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293B7B" w14:textId="4A3A3A85" w:rsidR="00A34F0B" w:rsidRPr="00563B00" w:rsidRDefault="00A34F0B" w:rsidP="00C820E3">
      <w:pPr>
        <w:spacing w:line="360" w:lineRule="auto"/>
      </w:pPr>
    </w:p>
    <w:sdt>
      <w:sdtPr>
        <w:id w:val="1476566503"/>
        <w:docPartObj>
          <w:docPartGallery w:val="Cover Pages"/>
          <w:docPartUnique/>
        </w:docPartObj>
      </w:sdtPr>
      <w:sdtContent>
        <w:p w14:paraId="316E0AF5" w14:textId="5AE08A89" w:rsidR="00B972B7" w:rsidRPr="00563B00" w:rsidRDefault="00551BE5" w:rsidP="00C820E3">
          <w:pPr>
            <w:spacing w:line="360" w:lineRule="auto"/>
          </w:pPr>
          <w:r w:rsidRPr="00563B00">
            <w:rPr>
              <w:noProof/>
            </w:rPr>
            <mc:AlternateContent>
              <mc:Choice Requires="wpg">
                <w:drawing>
                  <wp:anchor distT="0" distB="0" distL="114300" distR="114300" simplePos="0" relativeHeight="251646976" behindDoc="1" locked="0" layoutInCell="1" allowOverlap="1" wp14:anchorId="45879DD4" wp14:editId="6103A1DF">
                    <wp:simplePos x="0" y="0"/>
                    <wp:positionH relativeFrom="page">
                      <wp:posOffset>440012</wp:posOffset>
                    </wp:positionH>
                    <wp:positionV relativeFrom="page">
                      <wp:posOffset>0</wp:posOffset>
                    </wp:positionV>
                    <wp:extent cx="5945505" cy="3575097"/>
                    <wp:effectExtent l="0" t="0" r="0" b="6350"/>
                    <wp:wrapNone/>
                    <wp:docPr id="459" name="Group 459" title="Title and subtitle with crop mark graphic"/>
                    <wp:cNvGraphicFramePr/>
                    <a:graphic xmlns:a="http://schemas.openxmlformats.org/drawingml/2006/main">
                      <a:graphicData uri="http://schemas.microsoft.com/office/word/2010/wordprocessingGroup">
                        <wpg:wgp>
                          <wpg:cNvGrpSpPr/>
                          <wpg:grpSpPr>
                            <a:xfrm>
                              <a:off x="0" y="0"/>
                              <a:ext cx="5945505" cy="3575097"/>
                              <a:chOff x="436828" y="0"/>
                              <a:chExt cx="5944922" cy="3448160"/>
                            </a:xfrm>
                          </wpg:grpSpPr>
                          <wpg:grpSp>
                            <wpg:cNvPr id="460" name="Group 460" title="Crop mark graphic"/>
                            <wpg:cNvGrpSpPr/>
                            <wpg:grpSpPr>
                              <a:xfrm>
                                <a:off x="436828" y="0"/>
                                <a:ext cx="2642616" cy="3401568"/>
                                <a:chOff x="436828" y="0"/>
                                <a:chExt cx="2642616" cy="3401568"/>
                              </a:xfrm>
                            </wpg:grpSpPr>
                            <wps:wsp>
                              <wps:cNvPr id="462" name="Rectangle 462"/>
                              <wps:cNvSpPr/>
                              <wps:spPr>
                                <a:xfrm>
                                  <a:off x="436828" y="0"/>
                                  <a:ext cx="2642616" cy="34015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Freeform 461"/>
                              <wps:cNvSpPr>
                                <a:spLocks/>
                              </wps:cNvSpPr>
                              <wps:spPr bwMode="auto">
                                <a:xfrm>
                                  <a:off x="504825" y="504825"/>
                                  <a:ext cx="2133600" cy="2867025"/>
                                </a:xfrm>
                                <a:custGeom>
                                  <a:avLst/>
                                  <a:gdLst>
                                    <a:gd name="T0" fmla="*/ 168 w 1344"/>
                                    <a:gd name="T1" fmla="*/ 1806 h 1806"/>
                                    <a:gd name="T2" fmla="*/ 0 w 1344"/>
                                    <a:gd name="T3" fmla="*/ 1806 h 1806"/>
                                    <a:gd name="T4" fmla="*/ 0 w 1344"/>
                                    <a:gd name="T5" fmla="*/ 0 h 1806"/>
                                    <a:gd name="T6" fmla="*/ 1344 w 1344"/>
                                    <a:gd name="T7" fmla="*/ 0 h 1806"/>
                                    <a:gd name="T8" fmla="*/ 1344 w 1344"/>
                                    <a:gd name="T9" fmla="*/ 165 h 1806"/>
                                    <a:gd name="T10" fmla="*/ 168 w 1344"/>
                                    <a:gd name="T11" fmla="*/ 165 h 1806"/>
                                    <a:gd name="T12" fmla="*/ 168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68" y="1806"/>
                                      </a:moveTo>
                                      <a:lnTo>
                                        <a:pt x="0" y="1806"/>
                                      </a:lnTo>
                                      <a:lnTo>
                                        <a:pt x="0" y="0"/>
                                      </a:lnTo>
                                      <a:lnTo>
                                        <a:pt x="1344" y="0"/>
                                      </a:lnTo>
                                      <a:lnTo>
                                        <a:pt x="1344" y="165"/>
                                      </a:lnTo>
                                      <a:lnTo>
                                        <a:pt x="168" y="165"/>
                                      </a:lnTo>
                                      <a:lnTo>
                                        <a:pt x="168"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g:grpSp>
                          <wps:wsp>
                            <wps:cNvPr id="463" name="Text Box 463" title="Title and subtitle"/>
                            <wps:cNvSpPr txBox="1"/>
                            <wps:spPr>
                              <a:xfrm>
                                <a:off x="771525" y="762000"/>
                                <a:ext cx="5610225" cy="2686160"/>
                              </a:xfrm>
                              <a:prstGeom prst="rect">
                                <a:avLst/>
                              </a:prstGeom>
                              <a:noFill/>
                              <a:ln w="6350">
                                <a:noFill/>
                              </a:ln>
                            </wps:spPr>
                            <wps:txbx>
                              <w:txbxContent>
                                <w:sdt>
                                  <w:sdtPr>
                                    <w:rPr>
                                      <w:rFonts w:asciiTheme="majorHAnsi" w:hAnsiTheme="majorHAnsi"/>
                                      <w:color w:val="44546A" w:themeColor="text2"/>
                                      <w:spacing w:val="10"/>
                                      <w:sz w:val="32"/>
                                      <w:szCs w:val="32"/>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Content>
                                    <w:p w14:paraId="3257E914" w14:textId="5E853DFF" w:rsidR="00D235D5" w:rsidRDefault="00D235D5">
                                      <w:pPr>
                                        <w:pStyle w:val="NoSpacing"/>
                                        <w:spacing w:after="240" w:line="216" w:lineRule="auto"/>
                                        <w:rPr>
                                          <w:rFonts w:asciiTheme="majorHAnsi" w:hAnsiTheme="majorHAnsi"/>
                                          <w:color w:val="44546A" w:themeColor="text2"/>
                                          <w:spacing w:val="10"/>
                                          <w:sz w:val="36"/>
                                          <w:szCs w:val="36"/>
                                        </w:rPr>
                                      </w:pPr>
                                      <w:r w:rsidRPr="00E263C4">
                                        <w:rPr>
                                          <w:rFonts w:asciiTheme="majorHAnsi" w:hAnsiTheme="majorHAnsi"/>
                                          <w:color w:val="44546A" w:themeColor="text2"/>
                                          <w:spacing w:val="10"/>
                                          <w:sz w:val="32"/>
                                          <w:szCs w:val="32"/>
                                        </w:rPr>
                                        <w:t xml:space="preserve">Individual Project – </w:t>
                                      </w:r>
                                      <w:r>
                                        <w:rPr>
                                          <w:rFonts w:asciiTheme="majorHAnsi" w:hAnsiTheme="majorHAnsi"/>
                                          <w:color w:val="44546A" w:themeColor="text2"/>
                                          <w:spacing w:val="10"/>
                                          <w:sz w:val="32"/>
                                          <w:szCs w:val="32"/>
                                        </w:rPr>
                                        <w:t>Final Report</w:t>
                                      </w:r>
                                      <w:r w:rsidRPr="00E263C4">
                                        <w:rPr>
                                          <w:rFonts w:asciiTheme="majorHAnsi" w:hAnsiTheme="majorHAnsi"/>
                                          <w:color w:val="44546A" w:themeColor="text2"/>
                                          <w:spacing w:val="10"/>
                                          <w:sz w:val="32"/>
                                          <w:szCs w:val="32"/>
                                        </w:rPr>
                                        <w:t xml:space="preserve"> 2019-2020</w:t>
                                      </w:r>
                                    </w:p>
                                  </w:sdtContent>
                                </w:sdt>
                                <w:sdt>
                                  <w:sdtPr>
                                    <w:rPr>
                                      <w:rFonts w:asciiTheme="majorHAnsi" w:hAnsiTheme="majorHAnsi"/>
                                      <w:caps/>
                                      <w:color w:val="44546A" w:themeColor="text2"/>
                                      <w:sz w:val="72"/>
                                      <w:szCs w:val="72"/>
                                      <w:lang w:val="en-GB"/>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71956021" w14:textId="5114357E" w:rsidR="00D235D5" w:rsidRPr="00B972B7" w:rsidRDefault="00D235D5">
                                      <w:pPr>
                                        <w:pStyle w:val="NoSpacing"/>
                                        <w:spacing w:line="216" w:lineRule="auto"/>
                                        <w:rPr>
                                          <w:rFonts w:asciiTheme="majorHAnsi" w:hAnsiTheme="majorHAnsi"/>
                                          <w:caps/>
                                          <w:color w:val="44546A" w:themeColor="text2"/>
                                          <w:sz w:val="56"/>
                                          <w:szCs w:val="56"/>
                                        </w:rPr>
                                      </w:pPr>
                                      <w:r w:rsidRPr="00E263C4">
                                        <w:rPr>
                                          <w:rFonts w:asciiTheme="majorHAnsi" w:hAnsiTheme="majorHAnsi"/>
                                          <w:color w:val="44546A" w:themeColor="text2"/>
                                          <w:sz w:val="72"/>
                                          <w:szCs w:val="72"/>
                                          <w:lang w:val="en-GB"/>
                                        </w:rPr>
                                        <w:t xml:space="preserve">Numeric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odelling of </w:t>
                                      </w:r>
                                      <w:r>
                                        <w:rPr>
                                          <w:rFonts w:asciiTheme="majorHAnsi" w:hAnsiTheme="majorHAnsi"/>
                                          <w:color w:val="44546A" w:themeColor="text2"/>
                                          <w:sz w:val="72"/>
                                          <w:szCs w:val="72"/>
                                          <w:lang w:val="en-GB"/>
                                        </w:rPr>
                                        <w:t>T</w:t>
                                      </w:r>
                                      <w:r w:rsidRPr="00E263C4">
                                        <w:rPr>
                                          <w:rFonts w:asciiTheme="majorHAnsi" w:hAnsiTheme="majorHAnsi"/>
                                          <w:color w:val="44546A" w:themeColor="text2"/>
                                          <w:sz w:val="72"/>
                                          <w:szCs w:val="72"/>
                                          <w:lang w:val="en-GB"/>
                                        </w:rPr>
                                        <w:t xml:space="preserve">herm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anagement </w:t>
                                      </w:r>
                                      <w:r>
                                        <w:rPr>
                                          <w:rFonts w:asciiTheme="majorHAnsi" w:hAnsiTheme="majorHAnsi"/>
                                          <w:color w:val="44546A" w:themeColor="text2"/>
                                          <w:sz w:val="72"/>
                                          <w:szCs w:val="72"/>
                                          <w:lang w:val="en-GB"/>
                                        </w:rPr>
                                        <w:t>S</w:t>
                                      </w:r>
                                      <w:r w:rsidRPr="00E263C4">
                                        <w:rPr>
                                          <w:rFonts w:asciiTheme="majorHAnsi" w:hAnsiTheme="majorHAnsi"/>
                                          <w:color w:val="44546A" w:themeColor="text2"/>
                                          <w:sz w:val="72"/>
                                          <w:szCs w:val="72"/>
                                          <w:lang w:val="en-GB"/>
                                        </w:rPr>
                                        <w:t xml:space="preserve">ystems </w:t>
                                      </w:r>
                                      <w:r>
                                        <w:rPr>
                                          <w:rFonts w:asciiTheme="majorHAnsi" w:hAnsiTheme="majorHAnsi"/>
                                          <w:color w:val="44546A" w:themeColor="text2"/>
                                          <w:sz w:val="72"/>
                                          <w:szCs w:val="72"/>
                                          <w:lang w:val="en-GB"/>
                                        </w:rPr>
                                        <w:t>for</w:t>
                                      </w:r>
                                      <w:r w:rsidRPr="00E263C4">
                                        <w:rPr>
                                          <w:rFonts w:asciiTheme="majorHAnsi" w:hAnsiTheme="majorHAnsi"/>
                                          <w:color w:val="44546A" w:themeColor="text2"/>
                                          <w:sz w:val="72"/>
                                          <w:szCs w:val="72"/>
                                          <w:lang w:val="en-GB"/>
                                        </w:rPr>
                                        <w:t xml:space="preserve"> Lithium-ion </w:t>
                                      </w:r>
                                      <w:r>
                                        <w:rPr>
                                          <w:rFonts w:asciiTheme="majorHAnsi" w:hAnsiTheme="majorHAnsi"/>
                                          <w:color w:val="44546A" w:themeColor="text2"/>
                                          <w:sz w:val="72"/>
                                          <w:szCs w:val="72"/>
                                          <w:lang w:val="en-GB"/>
                                        </w:rPr>
                                        <w:t>B</w:t>
                                      </w:r>
                                      <w:r w:rsidRPr="00E263C4">
                                        <w:rPr>
                                          <w:rFonts w:asciiTheme="majorHAnsi" w:hAnsiTheme="majorHAnsi"/>
                                          <w:color w:val="44546A" w:themeColor="text2"/>
                                          <w:sz w:val="72"/>
                                          <w:szCs w:val="72"/>
                                          <w:lang w:val="en-GB"/>
                                        </w:rPr>
                                        <w:t>atteries</w:t>
                                      </w:r>
                                    </w:p>
                                  </w:sdtContent>
                                </w:sdt>
                              </w:txbxContent>
                            </wps:txbx>
                            <wps:bodyPr rot="0" spcFirstLastPara="0" vertOverflow="overflow" horzOverflow="overflow" vert="horz" wrap="square" lIns="457200" tIns="457200" rIns="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879DD4" id="Group 459" o:spid="_x0000_s1026" alt="Title: Title and subtitle with crop mark graphic" style="position:absolute;margin-left:34.65pt;margin-top:0;width:468.15pt;height:281.5pt;z-index:-251669504;mso-position-horizontal-relative:page;mso-position-vertical-relative:page;mso-width-relative:margin;mso-height-relative:margin" coordorigin="4368" coordsize="59449,3448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">
                    <v:group id="Group 460" o:spid="_x0000_s1027" style="position:absolute;left:4368;width:26426;height:34015" coordorigin="4368" coordsize="26426,340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">
                      <v:rect id="Rectangle 462" o:spid="_x0000_s1028" style="position:absolute;left:4368;width:26426;height:34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" filled="f" stroked="f" strokeweight="1pt"/>
                      <v:shape id="Freeform 461" o:spid="_x0000_s1029" style="position:absolute;left:5048;top:5048;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" path="m168,1806l,1806,,,1344,r,165l168,165r,1641xe" fillcolor="#44546a [3215]" stroked="f">
                        <v:path arrowok="t" o:connecttype="custom" o:connectlocs="266700,2867025;0,2867025;0,0;2133600,0;2133600,261938;266700,261938;266700,2867025" o:connectangles="0,0,0,0,0,0,0"/>
                      </v:shape>
                    </v:group>
                    <v:shapetype id="_x0000_t202" coordsize="21600,21600" o:spt="202" path="m,l,21600r21600,l21600,xe">
                      <v:stroke joinstyle="miter"/>
                      <v:path gradientshapeok="t" o:connecttype="rect"/>
                    </v:shapetype>
                    <v:shape id="Text Box 463" o:spid="_x0000_s1030" type="#_x0000_t202" style="position:absolute;left:7715;top:7620;width:56102;height:2686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" filled="f" stroked="f" strokeweight=".5pt">
                      <v:textbox inset="36pt,36pt,0,0">
                        <w:txbxContent>
                          <w:sdt>
                            <w:sdtPr>
                              <w:rPr>
                                <w:rFonts w:asciiTheme="majorHAnsi" w:hAnsiTheme="majorHAnsi"/>
                                <w:color w:val="44546A" w:themeColor="text2"/>
                                <w:spacing w:val="10"/>
                                <w:sz w:val="32"/>
                                <w:szCs w:val="32"/>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Content>
                              <w:p w14:paraId="3257E914" w14:textId="5E853DFF" w:rsidR="00D235D5" w:rsidRDefault="00D235D5">
                                <w:pPr>
                                  <w:pStyle w:val="NoSpacing"/>
                                  <w:spacing w:after="240" w:line="216" w:lineRule="auto"/>
                                  <w:rPr>
                                    <w:rFonts w:asciiTheme="majorHAnsi" w:hAnsiTheme="majorHAnsi"/>
                                    <w:color w:val="44546A" w:themeColor="text2"/>
                                    <w:spacing w:val="10"/>
                                    <w:sz w:val="36"/>
                                    <w:szCs w:val="36"/>
                                  </w:rPr>
                                </w:pPr>
                                <w:r w:rsidRPr="00E263C4">
                                  <w:rPr>
                                    <w:rFonts w:asciiTheme="majorHAnsi" w:hAnsiTheme="majorHAnsi"/>
                                    <w:color w:val="44546A" w:themeColor="text2"/>
                                    <w:spacing w:val="10"/>
                                    <w:sz w:val="32"/>
                                    <w:szCs w:val="32"/>
                                  </w:rPr>
                                  <w:t xml:space="preserve">Individual Project – </w:t>
                                </w:r>
                                <w:r>
                                  <w:rPr>
                                    <w:rFonts w:asciiTheme="majorHAnsi" w:hAnsiTheme="majorHAnsi"/>
                                    <w:color w:val="44546A" w:themeColor="text2"/>
                                    <w:spacing w:val="10"/>
                                    <w:sz w:val="32"/>
                                    <w:szCs w:val="32"/>
                                  </w:rPr>
                                  <w:t>Final Report</w:t>
                                </w:r>
                                <w:r w:rsidRPr="00E263C4">
                                  <w:rPr>
                                    <w:rFonts w:asciiTheme="majorHAnsi" w:hAnsiTheme="majorHAnsi"/>
                                    <w:color w:val="44546A" w:themeColor="text2"/>
                                    <w:spacing w:val="10"/>
                                    <w:sz w:val="32"/>
                                    <w:szCs w:val="32"/>
                                  </w:rPr>
                                  <w:t xml:space="preserve"> 2019-2020</w:t>
                                </w:r>
                              </w:p>
                            </w:sdtContent>
                          </w:sdt>
                          <w:sdt>
                            <w:sdtPr>
                              <w:rPr>
                                <w:rFonts w:asciiTheme="majorHAnsi" w:hAnsiTheme="majorHAnsi"/>
                                <w:caps/>
                                <w:color w:val="44546A" w:themeColor="text2"/>
                                <w:sz w:val="72"/>
                                <w:szCs w:val="72"/>
                                <w:lang w:val="en-GB"/>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71956021" w14:textId="5114357E" w:rsidR="00D235D5" w:rsidRPr="00B972B7" w:rsidRDefault="00D235D5">
                                <w:pPr>
                                  <w:pStyle w:val="NoSpacing"/>
                                  <w:spacing w:line="216" w:lineRule="auto"/>
                                  <w:rPr>
                                    <w:rFonts w:asciiTheme="majorHAnsi" w:hAnsiTheme="majorHAnsi"/>
                                    <w:caps/>
                                    <w:color w:val="44546A" w:themeColor="text2"/>
                                    <w:sz w:val="56"/>
                                    <w:szCs w:val="56"/>
                                  </w:rPr>
                                </w:pPr>
                                <w:r w:rsidRPr="00E263C4">
                                  <w:rPr>
                                    <w:rFonts w:asciiTheme="majorHAnsi" w:hAnsiTheme="majorHAnsi"/>
                                    <w:color w:val="44546A" w:themeColor="text2"/>
                                    <w:sz w:val="72"/>
                                    <w:szCs w:val="72"/>
                                    <w:lang w:val="en-GB"/>
                                  </w:rPr>
                                  <w:t xml:space="preserve">Numeric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odelling of </w:t>
                                </w:r>
                                <w:r>
                                  <w:rPr>
                                    <w:rFonts w:asciiTheme="majorHAnsi" w:hAnsiTheme="majorHAnsi"/>
                                    <w:color w:val="44546A" w:themeColor="text2"/>
                                    <w:sz w:val="72"/>
                                    <w:szCs w:val="72"/>
                                    <w:lang w:val="en-GB"/>
                                  </w:rPr>
                                  <w:t>T</w:t>
                                </w:r>
                                <w:r w:rsidRPr="00E263C4">
                                  <w:rPr>
                                    <w:rFonts w:asciiTheme="majorHAnsi" w:hAnsiTheme="majorHAnsi"/>
                                    <w:color w:val="44546A" w:themeColor="text2"/>
                                    <w:sz w:val="72"/>
                                    <w:szCs w:val="72"/>
                                    <w:lang w:val="en-GB"/>
                                  </w:rPr>
                                  <w:t xml:space="preserve">hermal </w:t>
                                </w:r>
                                <w:r>
                                  <w:rPr>
                                    <w:rFonts w:asciiTheme="majorHAnsi" w:hAnsiTheme="majorHAnsi"/>
                                    <w:color w:val="44546A" w:themeColor="text2"/>
                                    <w:sz w:val="72"/>
                                    <w:szCs w:val="72"/>
                                    <w:lang w:val="en-GB"/>
                                  </w:rPr>
                                  <w:t>M</w:t>
                                </w:r>
                                <w:r w:rsidRPr="00E263C4">
                                  <w:rPr>
                                    <w:rFonts w:asciiTheme="majorHAnsi" w:hAnsiTheme="majorHAnsi"/>
                                    <w:color w:val="44546A" w:themeColor="text2"/>
                                    <w:sz w:val="72"/>
                                    <w:szCs w:val="72"/>
                                    <w:lang w:val="en-GB"/>
                                  </w:rPr>
                                  <w:t xml:space="preserve">anagement </w:t>
                                </w:r>
                                <w:r>
                                  <w:rPr>
                                    <w:rFonts w:asciiTheme="majorHAnsi" w:hAnsiTheme="majorHAnsi"/>
                                    <w:color w:val="44546A" w:themeColor="text2"/>
                                    <w:sz w:val="72"/>
                                    <w:szCs w:val="72"/>
                                    <w:lang w:val="en-GB"/>
                                  </w:rPr>
                                  <w:t>S</w:t>
                                </w:r>
                                <w:r w:rsidRPr="00E263C4">
                                  <w:rPr>
                                    <w:rFonts w:asciiTheme="majorHAnsi" w:hAnsiTheme="majorHAnsi"/>
                                    <w:color w:val="44546A" w:themeColor="text2"/>
                                    <w:sz w:val="72"/>
                                    <w:szCs w:val="72"/>
                                    <w:lang w:val="en-GB"/>
                                  </w:rPr>
                                  <w:t xml:space="preserve">ystems </w:t>
                                </w:r>
                                <w:r>
                                  <w:rPr>
                                    <w:rFonts w:asciiTheme="majorHAnsi" w:hAnsiTheme="majorHAnsi"/>
                                    <w:color w:val="44546A" w:themeColor="text2"/>
                                    <w:sz w:val="72"/>
                                    <w:szCs w:val="72"/>
                                    <w:lang w:val="en-GB"/>
                                  </w:rPr>
                                  <w:t>for</w:t>
                                </w:r>
                                <w:r w:rsidRPr="00E263C4">
                                  <w:rPr>
                                    <w:rFonts w:asciiTheme="majorHAnsi" w:hAnsiTheme="majorHAnsi"/>
                                    <w:color w:val="44546A" w:themeColor="text2"/>
                                    <w:sz w:val="72"/>
                                    <w:szCs w:val="72"/>
                                    <w:lang w:val="en-GB"/>
                                  </w:rPr>
                                  <w:t xml:space="preserve"> Lithium-ion </w:t>
                                </w:r>
                                <w:r>
                                  <w:rPr>
                                    <w:rFonts w:asciiTheme="majorHAnsi" w:hAnsiTheme="majorHAnsi"/>
                                    <w:color w:val="44546A" w:themeColor="text2"/>
                                    <w:sz w:val="72"/>
                                    <w:szCs w:val="72"/>
                                    <w:lang w:val="en-GB"/>
                                  </w:rPr>
                                  <w:t>B</w:t>
                                </w:r>
                                <w:r w:rsidRPr="00E263C4">
                                  <w:rPr>
                                    <w:rFonts w:asciiTheme="majorHAnsi" w:hAnsiTheme="majorHAnsi"/>
                                    <w:color w:val="44546A" w:themeColor="text2"/>
                                    <w:sz w:val="72"/>
                                    <w:szCs w:val="72"/>
                                    <w:lang w:val="en-GB"/>
                                  </w:rPr>
                                  <w:t>atteries</w:t>
                                </w:r>
                              </w:p>
                            </w:sdtContent>
                          </w:sdt>
                        </w:txbxContent>
                      </v:textbox>
                    </v:shape>
                    <w10:wrap anchorx="page" anchory="page"/>
                  </v:group>
                </w:pict>
              </mc:Fallback>
            </mc:AlternateContent>
          </w:r>
          <w:r w:rsidR="00B972B7" w:rsidRPr="00563B00">
            <w:rPr>
              <w:noProof/>
            </w:rPr>
            <mc:AlternateContent>
              <mc:Choice Requires="wps">
                <w:drawing>
                  <wp:anchor distT="0" distB="0" distL="114300" distR="114300" simplePos="0" relativeHeight="251645952" behindDoc="1" locked="0" layoutInCell="1" allowOverlap="1" wp14:anchorId="75EC2F30" wp14:editId="73D99DAB">
                    <wp:simplePos x="0" y="0"/>
                    <wp:positionH relativeFrom="page">
                      <wp:align>center</wp:align>
                    </wp:positionH>
                    <wp:positionV relativeFrom="page">
                      <wp:align>center</wp:align>
                    </wp:positionV>
                    <wp:extent cx="7315200" cy="9601200"/>
                    <wp:effectExtent l="0" t="0" r="1270" b="0"/>
                    <wp:wrapNone/>
                    <wp:docPr id="464" name="Rectangle 4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0" cy="9601200"/>
                            </a:xfrm>
                            <a:prstGeom prst="rect">
                              <a:avLst/>
                            </a:prstGeom>
                            <a:solidFill>
                              <a:schemeClr val="bg2"/>
                            </a:solidFill>
                            <a:ln>
                              <a:noFill/>
                            </a:ln>
                          </wps:spPr>
                          <wps:txbx>
                            <w:txbxContent>
                              <w:p w14:paraId="758968DD" w14:textId="7956AF3A" w:rsidR="00D235D5" w:rsidRDefault="00D235D5" w:rsidP="00165E72"/>
                            </w:txbxContent>
                          </wps:txbx>
                          <wps:bodyPr vert="horz" wrap="square" lIns="91440" tIns="45720" rIns="91440" bIns="45720" numCol="1" anchor="t" anchorCtr="0" compatLnSpc="1">
                            <a:prstTxWarp prst="textNoShape">
                              <a:avLst/>
                            </a:prstTxWarp>
                          </wps:bodyPr>
                        </wps:wsp>
                      </a:graphicData>
                    </a:graphic>
                    <wp14:sizeRelH relativeFrom="page">
                      <wp14:pctWidth>94100</wp14:pctWidth>
                    </wp14:sizeRelH>
                    <wp14:sizeRelV relativeFrom="page">
                      <wp14:pctHeight>95400</wp14:pctHeight>
                    </wp14:sizeRelV>
                  </wp:anchor>
                </w:drawing>
              </mc:Choice>
              <mc:Fallback>
                <w:pict>
                  <v:rect w14:anchorId="75EC2F30" id="Rectangle 464" o:spid="_x0000_s1031" style="position:absolute;margin-left:0;margin-top:0;width:8in;height:756pt;z-index:-251670528;visibility:visible;mso-wrap-style:square;mso-width-percent:941;mso-height-percent:954;mso-wrap-distance-left:9pt;mso-wrap-distance-top:0;mso-wrap-distance-right:9pt;mso-wrap-distance-bottom:0;mso-position-horizontal:center;mso-position-horizontal-relative:page;mso-position-vertical:center;mso-position-vertical-relative:page;mso-width-percent:941;mso-height-percent:954;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" fillcolor="#e7e6e6 [3214]" stroked="f">
                    <v:textbox>
                      <w:txbxContent>
                        <w:p w14:paraId="758968DD" w14:textId="7956AF3A" w:rsidR="00D235D5" w:rsidRDefault="00D235D5" w:rsidP="00165E72"/>
                      </w:txbxContent>
                    </v:textbox>
                    <w10:wrap anchorx="page" anchory="page"/>
                  </v:rect>
                </w:pict>
              </mc:Fallback>
            </mc:AlternateContent>
          </w:r>
        </w:p>
        <w:p w14:paraId="31125122" w14:textId="21808866" w:rsidR="00917BDC" w:rsidRPr="00563B00" w:rsidRDefault="00CA60CB" w:rsidP="00C820E3">
          <w:pPr>
            <w:spacing w:line="360" w:lineRule="auto"/>
          </w:pPr>
        </w:p>
      </w:sdtContent>
    </w:sdt>
    <w:p w14:paraId="4829E097" w14:textId="7D089FA0" w:rsidR="00917BDC" w:rsidRPr="00563B00" w:rsidRDefault="00165E72" w:rsidP="00C820E3">
      <w:pPr>
        <w:spacing w:line="360" w:lineRule="auto"/>
      </w:pPr>
      <w:r>
        <w:rPr>
          <w:noProof/>
        </w:rPr>
        <mc:AlternateContent>
          <mc:Choice Requires="wps">
            <w:drawing>
              <wp:anchor distT="0" distB="0" distL="114300" distR="114300" simplePos="0" relativeHeight="251660288" behindDoc="0" locked="0" layoutInCell="1" allowOverlap="1" wp14:anchorId="4EE0B5C2" wp14:editId="74F6207B">
                <wp:simplePos x="0" y="0"/>
                <wp:positionH relativeFrom="column">
                  <wp:posOffset>-489585</wp:posOffset>
                </wp:positionH>
                <wp:positionV relativeFrom="paragraph">
                  <wp:posOffset>7171871</wp:posOffset>
                </wp:positionV>
                <wp:extent cx="914400" cy="9144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027BD8C" w14:textId="3D17601F" w:rsidR="00165E72" w:rsidRDefault="00165E72">
                            <w:r>
                              <w:rPr>
                                <w:noProof/>
                              </w:rPr>
                              <w:drawing>
                                <wp:inline distT="0" distB="0" distL="0" distR="0" wp14:anchorId="0EFB00A6" wp14:editId="27CB1EF9">
                                  <wp:extent cx="1663700" cy="711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AB_col_white_background.eps.pdf"/>
                                          <pic:cNvPicPr/>
                                        </pic:nvPicPr>
                                        <pic:blipFill>
                                          <a:blip r:embed="rId8">
                                            <a:extLst>
                                              <a:ext uri="{28A0092B-C50C-407E-A947-70E740481C1C}">
                                                <a14:useLocalDpi xmlns:a14="http://schemas.microsoft.com/office/drawing/2010/main" val="0"/>
                                              </a:ext>
                                            </a:extLst>
                                          </a:blip>
                                          <a:stretch>
                                            <a:fillRect/>
                                          </a:stretch>
                                        </pic:blipFill>
                                        <pic:spPr>
                                          <a:xfrm>
                                            <a:off x="0" y="0"/>
                                            <a:ext cx="1663700" cy="71120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0B5C2" id="Text Box 27" o:spid="_x0000_s1032" type="#_x0000_t202" style="position:absolute;margin-left:-38.55pt;margin-top:564.7pt;width:1in;height:1in;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" filled="f" stroked="f" strokeweight=".5pt">
                <v:textbox>
                  <w:txbxContent>
                    <w:p w14:paraId="0027BD8C" w14:textId="3D17601F" w:rsidR="00165E72" w:rsidRDefault="00165E72">
                      <w:r>
                        <w:rPr>
                          <w:noProof/>
                        </w:rPr>
                        <w:drawing>
                          <wp:inline distT="0" distB="0" distL="0" distR="0" wp14:anchorId="0EFB00A6" wp14:editId="27CB1EF9">
                            <wp:extent cx="1663700" cy="711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AB_col_white_background.eps.pdf"/>
                                    <pic:cNvPicPr/>
                                  </pic:nvPicPr>
                                  <pic:blipFill>
                                    <a:blip r:embed="rId8">
                                      <a:extLst>
                                        <a:ext uri="{28A0092B-C50C-407E-A947-70E740481C1C}">
                                          <a14:useLocalDpi xmlns:a14="http://schemas.microsoft.com/office/drawing/2010/main" val="0"/>
                                        </a:ext>
                                      </a:extLst>
                                    </a:blip>
                                    <a:stretch>
                                      <a:fillRect/>
                                    </a:stretch>
                                  </pic:blipFill>
                                  <pic:spPr>
                                    <a:xfrm>
                                      <a:off x="0" y="0"/>
                                      <a:ext cx="1663700" cy="711200"/>
                                    </a:xfrm>
                                    <a:prstGeom prst="rect">
                                      <a:avLst/>
                                    </a:prstGeom>
                                  </pic:spPr>
                                </pic:pic>
                              </a:graphicData>
                            </a:graphic>
                          </wp:inline>
                        </w:drawing>
                      </w:r>
                    </w:p>
                  </w:txbxContent>
                </v:textbox>
              </v:shape>
            </w:pict>
          </mc:Fallback>
        </mc:AlternateContent>
      </w:r>
      <w:r w:rsidR="005C3FF6" w:rsidRPr="00563B00">
        <w:rPr>
          <w:noProof/>
        </w:rPr>
        <mc:AlternateContent>
          <mc:Choice Requires="wps">
            <w:drawing>
              <wp:anchor distT="0" distB="0" distL="114300" distR="114300" simplePos="0" relativeHeight="251659264" behindDoc="0" locked="0" layoutInCell="1" allowOverlap="1" wp14:anchorId="45E06D50" wp14:editId="0F9F546B">
                <wp:simplePos x="0" y="0"/>
                <wp:positionH relativeFrom="column">
                  <wp:posOffset>-687977</wp:posOffset>
                </wp:positionH>
                <wp:positionV relativeFrom="paragraph">
                  <wp:posOffset>8063230</wp:posOffset>
                </wp:positionV>
                <wp:extent cx="4701721" cy="63055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701721" cy="630555"/>
                        </a:xfrm>
                        <a:prstGeom prst="rect">
                          <a:avLst/>
                        </a:prstGeom>
                        <a:noFill/>
                        <a:ln w="6350">
                          <a:noFill/>
                        </a:ln>
                      </wps:spPr>
                      <wps:txbx>
                        <w:txbxContent>
                          <w:p w14:paraId="77696994" w14:textId="5819B3D3" w:rsidR="00D235D5" w:rsidRPr="00165E72" w:rsidRDefault="00D235D5" w:rsidP="00165E72">
                            <w:pPr>
                              <w:spacing w:before="100" w:beforeAutospacing="1" w:after="100" w:afterAutospacing="1" w:line="360" w:lineRule="auto"/>
                              <w:jc w:val="center"/>
                              <w:rPr>
                                <w:rFonts w:ascii="Times New Roman" w:eastAsia="Times New Roman" w:hAnsi="Times New Roman" w:cs="Times New Roman"/>
                                <w:i/>
                                <w:iCs/>
                                <w:sz w:val="21"/>
                                <w:szCs w:val="21"/>
                                <w:lang w:val="en-US"/>
                              </w:rPr>
                            </w:pPr>
                            <w:r w:rsidRPr="00165E72">
                              <w:rPr>
                                <w:rFonts w:ascii="Calibri" w:eastAsia="Times New Roman" w:hAnsi="Calibri" w:cs="Calibri"/>
                                <w:i/>
                                <w:iCs/>
                                <w:sz w:val="21"/>
                                <w:szCs w:val="21"/>
                                <w:lang w:val="en-US"/>
                              </w:rPr>
                              <w:t>A dissertation submitted to The University of Manchester for the degree of BEng Mechanical Engineering in the Faculty of MACE</w:t>
                            </w:r>
                          </w:p>
                          <w:p w14:paraId="1C69F55D" w14:textId="77777777" w:rsidR="00D235D5" w:rsidRPr="00165E72" w:rsidRDefault="00D235D5" w:rsidP="00165E72">
                            <w:pPr>
                              <w:spacing w:line="360" w:lineRule="auto"/>
                              <w:jc w:val="center"/>
                              <w:rPr>
                                <w:i/>
                                <w:iCs/>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06D50" id="Text Box 21" o:spid="_x0000_s1033" type="#_x0000_t202" style="position:absolute;margin-left:-54.15pt;margin-top:634.9pt;width:370.2pt;height:4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" filled="f" stroked="f" strokeweight=".5pt">
                <v:textbox>
                  <w:txbxContent>
                    <w:p w14:paraId="77696994" w14:textId="5819B3D3" w:rsidR="00D235D5" w:rsidRPr="00165E72" w:rsidRDefault="00D235D5" w:rsidP="00165E72">
                      <w:pPr>
                        <w:spacing w:before="100" w:beforeAutospacing="1" w:after="100" w:afterAutospacing="1" w:line="360" w:lineRule="auto"/>
                        <w:jc w:val="center"/>
                        <w:rPr>
                          <w:rFonts w:ascii="Times New Roman" w:eastAsia="Times New Roman" w:hAnsi="Times New Roman" w:cs="Times New Roman"/>
                          <w:i/>
                          <w:iCs/>
                          <w:sz w:val="21"/>
                          <w:szCs w:val="21"/>
                          <w:lang w:val="en-US"/>
                        </w:rPr>
                      </w:pPr>
                      <w:r w:rsidRPr="00165E72">
                        <w:rPr>
                          <w:rFonts w:ascii="Calibri" w:eastAsia="Times New Roman" w:hAnsi="Calibri" w:cs="Calibri"/>
                          <w:i/>
                          <w:iCs/>
                          <w:sz w:val="21"/>
                          <w:szCs w:val="21"/>
                          <w:lang w:val="en-US"/>
                        </w:rPr>
                        <w:t>A dissertation submitted to The University of Manchester for the degree of BEng Mechanical Engineering in the Faculty of MACE</w:t>
                      </w:r>
                    </w:p>
                    <w:p w14:paraId="1C69F55D" w14:textId="77777777" w:rsidR="00D235D5" w:rsidRPr="00165E72" w:rsidRDefault="00D235D5" w:rsidP="00165E72">
                      <w:pPr>
                        <w:spacing w:line="360" w:lineRule="auto"/>
                        <w:jc w:val="center"/>
                        <w:rPr>
                          <w:i/>
                          <w:iCs/>
                          <w:sz w:val="21"/>
                          <w:szCs w:val="21"/>
                          <w:lang w:val="en-US"/>
                        </w:rPr>
                      </w:pPr>
                    </w:p>
                  </w:txbxContent>
                </v:textbox>
              </v:shape>
            </w:pict>
          </mc:Fallback>
        </mc:AlternateContent>
      </w:r>
      <w:r w:rsidR="00A25092" w:rsidRPr="00563B00">
        <w:rPr>
          <w:rFonts w:ascii="Times New Roman" w:eastAsia="Times New Roman" w:hAnsi="Times New Roman" w:cs="Times New Roman"/>
          <w:noProof/>
        </w:rPr>
        <w:drawing>
          <wp:anchor distT="0" distB="0" distL="114300" distR="114300" simplePos="0" relativeHeight="251649024" behindDoc="0" locked="0" layoutInCell="1" allowOverlap="1" wp14:anchorId="486827FB" wp14:editId="0E2E9A48">
            <wp:simplePos x="0" y="0"/>
            <wp:positionH relativeFrom="column">
              <wp:posOffset>-419735</wp:posOffset>
            </wp:positionH>
            <wp:positionV relativeFrom="paragraph">
              <wp:posOffset>2509157</wp:posOffset>
            </wp:positionV>
            <wp:extent cx="6292215" cy="4726305"/>
            <wp:effectExtent l="0" t="0" r="0" b="0"/>
            <wp:wrapSquare wrapText="bothSides"/>
            <wp:docPr id="4" name="Picture 4" descr="Image result for battery thermal management system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battery thermal management system 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2215" cy="4726305"/>
                    </a:xfrm>
                    <a:prstGeom prst="rect">
                      <a:avLst/>
                    </a:prstGeom>
                    <a:noFill/>
                    <a:ln>
                      <a:noFill/>
                    </a:ln>
                  </pic:spPr>
                </pic:pic>
              </a:graphicData>
            </a:graphic>
            <wp14:sizeRelH relativeFrom="page">
              <wp14:pctWidth>0</wp14:pctWidth>
            </wp14:sizeRelH>
            <wp14:sizeRelV relativeFrom="page">
              <wp14:pctHeight>0</wp14:pctHeight>
            </wp14:sizeRelV>
          </wp:anchor>
        </w:drawing>
      </w:r>
      <w:r w:rsidR="00551BE5" w:rsidRPr="00563B00">
        <w:rPr>
          <w:noProof/>
        </w:rPr>
        <mc:AlternateContent>
          <mc:Choice Requires="wpg">
            <w:drawing>
              <wp:anchor distT="0" distB="0" distL="114300" distR="114300" simplePos="0" relativeHeight="251648000" behindDoc="0" locked="0" layoutInCell="1" allowOverlap="1" wp14:anchorId="65A738C3" wp14:editId="2CE1642B">
                <wp:simplePos x="0" y="0"/>
                <wp:positionH relativeFrom="page">
                  <wp:posOffset>4031673</wp:posOffset>
                </wp:positionH>
                <wp:positionV relativeFrom="page">
                  <wp:posOffset>7315200</wp:posOffset>
                </wp:positionV>
                <wp:extent cx="3526922" cy="3373755"/>
                <wp:effectExtent l="0" t="0" r="0" b="0"/>
                <wp:wrapNone/>
                <wp:docPr id="454" name="Group 454" title="Author and company name with crop mark graphic"/>
                <wp:cNvGraphicFramePr/>
                <a:graphic xmlns:a="http://schemas.openxmlformats.org/drawingml/2006/main">
                  <a:graphicData uri="http://schemas.microsoft.com/office/word/2010/wordprocessingGroup">
                    <wpg:wgp>
                      <wpg:cNvGrpSpPr/>
                      <wpg:grpSpPr>
                        <a:xfrm>
                          <a:off x="0" y="0"/>
                          <a:ext cx="3526922" cy="3373755"/>
                          <a:chOff x="1145242" y="0"/>
                          <a:chExt cx="3526580" cy="3374136"/>
                        </a:xfrm>
                      </wpg:grpSpPr>
                      <wpg:grpSp>
                        <wpg:cNvPr id="455" name="Group 455" title="Crop mark graphic"/>
                        <wpg:cNvGrpSpPr/>
                        <wpg:grpSpPr>
                          <a:xfrm>
                            <a:off x="2038350" y="0"/>
                            <a:ext cx="2633472" cy="3374136"/>
                            <a:chOff x="0" y="0"/>
                            <a:chExt cx="2628900" cy="3371850"/>
                          </a:xfrm>
                        </wpg:grpSpPr>
                        <wps:wsp>
                          <wps:cNvPr id="456" name="Freeform 456"/>
                          <wps:cNvSpPr>
                            <a:spLocks/>
                          </wps:cNvSpPr>
                          <wps:spPr bwMode="auto">
                            <a:xfrm>
                              <a:off x="0" y="0"/>
                              <a:ext cx="2133600" cy="2867025"/>
                            </a:xfrm>
                            <a:custGeom>
                              <a:avLst/>
                              <a:gdLst>
                                <a:gd name="T0" fmla="*/ 1344 w 1344"/>
                                <a:gd name="T1" fmla="*/ 1806 h 1806"/>
                                <a:gd name="T2" fmla="*/ 0 w 1344"/>
                                <a:gd name="T3" fmla="*/ 1806 h 1806"/>
                                <a:gd name="T4" fmla="*/ 0 w 1344"/>
                                <a:gd name="T5" fmla="*/ 1641 h 1806"/>
                                <a:gd name="T6" fmla="*/ 1176 w 1344"/>
                                <a:gd name="T7" fmla="*/ 1641 h 1806"/>
                                <a:gd name="T8" fmla="*/ 1176 w 1344"/>
                                <a:gd name="T9" fmla="*/ 0 h 1806"/>
                                <a:gd name="T10" fmla="*/ 1344 w 1344"/>
                                <a:gd name="T11" fmla="*/ 0 h 1806"/>
                                <a:gd name="T12" fmla="*/ 1344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344" y="1806"/>
                                  </a:moveTo>
                                  <a:lnTo>
                                    <a:pt x="0" y="1806"/>
                                  </a:lnTo>
                                  <a:lnTo>
                                    <a:pt x="0" y="1641"/>
                                  </a:lnTo>
                                  <a:lnTo>
                                    <a:pt x="1176" y="1641"/>
                                  </a:lnTo>
                                  <a:lnTo>
                                    <a:pt x="1176" y="0"/>
                                  </a:lnTo>
                                  <a:lnTo>
                                    <a:pt x="1344" y="0"/>
                                  </a:lnTo>
                                  <a:lnTo>
                                    <a:pt x="1344"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57" name="Rectangle 457"/>
                          <wps:cNvSpPr/>
                          <wps:spPr>
                            <a:xfrm>
                              <a:off x="9525" y="0"/>
                              <a:ext cx="2619375" cy="3371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 name="Text Box 458" title="Title and subtitle"/>
                        <wps:cNvSpPr txBox="1"/>
                        <wps:spPr>
                          <a:xfrm>
                            <a:off x="1145242" y="1912143"/>
                            <a:ext cx="3030387" cy="821206"/>
                          </a:xfrm>
                          <a:prstGeom prst="rect">
                            <a:avLst/>
                          </a:prstGeom>
                          <a:noFill/>
                          <a:ln w="6350">
                            <a:noFill/>
                          </a:ln>
                        </wps:spPr>
                        <wps:txbx>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5C51736" w14:textId="2C5D17C5" w:rsidR="00D235D5" w:rsidRDefault="00D235D5" w:rsidP="00551BE5">
                                  <w:pPr>
                                    <w:pStyle w:val="NoSpacing"/>
                                    <w:spacing w:after="240"/>
                                    <w:jc w:val="right"/>
                                    <w:rPr>
                                      <w:color w:val="44546A" w:themeColor="text2"/>
                                      <w:spacing w:val="10"/>
                                      <w:sz w:val="36"/>
                                      <w:szCs w:val="36"/>
                                    </w:rPr>
                                  </w:pPr>
                                  <w:r>
                                    <w:rPr>
                                      <w:color w:val="44546A" w:themeColor="text2"/>
                                      <w:spacing w:val="10"/>
                                      <w:sz w:val="36"/>
                                      <w:szCs w:val="36"/>
                                    </w:rPr>
                                    <w:t>Omar Elsewify</w:t>
                                  </w:r>
                                  <w:r w:rsidR="00165E72">
                                    <w:rPr>
                                      <w:color w:val="44546A" w:themeColor="text2"/>
                                      <w:spacing w:val="10"/>
                                      <w:sz w:val="36"/>
                                      <w:szCs w:val="36"/>
                                    </w:rPr>
                                    <w:t xml:space="preserve"> </w:t>
                                  </w:r>
                                  <w:r>
                                    <w:rPr>
                                      <w:color w:val="44546A" w:themeColor="text2"/>
                                      <w:spacing w:val="10"/>
                                      <w:sz w:val="36"/>
                                      <w:szCs w:val="36"/>
                                    </w:rPr>
                                    <w:t>10189937</w:t>
                                  </w:r>
                                </w:p>
                              </w:sdtContent>
                            </w:sdt>
                            <w:p w14:paraId="4518226C" w14:textId="57A5110A" w:rsidR="00D235D5" w:rsidRDefault="00D235D5">
                              <w:pPr>
                                <w:pStyle w:val="NoSpacing"/>
                                <w:jc w:val="right"/>
                                <w:rPr>
                                  <w:color w:val="44546A" w:themeColor="text2"/>
                                  <w:spacing w:val="10"/>
                                  <w:sz w:val="28"/>
                                  <w:szCs w:val="28"/>
                                </w:rPr>
                              </w:pPr>
                              <w:sdt>
                                <w:sdtPr>
                                  <w:rPr>
                                    <w:color w:val="44546A" w:themeColor="text2"/>
                                    <w:spacing w:val="10"/>
                                    <w:sz w:val="28"/>
                                    <w:szCs w:val="28"/>
                                  </w:rPr>
                                  <w:alias w:val="Company"/>
                                  <w:tag w:val=""/>
                                  <w:id w:val="1712304738"/>
                                  <w:showingPlcHdr/>
                                  <w:dataBinding w:prefixMappings="xmlns:ns0='http://schemas.openxmlformats.org/officeDocument/2006/extended-properties' " w:xpath="/ns0:Properties[1]/ns0:Company[1]" w:storeItemID="{6668398D-A668-4E3E-A5EB-62B293D839F1}"/>
                                  <w15:appearance w15:val="hidden"/>
                                  <w:text/>
                                </w:sdtPr>
                                <w:sdtContent>
                                  <w:r>
                                    <w:rPr>
                                      <w:color w:val="44546A" w:themeColor="text2"/>
                                      <w:spacing w:val="10"/>
                                      <w:sz w:val="28"/>
                                      <w:szCs w:val="28"/>
                                    </w:rPr>
                                    <w:t xml:space="preserve">     </w:t>
                                  </w:r>
                                </w:sdtContent>
                              </w:sdt>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A738C3" id="Group 454" o:spid="_x0000_s1034" alt="Title: Author and company name with crop mark graphic" style="position:absolute;margin-left:317.45pt;margin-top:8in;width:277.7pt;height:265.65pt;z-index:251648000;mso-position-horizontal-relative:page;mso-position-vertical-relative:page;mso-width-relative:margin;mso-height-relative:margin" coordorigin="11452" coordsize="35265,337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">
                <v:group id="Group 455" o:spid="_x0000_s1035" style="position:absolute;left:20383;width:26335;height:33741" coordsize="26289,337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">
                  <v:shape id="Freeform 456" o:spid="_x0000_s1036" style="position:absolute;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" path="m1344,1806l,1806,,1641r1176,l1176,r168,l1344,1806xe" fillcolor="#44546a [3215]" stroked="f">
                    <v:path arrowok="t" o:connecttype="custom" o:connectlocs="2133600,2867025;0,2867025;0,2605088;1866900,2605088;1866900,0;2133600,0;2133600,2867025" o:connectangles="0,0,0,0,0,0,0"/>
                  </v:shape>
                  <v:rect id="Rectangle 457" o:spid="_x0000_s1037" style="position:absolute;left:95;width:26194;height:337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" filled="f" stroked="f" strokeweight="1pt"/>
                </v:group>
                <v:shape id="Text Box 458" o:spid="_x0000_s1038" type="#_x0000_t202" style="position:absolute;left:11452;top:19121;width:30304;height:821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" filled="f" stroked="f" strokeweight=".5pt">
                  <v:textbox inset="0,0,36pt,36pt">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5C51736" w14:textId="2C5D17C5" w:rsidR="00D235D5" w:rsidRDefault="00D235D5" w:rsidP="00551BE5">
                            <w:pPr>
                              <w:pStyle w:val="NoSpacing"/>
                              <w:spacing w:after="240"/>
                              <w:jc w:val="right"/>
                              <w:rPr>
                                <w:color w:val="44546A" w:themeColor="text2"/>
                                <w:spacing w:val="10"/>
                                <w:sz w:val="36"/>
                                <w:szCs w:val="36"/>
                              </w:rPr>
                            </w:pPr>
                            <w:r>
                              <w:rPr>
                                <w:color w:val="44546A" w:themeColor="text2"/>
                                <w:spacing w:val="10"/>
                                <w:sz w:val="36"/>
                                <w:szCs w:val="36"/>
                              </w:rPr>
                              <w:t>Omar Elsewify</w:t>
                            </w:r>
                            <w:r w:rsidR="00165E72">
                              <w:rPr>
                                <w:color w:val="44546A" w:themeColor="text2"/>
                                <w:spacing w:val="10"/>
                                <w:sz w:val="36"/>
                                <w:szCs w:val="36"/>
                              </w:rPr>
                              <w:t xml:space="preserve"> </w:t>
                            </w:r>
                            <w:r>
                              <w:rPr>
                                <w:color w:val="44546A" w:themeColor="text2"/>
                                <w:spacing w:val="10"/>
                                <w:sz w:val="36"/>
                                <w:szCs w:val="36"/>
                              </w:rPr>
                              <w:t>10189937</w:t>
                            </w:r>
                          </w:p>
                        </w:sdtContent>
                      </w:sdt>
                      <w:p w14:paraId="4518226C" w14:textId="57A5110A" w:rsidR="00D235D5" w:rsidRDefault="00D235D5">
                        <w:pPr>
                          <w:pStyle w:val="NoSpacing"/>
                          <w:jc w:val="right"/>
                          <w:rPr>
                            <w:color w:val="44546A" w:themeColor="text2"/>
                            <w:spacing w:val="10"/>
                            <w:sz w:val="28"/>
                            <w:szCs w:val="28"/>
                          </w:rPr>
                        </w:pPr>
                        <w:sdt>
                          <w:sdtPr>
                            <w:rPr>
                              <w:color w:val="44546A" w:themeColor="text2"/>
                              <w:spacing w:val="10"/>
                              <w:sz w:val="28"/>
                              <w:szCs w:val="28"/>
                            </w:rPr>
                            <w:alias w:val="Company"/>
                            <w:tag w:val=""/>
                            <w:id w:val="1712304738"/>
                            <w:showingPlcHdr/>
                            <w:dataBinding w:prefixMappings="xmlns:ns0='http://schemas.openxmlformats.org/officeDocument/2006/extended-properties' " w:xpath="/ns0:Properties[1]/ns0:Company[1]" w:storeItemID="{6668398D-A668-4E3E-A5EB-62B293D839F1}"/>
                            <w15:appearance w15:val="hidden"/>
                            <w:text/>
                          </w:sdtPr>
                          <w:sdtContent>
                            <w:r>
                              <w:rPr>
                                <w:color w:val="44546A" w:themeColor="text2"/>
                                <w:spacing w:val="10"/>
                                <w:sz w:val="28"/>
                                <w:szCs w:val="28"/>
                              </w:rPr>
                              <w:t xml:space="preserve">     </w:t>
                            </w:r>
                          </w:sdtContent>
                        </w:sdt>
                      </w:p>
                    </w:txbxContent>
                  </v:textbox>
                </v:shape>
                <w10:wrap anchorx="page" anchory="page"/>
              </v:group>
            </w:pict>
          </mc:Fallback>
        </mc:AlternateContent>
      </w:r>
      <w:r w:rsidR="00917BDC" w:rsidRPr="00563B00">
        <w:br w:type="page"/>
      </w:r>
    </w:p>
    <w:p w14:paraId="40E98DBE" w14:textId="64EA5F55" w:rsidR="007E6128" w:rsidRPr="00563B00" w:rsidRDefault="00FA0CD8" w:rsidP="00C2504F">
      <w:pPr>
        <w:spacing w:line="360" w:lineRule="auto"/>
        <w:jc w:val="center"/>
        <w:rPr>
          <w:rFonts w:asciiTheme="majorHAnsi" w:hAnsiTheme="majorHAnsi" w:cstheme="majorHAnsi"/>
          <w:color w:val="2F5496" w:themeColor="accent1" w:themeShade="BF"/>
          <w:sz w:val="32"/>
          <w:szCs w:val="32"/>
        </w:rPr>
      </w:pPr>
      <w:r w:rsidRPr="00563B00">
        <w:rPr>
          <w:rFonts w:asciiTheme="majorHAnsi" w:hAnsiTheme="majorHAnsi" w:cstheme="majorHAnsi"/>
          <w:color w:val="2F5496" w:themeColor="accent1" w:themeShade="BF"/>
          <w:sz w:val="32"/>
          <w:szCs w:val="32"/>
        </w:rPr>
        <w:lastRenderedPageBreak/>
        <w:t>Acknowledgments</w:t>
      </w:r>
    </w:p>
    <w:p w14:paraId="0E582842" w14:textId="77777777" w:rsidR="00E378C0" w:rsidRPr="00563B00" w:rsidRDefault="00E378C0" w:rsidP="00E378C0"/>
    <w:p w14:paraId="1949AB79" w14:textId="77777777" w:rsidR="00AB3A62" w:rsidRPr="00563B00" w:rsidRDefault="00AB3A62" w:rsidP="00AB3A62">
      <w:pPr>
        <w:spacing w:line="360" w:lineRule="auto"/>
        <w:jc w:val="both"/>
      </w:pPr>
      <w:r w:rsidRPr="00563B00">
        <w:t>I would like to thank Dr Masoud Jabbari for being my project supervisor and for his continuous support throughout this project. I am grateful for his feedback, enthusiasm and technical direction. I also appreciate the opportunity to be a member of the Complex Flow Group led by Dr Jabbari. It has been a pleasure and a great learning experience.</w:t>
      </w:r>
    </w:p>
    <w:p w14:paraId="5B7B1E34" w14:textId="77777777" w:rsidR="00AB3A62" w:rsidRPr="00563B00" w:rsidRDefault="00AB3A62">
      <w:r w:rsidRPr="00563B00">
        <w:br w:type="page"/>
      </w:r>
    </w:p>
    <w:p w14:paraId="7B29D7CD" w14:textId="3A43F0D6" w:rsidR="004A5251" w:rsidRPr="00563B00" w:rsidRDefault="004A5251" w:rsidP="00D15FC3">
      <w:pPr>
        <w:spacing w:line="360" w:lineRule="auto"/>
        <w:jc w:val="center"/>
        <w:rPr>
          <w:rFonts w:asciiTheme="majorHAnsi" w:hAnsiTheme="majorHAnsi" w:cstheme="majorHAnsi"/>
          <w:color w:val="2F5496" w:themeColor="accent1" w:themeShade="BF"/>
          <w:sz w:val="32"/>
          <w:szCs w:val="32"/>
        </w:rPr>
      </w:pPr>
      <w:r w:rsidRPr="00563B00">
        <w:rPr>
          <w:rFonts w:asciiTheme="majorHAnsi" w:hAnsiTheme="majorHAnsi" w:cstheme="majorHAnsi"/>
          <w:color w:val="2F5496" w:themeColor="accent1" w:themeShade="BF"/>
          <w:sz w:val="32"/>
          <w:szCs w:val="32"/>
        </w:rPr>
        <w:lastRenderedPageBreak/>
        <w:t>Abstract</w:t>
      </w:r>
    </w:p>
    <w:p w14:paraId="6633E247" w14:textId="77777777" w:rsidR="006C787C" w:rsidRPr="00563B00" w:rsidRDefault="006C787C" w:rsidP="006C787C">
      <w:pPr>
        <w:spacing w:line="360" w:lineRule="auto"/>
        <w:jc w:val="both"/>
      </w:pPr>
      <w:r w:rsidRPr="00563B00">
        <w:t>As the automotive industry has shifted its focus towards electric-powered vehicle development, the demand for effective Li-ion battery cells has surged. To reach optimal performance levels these modern batteries function at higher and narrower operating temperature ranges. These conditions present significant obstacles for design engineers; they must tackle greater safety risks, shorter battery lives, and hindered efficiencies amongst other power problems. Research has been undertaken to investigate how an effective cooling system can be utilized to prevent overheating and to ensure heat dissipation away from the battery cells. These cooling systems are part of what is known as a Battery Thermal Management System (BTMS).</w:t>
      </w:r>
    </w:p>
    <w:p w14:paraId="6F7CAFC2" w14:textId="77777777" w:rsidR="006C787C" w:rsidRPr="00563B00" w:rsidRDefault="006C787C" w:rsidP="006C787C">
      <w:pPr>
        <w:spacing w:line="360" w:lineRule="auto"/>
        <w:jc w:val="both"/>
      </w:pPr>
    </w:p>
    <w:p w14:paraId="0BF8F796" w14:textId="77777777" w:rsidR="00E7660F" w:rsidRPr="00563B00" w:rsidRDefault="00E7660F" w:rsidP="00E7660F">
      <w:pPr>
        <w:spacing w:line="360" w:lineRule="auto"/>
        <w:jc w:val="both"/>
      </w:pPr>
      <w:r w:rsidRPr="00563B00">
        <w:t>A numerical model of the Li-ion batteries found in electric vehicles is developed and the effectiveness of different thermal management systems is assessed. MATLAB is used for simulating the heat flux into and out of a 2-dimensional battery cell. The code is marched through time. Different boundary conditions are set</w:t>
      </w:r>
      <w:r>
        <w:t>,</w:t>
      </w:r>
      <w:r w:rsidRPr="00563B00">
        <w:t xml:space="preserve"> representative of varying thermal management systems</w:t>
      </w:r>
      <w:r>
        <w:t>,</w:t>
      </w:r>
      <w:r w:rsidRPr="00563B00">
        <w:t xml:space="preserve"> including submersion of the cell in Phase-Change Material, use of an internal cooling channel, and use of graphene nanoparticle to increase cell thermal conductivity.</w:t>
      </w:r>
    </w:p>
    <w:p w14:paraId="5B0965DD" w14:textId="77777777" w:rsidR="006C787C" w:rsidRPr="00563B00" w:rsidRDefault="006C787C" w:rsidP="006C787C">
      <w:pPr>
        <w:spacing w:line="360" w:lineRule="auto"/>
        <w:jc w:val="both"/>
      </w:pPr>
    </w:p>
    <w:p w14:paraId="77D56C25" w14:textId="77777777" w:rsidR="00E7660F" w:rsidRPr="00563B00" w:rsidRDefault="00E7660F" w:rsidP="00E7660F">
      <w:pPr>
        <w:spacing w:line="360" w:lineRule="auto"/>
        <w:jc w:val="both"/>
      </w:pPr>
      <w:r w:rsidRPr="00563B00">
        <w:t xml:space="preserve">The numerical model developed in this project was validated against experimental data from </w:t>
      </w:r>
      <w:r>
        <w:t xml:space="preserve">the </w:t>
      </w:r>
      <w:r w:rsidRPr="00563B00">
        <w:t>open literature and was found to be accurate in predicting maximum temperature to within 96%. Results agree with the experiment and show high peak temperatures over the recommended range under some conditions. The model was adapted to simulate the effect that BTM systems would have on the thermal patterns found in the cell. Results show that by adopting a combination of these systems, the maximum temperature can drop by over 40%. An optimal solution is presented which is effective and practical in meeting the cooling demands and is an amalgamation of two BTMS systems.</w:t>
      </w:r>
    </w:p>
    <w:p w14:paraId="6DBE3B4C" w14:textId="77777777" w:rsidR="004E320A" w:rsidRPr="00563B00" w:rsidRDefault="004E320A" w:rsidP="00AB3A62">
      <w:pPr>
        <w:jc w:val="both"/>
      </w:pPr>
    </w:p>
    <w:p w14:paraId="3060A16F" w14:textId="77777777" w:rsidR="004E320A" w:rsidRPr="00563B00" w:rsidRDefault="004E320A">
      <w:r w:rsidRPr="00563B00">
        <w:br w:type="page"/>
      </w:r>
    </w:p>
    <w:p w14:paraId="095EB9D7" w14:textId="77777777" w:rsidR="00D15FC3" w:rsidRPr="00563B00" w:rsidRDefault="00D15FC3" w:rsidP="00D15FC3">
      <w:pPr>
        <w:spacing w:line="360" w:lineRule="auto"/>
        <w:jc w:val="center"/>
        <w:rPr>
          <w:rFonts w:asciiTheme="majorHAnsi" w:hAnsiTheme="majorHAnsi" w:cstheme="majorHAnsi"/>
          <w:color w:val="2F5496" w:themeColor="accent1" w:themeShade="BF"/>
          <w:sz w:val="32"/>
          <w:szCs w:val="32"/>
        </w:rPr>
      </w:pPr>
      <w:r w:rsidRPr="00563B00">
        <w:rPr>
          <w:rFonts w:asciiTheme="majorHAnsi" w:hAnsiTheme="majorHAnsi" w:cstheme="majorHAnsi"/>
          <w:color w:val="2F5496" w:themeColor="accent1" w:themeShade="BF"/>
          <w:sz w:val="32"/>
          <w:szCs w:val="32"/>
        </w:rPr>
        <w:lastRenderedPageBreak/>
        <w:t>INTELLECTUAL PROPERTY STATEMENT</w:t>
      </w:r>
    </w:p>
    <w:p w14:paraId="7A16292E" w14:textId="11050A09" w:rsidR="004E320A" w:rsidRPr="00563B00" w:rsidRDefault="004E320A" w:rsidP="004E320A">
      <w:pPr>
        <w:spacing w:line="360" w:lineRule="auto"/>
        <w:jc w:val="both"/>
      </w:pPr>
      <w:r w:rsidRPr="00563B00">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7033362B" w14:textId="77777777" w:rsidR="004E320A" w:rsidRPr="00563B00" w:rsidRDefault="004E320A" w:rsidP="004E320A">
      <w:pPr>
        <w:spacing w:line="360" w:lineRule="auto"/>
        <w:jc w:val="both"/>
      </w:pPr>
    </w:p>
    <w:p w14:paraId="3F36B42F" w14:textId="77B20974" w:rsidR="004E320A" w:rsidRPr="00563B00" w:rsidRDefault="004E320A" w:rsidP="004E320A">
      <w:pPr>
        <w:spacing w:line="360" w:lineRule="auto"/>
        <w:jc w:val="both"/>
      </w:pPr>
      <w:r w:rsidRPr="00563B00">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4218E79" w14:textId="77777777" w:rsidR="004E320A" w:rsidRPr="00563B00" w:rsidRDefault="004E320A" w:rsidP="004E320A">
      <w:pPr>
        <w:spacing w:line="360" w:lineRule="auto"/>
        <w:jc w:val="both"/>
      </w:pPr>
    </w:p>
    <w:p w14:paraId="30AB4D43" w14:textId="166357A8" w:rsidR="004E320A" w:rsidRPr="00563B00" w:rsidRDefault="004E320A" w:rsidP="004E320A">
      <w:pPr>
        <w:spacing w:line="360" w:lineRule="auto"/>
        <w:jc w:val="both"/>
      </w:pPr>
      <w:r w:rsidRPr="00563B00">
        <w:t xml:space="preserve">The ownership of certain Copyright, patents, designs, trade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 </w:t>
      </w:r>
    </w:p>
    <w:p w14:paraId="7C267522" w14:textId="77777777" w:rsidR="004E320A" w:rsidRPr="00563B00" w:rsidRDefault="004E320A" w:rsidP="004E320A">
      <w:pPr>
        <w:spacing w:line="360" w:lineRule="auto"/>
        <w:jc w:val="both"/>
      </w:pPr>
    </w:p>
    <w:p w14:paraId="63BF768E" w14:textId="092F0175" w:rsidR="00D15FC3" w:rsidRPr="00563B00" w:rsidRDefault="004E320A" w:rsidP="00D15FC3">
      <w:pPr>
        <w:spacing w:line="360" w:lineRule="auto"/>
        <w:jc w:val="both"/>
      </w:pPr>
      <w:r w:rsidRPr="00563B00">
        <w:t xml:space="preserve">Further information on the conditions under which disclosure, publication and commercialisation of this dissertation, the Copyright and any Intellectual Property and/or Reproductions described in it may take place is available in the University IP Policy, in any relevant Dissertation restriction declarations deposited in the University Library, and The University Library’s regulations. </w:t>
      </w:r>
    </w:p>
    <w:p w14:paraId="7464FBA7" w14:textId="251F5C05" w:rsidR="00D15FC3" w:rsidRPr="00563B00" w:rsidRDefault="00D15FC3" w:rsidP="00D15FC3">
      <w:pPr>
        <w:spacing w:line="360" w:lineRule="auto"/>
        <w:jc w:val="center"/>
        <w:rPr>
          <w:rFonts w:asciiTheme="majorHAnsi" w:hAnsiTheme="majorHAnsi" w:cstheme="majorHAnsi"/>
          <w:color w:val="2F5496" w:themeColor="accent1" w:themeShade="BF"/>
          <w:sz w:val="32"/>
          <w:szCs w:val="32"/>
        </w:rPr>
      </w:pPr>
      <w:r w:rsidRPr="00563B00">
        <w:rPr>
          <w:rFonts w:asciiTheme="majorHAnsi" w:hAnsiTheme="majorHAnsi" w:cstheme="majorHAnsi"/>
          <w:color w:val="2F5496" w:themeColor="accent1" w:themeShade="BF"/>
          <w:sz w:val="32"/>
          <w:szCs w:val="32"/>
        </w:rPr>
        <w:t>Declaration</w:t>
      </w:r>
    </w:p>
    <w:p w14:paraId="4D98B82B" w14:textId="47684325" w:rsidR="00D15FC3" w:rsidRDefault="00D15FC3" w:rsidP="00D36FEE">
      <w:pPr>
        <w:spacing w:line="360" w:lineRule="auto"/>
        <w:jc w:val="both"/>
      </w:pPr>
      <w:r w:rsidRPr="00563B00">
        <w:t>I declare that this thesis has been composed solely by myself and that it has not been submitted, in whole or in part, in any previous application for a degree. Except where stated otherwise by reference or acknowledgment, the work presented is entirely my own.</w:t>
      </w:r>
    </w:p>
    <w:p w14:paraId="05E4AECC" w14:textId="77777777" w:rsidR="00D36FEE" w:rsidRPr="00563B00" w:rsidRDefault="00D36FEE" w:rsidP="00D36FEE">
      <w:pPr>
        <w:spacing w:line="360" w:lineRule="auto"/>
        <w:jc w:val="both"/>
      </w:pPr>
    </w:p>
    <w:p w14:paraId="421A6204" w14:textId="77777777" w:rsidR="00D15FC3" w:rsidRPr="00563B00" w:rsidRDefault="00D15FC3" w:rsidP="00D15FC3"/>
    <w:sdt>
      <w:sdtPr>
        <w:rPr>
          <w:b/>
          <w:bCs/>
        </w:rPr>
        <w:id w:val="-454254262"/>
        <w:docPartObj>
          <w:docPartGallery w:val="Table of Contents"/>
          <w:docPartUnique/>
        </w:docPartObj>
      </w:sdtPr>
      <w:sdtEndPr>
        <w:rPr>
          <w:b w:val="0"/>
          <w:bCs w:val="0"/>
          <w:noProof/>
        </w:rPr>
      </w:sdtEndPr>
      <w:sdtContent>
        <w:p w14:paraId="0CE4096C" w14:textId="1B34A488" w:rsidR="0082727B" w:rsidRPr="00D36FEE" w:rsidRDefault="0082727B" w:rsidP="00D36FEE">
          <w:pPr>
            <w:rPr>
              <w:rFonts w:asciiTheme="majorHAnsi" w:hAnsiTheme="majorHAnsi" w:cstheme="majorHAnsi"/>
              <w:color w:val="2F5496" w:themeColor="accent1" w:themeShade="BF"/>
              <w:sz w:val="32"/>
              <w:szCs w:val="32"/>
            </w:rPr>
          </w:pPr>
          <w:r w:rsidRPr="00D36FEE">
            <w:rPr>
              <w:rFonts w:asciiTheme="majorHAnsi" w:hAnsiTheme="majorHAnsi" w:cstheme="majorHAnsi"/>
              <w:color w:val="2F5496" w:themeColor="accent1" w:themeShade="BF"/>
              <w:sz w:val="32"/>
              <w:szCs w:val="32"/>
            </w:rPr>
            <w:t>TABLE OF CONTENTS</w:t>
          </w:r>
        </w:p>
        <w:p w14:paraId="74E8E8C4" w14:textId="1EBC2AF9" w:rsidR="00D36FEE" w:rsidRDefault="0082727B">
          <w:pPr>
            <w:pStyle w:val="TOC1"/>
            <w:tabs>
              <w:tab w:val="right" w:leader="dot" w:pos="9010"/>
            </w:tabs>
            <w:rPr>
              <w:rFonts w:eastAsiaTheme="minorEastAsia" w:cstheme="minorBidi"/>
              <w:b w:val="0"/>
              <w:bCs w:val="0"/>
              <w:caps w:val="0"/>
              <w:noProof/>
              <w:sz w:val="24"/>
              <w:lang w:val="en-US"/>
            </w:rPr>
          </w:pPr>
          <w:r w:rsidRPr="00563B00">
            <w:rPr>
              <w:b w:val="0"/>
              <w:bCs w:val="0"/>
              <w:sz w:val="20"/>
            </w:rPr>
            <w:fldChar w:fldCharType="begin"/>
          </w:r>
          <w:r w:rsidRPr="00563B00">
            <w:rPr>
              <w:b w:val="0"/>
              <w:bCs w:val="0"/>
              <w:sz w:val="20"/>
            </w:rPr>
            <w:instrText xml:space="preserve"> TOC \o "1-3" \h \z \u </w:instrText>
          </w:r>
          <w:r w:rsidRPr="00563B00">
            <w:rPr>
              <w:b w:val="0"/>
              <w:bCs w:val="0"/>
              <w:sz w:val="20"/>
            </w:rPr>
            <w:fldChar w:fldCharType="separate"/>
          </w:r>
          <w:hyperlink w:anchor="_Toc38896057" w:history="1">
            <w:r w:rsidR="00D36FEE" w:rsidRPr="006B3BBB">
              <w:rPr>
                <w:rStyle w:val="Hyperlink"/>
                <w:rFonts w:eastAsia="Times New Roman"/>
                <w:noProof/>
              </w:rPr>
              <w:t>List of Figures</w:t>
            </w:r>
            <w:r w:rsidR="00D36FEE">
              <w:rPr>
                <w:noProof/>
                <w:webHidden/>
              </w:rPr>
              <w:tab/>
            </w:r>
            <w:r w:rsidR="00D36FEE">
              <w:rPr>
                <w:noProof/>
                <w:webHidden/>
              </w:rPr>
              <w:fldChar w:fldCharType="begin"/>
            </w:r>
            <w:r w:rsidR="00D36FEE">
              <w:rPr>
                <w:noProof/>
                <w:webHidden/>
              </w:rPr>
              <w:instrText xml:space="preserve"> PAGEREF _Toc38896057 \h </w:instrText>
            </w:r>
            <w:r w:rsidR="00D36FEE">
              <w:rPr>
                <w:noProof/>
                <w:webHidden/>
              </w:rPr>
            </w:r>
            <w:r w:rsidR="00D36FEE">
              <w:rPr>
                <w:noProof/>
                <w:webHidden/>
              </w:rPr>
              <w:fldChar w:fldCharType="separate"/>
            </w:r>
            <w:r w:rsidR="00D36FEE">
              <w:rPr>
                <w:noProof/>
                <w:webHidden/>
              </w:rPr>
              <w:t>6</w:t>
            </w:r>
            <w:r w:rsidR="00D36FEE">
              <w:rPr>
                <w:noProof/>
                <w:webHidden/>
              </w:rPr>
              <w:fldChar w:fldCharType="end"/>
            </w:r>
          </w:hyperlink>
        </w:p>
        <w:p w14:paraId="26368B3C" w14:textId="14A0D65A" w:rsidR="00D36FEE" w:rsidRDefault="00D36FEE">
          <w:pPr>
            <w:pStyle w:val="TOC1"/>
            <w:tabs>
              <w:tab w:val="right" w:leader="dot" w:pos="9010"/>
            </w:tabs>
            <w:rPr>
              <w:rFonts w:eastAsiaTheme="minorEastAsia" w:cstheme="minorBidi"/>
              <w:b w:val="0"/>
              <w:bCs w:val="0"/>
              <w:caps w:val="0"/>
              <w:noProof/>
              <w:sz w:val="24"/>
              <w:lang w:val="en-US"/>
            </w:rPr>
          </w:pPr>
          <w:hyperlink w:anchor="_Toc38896058" w:history="1">
            <w:r w:rsidRPr="006B3BBB">
              <w:rPr>
                <w:rStyle w:val="Hyperlink"/>
                <w:rFonts w:eastAsia="Times New Roman"/>
                <w:noProof/>
              </w:rPr>
              <w:t>List of Tables</w:t>
            </w:r>
            <w:r>
              <w:rPr>
                <w:noProof/>
                <w:webHidden/>
              </w:rPr>
              <w:tab/>
            </w:r>
            <w:r>
              <w:rPr>
                <w:noProof/>
                <w:webHidden/>
              </w:rPr>
              <w:fldChar w:fldCharType="begin"/>
            </w:r>
            <w:r>
              <w:rPr>
                <w:noProof/>
                <w:webHidden/>
              </w:rPr>
              <w:instrText xml:space="preserve"> PAGEREF _Toc38896058 \h </w:instrText>
            </w:r>
            <w:r>
              <w:rPr>
                <w:noProof/>
                <w:webHidden/>
              </w:rPr>
            </w:r>
            <w:r>
              <w:rPr>
                <w:noProof/>
                <w:webHidden/>
              </w:rPr>
              <w:fldChar w:fldCharType="separate"/>
            </w:r>
            <w:r>
              <w:rPr>
                <w:noProof/>
                <w:webHidden/>
              </w:rPr>
              <w:t>7</w:t>
            </w:r>
            <w:r>
              <w:rPr>
                <w:noProof/>
                <w:webHidden/>
              </w:rPr>
              <w:fldChar w:fldCharType="end"/>
            </w:r>
          </w:hyperlink>
        </w:p>
        <w:p w14:paraId="15884328" w14:textId="6667341C"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059" w:history="1">
            <w:r w:rsidRPr="006B3BBB">
              <w:rPr>
                <w:rStyle w:val="Hyperlink"/>
                <w:noProof/>
              </w:rPr>
              <w:t>1</w:t>
            </w:r>
            <w:r>
              <w:rPr>
                <w:rFonts w:eastAsiaTheme="minorEastAsia" w:cstheme="minorBidi"/>
                <w:b w:val="0"/>
                <w:bCs w:val="0"/>
                <w:caps w:val="0"/>
                <w:noProof/>
                <w:sz w:val="24"/>
                <w:lang w:val="en-US"/>
              </w:rPr>
              <w:tab/>
            </w:r>
            <w:r w:rsidRPr="006B3BBB">
              <w:rPr>
                <w:rStyle w:val="Hyperlink"/>
                <w:noProof/>
              </w:rPr>
              <w:t>Introduction</w:t>
            </w:r>
            <w:r>
              <w:rPr>
                <w:noProof/>
                <w:webHidden/>
              </w:rPr>
              <w:tab/>
            </w:r>
            <w:r>
              <w:rPr>
                <w:noProof/>
                <w:webHidden/>
              </w:rPr>
              <w:fldChar w:fldCharType="begin"/>
            </w:r>
            <w:r>
              <w:rPr>
                <w:noProof/>
                <w:webHidden/>
              </w:rPr>
              <w:instrText xml:space="preserve"> PAGEREF _Toc38896059 \h </w:instrText>
            </w:r>
            <w:r>
              <w:rPr>
                <w:noProof/>
                <w:webHidden/>
              </w:rPr>
            </w:r>
            <w:r>
              <w:rPr>
                <w:noProof/>
                <w:webHidden/>
              </w:rPr>
              <w:fldChar w:fldCharType="separate"/>
            </w:r>
            <w:r>
              <w:rPr>
                <w:noProof/>
                <w:webHidden/>
              </w:rPr>
              <w:t>8</w:t>
            </w:r>
            <w:r>
              <w:rPr>
                <w:noProof/>
                <w:webHidden/>
              </w:rPr>
              <w:fldChar w:fldCharType="end"/>
            </w:r>
          </w:hyperlink>
        </w:p>
        <w:p w14:paraId="27851E83" w14:textId="1FAFE5CD" w:rsidR="00D36FEE" w:rsidRDefault="00D36FEE">
          <w:pPr>
            <w:pStyle w:val="TOC2"/>
            <w:tabs>
              <w:tab w:val="left" w:pos="960"/>
              <w:tab w:val="right" w:leader="dot" w:pos="9010"/>
            </w:tabs>
            <w:rPr>
              <w:rFonts w:eastAsiaTheme="minorEastAsia" w:cstheme="minorBidi"/>
              <w:smallCaps w:val="0"/>
              <w:noProof/>
              <w:sz w:val="24"/>
              <w:lang w:val="en-US"/>
            </w:rPr>
          </w:pPr>
          <w:hyperlink w:anchor="_Toc38896060" w:history="1">
            <w:r w:rsidRPr="006B3BBB">
              <w:rPr>
                <w:rStyle w:val="Hyperlink"/>
                <w:noProof/>
              </w:rPr>
              <w:t>1.1</w:t>
            </w:r>
            <w:r>
              <w:rPr>
                <w:rFonts w:eastAsiaTheme="minorEastAsia" w:cstheme="minorBidi"/>
                <w:smallCaps w:val="0"/>
                <w:noProof/>
                <w:sz w:val="24"/>
                <w:lang w:val="en-US"/>
              </w:rPr>
              <w:tab/>
            </w:r>
            <w:r w:rsidRPr="006B3BBB">
              <w:rPr>
                <w:rStyle w:val="Hyperlink"/>
                <w:noProof/>
              </w:rPr>
              <w:t>Project Background</w:t>
            </w:r>
            <w:r>
              <w:rPr>
                <w:noProof/>
                <w:webHidden/>
              </w:rPr>
              <w:tab/>
            </w:r>
            <w:r>
              <w:rPr>
                <w:noProof/>
                <w:webHidden/>
              </w:rPr>
              <w:fldChar w:fldCharType="begin"/>
            </w:r>
            <w:r>
              <w:rPr>
                <w:noProof/>
                <w:webHidden/>
              </w:rPr>
              <w:instrText xml:space="preserve"> PAGEREF _Toc38896060 \h </w:instrText>
            </w:r>
            <w:r>
              <w:rPr>
                <w:noProof/>
                <w:webHidden/>
              </w:rPr>
            </w:r>
            <w:r>
              <w:rPr>
                <w:noProof/>
                <w:webHidden/>
              </w:rPr>
              <w:fldChar w:fldCharType="separate"/>
            </w:r>
            <w:r>
              <w:rPr>
                <w:noProof/>
                <w:webHidden/>
              </w:rPr>
              <w:t>8</w:t>
            </w:r>
            <w:r>
              <w:rPr>
                <w:noProof/>
                <w:webHidden/>
              </w:rPr>
              <w:fldChar w:fldCharType="end"/>
            </w:r>
          </w:hyperlink>
        </w:p>
        <w:p w14:paraId="38F05E48" w14:textId="62A4AD78"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61" w:history="1">
            <w:r w:rsidRPr="006B3BBB">
              <w:rPr>
                <w:rStyle w:val="Hyperlink"/>
                <w:noProof/>
              </w:rPr>
              <w:t>1.1.1</w:t>
            </w:r>
            <w:r>
              <w:rPr>
                <w:rFonts w:eastAsiaTheme="minorEastAsia" w:cstheme="minorBidi"/>
                <w:i w:val="0"/>
                <w:iCs w:val="0"/>
                <w:noProof/>
                <w:sz w:val="24"/>
                <w:lang w:val="en-US"/>
              </w:rPr>
              <w:tab/>
            </w:r>
            <w:r w:rsidRPr="006B3BBB">
              <w:rPr>
                <w:rStyle w:val="Hyperlink"/>
                <w:noProof/>
              </w:rPr>
              <w:t>Historical Context of Project</w:t>
            </w:r>
            <w:r>
              <w:rPr>
                <w:noProof/>
                <w:webHidden/>
              </w:rPr>
              <w:tab/>
            </w:r>
            <w:r>
              <w:rPr>
                <w:noProof/>
                <w:webHidden/>
              </w:rPr>
              <w:fldChar w:fldCharType="begin"/>
            </w:r>
            <w:r>
              <w:rPr>
                <w:noProof/>
                <w:webHidden/>
              </w:rPr>
              <w:instrText xml:space="preserve"> PAGEREF _Toc38896061 \h </w:instrText>
            </w:r>
            <w:r>
              <w:rPr>
                <w:noProof/>
                <w:webHidden/>
              </w:rPr>
            </w:r>
            <w:r>
              <w:rPr>
                <w:noProof/>
                <w:webHidden/>
              </w:rPr>
              <w:fldChar w:fldCharType="separate"/>
            </w:r>
            <w:r>
              <w:rPr>
                <w:noProof/>
                <w:webHidden/>
              </w:rPr>
              <w:t>8</w:t>
            </w:r>
            <w:r>
              <w:rPr>
                <w:noProof/>
                <w:webHidden/>
              </w:rPr>
              <w:fldChar w:fldCharType="end"/>
            </w:r>
          </w:hyperlink>
        </w:p>
        <w:p w14:paraId="785DD010" w14:textId="1388CA03"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62" w:history="1">
            <w:r w:rsidRPr="006B3BBB">
              <w:rPr>
                <w:rStyle w:val="Hyperlink"/>
                <w:noProof/>
              </w:rPr>
              <w:t>1.1.2</w:t>
            </w:r>
            <w:r>
              <w:rPr>
                <w:rFonts w:eastAsiaTheme="minorEastAsia" w:cstheme="minorBidi"/>
                <w:i w:val="0"/>
                <w:iCs w:val="0"/>
                <w:noProof/>
                <w:sz w:val="24"/>
                <w:lang w:val="en-US"/>
              </w:rPr>
              <w:tab/>
            </w:r>
            <w:r w:rsidRPr="006B3BBB">
              <w:rPr>
                <w:rStyle w:val="Hyperlink"/>
                <w:noProof/>
              </w:rPr>
              <w:t>Current Problems Facing the EDV Industry</w:t>
            </w:r>
            <w:r>
              <w:rPr>
                <w:noProof/>
                <w:webHidden/>
              </w:rPr>
              <w:tab/>
            </w:r>
            <w:r>
              <w:rPr>
                <w:noProof/>
                <w:webHidden/>
              </w:rPr>
              <w:fldChar w:fldCharType="begin"/>
            </w:r>
            <w:r>
              <w:rPr>
                <w:noProof/>
                <w:webHidden/>
              </w:rPr>
              <w:instrText xml:space="preserve"> PAGEREF _Toc38896062 \h </w:instrText>
            </w:r>
            <w:r>
              <w:rPr>
                <w:noProof/>
                <w:webHidden/>
              </w:rPr>
            </w:r>
            <w:r>
              <w:rPr>
                <w:noProof/>
                <w:webHidden/>
              </w:rPr>
              <w:fldChar w:fldCharType="separate"/>
            </w:r>
            <w:r>
              <w:rPr>
                <w:noProof/>
                <w:webHidden/>
              </w:rPr>
              <w:t>9</w:t>
            </w:r>
            <w:r>
              <w:rPr>
                <w:noProof/>
                <w:webHidden/>
              </w:rPr>
              <w:fldChar w:fldCharType="end"/>
            </w:r>
          </w:hyperlink>
        </w:p>
        <w:p w14:paraId="4203E2D5" w14:textId="18B8BDCD" w:rsidR="00D36FEE" w:rsidRDefault="00D36FEE">
          <w:pPr>
            <w:pStyle w:val="TOC2"/>
            <w:tabs>
              <w:tab w:val="left" w:pos="960"/>
              <w:tab w:val="right" w:leader="dot" w:pos="9010"/>
            </w:tabs>
            <w:rPr>
              <w:rFonts w:eastAsiaTheme="minorEastAsia" w:cstheme="minorBidi"/>
              <w:smallCaps w:val="0"/>
              <w:noProof/>
              <w:sz w:val="24"/>
              <w:lang w:val="en-US"/>
            </w:rPr>
          </w:pPr>
          <w:hyperlink w:anchor="_Toc38896063" w:history="1">
            <w:r w:rsidRPr="006B3BBB">
              <w:rPr>
                <w:rStyle w:val="Hyperlink"/>
                <w:noProof/>
              </w:rPr>
              <w:t>1.2</w:t>
            </w:r>
            <w:r>
              <w:rPr>
                <w:rFonts w:eastAsiaTheme="minorEastAsia" w:cstheme="minorBidi"/>
                <w:smallCaps w:val="0"/>
                <w:noProof/>
                <w:sz w:val="24"/>
                <w:lang w:val="en-US"/>
              </w:rPr>
              <w:tab/>
            </w:r>
            <w:r w:rsidRPr="006B3BBB">
              <w:rPr>
                <w:rStyle w:val="Hyperlink"/>
                <w:noProof/>
              </w:rPr>
              <w:t>Aims and Objectives</w:t>
            </w:r>
            <w:r>
              <w:rPr>
                <w:noProof/>
                <w:webHidden/>
              </w:rPr>
              <w:tab/>
            </w:r>
            <w:r>
              <w:rPr>
                <w:noProof/>
                <w:webHidden/>
              </w:rPr>
              <w:fldChar w:fldCharType="begin"/>
            </w:r>
            <w:r>
              <w:rPr>
                <w:noProof/>
                <w:webHidden/>
              </w:rPr>
              <w:instrText xml:space="preserve"> PAGEREF _Toc38896063 \h </w:instrText>
            </w:r>
            <w:r>
              <w:rPr>
                <w:noProof/>
                <w:webHidden/>
              </w:rPr>
            </w:r>
            <w:r>
              <w:rPr>
                <w:noProof/>
                <w:webHidden/>
              </w:rPr>
              <w:fldChar w:fldCharType="separate"/>
            </w:r>
            <w:r>
              <w:rPr>
                <w:noProof/>
                <w:webHidden/>
              </w:rPr>
              <w:t>10</w:t>
            </w:r>
            <w:r>
              <w:rPr>
                <w:noProof/>
                <w:webHidden/>
              </w:rPr>
              <w:fldChar w:fldCharType="end"/>
            </w:r>
          </w:hyperlink>
        </w:p>
        <w:p w14:paraId="2A21EA4F" w14:textId="244E307B" w:rsidR="00D36FEE" w:rsidRDefault="00D36FEE">
          <w:pPr>
            <w:pStyle w:val="TOC2"/>
            <w:tabs>
              <w:tab w:val="left" w:pos="960"/>
              <w:tab w:val="right" w:leader="dot" w:pos="9010"/>
            </w:tabs>
            <w:rPr>
              <w:rFonts w:eastAsiaTheme="minorEastAsia" w:cstheme="minorBidi"/>
              <w:smallCaps w:val="0"/>
              <w:noProof/>
              <w:sz w:val="24"/>
              <w:lang w:val="en-US"/>
            </w:rPr>
          </w:pPr>
          <w:hyperlink w:anchor="_Toc38896064" w:history="1">
            <w:r w:rsidRPr="006B3BBB">
              <w:rPr>
                <w:rStyle w:val="Hyperlink"/>
                <w:noProof/>
              </w:rPr>
              <w:t>1.3</w:t>
            </w:r>
            <w:r>
              <w:rPr>
                <w:rFonts w:eastAsiaTheme="minorEastAsia" w:cstheme="minorBidi"/>
                <w:smallCaps w:val="0"/>
                <w:noProof/>
                <w:sz w:val="24"/>
                <w:lang w:val="en-US"/>
              </w:rPr>
              <w:tab/>
            </w:r>
            <w:r w:rsidRPr="006B3BBB">
              <w:rPr>
                <w:rStyle w:val="Hyperlink"/>
                <w:noProof/>
              </w:rPr>
              <w:t>Research Questions</w:t>
            </w:r>
            <w:r>
              <w:rPr>
                <w:noProof/>
                <w:webHidden/>
              </w:rPr>
              <w:tab/>
            </w:r>
            <w:r>
              <w:rPr>
                <w:noProof/>
                <w:webHidden/>
              </w:rPr>
              <w:fldChar w:fldCharType="begin"/>
            </w:r>
            <w:r>
              <w:rPr>
                <w:noProof/>
                <w:webHidden/>
              </w:rPr>
              <w:instrText xml:space="preserve"> PAGEREF _Toc38896064 \h </w:instrText>
            </w:r>
            <w:r>
              <w:rPr>
                <w:noProof/>
                <w:webHidden/>
              </w:rPr>
            </w:r>
            <w:r>
              <w:rPr>
                <w:noProof/>
                <w:webHidden/>
              </w:rPr>
              <w:fldChar w:fldCharType="separate"/>
            </w:r>
            <w:r>
              <w:rPr>
                <w:noProof/>
                <w:webHidden/>
              </w:rPr>
              <w:t>10</w:t>
            </w:r>
            <w:r>
              <w:rPr>
                <w:noProof/>
                <w:webHidden/>
              </w:rPr>
              <w:fldChar w:fldCharType="end"/>
            </w:r>
          </w:hyperlink>
        </w:p>
        <w:p w14:paraId="7226A5DF" w14:textId="026D7F25" w:rsidR="00D36FEE" w:rsidRDefault="00D36FEE">
          <w:pPr>
            <w:pStyle w:val="TOC2"/>
            <w:tabs>
              <w:tab w:val="left" w:pos="960"/>
              <w:tab w:val="right" w:leader="dot" w:pos="9010"/>
            </w:tabs>
            <w:rPr>
              <w:rFonts w:eastAsiaTheme="minorEastAsia" w:cstheme="minorBidi"/>
              <w:smallCaps w:val="0"/>
              <w:noProof/>
              <w:sz w:val="24"/>
              <w:lang w:val="en-US"/>
            </w:rPr>
          </w:pPr>
          <w:hyperlink w:anchor="_Toc38896065" w:history="1">
            <w:r w:rsidRPr="006B3BBB">
              <w:rPr>
                <w:rStyle w:val="Hyperlink"/>
                <w:noProof/>
              </w:rPr>
              <w:t>1.4</w:t>
            </w:r>
            <w:r>
              <w:rPr>
                <w:rFonts w:eastAsiaTheme="minorEastAsia" w:cstheme="minorBidi"/>
                <w:smallCaps w:val="0"/>
                <w:noProof/>
                <w:sz w:val="24"/>
                <w:lang w:val="en-US"/>
              </w:rPr>
              <w:tab/>
            </w:r>
            <w:r w:rsidRPr="006B3BBB">
              <w:rPr>
                <w:rStyle w:val="Hyperlink"/>
                <w:noProof/>
              </w:rPr>
              <w:t>Project Impact</w:t>
            </w:r>
            <w:r>
              <w:rPr>
                <w:noProof/>
                <w:webHidden/>
              </w:rPr>
              <w:tab/>
            </w:r>
            <w:r>
              <w:rPr>
                <w:noProof/>
                <w:webHidden/>
              </w:rPr>
              <w:fldChar w:fldCharType="begin"/>
            </w:r>
            <w:r>
              <w:rPr>
                <w:noProof/>
                <w:webHidden/>
              </w:rPr>
              <w:instrText xml:space="preserve"> PAGEREF _Toc38896065 \h </w:instrText>
            </w:r>
            <w:r>
              <w:rPr>
                <w:noProof/>
                <w:webHidden/>
              </w:rPr>
            </w:r>
            <w:r>
              <w:rPr>
                <w:noProof/>
                <w:webHidden/>
              </w:rPr>
              <w:fldChar w:fldCharType="separate"/>
            </w:r>
            <w:r>
              <w:rPr>
                <w:noProof/>
                <w:webHidden/>
              </w:rPr>
              <w:t>11</w:t>
            </w:r>
            <w:r>
              <w:rPr>
                <w:noProof/>
                <w:webHidden/>
              </w:rPr>
              <w:fldChar w:fldCharType="end"/>
            </w:r>
          </w:hyperlink>
        </w:p>
        <w:p w14:paraId="4FB65FA9" w14:textId="2FCDDCEF"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066" w:history="1">
            <w:r w:rsidRPr="006B3BBB">
              <w:rPr>
                <w:rStyle w:val="Hyperlink"/>
                <w:noProof/>
              </w:rPr>
              <w:t>2</w:t>
            </w:r>
            <w:r>
              <w:rPr>
                <w:rFonts w:eastAsiaTheme="minorEastAsia" w:cstheme="minorBidi"/>
                <w:b w:val="0"/>
                <w:bCs w:val="0"/>
                <w:caps w:val="0"/>
                <w:noProof/>
                <w:sz w:val="24"/>
                <w:lang w:val="en-US"/>
              </w:rPr>
              <w:tab/>
            </w:r>
            <w:r w:rsidRPr="006B3BBB">
              <w:rPr>
                <w:rStyle w:val="Hyperlink"/>
                <w:noProof/>
              </w:rPr>
              <w:t>Literature Review</w:t>
            </w:r>
            <w:r>
              <w:rPr>
                <w:noProof/>
                <w:webHidden/>
              </w:rPr>
              <w:tab/>
            </w:r>
            <w:r>
              <w:rPr>
                <w:noProof/>
                <w:webHidden/>
              </w:rPr>
              <w:fldChar w:fldCharType="begin"/>
            </w:r>
            <w:r>
              <w:rPr>
                <w:noProof/>
                <w:webHidden/>
              </w:rPr>
              <w:instrText xml:space="preserve"> PAGEREF _Toc38896066 \h </w:instrText>
            </w:r>
            <w:r>
              <w:rPr>
                <w:noProof/>
                <w:webHidden/>
              </w:rPr>
            </w:r>
            <w:r>
              <w:rPr>
                <w:noProof/>
                <w:webHidden/>
              </w:rPr>
              <w:fldChar w:fldCharType="separate"/>
            </w:r>
            <w:r>
              <w:rPr>
                <w:noProof/>
                <w:webHidden/>
              </w:rPr>
              <w:t>12</w:t>
            </w:r>
            <w:r>
              <w:rPr>
                <w:noProof/>
                <w:webHidden/>
              </w:rPr>
              <w:fldChar w:fldCharType="end"/>
            </w:r>
          </w:hyperlink>
        </w:p>
        <w:p w14:paraId="2280B5C8" w14:textId="7E6D2AA6" w:rsidR="00D36FEE" w:rsidRDefault="00D36FEE">
          <w:pPr>
            <w:pStyle w:val="TOC2"/>
            <w:tabs>
              <w:tab w:val="left" w:pos="960"/>
              <w:tab w:val="right" w:leader="dot" w:pos="9010"/>
            </w:tabs>
            <w:rPr>
              <w:rFonts w:eastAsiaTheme="minorEastAsia" w:cstheme="minorBidi"/>
              <w:smallCaps w:val="0"/>
              <w:noProof/>
              <w:sz w:val="24"/>
              <w:lang w:val="en-US"/>
            </w:rPr>
          </w:pPr>
          <w:hyperlink w:anchor="_Toc38896067" w:history="1">
            <w:r w:rsidRPr="006B3BBB">
              <w:rPr>
                <w:rStyle w:val="Hyperlink"/>
                <w:noProof/>
              </w:rPr>
              <w:t>2.1</w:t>
            </w:r>
            <w:r>
              <w:rPr>
                <w:rFonts w:eastAsiaTheme="minorEastAsia" w:cstheme="minorBidi"/>
                <w:smallCaps w:val="0"/>
                <w:noProof/>
                <w:sz w:val="24"/>
                <w:lang w:val="en-US"/>
              </w:rPr>
              <w:tab/>
            </w:r>
            <w:r w:rsidRPr="006B3BBB">
              <w:rPr>
                <w:rStyle w:val="Hyperlink"/>
                <w:noProof/>
              </w:rPr>
              <w:t>Current Context of Project</w:t>
            </w:r>
            <w:r>
              <w:rPr>
                <w:noProof/>
                <w:webHidden/>
              </w:rPr>
              <w:tab/>
            </w:r>
            <w:r>
              <w:rPr>
                <w:noProof/>
                <w:webHidden/>
              </w:rPr>
              <w:fldChar w:fldCharType="begin"/>
            </w:r>
            <w:r>
              <w:rPr>
                <w:noProof/>
                <w:webHidden/>
              </w:rPr>
              <w:instrText xml:space="preserve"> PAGEREF _Toc38896067 \h </w:instrText>
            </w:r>
            <w:r>
              <w:rPr>
                <w:noProof/>
                <w:webHidden/>
              </w:rPr>
            </w:r>
            <w:r>
              <w:rPr>
                <w:noProof/>
                <w:webHidden/>
              </w:rPr>
              <w:fldChar w:fldCharType="separate"/>
            </w:r>
            <w:r>
              <w:rPr>
                <w:noProof/>
                <w:webHidden/>
              </w:rPr>
              <w:t>12</w:t>
            </w:r>
            <w:r>
              <w:rPr>
                <w:noProof/>
                <w:webHidden/>
              </w:rPr>
              <w:fldChar w:fldCharType="end"/>
            </w:r>
          </w:hyperlink>
        </w:p>
        <w:p w14:paraId="3ECA75E6" w14:textId="740AF7A3" w:rsidR="00D36FEE" w:rsidRDefault="00D36FEE">
          <w:pPr>
            <w:pStyle w:val="TOC2"/>
            <w:tabs>
              <w:tab w:val="left" w:pos="960"/>
              <w:tab w:val="right" w:leader="dot" w:pos="9010"/>
            </w:tabs>
            <w:rPr>
              <w:rFonts w:eastAsiaTheme="minorEastAsia" w:cstheme="minorBidi"/>
              <w:smallCaps w:val="0"/>
              <w:noProof/>
              <w:sz w:val="24"/>
              <w:lang w:val="en-US"/>
            </w:rPr>
          </w:pPr>
          <w:hyperlink w:anchor="_Toc38896068" w:history="1">
            <w:r w:rsidRPr="006B3BBB">
              <w:rPr>
                <w:rStyle w:val="Hyperlink"/>
                <w:noProof/>
              </w:rPr>
              <w:t>2.2</w:t>
            </w:r>
            <w:r>
              <w:rPr>
                <w:rFonts w:eastAsiaTheme="minorEastAsia" w:cstheme="minorBidi"/>
                <w:smallCaps w:val="0"/>
                <w:noProof/>
                <w:sz w:val="24"/>
                <w:lang w:val="en-US"/>
              </w:rPr>
              <w:tab/>
            </w:r>
            <w:r w:rsidRPr="006B3BBB">
              <w:rPr>
                <w:rStyle w:val="Hyperlink"/>
                <w:noProof/>
              </w:rPr>
              <w:t>Description of Current Thermal Management Systems</w:t>
            </w:r>
            <w:r>
              <w:rPr>
                <w:noProof/>
                <w:webHidden/>
              </w:rPr>
              <w:tab/>
            </w:r>
            <w:r>
              <w:rPr>
                <w:noProof/>
                <w:webHidden/>
              </w:rPr>
              <w:fldChar w:fldCharType="begin"/>
            </w:r>
            <w:r>
              <w:rPr>
                <w:noProof/>
                <w:webHidden/>
              </w:rPr>
              <w:instrText xml:space="preserve"> PAGEREF _Toc38896068 \h </w:instrText>
            </w:r>
            <w:r>
              <w:rPr>
                <w:noProof/>
                <w:webHidden/>
              </w:rPr>
            </w:r>
            <w:r>
              <w:rPr>
                <w:noProof/>
                <w:webHidden/>
              </w:rPr>
              <w:fldChar w:fldCharType="separate"/>
            </w:r>
            <w:r>
              <w:rPr>
                <w:noProof/>
                <w:webHidden/>
              </w:rPr>
              <w:t>13</w:t>
            </w:r>
            <w:r>
              <w:rPr>
                <w:noProof/>
                <w:webHidden/>
              </w:rPr>
              <w:fldChar w:fldCharType="end"/>
            </w:r>
          </w:hyperlink>
        </w:p>
        <w:p w14:paraId="7819D3E4" w14:textId="3C7F37A4"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69" w:history="1">
            <w:r w:rsidRPr="006B3BBB">
              <w:rPr>
                <w:rStyle w:val="Hyperlink"/>
                <w:noProof/>
              </w:rPr>
              <w:t>2.2.1</w:t>
            </w:r>
            <w:r>
              <w:rPr>
                <w:rFonts w:eastAsiaTheme="minorEastAsia" w:cstheme="minorBidi"/>
                <w:i w:val="0"/>
                <w:iCs w:val="0"/>
                <w:noProof/>
                <w:sz w:val="24"/>
                <w:lang w:val="en-US"/>
              </w:rPr>
              <w:tab/>
            </w:r>
            <w:r w:rsidRPr="006B3BBB">
              <w:rPr>
                <w:rStyle w:val="Hyperlink"/>
                <w:noProof/>
              </w:rPr>
              <w:t>Liquid Cooling</w:t>
            </w:r>
            <w:r>
              <w:rPr>
                <w:noProof/>
                <w:webHidden/>
              </w:rPr>
              <w:tab/>
            </w:r>
            <w:r>
              <w:rPr>
                <w:noProof/>
                <w:webHidden/>
              </w:rPr>
              <w:fldChar w:fldCharType="begin"/>
            </w:r>
            <w:r>
              <w:rPr>
                <w:noProof/>
                <w:webHidden/>
              </w:rPr>
              <w:instrText xml:space="preserve"> PAGEREF _Toc38896069 \h </w:instrText>
            </w:r>
            <w:r>
              <w:rPr>
                <w:noProof/>
                <w:webHidden/>
              </w:rPr>
            </w:r>
            <w:r>
              <w:rPr>
                <w:noProof/>
                <w:webHidden/>
              </w:rPr>
              <w:fldChar w:fldCharType="separate"/>
            </w:r>
            <w:r>
              <w:rPr>
                <w:noProof/>
                <w:webHidden/>
              </w:rPr>
              <w:t>13</w:t>
            </w:r>
            <w:r>
              <w:rPr>
                <w:noProof/>
                <w:webHidden/>
              </w:rPr>
              <w:fldChar w:fldCharType="end"/>
            </w:r>
          </w:hyperlink>
        </w:p>
        <w:p w14:paraId="11E2BBC8" w14:textId="03048F9D"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70" w:history="1">
            <w:r w:rsidRPr="006B3BBB">
              <w:rPr>
                <w:rStyle w:val="Hyperlink"/>
                <w:noProof/>
              </w:rPr>
              <w:t>2.2.2</w:t>
            </w:r>
            <w:r>
              <w:rPr>
                <w:rFonts w:eastAsiaTheme="minorEastAsia" w:cstheme="minorBidi"/>
                <w:i w:val="0"/>
                <w:iCs w:val="0"/>
                <w:noProof/>
                <w:sz w:val="24"/>
                <w:lang w:val="en-US"/>
              </w:rPr>
              <w:tab/>
            </w:r>
            <w:r w:rsidRPr="006B3BBB">
              <w:rPr>
                <w:rStyle w:val="Hyperlink"/>
                <w:noProof/>
              </w:rPr>
              <w:t>Heat Pipes</w:t>
            </w:r>
            <w:r>
              <w:rPr>
                <w:noProof/>
                <w:webHidden/>
              </w:rPr>
              <w:tab/>
            </w:r>
            <w:r>
              <w:rPr>
                <w:noProof/>
                <w:webHidden/>
              </w:rPr>
              <w:fldChar w:fldCharType="begin"/>
            </w:r>
            <w:r>
              <w:rPr>
                <w:noProof/>
                <w:webHidden/>
              </w:rPr>
              <w:instrText xml:space="preserve"> PAGEREF _Toc38896070 \h </w:instrText>
            </w:r>
            <w:r>
              <w:rPr>
                <w:noProof/>
                <w:webHidden/>
              </w:rPr>
            </w:r>
            <w:r>
              <w:rPr>
                <w:noProof/>
                <w:webHidden/>
              </w:rPr>
              <w:fldChar w:fldCharType="separate"/>
            </w:r>
            <w:r>
              <w:rPr>
                <w:noProof/>
                <w:webHidden/>
              </w:rPr>
              <w:t>14</w:t>
            </w:r>
            <w:r>
              <w:rPr>
                <w:noProof/>
                <w:webHidden/>
              </w:rPr>
              <w:fldChar w:fldCharType="end"/>
            </w:r>
          </w:hyperlink>
        </w:p>
        <w:p w14:paraId="424A9523" w14:textId="6A145902"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71" w:history="1">
            <w:r w:rsidRPr="006B3BBB">
              <w:rPr>
                <w:rStyle w:val="Hyperlink"/>
                <w:noProof/>
              </w:rPr>
              <w:t>2.2.3</w:t>
            </w:r>
            <w:r>
              <w:rPr>
                <w:rFonts w:eastAsiaTheme="minorEastAsia" w:cstheme="minorBidi"/>
                <w:i w:val="0"/>
                <w:iCs w:val="0"/>
                <w:noProof/>
                <w:sz w:val="24"/>
                <w:lang w:val="en-US"/>
              </w:rPr>
              <w:tab/>
            </w:r>
            <w:r w:rsidRPr="006B3BBB">
              <w:rPr>
                <w:rStyle w:val="Hyperlink"/>
                <w:noProof/>
              </w:rPr>
              <w:t>Phase Change Material</w:t>
            </w:r>
            <w:r>
              <w:rPr>
                <w:noProof/>
                <w:webHidden/>
              </w:rPr>
              <w:tab/>
            </w:r>
            <w:r>
              <w:rPr>
                <w:noProof/>
                <w:webHidden/>
              </w:rPr>
              <w:fldChar w:fldCharType="begin"/>
            </w:r>
            <w:r>
              <w:rPr>
                <w:noProof/>
                <w:webHidden/>
              </w:rPr>
              <w:instrText xml:space="preserve"> PAGEREF _Toc38896071 \h </w:instrText>
            </w:r>
            <w:r>
              <w:rPr>
                <w:noProof/>
                <w:webHidden/>
              </w:rPr>
            </w:r>
            <w:r>
              <w:rPr>
                <w:noProof/>
                <w:webHidden/>
              </w:rPr>
              <w:fldChar w:fldCharType="separate"/>
            </w:r>
            <w:r>
              <w:rPr>
                <w:noProof/>
                <w:webHidden/>
              </w:rPr>
              <w:t>14</w:t>
            </w:r>
            <w:r>
              <w:rPr>
                <w:noProof/>
                <w:webHidden/>
              </w:rPr>
              <w:fldChar w:fldCharType="end"/>
            </w:r>
          </w:hyperlink>
        </w:p>
        <w:p w14:paraId="4248435F" w14:textId="23D7235A" w:rsidR="00D36FEE" w:rsidRDefault="00D36FEE">
          <w:pPr>
            <w:pStyle w:val="TOC2"/>
            <w:tabs>
              <w:tab w:val="left" w:pos="960"/>
              <w:tab w:val="right" w:leader="dot" w:pos="9010"/>
            </w:tabs>
            <w:rPr>
              <w:rFonts w:eastAsiaTheme="minorEastAsia" w:cstheme="minorBidi"/>
              <w:smallCaps w:val="0"/>
              <w:noProof/>
              <w:sz w:val="24"/>
              <w:lang w:val="en-US"/>
            </w:rPr>
          </w:pPr>
          <w:hyperlink w:anchor="_Toc38896072" w:history="1">
            <w:r w:rsidRPr="006B3BBB">
              <w:rPr>
                <w:rStyle w:val="Hyperlink"/>
                <w:noProof/>
              </w:rPr>
              <w:t>2.3</w:t>
            </w:r>
            <w:r>
              <w:rPr>
                <w:rFonts w:eastAsiaTheme="minorEastAsia" w:cstheme="minorBidi"/>
                <w:smallCaps w:val="0"/>
                <w:noProof/>
                <w:sz w:val="24"/>
                <w:lang w:val="en-US"/>
              </w:rPr>
              <w:tab/>
            </w:r>
            <w:r w:rsidRPr="006B3BBB">
              <w:rPr>
                <w:rStyle w:val="Hyperlink"/>
                <w:noProof/>
              </w:rPr>
              <w:t>Gaps in Literature</w:t>
            </w:r>
            <w:r>
              <w:rPr>
                <w:noProof/>
                <w:webHidden/>
              </w:rPr>
              <w:tab/>
            </w:r>
            <w:r>
              <w:rPr>
                <w:noProof/>
                <w:webHidden/>
              </w:rPr>
              <w:fldChar w:fldCharType="begin"/>
            </w:r>
            <w:r>
              <w:rPr>
                <w:noProof/>
                <w:webHidden/>
              </w:rPr>
              <w:instrText xml:space="preserve"> PAGEREF _Toc38896072 \h </w:instrText>
            </w:r>
            <w:r>
              <w:rPr>
                <w:noProof/>
                <w:webHidden/>
              </w:rPr>
            </w:r>
            <w:r>
              <w:rPr>
                <w:noProof/>
                <w:webHidden/>
              </w:rPr>
              <w:fldChar w:fldCharType="separate"/>
            </w:r>
            <w:r>
              <w:rPr>
                <w:noProof/>
                <w:webHidden/>
              </w:rPr>
              <w:t>16</w:t>
            </w:r>
            <w:r>
              <w:rPr>
                <w:noProof/>
                <w:webHidden/>
              </w:rPr>
              <w:fldChar w:fldCharType="end"/>
            </w:r>
          </w:hyperlink>
        </w:p>
        <w:p w14:paraId="694D5D50" w14:textId="4416082B"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073" w:history="1">
            <w:r w:rsidRPr="006B3BBB">
              <w:rPr>
                <w:rStyle w:val="Hyperlink"/>
                <w:noProof/>
              </w:rPr>
              <w:t>3</w:t>
            </w:r>
            <w:r>
              <w:rPr>
                <w:rFonts w:eastAsiaTheme="minorEastAsia" w:cstheme="minorBidi"/>
                <w:b w:val="0"/>
                <w:bCs w:val="0"/>
                <w:caps w:val="0"/>
                <w:noProof/>
                <w:sz w:val="24"/>
                <w:lang w:val="en-US"/>
              </w:rPr>
              <w:tab/>
            </w:r>
            <w:r w:rsidRPr="006B3BBB">
              <w:rPr>
                <w:rStyle w:val="Hyperlink"/>
                <w:noProof/>
              </w:rPr>
              <w:t>Methodology and Research Design</w:t>
            </w:r>
            <w:r>
              <w:rPr>
                <w:noProof/>
                <w:webHidden/>
              </w:rPr>
              <w:tab/>
            </w:r>
            <w:r>
              <w:rPr>
                <w:noProof/>
                <w:webHidden/>
              </w:rPr>
              <w:fldChar w:fldCharType="begin"/>
            </w:r>
            <w:r>
              <w:rPr>
                <w:noProof/>
                <w:webHidden/>
              </w:rPr>
              <w:instrText xml:space="preserve"> PAGEREF _Toc38896073 \h </w:instrText>
            </w:r>
            <w:r>
              <w:rPr>
                <w:noProof/>
                <w:webHidden/>
              </w:rPr>
            </w:r>
            <w:r>
              <w:rPr>
                <w:noProof/>
                <w:webHidden/>
              </w:rPr>
              <w:fldChar w:fldCharType="separate"/>
            </w:r>
            <w:r>
              <w:rPr>
                <w:noProof/>
                <w:webHidden/>
              </w:rPr>
              <w:t>18</w:t>
            </w:r>
            <w:r>
              <w:rPr>
                <w:noProof/>
                <w:webHidden/>
              </w:rPr>
              <w:fldChar w:fldCharType="end"/>
            </w:r>
          </w:hyperlink>
        </w:p>
        <w:p w14:paraId="5801C30B" w14:textId="54E739BE" w:rsidR="00D36FEE" w:rsidRDefault="00D36FEE">
          <w:pPr>
            <w:pStyle w:val="TOC2"/>
            <w:tabs>
              <w:tab w:val="left" w:pos="960"/>
              <w:tab w:val="right" w:leader="dot" w:pos="9010"/>
            </w:tabs>
            <w:rPr>
              <w:rFonts w:eastAsiaTheme="minorEastAsia" w:cstheme="minorBidi"/>
              <w:smallCaps w:val="0"/>
              <w:noProof/>
              <w:sz w:val="24"/>
              <w:lang w:val="en-US"/>
            </w:rPr>
          </w:pPr>
          <w:hyperlink w:anchor="_Toc38896074" w:history="1">
            <w:r w:rsidRPr="006B3BBB">
              <w:rPr>
                <w:rStyle w:val="Hyperlink"/>
                <w:noProof/>
              </w:rPr>
              <w:t>3.1</w:t>
            </w:r>
            <w:r>
              <w:rPr>
                <w:rFonts w:eastAsiaTheme="minorEastAsia" w:cstheme="minorBidi"/>
                <w:smallCaps w:val="0"/>
                <w:noProof/>
                <w:sz w:val="24"/>
                <w:lang w:val="en-US"/>
              </w:rPr>
              <w:tab/>
            </w:r>
            <w:r w:rsidRPr="006B3BBB">
              <w:rPr>
                <w:rStyle w:val="Hyperlink"/>
                <w:noProof/>
              </w:rPr>
              <w:t>Modelling and Simulation</w:t>
            </w:r>
            <w:r>
              <w:rPr>
                <w:noProof/>
                <w:webHidden/>
              </w:rPr>
              <w:tab/>
            </w:r>
            <w:r>
              <w:rPr>
                <w:noProof/>
                <w:webHidden/>
              </w:rPr>
              <w:fldChar w:fldCharType="begin"/>
            </w:r>
            <w:r>
              <w:rPr>
                <w:noProof/>
                <w:webHidden/>
              </w:rPr>
              <w:instrText xml:space="preserve"> PAGEREF _Toc38896074 \h </w:instrText>
            </w:r>
            <w:r>
              <w:rPr>
                <w:noProof/>
                <w:webHidden/>
              </w:rPr>
            </w:r>
            <w:r>
              <w:rPr>
                <w:noProof/>
                <w:webHidden/>
              </w:rPr>
              <w:fldChar w:fldCharType="separate"/>
            </w:r>
            <w:r>
              <w:rPr>
                <w:noProof/>
                <w:webHidden/>
              </w:rPr>
              <w:t>18</w:t>
            </w:r>
            <w:r>
              <w:rPr>
                <w:noProof/>
                <w:webHidden/>
              </w:rPr>
              <w:fldChar w:fldCharType="end"/>
            </w:r>
          </w:hyperlink>
        </w:p>
        <w:p w14:paraId="56A455EF" w14:textId="4F7C15DC" w:rsidR="00D36FEE" w:rsidRDefault="00D36FEE">
          <w:pPr>
            <w:pStyle w:val="TOC2"/>
            <w:tabs>
              <w:tab w:val="left" w:pos="960"/>
              <w:tab w:val="right" w:leader="dot" w:pos="9010"/>
            </w:tabs>
            <w:rPr>
              <w:rFonts w:eastAsiaTheme="minorEastAsia" w:cstheme="minorBidi"/>
              <w:smallCaps w:val="0"/>
              <w:noProof/>
              <w:sz w:val="24"/>
              <w:lang w:val="en-US"/>
            </w:rPr>
          </w:pPr>
          <w:hyperlink w:anchor="_Toc38896075" w:history="1">
            <w:r w:rsidRPr="006B3BBB">
              <w:rPr>
                <w:rStyle w:val="Hyperlink"/>
                <w:noProof/>
              </w:rPr>
              <w:t>3.2</w:t>
            </w:r>
            <w:r>
              <w:rPr>
                <w:rFonts w:eastAsiaTheme="minorEastAsia" w:cstheme="minorBidi"/>
                <w:smallCaps w:val="0"/>
                <w:noProof/>
                <w:sz w:val="24"/>
                <w:lang w:val="en-US"/>
              </w:rPr>
              <w:tab/>
            </w:r>
            <w:r w:rsidRPr="006B3BBB">
              <w:rPr>
                <w:rStyle w:val="Hyperlink"/>
                <w:noProof/>
              </w:rPr>
              <w:t>Description of Methodology</w:t>
            </w:r>
            <w:r>
              <w:rPr>
                <w:noProof/>
                <w:webHidden/>
              </w:rPr>
              <w:tab/>
            </w:r>
            <w:r>
              <w:rPr>
                <w:noProof/>
                <w:webHidden/>
              </w:rPr>
              <w:fldChar w:fldCharType="begin"/>
            </w:r>
            <w:r>
              <w:rPr>
                <w:noProof/>
                <w:webHidden/>
              </w:rPr>
              <w:instrText xml:space="preserve"> PAGEREF _Toc38896075 \h </w:instrText>
            </w:r>
            <w:r>
              <w:rPr>
                <w:noProof/>
                <w:webHidden/>
              </w:rPr>
            </w:r>
            <w:r>
              <w:rPr>
                <w:noProof/>
                <w:webHidden/>
              </w:rPr>
              <w:fldChar w:fldCharType="separate"/>
            </w:r>
            <w:r>
              <w:rPr>
                <w:noProof/>
                <w:webHidden/>
              </w:rPr>
              <w:t>18</w:t>
            </w:r>
            <w:r>
              <w:rPr>
                <w:noProof/>
                <w:webHidden/>
              </w:rPr>
              <w:fldChar w:fldCharType="end"/>
            </w:r>
          </w:hyperlink>
        </w:p>
        <w:p w14:paraId="7981A2F6" w14:textId="692B309E"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76" w:history="1">
            <w:r w:rsidRPr="006B3BBB">
              <w:rPr>
                <w:rStyle w:val="Hyperlink"/>
                <w:noProof/>
              </w:rPr>
              <w:t>3.2.1</w:t>
            </w:r>
            <w:r>
              <w:rPr>
                <w:rFonts w:eastAsiaTheme="minorEastAsia" w:cstheme="minorBidi"/>
                <w:i w:val="0"/>
                <w:iCs w:val="0"/>
                <w:noProof/>
                <w:sz w:val="24"/>
                <w:lang w:val="en-US"/>
              </w:rPr>
              <w:tab/>
            </w:r>
            <w:r w:rsidRPr="006B3BBB">
              <w:rPr>
                <w:rStyle w:val="Hyperlink"/>
                <w:noProof/>
              </w:rPr>
              <w:t>MATLAB code development</w:t>
            </w:r>
            <w:r>
              <w:rPr>
                <w:noProof/>
                <w:webHidden/>
              </w:rPr>
              <w:tab/>
            </w:r>
            <w:r>
              <w:rPr>
                <w:noProof/>
                <w:webHidden/>
              </w:rPr>
              <w:fldChar w:fldCharType="begin"/>
            </w:r>
            <w:r>
              <w:rPr>
                <w:noProof/>
                <w:webHidden/>
              </w:rPr>
              <w:instrText xml:space="preserve"> PAGEREF _Toc38896076 \h </w:instrText>
            </w:r>
            <w:r>
              <w:rPr>
                <w:noProof/>
                <w:webHidden/>
              </w:rPr>
            </w:r>
            <w:r>
              <w:rPr>
                <w:noProof/>
                <w:webHidden/>
              </w:rPr>
              <w:fldChar w:fldCharType="separate"/>
            </w:r>
            <w:r>
              <w:rPr>
                <w:noProof/>
                <w:webHidden/>
              </w:rPr>
              <w:t>18</w:t>
            </w:r>
            <w:r>
              <w:rPr>
                <w:noProof/>
                <w:webHidden/>
              </w:rPr>
              <w:fldChar w:fldCharType="end"/>
            </w:r>
          </w:hyperlink>
        </w:p>
        <w:p w14:paraId="7D55C235" w14:textId="5E4D2964"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77" w:history="1">
            <w:r w:rsidRPr="006B3BBB">
              <w:rPr>
                <w:rStyle w:val="Hyperlink"/>
                <w:noProof/>
              </w:rPr>
              <w:t>3.2.2</w:t>
            </w:r>
            <w:r>
              <w:rPr>
                <w:rFonts w:eastAsiaTheme="minorEastAsia" w:cstheme="minorBidi"/>
                <w:i w:val="0"/>
                <w:iCs w:val="0"/>
                <w:noProof/>
                <w:sz w:val="24"/>
                <w:lang w:val="en-US"/>
              </w:rPr>
              <w:tab/>
            </w:r>
            <w:r w:rsidRPr="006B3BBB">
              <w:rPr>
                <w:rStyle w:val="Hyperlink"/>
                <w:noProof/>
              </w:rPr>
              <w:t>Battery Thermal Management System implementation</w:t>
            </w:r>
            <w:r>
              <w:rPr>
                <w:noProof/>
                <w:webHidden/>
              </w:rPr>
              <w:tab/>
            </w:r>
            <w:r>
              <w:rPr>
                <w:noProof/>
                <w:webHidden/>
              </w:rPr>
              <w:fldChar w:fldCharType="begin"/>
            </w:r>
            <w:r>
              <w:rPr>
                <w:noProof/>
                <w:webHidden/>
              </w:rPr>
              <w:instrText xml:space="preserve"> PAGEREF _Toc38896077 \h </w:instrText>
            </w:r>
            <w:r>
              <w:rPr>
                <w:noProof/>
                <w:webHidden/>
              </w:rPr>
            </w:r>
            <w:r>
              <w:rPr>
                <w:noProof/>
                <w:webHidden/>
              </w:rPr>
              <w:fldChar w:fldCharType="separate"/>
            </w:r>
            <w:r>
              <w:rPr>
                <w:noProof/>
                <w:webHidden/>
              </w:rPr>
              <w:t>19</w:t>
            </w:r>
            <w:r>
              <w:rPr>
                <w:noProof/>
                <w:webHidden/>
              </w:rPr>
              <w:fldChar w:fldCharType="end"/>
            </w:r>
          </w:hyperlink>
        </w:p>
        <w:p w14:paraId="5E085B6C" w14:textId="0FE29B28"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78" w:history="1">
            <w:r w:rsidRPr="006B3BBB">
              <w:rPr>
                <w:rStyle w:val="Hyperlink"/>
                <w:noProof/>
              </w:rPr>
              <w:t>3.2.3</w:t>
            </w:r>
            <w:r>
              <w:rPr>
                <w:rFonts w:eastAsiaTheme="minorEastAsia" w:cstheme="minorBidi"/>
                <w:i w:val="0"/>
                <w:iCs w:val="0"/>
                <w:noProof/>
                <w:sz w:val="24"/>
                <w:lang w:val="en-US"/>
              </w:rPr>
              <w:tab/>
            </w:r>
            <w:r w:rsidRPr="006B3BBB">
              <w:rPr>
                <w:rStyle w:val="Hyperlink"/>
                <w:noProof/>
              </w:rPr>
              <w:t>Postprocessing of results and data</w:t>
            </w:r>
            <w:r>
              <w:rPr>
                <w:noProof/>
                <w:webHidden/>
              </w:rPr>
              <w:tab/>
            </w:r>
            <w:r>
              <w:rPr>
                <w:noProof/>
                <w:webHidden/>
              </w:rPr>
              <w:fldChar w:fldCharType="begin"/>
            </w:r>
            <w:r>
              <w:rPr>
                <w:noProof/>
                <w:webHidden/>
              </w:rPr>
              <w:instrText xml:space="preserve"> PAGEREF _Toc38896078 \h </w:instrText>
            </w:r>
            <w:r>
              <w:rPr>
                <w:noProof/>
                <w:webHidden/>
              </w:rPr>
            </w:r>
            <w:r>
              <w:rPr>
                <w:noProof/>
                <w:webHidden/>
              </w:rPr>
              <w:fldChar w:fldCharType="separate"/>
            </w:r>
            <w:r>
              <w:rPr>
                <w:noProof/>
                <w:webHidden/>
              </w:rPr>
              <w:t>20</w:t>
            </w:r>
            <w:r>
              <w:rPr>
                <w:noProof/>
                <w:webHidden/>
              </w:rPr>
              <w:fldChar w:fldCharType="end"/>
            </w:r>
          </w:hyperlink>
        </w:p>
        <w:p w14:paraId="01A814EE" w14:textId="1F530FFC"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079" w:history="1">
            <w:r w:rsidRPr="006B3BBB">
              <w:rPr>
                <w:rStyle w:val="Hyperlink"/>
                <w:noProof/>
              </w:rPr>
              <w:t>4</w:t>
            </w:r>
            <w:r>
              <w:rPr>
                <w:rFonts w:eastAsiaTheme="minorEastAsia" w:cstheme="minorBidi"/>
                <w:b w:val="0"/>
                <w:bCs w:val="0"/>
                <w:caps w:val="0"/>
                <w:noProof/>
                <w:sz w:val="24"/>
                <w:lang w:val="en-US"/>
              </w:rPr>
              <w:tab/>
            </w:r>
            <w:r w:rsidRPr="006B3BBB">
              <w:rPr>
                <w:rStyle w:val="Hyperlink"/>
                <w:noProof/>
              </w:rPr>
              <w:t>Theory</w:t>
            </w:r>
            <w:r>
              <w:rPr>
                <w:noProof/>
                <w:webHidden/>
              </w:rPr>
              <w:tab/>
            </w:r>
            <w:r>
              <w:rPr>
                <w:noProof/>
                <w:webHidden/>
              </w:rPr>
              <w:fldChar w:fldCharType="begin"/>
            </w:r>
            <w:r>
              <w:rPr>
                <w:noProof/>
                <w:webHidden/>
              </w:rPr>
              <w:instrText xml:space="preserve"> PAGEREF _Toc38896079 \h </w:instrText>
            </w:r>
            <w:r>
              <w:rPr>
                <w:noProof/>
                <w:webHidden/>
              </w:rPr>
            </w:r>
            <w:r>
              <w:rPr>
                <w:noProof/>
                <w:webHidden/>
              </w:rPr>
              <w:fldChar w:fldCharType="separate"/>
            </w:r>
            <w:r>
              <w:rPr>
                <w:noProof/>
                <w:webHidden/>
              </w:rPr>
              <w:t>21</w:t>
            </w:r>
            <w:r>
              <w:rPr>
                <w:noProof/>
                <w:webHidden/>
              </w:rPr>
              <w:fldChar w:fldCharType="end"/>
            </w:r>
          </w:hyperlink>
        </w:p>
        <w:p w14:paraId="2837A802" w14:textId="6D5D903D" w:rsidR="00D36FEE" w:rsidRDefault="00D36FEE">
          <w:pPr>
            <w:pStyle w:val="TOC2"/>
            <w:tabs>
              <w:tab w:val="left" w:pos="960"/>
              <w:tab w:val="right" w:leader="dot" w:pos="9010"/>
            </w:tabs>
            <w:rPr>
              <w:rFonts w:eastAsiaTheme="minorEastAsia" w:cstheme="minorBidi"/>
              <w:smallCaps w:val="0"/>
              <w:noProof/>
              <w:sz w:val="24"/>
              <w:lang w:val="en-US"/>
            </w:rPr>
          </w:pPr>
          <w:hyperlink w:anchor="_Toc38896080" w:history="1">
            <w:r w:rsidRPr="006B3BBB">
              <w:rPr>
                <w:rStyle w:val="Hyperlink"/>
                <w:noProof/>
              </w:rPr>
              <w:t>4.1</w:t>
            </w:r>
            <w:r>
              <w:rPr>
                <w:rFonts w:eastAsiaTheme="minorEastAsia" w:cstheme="minorBidi"/>
                <w:smallCaps w:val="0"/>
                <w:noProof/>
                <w:sz w:val="24"/>
                <w:lang w:val="en-US"/>
              </w:rPr>
              <w:tab/>
            </w:r>
            <w:r w:rsidRPr="006B3BBB">
              <w:rPr>
                <w:rStyle w:val="Hyperlink"/>
                <w:noProof/>
              </w:rPr>
              <w:t>Heat Transfer Theory</w:t>
            </w:r>
            <w:r>
              <w:rPr>
                <w:noProof/>
                <w:webHidden/>
              </w:rPr>
              <w:tab/>
            </w:r>
            <w:r>
              <w:rPr>
                <w:noProof/>
                <w:webHidden/>
              </w:rPr>
              <w:fldChar w:fldCharType="begin"/>
            </w:r>
            <w:r>
              <w:rPr>
                <w:noProof/>
                <w:webHidden/>
              </w:rPr>
              <w:instrText xml:space="preserve"> PAGEREF _Toc38896080 \h </w:instrText>
            </w:r>
            <w:r>
              <w:rPr>
                <w:noProof/>
                <w:webHidden/>
              </w:rPr>
            </w:r>
            <w:r>
              <w:rPr>
                <w:noProof/>
                <w:webHidden/>
              </w:rPr>
              <w:fldChar w:fldCharType="separate"/>
            </w:r>
            <w:r>
              <w:rPr>
                <w:noProof/>
                <w:webHidden/>
              </w:rPr>
              <w:t>21</w:t>
            </w:r>
            <w:r>
              <w:rPr>
                <w:noProof/>
                <w:webHidden/>
              </w:rPr>
              <w:fldChar w:fldCharType="end"/>
            </w:r>
          </w:hyperlink>
        </w:p>
        <w:p w14:paraId="7A351B62" w14:textId="2BA7E460" w:rsidR="00D36FEE" w:rsidRDefault="00D36FEE">
          <w:pPr>
            <w:pStyle w:val="TOC2"/>
            <w:tabs>
              <w:tab w:val="left" w:pos="960"/>
              <w:tab w:val="right" w:leader="dot" w:pos="9010"/>
            </w:tabs>
            <w:rPr>
              <w:rFonts w:eastAsiaTheme="minorEastAsia" w:cstheme="minorBidi"/>
              <w:smallCaps w:val="0"/>
              <w:noProof/>
              <w:sz w:val="24"/>
              <w:lang w:val="en-US"/>
            </w:rPr>
          </w:pPr>
          <w:hyperlink w:anchor="_Toc38896081" w:history="1">
            <w:r w:rsidRPr="006B3BBB">
              <w:rPr>
                <w:rStyle w:val="Hyperlink"/>
                <w:noProof/>
              </w:rPr>
              <w:t>4.2</w:t>
            </w:r>
            <w:r>
              <w:rPr>
                <w:rFonts w:eastAsiaTheme="minorEastAsia" w:cstheme="minorBidi"/>
                <w:smallCaps w:val="0"/>
                <w:noProof/>
                <w:sz w:val="24"/>
                <w:lang w:val="en-US"/>
              </w:rPr>
              <w:tab/>
            </w:r>
            <w:r w:rsidRPr="006B3BBB">
              <w:rPr>
                <w:rStyle w:val="Hyperlink"/>
                <w:noProof/>
              </w:rPr>
              <w:t>Mathematical Model</w:t>
            </w:r>
            <w:r>
              <w:rPr>
                <w:noProof/>
                <w:webHidden/>
              </w:rPr>
              <w:tab/>
            </w:r>
            <w:r>
              <w:rPr>
                <w:noProof/>
                <w:webHidden/>
              </w:rPr>
              <w:fldChar w:fldCharType="begin"/>
            </w:r>
            <w:r>
              <w:rPr>
                <w:noProof/>
                <w:webHidden/>
              </w:rPr>
              <w:instrText xml:space="preserve"> PAGEREF _Toc38896081 \h </w:instrText>
            </w:r>
            <w:r>
              <w:rPr>
                <w:noProof/>
                <w:webHidden/>
              </w:rPr>
            </w:r>
            <w:r>
              <w:rPr>
                <w:noProof/>
                <w:webHidden/>
              </w:rPr>
              <w:fldChar w:fldCharType="separate"/>
            </w:r>
            <w:r>
              <w:rPr>
                <w:noProof/>
                <w:webHidden/>
              </w:rPr>
              <w:t>22</w:t>
            </w:r>
            <w:r>
              <w:rPr>
                <w:noProof/>
                <w:webHidden/>
              </w:rPr>
              <w:fldChar w:fldCharType="end"/>
            </w:r>
          </w:hyperlink>
        </w:p>
        <w:p w14:paraId="62686EF4" w14:textId="0968B408" w:rsidR="00D36FEE" w:rsidRDefault="00D36FEE">
          <w:pPr>
            <w:pStyle w:val="TOC2"/>
            <w:tabs>
              <w:tab w:val="left" w:pos="960"/>
              <w:tab w:val="right" w:leader="dot" w:pos="9010"/>
            </w:tabs>
            <w:rPr>
              <w:rFonts w:eastAsiaTheme="minorEastAsia" w:cstheme="minorBidi"/>
              <w:smallCaps w:val="0"/>
              <w:noProof/>
              <w:sz w:val="24"/>
              <w:lang w:val="en-US"/>
            </w:rPr>
          </w:pPr>
          <w:hyperlink w:anchor="_Toc38896082" w:history="1">
            <w:r w:rsidRPr="006B3BBB">
              <w:rPr>
                <w:rStyle w:val="Hyperlink"/>
                <w:noProof/>
              </w:rPr>
              <w:t>4.3</w:t>
            </w:r>
            <w:r>
              <w:rPr>
                <w:rFonts w:eastAsiaTheme="minorEastAsia" w:cstheme="minorBidi"/>
                <w:smallCaps w:val="0"/>
                <w:noProof/>
                <w:sz w:val="24"/>
                <w:lang w:val="en-US"/>
              </w:rPr>
              <w:tab/>
            </w:r>
            <w:r w:rsidRPr="006B3BBB">
              <w:rPr>
                <w:rStyle w:val="Hyperlink"/>
                <w:noProof/>
              </w:rPr>
              <w:t>Time Discretization Theory</w:t>
            </w:r>
            <w:r>
              <w:rPr>
                <w:noProof/>
                <w:webHidden/>
              </w:rPr>
              <w:tab/>
            </w:r>
            <w:r>
              <w:rPr>
                <w:noProof/>
                <w:webHidden/>
              </w:rPr>
              <w:fldChar w:fldCharType="begin"/>
            </w:r>
            <w:r>
              <w:rPr>
                <w:noProof/>
                <w:webHidden/>
              </w:rPr>
              <w:instrText xml:space="preserve"> PAGEREF _Toc38896082 \h </w:instrText>
            </w:r>
            <w:r>
              <w:rPr>
                <w:noProof/>
                <w:webHidden/>
              </w:rPr>
            </w:r>
            <w:r>
              <w:rPr>
                <w:noProof/>
                <w:webHidden/>
              </w:rPr>
              <w:fldChar w:fldCharType="separate"/>
            </w:r>
            <w:r>
              <w:rPr>
                <w:noProof/>
                <w:webHidden/>
              </w:rPr>
              <w:t>22</w:t>
            </w:r>
            <w:r>
              <w:rPr>
                <w:noProof/>
                <w:webHidden/>
              </w:rPr>
              <w:fldChar w:fldCharType="end"/>
            </w:r>
          </w:hyperlink>
        </w:p>
        <w:p w14:paraId="5B7581E5" w14:textId="7BE39C1D" w:rsidR="00D36FEE" w:rsidRDefault="00D36FEE">
          <w:pPr>
            <w:pStyle w:val="TOC2"/>
            <w:tabs>
              <w:tab w:val="left" w:pos="960"/>
              <w:tab w:val="right" w:leader="dot" w:pos="9010"/>
            </w:tabs>
            <w:rPr>
              <w:rFonts w:eastAsiaTheme="minorEastAsia" w:cstheme="minorBidi"/>
              <w:smallCaps w:val="0"/>
              <w:noProof/>
              <w:sz w:val="24"/>
              <w:lang w:val="en-US"/>
            </w:rPr>
          </w:pPr>
          <w:hyperlink w:anchor="_Toc38896083" w:history="1">
            <w:r w:rsidRPr="006B3BBB">
              <w:rPr>
                <w:rStyle w:val="Hyperlink"/>
                <w:noProof/>
              </w:rPr>
              <w:t>4.4</w:t>
            </w:r>
            <w:r>
              <w:rPr>
                <w:rFonts w:eastAsiaTheme="minorEastAsia" w:cstheme="minorBidi"/>
                <w:smallCaps w:val="0"/>
                <w:noProof/>
                <w:sz w:val="24"/>
                <w:lang w:val="en-US"/>
              </w:rPr>
              <w:tab/>
            </w:r>
            <w:r w:rsidRPr="006B3BBB">
              <w:rPr>
                <w:rStyle w:val="Hyperlink"/>
                <w:noProof/>
              </w:rPr>
              <w:t>Spatial Discretization Theory</w:t>
            </w:r>
            <w:r>
              <w:rPr>
                <w:noProof/>
                <w:webHidden/>
              </w:rPr>
              <w:tab/>
            </w:r>
            <w:r>
              <w:rPr>
                <w:noProof/>
                <w:webHidden/>
              </w:rPr>
              <w:fldChar w:fldCharType="begin"/>
            </w:r>
            <w:r>
              <w:rPr>
                <w:noProof/>
                <w:webHidden/>
              </w:rPr>
              <w:instrText xml:space="preserve"> PAGEREF _Toc38896083 \h </w:instrText>
            </w:r>
            <w:r>
              <w:rPr>
                <w:noProof/>
                <w:webHidden/>
              </w:rPr>
            </w:r>
            <w:r>
              <w:rPr>
                <w:noProof/>
                <w:webHidden/>
              </w:rPr>
              <w:fldChar w:fldCharType="separate"/>
            </w:r>
            <w:r>
              <w:rPr>
                <w:noProof/>
                <w:webHidden/>
              </w:rPr>
              <w:t>23</w:t>
            </w:r>
            <w:r>
              <w:rPr>
                <w:noProof/>
                <w:webHidden/>
              </w:rPr>
              <w:fldChar w:fldCharType="end"/>
            </w:r>
          </w:hyperlink>
        </w:p>
        <w:p w14:paraId="460526AD" w14:textId="4AE726FC" w:rsidR="00D36FEE" w:rsidRDefault="00D36FEE">
          <w:pPr>
            <w:pStyle w:val="TOC2"/>
            <w:tabs>
              <w:tab w:val="left" w:pos="960"/>
              <w:tab w:val="right" w:leader="dot" w:pos="9010"/>
            </w:tabs>
            <w:rPr>
              <w:rFonts w:eastAsiaTheme="minorEastAsia" w:cstheme="minorBidi"/>
              <w:smallCaps w:val="0"/>
              <w:noProof/>
              <w:sz w:val="24"/>
              <w:lang w:val="en-US"/>
            </w:rPr>
          </w:pPr>
          <w:hyperlink w:anchor="_Toc38896084" w:history="1">
            <w:r w:rsidRPr="006B3BBB">
              <w:rPr>
                <w:rStyle w:val="Hyperlink"/>
                <w:noProof/>
              </w:rPr>
              <w:t>4.5</w:t>
            </w:r>
            <w:r>
              <w:rPr>
                <w:rFonts w:eastAsiaTheme="minorEastAsia" w:cstheme="minorBidi"/>
                <w:smallCaps w:val="0"/>
                <w:noProof/>
                <w:sz w:val="24"/>
                <w:lang w:val="en-US"/>
              </w:rPr>
              <w:tab/>
            </w:r>
            <w:r w:rsidRPr="006B3BBB">
              <w:rPr>
                <w:rStyle w:val="Hyperlink"/>
                <w:noProof/>
              </w:rPr>
              <w:t>Code Flowchart</w:t>
            </w:r>
            <w:r>
              <w:rPr>
                <w:noProof/>
                <w:webHidden/>
              </w:rPr>
              <w:tab/>
            </w:r>
            <w:r>
              <w:rPr>
                <w:noProof/>
                <w:webHidden/>
              </w:rPr>
              <w:fldChar w:fldCharType="begin"/>
            </w:r>
            <w:r>
              <w:rPr>
                <w:noProof/>
                <w:webHidden/>
              </w:rPr>
              <w:instrText xml:space="preserve"> PAGEREF _Toc38896084 \h </w:instrText>
            </w:r>
            <w:r>
              <w:rPr>
                <w:noProof/>
                <w:webHidden/>
              </w:rPr>
            </w:r>
            <w:r>
              <w:rPr>
                <w:noProof/>
                <w:webHidden/>
              </w:rPr>
              <w:fldChar w:fldCharType="separate"/>
            </w:r>
            <w:r>
              <w:rPr>
                <w:noProof/>
                <w:webHidden/>
              </w:rPr>
              <w:t>27</w:t>
            </w:r>
            <w:r>
              <w:rPr>
                <w:noProof/>
                <w:webHidden/>
              </w:rPr>
              <w:fldChar w:fldCharType="end"/>
            </w:r>
          </w:hyperlink>
        </w:p>
        <w:p w14:paraId="4EA997AF" w14:textId="27EA0FD8"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085" w:history="1">
            <w:r w:rsidRPr="006B3BBB">
              <w:rPr>
                <w:rStyle w:val="Hyperlink"/>
                <w:noProof/>
              </w:rPr>
              <w:t>5</w:t>
            </w:r>
            <w:r>
              <w:rPr>
                <w:rFonts w:eastAsiaTheme="minorEastAsia" w:cstheme="minorBidi"/>
                <w:b w:val="0"/>
                <w:bCs w:val="0"/>
                <w:caps w:val="0"/>
                <w:noProof/>
                <w:sz w:val="24"/>
                <w:lang w:val="en-US"/>
              </w:rPr>
              <w:tab/>
            </w:r>
            <w:r w:rsidRPr="006B3BBB">
              <w:rPr>
                <w:rStyle w:val="Hyperlink"/>
                <w:noProof/>
              </w:rPr>
              <w:t>Main Work</w:t>
            </w:r>
            <w:r>
              <w:rPr>
                <w:noProof/>
                <w:webHidden/>
              </w:rPr>
              <w:tab/>
            </w:r>
            <w:r>
              <w:rPr>
                <w:noProof/>
                <w:webHidden/>
              </w:rPr>
              <w:fldChar w:fldCharType="begin"/>
            </w:r>
            <w:r>
              <w:rPr>
                <w:noProof/>
                <w:webHidden/>
              </w:rPr>
              <w:instrText xml:space="preserve"> PAGEREF _Toc38896085 \h </w:instrText>
            </w:r>
            <w:r>
              <w:rPr>
                <w:noProof/>
                <w:webHidden/>
              </w:rPr>
            </w:r>
            <w:r>
              <w:rPr>
                <w:noProof/>
                <w:webHidden/>
              </w:rPr>
              <w:fldChar w:fldCharType="separate"/>
            </w:r>
            <w:r>
              <w:rPr>
                <w:noProof/>
                <w:webHidden/>
              </w:rPr>
              <w:t>28</w:t>
            </w:r>
            <w:r>
              <w:rPr>
                <w:noProof/>
                <w:webHidden/>
              </w:rPr>
              <w:fldChar w:fldCharType="end"/>
            </w:r>
          </w:hyperlink>
        </w:p>
        <w:p w14:paraId="5B2CF06F" w14:textId="1ED56ADC" w:rsidR="00D36FEE" w:rsidRDefault="00D36FEE">
          <w:pPr>
            <w:pStyle w:val="TOC2"/>
            <w:tabs>
              <w:tab w:val="left" w:pos="960"/>
              <w:tab w:val="right" w:leader="dot" w:pos="9010"/>
            </w:tabs>
            <w:rPr>
              <w:rFonts w:eastAsiaTheme="minorEastAsia" w:cstheme="minorBidi"/>
              <w:smallCaps w:val="0"/>
              <w:noProof/>
              <w:sz w:val="24"/>
              <w:lang w:val="en-US"/>
            </w:rPr>
          </w:pPr>
          <w:hyperlink w:anchor="_Toc38896086" w:history="1">
            <w:r w:rsidRPr="006B3BBB">
              <w:rPr>
                <w:rStyle w:val="Hyperlink"/>
                <w:noProof/>
              </w:rPr>
              <w:t>5.1</w:t>
            </w:r>
            <w:r>
              <w:rPr>
                <w:rFonts w:eastAsiaTheme="minorEastAsia" w:cstheme="minorBidi"/>
                <w:smallCaps w:val="0"/>
                <w:noProof/>
                <w:sz w:val="24"/>
                <w:lang w:val="en-US"/>
              </w:rPr>
              <w:tab/>
            </w:r>
            <w:r w:rsidRPr="006B3BBB">
              <w:rPr>
                <w:rStyle w:val="Hyperlink"/>
                <w:noProof/>
              </w:rPr>
              <w:t>Focus of this project</w:t>
            </w:r>
            <w:r>
              <w:rPr>
                <w:noProof/>
                <w:webHidden/>
              </w:rPr>
              <w:tab/>
            </w:r>
            <w:r>
              <w:rPr>
                <w:noProof/>
                <w:webHidden/>
              </w:rPr>
              <w:fldChar w:fldCharType="begin"/>
            </w:r>
            <w:r>
              <w:rPr>
                <w:noProof/>
                <w:webHidden/>
              </w:rPr>
              <w:instrText xml:space="preserve"> PAGEREF _Toc38896086 \h </w:instrText>
            </w:r>
            <w:r>
              <w:rPr>
                <w:noProof/>
                <w:webHidden/>
              </w:rPr>
            </w:r>
            <w:r>
              <w:rPr>
                <w:noProof/>
                <w:webHidden/>
              </w:rPr>
              <w:fldChar w:fldCharType="separate"/>
            </w:r>
            <w:r>
              <w:rPr>
                <w:noProof/>
                <w:webHidden/>
              </w:rPr>
              <w:t>28</w:t>
            </w:r>
            <w:r>
              <w:rPr>
                <w:noProof/>
                <w:webHidden/>
              </w:rPr>
              <w:fldChar w:fldCharType="end"/>
            </w:r>
          </w:hyperlink>
        </w:p>
        <w:p w14:paraId="6610C6B0" w14:textId="13FC9A53" w:rsidR="00D36FEE" w:rsidRDefault="00D36FEE">
          <w:pPr>
            <w:pStyle w:val="TOC2"/>
            <w:tabs>
              <w:tab w:val="left" w:pos="960"/>
              <w:tab w:val="right" w:leader="dot" w:pos="9010"/>
            </w:tabs>
            <w:rPr>
              <w:rFonts w:eastAsiaTheme="minorEastAsia" w:cstheme="minorBidi"/>
              <w:smallCaps w:val="0"/>
              <w:noProof/>
              <w:sz w:val="24"/>
              <w:lang w:val="en-US"/>
            </w:rPr>
          </w:pPr>
          <w:hyperlink w:anchor="_Toc38896087" w:history="1">
            <w:r w:rsidRPr="006B3BBB">
              <w:rPr>
                <w:rStyle w:val="Hyperlink"/>
                <w:noProof/>
              </w:rPr>
              <w:t>5.2</w:t>
            </w:r>
            <w:r>
              <w:rPr>
                <w:rFonts w:eastAsiaTheme="minorEastAsia" w:cstheme="minorBidi"/>
                <w:smallCaps w:val="0"/>
                <w:noProof/>
                <w:sz w:val="24"/>
                <w:lang w:val="en-US"/>
              </w:rPr>
              <w:tab/>
            </w:r>
            <w:r w:rsidRPr="006B3BBB">
              <w:rPr>
                <w:rStyle w:val="Hyperlink"/>
                <w:noProof/>
              </w:rPr>
              <w:t>Early work conducted (Steady State + Dirichlet BCs)</w:t>
            </w:r>
            <w:r>
              <w:rPr>
                <w:noProof/>
                <w:webHidden/>
              </w:rPr>
              <w:tab/>
            </w:r>
            <w:r>
              <w:rPr>
                <w:noProof/>
                <w:webHidden/>
              </w:rPr>
              <w:fldChar w:fldCharType="begin"/>
            </w:r>
            <w:r>
              <w:rPr>
                <w:noProof/>
                <w:webHidden/>
              </w:rPr>
              <w:instrText xml:space="preserve"> PAGEREF _Toc38896087 \h </w:instrText>
            </w:r>
            <w:r>
              <w:rPr>
                <w:noProof/>
                <w:webHidden/>
              </w:rPr>
            </w:r>
            <w:r>
              <w:rPr>
                <w:noProof/>
                <w:webHidden/>
              </w:rPr>
              <w:fldChar w:fldCharType="separate"/>
            </w:r>
            <w:r>
              <w:rPr>
                <w:noProof/>
                <w:webHidden/>
              </w:rPr>
              <w:t>28</w:t>
            </w:r>
            <w:r>
              <w:rPr>
                <w:noProof/>
                <w:webHidden/>
              </w:rPr>
              <w:fldChar w:fldCharType="end"/>
            </w:r>
          </w:hyperlink>
        </w:p>
        <w:p w14:paraId="2CA32B26" w14:textId="5D01DECB" w:rsidR="00D36FEE" w:rsidRDefault="00D36FEE">
          <w:pPr>
            <w:pStyle w:val="TOC2"/>
            <w:tabs>
              <w:tab w:val="left" w:pos="960"/>
              <w:tab w:val="right" w:leader="dot" w:pos="9010"/>
            </w:tabs>
            <w:rPr>
              <w:rFonts w:eastAsiaTheme="minorEastAsia" w:cstheme="minorBidi"/>
              <w:smallCaps w:val="0"/>
              <w:noProof/>
              <w:sz w:val="24"/>
              <w:lang w:val="en-US"/>
            </w:rPr>
          </w:pPr>
          <w:hyperlink w:anchor="_Toc38896088" w:history="1">
            <w:r w:rsidRPr="006B3BBB">
              <w:rPr>
                <w:rStyle w:val="Hyperlink"/>
                <w:noProof/>
              </w:rPr>
              <w:t>5.3</w:t>
            </w:r>
            <w:r>
              <w:rPr>
                <w:rFonts w:eastAsiaTheme="minorEastAsia" w:cstheme="minorBidi"/>
                <w:smallCaps w:val="0"/>
                <w:noProof/>
                <w:sz w:val="24"/>
                <w:lang w:val="en-US"/>
              </w:rPr>
              <w:tab/>
            </w:r>
            <w:r w:rsidRPr="006B3BBB">
              <w:rPr>
                <w:rStyle w:val="Hyperlink"/>
                <w:noProof/>
              </w:rPr>
              <w:t>Improvements made on the initial code</w:t>
            </w:r>
            <w:r>
              <w:rPr>
                <w:noProof/>
                <w:webHidden/>
              </w:rPr>
              <w:tab/>
            </w:r>
            <w:r>
              <w:rPr>
                <w:noProof/>
                <w:webHidden/>
              </w:rPr>
              <w:fldChar w:fldCharType="begin"/>
            </w:r>
            <w:r>
              <w:rPr>
                <w:noProof/>
                <w:webHidden/>
              </w:rPr>
              <w:instrText xml:space="preserve"> PAGEREF _Toc38896088 \h </w:instrText>
            </w:r>
            <w:r>
              <w:rPr>
                <w:noProof/>
                <w:webHidden/>
              </w:rPr>
            </w:r>
            <w:r>
              <w:rPr>
                <w:noProof/>
                <w:webHidden/>
              </w:rPr>
              <w:fldChar w:fldCharType="separate"/>
            </w:r>
            <w:r>
              <w:rPr>
                <w:noProof/>
                <w:webHidden/>
              </w:rPr>
              <w:t>30</w:t>
            </w:r>
            <w:r>
              <w:rPr>
                <w:noProof/>
                <w:webHidden/>
              </w:rPr>
              <w:fldChar w:fldCharType="end"/>
            </w:r>
          </w:hyperlink>
        </w:p>
        <w:p w14:paraId="0ABB2926" w14:textId="42DF34FE" w:rsidR="00D36FEE" w:rsidRDefault="00D36FEE">
          <w:pPr>
            <w:pStyle w:val="TOC2"/>
            <w:tabs>
              <w:tab w:val="left" w:pos="960"/>
              <w:tab w:val="right" w:leader="dot" w:pos="9010"/>
            </w:tabs>
            <w:rPr>
              <w:rFonts w:eastAsiaTheme="minorEastAsia" w:cstheme="minorBidi"/>
              <w:smallCaps w:val="0"/>
              <w:noProof/>
              <w:sz w:val="24"/>
              <w:lang w:val="en-US"/>
            </w:rPr>
          </w:pPr>
          <w:hyperlink w:anchor="_Toc38896089" w:history="1">
            <w:r w:rsidRPr="006B3BBB">
              <w:rPr>
                <w:rStyle w:val="Hyperlink"/>
                <w:noProof/>
              </w:rPr>
              <w:t>5.4</w:t>
            </w:r>
            <w:r>
              <w:rPr>
                <w:rFonts w:eastAsiaTheme="minorEastAsia" w:cstheme="minorBidi"/>
                <w:smallCaps w:val="0"/>
                <w:noProof/>
                <w:sz w:val="24"/>
                <w:lang w:val="en-US"/>
              </w:rPr>
              <w:tab/>
            </w:r>
            <w:r w:rsidRPr="006B3BBB">
              <w:rPr>
                <w:rStyle w:val="Hyperlink"/>
                <w:noProof/>
              </w:rPr>
              <w:t>Battery Cell Characteristics</w:t>
            </w:r>
            <w:r>
              <w:rPr>
                <w:noProof/>
                <w:webHidden/>
              </w:rPr>
              <w:tab/>
            </w:r>
            <w:r>
              <w:rPr>
                <w:noProof/>
                <w:webHidden/>
              </w:rPr>
              <w:fldChar w:fldCharType="begin"/>
            </w:r>
            <w:r>
              <w:rPr>
                <w:noProof/>
                <w:webHidden/>
              </w:rPr>
              <w:instrText xml:space="preserve"> PAGEREF _Toc38896089 \h </w:instrText>
            </w:r>
            <w:r>
              <w:rPr>
                <w:noProof/>
                <w:webHidden/>
              </w:rPr>
            </w:r>
            <w:r>
              <w:rPr>
                <w:noProof/>
                <w:webHidden/>
              </w:rPr>
              <w:fldChar w:fldCharType="separate"/>
            </w:r>
            <w:r>
              <w:rPr>
                <w:noProof/>
                <w:webHidden/>
              </w:rPr>
              <w:t>30</w:t>
            </w:r>
            <w:r>
              <w:rPr>
                <w:noProof/>
                <w:webHidden/>
              </w:rPr>
              <w:fldChar w:fldCharType="end"/>
            </w:r>
          </w:hyperlink>
        </w:p>
        <w:p w14:paraId="49265033" w14:textId="6B86E1E5" w:rsidR="00D36FEE" w:rsidRDefault="00D36FEE">
          <w:pPr>
            <w:pStyle w:val="TOC2"/>
            <w:tabs>
              <w:tab w:val="left" w:pos="960"/>
              <w:tab w:val="right" w:leader="dot" w:pos="9010"/>
            </w:tabs>
            <w:rPr>
              <w:rFonts w:eastAsiaTheme="minorEastAsia" w:cstheme="minorBidi"/>
              <w:smallCaps w:val="0"/>
              <w:noProof/>
              <w:sz w:val="24"/>
              <w:lang w:val="en-US"/>
            </w:rPr>
          </w:pPr>
          <w:hyperlink w:anchor="_Toc38896090" w:history="1">
            <w:r w:rsidRPr="006B3BBB">
              <w:rPr>
                <w:rStyle w:val="Hyperlink"/>
                <w:noProof/>
              </w:rPr>
              <w:t>5.5</w:t>
            </w:r>
            <w:r>
              <w:rPr>
                <w:rFonts w:eastAsiaTheme="minorEastAsia" w:cstheme="minorBidi"/>
                <w:smallCaps w:val="0"/>
                <w:noProof/>
                <w:sz w:val="24"/>
                <w:lang w:val="en-US"/>
              </w:rPr>
              <w:tab/>
            </w:r>
            <w:r w:rsidRPr="006B3BBB">
              <w:rPr>
                <w:rStyle w:val="Hyperlink"/>
                <w:noProof/>
              </w:rPr>
              <w:t>Mesh Convergence Check</w:t>
            </w:r>
            <w:r>
              <w:rPr>
                <w:noProof/>
                <w:webHidden/>
              </w:rPr>
              <w:tab/>
            </w:r>
            <w:r>
              <w:rPr>
                <w:noProof/>
                <w:webHidden/>
              </w:rPr>
              <w:fldChar w:fldCharType="begin"/>
            </w:r>
            <w:r>
              <w:rPr>
                <w:noProof/>
                <w:webHidden/>
              </w:rPr>
              <w:instrText xml:space="preserve"> PAGEREF _Toc38896090 \h </w:instrText>
            </w:r>
            <w:r>
              <w:rPr>
                <w:noProof/>
                <w:webHidden/>
              </w:rPr>
            </w:r>
            <w:r>
              <w:rPr>
                <w:noProof/>
                <w:webHidden/>
              </w:rPr>
              <w:fldChar w:fldCharType="separate"/>
            </w:r>
            <w:r>
              <w:rPr>
                <w:noProof/>
                <w:webHidden/>
              </w:rPr>
              <w:t>31</w:t>
            </w:r>
            <w:r>
              <w:rPr>
                <w:noProof/>
                <w:webHidden/>
              </w:rPr>
              <w:fldChar w:fldCharType="end"/>
            </w:r>
          </w:hyperlink>
        </w:p>
        <w:p w14:paraId="5DDF939C" w14:textId="6E0C9F56"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091" w:history="1">
            <w:r w:rsidRPr="006B3BBB">
              <w:rPr>
                <w:rStyle w:val="Hyperlink"/>
                <w:noProof/>
              </w:rPr>
              <w:t>6</w:t>
            </w:r>
            <w:r>
              <w:rPr>
                <w:rFonts w:eastAsiaTheme="minorEastAsia" w:cstheme="minorBidi"/>
                <w:b w:val="0"/>
                <w:bCs w:val="0"/>
                <w:caps w:val="0"/>
                <w:noProof/>
                <w:sz w:val="24"/>
                <w:lang w:val="en-US"/>
              </w:rPr>
              <w:tab/>
            </w:r>
            <w:r w:rsidRPr="006B3BBB">
              <w:rPr>
                <w:rStyle w:val="Hyperlink"/>
                <w:noProof/>
              </w:rPr>
              <w:t>Final Results and Discussion</w:t>
            </w:r>
            <w:r>
              <w:rPr>
                <w:noProof/>
                <w:webHidden/>
              </w:rPr>
              <w:tab/>
            </w:r>
            <w:r>
              <w:rPr>
                <w:noProof/>
                <w:webHidden/>
              </w:rPr>
              <w:fldChar w:fldCharType="begin"/>
            </w:r>
            <w:r>
              <w:rPr>
                <w:noProof/>
                <w:webHidden/>
              </w:rPr>
              <w:instrText xml:space="preserve"> PAGEREF _Toc38896091 \h </w:instrText>
            </w:r>
            <w:r>
              <w:rPr>
                <w:noProof/>
                <w:webHidden/>
              </w:rPr>
            </w:r>
            <w:r>
              <w:rPr>
                <w:noProof/>
                <w:webHidden/>
              </w:rPr>
              <w:fldChar w:fldCharType="separate"/>
            </w:r>
            <w:r>
              <w:rPr>
                <w:noProof/>
                <w:webHidden/>
              </w:rPr>
              <w:t>33</w:t>
            </w:r>
            <w:r>
              <w:rPr>
                <w:noProof/>
                <w:webHidden/>
              </w:rPr>
              <w:fldChar w:fldCharType="end"/>
            </w:r>
          </w:hyperlink>
        </w:p>
        <w:p w14:paraId="652EB4C4" w14:textId="2C3FC9DD" w:rsidR="00D36FEE" w:rsidRDefault="00D36FEE">
          <w:pPr>
            <w:pStyle w:val="TOC2"/>
            <w:tabs>
              <w:tab w:val="left" w:pos="960"/>
              <w:tab w:val="right" w:leader="dot" w:pos="9010"/>
            </w:tabs>
            <w:rPr>
              <w:rFonts w:eastAsiaTheme="minorEastAsia" w:cstheme="minorBidi"/>
              <w:smallCaps w:val="0"/>
              <w:noProof/>
              <w:sz w:val="24"/>
              <w:lang w:val="en-US"/>
            </w:rPr>
          </w:pPr>
          <w:hyperlink w:anchor="_Toc38896092" w:history="1">
            <w:r w:rsidRPr="006B3BBB">
              <w:rPr>
                <w:rStyle w:val="Hyperlink"/>
                <w:noProof/>
              </w:rPr>
              <w:t>6.1</w:t>
            </w:r>
            <w:r>
              <w:rPr>
                <w:rFonts w:eastAsiaTheme="minorEastAsia" w:cstheme="minorBidi"/>
                <w:smallCaps w:val="0"/>
                <w:noProof/>
                <w:sz w:val="24"/>
                <w:lang w:val="en-US"/>
              </w:rPr>
              <w:tab/>
            </w:r>
            <w:r w:rsidRPr="006B3BBB">
              <w:rPr>
                <w:rStyle w:val="Hyperlink"/>
                <w:noProof/>
              </w:rPr>
              <w:t>Model Validation</w:t>
            </w:r>
            <w:r>
              <w:rPr>
                <w:noProof/>
                <w:webHidden/>
              </w:rPr>
              <w:tab/>
            </w:r>
            <w:r>
              <w:rPr>
                <w:noProof/>
                <w:webHidden/>
              </w:rPr>
              <w:fldChar w:fldCharType="begin"/>
            </w:r>
            <w:r>
              <w:rPr>
                <w:noProof/>
                <w:webHidden/>
              </w:rPr>
              <w:instrText xml:space="preserve"> PAGEREF _Toc38896092 \h </w:instrText>
            </w:r>
            <w:r>
              <w:rPr>
                <w:noProof/>
                <w:webHidden/>
              </w:rPr>
            </w:r>
            <w:r>
              <w:rPr>
                <w:noProof/>
                <w:webHidden/>
              </w:rPr>
              <w:fldChar w:fldCharType="separate"/>
            </w:r>
            <w:r>
              <w:rPr>
                <w:noProof/>
                <w:webHidden/>
              </w:rPr>
              <w:t>33</w:t>
            </w:r>
            <w:r>
              <w:rPr>
                <w:noProof/>
                <w:webHidden/>
              </w:rPr>
              <w:fldChar w:fldCharType="end"/>
            </w:r>
          </w:hyperlink>
        </w:p>
        <w:p w14:paraId="4BD9AF06" w14:textId="6FBADD22" w:rsidR="00D36FEE" w:rsidRDefault="00D36FEE">
          <w:pPr>
            <w:pStyle w:val="TOC2"/>
            <w:tabs>
              <w:tab w:val="left" w:pos="960"/>
              <w:tab w:val="right" w:leader="dot" w:pos="9010"/>
            </w:tabs>
            <w:rPr>
              <w:rFonts w:eastAsiaTheme="minorEastAsia" w:cstheme="minorBidi"/>
              <w:smallCaps w:val="0"/>
              <w:noProof/>
              <w:sz w:val="24"/>
              <w:lang w:val="en-US"/>
            </w:rPr>
          </w:pPr>
          <w:hyperlink w:anchor="_Toc38896093" w:history="1">
            <w:r w:rsidRPr="006B3BBB">
              <w:rPr>
                <w:rStyle w:val="Hyperlink"/>
                <w:noProof/>
              </w:rPr>
              <w:t>6.2</w:t>
            </w:r>
            <w:r>
              <w:rPr>
                <w:rFonts w:eastAsiaTheme="minorEastAsia" w:cstheme="minorBidi"/>
                <w:smallCaps w:val="0"/>
                <w:noProof/>
                <w:sz w:val="24"/>
                <w:lang w:val="en-US"/>
              </w:rPr>
              <w:tab/>
            </w:r>
            <w:r w:rsidRPr="006B3BBB">
              <w:rPr>
                <w:rStyle w:val="Hyperlink"/>
                <w:noProof/>
              </w:rPr>
              <w:t>Validation of results produced under 3C discharging rate with no BTMS</w:t>
            </w:r>
            <w:r>
              <w:rPr>
                <w:noProof/>
                <w:webHidden/>
              </w:rPr>
              <w:tab/>
            </w:r>
            <w:r>
              <w:rPr>
                <w:noProof/>
                <w:webHidden/>
              </w:rPr>
              <w:fldChar w:fldCharType="begin"/>
            </w:r>
            <w:r>
              <w:rPr>
                <w:noProof/>
                <w:webHidden/>
              </w:rPr>
              <w:instrText xml:space="preserve"> PAGEREF _Toc38896093 \h </w:instrText>
            </w:r>
            <w:r>
              <w:rPr>
                <w:noProof/>
                <w:webHidden/>
              </w:rPr>
            </w:r>
            <w:r>
              <w:rPr>
                <w:noProof/>
                <w:webHidden/>
              </w:rPr>
              <w:fldChar w:fldCharType="separate"/>
            </w:r>
            <w:r>
              <w:rPr>
                <w:noProof/>
                <w:webHidden/>
              </w:rPr>
              <w:t>34</w:t>
            </w:r>
            <w:r>
              <w:rPr>
                <w:noProof/>
                <w:webHidden/>
              </w:rPr>
              <w:fldChar w:fldCharType="end"/>
            </w:r>
          </w:hyperlink>
        </w:p>
        <w:p w14:paraId="791C61A0" w14:textId="14FE4A55"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94" w:history="1">
            <w:r w:rsidRPr="006B3BBB">
              <w:rPr>
                <w:rStyle w:val="Hyperlink"/>
                <w:noProof/>
              </w:rPr>
              <w:t>6.2.1</w:t>
            </w:r>
            <w:r>
              <w:rPr>
                <w:rFonts w:eastAsiaTheme="minorEastAsia" w:cstheme="minorBidi"/>
                <w:i w:val="0"/>
                <w:iCs w:val="0"/>
                <w:noProof/>
                <w:sz w:val="24"/>
                <w:lang w:val="en-US"/>
              </w:rPr>
              <w:tab/>
            </w:r>
            <w:r w:rsidRPr="006B3BBB">
              <w:rPr>
                <w:rStyle w:val="Hyperlink"/>
                <w:noProof/>
              </w:rPr>
              <w:t>Validation of results produced under 5C discharging rate with no BTMS</w:t>
            </w:r>
            <w:r>
              <w:rPr>
                <w:noProof/>
                <w:webHidden/>
              </w:rPr>
              <w:tab/>
            </w:r>
            <w:r>
              <w:rPr>
                <w:noProof/>
                <w:webHidden/>
              </w:rPr>
              <w:fldChar w:fldCharType="begin"/>
            </w:r>
            <w:r>
              <w:rPr>
                <w:noProof/>
                <w:webHidden/>
              </w:rPr>
              <w:instrText xml:space="preserve"> PAGEREF _Toc38896094 \h </w:instrText>
            </w:r>
            <w:r>
              <w:rPr>
                <w:noProof/>
                <w:webHidden/>
              </w:rPr>
            </w:r>
            <w:r>
              <w:rPr>
                <w:noProof/>
                <w:webHidden/>
              </w:rPr>
              <w:fldChar w:fldCharType="separate"/>
            </w:r>
            <w:r>
              <w:rPr>
                <w:noProof/>
                <w:webHidden/>
              </w:rPr>
              <w:t>36</w:t>
            </w:r>
            <w:r>
              <w:rPr>
                <w:noProof/>
                <w:webHidden/>
              </w:rPr>
              <w:fldChar w:fldCharType="end"/>
            </w:r>
          </w:hyperlink>
        </w:p>
        <w:p w14:paraId="50DA3F45" w14:textId="1737415D"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95" w:history="1">
            <w:r w:rsidRPr="006B3BBB">
              <w:rPr>
                <w:rStyle w:val="Hyperlink"/>
                <w:noProof/>
              </w:rPr>
              <w:t>6.2.2</w:t>
            </w:r>
            <w:r>
              <w:rPr>
                <w:rFonts w:eastAsiaTheme="minorEastAsia" w:cstheme="minorBidi"/>
                <w:i w:val="0"/>
                <w:iCs w:val="0"/>
                <w:noProof/>
                <w:sz w:val="24"/>
                <w:lang w:val="en-US"/>
              </w:rPr>
              <w:tab/>
            </w:r>
            <w:r w:rsidRPr="006B3BBB">
              <w:rPr>
                <w:rStyle w:val="Hyperlink"/>
                <w:noProof/>
              </w:rPr>
              <w:t>Model Accuracy</w:t>
            </w:r>
            <w:r>
              <w:rPr>
                <w:noProof/>
                <w:webHidden/>
              </w:rPr>
              <w:tab/>
            </w:r>
            <w:r>
              <w:rPr>
                <w:noProof/>
                <w:webHidden/>
              </w:rPr>
              <w:fldChar w:fldCharType="begin"/>
            </w:r>
            <w:r>
              <w:rPr>
                <w:noProof/>
                <w:webHidden/>
              </w:rPr>
              <w:instrText xml:space="preserve"> PAGEREF _Toc38896095 \h </w:instrText>
            </w:r>
            <w:r>
              <w:rPr>
                <w:noProof/>
                <w:webHidden/>
              </w:rPr>
            </w:r>
            <w:r>
              <w:rPr>
                <w:noProof/>
                <w:webHidden/>
              </w:rPr>
              <w:fldChar w:fldCharType="separate"/>
            </w:r>
            <w:r>
              <w:rPr>
                <w:noProof/>
                <w:webHidden/>
              </w:rPr>
              <w:t>37</w:t>
            </w:r>
            <w:r>
              <w:rPr>
                <w:noProof/>
                <w:webHidden/>
              </w:rPr>
              <w:fldChar w:fldCharType="end"/>
            </w:r>
          </w:hyperlink>
        </w:p>
        <w:p w14:paraId="5FBA158D" w14:textId="5800CEE9" w:rsidR="00D36FEE" w:rsidRDefault="00D36FEE">
          <w:pPr>
            <w:pStyle w:val="TOC2"/>
            <w:tabs>
              <w:tab w:val="left" w:pos="960"/>
              <w:tab w:val="right" w:leader="dot" w:pos="9010"/>
            </w:tabs>
            <w:rPr>
              <w:rFonts w:eastAsiaTheme="minorEastAsia" w:cstheme="minorBidi"/>
              <w:smallCaps w:val="0"/>
              <w:noProof/>
              <w:sz w:val="24"/>
              <w:lang w:val="en-US"/>
            </w:rPr>
          </w:pPr>
          <w:hyperlink w:anchor="_Toc38896096" w:history="1">
            <w:r w:rsidRPr="006B3BBB">
              <w:rPr>
                <w:rStyle w:val="Hyperlink"/>
                <w:noProof/>
              </w:rPr>
              <w:t>6.3</w:t>
            </w:r>
            <w:r>
              <w:rPr>
                <w:rFonts w:eastAsiaTheme="minorEastAsia" w:cstheme="minorBidi"/>
                <w:smallCaps w:val="0"/>
                <w:noProof/>
                <w:sz w:val="24"/>
                <w:lang w:val="en-US"/>
              </w:rPr>
              <w:tab/>
            </w:r>
            <w:r w:rsidRPr="006B3BBB">
              <w:rPr>
                <w:rStyle w:val="Hyperlink"/>
                <w:noProof/>
              </w:rPr>
              <w:t>Case Study 1: Cell thermal conductivity investigation</w:t>
            </w:r>
            <w:r>
              <w:rPr>
                <w:noProof/>
                <w:webHidden/>
              </w:rPr>
              <w:tab/>
            </w:r>
            <w:r>
              <w:rPr>
                <w:noProof/>
                <w:webHidden/>
              </w:rPr>
              <w:fldChar w:fldCharType="begin"/>
            </w:r>
            <w:r>
              <w:rPr>
                <w:noProof/>
                <w:webHidden/>
              </w:rPr>
              <w:instrText xml:space="preserve"> PAGEREF _Toc38896096 \h </w:instrText>
            </w:r>
            <w:r>
              <w:rPr>
                <w:noProof/>
                <w:webHidden/>
              </w:rPr>
            </w:r>
            <w:r>
              <w:rPr>
                <w:noProof/>
                <w:webHidden/>
              </w:rPr>
              <w:fldChar w:fldCharType="separate"/>
            </w:r>
            <w:r>
              <w:rPr>
                <w:noProof/>
                <w:webHidden/>
              </w:rPr>
              <w:t>38</w:t>
            </w:r>
            <w:r>
              <w:rPr>
                <w:noProof/>
                <w:webHidden/>
              </w:rPr>
              <w:fldChar w:fldCharType="end"/>
            </w:r>
          </w:hyperlink>
        </w:p>
        <w:p w14:paraId="00D9BA1D" w14:textId="4C918309"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97" w:history="1">
            <w:r w:rsidRPr="006B3BBB">
              <w:rPr>
                <w:rStyle w:val="Hyperlink"/>
                <w:noProof/>
              </w:rPr>
              <w:t>6.3.1</w:t>
            </w:r>
            <w:r>
              <w:rPr>
                <w:rFonts w:eastAsiaTheme="minorEastAsia" w:cstheme="minorBidi"/>
                <w:i w:val="0"/>
                <w:iCs w:val="0"/>
                <w:noProof/>
                <w:sz w:val="24"/>
                <w:lang w:val="en-US"/>
              </w:rPr>
              <w:tab/>
            </w:r>
            <w:r w:rsidRPr="006B3BBB">
              <w:rPr>
                <w:rStyle w:val="Hyperlink"/>
                <w:noProof/>
              </w:rPr>
              <w:t>Evaluation of cell thermal conductivity effects</w:t>
            </w:r>
            <w:r>
              <w:rPr>
                <w:noProof/>
                <w:webHidden/>
              </w:rPr>
              <w:tab/>
            </w:r>
            <w:r>
              <w:rPr>
                <w:noProof/>
                <w:webHidden/>
              </w:rPr>
              <w:fldChar w:fldCharType="begin"/>
            </w:r>
            <w:r>
              <w:rPr>
                <w:noProof/>
                <w:webHidden/>
              </w:rPr>
              <w:instrText xml:space="preserve"> PAGEREF _Toc38896097 \h </w:instrText>
            </w:r>
            <w:r>
              <w:rPr>
                <w:noProof/>
                <w:webHidden/>
              </w:rPr>
            </w:r>
            <w:r>
              <w:rPr>
                <w:noProof/>
                <w:webHidden/>
              </w:rPr>
              <w:fldChar w:fldCharType="separate"/>
            </w:r>
            <w:r>
              <w:rPr>
                <w:noProof/>
                <w:webHidden/>
              </w:rPr>
              <w:t>40</w:t>
            </w:r>
            <w:r>
              <w:rPr>
                <w:noProof/>
                <w:webHidden/>
              </w:rPr>
              <w:fldChar w:fldCharType="end"/>
            </w:r>
          </w:hyperlink>
        </w:p>
        <w:p w14:paraId="3BC58FA0" w14:textId="24418F53" w:rsidR="00D36FEE" w:rsidRDefault="00D36FEE">
          <w:pPr>
            <w:pStyle w:val="TOC2"/>
            <w:tabs>
              <w:tab w:val="left" w:pos="960"/>
              <w:tab w:val="right" w:leader="dot" w:pos="9010"/>
            </w:tabs>
            <w:rPr>
              <w:rFonts w:eastAsiaTheme="minorEastAsia" w:cstheme="minorBidi"/>
              <w:smallCaps w:val="0"/>
              <w:noProof/>
              <w:sz w:val="24"/>
              <w:lang w:val="en-US"/>
            </w:rPr>
          </w:pPr>
          <w:hyperlink w:anchor="_Toc38896098" w:history="1">
            <w:r w:rsidRPr="006B3BBB">
              <w:rPr>
                <w:rStyle w:val="Hyperlink"/>
                <w:noProof/>
              </w:rPr>
              <w:t>6.4</w:t>
            </w:r>
            <w:r>
              <w:rPr>
                <w:rFonts w:eastAsiaTheme="minorEastAsia" w:cstheme="minorBidi"/>
                <w:smallCaps w:val="0"/>
                <w:noProof/>
                <w:sz w:val="24"/>
                <w:lang w:val="en-US"/>
              </w:rPr>
              <w:tab/>
            </w:r>
            <w:r w:rsidRPr="006B3BBB">
              <w:rPr>
                <w:rStyle w:val="Hyperlink"/>
                <w:noProof/>
              </w:rPr>
              <w:t>Case Study 2: Submersion of cell in Phase Change Material</w:t>
            </w:r>
            <w:r>
              <w:rPr>
                <w:noProof/>
                <w:webHidden/>
              </w:rPr>
              <w:tab/>
            </w:r>
            <w:r>
              <w:rPr>
                <w:noProof/>
                <w:webHidden/>
              </w:rPr>
              <w:fldChar w:fldCharType="begin"/>
            </w:r>
            <w:r>
              <w:rPr>
                <w:noProof/>
                <w:webHidden/>
              </w:rPr>
              <w:instrText xml:space="preserve"> PAGEREF _Toc38896098 \h </w:instrText>
            </w:r>
            <w:r>
              <w:rPr>
                <w:noProof/>
                <w:webHidden/>
              </w:rPr>
            </w:r>
            <w:r>
              <w:rPr>
                <w:noProof/>
                <w:webHidden/>
              </w:rPr>
              <w:fldChar w:fldCharType="separate"/>
            </w:r>
            <w:r>
              <w:rPr>
                <w:noProof/>
                <w:webHidden/>
              </w:rPr>
              <w:t>41</w:t>
            </w:r>
            <w:r>
              <w:rPr>
                <w:noProof/>
                <w:webHidden/>
              </w:rPr>
              <w:fldChar w:fldCharType="end"/>
            </w:r>
          </w:hyperlink>
        </w:p>
        <w:p w14:paraId="2523C398" w14:textId="3E4CF7BA"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099" w:history="1">
            <w:r w:rsidRPr="006B3BBB">
              <w:rPr>
                <w:rStyle w:val="Hyperlink"/>
                <w:noProof/>
              </w:rPr>
              <w:t>6.4.1</w:t>
            </w:r>
            <w:r>
              <w:rPr>
                <w:rFonts w:eastAsiaTheme="minorEastAsia" w:cstheme="minorBidi"/>
                <w:i w:val="0"/>
                <w:iCs w:val="0"/>
                <w:noProof/>
                <w:sz w:val="24"/>
                <w:lang w:val="en-US"/>
              </w:rPr>
              <w:tab/>
            </w:r>
            <w:r w:rsidRPr="006B3BBB">
              <w:rPr>
                <w:rStyle w:val="Hyperlink"/>
                <w:noProof/>
              </w:rPr>
              <w:t>Evaluation of Phase Change Material Submersion</w:t>
            </w:r>
            <w:r>
              <w:rPr>
                <w:noProof/>
                <w:webHidden/>
              </w:rPr>
              <w:tab/>
            </w:r>
            <w:r>
              <w:rPr>
                <w:noProof/>
                <w:webHidden/>
              </w:rPr>
              <w:fldChar w:fldCharType="begin"/>
            </w:r>
            <w:r>
              <w:rPr>
                <w:noProof/>
                <w:webHidden/>
              </w:rPr>
              <w:instrText xml:space="preserve"> PAGEREF _Toc38896099 \h </w:instrText>
            </w:r>
            <w:r>
              <w:rPr>
                <w:noProof/>
                <w:webHidden/>
              </w:rPr>
            </w:r>
            <w:r>
              <w:rPr>
                <w:noProof/>
                <w:webHidden/>
              </w:rPr>
              <w:fldChar w:fldCharType="separate"/>
            </w:r>
            <w:r>
              <w:rPr>
                <w:noProof/>
                <w:webHidden/>
              </w:rPr>
              <w:t>43</w:t>
            </w:r>
            <w:r>
              <w:rPr>
                <w:noProof/>
                <w:webHidden/>
              </w:rPr>
              <w:fldChar w:fldCharType="end"/>
            </w:r>
          </w:hyperlink>
        </w:p>
        <w:p w14:paraId="681374AF" w14:textId="04126EDE" w:rsidR="00D36FEE" w:rsidRDefault="00D36FEE">
          <w:pPr>
            <w:pStyle w:val="TOC2"/>
            <w:tabs>
              <w:tab w:val="left" w:pos="960"/>
              <w:tab w:val="right" w:leader="dot" w:pos="9010"/>
            </w:tabs>
            <w:rPr>
              <w:rFonts w:eastAsiaTheme="minorEastAsia" w:cstheme="minorBidi"/>
              <w:smallCaps w:val="0"/>
              <w:noProof/>
              <w:sz w:val="24"/>
              <w:lang w:val="en-US"/>
            </w:rPr>
          </w:pPr>
          <w:hyperlink w:anchor="_Toc38896100" w:history="1">
            <w:r w:rsidRPr="006B3BBB">
              <w:rPr>
                <w:rStyle w:val="Hyperlink"/>
                <w:noProof/>
              </w:rPr>
              <w:t>6.5</w:t>
            </w:r>
            <w:r>
              <w:rPr>
                <w:rFonts w:eastAsiaTheme="minorEastAsia" w:cstheme="minorBidi"/>
                <w:smallCaps w:val="0"/>
                <w:noProof/>
                <w:sz w:val="24"/>
                <w:lang w:val="en-US"/>
              </w:rPr>
              <w:tab/>
            </w:r>
            <w:r w:rsidRPr="006B3BBB">
              <w:rPr>
                <w:rStyle w:val="Hyperlink"/>
                <w:noProof/>
              </w:rPr>
              <w:t>Case Study 3: Internal cooling channel effect</w:t>
            </w:r>
            <w:r>
              <w:rPr>
                <w:noProof/>
                <w:webHidden/>
              </w:rPr>
              <w:tab/>
            </w:r>
            <w:r>
              <w:rPr>
                <w:noProof/>
                <w:webHidden/>
              </w:rPr>
              <w:fldChar w:fldCharType="begin"/>
            </w:r>
            <w:r>
              <w:rPr>
                <w:noProof/>
                <w:webHidden/>
              </w:rPr>
              <w:instrText xml:space="preserve"> PAGEREF _Toc38896100 \h </w:instrText>
            </w:r>
            <w:r>
              <w:rPr>
                <w:noProof/>
                <w:webHidden/>
              </w:rPr>
            </w:r>
            <w:r>
              <w:rPr>
                <w:noProof/>
                <w:webHidden/>
              </w:rPr>
              <w:fldChar w:fldCharType="separate"/>
            </w:r>
            <w:r>
              <w:rPr>
                <w:noProof/>
                <w:webHidden/>
              </w:rPr>
              <w:t>43</w:t>
            </w:r>
            <w:r>
              <w:rPr>
                <w:noProof/>
                <w:webHidden/>
              </w:rPr>
              <w:fldChar w:fldCharType="end"/>
            </w:r>
          </w:hyperlink>
        </w:p>
        <w:p w14:paraId="4D704EF1" w14:textId="36A29367"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01" w:history="1">
            <w:r w:rsidRPr="006B3BBB">
              <w:rPr>
                <w:rStyle w:val="Hyperlink"/>
                <w:noProof/>
              </w:rPr>
              <w:t>6.5.1</w:t>
            </w:r>
            <w:r>
              <w:rPr>
                <w:rFonts w:eastAsiaTheme="minorEastAsia" w:cstheme="minorBidi"/>
                <w:i w:val="0"/>
                <w:iCs w:val="0"/>
                <w:noProof/>
                <w:sz w:val="24"/>
                <w:lang w:val="en-US"/>
              </w:rPr>
              <w:tab/>
            </w:r>
            <w:r w:rsidRPr="006B3BBB">
              <w:rPr>
                <w:rStyle w:val="Hyperlink"/>
                <w:noProof/>
              </w:rPr>
              <w:t>Results for Cooling Channel + Natural Convection</w:t>
            </w:r>
            <w:r>
              <w:rPr>
                <w:noProof/>
                <w:webHidden/>
              </w:rPr>
              <w:tab/>
            </w:r>
            <w:r>
              <w:rPr>
                <w:noProof/>
                <w:webHidden/>
              </w:rPr>
              <w:fldChar w:fldCharType="begin"/>
            </w:r>
            <w:r>
              <w:rPr>
                <w:noProof/>
                <w:webHidden/>
              </w:rPr>
              <w:instrText xml:space="preserve"> PAGEREF _Toc38896101 \h </w:instrText>
            </w:r>
            <w:r>
              <w:rPr>
                <w:noProof/>
                <w:webHidden/>
              </w:rPr>
            </w:r>
            <w:r>
              <w:rPr>
                <w:noProof/>
                <w:webHidden/>
              </w:rPr>
              <w:fldChar w:fldCharType="separate"/>
            </w:r>
            <w:r>
              <w:rPr>
                <w:noProof/>
                <w:webHidden/>
              </w:rPr>
              <w:t>45</w:t>
            </w:r>
            <w:r>
              <w:rPr>
                <w:noProof/>
                <w:webHidden/>
              </w:rPr>
              <w:fldChar w:fldCharType="end"/>
            </w:r>
          </w:hyperlink>
        </w:p>
        <w:p w14:paraId="68914692" w14:textId="3221AE25"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02" w:history="1">
            <w:r w:rsidRPr="006B3BBB">
              <w:rPr>
                <w:rStyle w:val="Hyperlink"/>
                <w:noProof/>
              </w:rPr>
              <w:t>6.5.2</w:t>
            </w:r>
            <w:r>
              <w:rPr>
                <w:rFonts w:eastAsiaTheme="minorEastAsia" w:cstheme="minorBidi"/>
                <w:i w:val="0"/>
                <w:iCs w:val="0"/>
                <w:noProof/>
                <w:sz w:val="24"/>
                <w:lang w:val="en-US"/>
              </w:rPr>
              <w:tab/>
            </w:r>
            <w:r w:rsidRPr="006B3BBB">
              <w:rPr>
                <w:rStyle w:val="Hyperlink"/>
                <w:noProof/>
              </w:rPr>
              <w:t>Results for Cooling Channel + PCM submersion</w:t>
            </w:r>
            <w:r>
              <w:rPr>
                <w:noProof/>
                <w:webHidden/>
              </w:rPr>
              <w:tab/>
            </w:r>
            <w:r>
              <w:rPr>
                <w:noProof/>
                <w:webHidden/>
              </w:rPr>
              <w:fldChar w:fldCharType="begin"/>
            </w:r>
            <w:r>
              <w:rPr>
                <w:noProof/>
                <w:webHidden/>
              </w:rPr>
              <w:instrText xml:space="preserve"> PAGEREF _Toc38896102 \h </w:instrText>
            </w:r>
            <w:r>
              <w:rPr>
                <w:noProof/>
                <w:webHidden/>
              </w:rPr>
            </w:r>
            <w:r>
              <w:rPr>
                <w:noProof/>
                <w:webHidden/>
              </w:rPr>
              <w:fldChar w:fldCharType="separate"/>
            </w:r>
            <w:r>
              <w:rPr>
                <w:noProof/>
                <w:webHidden/>
              </w:rPr>
              <w:t>46</w:t>
            </w:r>
            <w:r>
              <w:rPr>
                <w:noProof/>
                <w:webHidden/>
              </w:rPr>
              <w:fldChar w:fldCharType="end"/>
            </w:r>
          </w:hyperlink>
        </w:p>
        <w:p w14:paraId="284D32C5" w14:textId="2A5CD22B" w:rsidR="00D36FEE" w:rsidRDefault="00D36FEE">
          <w:pPr>
            <w:pStyle w:val="TOC1"/>
            <w:tabs>
              <w:tab w:val="left" w:pos="480"/>
              <w:tab w:val="right" w:leader="dot" w:pos="9010"/>
            </w:tabs>
            <w:rPr>
              <w:rFonts w:eastAsiaTheme="minorEastAsia" w:cstheme="minorBidi"/>
              <w:b w:val="0"/>
              <w:bCs w:val="0"/>
              <w:caps w:val="0"/>
              <w:noProof/>
              <w:sz w:val="24"/>
              <w:lang w:val="en-US"/>
            </w:rPr>
          </w:pPr>
          <w:hyperlink w:anchor="_Toc38896103" w:history="1">
            <w:r w:rsidRPr="006B3BBB">
              <w:rPr>
                <w:rStyle w:val="Hyperlink"/>
                <w:noProof/>
              </w:rPr>
              <w:t>7</w:t>
            </w:r>
            <w:r>
              <w:rPr>
                <w:rFonts w:eastAsiaTheme="minorEastAsia" w:cstheme="minorBidi"/>
                <w:b w:val="0"/>
                <w:bCs w:val="0"/>
                <w:caps w:val="0"/>
                <w:noProof/>
                <w:sz w:val="24"/>
                <w:lang w:val="en-US"/>
              </w:rPr>
              <w:tab/>
            </w:r>
            <w:r w:rsidRPr="006B3BBB">
              <w:rPr>
                <w:rStyle w:val="Hyperlink"/>
                <w:noProof/>
              </w:rPr>
              <w:t>Conclusions</w:t>
            </w:r>
            <w:r>
              <w:rPr>
                <w:noProof/>
                <w:webHidden/>
              </w:rPr>
              <w:tab/>
            </w:r>
            <w:r>
              <w:rPr>
                <w:noProof/>
                <w:webHidden/>
              </w:rPr>
              <w:fldChar w:fldCharType="begin"/>
            </w:r>
            <w:r>
              <w:rPr>
                <w:noProof/>
                <w:webHidden/>
              </w:rPr>
              <w:instrText xml:space="preserve"> PAGEREF _Toc38896103 \h </w:instrText>
            </w:r>
            <w:r>
              <w:rPr>
                <w:noProof/>
                <w:webHidden/>
              </w:rPr>
            </w:r>
            <w:r>
              <w:rPr>
                <w:noProof/>
                <w:webHidden/>
              </w:rPr>
              <w:fldChar w:fldCharType="separate"/>
            </w:r>
            <w:r>
              <w:rPr>
                <w:noProof/>
                <w:webHidden/>
              </w:rPr>
              <w:t>47</w:t>
            </w:r>
            <w:r>
              <w:rPr>
                <w:noProof/>
                <w:webHidden/>
              </w:rPr>
              <w:fldChar w:fldCharType="end"/>
            </w:r>
          </w:hyperlink>
        </w:p>
        <w:p w14:paraId="34A18057" w14:textId="05C829C9" w:rsidR="00D36FEE" w:rsidRDefault="00D36FEE">
          <w:pPr>
            <w:pStyle w:val="TOC2"/>
            <w:tabs>
              <w:tab w:val="left" w:pos="960"/>
              <w:tab w:val="right" w:leader="dot" w:pos="9010"/>
            </w:tabs>
            <w:rPr>
              <w:rFonts w:eastAsiaTheme="minorEastAsia" w:cstheme="minorBidi"/>
              <w:smallCaps w:val="0"/>
              <w:noProof/>
              <w:sz w:val="24"/>
              <w:lang w:val="en-US"/>
            </w:rPr>
          </w:pPr>
          <w:hyperlink w:anchor="_Toc38896104" w:history="1">
            <w:r w:rsidRPr="006B3BBB">
              <w:rPr>
                <w:rStyle w:val="Hyperlink"/>
                <w:noProof/>
              </w:rPr>
              <w:t>7.1</w:t>
            </w:r>
            <w:r>
              <w:rPr>
                <w:rFonts w:eastAsiaTheme="minorEastAsia" w:cstheme="minorBidi"/>
                <w:smallCaps w:val="0"/>
                <w:noProof/>
                <w:sz w:val="24"/>
                <w:lang w:val="en-US"/>
              </w:rPr>
              <w:tab/>
            </w:r>
            <w:r w:rsidRPr="006B3BBB">
              <w:rPr>
                <w:rStyle w:val="Hyperlink"/>
                <w:noProof/>
              </w:rPr>
              <w:t>Case study conclusions</w:t>
            </w:r>
            <w:r>
              <w:rPr>
                <w:noProof/>
                <w:webHidden/>
              </w:rPr>
              <w:tab/>
            </w:r>
            <w:r>
              <w:rPr>
                <w:noProof/>
                <w:webHidden/>
              </w:rPr>
              <w:fldChar w:fldCharType="begin"/>
            </w:r>
            <w:r>
              <w:rPr>
                <w:noProof/>
                <w:webHidden/>
              </w:rPr>
              <w:instrText xml:space="preserve"> PAGEREF _Toc38896104 \h </w:instrText>
            </w:r>
            <w:r>
              <w:rPr>
                <w:noProof/>
                <w:webHidden/>
              </w:rPr>
            </w:r>
            <w:r>
              <w:rPr>
                <w:noProof/>
                <w:webHidden/>
              </w:rPr>
              <w:fldChar w:fldCharType="separate"/>
            </w:r>
            <w:r>
              <w:rPr>
                <w:noProof/>
                <w:webHidden/>
              </w:rPr>
              <w:t>47</w:t>
            </w:r>
            <w:r>
              <w:rPr>
                <w:noProof/>
                <w:webHidden/>
              </w:rPr>
              <w:fldChar w:fldCharType="end"/>
            </w:r>
          </w:hyperlink>
        </w:p>
        <w:p w14:paraId="32C55C1A" w14:textId="6D1E53B0" w:rsidR="00D36FEE" w:rsidRDefault="00D36FEE">
          <w:pPr>
            <w:pStyle w:val="TOC2"/>
            <w:tabs>
              <w:tab w:val="left" w:pos="960"/>
              <w:tab w:val="right" w:leader="dot" w:pos="9010"/>
            </w:tabs>
            <w:rPr>
              <w:rFonts w:eastAsiaTheme="minorEastAsia" w:cstheme="minorBidi"/>
              <w:smallCaps w:val="0"/>
              <w:noProof/>
              <w:sz w:val="24"/>
              <w:lang w:val="en-US"/>
            </w:rPr>
          </w:pPr>
          <w:hyperlink w:anchor="_Toc38896105" w:history="1">
            <w:r w:rsidRPr="006B3BBB">
              <w:rPr>
                <w:rStyle w:val="Hyperlink"/>
                <w:noProof/>
              </w:rPr>
              <w:t>7.2</w:t>
            </w:r>
            <w:r>
              <w:rPr>
                <w:rFonts w:eastAsiaTheme="minorEastAsia" w:cstheme="minorBidi"/>
                <w:smallCaps w:val="0"/>
                <w:noProof/>
                <w:sz w:val="24"/>
                <w:lang w:val="en-US"/>
              </w:rPr>
              <w:tab/>
            </w:r>
            <w:r w:rsidRPr="006B3BBB">
              <w:rPr>
                <w:rStyle w:val="Hyperlink"/>
                <w:noProof/>
              </w:rPr>
              <w:t>Optimal BTMS solution</w:t>
            </w:r>
            <w:r>
              <w:rPr>
                <w:noProof/>
                <w:webHidden/>
              </w:rPr>
              <w:tab/>
            </w:r>
            <w:r>
              <w:rPr>
                <w:noProof/>
                <w:webHidden/>
              </w:rPr>
              <w:fldChar w:fldCharType="begin"/>
            </w:r>
            <w:r>
              <w:rPr>
                <w:noProof/>
                <w:webHidden/>
              </w:rPr>
              <w:instrText xml:space="preserve"> PAGEREF _Toc38896105 \h </w:instrText>
            </w:r>
            <w:r>
              <w:rPr>
                <w:noProof/>
                <w:webHidden/>
              </w:rPr>
            </w:r>
            <w:r>
              <w:rPr>
                <w:noProof/>
                <w:webHidden/>
              </w:rPr>
              <w:fldChar w:fldCharType="separate"/>
            </w:r>
            <w:r>
              <w:rPr>
                <w:noProof/>
                <w:webHidden/>
              </w:rPr>
              <w:t>49</w:t>
            </w:r>
            <w:r>
              <w:rPr>
                <w:noProof/>
                <w:webHidden/>
              </w:rPr>
              <w:fldChar w:fldCharType="end"/>
            </w:r>
          </w:hyperlink>
        </w:p>
        <w:p w14:paraId="586B2AC2" w14:textId="5FB861AC" w:rsidR="00D36FEE" w:rsidRDefault="00D36FEE">
          <w:pPr>
            <w:pStyle w:val="TOC2"/>
            <w:tabs>
              <w:tab w:val="left" w:pos="960"/>
              <w:tab w:val="right" w:leader="dot" w:pos="9010"/>
            </w:tabs>
            <w:rPr>
              <w:rFonts w:eastAsiaTheme="minorEastAsia" w:cstheme="minorBidi"/>
              <w:smallCaps w:val="0"/>
              <w:noProof/>
              <w:sz w:val="24"/>
              <w:lang w:val="en-US"/>
            </w:rPr>
          </w:pPr>
          <w:hyperlink w:anchor="_Toc38896106" w:history="1">
            <w:r w:rsidRPr="006B3BBB">
              <w:rPr>
                <w:rStyle w:val="Hyperlink"/>
                <w:noProof/>
              </w:rPr>
              <w:t>7.3</w:t>
            </w:r>
            <w:r>
              <w:rPr>
                <w:rFonts w:eastAsiaTheme="minorEastAsia" w:cstheme="minorBidi"/>
                <w:smallCaps w:val="0"/>
                <w:noProof/>
                <w:sz w:val="24"/>
                <w:lang w:val="en-US"/>
              </w:rPr>
              <w:tab/>
            </w:r>
            <w:r w:rsidRPr="006B3BBB">
              <w:rPr>
                <w:rStyle w:val="Hyperlink"/>
                <w:noProof/>
              </w:rPr>
              <w:t>Limitations of the project</w:t>
            </w:r>
            <w:r>
              <w:rPr>
                <w:noProof/>
                <w:webHidden/>
              </w:rPr>
              <w:tab/>
            </w:r>
            <w:r>
              <w:rPr>
                <w:noProof/>
                <w:webHidden/>
              </w:rPr>
              <w:fldChar w:fldCharType="begin"/>
            </w:r>
            <w:r>
              <w:rPr>
                <w:noProof/>
                <w:webHidden/>
              </w:rPr>
              <w:instrText xml:space="preserve"> PAGEREF _Toc38896106 \h </w:instrText>
            </w:r>
            <w:r>
              <w:rPr>
                <w:noProof/>
                <w:webHidden/>
              </w:rPr>
            </w:r>
            <w:r>
              <w:rPr>
                <w:noProof/>
                <w:webHidden/>
              </w:rPr>
              <w:fldChar w:fldCharType="separate"/>
            </w:r>
            <w:r>
              <w:rPr>
                <w:noProof/>
                <w:webHidden/>
              </w:rPr>
              <w:t>50</w:t>
            </w:r>
            <w:r>
              <w:rPr>
                <w:noProof/>
                <w:webHidden/>
              </w:rPr>
              <w:fldChar w:fldCharType="end"/>
            </w:r>
          </w:hyperlink>
        </w:p>
        <w:p w14:paraId="22544219" w14:textId="7B432366"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07" w:history="1">
            <w:r w:rsidRPr="006B3BBB">
              <w:rPr>
                <w:rStyle w:val="Hyperlink"/>
                <w:noProof/>
              </w:rPr>
              <w:t>7.3.1</w:t>
            </w:r>
            <w:r>
              <w:rPr>
                <w:rFonts w:eastAsiaTheme="minorEastAsia" w:cstheme="minorBidi"/>
                <w:i w:val="0"/>
                <w:iCs w:val="0"/>
                <w:noProof/>
                <w:sz w:val="24"/>
                <w:lang w:val="en-US"/>
              </w:rPr>
              <w:tab/>
            </w:r>
            <w:r w:rsidRPr="006B3BBB">
              <w:rPr>
                <w:rStyle w:val="Hyperlink"/>
                <w:noProof/>
              </w:rPr>
              <w:t>Numerical and analytic nature of the code</w:t>
            </w:r>
            <w:r>
              <w:rPr>
                <w:noProof/>
                <w:webHidden/>
              </w:rPr>
              <w:tab/>
            </w:r>
            <w:r>
              <w:rPr>
                <w:noProof/>
                <w:webHidden/>
              </w:rPr>
              <w:fldChar w:fldCharType="begin"/>
            </w:r>
            <w:r>
              <w:rPr>
                <w:noProof/>
                <w:webHidden/>
              </w:rPr>
              <w:instrText xml:space="preserve"> PAGEREF _Toc38896107 \h </w:instrText>
            </w:r>
            <w:r>
              <w:rPr>
                <w:noProof/>
                <w:webHidden/>
              </w:rPr>
            </w:r>
            <w:r>
              <w:rPr>
                <w:noProof/>
                <w:webHidden/>
              </w:rPr>
              <w:fldChar w:fldCharType="separate"/>
            </w:r>
            <w:r>
              <w:rPr>
                <w:noProof/>
                <w:webHidden/>
              </w:rPr>
              <w:t>50</w:t>
            </w:r>
            <w:r>
              <w:rPr>
                <w:noProof/>
                <w:webHidden/>
              </w:rPr>
              <w:fldChar w:fldCharType="end"/>
            </w:r>
          </w:hyperlink>
        </w:p>
        <w:p w14:paraId="157888F5" w14:textId="538A352D"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08" w:history="1">
            <w:r w:rsidRPr="006B3BBB">
              <w:rPr>
                <w:rStyle w:val="Hyperlink"/>
                <w:noProof/>
              </w:rPr>
              <w:t>7.3.2</w:t>
            </w:r>
            <w:r>
              <w:rPr>
                <w:rFonts w:eastAsiaTheme="minorEastAsia" w:cstheme="minorBidi"/>
                <w:i w:val="0"/>
                <w:iCs w:val="0"/>
                <w:noProof/>
                <w:sz w:val="24"/>
                <w:lang w:val="en-US"/>
              </w:rPr>
              <w:tab/>
            </w:r>
            <w:r w:rsidRPr="006B3BBB">
              <w:rPr>
                <w:rStyle w:val="Hyperlink"/>
                <w:noProof/>
              </w:rPr>
              <w:t>Constant internal resistance</w:t>
            </w:r>
            <w:r>
              <w:rPr>
                <w:noProof/>
                <w:webHidden/>
              </w:rPr>
              <w:tab/>
            </w:r>
            <w:r>
              <w:rPr>
                <w:noProof/>
                <w:webHidden/>
              </w:rPr>
              <w:fldChar w:fldCharType="begin"/>
            </w:r>
            <w:r>
              <w:rPr>
                <w:noProof/>
                <w:webHidden/>
              </w:rPr>
              <w:instrText xml:space="preserve"> PAGEREF _Toc38896108 \h </w:instrText>
            </w:r>
            <w:r>
              <w:rPr>
                <w:noProof/>
                <w:webHidden/>
              </w:rPr>
            </w:r>
            <w:r>
              <w:rPr>
                <w:noProof/>
                <w:webHidden/>
              </w:rPr>
              <w:fldChar w:fldCharType="separate"/>
            </w:r>
            <w:r>
              <w:rPr>
                <w:noProof/>
                <w:webHidden/>
              </w:rPr>
              <w:t>50</w:t>
            </w:r>
            <w:r>
              <w:rPr>
                <w:noProof/>
                <w:webHidden/>
              </w:rPr>
              <w:fldChar w:fldCharType="end"/>
            </w:r>
          </w:hyperlink>
        </w:p>
        <w:p w14:paraId="4C2AEA9B" w14:textId="063E1031"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09" w:history="1">
            <w:r w:rsidRPr="006B3BBB">
              <w:rPr>
                <w:rStyle w:val="Hyperlink"/>
                <w:noProof/>
              </w:rPr>
              <w:t>7.3.3</w:t>
            </w:r>
            <w:r>
              <w:rPr>
                <w:rFonts w:eastAsiaTheme="minorEastAsia" w:cstheme="minorBidi"/>
                <w:i w:val="0"/>
                <w:iCs w:val="0"/>
                <w:noProof/>
                <w:sz w:val="24"/>
                <w:lang w:val="en-US"/>
              </w:rPr>
              <w:tab/>
            </w:r>
            <w:r w:rsidRPr="006B3BBB">
              <w:rPr>
                <w:rStyle w:val="Hyperlink"/>
                <w:noProof/>
              </w:rPr>
              <w:t>Effect of nearby cells</w:t>
            </w:r>
            <w:r>
              <w:rPr>
                <w:noProof/>
                <w:webHidden/>
              </w:rPr>
              <w:tab/>
            </w:r>
            <w:r>
              <w:rPr>
                <w:noProof/>
                <w:webHidden/>
              </w:rPr>
              <w:fldChar w:fldCharType="begin"/>
            </w:r>
            <w:r>
              <w:rPr>
                <w:noProof/>
                <w:webHidden/>
              </w:rPr>
              <w:instrText xml:space="preserve"> PAGEREF _Toc38896109 \h </w:instrText>
            </w:r>
            <w:r>
              <w:rPr>
                <w:noProof/>
                <w:webHidden/>
              </w:rPr>
            </w:r>
            <w:r>
              <w:rPr>
                <w:noProof/>
                <w:webHidden/>
              </w:rPr>
              <w:fldChar w:fldCharType="separate"/>
            </w:r>
            <w:r>
              <w:rPr>
                <w:noProof/>
                <w:webHidden/>
              </w:rPr>
              <w:t>51</w:t>
            </w:r>
            <w:r>
              <w:rPr>
                <w:noProof/>
                <w:webHidden/>
              </w:rPr>
              <w:fldChar w:fldCharType="end"/>
            </w:r>
          </w:hyperlink>
        </w:p>
        <w:p w14:paraId="257720B7" w14:textId="1DEA2112" w:rsidR="00D36FEE" w:rsidRDefault="00D36FEE">
          <w:pPr>
            <w:pStyle w:val="TOC2"/>
            <w:tabs>
              <w:tab w:val="left" w:pos="960"/>
              <w:tab w:val="right" w:leader="dot" w:pos="9010"/>
            </w:tabs>
            <w:rPr>
              <w:rFonts w:eastAsiaTheme="minorEastAsia" w:cstheme="minorBidi"/>
              <w:smallCaps w:val="0"/>
              <w:noProof/>
              <w:sz w:val="24"/>
              <w:lang w:val="en-US"/>
            </w:rPr>
          </w:pPr>
          <w:hyperlink w:anchor="_Toc38896110" w:history="1">
            <w:r w:rsidRPr="006B3BBB">
              <w:rPr>
                <w:rStyle w:val="Hyperlink"/>
                <w:noProof/>
              </w:rPr>
              <w:t>7.4</w:t>
            </w:r>
            <w:r>
              <w:rPr>
                <w:rFonts w:eastAsiaTheme="minorEastAsia" w:cstheme="minorBidi"/>
                <w:smallCaps w:val="0"/>
                <w:noProof/>
                <w:sz w:val="24"/>
                <w:lang w:val="en-US"/>
              </w:rPr>
              <w:tab/>
            </w:r>
            <w:r w:rsidRPr="006B3BBB">
              <w:rPr>
                <w:rStyle w:val="Hyperlink"/>
                <w:noProof/>
              </w:rPr>
              <w:t>Future work</w:t>
            </w:r>
            <w:r>
              <w:rPr>
                <w:noProof/>
                <w:webHidden/>
              </w:rPr>
              <w:tab/>
            </w:r>
            <w:r>
              <w:rPr>
                <w:noProof/>
                <w:webHidden/>
              </w:rPr>
              <w:fldChar w:fldCharType="begin"/>
            </w:r>
            <w:r>
              <w:rPr>
                <w:noProof/>
                <w:webHidden/>
              </w:rPr>
              <w:instrText xml:space="preserve"> PAGEREF _Toc38896110 \h </w:instrText>
            </w:r>
            <w:r>
              <w:rPr>
                <w:noProof/>
                <w:webHidden/>
              </w:rPr>
            </w:r>
            <w:r>
              <w:rPr>
                <w:noProof/>
                <w:webHidden/>
              </w:rPr>
              <w:fldChar w:fldCharType="separate"/>
            </w:r>
            <w:r>
              <w:rPr>
                <w:noProof/>
                <w:webHidden/>
              </w:rPr>
              <w:t>51</w:t>
            </w:r>
            <w:r>
              <w:rPr>
                <w:noProof/>
                <w:webHidden/>
              </w:rPr>
              <w:fldChar w:fldCharType="end"/>
            </w:r>
          </w:hyperlink>
        </w:p>
        <w:p w14:paraId="662ECF3D" w14:textId="096DD1AA"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1" w:history="1">
            <w:r w:rsidRPr="006B3BBB">
              <w:rPr>
                <w:rStyle w:val="Hyperlink"/>
                <w:noProof/>
              </w:rPr>
              <w:t>7.4.1</w:t>
            </w:r>
            <w:r>
              <w:rPr>
                <w:rFonts w:eastAsiaTheme="minorEastAsia" w:cstheme="minorBidi"/>
                <w:i w:val="0"/>
                <w:iCs w:val="0"/>
                <w:noProof/>
                <w:sz w:val="24"/>
                <w:lang w:val="en-US"/>
              </w:rPr>
              <w:tab/>
            </w:r>
            <w:r w:rsidRPr="006B3BBB">
              <w:rPr>
                <w:rStyle w:val="Hyperlink"/>
                <w:noProof/>
              </w:rPr>
              <w:t>Applying heterogeneous steady thermo-physical properties</w:t>
            </w:r>
            <w:r>
              <w:rPr>
                <w:noProof/>
                <w:webHidden/>
              </w:rPr>
              <w:tab/>
            </w:r>
            <w:r>
              <w:rPr>
                <w:noProof/>
                <w:webHidden/>
              </w:rPr>
              <w:fldChar w:fldCharType="begin"/>
            </w:r>
            <w:r>
              <w:rPr>
                <w:noProof/>
                <w:webHidden/>
              </w:rPr>
              <w:instrText xml:space="preserve"> PAGEREF _Toc38896111 \h </w:instrText>
            </w:r>
            <w:r>
              <w:rPr>
                <w:noProof/>
                <w:webHidden/>
              </w:rPr>
            </w:r>
            <w:r>
              <w:rPr>
                <w:noProof/>
                <w:webHidden/>
              </w:rPr>
              <w:fldChar w:fldCharType="separate"/>
            </w:r>
            <w:r>
              <w:rPr>
                <w:noProof/>
                <w:webHidden/>
              </w:rPr>
              <w:t>51</w:t>
            </w:r>
            <w:r>
              <w:rPr>
                <w:noProof/>
                <w:webHidden/>
              </w:rPr>
              <w:fldChar w:fldCharType="end"/>
            </w:r>
          </w:hyperlink>
        </w:p>
        <w:p w14:paraId="2CD1514B" w14:textId="40C14F5A"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2" w:history="1">
            <w:r w:rsidRPr="006B3BBB">
              <w:rPr>
                <w:rStyle w:val="Hyperlink"/>
                <w:noProof/>
              </w:rPr>
              <w:t>7.4.2</w:t>
            </w:r>
            <w:r>
              <w:rPr>
                <w:rFonts w:eastAsiaTheme="minorEastAsia" w:cstheme="minorBidi"/>
                <w:i w:val="0"/>
                <w:iCs w:val="0"/>
                <w:noProof/>
                <w:sz w:val="24"/>
                <w:lang w:val="en-US"/>
              </w:rPr>
              <w:tab/>
            </w:r>
            <w:r w:rsidRPr="006B3BBB">
              <w:rPr>
                <w:rStyle w:val="Hyperlink"/>
                <w:noProof/>
              </w:rPr>
              <w:t>Simulating entire load cycles</w:t>
            </w:r>
            <w:r>
              <w:rPr>
                <w:noProof/>
                <w:webHidden/>
              </w:rPr>
              <w:tab/>
            </w:r>
            <w:r>
              <w:rPr>
                <w:noProof/>
                <w:webHidden/>
              </w:rPr>
              <w:fldChar w:fldCharType="begin"/>
            </w:r>
            <w:r>
              <w:rPr>
                <w:noProof/>
                <w:webHidden/>
              </w:rPr>
              <w:instrText xml:space="preserve"> PAGEREF _Toc38896112 \h </w:instrText>
            </w:r>
            <w:r>
              <w:rPr>
                <w:noProof/>
                <w:webHidden/>
              </w:rPr>
            </w:r>
            <w:r>
              <w:rPr>
                <w:noProof/>
                <w:webHidden/>
              </w:rPr>
              <w:fldChar w:fldCharType="separate"/>
            </w:r>
            <w:r>
              <w:rPr>
                <w:noProof/>
                <w:webHidden/>
              </w:rPr>
              <w:t>51</w:t>
            </w:r>
            <w:r>
              <w:rPr>
                <w:noProof/>
                <w:webHidden/>
              </w:rPr>
              <w:fldChar w:fldCharType="end"/>
            </w:r>
          </w:hyperlink>
        </w:p>
        <w:p w14:paraId="752886EE" w14:textId="23363E08"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3" w:history="1">
            <w:r w:rsidRPr="006B3BBB">
              <w:rPr>
                <w:rStyle w:val="Hyperlink"/>
                <w:noProof/>
              </w:rPr>
              <w:t>7.4.3</w:t>
            </w:r>
            <w:r>
              <w:rPr>
                <w:rFonts w:eastAsiaTheme="minorEastAsia" w:cstheme="minorBidi"/>
                <w:i w:val="0"/>
                <w:iCs w:val="0"/>
                <w:noProof/>
                <w:sz w:val="24"/>
                <w:lang w:val="en-US"/>
              </w:rPr>
              <w:tab/>
            </w:r>
            <w:r w:rsidRPr="006B3BBB">
              <w:rPr>
                <w:rStyle w:val="Hyperlink"/>
                <w:noProof/>
              </w:rPr>
              <w:t>Simulating battery cell degradation</w:t>
            </w:r>
            <w:r>
              <w:rPr>
                <w:noProof/>
                <w:webHidden/>
              </w:rPr>
              <w:tab/>
            </w:r>
            <w:r>
              <w:rPr>
                <w:noProof/>
                <w:webHidden/>
              </w:rPr>
              <w:fldChar w:fldCharType="begin"/>
            </w:r>
            <w:r>
              <w:rPr>
                <w:noProof/>
                <w:webHidden/>
              </w:rPr>
              <w:instrText xml:space="preserve"> PAGEREF _Toc38896113 \h </w:instrText>
            </w:r>
            <w:r>
              <w:rPr>
                <w:noProof/>
                <w:webHidden/>
              </w:rPr>
            </w:r>
            <w:r>
              <w:rPr>
                <w:noProof/>
                <w:webHidden/>
              </w:rPr>
              <w:fldChar w:fldCharType="separate"/>
            </w:r>
            <w:r>
              <w:rPr>
                <w:noProof/>
                <w:webHidden/>
              </w:rPr>
              <w:t>52</w:t>
            </w:r>
            <w:r>
              <w:rPr>
                <w:noProof/>
                <w:webHidden/>
              </w:rPr>
              <w:fldChar w:fldCharType="end"/>
            </w:r>
          </w:hyperlink>
        </w:p>
        <w:p w14:paraId="2ECD4CC0" w14:textId="17BFA05E"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4" w:history="1">
            <w:r w:rsidRPr="006B3BBB">
              <w:rPr>
                <w:rStyle w:val="Hyperlink"/>
                <w:noProof/>
              </w:rPr>
              <w:t>7.4.4</w:t>
            </w:r>
            <w:r>
              <w:rPr>
                <w:rFonts w:eastAsiaTheme="minorEastAsia" w:cstheme="minorBidi"/>
                <w:i w:val="0"/>
                <w:iCs w:val="0"/>
                <w:noProof/>
                <w:sz w:val="24"/>
                <w:lang w:val="en-US"/>
              </w:rPr>
              <w:tab/>
            </w:r>
            <w:r w:rsidRPr="006B3BBB">
              <w:rPr>
                <w:rStyle w:val="Hyperlink"/>
                <w:noProof/>
              </w:rPr>
              <w:t>Effect of initial cell and ambient temperature</w:t>
            </w:r>
            <w:r>
              <w:rPr>
                <w:noProof/>
                <w:webHidden/>
              </w:rPr>
              <w:tab/>
            </w:r>
            <w:r>
              <w:rPr>
                <w:noProof/>
                <w:webHidden/>
              </w:rPr>
              <w:fldChar w:fldCharType="begin"/>
            </w:r>
            <w:r>
              <w:rPr>
                <w:noProof/>
                <w:webHidden/>
              </w:rPr>
              <w:instrText xml:space="preserve"> PAGEREF _Toc38896114 \h </w:instrText>
            </w:r>
            <w:r>
              <w:rPr>
                <w:noProof/>
                <w:webHidden/>
              </w:rPr>
            </w:r>
            <w:r>
              <w:rPr>
                <w:noProof/>
                <w:webHidden/>
              </w:rPr>
              <w:fldChar w:fldCharType="separate"/>
            </w:r>
            <w:r>
              <w:rPr>
                <w:noProof/>
                <w:webHidden/>
              </w:rPr>
              <w:t>53</w:t>
            </w:r>
            <w:r>
              <w:rPr>
                <w:noProof/>
                <w:webHidden/>
              </w:rPr>
              <w:fldChar w:fldCharType="end"/>
            </w:r>
          </w:hyperlink>
        </w:p>
        <w:p w14:paraId="150637FF" w14:textId="223211DB" w:rsidR="00D36FEE" w:rsidRDefault="00D36FEE">
          <w:pPr>
            <w:pStyle w:val="TOC2"/>
            <w:tabs>
              <w:tab w:val="left" w:pos="960"/>
              <w:tab w:val="right" w:leader="dot" w:pos="9010"/>
            </w:tabs>
            <w:rPr>
              <w:rFonts w:eastAsiaTheme="minorEastAsia" w:cstheme="minorBidi"/>
              <w:smallCaps w:val="0"/>
              <w:noProof/>
              <w:sz w:val="24"/>
              <w:lang w:val="en-US"/>
            </w:rPr>
          </w:pPr>
          <w:hyperlink w:anchor="_Toc38896115" w:history="1">
            <w:r w:rsidRPr="006B3BBB">
              <w:rPr>
                <w:rStyle w:val="Hyperlink"/>
                <w:noProof/>
              </w:rPr>
              <w:t>7.5</w:t>
            </w:r>
            <w:r>
              <w:rPr>
                <w:rFonts w:eastAsiaTheme="minorEastAsia" w:cstheme="minorBidi"/>
                <w:smallCaps w:val="0"/>
                <w:noProof/>
                <w:sz w:val="24"/>
                <w:lang w:val="en-US"/>
              </w:rPr>
              <w:tab/>
            </w:r>
            <w:r w:rsidRPr="006B3BBB">
              <w:rPr>
                <w:rStyle w:val="Hyperlink"/>
                <w:noProof/>
              </w:rPr>
              <w:t>Success of the numerical code</w:t>
            </w:r>
            <w:r>
              <w:rPr>
                <w:noProof/>
                <w:webHidden/>
              </w:rPr>
              <w:tab/>
            </w:r>
            <w:r>
              <w:rPr>
                <w:noProof/>
                <w:webHidden/>
              </w:rPr>
              <w:fldChar w:fldCharType="begin"/>
            </w:r>
            <w:r>
              <w:rPr>
                <w:noProof/>
                <w:webHidden/>
              </w:rPr>
              <w:instrText xml:space="preserve"> PAGEREF _Toc38896115 \h </w:instrText>
            </w:r>
            <w:r>
              <w:rPr>
                <w:noProof/>
                <w:webHidden/>
              </w:rPr>
            </w:r>
            <w:r>
              <w:rPr>
                <w:noProof/>
                <w:webHidden/>
              </w:rPr>
              <w:fldChar w:fldCharType="separate"/>
            </w:r>
            <w:r>
              <w:rPr>
                <w:noProof/>
                <w:webHidden/>
              </w:rPr>
              <w:t>54</w:t>
            </w:r>
            <w:r>
              <w:rPr>
                <w:noProof/>
                <w:webHidden/>
              </w:rPr>
              <w:fldChar w:fldCharType="end"/>
            </w:r>
          </w:hyperlink>
        </w:p>
        <w:p w14:paraId="2A9EE7BD" w14:textId="6A17CE4B"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6" w:history="1">
            <w:r w:rsidRPr="006B3BBB">
              <w:rPr>
                <w:rStyle w:val="Hyperlink"/>
                <w:noProof/>
              </w:rPr>
              <w:t>7.5.1</w:t>
            </w:r>
            <w:r>
              <w:rPr>
                <w:rFonts w:eastAsiaTheme="minorEastAsia" w:cstheme="minorBidi"/>
                <w:i w:val="0"/>
                <w:iCs w:val="0"/>
                <w:noProof/>
                <w:sz w:val="24"/>
                <w:lang w:val="en-US"/>
              </w:rPr>
              <w:tab/>
            </w:r>
            <w:r w:rsidRPr="006B3BBB">
              <w:rPr>
                <w:rStyle w:val="Hyperlink"/>
                <w:noProof/>
              </w:rPr>
              <w:t>Flexibility</w:t>
            </w:r>
            <w:r>
              <w:rPr>
                <w:noProof/>
                <w:webHidden/>
              </w:rPr>
              <w:tab/>
            </w:r>
            <w:r>
              <w:rPr>
                <w:noProof/>
                <w:webHidden/>
              </w:rPr>
              <w:fldChar w:fldCharType="begin"/>
            </w:r>
            <w:r>
              <w:rPr>
                <w:noProof/>
                <w:webHidden/>
              </w:rPr>
              <w:instrText xml:space="preserve"> PAGEREF _Toc38896116 \h </w:instrText>
            </w:r>
            <w:r>
              <w:rPr>
                <w:noProof/>
                <w:webHidden/>
              </w:rPr>
            </w:r>
            <w:r>
              <w:rPr>
                <w:noProof/>
                <w:webHidden/>
              </w:rPr>
              <w:fldChar w:fldCharType="separate"/>
            </w:r>
            <w:r>
              <w:rPr>
                <w:noProof/>
                <w:webHidden/>
              </w:rPr>
              <w:t>54</w:t>
            </w:r>
            <w:r>
              <w:rPr>
                <w:noProof/>
                <w:webHidden/>
              </w:rPr>
              <w:fldChar w:fldCharType="end"/>
            </w:r>
          </w:hyperlink>
        </w:p>
        <w:p w14:paraId="2D2CF6AF" w14:textId="4BF156B0"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7" w:history="1">
            <w:r w:rsidRPr="006B3BBB">
              <w:rPr>
                <w:rStyle w:val="Hyperlink"/>
                <w:noProof/>
              </w:rPr>
              <w:t>7.5.2</w:t>
            </w:r>
            <w:r>
              <w:rPr>
                <w:rFonts w:eastAsiaTheme="minorEastAsia" w:cstheme="minorBidi"/>
                <w:i w:val="0"/>
                <w:iCs w:val="0"/>
                <w:noProof/>
                <w:sz w:val="24"/>
                <w:lang w:val="en-US"/>
              </w:rPr>
              <w:tab/>
            </w:r>
            <w:r w:rsidRPr="006B3BBB">
              <w:rPr>
                <w:rStyle w:val="Hyperlink"/>
                <w:noProof/>
              </w:rPr>
              <w:t>Simplicity</w:t>
            </w:r>
            <w:r>
              <w:rPr>
                <w:noProof/>
                <w:webHidden/>
              </w:rPr>
              <w:tab/>
            </w:r>
            <w:r>
              <w:rPr>
                <w:noProof/>
                <w:webHidden/>
              </w:rPr>
              <w:fldChar w:fldCharType="begin"/>
            </w:r>
            <w:r>
              <w:rPr>
                <w:noProof/>
                <w:webHidden/>
              </w:rPr>
              <w:instrText xml:space="preserve"> PAGEREF _Toc38896117 \h </w:instrText>
            </w:r>
            <w:r>
              <w:rPr>
                <w:noProof/>
                <w:webHidden/>
              </w:rPr>
            </w:r>
            <w:r>
              <w:rPr>
                <w:noProof/>
                <w:webHidden/>
              </w:rPr>
              <w:fldChar w:fldCharType="separate"/>
            </w:r>
            <w:r>
              <w:rPr>
                <w:noProof/>
                <w:webHidden/>
              </w:rPr>
              <w:t>54</w:t>
            </w:r>
            <w:r>
              <w:rPr>
                <w:noProof/>
                <w:webHidden/>
              </w:rPr>
              <w:fldChar w:fldCharType="end"/>
            </w:r>
          </w:hyperlink>
        </w:p>
        <w:p w14:paraId="310053D1" w14:textId="1001B67A" w:rsidR="00D36FEE" w:rsidRDefault="00D36FEE">
          <w:pPr>
            <w:pStyle w:val="TOC3"/>
            <w:tabs>
              <w:tab w:val="left" w:pos="1200"/>
              <w:tab w:val="right" w:leader="dot" w:pos="9010"/>
            </w:tabs>
            <w:rPr>
              <w:rFonts w:eastAsiaTheme="minorEastAsia" w:cstheme="minorBidi"/>
              <w:i w:val="0"/>
              <w:iCs w:val="0"/>
              <w:noProof/>
              <w:sz w:val="24"/>
              <w:lang w:val="en-US"/>
            </w:rPr>
          </w:pPr>
          <w:hyperlink w:anchor="_Toc38896118" w:history="1">
            <w:r w:rsidRPr="006B3BBB">
              <w:rPr>
                <w:rStyle w:val="Hyperlink"/>
                <w:noProof/>
              </w:rPr>
              <w:t>7.5.3</w:t>
            </w:r>
            <w:r>
              <w:rPr>
                <w:rFonts w:eastAsiaTheme="minorEastAsia" w:cstheme="minorBidi"/>
                <w:i w:val="0"/>
                <w:iCs w:val="0"/>
                <w:noProof/>
                <w:sz w:val="24"/>
                <w:lang w:val="en-US"/>
              </w:rPr>
              <w:tab/>
            </w:r>
            <w:r w:rsidRPr="006B3BBB">
              <w:rPr>
                <w:rStyle w:val="Hyperlink"/>
                <w:noProof/>
              </w:rPr>
              <w:t>Accuracy</w:t>
            </w:r>
            <w:r>
              <w:rPr>
                <w:noProof/>
                <w:webHidden/>
              </w:rPr>
              <w:tab/>
            </w:r>
            <w:r>
              <w:rPr>
                <w:noProof/>
                <w:webHidden/>
              </w:rPr>
              <w:fldChar w:fldCharType="begin"/>
            </w:r>
            <w:r>
              <w:rPr>
                <w:noProof/>
                <w:webHidden/>
              </w:rPr>
              <w:instrText xml:space="preserve"> PAGEREF _Toc38896118 \h </w:instrText>
            </w:r>
            <w:r>
              <w:rPr>
                <w:noProof/>
                <w:webHidden/>
              </w:rPr>
            </w:r>
            <w:r>
              <w:rPr>
                <w:noProof/>
                <w:webHidden/>
              </w:rPr>
              <w:fldChar w:fldCharType="separate"/>
            </w:r>
            <w:r>
              <w:rPr>
                <w:noProof/>
                <w:webHidden/>
              </w:rPr>
              <w:t>54</w:t>
            </w:r>
            <w:r>
              <w:rPr>
                <w:noProof/>
                <w:webHidden/>
              </w:rPr>
              <w:fldChar w:fldCharType="end"/>
            </w:r>
          </w:hyperlink>
        </w:p>
        <w:p w14:paraId="749C5443" w14:textId="7B4DF917" w:rsidR="00D36FEE" w:rsidRDefault="00D36FEE">
          <w:pPr>
            <w:pStyle w:val="TOC1"/>
            <w:tabs>
              <w:tab w:val="right" w:leader="dot" w:pos="9010"/>
            </w:tabs>
            <w:rPr>
              <w:rFonts w:eastAsiaTheme="minorEastAsia" w:cstheme="minorBidi"/>
              <w:b w:val="0"/>
              <w:bCs w:val="0"/>
              <w:caps w:val="0"/>
              <w:noProof/>
              <w:sz w:val="24"/>
              <w:lang w:val="en-US"/>
            </w:rPr>
          </w:pPr>
          <w:hyperlink w:anchor="_Toc38896119" w:history="1">
            <w:r w:rsidRPr="006B3BBB">
              <w:rPr>
                <w:rStyle w:val="Hyperlink"/>
                <w:noProof/>
              </w:rPr>
              <w:t>List of References</w:t>
            </w:r>
            <w:r>
              <w:rPr>
                <w:noProof/>
                <w:webHidden/>
              </w:rPr>
              <w:tab/>
            </w:r>
            <w:r>
              <w:rPr>
                <w:noProof/>
                <w:webHidden/>
              </w:rPr>
              <w:fldChar w:fldCharType="begin"/>
            </w:r>
            <w:r>
              <w:rPr>
                <w:noProof/>
                <w:webHidden/>
              </w:rPr>
              <w:instrText xml:space="preserve"> PAGEREF _Toc38896119 \h </w:instrText>
            </w:r>
            <w:r>
              <w:rPr>
                <w:noProof/>
                <w:webHidden/>
              </w:rPr>
            </w:r>
            <w:r>
              <w:rPr>
                <w:noProof/>
                <w:webHidden/>
              </w:rPr>
              <w:fldChar w:fldCharType="separate"/>
            </w:r>
            <w:r>
              <w:rPr>
                <w:noProof/>
                <w:webHidden/>
              </w:rPr>
              <w:t>56</w:t>
            </w:r>
            <w:r>
              <w:rPr>
                <w:noProof/>
                <w:webHidden/>
              </w:rPr>
              <w:fldChar w:fldCharType="end"/>
            </w:r>
          </w:hyperlink>
        </w:p>
        <w:p w14:paraId="2C59784A" w14:textId="02B272DD" w:rsidR="00D36FEE" w:rsidRDefault="00D36FEE">
          <w:pPr>
            <w:pStyle w:val="TOC1"/>
            <w:tabs>
              <w:tab w:val="right" w:leader="dot" w:pos="9010"/>
            </w:tabs>
            <w:rPr>
              <w:rFonts w:eastAsiaTheme="minorEastAsia" w:cstheme="minorBidi"/>
              <w:b w:val="0"/>
              <w:bCs w:val="0"/>
              <w:caps w:val="0"/>
              <w:noProof/>
              <w:sz w:val="24"/>
              <w:lang w:val="en-US"/>
            </w:rPr>
          </w:pPr>
          <w:hyperlink w:anchor="_Toc38896120" w:history="1">
            <w:r w:rsidRPr="006B3BBB">
              <w:rPr>
                <w:rStyle w:val="Hyperlink"/>
                <w:noProof/>
              </w:rPr>
              <w:t>Appendices</w:t>
            </w:r>
            <w:r>
              <w:rPr>
                <w:noProof/>
                <w:webHidden/>
              </w:rPr>
              <w:tab/>
            </w:r>
            <w:r>
              <w:rPr>
                <w:noProof/>
                <w:webHidden/>
              </w:rPr>
              <w:fldChar w:fldCharType="begin"/>
            </w:r>
            <w:r>
              <w:rPr>
                <w:noProof/>
                <w:webHidden/>
              </w:rPr>
              <w:instrText xml:space="preserve"> PAGEREF _Toc38896120 \h </w:instrText>
            </w:r>
            <w:r>
              <w:rPr>
                <w:noProof/>
                <w:webHidden/>
              </w:rPr>
            </w:r>
            <w:r>
              <w:rPr>
                <w:noProof/>
                <w:webHidden/>
              </w:rPr>
              <w:fldChar w:fldCharType="separate"/>
            </w:r>
            <w:r>
              <w:rPr>
                <w:noProof/>
                <w:webHidden/>
              </w:rPr>
              <w:t>58</w:t>
            </w:r>
            <w:r>
              <w:rPr>
                <w:noProof/>
                <w:webHidden/>
              </w:rPr>
              <w:fldChar w:fldCharType="end"/>
            </w:r>
          </w:hyperlink>
        </w:p>
        <w:p w14:paraId="7F6882B9" w14:textId="1F56E014" w:rsidR="00D36FEE" w:rsidRDefault="00D36FEE">
          <w:pPr>
            <w:pStyle w:val="TOC2"/>
            <w:tabs>
              <w:tab w:val="right" w:leader="dot" w:pos="9010"/>
            </w:tabs>
            <w:rPr>
              <w:rFonts w:eastAsiaTheme="minorEastAsia" w:cstheme="minorBidi"/>
              <w:smallCaps w:val="0"/>
              <w:noProof/>
              <w:sz w:val="24"/>
              <w:lang w:val="en-US"/>
            </w:rPr>
          </w:pPr>
          <w:hyperlink w:anchor="_Toc38896121" w:history="1">
            <w:r w:rsidRPr="006B3BBB">
              <w:rPr>
                <w:rStyle w:val="Hyperlink"/>
                <w:noProof/>
              </w:rPr>
              <w:t>Appendix A: Management of Project</w:t>
            </w:r>
            <w:r>
              <w:rPr>
                <w:noProof/>
                <w:webHidden/>
              </w:rPr>
              <w:tab/>
            </w:r>
            <w:r>
              <w:rPr>
                <w:noProof/>
                <w:webHidden/>
              </w:rPr>
              <w:fldChar w:fldCharType="begin"/>
            </w:r>
            <w:r>
              <w:rPr>
                <w:noProof/>
                <w:webHidden/>
              </w:rPr>
              <w:instrText xml:space="preserve"> PAGEREF _Toc38896121 \h </w:instrText>
            </w:r>
            <w:r>
              <w:rPr>
                <w:noProof/>
                <w:webHidden/>
              </w:rPr>
            </w:r>
            <w:r>
              <w:rPr>
                <w:noProof/>
                <w:webHidden/>
              </w:rPr>
              <w:fldChar w:fldCharType="separate"/>
            </w:r>
            <w:r>
              <w:rPr>
                <w:noProof/>
                <w:webHidden/>
              </w:rPr>
              <w:t>58</w:t>
            </w:r>
            <w:r>
              <w:rPr>
                <w:noProof/>
                <w:webHidden/>
              </w:rPr>
              <w:fldChar w:fldCharType="end"/>
            </w:r>
          </w:hyperlink>
        </w:p>
        <w:p w14:paraId="676BFD39" w14:textId="4F048833" w:rsidR="00D36FEE" w:rsidRDefault="00D36FEE">
          <w:pPr>
            <w:pStyle w:val="TOC3"/>
            <w:tabs>
              <w:tab w:val="right" w:leader="dot" w:pos="9010"/>
            </w:tabs>
            <w:rPr>
              <w:rFonts w:eastAsiaTheme="minorEastAsia" w:cstheme="minorBidi"/>
              <w:i w:val="0"/>
              <w:iCs w:val="0"/>
              <w:noProof/>
              <w:sz w:val="24"/>
              <w:lang w:val="en-US"/>
            </w:rPr>
          </w:pPr>
          <w:hyperlink w:anchor="_Toc38896122" w:history="1">
            <w:r w:rsidRPr="006B3BBB">
              <w:rPr>
                <w:rStyle w:val="Hyperlink"/>
                <w:noProof/>
              </w:rPr>
              <w:t>Initial Plans</w:t>
            </w:r>
            <w:r>
              <w:rPr>
                <w:noProof/>
                <w:webHidden/>
              </w:rPr>
              <w:tab/>
            </w:r>
            <w:r>
              <w:rPr>
                <w:noProof/>
                <w:webHidden/>
              </w:rPr>
              <w:fldChar w:fldCharType="begin"/>
            </w:r>
            <w:r>
              <w:rPr>
                <w:noProof/>
                <w:webHidden/>
              </w:rPr>
              <w:instrText xml:space="preserve"> PAGEREF _Toc38896122 \h </w:instrText>
            </w:r>
            <w:r>
              <w:rPr>
                <w:noProof/>
                <w:webHidden/>
              </w:rPr>
            </w:r>
            <w:r>
              <w:rPr>
                <w:noProof/>
                <w:webHidden/>
              </w:rPr>
              <w:fldChar w:fldCharType="separate"/>
            </w:r>
            <w:r>
              <w:rPr>
                <w:noProof/>
                <w:webHidden/>
              </w:rPr>
              <w:t>58</w:t>
            </w:r>
            <w:r>
              <w:rPr>
                <w:noProof/>
                <w:webHidden/>
              </w:rPr>
              <w:fldChar w:fldCharType="end"/>
            </w:r>
          </w:hyperlink>
        </w:p>
        <w:p w14:paraId="34DE6407" w14:textId="373F0C72" w:rsidR="00D36FEE" w:rsidRDefault="00D36FEE">
          <w:pPr>
            <w:pStyle w:val="TOC3"/>
            <w:tabs>
              <w:tab w:val="right" w:leader="dot" w:pos="9010"/>
            </w:tabs>
            <w:rPr>
              <w:rFonts w:eastAsiaTheme="minorEastAsia" w:cstheme="minorBidi"/>
              <w:i w:val="0"/>
              <w:iCs w:val="0"/>
              <w:noProof/>
              <w:sz w:val="24"/>
              <w:lang w:val="en-US"/>
            </w:rPr>
          </w:pPr>
          <w:hyperlink w:anchor="_Toc38896123" w:history="1">
            <w:r w:rsidRPr="006B3BBB">
              <w:rPr>
                <w:rStyle w:val="Hyperlink"/>
                <w:noProof/>
              </w:rPr>
              <w:t>Updated Plan and Final Timeline</w:t>
            </w:r>
            <w:r>
              <w:rPr>
                <w:noProof/>
                <w:webHidden/>
              </w:rPr>
              <w:tab/>
            </w:r>
            <w:r>
              <w:rPr>
                <w:noProof/>
                <w:webHidden/>
              </w:rPr>
              <w:fldChar w:fldCharType="begin"/>
            </w:r>
            <w:r>
              <w:rPr>
                <w:noProof/>
                <w:webHidden/>
              </w:rPr>
              <w:instrText xml:space="preserve"> PAGEREF _Toc38896123 \h </w:instrText>
            </w:r>
            <w:r>
              <w:rPr>
                <w:noProof/>
                <w:webHidden/>
              </w:rPr>
            </w:r>
            <w:r>
              <w:rPr>
                <w:noProof/>
                <w:webHidden/>
              </w:rPr>
              <w:fldChar w:fldCharType="separate"/>
            </w:r>
            <w:r>
              <w:rPr>
                <w:noProof/>
                <w:webHidden/>
              </w:rPr>
              <w:t>58</w:t>
            </w:r>
            <w:r>
              <w:rPr>
                <w:noProof/>
                <w:webHidden/>
              </w:rPr>
              <w:fldChar w:fldCharType="end"/>
            </w:r>
          </w:hyperlink>
        </w:p>
        <w:p w14:paraId="52B01EBC" w14:textId="36E96725" w:rsidR="00D36FEE" w:rsidRDefault="00D36FEE">
          <w:pPr>
            <w:pStyle w:val="TOC3"/>
            <w:tabs>
              <w:tab w:val="right" w:leader="dot" w:pos="9010"/>
            </w:tabs>
            <w:rPr>
              <w:rFonts w:eastAsiaTheme="minorEastAsia" w:cstheme="minorBidi"/>
              <w:i w:val="0"/>
              <w:iCs w:val="0"/>
              <w:noProof/>
              <w:sz w:val="24"/>
              <w:lang w:val="en-US"/>
            </w:rPr>
          </w:pPr>
          <w:hyperlink w:anchor="_Toc38896124" w:history="1">
            <w:r w:rsidRPr="006B3BBB">
              <w:rPr>
                <w:rStyle w:val="Hyperlink"/>
                <w:noProof/>
              </w:rPr>
              <w:t>Reflections on the project plan</w:t>
            </w:r>
            <w:r>
              <w:rPr>
                <w:noProof/>
                <w:webHidden/>
              </w:rPr>
              <w:tab/>
            </w:r>
            <w:r>
              <w:rPr>
                <w:noProof/>
                <w:webHidden/>
              </w:rPr>
              <w:fldChar w:fldCharType="begin"/>
            </w:r>
            <w:r>
              <w:rPr>
                <w:noProof/>
                <w:webHidden/>
              </w:rPr>
              <w:instrText xml:space="preserve"> PAGEREF _Toc38896124 \h </w:instrText>
            </w:r>
            <w:r>
              <w:rPr>
                <w:noProof/>
                <w:webHidden/>
              </w:rPr>
            </w:r>
            <w:r>
              <w:rPr>
                <w:noProof/>
                <w:webHidden/>
              </w:rPr>
              <w:fldChar w:fldCharType="separate"/>
            </w:r>
            <w:r>
              <w:rPr>
                <w:noProof/>
                <w:webHidden/>
              </w:rPr>
              <w:t>59</w:t>
            </w:r>
            <w:r>
              <w:rPr>
                <w:noProof/>
                <w:webHidden/>
              </w:rPr>
              <w:fldChar w:fldCharType="end"/>
            </w:r>
          </w:hyperlink>
        </w:p>
        <w:p w14:paraId="4997E2FF" w14:textId="203627F8" w:rsidR="00D36FEE" w:rsidRDefault="00D36FEE">
          <w:pPr>
            <w:pStyle w:val="TOC2"/>
            <w:tabs>
              <w:tab w:val="right" w:leader="dot" w:pos="9010"/>
            </w:tabs>
            <w:rPr>
              <w:rFonts w:eastAsiaTheme="minorEastAsia" w:cstheme="minorBidi"/>
              <w:smallCaps w:val="0"/>
              <w:noProof/>
              <w:sz w:val="24"/>
              <w:lang w:val="en-US"/>
            </w:rPr>
          </w:pPr>
          <w:hyperlink w:anchor="_Toc38896125" w:history="1">
            <w:r w:rsidRPr="006B3BBB">
              <w:rPr>
                <w:rStyle w:val="Hyperlink"/>
                <w:noProof/>
              </w:rPr>
              <w:t>Appendix B: MATLAB Numerical model code</w:t>
            </w:r>
            <w:r>
              <w:rPr>
                <w:noProof/>
                <w:webHidden/>
              </w:rPr>
              <w:tab/>
            </w:r>
            <w:r>
              <w:rPr>
                <w:noProof/>
                <w:webHidden/>
              </w:rPr>
              <w:fldChar w:fldCharType="begin"/>
            </w:r>
            <w:r>
              <w:rPr>
                <w:noProof/>
                <w:webHidden/>
              </w:rPr>
              <w:instrText xml:space="preserve"> PAGEREF _Toc38896125 \h </w:instrText>
            </w:r>
            <w:r>
              <w:rPr>
                <w:noProof/>
                <w:webHidden/>
              </w:rPr>
            </w:r>
            <w:r>
              <w:rPr>
                <w:noProof/>
                <w:webHidden/>
              </w:rPr>
              <w:fldChar w:fldCharType="separate"/>
            </w:r>
            <w:r>
              <w:rPr>
                <w:noProof/>
                <w:webHidden/>
              </w:rPr>
              <w:t>60</w:t>
            </w:r>
            <w:r>
              <w:rPr>
                <w:noProof/>
                <w:webHidden/>
              </w:rPr>
              <w:fldChar w:fldCharType="end"/>
            </w:r>
          </w:hyperlink>
        </w:p>
        <w:p w14:paraId="62EC1C2A" w14:textId="08643942" w:rsidR="00D36FEE" w:rsidRDefault="00D36FEE">
          <w:pPr>
            <w:pStyle w:val="TOC2"/>
            <w:tabs>
              <w:tab w:val="right" w:leader="dot" w:pos="9010"/>
            </w:tabs>
            <w:rPr>
              <w:rFonts w:eastAsiaTheme="minorEastAsia" w:cstheme="minorBidi"/>
              <w:smallCaps w:val="0"/>
              <w:noProof/>
              <w:sz w:val="24"/>
              <w:lang w:val="en-US"/>
            </w:rPr>
          </w:pPr>
          <w:hyperlink w:anchor="_Toc38896126" w:history="1">
            <w:r w:rsidRPr="006B3BBB">
              <w:rPr>
                <w:rStyle w:val="Hyperlink"/>
                <w:noProof/>
              </w:rPr>
              <w:t>Appendix C: MATLAB User interface</w:t>
            </w:r>
            <w:r>
              <w:rPr>
                <w:noProof/>
                <w:webHidden/>
              </w:rPr>
              <w:tab/>
            </w:r>
            <w:r>
              <w:rPr>
                <w:noProof/>
                <w:webHidden/>
              </w:rPr>
              <w:fldChar w:fldCharType="begin"/>
            </w:r>
            <w:r>
              <w:rPr>
                <w:noProof/>
                <w:webHidden/>
              </w:rPr>
              <w:instrText xml:space="preserve"> PAGEREF _Toc38896126 \h </w:instrText>
            </w:r>
            <w:r>
              <w:rPr>
                <w:noProof/>
                <w:webHidden/>
              </w:rPr>
            </w:r>
            <w:r>
              <w:rPr>
                <w:noProof/>
                <w:webHidden/>
              </w:rPr>
              <w:fldChar w:fldCharType="separate"/>
            </w:r>
            <w:r>
              <w:rPr>
                <w:noProof/>
                <w:webHidden/>
              </w:rPr>
              <w:t>64</w:t>
            </w:r>
            <w:r>
              <w:rPr>
                <w:noProof/>
                <w:webHidden/>
              </w:rPr>
              <w:fldChar w:fldCharType="end"/>
            </w:r>
          </w:hyperlink>
        </w:p>
        <w:p w14:paraId="170154B2" w14:textId="3721304F" w:rsidR="00D36FEE" w:rsidRDefault="00D36FEE">
          <w:pPr>
            <w:pStyle w:val="TOC2"/>
            <w:tabs>
              <w:tab w:val="right" w:leader="dot" w:pos="9010"/>
            </w:tabs>
            <w:rPr>
              <w:rFonts w:eastAsiaTheme="minorEastAsia" w:cstheme="minorBidi"/>
              <w:smallCaps w:val="0"/>
              <w:noProof/>
              <w:sz w:val="24"/>
              <w:lang w:val="en-US"/>
            </w:rPr>
          </w:pPr>
          <w:hyperlink w:anchor="_Toc38896127" w:history="1">
            <w:r w:rsidRPr="006B3BBB">
              <w:rPr>
                <w:rStyle w:val="Hyperlink"/>
                <w:noProof/>
              </w:rPr>
              <w:t>Appendix D: Cooling Channel Add-on Code</w:t>
            </w:r>
            <w:r>
              <w:rPr>
                <w:noProof/>
                <w:webHidden/>
              </w:rPr>
              <w:tab/>
            </w:r>
            <w:r>
              <w:rPr>
                <w:noProof/>
                <w:webHidden/>
              </w:rPr>
              <w:fldChar w:fldCharType="begin"/>
            </w:r>
            <w:r>
              <w:rPr>
                <w:noProof/>
                <w:webHidden/>
              </w:rPr>
              <w:instrText xml:space="preserve"> PAGEREF _Toc38896127 \h </w:instrText>
            </w:r>
            <w:r>
              <w:rPr>
                <w:noProof/>
                <w:webHidden/>
              </w:rPr>
            </w:r>
            <w:r>
              <w:rPr>
                <w:noProof/>
                <w:webHidden/>
              </w:rPr>
              <w:fldChar w:fldCharType="separate"/>
            </w:r>
            <w:r>
              <w:rPr>
                <w:noProof/>
                <w:webHidden/>
              </w:rPr>
              <w:t>64</w:t>
            </w:r>
            <w:r>
              <w:rPr>
                <w:noProof/>
                <w:webHidden/>
              </w:rPr>
              <w:fldChar w:fldCharType="end"/>
            </w:r>
          </w:hyperlink>
        </w:p>
        <w:p w14:paraId="617AA19B" w14:textId="291AF78C" w:rsidR="002E7080" w:rsidRPr="00563B00" w:rsidRDefault="0082727B" w:rsidP="007F7C6F">
          <w:pPr>
            <w:rPr>
              <w:noProof/>
            </w:rPr>
          </w:pPr>
          <w:r w:rsidRPr="00563B00">
            <w:rPr>
              <w:rFonts w:cstheme="minorHAnsi"/>
              <w:b/>
              <w:bCs/>
              <w:sz w:val="20"/>
            </w:rPr>
            <w:fldChar w:fldCharType="end"/>
          </w:r>
        </w:p>
      </w:sdtContent>
    </w:sdt>
    <w:p w14:paraId="27B2053C" w14:textId="77777777" w:rsidR="00A25092" w:rsidRPr="00563B00" w:rsidRDefault="00A25092" w:rsidP="007F7C6F">
      <w:pPr>
        <w:rPr>
          <w:rFonts w:eastAsia="Times New Roman"/>
        </w:rPr>
      </w:pPr>
    </w:p>
    <w:p w14:paraId="7F30F807" w14:textId="77777777" w:rsidR="00A25092" w:rsidRPr="00563B00" w:rsidRDefault="00A25092" w:rsidP="007F7C6F">
      <w:pPr>
        <w:rPr>
          <w:rFonts w:eastAsia="Times New Roman"/>
        </w:rPr>
      </w:pPr>
    </w:p>
    <w:p w14:paraId="1082918D" w14:textId="77777777" w:rsidR="00A25092" w:rsidRPr="00563B00" w:rsidRDefault="00A25092" w:rsidP="007F7C6F">
      <w:pPr>
        <w:rPr>
          <w:rFonts w:eastAsia="Times New Roman"/>
        </w:rPr>
      </w:pPr>
    </w:p>
    <w:p w14:paraId="094081C2" w14:textId="77777777" w:rsidR="00A25092" w:rsidRPr="00563B00" w:rsidRDefault="00A25092" w:rsidP="007F7C6F">
      <w:pPr>
        <w:rPr>
          <w:rFonts w:eastAsia="Times New Roman"/>
        </w:rPr>
      </w:pPr>
    </w:p>
    <w:p w14:paraId="511EDE0D" w14:textId="77777777" w:rsidR="00A25092" w:rsidRPr="00563B00" w:rsidRDefault="00A25092" w:rsidP="007F7C6F">
      <w:pPr>
        <w:rPr>
          <w:rFonts w:eastAsia="Times New Roman"/>
        </w:rPr>
      </w:pPr>
    </w:p>
    <w:p w14:paraId="3E1259D0" w14:textId="77777777" w:rsidR="00A25092" w:rsidRPr="00563B00" w:rsidRDefault="00A25092" w:rsidP="007F7C6F">
      <w:pPr>
        <w:rPr>
          <w:rFonts w:eastAsia="Times New Roman"/>
        </w:rPr>
      </w:pPr>
    </w:p>
    <w:p w14:paraId="32D52901" w14:textId="77777777" w:rsidR="00A25092" w:rsidRPr="00563B00" w:rsidRDefault="00A25092" w:rsidP="007F7C6F">
      <w:pPr>
        <w:rPr>
          <w:rFonts w:eastAsia="Times New Roman"/>
        </w:rPr>
      </w:pPr>
    </w:p>
    <w:p w14:paraId="3A30E76E" w14:textId="77777777" w:rsidR="00A25092" w:rsidRPr="00563B00" w:rsidRDefault="00A25092" w:rsidP="007F7C6F">
      <w:pPr>
        <w:rPr>
          <w:rFonts w:eastAsia="Times New Roman"/>
        </w:rPr>
      </w:pPr>
    </w:p>
    <w:p w14:paraId="7059AD0F" w14:textId="77777777" w:rsidR="00A25092" w:rsidRPr="00563B00" w:rsidRDefault="00A25092" w:rsidP="007F7C6F">
      <w:pPr>
        <w:rPr>
          <w:rFonts w:eastAsia="Times New Roman"/>
        </w:rPr>
      </w:pPr>
    </w:p>
    <w:p w14:paraId="31201C79" w14:textId="77777777" w:rsidR="00A25092" w:rsidRPr="00563B00" w:rsidRDefault="00A25092" w:rsidP="007F7C6F">
      <w:pPr>
        <w:rPr>
          <w:rFonts w:eastAsia="Times New Roman"/>
        </w:rPr>
      </w:pPr>
    </w:p>
    <w:p w14:paraId="5FD5C62D" w14:textId="2F078C54" w:rsidR="00A25092" w:rsidRDefault="00A25092" w:rsidP="007F7C6F">
      <w:pPr>
        <w:rPr>
          <w:rFonts w:eastAsia="Times New Roman"/>
        </w:rPr>
      </w:pPr>
    </w:p>
    <w:p w14:paraId="4F9F460F" w14:textId="2C4F9B98" w:rsidR="00DE232F" w:rsidRDefault="00DE232F" w:rsidP="007F7C6F">
      <w:pPr>
        <w:rPr>
          <w:rFonts w:eastAsia="Times New Roman"/>
        </w:rPr>
      </w:pPr>
    </w:p>
    <w:p w14:paraId="4D3396FF" w14:textId="77777777" w:rsidR="00DE232F" w:rsidRPr="00563B00" w:rsidRDefault="00DE232F" w:rsidP="007F7C6F">
      <w:pPr>
        <w:rPr>
          <w:rFonts w:eastAsia="Times New Roman"/>
        </w:rPr>
      </w:pPr>
    </w:p>
    <w:p w14:paraId="2A04605B" w14:textId="77777777" w:rsidR="00A25092" w:rsidRPr="00563B00" w:rsidRDefault="00A25092" w:rsidP="007F7C6F">
      <w:pPr>
        <w:rPr>
          <w:rFonts w:eastAsia="Times New Roman"/>
        </w:rPr>
      </w:pPr>
    </w:p>
    <w:p w14:paraId="379776FB" w14:textId="77777777" w:rsidR="00A25092" w:rsidRPr="00563B00" w:rsidRDefault="00A25092" w:rsidP="007F7C6F">
      <w:pPr>
        <w:rPr>
          <w:rFonts w:eastAsia="Times New Roman"/>
        </w:rPr>
      </w:pPr>
    </w:p>
    <w:p w14:paraId="3C772B86" w14:textId="294F8161" w:rsidR="00183F07" w:rsidRDefault="00183F07" w:rsidP="00183F07">
      <w:pPr>
        <w:rPr>
          <w:rFonts w:eastAsia="Times New Roman"/>
        </w:rPr>
      </w:pPr>
    </w:p>
    <w:p w14:paraId="6A231D75" w14:textId="602E0CAF" w:rsidR="00183F07" w:rsidRDefault="00183F07" w:rsidP="00183F07">
      <w:pPr>
        <w:rPr>
          <w:rFonts w:eastAsia="Times New Roman"/>
        </w:rPr>
      </w:pPr>
    </w:p>
    <w:p w14:paraId="61A98717" w14:textId="55800DC1" w:rsidR="00183F07" w:rsidRDefault="00183F07" w:rsidP="00183F07">
      <w:pPr>
        <w:rPr>
          <w:rFonts w:eastAsia="Times New Roman"/>
        </w:rPr>
      </w:pPr>
    </w:p>
    <w:p w14:paraId="4845C2D7" w14:textId="77777777" w:rsidR="00183F07" w:rsidRDefault="00183F07" w:rsidP="00183F07">
      <w:pPr>
        <w:rPr>
          <w:rFonts w:eastAsia="Times New Roman"/>
        </w:rPr>
      </w:pPr>
    </w:p>
    <w:p w14:paraId="0094AAF2" w14:textId="60F841F7" w:rsidR="00183F07" w:rsidRDefault="00A25092" w:rsidP="00A25092">
      <w:pPr>
        <w:jc w:val="right"/>
        <w:rPr>
          <w:rFonts w:eastAsia="Times New Roman"/>
        </w:rPr>
      </w:pPr>
      <w:r w:rsidRPr="00563B00">
        <w:rPr>
          <w:rFonts w:eastAsia="Times New Roman"/>
        </w:rPr>
        <w:t xml:space="preserve">Word Count: </w:t>
      </w:r>
      <w:r w:rsidRPr="00563B00">
        <w:rPr>
          <w:rFonts w:eastAsia="Times New Roman"/>
        </w:rPr>
        <w:fldChar w:fldCharType="begin"/>
      </w:r>
      <w:r w:rsidRPr="00563B00">
        <w:rPr>
          <w:rFonts w:eastAsia="Times New Roman"/>
        </w:rPr>
        <w:instrText xml:space="preserve"> NUMWORDS  \* MERGEFORMAT </w:instrText>
      </w:r>
      <w:r w:rsidRPr="00563B00">
        <w:rPr>
          <w:rFonts w:eastAsia="Times New Roman"/>
        </w:rPr>
        <w:fldChar w:fldCharType="separate"/>
      </w:r>
      <w:r w:rsidR="00DE232F">
        <w:rPr>
          <w:rFonts w:eastAsia="Times New Roman"/>
          <w:noProof/>
        </w:rPr>
        <w:t>14450</w:t>
      </w:r>
      <w:r w:rsidRPr="00563B00">
        <w:rPr>
          <w:rFonts w:eastAsia="Times New Roman"/>
        </w:rPr>
        <w:fldChar w:fldCharType="end"/>
      </w:r>
    </w:p>
    <w:p w14:paraId="2D13144F" w14:textId="10EF14E2" w:rsidR="00DA1007" w:rsidRPr="00563B00" w:rsidRDefault="00183F07" w:rsidP="00A25092">
      <w:pPr>
        <w:jc w:val="right"/>
        <w:rPr>
          <w:rFonts w:eastAsia="Times New Roman"/>
        </w:rPr>
      </w:pPr>
      <w:r>
        <w:rPr>
          <w:rFonts w:eastAsia="Times New Roman"/>
        </w:rPr>
        <w:t>Word Count including footnotes and endnotes: 14</w:t>
      </w:r>
      <w:r w:rsidR="00D235D5">
        <w:rPr>
          <w:rFonts w:eastAsia="Times New Roman"/>
        </w:rPr>
        <w:t>498</w:t>
      </w:r>
      <w:r w:rsidR="00DA1007" w:rsidRPr="00563B00">
        <w:rPr>
          <w:rFonts w:eastAsia="Times New Roman"/>
        </w:rPr>
        <w:br w:type="page"/>
      </w:r>
    </w:p>
    <w:p w14:paraId="53471AF7" w14:textId="5033280A" w:rsidR="00DA1007" w:rsidRPr="00563B00" w:rsidRDefault="00D82BCB" w:rsidP="00EF5898">
      <w:pPr>
        <w:pStyle w:val="Heading1"/>
        <w:numPr>
          <w:ilvl w:val="0"/>
          <w:numId w:val="0"/>
        </w:numPr>
        <w:spacing w:line="360" w:lineRule="auto"/>
        <w:ind w:left="432" w:hanging="432"/>
        <w:rPr>
          <w:rFonts w:eastAsia="Times New Roman"/>
          <w:b/>
          <w:bCs/>
        </w:rPr>
      </w:pPr>
      <w:bookmarkStart w:id="0" w:name="_Toc38896057"/>
      <w:r w:rsidRPr="00563B00">
        <w:rPr>
          <w:rFonts w:eastAsia="Times New Roman"/>
        </w:rPr>
        <w:lastRenderedPageBreak/>
        <w:t>List</w:t>
      </w:r>
      <w:r w:rsidR="00DA1007" w:rsidRPr="00563B00">
        <w:rPr>
          <w:rFonts w:eastAsia="Times New Roman"/>
        </w:rPr>
        <w:t xml:space="preserve"> of Figures</w:t>
      </w:r>
      <w:bookmarkEnd w:id="0"/>
    </w:p>
    <w:p w14:paraId="16D3291A" w14:textId="37A6B512" w:rsidR="00EF5898" w:rsidRDefault="00D82BCB" w:rsidP="00EF5898">
      <w:pPr>
        <w:pStyle w:val="TableofFigures"/>
        <w:tabs>
          <w:tab w:val="right" w:leader="dot" w:pos="9010"/>
        </w:tabs>
        <w:spacing w:line="360" w:lineRule="auto"/>
        <w:rPr>
          <w:rFonts w:eastAsiaTheme="minorEastAsia" w:cstheme="minorBidi"/>
          <w:b w:val="0"/>
          <w:bCs w:val="0"/>
          <w:noProof/>
          <w:sz w:val="24"/>
          <w:lang w:val="en-US"/>
        </w:rPr>
      </w:pPr>
      <w:r w:rsidRPr="00563B00">
        <w:rPr>
          <w:rFonts w:eastAsia="Times New Roman"/>
        </w:rPr>
        <w:fldChar w:fldCharType="begin"/>
      </w:r>
      <w:r w:rsidRPr="00563B00">
        <w:rPr>
          <w:rFonts w:eastAsia="Times New Roman"/>
        </w:rPr>
        <w:instrText xml:space="preserve"> TOC \h \z \c "Figure" </w:instrText>
      </w:r>
      <w:r w:rsidRPr="00563B00">
        <w:rPr>
          <w:rFonts w:eastAsia="Times New Roman"/>
        </w:rPr>
        <w:fldChar w:fldCharType="separate"/>
      </w:r>
      <w:hyperlink w:anchor="_Toc38884225" w:history="1">
        <w:r w:rsidR="00EF5898" w:rsidRPr="00702BD0">
          <w:rPr>
            <w:rStyle w:val="Hyperlink"/>
            <w:noProof/>
          </w:rPr>
          <w:t>Figure 1 Prediction as to how the demand for electric cars is expected to boom in the coming decades.</w:t>
        </w:r>
        <w:r w:rsidR="00EF5898">
          <w:rPr>
            <w:noProof/>
            <w:webHidden/>
          </w:rPr>
          <w:tab/>
        </w:r>
        <w:r w:rsidR="00EF5898">
          <w:rPr>
            <w:noProof/>
            <w:webHidden/>
          </w:rPr>
          <w:fldChar w:fldCharType="begin"/>
        </w:r>
        <w:r w:rsidR="00EF5898">
          <w:rPr>
            <w:noProof/>
            <w:webHidden/>
          </w:rPr>
          <w:instrText xml:space="preserve"> PAGEREF _Toc38884225 \h </w:instrText>
        </w:r>
        <w:r w:rsidR="00EF5898">
          <w:rPr>
            <w:noProof/>
            <w:webHidden/>
          </w:rPr>
        </w:r>
        <w:r w:rsidR="00EF5898">
          <w:rPr>
            <w:noProof/>
            <w:webHidden/>
          </w:rPr>
          <w:fldChar w:fldCharType="separate"/>
        </w:r>
        <w:r w:rsidR="00D36FEE">
          <w:rPr>
            <w:noProof/>
            <w:webHidden/>
          </w:rPr>
          <w:t>8</w:t>
        </w:r>
        <w:r w:rsidR="00EF5898">
          <w:rPr>
            <w:noProof/>
            <w:webHidden/>
          </w:rPr>
          <w:fldChar w:fldCharType="end"/>
        </w:r>
      </w:hyperlink>
    </w:p>
    <w:p w14:paraId="3DDC9380" w14:textId="0F78AF21"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26" w:history="1">
        <w:r w:rsidR="00EF5898" w:rsidRPr="00702BD0">
          <w:rPr>
            <w:rStyle w:val="Hyperlink"/>
            <w:noProof/>
          </w:rPr>
          <w:t>Figure 2 Enhancement Factor of paraffin composites with different graphene fractions (Goli and Balandin, 2014).</w:t>
        </w:r>
        <w:r w:rsidR="00EF5898">
          <w:rPr>
            <w:noProof/>
            <w:webHidden/>
          </w:rPr>
          <w:tab/>
        </w:r>
        <w:r w:rsidR="00EF5898">
          <w:rPr>
            <w:noProof/>
            <w:webHidden/>
          </w:rPr>
          <w:fldChar w:fldCharType="begin"/>
        </w:r>
        <w:r w:rsidR="00EF5898">
          <w:rPr>
            <w:noProof/>
            <w:webHidden/>
          </w:rPr>
          <w:instrText xml:space="preserve"> PAGEREF _Toc38884226 \h </w:instrText>
        </w:r>
        <w:r w:rsidR="00EF5898">
          <w:rPr>
            <w:noProof/>
            <w:webHidden/>
          </w:rPr>
        </w:r>
        <w:r w:rsidR="00EF5898">
          <w:rPr>
            <w:noProof/>
            <w:webHidden/>
          </w:rPr>
          <w:fldChar w:fldCharType="separate"/>
        </w:r>
        <w:r w:rsidR="00D36FEE">
          <w:rPr>
            <w:noProof/>
            <w:webHidden/>
          </w:rPr>
          <w:t>15</w:t>
        </w:r>
        <w:r w:rsidR="00EF5898">
          <w:rPr>
            <w:noProof/>
            <w:webHidden/>
          </w:rPr>
          <w:fldChar w:fldCharType="end"/>
        </w:r>
      </w:hyperlink>
    </w:p>
    <w:p w14:paraId="52137329" w14:textId="5F0E1DFF"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27" w:history="1">
        <w:r w:rsidR="00EF5898" w:rsidRPr="00702BD0">
          <w:rPr>
            <w:rStyle w:val="Hyperlink"/>
            <w:noProof/>
          </w:rPr>
          <w:t>Figure 3 Illustration of Li-ion battery boundary conditions in 2 dimensions</w:t>
        </w:r>
        <w:r w:rsidR="00EF5898">
          <w:rPr>
            <w:noProof/>
            <w:webHidden/>
          </w:rPr>
          <w:tab/>
        </w:r>
        <w:r w:rsidR="00EF5898">
          <w:rPr>
            <w:noProof/>
            <w:webHidden/>
          </w:rPr>
          <w:fldChar w:fldCharType="begin"/>
        </w:r>
        <w:r w:rsidR="00EF5898">
          <w:rPr>
            <w:noProof/>
            <w:webHidden/>
          </w:rPr>
          <w:instrText xml:space="preserve"> PAGEREF _Toc38884227 \h </w:instrText>
        </w:r>
        <w:r w:rsidR="00EF5898">
          <w:rPr>
            <w:noProof/>
            <w:webHidden/>
          </w:rPr>
        </w:r>
        <w:r w:rsidR="00EF5898">
          <w:rPr>
            <w:noProof/>
            <w:webHidden/>
          </w:rPr>
          <w:fldChar w:fldCharType="separate"/>
        </w:r>
        <w:r w:rsidR="00D36FEE">
          <w:rPr>
            <w:noProof/>
            <w:webHidden/>
          </w:rPr>
          <w:t>19</w:t>
        </w:r>
        <w:r w:rsidR="00EF5898">
          <w:rPr>
            <w:noProof/>
            <w:webHidden/>
          </w:rPr>
          <w:fldChar w:fldCharType="end"/>
        </w:r>
      </w:hyperlink>
    </w:p>
    <w:p w14:paraId="4F35C7AE" w14:textId="42E57F58"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28" w:history="1">
        <w:r w:rsidR="00EF5898" w:rsidRPr="00702BD0">
          <w:rPr>
            <w:rStyle w:val="Hyperlink"/>
            <w:noProof/>
          </w:rPr>
          <w:t>Figure 4 Thermal contour map illustrating temperature distribution and the heat flux field for Stage 1</w:t>
        </w:r>
        <w:r w:rsidR="00EF5898">
          <w:rPr>
            <w:noProof/>
            <w:webHidden/>
          </w:rPr>
          <w:tab/>
        </w:r>
        <w:r w:rsidR="00EF5898">
          <w:rPr>
            <w:noProof/>
            <w:webHidden/>
          </w:rPr>
          <w:fldChar w:fldCharType="begin"/>
        </w:r>
        <w:r w:rsidR="00EF5898">
          <w:rPr>
            <w:noProof/>
            <w:webHidden/>
          </w:rPr>
          <w:instrText xml:space="preserve"> PAGEREF _Toc38884228 \h </w:instrText>
        </w:r>
        <w:r w:rsidR="00EF5898">
          <w:rPr>
            <w:noProof/>
            <w:webHidden/>
          </w:rPr>
        </w:r>
        <w:r w:rsidR="00EF5898">
          <w:rPr>
            <w:noProof/>
            <w:webHidden/>
          </w:rPr>
          <w:fldChar w:fldCharType="separate"/>
        </w:r>
        <w:r w:rsidR="00D36FEE">
          <w:rPr>
            <w:noProof/>
            <w:webHidden/>
          </w:rPr>
          <w:t>29</w:t>
        </w:r>
        <w:r w:rsidR="00EF5898">
          <w:rPr>
            <w:noProof/>
            <w:webHidden/>
          </w:rPr>
          <w:fldChar w:fldCharType="end"/>
        </w:r>
      </w:hyperlink>
    </w:p>
    <w:p w14:paraId="5D3A4B9B" w14:textId="06DC7386"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29" w:history="1">
        <w:r w:rsidR="00EF5898" w:rsidRPr="00702BD0">
          <w:rPr>
            <w:rStyle w:val="Hyperlink"/>
            <w:noProof/>
          </w:rPr>
          <w:t>Figure 5 Thermal contour map illustrating temperature distribution and the heat flux field for Stage 2</w:t>
        </w:r>
        <w:r w:rsidR="00EF5898">
          <w:rPr>
            <w:noProof/>
            <w:webHidden/>
          </w:rPr>
          <w:tab/>
        </w:r>
        <w:r w:rsidR="00EF5898">
          <w:rPr>
            <w:noProof/>
            <w:webHidden/>
          </w:rPr>
          <w:fldChar w:fldCharType="begin"/>
        </w:r>
        <w:r w:rsidR="00EF5898">
          <w:rPr>
            <w:noProof/>
            <w:webHidden/>
          </w:rPr>
          <w:instrText xml:space="preserve"> PAGEREF _Toc38884229 \h </w:instrText>
        </w:r>
        <w:r w:rsidR="00EF5898">
          <w:rPr>
            <w:noProof/>
            <w:webHidden/>
          </w:rPr>
        </w:r>
        <w:r w:rsidR="00EF5898">
          <w:rPr>
            <w:noProof/>
            <w:webHidden/>
          </w:rPr>
          <w:fldChar w:fldCharType="separate"/>
        </w:r>
        <w:r w:rsidR="00D36FEE">
          <w:rPr>
            <w:noProof/>
            <w:webHidden/>
          </w:rPr>
          <w:t>29</w:t>
        </w:r>
        <w:r w:rsidR="00EF5898">
          <w:rPr>
            <w:noProof/>
            <w:webHidden/>
          </w:rPr>
          <w:fldChar w:fldCharType="end"/>
        </w:r>
      </w:hyperlink>
    </w:p>
    <w:p w14:paraId="20735AA5" w14:textId="41F12280"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0" w:history="1">
        <w:r w:rsidR="00EF5898" w:rsidRPr="00702BD0">
          <w:rPr>
            <w:rStyle w:val="Hyperlink"/>
            <w:noProof/>
          </w:rPr>
          <w:t>Figure 6 Mesh converge</w:t>
        </w:r>
        <w:r w:rsidR="00EF5898" w:rsidRPr="00702BD0">
          <w:rPr>
            <w:rStyle w:val="Hyperlink"/>
            <w:noProof/>
          </w:rPr>
          <w:t>n</w:t>
        </w:r>
        <w:r w:rsidR="00EF5898" w:rsidRPr="00702BD0">
          <w:rPr>
            <w:rStyle w:val="Hyperlink"/>
            <w:noProof/>
          </w:rPr>
          <w:t>ce check plotted to show the trade-off with the computational cost for k=28 W/mK</w:t>
        </w:r>
        <w:r w:rsidR="00EF5898">
          <w:rPr>
            <w:noProof/>
            <w:webHidden/>
          </w:rPr>
          <w:tab/>
        </w:r>
        <w:r w:rsidR="00EF5898">
          <w:rPr>
            <w:noProof/>
            <w:webHidden/>
          </w:rPr>
          <w:fldChar w:fldCharType="begin"/>
        </w:r>
        <w:r w:rsidR="00EF5898">
          <w:rPr>
            <w:noProof/>
            <w:webHidden/>
          </w:rPr>
          <w:instrText xml:space="preserve"> PAGEREF _Toc38884230 \h </w:instrText>
        </w:r>
        <w:r w:rsidR="00EF5898">
          <w:rPr>
            <w:noProof/>
            <w:webHidden/>
          </w:rPr>
        </w:r>
        <w:r w:rsidR="00EF5898">
          <w:rPr>
            <w:noProof/>
            <w:webHidden/>
          </w:rPr>
          <w:fldChar w:fldCharType="separate"/>
        </w:r>
        <w:r w:rsidR="00D36FEE">
          <w:rPr>
            <w:noProof/>
            <w:webHidden/>
          </w:rPr>
          <w:t>32</w:t>
        </w:r>
        <w:r w:rsidR="00EF5898">
          <w:rPr>
            <w:noProof/>
            <w:webHidden/>
          </w:rPr>
          <w:fldChar w:fldCharType="end"/>
        </w:r>
      </w:hyperlink>
    </w:p>
    <w:p w14:paraId="04691D8C" w14:textId="6143764F"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1" w:history="1">
        <w:r w:rsidR="00EF5898" w:rsidRPr="00702BD0">
          <w:rPr>
            <w:rStyle w:val="Hyperlink"/>
            <w:noProof/>
          </w:rPr>
          <w:t>Figure 7 Temperature evolution of 53 Ah cell during a 3C discharge and a 5C discharge rates (Hosseinzadeh et al., 2018)</w:t>
        </w:r>
        <w:r w:rsidR="00EF5898">
          <w:rPr>
            <w:noProof/>
            <w:webHidden/>
          </w:rPr>
          <w:tab/>
        </w:r>
        <w:r w:rsidR="00EF5898">
          <w:rPr>
            <w:noProof/>
            <w:webHidden/>
          </w:rPr>
          <w:fldChar w:fldCharType="begin"/>
        </w:r>
        <w:r w:rsidR="00EF5898">
          <w:rPr>
            <w:noProof/>
            <w:webHidden/>
          </w:rPr>
          <w:instrText xml:space="preserve"> PAGEREF _Toc38884231 \h </w:instrText>
        </w:r>
        <w:r w:rsidR="00EF5898">
          <w:rPr>
            <w:noProof/>
            <w:webHidden/>
          </w:rPr>
        </w:r>
        <w:r w:rsidR="00EF5898">
          <w:rPr>
            <w:noProof/>
            <w:webHidden/>
          </w:rPr>
          <w:fldChar w:fldCharType="separate"/>
        </w:r>
        <w:r w:rsidR="00D36FEE">
          <w:rPr>
            <w:noProof/>
            <w:webHidden/>
          </w:rPr>
          <w:t>33</w:t>
        </w:r>
        <w:r w:rsidR="00EF5898">
          <w:rPr>
            <w:noProof/>
            <w:webHidden/>
          </w:rPr>
          <w:fldChar w:fldCharType="end"/>
        </w:r>
      </w:hyperlink>
    </w:p>
    <w:p w14:paraId="4F9F40C7" w14:textId="582E9DAD"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2" w:history="1">
        <w:r w:rsidR="00EF5898" w:rsidRPr="00702BD0">
          <w:rPr>
            <w:rStyle w:val="Hyperlink"/>
            <w:noProof/>
          </w:rPr>
          <w:t>Figure 8 Comparison of experimental results with simulation results for 3C discharging after 30 seconds</w:t>
        </w:r>
        <w:r w:rsidR="00EF5898">
          <w:rPr>
            <w:noProof/>
            <w:webHidden/>
          </w:rPr>
          <w:tab/>
        </w:r>
        <w:r w:rsidR="00EF5898">
          <w:rPr>
            <w:noProof/>
            <w:webHidden/>
          </w:rPr>
          <w:fldChar w:fldCharType="begin"/>
        </w:r>
        <w:r w:rsidR="00EF5898">
          <w:rPr>
            <w:noProof/>
            <w:webHidden/>
          </w:rPr>
          <w:instrText xml:space="preserve"> PAGEREF _Toc38884232 \h </w:instrText>
        </w:r>
        <w:r w:rsidR="00EF5898">
          <w:rPr>
            <w:noProof/>
            <w:webHidden/>
          </w:rPr>
        </w:r>
        <w:r w:rsidR="00EF5898">
          <w:rPr>
            <w:noProof/>
            <w:webHidden/>
          </w:rPr>
          <w:fldChar w:fldCharType="separate"/>
        </w:r>
        <w:r w:rsidR="00D36FEE">
          <w:rPr>
            <w:noProof/>
            <w:webHidden/>
          </w:rPr>
          <w:t>34</w:t>
        </w:r>
        <w:r w:rsidR="00EF5898">
          <w:rPr>
            <w:noProof/>
            <w:webHidden/>
          </w:rPr>
          <w:fldChar w:fldCharType="end"/>
        </w:r>
      </w:hyperlink>
    </w:p>
    <w:p w14:paraId="2B84DF9F" w14:textId="053FCC4D"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3" w:history="1">
        <w:r w:rsidR="00EF5898" w:rsidRPr="00702BD0">
          <w:rPr>
            <w:rStyle w:val="Hyperlink"/>
            <w:noProof/>
          </w:rPr>
          <w:t>Figure 9 Comparison of experimental results with simulation results for 3C discharging after 400 seconds</w:t>
        </w:r>
        <w:r w:rsidR="00EF5898">
          <w:rPr>
            <w:noProof/>
            <w:webHidden/>
          </w:rPr>
          <w:tab/>
        </w:r>
        <w:r w:rsidR="00EF5898">
          <w:rPr>
            <w:noProof/>
            <w:webHidden/>
          </w:rPr>
          <w:fldChar w:fldCharType="begin"/>
        </w:r>
        <w:r w:rsidR="00EF5898">
          <w:rPr>
            <w:noProof/>
            <w:webHidden/>
          </w:rPr>
          <w:instrText xml:space="preserve"> PAGEREF _Toc38884233 \h </w:instrText>
        </w:r>
        <w:r w:rsidR="00EF5898">
          <w:rPr>
            <w:noProof/>
            <w:webHidden/>
          </w:rPr>
        </w:r>
        <w:r w:rsidR="00EF5898">
          <w:rPr>
            <w:noProof/>
            <w:webHidden/>
          </w:rPr>
          <w:fldChar w:fldCharType="separate"/>
        </w:r>
        <w:r w:rsidR="00D36FEE">
          <w:rPr>
            <w:noProof/>
            <w:webHidden/>
          </w:rPr>
          <w:t>34</w:t>
        </w:r>
        <w:r w:rsidR="00EF5898">
          <w:rPr>
            <w:noProof/>
            <w:webHidden/>
          </w:rPr>
          <w:fldChar w:fldCharType="end"/>
        </w:r>
      </w:hyperlink>
    </w:p>
    <w:p w14:paraId="23839B9F" w14:textId="777CB028"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4" w:history="1">
        <w:r w:rsidR="00EF5898" w:rsidRPr="00702BD0">
          <w:rPr>
            <w:rStyle w:val="Hyperlink"/>
            <w:noProof/>
          </w:rPr>
          <w:t>Figure 10 Comparison of experimental results with simulation results for 3C discharging after 800 seconds</w:t>
        </w:r>
        <w:r w:rsidR="00EF5898">
          <w:rPr>
            <w:noProof/>
            <w:webHidden/>
          </w:rPr>
          <w:tab/>
        </w:r>
        <w:r w:rsidR="00EF5898">
          <w:rPr>
            <w:noProof/>
            <w:webHidden/>
          </w:rPr>
          <w:fldChar w:fldCharType="begin"/>
        </w:r>
        <w:r w:rsidR="00EF5898">
          <w:rPr>
            <w:noProof/>
            <w:webHidden/>
          </w:rPr>
          <w:instrText xml:space="preserve"> PAGEREF _Toc38884234 \h </w:instrText>
        </w:r>
        <w:r w:rsidR="00EF5898">
          <w:rPr>
            <w:noProof/>
            <w:webHidden/>
          </w:rPr>
        </w:r>
        <w:r w:rsidR="00EF5898">
          <w:rPr>
            <w:noProof/>
            <w:webHidden/>
          </w:rPr>
          <w:fldChar w:fldCharType="separate"/>
        </w:r>
        <w:r w:rsidR="00D36FEE">
          <w:rPr>
            <w:noProof/>
            <w:webHidden/>
          </w:rPr>
          <w:t>35</w:t>
        </w:r>
        <w:r w:rsidR="00EF5898">
          <w:rPr>
            <w:noProof/>
            <w:webHidden/>
          </w:rPr>
          <w:fldChar w:fldCharType="end"/>
        </w:r>
      </w:hyperlink>
    </w:p>
    <w:p w14:paraId="0AF5F9D5" w14:textId="6E019D6D"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5" w:history="1">
        <w:r w:rsidR="00EF5898" w:rsidRPr="00702BD0">
          <w:rPr>
            <w:rStyle w:val="Hyperlink"/>
            <w:noProof/>
          </w:rPr>
          <w:t>Figure 11 Comparison of experimental results with simulation results for 3C discharging after 1100 seconds</w:t>
        </w:r>
        <w:r w:rsidR="00EF5898">
          <w:rPr>
            <w:noProof/>
            <w:webHidden/>
          </w:rPr>
          <w:tab/>
        </w:r>
        <w:r w:rsidR="00EF5898">
          <w:rPr>
            <w:noProof/>
            <w:webHidden/>
          </w:rPr>
          <w:fldChar w:fldCharType="begin"/>
        </w:r>
        <w:r w:rsidR="00EF5898">
          <w:rPr>
            <w:noProof/>
            <w:webHidden/>
          </w:rPr>
          <w:instrText xml:space="preserve"> PAGEREF _Toc38884235 \h </w:instrText>
        </w:r>
        <w:r w:rsidR="00EF5898">
          <w:rPr>
            <w:noProof/>
            <w:webHidden/>
          </w:rPr>
        </w:r>
        <w:r w:rsidR="00EF5898">
          <w:rPr>
            <w:noProof/>
            <w:webHidden/>
          </w:rPr>
          <w:fldChar w:fldCharType="separate"/>
        </w:r>
        <w:r w:rsidR="00D36FEE">
          <w:rPr>
            <w:noProof/>
            <w:webHidden/>
          </w:rPr>
          <w:t>35</w:t>
        </w:r>
        <w:r w:rsidR="00EF5898">
          <w:rPr>
            <w:noProof/>
            <w:webHidden/>
          </w:rPr>
          <w:fldChar w:fldCharType="end"/>
        </w:r>
      </w:hyperlink>
    </w:p>
    <w:p w14:paraId="197E1668" w14:textId="0000EE6E"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6" w:history="1">
        <w:r w:rsidR="00EF5898" w:rsidRPr="00702BD0">
          <w:rPr>
            <w:rStyle w:val="Hyperlink"/>
            <w:noProof/>
          </w:rPr>
          <w:t>Figure 12 Comparison of experimental results with simulation results for 5C discharging after 30 seconds</w:t>
        </w:r>
        <w:r w:rsidR="00EF5898">
          <w:rPr>
            <w:noProof/>
            <w:webHidden/>
          </w:rPr>
          <w:tab/>
        </w:r>
        <w:r w:rsidR="00EF5898">
          <w:rPr>
            <w:noProof/>
            <w:webHidden/>
          </w:rPr>
          <w:fldChar w:fldCharType="begin"/>
        </w:r>
        <w:r w:rsidR="00EF5898">
          <w:rPr>
            <w:noProof/>
            <w:webHidden/>
          </w:rPr>
          <w:instrText xml:space="preserve"> PAGEREF _Toc38884236 \h </w:instrText>
        </w:r>
        <w:r w:rsidR="00EF5898">
          <w:rPr>
            <w:noProof/>
            <w:webHidden/>
          </w:rPr>
        </w:r>
        <w:r w:rsidR="00EF5898">
          <w:rPr>
            <w:noProof/>
            <w:webHidden/>
          </w:rPr>
          <w:fldChar w:fldCharType="separate"/>
        </w:r>
        <w:r w:rsidR="00D36FEE">
          <w:rPr>
            <w:noProof/>
            <w:webHidden/>
          </w:rPr>
          <w:t>36</w:t>
        </w:r>
        <w:r w:rsidR="00EF5898">
          <w:rPr>
            <w:noProof/>
            <w:webHidden/>
          </w:rPr>
          <w:fldChar w:fldCharType="end"/>
        </w:r>
      </w:hyperlink>
    </w:p>
    <w:p w14:paraId="152E45D6" w14:textId="0E531225"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7" w:history="1">
        <w:r w:rsidR="00EF5898" w:rsidRPr="00702BD0">
          <w:rPr>
            <w:rStyle w:val="Hyperlink"/>
            <w:noProof/>
          </w:rPr>
          <w:t>Figure 13 Comparison of experimental results with simulation results for 5C discharging after 100 seconds</w:t>
        </w:r>
        <w:r w:rsidR="00EF5898">
          <w:rPr>
            <w:noProof/>
            <w:webHidden/>
          </w:rPr>
          <w:tab/>
        </w:r>
        <w:r w:rsidR="00EF5898">
          <w:rPr>
            <w:noProof/>
            <w:webHidden/>
          </w:rPr>
          <w:fldChar w:fldCharType="begin"/>
        </w:r>
        <w:r w:rsidR="00EF5898">
          <w:rPr>
            <w:noProof/>
            <w:webHidden/>
          </w:rPr>
          <w:instrText xml:space="preserve"> PAGEREF _Toc38884237 \h </w:instrText>
        </w:r>
        <w:r w:rsidR="00EF5898">
          <w:rPr>
            <w:noProof/>
            <w:webHidden/>
          </w:rPr>
        </w:r>
        <w:r w:rsidR="00EF5898">
          <w:rPr>
            <w:noProof/>
            <w:webHidden/>
          </w:rPr>
          <w:fldChar w:fldCharType="separate"/>
        </w:r>
        <w:r w:rsidR="00D36FEE">
          <w:rPr>
            <w:noProof/>
            <w:webHidden/>
          </w:rPr>
          <w:t>36</w:t>
        </w:r>
        <w:r w:rsidR="00EF5898">
          <w:rPr>
            <w:noProof/>
            <w:webHidden/>
          </w:rPr>
          <w:fldChar w:fldCharType="end"/>
        </w:r>
      </w:hyperlink>
    </w:p>
    <w:p w14:paraId="2B39E31B" w14:textId="29D4F688"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8" w:history="1">
        <w:r w:rsidR="00EF5898" w:rsidRPr="00702BD0">
          <w:rPr>
            <w:rStyle w:val="Hyperlink"/>
            <w:noProof/>
          </w:rPr>
          <w:t>Figure 14 Comparison of experimental results with simulation results for 5C discharging after 400 seconds</w:t>
        </w:r>
        <w:r w:rsidR="00EF5898">
          <w:rPr>
            <w:noProof/>
            <w:webHidden/>
          </w:rPr>
          <w:tab/>
        </w:r>
        <w:r w:rsidR="00EF5898">
          <w:rPr>
            <w:noProof/>
            <w:webHidden/>
          </w:rPr>
          <w:fldChar w:fldCharType="begin"/>
        </w:r>
        <w:r w:rsidR="00EF5898">
          <w:rPr>
            <w:noProof/>
            <w:webHidden/>
          </w:rPr>
          <w:instrText xml:space="preserve"> PAGEREF _Toc38884238 \h </w:instrText>
        </w:r>
        <w:r w:rsidR="00EF5898">
          <w:rPr>
            <w:noProof/>
            <w:webHidden/>
          </w:rPr>
        </w:r>
        <w:r w:rsidR="00EF5898">
          <w:rPr>
            <w:noProof/>
            <w:webHidden/>
          </w:rPr>
          <w:fldChar w:fldCharType="separate"/>
        </w:r>
        <w:r w:rsidR="00D36FEE">
          <w:rPr>
            <w:noProof/>
            <w:webHidden/>
          </w:rPr>
          <w:t>37</w:t>
        </w:r>
        <w:r w:rsidR="00EF5898">
          <w:rPr>
            <w:noProof/>
            <w:webHidden/>
          </w:rPr>
          <w:fldChar w:fldCharType="end"/>
        </w:r>
      </w:hyperlink>
    </w:p>
    <w:p w14:paraId="66CA5DC5" w14:textId="008CF9C3"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39" w:history="1">
        <w:r w:rsidR="00EF5898" w:rsidRPr="00702BD0">
          <w:rPr>
            <w:rStyle w:val="Hyperlink"/>
            <w:noProof/>
          </w:rPr>
          <w:t>Figure 15 Comparison of experimental results with simulation results for 5C discharging after 680 seconds</w:t>
        </w:r>
        <w:r w:rsidR="00EF5898">
          <w:rPr>
            <w:noProof/>
            <w:webHidden/>
          </w:rPr>
          <w:tab/>
        </w:r>
        <w:r w:rsidR="00EF5898">
          <w:rPr>
            <w:noProof/>
            <w:webHidden/>
          </w:rPr>
          <w:fldChar w:fldCharType="begin"/>
        </w:r>
        <w:r w:rsidR="00EF5898">
          <w:rPr>
            <w:noProof/>
            <w:webHidden/>
          </w:rPr>
          <w:instrText xml:space="preserve"> PAGEREF _Toc38884239 \h </w:instrText>
        </w:r>
        <w:r w:rsidR="00EF5898">
          <w:rPr>
            <w:noProof/>
            <w:webHidden/>
          </w:rPr>
        </w:r>
        <w:r w:rsidR="00EF5898">
          <w:rPr>
            <w:noProof/>
            <w:webHidden/>
          </w:rPr>
          <w:fldChar w:fldCharType="separate"/>
        </w:r>
        <w:r w:rsidR="00D36FEE">
          <w:rPr>
            <w:noProof/>
            <w:webHidden/>
          </w:rPr>
          <w:t>37</w:t>
        </w:r>
        <w:r w:rsidR="00EF5898">
          <w:rPr>
            <w:noProof/>
            <w:webHidden/>
          </w:rPr>
          <w:fldChar w:fldCharType="end"/>
        </w:r>
      </w:hyperlink>
    </w:p>
    <w:p w14:paraId="7C7C3C09" w14:textId="7ACF1E62"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0" w:history="1">
        <w:r w:rsidR="00EF5898" w:rsidRPr="00702BD0">
          <w:rPr>
            <w:rStyle w:val="Hyperlink"/>
            <w:noProof/>
          </w:rPr>
          <w:t>Figure 16 Variation of maximum cell temperature with the thermal conductivity of the cell</w:t>
        </w:r>
        <w:r w:rsidR="00EF5898">
          <w:rPr>
            <w:noProof/>
            <w:webHidden/>
          </w:rPr>
          <w:tab/>
        </w:r>
        <w:r w:rsidR="00EF5898">
          <w:rPr>
            <w:noProof/>
            <w:webHidden/>
          </w:rPr>
          <w:fldChar w:fldCharType="begin"/>
        </w:r>
        <w:r w:rsidR="00EF5898">
          <w:rPr>
            <w:noProof/>
            <w:webHidden/>
          </w:rPr>
          <w:instrText xml:space="preserve"> PAGEREF _Toc38884240 \h </w:instrText>
        </w:r>
        <w:r w:rsidR="00EF5898">
          <w:rPr>
            <w:noProof/>
            <w:webHidden/>
          </w:rPr>
        </w:r>
        <w:r w:rsidR="00EF5898">
          <w:rPr>
            <w:noProof/>
            <w:webHidden/>
          </w:rPr>
          <w:fldChar w:fldCharType="separate"/>
        </w:r>
        <w:r w:rsidR="00D36FEE">
          <w:rPr>
            <w:noProof/>
            <w:webHidden/>
          </w:rPr>
          <w:t>39</w:t>
        </w:r>
        <w:r w:rsidR="00EF5898">
          <w:rPr>
            <w:noProof/>
            <w:webHidden/>
          </w:rPr>
          <w:fldChar w:fldCharType="end"/>
        </w:r>
      </w:hyperlink>
    </w:p>
    <w:p w14:paraId="45180D92" w14:textId="450D7335"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1" w:history="1">
        <w:r w:rsidR="00EF5898" w:rsidRPr="00702BD0">
          <w:rPr>
            <w:rStyle w:val="Hyperlink"/>
            <w:noProof/>
          </w:rPr>
          <w:t>Figure 17 Maximum temperature difference on cell surface under 5C discharge h=250W/m</w:t>
        </w:r>
        <w:r w:rsidR="00EF5898" w:rsidRPr="00702BD0">
          <w:rPr>
            <w:rStyle w:val="Hyperlink"/>
            <w:noProof/>
            <w:vertAlign w:val="superscript"/>
          </w:rPr>
          <w:t>2</w:t>
        </w:r>
        <w:r w:rsidR="00EF5898" w:rsidRPr="00702BD0">
          <w:rPr>
            <w:rStyle w:val="Hyperlink"/>
            <w:noProof/>
          </w:rPr>
          <w:t>K</w:t>
        </w:r>
        <w:r w:rsidR="00EF5898">
          <w:rPr>
            <w:noProof/>
            <w:webHidden/>
          </w:rPr>
          <w:tab/>
        </w:r>
        <w:r w:rsidR="00EF5898">
          <w:rPr>
            <w:noProof/>
            <w:webHidden/>
          </w:rPr>
          <w:fldChar w:fldCharType="begin"/>
        </w:r>
        <w:r w:rsidR="00EF5898">
          <w:rPr>
            <w:noProof/>
            <w:webHidden/>
          </w:rPr>
          <w:instrText xml:space="preserve"> PAGEREF _Toc38884241 \h </w:instrText>
        </w:r>
        <w:r w:rsidR="00EF5898">
          <w:rPr>
            <w:noProof/>
            <w:webHidden/>
          </w:rPr>
        </w:r>
        <w:r w:rsidR="00EF5898">
          <w:rPr>
            <w:noProof/>
            <w:webHidden/>
          </w:rPr>
          <w:fldChar w:fldCharType="separate"/>
        </w:r>
        <w:r w:rsidR="00D36FEE">
          <w:rPr>
            <w:noProof/>
            <w:webHidden/>
          </w:rPr>
          <w:t>39</w:t>
        </w:r>
        <w:r w:rsidR="00EF5898">
          <w:rPr>
            <w:noProof/>
            <w:webHidden/>
          </w:rPr>
          <w:fldChar w:fldCharType="end"/>
        </w:r>
      </w:hyperlink>
    </w:p>
    <w:p w14:paraId="46CD6DE2" w14:textId="7ACBEDAA"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2" w:history="1">
        <w:r w:rsidR="00EF5898" w:rsidRPr="00702BD0">
          <w:rPr>
            <w:rStyle w:val="Hyperlink"/>
            <w:noProof/>
          </w:rPr>
          <w:t>Figure 18 Temperature evolution for the cell under the condition h=250 W/m</w:t>
        </w:r>
        <w:r w:rsidR="00EF5898" w:rsidRPr="00702BD0">
          <w:rPr>
            <w:rStyle w:val="Hyperlink"/>
            <w:noProof/>
            <w:vertAlign w:val="superscript"/>
          </w:rPr>
          <w:t>2</w:t>
        </w:r>
        <w:r w:rsidR="00EF5898" w:rsidRPr="00702BD0">
          <w:rPr>
            <w:rStyle w:val="Hyperlink"/>
            <w:noProof/>
          </w:rPr>
          <w:t>K</w:t>
        </w:r>
        <w:r w:rsidR="00EF5898">
          <w:rPr>
            <w:noProof/>
            <w:webHidden/>
          </w:rPr>
          <w:tab/>
        </w:r>
        <w:r w:rsidR="00EF5898">
          <w:rPr>
            <w:noProof/>
            <w:webHidden/>
          </w:rPr>
          <w:fldChar w:fldCharType="begin"/>
        </w:r>
        <w:r w:rsidR="00EF5898">
          <w:rPr>
            <w:noProof/>
            <w:webHidden/>
          </w:rPr>
          <w:instrText xml:space="preserve"> PAGEREF _Toc38884242 \h </w:instrText>
        </w:r>
        <w:r w:rsidR="00EF5898">
          <w:rPr>
            <w:noProof/>
            <w:webHidden/>
          </w:rPr>
        </w:r>
        <w:r w:rsidR="00EF5898">
          <w:rPr>
            <w:noProof/>
            <w:webHidden/>
          </w:rPr>
          <w:fldChar w:fldCharType="separate"/>
        </w:r>
        <w:r w:rsidR="00D36FEE">
          <w:rPr>
            <w:noProof/>
            <w:webHidden/>
          </w:rPr>
          <w:t>40</w:t>
        </w:r>
        <w:r w:rsidR="00EF5898">
          <w:rPr>
            <w:noProof/>
            <w:webHidden/>
          </w:rPr>
          <w:fldChar w:fldCharType="end"/>
        </w:r>
      </w:hyperlink>
    </w:p>
    <w:p w14:paraId="51FD5AC1" w14:textId="75C820AF"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3" w:history="1">
        <w:r w:rsidR="00EF5898" w:rsidRPr="00702BD0">
          <w:rPr>
            <w:rStyle w:val="Hyperlink"/>
            <w:noProof/>
          </w:rPr>
          <w:t>Figure 19 Illustration of the phase change submersion setup modelled in Case Study 2</w:t>
        </w:r>
        <w:r w:rsidR="00EF5898">
          <w:rPr>
            <w:noProof/>
            <w:webHidden/>
          </w:rPr>
          <w:tab/>
        </w:r>
        <w:r w:rsidR="00EF5898">
          <w:rPr>
            <w:noProof/>
            <w:webHidden/>
          </w:rPr>
          <w:fldChar w:fldCharType="begin"/>
        </w:r>
        <w:r w:rsidR="00EF5898">
          <w:rPr>
            <w:noProof/>
            <w:webHidden/>
          </w:rPr>
          <w:instrText xml:space="preserve"> PAGEREF _Toc38884243 \h </w:instrText>
        </w:r>
        <w:r w:rsidR="00EF5898">
          <w:rPr>
            <w:noProof/>
            <w:webHidden/>
          </w:rPr>
        </w:r>
        <w:r w:rsidR="00EF5898">
          <w:rPr>
            <w:noProof/>
            <w:webHidden/>
          </w:rPr>
          <w:fldChar w:fldCharType="separate"/>
        </w:r>
        <w:r w:rsidR="00D36FEE">
          <w:rPr>
            <w:noProof/>
            <w:webHidden/>
          </w:rPr>
          <w:t>41</w:t>
        </w:r>
        <w:r w:rsidR="00EF5898">
          <w:rPr>
            <w:noProof/>
            <w:webHidden/>
          </w:rPr>
          <w:fldChar w:fldCharType="end"/>
        </w:r>
      </w:hyperlink>
    </w:p>
    <w:p w14:paraId="7F8F8E47" w14:textId="64E0B631"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4" w:history="1">
        <w:r w:rsidR="00EF5898" w:rsidRPr="00702BD0">
          <w:rPr>
            <w:rStyle w:val="Hyperlink"/>
            <w:noProof/>
          </w:rPr>
          <w:t>Figure 20 Variation of the maximum cell temperature with phase change material thermal conductivity (5C 680 seconds)</w:t>
        </w:r>
        <w:r w:rsidR="00EF5898">
          <w:rPr>
            <w:noProof/>
            <w:webHidden/>
          </w:rPr>
          <w:tab/>
        </w:r>
        <w:r w:rsidR="00EF5898">
          <w:rPr>
            <w:noProof/>
            <w:webHidden/>
          </w:rPr>
          <w:fldChar w:fldCharType="begin"/>
        </w:r>
        <w:r w:rsidR="00EF5898">
          <w:rPr>
            <w:noProof/>
            <w:webHidden/>
          </w:rPr>
          <w:instrText xml:space="preserve"> PAGEREF _Toc38884244 \h </w:instrText>
        </w:r>
        <w:r w:rsidR="00EF5898">
          <w:rPr>
            <w:noProof/>
            <w:webHidden/>
          </w:rPr>
        </w:r>
        <w:r w:rsidR="00EF5898">
          <w:rPr>
            <w:noProof/>
            <w:webHidden/>
          </w:rPr>
          <w:fldChar w:fldCharType="separate"/>
        </w:r>
        <w:r w:rsidR="00D36FEE">
          <w:rPr>
            <w:noProof/>
            <w:webHidden/>
          </w:rPr>
          <w:t>41</w:t>
        </w:r>
        <w:r w:rsidR="00EF5898">
          <w:rPr>
            <w:noProof/>
            <w:webHidden/>
          </w:rPr>
          <w:fldChar w:fldCharType="end"/>
        </w:r>
      </w:hyperlink>
    </w:p>
    <w:p w14:paraId="415236C6" w14:textId="5A3142D6"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5" w:history="1">
        <w:r w:rsidR="00EF5898" w:rsidRPr="00702BD0">
          <w:rPr>
            <w:rStyle w:val="Hyperlink"/>
            <w:noProof/>
          </w:rPr>
          <w:t>Figure 21 Thermal pattern of cell submerged in a PCM with k = 15 W/mK</w:t>
        </w:r>
        <w:r w:rsidR="00EF5898">
          <w:rPr>
            <w:noProof/>
            <w:webHidden/>
          </w:rPr>
          <w:tab/>
        </w:r>
        <w:r w:rsidR="00EF5898">
          <w:rPr>
            <w:noProof/>
            <w:webHidden/>
          </w:rPr>
          <w:fldChar w:fldCharType="begin"/>
        </w:r>
        <w:r w:rsidR="00EF5898">
          <w:rPr>
            <w:noProof/>
            <w:webHidden/>
          </w:rPr>
          <w:instrText xml:space="preserve"> PAGEREF _Toc38884245 \h </w:instrText>
        </w:r>
        <w:r w:rsidR="00EF5898">
          <w:rPr>
            <w:noProof/>
            <w:webHidden/>
          </w:rPr>
        </w:r>
        <w:r w:rsidR="00EF5898">
          <w:rPr>
            <w:noProof/>
            <w:webHidden/>
          </w:rPr>
          <w:fldChar w:fldCharType="separate"/>
        </w:r>
        <w:r w:rsidR="00D36FEE">
          <w:rPr>
            <w:noProof/>
            <w:webHidden/>
          </w:rPr>
          <w:t>42</w:t>
        </w:r>
        <w:r w:rsidR="00EF5898">
          <w:rPr>
            <w:noProof/>
            <w:webHidden/>
          </w:rPr>
          <w:fldChar w:fldCharType="end"/>
        </w:r>
      </w:hyperlink>
    </w:p>
    <w:p w14:paraId="0A0C22E0" w14:textId="15524D8C"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6" w:history="1">
        <w:r w:rsidR="00EF5898" w:rsidRPr="00702BD0">
          <w:rPr>
            <w:rStyle w:val="Hyperlink"/>
            <w:noProof/>
          </w:rPr>
          <w:t>Figure 22 Effect of Phase Change Material submersion on the temperature evolution observed</w:t>
        </w:r>
        <w:r w:rsidR="00EF5898">
          <w:rPr>
            <w:noProof/>
            <w:webHidden/>
          </w:rPr>
          <w:tab/>
        </w:r>
        <w:r w:rsidR="00EF5898">
          <w:rPr>
            <w:noProof/>
            <w:webHidden/>
          </w:rPr>
          <w:fldChar w:fldCharType="begin"/>
        </w:r>
        <w:r w:rsidR="00EF5898">
          <w:rPr>
            <w:noProof/>
            <w:webHidden/>
          </w:rPr>
          <w:instrText xml:space="preserve"> PAGEREF _Toc38884246 \h </w:instrText>
        </w:r>
        <w:r w:rsidR="00EF5898">
          <w:rPr>
            <w:noProof/>
            <w:webHidden/>
          </w:rPr>
        </w:r>
        <w:r w:rsidR="00EF5898">
          <w:rPr>
            <w:noProof/>
            <w:webHidden/>
          </w:rPr>
          <w:fldChar w:fldCharType="separate"/>
        </w:r>
        <w:r w:rsidR="00D36FEE">
          <w:rPr>
            <w:noProof/>
            <w:webHidden/>
          </w:rPr>
          <w:t>42</w:t>
        </w:r>
        <w:r w:rsidR="00EF5898">
          <w:rPr>
            <w:noProof/>
            <w:webHidden/>
          </w:rPr>
          <w:fldChar w:fldCharType="end"/>
        </w:r>
      </w:hyperlink>
    </w:p>
    <w:p w14:paraId="0EA28FCB" w14:textId="6DC61031"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7" w:history="1">
        <w:r w:rsidR="00EF5898" w:rsidRPr="00702BD0">
          <w:rPr>
            <w:rStyle w:val="Hyperlink"/>
            <w:noProof/>
          </w:rPr>
          <w:t>Figure 23 Illustration of the cooling channel setup modelled in Case Study 3 and the position of the channel</w:t>
        </w:r>
        <w:r w:rsidR="00EF5898">
          <w:rPr>
            <w:noProof/>
            <w:webHidden/>
          </w:rPr>
          <w:tab/>
        </w:r>
        <w:r w:rsidR="00EF5898">
          <w:rPr>
            <w:noProof/>
            <w:webHidden/>
          </w:rPr>
          <w:fldChar w:fldCharType="begin"/>
        </w:r>
        <w:r w:rsidR="00EF5898">
          <w:rPr>
            <w:noProof/>
            <w:webHidden/>
          </w:rPr>
          <w:instrText xml:space="preserve"> PAGEREF _Toc38884247 \h </w:instrText>
        </w:r>
        <w:r w:rsidR="00EF5898">
          <w:rPr>
            <w:noProof/>
            <w:webHidden/>
          </w:rPr>
        </w:r>
        <w:r w:rsidR="00EF5898">
          <w:rPr>
            <w:noProof/>
            <w:webHidden/>
          </w:rPr>
          <w:fldChar w:fldCharType="separate"/>
        </w:r>
        <w:r w:rsidR="00D36FEE">
          <w:rPr>
            <w:noProof/>
            <w:webHidden/>
          </w:rPr>
          <w:t>44</w:t>
        </w:r>
        <w:r w:rsidR="00EF5898">
          <w:rPr>
            <w:noProof/>
            <w:webHidden/>
          </w:rPr>
          <w:fldChar w:fldCharType="end"/>
        </w:r>
      </w:hyperlink>
    </w:p>
    <w:p w14:paraId="0D731CDD" w14:textId="4D164B40"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8" w:history="1">
        <w:r w:rsidR="00EF5898" w:rsidRPr="00702BD0">
          <w:rPr>
            <w:rStyle w:val="Hyperlink"/>
            <w:noProof/>
          </w:rPr>
          <w:t>Figure 24 Comparison of with channel and without channel under external natural convection of h=250W/m</w:t>
        </w:r>
        <w:r w:rsidR="00EF5898" w:rsidRPr="00702BD0">
          <w:rPr>
            <w:rStyle w:val="Hyperlink"/>
            <w:noProof/>
            <w:vertAlign w:val="superscript"/>
          </w:rPr>
          <w:t>2</w:t>
        </w:r>
        <w:r w:rsidR="00EF5898" w:rsidRPr="00702BD0">
          <w:rPr>
            <w:rStyle w:val="Hyperlink"/>
            <w:noProof/>
          </w:rPr>
          <w:t>K</w:t>
        </w:r>
        <w:r w:rsidR="00EF5898">
          <w:rPr>
            <w:noProof/>
            <w:webHidden/>
          </w:rPr>
          <w:tab/>
        </w:r>
        <w:r w:rsidR="00EF5898">
          <w:rPr>
            <w:noProof/>
            <w:webHidden/>
          </w:rPr>
          <w:fldChar w:fldCharType="begin"/>
        </w:r>
        <w:r w:rsidR="00EF5898">
          <w:rPr>
            <w:noProof/>
            <w:webHidden/>
          </w:rPr>
          <w:instrText xml:space="preserve"> PAGEREF _Toc38884248 \h </w:instrText>
        </w:r>
        <w:r w:rsidR="00EF5898">
          <w:rPr>
            <w:noProof/>
            <w:webHidden/>
          </w:rPr>
        </w:r>
        <w:r w:rsidR="00EF5898">
          <w:rPr>
            <w:noProof/>
            <w:webHidden/>
          </w:rPr>
          <w:fldChar w:fldCharType="separate"/>
        </w:r>
        <w:r w:rsidR="00D36FEE">
          <w:rPr>
            <w:noProof/>
            <w:webHidden/>
          </w:rPr>
          <w:t>45</w:t>
        </w:r>
        <w:r w:rsidR="00EF5898">
          <w:rPr>
            <w:noProof/>
            <w:webHidden/>
          </w:rPr>
          <w:fldChar w:fldCharType="end"/>
        </w:r>
      </w:hyperlink>
    </w:p>
    <w:p w14:paraId="14271405" w14:textId="38924BE1"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49" w:history="1">
        <w:r w:rsidR="00EF5898" w:rsidRPr="00702BD0">
          <w:rPr>
            <w:rStyle w:val="Hyperlink"/>
            <w:noProof/>
          </w:rPr>
          <w:t>Figure 25 Comparison of with channel and without channel under external phase change material of k=15 W/mK</w:t>
        </w:r>
        <w:r w:rsidR="00EF5898">
          <w:rPr>
            <w:noProof/>
            <w:webHidden/>
          </w:rPr>
          <w:tab/>
        </w:r>
        <w:r w:rsidR="00EF5898">
          <w:rPr>
            <w:noProof/>
            <w:webHidden/>
          </w:rPr>
          <w:fldChar w:fldCharType="begin"/>
        </w:r>
        <w:r w:rsidR="00EF5898">
          <w:rPr>
            <w:noProof/>
            <w:webHidden/>
          </w:rPr>
          <w:instrText xml:space="preserve"> PAGEREF _Toc38884249 \h </w:instrText>
        </w:r>
        <w:r w:rsidR="00EF5898">
          <w:rPr>
            <w:noProof/>
            <w:webHidden/>
          </w:rPr>
        </w:r>
        <w:r w:rsidR="00EF5898">
          <w:rPr>
            <w:noProof/>
            <w:webHidden/>
          </w:rPr>
          <w:fldChar w:fldCharType="separate"/>
        </w:r>
        <w:r w:rsidR="00D36FEE">
          <w:rPr>
            <w:noProof/>
            <w:webHidden/>
          </w:rPr>
          <w:t>46</w:t>
        </w:r>
        <w:r w:rsidR="00EF5898">
          <w:rPr>
            <w:noProof/>
            <w:webHidden/>
          </w:rPr>
          <w:fldChar w:fldCharType="end"/>
        </w:r>
      </w:hyperlink>
    </w:p>
    <w:p w14:paraId="3A37AD1A" w14:textId="471740B2"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0" w:history="1">
        <w:r w:rsidR="00EF5898" w:rsidRPr="00702BD0">
          <w:rPr>
            <w:rStyle w:val="Hyperlink"/>
            <w:noProof/>
          </w:rPr>
          <w:t>Figure 26 Comparative study showing the effect of installing BTM systems on a cell in the natural convection case</w:t>
        </w:r>
        <w:r w:rsidR="00EF5898">
          <w:rPr>
            <w:noProof/>
            <w:webHidden/>
          </w:rPr>
          <w:tab/>
        </w:r>
        <w:r w:rsidR="00EF5898">
          <w:rPr>
            <w:noProof/>
            <w:webHidden/>
          </w:rPr>
          <w:fldChar w:fldCharType="begin"/>
        </w:r>
        <w:r w:rsidR="00EF5898">
          <w:rPr>
            <w:noProof/>
            <w:webHidden/>
          </w:rPr>
          <w:instrText xml:space="preserve"> PAGEREF _Toc38884250 \h </w:instrText>
        </w:r>
        <w:r w:rsidR="00EF5898">
          <w:rPr>
            <w:noProof/>
            <w:webHidden/>
          </w:rPr>
        </w:r>
        <w:r w:rsidR="00EF5898">
          <w:rPr>
            <w:noProof/>
            <w:webHidden/>
          </w:rPr>
          <w:fldChar w:fldCharType="separate"/>
        </w:r>
        <w:r w:rsidR="00D36FEE">
          <w:rPr>
            <w:noProof/>
            <w:webHidden/>
          </w:rPr>
          <w:t>47</w:t>
        </w:r>
        <w:r w:rsidR="00EF5898">
          <w:rPr>
            <w:noProof/>
            <w:webHidden/>
          </w:rPr>
          <w:fldChar w:fldCharType="end"/>
        </w:r>
      </w:hyperlink>
    </w:p>
    <w:p w14:paraId="04F89B83" w14:textId="1065A59C"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1" w:history="1">
        <w:r w:rsidR="00EF5898" w:rsidRPr="00702BD0">
          <w:rPr>
            <w:rStyle w:val="Hyperlink"/>
            <w:noProof/>
          </w:rPr>
          <w:t>Figure 27 Comparative study showing the effect of installing BTM systems to a PCM submersed cell</w:t>
        </w:r>
        <w:r w:rsidR="00EF5898">
          <w:rPr>
            <w:noProof/>
            <w:webHidden/>
          </w:rPr>
          <w:tab/>
        </w:r>
        <w:r w:rsidR="00EF5898">
          <w:rPr>
            <w:noProof/>
            <w:webHidden/>
          </w:rPr>
          <w:fldChar w:fldCharType="begin"/>
        </w:r>
        <w:r w:rsidR="00EF5898">
          <w:rPr>
            <w:noProof/>
            <w:webHidden/>
          </w:rPr>
          <w:instrText xml:space="preserve"> PAGEREF _Toc38884251 \h </w:instrText>
        </w:r>
        <w:r w:rsidR="00EF5898">
          <w:rPr>
            <w:noProof/>
            <w:webHidden/>
          </w:rPr>
        </w:r>
        <w:r w:rsidR="00EF5898">
          <w:rPr>
            <w:noProof/>
            <w:webHidden/>
          </w:rPr>
          <w:fldChar w:fldCharType="separate"/>
        </w:r>
        <w:r w:rsidR="00D36FEE">
          <w:rPr>
            <w:noProof/>
            <w:webHidden/>
          </w:rPr>
          <w:t>48</w:t>
        </w:r>
        <w:r w:rsidR="00EF5898">
          <w:rPr>
            <w:noProof/>
            <w:webHidden/>
          </w:rPr>
          <w:fldChar w:fldCharType="end"/>
        </w:r>
      </w:hyperlink>
    </w:p>
    <w:p w14:paraId="507294A1" w14:textId="58BC895A"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2" w:history="1">
        <w:r w:rsidR="00EF5898" w:rsidRPr="00702BD0">
          <w:rPr>
            <w:rStyle w:val="Hyperlink"/>
            <w:noProof/>
          </w:rPr>
          <w:t>Figure 28 Experimental investigation of internal resistance R against the state of charge (Kellner et al., 2018)</w:t>
        </w:r>
        <w:r w:rsidR="00EF5898">
          <w:rPr>
            <w:noProof/>
            <w:webHidden/>
          </w:rPr>
          <w:tab/>
        </w:r>
        <w:r w:rsidR="00EF5898">
          <w:rPr>
            <w:noProof/>
            <w:webHidden/>
          </w:rPr>
          <w:fldChar w:fldCharType="begin"/>
        </w:r>
        <w:r w:rsidR="00EF5898">
          <w:rPr>
            <w:noProof/>
            <w:webHidden/>
          </w:rPr>
          <w:instrText xml:space="preserve"> PAGEREF _Toc38884252 \h </w:instrText>
        </w:r>
        <w:r w:rsidR="00EF5898">
          <w:rPr>
            <w:noProof/>
            <w:webHidden/>
          </w:rPr>
        </w:r>
        <w:r w:rsidR="00EF5898">
          <w:rPr>
            <w:noProof/>
            <w:webHidden/>
          </w:rPr>
          <w:fldChar w:fldCharType="separate"/>
        </w:r>
        <w:r w:rsidR="00D36FEE">
          <w:rPr>
            <w:noProof/>
            <w:webHidden/>
          </w:rPr>
          <w:t>50</w:t>
        </w:r>
        <w:r w:rsidR="00EF5898">
          <w:rPr>
            <w:noProof/>
            <w:webHidden/>
          </w:rPr>
          <w:fldChar w:fldCharType="end"/>
        </w:r>
      </w:hyperlink>
    </w:p>
    <w:p w14:paraId="56BCCC7D" w14:textId="74F2F6C7"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3" w:history="1">
        <w:r w:rsidR="00EF5898" w:rsidRPr="00702BD0">
          <w:rPr>
            <w:rStyle w:val="Hyperlink"/>
            <w:noProof/>
          </w:rPr>
          <w:t>Figure 29 Testing schedules for current(A) for Li-ion battery examination (Chen, 2013)</w:t>
        </w:r>
        <w:r w:rsidR="00EF5898">
          <w:rPr>
            <w:noProof/>
            <w:webHidden/>
          </w:rPr>
          <w:tab/>
        </w:r>
        <w:r w:rsidR="00EF5898">
          <w:rPr>
            <w:noProof/>
            <w:webHidden/>
          </w:rPr>
          <w:fldChar w:fldCharType="begin"/>
        </w:r>
        <w:r w:rsidR="00EF5898">
          <w:rPr>
            <w:noProof/>
            <w:webHidden/>
          </w:rPr>
          <w:instrText xml:space="preserve"> PAGEREF _Toc38884253 \h </w:instrText>
        </w:r>
        <w:r w:rsidR="00EF5898">
          <w:rPr>
            <w:noProof/>
            <w:webHidden/>
          </w:rPr>
        </w:r>
        <w:r w:rsidR="00EF5898">
          <w:rPr>
            <w:noProof/>
            <w:webHidden/>
          </w:rPr>
          <w:fldChar w:fldCharType="separate"/>
        </w:r>
        <w:r w:rsidR="00D36FEE">
          <w:rPr>
            <w:noProof/>
            <w:webHidden/>
          </w:rPr>
          <w:t>52</w:t>
        </w:r>
        <w:r w:rsidR="00EF5898">
          <w:rPr>
            <w:noProof/>
            <w:webHidden/>
          </w:rPr>
          <w:fldChar w:fldCharType="end"/>
        </w:r>
      </w:hyperlink>
    </w:p>
    <w:p w14:paraId="23FDB5BF" w14:textId="0FBA1B37"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4" w:history="1">
        <w:r w:rsidR="00EF5898" w:rsidRPr="00702BD0">
          <w:rPr>
            <w:rStyle w:val="Hyperlink"/>
            <w:noProof/>
          </w:rPr>
          <w:t>Figure 30 Calendar ageing with varying temperature at 50% SoC (Xu et al., 2016)</w:t>
        </w:r>
        <w:r w:rsidR="00EF5898">
          <w:rPr>
            <w:noProof/>
            <w:webHidden/>
          </w:rPr>
          <w:tab/>
        </w:r>
        <w:r w:rsidR="00EF5898">
          <w:rPr>
            <w:noProof/>
            <w:webHidden/>
          </w:rPr>
          <w:fldChar w:fldCharType="begin"/>
        </w:r>
        <w:r w:rsidR="00EF5898">
          <w:rPr>
            <w:noProof/>
            <w:webHidden/>
          </w:rPr>
          <w:instrText xml:space="preserve"> PAGEREF _Toc38884254 \h </w:instrText>
        </w:r>
        <w:r w:rsidR="00EF5898">
          <w:rPr>
            <w:noProof/>
            <w:webHidden/>
          </w:rPr>
        </w:r>
        <w:r w:rsidR="00EF5898">
          <w:rPr>
            <w:noProof/>
            <w:webHidden/>
          </w:rPr>
          <w:fldChar w:fldCharType="separate"/>
        </w:r>
        <w:r w:rsidR="00D36FEE">
          <w:rPr>
            <w:noProof/>
            <w:webHidden/>
          </w:rPr>
          <w:t>53</w:t>
        </w:r>
        <w:r w:rsidR="00EF5898">
          <w:rPr>
            <w:noProof/>
            <w:webHidden/>
          </w:rPr>
          <w:fldChar w:fldCharType="end"/>
        </w:r>
      </w:hyperlink>
    </w:p>
    <w:p w14:paraId="57322E29" w14:textId="74CCD4CC"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5" w:history="1">
        <w:r w:rsidR="00EF5898" w:rsidRPr="00702BD0">
          <w:rPr>
            <w:rStyle w:val="Hyperlink"/>
            <w:noProof/>
          </w:rPr>
          <w:t>Figure 31 Internal resistance variation with the mean cell temperature for a 30A current pulse</w:t>
        </w:r>
        <w:r w:rsidR="00EF5898">
          <w:rPr>
            <w:noProof/>
            <w:webHidden/>
          </w:rPr>
          <w:tab/>
        </w:r>
        <w:r w:rsidR="00EF5898">
          <w:rPr>
            <w:noProof/>
            <w:webHidden/>
          </w:rPr>
          <w:fldChar w:fldCharType="begin"/>
        </w:r>
        <w:r w:rsidR="00EF5898">
          <w:rPr>
            <w:noProof/>
            <w:webHidden/>
          </w:rPr>
          <w:instrText xml:space="preserve"> PAGEREF _Toc38884255 \h </w:instrText>
        </w:r>
        <w:r w:rsidR="00EF5898">
          <w:rPr>
            <w:noProof/>
            <w:webHidden/>
          </w:rPr>
        </w:r>
        <w:r w:rsidR="00EF5898">
          <w:rPr>
            <w:noProof/>
            <w:webHidden/>
          </w:rPr>
          <w:fldChar w:fldCharType="separate"/>
        </w:r>
        <w:r w:rsidR="00D36FEE">
          <w:rPr>
            <w:noProof/>
            <w:webHidden/>
          </w:rPr>
          <w:t>53</w:t>
        </w:r>
        <w:r w:rsidR="00EF5898">
          <w:rPr>
            <w:noProof/>
            <w:webHidden/>
          </w:rPr>
          <w:fldChar w:fldCharType="end"/>
        </w:r>
      </w:hyperlink>
    </w:p>
    <w:p w14:paraId="1F5CAAE9" w14:textId="3B21C990" w:rsidR="00D82BCB" w:rsidRPr="00563B00" w:rsidRDefault="00D82BCB" w:rsidP="00EF5898">
      <w:pPr>
        <w:pStyle w:val="Heading1"/>
        <w:numPr>
          <w:ilvl w:val="0"/>
          <w:numId w:val="0"/>
        </w:numPr>
        <w:spacing w:line="360" w:lineRule="auto"/>
        <w:rPr>
          <w:rFonts w:eastAsia="Times New Roman"/>
        </w:rPr>
      </w:pPr>
      <w:r w:rsidRPr="00563B00">
        <w:rPr>
          <w:rFonts w:eastAsia="Times New Roman"/>
          <w:b/>
          <w:bCs/>
        </w:rPr>
        <w:fldChar w:fldCharType="end"/>
      </w:r>
      <w:bookmarkStart w:id="1" w:name="_Toc38896058"/>
      <w:r w:rsidRPr="00563B00">
        <w:rPr>
          <w:rFonts w:eastAsia="Times New Roman"/>
        </w:rPr>
        <w:t>List of Tables</w:t>
      </w:r>
      <w:bookmarkEnd w:id="1"/>
    </w:p>
    <w:p w14:paraId="4B5B5188" w14:textId="5D83B342" w:rsidR="00EF5898" w:rsidRDefault="00D82BCB" w:rsidP="00EF5898">
      <w:pPr>
        <w:pStyle w:val="TableofFigures"/>
        <w:tabs>
          <w:tab w:val="right" w:leader="dot" w:pos="9010"/>
        </w:tabs>
        <w:spacing w:line="360" w:lineRule="auto"/>
        <w:rPr>
          <w:rFonts w:eastAsiaTheme="minorEastAsia" w:cstheme="minorBidi"/>
          <w:b w:val="0"/>
          <w:bCs w:val="0"/>
          <w:noProof/>
          <w:sz w:val="24"/>
          <w:lang w:val="en-US"/>
        </w:rPr>
      </w:pPr>
      <w:r w:rsidRPr="00563B00">
        <w:rPr>
          <w:rFonts w:eastAsia="Times New Roman"/>
        </w:rPr>
        <w:fldChar w:fldCharType="begin"/>
      </w:r>
      <w:r w:rsidRPr="00563B00">
        <w:rPr>
          <w:rFonts w:eastAsia="Times New Roman"/>
        </w:rPr>
        <w:instrText xml:space="preserve"> TOC \h \z \c "Table" </w:instrText>
      </w:r>
      <w:r w:rsidRPr="00563B00">
        <w:rPr>
          <w:rFonts w:eastAsia="Times New Roman"/>
        </w:rPr>
        <w:fldChar w:fldCharType="separate"/>
      </w:r>
      <w:hyperlink w:anchor="_Toc38884256" w:history="1">
        <w:r w:rsidR="00EF5898" w:rsidRPr="00AA4232">
          <w:rPr>
            <w:rStyle w:val="Hyperlink"/>
            <w:noProof/>
          </w:rPr>
          <w:t>Table 1 Properties of different electric vehicle batteries (Liu et al., 2017)</w:t>
        </w:r>
        <w:r w:rsidR="00EF5898">
          <w:rPr>
            <w:noProof/>
            <w:webHidden/>
          </w:rPr>
          <w:tab/>
        </w:r>
        <w:r w:rsidR="00EF5898">
          <w:rPr>
            <w:noProof/>
            <w:webHidden/>
          </w:rPr>
          <w:fldChar w:fldCharType="begin"/>
        </w:r>
        <w:r w:rsidR="00EF5898">
          <w:rPr>
            <w:noProof/>
            <w:webHidden/>
          </w:rPr>
          <w:instrText xml:space="preserve"> PAGEREF _Toc38884256 \h </w:instrText>
        </w:r>
        <w:r w:rsidR="00EF5898">
          <w:rPr>
            <w:noProof/>
            <w:webHidden/>
          </w:rPr>
        </w:r>
        <w:r w:rsidR="00EF5898">
          <w:rPr>
            <w:noProof/>
            <w:webHidden/>
          </w:rPr>
          <w:fldChar w:fldCharType="separate"/>
        </w:r>
        <w:r w:rsidR="00D36FEE">
          <w:rPr>
            <w:noProof/>
            <w:webHidden/>
          </w:rPr>
          <w:t>9</w:t>
        </w:r>
        <w:r w:rsidR="00EF5898">
          <w:rPr>
            <w:noProof/>
            <w:webHidden/>
          </w:rPr>
          <w:fldChar w:fldCharType="end"/>
        </w:r>
      </w:hyperlink>
    </w:p>
    <w:p w14:paraId="09539BBC" w14:textId="081F4B30"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7" w:history="1">
        <w:r w:rsidR="00EF5898" w:rsidRPr="00AA4232">
          <w:rPr>
            <w:rStyle w:val="Hyperlink"/>
            <w:noProof/>
          </w:rPr>
          <w:t>Table 2 Discretized boundary condition equations set for an i x j mesh</w:t>
        </w:r>
        <w:r w:rsidR="00EF5898">
          <w:rPr>
            <w:noProof/>
            <w:webHidden/>
          </w:rPr>
          <w:tab/>
        </w:r>
        <w:r w:rsidR="00EF5898">
          <w:rPr>
            <w:noProof/>
            <w:webHidden/>
          </w:rPr>
          <w:fldChar w:fldCharType="begin"/>
        </w:r>
        <w:r w:rsidR="00EF5898">
          <w:rPr>
            <w:noProof/>
            <w:webHidden/>
          </w:rPr>
          <w:instrText xml:space="preserve"> PAGEREF _Toc38884257 \h </w:instrText>
        </w:r>
        <w:r w:rsidR="00EF5898">
          <w:rPr>
            <w:noProof/>
            <w:webHidden/>
          </w:rPr>
        </w:r>
        <w:r w:rsidR="00EF5898">
          <w:rPr>
            <w:noProof/>
            <w:webHidden/>
          </w:rPr>
          <w:fldChar w:fldCharType="separate"/>
        </w:r>
        <w:r w:rsidR="00D36FEE">
          <w:rPr>
            <w:noProof/>
            <w:webHidden/>
          </w:rPr>
          <w:t>25</w:t>
        </w:r>
        <w:r w:rsidR="00EF5898">
          <w:rPr>
            <w:noProof/>
            <w:webHidden/>
          </w:rPr>
          <w:fldChar w:fldCharType="end"/>
        </w:r>
      </w:hyperlink>
    </w:p>
    <w:p w14:paraId="678A4027" w14:textId="53556F26"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8" w:history="1">
        <w:r w:rsidR="00EF5898" w:rsidRPr="00AA4232">
          <w:rPr>
            <w:rStyle w:val="Hyperlink"/>
            <w:noProof/>
          </w:rPr>
          <w:t>Table 3 Battery thermal characteristic and parameters</w:t>
        </w:r>
        <w:r w:rsidR="00EF5898">
          <w:rPr>
            <w:noProof/>
            <w:webHidden/>
          </w:rPr>
          <w:tab/>
        </w:r>
        <w:r w:rsidR="00EF5898">
          <w:rPr>
            <w:noProof/>
            <w:webHidden/>
          </w:rPr>
          <w:fldChar w:fldCharType="begin"/>
        </w:r>
        <w:r w:rsidR="00EF5898">
          <w:rPr>
            <w:noProof/>
            <w:webHidden/>
          </w:rPr>
          <w:instrText xml:space="preserve"> PAGEREF _Toc38884258 \h </w:instrText>
        </w:r>
        <w:r w:rsidR="00EF5898">
          <w:rPr>
            <w:noProof/>
            <w:webHidden/>
          </w:rPr>
        </w:r>
        <w:r w:rsidR="00EF5898">
          <w:rPr>
            <w:noProof/>
            <w:webHidden/>
          </w:rPr>
          <w:fldChar w:fldCharType="separate"/>
        </w:r>
        <w:r w:rsidR="00D36FEE">
          <w:rPr>
            <w:noProof/>
            <w:webHidden/>
          </w:rPr>
          <w:t>30</w:t>
        </w:r>
        <w:r w:rsidR="00EF5898">
          <w:rPr>
            <w:noProof/>
            <w:webHidden/>
          </w:rPr>
          <w:fldChar w:fldCharType="end"/>
        </w:r>
      </w:hyperlink>
    </w:p>
    <w:p w14:paraId="3DCC1599" w14:textId="0282BD84"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59" w:history="1">
        <w:r w:rsidR="00EF5898" w:rsidRPr="00AA4232">
          <w:rPr>
            <w:rStyle w:val="Hyperlink"/>
            <w:noProof/>
          </w:rPr>
          <w:t>Table 4 XALT Energy® 53Ah NMC pouch cell thermophysical and electric properties</w:t>
        </w:r>
        <w:r w:rsidR="00EF5898">
          <w:rPr>
            <w:noProof/>
            <w:webHidden/>
          </w:rPr>
          <w:tab/>
        </w:r>
        <w:r w:rsidR="00EF5898">
          <w:rPr>
            <w:noProof/>
            <w:webHidden/>
          </w:rPr>
          <w:fldChar w:fldCharType="begin"/>
        </w:r>
        <w:r w:rsidR="00EF5898">
          <w:rPr>
            <w:noProof/>
            <w:webHidden/>
          </w:rPr>
          <w:instrText xml:space="preserve"> PAGEREF _Toc38884259 \h </w:instrText>
        </w:r>
        <w:r w:rsidR="00EF5898">
          <w:rPr>
            <w:noProof/>
            <w:webHidden/>
          </w:rPr>
        </w:r>
        <w:r w:rsidR="00EF5898">
          <w:rPr>
            <w:noProof/>
            <w:webHidden/>
          </w:rPr>
          <w:fldChar w:fldCharType="separate"/>
        </w:r>
        <w:r w:rsidR="00D36FEE">
          <w:rPr>
            <w:noProof/>
            <w:webHidden/>
          </w:rPr>
          <w:t>31</w:t>
        </w:r>
        <w:r w:rsidR="00EF5898">
          <w:rPr>
            <w:noProof/>
            <w:webHidden/>
          </w:rPr>
          <w:fldChar w:fldCharType="end"/>
        </w:r>
      </w:hyperlink>
    </w:p>
    <w:p w14:paraId="59656AF8" w14:textId="489DAA2C"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60" w:history="1">
        <w:r w:rsidR="00EF5898" w:rsidRPr="00AA4232">
          <w:rPr>
            <w:rStyle w:val="Hyperlink"/>
            <w:noProof/>
          </w:rPr>
          <w:t>Table 5 Model accuracy an</w:t>
        </w:r>
        <w:r w:rsidR="00EF5898" w:rsidRPr="00AA4232">
          <w:rPr>
            <w:rStyle w:val="Hyperlink"/>
            <w:noProof/>
          </w:rPr>
          <w:t>d</w:t>
        </w:r>
        <w:r w:rsidR="00EF5898" w:rsidRPr="00AA4232">
          <w:rPr>
            <w:rStyle w:val="Hyperlink"/>
            <w:noProof/>
          </w:rPr>
          <w:t xml:space="preserve"> validation results</w:t>
        </w:r>
        <w:r w:rsidR="00EF5898">
          <w:rPr>
            <w:noProof/>
            <w:webHidden/>
          </w:rPr>
          <w:tab/>
        </w:r>
        <w:r w:rsidR="00EF5898">
          <w:rPr>
            <w:noProof/>
            <w:webHidden/>
          </w:rPr>
          <w:fldChar w:fldCharType="begin"/>
        </w:r>
        <w:r w:rsidR="00EF5898">
          <w:rPr>
            <w:noProof/>
            <w:webHidden/>
          </w:rPr>
          <w:instrText xml:space="preserve"> PAGEREF _Toc38884260 \h </w:instrText>
        </w:r>
        <w:r w:rsidR="00EF5898">
          <w:rPr>
            <w:noProof/>
            <w:webHidden/>
          </w:rPr>
        </w:r>
        <w:r w:rsidR="00EF5898">
          <w:rPr>
            <w:noProof/>
            <w:webHidden/>
          </w:rPr>
          <w:fldChar w:fldCharType="separate"/>
        </w:r>
        <w:r w:rsidR="00D36FEE">
          <w:rPr>
            <w:noProof/>
            <w:webHidden/>
          </w:rPr>
          <w:t>38</w:t>
        </w:r>
        <w:r w:rsidR="00EF5898">
          <w:rPr>
            <w:noProof/>
            <w:webHidden/>
          </w:rPr>
          <w:fldChar w:fldCharType="end"/>
        </w:r>
      </w:hyperlink>
    </w:p>
    <w:p w14:paraId="22C58483" w14:textId="12778C89" w:rsidR="00EF5898" w:rsidRDefault="00CA60CB" w:rsidP="00EF5898">
      <w:pPr>
        <w:pStyle w:val="TableofFigures"/>
        <w:tabs>
          <w:tab w:val="right" w:leader="dot" w:pos="9010"/>
        </w:tabs>
        <w:spacing w:line="360" w:lineRule="auto"/>
        <w:rPr>
          <w:rFonts w:eastAsiaTheme="minorEastAsia" w:cstheme="minorBidi"/>
          <w:b w:val="0"/>
          <w:bCs w:val="0"/>
          <w:noProof/>
          <w:sz w:val="24"/>
          <w:lang w:val="en-US"/>
        </w:rPr>
      </w:pPr>
      <w:hyperlink w:anchor="_Toc38884261" w:history="1">
        <w:r w:rsidR="00EF5898" w:rsidRPr="00AA4232">
          <w:rPr>
            <w:rStyle w:val="Hyperlink"/>
            <w:noProof/>
          </w:rPr>
          <w:t>Table 6 Thermofluidic properties of mineral oil with C60 fullerene nanoparticles</w:t>
        </w:r>
        <w:r w:rsidR="00EF5898">
          <w:rPr>
            <w:noProof/>
            <w:webHidden/>
          </w:rPr>
          <w:tab/>
        </w:r>
        <w:r w:rsidR="00EF5898">
          <w:rPr>
            <w:noProof/>
            <w:webHidden/>
          </w:rPr>
          <w:fldChar w:fldCharType="begin"/>
        </w:r>
        <w:r w:rsidR="00EF5898">
          <w:rPr>
            <w:noProof/>
            <w:webHidden/>
          </w:rPr>
          <w:instrText xml:space="preserve"> PAGEREF _Toc38884261 \h </w:instrText>
        </w:r>
        <w:r w:rsidR="00EF5898">
          <w:rPr>
            <w:noProof/>
            <w:webHidden/>
          </w:rPr>
        </w:r>
        <w:r w:rsidR="00EF5898">
          <w:rPr>
            <w:noProof/>
            <w:webHidden/>
          </w:rPr>
          <w:fldChar w:fldCharType="separate"/>
        </w:r>
        <w:r w:rsidR="00D36FEE">
          <w:rPr>
            <w:noProof/>
            <w:webHidden/>
          </w:rPr>
          <w:t>44</w:t>
        </w:r>
        <w:r w:rsidR="00EF5898">
          <w:rPr>
            <w:noProof/>
            <w:webHidden/>
          </w:rPr>
          <w:fldChar w:fldCharType="end"/>
        </w:r>
      </w:hyperlink>
    </w:p>
    <w:p w14:paraId="6EF9848C" w14:textId="0E7955F5" w:rsidR="00295CB2" w:rsidRPr="00563B00" w:rsidRDefault="00D82BCB" w:rsidP="00EF5898">
      <w:pPr>
        <w:pStyle w:val="Heading1"/>
        <w:numPr>
          <w:ilvl w:val="0"/>
          <w:numId w:val="0"/>
        </w:numPr>
        <w:spacing w:line="360" w:lineRule="auto"/>
        <w:rPr>
          <w:rFonts w:eastAsia="Times New Roman"/>
        </w:rPr>
      </w:pPr>
      <w:r w:rsidRPr="00563B00">
        <w:rPr>
          <w:rFonts w:eastAsia="Times New Roman"/>
        </w:rPr>
        <w:fldChar w:fldCharType="end"/>
      </w:r>
    </w:p>
    <w:p w14:paraId="6456B711" w14:textId="48BF283E" w:rsidR="0082727B" w:rsidRPr="00563B00" w:rsidRDefault="00295CB2" w:rsidP="004A5251">
      <w:pPr>
        <w:spacing w:line="360" w:lineRule="auto"/>
        <w:rPr>
          <w:rFonts w:asciiTheme="majorHAnsi" w:eastAsia="Times New Roman" w:hAnsiTheme="majorHAnsi" w:cstheme="majorBidi"/>
          <w:color w:val="2F5496" w:themeColor="accent1" w:themeShade="BF"/>
          <w:sz w:val="32"/>
          <w:szCs w:val="32"/>
        </w:rPr>
      </w:pPr>
      <w:r w:rsidRPr="00563B00">
        <w:rPr>
          <w:rFonts w:eastAsia="Times New Roman"/>
        </w:rPr>
        <w:br w:type="page"/>
      </w:r>
    </w:p>
    <w:p w14:paraId="6DB9FC70" w14:textId="77777777" w:rsidR="0082727B" w:rsidRPr="00563B00" w:rsidRDefault="0082727B" w:rsidP="00C820E3">
      <w:pPr>
        <w:pStyle w:val="Heading1"/>
        <w:spacing w:line="360" w:lineRule="auto"/>
      </w:pPr>
      <w:bookmarkStart w:id="2" w:name="_Toc38896059"/>
      <w:r w:rsidRPr="00563B00">
        <w:lastRenderedPageBreak/>
        <w:t>Introduction</w:t>
      </w:r>
      <w:bookmarkEnd w:id="2"/>
    </w:p>
    <w:p w14:paraId="6A9BDD76" w14:textId="77777777" w:rsidR="0082727B" w:rsidRPr="00563B00" w:rsidRDefault="0082727B" w:rsidP="00C820E3">
      <w:pPr>
        <w:pStyle w:val="Heading2"/>
        <w:spacing w:line="360" w:lineRule="auto"/>
      </w:pPr>
      <w:bookmarkStart w:id="3" w:name="_Toc38896060"/>
      <w:r w:rsidRPr="00563B00">
        <w:t>Project Background</w:t>
      </w:r>
      <w:bookmarkEnd w:id="3"/>
    </w:p>
    <w:p w14:paraId="788BFA2A" w14:textId="77777777" w:rsidR="0082727B" w:rsidRPr="00563B00" w:rsidRDefault="0082727B" w:rsidP="00C820E3">
      <w:pPr>
        <w:pStyle w:val="Heading3"/>
        <w:spacing w:line="360" w:lineRule="auto"/>
      </w:pPr>
      <w:bookmarkStart w:id="4" w:name="_Toc38896061"/>
      <w:r w:rsidRPr="00563B00">
        <w:t>Historical Context of Project</w:t>
      </w:r>
      <w:bookmarkEnd w:id="4"/>
    </w:p>
    <w:p w14:paraId="2D091897" w14:textId="2AAF5BB3" w:rsidR="0082727B" w:rsidRPr="00563B00" w:rsidRDefault="0082727B" w:rsidP="00C820E3">
      <w:pPr>
        <w:spacing w:line="360" w:lineRule="auto"/>
        <w:jc w:val="both"/>
      </w:pPr>
      <w:r w:rsidRPr="00563B00">
        <w:t xml:space="preserve">Since Jean Joseph Etienne Lenoir first implemented petrol fuel in the internal combustion engine of his </w:t>
      </w:r>
      <w:r w:rsidR="00FB4F8A" w:rsidRPr="00563B00">
        <w:t>three-wheeled</w:t>
      </w:r>
      <w:r w:rsidRPr="00563B00">
        <w:t xml:space="preserve"> carriage in 1863, the automotive industry has become more and more reliant upon the availability of fossil fuels as the power source of their vehicles. This massive reliance upon crude oil is seen in a great spike in global primary energy consumption by fossil fuels consumption over the past century </w:t>
      </w:r>
      <w:r w:rsidRPr="00563B00">
        <w:fldChar w:fldCharType="begin"/>
      </w:r>
      <w:r w:rsidRPr="00563B00">
        <w:instrText xml:space="preserve"> ADDIN EN.CITE &lt;EndNote&gt;&lt;Cite&gt;&lt;Author&gt;Smil&lt;/Author&gt;&lt;Year&gt;2016&lt;/Year&gt;&lt;RecNum&gt;11&lt;/RecNum&gt;&lt;DisplayText&gt;(Smil, 2016)&lt;/DisplayText&gt;&lt;record&gt;&lt;rec-number&gt;11&lt;/rec-number&gt;&lt;foreign-keys&gt;&lt;key app="EN" db-id="5tpze92pu5wfaze2dpbpwa0ivxzstt2dvx09" timestamp="1573039336"&gt;11&lt;/key&gt;&lt;/foreign-keys&gt;&lt;ref-type name="Book"&gt;6&lt;/ref-type&gt;&lt;contributors&gt;&lt;authors&gt;&lt;author&gt;Smil, Vaclav&lt;/author&gt;&lt;/authors&gt;&lt;/contributors&gt;&lt;titles&gt;&lt;title&gt;Energy transitions: global and national perspectives&lt;/title&gt;&lt;/titles&gt;&lt;dates&gt;&lt;year&gt;2016&lt;/year&gt;&lt;/dates&gt;&lt;publisher&gt;ABC-CLIO&lt;/publisher&gt;&lt;isbn&gt;1440853258&lt;/isbn&gt;&lt;urls&gt;&lt;/urls&gt;&lt;/record&gt;&lt;/Cite&gt;&lt;/EndNote&gt;</w:instrText>
      </w:r>
      <w:r w:rsidRPr="00563B00">
        <w:fldChar w:fldCharType="separate"/>
      </w:r>
      <w:r w:rsidRPr="00563B00">
        <w:rPr>
          <w:noProof/>
        </w:rPr>
        <w:t>(</w:t>
      </w:r>
      <w:hyperlink w:anchor="_ENREF_23" w:tooltip="Smil, 2016 #11" w:history="1">
        <w:r w:rsidR="0012265E" w:rsidRPr="00563B00">
          <w:rPr>
            <w:noProof/>
          </w:rPr>
          <w:t>Smil, 2016</w:t>
        </w:r>
      </w:hyperlink>
      <w:r w:rsidRPr="00563B00">
        <w:rPr>
          <w:noProof/>
        </w:rPr>
        <w:t>)</w:t>
      </w:r>
      <w:r w:rsidRPr="00563B00">
        <w:fldChar w:fldCharType="end"/>
      </w:r>
      <w:r w:rsidRPr="00563B00">
        <w:t>.</w:t>
      </w:r>
    </w:p>
    <w:p w14:paraId="51013218" w14:textId="77777777" w:rsidR="0082727B" w:rsidRPr="00563B00" w:rsidRDefault="0082727B" w:rsidP="00C820E3">
      <w:pPr>
        <w:spacing w:line="360" w:lineRule="auto"/>
        <w:jc w:val="center"/>
        <w:rPr>
          <w:rFonts w:ascii="Times New Roman" w:eastAsia="Times New Roman" w:hAnsi="Times New Roman" w:cs="Times New Roman"/>
        </w:rPr>
      </w:pPr>
      <w:r w:rsidRPr="00563B00">
        <w:rPr>
          <w:rFonts w:ascii="Times New Roman" w:eastAsia="Times New Roman" w:hAnsi="Times New Roman" w:cs="Times New Roman"/>
        </w:rPr>
        <w:fldChar w:fldCharType="begin"/>
      </w:r>
      <w:r w:rsidRPr="00563B00">
        <w:rPr>
          <w:rFonts w:ascii="Times New Roman" w:eastAsia="Times New Roman" w:hAnsi="Times New Roman" w:cs="Times New Roman"/>
        </w:rPr>
        <w:instrText xml:space="preserve"> INCLUDEPICTURE "/var/folders/3s/jtnjq__s1gq067z8775k06vm0000gn/T/com.microsoft.Word/WebArchiveCopyPasteTempFiles/page1image168471072" \* MERGEFORMATINET </w:instrText>
      </w:r>
      <w:r w:rsidRPr="00563B00">
        <w:rPr>
          <w:rFonts w:ascii="Times New Roman" w:eastAsia="Times New Roman" w:hAnsi="Times New Roman" w:cs="Times New Roman"/>
        </w:rPr>
        <w:fldChar w:fldCharType="separate"/>
      </w:r>
      <w:r w:rsidRPr="00563B00">
        <w:rPr>
          <w:rFonts w:ascii="Times New Roman" w:eastAsia="Times New Roman" w:hAnsi="Times New Roman" w:cs="Times New Roman"/>
          <w:noProof/>
        </w:rPr>
        <w:drawing>
          <wp:inline distT="0" distB="0" distL="0" distR="0" wp14:anchorId="6B77EB7F" wp14:editId="4331457C">
            <wp:extent cx="3247949" cy="2344334"/>
            <wp:effectExtent l="0" t="0" r="3810" b="5715"/>
            <wp:docPr id="47" name="Picture 47" descr="page1image16847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1image16847107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80096" cy="2367537"/>
                    </a:xfrm>
                    <a:prstGeom prst="rect">
                      <a:avLst/>
                    </a:prstGeom>
                    <a:noFill/>
                    <a:ln>
                      <a:noFill/>
                    </a:ln>
                  </pic:spPr>
                </pic:pic>
              </a:graphicData>
            </a:graphic>
          </wp:inline>
        </w:drawing>
      </w:r>
      <w:r w:rsidRPr="00563B00">
        <w:rPr>
          <w:rFonts w:ascii="Times New Roman" w:eastAsia="Times New Roman" w:hAnsi="Times New Roman" w:cs="Times New Roman"/>
        </w:rPr>
        <w:fldChar w:fldCharType="end"/>
      </w:r>
    </w:p>
    <w:p w14:paraId="35EBA95F" w14:textId="0C6FF8DB" w:rsidR="0082727B" w:rsidRPr="00563B00" w:rsidRDefault="0082727B" w:rsidP="00C820E3">
      <w:pPr>
        <w:pStyle w:val="Caption"/>
        <w:spacing w:line="360" w:lineRule="auto"/>
        <w:jc w:val="center"/>
      </w:pPr>
      <w:bookmarkStart w:id="5" w:name="_Ref38791746"/>
      <w:bookmarkStart w:id="6" w:name="_Toc37886952"/>
      <w:bookmarkStart w:id="7" w:name="_Toc38203351"/>
      <w:bookmarkStart w:id="8" w:name="_Toc38637488"/>
      <w:bookmarkStart w:id="9" w:name="_Toc38884225"/>
      <w:r w:rsidRPr="00563B00">
        <w:t xml:space="preserve">Figure </w:t>
      </w:r>
      <w:r w:rsidRPr="00563B00">
        <w:fldChar w:fldCharType="begin"/>
      </w:r>
      <w:r w:rsidRPr="00563B00">
        <w:instrText xml:space="preserve"> SEQ Figure \* ARABIC </w:instrText>
      </w:r>
      <w:r w:rsidRPr="00563B00">
        <w:fldChar w:fldCharType="separate"/>
      </w:r>
      <w:r w:rsidR="005C3FF6">
        <w:rPr>
          <w:noProof/>
        </w:rPr>
        <w:t>1</w:t>
      </w:r>
      <w:r w:rsidRPr="00563B00">
        <w:fldChar w:fldCharType="end"/>
      </w:r>
      <w:bookmarkEnd w:id="5"/>
      <w:r w:rsidRPr="00563B00">
        <w:t xml:space="preserve"> Prediction as to how the demand for electric cars is expected to boom in the coming decades.</w:t>
      </w:r>
      <w:bookmarkEnd w:id="6"/>
      <w:bookmarkEnd w:id="7"/>
      <w:bookmarkEnd w:id="8"/>
      <w:bookmarkEnd w:id="9"/>
    </w:p>
    <w:p w14:paraId="2CCD7582" w14:textId="75DE8B91" w:rsidR="0082727B" w:rsidRPr="00563B00" w:rsidRDefault="0082727B" w:rsidP="00C820E3">
      <w:pPr>
        <w:spacing w:line="360" w:lineRule="auto"/>
        <w:jc w:val="both"/>
      </w:pPr>
      <w:r w:rsidRPr="00563B00">
        <w:t xml:space="preserve">This intrinsic dependence upon fossil fuels may no longer be a suitable option for the industry as world reserves are depleting at a rapid unsustainable rate. Some predictions estimate that as early as 2042 the world’s crude oil reservoirs will deplete leaving many automotive vehicles without any power </w:t>
      </w:r>
      <w:r w:rsidRPr="00563B00">
        <w:fldChar w:fldCharType="begin"/>
      </w:r>
      <w:r w:rsidRPr="00563B00">
        <w:instrText xml:space="preserve"> ADDIN EN.CITE &lt;EndNote&gt;&lt;Cite&gt;&lt;Author&gt;Shafiee&lt;/Author&gt;&lt;Year&gt;2009&lt;/Year&gt;&lt;RecNum&gt;5&lt;/RecNum&gt;&lt;DisplayText&gt;(Shafiee and Topal, 2009)&lt;/DisplayText&gt;&lt;record&gt;&lt;rec-number&gt;5&lt;/rec-number&gt;&lt;foreign-keys&gt;&lt;key app="EN" db-id="5tpze92pu5wfaze2dpbpwa0ivxzstt2dvx09" timestamp="1572717334"&gt;5&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dates&gt;&lt;year&gt;2009&lt;/year&gt;&lt;/dates&gt;&lt;isbn&gt;0301-4215&lt;/isbn&gt;&lt;urls&gt;&lt;/urls&gt;&lt;/record&gt;&lt;/Cite&gt;&lt;/EndNote&gt;</w:instrText>
      </w:r>
      <w:r w:rsidRPr="00563B00">
        <w:fldChar w:fldCharType="separate"/>
      </w:r>
      <w:r w:rsidRPr="00563B00">
        <w:rPr>
          <w:noProof/>
        </w:rPr>
        <w:t>(</w:t>
      </w:r>
      <w:hyperlink w:anchor="_ENREF_22" w:tooltip="Shafiee, 2009 #5" w:history="1">
        <w:r w:rsidR="0012265E" w:rsidRPr="00563B00">
          <w:rPr>
            <w:noProof/>
          </w:rPr>
          <w:t>Shafiee and Topal, 2009</w:t>
        </w:r>
      </w:hyperlink>
      <w:r w:rsidRPr="00563B00">
        <w:rPr>
          <w:noProof/>
        </w:rPr>
        <w:t>)</w:t>
      </w:r>
      <w:r w:rsidRPr="00563B00">
        <w:fldChar w:fldCharType="end"/>
      </w:r>
      <w:r w:rsidRPr="00563B00">
        <w:t xml:space="preserve">. In </w:t>
      </w:r>
      <w:r w:rsidR="00FB4F8A" w:rsidRPr="00563B00">
        <w:t xml:space="preserve">an </w:t>
      </w:r>
      <w:r w:rsidRPr="00563B00">
        <w:t xml:space="preserve">attempt to forestall and avoid the consequences of this crisis, many automotive companies have begun developing sustainable vehicles which are independent of fossil fuels. Electrically driven vehicles </w:t>
      </w:r>
      <w:r w:rsidR="00D9699F" w:rsidRPr="00563B00">
        <w:t xml:space="preserve">(EDVs) </w:t>
      </w:r>
      <w:r w:rsidRPr="00563B00">
        <w:t xml:space="preserve">have emerged as the most suitable replacements for petrol cars and almost all automotive firms currently manufacture a commercial EDV or are in the process of developing one for public use. By using electric power instead of fuel, the vehicle’s </w:t>
      </w:r>
      <w:r w:rsidR="00D9699F" w:rsidRPr="00563B00">
        <w:t xml:space="preserve">well-to-wheel </w:t>
      </w:r>
      <w:r w:rsidRPr="00563B00">
        <w:t>carbon dioxide emissions reduce drastically</w:t>
      </w:r>
      <w:r w:rsidR="00D9699F" w:rsidRPr="00563B00">
        <w:t>.</w:t>
      </w:r>
      <w:r w:rsidRPr="00563B00">
        <w:t xml:space="preserve"> </w:t>
      </w:r>
      <w:r w:rsidR="00D9699F" w:rsidRPr="00563B00">
        <w:t>I</w:t>
      </w:r>
      <w:r w:rsidRPr="00563B00">
        <w:t>n the case of the Tesla Roadster</w:t>
      </w:r>
      <w:r w:rsidR="004603B5" w:rsidRPr="00563B00">
        <w:t>,</w:t>
      </w:r>
      <w:r w:rsidRPr="00563B00">
        <w:t xml:space="preserve"> the CO</w:t>
      </w:r>
      <w:r w:rsidRPr="00563B00">
        <w:rPr>
          <w:vertAlign w:val="subscript"/>
        </w:rPr>
        <w:t>2</w:t>
      </w:r>
      <w:r w:rsidRPr="00563B00">
        <w:t xml:space="preserve"> levels are roughly 3</w:t>
      </w:r>
      <w:r w:rsidR="00D9699F" w:rsidRPr="00563B00">
        <w:t xml:space="preserve"> </w:t>
      </w:r>
      <w:r w:rsidRPr="00563B00">
        <w:t xml:space="preserve">times less than the typical </w:t>
      </w:r>
      <w:r w:rsidR="00D9699F" w:rsidRPr="00563B00">
        <w:t>petrol</w:t>
      </w:r>
      <w:r w:rsidRPr="00563B00">
        <w:t xml:space="preserve"> engine </w:t>
      </w:r>
      <w:r w:rsidRPr="00563B00">
        <w:fldChar w:fldCharType="begin"/>
      </w:r>
      <w:r w:rsidRPr="00563B00">
        <w:instrText xml:space="preserve"> ADDIN EN.CITE &lt;EndNote&gt;&lt;Cite&gt;&lt;Author&gt;Eberhard&lt;/Author&gt;&lt;Year&gt;2006&lt;/Year&gt;&lt;RecNum&gt;6&lt;/RecNum&gt;&lt;DisplayText&gt;(Eberhard and Tarpenning, 2006)&lt;/DisplayText&gt;&lt;record&gt;&lt;rec-number&gt;6&lt;/rec-number&gt;&lt;foreign-keys&gt;&lt;key app="EN" db-id="5tpze92pu5wfaze2dpbpwa0ivxzstt2dvx09" timestamp="1572718584"&gt;6&lt;/key&gt;&lt;/foreign-keys&gt;&lt;ref-type name="Journal Article"&gt;17&lt;/ref-type&gt;&lt;contributors&gt;&lt;authors&gt;&lt;author&gt;Eberhard, Martin&lt;/author&gt;&lt;author&gt;Tarpenning, Marc&lt;/author&gt;&lt;/authors&gt;&lt;/contributors&gt;&lt;titles&gt;&lt;title&gt;The 21 st century electric car tesla motors&lt;/title&gt;&lt;secondary-title&gt;Tesla Motors&lt;/secondary-title&gt;&lt;/titles&gt;&lt;periodical&gt;&lt;full-title&gt;Tesla Motors&lt;/full-title&gt;&lt;/periodical&gt;&lt;dates&gt;&lt;year&gt;2006&lt;/year&gt;&lt;/dates&gt;&lt;urls&gt;&lt;/urls&gt;&lt;/record&gt;&lt;/Cite&gt;&lt;/EndNote&gt;</w:instrText>
      </w:r>
      <w:r w:rsidRPr="00563B00">
        <w:fldChar w:fldCharType="separate"/>
      </w:r>
      <w:r w:rsidRPr="00563B00">
        <w:rPr>
          <w:noProof/>
        </w:rPr>
        <w:t>(</w:t>
      </w:r>
      <w:hyperlink w:anchor="_ENREF_6" w:tooltip="Eberhard, 2006 #6" w:history="1">
        <w:r w:rsidR="0012265E" w:rsidRPr="00563B00">
          <w:rPr>
            <w:noProof/>
          </w:rPr>
          <w:t>Eberhard and Tarpenning, 2006</w:t>
        </w:r>
      </w:hyperlink>
      <w:r w:rsidRPr="00563B00">
        <w:rPr>
          <w:noProof/>
        </w:rPr>
        <w:t>)</w:t>
      </w:r>
      <w:r w:rsidRPr="00563B00">
        <w:fldChar w:fldCharType="end"/>
      </w:r>
      <w:r w:rsidRPr="00563B00">
        <w:t>.</w:t>
      </w:r>
      <w:r w:rsidR="004179A3" w:rsidRPr="00563B00">
        <w:t xml:space="preserve"> </w:t>
      </w:r>
      <w:r w:rsidR="004179A3" w:rsidRPr="00563B00">
        <w:fldChar w:fldCharType="begin"/>
      </w:r>
      <w:r w:rsidR="004179A3" w:rsidRPr="00563B00">
        <w:instrText xml:space="preserve"> REF _Ref38791746 \h </w:instrText>
      </w:r>
      <w:r w:rsidR="004179A3" w:rsidRPr="00563B00">
        <w:fldChar w:fldCharType="separate"/>
      </w:r>
      <w:r w:rsidR="005C3FF6" w:rsidRPr="00563B00">
        <w:t xml:space="preserve">Figure </w:t>
      </w:r>
      <w:r w:rsidR="005C3FF6">
        <w:rPr>
          <w:noProof/>
        </w:rPr>
        <w:t>1</w:t>
      </w:r>
      <w:r w:rsidR="004179A3" w:rsidRPr="00563B00">
        <w:fldChar w:fldCharType="end"/>
      </w:r>
      <w:r w:rsidR="004179A3" w:rsidRPr="00563B00">
        <w:t xml:space="preserve"> shows that</w:t>
      </w:r>
      <w:r w:rsidRPr="00563B00">
        <w:t xml:space="preserve"> </w:t>
      </w:r>
      <w:r w:rsidR="004179A3" w:rsidRPr="00563B00">
        <w:t>a</w:t>
      </w:r>
      <w:r w:rsidRPr="00563B00">
        <w:t xml:space="preserve">t this rate of EDV development Bloomberg New Energy Finance predicts that by 2040, more than a third of new production cars will be electric </w:t>
      </w:r>
      <w:r w:rsidRPr="00563B00">
        <w:fldChar w:fldCharType="begin"/>
      </w:r>
      <w:r w:rsidRPr="00563B00">
        <w:instrText xml:space="preserve"> ADDIN EN.CITE &lt;EndNote&gt;&lt;Cite&gt;&lt;Author&gt;Randall&lt;/Author&gt;&lt;Year&gt;2016&lt;/Year&gt;&lt;RecNum&gt;7&lt;/RecNum&gt;&lt;DisplayText&gt;(Randall, 2016)&lt;/DisplayText&gt;&lt;record&gt;&lt;rec-number&gt;7&lt;/rec-number&gt;&lt;foreign-keys&gt;&lt;key app="EN" db-id="5tpze92pu5wfaze2dpbpwa0ivxzstt2dvx09" timestamp="1572719351"&gt;7&lt;/key&gt;&lt;/foreign-keys&gt;&lt;ref-type name="Journal Article"&gt;17&lt;/ref-type&gt;&lt;contributors&gt;&lt;authors&gt;&lt;author&gt;Randall, Tom&lt;/author&gt;&lt;/authors&gt;&lt;/contributors&gt;&lt;titles&gt;&lt;title&gt;Here’s how electric cars will cause the next oil crisis&lt;/title&gt;&lt;secondary-title&gt;Bloomberg, New York, accessed Mar&lt;/secondary-title&gt;&lt;/titles&gt;&lt;periodical&gt;&lt;full-title&gt;Bloomberg, New York, accessed Mar&lt;/full-title&gt;&lt;/periodical&gt;&lt;pages&gt;2016&lt;/pages&gt;&lt;volume&gt;25&lt;/volume&gt;&lt;dates&gt;&lt;year&gt;2016&lt;/year&gt;&lt;/dates&gt;&lt;urls&gt;&lt;/urls&gt;&lt;/record&gt;&lt;/Cite&gt;&lt;/EndNote&gt;</w:instrText>
      </w:r>
      <w:r w:rsidRPr="00563B00">
        <w:fldChar w:fldCharType="separate"/>
      </w:r>
      <w:r w:rsidRPr="00563B00">
        <w:rPr>
          <w:noProof/>
        </w:rPr>
        <w:t>(</w:t>
      </w:r>
      <w:hyperlink w:anchor="_ENREF_20" w:tooltip="Randall, 2016 #7" w:history="1">
        <w:r w:rsidR="0012265E" w:rsidRPr="00563B00">
          <w:rPr>
            <w:noProof/>
          </w:rPr>
          <w:t>Randall, 2016</w:t>
        </w:r>
      </w:hyperlink>
      <w:r w:rsidRPr="00563B00">
        <w:rPr>
          <w:noProof/>
        </w:rPr>
        <w:t>)</w:t>
      </w:r>
      <w:r w:rsidRPr="00563B00">
        <w:fldChar w:fldCharType="end"/>
      </w:r>
      <w:r w:rsidRPr="00563B00">
        <w:t>.</w:t>
      </w:r>
    </w:p>
    <w:p w14:paraId="6121C774" w14:textId="77777777" w:rsidR="0082727B" w:rsidRPr="00563B00" w:rsidRDefault="0082727B" w:rsidP="00C820E3">
      <w:pPr>
        <w:spacing w:line="360" w:lineRule="auto"/>
        <w:jc w:val="both"/>
      </w:pPr>
    </w:p>
    <w:p w14:paraId="67ED9510" w14:textId="759D36A7" w:rsidR="0082727B" w:rsidRPr="00563B00" w:rsidRDefault="0082727B" w:rsidP="00C820E3">
      <w:pPr>
        <w:spacing w:line="360" w:lineRule="auto"/>
        <w:jc w:val="both"/>
      </w:pPr>
      <w:r w:rsidRPr="00563B00">
        <w:t xml:space="preserve">The first mass-produced commercial vehicle that utilised electric batteries was the Toyota Prius, which was released in 1997. The Prius’ design was a hybrid vehicle making use of both electric battery cells and gasoline as power sources for motion. The design was initially met with complaints regarding aesthetics and spaciousness, however, later models addressed this and the car became one of the most successful vehicles in history </w:t>
      </w:r>
      <w:r w:rsidRPr="00563B00">
        <w:fldChar w:fldCharType="begin"/>
      </w:r>
      <w:r w:rsidRPr="00563B00">
        <w:instrText xml:space="preserve"> ADDIN EN.CITE &lt;EndNote&gt;&lt;Cite&gt;&lt;Author&gt;Halbright&lt;/Author&gt;&lt;Year&gt;2010&lt;/Year&gt;&lt;RecNum&gt;13&lt;/RecNum&gt;&lt;DisplayText&gt;(Halbright and Dunn, 2010)&lt;/DisplayText&gt;&lt;record&gt;&lt;rec-number&gt;13&lt;/rec-number&gt;&lt;foreign-keys&gt;&lt;key app="EN" db-id="5tpze92pu5wfaze2dpbpwa0ivxzstt2dvx09" timestamp="1573042384"&gt;13&lt;/key&gt;&lt;/foreign-keys&gt;&lt;ref-type name="Journal Article"&gt;17&lt;/ref-type&gt;&lt;contributors&gt;&lt;authors&gt;&lt;author&gt;Halbright, Rudi&lt;/author&gt;&lt;author&gt;Dunn, Max&lt;/author&gt;&lt;/authors&gt;&lt;/contributors&gt;&lt;titles&gt;&lt;title&gt;Case Study: The Toyota Prius&lt;/title&gt;&lt;secondary-title&gt;Managerial Marketing&lt;/secondary-title&gt;&lt;/titles&gt;&lt;periodical&gt;&lt;full-title&gt;Managerial Marketing&lt;/full-title&gt;&lt;/periodical&gt;&lt;dates&gt;&lt;year&gt;2010&lt;/year&gt;&lt;/dates&gt;&lt;urls&gt;&lt;/urls&gt;&lt;/record&gt;&lt;/Cite&gt;&lt;/EndNote&gt;</w:instrText>
      </w:r>
      <w:r w:rsidRPr="00563B00">
        <w:fldChar w:fldCharType="separate"/>
      </w:r>
      <w:r w:rsidRPr="00563B00">
        <w:rPr>
          <w:noProof/>
        </w:rPr>
        <w:t>(</w:t>
      </w:r>
      <w:hyperlink w:anchor="_ENREF_9" w:tooltip="Halbright, 2010 #13" w:history="1">
        <w:r w:rsidR="0012265E" w:rsidRPr="00563B00">
          <w:rPr>
            <w:noProof/>
          </w:rPr>
          <w:t>Halbright and Dunn, 2010</w:t>
        </w:r>
      </w:hyperlink>
      <w:r w:rsidRPr="00563B00">
        <w:rPr>
          <w:noProof/>
        </w:rPr>
        <w:t>)</w:t>
      </w:r>
      <w:r w:rsidRPr="00563B00">
        <w:fldChar w:fldCharType="end"/>
      </w:r>
      <w:r w:rsidRPr="00563B00">
        <w:t xml:space="preserve">. The next step was mass-producing fully electric vehicles, which Tesla accomplished in 2006, by introducing the Tesla Roadster which ran on an AC induction motor using </w:t>
      </w:r>
      <w:r w:rsidR="00FB4F8A" w:rsidRPr="00563B00">
        <w:t>lithium-ion</w:t>
      </w:r>
      <w:r w:rsidRPr="00563B00">
        <w:t xml:space="preserve"> battery cells. This car was the first commercially marketed and </w:t>
      </w:r>
      <w:r w:rsidR="00FB4F8A" w:rsidRPr="00563B00">
        <w:t>mass-produced</w:t>
      </w:r>
      <w:r w:rsidRPr="00563B00">
        <w:t xml:space="preserve"> fully electric vehicle but was more of a novelty than a practical car for the public.</w:t>
      </w:r>
    </w:p>
    <w:p w14:paraId="207C848B" w14:textId="77777777" w:rsidR="0082727B" w:rsidRPr="00563B00" w:rsidRDefault="0082727B" w:rsidP="00C820E3">
      <w:pPr>
        <w:pStyle w:val="Heading3"/>
        <w:spacing w:line="360" w:lineRule="auto"/>
      </w:pPr>
      <w:bookmarkStart w:id="10" w:name="_Toc38896062"/>
      <w:r w:rsidRPr="00563B00">
        <w:t>Current Problems Facing the EDV Industry</w:t>
      </w:r>
      <w:bookmarkEnd w:id="10"/>
    </w:p>
    <w:p w14:paraId="63F59A64" w14:textId="5E7DCDC7" w:rsidR="0082727B" w:rsidRPr="00563B00" w:rsidRDefault="0082727B" w:rsidP="00C820E3">
      <w:pPr>
        <w:spacing w:line="360" w:lineRule="auto"/>
        <w:jc w:val="both"/>
      </w:pPr>
      <w:r w:rsidRPr="00563B00">
        <w:t xml:space="preserve">Most of the current obstacles facing EDV development are attributed to the properties of the battery cells used, these include mileage, cycle life, charging time, safety and reliability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 xml:space="preserve">. Of the currently available batteries, the one with </w:t>
      </w:r>
      <w:r w:rsidR="00FB4F8A" w:rsidRPr="00563B00">
        <w:t xml:space="preserve">the </w:t>
      </w:r>
      <w:r w:rsidRPr="00563B00">
        <w:t xml:space="preserve">greatest potential for success is the lithium-ion (Li-ion) battery which outperforms the others with regards to specific energy, specific power, cell voltage and self-discharge rate </w:t>
      </w:r>
      <w:r w:rsidR="00FB4F8A" w:rsidRPr="00563B00">
        <w:t>(</w:t>
      </w:r>
      <w:r w:rsidRPr="00563B00">
        <w:t xml:space="preserve">see </w:t>
      </w:r>
      <w:r w:rsidR="00836F76" w:rsidRPr="00563B00">
        <w:fldChar w:fldCharType="begin"/>
      </w:r>
      <w:r w:rsidR="00836F76" w:rsidRPr="00563B00">
        <w:instrText xml:space="preserve"> REF _Ref38475770 \h </w:instrText>
      </w:r>
      <w:r w:rsidR="002317C5" w:rsidRPr="00563B00">
        <w:instrText xml:space="preserve"> \* MERGEFORMAT </w:instrText>
      </w:r>
      <w:r w:rsidR="00836F76" w:rsidRPr="00563B00">
        <w:fldChar w:fldCharType="separate"/>
      </w:r>
      <w:r w:rsidR="005C3FF6" w:rsidRPr="00563B00">
        <w:t xml:space="preserve">Table </w:t>
      </w:r>
      <w:r w:rsidR="005C3FF6">
        <w:rPr>
          <w:noProof/>
        </w:rPr>
        <w:t>1</w:t>
      </w:r>
      <w:r w:rsidR="00836F76" w:rsidRPr="00563B00">
        <w:fldChar w:fldCharType="end"/>
      </w:r>
      <w:r w:rsidR="00FB4F8A" w:rsidRPr="00563B00">
        <w:t>)</w:t>
      </w:r>
      <w:r w:rsidRPr="00563B00">
        <w:t xml:space="preserve"> </w:t>
      </w:r>
      <w:r w:rsidRPr="00563B00">
        <w:fldChar w:fldCharType="begin"/>
      </w:r>
      <w:r w:rsidRPr="00563B00">
        <w:instrText xml:space="preserve"> ADDIN EN.CITE &lt;EndNote&gt;&lt;Cite&gt;&lt;Author&gt;Liu&lt;/Author&gt;&lt;Year&gt;2017&lt;/Year&gt;&lt;RecNum&gt;9&lt;/RecNum&gt;&lt;DisplayText&gt;(Liu et al., 2017)&lt;/DisplayText&gt;&lt;record&gt;&lt;rec-number&gt;9&lt;/rec-number&gt;&lt;foreign-keys&gt;&lt;key app="EN" db-id="5tpze92pu5wfaze2dpbpwa0ivxzstt2dvx09" timestamp="1572773622"&gt;9&lt;/key&gt;&lt;/foreign-keys&gt;&lt;ref-type name="Journal Article"&gt;17&lt;/ref-type&gt;&lt;contributors&gt;&lt;authors&gt;&lt;author&gt;Liu, Huaqiang&lt;/author&gt;&lt;author&gt;Wei, Zhongbao&lt;/author&gt;&lt;author&gt;He, Weidong&lt;/author&gt;&lt;author&gt;Zhao, Jiyun&lt;/author&gt;&lt;/authors&gt;&lt;/contributors&gt;&lt;titles&gt;&lt;title&gt;Thermal issues about Li-ion batteries and recent progress in battery thermal management systems: A review&lt;/title&gt;&lt;secondary-title&gt;Energy conversion and management&lt;/secondary-title&gt;&lt;/titles&gt;&lt;periodical&gt;&lt;full-title&gt;Energy conversion and management&lt;/full-title&gt;&lt;/periodical&gt;&lt;pages&gt;304-330&lt;/pages&gt;&lt;volume&gt;150&lt;/volume&gt;&lt;dates&gt;&lt;year&gt;2017&lt;/year&gt;&lt;/dates&gt;&lt;isbn&gt;0196-8904&lt;/isbn&gt;&lt;urls&gt;&lt;/urls&gt;&lt;/record&gt;&lt;/Cite&gt;&lt;/EndNote&gt;</w:instrText>
      </w:r>
      <w:r w:rsidRPr="00563B00">
        <w:fldChar w:fldCharType="separate"/>
      </w:r>
      <w:r w:rsidRPr="00563B00">
        <w:rPr>
          <w:noProof/>
        </w:rPr>
        <w:t>(</w:t>
      </w:r>
      <w:hyperlink w:anchor="_ENREF_15" w:tooltip="Liu, 2017 #9" w:history="1">
        <w:r w:rsidR="0012265E" w:rsidRPr="00563B00">
          <w:rPr>
            <w:noProof/>
          </w:rPr>
          <w:t>Liu et al., 2017</w:t>
        </w:r>
      </w:hyperlink>
      <w:r w:rsidRPr="00563B00">
        <w:rPr>
          <w:noProof/>
        </w:rPr>
        <w:t>)</w:t>
      </w:r>
      <w:r w:rsidRPr="00563B00">
        <w:fldChar w:fldCharType="end"/>
      </w:r>
      <w:r w:rsidRPr="00563B00">
        <w:t xml:space="preserve">. </w:t>
      </w:r>
    </w:p>
    <w:p w14:paraId="6030DC9F" w14:textId="1B4C3FE2" w:rsidR="0082727B" w:rsidRPr="00563B00" w:rsidRDefault="0082727B" w:rsidP="00C820E3">
      <w:pPr>
        <w:pStyle w:val="Caption"/>
        <w:keepNext/>
        <w:spacing w:line="360" w:lineRule="auto"/>
        <w:jc w:val="center"/>
      </w:pPr>
      <w:bookmarkStart w:id="11" w:name="_Ref38475770"/>
      <w:bookmarkStart w:id="12" w:name="_Toc38637518"/>
      <w:bookmarkStart w:id="13" w:name="_Toc38884256"/>
      <w:r w:rsidRPr="00563B00">
        <w:t xml:space="preserve">Table </w:t>
      </w:r>
      <w:r w:rsidRPr="00563B00">
        <w:fldChar w:fldCharType="begin"/>
      </w:r>
      <w:r w:rsidRPr="00563B00">
        <w:instrText xml:space="preserve"> SEQ Table \* ARABIC </w:instrText>
      </w:r>
      <w:r w:rsidRPr="00563B00">
        <w:fldChar w:fldCharType="separate"/>
      </w:r>
      <w:r w:rsidR="005C3FF6">
        <w:rPr>
          <w:noProof/>
        </w:rPr>
        <w:t>1</w:t>
      </w:r>
      <w:r w:rsidRPr="00563B00">
        <w:fldChar w:fldCharType="end"/>
      </w:r>
      <w:bookmarkEnd w:id="11"/>
      <w:r w:rsidRPr="00563B00">
        <w:t xml:space="preserve"> Properties of different electric vehicle batteries </w:t>
      </w:r>
      <w:r w:rsidRPr="00563B00">
        <w:fldChar w:fldCharType="begin"/>
      </w:r>
      <w:r w:rsidRPr="00563B00">
        <w:instrText xml:space="preserve"> ADDIN EN.CITE &lt;EndNote&gt;&lt;Cite&gt;&lt;Author&gt;Liu&lt;/Author&gt;&lt;Year&gt;2017&lt;/Year&gt;&lt;RecNum&gt;9&lt;/RecNum&gt;&lt;DisplayText&gt;(Liu et al., 2017)&lt;/DisplayText&gt;&lt;record&gt;&lt;rec-number&gt;9&lt;/rec-number&gt;&lt;foreign-keys&gt;&lt;key app="EN" db-id="5tpze92pu5wfaze2dpbpwa0ivxzstt2dvx09" timestamp="1572773622"&gt;9&lt;/key&gt;&lt;/foreign-keys&gt;&lt;ref-type name="Journal Article"&gt;17&lt;/ref-type&gt;&lt;contributors&gt;&lt;authors&gt;&lt;author&gt;Liu, Huaqiang&lt;/author&gt;&lt;author&gt;Wei, Zhongbao&lt;/author&gt;&lt;author&gt;He, Weidong&lt;/author&gt;&lt;author&gt;Zhao, Jiyun&lt;/author&gt;&lt;/authors&gt;&lt;/contributors&gt;&lt;titles&gt;&lt;title&gt;Thermal issues about Li-ion batteries and recent progress in battery thermal management systems: A review&lt;/title&gt;&lt;secondary-title&gt;Energy conversion and management&lt;/secondary-title&gt;&lt;/titles&gt;&lt;periodical&gt;&lt;full-title&gt;Energy conversion and management&lt;/full-title&gt;&lt;/periodical&gt;&lt;pages&gt;304-330&lt;/pages&gt;&lt;volume&gt;150&lt;/volume&gt;&lt;dates&gt;&lt;year&gt;2017&lt;/year&gt;&lt;/dates&gt;&lt;isbn&gt;0196-8904&lt;/isbn&gt;&lt;urls&gt;&lt;/urls&gt;&lt;/record&gt;&lt;/Cite&gt;&lt;/EndNote&gt;</w:instrText>
      </w:r>
      <w:r w:rsidRPr="00563B00">
        <w:fldChar w:fldCharType="separate"/>
      </w:r>
      <w:r w:rsidRPr="00563B00">
        <w:rPr>
          <w:noProof/>
        </w:rPr>
        <w:t>(</w:t>
      </w:r>
      <w:hyperlink w:anchor="_ENREF_15" w:tooltip="Liu, 2017 #9" w:history="1">
        <w:r w:rsidR="0012265E" w:rsidRPr="00563B00">
          <w:rPr>
            <w:noProof/>
          </w:rPr>
          <w:t>Liu et al., 2017</w:t>
        </w:r>
      </w:hyperlink>
      <w:r w:rsidRPr="00563B00">
        <w:rPr>
          <w:noProof/>
        </w:rPr>
        <w:t>)</w:t>
      </w:r>
      <w:bookmarkEnd w:id="12"/>
      <w:bookmarkEnd w:id="13"/>
      <w:r w:rsidRPr="00563B00">
        <w:fldChar w:fldCharType="end"/>
      </w:r>
    </w:p>
    <w:tbl>
      <w:tblPr>
        <w:tblStyle w:val="TableGrid"/>
        <w:tblW w:w="9036" w:type="dxa"/>
        <w:tblLook w:val="04A0" w:firstRow="1" w:lastRow="0" w:firstColumn="1" w:lastColumn="0" w:noHBand="0" w:noVBand="1"/>
      </w:tblPr>
      <w:tblGrid>
        <w:gridCol w:w="1253"/>
        <w:gridCol w:w="1591"/>
        <w:gridCol w:w="1821"/>
        <w:gridCol w:w="1593"/>
        <w:gridCol w:w="1184"/>
        <w:gridCol w:w="1594"/>
      </w:tblGrid>
      <w:tr w:rsidR="0082727B" w:rsidRPr="00563B00" w14:paraId="4FF025E3" w14:textId="77777777" w:rsidTr="00D61861">
        <w:trPr>
          <w:trHeight w:val="403"/>
        </w:trPr>
        <w:tc>
          <w:tcPr>
            <w:tcW w:w="1253" w:type="dxa"/>
          </w:tcPr>
          <w:p w14:paraId="4D8CA7FD" w14:textId="77777777" w:rsidR="0082727B" w:rsidRPr="00563B00" w:rsidRDefault="0082727B" w:rsidP="00C820E3">
            <w:pPr>
              <w:spacing w:line="360" w:lineRule="auto"/>
              <w:jc w:val="center"/>
              <w:rPr>
                <w:sz w:val="22"/>
                <w:szCs w:val="22"/>
              </w:rPr>
            </w:pPr>
            <w:r w:rsidRPr="00563B00">
              <w:rPr>
                <w:sz w:val="22"/>
                <w:szCs w:val="22"/>
              </w:rPr>
              <w:t>Type</w:t>
            </w:r>
          </w:p>
        </w:tc>
        <w:tc>
          <w:tcPr>
            <w:tcW w:w="1591" w:type="dxa"/>
          </w:tcPr>
          <w:p w14:paraId="281561CA" w14:textId="77777777" w:rsidR="0082727B" w:rsidRPr="00563B00" w:rsidRDefault="0082727B" w:rsidP="00C820E3">
            <w:pPr>
              <w:spacing w:line="360" w:lineRule="auto"/>
              <w:jc w:val="center"/>
              <w:rPr>
                <w:sz w:val="22"/>
                <w:szCs w:val="22"/>
              </w:rPr>
            </w:pPr>
            <w:r w:rsidRPr="00563B00">
              <w:rPr>
                <w:sz w:val="22"/>
                <w:szCs w:val="22"/>
              </w:rPr>
              <w:t>Specific Energy (Wh/kg)</w:t>
            </w:r>
          </w:p>
        </w:tc>
        <w:tc>
          <w:tcPr>
            <w:tcW w:w="1821" w:type="dxa"/>
          </w:tcPr>
          <w:p w14:paraId="575543CB" w14:textId="77777777" w:rsidR="0082727B" w:rsidRPr="00563B00" w:rsidRDefault="0082727B" w:rsidP="00C820E3">
            <w:pPr>
              <w:spacing w:line="360" w:lineRule="auto"/>
              <w:jc w:val="center"/>
              <w:rPr>
                <w:sz w:val="22"/>
                <w:szCs w:val="22"/>
              </w:rPr>
            </w:pPr>
            <w:r w:rsidRPr="00563B00">
              <w:rPr>
                <w:sz w:val="22"/>
                <w:szCs w:val="22"/>
              </w:rPr>
              <w:t>Specific Power (kW/kg)</w:t>
            </w:r>
          </w:p>
        </w:tc>
        <w:tc>
          <w:tcPr>
            <w:tcW w:w="1593" w:type="dxa"/>
          </w:tcPr>
          <w:p w14:paraId="7D16B289" w14:textId="77777777" w:rsidR="0082727B" w:rsidRPr="00563B00" w:rsidRDefault="0082727B" w:rsidP="00C820E3">
            <w:pPr>
              <w:spacing w:line="360" w:lineRule="auto"/>
              <w:jc w:val="center"/>
              <w:rPr>
                <w:sz w:val="22"/>
                <w:szCs w:val="22"/>
              </w:rPr>
            </w:pPr>
            <w:r w:rsidRPr="00563B00">
              <w:rPr>
                <w:sz w:val="22"/>
                <w:szCs w:val="22"/>
              </w:rPr>
              <w:t>Nominal Cell Voltage (V)</w:t>
            </w:r>
          </w:p>
        </w:tc>
        <w:tc>
          <w:tcPr>
            <w:tcW w:w="1184" w:type="dxa"/>
          </w:tcPr>
          <w:p w14:paraId="6ACC3245" w14:textId="77777777" w:rsidR="0082727B" w:rsidRPr="00563B00" w:rsidRDefault="0082727B" w:rsidP="00C820E3">
            <w:pPr>
              <w:spacing w:line="360" w:lineRule="auto"/>
              <w:jc w:val="center"/>
              <w:rPr>
                <w:sz w:val="22"/>
                <w:szCs w:val="22"/>
              </w:rPr>
            </w:pPr>
            <w:r w:rsidRPr="00563B00">
              <w:rPr>
                <w:sz w:val="22"/>
                <w:szCs w:val="22"/>
              </w:rPr>
              <w:t>Life cycles</w:t>
            </w:r>
          </w:p>
        </w:tc>
        <w:tc>
          <w:tcPr>
            <w:tcW w:w="1594" w:type="dxa"/>
          </w:tcPr>
          <w:p w14:paraId="36B16EB0" w14:textId="77777777" w:rsidR="0082727B" w:rsidRPr="00563B00" w:rsidRDefault="0082727B" w:rsidP="00C820E3">
            <w:pPr>
              <w:spacing w:line="360" w:lineRule="auto"/>
              <w:jc w:val="center"/>
              <w:rPr>
                <w:sz w:val="22"/>
                <w:szCs w:val="22"/>
              </w:rPr>
            </w:pPr>
            <w:r w:rsidRPr="00563B00">
              <w:rPr>
                <w:sz w:val="22"/>
                <w:szCs w:val="22"/>
              </w:rPr>
              <w:t>Self-discharge rate (%)</w:t>
            </w:r>
          </w:p>
        </w:tc>
      </w:tr>
      <w:tr w:rsidR="0082727B" w:rsidRPr="00563B00" w14:paraId="15CD57F5" w14:textId="77777777" w:rsidTr="00D61861">
        <w:trPr>
          <w:trHeight w:val="254"/>
        </w:trPr>
        <w:tc>
          <w:tcPr>
            <w:tcW w:w="1253" w:type="dxa"/>
          </w:tcPr>
          <w:p w14:paraId="4AEA4809" w14:textId="77777777" w:rsidR="0082727B" w:rsidRPr="00563B00" w:rsidRDefault="0082727B" w:rsidP="00C820E3">
            <w:pPr>
              <w:spacing w:line="360" w:lineRule="auto"/>
              <w:jc w:val="center"/>
              <w:rPr>
                <w:sz w:val="22"/>
                <w:szCs w:val="22"/>
              </w:rPr>
            </w:pPr>
            <w:r w:rsidRPr="00563B00">
              <w:rPr>
                <w:sz w:val="22"/>
                <w:szCs w:val="22"/>
              </w:rPr>
              <w:t>Lead-acid</w:t>
            </w:r>
          </w:p>
        </w:tc>
        <w:tc>
          <w:tcPr>
            <w:tcW w:w="1591" w:type="dxa"/>
          </w:tcPr>
          <w:p w14:paraId="18DA618E" w14:textId="77777777" w:rsidR="0082727B" w:rsidRPr="00563B00" w:rsidRDefault="0082727B" w:rsidP="00C820E3">
            <w:pPr>
              <w:spacing w:line="360" w:lineRule="auto"/>
              <w:jc w:val="center"/>
              <w:rPr>
                <w:sz w:val="22"/>
                <w:szCs w:val="22"/>
              </w:rPr>
            </w:pPr>
            <w:r w:rsidRPr="00563B00">
              <w:rPr>
                <w:sz w:val="22"/>
                <w:szCs w:val="22"/>
              </w:rPr>
              <w:t>25-40</w:t>
            </w:r>
          </w:p>
        </w:tc>
        <w:tc>
          <w:tcPr>
            <w:tcW w:w="1821" w:type="dxa"/>
          </w:tcPr>
          <w:p w14:paraId="0CDD47BA" w14:textId="77777777" w:rsidR="0082727B" w:rsidRPr="00563B00" w:rsidRDefault="0082727B" w:rsidP="00C820E3">
            <w:pPr>
              <w:spacing w:line="360" w:lineRule="auto"/>
              <w:jc w:val="center"/>
              <w:rPr>
                <w:sz w:val="22"/>
                <w:szCs w:val="22"/>
              </w:rPr>
            </w:pPr>
            <w:r w:rsidRPr="00563B00">
              <w:rPr>
                <w:sz w:val="22"/>
                <w:szCs w:val="22"/>
              </w:rPr>
              <w:t>150-250</w:t>
            </w:r>
          </w:p>
        </w:tc>
        <w:tc>
          <w:tcPr>
            <w:tcW w:w="1593" w:type="dxa"/>
          </w:tcPr>
          <w:p w14:paraId="20155475" w14:textId="77777777" w:rsidR="0082727B" w:rsidRPr="00563B00" w:rsidRDefault="0082727B" w:rsidP="00C820E3">
            <w:pPr>
              <w:spacing w:line="360" w:lineRule="auto"/>
              <w:jc w:val="center"/>
              <w:rPr>
                <w:sz w:val="22"/>
                <w:szCs w:val="22"/>
              </w:rPr>
            </w:pPr>
            <w:r w:rsidRPr="00563B00">
              <w:rPr>
                <w:sz w:val="22"/>
                <w:szCs w:val="22"/>
              </w:rPr>
              <w:t>2</w:t>
            </w:r>
          </w:p>
        </w:tc>
        <w:tc>
          <w:tcPr>
            <w:tcW w:w="1184" w:type="dxa"/>
          </w:tcPr>
          <w:p w14:paraId="6D55D495" w14:textId="77777777" w:rsidR="0082727B" w:rsidRPr="00563B00" w:rsidRDefault="0082727B" w:rsidP="00C820E3">
            <w:pPr>
              <w:spacing w:line="360" w:lineRule="auto"/>
              <w:jc w:val="center"/>
              <w:rPr>
                <w:sz w:val="22"/>
                <w:szCs w:val="22"/>
              </w:rPr>
            </w:pPr>
            <w:r w:rsidRPr="00563B00">
              <w:rPr>
                <w:sz w:val="22"/>
                <w:szCs w:val="22"/>
              </w:rPr>
              <w:t>200-700</w:t>
            </w:r>
          </w:p>
        </w:tc>
        <w:tc>
          <w:tcPr>
            <w:tcW w:w="1594" w:type="dxa"/>
          </w:tcPr>
          <w:p w14:paraId="10C94E4B" w14:textId="77777777" w:rsidR="0082727B" w:rsidRPr="00563B00" w:rsidRDefault="0082727B" w:rsidP="00C820E3">
            <w:pPr>
              <w:spacing w:line="360" w:lineRule="auto"/>
              <w:jc w:val="center"/>
              <w:rPr>
                <w:sz w:val="22"/>
                <w:szCs w:val="22"/>
              </w:rPr>
            </w:pPr>
            <w:r w:rsidRPr="00563B00">
              <w:rPr>
                <w:sz w:val="22"/>
                <w:szCs w:val="22"/>
              </w:rPr>
              <w:t>5</w:t>
            </w:r>
          </w:p>
        </w:tc>
      </w:tr>
      <w:tr w:rsidR="0082727B" w:rsidRPr="00563B00" w14:paraId="61FFEC58" w14:textId="77777777" w:rsidTr="00D61861">
        <w:trPr>
          <w:trHeight w:val="238"/>
        </w:trPr>
        <w:tc>
          <w:tcPr>
            <w:tcW w:w="1253" w:type="dxa"/>
          </w:tcPr>
          <w:p w14:paraId="01B41B23" w14:textId="77777777" w:rsidR="0082727B" w:rsidRPr="00563B00" w:rsidRDefault="0082727B" w:rsidP="00C820E3">
            <w:pPr>
              <w:spacing w:line="360" w:lineRule="auto"/>
              <w:jc w:val="center"/>
              <w:rPr>
                <w:sz w:val="22"/>
                <w:szCs w:val="22"/>
              </w:rPr>
            </w:pPr>
            <w:r w:rsidRPr="00563B00">
              <w:rPr>
                <w:sz w:val="22"/>
                <w:szCs w:val="22"/>
              </w:rPr>
              <w:t>Nickel-iron</w:t>
            </w:r>
          </w:p>
        </w:tc>
        <w:tc>
          <w:tcPr>
            <w:tcW w:w="1591" w:type="dxa"/>
          </w:tcPr>
          <w:p w14:paraId="7581CBFA" w14:textId="77777777" w:rsidR="0082727B" w:rsidRPr="00563B00" w:rsidRDefault="0082727B" w:rsidP="00C820E3">
            <w:pPr>
              <w:spacing w:line="360" w:lineRule="auto"/>
              <w:jc w:val="center"/>
              <w:rPr>
                <w:sz w:val="22"/>
                <w:szCs w:val="22"/>
              </w:rPr>
            </w:pPr>
            <w:r w:rsidRPr="00563B00">
              <w:rPr>
                <w:sz w:val="22"/>
                <w:szCs w:val="22"/>
              </w:rPr>
              <w:t>50</w:t>
            </w:r>
          </w:p>
        </w:tc>
        <w:tc>
          <w:tcPr>
            <w:tcW w:w="1821" w:type="dxa"/>
          </w:tcPr>
          <w:p w14:paraId="0F7B33DB" w14:textId="77777777" w:rsidR="0082727B" w:rsidRPr="00563B00" w:rsidRDefault="0082727B" w:rsidP="00C820E3">
            <w:pPr>
              <w:spacing w:line="360" w:lineRule="auto"/>
              <w:jc w:val="center"/>
              <w:rPr>
                <w:sz w:val="22"/>
                <w:szCs w:val="22"/>
              </w:rPr>
            </w:pPr>
            <w:r w:rsidRPr="00563B00">
              <w:rPr>
                <w:sz w:val="22"/>
                <w:szCs w:val="22"/>
              </w:rPr>
              <w:t>100</w:t>
            </w:r>
          </w:p>
        </w:tc>
        <w:tc>
          <w:tcPr>
            <w:tcW w:w="1593" w:type="dxa"/>
          </w:tcPr>
          <w:p w14:paraId="048110AF" w14:textId="77777777" w:rsidR="0082727B" w:rsidRPr="00563B00" w:rsidRDefault="0082727B" w:rsidP="00C820E3">
            <w:pPr>
              <w:spacing w:line="360" w:lineRule="auto"/>
              <w:jc w:val="center"/>
              <w:rPr>
                <w:sz w:val="22"/>
                <w:szCs w:val="22"/>
              </w:rPr>
            </w:pPr>
            <w:r w:rsidRPr="00563B00">
              <w:rPr>
                <w:sz w:val="22"/>
                <w:szCs w:val="22"/>
              </w:rPr>
              <w:t>1.2</w:t>
            </w:r>
          </w:p>
        </w:tc>
        <w:tc>
          <w:tcPr>
            <w:tcW w:w="1184" w:type="dxa"/>
          </w:tcPr>
          <w:p w14:paraId="6669BEEC" w14:textId="77777777" w:rsidR="0082727B" w:rsidRPr="00563B00" w:rsidRDefault="0082727B" w:rsidP="00C820E3">
            <w:pPr>
              <w:spacing w:line="360" w:lineRule="auto"/>
              <w:jc w:val="center"/>
              <w:rPr>
                <w:sz w:val="22"/>
                <w:szCs w:val="22"/>
              </w:rPr>
            </w:pPr>
            <w:r w:rsidRPr="00563B00">
              <w:rPr>
                <w:sz w:val="22"/>
                <w:szCs w:val="22"/>
              </w:rPr>
              <w:t>2000</w:t>
            </w:r>
          </w:p>
        </w:tc>
        <w:tc>
          <w:tcPr>
            <w:tcW w:w="1594" w:type="dxa"/>
          </w:tcPr>
          <w:p w14:paraId="01CE4A2A" w14:textId="77777777" w:rsidR="0082727B" w:rsidRPr="00563B00" w:rsidRDefault="0082727B" w:rsidP="00C820E3">
            <w:pPr>
              <w:spacing w:line="360" w:lineRule="auto"/>
              <w:jc w:val="center"/>
              <w:rPr>
                <w:sz w:val="22"/>
                <w:szCs w:val="22"/>
              </w:rPr>
            </w:pPr>
            <w:r w:rsidRPr="00563B00">
              <w:rPr>
                <w:sz w:val="22"/>
                <w:szCs w:val="22"/>
              </w:rPr>
              <w:t>20-40</w:t>
            </w:r>
          </w:p>
        </w:tc>
      </w:tr>
      <w:tr w:rsidR="0082727B" w:rsidRPr="00563B00" w14:paraId="19679030" w14:textId="77777777" w:rsidTr="00D61861">
        <w:trPr>
          <w:trHeight w:val="238"/>
        </w:trPr>
        <w:tc>
          <w:tcPr>
            <w:tcW w:w="1253" w:type="dxa"/>
          </w:tcPr>
          <w:p w14:paraId="321AE9ED" w14:textId="77777777" w:rsidR="0082727B" w:rsidRPr="00563B00" w:rsidRDefault="0082727B" w:rsidP="00C820E3">
            <w:pPr>
              <w:spacing w:line="360" w:lineRule="auto"/>
              <w:jc w:val="center"/>
              <w:rPr>
                <w:sz w:val="22"/>
                <w:szCs w:val="22"/>
              </w:rPr>
            </w:pPr>
            <w:r w:rsidRPr="00563B00">
              <w:rPr>
                <w:sz w:val="22"/>
                <w:szCs w:val="22"/>
              </w:rPr>
              <w:t>Li-ion</w:t>
            </w:r>
          </w:p>
        </w:tc>
        <w:tc>
          <w:tcPr>
            <w:tcW w:w="1591" w:type="dxa"/>
          </w:tcPr>
          <w:p w14:paraId="4D8D008A" w14:textId="77777777" w:rsidR="0082727B" w:rsidRPr="00563B00" w:rsidRDefault="0082727B" w:rsidP="00C820E3">
            <w:pPr>
              <w:spacing w:line="360" w:lineRule="auto"/>
              <w:jc w:val="center"/>
              <w:rPr>
                <w:sz w:val="22"/>
                <w:szCs w:val="22"/>
              </w:rPr>
            </w:pPr>
            <w:r w:rsidRPr="00563B00">
              <w:rPr>
                <w:sz w:val="22"/>
                <w:szCs w:val="22"/>
              </w:rPr>
              <w:t>110-180</w:t>
            </w:r>
          </w:p>
        </w:tc>
        <w:tc>
          <w:tcPr>
            <w:tcW w:w="1821" w:type="dxa"/>
          </w:tcPr>
          <w:p w14:paraId="355A8700" w14:textId="77777777" w:rsidR="0082727B" w:rsidRPr="00563B00" w:rsidRDefault="0082727B" w:rsidP="00C820E3">
            <w:pPr>
              <w:spacing w:line="360" w:lineRule="auto"/>
              <w:jc w:val="center"/>
              <w:rPr>
                <w:sz w:val="22"/>
                <w:szCs w:val="22"/>
              </w:rPr>
            </w:pPr>
            <w:r w:rsidRPr="00563B00">
              <w:rPr>
                <w:sz w:val="22"/>
                <w:szCs w:val="22"/>
              </w:rPr>
              <w:t>300</w:t>
            </w:r>
          </w:p>
        </w:tc>
        <w:tc>
          <w:tcPr>
            <w:tcW w:w="1593" w:type="dxa"/>
          </w:tcPr>
          <w:p w14:paraId="6CF9CECF" w14:textId="77777777" w:rsidR="0082727B" w:rsidRPr="00563B00" w:rsidRDefault="0082727B" w:rsidP="00C820E3">
            <w:pPr>
              <w:spacing w:line="360" w:lineRule="auto"/>
              <w:jc w:val="center"/>
              <w:rPr>
                <w:sz w:val="22"/>
                <w:szCs w:val="22"/>
              </w:rPr>
            </w:pPr>
            <w:r w:rsidRPr="00563B00">
              <w:rPr>
                <w:sz w:val="22"/>
                <w:szCs w:val="22"/>
              </w:rPr>
              <w:t>3.6</w:t>
            </w:r>
          </w:p>
        </w:tc>
        <w:tc>
          <w:tcPr>
            <w:tcW w:w="1184" w:type="dxa"/>
          </w:tcPr>
          <w:p w14:paraId="467FC3CD" w14:textId="77777777" w:rsidR="0082727B" w:rsidRPr="00563B00" w:rsidRDefault="0082727B" w:rsidP="00C820E3">
            <w:pPr>
              <w:spacing w:line="360" w:lineRule="auto"/>
              <w:jc w:val="center"/>
              <w:rPr>
                <w:sz w:val="22"/>
                <w:szCs w:val="22"/>
              </w:rPr>
            </w:pPr>
            <w:r w:rsidRPr="00563B00">
              <w:rPr>
                <w:sz w:val="22"/>
                <w:szCs w:val="22"/>
              </w:rPr>
              <w:t>&gt;1000</w:t>
            </w:r>
          </w:p>
        </w:tc>
        <w:tc>
          <w:tcPr>
            <w:tcW w:w="1594" w:type="dxa"/>
          </w:tcPr>
          <w:p w14:paraId="2E8758D4" w14:textId="77777777" w:rsidR="0082727B" w:rsidRPr="00563B00" w:rsidRDefault="0082727B" w:rsidP="00C820E3">
            <w:pPr>
              <w:spacing w:line="360" w:lineRule="auto"/>
              <w:jc w:val="center"/>
              <w:rPr>
                <w:sz w:val="22"/>
                <w:szCs w:val="22"/>
              </w:rPr>
            </w:pPr>
            <w:r w:rsidRPr="00563B00">
              <w:rPr>
                <w:sz w:val="22"/>
                <w:szCs w:val="22"/>
              </w:rPr>
              <w:t>10</w:t>
            </w:r>
          </w:p>
        </w:tc>
      </w:tr>
    </w:tbl>
    <w:p w14:paraId="35134CBE" w14:textId="77777777" w:rsidR="0082727B" w:rsidRPr="00563B00" w:rsidRDefault="0082727B" w:rsidP="00C820E3">
      <w:pPr>
        <w:spacing w:line="360" w:lineRule="auto"/>
        <w:jc w:val="both"/>
      </w:pPr>
    </w:p>
    <w:p w14:paraId="4073DD8E" w14:textId="2297798A" w:rsidR="0082727B" w:rsidRPr="00563B00" w:rsidRDefault="0082727B" w:rsidP="00C820E3">
      <w:pPr>
        <w:spacing w:line="360" w:lineRule="auto"/>
        <w:jc w:val="both"/>
      </w:pPr>
      <w:r w:rsidRPr="00563B00">
        <w:t>However, one of the biggest challenges associated with Li-ion power is that the operating temperature range is very narrow and there are significant safety risks that appear when functioning outside this range. When temperatures exceed 80</w:t>
      </w:r>
      <w:r w:rsidRPr="00563B00">
        <w:sym w:font="Symbol" w:char="F0B0"/>
      </w:r>
      <w:r w:rsidRPr="00563B00">
        <w:t xml:space="preserve">C thermal runway becomes a concern, as it causes harmful gas emissions, smoke, fires and possible explosions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  Furthermore, when the temperature gradient is outside 5</w:t>
      </w:r>
      <w:r w:rsidRPr="00563B00">
        <w:sym w:font="Symbol" w:char="F0B0"/>
      </w:r>
      <w:r w:rsidRPr="00563B00">
        <w:t xml:space="preserve">C there are detrimental effects on battery longevity and exacerbated degradation of the cells </w:t>
      </w:r>
      <w:r w:rsidRPr="00563B00">
        <w:fldChar w:fldCharType="begin"/>
      </w:r>
      <w:r w:rsidRPr="00563B00">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rsidRPr="00563B00">
        <w:fldChar w:fldCharType="separate"/>
      </w:r>
      <w:r w:rsidRPr="00563B00">
        <w:rPr>
          <w:noProof/>
        </w:rPr>
        <w:t>(</w:t>
      </w:r>
      <w:hyperlink w:anchor="_ENREF_25" w:tooltip="Worwood, 2017 #10" w:history="1">
        <w:r w:rsidR="0012265E" w:rsidRPr="00563B00">
          <w:rPr>
            <w:noProof/>
          </w:rPr>
          <w:t>Worwood et al., 2017</w:t>
        </w:r>
      </w:hyperlink>
      <w:r w:rsidRPr="00563B00">
        <w:rPr>
          <w:noProof/>
        </w:rPr>
        <w:t>)</w:t>
      </w:r>
      <w:r w:rsidRPr="00563B00">
        <w:fldChar w:fldCharType="end"/>
      </w:r>
      <w:r w:rsidRPr="00563B00">
        <w:t xml:space="preserve">. </w:t>
      </w:r>
    </w:p>
    <w:p w14:paraId="380763D5" w14:textId="77777777" w:rsidR="0082727B" w:rsidRPr="00563B00" w:rsidRDefault="0082727B" w:rsidP="00C820E3">
      <w:pPr>
        <w:spacing w:line="360" w:lineRule="auto"/>
        <w:jc w:val="both"/>
      </w:pPr>
    </w:p>
    <w:p w14:paraId="0E8DB4A7" w14:textId="272D2A03" w:rsidR="0082727B" w:rsidRPr="00563B00" w:rsidRDefault="0082727B" w:rsidP="00C820E3">
      <w:pPr>
        <w:spacing w:line="360" w:lineRule="auto"/>
        <w:jc w:val="both"/>
      </w:pPr>
      <w:r w:rsidRPr="00563B00">
        <w:lastRenderedPageBreak/>
        <w:t xml:space="preserve">The heat generated within the cells is a function of the charging and discharging processes and these impact the batteries’ capabilities, reducing these rates would solve some issues but limit the maximum power output. As such, one of the main focuses of EDV research is the development of thermal management systems </w:t>
      </w:r>
      <w:r w:rsidR="007C5803" w:rsidRPr="00563B00">
        <w:t xml:space="preserve">to </w:t>
      </w:r>
      <w:r w:rsidRPr="00563B00">
        <w:t>cool the battery cells to within the optimal range. This helps overcome the safety and longevity concerns while drastically improving performance and simultaneously maintaining the same level of power output.</w:t>
      </w:r>
    </w:p>
    <w:p w14:paraId="6D582F13" w14:textId="77777777" w:rsidR="0082727B" w:rsidRPr="00563B00" w:rsidRDefault="0082727B" w:rsidP="00C820E3">
      <w:pPr>
        <w:spacing w:line="360" w:lineRule="auto"/>
        <w:jc w:val="both"/>
      </w:pPr>
    </w:p>
    <w:p w14:paraId="6B12E5E2" w14:textId="77777777" w:rsidR="0082727B" w:rsidRPr="00563B00" w:rsidRDefault="0082727B" w:rsidP="00C820E3">
      <w:pPr>
        <w:pStyle w:val="Heading2"/>
        <w:spacing w:line="360" w:lineRule="auto"/>
      </w:pPr>
      <w:bookmarkStart w:id="14" w:name="_Toc38896063"/>
      <w:r w:rsidRPr="00563B00">
        <w:t>Aims and Objectives</w:t>
      </w:r>
      <w:bookmarkEnd w:id="14"/>
    </w:p>
    <w:p w14:paraId="4F0A0437" w14:textId="6DFCC494" w:rsidR="0082727B" w:rsidRPr="00563B00" w:rsidRDefault="00FB4F8A" w:rsidP="00C820E3">
      <w:pPr>
        <w:spacing w:line="360" w:lineRule="auto"/>
        <w:jc w:val="both"/>
      </w:pPr>
      <w:r w:rsidRPr="00563B00">
        <w:t>This project aims</w:t>
      </w:r>
      <w:r w:rsidR="0082727B" w:rsidRPr="00563B00">
        <w:t xml:space="preserve"> to investigate the effectiveness of different thermal management systems, and to compare their performances to find an optimal solution for EDV. The project will develop a numerical model to represent an EDV Li-ion battery in 2 dimensions</w:t>
      </w:r>
      <w:r w:rsidR="00083999" w:rsidRPr="00563B00">
        <w:t>. The code should be able to model the effect of time on the heat dissipation as well as produce temperature vs time plots at distinct locations on the battery surface.</w:t>
      </w:r>
    </w:p>
    <w:p w14:paraId="4E508839" w14:textId="77777777" w:rsidR="0082727B" w:rsidRPr="00563B00" w:rsidRDefault="0082727B" w:rsidP="00C820E3">
      <w:pPr>
        <w:spacing w:line="360" w:lineRule="auto"/>
        <w:jc w:val="both"/>
      </w:pPr>
    </w:p>
    <w:p w14:paraId="0286CF2C" w14:textId="77777777" w:rsidR="0082727B" w:rsidRPr="00563B00" w:rsidRDefault="0082727B" w:rsidP="00C820E3">
      <w:pPr>
        <w:spacing w:line="360" w:lineRule="auto"/>
        <w:jc w:val="both"/>
      </w:pPr>
      <w:r w:rsidRPr="00563B00">
        <w:rPr>
          <w:u w:val="single"/>
        </w:rPr>
        <w:t>Objectives</w:t>
      </w:r>
      <w:r w:rsidRPr="00563B00">
        <w:t>:</w:t>
      </w:r>
    </w:p>
    <w:p w14:paraId="5CACBD7E" w14:textId="6B101E0D" w:rsidR="00083999" w:rsidRPr="00563B00" w:rsidRDefault="0082727B" w:rsidP="00C820E3">
      <w:pPr>
        <w:pStyle w:val="ListParagraph"/>
        <w:numPr>
          <w:ilvl w:val="0"/>
          <w:numId w:val="5"/>
        </w:numPr>
        <w:spacing w:line="360" w:lineRule="auto"/>
        <w:jc w:val="both"/>
        <w:rPr>
          <w:b/>
          <w:bCs/>
        </w:rPr>
      </w:pPr>
      <w:r w:rsidRPr="00563B00">
        <w:t>Find an optimal operating setup which reduces the</w:t>
      </w:r>
      <w:r w:rsidR="00B21FFB" w:rsidRPr="00563B00">
        <w:t xml:space="preserve"> maximum temperature and</w:t>
      </w:r>
      <w:r w:rsidRPr="00563B00">
        <w:t xml:space="preserve"> temperature gradien</w:t>
      </w:r>
      <w:r w:rsidR="00083999" w:rsidRPr="00563B00">
        <w:t>ts</w:t>
      </w:r>
      <w:r w:rsidRPr="00563B00">
        <w:t xml:space="preserve"> while also allowing for a high-power output</w:t>
      </w:r>
    </w:p>
    <w:p w14:paraId="42C2FCF9" w14:textId="2596BAA4" w:rsidR="0082727B" w:rsidRPr="00563B00" w:rsidRDefault="0082727B" w:rsidP="0074171B">
      <w:pPr>
        <w:pStyle w:val="ListParagraph"/>
        <w:numPr>
          <w:ilvl w:val="0"/>
          <w:numId w:val="5"/>
        </w:numPr>
        <w:spacing w:line="360" w:lineRule="auto"/>
        <w:jc w:val="both"/>
        <w:rPr>
          <w:b/>
          <w:bCs/>
        </w:rPr>
      </w:pPr>
      <w:r w:rsidRPr="00563B00">
        <w:t xml:space="preserve">Provide context for how the optimal setup will improve performance (i.e. </w:t>
      </w:r>
      <w:r w:rsidR="00FB4F8A" w:rsidRPr="00563B00">
        <w:t xml:space="preserve">the </w:t>
      </w:r>
      <w:r w:rsidRPr="00563B00">
        <w:t>effect on maximum power output, battery life</w:t>
      </w:r>
      <w:r w:rsidR="0074171B" w:rsidRPr="00563B00">
        <w:t>)</w:t>
      </w:r>
    </w:p>
    <w:p w14:paraId="4D6FA86D" w14:textId="77777777" w:rsidR="0082727B" w:rsidRPr="00563B00" w:rsidRDefault="0082727B" w:rsidP="00C820E3">
      <w:pPr>
        <w:pStyle w:val="ListParagraph"/>
        <w:numPr>
          <w:ilvl w:val="0"/>
          <w:numId w:val="5"/>
        </w:numPr>
        <w:spacing w:line="360" w:lineRule="auto"/>
        <w:jc w:val="both"/>
        <w:rPr>
          <w:b/>
          <w:bCs/>
        </w:rPr>
      </w:pPr>
      <w:r w:rsidRPr="00563B00">
        <w:t>Make a reasonable supported conclusion as to which optimum cooling system the electric car industry should adopt moving forward.</w:t>
      </w:r>
    </w:p>
    <w:p w14:paraId="4F9D2F32" w14:textId="77777777" w:rsidR="0082727B" w:rsidRPr="00563B00" w:rsidRDefault="0082727B" w:rsidP="00C820E3">
      <w:pPr>
        <w:spacing w:line="360" w:lineRule="auto"/>
        <w:jc w:val="both"/>
      </w:pPr>
    </w:p>
    <w:p w14:paraId="5C286395" w14:textId="77777777" w:rsidR="0082727B" w:rsidRPr="00563B00" w:rsidRDefault="0082727B" w:rsidP="00C820E3">
      <w:pPr>
        <w:pStyle w:val="Heading2"/>
        <w:spacing w:line="360" w:lineRule="auto"/>
      </w:pPr>
      <w:bookmarkStart w:id="15" w:name="_Toc38896064"/>
      <w:r w:rsidRPr="00563B00">
        <w:t>Research Questions</w:t>
      </w:r>
      <w:bookmarkEnd w:id="15"/>
    </w:p>
    <w:p w14:paraId="148143D7" w14:textId="726E4E1D" w:rsidR="0082727B" w:rsidRPr="00563B00" w:rsidRDefault="0082727B" w:rsidP="00C820E3">
      <w:pPr>
        <w:pStyle w:val="ListParagraph"/>
        <w:numPr>
          <w:ilvl w:val="0"/>
          <w:numId w:val="15"/>
        </w:numPr>
        <w:spacing w:line="360" w:lineRule="auto"/>
        <w:jc w:val="both"/>
      </w:pPr>
      <w:r w:rsidRPr="00563B00">
        <w:t xml:space="preserve">To what extent does the use of battery thermal management systems affect the heat distribution within the cell and how </w:t>
      </w:r>
      <w:r w:rsidR="00E75926" w:rsidRPr="00563B00">
        <w:t>can</w:t>
      </w:r>
      <w:r w:rsidRPr="00563B00">
        <w:t xml:space="preserve"> this affect the battery’s performance.</w:t>
      </w:r>
    </w:p>
    <w:p w14:paraId="3E145A7C" w14:textId="0775DF6C" w:rsidR="0082727B" w:rsidRPr="00563B00" w:rsidRDefault="0082727B" w:rsidP="00C820E3">
      <w:pPr>
        <w:pStyle w:val="ListParagraph"/>
        <w:numPr>
          <w:ilvl w:val="0"/>
          <w:numId w:val="15"/>
        </w:numPr>
        <w:spacing w:line="360" w:lineRule="auto"/>
        <w:jc w:val="both"/>
      </w:pPr>
      <w:r w:rsidRPr="00563B00">
        <w:t xml:space="preserve">How can the modification of certain cooling systems parameters improve </w:t>
      </w:r>
      <w:r w:rsidR="00E75926" w:rsidRPr="00563B00">
        <w:t xml:space="preserve">cooling </w:t>
      </w:r>
      <w:r w:rsidRPr="00563B00">
        <w:t>effectiveness?</w:t>
      </w:r>
    </w:p>
    <w:p w14:paraId="2DE0168C" w14:textId="259C8A0E" w:rsidR="0082727B" w:rsidRPr="00563B00" w:rsidRDefault="0082727B" w:rsidP="00C820E3">
      <w:pPr>
        <w:pStyle w:val="ListParagraph"/>
        <w:numPr>
          <w:ilvl w:val="0"/>
          <w:numId w:val="15"/>
        </w:numPr>
        <w:spacing w:line="360" w:lineRule="auto"/>
        <w:jc w:val="both"/>
      </w:pPr>
      <w:r w:rsidRPr="00563B00">
        <w:t>How can an optimal solution be constructed which provides the greatest cooling while maintaining an even temperature gradient?</w:t>
      </w:r>
    </w:p>
    <w:p w14:paraId="08CDC7FD" w14:textId="77777777" w:rsidR="0082727B" w:rsidRPr="00563B00" w:rsidRDefault="0082727B" w:rsidP="00C820E3">
      <w:pPr>
        <w:spacing w:line="360" w:lineRule="auto"/>
        <w:jc w:val="both"/>
      </w:pPr>
    </w:p>
    <w:p w14:paraId="597DE131" w14:textId="77777777" w:rsidR="0082727B" w:rsidRPr="00563B00" w:rsidRDefault="0082727B" w:rsidP="00C820E3">
      <w:pPr>
        <w:pStyle w:val="Heading2"/>
        <w:spacing w:line="360" w:lineRule="auto"/>
      </w:pPr>
      <w:bookmarkStart w:id="16" w:name="_Toc38896065"/>
      <w:r w:rsidRPr="00563B00">
        <w:lastRenderedPageBreak/>
        <w:t>Project Impact</w:t>
      </w:r>
      <w:bookmarkEnd w:id="16"/>
    </w:p>
    <w:p w14:paraId="4D34FC0D" w14:textId="77777777" w:rsidR="0082727B" w:rsidRPr="00563B00" w:rsidRDefault="0082727B" w:rsidP="00C820E3">
      <w:pPr>
        <w:spacing w:line="360" w:lineRule="auto"/>
        <w:jc w:val="both"/>
      </w:pPr>
      <w:r w:rsidRPr="00563B00">
        <w:t xml:space="preserve">The work undertaken in this project will be of benefit to the electric driven automotive industry, as it will present evidence as to how to optimise the thermal management system of battery cells in their vehicles. This information will help in optimising the power performance and longevity of the EDVs produced. </w:t>
      </w:r>
    </w:p>
    <w:p w14:paraId="04B6641B" w14:textId="77777777" w:rsidR="0082727B" w:rsidRPr="00563B00" w:rsidRDefault="0082727B" w:rsidP="00C820E3">
      <w:pPr>
        <w:spacing w:line="360" w:lineRule="auto"/>
        <w:jc w:val="both"/>
      </w:pPr>
    </w:p>
    <w:p w14:paraId="642B0A11" w14:textId="77777777" w:rsidR="0082727B" w:rsidRPr="00563B00" w:rsidRDefault="0082727B" w:rsidP="00C820E3">
      <w:pPr>
        <w:spacing w:line="360" w:lineRule="auto"/>
        <w:jc w:val="both"/>
      </w:pPr>
      <w:r w:rsidRPr="00563B00">
        <w:t>The research will benefit the environment as it potentially will reduce the likelihood of thermal runway, which will lead to reduced greenhouse emissions and a more sustainable mode of transport. Additionally, by helping to design the cooling system effectively the research will possibly increase EDV production and help outnumber the traditional environmentally unfriendly vehicles on the road.</w:t>
      </w:r>
    </w:p>
    <w:p w14:paraId="622E1919" w14:textId="77777777" w:rsidR="0082727B" w:rsidRPr="00563B00" w:rsidRDefault="0082727B" w:rsidP="00C820E3">
      <w:pPr>
        <w:spacing w:line="360" w:lineRule="auto"/>
        <w:jc w:val="both"/>
      </w:pPr>
    </w:p>
    <w:p w14:paraId="1D85B5A4" w14:textId="77777777" w:rsidR="0082727B" w:rsidRPr="00563B00" w:rsidRDefault="0082727B" w:rsidP="00C820E3">
      <w:pPr>
        <w:spacing w:line="360" w:lineRule="auto"/>
        <w:jc w:val="both"/>
        <w:rPr>
          <w:rFonts w:asciiTheme="majorHAnsi" w:eastAsiaTheme="majorEastAsia" w:hAnsiTheme="majorHAnsi" w:cstheme="majorBidi"/>
          <w:color w:val="2F5496" w:themeColor="accent1" w:themeShade="BF"/>
          <w:sz w:val="26"/>
          <w:szCs w:val="26"/>
        </w:rPr>
      </w:pPr>
      <w:r w:rsidRPr="00563B00">
        <w:t xml:space="preserve">The research will also benefit society in that the improvements in longevity will increase the appeal of electric vehicles to consumers who were hesitant to purchase the vehicles because of their shortcomings. Society will also benefit through the increased safety that comes with the effective cooling, as the chance of battery overheating, or explosion will be reduced. </w:t>
      </w:r>
      <w:r w:rsidRPr="00563B00">
        <w:br w:type="page"/>
      </w:r>
    </w:p>
    <w:p w14:paraId="6B299890" w14:textId="77777777" w:rsidR="0031396E" w:rsidRPr="00563B00" w:rsidRDefault="0031396E" w:rsidP="00C820E3">
      <w:pPr>
        <w:pStyle w:val="Heading1"/>
        <w:spacing w:line="360" w:lineRule="auto"/>
        <w:jc w:val="both"/>
      </w:pPr>
      <w:bookmarkStart w:id="17" w:name="_Ref38560127"/>
      <w:bookmarkStart w:id="18" w:name="_Toc38896066"/>
      <w:r w:rsidRPr="00563B00">
        <w:lastRenderedPageBreak/>
        <w:t>Literature Review</w:t>
      </w:r>
      <w:bookmarkEnd w:id="17"/>
      <w:bookmarkEnd w:id="18"/>
    </w:p>
    <w:p w14:paraId="35CEC4F3" w14:textId="77777777" w:rsidR="0031396E" w:rsidRPr="00563B00" w:rsidRDefault="0031396E" w:rsidP="00C820E3">
      <w:pPr>
        <w:pStyle w:val="Heading2"/>
        <w:spacing w:line="360" w:lineRule="auto"/>
        <w:jc w:val="both"/>
      </w:pPr>
      <w:bookmarkStart w:id="19" w:name="_Ref38560140"/>
      <w:bookmarkStart w:id="20" w:name="_Toc38896067"/>
      <w:r w:rsidRPr="00563B00">
        <w:t>Current Context of Project</w:t>
      </w:r>
      <w:bookmarkEnd w:id="19"/>
      <w:bookmarkEnd w:id="20"/>
    </w:p>
    <w:p w14:paraId="586662D6" w14:textId="281E5DA7" w:rsidR="0031396E" w:rsidRPr="00563B00" w:rsidRDefault="0031396E" w:rsidP="00C820E3">
      <w:pPr>
        <w:spacing w:line="360" w:lineRule="auto"/>
        <w:jc w:val="both"/>
      </w:pPr>
      <w:r w:rsidRPr="00563B00">
        <w:t xml:space="preserve">There are currently two fundamental issues that the electric vehicle must overcome to attain top performances. Firstly, there are functionality concerns; overheating of the power cells is commonplace and so is the shortage of battery life. Secondly, there are also significant safety concerns; thermal runaway regularly happens, and battery explosions are rare but pose a deadly risk to the public </w:t>
      </w:r>
      <w:r w:rsidRPr="00563B00">
        <w:fldChar w:fldCharType="begin"/>
      </w:r>
      <w:r w:rsidRPr="00563B00">
        <w:instrText xml:space="preserve"> ADDIN EN.CITE &lt;EndNote&gt;&lt;Cite&gt;&lt;Author&gt;Liu&lt;/Author&gt;&lt;Year&gt;2019&lt;/Year&gt;&lt;RecNum&gt;14&lt;/RecNum&gt;&lt;DisplayText&gt;(Liu et al., 2019)&lt;/DisplayText&gt;&lt;record&gt;&lt;rec-number&gt;14&lt;/rec-number&gt;&lt;foreign-keys&gt;&lt;key app="EN" db-id="5tpze92pu5wfaze2dpbpwa0ivxzstt2dvx09" timestamp="1573046252"&gt;14&lt;/key&gt;&lt;/foreign-keys&gt;&lt;ref-type name="Journal Article"&gt;17&lt;/ref-type&gt;&lt;contributors&gt;&lt;authors&gt;&lt;author&gt;Liu, Binghe&lt;/author&gt;&lt;author&gt;Jia, Yikai&lt;/author&gt;&lt;author&gt;Yuan, Chunhao&lt;/author&gt;&lt;author&gt;Wang, Lubing&lt;/author&gt;&lt;author&gt;Gao, Xiang&lt;/author&gt;&lt;author&gt;Yin, Sha&lt;/author&gt;&lt;author&gt;Xu, Jun&lt;/author&gt;&lt;/authors&gt;&lt;/contributors&gt;&lt;titles&gt;&lt;title&gt;Safety issues and mechanisms of lithium-ion battery cell upon mechanical abusive loading: a review&lt;/title&gt;&lt;secondary-title&gt;Energy Storage Materials&lt;/secondary-title&gt;&lt;/titles&gt;&lt;periodical&gt;&lt;full-title&gt;Energy Storage Materials&lt;/full-title&gt;&lt;/periodical&gt;&lt;dates&gt;&lt;year&gt;2019&lt;/year&gt;&lt;/dates&gt;&lt;isbn&gt;2405-8297&lt;/isbn&gt;&lt;urls&gt;&lt;/urls&gt;&lt;/record&gt;&lt;/Cite&gt;&lt;/EndNote&gt;</w:instrText>
      </w:r>
      <w:r w:rsidRPr="00563B00">
        <w:fldChar w:fldCharType="separate"/>
      </w:r>
      <w:r w:rsidRPr="00563B00">
        <w:rPr>
          <w:noProof/>
        </w:rPr>
        <w:t>(</w:t>
      </w:r>
      <w:hyperlink w:anchor="_ENREF_14" w:tooltip="Liu, 2019 #14" w:history="1">
        <w:r w:rsidR="0012265E" w:rsidRPr="00563B00">
          <w:rPr>
            <w:noProof/>
          </w:rPr>
          <w:t>Liu et al., 2019</w:t>
        </w:r>
      </w:hyperlink>
      <w:r w:rsidRPr="00563B00">
        <w:rPr>
          <w:noProof/>
        </w:rPr>
        <w:t>)</w:t>
      </w:r>
      <w:r w:rsidRPr="00563B00">
        <w:fldChar w:fldCharType="end"/>
      </w:r>
      <w:r w:rsidRPr="00563B00">
        <w:t>.</w:t>
      </w:r>
    </w:p>
    <w:p w14:paraId="6AEA8D4C" w14:textId="77777777" w:rsidR="0031396E" w:rsidRPr="00563B00" w:rsidRDefault="0031396E" w:rsidP="00C820E3">
      <w:pPr>
        <w:spacing w:line="360" w:lineRule="auto"/>
        <w:jc w:val="both"/>
      </w:pPr>
    </w:p>
    <w:p w14:paraId="433B897B" w14:textId="3B083FB5" w:rsidR="0031396E" w:rsidRPr="00563B00" w:rsidRDefault="0031396E" w:rsidP="00C820E3">
      <w:pPr>
        <w:spacing w:line="360" w:lineRule="auto"/>
        <w:jc w:val="both"/>
      </w:pPr>
      <w:r w:rsidRPr="00563B00">
        <w:t>Because of the thermal context of these concerns, Li-ion battery manufacturers often quote optimal/safe operating temperatures such as to minimize the risk of the aforementioned concerns. The window of recommended operating temperatures for most automotive batteries varies between each manufacturer but also varies between the different stages of the battery cycle: for discharging, -20 to 55</w:t>
      </w:r>
      <w:r w:rsidRPr="00563B00">
        <w:sym w:font="Symbol" w:char="F0B0"/>
      </w:r>
      <w:r w:rsidRPr="00563B00">
        <w:t>C, and for charging, 0 to 45</w:t>
      </w:r>
      <w:r w:rsidRPr="00563B00">
        <w:sym w:font="Symbol" w:char="F0B0"/>
      </w:r>
      <w:r w:rsidRPr="00563B00">
        <w:t xml:space="preserve">C </w:t>
      </w:r>
      <w:r w:rsidRPr="00563B00">
        <w:fldChar w:fldCharType="begin"/>
      </w:r>
      <w:r w:rsidRPr="00563B00">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rsidRPr="00563B00">
        <w:fldChar w:fldCharType="separate"/>
      </w:r>
      <w:r w:rsidRPr="00563B00">
        <w:rPr>
          <w:noProof/>
        </w:rPr>
        <w:t>(</w:t>
      </w:r>
      <w:hyperlink w:anchor="_ENREF_16" w:tooltip="Lu, 2013 #15" w:history="1">
        <w:r w:rsidR="0012265E" w:rsidRPr="00563B00">
          <w:rPr>
            <w:noProof/>
          </w:rPr>
          <w:t>Lu et al., 2013</w:t>
        </w:r>
      </w:hyperlink>
      <w:r w:rsidRPr="00563B00">
        <w:rPr>
          <w:noProof/>
        </w:rPr>
        <w:t>)</w:t>
      </w:r>
      <w:r w:rsidRPr="00563B00">
        <w:fldChar w:fldCharType="end"/>
      </w:r>
      <w:r w:rsidRPr="00563B00">
        <w:t xml:space="preserve">. The operating voltage is also kept to a limit of 1.5 – 4.2 V such as to improve reliability </w:t>
      </w:r>
      <w:r w:rsidRPr="00563B00">
        <w:fldChar w:fldCharType="begin"/>
      </w:r>
      <w:r w:rsidRPr="00563B00">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rsidRPr="00563B00">
        <w:fldChar w:fldCharType="separate"/>
      </w:r>
      <w:r w:rsidRPr="00563B00">
        <w:rPr>
          <w:noProof/>
        </w:rPr>
        <w:t>(</w:t>
      </w:r>
      <w:hyperlink w:anchor="_ENREF_16" w:tooltip="Lu, 2013 #15" w:history="1">
        <w:r w:rsidR="0012265E" w:rsidRPr="00563B00">
          <w:rPr>
            <w:noProof/>
          </w:rPr>
          <w:t>Lu et al., 2013</w:t>
        </w:r>
      </w:hyperlink>
      <w:r w:rsidRPr="00563B00">
        <w:rPr>
          <w:noProof/>
        </w:rPr>
        <w:t>)</w:t>
      </w:r>
      <w:r w:rsidRPr="00563B00">
        <w:fldChar w:fldCharType="end"/>
      </w:r>
      <w:r w:rsidRPr="00563B00">
        <w:t>. It is also required that the temperature gradient within a single cell not exceed 5</w:t>
      </w:r>
      <w:r w:rsidRPr="00563B00">
        <w:sym w:font="Symbol" w:char="F0B0"/>
      </w:r>
      <w:r w:rsidRPr="00563B00">
        <w:t xml:space="preserve">C as this causes the cell to perform as if it was at higher temperatures than it truly is, this leads to shorter cell life as well damaging the cell structure </w:t>
      </w:r>
      <w:r w:rsidRPr="00563B00">
        <w:fldChar w:fldCharType="begin"/>
      </w:r>
      <w:r w:rsidRPr="00563B00">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rsidRPr="00563B00">
        <w:fldChar w:fldCharType="separate"/>
      </w:r>
      <w:r w:rsidRPr="00563B00">
        <w:rPr>
          <w:noProof/>
        </w:rPr>
        <w:t>(</w:t>
      </w:r>
      <w:hyperlink w:anchor="_ENREF_25" w:tooltip="Worwood, 2017 #10" w:history="1">
        <w:r w:rsidR="0012265E" w:rsidRPr="00563B00">
          <w:rPr>
            <w:noProof/>
          </w:rPr>
          <w:t>Worwood et al., 2017</w:t>
        </w:r>
      </w:hyperlink>
      <w:r w:rsidRPr="00563B00">
        <w:rPr>
          <w:noProof/>
        </w:rPr>
        <w:t>)</w:t>
      </w:r>
      <w:r w:rsidRPr="00563B00">
        <w:fldChar w:fldCharType="end"/>
      </w:r>
      <w:r w:rsidRPr="00563B00">
        <w:t>.</w:t>
      </w:r>
    </w:p>
    <w:p w14:paraId="5E160AAD" w14:textId="77777777" w:rsidR="0031396E" w:rsidRPr="00563B00" w:rsidRDefault="0031396E" w:rsidP="00C820E3">
      <w:pPr>
        <w:spacing w:line="360" w:lineRule="auto"/>
        <w:jc w:val="both"/>
      </w:pPr>
    </w:p>
    <w:p w14:paraId="0EA46445" w14:textId="4680DCBE" w:rsidR="0031396E" w:rsidRPr="00563B00" w:rsidRDefault="0031396E" w:rsidP="00C820E3">
      <w:pPr>
        <w:spacing w:line="360" w:lineRule="auto"/>
        <w:jc w:val="both"/>
      </w:pPr>
      <w:r w:rsidRPr="00563B00">
        <w:t xml:space="preserve">These temperature ranges are often hard to maintain while attempting to extract as much energy as possible from the batteries. As such, there has been an abundance of research conducted to investigate the use of thermal management systems that allow for maximum power production while keeping the batteries within an optimal/safe window. These BTM systems have three main tasks </w:t>
      </w:r>
      <w:r w:rsidRPr="00563B00">
        <w:fldChar w:fldCharType="begin"/>
      </w:r>
      <w:r w:rsidRPr="00563B00">
        <w:instrText xml:space="preserve"> ADDIN EN.CITE &lt;EndNote&gt;&lt;Cite&gt;&lt;Author&gt;Lu&lt;/Author&gt;&lt;Year&gt;2013&lt;/Year&gt;&lt;RecNum&gt;15&lt;/RecNum&gt;&lt;DisplayText&gt;(Lu et al., 2013)&lt;/DisplayText&gt;&lt;record&gt;&lt;rec-number&gt;15&lt;/rec-number&gt;&lt;foreign-keys&gt;&lt;key app="EN" db-id="5tpze92pu5wfaze2dpbpwa0ivxzstt2dvx09" timestamp="1573054161"&gt;15&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dates&gt;&lt;year&gt;2013&lt;/year&gt;&lt;/dates&gt;&lt;isbn&gt;0378-7753&lt;/isbn&gt;&lt;urls&gt;&lt;/urls&gt;&lt;/record&gt;&lt;/Cite&gt;&lt;/EndNote&gt;</w:instrText>
      </w:r>
      <w:r w:rsidRPr="00563B00">
        <w:fldChar w:fldCharType="separate"/>
      </w:r>
      <w:r w:rsidRPr="00563B00">
        <w:rPr>
          <w:noProof/>
        </w:rPr>
        <w:t>(</w:t>
      </w:r>
      <w:hyperlink w:anchor="_ENREF_16" w:tooltip="Lu, 2013 #15" w:history="1">
        <w:r w:rsidR="0012265E" w:rsidRPr="00563B00">
          <w:rPr>
            <w:noProof/>
          </w:rPr>
          <w:t>Lu et al., 2013</w:t>
        </w:r>
      </w:hyperlink>
      <w:r w:rsidRPr="00563B00">
        <w:rPr>
          <w:noProof/>
        </w:rPr>
        <w:t>)</w:t>
      </w:r>
      <w:r w:rsidRPr="00563B00">
        <w:fldChar w:fldCharType="end"/>
      </w:r>
      <w:r w:rsidRPr="00563B00">
        <w:t>:</w:t>
      </w:r>
    </w:p>
    <w:p w14:paraId="53A7613D" w14:textId="77777777" w:rsidR="0031396E" w:rsidRPr="00563B00" w:rsidRDefault="0031396E" w:rsidP="00C820E3">
      <w:pPr>
        <w:pStyle w:val="ListParagraph"/>
        <w:numPr>
          <w:ilvl w:val="0"/>
          <w:numId w:val="13"/>
        </w:numPr>
        <w:spacing w:line="360" w:lineRule="auto"/>
        <w:jc w:val="both"/>
        <w:rPr>
          <w:i/>
          <w:iCs/>
        </w:rPr>
      </w:pPr>
      <w:r w:rsidRPr="00563B00">
        <w:rPr>
          <w:i/>
          <w:iCs/>
        </w:rPr>
        <w:t>Protect the cells and battery packs from being damaged</w:t>
      </w:r>
    </w:p>
    <w:p w14:paraId="574A4783" w14:textId="77777777" w:rsidR="0031396E" w:rsidRPr="00563B00" w:rsidRDefault="0031396E" w:rsidP="00C820E3">
      <w:pPr>
        <w:pStyle w:val="ListParagraph"/>
        <w:numPr>
          <w:ilvl w:val="0"/>
          <w:numId w:val="13"/>
        </w:numPr>
        <w:spacing w:line="360" w:lineRule="auto"/>
        <w:jc w:val="both"/>
        <w:rPr>
          <w:i/>
          <w:iCs/>
        </w:rPr>
      </w:pPr>
      <w:r w:rsidRPr="00563B00">
        <w:rPr>
          <w:i/>
          <w:iCs/>
        </w:rPr>
        <w:t>Make the batteries operate within the proper voltage and temperature interval, guarantee the safety and prolong their service life as long as possible.</w:t>
      </w:r>
    </w:p>
    <w:p w14:paraId="57A64B13" w14:textId="77777777" w:rsidR="0031396E" w:rsidRPr="00563B00" w:rsidRDefault="0031396E" w:rsidP="00C820E3">
      <w:pPr>
        <w:pStyle w:val="ListParagraph"/>
        <w:numPr>
          <w:ilvl w:val="0"/>
          <w:numId w:val="13"/>
        </w:numPr>
        <w:spacing w:line="360" w:lineRule="auto"/>
        <w:jc w:val="both"/>
        <w:rPr>
          <w:i/>
          <w:iCs/>
        </w:rPr>
      </w:pPr>
      <w:r w:rsidRPr="00563B00">
        <w:rPr>
          <w:i/>
          <w:iCs/>
        </w:rPr>
        <w:t>Maintain the batteries to operate in a state that the batteries could fulfil the vehicles' requirements.</w:t>
      </w:r>
    </w:p>
    <w:p w14:paraId="219AF39E" w14:textId="77777777" w:rsidR="0031396E" w:rsidRPr="00563B00" w:rsidRDefault="0031396E" w:rsidP="00C820E3">
      <w:pPr>
        <w:spacing w:line="360" w:lineRule="auto"/>
        <w:jc w:val="both"/>
      </w:pPr>
      <w:r w:rsidRPr="00563B00">
        <w:t xml:space="preserve">The thermal management systems that will be investigated in this report will be assessed with regards to how well they accomplish these three tasks. </w:t>
      </w:r>
    </w:p>
    <w:p w14:paraId="5080B476" w14:textId="77777777" w:rsidR="0031396E" w:rsidRPr="00563B00" w:rsidRDefault="0031396E" w:rsidP="00C820E3">
      <w:pPr>
        <w:pStyle w:val="Heading2"/>
        <w:spacing w:line="360" w:lineRule="auto"/>
        <w:jc w:val="both"/>
      </w:pPr>
      <w:bookmarkStart w:id="21" w:name="_Toc38896068"/>
      <w:r w:rsidRPr="00563B00">
        <w:lastRenderedPageBreak/>
        <w:t>Description of Current Thermal Management Systems</w:t>
      </w:r>
      <w:bookmarkEnd w:id="21"/>
    </w:p>
    <w:p w14:paraId="7497F851" w14:textId="77777777" w:rsidR="0031396E" w:rsidRPr="00563B00" w:rsidRDefault="0031396E" w:rsidP="00C820E3">
      <w:pPr>
        <w:pStyle w:val="Heading3"/>
        <w:spacing w:line="360" w:lineRule="auto"/>
        <w:jc w:val="both"/>
      </w:pPr>
      <w:bookmarkStart w:id="22" w:name="_Toc38896069"/>
      <w:r w:rsidRPr="00563B00">
        <w:t>Liquid Cooling</w:t>
      </w:r>
      <w:bookmarkEnd w:id="22"/>
    </w:p>
    <w:p w14:paraId="051E3962" w14:textId="77777777" w:rsidR="0031396E" w:rsidRPr="00563B00" w:rsidRDefault="0031396E" w:rsidP="00C820E3">
      <w:pPr>
        <w:spacing w:line="360" w:lineRule="auto"/>
        <w:jc w:val="both"/>
      </w:pPr>
      <w:r w:rsidRPr="00563B00">
        <w:t>Liquid cooling involves using a coolant tank, a radiator and a pump. The system must be connected such that liquid can travel through the radiator and back to the tank. The radiator is positioned near the battery surface such that the heat transfer rate can be maximised. The pump increases the volume flow rate allowing for even larger heat transfer.</w:t>
      </w:r>
    </w:p>
    <w:p w14:paraId="738C251D" w14:textId="58A144A1" w:rsidR="0031396E" w:rsidRPr="00563B00" w:rsidRDefault="0031396E" w:rsidP="00C820E3">
      <w:pPr>
        <w:spacing w:line="360" w:lineRule="auto"/>
        <w:jc w:val="both"/>
      </w:pPr>
      <w:r w:rsidRPr="00563B00">
        <w:t xml:space="preserve">Liquid cooling is effective in that it uses a liquid medium, such as water, which has a very high thermal conductivity and specific heat capacity allowing for great temperature reductions at the battery surface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w:t>
      </w:r>
    </w:p>
    <w:p w14:paraId="6278B26F" w14:textId="77777777" w:rsidR="0031396E" w:rsidRPr="00563B00" w:rsidRDefault="0031396E" w:rsidP="00C820E3">
      <w:pPr>
        <w:spacing w:line="360" w:lineRule="auto"/>
        <w:jc w:val="both"/>
      </w:pPr>
      <w:r w:rsidRPr="00563B00">
        <w:t>However, liquid cooling systems are heavy and take up a lot of space, which is not ideal for commercial use. They also require additional power to activate the pumping mechanism, this power is referred to as parasitic power.</w:t>
      </w:r>
    </w:p>
    <w:p w14:paraId="4B62318D" w14:textId="5AE8EAF9" w:rsidR="0031396E" w:rsidRPr="00563B00" w:rsidRDefault="0031396E" w:rsidP="00C820E3">
      <w:pPr>
        <w:spacing w:line="360" w:lineRule="auto"/>
        <w:jc w:val="both"/>
      </w:pPr>
      <w:r w:rsidRPr="00563B00">
        <w:t>According to research by Hunan University, the liquid cooling system can be optimised using a graphite plate between the battery cell and the radiator pipes, this reduces the temperature difference from 7</w:t>
      </w:r>
      <w:r w:rsidRPr="00563B00">
        <w:sym w:font="Symbol" w:char="F0B0"/>
      </w:r>
      <w:r w:rsidRPr="00563B00">
        <w:t>C to 2</w:t>
      </w:r>
      <w:r w:rsidRPr="00563B00">
        <w:sym w:font="Symbol" w:char="F0B0"/>
      </w:r>
      <w:r w:rsidRPr="00563B00">
        <w:t xml:space="preserve">C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 xml:space="preserve">. This is explained by the extremely high thermal conductivity of the graphite plate effectively improving the heat transfer efficiency of the system and increasing the direct contact area between the battery and the radiator pipes. </w:t>
      </w:r>
      <w:r w:rsidR="00AC70A5" w:rsidRPr="00563B00">
        <w:t>The authors</w:t>
      </w:r>
      <w:r w:rsidRPr="00563B00">
        <w:t xml:space="preserve"> conclude that Novec 7000 cooling fluid is promising as it absorbs large amounts of heat during its boiling process, but because of the availability of water and oil and their low costs, these are the most promising for industry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w:t>
      </w:r>
    </w:p>
    <w:p w14:paraId="1113D746" w14:textId="77777777" w:rsidR="0031396E" w:rsidRPr="00563B00" w:rsidRDefault="0031396E" w:rsidP="00C820E3">
      <w:pPr>
        <w:pStyle w:val="Heading4"/>
        <w:spacing w:line="360" w:lineRule="auto"/>
        <w:jc w:val="both"/>
      </w:pPr>
      <w:r w:rsidRPr="00563B00">
        <w:t>Air Cooling</w:t>
      </w:r>
    </w:p>
    <w:p w14:paraId="4136653B" w14:textId="77777777" w:rsidR="0031396E" w:rsidRPr="00563B00" w:rsidRDefault="0031396E" w:rsidP="00C820E3">
      <w:pPr>
        <w:spacing w:line="360" w:lineRule="auto"/>
        <w:jc w:val="both"/>
      </w:pPr>
      <w:r w:rsidRPr="00563B00">
        <w:t>In automotive air cooling, the motion of the car through the air in the atmosphere is used to transfer heat away from the battery. It can be viewed from the perspective that the car is stationary, and that airflow is incoming at a velocity equal to the speed of the car. Channels are built into the structure of the car to allow for airflow to reach the batteries and be exhausted out to the atmosphere.</w:t>
      </w:r>
    </w:p>
    <w:p w14:paraId="5ED6693D" w14:textId="77777777" w:rsidR="0031396E" w:rsidRPr="00563B00" w:rsidRDefault="0031396E" w:rsidP="00C820E3">
      <w:pPr>
        <w:spacing w:line="360" w:lineRule="auto"/>
        <w:jc w:val="both"/>
      </w:pPr>
      <w:r w:rsidRPr="00563B00">
        <w:t>This system is very lightweight and cost-effective as it does not require the machining or manufacturing of complex structures. It also utilises the motion of the vehicle for forcing convection meaning that parasitic power is kept to a minimum.</w:t>
      </w:r>
    </w:p>
    <w:p w14:paraId="62903D13" w14:textId="348B3D88" w:rsidR="0031396E" w:rsidRPr="00563B00" w:rsidRDefault="0031396E" w:rsidP="00C820E3">
      <w:pPr>
        <w:spacing w:line="360" w:lineRule="auto"/>
        <w:jc w:val="both"/>
      </w:pPr>
      <w:r w:rsidRPr="00563B00">
        <w:t xml:space="preserve">On the downside, the air medium has a very low thermal conductivity and low specific heat capacity, so it has a limited cooling performance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w:t>
      </w:r>
    </w:p>
    <w:p w14:paraId="5283DBAA" w14:textId="5CC45389" w:rsidR="0031396E" w:rsidRPr="00563B00" w:rsidRDefault="0031396E" w:rsidP="00C820E3">
      <w:pPr>
        <w:spacing w:line="360" w:lineRule="auto"/>
        <w:jc w:val="both"/>
      </w:pPr>
      <w:r w:rsidRPr="00563B00">
        <w:lastRenderedPageBreak/>
        <w:t xml:space="preserve">In a paper comparing BTM systems, by Beijing Jiaotong University, air cooling was used in a cooling loop similar to the liquid cooling setup and it was found that with air much more power was needed to control the maximum temperature than with liquid and jacket cooling </w:t>
      </w:r>
      <w:r w:rsidRPr="00563B00">
        <w:fldChar w:fldCharType="begin"/>
      </w:r>
      <w:r w:rsidRPr="00563B00">
        <w:instrText xml:space="preserve"> ADDIN EN.CITE &lt;EndNote&gt;&lt;Cite&gt;&lt;Author&gt;Chen&lt;/Author&gt;&lt;Year&gt;2016&lt;/Year&gt;&lt;RecNum&gt;21&lt;/RecNum&gt;&lt;DisplayText&gt;(Chen et al., 2016)&lt;/DisplayText&gt;&lt;record&gt;&lt;rec-number&gt;21&lt;/rec-number&gt;&lt;foreign-keys&gt;&lt;key app="EN" db-id="5tpze92pu5wfaze2dpbpwa0ivxzstt2dvx09" timestamp="1573395806"&gt;21&lt;/key&gt;&lt;/foreign-keys&gt;&lt;ref-type name="Journal Article"&gt;17&lt;/ref-type&gt;&lt;contributors&gt;&lt;authors&gt;&lt;author&gt;Chen, Dafen&lt;/author&gt;&lt;author&gt;Jiang, Jiuchun&lt;/author&gt;&lt;author&gt;Kim, Gi-Heon&lt;/author&gt;&lt;author&gt;Yang, Chuanbo&lt;/author&gt;&lt;author&gt;Pesaran, Ahmad&lt;/author&gt;&lt;/authors&gt;&lt;/contributors&gt;&lt;titles&gt;&lt;title&gt;Comparison of different cooling methods for lithium ion battery cells&lt;/title&gt;&lt;secondary-title&gt;Applied Thermal Engineering&lt;/secondary-title&gt;&lt;/titles&gt;&lt;periodical&gt;&lt;full-title&gt;Applied Thermal Engineering&lt;/full-title&gt;&lt;/periodical&gt;&lt;pages&gt;846-854&lt;/pages&gt;&lt;volume&gt;94&lt;/volume&gt;&lt;dates&gt;&lt;year&gt;2016&lt;/year&gt;&lt;/dates&gt;&lt;isbn&gt;1359-4311&lt;/isbn&gt;&lt;urls&gt;&lt;/urls&gt;&lt;/record&gt;&lt;/Cite&gt;&lt;/EndNote&gt;</w:instrText>
      </w:r>
      <w:r w:rsidRPr="00563B00">
        <w:fldChar w:fldCharType="separate"/>
      </w:r>
      <w:r w:rsidRPr="00563B00">
        <w:rPr>
          <w:noProof/>
        </w:rPr>
        <w:t>(</w:t>
      </w:r>
      <w:hyperlink w:anchor="_ENREF_2" w:tooltip="Chen, 2016 #21" w:history="1">
        <w:r w:rsidR="0012265E" w:rsidRPr="00563B00">
          <w:rPr>
            <w:noProof/>
          </w:rPr>
          <w:t>Chen et al., 2016</w:t>
        </w:r>
      </w:hyperlink>
      <w:r w:rsidRPr="00563B00">
        <w:rPr>
          <w:noProof/>
        </w:rPr>
        <w:t>)</w:t>
      </w:r>
      <w:r w:rsidRPr="00563B00">
        <w:fldChar w:fldCharType="end"/>
      </w:r>
      <w:r w:rsidRPr="00563B00">
        <w:t>. The paper concluded that because of its high parasitic power consumption and low heat transfer rates, the air is not an effective BTMS. However, freestream air cooling was not considered, this would remove any need for parasitic power it would also improve cooling as the air is not recycled so there is a continuous influx of cool air.</w:t>
      </w:r>
    </w:p>
    <w:p w14:paraId="278EF9D4" w14:textId="77777777" w:rsidR="0031396E" w:rsidRPr="00563B00" w:rsidRDefault="0031396E" w:rsidP="00C820E3">
      <w:pPr>
        <w:pStyle w:val="Heading3"/>
        <w:spacing w:line="360" w:lineRule="auto"/>
        <w:jc w:val="both"/>
      </w:pPr>
      <w:bookmarkStart w:id="23" w:name="_Toc38896070"/>
      <w:r w:rsidRPr="00563B00">
        <w:t>Heat Pipes</w:t>
      </w:r>
      <w:bookmarkEnd w:id="23"/>
    </w:p>
    <w:p w14:paraId="3312F12A" w14:textId="77777777" w:rsidR="0031396E" w:rsidRPr="00563B00" w:rsidRDefault="0031396E" w:rsidP="00C820E3">
      <w:pPr>
        <w:spacing w:line="360" w:lineRule="auto"/>
        <w:jc w:val="both"/>
      </w:pPr>
      <w:r w:rsidRPr="00563B00">
        <w:t>Heat pipes are split into three sections, an evaporator and a condenser with an adiabatic section in-between. In the evaporator heat radiated from the battery is absorbed by fluid in the saturated state, this heat is then transferred to the condenser where the heat is lost to a cooling fluid. The fluid is then pulled back to the evaporator through capillary forces and the cycle repeats with heat being transferred away from the battery.</w:t>
      </w:r>
    </w:p>
    <w:p w14:paraId="78BAA61B" w14:textId="72C59365" w:rsidR="0031396E" w:rsidRPr="00563B00" w:rsidRDefault="0031396E" w:rsidP="00C820E3">
      <w:pPr>
        <w:spacing w:line="360" w:lineRule="auto"/>
        <w:jc w:val="both"/>
      </w:pPr>
      <w:r w:rsidRPr="00563B00">
        <w:t xml:space="preserve">The advantage of using heat pipes is that they are generally lightweight, compact and have flexible geometries </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 Furthermore, heat pipes make use of temperature gradients to transfer heat, therefore an external power supply is not needed.</w:t>
      </w:r>
    </w:p>
    <w:p w14:paraId="2B834F73" w14:textId="77777777" w:rsidR="0031396E" w:rsidRPr="00563B00" w:rsidRDefault="0031396E" w:rsidP="00C820E3">
      <w:pPr>
        <w:spacing w:line="360" w:lineRule="auto"/>
        <w:jc w:val="both"/>
      </w:pPr>
      <w:r w:rsidRPr="00563B00">
        <w:t>The disadvantage of the heat pipes is that they superimpose a temperature gradient onto the battery, meaning some regions will be of much higher temperature than others which can severely reduce battery lifespan. Furthermore, they require very low coolant temperatures to efficiently transport heat away from the cell.</w:t>
      </w:r>
    </w:p>
    <w:p w14:paraId="678BA925" w14:textId="20B487B9" w:rsidR="0031396E" w:rsidRPr="00563B00" w:rsidRDefault="0031396E" w:rsidP="00C820E3">
      <w:pPr>
        <w:spacing w:line="360" w:lineRule="auto"/>
        <w:jc w:val="both"/>
      </w:pPr>
      <w:r w:rsidRPr="00563B00">
        <w:t xml:space="preserve">In a paper by Warwick Manufacturing Group, heat pipes were investigated in a setup where a heat pipe was fitted concentrically within a cylindrical battery. The idea was that in this configuration the imposed temperature gradient can be avoided. However, they concluded that by adding the heat pipes, there was a 5.8% decrease in the energy density of the cell and an 11.7% increase in the cell mass </w:t>
      </w:r>
      <w:r w:rsidRPr="00563B00">
        <w:fldChar w:fldCharType="begin"/>
      </w:r>
      <w:r w:rsidRPr="00563B00">
        <w:instrText xml:space="preserve"> ADDIN EN.CITE &lt;EndNote&gt;&lt;Cite&gt;&lt;Author&gt;Worwood&lt;/Author&gt;&lt;Year&gt;2017&lt;/Year&gt;&lt;RecNum&gt;10&lt;/RecNum&gt;&lt;DisplayText&gt;(Worwood et al., 2017)&lt;/DisplayText&gt;&lt;record&gt;&lt;rec-number&gt;10&lt;/rec-number&gt;&lt;foreign-keys&gt;&lt;key app="EN" db-id="5tpze92pu5wfaze2dpbpwa0ivxzstt2dvx09" timestamp="1572776979"&gt;10&lt;/key&gt;&lt;/foreign-keys&gt;&lt;ref-type name="Journal Article"&gt;17&lt;/ref-type&gt;&lt;contributors&gt;&lt;authors&gt;&lt;author&gt;Worwood, Daniel&lt;/author&gt;&lt;author&gt;Kellner, Quirin&lt;/author&gt;&lt;author&gt;Wojtala, Malgorzata&lt;/author&gt;&lt;author&gt;Widanage, WD&lt;/author&gt;&lt;author&gt;McGlen, Ryan&lt;/author&gt;&lt;author&gt;Greenwood, David&lt;/author&gt;&lt;author&gt;Marco, James&lt;/author&gt;&lt;/authors&gt;&lt;/contributors&gt;&lt;titles&gt;&lt;title&gt;A new approach to the internal thermal management of cylindrical battery cells for automotive applications&lt;/title&gt;&lt;secondary-title&gt;Journal of Power Sources&lt;/secondary-title&gt;&lt;/titles&gt;&lt;periodical&gt;&lt;full-title&gt;Journal of Power Sources&lt;/full-title&gt;&lt;/periodical&gt;&lt;pages&gt;151-166&lt;/pages&gt;&lt;volume&gt;346&lt;/volume&gt;&lt;dates&gt;&lt;year&gt;2017&lt;/year&gt;&lt;/dates&gt;&lt;isbn&gt;0378-7753&lt;/isbn&gt;&lt;urls&gt;&lt;/urls&gt;&lt;/record&gt;&lt;/Cite&gt;&lt;/EndNote&gt;</w:instrText>
      </w:r>
      <w:r w:rsidRPr="00563B00">
        <w:fldChar w:fldCharType="separate"/>
      </w:r>
      <w:r w:rsidRPr="00563B00">
        <w:rPr>
          <w:noProof/>
        </w:rPr>
        <w:t>(</w:t>
      </w:r>
      <w:hyperlink w:anchor="_ENREF_25" w:tooltip="Worwood, 2017 #10" w:history="1">
        <w:r w:rsidR="0012265E" w:rsidRPr="00563B00">
          <w:rPr>
            <w:noProof/>
          </w:rPr>
          <w:t>Worwood et al., 2017</w:t>
        </w:r>
      </w:hyperlink>
      <w:r w:rsidRPr="00563B00">
        <w:rPr>
          <w:noProof/>
        </w:rPr>
        <w:t>)</w:t>
      </w:r>
      <w:r w:rsidRPr="00563B00">
        <w:fldChar w:fldCharType="end"/>
      </w:r>
      <w:r w:rsidRPr="00563B00">
        <w:t>. Furthermore, they noted that to increase heat transfer rates to an adequate level, forced convection or liquid cooling is required at the base of the heat pipe.</w:t>
      </w:r>
    </w:p>
    <w:p w14:paraId="73E4DD62" w14:textId="77777777" w:rsidR="0031396E" w:rsidRPr="00563B00" w:rsidRDefault="0031396E" w:rsidP="00C820E3">
      <w:pPr>
        <w:pStyle w:val="Heading3"/>
        <w:spacing w:line="360" w:lineRule="auto"/>
        <w:jc w:val="both"/>
      </w:pPr>
      <w:bookmarkStart w:id="24" w:name="_Ref38617529"/>
      <w:bookmarkStart w:id="25" w:name="_Toc38896071"/>
      <w:r w:rsidRPr="00563B00">
        <w:t>Phase Change Material</w:t>
      </w:r>
      <w:bookmarkEnd w:id="24"/>
      <w:bookmarkEnd w:id="25"/>
    </w:p>
    <w:p w14:paraId="2E0DFCDA" w14:textId="77777777" w:rsidR="0031396E" w:rsidRPr="00563B00" w:rsidRDefault="0031396E" w:rsidP="00C820E3">
      <w:pPr>
        <w:spacing w:line="360" w:lineRule="auto"/>
        <w:jc w:val="both"/>
      </w:pPr>
      <w:r w:rsidRPr="00563B00">
        <w:t xml:space="preserve">The idea behind using phase change materials (PCM) is that they absorb the latent heat produced by the battery and thus transfers the heat away from the cell itself. The material melts when heated by the battery and freezes back into solid during the off periods. </w:t>
      </w:r>
      <w:r w:rsidRPr="00563B00">
        <w:lastRenderedPageBreak/>
        <w:t>Essentially, the PCM acts as a heat sink during the battery operation and during inactivity, it serves as a heat source.</w:t>
      </w:r>
    </w:p>
    <w:p w14:paraId="69AA0199" w14:textId="77777777" w:rsidR="0031396E" w:rsidRPr="00563B00" w:rsidRDefault="0031396E" w:rsidP="00C820E3">
      <w:pPr>
        <w:spacing w:line="360" w:lineRule="auto"/>
        <w:jc w:val="both"/>
      </w:pPr>
      <w:r w:rsidRPr="00563B00">
        <w:t>Common PCMs are paraffin waxes and hydrated salts both of which provide moderate to large energy storage densities. The two main advantages of the PCM structures is that they are lightweight, and they do not require additional power.</w:t>
      </w:r>
    </w:p>
    <w:p w14:paraId="3A0C3295" w14:textId="48C78BC3" w:rsidR="0031396E" w:rsidRPr="00563B00" w:rsidRDefault="0031396E" w:rsidP="00C820E3">
      <w:pPr>
        <w:spacing w:line="360" w:lineRule="auto"/>
        <w:jc w:val="both"/>
      </w:pPr>
      <w:r w:rsidRPr="00563B00">
        <w:t xml:space="preserve">However, the PCMs exhibit very low thermal conductivities which means that a very large surface area is required for effective heat transfer. Also, the PCM system presents design engineers with a difficult encapsulation situation as the materials often do not conform to the available geometry </w:t>
      </w:r>
      <w:r w:rsidRPr="00563B00">
        <w:fldChar w:fldCharType="begin"/>
      </w:r>
      <w:r w:rsidRPr="00563B00">
        <w:instrText xml:space="preserve"> ADDIN EN.CITE &lt;EndNote&gt;&lt;Cite&gt;&lt;Author&gt;Farid&lt;/Author&gt;&lt;Year&gt;2004&lt;/Year&gt;&lt;RecNum&gt;16&lt;/RecNum&gt;&lt;DisplayText&gt;(Farid et al., 2004)&lt;/DisplayText&gt;&lt;record&gt;&lt;rec-number&gt;16&lt;/rec-number&gt;&lt;foreign-keys&gt;&lt;key app="EN" db-id="5tpze92pu5wfaze2dpbpwa0ivxzstt2dvx09" timestamp="1573066939"&gt;16&lt;/key&gt;&lt;/foreign-keys&gt;&lt;ref-type name="Journal Article"&gt;17&lt;/ref-type&gt;&lt;contributors&gt;&lt;authors&gt;&lt;author&gt;Farid, Mohammed M&lt;/author&gt;&lt;author&gt;Khudhair, Amar M&lt;/author&gt;&lt;author&gt;Razack, Siddique Ali K&lt;/author&gt;&lt;author&gt;Al-Hallaj, Said&lt;/author&gt;&lt;/authors&gt;&lt;/contributors&gt;&lt;titles&gt;&lt;title&gt;A review on phase change energy storage: materials and applications&lt;/title&gt;&lt;secondary-title&gt;Energy conversion and management&lt;/secondary-title&gt;&lt;/titles&gt;&lt;periodical&gt;&lt;full-title&gt;Energy conversion and management&lt;/full-title&gt;&lt;/periodical&gt;&lt;pages&gt;1597-1615&lt;/pages&gt;&lt;volume&gt;45&lt;/volume&gt;&lt;number&gt;9-10&lt;/number&gt;&lt;dates&gt;&lt;year&gt;2004&lt;/year&gt;&lt;/dates&gt;&lt;isbn&gt;0196-8904&lt;/isbn&gt;&lt;urls&gt;&lt;/urls&gt;&lt;/record&gt;&lt;/Cite&gt;&lt;/EndNote&gt;</w:instrText>
      </w:r>
      <w:r w:rsidRPr="00563B00">
        <w:fldChar w:fldCharType="separate"/>
      </w:r>
      <w:r w:rsidRPr="00563B00">
        <w:rPr>
          <w:noProof/>
        </w:rPr>
        <w:t>(</w:t>
      </w:r>
      <w:hyperlink w:anchor="_ENREF_7" w:tooltip="Farid, 2004 #16" w:history="1">
        <w:r w:rsidR="0012265E" w:rsidRPr="00563B00">
          <w:rPr>
            <w:noProof/>
          </w:rPr>
          <w:t>Farid et al., 2004</w:t>
        </w:r>
      </w:hyperlink>
      <w:r w:rsidRPr="00563B00">
        <w:rPr>
          <w:noProof/>
        </w:rPr>
        <w:t>)</w:t>
      </w:r>
      <w:r w:rsidRPr="00563B00">
        <w:fldChar w:fldCharType="end"/>
      </w:r>
      <w:r w:rsidRPr="00563B00">
        <w:t>. Furthermore, during idle/standby the PCM releases energy back to the batteries increasing their temperatures offsetting their main purpose.</w:t>
      </w:r>
    </w:p>
    <w:p w14:paraId="00FD5C78" w14:textId="661592F9" w:rsidR="0031396E" w:rsidRPr="00563B00" w:rsidRDefault="0031396E" w:rsidP="00C820E3">
      <w:pPr>
        <w:spacing w:line="360" w:lineRule="auto"/>
        <w:jc w:val="both"/>
      </w:pPr>
      <w:r w:rsidRPr="00563B00">
        <w:t>In work done by Guangdong University of Technology, a pure PCM model was tested and it was found that with this model the temperature gradient can be consistently maintained under 2</w:t>
      </w:r>
      <w:r w:rsidRPr="00563B00">
        <w:sym w:font="Symbol" w:char="F0B0"/>
      </w:r>
      <w:r w:rsidRPr="00563B00">
        <w:t xml:space="preserve">C even at 3C discharge rates </w:t>
      </w:r>
      <w:r w:rsidRPr="00563B00">
        <w:fldChar w:fldCharType="begin"/>
      </w:r>
      <w:r w:rsidRPr="00563B00">
        <w:instrText xml:space="preserve"> ADDIN EN.CITE &lt;EndNote&gt;&lt;Cite&gt;&lt;Author&gt;Wu&lt;/Author&gt;&lt;Year&gt;2017&lt;/Year&gt;&lt;RecNum&gt;20&lt;/RecNum&gt;&lt;DisplayText&gt;(Wu et al., 2017)&lt;/DisplayText&gt;&lt;record&gt;&lt;rec-number&gt;20&lt;/rec-number&gt;&lt;foreign-keys&gt;&lt;key app="EN" db-id="5tpze92pu5wfaze2dpbpwa0ivxzstt2dvx09" timestamp="1573394490"&gt;20&lt;/key&gt;&lt;/foreign-keys&gt;&lt;ref-type name="Journal Article"&gt;17&lt;/ref-type&gt;&lt;contributors&gt;&lt;authors&gt;&lt;author&gt;Wu, Weixiong&lt;/author&gt;&lt;author&gt;Yang, Xiaoqing&lt;/author&gt;&lt;author&gt;Zhang, Guoqing&lt;/author&gt;&lt;author&gt;Chen, Kai&lt;/author&gt;&lt;author&gt;Wang, Shuangfeng&lt;/author&gt;&lt;/authors&gt;&lt;/contributors&gt;&lt;titles&gt;&lt;title&gt;Experimental investigation on the thermal performance of heat pipe-assisted phase change material based battery thermal management system&lt;/title&gt;&lt;secondary-title&gt;Energy Conversion and Management&lt;/secondary-title&gt;&lt;/titles&gt;&lt;periodical&gt;&lt;full-title&gt;Energy conversion and management&lt;/full-title&gt;&lt;/periodical&gt;&lt;pages&gt;486-492&lt;/pages&gt;&lt;volume&gt;138&lt;/volume&gt;&lt;dates&gt;&lt;year&gt;2017&lt;/year&gt;&lt;/dates&gt;&lt;isbn&gt;0196-8904&lt;/isbn&gt;&lt;urls&gt;&lt;/urls&gt;&lt;/record&gt;&lt;/Cite&gt;&lt;/EndNote&gt;</w:instrText>
      </w:r>
      <w:r w:rsidRPr="00563B00">
        <w:fldChar w:fldCharType="separate"/>
      </w:r>
      <w:r w:rsidRPr="00563B00">
        <w:rPr>
          <w:noProof/>
        </w:rPr>
        <w:t>(</w:t>
      </w:r>
      <w:hyperlink w:anchor="_ENREF_26" w:tooltip="Wu, 2017 #20" w:history="1">
        <w:r w:rsidR="0012265E" w:rsidRPr="00563B00">
          <w:rPr>
            <w:noProof/>
          </w:rPr>
          <w:t>Wu et al., 2017</w:t>
        </w:r>
      </w:hyperlink>
      <w:r w:rsidRPr="00563B00">
        <w:rPr>
          <w:noProof/>
        </w:rPr>
        <w:t>)</w:t>
      </w:r>
      <w:r w:rsidRPr="00563B00">
        <w:fldChar w:fldCharType="end"/>
      </w:r>
      <w:r w:rsidRPr="00563B00">
        <w:t>. However, they also found that on its own the PCM cannot keep the temperature within the safe window for prolonged periods. To overcome this a combination of a liquid cooling system and a PCM system was used and it was found that this combination kept the temperature under 50</w:t>
      </w:r>
      <w:r w:rsidRPr="00563B00">
        <w:sym w:font="Symbol" w:char="F0B0"/>
      </w:r>
      <w:r w:rsidRPr="00563B00">
        <w:t>C for more than 25,000 seconds whereas the pure PCM exceeded 50</w:t>
      </w:r>
      <w:r w:rsidRPr="00563B00">
        <w:sym w:font="Symbol" w:char="F0B0"/>
      </w:r>
      <w:r w:rsidRPr="00563B00">
        <w:t>C at around 10,000 seconds. Furthermore, by the 25,000-second mark, the pure PCM temperature exceeded 75</w:t>
      </w:r>
      <w:r w:rsidRPr="00563B00">
        <w:sym w:font="Symbol" w:char="F0B0"/>
      </w:r>
      <w:r w:rsidRPr="00563B00">
        <w:t xml:space="preserve">C, which would have undoubtedly lead to thermal runaway </w:t>
      </w:r>
      <w:r w:rsidRPr="00563B00">
        <w:fldChar w:fldCharType="begin"/>
      </w:r>
      <w:r w:rsidRPr="00563B00">
        <w:instrText xml:space="preserve"> ADDIN EN.CITE &lt;EndNote&gt;&lt;Cite&gt;&lt;Author&gt;Wu&lt;/Author&gt;&lt;Year&gt;2017&lt;/Year&gt;&lt;RecNum&gt;20&lt;/RecNum&gt;&lt;DisplayText&gt;(Wu et al., 2017)&lt;/DisplayText&gt;&lt;record&gt;&lt;rec-number&gt;20&lt;/rec-number&gt;&lt;foreign-keys&gt;&lt;key app="EN" db-id="5tpze92pu5wfaze2dpbpwa0ivxzstt2dvx09" timestamp="1573394490"&gt;20&lt;/key&gt;&lt;/foreign-keys&gt;&lt;ref-type name="Journal Article"&gt;17&lt;/ref-type&gt;&lt;contributors&gt;&lt;authors&gt;&lt;author&gt;Wu, Weixiong&lt;/author&gt;&lt;author&gt;Yang, Xiaoqing&lt;/author&gt;&lt;author&gt;Zhang, Guoqing&lt;/author&gt;&lt;author&gt;Chen, Kai&lt;/author&gt;&lt;author&gt;Wang, Shuangfeng&lt;/author&gt;&lt;/authors&gt;&lt;/contributors&gt;&lt;titles&gt;&lt;title&gt;Experimental investigation on the thermal performance of heat pipe-assisted phase change material based battery thermal management system&lt;/title&gt;&lt;secondary-title&gt;Energy Conversion and Management&lt;/secondary-title&gt;&lt;/titles&gt;&lt;periodical&gt;&lt;full-title&gt;Energy conversion and management&lt;/full-title&gt;&lt;/periodical&gt;&lt;pages&gt;486-492&lt;/pages&gt;&lt;volume&gt;138&lt;/volume&gt;&lt;dates&gt;&lt;year&gt;2017&lt;/year&gt;&lt;/dates&gt;&lt;isbn&gt;0196-8904&lt;/isbn&gt;&lt;urls&gt;&lt;/urls&gt;&lt;/record&gt;&lt;/Cite&gt;&lt;/EndNote&gt;</w:instrText>
      </w:r>
      <w:r w:rsidRPr="00563B00">
        <w:fldChar w:fldCharType="separate"/>
      </w:r>
      <w:r w:rsidRPr="00563B00">
        <w:rPr>
          <w:noProof/>
        </w:rPr>
        <w:t>(</w:t>
      </w:r>
      <w:hyperlink w:anchor="_ENREF_26" w:tooltip="Wu, 2017 #20" w:history="1">
        <w:r w:rsidR="0012265E" w:rsidRPr="00563B00">
          <w:rPr>
            <w:noProof/>
          </w:rPr>
          <w:t>Wu et al., 2017</w:t>
        </w:r>
      </w:hyperlink>
      <w:r w:rsidRPr="00563B00">
        <w:rPr>
          <w:noProof/>
        </w:rPr>
        <w:t>)</w:t>
      </w:r>
      <w:r w:rsidRPr="00563B00">
        <w:fldChar w:fldCharType="end"/>
      </w:r>
      <w:r w:rsidRPr="00563B00">
        <w:t>.</w:t>
      </w:r>
    </w:p>
    <w:p w14:paraId="12D10F02" w14:textId="77777777" w:rsidR="0031396E" w:rsidRPr="00563B00" w:rsidRDefault="0031396E" w:rsidP="00C820E3">
      <w:pPr>
        <w:spacing w:line="360" w:lineRule="auto"/>
        <w:jc w:val="both"/>
      </w:pPr>
      <w:r w:rsidRPr="00563B00">
        <w:t xml:space="preserve">Commercial phase change materials can be installed as a liquid phase or a solid phase. Typical values for solid PCMs are between 0.1 – 0.35 W/mK, whereas liquid PCMs can range from 1 to 5 W/mK. These values can be increased notably by the addition of graphene nanoparticles. </w:t>
      </w:r>
    </w:p>
    <w:p w14:paraId="79398808" w14:textId="77777777" w:rsidR="0031396E" w:rsidRPr="00563B00" w:rsidRDefault="0031396E" w:rsidP="00C820E3">
      <w:pPr>
        <w:keepNext/>
        <w:spacing w:line="360" w:lineRule="auto"/>
        <w:jc w:val="center"/>
      </w:pPr>
      <w:r w:rsidRPr="00563B00">
        <w:rPr>
          <w:noProof/>
        </w:rPr>
        <w:drawing>
          <wp:inline distT="0" distB="0" distL="0" distR="0" wp14:anchorId="1356CC75" wp14:editId="03EE51FD">
            <wp:extent cx="2988727" cy="2259106"/>
            <wp:effectExtent l="0" t="0" r="0" b="1905"/>
            <wp:docPr id="486" name="Picture 4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 name="Screen Shot 2020-04-24 at 10.26.00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2340" cy="2276954"/>
                    </a:xfrm>
                    <a:prstGeom prst="rect">
                      <a:avLst/>
                    </a:prstGeom>
                  </pic:spPr>
                </pic:pic>
              </a:graphicData>
            </a:graphic>
          </wp:inline>
        </w:drawing>
      </w:r>
    </w:p>
    <w:p w14:paraId="2F248B1D" w14:textId="532AC6E5" w:rsidR="0031396E" w:rsidRPr="00563B00" w:rsidRDefault="0031396E" w:rsidP="00C820E3">
      <w:pPr>
        <w:pStyle w:val="Caption"/>
        <w:spacing w:line="360" w:lineRule="auto"/>
        <w:jc w:val="center"/>
      </w:pPr>
      <w:bookmarkStart w:id="26" w:name="_Ref38618752"/>
      <w:bookmarkStart w:id="27" w:name="_Toc38637489"/>
      <w:bookmarkStart w:id="28" w:name="_Toc38884226"/>
      <w:r w:rsidRPr="00563B00">
        <w:t xml:space="preserve">Figure </w:t>
      </w:r>
      <w:r w:rsidRPr="00563B00">
        <w:fldChar w:fldCharType="begin"/>
      </w:r>
      <w:r w:rsidRPr="00563B00">
        <w:instrText xml:space="preserve"> SEQ Figure \* ARABIC </w:instrText>
      </w:r>
      <w:r w:rsidRPr="00563B00">
        <w:fldChar w:fldCharType="separate"/>
      </w:r>
      <w:r w:rsidR="005C3FF6">
        <w:rPr>
          <w:noProof/>
        </w:rPr>
        <w:t>2</w:t>
      </w:r>
      <w:r w:rsidRPr="00563B00">
        <w:fldChar w:fldCharType="end"/>
      </w:r>
      <w:bookmarkEnd w:id="26"/>
      <w:r w:rsidRPr="00563B00">
        <w:t xml:space="preserve"> Enhancement Factor of paraffin composites with different graphene fraction</w:t>
      </w:r>
      <w:r w:rsidR="00103DA9" w:rsidRPr="00563B00">
        <w:t>s</w:t>
      </w:r>
      <w:r w:rsidRPr="00563B00">
        <w:t xml:space="preserve"> </w:t>
      </w:r>
      <w:r w:rsidRPr="00563B00">
        <w:fldChar w:fldCharType="begin"/>
      </w:r>
      <w:r w:rsidRPr="00563B00">
        <w:instrText xml:space="preserve"> ADDIN EN.CITE &lt;EndNote&gt;&lt;Cite&gt;&lt;Author&gt;Goli&lt;/Author&gt;&lt;Year&gt;2014&lt;/Year&gt;&lt;RecNum&gt;42&lt;/RecNum&gt;&lt;DisplayText&gt;(Goli and Balandin, 2014)&lt;/DisplayText&gt;&lt;record&gt;&lt;rec-number&gt;42&lt;/rec-number&gt;&lt;foreign-keys&gt;&lt;key app="EN" db-id="5tpze92pu5wfaze2dpbpwa0ivxzstt2dvx09" timestamp="1587668792"&gt;42&lt;/key&gt;&lt;/foreign-keys&gt;&lt;ref-type name="Conference Proceedings"&gt;10&lt;/ref-type&gt;&lt;contributors&gt;&lt;authors&gt;&lt;author&gt;Goli, Pradyumna&lt;/author&gt;&lt;author&gt;Balandin, Alexander A&lt;/author&gt;&lt;/authors&gt;&lt;/contributors&gt;&lt;titles&gt;&lt;title&gt;Graphene-enhanced phase change materials for thermal management of battery packs&lt;/title&gt;&lt;secondary-title&gt;Fourteenth Intersociety Conference on Thermal and Thermomechanical Phenomena in Electronic Systems (ITherm)&lt;/secondary-title&gt;&lt;/titles&gt;&lt;pages&gt;1390-1393&lt;/pages&gt;&lt;dates&gt;&lt;year&gt;2014&lt;/year&gt;&lt;/dates&gt;&lt;publisher&gt;IEEE&lt;/publisher&gt;&lt;isbn&gt;1479952672&lt;/isbn&gt;&lt;urls&gt;&lt;/urls&gt;&lt;/record&gt;&lt;/Cite&gt;&lt;/EndNote&gt;</w:instrText>
      </w:r>
      <w:r w:rsidRPr="00563B00">
        <w:fldChar w:fldCharType="separate"/>
      </w:r>
      <w:r w:rsidRPr="00563B00">
        <w:rPr>
          <w:noProof/>
        </w:rPr>
        <w:t>(</w:t>
      </w:r>
      <w:hyperlink w:anchor="_ENREF_8" w:tooltip="Goli, 2014 #42" w:history="1">
        <w:r w:rsidR="0012265E" w:rsidRPr="00563B00">
          <w:rPr>
            <w:noProof/>
          </w:rPr>
          <w:t>Goli and Balandin, 2014</w:t>
        </w:r>
      </w:hyperlink>
      <w:r w:rsidRPr="00563B00">
        <w:rPr>
          <w:noProof/>
        </w:rPr>
        <w:t>)</w:t>
      </w:r>
      <w:r w:rsidRPr="00563B00">
        <w:fldChar w:fldCharType="end"/>
      </w:r>
      <w:r w:rsidRPr="00563B00">
        <w:t>.</w:t>
      </w:r>
      <w:bookmarkEnd w:id="27"/>
      <w:bookmarkEnd w:id="28"/>
    </w:p>
    <w:p w14:paraId="27F99E7E" w14:textId="3B09C755" w:rsidR="0031396E" w:rsidRPr="00563B00" w:rsidRDefault="0031396E" w:rsidP="00C820E3">
      <w:pPr>
        <w:spacing w:line="360" w:lineRule="auto"/>
        <w:jc w:val="both"/>
      </w:pPr>
      <w:r w:rsidRPr="00563B00">
        <w:lastRenderedPageBreak/>
        <w:t xml:space="preserve">This phenomenon is seen in </w:t>
      </w:r>
      <w:r w:rsidRPr="00563B00">
        <w:fldChar w:fldCharType="begin"/>
      </w:r>
      <w:r w:rsidRPr="00563B00">
        <w:instrText xml:space="preserve"> REF _Ref38618752 \h </w:instrText>
      </w:r>
      <w:r w:rsidR="008C023E" w:rsidRPr="00563B00">
        <w:instrText xml:space="preserve"> \* MERGEFORMAT </w:instrText>
      </w:r>
      <w:r w:rsidRPr="00563B00">
        <w:fldChar w:fldCharType="separate"/>
      </w:r>
      <w:r w:rsidR="005C3FF6" w:rsidRPr="00563B00">
        <w:t xml:space="preserve">Figure </w:t>
      </w:r>
      <w:r w:rsidR="005C3FF6">
        <w:rPr>
          <w:noProof/>
        </w:rPr>
        <w:t>2</w:t>
      </w:r>
      <w:r w:rsidRPr="00563B00">
        <w:fldChar w:fldCharType="end"/>
      </w:r>
      <w:r w:rsidRPr="00563B00">
        <w:t xml:space="preserve">, taken from a research paper conducted by the University of California Riverside. A typical commercial pristine paraffin with thermal conductivity of 0.25 W/mK had 1 wt.% of graphene particles added to it, and the thermal conductivity rose to 15 W/mK, an increase by a factor of 60 </w:t>
      </w:r>
      <w:r w:rsidRPr="00563B00">
        <w:fldChar w:fldCharType="begin"/>
      </w:r>
      <w:r w:rsidRPr="00563B00">
        <w:instrText xml:space="preserve"> ADDIN EN.CITE &lt;EndNote&gt;&lt;Cite&gt;&lt;Author&gt;Goli&lt;/Author&gt;&lt;Year&gt;2014&lt;/Year&gt;&lt;RecNum&gt;42&lt;/RecNum&gt;&lt;DisplayText&gt;(Goli and Balandin, 2014)&lt;/DisplayText&gt;&lt;record&gt;&lt;rec-number&gt;42&lt;/rec-number&gt;&lt;foreign-keys&gt;&lt;key app="EN" db-id="5tpze92pu5wfaze2dpbpwa0ivxzstt2dvx09" timestamp="1587668792"&gt;42&lt;/key&gt;&lt;/foreign-keys&gt;&lt;ref-type name="Conference Proceedings"&gt;10&lt;/ref-type&gt;&lt;contributors&gt;&lt;authors&gt;&lt;author&gt;Goli, Pradyumna&lt;/author&gt;&lt;author&gt;Balandin, Alexander A&lt;/author&gt;&lt;/authors&gt;&lt;/contributors&gt;&lt;titles&gt;&lt;title&gt;Graphene-enhanced phase change materials for thermal management of battery packs&lt;/title&gt;&lt;secondary-title&gt;Fourteenth Intersociety Conference on Thermal and Thermomechanical Phenomena in Electronic Systems (ITherm)&lt;/secondary-title&gt;&lt;/titles&gt;&lt;pages&gt;1390-1393&lt;/pages&gt;&lt;dates&gt;&lt;year&gt;2014&lt;/year&gt;&lt;/dates&gt;&lt;publisher&gt;IEEE&lt;/publisher&gt;&lt;isbn&gt;1479952672&lt;/isbn&gt;&lt;urls&gt;&lt;/urls&gt;&lt;/record&gt;&lt;/Cite&gt;&lt;/EndNote&gt;</w:instrText>
      </w:r>
      <w:r w:rsidRPr="00563B00">
        <w:fldChar w:fldCharType="separate"/>
      </w:r>
      <w:r w:rsidRPr="00563B00">
        <w:rPr>
          <w:noProof/>
        </w:rPr>
        <w:t>(</w:t>
      </w:r>
      <w:hyperlink w:anchor="_ENREF_8" w:tooltip="Goli, 2014 #42" w:history="1">
        <w:r w:rsidR="0012265E" w:rsidRPr="00563B00">
          <w:rPr>
            <w:noProof/>
          </w:rPr>
          <w:t>Goli and Balandin, 2014</w:t>
        </w:r>
      </w:hyperlink>
      <w:r w:rsidRPr="00563B00">
        <w:rPr>
          <w:noProof/>
        </w:rPr>
        <w:t>)</w:t>
      </w:r>
      <w:r w:rsidRPr="00563B00">
        <w:fldChar w:fldCharType="end"/>
      </w:r>
      <w:r w:rsidRPr="00563B00">
        <w:t xml:space="preserve">. Increasing the graphene content to 20 wt.% produced thermal conductivities of up to 45 W/mK an increase by a factor of more than 200. However, the research paper also noted that increasing the graphene content to such a high extent would increase in the cell outer shell temperature, which in turn would increase the cell temperature within the battery itself. </w:t>
      </w:r>
    </w:p>
    <w:p w14:paraId="2E422223" w14:textId="77777777" w:rsidR="0031396E" w:rsidRPr="00563B00" w:rsidRDefault="0031396E" w:rsidP="00C820E3">
      <w:pPr>
        <w:spacing w:line="360" w:lineRule="auto"/>
        <w:jc w:val="both"/>
      </w:pPr>
    </w:p>
    <w:p w14:paraId="3A2474CD" w14:textId="77777777" w:rsidR="0031396E" w:rsidRPr="00563B00" w:rsidRDefault="0031396E" w:rsidP="00C820E3">
      <w:pPr>
        <w:pStyle w:val="Heading2"/>
        <w:spacing w:line="360" w:lineRule="auto"/>
        <w:jc w:val="both"/>
      </w:pPr>
      <w:bookmarkStart w:id="29" w:name="_Toc38896072"/>
      <w:r w:rsidRPr="00563B00">
        <w:t>Gaps in Literature</w:t>
      </w:r>
      <w:bookmarkEnd w:id="29"/>
    </w:p>
    <w:p w14:paraId="23A1BF61" w14:textId="77777777" w:rsidR="0031396E" w:rsidRPr="00563B00" w:rsidRDefault="0031396E" w:rsidP="00C820E3">
      <w:pPr>
        <w:spacing w:line="360" w:lineRule="auto"/>
        <w:jc w:val="both"/>
      </w:pPr>
      <w:r w:rsidRPr="00563B00">
        <w:t>After reviewing the current literature available related to the project, a few topics and explorations appear to be lacking, this section addresses these gaps.</w:t>
      </w:r>
    </w:p>
    <w:p w14:paraId="0F37BD17" w14:textId="77777777" w:rsidR="0031396E" w:rsidRPr="00563B00" w:rsidRDefault="0031396E" w:rsidP="00C820E3">
      <w:pPr>
        <w:pStyle w:val="ListParagraph"/>
        <w:numPr>
          <w:ilvl w:val="0"/>
          <w:numId w:val="14"/>
        </w:numPr>
        <w:spacing w:line="360" w:lineRule="auto"/>
        <w:jc w:val="both"/>
        <w:rPr>
          <w:b/>
          <w:bCs/>
        </w:rPr>
      </w:pPr>
      <w:r w:rsidRPr="00563B00">
        <w:rPr>
          <w:b/>
          <w:bCs/>
        </w:rPr>
        <w:t>Effects of tab cooling</w:t>
      </w:r>
    </w:p>
    <w:p w14:paraId="685DCE74" w14:textId="0130EA0A" w:rsidR="0031396E" w:rsidRPr="00563B00" w:rsidRDefault="0031396E" w:rsidP="00C820E3">
      <w:pPr>
        <w:pStyle w:val="ListParagraph"/>
        <w:numPr>
          <w:ilvl w:val="1"/>
          <w:numId w:val="14"/>
        </w:numPr>
        <w:spacing w:line="360" w:lineRule="auto"/>
        <w:jc w:val="both"/>
      </w:pPr>
      <w:r w:rsidRPr="00563B00">
        <w:t xml:space="preserve">By cooling the positive and negative tabs the heat flux into the cell volume is likely to be reduced which would mean that the total heat is decreased. Some research has been conducted with regards to tab dimension optimisation to improve safety </w:t>
      </w:r>
      <w:r w:rsidRPr="00563B00">
        <w:fldChar w:fldCharType="begin"/>
      </w:r>
      <w:r w:rsidRPr="00563B00">
        <w:instrText xml:space="preserve"> ADDIN EN.CITE &lt;EndNote&gt;&lt;Cite&gt;&lt;Author&gt;Mei&lt;/Author&gt;&lt;Year&gt;2018&lt;/Year&gt;&lt;RecNum&gt;17&lt;/RecNum&gt;&lt;DisplayText&gt;(Mei et al., 2018)&lt;/DisplayText&gt;&lt;record&gt;&lt;rec-number&gt;17&lt;/rec-number&gt;&lt;foreign-keys&gt;&lt;key app="EN" db-id="5tpze92pu5wfaze2dpbpwa0ivxzstt2dvx09" timestamp="1573127989"&gt;17&lt;/key&gt;&lt;/foreign-keys&gt;&lt;ref-type name="Journal Article"&gt;17&lt;/ref-type&gt;&lt;contributors&gt;&lt;authors&gt;&lt;author&gt;Mei, Wenxin&lt;/author&gt;&lt;author&gt;Chen, Haodong&lt;/author&gt;&lt;author&gt;Sun, Jinhua&lt;/author&gt;&lt;author&gt;Wang, Qingsong&lt;/author&gt;&lt;/authors&gt;&lt;/contributors&gt;&lt;titles&gt;&lt;title&gt;Numerical study on tab dimension optimization of lithium-ion battery from the thermal safety perspective&lt;/title&gt;&lt;secondary-title&gt;Applied Thermal Engineering&lt;/secondary-title&gt;&lt;/titles&gt;&lt;periodical&gt;&lt;full-title&gt;Applied Thermal Engineering&lt;/full-title&gt;&lt;/periodical&gt;&lt;pages&gt;148-165&lt;/pages&gt;&lt;volume&gt;142&lt;/volume&gt;&lt;dates&gt;&lt;year&gt;2018&lt;/year&gt;&lt;/dates&gt;&lt;isbn&gt;1359-4311&lt;/isbn&gt;&lt;urls&gt;&lt;/urls&gt;&lt;/record&gt;&lt;/Cite&gt;&lt;/EndNote&gt;</w:instrText>
      </w:r>
      <w:r w:rsidRPr="00563B00">
        <w:fldChar w:fldCharType="separate"/>
      </w:r>
      <w:r w:rsidRPr="00563B00">
        <w:rPr>
          <w:noProof/>
        </w:rPr>
        <w:t>(</w:t>
      </w:r>
      <w:hyperlink w:anchor="_ENREF_19" w:tooltip="Mei, 2018 #17" w:history="1">
        <w:r w:rsidR="0012265E" w:rsidRPr="00563B00">
          <w:rPr>
            <w:noProof/>
          </w:rPr>
          <w:t>Mei et al., 2018</w:t>
        </w:r>
      </w:hyperlink>
      <w:r w:rsidRPr="00563B00">
        <w:rPr>
          <w:noProof/>
        </w:rPr>
        <w:t>)</w:t>
      </w:r>
      <w:r w:rsidRPr="00563B00">
        <w:fldChar w:fldCharType="end"/>
      </w:r>
      <w:r w:rsidRPr="00563B00">
        <w:t>, but work done regarding system implementation at the tabs is sparse.</w:t>
      </w:r>
    </w:p>
    <w:p w14:paraId="71C633B2" w14:textId="77777777" w:rsidR="0031396E" w:rsidRPr="00563B00" w:rsidRDefault="0031396E" w:rsidP="00C820E3">
      <w:pPr>
        <w:pStyle w:val="ListParagraph"/>
        <w:numPr>
          <w:ilvl w:val="0"/>
          <w:numId w:val="14"/>
        </w:numPr>
        <w:spacing w:line="360" w:lineRule="auto"/>
        <w:jc w:val="both"/>
      </w:pPr>
      <w:r w:rsidRPr="00563B00">
        <w:rPr>
          <w:b/>
          <w:bCs/>
        </w:rPr>
        <w:t>Alternative cooling fluids</w:t>
      </w:r>
    </w:p>
    <w:p w14:paraId="5BBA21A8" w14:textId="4C8F3329" w:rsidR="0031396E" w:rsidRPr="00563B00" w:rsidRDefault="0031396E" w:rsidP="00C820E3">
      <w:pPr>
        <w:pStyle w:val="ListParagraph"/>
        <w:numPr>
          <w:ilvl w:val="1"/>
          <w:numId w:val="14"/>
        </w:numPr>
        <w:spacing w:line="360" w:lineRule="auto"/>
        <w:jc w:val="both"/>
      </w:pPr>
      <w:r w:rsidRPr="00563B00">
        <w:t>Research concerning oil as a cooling fluid for batteries is sparse, mainly because of its very high viscosity, if this problem is addressed it may be the future of BTM systems</w:t>
      </w:r>
      <w:r w:rsidRPr="00563B00">
        <w:fldChar w:fldCharType="begin"/>
      </w:r>
      <w:r w:rsidRPr="00563B00">
        <w:instrText xml:space="preserve"> ADDIN EN.CITE &lt;EndNote&gt;&lt;Cite&gt;&lt;Author&gt;Deng&lt;/Author&gt;&lt;Year&gt;2018&lt;/Year&gt;&lt;RecNum&gt;8&lt;/RecNum&gt;&lt;DisplayText&gt;(Deng et al., 2018)&lt;/DisplayText&gt;&lt;record&gt;&lt;rec-number&gt;8&lt;/rec-number&gt;&lt;foreign-keys&gt;&lt;key app="EN" db-id="5tpze92pu5wfaze2dpbpwa0ivxzstt2dvx09" timestamp="1572773267"&gt;8&lt;/key&gt;&lt;/foreign-keys&gt;&lt;ref-type name="Journal Article"&gt;17&lt;/ref-type&gt;&lt;contributors&gt;&lt;authors&gt;&lt;author&gt;Deng, Yuanwang&lt;/author&gt;&lt;author&gt;Feng, Changling&lt;/author&gt;&lt;author&gt;Jiaqiang, E&lt;/author&gt;&lt;author&gt;Zhu, Hao&lt;/author&gt;&lt;author&gt;Chen, Jingwei&lt;/author&gt;&lt;author&gt;Wen, Ming&lt;/author&gt;&lt;author&gt;Yin, Huichun&lt;/author&gt;&lt;/authors&gt;&lt;/contributors&gt;&lt;titles&gt;&lt;title&gt;Effects of different coolants and cooling strategies on the cooling performance of the power lithium ion battery system: A review&lt;/title&gt;&lt;secondary-title&gt;Applied Thermal Engineering&lt;/secondary-title&gt;&lt;/titles&gt;&lt;periodical&gt;&lt;full-title&gt;Applied Thermal Engineering&lt;/full-title&gt;&lt;/periodical&gt;&lt;pages&gt;10-29&lt;/pages&gt;&lt;volume&gt;142&lt;/volume&gt;&lt;dates&gt;&lt;year&gt;2018&lt;/year&gt;&lt;/dates&gt;&lt;isbn&gt;1359-4311&lt;/isbn&gt;&lt;urls&gt;&lt;/urls&gt;&lt;/record&gt;&lt;/Cite&gt;&lt;/EndNote&gt;</w:instrText>
      </w:r>
      <w:r w:rsidRPr="00563B00">
        <w:fldChar w:fldCharType="separate"/>
      </w:r>
      <w:r w:rsidRPr="00563B00">
        <w:rPr>
          <w:noProof/>
        </w:rPr>
        <w:t>(</w:t>
      </w:r>
      <w:hyperlink w:anchor="_ENREF_4" w:tooltip="Deng, 2018 #8" w:history="1">
        <w:r w:rsidR="0012265E" w:rsidRPr="00563B00">
          <w:rPr>
            <w:noProof/>
          </w:rPr>
          <w:t>Deng et al., 2018</w:t>
        </w:r>
      </w:hyperlink>
      <w:r w:rsidRPr="00563B00">
        <w:rPr>
          <w:noProof/>
        </w:rPr>
        <w:t>)</w:t>
      </w:r>
      <w:r w:rsidRPr="00563B00">
        <w:fldChar w:fldCharType="end"/>
      </w:r>
      <w:r w:rsidRPr="00563B00">
        <w:t xml:space="preserve">. By adding nanoparticles or liquid metal into coolant flows the thermal conductivity of the system is significantly increased. This would maintain relatively the same weight but would allow for greater heat transfer away from the battery. </w:t>
      </w:r>
    </w:p>
    <w:p w14:paraId="0EAA1CC0" w14:textId="77777777" w:rsidR="0031396E" w:rsidRPr="00563B00" w:rsidRDefault="0031396E" w:rsidP="00C820E3">
      <w:pPr>
        <w:pStyle w:val="ListParagraph"/>
        <w:numPr>
          <w:ilvl w:val="0"/>
          <w:numId w:val="14"/>
        </w:numPr>
        <w:spacing w:line="360" w:lineRule="auto"/>
        <w:jc w:val="both"/>
        <w:rPr>
          <w:b/>
          <w:bCs/>
        </w:rPr>
      </w:pPr>
      <w:r w:rsidRPr="00563B00">
        <w:rPr>
          <w:b/>
          <w:bCs/>
        </w:rPr>
        <w:t>Influence of vehicle velocity on cooling rates</w:t>
      </w:r>
    </w:p>
    <w:p w14:paraId="2F1DA8C0" w14:textId="77777777" w:rsidR="0031396E" w:rsidRPr="00563B00" w:rsidRDefault="0031396E" w:rsidP="00C820E3">
      <w:pPr>
        <w:pStyle w:val="ListParagraph"/>
        <w:numPr>
          <w:ilvl w:val="1"/>
          <w:numId w:val="14"/>
        </w:numPr>
        <w:spacing w:line="360" w:lineRule="auto"/>
        <w:jc w:val="both"/>
        <w:rPr>
          <w:b/>
          <w:bCs/>
        </w:rPr>
      </w:pPr>
      <w:r w:rsidRPr="00563B00">
        <w:t xml:space="preserve">In traditional petrol-powered vehicles, there is extensive research on how microchannels are used to cool the engine block and make use of the incoming airflow velocity. Most electric cars store their batteries at the rear of the car or the middle, to help with weight distribution, but at this point, the airflow is significantly disturbed by the car body, so cooling would be </w:t>
      </w:r>
      <w:r w:rsidRPr="00563B00">
        <w:lastRenderedPageBreak/>
        <w:t>erratic. It would be of greater benefit if the batteries are placed in front of the car such as to make use of the car’s velocity as a cooling system.</w:t>
      </w:r>
    </w:p>
    <w:p w14:paraId="1FDF8DAB" w14:textId="77777777" w:rsidR="0031396E" w:rsidRPr="00563B00" w:rsidRDefault="0031396E" w:rsidP="00C820E3">
      <w:pPr>
        <w:pStyle w:val="ListParagraph"/>
        <w:numPr>
          <w:ilvl w:val="0"/>
          <w:numId w:val="14"/>
        </w:numPr>
        <w:spacing w:line="360" w:lineRule="auto"/>
        <w:jc w:val="both"/>
        <w:rPr>
          <w:b/>
          <w:bCs/>
        </w:rPr>
      </w:pPr>
      <w:r w:rsidRPr="00563B00">
        <w:rPr>
          <w:b/>
          <w:bCs/>
        </w:rPr>
        <w:t>Effects of nearby cells on heat transfer</w:t>
      </w:r>
    </w:p>
    <w:p w14:paraId="5E4A8A46" w14:textId="77777777" w:rsidR="0031396E" w:rsidRPr="00563B00" w:rsidRDefault="0031396E" w:rsidP="00C820E3">
      <w:pPr>
        <w:pStyle w:val="ListParagraph"/>
        <w:numPr>
          <w:ilvl w:val="1"/>
          <w:numId w:val="14"/>
        </w:numPr>
        <w:spacing w:line="360" w:lineRule="auto"/>
        <w:jc w:val="both"/>
      </w:pPr>
      <w:r w:rsidRPr="00563B00">
        <w:t>For most work done in simulation the model only relates to one cell such as to simplify the numerical calculations. To account for this a heat transfer term is added to the boundary conditions. However, this assumption may not be valid for all batteries if some are cooled significantly more than others. Further research must be done to investigate the effects of the battery setup grid to reach more accurate conclusions.</w:t>
      </w:r>
    </w:p>
    <w:p w14:paraId="6CA77F43" w14:textId="77777777" w:rsidR="0031396E" w:rsidRPr="00563B00" w:rsidRDefault="0031396E" w:rsidP="00C820E3">
      <w:pPr>
        <w:pStyle w:val="ListParagraph"/>
        <w:numPr>
          <w:ilvl w:val="0"/>
          <w:numId w:val="14"/>
        </w:numPr>
        <w:spacing w:line="360" w:lineRule="auto"/>
        <w:jc w:val="both"/>
        <w:rPr>
          <w:b/>
          <w:bCs/>
        </w:rPr>
      </w:pPr>
      <w:r w:rsidRPr="00563B00">
        <w:rPr>
          <w:b/>
          <w:bCs/>
        </w:rPr>
        <w:t>Adjusting the numerical model to resemble experimental reality</w:t>
      </w:r>
    </w:p>
    <w:p w14:paraId="70CA1364" w14:textId="77777777" w:rsidR="0031396E" w:rsidRPr="00563B00" w:rsidRDefault="0031396E" w:rsidP="00C820E3">
      <w:pPr>
        <w:pStyle w:val="ListParagraph"/>
        <w:numPr>
          <w:ilvl w:val="1"/>
          <w:numId w:val="14"/>
        </w:numPr>
        <w:spacing w:line="360" w:lineRule="auto"/>
        <w:jc w:val="both"/>
      </w:pPr>
      <w:r w:rsidRPr="00563B00">
        <w:t>The majority of research conducted establishes a numerical simulation from a series of governing thermodynamic equations and modelling formulas. However, no attempts are made to validate the codes being used or to incorporate real-life performance characteristics into the model. This work will attempt to improve the model by accounting for the discrepancies between the simulation results and experimental results collected from previous years.</w:t>
      </w:r>
    </w:p>
    <w:p w14:paraId="7C4B39F7" w14:textId="04F2A17B" w:rsidR="0082727B" w:rsidRPr="00563B00" w:rsidRDefault="0082727B" w:rsidP="00C820E3">
      <w:pPr>
        <w:pStyle w:val="ListParagraph"/>
        <w:numPr>
          <w:ilvl w:val="1"/>
          <w:numId w:val="14"/>
        </w:numPr>
        <w:spacing w:line="360" w:lineRule="auto"/>
        <w:jc w:val="both"/>
      </w:pPr>
      <w:r w:rsidRPr="00563B00">
        <w:br w:type="page"/>
      </w:r>
    </w:p>
    <w:p w14:paraId="6A4D902C" w14:textId="77777777" w:rsidR="00C725E8" w:rsidRPr="00563B00" w:rsidRDefault="00C725E8" w:rsidP="00C820E3">
      <w:pPr>
        <w:pStyle w:val="Heading1"/>
        <w:spacing w:line="360" w:lineRule="auto"/>
      </w:pPr>
      <w:bookmarkStart w:id="30" w:name="_Ref38794709"/>
      <w:bookmarkStart w:id="31" w:name="_Toc38896073"/>
      <w:r w:rsidRPr="00563B00">
        <w:lastRenderedPageBreak/>
        <w:t>Methodology and Research Design</w:t>
      </w:r>
      <w:bookmarkEnd w:id="30"/>
      <w:bookmarkEnd w:id="31"/>
    </w:p>
    <w:p w14:paraId="3CA0CEF0" w14:textId="072B8F3E" w:rsidR="00C725E8" w:rsidRPr="00563B00" w:rsidRDefault="00AC70A5" w:rsidP="00C820E3">
      <w:pPr>
        <w:pStyle w:val="Heading2"/>
        <w:spacing w:line="360" w:lineRule="auto"/>
      </w:pPr>
      <w:bookmarkStart w:id="32" w:name="_Toc38896074"/>
      <w:r w:rsidRPr="00563B00">
        <w:t>Modelling and Simulation</w:t>
      </w:r>
      <w:bookmarkEnd w:id="32"/>
    </w:p>
    <w:p w14:paraId="002F96B2" w14:textId="77777777" w:rsidR="00C725E8" w:rsidRPr="00563B00" w:rsidRDefault="00C725E8" w:rsidP="00C820E3">
      <w:pPr>
        <w:spacing w:line="360" w:lineRule="auto"/>
        <w:jc w:val="both"/>
      </w:pPr>
      <w:r w:rsidRPr="00563B00">
        <w:t>A numerical model is used to simulate the temperature changes in a Li-Ion battery, this model is governed by the two-dimensional heat conduction equation. Although the model is based on the fundamental heat equation it does not completely replicate the cell in reality. To achieve the real-life thermal patterns an experiment must be conducted in a lab, where thermal imaging can capture the results. However, research conducted in this form is much more time consuming and susceptible to external errors, therefore, numerical simulation provides a suitable alternative, particularly if the model is validated using experimental data. Additionally, the computational model allows for easy changes in input parameters and initial conditions such as ambient temperature which are much more difficult to control in reality. Overall, the model must provide sufficiently accurate data while also being efficient and simple to utilise.</w:t>
      </w:r>
    </w:p>
    <w:p w14:paraId="3CB4E569" w14:textId="77777777" w:rsidR="00C725E8" w:rsidRPr="00563B00" w:rsidRDefault="00C725E8" w:rsidP="00C820E3">
      <w:pPr>
        <w:spacing w:line="360" w:lineRule="auto"/>
      </w:pPr>
    </w:p>
    <w:p w14:paraId="02D1B036" w14:textId="77777777" w:rsidR="00C725E8" w:rsidRPr="00563B00" w:rsidRDefault="00C725E8" w:rsidP="00C820E3">
      <w:pPr>
        <w:pStyle w:val="Heading2"/>
        <w:spacing w:line="360" w:lineRule="auto"/>
        <w:jc w:val="both"/>
      </w:pPr>
      <w:bookmarkStart w:id="33" w:name="_Toc38896075"/>
      <w:r w:rsidRPr="00563B00">
        <w:t>Description of Methodology</w:t>
      </w:r>
      <w:bookmarkEnd w:id="33"/>
    </w:p>
    <w:p w14:paraId="4161B8EC" w14:textId="77777777" w:rsidR="00C725E8" w:rsidRPr="00563B00" w:rsidRDefault="00C725E8" w:rsidP="00C820E3">
      <w:pPr>
        <w:pStyle w:val="Heading3"/>
        <w:spacing w:line="360" w:lineRule="auto"/>
      </w:pPr>
      <w:bookmarkStart w:id="34" w:name="_Toc38896076"/>
      <w:r w:rsidRPr="00563B00">
        <w:t>MATLAB code development</w:t>
      </w:r>
      <w:bookmarkEnd w:id="34"/>
    </w:p>
    <w:p w14:paraId="5CFFFD24" w14:textId="6FDE958A" w:rsidR="00C725E8" w:rsidRPr="00563B00" w:rsidRDefault="00C725E8" w:rsidP="00C820E3">
      <w:pPr>
        <w:spacing w:line="360" w:lineRule="auto"/>
        <w:jc w:val="both"/>
      </w:pPr>
      <w:r w:rsidRPr="00563B00">
        <w:t>The focus of this project is the simulation of the physics involved in the discharging of Li-ion cells. To run this simulation, this project looked at developing a numerical model using MATLAB coding. This approach was taken as it allowed for greater control of simulation parameters as well as providing greater flexibility in terms of the approach taken for results procurement. These benefits would not otherwise have been possible through the use of commercial software such as ANSYS Fluent</w:t>
      </w:r>
      <w:r w:rsidR="004603B5" w:rsidRPr="00563B00">
        <w:t xml:space="preserve"> or Abaqus</w:t>
      </w:r>
      <w:r w:rsidRPr="00563B00">
        <w:t>.</w:t>
      </w:r>
    </w:p>
    <w:p w14:paraId="639F42E4" w14:textId="77777777" w:rsidR="00C725E8" w:rsidRPr="00563B00" w:rsidRDefault="00C725E8" w:rsidP="00C820E3">
      <w:pPr>
        <w:spacing w:line="360" w:lineRule="auto"/>
        <w:jc w:val="both"/>
      </w:pPr>
    </w:p>
    <w:p w14:paraId="6FD6057C" w14:textId="77777777" w:rsidR="00C725E8" w:rsidRPr="00563B00" w:rsidRDefault="00C725E8" w:rsidP="00C820E3">
      <w:pPr>
        <w:spacing w:line="360" w:lineRule="auto"/>
        <w:jc w:val="both"/>
        <w:rPr>
          <w:u w:val="single"/>
        </w:rPr>
      </w:pPr>
      <w:r w:rsidRPr="00563B00">
        <w:rPr>
          <w:u w:val="single"/>
        </w:rPr>
        <w:t>MATLAB code development method:</w:t>
      </w:r>
    </w:p>
    <w:p w14:paraId="009D4C07" w14:textId="35494B5E" w:rsidR="00C725E8" w:rsidRPr="00563B00" w:rsidRDefault="0012265E" w:rsidP="00C820E3">
      <w:pPr>
        <w:pStyle w:val="ListParagraph"/>
        <w:numPr>
          <w:ilvl w:val="0"/>
          <w:numId w:val="4"/>
        </w:numPr>
        <w:spacing w:line="360" w:lineRule="auto"/>
        <w:jc w:val="both"/>
      </w:pPr>
      <w:r w:rsidRPr="00563B00">
        <w:t>Make t</w:t>
      </w:r>
      <w:r w:rsidR="00C725E8" w:rsidRPr="00563B00">
        <w:t>he following set of assumptions about the battery and the thermodynamics involved to simplify the modelling process:</w:t>
      </w:r>
    </w:p>
    <w:p w14:paraId="2D7A6443" w14:textId="77777777" w:rsidR="00C725E8" w:rsidRPr="00563B00" w:rsidRDefault="00C725E8" w:rsidP="0012265E">
      <w:pPr>
        <w:pStyle w:val="ListParagraph"/>
        <w:numPr>
          <w:ilvl w:val="1"/>
          <w:numId w:val="4"/>
        </w:numPr>
        <w:spacing w:line="360" w:lineRule="auto"/>
        <w:jc w:val="both"/>
      </w:pPr>
      <w:r w:rsidRPr="00563B00">
        <w:t>Heat generation is entirely electrothermal, chemical reactions are represented through resistors.</w:t>
      </w:r>
    </w:p>
    <w:p w14:paraId="4B652F43" w14:textId="1393BFD1" w:rsidR="00C725E8" w:rsidRPr="00563B00" w:rsidRDefault="00C725E8" w:rsidP="0012265E">
      <w:pPr>
        <w:pStyle w:val="ListParagraph"/>
        <w:numPr>
          <w:ilvl w:val="1"/>
          <w:numId w:val="4"/>
        </w:numPr>
        <w:spacing w:line="360" w:lineRule="auto"/>
        <w:jc w:val="both"/>
      </w:pPr>
      <w:r w:rsidRPr="00563B00">
        <w:t>Assume no degradation through one cycle of discharging</w:t>
      </w:r>
    </w:p>
    <w:p w14:paraId="03D30947" w14:textId="77777777" w:rsidR="00C725E8" w:rsidRPr="00563B00" w:rsidRDefault="00C725E8" w:rsidP="0012265E">
      <w:pPr>
        <w:pStyle w:val="ListParagraph"/>
        <w:numPr>
          <w:ilvl w:val="1"/>
          <w:numId w:val="4"/>
        </w:numPr>
        <w:spacing w:line="360" w:lineRule="auto"/>
        <w:jc w:val="both"/>
      </w:pPr>
      <w:r w:rsidRPr="00563B00">
        <w:t>The thermal pattern does not vary in the z-direction (only in x and y direction)</w:t>
      </w:r>
    </w:p>
    <w:p w14:paraId="5217A230" w14:textId="77777777" w:rsidR="00C725E8" w:rsidRPr="00563B00" w:rsidRDefault="00C725E8" w:rsidP="0012265E">
      <w:pPr>
        <w:pStyle w:val="ListParagraph"/>
        <w:numPr>
          <w:ilvl w:val="1"/>
          <w:numId w:val="4"/>
        </w:numPr>
        <w:spacing w:line="360" w:lineRule="auto"/>
        <w:jc w:val="both"/>
      </w:pPr>
      <w:r w:rsidRPr="00563B00">
        <w:t>Use of a single cell (i.e. no heating effect from surrounding cells)</w:t>
      </w:r>
    </w:p>
    <w:p w14:paraId="6FB5EA85" w14:textId="77777777" w:rsidR="00C725E8" w:rsidRPr="00563B00" w:rsidRDefault="00C725E8" w:rsidP="00C820E3">
      <w:pPr>
        <w:pStyle w:val="ListParagraph"/>
        <w:numPr>
          <w:ilvl w:val="0"/>
          <w:numId w:val="4"/>
        </w:numPr>
        <w:spacing w:line="360" w:lineRule="auto"/>
        <w:jc w:val="both"/>
      </w:pPr>
      <w:r w:rsidRPr="00563B00">
        <w:lastRenderedPageBreak/>
        <w:t>Develop a code to represent the Li-Ion battery geometry as a square mesh of a certain resolution in which the nodes represent certain points on the surface of the cell.</w:t>
      </w:r>
    </w:p>
    <w:p w14:paraId="30F2DD6A" w14:textId="64847A0A" w:rsidR="00C725E8" w:rsidRPr="00563B00" w:rsidRDefault="00C725E8" w:rsidP="00C820E3">
      <w:pPr>
        <w:pStyle w:val="ListParagraph"/>
        <w:numPr>
          <w:ilvl w:val="0"/>
          <w:numId w:val="4"/>
        </w:numPr>
        <w:spacing w:line="360" w:lineRule="auto"/>
        <w:jc w:val="both"/>
      </w:pPr>
      <w:r w:rsidRPr="00563B00">
        <w:t xml:space="preserve">Add in boundary conditions to the model to replicate the battery and its positive and negative tabs, (see </w:t>
      </w:r>
      <w:r w:rsidRPr="00563B00">
        <w:fldChar w:fldCharType="begin"/>
      </w:r>
      <w:r w:rsidRPr="00563B00">
        <w:instrText xml:space="preserve"> REF _Ref38475579 \h </w:instrText>
      </w:r>
      <w:r w:rsidR="002317C5" w:rsidRPr="00563B00">
        <w:instrText xml:space="preserve"> \* MERGEFORMAT </w:instrText>
      </w:r>
      <w:r w:rsidRPr="00563B00">
        <w:fldChar w:fldCharType="separate"/>
      </w:r>
      <w:r w:rsidR="005C3FF6" w:rsidRPr="00563B00">
        <w:t xml:space="preserve">Figure </w:t>
      </w:r>
      <w:r w:rsidR="005C3FF6">
        <w:rPr>
          <w:noProof/>
        </w:rPr>
        <w:t>3</w:t>
      </w:r>
      <w:r w:rsidRPr="00563B00">
        <w:fldChar w:fldCharType="end"/>
      </w:r>
      <w:r w:rsidRPr="00563B00">
        <w:t>):</w:t>
      </w:r>
    </w:p>
    <w:p w14:paraId="7024F0F7" w14:textId="77777777" w:rsidR="00C725E8" w:rsidRPr="00563B00" w:rsidRDefault="00C725E8" w:rsidP="00C820E3">
      <w:pPr>
        <w:pStyle w:val="ListParagraph"/>
        <w:numPr>
          <w:ilvl w:val="1"/>
          <w:numId w:val="4"/>
        </w:numPr>
        <w:spacing w:line="360" w:lineRule="auto"/>
        <w:jc w:val="both"/>
      </w:pPr>
      <w:r w:rsidRPr="00563B00">
        <w:t>Constant heat transfer rate at both tabs</w:t>
      </w:r>
    </w:p>
    <w:p w14:paraId="543D1C2E" w14:textId="77777777" w:rsidR="00C725E8" w:rsidRPr="00563B00" w:rsidRDefault="00C725E8" w:rsidP="00C820E3">
      <w:pPr>
        <w:pStyle w:val="ListParagraph"/>
        <w:numPr>
          <w:ilvl w:val="1"/>
          <w:numId w:val="4"/>
        </w:numPr>
        <w:spacing w:line="360" w:lineRule="auto"/>
        <w:jc w:val="both"/>
      </w:pPr>
      <w:r w:rsidRPr="00563B00">
        <w:t>Heat loss from left, bottom and right sides as well as gaps on the top edge</w:t>
      </w:r>
    </w:p>
    <w:p w14:paraId="476EF2A4" w14:textId="77777777" w:rsidR="00C725E8" w:rsidRPr="00563B00" w:rsidRDefault="00C725E8" w:rsidP="00C820E3">
      <w:pPr>
        <w:pStyle w:val="ListParagraph"/>
        <w:numPr>
          <w:ilvl w:val="1"/>
          <w:numId w:val="4"/>
        </w:numPr>
        <w:spacing w:line="360" w:lineRule="auto"/>
        <w:jc w:val="both"/>
      </w:pPr>
      <w:r w:rsidRPr="00563B00">
        <w:t>Internal domain has an additional heat generated term</w:t>
      </w:r>
    </w:p>
    <w:p w14:paraId="065F66EE" w14:textId="7205F74F" w:rsidR="00C725E8" w:rsidRPr="00563B00" w:rsidRDefault="00C725E8" w:rsidP="00C820E3">
      <w:pPr>
        <w:pStyle w:val="ListParagraph"/>
        <w:numPr>
          <w:ilvl w:val="0"/>
          <w:numId w:val="4"/>
        </w:numPr>
        <w:spacing w:line="360" w:lineRule="auto"/>
        <w:jc w:val="both"/>
      </w:pPr>
      <w:r w:rsidRPr="00563B00">
        <w:t xml:space="preserve">Develop a model for the thermal dissipation over time and write the code to represent the time-dependent </w:t>
      </w:r>
      <w:r w:rsidR="00014A39" w:rsidRPr="00563B00">
        <w:t>behaviour</w:t>
      </w:r>
      <w:r w:rsidRPr="00563B00">
        <w:t xml:space="preserve"> of the battery</w:t>
      </w:r>
    </w:p>
    <w:p w14:paraId="14FC7AC7" w14:textId="77777777" w:rsidR="00C725E8" w:rsidRPr="00563B00" w:rsidRDefault="00C725E8" w:rsidP="00C820E3">
      <w:pPr>
        <w:pStyle w:val="ListParagraph"/>
        <w:numPr>
          <w:ilvl w:val="0"/>
          <w:numId w:val="4"/>
        </w:numPr>
        <w:spacing w:line="360" w:lineRule="auto"/>
        <w:jc w:val="both"/>
      </w:pPr>
      <w:r w:rsidRPr="00563B00">
        <w:t>Run a mesh convergence test to ensure grid independence as well as ensure the appropriate use of computing power.</w:t>
      </w:r>
    </w:p>
    <w:p w14:paraId="34FECE41" w14:textId="2BB2F670" w:rsidR="00C725E8" w:rsidRPr="00563B00" w:rsidRDefault="00C725E8" w:rsidP="00C820E3">
      <w:pPr>
        <w:pStyle w:val="ListParagraph"/>
        <w:numPr>
          <w:ilvl w:val="0"/>
          <w:numId w:val="4"/>
        </w:numPr>
        <w:spacing w:line="360" w:lineRule="auto"/>
        <w:jc w:val="both"/>
      </w:pPr>
      <w:r w:rsidRPr="00563B00">
        <w:t xml:space="preserve">Convert heat flux into cell face value temperatures then convert into graphic representation (i.e. </w:t>
      </w:r>
      <w:r w:rsidR="00BA6977" w:rsidRPr="00563B00">
        <w:t>temperature contour plot</w:t>
      </w:r>
      <w:r w:rsidRPr="00563B00">
        <w:t>)</w:t>
      </w:r>
    </w:p>
    <w:p w14:paraId="2E3B62AA" w14:textId="77777777" w:rsidR="00C725E8" w:rsidRPr="00563B00" w:rsidRDefault="00C725E8" w:rsidP="00C820E3">
      <w:pPr>
        <w:pStyle w:val="Caption"/>
        <w:spacing w:line="360" w:lineRule="auto"/>
        <w:jc w:val="center"/>
      </w:pPr>
      <w:bookmarkStart w:id="35" w:name="_Toc37886953"/>
      <w:bookmarkStart w:id="36" w:name="_Toc38203352"/>
      <w:r w:rsidRPr="00563B00">
        <w:rPr>
          <w:noProof/>
        </w:rPr>
        <w:drawing>
          <wp:inline distT="0" distB="0" distL="0" distR="0" wp14:anchorId="6AA0D84A" wp14:editId="3796899E">
            <wp:extent cx="3624580" cy="2822575"/>
            <wp:effectExtent l="0" t="0" r="0" b="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9-11-06 at 10.14.50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24580" cy="2822575"/>
                    </a:xfrm>
                    <a:prstGeom prst="rect">
                      <a:avLst/>
                    </a:prstGeom>
                  </pic:spPr>
                </pic:pic>
              </a:graphicData>
            </a:graphic>
          </wp:inline>
        </w:drawing>
      </w:r>
    </w:p>
    <w:p w14:paraId="1855E8C5" w14:textId="4CDC583C" w:rsidR="00014A39" w:rsidRPr="00563B00" w:rsidRDefault="00C725E8" w:rsidP="00014A39">
      <w:pPr>
        <w:pStyle w:val="Caption"/>
        <w:spacing w:line="360" w:lineRule="auto"/>
        <w:jc w:val="center"/>
      </w:pPr>
      <w:bookmarkStart w:id="37" w:name="_Ref38475579"/>
      <w:bookmarkStart w:id="38" w:name="_Toc38637490"/>
      <w:bookmarkStart w:id="39" w:name="_Toc38884227"/>
      <w:r w:rsidRPr="00563B00">
        <w:t xml:space="preserve">Figure </w:t>
      </w:r>
      <w:r w:rsidRPr="00563B00">
        <w:fldChar w:fldCharType="begin"/>
      </w:r>
      <w:r w:rsidRPr="00563B00">
        <w:instrText xml:space="preserve"> SEQ Figure \* ARABIC </w:instrText>
      </w:r>
      <w:r w:rsidRPr="00563B00">
        <w:fldChar w:fldCharType="separate"/>
      </w:r>
      <w:r w:rsidR="005C3FF6">
        <w:rPr>
          <w:noProof/>
        </w:rPr>
        <w:t>3</w:t>
      </w:r>
      <w:r w:rsidRPr="00563B00">
        <w:fldChar w:fldCharType="end"/>
      </w:r>
      <w:bookmarkEnd w:id="37"/>
      <w:r w:rsidRPr="00563B00">
        <w:t xml:space="preserve"> Illustration of Li-ion battery boundary conditions in 2 dimensions</w:t>
      </w:r>
      <w:bookmarkEnd w:id="35"/>
      <w:bookmarkEnd w:id="36"/>
      <w:bookmarkEnd w:id="38"/>
      <w:bookmarkEnd w:id="39"/>
    </w:p>
    <w:p w14:paraId="0FDEDB56" w14:textId="77777777" w:rsidR="00014A39" w:rsidRPr="00563B00" w:rsidRDefault="00014A39" w:rsidP="00014A39"/>
    <w:p w14:paraId="683C90B2" w14:textId="77777777" w:rsidR="00C725E8" w:rsidRPr="00563B00" w:rsidRDefault="00C725E8" w:rsidP="00C820E3">
      <w:pPr>
        <w:pStyle w:val="Heading3"/>
        <w:spacing w:line="360" w:lineRule="auto"/>
      </w:pPr>
      <w:bookmarkStart w:id="40" w:name="_Toc38896077"/>
      <w:r w:rsidRPr="00563B00">
        <w:t>Battery Thermal Management System implementation</w:t>
      </w:r>
      <w:bookmarkEnd w:id="40"/>
    </w:p>
    <w:p w14:paraId="00137ACB" w14:textId="59027DCE" w:rsidR="00014A39" w:rsidRPr="00563B00" w:rsidRDefault="00C725E8" w:rsidP="00014A39">
      <w:pPr>
        <w:spacing w:line="360" w:lineRule="auto"/>
        <w:jc w:val="both"/>
      </w:pPr>
      <w:r w:rsidRPr="00563B00">
        <w:t xml:space="preserve">The next focus of this project was changing the boundary conditions established in the aforementioned MATLAB code to replicate different thermal management approaches. To do this all the heat out boundary conditions were changed </w:t>
      </w:r>
      <w:r w:rsidR="007608B9">
        <w:t>to reflect the</w:t>
      </w:r>
      <w:r w:rsidRPr="00563B00">
        <w:t xml:space="preserve"> BTMS being investigated. One of the challenges faced in this stage was finding accurate values for heat </w:t>
      </w:r>
      <w:r w:rsidRPr="00563B00">
        <w:lastRenderedPageBreak/>
        <w:t xml:space="preserve">convection and conduction coefficient terms, to represent certain </w:t>
      </w:r>
      <w:r w:rsidR="007608B9">
        <w:t xml:space="preserve">commercial </w:t>
      </w:r>
      <w:r w:rsidRPr="00563B00">
        <w:t>cooling mechanisms</w:t>
      </w:r>
      <w:r w:rsidR="007608B9">
        <w:t>.</w:t>
      </w:r>
    </w:p>
    <w:p w14:paraId="55E93144" w14:textId="34F6EDF4" w:rsidR="00C725E8" w:rsidRPr="00563B00" w:rsidRDefault="00C725E8" w:rsidP="00C820E3">
      <w:pPr>
        <w:spacing w:line="360" w:lineRule="auto"/>
        <w:jc w:val="both"/>
        <w:rPr>
          <w:u w:val="single"/>
        </w:rPr>
      </w:pPr>
      <w:r w:rsidRPr="00563B00">
        <w:rPr>
          <w:u w:val="single"/>
        </w:rPr>
        <w:t>Thermal Management System implementation method:</w:t>
      </w:r>
    </w:p>
    <w:p w14:paraId="6E13D6F1" w14:textId="26BB7507" w:rsidR="00C725E8" w:rsidRPr="00563B00" w:rsidRDefault="00C725E8" w:rsidP="00C820E3">
      <w:pPr>
        <w:pStyle w:val="ListParagraph"/>
        <w:numPr>
          <w:ilvl w:val="0"/>
          <w:numId w:val="9"/>
        </w:numPr>
        <w:spacing w:line="360" w:lineRule="auto"/>
        <w:jc w:val="both"/>
        <w:rPr>
          <w:b/>
          <w:bCs/>
        </w:rPr>
      </w:pPr>
      <w:r w:rsidRPr="00563B00">
        <w:t xml:space="preserve">Change the current and examine the effect </w:t>
      </w:r>
      <w:r w:rsidR="00747E39" w:rsidRPr="00563B00">
        <w:t>this has</w:t>
      </w:r>
      <w:r w:rsidRPr="00563B00">
        <w:t xml:space="preserve"> with regards to </w:t>
      </w:r>
      <w:r w:rsidR="00747E39" w:rsidRPr="00563B00">
        <w:t>the temperature plots produced.</w:t>
      </w:r>
    </w:p>
    <w:p w14:paraId="7F0C1908" w14:textId="57118E53" w:rsidR="00C725E8" w:rsidRPr="00563B00" w:rsidRDefault="00C725E8" w:rsidP="00C820E3">
      <w:pPr>
        <w:pStyle w:val="ListParagraph"/>
        <w:numPr>
          <w:ilvl w:val="0"/>
          <w:numId w:val="5"/>
        </w:numPr>
        <w:spacing w:line="360" w:lineRule="auto"/>
        <w:jc w:val="both"/>
        <w:rPr>
          <w:b/>
          <w:bCs/>
        </w:rPr>
      </w:pPr>
      <w:r w:rsidRPr="00563B00">
        <w:t>Consider passive cooling using</w:t>
      </w:r>
      <w:r w:rsidR="00747E39" w:rsidRPr="00563B00">
        <w:t xml:space="preserve"> natural convection and</w:t>
      </w:r>
      <w:r w:rsidRPr="00563B00">
        <w:t xml:space="preserve"> phase changing materials and examine how each affects the thermal distribution in the battery.</w:t>
      </w:r>
    </w:p>
    <w:p w14:paraId="0E294770" w14:textId="67FA22AE" w:rsidR="00C725E8" w:rsidRPr="00563B00" w:rsidRDefault="00C725E8" w:rsidP="00C820E3">
      <w:pPr>
        <w:pStyle w:val="ListParagraph"/>
        <w:numPr>
          <w:ilvl w:val="0"/>
          <w:numId w:val="5"/>
        </w:numPr>
        <w:spacing w:line="360" w:lineRule="auto"/>
        <w:jc w:val="both"/>
        <w:rPr>
          <w:b/>
          <w:bCs/>
        </w:rPr>
      </w:pPr>
      <w:r w:rsidRPr="00563B00">
        <w:t>Consider different cooling setups including combinations of two</w:t>
      </w:r>
      <w:r w:rsidR="00747E39" w:rsidRPr="00563B00">
        <w:t xml:space="preserve"> or more</w:t>
      </w:r>
      <w:r w:rsidRPr="00563B00">
        <w:t xml:space="preserve"> cooling kits</w:t>
      </w:r>
    </w:p>
    <w:p w14:paraId="60A64D28" w14:textId="77777777" w:rsidR="00C725E8" w:rsidRPr="00563B00" w:rsidRDefault="00C725E8" w:rsidP="00C820E3">
      <w:pPr>
        <w:pStyle w:val="ListParagraph"/>
        <w:numPr>
          <w:ilvl w:val="0"/>
          <w:numId w:val="5"/>
        </w:numPr>
        <w:spacing w:line="360" w:lineRule="auto"/>
        <w:jc w:val="both"/>
        <w:rPr>
          <w:b/>
          <w:bCs/>
        </w:rPr>
      </w:pPr>
      <w:r w:rsidRPr="00563B00">
        <w:t>Find an optimal operating setup which reduces the temperature gradient while also allowing for a high-power output</w:t>
      </w:r>
    </w:p>
    <w:p w14:paraId="66EADD95" w14:textId="77777777" w:rsidR="00C725E8" w:rsidRPr="00563B00" w:rsidRDefault="00C725E8" w:rsidP="00C820E3">
      <w:pPr>
        <w:spacing w:line="360" w:lineRule="auto"/>
        <w:jc w:val="both"/>
        <w:rPr>
          <w:b/>
          <w:bCs/>
        </w:rPr>
      </w:pPr>
    </w:p>
    <w:p w14:paraId="5B43861A" w14:textId="77777777" w:rsidR="00C725E8" w:rsidRPr="00563B00" w:rsidRDefault="00C725E8" w:rsidP="00C820E3">
      <w:pPr>
        <w:pStyle w:val="Heading3"/>
        <w:spacing w:line="360" w:lineRule="auto"/>
      </w:pPr>
      <w:bookmarkStart w:id="41" w:name="_Toc38896078"/>
      <w:r w:rsidRPr="00563B00">
        <w:t>Postprocessing of results and data</w:t>
      </w:r>
      <w:bookmarkEnd w:id="41"/>
    </w:p>
    <w:p w14:paraId="487C7FA4" w14:textId="72E84C38" w:rsidR="00C725E8" w:rsidRPr="00563B00" w:rsidRDefault="00C725E8" w:rsidP="00923DD2">
      <w:pPr>
        <w:spacing w:line="360" w:lineRule="auto"/>
        <w:jc w:val="both"/>
      </w:pPr>
      <w:r w:rsidRPr="00563B00">
        <w:t xml:space="preserve">The final step of the analysis method employed is the postprocessing of the results produced through the numerical simulation. The </w:t>
      </w:r>
      <w:r w:rsidR="00923DD2" w:rsidRPr="00563B00">
        <w:t>validation results</w:t>
      </w:r>
      <w:r w:rsidRPr="00563B00">
        <w:t xml:space="preserve"> produced </w:t>
      </w:r>
      <w:r w:rsidR="00923DD2" w:rsidRPr="00563B00">
        <w:t>are</w:t>
      </w:r>
      <w:r w:rsidRPr="00563B00">
        <w:t xml:space="preserve"> to be compared with thermal images from an external experiment, so the</w:t>
      </w:r>
      <w:r w:rsidR="00923DD2" w:rsidRPr="00563B00">
        <w:t xml:space="preserve">y </w:t>
      </w:r>
      <w:r w:rsidRPr="00563B00">
        <w:t>must be presented in the same form.</w:t>
      </w:r>
      <w:r w:rsidR="00923DD2" w:rsidRPr="00563B00">
        <w:t xml:space="preserve"> Also, the same colour bar and scale must be used to facilitate comparison.</w:t>
      </w:r>
    </w:p>
    <w:p w14:paraId="6B399B81" w14:textId="065A665C" w:rsidR="00C725E8" w:rsidRPr="00563B00" w:rsidRDefault="00C725E8" w:rsidP="00C820E3">
      <w:pPr>
        <w:spacing w:line="360" w:lineRule="auto"/>
        <w:jc w:val="both"/>
        <w:rPr>
          <w:u w:val="single"/>
        </w:rPr>
      </w:pPr>
      <w:r w:rsidRPr="00563B00">
        <w:rPr>
          <w:u w:val="single"/>
        </w:rPr>
        <w:t>Postprocessing method:</w:t>
      </w:r>
    </w:p>
    <w:p w14:paraId="1C0F9768" w14:textId="77777777" w:rsidR="00C725E8" w:rsidRPr="00563B00" w:rsidRDefault="00C725E8" w:rsidP="00C820E3">
      <w:pPr>
        <w:pStyle w:val="ListParagraph"/>
        <w:numPr>
          <w:ilvl w:val="0"/>
          <w:numId w:val="16"/>
        </w:numPr>
        <w:spacing w:line="360" w:lineRule="auto"/>
        <w:jc w:val="both"/>
        <w:rPr>
          <w:b/>
          <w:bCs/>
        </w:rPr>
      </w:pPr>
      <w:r w:rsidRPr="00563B00">
        <w:t>Produce a coloured contour representing the thermal patterns on the battery surface</w:t>
      </w:r>
    </w:p>
    <w:p w14:paraId="1D3027DB" w14:textId="77777777" w:rsidR="00C725E8" w:rsidRPr="00563B00" w:rsidRDefault="00C725E8" w:rsidP="00C820E3">
      <w:pPr>
        <w:pStyle w:val="ListParagraph"/>
        <w:numPr>
          <w:ilvl w:val="0"/>
          <w:numId w:val="16"/>
        </w:numPr>
        <w:spacing w:line="360" w:lineRule="auto"/>
        <w:jc w:val="both"/>
        <w:rPr>
          <w:b/>
          <w:bCs/>
        </w:rPr>
      </w:pPr>
      <w:r w:rsidRPr="00563B00">
        <w:t>Produce a Temperature vs Time plot representing the temperature changes at a given node on the cell</w:t>
      </w:r>
    </w:p>
    <w:p w14:paraId="1A5DFD97" w14:textId="3488ECDE" w:rsidR="00430596" w:rsidRPr="00563B00" w:rsidRDefault="00C725E8" w:rsidP="00C820E3">
      <w:pPr>
        <w:pStyle w:val="ListParagraph"/>
        <w:numPr>
          <w:ilvl w:val="0"/>
          <w:numId w:val="16"/>
        </w:numPr>
        <w:spacing w:line="360" w:lineRule="auto"/>
        <w:jc w:val="both"/>
        <w:rPr>
          <w:b/>
          <w:bCs/>
        </w:rPr>
      </w:pPr>
      <w:r w:rsidRPr="00563B00">
        <w:t>Produce a quiver plot representing the magnitude and direction of the heat flux within the cell.</w:t>
      </w:r>
      <w:r w:rsidR="00430596" w:rsidRPr="00563B00">
        <w:br w:type="page"/>
      </w:r>
    </w:p>
    <w:p w14:paraId="766037C9" w14:textId="77777777" w:rsidR="00C725E8" w:rsidRPr="00563B00" w:rsidRDefault="00C725E8" w:rsidP="00C820E3">
      <w:pPr>
        <w:pStyle w:val="Heading1"/>
        <w:spacing w:line="360" w:lineRule="auto"/>
      </w:pPr>
      <w:bookmarkStart w:id="42" w:name="_Toc38896079"/>
      <w:r w:rsidRPr="00563B00">
        <w:lastRenderedPageBreak/>
        <w:t>Theory</w:t>
      </w:r>
      <w:bookmarkEnd w:id="42"/>
    </w:p>
    <w:p w14:paraId="64491607" w14:textId="14ACD266" w:rsidR="00C725E8" w:rsidRPr="00563B00" w:rsidRDefault="00C725E8" w:rsidP="00C820E3">
      <w:pPr>
        <w:spacing w:line="360" w:lineRule="auto"/>
        <w:jc w:val="both"/>
      </w:pPr>
      <w:r w:rsidRPr="00563B00">
        <w:t xml:space="preserve">To create the 2D simulation for this project, certain fundamental equations of heat transfer </w:t>
      </w:r>
      <w:r w:rsidR="007608B9">
        <w:t>were</w:t>
      </w:r>
      <w:r w:rsidRPr="00563B00">
        <w:t xml:space="preserve"> used a</w:t>
      </w:r>
      <w:r w:rsidR="00923DD2" w:rsidRPr="00563B00">
        <w:t>l</w:t>
      </w:r>
      <w:r w:rsidRPr="00563B00">
        <w:t>ong with numerical modelling discretization techniques.</w:t>
      </w:r>
    </w:p>
    <w:p w14:paraId="62DEEC9F" w14:textId="77777777" w:rsidR="00C725E8" w:rsidRPr="00563B00" w:rsidRDefault="00C725E8" w:rsidP="00C820E3">
      <w:pPr>
        <w:pStyle w:val="Heading2"/>
        <w:spacing w:line="360" w:lineRule="auto"/>
      </w:pPr>
      <w:bookmarkStart w:id="43" w:name="_Toc38896080"/>
      <w:r w:rsidRPr="00563B00">
        <w:t>Heat Transfer Theory</w:t>
      </w:r>
      <w:bookmarkEnd w:id="43"/>
    </w:p>
    <w:p w14:paraId="1D28870D" w14:textId="23A798E6" w:rsidR="00C725E8" w:rsidRPr="00563B00" w:rsidRDefault="00C725E8" w:rsidP="00C820E3">
      <w:pPr>
        <w:spacing w:line="360" w:lineRule="auto"/>
        <w:jc w:val="both"/>
      </w:pPr>
      <w:r w:rsidRPr="00563B00">
        <w:t xml:space="preserve">The governing equation for the heat transfer in the battery cell is the </w:t>
      </w:r>
      <w:r w:rsidR="00F61CF0">
        <w:t xml:space="preserve">unsteady </w:t>
      </w:r>
      <w:r w:rsidRPr="00563B00">
        <w:t>heat conduction equation also known as the Fourier-Biot Equation:</w:t>
      </w:r>
    </w:p>
    <w:p w14:paraId="36D1B7CB" w14:textId="77777777" w:rsidR="00C725E8" w:rsidRPr="00563B00" w:rsidRDefault="00C725E8" w:rsidP="00C820E3">
      <w:pPr>
        <w:spacing w:line="360" w:lineRule="auto"/>
        <w:jc w:val="center"/>
        <w:rPr>
          <w:rFonts w:eastAsiaTheme="minorEastAsia"/>
        </w:rPr>
      </w:pPr>
      <m:oMathPara>
        <m:oMath>
          <m:r>
            <m:rPr>
              <m:sty m:val="p"/>
            </m:rPr>
            <w:rPr>
              <w:rFonts w:ascii="Cambria Math" w:eastAsiaTheme="minorEastAsia" w:hAnsi="Cambria Math"/>
            </w:rPr>
            <m:t xml:space="preserve"> </m:t>
          </m:r>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α</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e>
          </m:d>
          <m:r>
            <w:rPr>
              <w:rFonts w:ascii="Cambria Math" w:hAnsi="Cambria Math"/>
            </w:rPr>
            <m:t>+</m:t>
          </m:r>
          <m:f>
            <m:fPr>
              <m:ctrlPr>
                <w:rPr>
                  <w:rFonts w:ascii="Cambria Math" w:hAnsi="Cambria Math"/>
                  <w:i/>
                </w:rPr>
              </m:ctrlPr>
            </m:fPr>
            <m:num>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num>
            <m:den>
              <m:r>
                <m:rPr>
                  <m:sty m:val="p"/>
                </m:rPr>
                <w:rPr>
                  <w:rFonts w:ascii="Cambria Math" w:eastAsiaTheme="minorEastAsia" w:hAnsi="Cambria Math"/>
                </w:rPr>
                <m:t xml:space="preserve"> </m:t>
              </m:r>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m:rPr>
                  <m:sty m:val="p"/>
                </m:rPr>
                <w:rPr>
                  <w:rFonts w:ascii="Cambria Math" w:eastAsiaTheme="minorEastAsia" w:hAnsi="Cambria Math"/>
                </w:rPr>
                <m:t xml:space="preserve"> </m:t>
              </m:r>
            </m:den>
          </m:f>
          <m:r>
            <w:rPr>
              <w:rFonts w:ascii="Cambria Math" w:eastAsiaTheme="minorEastAsia" w:hAnsi="Cambria Math"/>
            </w:rPr>
            <m:t xml:space="preserve">       </m:t>
          </m:r>
          <m:r>
            <m:rPr>
              <m:nor/>
            </m:rPr>
            <w:rPr>
              <w:rFonts w:eastAsiaTheme="minorEastAsia"/>
            </w:rPr>
            <m:t>(</m:t>
          </m:r>
          <m:r>
            <m:rPr>
              <m:nor/>
            </m:rPr>
            <w:rPr>
              <w:rFonts w:eastAsiaTheme="minorEastAsia"/>
              <w:iCs/>
            </w:rPr>
            <m:t>Eqn</m:t>
          </m:r>
          <m:r>
            <m:rPr>
              <m:nor/>
            </m:rPr>
            <w:rPr>
              <w:rFonts w:eastAsiaTheme="minorEastAsia"/>
            </w:rPr>
            <m:t>.1)</m:t>
          </m:r>
        </m:oMath>
      </m:oMathPara>
    </w:p>
    <w:p w14:paraId="582ABB82" w14:textId="7A6843C3" w:rsidR="00923DD2" w:rsidRPr="00563B00" w:rsidRDefault="00C725E8" w:rsidP="00923DD2">
      <w:pPr>
        <w:spacing w:line="360" w:lineRule="auto"/>
        <w:jc w:val="both"/>
        <w:rPr>
          <w:rFonts w:eastAsiaTheme="minorEastAsia"/>
        </w:rPr>
      </w:pPr>
      <w:r w:rsidRPr="00563B00">
        <w:rPr>
          <w:rFonts w:eastAsiaTheme="minorEastAsia"/>
        </w:rPr>
        <w:t xml:space="preserve">Where: </w:t>
      </w:r>
    </w:p>
    <w:p w14:paraId="4C8CBB4B" w14:textId="77777777" w:rsidR="00C725E8" w:rsidRPr="00563B00" w:rsidRDefault="00C725E8" w:rsidP="00C820E3">
      <w:pPr>
        <w:spacing w:line="360" w:lineRule="auto"/>
        <w:jc w:val="both"/>
        <w:rPr>
          <w:rFonts w:eastAsiaTheme="minorEastAsia"/>
        </w:rPr>
      </w:pPr>
      <m:oMath>
        <m:r>
          <w:rPr>
            <w:rFonts w:ascii="Cambria Math" w:hAnsi="Cambria Math"/>
          </w:rPr>
          <m:t>ρ</m:t>
        </m:r>
      </m:oMath>
      <w:r w:rsidRPr="00563B00">
        <w:rPr>
          <w:rFonts w:eastAsiaTheme="minorEastAsia"/>
        </w:rPr>
        <w:t xml:space="preserve"> is density kg/m</w:t>
      </w:r>
      <w:r w:rsidRPr="00563B00">
        <w:rPr>
          <w:rFonts w:eastAsiaTheme="minorEastAsia"/>
          <w:vertAlign w:val="superscript"/>
        </w:rPr>
        <w:t>3</w:t>
      </w:r>
    </w:p>
    <w:p w14:paraId="4DFA1B70" w14:textId="77777777" w:rsidR="00C725E8" w:rsidRPr="00563B00" w:rsidRDefault="00CA60CB" w:rsidP="00C820E3">
      <w:pPr>
        <w:spacing w:line="360" w:lineRule="auto"/>
        <w:jc w:val="both"/>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C725E8" w:rsidRPr="00563B00">
        <w:rPr>
          <w:rFonts w:eastAsiaTheme="minorEastAsia"/>
        </w:rPr>
        <w:t xml:space="preserve"> is specific heat capacity J/kgK </w:t>
      </w:r>
    </w:p>
    <w:p w14:paraId="5087E3CF" w14:textId="083B56DE" w:rsidR="00923DD2" w:rsidRPr="00563B00" w:rsidRDefault="00CA60CB" w:rsidP="00923DD2">
      <w:pPr>
        <w:spacing w:line="360" w:lineRule="auto"/>
        <w:jc w:val="both"/>
        <w:rPr>
          <w:rFonts w:eastAsiaTheme="minorEastAsia"/>
        </w:rPr>
      </w:pPr>
      <m:oMath>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oMath>
      <w:r w:rsidR="00C725E8" w:rsidRPr="00563B00">
        <w:rPr>
          <w:rFonts w:eastAsiaTheme="minorEastAsia"/>
        </w:rPr>
        <w:t xml:space="preserve"> is internal heat generation (W/m</w:t>
      </w:r>
      <w:r w:rsidR="00C725E8" w:rsidRPr="00563B00">
        <w:rPr>
          <w:rFonts w:eastAsiaTheme="minorEastAsia"/>
          <w:vertAlign w:val="superscript"/>
        </w:rPr>
        <w:t>3</w:t>
      </w:r>
      <w:r w:rsidR="00C725E8" w:rsidRPr="00563B00">
        <w:rPr>
          <w:rFonts w:eastAsiaTheme="minorEastAsia"/>
        </w:rPr>
        <w:t>)</w:t>
      </w:r>
    </w:p>
    <w:p w14:paraId="626F74FC" w14:textId="67802DE1" w:rsidR="00C725E8" w:rsidRPr="00563B00" w:rsidRDefault="00C725E8" w:rsidP="00C820E3">
      <w:pPr>
        <w:spacing w:line="360" w:lineRule="auto"/>
        <w:jc w:val="both"/>
        <w:rPr>
          <w:rFonts w:eastAsiaTheme="minorEastAsia"/>
        </w:rPr>
      </w:pPr>
      <m:oMath>
        <m:r>
          <w:rPr>
            <w:rFonts w:ascii="Cambria Math" w:hAnsi="Cambria Math"/>
          </w:rPr>
          <m:t>α</m:t>
        </m:r>
      </m:oMath>
      <w:r w:rsidRPr="00563B00">
        <w:rPr>
          <w:rFonts w:eastAsiaTheme="minorEastAsia"/>
        </w:rPr>
        <w:t xml:space="preserve"> is the thermal diffusivity (m</w:t>
      </w:r>
      <w:r w:rsidRPr="00563B00">
        <w:rPr>
          <w:rFonts w:eastAsiaTheme="minorEastAsia"/>
          <w:vertAlign w:val="superscript"/>
        </w:rPr>
        <w:t>2</w:t>
      </w:r>
      <w:r w:rsidRPr="00563B00">
        <w:rPr>
          <w:rFonts w:eastAsiaTheme="minorEastAsia"/>
        </w:rPr>
        <w:t xml:space="preserve">/sec) given by </w:t>
      </w:r>
      <m:oMath>
        <m:r>
          <w:rPr>
            <w:rFonts w:ascii="Cambria Math" w:hAnsi="Cambria Math"/>
          </w:rPr>
          <m:t>α=</m:t>
        </m:r>
        <m:f>
          <m:fPr>
            <m:ctrlPr>
              <w:rPr>
                <w:rFonts w:ascii="Cambria Math" w:hAnsi="Cambria Math"/>
                <w:i/>
              </w:rPr>
            </m:ctrlPr>
          </m:fPr>
          <m:num>
            <m:r>
              <w:rPr>
                <w:rFonts w:ascii="Cambria Math" w:hAnsi="Cambria Math"/>
              </w:rPr>
              <m:t>k</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oMath>
    </w:p>
    <w:p w14:paraId="3B6D0986" w14:textId="7942A4C6" w:rsidR="00923DD2" w:rsidRPr="00563B00" w:rsidRDefault="00923DD2" w:rsidP="00C820E3">
      <w:pPr>
        <w:spacing w:line="360" w:lineRule="auto"/>
        <w:jc w:val="both"/>
        <w:rPr>
          <w:rFonts w:eastAsiaTheme="minorEastAsia"/>
        </w:rPr>
      </w:pPr>
      <m:oMath>
        <m:r>
          <w:rPr>
            <w:rFonts w:ascii="Cambria Math" w:eastAsiaTheme="minorEastAsia" w:hAnsi="Cambria Math"/>
          </w:rPr>
          <m:t>k</m:t>
        </m:r>
      </m:oMath>
      <w:r w:rsidRPr="00563B00">
        <w:rPr>
          <w:rFonts w:eastAsiaTheme="minorEastAsia"/>
        </w:rPr>
        <w:t xml:space="preserve"> is the conductive heat transfer coefficient for the cell (W/m</w:t>
      </w:r>
      <w:r w:rsidRPr="00563B00">
        <w:rPr>
          <w:rFonts w:eastAsiaTheme="minorEastAsia"/>
          <w:vertAlign w:val="superscript"/>
        </w:rPr>
        <w:t>2</w:t>
      </w:r>
      <w:r w:rsidRPr="00563B00">
        <w:rPr>
          <w:rFonts w:eastAsiaTheme="minorEastAsia"/>
        </w:rPr>
        <w:t>K)</w:t>
      </w:r>
    </w:p>
    <w:p w14:paraId="30AAD43C" w14:textId="77777777" w:rsidR="00923DD2" w:rsidRPr="00563B00" w:rsidRDefault="00923DD2" w:rsidP="00C820E3">
      <w:pPr>
        <w:spacing w:line="360" w:lineRule="auto"/>
        <w:jc w:val="both"/>
        <w:rPr>
          <w:rFonts w:eastAsiaTheme="minorEastAsia"/>
        </w:rPr>
      </w:pPr>
    </w:p>
    <w:p w14:paraId="68E7D3D1" w14:textId="395F7BEC" w:rsidR="00C725E8" w:rsidRPr="00563B00" w:rsidRDefault="00C725E8" w:rsidP="00C820E3">
      <w:pPr>
        <w:spacing w:line="360" w:lineRule="auto"/>
        <w:jc w:val="both"/>
        <w:rPr>
          <w:rFonts w:eastAsiaTheme="minorEastAsia"/>
        </w:rPr>
      </w:pPr>
      <w:r w:rsidRPr="00563B00">
        <w:rPr>
          <w:rFonts w:eastAsiaTheme="minorEastAsia"/>
        </w:rPr>
        <w:t xml:space="preserve">For the initial work of this project the </w:t>
      </w:r>
      <m:oMath>
        <m:f>
          <m:fPr>
            <m:ctrlPr>
              <w:rPr>
                <w:rFonts w:ascii="Cambria Math" w:hAnsi="Cambria Math"/>
                <w:i/>
              </w:rPr>
            </m:ctrlPr>
          </m:fPr>
          <m:num>
            <m:r>
              <w:rPr>
                <w:rFonts w:ascii="Cambria Math" w:hAnsi="Cambria Math"/>
              </w:rPr>
              <m:t>∂T</m:t>
            </m:r>
          </m:num>
          <m:den>
            <m:r>
              <w:rPr>
                <w:rFonts w:ascii="Cambria Math" w:hAnsi="Cambria Math"/>
              </w:rPr>
              <m:t>∂t</m:t>
            </m:r>
          </m:den>
        </m:f>
      </m:oMath>
      <w:r w:rsidRPr="00563B00">
        <w:rPr>
          <w:rFonts w:eastAsiaTheme="minorEastAsia"/>
        </w:rPr>
        <w:t xml:space="preserve"> term was nulled, indicating a steady-state problem. However, for the work done after that the </w:t>
      </w:r>
      <m:oMath>
        <m:f>
          <m:fPr>
            <m:ctrlPr>
              <w:rPr>
                <w:rFonts w:ascii="Cambria Math" w:hAnsi="Cambria Math"/>
                <w:i/>
              </w:rPr>
            </m:ctrlPr>
          </m:fPr>
          <m:num>
            <m:r>
              <w:rPr>
                <w:rFonts w:ascii="Cambria Math" w:hAnsi="Cambria Math"/>
              </w:rPr>
              <m:t>∂T</m:t>
            </m:r>
          </m:num>
          <m:den>
            <m:r>
              <w:rPr>
                <w:rFonts w:ascii="Cambria Math" w:hAnsi="Cambria Math"/>
              </w:rPr>
              <m:t>∂t</m:t>
            </m:r>
          </m:den>
        </m:f>
      </m:oMath>
      <w:r w:rsidRPr="00563B00">
        <w:rPr>
          <w:rFonts w:eastAsiaTheme="minorEastAsia"/>
        </w:rPr>
        <w:t xml:space="preserve"> term was considered, leading to</w:t>
      </w:r>
      <w:r w:rsidR="004603B5" w:rsidRPr="00563B00">
        <w:rPr>
          <w:rFonts w:eastAsiaTheme="minorEastAsia"/>
        </w:rPr>
        <w:t xml:space="preserve"> a</w:t>
      </w:r>
      <w:r w:rsidRPr="00563B00">
        <w:rPr>
          <w:rFonts w:eastAsiaTheme="minorEastAsia"/>
        </w:rPr>
        <w:t xml:space="preserve"> time-dependent temperature distribution. </w:t>
      </w:r>
    </w:p>
    <w:p w14:paraId="20B5E4D3" w14:textId="77777777" w:rsidR="00C725E8" w:rsidRPr="00563B00" w:rsidRDefault="00C725E8" w:rsidP="00C820E3">
      <w:pPr>
        <w:spacing w:line="360" w:lineRule="auto"/>
        <w:jc w:val="both"/>
        <w:rPr>
          <w:rFonts w:eastAsiaTheme="minorEastAsia"/>
        </w:rPr>
      </w:pPr>
    </w:p>
    <w:p w14:paraId="7D183BB4" w14:textId="77777777" w:rsidR="00C725E8" w:rsidRPr="00563B00" w:rsidRDefault="00C725E8" w:rsidP="00C820E3">
      <w:pPr>
        <w:spacing w:line="360" w:lineRule="auto"/>
        <w:jc w:val="both"/>
        <w:rPr>
          <w:rFonts w:eastAsiaTheme="minorEastAsia"/>
        </w:rPr>
      </w:pPr>
      <w:r w:rsidRPr="00563B00">
        <w:rPr>
          <w:rFonts w:eastAsiaTheme="minorEastAsia"/>
        </w:rPr>
        <w:t xml:space="preserve">The governing equations for heat transfer away from the cell are the heat convection equation (i.e. Newton’s Law of Cooling) and the heat conduction equation (Fourier’s Law). </w:t>
      </w:r>
    </w:p>
    <w:p w14:paraId="25B76C6B" w14:textId="77777777" w:rsidR="00C725E8" w:rsidRPr="00563B00" w:rsidRDefault="00C725E8" w:rsidP="00C820E3">
      <w:pPr>
        <w:spacing w:line="360" w:lineRule="auto"/>
        <w:jc w:val="both"/>
        <w:rPr>
          <w:rFonts w:eastAsiaTheme="minorEastAsia"/>
          <w:u w:val="single"/>
        </w:rPr>
      </w:pPr>
      <w:r w:rsidRPr="00563B00">
        <w:rPr>
          <w:rFonts w:eastAsiaTheme="minorEastAsia"/>
          <w:u w:val="single"/>
        </w:rPr>
        <w:t>Newton’s Law of cooling:</w:t>
      </w:r>
    </w:p>
    <w:p w14:paraId="08C6FA73" w14:textId="77777777" w:rsidR="00C725E8" w:rsidRPr="00563B00" w:rsidRDefault="00C725E8" w:rsidP="00C820E3">
      <w:pPr>
        <w:spacing w:line="360" w:lineRule="auto"/>
        <w:jc w:val="center"/>
        <w:rPr>
          <w:rFonts w:eastAsiaTheme="minorEastAsia"/>
        </w:rPr>
      </w:pPr>
      <m:oMath>
        <m:r>
          <w:rPr>
            <w:rFonts w:ascii="Cambria Math" w:hAnsi="Cambria Math"/>
            <w:vertAlign w:val="superscript"/>
          </w:rPr>
          <m:t>q=h</m:t>
        </m:r>
        <m:d>
          <m:dPr>
            <m:ctrlPr>
              <w:rPr>
                <w:rFonts w:ascii="Cambria Math" w:hAnsi="Cambria Math"/>
                <w:i/>
                <w:vertAlign w:val="superscript"/>
              </w:rPr>
            </m:ctrlPr>
          </m:dPr>
          <m:e>
            <m:r>
              <w:rPr>
                <w:rFonts w:ascii="Cambria Math" w:eastAsiaTheme="minorEastAsia" w:hAnsi="Cambria Math"/>
                <w:vertAlign w:val="superscript"/>
              </w:rPr>
              <m:t>T-</m:t>
            </m:r>
            <m:sSub>
              <m:sSubPr>
                <m:ctrlPr>
                  <w:rPr>
                    <w:rFonts w:ascii="Cambria Math" w:eastAsiaTheme="minorEastAsia" w:hAnsi="Cambria Math"/>
                    <w:i/>
                    <w:vertAlign w:val="superscript"/>
                  </w:rPr>
                </m:ctrlPr>
              </m:sSubPr>
              <m:e>
                <m:r>
                  <w:rPr>
                    <w:rFonts w:ascii="Cambria Math" w:eastAsiaTheme="minorEastAsia" w:hAnsi="Cambria Math"/>
                    <w:vertAlign w:val="superscript"/>
                  </w:rPr>
                  <m:t>T</m:t>
                </m:r>
              </m:e>
              <m:sub>
                <m:r>
                  <w:rPr>
                    <w:rFonts w:ascii="Cambria Math" w:eastAsiaTheme="minorEastAsia" w:hAnsi="Cambria Math"/>
                    <w:vertAlign w:val="superscript"/>
                  </w:rPr>
                  <m:t>f</m:t>
                </m:r>
              </m:sub>
            </m:sSub>
            <m:ctrlPr>
              <w:rPr>
                <w:rFonts w:ascii="Cambria Math" w:eastAsiaTheme="minorEastAsia" w:hAnsi="Cambria Math"/>
                <w:i/>
                <w:vertAlign w:val="superscript"/>
              </w:rPr>
            </m:ctrlPr>
          </m:e>
        </m:d>
      </m:oMath>
      <w:r w:rsidRPr="00563B00">
        <w:rPr>
          <w:rFonts w:eastAsiaTheme="minorEastAsia"/>
        </w:rPr>
        <w:tab/>
      </w:r>
      <w:r w:rsidRPr="00563B00">
        <w:rPr>
          <w:rFonts w:eastAsiaTheme="minorEastAsia"/>
        </w:rPr>
        <w:tab/>
        <w:t>(Eqn.2)</w:t>
      </w:r>
    </w:p>
    <w:p w14:paraId="5482BC62" w14:textId="77777777" w:rsidR="00C725E8" w:rsidRPr="00563B00" w:rsidRDefault="00C725E8" w:rsidP="00C820E3">
      <w:pPr>
        <w:spacing w:line="360" w:lineRule="auto"/>
        <w:jc w:val="both"/>
        <w:rPr>
          <w:rFonts w:eastAsiaTheme="minorEastAsia"/>
        </w:rPr>
      </w:pPr>
      <w:r w:rsidRPr="00563B00">
        <w:rPr>
          <w:rFonts w:eastAsiaTheme="minorEastAsia"/>
        </w:rPr>
        <w:t xml:space="preserve">Where:  </w:t>
      </w:r>
      <m:oMath>
        <m:r>
          <w:rPr>
            <w:rFonts w:ascii="Cambria Math" w:hAnsi="Cambria Math"/>
            <w:vertAlign w:val="superscript"/>
          </w:rPr>
          <m:t>q</m:t>
        </m:r>
      </m:oMath>
      <w:r w:rsidRPr="00563B00">
        <w:rPr>
          <w:rFonts w:eastAsiaTheme="minorEastAsia"/>
        </w:rPr>
        <w:t xml:space="preserve"> is heat transfer per unit area (W/m</w:t>
      </w:r>
      <w:r w:rsidRPr="00563B00">
        <w:rPr>
          <w:rFonts w:eastAsiaTheme="minorEastAsia"/>
          <w:vertAlign w:val="superscript"/>
        </w:rPr>
        <w:t>2</w:t>
      </w:r>
      <w:r w:rsidRPr="00563B00">
        <w:rPr>
          <w:rFonts w:eastAsiaTheme="minorEastAsia"/>
        </w:rPr>
        <w:t xml:space="preserve">), </w:t>
      </w:r>
      <m:oMath>
        <m:r>
          <w:rPr>
            <w:rFonts w:ascii="Cambria Math" w:hAnsi="Cambria Math"/>
            <w:vertAlign w:val="superscript"/>
          </w:rPr>
          <m:t>h</m:t>
        </m:r>
      </m:oMath>
      <w:r w:rsidRPr="00563B00">
        <w:rPr>
          <w:rFonts w:eastAsiaTheme="minorEastAsia"/>
        </w:rPr>
        <w:t xml:space="preserve"> is convective heat transfer coefficient (W/m</w:t>
      </w:r>
      <w:r w:rsidRPr="00563B00">
        <w:rPr>
          <w:rFonts w:eastAsiaTheme="minorEastAsia"/>
          <w:vertAlign w:val="superscript"/>
        </w:rPr>
        <w:t>2</w:t>
      </w:r>
      <w:r w:rsidRPr="00563B00">
        <w:rPr>
          <w:rFonts w:eastAsiaTheme="minorEastAsia"/>
        </w:rPr>
        <w:t xml:space="preserve">K), and </w:t>
      </w:r>
      <m:oMath>
        <m:sSub>
          <m:sSubPr>
            <m:ctrlPr>
              <w:rPr>
                <w:rFonts w:ascii="Cambria Math" w:eastAsiaTheme="minorEastAsia" w:hAnsi="Cambria Math"/>
                <w:i/>
                <w:vertAlign w:val="superscript"/>
              </w:rPr>
            </m:ctrlPr>
          </m:sSubPr>
          <m:e>
            <m:r>
              <w:rPr>
                <w:rFonts w:ascii="Cambria Math" w:eastAsiaTheme="minorEastAsia" w:hAnsi="Cambria Math"/>
                <w:vertAlign w:val="superscript"/>
              </w:rPr>
              <m:t>T</m:t>
            </m:r>
          </m:e>
          <m:sub>
            <m:r>
              <w:rPr>
                <w:rFonts w:ascii="Cambria Math" w:eastAsiaTheme="minorEastAsia" w:hAnsi="Cambria Math"/>
                <w:vertAlign w:val="superscript"/>
              </w:rPr>
              <m:t>f</m:t>
            </m:r>
          </m:sub>
        </m:sSub>
      </m:oMath>
      <w:r w:rsidRPr="00563B00">
        <w:rPr>
          <w:rFonts w:eastAsiaTheme="minorEastAsia"/>
        </w:rPr>
        <w:t xml:space="preserve"> is the freestream temperature of the cooling fluid (K).</w:t>
      </w:r>
    </w:p>
    <w:p w14:paraId="3681D4B1" w14:textId="77777777" w:rsidR="00C725E8" w:rsidRPr="00563B00" w:rsidRDefault="00C725E8" w:rsidP="00C820E3">
      <w:pPr>
        <w:spacing w:line="360" w:lineRule="auto"/>
        <w:jc w:val="both"/>
        <w:rPr>
          <w:rFonts w:eastAsiaTheme="minorEastAsia"/>
          <w:u w:val="single"/>
        </w:rPr>
      </w:pPr>
      <w:r w:rsidRPr="00563B00">
        <w:rPr>
          <w:rFonts w:eastAsiaTheme="minorEastAsia"/>
          <w:u w:val="single"/>
        </w:rPr>
        <w:t>Fourier’s Law</w:t>
      </w:r>
    </w:p>
    <w:p w14:paraId="2DC96304" w14:textId="77777777" w:rsidR="00C725E8" w:rsidRPr="00563B00" w:rsidRDefault="00C725E8" w:rsidP="00C820E3">
      <w:pPr>
        <w:spacing w:line="360" w:lineRule="auto"/>
        <w:jc w:val="center"/>
        <w:rPr>
          <w:rFonts w:eastAsiaTheme="minorEastAsia"/>
        </w:rPr>
      </w:pPr>
      <m:oMath>
        <m:r>
          <w:rPr>
            <w:rFonts w:ascii="Cambria Math" w:hAnsi="Cambria Math"/>
            <w:vertAlign w:val="superscript"/>
          </w:rPr>
          <m:t>q=k</m:t>
        </m:r>
        <m:f>
          <m:fPr>
            <m:ctrlPr>
              <w:rPr>
                <w:rFonts w:ascii="Cambria Math" w:hAnsi="Cambria Math"/>
                <w:i/>
                <w:vertAlign w:val="superscript"/>
              </w:rPr>
            </m:ctrlPr>
          </m:fPr>
          <m:num>
            <m:r>
              <w:rPr>
                <w:rFonts w:ascii="Cambria Math" w:hAnsi="Cambria Math"/>
                <w:vertAlign w:val="superscript"/>
              </w:rPr>
              <m:t>∂T</m:t>
            </m:r>
          </m:num>
          <m:den>
            <m:r>
              <w:rPr>
                <w:rFonts w:ascii="Cambria Math" w:hAnsi="Cambria Math"/>
                <w:vertAlign w:val="superscript"/>
              </w:rPr>
              <m:t>∂x</m:t>
            </m:r>
          </m:den>
        </m:f>
      </m:oMath>
      <w:r w:rsidRPr="00563B00">
        <w:rPr>
          <w:rFonts w:eastAsiaTheme="minorEastAsia"/>
        </w:rPr>
        <w:tab/>
      </w:r>
      <w:r w:rsidRPr="00563B00">
        <w:rPr>
          <w:rFonts w:eastAsiaTheme="minorEastAsia"/>
        </w:rPr>
        <w:tab/>
        <w:t>(Eqn.3)</w:t>
      </w:r>
    </w:p>
    <w:p w14:paraId="21E86CB1" w14:textId="77777777" w:rsidR="00C725E8" w:rsidRPr="00563B00" w:rsidRDefault="00C725E8" w:rsidP="00C820E3">
      <w:pPr>
        <w:spacing w:line="360" w:lineRule="auto"/>
        <w:jc w:val="both"/>
        <w:rPr>
          <w:rFonts w:eastAsiaTheme="minorEastAsia"/>
        </w:rPr>
      </w:pPr>
      <w:r w:rsidRPr="00563B00">
        <w:rPr>
          <w:rFonts w:eastAsiaTheme="minorEastAsia"/>
        </w:rPr>
        <w:t xml:space="preserve">Where:  </w:t>
      </w:r>
      <m:oMath>
        <m:r>
          <w:rPr>
            <w:rFonts w:ascii="Cambria Math" w:hAnsi="Cambria Math"/>
            <w:vertAlign w:val="superscript"/>
          </w:rPr>
          <m:t>q</m:t>
        </m:r>
      </m:oMath>
      <w:r w:rsidRPr="00563B00">
        <w:rPr>
          <w:rFonts w:eastAsiaTheme="minorEastAsia"/>
        </w:rPr>
        <w:t xml:space="preserve"> is heat transfer per unit area (W/m</w:t>
      </w:r>
      <w:r w:rsidRPr="00563B00">
        <w:rPr>
          <w:rFonts w:eastAsiaTheme="minorEastAsia"/>
          <w:vertAlign w:val="superscript"/>
        </w:rPr>
        <w:t>2</w:t>
      </w:r>
      <w:r w:rsidRPr="00563B00">
        <w:rPr>
          <w:rFonts w:eastAsiaTheme="minorEastAsia"/>
        </w:rPr>
        <w:t xml:space="preserve">), </w:t>
      </w:r>
      <m:oMath>
        <m:r>
          <w:rPr>
            <w:rFonts w:ascii="Cambria Math" w:eastAsiaTheme="minorEastAsia" w:hAnsi="Cambria Math"/>
          </w:rPr>
          <m:t>k</m:t>
        </m:r>
      </m:oMath>
      <w:r w:rsidRPr="00563B00">
        <w:rPr>
          <w:rFonts w:eastAsiaTheme="minorEastAsia"/>
        </w:rPr>
        <w:t xml:space="preserve"> is conductive heat transfer coefficient (W/m</w:t>
      </w:r>
      <w:r w:rsidRPr="00563B00">
        <w:rPr>
          <w:rFonts w:eastAsiaTheme="minorEastAsia"/>
          <w:vertAlign w:val="superscript"/>
        </w:rPr>
        <w:t>2</w:t>
      </w:r>
      <w:r w:rsidRPr="00563B00">
        <w:rPr>
          <w:rFonts w:eastAsiaTheme="minorEastAsia"/>
        </w:rPr>
        <w:t xml:space="preserve">K), and </w:t>
      </w:r>
      <m:oMath>
        <m:f>
          <m:fPr>
            <m:ctrlPr>
              <w:rPr>
                <w:rFonts w:ascii="Cambria Math" w:hAnsi="Cambria Math"/>
                <w:i/>
                <w:vertAlign w:val="superscript"/>
              </w:rPr>
            </m:ctrlPr>
          </m:fPr>
          <m:num>
            <m:r>
              <w:rPr>
                <w:rFonts w:ascii="Cambria Math" w:hAnsi="Cambria Math"/>
                <w:vertAlign w:val="superscript"/>
              </w:rPr>
              <m:t>∂T</m:t>
            </m:r>
          </m:num>
          <m:den>
            <m:r>
              <w:rPr>
                <w:rFonts w:ascii="Cambria Math" w:hAnsi="Cambria Math"/>
                <w:vertAlign w:val="superscript"/>
              </w:rPr>
              <m:t>∂x</m:t>
            </m:r>
          </m:den>
        </m:f>
      </m:oMath>
      <w:r w:rsidRPr="00563B00">
        <w:rPr>
          <w:rFonts w:eastAsiaTheme="minorEastAsia"/>
          <w:vertAlign w:val="superscript"/>
        </w:rPr>
        <w:t xml:space="preserve"> </w:t>
      </w:r>
      <w:r w:rsidRPr="00563B00">
        <w:rPr>
          <w:rFonts w:eastAsiaTheme="minorEastAsia"/>
        </w:rPr>
        <w:t>is the temperature gradient (K/m).</w:t>
      </w:r>
    </w:p>
    <w:p w14:paraId="6C9E8CC7" w14:textId="77777777" w:rsidR="00C725E8" w:rsidRPr="00563B00" w:rsidRDefault="00C725E8" w:rsidP="00C820E3">
      <w:pPr>
        <w:spacing w:line="360" w:lineRule="auto"/>
        <w:jc w:val="both"/>
        <w:rPr>
          <w:rFonts w:eastAsiaTheme="minorEastAsia"/>
        </w:rPr>
      </w:pPr>
    </w:p>
    <w:p w14:paraId="198B9D44" w14:textId="476285F0" w:rsidR="00C725E8" w:rsidRPr="00563B00" w:rsidRDefault="00C725E8" w:rsidP="00C820E3">
      <w:pPr>
        <w:spacing w:line="360" w:lineRule="auto"/>
        <w:jc w:val="both"/>
        <w:rPr>
          <w:rFonts w:eastAsiaTheme="minorEastAsia"/>
        </w:rPr>
      </w:pPr>
      <w:r w:rsidRPr="00563B00">
        <w:rPr>
          <w:rFonts w:eastAsiaTheme="minorEastAsia"/>
        </w:rPr>
        <w:lastRenderedPageBreak/>
        <w:t xml:space="preserve">The </w:t>
      </w:r>
      <m:oMath>
        <m:r>
          <w:rPr>
            <w:rFonts w:ascii="Cambria Math" w:eastAsiaTheme="minorEastAsia" w:hAnsi="Cambria Math"/>
            <w:vertAlign w:val="superscript"/>
          </w:rPr>
          <m:t>T</m:t>
        </m:r>
      </m:oMath>
      <w:r w:rsidRPr="00563B00">
        <w:rPr>
          <w:rFonts w:eastAsiaTheme="minorEastAsia"/>
        </w:rPr>
        <w:t xml:space="preserve"> value is the temperature of the boundary of the battery just before it comes in contact with the cooling system, in this project, these are the points with i or j values of 1 or res</w:t>
      </w:r>
      <w:r w:rsidR="00923DD2" w:rsidRPr="00563B00">
        <w:rPr>
          <w:rFonts w:eastAsiaTheme="minorEastAsia"/>
        </w:rPr>
        <w:t xml:space="preserve"> (see </w:t>
      </w:r>
      <w:r w:rsidR="00923DD2" w:rsidRPr="00563B00">
        <w:rPr>
          <w:rFonts w:eastAsiaTheme="minorEastAsia"/>
        </w:rPr>
        <w:fldChar w:fldCharType="begin"/>
      </w:r>
      <w:r w:rsidR="00923DD2" w:rsidRPr="00563B00">
        <w:rPr>
          <w:rFonts w:eastAsiaTheme="minorEastAsia"/>
        </w:rPr>
        <w:instrText xml:space="preserve"> REF _Ref38475579 \h </w:instrText>
      </w:r>
      <w:r w:rsidR="00923DD2" w:rsidRPr="00563B00">
        <w:rPr>
          <w:rFonts w:eastAsiaTheme="minorEastAsia"/>
        </w:rPr>
      </w:r>
      <w:r w:rsidR="00923DD2" w:rsidRPr="00563B00">
        <w:rPr>
          <w:rFonts w:eastAsiaTheme="minorEastAsia"/>
        </w:rPr>
        <w:fldChar w:fldCharType="separate"/>
      </w:r>
      <w:r w:rsidR="005C3FF6" w:rsidRPr="00563B00">
        <w:t xml:space="preserve">Figure </w:t>
      </w:r>
      <w:r w:rsidR="005C3FF6">
        <w:rPr>
          <w:noProof/>
        </w:rPr>
        <w:t>3</w:t>
      </w:r>
      <w:r w:rsidR="00923DD2" w:rsidRPr="00563B00">
        <w:rPr>
          <w:rFonts w:eastAsiaTheme="minorEastAsia"/>
        </w:rPr>
        <w:fldChar w:fldCharType="end"/>
      </w:r>
      <w:r w:rsidR="00923DD2" w:rsidRPr="00563B00">
        <w:rPr>
          <w:rFonts w:eastAsiaTheme="minorEastAsia"/>
        </w:rPr>
        <w:t>)</w:t>
      </w:r>
      <w:r w:rsidRPr="00563B00">
        <w:rPr>
          <w:rFonts w:eastAsiaTheme="minorEastAsia"/>
        </w:rPr>
        <w:t>.</w:t>
      </w:r>
    </w:p>
    <w:p w14:paraId="1C1CEDA2" w14:textId="77777777" w:rsidR="00C725E8" w:rsidRPr="00563B00" w:rsidRDefault="00C725E8" w:rsidP="00C820E3">
      <w:pPr>
        <w:spacing w:line="360" w:lineRule="auto"/>
        <w:jc w:val="both"/>
        <w:rPr>
          <w:rFonts w:eastAsiaTheme="minorEastAsia"/>
        </w:rPr>
      </w:pPr>
      <w:r w:rsidRPr="00563B00">
        <w:rPr>
          <w:rFonts w:eastAsiaTheme="minorEastAsia"/>
        </w:rPr>
        <w:t xml:space="preserve">Essentially the greater the temperature difference the greater the heat transfer rate away from the battery. Equation 2 can only be used with the air and liquid systems, which allow for convection and heat transfer away from the battery. Equation 3 can only be used for phase change materials as they are solids in direct contact with the cell. </w:t>
      </w:r>
    </w:p>
    <w:p w14:paraId="1CD50E9C" w14:textId="77777777" w:rsidR="00C725E8" w:rsidRPr="00563B00" w:rsidRDefault="00C725E8" w:rsidP="00C820E3">
      <w:pPr>
        <w:spacing w:line="360" w:lineRule="auto"/>
        <w:jc w:val="both"/>
        <w:rPr>
          <w:rFonts w:eastAsiaTheme="minorEastAsia"/>
        </w:rPr>
      </w:pPr>
    </w:p>
    <w:p w14:paraId="349E3756" w14:textId="77777777" w:rsidR="00C725E8" w:rsidRPr="00563B00" w:rsidRDefault="00C725E8" w:rsidP="00C820E3">
      <w:pPr>
        <w:pStyle w:val="Heading2"/>
        <w:spacing w:line="360" w:lineRule="auto"/>
      </w:pPr>
      <w:bookmarkStart w:id="44" w:name="_Toc38896081"/>
      <w:r w:rsidRPr="00563B00">
        <w:t>Mathematical Model</w:t>
      </w:r>
      <w:bookmarkEnd w:id="44"/>
    </w:p>
    <w:p w14:paraId="34BDAEB7" w14:textId="29B9246D" w:rsidR="00C725E8" w:rsidRPr="00563B00" w:rsidRDefault="00C725E8" w:rsidP="00C820E3">
      <w:pPr>
        <w:spacing w:line="360" w:lineRule="auto"/>
        <w:jc w:val="both"/>
      </w:pPr>
      <w:r w:rsidRPr="00563B00">
        <w:t xml:space="preserve">The whole volume of the cell is governed by Equation 1, and three possible boundary conditions can be applied to the edges of the battery cell </w:t>
      </w:r>
      <w:r w:rsidRPr="00563B00">
        <w:fldChar w:fldCharType="begin"/>
      </w:r>
      <w:r w:rsidRPr="00563B00">
        <w:instrText xml:space="preserve"> ADDIN EN.CITE &lt;EndNote&gt;&lt;Cite&gt;&lt;Author&gt;Wang&lt;/Author&gt;&lt;Year&gt;2019&lt;/Year&gt;&lt;RecNum&gt;33&lt;/RecNum&gt;&lt;DisplayText&gt;(Wang and Ni, 2019)&lt;/DisplayText&gt;&lt;record&gt;&lt;rec-number&gt;33&lt;/rec-number&gt;&lt;foreign-keys&gt;&lt;key app="EN" db-id="5tpze92pu5wfaze2dpbpwa0ivxzstt2dvx09" timestamp="1586703336"&gt;33&lt;/key&gt;&lt;/foreign-keys&gt;&lt;ref-type name="Journal Article"&gt;17&lt;/ref-type&gt;&lt;contributors&gt;&lt;authors&gt;&lt;author&gt;Wang, Shoubin&lt;/author&gt;&lt;author&gt;Ni, Rui&lt;/author&gt;&lt;/authors&gt;&lt;/contributors&gt;&lt;titles&gt;&lt;title&gt;Solving of Two-Dimensional Unsteady-State Heat-Transfer Inverse Problem Using Finite Difference Method and Model Prediction Control Method&lt;/title&gt;&lt;secondary-title&gt;Complexity&lt;/secondary-title&gt;&lt;/titles&gt;&lt;periodical&gt;&lt;full-title&gt;Complexity&lt;/full-title&gt;&lt;/periodical&gt;&lt;volume&gt;2019&lt;/volume&gt;&lt;dates&gt;&lt;year&gt;2019&lt;/year&gt;&lt;/dates&gt;&lt;isbn&gt;1076-2787&lt;/isbn&gt;&lt;urls&gt;&lt;/urls&gt;&lt;/record&gt;&lt;/Cite&gt;&lt;/EndNote&gt;</w:instrText>
      </w:r>
      <w:r w:rsidRPr="00563B00">
        <w:fldChar w:fldCharType="separate"/>
      </w:r>
      <w:r w:rsidRPr="00563B00">
        <w:rPr>
          <w:noProof/>
        </w:rPr>
        <w:t>(</w:t>
      </w:r>
      <w:hyperlink w:anchor="_ENREF_24" w:tooltip="Wang, 2019 #33" w:history="1">
        <w:r w:rsidR="0012265E" w:rsidRPr="00563B00">
          <w:rPr>
            <w:noProof/>
          </w:rPr>
          <w:t>Wang and Ni, 2019</w:t>
        </w:r>
      </w:hyperlink>
      <w:r w:rsidRPr="00563B00">
        <w:rPr>
          <w:noProof/>
        </w:rPr>
        <w:t>)</w:t>
      </w:r>
      <w:r w:rsidRPr="00563B00">
        <w:fldChar w:fldCharType="end"/>
      </w:r>
      <w:r w:rsidRPr="00563B00">
        <w:t xml:space="preserve">: </w:t>
      </w:r>
    </w:p>
    <w:p w14:paraId="6BE47F77" w14:textId="77777777" w:rsidR="00C725E8" w:rsidRPr="00563B00" w:rsidRDefault="00C725E8" w:rsidP="00C820E3">
      <w:pPr>
        <w:spacing w:line="360" w:lineRule="auto"/>
        <w:jc w:val="both"/>
        <w:rPr>
          <w:rFonts w:eastAsiaTheme="minorEastAsia"/>
        </w:rPr>
      </w:pPr>
      <m:oMathPara>
        <m:oMath>
          <m:r>
            <w:rPr>
              <w:rFonts w:ascii="Cambria Math" w:hAnsi="Cambria Math"/>
            </w:rPr>
            <m:t>T=</m:t>
          </m:r>
          <m:acc>
            <m:accPr>
              <m:chr m:val="̅"/>
              <m:ctrlPr>
                <w:rPr>
                  <w:rFonts w:ascii="Cambria Math" w:hAnsi="Cambria Math"/>
                  <w:i/>
                </w:rPr>
              </m:ctrlPr>
            </m:accPr>
            <m:e>
              <m:r>
                <w:rPr>
                  <w:rFonts w:ascii="Cambria Math" w:hAnsi="Cambria Math"/>
                </w:rPr>
                <m:t>T</m:t>
              </m:r>
            </m:e>
          </m:acc>
          <m:r>
            <w:rPr>
              <w:rFonts w:ascii="Cambria Math" w:hAnsi="Cambria Math"/>
            </w:rPr>
            <m:t xml:space="preserve">        </m:t>
          </m:r>
          <m:d>
            <m:dPr>
              <m:ctrlPr>
                <w:rPr>
                  <w:rFonts w:ascii="Cambria Math" w:hAnsi="Cambria Math"/>
                  <w:i/>
                </w:rPr>
              </m:ctrlPr>
            </m:dPr>
            <m:e>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m:t>
                  </m:r>
                </m:sub>
              </m:sSub>
              <m:r>
                <w:rPr>
                  <w:rFonts w:ascii="Cambria Math" w:hAnsi="Cambria Math"/>
                </w:rPr>
                <m:t xml:space="preserve"> , t&g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p w14:paraId="37FAE208" w14:textId="77777777" w:rsidR="00C725E8" w:rsidRPr="00563B00" w:rsidRDefault="00C725E8" w:rsidP="00C820E3">
      <w:pPr>
        <w:spacing w:line="360" w:lineRule="auto"/>
        <w:jc w:val="both"/>
        <w:rPr>
          <w:rFonts w:eastAsiaTheme="minorEastAsia"/>
        </w:rPr>
      </w:pPr>
      <m:oMathPara>
        <m:oMath>
          <m:r>
            <w:rPr>
              <w:rFonts w:ascii="Cambria Math" w:hAnsi="Cambria Math"/>
            </w:rPr>
            <m:t>k</m:t>
          </m:r>
          <m:f>
            <m:fPr>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 xml:space="preserve">=q        </m:t>
          </m:r>
          <m:d>
            <m:dPr>
              <m:ctrlPr>
                <w:rPr>
                  <w:rFonts w:ascii="Cambria Math" w:hAnsi="Cambria Math"/>
                  <w:i/>
                </w:rPr>
              </m:ctrlPr>
            </m:dPr>
            <m:e>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2</m:t>
                  </m:r>
                </m:sub>
              </m:sSub>
              <m:r>
                <w:rPr>
                  <w:rFonts w:ascii="Cambria Math" w:hAnsi="Cambria Math"/>
                </w:rPr>
                <m:t xml:space="preserve"> , t&g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p w14:paraId="2EBE12AA" w14:textId="77777777" w:rsidR="00C725E8" w:rsidRPr="00563B00" w:rsidRDefault="00C725E8" w:rsidP="00C820E3">
      <w:pPr>
        <w:spacing w:line="360" w:lineRule="auto"/>
        <w:jc w:val="both"/>
        <w:rPr>
          <w:rFonts w:eastAsiaTheme="minorEastAsia"/>
        </w:rPr>
      </w:pPr>
      <m:oMathPara>
        <m:oMath>
          <m:r>
            <w:rPr>
              <w:rFonts w:ascii="Cambria Math" w:hAnsi="Cambria Math"/>
            </w:rPr>
            <m:t>k</m:t>
          </m:r>
          <m:f>
            <m:fPr>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h</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 xml:space="preserve">       </m:t>
          </m:r>
          <m:d>
            <m:dPr>
              <m:ctrlPr>
                <w:rPr>
                  <w:rFonts w:ascii="Cambria Math" w:hAnsi="Cambria Math"/>
                  <w:i/>
                </w:rPr>
              </m:ctrlPr>
            </m:dPr>
            <m:e>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3</m:t>
                  </m:r>
                </m:sub>
              </m:sSub>
              <m:r>
                <w:rPr>
                  <w:rFonts w:ascii="Cambria Math" w:hAnsi="Cambria Math"/>
                </w:rPr>
                <m:t xml:space="preserve"> , t&g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p w14:paraId="4CDEE1B8" w14:textId="77777777" w:rsidR="00C725E8" w:rsidRPr="00563B00" w:rsidRDefault="00C725E8" w:rsidP="00C820E3">
      <w:pPr>
        <w:spacing w:line="360" w:lineRule="auto"/>
        <w:jc w:val="both"/>
      </w:pPr>
      <w:r w:rsidRPr="00563B00">
        <w:t xml:space="preserve">Where: </w:t>
      </w:r>
    </w:p>
    <w:p w14:paraId="1D862125" w14:textId="77777777" w:rsidR="00C725E8" w:rsidRPr="00563B00" w:rsidRDefault="00CA60CB" w:rsidP="00C820E3">
      <w:pPr>
        <w:spacing w:line="360" w:lineRule="auto"/>
        <w:jc w:val="both"/>
      </w:pPr>
      <m:oMath>
        <m:sSub>
          <m:sSubPr>
            <m:ctrlPr>
              <w:rPr>
                <w:rFonts w:ascii="Cambria Math" w:hAnsi="Cambria Math"/>
                <w:i/>
              </w:rPr>
            </m:ctrlPr>
          </m:sSubPr>
          <m:e>
            <m:r>
              <m:rPr>
                <m:sty m:val="p"/>
              </m:rPr>
              <w:rPr>
                <w:rFonts w:ascii="Cambria Math" w:hAnsi="Cambria Math"/>
              </w:rPr>
              <m:t>Γ</m:t>
            </m:r>
          </m:e>
          <m:sub>
            <m:r>
              <w:rPr>
                <w:rFonts w:ascii="Cambria Math" w:hAnsi="Cambria Math"/>
              </w:rPr>
              <m:t>1</m:t>
            </m:r>
          </m:sub>
        </m:sSub>
      </m:oMath>
      <w:r w:rsidR="00C725E8" w:rsidRPr="00563B00">
        <w:t xml:space="preserve"> is the </w:t>
      </w:r>
      <w:r w:rsidR="00C725E8" w:rsidRPr="00563B00">
        <w:rPr>
          <w:u w:val="single"/>
        </w:rPr>
        <w:t>Dirichlet</w:t>
      </w:r>
      <w:r w:rsidR="00C725E8" w:rsidRPr="00563B00">
        <w:t xml:space="preserve"> (first-type) boundary condition, </w:t>
      </w:r>
      <m:oMath>
        <m:sSub>
          <m:sSubPr>
            <m:ctrlPr>
              <w:rPr>
                <w:rFonts w:ascii="Cambria Math" w:hAnsi="Cambria Math"/>
                <w:i/>
              </w:rPr>
            </m:ctrlPr>
          </m:sSubPr>
          <m:e>
            <m:r>
              <m:rPr>
                <m:sty m:val="p"/>
              </m:rPr>
              <w:rPr>
                <w:rFonts w:ascii="Cambria Math" w:hAnsi="Cambria Math"/>
              </w:rPr>
              <m:t>Γ</m:t>
            </m:r>
          </m:e>
          <m:sub>
            <m:r>
              <w:rPr>
                <w:rFonts w:ascii="Cambria Math" w:hAnsi="Cambria Math"/>
              </w:rPr>
              <m:t>2</m:t>
            </m:r>
          </m:sub>
        </m:sSub>
      </m:oMath>
      <w:r w:rsidR="00C725E8" w:rsidRPr="00563B00">
        <w:t xml:space="preserve"> the </w:t>
      </w:r>
      <w:r w:rsidR="00C725E8" w:rsidRPr="00563B00">
        <w:rPr>
          <w:u w:val="single"/>
        </w:rPr>
        <w:t>Neumann</w:t>
      </w:r>
      <w:r w:rsidR="00C725E8" w:rsidRPr="00563B00">
        <w:t xml:space="preserve"> (second-type) boundary condition, </w:t>
      </w:r>
      <m:oMath>
        <m:sSub>
          <m:sSubPr>
            <m:ctrlPr>
              <w:rPr>
                <w:rFonts w:ascii="Cambria Math" w:hAnsi="Cambria Math"/>
                <w:i/>
              </w:rPr>
            </m:ctrlPr>
          </m:sSubPr>
          <m:e>
            <m:r>
              <m:rPr>
                <m:sty m:val="p"/>
              </m:rPr>
              <w:rPr>
                <w:rFonts w:ascii="Cambria Math" w:hAnsi="Cambria Math"/>
              </w:rPr>
              <m:t>Γ</m:t>
            </m:r>
          </m:e>
          <m:sub>
            <m:r>
              <w:rPr>
                <w:rFonts w:ascii="Cambria Math" w:hAnsi="Cambria Math"/>
              </w:rPr>
              <m:t>3</m:t>
            </m:r>
          </m:sub>
        </m:sSub>
      </m:oMath>
      <w:r w:rsidR="00C725E8" w:rsidRPr="00563B00">
        <w:rPr>
          <w:rFonts w:eastAsiaTheme="minorEastAsia"/>
        </w:rPr>
        <w:t xml:space="preserve"> </w:t>
      </w:r>
      <w:r w:rsidR="00C725E8" w:rsidRPr="00563B00">
        <w:t xml:space="preserve">is the </w:t>
      </w:r>
      <w:r w:rsidR="00C725E8" w:rsidRPr="00563B00">
        <w:rPr>
          <w:u w:val="single"/>
        </w:rPr>
        <w:t>Robin</w:t>
      </w:r>
      <w:r w:rsidR="00C725E8" w:rsidRPr="00563B00">
        <w:t xml:space="preserve"> (third-type) boundary condition,</w:t>
      </w:r>
    </w:p>
    <w:p w14:paraId="3DB23EFD" w14:textId="77777777" w:rsidR="00C725E8" w:rsidRPr="00563B00" w:rsidRDefault="00CA60CB" w:rsidP="00C820E3">
      <w:pPr>
        <w:spacing w:line="360" w:lineRule="auto"/>
        <w:jc w:val="both"/>
      </w:pPr>
      <m:oMath>
        <m:acc>
          <m:accPr>
            <m:chr m:val="̅"/>
            <m:ctrlPr>
              <w:rPr>
                <w:rFonts w:ascii="Cambria Math" w:hAnsi="Cambria Math"/>
                <w:i/>
              </w:rPr>
            </m:ctrlPr>
          </m:accPr>
          <m:e>
            <m:r>
              <w:rPr>
                <w:rFonts w:ascii="Cambria Math" w:hAnsi="Cambria Math"/>
              </w:rPr>
              <m:t>T</m:t>
            </m:r>
          </m:e>
        </m:acc>
        <m:r>
          <w:rPr>
            <w:rFonts w:ascii="Cambria Math" w:hAnsi="Cambria Math"/>
          </w:rPr>
          <m:t xml:space="preserve">  </m:t>
        </m:r>
      </m:oMath>
      <w:r w:rsidR="00C725E8" w:rsidRPr="00563B00">
        <w:rPr>
          <w:rFonts w:eastAsiaTheme="minorEastAsia"/>
        </w:rPr>
        <w:t xml:space="preserve">is the temperature given by the </w:t>
      </w:r>
      <w:r w:rsidR="00C725E8" w:rsidRPr="00563B00">
        <w:t>Dirichlet condition,</w:t>
      </w:r>
    </w:p>
    <w:p w14:paraId="7A2752BD" w14:textId="77777777" w:rsidR="00C725E8" w:rsidRPr="00563B00" w:rsidRDefault="00C725E8" w:rsidP="00C820E3">
      <w:pPr>
        <w:spacing w:line="360" w:lineRule="auto"/>
        <w:jc w:val="both"/>
      </w:pPr>
      <m:oMath>
        <m:r>
          <w:rPr>
            <w:rFonts w:ascii="Cambria Math" w:hAnsi="Cambria Math"/>
          </w:rPr>
          <m:t>k</m:t>
        </m:r>
      </m:oMath>
      <w:r w:rsidRPr="00563B00">
        <w:t xml:space="preserve"> is the heat conduction coefficient of the object</w:t>
      </w:r>
    </w:p>
    <w:p w14:paraId="519E0CE7" w14:textId="77777777" w:rsidR="00C725E8" w:rsidRPr="00563B00" w:rsidRDefault="00C725E8" w:rsidP="00C820E3">
      <w:pPr>
        <w:spacing w:line="360" w:lineRule="auto"/>
        <w:jc w:val="both"/>
        <w:rPr>
          <w:rFonts w:eastAsiaTheme="minorEastAsia"/>
        </w:rPr>
      </w:pPr>
      <m:oMath>
        <m:r>
          <w:rPr>
            <w:rFonts w:ascii="Cambria Math" w:hAnsi="Cambria Math"/>
          </w:rPr>
          <m:t>q</m:t>
        </m:r>
      </m:oMath>
      <w:r w:rsidRPr="00563B00">
        <w:rPr>
          <w:rFonts w:eastAsiaTheme="minorEastAsia"/>
        </w:rPr>
        <w:t xml:space="preserve"> is the heat flux </w:t>
      </w:r>
    </w:p>
    <w:p w14:paraId="3761D7A7" w14:textId="77777777" w:rsidR="00C725E8" w:rsidRPr="00563B00" w:rsidRDefault="00C725E8" w:rsidP="00C820E3">
      <w:pPr>
        <w:spacing w:line="360" w:lineRule="auto"/>
        <w:jc w:val="both"/>
        <w:rPr>
          <w:rFonts w:eastAsiaTheme="minorEastAsia"/>
        </w:rPr>
      </w:pPr>
      <m:oMath>
        <m:r>
          <w:rPr>
            <w:rFonts w:ascii="Cambria Math" w:eastAsiaTheme="minorEastAsia" w:hAnsi="Cambria Math"/>
          </w:rPr>
          <m:t>n</m:t>
        </m:r>
      </m:oMath>
      <w:r w:rsidRPr="00563B00">
        <w:rPr>
          <w:rFonts w:eastAsiaTheme="minorEastAsia"/>
        </w:rPr>
        <w:t xml:space="preserve"> is the boundary outer normal vector (x or y)</w:t>
      </w:r>
    </w:p>
    <w:p w14:paraId="3F9B046C" w14:textId="77777777" w:rsidR="00C725E8" w:rsidRPr="00563B00" w:rsidRDefault="00C725E8" w:rsidP="00C820E3">
      <w:pPr>
        <w:spacing w:line="360" w:lineRule="auto"/>
        <w:jc w:val="both"/>
      </w:pPr>
      <m:oMath>
        <m:r>
          <w:rPr>
            <w:rFonts w:ascii="Cambria Math" w:hAnsi="Cambria Math"/>
          </w:rPr>
          <m:t>h</m:t>
        </m:r>
      </m:oMath>
      <w:r w:rsidRPr="00563B00">
        <w:t xml:space="preserve"> the heat convection coeffi</w:t>
      </w:r>
      <w:proofErr w:type="spellStart"/>
      <w:r w:rsidRPr="00563B00">
        <w:t>cient</w:t>
      </w:r>
      <w:proofErr w:type="spellEnd"/>
      <w:r w:rsidRPr="00563B00">
        <w:t xml:space="preserve"> of the object</w:t>
      </w:r>
    </w:p>
    <w:p w14:paraId="39058C82" w14:textId="77777777" w:rsidR="00C725E8" w:rsidRPr="00563B00" w:rsidRDefault="00C725E8" w:rsidP="00C820E3">
      <w:pPr>
        <w:spacing w:line="360" w:lineRule="auto"/>
        <w:jc w:val="both"/>
      </w:pPr>
    </w:p>
    <w:p w14:paraId="24EC38EF" w14:textId="77777777" w:rsidR="00C725E8" w:rsidRPr="00563B00" w:rsidRDefault="00C725E8" w:rsidP="00C820E3">
      <w:pPr>
        <w:pStyle w:val="Heading2"/>
        <w:spacing w:line="360" w:lineRule="auto"/>
      </w:pPr>
      <w:bookmarkStart w:id="45" w:name="_Toc38896082"/>
      <w:r w:rsidRPr="00563B00">
        <w:t>Time Discretization Theory</w:t>
      </w:r>
      <w:bookmarkEnd w:id="45"/>
    </w:p>
    <w:p w14:paraId="1550FD45" w14:textId="3EB73414" w:rsidR="00C725E8" w:rsidRPr="00563B00" w:rsidRDefault="00C725E8" w:rsidP="007608B9">
      <w:pPr>
        <w:spacing w:line="360" w:lineRule="auto"/>
        <w:jc w:val="both"/>
      </w:pPr>
      <w:r w:rsidRPr="00563B00">
        <w:t>The unsteady nature of the heat transfer physics involved means that there must also be a discretization in the time dimension. For this model</w:t>
      </w:r>
      <w:r w:rsidR="004603B5" w:rsidRPr="00563B00">
        <w:t>,</w:t>
      </w:r>
      <w:r w:rsidRPr="00563B00">
        <w:t xml:space="preserve"> the </w:t>
      </w:r>
      <w:r w:rsidRPr="00563B00">
        <w:rPr>
          <w:u w:val="single"/>
        </w:rPr>
        <w:t>explicit</w:t>
      </w:r>
      <w:r w:rsidRPr="00563B00">
        <w:t xml:space="preserve"> time integration scheme was used. This entails computing a new value of a quantity in the future using the information at the current time </w:t>
      </w:r>
      <w:r w:rsidRPr="00563B00">
        <w:fldChar w:fldCharType="begin"/>
      </w:r>
      <w:r w:rsidRPr="00563B00">
        <w:instrText xml:space="preserve"> ADDIN EN.CITE &lt;EndNote&gt;&lt;Cite&gt;&lt;Author&gt;Jabbari&lt;/Author&gt;&lt;Year&gt;2019&lt;/Year&gt;&lt;RecNum&gt;32&lt;/RecNum&gt;&lt;DisplayText&gt;(Jabbari, 2019b)&lt;/DisplayText&gt;&lt;record&gt;&lt;rec-number&gt;32&lt;/rec-number&gt;&lt;foreign-keys&gt;&lt;key app="EN" db-id="5tpze92pu5wfaze2dpbpwa0ivxzstt2dvx09" timestamp="1586609498"&gt;32&lt;/key&gt;&lt;/foreign-keys&gt;&lt;ref-type name="Unpublished Work"&gt;34&lt;/ref-type&gt;&lt;contributors&gt;&lt;authors&gt;&lt;author&gt;Masoud Jabbari&lt;/author&gt;&lt;/authors&gt;&lt;/contributors&gt;&lt;titles&gt;&lt;title&gt;Solver / Post-processing&lt;/title&gt;&lt;tertiary-title&gt;Mechanical Aerospace Civil Engineering&lt;/tertiary-title&gt;&lt;/titles&gt;&lt;pages&gt;33&lt;/pages&gt;&lt;dates&gt;&lt;year&gt;2019&lt;/year&gt;&lt;pub-dates&gt;&lt;date&gt;April 02, 2020&lt;/date&gt;&lt;/pub-dates&gt;&lt;/dates&gt;&lt;publisher&gt;University of Manchester&lt;/publisher&gt;&lt;work-type&gt;Lecture Handout&lt;/work-type&gt;&lt;urls&gt;&lt;/urls&gt;&lt;access-date&gt;November 09, 2019 &lt;/access-date&gt;&lt;/record&gt;&lt;/Cite&gt;&lt;/EndNote&gt;</w:instrText>
      </w:r>
      <w:r w:rsidRPr="00563B00">
        <w:fldChar w:fldCharType="separate"/>
      </w:r>
      <w:r w:rsidRPr="00563B00">
        <w:rPr>
          <w:noProof/>
        </w:rPr>
        <w:t>(</w:t>
      </w:r>
      <w:hyperlink w:anchor="_ENREF_12" w:tooltip="Jabbari, 2019 #32" w:history="1">
        <w:r w:rsidR="0012265E" w:rsidRPr="00563B00">
          <w:rPr>
            <w:noProof/>
          </w:rPr>
          <w:t>Jabbari, 2019b</w:t>
        </w:r>
      </w:hyperlink>
      <w:r w:rsidRPr="00563B00">
        <w:rPr>
          <w:noProof/>
        </w:rPr>
        <w:t>)</w:t>
      </w:r>
      <w:r w:rsidRPr="00563B00">
        <w:fldChar w:fldCharType="end"/>
      </w:r>
      <w:r w:rsidRPr="00563B00">
        <w:t>.</w:t>
      </w:r>
    </w:p>
    <w:p w14:paraId="5F110EBD" w14:textId="6BD9E514" w:rsidR="00C725E8" w:rsidRPr="00563B00" w:rsidRDefault="00CA60CB" w:rsidP="00C820E3">
      <w:pPr>
        <w:spacing w:line="360" w:lineRule="auto"/>
        <w:jc w:val="center"/>
      </w:pPr>
      <m:oMathPara>
        <m:oMath>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num>
            <m:den>
              <m:r>
                <w:rPr>
                  <w:rFonts w:ascii="Cambria Math" w:hAnsi="Cambria Math"/>
                </w:rPr>
                <m:t>∆t</m:t>
              </m:r>
            </m:den>
          </m:f>
          <m:r>
            <w:rPr>
              <w:rFonts w:ascii="Cambria Math" w:hAnsi="Cambria Math"/>
            </w:rPr>
            <m:t xml:space="preserve">            </m:t>
          </m:r>
          <m:r>
            <m:rPr>
              <m:nor/>
            </m:rPr>
            <m:t>(Eqn.4)</m:t>
          </m:r>
        </m:oMath>
      </m:oMathPara>
    </w:p>
    <w:p w14:paraId="2C6F5E39" w14:textId="77777777" w:rsidR="00C725E8" w:rsidRPr="00563B00" w:rsidRDefault="00C725E8" w:rsidP="00C820E3">
      <w:pPr>
        <w:spacing w:line="360" w:lineRule="auto"/>
        <w:jc w:val="both"/>
        <w:rPr>
          <w:rFonts w:eastAsiaTheme="minorEastAsia"/>
        </w:rPr>
      </w:pPr>
      <w:r w:rsidRPr="00563B00">
        <w:rPr>
          <w:rFonts w:eastAsiaTheme="minorEastAsia"/>
        </w:rPr>
        <w:lastRenderedPageBreak/>
        <w:t xml:space="preserve">Where: </w:t>
      </w:r>
    </w:p>
    <w:p w14:paraId="477E8A52" w14:textId="77777777" w:rsidR="00C725E8" w:rsidRPr="00563B00" w:rsidRDefault="00CA60CB" w:rsidP="00C820E3">
      <w:pPr>
        <w:spacing w:line="360" w:lineRule="auto"/>
        <w:jc w:val="both"/>
      </w:pPr>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oMath>
      <w:r w:rsidR="00C725E8" w:rsidRPr="00563B00">
        <w:t xml:space="preserve"> is the temperature at point (i,j) at the new time step</w:t>
      </w:r>
    </w:p>
    <w:p w14:paraId="5C8D4EEB" w14:textId="0CB7EB49" w:rsidR="00C725E8" w:rsidRPr="00563B00" w:rsidRDefault="00CA60CB" w:rsidP="00C820E3">
      <w:pPr>
        <w:spacing w:line="360" w:lineRule="auto"/>
        <w:jc w:val="both"/>
      </w:pPr>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oMath>
      <w:r w:rsidR="00C725E8" w:rsidRPr="00563B00">
        <w:rPr>
          <w:rFonts w:eastAsiaTheme="minorEastAsia"/>
        </w:rPr>
        <w:t xml:space="preserve"> </w:t>
      </w:r>
      <w:r w:rsidR="00C725E8" w:rsidRPr="00563B00">
        <w:t xml:space="preserve">is the temperature at point (i,j) at the </w:t>
      </w:r>
      <w:r w:rsidR="007608B9">
        <w:t>current</w:t>
      </w:r>
      <w:r w:rsidR="00C725E8" w:rsidRPr="00563B00">
        <w:t xml:space="preserve"> time step</w:t>
      </w:r>
    </w:p>
    <w:p w14:paraId="34197320" w14:textId="77777777" w:rsidR="00C725E8" w:rsidRPr="00563B00" w:rsidRDefault="00C725E8" w:rsidP="00C820E3">
      <w:pPr>
        <w:spacing w:line="360" w:lineRule="auto"/>
        <w:jc w:val="both"/>
      </w:pPr>
      <m:oMath>
        <m:r>
          <w:rPr>
            <w:rFonts w:ascii="Cambria Math" w:hAnsi="Cambria Math"/>
          </w:rPr>
          <m:t>∆t</m:t>
        </m:r>
      </m:oMath>
      <w:r w:rsidRPr="00563B00">
        <w:rPr>
          <w:rFonts w:eastAsiaTheme="minorEastAsia"/>
        </w:rPr>
        <w:t xml:space="preserve"> is the time step</w:t>
      </w:r>
    </w:p>
    <w:p w14:paraId="4F625FBA" w14:textId="77777777" w:rsidR="00C725E8" w:rsidRPr="00563B00" w:rsidRDefault="00C725E8" w:rsidP="00C820E3">
      <w:pPr>
        <w:spacing w:line="360" w:lineRule="auto"/>
        <w:jc w:val="both"/>
        <w:rPr>
          <w:rFonts w:eastAsiaTheme="minorEastAsia"/>
        </w:rPr>
      </w:pPr>
      <w:r w:rsidRPr="00563B00">
        <w:t xml:space="preserve">This scheme steps blindly into the future, and as a result, it is very important to determine a suitable </w:t>
      </w:r>
      <m:oMath>
        <m:r>
          <w:rPr>
            <w:rFonts w:ascii="Cambria Math" w:hAnsi="Cambria Math"/>
          </w:rPr>
          <m:t>∆t</m:t>
        </m:r>
      </m:oMath>
      <w:r w:rsidRPr="00563B00">
        <w:rPr>
          <w:rFonts w:eastAsiaTheme="minorEastAsia"/>
        </w:rPr>
        <w:t xml:space="preserve"> value for the simulation. If the </w:t>
      </w:r>
      <m:oMath>
        <m:r>
          <w:rPr>
            <w:rFonts w:ascii="Cambria Math" w:hAnsi="Cambria Math"/>
          </w:rPr>
          <m:t>∆t</m:t>
        </m:r>
      </m:oMath>
      <w:r w:rsidRPr="00563B00">
        <w:rPr>
          <w:rFonts w:eastAsiaTheme="minorEastAsia"/>
        </w:rPr>
        <w:t xml:space="preserve"> is too large the solution will become unstable and the program will likely crash, also the accuracy is reduced with larger </w:t>
      </w:r>
      <m:oMath>
        <m:r>
          <w:rPr>
            <w:rFonts w:ascii="Cambria Math" w:hAnsi="Cambria Math"/>
          </w:rPr>
          <m:t>∆t</m:t>
        </m:r>
      </m:oMath>
      <w:r w:rsidRPr="00563B00">
        <w:rPr>
          <w:rFonts w:eastAsiaTheme="minorEastAsia"/>
        </w:rPr>
        <w:t xml:space="preserve"> values.</w:t>
      </w:r>
    </w:p>
    <w:p w14:paraId="0BFF38E4" w14:textId="77777777" w:rsidR="00C725E8" w:rsidRPr="00563B00" w:rsidRDefault="00C725E8" w:rsidP="00C820E3">
      <w:pPr>
        <w:spacing w:line="360" w:lineRule="auto"/>
        <w:jc w:val="both"/>
        <w:rPr>
          <w:rFonts w:eastAsiaTheme="minorEastAsia"/>
        </w:rPr>
      </w:pPr>
    </w:p>
    <w:p w14:paraId="59363FE5" w14:textId="77777777" w:rsidR="00C725E8" w:rsidRPr="00563B00" w:rsidRDefault="00C725E8" w:rsidP="00C820E3">
      <w:pPr>
        <w:pStyle w:val="Heading2"/>
        <w:spacing w:line="360" w:lineRule="auto"/>
      </w:pPr>
      <w:bookmarkStart w:id="46" w:name="_Toc38896083"/>
      <w:r w:rsidRPr="00563B00">
        <w:t>Spatial Discretization Theory</w:t>
      </w:r>
      <w:bookmarkEnd w:id="46"/>
    </w:p>
    <w:p w14:paraId="113E0F75" w14:textId="12AF643A" w:rsidR="00C725E8" w:rsidRPr="00563B00" w:rsidRDefault="00C725E8" w:rsidP="00C820E3">
      <w:pPr>
        <w:spacing w:line="360" w:lineRule="auto"/>
        <w:jc w:val="both"/>
      </w:pPr>
      <w:r w:rsidRPr="00563B00">
        <w:t xml:space="preserve">To solve for the temperature at any point in the battery, the area must be split up into discrete cells and nodes. Depending on what nodal resolution is defined, the number of cells will increase or decrease. For this model </w:t>
      </w:r>
      <m:oMath>
        <m:r>
          <w:rPr>
            <w:rFonts w:ascii="Cambria Math" w:hAnsi="Cambria Math"/>
          </w:rPr>
          <m:t>i</m:t>
        </m:r>
      </m:oMath>
      <w:r w:rsidRPr="00563B00">
        <w:rPr>
          <w:rFonts w:eastAsiaTheme="minorEastAsia"/>
        </w:rPr>
        <w:t xml:space="preserve"> nodes are set in the x-domain and</w:t>
      </w:r>
      <m:oMath>
        <m:r>
          <w:rPr>
            <w:rFonts w:ascii="Cambria Math" w:hAnsi="Cambria Math"/>
          </w:rPr>
          <m:t xml:space="preserve"> j</m:t>
        </m:r>
      </m:oMath>
      <w:r w:rsidRPr="00563B00">
        <w:rPr>
          <w:rFonts w:eastAsiaTheme="minorEastAsia"/>
        </w:rPr>
        <w:t xml:space="preserve"> nodes are set in the y-domain, and </w:t>
      </w:r>
      <m:oMath>
        <m:r>
          <w:rPr>
            <w:rFonts w:ascii="Cambria Math" w:eastAsiaTheme="minorEastAsia" w:hAnsi="Cambria Math"/>
          </w:rPr>
          <m:t>h</m:t>
        </m:r>
      </m:oMath>
      <w:r w:rsidRPr="00563B00">
        <w:rPr>
          <w:rFonts w:eastAsiaTheme="minorEastAsia"/>
        </w:rPr>
        <w:t xml:space="preserve"> is the grid spacing in the </w:t>
      </w:r>
      <m:oMath>
        <m:r>
          <w:rPr>
            <w:rFonts w:ascii="Cambria Math" w:hAnsi="Cambria Math"/>
          </w:rPr>
          <m:t>∆x</m:t>
        </m:r>
      </m:oMath>
      <w:r w:rsidRPr="00563B00">
        <w:rPr>
          <w:rFonts w:eastAsiaTheme="minorEastAsia"/>
        </w:rPr>
        <w:t xml:space="preserve"> and </w:t>
      </w:r>
      <m:oMath>
        <m:r>
          <w:rPr>
            <w:rFonts w:ascii="Cambria Math" w:hAnsi="Cambria Math"/>
          </w:rPr>
          <m:t>∆y</m:t>
        </m:r>
      </m:oMath>
      <w:r w:rsidRPr="00563B00">
        <w:rPr>
          <w:rFonts w:eastAsiaTheme="minorEastAsia"/>
        </w:rPr>
        <w:t xml:space="preserve"> directions. </w:t>
      </w:r>
      <w:r w:rsidRPr="00563B00">
        <w:t xml:space="preserve">Once the number of cells is defined, a cell spatial discretization method must be used to solve for the values of each cell. Because the heat transfer equations include a Laplacian function, with second derivates of temperature </w:t>
      </w:r>
      <m:oMath>
        <m:r>
          <w:rPr>
            <w:rFonts w:ascii="Cambria Math" w:hAnsi="Cambria Math"/>
          </w:rPr>
          <m:t>T</m:t>
        </m:r>
      </m:oMath>
      <w:r w:rsidRPr="00563B00">
        <w:t xml:space="preserve"> in both x and y directions, a finite difference e</w:t>
      </w:r>
      <w:proofErr w:type="spellStart"/>
      <w:r w:rsidRPr="00563B00">
        <w:t>quation</w:t>
      </w:r>
      <w:proofErr w:type="spellEnd"/>
      <w:r w:rsidRPr="00563B00">
        <w:t xml:space="preserve"> can be used to approximate the second-order derivatives. This can be derived from an expansion of the Taylor Series and produces equation (5) when using a 3-point stencil </w:t>
      </w:r>
      <w:r w:rsidRPr="00563B00">
        <w:fldChar w:fldCharType="begin"/>
      </w:r>
      <w:r w:rsidRPr="00563B00">
        <w:instrText xml:space="preserve"> ADDIN EN.CITE &lt;EndNote&gt;&lt;Cite&gt;&lt;Author&gt;Jabbari&lt;/Author&gt;&lt;Year&gt;2019&lt;/Year&gt;&lt;RecNum&gt;19&lt;/RecNum&gt;&lt;DisplayText&gt;(Jabbari, 2019a)&lt;/DisplayText&gt;&lt;record&gt;&lt;rec-number&gt;19&lt;/rec-number&gt;&lt;foreign-keys&gt;&lt;key app="EN" db-id="5tpze92pu5wfaze2dpbpwa0ivxzstt2dvx09" timestamp="1573301037"&gt;19&lt;/key&gt;&lt;/foreign-keys&gt;&lt;ref-type name="Unpublished Work"&gt;34&lt;/ref-type&gt;&lt;contributors&gt;&lt;authors&gt;&lt;author&gt;Masoud Jabbari&lt;/author&gt;&lt;/authors&gt;&lt;/contributors&gt;&lt;titles&gt;&lt;title&gt;CAE/CFD LECTURE 6 – MATLAB LIVE&lt;/title&gt;&lt;tertiary-title&gt;Mechanical Aerospace Civil Engineering&lt;/tertiary-title&gt;&lt;/titles&gt;&lt;pages&gt;5&lt;/pages&gt;&lt;dates&gt;&lt;year&gt;2019&lt;/year&gt;&lt;pub-dates&gt;&lt;date&gt;April 02, 2019&lt;/date&gt;&lt;/pub-dates&gt;&lt;/dates&gt;&lt;publisher&gt;University of Manchester&lt;/publisher&gt;&lt;work-type&gt;Lecture Handout&lt;/work-type&gt;&lt;urls&gt;&lt;/urls&gt;&lt;access-date&gt;November 09, 2019 &lt;/access-date&gt;&lt;/record&gt;&lt;/Cite&gt;&lt;/EndNote&gt;</w:instrText>
      </w:r>
      <w:r w:rsidRPr="00563B00">
        <w:fldChar w:fldCharType="separate"/>
      </w:r>
      <w:r w:rsidRPr="00563B00">
        <w:rPr>
          <w:noProof/>
        </w:rPr>
        <w:t>(</w:t>
      </w:r>
      <w:hyperlink w:anchor="_ENREF_11" w:tooltip="Jabbari, 2019 #19" w:history="1">
        <w:r w:rsidR="0012265E" w:rsidRPr="00563B00">
          <w:rPr>
            <w:noProof/>
          </w:rPr>
          <w:t>Jabbari, 2019a</w:t>
        </w:r>
      </w:hyperlink>
      <w:r w:rsidRPr="00563B00">
        <w:rPr>
          <w:noProof/>
        </w:rPr>
        <w:t>)</w:t>
      </w:r>
      <w:r w:rsidRPr="00563B00">
        <w:fldChar w:fldCharType="end"/>
      </w:r>
      <w:r w:rsidRPr="00563B00">
        <w:t xml:space="preserve">. Because of the 2-dimensional nature of the problem a 5-point stencil including centre point and two neighbouring points in both x and y directions is used </w:t>
      </w:r>
      <w:r w:rsidRPr="00563B00">
        <w:fldChar w:fldCharType="begin"/>
      </w:r>
      <w:r w:rsidRPr="00563B00">
        <w:instrText xml:space="preserve"> ADDIN EN.CITE &lt;EndNote&gt;&lt;Cite&gt;&lt;Author&gt;Jabbari&lt;/Author&gt;&lt;Year&gt;2019&lt;/Year&gt;&lt;RecNum&gt;19&lt;/RecNum&gt;&lt;DisplayText&gt;(Jabbari, 2019a)&lt;/DisplayText&gt;&lt;record&gt;&lt;rec-number&gt;19&lt;/rec-number&gt;&lt;foreign-keys&gt;&lt;key app="EN" db-id="5tpze92pu5wfaze2dpbpwa0ivxzstt2dvx09" timestamp="1573301037"&gt;19&lt;/key&gt;&lt;/foreign-keys&gt;&lt;ref-type name="Unpublished Work"&gt;34&lt;/ref-type&gt;&lt;contributors&gt;&lt;authors&gt;&lt;author&gt;Masoud Jabbari&lt;/author&gt;&lt;/authors&gt;&lt;/contributors&gt;&lt;titles&gt;&lt;title&gt;CAE/CFD LECTURE 6 – MATLAB LIVE&lt;/title&gt;&lt;tertiary-title&gt;Mechanical Aerospace Civil Engineering&lt;/tertiary-title&gt;&lt;/titles&gt;&lt;pages&gt;5&lt;/pages&gt;&lt;dates&gt;&lt;year&gt;2019&lt;/year&gt;&lt;pub-dates&gt;&lt;date&gt;April 02, 2019&lt;/date&gt;&lt;/pub-dates&gt;&lt;/dates&gt;&lt;publisher&gt;University of Manchester&lt;/publisher&gt;&lt;work-type&gt;Lecture Handout&lt;/work-type&gt;&lt;urls&gt;&lt;/urls&gt;&lt;access-date&gt;November 09, 2019 &lt;/access-date&gt;&lt;/record&gt;&lt;/Cite&gt;&lt;/EndNote&gt;</w:instrText>
      </w:r>
      <w:r w:rsidRPr="00563B00">
        <w:fldChar w:fldCharType="separate"/>
      </w:r>
      <w:r w:rsidRPr="00563B00">
        <w:rPr>
          <w:noProof/>
        </w:rPr>
        <w:t>(</w:t>
      </w:r>
      <w:hyperlink w:anchor="_ENREF_11" w:tooltip="Jabbari, 2019 #19" w:history="1">
        <w:r w:rsidR="0012265E" w:rsidRPr="00563B00">
          <w:rPr>
            <w:noProof/>
          </w:rPr>
          <w:t>Jabbari, 2019a</w:t>
        </w:r>
      </w:hyperlink>
      <w:r w:rsidRPr="00563B00">
        <w:rPr>
          <w:noProof/>
        </w:rPr>
        <w:t>)</w:t>
      </w:r>
      <w:r w:rsidRPr="00563B00">
        <w:fldChar w:fldCharType="end"/>
      </w:r>
      <w:r w:rsidRPr="00563B00">
        <w:t xml:space="preserve">. </w:t>
      </w:r>
    </w:p>
    <w:p w14:paraId="14E3B820" w14:textId="77777777" w:rsidR="00C725E8" w:rsidRPr="00563B00" w:rsidRDefault="00C725E8" w:rsidP="00C820E3">
      <w:pPr>
        <w:spacing w:line="360" w:lineRule="auto"/>
        <w:jc w:val="center"/>
      </w:pPr>
      <w:r w:rsidRPr="00563B00">
        <w:rPr>
          <w:noProof/>
        </w:rPr>
        <w:drawing>
          <wp:inline distT="0" distB="0" distL="0" distR="0" wp14:anchorId="6615F6CD" wp14:editId="73A9F5B4">
            <wp:extent cx="3367669" cy="2223706"/>
            <wp:effectExtent l="0" t="0" r="5080" b="0"/>
            <wp:docPr id="500" name="Picture 500" descr="A picture containing computer,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 Shot 2020-04-11 at 10.41.40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67669" cy="2223706"/>
                    </a:xfrm>
                    <a:prstGeom prst="rect">
                      <a:avLst/>
                    </a:prstGeom>
                  </pic:spPr>
                </pic:pic>
              </a:graphicData>
            </a:graphic>
          </wp:inline>
        </w:drawing>
      </w:r>
    </w:p>
    <w:p w14:paraId="569BB59C" w14:textId="54A61ADE" w:rsidR="00C725E8" w:rsidRPr="00563B00" w:rsidRDefault="00CA60CB" w:rsidP="00923DD2">
      <w:pPr>
        <w:spacing w:line="360" w:lineRule="auto"/>
        <w:jc w:val="center"/>
        <w:rPr>
          <w:rFonts w:eastAsiaTheme="minorEastAsia"/>
        </w:rPr>
      </w:p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T</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j</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j</m:t>
                </m:r>
              </m:sub>
            </m:sSub>
            <m:ctrlPr>
              <w:rPr>
                <w:rFonts w:ascii="Cambria Math" w:hAnsi="Cambria Math"/>
                <w:i/>
              </w:rPr>
            </m:ctrlPr>
          </m:e>
        </m:d>
      </m:oMath>
      <w:r w:rsidR="00C725E8" w:rsidRPr="00563B00">
        <w:rPr>
          <w:rFonts w:eastAsiaTheme="minorEastAsia"/>
        </w:rPr>
        <w:tab/>
      </w:r>
      <w:r w:rsidR="00923DD2" w:rsidRPr="00563B00">
        <w:rPr>
          <w:rFonts w:eastAsiaTheme="minorEastAsia"/>
        </w:rP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T</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1</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1</m:t>
                </m:r>
              </m:sub>
            </m:sSub>
            <m:ctrlPr>
              <w:rPr>
                <w:rFonts w:ascii="Cambria Math" w:hAnsi="Cambria Math"/>
                <w:i/>
              </w:rPr>
            </m:ctrlPr>
          </m:e>
        </m:d>
      </m:oMath>
      <w:r w:rsidR="00C725E8" w:rsidRPr="00563B00">
        <w:rPr>
          <w:rFonts w:eastAsiaTheme="minorEastAsia"/>
        </w:rPr>
        <w:tab/>
        <w:t>(Eqn.5)</w:t>
      </w:r>
    </w:p>
    <w:p w14:paraId="2E92F751" w14:textId="77777777" w:rsidR="00C725E8" w:rsidRPr="00563B00" w:rsidRDefault="00CA60CB" w:rsidP="00C820E3">
      <w:pPr>
        <w:spacing w:line="360" w:lineRule="auto"/>
        <w:jc w:val="center"/>
        <w:rPr>
          <w:rFonts w:eastAsiaTheme="minorEastAsia"/>
        </w:rPr>
      </w:pPr>
      <m:oMath>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T</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T</m:t>
                </m:r>
              </m:e>
              <m:sub>
                <m:r>
                  <w:rPr>
                    <w:rFonts w:ascii="Cambria Math" w:hAnsi="Cambria Math"/>
                  </w:rPr>
                  <m:t>i,j</m:t>
                </m:r>
              </m:sub>
            </m:sSub>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 xml:space="preserve">i-1,j </m:t>
                </m:r>
              </m:sub>
            </m:sSub>
            <m:sSub>
              <m:sSubPr>
                <m:ctrlPr>
                  <w:rPr>
                    <w:rFonts w:ascii="Cambria Math" w:hAnsi="Cambria Math"/>
                    <w:i/>
                  </w:rPr>
                </m:ctrlPr>
              </m:sSubPr>
              <m:e>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 T</m:t>
                </m:r>
              </m:e>
              <m:sub>
                <m:r>
                  <w:rPr>
                    <w:rFonts w:ascii="Cambria Math" w:hAnsi="Cambria Math"/>
                  </w:rPr>
                  <m:t>i,j+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1</m:t>
                </m:r>
              </m:sub>
            </m:sSub>
            <m:ctrlPr>
              <w:rPr>
                <w:rFonts w:ascii="Cambria Math" w:hAnsi="Cambria Math"/>
                <w:i/>
              </w:rPr>
            </m:ctrlPr>
          </m:e>
        </m:d>
      </m:oMath>
      <w:r w:rsidR="00C725E8" w:rsidRPr="00563B00">
        <w:rPr>
          <w:rFonts w:eastAsiaTheme="minorEastAsia"/>
        </w:rPr>
        <w:t xml:space="preserve"> </w:t>
      </w:r>
      <w:r w:rsidR="00C725E8" w:rsidRPr="00563B00">
        <w:rPr>
          <w:rFonts w:eastAsiaTheme="minorEastAsia"/>
        </w:rPr>
        <w:tab/>
        <w:t>(Eqn.6)</w:t>
      </w:r>
    </w:p>
    <w:p w14:paraId="5726A981" w14:textId="261B07A1" w:rsidR="00C725E8" w:rsidRPr="00563B00" w:rsidRDefault="00C725E8" w:rsidP="00C820E3">
      <w:pPr>
        <w:spacing w:line="360" w:lineRule="auto"/>
        <w:jc w:val="both"/>
      </w:pPr>
      <w:r w:rsidRPr="00563B00">
        <w:lastRenderedPageBreak/>
        <w:t xml:space="preserve">The Laplacian discretization (Eqn.6) then applies at all points </w:t>
      </w:r>
      <w:r w:rsidRPr="00563B00">
        <w:rPr>
          <w:u w:val="single"/>
        </w:rPr>
        <w:t>except</w:t>
      </w:r>
      <w:r w:rsidRPr="00563B00">
        <w:t xml:space="preserve"> those which are on the boundaries. The discretization in Equation 6 is then combined with Equation</w:t>
      </w:r>
      <w:r w:rsidR="00923DD2" w:rsidRPr="00563B00">
        <w:t>s</w:t>
      </w:r>
      <w:r w:rsidRPr="00563B00">
        <w:t xml:space="preserve"> 1</w:t>
      </w:r>
      <w:r w:rsidR="00923DD2" w:rsidRPr="00563B00">
        <w:t xml:space="preserve"> and 4 </w:t>
      </w:r>
      <w:r w:rsidRPr="00563B00">
        <w:t>to produce:</w:t>
      </w:r>
    </w:p>
    <w:p w14:paraId="014193DB" w14:textId="77777777" w:rsidR="00C725E8" w:rsidRPr="00563B00" w:rsidRDefault="00CA60CB" w:rsidP="00C820E3">
      <w:pPr>
        <w:spacing w:line="360" w:lineRule="auto"/>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m:t>
          </m:r>
          <m:f>
            <m:fPr>
              <m:ctrlPr>
                <w:rPr>
                  <w:rFonts w:ascii="Cambria Math" w:hAnsi="Cambria Math"/>
                  <w:i/>
                </w:rPr>
              </m:ctrlPr>
            </m:fPr>
            <m:num>
              <m:r>
                <w:rPr>
                  <w:rFonts w:ascii="Cambria Math" w:hAnsi="Cambria Math"/>
                </w:rPr>
                <m:t>α∆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4</m:t>
                  </m:r>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ctrlPr>
                <w:rPr>
                  <w:rFonts w:ascii="Cambria Math" w:hAnsi="Cambria Math"/>
                  <w:i/>
                </w:rPr>
              </m:ctrlPr>
            </m:e>
          </m:d>
          <m:r>
            <w:rPr>
              <w:rFonts w:ascii="Cambria Math" w:hAnsi="Cambria Math"/>
            </w:rPr>
            <m:t>+</m:t>
          </m:r>
          <m:f>
            <m:fPr>
              <m:ctrlPr>
                <w:rPr>
                  <w:rFonts w:ascii="Cambria Math" w:hAnsi="Cambria Math"/>
                  <w:i/>
                </w:rPr>
              </m:ctrlPr>
            </m:fPr>
            <m:num>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r>
                <w:rPr>
                  <w:rFonts w:ascii="Cambria Math" w:hAnsi="Cambria Math"/>
                </w:rPr>
                <m:t>∆t</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oMath>
      </m:oMathPara>
    </w:p>
    <w:p w14:paraId="4BD1F1CE" w14:textId="77777777" w:rsidR="00C725E8" w:rsidRPr="00563B00" w:rsidRDefault="00C725E8" w:rsidP="00C820E3">
      <w:pPr>
        <w:spacing w:line="360" w:lineRule="auto"/>
        <w:jc w:val="both"/>
        <w:rPr>
          <w:rFonts w:eastAsiaTheme="minorEastAsia"/>
        </w:rPr>
      </w:pPr>
      <w:r w:rsidRPr="00563B00">
        <w:rPr>
          <w:rFonts w:eastAsiaTheme="minorEastAsia"/>
        </w:rPr>
        <w:t xml:space="preserve">The Fourier Number is given as </w:t>
      </w:r>
      <m:oMath>
        <m:r>
          <w:rPr>
            <w:rFonts w:ascii="Cambria Math" w:eastAsiaTheme="minorEastAsia" w:hAnsi="Cambria Math"/>
          </w:rPr>
          <m:t>Fo=</m:t>
        </m:r>
        <m:f>
          <m:fPr>
            <m:ctrlPr>
              <w:rPr>
                <w:rFonts w:ascii="Cambria Math" w:hAnsi="Cambria Math"/>
                <w:i/>
              </w:rPr>
            </m:ctrlPr>
          </m:fPr>
          <m:num>
            <m:r>
              <w:rPr>
                <w:rFonts w:ascii="Cambria Math" w:hAnsi="Cambria Math"/>
              </w:rPr>
              <m:t>α∆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oMath>
      <w:r w:rsidRPr="00563B00">
        <w:rPr>
          <w:rFonts w:eastAsiaTheme="minorEastAsia"/>
        </w:rPr>
        <w:t>, so the equation above can be rewritten as:</w:t>
      </w:r>
    </w:p>
    <w:p w14:paraId="50363CFC" w14:textId="77777777" w:rsidR="00C725E8" w:rsidRPr="00563B00" w:rsidRDefault="00CA60CB" w:rsidP="00C820E3">
      <w:pPr>
        <w:spacing w:line="360" w:lineRule="auto"/>
        <w:jc w:val="both"/>
        <w:rPr>
          <w:rFonts w:eastAsiaTheme="minorEastAsia"/>
          <w:b/>
          <w:bCs/>
        </w:rPr>
      </w:pPr>
      <m:oMathPara>
        <m:oMath>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t</m:t>
              </m:r>
            </m:sup>
          </m:sSubSup>
          <m:r>
            <m:rPr>
              <m:sty m:val="bi"/>
            </m:rPr>
            <w:rPr>
              <w:rFonts w:ascii="Cambria Math" w:hAnsi="Cambria Math"/>
            </w:rPr>
            <m:t>=Fo</m:t>
          </m:r>
          <m:d>
            <m:dPr>
              <m:ctrlPr>
                <w:rPr>
                  <w:rFonts w:ascii="Cambria Math" w:eastAsiaTheme="minorEastAsia" w:hAnsi="Cambria Math"/>
                  <w:b/>
                  <w:bCs/>
                  <w:i/>
                </w:rPr>
              </m:ctrlPr>
            </m:dPr>
            <m:e>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1,j</m:t>
                  </m:r>
                </m:sub>
                <m:sup>
                  <m:r>
                    <m:rPr>
                      <m:sty m:val="bi"/>
                    </m:rPr>
                    <w:rPr>
                      <w:rFonts w:ascii="Cambria Math" w:hAnsi="Cambria Math"/>
                    </w:rPr>
                    <m:t>t</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1,j</m:t>
                  </m:r>
                </m:sub>
                <m:sup>
                  <m:r>
                    <m:rPr>
                      <m:sty m:val="bi"/>
                    </m:rPr>
                    <w:rPr>
                      <w:rFonts w:ascii="Cambria Math" w:hAnsi="Cambria Math"/>
                    </w:rPr>
                    <m:t>t</m:t>
                  </m:r>
                </m:sup>
              </m:sSubSup>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Fo</m:t>
                      </m:r>
                    </m:den>
                  </m:f>
                  <m:r>
                    <m:rPr>
                      <m:sty m:val="bi"/>
                    </m:rPr>
                    <w:rPr>
                      <w:rFonts w:ascii="Cambria Math" w:hAnsi="Cambria Math"/>
                    </w:rPr>
                    <m:t>-4</m:t>
                  </m:r>
                </m:e>
              </m:d>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m:t>
                  </m:r>
                </m:sup>
              </m:sSubSup>
              <m:ctrlPr>
                <w:rPr>
                  <w:rFonts w:ascii="Cambria Math" w:hAnsi="Cambria Math"/>
                  <w:b/>
                  <w:bCs/>
                  <w:i/>
                </w:rPr>
              </m:ctrlPr>
            </m:e>
          </m:d>
          <m:r>
            <m:rPr>
              <m:sty m:val="bi"/>
            </m:rPr>
            <w:rPr>
              <w:rFonts w:ascii="Cambria Math" w:hAnsi="Cambria Math"/>
            </w:rPr>
            <m:t>+</m:t>
          </m:r>
          <m:f>
            <m:fPr>
              <m:ctrlPr>
                <w:rPr>
                  <w:rFonts w:ascii="Cambria Math" w:hAnsi="Cambria Math"/>
                  <w:b/>
                  <w:bCs/>
                  <w:i/>
                </w:rPr>
              </m:ctrlPr>
            </m:fPr>
            <m:num>
              <m:sSup>
                <m:sSupPr>
                  <m:ctrlPr>
                    <w:rPr>
                      <w:rFonts w:ascii="Cambria Math" w:hAnsi="Cambria Math"/>
                      <w:b/>
                      <w:bCs/>
                      <w:i/>
                    </w:rPr>
                  </m:ctrlPr>
                </m:sSupPr>
                <m:e>
                  <m:acc>
                    <m:accPr>
                      <m:chr m:val="̇"/>
                      <m:ctrlPr>
                        <w:rPr>
                          <w:rFonts w:ascii="Cambria Math" w:hAnsi="Cambria Math"/>
                          <w:b/>
                          <w:bCs/>
                          <w:i/>
                        </w:rPr>
                      </m:ctrlPr>
                    </m:accPr>
                    <m:e>
                      <m:r>
                        <m:rPr>
                          <m:sty m:val="bi"/>
                        </m:rPr>
                        <w:rPr>
                          <w:rFonts w:ascii="Cambria Math" w:hAnsi="Cambria Math"/>
                        </w:rPr>
                        <m:t>q</m:t>
                      </m:r>
                    </m:e>
                  </m:acc>
                </m:e>
                <m:sup>
                  <m:r>
                    <m:rPr>
                      <m:sty m:val="bi"/>
                    </m:rPr>
                    <w:rPr>
                      <w:rFonts w:ascii="Cambria Math" w:hAnsi="Cambria Math"/>
                    </w:rPr>
                    <m:t>''</m:t>
                  </m:r>
                </m:sup>
              </m:sSup>
              <m:r>
                <m:rPr>
                  <m:sty m:val="bi"/>
                </m:rPr>
                <w:rPr>
                  <w:rFonts w:ascii="Cambria Math" w:hAnsi="Cambria Math"/>
                </w:rPr>
                <m:t>∆t</m:t>
              </m:r>
            </m:num>
            <m:den>
              <m:r>
                <m:rPr>
                  <m:sty m:val="bi"/>
                </m:rPr>
                <w:rPr>
                  <w:rFonts w:ascii="Cambria Math" w:hAnsi="Cambria Math"/>
                </w:rPr>
                <m:t>ρ</m:t>
              </m:r>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p</m:t>
                  </m:r>
                </m:sub>
              </m:sSub>
            </m:den>
          </m:f>
          <m:r>
            <m:rPr>
              <m:sty m:val="bi"/>
            </m:rPr>
            <w:rPr>
              <w:rFonts w:ascii="Cambria Math" w:hAnsi="Cambria Math"/>
            </w:rPr>
            <m:t xml:space="preserve">       </m:t>
          </m:r>
          <m:r>
            <m:rPr>
              <m:nor/>
            </m:rPr>
            <w:rPr>
              <w:rFonts w:eastAsiaTheme="minorEastAsia"/>
              <w:b/>
              <w:bCs/>
            </w:rPr>
            <m:t>(Eqn.7)</m:t>
          </m:r>
        </m:oMath>
      </m:oMathPara>
    </w:p>
    <w:p w14:paraId="4BCE69FC" w14:textId="77777777" w:rsidR="00C725E8" w:rsidRPr="00563B00" w:rsidRDefault="00C725E8" w:rsidP="00C820E3">
      <w:pPr>
        <w:spacing w:line="360" w:lineRule="auto"/>
        <w:jc w:val="both"/>
      </w:pPr>
      <w:r w:rsidRPr="00563B00">
        <w:t xml:space="preserve">To solve for the nodes on the sides of the battery cell, the Neumann boundary condition </w:t>
      </w:r>
      <m:oMath>
        <m:sSub>
          <m:sSubPr>
            <m:ctrlPr>
              <w:rPr>
                <w:rFonts w:ascii="Cambria Math" w:hAnsi="Cambria Math"/>
                <w:i/>
              </w:rPr>
            </m:ctrlPr>
          </m:sSubPr>
          <m:e>
            <m:r>
              <m:rPr>
                <m:sty m:val="p"/>
              </m:rPr>
              <w:rPr>
                <w:rFonts w:ascii="Cambria Math" w:hAnsi="Cambria Math"/>
              </w:rPr>
              <m:t>Γ</m:t>
            </m:r>
          </m:e>
          <m:sub>
            <m:r>
              <w:rPr>
                <w:rFonts w:ascii="Cambria Math" w:hAnsi="Cambria Math"/>
              </w:rPr>
              <m:t>2</m:t>
            </m:r>
          </m:sub>
        </m:sSub>
        <m:r>
          <w:rPr>
            <w:rFonts w:ascii="Cambria Math" w:hAnsi="Cambria Math"/>
          </w:rPr>
          <m:t xml:space="preserve"> </m:t>
        </m:r>
      </m:oMath>
      <w:r w:rsidRPr="00563B00">
        <w:t>must b</w:t>
      </w:r>
      <w:proofErr w:type="spellStart"/>
      <w:r w:rsidRPr="00563B00">
        <w:t>e</w:t>
      </w:r>
      <w:proofErr w:type="spellEnd"/>
      <w:r w:rsidRPr="00563B00">
        <w:t xml:space="preserve"> applied for the tabs and the Robin condition</w:t>
      </w:r>
      <w:r w:rsidRPr="00563B00">
        <w:rPr>
          <w:rFonts w:eastAsiaTheme="minorEastAsia"/>
        </w:rPr>
        <w:t xml:space="preserve"> </w:t>
      </w:r>
      <m:oMath>
        <m:sSub>
          <m:sSubPr>
            <m:ctrlPr>
              <w:rPr>
                <w:rFonts w:ascii="Cambria Math" w:hAnsi="Cambria Math"/>
                <w:i/>
              </w:rPr>
            </m:ctrlPr>
          </m:sSubPr>
          <m:e>
            <m:r>
              <m:rPr>
                <m:sty m:val="p"/>
              </m:rPr>
              <w:rPr>
                <w:rFonts w:ascii="Cambria Math" w:hAnsi="Cambria Math"/>
              </w:rPr>
              <m:t>Γ</m:t>
            </m:r>
          </m:e>
          <m:sub>
            <m:r>
              <w:rPr>
                <w:rFonts w:ascii="Cambria Math" w:hAnsi="Cambria Math"/>
              </w:rPr>
              <m:t>3</m:t>
            </m:r>
          </m:sub>
        </m:sSub>
      </m:oMath>
      <w:r w:rsidRPr="00563B00">
        <w:rPr>
          <w:rFonts w:eastAsiaTheme="minorEastAsia"/>
        </w:rPr>
        <w:t xml:space="preserve"> must be applied at the edges</w:t>
      </w:r>
      <w:r w:rsidRPr="00563B00">
        <w:t xml:space="preserve">. The example below illustrates the boundary on the </w:t>
      </w:r>
      <w:r w:rsidRPr="00563B00">
        <w:rPr>
          <w:u w:val="single"/>
        </w:rPr>
        <w:t>tabs</w:t>
      </w:r>
      <w:r w:rsidRPr="00563B00">
        <w:t xml:space="preserve"> of the battery cell.</w:t>
      </w:r>
    </w:p>
    <w:p w14:paraId="48C4CB9A" w14:textId="77777777" w:rsidR="00C725E8" w:rsidRPr="00563B00" w:rsidRDefault="00C725E8" w:rsidP="00C820E3">
      <w:pPr>
        <w:spacing w:line="360" w:lineRule="auto"/>
        <w:jc w:val="center"/>
      </w:pPr>
      <w:r w:rsidRPr="00563B00">
        <w:rPr>
          <w:noProof/>
        </w:rPr>
        <w:drawing>
          <wp:inline distT="0" distB="0" distL="0" distR="0" wp14:anchorId="5A43F56C" wp14:editId="7C2B13F6">
            <wp:extent cx="2606526" cy="2098515"/>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0-04-12 at 7.03.22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6088" cy="2114265"/>
                    </a:xfrm>
                    <a:prstGeom prst="rect">
                      <a:avLst/>
                    </a:prstGeom>
                  </pic:spPr>
                </pic:pic>
              </a:graphicData>
            </a:graphic>
          </wp:inline>
        </w:drawing>
      </w:r>
    </w:p>
    <w:p w14:paraId="40C3B1BB" w14:textId="3E8C30C5" w:rsidR="00C725E8" w:rsidRPr="00563B00" w:rsidRDefault="00C725E8" w:rsidP="00C820E3">
      <w:pPr>
        <w:spacing w:line="360" w:lineRule="auto"/>
      </w:pPr>
      <w:r w:rsidRPr="00563B00">
        <w:t>From Equation 7 without internal heat generation</w:t>
      </w:r>
      <w:r w:rsidR="00DB7810">
        <w:t xml:space="preserve"> (and</w:t>
      </w:r>
      <m:oMath>
        <m:r>
          <m:rPr>
            <m:sty m:val="bi"/>
          </m:rP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oMath>
      <w:r w:rsidR="00DB7810" w:rsidRPr="00DB7810">
        <w:t xml:space="preserve"> </w:t>
      </w:r>
      <w:r w:rsidR="00DB7810">
        <w:t xml:space="preserve">becomes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00DB7810">
        <w:t>) :</w:t>
      </w:r>
    </w:p>
    <w:p w14:paraId="2E862428" w14:textId="77777777" w:rsidR="00C725E8" w:rsidRPr="00563B00" w:rsidRDefault="00CA60CB" w:rsidP="00C820E3">
      <w:pPr>
        <w:spacing w:line="360" w:lineRule="auto"/>
        <w:rPr>
          <w:rFonts w:eastAsiaTheme="minorEastAsia"/>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p w14:paraId="6B25E879" w14:textId="77777777" w:rsidR="00C725E8" w:rsidRPr="00563B00" w:rsidRDefault="00C725E8" w:rsidP="00C820E3">
      <w:pPr>
        <w:spacing w:line="360" w:lineRule="auto"/>
        <w:rPr>
          <w:rFonts w:eastAsiaTheme="minorEastAsia"/>
        </w:rPr>
      </w:pPr>
      <w:r w:rsidRPr="00563B00">
        <w:rPr>
          <w:rFonts w:eastAsiaTheme="minorEastAsia"/>
        </w:rPr>
        <w:t>And the Neumann condition states:</w:t>
      </w:r>
    </w:p>
    <w:p w14:paraId="285450E9" w14:textId="77777777" w:rsidR="00C725E8" w:rsidRPr="00563B00" w:rsidRDefault="00CA60CB" w:rsidP="00C820E3">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tab</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num>
            <m:den>
              <m:r>
                <w:rPr>
                  <w:rFonts w:ascii="Cambria Math" w:hAnsi="Cambria Math"/>
                </w:rPr>
                <m:t>2∆y</m:t>
              </m:r>
            </m:den>
          </m:f>
          <m:r>
            <w:rPr>
              <w:rFonts w:ascii="Cambria Math" w:hAnsi="Cambria Math"/>
            </w:rPr>
            <m:t xml:space="preserve">=q             or             </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2q∆y</m:t>
              </m:r>
            </m:num>
            <m:den>
              <m:sSub>
                <m:sSubPr>
                  <m:ctrlPr>
                    <w:rPr>
                      <w:rFonts w:ascii="Cambria Math" w:hAnsi="Cambria Math"/>
                      <w:i/>
                    </w:rPr>
                  </m:ctrlPr>
                </m:sSubPr>
                <m:e>
                  <m:r>
                    <w:rPr>
                      <w:rFonts w:ascii="Cambria Math" w:hAnsi="Cambria Math"/>
                    </w:rPr>
                    <m:t>k</m:t>
                  </m:r>
                </m:e>
                <m:sub>
                  <m:r>
                    <w:rPr>
                      <w:rFonts w:ascii="Cambria Math" w:hAnsi="Cambria Math"/>
                    </w:rPr>
                    <m:t>tab</m:t>
                  </m:r>
                </m:sub>
              </m:sSub>
            </m:den>
          </m:f>
        </m:oMath>
      </m:oMathPara>
    </w:p>
    <w:p w14:paraId="45B0C44D" w14:textId="77777777" w:rsidR="00C725E8" w:rsidRPr="00563B00" w:rsidRDefault="00C725E8" w:rsidP="00C820E3">
      <w:pPr>
        <w:spacing w:line="360" w:lineRule="auto"/>
      </w:pPr>
      <w:r w:rsidRPr="00563B00">
        <w:t>Therefore:</w:t>
      </w:r>
    </w:p>
    <w:p w14:paraId="296786A8" w14:textId="77777777" w:rsidR="00C725E8" w:rsidRPr="00563B00" w:rsidRDefault="00CA60CB" w:rsidP="00C820E3">
      <w:pPr>
        <w:spacing w:line="360" w:lineRule="auto"/>
        <w:rPr>
          <w:b/>
          <w:bCs/>
        </w:rPr>
      </w:pPr>
      <m:oMathPara>
        <m:oMath>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t</m:t>
              </m:r>
            </m:sup>
          </m:sSubSup>
          <m:r>
            <m:rPr>
              <m:sty m:val="bi"/>
            </m:rPr>
            <w:rPr>
              <w:rFonts w:ascii="Cambria Math" w:hAnsi="Cambria Math"/>
            </w:rPr>
            <m:t>=Fo</m:t>
          </m:r>
          <m:d>
            <m:dPr>
              <m:ctrlPr>
                <w:rPr>
                  <w:rFonts w:ascii="Cambria Math" w:eastAsiaTheme="minorEastAsia" w:hAnsi="Cambria Math"/>
                  <w:b/>
                  <w:bCs/>
                  <w:i/>
                </w:rPr>
              </m:ctrlPr>
            </m:dPr>
            <m:e>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1,j</m:t>
                  </m:r>
                </m:sub>
                <m:sup>
                  <m:r>
                    <m:rPr>
                      <m:sty m:val="bi"/>
                    </m:rPr>
                    <w:rPr>
                      <w:rFonts w:ascii="Cambria Math" w:hAnsi="Cambria Math"/>
                    </w:rPr>
                    <m:t>t</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1,j</m:t>
                  </m:r>
                </m:sub>
                <m:sup>
                  <m:r>
                    <m:rPr>
                      <m:sty m:val="bi"/>
                    </m:rPr>
                    <w:rPr>
                      <w:rFonts w:ascii="Cambria Math" w:hAnsi="Cambria Math"/>
                    </w:rPr>
                    <m:t>t</m:t>
                  </m:r>
                </m:sup>
              </m:sSubSup>
              <m:sSubSup>
                <m:sSubSupPr>
                  <m:ctrlPr>
                    <w:rPr>
                      <w:rFonts w:ascii="Cambria Math" w:hAnsi="Cambria Math"/>
                      <w:b/>
                      <w:bCs/>
                      <w:i/>
                    </w:rPr>
                  </m:ctrlPr>
                </m:sSubSupPr>
                <m:e>
                  <m:r>
                    <m:rPr>
                      <m:sty m:val="bi"/>
                    </m:rPr>
                    <w:rPr>
                      <w:rFonts w:ascii="Cambria Math" w:hAnsi="Cambria Math"/>
                    </w:rPr>
                    <m:t>+ 2</m:t>
                  </m:r>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m:t>
              </m:r>
              <m:f>
                <m:fPr>
                  <m:ctrlPr>
                    <w:rPr>
                      <w:rFonts w:ascii="Cambria Math" w:hAnsi="Cambria Math"/>
                      <w:b/>
                      <w:bCs/>
                      <w:i/>
                    </w:rPr>
                  </m:ctrlPr>
                </m:fPr>
                <m:num>
                  <m:r>
                    <m:rPr>
                      <m:sty m:val="bi"/>
                    </m:rPr>
                    <w:rPr>
                      <w:rFonts w:ascii="Cambria Math" w:hAnsi="Cambria Math"/>
                    </w:rPr>
                    <m:t>2</m:t>
                  </m:r>
                  <m:r>
                    <m:rPr>
                      <m:sty m:val="bi"/>
                    </m:rPr>
                    <w:rPr>
                      <w:rFonts w:ascii="Cambria Math" w:hAnsi="Cambria Math"/>
                    </w:rPr>
                    <m:t>q∆y</m:t>
                  </m:r>
                </m:num>
                <m:den>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tab</m:t>
                      </m:r>
                    </m:sub>
                  </m:sSub>
                </m:den>
              </m:f>
              <m:r>
                <m:rPr>
                  <m:sty m:val="bi"/>
                </m:rPr>
                <w:rPr>
                  <w:rFonts w:ascii="Cambria Math" w:hAnsi="Cambria Math"/>
                </w:rPr>
                <m:t>+</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Fo</m:t>
                      </m:r>
                    </m:den>
                  </m:f>
                  <m:r>
                    <m:rPr>
                      <m:sty m:val="bi"/>
                    </m:rPr>
                    <w:rPr>
                      <w:rFonts w:ascii="Cambria Math" w:hAnsi="Cambria Math"/>
                    </w:rPr>
                    <m:t>-4</m:t>
                  </m:r>
                </m:e>
              </m:d>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m:t>
                  </m:r>
                </m:sup>
              </m:sSubSup>
              <m:ctrlPr>
                <w:rPr>
                  <w:rFonts w:ascii="Cambria Math" w:hAnsi="Cambria Math"/>
                  <w:b/>
                  <w:bCs/>
                  <w:i/>
                </w:rPr>
              </m:ctrlPr>
            </m:e>
          </m:d>
          <m:r>
            <m:rPr>
              <m:sty m:val="bi"/>
            </m:rPr>
            <w:rPr>
              <w:rFonts w:ascii="Cambria Math" w:eastAsiaTheme="minorEastAsia" w:hAnsi="Cambria Math"/>
            </w:rPr>
            <m:t xml:space="preserve">       </m:t>
          </m:r>
          <m:r>
            <m:rPr>
              <m:nor/>
            </m:rPr>
            <w:rPr>
              <w:rFonts w:eastAsiaTheme="minorEastAsia"/>
              <w:b/>
              <w:bCs/>
            </w:rPr>
            <m:t>(</m:t>
          </m:r>
          <m:r>
            <m:rPr>
              <m:nor/>
            </m:rPr>
            <w:rPr>
              <w:rFonts w:eastAsiaTheme="minorEastAsia"/>
              <w:b/>
              <w:bCs/>
              <w:iCs/>
            </w:rPr>
            <m:t>Eqn</m:t>
          </m:r>
          <m:r>
            <m:rPr>
              <m:nor/>
            </m:rPr>
            <w:rPr>
              <w:rFonts w:eastAsiaTheme="minorEastAsia"/>
              <w:b/>
              <w:bCs/>
            </w:rPr>
            <m:t>.8)</m:t>
          </m:r>
        </m:oMath>
      </m:oMathPara>
    </w:p>
    <w:p w14:paraId="03A595DB" w14:textId="77777777" w:rsidR="00C725E8" w:rsidRPr="00563B00" w:rsidRDefault="00C725E8" w:rsidP="00C820E3">
      <w:pPr>
        <w:spacing w:line="360" w:lineRule="auto"/>
        <w:jc w:val="both"/>
        <w:rPr>
          <w:rFonts w:eastAsiaTheme="minorEastAsia"/>
        </w:rPr>
      </w:pPr>
    </w:p>
    <w:p w14:paraId="0272963B" w14:textId="77777777" w:rsidR="00C725E8" w:rsidRPr="00563B00" w:rsidRDefault="00C725E8" w:rsidP="00C820E3">
      <w:pPr>
        <w:spacing w:line="360" w:lineRule="auto"/>
        <w:jc w:val="both"/>
        <w:rPr>
          <w:rFonts w:eastAsiaTheme="minorEastAsia"/>
        </w:rPr>
      </w:pPr>
      <w:r w:rsidRPr="00563B00">
        <w:rPr>
          <w:rFonts w:eastAsiaTheme="minorEastAsia"/>
        </w:rPr>
        <w:t xml:space="preserve">Along the sides of the cell the Robin boundary condition </w:t>
      </w:r>
      <m:oMath>
        <m:sSub>
          <m:sSubPr>
            <m:ctrlPr>
              <w:rPr>
                <w:rFonts w:ascii="Cambria Math" w:hAnsi="Cambria Math"/>
                <w:i/>
              </w:rPr>
            </m:ctrlPr>
          </m:sSubPr>
          <m:e>
            <m:r>
              <m:rPr>
                <m:sty m:val="p"/>
              </m:rPr>
              <w:rPr>
                <w:rFonts w:ascii="Cambria Math" w:hAnsi="Cambria Math"/>
              </w:rPr>
              <m:t>Γ</m:t>
            </m:r>
          </m:e>
          <m:sub>
            <m:r>
              <w:rPr>
                <w:rFonts w:ascii="Cambria Math" w:hAnsi="Cambria Math"/>
              </w:rPr>
              <m:t>3</m:t>
            </m:r>
          </m:sub>
        </m:sSub>
        <m:r>
          <w:rPr>
            <w:rFonts w:ascii="Cambria Math" w:hAnsi="Cambria Math"/>
          </w:rPr>
          <m:t xml:space="preserve"> </m:t>
        </m:r>
      </m:oMath>
      <w:r w:rsidRPr="00563B00">
        <w:rPr>
          <w:rFonts w:eastAsiaTheme="minorEastAsia"/>
        </w:rPr>
        <w:t xml:space="preserve">is applied, as there is convective heat transfer away from the cell. </w:t>
      </w:r>
      <w:r w:rsidRPr="00563B00">
        <w:t xml:space="preserve">The example below illustrates the boundary on the </w:t>
      </w:r>
      <w:r w:rsidRPr="00563B00">
        <w:rPr>
          <w:u w:val="single"/>
        </w:rPr>
        <w:t>right edge</w:t>
      </w:r>
      <w:r w:rsidRPr="00563B00">
        <w:t xml:space="preserve"> of the battery cell.</w:t>
      </w:r>
    </w:p>
    <w:p w14:paraId="00F9F43C" w14:textId="77777777" w:rsidR="00C725E8" w:rsidRPr="00563B00" w:rsidRDefault="00C725E8" w:rsidP="00C820E3">
      <w:pPr>
        <w:spacing w:line="360" w:lineRule="auto"/>
        <w:jc w:val="center"/>
      </w:pPr>
      <w:r w:rsidRPr="00563B00">
        <w:rPr>
          <w:noProof/>
        </w:rPr>
        <w:lastRenderedPageBreak/>
        <w:drawing>
          <wp:inline distT="0" distB="0" distL="0" distR="0" wp14:anchorId="1BA9BB81" wp14:editId="598B1682">
            <wp:extent cx="3238500" cy="2244689"/>
            <wp:effectExtent l="0" t="0" r="0" b="3810"/>
            <wp:docPr id="26" name="Picture 26" descr="A picture containing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0-04-12 at 6.29.56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52350" cy="2254289"/>
                    </a:xfrm>
                    <a:prstGeom prst="rect">
                      <a:avLst/>
                    </a:prstGeom>
                  </pic:spPr>
                </pic:pic>
              </a:graphicData>
            </a:graphic>
          </wp:inline>
        </w:drawing>
      </w:r>
    </w:p>
    <w:p w14:paraId="101B4804" w14:textId="099DE04C" w:rsidR="00C725E8" w:rsidRPr="00563B00" w:rsidRDefault="00C725E8" w:rsidP="00C820E3">
      <w:pPr>
        <w:spacing w:line="360" w:lineRule="auto"/>
      </w:pPr>
      <w:r w:rsidRPr="00563B00">
        <w:t>From Equation 7 without internal heat generation</w:t>
      </w:r>
      <w:r w:rsidR="00DB7810">
        <w:t xml:space="preserve"> (and</w:t>
      </w:r>
      <m:oMath>
        <m:r>
          <m:rPr>
            <m:sty m:val="bi"/>
          </m:rP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oMath>
      <w:r w:rsidR="00DB7810" w:rsidRPr="00DB7810">
        <w:t xml:space="preserve"> </w:t>
      </w:r>
      <w:r w:rsidR="00DB7810">
        <w:t xml:space="preserve">becomes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00DB7810">
        <w:t>)</w:t>
      </w:r>
      <w:r w:rsidRPr="00563B00">
        <w:t>:</w:t>
      </w:r>
    </w:p>
    <w:p w14:paraId="01A67DFE" w14:textId="77777777" w:rsidR="00C725E8" w:rsidRPr="00563B00" w:rsidRDefault="00CA60CB" w:rsidP="00C820E3">
      <w:pPr>
        <w:spacing w:line="360" w:lineRule="auto"/>
        <w:rPr>
          <w:rFonts w:eastAsiaTheme="minorEastAsia"/>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p w14:paraId="6B3C36FE" w14:textId="77777777" w:rsidR="00C725E8" w:rsidRPr="00563B00" w:rsidRDefault="00C725E8" w:rsidP="00C820E3">
      <w:pPr>
        <w:spacing w:line="360" w:lineRule="auto"/>
        <w:rPr>
          <w:rFonts w:eastAsiaTheme="minorEastAsia"/>
        </w:rPr>
      </w:pPr>
      <w:r w:rsidRPr="00563B00">
        <w:rPr>
          <w:rFonts w:eastAsiaTheme="minorEastAsia"/>
        </w:rPr>
        <w:t xml:space="preserve">And the Robin condition </w:t>
      </w:r>
      <m:oMath>
        <m:sSub>
          <m:sSubPr>
            <m:ctrlPr>
              <w:rPr>
                <w:rFonts w:ascii="Cambria Math" w:hAnsi="Cambria Math"/>
                <w:i/>
              </w:rPr>
            </m:ctrlPr>
          </m:sSubPr>
          <m:e>
            <m:r>
              <m:rPr>
                <m:sty m:val="p"/>
              </m:rPr>
              <w:rPr>
                <w:rFonts w:ascii="Cambria Math" w:hAnsi="Cambria Math"/>
              </w:rPr>
              <m:t>Γ</m:t>
            </m:r>
          </m:e>
          <m:sub>
            <m:r>
              <w:rPr>
                <w:rFonts w:ascii="Cambria Math" w:hAnsi="Cambria Math"/>
              </w:rPr>
              <m:t>3</m:t>
            </m:r>
          </m:sub>
        </m:sSub>
      </m:oMath>
      <w:r w:rsidRPr="00563B00">
        <w:rPr>
          <w:rFonts w:eastAsiaTheme="minorEastAsia"/>
        </w:rPr>
        <w:t xml:space="preserve"> states:</w:t>
      </w:r>
    </w:p>
    <w:p w14:paraId="0016A9BE" w14:textId="77777777" w:rsidR="00C725E8" w:rsidRPr="00563B00" w:rsidRDefault="00C725E8" w:rsidP="00C820E3">
      <w:pPr>
        <w:spacing w:line="360" w:lineRule="auto"/>
        <w:jc w:val="both"/>
        <w:rPr>
          <w:rFonts w:eastAsiaTheme="minorEastAsia"/>
        </w:rPr>
      </w:pPr>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t</m:t>
                  </m:r>
                </m:sup>
              </m:sSubSup>
            </m:num>
            <m:den>
              <m:r>
                <w:rPr>
                  <w:rFonts w:ascii="Cambria Math" w:hAnsi="Cambria Math"/>
                </w:rPr>
                <m:t>2∆x</m:t>
              </m:r>
            </m:den>
          </m:f>
          <m:r>
            <w:rPr>
              <w:rFonts w:ascii="Cambria Math" w:hAnsi="Cambria Math"/>
            </w:rPr>
            <m:t>=h</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 xml:space="preserve">            or             </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h∆x</m:t>
              </m:r>
            </m:num>
            <m:den>
              <m:r>
                <w:rPr>
                  <w:rFonts w:ascii="Cambria Math" w:hAnsi="Cambria Math"/>
                </w:rPr>
                <m:t>k</m:t>
              </m:r>
            </m:den>
          </m:f>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 xml:space="preserve"> </m:t>
          </m:r>
        </m:oMath>
      </m:oMathPara>
    </w:p>
    <w:p w14:paraId="007A8BCF" w14:textId="77777777" w:rsidR="00C725E8" w:rsidRPr="00563B00" w:rsidRDefault="00C725E8" w:rsidP="00C820E3">
      <w:pPr>
        <w:spacing w:line="360" w:lineRule="auto"/>
      </w:pPr>
      <w:r w:rsidRPr="00563B00">
        <w:t>Therefore:</w:t>
      </w:r>
    </w:p>
    <w:p w14:paraId="78523700" w14:textId="77777777" w:rsidR="00C725E8" w:rsidRPr="00563B00" w:rsidRDefault="00CA60CB" w:rsidP="00C820E3">
      <w:pPr>
        <w:spacing w:line="360" w:lineRule="auto"/>
        <w:rPr>
          <w:rFonts w:eastAsiaTheme="minorEastAsia"/>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2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h∆x</m:t>
                  </m:r>
                </m:num>
                <m:den>
                  <m:r>
                    <w:rPr>
                      <w:rFonts w:ascii="Cambria Math" w:hAnsi="Cambria Math"/>
                    </w:rPr>
                    <m:t>k</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m:t>
                  </m:r>
                  <m:f>
                    <m:fPr>
                      <m:ctrlPr>
                        <w:rPr>
                          <w:rFonts w:ascii="Cambria Math" w:hAnsi="Cambria Math"/>
                          <w:i/>
                        </w:rPr>
                      </m:ctrlPr>
                    </m:fPr>
                    <m:num>
                      <m:r>
                        <w:rPr>
                          <w:rFonts w:ascii="Cambria Math" w:hAnsi="Cambria Math"/>
                        </w:rPr>
                        <m:t>2</m:t>
                      </m:r>
                      <m:r>
                        <w:rPr>
                          <w:rFonts w:ascii="Cambria Math" w:hAnsi="Cambria Math"/>
                        </w:rPr>
                        <m:t>h∆x</m:t>
                      </m:r>
                    </m:num>
                    <m:den>
                      <m:r>
                        <w:rPr>
                          <w:rFonts w:ascii="Cambria Math" w:hAnsi="Cambria Math"/>
                        </w:rPr>
                        <m:t>k</m:t>
                      </m:r>
                    </m:den>
                  </m:f>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p w14:paraId="0514E858" w14:textId="77777777" w:rsidR="00C725E8" w:rsidRPr="00563B00" w:rsidRDefault="00C725E8" w:rsidP="00C820E3">
      <w:pPr>
        <w:spacing w:line="360" w:lineRule="auto"/>
        <w:jc w:val="both"/>
        <w:rPr>
          <w:rFonts w:eastAsiaTheme="minorEastAsia"/>
        </w:rPr>
      </w:pPr>
      <w:r w:rsidRPr="00563B00">
        <w:rPr>
          <w:rFonts w:eastAsiaTheme="minorEastAsia"/>
        </w:rPr>
        <w:t xml:space="preserve">The Biot number is given as </w:t>
      </w:r>
      <m:oMath>
        <m:r>
          <w:rPr>
            <w:rFonts w:ascii="Cambria Math" w:hAnsi="Cambria Math"/>
          </w:rPr>
          <m:t>Bi=</m:t>
        </m:r>
        <m:f>
          <m:fPr>
            <m:ctrlPr>
              <w:rPr>
                <w:rFonts w:ascii="Cambria Math" w:hAnsi="Cambria Math"/>
                <w:i/>
              </w:rPr>
            </m:ctrlPr>
          </m:fPr>
          <m:num>
            <m:r>
              <w:rPr>
                <w:rFonts w:ascii="Cambria Math" w:hAnsi="Cambria Math"/>
              </w:rPr>
              <m:t>h∆x</m:t>
            </m:r>
          </m:num>
          <m:den>
            <m:r>
              <w:rPr>
                <w:rFonts w:ascii="Cambria Math" w:hAnsi="Cambria Math"/>
              </w:rPr>
              <m:t>k</m:t>
            </m:r>
          </m:den>
        </m:f>
      </m:oMath>
      <w:r w:rsidRPr="00563B00">
        <w:rPr>
          <w:rFonts w:eastAsiaTheme="minorEastAsia"/>
        </w:rPr>
        <w:t>, so the equation can be rewritten as:</w:t>
      </w:r>
    </w:p>
    <w:p w14:paraId="0E221E69" w14:textId="77777777" w:rsidR="00C725E8" w:rsidRPr="00563B00" w:rsidRDefault="00CA60CB" w:rsidP="00C820E3">
      <w:pPr>
        <w:spacing w:line="360" w:lineRule="auto"/>
        <w:jc w:val="both"/>
        <w:rPr>
          <w:rFonts w:eastAsiaTheme="minorEastAsia"/>
          <w:b/>
          <w:bCs/>
        </w:rPr>
      </w:pPr>
      <m:oMathPara>
        <m:oMath>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t</m:t>
              </m:r>
            </m:sup>
          </m:sSubSup>
          <m:r>
            <m:rPr>
              <m:sty m:val="bi"/>
            </m:rPr>
            <w:rPr>
              <w:rFonts w:ascii="Cambria Math" w:hAnsi="Cambria Math"/>
            </w:rPr>
            <m:t>=Fo</m:t>
          </m:r>
          <m:d>
            <m:dPr>
              <m:ctrlPr>
                <w:rPr>
                  <w:rFonts w:ascii="Cambria Math" w:eastAsiaTheme="minorEastAsia" w:hAnsi="Cambria Math"/>
                  <w:b/>
                  <w:bCs/>
                  <w:i/>
                </w:rPr>
              </m:ctrlPr>
            </m:dPr>
            <m:e>
              <m:sSubSup>
                <m:sSubSupPr>
                  <m:ctrlPr>
                    <w:rPr>
                      <w:rFonts w:ascii="Cambria Math" w:hAnsi="Cambria Math"/>
                      <w:b/>
                      <w:bCs/>
                      <w:i/>
                    </w:rPr>
                  </m:ctrlPr>
                </m:sSubSupPr>
                <m:e>
                  <m:r>
                    <m:rPr>
                      <m:sty m:val="bi"/>
                    </m:rPr>
                    <w:rPr>
                      <w:rFonts w:ascii="Cambria Math" w:hAnsi="Cambria Math"/>
                    </w:rPr>
                    <m:t>2</m:t>
                  </m:r>
                  <m:r>
                    <m:rPr>
                      <m:sty m:val="bi"/>
                    </m:rPr>
                    <w:rPr>
                      <w:rFonts w:ascii="Cambria Math" w:hAnsi="Cambria Math"/>
                    </w:rPr>
                    <m:t>T</m:t>
                  </m:r>
                </m:e>
                <m:sub>
                  <m:r>
                    <m:rPr>
                      <m:sty m:val="bi"/>
                    </m:rPr>
                    <w:rPr>
                      <w:rFonts w:ascii="Cambria Math" w:hAnsi="Cambria Math"/>
                    </w:rPr>
                    <m:t>i-1,j</m:t>
                  </m:r>
                </m:sub>
                <m:sup>
                  <m:r>
                    <m:rPr>
                      <m:sty m:val="bi"/>
                    </m:rPr>
                    <w:rPr>
                      <w:rFonts w:ascii="Cambria Math" w:hAnsi="Cambria Math"/>
                    </w:rPr>
                    <m:t>t</m:t>
                  </m:r>
                </m:sup>
              </m:sSubSup>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2</m:t>
              </m:r>
              <m:r>
                <m:rPr>
                  <m:sty m:val="bi"/>
                </m:rPr>
                <w:rPr>
                  <w:rFonts w:ascii="Cambria Math" w:hAnsi="Cambria Math"/>
                </w:rPr>
                <m:t>Bi</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f</m:t>
                      </m:r>
                    </m:sub>
                  </m:sSub>
                </m:e>
              </m:d>
              <m:r>
                <m:rPr>
                  <m:sty m:val="bi"/>
                </m:rPr>
                <w:rPr>
                  <w:rFonts w:ascii="Cambria Math" w:hAnsi="Cambria Math"/>
                </w:rPr>
                <m:t>+</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Fo</m:t>
                      </m:r>
                    </m:den>
                  </m:f>
                  <m:r>
                    <m:rPr>
                      <m:sty m:val="bi"/>
                    </m:rPr>
                    <w:rPr>
                      <w:rFonts w:ascii="Cambria Math" w:hAnsi="Cambria Math"/>
                    </w:rPr>
                    <m:t>-4-2</m:t>
                  </m:r>
                  <m:r>
                    <m:rPr>
                      <m:sty m:val="bi"/>
                    </m:rPr>
                    <w:rPr>
                      <w:rFonts w:ascii="Cambria Math" w:hAnsi="Cambria Math"/>
                    </w:rPr>
                    <m:t>Bi</m:t>
                  </m:r>
                </m:e>
              </m:d>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m:t>
                  </m:r>
                </m:sup>
              </m:sSubSup>
              <m:ctrlPr>
                <w:rPr>
                  <w:rFonts w:ascii="Cambria Math" w:hAnsi="Cambria Math"/>
                  <w:b/>
                  <w:bCs/>
                  <w:i/>
                </w:rPr>
              </m:ctrlPr>
            </m:e>
          </m:d>
          <m:r>
            <m:rPr>
              <m:sty m:val="bi"/>
            </m:rPr>
            <w:rPr>
              <w:rFonts w:ascii="Cambria Math" w:eastAsiaTheme="minorEastAsia" w:hAnsi="Cambria Math"/>
              <w:sz w:val="21"/>
              <w:szCs w:val="21"/>
            </w:rPr>
            <m:t xml:space="preserve">        </m:t>
          </m:r>
          <m:r>
            <m:rPr>
              <m:nor/>
            </m:rPr>
            <w:rPr>
              <w:rFonts w:eastAsiaTheme="minorEastAsia"/>
              <w:b/>
              <w:bCs/>
            </w:rPr>
            <m:t>(</m:t>
          </m:r>
          <m:r>
            <m:rPr>
              <m:nor/>
            </m:rPr>
            <w:rPr>
              <w:rFonts w:eastAsiaTheme="minorEastAsia"/>
              <w:b/>
              <w:bCs/>
              <w:iCs/>
            </w:rPr>
            <m:t>Eqn</m:t>
          </m:r>
          <m:r>
            <m:rPr>
              <m:nor/>
            </m:rPr>
            <w:rPr>
              <w:rFonts w:eastAsiaTheme="minorEastAsia"/>
              <w:b/>
              <w:bCs/>
            </w:rPr>
            <m:t>.9)</m:t>
          </m:r>
        </m:oMath>
      </m:oMathPara>
    </w:p>
    <w:p w14:paraId="4DF55C97" w14:textId="05D86BB4" w:rsidR="00C725E8" w:rsidRPr="00563B00" w:rsidRDefault="00C725E8" w:rsidP="00C820E3">
      <w:pPr>
        <w:spacing w:line="360" w:lineRule="auto"/>
        <w:jc w:val="both"/>
      </w:pPr>
      <w:r w:rsidRPr="00563B00">
        <w:rPr>
          <w:rFonts w:eastAsiaTheme="minorEastAsia"/>
        </w:rPr>
        <w:t>Using different variations of the 4-point stencil, Equation 9 can be adjusted to find the boundary condition equations on the left and bottom edges, as well as the gaps on the top</w:t>
      </w:r>
      <w:r w:rsidR="00072A8D" w:rsidRPr="00563B00">
        <w:rPr>
          <w:rFonts w:eastAsiaTheme="minorEastAsia"/>
        </w:rPr>
        <w:t xml:space="preserve">, see </w:t>
      </w:r>
      <w:r w:rsidR="00F61CF0">
        <w:rPr>
          <w:rFonts w:eastAsiaTheme="minorEastAsia"/>
        </w:rPr>
        <w:fldChar w:fldCharType="begin"/>
      </w:r>
      <w:r w:rsidR="00F61CF0">
        <w:rPr>
          <w:rFonts w:eastAsiaTheme="minorEastAsia"/>
        </w:rPr>
        <w:instrText xml:space="preserve"> REF _Ref38893664 \h </w:instrText>
      </w:r>
      <w:r w:rsidR="00F61CF0">
        <w:rPr>
          <w:rFonts w:eastAsiaTheme="minorEastAsia"/>
        </w:rPr>
      </w:r>
      <w:r w:rsidR="00F61CF0">
        <w:rPr>
          <w:rFonts w:eastAsiaTheme="minorEastAsia"/>
        </w:rPr>
        <w:fldChar w:fldCharType="separate"/>
      </w:r>
      <w:r w:rsidR="005C3FF6" w:rsidRPr="00563B00">
        <w:t xml:space="preserve">Table </w:t>
      </w:r>
      <w:r w:rsidR="005C3FF6">
        <w:rPr>
          <w:noProof/>
        </w:rPr>
        <w:t>2</w:t>
      </w:r>
      <w:r w:rsidR="00F61CF0">
        <w:rPr>
          <w:rFonts w:eastAsiaTheme="minorEastAsia"/>
        </w:rPr>
        <w:fldChar w:fldCharType="end"/>
      </w:r>
      <w:r w:rsidR="00F61CF0">
        <w:rPr>
          <w:rFonts w:eastAsiaTheme="minorEastAsia"/>
        </w:rPr>
        <w:t>.</w:t>
      </w:r>
    </w:p>
    <w:p w14:paraId="58EDDA68" w14:textId="6C1B7E42" w:rsidR="00C725E8" w:rsidRPr="00563B00" w:rsidRDefault="00C725E8" w:rsidP="00C820E3">
      <w:pPr>
        <w:pStyle w:val="Caption"/>
        <w:keepNext/>
        <w:spacing w:line="360" w:lineRule="auto"/>
        <w:jc w:val="center"/>
      </w:pPr>
      <w:bookmarkStart w:id="47" w:name="_Toc38637519"/>
      <w:bookmarkStart w:id="48" w:name="_Toc38884257"/>
      <w:bookmarkStart w:id="49" w:name="_Ref38893657"/>
      <w:bookmarkStart w:id="50" w:name="_Ref38893664"/>
      <w:r w:rsidRPr="00563B00">
        <w:t xml:space="preserve">Table </w:t>
      </w:r>
      <w:r w:rsidRPr="00563B00">
        <w:fldChar w:fldCharType="begin"/>
      </w:r>
      <w:r w:rsidRPr="00563B00">
        <w:instrText xml:space="preserve"> SEQ Table \* ARABIC </w:instrText>
      </w:r>
      <w:r w:rsidRPr="00563B00">
        <w:fldChar w:fldCharType="separate"/>
      </w:r>
      <w:r w:rsidR="005C3FF6">
        <w:rPr>
          <w:noProof/>
        </w:rPr>
        <w:t>2</w:t>
      </w:r>
      <w:r w:rsidRPr="00563B00">
        <w:fldChar w:fldCharType="end"/>
      </w:r>
      <w:bookmarkEnd w:id="50"/>
      <w:r w:rsidRPr="00563B00">
        <w:t xml:space="preserve"> Discretized boundary condition equations set for an i x j mesh</w:t>
      </w:r>
      <w:bookmarkEnd w:id="47"/>
      <w:bookmarkEnd w:id="48"/>
      <w:bookmarkEnd w:id="49"/>
    </w:p>
    <w:tbl>
      <w:tblPr>
        <w:tblStyle w:val="PlainTable1"/>
        <w:tblW w:w="9307" w:type="dxa"/>
        <w:tblLook w:val="04A0" w:firstRow="1" w:lastRow="0" w:firstColumn="1" w:lastColumn="0" w:noHBand="0" w:noVBand="1"/>
      </w:tblPr>
      <w:tblGrid>
        <w:gridCol w:w="1960"/>
        <w:gridCol w:w="7347"/>
      </w:tblGrid>
      <w:tr w:rsidR="00C725E8" w:rsidRPr="00563B00" w14:paraId="4EE06BD3" w14:textId="77777777" w:rsidTr="002328D7">
        <w:trPr>
          <w:cnfStyle w:val="100000000000" w:firstRow="1" w:lastRow="0" w:firstColumn="0" w:lastColumn="0" w:oddVBand="0" w:evenVBand="0" w:oddHBand="0"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37E0A18C" w14:textId="77777777" w:rsidR="00C725E8" w:rsidRPr="00563B00" w:rsidRDefault="00C725E8" w:rsidP="00C820E3">
            <w:pPr>
              <w:spacing w:line="360" w:lineRule="auto"/>
              <w:jc w:val="center"/>
            </w:pPr>
            <w:r w:rsidRPr="00563B00">
              <w:t>Location</w:t>
            </w:r>
          </w:p>
        </w:tc>
        <w:tc>
          <w:tcPr>
            <w:tcW w:w="7347" w:type="dxa"/>
            <w:vAlign w:val="center"/>
          </w:tcPr>
          <w:p w14:paraId="3FA24290" w14:textId="77777777" w:rsidR="00C725E8" w:rsidRPr="00563B00" w:rsidRDefault="00C725E8"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Unsteady Boundary Condition Equations</w:t>
            </w:r>
          </w:p>
        </w:tc>
      </w:tr>
      <w:tr w:rsidR="00C725E8" w:rsidRPr="00563B00" w14:paraId="7FAE164B" w14:textId="77777777" w:rsidTr="002328D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12954B82" w14:textId="77777777" w:rsidR="00C725E8" w:rsidRPr="00563B00" w:rsidRDefault="00C725E8" w:rsidP="00C820E3">
            <w:pPr>
              <w:spacing w:line="360" w:lineRule="auto"/>
              <w:jc w:val="center"/>
            </w:pPr>
            <w:r w:rsidRPr="00563B00">
              <w:t>Positive tab</w:t>
            </w:r>
          </w:p>
        </w:tc>
        <w:tc>
          <w:tcPr>
            <w:tcW w:w="7347" w:type="dxa"/>
            <w:vAlign w:val="center"/>
          </w:tcPr>
          <w:p w14:paraId="047E6324" w14:textId="77777777" w:rsidR="00C725E8" w:rsidRPr="00563B00" w:rsidRDefault="00CA60CB"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i/>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 2T</m:t>
                        </m:r>
                      </m:e>
                      <m:sub>
                        <m:r>
                          <w:rPr>
                            <w:rFonts w:ascii="Cambria Math" w:hAnsi="Cambria Math"/>
                          </w:rPr>
                          <m:t>i,j-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2q∆y</m:t>
                        </m:r>
                      </m:num>
                      <m:den>
                        <m:sSub>
                          <m:sSubPr>
                            <m:ctrlPr>
                              <w:rPr>
                                <w:rFonts w:ascii="Cambria Math" w:hAnsi="Cambria Math"/>
                                <w:i/>
                              </w:rPr>
                            </m:ctrlPr>
                          </m:sSubPr>
                          <m:e>
                            <m:r>
                              <w:rPr>
                                <w:rFonts w:ascii="Cambria Math" w:hAnsi="Cambria Math"/>
                              </w:rPr>
                              <m:t>k</m:t>
                            </m:r>
                          </m:e>
                          <m:sub>
                            <m:r>
                              <w:rPr>
                                <w:rFonts w:ascii="Cambria Math" w:hAnsi="Cambria Math"/>
                              </w:rPr>
                              <m:t>ta</m:t>
                            </m:r>
                            <m:sSub>
                              <m:sSubPr>
                                <m:ctrlPr>
                                  <w:rPr>
                                    <w:rFonts w:ascii="Cambria Math" w:hAnsi="Cambria Math"/>
                                    <w:i/>
                                  </w:rPr>
                                </m:ctrlPr>
                              </m:sSubPr>
                              <m:e>
                                <m:r>
                                  <w:rPr>
                                    <w:rFonts w:ascii="Cambria Math" w:hAnsi="Cambria Math"/>
                                  </w:rPr>
                                  <m:t>b</m:t>
                                </m:r>
                              </m:e>
                              <m:sub>
                                <m:r>
                                  <w:rPr>
                                    <w:rFonts w:ascii="Cambria Math" w:hAnsi="Cambria Math"/>
                                  </w:rPr>
                                  <m:t>Pos</m:t>
                                </m:r>
                              </m:sub>
                            </m:sSub>
                          </m:sub>
                        </m:sSub>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e>
                </m:d>
              </m:oMath>
            </m:oMathPara>
          </w:p>
        </w:tc>
      </w:tr>
      <w:tr w:rsidR="00C725E8" w:rsidRPr="00563B00" w14:paraId="7398AB9F" w14:textId="77777777" w:rsidTr="002328D7">
        <w:trPr>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549A409E" w14:textId="77777777" w:rsidR="00C725E8" w:rsidRPr="00563B00" w:rsidRDefault="00C725E8" w:rsidP="00C820E3">
            <w:pPr>
              <w:spacing w:line="360" w:lineRule="auto"/>
              <w:jc w:val="center"/>
            </w:pPr>
            <w:r w:rsidRPr="00563B00">
              <w:t>Negative tab</w:t>
            </w:r>
          </w:p>
        </w:tc>
        <w:tc>
          <w:tcPr>
            <w:tcW w:w="7347" w:type="dxa"/>
            <w:vAlign w:val="center"/>
          </w:tcPr>
          <w:p w14:paraId="3CADD387" w14:textId="77777777" w:rsidR="00C725E8" w:rsidRPr="00563B00" w:rsidRDefault="00CA60CB"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i/>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 2T</m:t>
                        </m:r>
                      </m:e>
                      <m:sub>
                        <m:r>
                          <w:rPr>
                            <w:rFonts w:ascii="Cambria Math" w:hAnsi="Cambria Math"/>
                          </w:rPr>
                          <m:t>i,j-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2q∆y</m:t>
                        </m:r>
                      </m:num>
                      <m:den>
                        <m:sSub>
                          <m:sSubPr>
                            <m:ctrlPr>
                              <w:rPr>
                                <w:rFonts w:ascii="Cambria Math" w:hAnsi="Cambria Math"/>
                                <w:i/>
                              </w:rPr>
                            </m:ctrlPr>
                          </m:sSubPr>
                          <m:e>
                            <m:r>
                              <w:rPr>
                                <w:rFonts w:ascii="Cambria Math" w:hAnsi="Cambria Math"/>
                              </w:rPr>
                              <m:t>k</m:t>
                            </m:r>
                          </m:e>
                          <m:sub>
                            <m:r>
                              <w:rPr>
                                <w:rFonts w:ascii="Cambria Math" w:hAnsi="Cambria Math"/>
                              </w:rPr>
                              <m:t>ta</m:t>
                            </m:r>
                            <m:sSub>
                              <m:sSubPr>
                                <m:ctrlPr>
                                  <w:rPr>
                                    <w:rFonts w:ascii="Cambria Math" w:hAnsi="Cambria Math"/>
                                    <w:i/>
                                  </w:rPr>
                                </m:ctrlPr>
                              </m:sSubPr>
                              <m:e>
                                <m:r>
                                  <w:rPr>
                                    <w:rFonts w:ascii="Cambria Math" w:hAnsi="Cambria Math"/>
                                  </w:rPr>
                                  <m:t>b</m:t>
                                </m:r>
                              </m:e>
                              <m:sub>
                                <m:r>
                                  <w:rPr>
                                    <w:rFonts w:ascii="Cambria Math" w:hAnsi="Cambria Math"/>
                                  </w:rPr>
                                  <m:t>Neg</m:t>
                                </m:r>
                              </m:sub>
                            </m:sSub>
                          </m:sub>
                        </m:sSub>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e>
                </m:d>
              </m:oMath>
            </m:oMathPara>
          </w:p>
        </w:tc>
      </w:tr>
      <w:tr w:rsidR="00C725E8" w:rsidRPr="00563B00" w14:paraId="128A5AE3" w14:textId="77777777" w:rsidTr="002328D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42FCDAD6" w14:textId="77777777" w:rsidR="00C725E8" w:rsidRPr="00563B00" w:rsidRDefault="00C725E8" w:rsidP="00C820E3">
            <w:pPr>
              <w:spacing w:line="360" w:lineRule="auto"/>
              <w:jc w:val="center"/>
            </w:pPr>
            <w:r w:rsidRPr="00563B00">
              <w:t>Empty gaps</w:t>
            </w:r>
          </w:p>
        </w:tc>
        <w:tc>
          <w:tcPr>
            <w:tcW w:w="7347" w:type="dxa"/>
            <w:vAlign w:val="center"/>
          </w:tcPr>
          <w:p w14:paraId="7964291E" w14:textId="77777777" w:rsidR="00C725E8" w:rsidRPr="00563B00" w:rsidRDefault="00CA60CB"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2T</m:t>
                        </m:r>
                      </m:e>
                      <m:sub>
                        <m:r>
                          <w:rPr>
                            <w:rFonts w:ascii="Cambria Math" w:hAnsi="Cambria Math"/>
                          </w:rPr>
                          <m:t>i,j-1</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2Bi</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2Bi</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tc>
      </w:tr>
      <w:tr w:rsidR="00C725E8" w:rsidRPr="00563B00" w14:paraId="74D8F72A" w14:textId="77777777" w:rsidTr="002328D7">
        <w:trPr>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60CD7B06" w14:textId="77777777" w:rsidR="00C725E8" w:rsidRPr="00563B00" w:rsidRDefault="00C725E8" w:rsidP="00C820E3">
            <w:pPr>
              <w:spacing w:line="360" w:lineRule="auto"/>
              <w:jc w:val="center"/>
            </w:pPr>
            <w:r w:rsidRPr="00563B00">
              <w:lastRenderedPageBreak/>
              <w:t>Right Edge</w:t>
            </w:r>
          </w:p>
        </w:tc>
        <w:tc>
          <w:tcPr>
            <w:tcW w:w="7347" w:type="dxa"/>
            <w:vAlign w:val="center"/>
          </w:tcPr>
          <w:p w14:paraId="45F576BC" w14:textId="77777777" w:rsidR="00C725E8" w:rsidRPr="00563B00" w:rsidRDefault="00CA60CB"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0"/>
                <w:szCs w:val="20"/>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2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2Bi</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2Bi</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tc>
      </w:tr>
      <w:tr w:rsidR="00C725E8" w:rsidRPr="00563B00" w14:paraId="03359BCA" w14:textId="77777777" w:rsidTr="002328D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428F038A" w14:textId="77777777" w:rsidR="00C725E8" w:rsidRPr="00563B00" w:rsidRDefault="00C725E8" w:rsidP="00C820E3">
            <w:pPr>
              <w:spacing w:line="360" w:lineRule="auto"/>
              <w:jc w:val="center"/>
            </w:pPr>
            <w:r w:rsidRPr="00563B00">
              <w:t>Left Edge</w:t>
            </w:r>
          </w:p>
        </w:tc>
        <w:tc>
          <w:tcPr>
            <w:tcW w:w="7347" w:type="dxa"/>
            <w:vAlign w:val="center"/>
          </w:tcPr>
          <w:p w14:paraId="03879396" w14:textId="77777777" w:rsidR="00C725E8" w:rsidRPr="00563B00" w:rsidRDefault="00CA60CB"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0"/>
                <w:szCs w:val="20"/>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2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2Bi</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2Bi</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tc>
      </w:tr>
      <w:tr w:rsidR="00C725E8" w:rsidRPr="00563B00" w14:paraId="57237DE6" w14:textId="77777777" w:rsidTr="002328D7">
        <w:trPr>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3AA653FF" w14:textId="77777777" w:rsidR="00C725E8" w:rsidRPr="00563B00" w:rsidRDefault="00C725E8" w:rsidP="00C820E3">
            <w:pPr>
              <w:spacing w:line="360" w:lineRule="auto"/>
              <w:jc w:val="center"/>
            </w:pPr>
            <w:r w:rsidRPr="00563B00">
              <w:t>Bottom Edge</w:t>
            </w:r>
          </w:p>
        </w:tc>
        <w:tc>
          <w:tcPr>
            <w:tcW w:w="7347" w:type="dxa"/>
            <w:vAlign w:val="center"/>
          </w:tcPr>
          <w:p w14:paraId="19F13FA6" w14:textId="77777777" w:rsidR="00C725E8" w:rsidRPr="00563B00" w:rsidRDefault="00CA60CB"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0"/>
                <w:szCs w:val="20"/>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2T</m:t>
                        </m:r>
                      </m:e>
                      <m:sub>
                        <m:r>
                          <w:rPr>
                            <w:rFonts w:ascii="Cambria Math" w:hAnsi="Cambria Math"/>
                          </w:rPr>
                          <m:t>i,j+1</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2Bi</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2Bi</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ctrlPr>
                      <w:rPr>
                        <w:rFonts w:ascii="Cambria Math" w:hAnsi="Cambria Math"/>
                        <w:i/>
                      </w:rPr>
                    </m:ctrlPr>
                  </m:e>
                </m:d>
              </m:oMath>
            </m:oMathPara>
          </w:p>
        </w:tc>
      </w:tr>
      <w:tr w:rsidR="00C725E8" w:rsidRPr="00563B00" w14:paraId="3ED490C5" w14:textId="77777777" w:rsidTr="002328D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960" w:type="dxa"/>
            <w:vAlign w:val="center"/>
          </w:tcPr>
          <w:p w14:paraId="07A1BC0C" w14:textId="77777777" w:rsidR="00C725E8" w:rsidRPr="00563B00" w:rsidRDefault="00C725E8" w:rsidP="00C820E3">
            <w:pPr>
              <w:spacing w:line="360" w:lineRule="auto"/>
              <w:jc w:val="center"/>
            </w:pPr>
            <w:r w:rsidRPr="00563B00">
              <w:t>Internal Domain</w:t>
            </w:r>
          </w:p>
        </w:tc>
        <w:tc>
          <w:tcPr>
            <w:tcW w:w="7347" w:type="dxa"/>
            <w:vAlign w:val="center"/>
          </w:tcPr>
          <w:p w14:paraId="62B7C384" w14:textId="77777777" w:rsidR="00C725E8" w:rsidRPr="00563B00" w:rsidRDefault="00CA60CB"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i/>
              </w:rPr>
            </w:pPr>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t</m:t>
                    </m:r>
                  </m:sup>
                </m:sSubSup>
                <m:r>
                  <w:rPr>
                    <w:rFonts w:ascii="Cambria Math" w:hAnsi="Cambria Math"/>
                  </w:rPr>
                  <m:t>=Fo</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j-1</m:t>
                        </m:r>
                      </m:sub>
                      <m:sup>
                        <m:r>
                          <w:rPr>
                            <w:rFonts w:ascii="Cambria Math" w:hAnsi="Cambria Math"/>
                          </w:rPr>
                          <m:t>t</m:t>
                        </m:r>
                      </m:sup>
                    </m:sSub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Fo</m:t>
                            </m:r>
                          </m:den>
                        </m:f>
                        <m:r>
                          <w:rPr>
                            <w:rFonts w:ascii="Cambria Math" w:hAnsi="Cambria Math"/>
                          </w:rPr>
                          <m:t>-4</m:t>
                        </m:r>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e>
                </m:d>
                <m:r>
                  <w:rPr>
                    <w:rFonts w:ascii="Cambria Math" w:hAnsi="Cambria Math"/>
                  </w:rPr>
                  <m:t>+</m:t>
                </m:r>
                <m:f>
                  <m:fPr>
                    <m:ctrlPr>
                      <w:rPr>
                        <w:rFonts w:ascii="Cambria Math" w:hAnsi="Cambria Math"/>
                        <w:i/>
                      </w:rPr>
                    </m:ctrlPr>
                  </m:fPr>
                  <m:num>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m:t>
                        </m:r>
                      </m:sup>
                    </m:sSup>
                    <m:r>
                      <w:rPr>
                        <w:rFonts w:ascii="Cambria Math" w:hAnsi="Cambria Math"/>
                      </w:rPr>
                      <m:t>∆t</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oMath>
            </m:oMathPara>
          </w:p>
        </w:tc>
      </w:tr>
    </w:tbl>
    <w:p w14:paraId="7BC2AC08" w14:textId="77777777" w:rsidR="00C725E8" w:rsidRPr="00563B00" w:rsidRDefault="00C725E8" w:rsidP="00C820E3">
      <w:pPr>
        <w:spacing w:line="360" w:lineRule="auto"/>
        <w:jc w:val="both"/>
      </w:pPr>
    </w:p>
    <w:p w14:paraId="764EA045" w14:textId="2C786905" w:rsidR="00C725E8" w:rsidRPr="00563B00" w:rsidRDefault="00C725E8" w:rsidP="00C820E3">
      <w:pPr>
        <w:spacing w:line="360" w:lineRule="auto"/>
        <w:jc w:val="both"/>
      </w:pPr>
      <w:r w:rsidRPr="00563B00">
        <w:t xml:space="preserve">The corner nodes of the grid are solved for by averaging the two cells </w:t>
      </w:r>
      <w:r w:rsidR="00F61CF0">
        <w:t xml:space="preserve">on </w:t>
      </w:r>
      <w:r w:rsidRPr="00563B00">
        <w:t>either side of the corner node.</w:t>
      </w:r>
    </w:p>
    <w:p w14:paraId="41677087" w14:textId="77777777" w:rsidR="00C725E8" w:rsidRPr="00563B00" w:rsidRDefault="00C725E8" w:rsidP="00C820E3">
      <w:pPr>
        <w:spacing w:line="360" w:lineRule="auto"/>
        <w:jc w:val="both"/>
      </w:pPr>
    </w:p>
    <w:p w14:paraId="3854AF74" w14:textId="77777777" w:rsidR="00C725E8" w:rsidRPr="00563B00" w:rsidRDefault="00C725E8" w:rsidP="00C820E3">
      <w:pPr>
        <w:spacing w:line="360" w:lineRule="auto"/>
        <w:jc w:val="both"/>
      </w:pPr>
      <w:r w:rsidRPr="00563B00">
        <w:t xml:space="preserve">To model the effect that phase change materials would have on the temperature distribution within the cell, Equation 9 must be modified to model conduction heat exchange as opposed to convection heat exchange. </w:t>
      </w:r>
    </w:p>
    <w:p w14:paraId="23DBC8C3" w14:textId="77777777" w:rsidR="00C725E8" w:rsidRPr="00563B00" w:rsidRDefault="00C725E8" w:rsidP="00C820E3">
      <w:pPr>
        <w:spacing w:line="360" w:lineRule="auto"/>
        <w:jc w:val="both"/>
      </w:pPr>
      <w:r w:rsidRPr="00563B00">
        <w:t xml:space="preserve">The Robin boundary condition </w:t>
      </w:r>
      <m:oMath>
        <m:sSub>
          <m:sSubPr>
            <m:ctrlPr>
              <w:rPr>
                <w:rFonts w:ascii="Cambria Math" w:hAnsi="Cambria Math"/>
                <w:i/>
              </w:rPr>
            </m:ctrlPr>
          </m:sSubPr>
          <m:e>
            <m:r>
              <m:rPr>
                <m:sty m:val="p"/>
              </m:rPr>
              <w:rPr>
                <w:rFonts w:ascii="Cambria Math" w:hAnsi="Cambria Math"/>
              </w:rPr>
              <m:t>Γ</m:t>
            </m:r>
          </m:e>
          <m:sub>
            <m:r>
              <w:rPr>
                <w:rFonts w:ascii="Cambria Math" w:hAnsi="Cambria Math"/>
              </w:rPr>
              <m:t>3</m:t>
            </m:r>
          </m:sub>
        </m:sSub>
      </m:oMath>
      <w:r w:rsidRPr="00563B00">
        <w:rPr>
          <w:rFonts w:eastAsiaTheme="minorEastAsia"/>
        </w:rPr>
        <w:t xml:space="preserve"> </w:t>
      </w:r>
      <w:r w:rsidRPr="00563B00">
        <w:t>becomes:</w:t>
      </w:r>
    </w:p>
    <w:p w14:paraId="41B1AF97" w14:textId="77777777" w:rsidR="00C725E8" w:rsidRPr="00563B00" w:rsidRDefault="00C725E8" w:rsidP="00C820E3">
      <w:pPr>
        <w:spacing w:line="360" w:lineRule="auto"/>
        <w:jc w:val="both"/>
        <w:rPr>
          <w:rFonts w:eastAsiaTheme="minorEastAsia"/>
        </w:rPr>
      </w:pPr>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1,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t</m:t>
                  </m:r>
                </m:sup>
              </m:sSubSup>
            </m:num>
            <m:den>
              <m:r>
                <w:rPr>
                  <w:rFonts w:ascii="Cambria Math" w:hAnsi="Cambria Math"/>
                </w:rPr>
                <m:t>2∆x</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TMS</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r>
                <w:rPr>
                  <w:rFonts w:ascii="Cambria Math" w:hAnsi="Cambria Math"/>
                </w:rPr>
                <m:t>∆x</m:t>
              </m:r>
            </m:den>
          </m:f>
          <m:r>
            <w:rPr>
              <w:rFonts w:ascii="Cambria Math" w:hAnsi="Cambria Math"/>
            </w:rPr>
            <m:t xml:space="preserve"> </m:t>
          </m:r>
        </m:oMath>
      </m:oMathPara>
    </w:p>
    <w:p w14:paraId="58AA0A06" w14:textId="77777777" w:rsidR="00C725E8" w:rsidRPr="00563B00" w:rsidRDefault="00C725E8" w:rsidP="00C820E3">
      <w:pPr>
        <w:spacing w:line="360" w:lineRule="auto"/>
        <w:jc w:val="both"/>
        <w:rPr>
          <w:rFonts w:eastAsiaTheme="minorEastAsia"/>
        </w:rPr>
      </w:pPr>
      <w:r w:rsidRPr="00563B00">
        <w:rPr>
          <w:rFonts w:eastAsiaTheme="minorEastAsia"/>
        </w:rPr>
        <w:t xml:space="preserve">Where: </w:t>
      </w:r>
    </w:p>
    <w:p w14:paraId="0E4F5DAD" w14:textId="77777777" w:rsidR="00C725E8" w:rsidRPr="00563B00" w:rsidRDefault="00CA60CB" w:rsidP="00C820E3">
      <w:pPr>
        <w:spacing w:line="360" w:lineRule="auto"/>
        <w:jc w:val="both"/>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TMS</m:t>
            </m:r>
          </m:sub>
        </m:sSub>
      </m:oMath>
      <w:r w:rsidR="00C725E8" w:rsidRPr="00563B00">
        <w:rPr>
          <w:rFonts w:eastAsiaTheme="minorEastAsia"/>
        </w:rPr>
        <w:t xml:space="preserve"> is the thermal conductivity coefficient for the thermal management system</w:t>
      </w:r>
    </w:p>
    <w:p w14:paraId="15C972FE" w14:textId="77777777" w:rsidR="00C725E8" w:rsidRPr="00563B00" w:rsidRDefault="00CA60CB" w:rsidP="00C820E3">
      <w:pPr>
        <w:spacing w:line="360" w:lineRule="auto"/>
        <w:jc w:val="both"/>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C725E8" w:rsidRPr="00563B00">
        <w:rPr>
          <w:rFonts w:eastAsiaTheme="minorEastAsia"/>
        </w:rPr>
        <w:t xml:space="preserve"> is the temperature of the cooling material.</w:t>
      </w:r>
    </w:p>
    <w:p w14:paraId="6C4D3624" w14:textId="77777777" w:rsidR="00C725E8" w:rsidRPr="00563B00" w:rsidRDefault="00C725E8" w:rsidP="00C820E3">
      <w:pPr>
        <w:spacing w:line="360" w:lineRule="auto"/>
        <w:jc w:val="both"/>
        <w:rPr>
          <w:rFonts w:eastAsiaTheme="minorEastAsia"/>
        </w:rPr>
      </w:pPr>
      <w:r w:rsidRPr="00563B00">
        <w:rPr>
          <w:rFonts w:eastAsiaTheme="minorEastAsia"/>
        </w:rPr>
        <w:t>As a result, Equation 9 becomes:</w:t>
      </w:r>
    </w:p>
    <w:p w14:paraId="6922E1EF" w14:textId="0626B378" w:rsidR="00C725E8" w:rsidRPr="00563B00" w:rsidRDefault="00CA60CB" w:rsidP="00C820E3">
      <w:pPr>
        <w:spacing w:line="360" w:lineRule="auto"/>
        <w:jc w:val="both"/>
        <w:rPr>
          <w:rFonts w:eastAsiaTheme="minorEastAsia"/>
          <w:b/>
          <w:bCs/>
        </w:rPr>
      </w:pPr>
      <m:oMathPara>
        <m:oMath>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t</m:t>
              </m:r>
            </m:sup>
          </m:sSubSup>
          <m:r>
            <m:rPr>
              <m:sty m:val="bi"/>
            </m:rPr>
            <w:rPr>
              <w:rFonts w:ascii="Cambria Math" w:hAnsi="Cambria Math"/>
            </w:rPr>
            <m:t>=Fo</m:t>
          </m:r>
          <m:d>
            <m:dPr>
              <m:ctrlPr>
                <w:rPr>
                  <w:rFonts w:ascii="Cambria Math" w:eastAsiaTheme="minorEastAsia" w:hAnsi="Cambria Math"/>
                  <w:b/>
                  <w:bCs/>
                  <w:i/>
                </w:rPr>
              </m:ctrlPr>
            </m:dPr>
            <m:e>
              <m:sSubSup>
                <m:sSubSupPr>
                  <m:ctrlPr>
                    <w:rPr>
                      <w:rFonts w:ascii="Cambria Math" w:hAnsi="Cambria Math"/>
                      <w:b/>
                      <w:bCs/>
                      <w:i/>
                    </w:rPr>
                  </m:ctrlPr>
                </m:sSubSupPr>
                <m:e>
                  <m:r>
                    <m:rPr>
                      <m:sty m:val="bi"/>
                    </m:rPr>
                    <w:rPr>
                      <w:rFonts w:ascii="Cambria Math" w:hAnsi="Cambria Math"/>
                    </w:rPr>
                    <m:t>2</m:t>
                  </m:r>
                  <m:r>
                    <m:rPr>
                      <m:sty m:val="bi"/>
                    </m:rPr>
                    <w:rPr>
                      <w:rFonts w:ascii="Cambria Math" w:hAnsi="Cambria Math"/>
                    </w:rPr>
                    <m:t>T</m:t>
                  </m:r>
                </m:e>
                <m:sub>
                  <m:r>
                    <m:rPr>
                      <m:sty m:val="bi"/>
                    </m:rPr>
                    <w:rPr>
                      <w:rFonts w:ascii="Cambria Math" w:hAnsi="Cambria Math"/>
                    </w:rPr>
                    <m:t>i-1,j</m:t>
                  </m:r>
                </m:sub>
                <m:sup>
                  <m:r>
                    <m:rPr>
                      <m:sty m:val="bi"/>
                    </m:rPr>
                    <w:rPr>
                      <w:rFonts w:ascii="Cambria Math" w:hAnsi="Cambria Math"/>
                    </w:rPr>
                    <m:t>t</m:t>
                  </m:r>
                </m:sup>
              </m:sSubSup>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1</m:t>
                  </m:r>
                </m:sub>
                <m:sup>
                  <m:r>
                    <m:rPr>
                      <m:sty m:val="bi"/>
                    </m:rPr>
                    <w:rPr>
                      <w:rFonts w:ascii="Cambria Math" w:hAnsi="Cambria Math"/>
                    </w:rPr>
                    <m:t>t</m:t>
                  </m:r>
                </m:sup>
              </m:sSubSup>
              <m:r>
                <m:rPr>
                  <m:sty m:val="bi"/>
                </m:rPr>
                <w:rPr>
                  <w:rFonts w:ascii="Cambria Math" w:hAnsi="Cambria Math"/>
                </w:rPr>
                <m:t>+</m:t>
              </m:r>
              <m:f>
                <m:fPr>
                  <m:ctrlPr>
                    <w:rPr>
                      <w:rFonts w:ascii="Cambria Math" w:hAnsi="Cambria Math"/>
                      <w:b/>
                      <w:bCs/>
                      <w:i/>
                    </w:rPr>
                  </m:ctrlPr>
                </m:fPr>
                <m:num>
                  <m:r>
                    <m:rPr>
                      <m:sty m:val="bi"/>
                    </m:rPr>
                    <w:rPr>
                      <w:rFonts w:ascii="Cambria Math" w:hAnsi="Cambria Math"/>
                    </w:rPr>
                    <m:t>2</m:t>
                  </m:r>
                  <m:r>
                    <m:rPr>
                      <m:sty m:val="bi"/>
                    </m:rPr>
                    <w:rPr>
                      <w:rFonts w:ascii="Cambria Math" w:hAnsi="Cambria Math"/>
                    </w:rPr>
                    <m:t>k</m:t>
                  </m:r>
                </m:num>
                <m:den>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BTMS</m:t>
                      </m:r>
                    </m:sub>
                  </m:sSub>
                </m:den>
              </m:f>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f</m:t>
                      </m:r>
                    </m:sub>
                  </m:sSub>
                </m:e>
              </m:d>
              <m:r>
                <m:rPr>
                  <m:sty m:val="bi"/>
                </m:rPr>
                <w:rPr>
                  <w:rFonts w:ascii="Cambria Math" w:hAnsi="Cambria Math"/>
                </w:rPr>
                <m:t>+</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Fo</m:t>
                      </m:r>
                    </m:den>
                  </m:f>
                  <m:r>
                    <m:rPr>
                      <m:sty m:val="bi"/>
                    </m:rPr>
                    <w:rPr>
                      <w:rFonts w:ascii="Cambria Math" w:hAnsi="Cambria Math"/>
                    </w:rPr>
                    <m:t>-4-</m:t>
                  </m:r>
                  <m:f>
                    <m:fPr>
                      <m:ctrlPr>
                        <w:rPr>
                          <w:rFonts w:ascii="Cambria Math" w:hAnsi="Cambria Math"/>
                          <w:b/>
                          <w:bCs/>
                          <w:i/>
                        </w:rPr>
                      </m:ctrlPr>
                    </m:fPr>
                    <m:num>
                      <m:r>
                        <m:rPr>
                          <m:sty m:val="bi"/>
                        </m:rPr>
                        <w:rPr>
                          <w:rFonts w:ascii="Cambria Math" w:hAnsi="Cambria Math"/>
                        </w:rPr>
                        <m:t>2</m:t>
                      </m:r>
                      <m:r>
                        <m:rPr>
                          <m:sty m:val="bi"/>
                        </m:rPr>
                        <w:rPr>
                          <w:rFonts w:ascii="Cambria Math" w:hAnsi="Cambria Math"/>
                        </w:rPr>
                        <m:t>k</m:t>
                      </m:r>
                    </m:num>
                    <m:den>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BTMS</m:t>
                          </m:r>
                        </m:sub>
                      </m:sSub>
                    </m:den>
                  </m:f>
                </m:e>
              </m:d>
              <m:sSubSup>
                <m:sSubSupPr>
                  <m:ctrlPr>
                    <w:rPr>
                      <w:rFonts w:ascii="Cambria Math" w:hAnsi="Cambria Math"/>
                      <w:b/>
                      <w:bCs/>
                      <w:i/>
                    </w:rPr>
                  </m:ctrlPr>
                </m:sSubSupPr>
                <m:e>
                  <m:r>
                    <m:rPr>
                      <m:sty m:val="bi"/>
                    </m:rPr>
                    <w:rPr>
                      <w:rFonts w:ascii="Cambria Math" w:hAnsi="Cambria Math"/>
                    </w:rPr>
                    <m:t>T</m:t>
                  </m:r>
                </m:e>
                <m:sub>
                  <m:r>
                    <m:rPr>
                      <m:sty m:val="bi"/>
                    </m:rPr>
                    <w:rPr>
                      <w:rFonts w:ascii="Cambria Math" w:hAnsi="Cambria Math"/>
                    </w:rPr>
                    <m:t>i,j</m:t>
                  </m:r>
                </m:sub>
                <m:sup>
                  <m:r>
                    <m:rPr>
                      <m:sty m:val="bi"/>
                    </m:rPr>
                    <w:rPr>
                      <w:rFonts w:ascii="Cambria Math" w:hAnsi="Cambria Math"/>
                    </w:rPr>
                    <m:t>t</m:t>
                  </m:r>
                </m:sup>
              </m:sSubSup>
              <m:ctrlPr>
                <w:rPr>
                  <w:rFonts w:ascii="Cambria Math" w:hAnsi="Cambria Math"/>
                  <w:b/>
                  <w:bCs/>
                  <w:i/>
                </w:rPr>
              </m:ctrlPr>
            </m:e>
          </m:d>
          <m:r>
            <m:rPr>
              <m:sty m:val="bi"/>
            </m:rPr>
            <w:rPr>
              <w:rFonts w:ascii="Cambria Math" w:eastAsiaTheme="minorEastAsia" w:hAnsi="Cambria Math"/>
              <w:sz w:val="21"/>
              <w:szCs w:val="21"/>
            </w:rPr>
            <m:t xml:space="preserve">        </m:t>
          </m:r>
          <m:r>
            <m:rPr>
              <m:nor/>
            </m:rPr>
            <w:rPr>
              <w:rFonts w:eastAsiaTheme="minorEastAsia"/>
              <w:b/>
              <w:bCs/>
            </w:rPr>
            <m:t>(</m:t>
          </m:r>
          <m:r>
            <m:rPr>
              <m:nor/>
            </m:rPr>
            <w:rPr>
              <w:rFonts w:eastAsiaTheme="minorEastAsia"/>
              <w:b/>
              <w:bCs/>
              <w:iCs/>
            </w:rPr>
            <m:t>Eqn</m:t>
          </m:r>
          <m:r>
            <m:rPr>
              <m:nor/>
            </m:rPr>
            <w:rPr>
              <w:rFonts w:eastAsiaTheme="minorEastAsia"/>
              <w:b/>
              <w:bCs/>
            </w:rPr>
            <m:t>.10)</m:t>
          </m:r>
        </m:oMath>
      </m:oMathPara>
    </w:p>
    <w:p w14:paraId="7A428C86" w14:textId="77777777" w:rsidR="00C725E8" w:rsidRPr="00563B00" w:rsidRDefault="00C725E8" w:rsidP="00C820E3">
      <w:pPr>
        <w:spacing w:line="360" w:lineRule="auto"/>
      </w:pPr>
      <w:r w:rsidRPr="00563B00">
        <w:rPr>
          <w:rFonts w:eastAsiaTheme="minorEastAsia"/>
        </w:rPr>
        <w:t>Similar to the convection condition, the temperature terms in Equation 10 can be adjusted to match the stencil associated with the boundary being considered.</w:t>
      </w:r>
    </w:p>
    <w:p w14:paraId="5F3D6849" w14:textId="0225920A" w:rsidR="0064192B" w:rsidRPr="00563B00" w:rsidRDefault="0064192B" w:rsidP="00C820E3">
      <w:pPr>
        <w:spacing w:line="360" w:lineRule="auto"/>
        <w:jc w:val="both"/>
        <w:rPr>
          <w:rFonts w:eastAsiaTheme="minorEastAsia"/>
        </w:rPr>
      </w:pPr>
      <w:r w:rsidRPr="00563B00">
        <w:br w:type="page"/>
      </w:r>
    </w:p>
    <w:p w14:paraId="18F3AB59" w14:textId="54512BE7" w:rsidR="006C5369" w:rsidRPr="00563B00" w:rsidRDefault="003D732D" w:rsidP="00C820E3">
      <w:pPr>
        <w:pStyle w:val="Heading2"/>
        <w:spacing w:line="360" w:lineRule="auto"/>
      </w:pPr>
      <w:bookmarkStart w:id="51" w:name="_Toc38896084"/>
      <w:r w:rsidRPr="00563B00">
        <w:lastRenderedPageBreak/>
        <w:t>Code Flowchart</w:t>
      </w:r>
      <w:bookmarkEnd w:id="51"/>
    </w:p>
    <w:p w14:paraId="490E175B" w14:textId="3C696DFB" w:rsidR="00D15626" w:rsidRPr="00563B00" w:rsidRDefault="00D15626" w:rsidP="00D15626">
      <w:pPr>
        <w:spacing w:line="360" w:lineRule="auto"/>
        <w:jc w:val="both"/>
      </w:pPr>
      <w:r w:rsidRPr="00563B00">
        <w:t>The steps describe</w:t>
      </w:r>
      <w:r w:rsidR="003657F8" w:rsidRPr="00563B00">
        <w:t>d</w:t>
      </w:r>
      <w:r w:rsidRPr="00563B00">
        <w:t xml:space="preserve"> in the </w:t>
      </w:r>
      <w:r w:rsidRPr="00563B00">
        <w:fldChar w:fldCharType="begin"/>
      </w:r>
      <w:r w:rsidRPr="00563B00">
        <w:instrText xml:space="preserve"> REF _Ref38794709 \h </w:instrText>
      </w:r>
      <w:r w:rsidRPr="00563B00">
        <w:fldChar w:fldCharType="separate"/>
      </w:r>
      <w:r w:rsidR="005C3FF6" w:rsidRPr="00563B00">
        <w:t>Methodology and Research Design</w:t>
      </w:r>
      <w:r w:rsidRPr="00563B00">
        <w:fldChar w:fldCharType="end"/>
      </w:r>
      <w:r w:rsidRPr="00563B00">
        <w:t xml:space="preserve"> section </w:t>
      </w:r>
      <w:r w:rsidR="003657F8" w:rsidRPr="00563B00">
        <w:t>can be depicted by</w:t>
      </w:r>
      <w:r w:rsidRPr="00563B00">
        <w:t xml:space="preserve"> the following flowchart.</w:t>
      </w:r>
      <w:r w:rsidR="003657F8" w:rsidRPr="00563B00">
        <w:t xml:space="preserve"> </w:t>
      </w:r>
    </w:p>
    <w:p w14:paraId="6EA086BD" w14:textId="37678204" w:rsidR="00390598" w:rsidRPr="00563B00" w:rsidRDefault="00FE0EAD" w:rsidP="00C820E3">
      <w:pPr>
        <w:spacing w:line="360" w:lineRule="auto"/>
        <w:jc w:val="center"/>
        <w:rPr>
          <w:rFonts w:asciiTheme="majorHAnsi" w:eastAsiaTheme="majorEastAsia" w:hAnsiTheme="majorHAnsi" w:cstheme="majorBidi"/>
          <w:color w:val="2F5496" w:themeColor="accent1" w:themeShade="BF"/>
          <w:sz w:val="32"/>
          <w:szCs w:val="32"/>
        </w:rPr>
      </w:pPr>
      <w:r w:rsidRPr="00563B00">
        <w:rPr>
          <w:rFonts w:asciiTheme="majorHAnsi" w:eastAsiaTheme="majorEastAsia" w:hAnsiTheme="majorHAnsi" w:cstheme="majorBidi"/>
          <w:noProof/>
          <w:color w:val="2F5496" w:themeColor="accent1" w:themeShade="BF"/>
          <w:sz w:val="32"/>
          <w:szCs w:val="32"/>
        </w:rPr>
        <w:drawing>
          <wp:inline distT="0" distB="0" distL="0" distR="0" wp14:anchorId="6F6AD652" wp14:editId="09F0297B">
            <wp:extent cx="5191760" cy="796070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de Flowchart.pdf"/>
                    <pic:cNvPicPr/>
                  </pic:nvPicPr>
                  <pic:blipFill>
                    <a:blip r:embed="rId16">
                      <a:extLst>
                        <a:ext uri="{28A0092B-C50C-407E-A947-70E740481C1C}">
                          <a14:useLocalDpi xmlns:a14="http://schemas.microsoft.com/office/drawing/2010/main" val="0"/>
                        </a:ext>
                      </a:extLst>
                    </a:blip>
                    <a:stretch>
                      <a:fillRect/>
                    </a:stretch>
                  </pic:blipFill>
                  <pic:spPr bwMode="auto">
                    <a:xfrm>
                      <a:off x="0" y="0"/>
                      <a:ext cx="5204053" cy="7979549"/>
                    </a:xfrm>
                    <a:prstGeom prst="rect">
                      <a:avLst/>
                    </a:prstGeom>
                    <a:ln>
                      <a:noFill/>
                    </a:ln>
                    <a:extLst>
                      <a:ext uri="{53640926-AAD7-44D8-BBD7-CCE9431645EC}">
                        <a14:shadowObscured xmlns:a14="http://schemas.microsoft.com/office/drawing/2010/main"/>
                      </a:ext>
                    </a:extLst>
                  </pic:spPr>
                </pic:pic>
              </a:graphicData>
            </a:graphic>
          </wp:inline>
        </w:drawing>
      </w:r>
      <w:r w:rsidR="00390598" w:rsidRPr="00563B00">
        <w:br w:type="page"/>
      </w:r>
    </w:p>
    <w:p w14:paraId="4ADDC201" w14:textId="77777777" w:rsidR="005B1170" w:rsidRPr="00563B00" w:rsidRDefault="005B1170" w:rsidP="00C820E3">
      <w:pPr>
        <w:pStyle w:val="Heading1"/>
        <w:spacing w:line="360" w:lineRule="auto"/>
      </w:pPr>
      <w:bookmarkStart w:id="52" w:name="_Toc38896085"/>
      <w:r w:rsidRPr="00563B00">
        <w:lastRenderedPageBreak/>
        <w:t>Main Work</w:t>
      </w:r>
      <w:bookmarkEnd w:id="52"/>
    </w:p>
    <w:p w14:paraId="3868842B" w14:textId="77777777" w:rsidR="005B1170" w:rsidRPr="00563B00" w:rsidRDefault="005B1170" w:rsidP="00C820E3">
      <w:pPr>
        <w:pStyle w:val="Heading2"/>
        <w:spacing w:line="360" w:lineRule="auto"/>
      </w:pPr>
      <w:bookmarkStart w:id="53" w:name="_Toc38896086"/>
      <w:r w:rsidRPr="00563B00">
        <w:t>Focus of this project</w:t>
      </w:r>
      <w:bookmarkEnd w:id="53"/>
    </w:p>
    <w:p w14:paraId="427E4C09" w14:textId="77777777" w:rsidR="00BF4372" w:rsidRPr="00563B00" w:rsidRDefault="00BF4372" w:rsidP="00BF4372">
      <w:pPr>
        <w:spacing w:line="360" w:lineRule="auto"/>
        <w:jc w:val="both"/>
      </w:pPr>
      <w:r w:rsidRPr="00563B00">
        <w:t xml:space="preserve">After consideration of the different approaches that could be taken with regards to the project direction, it was decided that the most relevant/suitable direction would be to explore air cooling and phase change material systems as the optimal management systems. This decision was based on the fact that with both systems there are several parameters which can be explored that would aid the battery performance. This will allow the project to investigate multiple input parameters and reach a conclusion as to how the process can be optimized. They offer simple and effective thermal management solutions utilizing natural convection and conduction processes with no need for additional power supply apparatus; this simplifies the design system and reduces the weight of the BTMS. Furthermore, an investigation into these systems will help explore some of the gaps in the available literature, making the project more useful to industrial applications. </w:t>
      </w:r>
    </w:p>
    <w:p w14:paraId="0237D15C" w14:textId="77777777" w:rsidR="00BF4372" w:rsidRPr="00563B00" w:rsidRDefault="00BF4372" w:rsidP="00BF4372">
      <w:pPr>
        <w:spacing w:line="360" w:lineRule="auto"/>
        <w:jc w:val="both"/>
      </w:pPr>
    </w:p>
    <w:p w14:paraId="304C09B4" w14:textId="436A35E8" w:rsidR="005B1170" w:rsidRPr="00563B00" w:rsidRDefault="00BF4372" w:rsidP="00BF4372">
      <w:pPr>
        <w:spacing w:line="360" w:lineRule="auto"/>
        <w:jc w:val="both"/>
      </w:pPr>
      <w:r w:rsidRPr="00563B00">
        <w:t xml:space="preserve">Though heat pipes and </w:t>
      </w:r>
      <w:r w:rsidR="00DB7810">
        <w:t>use</w:t>
      </w:r>
      <w:r w:rsidRPr="00563B00">
        <w:t xml:space="preserve"> of liquid cool</w:t>
      </w:r>
      <w:r w:rsidR="00DB7810">
        <w:t xml:space="preserve">ing radiators </w:t>
      </w:r>
      <w:r w:rsidRPr="00563B00">
        <w:t xml:space="preserve">are effective in reducing cell temperature, they introduce added weight and complexity and require energy-consuming parts such as pumps which take away from </w:t>
      </w:r>
      <w:r w:rsidR="004603B5" w:rsidRPr="00563B00">
        <w:t xml:space="preserve">the </w:t>
      </w:r>
      <w:r w:rsidRPr="00563B00">
        <w:t>power that could otherwise be supplied to the wheels. In place of these systems, the focus will be evaluating the use of PCM and other innovative solutions that are simple and effective</w:t>
      </w:r>
      <w:r w:rsidR="00DB7810">
        <w:t>.</w:t>
      </w:r>
      <w:r w:rsidRPr="00563B00">
        <w:t xml:space="preserve"> </w:t>
      </w:r>
      <w:r w:rsidR="00DB7810">
        <w:t>These include</w:t>
      </w:r>
      <w:r w:rsidRPr="00563B00">
        <w:t xml:space="preserve"> options </w:t>
      </w:r>
      <w:r w:rsidR="00DB7810">
        <w:t>of</w:t>
      </w:r>
      <w:r w:rsidRPr="00563B00">
        <w:t xml:space="preserve"> increas</w:t>
      </w:r>
      <w:r w:rsidR="00DB7810">
        <w:t>ing</w:t>
      </w:r>
      <w:r w:rsidRPr="00563B00">
        <w:t xml:space="preserve"> </w:t>
      </w:r>
      <w:r w:rsidR="004603B5" w:rsidRPr="00563B00">
        <w:t xml:space="preserve">the </w:t>
      </w:r>
      <w:r w:rsidRPr="00563B00">
        <w:t xml:space="preserve">thermal conductivity of the cell through </w:t>
      </w:r>
      <w:r w:rsidR="004603B5" w:rsidRPr="00563B00">
        <w:t xml:space="preserve">the </w:t>
      </w:r>
      <w:r w:rsidRPr="00563B00">
        <w:t>addition of graphene nanoparticles and targe</w:t>
      </w:r>
      <w:r w:rsidR="00DB7810">
        <w:t>ting thermal hotspots with the</w:t>
      </w:r>
      <w:r w:rsidRPr="00563B00">
        <w:t xml:space="preserve"> use of a cooling channel </w:t>
      </w:r>
      <w:r w:rsidR="00DB7810">
        <w:t>carrying graphene infused mineral oil.</w:t>
      </w:r>
    </w:p>
    <w:p w14:paraId="6217A43B" w14:textId="77777777" w:rsidR="00BF4372" w:rsidRPr="00563B00" w:rsidRDefault="00BF4372" w:rsidP="00BF4372">
      <w:pPr>
        <w:spacing w:line="360" w:lineRule="auto"/>
        <w:jc w:val="both"/>
      </w:pPr>
    </w:p>
    <w:p w14:paraId="701D0BDD" w14:textId="77777777" w:rsidR="005B1170" w:rsidRPr="00563B00" w:rsidRDefault="005B1170" w:rsidP="00C820E3">
      <w:pPr>
        <w:pStyle w:val="Heading2"/>
        <w:spacing w:line="360" w:lineRule="auto"/>
      </w:pPr>
      <w:bookmarkStart w:id="54" w:name="_Toc38896087"/>
      <w:r w:rsidRPr="00563B00">
        <w:t>Early work conducted (Steady State + Dirichlet BCs)</w:t>
      </w:r>
      <w:bookmarkEnd w:id="54"/>
      <w:r w:rsidRPr="00563B00">
        <w:t xml:space="preserve"> </w:t>
      </w:r>
    </w:p>
    <w:p w14:paraId="7A4D9FB7" w14:textId="77777777" w:rsidR="00F61CF0" w:rsidRPr="00563B00" w:rsidRDefault="00F61CF0" w:rsidP="00F61CF0">
      <w:pPr>
        <w:spacing w:line="360" w:lineRule="auto"/>
        <w:jc w:val="both"/>
      </w:pPr>
      <w:r w:rsidRPr="00563B00">
        <w:t xml:space="preserve">At the start, a simple base code was established as a starting point for the full numerical model to be developed later. The goal was to establish a model that could represent a 2-dimensional lithium-ion battery as a series of nodes which could model temperature distribution in a </w:t>
      </w:r>
      <w:r w:rsidRPr="00563B00">
        <w:rPr>
          <w:u w:val="single"/>
        </w:rPr>
        <w:t>steady state</w:t>
      </w:r>
      <w:r w:rsidRPr="00563B00">
        <w:t xml:space="preserve">. At this stage, the code merely </w:t>
      </w:r>
      <w:r>
        <w:t>solved for the  steady state temperature</w:t>
      </w:r>
      <w:r w:rsidRPr="00563B00">
        <w:t xml:space="preserve"> distribution with no internal heat generation term and no heat loss term across the boundaries. Dirichlet boundary conditions were set on all the sides of the battery. The temperature on the right, left and bottom edges are set at an ambient temperature of 20</w:t>
      </w:r>
      <w:r w:rsidRPr="00563B00">
        <w:sym w:font="Symbol" w:char="F0B0"/>
      </w:r>
      <w:r w:rsidRPr="00563B00">
        <w:t>C and the temperature at the battery tabs is set at 50</w:t>
      </w:r>
      <w:r w:rsidRPr="00563B00">
        <w:sym w:font="Symbol" w:char="F0B0"/>
      </w:r>
      <w:r w:rsidRPr="00563B00">
        <w:t xml:space="preserve">C. With this code, there was no ability to </w:t>
      </w:r>
      <w:r w:rsidRPr="00563B00">
        <w:lastRenderedPageBreak/>
        <w:t>change the discharging rates, heat convection rates, time spent discharging as well as other key parameters of the discharging process and battery characteristics.</w:t>
      </w:r>
    </w:p>
    <w:p w14:paraId="7F32E24F" w14:textId="77777777" w:rsidR="005B1170" w:rsidRPr="00563B00" w:rsidRDefault="005B1170" w:rsidP="00C820E3">
      <w:pPr>
        <w:spacing w:line="360" w:lineRule="auto"/>
        <w:jc w:val="both"/>
      </w:pPr>
      <w:r w:rsidRPr="00563B00">
        <w:t xml:space="preserve"> </w:t>
      </w:r>
      <w:r w:rsidRPr="00563B00">
        <w:rPr>
          <w:noProof/>
        </w:rPr>
        <w:drawing>
          <wp:inline distT="0" distB="0" distL="0" distR="0" wp14:anchorId="6D0393C1" wp14:editId="3D4835F2">
            <wp:extent cx="2809187" cy="2109408"/>
            <wp:effectExtent l="0" t="0" r="0" b="0"/>
            <wp:docPr id="10" name="Picture 10"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07 at 7.00.46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9187" cy="2109408"/>
                    </a:xfrm>
                    <a:prstGeom prst="rect">
                      <a:avLst/>
                    </a:prstGeom>
                  </pic:spPr>
                </pic:pic>
              </a:graphicData>
            </a:graphic>
          </wp:inline>
        </w:drawing>
      </w:r>
      <w:r w:rsidRPr="00563B00">
        <w:rPr>
          <w:noProof/>
        </w:rPr>
        <w:drawing>
          <wp:inline distT="0" distB="0" distL="0" distR="0" wp14:anchorId="164A4EDF" wp14:editId="3BC07F34">
            <wp:extent cx="2818130" cy="2103755"/>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1-07 at 5.10.43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18130" cy="2103755"/>
                    </a:xfrm>
                    <a:prstGeom prst="rect">
                      <a:avLst/>
                    </a:prstGeom>
                  </pic:spPr>
                </pic:pic>
              </a:graphicData>
            </a:graphic>
          </wp:inline>
        </w:drawing>
      </w:r>
      <w:bookmarkStart w:id="55" w:name="_Toc37886954"/>
    </w:p>
    <w:p w14:paraId="5E20FB2A" w14:textId="5E0FF1ED" w:rsidR="005B1170" w:rsidRPr="00563B00" w:rsidRDefault="005B1170" w:rsidP="00C820E3">
      <w:pPr>
        <w:pStyle w:val="Caption"/>
        <w:spacing w:line="360" w:lineRule="auto"/>
        <w:jc w:val="center"/>
      </w:pPr>
      <w:bookmarkStart w:id="56" w:name="_Ref38633272"/>
      <w:bookmarkStart w:id="57" w:name="_Toc38203353"/>
      <w:bookmarkStart w:id="58" w:name="_Toc38637491"/>
      <w:bookmarkStart w:id="59" w:name="_Toc38884228"/>
      <w:r w:rsidRPr="00563B00">
        <w:t xml:space="preserve">Figure </w:t>
      </w:r>
      <w:r w:rsidRPr="00563B00">
        <w:fldChar w:fldCharType="begin"/>
      </w:r>
      <w:r w:rsidRPr="00563B00">
        <w:instrText xml:space="preserve"> SEQ Figure \* ARABIC </w:instrText>
      </w:r>
      <w:r w:rsidRPr="00563B00">
        <w:fldChar w:fldCharType="separate"/>
      </w:r>
      <w:r w:rsidR="005C3FF6">
        <w:rPr>
          <w:noProof/>
        </w:rPr>
        <w:t>4</w:t>
      </w:r>
      <w:r w:rsidRPr="00563B00">
        <w:fldChar w:fldCharType="end"/>
      </w:r>
      <w:bookmarkEnd w:id="56"/>
      <w:r w:rsidRPr="00563B00">
        <w:t xml:space="preserve"> Thermal contour map illustrating temperature distribution and the heat flux field for Stage 1</w:t>
      </w:r>
      <w:bookmarkEnd w:id="55"/>
      <w:bookmarkEnd w:id="57"/>
      <w:bookmarkEnd w:id="58"/>
      <w:bookmarkEnd w:id="59"/>
    </w:p>
    <w:p w14:paraId="32506DE0" w14:textId="77777777" w:rsidR="005B1170" w:rsidRPr="00563B00" w:rsidRDefault="005B1170" w:rsidP="00C820E3">
      <w:pPr>
        <w:spacing w:line="360" w:lineRule="auto"/>
        <w:jc w:val="both"/>
      </w:pPr>
      <w:r w:rsidRPr="00563B00">
        <w:t>The results produced matched expectations in terms of the thermal pattern and the magnitude of the temperatures involved.</w:t>
      </w:r>
    </w:p>
    <w:p w14:paraId="5293E844" w14:textId="623C8975" w:rsidR="005B1170" w:rsidRPr="00563B00" w:rsidRDefault="005B1170" w:rsidP="00C820E3">
      <w:pPr>
        <w:spacing w:line="360" w:lineRule="auto"/>
        <w:jc w:val="both"/>
      </w:pPr>
      <w:r w:rsidRPr="00563B00">
        <w:t xml:space="preserve">The code was then extended to account for the internal heat generation term and the internal domain nodes were assigned an additional term to account for the temperature increase. The contour in </w:t>
      </w:r>
      <w:r w:rsidRPr="00563B00">
        <w:fldChar w:fldCharType="begin"/>
      </w:r>
      <w:r w:rsidRPr="00563B00">
        <w:instrText xml:space="preserve"> REF _Ref38633208 \h </w:instrText>
      </w:r>
      <w:r w:rsidR="002317C5" w:rsidRPr="00563B00">
        <w:instrText xml:space="preserve"> \* MERGEFORMAT </w:instrText>
      </w:r>
      <w:r w:rsidRPr="00563B00">
        <w:fldChar w:fldCharType="separate"/>
      </w:r>
      <w:r w:rsidR="005C3FF6" w:rsidRPr="00563B00">
        <w:t xml:space="preserve">Figure </w:t>
      </w:r>
      <w:r w:rsidR="005C3FF6">
        <w:rPr>
          <w:noProof/>
        </w:rPr>
        <w:t>5</w:t>
      </w:r>
      <w:r w:rsidRPr="00563B00">
        <w:fldChar w:fldCharType="end"/>
      </w:r>
      <w:r w:rsidRPr="00563B00">
        <w:t xml:space="preserve"> is different from </w:t>
      </w:r>
      <w:r w:rsidRPr="00563B00">
        <w:fldChar w:fldCharType="begin"/>
      </w:r>
      <w:r w:rsidRPr="00563B00">
        <w:instrText xml:space="preserve"> REF _Ref38633272 \h </w:instrText>
      </w:r>
      <w:r w:rsidR="002317C5" w:rsidRPr="00563B00">
        <w:instrText xml:space="preserve"> \* MERGEFORMAT </w:instrText>
      </w:r>
      <w:r w:rsidRPr="00563B00">
        <w:fldChar w:fldCharType="separate"/>
      </w:r>
      <w:r w:rsidR="005C3FF6" w:rsidRPr="00563B00">
        <w:t xml:space="preserve">Figure </w:t>
      </w:r>
      <w:r w:rsidR="005C3FF6">
        <w:rPr>
          <w:noProof/>
        </w:rPr>
        <w:t>4</w:t>
      </w:r>
      <w:r w:rsidRPr="00563B00">
        <w:fldChar w:fldCharType="end"/>
      </w:r>
      <w:r w:rsidRPr="00563B00">
        <w:t xml:space="preserve"> in that there are greater temperatures near the bottom edge of the cell. The corners and edges remained relatively cold, which is an inaccurate representation of the heating process.</w:t>
      </w:r>
    </w:p>
    <w:p w14:paraId="0F4253E5" w14:textId="77777777" w:rsidR="005B1170" w:rsidRPr="00563B00" w:rsidRDefault="005B1170" w:rsidP="00C820E3">
      <w:pPr>
        <w:keepNext/>
        <w:spacing w:line="360" w:lineRule="auto"/>
      </w:pPr>
      <w:r w:rsidRPr="00563B00">
        <w:rPr>
          <w:noProof/>
        </w:rPr>
        <w:drawing>
          <wp:inline distT="0" distB="0" distL="0" distR="0" wp14:anchorId="62DCBE96" wp14:editId="49887262">
            <wp:extent cx="2814019" cy="2119388"/>
            <wp:effectExtent l="0" t="0" r="5715" b="1905"/>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1-07 at 7.02.29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3272" cy="2126357"/>
                    </a:xfrm>
                    <a:prstGeom prst="rect">
                      <a:avLst/>
                    </a:prstGeom>
                  </pic:spPr>
                </pic:pic>
              </a:graphicData>
            </a:graphic>
          </wp:inline>
        </w:drawing>
      </w:r>
      <w:r w:rsidRPr="00563B00">
        <w:rPr>
          <w:noProof/>
        </w:rPr>
        <w:drawing>
          <wp:inline distT="0" distB="0" distL="0" distR="0" wp14:anchorId="1298F70A" wp14:editId="114A0185">
            <wp:extent cx="2809188" cy="2115748"/>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1-07 at 6.55.14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24706" cy="2127435"/>
                    </a:xfrm>
                    <a:prstGeom prst="rect">
                      <a:avLst/>
                    </a:prstGeom>
                  </pic:spPr>
                </pic:pic>
              </a:graphicData>
            </a:graphic>
          </wp:inline>
        </w:drawing>
      </w:r>
    </w:p>
    <w:p w14:paraId="7E992DD6" w14:textId="15112513" w:rsidR="005B1170" w:rsidRPr="00563B00" w:rsidRDefault="005B1170" w:rsidP="00C820E3">
      <w:pPr>
        <w:pStyle w:val="Caption"/>
        <w:spacing w:line="360" w:lineRule="auto"/>
        <w:jc w:val="center"/>
      </w:pPr>
      <w:bookmarkStart w:id="60" w:name="_Ref38633208"/>
      <w:bookmarkStart w:id="61" w:name="_Toc37886955"/>
      <w:bookmarkStart w:id="62" w:name="_Toc38203354"/>
      <w:bookmarkStart w:id="63" w:name="_Toc38637492"/>
      <w:bookmarkStart w:id="64" w:name="_Toc38884229"/>
      <w:r w:rsidRPr="00563B00">
        <w:t xml:space="preserve">Figure </w:t>
      </w:r>
      <w:r w:rsidRPr="00563B00">
        <w:fldChar w:fldCharType="begin"/>
      </w:r>
      <w:r w:rsidRPr="00563B00">
        <w:instrText xml:space="preserve"> SEQ Figure \* ARABIC </w:instrText>
      </w:r>
      <w:r w:rsidRPr="00563B00">
        <w:fldChar w:fldCharType="separate"/>
      </w:r>
      <w:r w:rsidR="005C3FF6">
        <w:rPr>
          <w:noProof/>
        </w:rPr>
        <w:t>5</w:t>
      </w:r>
      <w:r w:rsidRPr="00563B00">
        <w:fldChar w:fldCharType="end"/>
      </w:r>
      <w:bookmarkEnd w:id="60"/>
      <w:r w:rsidRPr="00563B00">
        <w:t xml:space="preserve"> Thermal contour map illustrating temperature distribution and the heat flux field for Stage 2</w:t>
      </w:r>
      <w:bookmarkEnd w:id="61"/>
      <w:bookmarkEnd w:id="62"/>
      <w:bookmarkEnd w:id="63"/>
      <w:bookmarkEnd w:id="64"/>
    </w:p>
    <w:p w14:paraId="55806D0B" w14:textId="77777777" w:rsidR="005B1170" w:rsidRPr="00563B00" w:rsidRDefault="005B1170" w:rsidP="00C820E3">
      <w:pPr>
        <w:spacing w:line="360" w:lineRule="auto"/>
      </w:pPr>
      <w:r w:rsidRPr="00563B00">
        <w:t>Overall this early work helped establish a starting point which was to be developed further to make an accurate model representing almost all of the physical parameters that would be found in an experiment.</w:t>
      </w:r>
    </w:p>
    <w:p w14:paraId="3AE4140A" w14:textId="77777777" w:rsidR="005B1170" w:rsidRPr="00563B00" w:rsidRDefault="005B1170" w:rsidP="00C820E3">
      <w:pPr>
        <w:spacing w:line="360" w:lineRule="auto"/>
      </w:pPr>
    </w:p>
    <w:p w14:paraId="5AE1A3B1" w14:textId="77777777" w:rsidR="005B1170" w:rsidRPr="00563B00" w:rsidRDefault="005B1170" w:rsidP="00C820E3">
      <w:pPr>
        <w:pStyle w:val="Heading2"/>
        <w:spacing w:line="360" w:lineRule="auto"/>
      </w:pPr>
      <w:bookmarkStart w:id="65" w:name="_Toc38896088"/>
      <w:r w:rsidRPr="00563B00">
        <w:lastRenderedPageBreak/>
        <w:t>Improvements made on the initial code</w:t>
      </w:r>
      <w:bookmarkEnd w:id="65"/>
    </w:p>
    <w:p w14:paraId="1D5191E6" w14:textId="77777777" w:rsidR="005B1170" w:rsidRPr="00563B00" w:rsidRDefault="005B1170" w:rsidP="00C820E3">
      <w:pPr>
        <w:spacing w:line="360" w:lineRule="auto"/>
        <w:jc w:val="both"/>
      </w:pPr>
      <w:r w:rsidRPr="00563B00">
        <w:t>After the initial code development stage, the following features and changes were added to the code:</w:t>
      </w:r>
    </w:p>
    <w:p w14:paraId="5D56DACD" w14:textId="77777777" w:rsidR="005B1170" w:rsidRPr="00563B00" w:rsidRDefault="005B1170" w:rsidP="00C820E3">
      <w:pPr>
        <w:pStyle w:val="ListParagraph"/>
        <w:numPr>
          <w:ilvl w:val="0"/>
          <w:numId w:val="17"/>
        </w:numPr>
        <w:spacing w:line="360" w:lineRule="auto"/>
        <w:jc w:val="both"/>
      </w:pPr>
      <w:r w:rsidRPr="00563B00">
        <w:t>Ability to march through time using discrete time steps</w:t>
      </w:r>
    </w:p>
    <w:p w14:paraId="6814D7CA" w14:textId="77777777" w:rsidR="005B1170" w:rsidRPr="00563B00" w:rsidRDefault="005B1170" w:rsidP="00C820E3">
      <w:pPr>
        <w:pStyle w:val="ListParagraph"/>
        <w:numPr>
          <w:ilvl w:val="1"/>
          <w:numId w:val="17"/>
        </w:numPr>
        <w:spacing w:line="360" w:lineRule="auto"/>
        <w:jc w:val="both"/>
      </w:pPr>
      <w:r w:rsidRPr="00563B00">
        <w:t xml:space="preserve">Heat conduction equations changed to include the </w:t>
      </w:r>
      <m:oMath>
        <m:f>
          <m:fPr>
            <m:ctrlPr>
              <w:rPr>
                <w:rFonts w:ascii="Cambria Math" w:hAnsi="Cambria Math"/>
                <w:i/>
              </w:rPr>
            </m:ctrlPr>
          </m:fPr>
          <m:num>
            <m:r>
              <w:rPr>
                <w:rFonts w:ascii="Cambria Math" w:hAnsi="Cambria Math"/>
              </w:rPr>
              <m:t>∂T</m:t>
            </m:r>
          </m:num>
          <m:den>
            <m:r>
              <w:rPr>
                <w:rFonts w:ascii="Cambria Math" w:hAnsi="Cambria Math"/>
              </w:rPr>
              <m:t>∂t</m:t>
            </m:r>
          </m:den>
        </m:f>
      </m:oMath>
      <w:r w:rsidRPr="00563B00">
        <w:rPr>
          <w:rFonts w:eastAsiaTheme="minorEastAsia"/>
        </w:rPr>
        <w:t xml:space="preserve"> terms</w:t>
      </w:r>
    </w:p>
    <w:p w14:paraId="02A7611D" w14:textId="77777777" w:rsidR="005B1170" w:rsidRPr="00563B00" w:rsidRDefault="005B1170" w:rsidP="00C820E3">
      <w:pPr>
        <w:pStyle w:val="ListParagraph"/>
        <w:numPr>
          <w:ilvl w:val="0"/>
          <w:numId w:val="17"/>
        </w:numPr>
        <w:spacing w:line="360" w:lineRule="auto"/>
        <w:jc w:val="both"/>
      </w:pPr>
      <w:r w:rsidRPr="00563B00">
        <w:rPr>
          <w:rFonts w:eastAsiaTheme="minorEastAsia"/>
        </w:rPr>
        <w:t xml:space="preserve">Ability to change the convection coefficient </w:t>
      </w:r>
      <m:oMath>
        <m:r>
          <w:rPr>
            <w:rFonts w:ascii="Cambria Math" w:eastAsiaTheme="minorEastAsia" w:hAnsi="Cambria Math"/>
          </w:rPr>
          <m:t>h</m:t>
        </m:r>
      </m:oMath>
      <w:r w:rsidRPr="00563B00">
        <w:rPr>
          <w:rFonts w:eastAsiaTheme="minorEastAsia"/>
        </w:rPr>
        <w:t xml:space="preserve"> to model different cooling rates</w:t>
      </w:r>
    </w:p>
    <w:p w14:paraId="6A454B42" w14:textId="77777777" w:rsidR="005B1170" w:rsidRPr="00563B00" w:rsidRDefault="005B1170" w:rsidP="00C820E3">
      <w:pPr>
        <w:pStyle w:val="ListParagraph"/>
        <w:numPr>
          <w:ilvl w:val="1"/>
          <w:numId w:val="17"/>
        </w:numPr>
        <w:spacing w:line="360" w:lineRule="auto"/>
        <w:jc w:val="both"/>
      </w:pPr>
      <w:r w:rsidRPr="00563B00">
        <w:rPr>
          <w:rFonts w:eastAsiaTheme="minorEastAsia"/>
        </w:rPr>
        <w:t>Tab boundary conditions changed to Dirichlet boundaries</w:t>
      </w:r>
    </w:p>
    <w:p w14:paraId="7F6505E1" w14:textId="77777777" w:rsidR="005B1170" w:rsidRPr="00563B00" w:rsidRDefault="005B1170" w:rsidP="00C820E3">
      <w:pPr>
        <w:pStyle w:val="ListParagraph"/>
        <w:numPr>
          <w:ilvl w:val="1"/>
          <w:numId w:val="17"/>
        </w:numPr>
        <w:spacing w:line="360" w:lineRule="auto"/>
        <w:jc w:val="both"/>
      </w:pPr>
      <w:r w:rsidRPr="00563B00">
        <w:rPr>
          <w:rFonts w:eastAsiaTheme="minorEastAsia"/>
        </w:rPr>
        <w:t>Side boundary conditions were changed to Robin boundaries</w:t>
      </w:r>
    </w:p>
    <w:p w14:paraId="619F96F3" w14:textId="77777777" w:rsidR="005B1170" w:rsidRPr="00563B00" w:rsidRDefault="005B1170" w:rsidP="00C820E3">
      <w:pPr>
        <w:pStyle w:val="ListParagraph"/>
        <w:numPr>
          <w:ilvl w:val="0"/>
          <w:numId w:val="17"/>
        </w:numPr>
        <w:spacing w:line="360" w:lineRule="auto"/>
        <w:jc w:val="both"/>
      </w:pPr>
      <w:r w:rsidRPr="00563B00">
        <w:rPr>
          <w:rFonts w:eastAsiaTheme="minorEastAsia"/>
        </w:rPr>
        <w:t>Ability to link heat in from the tabs and internal heat generated to current and discharging rate</w:t>
      </w:r>
    </w:p>
    <w:p w14:paraId="426EDF30" w14:textId="77777777" w:rsidR="005B1170" w:rsidRPr="00563B00" w:rsidRDefault="005B1170" w:rsidP="00C820E3">
      <w:pPr>
        <w:pStyle w:val="ListParagraph"/>
        <w:numPr>
          <w:ilvl w:val="1"/>
          <w:numId w:val="17"/>
        </w:numPr>
        <w:spacing w:line="360" w:lineRule="auto"/>
        <w:jc w:val="both"/>
      </w:pPr>
      <w:r w:rsidRPr="00563B00">
        <w:t xml:space="preserve">Current </w:t>
      </w:r>
      <m:oMath>
        <m:r>
          <w:rPr>
            <w:rFonts w:ascii="Cambria Math" w:eastAsiaTheme="minorEastAsia" w:hAnsi="Cambria Math"/>
          </w:rPr>
          <m:t>I</m:t>
        </m:r>
      </m:oMath>
      <w:r w:rsidRPr="00563B00">
        <w:rPr>
          <w:rFonts w:eastAsiaTheme="minorEastAsia"/>
        </w:rPr>
        <w:t xml:space="preserve"> is now a function of discharging rate and battery capacity</w:t>
      </w:r>
    </w:p>
    <w:p w14:paraId="32751865" w14:textId="2DE409AC" w:rsidR="005B1170" w:rsidRPr="00563B00" w:rsidRDefault="00CA60CB" w:rsidP="00C820E3">
      <w:pPr>
        <w:pStyle w:val="ListParagraph"/>
        <w:numPr>
          <w:ilvl w:val="1"/>
          <w:numId w:val="17"/>
        </w:numPr>
        <w:spacing w:line="360" w:lineRule="auto"/>
        <w:jc w:val="both"/>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in</m:t>
            </m:r>
          </m:sub>
        </m:sSub>
      </m:oMath>
      <w:r w:rsidR="005B1170" w:rsidRPr="00563B00">
        <w:rPr>
          <w:rFonts w:eastAsiaTheme="minorEastAsia"/>
        </w:rPr>
        <w:t xml:space="preserve"> from the tabs </w:t>
      </w:r>
      <w:r w:rsidR="0012265E" w:rsidRPr="00563B00">
        <w:rPr>
          <w:rFonts w:eastAsiaTheme="minorEastAsia"/>
        </w:rPr>
        <w:t xml:space="preserve">is </w:t>
      </w:r>
      <w:r w:rsidR="005B1170" w:rsidRPr="00563B00">
        <w:rPr>
          <w:rFonts w:eastAsiaTheme="minorEastAsia"/>
        </w:rPr>
        <w:t xml:space="preserve">now is a function of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ab</m:t>
            </m:r>
          </m:sub>
        </m:sSub>
      </m:oMath>
    </w:p>
    <w:p w14:paraId="51359A01" w14:textId="77777777" w:rsidR="005B1170" w:rsidRPr="00563B00" w:rsidRDefault="00CA60CB" w:rsidP="00C820E3">
      <w:pPr>
        <w:pStyle w:val="ListParagraph"/>
        <w:numPr>
          <w:ilvl w:val="1"/>
          <w:numId w:val="17"/>
        </w:numPr>
        <w:spacing w:line="360" w:lineRule="auto"/>
        <w:jc w:val="both"/>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gen</m:t>
            </m:r>
          </m:sub>
        </m:sSub>
      </m:oMath>
      <w:r w:rsidR="005B1170" w:rsidRPr="00563B00">
        <w:rPr>
          <w:rFonts w:eastAsiaTheme="minorEastAsia"/>
        </w:rPr>
        <w:t xml:space="preserve"> is now a function of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ernal</m:t>
            </m:r>
          </m:sub>
        </m:sSub>
      </m:oMath>
    </w:p>
    <w:p w14:paraId="106204DD" w14:textId="77777777" w:rsidR="005B1170" w:rsidRPr="00563B00" w:rsidRDefault="005B1170" w:rsidP="00C820E3">
      <w:pPr>
        <w:pStyle w:val="ListParagraph"/>
        <w:numPr>
          <w:ilvl w:val="0"/>
          <w:numId w:val="17"/>
        </w:numPr>
        <w:spacing w:line="360" w:lineRule="auto"/>
        <w:jc w:val="both"/>
        <w:rPr>
          <w:rFonts w:eastAsiaTheme="minorEastAsia"/>
        </w:rPr>
      </w:pPr>
      <w:r w:rsidRPr="00563B00">
        <w:rPr>
          <w:rFonts w:eastAsiaTheme="minorEastAsia"/>
        </w:rPr>
        <w:t>More accurate representation of the battery thermal characteristics and the antisymmetric properties</w:t>
      </w:r>
    </w:p>
    <w:p w14:paraId="1B61465D" w14:textId="77777777" w:rsidR="005B1170" w:rsidRPr="00563B00" w:rsidRDefault="005B1170" w:rsidP="00C820E3">
      <w:pPr>
        <w:pStyle w:val="ListParagraph"/>
        <w:numPr>
          <w:ilvl w:val="1"/>
          <w:numId w:val="17"/>
        </w:numPr>
        <w:spacing w:line="360" w:lineRule="auto"/>
        <w:rPr>
          <w:rFonts w:eastAsiaTheme="minorEastAsia"/>
        </w:rPr>
      </w:pPr>
      <w:r w:rsidRPr="00563B00">
        <w:rPr>
          <w:rFonts w:eastAsiaTheme="minorEastAsia"/>
        </w:rPr>
        <w:t>Positive and Negative tab resistances were used from literature</w:t>
      </w:r>
    </w:p>
    <w:p w14:paraId="7DD51A79" w14:textId="77777777" w:rsidR="005B1170" w:rsidRPr="00563B00" w:rsidRDefault="005B1170" w:rsidP="00C820E3">
      <w:pPr>
        <w:pStyle w:val="ListParagraph"/>
        <w:numPr>
          <w:ilvl w:val="1"/>
          <w:numId w:val="17"/>
        </w:numPr>
        <w:spacing w:line="360" w:lineRule="auto"/>
        <w:rPr>
          <w:rFonts w:eastAsiaTheme="minorEastAsia"/>
        </w:rPr>
      </w:pPr>
      <w:r w:rsidRPr="00563B00">
        <w:rPr>
          <w:rFonts w:eastAsiaTheme="minorEastAsia"/>
        </w:rPr>
        <w:t>Tab widths increased to match measured values from the literature</w:t>
      </w:r>
    </w:p>
    <w:p w14:paraId="7365991A" w14:textId="77777777" w:rsidR="005B1170" w:rsidRPr="00563B00" w:rsidRDefault="005B1170" w:rsidP="00C820E3">
      <w:pPr>
        <w:pStyle w:val="ListParagraph"/>
        <w:numPr>
          <w:ilvl w:val="0"/>
          <w:numId w:val="17"/>
        </w:numPr>
        <w:spacing w:line="360" w:lineRule="auto"/>
        <w:rPr>
          <w:rFonts w:eastAsiaTheme="minorEastAsia"/>
        </w:rPr>
      </w:pPr>
      <w:r w:rsidRPr="00563B00">
        <w:rPr>
          <w:rFonts w:eastAsiaTheme="minorEastAsia"/>
        </w:rPr>
        <w:t>Improved postprocessing of results</w:t>
      </w:r>
    </w:p>
    <w:p w14:paraId="1BAF721C" w14:textId="77777777" w:rsidR="005B1170" w:rsidRPr="00563B00" w:rsidRDefault="005B1170" w:rsidP="00C820E3">
      <w:pPr>
        <w:pStyle w:val="ListParagraph"/>
        <w:numPr>
          <w:ilvl w:val="1"/>
          <w:numId w:val="17"/>
        </w:numPr>
        <w:spacing w:line="360" w:lineRule="auto"/>
        <w:rPr>
          <w:rFonts w:eastAsiaTheme="minorEastAsia"/>
        </w:rPr>
      </w:pPr>
      <w:r w:rsidRPr="00563B00">
        <w:rPr>
          <w:rFonts w:eastAsiaTheme="minorEastAsia"/>
        </w:rPr>
        <w:t>Code can now plot Temperature vs Time graphs at selected sensor positions</w:t>
      </w:r>
    </w:p>
    <w:p w14:paraId="34B952CC" w14:textId="5DF5EFD0" w:rsidR="005B1170" w:rsidRPr="00563B00" w:rsidRDefault="005B1170" w:rsidP="00C820E3">
      <w:pPr>
        <w:pStyle w:val="ListParagraph"/>
        <w:numPr>
          <w:ilvl w:val="1"/>
          <w:numId w:val="17"/>
        </w:numPr>
        <w:spacing w:line="360" w:lineRule="auto"/>
        <w:rPr>
          <w:rFonts w:eastAsiaTheme="minorEastAsia"/>
        </w:rPr>
      </w:pPr>
      <w:r w:rsidRPr="00563B00">
        <w:rPr>
          <w:rFonts w:eastAsiaTheme="minorEastAsia"/>
        </w:rPr>
        <w:t xml:space="preserve">Colourmap changed to match the results from </w:t>
      </w:r>
      <w:r w:rsidR="0012265E" w:rsidRPr="00563B00">
        <w:fldChar w:fldCharType="begin"/>
      </w:r>
      <w:r w:rsidR="0012265E" w:rsidRPr="00563B00">
        <w:instrText xml:space="preserve"> ADDIN EN.CITE &lt;EndNote&gt;&lt;Cite&gt;&lt;Author&gt;Hosseinzadeh&lt;/Author&gt;&lt;Year&gt;2018&lt;/Year&gt;&lt;RecNum&gt;23&lt;/RecNum&gt;&lt;DisplayText&gt;(Hosseinzadeh et al., 2018)&lt;/DisplayText&gt;&lt;record&gt;&lt;rec-number&gt;23&lt;/rec-number&gt;&lt;foreign-keys&gt;&lt;key app="EN" db-id="5tpze92pu5wfaze2dpbpwa0ivxzstt2dvx09" timestamp="1573901512"&gt;23&lt;/key&gt;&lt;/foreign-keys&gt;&lt;ref-type name="Journal Article"&gt;17&lt;/ref-type&gt;&lt;contributors&gt;&lt;authors&gt;&lt;author&gt;Hosseinzadeh, Elham&lt;/author&gt;&lt;author&gt;Genieser, Ronny&lt;/author&gt;&lt;author&gt;Worwood, Daniel&lt;/author&gt;&lt;author&gt;Barai, Anup&lt;/author&gt;&lt;author&gt;Marco, James&lt;/author&gt;&lt;author&gt;Jennings, Paul&lt;/author&gt;&lt;/authors&gt;&lt;/contributors&gt;&lt;titles&gt;&lt;title&gt;A systematic approach for electrochemical-thermal modelling of a large format lithium-ion battery for electric vehicle application&lt;/title&gt;&lt;secondary-title&gt;Journal of power sources&lt;/secondary-title&gt;&lt;/titles&gt;&lt;periodical&gt;&lt;full-title&gt;Journal of Power Sources&lt;/full-title&gt;&lt;/periodical&gt;&lt;pages&gt;77-94&lt;/pages&gt;&lt;volume&gt;382&lt;/volume&gt;&lt;dates&gt;&lt;year&gt;2018&lt;/year&gt;&lt;/dates&gt;&lt;isbn&gt;0378-7753&lt;/isbn&gt;&lt;urls&gt;&lt;/urls&gt;&lt;/record&gt;&lt;/Cite&gt;&lt;/EndNote&gt;</w:instrText>
      </w:r>
      <w:r w:rsidR="0012265E" w:rsidRPr="00563B00">
        <w:fldChar w:fldCharType="separate"/>
      </w:r>
      <w:r w:rsidR="0012265E" w:rsidRPr="00563B00">
        <w:rPr>
          <w:noProof/>
        </w:rPr>
        <w:t>(</w:t>
      </w:r>
      <w:hyperlink w:anchor="_ENREF_10" w:tooltip="Hosseinzadeh, 2018 #23" w:history="1">
        <w:r w:rsidR="0012265E" w:rsidRPr="00563B00">
          <w:rPr>
            <w:noProof/>
          </w:rPr>
          <w:t>Hosseinzadeh et al., 2018</w:t>
        </w:r>
      </w:hyperlink>
      <w:r w:rsidR="0012265E" w:rsidRPr="00563B00">
        <w:rPr>
          <w:noProof/>
        </w:rPr>
        <w:t>)</w:t>
      </w:r>
      <w:r w:rsidR="0012265E" w:rsidRPr="00563B00">
        <w:fldChar w:fldCharType="end"/>
      </w:r>
      <w:r w:rsidR="0012265E" w:rsidRPr="00563B00">
        <w:t>.</w:t>
      </w:r>
    </w:p>
    <w:p w14:paraId="44AA1F8B" w14:textId="77777777" w:rsidR="005B1170" w:rsidRPr="00563B00" w:rsidRDefault="005B1170" w:rsidP="00C820E3">
      <w:pPr>
        <w:spacing w:line="360" w:lineRule="auto"/>
      </w:pPr>
    </w:p>
    <w:p w14:paraId="4D89039E" w14:textId="77777777" w:rsidR="005B1170" w:rsidRPr="00563B00" w:rsidRDefault="005B1170" w:rsidP="00C820E3">
      <w:pPr>
        <w:pStyle w:val="Heading2"/>
        <w:spacing w:line="360" w:lineRule="auto"/>
      </w:pPr>
      <w:bookmarkStart w:id="66" w:name="_Toc38896089"/>
      <w:r w:rsidRPr="00563B00">
        <w:t>Battery Cell Characteristics</w:t>
      </w:r>
      <w:bookmarkEnd w:id="66"/>
    </w:p>
    <w:p w14:paraId="1C5CA25C" w14:textId="0D13BBE8" w:rsidR="005B1170" w:rsidRPr="00563B00" w:rsidRDefault="005B1170" w:rsidP="00C820E3">
      <w:pPr>
        <w:spacing w:line="360" w:lineRule="auto"/>
        <w:jc w:val="both"/>
      </w:pPr>
      <w:r w:rsidRPr="00563B00">
        <w:fldChar w:fldCharType="begin"/>
      </w:r>
      <w:r w:rsidRPr="00563B00">
        <w:instrText xml:space="preserve"> REF _Ref38633320 \h </w:instrText>
      </w:r>
      <w:r w:rsidR="002317C5" w:rsidRPr="00563B00">
        <w:instrText xml:space="preserve"> \* MERGEFORMAT </w:instrText>
      </w:r>
      <w:r w:rsidRPr="00563B00">
        <w:fldChar w:fldCharType="separate"/>
      </w:r>
      <w:r w:rsidR="005C3FF6" w:rsidRPr="00563B00">
        <w:t xml:space="preserve">Table </w:t>
      </w:r>
      <w:r w:rsidR="005C3FF6">
        <w:rPr>
          <w:noProof/>
        </w:rPr>
        <w:t>3</w:t>
      </w:r>
      <w:r w:rsidRPr="00563B00">
        <w:fldChar w:fldCharType="end"/>
      </w:r>
      <w:r w:rsidRPr="00563B00">
        <w:t xml:space="preserve"> contains the constant parameters used for the simulation of the XALT Energy® 53Ah NMC pouch. These values are taken from a paper conducted on the characterisation of large-format automotive lithium-ion pouch cells </w:t>
      </w:r>
      <w:r w:rsidRPr="00563B00">
        <w:fldChar w:fldCharType="begin"/>
      </w:r>
      <w:r w:rsidRPr="00563B00">
        <w:instrText xml:space="preserve"> ADDIN EN.CITE &lt;EndNote&gt;&lt;Cite&gt;&lt;Author&gt;Kellner&lt;/Author&gt;&lt;Year&gt;2018&lt;/Year&gt;&lt;RecNum&gt;39&lt;/RecNum&gt;&lt;DisplayText&gt;(Kellner et al., 2018)&lt;/DisplayText&gt;&lt;record&gt;&lt;rec-number&gt;39&lt;/rec-number&gt;&lt;foreign-keys&gt;&lt;key app="EN" db-id="5tpze92pu5wfaze2dpbpwa0ivxzstt2dvx09" timestamp="1587293956"&gt;39&lt;/key&gt;&lt;/foreign-keys&gt;&lt;ref-type name="Journal Article"&gt;17&lt;/ref-type&gt;&lt;contributors&gt;&lt;authors&gt;&lt;author&gt;Kellner, Quirin&lt;/author&gt;&lt;author&gt;Worwood, Daniel&lt;/author&gt;&lt;author&gt;Barai, Anup&lt;/author&gt;&lt;author&gt;Widanage, Widanalage Dhammika&lt;/author&gt;&lt;author&gt;Marco, James&lt;/author&gt;&lt;/authors&gt;&lt;/contributors&gt;&lt;titles&gt;&lt;title&gt;Duty-cycle characterisation of large-format automotive lithium ion pouch cells for high performance vehicle applications&lt;/title&gt;&lt;secondary-title&gt;Journal of Energy Storage&lt;/secondary-title&gt;&lt;/titles&gt;&lt;periodical&gt;&lt;full-title&gt;Journal of Energy Storage&lt;/full-title&gt;&lt;/periodical&gt;&lt;pages&gt;170-184&lt;/pages&gt;&lt;volume&gt;19&lt;/volume&gt;&lt;dates&gt;&lt;year&gt;2018&lt;/year&gt;&lt;/dates&gt;&lt;isbn&gt;2352-152X&lt;/isbn&gt;&lt;urls&gt;&lt;/urls&gt;&lt;/record&gt;&lt;/Cite&gt;&lt;/EndNote&gt;</w:instrText>
      </w:r>
      <w:r w:rsidRPr="00563B00">
        <w:fldChar w:fldCharType="separate"/>
      </w:r>
      <w:r w:rsidRPr="00563B00">
        <w:rPr>
          <w:noProof/>
        </w:rPr>
        <w:t>(</w:t>
      </w:r>
      <w:hyperlink w:anchor="_ENREF_13" w:tooltip="Kellner, 2018 #39" w:history="1">
        <w:r w:rsidR="0012265E" w:rsidRPr="00563B00">
          <w:rPr>
            <w:noProof/>
          </w:rPr>
          <w:t>Kellner et al., 2018</w:t>
        </w:r>
      </w:hyperlink>
      <w:r w:rsidRPr="00563B00">
        <w:rPr>
          <w:noProof/>
        </w:rPr>
        <w:t>)</w:t>
      </w:r>
      <w:r w:rsidRPr="00563B00">
        <w:fldChar w:fldCharType="end"/>
      </w:r>
      <w:r w:rsidRPr="00563B00">
        <w:t xml:space="preserve">, which investigated the same battery cell as the thermal images captured by </w:t>
      </w:r>
      <w:r w:rsidRPr="00563B00">
        <w:fldChar w:fldCharType="begin"/>
      </w:r>
      <w:r w:rsidRPr="00563B00">
        <w:instrText xml:space="preserve"> ADDIN EN.CITE &lt;EndNote&gt;&lt;Cite&gt;&lt;Author&gt;Hosseinzadeh&lt;/Author&gt;&lt;Year&gt;2018&lt;/Year&gt;&lt;RecNum&gt;23&lt;/RecNum&gt;&lt;DisplayText&gt;(Hosseinzadeh et al., 2018)&lt;/DisplayText&gt;&lt;record&gt;&lt;rec-number&gt;23&lt;/rec-number&gt;&lt;foreign-keys&gt;&lt;key app="EN" db-id="5tpze92pu5wfaze2dpbpwa0ivxzstt2dvx09" timestamp="1573901512"&gt;23&lt;/key&gt;&lt;/foreign-keys&gt;&lt;ref-type name="Journal Article"&gt;17&lt;/ref-type&gt;&lt;contributors&gt;&lt;authors&gt;&lt;author&gt;Hosseinzadeh, Elham&lt;/author&gt;&lt;author&gt;Genieser, Ronny&lt;/author&gt;&lt;author&gt;Worwood, Daniel&lt;/author&gt;&lt;author&gt;Barai, Anup&lt;/author&gt;&lt;author&gt;Marco, James&lt;/author&gt;&lt;author&gt;Jennings, Paul&lt;/author&gt;&lt;/authors&gt;&lt;/contributors&gt;&lt;titles&gt;&lt;title&gt;A systematic approach for electrochemical-thermal modelling of a large format lithium-ion battery for electric vehicle application&lt;/title&gt;&lt;secondary-title&gt;Journal of power sources&lt;/secondary-title&gt;&lt;/titles&gt;&lt;periodical&gt;&lt;full-title&gt;Journal of Power Sources&lt;/full-title&gt;&lt;/periodical&gt;&lt;pages&gt;77-94&lt;/pages&gt;&lt;volume&gt;382&lt;/volume&gt;&lt;dates&gt;&lt;year&gt;2018&lt;/year&gt;&lt;/dates&gt;&lt;isbn&gt;0378-7753&lt;/isbn&gt;&lt;urls&gt;&lt;/urls&gt;&lt;/record&gt;&lt;/Cite&gt;&lt;/EndNote&gt;</w:instrText>
      </w:r>
      <w:r w:rsidRPr="00563B00">
        <w:fldChar w:fldCharType="separate"/>
      </w:r>
      <w:r w:rsidRPr="00563B00">
        <w:rPr>
          <w:noProof/>
        </w:rPr>
        <w:t>(</w:t>
      </w:r>
      <w:hyperlink w:anchor="_ENREF_10" w:tooltip="Hosseinzadeh, 2018 #23" w:history="1">
        <w:r w:rsidR="0012265E" w:rsidRPr="00563B00">
          <w:rPr>
            <w:noProof/>
          </w:rPr>
          <w:t>Hosseinzadeh et al., 2018</w:t>
        </w:r>
      </w:hyperlink>
      <w:r w:rsidRPr="00563B00">
        <w:rPr>
          <w:noProof/>
        </w:rPr>
        <w:t>)</w:t>
      </w:r>
      <w:r w:rsidRPr="00563B00">
        <w:fldChar w:fldCharType="end"/>
      </w:r>
      <w:r w:rsidRPr="00563B00">
        <w:t>.</w:t>
      </w:r>
    </w:p>
    <w:p w14:paraId="11ABCF76" w14:textId="77777777" w:rsidR="009F127E" w:rsidRPr="00563B00" w:rsidRDefault="009F127E" w:rsidP="00C820E3">
      <w:pPr>
        <w:spacing w:line="360" w:lineRule="auto"/>
        <w:jc w:val="both"/>
      </w:pPr>
    </w:p>
    <w:p w14:paraId="6D9756D4" w14:textId="26E1CED5" w:rsidR="00EC5D63" w:rsidRPr="00563B00" w:rsidRDefault="00EC5D63" w:rsidP="00C820E3">
      <w:pPr>
        <w:pStyle w:val="Caption"/>
        <w:keepNext/>
        <w:spacing w:line="360" w:lineRule="auto"/>
        <w:jc w:val="center"/>
      </w:pPr>
      <w:bookmarkStart w:id="67" w:name="_Ref38633320"/>
      <w:bookmarkStart w:id="68" w:name="_Toc38637520"/>
      <w:bookmarkStart w:id="69" w:name="_Toc38884258"/>
      <w:r w:rsidRPr="00563B00">
        <w:t xml:space="preserve">Table </w:t>
      </w:r>
      <w:r w:rsidRPr="00563B00">
        <w:fldChar w:fldCharType="begin"/>
      </w:r>
      <w:r w:rsidRPr="00563B00">
        <w:instrText xml:space="preserve"> SEQ Table \* ARABIC </w:instrText>
      </w:r>
      <w:r w:rsidRPr="00563B00">
        <w:fldChar w:fldCharType="separate"/>
      </w:r>
      <w:r w:rsidR="005C3FF6">
        <w:rPr>
          <w:noProof/>
        </w:rPr>
        <w:t>3</w:t>
      </w:r>
      <w:r w:rsidRPr="00563B00">
        <w:fldChar w:fldCharType="end"/>
      </w:r>
      <w:bookmarkEnd w:id="67"/>
      <w:r w:rsidRPr="00563B00">
        <w:t xml:space="preserve"> Battery thermal characteristic and parameters</w:t>
      </w:r>
      <w:bookmarkEnd w:id="68"/>
      <w:bookmarkEnd w:id="69"/>
    </w:p>
    <w:tbl>
      <w:tblPr>
        <w:tblStyle w:val="PlainTable3"/>
        <w:tblW w:w="0" w:type="auto"/>
        <w:tblLook w:val="04A0" w:firstRow="1" w:lastRow="0" w:firstColumn="1" w:lastColumn="0" w:noHBand="0" w:noVBand="1"/>
      </w:tblPr>
      <w:tblGrid>
        <w:gridCol w:w="3003"/>
        <w:gridCol w:w="3003"/>
        <w:gridCol w:w="3004"/>
      </w:tblGrid>
      <w:tr w:rsidR="00EC5D63" w:rsidRPr="00563B00" w14:paraId="223FE6FD" w14:textId="77777777" w:rsidTr="00160C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3" w:type="dxa"/>
          </w:tcPr>
          <w:p w14:paraId="61EAFDD2" w14:textId="77777777" w:rsidR="00EC5D63" w:rsidRPr="00563B00" w:rsidRDefault="00EC5D63" w:rsidP="00C820E3">
            <w:pPr>
              <w:tabs>
                <w:tab w:val="center" w:pos="1393"/>
              </w:tabs>
              <w:spacing w:line="360" w:lineRule="auto"/>
              <w:jc w:val="center"/>
            </w:pPr>
            <w:r w:rsidRPr="00563B00">
              <w:t>Notation</w:t>
            </w:r>
          </w:p>
        </w:tc>
        <w:tc>
          <w:tcPr>
            <w:tcW w:w="3003" w:type="dxa"/>
          </w:tcPr>
          <w:p w14:paraId="0F185668" w14:textId="77777777" w:rsidR="00EC5D63" w:rsidRPr="00563B00" w:rsidRDefault="00EC5D63"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Value</w:t>
            </w:r>
          </w:p>
        </w:tc>
        <w:tc>
          <w:tcPr>
            <w:tcW w:w="3004" w:type="dxa"/>
          </w:tcPr>
          <w:p w14:paraId="33B78396" w14:textId="1D966336" w:rsidR="00EC5D63" w:rsidRPr="00563B00" w:rsidRDefault="00EC5D63"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d</w:t>
            </w:r>
            <w:r w:rsidR="005D39FF" w:rsidRPr="00563B00">
              <w:t>escription</w:t>
            </w:r>
          </w:p>
        </w:tc>
      </w:tr>
      <w:tr w:rsidR="00EC5D63" w:rsidRPr="00563B00" w14:paraId="5AE1D6B0"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88D350E" w14:textId="77777777" w:rsidR="00EC5D63" w:rsidRPr="00563B00" w:rsidRDefault="00EC5D63" w:rsidP="00C820E3">
            <w:pPr>
              <w:spacing w:line="360" w:lineRule="auto"/>
              <w:jc w:val="center"/>
            </w:pPr>
            <m:oMathPara>
              <m:oMath>
                <m:r>
                  <m:rPr>
                    <m:sty m:val="bi"/>
                  </m:rPr>
                  <w:rPr>
                    <w:rFonts w:ascii="Cambria Math" w:hAnsi="Cambria Math"/>
                  </w:rPr>
                  <m:t>k</m:t>
                </m:r>
              </m:oMath>
            </m:oMathPara>
          </w:p>
        </w:tc>
        <w:tc>
          <w:tcPr>
            <w:tcW w:w="3003" w:type="dxa"/>
          </w:tcPr>
          <w:p w14:paraId="2C3915F5" w14:textId="71700360" w:rsidR="00EC5D63" w:rsidRPr="00563B00" w:rsidRDefault="009F127E"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8</m:t>
                </m:r>
                <m:f>
                  <m:fPr>
                    <m:ctrlPr>
                      <w:rPr>
                        <w:rFonts w:ascii="Cambria Math" w:hAnsi="Cambria Math"/>
                        <w:i/>
                      </w:rPr>
                    </m:ctrlPr>
                  </m:fPr>
                  <m:num>
                    <m:r>
                      <w:rPr>
                        <w:rFonts w:ascii="Cambria Math" w:hAnsi="Cambria Math"/>
                      </w:rPr>
                      <m:t>W</m:t>
                    </m:r>
                  </m:num>
                  <m:den>
                    <m:r>
                      <w:rPr>
                        <w:rFonts w:ascii="Cambria Math" w:hAnsi="Cambria Math"/>
                      </w:rPr>
                      <m:t>mK</m:t>
                    </m:r>
                  </m:den>
                </m:f>
              </m:oMath>
            </m:oMathPara>
          </w:p>
        </w:tc>
        <w:tc>
          <w:tcPr>
            <w:tcW w:w="3004" w:type="dxa"/>
          </w:tcPr>
          <w:p w14:paraId="250C1080"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Thermal conductivity</w:t>
            </w:r>
          </w:p>
        </w:tc>
      </w:tr>
      <w:tr w:rsidR="00EC5D63" w:rsidRPr="00563B00" w14:paraId="7D4E6C9B" w14:textId="77777777" w:rsidTr="00160C46">
        <w:tc>
          <w:tcPr>
            <w:cnfStyle w:val="001000000000" w:firstRow="0" w:lastRow="0" w:firstColumn="1" w:lastColumn="0" w:oddVBand="0" w:evenVBand="0" w:oddHBand="0" w:evenHBand="0" w:firstRowFirstColumn="0" w:firstRowLastColumn="0" w:lastRowFirstColumn="0" w:lastRowLastColumn="0"/>
            <w:tcW w:w="3003" w:type="dxa"/>
          </w:tcPr>
          <w:p w14:paraId="24F61620" w14:textId="77777777" w:rsidR="00EC5D63" w:rsidRPr="00563B00" w:rsidRDefault="00CA60CB" w:rsidP="00C820E3">
            <w:pPr>
              <w:spacing w:line="360" w:lineRule="auto"/>
              <w:jc w:val="center"/>
            </w:pPr>
            <m:oMathPara>
              <m:oMath>
                <m:sSub>
                  <m:sSubPr>
                    <m:ctrlPr>
                      <w:rPr>
                        <w:rFonts w:ascii="Cambria Math" w:hAnsi="Cambria Math"/>
                        <w:b w:val="0"/>
                        <w:bCs w:val="0"/>
                        <w:i/>
                        <w:caps w:val="0"/>
                      </w:rPr>
                    </m:ctrlPr>
                  </m:sSubPr>
                  <m:e>
                    <m:r>
                      <m:rPr>
                        <m:sty m:val="bi"/>
                      </m:rPr>
                      <w:rPr>
                        <w:rFonts w:ascii="Cambria Math" w:hAnsi="Cambria Math"/>
                      </w:rPr>
                      <m:t>c</m:t>
                    </m:r>
                  </m:e>
                  <m:sub>
                    <m:r>
                      <m:rPr>
                        <m:sty m:val="bi"/>
                      </m:rPr>
                      <w:rPr>
                        <w:rFonts w:ascii="Cambria Math" w:hAnsi="Cambria Math"/>
                      </w:rPr>
                      <m:t>p</m:t>
                    </m:r>
                  </m:sub>
                </m:sSub>
              </m:oMath>
            </m:oMathPara>
          </w:p>
        </w:tc>
        <w:tc>
          <w:tcPr>
            <w:tcW w:w="3003" w:type="dxa"/>
          </w:tcPr>
          <w:p w14:paraId="0FBB8A97" w14:textId="2D3B44E1" w:rsidR="00EC5D63" w:rsidRPr="00563B00" w:rsidRDefault="00AE6239" w:rsidP="00C820E3">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100</m:t>
                </m:r>
                <m:f>
                  <m:fPr>
                    <m:ctrlPr>
                      <w:rPr>
                        <w:rFonts w:ascii="Cambria Math" w:hAnsi="Cambria Math"/>
                        <w:i/>
                      </w:rPr>
                    </m:ctrlPr>
                  </m:fPr>
                  <m:num>
                    <m:r>
                      <w:rPr>
                        <w:rFonts w:ascii="Cambria Math" w:hAnsi="Cambria Math"/>
                      </w:rPr>
                      <m:t>J</m:t>
                    </m:r>
                  </m:num>
                  <m:den>
                    <m:r>
                      <w:rPr>
                        <w:rFonts w:ascii="Cambria Math" w:hAnsi="Cambria Math"/>
                      </w:rPr>
                      <m:t>kgK</m:t>
                    </m:r>
                  </m:den>
                </m:f>
              </m:oMath>
            </m:oMathPara>
          </w:p>
        </w:tc>
        <w:tc>
          <w:tcPr>
            <w:tcW w:w="3004" w:type="dxa"/>
          </w:tcPr>
          <w:p w14:paraId="28C088D7" w14:textId="77777777" w:rsidR="00EC5D63" w:rsidRPr="00563B00" w:rsidRDefault="00EC5D63" w:rsidP="00C820E3">
            <w:pPr>
              <w:spacing w:line="360" w:lineRule="auto"/>
              <w:jc w:val="center"/>
              <w:cnfStyle w:val="000000000000" w:firstRow="0" w:lastRow="0" w:firstColumn="0" w:lastColumn="0" w:oddVBand="0" w:evenVBand="0" w:oddHBand="0" w:evenHBand="0" w:firstRowFirstColumn="0" w:firstRowLastColumn="0" w:lastRowFirstColumn="0" w:lastRowLastColumn="0"/>
            </w:pPr>
            <w:r w:rsidRPr="00563B00">
              <w:t>Specific heat capacity</w:t>
            </w:r>
          </w:p>
        </w:tc>
      </w:tr>
      <w:tr w:rsidR="00EC5D63" w:rsidRPr="00563B00" w14:paraId="4BE07B96"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4A9619B" w14:textId="77777777" w:rsidR="00EC5D63" w:rsidRPr="00563B00" w:rsidRDefault="00EC5D63" w:rsidP="00C820E3">
            <w:pPr>
              <w:spacing w:line="360" w:lineRule="auto"/>
              <w:jc w:val="center"/>
            </w:pPr>
            <m:oMathPara>
              <m:oMath>
                <m:r>
                  <m:rPr>
                    <m:sty m:val="bi"/>
                  </m:rPr>
                  <w:rPr>
                    <w:rFonts w:ascii="Cambria Math" w:hAnsi="Cambria Math"/>
                  </w:rPr>
                  <m:t>ρ</m:t>
                </m:r>
              </m:oMath>
            </m:oMathPara>
          </w:p>
        </w:tc>
        <w:tc>
          <w:tcPr>
            <w:tcW w:w="3003" w:type="dxa"/>
          </w:tcPr>
          <w:p w14:paraId="31125558" w14:textId="1252F339" w:rsidR="00EC5D63" w:rsidRPr="00563B00" w:rsidRDefault="009F127E"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2551.7</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oMath>
            </m:oMathPara>
          </w:p>
        </w:tc>
        <w:tc>
          <w:tcPr>
            <w:tcW w:w="3004" w:type="dxa"/>
          </w:tcPr>
          <w:p w14:paraId="2760E93C"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Density</w:t>
            </w:r>
          </w:p>
        </w:tc>
      </w:tr>
    </w:tbl>
    <w:p w14:paraId="08D4CF42" w14:textId="77777777" w:rsidR="00EC5D63" w:rsidRPr="00563B00" w:rsidRDefault="00EC5D63" w:rsidP="00C820E3">
      <w:pPr>
        <w:spacing w:line="360" w:lineRule="auto"/>
        <w:jc w:val="both"/>
      </w:pPr>
    </w:p>
    <w:p w14:paraId="7DF20CB2" w14:textId="14ADF53C" w:rsidR="00EC5D63" w:rsidRPr="00563B00" w:rsidRDefault="00EC5D63" w:rsidP="00C820E3">
      <w:pPr>
        <w:spacing w:line="360" w:lineRule="auto"/>
        <w:jc w:val="both"/>
      </w:pPr>
      <w:r w:rsidRPr="00563B00">
        <w:t xml:space="preserve">The following values were used to model the tabs and the battery’s electric </w:t>
      </w:r>
      <w:r w:rsidR="00E777C8" w:rsidRPr="00563B00">
        <w:t xml:space="preserve">and thermal </w:t>
      </w:r>
      <w:r w:rsidRPr="00563B00">
        <w:t xml:space="preserve">properties </w:t>
      </w:r>
      <w:r w:rsidR="00724167" w:rsidRPr="00563B00">
        <w:fldChar w:fldCharType="begin"/>
      </w:r>
      <w:r w:rsidR="00724167" w:rsidRPr="00563B00">
        <w:instrText xml:space="preserve"> ADDIN EN.CITE &lt;EndNote&gt;&lt;Cite&gt;&lt;Author&gt;Kellner&lt;/Author&gt;&lt;Year&gt;2018&lt;/Year&gt;&lt;RecNum&gt;39&lt;/RecNum&gt;&lt;DisplayText&gt;(Kellner et al., 2018)&lt;/DisplayText&gt;&lt;record&gt;&lt;rec-number&gt;39&lt;/rec-number&gt;&lt;foreign-keys&gt;&lt;key app="EN" db-id="5tpze92pu5wfaze2dpbpwa0ivxzstt2dvx09" timestamp="1587293956"&gt;39&lt;/key&gt;&lt;/foreign-keys&gt;&lt;ref-type name="Journal Article"&gt;17&lt;/ref-type&gt;&lt;contributors&gt;&lt;authors&gt;&lt;author&gt;Kellner, Quirin&lt;/author&gt;&lt;author&gt;Worwood, Daniel&lt;/author&gt;&lt;author&gt;Barai, Anup&lt;/author&gt;&lt;author&gt;Widanage, Widanalage Dhammika&lt;/author&gt;&lt;author&gt;Marco, James&lt;/author&gt;&lt;/authors&gt;&lt;/contributors&gt;&lt;titles&gt;&lt;title&gt;Duty-cycle characterisation of large-format automotive lithium ion pouch cells for high performance vehicle applications&lt;/title&gt;&lt;secondary-title&gt;Journal of Energy Storage&lt;/secondary-title&gt;&lt;/titles&gt;&lt;periodical&gt;&lt;full-title&gt;Journal of Energy Storage&lt;/full-title&gt;&lt;/periodical&gt;&lt;pages&gt;170-184&lt;/pages&gt;&lt;volume&gt;19&lt;/volume&gt;&lt;dates&gt;&lt;year&gt;2018&lt;/year&gt;&lt;/dates&gt;&lt;isbn&gt;2352-152X&lt;/isbn&gt;&lt;urls&gt;&lt;/urls&gt;&lt;/record&gt;&lt;/Cite&gt;&lt;/EndNote&gt;</w:instrText>
      </w:r>
      <w:r w:rsidR="00724167" w:rsidRPr="00563B00">
        <w:fldChar w:fldCharType="separate"/>
      </w:r>
      <w:r w:rsidR="00724167" w:rsidRPr="00563B00">
        <w:rPr>
          <w:noProof/>
        </w:rPr>
        <w:t>(</w:t>
      </w:r>
      <w:hyperlink w:anchor="_ENREF_13" w:tooltip="Kellner, 2018 #39" w:history="1">
        <w:r w:rsidR="0012265E" w:rsidRPr="00563B00">
          <w:rPr>
            <w:noProof/>
          </w:rPr>
          <w:t>Kellner et al., 2018</w:t>
        </w:r>
      </w:hyperlink>
      <w:r w:rsidR="00724167" w:rsidRPr="00563B00">
        <w:rPr>
          <w:noProof/>
        </w:rPr>
        <w:t>)</w:t>
      </w:r>
      <w:r w:rsidR="00724167" w:rsidRPr="00563B00">
        <w:fldChar w:fldCharType="end"/>
      </w:r>
      <w:r w:rsidR="00E777C8" w:rsidRPr="00563B00">
        <w:t>.</w:t>
      </w:r>
    </w:p>
    <w:p w14:paraId="49DDF562" w14:textId="77CA133D" w:rsidR="00EC5D63" w:rsidRPr="00563B00" w:rsidRDefault="00EC5D63" w:rsidP="00C820E3">
      <w:pPr>
        <w:pStyle w:val="Caption"/>
        <w:keepNext/>
        <w:spacing w:line="360" w:lineRule="auto"/>
        <w:jc w:val="center"/>
      </w:pPr>
      <w:bookmarkStart w:id="70" w:name="_Ref38663792"/>
      <w:bookmarkStart w:id="71" w:name="_Toc38637521"/>
      <w:bookmarkStart w:id="72" w:name="_Toc38884259"/>
      <w:r w:rsidRPr="00563B00">
        <w:t xml:space="preserve">Table </w:t>
      </w:r>
      <w:r w:rsidRPr="00563B00">
        <w:fldChar w:fldCharType="begin"/>
      </w:r>
      <w:r w:rsidRPr="00563B00">
        <w:instrText xml:space="preserve"> SEQ Table \* ARABIC </w:instrText>
      </w:r>
      <w:r w:rsidRPr="00563B00">
        <w:fldChar w:fldCharType="separate"/>
      </w:r>
      <w:r w:rsidR="005C3FF6">
        <w:rPr>
          <w:noProof/>
        </w:rPr>
        <w:t>4</w:t>
      </w:r>
      <w:r w:rsidRPr="00563B00">
        <w:fldChar w:fldCharType="end"/>
      </w:r>
      <w:bookmarkEnd w:id="70"/>
      <w:r w:rsidRPr="00563B00">
        <w:t xml:space="preserve"> XALT Energy® 53Ah NMC pouch cell thermophysical and electric properties</w:t>
      </w:r>
      <w:bookmarkEnd w:id="71"/>
      <w:bookmarkEnd w:id="72"/>
    </w:p>
    <w:tbl>
      <w:tblPr>
        <w:tblStyle w:val="PlainTable3"/>
        <w:tblW w:w="0" w:type="auto"/>
        <w:tblLook w:val="04A0" w:firstRow="1" w:lastRow="0" w:firstColumn="1" w:lastColumn="0" w:noHBand="0" w:noVBand="1"/>
      </w:tblPr>
      <w:tblGrid>
        <w:gridCol w:w="3003"/>
        <w:gridCol w:w="3003"/>
        <w:gridCol w:w="3004"/>
      </w:tblGrid>
      <w:tr w:rsidR="00EC5D63" w:rsidRPr="00563B00" w14:paraId="66DC7234" w14:textId="77777777" w:rsidTr="00160C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3" w:type="dxa"/>
            <w:vAlign w:val="center"/>
          </w:tcPr>
          <w:p w14:paraId="631BA005" w14:textId="77777777" w:rsidR="00EC5D63" w:rsidRPr="00563B00" w:rsidRDefault="00EC5D63" w:rsidP="00C820E3">
            <w:pPr>
              <w:tabs>
                <w:tab w:val="center" w:pos="1393"/>
              </w:tabs>
              <w:spacing w:line="360" w:lineRule="auto"/>
              <w:jc w:val="center"/>
            </w:pPr>
            <w:r w:rsidRPr="00563B00">
              <w:t>Notation</w:t>
            </w:r>
          </w:p>
        </w:tc>
        <w:tc>
          <w:tcPr>
            <w:tcW w:w="3003" w:type="dxa"/>
            <w:vAlign w:val="center"/>
          </w:tcPr>
          <w:p w14:paraId="35D6BD7A" w14:textId="77777777" w:rsidR="00EC5D63" w:rsidRPr="00563B00" w:rsidRDefault="00EC5D63"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Value</w:t>
            </w:r>
          </w:p>
        </w:tc>
        <w:tc>
          <w:tcPr>
            <w:tcW w:w="3004" w:type="dxa"/>
            <w:vAlign w:val="center"/>
          </w:tcPr>
          <w:p w14:paraId="0A2FCD1C" w14:textId="77777777" w:rsidR="00EC5D63" w:rsidRPr="00563B00" w:rsidRDefault="00EC5D63"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Description</w:t>
            </w:r>
          </w:p>
        </w:tc>
      </w:tr>
      <w:tr w:rsidR="00EC5D63" w:rsidRPr="00563B00" w14:paraId="3E0DF188"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32161639" w14:textId="77777777" w:rsidR="00EC5D63" w:rsidRPr="00563B00" w:rsidRDefault="00EC5D63" w:rsidP="00C820E3">
            <w:pPr>
              <w:spacing w:line="360" w:lineRule="auto"/>
              <w:jc w:val="center"/>
              <w:rPr>
                <w:b w:val="0"/>
                <w:bCs w:val="0"/>
                <w:i/>
              </w:rPr>
            </w:pPr>
            <m:oMathPara>
              <m:oMath>
                <m:r>
                  <m:rPr>
                    <m:sty m:val="bi"/>
                  </m:rPr>
                  <w:rPr>
                    <w:rFonts w:ascii="Cambria Math" w:hAnsi="Cambria Math"/>
                  </w:rPr>
                  <m:t>R</m:t>
                </m:r>
              </m:oMath>
            </m:oMathPara>
          </w:p>
        </w:tc>
        <w:tc>
          <w:tcPr>
            <w:tcW w:w="3003" w:type="dxa"/>
            <w:vAlign w:val="center"/>
          </w:tcPr>
          <w:p w14:paraId="145F60AD" w14:textId="141BD7F4" w:rsidR="00EC5D63" w:rsidRPr="00563B00" w:rsidRDefault="009F127E"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33×</m:t>
                </m:r>
                <m:sSup>
                  <m:sSupPr>
                    <m:ctrlPr>
                      <w:rPr>
                        <w:rFonts w:ascii="Cambria Math" w:hAnsi="Cambria Math"/>
                        <w:i/>
                      </w:rPr>
                    </m:ctrlPr>
                  </m:sSupPr>
                  <m:e>
                    <m:r>
                      <w:rPr>
                        <w:rFonts w:ascii="Cambria Math" w:hAnsi="Cambria Math"/>
                      </w:rPr>
                      <m:t>10</m:t>
                    </m:r>
                  </m:e>
                  <m:sup>
                    <m:r>
                      <w:rPr>
                        <w:rFonts w:ascii="Cambria Math" w:hAnsi="Cambria Math"/>
                      </w:rPr>
                      <m:t>-3</m:t>
                    </m:r>
                  </m:sup>
                </m:sSup>
                <m:r>
                  <m:rPr>
                    <m:sty m:val="p"/>
                  </m:rPr>
                  <w:rPr>
                    <w:rFonts w:ascii="Cambria Math" w:hAnsi="Cambria Math"/>
                  </w:rPr>
                  <m:t xml:space="preserve"> Ω</m:t>
                </m:r>
              </m:oMath>
            </m:oMathPara>
          </w:p>
        </w:tc>
        <w:tc>
          <w:tcPr>
            <w:tcW w:w="3004" w:type="dxa"/>
            <w:vAlign w:val="center"/>
          </w:tcPr>
          <w:p w14:paraId="2A0C89C4"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Resistance of Cell</w:t>
            </w:r>
          </w:p>
        </w:tc>
      </w:tr>
      <w:tr w:rsidR="009F127E" w:rsidRPr="00563B00" w14:paraId="66EAA40E" w14:textId="77777777" w:rsidTr="00160C46">
        <w:tc>
          <w:tcPr>
            <w:cnfStyle w:val="001000000000" w:firstRow="0" w:lastRow="0" w:firstColumn="1" w:lastColumn="0" w:oddVBand="0" w:evenVBand="0" w:oddHBand="0" w:evenHBand="0" w:firstRowFirstColumn="0" w:firstRowLastColumn="0" w:lastRowFirstColumn="0" w:lastRowLastColumn="0"/>
            <w:tcW w:w="3003" w:type="dxa"/>
            <w:vAlign w:val="center"/>
          </w:tcPr>
          <w:p w14:paraId="37F7B344" w14:textId="77777777" w:rsidR="009F127E" w:rsidRPr="00563B00" w:rsidRDefault="00CA60CB" w:rsidP="00C820E3">
            <w:pPr>
              <w:spacing w:line="360" w:lineRule="auto"/>
              <w:jc w:val="center"/>
            </w:pPr>
            <m:oMathPara>
              <m:oMath>
                <m:sSub>
                  <m:sSubPr>
                    <m:ctrlPr>
                      <w:rPr>
                        <w:rFonts w:ascii="Cambria Math" w:hAnsi="Cambria Math"/>
                        <w:b w:val="0"/>
                        <w:bCs w:val="0"/>
                        <w:i/>
                        <w:caps w:val="0"/>
                      </w:rPr>
                    </m:ctrlPr>
                  </m:sSubPr>
                  <m:e>
                    <m:r>
                      <m:rPr>
                        <m:sty m:val="bi"/>
                      </m:rPr>
                      <w:rPr>
                        <w:rFonts w:ascii="Cambria Math" w:hAnsi="Cambria Math"/>
                        <w:caps w:val="0"/>
                      </w:rPr>
                      <m:t>R</m:t>
                    </m:r>
                  </m:e>
                  <m:sub>
                    <m:r>
                      <m:rPr>
                        <m:sty m:val="bi"/>
                      </m:rPr>
                      <w:rPr>
                        <w:rFonts w:ascii="Cambria Math" w:hAnsi="Cambria Math"/>
                        <w:caps w:val="0"/>
                      </w:rPr>
                      <m:t>pos</m:t>
                    </m:r>
                  </m:sub>
                </m:sSub>
              </m:oMath>
            </m:oMathPara>
          </w:p>
        </w:tc>
        <w:tc>
          <w:tcPr>
            <w:tcW w:w="3003" w:type="dxa"/>
            <w:vAlign w:val="center"/>
          </w:tcPr>
          <w:p w14:paraId="34A50EC5" w14:textId="06C20252" w:rsidR="009F127E" w:rsidRPr="00563B00" w:rsidRDefault="009F127E" w:rsidP="00C820E3">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3.37×</m:t>
                </m:r>
                <m:sSup>
                  <m:sSupPr>
                    <m:ctrlPr>
                      <w:rPr>
                        <w:rFonts w:ascii="Cambria Math" w:hAnsi="Cambria Math"/>
                        <w:i/>
                      </w:rPr>
                    </m:ctrlPr>
                  </m:sSupPr>
                  <m:e>
                    <m:r>
                      <w:rPr>
                        <w:rFonts w:ascii="Cambria Math" w:hAnsi="Cambria Math"/>
                      </w:rPr>
                      <m:t>10</m:t>
                    </m:r>
                  </m:e>
                  <m:sup>
                    <m:r>
                      <w:rPr>
                        <w:rFonts w:ascii="Cambria Math" w:hAnsi="Cambria Math"/>
                      </w:rPr>
                      <m:t>-5</m:t>
                    </m:r>
                  </m:sup>
                </m:sSup>
                <m:r>
                  <m:rPr>
                    <m:sty m:val="p"/>
                  </m:rPr>
                  <w:rPr>
                    <w:rFonts w:ascii="Cambria Math" w:hAnsi="Cambria Math"/>
                  </w:rPr>
                  <m:t xml:space="preserve"> Ω</m:t>
                </m:r>
              </m:oMath>
            </m:oMathPara>
          </w:p>
        </w:tc>
        <w:tc>
          <w:tcPr>
            <w:tcW w:w="3004" w:type="dxa"/>
            <w:vAlign w:val="center"/>
          </w:tcPr>
          <w:p w14:paraId="3B3477F4" w14:textId="77777777" w:rsidR="009F127E" w:rsidRPr="00563B00" w:rsidRDefault="009F127E" w:rsidP="00C820E3">
            <w:pPr>
              <w:spacing w:line="360" w:lineRule="auto"/>
              <w:jc w:val="center"/>
              <w:cnfStyle w:val="000000000000" w:firstRow="0" w:lastRow="0" w:firstColumn="0" w:lastColumn="0" w:oddVBand="0" w:evenVBand="0" w:oddHBand="0" w:evenHBand="0" w:firstRowFirstColumn="0" w:firstRowLastColumn="0" w:lastRowFirstColumn="0" w:lastRowLastColumn="0"/>
            </w:pPr>
            <w:r w:rsidRPr="00563B00">
              <w:t>Resistance of positive tab</w:t>
            </w:r>
          </w:p>
        </w:tc>
      </w:tr>
      <w:tr w:rsidR="00EC5D63" w:rsidRPr="00563B00" w14:paraId="0569E91C"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52A493D0" w14:textId="77777777" w:rsidR="00EC5D63" w:rsidRPr="00563B00" w:rsidRDefault="00CA60CB" w:rsidP="00C820E3">
            <w:pPr>
              <w:spacing w:line="360" w:lineRule="auto"/>
              <w:jc w:val="center"/>
            </w:pPr>
            <m:oMathPara>
              <m:oMath>
                <m:sSub>
                  <m:sSubPr>
                    <m:ctrlPr>
                      <w:rPr>
                        <w:rFonts w:ascii="Cambria Math" w:hAnsi="Cambria Math"/>
                        <w:b w:val="0"/>
                        <w:bCs w:val="0"/>
                        <w:i/>
                        <w:caps w:val="0"/>
                      </w:rPr>
                    </m:ctrlPr>
                  </m:sSubPr>
                  <m:e>
                    <m:r>
                      <m:rPr>
                        <m:sty m:val="bi"/>
                      </m:rPr>
                      <w:rPr>
                        <w:rFonts w:ascii="Cambria Math" w:hAnsi="Cambria Math"/>
                        <w:caps w:val="0"/>
                      </w:rPr>
                      <m:t>R</m:t>
                    </m:r>
                  </m:e>
                  <m:sub>
                    <m:r>
                      <m:rPr>
                        <m:sty m:val="bi"/>
                      </m:rPr>
                      <w:rPr>
                        <w:rFonts w:ascii="Cambria Math" w:hAnsi="Cambria Math"/>
                        <w:caps w:val="0"/>
                      </w:rPr>
                      <m:t>neg</m:t>
                    </m:r>
                  </m:sub>
                </m:sSub>
              </m:oMath>
            </m:oMathPara>
          </w:p>
        </w:tc>
        <w:tc>
          <w:tcPr>
            <w:tcW w:w="3003" w:type="dxa"/>
            <w:vAlign w:val="center"/>
          </w:tcPr>
          <w:p w14:paraId="0EC76D87" w14:textId="20FDCF78" w:rsidR="00EC5D63" w:rsidRPr="00563B00" w:rsidRDefault="009F127E"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3.48×</m:t>
                </m:r>
                <m:sSup>
                  <m:sSupPr>
                    <m:ctrlPr>
                      <w:rPr>
                        <w:rFonts w:ascii="Cambria Math" w:hAnsi="Cambria Math"/>
                        <w:i/>
                      </w:rPr>
                    </m:ctrlPr>
                  </m:sSupPr>
                  <m:e>
                    <m:r>
                      <w:rPr>
                        <w:rFonts w:ascii="Cambria Math" w:hAnsi="Cambria Math"/>
                      </w:rPr>
                      <m:t>10</m:t>
                    </m:r>
                  </m:e>
                  <m:sup>
                    <m:r>
                      <w:rPr>
                        <w:rFonts w:ascii="Cambria Math" w:hAnsi="Cambria Math"/>
                      </w:rPr>
                      <m:t>-5</m:t>
                    </m:r>
                  </m:sup>
                </m:sSup>
                <m:r>
                  <m:rPr>
                    <m:sty m:val="p"/>
                  </m:rPr>
                  <w:rPr>
                    <w:rFonts w:ascii="Cambria Math" w:hAnsi="Cambria Math"/>
                  </w:rPr>
                  <m:t xml:space="preserve"> Ω</m:t>
                </m:r>
              </m:oMath>
            </m:oMathPara>
          </w:p>
        </w:tc>
        <w:tc>
          <w:tcPr>
            <w:tcW w:w="3004" w:type="dxa"/>
            <w:vAlign w:val="center"/>
          </w:tcPr>
          <w:p w14:paraId="13C19B27"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Resistance of negative tab</w:t>
            </w:r>
          </w:p>
        </w:tc>
      </w:tr>
      <w:tr w:rsidR="00EC5D63" w:rsidRPr="00563B00" w14:paraId="411A909F" w14:textId="77777777" w:rsidTr="00160C46">
        <w:tc>
          <w:tcPr>
            <w:cnfStyle w:val="001000000000" w:firstRow="0" w:lastRow="0" w:firstColumn="1" w:lastColumn="0" w:oddVBand="0" w:evenVBand="0" w:oddHBand="0" w:evenHBand="0" w:firstRowFirstColumn="0" w:firstRowLastColumn="0" w:lastRowFirstColumn="0" w:lastRowLastColumn="0"/>
            <w:tcW w:w="3003" w:type="dxa"/>
            <w:vAlign w:val="center"/>
          </w:tcPr>
          <w:p w14:paraId="4B2084A7" w14:textId="77777777" w:rsidR="00EC5D63" w:rsidRPr="00563B00" w:rsidRDefault="00CA60CB" w:rsidP="00C820E3">
            <w:pPr>
              <w:spacing w:line="360" w:lineRule="auto"/>
              <w:jc w:val="center"/>
              <w:rPr>
                <w:rFonts w:ascii="Calibri" w:eastAsia="Calibri" w:hAnsi="Calibri" w:cs="Arial"/>
              </w:rPr>
            </w:pPr>
            <m:oMathPara>
              <m:oMath>
                <m:sSub>
                  <m:sSubPr>
                    <m:ctrlPr>
                      <w:rPr>
                        <w:rFonts w:ascii="Cambria Math" w:hAnsi="Cambria Math"/>
                        <w:b w:val="0"/>
                        <w:bCs w:val="0"/>
                        <w:i/>
                        <w:caps w:val="0"/>
                      </w:rPr>
                    </m:ctrlPr>
                  </m:sSubPr>
                  <m:e>
                    <m:r>
                      <m:rPr>
                        <m:sty m:val="bi"/>
                      </m:rPr>
                      <w:rPr>
                        <w:rFonts w:ascii="Cambria Math" w:hAnsi="Cambria Math"/>
                        <w:caps w:val="0"/>
                      </w:rPr>
                      <m:t>W</m:t>
                    </m:r>
                  </m:e>
                  <m:sub>
                    <m:r>
                      <m:rPr>
                        <m:sty m:val="bi"/>
                      </m:rPr>
                      <w:rPr>
                        <w:rFonts w:ascii="Cambria Math" w:hAnsi="Cambria Math"/>
                        <w:caps w:val="0"/>
                      </w:rPr>
                      <m:t>pos</m:t>
                    </m:r>
                  </m:sub>
                </m:sSub>
              </m:oMath>
            </m:oMathPara>
          </w:p>
        </w:tc>
        <w:tc>
          <w:tcPr>
            <w:tcW w:w="3003" w:type="dxa"/>
            <w:vAlign w:val="center"/>
          </w:tcPr>
          <w:p w14:paraId="398DDE53" w14:textId="77777777" w:rsidR="00EC5D63" w:rsidRPr="00563B00" w:rsidRDefault="00EC5D63"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m:oMathPara>
              <m:oMath>
                <m:r>
                  <w:rPr>
                    <w:rFonts w:ascii="Cambria Math" w:hAnsi="Cambria Math"/>
                  </w:rPr>
                  <m:t>0.08 m</m:t>
                </m:r>
              </m:oMath>
            </m:oMathPara>
          </w:p>
        </w:tc>
        <w:tc>
          <w:tcPr>
            <w:tcW w:w="3004" w:type="dxa"/>
            <w:vAlign w:val="center"/>
          </w:tcPr>
          <w:p w14:paraId="1296DFF6" w14:textId="77777777" w:rsidR="00EC5D63" w:rsidRPr="00563B00" w:rsidRDefault="00EC5D63" w:rsidP="00C820E3">
            <w:pPr>
              <w:spacing w:line="360" w:lineRule="auto"/>
              <w:jc w:val="center"/>
              <w:cnfStyle w:val="000000000000" w:firstRow="0" w:lastRow="0" w:firstColumn="0" w:lastColumn="0" w:oddVBand="0" w:evenVBand="0" w:oddHBand="0" w:evenHBand="0" w:firstRowFirstColumn="0" w:firstRowLastColumn="0" w:lastRowFirstColumn="0" w:lastRowLastColumn="0"/>
            </w:pPr>
            <w:r w:rsidRPr="00563B00">
              <w:t>Width of positive tab</w:t>
            </w:r>
          </w:p>
        </w:tc>
      </w:tr>
      <w:tr w:rsidR="00EC5D63" w:rsidRPr="00563B00" w14:paraId="027EBD2E"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332AFCB4" w14:textId="77777777" w:rsidR="00EC5D63" w:rsidRPr="00563B00" w:rsidRDefault="00CA60CB" w:rsidP="00C820E3">
            <w:pPr>
              <w:spacing w:line="360" w:lineRule="auto"/>
              <w:jc w:val="center"/>
              <w:rPr>
                <w:rFonts w:ascii="Calibri" w:eastAsia="Calibri" w:hAnsi="Calibri" w:cs="Arial"/>
              </w:rPr>
            </w:pPr>
            <m:oMathPara>
              <m:oMath>
                <m:sSub>
                  <m:sSubPr>
                    <m:ctrlPr>
                      <w:rPr>
                        <w:rFonts w:ascii="Cambria Math" w:hAnsi="Cambria Math"/>
                        <w:b w:val="0"/>
                        <w:bCs w:val="0"/>
                        <w:i/>
                        <w:caps w:val="0"/>
                      </w:rPr>
                    </m:ctrlPr>
                  </m:sSubPr>
                  <m:e>
                    <m:r>
                      <m:rPr>
                        <m:sty m:val="bi"/>
                      </m:rPr>
                      <w:rPr>
                        <w:rFonts w:ascii="Cambria Math" w:hAnsi="Cambria Math"/>
                        <w:caps w:val="0"/>
                      </w:rPr>
                      <m:t>W</m:t>
                    </m:r>
                  </m:e>
                  <m:sub>
                    <m:r>
                      <m:rPr>
                        <m:sty m:val="bi"/>
                      </m:rPr>
                      <w:rPr>
                        <w:rFonts w:ascii="Cambria Math" w:hAnsi="Cambria Math"/>
                        <w:caps w:val="0"/>
                      </w:rPr>
                      <m:t>neg</m:t>
                    </m:r>
                  </m:sub>
                </m:sSub>
              </m:oMath>
            </m:oMathPara>
          </w:p>
        </w:tc>
        <w:tc>
          <w:tcPr>
            <w:tcW w:w="3003" w:type="dxa"/>
            <w:vAlign w:val="center"/>
          </w:tcPr>
          <w:p w14:paraId="132D502C"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rPr>
            </w:pPr>
            <m:oMathPara>
              <m:oMath>
                <m:r>
                  <w:rPr>
                    <w:rFonts w:ascii="Cambria Math" w:hAnsi="Cambria Math"/>
                  </w:rPr>
                  <m:t>0.08 m</m:t>
                </m:r>
              </m:oMath>
            </m:oMathPara>
          </w:p>
        </w:tc>
        <w:tc>
          <w:tcPr>
            <w:tcW w:w="3004" w:type="dxa"/>
            <w:vAlign w:val="center"/>
          </w:tcPr>
          <w:p w14:paraId="4C696619"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Width of negative tab</w:t>
            </w:r>
          </w:p>
        </w:tc>
      </w:tr>
      <w:tr w:rsidR="00EC5D63" w:rsidRPr="00563B00" w14:paraId="466FDE42" w14:textId="77777777" w:rsidTr="00160C46">
        <w:tc>
          <w:tcPr>
            <w:cnfStyle w:val="001000000000" w:firstRow="0" w:lastRow="0" w:firstColumn="1" w:lastColumn="0" w:oddVBand="0" w:evenVBand="0" w:oddHBand="0" w:evenHBand="0" w:firstRowFirstColumn="0" w:firstRowLastColumn="0" w:lastRowFirstColumn="0" w:lastRowLastColumn="0"/>
            <w:tcW w:w="3003" w:type="dxa"/>
            <w:vAlign w:val="center"/>
          </w:tcPr>
          <w:p w14:paraId="532C36FF" w14:textId="77777777" w:rsidR="00EC5D63" w:rsidRPr="00563B00" w:rsidRDefault="00CA60CB" w:rsidP="00C820E3">
            <w:pPr>
              <w:spacing w:line="360" w:lineRule="auto"/>
              <w:jc w:val="center"/>
              <w:rPr>
                <w:rFonts w:ascii="Calibri" w:eastAsia="Calibri" w:hAnsi="Calibri" w:cs="Arial"/>
                <w:b w:val="0"/>
                <w:bCs w:val="0"/>
                <w:caps w:val="0"/>
              </w:rPr>
            </w:pPr>
            <m:oMathPara>
              <m:oMath>
                <m:sSub>
                  <m:sSubPr>
                    <m:ctrlPr>
                      <w:rPr>
                        <w:rFonts w:ascii="Cambria Math" w:hAnsi="Cambria Math"/>
                        <w:b w:val="0"/>
                        <w:bCs w:val="0"/>
                        <w:i/>
                        <w:caps w:val="0"/>
                      </w:rPr>
                    </m:ctrlPr>
                  </m:sSubPr>
                  <m:e>
                    <m:r>
                      <m:rPr>
                        <m:sty m:val="bi"/>
                      </m:rPr>
                      <w:rPr>
                        <w:rFonts w:ascii="Cambria Math" w:hAnsi="Cambria Math"/>
                        <w:caps w:val="0"/>
                      </w:rPr>
                      <m:t>k</m:t>
                    </m:r>
                  </m:e>
                  <m:sub>
                    <m:r>
                      <m:rPr>
                        <m:sty m:val="bi"/>
                      </m:rPr>
                      <w:rPr>
                        <w:rFonts w:ascii="Cambria Math" w:hAnsi="Cambria Math"/>
                        <w:caps w:val="0"/>
                      </w:rPr>
                      <m:t>pos</m:t>
                    </m:r>
                  </m:sub>
                </m:sSub>
              </m:oMath>
            </m:oMathPara>
          </w:p>
        </w:tc>
        <w:tc>
          <w:tcPr>
            <w:tcW w:w="3003" w:type="dxa"/>
            <w:vAlign w:val="center"/>
          </w:tcPr>
          <w:p w14:paraId="6246B1B3" w14:textId="5A393CB1" w:rsidR="00EC5D63" w:rsidRPr="00563B00" w:rsidRDefault="00AB4F1A"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m:oMathPara>
              <m:oMath>
                <m:r>
                  <w:rPr>
                    <w:rFonts w:ascii="Cambria Math" w:hAnsi="Cambria Math"/>
                  </w:rPr>
                  <m:t>387</m:t>
                </m:r>
                <m:f>
                  <m:fPr>
                    <m:ctrlPr>
                      <w:rPr>
                        <w:rFonts w:ascii="Cambria Math" w:hAnsi="Cambria Math"/>
                        <w:i/>
                      </w:rPr>
                    </m:ctrlPr>
                  </m:fPr>
                  <m:num>
                    <m:r>
                      <w:rPr>
                        <w:rFonts w:ascii="Cambria Math" w:hAnsi="Cambria Math"/>
                      </w:rPr>
                      <m:t>W</m:t>
                    </m:r>
                  </m:num>
                  <m:den>
                    <m:r>
                      <w:rPr>
                        <w:rFonts w:ascii="Cambria Math" w:hAnsi="Cambria Math"/>
                      </w:rPr>
                      <m:t>mK</m:t>
                    </m:r>
                  </m:den>
                </m:f>
              </m:oMath>
            </m:oMathPara>
          </w:p>
        </w:tc>
        <w:tc>
          <w:tcPr>
            <w:tcW w:w="3004" w:type="dxa"/>
            <w:vAlign w:val="center"/>
          </w:tcPr>
          <w:p w14:paraId="4D1C016F" w14:textId="77777777" w:rsidR="00EC5D63" w:rsidRPr="00563B00" w:rsidRDefault="00EC5D63" w:rsidP="00C820E3">
            <w:pPr>
              <w:spacing w:line="360" w:lineRule="auto"/>
              <w:jc w:val="center"/>
              <w:cnfStyle w:val="000000000000" w:firstRow="0" w:lastRow="0" w:firstColumn="0" w:lastColumn="0" w:oddVBand="0" w:evenVBand="0" w:oddHBand="0" w:evenHBand="0" w:firstRowFirstColumn="0" w:firstRowLastColumn="0" w:lastRowFirstColumn="0" w:lastRowLastColumn="0"/>
            </w:pPr>
            <w:r w:rsidRPr="00563B00">
              <w:t>Thermal conductivity positive tab</w:t>
            </w:r>
          </w:p>
        </w:tc>
      </w:tr>
      <w:tr w:rsidR="00EC5D63" w:rsidRPr="00563B00" w14:paraId="0EFDB515"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4CAE6923" w14:textId="77777777" w:rsidR="00EC5D63" w:rsidRPr="00563B00" w:rsidRDefault="00CA60CB" w:rsidP="00C820E3">
            <w:pPr>
              <w:spacing w:line="360" w:lineRule="auto"/>
              <w:jc w:val="center"/>
              <w:rPr>
                <w:rFonts w:ascii="Calibri" w:eastAsia="Calibri" w:hAnsi="Calibri" w:cs="Arial"/>
                <w:b w:val="0"/>
                <w:bCs w:val="0"/>
                <w:caps w:val="0"/>
              </w:rPr>
            </w:pPr>
            <m:oMathPara>
              <m:oMath>
                <m:sSub>
                  <m:sSubPr>
                    <m:ctrlPr>
                      <w:rPr>
                        <w:rFonts w:ascii="Cambria Math" w:hAnsi="Cambria Math"/>
                        <w:b w:val="0"/>
                        <w:bCs w:val="0"/>
                        <w:i/>
                        <w:caps w:val="0"/>
                      </w:rPr>
                    </m:ctrlPr>
                  </m:sSubPr>
                  <m:e>
                    <m:r>
                      <m:rPr>
                        <m:sty m:val="bi"/>
                      </m:rPr>
                      <w:rPr>
                        <w:rFonts w:ascii="Cambria Math" w:hAnsi="Cambria Math"/>
                        <w:caps w:val="0"/>
                      </w:rPr>
                      <m:t>k</m:t>
                    </m:r>
                  </m:e>
                  <m:sub>
                    <m:r>
                      <m:rPr>
                        <m:sty m:val="bi"/>
                      </m:rPr>
                      <w:rPr>
                        <w:rFonts w:ascii="Cambria Math" w:hAnsi="Cambria Math"/>
                        <w:caps w:val="0"/>
                      </w:rPr>
                      <m:t>neg</m:t>
                    </m:r>
                  </m:sub>
                </m:sSub>
              </m:oMath>
            </m:oMathPara>
          </w:p>
        </w:tc>
        <w:tc>
          <w:tcPr>
            <w:tcW w:w="3003" w:type="dxa"/>
            <w:vAlign w:val="center"/>
          </w:tcPr>
          <w:p w14:paraId="5A04316A" w14:textId="4919A9D4" w:rsidR="00EC5D63" w:rsidRPr="00563B00" w:rsidRDefault="00AB4F1A"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rPr>
            </w:pPr>
            <m:oMathPara>
              <m:oMath>
                <m:r>
                  <w:rPr>
                    <w:rFonts w:ascii="Cambria Math" w:hAnsi="Cambria Math"/>
                  </w:rPr>
                  <m:t>387</m:t>
                </m:r>
                <m:f>
                  <m:fPr>
                    <m:ctrlPr>
                      <w:rPr>
                        <w:rFonts w:ascii="Cambria Math" w:hAnsi="Cambria Math"/>
                        <w:i/>
                      </w:rPr>
                    </m:ctrlPr>
                  </m:fPr>
                  <m:num>
                    <m:r>
                      <w:rPr>
                        <w:rFonts w:ascii="Cambria Math" w:hAnsi="Cambria Math"/>
                      </w:rPr>
                      <m:t>W</m:t>
                    </m:r>
                  </m:num>
                  <m:den>
                    <m:r>
                      <w:rPr>
                        <w:rFonts w:ascii="Cambria Math" w:hAnsi="Cambria Math"/>
                      </w:rPr>
                      <m:t>mK</m:t>
                    </m:r>
                  </m:den>
                </m:f>
              </m:oMath>
            </m:oMathPara>
          </w:p>
        </w:tc>
        <w:tc>
          <w:tcPr>
            <w:tcW w:w="3004" w:type="dxa"/>
            <w:vAlign w:val="center"/>
          </w:tcPr>
          <w:p w14:paraId="6DE89735"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Thermal conductivity negative tab</w:t>
            </w:r>
          </w:p>
        </w:tc>
      </w:tr>
      <w:tr w:rsidR="00EC5D63" w:rsidRPr="00563B00" w14:paraId="2B31224C" w14:textId="77777777" w:rsidTr="00160C46">
        <w:tc>
          <w:tcPr>
            <w:cnfStyle w:val="001000000000" w:firstRow="0" w:lastRow="0" w:firstColumn="1" w:lastColumn="0" w:oddVBand="0" w:evenVBand="0" w:oddHBand="0" w:evenHBand="0" w:firstRowFirstColumn="0" w:firstRowLastColumn="0" w:lastRowFirstColumn="0" w:lastRowLastColumn="0"/>
            <w:tcW w:w="3003" w:type="dxa"/>
            <w:vAlign w:val="center"/>
          </w:tcPr>
          <w:p w14:paraId="36189E9A" w14:textId="77777777" w:rsidR="00EC5D63" w:rsidRPr="00563B00" w:rsidRDefault="00EC5D63" w:rsidP="00C820E3">
            <w:pPr>
              <w:spacing w:line="360" w:lineRule="auto"/>
              <w:jc w:val="center"/>
              <w:rPr>
                <w:rFonts w:ascii="Calibri" w:eastAsia="Calibri" w:hAnsi="Calibri" w:cs="Arial"/>
              </w:rPr>
            </w:pPr>
            <m:oMathPara>
              <m:oMath>
                <m:r>
                  <m:rPr>
                    <m:sty m:val="bi"/>
                  </m:rPr>
                  <w:rPr>
                    <w:rFonts w:ascii="Cambria Math" w:eastAsia="Calibri" w:hAnsi="Cambria Math" w:cs="Arial"/>
                  </w:rPr>
                  <m:t>Bat Cap</m:t>
                </m:r>
              </m:oMath>
            </m:oMathPara>
          </w:p>
        </w:tc>
        <w:tc>
          <w:tcPr>
            <w:tcW w:w="3003" w:type="dxa"/>
            <w:vAlign w:val="center"/>
          </w:tcPr>
          <w:p w14:paraId="698947B8" w14:textId="77777777" w:rsidR="00EC5D63" w:rsidRPr="00563B00" w:rsidRDefault="00EC5D63"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m:oMathPara>
              <m:oMath>
                <m:r>
                  <w:rPr>
                    <w:rFonts w:ascii="Cambria Math" w:hAnsi="Cambria Math"/>
                  </w:rPr>
                  <m:t>53 Ah</m:t>
                </m:r>
              </m:oMath>
            </m:oMathPara>
          </w:p>
        </w:tc>
        <w:tc>
          <w:tcPr>
            <w:tcW w:w="3004" w:type="dxa"/>
            <w:vAlign w:val="center"/>
          </w:tcPr>
          <w:p w14:paraId="52914C83" w14:textId="77777777" w:rsidR="00EC5D63" w:rsidRPr="00563B00" w:rsidRDefault="00EC5D63" w:rsidP="00C820E3">
            <w:pPr>
              <w:spacing w:line="360" w:lineRule="auto"/>
              <w:jc w:val="center"/>
              <w:cnfStyle w:val="000000000000" w:firstRow="0" w:lastRow="0" w:firstColumn="0" w:lastColumn="0" w:oddVBand="0" w:evenVBand="0" w:oddHBand="0" w:evenHBand="0" w:firstRowFirstColumn="0" w:firstRowLastColumn="0" w:lastRowFirstColumn="0" w:lastRowLastColumn="0"/>
            </w:pPr>
            <w:r w:rsidRPr="00563B00">
              <w:t>Battery capacity</w:t>
            </w:r>
          </w:p>
        </w:tc>
      </w:tr>
      <w:tr w:rsidR="00EC5D63" w:rsidRPr="00563B00" w14:paraId="59AFAE01" w14:textId="77777777" w:rsidTr="00160C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16FD75E2" w14:textId="77777777" w:rsidR="00EC5D63" w:rsidRPr="00563B00" w:rsidRDefault="00EC5D63" w:rsidP="00C820E3">
            <w:pPr>
              <w:spacing w:line="360" w:lineRule="auto"/>
              <w:jc w:val="center"/>
              <w:rPr>
                <w:rFonts w:ascii="Calibri" w:eastAsia="Calibri" w:hAnsi="Calibri" w:cs="Arial"/>
                <w:b w:val="0"/>
                <w:bCs w:val="0"/>
              </w:rPr>
            </w:pPr>
            <m:oMathPara>
              <m:oMath>
                <m:r>
                  <m:rPr>
                    <m:sty m:val="bi"/>
                  </m:rPr>
                  <w:rPr>
                    <w:rFonts w:ascii="Cambria Math" w:eastAsia="Calibri" w:hAnsi="Cambria Math" w:cs="Arial"/>
                  </w:rPr>
                  <m:t>C rate</m:t>
                </m:r>
              </m:oMath>
            </m:oMathPara>
          </w:p>
        </w:tc>
        <w:tc>
          <w:tcPr>
            <w:tcW w:w="3003" w:type="dxa"/>
            <w:vAlign w:val="center"/>
          </w:tcPr>
          <w:p w14:paraId="14A02264"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rPr>
            </w:pPr>
            <m:oMathPara>
              <m:oMath>
                <m:r>
                  <w:rPr>
                    <w:rFonts w:ascii="Cambria Math" w:hAnsi="Cambria Math"/>
                  </w:rPr>
                  <m:t>5 or 3 C</m:t>
                </m:r>
              </m:oMath>
            </m:oMathPara>
          </w:p>
        </w:tc>
        <w:tc>
          <w:tcPr>
            <w:tcW w:w="3004" w:type="dxa"/>
            <w:vAlign w:val="center"/>
          </w:tcPr>
          <w:p w14:paraId="5E540E26" w14:textId="77777777" w:rsidR="00EC5D63" w:rsidRPr="00563B00" w:rsidRDefault="00EC5D63"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Discharging rate</w:t>
            </w:r>
          </w:p>
        </w:tc>
      </w:tr>
    </w:tbl>
    <w:p w14:paraId="57FD91CA" w14:textId="614EF563" w:rsidR="00774AC9" w:rsidRPr="00563B00" w:rsidRDefault="00774AC9" w:rsidP="00C820E3">
      <w:pPr>
        <w:spacing w:line="360" w:lineRule="auto"/>
        <w:jc w:val="both"/>
      </w:pPr>
    </w:p>
    <w:p w14:paraId="643354E8" w14:textId="2EB57495" w:rsidR="00970230" w:rsidRPr="00563B00" w:rsidRDefault="00724167" w:rsidP="00C820E3">
      <w:pPr>
        <w:spacing w:line="360" w:lineRule="auto"/>
        <w:jc w:val="both"/>
      </w:pPr>
      <w:r w:rsidRPr="00563B00">
        <w:t xml:space="preserve">* </w:t>
      </w:r>
      <w:r w:rsidR="00970230" w:rsidRPr="00563B00">
        <w:t xml:space="preserve">Tab thermal conductivities were not stated for the XALT battery cell so they were approximated using several references including </w:t>
      </w:r>
      <w:r w:rsidR="00970230" w:rsidRPr="00563B00">
        <w:fldChar w:fldCharType="begin"/>
      </w:r>
      <w:r w:rsidR="00970230" w:rsidRPr="00563B00">
        <w:instrText xml:space="preserve"> ADDIN EN.CITE &lt;EndNote&gt;&lt;Cite&gt;&lt;Author&gt;Maleki&lt;/Author&gt;&lt;Year&gt;1999&lt;/Year&gt;&lt;RecNum&gt;43&lt;/RecNum&gt;&lt;DisplayText&gt;(Maleki et al., 1999)&lt;/DisplayText&gt;&lt;record&gt;&lt;rec-number&gt;43&lt;/rec-number&gt;&lt;foreign-keys&gt;&lt;key app="EN" db-id="5tpze92pu5wfaze2dpbpwa0ivxzstt2dvx09" timestamp="1587733197"&gt;43&lt;/key&gt;&lt;/foreign-keys&gt;&lt;ref-type name="Journal Article"&gt;17&lt;/ref-type&gt;&lt;contributors&gt;&lt;authors&gt;&lt;author&gt;Maleki, Hossein&lt;/author&gt;&lt;author&gt;Al Hallaj, Said&lt;/author&gt;&lt;author&gt;Selman, J Robert&lt;/author&gt;&lt;author&gt;Dinwiddie, Ralph B&lt;/author&gt;&lt;author&gt;Wang, H&lt;/author&gt;&lt;/authors&gt;&lt;/contributors&gt;&lt;titles&gt;&lt;title&gt;Thermal properties of lithium‐ion battery and components&lt;/title&gt;&lt;secondary-title&gt;Journal of The Electrochemical Society&lt;/secondary-title&gt;&lt;/titles&gt;&lt;periodical&gt;&lt;full-title&gt;Journal of The Electrochemical Society&lt;/full-title&gt;&lt;/periodical&gt;&lt;pages&gt;947&lt;/pages&gt;&lt;volume&gt;146&lt;/volume&gt;&lt;number&gt;3&lt;/number&gt;&lt;dates&gt;&lt;year&gt;1999&lt;/year&gt;&lt;/dates&gt;&lt;isbn&gt;1945-7111&lt;/isbn&gt;&lt;urls&gt;&lt;/urls&gt;&lt;/record&gt;&lt;/Cite&gt;&lt;/EndNote&gt;</w:instrText>
      </w:r>
      <w:r w:rsidR="00970230" w:rsidRPr="00563B00">
        <w:fldChar w:fldCharType="separate"/>
      </w:r>
      <w:r w:rsidR="00970230" w:rsidRPr="00563B00">
        <w:rPr>
          <w:noProof/>
        </w:rPr>
        <w:t>(</w:t>
      </w:r>
      <w:hyperlink w:anchor="_ENREF_18" w:tooltip="Maleki, 1999 #43" w:history="1">
        <w:r w:rsidR="0012265E" w:rsidRPr="00563B00">
          <w:rPr>
            <w:noProof/>
          </w:rPr>
          <w:t>Maleki et al., 1999</w:t>
        </w:r>
      </w:hyperlink>
      <w:r w:rsidR="00970230" w:rsidRPr="00563B00">
        <w:rPr>
          <w:noProof/>
        </w:rPr>
        <w:t>)</w:t>
      </w:r>
      <w:r w:rsidR="00970230" w:rsidRPr="00563B00">
        <w:fldChar w:fldCharType="end"/>
      </w:r>
      <w:r w:rsidR="00970230" w:rsidRPr="00563B00">
        <w:t>.</w:t>
      </w:r>
    </w:p>
    <w:p w14:paraId="204D463D" w14:textId="77777777" w:rsidR="00970230" w:rsidRPr="00563B00" w:rsidRDefault="00970230" w:rsidP="00C820E3">
      <w:pPr>
        <w:spacing w:line="360" w:lineRule="auto"/>
        <w:jc w:val="both"/>
      </w:pPr>
    </w:p>
    <w:p w14:paraId="4F8C5299" w14:textId="77777777" w:rsidR="00970230" w:rsidRPr="00563B00" w:rsidRDefault="00970230" w:rsidP="00C820E3">
      <w:pPr>
        <w:pStyle w:val="Heading2"/>
        <w:spacing w:line="360" w:lineRule="auto"/>
      </w:pPr>
      <w:bookmarkStart w:id="73" w:name="_Toc38896090"/>
      <w:r w:rsidRPr="00563B00">
        <w:t>Mesh Convergence Check</w:t>
      </w:r>
      <w:bookmarkEnd w:id="73"/>
    </w:p>
    <w:p w14:paraId="17619D8D" w14:textId="6C1F179A" w:rsidR="00CA5179" w:rsidRDefault="00CA5179" w:rsidP="00CA5179">
      <w:pPr>
        <w:spacing w:line="360" w:lineRule="auto"/>
        <w:jc w:val="both"/>
      </w:pPr>
      <w:r>
        <w:t xml:space="preserve">It is important to ensure that the solution is independent of the grid used. To check for  mesh-independence, the grid resolution was set to a coarse resolution , and the model was solved. Then the mesh resolution was increased slightly, and the new solution is compared with that of the previous coarser grid. If the solution differs then it is not grid independent and the grid is refined further, the model is solved again, and the solution compared again. This is repeated until further refinements in the grid yield no differences in the solution. At that point, we can ensure that the solution is based on physics and is mesh-independent. It is also important not </w:t>
      </w:r>
      <w:r>
        <w:lastRenderedPageBreak/>
        <w:t xml:space="preserve">to use an excessively fine mesh than needed, such that the computational cost of the calculation process can be minimised. If the resolution is too low the results will not have yet converged to what is deemed accurate (i.e. within 0.2% of the true value). If the resolution is too high, the small increase in accuracy does not justify the computational cost in terms of time. Plotted in </w:t>
      </w:r>
      <w:r>
        <w:fldChar w:fldCharType="begin"/>
      </w:r>
      <w:r>
        <w:instrText xml:space="preserve"> REF _Ref38629513 \h </w:instrText>
      </w:r>
      <w:r>
        <w:fldChar w:fldCharType="separate"/>
      </w:r>
      <w:r w:rsidR="005C3FF6" w:rsidRPr="00563B00">
        <w:t xml:space="preserve">Figure </w:t>
      </w:r>
      <w:r w:rsidR="005C3FF6">
        <w:rPr>
          <w:noProof/>
        </w:rPr>
        <w:t>6</w:t>
      </w:r>
      <w:r>
        <w:fldChar w:fldCharType="end"/>
      </w:r>
      <w:r>
        <w:t xml:space="preserve"> is the computational time elapsed for each resolution of nodes. </w:t>
      </w:r>
    </w:p>
    <w:p w14:paraId="0551CDE1" w14:textId="77777777" w:rsidR="00CA5179" w:rsidRDefault="00CA5179" w:rsidP="00CA5179">
      <w:pPr>
        <w:spacing w:line="360" w:lineRule="auto"/>
        <w:jc w:val="both"/>
      </w:pPr>
    </w:p>
    <w:p w14:paraId="03931FF1" w14:textId="2A7854B1" w:rsidR="00970230" w:rsidRDefault="00CA5179" w:rsidP="00CA5179">
      <w:pPr>
        <w:spacing w:line="360" w:lineRule="auto"/>
        <w:jc w:val="both"/>
        <w:rPr>
          <w:noProof/>
        </w:rPr>
      </w:pPr>
      <w:r>
        <w:t xml:space="preserve">The resolution used for the results presented in this report is 14,400 nodes (a 120 x 120 grid), as the temperature value is within the accurate range and the computational cost is relatively low. This value was chosen on the slightly less accurate end of the spectrum to save computational cost. </w:t>
      </w:r>
      <w:r w:rsidR="00970230" w:rsidRPr="00563B00">
        <w:rPr>
          <w:noProof/>
        </w:rPr>
        <w:t>This was an issue because in</w:t>
      </w:r>
      <w:r w:rsidR="00962692">
        <w:rPr>
          <w:noProof/>
        </w:rPr>
        <w:t xml:space="preserve"> the simulations where the thermal conductivity was increase</w:t>
      </w:r>
      <w:r>
        <w:rPr>
          <w:noProof/>
        </w:rPr>
        <w:t xml:space="preserve">d significantly, </w:t>
      </w:r>
      <w:r w:rsidR="00970230" w:rsidRPr="00563B00">
        <w:rPr>
          <w:noProof/>
        </w:rPr>
        <w:t xml:space="preserve">the time discretization </w:t>
      </w:r>
      <w:r w:rsidR="008F4857">
        <w:rPr>
          <w:noProof/>
        </w:rPr>
        <w:t xml:space="preserve">needed to be </w:t>
      </w:r>
      <w:r w:rsidR="00970230" w:rsidRPr="00563B00">
        <w:rPr>
          <w:noProof/>
        </w:rPr>
        <w:t xml:space="preserve">very small </w:t>
      </w:r>
      <w:r w:rsidR="008F4857">
        <w:rPr>
          <w:noProof/>
        </w:rPr>
        <w:t>to keep the simulation stable</w:t>
      </w:r>
      <w:r w:rsidR="00970230" w:rsidRPr="00563B00">
        <w:rPr>
          <w:noProof/>
        </w:rPr>
        <w:t>. This would have lead to elapsed times of over 10-15 minutes per simulation</w:t>
      </w:r>
      <w:r>
        <w:rPr>
          <w:noProof/>
        </w:rPr>
        <w:t>.</w:t>
      </w:r>
    </w:p>
    <w:p w14:paraId="4C9B1819" w14:textId="77777777" w:rsidR="00CA5179" w:rsidRPr="00563B00" w:rsidRDefault="00CA5179" w:rsidP="00CA5179">
      <w:pPr>
        <w:spacing w:line="360" w:lineRule="auto"/>
        <w:jc w:val="both"/>
        <w:rPr>
          <w:noProof/>
        </w:rPr>
      </w:pPr>
    </w:p>
    <w:p w14:paraId="3E3D22DD" w14:textId="62EA7024" w:rsidR="00970230" w:rsidRPr="00563B00" w:rsidRDefault="00F9689D" w:rsidP="00C820E3">
      <w:pPr>
        <w:keepNext/>
        <w:spacing w:line="360" w:lineRule="auto"/>
        <w:jc w:val="center"/>
      </w:pPr>
      <w:r w:rsidRPr="00563B00">
        <w:rPr>
          <w:noProof/>
        </w:rPr>
        <w:drawing>
          <wp:inline distT="0" distB="0" distL="0" distR="0" wp14:anchorId="56DCFAE8" wp14:editId="60E154F0">
            <wp:extent cx="5727700" cy="3293745"/>
            <wp:effectExtent l="0" t="0" r="12700" b="8255"/>
            <wp:docPr id="39" name="Chart 39">
              <a:extLst xmlns:a="http://schemas.openxmlformats.org/drawingml/2006/main">
                <a:ext uri="{FF2B5EF4-FFF2-40B4-BE49-F238E27FC236}">
                  <a16:creationId xmlns:a16="http://schemas.microsoft.com/office/drawing/2014/main" id="{22D586AE-3EF3-4E4D-B67B-36E04004E9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6F489C" w14:textId="7F1E04B8" w:rsidR="00970230" w:rsidRPr="00563B00" w:rsidRDefault="00970230" w:rsidP="00C820E3">
      <w:pPr>
        <w:pStyle w:val="Caption"/>
        <w:spacing w:line="360" w:lineRule="auto"/>
        <w:jc w:val="center"/>
      </w:pPr>
      <w:bookmarkStart w:id="74" w:name="_Ref38629513"/>
      <w:bookmarkStart w:id="75" w:name="_Toc38637493"/>
      <w:bookmarkStart w:id="76" w:name="_Toc38884230"/>
      <w:r w:rsidRPr="00563B00">
        <w:t xml:space="preserve">Figure </w:t>
      </w:r>
      <w:r w:rsidRPr="00563B00">
        <w:fldChar w:fldCharType="begin"/>
      </w:r>
      <w:r w:rsidRPr="00563B00">
        <w:instrText xml:space="preserve"> SEQ Figure \* ARABIC </w:instrText>
      </w:r>
      <w:r w:rsidRPr="00563B00">
        <w:fldChar w:fldCharType="separate"/>
      </w:r>
      <w:r w:rsidR="005C3FF6">
        <w:rPr>
          <w:noProof/>
        </w:rPr>
        <w:t>6</w:t>
      </w:r>
      <w:r w:rsidRPr="00563B00">
        <w:fldChar w:fldCharType="end"/>
      </w:r>
      <w:bookmarkEnd w:id="74"/>
      <w:r w:rsidRPr="00563B00">
        <w:t xml:space="preserve"> Mesh convergence check plotted to show the trade-off with </w:t>
      </w:r>
      <w:r w:rsidR="004603B5" w:rsidRPr="00563B00">
        <w:t xml:space="preserve">the </w:t>
      </w:r>
      <w:r w:rsidRPr="00563B00">
        <w:t>computational cost</w:t>
      </w:r>
      <w:bookmarkEnd w:id="75"/>
      <w:r w:rsidR="00D66D02" w:rsidRPr="00563B00">
        <w:t xml:space="preserve"> for k=28 W/mK</w:t>
      </w:r>
      <w:bookmarkEnd w:id="76"/>
      <w:r w:rsidRPr="00563B00">
        <w:br w:type="page"/>
      </w:r>
    </w:p>
    <w:p w14:paraId="2A4157B9" w14:textId="77777777" w:rsidR="00970230" w:rsidRPr="00563B00" w:rsidRDefault="00970230" w:rsidP="00C820E3">
      <w:pPr>
        <w:pStyle w:val="Heading1"/>
        <w:spacing w:line="360" w:lineRule="auto"/>
      </w:pPr>
      <w:bookmarkStart w:id="77" w:name="_Toc38896091"/>
      <w:r w:rsidRPr="00563B00">
        <w:lastRenderedPageBreak/>
        <w:t>Final Results and Discussion</w:t>
      </w:r>
      <w:bookmarkEnd w:id="77"/>
    </w:p>
    <w:p w14:paraId="27CF1FE3" w14:textId="77777777" w:rsidR="00970230" w:rsidRPr="00563B00" w:rsidRDefault="00970230" w:rsidP="00C820E3">
      <w:pPr>
        <w:pStyle w:val="Heading2"/>
        <w:spacing w:line="360" w:lineRule="auto"/>
      </w:pPr>
      <w:bookmarkStart w:id="78" w:name="_Toc38896092"/>
      <w:r w:rsidRPr="00563B00">
        <w:t>Model Validation</w:t>
      </w:r>
      <w:bookmarkEnd w:id="78"/>
    </w:p>
    <w:p w14:paraId="50070C79" w14:textId="444D53B8" w:rsidR="00970230" w:rsidRPr="00563B00" w:rsidRDefault="00970230" w:rsidP="00C820E3">
      <w:pPr>
        <w:spacing w:line="360" w:lineRule="auto"/>
        <w:jc w:val="both"/>
      </w:pPr>
      <w:r w:rsidRPr="00563B00">
        <w:t>To confirm the accuracy of the numerical model and confirm its validity, its results are compared to thermal images created by WMG, University of Warwick</w:t>
      </w:r>
      <w:r w:rsidR="00D25E3C" w:rsidRPr="00563B00">
        <w:t xml:space="preserve"> (</w:t>
      </w:r>
      <w:r w:rsidR="00D25E3C" w:rsidRPr="00563B00">
        <w:fldChar w:fldCharType="begin"/>
      </w:r>
      <w:r w:rsidR="00D25E3C" w:rsidRPr="00563B00">
        <w:instrText xml:space="preserve"> REF _Ref38795370 \h </w:instrText>
      </w:r>
      <w:r w:rsidR="00D25E3C" w:rsidRPr="00563B00">
        <w:fldChar w:fldCharType="separate"/>
      </w:r>
      <w:r w:rsidR="005C3FF6" w:rsidRPr="00563B00">
        <w:t xml:space="preserve">Figure </w:t>
      </w:r>
      <w:r w:rsidR="005C3FF6">
        <w:rPr>
          <w:noProof/>
        </w:rPr>
        <w:t>7</w:t>
      </w:r>
      <w:r w:rsidR="00D25E3C" w:rsidRPr="00563B00">
        <w:fldChar w:fldCharType="end"/>
      </w:r>
      <w:r w:rsidR="00D25E3C" w:rsidRPr="00563B00">
        <w:t>)</w:t>
      </w:r>
      <w:r w:rsidRPr="00563B00">
        <w:t>. The lab experiment conducted involved discharging the Li-ion battery cell at 3C and 5C discharging rates and capturing thermal images at specified time</w:t>
      </w:r>
      <w:r w:rsidR="00E958F0" w:rsidRPr="00563B00">
        <w:t>s during</w:t>
      </w:r>
      <w:r w:rsidRPr="00563B00">
        <w:t xml:space="preserve"> the </w:t>
      </w:r>
      <w:r w:rsidR="00E958F0" w:rsidRPr="00563B00">
        <w:t>discharge process.</w:t>
      </w:r>
    </w:p>
    <w:p w14:paraId="397662F6" w14:textId="77777777" w:rsidR="00970230" w:rsidRPr="00563B00" w:rsidRDefault="00970230" w:rsidP="00C820E3">
      <w:pPr>
        <w:spacing w:line="360" w:lineRule="auto"/>
        <w:jc w:val="center"/>
      </w:pPr>
      <w:r w:rsidRPr="00563B00">
        <w:rPr>
          <w:noProof/>
        </w:rPr>
        <w:drawing>
          <wp:inline distT="0" distB="0" distL="0" distR="0" wp14:anchorId="5D9D2B43" wp14:editId="27FE15B4">
            <wp:extent cx="5138959" cy="2496065"/>
            <wp:effectExtent l="0" t="0" r="508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oss_Results.pdf"/>
                    <pic:cNvPicPr/>
                  </pic:nvPicPr>
                  <pic:blipFill>
                    <a:blip r:embed="rId22">
                      <a:extLst>
                        <a:ext uri="{28A0092B-C50C-407E-A947-70E740481C1C}">
                          <a14:useLocalDpi xmlns:a14="http://schemas.microsoft.com/office/drawing/2010/main" val="0"/>
                        </a:ext>
                      </a:extLst>
                    </a:blip>
                    <a:stretch>
                      <a:fillRect/>
                    </a:stretch>
                  </pic:blipFill>
                  <pic:spPr>
                    <a:xfrm>
                      <a:off x="0" y="0"/>
                      <a:ext cx="5161918" cy="2507216"/>
                    </a:xfrm>
                    <a:prstGeom prst="rect">
                      <a:avLst/>
                    </a:prstGeom>
                  </pic:spPr>
                </pic:pic>
              </a:graphicData>
            </a:graphic>
          </wp:inline>
        </w:drawing>
      </w:r>
    </w:p>
    <w:p w14:paraId="0DBF4B84" w14:textId="659185E5" w:rsidR="00970230" w:rsidRPr="00563B00" w:rsidRDefault="00970230" w:rsidP="00C820E3">
      <w:pPr>
        <w:pStyle w:val="Caption"/>
        <w:spacing w:line="360" w:lineRule="auto"/>
        <w:jc w:val="center"/>
      </w:pPr>
      <w:bookmarkStart w:id="79" w:name="_Ref38795370"/>
      <w:bookmarkStart w:id="80" w:name="_Toc37886956"/>
      <w:bookmarkStart w:id="81" w:name="_Toc38203355"/>
      <w:bookmarkStart w:id="82" w:name="_Toc38637494"/>
      <w:bookmarkStart w:id="83" w:name="_Toc38884231"/>
      <w:r w:rsidRPr="00563B00">
        <w:t xml:space="preserve">Figure </w:t>
      </w:r>
      <w:r w:rsidRPr="00563B00">
        <w:fldChar w:fldCharType="begin"/>
      </w:r>
      <w:r w:rsidRPr="00563B00">
        <w:instrText xml:space="preserve"> SEQ Figure \* ARABIC </w:instrText>
      </w:r>
      <w:r w:rsidRPr="00563B00">
        <w:fldChar w:fldCharType="separate"/>
      </w:r>
      <w:r w:rsidR="005C3FF6">
        <w:rPr>
          <w:noProof/>
        </w:rPr>
        <w:t>7</w:t>
      </w:r>
      <w:r w:rsidRPr="00563B00">
        <w:fldChar w:fldCharType="end"/>
      </w:r>
      <w:bookmarkEnd w:id="79"/>
      <w:r w:rsidRPr="00563B00">
        <w:t xml:space="preserve"> Temperature evolution of 53 Ah cell during a 3C discharge and a 5C discharge rates</w:t>
      </w:r>
      <w:bookmarkEnd w:id="80"/>
      <w:bookmarkEnd w:id="81"/>
      <w:r w:rsidRPr="00563B00">
        <w:t xml:space="preserve"> </w:t>
      </w:r>
      <w:r w:rsidRPr="00563B00">
        <w:fldChar w:fldCharType="begin"/>
      </w:r>
      <w:r w:rsidRPr="00563B00">
        <w:instrText xml:space="preserve"> ADDIN EN.CITE &lt;EndNote&gt;&lt;Cite&gt;&lt;Author&gt;Hosseinzadeh&lt;/Author&gt;&lt;Year&gt;2018&lt;/Year&gt;&lt;RecNum&gt;23&lt;/RecNum&gt;&lt;DisplayText&gt;(Hosseinzadeh et al., 2018)&lt;/DisplayText&gt;&lt;record&gt;&lt;rec-number&gt;23&lt;/rec-number&gt;&lt;foreign-keys&gt;&lt;key app="EN" db-id="5tpze92pu5wfaze2dpbpwa0ivxzstt2dvx09" timestamp="1573901512"&gt;23&lt;/key&gt;&lt;/foreign-keys&gt;&lt;ref-type name="Journal Article"&gt;17&lt;/ref-type&gt;&lt;contributors&gt;&lt;authors&gt;&lt;author&gt;Hosseinzadeh, Elham&lt;/author&gt;&lt;author&gt;Genieser, Ronny&lt;/author&gt;&lt;author&gt;Worwood, Daniel&lt;/author&gt;&lt;author&gt;Barai, Anup&lt;/author&gt;&lt;author&gt;Marco, James&lt;/author&gt;&lt;author&gt;Jennings, Paul&lt;/author&gt;&lt;/authors&gt;&lt;/contributors&gt;&lt;titles&gt;&lt;title&gt;A systematic approach for electrochemical-thermal modelling of a large format lithium-ion battery for electric vehicle application&lt;/title&gt;&lt;secondary-title&gt;Journal of power sources&lt;/secondary-title&gt;&lt;/titles&gt;&lt;periodical&gt;&lt;full-title&gt;Journal of Power Sources&lt;/full-title&gt;&lt;/periodical&gt;&lt;pages&gt;77-94&lt;/pages&gt;&lt;volume&gt;382&lt;/volume&gt;&lt;dates&gt;&lt;year&gt;2018&lt;/year&gt;&lt;/dates&gt;&lt;isbn&gt;0378-7753&lt;/isbn&gt;&lt;urls&gt;&lt;/urls&gt;&lt;/record&gt;&lt;/Cite&gt;&lt;/EndNote&gt;</w:instrText>
      </w:r>
      <w:r w:rsidRPr="00563B00">
        <w:fldChar w:fldCharType="separate"/>
      </w:r>
      <w:r w:rsidRPr="00563B00">
        <w:rPr>
          <w:noProof/>
        </w:rPr>
        <w:t>(</w:t>
      </w:r>
      <w:hyperlink w:anchor="_ENREF_10" w:tooltip="Hosseinzadeh, 2018 #23" w:history="1">
        <w:r w:rsidR="0012265E" w:rsidRPr="00563B00">
          <w:rPr>
            <w:noProof/>
          </w:rPr>
          <w:t>Hosseinzadeh et al., 2018</w:t>
        </w:r>
      </w:hyperlink>
      <w:r w:rsidRPr="00563B00">
        <w:rPr>
          <w:noProof/>
        </w:rPr>
        <w:t>)</w:t>
      </w:r>
      <w:bookmarkEnd w:id="82"/>
      <w:bookmarkEnd w:id="83"/>
      <w:r w:rsidRPr="00563B00">
        <w:fldChar w:fldCharType="end"/>
      </w:r>
    </w:p>
    <w:p w14:paraId="71F8AC4C" w14:textId="380B540C" w:rsidR="00CC2432" w:rsidRPr="00563B00" w:rsidRDefault="00970230" w:rsidP="00C820E3">
      <w:pPr>
        <w:spacing w:line="360" w:lineRule="auto"/>
        <w:jc w:val="both"/>
      </w:pPr>
      <w:r w:rsidRPr="00563B00">
        <w:t>To replicate these images, the numerical code in Appendix B was run at 3C for 3</w:t>
      </w:r>
      <w:r w:rsidR="00DB0881" w:rsidRPr="00563B00">
        <w:t>0 seconds</w:t>
      </w:r>
      <w:r w:rsidRPr="00563B00">
        <w:t>, 40</w:t>
      </w:r>
      <w:r w:rsidR="00DB0881" w:rsidRPr="00563B00">
        <w:t>0 seconds</w:t>
      </w:r>
      <w:r w:rsidRPr="00563B00">
        <w:t>, 80</w:t>
      </w:r>
      <w:r w:rsidR="00DB0881" w:rsidRPr="00563B00">
        <w:t>0 seconds</w:t>
      </w:r>
      <w:r w:rsidRPr="00563B00">
        <w:t xml:space="preserve"> and 110</w:t>
      </w:r>
      <w:r w:rsidR="00DB0881" w:rsidRPr="00563B00">
        <w:t>0 seconds</w:t>
      </w:r>
      <w:r w:rsidRPr="00563B00">
        <w:t>. This was also done for the 5C discharging rate and thermal plots were produced at 3</w:t>
      </w:r>
      <w:r w:rsidR="00DB0881" w:rsidRPr="00563B00">
        <w:t>0 seconds</w:t>
      </w:r>
      <w:r w:rsidRPr="00563B00">
        <w:t>, 10</w:t>
      </w:r>
      <w:r w:rsidR="00DB0881" w:rsidRPr="00563B00">
        <w:t>0 seconds</w:t>
      </w:r>
      <w:r w:rsidRPr="00563B00">
        <w:t>, 40</w:t>
      </w:r>
      <w:r w:rsidR="00DB0881" w:rsidRPr="00563B00">
        <w:t>0 seconds</w:t>
      </w:r>
      <w:r w:rsidRPr="00563B00">
        <w:t xml:space="preserve"> and 68</w:t>
      </w:r>
      <w:r w:rsidR="00DB0881" w:rsidRPr="00563B00">
        <w:t>0 seconds</w:t>
      </w:r>
      <w:r w:rsidRPr="00563B00">
        <w:t xml:space="preserve">. </w:t>
      </w:r>
      <w:r w:rsidR="00714207" w:rsidRPr="00563B00">
        <w:t>For each of the images produced, the colour bar scale is varied to match the corresponding thermal images.</w:t>
      </w:r>
    </w:p>
    <w:p w14:paraId="76F55754" w14:textId="77777777" w:rsidR="00CC2432" w:rsidRPr="00563B00" w:rsidRDefault="00CC2432" w:rsidP="00C820E3">
      <w:pPr>
        <w:spacing w:line="360" w:lineRule="auto"/>
        <w:jc w:val="both"/>
      </w:pPr>
    </w:p>
    <w:p w14:paraId="08008F90" w14:textId="1ACA8A0B" w:rsidR="00082DE7" w:rsidRPr="00563B00" w:rsidRDefault="00BC2C40" w:rsidP="00714207">
      <w:pPr>
        <w:spacing w:line="360" w:lineRule="auto"/>
        <w:jc w:val="both"/>
      </w:pPr>
      <w:r w:rsidRPr="00563B00">
        <w:t xml:space="preserve">The boundary conditions used in the simulation are chosen to replicate the experimental conditions as closely as possible. In the experiment, the edges of active cell areas are covered by an aluminium casing which helps to reduce the maximum temperatures observed. This means the heat transfer rate from the cell is a result of conduction through the casing as well as natural convection with the surrounding air. </w:t>
      </w:r>
      <w:r w:rsidR="004603B5" w:rsidRPr="00563B00">
        <w:t>To</w:t>
      </w:r>
      <w:r w:rsidRPr="00563B00">
        <w:t xml:space="preserve"> simplify this geometry and model the cell efficiently accounting for conduction/convection, an </w:t>
      </w:r>
      <w:r w:rsidRPr="00563B00">
        <w:rPr>
          <w:b/>
          <w:bCs/>
        </w:rPr>
        <w:t>effective</w:t>
      </w:r>
      <w:r w:rsidRPr="00563B00">
        <w:t xml:space="preserve"> heat convection coefficient h was set as 250 W/m</w:t>
      </w:r>
      <w:r w:rsidRPr="00563B00">
        <w:rPr>
          <w:vertAlign w:val="superscript"/>
        </w:rPr>
        <w:t>2</w:t>
      </w:r>
      <w:r w:rsidRPr="00563B00">
        <w:t xml:space="preserve">K. This value was used as it produced results which accurately matched the thermal images from </w:t>
      </w:r>
      <w:r w:rsidRPr="00563B00">
        <w:fldChar w:fldCharType="begin"/>
      </w:r>
      <w:r w:rsidRPr="00563B00">
        <w:instrText xml:space="preserve"> ADDIN EN.CITE &lt;EndNote&gt;&lt;Cite&gt;&lt;Author&gt;Hosseinzadeh&lt;/Author&gt;&lt;Year&gt;2018&lt;/Year&gt;&lt;RecNum&gt;23&lt;/RecNum&gt;&lt;DisplayText&gt;(Hosseinzadeh et al., 2018)&lt;/DisplayText&gt;&lt;record&gt;&lt;rec-number&gt;23&lt;/rec-number&gt;&lt;foreign-keys&gt;&lt;key app="EN" db-id="5tpze92pu5wfaze2dpbpwa0ivxzstt2dvx09" timestamp="1573901512"&gt;23&lt;/key&gt;&lt;/foreign-keys&gt;&lt;ref-type name="Journal Article"&gt;17&lt;/ref-type&gt;&lt;contributors&gt;&lt;authors&gt;&lt;author&gt;Hosseinzadeh, Elham&lt;/author&gt;&lt;author&gt;Genieser, Ronny&lt;/author&gt;&lt;author&gt;Worwood, Daniel&lt;/author&gt;&lt;author&gt;Barai, Anup&lt;/author&gt;&lt;author&gt;Marco, James&lt;/author&gt;&lt;author&gt;Jennings, Paul&lt;/author&gt;&lt;/authors&gt;&lt;/contributors&gt;&lt;titles&gt;&lt;title&gt;A systematic approach for electrochemical-thermal modelling of a large format lithium-ion battery for electric vehicle application&lt;/title&gt;&lt;secondary-title&gt;Journal of power sources&lt;/secondary-title&gt;&lt;/titles&gt;&lt;periodical&gt;&lt;full-title&gt;Journal of Power Sources&lt;/full-title&gt;&lt;/periodical&gt;&lt;pages&gt;77-94&lt;/pages&gt;&lt;volume&gt;382&lt;/volume&gt;&lt;dates&gt;&lt;year&gt;2018&lt;/year&gt;&lt;/dates&gt;&lt;isbn&gt;0378-7753&lt;/isbn&gt;&lt;urls&gt;&lt;/urls&gt;&lt;/record&gt;&lt;/Cite&gt;&lt;/EndNote&gt;</w:instrText>
      </w:r>
      <w:r w:rsidRPr="00563B00">
        <w:fldChar w:fldCharType="separate"/>
      </w:r>
      <w:r w:rsidRPr="00563B00">
        <w:rPr>
          <w:noProof/>
        </w:rPr>
        <w:t>(</w:t>
      </w:r>
      <w:hyperlink w:anchor="_ENREF_10" w:tooltip="Hosseinzadeh, 2018 #23" w:history="1">
        <w:r w:rsidR="0012265E" w:rsidRPr="00563B00">
          <w:rPr>
            <w:noProof/>
          </w:rPr>
          <w:t>Hosseinzadeh et al., 2018</w:t>
        </w:r>
      </w:hyperlink>
      <w:r w:rsidRPr="00563B00">
        <w:rPr>
          <w:noProof/>
        </w:rPr>
        <w:t>)</w:t>
      </w:r>
      <w:r w:rsidRPr="00563B00">
        <w:fldChar w:fldCharType="end"/>
      </w:r>
      <w:r w:rsidRPr="00563B00">
        <w:t>.</w:t>
      </w:r>
    </w:p>
    <w:p w14:paraId="7F98DED3" w14:textId="36E9F393" w:rsidR="00D25E3C" w:rsidRPr="00563B00" w:rsidRDefault="0030044E" w:rsidP="00D25E3C">
      <w:pPr>
        <w:pStyle w:val="Heading2"/>
        <w:spacing w:line="360" w:lineRule="auto"/>
      </w:pPr>
      <w:bookmarkStart w:id="84" w:name="_Toc38896093"/>
      <w:r w:rsidRPr="00563B00">
        <w:lastRenderedPageBreak/>
        <w:t>Validation of results produced under 3C discharging rate with no BTMS</w:t>
      </w:r>
      <w:bookmarkEnd w:id="84"/>
    </w:p>
    <w:p w14:paraId="62581684" w14:textId="438D0710" w:rsidR="00714207" w:rsidRPr="00563B00" w:rsidRDefault="00E958F0" w:rsidP="00714207">
      <w:pPr>
        <w:spacing w:line="360" w:lineRule="auto"/>
        <w:jc w:val="both"/>
      </w:pPr>
      <w:r w:rsidRPr="00563B00">
        <w:fldChar w:fldCharType="begin"/>
      </w:r>
      <w:r w:rsidRPr="00563B00">
        <w:instrText xml:space="preserve"> REF _Ref38795734 \h </w:instrText>
      </w:r>
      <w:r w:rsidRPr="00563B00">
        <w:fldChar w:fldCharType="separate"/>
      </w:r>
      <w:r w:rsidR="005C3FF6" w:rsidRPr="00563B00">
        <w:t xml:space="preserve">Figure </w:t>
      </w:r>
      <w:r w:rsidR="005C3FF6">
        <w:rPr>
          <w:noProof/>
        </w:rPr>
        <w:t>8</w:t>
      </w:r>
      <w:r w:rsidRPr="00563B00">
        <w:fldChar w:fldCharType="end"/>
      </w:r>
      <w:r w:rsidRPr="00563B00">
        <w:t xml:space="preserve"> to </w:t>
      </w:r>
      <w:r w:rsidRPr="00563B00">
        <w:fldChar w:fldCharType="begin"/>
      </w:r>
      <w:r w:rsidRPr="00563B00">
        <w:instrText xml:space="preserve"> REF _Ref38795737 \h </w:instrText>
      </w:r>
      <w:r w:rsidRPr="00563B00">
        <w:fldChar w:fldCharType="separate"/>
      </w:r>
      <w:r w:rsidR="005C3FF6" w:rsidRPr="00563B00">
        <w:t xml:space="preserve">Figure </w:t>
      </w:r>
      <w:r w:rsidR="005C3FF6">
        <w:rPr>
          <w:noProof/>
        </w:rPr>
        <w:t>11</w:t>
      </w:r>
      <w:r w:rsidRPr="00563B00">
        <w:fldChar w:fldCharType="end"/>
      </w:r>
      <w:r w:rsidRPr="00563B00">
        <w:t xml:space="preserve"> present a comparison of the temperature contours from the MATLAB simulation and experimental data for 3C discharging after 30, 400, 800, and 1100 seconds. </w:t>
      </w:r>
    </w:p>
    <w:p w14:paraId="7D4241B4" w14:textId="77777777" w:rsidR="00440253" w:rsidRPr="00563B00" w:rsidRDefault="00440253" w:rsidP="00714207">
      <w:pPr>
        <w:spacing w:line="360" w:lineRule="auto"/>
        <w:jc w:val="both"/>
      </w:pPr>
    </w:p>
    <w:p w14:paraId="1D8117F0" w14:textId="78CF9D5A" w:rsidR="0030044E" w:rsidRPr="00563B00" w:rsidRDefault="00582F6C" w:rsidP="00C820E3">
      <w:pPr>
        <w:spacing w:line="360" w:lineRule="auto"/>
      </w:pPr>
      <w:r w:rsidRPr="00563B00">
        <w:rPr>
          <w:noProof/>
        </w:rPr>
        <w:drawing>
          <wp:inline distT="0" distB="0" distL="0" distR="0" wp14:anchorId="4FD4823A" wp14:editId="781AFAF8">
            <wp:extent cx="2888676" cy="5724000"/>
            <wp:effectExtent l="4763"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SULTS_C3_h250 (dragged).pdf"/>
                    <pic:cNvPicPr/>
                  </pic:nvPicPr>
                  <pic:blipFill rotWithShape="1">
                    <a:blip r:embed="rId23" cstate="print">
                      <a:extLst>
                        <a:ext uri="{28A0092B-C50C-407E-A947-70E740481C1C}">
                          <a14:useLocalDpi xmlns:a14="http://schemas.microsoft.com/office/drawing/2010/main" val="0"/>
                        </a:ext>
                      </a:extLst>
                    </a:blip>
                    <a:srcRect l="22231" t="4072" r="21907" b="10394"/>
                    <a:stretch/>
                  </pic:blipFill>
                  <pic:spPr bwMode="auto">
                    <a:xfrm rot="16200000">
                      <a:off x="0" y="0"/>
                      <a:ext cx="2888676" cy="5724000"/>
                    </a:xfrm>
                    <a:prstGeom prst="rect">
                      <a:avLst/>
                    </a:prstGeom>
                    <a:ln>
                      <a:noFill/>
                    </a:ln>
                    <a:extLst>
                      <a:ext uri="{53640926-AAD7-44D8-BBD7-CCE9431645EC}">
                        <a14:shadowObscured xmlns:a14="http://schemas.microsoft.com/office/drawing/2010/main"/>
                      </a:ext>
                    </a:extLst>
                  </pic:spPr>
                </pic:pic>
              </a:graphicData>
            </a:graphic>
          </wp:inline>
        </w:drawing>
      </w:r>
    </w:p>
    <w:p w14:paraId="7C8006EF" w14:textId="14081B3C" w:rsidR="0030044E" w:rsidRPr="00563B00" w:rsidRDefault="0030044E" w:rsidP="00C820E3">
      <w:pPr>
        <w:pStyle w:val="Caption"/>
        <w:spacing w:line="360" w:lineRule="auto"/>
        <w:jc w:val="center"/>
      </w:pPr>
      <w:bookmarkStart w:id="85" w:name="_Ref38795734"/>
      <w:bookmarkStart w:id="86" w:name="_Toc37886957"/>
      <w:bookmarkStart w:id="87" w:name="_Toc38203356"/>
      <w:bookmarkStart w:id="88" w:name="_Toc38637495"/>
      <w:bookmarkStart w:id="89" w:name="_Toc38884232"/>
      <w:r w:rsidRPr="00563B00">
        <w:t xml:space="preserve">Figure </w:t>
      </w:r>
      <w:r w:rsidRPr="00563B00">
        <w:fldChar w:fldCharType="begin"/>
      </w:r>
      <w:r w:rsidRPr="00563B00">
        <w:instrText xml:space="preserve"> SEQ Figure \* ARABIC </w:instrText>
      </w:r>
      <w:r w:rsidRPr="00563B00">
        <w:fldChar w:fldCharType="separate"/>
      </w:r>
      <w:r w:rsidR="005C3FF6">
        <w:rPr>
          <w:noProof/>
        </w:rPr>
        <w:t>8</w:t>
      </w:r>
      <w:r w:rsidRPr="00563B00">
        <w:fldChar w:fldCharType="end"/>
      </w:r>
      <w:bookmarkEnd w:id="85"/>
      <w:r w:rsidRPr="00563B00">
        <w:t xml:space="preserve"> Comparison of experimental results with simulation results for 3C discharging after 30</w:t>
      </w:r>
      <w:bookmarkEnd w:id="86"/>
      <w:bookmarkEnd w:id="87"/>
      <w:bookmarkEnd w:id="88"/>
      <w:r w:rsidRPr="00563B00">
        <w:t xml:space="preserve"> seconds</w:t>
      </w:r>
      <w:bookmarkEnd w:id="89"/>
    </w:p>
    <w:p w14:paraId="5696FA3B" w14:textId="7D131C15" w:rsidR="0030044E" w:rsidRPr="00563B00" w:rsidRDefault="00582F6C" w:rsidP="00C820E3">
      <w:pPr>
        <w:keepNext/>
        <w:spacing w:line="360" w:lineRule="auto"/>
      </w:pPr>
      <w:r w:rsidRPr="00563B00">
        <w:rPr>
          <w:noProof/>
        </w:rPr>
        <w:drawing>
          <wp:inline distT="0" distB="0" distL="0" distR="0" wp14:anchorId="6129405F" wp14:editId="1452FDDB">
            <wp:extent cx="2925225" cy="5724000"/>
            <wp:effectExtent l="0" t="254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SULTS_C3_h250 (dragged).pdf"/>
                    <pic:cNvPicPr/>
                  </pic:nvPicPr>
                  <pic:blipFill>
                    <a:blip r:embed="rId24">
                      <a:extLst>
                        <a:ext uri="{28A0092B-C50C-407E-A947-70E740481C1C}">
                          <a14:useLocalDpi xmlns:a14="http://schemas.microsoft.com/office/drawing/2010/main" val="0"/>
                        </a:ext>
                      </a:extLst>
                    </a:blip>
                    <a:stretch>
                      <a:fillRect/>
                    </a:stretch>
                  </pic:blipFill>
                  <pic:spPr>
                    <a:xfrm rot="16200000">
                      <a:off x="0" y="0"/>
                      <a:ext cx="2925225" cy="5724000"/>
                    </a:xfrm>
                    <a:prstGeom prst="rect">
                      <a:avLst/>
                    </a:prstGeom>
                  </pic:spPr>
                </pic:pic>
              </a:graphicData>
            </a:graphic>
          </wp:inline>
        </w:drawing>
      </w:r>
    </w:p>
    <w:p w14:paraId="790A8990" w14:textId="65AC3753" w:rsidR="0030044E" w:rsidRPr="00563B00" w:rsidRDefault="0030044E" w:rsidP="00C820E3">
      <w:pPr>
        <w:pStyle w:val="Caption"/>
        <w:spacing w:line="360" w:lineRule="auto"/>
        <w:jc w:val="center"/>
      </w:pPr>
      <w:bookmarkStart w:id="90" w:name="_Toc37886958"/>
      <w:bookmarkStart w:id="91" w:name="_Toc38203357"/>
      <w:bookmarkStart w:id="92" w:name="_Toc38637496"/>
      <w:bookmarkStart w:id="93" w:name="_Toc38884233"/>
      <w:r w:rsidRPr="00563B00">
        <w:t xml:space="preserve">Figure </w:t>
      </w:r>
      <w:r w:rsidRPr="00563B00">
        <w:fldChar w:fldCharType="begin"/>
      </w:r>
      <w:r w:rsidRPr="00563B00">
        <w:instrText xml:space="preserve"> SEQ Figure \* ARABIC </w:instrText>
      </w:r>
      <w:r w:rsidRPr="00563B00">
        <w:fldChar w:fldCharType="separate"/>
      </w:r>
      <w:r w:rsidR="005C3FF6">
        <w:rPr>
          <w:noProof/>
        </w:rPr>
        <w:t>9</w:t>
      </w:r>
      <w:r w:rsidRPr="00563B00">
        <w:fldChar w:fldCharType="end"/>
      </w:r>
      <w:r w:rsidRPr="00563B00">
        <w:t xml:space="preserve"> Comparison of experimental results with simulation results for 3C discharging after 400 seconds</w:t>
      </w:r>
      <w:bookmarkEnd w:id="90"/>
      <w:bookmarkEnd w:id="91"/>
      <w:bookmarkEnd w:id="92"/>
      <w:bookmarkEnd w:id="93"/>
    </w:p>
    <w:p w14:paraId="244C5B3D" w14:textId="64E8E28D" w:rsidR="0030044E" w:rsidRPr="00563B00" w:rsidRDefault="00582F6C" w:rsidP="00C820E3">
      <w:pPr>
        <w:keepNext/>
        <w:spacing w:line="360" w:lineRule="auto"/>
      </w:pPr>
      <w:r w:rsidRPr="00563B00">
        <w:rPr>
          <w:noProof/>
        </w:rPr>
        <w:lastRenderedPageBreak/>
        <w:drawing>
          <wp:inline distT="0" distB="0" distL="0" distR="0" wp14:anchorId="55482D0A" wp14:editId="02F1FF1E">
            <wp:extent cx="2925225" cy="5724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ULTS_C3_h250 (dragged).pdf"/>
                    <pic:cNvPicPr/>
                  </pic:nvPicPr>
                  <pic:blipFill>
                    <a:blip r:embed="rId25">
                      <a:extLst>
                        <a:ext uri="{28A0092B-C50C-407E-A947-70E740481C1C}">
                          <a14:useLocalDpi xmlns:a14="http://schemas.microsoft.com/office/drawing/2010/main" val="0"/>
                        </a:ext>
                      </a:extLst>
                    </a:blip>
                    <a:stretch>
                      <a:fillRect/>
                    </a:stretch>
                  </pic:blipFill>
                  <pic:spPr>
                    <a:xfrm rot="16200000">
                      <a:off x="0" y="0"/>
                      <a:ext cx="2925225" cy="5724000"/>
                    </a:xfrm>
                    <a:prstGeom prst="rect">
                      <a:avLst/>
                    </a:prstGeom>
                  </pic:spPr>
                </pic:pic>
              </a:graphicData>
            </a:graphic>
          </wp:inline>
        </w:drawing>
      </w:r>
    </w:p>
    <w:p w14:paraId="20550BCD" w14:textId="726E471A" w:rsidR="0030044E" w:rsidRPr="00563B00" w:rsidRDefault="0030044E" w:rsidP="00C820E3">
      <w:pPr>
        <w:pStyle w:val="Caption"/>
        <w:spacing w:line="360" w:lineRule="auto"/>
        <w:jc w:val="center"/>
      </w:pPr>
      <w:bookmarkStart w:id="94" w:name="_Toc37886959"/>
      <w:bookmarkStart w:id="95" w:name="_Toc38203358"/>
      <w:bookmarkStart w:id="96" w:name="_Toc38637497"/>
      <w:bookmarkStart w:id="97" w:name="_Toc38884234"/>
      <w:r w:rsidRPr="00563B00">
        <w:t xml:space="preserve">Figure </w:t>
      </w:r>
      <w:r w:rsidRPr="00563B00">
        <w:fldChar w:fldCharType="begin"/>
      </w:r>
      <w:r w:rsidRPr="00563B00">
        <w:instrText xml:space="preserve"> SEQ Figure \* ARABIC </w:instrText>
      </w:r>
      <w:r w:rsidRPr="00563B00">
        <w:fldChar w:fldCharType="separate"/>
      </w:r>
      <w:r w:rsidR="005C3FF6">
        <w:rPr>
          <w:noProof/>
        </w:rPr>
        <w:t>10</w:t>
      </w:r>
      <w:r w:rsidRPr="00563B00">
        <w:fldChar w:fldCharType="end"/>
      </w:r>
      <w:r w:rsidRPr="00563B00">
        <w:t xml:space="preserve"> Comparison of experimental results with simulation results for 3C discharging after 800 seconds</w:t>
      </w:r>
      <w:bookmarkEnd w:id="94"/>
      <w:bookmarkEnd w:id="95"/>
      <w:bookmarkEnd w:id="96"/>
      <w:bookmarkEnd w:id="97"/>
    </w:p>
    <w:p w14:paraId="79B28CBD" w14:textId="34E1775E" w:rsidR="0030044E" w:rsidRPr="00563B00" w:rsidRDefault="00582F6C" w:rsidP="00C820E3">
      <w:pPr>
        <w:keepNext/>
        <w:spacing w:line="360" w:lineRule="auto"/>
      </w:pPr>
      <w:r w:rsidRPr="00563B00">
        <w:rPr>
          <w:noProof/>
        </w:rPr>
        <w:drawing>
          <wp:inline distT="0" distB="0" distL="0" distR="0" wp14:anchorId="48AD2C7C" wp14:editId="3B72195E">
            <wp:extent cx="2942560" cy="5724000"/>
            <wp:effectExtent l="0" t="6667"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SULTS_C3_h250 (dragged).pdf"/>
                    <pic:cNvPicPr/>
                  </pic:nvPicPr>
                  <pic:blipFill>
                    <a:blip r:embed="rId26">
                      <a:extLst>
                        <a:ext uri="{28A0092B-C50C-407E-A947-70E740481C1C}">
                          <a14:useLocalDpi xmlns:a14="http://schemas.microsoft.com/office/drawing/2010/main" val="0"/>
                        </a:ext>
                      </a:extLst>
                    </a:blip>
                    <a:stretch>
                      <a:fillRect/>
                    </a:stretch>
                  </pic:blipFill>
                  <pic:spPr>
                    <a:xfrm rot="16200000">
                      <a:off x="0" y="0"/>
                      <a:ext cx="2942560" cy="5724000"/>
                    </a:xfrm>
                    <a:prstGeom prst="rect">
                      <a:avLst/>
                    </a:prstGeom>
                  </pic:spPr>
                </pic:pic>
              </a:graphicData>
            </a:graphic>
          </wp:inline>
        </w:drawing>
      </w:r>
    </w:p>
    <w:p w14:paraId="14491F5E" w14:textId="702E5E10" w:rsidR="00D25E3C" w:rsidRPr="00563B00" w:rsidRDefault="0030044E" w:rsidP="00E958F0">
      <w:pPr>
        <w:pStyle w:val="Caption"/>
        <w:spacing w:line="360" w:lineRule="auto"/>
        <w:jc w:val="center"/>
      </w:pPr>
      <w:bookmarkStart w:id="98" w:name="_Ref38795737"/>
      <w:bookmarkStart w:id="99" w:name="_Toc37886960"/>
      <w:bookmarkStart w:id="100" w:name="_Toc38203359"/>
      <w:bookmarkStart w:id="101" w:name="_Toc38637498"/>
      <w:bookmarkStart w:id="102" w:name="_Toc38884235"/>
      <w:r w:rsidRPr="00563B00">
        <w:t xml:space="preserve">Figure </w:t>
      </w:r>
      <w:r w:rsidRPr="00563B00">
        <w:fldChar w:fldCharType="begin"/>
      </w:r>
      <w:r w:rsidRPr="00563B00">
        <w:instrText xml:space="preserve"> SEQ Figure \* ARABIC </w:instrText>
      </w:r>
      <w:r w:rsidRPr="00563B00">
        <w:fldChar w:fldCharType="separate"/>
      </w:r>
      <w:r w:rsidR="005C3FF6">
        <w:rPr>
          <w:noProof/>
        </w:rPr>
        <w:t>11</w:t>
      </w:r>
      <w:r w:rsidRPr="00563B00">
        <w:fldChar w:fldCharType="end"/>
      </w:r>
      <w:bookmarkEnd w:id="98"/>
      <w:r w:rsidRPr="00563B00">
        <w:t xml:space="preserve"> Comparison of experimental results with simulation results for 3C discharging after 1100 seconds</w:t>
      </w:r>
      <w:bookmarkEnd w:id="99"/>
      <w:bookmarkEnd w:id="100"/>
      <w:bookmarkEnd w:id="101"/>
      <w:bookmarkEnd w:id="102"/>
    </w:p>
    <w:p w14:paraId="39862778" w14:textId="5A595F86" w:rsidR="00440253" w:rsidRPr="00563B00" w:rsidRDefault="00F61CF0" w:rsidP="00F61CF0">
      <w:pPr>
        <w:spacing w:line="360" w:lineRule="auto"/>
        <w:jc w:val="both"/>
        <w:rPr>
          <w:rFonts w:asciiTheme="majorHAnsi" w:eastAsiaTheme="majorEastAsia" w:hAnsiTheme="majorHAnsi" w:cstheme="majorBidi"/>
          <w:color w:val="1F3763" w:themeColor="accent1" w:themeShade="7F"/>
        </w:rPr>
      </w:pPr>
      <w:r>
        <w:t xml:space="preserve">The numerical results compare favourably with experimental findings  both in terms of the peak temperature  reached  and the general trend spatially and in time. </w:t>
      </w:r>
      <w:r w:rsidR="00440253" w:rsidRPr="00563B00">
        <w:br w:type="page"/>
      </w:r>
    </w:p>
    <w:p w14:paraId="0140131C" w14:textId="2421A365" w:rsidR="00714207" w:rsidRPr="00563B00" w:rsidRDefault="0030044E" w:rsidP="00714207">
      <w:pPr>
        <w:pStyle w:val="Heading3"/>
        <w:spacing w:line="360" w:lineRule="auto"/>
      </w:pPr>
      <w:bookmarkStart w:id="103" w:name="_Toc38896094"/>
      <w:r w:rsidRPr="00563B00">
        <w:lastRenderedPageBreak/>
        <w:t>Validation of results produced under 5C discharging rate with no BTMS</w:t>
      </w:r>
      <w:bookmarkEnd w:id="103"/>
    </w:p>
    <w:p w14:paraId="62F65595" w14:textId="5887BBE5" w:rsidR="00D25E3C" w:rsidRPr="00563B00" w:rsidRDefault="00D25E3C" w:rsidP="00E958F0">
      <w:pPr>
        <w:spacing w:line="360" w:lineRule="auto"/>
        <w:jc w:val="both"/>
      </w:pPr>
      <w:r w:rsidRPr="00563B00">
        <w:fldChar w:fldCharType="begin"/>
      </w:r>
      <w:r w:rsidRPr="00563B00">
        <w:instrText xml:space="preserve"> REF _Ref38795873 \h </w:instrText>
      </w:r>
      <w:r w:rsidRPr="00563B00">
        <w:fldChar w:fldCharType="separate"/>
      </w:r>
      <w:r w:rsidR="005C3FF6" w:rsidRPr="00563B00">
        <w:t xml:space="preserve">Figure </w:t>
      </w:r>
      <w:r w:rsidR="005C3FF6">
        <w:rPr>
          <w:noProof/>
        </w:rPr>
        <w:t>12</w:t>
      </w:r>
      <w:r w:rsidRPr="00563B00">
        <w:fldChar w:fldCharType="end"/>
      </w:r>
      <w:r w:rsidRPr="00563B00">
        <w:t xml:space="preserve"> to </w:t>
      </w:r>
      <w:r w:rsidRPr="00563B00">
        <w:fldChar w:fldCharType="begin"/>
      </w:r>
      <w:r w:rsidRPr="00563B00">
        <w:instrText xml:space="preserve"> REF _Ref38795874 \h </w:instrText>
      </w:r>
      <w:r w:rsidRPr="00563B00">
        <w:fldChar w:fldCharType="separate"/>
      </w:r>
      <w:r w:rsidR="005C3FF6" w:rsidRPr="00563B00">
        <w:t xml:space="preserve">Figure </w:t>
      </w:r>
      <w:r w:rsidR="005C3FF6">
        <w:rPr>
          <w:noProof/>
        </w:rPr>
        <w:t>15</w:t>
      </w:r>
      <w:r w:rsidRPr="00563B00">
        <w:fldChar w:fldCharType="end"/>
      </w:r>
      <w:r w:rsidRPr="00563B00">
        <w:t xml:space="preserve"> present a comparison of the temperature contours from the MATLAB simulation and experimental data for 5C discharging after 30, 100, 400, and 680 seconds. </w:t>
      </w:r>
    </w:p>
    <w:p w14:paraId="73F455A9" w14:textId="26947B92" w:rsidR="0030044E" w:rsidRPr="00563B00" w:rsidRDefault="007D21FD" w:rsidP="007328B8">
      <w:pPr>
        <w:spacing w:line="360" w:lineRule="auto"/>
        <w:jc w:val="center"/>
      </w:pPr>
      <w:r w:rsidRPr="00563B00">
        <w:rPr>
          <w:noProof/>
        </w:rPr>
        <w:drawing>
          <wp:inline distT="0" distB="0" distL="0" distR="0" wp14:anchorId="29554E02" wp14:editId="00570479">
            <wp:extent cx="2904212" cy="5724000"/>
            <wp:effectExtent l="0" t="317" r="4127" b="4128"/>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rot="16200000">
                      <a:off x="0" y="0"/>
                      <a:ext cx="2904212" cy="5724000"/>
                    </a:xfrm>
                    <a:prstGeom prst="rect">
                      <a:avLst/>
                    </a:prstGeom>
                  </pic:spPr>
                </pic:pic>
              </a:graphicData>
            </a:graphic>
          </wp:inline>
        </w:drawing>
      </w:r>
    </w:p>
    <w:p w14:paraId="7F873964" w14:textId="41EE0848" w:rsidR="0030044E" w:rsidRPr="00563B00" w:rsidRDefault="0030044E" w:rsidP="00C820E3">
      <w:pPr>
        <w:pStyle w:val="Caption"/>
        <w:spacing w:line="360" w:lineRule="auto"/>
        <w:jc w:val="center"/>
      </w:pPr>
      <w:bookmarkStart w:id="104" w:name="_Ref38795873"/>
      <w:bookmarkStart w:id="105" w:name="_Toc37886961"/>
      <w:bookmarkStart w:id="106" w:name="_Toc38203360"/>
      <w:bookmarkStart w:id="107" w:name="_Toc38637499"/>
      <w:bookmarkStart w:id="108" w:name="_Toc38884236"/>
      <w:r w:rsidRPr="00563B00">
        <w:t xml:space="preserve">Figure </w:t>
      </w:r>
      <w:r w:rsidRPr="00563B00">
        <w:fldChar w:fldCharType="begin"/>
      </w:r>
      <w:r w:rsidRPr="00563B00">
        <w:instrText xml:space="preserve"> SEQ Figure \* ARABIC </w:instrText>
      </w:r>
      <w:r w:rsidRPr="00563B00">
        <w:fldChar w:fldCharType="separate"/>
      </w:r>
      <w:r w:rsidR="005C3FF6">
        <w:rPr>
          <w:noProof/>
        </w:rPr>
        <w:t>12</w:t>
      </w:r>
      <w:r w:rsidRPr="00563B00">
        <w:fldChar w:fldCharType="end"/>
      </w:r>
      <w:bookmarkEnd w:id="104"/>
      <w:r w:rsidRPr="00563B00">
        <w:t xml:space="preserve"> Comparison of experimental results with simulation results for 5C discharging after 30 seconds</w:t>
      </w:r>
      <w:bookmarkEnd w:id="105"/>
      <w:bookmarkEnd w:id="106"/>
      <w:bookmarkEnd w:id="107"/>
      <w:bookmarkEnd w:id="108"/>
    </w:p>
    <w:p w14:paraId="01B19B0E" w14:textId="2262FCFE" w:rsidR="0030044E" w:rsidRPr="00563B00" w:rsidRDefault="007D21FD" w:rsidP="007328B8">
      <w:pPr>
        <w:keepNext/>
        <w:spacing w:line="360" w:lineRule="auto"/>
        <w:jc w:val="center"/>
      </w:pPr>
      <w:r w:rsidRPr="00563B00">
        <w:rPr>
          <w:noProof/>
        </w:rPr>
        <w:drawing>
          <wp:inline distT="0" distB="0" distL="0" distR="0" wp14:anchorId="4A9066E7" wp14:editId="49857FA1">
            <wp:extent cx="2937759" cy="5724000"/>
            <wp:effectExtent l="381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SULTS_C5_h250 (dragged).pdf"/>
                    <pic:cNvPicPr/>
                  </pic:nvPicPr>
                  <pic:blipFill>
                    <a:blip r:embed="rId28">
                      <a:extLst>
                        <a:ext uri="{28A0092B-C50C-407E-A947-70E740481C1C}">
                          <a14:useLocalDpi xmlns:a14="http://schemas.microsoft.com/office/drawing/2010/main" val="0"/>
                        </a:ext>
                      </a:extLst>
                    </a:blip>
                    <a:stretch>
                      <a:fillRect/>
                    </a:stretch>
                  </pic:blipFill>
                  <pic:spPr>
                    <a:xfrm rot="16200000">
                      <a:off x="0" y="0"/>
                      <a:ext cx="2937759" cy="5724000"/>
                    </a:xfrm>
                    <a:prstGeom prst="rect">
                      <a:avLst/>
                    </a:prstGeom>
                  </pic:spPr>
                </pic:pic>
              </a:graphicData>
            </a:graphic>
          </wp:inline>
        </w:drawing>
      </w:r>
    </w:p>
    <w:p w14:paraId="159626F4" w14:textId="7C456728" w:rsidR="0030044E" w:rsidRPr="00563B00" w:rsidRDefault="0030044E" w:rsidP="00C820E3">
      <w:pPr>
        <w:pStyle w:val="Caption"/>
        <w:spacing w:line="360" w:lineRule="auto"/>
        <w:jc w:val="center"/>
      </w:pPr>
      <w:bookmarkStart w:id="109" w:name="_Toc37886962"/>
      <w:bookmarkStart w:id="110" w:name="_Toc38203361"/>
      <w:bookmarkStart w:id="111" w:name="_Toc38637500"/>
      <w:bookmarkStart w:id="112" w:name="_Toc38884237"/>
      <w:r w:rsidRPr="00563B00">
        <w:t xml:space="preserve">Figure </w:t>
      </w:r>
      <w:r w:rsidRPr="00563B00">
        <w:fldChar w:fldCharType="begin"/>
      </w:r>
      <w:r w:rsidRPr="00563B00">
        <w:instrText xml:space="preserve"> SEQ Figure \* ARABIC </w:instrText>
      </w:r>
      <w:r w:rsidRPr="00563B00">
        <w:fldChar w:fldCharType="separate"/>
      </w:r>
      <w:r w:rsidR="005C3FF6">
        <w:rPr>
          <w:noProof/>
        </w:rPr>
        <w:t>13</w:t>
      </w:r>
      <w:r w:rsidRPr="00563B00">
        <w:fldChar w:fldCharType="end"/>
      </w:r>
      <w:r w:rsidRPr="00563B00">
        <w:t xml:space="preserve"> Comparison of experimental results with simulation results for 5C discharging after 100 seconds</w:t>
      </w:r>
      <w:bookmarkEnd w:id="109"/>
      <w:bookmarkEnd w:id="110"/>
      <w:bookmarkEnd w:id="111"/>
      <w:bookmarkEnd w:id="112"/>
    </w:p>
    <w:p w14:paraId="3C612154" w14:textId="03E1CFA6" w:rsidR="0030044E" w:rsidRPr="00563B00" w:rsidRDefault="007D21FD" w:rsidP="007328B8">
      <w:pPr>
        <w:keepNext/>
        <w:spacing w:line="360" w:lineRule="auto"/>
        <w:jc w:val="center"/>
      </w:pPr>
      <w:r w:rsidRPr="00563B00">
        <w:rPr>
          <w:noProof/>
        </w:rPr>
        <w:lastRenderedPageBreak/>
        <w:drawing>
          <wp:inline distT="0" distB="0" distL="0" distR="0" wp14:anchorId="08E7CC54" wp14:editId="2B723F84">
            <wp:extent cx="2937759" cy="5724000"/>
            <wp:effectExtent l="381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SULTS_C5_h250 (dragged).pdf"/>
                    <pic:cNvPicPr/>
                  </pic:nvPicPr>
                  <pic:blipFill>
                    <a:blip r:embed="rId29">
                      <a:extLst>
                        <a:ext uri="{28A0092B-C50C-407E-A947-70E740481C1C}">
                          <a14:useLocalDpi xmlns:a14="http://schemas.microsoft.com/office/drawing/2010/main" val="0"/>
                        </a:ext>
                      </a:extLst>
                    </a:blip>
                    <a:stretch>
                      <a:fillRect/>
                    </a:stretch>
                  </pic:blipFill>
                  <pic:spPr>
                    <a:xfrm rot="16200000">
                      <a:off x="0" y="0"/>
                      <a:ext cx="2937759" cy="5724000"/>
                    </a:xfrm>
                    <a:prstGeom prst="rect">
                      <a:avLst/>
                    </a:prstGeom>
                  </pic:spPr>
                </pic:pic>
              </a:graphicData>
            </a:graphic>
          </wp:inline>
        </w:drawing>
      </w:r>
    </w:p>
    <w:p w14:paraId="75487751" w14:textId="37ABB81E" w:rsidR="0030044E" w:rsidRPr="00563B00" w:rsidRDefault="0030044E" w:rsidP="00C820E3">
      <w:pPr>
        <w:pStyle w:val="Caption"/>
        <w:spacing w:line="360" w:lineRule="auto"/>
        <w:jc w:val="center"/>
      </w:pPr>
      <w:bookmarkStart w:id="113" w:name="_Toc37886963"/>
      <w:bookmarkStart w:id="114" w:name="_Toc38203362"/>
      <w:bookmarkStart w:id="115" w:name="_Toc38637501"/>
      <w:bookmarkStart w:id="116" w:name="_Toc38884238"/>
      <w:r w:rsidRPr="00563B00">
        <w:t xml:space="preserve">Figure </w:t>
      </w:r>
      <w:r w:rsidRPr="00563B00">
        <w:fldChar w:fldCharType="begin"/>
      </w:r>
      <w:r w:rsidRPr="00563B00">
        <w:instrText xml:space="preserve"> SEQ Figure \* ARABIC </w:instrText>
      </w:r>
      <w:r w:rsidRPr="00563B00">
        <w:fldChar w:fldCharType="separate"/>
      </w:r>
      <w:r w:rsidR="005C3FF6">
        <w:rPr>
          <w:noProof/>
        </w:rPr>
        <w:t>14</w:t>
      </w:r>
      <w:r w:rsidRPr="00563B00">
        <w:fldChar w:fldCharType="end"/>
      </w:r>
      <w:r w:rsidRPr="00563B00">
        <w:t xml:space="preserve"> Comparison of experimental results with simulation results for 5C discharging after 400 seconds</w:t>
      </w:r>
      <w:bookmarkEnd w:id="113"/>
      <w:bookmarkEnd w:id="114"/>
      <w:bookmarkEnd w:id="115"/>
      <w:bookmarkEnd w:id="116"/>
    </w:p>
    <w:p w14:paraId="78165C87" w14:textId="0348F530" w:rsidR="0030044E" w:rsidRPr="00563B00" w:rsidRDefault="007D21FD" w:rsidP="007328B8">
      <w:pPr>
        <w:keepNext/>
        <w:spacing w:line="360" w:lineRule="auto"/>
        <w:jc w:val="center"/>
      </w:pPr>
      <w:r w:rsidRPr="00563B00">
        <w:rPr>
          <w:noProof/>
        </w:rPr>
        <w:drawing>
          <wp:inline distT="0" distB="0" distL="0" distR="0" wp14:anchorId="20F2D668" wp14:editId="739AC11A">
            <wp:extent cx="2937759" cy="5724000"/>
            <wp:effectExtent l="381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SULTS_C5_h250 (dragged).pdf"/>
                    <pic:cNvPicPr/>
                  </pic:nvPicPr>
                  <pic:blipFill>
                    <a:blip r:embed="rId30">
                      <a:extLst>
                        <a:ext uri="{28A0092B-C50C-407E-A947-70E740481C1C}">
                          <a14:useLocalDpi xmlns:a14="http://schemas.microsoft.com/office/drawing/2010/main" val="0"/>
                        </a:ext>
                      </a:extLst>
                    </a:blip>
                    <a:stretch>
                      <a:fillRect/>
                    </a:stretch>
                  </pic:blipFill>
                  <pic:spPr>
                    <a:xfrm rot="16200000">
                      <a:off x="0" y="0"/>
                      <a:ext cx="2937759" cy="5724000"/>
                    </a:xfrm>
                    <a:prstGeom prst="rect">
                      <a:avLst/>
                    </a:prstGeom>
                  </pic:spPr>
                </pic:pic>
              </a:graphicData>
            </a:graphic>
          </wp:inline>
        </w:drawing>
      </w:r>
    </w:p>
    <w:p w14:paraId="4F03468A" w14:textId="3CA526A7" w:rsidR="00440253" w:rsidRDefault="0030044E" w:rsidP="00440253">
      <w:pPr>
        <w:pStyle w:val="Caption"/>
        <w:spacing w:line="360" w:lineRule="auto"/>
        <w:jc w:val="center"/>
      </w:pPr>
      <w:bookmarkStart w:id="117" w:name="_Ref38795874"/>
      <w:bookmarkStart w:id="118" w:name="_Toc37886964"/>
      <w:bookmarkStart w:id="119" w:name="_Toc38203363"/>
      <w:bookmarkStart w:id="120" w:name="_Toc38637502"/>
      <w:bookmarkStart w:id="121" w:name="_Toc38884239"/>
      <w:r w:rsidRPr="00563B00">
        <w:t xml:space="preserve">Figure </w:t>
      </w:r>
      <w:r w:rsidRPr="00563B00">
        <w:fldChar w:fldCharType="begin"/>
      </w:r>
      <w:r w:rsidRPr="00563B00">
        <w:instrText xml:space="preserve"> SEQ Figure \* ARABIC </w:instrText>
      </w:r>
      <w:r w:rsidRPr="00563B00">
        <w:fldChar w:fldCharType="separate"/>
      </w:r>
      <w:r w:rsidR="005C3FF6">
        <w:rPr>
          <w:noProof/>
        </w:rPr>
        <w:t>15</w:t>
      </w:r>
      <w:r w:rsidRPr="00563B00">
        <w:fldChar w:fldCharType="end"/>
      </w:r>
      <w:bookmarkEnd w:id="117"/>
      <w:r w:rsidRPr="00563B00">
        <w:t xml:space="preserve"> Comparison of experimental results with simulation results for 5C discharging after 680 seconds</w:t>
      </w:r>
      <w:bookmarkEnd w:id="118"/>
      <w:bookmarkEnd w:id="119"/>
      <w:bookmarkEnd w:id="120"/>
      <w:bookmarkEnd w:id="121"/>
    </w:p>
    <w:p w14:paraId="24DF6510" w14:textId="11FB1FFA" w:rsidR="00F61CF0" w:rsidRDefault="00F61CF0" w:rsidP="00F61CF0">
      <w:pPr>
        <w:spacing w:line="360" w:lineRule="auto"/>
        <w:jc w:val="both"/>
      </w:pPr>
      <w:r>
        <w:t>Similar to 3C discharge, the model also compares favourably to experiment for the 5C discharge case.  The simulation captures the magnitude and location of the peak temperature and is able to predict the trend in time as well.</w:t>
      </w:r>
    </w:p>
    <w:p w14:paraId="2832186A" w14:textId="77777777" w:rsidR="00F61CF0" w:rsidRPr="00F61CF0" w:rsidRDefault="00F61CF0" w:rsidP="00F61CF0"/>
    <w:p w14:paraId="52B0014A" w14:textId="77777777" w:rsidR="0030044E" w:rsidRPr="00563B00" w:rsidRDefault="0030044E" w:rsidP="00C820E3">
      <w:pPr>
        <w:pStyle w:val="Heading3"/>
        <w:spacing w:line="360" w:lineRule="auto"/>
      </w:pPr>
      <w:bookmarkStart w:id="122" w:name="_Ref38662153"/>
      <w:bookmarkStart w:id="123" w:name="_Toc38896095"/>
      <w:r w:rsidRPr="00563B00">
        <w:t>Model Accuracy</w:t>
      </w:r>
      <w:bookmarkEnd w:id="122"/>
      <w:bookmarkEnd w:id="123"/>
      <w:r w:rsidRPr="00563B00">
        <w:t xml:space="preserve"> </w:t>
      </w:r>
    </w:p>
    <w:p w14:paraId="452E60D4" w14:textId="77777777" w:rsidR="0030044E" w:rsidRPr="00563B00" w:rsidRDefault="0030044E" w:rsidP="00C820E3">
      <w:pPr>
        <w:spacing w:line="360" w:lineRule="auto"/>
      </w:pPr>
      <w:r w:rsidRPr="00563B00">
        <w:t>The accuracy of the model was calculated using the following formula:</w:t>
      </w:r>
    </w:p>
    <w:p w14:paraId="17D9B074" w14:textId="6A067B15" w:rsidR="007328B8" w:rsidRPr="00563B00" w:rsidRDefault="0030044E" w:rsidP="00F61CF0">
      <w:pPr>
        <w:spacing w:line="360" w:lineRule="auto"/>
        <w:rPr>
          <w:rFonts w:eastAsiaTheme="minorEastAsia"/>
        </w:rPr>
      </w:pPr>
      <m:oMathPara>
        <m:oMath>
          <m:r>
            <w:rPr>
              <w:rFonts w:ascii="Cambria Math" w:hAnsi="Cambria Math"/>
            </w:rPr>
            <m:t>Accuracy=1-</m:t>
          </m:r>
          <m:d>
            <m:dPr>
              <m:begChr m:val="|"/>
              <m:endChr m:val="|"/>
              <m:ctrlPr>
                <w:rPr>
                  <w:rFonts w:ascii="Cambria Math" w:hAnsi="Cambria Math"/>
                  <w:i/>
                </w:rPr>
              </m:ctrlPr>
            </m:dPr>
            <m:e>
              <m:f>
                <m:fPr>
                  <m:ctrlPr>
                    <w:rPr>
                      <w:rFonts w:ascii="Cambria Math" w:hAnsi="Cambria Math"/>
                      <w:i/>
                    </w:rPr>
                  </m:ctrlPr>
                </m:fPr>
                <m:num>
                  <w:bookmarkStart w:id="124" w:name="OLE_LINK1"/>
                  <m:sSub>
                    <m:sSubPr>
                      <m:ctrlPr>
                        <w:rPr>
                          <w:rFonts w:ascii="Cambria Math" w:hAnsi="Cambria Math"/>
                          <w:i/>
                        </w:rPr>
                      </m:ctrlPr>
                    </m:sSubPr>
                    <m:e>
                      <m:r>
                        <w:rPr>
                          <w:rFonts w:ascii="Cambria Math" w:hAnsi="Cambria Math"/>
                        </w:rPr>
                        <m:t>T</m:t>
                      </m:r>
                    </m:e>
                    <m:sub>
                      <m:r>
                        <w:rPr>
                          <w:rFonts w:ascii="Cambria Math" w:hAnsi="Cambria Math"/>
                        </w:rPr>
                        <m:t>max,image</m:t>
                      </m:r>
                    </m:sub>
                  </m:sSub>
                  <w:bookmarkEnd w:id="124"/>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sim</m:t>
                      </m:r>
                    </m:sub>
                  </m:sSub>
                </m:num>
                <m:den>
                  <m:sSub>
                    <m:sSubPr>
                      <m:ctrlPr>
                        <w:rPr>
                          <w:rFonts w:ascii="Cambria Math" w:hAnsi="Cambria Math"/>
                          <w:i/>
                        </w:rPr>
                      </m:ctrlPr>
                    </m:sSubPr>
                    <m:e>
                      <m:r>
                        <w:rPr>
                          <w:rFonts w:ascii="Cambria Math" w:hAnsi="Cambria Math"/>
                        </w:rPr>
                        <m:t>T</m:t>
                      </m:r>
                    </m:e>
                    <m:sub>
                      <m:r>
                        <w:rPr>
                          <w:rFonts w:ascii="Cambria Math" w:hAnsi="Cambria Math"/>
                        </w:rPr>
                        <m:t>max,image</m:t>
                      </m:r>
                    </m:sub>
                  </m:sSub>
                </m:den>
              </m:f>
            </m:e>
          </m:d>
        </m:oMath>
      </m:oMathPara>
    </w:p>
    <w:p w14:paraId="3A3729BB" w14:textId="17853EB5" w:rsidR="00DC4AA3" w:rsidRPr="00563B00" w:rsidRDefault="00DC4AA3" w:rsidP="00DC4AA3">
      <w:pPr>
        <w:spacing w:line="360" w:lineRule="auto"/>
        <w:jc w:val="both"/>
      </w:pPr>
      <w:r w:rsidRPr="00563B00">
        <w:lastRenderedPageBreak/>
        <w:t>Table 5 shows the accuracy for each of the 8 cases along with the maximum error and mean error.</w:t>
      </w:r>
    </w:p>
    <w:p w14:paraId="48BBA23F" w14:textId="099BEBD5" w:rsidR="0030044E" w:rsidRPr="00563B00" w:rsidRDefault="0030044E" w:rsidP="00C820E3">
      <w:pPr>
        <w:pStyle w:val="Caption"/>
        <w:keepNext/>
        <w:spacing w:line="360" w:lineRule="auto"/>
        <w:jc w:val="center"/>
      </w:pPr>
      <w:bookmarkStart w:id="125" w:name="_Toc38637522"/>
      <w:bookmarkStart w:id="126" w:name="_Toc38884260"/>
      <w:r w:rsidRPr="00563B00">
        <w:t xml:space="preserve">Table </w:t>
      </w:r>
      <w:r w:rsidRPr="00563B00">
        <w:fldChar w:fldCharType="begin"/>
      </w:r>
      <w:r w:rsidRPr="00563B00">
        <w:instrText xml:space="preserve"> SEQ Table \* ARABIC </w:instrText>
      </w:r>
      <w:r w:rsidRPr="00563B00">
        <w:fldChar w:fldCharType="separate"/>
      </w:r>
      <w:r w:rsidR="005C3FF6">
        <w:rPr>
          <w:noProof/>
        </w:rPr>
        <w:t>5</w:t>
      </w:r>
      <w:r w:rsidRPr="00563B00">
        <w:fldChar w:fldCharType="end"/>
      </w:r>
      <w:r w:rsidRPr="00563B00">
        <w:t xml:space="preserve"> Model accuracy and validation results</w:t>
      </w:r>
      <w:bookmarkEnd w:id="125"/>
      <w:bookmarkEnd w:id="126"/>
    </w:p>
    <w:tbl>
      <w:tblPr>
        <w:tblStyle w:val="PlainTable3"/>
        <w:tblW w:w="9145" w:type="dxa"/>
        <w:jc w:val="center"/>
        <w:tblLook w:val="04A0" w:firstRow="1" w:lastRow="0" w:firstColumn="1" w:lastColumn="0" w:noHBand="0" w:noVBand="1"/>
      </w:tblPr>
      <w:tblGrid>
        <w:gridCol w:w="1910"/>
        <w:gridCol w:w="1807"/>
        <w:gridCol w:w="1807"/>
        <w:gridCol w:w="1807"/>
        <w:gridCol w:w="1814"/>
      </w:tblGrid>
      <w:tr w:rsidR="0030044E" w:rsidRPr="00563B00" w14:paraId="3297A44B" w14:textId="77777777" w:rsidTr="002328D7">
        <w:trPr>
          <w:cnfStyle w:val="100000000000" w:firstRow="1" w:lastRow="0" w:firstColumn="0" w:lastColumn="0" w:oddVBand="0" w:evenVBand="0" w:oddHBand="0" w:evenHBand="0" w:firstRowFirstColumn="0" w:firstRowLastColumn="0" w:lastRowFirstColumn="0" w:lastRowLastColumn="0"/>
          <w:trHeight w:val="316"/>
          <w:jc w:val="center"/>
        </w:trPr>
        <w:tc>
          <w:tcPr>
            <w:cnfStyle w:val="001000000100" w:firstRow="0" w:lastRow="0" w:firstColumn="1" w:lastColumn="0" w:oddVBand="0" w:evenVBand="0" w:oddHBand="0" w:evenHBand="0" w:firstRowFirstColumn="1" w:firstRowLastColumn="0" w:lastRowFirstColumn="0" w:lastRowLastColumn="0"/>
            <w:tcW w:w="1910" w:type="dxa"/>
            <w:noWrap/>
            <w:hideMark/>
          </w:tcPr>
          <w:p w14:paraId="614C2BEB" w14:textId="77777777" w:rsidR="0030044E" w:rsidRPr="00563B00" w:rsidRDefault="0030044E" w:rsidP="00C820E3">
            <w:pPr>
              <w:spacing w:line="360" w:lineRule="auto"/>
              <w:jc w:val="center"/>
              <w:rPr>
                <w:rFonts w:ascii="Calibri" w:hAnsi="Calibri" w:cs="Calibri"/>
                <w:color w:val="000000"/>
              </w:rPr>
            </w:pPr>
            <w:r w:rsidRPr="00563B00">
              <w:rPr>
                <w:rFonts w:ascii="Calibri" w:hAnsi="Calibri" w:cs="Calibri"/>
                <w:color w:val="000000"/>
              </w:rPr>
              <w:t>DISCHARGE RATE</w:t>
            </w:r>
          </w:p>
        </w:tc>
        <w:tc>
          <w:tcPr>
            <w:tcW w:w="1807" w:type="dxa"/>
            <w:noWrap/>
            <w:hideMark/>
          </w:tcPr>
          <w:p w14:paraId="423DB8D4" w14:textId="77777777" w:rsidR="0030044E" w:rsidRPr="00563B00" w:rsidRDefault="0030044E" w:rsidP="00C820E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563B00">
              <w:rPr>
                <w:rFonts w:ascii="Calibri" w:hAnsi="Calibri" w:cs="Calibri"/>
                <w:color w:val="000000"/>
              </w:rPr>
              <w:t>time</w:t>
            </w:r>
          </w:p>
        </w:tc>
        <w:tc>
          <w:tcPr>
            <w:tcW w:w="1807" w:type="dxa"/>
            <w:noWrap/>
            <w:hideMark/>
          </w:tcPr>
          <w:p w14:paraId="54E86A6A" w14:textId="77777777" w:rsidR="0030044E" w:rsidRPr="00563B00" w:rsidRDefault="0030044E" w:rsidP="00C820E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Thermal Image TMax</w:t>
            </w:r>
          </w:p>
        </w:tc>
        <w:tc>
          <w:tcPr>
            <w:tcW w:w="1807" w:type="dxa"/>
            <w:noWrap/>
            <w:hideMark/>
          </w:tcPr>
          <w:p w14:paraId="734756B2" w14:textId="77777777" w:rsidR="0030044E" w:rsidRPr="00563B00" w:rsidRDefault="0030044E" w:rsidP="00C820E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Tmax Simulation</w:t>
            </w:r>
          </w:p>
        </w:tc>
        <w:tc>
          <w:tcPr>
            <w:tcW w:w="1814" w:type="dxa"/>
            <w:noWrap/>
            <w:hideMark/>
          </w:tcPr>
          <w:p w14:paraId="12D5E3FA" w14:textId="77777777" w:rsidR="0030044E" w:rsidRPr="00563B00" w:rsidRDefault="0030044E" w:rsidP="00C820E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Accuracy</w:t>
            </w:r>
          </w:p>
        </w:tc>
      </w:tr>
      <w:tr w:rsidR="00C65138" w:rsidRPr="00563B00" w14:paraId="6AB5DF0C" w14:textId="77777777" w:rsidTr="008D04B0">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7E86AD1B"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3C</w:t>
            </w:r>
          </w:p>
        </w:tc>
        <w:tc>
          <w:tcPr>
            <w:tcW w:w="1807" w:type="dxa"/>
            <w:noWrap/>
            <w:hideMark/>
          </w:tcPr>
          <w:p w14:paraId="0FABD92D"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30</w:t>
            </w:r>
          </w:p>
        </w:tc>
        <w:tc>
          <w:tcPr>
            <w:tcW w:w="1807" w:type="dxa"/>
            <w:noWrap/>
            <w:hideMark/>
          </w:tcPr>
          <w:p w14:paraId="4EB74A45"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26.9</w:t>
            </w:r>
          </w:p>
        </w:tc>
        <w:tc>
          <w:tcPr>
            <w:tcW w:w="1807" w:type="dxa"/>
            <w:noWrap/>
            <w:vAlign w:val="bottom"/>
            <w:hideMark/>
          </w:tcPr>
          <w:p w14:paraId="68A9185F" w14:textId="2BADD24C"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25.82</w:t>
            </w:r>
          </w:p>
        </w:tc>
        <w:tc>
          <w:tcPr>
            <w:tcW w:w="1814" w:type="dxa"/>
            <w:noWrap/>
            <w:hideMark/>
          </w:tcPr>
          <w:p w14:paraId="3A18F683"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95.97%</w:t>
            </w:r>
          </w:p>
        </w:tc>
      </w:tr>
      <w:tr w:rsidR="00C65138" w:rsidRPr="00563B00" w14:paraId="0578EF93" w14:textId="77777777" w:rsidTr="008D04B0">
        <w:trPr>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5E3AB8EF"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3C</w:t>
            </w:r>
          </w:p>
        </w:tc>
        <w:tc>
          <w:tcPr>
            <w:tcW w:w="1807" w:type="dxa"/>
            <w:noWrap/>
            <w:hideMark/>
          </w:tcPr>
          <w:p w14:paraId="0DD5800B"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400</w:t>
            </w:r>
          </w:p>
        </w:tc>
        <w:tc>
          <w:tcPr>
            <w:tcW w:w="1807" w:type="dxa"/>
            <w:noWrap/>
            <w:hideMark/>
          </w:tcPr>
          <w:p w14:paraId="529DE9F5"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36.1</w:t>
            </w:r>
          </w:p>
        </w:tc>
        <w:tc>
          <w:tcPr>
            <w:tcW w:w="1807" w:type="dxa"/>
            <w:noWrap/>
            <w:vAlign w:val="bottom"/>
            <w:hideMark/>
          </w:tcPr>
          <w:p w14:paraId="0F252C2E" w14:textId="58C060FC"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34.98</w:t>
            </w:r>
          </w:p>
        </w:tc>
        <w:tc>
          <w:tcPr>
            <w:tcW w:w="1814" w:type="dxa"/>
            <w:noWrap/>
            <w:hideMark/>
          </w:tcPr>
          <w:p w14:paraId="201CA1D3"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96.91%</w:t>
            </w:r>
          </w:p>
        </w:tc>
      </w:tr>
      <w:tr w:rsidR="00C65138" w:rsidRPr="00563B00" w14:paraId="7328156C" w14:textId="77777777" w:rsidTr="008D04B0">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0B8B9EAA"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3C</w:t>
            </w:r>
          </w:p>
        </w:tc>
        <w:tc>
          <w:tcPr>
            <w:tcW w:w="1807" w:type="dxa"/>
            <w:noWrap/>
            <w:hideMark/>
          </w:tcPr>
          <w:p w14:paraId="0652A572"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800</w:t>
            </w:r>
          </w:p>
        </w:tc>
        <w:tc>
          <w:tcPr>
            <w:tcW w:w="1807" w:type="dxa"/>
            <w:noWrap/>
            <w:hideMark/>
          </w:tcPr>
          <w:p w14:paraId="2BA1B70B"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42.6</w:t>
            </w:r>
          </w:p>
        </w:tc>
        <w:tc>
          <w:tcPr>
            <w:tcW w:w="1807" w:type="dxa"/>
            <w:noWrap/>
            <w:vAlign w:val="bottom"/>
            <w:hideMark/>
          </w:tcPr>
          <w:p w14:paraId="75F7F669" w14:textId="562B0B76"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42.06</w:t>
            </w:r>
          </w:p>
        </w:tc>
        <w:tc>
          <w:tcPr>
            <w:tcW w:w="1814" w:type="dxa"/>
            <w:shd w:val="clear" w:color="auto" w:fill="A8D08D" w:themeFill="accent6" w:themeFillTint="99"/>
            <w:noWrap/>
            <w:hideMark/>
          </w:tcPr>
          <w:p w14:paraId="44B51D0B"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98.73%</w:t>
            </w:r>
          </w:p>
        </w:tc>
      </w:tr>
      <w:tr w:rsidR="00C65138" w:rsidRPr="00563B00" w14:paraId="4084619D" w14:textId="77777777" w:rsidTr="008D04B0">
        <w:trPr>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63CAB5AF"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3C</w:t>
            </w:r>
          </w:p>
        </w:tc>
        <w:tc>
          <w:tcPr>
            <w:tcW w:w="1807" w:type="dxa"/>
            <w:noWrap/>
            <w:hideMark/>
          </w:tcPr>
          <w:p w14:paraId="72A8F8AD"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1100</w:t>
            </w:r>
          </w:p>
        </w:tc>
        <w:tc>
          <w:tcPr>
            <w:tcW w:w="1807" w:type="dxa"/>
            <w:noWrap/>
            <w:hideMark/>
          </w:tcPr>
          <w:p w14:paraId="5758F996"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49.1</w:t>
            </w:r>
          </w:p>
        </w:tc>
        <w:tc>
          <w:tcPr>
            <w:tcW w:w="1807" w:type="dxa"/>
            <w:noWrap/>
            <w:vAlign w:val="bottom"/>
            <w:hideMark/>
          </w:tcPr>
          <w:p w14:paraId="0B6BC956" w14:textId="25538EA5"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45.81</w:t>
            </w:r>
          </w:p>
        </w:tc>
        <w:tc>
          <w:tcPr>
            <w:tcW w:w="1814" w:type="dxa"/>
            <w:noWrap/>
            <w:hideMark/>
          </w:tcPr>
          <w:p w14:paraId="4117938D"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93.30%</w:t>
            </w:r>
          </w:p>
        </w:tc>
      </w:tr>
      <w:tr w:rsidR="00C65138" w:rsidRPr="00563B00" w14:paraId="58411AE1" w14:textId="77777777" w:rsidTr="008D04B0">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tcPr>
          <w:p w14:paraId="31A19243"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5C</w:t>
            </w:r>
          </w:p>
        </w:tc>
        <w:tc>
          <w:tcPr>
            <w:tcW w:w="1807" w:type="dxa"/>
            <w:noWrap/>
            <w:hideMark/>
          </w:tcPr>
          <w:p w14:paraId="1E74E018"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30</w:t>
            </w:r>
          </w:p>
        </w:tc>
        <w:tc>
          <w:tcPr>
            <w:tcW w:w="1807" w:type="dxa"/>
            <w:noWrap/>
            <w:hideMark/>
          </w:tcPr>
          <w:p w14:paraId="04C5C4B3"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28.7</w:t>
            </w:r>
          </w:p>
        </w:tc>
        <w:tc>
          <w:tcPr>
            <w:tcW w:w="1807" w:type="dxa"/>
            <w:noWrap/>
            <w:vAlign w:val="bottom"/>
            <w:hideMark/>
          </w:tcPr>
          <w:p w14:paraId="3217C18C" w14:textId="7BDA31E9"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27.27</w:t>
            </w:r>
          </w:p>
        </w:tc>
        <w:tc>
          <w:tcPr>
            <w:tcW w:w="1814" w:type="dxa"/>
            <w:noWrap/>
            <w:hideMark/>
          </w:tcPr>
          <w:p w14:paraId="5468EC61"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95.01%</w:t>
            </w:r>
          </w:p>
        </w:tc>
      </w:tr>
      <w:tr w:rsidR="00C65138" w:rsidRPr="00563B00" w14:paraId="5C49488C" w14:textId="77777777" w:rsidTr="008D04B0">
        <w:trPr>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tcPr>
          <w:p w14:paraId="54B11B2E"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5C</w:t>
            </w:r>
          </w:p>
        </w:tc>
        <w:tc>
          <w:tcPr>
            <w:tcW w:w="1807" w:type="dxa"/>
            <w:noWrap/>
            <w:hideMark/>
          </w:tcPr>
          <w:p w14:paraId="296C8DB4"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100</w:t>
            </w:r>
          </w:p>
        </w:tc>
        <w:tc>
          <w:tcPr>
            <w:tcW w:w="1807" w:type="dxa"/>
            <w:noWrap/>
            <w:hideMark/>
          </w:tcPr>
          <w:p w14:paraId="4484EBA3"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35.0</w:t>
            </w:r>
          </w:p>
        </w:tc>
        <w:tc>
          <w:tcPr>
            <w:tcW w:w="1807" w:type="dxa"/>
            <w:noWrap/>
            <w:vAlign w:val="bottom"/>
            <w:hideMark/>
          </w:tcPr>
          <w:p w14:paraId="3A509D5D" w14:textId="7C980886"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32.54</w:t>
            </w:r>
          </w:p>
        </w:tc>
        <w:tc>
          <w:tcPr>
            <w:tcW w:w="1814" w:type="dxa"/>
            <w:shd w:val="clear" w:color="auto" w:fill="F4B083" w:themeFill="accent2" w:themeFillTint="99"/>
            <w:noWrap/>
            <w:hideMark/>
          </w:tcPr>
          <w:p w14:paraId="41B1C7C3"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92.98%</w:t>
            </w:r>
          </w:p>
        </w:tc>
      </w:tr>
      <w:tr w:rsidR="00C65138" w:rsidRPr="00563B00" w14:paraId="4815DF1D" w14:textId="77777777" w:rsidTr="008D04B0">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tcPr>
          <w:p w14:paraId="0271125B"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5C</w:t>
            </w:r>
          </w:p>
        </w:tc>
        <w:tc>
          <w:tcPr>
            <w:tcW w:w="1807" w:type="dxa"/>
            <w:noWrap/>
            <w:hideMark/>
          </w:tcPr>
          <w:p w14:paraId="46D9EB53"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400</w:t>
            </w:r>
          </w:p>
        </w:tc>
        <w:tc>
          <w:tcPr>
            <w:tcW w:w="1807" w:type="dxa"/>
            <w:noWrap/>
            <w:hideMark/>
          </w:tcPr>
          <w:p w14:paraId="3125A6D2"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51.5</w:t>
            </w:r>
          </w:p>
        </w:tc>
        <w:tc>
          <w:tcPr>
            <w:tcW w:w="1807" w:type="dxa"/>
            <w:noWrap/>
            <w:vAlign w:val="bottom"/>
            <w:hideMark/>
          </w:tcPr>
          <w:p w14:paraId="0C7DA4B4" w14:textId="667192DE"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52.74</w:t>
            </w:r>
          </w:p>
        </w:tc>
        <w:tc>
          <w:tcPr>
            <w:tcW w:w="1814" w:type="dxa"/>
            <w:noWrap/>
            <w:hideMark/>
          </w:tcPr>
          <w:p w14:paraId="4B243BC5" w14:textId="77777777" w:rsidR="00C65138" w:rsidRPr="00563B00" w:rsidRDefault="00C65138" w:rsidP="00C65138">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97.60%</w:t>
            </w:r>
          </w:p>
        </w:tc>
      </w:tr>
      <w:tr w:rsidR="00C65138" w:rsidRPr="00563B00" w14:paraId="40C412D9" w14:textId="77777777" w:rsidTr="008D04B0">
        <w:trPr>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0A1D409E" w14:textId="77777777" w:rsidR="00C65138" w:rsidRPr="00563B00" w:rsidRDefault="00C65138" w:rsidP="00C65138">
            <w:pPr>
              <w:spacing w:line="360" w:lineRule="auto"/>
              <w:jc w:val="center"/>
              <w:rPr>
                <w:rFonts w:ascii="Calibri" w:hAnsi="Calibri" w:cs="Calibri"/>
                <w:color w:val="000000"/>
              </w:rPr>
            </w:pPr>
            <w:r w:rsidRPr="00563B00">
              <w:rPr>
                <w:rFonts w:ascii="Calibri" w:hAnsi="Calibri" w:cs="Calibri"/>
                <w:color w:val="000000"/>
              </w:rPr>
              <w:t>5C</w:t>
            </w:r>
          </w:p>
        </w:tc>
        <w:tc>
          <w:tcPr>
            <w:tcW w:w="1807" w:type="dxa"/>
            <w:noWrap/>
            <w:hideMark/>
          </w:tcPr>
          <w:p w14:paraId="1F44A226"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680</w:t>
            </w:r>
          </w:p>
        </w:tc>
        <w:tc>
          <w:tcPr>
            <w:tcW w:w="1807" w:type="dxa"/>
            <w:noWrap/>
            <w:hideMark/>
          </w:tcPr>
          <w:p w14:paraId="270D60DA"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64.2</w:t>
            </w:r>
          </w:p>
        </w:tc>
        <w:tc>
          <w:tcPr>
            <w:tcW w:w="1807" w:type="dxa"/>
            <w:noWrap/>
            <w:vAlign w:val="bottom"/>
            <w:hideMark/>
          </w:tcPr>
          <w:p w14:paraId="474944E4" w14:textId="0AF941B0"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67.27</w:t>
            </w:r>
          </w:p>
        </w:tc>
        <w:tc>
          <w:tcPr>
            <w:tcW w:w="1814" w:type="dxa"/>
            <w:noWrap/>
            <w:hideMark/>
          </w:tcPr>
          <w:p w14:paraId="60E4B36C" w14:textId="77777777" w:rsidR="00C65138" w:rsidRPr="00563B00" w:rsidRDefault="00C65138" w:rsidP="00C65138">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95.22%</w:t>
            </w:r>
          </w:p>
        </w:tc>
      </w:tr>
      <w:tr w:rsidR="0030044E" w:rsidRPr="00563B00" w14:paraId="13E6CFD2" w14:textId="77777777" w:rsidTr="002328D7">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3D13D5CA" w14:textId="77777777" w:rsidR="0030044E" w:rsidRPr="00563B00" w:rsidRDefault="0030044E" w:rsidP="00C820E3">
            <w:pPr>
              <w:spacing w:line="360" w:lineRule="auto"/>
              <w:jc w:val="center"/>
              <w:rPr>
                <w:rFonts w:ascii="Calibri" w:hAnsi="Calibri" w:cs="Calibri"/>
                <w:color w:val="000000"/>
              </w:rPr>
            </w:pPr>
          </w:p>
        </w:tc>
        <w:tc>
          <w:tcPr>
            <w:tcW w:w="1807" w:type="dxa"/>
            <w:noWrap/>
            <w:hideMark/>
          </w:tcPr>
          <w:p w14:paraId="3CFD80BF"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07" w:type="dxa"/>
            <w:noWrap/>
            <w:hideMark/>
          </w:tcPr>
          <w:p w14:paraId="6440FB79"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07" w:type="dxa"/>
            <w:noWrap/>
            <w:hideMark/>
          </w:tcPr>
          <w:p w14:paraId="2BFC33DD"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14" w:type="dxa"/>
            <w:noWrap/>
            <w:hideMark/>
          </w:tcPr>
          <w:p w14:paraId="055E7623"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30044E" w:rsidRPr="00563B00" w14:paraId="62D8D626" w14:textId="77777777" w:rsidTr="002328D7">
        <w:trPr>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18BF5A1F" w14:textId="77777777" w:rsidR="0030044E" w:rsidRPr="00563B00" w:rsidRDefault="0030044E" w:rsidP="00C820E3">
            <w:pPr>
              <w:spacing w:line="360" w:lineRule="auto"/>
              <w:jc w:val="center"/>
              <w:rPr>
                <w:sz w:val="20"/>
                <w:szCs w:val="20"/>
              </w:rPr>
            </w:pPr>
          </w:p>
        </w:tc>
        <w:tc>
          <w:tcPr>
            <w:tcW w:w="1807" w:type="dxa"/>
            <w:noWrap/>
            <w:hideMark/>
          </w:tcPr>
          <w:p w14:paraId="7FF11EE4"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07" w:type="dxa"/>
            <w:noWrap/>
            <w:hideMark/>
          </w:tcPr>
          <w:p w14:paraId="603B038B"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07" w:type="dxa"/>
            <w:noWrap/>
            <w:hideMark/>
          </w:tcPr>
          <w:p w14:paraId="5303C8EE"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Max Error</w:t>
            </w:r>
          </w:p>
        </w:tc>
        <w:tc>
          <w:tcPr>
            <w:tcW w:w="1814" w:type="dxa"/>
            <w:noWrap/>
            <w:hideMark/>
          </w:tcPr>
          <w:p w14:paraId="53403FB5"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7.02%</w:t>
            </w:r>
          </w:p>
        </w:tc>
      </w:tr>
      <w:tr w:rsidR="0030044E" w:rsidRPr="00563B00" w14:paraId="683B85CE" w14:textId="77777777" w:rsidTr="002328D7">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339C5004" w14:textId="77777777" w:rsidR="0030044E" w:rsidRPr="00563B00" w:rsidRDefault="0030044E" w:rsidP="00C820E3">
            <w:pPr>
              <w:spacing w:line="360" w:lineRule="auto"/>
              <w:jc w:val="center"/>
              <w:rPr>
                <w:rFonts w:ascii="Calibri" w:hAnsi="Calibri" w:cs="Calibri"/>
                <w:color w:val="000000"/>
              </w:rPr>
            </w:pPr>
          </w:p>
        </w:tc>
        <w:tc>
          <w:tcPr>
            <w:tcW w:w="1807" w:type="dxa"/>
            <w:noWrap/>
            <w:hideMark/>
          </w:tcPr>
          <w:p w14:paraId="0EB665A0"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07" w:type="dxa"/>
            <w:noWrap/>
            <w:hideMark/>
          </w:tcPr>
          <w:p w14:paraId="06655923"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07" w:type="dxa"/>
            <w:noWrap/>
            <w:hideMark/>
          </w:tcPr>
          <w:p w14:paraId="7919350E"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Avg. Accuracy</w:t>
            </w:r>
          </w:p>
        </w:tc>
        <w:tc>
          <w:tcPr>
            <w:tcW w:w="1814" w:type="dxa"/>
            <w:noWrap/>
            <w:hideMark/>
          </w:tcPr>
          <w:p w14:paraId="571553C5" w14:textId="77777777" w:rsidR="0030044E" w:rsidRPr="00563B00" w:rsidRDefault="0030044E" w:rsidP="00C820E3">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63B00">
              <w:rPr>
                <w:rFonts w:ascii="Calibri" w:hAnsi="Calibri" w:cs="Calibri"/>
                <w:color w:val="000000"/>
              </w:rPr>
              <w:t>95.72%</w:t>
            </w:r>
          </w:p>
        </w:tc>
      </w:tr>
      <w:tr w:rsidR="0030044E" w:rsidRPr="00563B00" w14:paraId="123C870A" w14:textId="77777777" w:rsidTr="002328D7">
        <w:trPr>
          <w:trHeight w:val="289"/>
          <w:jc w:val="center"/>
        </w:trPr>
        <w:tc>
          <w:tcPr>
            <w:cnfStyle w:val="001000000000" w:firstRow="0" w:lastRow="0" w:firstColumn="1" w:lastColumn="0" w:oddVBand="0" w:evenVBand="0" w:oddHBand="0" w:evenHBand="0" w:firstRowFirstColumn="0" w:firstRowLastColumn="0" w:lastRowFirstColumn="0" w:lastRowLastColumn="0"/>
            <w:tcW w:w="1910" w:type="dxa"/>
            <w:noWrap/>
            <w:hideMark/>
          </w:tcPr>
          <w:p w14:paraId="4E89167D" w14:textId="77777777" w:rsidR="0030044E" w:rsidRPr="00563B00" w:rsidRDefault="0030044E" w:rsidP="00C820E3">
            <w:pPr>
              <w:spacing w:line="360" w:lineRule="auto"/>
              <w:jc w:val="center"/>
              <w:rPr>
                <w:rFonts w:ascii="Calibri" w:hAnsi="Calibri" w:cs="Calibri"/>
                <w:color w:val="000000"/>
              </w:rPr>
            </w:pPr>
          </w:p>
        </w:tc>
        <w:tc>
          <w:tcPr>
            <w:tcW w:w="1807" w:type="dxa"/>
            <w:noWrap/>
            <w:hideMark/>
          </w:tcPr>
          <w:p w14:paraId="7C308D67"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07" w:type="dxa"/>
            <w:noWrap/>
            <w:hideMark/>
          </w:tcPr>
          <w:p w14:paraId="6DAD9A02"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07" w:type="dxa"/>
            <w:noWrap/>
            <w:hideMark/>
          </w:tcPr>
          <w:p w14:paraId="37FA26A7"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SD</w:t>
            </w:r>
          </w:p>
        </w:tc>
        <w:tc>
          <w:tcPr>
            <w:tcW w:w="1814" w:type="dxa"/>
            <w:noWrap/>
            <w:hideMark/>
          </w:tcPr>
          <w:p w14:paraId="12A9AC1D" w14:textId="77777777" w:rsidR="0030044E" w:rsidRPr="00563B00" w:rsidRDefault="0030044E" w:rsidP="00C820E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63B00">
              <w:rPr>
                <w:rFonts w:ascii="Calibri" w:hAnsi="Calibri" w:cs="Calibri"/>
                <w:color w:val="000000"/>
              </w:rPr>
              <w:t>2.01%</w:t>
            </w:r>
          </w:p>
        </w:tc>
      </w:tr>
    </w:tbl>
    <w:p w14:paraId="3010FA53" w14:textId="77777777" w:rsidR="00440253" w:rsidRPr="00563B00" w:rsidRDefault="00440253" w:rsidP="00440253">
      <w:pPr>
        <w:spacing w:line="360" w:lineRule="auto"/>
        <w:jc w:val="both"/>
      </w:pPr>
      <w:bookmarkStart w:id="127" w:name="_Ref38629741"/>
    </w:p>
    <w:p w14:paraId="745155D2" w14:textId="3A8A2C32" w:rsidR="00E02081" w:rsidRDefault="00440253" w:rsidP="00962692">
      <w:pPr>
        <w:spacing w:line="360" w:lineRule="auto"/>
        <w:jc w:val="both"/>
      </w:pPr>
      <w:r w:rsidRPr="00563B00">
        <w:t>From the thermal images provided, it is clear that the 5C discharge case needs to be addressed the most, especially the final state of the battery after 680 seconds. With this case, the maximum temperature is 64.2</w:t>
      </w:r>
      <w:r w:rsidRPr="00563B00">
        <w:rPr>
          <w:rFonts w:ascii="Calibri" w:hAnsi="Calibri" w:cs="Calibri"/>
        </w:rPr>
        <w:t>°</w:t>
      </w:r>
      <w:r w:rsidRPr="00563B00">
        <w:t>C which is excessively larger than the 55</w:t>
      </w:r>
      <w:r w:rsidRPr="00563B00">
        <w:rPr>
          <w:rFonts w:ascii="Calibri" w:hAnsi="Calibri" w:cs="Calibri"/>
        </w:rPr>
        <w:t>°</w:t>
      </w:r>
      <w:r w:rsidRPr="00563B00">
        <w:t xml:space="preserve">C maximum that the literature recommends for safe battery usage. </w:t>
      </w:r>
      <w:r w:rsidR="004603B5" w:rsidRPr="00563B00">
        <w:t>The results produced in this section aim</w:t>
      </w:r>
      <w:r w:rsidRPr="00563B00">
        <w:t xml:space="preserve"> to develop an optimal BTMS that can ensure safe and ideal operation of the Li-ion cell at </w:t>
      </w:r>
      <w:r w:rsidRPr="00563B00">
        <w:rPr>
          <w:b/>
          <w:bCs/>
        </w:rPr>
        <w:t>all</w:t>
      </w:r>
      <w:r w:rsidRPr="00563B00">
        <w:t xml:space="preserve"> discharge rates and times. As such, it makes sense to focus on lowering th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Pr="00563B00">
        <w:rPr>
          <w:rFonts w:eastAsiaTheme="minorEastAsia"/>
        </w:rPr>
        <w:t xml:space="preserve"> value </w:t>
      </w:r>
      <w:r w:rsidRPr="00563B00">
        <w:t>and lowering the temperature gradients for the 5C discharge case after 680 seconds.</w:t>
      </w:r>
    </w:p>
    <w:p w14:paraId="61CE46F7" w14:textId="77777777" w:rsidR="00962692" w:rsidRPr="00563B00" w:rsidRDefault="00962692" w:rsidP="00962692">
      <w:pPr>
        <w:spacing w:line="360" w:lineRule="auto"/>
        <w:jc w:val="both"/>
      </w:pPr>
    </w:p>
    <w:p w14:paraId="476F2DA7" w14:textId="3E378E0D" w:rsidR="0030044E" w:rsidRPr="00563B00" w:rsidRDefault="0030044E" w:rsidP="00082DE7">
      <w:pPr>
        <w:pStyle w:val="Heading2"/>
        <w:spacing w:line="360" w:lineRule="auto"/>
      </w:pPr>
      <w:bookmarkStart w:id="128" w:name="_Toc38896096"/>
      <w:r w:rsidRPr="00563B00">
        <w:t>Case Study 1: Cell thermal conductivity investigation</w:t>
      </w:r>
      <w:bookmarkEnd w:id="127"/>
      <w:bookmarkEnd w:id="128"/>
    </w:p>
    <w:p w14:paraId="214643DD" w14:textId="7921FB42" w:rsidR="003E315B" w:rsidRPr="00563B00" w:rsidRDefault="0030044E" w:rsidP="00440253">
      <w:pPr>
        <w:spacing w:line="360" w:lineRule="auto"/>
        <w:jc w:val="both"/>
      </w:pPr>
      <w:bookmarkStart w:id="129" w:name="OLE_LINK6"/>
      <w:bookmarkStart w:id="130" w:name="OLE_LINK7"/>
      <w:bookmarkStart w:id="131" w:name="OLE_LINK8"/>
      <w:bookmarkStart w:id="132" w:name="OLE_LINK9"/>
      <w:r w:rsidRPr="00563B00">
        <w:t xml:space="preserve">One of the influential/important cell parameters is the thermal conductivity value (k) for the active cell area domain. The thermal conductivity is a cell’s ability to conduct heat, it is a measure of how easily heat can be transferred from one point to another through a given material. The lower the thermal conductivity the less heat can travel and dissipate through </w:t>
      </w:r>
      <w:r w:rsidRPr="00563B00">
        <w:lastRenderedPageBreak/>
        <w:t>the material, and vice versa. The literature value for the in-plane thermal conductivity for the XALT Energy® 53Ah NMC pouch cell is 28 W/mK. One way of increasing this value is through the addition of graphene nanoparticles to the cell</w:t>
      </w:r>
      <w:r w:rsidR="00B5546E" w:rsidRPr="00563B00">
        <w:t>.</w:t>
      </w:r>
      <w:r w:rsidR="00440253" w:rsidRPr="00563B00">
        <w:t xml:space="preserve"> </w:t>
      </w:r>
      <w:r w:rsidRPr="00563B00">
        <w:t>The numerical model was tested for cell thermal conductivities ranging from 28 – 770 W/mK</w:t>
      </w:r>
      <w:r w:rsidR="003E315B" w:rsidRPr="00563B00">
        <w:t xml:space="preserve">, the results are shown in </w:t>
      </w:r>
      <w:r w:rsidR="003E315B" w:rsidRPr="00563B00">
        <w:fldChar w:fldCharType="begin"/>
      </w:r>
      <w:r w:rsidR="003E315B" w:rsidRPr="00563B00">
        <w:instrText xml:space="preserve"> REF _Ref38549099 \h </w:instrText>
      </w:r>
      <w:r w:rsidR="003E315B" w:rsidRPr="00563B00">
        <w:fldChar w:fldCharType="separate"/>
      </w:r>
      <w:r w:rsidR="005C3FF6" w:rsidRPr="00563B00">
        <w:t xml:space="preserve">Figure </w:t>
      </w:r>
      <w:r w:rsidR="005C3FF6">
        <w:rPr>
          <w:noProof/>
        </w:rPr>
        <w:t>16</w:t>
      </w:r>
      <w:r w:rsidR="003E315B" w:rsidRPr="00563B00">
        <w:fldChar w:fldCharType="end"/>
      </w:r>
      <w:r w:rsidR="003E315B" w:rsidRPr="00563B00">
        <w:t xml:space="preserve">, </w:t>
      </w:r>
      <w:r w:rsidR="003E315B" w:rsidRPr="00563B00">
        <w:fldChar w:fldCharType="begin"/>
      </w:r>
      <w:r w:rsidR="003E315B" w:rsidRPr="00563B00">
        <w:instrText xml:space="preserve"> REF _Ref38559871 \h </w:instrText>
      </w:r>
      <w:r w:rsidR="003E315B" w:rsidRPr="00563B00">
        <w:fldChar w:fldCharType="separate"/>
      </w:r>
      <w:r w:rsidR="005C3FF6" w:rsidRPr="00563B00">
        <w:t xml:space="preserve">Figure </w:t>
      </w:r>
      <w:r w:rsidR="005C3FF6">
        <w:rPr>
          <w:noProof/>
        </w:rPr>
        <w:t>17</w:t>
      </w:r>
      <w:r w:rsidR="003E315B" w:rsidRPr="00563B00">
        <w:fldChar w:fldCharType="end"/>
      </w:r>
      <w:r w:rsidR="003E315B" w:rsidRPr="00563B00">
        <w:t xml:space="preserve"> and </w:t>
      </w:r>
      <w:r w:rsidR="003E315B" w:rsidRPr="00563B00">
        <w:fldChar w:fldCharType="begin"/>
      </w:r>
      <w:r w:rsidR="003E315B" w:rsidRPr="00563B00">
        <w:instrText xml:space="preserve"> REF _Ref38562232 \h </w:instrText>
      </w:r>
      <w:r w:rsidR="003E315B" w:rsidRPr="00563B00">
        <w:fldChar w:fldCharType="separate"/>
      </w:r>
      <w:r w:rsidR="005C3FF6" w:rsidRPr="00563B00">
        <w:t xml:space="preserve">Figure </w:t>
      </w:r>
      <w:r w:rsidR="005C3FF6">
        <w:rPr>
          <w:noProof/>
        </w:rPr>
        <w:t>18</w:t>
      </w:r>
      <w:r w:rsidR="003E315B" w:rsidRPr="00563B00">
        <w:fldChar w:fldCharType="end"/>
      </w:r>
      <w:r w:rsidR="003E315B" w:rsidRPr="00563B00">
        <w:t>.</w:t>
      </w:r>
    </w:p>
    <w:p w14:paraId="34676A50" w14:textId="77777777" w:rsidR="00440253" w:rsidRPr="00563B00" w:rsidRDefault="00440253" w:rsidP="00440253">
      <w:pPr>
        <w:spacing w:line="360" w:lineRule="auto"/>
        <w:jc w:val="both"/>
      </w:pPr>
    </w:p>
    <w:p w14:paraId="3B20AE00" w14:textId="77777777" w:rsidR="0030044E" w:rsidRPr="00563B00" w:rsidRDefault="0030044E" w:rsidP="00B5546E">
      <w:pPr>
        <w:keepNext/>
        <w:spacing w:line="360" w:lineRule="auto"/>
        <w:jc w:val="center"/>
      </w:pPr>
      <w:r w:rsidRPr="00563B00">
        <w:rPr>
          <w:noProof/>
        </w:rPr>
        <w:drawing>
          <wp:inline distT="0" distB="0" distL="0" distR="0" wp14:anchorId="785CD867" wp14:editId="3F8463A3">
            <wp:extent cx="5704528" cy="3156438"/>
            <wp:effectExtent l="0" t="0" r="10795" b="6350"/>
            <wp:docPr id="50" name="Chart 50">
              <a:extLst xmlns:a="http://schemas.openxmlformats.org/drawingml/2006/main">
                <a:ext uri="{FF2B5EF4-FFF2-40B4-BE49-F238E27FC236}">
                  <a16:creationId xmlns:a16="http://schemas.microsoft.com/office/drawing/2014/main" id="{2C736C6C-9D9D-1846-AB6A-2721146641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3947AA7" w14:textId="6BC7CEE7" w:rsidR="0030044E" w:rsidRPr="00563B00" w:rsidRDefault="0030044E" w:rsidP="00C820E3">
      <w:pPr>
        <w:pStyle w:val="Caption"/>
        <w:spacing w:line="360" w:lineRule="auto"/>
        <w:jc w:val="center"/>
      </w:pPr>
      <w:bookmarkStart w:id="133" w:name="_Ref38549099"/>
      <w:bookmarkStart w:id="134" w:name="_Toc38637503"/>
      <w:bookmarkStart w:id="135" w:name="_Toc38884240"/>
      <w:r w:rsidRPr="00563B00">
        <w:t xml:space="preserve">Figure </w:t>
      </w:r>
      <w:r w:rsidRPr="00563B00">
        <w:fldChar w:fldCharType="begin"/>
      </w:r>
      <w:r w:rsidRPr="00563B00">
        <w:instrText xml:space="preserve"> SEQ Figure \* ARABIC </w:instrText>
      </w:r>
      <w:r w:rsidRPr="00563B00">
        <w:fldChar w:fldCharType="separate"/>
      </w:r>
      <w:r w:rsidR="005C3FF6">
        <w:rPr>
          <w:noProof/>
        </w:rPr>
        <w:t>16</w:t>
      </w:r>
      <w:r w:rsidRPr="00563B00">
        <w:fldChar w:fldCharType="end"/>
      </w:r>
      <w:bookmarkEnd w:id="133"/>
      <w:r w:rsidRPr="00563B00">
        <w:t xml:space="preserve"> Variation of maximum cell temperature with the thermal conductivity of the cell</w:t>
      </w:r>
      <w:bookmarkEnd w:id="134"/>
      <w:bookmarkEnd w:id="135"/>
    </w:p>
    <w:p w14:paraId="5A6BA353" w14:textId="77777777" w:rsidR="00E02081" w:rsidRPr="00563B00" w:rsidRDefault="00E02081" w:rsidP="00E02081"/>
    <w:p w14:paraId="62322B03" w14:textId="77777777" w:rsidR="0030044E" w:rsidRPr="00563B00" w:rsidRDefault="0030044E" w:rsidP="00B5546E">
      <w:pPr>
        <w:keepNext/>
        <w:spacing w:line="360" w:lineRule="auto"/>
        <w:jc w:val="center"/>
      </w:pPr>
      <w:r w:rsidRPr="00563B00">
        <w:rPr>
          <w:noProof/>
        </w:rPr>
        <w:drawing>
          <wp:inline distT="0" distB="0" distL="0" distR="0" wp14:anchorId="5E5F7264" wp14:editId="62167446">
            <wp:extent cx="5712402" cy="2945423"/>
            <wp:effectExtent l="0" t="0" r="15875" b="13970"/>
            <wp:docPr id="473" name="Chart 473">
              <a:extLst xmlns:a="http://schemas.openxmlformats.org/drawingml/2006/main">
                <a:ext uri="{FF2B5EF4-FFF2-40B4-BE49-F238E27FC236}">
                  <a16:creationId xmlns:a16="http://schemas.microsoft.com/office/drawing/2014/main" id="{759E9135-A68C-0E4C-B0E5-340BB849DB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9A903D5" w14:textId="64661770" w:rsidR="0030044E" w:rsidRPr="00563B00" w:rsidRDefault="0030044E" w:rsidP="00C820E3">
      <w:pPr>
        <w:pStyle w:val="Caption"/>
        <w:spacing w:line="360" w:lineRule="auto"/>
        <w:jc w:val="center"/>
      </w:pPr>
      <w:bookmarkStart w:id="136" w:name="_Ref38559871"/>
      <w:bookmarkStart w:id="137" w:name="_Toc38637504"/>
      <w:bookmarkStart w:id="138" w:name="_Toc38884241"/>
      <w:r w:rsidRPr="00563B00">
        <w:t xml:space="preserve">Figure </w:t>
      </w:r>
      <w:r w:rsidRPr="00563B00">
        <w:fldChar w:fldCharType="begin"/>
      </w:r>
      <w:r w:rsidRPr="00563B00">
        <w:instrText xml:space="preserve"> SEQ Figure \* ARABIC </w:instrText>
      </w:r>
      <w:r w:rsidRPr="00563B00">
        <w:fldChar w:fldCharType="separate"/>
      </w:r>
      <w:r w:rsidR="005C3FF6">
        <w:rPr>
          <w:noProof/>
        </w:rPr>
        <w:t>17</w:t>
      </w:r>
      <w:r w:rsidRPr="00563B00">
        <w:fldChar w:fldCharType="end"/>
      </w:r>
      <w:bookmarkEnd w:id="136"/>
      <w:r w:rsidRPr="00563B00">
        <w:t xml:space="preserve"> Maximum temperature difference on cell surface under 5C discharge h=250W/m</w:t>
      </w:r>
      <w:r w:rsidRPr="00563B00">
        <w:rPr>
          <w:vertAlign w:val="superscript"/>
        </w:rPr>
        <w:t>2</w:t>
      </w:r>
      <w:r w:rsidRPr="00563B00">
        <w:t>K</w:t>
      </w:r>
      <w:bookmarkEnd w:id="137"/>
      <w:bookmarkEnd w:id="138"/>
    </w:p>
    <w:p w14:paraId="2404D1E1" w14:textId="77777777" w:rsidR="0030044E" w:rsidRPr="00563B00" w:rsidRDefault="0030044E" w:rsidP="00C820E3">
      <w:pPr>
        <w:spacing w:line="360" w:lineRule="auto"/>
      </w:pPr>
    </w:p>
    <w:p w14:paraId="67F473DC" w14:textId="77777777" w:rsidR="0030044E" w:rsidRPr="00563B00" w:rsidRDefault="0030044E" w:rsidP="00C820E3">
      <w:pPr>
        <w:keepNext/>
        <w:spacing w:line="360" w:lineRule="auto"/>
        <w:jc w:val="center"/>
      </w:pPr>
      <w:r w:rsidRPr="00563B00">
        <w:rPr>
          <w:noProof/>
        </w:rPr>
        <w:drawing>
          <wp:inline distT="0" distB="0" distL="0" distR="0" wp14:anchorId="35DD4E79" wp14:editId="548CCDF0">
            <wp:extent cx="5727700" cy="3279648"/>
            <wp:effectExtent l="0" t="0" r="12700" b="10160"/>
            <wp:docPr id="492" name="Chart 492">
              <a:extLst xmlns:a="http://schemas.openxmlformats.org/drawingml/2006/main">
                <a:ext uri="{FF2B5EF4-FFF2-40B4-BE49-F238E27FC236}">
                  <a16:creationId xmlns:a16="http://schemas.microsoft.com/office/drawing/2014/main" id="{0FF59F44-D382-BA4B-8D05-9F1B001C36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80DB7EF" w14:textId="6C846C81" w:rsidR="0030044E" w:rsidRPr="00563B00" w:rsidRDefault="0030044E" w:rsidP="00C820E3">
      <w:pPr>
        <w:pStyle w:val="Caption"/>
        <w:spacing w:line="360" w:lineRule="auto"/>
        <w:jc w:val="center"/>
      </w:pPr>
      <w:bookmarkStart w:id="139" w:name="_Ref38562232"/>
      <w:bookmarkStart w:id="140" w:name="_Ref38562226"/>
      <w:bookmarkStart w:id="141" w:name="_Toc38637505"/>
      <w:bookmarkStart w:id="142" w:name="_Toc38884242"/>
      <w:r w:rsidRPr="00563B00">
        <w:t xml:space="preserve">Figure </w:t>
      </w:r>
      <w:r w:rsidRPr="00563B00">
        <w:fldChar w:fldCharType="begin"/>
      </w:r>
      <w:r w:rsidRPr="00563B00">
        <w:instrText xml:space="preserve"> SEQ Figure \* ARABIC </w:instrText>
      </w:r>
      <w:r w:rsidRPr="00563B00">
        <w:fldChar w:fldCharType="separate"/>
      </w:r>
      <w:r w:rsidR="005C3FF6">
        <w:rPr>
          <w:noProof/>
        </w:rPr>
        <w:t>18</w:t>
      </w:r>
      <w:r w:rsidRPr="00563B00">
        <w:fldChar w:fldCharType="end"/>
      </w:r>
      <w:bookmarkEnd w:id="139"/>
      <w:r w:rsidRPr="00563B00">
        <w:t xml:space="preserve"> Temperature evolution for the cell under the condition h=250 W/m</w:t>
      </w:r>
      <w:r w:rsidRPr="00563B00">
        <w:rPr>
          <w:vertAlign w:val="superscript"/>
        </w:rPr>
        <w:t>2</w:t>
      </w:r>
      <w:r w:rsidRPr="00563B00">
        <w:t>K</w:t>
      </w:r>
      <w:bookmarkEnd w:id="140"/>
      <w:bookmarkEnd w:id="141"/>
      <w:bookmarkEnd w:id="142"/>
    </w:p>
    <w:p w14:paraId="31560CB7" w14:textId="77777777" w:rsidR="0030044E" w:rsidRPr="00563B00" w:rsidRDefault="0030044E" w:rsidP="00C820E3">
      <w:pPr>
        <w:pStyle w:val="Heading3"/>
        <w:spacing w:line="360" w:lineRule="auto"/>
      </w:pPr>
      <w:bookmarkStart w:id="143" w:name="_Toc38896097"/>
      <w:r w:rsidRPr="00563B00">
        <w:t>Evaluation of cell thermal conductivity effects</w:t>
      </w:r>
      <w:bookmarkEnd w:id="143"/>
    </w:p>
    <w:p w14:paraId="4D32877F" w14:textId="1D0F15E7" w:rsidR="0030044E" w:rsidRPr="00563B00" w:rsidRDefault="0030044E" w:rsidP="00C820E3">
      <w:pPr>
        <w:spacing w:line="360" w:lineRule="auto"/>
        <w:jc w:val="both"/>
      </w:pPr>
      <w:r w:rsidRPr="00563B00">
        <w:fldChar w:fldCharType="begin"/>
      </w:r>
      <w:r w:rsidRPr="00563B00">
        <w:instrText xml:space="preserve"> REF _Ref38549099 \h </w:instrText>
      </w:r>
      <w:r w:rsidR="002317C5" w:rsidRPr="00563B00">
        <w:instrText xml:space="preserve"> \* MERGEFORMAT </w:instrText>
      </w:r>
      <w:r w:rsidRPr="00563B00">
        <w:fldChar w:fldCharType="separate"/>
      </w:r>
      <w:r w:rsidR="005C3FF6" w:rsidRPr="00563B00">
        <w:t xml:space="preserve">Figure </w:t>
      </w:r>
      <w:r w:rsidR="005C3FF6">
        <w:rPr>
          <w:noProof/>
        </w:rPr>
        <w:t>16</w:t>
      </w:r>
      <w:r w:rsidRPr="00563B00">
        <w:fldChar w:fldCharType="end"/>
      </w:r>
      <w:r w:rsidRPr="00563B00">
        <w:t xml:space="preserve"> shows that increasing the graphene composition of the lithium-ion battery cell can lead to significant decreases in the maximum temperature observed on the surface of the cell. By simply doubling the thermal conductivity of the cell, the maximum temperature drops by approximately 3.5</w:t>
      </w:r>
      <w:r w:rsidRPr="00563B00">
        <w:rPr>
          <w:rFonts w:ascii="Calibri" w:hAnsi="Calibri" w:cs="Calibri"/>
        </w:rPr>
        <w:t>°</w:t>
      </w:r>
      <w:r w:rsidRPr="00563B00">
        <w:t>C. There is however a diminishing benefit from increasing the graphene content to very high values. After the thermal conductivity of the cell reaches approximately 300 W/mK, the maximum temperature drops become relatively small.</w:t>
      </w:r>
    </w:p>
    <w:p w14:paraId="2684E3C3" w14:textId="77777777" w:rsidR="0030044E" w:rsidRPr="00563B00" w:rsidRDefault="0030044E" w:rsidP="00C820E3">
      <w:pPr>
        <w:spacing w:line="360" w:lineRule="auto"/>
        <w:jc w:val="both"/>
      </w:pPr>
    </w:p>
    <w:p w14:paraId="53227466" w14:textId="5BAC24BA" w:rsidR="0030044E" w:rsidRPr="00563B00" w:rsidRDefault="0030044E" w:rsidP="00C820E3">
      <w:pPr>
        <w:spacing w:line="360" w:lineRule="auto"/>
        <w:jc w:val="both"/>
      </w:pPr>
      <w:r w:rsidRPr="00563B00">
        <w:fldChar w:fldCharType="begin"/>
      </w:r>
      <w:r w:rsidRPr="00563B00">
        <w:instrText xml:space="preserve"> REF _Ref38559871 \h </w:instrText>
      </w:r>
      <w:r w:rsidR="002317C5" w:rsidRPr="00563B00">
        <w:instrText xml:space="preserve"> \* MERGEFORMAT </w:instrText>
      </w:r>
      <w:r w:rsidRPr="00563B00">
        <w:fldChar w:fldCharType="separate"/>
      </w:r>
      <w:r w:rsidR="005C3FF6" w:rsidRPr="00563B00">
        <w:t xml:space="preserve">Figure </w:t>
      </w:r>
      <w:r w:rsidR="005C3FF6">
        <w:rPr>
          <w:noProof/>
        </w:rPr>
        <w:t>17</w:t>
      </w:r>
      <w:r w:rsidRPr="00563B00">
        <w:fldChar w:fldCharType="end"/>
      </w:r>
      <w:r w:rsidRPr="00563B00">
        <w:t xml:space="preserve"> illustrates the advantage of increasing the graphene content in the battery cell, on the maximum temperature difference measured. As discussed in the </w:t>
      </w:r>
      <w:r w:rsidRPr="00563B00">
        <w:fldChar w:fldCharType="begin"/>
      </w:r>
      <w:r w:rsidRPr="00563B00">
        <w:instrText xml:space="preserve"> REF _Ref38560140 \h </w:instrText>
      </w:r>
      <w:r w:rsidR="002317C5" w:rsidRPr="00563B00">
        <w:instrText xml:space="preserve"> \* MERGEFORMAT </w:instrText>
      </w:r>
      <w:r w:rsidRPr="00563B00">
        <w:fldChar w:fldCharType="separate"/>
      </w:r>
      <w:r w:rsidR="005C3FF6" w:rsidRPr="00563B00">
        <w:t>Current Context of Project</w:t>
      </w:r>
      <w:r w:rsidRPr="00563B00">
        <w:fldChar w:fldCharType="end"/>
      </w:r>
      <w:r w:rsidRPr="00563B00">
        <w:t>, Li-ion cells are best suited to operating conditions were the temperature gradient does not exceed 5</w:t>
      </w:r>
      <w:r w:rsidRPr="00563B00">
        <w:rPr>
          <w:rFonts w:ascii="Calibri" w:hAnsi="Calibri" w:cs="Calibri"/>
        </w:rPr>
        <w:t>°</w:t>
      </w:r>
      <w:r w:rsidRPr="00563B00">
        <w:t xml:space="preserve">C. </w:t>
      </w:r>
      <w:r w:rsidRPr="00563B00">
        <w:fldChar w:fldCharType="begin"/>
      </w:r>
      <w:r w:rsidRPr="00563B00">
        <w:instrText xml:space="preserve"> REF _Ref38559871 \h </w:instrText>
      </w:r>
      <w:r w:rsidR="002317C5" w:rsidRPr="00563B00">
        <w:instrText xml:space="preserve"> \* MERGEFORMAT </w:instrText>
      </w:r>
      <w:r w:rsidRPr="00563B00">
        <w:fldChar w:fldCharType="separate"/>
      </w:r>
      <w:r w:rsidR="005C3FF6" w:rsidRPr="00563B00">
        <w:t xml:space="preserve">Figure </w:t>
      </w:r>
      <w:r w:rsidR="005C3FF6">
        <w:rPr>
          <w:noProof/>
        </w:rPr>
        <w:t>17</w:t>
      </w:r>
      <w:r w:rsidRPr="00563B00">
        <w:fldChar w:fldCharType="end"/>
      </w:r>
      <w:r w:rsidRPr="00563B00">
        <w:t xml:space="preserve"> also shows that for all cell thermal conductivities greater than 200 W/mK, the maximum temperature difference will be within the 5</w:t>
      </w:r>
      <w:r w:rsidRPr="00563B00">
        <w:rPr>
          <w:rFonts w:ascii="Calibri" w:hAnsi="Calibri" w:cs="Calibri"/>
        </w:rPr>
        <w:t>°</w:t>
      </w:r>
      <w:r w:rsidRPr="00563B00">
        <w:t xml:space="preserve">C recommendation. </w:t>
      </w:r>
    </w:p>
    <w:p w14:paraId="6BD84E9C" w14:textId="77777777" w:rsidR="0030044E" w:rsidRPr="00563B00" w:rsidRDefault="0030044E" w:rsidP="00C820E3">
      <w:pPr>
        <w:spacing w:line="360" w:lineRule="auto"/>
        <w:jc w:val="both"/>
      </w:pPr>
    </w:p>
    <w:p w14:paraId="644CA38A" w14:textId="1E30F017" w:rsidR="0030044E" w:rsidRPr="00563B00" w:rsidRDefault="0030044E" w:rsidP="00C820E3">
      <w:pPr>
        <w:spacing w:line="360" w:lineRule="auto"/>
        <w:jc w:val="both"/>
      </w:pPr>
      <w:r w:rsidRPr="00563B00">
        <w:fldChar w:fldCharType="begin"/>
      </w:r>
      <w:r w:rsidRPr="00563B00">
        <w:instrText xml:space="preserve"> REF _Ref38562232 \h </w:instrText>
      </w:r>
      <w:r w:rsidR="002317C5" w:rsidRPr="00563B00">
        <w:instrText xml:space="preserve"> \* MERGEFORMAT </w:instrText>
      </w:r>
      <w:r w:rsidRPr="00563B00">
        <w:fldChar w:fldCharType="separate"/>
      </w:r>
      <w:r w:rsidR="005C3FF6" w:rsidRPr="00563B00">
        <w:t xml:space="preserve">Figure </w:t>
      </w:r>
      <w:r w:rsidR="005C3FF6">
        <w:rPr>
          <w:noProof/>
        </w:rPr>
        <w:t>18</w:t>
      </w:r>
      <w:r w:rsidRPr="00563B00">
        <w:fldChar w:fldCharType="end"/>
      </w:r>
      <w:r w:rsidRPr="00563B00">
        <w:t xml:space="preserve"> illustrates the transient effect of the cell thermal conductivity on the temperature evolution at the centre of the battery cell. The final temperature for the 5C case where k=770 W/mK is cooler compared to the original k=25 W/mK cell (58.55</w:t>
      </w:r>
      <w:r w:rsidRPr="00563B00">
        <w:rPr>
          <w:rFonts w:ascii="Calibri" w:hAnsi="Calibri" w:cs="Calibri"/>
        </w:rPr>
        <w:t>°</w:t>
      </w:r>
      <w:r w:rsidRPr="00563B00">
        <w:t>C vs 66.39</w:t>
      </w:r>
      <w:r w:rsidRPr="00563B00">
        <w:rPr>
          <w:rFonts w:ascii="Calibri" w:hAnsi="Calibri" w:cs="Calibri"/>
        </w:rPr>
        <w:t>°</w:t>
      </w:r>
      <w:r w:rsidRPr="00563B00">
        <w:t xml:space="preserve">C). In practice, </w:t>
      </w:r>
      <w:r w:rsidRPr="00563B00">
        <w:lastRenderedPageBreak/>
        <w:t xml:space="preserve">this means that the battery cell can discharge for longer periods while staying within the safe temperature range. The plot for 3C discharge of a cell with k=770 W/mK is not plotted because of the high computational cost of simulating such a long period with a very large </w:t>
      </w:r>
      <m:oMath>
        <m:r>
          <w:rPr>
            <w:rFonts w:ascii="Cambria Math" w:hAnsi="Cambria Math"/>
          </w:rPr>
          <m:t>α</m:t>
        </m:r>
      </m:oMath>
      <w:r w:rsidRPr="00563B00">
        <w:rPr>
          <w:rFonts w:eastAsiaTheme="minorEastAsia"/>
        </w:rPr>
        <w:t>.</w:t>
      </w:r>
      <w:r w:rsidR="008A516F" w:rsidRPr="00563B00">
        <w:rPr>
          <w:rFonts w:eastAsiaTheme="minorEastAsia"/>
        </w:rPr>
        <w:t xml:space="preserve"> Furthermore, the 5C discharge case is the limiting condition because of the steep temperature rise and high peak temperatures.</w:t>
      </w:r>
    </w:p>
    <w:p w14:paraId="6B2AE27C" w14:textId="77777777" w:rsidR="0030044E" w:rsidRPr="00563B00" w:rsidRDefault="0030044E" w:rsidP="00C820E3">
      <w:pPr>
        <w:spacing w:line="360" w:lineRule="auto"/>
      </w:pPr>
    </w:p>
    <w:p w14:paraId="673FAAD4" w14:textId="77777777" w:rsidR="0030044E" w:rsidRPr="00563B00" w:rsidRDefault="0030044E" w:rsidP="00C820E3">
      <w:pPr>
        <w:pStyle w:val="Heading2"/>
        <w:spacing w:line="360" w:lineRule="auto"/>
      </w:pPr>
      <w:bookmarkStart w:id="144" w:name="_Toc38896098"/>
      <w:r w:rsidRPr="00563B00">
        <w:t>Case Study 2: Submersion of cell in Phase Change Material</w:t>
      </w:r>
      <w:bookmarkEnd w:id="144"/>
    </w:p>
    <w:p w14:paraId="1089638E" w14:textId="1E9B4B59" w:rsidR="0030044E" w:rsidRPr="00563B00" w:rsidRDefault="0030044E" w:rsidP="00C820E3">
      <w:pPr>
        <w:spacing w:line="360" w:lineRule="auto"/>
        <w:jc w:val="both"/>
      </w:pPr>
      <w:r w:rsidRPr="00563B00">
        <w:t xml:space="preserve">The second investigation conducted looks at the effect of submerging the lithium-ion cell in a phase change material BTSM, as shown in </w:t>
      </w:r>
      <w:r w:rsidRPr="00563B00">
        <w:fldChar w:fldCharType="begin"/>
      </w:r>
      <w:r w:rsidRPr="00563B00">
        <w:instrText xml:space="preserve"> REF _Ref38628379 \h </w:instrText>
      </w:r>
      <w:r w:rsidR="002317C5" w:rsidRPr="00563B00">
        <w:instrText xml:space="preserve"> \* MERGEFORMAT </w:instrText>
      </w:r>
      <w:r w:rsidRPr="00563B00">
        <w:fldChar w:fldCharType="separate"/>
      </w:r>
      <w:r w:rsidR="005C3FF6" w:rsidRPr="00563B00">
        <w:t xml:space="preserve">Figure </w:t>
      </w:r>
      <w:r w:rsidR="005C3FF6">
        <w:rPr>
          <w:noProof/>
        </w:rPr>
        <w:t>19</w:t>
      </w:r>
      <w:r w:rsidRPr="00563B00">
        <w:fldChar w:fldCharType="end"/>
      </w:r>
      <w:r w:rsidRPr="00563B00">
        <w:t xml:space="preserve">, then examining the effect the PCM thermal conductivity has on the cell. The numerical model was tested for PCM thermal conductivities ranging from 0 to 25 W/mK to capture the full effect of the paraffin-graphene hybrids discussed in the </w:t>
      </w:r>
      <w:r w:rsidRPr="00563B00">
        <w:fldChar w:fldCharType="begin"/>
      </w:r>
      <w:r w:rsidRPr="00563B00">
        <w:instrText xml:space="preserve"> REF _Ref38617529 \h </w:instrText>
      </w:r>
      <w:r w:rsidR="002317C5" w:rsidRPr="00563B00">
        <w:instrText xml:space="preserve"> \* MERGEFORMAT </w:instrText>
      </w:r>
      <w:r w:rsidRPr="00563B00">
        <w:fldChar w:fldCharType="separate"/>
      </w:r>
      <w:r w:rsidR="005C3FF6" w:rsidRPr="00563B00">
        <w:t>Phase Change Material</w:t>
      </w:r>
      <w:r w:rsidRPr="00563B00">
        <w:fldChar w:fldCharType="end"/>
      </w:r>
      <w:r w:rsidRPr="00563B00">
        <w:t xml:space="preserve"> section of the literature review.</w:t>
      </w:r>
    </w:p>
    <w:p w14:paraId="7941DAF7" w14:textId="09C2843C" w:rsidR="00351523" w:rsidRPr="00563B00" w:rsidRDefault="00351523" w:rsidP="00C820E3">
      <w:pPr>
        <w:keepNext/>
        <w:spacing w:line="360" w:lineRule="auto"/>
        <w:jc w:val="center"/>
      </w:pPr>
      <w:r w:rsidRPr="00563B00">
        <w:rPr>
          <w:noProof/>
        </w:rPr>
        <mc:AlternateContent>
          <mc:Choice Requires="wpg">
            <w:drawing>
              <wp:inline distT="0" distB="0" distL="0" distR="0" wp14:anchorId="0657AA99" wp14:editId="6B755CE5">
                <wp:extent cx="4336869" cy="1843859"/>
                <wp:effectExtent l="0" t="0" r="6985" b="0"/>
                <wp:docPr id="498" name="Group 498"/>
                <wp:cNvGraphicFramePr/>
                <a:graphic xmlns:a="http://schemas.openxmlformats.org/drawingml/2006/main">
                  <a:graphicData uri="http://schemas.microsoft.com/office/word/2010/wordprocessingGroup">
                    <wpg:wgp>
                      <wpg:cNvGrpSpPr/>
                      <wpg:grpSpPr>
                        <a:xfrm>
                          <a:off x="0" y="0"/>
                          <a:ext cx="4336869" cy="1843859"/>
                          <a:chOff x="-200572" y="0"/>
                          <a:chExt cx="5672062" cy="2486025"/>
                        </a:xfrm>
                      </wpg:grpSpPr>
                      <pic:pic xmlns:pic="http://schemas.openxmlformats.org/drawingml/2006/picture">
                        <pic:nvPicPr>
                          <pic:cNvPr id="493" name="Picture 493" descr="A close up of a device&#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1584000" y="0"/>
                            <a:ext cx="2557145" cy="2486025"/>
                          </a:xfrm>
                          <a:prstGeom prst="rect">
                            <a:avLst/>
                          </a:prstGeom>
                        </pic:spPr>
                      </pic:pic>
                      <wps:wsp>
                        <wps:cNvPr id="494" name="Text Box 494"/>
                        <wps:cNvSpPr txBox="1"/>
                        <wps:spPr>
                          <a:xfrm>
                            <a:off x="4370400" y="1475725"/>
                            <a:ext cx="1101090" cy="568578"/>
                          </a:xfrm>
                          <a:prstGeom prst="rect">
                            <a:avLst/>
                          </a:prstGeom>
                          <a:noFill/>
                          <a:ln w="6350">
                            <a:solidFill>
                              <a:schemeClr val="tx1"/>
                            </a:solidFill>
                          </a:ln>
                        </wps:spPr>
                        <wps:txbx>
                          <w:txbxContent>
                            <w:p w14:paraId="5E8EEBDF" w14:textId="7164E2D5" w:rsidR="00D235D5" w:rsidRPr="00351523" w:rsidRDefault="00D235D5" w:rsidP="00351523">
                              <w:pPr>
                                <w:jc w:val="center"/>
                                <w:rPr>
                                  <w:lang w:val="en-US"/>
                                </w:rPr>
                              </w:pPr>
                              <w:r>
                                <w:rPr>
                                  <w:lang w:val="en-US"/>
                                </w:rPr>
                                <w:t>Li-ion Battery C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5" name="Straight Arrow Connector 495"/>
                        <wps:cNvCnPr/>
                        <wps:spPr>
                          <a:xfrm flipH="1" flipV="1">
                            <a:off x="3267100" y="1613200"/>
                            <a:ext cx="1101600" cy="18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6" name="Text Box 496"/>
                        <wps:cNvSpPr txBox="1"/>
                        <wps:spPr>
                          <a:xfrm>
                            <a:off x="-200572" y="561725"/>
                            <a:ext cx="1302173" cy="584880"/>
                          </a:xfrm>
                          <a:prstGeom prst="rect">
                            <a:avLst/>
                          </a:prstGeom>
                          <a:noFill/>
                          <a:ln w="6350">
                            <a:solidFill>
                              <a:schemeClr val="tx1"/>
                            </a:solidFill>
                          </a:ln>
                        </wps:spPr>
                        <wps:txbx>
                          <w:txbxContent>
                            <w:p w14:paraId="7745A7A6" w14:textId="4E144AC7" w:rsidR="00D235D5" w:rsidRPr="00351523" w:rsidRDefault="00D235D5" w:rsidP="00351523">
                              <w:pPr>
                                <w:jc w:val="center"/>
                                <w:rPr>
                                  <w:lang w:val="en-US"/>
                                </w:rPr>
                              </w:pPr>
                              <w:r>
                                <w:rPr>
                                  <w:lang w:val="en-US"/>
                                </w:rPr>
                                <w:t>Phase Change Mate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7" name="Straight Arrow Connector 497"/>
                        <wps:cNvCnPr/>
                        <wps:spPr>
                          <a:xfrm>
                            <a:off x="1101600" y="828000"/>
                            <a:ext cx="690010" cy="23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0657AA99" id="Group 498" o:spid="_x0000_s1039" style="width:341.5pt;height:145.2pt;mso-position-horizontal-relative:char;mso-position-vertical-relative:line" coordorigin="-2005" coordsize="56720,248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3" o:spid="_x0000_s1040" type="#_x0000_t75" alt="A close up of a device&#10;&#10;Description automatically generated" style="position:absolute;left:15840;width:25571;height:24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">
                  <v:imagedata r:id="rId35" o:title="A close up of a device&#10;&#10;Description automatically generated"/>
                </v:shape>
                <v:shape id="Text Box 494" o:spid="_x0000_s1041" type="#_x0000_t202" style="position:absolute;left:43704;top:14757;width:11010;height:56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" filled="f" strokecolor="black [3213]" strokeweight=".5pt">
                  <v:textbox>
                    <w:txbxContent>
                      <w:p w14:paraId="5E8EEBDF" w14:textId="7164E2D5" w:rsidR="00D235D5" w:rsidRPr="00351523" w:rsidRDefault="00D235D5" w:rsidP="00351523">
                        <w:pPr>
                          <w:jc w:val="center"/>
                          <w:rPr>
                            <w:lang w:val="en-US"/>
                          </w:rPr>
                        </w:pPr>
                        <w:r>
                          <w:rPr>
                            <w:lang w:val="en-US"/>
                          </w:rPr>
                          <w:t>Li-ion Battery Cell</w:t>
                        </w:r>
                      </w:p>
                    </w:txbxContent>
                  </v:textbox>
                </v:shape>
                <v:shapetype id="_x0000_t32" coordsize="21600,21600" o:spt="32" o:oned="t" path="m,l21600,21600e" filled="f">
                  <v:path arrowok="t" fillok="f" o:connecttype="none"/>
                  <o:lock v:ext="edit" shapetype="t"/>
                </v:shapetype>
                <v:shape id="Straight Arrow Connector 495" o:spid="_x0000_s1042" type="#_x0000_t32" style="position:absolute;left:32671;top:16132;width:11016;height:187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" strokecolor="black [3200]" strokeweight=".5pt">
                  <v:stroke endarrow="block" joinstyle="miter"/>
                </v:shape>
                <v:shape id="Text Box 496" o:spid="_x0000_s1043" type="#_x0000_t202" style="position:absolute;left:-2005;top:5617;width:13021;height:58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" filled="f" strokecolor="black [3213]" strokeweight=".5pt">
                  <v:textbox>
                    <w:txbxContent>
                      <w:p w14:paraId="7745A7A6" w14:textId="4E144AC7" w:rsidR="00D235D5" w:rsidRPr="00351523" w:rsidRDefault="00D235D5" w:rsidP="00351523">
                        <w:pPr>
                          <w:jc w:val="center"/>
                          <w:rPr>
                            <w:lang w:val="en-US"/>
                          </w:rPr>
                        </w:pPr>
                        <w:r>
                          <w:rPr>
                            <w:lang w:val="en-US"/>
                          </w:rPr>
                          <w:t>Phase Change Material</w:t>
                        </w:r>
                      </w:p>
                    </w:txbxContent>
                  </v:textbox>
                </v:shape>
                <v:shape id="Straight Arrow Connector 497" o:spid="_x0000_s1044" type="#_x0000_t32" style="position:absolute;left:11016;top:8280;width:6900;height:23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" strokecolor="black [3200]" strokeweight=".5pt">
                  <v:stroke endarrow="block" joinstyle="miter"/>
                </v:shape>
                <w10:anchorlock/>
              </v:group>
            </w:pict>
          </mc:Fallback>
        </mc:AlternateContent>
      </w:r>
    </w:p>
    <w:p w14:paraId="0AB2C1AC" w14:textId="566C360D" w:rsidR="00351523" w:rsidRPr="00563B00" w:rsidRDefault="00351523" w:rsidP="00C820E3">
      <w:pPr>
        <w:pStyle w:val="Caption"/>
        <w:spacing w:line="360" w:lineRule="auto"/>
        <w:jc w:val="center"/>
      </w:pPr>
      <w:bookmarkStart w:id="145" w:name="_Ref38628379"/>
      <w:bookmarkStart w:id="146" w:name="_Toc38637506"/>
      <w:bookmarkStart w:id="147" w:name="_Toc38884243"/>
      <w:r w:rsidRPr="00563B00">
        <w:t xml:space="preserve">Figure </w:t>
      </w:r>
      <w:r w:rsidRPr="00563B00">
        <w:fldChar w:fldCharType="begin"/>
      </w:r>
      <w:r w:rsidRPr="00563B00">
        <w:instrText xml:space="preserve"> SEQ Figure \* ARABIC </w:instrText>
      </w:r>
      <w:r w:rsidRPr="00563B00">
        <w:fldChar w:fldCharType="separate"/>
      </w:r>
      <w:r w:rsidR="005C3FF6">
        <w:rPr>
          <w:noProof/>
        </w:rPr>
        <w:t>19</w:t>
      </w:r>
      <w:r w:rsidRPr="00563B00">
        <w:fldChar w:fldCharType="end"/>
      </w:r>
      <w:bookmarkEnd w:id="145"/>
      <w:r w:rsidRPr="00563B00">
        <w:t xml:space="preserve"> Illustration of the phase change submersion setup </w:t>
      </w:r>
      <w:r w:rsidR="00EB1B96" w:rsidRPr="00563B00">
        <w:t>modelled</w:t>
      </w:r>
      <w:r w:rsidRPr="00563B00">
        <w:t xml:space="preserve"> in Case Study 2</w:t>
      </w:r>
      <w:bookmarkEnd w:id="146"/>
      <w:bookmarkEnd w:id="147"/>
    </w:p>
    <w:p w14:paraId="24456B5E" w14:textId="62333916" w:rsidR="00C0750D" w:rsidRPr="00563B00" w:rsidRDefault="00A53CE2" w:rsidP="00C820E3">
      <w:pPr>
        <w:keepNext/>
        <w:spacing w:line="360" w:lineRule="auto"/>
        <w:jc w:val="center"/>
      </w:pPr>
      <w:r w:rsidRPr="00563B00">
        <w:rPr>
          <w:noProof/>
        </w:rPr>
        <w:drawing>
          <wp:inline distT="0" distB="0" distL="0" distR="0" wp14:anchorId="2DE346F9" wp14:editId="589804B4">
            <wp:extent cx="5140960" cy="2864764"/>
            <wp:effectExtent l="0" t="0" r="15240" b="18415"/>
            <wp:docPr id="3" name="Chart 3">
              <a:extLst xmlns:a="http://schemas.openxmlformats.org/drawingml/2006/main">
                <a:ext uri="{FF2B5EF4-FFF2-40B4-BE49-F238E27FC236}">
                  <a16:creationId xmlns:a16="http://schemas.microsoft.com/office/drawing/2014/main" id="{D9B02DCE-C25B-1D4C-89B5-53CB168DAD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D10F27B" w14:textId="3F34F664" w:rsidR="00A01537" w:rsidRPr="00563B00" w:rsidRDefault="00C0750D" w:rsidP="00E02081">
      <w:pPr>
        <w:pStyle w:val="Caption"/>
        <w:spacing w:line="360" w:lineRule="auto"/>
        <w:jc w:val="center"/>
      </w:pPr>
      <w:bookmarkStart w:id="148" w:name="_Ref38589389"/>
      <w:bookmarkStart w:id="149" w:name="_Toc38637507"/>
      <w:bookmarkStart w:id="150" w:name="_Toc38884244"/>
      <w:r w:rsidRPr="00563B00">
        <w:t xml:space="preserve">Figure </w:t>
      </w:r>
      <w:r w:rsidRPr="00563B00">
        <w:fldChar w:fldCharType="begin"/>
      </w:r>
      <w:r w:rsidRPr="00563B00">
        <w:instrText xml:space="preserve"> SEQ Figure \* ARABIC </w:instrText>
      </w:r>
      <w:r w:rsidRPr="00563B00">
        <w:fldChar w:fldCharType="separate"/>
      </w:r>
      <w:r w:rsidR="005C3FF6">
        <w:rPr>
          <w:noProof/>
        </w:rPr>
        <w:t>20</w:t>
      </w:r>
      <w:r w:rsidRPr="00563B00">
        <w:fldChar w:fldCharType="end"/>
      </w:r>
      <w:bookmarkEnd w:id="148"/>
      <w:r w:rsidRPr="00563B00">
        <w:t xml:space="preserve"> </w:t>
      </w:r>
      <w:r w:rsidR="00740A2C" w:rsidRPr="00563B00">
        <w:t>Variation of</w:t>
      </w:r>
      <w:r w:rsidRPr="00563B00">
        <w:t xml:space="preserve"> the maximum cell temperature</w:t>
      </w:r>
      <w:r w:rsidR="001D18FC" w:rsidRPr="00563B00">
        <w:t xml:space="preserve"> </w:t>
      </w:r>
      <w:r w:rsidR="00740A2C" w:rsidRPr="00563B00">
        <w:t>with phase change material thermal conductivity (</w:t>
      </w:r>
      <w:r w:rsidR="006B19B3" w:rsidRPr="00563B00">
        <w:t>5C 68</w:t>
      </w:r>
      <w:r w:rsidR="00DB0881" w:rsidRPr="00563B00">
        <w:t>0 seconds</w:t>
      </w:r>
      <w:r w:rsidR="00740A2C" w:rsidRPr="00563B00">
        <w:t>)</w:t>
      </w:r>
      <w:bookmarkEnd w:id="149"/>
      <w:bookmarkEnd w:id="150"/>
    </w:p>
    <w:p w14:paraId="44A95B21" w14:textId="02F8CA9F" w:rsidR="00C0750D" w:rsidRPr="00563B00" w:rsidRDefault="005B162A" w:rsidP="00C820E3">
      <w:pPr>
        <w:keepNext/>
        <w:spacing w:line="360" w:lineRule="auto"/>
        <w:jc w:val="center"/>
      </w:pPr>
      <w:r w:rsidRPr="00563B00">
        <w:rPr>
          <w:noProof/>
        </w:rPr>
        <w:lastRenderedPageBreak/>
        <w:drawing>
          <wp:inline distT="0" distB="0" distL="0" distR="0" wp14:anchorId="1D81F8C0" wp14:editId="483E3ED6">
            <wp:extent cx="5644376" cy="3818255"/>
            <wp:effectExtent l="0" t="0" r="0" b="444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CR5_tf680 .pdf"/>
                    <pic:cNvPicPr/>
                  </pic:nvPicPr>
                  <pic:blipFill>
                    <a:blip r:embed="rId37">
                      <a:extLst>
                        <a:ext uri="{28A0092B-C50C-407E-A947-70E740481C1C}">
                          <a14:useLocalDpi xmlns:a14="http://schemas.microsoft.com/office/drawing/2010/main" val="0"/>
                        </a:ext>
                      </a:extLst>
                    </a:blip>
                    <a:stretch>
                      <a:fillRect/>
                    </a:stretch>
                  </pic:blipFill>
                  <pic:spPr>
                    <a:xfrm>
                      <a:off x="0" y="0"/>
                      <a:ext cx="5644376" cy="3818255"/>
                    </a:xfrm>
                    <a:prstGeom prst="rect">
                      <a:avLst/>
                    </a:prstGeom>
                  </pic:spPr>
                </pic:pic>
              </a:graphicData>
            </a:graphic>
          </wp:inline>
        </w:drawing>
      </w:r>
    </w:p>
    <w:p w14:paraId="707EF3D0" w14:textId="0E5EAC2B" w:rsidR="00C0750D" w:rsidRPr="00563B00" w:rsidRDefault="00C0750D" w:rsidP="00C820E3">
      <w:pPr>
        <w:pStyle w:val="Caption"/>
        <w:spacing w:line="360" w:lineRule="auto"/>
        <w:jc w:val="center"/>
      </w:pPr>
      <w:bookmarkStart w:id="151" w:name="_Ref38562885"/>
      <w:bookmarkStart w:id="152" w:name="_Toc38637508"/>
      <w:bookmarkStart w:id="153" w:name="_Toc38884245"/>
      <w:r w:rsidRPr="00563B00">
        <w:t xml:space="preserve">Figure </w:t>
      </w:r>
      <w:r w:rsidRPr="00563B00">
        <w:fldChar w:fldCharType="begin"/>
      </w:r>
      <w:r w:rsidRPr="00563B00">
        <w:instrText xml:space="preserve"> SEQ Figure \* ARABIC </w:instrText>
      </w:r>
      <w:r w:rsidRPr="00563B00">
        <w:fldChar w:fldCharType="separate"/>
      </w:r>
      <w:r w:rsidR="005C3FF6">
        <w:rPr>
          <w:noProof/>
        </w:rPr>
        <w:t>21</w:t>
      </w:r>
      <w:r w:rsidRPr="00563B00">
        <w:fldChar w:fldCharType="end"/>
      </w:r>
      <w:bookmarkEnd w:id="151"/>
      <w:r w:rsidRPr="00563B00">
        <w:t xml:space="preserve"> Thermal pattern of cell submerged in a PCM with k =</w:t>
      </w:r>
      <w:r w:rsidR="002F493B" w:rsidRPr="00563B00">
        <w:t xml:space="preserve"> 1</w:t>
      </w:r>
      <w:r w:rsidRPr="00563B00">
        <w:t>5 W/mK</w:t>
      </w:r>
      <w:bookmarkEnd w:id="152"/>
      <w:bookmarkEnd w:id="153"/>
    </w:p>
    <w:p w14:paraId="1979F981" w14:textId="77777777" w:rsidR="00017F03" w:rsidRPr="00563B00" w:rsidRDefault="00017F03" w:rsidP="00C820E3">
      <w:pPr>
        <w:spacing w:line="360" w:lineRule="auto"/>
      </w:pPr>
    </w:p>
    <w:p w14:paraId="6D037C33" w14:textId="18F66510" w:rsidR="005F374C" w:rsidRPr="00563B00" w:rsidRDefault="005E6109" w:rsidP="00C820E3">
      <w:pPr>
        <w:keepNext/>
        <w:spacing w:line="360" w:lineRule="auto"/>
        <w:jc w:val="center"/>
      </w:pPr>
      <w:r w:rsidRPr="00563B00">
        <w:rPr>
          <w:noProof/>
        </w:rPr>
        <w:drawing>
          <wp:inline distT="0" distB="0" distL="0" distR="0" wp14:anchorId="3F8FE437" wp14:editId="59A006CD">
            <wp:extent cx="5727700" cy="3436620"/>
            <wp:effectExtent l="0" t="0" r="12700" b="17780"/>
            <wp:docPr id="483" name="Chart 483">
              <a:extLst xmlns:a="http://schemas.openxmlformats.org/drawingml/2006/main">
                <a:ext uri="{FF2B5EF4-FFF2-40B4-BE49-F238E27FC236}">
                  <a16:creationId xmlns:a16="http://schemas.microsoft.com/office/drawing/2014/main" id="{75537860-09E3-794C-B3B4-41D69DB062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599F5C9" w14:textId="733ED260" w:rsidR="00017F03" w:rsidRPr="00563B00" w:rsidRDefault="005F374C" w:rsidP="00C820E3">
      <w:pPr>
        <w:pStyle w:val="Caption"/>
        <w:spacing w:line="360" w:lineRule="auto"/>
        <w:jc w:val="center"/>
      </w:pPr>
      <w:bookmarkStart w:id="154" w:name="_Ref38621618"/>
      <w:bookmarkStart w:id="155" w:name="_Toc38637509"/>
      <w:bookmarkStart w:id="156" w:name="_Toc38884246"/>
      <w:r w:rsidRPr="00563B00">
        <w:t xml:space="preserve">Figure </w:t>
      </w:r>
      <w:r w:rsidRPr="00563B00">
        <w:fldChar w:fldCharType="begin"/>
      </w:r>
      <w:r w:rsidRPr="00563B00">
        <w:instrText xml:space="preserve"> SEQ Figure \* ARABIC </w:instrText>
      </w:r>
      <w:r w:rsidRPr="00563B00">
        <w:fldChar w:fldCharType="separate"/>
      </w:r>
      <w:r w:rsidR="005C3FF6">
        <w:rPr>
          <w:noProof/>
        </w:rPr>
        <w:t>22</w:t>
      </w:r>
      <w:r w:rsidRPr="00563B00">
        <w:fldChar w:fldCharType="end"/>
      </w:r>
      <w:bookmarkEnd w:id="154"/>
      <w:r w:rsidRPr="00563B00">
        <w:t xml:space="preserve"> Effect of Phase Change Material submersion on the temperature evolution observed</w:t>
      </w:r>
      <w:bookmarkEnd w:id="155"/>
      <w:bookmarkEnd w:id="156"/>
    </w:p>
    <w:p w14:paraId="7D027E65" w14:textId="71E6FFA9" w:rsidR="00D71E41" w:rsidRPr="00563B00" w:rsidRDefault="00D71E41" w:rsidP="00C820E3">
      <w:pPr>
        <w:pStyle w:val="Heading3"/>
        <w:spacing w:line="360" w:lineRule="auto"/>
      </w:pPr>
      <w:bookmarkStart w:id="157" w:name="_Ref38722322"/>
      <w:bookmarkStart w:id="158" w:name="_Toc38896099"/>
      <w:r w:rsidRPr="00563B00">
        <w:lastRenderedPageBreak/>
        <w:t xml:space="preserve">Evaluation of Phase Change Material </w:t>
      </w:r>
      <w:r w:rsidR="00377C76" w:rsidRPr="00563B00">
        <w:t>S</w:t>
      </w:r>
      <w:r w:rsidRPr="00563B00">
        <w:t>ubmersion</w:t>
      </w:r>
      <w:bookmarkEnd w:id="157"/>
      <w:bookmarkEnd w:id="158"/>
    </w:p>
    <w:p w14:paraId="682DFBDE" w14:textId="4A0DE024" w:rsidR="00A32273" w:rsidRPr="00563B00" w:rsidRDefault="00A32273" w:rsidP="00A32273">
      <w:pPr>
        <w:spacing w:line="360" w:lineRule="auto"/>
        <w:jc w:val="both"/>
        <w:rPr>
          <w:rFonts w:eastAsiaTheme="minorEastAsia"/>
        </w:rPr>
      </w:pPr>
      <w:r w:rsidRPr="00563B00">
        <w:fldChar w:fldCharType="begin"/>
      </w:r>
      <w:r w:rsidRPr="00563B00">
        <w:instrText xml:space="preserve"> REF _Ref38589389 \h  \* MERGEFORMAT </w:instrText>
      </w:r>
      <w:r w:rsidRPr="00563B00">
        <w:fldChar w:fldCharType="separate"/>
      </w:r>
      <w:r w:rsidR="005C3FF6" w:rsidRPr="00563B00">
        <w:t xml:space="preserve">Figure </w:t>
      </w:r>
      <w:r w:rsidR="005C3FF6">
        <w:rPr>
          <w:noProof/>
        </w:rPr>
        <w:t>20</w:t>
      </w:r>
      <w:r w:rsidRPr="00563B00">
        <w:fldChar w:fldCharType="end"/>
      </w:r>
      <w:r w:rsidRPr="00563B00">
        <w:t xml:space="preserve"> illustrates the asymptotic relationship between the thermal conductivity of phase change material and the maximum temperature </w:t>
      </w:r>
      <w:r>
        <w:t>of the cell</w:t>
      </w:r>
      <w:r w:rsidRPr="00563B00">
        <w:t xml:space="preserve">. Initially, as the thermal conductivity of the PCM increases, large drops are observed in the maximum temperature value. However, after the PCM thermal conductivity reaches a value of 7.5 W/mK, the decreases in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Pr="00563B00">
        <w:rPr>
          <w:rFonts w:eastAsiaTheme="minorEastAsia"/>
        </w:rPr>
        <w:t xml:space="preserve"> become minor. From the data coll</w:t>
      </w:r>
      <w:proofErr w:type="spellStart"/>
      <w:r w:rsidRPr="00563B00">
        <w:rPr>
          <w:rFonts w:eastAsiaTheme="minorEastAsia"/>
        </w:rPr>
        <w:t>ected</w:t>
      </w:r>
      <w:proofErr w:type="spellEnd"/>
      <w:r w:rsidRPr="00563B00">
        <w:rPr>
          <w:rFonts w:eastAsiaTheme="minorEastAsia"/>
        </w:rPr>
        <w:t xml:space="preserve">, it appears that a relatively high graphene </w:t>
      </w:r>
      <w:r w:rsidRPr="00563B00">
        <w:t xml:space="preserve">content would have to be added to the paraffin hybrid to push th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Pr="00563B00">
        <w:rPr>
          <w:rFonts w:eastAsiaTheme="minorEastAsia"/>
        </w:rPr>
        <w:t xml:space="preserve"> value much lower than 50</w:t>
      </w:r>
      <w:r w:rsidRPr="00563B00">
        <w:rPr>
          <w:rFonts w:ascii="Calibri" w:eastAsiaTheme="minorEastAsia" w:hAnsi="Calibri" w:cs="Calibri"/>
        </w:rPr>
        <w:t>°</w:t>
      </w:r>
      <w:r w:rsidRPr="00563B00">
        <w:rPr>
          <w:rFonts w:eastAsiaTheme="minorEastAsia"/>
        </w:rPr>
        <w:t xml:space="preserve">C.  Using </w:t>
      </w:r>
      <w:r w:rsidRPr="00563B00">
        <w:rPr>
          <w:rFonts w:eastAsiaTheme="minorEastAsia"/>
        </w:rPr>
        <w:fldChar w:fldCharType="begin"/>
      </w:r>
      <w:r w:rsidRPr="00563B00">
        <w:rPr>
          <w:rFonts w:eastAsiaTheme="minorEastAsia"/>
        </w:rPr>
        <w:instrText xml:space="preserve"> REF _Ref38589389 \h  \* MERGEFORMAT </w:instrText>
      </w:r>
      <w:r w:rsidRPr="00563B00">
        <w:rPr>
          <w:rFonts w:eastAsiaTheme="minorEastAsia"/>
        </w:rPr>
      </w:r>
      <w:r w:rsidRPr="00563B00">
        <w:rPr>
          <w:rFonts w:eastAsiaTheme="minorEastAsia"/>
        </w:rPr>
        <w:fldChar w:fldCharType="separate"/>
      </w:r>
      <w:r w:rsidR="005C3FF6" w:rsidRPr="00563B00">
        <w:t xml:space="preserve">Figure </w:t>
      </w:r>
      <w:r w:rsidR="005C3FF6">
        <w:rPr>
          <w:noProof/>
        </w:rPr>
        <w:t>20</w:t>
      </w:r>
      <w:r w:rsidRPr="00563B00">
        <w:rPr>
          <w:rFonts w:eastAsiaTheme="minorEastAsia"/>
        </w:rPr>
        <w:fldChar w:fldCharType="end"/>
      </w:r>
      <w:r w:rsidRPr="00563B00">
        <w:rPr>
          <w:rFonts w:eastAsiaTheme="minorEastAsia"/>
        </w:rPr>
        <w:t>, it was decided that the optimal thermal conductivity to use for the PCM is 15 W/mK, the equivalent of adding 1 wt.% of graphene nanoparticles. This value also helps to avoid the issue mentioned in the literature of the external shell of the battery heat up too much.</w:t>
      </w:r>
    </w:p>
    <w:p w14:paraId="2EA0DC62" w14:textId="5B2822E4" w:rsidR="009C03E7" w:rsidRPr="00563B00" w:rsidRDefault="009C03E7" w:rsidP="00C820E3">
      <w:pPr>
        <w:spacing w:line="360" w:lineRule="auto"/>
        <w:jc w:val="both"/>
        <w:rPr>
          <w:rFonts w:eastAsiaTheme="minorEastAsia"/>
        </w:rPr>
      </w:pPr>
    </w:p>
    <w:p w14:paraId="2DCF5B5F" w14:textId="0ABA90E2" w:rsidR="00987AEB" w:rsidRPr="00563B00" w:rsidRDefault="00987AEB" w:rsidP="00C820E3">
      <w:pPr>
        <w:spacing w:line="360" w:lineRule="auto"/>
        <w:jc w:val="both"/>
        <w:rPr>
          <w:rFonts w:eastAsiaTheme="minorEastAsia"/>
        </w:rPr>
      </w:pPr>
      <w:r w:rsidRPr="00563B00">
        <w:rPr>
          <w:rFonts w:eastAsiaTheme="minorEastAsia"/>
        </w:rPr>
        <w:fldChar w:fldCharType="begin"/>
      </w:r>
      <w:r w:rsidRPr="00563B00">
        <w:rPr>
          <w:rFonts w:eastAsiaTheme="minorEastAsia"/>
        </w:rPr>
        <w:instrText xml:space="preserve"> REF _Ref38562885 \h </w:instrText>
      </w:r>
      <w:r w:rsidR="002317C5" w:rsidRPr="00563B00">
        <w:rPr>
          <w:rFonts w:eastAsiaTheme="minorEastAsia"/>
        </w:rPr>
        <w:instrText xml:space="preserve"> \* MERGEFORMAT </w:instrText>
      </w:r>
      <w:r w:rsidRPr="00563B00">
        <w:rPr>
          <w:rFonts w:eastAsiaTheme="minorEastAsia"/>
        </w:rPr>
      </w:r>
      <w:r w:rsidRPr="00563B00">
        <w:rPr>
          <w:rFonts w:eastAsiaTheme="minorEastAsia"/>
        </w:rPr>
        <w:fldChar w:fldCharType="separate"/>
      </w:r>
      <w:r w:rsidR="005C3FF6" w:rsidRPr="00563B00">
        <w:t xml:space="preserve">Figure </w:t>
      </w:r>
      <w:r w:rsidR="005C3FF6">
        <w:rPr>
          <w:noProof/>
        </w:rPr>
        <w:t>21</w:t>
      </w:r>
      <w:r w:rsidRPr="00563B00">
        <w:rPr>
          <w:rFonts w:eastAsiaTheme="minorEastAsia"/>
        </w:rPr>
        <w:fldChar w:fldCharType="end"/>
      </w:r>
      <w:r w:rsidRPr="00563B00">
        <w:rPr>
          <w:rFonts w:eastAsiaTheme="minorEastAsia"/>
        </w:rPr>
        <w:t xml:space="preserve"> </w:t>
      </w:r>
      <w:r w:rsidR="008F3BFE" w:rsidRPr="00563B00">
        <w:rPr>
          <w:rFonts w:eastAsiaTheme="minorEastAsia"/>
        </w:rPr>
        <w:t>depicts the thermal pattern captured when the battery cell is placed in a PCM of thermal conductivity equal to 15 W/</w:t>
      </w:r>
      <w:r w:rsidR="00FF22CC" w:rsidRPr="00563B00">
        <w:rPr>
          <w:rFonts w:eastAsiaTheme="minorEastAsia"/>
        </w:rPr>
        <w:t>mK.</w:t>
      </w:r>
      <w:r w:rsidR="000950AD" w:rsidRPr="00563B00">
        <w:rPr>
          <w:rFonts w:eastAsiaTheme="minorEastAsia"/>
        </w:rPr>
        <w:t xml:space="preserve"> </w:t>
      </w:r>
      <w:r w:rsidR="00FF22CC" w:rsidRPr="00563B00">
        <w:rPr>
          <w:rFonts w:eastAsiaTheme="minorEastAsia"/>
        </w:rPr>
        <w:t xml:space="preserve">The image shows that although the temperature decreases at all the nodes, the nodes most effected are the side boundaries which cool significantly. However, there remains a hot spot at the </w:t>
      </w:r>
      <w:r w:rsidR="00EB1B96" w:rsidRPr="00563B00">
        <w:rPr>
          <w:rFonts w:eastAsiaTheme="minorEastAsia"/>
        </w:rPr>
        <w:t>centre</w:t>
      </w:r>
      <w:r w:rsidR="00FF22CC" w:rsidRPr="00563B00">
        <w:rPr>
          <w:rFonts w:eastAsiaTheme="minorEastAsia"/>
        </w:rPr>
        <w:t xml:space="preserve"> of the cell </w:t>
      </w:r>
      <w:r w:rsidR="0078609A" w:rsidRPr="00563B00">
        <w:rPr>
          <w:rFonts w:eastAsiaTheme="minorEastAsia"/>
        </w:rPr>
        <w:t xml:space="preserve">which can be expected because the </w:t>
      </w:r>
      <w:r w:rsidR="00EB1B96" w:rsidRPr="00563B00">
        <w:rPr>
          <w:rFonts w:eastAsiaTheme="minorEastAsia"/>
        </w:rPr>
        <w:t>centre</w:t>
      </w:r>
      <w:r w:rsidR="0078609A" w:rsidRPr="00563B00">
        <w:rPr>
          <w:rFonts w:eastAsiaTheme="minorEastAsia"/>
        </w:rPr>
        <w:t xml:space="preserve"> of the cell is furthest from the PCM, so it </w:t>
      </w:r>
      <w:r w:rsidR="00EC63AF" w:rsidRPr="00563B00">
        <w:rPr>
          <w:rFonts w:eastAsiaTheme="minorEastAsia"/>
        </w:rPr>
        <w:t xml:space="preserve">takes the longest time for heat produced to be conducted </w:t>
      </w:r>
      <w:r w:rsidR="008739E0" w:rsidRPr="00563B00">
        <w:rPr>
          <w:rFonts w:eastAsiaTheme="minorEastAsia"/>
        </w:rPr>
        <w:t xml:space="preserve">out to the BTMS. </w:t>
      </w:r>
      <w:r w:rsidR="0078609A" w:rsidRPr="00563B00">
        <w:rPr>
          <w:rFonts w:eastAsiaTheme="minorEastAsia"/>
        </w:rPr>
        <w:t xml:space="preserve">Also, the general centralized nature of the internal heat generation means that the </w:t>
      </w:r>
      <w:r w:rsidR="00EB1B96" w:rsidRPr="00563B00">
        <w:rPr>
          <w:rFonts w:eastAsiaTheme="minorEastAsia"/>
        </w:rPr>
        <w:t>centre</w:t>
      </w:r>
      <w:r w:rsidR="0078609A" w:rsidRPr="00563B00">
        <w:rPr>
          <w:rFonts w:eastAsiaTheme="minorEastAsia"/>
        </w:rPr>
        <w:t xml:space="preserve"> will remain hotter for longer.</w:t>
      </w:r>
    </w:p>
    <w:p w14:paraId="3653C211" w14:textId="77777777" w:rsidR="008739E0" w:rsidRPr="00563B00" w:rsidRDefault="008739E0" w:rsidP="00C820E3">
      <w:pPr>
        <w:spacing w:line="360" w:lineRule="auto"/>
        <w:jc w:val="both"/>
        <w:rPr>
          <w:rFonts w:eastAsiaTheme="minorEastAsia"/>
        </w:rPr>
      </w:pPr>
    </w:p>
    <w:p w14:paraId="3DD04B1F" w14:textId="5885C244" w:rsidR="008739E0" w:rsidRPr="00563B00" w:rsidRDefault="008739E0" w:rsidP="00C820E3">
      <w:pPr>
        <w:spacing w:line="360" w:lineRule="auto"/>
        <w:jc w:val="both"/>
        <w:rPr>
          <w:rFonts w:eastAsiaTheme="minorEastAsia"/>
        </w:rPr>
      </w:pPr>
      <w:r w:rsidRPr="00563B00">
        <w:rPr>
          <w:rFonts w:eastAsiaTheme="minorEastAsia"/>
        </w:rPr>
        <w:t xml:space="preserve">Finally, </w:t>
      </w:r>
      <w:r w:rsidRPr="00563B00">
        <w:rPr>
          <w:rFonts w:eastAsiaTheme="minorEastAsia"/>
        </w:rPr>
        <w:fldChar w:fldCharType="begin"/>
      </w:r>
      <w:r w:rsidRPr="00563B00">
        <w:rPr>
          <w:rFonts w:eastAsiaTheme="minorEastAsia"/>
        </w:rPr>
        <w:instrText xml:space="preserve"> REF _Ref38621618 \h </w:instrText>
      </w:r>
      <w:r w:rsidR="002317C5" w:rsidRPr="00563B00">
        <w:rPr>
          <w:rFonts w:eastAsiaTheme="minorEastAsia"/>
        </w:rPr>
        <w:instrText xml:space="preserve"> \* MERGEFORMAT </w:instrText>
      </w:r>
      <w:r w:rsidRPr="00563B00">
        <w:rPr>
          <w:rFonts w:eastAsiaTheme="minorEastAsia"/>
        </w:rPr>
      </w:r>
      <w:r w:rsidRPr="00563B00">
        <w:rPr>
          <w:rFonts w:eastAsiaTheme="minorEastAsia"/>
        </w:rPr>
        <w:fldChar w:fldCharType="separate"/>
      </w:r>
      <w:r w:rsidR="005C3FF6" w:rsidRPr="00563B00">
        <w:t xml:space="preserve">Figure </w:t>
      </w:r>
      <w:r w:rsidR="005C3FF6">
        <w:rPr>
          <w:noProof/>
        </w:rPr>
        <w:t>22</w:t>
      </w:r>
      <w:r w:rsidRPr="00563B00">
        <w:rPr>
          <w:rFonts w:eastAsiaTheme="minorEastAsia"/>
        </w:rPr>
        <w:fldChar w:fldCharType="end"/>
      </w:r>
      <w:r w:rsidRPr="00563B00">
        <w:rPr>
          <w:rFonts w:eastAsiaTheme="minorEastAsia"/>
        </w:rPr>
        <w:t xml:space="preserve"> shows how the addition of the PCM thermal management system has </w:t>
      </w:r>
      <w:r w:rsidR="00D54D0F" w:rsidRPr="00563B00">
        <w:rPr>
          <w:rFonts w:eastAsiaTheme="minorEastAsia"/>
        </w:rPr>
        <w:t xml:space="preserve">altered the </w:t>
      </w:r>
      <w:r w:rsidR="00EF64D9" w:rsidRPr="00563B00">
        <w:rPr>
          <w:rFonts w:eastAsiaTheme="minorEastAsia"/>
        </w:rPr>
        <w:t xml:space="preserve">temperature evolution of the </w:t>
      </w:r>
      <w:r w:rsidR="00EB1B96" w:rsidRPr="00563B00">
        <w:rPr>
          <w:rFonts w:eastAsiaTheme="minorEastAsia"/>
        </w:rPr>
        <w:t>centre</w:t>
      </w:r>
      <w:r w:rsidR="00EF64D9" w:rsidRPr="00563B00">
        <w:rPr>
          <w:rFonts w:eastAsiaTheme="minorEastAsia"/>
        </w:rPr>
        <w:t xml:space="preserve"> of the cell for both 5C and 3C discharge rates.</w:t>
      </w:r>
      <w:r w:rsidR="00CA4A6E" w:rsidRPr="00563B00">
        <w:rPr>
          <w:rFonts w:eastAsiaTheme="minorEastAsia"/>
        </w:rPr>
        <w:t xml:space="preserve"> </w:t>
      </w:r>
      <w:r w:rsidR="00AE6239" w:rsidRPr="00563B00">
        <w:rPr>
          <w:rFonts w:eastAsiaTheme="minorEastAsia"/>
        </w:rPr>
        <w:t>The final temperature of the 5C discharge after 68</w:t>
      </w:r>
      <w:r w:rsidR="00DB0881" w:rsidRPr="00563B00">
        <w:rPr>
          <w:rFonts w:eastAsiaTheme="minorEastAsia"/>
        </w:rPr>
        <w:t>0 seconds</w:t>
      </w:r>
      <w:r w:rsidR="00AE6239" w:rsidRPr="00563B00">
        <w:rPr>
          <w:rFonts w:eastAsiaTheme="minorEastAsia"/>
        </w:rPr>
        <w:t xml:space="preserve"> dropped from 66.39</w:t>
      </w:r>
      <w:r w:rsidR="00AE6239" w:rsidRPr="00563B00">
        <w:rPr>
          <w:rFonts w:ascii="Calibri" w:eastAsiaTheme="minorEastAsia" w:hAnsi="Calibri" w:cs="Calibri"/>
        </w:rPr>
        <w:t>°</w:t>
      </w:r>
      <w:r w:rsidR="00AE6239" w:rsidRPr="00563B00">
        <w:rPr>
          <w:rFonts w:eastAsiaTheme="minorEastAsia"/>
        </w:rPr>
        <w:t>C to 50.27</w:t>
      </w:r>
      <w:r w:rsidR="00AE6239" w:rsidRPr="00563B00">
        <w:rPr>
          <w:rFonts w:ascii="Calibri" w:eastAsiaTheme="minorEastAsia" w:hAnsi="Calibri" w:cs="Calibri"/>
        </w:rPr>
        <w:t>°</w:t>
      </w:r>
      <w:r w:rsidR="00AE6239" w:rsidRPr="00563B00">
        <w:rPr>
          <w:rFonts w:eastAsiaTheme="minorEastAsia"/>
        </w:rPr>
        <w:t xml:space="preserve">C, a change of </w:t>
      </w:r>
      <m:oMath>
        <m:r>
          <w:rPr>
            <w:rFonts w:ascii="Cambria Math" w:eastAsiaTheme="minorEastAsia" w:hAnsi="Cambria Math"/>
          </w:rPr>
          <m:t>∆T=16.12</m:t>
        </m:r>
        <m:r>
          <m:rPr>
            <m:sty m:val="p"/>
          </m:rPr>
          <w:rPr>
            <w:rFonts w:ascii="Cambria Math" w:eastAsiaTheme="minorEastAsia" w:hAnsi="Cambria Math" w:cs="Calibri"/>
          </w:rPr>
          <m:t>°</m:t>
        </m:r>
        <m:r>
          <m:rPr>
            <m:sty m:val="p"/>
          </m:rPr>
          <w:rPr>
            <w:rFonts w:ascii="Cambria Math" w:eastAsiaTheme="minorEastAsia" w:hAnsi="Cambria Math"/>
          </w:rPr>
          <m:t>C</m:t>
        </m:r>
      </m:oMath>
      <w:r w:rsidR="00AE6239" w:rsidRPr="00563B00">
        <w:rPr>
          <w:rFonts w:eastAsiaTheme="minorEastAsia"/>
        </w:rPr>
        <w:t xml:space="preserve">. </w:t>
      </w:r>
      <w:r w:rsidR="00CA4A6E" w:rsidRPr="00563B00">
        <w:rPr>
          <w:rFonts w:eastAsiaTheme="minorEastAsia"/>
        </w:rPr>
        <w:t>The plot</w:t>
      </w:r>
      <w:r w:rsidR="00660204" w:rsidRPr="00563B00">
        <w:rPr>
          <w:rFonts w:eastAsiaTheme="minorEastAsia"/>
        </w:rPr>
        <w:t xml:space="preserve"> also</w:t>
      </w:r>
      <w:r w:rsidR="00CA4A6E" w:rsidRPr="00563B00">
        <w:rPr>
          <w:rFonts w:eastAsiaTheme="minorEastAsia"/>
        </w:rPr>
        <w:t xml:space="preserve"> shows improvement for </w:t>
      </w:r>
      <w:r w:rsidR="000B4112" w:rsidRPr="00563B00">
        <w:rPr>
          <w:rFonts w:eastAsiaTheme="minorEastAsia"/>
        </w:rPr>
        <w:t xml:space="preserve">long-run </w:t>
      </w:r>
      <w:r w:rsidR="00CA4A6E" w:rsidRPr="00563B00">
        <w:rPr>
          <w:rFonts w:eastAsiaTheme="minorEastAsia"/>
        </w:rPr>
        <w:t>5C discharge</w:t>
      </w:r>
      <w:r w:rsidR="000B4112" w:rsidRPr="00563B00">
        <w:rPr>
          <w:rFonts w:eastAsiaTheme="minorEastAsia"/>
        </w:rPr>
        <w:t>s</w:t>
      </w:r>
      <w:r w:rsidR="00CA4A6E" w:rsidRPr="00563B00">
        <w:rPr>
          <w:rFonts w:eastAsiaTheme="minorEastAsia"/>
        </w:rPr>
        <w:t xml:space="preserve"> when the PCM is installed, the temperature will likely asymptote to a value of 55</w:t>
      </w:r>
      <w:r w:rsidR="00CA4A6E" w:rsidRPr="00563B00">
        <w:rPr>
          <w:rFonts w:ascii="Calibri" w:eastAsiaTheme="minorEastAsia" w:hAnsi="Calibri" w:cs="Calibri"/>
        </w:rPr>
        <w:t>°</w:t>
      </w:r>
      <w:r w:rsidR="00CA4A6E" w:rsidRPr="00563B00">
        <w:rPr>
          <w:rFonts w:eastAsiaTheme="minorEastAsia"/>
        </w:rPr>
        <w:t>C, ensuring optimal</w:t>
      </w:r>
      <w:r w:rsidR="000B4112" w:rsidRPr="00563B00">
        <w:rPr>
          <w:rFonts w:eastAsiaTheme="minorEastAsia"/>
        </w:rPr>
        <w:t xml:space="preserve">/safe </w:t>
      </w:r>
      <w:r w:rsidR="00CA4A6E" w:rsidRPr="00563B00">
        <w:rPr>
          <w:rFonts w:eastAsiaTheme="minorEastAsia"/>
        </w:rPr>
        <w:t>discharge for a longer time.</w:t>
      </w:r>
      <w:r w:rsidR="00AE6239" w:rsidRPr="00563B00">
        <w:rPr>
          <w:rFonts w:eastAsiaTheme="minorEastAsia"/>
        </w:rPr>
        <w:t xml:space="preserve"> Similarly, the 3C discharge has been improved and the temperature at the </w:t>
      </w:r>
      <w:r w:rsidR="00EB1B96" w:rsidRPr="00563B00">
        <w:rPr>
          <w:rFonts w:eastAsiaTheme="minorEastAsia"/>
        </w:rPr>
        <w:t>centre</w:t>
      </w:r>
      <w:r w:rsidR="00AE6239" w:rsidRPr="00563B00">
        <w:rPr>
          <w:rFonts w:eastAsiaTheme="minorEastAsia"/>
        </w:rPr>
        <w:t xml:space="preserve"> of the cell appears to asymptote to 35</w:t>
      </w:r>
      <w:r w:rsidR="00AE6239" w:rsidRPr="00563B00">
        <w:rPr>
          <w:rFonts w:ascii="Calibri" w:eastAsiaTheme="minorEastAsia" w:hAnsi="Calibri" w:cs="Calibri"/>
        </w:rPr>
        <w:t>°</w:t>
      </w:r>
      <w:r w:rsidR="00AE6239" w:rsidRPr="00563B00">
        <w:rPr>
          <w:rFonts w:eastAsiaTheme="minorEastAsia"/>
        </w:rPr>
        <w:t>C.</w:t>
      </w:r>
    </w:p>
    <w:p w14:paraId="3205EF89" w14:textId="77777777" w:rsidR="00E439AE" w:rsidRPr="00563B00" w:rsidRDefault="00E439AE" w:rsidP="00C820E3">
      <w:pPr>
        <w:spacing w:line="360" w:lineRule="auto"/>
        <w:jc w:val="both"/>
      </w:pPr>
    </w:p>
    <w:p w14:paraId="2C93FB0F" w14:textId="6D2956E8" w:rsidR="00A2280C" w:rsidRPr="00563B00" w:rsidRDefault="00B20EA1" w:rsidP="00C820E3">
      <w:pPr>
        <w:pStyle w:val="Heading2"/>
        <w:spacing w:line="360" w:lineRule="auto"/>
      </w:pPr>
      <w:bookmarkStart w:id="159" w:name="_Toc38896100"/>
      <w:r w:rsidRPr="00563B00">
        <w:t xml:space="preserve">Case Study 3: </w:t>
      </w:r>
      <w:r w:rsidR="00A2280C" w:rsidRPr="00563B00">
        <w:t>Internal cooling channel effect</w:t>
      </w:r>
      <w:bookmarkEnd w:id="159"/>
    </w:p>
    <w:p w14:paraId="65F7F1EC" w14:textId="2EA242E0" w:rsidR="00920DB4" w:rsidRPr="00563B00" w:rsidRDefault="00920DB4" w:rsidP="00C820E3">
      <w:pPr>
        <w:spacing w:line="360" w:lineRule="auto"/>
        <w:jc w:val="both"/>
      </w:pPr>
      <w:r w:rsidRPr="00563B00">
        <w:t xml:space="preserve">The final case study looks at installing a </w:t>
      </w:r>
      <w:r w:rsidR="006F41A2" w:rsidRPr="00563B00">
        <w:t xml:space="preserve">cooling channel through the hotspot identified in the previous case studies. It was hypothesized that if the hotspot temperature was addressed, </w:t>
      </w:r>
      <w:r w:rsidR="006F41A2" w:rsidRPr="00563B00">
        <w:lastRenderedPageBreak/>
        <w:t>then the average temperature would decrease significantly</w:t>
      </w:r>
      <w:r w:rsidR="000D3D67" w:rsidRPr="00563B00">
        <w:t xml:space="preserve">. </w:t>
      </w:r>
      <w:r w:rsidR="002B2075" w:rsidRPr="00563B00">
        <w:t>The channel is designed to have length and height 0.08m, but in order for the battery to include the same active material as the original case, the length and width of the battery cell were increased to 0.2154m.</w:t>
      </w:r>
      <w:r w:rsidR="000D3D67" w:rsidRPr="00563B00">
        <w:t xml:space="preserve"> </w:t>
      </w:r>
      <w:r w:rsidR="000D3D67" w:rsidRPr="00563B00">
        <w:fldChar w:fldCharType="begin"/>
      </w:r>
      <w:r w:rsidR="000D3D67" w:rsidRPr="00563B00">
        <w:instrText xml:space="preserve"> REF _Ref38634485 \h </w:instrText>
      </w:r>
      <w:r w:rsidR="002317C5" w:rsidRPr="00563B00">
        <w:instrText xml:space="preserve"> \* MERGEFORMAT </w:instrText>
      </w:r>
      <w:r w:rsidR="000D3D67" w:rsidRPr="00563B00">
        <w:fldChar w:fldCharType="separate"/>
      </w:r>
      <w:r w:rsidR="005C3FF6" w:rsidRPr="00563B00">
        <w:t xml:space="preserve">Figure </w:t>
      </w:r>
      <w:r w:rsidR="005C3FF6">
        <w:rPr>
          <w:noProof/>
        </w:rPr>
        <w:t>23</w:t>
      </w:r>
      <w:r w:rsidR="000D3D67" w:rsidRPr="00563B00">
        <w:fldChar w:fldCharType="end"/>
      </w:r>
      <w:r w:rsidR="000D3D67" w:rsidRPr="00563B00">
        <w:t xml:space="preserve"> shows what this cooling channel would physically look like. A 24-node x 24-node channel was </w:t>
      </w:r>
      <w:r w:rsidR="00EB1B96" w:rsidRPr="00563B00">
        <w:t>cantered</w:t>
      </w:r>
      <w:r w:rsidR="000D3D67" w:rsidRPr="00563B00">
        <w:t xml:space="preserve"> at the nodal position (</w:t>
      </w:r>
      <m:oMath>
        <m:r>
          <w:rPr>
            <w:rFonts w:ascii="Cambria Math" w:hAnsi="Cambria Math"/>
          </w:rPr>
          <m:t>i</m:t>
        </m:r>
      </m:oMath>
      <w:r w:rsidR="000D3D67" w:rsidRPr="00563B00">
        <w:rPr>
          <w:rFonts w:eastAsiaTheme="minorEastAsia"/>
        </w:rPr>
        <w:t xml:space="preserve">=60, </w:t>
      </w:r>
      <w:r w:rsidR="000D3D67" w:rsidRPr="00563B00">
        <w:t xml:space="preserve"> </w:t>
      </w:r>
      <m:oMath>
        <m:r>
          <w:rPr>
            <w:rFonts w:ascii="Cambria Math" w:hAnsi="Cambria Math"/>
          </w:rPr>
          <m:t>j</m:t>
        </m:r>
      </m:oMath>
      <w:r w:rsidR="000D3D67" w:rsidRPr="00563B00">
        <w:rPr>
          <w:rFonts w:eastAsiaTheme="minorEastAsia"/>
        </w:rPr>
        <w:t>=76)</w:t>
      </w:r>
      <w:r w:rsidR="002843A8" w:rsidRPr="00563B00">
        <w:t xml:space="preserve"> to model this.</w:t>
      </w:r>
    </w:p>
    <w:p w14:paraId="0636F52F" w14:textId="77777777" w:rsidR="002B2075" w:rsidRPr="00563B00" w:rsidRDefault="002B2075" w:rsidP="00C820E3">
      <w:pPr>
        <w:spacing w:line="360" w:lineRule="auto"/>
        <w:jc w:val="both"/>
      </w:pPr>
    </w:p>
    <w:p w14:paraId="23383619" w14:textId="5AF08A30" w:rsidR="00A01537" w:rsidRPr="00563B00" w:rsidRDefault="00A01537" w:rsidP="00C820E3">
      <w:pPr>
        <w:keepNext/>
        <w:spacing w:line="360" w:lineRule="auto"/>
        <w:jc w:val="center"/>
      </w:pPr>
      <w:r w:rsidRPr="00563B00">
        <w:rPr>
          <w:noProof/>
        </w:rPr>
        <mc:AlternateContent>
          <mc:Choice Requires="wpg">
            <w:drawing>
              <wp:inline distT="0" distB="0" distL="0" distR="0" wp14:anchorId="55D963A6" wp14:editId="0DA5DB4C">
                <wp:extent cx="3290341" cy="1781560"/>
                <wp:effectExtent l="0" t="0" r="12065" b="0"/>
                <wp:docPr id="6" name="Group 6"/>
                <wp:cNvGraphicFramePr/>
                <a:graphic xmlns:a="http://schemas.openxmlformats.org/drawingml/2006/main">
                  <a:graphicData uri="http://schemas.microsoft.com/office/word/2010/wordprocessingGroup">
                    <wpg:wgp>
                      <wpg:cNvGrpSpPr/>
                      <wpg:grpSpPr>
                        <a:xfrm>
                          <a:off x="0" y="0"/>
                          <a:ext cx="3290341" cy="1781560"/>
                          <a:chOff x="763742" y="172"/>
                          <a:chExt cx="4193421" cy="2485680"/>
                        </a:xfrm>
                      </wpg:grpSpPr>
                      <pic:pic xmlns:pic="http://schemas.openxmlformats.org/drawingml/2006/picture">
                        <pic:nvPicPr>
                          <pic:cNvPr id="7" name="Picture 7"/>
                          <pic:cNvPicPr>
                            <a:picLocks noChangeAspect="1"/>
                          </pic:cNvPicPr>
                        </pic:nvPicPr>
                        <pic:blipFill>
                          <a:blip r:embed="rId39" cstate="print">
                            <a:extLst>
                              <a:ext uri="{28A0092B-C50C-407E-A947-70E740481C1C}">
                                <a14:useLocalDpi xmlns:a14="http://schemas.microsoft.com/office/drawing/2010/main" val="0"/>
                              </a:ext>
                            </a:extLst>
                          </a:blip>
                          <a:srcRect/>
                          <a:stretch/>
                        </pic:blipFill>
                        <pic:spPr>
                          <a:xfrm>
                            <a:off x="1584000" y="172"/>
                            <a:ext cx="2557145" cy="2485680"/>
                          </a:xfrm>
                          <a:prstGeom prst="rect">
                            <a:avLst/>
                          </a:prstGeom>
                        </pic:spPr>
                      </pic:pic>
                      <wps:wsp>
                        <wps:cNvPr id="8" name="Text Box 8"/>
                        <wps:cNvSpPr txBox="1"/>
                        <wps:spPr>
                          <a:xfrm>
                            <a:off x="3949089" y="1152526"/>
                            <a:ext cx="1008074" cy="644264"/>
                          </a:xfrm>
                          <a:prstGeom prst="rect">
                            <a:avLst/>
                          </a:prstGeom>
                          <a:noFill/>
                          <a:ln w="6350">
                            <a:solidFill>
                              <a:schemeClr val="tx1"/>
                            </a:solidFill>
                          </a:ln>
                        </wps:spPr>
                        <wps:txbx>
                          <w:txbxContent>
                            <w:p w14:paraId="3642CDA7" w14:textId="77777777" w:rsidR="00D235D5" w:rsidRPr="006F41A2" w:rsidRDefault="00D235D5" w:rsidP="00A01537">
                              <w:pPr>
                                <w:jc w:val="center"/>
                                <w:rPr>
                                  <w:sz w:val="20"/>
                                  <w:szCs w:val="20"/>
                                  <w:lang w:val="en-US"/>
                                </w:rPr>
                              </w:pPr>
                              <w:r w:rsidRPr="006F41A2">
                                <w:rPr>
                                  <w:sz w:val="20"/>
                                  <w:szCs w:val="20"/>
                                  <w:lang w:val="en-US"/>
                                </w:rPr>
                                <w:t>Li-ion Battery C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flipH="1">
                            <a:off x="3266784" y="1440770"/>
                            <a:ext cx="684416" cy="171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Text Box 17"/>
                        <wps:cNvSpPr txBox="1"/>
                        <wps:spPr>
                          <a:xfrm>
                            <a:off x="763742" y="929332"/>
                            <a:ext cx="870250" cy="618525"/>
                          </a:xfrm>
                          <a:prstGeom prst="rect">
                            <a:avLst/>
                          </a:prstGeom>
                          <a:noFill/>
                          <a:ln w="6350">
                            <a:solidFill>
                              <a:schemeClr val="tx1"/>
                            </a:solidFill>
                          </a:ln>
                        </wps:spPr>
                        <wps:txbx>
                          <w:txbxContent>
                            <w:p w14:paraId="3BD84234" w14:textId="77777777" w:rsidR="00D235D5" w:rsidRPr="006F41A2" w:rsidRDefault="00D235D5" w:rsidP="00A01537">
                              <w:pPr>
                                <w:jc w:val="center"/>
                                <w:rPr>
                                  <w:sz w:val="20"/>
                                  <w:szCs w:val="20"/>
                                  <w:lang w:val="en-US"/>
                                </w:rPr>
                              </w:pPr>
                              <w:r w:rsidRPr="006F41A2">
                                <w:rPr>
                                  <w:sz w:val="20"/>
                                  <w:szCs w:val="20"/>
                                  <w:lang w:val="en-US"/>
                                </w:rPr>
                                <w:t>Cooling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1633991" y="1238595"/>
                            <a:ext cx="266025" cy="560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55D963A6" id="Group 6" o:spid="_x0000_s1045" style="width:259.1pt;height:140.3pt;mso-position-horizontal-relative:char;mso-position-vertical-relative:line" coordorigin="7637,1" coordsize="41934,248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">
                <v:shape id="Picture 7" o:spid="_x0000_s1046" type="#_x0000_t75" style="position:absolute;left:15840;top:1;width:25571;height:248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">
                  <v:imagedata r:id="rId40" o:title=""/>
                </v:shape>
                <v:shape id="Text Box 8" o:spid="_x0000_s1047" type="#_x0000_t202" style="position:absolute;left:39490;top:11525;width:10081;height:6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" filled="f" strokecolor="black [3213]" strokeweight=".5pt">
                  <v:textbox>
                    <w:txbxContent>
                      <w:p w14:paraId="3642CDA7" w14:textId="77777777" w:rsidR="00D235D5" w:rsidRPr="006F41A2" w:rsidRDefault="00D235D5" w:rsidP="00A01537">
                        <w:pPr>
                          <w:jc w:val="center"/>
                          <w:rPr>
                            <w:sz w:val="20"/>
                            <w:szCs w:val="20"/>
                            <w:lang w:val="en-US"/>
                          </w:rPr>
                        </w:pPr>
                        <w:r w:rsidRPr="006F41A2">
                          <w:rPr>
                            <w:sz w:val="20"/>
                            <w:szCs w:val="20"/>
                            <w:lang w:val="en-US"/>
                          </w:rPr>
                          <w:t>Li-ion Battery Cell</w:t>
                        </w:r>
                      </w:p>
                    </w:txbxContent>
                  </v:textbox>
                </v:shape>
                <v:shape id="Straight Arrow Connector 16" o:spid="_x0000_s1048" type="#_x0000_t32" style="position:absolute;left:32667;top:14407;width:6845;height:172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" strokecolor="black [3200]" strokeweight=".5pt">
                  <v:stroke endarrow="block" joinstyle="miter"/>
                </v:shape>
                <v:shape id="Text Box 17" o:spid="_x0000_s1049" type="#_x0000_t202" style="position:absolute;left:7637;top:9293;width:8702;height:6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" filled="f" strokecolor="black [3213]" strokeweight=".5pt">
                  <v:textbox>
                    <w:txbxContent>
                      <w:p w14:paraId="3BD84234" w14:textId="77777777" w:rsidR="00D235D5" w:rsidRPr="006F41A2" w:rsidRDefault="00D235D5" w:rsidP="00A01537">
                        <w:pPr>
                          <w:jc w:val="center"/>
                          <w:rPr>
                            <w:sz w:val="20"/>
                            <w:szCs w:val="20"/>
                            <w:lang w:val="en-US"/>
                          </w:rPr>
                        </w:pPr>
                        <w:r w:rsidRPr="006F41A2">
                          <w:rPr>
                            <w:sz w:val="20"/>
                            <w:szCs w:val="20"/>
                            <w:lang w:val="en-US"/>
                          </w:rPr>
                          <w:t>Cooling Channel</w:t>
                        </w:r>
                      </w:p>
                    </w:txbxContent>
                  </v:textbox>
                </v:shape>
                <v:shape id="Straight Arrow Connector 19" o:spid="_x0000_s1050" type="#_x0000_t32" style="position:absolute;left:16339;top:12385;width:2661;height:56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" strokecolor="black [3200]" strokeweight=".5pt">
                  <v:stroke endarrow="block" joinstyle="miter"/>
                </v:shape>
                <w10:anchorlock/>
              </v:group>
            </w:pict>
          </mc:Fallback>
        </mc:AlternateContent>
      </w:r>
      <w:r w:rsidR="006F41A2" w:rsidRPr="00563B00">
        <w:t xml:space="preserve">      </w:t>
      </w:r>
      <w:r w:rsidR="006F41A2" w:rsidRPr="00563B00">
        <w:rPr>
          <w:noProof/>
        </w:rPr>
        <w:drawing>
          <wp:inline distT="0" distB="0" distL="0" distR="0" wp14:anchorId="565CDDCC" wp14:editId="49CF0583">
            <wp:extent cx="1857023" cy="1633439"/>
            <wp:effectExtent l="0" t="0" r="0" b="508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4-24 at 3.44.13 P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91981" cy="1664188"/>
                    </a:xfrm>
                    <a:prstGeom prst="rect">
                      <a:avLst/>
                    </a:prstGeom>
                  </pic:spPr>
                </pic:pic>
              </a:graphicData>
            </a:graphic>
          </wp:inline>
        </w:drawing>
      </w:r>
    </w:p>
    <w:p w14:paraId="7033DA3D" w14:textId="75153A8D" w:rsidR="00D06CA2" w:rsidRPr="00563B00" w:rsidRDefault="00A01537" w:rsidP="00C820E3">
      <w:pPr>
        <w:pStyle w:val="Caption"/>
        <w:spacing w:line="360" w:lineRule="auto"/>
        <w:jc w:val="center"/>
      </w:pPr>
      <w:bookmarkStart w:id="160" w:name="_Ref38634485"/>
      <w:bookmarkStart w:id="161" w:name="_Toc38637510"/>
      <w:bookmarkStart w:id="162" w:name="_Toc38884247"/>
      <w:r w:rsidRPr="00563B00">
        <w:t xml:space="preserve">Figure </w:t>
      </w:r>
      <w:r w:rsidRPr="00563B00">
        <w:fldChar w:fldCharType="begin"/>
      </w:r>
      <w:r w:rsidRPr="00563B00">
        <w:instrText xml:space="preserve"> SEQ Figure \* ARABIC </w:instrText>
      </w:r>
      <w:r w:rsidRPr="00563B00">
        <w:fldChar w:fldCharType="separate"/>
      </w:r>
      <w:r w:rsidR="005C3FF6">
        <w:rPr>
          <w:noProof/>
        </w:rPr>
        <w:t>23</w:t>
      </w:r>
      <w:r w:rsidRPr="00563B00">
        <w:fldChar w:fldCharType="end"/>
      </w:r>
      <w:bookmarkEnd w:id="160"/>
      <w:r w:rsidRPr="00563B00">
        <w:t xml:space="preserve"> Illustration of the </w:t>
      </w:r>
      <w:r w:rsidR="002E23A9" w:rsidRPr="00563B00">
        <w:t>cooling channel</w:t>
      </w:r>
      <w:r w:rsidRPr="00563B00">
        <w:t xml:space="preserve"> setup </w:t>
      </w:r>
      <w:r w:rsidR="00EB1B96" w:rsidRPr="00563B00">
        <w:t>modelled</w:t>
      </w:r>
      <w:r w:rsidRPr="00563B00">
        <w:t xml:space="preserve"> in Case Study </w:t>
      </w:r>
      <w:r w:rsidR="002E23A9" w:rsidRPr="00563B00">
        <w:t>3</w:t>
      </w:r>
      <w:r w:rsidR="006F41A2" w:rsidRPr="00563B00">
        <w:t xml:space="preserve"> and</w:t>
      </w:r>
      <w:r w:rsidR="002B2075" w:rsidRPr="00563B00">
        <w:t xml:space="preserve"> the</w:t>
      </w:r>
      <w:r w:rsidR="006F41A2" w:rsidRPr="00563B00">
        <w:t xml:space="preserve"> position of the </w:t>
      </w:r>
      <w:r w:rsidR="002B2075" w:rsidRPr="00563B00">
        <w:t>channel</w:t>
      </w:r>
      <w:bookmarkEnd w:id="161"/>
      <w:bookmarkEnd w:id="162"/>
    </w:p>
    <w:p w14:paraId="76541595" w14:textId="2D2A127A" w:rsidR="00440253" w:rsidRPr="00563B00" w:rsidRDefault="002843A8" w:rsidP="00440253">
      <w:pPr>
        <w:spacing w:line="360" w:lineRule="auto"/>
        <w:jc w:val="both"/>
      </w:pPr>
      <w:r w:rsidRPr="00563B00">
        <w:t xml:space="preserve">The cooling fluid used inside the channel was set as </w:t>
      </w:r>
      <w:r w:rsidR="00533E73" w:rsidRPr="00563B00">
        <w:t>mineral oil with C</w:t>
      </w:r>
      <w:r w:rsidR="00533E73" w:rsidRPr="00563B00">
        <w:rPr>
          <w:vertAlign w:val="subscript"/>
        </w:rPr>
        <w:t>60</w:t>
      </w:r>
      <w:r w:rsidR="00533E73" w:rsidRPr="00563B00">
        <w:t xml:space="preserve"> fullerene nanoparticles. </w:t>
      </w:r>
      <w:r w:rsidR="008C380B" w:rsidRPr="00563B00">
        <w:fldChar w:fldCharType="begin"/>
      </w:r>
      <w:r w:rsidR="008C380B" w:rsidRPr="00563B00">
        <w:instrText xml:space="preserve"> REF _Ref38638121 \h </w:instrText>
      </w:r>
      <w:r w:rsidR="002317C5" w:rsidRPr="00563B00">
        <w:instrText xml:space="preserve"> \* MERGEFORMAT </w:instrText>
      </w:r>
      <w:r w:rsidR="008C380B" w:rsidRPr="00563B00">
        <w:fldChar w:fldCharType="separate"/>
      </w:r>
      <w:r w:rsidR="005C3FF6" w:rsidRPr="00563B00">
        <w:t xml:space="preserve">Table </w:t>
      </w:r>
      <w:r w:rsidR="005C3FF6">
        <w:rPr>
          <w:noProof/>
        </w:rPr>
        <w:t>6</w:t>
      </w:r>
      <w:r w:rsidR="008C380B" w:rsidRPr="00563B00">
        <w:fldChar w:fldCharType="end"/>
      </w:r>
      <w:r w:rsidR="008C380B" w:rsidRPr="00563B00">
        <w:t xml:space="preserve"> contains t</w:t>
      </w:r>
      <w:r w:rsidR="00533E73" w:rsidRPr="00563B00">
        <w:t>he thermofluidic values used for the coolant</w:t>
      </w:r>
      <w:r w:rsidR="008C380B" w:rsidRPr="00563B00">
        <w:t>, these values</w:t>
      </w:r>
      <w:r w:rsidR="00533E73" w:rsidRPr="00563B00">
        <w:t xml:space="preserve"> were </w:t>
      </w:r>
      <w:r w:rsidR="008C380B" w:rsidRPr="00563B00">
        <w:t>captured</w:t>
      </w:r>
      <w:r w:rsidR="00533E73" w:rsidRPr="00563B00">
        <w:t xml:space="preserve"> at a temperature of 25</w:t>
      </w:r>
      <w:r w:rsidR="00533E73" w:rsidRPr="00563B00">
        <w:rPr>
          <w:rFonts w:ascii="Calibri" w:hAnsi="Calibri" w:cs="Calibri"/>
        </w:rPr>
        <w:t>°</w:t>
      </w:r>
      <w:r w:rsidR="00533E73" w:rsidRPr="00563B00">
        <w:t xml:space="preserve">C </w:t>
      </w:r>
      <w:r w:rsidR="00533E73" w:rsidRPr="00563B00">
        <w:fldChar w:fldCharType="begin"/>
      </w:r>
      <w:r w:rsidR="00533E73" w:rsidRPr="00563B00">
        <w:instrText xml:space="preserve"> ADDIN EN.CITE &lt;EndNote&gt;&lt;Cite&gt;&lt;Author&gt;Dombek&lt;/Author&gt;&lt;Year&gt;2018&lt;/Year&gt;&lt;RecNum&gt;44&lt;/RecNum&gt;&lt;DisplayText&gt;(Dombek et al., 2018)&lt;/DisplayText&gt;&lt;record&gt;&lt;rec-number&gt;44&lt;/rec-number&gt;&lt;foreign-keys&gt;&lt;key app="EN" db-id="5tpze92pu5wfaze2dpbpwa0ivxzstt2dvx09" timestamp="1587741424"&gt;44&lt;/key&gt;&lt;/foreign-keys&gt;&lt;ref-type name="Journal Article"&gt;17&lt;/ref-type&gt;&lt;contributors&gt;&lt;authors&gt;&lt;author&gt;Dombek, Grzegorz&lt;/author&gt;&lt;author&gt;Nadolny, Zbigniew&lt;/author&gt;&lt;author&gt;Marcinkowska, Agnieszka&lt;/author&gt;&lt;/authors&gt;&lt;/contributors&gt;&lt;titles&gt;&lt;title&gt;Effects of nanoparticles materials on heat transfer in electro-insulating liquids&lt;/title&gt;&lt;secondary-title&gt;Applied Sciences&lt;/secondary-title&gt;&lt;/titles&gt;&lt;periodical&gt;&lt;full-title&gt;Applied Sciences&lt;/full-title&gt;&lt;/periodical&gt;&lt;pages&gt;2538&lt;/pages&gt;&lt;volume&gt;8&lt;/volume&gt;&lt;number&gt;12&lt;/number&gt;&lt;dates&gt;&lt;year&gt;2018&lt;/year&gt;&lt;/dates&gt;&lt;urls&gt;&lt;/urls&gt;&lt;/record&gt;&lt;/Cite&gt;&lt;/EndNote&gt;</w:instrText>
      </w:r>
      <w:r w:rsidR="00533E73" w:rsidRPr="00563B00">
        <w:fldChar w:fldCharType="separate"/>
      </w:r>
      <w:r w:rsidR="00533E73" w:rsidRPr="00563B00">
        <w:rPr>
          <w:noProof/>
        </w:rPr>
        <w:t>(</w:t>
      </w:r>
      <w:hyperlink w:anchor="_ENREF_5" w:tooltip="Dombek, 2018 #44" w:history="1">
        <w:r w:rsidR="0012265E" w:rsidRPr="00563B00">
          <w:rPr>
            <w:noProof/>
          </w:rPr>
          <w:t>Dombek et al., 2018</w:t>
        </w:r>
      </w:hyperlink>
      <w:r w:rsidR="00533E73" w:rsidRPr="00563B00">
        <w:rPr>
          <w:noProof/>
        </w:rPr>
        <w:t>)</w:t>
      </w:r>
      <w:r w:rsidR="00533E73" w:rsidRPr="00563B00">
        <w:fldChar w:fldCharType="end"/>
      </w:r>
      <w:r w:rsidR="00533E73" w:rsidRPr="00563B00">
        <w:t>.</w:t>
      </w:r>
    </w:p>
    <w:p w14:paraId="2E2D8A5B" w14:textId="77777777" w:rsidR="00440253" w:rsidRPr="00563B00" w:rsidRDefault="00440253" w:rsidP="00440253">
      <w:pPr>
        <w:spacing w:line="360" w:lineRule="auto"/>
        <w:jc w:val="both"/>
      </w:pPr>
    </w:p>
    <w:p w14:paraId="4912B985" w14:textId="6DDD2186" w:rsidR="00287A19" w:rsidRPr="00563B00" w:rsidRDefault="00287A19" w:rsidP="00C820E3">
      <w:pPr>
        <w:pStyle w:val="Caption"/>
        <w:keepNext/>
        <w:spacing w:line="360" w:lineRule="auto"/>
        <w:jc w:val="center"/>
      </w:pPr>
      <w:bookmarkStart w:id="163" w:name="_Ref38638121"/>
      <w:bookmarkStart w:id="164" w:name="_Toc38884261"/>
      <w:r w:rsidRPr="00563B00">
        <w:t xml:space="preserve">Table </w:t>
      </w:r>
      <w:r w:rsidRPr="00563B00">
        <w:fldChar w:fldCharType="begin"/>
      </w:r>
      <w:r w:rsidRPr="00563B00">
        <w:instrText xml:space="preserve"> SEQ Table \* ARABIC </w:instrText>
      </w:r>
      <w:r w:rsidRPr="00563B00">
        <w:fldChar w:fldCharType="separate"/>
      </w:r>
      <w:r w:rsidR="005C3FF6">
        <w:rPr>
          <w:noProof/>
        </w:rPr>
        <w:t>6</w:t>
      </w:r>
      <w:r w:rsidRPr="00563B00">
        <w:fldChar w:fldCharType="end"/>
      </w:r>
      <w:bookmarkEnd w:id="163"/>
      <w:r w:rsidRPr="00563B00">
        <w:t xml:space="preserve"> Thermofluidic properties of mineral oil with C60 fullerene nanoparticles</w:t>
      </w:r>
      <w:bookmarkEnd w:id="164"/>
    </w:p>
    <w:tbl>
      <w:tblPr>
        <w:tblStyle w:val="PlainTable3"/>
        <w:tblW w:w="0" w:type="auto"/>
        <w:tblLook w:val="04A0" w:firstRow="1" w:lastRow="0" w:firstColumn="1" w:lastColumn="0" w:noHBand="0" w:noVBand="1"/>
      </w:tblPr>
      <w:tblGrid>
        <w:gridCol w:w="4505"/>
        <w:gridCol w:w="4505"/>
      </w:tblGrid>
      <w:tr w:rsidR="00F04AD4" w:rsidRPr="00563B00" w14:paraId="727BE1F2" w14:textId="77777777" w:rsidTr="00F04A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5" w:type="dxa"/>
          </w:tcPr>
          <w:p w14:paraId="0B0F70F4" w14:textId="2BE13860" w:rsidR="00F04AD4" w:rsidRPr="00563B00" w:rsidRDefault="00F04AD4" w:rsidP="00C820E3">
            <w:pPr>
              <w:spacing w:line="360" w:lineRule="auto"/>
              <w:jc w:val="center"/>
            </w:pPr>
            <w:r w:rsidRPr="00563B00">
              <w:t>Thermofluidic Property</w:t>
            </w:r>
          </w:p>
        </w:tc>
        <w:tc>
          <w:tcPr>
            <w:tcW w:w="4505" w:type="dxa"/>
          </w:tcPr>
          <w:p w14:paraId="6A6CFEE7" w14:textId="37198A2E" w:rsidR="00F04AD4" w:rsidRPr="00563B00" w:rsidRDefault="00F04AD4"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Value</w:t>
            </w:r>
          </w:p>
        </w:tc>
      </w:tr>
      <w:tr w:rsidR="00F04AD4" w:rsidRPr="00563B00" w14:paraId="76BBB231" w14:textId="77777777" w:rsidTr="00144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vAlign w:val="center"/>
          </w:tcPr>
          <w:p w14:paraId="1597EEB0" w14:textId="59B67A48" w:rsidR="00F04AD4" w:rsidRPr="00563B00" w:rsidRDefault="00144CC6" w:rsidP="00C820E3">
            <w:pPr>
              <w:spacing w:line="360" w:lineRule="auto"/>
              <w:jc w:val="center"/>
              <w:rPr>
                <w:b w:val="0"/>
                <w:bCs w:val="0"/>
              </w:rPr>
            </w:pPr>
            <w:r w:rsidRPr="00563B00">
              <w:rPr>
                <w:b w:val="0"/>
                <w:bCs w:val="0"/>
                <w:caps w:val="0"/>
              </w:rPr>
              <w:t>Thermal conductivity</w:t>
            </w:r>
          </w:p>
        </w:tc>
        <w:tc>
          <w:tcPr>
            <w:tcW w:w="4505" w:type="dxa"/>
            <w:vAlign w:val="center"/>
          </w:tcPr>
          <w:p w14:paraId="00AC8D77" w14:textId="58B41347" w:rsidR="00F04AD4" w:rsidRPr="00563B00" w:rsidRDefault="00144CC6"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0.133</m:t>
                </m:r>
                <m:f>
                  <m:fPr>
                    <m:ctrlPr>
                      <w:rPr>
                        <w:rFonts w:ascii="Cambria Math" w:hAnsi="Cambria Math"/>
                        <w:i/>
                      </w:rPr>
                    </m:ctrlPr>
                  </m:fPr>
                  <m:num>
                    <m:r>
                      <w:rPr>
                        <w:rFonts w:ascii="Cambria Math" w:hAnsi="Cambria Math"/>
                      </w:rPr>
                      <m:t>W</m:t>
                    </m:r>
                  </m:num>
                  <m:den>
                    <m:r>
                      <w:rPr>
                        <w:rFonts w:ascii="Cambria Math" w:hAnsi="Cambria Math"/>
                      </w:rPr>
                      <m:t>mK</m:t>
                    </m:r>
                  </m:den>
                </m:f>
              </m:oMath>
            </m:oMathPara>
          </w:p>
        </w:tc>
      </w:tr>
      <w:tr w:rsidR="00F04AD4" w:rsidRPr="00563B00" w14:paraId="52651E1E" w14:textId="77777777" w:rsidTr="00144CC6">
        <w:tc>
          <w:tcPr>
            <w:cnfStyle w:val="001000000000" w:firstRow="0" w:lastRow="0" w:firstColumn="1" w:lastColumn="0" w:oddVBand="0" w:evenVBand="0" w:oddHBand="0" w:evenHBand="0" w:firstRowFirstColumn="0" w:firstRowLastColumn="0" w:lastRowFirstColumn="0" w:lastRowLastColumn="0"/>
            <w:tcW w:w="4505" w:type="dxa"/>
            <w:vAlign w:val="center"/>
          </w:tcPr>
          <w:p w14:paraId="19B00933" w14:textId="426B59DE" w:rsidR="00F04AD4" w:rsidRPr="00563B00" w:rsidRDefault="00F04AD4" w:rsidP="00C820E3">
            <w:pPr>
              <w:spacing w:line="360" w:lineRule="auto"/>
              <w:jc w:val="center"/>
              <w:rPr>
                <w:b w:val="0"/>
                <w:bCs w:val="0"/>
              </w:rPr>
            </w:pPr>
            <w:r w:rsidRPr="00563B00">
              <w:rPr>
                <w:b w:val="0"/>
                <w:bCs w:val="0"/>
              </w:rPr>
              <w:t>S</w:t>
            </w:r>
            <w:r w:rsidR="00144CC6" w:rsidRPr="00563B00">
              <w:rPr>
                <w:b w:val="0"/>
                <w:bCs w:val="0"/>
                <w:caps w:val="0"/>
              </w:rPr>
              <w:t>pecific heat capacity</w:t>
            </w:r>
          </w:p>
        </w:tc>
        <w:tc>
          <w:tcPr>
            <w:tcW w:w="4505" w:type="dxa"/>
            <w:vAlign w:val="center"/>
          </w:tcPr>
          <w:p w14:paraId="115DB13D" w14:textId="2852F5EE" w:rsidR="00F04AD4" w:rsidRPr="00563B00" w:rsidRDefault="00144CC6" w:rsidP="00C820E3">
            <w:pPr>
              <w:spacing w:line="36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945</m:t>
                </m:r>
                <m:f>
                  <m:fPr>
                    <m:ctrlPr>
                      <w:rPr>
                        <w:rFonts w:ascii="Cambria Math" w:hAnsi="Cambria Math"/>
                        <w:i/>
                      </w:rPr>
                    </m:ctrlPr>
                  </m:fPr>
                  <m:num>
                    <m:r>
                      <w:rPr>
                        <w:rFonts w:ascii="Cambria Math" w:hAnsi="Cambria Math"/>
                      </w:rPr>
                      <m:t>J</m:t>
                    </m:r>
                  </m:num>
                  <m:den>
                    <m:r>
                      <w:rPr>
                        <w:rFonts w:ascii="Cambria Math" w:hAnsi="Cambria Math"/>
                      </w:rPr>
                      <m:t>kgK</m:t>
                    </m:r>
                  </m:den>
                </m:f>
              </m:oMath>
            </m:oMathPara>
          </w:p>
        </w:tc>
      </w:tr>
      <w:tr w:rsidR="00F04AD4" w:rsidRPr="00563B00" w14:paraId="2E300925" w14:textId="77777777" w:rsidTr="00144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vAlign w:val="center"/>
          </w:tcPr>
          <w:p w14:paraId="0C413E24" w14:textId="1E5B763A" w:rsidR="00F04AD4" w:rsidRPr="00563B00" w:rsidRDefault="00144CC6" w:rsidP="00C820E3">
            <w:pPr>
              <w:spacing w:line="360" w:lineRule="auto"/>
              <w:jc w:val="center"/>
              <w:rPr>
                <w:b w:val="0"/>
                <w:bCs w:val="0"/>
              </w:rPr>
            </w:pPr>
            <w:r w:rsidRPr="00563B00">
              <w:rPr>
                <w:b w:val="0"/>
                <w:bCs w:val="0"/>
                <w:caps w:val="0"/>
              </w:rPr>
              <w:t>Density</w:t>
            </w:r>
          </w:p>
        </w:tc>
        <w:tc>
          <w:tcPr>
            <w:tcW w:w="4505" w:type="dxa"/>
            <w:vAlign w:val="center"/>
          </w:tcPr>
          <w:p w14:paraId="3DF9AB5E" w14:textId="1FA11F07" w:rsidR="00F04AD4" w:rsidRPr="00563B00" w:rsidRDefault="00144CC6" w:rsidP="00C820E3">
            <w:pPr>
              <w:spacing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867</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oMath>
            </m:oMathPara>
          </w:p>
        </w:tc>
      </w:tr>
    </w:tbl>
    <w:p w14:paraId="626881E1" w14:textId="1A99F259" w:rsidR="00F04AD4" w:rsidRPr="00563B00" w:rsidRDefault="00F04AD4" w:rsidP="00C820E3">
      <w:pPr>
        <w:spacing w:line="360" w:lineRule="auto"/>
        <w:jc w:val="both"/>
      </w:pPr>
    </w:p>
    <w:p w14:paraId="262CD5C7" w14:textId="1F1EA675" w:rsidR="00DB19AB" w:rsidRPr="00563B00" w:rsidRDefault="008C380B" w:rsidP="00C820E3">
      <w:pPr>
        <w:spacing w:line="360" w:lineRule="auto"/>
        <w:jc w:val="both"/>
      </w:pPr>
      <w:r w:rsidRPr="00563B00">
        <w:t xml:space="preserve">The boundary conditions within the channel were set as Neumann boundary conditions, with </w:t>
      </w:r>
      <w:r w:rsidR="007372D3" w:rsidRPr="00563B00">
        <w:t>the heat transfer being through conduction only</w:t>
      </w:r>
      <w:r w:rsidR="00E77989" w:rsidRPr="00563B00">
        <w:t>.</w:t>
      </w:r>
      <w:r w:rsidR="0002127A" w:rsidRPr="00563B00">
        <w:t xml:space="preserve"> The temperature of the coolant is initially set to 25°C, however</w:t>
      </w:r>
      <w:r w:rsidR="004603B5" w:rsidRPr="00563B00">
        <w:t>,</w:t>
      </w:r>
      <w:r w:rsidR="0002127A" w:rsidRPr="00563B00">
        <w:t xml:space="preserve"> this value changes </w:t>
      </w:r>
      <w:r w:rsidR="004603B5" w:rsidRPr="00563B00">
        <w:t>over time</w:t>
      </w:r>
      <w:r w:rsidR="0002127A" w:rsidRPr="00563B00">
        <w:t xml:space="preserve"> as it is heated by the cell.</w:t>
      </w:r>
    </w:p>
    <w:p w14:paraId="245E7D94" w14:textId="2F57D5B7" w:rsidR="00440253" w:rsidRPr="00563B00" w:rsidRDefault="00440253" w:rsidP="00440253">
      <w:pPr>
        <w:pStyle w:val="Heading3"/>
        <w:spacing w:line="360" w:lineRule="auto"/>
      </w:pPr>
      <w:bookmarkStart w:id="165" w:name="_Toc38896101"/>
      <w:r w:rsidRPr="00563B00">
        <w:lastRenderedPageBreak/>
        <w:t>Results for Cooling Channel + Natural Convection</w:t>
      </w:r>
      <w:bookmarkEnd w:id="165"/>
    </w:p>
    <w:p w14:paraId="49181CA6" w14:textId="377F2941" w:rsidR="00440253" w:rsidRPr="00563B00" w:rsidRDefault="00B5546E" w:rsidP="00440253">
      <w:pPr>
        <w:keepNext/>
        <w:spacing w:line="360" w:lineRule="auto"/>
        <w:jc w:val="center"/>
      </w:pPr>
      <w:r w:rsidRPr="00563B00">
        <w:rPr>
          <w:noProof/>
        </w:rPr>
        <w:drawing>
          <wp:inline distT="0" distB="0" distL="0" distR="0" wp14:anchorId="1F3FB9CC" wp14:editId="61834F91">
            <wp:extent cx="2520000" cy="2809351"/>
            <wp:effectExtent l="0" t="5080" r="254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b="57928"/>
                    <a:stretch/>
                  </pic:blipFill>
                  <pic:spPr bwMode="auto">
                    <a:xfrm rot="16200000">
                      <a:off x="0" y="0"/>
                      <a:ext cx="2520000" cy="2809351"/>
                    </a:xfrm>
                    <a:prstGeom prst="rect">
                      <a:avLst/>
                    </a:prstGeom>
                    <a:ln>
                      <a:noFill/>
                    </a:ln>
                    <a:extLst>
                      <a:ext uri="{53640926-AAD7-44D8-BBD7-CCE9431645EC}">
                        <a14:shadowObscured xmlns:a14="http://schemas.microsoft.com/office/drawing/2010/main"/>
                      </a:ext>
                    </a:extLst>
                  </pic:spPr>
                </pic:pic>
              </a:graphicData>
            </a:graphic>
          </wp:inline>
        </w:drawing>
      </w:r>
      <w:r w:rsidR="00440253" w:rsidRPr="00563B00">
        <w:rPr>
          <w:noProof/>
        </w:rPr>
        <w:drawing>
          <wp:inline distT="0" distB="0" distL="0" distR="0" wp14:anchorId="4E88F1A8" wp14:editId="39E4AD8D">
            <wp:extent cx="2520000" cy="2812903"/>
            <wp:effectExtent l="6032" t="0" r="953" b="952"/>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t="57875"/>
                    <a:stretch/>
                  </pic:blipFill>
                  <pic:spPr bwMode="auto">
                    <a:xfrm rot="16200000">
                      <a:off x="0" y="0"/>
                      <a:ext cx="2520000" cy="2812903"/>
                    </a:xfrm>
                    <a:prstGeom prst="rect">
                      <a:avLst/>
                    </a:prstGeom>
                    <a:ln>
                      <a:noFill/>
                    </a:ln>
                    <a:extLst>
                      <a:ext uri="{53640926-AAD7-44D8-BBD7-CCE9431645EC}">
                        <a14:shadowObscured xmlns:a14="http://schemas.microsoft.com/office/drawing/2010/main"/>
                      </a:ext>
                    </a:extLst>
                  </pic:spPr>
                </pic:pic>
              </a:graphicData>
            </a:graphic>
          </wp:inline>
        </w:drawing>
      </w:r>
    </w:p>
    <w:p w14:paraId="6DD31951" w14:textId="40FD474C" w:rsidR="00FC2533" w:rsidRPr="00563B00" w:rsidRDefault="00837F00" w:rsidP="00C820E3">
      <w:pPr>
        <w:pStyle w:val="Caption"/>
        <w:spacing w:line="360" w:lineRule="auto"/>
        <w:jc w:val="center"/>
      </w:pPr>
      <w:bookmarkStart w:id="166" w:name="_Ref38639247"/>
      <w:bookmarkStart w:id="167" w:name="_Toc38637511"/>
      <w:bookmarkStart w:id="168" w:name="_Ref38639243"/>
      <w:bookmarkStart w:id="169" w:name="_Toc38884248"/>
      <w:r w:rsidRPr="00563B00">
        <w:t xml:space="preserve">Figure </w:t>
      </w:r>
      <w:r w:rsidRPr="00563B00">
        <w:fldChar w:fldCharType="begin"/>
      </w:r>
      <w:r w:rsidRPr="00563B00">
        <w:instrText xml:space="preserve"> SEQ Figure \* ARABIC </w:instrText>
      </w:r>
      <w:r w:rsidRPr="00563B00">
        <w:fldChar w:fldCharType="separate"/>
      </w:r>
      <w:r w:rsidR="005C3FF6">
        <w:rPr>
          <w:noProof/>
        </w:rPr>
        <w:t>24</w:t>
      </w:r>
      <w:r w:rsidRPr="00563B00">
        <w:fldChar w:fldCharType="end"/>
      </w:r>
      <w:bookmarkEnd w:id="166"/>
      <w:r w:rsidRPr="00563B00">
        <w:t xml:space="preserve"> </w:t>
      </w:r>
      <w:r w:rsidR="00263996" w:rsidRPr="00563B00">
        <w:t>Comparison</w:t>
      </w:r>
      <w:r w:rsidRPr="00563B00">
        <w:t xml:space="preserve"> of </w:t>
      </w:r>
      <w:r w:rsidR="00263996" w:rsidRPr="00563B00">
        <w:t xml:space="preserve">with </w:t>
      </w:r>
      <w:r w:rsidRPr="00563B00">
        <w:t xml:space="preserve">channel </w:t>
      </w:r>
      <w:r w:rsidR="00263996" w:rsidRPr="00563B00">
        <w:t>and without channel under external</w:t>
      </w:r>
      <w:r w:rsidRPr="00563B00">
        <w:t xml:space="preserve"> </w:t>
      </w:r>
      <w:r w:rsidR="00263996" w:rsidRPr="00563B00">
        <w:t xml:space="preserve">natural </w:t>
      </w:r>
      <w:r w:rsidRPr="00563B00">
        <w:t>convection of h=250W/m</w:t>
      </w:r>
      <w:r w:rsidRPr="00563B00">
        <w:rPr>
          <w:vertAlign w:val="superscript"/>
        </w:rPr>
        <w:t>2</w:t>
      </w:r>
      <w:r w:rsidRPr="00563B00">
        <w:t>K</w:t>
      </w:r>
      <w:bookmarkEnd w:id="167"/>
      <w:bookmarkEnd w:id="168"/>
      <w:bookmarkEnd w:id="169"/>
    </w:p>
    <w:tbl>
      <w:tblPr>
        <w:tblStyle w:val="PlainTable1"/>
        <w:tblW w:w="0" w:type="auto"/>
        <w:jc w:val="center"/>
        <w:tblLook w:val="04A0" w:firstRow="1" w:lastRow="0" w:firstColumn="1" w:lastColumn="0" w:noHBand="0" w:noVBand="1"/>
      </w:tblPr>
      <w:tblGrid>
        <w:gridCol w:w="3003"/>
        <w:gridCol w:w="3003"/>
        <w:gridCol w:w="3004"/>
      </w:tblGrid>
      <w:tr w:rsidR="009D2A97" w:rsidRPr="00563B00" w14:paraId="4C4EF26A" w14:textId="77777777" w:rsidTr="000D4E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3" w:type="dxa"/>
            <w:vAlign w:val="bottom"/>
          </w:tcPr>
          <w:p w14:paraId="64454101" w14:textId="77777777" w:rsidR="009D2A97" w:rsidRPr="00563B00" w:rsidRDefault="009D2A97" w:rsidP="00C820E3">
            <w:pPr>
              <w:spacing w:line="360" w:lineRule="auto"/>
              <w:jc w:val="center"/>
            </w:pPr>
          </w:p>
        </w:tc>
        <w:tc>
          <w:tcPr>
            <w:tcW w:w="3003" w:type="dxa"/>
            <w:vAlign w:val="center"/>
          </w:tcPr>
          <w:p w14:paraId="4FDBB1F5" w14:textId="77777777" w:rsidR="009D2A97" w:rsidRPr="00563B00" w:rsidRDefault="009D2A97"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Normal Cell</w:t>
            </w:r>
          </w:p>
        </w:tc>
        <w:tc>
          <w:tcPr>
            <w:tcW w:w="3004" w:type="dxa"/>
            <w:vAlign w:val="center"/>
          </w:tcPr>
          <w:p w14:paraId="3A46E1BD" w14:textId="77777777" w:rsidR="009D2A97" w:rsidRPr="00563B00" w:rsidRDefault="009D2A97"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Cooling channel installed</w:t>
            </w:r>
          </w:p>
        </w:tc>
      </w:tr>
      <w:tr w:rsidR="009D2A97" w:rsidRPr="00563B00" w14:paraId="31778D2F" w14:textId="77777777" w:rsidTr="000D4ECF">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0BB6B5C9" w14:textId="02EAF92A" w:rsidR="009D2A97" w:rsidRPr="00563B00" w:rsidRDefault="009D2A97" w:rsidP="00C820E3">
            <w:pPr>
              <w:spacing w:line="360" w:lineRule="auto"/>
              <w:jc w:val="center"/>
            </w:pPr>
            <w:r w:rsidRPr="00563B00">
              <w:t>Max Temperature (</w:t>
            </w:r>
            <w:r w:rsidR="00307323" w:rsidRPr="00563B00">
              <w:rPr>
                <w:rFonts w:ascii="Calibri" w:hAnsi="Calibri" w:cs="Calibri"/>
              </w:rPr>
              <w:t>°</w:t>
            </w:r>
            <w:r w:rsidRPr="00563B00">
              <w:t>C)</w:t>
            </w:r>
          </w:p>
        </w:tc>
        <w:tc>
          <w:tcPr>
            <w:tcW w:w="3003" w:type="dxa"/>
            <w:vAlign w:val="center"/>
          </w:tcPr>
          <w:p w14:paraId="7B689B5C" w14:textId="690A70B1" w:rsidR="009D2A97" w:rsidRPr="00563B00" w:rsidRDefault="003A27E5"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67.2</w:t>
            </w:r>
            <w:r w:rsidR="00C65138" w:rsidRPr="00563B00">
              <w:t>7</w:t>
            </w:r>
          </w:p>
        </w:tc>
        <w:tc>
          <w:tcPr>
            <w:tcW w:w="3004" w:type="dxa"/>
            <w:vAlign w:val="center"/>
          </w:tcPr>
          <w:p w14:paraId="771D133A" w14:textId="1B421D75" w:rsidR="009D2A97" w:rsidRPr="00563B00" w:rsidRDefault="00263996"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58.4</w:t>
            </w:r>
            <w:r w:rsidR="00C65138" w:rsidRPr="00563B00">
              <w:t>2</w:t>
            </w:r>
          </w:p>
        </w:tc>
      </w:tr>
    </w:tbl>
    <w:p w14:paraId="2666467A" w14:textId="0E78B9A6" w:rsidR="00197949" w:rsidRPr="00563B00" w:rsidRDefault="00197949" w:rsidP="00C820E3">
      <w:pPr>
        <w:spacing w:line="360" w:lineRule="auto"/>
      </w:pPr>
    </w:p>
    <w:p w14:paraId="4876CE40" w14:textId="08A5E4F0" w:rsidR="0073592C" w:rsidRPr="00563B00" w:rsidRDefault="0073592C" w:rsidP="00B5546E">
      <w:pPr>
        <w:spacing w:line="360" w:lineRule="auto"/>
        <w:jc w:val="both"/>
      </w:pPr>
      <w:r w:rsidRPr="00563B00">
        <w:fldChar w:fldCharType="begin"/>
      </w:r>
      <w:r w:rsidRPr="00563B00">
        <w:instrText xml:space="preserve"> REF _Ref38639247 \h </w:instrText>
      </w:r>
      <w:r w:rsidR="002317C5" w:rsidRPr="00563B00">
        <w:instrText xml:space="preserve"> \* MERGEFORMAT </w:instrText>
      </w:r>
      <w:r w:rsidRPr="00563B00">
        <w:fldChar w:fldCharType="separate"/>
      </w:r>
      <w:r w:rsidR="005C3FF6" w:rsidRPr="00563B00">
        <w:t xml:space="preserve">Figure </w:t>
      </w:r>
      <w:r w:rsidR="005C3FF6">
        <w:rPr>
          <w:noProof/>
        </w:rPr>
        <w:t>24</w:t>
      </w:r>
      <w:r w:rsidRPr="00563B00">
        <w:fldChar w:fldCharType="end"/>
      </w:r>
      <w:r w:rsidRPr="00563B00">
        <w:t xml:space="preserve"> depicts </w:t>
      </w:r>
      <w:r w:rsidR="007D20C4" w:rsidRPr="00563B00">
        <w:t xml:space="preserve">the effectiveness of the cooling channel as a thermal management system, and how it addresses the issue of a central hotspot within the cell. Firstly, the maximum temperature measured drops by 8.85°C a significant improvement on the normal operating conditions. Furthermore, the average cell temperature drops significantly to around 50°C, which is within the safe operating range for </w:t>
      </w:r>
      <w:r w:rsidR="004603B5" w:rsidRPr="00563B00">
        <w:t>lithium-ion</w:t>
      </w:r>
      <w:r w:rsidR="007D20C4" w:rsidRPr="00563B00">
        <w:t xml:space="preserve"> cells. Also depicted is the </w:t>
      </w:r>
      <w:r w:rsidR="00DE5527" w:rsidRPr="00563B00">
        <w:t xml:space="preserve">decrease in the temperature difference between the sides and the </w:t>
      </w:r>
      <w:r w:rsidR="00EB1B96" w:rsidRPr="00563B00">
        <w:t>centre</w:t>
      </w:r>
      <w:r w:rsidR="00DE5527" w:rsidRPr="00563B00">
        <w:t>, which as discussed in the literature review can improve long-term performance and battery life. The presence of the cooling channel slightly near to the top of the cell also helped to cool the tabs. In the original cell</w:t>
      </w:r>
      <w:r w:rsidR="004603B5" w:rsidRPr="00563B00">
        <w:t>,</w:t>
      </w:r>
      <w:r w:rsidR="00DE5527" w:rsidRPr="00563B00">
        <w:t xml:space="preserve"> the tabs would heat up to almost 70°C, whereas with the cooling channel installed they are around 50°C. </w:t>
      </w:r>
    </w:p>
    <w:p w14:paraId="379680BD" w14:textId="77777777" w:rsidR="00440253" w:rsidRPr="00563B00" w:rsidRDefault="00440253">
      <w:r w:rsidRPr="00563B00">
        <w:br w:type="page"/>
      </w:r>
    </w:p>
    <w:p w14:paraId="53A14634" w14:textId="1A666BE4" w:rsidR="00440253" w:rsidRPr="00563B00" w:rsidRDefault="00440253" w:rsidP="00440253">
      <w:pPr>
        <w:pStyle w:val="Heading3"/>
        <w:spacing w:line="360" w:lineRule="auto"/>
      </w:pPr>
      <w:bookmarkStart w:id="170" w:name="_Toc38896102"/>
      <w:r w:rsidRPr="00563B00">
        <w:lastRenderedPageBreak/>
        <w:t>Results for Cooling Channel + PCM submersion</w:t>
      </w:r>
      <w:bookmarkEnd w:id="170"/>
    </w:p>
    <w:p w14:paraId="7387BD78" w14:textId="23D59426" w:rsidR="00440253" w:rsidRPr="00563B00" w:rsidRDefault="00B5546E" w:rsidP="00440253">
      <w:pPr>
        <w:keepNext/>
        <w:spacing w:line="360" w:lineRule="auto"/>
        <w:jc w:val="center"/>
      </w:pPr>
      <w:r w:rsidRPr="00563B00">
        <w:rPr>
          <w:noProof/>
        </w:rPr>
        <w:drawing>
          <wp:inline distT="0" distB="0" distL="0" distR="0" wp14:anchorId="719FFEFA" wp14:editId="049FC4C2">
            <wp:extent cx="2520000" cy="2722518"/>
            <wp:effectExtent l="317"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b="61282"/>
                    <a:stretch/>
                  </pic:blipFill>
                  <pic:spPr bwMode="auto">
                    <a:xfrm rot="16200000">
                      <a:off x="0" y="0"/>
                      <a:ext cx="2520000" cy="2722518"/>
                    </a:xfrm>
                    <a:prstGeom prst="rect">
                      <a:avLst/>
                    </a:prstGeom>
                    <a:ln>
                      <a:noFill/>
                    </a:ln>
                    <a:extLst>
                      <a:ext uri="{53640926-AAD7-44D8-BBD7-CCE9431645EC}">
                        <a14:shadowObscured xmlns:a14="http://schemas.microsoft.com/office/drawing/2010/main"/>
                      </a:ext>
                    </a:extLst>
                  </pic:spPr>
                </pic:pic>
              </a:graphicData>
            </a:graphic>
          </wp:inline>
        </w:drawing>
      </w:r>
      <w:r w:rsidR="00440253" w:rsidRPr="00563B00">
        <w:rPr>
          <w:noProof/>
        </w:rPr>
        <w:drawing>
          <wp:inline distT="0" distB="0" distL="0" distR="0" wp14:anchorId="42EA8E61" wp14:editId="2EAF8DAB">
            <wp:extent cx="2520000" cy="2724299"/>
            <wp:effectExtent l="0" t="635"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t="53169" b="8088"/>
                    <a:stretch/>
                  </pic:blipFill>
                  <pic:spPr bwMode="auto">
                    <a:xfrm rot="16200000">
                      <a:off x="0" y="0"/>
                      <a:ext cx="2520000" cy="2724299"/>
                    </a:xfrm>
                    <a:prstGeom prst="rect">
                      <a:avLst/>
                    </a:prstGeom>
                    <a:ln>
                      <a:noFill/>
                    </a:ln>
                    <a:extLst>
                      <a:ext uri="{53640926-AAD7-44D8-BBD7-CCE9431645EC}">
                        <a14:shadowObscured xmlns:a14="http://schemas.microsoft.com/office/drawing/2010/main"/>
                      </a:ext>
                    </a:extLst>
                  </pic:spPr>
                </pic:pic>
              </a:graphicData>
            </a:graphic>
          </wp:inline>
        </w:drawing>
      </w:r>
    </w:p>
    <w:p w14:paraId="74B2F423" w14:textId="5EE3E558" w:rsidR="00837F00" w:rsidRPr="00563B00" w:rsidRDefault="00837F00" w:rsidP="00C820E3">
      <w:pPr>
        <w:pStyle w:val="Caption"/>
        <w:spacing w:line="360" w:lineRule="auto"/>
        <w:jc w:val="center"/>
      </w:pPr>
      <w:bookmarkStart w:id="171" w:name="_Ref38562886"/>
      <w:bookmarkStart w:id="172" w:name="_Toc38637512"/>
      <w:bookmarkStart w:id="173" w:name="_Toc38884249"/>
      <w:r w:rsidRPr="00563B00">
        <w:t xml:space="preserve">Figure </w:t>
      </w:r>
      <w:r w:rsidRPr="00563B00">
        <w:fldChar w:fldCharType="begin"/>
      </w:r>
      <w:r w:rsidRPr="00563B00">
        <w:instrText xml:space="preserve"> SEQ Figure \* ARABIC </w:instrText>
      </w:r>
      <w:r w:rsidRPr="00563B00">
        <w:fldChar w:fldCharType="separate"/>
      </w:r>
      <w:r w:rsidR="005C3FF6">
        <w:rPr>
          <w:noProof/>
        </w:rPr>
        <w:t>25</w:t>
      </w:r>
      <w:r w:rsidRPr="00563B00">
        <w:fldChar w:fldCharType="end"/>
      </w:r>
      <w:bookmarkEnd w:id="171"/>
      <w:r w:rsidRPr="00563B00">
        <w:t xml:space="preserve"> </w:t>
      </w:r>
      <w:bookmarkEnd w:id="172"/>
      <w:r w:rsidR="00263996" w:rsidRPr="00563B00">
        <w:t>Comparison</w:t>
      </w:r>
      <w:r w:rsidRPr="00563B00">
        <w:t xml:space="preserve"> of </w:t>
      </w:r>
      <w:r w:rsidR="00263996" w:rsidRPr="00563B00">
        <w:t>with</w:t>
      </w:r>
      <w:r w:rsidRPr="00563B00">
        <w:t xml:space="preserve"> channel </w:t>
      </w:r>
      <w:r w:rsidR="00263996" w:rsidRPr="00563B00">
        <w:t>and without channel under external</w:t>
      </w:r>
      <w:r w:rsidRPr="00563B00">
        <w:t xml:space="preserve"> phase change material of k</w:t>
      </w:r>
      <w:r w:rsidR="00263996" w:rsidRPr="00563B00">
        <w:t>=15</w:t>
      </w:r>
      <w:r w:rsidRPr="00563B00">
        <w:t xml:space="preserve"> W/mK</w:t>
      </w:r>
      <w:bookmarkEnd w:id="173"/>
    </w:p>
    <w:tbl>
      <w:tblPr>
        <w:tblStyle w:val="PlainTable1"/>
        <w:tblW w:w="0" w:type="auto"/>
        <w:jc w:val="center"/>
        <w:tblLook w:val="04A0" w:firstRow="1" w:lastRow="0" w:firstColumn="1" w:lastColumn="0" w:noHBand="0" w:noVBand="1"/>
      </w:tblPr>
      <w:tblGrid>
        <w:gridCol w:w="3003"/>
        <w:gridCol w:w="3003"/>
        <w:gridCol w:w="3004"/>
      </w:tblGrid>
      <w:tr w:rsidR="009D2A97" w:rsidRPr="00563B00" w14:paraId="6D0F602F" w14:textId="77777777" w:rsidTr="000D4E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3" w:type="dxa"/>
            <w:vAlign w:val="bottom"/>
          </w:tcPr>
          <w:p w14:paraId="281A6082" w14:textId="77777777" w:rsidR="009D2A97" w:rsidRPr="00563B00" w:rsidRDefault="009D2A97" w:rsidP="00C820E3">
            <w:pPr>
              <w:spacing w:line="360" w:lineRule="auto"/>
              <w:jc w:val="center"/>
            </w:pPr>
          </w:p>
        </w:tc>
        <w:tc>
          <w:tcPr>
            <w:tcW w:w="3003" w:type="dxa"/>
            <w:vAlign w:val="center"/>
          </w:tcPr>
          <w:p w14:paraId="16F52A21" w14:textId="77777777" w:rsidR="009D2A97" w:rsidRPr="00563B00" w:rsidRDefault="009D2A97"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Normal Cell</w:t>
            </w:r>
          </w:p>
        </w:tc>
        <w:tc>
          <w:tcPr>
            <w:tcW w:w="3004" w:type="dxa"/>
            <w:vAlign w:val="center"/>
          </w:tcPr>
          <w:p w14:paraId="565DF1BA" w14:textId="77777777" w:rsidR="009D2A97" w:rsidRPr="00563B00" w:rsidRDefault="009D2A97" w:rsidP="00C820E3">
            <w:pPr>
              <w:spacing w:line="360" w:lineRule="auto"/>
              <w:jc w:val="center"/>
              <w:cnfStyle w:val="100000000000" w:firstRow="1" w:lastRow="0" w:firstColumn="0" w:lastColumn="0" w:oddVBand="0" w:evenVBand="0" w:oddHBand="0" w:evenHBand="0" w:firstRowFirstColumn="0" w:firstRowLastColumn="0" w:lastRowFirstColumn="0" w:lastRowLastColumn="0"/>
            </w:pPr>
            <w:r w:rsidRPr="00563B00">
              <w:t>Cooling channel installed</w:t>
            </w:r>
          </w:p>
        </w:tc>
      </w:tr>
      <w:tr w:rsidR="009D2A97" w:rsidRPr="00563B00" w14:paraId="6D6F5B22" w14:textId="77777777" w:rsidTr="000D4ECF">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01E9CF55" w14:textId="76044D3B" w:rsidR="009D2A97" w:rsidRPr="00563B00" w:rsidRDefault="009D2A97" w:rsidP="00C820E3">
            <w:pPr>
              <w:spacing w:line="360" w:lineRule="auto"/>
              <w:jc w:val="center"/>
            </w:pPr>
            <w:r w:rsidRPr="00563B00">
              <w:t>Max Temperature (</w:t>
            </w:r>
            <w:r w:rsidR="00307323" w:rsidRPr="00563B00">
              <w:rPr>
                <w:rFonts w:ascii="Calibri" w:hAnsi="Calibri" w:cs="Calibri"/>
              </w:rPr>
              <w:t>°</w:t>
            </w:r>
            <w:r w:rsidRPr="00563B00">
              <w:t>C)</w:t>
            </w:r>
          </w:p>
        </w:tc>
        <w:tc>
          <w:tcPr>
            <w:tcW w:w="3003" w:type="dxa"/>
            <w:vAlign w:val="center"/>
          </w:tcPr>
          <w:p w14:paraId="01C3A4DB" w14:textId="022A4EED" w:rsidR="009D2A97" w:rsidRPr="00563B00" w:rsidRDefault="004E69D7"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50.</w:t>
            </w:r>
            <w:r w:rsidR="00FE221D" w:rsidRPr="00563B00">
              <w:t>90</w:t>
            </w:r>
          </w:p>
        </w:tc>
        <w:tc>
          <w:tcPr>
            <w:tcW w:w="3004" w:type="dxa"/>
            <w:vAlign w:val="center"/>
          </w:tcPr>
          <w:p w14:paraId="49982925" w14:textId="5458129B" w:rsidR="009D2A97" w:rsidRPr="00563B00" w:rsidRDefault="00263996" w:rsidP="00C820E3">
            <w:pPr>
              <w:spacing w:line="360" w:lineRule="auto"/>
              <w:jc w:val="center"/>
              <w:cnfStyle w:val="000000100000" w:firstRow="0" w:lastRow="0" w:firstColumn="0" w:lastColumn="0" w:oddVBand="0" w:evenVBand="0" w:oddHBand="1" w:evenHBand="0" w:firstRowFirstColumn="0" w:firstRowLastColumn="0" w:lastRowFirstColumn="0" w:lastRowLastColumn="0"/>
            </w:pPr>
            <w:r w:rsidRPr="00563B00">
              <w:t>46.3</w:t>
            </w:r>
            <w:r w:rsidR="00FE221D" w:rsidRPr="00563B00">
              <w:t>7</w:t>
            </w:r>
          </w:p>
        </w:tc>
      </w:tr>
    </w:tbl>
    <w:p w14:paraId="636EAE1C" w14:textId="77777777" w:rsidR="009D2A97" w:rsidRPr="00563B00" w:rsidRDefault="009D2A97" w:rsidP="00C820E3">
      <w:pPr>
        <w:spacing w:line="360" w:lineRule="auto"/>
      </w:pPr>
    </w:p>
    <w:p w14:paraId="31A0FDE0" w14:textId="221AF23B" w:rsidR="00A2280C" w:rsidRPr="00563B00" w:rsidRDefault="00D91AD9" w:rsidP="00C820E3">
      <w:pPr>
        <w:spacing w:line="360" w:lineRule="auto"/>
        <w:jc w:val="both"/>
        <w:rPr>
          <w:rFonts w:asciiTheme="majorHAnsi" w:eastAsiaTheme="majorEastAsia" w:hAnsiTheme="majorHAnsi" w:cstheme="majorBidi"/>
          <w:color w:val="2F5496" w:themeColor="accent1" w:themeShade="BF"/>
          <w:sz w:val="32"/>
          <w:szCs w:val="32"/>
        </w:rPr>
      </w:pPr>
      <w:r w:rsidRPr="00563B00">
        <w:t xml:space="preserve">The </w:t>
      </w:r>
      <w:r w:rsidR="00F5143F" w:rsidRPr="00563B00">
        <w:t xml:space="preserve">submersion of the battery cell in </w:t>
      </w:r>
      <w:r w:rsidRPr="00563B00">
        <w:t xml:space="preserve">high conductivity </w:t>
      </w:r>
      <w:r w:rsidR="00F5143F" w:rsidRPr="00563B00">
        <w:t xml:space="preserve">PCM, with a </w:t>
      </w:r>
      <w:r w:rsidRPr="00563B00">
        <w:t>cooling channel</w:t>
      </w:r>
      <w:r w:rsidR="00F5143F" w:rsidRPr="00563B00">
        <w:t xml:space="preserve"> installed</w:t>
      </w:r>
      <w:r w:rsidR="004603B5" w:rsidRPr="00563B00">
        <w:t>,</w:t>
      </w:r>
      <w:r w:rsidR="00F5143F" w:rsidRPr="00563B00">
        <w:t xml:space="preserve"> is illustrated in </w:t>
      </w:r>
      <w:r w:rsidR="005F374C" w:rsidRPr="00563B00">
        <w:fldChar w:fldCharType="begin"/>
      </w:r>
      <w:r w:rsidR="005F374C" w:rsidRPr="00563B00">
        <w:instrText xml:space="preserve"> REF _Ref38562886 \h </w:instrText>
      </w:r>
      <w:r w:rsidR="002317C5" w:rsidRPr="00563B00">
        <w:instrText xml:space="preserve"> \* MERGEFORMAT </w:instrText>
      </w:r>
      <w:r w:rsidR="005F374C" w:rsidRPr="00563B00">
        <w:fldChar w:fldCharType="separate"/>
      </w:r>
      <w:r w:rsidR="005C3FF6" w:rsidRPr="00563B00">
        <w:t xml:space="preserve">Figure </w:t>
      </w:r>
      <w:r w:rsidR="005C3FF6">
        <w:rPr>
          <w:noProof/>
        </w:rPr>
        <w:t>25</w:t>
      </w:r>
      <w:r w:rsidR="005F374C" w:rsidRPr="00563B00">
        <w:fldChar w:fldCharType="end"/>
      </w:r>
      <w:r w:rsidR="00F5143F" w:rsidRPr="00563B00">
        <w:t xml:space="preserve">. The effect of the cooling channel on the thermal pattern is very similar to the effects depicted in </w:t>
      </w:r>
      <w:r w:rsidR="00F5143F" w:rsidRPr="00563B00">
        <w:fldChar w:fldCharType="begin"/>
      </w:r>
      <w:r w:rsidR="00F5143F" w:rsidRPr="00563B00">
        <w:instrText xml:space="preserve"> REF _Ref38639247 \h </w:instrText>
      </w:r>
      <w:r w:rsidR="002317C5" w:rsidRPr="00563B00">
        <w:instrText xml:space="preserve"> \* MERGEFORMAT </w:instrText>
      </w:r>
      <w:r w:rsidR="00F5143F" w:rsidRPr="00563B00">
        <w:fldChar w:fldCharType="separate"/>
      </w:r>
      <w:r w:rsidR="005C3FF6" w:rsidRPr="00563B00">
        <w:t xml:space="preserve">Figure </w:t>
      </w:r>
      <w:r w:rsidR="005C3FF6">
        <w:rPr>
          <w:noProof/>
        </w:rPr>
        <w:t>24</w:t>
      </w:r>
      <w:r w:rsidR="00F5143F" w:rsidRPr="00563B00">
        <w:fldChar w:fldCharType="end"/>
      </w:r>
      <w:r w:rsidR="0002127A" w:rsidRPr="00563B00">
        <w:t xml:space="preserve">. The position of the thermal hotspot is pushed down, to below the channel, and the maximum temperature within the cell decreases by 4.53°C. This smaller change in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02127A" w:rsidRPr="00563B00">
        <w:rPr>
          <w:rFonts w:eastAsiaTheme="minorEastAsia"/>
        </w:rPr>
        <w:t xml:space="preserve"> of the cell compared to the natural convection case can be explained by the smaller temperature difference between the cell temperature and coolant temperature seen in the no-channel case using PCM, </w:t>
      </w:r>
      <w:r w:rsidR="0002127A" w:rsidRPr="00563B00">
        <w:rPr>
          <w:rFonts w:eastAsiaTheme="minorEastAsia"/>
        </w:rPr>
        <w:fldChar w:fldCharType="begin"/>
      </w:r>
      <w:r w:rsidR="0002127A" w:rsidRPr="00563B00">
        <w:rPr>
          <w:rFonts w:eastAsiaTheme="minorEastAsia"/>
        </w:rPr>
        <w:instrText xml:space="preserve"> REF _Ref38562885 \h </w:instrText>
      </w:r>
      <w:r w:rsidR="002317C5" w:rsidRPr="00563B00">
        <w:rPr>
          <w:rFonts w:eastAsiaTheme="minorEastAsia"/>
        </w:rPr>
        <w:instrText xml:space="preserve"> \* MERGEFORMAT </w:instrText>
      </w:r>
      <w:r w:rsidR="0002127A" w:rsidRPr="00563B00">
        <w:rPr>
          <w:rFonts w:eastAsiaTheme="minorEastAsia"/>
        </w:rPr>
      </w:r>
      <w:r w:rsidR="0002127A" w:rsidRPr="00563B00">
        <w:rPr>
          <w:rFonts w:eastAsiaTheme="minorEastAsia"/>
        </w:rPr>
        <w:fldChar w:fldCharType="separate"/>
      </w:r>
      <w:r w:rsidR="005C3FF6" w:rsidRPr="00563B00">
        <w:t xml:space="preserve">Figure </w:t>
      </w:r>
      <w:r w:rsidR="005C3FF6">
        <w:rPr>
          <w:noProof/>
        </w:rPr>
        <w:t>21</w:t>
      </w:r>
      <w:r w:rsidR="0002127A" w:rsidRPr="00563B00">
        <w:rPr>
          <w:rFonts w:eastAsiaTheme="minorEastAsia"/>
        </w:rPr>
        <w:fldChar w:fldCharType="end"/>
      </w:r>
      <w:r w:rsidR="0002127A" w:rsidRPr="00563B00">
        <w:rPr>
          <w:rFonts w:eastAsiaTheme="minorEastAsia"/>
        </w:rPr>
        <w:t>. Because the</w:t>
      </w:r>
      <w:r w:rsidR="00481EDF" w:rsidRPr="00563B00">
        <w:rPr>
          <w:rFonts w:eastAsiaTheme="minorEastAsia"/>
        </w:rPr>
        <w:t xml:space="preserve"> temperature difference between the cell and the 25</w:t>
      </w:r>
      <w:r w:rsidR="00481EDF" w:rsidRPr="00563B00">
        <w:t>°C</w:t>
      </w:r>
      <w:r w:rsidR="00481EDF" w:rsidRPr="00563B00">
        <w:rPr>
          <w:rFonts w:eastAsiaTheme="minorEastAsia"/>
        </w:rPr>
        <w:t xml:space="preserve"> coolant is small, the heat transfer rates observed are low</w:t>
      </w:r>
      <w:r w:rsidR="00797B37" w:rsidRPr="00563B00">
        <w:rPr>
          <w:rFonts w:eastAsiaTheme="minorEastAsia"/>
        </w:rPr>
        <w:t>, as governed by Fourier’s Law.</w:t>
      </w:r>
      <w:r w:rsidR="00166DB1" w:rsidRPr="00563B00">
        <w:rPr>
          <w:rFonts w:eastAsiaTheme="minorEastAsia"/>
        </w:rPr>
        <w:t xml:space="preserve"> </w:t>
      </w:r>
    </w:p>
    <w:bookmarkEnd w:id="129"/>
    <w:bookmarkEnd w:id="130"/>
    <w:bookmarkEnd w:id="131"/>
    <w:bookmarkEnd w:id="132"/>
    <w:p w14:paraId="62D92721" w14:textId="77777777" w:rsidR="00634FE5" w:rsidRPr="00563B00" w:rsidRDefault="00634FE5" w:rsidP="00C820E3">
      <w:pPr>
        <w:spacing w:line="360" w:lineRule="auto"/>
        <w:rPr>
          <w:rFonts w:asciiTheme="majorHAnsi" w:eastAsiaTheme="majorEastAsia" w:hAnsiTheme="majorHAnsi" w:cstheme="majorBidi"/>
          <w:color w:val="2F5496" w:themeColor="accent1" w:themeShade="BF"/>
          <w:sz w:val="32"/>
          <w:szCs w:val="32"/>
        </w:rPr>
      </w:pPr>
      <w:r w:rsidRPr="00563B00">
        <w:br w:type="page"/>
      </w:r>
    </w:p>
    <w:p w14:paraId="1D5DAACA" w14:textId="12AA7870" w:rsidR="0082727B" w:rsidRPr="00563B00" w:rsidRDefault="00931828" w:rsidP="00C820E3">
      <w:pPr>
        <w:pStyle w:val="Heading1"/>
        <w:spacing w:line="360" w:lineRule="auto"/>
        <w:jc w:val="both"/>
      </w:pPr>
      <w:bookmarkStart w:id="174" w:name="_Toc38896103"/>
      <w:r w:rsidRPr="00563B00">
        <w:lastRenderedPageBreak/>
        <w:t>Conclusions</w:t>
      </w:r>
      <w:bookmarkEnd w:id="174"/>
    </w:p>
    <w:p w14:paraId="2F5D8789" w14:textId="7DA10C37" w:rsidR="007E20B4" w:rsidRDefault="00A32273" w:rsidP="00A32273">
      <w:pPr>
        <w:spacing w:line="360" w:lineRule="auto"/>
        <w:jc w:val="both"/>
      </w:pPr>
      <w:bookmarkStart w:id="175" w:name="OLE_LINK4"/>
      <w:bookmarkStart w:id="176" w:name="OLE_LINK5"/>
      <w:r w:rsidRPr="00563B00">
        <w:t xml:space="preserve">This project aimed to investigate the effectiveness of different thermal management systems, and to compare their performances to find an optimal solution for an electric vehicle application. To come to a decision on the optimal BTMS, a numerical model was developed to represent the Li-ion battery in 2 dimensions. </w:t>
      </w:r>
      <w:r>
        <w:t xml:space="preserve">The model was validated using experimental data. </w:t>
      </w:r>
      <w:r w:rsidRPr="00563B00">
        <w:t>The primary objective was to find an optimal operating setup which reduces the maximum temperature and temperature gradients while also allowing for a high-power output.</w:t>
      </w:r>
    </w:p>
    <w:p w14:paraId="265E8E45" w14:textId="77777777" w:rsidR="00A32273" w:rsidRPr="00563B00" w:rsidRDefault="00A32273" w:rsidP="00A32273">
      <w:pPr>
        <w:spacing w:line="360" w:lineRule="auto"/>
        <w:jc w:val="both"/>
      </w:pPr>
    </w:p>
    <w:p w14:paraId="32255DEC" w14:textId="77777777" w:rsidR="007E20B4" w:rsidRPr="00563B00" w:rsidRDefault="007E20B4" w:rsidP="00C820E3">
      <w:pPr>
        <w:pStyle w:val="Heading2"/>
        <w:spacing w:line="360" w:lineRule="auto"/>
      </w:pPr>
      <w:bookmarkStart w:id="177" w:name="_Toc38896104"/>
      <w:r w:rsidRPr="00563B00">
        <w:t>Case study conclusions</w:t>
      </w:r>
      <w:bookmarkEnd w:id="177"/>
    </w:p>
    <w:p w14:paraId="5E9107B1" w14:textId="1E7B451C" w:rsidR="007E20B4" w:rsidRPr="00563B00" w:rsidRDefault="007E20B4" w:rsidP="00C820E3">
      <w:pPr>
        <w:spacing w:line="360" w:lineRule="auto"/>
        <w:jc w:val="both"/>
      </w:pPr>
      <w:r w:rsidRPr="00563B00">
        <w:t xml:space="preserve">A comparative study is presented in </w:t>
      </w:r>
      <w:r w:rsidRPr="00563B00">
        <w:fldChar w:fldCharType="begin"/>
      </w:r>
      <w:r w:rsidRPr="00563B00">
        <w:instrText xml:space="preserve"> REF _Ref38709992 \h  \* MERGEFORMAT </w:instrText>
      </w:r>
      <w:r w:rsidRPr="00563B00">
        <w:fldChar w:fldCharType="separate"/>
      </w:r>
      <w:r w:rsidR="005C3FF6" w:rsidRPr="00563B00">
        <w:t xml:space="preserve">Figure </w:t>
      </w:r>
      <w:r w:rsidR="005C3FF6">
        <w:rPr>
          <w:noProof/>
        </w:rPr>
        <w:t>26</w:t>
      </w:r>
      <w:r w:rsidRPr="00563B00">
        <w:fldChar w:fldCharType="end"/>
      </w:r>
      <w:r w:rsidRPr="00563B00">
        <w:t xml:space="preserve"> and </w:t>
      </w:r>
      <w:r w:rsidRPr="00563B00">
        <w:fldChar w:fldCharType="begin"/>
      </w:r>
      <w:r w:rsidRPr="00563B00">
        <w:instrText xml:space="preserve"> REF _Ref38717150 \h  \* MERGEFORMAT </w:instrText>
      </w:r>
      <w:r w:rsidRPr="00563B00">
        <w:fldChar w:fldCharType="separate"/>
      </w:r>
      <w:r w:rsidR="005C3FF6" w:rsidRPr="00563B00">
        <w:t xml:space="preserve">Figure </w:t>
      </w:r>
      <w:r w:rsidR="005C3FF6">
        <w:rPr>
          <w:noProof/>
        </w:rPr>
        <w:t>27</w:t>
      </w:r>
      <w:r w:rsidRPr="00563B00">
        <w:fldChar w:fldCharType="end"/>
      </w:r>
      <w:r w:rsidRPr="00563B00">
        <w:t>, to illustrate the effect that each thermal management approach can have on the maximum temperature and how the combination of BTM systems can improve cooling power. To evaluate each of the thermal management system configurations mentioned in this report, the results are measured against a set standard/base case.</w:t>
      </w:r>
    </w:p>
    <w:p w14:paraId="7CE0ECC9" w14:textId="77777777" w:rsidR="007E20B4" w:rsidRPr="00563B00" w:rsidRDefault="007E20B4" w:rsidP="00C820E3">
      <w:pPr>
        <w:spacing w:line="360" w:lineRule="auto"/>
        <w:jc w:val="both"/>
      </w:pPr>
    </w:p>
    <w:p w14:paraId="5BE8D2E7" w14:textId="07DC3D55" w:rsidR="007E20B4" w:rsidRPr="00563B00" w:rsidRDefault="007E20B4" w:rsidP="00C820E3">
      <w:pPr>
        <w:spacing w:line="360" w:lineRule="auto"/>
        <w:jc w:val="both"/>
        <w:rPr>
          <w:i/>
          <w:iCs/>
        </w:rPr>
      </w:pPr>
      <w:r w:rsidRPr="00563B00">
        <w:rPr>
          <w:i/>
          <w:iCs/>
        </w:rPr>
        <w:t xml:space="preserve">For </w:t>
      </w:r>
      <w:r w:rsidRPr="00563B00">
        <w:rPr>
          <w:i/>
          <w:iCs/>
        </w:rPr>
        <w:fldChar w:fldCharType="begin"/>
      </w:r>
      <w:r w:rsidRPr="00563B00">
        <w:rPr>
          <w:i/>
          <w:iCs/>
        </w:rPr>
        <w:instrText xml:space="preserve"> REF _Ref38709992 \h  \* MERGEFORMAT </w:instrText>
      </w:r>
      <w:r w:rsidRPr="00563B00">
        <w:rPr>
          <w:i/>
          <w:iCs/>
        </w:rPr>
      </w:r>
      <w:r w:rsidRPr="00563B00">
        <w:rPr>
          <w:i/>
          <w:iCs/>
        </w:rPr>
        <w:fldChar w:fldCharType="separate"/>
      </w:r>
      <w:r w:rsidR="005C3FF6" w:rsidRPr="005C3FF6">
        <w:rPr>
          <w:i/>
          <w:iCs/>
        </w:rPr>
        <w:t xml:space="preserve">Figure </w:t>
      </w:r>
      <w:r w:rsidR="005C3FF6" w:rsidRPr="005C3FF6">
        <w:rPr>
          <w:i/>
          <w:iCs/>
          <w:noProof/>
        </w:rPr>
        <w:t>26</w:t>
      </w:r>
      <w:r w:rsidRPr="00563B00">
        <w:rPr>
          <w:i/>
          <w:iCs/>
        </w:rPr>
        <w:fldChar w:fldCharType="end"/>
      </w:r>
      <w:r w:rsidRPr="00563B00">
        <w:rPr>
          <w:i/>
          <w:iCs/>
        </w:rPr>
        <w:t xml:space="preserve">, the first bar represents the base case, where no thermal management system is installed, and the heat loss is through natural convection only. </w:t>
      </w:r>
    </w:p>
    <w:p w14:paraId="0DEFD9BD" w14:textId="77777777" w:rsidR="007E20B4" w:rsidRPr="00563B00" w:rsidRDefault="007E20B4" w:rsidP="00C820E3">
      <w:pPr>
        <w:keepNext/>
        <w:spacing w:line="360" w:lineRule="auto"/>
        <w:jc w:val="center"/>
      </w:pPr>
      <w:r w:rsidRPr="00563B00">
        <w:rPr>
          <w:noProof/>
        </w:rPr>
        <w:drawing>
          <wp:inline distT="0" distB="0" distL="0" distR="0" wp14:anchorId="7C3E647D" wp14:editId="2A98E2B1">
            <wp:extent cx="5477510" cy="2895600"/>
            <wp:effectExtent l="0" t="0" r="8890" b="12700"/>
            <wp:docPr id="37" name="Chart 37">
              <a:extLst xmlns:a="http://schemas.openxmlformats.org/drawingml/2006/main">
                <a:ext uri="{FF2B5EF4-FFF2-40B4-BE49-F238E27FC236}">
                  <a16:creationId xmlns:a16="http://schemas.microsoft.com/office/drawing/2014/main" id="{C55E9971-D2A0-B944-B827-5A52216F6B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580D7C4" w14:textId="461688E9" w:rsidR="007E20B4" w:rsidRPr="00563B00" w:rsidRDefault="007E20B4" w:rsidP="00C820E3">
      <w:pPr>
        <w:pStyle w:val="Caption"/>
        <w:spacing w:line="360" w:lineRule="auto"/>
        <w:jc w:val="center"/>
      </w:pPr>
      <w:bookmarkStart w:id="178" w:name="_Ref38709992"/>
      <w:bookmarkStart w:id="179" w:name="_Toc38637513"/>
      <w:bookmarkStart w:id="180" w:name="_Toc38884250"/>
      <w:r w:rsidRPr="00563B00">
        <w:t xml:space="preserve">Figure </w:t>
      </w:r>
      <w:r w:rsidRPr="00563B00">
        <w:fldChar w:fldCharType="begin"/>
      </w:r>
      <w:r w:rsidRPr="00563B00">
        <w:instrText xml:space="preserve"> SEQ Figure \* ARABIC </w:instrText>
      </w:r>
      <w:r w:rsidRPr="00563B00">
        <w:fldChar w:fldCharType="separate"/>
      </w:r>
      <w:r w:rsidR="005C3FF6">
        <w:rPr>
          <w:noProof/>
        </w:rPr>
        <w:t>26</w:t>
      </w:r>
      <w:r w:rsidRPr="00563B00">
        <w:fldChar w:fldCharType="end"/>
      </w:r>
      <w:bookmarkEnd w:id="178"/>
      <w:r w:rsidRPr="00563B00">
        <w:t xml:space="preserve"> </w:t>
      </w:r>
      <w:bookmarkEnd w:id="179"/>
      <w:r w:rsidRPr="00563B00">
        <w:t>Comparative study showing the effect of installing BTM systems on a cell in the natural convection case</w:t>
      </w:r>
      <w:bookmarkEnd w:id="180"/>
    </w:p>
    <w:p w14:paraId="7AE24534" w14:textId="77777777" w:rsidR="007E20B4" w:rsidRPr="00563B00" w:rsidRDefault="007E20B4" w:rsidP="00C820E3">
      <w:pPr>
        <w:spacing w:line="360" w:lineRule="auto"/>
        <w:jc w:val="both"/>
        <w:rPr>
          <w:rFonts w:eastAsiaTheme="minorEastAsia"/>
        </w:rPr>
      </w:pPr>
      <w:r w:rsidRPr="00563B00">
        <w:lastRenderedPageBreak/>
        <w:t xml:space="preserve">Firstly, the enhancement of the cell’s thermal conductivity to </w:t>
      </w:r>
      <m:oMath>
        <m:sSub>
          <m:sSubPr>
            <m:ctrlPr>
              <w:rPr>
                <w:rFonts w:ascii="Cambria Math" w:hAnsi="Cambria Math"/>
                <w:i/>
              </w:rPr>
            </m:ctrlPr>
          </m:sSubPr>
          <m:e>
            <m:r>
              <w:rPr>
                <w:rFonts w:ascii="Cambria Math" w:hAnsi="Cambria Math"/>
              </w:rPr>
              <m:t>k</m:t>
            </m:r>
          </m:e>
          <m:sub>
            <m:r>
              <w:rPr>
                <w:rFonts w:ascii="Cambria Math" w:hAnsi="Cambria Math"/>
              </w:rPr>
              <m:t>cell</m:t>
            </m:r>
          </m:sub>
        </m:sSub>
        <m:r>
          <w:rPr>
            <w:rFonts w:ascii="Cambria Math" w:hAnsi="Cambria Math"/>
          </w:rPr>
          <m:t xml:space="preserve">=300 </m:t>
        </m:r>
      </m:oMath>
      <w:r w:rsidRPr="00563B00">
        <w:rPr>
          <w:rFonts w:eastAsiaTheme="minorEastAsia"/>
        </w:rPr>
        <w:t>W/mK, through the addition of graphene nanoparticles within the cell, drops the maximum temperature by 8</w:t>
      </w:r>
      <w:r w:rsidRPr="00563B00">
        <w:rPr>
          <w:rFonts w:ascii="Calibri" w:eastAsiaTheme="minorEastAsia" w:hAnsi="Calibri" w:cs="Calibri"/>
        </w:rPr>
        <w:t>°</w:t>
      </w:r>
      <w:r w:rsidRPr="00563B00">
        <w:rPr>
          <w:rFonts w:eastAsiaTheme="minorEastAsia"/>
        </w:rPr>
        <w:t>C, a 12% decrease in temperature compared to the base case. Secondly, the addition of a cooling channel, containing mineral oil infused with C</w:t>
      </w:r>
      <w:r w:rsidRPr="00563B00">
        <w:rPr>
          <w:rFonts w:eastAsiaTheme="minorEastAsia"/>
          <w:vertAlign w:val="subscript"/>
        </w:rPr>
        <w:t>60</w:t>
      </w:r>
      <w:r w:rsidRPr="00563B00">
        <w:rPr>
          <w:rFonts w:eastAsiaTheme="minorEastAsia"/>
        </w:rPr>
        <w:t xml:space="preserve"> fullerene nanoparticles, through the cell drop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oMath>
      <w:r w:rsidRPr="00563B00">
        <w:rPr>
          <w:rFonts w:eastAsiaTheme="minorEastAsia"/>
        </w:rPr>
        <w:t xml:space="preserve"> by 9</w:t>
      </w:r>
      <w:r w:rsidRPr="00563B00">
        <w:rPr>
          <w:rFonts w:ascii="Calibri" w:eastAsiaTheme="minorEastAsia" w:hAnsi="Calibri" w:cs="Calibri"/>
        </w:rPr>
        <w:t>°</w:t>
      </w:r>
      <w:r w:rsidRPr="00563B00">
        <w:rPr>
          <w:rFonts w:eastAsiaTheme="minorEastAsia"/>
        </w:rPr>
        <w:t>C, a 13% decrease from the base case. Thirdly, a combination of enhanced cell conductivity and a cooling channel addition cause the maximum cell temperature to decrease by 25</w:t>
      </w:r>
      <w:r w:rsidRPr="00563B00">
        <w:rPr>
          <w:rFonts w:ascii="Calibri" w:eastAsiaTheme="minorEastAsia" w:hAnsi="Calibri" w:cs="Calibri"/>
        </w:rPr>
        <w:t>°</w:t>
      </w:r>
      <w:r w:rsidRPr="00563B00">
        <w:rPr>
          <w:rFonts w:eastAsiaTheme="minorEastAsia"/>
        </w:rPr>
        <w:t>C, a 37% decrease from the base case.</w:t>
      </w:r>
    </w:p>
    <w:p w14:paraId="5585D546" w14:textId="77777777" w:rsidR="007E20B4" w:rsidRPr="00563B00" w:rsidRDefault="007E20B4" w:rsidP="00C820E3">
      <w:pPr>
        <w:spacing w:line="360" w:lineRule="auto"/>
        <w:jc w:val="both"/>
        <w:rPr>
          <w:rFonts w:eastAsiaTheme="minorEastAsia"/>
        </w:rPr>
      </w:pPr>
    </w:p>
    <w:p w14:paraId="0A53C22A" w14:textId="37651BB6" w:rsidR="007E20B4" w:rsidRPr="00563B00" w:rsidRDefault="007E20B4" w:rsidP="00C820E3">
      <w:pPr>
        <w:spacing w:line="360" w:lineRule="auto"/>
        <w:jc w:val="both"/>
        <w:rPr>
          <w:i/>
          <w:iCs/>
        </w:rPr>
      </w:pPr>
      <w:r w:rsidRPr="00563B00">
        <w:rPr>
          <w:i/>
          <w:iCs/>
        </w:rPr>
        <w:t xml:space="preserve">For </w:t>
      </w:r>
      <w:r w:rsidRPr="00563B00">
        <w:rPr>
          <w:i/>
          <w:iCs/>
        </w:rPr>
        <w:fldChar w:fldCharType="begin"/>
      </w:r>
      <w:r w:rsidRPr="00563B00">
        <w:rPr>
          <w:i/>
          <w:iCs/>
        </w:rPr>
        <w:instrText xml:space="preserve"> REF _Ref38717150 \h  \* MERGEFORMAT </w:instrText>
      </w:r>
      <w:r w:rsidRPr="00563B00">
        <w:rPr>
          <w:i/>
          <w:iCs/>
        </w:rPr>
      </w:r>
      <w:r w:rsidRPr="00563B00">
        <w:rPr>
          <w:i/>
          <w:iCs/>
        </w:rPr>
        <w:fldChar w:fldCharType="separate"/>
      </w:r>
      <w:r w:rsidR="005C3FF6" w:rsidRPr="005C3FF6">
        <w:rPr>
          <w:i/>
          <w:iCs/>
        </w:rPr>
        <w:t xml:space="preserve">Figure </w:t>
      </w:r>
      <w:r w:rsidR="005C3FF6" w:rsidRPr="005C3FF6">
        <w:rPr>
          <w:i/>
          <w:iCs/>
          <w:noProof/>
        </w:rPr>
        <w:t>27</w:t>
      </w:r>
      <w:r w:rsidRPr="00563B00">
        <w:rPr>
          <w:i/>
          <w:iCs/>
        </w:rPr>
        <w:fldChar w:fldCharType="end"/>
      </w:r>
      <w:r w:rsidRPr="00563B00">
        <w:rPr>
          <w:i/>
          <w:iCs/>
        </w:rPr>
        <w:t xml:space="preserve">, the first bar represents the base case, where the cell is submerged in a PCM thermal management system. </w:t>
      </w:r>
    </w:p>
    <w:p w14:paraId="4A4C6FAB" w14:textId="77777777" w:rsidR="007E20B4" w:rsidRPr="00563B00" w:rsidRDefault="007E20B4" w:rsidP="00C820E3">
      <w:pPr>
        <w:keepNext/>
        <w:spacing w:line="360" w:lineRule="auto"/>
        <w:jc w:val="center"/>
      </w:pPr>
      <w:r w:rsidRPr="00563B00">
        <w:rPr>
          <w:noProof/>
        </w:rPr>
        <w:drawing>
          <wp:inline distT="0" distB="0" distL="0" distR="0" wp14:anchorId="6110504E" wp14:editId="47E19E6B">
            <wp:extent cx="5477510" cy="2895600"/>
            <wp:effectExtent l="0" t="0" r="8890" b="12700"/>
            <wp:docPr id="38" name="Chart 38">
              <a:extLst xmlns:a="http://schemas.openxmlformats.org/drawingml/2006/main">
                <a:ext uri="{FF2B5EF4-FFF2-40B4-BE49-F238E27FC236}">
                  <a16:creationId xmlns:a16="http://schemas.microsoft.com/office/drawing/2014/main" id="{B33085D7-8676-8B41-882F-9A5ACC93E9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164C59D" w14:textId="1C2422B5" w:rsidR="007E20B4" w:rsidRPr="00563B00" w:rsidRDefault="007E20B4" w:rsidP="00C820E3">
      <w:pPr>
        <w:pStyle w:val="Caption"/>
        <w:spacing w:line="360" w:lineRule="auto"/>
        <w:jc w:val="center"/>
      </w:pPr>
      <w:bookmarkStart w:id="181" w:name="_Ref38717150"/>
      <w:bookmarkStart w:id="182" w:name="_Toc38884251"/>
      <w:r w:rsidRPr="00563B00">
        <w:t xml:space="preserve">Figure </w:t>
      </w:r>
      <w:r w:rsidRPr="00563B00">
        <w:fldChar w:fldCharType="begin"/>
      </w:r>
      <w:r w:rsidRPr="00563B00">
        <w:instrText xml:space="preserve"> SEQ Figure \* ARABIC </w:instrText>
      </w:r>
      <w:r w:rsidRPr="00563B00">
        <w:fldChar w:fldCharType="separate"/>
      </w:r>
      <w:r w:rsidR="005C3FF6">
        <w:rPr>
          <w:noProof/>
        </w:rPr>
        <w:t>27</w:t>
      </w:r>
      <w:r w:rsidRPr="00563B00">
        <w:fldChar w:fldCharType="end"/>
      </w:r>
      <w:bookmarkEnd w:id="181"/>
      <w:r w:rsidRPr="00563B00">
        <w:t xml:space="preserve"> Comparative study showing the effect of installing BTM systems to a PCM submersed cell</w:t>
      </w:r>
      <w:bookmarkEnd w:id="182"/>
    </w:p>
    <w:p w14:paraId="4BE08EBD" w14:textId="6B45D058" w:rsidR="007E20B4" w:rsidRPr="00563B00" w:rsidRDefault="007E20B4" w:rsidP="00A32273">
      <w:pPr>
        <w:spacing w:line="360" w:lineRule="auto"/>
        <w:jc w:val="both"/>
      </w:pPr>
      <w:r w:rsidRPr="00563B00">
        <w:fldChar w:fldCharType="begin"/>
      </w:r>
      <w:r w:rsidRPr="00563B00">
        <w:instrText xml:space="preserve"> REF _Ref38717150 \h </w:instrText>
      </w:r>
      <w:r w:rsidR="00C820E3" w:rsidRPr="00563B00">
        <w:instrText xml:space="preserve"> \* MERGEFORMAT </w:instrText>
      </w:r>
      <w:r w:rsidRPr="00563B00">
        <w:fldChar w:fldCharType="separate"/>
      </w:r>
      <w:r w:rsidR="005C3FF6" w:rsidRPr="00563B00">
        <w:t xml:space="preserve">Figure </w:t>
      </w:r>
      <w:r w:rsidR="005C3FF6">
        <w:rPr>
          <w:noProof/>
        </w:rPr>
        <w:t>27</w:t>
      </w:r>
      <w:r w:rsidRPr="00563B00">
        <w:fldChar w:fldCharType="end"/>
      </w:r>
      <w:r w:rsidRPr="00563B00">
        <w:t xml:space="preserve"> illustrates the effect that the same thermal management methods used in </w:t>
      </w:r>
      <w:r w:rsidRPr="00563B00">
        <w:fldChar w:fldCharType="begin"/>
      </w:r>
      <w:r w:rsidRPr="00563B00">
        <w:instrText xml:space="preserve"> REF _Ref38709992 \h  \* MERGEFORMAT </w:instrText>
      </w:r>
      <w:r w:rsidRPr="00563B00">
        <w:fldChar w:fldCharType="separate"/>
      </w:r>
      <w:r w:rsidR="005C3FF6" w:rsidRPr="00563B00">
        <w:t xml:space="preserve">Figure </w:t>
      </w:r>
      <w:r w:rsidR="005C3FF6">
        <w:rPr>
          <w:noProof/>
        </w:rPr>
        <w:t>26</w:t>
      </w:r>
      <w:r w:rsidRPr="00563B00">
        <w:fldChar w:fldCharType="end"/>
      </w:r>
      <w:r w:rsidRPr="00563B00">
        <w:t xml:space="preserve"> can have when the cell is instead submerged in a PCM (</w:t>
      </w:r>
      <m:oMath>
        <m:sSub>
          <m:sSubPr>
            <m:ctrlPr>
              <w:rPr>
                <w:rFonts w:ascii="Cambria Math" w:hAnsi="Cambria Math"/>
                <w:i/>
              </w:rPr>
            </m:ctrlPr>
          </m:sSubPr>
          <m:e>
            <m:r>
              <w:rPr>
                <w:rFonts w:ascii="Cambria Math" w:hAnsi="Cambria Math"/>
              </w:rPr>
              <m:t>k</m:t>
            </m:r>
          </m:e>
          <m:sub>
            <m:r>
              <w:rPr>
                <w:rFonts w:ascii="Cambria Math" w:hAnsi="Cambria Math"/>
              </w:rPr>
              <m:t>PCM</m:t>
            </m:r>
          </m:sub>
        </m:sSub>
        <m:r>
          <w:rPr>
            <w:rFonts w:ascii="Cambria Math" w:hAnsi="Cambria Math"/>
          </w:rPr>
          <m:t xml:space="preserve">=15 </m:t>
        </m:r>
      </m:oMath>
      <w:r w:rsidRPr="00563B00">
        <w:t xml:space="preserve">W/mK) as opposed to just using natural convection. The phase change material used in the comparison was selected using the discussion presented in the </w:t>
      </w:r>
      <w:r w:rsidRPr="00563B00">
        <w:fldChar w:fldCharType="begin"/>
      </w:r>
      <w:r w:rsidRPr="00563B00">
        <w:instrText xml:space="preserve"> REF _Ref38722322 \h </w:instrText>
      </w:r>
      <w:r w:rsidR="00C820E3" w:rsidRPr="00563B00">
        <w:instrText xml:space="preserve"> \* MERGEFORMAT </w:instrText>
      </w:r>
      <w:r w:rsidRPr="00563B00">
        <w:fldChar w:fldCharType="separate"/>
      </w:r>
      <w:r w:rsidR="005C3FF6" w:rsidRPr="00563B00">
        <w:t>Evaluation of Phase Change Material Submersion</w:t>
      </w:r>
      <w:r w:rsidRPr="00563B00">
        <w:fldChar w:fldCharType="end"/>
      </w:r>
      <w:r w:rsidRPr="00563B00">
        <w:t xml:space="preserve"> section. Firstly, the enhancement of the cell thermal conductivity drops the maximum temperature of the cell by 21.5</w:t>
      </w:r>
      <w:r w:rsidRPr="00563B00">
        <w:rPr>
          <w:rFonts w:ascii="Calibri" w:eastAsiaTheme="minorEastAsia" w:hAnsi="Calibri" w:cs="Calibri"/>
        </w:rPr>
        <w:t>°</w:t>
      </w:r>
      <w:r w:rsidRPr="00563B00">
        <w:rPr>
          <w:rFonts w:eastAsiaTheme="minorEastAsia"/>
        </w:rPr>
        <w:t>C, which correlates to a 42% decrease from the base case. Secondly, the installation of the cooling channel to the already submerged cell leads to a drop of only 4.5</w:t>
      </w:r>
      <w:r w:rsidRPr="00563B00">
        <w:rPr>
          <w:rFonts w:ascii="Calibri" w:eastAsiaTheme="minorEastAsia" w:hAnsi="Calibri" w:cs="Calibri"/>
        </w:rPr>
        <w:t>°</w:t>
      </w:r>
      <w:r w:rsidRPr="00563B00">
        <w:rPr>
          <w:rFonts w:eastAsiaTheme="minorEastAsia"/>
        </w:rPr>
        <w:t xml:space="preserve">C, the equivalent of a 9% drop. Finally, the combination of both the cooling channel and the enhanced cell thermal conductivity to the already submerged cell, dro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oMath>
      <w:r w:rsidRPr="00563B00">
        <w:rPr>
          <w:rFonts w:eastAsiaTheme="minorEastAsia"/>
        </w:rPr>
        <w:t xml:space="preserve"> by 22.5</w:t>
      </w:r>
      <w:r w:rsidRPr="00563B00">
        <w:rPr>
          <w:rFonts w:ascii="Calibri" w:eastAsiaTheme="minorEastAsia" w:hAnsi="Calibri" w:cs="Calibri"/>
        </w:rPr>
        <w:t>°</w:t>
      </w:r>
      <w:r w:rsidRPr="00563B00">
        <w:rPr>
          <w:rFonts w:eastAsiaTheme="minorEastAsia"/>
        </w:rPr>
        <w:t>C, which equates to a 44% decrease from the base case.</w:t>
      </w:r>
    </w:p>
    <w:p w14:paraId="00D0B88A" w14:textId="77777777" w:rsidR="007E20B4" w:rsidRPr="00563B00" w:rsidRDefault="007E20B4" w:rsidP="00C820E3">
      <w:pPr>
        <w:pStyle w:val="Heading2"/>
        <w:spacing w:line="360" w:lineRule="auto"/>
      </w:pPr>
      <w:bookmarkStart w:id="183" w:name="_Toc38896105"/>
      <w:r w:rsidRPr="00563B00">
        <w:lastRenderedPageBreak/>
        <w:t>Optimal BTMS solution</w:t>
      </w:r>
      <w:bookmarkEnd w:id="183"/>
      <w:r w:rsidRPr="00563B00">
        <w:t xml:space="preserve"> </w:t>
      </w:r>
    </w:p>
    <w:p w14:paraId="62442B5F" w14:textId="21C00192" w:rsidR="007E20B4" w:rsidRPr="00563B00" w:rsidRDefault="007E20B4" w:rsidP="00C820E3">
      <w:pPr>
        <w:spacing w:line="360" w:lineRule="auto"/>
        <w:jc w:val="both"/>
      </w:pPr>
      <w:r w:rsidRPr="00563B00">
        <w:t xml:space="preserve">It is the opinion of this report that the ideal thermal management system for lithium-ion battery cells is the use of graphene nanoparticles to enhance the cell thermal conductivity to 300 W/mK and submerging this cell in phase change material of thermal conductivity 15 W/mK (see </w:t>
      </w:r>
      <w:r w:rsidRPr="00563B00">
        <w:fldChar w:fldCharType="begin"/>
      </w:r>
      <w:r w:rsidRPr="00563B00">
        <w:instrText xml:space="preserve"> REF _Ref38717150 \h </w:instrText>
      </w:r>
      <w:r w:rsidR="00C820E3" w:rsidRPr="00563B00">
        <w:instrText xml:space="preserve"> \* MERGEFORMAT </w:instrText>
      </w:r>
      <w:r w:rsidRPr="00563B00">
        <w:fldChar w:fldCharType="separate"/>
      </w:r>
      <w:r w:rsidR="005C3FF6" w:rsidRPr="00563B00">
        <w:t xml:space="preserve">Figure </w:t>
      </w:r>
      <w:r w:rsidR="005C3FF6">
        <w:rPr>
          <w:noProof/>
        </w:rPr>
        <w:t>27</w:t>
      </w:r>
      <w:r w:rsidRPr="00563B00">
        <w:fldChar w:fldCharType="end"/>
      </w:r>
      <w:r w:rsidRPr="00563B00">
        <w:t xml:space="preserve"> bar 2).</w:t>
      </w:r>
    </w:p>
    <w:p w14:paraId="6C40BFEA" w14:textId="77777777" w:rsidR="007E20B4" w:rsidRPr="00563B00" w:rsidRDefault="007E20B4" w:rsidP="00C820E3">
      <w:pPr>
        <w:spacing w:line="360" w:lineRule="auto"/>
        <w:jc w:val="both"/>
      </w:pPr>
    </w:p>
    <w:p w14:paraId="0B0F689A" w14:textId="037575C2" w:rsidR="007E20B4" w:rsidRPr="00563B00" w:rsidRDefault="007E20B4" w:rsidP="00C820E3">
      <w:pPr>
        <w:spacing w:line="360" w:lineRule="auto"/>
        <w:jc w:val="both"/>
      </w:pPr>
      <w:r w:rsidRPr="00563B00">
        <w:t>This conclusion was decided through the following process of elimination. Firstly, all combinations of thermal management systems which included natural convection for the external cell wall were eliminated (</w:t>
      </w:r>
      <w:r w:rsidRPr="00563B00">
        <w:fldChar w:fldCharType="begin"/>
      </w:r>
      <w:r w:rsidRPr="00563B00">
        <w:instrText xml:space="preserve"> REF _Ref38709992 \h </w:instrText>
      </w:r>
      <w:r w:rsidR="00C820E3" w:rsidRPr="00563B00">
        <w:instrText xml:space="preserve"> \* MERGEFORMAT </w:instrText>
      </w:r>
      <w:r w:rsidRPr="00563B00">
        <w:fldChar w:fldCharType="separate"/>
      </w:r>
      <w:r w:rsidR="005C3FF6" w:rsidRPr="00563B00">
        <w:t xml:space="preserve">Figure </w:t>
      </w:r>
      <w:r w:rsidR="005C3FF6">
        <w:rPr>
          <w:noProof/>
        </w:rPr>
        <w:t>26</w:t>
      </w:r>
      <w:r w:rsidRPr="00563B00">
        <w:fldChar w:fldCharType="end"/>
      </w:r>
      <w:r w:rsidRPr="00563B00">
        <w:t xml:space="preserve"> all bars eliminated). This is because the use of a phase change material surrounding significantly dropped the maximum temperature when applied to any combination of BTM systems. Then the PCM submersion only was eliminated because its maximum temperature was still relatively high compared to alternate combinations. The PCM submersion with graphene infused mineral oil cooling channel installed (</w:t>
      </w:r>
      <w:r w:rsidRPr="00563B00">
        <w:fldChar w:fldCharType="begin"/>
      </w:r>
      <w:r w:rsidRPr="00563B00">
        <w:instrText xml:space="preserve"> REF _Ref38717150 \h </w:instrText>
      </w:r>
      <w:r w:rsidR="00C820E3" w:rsidRPr="00563B00">
        <w:instrText xml:space="preserve"> \* MERGEFORMAT </w:instrText>
      </w:r>
      <w:r w:rsidRPr="00563B00">
        <w:fldChar w:fldCharType="separate"/>
      </w:r>
      <w:r w:rsidR="005C3FF6" w:rsidRPr="00563B00">
        <w:t xml:space="preserve">Figure </w:t>
      </w:r>
      <w:r w:rsidR="005C3FF6">
        <w:rPr>
          <w:noProof/>
        </w:rPr>
        <w:t>27</w:t>
      </w:r>
      <w:r w:rsidRPr="00563B00">
        <w:fldChar w:fldCharType="end"/>
      </w:r>
      <w:r w:rsidRPr="00563B00">
        <w:t xml:space="preserve"> bar 3) was the next to be eliminated. The remaining combinations were PCM with an enhanced cell and PCM with an enhanced cell and a cooling channel (bars 2 and 4 of </w:t>
      </w:r>
      <w:r w:rsidRPr="00563B00">
        <w:fldChar w:fldCharType="begin"/>
      </w:r>
      <w:r w:rsidRPr="00563B00">
        <w:instrText xml:space="preserve"> REF _Ref38717150 \h </w:instrText>
      </w:r>
      <w:r w:rsidR="00C820E3" w:rsidRPr="00563B00">
        <w:instrText xml:space="preserve"> \* MERGEFORMAT </w:instrText>
      </w:r>
      <w:r w:rsidRPr="00563B00">
        <w:fldChar w:fldCharType="separate"/>
      </w:r>
      <w:r w:rsidR="005C3FF6" w:rsidRPr="00563B00">
        <w:t xml:space="preserve">Figure </w:t>
      </w:r>
      <w:r w:rsidR="005C3FF6">
        <w:rPr>
          <w:noProof/>
        </w:rPr>
        <w:t>27</w:t>
      </w:r>
      <w:r w:rsidRPr="00563B00">
        <w:fldChar w:fldCharType="end"/>
      </w:r>
      <w:r w:rsidRPr="00563B00">
        <w:t xml:space="preserve"> respectively). </w:t>
      </w:r>
    </w:p>
    <w:p w14:paraId="692C8155" w14:textId="77777777" w:rsidR="007E20B4" w:rsidRPr="00563B00" w:rsidRDefault="007E20B4" w:rsidP="00C820E3">
      <w:pPr>
        <w:spacing w:line="360" w:lineRule="auto"/>
        <w:jc w:val="both"/>
      </w:pPr>
    </w:p>
    <w:p w14:paraId="6B6A8C38" w14:textId="704525E2" w:rsidR="007E20B4" w:rsidRPr="00563B00" w:rsidRDefault="007E20B4" w:rsidP="00C820E3">
      <w:pPr>
        <w:spacing w:line="360" w:lineRule="auto"/>
        <w:jc w:val="both"/>
      </w:pPr>
      <w:r w:rsidRPr="00563B00">
        <w:t xml:space="preserve">The decision to choose the slightly higher temperature option represented by bar 2 of </w:t>
      </w:r>
      <w:r w:rsidRPr="00563B00">
        <w:fldChar w:fldCharType="begin"/>
      </w:r>
      <w:r w:rsidRPr="00563B00">
        <w:instrText xml:space="preserve"> REF _Ref38717150 \h </w:instrText>
      </w:r>
      <w:r w:rsidR="00C820E3" w:rsidRPr="00563B00">
        <w:instrText xml:space="preserve"> \* MERGEFORMAT </w:instrText>
      </w:r>
      <w:r w:rsidRPr="00563B00">
        <w:fldChar w:fldCharType="separate"/>
      </w:r>
      <w:r w:rsidR="005C3FF6" w:rsidRPr="00563B00">
        <w:t xml:space="preserve">Figure </w:t>
      </w:r>
      <w:r w:rsidR="005C3FF6">
        <w:rPr>
          <w:noProof/>
        </w:rPr>
        <w:t>27</w:t>
      </w:r>
      <w:r w:rsidRPr="00563B00">
        <w:fldChar w:fldCharType="end"/>
      </w:r>
      <w:r w:rsidRPr="00563B00">
        <w:t>, as the optimal BTMS was because the temperature shortcoming was merely 0.95</w:t>
      </w:r>
      <w:r w:rsidRPr="00563B00">
        <w:rPr>
          <w:rFonts w:ascii="Calibri" w:eastAsiaTheme="minorEastAsia" w:hAnsi="Calibri" w:cs="Calibri"/>
        </w:rPr>
        <w:t>°</w:t>
      </w:r>
      <w:r w:rsidRPr="00563B00">
        <w:rPr>
          <w:rFonts w:eastAsiaTheme="minorEastAsia"/>
        </w:rPr>
        <w:t>C, but avoided the complexity of installing a cooling channel.</w:t>
      </w:r>
      <w:r w:rsidRPr="00563B00">
        <w:t xml:space="preserve"> It was surprising that adding the cooling channel did not have a larger impact on the temperature drop, however, this can be attested to the small temperature difference between the cell and the channel making heat transfer rates insignificant. The cooling channel was also not included because the slight advantage in maximum temperature would come at the expense of parasitic power being taken from the cell.</w:t>
      </w:r>
    </w:p>
    <w:p w14:paraId="71922139" w14:textId="77777777" w:rsidR="007E20B4" w:rsidRPr="00563B00" w:rsidRDefault="007E20B4" w:rsidP="00C820E3">
      <w:pPr>
        <w:spacing w:line="360" w:lineRule="auto"/>
        <w:jc w:val="both"/>
      </w:pPr>
    </w:p>
    <w:p w14:paraId="0E1182AB" w14:textId="77777777" w:rsidR="007E20B4" w:rsidRPr="00563B00" w:rsidRDefault="007E20B4" w:rsidP="00C820E3">
      <w:pPr>
        <w:spacing w:line="360" w:lineRule="auto"/>
        <w:jc w:val="both"/>
        <w:rPr>
          <w:rFonts w:eastAsiaTheme="minorEastAsia"/>
        </w:rPr>
      </w:pPr>
      <w:r w:rsidRPr="00563B00">
        <w:t>Originally, it was assumed that the safest operating conditions for the cell were low discharge rates such as 3C, as these would ensure low operating temperatures for prolonged periods as well as helping to improve battery health. However, with the optimal BTMS installed the 5C discharge rate temperatures are kept low, they asymptote to approximately 29.5</w:t>
      </w:r>
      <w:r w:rsidRPr="00563B00">
        <w:rPr>
          <w:rFonts w:ascii="Calibri" w:eastAsiaTheme="minorEastAsia" w:hAnsi="Calibri" w:cs="Calibri"/>
        </w:rPr>
        <w:t>°</w:t>
      </w:r>
      <w:r w:rsidRPr="00563B00">
        <w:rPr>
          <w:rFonts w:eastAsiaTheme="minorEastAsia"/>
        </w:rPr>
        <w:t xml:space="preserve">C. As a result, this BTMS achieves the goal set out for this project, to reduce the operating temperature while maximizing power output. The disadvantage, however, of using this BTMS </w:t>
      </w:r>
      <w:r w:rsidRPr="00563B00">
        <w:rPr>
          <w:rFonts w:eastAsiaTheme="minorEastAsia"/>
        </w:rPr>
        <w:lastRenderedPageBreak/>
        <w:t>is the added weight that is associated with the PCM as well as the heating effect the PCM will have on the cell during idling. However, overall this design presents numerous benefits which greatly outweigh its drawbacks, making it ideal for industrial application.</w:t>
      </w:r>
    </w:p>
    <w:p w14:paraId="50CE9072" w14:textId="77777777" w:rsidR="007E20B4" w:rsidRPr="00563B00" w:rsidRDefault="007E20B4" w:rsidP="00C820E3">
      <w:pPr>
        <w:spacing w:line="360" w:lineRule="auto"/>
        <w:jc w:val="both"/>
        <w:rPr>
          <w:rFonts w:eastAsiaTheme="minorEastAsia"/>
        </w:rPr>
      </w:pPr>
    </w:p>
    <w:p w14:paraId="1F883357" w14:textId="77777777" w:rsidR="007E20B4" w:rsidRPr="00563B00" w:rsidRDefault="007E20B4" w:rsidP="00C820E3">
      <w:pPr>
        <w:pStyle w:val="Heading2"/>
        <w:spacing w:line="360" w:lineRule="auto"/>
      </w:pPr>
      <w:bookmarkStart w:id="184" w:name="_Toc38896106"/>
      <w:r w:rsidRPr="00563B00">
        <w:t>Limitations of the project</w:t>
      </w:r>
      <w:bookmarkEnd w:id="184"/>
    </w:p>
    <w:p w14:paraId="472666D9" w14:textId="77777777" w:rsidR="007E20B4" w:rsidRPr="00563B00" w:rsidRDefault="007E20B4" w:rsidP="00C820E3">
      <w:pPr>
        <w:pStyle w:val="Heading3"/>
        <w:spacing w:line="360" w:lineRule="auto"/>
      </w:pPr>
      <w:bookmarkStart w:id="185" w:name="_Toc38896107"/>
      <w:r w:rsidRPr="00563B00">
        <w:t>Numerical and analytic nature of the code</w:t>
      </w:r>
      <w:bookmarkEnd w:id="185"/>
    </w:p>
    <w:p w14:paraId="27446F4C" w14:textId="27CB3588" w:rsidR="007E20B4" w:rsidRPr="00563B00" w:rsidRDefault="007E20B4" w:rsidP="00C820E3">
      <w:pPr>
        <w:spacing w:line="360" w:lineRule="auto"/>
        <w:jc w:val="both"/>
        <w:rPr>
          <w:rFonts w:eastAsiaTheme="minorEastAsia"/>
        </w:rPr>
      </w:pPr>
      <w:r w:rsidRPr="00563B00">
        <w:t xml:space="preserve">The heat equation solver designed was built using an explicit two-dimensional finite difference method. Although this scheme is simple to implement there is a major disadvantage in the processing times involved for long discharging times. This is because of the size of the time discretization term </w:t>
      </w:r>
      <m:oMath>
        <m:r>
          <w:rPr>
            <w:rFonts w:ascii="Cambria Math" w:hAnsi="Cambria Math"/>
          </w:rPr>
          <m:t>∆t</m:t>
        </m:r>
      </m:oMath>
      <w:r w:rsidRPr="00563B00">
        <w:rPr>
          <w:rFonts w:eastAsiaTheme="minorEastAsia"/>
        </w:rPr>
        <w:t xml:space="preserve">. To keep the simulation stable (i.e. the results produced never exceed physical limits), the </w:t>
      </w:r>
      <m:oMath>
        <m:r>
          <w:rPr>
            <w:rFonts w:ascii="Cambria Math" w:hAnsi="Cambria Math"/>
          </w:rPr>
          <m:t>∆t</m:t>
        </m:r>
      </m:oMath>
      <w:r w:rsidRPr="00563B00">
        <w:rPr>
          <w:rFonts w:eastAsiaTheme="minorEastAsia"/>
        </w:rPr>
        <w:t xml:space="preserve"> must meet the following requirement </w:t>
      </w:r>
      <w:r w:rsidRPr="00563B00">
        <w:rPr>
          <w:rFonts w:eastAsiaTheme="minorEastAsia"/>
        </w:rPr>
        <w:fldChar w:fldCharType="begin"/>
      </w:r>
      <w:r w:rsidRPr="00563B00">
        <w:rPr>
          <w:rFonts w:eastAsiaTheme="minorEastAsia"/>
        </w:rPr>
        <w:instrText xml:space="preserve"> ADDIN EN.CITE &lt;EndNote&gt;&lt;Cite&gt;&lt;Author&gt;Becker&lt;/Author&gt;&lt;Year&gt;2016&lt;/Year&gt;&lt;RecNum&gt;40&lt;/RecNum&gt;&lt;DisplayText&gt;(Becker and Kaus, 2016)&lt;/DisplayText&gt;&lt;record&gt;&lt;rec-number&gt;40&lt;/rec-number&gt;&lt;foreign-keys&gt;&lt;key app="EN" db-id="5tpze92pu5wfaze2dpbpwa0ivxzstt2dvx09" timestamp="1587307039"&gt;40&lt;/key&gt;&lt;/foreign-keys&gt;&lt;ref-type name="Journal Article"&gt;17&lt;/ref-type&gt;&lt;contributors&gt;&lt;authors&gt;&lt;author&gt;Becker, Thorsten W&lt;/author&gt;&lt;author&gt;Kaus, Boris JP&lt;/author&gt;&lt;/authors&gt;&lt;/contributors&gt;&lt;titles&gt;&lt;title&gt;Numerical Modeling of Earth Systems&lt;/title&gt;&lt;secondary-title&gt;An introduction to computational methods with focus on solid Earth applications of continuum mechanics. University of Southern California, Los Angeles. Lecture notes (224 pages), available online at http://www-udc.ig.utexas.edu/external/becker/Geodynamics557.pdf, accessed&lt;/secondary-title&gt;&lt;/titles&gt;&lt;pages&gt;2017&lt;/pages&gt;&lt;volume&gt;9&lt;/volume&gt;&lt;dates&gt;&lt;year&gt;2016&lt;/year&gt;&lt;/dates&gt;&lt;urls&gt;&lt;/urls&gt;&lt;/record&gt;&lt;/Cite&gt;&lt;/EndNote&gt;</w:instrText>
      </w:r>
      <w:r w:rsidRPr="00563B00">
        <w:rPr>
          <w:rFonts w:eastAsiaTheme="minorEastAsia"/>
        </w:rPr>
        <w:fldChar w:fldCharType="separate"/>
      </w:r>
      <w:r w:rsidRPr="00563B00">
        <w:rPr>
          <w:rFonts w:eastAsiaTheme="minorEastAsia"/>
          <w:noProof/>
        </w:rPr>
        <w:t>(</w:t>
      </w:r>
      <w:hyperlink w:anchor="_ENREF_1" w:tooltip="Becker, 2016 #40" w:history="1">
        <w:r w:rsidR="0012265E" w:rsidRPr="00563B00">
          <w:rPr>
            <w:rFonts w:eastAsiaTheme="minorEastAsia"/>
            <w:noProof/>
          </w:rPr>
          <w:t>Becker and Kaus, 2016</w:t>
        </w:r>
      </w:hyperlink>
      <w:r w:rsidRPr="00563B00">
        <w:rPr>
          <w:rFonts w:eastAsiaTheme="minorEastAsia"/>
          <w:noProof/>
        </w:rPr>
        <w:t>)</w:t>
      </w:r>
      <w:r w:rsidRPr="00563B00">
        <w:rPr>
          <w:rFonts w:eastAsiaTheme="minorEastAsia"/>
        </w:rPr>
        <w:fldChar w:fldCharType="end"/>
      </w:r>
      <w:r w:rsidRPr="00563B00">
        <w:rPr>
          <w:rFonts w:eastAsiaTheme="minorEastAsia"/>
        </w:rPr>
        <w:t>:</w:t>
      </w:r>
    </w:p>
    <w:p w14:paraId="076E6FA2" w14:textId="77777777" w:rsidR="007E20B4" w:rsidRPr="00563B00" w:rsidRDefault="007E20B4" w:rsidP="00C820E3">
      <w:pPr>
        <w:spacing w:line="360" w:lineRule="auto"/>
        <w:jc w:val="both"/>
        <w:rPr>
          <w:rFonts w:eastAsiaTheme="minorEastAsia"/>
        </w:rPr>
      </w:pPr>
      <m:oMathPara>
        <m:oMath>
          <m:r>
            <w:rPr>
              <w:rFonts w:ascii="Cambria Math" w:hAnsi="Cambria Math"/>
            </w:rPr>
            <m:t>∆t≤</m:t>
          </m:r>
          <m:f>
            <m:fPr>
              <m:ctrlPr>
                <w:rPr>
                  <w:rFonts w:ascii="Cambria Math" w:eastAsiaTheme="minorEastAsia" w:hAnsi="Cambria Math"/>
                  <w:i/>
                </w:rPr>
              </m:ctrlPr>
            </m:fPr>
            <m:num>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2</m:t>
                          </m:r>
                        </m:sup>
                      </m:sSup>
                    </m:e>
                  </m:d>
                </m:e>
              </m:func>
              <m:ctrlPr>
                <w:rPr>
                  <w:rFonts w:ascii="Cambria Math" w:hAnsi="Cambria Math"/>
                  <w:i/>
                </w:rPr>
              </m:ctrlPr>
            </m:num>
            <m:den>
              <m:r>
                <w:rPr>
                  <w:rFonts w:ascii="Cambria Math" w:eastAsiaTheme="minorEastAsia" w:hAnsi="Cambria Math"/>
                </w:rPr>
                <m:t>4α</m:t>
              </m:r>
            </m:den>
          </m:f>
        </m:oMath>
      </m:oMathPara>
    </w:p>
    <w:p w14:paraId="32BD5618" w14:textId="77777777" w:rsidR="007E20B4" w:rsidRPr="00563B00" w:rsidRDefault="007E20B4" w:rsidP="00C820E3">
      <w:pPr>
        <w:spacing w:line="360" w:lineRule="auto"/>
        <w:jc w:val="both"/>
        <w:rPr>
          <w:rFonts w:eastAsiaTheme="minorEastAsia"/>
        </w:rPr>
      </w:pPr>
      <w:r w:rsidRPr="00563B00">
        <w:rPr>
          <w:rFonts w:eastAsiaTheme="minorEastAsia"/>
        </w:rPr>
        <w:t>For a grid of 60x60 nodes, the time interval must be less than 0.288s. For simulations with a greater nodal resolution, the computational costs increase exponentially.</w:t>
      </w:r>
    </w:p>
    <w:p w14:paraId="249CB20F" w14:textId="77777777" w:rsidR="007E20B4" w:rsidRPr="00563B00" w:rsidRDefault="007E20B4" w:rsidP="00C820E3">
      <w:pPr>
        <w:pStyle w:val="Heading3"/>
        <w:spacing w:line="360" w:lineRule="auto"/>
      </w:pPr>
      <w:bookmarkStart w:id="186" w:name="_Toc38896108"/>
      <w:r w:rsidRPr="00563B00">
        <w:t>Constant internal resistance</w:t>
      </w:r>
      <w:bookmarkEnd w:id="186"/>
    </w:p>
    <w:p w14:paraId="2A67AD09" w14:textId="39D16192" w:rsidR="007E20B4" w:rsidRPr="00563B00" w:rsidRDefault="007E20B4" w:rsidP="00C820E3">
      <w:pPr>
        <w:spacing w:line="360" w:lineRule="auto"/>
        <w:jc w:val="both"/>
        <w:rPr>
          <w:rFonts w:eastAsiaTheme="minorEastAsia"/>
        </w:rPr>
      </w:pPr>
      <w:r w:rsidRPr="00563B00">
        <w:rPr>
          <w:rFonts w:eastAsiaTheme="minorEastAsia"/>
        </w:rPr>
        <w:t xml:space="preserve">Another disadvantage of this method of coding is that it relies on accurate measurement or representation of the physical model as well as a sound knowledge of the chemical and material compositions for an accurate representation </w:t>
      </w:r>
      <w:r w:rsidRPr="00563B00">
        <w:rPr>
          <w:rFonts w:eastAsiaTheme="minorEastAsia"/>
        </w:rPr>
        <w:fldChar w:fldCharType="begin"/>
      </w:r>
      <w:r w:rsidRPr="00563B00">
        <w:rPr>
          <w:rFonts w:eastAsiaTheme="minorEastAsia"/>
        </w:rPr>
        <w:instrText xml:space="preserve"> ADDIN EN.CITE &lt;EndNote&gt;&lt;Cite&gt;&lt;Author&gt;Shabani&lt;/Author&gt;&lt;Year&gt;2015&lt;/Year&gt;&lt;RecNum&gt;41&lt;/RecNum&gt;&lt;DisplayText&gt;(Shabani and Biju, 2015)&lt;/DisplayText&gt;&lt;record&gt;&lt;rec-number&gt;41&lt;/rec-number&gt;&lt;foreign-keys&gt;&lt;key app="EN" db-id="5tpze92pu5wfaze2dpbpwa0ivxzstt2dvx09" timestamp="1587307183"&gt;41&lt;/key&gt;&lt;/foreign-keys&gt;&lt;ref-type name="Journal Article"&gt;17&lt;/ref-type&gt;&lt;contributors&gt;&lt;authors&gt;&lt;author&gt;Shabani, Bahman&lt;/author&gt;&lt;author&gt;Biju, Manu&lt;/author&gt;&lt;/authors&gt;&lt;/contributors&gt;&lt;titles&gt;&lt;title&gt;Theoretical modelling methods for thermal management of batteries&lt;/title&gt;&lt;secondary-title&gt;Energies&lt;/secondary-title&gt;&lt;/titles&gt;&lt;periodical&gt;&lt;full-title&gt;Energies&lt;/full-title&gt;&lt;/periodical&gt;&lt;pages&gt;10153-10177&lt;/pages&gt;&lt;volume&gt;8&lt;/volume&gt;&lt;number&gt;9&lt;/number&gt;&lt;dates&gt;&lt;year&gt;2015&lt;/year&gt;&lt;/dates&gt;&lt;urls&gt;&lt;/urls&gt;&lt;/record&gt;&lt;/Cite&gt;&lt;/EndNote&gt;</w:instrText>
      </w:r>
      <w:r w:rsidRPr="00563B00">
        <w:rPr>
          <w:rFonts w:eastAsiaTheme="minorEastAsia"/>
        </w:rPr>
        <w:fldChar w:fldCharType="separate"/>
      </w:r>
      <w:r w:rsidRPr="00563B00">
        <w:rPr>
          <w:rFonts w:eastAsiaTheme="minorEastAsia"/>
          <w:noProof/>
        </w:rPr>
        <w:t>(</w:t>
      </w:r>
      <w:hyperlink w:anchor="_ENREF_21" w:tooltip="Shabani, 2015 #41" w:history="1">
        <w:r w:rsidR="0012265E" w:rsidRPr="00563B00">
          <w:rPr>
            <w:rFonts w:eastAsiaTheme="minorEastAsia"/>
            <w:noProof/>
          </w:rPr>
          <w:t>Shabani and Biju, 2015</w:t>
        </w:r>
      </w:hyperlink>
      <w:r w:rsidRPr="00563B00">
        <w:rPr>
          <w:rFonts w:eastAsiaTheme="minorEastAsia"/>
          <w:noProof/>
        </w:rPr>
        <w:t>)</w:t>
      </w:r>
      <w:r w:rsidRPr="00563B00">
        <w:rPr>
          <w:rFonts w:eastAsiaTheme="minorEastAsia"/>
        </w:rPr>
        <w:fldChar w:fldCharType="end"/>
      </w:r>
      <w:r w:rsidRPr="00563B00">
        <w:rPr>
          <w:rFonts w:eastAsiaTheme="minorEastAsia"/>
        </w:rPr>
        <w:t xml:space="preserve">. </w:t>
      </w:r>
    </w:p>
    <w:p w14:paraId="666605F6" w14:textId="77777777" w:rsidR="007E20B4" w:rsidRPr="00563B00" w:rsidRDefault="007E20B4" w:rsidP="00C820E3">
      <w:pPr>
        <w:keepNext/>
        <w:spacing w:line="360" w:lineRule="auto"/>
        <w:jc w:val="center"/>
      </w:pPr>
      <w:r w:rsidRPr="00563B00">
        <w:rPr>
          <w:noProof/>
        </w:rPr>
        <w:drawing>
          <wp:inline distT="0" distB="0" distL="0" distR="0" wp14:anchorId="0A9493C0" wp14:editId="00F4EFAA">
            <wp:extent cx="4966335" cy="1837690"/>
            <wp:effectExtent l="0" t="0" r="0" b="3810"/>
            <wp:docPr id="52" name="Picture 5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A screenshot of a video gam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66335" cy="1837690"/>
                    </a:xfrm>
                    <a:prstGeom prst="rect">
                      <a:avLst/>
                    </a:prstGeom>
                    <a:noFill/>
                    <a:ln>
                      <a:noFill/>
                    </a:ln>
                  </pic:spPr>
                </pic:pic>
              </a:graphicData>
            </a:graphic>
          </wp:inline>
        </w:drawing>
      </w:r>
    </w:p>
    <w:p w14:paraId="72FFAA72" w14:textId="7F2734A2" w:rsidR="007E20B4" w:rsidRPr="00563B00" w:rsidRDefault="007E20B4" w:rsidP="00C820E3">
      <w:pPr>
        <w:pStyle w:val="Caption"/>
        <w:spacing w:line="360" w:lineRule="auto"/>
        <w:jc w:val="center"/>
      </w:pPr>
      <w:bookmarkStart w:id="187" w:name="_Ref38738647"/>
      <w:bookmarkStart w:id="188" w:name="_Toc38637514"/>
      <w:bookmarkStart w:id="189" w:name="_Toc38203367"/>
      <w:bookmarkStart w:id="190" w:name="_Toc38884252"/>
      <w:r w:rsidRPr="00563B00">
        <w:t xml:space="preserve">Figure </w:t>
      </w:r>
      <w:r w:rsidRPr="00563B00">
        <w:fldChar w:fldCharType="begin"/>
      </w:r>
      <w:r w:rsidRPr="00563B00">
        <w:instrText xml:space="preserve"> SEQ Figure \* ARABIC </w:instrText>
      </w:r>
      <w:r w:rsidRPr="00563B00">
        <w:fldChar w:fldCharType="separate"/>
      </w:r>
      <w:r w:rsidR="005C3FF6">
        <w:rPr>
          <w:noProof/>
        </w:rPr>
        <w:t>28</w:t>
      </w:r>
      <w:r w:rsidRPr="00563B00">
        <w:fldChar w:fldCharType="end"/>
      </w:r>
      <w:bookmarkEnd w:id="187"/>
      <w:r w:rsidRPr="00563B00">
        <w:t xml:space="preserve"> Experimental investigation of internal resistance R against the state of charge </w:t>
      </w:r>
      <w:r w:rsidRPr="00563B00">
        <w:fldChar w:fldCharType="begin"/>
      </w:r>
      <w:r w:rsidRPr="00563B00">
        <w:instrText xml:space="preserve"> ADDIN EN.CITE &lt;EndNote&gt;&lt;Cite&gt;&lt;Author&gt;Kellner&lt;/Author&gt;&lt;Year&gt;2018&lt;/Year&gt;&lt;RecNum&gt;39&lt;/RecNum&gt;&lt;DisplayText&gt;(Kellner et al., 2018)&lt;/DisplayText&gt;&lt;record&gt;&lt;rec-number&gt;39&lt;/rec-number&gt;&lt;foreign-keys&gt;&lt;key app="EN" db-id="5tpze92pu5wfaze2dpbpwa0ivxzstt2dvx09" timestamp="1587293956"&gt;39&lt;/key&gt;&lt;/foreign-keys&gt;&lt;ref-type name="Journal Article"&gt;17&lt;/ref-type&gt;&lt;contributors&gt;&lt;authors&gt;&lt;author&gt;Kellner, Quirin&lt;/author&gt;&lt;author&gt;Worwood, Daniel&lt;/author&gt;&lt;author&gt;Barai, Anup&lt;/author&gt;&lt;author&gt;Widanage, Widanalage Dhammika&lt;/author&gt;&lt;author&gt;Marco, James&lt;/author&gt;&lt;/authors&gt;&lt;/contributors&gt;&lt;titles&gt;&lt;title&gt;Duty-cycle characterisation of large-format automotive lithium ion pouch cells for high performance vehicle applications&lt;/title&gt;&lt;secondary-title&gt;Journal of Energy Storage&lt;/secondary-title&gt;&lt;/titles&gt;&lt;periodical&gt;&lt;full-title&gt;Journal of Energy Storage&lt;/full-title&gt;&lt;/periodical&gt;&lt;pages&gt;170-184&lt;/pages&gt;&lt;volume&gt;19&lt;/volume&gt;&lt;dates&gt;&lt;year&gt;2018&lt;/year&gt;&lt;/dates&gt;&lt;isbn&gt;2352-152X&lt;/isbn&gt;&lt;urls&gt;&lt;/urls&gt;&lt;/record&gt;&lt;/Cite&gt;&lt;/EndNote&gt;</w:instrText>
      </w:r>
      <w:r w:rsidRPr="00563B00">
        <w:fldChar w:fldCharType="separate"/>
      </w:r>
      <w:r w:rsidRPr="00563B00">
        <w:rPr>
          <w:noProof/>
        </w:rPr>
        <w:t>(</w:t>
      </w:r>
      <w:hyperlink w:anchor="_ENREF_13" w:tooltip="Kellner, 2018 #39" w:history="1">
        <w:r w:rsidR="0012265E" w:rsidRPr="00563B00">
          <w:rPr>
            <w:noProof/>
          </w:rPr>
          <w:t>Kellner et al., 2018</w:t>
        </w:r>
      </w:hyperlink>
      <w:r w:rsidRPr="00563B00">
        <w:rPr>
          <w:noProof/>
        </w:rPr>
        <w:t>)</w:t>
      </w:r>
      <w:bookmarkEnd w:id="188"/>
      <w:bookmarkEnd w:id="189"/>
      <w:bookmarkEnd w:id="190"/>
      <w:r w:rsidRPr="00563B00">
        <w:fldChar w:fldCharType="end"/>
      </w:r>
    </w:p>
    <w:p w14:paraId="553ACFD3" w14:textId="6A06D012" w:rsidR="007E20B4" w:rsidRPr="00563B00" w:rsidRDefault="007E20B4" w:rsidP="00C820E3">
      <w:pPr>
        <w:spacing w:line="360" w:lineRule="auto"/>
        <w:jc w:val="both"/>
      </w:pPr>
      <w:r w:rsidRPr="00563B00">
        <w:rPr>
          <w:rFonts w:eastAsiaTheme="minorEastAsia"/>
        </w:rPr>
        <w:t xml:space="preserve">The </w:t>
      </w:r>
      <w:r w:rsidRPr="00563B00">
        <w:t>internal resistance</w:t>
      </w:r>
      <w:r w:rsidRPr="00563B00">
        <w:rPr>
          <w:rFonts w:eastAsiaTheme="minorEastAsia"/>
        </w:rPr>
        <w:t xml:space="preserve"> value used in </w:t>
      </w:r>
      <w:r w:rsidRPr="00563B00">
        <w:t xml:space="preserve">this project was constant, 1.33e-3 Ohms, throughout the entire discharge. This value was stated in the literature given for the XALT Energy® 53Ah NMC pouch cell. However, in reality, the internal resistance is a function of the state of charge of </w:t>
      </w:r>
      <w:r w:rsidRPr="00563B00">
        <w:lastRenderedPageBreak/>
        <w:t xml:space="preserve">the cell itself. </w:t>
      </w:r>
      <w:r w:rsidRPr="00563B00">
        <w:fldChar w:fldCharType="begin"/>
      </w:r>
      <w:r w:rsidRPr="00563B00">
        <w:instrText xml:space="preserve"> REF _Ref38738647 \h </w:instrText>
      </w:r>
      <w:r w:rsidR="00C820E3" w:rsidRPr="00563B00">
        <w:instrText xml:space="preserve"> \* MERGEFORMAT </w:instrText>
      </w:r>
      <w:r w:rsidRPr="00563B00">
        <w:fldChar w:fldCharType="separate"/>
      </w:r>
      <w:r w:rsidR="005C3FF6" w:rsidRPr="00563B00">
        <w:t xml:space="preserve">Figure </w:t>
      </w:r>
      <w:r w:rsidR="005C3FF6">
        <w:rPr>
          <w:noProof/>
        </w:rPr>
        <w:t>28</w:t>
      </w:r>
      <w:r w:rsidRPr="00563B00">
        <w:fldChar w:fldCharType="end"/>
      </w:r>
      <w:r w:rsidRPr="00563B00">
        <w:t xml:space="preserve"> shows that at the start of the discharge process, the resistance can be as large as 1.6e-3 Ohms </w:t>
      </w:r>
      <w:r w:rsidRPr="00563B00">
        <w:fldChar w:fldCharType="begin"/>
      </w:r>
      <w:r w:rsidRPr="00563B00">
        <w:instrText xml:space="preserve"> ADDIN EN.CITE &lt;EndNote&gt;&lt;Cite&gt;&lt;Author&gt;Kellner&lt;/Author&gt;&lt;Year&gt;2018&lt;/Year&gt;&lt;RecNum&gt;39&lt;/RecNum&gt;&lt;DisplayText&gt;(Kellner et al., 2018)&lt;/DisplayText&gt;&lt;record&gt;&lt;rec-number&gt;39&lt;/rec-number&gt;&lt;foreign-keys&gt;&lt;key app="EN" db-id="5tpze92pu5wfaze2dpbpwa0ivxzstt2dvx09" timestamp="1587293956"&gt;39&lt;/key&gt;&lt;/foreign-keys&gt;&lt;ref-type name="Journal Article"&gt;17&lt;/ref-type&gt;&lt;contributors&gt;&lt;authors&gt;&lt;author&gt;Kellner, Quirin&lt;/author&gt;&lt;author&gt;Worwood, Daniel&lt;/author&gt;&lt;author&gt;Barai, Anup&lt;/author&gt;&lt;author&gt;Widanage, Widanalage Dhammika&lt;/author&gt;&lt;author&gt;Marco, James&lt;/author&gt;&lt;/authors&gt;&lt;/contributors&gt;&lt;titles&gt;&lt;title&gt;Duty-cycle characterisation of large-format automotive lithium ion pouch cells for high performance vehicle applications&lt;/title&gt;&lt;secondary-title&gt;Journal of Energy Storage&lt;/secondary-title&gt;&lt;/titles&gt;&lt;periodical&gt;&lt;full-title&gt;Journal of Energy Storage&lt;/full-title&gt;&lt;/periodical&gt;&lt;pages&gt;170-184&lt;/pages&gt;&lt;volume&gt;19&lt;/volume&gt;&lt;dates&gt;&lt;year&gt;2018&lt;/year&gt;&lt;/dates&gt;&lt;isbn&gt;2352-152X&lt;/isbn&gt;&lt;urls&gt;&lt;/urls&gt;&lt;/record&gt;&lt;/Cite&gt;&lt;/EndNote&gt;</w:instrText>
      </w:r>
      <w:r w:rsidRPr="00563B00">
        <w:fldChar w:fldCharType="separate"/>
      </w:r>
      <w:r w:rsidRPr="00563B00">
        <w:rPr>
          <w:noProof/>
        </w:rPr>
        <w:t>(</w:t>
      </w:r>
      <w:hyperlink w:anchor="_ENREF_13" w:tooltip="Kellner, 2018 #39" w:history="1">
        <w:r w:rsidR="0012265E" w:rsidRPr="00563B00">
          <w:rPr>
            <w:noProof/>
          </w:rPr>
          <w:t>Kellner et al., 2018</w:t>
        </w:r>
      </w:hyperlink>
      <w:r w:rsidRPr="00563B00">
        <w:rPr>
          <w:noProof/>
        </w:rPr>
        <w:t>)</w:t>
      </w:r>
      <w:r w:rsidRPr="00563B00">
        <w:fldChar w:fldCharType="end"/>
      </w:r>
      <w:r w:rsidRPr="00563B00">
        <w:t>. However, for the majority of the discharge process, the internal resistance is between 1.3e-3 and 1.4e-3, making the approximation of 1.33e-3 suitable.</w:t>
      </w:r>
    </w:p>
    <w:p w14:paraId="4C43A798" w14:textId="77777777" w:rsidR="007E20B4" w:rsidRPr="00563B00" w:rsidRDefault="007E20B4" w:rsidP="00C820E3">
      <w:pPr>
        <w:pStyle w:val="Heading3"/>
        <w:spacing w:line="360" w:lineRule="auto"/>
      </w:pPr>
      <w:bookmarkStart w:id="191" w:name="_Toc38896109"/>
      <w:r w:rsidRPr="00563B00">
        <w:t>Effect of nearby cells</w:t>
      </w:r>
      <w:bookmarkEnd w:id="191"/>
    </w:p>
    <w:p w14:paraId="5A81592B" w14:textId="77777777" w:rsidR="007E20B4" w:rsidRPr="00563B00" w:rsidRDefault="007E20B4" w:rsidP="00C820E3">
      <w:pPr>
        <w:spacing w:line="360" w:lineRule="auto"/>
        <w:jc w:val="both"/>
      </w:pPr>
      <w:r w:rsidRPr="00563B00">
        <w:t>One of the challenges of correctly modelling electric vehicle battery cells is the fact that the nearby cells can often have a great effect on the maximum temperatures achieved within a single cell. Radiation from adjacent cells will increase the temperature of the cell as well as increasing the temperature of the surrounding air. Also, efficiently designing the electrical configuration of the cells can help reduce temperatures, as the current flowing through a single cell can be optimised through the use of a proper circuit.</w:t>
      </w:r>
    </w:p>
    <w:p w14:paraId="2F46B67E" w14:textId="77777777" w:rsidR="007E20B4" w:rsidRPr="00563B00" w:rsidRDefault="007E20B4" w:rsidP="00C820E3">
      <w:pPr>
        <w:spacing w:line="360" w:lineRule="auto"/>
      </w:pPr>
    </w:p>
    <w:p w14:paraId="5966A02F" w14:textId="6513886C" w:rsidR="007E20B4" w:rsidRPr="00563B00" w:rsidRDefault="007E20B4" w:rsidP="00C820E3">
      <w:pPr>
        <w:pStyle w:val="Heading2"/>
        <w:spacing w:line="360" w:lineRule="auto"/>
      </w:pPr>
      <w:bookmarkStart w:id="192" w:name="_Toc38896110"/>
      <w:r w:rsidRPr="00563B00">
        <w:t>Future work</w:t>
      </w:r>
      <w:bookmarkEnd w:id="192"/>
    </w:p>
    <w:p w14:paraId="083EC312" w14:textId="77777777" w:rsidR="00605443" w:rsidRPr="00563B00" w:rsidRDefault="00605443" w:rsidP="00605443">
      <w:pPr>
        <w:pStyle w:val="Heading3"/>
        <w:spacing w:line="360" w:lineRule="auto"/>
      </w:pPr>
      <w:bookmarkStart w:id="193" w:name="_Toc38896111"/>
      <w:r w:rsidRPr="00563B00">
        <w:t>Applying heterogeneous steady thermo-physical properties</w:t>
      </w:r>
      <w:bookmarkEnd w:id="193"/>
    </w:p>
    <w:p w14:paraId="39658F7F" w14:textId="69D0AA12" w:rsidR="00605443" w:rsidRPr="00563B00" w:rsidRDefault="00605443" w:rsidP="00605443">
      <w:pPr>
        <w:spacing w:line="360" w:lineRule="auto"/>
        <w:jc w:val="both"/>
      </w:pPr>
      <w:r w:rsidRPr="00563B00">
        <w:t xml:space="preserve">An assumption is made that the entirety of the battery cell is homogenously composed of the same thermo-physical properties unless otherwise defined. This, in reality, is not accurate, as the composition of the internals of the battery cell leads to a distortion of this continuity assumption. The cathode and anode as well the separator plates will have different conductivities and each will affect the thermal patterns developed in the cell. Furthermore, the accuracy of this model is hindered by the assumption that the internal properties of the cell remain constant throughout the discharging process. However, in reality, there is a significant relationship between the state of charge of the cell and the physical properties the battery exhibits. For all the parameters set in this code, the values used were taken at 50% state of charge, which is the midpoint of the discharge. As a result, a certain level of accuracy is lost in the process. In the future, it would be beneficial to vary the values set in </w:t>
      </w:r>
      <w:r w:rsidRPr="00563B00">
        <w:fldChar w:fldCharType="begin"/>
      </w:r>
      <w:r w:rsidRPr="00563B00">
        <w:instrText xml:space="preserve"> REF _Ref38663792 \h  \* MERGEFORMAT </w:instrText>
      </w:r>
      <w:r w:rsidRPr="00563B00">
        <w:fldChar w:fldCharType="separate"/>
      </w:r>
      <w:r w:rsidR="005C3FF6" w:rsidRPr="00563B00">
        <w:t xml:space="preserve">Table </w:t>
      </w:r>
      <w:r w:rsidR="005C3FF6">
        <w:rPr>
          <w:noProof/>
        </w:rPr>
        <w:t>4</w:t>
      </w:r>
      <w:r w:rsidRPr="00563B00">
        <w:fldChar w:fldCharType="end"/>
      </w:r>
      <w:r w:rsidRPr="00563B00">
        <w:t>, as functions of the state of charge. Several research projects have investigated this and have developed formulae approximating voltage, thermal conductivity, and entropy change as functions of the state of charge.</w:t>
      </w:r>
    </w:p>
    <w:p w14:paraId="511C0536" w14:textId="072F7B4C" w:rsidR="007E20B4" w:rsidRPr="00563B00" w:rsidRDefault="007E20B4" w:rsidP="00C820E3">
      <w:pPr>
        <w:pStyle w:val="Heading3"/>
        <w:spacing w:line="360" w:lineRule="auto"/>
      </w:pPr>
      <w:bookmarkStart w:id="194" w:name="_Toc38896112"/>
      <w:r w:rsidRPr="00563B00">
        <w:t>Simulating entire load cycles</w:t>
      </w:r>
      <w:bookmarkEnd w:id="194"/>
    </w:p>
    <w:p w14:paraId="3B00D62A" w14:textId="5F53B3C8" w:rsidR="007E20B4" w:rsidRPr="00563B00" w:rsidRDefault="007E20B4" w:rsidP="00C820E3">
      <w:pPr>
        <w:spacing w:line="360" w:lineRule="auto"/>
        <w:jc w:val="both"/>
      </w:pPr>
      <w:r w:rsidRPr="00563B00">
        <w:t xml:space="preserve">The next step in developing the code is to model an entire loading cycle of the battery cell to investigate the effect of one typical loading cycle on the temperature of the cell. To do this </w:t>
      </w:r>
      <w:r w:rsidRPr="00563B00">
        <w:lastRenderedPageBreak/>
        <w:t xml:space="preserve">the heat generation terms will be a function of time, matching the testing schedule illustrated in </w:t>
      </w:r>
      <w:r w:rsidRPr="00563B00">
        <w:fldChar w:fldCharType="begin"/>
      </w:r>
      <w:r w:rsidRPr="00563B00">
        <w:instrText xml:space="preserve"> REF _Ref38642734 \h  \* MERGEFORMAT </w:instrText>
      </w:r>
      <w:r w:rsidRPr="00563B00">
        <w:fldChar w:fldCharType="separate"/>
      </w:r>
      <w:r w:rsidR="005C3FF6" w:rsidRPr="00563B00">
        <w:t xml:space="preserve">Figure </w:t>
      </w:r>
      <w:r w:rsidR="005C3FF6">
        <w:rPr>
          <w:noProof/>
        </w:rPr>
        <w:t>29</w:t>
      </w:r>
      <w:r w:rsidRPr="00563B00">
        <w:fldChar w:fldCharType="end"/>
      </w:r>
      <w:r w:rsidRPr="00563B00">
        <w:t xml:space="preserve">, which is adapted from research done by the University of Waterloo </w:t>
      </w:r>
      <w:r w:rsidRPr="00563B00">
        <w:fldChar w:fldCharType="begin"/>
      </w:r>
      <w:r w:rsidRPr="00563B00">
        <w:instrText xml:space="preserve"> ADDIN EN.CITE &lt;EndNote&gt;&lt;Cite&gt;&lt;Author&gt;Chen&lt;/Author&gt;&lt;Year&gt;2013&lt;/Year&gt;&lt;RecNum&gt;18&lt;/RecNum&gt;&lt;DisplayText&gt;(Chen, 2013)&lt;/DisplayText&gt;&lt;record&gt;&lt;rec-number&gt;18&lt;/rec-number&gt;&lt;foreign-keys&gt;&lt;key app="EN" db-id="5tpze92pu5wfaze2dpbpwa0ivxzstt2dvx09" timestamp="1573155906"&gt;18&lt;/key&gt;&lt;/foreign-keys&gt;&lt;ref-type name="Thesis"&gt;32&lt;/ref-type&gt;&lt;contributors&gt;&lt;authors&gt;&lt;author&gt;Chen, Kaiwei&lt;/author&gt;&lt;/authors&gt;&lt;/contributors&gt;&lt;titles&gt;&lt;title&gt;Heat Generation Measurements of Prismatic Lithium Ion Batteries&lt;/title&gt;&lt;/titles&gt;&lt;dates&gt;&lt;year&gt;2013&lt;/year&gt;&lt;/dates&gt;&lt;publisher&gt;University of Waterloo&lt;/publisher&gt;&lt;urls&gt;&lt;/urls&gt;&lt;/record&gt;&lt;/Cite&gt;&lt;/EndNote&gt;</w:instrText>
      </w:r>
      <w:r w:rsidRPr="00563B00">
        <w:fldChar w:fldCharType="separate"/>
      </w:r>
      <w:r w:rsidRPr="00563B00">
        <w:rPr>
          <w:noProof/>
        </w:rPr>
        <w:t>(</w:t>
      </w:r>
      <w:hyperlink w:anchor="_ENREF_3" w:tooltip="Chen, 2013 #18" w:history="1">
        <w:r w:rsidR="0012265E" w:rsidRPr="00563B00">
          <w:rPr>
            <w:noProof/>
          </w:rPr>
          <w:t>Chen, 2013</w:t>
        </w:r>
      </w:hyperlink>
      <w:r w:rsidRPr="00563B00">
        <w:rPr>
          <w:noProof/>
        </w:rPr>
        <w:t>)</w:t>
      </w:r>
      <w:r w:rsidRPr="00563B00">
        <w:fldChar w:fldCharType="end"/>
      </w:r>
      <w:r w:rsidRPr="00563B00">
        <w:t>. Heat is generated by the battery during the charging section (80-120mins) and the temperature continues to rise until the resting section starts at the 120-minute mark. During the resting stage, there is time for heat to be transferred away from the battery and the temperature to drop to cooler levels. After that, there is a discharging stage which starts at 250mins until the 540-minute mark. It is expected that the greatest temperature will be at the 120 min mark and the next highest would be at the 540-minute mark after charging is complete.</w:t>
      </w:r>
    </w:p>
    <w:p w14:paraId="2A24D22A" w14:textId="77777777" w:rsidR="007E20B4" w:rsidRPr="00563B00" w:rsidRDefault="007E20B4" w:rsidP="00C820E3">
      <w:pPr>
        <w:keepNext/>
        <w:spacing w:line="360" w:lineRule="auto"/>
        <w:jc w:val="center"/>
      </w:pPr>
      <w:r w:rsidRPr="00563B00">
        <w:rPr>
          <w:noProof/>
        </w:rPr>
        <w:drawing>
          <wp:inline distT="0" distB="0" distL="0" distR="0" wp14:anchorId="4F9B081A" wp14:editId="0CB3E9A2">
            <wp:extent cx="4276090" cy="2581910"/>
            <wp:effectExtent l="0" t="0" r="0" b="3175"/>
            <wp:docPr id="53" name="Picture 5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screenshot of a cell phon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276090" cy="2581910"/>
                    </a:xfrm>
                    <a:prstGeom prst="rect">
                      <a:avLst/>
                    </a:prstGeom>
                    <a:noFill/>
                    <a:ln>
                      <a:noFill/>
                    </a:ln>
                  </pic:spPr>
                </pic:pic>
              </a:graphicData>
            </a:graphic>
          </wp:inline>
        </w:drawing>
      </w:r>
    </w:p>
    <w:p w14:paraId="3AF1D537" w14:textId="2924D740" w:rsidR="007E20B4" w:rsidRPr="00563B00" w:rsidRDefault="007E20B4" w:rsidP="007F7C6F">
      <w:pPr>
        <w:pStyle w:val="Caption"/>
        <w:spacing w:line="360" w:lineRule="auto"/>
        <w:jc w:val="center"/>
      </w:pPr>
      <w:bookmarkStart w:id="195" w:name="_Ref38642734"/>
      <w:bookmarkStart w:id="196" w:name="_Toc38637515"/>
      <w:bookmarkStart w:id="197" w:name="_Toc38203368"/>
      <w:bookmarkStart w:id="198" w:name="_Toc37886968"/>
      <w:bookmarkStart w:id="199" w:name="_Toc38884253"/>
      <w:r w:rsidRPr="00563B00">
        <w:t xml:space="preserve">Figure </w:t>
      </w:r>
      <w:r w:rsidRPr="00563B00">
        <w:fldChar w:fldCharType="begin"/>
      </w:r>
      <w:r w:rsidRPr="00563B00">
        <w:instrText xml:space="preserve"> SEQ Figure \* ARABIC </w:instrText>
      </w:r>
      <w:r w:rsidRPr="00563B00">
        <w:fldChar w:fldCharType="separate"/>
      </w:r>
      <w:r w:rsidR="005C3FF6">
        <w:rPr>
          <w:noProof/>
        </w:rPr>
        <w:t>29</w:t>
      </w:r>
      <w:r w:rsidRPr="00563B00">
        <w:fldChar w:fldCharType="end"/>
      </w:r>
      <w:bookmarkEnd w:id="195"/>
      <w:r w:rsidRPr="00563B00">
        <w:t xml:space="preserve"> Testing schedules for current(A) for Li-ion battery examination </w:t>
      </w:r>
      <w:r w:rsidRPr="00563B00">
        <w:fldChar w:fldCharType="begin"/>
      </w:r>
      <w:r w:rsidRPr="00563B00">
        <w:instrText xml:space="preserve"> ADDIN EN.CITE &lt;EndNote&gt;&lt;Cite&gt;&lt;Author&gt;Chen&lt;/Author&gt;&lt;Year&gt;2013&lt;/Year&gt;&lt;RecNum&gt;18&lt;/RecNum&gt;&lt;DisplayText&gt;(Chen, 2013)&lt;/DisplayText&gt;&lt;record&gt;&lt;rec-number&gt;18&lt;/rec-number&gt;&lt;foreign-keys&gt;&lt;key app="EN" db-id="5tpze92pu5wfaze2dpbpwa0ivxzstt2dvx09" timestamp="1573155906"&gt;18&lt;/key&gt;&lt;/foreign-keys&gt;&lt;ref-type name="Thesis"&gt;32&lt;/ref-type&gt;&lt;contributors&gt;&lt;authors&gt;&lt;author&gt;Chen, Kaiwei&lt;/author&gt;&lt;/authors&gt;&lt;/contributors&gt;&lt;titles&gt;&lt;title&gt;Heat Generation Measurements of Prismatic Lithium Ion Batteries&lt;/title&gt;&lt;/titles&gt;&lt;dates&gt;&lt;year&gt;2013&lt;/year&gt;&lt;/dates&gt;&lt;publisher&gt;University of Waterloo&lt;/publisher&gt;&lt;urls&gt;&lt;/urls&gt;&lt;/record&gt;&lt;/Cite&gt;&lt;/EndNote&gt;</w:instrText>
      </w:r>
      <w:r w:rsidRPr="00563B00">
        <w:fldChar w:fldCharType="separate"/>
      </w:r>
      <w:r w:rsidRPr="00563B00">
        <w:rPr>
          <w:noProof/>
        </w:rPr>
        <w:t>(</w:t>
      </w:r>
      <w:hyperlink w:anchor="_ENREF_3" w:tooltip="Chen, 2013 #18" w:history="1">
        <w:r w:rsidR="0012265E" w:rsidRPr="00563B00">
          <w:rPr>
            <w:noProof/>
          </w:rPr>
          <w:t>Chen, 2013</w:t>
        </w:r>
      </w:hyperlink>
      <w:r w:rsidRPr="00563B00">
        <w:rPr>
          <w:noProof/>
        </w:rPr>
        <w:t>)</w:t>
      </w:r>
      <w:bookmarkEnd w:id="196"/>
      <w:bookmarkEnd w:id="197"/>
      <w:bookmarkEnd w:id="198"/>
      <w:bookmarkEnd w:id="199"/>
      <w:r w:rsidRPr="00563B00">
        <w:fldChar w:fldCharType="end"/>
      </w:r>
    </w:p>
    <w:p w14:paraId="6A8D6543" w14:textId="77777777" w:rsidR="007E20B4" w:rsidRPr="00563B00" w:rsidRDefault="007E20B4" w:rsidP="00C820E3">
      <w:pPr>
        <w:pStyle w:val="Heading3"/>
        <w:spacing w:line="360" w:lineRule="auto"/>
      </w:pPr>
      <w:bookmarkStart w:id="200" w:name="_Toc38896113"/>
      <w:r w:rsidRPr="00563B00">
        <w:t>Simulating battery cell degradation</w:t>
      </w:r>
      <w:bookmarkEnd w:id="200"/>
    </w:p>
    <w:p w14:paraId="64DDEE46" w14:textId="52B1B830" w:rsidR="00A32273" w:rsidRPr="00563B00" w:rsidRDefault="00A32273" w:rsidP="00A32273">
      <w:pPr>
        <w:spacing w:line="360" w:lineRule="auto"/>
        <w:jc w:val="both"/>
      </w:pPr>
      <w:r w:rsidRPr="00563B00">
        <w:t xml:space="preserve">Another aspect to consider in the future is investigating the degradation of the lithium-ion cells over more cycles. The current model works on the assumption that no degradation occurs as a result of previous loading cycles, which is inaccurate. One way in which the current model can be adjusted is by creating an external database that stores data from previous load cycle simulations and the code then uses that data to calculate potential losses in the capacity of the cell. It is then useful to continue that investigation, to examine the long-term effect of many loading cycles can have on battery performance. This is important to the subject of thermal management systems as battery lifespans can be greatly improved by effectively monitoring and controlling cell temperatures. In reality, electric vehicle batteries can lose up to 40% of their capacity over 5 years. Research conducted at Columbia University indicated </w:t>
      </w:r>
      <w:r w:rsidRPr="00563B00">
        <w:lastRenderedPageBreak/>
        <w:t>that about 90%  of the battery capacity can be saved over 5 years, by simply keeping the cell temperature below 25</w:t>
      </w:r>
      <w:r>
        <w:sym w:font="Symbol" w:char="F0B0"/>
      </w:r>
      <w:r w:rsidRPr="00563B00">
        <w:t xml:space="preserve">C, </w:t>
      </w:r>
      <w:r w:rsidRPr="00563B00">
        <w:fldChar w:fldCharType="begin"/>
      </w:r>
      <w:r w:rsidRPr="00563B00">
        <w:instrText xml:space="preserve"> ADDIN EN.CITE &lt;EndNote&gt;&lt;Cite&gt;&lt;Author&gt;Xu&lt;/Author&gt;&lt;Year&gt;2016&lt;/Year&gt;&lt;RecNum&gt;38&lt;/RecNum&gt;&lt;DisplayText&gt;(Xu et al., 2016)&lt;/DisplayText&gt;&lt;record&gt;&lt;rec-number&gt;38&lt;/rec-number&gt;&lt;foreign-keys&gt;&lt;key app="EN" db-id="5tpze92pu5wfaze2dpbpwa0ivxzstt2dvx09" timestamp="1587141954"&gt;38&lt;/key&gt;&lt;/foreign-keys&gt;&lt;ref-type name="Journal Article"&gt;17&lt;/ref-type&gt;&lt;contributors&gt;&lt;authors&gt;&lt;author&gt;Xu, Bolun&lt;/author&gt;&lt;author&gt;Oudalov, Alexandre&lt;/author&gt;&lt;author&gt;Ulbig, Andreas&lt;/author&gt;&lt;author&gt;Andersson, Göran&lt;/author&gt;&lt;author&gt;Kirschen, Daniel S&lt;/author&gt;&lt;/authors&gt;&lt;/contributors&gt;&lt;titles&gt;&lt;title&gt;Modeling of lithium-ion battery degradation for cell life assessment&lt;/title&gt;&lt;secondary-title&gt;IEEE Transactions on Smart Grid&lt;/secondary-title&gt;&lt;/titles&gt;&lt;periodical&gt;&lt;full-title&gt;IEEE Transactions on Smart Grid&lt;/full-title&gt;&lt;/periodical&gt;&lt;pages&gt;1131-1140&lt;/pages&gt;&lt;volume&gt;9&lt;/volume&gt;&lt;number&gt;2&lt;/number&gt;&lt;dates&gt;&lt;year&gt;2016&lt;/year&gt;&lt;/dates&gt;&lt;isbn&gt;1949-3053&lt;/isbn&gt;&lt;urls&gt;&lt;/urls&gt;&lt;/record&gt;&lt;/Cite&gt;&lt;/EndNote&gt;</w:instrText>
      </w:r>
      <w:r w:rsidRPr="00563B00">
        <w:fldChar w:fldCharType="separate"/>
      </w:r>
      <w:r w:rsidRPr="00563B00">
        <w:rPr>
          <w:noProof/>
        </w:rPr>
        <w:t>(</w:t>
      </w:r>
      <w:hyperlink w:anchor="_ENREF_27" w:tooltip="Xu, 2016 #38" w:history="1">
        <w:r w:rsidRPr="00563B00">
          <w:rPr>
            <w:noProof/>
          </w:rPr>
          <w:t>Xu et al., 2016</w:t>
        </w:r>
      </w:hyperlink>
      <w:r w:rsidRPr="00563B00">
        <w:rPr>
          <w:noProof/>
        </w:rPr>
        <w:t>)</w:t>
      </w:r>
      <w:r w:rsidRPr="00563B00">
        <w:fldChar w:fldCharType="end"/>
      </w:r>
      <w:r w:rsidRPr="00563B00">
        <w:t xml:space="preserve">, as shown in </w:t>
      </w:r>
      <w:r w:rsidRPr="00563B00">
        <w:fldChar w:fldCharType="begin"/>
      </w:r>
      <w:r w:rsidRPr="00563B00">
        <w:instrText xml:space="preserve"> REF _Ref38800384 \h </w:instrText>
      </w:r>
      <w:r w:rsidRPr="00563B00">
        <w:fldChar w:fldCharType="separate"/>
      </w:r>
      <w:r w:rsidR="005C3FF6" w:rsidRPr="00563B00">
        <w:t xml:space="preserve">Figure </w:t>
      </w:r>
      <w:r w:rsidR="005C3FF6">
        <w:rPr>
          <w:noProof/>
        </w:rPr>
        <w:t>30</w:t>
      </w:r>
      <w:r w:rsidRPr="00563B00">
        <w:fldChar w:fldCharType="end"/>
      </w:r>
      <w:r w:rsidRPr="00563B00">
        <w:t>.</w:t>
      </w:r>
    </w:p>
    <w:p w14:paraId="41FF7E4B" w14:textId="77777777" w:rsidR="007E20B4" w:rsidRPr="00563B00" w:rsidRDefault="007E20B4" w:rsidP="00C820E3">
      <w:pPr>
        <w:keepNext/>
        <w:spacing w:line="360" w:lineRule="auto"/>
        <w:jc w:val="center"/>
      </w:pPr>
      <w:r w:rsidRPr="00563B00">
        <w:rPr>
          <w:noProof/>
        </w:rPr>
        <w:drawing>
          <wp:inline distT="0" distB="0" distL="0" distR="0" wp14:anchorId="595981F7" wp14:editId="29C3A7ED">
            <wp:extent cx="3677920" cy="1979542"/>
            <wp:effectExtent l="0" t="0" r="5080" b="1905"/>
            <wp:docPr id="56" name="Picture 5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 close up of a map&#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99139" cy="1990962"/>
                    </a:xfrm>
                    <a:prstGeom prst="rect">
                      <a:avLst/>
                    </a:prstGeom>
                    <a:noFill/>
                    <a:ln>
                      <a:noFill/>
                    </a:ln>
                  </pic:spPr>
                </pic:pic>
              </a:graphicData>
            </a:graphic>
          </wp:inline>
        </w:drawing>
      </w:r>
    </w:p>
    <w:p w14:paraId="019CE2C9" w14:textId="06F3E920" w:rsidR="007E20B4" w:rsidRPr="00563B00" w:rsidRDefault="007E20B4" w:rsidP="00C820E3">
      <w:pPr>
        <w:pStyle w:val="Caption"/>
        <w:spacing w:line="360" w:lineRule="auto"/>
        <w:jc w:val="center"/>
      </w:pPr>
      <w:bookmarkStart w:id="201" w:name="_Ref38800384"/>
      <w:bookmarkStart w:id="202" w:name="_Toc38637516"/>
      <w:bookmarkStart w:id="203" w:name="_Toc38203369"/>
      <w:bookmarkStart w:id="204" w:name="_Toc38884254"/>
      <w:r w:rsidRPr="00563B00">
        <w:t xml:space="preserve">Figure </w:t>
      </w:r>
      <w:r w:rsidRPr="00563B00">
        <w:fldChar w:fldCharType="begin"/>
      </w:r>
      <w:r w:rsidRPr="00563B00">
        <w:instrText xml:space="preserve"> SEQ Figure \* ARABIC </w:instrText>
      </w:r>
      <w:r w:rsidRPr="00563B00">
        <w:fldChar w:fldCharType="separate"/>
      </w:r>
      <w:r w:rsidR="005C3FF6">
        <w:rPr>
          <w:noProof/>
        </w:rPr>
        <w:t>30</w:t>
      </w:r>
      <w:r w:rsidRPr="00563B00">
        <w:fldChar w:fldCharType="end"/>
      </w:r>
      <w:bookmarkEnd w:id="201"/>
      <w:r w:rsidRPr="00563B00">
        <w:t xml:space="preserve"> Calendar ageing with varying temperature at 50% SoC </w:t>
      </w:r>
      <w:r w:rsidRPr="00563B00">
        <w:fldChar w:fldCharType="begin"/>
      </w:r>
      <w:r w:rsidRPr="00563B00">
        <w:instrText xml:space="preserve"> ADDIN EN.CITE &lt;EndNote&gt;&lt;Cite&gt;&lt;Author&gt;Xu&lt;/Author&gt;&lt;Year&gt;2016&lt;/Year&gt;&lt;RecNum&gt;38&lt;/RecNum&gt;&lt;DisplayText&gt;(Xu et al., 2016)&lt;/DisplayText&gt;&lt;record&gt;&lt;rec-number&gt;38&lt;/rec-number&gt;&lt;foreign-keys&gt;&lt;key app="EN" db-id="5tpze92pu5wfaze2dpbpwa0ivxzstt2dvx09" timestamp="1587141954"&gt;38&lt;/key&gt;&lt;/foreign-keys&gt;&lt;ref-type name="Journal Article"&gt;17&lt;/ref-type&gt;&lt;contributors&gt;&lt;authors&gt;&lt;author&gt;Xu, Bolun&lt;/author&gt;&lt;author&gt;Oudalov, Alexandre&lt;/author&gt;&lt;author&gt;Ulbig, Andreas&lt;/author&gt;&lt;author&gt;Andersson, Göran&lt;/author&gt;&lt;author&gt;Kirschen, Daniel S&lt;/author&gt;&lt;/authors&gt;&lt;/contributors&gt;&lt;titles&gt;&lt;title&gt;Modeling of lithium-ion battery degradation for cell life assessment&lt;/title&gt;&lt;secondary-title&gt;IEEE Transactions on Smart Grid&lt;/secondary-title&gt;&lt;/titles&gt;&lt;periodical&gt;&lt;full-title&gt;IEEE Transactions on Smart Grid&lt;/full-title&gt;&lt;/periodical&gt;&lt;pages&gt;1131-1140&lt;/pages&gt;&lt;volume&gt;9&lt;/volume&gt;&lt;number&gt;2&lt;/number&gt;&lt;dates&gt;&lt;year&gt;2016&lt;/year&gt;&lt;/dates&gt;&lt;isbn&gt;1949-3053&lt;/isbn&gt;&lt;urls&gt;&lt;/urls&gt;&lt;/record&gt;&lt;/Cite&gt;&lt;/EndNote&gt;</w:instrText>
      </w:r>
      <w:r w:rsidRPr="00563B00">
        <w:fldChar w:fldCharType="separate"/>
      </w:r>
      <w:r w:rsidRPr="00563B00">
        <w:rPr>
          <w:noProof/>
        </w:rPr>
        <w:t>(</w:t>
      </w:r>
      <w:hyperlink w:anchor="_ENREF_27" w:tooltip="Xu, 2016 #38" w:history="1">
        <w:r w:rsidR="0012265E" w:rsidRPr="00563B00">
          <w:rPr>
            <w:noProof/>
          </w:rPr>
          <w:t>Xu et al., 2016</w:t>
        </w:r>
      </w:hyperlink>
      <w:r w:rsidRPr="00563B00">
        <w:rPr>
          <w:noProof/>
        </w:rPr>
        <w:t>)</w:t>
      </w:r>
      <w:bookmarkEnd w:id="202"/>
      <w:bookmarkEnd w:id="203"/>
      <w:bookmarkEnd w:id="204"/>
      <w:r w:rsidRPr="00563B00">
        <w:fldChar w:fldCharType="end"/>
      </w:r>
    </w:p>
    <w:p w14:paraId="7AB4DCD5" w14:textId="77777777" w:rsidR="007E20B4" w:rsidRPr="00563B00" w:rsidRDefault="007E20B4" w:rsidP="00C820E3">
      <w:pPr>
        <w:pStyle w:val="Heading3"/>
        <w:spacing w:line="360" w:lineRule="auto"/>
      </w:pPr>
      <w:bookmarkStart w:id="205" w:name="_Toc38896114"/>
      <w:r w:rsidRPr="00563B00">
        <w:t>Effect of initial cell and ambient temperature</w:t>
      </w:r>
      <w:bookmarkEnd w:id="205"/>
    </w:p>
    <w:p w14:paraId="0788D0D8" w14:textId="56432260" w:rsidR="007E20B4" w:rsidRPr="00563B00" w:rsidRDefault="007E20B4" w:rsidP="00C820E3">
      <w:pPr>
        <w:spacing w:line="360" w:lineRule="auto"/>
        <w:jc w:val="both"/>
      </w:pPr>
      <w:r w:rsidRPr="00563B00">
        <w:t xml:space="preserve">Two main factors that affect the final temperature of a battery cell after a discharge cycle are the initial cell condition/temperature and the ambient air temperature. A lower initial cell temperature will mean a lower average temperature during the initial operating stages, this can help improve battery life and reduce the risk of the thermal runaway. Furthermore, the ambient temperature is the main driving force for convection away from the cell. According to Newton’s Law of Cooling, the larger the temperature difference the greater the heat transfer rate, which in turn means the cooler the surface. Also, the initial cell temperature plays an important role in the internal resistance of the cell, at lower temperatures the cell exhibits significantly larger resistance. </w:t>
      </w:r>
      <w:r w:rsidR="00FE221D" w:rsidRPr="00563B00">
        <w:t>Shanghai Jiao Tong University investigated this and found that the internal resistance of a cell, at 50% state of charge, can increase by up to 44% when the temperature is dropped from 30C to 0C, as shown in Figure 31</w:t>
      </w:r>
      <w:r w:rsidRPr="00563B00">
        <w:t xml:space="preserve"> </w:t>
      </w:r>
      <w:r w:rsidRPr="00563B00">
        <w:fldChar w:fldCharType="begin"/>
      </w:r>
      <w:r w:rsidRPr="00563B00">
        <w:instrText xml:space="preserve"> ADDIN EN.CITE &lt;EndNote&gt;&lt;Cite&gt;&lt;Author&gt;Ma&lt;/Author&gt;&lt;Year&gt;2018&lt;/Year&gt;&lt;RecNum&gt;45&lt;/RecNum&gt;&lt;DisplayText&gt;(Ma et al., 2018)&lt;/DisplayText&gt;&lt;record&gt;&lt;rec-number&gt;45&lt;/rec-number&gt;&lt;foreign-keys&gt;&lt;key app="EN" db-id="5tpze92pu5wfaze2dpbpwa0ivxzstt2dvx09" timestamp="1587846741"&gt;45&lt;/key&gt;&lt;/foreign-keys&gt;&lt;ref-type name="Journal Article"&gt;17&lt;/ref-type&gt;&lt;contributors&gt;&lt;authors&gt;&lt;author&gt;Ma, Shuai&lt;/author&gt;&lt;author&gt;Jiang, Modi&lt;/author&gt;&lt;author&gt;Tao, Peng&lt;/author&gt;&lt;author&gt;Song, Chengyi&lt;/author&gt;&lt;author&gt;Wu, Jianbo&lt;/author&gt;&lt;author&gt;Wang, Jun&lt;/author&gt;&lt;author&gt;Deng, Tao&lt;/author&gt;&lt;author&gt;Shang, Wen&lt;/author&gt;&lt;/authors&gt;&lt;/contributors&gt;&lt;titles&gt;&lt;title&gt;Temperature effect and thermal impact in lithium-ion batteries: A review&lt;/title&gt;&lt;secondary-title&gt;Progress in Natural Science: Materials International&lt;/secondary-title&gt;&lt;/titles&gt;&lt;periodical&gt;&lt;full-title&gt;Progress in Natural Science: Materials International&lt;/full-title&gt;&lt;/periodical&gt;&lt;pages&gt;653-666&lt;/pages&gt;&lt;volume&gt;28&lt;/volume&gt;&lt;number&gt;6&lt;/number&gt;&lt;dates&gt;&lt;year&gt;2018&lt;/year&gt;&lt;/dates&gt;&lt;isbn&gt;1002-0071&lt;/isbn&gt;&lt;urls&gt;&lt;/urls&gt;&lt;/record&gt;&lt;/Cite&gt;&lt;/EndNote&gt;</w:instrText>
      </w:r>
      <w:r w:rsidRPr="00563B00">
        <w:fldChar w:fldCharType="separate"/>
      </w:r>
      <w:r w:rsidRPr="00563B00">
        <w:rPr>
          <w:noProof/>
        </w:rPr>
        <w:t>(</w:t>
      </w:r>
      <w:hyperlink w:anchor="_ENREF_17" w:tooltip="Ma, 2018 #45" w:history="1">
        <w:r w:rsidR="0012265E" w:rsidRPr="00563B00">
          <w:rPr>
            <w:noProof/>
          </w:rPr>
          <w:t>Ma et al., 2018</w:t>
        </w:r>
      </w:hyperlink>
      <w:r w:rsidRPr="00563B00">
        <w:rPr>
          <w:noProof/>
        </w:rPr>
        <w:t>)</w:t>
      </w:r>
      <w:r w:rsidRPr="00563B00">
        <w:fldChar w:fldCharType="end"/>
      </w:r>
      <w:r w:rsidRPr="00563B00">
        <w:t xml:space="preserve">.  </w:t>
      </w:r>
    </w:p>
    <w:p w14:paraId="26C0980E" w14:textId="77777777" w:rsidR="007E20B4" w:rsidRPr="00563B00" w:rsidRDefault="007E20B4" w:rsidP="00C820E3">
      <w:pPr>
        <w:keepNext/>
        <w:spacing w:line="360" w:lineRule="auto"/>
        <w:jc w:val="center"/>
      </w:pPr>
      <w:r w:rsidRPr="00563B00">
        <w:rPr>
          <w:noProof/>
        </w:rPr>
        <w:drawing>
          <wp:inline distT="0" distB="0" distL="0" distR="0" wp14:anchorId="608542B2" wp14:editId="735C9CC0">
            <wp:extent cx="2752090" cy="2016760"/>
            <wp:effectExtent l="0" t="0" r="381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52090" cy="2016760"/>
                    </a:xfrm>
                    <a:prstGeom prst="rect">
                      <a:avLst/>
                    </a:prstGeom>
                    <a:noFill/>
                    <a:ln>
                      <a:noFill/>
                    </a:ln>
                  </pic:spPr>
                </pic:pic>
              </a:graphicData>
            </a:graphic>
          </wp:inline>
        </w:drawing>
      </w:r>
    </w:p>
    <w:p w14:paraId="6CAFE777" w14:textId="7877E46F" w:rsidR="00FE221D" w:rsidRPr="00563B00" w:rsidRDefault="007E20B4" w:rsidP="009A52C5">
      <w:pPr>
        <w:pStyle w:val="Caption"/>
        <w:spacing w:line="360" w:lineRule="auto"/>
        <w:jc w:val="center"/>
      </w:pPr>
      <w:bookmarkStart w:id="206" w:name="_Toc38884255"/>
      <w:r w:rsidRPr="00563B00">
        <w:t xml:space="preserve">Figure </w:t>
      </w:r>
      <w:r w:rsidRPr="00563B00">
        <w:fldChar w:fldCharType="begin"/>
      </w:r>
      <w:r w:rsidRPr="00563B00">
        <w:instrText xml:space="preserve"> SEQ Figure \* ARABIC </w:instrText>
      </w:r>
      <w:r w:rsidRPr="00563B00">
        <w:fldChar w:fldCharType="separate"/>
      </w:r>
      <w:r w:rsidR="005C3FF6">
        <w:rPr>
          <w:noProof/>
        </w:rPr>
        <w:t>31</w:t>
      </w:r>
      <w:r w:rsidRPr="00563B00">
        <w:fldChar w:fldCharType="end"/>
      </w:r>
      <w:r w:rsidRPr="00563B00">
        <w:t xml:space="preserve"> Internal resistance variation with the mean cell temperature for a 30A current pulse</w:t>
      </w:r>
      <w:bookmarkEnd w:id="206"/>
    </w:p>
    <w:p w14:paraId="174C5F37" w14:textId="77777777" w:rsidR="00FE221D" w:rsidRPr="00563B00" w:rsidRDefault="00FE221D" w:rsidP="00FE221D">
      <w:pPr>
        <w:pStyle w:val="Heading2"/>
        <w:spacing w:line="360" w:lineRule="auto"/>
      </w:pPr>
      <w:bookmarkStart w:id="207" w:name="_Toc38896115"/>
      <w:r w:rsidRPr="00563B00">
        <w:lastRenderedPageBreak/>
        <w:t>Success of the numerical code</w:t>
      </w:r>
      <w:bookmarkEnd w:id="207"/>
    </w:p>
    <w:p w14:paraId="67ED8A7C" w14:textId="77777777" w:rsidR="00FE221D" w:rsidRPr="00563B00" w:rsidRDefault="00FE221D" w:rsidP="00FE221D">
      <w:pPr>
        <w:pStyle w:val="Heading3"/>
        <w:spacing w:line="360" w:lineRule="auto"/>
      </w:pPr>
      <w:bookmarkStart w:id="208" w:name="_Toc38896116"/>
      <w:r w:rsidRPr="00563B00">
        <w:t>Flexibility</w:t>
      </w:r>
      <w:bookmarkEnd w:id="208"/>
    </w:p>
    <w:p w14:paraId="680667B2" w14:textId="77777777" w:rsidR="00A32273" w:rsidRPr="00563B00" w:rsidRDefault="00A32273" w:rsidP="00A32273">
      <w:pPr>
        <w:spacing w:line="360" w:lineRule="auto"/>
        <w:jc w:val="both"/>
      </w:pPr>
      <w:r w:rsidRPr="00563B00">
        <w:t>The main feature of the code developed is the ability to change process parameters easily. Features of the battery cell such as thermal conductivity, density and specific heat capacity can be changed under the Battery and Thermal Characteristics section. This allows the model to be changed for different cell types not only the XALT Energy® 53Ah NMC pouch cell. Modification of the battery’s size and physical features is much easier compared to traditional software such as ANSYS, where a new geometry and mesh must be created for each change. The flexibility of the code is also seen in the ability to refine the model without much computational effort, by simply changing the resolution setting. The postprocessing of the results also exhibits a good level of flexibility, with options available such as changing colour-bar axis limits, contour surface design and the level step.</w:t>
      </w:r>
    </w:p>
    <w:p w14:paraId="0F67F998" w14:textId="77777777" w:rsidR="00FE221D" w:rsidRPr="00563B00" w:rsidRDefault="00FE221D" w:rsidP="00FE221D">
      <w:pPr>
        <w:pStyle w:val="Heading3"/>
        <w:spacing w:line="360" w:lineRule="auto"/>
      </w:pPr>
      <w:bookmarkStart w:id="209" w:name="_Toc38896117"/>
      <w:r w:rsidRPr="00563B00">
        <w:t>Simplicity</w:t>
      </w:r>
      <w:bookmarkEnd w:id="209"/>
    </w:p>
    <w:p w14:paraId="22DF0580" w14:textId="2A83763A" w:rsidR="00FE221D" w:rsidRPr="00563B00" w:rsidRDefault="00FE221D" w:rsidP="00FE221D">
      <w:pPr>
        <w:spacing w:line="360" w:lineRule="auto"/>
        <w:jc w:val="both"/>
        <w:rPr>
          <w:rFonts w:eastAsiaTheme="minorEastAsia"/>
        </w:rPr>
      </w:pPr>
      <w:r w:rsidRPr="00563B00">
        <w:t xml:space="preserve">The code designed follows the explicit two-dimensional finite difference method, which is inherently simple in its method. In each iteration of the code, each node designated in the cell is solved for explicitly. Once all nodes are solved for the temperature matrix is updated and the next time step runs using the new temperature matrix as its starting point. However, even though the code is not too complex it offers a high level of accuracy with regards to its results </w:t>
      </w:r>
      <w:r w:rsidRPr="00563B00">
        <w:rPr>
          <w:rFonts w:eastAsiaTheme="minorEastAsia"/>
        </w:rPr>
        <w:fldChar w:fldCharType="begin"/>
      </w:r>
      <w:r w:rsidRPr="00563B00">
        <w:rPr>
          <w:rFonts w:eastAsiaTheme="minorEastAsia"/>
        </w:rPr>
        <w:instrText xml:space="preserve"> ADDIN EN.CITE &lt;EndNote&gt;&lt;Cite&gt;&lt;Author&gt;Shabani&lt;/Author&gt;&lt;Year&gt;2015&lt;/Year&gt;&lt;RecNum&gt;41&lt;/RecNum&gt;&lt;DisplayText&gt;(Shabani and Biju, 2015)&lt;/DisplayText&gt;&lt;record&gt;&lt;rec-number&gt;41&lt;/rec-number&gt;&lt;foreign-keys&gt;&lt;key app="EN" db-id="5tpze92pu5wfaze2dpbpwa0ivxzstt2dvx09" timestamp="1587307183"&gt;41&lt;/key&gt;&lt;/foreign-keys&gt;&lt;ref-type name="Journal Article"&gt;17&lt;/ref-type&gt;&lt;contributors&gt;&lt;authors&gt;&lt;author&gt;Shabani, Bahman&lt;/author&gt;&lt;author&gt;Biju, Manu&lt;/author&gt;&lt;/authors&gt;&lt;/contributors&gt;&lt;titles&gt;&lt;title&gt;Theoretical modelling methods for thermal management of batteries&lt;/title&gt;&lt;secondary-title&gt;Energies&lt;/secondary-title&gt;&lt;/titles&gt;&lt;periodical&gt;&lt;full-title&gt;Energies&lt;/full-title&gt;&lt;/periodical&gt;&lt;pages&gt;10153-10177&lt;/pages&gt;&lt;volume&gt;8&lt;/volume&gt;&lt;number&gt;9&lt;/number&gt;&lt;dates&gt;&lt;year&gt;2015&lt;/year&gt;&lt;/dates&gt;&lt;urls&gt;&lt;/urls&gt;&lt;/record&gt;&lt;/Cite&gt;&lt;/EndNote&gt;</w:instrText>
      </w:r>
      <w:r w:rsidRPr="00563B00">
        <w:rPr>
          <w:rFonts w:eastAsiaTheme="minorEastAsia"/>
        </w:rPr>
        <w:fldChar w:fldCharType="separate"/>
      </w:r>
      <w:r w:rsidRPr="00563B00">
        <w:rPr>
          <w:rFonts w:eastAsiaTheme="minorEastAsia"/>
          <w:noProof/>
        </w:rPr>
        <w:t>(</w:t>
      </w:r>
      <w:hyperlink w:anchor="_ENREF_21" w:tooltip="Shabani, 2015 #41" w:history="1">
        <w:r w:rsidR="0012265E" w:rsidRPr="00563B00">
          <w:rPr>
            <w:rFonts w:eastAsiaTheme="minorEastAsia"/>
            <w:noProof/>
          </w:rPr>
          <w:t>Shabani and Biju, 2015</w:t>
        </w:r>
      </w:hyperlink>
      <w:r w:rsidRPr="00563B00">
        <w:rPr>
          <w:rFonts w:eastAsiaTheme="minorEastAsia"/>
          <w:noProof/>
        </w:rPr>
        <w:t>)</w:t>
      </w:r>
      <w:r w:rsidRPr="00563B00">
        <w:rPr>
          <w:rFonts w:eastAsiaTheme="minorEastAsia"/>
        </w:rPr>
        <w:fldChar w:fldCharType="end"/>
      </w:r>
      <w:r w:rsidRPr="00563B00">
        <w:rPr>
          <w:rFonts w:eastAsiaTheme="minorEastAsia"/>
        </w:rPr>
        <w:t>. The user interface when using the code is also very straight forward (see Appendix C) and several parameters are automatically adjusted according to the user inputs. One example is the time interval, in traditional software, the user must define the step desired for the calculations, with this code the time step is automatically calculated using reference data inputted by the user.</w:t>
      </w:r>
    </w:p>
    <w:p w14:paraId="60E2CBB3" w14:textId="77777777" w:rsidR="00FE221D" w:rsidRPr="00563B00" w:rsidRDefault="00FE221D" w:rsidP="00FE221D">
      <w:pPr>
        <w:pStyle w:val="Heading3"/>
        <w:spacing w:line="360" w:lineRule="auto"/>
      </w:pPr>
      <w:bookmarkStart w:id="210" w:name="_Toc38896118"/>
      <w:r w:rsidRPr="00563B00">
        <w:rPr>
          <w:rFonts w:eastAsiaTheme="minorEastAsia"/>
        </w:rPr>
        <w:t>Accuracy</w:t>
      </w:r>
      <w:bookmarkEnd w:id="210"/>
    </w:p>
    <w:p w14:paraId="77AD87D0" w14:textId="5F8156A3" w:rsidR="00FE221D" w:rsidRPr="00563B00" w:rsidRDefault="00FE221D" w:rsidP="00FE221D">
      <w:pPr>
        <w:spacing w:line="360" w:lineRule="auto"/>
        <w:jc w:val="both"/>
      </w:pPr>
      <w:r w:rsidRPr="00563B00">
        <w:t xml:space="preserve">Another impressive characteristic of this numerical model is its accuracy which was found to be very high, with results being accurate on average to within 95.7%. The accuracy of the numerical model was tested by comparing the maximum temperature values obtained from simulation to those taken from the University of Warwick’s thermal images. The results from this accuracy investigation are shown in the </w:t>
      </w:r>
      <w:r w:rsidRPr="00563B00">
        <w:fldChar w:fldCharType="begin"/>
      </w:r>
      <w:r w:rsidRPr="00563B00">
        <w:instrText xml:space="preserve"> REF _Ref38662153 \h  \* MERGEFORMAT </w:instrText>
      </w:r>
      <w:r w:rsidRPr="00563B00">
        <w:fldChar w:fldCharType="separate"/>
      </w:r>
      <w:r w:rsidR="005C3FF6" w:rsidRPr="00563B00">
        <w:t>Model Accuracy</w:t>
      </w:r>
      <w:r w:rsidRPr="00563B00">
        <w:fldChar w:fldCharType="end"/>
      </w:r>
      <w:r w:rsidRPr="00563B00">
        <w:t xml:space="preserve"> section. The worst test condition in terms of accuracy was the 5C discharge rate captured after 100 seconds, this test was 93% accurate. On the other hand, the most accurate testing conditions were under 3C discharge </w:t>
      </w:r>
      <w:r w:rsidRPr="00563B00">
        <w:lastRenderedPageBreak/>
        <w:t>captured after 800 seconds, this simulation was 98.7% accurate. Because of the model’s overall accuracy, it is safe to say that the model is valid for further lithium battery investigations.</w:t>
      </w:r>
    </w:p>
    <w:p w14:paraId="57402515" w14:textId="77777777" w:rsidR="00FE221D" w:rsidRPr="00563B00" w:rsidRDefault="00FE221D" w:rsidP="00FE221D">
      <w:pPr>
        <w:spacing w:line="360" w:lineRule="auto"/>
        <w:jc w:val="both"/>
      </w:pPr>
    </w:p>
    <w:p w14:paraId="70579BED" w14:textId="77777777" w:rsidR="00FE221D" w:rsidRPr="00563B00" w:rsidRDefault="00FE221D" w:rsidP="00C820E3">
      <w:pPr>
        <w:spacing w:line="360" w:lineRule="auto"/>
        <w:jc w:val="both"/>
      </w:pPr>
    </w:p>
    <w:p w14:paraId="64611A64" w14:textId="77777777" w:rsidR="007E20B4" w:rsidRPr="00563B00" w:rsidRDefault="007E20B4" w:rsidP="00C820E3">
      <w:pPr>
        <w:spacing w:line="360" w:lineRule="auto"/>
      </w:pPr>
    </w:p>
    <w:p w14:paraId="239E69A9" w14:textId="77777777" w:rsidR="004179A3" w:rsidRPr="00563B00" w:rsidRDefault="004179A3">
      <w:pPr>
        <w:rPr>
          <w:rFonts w:asciiTheme="majorHAnsi" w:eastAsiaTheme="majorEastAsia" w:hAnsiTheme="majorHAnsi" w:cstheme="majorBidi"/>
          <w:color w:val="2F5496" w:themeColor="accent1" w:themeShade="BF"/>
          <w:sz w:val="32"/>
          <w:szCs w:val="32"/>
        </w:rPr>
      </w:pPr>
      <w:r w:rsidRPr="00563B00">
        <w:br w:type="page"/>
      </w:r>
    </w:p>
    <w:p w14:paraId="1A291ECC" w14:textId="6C917766" w:rsidR="004179A3" w:rsidRPr="00563B00" w:rsidRDefault="004179A3" w:rsidP="004179A3">
      <w:pPr>
        <w:pStyle w:val="Heading1"/>
        <w:numPr>
          <w:ilvl w:val="0"/>
          <w:numId w:val="0"/>
        </w:numPr>
        <w:spacing w:line="360" w:lineRule="auto"/>
        <w:ind w:left="432" w:hanging="432"/>
      </w:pPr>
      <w:bookmarkStart w:id="211" w:name="_Toc38896119"/>
      <w:r w:rsidRPr="00563B00">
        <w:lastRenderedPageBreak/>
        <w:t>List of References</w:t>
      </w:r>
      <w:bookmarkEnd w:id="211"/>
    </w:p>
    <w:p w14:paraId="0186E8E5" w14:textId="7FE59FBA" w:rsidR="0012265E" w:rsidRPr="00563B00" w:rsidRDefault="004179A3" w:rsidP="0012265E">
      <w:pPr>
        <w:pStyle w:val="EndNoteBibliography"/>
        <w:spacing w:after="240"/>
        <w:rPr>
          <w:noProof/>
          <w:lang w:val="en-GB"/>
        </w:rPr>
      </w:pPr>
      <w:r w:rsidRPr="00563B00">
        <w:rPr>
          <w:sz w:val="22"/>
          <w:szCs w:val="22"/>
          <w:lang w:val="en-GB"/>
        </w:rPr>
        <w:fldChar w:fldCharType="begin"/>
      </w:r>
      <w:r w:rsidRPr="00563B00">
        <w:rPr>
          <w:sz w:val="22"/>
          <w:szCs w:val="22"/>
          <w:lang w:val="en-GB"/>
        </w:rPr>
        <w:instrText xml:space="preserve"> ADDIN EN.REFLIST </w:instrText>
      </w:r>
      <w:r w:rsidRPr="00563B00">
        <w:rPr>
          <w:sz w:val="22"/>
          <w:szCs w:val="22"/>
          <w:lang w:val="en-GB"/>
        </w:rPr>
        <w:fldChar w:fldCharType="separate"/>
      </w:r>
      <w:bookmarkStart w:id="212" w:name="_ENREF_1"/>
      <w:r w:rsidR="0012265E" w:rsidRPr="00563B00">
        <w:rPr>
          <w:noProof/>
          <w:lang w:val="en-GB"/>
        </w:rPr>
        <w:t xml:space="preserve">Becker, T. W. &amp; Kaus, B. J. (2016). 'Numerical Modeling of Earth Systems', </w:t>
      </w:r>
      <w:r w:rsidR="0012265E" w:rsidRPr="00563B00">
        <w:rPr>
          <w:i/>
          <w:noProof/>
          <w:lang w:val="en-GB"/>
        </w:rPr>
        <w:t xml:space="preserve">An introduction to computational methods with focus on solid Earth applications of continuum mechanics. University of Southern California, Los Angeles. Lecture notes (224 pages), available online at </w:t>
      </w:r>
      <w:hyperlink r:id="rId52" w:history="1">
        <w:r w:rsidR="0012265E" w:rsidRPr="00563B00">
          <w:rPr>
            <w:rStyle w:val="Hyperlink"/>
            <w:i/>
            <w:noProof/>
            <w:lang w:val="en-GB"/>
          </w:rPr>
          <w:t>http://www-udc.ig.utexas.edu/external/becker/Geodynamics557.pdf</w:t>
        </w:r>
      </w:hyperlink>
      <w:r w:rsidR="0012265E" w:rsidRPr="00563B00">
        <w:rPr>
          <w:i/>
          <w:noProof/>
          <w:lang w:val="en-GB"/>
        </w:rPr>
        <w:t>, accessed,</w:t>
      </w:r>
      <w:r w:rsidR="0012265E" w:rsidRPr="00563B00">
        <w:rPr>
          <w:noProof/>
          <w:lang w:val="en-GB"/>
        </w:rPr>
        <w:t xml:space="preserve"> 9, p. 2017.</w:t>
      </w:r>
      <w:bookmarkEnd w:id="212"/>
    </w:p>
    <w:p w14:paraId="24764624" w14:textId="77777777" w:rsidR="0012265E" w:rsidRPr="00563B00" w:rsidRDefault="0012265E" w:rsidP="0012265E">
      <w:pPr>
        <w:pStyle w:val="EndNoteBibliography"/>
        <w:spacing w:after="240"/>
        <w:rPr>
          <w:noProof/>
          <w:lang w:val="en-GB"/>
        </w:rPr>
      </w:pPr>
      <w:bookmarkStart w:id="213" w:name="_ENREF_2"/>
      <w:r w:rsidRPr="00563B00">
        <w:rPr>
          <w:noProof/>
          <w:lang w:val="en-GB"/>
        </w:rPr>
        <w:t xml:space="preserve">Chen, D., Jiang, J., Kim, G.-H., Yang, C. &amp; Pesaran, A. (2016). 'Comparison of different cooling methods for lithium ion battery cells', </w:t>
      </w:r>
      <w:r w:rsidRPr="00563B00">
        <w:rPr>
          <w:i/>
          <w:noProof/>
          <w:lang w:val="en-GB"/>
        </w:rPr>
        <w:t>Applied Thermal Engineering,</w:t>
      </w:r>
      <w:r w:rsidRPr="00563B00">
        <w:rPr>
          <w:noProof/>
          <w:lang w:val="en-GB"/>
        </w:rPr>
        <w:t xml:space="preserve"> 94, pp. 846-854.</w:t>
      </w:r>
      <w:bookmarkEnd w:id="213"/>
    </w:p>
    <w:p w14:paraId="4F118D43" w14:textId="77777777" w:rsidR="0012265E" w:rsidRPr="00563B00" w:rsidRDefault="0012265E" w:rsidP="0012265E">
      <w:pPr>
        <w:pStyle w:val="EndNoteBibliography"/>
        <w:spacing w:after="240"/>
        <w:rPr>
          <w:noProof/>
          <w:lang w:val="en-GB"/>
        </w:rPr>
      </w:pPr>
      <w:bookmarkStart w:id="214" w:name="_ENREF_3"/>
      <w:r w:rsidRPr="00563B00">
        <w:rPr>
          <w:noProof/>
          <w:lang w:val="en-GB"/>
        </w:rPr>
        <w:t xml:space="preserve">Chen, K. (2013). </w:t>
      </w:r>
      <w:r w:rsidRPr="00563B00">
        <w:rPr>
          <w:i/>
          <w:noProof/>
          <w:lang w:val="en-GB"/>
        </w:rPr>
        <w:t>Heat Generation Measurements of Prismatic Lithium Ion Batteries.</w:t>
      </w:r>
      <w:r w:rsidRPr="00563B00">
        <w:rPr>
          <w:noProof/>
          <w:lang w:val="en-GB"/>
        </w:rPr>
        <w:t xml:space="preserve"> University of Waterloo</w:t>
      </w:r>
      <w:bookmarkEnd w:id="214"/>
    </w:p>
    <w:p w14:paraId="0FEB63E0" w14:textId="77777777" w:rsidR="0012265E" w:rsidRPr="00563B00" w:rsidRDefault="0012265E" w:rsidP="0012265E">
      <w:pPr>
        <w:pStyle w:val="EndNoteBibliography"/>
        <w:spacing w:after="240"/>
        <w:rPr>
          <w:noProof/>
          <w:lang w:val="en-GB"/>
        </w:rPr>
      </w:pPr>
      <w:bookmarkStart w:id="215" w:name="_ENREF_4"/>
      <w:r w:rsidRPr="00563B00">
        <w:rPr>
          <w:noProof/>
          <w:lang w:val="en-GB"/>
        </w:rPr>
        <w:t xml:space="preserve">Deng, Y., Feng, C., Jiaqiang, E., Zhu, H., Chen, J., Wen, M. &amp; Yin, H. (2018). 'Effects of different coolants and cooling strategies on the cooling performance of the power lithium ion battery system: A review', </w:t>
      </w:r>
      <w:r w:rsidRPr="00563B00">
        <w:rPr>
          <w:i/>
          <w:noProof/>
          <w:lang w:val="en-GB"/>
        </w:rPr>
        <w:t>Applied Thermal Engineering,</w:t>
      </w:r>
      <w:r w:rsidRPr="00563B00">
        <w:rPr>
          <w:noProof/>
          <w:lang w:val="en-GB"/>
        </w:rPr>
        <w:t xml:space="preserve"> 142, pp. 10-29.</w:t>
      </w:r>
      <w:bookmarkEnd w:id="215"/>
    </w:p>
    <w:p w14:paraId="2F0D1ECD" w14:textId="77777777" w:rsidR="0012265E" w:rsidRPr="00563B00" w:rsidRDefault="0012265E" w:rsidP="0012265E">
      <w:pPr>
        <w:pStyle w:val="EndNoteBibliography"/>
        <w:spacing w:after="240"/>
        <w:rPr>
          <w:noProof/>
          <w:lang w:val="en-GB"/>
        </w:rPr>
      </w:pPr>
      <w:bookmarkStart w:id="216" w:name="_ENREF_5"/>
      <w:r w:rsidRPr="00563B00">
        <w:rPr>
          <w:noProof/>
          <w:lang w:val="en-GB"/>
        </w:rPr>
        <w:t xml:space="preserve">Dombek, G., Nadolny, Z. &amp; Marcinkowska, A. (2018). 'Effects of nanoparticles materials on heat transfer in electro-insulating liquids', </w:t>
      </w:r>
      <w:r w:rsidRPr="00563B00">
        <w:rPr>
          <w:i/>
          <w:noProof/>
          <w:lang w:val="en-GB"/>
        </w:rPr>
        <w:t>Applied Sciences,</w:t>
      </w:r>
      <w:r w:rsidRPr="00563B00">
        <w:rPr>
          <w:noProof/>
          <w:lang w:val="en-GB"/>
        </w:rPr>
        <w:t xml:space="preserve"> 8(12), p. 2538.</w:t>
      </w:r>
      <w:bookmarkEnd w:id="216"/>
    </w:p>
    <w:p w14:paraId="7416E637" w14:textId="77777777" w:rsidR="0012265E" w:rsidRPr="00563B00" w:rsidRDefault="0012265E" w:rsidP="0012265E">
      <w:pPr>
        <w:pStyle w:val="EndNoteBibliography"/>
        <w:spacing w:after="240"/>
        <w:rPr>
          <w:noProof/>
          <w:lang w:val="en-GB"/>
        </w:rPr>
      </w:pPr>
      <w:bookmarkStart w:id="217" w:name="_ENREF_6"/>
      <w:r w:rsidRPr="00563B00">
        <w:rPr>
          <w:noProof/>
          <w:lang w:val="en-GB"/>
        </w:rPr>
        <w:t xml:space="preserve">Eberhard, M. &amp; Tarpenning, M. (2006). 'The 21 st century electric car tesla motors', </w:t>
      </w:r>
      <w:r w:rsidRPr="00563B00">
        <w:rPr>
          <w:i/>
          <w:noProof/>
          <w:lang w:val="en-GB"/>
        </w:rPr>
        <w:t>Tesla Motors</w:t>
      </w:r>
      <w:r w:rsidRPr="00563B00">
        <w:rPr>
          <w:noProof/>
          <w:lang w:val="en-GB"/>
        </w:rPr>
        <w:t>.</w:t>
      </w:r>
      <w:bookmarkEnd w:id="217"/>
    </w:p>
    <w:p w14:paraId="7877F55B" w14:textId="77777777" w:rsidR="0012265E" w:rsidRPr="00563B00" w:rsidRDefault="0012265E" w:rsidP="0012265E">
      <w:pPr>
        <w:pStyle w:val="EndNoteBibliography"/>
        <w:spacing w:after="240"/>
        <w:rPr>
          <w:noProof/>
          <w:lang w:val="en-GB"/>
        </w:rPr>
      </w:pPr>
      <w:bookmarkStart w:id="218" w:name="_ENREF_7"/>
      <w:r w:rsidRPr="00563B00">
        <w:rPr>
          <w:noProof/>
          <w:lang w:val="en-GB"/>
        </w:rPr>
        <w:t xml:space="preserve">Farid, M. M., Khudhair, A. M., Razack, S. A. K. &amp; Al-Hallaj, S. (2004). 'A review on phase change energy storage: materials and applications', </w:t>
      </w:r>
      <w:r w:rsidRPr="00563B00">
        <w:rPr>
          <w:i/>
          <w:noProof/>
          <w:lang w:val="en-GB"/>
        </w:rPr>
        <w:t>Energy conversion and management,</w:t>
      </w:r>
      <w:r w:rsidRPr="00563B00">
        <w:rPr>
          <w:noProof/>
          <w:lang w:val="en-GB"/>
        </w:rPr>
        <w:t xml:space="preserve"> 45(9-10), pp. 1597-1615.</w:t>
      </w:r>
      <w:bookmarkEnd w:id="218"/>
    </w:p>
    <w:p w14:paraId="481C26E6" w14:textId="77777777" w:rsidR="0012265E" w:rsidRPr="00563B00" w:rsidRDefault="0012265E" w:rsidP="0012265E">
      <w:pPr>
        <w:pStyle w:val="EndNoteBibliography"/>
        <w:spacing w:after="240"/>
        <w:rPr>
          <w:noProof/>
          <w:lang w:val="en-GB"/>
        </w:rPr>
      </w:pPr>
      <w:bookmarkStart w:id="219" w:name="_ENREF_8"/>
      <w:r w:rsidRPr="00563B00">
        <w:rPr>
          <w:noProof/>
          <w:lang w:val="en-GB"/>
        </w:rPr>
        <w:t xml:space="preserve">Goli, P. &amp; Balandin, A. A. (2014). Graphene-enhanced phase change materials for thermal management of battery packs. </w:t>
      </w:r>
      <w:r w:rsidRPr="00563B00">
        <w:rPr>
          <w:i/>
          <w:noProof/>
          <w:lang w:val="en-GB"/>
        </w:rPr>
        <w:t xml:space="preserve">In: </w:t>
      </w:r>
      <w:r w:rsidRPr="00563B00">
        <w:rPr>
          <w:noProof/>
          <w:lang w:val="en-GB"/>
        </w:rPr>
        <w:t xml:space="preserve"> Fourteenth Intersociety Conference on Thermal and Thermomechanical Phenomena in Electronic Systems (ITherm), 2014. IEEE. pp. 1390-1393.</w:t>
      </w:r>
      <w:bookmarkEnd w:id="219"/>
    </w:p>
    <w:p w14:paraId="445FD5FF" w14:textId="77777777" w:rsidR="0012265E" w:rsidRPr="00563B00" w:rsidRDefault="0012265E" w:rsidP="0012265E">
      <w:pPr>
        <w:pStyle w:val="EndNoteBibliography"/>
        <w:spacing w:after="240"/>
        <w:rPr>
          <w:noProof/>
          <w:lang w:val="en-GB"/>
        </w:rPr>
      </w:pPr>
      <w:bookmarkStart w:id="220" w:name="_ENREF_9"/>
      <w:r w:rsidRPr="00563B00">
        <w:rPr>
          <w:noProof/>
          <w:lang w:val="en-GB"/>
        </w:rPr>
        <w:t xml:space="preserve">Halbright, R. &amp; Dunn, M. (2010). 'Case Study: The Toyota Prius', </w:t>
      </w:r>
      <w:r w:rsidRPr="00563B00">
        <w:rPr>
          <w:i/>
          <w:noProof/>
          <w:lang w:val="en-GB"/>
        </w:rPr>
        <w:t>Managerial Marketing</w:t>
      </w:r>
      <w:r w:rsidRPr="00563B00">
        <w:rPr>
          <w:noProof/>
          <w:lang w:val="en-GB"/>
        </w:rPr>
        <w:t>.</w:t>
      </w:r>
      <w:bookmarkEnd w:id="220"/>
    </w:p>
    <w:p w14:paraId="22E5A05C" w14:textId="77777777" w:rsidR="0012265E" w:rsidRPr="00563B00" w:rsidRDefault="0012265E" w:rsidP="0012265E">
      <w:pPr>
        <w:pStyle w:val="EndNoteBibliography"/>
        <w:spacing w:after="240"/>
        <w:rPr>
          <w:noProof/>
          <w:lang w:val="en-GB"/>
        </w:rPr>
      </w:pPr>
      <w:bookmarkStart w:id="221" w:name="_ENREF_10"/>
      <w:r w:rsidRPr="00563B00">
        <w:rPr>
          <w:noProof/>
          <w:lang w:val="en-GB"/>
        </w:rPr>
        <w:t xml:space="preserve">Hosseinzadeh, E., Genieser, R., Worwood, D., Barai, A., Marco, J. &amp; Jennings, P. (2018). 'A systematic approach for electrochemical-thermal modelling of a large format lithium-ion battery for electric vehicle application', </w:t>
      </w:r>
      <w:r w:rsidRPr="00563B00">
        <w:rPr>
          <w:i/>
          <w:noProof/>
          <w:lang w:val="en-GB"/>
        </w:rPr>
        <w:t>Journal of power sources,</w:t>
      </w:r>
      <w:r w:rsidRPr="00563B00">
        <w:rPr>
          <w:noProof/>
          <w:lang w:val="en-GB"/>
        </w:rPr>
        <w:t xml:space="preserve"> 382, pp. 77-94.</w:t>
      </w:r>
      <w:bookmarkEnd w:id="221"/>
    </w:p>
    <w:p w14:paraId="72469BBD" w14:textId="77777777" w:rsidR="0012265E" w:rsidRPr="00563B00" w:rsidRDefault="0012265E" w:rsidP="0012265E">
      <w:pPr>
        <w:pStyle w:val="EndNoteBibliography"/>
        <w:spacing w:after="240"/>
        <w:rPr>
          <w:noProof/>
          <w:lang w:val="en-GB"/>
        </w:rPr>
      </w:pPr>
      <w:bookmarkStart w:id="222" w:name="_ENREF_11"/>
      <w:r w:rsidRPr="00563B00">
        <w:rPr>
          <w:noProof/>
          <w:lang w:val="en-GB"/>
        </w:rPr>
        <w:t>Jabbari, M. (2019a). CAE/CFD LECTURE 6 – MATLAB LIVE. University of Manchester.</w:t>
      </w:r>
      <w:bookmarkEnd w:id="222"/>
    </w:p>
    <w:p w14:paraId="1A668B2B" w14:textId="77777777" w:rsidR="0012265E" w:rsidRPr="00563B00" w:rsidRDefault="0012265E" w:rsidP="0012265E">
      <w:pPr>
        <w:pStyle w:val="EndNoteBibliography"/>
        <w:spacing w:after="240"/>
        <w:rPr>
          <w:noProof/>
          <w:lang w:val="en-GB"/>
        </w:rPr>
      </w:pPr>
      <w:bookmarkStart w:id="223" w:name="_ENREF_12"/>
      <w:r w:rsidRPr="00563B00">
        <w:rPr>
          <w:noProof/>
          <w:lang w:val="en-GB"/>
        </w:rPr>
        <w:t>Jabbari, M. (2019b). Solver / Post-processing. University of Manchester.</w:t>
      </w:r>
      <w:bookmarkEnd w:id="223"/>
    </w:p>
    <w:p w14:paraId="58BE9E23" w14:textId="77777777" w:rsidR="0012265E" w:rsidRPr="00563B00" w:rsidRDefault="0012265E" w:rsidP="0012265E">
      <w:pPr>
        <w:pStyle w:val="EndNoteBibliography"/>
        <w:spacing w:after="240"/>
        <w:rPr>
          <w:noProof/>
          <w:lang w:val="en-GB"/>
        </w:rPr>
      </w:pPr>
      <w:bookmarkStart w:id="224" w:name="_ENREF_13"/>
      <w:r w:rsidRPr="00563B00">
        <w:rPr>
          <w:noProof/>
          <w:lang w:val="en-GB"/>
        </w:rPr>
        <w:t xml:space="preserve">Kellner, Q., Worwood, D., Barai, A., Widanage, W. D. &amp; Marco, J. (2018). 'Duty-cycle characterisation of large-format automotive lithium ion pouch cells for high performance vehicle applications', </w:t>
      </w:r>
      <w:r w:rsidRPr="00563B00">
        <w:rPr>
          <w:i/>
          <w:noProof/>
          <w:lang w:val="en-GB"/>
        </w:rPr>
        <w:t>Journal of Energy Storage,</w:t>
      </w:r>
      <w:r w:rsidRPr="00563B00">
        <w:rPr>
          <w:noProof/>
          <w:lang w:val="en-GB"/>
        </w:rPr>
        <w:t xml:space="preserve"> 19, pp. 170-184.</w:t>
      </w:r>
      <w:bookmarkEnd w:id="224"/>
    </w:p>
    <w:p w14:paraId="4A3D03C9" w14:textId="77777777" w:rsidR="0012265E" w:rsidRPr="00563B00" w:rsidRDefault="0012265E" w:rsidP="0012265E">
      <w:pPr>
        <w:pStyle w:val="EndNoteBibliography"/>
        <w:spacing w:after="240"/>
        <w:rPr>
          <w:noProof/>
          <w:lang w:val="en-GB"/>
        </w:rPr>
      </w:pPr>
      <w:bookmarkStart w:id="225" w:name="_ENREF_14"/>
      <w:r w:rsidRPr="00563B00">
        <w:rPr>
          <w:noProof/>
          <w:lang w:val="en-GB"/>
        </w:rPr>
        <w:t xml:space="preserve">Liu, B., Jia, Y., Yuan, C., Wang, L., Gao, X., Yin, S. &amp; Xu, J. (2019). 'Safety issues and mechanisms of lithium-ion battery cell upon mechanical abusive loading: a review', </w:t>
      </w:r>
      <w:r w:rsidRPr="00563B00">
        <w:rPr>
          <w:i/>
          <w:noProof/>
          <w:lang w:val="en-GB"/>
        </w:rPr>
        <w:t>Energy Storage Materials</w:t>
      </w:r>
      <w:r w:rsidRPr="00563B00">
        <w:rPr>
          <w:noProof/>
          <w:lang w:val="en-GB"/>
        </w:rPr>
        <w:t>.</w:t>
      </w:r>
      <w:bookmarkEnd w:id="225"/>
    </w:p>
    <w:p w14:paraId="6A795675" w14:textId="77777777" w:rsidR="0012265E" w:rsidRPr="00563B00" w:rsidRDefault="0012265E" w:rsidP="0012265E">
      <w:pPr>
        <w:pStyle w:val="EndNoteBibliography"/>
        <w:spacing w:after="240"/>
        <w:rPr>
          <w:noProof/>
          <w:lang w:val="en-GB"/>
        </w:rPr>
      </w:pPr>
      <w:bookmarkStart w:id="226" w:name="_ENREF_15"/>
      <w:r w:rsidRPr="00563B00">
        <w:rPr>
          <w:noProof/>
          <w:lang w:val="en-GB"/>
        </w:rPr>
        <w:lastRenderedPageBreak/>
        <w:t xml:space="preserve">Liu, H., Wei, Z., He, W. &amp; Zhao, J. (2017). 'Thermal issues about Li-ion batteries and recent progress in battery thermal management systems: A review', </w:t>
      </w:r>
      <w:r w:rsidRPr="00563B00">
        <w:rPr>
          <w:i/>
          <w:noProof/>
          <w:lang w:val="en-GB"/>
        </w:rPr>
        <w:t>Energy conversion and management,</w:t>
      </w:r>
      <w:r w:rsidRPr="00563B00">
        <w:rPr>
          <w:noProof/>
          <w:lang w:val="en-GB"/>
        </w:rPr>
        <w:t xml:space="preserve"> 150, pp. 304-330.</w:t>
      </w:r>
      <w:bookmarkEnd w:id="226"/>
    </w:p>
    <w:p w14:paraId="27118383" w14:textId="77777777" w:rsidR="0012265E" w:rsidRPr="00563B00" w:rsidRDefault="0012265E" w:rsidP="0012265E">
      <w:pPr>
        <w:pStyle w:val="EndNoteBibliography"/>
        <w:spacing w:after="240"/>
        <w:rPr>
          <w:noProof/>
          <w:lang w:val="en-GB"/>
        </w:rPr>
      </w:pPr>
      <w:bookmarkStart w:id="227" w:name="_ENREF_16"/>
      <w:r w:rsidRPr="00563B00">
        <w:rPr>
          <w:noProof/>
          <w:lang w:val="en-GB"/>
        </w:rPr>
        <w:t xml:space="preserve">Lu, L., Han, X., Li, J., Hua, J. &amp; Ouyang, M. (2013). 'A review on the key issues for lithium-ion battery management in electric vehicles', </w:t>
      </w:r>
      <w:r w:rsidRPr="00563B00">
        <w:rPr>
          <w:i/>
          <w:noProof/>
          <w:lang w:val="en-GB"/>
        </w:rPr>
        <w:t>Journal of power sources,</w:t>
      </w:r>
      <w:r w:rsidRPr="00563B00">
        <w:rPr>
          <w:noProof/>
          <w:lang w:val="en-GB"/>
        </w:rPr>
        <w:t xml:space="preserve"> 226, pp. 272-288.</w:t>
      </w:r>
      <w:bookmarkEnd w:id="227"/>
    </w:p>
    <w:p w14:paraId="12EA45D6" w14:textId="77777777" w:rsidR="0012265E" w:rsidRPr="00563B00" w:rsidRDefault="0012265E" w:rsidP="0012265E">
      <w:pPr>
        <w:pStyle w:val="EndNoteBibliography"/>
        <w:spacing w:after="240"/>
        <w:rPr>
          <w:noProof/>
          <w:lang w:val="en-GB"/>
        </w:rPr>
      </w:pPr>
      <w:bookmarkStart w:id="228" w:name="_ENREF_17"/>
      <w:r w:rsidRPr="00563B00">
        <w:rPr>
          <w:noProof/>
          <w:lang w:val="en-GB"/>
        </w:rPr>
        <w:t xml:space="preserve">Ma, S., Jiang, M., Tao, P., Song, C., Wu, J., Wang, J., Deng, T. &amp; Shang, W. (2018). 'Temperature effect and thermal impact in lithium-ion batteries: A review', </w:t>
      </w:r>
      <w:r w:rsidRPr="00563B00">
        <w:rPr>
          <w:i/>
          <w:noProof/>
          <w:lang w:val="en-GB"/>
        </w:rPr>
        <w:t>Progress in Natural Science: Materials International,</w:t>
      </w:r>
      <w:r w:rsidRPr="00563B00">
        <w:rPr>
          <w:noProof/>
          <w:lang w:val="en-GB"/>
        </w:rPr>
        <w:t xml:space="preserve"> 28(6), pp. 653-666.</w:t>
      </w:r>
      <w:bookmarkEnd w:id="228"/>
    </w:p>
    <w:p w14:paraId="39D916D8" w14:textId="77777777" w:rsidR="0012265E" w:rsidRPr="00563B00" w:rsidRDefault="0012265E" w:rsidP="0012265E">
      <w:pPr>
        <w:pStyle w:val="EndNoteBibliography"/>
        <w:spacing w:after="240"/>
        <w:rPr>
          <w:noProof/>
          <w:lang w:val="en-GB"/>
        </w:rPr>
      </w:pPr>
      <w:bookmarkStart w:id="229" w:name="_ENREF_18"/>
      <w:r w:rsidRPr="00563B00">
        <w:rPr>
          <w:noProof/>
          <w:lang w:val="en-GB"/>
        </w:rPr>
        <w:t xml:space="preserve">Maleki, H., Al Hallaj, S., Selman, J. R., Dinwiddie, R. B. &amp; Wang, H. (1999). 'Thermal properties of lithium‐ion battery and components', </w:t>
      </w:r>
      <w:r w:rsidRPr="00563B00">
        <w:rPr>
          <w:i/>
          <w:noProof/>
          <w:lang w:val="en-GB"/>
        </w:rPr>
        <w:t>Journal of The Electrochemical Society,</w:t>
      </w:r>
      <w:r w:rsidRPr="00563B00">
        <w:rPr>
          <w:noProof/>
          <w:lang w:val="en-GB"/>
        </w:rPr>
        <w:t xml:space="preserve"> 146(3), p. 947.</w:t>
      </w:r>
      <w:bookmarkEnd w:id="229"/>
    </w:p>
    <w:p w14:paraId="34A466D9" w14:textId="77777777" w:rsidR="0012265E" w:rsidRPr="00563B00" w:rsidRDefault="0012265E" w:rsidP="0012265E">
      <w:pPr>
        <w:pStyle w:val="EndNoteBibliography"/>
        <w:spacing w:after="240"/>
        <w:rPr>
          <w:noProof/>
          <w:lang w:val="en-GB"/>
        </w:rPr>
      </w:pPr>
      <w:bookmarkStart w:id="230" w:name="_ENREF_19"/>
      <w:r w:rsidRPr="00563B00">
        <w:rPr>
          <w:noProof/>
          <w:lang w:val="en-GB"/>
        </w:rPr>
        <w:t xml:space="preserve">Mei, W., Chen, H., Sun, J. &amp; Wang, Q. (2018). 'Numerical study on tab dimension optimization of lithium-ion battery from the thermal safety perspective', </w:t>
      </w:r>
      <w:r w:rsidRPr="00563B00">
        <w:rPr>
          <w:i/>
          <w:noProof/>
          <w:lang w:val="en-GB"/>
        </w:rPr>
        <w:t>Applied Thermal Engineering,</w:t>
      </w:r>
      <w:r w:rsidRPr="00563B00">
        <w:rPr>
          <w:noProof/>
          <w:lang w:val="en-GB"/>
        </w:rPr>
        <w:t xml:space="preserve"> 142, pp. 148-165.</w:t>
      </w:r>
      <w:bookmarkEnd w:id="230"/>
    </w:p>
    <w:p w14:paraId="06060801" w14:textId="77777777" w:rsidR="0012265E" w:rsidRPr="00563B00" w:rsidRDefault="0012265E" w:rsidP="0012265E">
      <w:pPr>
        <w:pStyle w:val="EndNoteBibliography"/>
        <w:spacing w:after="240"/>
        <w:rPr>
          <w:noProof/>
          <w:lang w:val="en-GB"/>
        </w:rPr>
      </w:pPr>
      <w:bookmarkStart w:id="231" w:name="_ENREF_20"/>
      <w:r w:rsidRPr="00563B00">
        <w:rPr>
          <w:noProof/>
          <w:lang w:val="en-GB"/>
        </w:rPr>
        <w:t xml:space="preserve">Randall, T. (2016). 'Here’s how electric cars will cause the next oil crisis', </w:t>
      </w:r>
      <w:r w:rsidRPr="00563B00">
        <w:rPr>
          <w:i/>
          <w:noProof/>
          <w:lang w:val="en-GB"/>
        </w:rPr>
        <w:t>Bloomberg, New York, accessed Mar,</w:t>
      </w:r>
      <w:r w:rsidRPr="00563B00">
        <w:rPr>
          <w:noProof/>
          <w:lang w:val="en-GB"/>
        </w:rPr>
        <w:t xml:space="preserve"> 25, p. 2016.</w:t>
      </w:r>
      <w:bookmarkEnd w:id="231"/>
    </w:p>
    <w:p w14:paraId="171F4FCF" w14:textId="77777777" w:rsidR="0012265E" w:rsidRPr="00563B00" w:rsidRDefault="0012265E" w:rsidP="0012265E">
      <w:pPr>
        <w:pStyle w:val="EndNoteBibliography"/>
        <w:spacing w:after="240"/>
        <w:rPr>
          <w:noProof/>
          <w:lang w:val="en-GB"/>
        </w:rPr>
      </w:pPr>
      <w:bookmarkStart w:id="232" w:name="_ENREF_21"/>
      <w:r w:rsidRPr="00563B00">
        <w:rPr>
          <w:noProof/>
          <w:lang w:val="en-GB"/>
        </w:rPr>
        <w:t xml:space="preserve">Shabani, B. &amp; Biju, M. (2015). 'Theoretical modelling methods for thermal management of batteries', </w:t>
      </w:r>
      <w:r w:rsidRPr="00563B00">
        <w:rPr>
          <w:i/>
          <w:noProof/>
          <w:lang w:val="en-GB"/>
        </w:rPr>
        <w:t>Energies,</w:t>
      </w:r>
      <w:r w:rsidRPr="00563B00">
        <w:rPr>
          <w:noProof/>
          <w:lang w:val="en-GB"/>
        </w:rPr>
        <w:t xml:space="preserve"> 8(9), pp. 10153-10177.</w:t>
      </w:r>
      <w:bookmarkEnd w:id="232"/>
    </w:p>
    <w:p w14:paraId="2E20D36F" w14:textId="77777777" w:rsidR="0012265E" w:rsidRPr="00563B00" w:rsidRDefault="0012265E" w:rsidP="0012265E">
      <w:pPr>
        <w:pStyle w:val="EndNoteBibliography"/>
        <w:spacing w:after="240"/>
        <w:rPr>
          <w:noProof/>
          <w:lang w:val="en-GB"/>
        </w:rPr>
      </w:pPr>
      <w:bookmarkStart w:id="233" w:name="_ENREF_22"/>
      <w:r w:rsidRPr="00563B00">
        <w:rPr>
          <w:noProof/>
          <w:lang w:val="en-GB"/>
        </w:rPr>
        <w:t xml:space="preserve">Shafiee, S. &amp; Topal, E. (2009). 'When will fossil fuel reserves be diminished?', </w:t>
      </w:r>
      <w:r w:rsidRPr="00563B00">
        <w:rPr>
          <w:i/>
          <w:noProof/>
          <w:lang w:val="en-GB"/>
        </w:rPr>
        <w:t>Energy policy,</w:t>
      </w:r>
      <w:r w:rsidRPr="00563B00">
        <w:rPr>
          <w:noProof/>
          <w:lang w:val="en-GB"/>
        </w:rPr>
        <w:t xml:space="preserve"> 37(1), pp. 181-189.</w:t>
      </w:r>
      <w:bookmarkEnd w:id="233"/>
    </w:p>
    <w:p w14:paraId="337EEDCC" w14:textId="77777777" w:rsidR="0012265E" w:rsidRPr="00563B00" w:rsidRDefault="0012265E" w:rsidP="0012265E">
      <w:pPr>
        <w:pStyle w:val="EndNoteBibliography"/>
        <w:spacing w:after="240"/>
        <w:rPr>
          <w:noProof/>
          <w:lang w:val="en-GB"/>
        </w:rPr>
      </w:pPr>
      <w:bookmarkStart w:id="234" w:name="_ENREF_23"/>
      <w:r w:rsidRPr="00563B00">
        <w:rPr>
          <w:noProof/>
          <w:lang w:val="en-GB"/>
        </w:rPr>
        <w:t xml:space="preserve">Smil, V. (2016). </w:t>
      </w:r>
      <w:r w:rsidRPr="00563B00">
        <w:rPr>
          <w:i/>
          <w:noProof/>
          <w:lang w:val="en-GB"/>
        </w:rPr>
        <w:t>Energy transitions: global and national perspectives</w:t>
      </w:r>
      <w:r w:rsidRPr="00563B00">
        <w:rPr>
          <w:noProof/>
          <w:lang w:val="en-GB"/>
        </w:rPr>
        <w:t>: ABC-CLIO.</w:t>
      </w:r>
      <w:bookmarkEnd w:id="234"/>
    </w:p>
    <w:p w14:paraId="364AA830" w14:textId="77777777" w:rsidR="0012265E" w:rsidRPr="00563B00" w:rsidRDefault="0012265E" w:rsidP="0012265E">
      <w:pPr>
        <w:pStyle w:val="EndNoteBibliography"/>
        <w:spacing w:after="240"/>
        <w:rPr>
          <w:noProof/>
          <w:lang w:val="en-GB"/>
        </w:rPr>
      </w:pPr>
      <w:bookmarkStart w:id="235" w:name="_ENREF_24"/>
      <w:r w:rsidRPr="00563B00">
        <w:rPr>
          <w:noProof/>
          <w:lang w:val="en-GB"/>
        </w:rPr>
        <w:t xml:space="preserve">Wang, S. &amp; Ni, R. (2019). 'Solving of Two-Dimensional Unsteady-State Heat-Transfer Inverse Problem Using Finite Difference Method and Model Prediction Control Method', </w:t>
      </w:r>
      <w:r w:rsidRPr="00563B00">
        <w:rPr>
          <w:i/>
          <w:noProof/>
          <w:lang w:val="en-GB"/>
        </w:rPr>
        <w:t>Complexity,</w:t>
      </w:r>
      <w:r w:rsidRPr="00563B00">
        <w:rPr>
          <w:noProof/>
          <w:lang w:val="en-GB"/>
        </w:rPr>
        <w:t xml:space="preserve"> 2019.</w:t>
      </w:r>
      <w:bookmarkEnd w:id="235"/>
    </w:p>
    <w:p w14:paraId="6719ED3A" w14:textId="77777777" w:rsidR="0012265E" w:rsidRPr="00563B00" w:rsidRDefault="0012265E" w:rsidP="0012265E">
      <w:pPr>
        <w:pStyle w:val="EndNoteBibliography"/>
        <w:spacing w:after="240"/>
        <w:rPr>
          <w:noProof/>
          <w:lang w:val="en-GB"/>
        </w:rPr>
      </w:pPr>
      <w:bookmarkStart w:id="236" w:name="_ENREF_25"/>
      <w:r w:rsidRPr="00563B00">
        <w:rPr>
          <w:noProof/>
          <w:lang w:val="en-GB"/>
        </w:rPr>
        <w:t xml:space="preserve">Worwood, D., Kellner, Q., Wojtala, M., Widanage, W., McGlen, R., Greenwood, D. &amp; Marco, J. (2017). 'A new approach to the internal thermal management of cylindrical battery cells for automotive applications', </w:t>
      </w:r>
      <w:r w:rsidRPr="00563B00">
        <w:rPr>
          <w:i/>
          <w:noProof/>
          <w:lang w:val="en-GB"/>
        </w:rPr>
        <w:t>Journal of Power Sources,</w:t>
      </w:r>
      <w:r w:rsidRPr="00563B00">
        <w:rPr>
          <w:noProof/>
          <w:lang w:val="en-GB"/>
        </w:rPr>
        <w:t xml:space="preserve"> 346, pp. 151-166.</w:t>
      </w:r>
      <w:bookmarkEnd w:id="236"/>
    </w:p>
    <w:p w14:paraId="5E138421" w14:textId="77777777" w:rsidR="0012265E" w:rsidRPr="00563B00" w:rsidRDefault="0012265E" w:rsidP="0012265E">
      <w:pPr>
        <w:pStyle w:val="EndNoteBibliography"/>
        <w:spacing w:after="240"/>
        <w:rPr>
          <w:noProof/>
          <w:lang w:val="en-GB"/>
        </w:rPr>
      </w:pPr>
      <w:bookmarkStart w:id="237" w:name="_ENREF_26"/>
      <w:r w:rsidRPr="00563B00">
        <w:rPr>
          <w:noProof/>
          <w:lang w:val="en-GB"/>
        </w:rPr>
        <w:t xml:space="preserve">Wu, W., Yang, X., Zhang, G., Chen, K. &amp; Wang, S. (2017). 'Experimental investigation on the thermal performance of heat pipe-assisted phase change material based battery thermal management system', </w:t>
      </w:r>
      <w:r w:rsidRPr="00563B00">
        <w:rPr>
          <w:i/>
          <w:noProof/>
          <w:lang w:val="en-GB"/>
        </w:rPr>
        <w:t>Energy Conversion and Management,</w:t>
      </w:r>
      <w:r w:rsidRPr="00563B00">
        <w:rPr>
          <w:noProof/>
          <w:lang w:val="en-GB"/>
        </w:rPr>
        <w:t xml:space="preserve"> 138, pp. 486-492.</w:t>
      </w:r>
      <w:bookmarkEnd w:id="237"/>
    </w:p>
    <w:p w14:paraId="582EE617" w14:textId="77777777" w:rsidR="0012265E" w:rsidRPr="00563B00" w:rsidRDefault="0012265E" w:rsidP="0012265E">
      <w:pPr>
        <w:pStyle w:val="EndNoteBibliography"/>
        <w:rPr>
          <w:noProof/>
          <w:lang w:val="en-GB"/>
        </w:rPr>
      </w:pPr>
      <w:bookmarkStart w:id="238" w:name="_ENREF_27"/>
      <w:r w:rsidRPr="00563B00">
        <w:rPr>
          <w:noProof/>
          <w:lang w:val="en-GB"/>
        </w:rPr>
        <w:t xml:space="preserve">Xu, B., Oudalov, A., Ulbig, A., Andersson, G. &amp; Kirschen, D. S. (2016). 'Modeling of lithium-ion battery degradation for cell life assessment', </w:t>
      </w:r>
      <w:r w:rsidRPr="00563B00">
        <w:rPr>
          <w:i/>
          <w:noProof/>
          <w:lang w:val="en-GB"/>
        </w:rPr>
        <w:t>IEEE Transactions on Smart Grid,</w:t>
      </w:r>
      <w:r w:rsidRPr="00563B00">
        <w:rPr>
          <w:noProof/>
          <w:lang w:val="en-GB"/>
        </w:rPr>
        <w:t xml:space="preserve"> 9(2), pp. 1131-1140.</w:t>
      </w:r>
      <w:bookmarkEnd w:id="238"/>
    </w:p>
    <w:p w14:paraId="698E255C" w14:textId="5AADCA18" w:rsidR="008601FC" w:rsidRPr="00563B00" w:rsidRDefault="004179A3" w:rsidP="0012265E">
      <w:pPr>
        <w:spacing w:line="360" w:lineRule="auto"/>
        <w:jc w:val="center"/>
      </w:pPr>
      <w:r w:rsidRPr="00563B00">
        <w:rPr>
          <w:sz w:val="22"/>
          <w:szCs w:val="22"/>
        </w:rPr>
        <w:fldChar w:fldCharType="end"/>
      </w:r>
    </w:p>
    <w:p w14:paraId="0D0F1C87" w14:textId="77777777" w:rsidR="008601FC" w:rsidRPr="00563B00" w:rsidRDefault="008601FC" w:rsidP="00C820E3">
      <w:pPr>
        <w:spacing w:line="360" w:lineRule="auto"/>
        <w:rPr>
          <w:rFonts w:asciiTheme="majorHAnsi" w:eastAsiaTheme="majorEastAsia" w:hAnsiTheme="majorHAnsi" w:cstheme="majorBidi"/>
          <w:color w:val="2F5496" w:themeColor="accent1" w:themeShade="BF"/>
          <w:sz w:val="32"/>
          <w:szCs w:val="32"/>
        </w:rPr>
      </w:pPr>
      <w:r w:rsidRPr="00563B00">
        <w:br w:type="page"/>
      </w:r>
    </w:p>
    <w:p w14:paraId="42DE275A" w14:textId="2A40A538" w:rsidR="0082727B" w:rsidRPr="00563B00" w:rsidRDefault="0082727B" w:rsidP="00C820E3">
      <w:pPr>
        <w:pStyle w:val="Heading1"/>
        <w:numPr>
          <w:ilvl w:val="0"/>
          <w:numId w:val="0"/>
        </w:numPr>
        <w:spacing w:line="360" w:lineRule="auto"/>
        <w:ind w:left="432" w:hanging="432"/>
      </w:pPr>
      <w:bookmarkStart w:id="239" w:name="_Toc38896120"/>
      <w:bookmarkEnd w:id="175"/>
      <w:bookmarkEnd w:id="176"/>
      <w:r w:rsidRPr="00563B00">
        <w:lastRenderedPageBreak/>
        <w:t>Appendices</w:t>
      </w:r>
      <w:bookmarkEnd w:id="239"/>
    </w:p>
    <w:p w14:paraId="33A1CBBF" w14:textId="73664218" w:rsidR="00016C63" w:rsidRPr="00563B00" w:rsidRDefault="00016C63" w:rsidP="00C820E3">
      <w:pPr>
        <w:pStyle w:val="Heading2"/>
        <w:numPr>
          <w:ilvl w:val="0"/>
          <w:numId w:val="0"/>
        </w:numPr>
        <w:spacing w:line="360" w:lineRule="auto"/>
        <w:ind w:left="576" w:hanging="576"/>
      </w:pPr>
      <w:bookmarkStart w:id="240" w:name="_Toc38896121"/>
      <w:r w:rsidRPr="00563B00">
        <w:t>Appendix A: Management of Project</w:t>
      </w:r>
      <w:bookmarkEnd w:id="240"/>
    </w:p>
    <w:p w14:paraId="61121E86" w14:textId="77777777" w:rsidR="00016C63" w:rsidRPr="00563B00" w:rsidRDefault="00016C63" w:rsidP="00C820E3">
      <w:pPr>
        <w:pStyle w:val="Heading3"/>
        <w:numPr>
          <w:ilvl w:val="0"/>
          <w:numId w:val="0"/>
        </w:numPr>
        <w:spacing w:line="360" w:lineRule="auto"/>
        <w:ind w:left="720" w:hanging="720"/>
      </w:pPr>
      <w:bookmarkStart w:id="241" w:name="_Toc38896122"/>
      <w:r w:rsidRPr="00563B00">
        <w:t>Initial Plans</w:t>
      </w:r>
      <w:bookmarkEnd w:id="241"/>
    </w:p>
    <w:p w14:paraId="0F29E71B" w14:textId="77777777" w:rsidR="00016C63" w:rsidRPr="00563B00" w:rsidRDefault="00016C63" w:rsidP="00C820E3">
      <w:pPr>
        <w:spacing w:line="360" w:lineRule="auto"/>
        <w:rPr>
          <w:u w:val="single"/>
        </w:rPr>
      </w:pPr>
      <w:r w:rsidRPr="00563B00">
        <w:rPr>
          <w:u w:val="single"/>
        </w:rPr>
        <w:t>First Semester</w:t>
      </w:r>
    </w:p>
    <w:p w14:paraId="5593A3EA" w14:textId="77777777" w:rsidR="00016C63" w:rsidRPr="00563B00" w:rsidRDefault="00016C63" w:rsidP="00C820E3">
      <w:pPr>
        <w:spacing w:line="360" w:lineRule="auto"/>
        <w:jc w:val="center"/>
      </w:pPr>
      <w:r w:rsidRPr="00563B00">
        <w:rPr>
          <w:noProof/>
        </w:rPr>
        <w:drawing>
          <wp:inline distT="0" distB="0" distL="0" distR="0" wp14:anchorId="08684DD8" wp14:editId="247F0D58">
            <wp:extent cx="5380355" cy="1414679"/>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ning Roadmap-2.png"/>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5382594" cy="1415268"/>
                    </a:xfrm>
                    <a:prstGeom prst="rect">
                      <a:avLst/>
                    </a:prstGeom>
                    <a:ln>
                      <a:noFill/>
                    </a:ln>
                    <a:extLst>
                      <a:ext uri="{53640926-AAD7-44D8-BBD7-CCE9431645EC}">
                        <a14:shadowObscured xmlns:a14="http://schemas.microsoft.com/office/drawing/2010/main"/>
                      </a:ext>
                    </a:extLst>
                  </pic:spPr>
                </pic:pic>
              </a:graphicData>
            </a:graphic>
          </wp:inline>
        </w:drawing>
      </w:r>
    </w:p>
    <w:p w14:paraId="1C042F30" w14:textId="77777777" w:rsidR="00016C63" w:rsidRPr="00563B00" w:rsidRDefault="00016C63" w:rsidP="00C820E3">
      <w:pPr>
        <w:spacing w:line="360" w:lineRule="auto"/>
        <w:rPr>
          <w:u w:val="single"/>
        </w:rPr>
      </w:pPr>
      <w:r w:rsidRPr="00563B00">
        <w:rPr>
          <w:u w:val="single"/>
        </w:rPr>
        <w:t>Second Semester</w:t>
      </w:r>
    </w:p>
    <w:p w14:paraId="0CECF5CB" w14:textId="28A43D2A" w:rsidR="00016C63" w:rsidRPr="00563B00" w:rsidRDefault="00016C63" w:rsidP="00C820E3">
      <w:pPr>
        <w:spacing w:line="360" w:lineRule="auto"/>
        <w:jc w:val="center"/>
      </w:pPr>
      <w:r w:rsidRPr="00563B00">
        <w:rPr>
          <w:noProof/>
        </w:rPr>
        <w:drawing>
          <wp:inline distT="0" distB="0" distL="0" distR="0" wp14:anchorId="392FB373" wp14:editId="76040B61">
            <wp:extent cx="5380738" cy="1719580"/>
            <wp:effectExtent l="0" t="0" r="4445" b="0"/>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anning Roadmap.png"/>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5381874" cy="1719943"/>
                    </a:xfrm>
                    <a:prstGeom prst="rect">
                      <a:avLst/>
                    </a:prstGeom>
                    <a:ln>
                      <a:noFill/>
                    </a:ln>
                    <a:extLst>
                      <a:ext uri="{53640926-AAD7-44D8-BBD7-CCE9431645EC}">
                        <a14:shadowObscured xmlns:a14="http://schemas.microsoft.com/office/drawing/2010/main"/>
                      </a:ext>
                    </a:extLst>
                  </pic:spPr>
                </pic:pic>
              </a:graphicData>
            </a:graphic>
          </wp:inline>
        </w:drawing>
      </w:r>
    </w:p>
    <w:p w14:paraId="799E30ED" w14:textId="319744C0" w:rsidR="00016C63" w:rsidRPr="00563B00" w:rsidRDefault="00016C63" w:rsidP="00C820E3">
      <w:pPr>
        <w:pStyle w:val="Heading3"/>
        <w:numPr>
          <w:ilvl w:val="0"/>
          <w:numId w:val="0"/>
        </w:numPr>
        <w:spacing w:line="360" w:lineRule="auto"/>
        <w:ind w:left="720" w:hanging="720"/>
      </w:pPr>
      <w:bookmarkStart w:id="242" w:name="_Toc38896123"/>
      <w:r w:rsidRPr="00563B00">
        <w:t>Updated Plan and Final Timeline</w:t>
      </w:r>
      <w:bookmarkEnd w:id="242"/>
    </w:p>
    <w:p w14:paraId="35F3DD24" w14:textId="7E6687C8" w:rsidR="00D40E3F" w:rsidRPr="00563B00" w:rsidRDefault="008B4350" w:rsidP="00C820E3">
      <w:pPr>
        <w:spacing w:line="360" w:lineRule="auto"/>
        <w:jc w:val="center"/>
      </w:pPr>
      <w:r w:rsidRPr="00563B00">
        <w:rPr>
          <w:noProof/>
        </w:rPr>
        <w:drawing>
          <wp:inline distT="0" distB="0" distL="0" distR="0" wp14:anchorId="7972A6A2" wp14:editId="61436A94">
            <wp:extent cx="5548630" cy="3576277"/>
            <wp:effectExtent l="0" t="0" r="127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t="892"/>
                    <a:stretch/>
                  </pic:blipFill>
                  <pic:spPr bwMode="auto">
                    <a:xfrm>
                      <a:off x="0" y="0"/>
                      <a:ext cx="5553322" cy="3579301"/>
                    </a:xfrm>
                    <a:prstGeom prst="rect">
                      <a:avLst/>
                    </a:prstGeom>
                    <a:ln>
                      <a:noFill/>
                    </a:ln>
                    <a:extLst>
                      <a:ext uri="{53640926-AAD7-44D8-BBD7-CCE9431645EC}">
                        <a14:shadowObscured xmlns:a14="http://schemas.microsoft.com/office/drawing/2010/main"/>
                      </a:ext>
                    </a:extLst>
                  </pic:spPr>
                </pic:pic>
              </a:graphicData>
            </a:graphic>
          </wp:inline>
        </w:drawing>
      </w:r>
    </w:p>
    <w:p w14:paraId="3E73F878" w14:textId="77777777" w:rsidR="008B4350" w:rsidRPr="00563B00" w:rsidRDefault="008B4350" w:rsidP="00C820E3">
      <w:pPr>
        <w:spacing w:line="360" w:lineRule="auto"/>
        <w:jc w:val="center"/>
      </w:pPr>
    </w:p>
    <w:p w14:paraId="275AD3E1" w14:textId="388F2FE9" w:rsidR="00C97147" w:rsidRPr="00563B00" w:rsidRDefault="00D40E3F" w:rsidP="00C97147">
      <w:pPr>
        <w:spacing w:line="360" w:lineRule="auto"/>
      </w:pPr>
      <w:r w:rsidRPr="00563B00">
        <w:rPr>
          <w:noProof/>
        </w:rPr>
        <w:drawing>
          <wp:inline distT="0" distB="0" distL="0" distR="0" wp14:anchorId="1B0591BB" wp14:editId="3FB46FED">
            <wp:extent cx="5726430" cy="15511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973021" cy="161798"/>
                    </a:xfrm>
                    <a:prstGeom prst="rect">
                      <a:avLst/>
                    </a:prstGeom>
                  </pic:spPr>
                </pic:pic>
              </a:graphicData>
            </a:graphic>
          </wp:inline>
        </w:drawing>
      </w:r>
    </w:p>
    <w:p w14:paraId="39659169" w14:textId="06CF997E" w:rsidR="00016C63" w:rsidRPr="00563B00" w:rsidRDefault="008B4350" w:rsidP="00C820E3">
      <w:pPr>
        <w:spacing w:line="360" w:lineRule="auto"/>
      </w:pPr>
      <w:r w:rsidRPr="00563B00">
        <w:rPr>
          <w:noProof/>
        </w:rPr>
        <w:drawing>
          <wp:inline distT="0" distB="0" distL="0" distR="0" wp14:anchorId="706C75E5" wp14:editId="4B2EF06C">
            <wp:extent cx="5727700" cy="34207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727700" cy="3420745"/>
                    </a:xfrm>
                    <a:prstGeom prst="rect">
                      <a:avLst/>
                    </a:prstGeom>
                  </pic:spPr>
                </pic:pic>
              </a:graphicData>
            </a:graphic>
          </wp:inline>
        </w:drawing>
      </w:r>
    </w:p>
    <w:p w14:paraId="71627512" w14:textId="77777777" w:rsidR="00B77AC2" w:rsidRPr="00563B00" w:rsidRDefault="00B77AC2" w:rsidP="00C820E3">
      <w:pPr>
        <w:spacing w:line="360" w:lineRule="auto"/>
      </w:pPr>
    </w:p>
    <w:p w14:paraId="08883E1E" w14:textId="39B3D605" w:rsidR="00016C63" w:rsidRPr="00563B00" w:rsidRDefault="00016C63" w:rsidP="00C820E3">
      <w:pPr>
        <w:pStyle w:val="Heading3"/>
        <w:numPr>
          <w:ilvl w:val="0"/>
          <w:numId w:val="0"/>
        </w:numPr>
        <w:spacing w:line="360" w:lineRule="auto"/>
        <w:ind w:left="720" w:hanging="720"/>
      </w:pPr>
      <w:bookmarkStart w:id="243" w:name="_Toc38896124"/>
      <w:r w:rsidRPr="00563B00">
        <w:t>Reflections on the project</w:t>
      </w:r>
      <w:r w:rsidR="002F07FD" w:rsidRPr="00563B00">
        <w:t xml:space="preserve"> plan</w:t>
      </w:r>
      <w:bookmarkEnd w:id="243"/>
    </w:p>
    <w:p w14:paraId="4084FAB7" w14:textId="1E9FA25A" w:rsidR="00D40E3F" w:rsidRPr="00563B00" w:rsidRDefault="00092FAD" w:rsidP="00C820E3">
      <w:pPr>
        <w:spacing w:line="360" w:lineRule="auto"/>
        <w:jc w:val="both"/>
      </w:pPr>
      <w:r w:rsidRPr="00563B00">
        <w:t>The</w:t>
      </w:r>
      <w:r w:rsidR="00D40E3F" w:rsidRPr="00563B00">
        <w:t xml:space="preserve"> biggest challenge faced with </w:t>
      </w:r>
      <w:r w:rsidR="00CB3575" w:rsidRPr="00563B00">
        <w:t xml:space="preserve">completing the original plan, was an </w:t>
      </w:r>
      <w:r w:rsidR="00DC2757" w:rsidRPr="00563B00">
        <w:t>inaccuracy in the results produced by the code during weeks 4-8. This time was very frustrating as the source of the problem could not be identified, so a fine comb through of the entire code was conducted to diligently inspect every equation.</w:t>
      </w:r>
      <w:r w:rsidR="00DC2757" w:rsidRPr="00563B00">
        <w:rPr>
          <w:rFonts w:eastAsiaTheme="minorEastAsia"/>
        </w:rPr>
        <w:t xml:space="preserve"> A significant amount of time was invested over these weeks as the problem with the results produced was not identified until around week 7 at which point it was found that </w:t>
      </w:r>
      <w:r w:rsidR="00CB3575" w:rsidRPr="00563B00">
        <w:t>the heat generation term used for the internal domain</w:t>
      </w:r>
      <w:r w:rsidR="00DC2757" w:rsidRPr="00563B00">
        <w:t xml:space="preserve"> was the root cause. </w:t>
      </w:r>
      <w:r w:rsidR="00CB3575" w:rsidRPr="00563B00">
        <w:t xml:space="preserve">Originally, it was expected that </w:t>
      </w:r>
      <w:r w:rsidR="00DC2757" w:rsidRPr="00563B00">
        <w:t xml:space="preserve">the heat generation term would be worked on for two weeks, </w:t>
      </w:r>
      <w:r w:rsidRPr="00563B00">
        <w:t>as it was believed that the equation used was correct. H</w:t>
      </w:r>
      <w:r w:rsidR="00CB3575" w:rsidRPr="00563B00">
        <w:t>owever, once work began it was clear that more research was needed to come up with an accurate solution.</w:t>
      </w:r>
      <w:r w:rsidR="0061720C" w:rsidRPr="00563B00">
        <w:t xml:space="preserve"> Once research began into this, </w:t>
      </w:r>
      <w:r w:rsidR="004603B5" w:rsidRPr="00563B00">
        <w:rPr>
          <w:rFonts w:eastAsiaTheme="minorEastAsia"/>
        </w:rPr>
        <w:t>several</w:t>
      </w:r>
      <w:r w:rsidR="00D4727F" w:rsidRPr="00563B00">
        <w:rPr>
          <w:rFonts w:eastAsiaTheme="minorEastAsia"/>
        </w:rPr>
        <w:t xml:space="preserve"> possible heat generation formulae were discovered in the literature. Some of these included entropy losses, electrical conductivity, and state of charge relationships. In the end the current density and internal resistance relationship was deemed the most suitable because of its simplicity to employ in MATLAB and its overall accuracy.</w:t>
      </w:r>
      <w:r w:rsidR="00B44941" w:rsidRPr="00563B00">
        <w:rPr>
          <w:rFonts w:eastAsiaTheme="minorEastAsia"/>
        </w:rPr>
        <w:t xml:space="preserve"> </w:t>
      </w:r>
    </w:p>
    <w:p w14:paraId="22DE5A45" w14:textId="1715D1B0" w:rsidR="00C97147" w:rsidRPr="00563B00" w:rsidRDefault="00423583" w:rsidP="00C97147">
      <w:pPr>
        <w:spacing w:line="360" w:lineRule="auto"/>
        <w:jc w:val="both"/>
      </w:pPr>
      <w:r w:rsidRPr="00563B00">
        <w:lastRenderedPageBreak/>
        <w:t xml:space="preserve">On the other hand, the plan was effective in the sense that it </w:t>
      </w:r>
      <w:r w:rsidR="00742AA7" w:rsidRPr="00563B00">
        <w:t>accurately predicted the time required to complete smaller sized tasks, and also it provided sufficient time as a buffer to react to unexpected problems.</w:t>
      </w:r>
    </w:p>
    <w:p w14:paraId="3B1A188B" w14:textId="77777777" w:rsidR="00C97147" w:rsidRPr="00563B00" w:rsidRDefault="00C97147" w:rsidP="00C97147">
      <w:pPr>
        <w:spacing w:line="360" w:lineRule="auto"/>
        <w:jc w:val="both"/>
      </w:pPr>
    </w:p>
    <w:p w14:paraId="69270977" w14:textId="06C085EC" w:rsidR="00362A9D" w:rsidRPr="00563B00" w:rsidRDefault="0082727B" w:rsidP="00C97147">
      <w:pPr>
        <w:pStyle w:val="Heading2"/>
        <w:numPr>
          <w:ilvl w:val="0"/>
          <w:numId w:val="0"/>
        </w:numPr>
        <w:spacing w:line="360" w:lineRule="auto"/>
        <w:ind w:left="576" w:hanging="576"/>
      </w:pPr>
      <w:bookmarkStart w:id="244" w:name="_Toc38896125"/>
      <w:r w:rsidRPr="00563B00">
        <w:t xml:space="preserve">Appendix </w:t>
      </w:r>
      <w:r w:rsidR="008D70CD" w:rsidRPr="00563B00">
        <w:t>B</w:t>
      </w:r>
      <w:r w:rsidRPr="00563B00">
        <w:t>: MATLAB Numerical model code</w:t>
      </w:r>
      <w:bookmarkEnd w:id="244"/>
    </w:p>
    <w:p w14:paraId="5E4E7EBB" w14:textId="77777777" w:rsidR="00785710" w:rsidRPr="00563B00" w:rsidRDefault="00785710" w:rsidP="002E7A72">
      <w:pPr>
        <w:rPr>
          <w:rFonts w:asciiTheme="minorBidi" w:hAnsiTheme="minorBidi"/>
          <w:b/>
          <w:bCs/>
        </w:rPr>
      </w:pPr>
      <w:r w:rsidRPr="00563B00">
        <w:rPr>
          <w:rFonts w:asciiTheme="minorBidi" w:hAnsiTheme="minorBidi"/>
          <w:b/>
          <w:bCs/>
        </w:rPr>
        <w:t>Contents</w:t>
      </w:r>
    </w:p>
    <w:p w14:paraId="02B40214" w14:textId="636C67FD" w:rsidR="00DC4AA3" w:rsidRPr="00563B00" w:rsidRDefault="00CA60CB" w:rsidP="00DC4AA3">
      <w:pPr>
        <w:pStyle w:val="ListParagraph"/>
        <w:numPr>
          <w:ilvl w:val="0"/>
          <w:numId w:val="24"/>
        </w:numPr>
        <w:rPr>
          <w:color w:val="000000"/>
        </w:rPr>
      </w:pPr>
      <w:hyperlink w:anchor="2" w:history="1">
        <w:r w:rsidR="00DC4AA3" w:rsidRPr="00563B00">
          <w:rPr>
            <w:rStyle w:val="Hyperlink"/>
            <w:rFonts w:ascii="Arial" w:hAnsi="Arial" w:cs="Arial"/>
            <w:color w:val="004AA0"/>
            <w:sz w:val="18"/>
            <w:szCs w:val="18"/>
            <w:bdr w:val="none" w:sz="0" w:space="0" w:color="auto" w:frame="1"/>
          </w:rPr>
          <w:t>FDM solver for Laplace's equation in 2D</w:t>
        </w:r>
      </w:hyperlink>
    </w:p>
    <w:p w14:paraId="4EC06373" w14:textId="50DE5290" w:rsidR="00DC4AA3" w:rsidRPr="00563B00" w:rsidRDefault="00CA60CB" w:rsidP="00DC4AA3">
      <w:pPr>
        <w:pStyle w:val="ListParagraph"/>
        <w:numPr>
          <w:ilvl w:val="0"/>
          <w:numId w:val="24"/>
        </w:numPr>
        <w:rPr>
          <w:color w:val="000000"/>
        </w:rPr>
      </w:pPr>
      <w:hyperlink w:anchor="3" w:history="1">
        <w:r w:rsidR="00DC4AA3" w:rsidRPr="00563B00">
          <w:rPr>
            <w:rStyle w:val="Hyperlink"/>
            <w:rFonts w:ascii="Arial" w:hAnsi="Arial" w:cs="Arial"/>
            <w:color w:val="004AA0"/>
            <w:sz w:val="18"/>
            <w:szCs w:val="18"/>
            <w:bdr w:val="none" w:sz="0" w:space="0" w:color="auto" w:frame="1"/>
          </w:rPr>
          <w:t>Setting</w:t>
        </w:r>
      </w:hyperlink>
    </w:p>
    <w:p w14:paraId="45B416BC" w14:textId="7C124F9A" w:rsidR="00DC4AA3" w:rsidRPr="00563B00" w:rsidRDefault="00CA60CB" w:rsidP="00DC4AA3">
      <w:pPr>
        <w:pStyle w:val="ListParagraph"/>
        <w:numPr>
          <w:ilvl w:val="0"/>
          <w:numId w:val="24"/>
        </w:numPr>
        <w:rPr>
          <w:color w:val="000000"/>
        </w:rPr>
      </w:pPr>
      <w:hyperlink w:anchor="4" w:history="1">
        <w:r w:rsidR="00DC4AA3" w:rsidRPr="00563B00">
          <w:rPr>
            <w:rStyle w:val="Hyperlink"/>
            <w:rFonts w:ascii="Arial" w:hAnsi="Arial" w:cs="Arial"/>
            <w:color w:val="004AA0"/>
            <w:sz w:val="18"/>
            <w:szCs w:val="18"/>
            <w:bdr w:val="none" w:sz="0" w:space="0" w:color="auto" w:frame="1"/>
          </w:rPr>
          <w:t>Battery and Thermal Characteristics</w:t>
        </w:r>
      </w:hyperlink>
    </w:p>
    <w:p w14:paraId="28D9009E" w14:textId="6584B95C" w:rsidR="00DC4AA3" w:rsidRPr="00563B00" w:rsidRDefault="00CA60CB" w:rsidP="00DC4AA3">
      <w:pPr>
        <w:pStyle w:val="ListParagraph"/>
        <w:numPr>
          <w:ilvl w:val="0"/>
          <w:numId w:val="24"/>
        </w:numPr>
        <w:rPr>
          <w:color w:val="000000"/>
        </w:rPr>
      </w:pPr>
      <w:hyperlink w:anchor="5" w:history="1">
        <w:r w:rsidR="00DC4AA3" w:rsidRPr="00563B00">
          <w:rPr>
            <w:rStyle w:val="Hyperlink"/>
            <w:rFonts w:ascii="Arial" w:hAnsi="Arial" w:cs="Arial"/>
            <w:color w:val="004AA0"/>
            <w:sz w:val="18"/>
            <w:szCs w:val="18"/>
            <w:bdr w:val="none" w:sz="0" w:space="0" w:color="auto" w:frame="1"/>
          </w:rPr>
          <w:t>Time parameters</w:t>
        </w:r>
      </w:hyperlink>
    </w:p>
    <w:p w14:paraId="27F96A77" w14:textId="2FC7E659" w:rsidR="00DC4AA3" w:rsidRPr="00563B00" w:rsidRDefault="00CA60CB" w:rsidP="00DC4AA3">
      <w:pPr>
        <w:pStyle w:val="ListParagraph"/>
        <w:numPr>
          <w:ilvl w:val="0"/>
          <w:numId w:val="24"/>
        </w:numPr>
        <w:rPr>
          <w:color w:val="000000"/>
        </w:rPr>
      </w:pPr>
      <w:hyperlink w:anchor="6" w:history="1">
        <w:r w:rsidR="00DC4AA3" w:rsidRPr="00563B00">
          <w:rPr>
            <w:rStyle w:val="Hyperlink"/>
            <w:rFonts w:ascii="Arial" w:hAnsi="Arial" w:cs="Arial"/>
            <w:color w:val="004AA0"/>
            <w:sz w:val="18"/>
            <w:szCs w:val="18"/>
            <w:bdr w:val="none" w:sz="0" w:space="0" w:color="auto" w:frame="1"/>
          </w:rPr>
          <w:t>Setting boundary conditions</w:t>
        </w:r>
      </w:hyperlink>
    </w:p>
    <w:p w14:paraId="2676327F" w14:textId="22DCBBB3" w:rsidR="00DC4AA3" w:rsidRPr="00563B00" w:rsidRDefault="00CA60CB" w:rsidP="00DC4AA3">
      <w:pPr>
        <w:pStyle w:val="ListParagraph"/>
        <w:numPr>
          <w:ilvl w:val="0"/>
          <w:numId w:val="24"/>
        </w:numPr>
        <w:rPr>
          <w:color w:val="000000"/>
        </w:rPr>
      </w:pPr>
      <w:hyperlink w:anchor="7" w:history="1">
        <w:r w:rsidR="00DC4AA3" w:rsidRPr="00563B00">
          <w:rPr>
            <w:rStyle w:val="Hyperlink"/>
            <w:rFonts w:ascii="Arial" w:hAnsi="Arial" w:cs="Arial"/>
            <w:color w:val="004AA0"/>
            <w:sz w:val="18"/>
            <w:szCs w:val="18"/>
            <w:bdr w:val="none" w:sz="0" w:space="0" w:color="auto" w:frame="1"/>
          </w:rPr>
          <w:t>Sensor 1</w:t>
        </w:r>
      </w:hyperlink>
    </w:p>
    <w:p w14:paraId="1F7BEEC2" w14:textId="091993ED" w:rsidR="00DC4AA3" w:rsidRPr="00563B00" w:rsidRDefault="00CA60CB" w:rsidP="00DC4AA3">
      <w:pPr>
        <w:pStyle w:val="ListParagraph"/>
        <w:numPr>
          <w:ilvl w:val="0"/>
          <w:numId w:val="24"/>
        </w:numPr>
        <w:rPr>
          <w:color w:val="000000"/>
        </w:rPr>
      </w:pPr>
      <w:hyperlink w:anchor="8" w:history="1">
        <w:r w:rsidR="00DC4AA3" w:rsidRPr="00563B00">
          <w:rPr>
            <w:rStyle w:val="Hyperlink"/>
            <w:rFonts w:ascii="Arial" w:hAnsi="Arial" w:cs="Arial"/>
            <w:color w:val="004AA0"/>
            <w:sz w:val="18"/>
            <w:szCs w:val="18"/>
            <w:bdr w:val="none" w:sz="0" w:space="0" w:color="auto" w:frame="1"/>
          </w:rPr>
          <w:t>Sensor 2</w:t>
        </w:r>
      </w:hyperlink>
    </w:p>
    <w:p w14:paraId="708339ED" w14:textId="354CB308" w:rsidR="00DC4AA3" w:rsidRPr="00563B00" w:rsidRDefault="00CA60CB" w:rsidP="00DC4AA3">
      <w:pPr>
        <w:pStyle w:val="ListParagraph"/>
        <w:numPr>
          <w:ilvl w:val="0"/>
          <w:numId w:val="24"/>
        </w:numPr>
        <w:rPr>
          <w:color w:val="000000"/>
        </w:rPr>
      </w:pPr>
      <w:hyperlink w:anchor="9" w:history="1">
        <w:r w:rsidR="00DC4AA3" w:rsidRPr="00563B00">
          <w:rPr>
            <w:rStyle w:val="Hyperlink"/>
            <w:rFonts w:ascii="Arial" w:hAnsi="Arial" w:cs="Arial"/>
            <w:color w:val="004AA0"/>
            <w:sz w:val="18"/>
            <w:szCs w:val="18"/>
            <w:bdr w:val="none" w:sz="0" w:space="0" w:color="auto" w:frame="1"/>
          </w:rPr>
          <w:t>Heat Flux Calculation</w:t>
        </w:r>
      </w:hyperlink>
    </w:p>
    <w:p w14:paraId="755234CD" w14:textId="5A7CFBC4" w:rsidR="00DC4AA3" w:rsidRPr="00563B00" w:rsidRDefault="00CA60CB" w:rsidP="00DC4AA3">
      <w:pPr>
        <w:pStyle w:val="ListParagraph"/>
        <w:numPr>
          <w:ilvl w:val="0"/>
          <w:numId w:val="24"/>
        </w:numPr>
        <w:rPr>
          <w:color w:val="000000"/>
        </w:rPr>
      </w:pPr>
      <w:hyperlink w:anchor="10" w:history="1">
        <w:r w:rsidR="00DC4AA3" w:rsidRPr="00563B00">
          <w:rPr>
            <w:rStyle w:val="Hyperlink"/>
            <w:rFonts w:ascii="Arial" w:hAnsi="Arial" w:cs="Arial"/>
            <w:color w:val="004AA0"/>
            <w:sz w:val="18"/>
            <w:szCs w:val="18"/>
            <w:bdr w:val="none" w:sz="0" w:space="0" w:color="auto" w:frame="1"/>
          </w:rPr>
          <w:t>Plot results</w:t>
        </w:r>
      </w:hyperlink>
    </w:p>
    <w:p w14:paraId="194274BE" w14:textId="77777777" w:rsidR="00785710" w:rsidRPr="00563B00" w:rsidRDefault="00785710" w:rsidP="00785710">
      <w:pPr>
        <w:textAlignment w:val="baseline"/>
        <w:rPr>
          <w:rFonts w:ascii="Arial" w:eastAsia="Times New Roman" w:hAnsi="Arial" w:cs="Arial"/>
          <w:color w:val="000000"/>
          <w:sz w:val="18"/>
          <w:szCs w:val="18"/>
        </w:rPr>
      </w:pPr>
    </w:p>
    <w:p w14:paraId="7F8B16D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clc,clear,close </w:t>
      </w:r>
      <w:r w:rsidRPr="00563B00">
        <w:rPr>
          <w:rFonts w:ascii="Courier New" w:eastAsia="Times New Roman" w:hAnsi="Courier New" w:cs="Courier New"/>
          <w:color w:val="A020F0"/>
          <w:sz w:val="18"/>
          <w:szCs w:val="18"/>
          <w:bdr w:val="none" w:sz="0" w:space="0" w:color="auto" w:frame="1"/>
        </w:rPr>
        <w:t>all</w:t>
      </w:r>
    </w:p>
    <w:p w14:paraId="15F8F9E0" w14:textId="64C9A150" w:rsidR="00785710" w:rsidRPr="00563B00" w:rsidRDefault="00785710" w:rsidP="002E7A72">
      <w:pPr>
        <w:rPr>
          <w:rFonts w:asciiTheme="minorBidi" w:hAnsiTheme="minorBidi"/>
          <w:b/>
          <w:bCs/>
        </w:rPr>
      </w:pPr>
      <w:r w:rsidRPr="00563B00">
        <w:rPr>
          <w:rFonts w:asciiTheme="minorBidi" w:hAnsiTheme="minorBidi"/>
          <w:b/>
          <w:bCs/>
        </w:rPr>
        <w:t>FDM solver for Laplace's equation in 2D</w:t>
      </w:r>
    </w:p>
    <w:p w14:paraId="0B96B4E9" w14:textId="25856B1A" w:rsidR="00785710" w:rsidRPr="00563B00" w:rsidRDefault="00785710" w:rsidP="002E7A72">
      <w:pPr>
        <w:rPr>
          <w:rFonts w:asciiTheme="minorBidi" w:hAnsiTheme="minorBidi"/>
          <w:b/>
          <w:bCs/>
        </w:rPr>
      </w:pPr>
      <w:r w:rsidRPr="00563B00">
        <w:rPr>
          <w:rFonts w:asciiTheme="minorBidi" w:hAnsiTheme="minorBidi"/>
          <w:b/>
          <w:bCs/>
        </w:rPr>
        <w:t>Settings</w:t>
      </w:r>
    </w:p>
    <w:p w14:paraId="2FA6FA6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Heat Conduction Equation solver for 2D Li-ion Battery'</w:t>
      </w:r>
      <w:r w:rsidRPr="00563B00">
        <w:rPr>
          <w:rFonts w:ascii="Courier New" w:eastAsia="Times New Roman" w:hAnsi="Courier New" w:cs="Courier New"/>
          <w:color w:val="000000"/>
          <w:sz w:val="18"/>
          <w:szCs w:val="18"/>
        </w:rPr>
        <w:t>)</w:t>
      </w:r>
    </w:p>
    <w:p w14:paraId="33E11E4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 '</w:t>
      </w:r>
      <w:r w:rsidRPr="00563B00">
        <w:rPr>
          <w:rFonts w:ascii="Courier New" w:eastAsia="Times New Roman" w:hAnsi="Courier New" w:cs="Courier New"/>
          <w:color w:val="000000"/>
          <w:sz w:val="18"/>
          <w:szCs w:val="18"/>
        </w:rPr>
        <w:t>)</w:t>
      </w:r>
    </w:p>
    <w:p w14:paraId="5E527F7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DF1395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Resolution</w:t>
      </w:r>
    </w:p>
    <w:p w14:paraId="4A30DC0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res = 120;               </w:t>
      </w:r>
      <w:r w:rsidRPr="00563B00">
        <w:rPr>
          <w:rFonts w:ascii="Courier New" w:eastAsia="Times New Roman" w:hAnsi="Courier New" w:cs="Courier New"/>
          <w:color w:val="228B22"/>
          <w:sz w:val="18"/>
          <w:szCs w:val="18"/>
          <w:bdr w:val="none" w:sz="0" w:space="0" w:color="auto" w:frame="1"/>
        </w:rPr>
        <w:t>% Multiples of 15 only</w:t>
      </w:r>
    </w:p>
    <w:p w14:paraId="4F74C45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left1 = res/15;</w:t>
      </w:r>
    </w:p>
    <w:p w14:paraId="4D9D1D5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left2 = res*7/15;</w:t>
      </w:r>
    </w:p>
    <w:p w14:paraId="1F7C57D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right1 = res*8/15;</w:t>
      </w:r>
    </w:p>
    <w:p w14:paraId="0043CCC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right2 = res*14/15;</w:t>
      </w:r>
    </w:p>
    <w:p w14:paraId="441280D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4E5C6E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Width of domain</w:t>
      </w:r>
    </w:p>
    <w:p w14:paraId="4E0D158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W = 0.2;</w:t>
      </w:r>
    </w:p>
    <w:p w14:paraId="670025B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0BB50FB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Height of domain</w:t>
      </w:r>
    </w:p>
    <w:p w14:paraId="3C27C41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L = 0.2;</w:t>
      </w:r>
    </w:p>
    <w:p w14:paraId="5C9A17B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E8DC41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Grid spacing</w:t>
      </w:r>
    </w:p>
    <w:p w14:paraId="3FA9828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gs = W / (res - 1);</w:t>
      </w:r>
    </w:p>
    <w:p w14:paraId="650211EB" w14:textId="77777777" w:rsidR="00785710" w:rsidRPr="00563B00" w:rsidRDefault="00785710" w:rsidP="002E7A72">
      <w:pPr>
        <w:rPr>
          <w:rFonts w:asciiTheme="minorBidi" w:hAnsiTheme="minorBidi"/>
          <w:b/>
          <w:bCs/>
        </w:rPr>
      </w:pPr>
      <w:r w:rsidRPr="00563B00">
        <w:rPr>
          <w:rFonts w:asciiTheme="minorBidi" w:hAnsiTheme="minorBidi"/>
          <w:b/>
          <w:bCs/>
        </w:rPr>
        <w:t>Battery and Thermal Characteristics</w:t>
      </w:r>
    </w:p>
    <w:p w14:paraId="1B76552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k = 28;                         </w:t>
      </w:r>
      <w:r w:rsidRPr="00563B00">
        <w:rPr>
          <w:rFonts w:ascii="Courier New" w:eastAsia="Times New Roman" w:hAnsi="Courier New" w:cs="Courier New"/>
          <w:color w:val="228B22"/>
          <w:sz w:val="18"/>
          <w:szCs w:val="18"/>
          <w:bdr w:val="none" w:sz="0" w:space="0" w:color="auto" w:frame="1"/>
        </w:rPr>
        <w:t>% thermal conductivity (W/m.K)</w:t>
      </w:r>
    </w:p>
    <w:p w14:paraId="25AD07B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cp = 1100;                      </w:t>
      </w:r>
      <w:r w:rsidRPr="00563B00">
        <w:rPr>
          <w:rFonts w:ascii="Courier New" w:eastAsia="Times New Roman" w:hAnsi="Courier New" w:cs="Courier New"/>
          <w:color w:val="228B22"/>
          <w:sz w:val="18"/>
          <w:szCs w:val="18"/>
          <w:bdr w:val="none" w:sz="0" w:space="0" w:color="auto" w:frame="1"/>
        </w:rPr>
        <w:t>% specific heat (J/kg K)</w:t>
      </w:r>
    </w:p>
    <w:p w14:paraId="7A0DD5D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rho = 2551.7;                   </w:t>
      </w:r>
      <w:r w:rsidRPr="00563B00">
        <w:rPr>
          <w:rFonts w:ascii="Courier New" w:eastAsia="Times New Roman" w:hAnsi="Courier New" w:cs="Courier New"/>
          <w:color w:val="228B22"/>
          <w:sz w:val="18"/>
          <w:szCs w:val="18"/>
          <w:bdr w:val="none" w:sz="0" w:space="0" w:color="auto" w:frame="1"/>
        </w:rPr>
        <w:t>% density (kg/m^3)</w:t>
      </w:r>
    </w:p>
    <w:p w14:paraId="7FD080B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alpha = k/(cp*rho);             </w:t>
      </w:r>
      <w:r w:rsidRPr="00563B00">
        <w:rPr>
          <w:rFonts w:ascii="Courier New" w:eastAsia="Times New Roman" w:hAnsi="Courier New" w:cs="Courier New"/>
          <w:color w:val="228B22"/>
          <w:sz w:val="18"/>
          <w:szCs w:val="18"/>
          <w:bdr w:val="none" w:sz="0" w:space="0" w:color="auto" w:frame="1"/>
        </w:rPr>
        <w:t>% alpha (1/sec)</w:t>
      </w:r>
    </w:p>
    <w:p w14:paraId="7CE641D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878EE3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BTMS=input(</w:t>
      </w:r>
      <w:r w:rsidRPr="00563B00">
        <w:rPr>
          <w:rFonts w:ascii="Courier New" w:eastAsia="Times New Roman" w:hAnsi="Courier New" w:cs="Courier New"/>
          <w:color w:val="A020F0"/>
          <w:sz w:val="18"/>
          <w:szCs w:val="18"/>
          <w:bdr w:val="none" w:sz="0" w:space="0" w:color="auto" w:frame="1"/>
        </w:rPr>
        <w:t>'Is the BTMS convection based (1) or conduction based (2) ? '</w:t>
      </w:r>
      <w:r w:rsidRPr="00563B00">
        <w:rPr>
          <w:rFonts w:ascii="Courier New" w:eastAsia="Times New Roman" w:hAnsi="Courier New" w:cs="Courier New"/>
          <w:color w:val="000000"/>
          <w:sz w:val="18"/>
          <w:szCs w:val="18"/>
        </w:rPr>
        <w:t>);</w:t>
      </w:r>
    </w:p>
    <w:p w14:paraId="42565E8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 '</w:t>
      </w:r>
      <w:r w:rsidRPr="00563B00">
        <w:rPr>
          <w:rFonts w:ascii="Courier New" w:eastAsia="Times New Roman" w:hAnsi="Courier New" w:cs="Courier New"/>
          <w:color w:val="000000"/>
          <w:sz w:val="18"/>
          <w:szCs w:val="18"/>
        </w:rPr>
        <w:t>)</w:t>
      </w:r>
    </w:p>
    <w:p w14:paraId="06748E7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408A8B5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C_rate = input(</w:t>
      </w:r>
      <w:r w:rsidRPr="00563B00">
        <w:rPr>
          <w:rFonts w:ascii="Courier New" w:eastAsia="Times New Roman" w:hAnsi="Courier New" w:cs="Courier New"/>
          <w:color w:val="A020F0"/>
          <w:sz w:val="18"/>
          <w:szCs w:val="18"/>
          <w:bdr w:val="none" w:sz="0" w:space="0" w:color="auto" w:frame="1"/>
        </w:rPr>
        <w:t>'C rate (C) = '</w:t>
      </w: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Charge/discharge rate</w:t>
      </w:r>
    </w:p>
    <w:p w14:paraId="1E10DBE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07D10F7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final = input(</w:t>
      </w:r>
      <w:r w:rsidRPr="00563B00">
        <w:rPr>
          <w:rFonts w:ascii="Courier New" w:eastAsia="Times New Roman" w:hAnsi="Courier New" w:cs="Courier New"/>
          <w:color w:val="A020F0"/>
          <w:sz w:val="18"/>
          <w:szCs w:val="18"/>
          <w:bdr w:val="none" w:sz="0" w:space="0" w:color="auto" w:frame="1"/>
        </w:rPr>
        <w:t>'Time Final (s) = '</w:t>
      </w:r>
      <w:r w:rsidRPr="00563B00">
        <w:rPr>
          <w:rFonts w:ascii="Courier New" w:eastAsia="Times New Roman" w:hAnsi="Courier New" w:cs="Courier New"/>
          <w:color w:val="000000"/>
          <w:sz w:val="18"/>
          <w:szCs w:val="18"/>
        </w:rPr>
        <w:t>);</w:t>
      </w:r>
    </w:p>
    <w:p w14:paraId="7A4A832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796108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FF"/>
          <w:sz w:val="18"/>
          <w:szCs w:val="18"/>
          <w:bdr w:val="none" w:sz="0" w:space="0" w:color="auto" w:frame="1"/>
        </w:rPr>
        <w:t>if</w:t>
      </w:r>
      <w:r w:rsidRPr="00563B00">
        <w:rPr>
          <w:rFonts w:ascii="Courier New" w:eastAsia="Times New Roman" w:hAnsi="Courier New" w:cs="Courier New"/>
          <w:color w:val="000000"/>
          <w:sz w:val="18"/>
          <w:szCs w:val="18"/>
        </w:rPr>
        <w:t xml:space="preserve"> BTMS==1</w:t>
      </w:r>
    </w:p>
    <w:p w14:paraId="730444F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h = input(</w:t>
      </w:r>
      <w:r w:rsidRPr="00563B00">
        <w:rPr>
          <w:rFonts w:ascii="Courier New" w:eastAsia="Times New Roman" w:hAnsi="Courier New" w:cs="Courier New"/>
          <w:color w:val="A020F0"/>
          <w:sz w:val="18"/>
          <w:szCs w:val="18"/>
          <w:bdr w:val="none" w:sz="0" w:space="0" w:color="auto" w:frame="1"/>
        </w:rPr>
        <w:t>'Convective Heat Transfer coefficient (W/Km2) (Range:0 to 10e5) h = '</w:t>
      </w:r>
      <w:r w:rsidRPr="00563B00">
        <w:rPr>
          <w:rFonts w:ascii="Courier New" w:eastAsia="Times New Roman" w:hAnsi="Courier New" w:cs="Courier New"/>
          <w:color w:val="000000"/>
          <w:sz w:val="18"/>
          <w:szCs w:val="18"/>
        </w:rPr>
        <w:t>);</w:t>
      </w:r>
    </w:p>
    <w:p w14:paraId="05D757C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Bi = h*gs/k;</w:t>
      </w:r>
    </w:p>
    <w:p w14:paraId="314E69A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lastRenderedPageBreak/>
        <w:t xml:space="preserve">    term = Bi;</w:t>
      </w:r>
    </w:p>
    <w:p w14:paraId="2837B35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n = h;</w:t>
      </w:r>
    </w:p>
    <w:p w14:paraId="7BE6CBC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name = </w:t>
      </w:r>
      <w:r w:rsidRPr="00563B00">
        <w:rPr>
          <w:rFonts w:ascii="Courier New" w:eastAsia="Times New Roman" w:hAnsi="Courier New" w:cs="Courier New"/>
          <w:color w:val="A020F0"/>
          <w:sz w:val="18"/>
          <w:szCs w:val="18"/>
          <w:bdr w:val="none" w:sz="0" w:space="0" w:color="auto" w:frame="1"/>
        </w:rPr>
        <w:t>'h'</w:t>
      </w:r>
      <w:r w:rsidRPr="00563B00">
        <w:rPr>
          <w:rFonts w:ascii="Courier New" w:eastAsia="Times New Roman" w:hAnsi="Courier New" w:cs="Courier New"/>
          <w:color w:val="000000"/>
          <w:sz w:val="18"/>
          <w:szCs w:val="18"/>
        </w:rPr>
        <w:t>;</w:t>
      </w:r>
    </w:p>
    <w:p w14:paraId="602417E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BTMS==2</w:t>
      </w:r>
    </w:p>
    <w:p w14:paraId="63B538B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k_cool</w:t>
      </w:r>
      <w:proofErr w:type="spellEnd"/>
      <w:r w:rsidRPr="00563B00">
        <w:rPr>
          <w:rFonts w:ascii="Courier New" w:eastAsia="Times New Roman" w:hAnsi="Courier New" w:cs="Courier New"/>
          <w:color w:val="000000"/>
          <w:sz w:val="18"/>
          <w:szCs w:val="18"/>
        </w:rPr>
        <w:t>=input(</w:t>
      </w:r>
      <w:r w:rsidRPr="00563B00">
        <w:rPr>
          <w:rFonts w:ascii="Courier New" w:eastAsia="Times New Roman" w:hAnsi="Courier New" w:cs="Courier New"/>
          <w:color w:val="A020F0"/>
          <w:sz w:val="18"/>
          <w:szCs w:val="18"/>
          <w:bdr w:val="none" w:sz="0" w:space="0" w:color="auto" w:frame="1"/>
        </w:rPr>
        <w:t>'Conductive Heat Transfer coefficient (W/mK) (Range:0 to 27) k = '</w:t>
      </w:r>
      <w:r w:rsidRPr="00563B00">
        <w:rPr>
          <w:rFonts w:ascii="Courier New" w:eastAsia="Times New Roman" w:hAnsi="Courier New" w:cs="Courier New"/>
          <w:color w:val="000000"/>
          <w:sz w:val="18"/>
          <w:szCs w:val="18"/>
        </w:rPr>
        <w:t>);</w:t>
      </w:r>
    </w:p>
    <w:p w14:paraId="3A4D380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term = (</w:t>
      </w:r>
      <w:proofErr w:type="spellStart"/>
      <w:r w:rsidRPr="00563B00">
        <w:rPr>
          <w:rFonts w:ascii="Courier New" w:eastAsia="Times New Roman" w:hAnsi="Courier New" w:cs="Courier New"/>
          <w:color w:val="000000"/>
          <w:sz w:val="18"/>
          <w:szCs w:val="18"/>
        </w:rPr>
        <w:t>k_cool</w:t>
      </w:r>
      <w:proofErr w:type="spellEnd"/>
      <w:r w:rsidRPr="00563B00">
        <w:rPr>
          <w:rFonts w:ascii="Courier New" w:eastAsia="Times New Roman" w:hAnsi="Courier New" w:cs="Courier New"/>
          <w:color w:val="000000"/>
          <w:sz w:val="18"/>
          <w:szCs w:val="18"/>
        </w:rPr>
        <w:t>/k);</w:t>
      </w:r>
    </w:p>
    <w:p w14:paraId="3F6BD1F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n = </w:t>
      </w:r>
      <w:proofErr w:type="spellStart"/>
      <w:r w:rsidRPr="00563B00">
        <w:rPr>
          <w:rFonts w:ascii="Courier New" w:eastAsia="Times New Roman" w:hAnsi="Courier New" w:cs="Courier New"/>
          <w:color w:val="000000"/>
          <w:sz w:val="18"/>
          <w:szCs w:val="18"/>
        </w:rPr>
        <w:t>k_cool</w:t>
      </w:r>
      <w:proofErr w:type="spellEnd"/>
      <w:r w:rsidRPr="00563B00">
        <w:rPr>
          <w:rFonts w:ascii="Courier New" w:eastAsia="Times New Roman" w:hAnsi="Courier New" w:cs="Courier New"/>
          <w:color w:val="000000"/>
          <w:sz w:val="18"/>
          <w:szCs w:val="18"/>
        </w:rPr>
        <w:t>;</w:t>
      </w:r>
    </w:p>
    <w:p w14:paraId="2663C88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name = </w:t>
      </w:r>
      <w:r w:rsidRPr="00563B00">
        <w:rPr>
          <w:rFonts w:ascii="Courier New" w:eastAsia="Times New Roman" w:hAnsi="Courier New" w:cs="Courier New"/>
          <w:color w:val="A020F0"/>
          <w:sz w:val="18"/>
          <w:szCs w:val="18"/>
          <w:bdr w:val="none" w:sz="0" w:space="0" w:color="auto" w:frame="1"/>
        </w:rPr>
        <w:t>'k'</w:t>
      </w:r>
      <w:r w:rsidRPr="00563B00">
        <w:rPr>
          <w:rFonts w:ascii="Courier New" w:eastAsia="Times New Roman" w:hAnsi="Courier New" w:cs="Courier New"/>
          <w:color w:val="000000"/>
          <w:sz w:val="18"/>
          <w:szCs w:val="18"/>
        </w:rPr>
        <w:t>;</w:t>
      </w:r>
    </w:p>
    <w:p w14:paraId="5D0FBE6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FF"/>
          <w:sz w:val="18"/>
          <w:szCs w:val="18"/>
          <w:bdr w:val="none" w:sz="0" w:space="0" w:color="auto" w:frame="1"/>
        </w:rPr>
        <w:t>end</w:t>
      </w:r>
    </w:p>
    <w:p w14:paraId="400932F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3BF4FFA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R             = 1.33e-3 ;               </w:t>
      </w:r>
      <w:r w:rsidRPr="00563B00">
        <w:rPr>
          <w:rFonts w:ascii="Courier New" w:eastAsia="Times New Roman" w:hAnsi="Courier New" w:cs="Courier New"/>
          <w:color w:val="228B22"/>
          <w:sz w:val="18"/>
          <w:szCs w:val="18"/>
          <w:bdr w:val="none" w:sz="0" w:space="0" w:color="auto" w:frame="1"/>
        </w:rPr>
        <w:t>% Ohm Resistance of the battery</w:t>
      </w:r>
    </w:p>
    <w:p w14:paraId="40FF8B6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R_tabP</w:t>
      </w:r>
      <w:proofErr w:type="spellEnd"/>
      <w:r w:rsidRPr="00563B00">
        <w:rPr>
          <w:rFonts w:ascii="Courier New" w:eastAsia="Times New Roman" w:hAnsi="Courier New" w:cs="Courier New"/>
          <w:color w:val="000000"/>
          <w:sz w:val="18"/>
          <w:szCs w:val="18"/>
        </w:rPr>
        <w:t xml:space="preserve">        = 3.37e-5 ;               </w:t>
      </w:r>
      <w:r w:rsidRPr="00563B00">
        <w:rPr>
          <w:rFonts w:ascii="Courier New" w:eastAsia="Times New Roman" w:hAnsi="Courier New" w:cs="Courier New"/>
          <w:color w:val="228B22"/>
          <w:sz w:val="18"/>
          <w:szCs w:val="18"/>
          <w:bdr w:val="none" w:sz="0" w:space="0" w:color="auto" w:frame="1"/>
        </w:rPr>
        <w:t>% Ohm Resistance of the positive tab</w:t>
      </w:r>
    </w:p>
    <w:p w14:paraId="2694701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W_tabP</w:t>
      </w:r>
      <w:proofErr w:type="spellEnd"/>
      <w:r w:rsidRPr="00563B00">
        <w:rPr>
          <w:rFonts w:ascii="Courier New" w:eastAsia="Times New Roman" w:hAnsi="Courier New" w:cs="Courier New"/>
          <w:color w:val="000000"/>
          <w:sz w:val="18"/>
          <w:szCs w:val="18"/>
        </w:rPr>
        <w:t xml:space="preserve">        = 0.08 ;                  </w:t>
      </w:r>
      <w:r w:rsidRPr="00563B00">
        <w:rPr>
          <w:rFonts w:ascii="Courier New" w:eastAsia="Times New Roman" w:hAnsi="Courier New" w:cs="Courier New"/>
          <w:color w:val="228B22"/>
          <w:sz w:val="18"/>
          <w:szCs w:val="18"/>
          <w:bdr w:val="none" w:sz="0" w:space="0" w:color="auto" w:frame="1"/>
        </w:rPr>
        <w:t>% Positive tab width</w:t>
      </w:r>
    </w:p>
    <w:p w14:paraId="279D3BF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R_tabN</w:t>
      </w:r>
      <w:proofErr w:type="spellEnd"/>
      <w:r w:rsidRPr="00563B00">
        <w:rPr>
          <w:rFonts w:ascii="Courier New" w:eastAsia="Times New Roman" w:hAnsi="Courier New" w:cs="Courier New"/>
          <w:color w:val="000000"/>
          <w:sz w:val="18"/>
          <w:szCs w:val="18"/>
        </w:rPr>
        <w:t xml:space="preserve">        = 3.48e-5 ;               </w:t>
      </w:r>
      <w:r w:rsidRPr="00563B00">
        <w:rPr>
          <w:rFonts w:ascii="Courier New" w:eastAsia="Times New Roman" w:hAnsi="Courier New" w:cs="Courier New"/>
          <w:color w:val="228B22"/>
          <w:sz w:val="18"/>
          <w:szCs w:val="18"/>
          <w:bdr w:val="none" w:sz="0" w:space="0" w:color="auto" w:frame="1"/>
        </w:rPr>
        <w:t>% Ohm Resistance of the negative tab</w:t>
      </w:r>
    </w:p>
    <w:p w14:paraId="56120DC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W_tabN</w:t>
      </w:r>
      <w:proofErr w:type="spellEnd"/>
      <w:r w:rsidRPr="00563B00">
        <w:rPr>
          <w:rFonts w:ascii="Courier New" w:eastAsia="Times New Roman" w:hAnsi="Courier New" w:cs="Courier New"/>
          <w:color w:val="000000"/>
          <w:sz w:val="18"/>
          <w:szCs w:val="18"/>
        </w:rPr>
        <w:t xml:space="preserve">        = 0.08 ;                  </w:t>
      </w:r>
      <w:r w:rsidRPr="00563B00">
        <w:rPr>
          <w:rFonts w:ascii="Courier New" w:eastAsia="Times New Roman" w:hAnsi="Courier New" w:cs="Courier New"/>
          <w:color w:val="228B22"/>
          <w:sz w:val="18"/>
          <w:szCs w:val="18"/>
          <w:bdr w:val="none" w:sz="0" w:space="0" w:color="auto" w:frame="1"/>
        </w:rPr>
        <w:t>% Negative tab width</w:t>
      </w:r>
    </w:p>
    <w:p w14:paraId="0DA77B1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Bat_cap</w:t>
      </w:r>
      <w:proofErr w:type="spellEnd"/>
      <w:r w:rsidRPr="00563B00">
        <w:rPr>
          <w:rFonts w:ascii="Courier New" w:eastAsia="Times New Roman" w:hAnsi="Courier New" w:cs="Courier New"/>
          <w:color w:val="000000"/>
          <w:sz w:val="18"/>
          <w:szCs w:val="18"/>
        </w:rPr>
        <w:t xml:space="preserve">       = 53.0 ;                  </w:t>
      </w:r>
      <w:r w:rsidRPr="00563B00">
        <w:rPr>
          <w:rFonts w:ascii="Courier New" w:eastAsia="Times New Roman" w:hAnsi="Courier New" w:cs="Courier New"/>
          <w:color w:val="228B22"/>
          <w:sz w:val="18"/>
          <w:szCs w:val="18"/>
          <w:bdr w:val="none" w:sz="0" w:space="0" w:color="auto" w:frame="1"/>
        </w:rPr>
        <w:t>% Battery capacity (Ah)</w:t>
      </w:r>
    </w:p>
    <w:p w14:paraId="6D29D52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I             = </w:t>
      </w:r>
      <w:proofErr w:type="spellStart"/>
      <w:r w:rsidRPr="00563B00">
        <w:rPr>
          <w:rFonts w:ascii="Courier New" w:eastAsia="Times New Roman" w:hAnsi="Courier New" w:cs="Courier New"/>
          <w:color w:val="000000"/>
          <w:sz w:val="18"/>
          <w:szCs w:val="18"/>
        </w:rPr>
        <w:t>Bat_cap</w:t>
      </w:r>
      <w:proofErr w:type="spellEnd"/>
      <w:r w:rsidRPr="00563B00">
        <w:rPr>
          <w:rFonts w:ascii="Courier New" w:eastAsia="Times New Roman" w:hAnsi="Courier New" w:cs="Courier New"/>
          <w:color w:val="000000"/>
          <w:sz w:val="18"/>
          <w:szCs w:val="18"/>
        </w:rPr>
        <w:t xml:space="preserve"> * C_rate ;      </w:t>
      </w:r>
      <w:r w:rsidRPr="00563B00">
        <w:rPr>
          <w:rFonts w:ascii="Courier New" w:eastAsia="Times New Roman" w:hAnsi="Courier New" w:cs="Courier New"/>
          <w:color w:val="228B22"/>
          <w:sz w:val="18"/>
          <w:szCs w:val="18"/>
          <w:bdr w:val="none" w:sz="0" w:space="0" w:color="auto" w:frame="1"/>
        </w:rPr>
        <w:t>% Current of the battery: 5C * 53Ah</w:t>
      </w:r>
    </w:p>
    <w:p w14:paraId="78E24088" w14:textId="1B8A197E" w:rsidR="00785710" w:rsidRPr="00563B00" w:rsidRDefault="00785710" w:rsidP="002E7A72">
      <w:pPr>
        <w:rPr>
          <w:rFonts w:asciiTheme="minorBidi" w:hAnsiTheme="minorBidi"/>
          <w:b/>
          <w:bCs/>
        </w:rPr>
      </w:pPr>
      <w:r w:rsidRPr="00563B00">
        <w:rPr>
          <w:rFonts w:asciiTheme="minorBidi" w:hAnsiTheme="minorBidi"/>
          <w:b/>
          <w:bCs/>
        </w:rPr>
        <w:t xml:space="preserve">Time parameters </w:t>
      </w:r>
    </w:p>
    <w:p w14:paraId="1AD290D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me = 0;</w:t>
      </w:r>
    </w:p>
    <w:p w14:paraId="1B0ACC6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t = 0.9*(gs^2)/(4*alpha);</w:t>
      </w:r>
    </w:p>
    <w:p w14:paraId="084FD4B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p>
    <w:p w14:paraId="79A0801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xml:space="preserve"> = (alpha*dt)/(gs^2);            </w:t>
      </w:r>
      <w:r w:rsidRPr="00563B00">
        <w:rPr>
          <w:rFonts w:ascii="Courier New" w:eastAsia="Times New Roman" w:hAnsi="Courier New" w:cs="Courier New"/>
          <w:color w:val="228B22"/>
          <w:sz w:val="18"/>
          <w:szCs w:val="18"/>
          <w:bdr w:val="none" w:sz="0" w:space="0" w:color="auto" w:frame="1"/>
        </w:rPr>
        <w:t>% Fourier Number</w:t>
      </w:r>
    </w:p>
    <w:p w14:paraId="1D5FE09B" w14:textId="77777777" w:rsidR="00785710" w:rsidRPr="00563B00" w:rsidRDefault="00785710" w:rsidP="002E7A72">
      <w:pPr>
        <w:rPr>
          <w:rFonts w:asciiTheme="minorBidi" w:hAnsiTheme="minorBidi"/>
          <w:b/>
          <w:bCs/>
        </w:rPr>
      </w:pPr>
      <w:r w:rsidRPr="00563B00">
        <w:rPr>
          <w:rFonts w:asciiTheme="minorBidi" w:hAnsiTheme="minorBidi"/>
          <w:b/>
          <w:bCs/>
        </w:rPr>
        <w:t>Setting boundary conditions</w:t>
      </w:r>
    </w:p>
    <w:p w14:paraId="02386EC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Twall</w:t>
      </w:r>
      <w:proofErr w:type="spellEnd"/>
      <w:r w:rsidRPr="00563B00">
        <w:rPr>
          <w:rFonts w:ascii="Courier New" w:eastAsia="Times New Roman" w:hAnsi="Courier New" w:cs="Courier New"/>
          <w:color w:val="000000"/>
          <w:sz w:val="18"/>
          <w:szCs w:val="18"/>
        </w:rPr>
        <w:t xml:space="preserve"> = 25;</w:t>
      </w:r>
    </w:p>
    <w:p w14:paraId="49FDB0CA" w14:textId="38C587D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phi = </w:t>
      </w:r>
      <w:proofErr w:type="spellStart"/>
      <w:r w:rsidRPr="00563B00">
        <w:rPr>
          <w:rFonts w:ascii="Courier New" w:eastAsia="Times New Roman" w:hAnsi="Courier New" w:cs="Courier New"/>
          <w:color w:val="000000"/>
          <w:sz w:val="18"/>
          <w:szCs w:val="18"/>
        </w:rPr>
        <w:t>Twall</w:t>
      </w:r>
      <w:proofErr w:type="spellEnd"/>
      <w:r w:rsidRPr="00563B00">
        <w:rPr>
          <w:rFonts w:ascii="Courier New" w:eastAsia="Times New Roman" w:hAnsi="Courier New" w:cs="Courier New"/>
          <w:color w:val="000000"/>
          <w:sz w:val="18"/>
          <w:szCs w:val="18"/>
        </w:rPr>
        <w:t>*ones(res);</w:t>
      </w:r>
    </w:p>
    <w:p w14:paraId="24740496" w14:textId="59DCEC62" w:rsidR="00785710" w:rsidRPr="00563B00" w:rsidRDefault="00785710" w:rsidP="002E7A72">
      <w:pPr>
        <w:rPr>
          <w:rFonts w:asciiTheme="minorBidi" w:hAnsiTheme="minorBidi"/>
          <w:b/>
          <w:bCs/>
        </w:rPr>
      </w:pPr>
      <w:r w:rsidRPr="00563B00">
        <w:rPr>
          <w:rFonts w:asciiTheme="minorBidi" w:hAnsiTheme="minorBidi"/>
          <w:b/>
          <w:bCs/>
        </w:rPr>
        <w:t>Sensor 1</w:t>
      </w:r>
    </w:p>
    <w:p w14:paraId="11E0B8C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X_sensor1 = 60;</w:t>
      </w:r>
    </w:p>
    <w:p w14:paraId="751C517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Y_sensor1 = 60;</w:t>
      </w:r>
    </w:p>
    <w:p w14:paraId="5A6D8F5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Tt1 = [time phi(Y_sensor1, X_sensor1)] ;   </w:t>
      </w:r>
      <w:r w:rsidRPr="00563B00">
        <w:rPr>
          <w:rFonts w:ascii="Courier New" w:eastAsia="Times New Roman" w:hAnsi="Courier New" w:cs="Courier New"/>
          <w:color w:val="228B22"/>
          <w:sz w:val="18"/>
          <w:szCs w:val="18"/>
          <w:bdr w:val="none" w:sz="0" w:space="0" w:color="auto" w:frame="1"/>
        </w:rPr>
        <w:t>% Tt=[0 25]</w:t>
      </w:r>
    </w:p>
    <w:p w14:paraId="38216329" w14:textId="77777777" w:rsidR="00785710" w:rsidRPr="00563B00" w:rsidRDefault="00785710" w:rsidP="002E7A72">
      <w:pPr>
        <w:rPr>
          <w:rFonts w:asciiTheme="minorBidi" w:hAnsiTheme="minorBidi"/>
          <w:b/>
          <w:bCs/>
        </w:rPr>
      </w:pPr>
      <w:r w:rsidRPr="00563B00">
        <w:rPr>
          <w:rFonts w:asciiTheme="minorBidi" w:hAnsiTheme="minorBidi"/>
          <w:b/>
          <w:bCs/>
        </w:rPr>
        <w:t>Sensor 2</w:t>
      </w:r>
    </w:p>
    <w:p w14:paraId="73E5F23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X_sensor2 = 10;</w:t>
      </w:r>
    </w:p>
    <w:p w14:paraId="5789E50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Y_sensor2 = 15;</w:t>
      </w:r>
    </w:p>
    <w:p w14:paraId="6024D8B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Tt2 = [time phi(Y_sensor2, X_sensor2)] ;   </w:t>
      </w:r>
      <w:r w:rsidRPr="00563B00">
        <w:rPr>
          <w:rFonts w:ascii="Courier New" w:eastAsia="Times New Roman" w:hAnsi="Courier New" w:cs="Courier New"/>
          <w:color w:val="228B22"/>
          <w:sz w:val="18"/>
          <w:szCs w:val="18"/>
          <w:bdr w:val="none" w:sz="0" w:space="0" w:color="auto" w:frame="1"/>
        </w:rPr>
        <w:t>% Tt=[0 25]</w:t>
      </w:r>
    </w:p>
    <w:p w14:paraId="009A0E9E" w14:textId="77777777" w:rsidR="00785710" w:rsidRPr="00563B00" w:rsidRDefault="00785710" w:rsidP="002E7A72">
      <w:pPr>
        <w:rPr>
          <w:rFonts w:asciiTheme="minorBidi" w:hAnsiTheme="minorBidi"/>
          <w:b/>
          <w:bCs/>
        </w:rPr>
      </w:pPr>
      <w:r w:rsidRPr="00563B00">
        <w:rPr>
          <w:rFonts w:asciiTheme="minorBidi" w:hAnsiTheme="minorBidi"/>
          <w:b/>
          <w:bCs/>
        </w:rPr>
        <w:t>Heat Flux Calculation</w:t>
      </w:r>
    </w:p>
    <w:p w14:paraId="312F70B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qtab_neg</w:t>
      </w:r>
      <w:proofErr w:type="spellEnd"/>
      <w:r w:rsidRPr="00563B00">
        <w:rPr>
          <w:rFonts w:ascii="Courier New" w:eastAsia="Times New Roman" w:hAnsi="Courier New" w:cs="Courier New"/>
          <w:color w:val="000000"/>
          <w:sz w:val="18"/>
          <w:szCs w:val="18"/>
        </w:rPr>
        <w:t xml:space="preserve"> = ((I^2)*</w:t>
      </w:r>
      <w:proofErr w:type="spellStart"/>
      <w:r w:rsidRPr="00563B00">
        <w:rPr>
          <w:rFonts w:ascii="Courier New" w:eastAsia="Times New Roman" w:hAnsi="Courier New" w:cs="Courier New"/>
          <w:color w:val="000000"/>
          <w:sz w:val="18"/>
          <w:szCs w:val="18"/>
        </w:rPr>
        <w:t>R_tabN</w:t>
      </w:r>
      <w:proofErr w:type="spellEnd"/>
      <w:r w:rsidRPr="00563B00">
        <w:rPr>
          <w:rFonts w:ascii="Courier New" w:eastAsia="Times New Roman" w:hAnsi="Courier New" w:cs="Courier New"/>
          <w:color w:val="000000"/>
          <w:sz w:val="18"/>
          <w:szCs w:val="18"/>
        </w:rPr>
        <w:t>/(W_tabN^2));</w:t>
      </w:r>
    </w:p>
    <w:p w14:paraId="3D6E6337" w14:textId="48DE3892" w:rsidR="00785710" w:rsidRPr="00563B00" w:rsidRDefault="00785710" w:rsidP="0097662B">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qtab_pos</w:t>
      </w:r>
      <w:proofErr w:type="spellEnd"/>
      <w:r w:rsidRPr="00563B00">
        <w:rPr>
          <w:rFonts w:ascii="Courier New" w:eastAsia="Times New Roman" w:hAnsi="Courier New" w:cs="Courier New"/>
          <w:color w:val="000000"/>
          <w:sz w:val="18"/>
          <w:szCs w:val="18"/>
        </w:rPr>
        <w:t xml:space="preserve"> = ((I^2)*</w:t>
      </w:r>
      <w:proofErr w:type="spellStart"/>
      <w:r w:rsidRPr="00563B00">
        <w:rPr>
          <w:rFonts w:ascii="Courier New" w:eastAsia="Times New Roman" w:hAnsi="Courier New" w:cs="Courier New"/>
          <w:color w:val="000000"/>
          <w:sz w:val="18"/>
          <w:szCs w:val="18"/>
        </w:rPr>
        <w:t>R_tabP</w:t>
      </w:r>
      <w:proofErr w:type="spellEnd"/>
      <w:r w:rsidRPr="00563B00">
        <w:rPr>
          <w:rFonts w:ascii="Courier New" w:eastAsia="Times New Roman" w:hAnsi="Courier New" w:cs="Courier New"/>
          <w:color w:val="000000"/>
          <w:sz w:val="18"/>
          <w:szCs w:val="18"/>
        </w:rPr>
        <w:t>/(W_tabP^2));</w:t>
      </w:r>
    </w:p>
    <w:p w14:paraId="4EE1197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Creating a copy of phi</w:t>
      </w:r>
    </w:p>
    <w:p w14:paraId="2C9BFD7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 xml:space="preserve"> = phi;</w:t>
      </w:r>
    </w:p>
    <w:p w14:paraId="7758BB3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21405A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c</w:t>
      </w:r>
    </w:p>
    <w:p w14:paraId="7529A01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FF"/>
          <w:sz w:val="18"/>
          <w:szCs w:val="18"/>
          <w:bdr w:val="none" w:sz="0" w:space="0" w:color="auto" w:frame="1"/>
        </w:rPr>
        <w:lastRenderedPageBreak/>
        <w:t>while</w:t>
      </w:r>
      <w:r w:rsidRPr="00563B00">
        <w:rPr>
          <w:rFonts w:ascii="Courier New" w:eastAsia="Times New Roman" w:hAnsi="Courier New" w:cs="Courier New"/>
          <w:color w:val="000000"/>
          <w:sz w:val="18"/>
          <w:szCs w:val="18"/>
        </w:rPr>
        <w:t xml:space="preserve"> time &lt; tfinal</w:t>
      </w:r>
    </w:p>
    <w:p w14:paraId="58F0B7E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1:res</w:t>
      </w:r>
    </w:p>
    <w:p w14:paraId="25CBEF7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1:res</w:t>
      </w:r>
    </w:p>
    <w:p w14:paraId="1BAE53D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Bottom Left Corner</w:t>
      </w:r>
    </w:p>
    <w:p w14:paraId="09D32E0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if</w:t>
      </w:r>
      <w:r w:rsidRPr="00563B00">
        <w:rPr>
          <w:rFonts w:ascii="Courier New" w:eastAsia="Times New Roman" w:hAnsi="Courier New" w:cs="Courier New"/>
          <w:color w:val="000000"/>
          <w:sz w:val="18"/>
          <w:szCs w:val="18"/>
        </w:rPr>
        <w:t xml:space="preserve"> (i == 1 &amp;&amp; j == 1)</w:t>
      </w:r>
    </w:p>
    <w:p w14:paraId="0598C07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0.5*(</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w:t>
      </w:r>
    </w:p>
    <w:p w14:paraId="501C88D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71BAAAB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Bottom Right Corner</w:t>
      </w:r>
    </w:p>
    <w:p w14:paraId="2134566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i == res &amp;&amp; j == 1)</w:t>
      </w:r>
    </w:p>
    <w:p w14:paraId="6FE33CC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0.5*(</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w:t>
      </w:r>
    </w:p>
    <w:p w14:paraId="7B9F813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312C526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Top Left Corner</w:t>
      </w:r>
    </w:p>
    <w:p w14:paraId="0C61066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i == 1 &amp;&amp; j == res)</w:t>
      </w:r>
    </w:p>
    <w:p w14:paraId="013FECA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0C67460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0.5*(</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w:t>
      </w:r>
    </w:p>
    <w:p w14:paraId="70F5145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051B192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Top Right Corner</w:t>
      </w:r>
    </w:p>
    <w:p w14:paraId="7B9FC10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i == res &amp;&amp; j == res)</w:t>
      </w:r>
    </w:p>
    <w:p w14:paraId="3ABE2D8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CE535D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0.5*(</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w:t>
      </w:r>
    </w:p>
    <w:p w14:paraId="704F298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7F8471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Bottom Edge</w:t>
      </w:r>
    </w:p>
    <w:p w14:paraId="7ACC996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j == 1)</w:t>
      </w:r>
    </w:p>
    <w:p w14:paraId="16268A1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5F8B931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term*</w:t>
      </w:r>
      <w:proofErr w:type="spellStart"/>
      <w:r w:rsidRPr="00563B00">
        <w:rPr>
          <w:rFonts w:ascii="Courier New" w:eastAsia="Times New Roman" w:hAnsi="Courier New" w:cs="Courier New"/>
          <w:color w:val="000000"/>
          <w:sz w:val="18"/>
          <w:szCs w:val="18"/>
        </w:rPr>
        <w:t>Twall</w:t>
      </w:r>
      <w:proofErr w:type="spellEnd"/>
      <w:r w:rsidRPr="00563B00">
        <w:rPr>
          <w:rFonts w:ascii="Courier New" w:eastAsia="Times New Roman" w:hAnsi="Courier New" w:cs="Courier New"/>
          <w:color w:val="000000"/>
          <w:sz w:val="18"/>
          <w:szCs w:val="18"/>
        </w:rPr>
        <w:t xml:space="preserve">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4 -(2*term))*</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08973FF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D7E83D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Right Edge</w:t>
      </w:r>
    </w:p>
    <w:p w14:paraId="699461A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j ~= res &amp;&amp; i == res)</w:t>
      </w:r>
    </w:p>
    <w:p w14:paraId="7C74789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B427ED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term*</w:t>
      </w:r>
      <w:proofErr w:type="spellStart"/>
      <w:r w:rsidRPr="00563B00">
        <w:rPr>
          <w:rFonts w:ascii="Courier New" w:eastAsia="Times New Roman" w:hAnsi="Courier New" w:cs="Courier New"/>
          <w:color w:val="000000"/>
          <w:sz w:val="18"/>
          <w:szCs w:val="18"/>
        </w:rPr>
        <w:t>Twall</w:t>
      </w:r>
      <w:proofErr w:type="spellEnd"/>
      <w:r w:rsidRPr="00563B00">
        <w:rPr>
          <w:rFonts w:ascii="Courier New" w:eastAsia="Times New Roman" w:hAnsi="Courier New" w:cs="Courier New"/>
          <w:color w:val="000000"/>
          <w:sz w:val="18"/>
          <w:szCs w:val="18"/>
        </w:rPr>
        <w:t xml:space="preserve">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4 -(2*term))*</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6109A7A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4A714A1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Left Edge</w:t>
      </w:r>
    </w:p>
    <w:p w14:paraId="77345CC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lseif</w:t>
      </w:r>
      <w:r w:rsidRPr="00563B00">
        <w:rPr>
          <w:rFonts w:ascii="Courier New" w:eastAsia="Times New Roman" w:hAnsi="Courier New" w:cs="Courier New"/>
          <w:color w:val="000000"/>
          <w:sz w:val="18"/>
          <w:szCs w:val="18"/>
        </w:rPr>
        <w:t xml:space="preserve"> (j ~= res &amp;&amp; i == 1)</w:t>
      </w:r>
    </w:p>
    <w:p w14:paraId="2ED8F56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544B042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term*</w:t>
      </w:r>
      <w:proofErr w:type="spellStart"/>
      <w:r w:rsidRPr="00563B00">
        <w:rPr>
          <w:rFonts w:ascii="Courier New" w:eastAsia="Times New Roman" w:hAnsi="Courier New" w:cs="Courier New"/>
          <w:color w:val="000000"/>
          <w:sz w:val="18"/>
          <w:szCs w:val="18"/>
        </w:rPr>
        <w:t>Twall</w:t>
      </w:r>
      <w:proofErr w:type="spellEnd"/>
      <w:r w:rsidRPr="00563B00">
        <w:rPr>
          <w:rFonts w:ascii="Courier New" w:eastAsia="Times New Roman" w:hAnsi="Courier New" w:cs="Courier New"/>
          <w:color w:val="000000"/>
          <w:sz w:val="18"/>
          <w:szCs w:val="18"/>
        </w:rPr>
        <w:t xml:space="preserve">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4 -(2*term))*</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5CEA10B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A8F6B0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0B0A011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19D90B3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368F8BA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3BEE581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Top Edge Gaps</w:t>
      </w:r>
    </w:p>
    <w:p w14:paraId="41B762C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2:left1-1  left2+1:right1-1  right2+1:res-1]</w:t>
      </w:r>
    </w:p>
    <w:p w14:paraId="3355F52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res</w:t>
      </w:r>
    </w:p>
    <w:p w14:paraId="03AB29E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term*</w:t>
      </w:r>
      <w:proofErr w:type="spellStart"/>
      <w:r w:rsidRPr="00563B00">
        <w:rPr>
          <w:rFonts w:ascii="Courier New" w:eastAsia="Times New Roman" w:hAnsi="Courier New" w:cs="Courier New"/>
          <w:color w:val="000000"/>
          <w:sz w:val="18"/>
          <w:szCs w:val="18"/>
        </w:rPr>
        <w:t>Twall</w:t>
      </w:r>
      <w:proofErr w:type="spellEnd"/>
      <w:r w:rsidRPr="00563B00">
        <w:rPr>
          <w:rFonts w:ascii="Courier New" w:eastAsia="Times New Roman" w:hAnsi="Courier New" w:cs="Courier New"/>
          <w:color w:val="000000"/>
          <w:sz w:val="18"/>
          <w:szCs w:val="18"/>
        </w:rPr>
        <w:t xml:space="preserve">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xml:space="preserve"> -4 -2*term)*</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5873F82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740403E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59177C6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750D600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Negative Tab</w:t>
      </w:r>
    </w:p>
    <w:p w14:paraId="1D28CA4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left1:left2</w:t>
      </w:r>
    </w:p>
    <w:p w14:paraId="40E3C29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res</w:t>
      </w:r>
    </w:p>
    <w:p w14:paraId="7CAD877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gs*</w:t>
      </w:r>
      <w:proofErr w:type="spellStart"/>
      <w:r w:rsidRPr="00563B00">
        <w:rPr>
          <w:rFonts w:ascii="Courier New" w:eastAsia="Times New Roman" w:hAnsi="Courier New" w:cs="Courier New"/>
          <w:color w:val="000000"/>
          <w:sz w:val="18"/>
          <w:szCs w:val="18"/>
        </w:rPr>
        <w:t>qtab_neg</w:t>
      </w:r>
      <w:proofErr w:type="spellEnd"/>
      <w:r w:rsidRPr="00563B00">
        <w:rPr>
          <w:rFonts w:ascii="Courier New" w:eastAsia="Times New Roman" w:hAnsi="Courier New" w:cs="Courier New"/>
          <w:color w:val="000000"/>
          <w:sz w:val="18"/>
          <w:szCs w:val="18"/>
        </w:rPr>
        <w:t>/387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xml:space="preserve"> -4)*</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283344F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51EA668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286BB02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46522FC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Positive Tab</w:t>
      </w:r>
    </w:p>
    <w:p w14:paraId="59FF83B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right1:right2</w:t>
      </w:r>
    </w:p>
    <w:p w14:paraId="3A6CD39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res</w:t>
      </w:r>
    </w:p>
    <w:p w14:paraId="7BFDB54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gs*</w:t>
      </w:r>
      <w:proofErr w:type="spellStart"/>
      <w:r w:rsidRPr="00563B00">
        <w:rPr>
          <w:rFonts w:ascii="Courier New" w:eastAsia="Times New Roman" w:hAnsi="Courier New" w:cs="Courier New"/>
          <w:color w:val="000000"/>
          <w:sz w:val="18"/>
          <w:szCs w:val="18"/>
        </w:rPr>
        <w:t>qtab_pos</w:t>
      </w:r>
      <w:proofErr w:type="spellEnd"/>
      <w:r w:rsidRPr="00563B00">
        <w:rPr>
          <w:rFonts w:ascii="Courier New" w:eastAsia="Times New Roman" w:hAnsi="Courier New" w:cs="Courier New"/>
          <w:color w:val="000000"/>
          <w:sz w:val="18"/>
          <w:szCs w:val="18"/>
        </w:rPr>
        <w:t>/387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xml:space="preserve"> -4)*</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4F20167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1D0AE3E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45D67E8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50C181F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Internal Domain</w:t>
      </w:r>
    </w:p>
    <w:p w14:paraId="2AA4016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lastRenderedPageBreak/>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2:res-1</w:t>
      </w:r>
    </w:p>
    <w:p w14:paraId="70D5AA7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2:res-1</w:t>
      </w:r>
    </w:p>
    <w:p w14:paraId="4FFAB62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qgen</w:t>
      </w:r>
      <w:proofErr w:type="spellEnd"/>
      <w:r w:rsidRPr="00563B00">
        <w:rPr>
          <w:rFonts w:ascii="Courier New" w:eastAsia="Times New Roman" w:hAnsi="Courier New" w:cs="Courier New"/>
          <w:color w:val="000000"/>
          <w:sz w:val="18"/>
          <w:szCs w:val="18"/>
        </w:rPr>
        <w:t xml:space="preserve"> = ((I^2)*R)/(W*L*0.011);</w:t>
      </w:r>
    </w:p>
    <w:p w14:paraId="602C003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4*</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qgen</w:t>
      </w:r>
      <w:proofErr w:type="spellEnd"/>
      <w:r w:rsidRPr="00563B00">
        <w:rPr>
          <w:rFonts w:ascii="Courier New" w:eastAsia="Times New Roman" w:hAnsi="Courier New" w:cs="Courier New"/>
          <w:color w:val="000000"/>
          <w:sz w:val="18"/>
          <w:szCs w:val="18"/>
        </w:rPr>
        <w:t>*dt)/(rho*cp);</w:t>
      </w:r>
    </w:p>
    <w:p w14:paraId="1311215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1338B48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0172D2E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D108C7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 xml:space="preserve"> = phi;</w:t>
      </w:r>
    </w:p>
    <w:p w14:paraId="6EE9170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time = time + dt;</w:t>
      </w:r>
    </w:p>
    <w:p w14:paraId="7F24770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34F78BA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Tt1 = [Tt1 ; time phi(Y_sensor1, X_sensor1)] ; </w:t>
      </w:r>
      <w:r w:rsidRPr="00563B00">
        <w:rPr>
          <w:rFonts w:ascii="Courier New" w:eastAsia="Times New Roman" w:hAnsi="Courier New" w:cs="Courier New"/>
          <w:color w:val="228B22"/>
          <w:sz w:val="18"/>
          <w:szCs w:val="18"/>
          <w:bdr w:val="none" w:sz="0" w:space="0" w:color="auto" w:frame="1"/>
        </w:rPr>
        <w:t>%% Tt1= [0 25 ; 0.1 25.1]</w:t>
      </w:r>
    </w:p>
    <w:p w14:paraId="17B486F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Tt2 = [Tt2 ; time phi(Y_sensor2, X_sensor2)] ; </w:t>
      </w:r>
      <w:r w:rsidRPr="00563B00">
        <w:rPr>
          <w:rFonts w:ascii="Courier New" w:eastAsia="Times New Roman" w:hAnsi="Courier New" w:cs="Courier New"/>
          <w:color w:val="228B22"/>
          <w:sz w:val="18"/>
          <w:szCs w:val="18"/>
          <w:bdr w:val="none" w:sz="0" w:space="0" w:color="auto" w:frame="1"/>
        </w:rPr>
        <w:t>%% Tt2= [0 25 ; 0.1 25.1]</w:t>
      </w:r>
    </w:p>
    <w:p w14:paraId="03AA85A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3FD61BE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FF"/>
          <w:sz w:val="18"/>
          <w:szCs w:val="18"/>
          <w:bdr w:val="none" w:sz="0" w:space="0" w:color="auto" w:frame="1"/>
        </w:rPr>
        <w:t>end</w:t>
      </w:r>
    </w:p>
    <w:p w14:paraId="13FA3F2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oc</w:t>
      </w:r>
    </w:p>
    <w:p w14:paraId="0255457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phi=transpose(phi);</w:t>
      </w:r>
    </w:p>
    <w:p w14:paraId="1C5588BF" w14:textId="77777777" w:rsidR="00785710" w:rsidRPr="00563B00" w:rsidRDefault="00785710" w:rsidP="002E7A72">
      <w:pPr>
        <w:rPr>
          <w:rFonts w:asciiTheme="minorBidi" w:hAnsiTheme="minorBidi"/>
          <w:b/>
          <w:bCs/>
        </w:rPr>
      </w:pPr>
      <w:r w:rsidRPr="00563B00">
        <w:rPr>
          <w:rFonts w:asciiTheme="minorBidi" w:hAnsiTheme="minorBidi"/>
          <w:b/>
          <w:bCs/>
        </w:rPr>
        <w:t>Plot results</w:t>
      </w:r>
    </w:p>
    <w:p w14:paraId="186BBD9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load </w:t>
      </w:r>
      <w:proofErr w:type="spellStart"/>
      <w:r w:rsidRPr="00563B00">
        <w:rPr>
          <w:rFonts w:ascii="Courier New" w:eastAsia="Times New Roman" w:hAnsi="Courier New" w:cs="Courier New"/>
          <w:color w:val="A020F0"/>
          <w:sz w:val="18"/>
          <w:szCs w:val="18"/>
          <w:bdr w:val="none" w:sz="0" w:space="0" w:color="auto" w:frame="1"/>
        </w:rPr>
        <w:t>colormap.mat</w:t>
      </w:r>
      <w:proofErr w:type="spellEnd"/>
    </w:p>
    <w:p w14:paraId="7854144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4C9BC9C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xml:space="preserve">% Create </w:t>
      </w:r>
      <w:proofErr w:type="spellStart"/>
      <w:r w:rsidRPr="00563B00">
        <w:rPr>
          <w:rFonts w:ascii="Courier New" w:eastAsia="Times New Roman" w:hAnsi="Courier New" w:cs="Courier New"/>
          <w:color w:val="228B22"/>
          <w:sz w:val="18"/>
          <w:szCs w:val="18"/>
          <w:bdr w:val="none" w:sz="0" w:space="0" w:color="auto" w:frame="1"/>
        </w:rPr>
        <w:t>meshgrid</w:t>
      </w:r>
      <w:proofErr w:type="spellEnd"/>
      <w:r w:rsidRPr="00563B00">
        <w:rPr>
          <w:rFonts w:ascii="Courier New" w:eastAsia="Times New Roman" w:hAnsi="Courier New" w:cs="Courier New"/>
          <w:color w:val="228B22"/>
          <w:sz w:val="18"/>
          <w:szCs w:val="18"/>
          <w:bdr w:val="none" w:sz="0" w:space="0" w:color="auto" w:frame="1"/>
        </w:rPr>
        <w:t xml:space="preserve"> of plotting points</w:t>
      </w:r>
    </w:p>
    <w:p w14:paraId="0F97CDA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xplot</w:t>
      </w:r>
      <w:proofErr w:type="spellEnd"/>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yplot</w:t>
      </w:r>
      <w:proofErr w:type="spellEnd"/>
      <w:r w:rsidRPr="00563B00">
        <w:rPr>
          <w:rFonts w:ascii="Courier New" w:eastAsia="Times New Roman" w:hAnsi="Courier New" w:cs="Courier New"/>
          <w:color w:val="000000"/>
          <w:sz w:val="18"/>
          <w:szCs w:val="18"/>
        </w:rPr>
        <w:t xml:space="preserve">] = </w:t>
      </w:r>
      <w:proofErr w:type="spellStart"/>
      <w:r w:rsidRPr="00563B00">
        <w:rPr>
          <w:rFonts w:ascii="Courier New" w:eastAsia="Times New Roman" w:hAnsi="Courier New" w:cs="Courier New"/>
          <w:color w:val="000000"/>
          <w:sz w:val="18"/>
          <w:szCs w:val="18"/>
        </w:rPr>
        <w:t>meshgrid</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linspace</w:t>
      </w:r>
      <w:proofErr w:type="spellEnd"/>
      <w:r w:rsidRPr="00563B00">
        <w:rPr>
          <w:rFonts w:ascii="Courier New" w:eastAsia="Times New Roman" w:hAnsi="Courier New" w:cs="Courier New"/>
          <w:color w:val="000000"/>
          <w:sz w:val="18"/>
          <w:szCs w:val="18"/>
        </w:rPr>
        <w:t xml:space="preserve">(0, W, res), </w:t>
      </w:r>
      <w:proofErr w:type="spellStart"/>
      <w:r w:rsidRPr="00563B00">
        <w:rPr>
          <w:rFonts w:ascii="Courier New" w:eastAsia="Times New Roman" w:hAnsi="Courier New" w:cs="Courier New"/>
          <w:color w:val="000000"/>
          <w:sz w:val="18"/>
          <w:szCs w:val="18"/>
        </w:rPr>
        <w:t>linspace</w:t>
      </w:r>
      <w:proofErr w:type="spellEnd"/>
      <w:r w:rsidRPr="00563B00">
        <w:rPr>
          <w:rFonts w:ascii="Courier New" w:eastAsia="Times New Roman" w:hAnsi="Courier New" w:cs="Courier New"/>
          <w:color w:val="000000"/>
          <w:sz w:val="18"/>
          <w:szCs w:val="18"/>
        </w:rPr>
        <w:t>(0, L, res));</w:t>
      </w:r>
    </w:p>
    <w:p w14:paraId="4DB93FA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56CBEE8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Find Temp Gradient</w:t>
      </w:r>
    </w:p>
    <w:p w14:paraId="688A19A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ux</w:t>
      </w:r>
      <w:proofErr w:type="spellEnd"/>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uy</w:t>
      </w:r>
      <w:proofErr w:type="spellEnd"/>
      <w:r w:rsidRPr="00563B00">
        <w:rPr>
          <w:rFonts w:ascii="Courier New" w:eastAsia="Times New Roman" w:hAnsi="Courier New" w:cs="Courier New"/>
          <w:color w:val="000000"/>
          <w:sz w:val="18"/>
          <w:szCs w:val="18"/>
        </w:rPr>
        <w:t>] = gradient(phi);</w:t>
      </w:r>
    </w:p>
    <w:p w14:paraId="1507753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ux</w:t>
      </w:r>
      <w:proofErr w:type="spellEnd"/>
      <w:r w:rsidRPr="00563B00">
        <w:rPr>
          <w:rFonts w:ascii="Courier New" w:eastAsia="Times New Roman" w:hAnsi="Courier New" w:cs="Courier New"/>
          <w:color w:val="000000"/>
          <w:sz w:val="18"/>
          <w:szCs w:val="18"/>
        </w:rPr>
        <w:t xml:space="preserve"> = -</w:t>
      </w:r>
      <w:proofErr w:type="spellStart"/>
      <w:r w:rsidRPr="00563B00">
        <w:rPr>
          <w:rFonts w:ascii="Courier New" w:eastAsia="Times New Roman" w:hAnsi="Courier New" w:cs="Courier New"/>
          <w:color w:val="000000"/>
          <w:sz w:val="18"/>
          <w:szCs w:val="18"/>
        </w:rPr>
        <w:t>ux</w:t>
      </w:r>
      <w:proofErr w:type="spellEnd"/>
      <w:r w:rsidRPr="00563B00">
        <w:rPr>
          <w:rFonts w:ascii="Courier New" w:eastAsia="Times New Roman" w:hAnsi="Courier New" w:cs="Courier New"/>
          <w:color w:val="000000"/>
          <w:sz w:val="18"/>
          <w:szCs w:val="18"/>
        </w:rPr>
        <w:t>;</w:t>
      </w:r>
    </w:p>
    <w:p w14:paraId="5A27718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uy</w:t>
      </w:r>
      <w:proofErr w:type="spellEnd"/>
      <w:r w:rsidRPr="00563B00">
        <w:rPr>
          <w:rFonts w:ascii="Courier New" w:eastAsia="Times New Roman" w:hAnsi="Courier New" w:cs="Courier New"/>
          <w:color w:val="000000"/>
          <w:sz w:val="18"/>
          <w:szCs w:val="18"/>
        </w:rPr>
        <w:t xml:space="preserve"> = -</w:t>
      </w:r>
      <w:proofErr w:type="spellStart"/>
      <w:r w:rsidRPr="00563B00">
        <w:rPr>
          <w:rFonts w:ascii="Courier New" w:eastAsia="Times New Roman" w:hAnsi="Courier New" w:cs="Courier New"/>
          <w:color w:val="000000"/>
          <w:sz w:val="18"/>
          <w:szCs w:val="18"/>
        </w:rPr>
        <w:t>uy</w:t>
      </w:r>
      <w:proofErr w:type="spellEnd"/>
      <w:r w:rsidRPr="00563B00">
        <w:rPr>
          <w:rFonts w:ascii="Courier New" w:eastAsia="Times New Roman" w:hAnsi="Courier New" w:cs="Courier New"/>
          <w:color w:val="000000"/>
          <w:sz w:val="18"/>
          <w:szCs w:val="18"/>
        </w:rPr>
        <w:t>;</w:t>
      </w:r>
    </w:p>
    <w:p w14:paraId="363B1FA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153970A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mag = sqrt(ux.^2 + uy.^2);</w:t>
      </w:r>
    </w:p>
    <w:p w14:paraId="57A3989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uxn</w:t>
      </w:r>
      <w:proofErr w:type="spellEnd"/>
      <w:r w:rsidRPr="00563B00">
        <w:rPr>
          <w:rFonts w:ascii="Courier New" w:eastAsia="Times New Roman" w:hAnsi="Courier New" w:cs="Courier New"/>
          <w:color w:val="000000"/>
          <w:sz w:val="18"/>
          <w:szCs w:val="18"/>
        </w:rPr>
        <w:t xml:space="preserve"> = </w:t>
      </w:r>
      <w:proofErr w:type="spellStart"/>
      <w:r w:rsidRPr="00563B00">
        <w:rPr>
          <w:rFonts w:ascii="Courier New" w:eastAsia="Times New Roman" w:hAnsi="Courier New" w:cs="Courier New"/>
          <w:color w:val="000000"/>
          <w:sz w:val="18"/>
          <w:szCs w:val="18"/>
        </w:rPr>
        <w:t>ux</w:t>
      </w:r>
      <w:proofErr w:type="spellEnd"/>
      <w:r w:rsidRPr="00563B00">
        <w:rPr>
          <w:rFonts w:ascii="Courier New" w:eastAsia="Times New Roman" w:hAnsi="Courier New" w:cs="Courier New"/>
          <w:color w:val="000000"/>
          <w:sz w:val="18"/>
          <w:szCs w:val="18"/>
        </w:rPr>
        <w:t xml:space="preserve"> ./ mag;</w:t>
      </w:r>
    </w:p>
    <w:p w14:paraId="3A220EE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uyn</w:t>
      </w:r>
      <w:proofErr w:type="spellEnd"/>
      <w:r w:rsidRPr="00563B00">
        <w:rPr>
          <w:rFonts w:ascii="Courier New" w:eastAsia="Times New Roman" w:hAnsi="Courier New" w:cs="Courier New"/>
          <w:color w:val="000000"/>
          <w:sz w:val="18"/>
          <w:szCs w:val="18"/>
        </w:rPr>
        <w:t xml:space="preserve"> = </w:t>
      </w:r>
      <w:proofErr w:type="spellStart"/>
      <w:r w:rsidRPr="00563B00">
        <w:rPr>
          <w:rFonts w:ascii="Courier New" w:eastAsia="Times New Roman" w:hAnsi="Courier New" w:cs="Courier New"/>
          <w:color w:val="000000"/>
          <w:sz w:val="18"/>
          <w:szCs w:val="18"/>
        </w:rPr>
        <w:t>uy</w:t>
      </w:r>
      <w:proofErr w:type="spellEnd"/>
      <w:r w:rsidRPr="00563B00">
        <w:rPr>
          <w:rFonts w:ascii="Courier New" w:eastAsia="Times New Roman" w:hAnsi="Courier New" w:cs="Courier New"/>
          <w:color w:val="000000"/>
          <w:sz w:val="18"/>
          <w:szCs w:val="18"/>
        </w:rPr>
        <w:t xml:space="preserve"> ./ mag;</w:t>
      </w:r>
    </w:p>
    <w:p w14:paraId="47A3A92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6C9C740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 '</w:t>
      </w:r>
      <w:r w:rsidRPr="00563B00">
        <w:rPr>
          <w:rFonts w:ascii="Courier New" w:eastAsia="Times New Roman" w:hAnsi="Courier New" w:cs="Courier New"/>
          <w:color w:val="000000"/>
          <w:sz w:val="18"/>
          <w:szCs w:val="18"/>
        </w:rPr>
        <w:t>)</w:t>
      </w:r>
    </w:p>
    <w:p w14:paraId="491C72A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Value of Maximum Temperature (C)'</w:t>
      </w:r>
      <w:r w:rsidRPr="00563B00">
        <w:rPr>
          <w:rFonts w:ascii="Courier New" w:eastAsia="Times New Roman" w:hAnsi="Courier New" w:cs="Courier New"/>
          <w:color w:val="000000"/>
          <w:sz w:val="18"/>
          <w:szCs w:val="18"/>
        </w:rPr>
        <w:t>)</w:t>
      </w:r>
    </w:p>
    <w:p w14:paraId="63686F5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max(max(phi)))</w:t>
      </w:r>
    </w:p>
    <w:p w14:paraId="3883B57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Nodal Position of Maximum Temperature'</w:t>
      </w:r>
      <w:r w:rsidRPr="00563B00">
        <w:rPr>
          <w:rFonts w:ascii="Courier New" w:eastAsia="Times New Roman" w:hAnsi="Courier New" w:cs="Courier New"/>
          <w:color w:val="000000"/>
          <w:sz w:val="18"/>
          <w:szCs w:val="18"/>
        </w:rPr>
        <w:t>)</w:t>
      </w:r>
    </w:p>
    <w:p w14:paraId="2FD683A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X, Y] = find(</w:t>
      </w:r>
      <w:proofErr w:type="spellStart"/>
      <w:r w:rsidRPr="00563B00">
        <w:rPr>
          <w:rFonts w:ascii="Courier New" w:eastAsia="Times New Roman" w:hAnsi="Courier New" w:cs="Courier New"/>
          <w:color w:val="000000"/>
          <w:sz w:val="18"/>
          <w:szCs w:val="18"/>
        </w:rPr>
        <w:t>ismember</w:t>
      </w:r>
      <w:proofErr w:type="spellEnd"/>
      <w:r w:rsidRPr="00563B00">
        <w:rPr>
          <w:rFonts w:ascii="Courier New" w:eastAsia="Times New Roman" w:hAnsi="Courier New" w:cs="Courier New"/>
          <w:color w:val="000000"/>
          <w:sz w:val="18"/>
          <w:szCs w:val="18"/>
        </w:rPr>
        <w:t>(phi, max(phi(:))));</w:t>
      </w:r>
    </w:p>
    <w:p w14:paraId="5385988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fprintf</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 = %d j = %</w:t>
      </w:r>
      <w:proofErr w:type="spellStart"/>
      <w:r w:rsidRPr="00563B00">
        <w:rPr>
          <w:rFonts w:ascii="Courier New" w:eastAsia="Times New Roman" w:hAnsi="Courier New" w:cs="Courier New"/>
          <w:color w:val="A020F0"/>
          <w:sz w:val="18"/>
          <w:szCs w:val="18"/>
          <w:bdr w:val="none" w:sz="0" w:space="0" w:color="auto" w:frame="1"/>
        </w:rPr>
        <w:t>d'</w:t>
      </w:r>
      <w:r w:rsidRPr="00563B00">
        <w:rPr>
          <w:rFonts w:ascii="Courier New" w:eastAsia="Times New Roman" w:hAnsi="Courier New" w:cs="Courier New"/>
          <w:color w:val="000000"/>
          <w:sz w:val="18"/>
          <w:szCs w:val="18"/>
        </w:rPr>
        <w:t>,Y,X</w:t>
      </w:r>
      <w:proofErr w:type="spellEnd"/>
      <w:r w:rsidRPr="00563B00">
        <w:rPr>
          <w:rFonts w:ascii="Courier New" w:eastAsia="Times New Roman" w:hAnsi="Courier New" w:cs="Courier New"/>
          <w:color w:val="000000"/>
          <w:sz w:val="18"/>
          <w:szCs w:val="18"/>
        </w:rPr>
        <w:t>)</w:t>
      </w:r>
    </w:p>
    <w:p w14:paraId="473A2ED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 '</w:t>
      </w:r>
      <w:r w:rsidRPr="00563B00">
        <w:rPr>
          <w:rFonts w:ascii="Courier New" w:eastAsia="Times New Roman" w:hAnsi="Courier New" w:cs="Courier New"/>
          <w:color w:val="000000"/>
          <w:sz w:val="18"/>
          <w:szCs w:val="18"/>
        </w:rPr>
        <w:t>)</w:t>
      </w:r>
    </w:p>
    <w:p w14:paraId="1E24C5B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w:t>
      </w:r>
      <w:r w:rsidRPr="00563B00">
        <w:rPr>
          <w:rFonts w:ascii="Courier New" w:eastAsia="Times New Roman" w:hAnsi="Courier New" w:cs="Courier New"/>
          <w:color w:val="A020F0"/>
          <w:sz w:val="18"/>
          <w:szCs w:val="18"/>
          <w:bdr w:val="none" w:sz="0" w:space="0" w:color="auto" w:frame="1"/>
        </w:rPr>
        <w:t>'Largest Temperature Difference (C)'</w:t>
      </w:r>
      <w:r w:rsidRPr="00563B00">
        <w:rPr>
          <w:rFonts w:ascii="Courier New" w:eastAsia="Times New Roman" w:hAnsi="Courier New" w:cs="Courier New"/>
          <w:color w:val="000000"/>
          <w:sz w:val="18"/>
          <w:szCs w:val="18"/>
        </w:rPr>
        <w:t>)</w:t>
      </w:r>
    </w:p>
    <w:p w14:paraId="03C24A9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disp(max(max(phi))-min(min(phi)))</w:t>
      </w:r>
    </w:p>
    <w:p w14:paraId="4FB32F8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834521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figure</w:t>
      </w:r>
    </w:p>
    <w:p w14:paraId="7A3E580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quiver(</w:t>
      </w:r>
      <w:proofErr w:type="spellStart"/>
      <w:r w:rsidRPr="00563B00">
        <w:rPr>
          <w:rFonts w:ascii="Courier New" w:eastAsia="Times New Roman" w:hAnsi="Courier New" w:cs="Courier New"/>
          <w:color w:val="000000"/>
          <w:sz w:val="18"/>
          <w:szCs w:val="18"/>
        </w:rPr>
        <w:t>xplot</w:t>
      </w:r>
      <w:proofErr w:type="spellEnd"/>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yplot</w:t>
      </w:r>
      <w:proofErr w:type="spellEnd"/>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uxn</w:t>
      </w:r>
      <w:proofErr w:type="spellEnd"/>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uyn</w:t>
      </w:r>
      <w:proofErr w:type="spellEnd"/>
      <w:r w:rsidRPr="00563B00">
        <w:rPr>
          <w:rFonts w:ascii="Courier New" w:eastAsia="Times New Roman" w:hAnsi="Courier New" w:cs="Courier New"/>
          <w:color w:val="000000"/>
          <w:sz w:val="18"/>
          <w:szCs w:val="18"/>
        </w:rPr>
        <w:t>);</w:t>
      </w:r>
    </w:p>
    <w:p w14:paraId="44C4FC2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tle(</w:t>
      </w:r>
      <w:r w:rsidRPr="00563B00">
        <w:rPr>
          <w:rFonts w:ascii="Courier New" w:eastAsia="Times New Roman" w:hAnsi="Courier New" w:cs="Courier New"/>
          <w:color w:val="A020F0"/>
          <w:sz w:val="18"/>
          <w:szCs w:val="18"/>
          <w:bdr w:val="none" w:sz="0" w:space="0" w:color="auto" w:frame="1"/>
        </w:rPr>
        <w:t>'Normalised Heat Flux Field'</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540A7A19"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x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30FAFCA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y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y'</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27BC72C2"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axis </w:t>
      </w:r>
      <w:r w:rsidRPr="00563B00">
        <w:rPr>
          <w:rFonts w:ascii="Courier New" w:eastAsia="Times New Roman" w:hAnsi="Courier New" w:cs="Courier New"/>
          <w:color w:val="A020F0"/>
          <w:sz w:val="18"/>
          <w:szCs w:val="18"/>
          <w:bdr w:val="none" w:sz="0" w:space="0" w:color="auto" w:frame="1"/>
        </w:rPr>
        <w:t>equal</w:t>
      </w:r>
    </w:p>
    <w:p w14:paraId="038B444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axis </w:t>
      </w:r>
      <w:r w:rsidRPr="00563B00">
        <w:rPr>
          <w:rFonts w:ascii="Courier New" w:eastAsia="Times New Roman" w:hAnsi="Courier New" w:cs="Courier New"/>
          <w:color w:val="A020F0"/>
          <w:sz w:val="18"/>
          <w:szCs w:val="18"/>
          <w:bdr w:val="none" w:sz="0" w:space="0" w:color="auto" w:frame="1"/>
        </w:rPr>
        <w:t>tight</w:t>
      </w:r>
    </w:p>
    <w:p w14:paraId="10C6724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81A6FD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Sensor 1</w:t>
      </w:r>
    </w:p>
    <w:p w14:paraId="1940B25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figure</w:t>
      </w:r>
    </w:p>
    <w:p w14:paraId="62059DE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plot(Tt1(1:end,1),Tt1(1:end,2));</w:t>
      </w:r>
    </w:p>
    <w:p w14:paraId="0C875D8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title_text</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sprintf</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Temperature variation vs time at point (%</w:t>
      </w:r>
      <w:proofErr w:type="spellStart"/>
      <w:r w:rsidRPr="00563B00">
        <w:rPr>
          <w:rFonts w:ascii="Courier New" w:eastAsia="Times New Roman" w:hAnsi="Courier New" w:cs="Courier New"/>
          <w:color w:val="A020F0"/>
          <w:sz w:val="18"/>
          <w:szCs w:val="18"/>
          <w:bdr w:val="none" w:sz="0" w:space="0" w:color="auto" w:frame="1"/>
        </w:rPr>
        <w:t>d,%d</w:t>
      </w:r>
      <w:proofErr w:type="spellEnd"/>
      <w:r w:rsidRPr="00563B00">
        <w:rPr>
          <w:rFonts w:ascii="Courier New" w:eastAsia="Times New Roman" w:hAnsi="Courier New" w:cs="Courier New"/>
          <w:color w:val="A020F0"/>
          <w:sz w:val="18"/>
          <w:szCs w:val="18"/>
          <w:bdr w:val="none" w:sz="0" w:space="0" w:color="auto" w:frame="1"/>
        </w:rPr>
        <w:t>) '</w:t>
      </w:r>
      <w:r w:rsidRPr="00563B00">
        <w:rPr>
          <w:rFonts w:ascii="Courier New" w:eastAsia="Times New Roman" w:hAnsi="Courier New" w:cs="Courier New"/>
          <w:color w:val="000000"/>
          <w:sz w:val="18"/>
          <w:szCs w:val="18"/>
        </w:rPr>
        <w:t>,X_sensor1,Y_sensor1);</w:t>
      </w:r>
    </w:p>
    <w:p w14:paraId="401C60EF"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tle(title_tex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1BBF769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x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Time (s)'</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1B35101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y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Temperature (C)'</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5DB713A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5379CA9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Sensor 2</w:t>
      </w:r>
    </w:p>
    <w:p w14:paraId="025D729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figure</w:t>
      </w:r>
    </w:p>
    <w:p w14:paraId="56022176"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plot(Tt2(1:end,1),Tt2(1:end,2));</w:t>
      </w:r>
    </w:p>
    <w:p w14:paraId="2ACA8975"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title_text</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sprintf</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Temperature variation vs time at point (%</w:t>
      </w:r>
      <w:proofErr w:type="spellStart"/>
      <w:r w:rsidRPr="00563B00">
        <w:rPr>
          <w:rFonts w:ascii="Courier New" w:eastAsia="Times New Roman" w:hAnsi="Courier New" w:cs="Courier New"/>
          <w:color w:val="A020F0"/>
          <w:sz w:val="18"/>
          <w:szCs w:val="18"/>
          <w:bdr w:val="none" w:sz="0" w:space="0" w:color="auto" w:frame="1"/>
        </w:rPr>
        <w:t>d,%d</w:t>
      </w:r>
      <w:proofErr w:type="spellEnd"/>
      <w:r w:rsidRPr="00563B00">
        <w:rPr>
          <w:rFonts w:ascii="Courier New" w:eastAsia="Times New Roman" w:hAnsi="Courier New" w:cs="Courier New"/>
          <w:color w:val="A020F0"/>
          <w:sz w:val="18"/>
          <w:szCs w:val="18"/>
          <w:bdr w:val="none" w:sz="0" w:space="0" w:color="auto" w:frame="1"/>
        </w:rPr>
        <w:t>) '</w:t>
      </w:r>
      <w:r w:rsidRPr="00563B00">
        <w:rPr>
          <w:rFonts w:ascii="Courier New" w:eastAsia="Times New Roman" w:hAnsi="Courier New" w:cs="Courier New"/>
          <w:color w:val="000000"/>
          <w:sz w:val="18"/>
          <w:szCs w:val="18"/>
        </w:rPr>
        <w:t>,X_sensor2,Y_sensor2);</w:t>
      </w:r>
    </w:p>
    <w:p w14:paraId="370812F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tle(title_tex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4BCC4FD1"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x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Time (s)'</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781EE6B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lastRenderedPageBreak/>
        <w:t>y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Temperature (C)'</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5485892A"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21EC012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figure</w:t>
      </w:r>
    </w:p>
    <w:p w14:paraId="75F5EAE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contourf</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xplot</w:t>
      </w:r>
      <w:proofErr w:type="spellEnd"/>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yplot</w:t>
      </w:r>
      <w:proofErr w:type="spellEnd"/>
      <w:r w:rsidRPr="00563B00">
        <w:rPr>
          <w:rFonts w:ascii="Courier New" w:eastAsia="Times New Roman" w:hAnsi="Courier New" w:cs="Courier New"/>
          <w:color w:val="000000"/>
          <w:sz w:val="18"/>
          <w:szCs w:val="18"/>
        </w:rPr>
        <w:t>, phi,10);</w:t>
      </w:r>
    </w:p>
    <w:p w14:paraId="764235D3"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colorbar</w:t>
      </w:r>
      <w:proofErr w:type="spellEnd"/>
    </w:p>
    <w:p w14:paraId="6517D49D"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colormap(map)</w:t>
      </w:r>
    </w:p>
    <w:p w14:paraId="5E4479B4"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caxis</w:t>
      </w:r>
      <w:proofErr w:type="spellEnd"/>
      <w:r w:rsidRPr="00563B00">
        <w:rPr>
          <w:rFonts w:ascii="Courier New" w:eastAsia="Times New Roman" w:hAnsi="Courier New" w:cs="Courier New"/>
          <w:color w:val="000000"/>
          <w:sz w:val="18"/>
          <w:szCs w:val="18"/>
        </w:rPr>
        <w:t>([26.8 64.2])</w:t>
      </w:r>
    </w:p>
    <w:p w14:paraId="03FDD319" w14:textId="149C120D"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title_text</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sprintf</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w:t>
      </w:r>
      <w:proofErr w:type="spellStart"/>
      <w:r w:rsidRPr="00563B00">
        <w:rPr>
          <w:rFonts w:ascii="Courier New" w:eastAsia="Times New Roman" w:hAnsi="Courier New" w:cs="Courier New"/>
          <w:color w:val="A020F0"/>
          <w:sz w:val="18"/>
          <w:szCs w:val="18"/>
          <w:bdr w:val="none" w:sz="0" w:space="0" w:color="auto" w:frame="1"/>
        </w:rPr>
        <w:t>dC</w:t>
      </w:r>
      <w:proofErr w:type="spellEnd"/>
      <w:r w:rsidRPr="00563B00">
        <w:rPr>
          <w:rFonts w:ascii="Courier New" w:eastAsia="Times New Roman" w:hAnsi="Courier New" w:cs="Courier New"/>
          <w:color w:val="A020F0"/>
          <w:sz w:val="18"/>
          <w:szCs w:val="18"/>
          <w:bdr w:val="none" w:sz="0" w:space="0" w:color="auto" w:frame="1"/>
        </w:rPr>
        <w:t xml:space="preserve"> </w:t>
      </w:r>
      <w:r w:rsidR="0074171B" w:rsidRPr="00563B00">
        <w:rPr>
          <w:rFonts w:ascii="Courier New" w:eastAsia="Times New Roman" w:hAnsi="Courier New" w:cs="Courier New"/>
          <w:color w:val="A020F0"/>
          <w:sz w:val="18"/>
          <w:szCs w:val="18"/>
          <w:bdr w:val="none" w:sz="0" w:space="0" w:color="auto" w:frame="1"/>
        </w:rPr>
        <w:t>dis</w:t>
      </w:r>
      <w:r w:rsidRPr="00563B00">
        <w:rPr>
          <w:rFonts w:ascii="Courier New" w:eastAsia="Times New Roman" w:hAnsi="Courier New" w:cs="Courier New"/>
          <w:color w:val="A020F0"/>
          <w:sz w:val="18"/>
          <w:szCs w:val="18"/>
          <w:bdr w:val="none" w:sz="0" w:space="0" w:color="auto" w:frame="1"/>
        </w:rPr>
        <w:t>charging for %ds, %s = %d '</w:t>
      </w:r>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C_rate,tfinal,name,n</w:t>
      </w:r>
      <w:proofErr w:type="spellEnd"/>
      <w:r w:rsidRPr="00563B00">
        <w:rPr>
          <w:rFonts w:ascii="Courier New" w:eastAsia="Times New Roman" w:hAnsi="Courier New" w:cs="Courier New"/>
          <w:color w:val="000000"/>
          <w:sz w:val="18"/>
          <w:szCs w:val="18"/>
        </w:rPr>
        <w:t>);</w:t>
      </w:r>
    </w:p>
    <w:p w14:paraId="3B981E5B"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tle(title_tex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55D14C5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x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596AAA27"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ylabel</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y'</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4)</w:t>
      </w:r>
    </w:p>
    <w:p w14:paraId="6C0E805E"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hcb</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colorbar</w:t>
      </w:r>
      <w:proofErr w:type="spellEnd"/>
      <w:r w:rsidRPr="00563B00">
        <w:rPr>
          <w:rFonts w:ascii="Courier New" w:eastAsia="Times New Roman" w:hAnsi="Courier New" w:cs="Courier New"/>
          <w:color w:val="000000"/>
          <w:sz w:val="18"/>
          <w:szCs w:val="18"/>
        </w:rPr>
        <w:t>;</w:t>
      </w:r>
    </w:p>
    <w:p w14:paraId="035F8D1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title(hcb,</w:t>
      </w:r>
      <w:r w:rsidRPr="00563B00">
        <w:rPr>
          <w:rFonts w:ascii="Courier New" w:eastAsia="Times New Roman" w:hAnsi="Courier New" w:cs="Courier New"/>
          <w:color w:val="A020F0"/>
          <w:sz w:val="18"/>
          <w:szCs w:val="18"/>
          <w:bdr w:val="none" w:sz="0" w:space="0" w:color="auto" w:frame="1"/>
        </w:rPr>
        <w:t>'Temperature'</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interpreter'</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latex'</w:t>
      </w:r>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Fontsize'</w:t>
      </w:r>
      <w:r w:rsidRPr="00563B00">
        <w:rPr>
          <w:rFonts w:ascii="Courier New" w:eastAsia="Times New Roman" w:hAnsi="Courier New" w:cs="Courier New"/>
          <w:color w:val="000000"/>
          <w:sz w:val="18"/>
          <w:szCs w:val="18"/>
        </w:rPr>
        <w:t>,10)</w:t>
      </w:r>
    </w:p>
    <w:p w14:paraId="03B35C7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view(2)</w:t>
      </w:r>
    </w:p>
    <w:p w14:paraId="12EFA0F8"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axis </w:t>
      </w:r>
      <w:r w:rsidRPr="00563B00">
        <w:rPr>
          <w:rFonts w:ascii="Courier New" w:eastAsia="Times New Roman" w:hAnsi="Courier New" w:cs="Courier New"/>
          <w:color w:val="A020F0"/>
          <w:sz w:val="18"/>
          <w:szCs w:val="18"/>
          <w:bdr w:val="none" w:sz="0" w:space="0" w:color="auto" w:frame="1"/>
        </w:rPr>
        <w:t>equal</w:t>
      </w:r>
    </w:p>
    <w:p w14:paraId="0DFF0C1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
    <w:p w14:paraId="0C8042A0"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file_name</w:t>
      </w:r>
      <w:proofErr w:type="spellEnd"/>
      <w:r w:rsidRPr="00563B00">
        <w:rPr>
          <w:rFonts w:ascii="Courier New" w:eastAsia="Times New Roman" w:hAnsi="Courier New" w:cs="Courier New"/>
          <w:color w:val="000000"/>
          <w:sz w:val="18"/>
          <w:szCs w:val="18"/>
        </w:rPr>
        <w:t xml:space="preserve"> = </w:t>
      </w:r>
      <w:proofErr w:type="spellStart"/>
      <w:r w:rsidRPr="00563B00">
        <w:rPr>
          <w:rFonts w:ascii="Courier New" w:eastAsia="Times New Roman" w:hAnsi="Courier New" w:cs="Courier New"/>
          <w:color w:val="000000"/>
          <w:sz w:val="18"/>
          <w:szCs w:val="18"/>
        </w:rPr>
        <w:t>sprintf</w:t>
      </w:r>
      <w:proofErr w:type="spellEnd"/>
      <w:r w:rsidRPr="00563B00">
        <w:rPr>
          <w:rFonts w:ascii="Courier New" w:eastAsia="Times New Roman" w:hAnsi="Courier New" w:cs="Courier New"/>
          <w:color w:val="000000"/>
          <w:sz w:val="18"/>
          <w:szCs w:val="18"/>
        </w:rPr>
        <w:t>(</w:t>
      </w:r>
      <w:r w:rsidRPr="00563B00">
        <w:rPr>
          <w:rFonts w:ascii="Courier New" w:eastAsia="Times New Roman" w:hAnsi="Courier New" w:cs="Courier New"/>
          <w:color w:val="A020F0"/>
          <w:sz w:val="18"/>
          <w:szCs w:val="18"/>
          <w:bdr w:val="none" w:sz="0" w:space="0" w:color="auto" w:frame="1"/>
        </w:rPr>
        <w:t>'</w:t>
      </w:r>
      <w:proofErr w:type="spellStart"/>
      <w:r w:rsidRPr="00563B00">
        <w:rPr>
          <w:rFonts w:ascii="Courier New" w:eastAsia="Times New Roman" w:hAnsi="Courier New" w:cs="Courier New"/>
          <w:color w:val="A020F0"/>
          <w:sz w:val="18"/>
          <w:szCs w:val="18"/>
          <w:bdr w:val="none" w:sz="0" w:space="0" w:color="auto" w:frame="1"/>
        </w:rPr>
        <w:t>CR%d_tf%d</w:t>
      </w:r>
      <w:proofErr w:type="spellEnd"/>
      <w:r w:rsidRPr="00563B00">
        <w:rPr>
          <w:rFonts w:ascii="Courier New" w:eastAsia="Times New Roman" w:hAnsi="Courier New" w:cs="Courier New"/>
          <w:color w:val="A020F0"/>
          <w:sz w:val="18"/>
          <w:szCs w:val="18"/>
          <w:bdr w:val="none" w:sz="0" w:space="0" w:color="auto" w:frame="1"/>
        </w:rPr>
        <w:t xml:space="preserve"> '</w:t>
      </w:r>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C_rate,tfinal</w:t>
      </w:r>
      <w:proofErr w:type="spellEnd"/>
      <w:r w:rsidRPr="00563B00">
        <w:rPr>
          <w:rFonts w:ascii="Courier New" w:eastAsia="Times New Roman" w:hAnsi="Courier New" w:cs="Courier New"/>
          <w:color w:val="000000"/>
          <w:sz w:val="18"/>
          <w:szCs w:val="18"/>
        </w:rPr>
        <w:t>);</w:t>
      </w:r>
    </w:p>
    <w:p w14:paraId="2F88AD4C" w14:textId="77777777" w:rsidR="00785710" w:rsidRPr="00563B00" w:rsidRDefault="00785710" w:rsidP="00785710">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Courier New" w:eastAsia="Times New Roman" w:hAnsi="Courier New" w:cs="Courier New"/>
          <w:color w:val="000000"/>
          <w:sz w:val="18"/>
          <w:szCs w:val="18"/>
        </w:rPr>
      </w:pPr>
      <w:proofErr w:type="spellStart"/>
      <w:r w:rsidRPr="00563B00">
        <w:rPr>
          <w:rFonts w:ascii="Courier New" w:eastAsia="Times New Roman" w:hAnsi="Courier New" w:cs="Courier New"/>
          <w:color w:val="000000"/>
          <w:sz w:val="18"/>
          <w:szCs w:val="18"/>
        </w:rPr>
        <w:t>saveas</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gcf,file_name,</w:t>
      </w:r>
      <w:r w:rsidRPr="00563B00">
        <w:rPr>
          <w:rFonts w:ascii="Courier New" w:eastAsia="Times New Roman" w:hAnsi="Courier New" w:cs="Courier New"/>
          <w:color w:val="A020F0"/>
          <w:sz w:val="18"/>
          <w:szCs w:val="18"/>
          <w:bdr w:val="none" w:sz="0" w:space="0" w:color="auto" w:frame="1"/>
        </w:rPr>
        <w:t>'pdf</w:t>
      </w:r>
      <w:proofErr w:type="spellEnd"/>
      <w:r w:rsidRPr="00563B00">
        <w:rPr>
          <w:rFonts w:ascii="Courier New" w:eastAsia="Times New Roman" w:hAnsi="Courier New" w:cs="Courier New"/>
          <w:color w:val="A020F0"/>
          <w:sz w:val="18"/>
          <w:szCs w:val="18"/>
          <w:bdr w:val="none" w:sz="0" w:space="0" w:color="auto" w:frame="1"/>
        </w:rPr>
        <w:t>'</w:t>
      </w:r>
      <w:r w:rsidRPr="00563B00">
        <w:rPr>
          <w:rFonts w:ascii="Courier New" w:eastAsia="Times New Roman" w:hAnsi="Courier New" w:cs="Courier New"/>
          <w:color w:val="000000"/>
          <w:sz w:val="18"/>
          <w:szCs w:val="18"/>
        </w:rPr>
        <w:t>);</w:t>
      </w:r>
    </w:p>
    <w:p w14:paraId="1EA6CAC1" w14:textId="07D38172" w:rsidR="00785710" w:rsidRPr="00563B00" w:rsidRDefault="00785710" w:rsidP="0097662B">
      <w:pPr>
        <w:pBdr>
          <w:top w:val="dotted" w:sz="6" w:space="8" w:color="878787"/>
        </w:pBdr>
        <w:spacing w:line="202" w:lineRule="atLeast"/>
        <w:textAlignment w:val="baseline"/>
        <w:rPr>
          <w:rFonts w:ascii="Arial" w:eastAsia="Times New Roman" w:hAnsi="Arial" w:cs="Arial"/>
          <w:i/>
          <w:iCs/>
          <w:color w:val="878787"/>
          <w:sz w:val="19"/>
          <w:szCs w:val="19"/>
        </w:rPr>
      </w:pPr>
      <w:r w:rsidRPr="00563B00">
        <w:rPr>
          <w:rFonts w:ascii="Arial" w:eastAsia="Times New Roman" w:hAnsi="Arial" w:cs="Arial"/>
          <w:i/>
          <w:iCs/>
          <w:color w:val="878787"/>
          <w:sz w:val="19"/>
          <w:szCs w:val="19"/>
        </w:rPr>
        <w:br/>
      </w:r>
      <w:hyperlink r:id="rId58" w:history="1">
        <w:r w:rsidRPr="00563B00">
          <w:rPr>
            <w:rFonts w:ascii="Arial" w:eastAsia="Times New Roman" w:hAnsi="Arial" w:cs="Arial"/>
            <w:i/>
            <w:iCs/>
            <w:color w:val="878787"/>
            <w:sz w:val="14"/>
            <w:szCs w:val="14"/>
            <w:u w:val="single"/>
            <w:bdr w:val="none" w:sz="0" w:space="0" w:color="auto" w:frame="1"/>
          </w:rPr>
          <w:t>Published with MATLAB® R2018a</w:t>
        </w:r>
      </w:hyperlink>
    </w:p>
    <w:p w14:paraId="61426F4D" w14:textId="4CB4D8AE" w:rsidR="008361B0" w:rsidRPr="00563B00" w:rsidRDefault="008361B0" w:rsidP="00C820E3">
      <w:pPr>
        <w:autoSpaceDE w:val="0"/>
        <w:autoSpaceDN w:val="0"/>
        <w:adjustRightInd w:val="0"/>
        <w:rPr>
          <w:rFonts w:ascii="Courier" w:hAnsi="Courier" w:cs="Courier"/>
          <w:color w:val="000000"/>
          <w:sz w:val="20"/>
          <w:szCs w:val="20"/>
        </w:rPr>
      </w:pPr>
    </w:p>
    <w:p w14:paraId="1E7E7707" w14:textId="7AE2E250" w:rsidR="008361B0" w:rsidRPr="00563B00" w:rsidRDefault="001861B3" w:rsidP="00C820E3">
      <w:pPr>
        <w:pStyle w:val="Heading2"/>
        <w:numPr>
          <w:ilvl w:val="0"/>
          <w:numId w:val="0"/>
        </w:numPr>
        <w:ind w:left="576" w:hanging="576"/>
      </w:pPr>
      <w:bookmarkStart w:id="245" w:name="_Toc38896126"/>
      <w:r w:rsidRPr="00563B00">
        <w:t xml:space="preserve">Appendix C: </w:t>
      </w:r>
      <w:r w:rsidR="008361B0" w:rsidRPr="00563B00">
        <w:t>MATLAB User interface</w:t>
      </w:r>
      <w:bookmarkEnd w:id="245"/>
    </w:p>
    <w:p w14:paraId="67A2D78B" w14:textId="6E951794" w:rsidR="00DF1800" w:rsidRPr="00563B00" w:rsidRDefault="00B14833" w:rsidP="00C820E3">
      <w:r w:rsidRPr="00563B00">
        <w:rPr>
          <w:noProof/>
        </w:rPr>
        <w:drawing>
          <wp:inline distT="0" distB="0" distL="0" distR="0" wp14:anchorId="68B686B8" wp14:editId="1D6D4501">
            <wp:extent cx="5714569" cy="2836545"/>
            <wp:effectExtent l="12700" t="12700" r="13335" b="8255"/>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hqprint">
                      <a:extLst>
                        <a:ext uri="{28A0092B-C50C-407E-A947-70E740481C1C}">
                          <a14:useLocalDpi xmlns:a14="http://schemas.microsoft.com/office/drawing/2010/main" val="0"/>
                        </a:ext>
                      </a:extLst>
                    </a:blip>
                    <a:srcRect/>
                    <a:stretch/>
                  </pic:blipFill>
                  <pic:spPr bwMode="auto">
                    <a:xfrm>
                      <a:off x="0" y="0"/>
                      <a:ext cx="5714569" cy="2836545"/>
                    </a:xfrm>
                    <a:prstGeom prst="rect">
                      <a:avLst/>
                    </a:prstGeom>
                    <a:ln w="9525" cap="flat" cmpd="sng" algn="ctr">
                      <a:solidFill>
                        <a:srgbClr val="4472C4"/>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70C252" w14:textId="05989D5D" w:rsidR="004F1BE7" w:rsidRPr="00563B00" w:rsidRDefault="004F1BE7" w:rsidP="00C820E3"/>
    <w:p w14:paraId="4307056A" w14:textId="45F11F40" w:rsidR="001861B3" w:rsidRPr="00563B00" w:rsidRDefault="001861B3" w:rsidP="0097662B">
      <w:pPr>
        <w:pStyle w:val="Heading2"/>
        <w:numPr>
          <w:ilvl w:val="0"/>
          <w:numId w:val="0"/>
        </w:numPr>
        <w:spacing w:line="360" w:lineRule="auto"/>
        <w:ind w:left="576" w:hanging="576"/>
      </w:pPr>
      <w:bookmarkStart w:id="246" w:name="_Toc38896127"/>
      <w:r w:rsidRPr="00563B00">
        <w:t>Appendix D: Cooling Channel Add-on Code</w:t>
      </w:r>
      <w:bookmarkEnd w:id="246"/>
    </w:p>
    <w:p w14:paraId="4E48BFED" w14:textId="15D0C200" w:rsidR="001861B3" w:rsidRPr="00563B00" w:rsidRDefault="001861B3" w:rsidP="0097662B">
      <w:pPr>
        <w:spacing w:line="360" w:lineRule="auto"/>
      </w:pPr>
      <w:r w:rsidRPr="00563B00">
        <w:t xml:space="preserve">The following code </w:t>
      </w:r>
      <w:r w:rsidR="0097662B" w:rsidRPr="00563B00">
        <w:t xml:space="preserve">is added after the internal domain equations are written in the </w:t>
      </w:r>
      <w:r w:rsidRPr="00563B00">
        <w:t xml:space="preserve">code in </w:t>
      </w:r>
      <w:r w:rsidR="007E25D5" w:rsidRPr="00563B00">
        <w:t>Appendix</w:t>
      </w:r>
      <w:r w:rsidRPr="00563B00">
        <w:t xml:space="preserve"> B.</w:t>
      </w:r>
    </w:p>
    <w:p w14:paraId="2B8CCF7F"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228B22"/>
          <w:sz w:val="18"/>
          <w:szCs w:val="18"/>
          <w:bdr w:val="none" w:sz="0" w:space="0" w:color="auto" w:frame="1"/>
        </w:rPr>
        <w:t>% Hole</w:t>
      </w:r>
    </w:p>
    <w:p w14:paraId="54011251"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49:71</w:t>
      </w:r>
    </w:p>
    <w:p w14:paraId="48288115"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65:89</w:t>
      </w:r>
    </w:p>
    <w:p w14:paraId="54ECE815"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k_hole</w:t>
      </w:r>
      <w:proofErr w:type="spellEnd"/>
      <w:r w:rsidRPr="00563B00">
        <w:rPr>
          <w:rFonts w:ascii="Courier New" w:eastAsia="Times New Roman" w:hAnsi="Courier New" w:cs="Courier New"/>
          <w:color w:val="000000"/>
          <w:sz w:val="18"/>
          <w:szCs w:val="18"/>
        </w:rPr>
        <w:t xml:space="preserve"> = 0.133;</w:t>
      </w:r>
    </w:p>
    <w:p w14:paraId="1F904539"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rho_hole</w:t>
      </w:r>
      <w:proofErr w:type="spellEnd"/>
      <w:r w:rsidRPr="00563B00">
        <w:rPr>
          <w:rFonts w:ascii="Courier New" w:eastAsia="Times New Roman" w:hAnsi="Courier New" w:cs="Courier New"/>
          <w:color w:val="000000"/>
          <w:sz w:val="18"/>
          <w:szCs w:val="18"/>
        </w:rPr>
        <w:t xml:space="preserve"> = 867;</w:t>
      </w:r>
    </w:p>
    <w:p w14:paraId="7CBC5C24"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proofErr w:type="spellStart"/>
      <w:r w:rsidRPr="00563B00">
        <w:rPr>
          <w:rFonts w:ascii="Courier New" w:eastAsia="Times New Roman" w:hAnsi="Courier New" w:cs="Courier New"/>
          <w:color w:val="000000"/>
          <w:sz w:val="18"/>
          <w:szCs w:val="18"/>
        </w:rPr>
        <w:t>cp_hole</w:t>
      </w:r>
      <w:proofErr w:type="spellEnd"/>
      <w:r w:rsidRPr="00563B00">
        <w:rPr>
          <w:rFonts w:ascii="Courier New" w:eastAsia="Times New Roman" w:hAnsi="Courier New" w:cs="Courier New"/>
          <w:color w:val="000000"/>
          <w:sz w:val="18"/>
          <w:szCs w:val="18"/>
        </w:rPr>
        <w:t xml:space="preserve"> = 1945;</w:t>
      </w:r>
    </w:p>
    <w:p w14:paraId="6127D95F"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alpha2 = </w:t>
      </w:r>
      <w:proofErr w:type="spellStart"/>
      <w:r w:rsidRPr="00563B00">
        <w:rPr>
          <w:rFonts w:ascii="Courier New" w:eastAsia="Times New Roman" w:hAnsi="Courier New" w:cs="Courier New"/>
          <w:color w:val="000000"/>
          <w:sz w:val="18"/>
          <w:szCs w:val="18"/>
        </w:rPr>
        <w:t>k_hole</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rho_hole</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cp_hole</w:t>
      </w:r>
      <w:proofErr w:type="spellEnd"/>
      <w:r w:rsidRPr="00563B00">
        <w:rPr>
          <w:rFonts w:ascii="Courier New" w:eastAsia="Times New Roman" w:hAnsi="Courier New" w:cs="Courier New"/>
          <w:color w:val="000000"/>
          <w:sz w:val="18"/>
          <w:szCs w:val="18"/>
        </w:rPr>
        <w:t>);</w:t>
      </w:r>
    </w:p>
    <w:p w14:paraId="50CAFAEF"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Fo2 = (alpha2*dt)/(gs^2);            </w:t>
      </w:r>
      <w:r w:rsidRPr="00563B00">
        <w:rPr>
          <w:rFonts w:ascii="Courier New" w:eastAsia="Times New Roman" w:hAnsi="Courier New" w:cs="Courier New"/>
          <w:color w:val="228B22"/>
          <w:sz w:val="18"/>
          <w:szCs w:val="18"/>
          <w:bdr w:val="none" w:sz="0" w:space="0" w:color="auto" w:frame="1"/>
        </w:rPr>
        <w:t>% Fourier Number Coolant</w:t>
      </w:r>
    </w:p>
    <w:p w14:paraId="16099278"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Fo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4*</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w:t>
      </w:r>
    </w:p>
    <w:p w14:paraId="0844D1CD"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lastRenderedPageBreak/>
        <w:t xml:space="preserve">        </w:t>
      </w:r>
      <w:r w:rsidRPr="00563B00">
        <w:rPr>
          <w:rFonts w:ascii="Courier New" w:eastAsia="Times New Roman" w:hAnsi="Courier New" w:cs="Courier New"/>
          <w:color w:val="0000FF"/>
          <w:sz w:val="18"/>
          <w:szCs w:val="18"/>
          <w:bdr w:val="none" w:sz="0" w:space="0" w:color="auto" w:frame="1"/>
        </w:rPr>
        <w:t>end</w:t>
      </w:r>
    </w:p>
    <w:p w14:paraId="53314E88"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259EA5ED"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p>
    <w:p w14:paraId="52504BDD"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term2 = (</w:t>
      </w:r>
      <w:proofErr w:type="spellStart"/>
      <w:r w:rsidRPr="00563B00">
        <w:rPr>
          <w:rFonts w:ascii="Courier New" w:eastAsia="Times New Roman" w:hAnsi="Courier New" w:cs="Courier New"/>
          <w:color w:val="000000"/>
          <w:sz w:val="18"/>
          <w:szCs w:val="18"/>
        </w:rPr>
        <w:t>k_hole</w:t>
      </w:r>
      <w:proofErr w:type="spellEnd"/>
      <w:r w:rsidRPr="00563B00">
        <w:rPr>
          <w:rFonts w:ascii="Courier New" w:eastAsia="Times New Roman" w:hAnsi="Courier New" w:cs="Courier New"/>
          <w:color w:val="000000"/>
          <w:sz w:val="18"/>
          <w:szCs w:val="18"/>
        </w:rPr>
        <w:t>/k);</w:t>
      </w:r>
    </w:p>
    <w:p w14:paraId="6D7B4429"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p>
    <w:p w14:paraId="2CF2C1CC"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Hole Left</w:t>
      </w:r>
    </w:p>
    <w:p w14:paraId="78016DF9"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48</w:t>
      </w:r>
    </w:p>
    <w:p w14:paraId="69E4D281"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64:88</w:t>
      </w:r>
    </w:p>
    <w:p w14:paraId="0A6C922E"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term2 = (</w:t>
      </w:r>
      <w:proofErr w:type="spellStart"/>
      <w:r w:rsidRPr="00563B00">
        <w:rPr>
          <w:rFonts w:ascii="Courier New" w:eastAsia="Times New Roman" w:hAnsi="Courier New" w:cs="Courier New"/>
          <w:color w:val="000000"/>
          <w:sz w:val="18"/>
          <w:szCs w:val="18"/>
        </w:rPr>
        <w:t>k_hole</w:t>
      </w:r>
      <w:proofErr w:type="spellEnd"/>
      <w:r w:rsidRPr="00563B00">
        <w:rPr>
          <w:rFonts w:ascii="Courier New" w:eastAsia="Times New Roman" w:hAnsi="Courier New" w:cs="Courier New"/>
          <w:color w:val="000000"/>
          <w:sz w:val="18"/>
          <w:szCs w:val="18"/>
        </w:rPr>
        <w:t>/k);</w:t>
      </w:r>
    </w:p>
    <w:p w14:paraId="0230B719"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4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21ECD908"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164EBC10"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6591661C"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p>
    <w:p w14:paraId="16073823"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Hole Right</w:t>
      </w:r>
    </w:p>
    <w:p w14:paraId="2E0142C6"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72</w:t>
      </w:r>
    </w:p>
    <w:p w14:paraId="016B7848"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64:88</w:t>
      </w:r>
    </w:p>
    <w:p w14:paraId="12F2072D"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4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6A09F27B"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1AA859AD"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4784FCBE"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p>
    <w:p w14:paraId="53E0D605"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Hole Bottom</w:t>
      </w:r>
    </w:p>
    <w:p w14:paraId="737F6537"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48:72</w:t>
      </w:r>
    </w:p>
    <w:p w14:paraId="795AE24B"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64</w:t>
      </w:r>
    </w:p>
    <w:p w14:paraId="2EA84611"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xml:space="preserve"> -4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0894C688"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4E910667"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2CAF83B2"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p>
    <w:p w14:paraId="645C1B2E"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228B22"/>
          <w:sz w:val="18"/>
          <w:szCs w:val="18"/>
          <w:bdr w:val="none" w:sz="0" w:space="0" w:color="auto" w:frame="1"/>
        </w:rPr>
        <w:t>% Hole Top</w:t>
      </w:r>
    </w:p>
    <w:p w14:paraId="3C8B938B"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i = 48:72</w:t>
      </w:r>
    </w:p>
    <w:p w14:paraId="51A8218C"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for</w:t>
      </w:r>
      <w:r w:rsidRPr="00563B00">
        <w:rPr>
          <w:rFonts w:ascii="Courier New" w:eastAsia="Times New Roman" w:hAnsi="Courier New" w:cs="Courier New"/>
          <w:color w:val="000000"/>
          <w:sz w:val="18"/>
          <w:szCs w:val="18"/>
        </w:rPr>
        <w:t xml:space="preserve"> j = 88</w:t>
      </w:r>
    </w:p>
    <w:p w14:paraId="3A1BE0D6"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phi(i,j) = </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1,j)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1) +((1/</w:t>
      </w:r>
      <w:proofErr w:type="spellStart"/>
      <w:r w:rsidRPr="00563B00">
        <w:rPr>
          <w:rFonts w:ascii="Courier New" w:eastAsia="Times New Roman" w:hAnsi="Courier New" w:cs="Courier New"/>
          <w:color w:val="000000"/>
          <w:sz w:val="18"/>
          <w:szCs w:val="18"/>
        </w:rPr>
        <w:t>Fo</w:t>
      </w:r>
      <w:proofErr w:type="spellEnd"/>
      <w:r w:rsidRPr="00563B00">
        <w:rPr>
          <w:rFonts w:ascii="Courier New" w:eastAsia="Times New Roman" w:hAnsi="Courier New" w:cs="Courier New"/>
          <w:color w:val="000000"/>
          <w:sz w:val="18"/>
          <w:szCs w:val="18"/>
        </w:rPr>
        <w:t>) -4 -(2*term2))*</w:t>
      </w:r>
      <w:proofErr w:type="spellStart"/>
      <w:r w:rsidRPr="00563B00">
        <w:rPr>
          <w:rFonts w:ascii="Courier New" w:eastAsia="Times New Roman" w:hAnsi="Courier New" w:cs="Courier New"/>
          <w:color w:val="000000"/>
          <w:sz w:val="18"/>
          <w:szCs w:val="18"/>
        </w:rPr>
        <w:t>phi_old</w:t>
      </w:r>
      <w:proofErr w:type="spellEnd"/>
      <w:r w:rsidRPr="00563B00">
        <w:rPr>
          <w:rFonts w:ascii="Courier New" w:eastAsia="Times New Roman" w:hAnsi="Courier New" w:cs="Courier New"/>
          <w:color w:val="000000"/>
          <w:sz w:val="18"/>
          <w:szCs w:val="18"/>
        </w:rPr>
        <w:t>(i,j));</w:t>
      </w:r>
    </w:p>
    <w:p w14:paraId="5A8D3793"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7699E754" w14:textId="77777777" w:rsidR="000E6506" w:rsidRPr="00563B00" w:rsidRDefault="000E6506" w:rsidP="000E6506">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2" w:lineRule="atLeast"/>
        <w:textAlignment w:val="baseline"/>
        <w:rPr>
          <w:rFonts w:ascii="Courier New" w:eastAsia="Times New Roman" w:hAnsi="Courier New" w:cs="Courier New"/>
          <w:color w:val="000000"/>
          <w:sz w:val="18"/>
          <w:szCs w:val="18"/>
        </w:rPr>
      </w:pPr>
      <w:r w:rsidRPr="00563B00">
        <w:rPr>
          <w:rFonts w:ascii="Courier New" w:eastAsia="Times New Roman" w:hAnsi="Courier New" w:cs="Courier New"/>
          <w:color w:val="000000"/>
          <w:sz w:val="18"/>
          <w:szCs w:val="18"/>
        </w:rPr>
        <w:t xml:space="preserve">    </w:t>
      </w:r>
      <w:r w:rsidRPr="00563B00">
        <w:rPr>
          <w:rFonts w:ascii="Courier New" w:eastAsia="Times New Roman" w:hAnsi="Courier New" w:cs="Courier New"/>
          <w:color w:val="0000FF"/>
          <w:sz w:val="18"/>
          <w:szCs w:val="18"/>
          <w:bdr w:val="none" w:sz="0" w:space="0" w:color="auto" w:frame="1"/>
        </w:rPr>
        <w:t>end</w:t>
      </w:r>
    </w:p>
    <w:p w14:paraId="094C750F" w14:textId="77777777" w:rsidR="000E6506" w:rsidRPr="00563B00" w:rsidRDefault="000E6506" w:rsidP="000E6506">
      <w:pPr>
        <w:rPr>
          <w:rFonts w:ascii="Times New Roman" w:eastAsia="Times New Roman" w:hAnsi="Times New Roman" w:cs="Times New Roman"/>
        </w:rPr>
      </w:pPr>
    </w:p>
    <w:p w14:paraId="58CFBD61" w14:textId="1C70458E" w:rsidR="006F3A50" w:rsidRPr="00563B00" w:rsidRDefault="006F3A50" w:rsidP="004179A3">
      <w:pPr>
        <w:rPr>
          <w:rFonts w:asciiTheme="majorHAnsi" w:eastAsiaTheme="majorEastAsia" w:hAnsiTheme="majorHAnsi" w:cstheme="majorBidi"/>
          <w:color w:val="2F5496" w:themeColor="accent1" w:themeShade="BF"/>
          <w:sz w:val="32"/>
          <w:szCs w:val="32"/>
        </w:rPr>
      </w:pPr>
    </w:p>
    <w:sectPr w:rsidR="006F3A50" w:rsidRPr="00563B00" w:rsidSect="00B972B7">
      <w:footerReference w:type="even" r:id="rId60"/>
      <w:footerReference w:type="default" r:id="rId61"/>
      <w:pgSz w:w="11900" w:h="16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C05EE" w14:textId="77777777" w:rsidR="00775E9C" w:rsidRDefault="00775E9C" w:rsidP="00B118AC">
      <w:r>
        <w:separator/>
      </w:r>
    </w:p>
  </w:endnote>
  <w:endnote w:type="continuationSeparator" w:id="0">
    <w:p w14:paraId="0F756A79" w14:textId="77777777" w:rsidR="00775E9C" w:rsidRDefault="00775E9C" w:rsidP="00B118AC">
      <w:r>
        <w:continuationSeparator/>
      </w:r>
    </w:p>
  </w:endnote>
  <w:endnote w:type="continuationNotice" w:id="1">
    <w:p w14:paraId="7083B8F4" w14:textId="77777777" w:rsidR="00775E9C" w:rsidRDefault="00775E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7800997"/>
      <w:docPartObj>
        <w:docPartGallery w:val="Page Numbers (Bottom of Page)"/>
        <w:docPartUnique/>
      </w:docPartObj>
    </w:sdtPr>
    <w:sdtContent>
      <w:p w14:paraId="02E160AF" w14:textId="07EFE97C" w:rsidR="00D235D5" w:rsidRDefault="00D235D5" w:rsidP="003F2E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1CC18" w14:textId="77777777" w:rsidR="00D235D5" w:rsidRDefault="00D235D5" w:rsidP="00B11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9474793"/>
      <w:docPartObj>
        <w:docPartGallery w:val="Page Numbers (Bottom of Page)"/>
        <w:docPartUnique/>
      </w:docPartObj>
    </w:sdtPr>
    <w:sdtContent>
      <w:p w14:paraId="3D767CA9" w14:textId="7FF8A817" w:rsidR="00D235D5" w:rsidRDefault="00D235D5" w:rsidP="003F2E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E2E16BF" w14:textId="77777777" w:rsidR="00D235D5" w:rsidRDefault="00D235D5" w:rsidP="00B118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1AC91" w14:textId="77777777" w:rsidR="00775E9C" w:rsidRDefault="00775E9C" w:rsidP="00B118AC">
      <w:r>
        <w:separator/>
      </w:r>
    </w:p>
  </w:footnote>
  <w:footnote w:type="continuationSeparator" w:id="0">
    <w:p w14:paraId="43D48EFC" w14:textId="77777777" w:rsidR="00775E9C" w:rsidRDefault="00775E9C" w:rsidP="00B118AC">
      <w:r>
        <w:continuationSeparator/>
      </w:r>
    </w:p>
  </w:footnote>
  <w:footnote w:type="continuationNotice" w:id="1">
    <w:p w14:paraId="1FB737F3" w14:textId="77777777" w:rsidR="00775E9C" w:rsidRDefault="00775E9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D1181"/>
    <w:multiLevelType w:val="multilevel"/>
    <w:tmpl w:val="8C925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FDC17DA"/>
    <w:multiLevelType w:val="hybridMultilevel"/>
    <w:tmpl w:val="7952CB1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2A16E9C"/>
    <w:multiLevelType w:val="hybridMultilevel"/>
    <w:tmpl w:val="3FB2F8E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36120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7A2DE6"/>
    <w:multiLevelType w:val="multilevel"/>
    <w:tmpl w:val="321489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9072AF"/>
    <w:multiLevelType w:val="hybridMultilevel"/>
    <w:tmpl w:val="CD969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620D74"/>
    <w:multiLevelType w:val="hybridMultilevel"/>
    <w:tmpl w:val="65EEE9BA"/>
    <w:lvl w:ilvl="0" w:tplc="0409000F">
      <w:start w:val="1"/>
      <w:numFmt w:val="decimal"/>
      <w:lvlText w:val="%1."/>
      <w:lvlJc w:val="left"/>
      <w:pPr>
        <w:ind w:left="360" w:hanging="360"/>
      </w:pPr>
      <w:rPr>
        <w:rFonts w:hint="default"/>
      </w:rPr>
    </w:lvl>
    <w:lvl w:ilvl="1" w:tplc="04090005">
      <w:start w:val="1"/>
      <w:numFmt w:val="bullet"/>
      <w:lvlText w:val=""/>
      <w:lvlJc w:val="left"/>
      <w:pPr>
        <w:ind w:left="720" w:hanging="360"/>
      </w:pPr>
      <w:rPr>
        <w:rFonts w:ascii="Wingdings" w:hAnsi="Wingdings"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7" w15:restartNumberingAfterBreak="0">
    <w:nsid w:val="1EFF42A8"/>
    <w:multiLevelType w:val="multilevel"/>
    <w:tmpl w:val="E1423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49B09D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9CB0FAC"/>
    <w:multiLevelType w:val="hybridMultilevel"/>
    <w:tmpl w:val="C85877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D9393C"/>
    <w:multiLevelType w:val="hybridMultilevel"/>
    <w:tmpl w:val="D422C2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0E2A55"/>
    <w:multiLevelType w:val="hybridMultilevel"/>
    <w:tmpl w:val="279E30DA"/>
    <w:lvl w:ilvl="0" w:tplc="E4121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8A49F9"/>
    <w:multiLevelType w:val="hybridMultilevel"/>
    <w:tmpl w:val="4448D5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EE4EF6"/>
    <w:multiLevelType w:val="hybridMultilevel"/>
    <w:tmpl w:val="0750D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3115B7"/>
    <w:multiLevelType w:val="multilevel"/>
    <w:tmpl w:val="613A5544"/>
    <w:lvl w:ilvl="0">
      <w:start w:val="1"/>
      <w:numFmt w:val="bullet"/>
      <w:lvlText w:val=""/>
      <w:lvlJc w:val="left"/>
      <w:pPr>
        <w:ind w:left="720" w:hanging="360"/>
      </w:pPr>
      <w:rPr>
        <w:rFonts w:ascii="Wingdings" w:hAnsi="Wingdings" w:hint="default"/>
      </w:r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5" w15:restartNumberingAfterBreak="0">
    <w:nsid w:val="4D84794D"/>
    <w:multiLevelType w:val="hybridMultilevel"/>
    <w:tmpl w:val="B2BEA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8C22A2"/>
    <w:multiLevelType w:val="hybridMultilevel"/>
    <w:tmpl w:val="CCD004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4647CE"/>
    <w:multiLevelType w:val="hybridMultilevel"/>
    <w:tmpl w:val="C2C2270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591E182C"/>
    <w:multiLevelType w:val="multilevel"/>
    <w:tmpl w:val="EB78D9CA"/>
    <w:lvl w:ilvl="0">
      <w:start w:val="1"/>
      <w:numFmt w:val="bullet"/>
      <w:lvlText w:val=""/>
      <w:lvlJc w:val="left"/>
      <w:pPr>
        <w:tabs>
          <w:tab w:val="num" w:pos="735"/>
        </w:tabs>
        <w:ind w:left="735" w:hanging="360"/>
      </w:pPr>
      <w:rPr>
        <w:rFonts w:ascii="Wingdings" w:hAnsi="Wingdings" w:hint="default"/>
        <w:sz w:val="20"/>
      </w:rPr>
    </w:lvl>
    <w:lvl w:ilvl="1" w:tentative="1">
      <w:start w:val="1"/>
      <w:numFmt w:val="bullet"/>
      <w:lvlText w:val=""/>
      <w:lvlJc w:val="left"/>
      <w:pPr>
        <w:tabs>
          <w:tab w:val="num" w:pos="1455"/>
        </w:tabs>
        <w:ind w:left="1455" w:hanging="360"/>
      </w:pPr>
      <w:rPr>
        <w:rFonts w:ascii="Wingdings" w:hAnsi="Wingdings" w:hint="default"/>
        <w:sz w:val="20"/>
      </w:rPr>
    </w:lvl>
    <w:lvl w:ilvl="2" w:tentative="1">
      <w:start w:val="1"/>
      <w:numFmt w:val="bullet"/>
      <w:lvlText w:val=""/>
      <w:lvlJc w:val="left"/>
      <w:pPr>
        <w:tabs>
          <w:tab w:val="num" w:pos="2175"/>
        </w:tabs>
        <w:ind w:left="2175" w:hanging="360"/>
      </w:pPr>
      <w:rPr>
        <w:rFonts w:ascii="Wingdings" w:hAnsi="Wingdings" w:hint="default"/>
        <w:sz w:val="20"/>
      </w:rPr>
    </w:lvl>
    <w:lvl w:ilvl="3" w:tentative="1">
      <w:start w:val="1"/>
      <w:numFmt w:val="bullet"/>
      <w:lvlText w:val=""/>
      <w:lvlJc w:val="left"/>
      <w:pPr>
        <w:tabs>
          <w:tab w:val="num" w:pos="2895"/>
        </w:tabs>
        <w:ind w:left="2895" w:hanging="360"/>
      </w:pPr>
      <w:rPr>
        <w:rFonts w:ascii="Wingdings" w:hAnsi="Wingdings" w:hint="default"/>
        <w:sz w:val="20"/>
      </w:rPr>
    </w:lvl>
    <w:lvl w:ilvl="4" w:tentative="1">
      <w:start w:val="1"/>
      <w:numFmt w:val="bullet"/>
      <w:lvlText w:val=""/>
      <w:lvlJc w:val="left"/>
      <w:pPr>
        <w:tabs>
          <w:tab w:val="num" w:pos="3615"/>
        </w:tabs>
        <w:ind w:left="3615" w:hanging="360"/>
      </w:pPr>
      <w:rPr>
        <w:rFonts w:ascii="Wingdings" w:hAnsi="Wingdings" w:hint="default"/>
        <w:sz w:val="20"/>
      </w:rPr>
    </w:lvl>
    <w:lvl w:ilvl="5" w:tentative="1">
      <w:start w:val="1"/>
      <w:numFmt w:val="bullet"/>
      <w:lvlText w:val=""/>
      <w:lvlJc w:val="left"/>
      <w:pPr>
        <w:tabs>
          <w:tab w:val="num" w:pos="4335"/>
        </w:tabs>
        <w:ind w:left="4335" w:hanging="360"/>
      </w:pPr>
      <w:rPr>
        <w:rFonts w:ascii="Wingdings" w:hAnsi="Wingdings" w:hint="default"/>
        <w:sz w:val="20"/>
      </w:rPr>
    </w:lvl>
    <w:lvl w:ilvl="6" w:tentative="1">
      <w:start w:val="1"/>
      <w:numFmt w:val="bullet"/>
      <w:lvlText w:val=""/>
      <w:lvlJc w:val="left"/>
      <w:pPr>
        <w:tabs>
          <w:tab w:val="num" w:pos="5055"/>
        </w:tabs>
        <w:ind w:left="5055" w:hanging="360"/>
      </w:pPr>
      <w:rPr>
        <w:rFonts w:ascii="Wingdings" w:hAnsi="Wingdings" w:hint="default"/>
        <w:sz w:val="20"/>
      </w:rPr>
    </w:lvl>
    <w:lvl w:ilvl="7" w:tentative="1">
      <w:start w:val="1"/>
      <w:numFmt w:val="bullet"/>
      <w:lvlText w:val=""/>
      <w:lvlJc w:val="left"/>
      <w:pPr>
        <w:tabs>
          <w:tab w:val="num" w:pos="5775"/>
        </w:tabs>
        <w:ind w:left="5775" w:hanging="360"/>
      </w:pPr>
      <w:rPr>
        <w:rFonts w:ascii="Wingdings" w:hAnsi="Wingdings" w:hint="default"/>
        <w:sz w:val="20"/>
      </w:rPr>
    </w:lvl>
    <w:lvl w:ilvl="8" w:tentative="1">
      <w:start w:val="1"/>
      <w:numFmt w:val="bullet"/>
      <w:lvlText w:val=""/>
      <w:lvlJc w:val="left"/>
      <w:pPr>
        <w:tabs>
          <w:tab w:val="num" w:pos="6495"/>
        </w:tabs>
        <w:ind w:left="6495" w:hanging="360"/>
      </w:pPr>
      <w:rPr>
        <w:rFonts w:ascii="Wingdings" w:hAnsi="Wingdings" w:hint="default"/>
        <w:sz w:val="20"/>
      </w:rPr>
    </w:lvl>
  </w:abstractNum>
  <w:abstractNum w:abstractNumId="19" w15:restartNumberingAfterBreak="0">
    <w:nsid w:val="5DB35537"/>
    <w:multiLevelType w:val="hybridMultilevel"/>
    <w:tmpl w:val="D0B660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91131C"/>
    <w:multiLevelType w:val="hybridMultilevel"/>
    <w:tmpl w:val="B68458B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642529AB"/>
    <w:multiLevelType w:val="hybridMultilevel"/>
    <w:tmpl w:val="8668D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921F44"/>
    <w:multiLevelType w:val="hybridMultilevel"/>
    <w:tmpl w:val="440E62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C0215D"/>
    <w:multiLevelType w:val="multilevel"/>
    <w:tmpl w:val="6F84B6D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4" w15:restartNumberingAfterBreak="0">
    <w:nsid w:val="702A5161"/>
    <w:multiLevelType w:val="multilevel"/>
    <w:tmpl w:val="7074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9840F68"/>
    <w:multiLevelType w:val="hybridMultilevel"/>
    <w:tmpl w:val="926493EC"/>
    <w:lvl w:ilvl="0" w:tplc="04090001">
      <w:start w:val="1"/>
      <w:numFmt w:val="bullet"/>
      <w:lvlText w:val=""/>
      <w:lvlJc w:val="left"/>
      <w:pPr>
        <w:ind w:left="3337" w:hanging="360"/>
      </w:pPr>
      <w:rPr>
        <w:rFonts w:ascii="Symbol" w:hAnsi="Symbol" w:hint="default"/>
      </w:rPr>
    </w:lvl>
    <w:lvl w:ilvl="1" w:tplc="04090003" w:tentative="1">
      <w:start w:val="1"/>
      <w:numFmt w:val="bullet"/>
      <w:lvlText w:val="o"/>
      <w:lvlJc w:val="left"/>
      <w:pPr>
        <w:ind w:left="4057" w:hanging="360"/>
      </w:pPr>
      <w:rPr>
        <w:rFonts w:ascii="Courier New" w:hAnsi="Courier New" w:cs="Courier New" w:hint="default"/>
      </w:rPr>
    </w:lvl>
    <w:lvl w:ilvl="2" w:tplc="04090005" w:tentative="1">
      <w:start w:val="1"/>
      <w:numFmt w:val="bullet"/>
      <w:lvlText w:val=""/>
      <w:lvlJc w:val="left"/>
      <w:pPr>
        <w:ind w:left="4777" w:hanging="360"/>
      </w:pPr>
      <w:rPr>
        <w:rFonts w:ascii="Wingdings" w:hAnsi="Wingdings" w:hint="default"/>
      </w:rPr>
    </w:lvl>
    <w:lvl w:ilvl="3" w:tplc="04090001" w:tentative="1">
      <w:start w:val="1"/>
      <w:numFmt w:val="bullet"/>
      <w:lvlText w:val=""/>
      <w:lvlJc w:val="left"/>
      <w:pPr>
        <w:ind w:left="5497" w:hanging="360"/>
      </w:pPr>
      <w:rPr>
        <w:rFonts w:ascii="Symbol" w:hAnsi="Symbol" w:hint="default"/>
      </w:rPr>
    </w:lvl>
    <w:lvl w:ilvl="4" w:tplc="04090003" w:tentative="1">
      <w:start w:val="1"/>
      <w:numFmt w:val="bullet"/>
      <w:lvlText w:val="o"/>
      <w:lvlJc w:val="left"/>
      <w:pPr>
        <w:ind w:left="6217" w:hanging="360"/>
      </w:pPr>
      <w:rPr>
        <w:rFonts w:ascii="Courier New" w:hAnsi="Courier New" w:cs="Courier New" w:hint="default"/>
      </w:rPr>
    </w:lvl>
    <w:lvl w:ilvl="5" w:tplc="04090005" w:tentative="1">
      <w:start w:val="1"/>
      <w:numFmt w:val="bullet"/>
      <w:lvlText w:val=""/>
      <w:lvlJc w:val="left"/>
      <w:pPr>
        <w:ind w:left="6937" w:hanging="360"/>
      </w:pPr>
      <w:rPr>
        <w:rFonts w:ascii="Wingdings" w:hAnsi="Wingdings" w:hint="default"/>
      </w:rPr>
    </w:lvl>
    <w:lvl w:ilvl="6" w:tplc="04090001" w:tentative="1">
      <w:start w:val="1"/>
      <w:numFmt w:val="bullet"/>
      <w:lvlText w:val=""/>
      <w:lvlJc w:val="left"/>
      <w:pPr>
        <w:ind w:left="7657" w:hanging="360"/>
      </w:pPr>
      <w:rPr>
        <w:rFonts w:ascii="Symbol" w:hAnsi="Symbol" w:hint="default"/>
      </w:rPr>
    </w:lvl>
    <w:lvl w:ilvl="7" w:tplc="04090003" w:tentative="1">
      <w:start w:val="1"/>
      <w:numFmt w:val="bullet"/>
      <w:lvlText w:val="o"/>
      <w:lvlJc w:val="left"/>
      <w:pPr>
        <w:ind w:left="8377" w:hanging="360"/>
      </w:pPr>
      <w:rPr>
        <w:rFonts w:ascii="Courier New" w:hAnsi="Courier New" w:cs="Courier New" w:hint="default"/>
      </w:rPr>
    </w:lvl>
    <w:lvl w:ilvl="8" w:tplc="04090005" w:tentative="1">
      <w:start w:val="1"/>
      <w:numFmt w:val="bullet"/>
      <w:lvlText w:val=""/>
      <w:lvlJc w:val="left"/>
      <w:pPr>
        <w:ind w:left="9097" w:hanging="360"/>
      </w:pPr>
      <w:rPr>
        <w:rFonts w:ascii="Wingdings" w:hAnsi="Wingdings" w:hint="default"/>
      </w:rPr>
    </w:lvl>
  </w:abstractNum>
  <w:abstractNum w:abstractNumId="26" w15:restartNumberingAfterBreak="0">
    <w:nsid w:val="7BDD1488"/>
    <w:multiLevelType w:val="hybridMultilevel"/>
    <w:tmpl w:val="A28E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1"/>
  </w:num>
  <w:num w:numId="3">
    <w:abstractNumId w:val="11"/>
  </w:num>
  <w:num w:numId="4">
    <w:abstractNumId w:val="6"/>
  </w:num>
  <w:num w:numId="5">
    <w:abstractNumId w:val="10"/>
  </w:num>
  <w:num w:numId="6">
    <w:abstractNumId w:val="0"/>
  </w:num>
  <w:num w:numId="7">
    <w:abstractNumId w:val="7"/>
  </w:num>
  <w:num w:numId="8">
    <w:abstractNumId w:val="13"/>
  </w:num>
  <w:num w:numId="9">
    <w:abstractNumId w:val="16"/>
  </w:num>
  <w:num w:numId="10">
    <w:abstractNumId w:val="1"/>
  </w:num>
  <w:num w:numId="11">
    <w:abstractNumId w:val="24"/>
  </w:num>
  <w:num w:numId="12">
    <w:abstractNumId w:val="19"/>
  </w:num>
  <w:num w:numId="13">
    <w:abstractNumId w:val="15"/>
  </w:num>
  <w:num w:numId="14">
    <w:abstractNumId w:val="2"/>
  </w:num>
  <w:num w:numId="15">
    <w:abstractNumId w:val="17"/>
  </w:num>
  <w:num w:numId="16">
    <w:abstractNumId w:val="20"/>
  </w:num>
  <w:num w:numId="17">
    <w:abstractNumId w:val="12"/>
  </w:num>
  <w:num w:numId="18">
    <w:abstractNumId w:val="3"/>
  </w:num>
  <w:num w:numId="19">
    <w:abstractNumId w:val="8"/>
  </w:num>
  <w:num w:numId="20">
    <w:abstractNumId w:val="4"/>
  </w:num>
  <w:num w:numId="21">
    <w:abstractNumId w:val="26"/>
  </w:num>
  <w:num w:numId="22">
    <w:abstractNumId w:val="22"/>
  </w:num>
  <w:num w:numId="23">
    <w:abstractNumId w:val="18"/>
  </w:num>
  <w:num w:numId="24">
    <w:abstractNumId w:val="9"/>
  </w:num>
  <w:num w:numId="25">
    <w:abstractNumId w:val="5"/>
  </w:num>
  <w:num w:numId="26">
    <w:abstractNumId w:val="2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972B7"/>
    <w:rsid w:val="00002F03"/>
    <w:rsid w:val="000037A9"/>
    <w:rsid w:val="000037B8"/>
    <w:rsid w:val="000042B6"/>
    <w:rsid w:val="00012F70"/>
    <w:rsid w:val="00014A39"/>
    <w:rsid w:val="000158C8"/>
    <w:rsid w:val="00015A55"/>
    <w:rsid w:val="00016C63"/>
    <w:rsid w:val="00017F03"/>
    <w:rsid w:val="0002127A"/>
    <w:rsid w:val="00023032"/>
    <w:rsid w:val="00023747"/>
    <w:rsid w:val="00024863"/>
    <w:rsid w:val="00026CAE"/>
    <w:rsid w:val="00032728"/>
    <w:rsid w:val="00032BB5"/>
    <w:rsid w:val="00036514"/>
    <w:rsid w:val="000375F1"/>
    <w:rsid w:val="00040FB3"/>
    <w:rsid w:val="00044337"/>
    <w:rsid w:val="0004704E"/>
    <w:rsid w:val="0005081B"/>
    <w:rsid w:val="00050F3D"/>
    <w:rsid w:val="00050FEC"/>
    <w:rsid w:val="000514D8"/>
    <w:rsid w:val="00054E5E"/>
    <w:rsid w:val="00055AAE"/>
    <w:rsid w:val="00057869"/>
    <w:rsid w:val="00065722"/>
    <w:rsid w:val="0006592A"/>
    <w:rsid w:val="0007163A"/>
    <w:rsid w:val="000717D0"/>
    <w:rsid w:val="00071CC8"/>
    <w:rsid w:val="00072A8D"/>
    <w:rsid w:val="000768A9"/>
    <w:rsid w:val="00082AAE"/>
    <w:rsid w:val="00082DE7"/>
    <w:rsid w:val="00083999"/>
    <w:rsid w:val="0008712D"/>
    <w:rsid w:val="0009072F"/>
    <w:rsid w:val="00092FAD"/>
    <w:rsid w:val="00093F85"/>
    <w:rsid w:val="000945CD"/>
    <w:rsid w:val="000950AD"/>
    <w:rsid w:val="0009746C"/>
    <w:rsid w:val="000A4409"/>
    <w:rsid w:val="000A4DE9"/>
    <w:rsid w:val="000A503A"/>
    <w:rsid w:val="000A56D4"/>
    <w:rsid w:val="000A6553"/>
    <w:rsid w:val="000A6B5D"/>
    <w:rsid w:val="000B4112"/>
    <w:rsid w:val="000B6045"/>
    <w:rsid w:val="000B6DCB"/>
    <w:rsid w:val="000B7C1E"/>
    <w:rsid w:val="000C09CC"/>
    <w:rsid w:val="000C1338"/>
    <w:rsid w:val="000C13BC"/>
    <w:rsid w:val="000C15B8"/>
    <w:rsid w:val="000C187A"/>
    <w:rsid w:val="000C7895"/>
    <w:rsid w:val="000D3D67"/>
    <w:rsid w:val="000D4ECF"/>
    <w:rsid w:val="000E0455"/>
    <w:rsid w:val="000E2DF5"/>
    <w:rsid w:val="000E34D7"/>
    <w:rsid w:val="000E6506"/>
    <w:rsid w:val="000E7D81"/>
    <w:rsid w:val="000F640A"/>
    <w:rsid w:val="000F7473"/>
    <w:rsid w:val="001020F3"/>
    <w:rsid w:val="00103DA9"/>
    <w:rsid w:val="001047BE"/>
    <w:rsid w:val="0010494F"/>
    <w:rsid w:val="00105F8F"/>
    <w:rsid w:val="00107775"/>
    <w:rsid w:val="00110031"/>
    <w:rsid w:val="00110B90"/>
    <w:rsid w:val="00113B58"/>
    <w:rsid w:val="00116B3E"/>
    <w:rsid w:val="00120934"/>
    <w:rsid w:val="0012265E"/>
    <w:rsid w:val="00125C1B"/>
    <w:rsid w:val="00134329"/>
    <w:rsid w:val="00134E73"/>
    <w:rsid w:val="00136B55"/>
    <w:rsid w:val="00137B22"/>
    <w:rsid w:val="0014285C"/>
    <w:rsid w:val="00144CC6"/>
    <w:rsid w:val="001541AE"/>
    <w:rsid w:val="00160C46"/>
    <w:rsid w:val="00162758"/>
    <w:rsid w:val="00165E72"/>
    <w:rsid w:val="0016608C"/>
    <w:rsid w:val="00166DB1"/>
    <w:rsid w:val="00172F07"/>
    <w:rsid w:val="001748A2"/>
    <w:rsid w:val="00174BED"/>
    <w:rsid w:val="00176C78"/>
    <w:rsid w:val="00182A5F"/>
    <w:rsid w:val="00182D55"/>
    <w:rsid w:val="00183F07"/>
    <w:rsid w:val="00184B7C"/>
    <w:rsid w:val="00185941"/>
    <w:rsid w:val="001859D6"/>
    <w:rsid w:val="0018601E"/>
    <w:rsid w:val="001861B3"/>
    <w:rsid w:val="00186339"/>
    <w:rsid w:val="00186528"/>
    <w:rsid w:val="00191130"/>
    <w:rsid w:val="00191F24"/>
    <w:rsid w:val="0019269B"/>
    <w:rsid w:val="00197949"/>
    <w:rsid w:val="001A1A0E"/>
    <w:rsid w:val="001A48C8"/>
    <w:rsid w:val="001A50CE"/>
    <w:rsid w:val="001A65E0"/>
    <w:rsid w:val="001A7D33"/>
    <w:rsid w:val="001B5E72"/>
    <w:rsid w:val="001B6702"/>
    <w:rsid w:val="001B69CF"/>
    <w:rsid w:val="001B6DCB"/>
    <w:rsid w:val="001B7318"/>
    <w:rsid w:val="001B783D"/>
    <w:rsid w:val="001C1B8D"/>
    <w:rsid w:val="001C67C5"/>
    <w:rsid w:val="001D171B"/>
    <w:rsid w:val="001D18FC"/>
    <w:rsid w:val="001D1E1A"/>
    <w:rsid w:val="001D2971"/>
    <w:rsid w:val="001D3534"/>
    <w:rsid w:val="001D5986"/>
    <w:rsid w:val="001D5B78"/>
    <w:rsid w:val="001D64F5"/>
    <w:rsid w:val="001E193E"/>
    <w:rsid w:val="001F3809"/>
    <w:rsid w:val="001F50C3"/>
    <w:rsid w:val="001F5480"/>
    <w:rsid w:val="001F7646"/>
    <w:rsid w:val="002001B7"/>
    <w:rsid w:val="00200715"/>
    <w:rsid w:val="00201724"/>
    <w:rsid w:val="00201C0A"/>
    <w:rsid w:val="0020216D"/>
    <w:rsid w:val="0020401A"/>
    <w:rsid w:val="00204514"/>
    <w:rsid w:val="00206B52"/>
    <w:rsid w:val="002119BB"/>
    <w:rsid w:val="00211B6E"/>
    <w:rsid w:val="002124FF"/>
    <w:rsid w:val="00213A24"/>
    <w:rsid w:val="00213F36"/>
    <w:rsid w:val="00215BC3"/>
    <w:rsid w:val="00220B21"/>
    <w:rsid w:val="00222AF3"/>
    <w:rsid w:val="00224797"/>
    <w:rsid w:val="0022605C"/>
    <w:rsid w:val="00227D5F"/>
    <w:rsid w:val="00231742"/>
    <w:rsid w:val="002317C5"/>
    <w:rsid w:val="0023201F"/>
    <w:rsid w:val="002328D7"/>
    <w:rsid w:val="002333C9"/>
    <w:rsid w:val="00233C6E"/>
    <w:rsid w:val="00236880"/>
    <w:rsid w:val="00240A9C"/>
    <w:rsid w:val="002446AA"/>
    <w:rsid w:val="00245368"/>
    <w:rsid w:val="002465A3"/>
    <w:rsid w:val="002541B3"/>
    <w:rsid w:val="00257DAA"/>
    <w:rsid w:val="00262519"/>
    <w:rsid w:val="00263996"/>
    <w:rsid w:val="00265251"/>
    <w:rsid w:val="00265EFB"/>
    <w:rsid w:val="00267EB8"/>
    <w:rsid w:val="002745FB"/>
    <w:rsid w:val="002751F4"/>
    <w:rsid w:val="00275DA8"/>
    <w:rsid w:val="0027712D"/>
    <w:rsid w:val="0028262C"/>
    <w:rsid w:val="0028268A"/>
    <w:rsid w:val="002833B0"/>
    <w:rsid w:val="002843A8"/>
    <w:rsid w:val="002878C1"/>
    <w:rsid w:val="00287A19"/>
    <w:rsid w:val="0029010A"/>
    <w:rsid w:val="002913E6"/>
    <w:rsid w:val="00293A0A"/>
    <w:rsid w:val="002955E4"/>
    <w:rsid w:val="00295CB2"/>
    <w:rsid w:val="00296206"/>
    <w:rsid w:val="00296D6D"/>
    <w:rsid w:val="002979D4"/>
    <w:rsid w:val="002A0317"/>
    <w:rsid w:val="002A0E05"/>
    <w:rsid w:val="002A521E"/>
    <w:rsid w:val="002B040E"/>
    <w:rsid w:val="002B11D9"/>
    <w:rsid w:val="002B15E2"/>
    <w:rsid w:val="002B2075"/>
    <w:rsid w:val="002B5412"/>
    <w:rsid w:val="002B62D5"/>
    <w:rsid w:val="002B7ACA"/>
    <w:rsid w:val="002B7CF7"/>
    <w:rsid w:val="002C0BF4"/>
    <w:rsid w:val="002C1FC3"/>
    <w:rsid w:val="002C33B0"/>
    <w:rsid w:val="002C3447"/>
    <w:rsid w:val="002C3C59"/>
    <w:rsid w:val="002C4E69"/>
    <w:rsid w:val="002D0806"/>
    <w:rsid w:val="002D2B47"/>
    <w:rsid w:val="002D3A01"/>
    <w:rsid w:val="002D5E65"/>
    <w:rsid w:val="002E15D5"/>
    <w:rsid w:val="002E23A9"/>
    <w:rsid w:val="002E4FD9"/>
    <w:rsid w:val="002E6EC3"/>
    <w:rsid w:val="002E7080"/>
    <w:rsid w:val="002E7A72"/>
    <w:rsid w:val="002F07FD"/>
    <w:rsid w:val="002F261E"/>
    <w:rsid w:val="002F379D"/>
    <w:rsid w:val="002F458E"/>
    <w:rsid w:val="002F493B"/>
    <w:rsid w:val="0030044E"/>
    <w:rsid w:val="00307323"/>
    <w:rsid w:val="00307FBB"/>
    <w:rsid w:val="003129DD"/>
    <w:rsid w:val="0031396E"/>
    <w:rsid w:val="00314B9A"/>
    <w:rsid w:val="00320F2E"/>
    <w:rsid w:val="00321A52"/>
    <w:rsid w:val="00322292"/>
    <w:rsid w:val="00322CA3"/>
    <w:rsid w:val="00324C03"/>
    <w:rsid w:val="00324FA5"/>
    <w:rsid w:val="0032567B"/>
    <w:rsid w:val="003331FB"/>
    <w:rsid w:val="0033347A"/>
    <w:rsid w:val="00334E84"/>
    <w:rsid w:val="0033670C"/>
    <w:rsid w:val="003401FE"/>
    <w:rsid w:val="003434C8"/>
    <w:rsid w:val="003437E8"/>
    <w:rsid w:val="00351523"/>
    <w:rsid w:val="003518F4"/>
    <w:rsid w:val="00353596"/>
    <w:rsid w:val="00356184"/>
    <w:rsid w:val="00356AFE"/>
    <w:rsid w:val="00357589"/>
    <w:rsid w:val="00357B3A"/>
    <w:rsid w:val="003625EB"/>
    <w:rsid w:val="00362A9D"/>
    <w:rsid w:val="003637C5"/>
    <w:rsid w:val="0036517E"/>
    <w:rsid w:val="00365691"/>
    <w:rsid w:val="003657F8"/>
    <w:rsid w:val="00371140"/>
    <w:rsid w:val="00372416"/>
    <w:rsid w:val="00372C5A"/>
    <w:rsid w:val="00372E7D"/>
    <w:rsid w:val="0037334F"/>
    <w:rsid w:val="00377212"/>
    <w:rsid w:val="00377324"/>
    <w:rsid w:val="00377486"/>
    <w:rsid w:val="00377C2D"/>
    <w:rsid w:val="00377C76"/>
    <w:rsid w:val="003814D0"/>
    <w:rsid w:val="00381A27"/>
    <w:rsid w:val="00385E01"/>
    <w:rsid w:val="00386071"/>
    <w:rsid w:val="00386244"/>
    <w:rsid w:val="00386EBA"/>
    <w:rsid w:val="00390598"/>
    <w:rsid w:val="00390B66"/>
    <w:rsid w:val="003914C2"/>
    <w:rsid w:val="00391C98"/>
    <w:rsid w:val="003951B1"/>
    <w:rsid w:val="003A0798"/>
    <w:rsid w:val="003A0A86"/>
    <w:rsid w:val="003A11C4"/>
    <w:rsid w:val="003A27E5"/>
    <w:rsid w:val="003A48DD"/>
    <w:rsid w:val="003A7051"/>
    <w:rsid w:val="003A7AAB"/>
    <w:rsid w:val="003B3CC1"/>
    <w:rsid w:val="003B4D18"/>
    <w:rsid w:val="003B5AEC"/>
    <w:rsid w:val="003C3C3B"/>
    <w:rsid w:val="003C5FA4"/>
    <w:rsid w:val="003C5FE0"/>
    <w:rsid w:val="003C6AFA"/>
    <w:rsid w:val="003C6B8A"/>
    <w:rsid w:val="003D0659"/>
    <w:rsid w:val="003D0E1A"/>
    <w:rsid w:val="003D3390"/>
    <w:rsid w:val="003D732D"/>
    <w:rsid w:val="003E2AF0"/>
    <w:rsid w:val="003E315B"/>
    <w:rsid w:val="003E562F"/>
    <w:rsid w:val="003E7D3E"/>
    <w:rsid w:val="003F210B"/>
    <w:rsid w:val="003F2E3D"/>
    <w:rsid w:val="003F3EA5"/>
    <w:rsid w:val="003F5126"/>
    <w:rsid w:val="00403D3E"/>
    <w:rsid w:val="004137CB"/>
    <w:rsid w:val="00414DB8"/>
    <w:rsid w:val="00415B5E"/>
    <w:rsid w:val="00417946"/>
    <w:rsid w:val="004179A3"/>
    <w:rsid w:val="00417CA1"/>
    <w:rsid w:val="00423583"/>
    <w:rsid w:val="00424DC9"/>
    <w:rsid w:val="00427C8A"/>
    <w:rsid w:val="00430596"/>
    <w:rsid w:val="00435573"/>
    <w:rsid w:val="00437546"/>
    <w:rsid w:val="00440253"/>
    <w:rsid w:val="00440AD2"/>
    <w:rsid w:val="00442041"/>
    <w:rsid w:val="0044473F"/>
    <w:rsid w:val="00446549"/>
    <w:rsid w:val="00447678"/>
    <w:rsid w:val="00451B34"/>
    <w:rsid w:val="004603B5"/>
    <w:rsid w:val="00460F42"/>
    <w:rsid w:val="00465EE2"/>
    <w:rsid w:val="00466D56"/>
    <w:rsid w:val="00467CA4"/>
    <w:rsid w:val="00467ECA"/>
    <w:rsid w:val="00471B49"/>
    <w:rsid w:val="00474219"/>
    <w:rsid w:val="00477980"/>
    <w:rsid w:val="00481EDF"/>
    <w:rsid w:val="00483082"/>
    <w:rsid w:val="004847DD"/>
    <w:rsid w:val="00490E03"/>
    <w:rsid w:val="00496534"/>
    <w:rsid w:val="00496DA7"/>
    <w:rsid w:val="004A16C9"/>
    <w:rsid w:val="004A1773"/>
    <w:rsid w:val="004A2A8D"/>
    <w:rsid w:val="004A3273"/>
    <w:rsid w:val="004A3B0B"/>
    <w:rsid w:val="004A5251"/>
    <w:rsid w:val="004A7E93"/>
    <w:rsid w:val="004B0B5C"/>
    <w:rsid w:val="004C1428"/>
    <w:rsid w:val="004C1468"/>
    <w:rsid w:val="004C1694"/>
    <w:rsid w:val="004C2966"/>
    <w:rsid w:val="004C41BD"/>
    <w:rsid w:val="004C6DD9"/>
    <w:rsid w:val="004D1E2A"/>
    <w:rsid w:val="004D4C8C"/>
    <w:rsid w:val="004D7180"/>
    <w:rsid w:val="004E320A"/>
    <w:rsid w:val="004E69D7"/>
    <w:rsid w:val="004E7433"/>
    <w:rsid w:val="004F0922"/>
    <w:rsid w:val="004F1739"/>
    <w:rsid w:val="004F1BE7"/>
    <w:rsid w:val="00502E6B"/>
    <w:rsid w:val="00512885"/>
    <w:rsid w:val="00514B25"/>
    <w:rsid w:val="005165D9"/>
    <w:rsid w:val="00516E4C"/>
    <w:rsid w:val="00520A59"/>
    <w:rsid w:val="005227E3"/>
    <w:rsid w:val="00524AEB"/>
    <w:rsid w:val="00525A49"/>
    <w:rsid w:val="005331CC"/>
    <w:rsid w:val="00533E73"/>
    <w:rsid w:val="0053412A"/>
    <w:rsid w:val="00535A5F"/>
    <w:rsid w:val="005376DC"/>
    <w:rsid w:val="0054075D"/>
    <w:rsid w:val="005437AB"/>
    <w:rsid w:val="00551BE5"/>
    <w:rsid w:val="00551C03"/>
    <w:rsid w:val="00551F1C"/>
    <w:rsid w:val="00552AC0"/>
    <w:rsid w:val="00552D33"/>
    <w:rsid w:val="005559D3"/>
    <w:rsid w:val="00556DE5"/>
    <w:rsid w:val="005572F2"/>
    <w:rsid w:val="00563B00"/>
    <w:rsid w:val="00566877"/>
    <w:rsid w:val="00570633"/>
    <w:rsid w:val="00571EF6"/>
    <w:rsid w:val="0057270E"/>
    <w:rsid w:val="00574311"/>
    <w:rsid w:val="0057467A"/>
    <w:rsid w:val="00574D78"/>
    <w:rsid w:val="005774F8"/>
    <w:rsid w:val="005808FE"/>
    <w:rsid w:val="005811F3"/>
    <w:rsid w:val="00582F6C"/>
    <w:rsid w:val="00583300"/>
    <w:rsid w:val="00583B7A"/>
    <w:rsid w:val="00585F3A"/>
    <w:rsid w:val="00590043"/>
    <w:rsid w:val="0059220B"/>
    <w:rsid w:val="005964AD"/>
    <w:rsid w:val="005A158D"/>
    <w:rsid w:val="005A2320"/>
    <w:rsid w:val="005A2FB5"/>
    <w:rsid w:val="005A3FEB"/>
    <w:rsid w:val="005A669F"/>
    <w:rsid w:val="005B1170"/>
    <w:rsid w:val="005B162A"/>
    <w:rsid w:val="005B3550"/>
    <w:rsid w:val="005B3B00"/>
    <w:rsid w:val="005B7CDD"/>
    <w:rsid w:val="005C385E"/>
    <w:rsid w:val="005C3FF6"/>
    <w:rsid w:val="005C7B58"/>
    <w:rsid w:val="005D003B"/>
    <w:rsid w:val="005D0C15"/>
    <w:rsid w:val="005D0ED0"/>
    <w:rsid w:val="005D39FF"/>
    <w:rsid w:val="005D6DFE"/>
    <w:rsid w:val="005D76AF"/>
    <w:rsid w:val="005D77C3"/>
    <w:rsid w:val="005E09FC"/>
    <w:rsid w:val="005E1605"/>
    <w:rsid w:val="005E6109"/>
    <w:rsid w:val="005F0E50"/>
    <w:rsid w:val="005F2701"/>
    <w:rsid w:val="005F374C"/>
    <w:rsid w:val="005F3D0E"/>
    <w:rsid w:val="005F441E"/>
    <w:rsid w:val="005F4F1E"/>
    <w:rsid w:val="005F688E"/>
    <w:rsid w:val="005F729B"/>
    <w:rsid w:val="006007B4"/>
    <w:rsid w:val="006014D1"/>
    <w:rsid w:val="00601922"/>
    <w:rsid w:val="00603D63"/>
    <w:rsid w:val="00604A8D"/>
    <w:rsid w:val="00604FF1"/>
    <w:rsid w:val="00605443"/>
    <w:rsid w:val="0060689D"/>
    <w:rsid w:val="00607696"/>
    <w:rsid w:val="00610535"/>
    <w:rsid w:val="0061178B"/>
    <w:rsid w:val="00611A92"/>
    <w:rsid w:val="006170BB"/>
    <w:rsid w:val="0061720C"/>
    <w:rsid w:val="00617FEA"/>
    <w:rsid w:val="006203EF"/>
    <w:rsid w:val="00621420"/>
    <w:rsid w:val="00622362"/>
    <w:rsid w:val="00626ED6"/>
    <w:rsid w:val="00627C14"/>
    <w:rsid w:val="00630BD5"/>
    <w:rsid w:val="0063139D"/>
    <w:rsid w:val="006315B7"/>
    <w:rsid w:val="00633E38"/>
    <w:rsid w:val="00634FE5"/>
    <w:rsid w:val="00640BD1"/>
    <w:rsid w:val="0064192B"/>
    <w:rsid w:val="00642F77"/>
    <w:rsid w:val="006471AF"/>
    <w:rsid w:val="00652DD0"/>
    <w:rsid w:val="00652DD4"/>
    <w:rsid w:val="00660204"/>
    <w:rsid w:val="0066047A"/>
    <w:rsid w:val="00664562"/>
    <w:rsid w:val="00664BC5"/>
    <w:rsid w:val="0066606C"/>
    <w:rsid w:val="006660A4"/>
    <w:rsid w:val="006669D8"/>
    <w:rsid w:val="00667E17"/>
    <w:rsid w:val="00670628"/>
    <w:rsid w:val="00671CFB"/>
    <w:rsid w:val="00672D2D"/>
    <w:rsid w:val="00672F68"/>
    <w:rsid w:val="00673660"/>
    <w:rsid w:val="00675173"/>
    <w:rsid w:val="00680DEA"/>
    <w:rsid w:val="00683649"/>
    <w:rsid w:val="00687CE6"/>
    <w:rsid w:val="006924D0"/>
    <w:rsid w:val="00695136"/>
    <w:rsid w:val="006A29E2"/>
    <w:rsid w:val="006A2C2C"/>
    <w:rsid w:val="006B19B3"/>
    <w:rsid w:val="006B7E87"/>
    <w:rsid w:val="006C1184"/>
    <w:rsid w:val="006C2CAE"/>
    <w:rsid w:val="006C4B97"/>
    <w:rsid w:val="006C531A"/>
    <w:rsid w:val="006C5369"/>
    <w:rsid w:val="006C787C"/>
    <w:rsid w:val="006C7936"/>
    <w:rsid w:val="006D278D"/>
    <w:rsid w:val="006D45FF"/>
    <w:rsid w:val="006D6E40"/>
    <w:rsid w:val="006E5C2A"/>
    <w:rsid w:val="006E7807"/>
    <w:rsid w:val="006E7B3E"/>
    <w:rsid w:val="006F3A50"/>
    <w:rsid w:val="006F41A2"/>
    <w:rsid w:val="006F6136"/>
    <w:rsid w:val="006F6D1D"/>
    <w:rsid w:val="006F6DAF"/>
    <w:rsid w:val="00701C01"/>
    <w:rsid w:val="00704D9A"/>
    <w:rsid w:val="00714207"/>
    <w:rsid w:val="007205D1"/>
    <w:rsid w:val="00722DDA"/>
    <w:rsid w:val="00724167"/>
    <w:rsid w:val="0072427A"/>
    <w:rsid w:val="0072439F"/>
    <w:rsid w:val="007252DD"/>
    <w:rsid w:val="00725A6B"/>
    <w:rsid w:val="00726259"/>
    <w:rsid w:val="00727E64"/>
    <w:rsid w:val="007311ED"/>
    <w:rsid w:val="007328B8"/>
    <w:rsid w:val="007329C4"/>
    <w:rsid w:val="007341E8"/>
    <w:rsid w:val="00735866"/>
    <w:rsid w:val="0073592C"/>
    <w:rsid w:val="007372D3"/>
    <w:rsid w:val="00740A2C"/>
    <w:rsid w:val="0074171B"/>
    <w:rsid w:val="00742AA7"/>
    <w:rsid w:val="00744ED7"/>
    <w:rsid w:val="00747E39"/>
    <w:rsid w:val="00750E19"/>
    <w:rsid w:val="00750F7B"/>
    <w:rsid w:val="00755168"/>
    <w:rsid w:val="00757425"/>
    <w:rsid w:val="0076063F"/>
    <w:rsid w:val="007608B9"/>
    <w:rsid w:val="00761B84"/>
    <w:rsid w:val="00770993"/>
    <w:rsid w:val="00771453"/>
    <w:rsid w:val="00773E7D"/>
    <w:rsid w:val="00774AC9"/>
    <w:rsid w:val="0077513E"/>
    <w:rsid w:val="00775580"/>
    <w:rsid w:val="00775805"/>
    <w:rsid w:val="007758D5"/>
    <w:rsid w:val="00775E9C"/>
    <w:rsid w:val="007775C3"/>
    <w:rsid w:val="00781A2D"/>
    <w:rsid w:val="00783FDC"/>
    <w:rsid w:val="007847CF"/>
    <w:rsid w:val="00784A75"/>
    <w:rsid w:val="00785710"/>
    <w:rsid w:val="0078609A"/>
    <w:rsid w:val="0078634B"/>
    <w:rsid w:val="007866A0"/>
    <w:rsid w:val="00787111"/>
    <w:rsid w:val="0078770F"/>
    <w:rsid w:val="007877F9"/>
    <w:rsid w:val="00792812"/>
    <w:rsid w:val="00792847"/>
    <w:rsid w:val="00793F7C"/>
    <w:rsid w:val="0079480E"/>
    <w:rsid w:val="00797B37"/>
    <w:rsid w:val="007A014A"/>
    <w:rsid w:val="007A050D"/>
    <w:rsid w:val="007A16C4"/>
    <w:rsid w:val="007A31C3"/>
    <w:rsid w:val="007A4E69"/>
    <w:rsid w:val="007A6BFC"/>
    <w:rsid w:val="007B17EA"/>
    <w:rsid w:val="007B336A"/>
    <w:rsid w:val="007B4212"/>
    <w:rsid w:val="007C51C1"/>
    <w:rsid w:val="007C5803"/>
    <w:rsid w:val="007C651F"/>
    <w:rsid w:val="007C7B8E"/>
    <w:rsid w:val="007D09C6"/>
    <w:rsid w:val="007D20C4"/>
    <w:rsid w:val="007D21FD"/>
    <w:rsid w:val="007E0E82"/>
    <w:rsid w:val="007E10EB"/>
    <w:rsid w:val="007E1936"/>
    <w:rsid w:val="007E19D7"/>
    <w:rsid w:val="007E1ACF"/>
    <w:rsid w:val="007E20B2"/>
    <w:rsid w:val="007E20B4"/>
    <w:rsid w:val="007E22EE"/>
    <w:rsid w:val="007E25D5"/>
    <w:rsid w:val="007E2BD1"/>
    <w:rsid w:val="007E6128"/>
    <w:rsid w:val="007E7AF0"/>
    <w:rsid w:val="007F0EF6"/>
    <w:rsid w:val="007F14D6"/>
    <w:rsid w:val="007F7C6F"/>
    <w:rsid w:val="00802488"/>
    <w:rsid w:val="0080475F"/>
    <w:rsid w:val="008053B7"/>
    <w:rsid w:val="00805A7A"/>
    <w:rsid w:val="00805DBD"/>
    <w:rsid w:val="008063F3"/>
    <w:rsid w:val="008065E8"/>
    <w:rsid w:val="008100B7"/>
    <w:rsid w:val="008113CC"/>
    <w:rsid w:val="00815641"/>
    <w:rsid w:val="00817543"/>
    <w:rsid w:val="008214CE"/>
    <w:rsid w:val="00822AF6"/>
    <w:rsid w:val="008240D1"/>
    <w:rsid w:val="0082575A"/>
    <w:rsid w:val="00827265"/>
    <w:rsid w:val="0082727B"/>
    <w:rsid w:val="00831A57"/>
    <w:rsid w:val="008322A7"/>
    <w:rsid w:val="008352C0"/>
    <w:rsid w:val="008361B0"/>
    <w:rsid w:val="00836F76"/>
    <w:rsid w:val="00837F00"/>
    <w:rsid w:val="0084409C"/>
    <w:rsid w:val="00851D91"/>
    <w:rsid w:val="00852330"/>
    <w:rsid w:val="008545A1"/>
    <w:rsid w:val="008601FC"/>
    <w:rsid w:val="00863FA9"/>
    <w:rsid w:val="00870D2F"/>
    <w:rsid w:val="008718FB"/>
    <w:rsid w:val="00872082"/>
    <w:rsid w:val="008739E0"/>
    <w:rsid w:val="00873F21"/>
    <w:rsid w:val="0087512E"/>
    <w:rsid w:val="008762DB"/>
    <w:rsid w:val="008813F5"/>
    <w:rsid w:val="00885ABD"/>
    <w:rsid w:val="00887052"/>
    <w:rsid w:val="00887A0E"/>
    <w:rsid w:val="00890B24"/>
    <w:rsid w:val="00892DD7"/>
    <w:rsid w:val="00892EEE"/>
    <w:rsid w:val="00895992"/>
    <w:rsid w:val="008A40EB"/>
    <w:rsid w:val="008A516F"/>
    <w:rsid w:val="008A51FA"/>
    <w:rsid w:val="008A684D"/>
    <w:rsid w:val="008A6B47"/>
    <w:rsid w:val="008B021C"/>
    <w:rsid w:val="008B23F8"/>
    <w:rsid w:val="008B4350"/>
    <w:rsid w:val="008B43B5"/>
    <w:rsid w:val="008B5727"/>
    <w:rsid w:val="008C023E"/>
    <w:rsid w:val="008C1FCB"/>
    <w:rsid w:val="008C380B"/>
    <w:rsid w:val="008D04B0"/>
    <w:rsid w:val="008D34A9"/>
    <w:rsid w:val="008D6919"/>
    <w:rsid w:val="008D70CD"/>
    <w:rsid w:val="008E5578"/>
    <w:rsid w:val="008F1D6A"/>
    <w:rsid w:val="008F2C29"/>
    <w:rsid w:val="008F3BFE"/>
    <w:rsid w:val="008F4857"/>
    <w:rsid w:val="008F6823"/>
    <w:rsid w:val="008F6A8F"/>
    <w:rsid w:val="008F7FCB"/>
    <w:rsid w:val="00902348"/>
    <w:rsid w:val="00904B8D"/>
    <w:rsid w:val="00905615"/>
    <w:rsid w:val="00906BBE"/>
    <w:rsid w:val="00906FE3"/>
    <w:rsid w:val="009128F9"/>
    <w:rsid w:val="00913D59"/>
    <w:rsid w:val="0091585D"/>
    <w:rsid w:val="0091598D"/>
    <w:rsid w:val="00917BDC"/>
    <w:rsid w:val="00920DB4"/>
    <w:rsid w:val="00923129"/>
    <w:rsid w:val="00923DD2"/>
    <w:rsid w:val="00924310"/>
    <w:rsid w:val="00926D0F"/>
    <w:rsid w:val="00927208"/>
    <w:rsid w:val="00931828"/>
    <w:rsid w:val="00931D60"/>
    <w:rsid w:val="0093376D"/>
    <w:rsid w:val="009341B5"/>
    <w:rsid w:val="00936697"/>
    <w:rsid w:val="00936D78"/>
    <w:rsid w:val="00936F1D"/>
    <w:rsid w:val="00936FCA"/>
    <w:rsid w:val="00937376"/>
    <w:rsid w:val="009465C6"/>
    <w:rsid w:val="009554D0"/>
    <w:rsid w:val="00955651"/>
    <w:rsid w:val="00960825"/>
    <w:rsid w:val="00962692"/>
    <w:rsid w:val="00963F27"/>
    <w:rsid w:val="00966FCA"/>
    <w:rsid w:val="00970230"/>
    <w:rsid w:val="009711D2"/>
    <w:rsid w:val="00971696"/>
    <w:rsid w:val="0097335B"/>
    <w:rsid w:val="0097662B"/>
    <w:rsid w:val="00977810"/>
    <w:rsid w:val="00980970"/>
    <w:rsid w:val="00980B53"/>
    <w:rsid w:val="0098196F"/>
    <w:rsid w:val="009820FD"/>
    <w:rsid w:val="00985E17"/>
    <w:rsid w:val="00987AEB"/>
    <w:rsid w:val="00995317"/>
    <w:rsid w:val="009968E4"/>
    <w:rsid w:val="00996D14"/>
    <w:rsid w:val="0099770F"/>
    <w:rsid w:val="009A06C2"/>
    <w:rsid w:val="009A0B5B"/>
    <w:rsid w:val="009A1D9B"/>
    <w:rsid w:val="009A52C5"/>
    <w:rsid w:val="009A5383"/>
    <w:rsid w:val="009A69BF"/>
    <w:rsid w:val="009A72A6"/>
    <w:rsid w:val="009B1CBC"/>
    <w:rsid w:val="009B2AA6"/>
    <w:rsid w:val="009C03E7"/>
    <w:rsid w:val="009C0BEF"/>
    <w:rsid w:val="009C0CE0"/>
    <w:rsid w:val="009C6611"/>
    <w:rsid w:val="009D2A97"/>
    <w:rsid w:val="009D3764"/>
    <w:rsid w:val="009D4FA7"/>
    <w:rsid w:val="009D5FD4"/>
    <w:rsid w:val="009D72F8"/>
    <w:rsid w:val="009E4B3B"/>
    <w:rsid w:val="009E7686"/>
    <w:rsid w:val="009F0FAF"/>
    <w:rsid w:val="009F127E"/>
    <w:rsid w:val="009F2332"/>
    <w:rsid w:val="009F499B"/>
    <w:rsid w:val="009F4ADF"/>
    <w:rsid w:val="00A01417"/>
    <w:rsid w:val="00A01537"/>
    <w:rsid w:val="00A03FA0"/>
    <w:rsid w:val="00A06268"/>
    <w:rsid w:val="00A062B4"/>
    <w:rsid w:val="00A06605"/>
    <w:rsid w:val="00A075B4"/>
    <w:rsid w:val="00A078F8"/>
    <w:rsid w:val="00A10D1C"/>
    <w:rsid w:val="00A1506F"/>
    <w:rsid w:val="00A170F1"/>
    <w:rsid w:val="00A2280C"/>
    <w:rsid w:val="00A235B3"/>
    <w:rsid w:val="00A25092"/>
    <w:rsid w:val="00A2608D"/>
    <w:rsid w:val="00A263CE"/>
    <w:rsid w:val="00A26FC2"/>
    <w:rsid w:val="00A32273"/>
    <w:rsid w:val="00A34544"/>
    <w:rsid w:val="00A34F0B"/>
    <w:rsid w:val="00A3583C"/>
    <w:rsid w:val="00A35E30"/>
    <w:rsid w:val="00A41387"/>
    <w:rsid w:val="00A42960"/>
    <w:rsid w:val="00A5187E"/>
    <w:rsid w:val="00A5255E"/>
    <w:rsid w:val="00A53CE2"/>
    <w:rsid w:val="00A601BE"/>
    <w:rsid w:val="00A611CC"/>
    <w:rsid w:val="00A61858"/>
    <w:rsid w:val="00A61CB6"/>
    <w:rsid w:val="00A622E2"/>
    <w:rsid w:val="00A67D5F"/>
    <w:rsid w:val="00A719FF"/>
    <w:rsid w:val="00A729F8"/>
    <w:rsid w:val="00A7318B"/>
    <w:rsid w:val="00A80F60"/>
    <w:rsid w:val="00A869BE"/>
    <w:rsid w:val="00A90183"/>
    <w:rsid w:val="00A9208D"/>
    <w:rsid w:val="00A920F9"/>
    <w:rsid w:val="00A933B1"/>
    <w:rsid w:val="00A93EE9"/>
    <w:rsid w:val="00A9455E"/>
    <w:rsid w:val="00A96483"/>
    <w:rsid w:val="00A97429"/>
    <w:rsid w:val="00A97F77"/>
    <w:rsid w:val="00AA60A1"/>
    <w:rsid w:val="00AB1B3A"/>
    <w:rsid w:val="00AB2721"/>
    <w:rsid w:val="00AB289B"/>
    <w:rsid w:val="00AB3A62"/>
    <w:rsid w:val="00AB4B82"/>
    <w:rsid w:val="00AB4F1A"/>
    <w:rsid w:val="00AB4F37"/>
    <w:rsid w:val="00AB52BC"/>
    <w:rsid w:val="00AB5F6E"/>
    <w:rsid w:val="00AB71D8"/>
    <w:rsid w:val="00AC0F3D"/>
    <w:rsid w:val="00AC18B9"/>
    <w:rsid w:val="00AC1E56"/>
    <w:rsid w:val="00AC6D4D"/>
    <w:rsid w:val="00AC70A5"/>
    <w:rsid w:val="00AD0247"/>
    <w:rsid w:val="00AD09A6"/>
    <w:rsid w:val="00AD1BFB"/>
    <w:rsid w:val="00AD338F"/>
    <w:rsid w:val="00AD3F85"/>
    <w:rsid w:val="00AD40D2"/>
    <w:rsid w:val="00AD4506"/>
    <w:rsid w:val="00AD5982"/>
    <w:rsid w:val="00AD7504"/>
    <w:rsid w:val="00AE00F0"/>
    <w:rsid w:val="00AE6239"/>
    <w:rsid w:val="00AF0C89"/>
    <w:rsid w:val="00AF0FA8"/>
    <w:rsid w:val="00AF3F21"/>
    <w:rsid w:val="00AF3F4B"/>
    <w:rsid w:val="00AF6C26"/>
    <w:rsid w:val="00B04858"/>
    <w:rsid w:val="00B10013"/>
    <w:rsid w:val="00B1042C"/>
    <w:rsid w:val="00B11429"/>
    <w:rsid w:val="00B118AC"/>
    <w:rsid w:val="00B13137"/>
    <w:rsid w:val="00B136F4"/>
    <w:rsid w:val="00B13DD8"/>
    <w:rsid w:val="00B14833"/>
    <w:rsid w:val="00B15B8F"/>
    <w:rsid w:val="00B201C7"/>
    <w:rsid w:val="00B20EA1"/>
    <w:rsid w:val="00B21819"/>
    <w:rsid w:val="00B21FF1"/>
    <w:rsid w:val="00B21FFB"/>
    <w:rsid w:val="00B24AF2"/>
    <w:rsid w:val="00B323B9"/>
    <w:rsid w:val="00B35245"/>
    <w:rsid w:val="00B4056E"/>
    <w:rsid w:val="00B40D8A"/>
    <w:rsid w:val="00B42F3A"/>
    <w:rsid w:val="00B43164"/>
    <w:rsid w:val="00B44636"/>
    <w:rsid w:val="00B44941"/>
    <w:rsid w:val="00B463DC"/>
    <w:rsid w:val="00B466A6"/>
    <w:rsid w:val="00B5237D"/>
    <w:rsid w:val="00B53842"/>
    <w:rsid w:val="00B5546E"/>
    <w:rsid w:val="00B62E76"/>
    <w:rsid w:val="00B70A56"/>
    <w:rsid w:val="00B7226F"/>
    <w:rsid w:val="00B72FFE"/>
    <w:rsid w:val="00B73A6F"/>
    <w:rsid w:val="00B7550B"/>
    <w:rsid w:val="00B75AA2"/>
    <w:rsid w:val="00B77AC2"/>
    <w:rsid w:val="00B80EFC"/>
    <w:rsid w:val="00B87272"/>
    <w:rsid w:val="00B914BB"/>
    <w:rsid w:val="00B94373"/>
    <w:rsid w:val="00B972B7"/>
    <w:rsid w:val="00B97C43"/>
    <w:rsid w:val="00BA0AD9"/>
    <w:rsid w:val="00BA6977"/>
    <w:rsid w:val="00BB1055"/>
    <w:rsid w:val="00BB19DA"/>
    <w:rsid w:val="00BB4454"/>
    <w:rsid w:val="00BB4B98"/>
    <w:rsid w:val="00BB75B8"/>
    <w:rsid w:val="00BC0125"/>
    <w:rsid w:val="00BC2C40"/>
    <w:rsid w:val="00BC65AE"/>
    <w:rsid w:val="00BC7778"/>
    <w:rsid w:val="00BC7F13"/>
    <w:rsid w:val="00BD0183"/>
    <w:rsid w:val="00BD0903"/>
    <w:rsid w:val="00BD141C"/>
    <w:rsid w:val="00BD23BB"/>
    <w:rsid w:val="00BD4C1B"/>
    <w:rsid w:val="00BD63F3"/>
    <w:rsid w:val="00BD69C0"/>
    <w:rsid w:val="00BE1ED1"/>
    <w:rsid w:val="00BE3299"/>
    <w:rsid w:val="00BE532A"/>
    <w:rsid w:val="00BF0C28"/>
    <w:rsid w:val="00BF263E"/>
    <w:rsid w:val="00BF4372"/>
    <w:rsid w:val="00BF5F0A"/>
    <w:rsid w:val="00BF7515"/>
    <w:rsid w:val="00C01395"/>
    <w:rsid w:val="00C0184F"/>
    <w:rsid w:val="00C0279C"/>
    <w:rsid w:val="00C03BB7"/>
    <w:rsid w:val="00C0750D"/>
    <w:rsid w:val="00C10378"/>
    <w:rsid w:val="00C113B9"/>
    <w:rsid w:val="00C132B2"/>
    <w:rsid w:val="00C14AA9"/>
    <w:rsid w:val="00C20DAA"/>
    <w:rsid w:val="00C217E6"/>
    <w:rsid w:val="00C23C34"/>
    <w:rsid w:val="00C2504F"/>
    <w:rsid w:val="00C27392"/>
    <w:rsid w:val="00C3310F"/>
    <w:rsid w:val="00C34B3F"/>
    <w:rsid w:val="00C379C0"/>
    <w:rsid w:val="00C43267"/>
    <w:rsid w:val="00C45372"/>
    <w:rsid w:val="00C47F7F"/>
    <w:rsid w:val="00C52809"/>
    <w:rsid w:val="00C54A11"/>
    <w:rsid w:val="00C550DA"/>
    <w:rsid w:val="00C55E84"/>
    <w:rsid w:val="00C62B49"/>
    <w:rsid w:val="00C63E18"/>
    <w:rsid w:val="00C65138"/>
    <w:rsid w:val="00C6620E"/>
    <w:rsid w:val="00C66429"/>
    <w:rsid w:val="00C708AD"/>
    <w:rsid w:val="00C725E8"/>
    <w:rsid w:val="00C7295D"/>
    <w:rsid w:val="00C77C29"/>
    <w:rsid w:val="00C820E3"/>
    <w:rsid w:val="00C83144"/>
    <w:rsid w:val="00C86AF8"/>
    <w:rsid w:val="00C93C47"/>
    <w:rsid w:val="00C96038"/>
    <w:rsid w:val="00C97147"/>
    <w:rsid w:val="00C97BD1"/>
    <w:rsid w:val="00C97E14"/>
    <w:rsid w:val="00CA05C3"/>
    <w:rsid w:val="00CA0A8D"/>
    <w:rsid w:val="00CA2985"/>
    <w:rsid w:val="00CA4A6E"/>
    <w:rsid w:val="00CA5179"/>
    <w:rsid w:val="00CA60CB"/>
    <w:rsid w:val="00CA7146"/>
    <w:rsid w:val="00CB0708"/>
    <w:rsid w:val="00CB3575"/>
    <w:rsid w:val="00CB4EF5"/>
    <w:rsid w:val="00CB5E92"/>
    <w:rsid w:val="00CB78A6"/>
    <w:rsid w:val="00CB7DED"/>
    <w:rsid w:val="00CC0753"/>
    <w:rsid w:val="00CC2432"/>
    <w:rsid w:val="00CC3459"/>
    <w:rsid w:val="00CD150F"/>
    <w:rsid w:val="00CD1663"/>
    <w:rsid w:val="00CD1FF6"/>
    <w:rsid w:val="00CD6472"/>
    <w:rsid w:val="00CD7CAE"/>
    <w:rsid w:val="00CE34E4"/>
    <w:rsid w:val="00CE7031"/>
    <w:rsid w:val="00CE7469"/>
    <w:rsid w:val="00CE7FB1"/>
    <w:rsid w:val="00CF0047"/>
    <w:rsid w:val="00CF1368"/>
    <w:rsid w:val="00CF3361"/>
    <w:rsid w:val="00CF4EAE"/>
    <w:rsid w:val="00D0027E"/>
    <w:rsid w:val="00D02AF8"/>
    <w:rsid w:val="00D0318D"/>
    <w:rsid w:val="00D06CA2"/>
    <w:rsid w:val="00D07B73"/>
    <w:rsid w:val="00D14EFC"/>
    <w:rsid w:val="00D15626"/>
    <w:rsid w:val="00D15FC3"/>
    <w:rsid w:val="00D17C85"/>
    <w:rsid w:val="00D17FFB"/>
    <w:rsid w:val="00D23308"/>
    <w:rsid w:val="00D235D5"/>
    <w:rsid w:val="00D25E3C"/>
    <w:rsid w:val="00D27108"/>
    <w:rsid w:val="00D274AA"/>
    <w:rsid w:val="00D27C60"/>
    <w:rsid w:val="00D30ACE"/>
    <w:rsid w:val="00D32C4E"/>
    <w:rsid w:val="00D33784"/>
    <w:rsid w:val="00D36FEE"/>
    <w:rsid w:val="00D40E3F"/>
    <w:rsid w:val="00D4381E"/>
    <w:rsid w:val="00D4727F"/>
    <w:rsid w:val="00D47B2C"/>
    <w:rsid w:val="00D5221C"/>
    <w:rsid w:val="00D52FD6"/>
    <w:rsid w:val="00D535C4"/>
    <w:rsid w:val="00D54D0F"/>
    <w:rsid w:val="00D55D30"/>
    <w:rsid w:val="00D55F09"/>
    <w:rsid w:val="00D57433"/>
    <w:rsid w:val="00D61513"/>
    <w:rsid w:val="00D61861"/>
    <w:rsid w:val="00D63802"/>
    <w:rsid w:val="00D653EE"/>
    <w:rsid w:val="00D657D4"/>
    <w:rsid w:val="00D66D02"/>
    <w:rsid w:val="00D7027B"/>
    <w:rsid w:val="00D71E41"/>
    <w:rsid w:val="00D72084"/>
    <w:rsid w:val="00D734C7"/>
    <w:rsid w:val="00D75683"/>
    <w:rsid w:val="00D75C78"/>
    <w:rsid w:val="00D7794A"/>
    <w:rsid w:val="00D80B86"/>
    <w:rsid w:val="00D82BCB"/>
    <w:rsid w:val="00D82E3E"/>
    <w:rsid w:val="00D85695"/>
    <w:rsid w:val="00D85F4D"/>
    <w:rsid w:val="00D86579"/>
    <w:rsid w:val="00D86687"/>
    <w:rsid w:val="00D91AD9"/>
    <w:rsid w:val="00D94CCA"/>
    <w:rsid w:val="00D9699F"/>
    <w:rsid w:val="00DA1007"/>
    <w:rsid w:val="00DA6192"/>
    <w:rsid w:val="00DA6598"/>
    <w:rsid w:val="00DA73F9"/>
    <w:rsid w:val="00DB0881"/>
    <w:rsid w:val="00DB1565"/>
    <w:rsid w:val="00DB19AB"/>
    <w:rsid w:val="00DB5986"/>
    <w:rsid w:val="00DB6D88"/>
    <w:rsid w:val="00DB7810"/>
    <w:rsid w:val="00DC0C3E"/>
    <w:rsid w:val="00DC2572"/>
    <w:rsid w:val="00DC2609"/>
    <w:rsid w:val="00DC2757"/>
    <w:rsid w:val="00DC4736"/>
    <w:rsid w:val="00DC4AA3"/>
    <w:rsid w:val="00DC60D0"/>
    <w:rsid w:val="00DC681D"/>
    <w:rsid w:val="00DD0725"/>
    <w:rsid w:val="00DD4106"/>
    <w:rsid w:val="00DD4912"/>
    <w:rsid w:val="00DE07EE"/>
    <w:rsid w:val="00DE232F"/>
    <w:rsid w:val="00DE3983"/>
    <w:rsid w:val="00DE3FEB"/>
    <w:rsid w:val="00DE4D3E"/>
    <w:rsid w:val="00DE5442"/>
    <w:rsid w:val="00DE5527"/>
    <w:rsid w:val="00DE64B5"/>
    <w:rsid w:val="00DE7DD8"/>
    <w:rsid w:val="00DF168A"/>
    <w:rsid w:val="00DF1800"/>
    <w:rsid w:val="00DF4E55"/>
    <w:rsid w:val="00DF5A13"/>
    <w:rsid w:val="00DF5FAB"/>
    <w:rsid w:val="00DF7500"/>
    <w:rsid w:val="00E0110F"/>
    <w:rsid w:val="00E02081"/>
    <w:rsid w:val="00E02F78"/>
    <w:rsid w:val="00E04648"/>
    <w:rsid w:val="00E048ED"/>
    <w:rsid w:val="00E05441"/>
    <w:rsid w:val="00E10980"/>
    <w:rsid w:val="00E132B5"/>
    <w:rsid w:val="00E14281"/>
    <w:rsid w:val="00E21F5D"/>
    <w:rsid w:val="00E22E39"/>
    <w:rsid w:val="00E24A03"/>
    <w:rsid w:val="00E24C9C"/>
    <w:rsid w:val="00E2590B"/>
    <w:rsid w:val="00E263C4"/>
    <w:rsid w:val="00E27E78"/>
    <w:rsid w:val="00E30D6E"/>
    <w:rsid w:val="00E3165A"/>
    <w:rsid w:val="00E3168B"/>
    <w:rsid w:val="00E33E18"/>
    <w:rsid w:val="00E347C4"/>
    <w:rsid w:val="00E378C0"/>
    <w:rsid w:val="00E37E90"/>
    <w:rsid w:val="00E412A5"/>
    <w:rsid w:val="00E41932"/>
    <w:rsid w:val="00E4263C"/>
    <w:rsid w:val="00E439AE"/>
    <w:rsid w:val="00E43EDB"/>
    <w:rsid w:val="00E577D5"/>
    <w:rsid w:val="00E6135A"/>
    <w:rsid w:val="00E630B8"/>
    <w:rsid w:val="00E64186"/>
    <w:rsid w:val="00E6525D"/>
    <w:rsid w:val="00E708C5"/>
    <w:rsid w:val="00E726F3"/>
    <w:rsid w:val="00E7504A"/>
    <w:rsid w:val="00E75926"/>
    <w:rsid w:val="00E7660F"/>
    <w:rsid w:val="00E7663F"/>
    <w:rsid w:val="00E777C8"/>
    <w:rsid w:val="00E77989"/>
    <w:rsid w:val="00E812A2"/>
    <w:rsid w:val="00E812CB"/>
    <w:rsid w:val="00E81C0E"/>
    <w:rsid w:val="00E91A65"/>
    <w:rsid w:val="00E958F0"/>
    <w:rsid w:val="00E9694F"/>
    <w:rsid w:val="00E96A85"/>
    <w:rsid w:val="00EA0A59"/>
    <w:rsid w:val="00EA4771"/>
    <w:rsid w:val="00EA562E"/>
    <w:rsid w:val="00EA7A05"/>
    <w:rsid w:val="00EB0D83"/>
    <w:rsid w:val="00EB1B96"/>
    <w:rsid w:val="00EB2A8C"/>
    <w:rsid w:val="00EB3C8D"/>
    <w:rsid w:val="00EB445F"/>
    <w:rsid w:val="00EC0006"/>
    <w:rsid w:val="00EC0CB4"/>
    <w:rsid w:val="00EC3B3F"/>
    <w:rsid w:val="00EC3F5F"/>
    <w:rsid w:val="00EC4DBA"/>
    <w:rsid w:val="00EC5D63"/>
    <w:rsid w:val="00EC63AF"/>
    <w:rsid w:val="00EC7216"/>
    <w:rsid w:val="00EC724F"/>
    <w:rsid w:val="00EC792F"/>
    <w:rsid w:val="00ED2AF9"/>
    <w:rsid w:val="00ED325C"/>
    <w:rsid w:val="00EE4B77"/>
    <w:rsid w:val="00EE6B7B"/>
    <w:rsid w:val="00EF135D"/>
    <w:rsid w:val="00EF1BAE"/>
    <w:rsid w:val="00EF5898"/>
    <w:rsid w:val="00EF5F29"/>
    <w:rsid w:val="00EF64D9"/>
    <w:rsid w:val="00EF6889"/>
    <w:rsid w:val="00EF760B"/>
    <w:rsid w:val="00EF7DC5"/>
    <w:rsid w:val="00F016D8"/>
    <w:rsid w:val="00F021AD"/>
    <w:rsid w:val="00F03EED"/>
    <w:rsid w:val="00F04AD4"/>
    <w:rsid w:val="00F06A7E"/>
    <w:rsid w:val="00F106FC"/>
    <w:rsid w:val="00F16EA4"/>
    <w:rsid w:val="00F25A66"/>
    <w:rsid w:val="00F26F9E"/>
    <w:rsid w:val="00F30469"/>
    <w:rsid w:val="00F35FB7"/>
    <w:rsid w:val="00F36386"/>
    <w:rsid w:val="00F36421"/>
    <w:rsid w:val="00F422F6"/>
    <w:rsid w:val="00F45B84"/>
    <w:rsid w:val="00F47A9E"/>
    <w:rsid w:val="00F47BC8"/>
    <w:rsid w:val="00F513A1"/>
    <w:rsid w:val="00F5143F"/>
    <w:rsid w:val="00F54466"/>
    <w:rsid w:val="00F5702F"/>
    <w:rsid w:val="00F61953"/>
    <w:rsid w:val="00F61CF0"/>
    <w:rsid w:val="00F62EEB"/>
    <w:rsid w:val="00F65405"/>
    <w:rsid w:val="00F66AEB"/>
    <w:rsid w:val="00F67A2E"/>
    <w:rsid w:val="00F70624"/>
    <w:rsid w:val="00F71896"/>
    <w:rsid w:val="00F725CB"/>
    <w:rsid w:val="00F76D30"/>
    <w:rsid w:val="00F776EA"/>
    <w:rsid w:val="00F80FF1"/>
    <w:rsid w:val="00F8179B"/>
    <w:rsid w:val="00F8297F"/>
    <w:rsid w:val="00F84B89"/>
    <w:rsid w:val="00F867BA"/>
    <w:rsid w:val="00F9689D"/>
    <w:rsid w:val="00F97C49"/>
    <w:rsid w:val="00FA0210"/>
    <w:rsid w:val="00FA0CD8"/>
    <w:rsid w:val="00FA14A5"/>
    <w:rsid w:val="00FA15EC"/>
    <w:rsid w:val="00FA2080"/>
    <w:rsid w:val="00FA28FB"/>
    <w:rsid w:val="00FA4107"/>
    <w:rsid w:val="00FA4416"/>
    <w:rsid w:val="00FA5399"/>
    <w:rsid w:val="00FA7E10"/>
    <w:rsid w:val="00FB0FD4"/>
    <w:rsid w:val="00FB1B35"/>
    <w:rsid w:val="00FB4355"/>
    <w:rsid w:val="00FB4F8A"/>
    <w:rsid w:val="00FB6866"/>
    <w:rsid w:val="00FB6BF5"/>
    <w:rsid w:val="00FC002D"/>
    <w:rsid w:val="00FC2533"/>
    <w:rsid w:val="00FC2AE1"/>
    <w:rsid w:val="00FC63CB"/>
    <w:rsid w:val="00FC6DE1"/>
    <w:rsid w:val="00FD4787"/>
    <w:rsid w:val="00FD753D"/>
    <w:rsid w:val="00FE0EAD"/>
    <w:rsid w:val="00FE221D"/>
    <w:rsid w:val="00FE2BB1"/>
    <w:rsid w:val="00FE334E"/>
    <w:rsid w:val="00FE75D9"/>
    <w:rsid w:val="00FF043B"/>
    <w:rsid w:val="00FF0C7D"/>
    <w:rsid w:val="00FF22CC"/>
    <w:rsid w:val="00FF26B4"/>
    <w:rsid w:val="00FF274B"/>
    <w:rsid w:val="00FF66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92A0"/>
  <w15:chartTrackingRefBased/>
  <w15:docId w15:val="{3C56FDB3-9873-644A-A395-3735372A3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61B3"/>
    <w:rPr>
      <w:lang w:val="en-GB"/>
    </w:rPr>
  </w:style>
  <w:style w:type="paragraph" w:styleId="Heading1">
    <w:name w:val="heading 1"/>
    <w:basedOn w:val="Normal"/>
    <w:next w:val="Normal"/>
    <w:link w:val="Heading1Char"/>
    <w:uiPriority w:val="9"/>
    <w:qFormat/>
    <w:rsid w:val="00917BDC"/>
    <w:pPr>
      <w:keepNext/>
      <w:keepLines/>
      <w:numPr>
        <w:numId w:val="19"/>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15D5"/>
    <w:pPr>
      <w:keepNext/>
      <w:keepLines/>
      <w:numPr>
        <w:ilvl w:val="1"/>
        <w:numId w:val="19"/>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4544"/>
    <w:pPr>
      <w:keepNext/>
      <w:keepLines/>
      <w:numPr>
        <w:ilvl w:val="2"/>
        <w:numId w:val="19"/>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72084"/>
    <w:pPr>
      <w:keepNext/>
      <w:keepLines/>
      <w:numPr>
        <w:ilvl w:val="3"/>
        <w:numId w:val="1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0598"/>
    <w:pPr>
      <w:keepNext/>
      <w:keepLines/>
      <w:numPr>
        <w:ilvl w:val="4"/>
        <w:numId w:val="1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0598"/>
    <w:pPr>
      <w:keepNext/>
      <w:keepLines/>
      <w:numPr>
        <w:ilvl w:val="5"/>
        <w:numId w:val="1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0598"/>
    <w:pPr>
      <w:keepNext/>
      <w:keepLines/>
      <w:numPr>
        <w:ilvl w:val="6"/>
        <w:numId w:val="1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0598"/>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0598"/>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972B7"/>
    <w:rPr>
      <w:rFonts w:eastAsiaTheme="minorEastAsia"/>
      <w:sz w:val="22"/>
      <w:szCs w:val="22"/>
      <w:lang w:eastAsia="zh-CN"/>
    </w:rPr>
  </w:style>
  <w:style w:type="character" w:customStyle="1" w:styleId="NoSpacingChar">
    <w:name w:val="No Spacing Char"/>
    <w:basedOn w:val="DefaultParagraphFont"/>
    <w:link w:val="NoSpacing"/>
    <w:uiPriority w:val="1"/>
    <w:rsid w:val="00B972B7"/>
    <w:rPr>
      <w:rFonts w:eastAsiaTheme="minorEastAsia"/>
      <w:sz w:val="22"/>
      <w:szCs w:val="22"/>
      <w:lang w:eastAsia="zh-CN"/>
    </w:rPr>
  </w:style>
  <w:style w:type="paragraph" w:styleId="TOC1">
    <w:name w:val="toc 1"/>
    <w:basedOn w:val="Normal"/>
    <w:next w:val="Normal"/>
    <w:autoRedefine/>
    <w:uiPriority w:val="39"/>
    <w:unhideWhenUsed/>
    <w:rsid w:val="00C97E14"/>
    <w:pPr>
      <w:spacing w:before="120" w:after="120"/>
    </w:pPr>
    <w:rPr>
      <w:rFonts w:cstheme="minorHAnsi"/>
      <w:b/>
      <w:bCs/>
      <w:caps/>
      <w:sz w:val="22"/>
    </w:rPr>
  </w:style>
  <w:style w:type="paragraph" w:styleId="TOC2">
    <w:name w:val="toc 2"/>
    <w:basedOn w:val="Normal"/>
    <w:next w:val="Normal"/>
    <w:autoRedefine/>
    <w:uiPriority w:val="39"/>
    <w:unhideWhenUsed/>
    <w:rsid w:val="00C97E14"/>
    <w:pPr>
      <w:ind w:left="240"/>
    </w:pPr>
    <w:rPr>
      <w:rFonts w:cstheme="minorHAnsi"/>
      <w:smallCaps/>
      <w:sz w:val="22"/>
    </w:rPr>
  </w:style>
  <w:style w:type="paragraph" w:styleId="TOC3">
    <w:name w:val="toc 3"/>
    <w:basedOn w:val="Normal"/>
    <w:next w:val="Normal"/>
    <w:autoRedefine/>
    <w:uiPriority w:val="39"/>
    <w:unhideWhenUsed/>
    <w:rsid w:val="00C97E14"/>
    <w:pPr>
      <w:ind w:left="480"/>
    </w:pPr>
    <w:rPr>
      <w:rFonts w:cstheme="minorHAnsi"/>
      <w:i/>
      <w:iCs/>
      <w:sz w:val="20"/>
    </w:rPr>
  </w:style>
  <w:style w:type="paragraph" w:styleId="TOC4">
    <w:name w:val="toc 4"/>
    <w:basedOn w:val="Normal"/>
    <w:next w:val="Normal"/>
    <w:autoRedefine/>
    <w:uiPriority w:val="39"/>
    <w:unhideWhenUsed/>
    <w:rsid w:val="00917BDC"/>
    <w:pPr>
      <w:ind w:left="720"/>
    </w:pPr>
    <w:rPr>
      <w:rFonts w:cstheme="minorHAnsi"/>
      <w:sz w:val="18"/>
      <w:szCs w:val="21"/>
    </w:rPr>
  </w:style>
  <w:style w:type="paragraph" w:styleId="TOC5">
    <w:name w:val="toc 5"/>
    <w:basedOn w:val="Normal"/>
    <w:next w:val="Normal"/>
    <w:autoRedefine/>
    <w:uiPriority w:val="39"/>
    <w:unhideWhenUsed/>
    <w:rsid w:val="00917BDC"/>
    <w:pPr>
      <w:ind w:left="960"/>
    </w:pPr>
    <w:rPr>
      <w:rFonts w:cstheme="minorHAnsi"/>
      <w:sz w:val="18"/>
      <w:szCs w:val="21"/>
    </w:rPr>
  </w:style>
  <w:style w:type="paragraph" w:styleId="TOC6">
    <w:name w:val="toc 6"/>
    <w:basedOn w:val="Normal"/>
    <w:next w:val="Normal"/>
    <w:autoRedefine/>
    <w:uiPriority w:val="39"/>
    <w:unhideWhenUsed/>
    <w:rsid w:val="00917BDC"/>
    <w:pPr>
      <w:ind w:left="1200"/>
    </w:pPr>
    <w:rPr>
      <w:rFonts w:cstheme="minorHAnsi"/>
      <w:sz w:val="18"/>
      <w:szCs w:val="21"/>
    </w:rPr>
  </w:style>
  <w:style w:type="paragraph" w:styleId="TOC7">
    <w:name w:val="toc 7"/>
    <w:basedOn w:val="Normal"/>
    <w:next w:val="Normal"/>
    <w:autoRedefine/>
    <w:uiPriority w:val="39"/>
    <w:unhideWhenUsed/>
    <w:rsid w:val="00917BDC"/>
    <w:pPr>
      <w:ind w:left="1440"/>
    </w:pPr>
    <w:rPr>
      <w:rFonts w:cstheme="minorHAnsi"/>
      <w:sz w:val="18"/>
      <w:szCs w:val="21"/>
    </w:rPr>
  </w:style>
  <w:style w:type="paragraph" w:styleId="TOC8">
    <w:name w:val="toc 8"/>
    <w:basedOn w:val="Normal"/>
    <w:next w:val="Normal"/>
    <w:autoRedefine/>
    <w:uiPriority w:val="39"/>
    <w:unhideWhenUsed/>
    <w:rsid w:val="00917BDC"/>
    <w:pPr>
      <w:ind w:left="1680"/>
    </w:pPr>
    <w:rPr>
      <w:rFonts w:cstheme="minorHAnsi"/>
      <w:sz w:val="18"/>
      <w:szCs w:val="21"/>
    </w:rPr>
  </w:style>
  <w:style w:type="paragraph" w:styleId="TOC9">
    <w:name w:val="toc 9"/>
    <w:basedOn w:val="Normal"/>
    <w:next w:val="Normal"/>
    <w:autoRedefine/>
    <w:uiPriority w:val="39"/>
    <w:unhideWhenUsed/>
    <w:rsid w:val="00917BDC"/>
    <w:pPr>
      <w:ind w:left="1920"/>
    </w:pPr>
    <w:rPr>
      <w:rFonts w:cstheme="minorHAnsi"/>
      <w:sz w:val="18"/>
      <w:szCs w:val="21"/>
    </w:rPr>
  </w:style>
  <w:style w:type="character" w:customStyle="1" w:styleId="Heading1Char">
    <w:name w:val="Heading 1 Char"/>
    <w:basedOn w:val="DefaultParagraphFont"/>
    <w:link w:val="Heading1"/>
    <w:uiPriority w:val="9"/>
    <w:rsid w:val="00917BDC"/>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917BDC"/>
    <w:pPr>
      <w:spacing w:before="480" w:line="276" w:lineRule="auto"/>
      <w:outlineLvl w:val="9"/>
    </w:pPr>
    <w:rPr>
      <w:b/>
      <w:bCs/>
      <w:sz w:val="28"/>
      <w:szCs w:val="28"/>
      <w:lang w:val="en-US"/>
    </w:rPr>
  </w:style>
  <w:style w:type="character" w:styleId="Hyperlink">
    <w:name w:val="Hyperlink"/>
    <w:basedOn w:val="DefaultParagraphFont"/>
    <w:uiPriority w:val="99"/>
    <w:unhideWhenUsed/>
    <w:rsid w:val="00917BDC"/>
    <w:rPr>
      <w:color w:val="0563C1" w:themeColor="hyperlink"/>
      <w:u w:val="single"/>
    </w:rPr>
  </w:style>
  <w:style w:type="paragraph" w:styleId="ListParagraph">
    <w:name w:val="List Paragraph"/>
    <w:basedOn w:val="Normal"/>
    <w:uiPriority w:val="34"/>
    <w:qFormat/>
    <w:rsid w:val="006F3A50"/>
    <w:pPr>
      <w:ind w:left="720"/>
      <w:contextualSpacing/>
    </w:pPr>
  </w:style>
  <w:style w:type="paragraph" w:customStyle="1" w:styleId="EndNoteBibliographyTitle">
    <w:name w:val="EndNote Bibliography Title"/>
    <w:basedOn w:val="Normal"/>
    <w:link w:val="EndNoteBibliographyTitleChar"/>
    <w:rsid w:val="0033347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3347A"/>
    <w:rPr>
      <w:rFonts w:ascii="Calibri" w:hAnsi="Calibri" w:cs="Calibri"/>
    </w:rPr>
  </w:style>
  <w:style w:type="paragraph" w:customStyle="1" w:styleId="EndNoteBibliography">
    <w:name w:val="EndNote Bibliography"/>
    <w:basedOn w:val="Normal"/>
    <w:link w:val="EndNoteBibliographyChar"/>
    <w:rsid w:val="0033347A"/>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33347A"/>
    <w:rPr>
      <w:rFonts w:ascii="Calibri" w:hAnsi="Calibri" w:cs="Calibri"/>
    </w:rPr>
  </w:style>
  <w:style w:type="paragraph" w:customStyle="1" w:styleId="EndNoteCategoryHeading">
    <w:name w:val="EndNote Category Heading"/>
    <w:basedOn w:val="Normal"/>
    <w:link w:val="EndNoteCategoryHeadingChar"/>
    <w:rsid w:val="00AD09A6"/>
    <w:pPr>
      <w:spacing w:before="120" w:after="120"/>
    </w:pPr>
    <w:rPr>
      <w:b/>
      <w:lang w:val="en-US"/>
    </w:rPr>
  </w:style>
  <w:style w:type="character" w:customStyle="1" w:styleId="EndNoteCategoryHeadingChar">
    <w:name w:val="EndNote Category Heading Char"/>
    <w:basedOn w:val="DefaultParagraphFont"/>
    <w:link w:val="EndNoteCategoryHeading"/>
    <w:rsid w:val="00AD09A6"/>
    <w:rPr>
      <w:b/>
    </w:rPr>
  </w:style>
  <w:style w:type="character" w:styleId="UnresolvedMention">
    <w:name w:val="Unresolved Mention"/>
    <w:basedOn w:val="DefaultParagraphFont"/>
    <w:uiPriority w:val="99"/>
    <w:semiHidden/>
    <w:unhideWhenUsed/>
    <w:rsid w:val="00AD09A6"/>
    <w:rPr>
      <w:color w:val="605E5C"/>
      <w:shd w:val="clear" w:color="auto" w:fill="E1DFDD"/>
    </w:rPr>
  </w:style>
  <w:style w:type="table" w:styleId="TableGrid">
    <w:name w:val="Table Grid"/>
    <w:basedOn w:val="TableNormal"/>
    <w:uiPriority w:val="39"/>
    <w:rsid w:val="007E1A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1ACF"/>
    <w:pPr>
      <w:spacing w:after="200"/>
    </w:pPr>
    <w:rPr>
      <w:i/>
      <w:iCs/>
      <w:color w:val="44546A" w:themeColor="text2"/>
      <w:sz w:val="18"/>
      <w:szCs w:val="18"/>
    </w:rPr>
  </w:style>
  <w:style w:type="character" w:customStyle="1" w:styleId="Heading2Char">
    <w:name w:val="Heading 2 Char"/>
    <w:basedOn w:val="DefaultParagraphFont"/>
    <w:link w:val="Heading2"/>
    <w:uiPriority w:val="9"/>
    <w:rsid w:val="002E15D5"/>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A34544"/>
    <w:rPr>
      <w:rFonts w:asciiTheme="majorHAnsi" w:eastAsiaTheme="majorEastAsia" w:hAnsiTheme="majorHAnsi" w:cstheme="majorBidi"/>
      <w:color w:val="1F3763" w:themeColor="accent1" w:themeShade="7F"/>
      <w:lang w:val="en-GB"/>
    </w:rPr>
  </w:style>
  <w:style w:type="paragraph" w:styleId="NormalWeb">
    <w:name w:val="Normal (Web)"/>
    <w:basedOn w:val="Normal"/>
    <w:uiPriority w:val="99"/>
    <w:semiHidden/>
    <w:unhideWhenUsed/>
    <w:rsid w:val="00B201C7"/>
    <w:pPr>
      <w:spacing w:before="100" w:beforeAutospacing="1" w:after="100" w:afterAutospacing="1"/>
    </w:pPr>
    <w:rPr>
      <w:rFonts w:ascii="Times New Roman" w:eastAsia="Times New Roman" w:hAnsi="Times New Roman" w:cs="Times New Roman"/>
      <w:lang w:val="en-US"/>
    </w:rPr>
  </w:style>
  <w:style w:type="paragraph" w:styleId="Header">
    <w:name w:val="header"/>
    <w:basedOn w:val="Normal"/>
    <w:link w:val="HeaderChar"/>
    <w:uiPriority w:val="99"/>
    <w:unhideWhenUsed/>
    <w:rsid w:val="00B118AC"/>
    <w:pPr>
      <w:tabs>
        <w:tab w:val="center" w:pos="4680"/>
        <w:tab w:val="right" w:pos="9360"/>
      </w:tabs>
    </w:pPr>
  </w:style>
  <w:style w:type="character" w:customStyle="1" w:styleId="HeaderChar">
    <w:name w:val="Header Char"/>
    <w:basedOn w:val="DefaultParagraphFont"/>
    <w:link w:val="Header"/>
    <w:uiPriority w:val="99"/>
    <w:rsid w:val="00B118AC"/>
    <w:rPr>
      <w:lang w:val="en-GB"/>
    </w:rPr>
  </w:style>
  <w:style w:type="paragraph" w:styleId="Footer">
    <w:name w:val="footer"/>
    <w:basedOn w:val="Normal"/>
    <w:link w:val="FooterChar"/>
    <w:uiPriority w:val="99"/>
    <w:unhideWhenUsed/>
    <w:rsid w:val="00B118AC"/>
    <w:pPr>
      <w:tabs>
        <w:tab w:val="center" w:pos="4680"/>
        <w:tab w:val="right" w:pos="9360"/>
      </w:tabs>
    </w:pPr>
  </w:style>
  <w:style w:type="character" w:customStyle="1" w:styleId="FooterChar">
    <w:name w:val="Footer Char"/>
    <w:basedOn w:val="DefaultParagraphFont"/>
    <w:link w:val="Footer"/>
    <w:uiPriority w:val="99"/>
    <w:rsid w:val="00B118AC"/>
    <w:rPr>
      <w:lang w:val="en-GB"/>
    </w:rPr>
  </w:style>
  <w:style w:type="character" w:styleId="PageNumber">
    <w:name w:val="page number"/>
    <w:basedOn w:val="DefaultParagraphFont"/>
    <w:uiPriority w:val="99"/>
    <w:semiHidden/>
    <w:unhideWhenUsed/>
    <w:rsid w:val="00B118AC"/>
  </w:style>
  <w:style w:type="paragraph" w:styleId="HTMLPreformatted">
    <w:name w:val="HTML Preformatted"/>
    <w:basedOn w:val="Normal"/>
    <w:link w:val="HTMLPreformattedChar"/>
    <w:uiPriority w:val="99"/>
    <w:semiHidden/>
    <w:unhideWhenUsed/>
    <w:rsid w:val="002040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0401A"/>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D72084"/>
    <w:rPr>
      <w:rFonts w:asciiTheme="majorHAnsi" w:eastAsiaTheme="majorEastAsia" w:hAnsiTheme="majorHAnsi" w:cstheme="majorBidi"/>
      <w:i/>
      <w:iCs/>
      <w:color w:val="2F5496" w:themeColor="accent1" w:themeShade="BF"/>
      <w:lang w:val="en-GB"/>
    </w:rPr>
  </w:style>
  <w:style w:type="character" w:styleId="PlaceholderText">
    <w:name w:val="Placeholder Text"/>
    <w:basedOn w:val="DefaultParagraphFont"/>
    <w:uiPriority w:val="99"/>
    <w:semiHidden/>
    <w:rsid w:val="008C1FCB"/>
    <w:rPr>
      <w:color w:val="808080"/>
    </w:rPr>
  </w:style>
  <w:style w:type="table" w:styleId="TableGridLight">
    <w:name w:val="Grid Table Light"/>
    <w:basedOn w:val="TableNormal"/>
    <w:uiPriority w:val="40"/>
    <w:rsid w:val="00A1506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1506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1506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2727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727B"/>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82727B"/>
    <w:rPr>
      <w:sz w:val="16"/>
      <w:szCs w:val="16"/>
    </w:rPr>
  </w:style>
  <w:style w:type="paragraph" w:styleId="CommentText">
    <w:name w:val="annotation text"/>
    <w:basedOn w:val="Normal"/>
    <w:link w:val="CommentTextChar"/>
    <w:uiPriority w:val="99"/>
    <w:semiHidden/>
    <w:unhideWhenUsed/>
    <w:rsid w:val="0082727B"/>
    <w:rPr>
      <w:sz w:val="20"/>
      <w:szCs w:val="20"/>
    </w:rPr>
  </w:style>
  <w:style w:type="character" w:customStyle="1" w:styleId="CommentTextChar">
    <w:name w:val="Comment Text Char"/>
    <w:basedOn w:val="DefaultParagraphFont"/>
    <w:link w:val="CommentText"/>
    <w:uiPriority w:val="99"/>
    <w:semiHidden/>
    <w:rsid w:val="0082727B"/>
    <w:rPr>
      <w:sz w:val="20"/>
      <w:szCs w:val="20"/>
      <w:lang w:val="en-GB"/>
    </w:rPr>
  </w:style>
  <w:style w:type="paragraph" w:styleId="CommentSubject">
    <w:name w:val="annotation subject"/>
    <w:basedOn w:val="CommentText"/>
    <w:next w:val="CommentText"/>
    <w:link w:val="CommentSubjectChar"/>
    <w:uiPriority w:val="99"/>
    <w:semiHidden/>
    <w:unhideWhenUsed/>
    <w:rsid w:val="0082727B"/>
    <w:rPr>
      <w:b/>
      <w:bCs/>
    </w:rPr>
  </w:style>
  <w:style w:type="character" w:customStyle="1" w:styleId="CommentSubjectChar">
    <w:name w:val="Comment Subject Char"/>
    <w:basedOn w:val="CommentTextChar"/>
    <w:link w:val="CommentSubject"/>
    <w:uiPriority w:val="99"/>
    <w:semiHidden/>
    <w:rsid w:val="0082727B"/>
    <w:rPr>
      <w:b/>
      <w:bCs/>
      <w:sz w:val="20"/>
      <w:szCs w:val="20"/>
      <w:lang w:val="en-GB"/>
    </w:rPr>
  </w:style>
  <w:style w:type="character" w:customStyle="1" w:styleId="Heading5Char">
    <w:name w:val="Heading 5 Char"/>
    <w:basedOn w:val="DefaultParagraphFont"/>
    <w:link w:val="Heading5"/>
    <w:uiPriority w:val="9"/>
    <w:semiHidden/>
    <w:rsid w:val="00390598"/>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390598"/>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390598"/>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3905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390598"/>
    <w:rPr>
      <w:rFonts w:asciiTheme="majorHAnsi" w:eastAsiaTheme="majorEastAsia" w:hAnsiTheme="majorHAnsi" w:cstheme="majorBidi"/>
      <w:i/>
      <w:iCs/>
      <w:color w:val="272727" w:themeColor="text1" w:themeTint="D8"/>
      <w:sz w:val="21"/>
      <w:szCs w:val="21"/>
      <w:lang w:val="en-GB"/>
    </w:rPr>
  </w:style>
  <w:style w:type="paragraph" w:styleId="TableofFigures">
    <w:name w:val="table of figures"/>
    <w:basedOn w:val="Normal"/>
    <w:next w:val="Normal"/>
    <w:uiPriority w:val="99"/>
    <w:unhideWhenUsed/>
    <w:rsid w:val="002E7080"/>
    <w:pPr>
      <w:ind w:left="480" w:hanging="480"/>
    </w:pPr>
    <w:rPr>
      <w:rFonts w:cstheme="minorHAnsi"/>
      <w:b/>
      <w:bCs/>
      <w:sz w:val="20"/>
    </w:rPr>
  </w:style>
  <w:style w:type="table" w:styleId="PlainTable4">
    <w:name w:val="Plain Table 4"/>
    <w:basedOn w:val="TableNormal"/>
    <w:uiPriority w:val="44"/>
    <w:rsid w:val="0067517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7517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7517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67517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675173"/>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3">
    <w:name w:val="Plain Table 3"/>
    <w:basedOn w:val="TableNormal"/>
    <w:uiPriority w:val="43"/>
    <w:rsid w:val="0067517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67517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FollowedHyperlink">
    <w:name w:val="FollowedHyperlink"/>
    <w:basedOn w:val="DefaultParagraphFont"/>
    <w:uiPriority w:val="99"/>
    <w:semiHidden/>
    <w:unhideWhenUsed/>
    <w:rsid w:val="00C86AF8"/>
    <w:rPr>
      <w:color w:val="954F72" w:themeColor="followedHyperlink"/>
      <w:u w:val="single"/>
    </w:rPr>
  </w:style>
  <w:style w:type="character" w:customStyle="1" w:styleId="comment">
    <w:name w:val="comment"/>
    <w:basedOn w:val="DefaultParagraphFont"/>
    <w:rsid w:val="000E6506"/>
  </w:style>
  <w:style w:type="character" w:customStyle="1" w:styleId="keyword">
    <w:name w:val="keyword"/>
    <w:basedOn w:val="DefaultParagraphFont"/>
    <w:rsid w:val="000E65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96825">
      <w:bodyDiv w:val="1"/>
      <w:marLeft w:val="0"/>
      <w:marRight w:val="0"/>
      <w:marTop w:val="0"/>
      <w:marBottom w:val="0"/>
      <w:divBdr>
        <w:top w:val="none" w:sz="0" w:space="0" w:color="auto"/>
        <w:left w:val="none" w:sz="0" w:space="0" w:color="auto"/>
        <w:bottom w:val="none" w:sz="0" w:space="0" w:color="auto"/>
        <w:right w:val="none" w:sz="0" w:space="0" w:color="auto"/>
      </w:divBdr>
      <w:divsChild>
        <w:div w:id="1157109234">
          <w:marLeft w:val="0"/>
          <w:marRight w:val="0"/>
          <w:marTop w:val="0"/>
          <w:marBottom w:val="0"/>
          <w:divBdr>
            <w:top w:val="none" w:sz="0" w:space="0" w:color="auto"/>
            <w:left w:val="none" w:sz="0" w:space="0" w:color="auto"/>
            <w:bottom w:val="none" w:sz="0" w:space="0" w:color="auto"/>
            <w:right w:val="none" w:sz="0" w:space="0" w:color="auto"/>
          </w:divBdr>
          <w:divsChild>
            <w:div w:id="317343093">
              <w:marLeft w:val="0"/>
              <w:marRight w:val="0"/>
              <w:marTop w:val="0"/>
              <w:marBottom w:val="0"/>
              <w:divBdr>
                <w:top w:val="none" w:sz="0" w:space="0" w:color="auto"/>
                <w:left w:val="none" w:sz="0" w:space="0" w:color="auto"/>
                <w:bottom w:val="none" w:sz="0" w:space="0" w:color="auto"/>
                <w:right w:val="none" w:sz="0" w:space="0" w:color="auto"/>
              </w:divBdr>
              <w:divsChild>
                <w:div w:id="495075343">
                  <w:marLeft w:val="0"/>
                  <w:marRight w:val="0"/>
                  <w:marTop w:val="0"/>
                  <w:marBottom w:val="0"/>
                  <w:divBdr>
                    <w:top w:val="none" w:sz="0" w:space="0" w:color="auto"/>
                    <w:left w:val="none" w:sz="0" w:space="0" w:color="auto"/>
                    <w:bottom w:val="none" w:sz="0" w:space="0" w:color="auto"/>
                    <w:right w:val="none" w:sz="0" w:space="0" w:color="auto"/>
                  </w:divBdr>
                  <w:divsChild>
                    <w:div w:id="1413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03934">
      <w:bodyDiv w:val="1"/>
      <w:marLeft w:val="0"/>
      <w:marRight w:val="0"/>
      <w:marTop w:val="0"/>
      <w:marBottom w:val="0"/>
      <w:divBdr>
        <w:top w:val="none" w:sz="0" w:space="0" w:color="auto"/>
        <w:left w:val="none" w:sz="0" w:space="0" w:color="auto"/>
        <w:bottom w:val="none" w:sz="0" w:space="0" w:color="auto"/>
        <w:right w:val="none" w:sz="0" w:space="0" w:color="auto"/>
      </w:divBdr>
      <w:divsChild>
        <w:div w:id="1177187326">
          <w:marLeft w:val="0"/>
          <w:marRight w:val="0"/>
          <w:marTop w:val="0"/>
          <w:marBottom w:val="0"/>
          <w:divBdr>
            <w:top w:val="none" w:sz="0" w:space="0" w:color="auto"/>
            <w:left w:val="none" w:sz="0" w:space="0" w:color="auto"/>
            <w:bottom w:val="none" w:sz="0" w:space="0" w:color="auto"/>
            <w:right w:val="none" w:sz="0" w:space="0" w:color="auto"/>
          </w:divBdr>
          <w:divsChild>
            <w:div w:id="2028166723">
              <w:marLeft w:val="0"/>
              <w:marRight w:val="0"/>
              <w:marTop w:val="0"/>
              <w:marBottom w:val="0"/>
              <w:divBdr>
                <w:top w:val="none" w:sz="0" w:space="0" w:color="auto"/>
                <w:left w:val="none" w:sz="0" w:space="0" w:color="auto"/>
                <w:bottom w:val="none" w:sz="0" w:space="0" w:color="auto"/>
                <w:right w:val="none" w:sz="0" w:space="0" w:color="auto"/>
              </w:divBdr>
              <w:divsChild>
                <w:div w:id="21085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30772">
      <w:bodyDiv w:val="1"/>
      <w:marLeft w:val="0"/>
      <w:marRight w:val="0"/>
      <w:marTop w:val="0"/>
      <w:marBottom w:val="0"/>
      <w:divBdr>
        <w:top w:val="none" w:sz="0" w:space="0" w:color="auto"/>
        <w:left w:val="none" w:sz="0" w:space="0" w:color="auto"/>
        <w:bottom w:val="none" w:sz="0" w:space="0" w:color="auto"/>
        <w:right w:val="none" w:sz="0" w:space="0" w:color="auto"/>
      </w:divBdr>
      <w:divsChild>
        <w:div w:id="1342204225">
          <w:marLeft w:val="0"/>
          <w:marRight w:val="0"/>
          <w:marTop w:val="0"/>
          <w:marBottom w:val="0"/>
          <w:divBdr>
            <w:top w:val="none" w:sz="0" w:space="0" w:color="auto"/>
            <w:left w:val="none" w:sz="0" w:space="0" w:color="auto"/>
            <w:bottom w:val="none" w:sz="0" w:space="0" w:color="auto"/>
            <w:right w:val="none" w:sz="0" w:space="0" w:color="auto"/>
          </w:divBdr>
          <w:divsChild>
            <w:div w:id="829559251">
              <w:marLeft w:val="0"/>
              <w:marRight w:val="0"/>
              <w:marTop w:val="0"/>
              <w:marBottom w:val="0"/>
              <w:divBdr>
                <w:top w:val="none" w:sz="0" w:space="0" w:color="auto"/>
                <w:left w:val="none" w:sz="0" w:space="0" w:color="auto"/>
                <w:bottom w:val="none" w:sz="0" w:space="0" w:color="auto"/>
                <w:right w:val="none" w:sz="0" w:space="0" w:color="auto"/>
              </w:divBdr>
              <w:divsChild>
                <w:div w:id="1405302192">
                  <w:marLeft w:val="0"/>
                  <w:marRight w:val="0"/>
                  <w:marTop w:val="0"/>
                  <w:marBottom w:val="0"/>
                  <w:divBdr>
                    <w:top w:val="none" w:sz="0" w:space="0" w:color="auto"/>
                    <w:left w:val="none" w:sz="0" w:space="0" w:color="auto"/>
                    <w:bottom w:val="none" w:sz="0" w:space="0" w:color="auto"/>
                    <w:right w:val="none" w:sz="0" w:space="0" w:color="auto"/>
                  </w:divBdr>
                  <w:divsChild>
                    <w:div w:id="186759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02944">
      <w:bodyDiv w:val="1"/>
      <w:marLeft w:val="0"/>
      <w:marRight w:val="0"/>
      <w:marTop w:val="0"/>
      <w:marBottom w:val="0"/>
      <w:divBdr>
        <w:top w:val="none" w:sz="0" w:space="0" w:color="auto"/>
        <w:left w:val="none" w:sz="0" w:space="0" w:color="auto"/>
        <w:bottom w:val="none" w:sz="0" w:space="0" w:color="auto"/>
        <w:right w:val="none" w:sz="0" w:space="0" w:color="auto"/>
      </w:divBdr>
    </w:div>
    <w:div w:id="194081298">
      <w:bodyDiv w:val="1"/>
      <w:marLeft w:val="0"/>
      <w:marRight w:val="0"/>
      <w:marTop w:val="0"/>
      <w:marBottom w:val="0"/>
      <w:divBdr>
        <w:top w:val="none" w:sz="0" w:space="0" w:color="auto"/>
        <w:left w:val="none" w:sz="0" w:space="0" w:color="auto"/>
        <w:bottom w:val="none" w:sz="0" w:space="0" w:color="auto"/>
        <w:right w:val="none" w:sz="0" w:space="0" w:color="auto"/>
      </w:divBdr>
      <w:divsChild>
        <w:div w:id="478034394">
          <w:marLeft w:val="0"/>
          <w:marRight w:val="0"/>
          <w:marTop w:val="0"/>
          <w:marBottom w:val="0"/>
          <w:divBdr>
            <w:top w:val="none" w:sz="0" w:space="0" w:color="auto"/>
            <w:left w:val="none" w:sz="0" w:space="0" w:color="auto"/>
            <w:bottom w:val="none" w:sz="0" w:space="0" w:color="auto"/>
            <w:right w:val="none" w:sz="0" w:space="0" w:color="auto"/>
          </w:divBdr>
          <w:divsChild>
            <w:div w:id="2144497699">
              <w:marLeft w:val="0"/>
              <w:marRight w:val="0"/>
              <w:marTop w:val="0"/>
              <w:marBottom w:val="0"/>
              <w:divBdr>
                <w:top w:val="none" w:sz="0" w:space="0" w:color="auto"/>
                <w:left w:val="none" w:sz="0" w:space="0" w:color="auto"/>
                <w:bottom w:val="none" w:sz="0" w:space="0" w:color="auto"/>
                <w:right w:val="none" w:sz="0" w:space="0" w:color="auto"/>
              </w:divBdr>
              <w:divsChild>
                <w:div w:id="65464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3727">
      <w:bodyDiv w:val="1"/>
      <w:marLeft w:val="0"/>
      <w:marRight w:val="0"/>
      <w:marTop w:val="0"/>
      <w:marBottom w:val="0"/>
      <w:divBdr>
        <w:top w:val="none" w:sz="0" w:space="0" w:color="auto"/>
        <w:left w:val="none" w:sz="0" w:space="0" w:color="auto"/>
        <w:bottom w:val="none" w:sz="0" w:space="0" w:color="auto"/>
        <w:right w:val="none" w:sz="0" w:space="0" w:color="auto"/>
      </w:divBdr>
      <w:divsChild>
        <w:div w:id="672101339">
          <w:marLeft w:val="0"/>
          <w:marRight w:val="0"/>
          <w:marTop w:val="0"/>
          <w:marBottom w:val="0"/>
          <w:divBdr>
            <w:top w:val="none" w:sz="0" w:space="0" w:color="auto"/>
            <w:left w:val="none" w:sz="0" w:space="0" w:color="auto"/>
            <w:bottom w:val="none" w:sz="0" w:space="0" w:color="auto"/>
            <w:right w:val="none" w:sz="0" w:space="0" w:color="auto"/>
          </w:divBdr>
          <w:divsChild>
            <w:div w:id="506212252">
              <w:marLeft w:val="0"/>
              <w:marRight w:val="0"/>
              <w:marTop w:val="0"/>
              <w:marBottom w:val="0"/>
              <w:divBdr>
                <w:top w:val="none" w:sz="0" w:space="0" w:color="auto"/>
                <w:left w:val="none" w:sz="0" w:space="0" w:color="auto"/>
                <w:bottom w:val="none" w:sz="0" w:space="0" w:color="auto"/>
                <w:right w:val="none" w:sz="0" w:space="0" w:color="auto"/>
              </w:divBdr>
              <w:divsChild>
                <w:div w:id="1634168544">
                  <w:marLeft w:val="0"/>
                  <w:marRight w:val="0"/>
                  <w:marTop w:val="0"/>
                  <w:marBottom w:val="0"/>
                  <w:divBdr>
                    <w:top w:val="none" w:sz="0" w:space="0" w:color="auto"/>
                    <w:left w:val="none" w:sz="0" w:space="0" w:color="auto"/>
                    <w:bottom w:val="none" w:sz="0" w:space="0" w:color="auto"/>
                    <w:right w:val="none" w:sz="0" w:space="0" w:color="auto"/>
                  </w:divBdr>
                </w:div>
              </w:divsChild>
            </w:div>
            <w:div w:id="697776296">
              <w:marLeft w:val="0"/>
              <w:marRight w:val="0"/>
              <w:marTop w:val="0"/>
              <w:marBottom w:val="0"/>
              <w:divBdr>
                <w:top w:val="none" w:sz="0" w:space="0" w:color="auto"/>
                <w:left w:val="none" w:sz="0" w:space="0" w:color="auto"/>
                <w:bottom w:val="none" w:sz="0" w:space="0" w:color="auto"/>
                <w:right w:val="none" w:sz="0" w:space="0" w:color="auto"/>
              </w:divBdr>
              <w:divsChild>
                <w:div w:id="1101342754">
                  <w:marLeft w:val="0"/>
                  <w:marRight w:val="0"/>
                  <w:marTop w:val="0"/>
                  <w:marBottom w:val="0"/>
                  <w:divBdr>
                    <w:top w:val="none" w:sz="0" w:space="0" w:color="auto"/>
                    <w:left w:val="none" w:sz="0" w:space="0" w:color="auto"/>
                    <w:bottom w:val="none" w:sz="0" w:space="0" w:color="auto"/>
                    <w:right w:val="none" w:sz="0" w:space="0" w:color="auto"/>
                  </w:divBdr>
                </w:div>
              </w:divsChild>
            </w:div>
            <w:div w:id="832067296">
              <w:marLeft w:val="0"/>
              <w:marRight w:val="0"/>
              <w:marTop w:val="0"/>
              <w:marBottom w:val="0"/>
              <w:divBdr>
                <w:top w:val="none" w:sz="0" w:space="0" w:color="auto"/>
                <w:left w:val="none" w:sz="0" w:space="0" w:color="auto"/>
                <w:bottom w:val="none" w:sz="0" w:space="0" w:color="auto"/>
                <w:right w:val="none" w:sz="0" w:space="0" w:color="auto"/>
              </w:divBdr>
              <w:divsChild>
                <w:div w:id="539974267">
                  <w:marLeft w:val="0"/>
                  <w:marRight w:val="0"/>
                  <w:marTop w:val="0"/>
                  <w:marBottom w:val="0"/>
                  <w:divBdr>
                    <w:top w:val="none" w:sz="0" w:space="0" w:color="auto"/>
                    <w:left w:val="none" w:sz="0" w:space="0" w:color="auto"/>
                    <w:bottom w:val="none" w:sz="0" w:space="0" w:color="auto"/>
                    <w:right w:val="none" w:sz="0" w:space="0" w:color="auto"/>
                  </w:divBdr>
                </w:div>
              </w:divsChild>
            </w:div>
            <w:div w:id="1088694370">
              <w:marLeft w:val="0"/>
              <w:marRight w:val="0"/>
              <w:marTop w:val="0"/>
              <w:marBottom w:val="0"/>
              <w:divBdr>
                <w:top w:val="none" w:sz="0" w:space="0" w:color="auto"/>
                <w:left w:val="none" w:sz="0" w:space="0" w:color="auto"/>
                <w:bottom w:val="none" w:sz="0" w:space="0" w:color="auto"/>
                <w:right w:val="none" w:sz="0" w:space="0" w:color="auto"/>
              </w:divBdr>
              <w:divsChild>
                <w:div w:id="21897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756559">
          <w:marLeft w:val="0"/>
          <w:marRight w:val="0"/>
          <w:marTop w:val="0"/>
          <w:marBottom w:val="0"/>
          <w:divBdr>
            <w:top w:val="none" w:sz="0" w:space="0" w:color="auto"/>
            <w:left w:val="none" w:sz="0" w:space="0" w:color="auto"/>
            <w:bottom w:val="none" w:sz="0" w:space="0" w:color="auto"/>
            <w:right w:val="none" w:sz="0" w:space="0" w:color="auto"/>
          </w:divBdr>
          <w:divsChild>
            <w:div w:id="404108776">
              <w:marLeft w:val="0"/>
              <w:marRight w:val="0"/>
              <w:marTop w:val="0"/>
              <w:marBottom w:val="0"/>
              <w:divBdr>
                <w:top w:val="none" w:sz="0" w:space="0" w:color="auto"/>
                <w:left w:val="none" w:sz="0" w:space="0" w:color="auto"/>
                <w:bottom w:val="none" w:sz="0" w:space="0" w:color="auto"/>
                <w:right w:val="none" w:sz="0" w:space="0" w:color="auto"/>
              </w:divBdr>
              <w:divsChild>
                <w:div w:id="10103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987220">
          <w:marLeft w:val="0"/>
          <w:marRight w:val="0"/>
          <w:marTop w:val="0"/>
          <w:marBottom w:val="0"/>
          <w:divBdr>
            <w:top w:val="none" w:sz="0" w:space="0" w:color="auto"/>
            <w:left w:val="none" w:sz="0" w:space="0" w:color="auto"/>
            <w:bottom w:val="none" w:sz="0" w:space="0" w:color="auto"/>
            <w:right w:val="none" w:sz="0" w:space="0" w:color="auto"/>
          </w:divBdr>
          <w:divsChild>
            <w:div w:id="538468948">
              <w:marLeft w:val="0"/>
              <w:marRight w:val="0"/>
              <w:marTop w:val="0"/>
              <w:marBottom w:val="0"/>
              <w:divBdr>
                <w:top w:val="none" w:sz="0" w:space="0" w:color="auto"/>
                <w:left w:val="none" w:sz="0" w:space="0" w:color="auto"/>
                <w:bottom w:val="none" w:sz="0" w:space="0" w:color="auto"/>
                <w:right w:val="none" w:sz="0" w:space="0" w:color="auto"/>
              </w:divBdr>
              <w:divsChild>
                <w:div w:id="95100093">
                  <w:marLeft w:val="0"/>
                  <w:marRight w:val="0"/>
                  <w:marTop w:val="0"/>
                  <w:marBottom w:val="0"/>
                  <w:divBdr>
                    <w:top w:val="none" w:sz="0" w:space="0" w:color="auto"/>
                    <w:left w:val="none" w:sz="0" w:space="0" w:color="auto"/>
                    <w:bottom w:val="none" w:sz="0" w:space="0" w:color="auto"/>
                    <w:right w:val="none" w:sz="0" w:space="0" w:color="auto"/>
                  </w:divBdr>
                </w:div>
                <w:div w:id="1907915167">
                  <w:marLeft w:val="0"/>
                  <w:marRight w:val="0"/>
                  <w:marTop w:val="0"/>
                  <w:marBottom w:val="0"/>
                  <w:divBdr>
                    <w:top w:val="none" w:sz="0" w:space="0" w:color="auto"/>
                    <w:left w:val="none" w:sz="0" w:space="0" w:color="auto"/>
                    <w:bottom w:val="none" w:sz="0" w:space="0" w:color="auto"/>
                    <w:right w:val="none" w:sz="0" w:space="0" w:color="auto"/>
                  </w:divBdr>
                </w:div>
              </w:divsChild>
            </w:div>
            <w:div w:id="964122733">
              <w:marLeft w:val="0"/>
              <w:marRight w:val="0"/>
              <w:marTop w:val="0"/>
              <w:marBottom w:val="0"/>
              <w:divBdr>
                <w:top w:val="none" w:sz="0" w:space="0" w:color="auto"/>
                <w:left w:val="none" w:sz="0" w:space="0" w:color="auto"/>
                <w:bottom w:val="none" w:sz="0" w:space="0" w:color="auto"/>
                <w:right w:val="none" w:sz="0" w:space="0" w:color="auto"/>
              </w:divBdr>
              <w:divsChild>
                <w:div w:id="1637107919">
                  <w:marLeft w:val="0"/>
                  <w:marRight w:val="0"/>
                  <w:marTop w:val="0"/>
                  <w:marBottom w:val="0"/>
                  <w:divBdr>
                    <w:top w:val="none" w:sz="0" w:space="0" w:color="auto"/>
                    <w:left w:val="none" w:sz="0" w:space="0" w:color="auto"/>
                    <w:bottom w:val="none" w:sz="0" w:space="0" w:color="auto"/>
                    <w:right w:val="none" w:sz="0" w:space="0" w:color="auto"/>
                  </w:divBdr>
                </w:div>
                <w:div w:id="2123112850">
                  <w:marLeft w:val="0"/>
                  <w:marRight w:val="0"/>
                  <w:marTop w:val="0"/>
                  <w:marBottom w:val="0"/>
                  <w:divBdr>
                    <w:top w:val="none" w:sz="0" w:space="0" w:color="auto"/>
                    <w:left w:val="none" w:sz="0" w:space="0" w:color="auto"/>
                    <w:bottom w:val="none" w:sz="0" w:space="0" w:color="auto"/>
                    <w:right w:val="none" w:sz="0" w:space="0" w:color="auto"/>
                  </w:divBdr>
                </w:div>
              </w:divsChild>
            </w:div>
            <w:div w:id="1255817605">
              <w:marLeft w:val="0"/>
              <w:marRight w:val="0"/>
              <w:marTop w:val="0"/>
              <w:marBottom w:val="0"/>
              <w:divBdr>
                <w:top w:val="none" w:sz="0" w:space="0" w:color="auto"/>
                <w:left w:val="none" w:sz="0" w:space="0" w:color="auto"/>
                <w:bottom w:val="none" w:sz="0" w:space="0" w:color="auto"/>
                <w:right w:val="none" w:sz="0" w:space="0" w:color="auto"/>
              </w:divBdr>
              <w:divsChild>
                <w:div w:id="1425422772">
                  <w:marLeft w:val="0"/>
                  <w:marRight w:val="0"/>
                  <w:marTop w:val="0"/>
                  <w:marBottom w:val="0"/>
                  <w:divBdr>
                    <w:top w:val="none" w:sz="0" w:space="0" w:color="auto"/>
                    <w:left w:val="none" w:sz="0" w:space="0" w:color="auto"/>
                    <w:bottom w:val="none" w:sz="0" w:space="0" w:color="auto"/>
                    <w:right w:val="none" w:sz="0" w:space="0" w:color="auto"/>
                  </w:divBdr>
                </w:div>
                <w:div w:id="1465002009">
                  <w:marLeft w:val="0"/>
                  <w:marRight w:val="0"/>
                  <w:marTop w:val="0"/>
                  <w:marBottom w:val="0"/>
                  <w:divBdr>
                    <w:top w:val="none" w:sz="0" w:space="0" w:color="auto"/>
                    <w:left w:val="none" w:sz="0" w:space="0" w:color="auto"/>
                    <w:bottom w:val="none" w:sz="0" w:space="0" w:color="auto"/>
                    <w:right w:val="none" w:sz="0" w:space="0" w:color="auto"/>
                  </w:divBdr>
                </w:div>
              </w:divsChild>
            </w:div>
            <w:div w:id="1399942523">
              <w:marLeft w:val="0"/>
              <w:marRight w:val="0"/>
              <w:marTop w:val="0"/>
              <w:marBottom w:val="0"/>
              <w:divBdr>
                <w:top w:val="none" w:sz="0" w:space="0" w:color="auto"/>
                <w:left w:val="none" w:sz="0" w:space="0" w:color="auto"/>
                <w:bottom w:val="none" w:sz="0" w:space="0" w:color="auto"/>
                <w:right w:val="none" w:sz="0" w:space="0" w:color="auto"/>
              </w:divBdr>
              <w:divsChild>
                <w:div w:id="815147648">
                  <w:marLeft w:val="0"/>
                  <w:marRight w:val="0"/>
                  <w:marTop w:val="0"/>
                  <w:marBottom w:val="0"/>
                  <w:divBdr>
                    <w:top w:val="none" w:sz="0" w:space="0" w:color="auto"/>
                    <w:left w:val="none" w:sz="0" w:space="0" w:color="auto"/>
                    <w:bottom w:val="none" w:sz="0" w:space="0" w:color="auto"/>
                    <w:right w:val="none" w:sz="0" w:space="0" w:color="auto"/>
                  </w:divBdr>
                </w:div>
                <w:div w:id="1936673192">
                  <w:marLeft w:val="0"/>
                  <w:marRight w:val="0"/>
                  <w:marTop w:val="0"/>
                  <w:marBottom w:val="0"/>
                  <w:divBdr>
                    <w:top w:val="none" w:sz="0" w:space="0" w:color="auto"/>
                    <w:left w:val="none" w:sz="0" w:space="0" w:color="auto"/>
                    <w:bottom w:val="none" w:sz="0" w:space="0" w:color="auto"/>
                    <w:right w:val="none" w:sz="0" w:space="0" w:color="auto"/>
                  </w:divBdr>
                </w:div>
              </w:divsChild>
            </w:div>
            <w:div w:id="1622344761">
              <w:marLeft w:val="0"/>
              <w:marRight w:val="0"/>
              <w:marTop w:val="0"/>
              <w:marBottom w:val="0"/>
              <w:divBdr>
                <w:top w:val="none" w:sz="0" w:space="0" w:color="auto"/>
                <w:left w:val="none" w:sz="0" w:space="0" w:color="auto"/>
                <w:bottom w:val="none" w:sz="0" w:space="0" w:color="auto"/>
                <w:right w:val="none" w:sz="0" w:space="0" w:color="auto"/>
              </w:divBdr>
              <w:divsChild>
                <w:div w:id="56730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58388">
          <w:marLeft w:val="0"/>
          <w:marRight w:val="0"/>
          <w:marTop w:val="0"/>
          <w:marBottom w:val="0"/>
          <w:divBdr>
            <w:top w:val="none" w:sz="0" w:space="0" w:color="auto"/>
            <w:left w:val="none" w:sz="0" w:space="0" w:color="auto"/>
            <w:bottom w:val="none" w:sz="0" w:space="0" w:color="auto"/>
            <w:right w:val="none" w:sz="0" w:space="0" w:color="auto"/>
          </w:divBdr>
          <w:divsChild>
            <w:div w:id="179439997">
              <w:marLeft w:val="0"/>
              <w:marRight w:val="0"/>
              <w:marTop w:val="0"/>
              <w:marBottom w:val="0"/>
              <w:divBdr>
                <w:top w:val="none" w:sz="0" w:space="0" w:color="auto"/>
                <w:left w:val="none" w:sz="0" w:space="0" w:color="auto"/>
                <w:bottom w:val="none" w:sz="0" w:space="0" w:color="auto"/>
                <w:right w:val="none" w:sz="0" w:space="0" w:color="auto"/>
              </w:divBdr>
              <w:divsChild>
                <w:div w:id="1704087280">
                  <w:marLeft w:val="0"/>
                  <w:marRight w:val="0"/>
                  <w:marTop w:val="0"/>
                  <w:marBottom w:val="0"/>
                  <w:divBdr>
                    <w:top w:val="none" w:sz="0" w:space="0" w:color="auto"/>
                    <w:left w:val="none" w:sz="0" w:space="0" w:color="auto"/>
                    <w:bottom w:val="none" w:sz="0" w:space="0" w:color="auto"/>
                    <w:right w:val="none" w:sz="0" w:space="0" w:color="auto"/>
                  </w:divBdr>
                </w:div>
                <w:div w:id="1722899643">
                  <w:marLeft w:val="0"/>
                  <w:marRight w:val="0"/>
                  <w:marTop w:val="0"/>
                  <w:marBottom w:val="0"/>
                  <w:divBdr>
                    <w:top w:val="none" w:sz="0" w:space="0" w:color="auto"/>
                    <w:left w:val="none" w:sz="0" w:space="0" w:color="auto"/>
                    <w:bottom w:val="none" w:sz="0" w:space="0" w:color="auto"/>
                    <w:right w:val="none" w:sz="0" w:space="0" w:color="auto"/>
                  </w:divBdr>
                </w:div>
              </w:divsChild>
            </w:div>
            <w:div w:id="237327758">
              <w:marLeft w:val="0"/>
              <w:marRight w:val="0"/>
              <w:marTop w:val="0"/>
              <w:marBottom w:val="0"/>
              <w:divBdr>
                <w:top w:val="none" w:sz="0" w:space="0" w:color="auto"/>
                <w:left w:val="none" w:sz="0" w:space="0" w:color="auto"/>
                <w:bottom w:val="none" w:sz="0" w:space="0" w:color="auto"/>
                <w:right w:val="none" w:sz="0" w:space="0" w:color="auto"/>
              </w:divBdr>
              <w:divsChild>
                <w:div w:id="211816800">
                  <w:marLeft w:val="0"/>
                  <w:marRight w:val="0"/>
                  <w:marTop w:val="0"/>
                  <w:marBottom w:val="0"/>
                  <w:divBdr>
                    <w:top w:val="none" w:sz="0" w:space="0" w:color="auto"/>
                    <w:left w:val="none" w:sz="0" w:space="0" w:color="auto"/>
                    <w:bottom w:val="none" w:sz="0" w:space="0" w:color="auto"/>
                    <w:right w:val="none" w:sz="0" w:space="0" w:color="auto"/>
                  </w:divBdr>
                </w:div>
              </w:divsChild>
            </w:div>
            <w:div w:id="394159757">
              <w:marLeft w:val="0"/>
              <w:marRight w:val="0"/>
              <w:marTop w:val="0"/>
              <w:marBottom w:val="0"/>
              <w:divBdr>
                <w:top w:val="none" w:sz="0" w:space="0" w:color="auto"/>
                <w:left w:val="none" w:sz="0" w:space="0" w:color="auto"/>
                <w:bottom w:val="none" w:sz="0" w:space="0" w:color="auto"/>
                <w:right w:val="none" w:sz="0" w:space="0" w:color="auto"/>
              </w:divBdr>
              <w:divsChild>
                <w:div w:id="755518637">
                  <w:marLeft w:val="0"/>
                  <w:marRight w:val="0"/>
                  <w:marTop w:val="0"/>
                  <w:marBottom w:val="0"/>
                  <w:divBdr>
                    <w:top w:val="none" w:sz="0" w:space="0" w:color="auto"/>
                    <w:left w:val="none" w:sz="0" w:space="0" w:color="auto"/>
                    <w:bottom w:val="none" w:sz="0" w:space="0" w:color="auto"/>
                    <w:right w:val="none" w:sz="0" w:space="0" w:color="auto"/>
                  </w:divBdr>
                </w:div>
                <w:div w:id="848983399">
                  <w:marLeft w:val="0"/>
                  <w:marRight w:val="0"/>
                  <w:marTop w:val="0"/>
                  <w:marBottom w:val="0"/>
                  <w:divBdr>
                    <w:top w:val="none" w:sz="0" w:space="0" w:color="auto"/>
                    <w:left w:val="none" w:sz="0" w:space="0" w:color="auto"/>
                    <w:bottom w:val="none" w:sz="0" w:space="0" w:color="auto"/>
                    <w:right w:val="none" w:sz="0" w:space="0" w:color="auto"/>
                  </w:divBdr>
                </w:div>
              </w:divsChild>
            </w:div>
            <w:div w:id="476920260">
              <w:marLeft w:val="0"/>
              <w:marRight w:val="0"/>
              <w:marTop w:val="0"/>
              <w:marBottom w:val="0"/>
              <w:divBdr>
                <w:top w:val="none" w:sz="0" w:space="0" w:color="auto"/>
                <w:left w:val="none" w:sz="0" w:space="0" w:color="auto"/>
                <w:bottom w:val="none" w:sz="0" w:space="0" w:color="auto"/>
                <w:right w:val="none" w:sz="0" w:space="0" w:color="auto"/>
              </w:divBdr>
              <w:divsChild>
                <w:div w:id="679742963">
                  <w:marLeft w:val="0"/>
                  <w:marRight w:val="0"/>
                  <w:marTop w:val="0"/>
                  <w:marBottom w:val="0"/>
                  <w:divBdr>
                    <w:top w:val="none" w:sz="0" w:space="0" w:color="auto"/>
                    <w:left w:val="none" w:sz="0" w:space="0" w:color="auto"/>
                    <w:bottom w:val="none" w:sz="0" w:space="0" w:color="auto"/>
                    <w:right w:val="none" w:sz="0" w:space="0" w:color="auto"/>
                  </w:divBdr>
                </w:div>
                <w:div w:id="1050300656">
                  <w:marLeft w:val="0"/>
                  <w:marRight w:val="0"/>
                  <w:marTop w:val="0"/>
                  <w:marBottom w:val="0"/>
                  <w:divBdr>
                    <w:top w:val="none" w:sz="0" w:space="0" w:color="auto"/>
                    <w:left w:val="none" w:sz="0" w:space="0" w:color="auto"/>
                    <w:bottom w:val="none" w:sz="0" w:space="0" w:color="auto"/>
                    <w:right w:val="none" w:sz="0" w:space="0" w:color="auto"/>
                  </w:divBdr>
                </w:div>
              </w:divsChild>
            </w:div>
            <w:div w:id="994456719">
              <w:marLeft w:val="0"/>
              <w:marRight w:val="0"/>
              <w:marTop w:val="0"/>
              <w:marBottom w:val="0"/>
              <w:divBdr>
                <w:top w:val="none" w:sz="0" w:space="0" w:color="auto"/>
                <w:left w:val="none" w:sz="0" w:space="0" w:color="auto"/>
                <w:bottom w:val="none" w:sz="0" w:space="0" w:color="auto"/>
                <w:right w:val="none" w:sz="0" w:space="0" w:color="auto"/>
              </w:divBdr>
              <w:divsChild>
                <w:div w:id="2120101349">
                  <w:marLeft w:val="0"/>
                  <w:marRight w:val="0"/>
                  <w:marTop w:val="0"/>
                  <w:marBottom w:val="0"/>
                  <w:divBdr>
                    <w:top w:val="none" w:sz="0" w:space="0" w:color="auto"/>
                    <w:left w:val="none" w:sz="0" w:space="0" w:color="auto"/>
                    <w:bottom w:val="none" w:sz="0" w:space="0" w:color="auto"/>
                    <w:right w:val="none" w:sz="0" w:space="0" w:color="auto"/>
                  </w:divBdr>
                </w:div>
              </w:divsChild>
            </w:div>
            <w:div w:id="1926066475">
              <w:marLeft w:val="0"/>
              <w:marRight w:val="0"/>
              <w:marTop w:val="0"/>
              <w:marBottom w:val="0"/>
              <w:divBdr>
                <w:top w:val="none" w:sz="0" w:space="0" w:color="auto"/>
                <w:left w:val="none" w:sz="0" w:space="0" w:color="auto"/>
                <w:bottom w:val="none" w:sz="0" w:space="0" w:color="auto"/>
                <w:right w:val="none" w:sz="0" w:space="0" w:color="auto"/>
              </w:divBdr>
              <w:divsChild>
                <w:div w:id="61016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242719">
      <w:bodyDiv w:val="1"/>
      <w:marLeft w:val="0"/>
      <w:marRight w:val="0"/>
      <w:marTop w:val="0"/>
      <w:marBottom w:val="0"/>
      <w:divBdr>
        <w:top w:val="none" w:sz="0" w:space="0" w:color="auto"/>
        <w:left w:val="none" w:sz="0" w:space="0" w:color="auto"/>
        <w:bottom w:val="none" w:sz="0" w:space="0" w:color="auto"/>
        <w:right w:val="none" w:sz="0" w:space="0" w:color="auto"/>
      </w:divBdr>
    </w:div>
    <w:div w:id="239951766">
      <w:bodyDiv w:val="1"/>
      <w:marLeft w:val="0"/>
      <w:marRight w:val="0"/>
      <w:marTop w:val="0"/>
      <w:marBottom w:val="0"/>
      <w:divBdr>
        <w:top w:val="none" w:sz="0" w:space="0" w:color="auto"/>
        <w:left w:val="none" w:sz="0" w:space="0" w:color="auto"/>
        <w:bottom w:val="none" w:sz="0" w:space="0" w:color="auto"/>
        <w:right w:val="none" w:sz="0" w:space="0" w:color="auto"/>
      </w:divBdr>
    </w:div>
    <w:div w:id="262110557">
      <w:bodyDiv w:val="1"/>
      <w:marLeft w:val="0"/>
      <w:marRight w:val="0"/>
      <w:marTop w:val="0"/>
      <w:marBottom w:val="0"/>
      <w:divBdr>
        <w:top w:val="none" w:sz="0" w:space="0" w:color="auto"/>
        <w:left w:val="none" w:sz="0" w:space="0" w:color="auto"/>
        <w:bottom w:val="none" w:sz="0" w:space="0" w:color="auto"/>
        <w:right w:val="none" w:sz="0" w:space="0" w:color="auto"/>
      </w:divBdr>
    </w:div>
    <w:div w:id="359627838">
      <w:bodyDiv w:val="1"/>
      <w:marLeft w:val="0"/>
      <w:marRight w:val="0"/>
      <w:marTop w:val="0"/>
      <w:marBottom w:val="0"/>
      <w:divBdr>
        <w:top w:val="none" w:sz="0" w:space="0" w:color="auto"/>
        <w:left w:val="none" w:sz="0" w:space="0" w:color="auto"/>
        <w:bottom w:val="none" w:sz="0" w:space="0" w:color="auto"/>
        <w:right w:val="none" w:sz="0" w:space="0" w:color="auto"/>
      </w:divBdr>
      <w:divsChild>
        <w:div w:id="30615028">
          <w:marLeft w:val="0"/>
          <w:marRight w:val="0"/>
          <w:marTop w:val="0"/>
          <w:marBottom w:val="0"/>
          <w:divBdr>
            <w:top w:val="none" w:sz="0" w:space="0" w:color="auto"/>
            <w:left w:val="none" w:sz="0" w:space="0" w:color="auto"/>
            <w:bottom w:val="none" w:sz="0" w:space="0" w:color="auto"/>
            <w:right w:val="none" w:sz="0" w:space="0" w:color="auto"/>
          </w:divBdr>
          <w:divsChild>
            <w:div w:id="2120487203">
              <w:marLeft w:val="0"/>
              <w:marRight w:val="0"/>
              <w:marTop w:val="0"/>
              <w:marBottom w:val="0"/>
              <w:divBdr>
                <w:top w:val="none" w:sz="0" w:space="0" w:color="auto"/>
                <w:left w:val="none" w:sz="0" w:space="0" w:color="auto"/>
                <w:bottom w:val="none" w:sz="0" w:space="0" w:color="auto"/>
                <w:right w:val="none" w:sz="0" w:space="0" w:color="auto"/>
              </w:divBdr>
              <w:divsChild>
                <w:div w:id="138880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630635">
      <w:bodyDiv w:val="1"/>
      <w:marLeft w:val="0"/>
      <w:marRight w:val="0"/>
      <w:marTop w:val="0"/>
      <w:marBottom w:val="0"/>
      <w:divBdr>
        <w:top w:val="none" w:sz="0" w:space="0" w:color="auto"/>
        <w:left w:val="none" w:sz="0" w:space="0" w:color="auto"/>
        <w:bottom w:val="none" w:sz="0" w:space="0" w:color="auto"/>
        <w:right w:val="none" w:sz="0" w:space="0" w:color="auto"/>
      </w:divBdr>
    </w:div>
    <w:div w:id="366568476">
      <w:bodyDiv w:val="1"/>
      <w:marLeft w:val="0"/>
      <w:marRight w:val="0"/>
      <w:marTop w:val="0"/>
      <w:marBottom w:val="0"/>
      <w:divBdr>
        <w:top w:val="none" w:sz="0" w:space="0" w:color="auto"/>
        <w:left w:val="none" w:sz="0" w:space="0" w:color="auto"/>
        <w:bottom w:val="none" w:sz="0" w:space="0" w:color="auto"/>
        <w:right w:val="none" w:sz="0" w:space="0" w:color="auto"/>
      </w:divBdr>
      <w:divsChild>
        <w:div w:id="1956332145">
          <w:marLeft w:val="0"/>
          <w:marRight w:val="0"/>
          <w:marTop w:val="0"/>
          <w:marBottom w:val="0"/>
          <w:divBdr>
            <w:top w:val="none" w:sz="0" w:space="0" w:color="auto"/>
            <w:left w:val="none" w:sz="0" w:space="0" w:color="auto"/>
            <w:bottom w:val="none" w:sz="0" w:space="0" w:color="auto"/>
            <w:right w:val="none" w:sz="0" w:space="0" w:color="auto"/>
          </w:divBdr>
          <w:divsChild>
            <w:div w:id="616183834">
              <w:marLeft w:val="0"/>
              <w:marRight w:val="0"/>
              <w:marTop w:val="0"/>
              <w:marBottom w:val="0"/>
              <w:divBdr>
                <w:top w:val="none" w:sz="0" w:space="0" w:color="auto"/>
                <w:left w:val="none" w:sz="0" w:space="0" w:color="auto"/>
                <w:bottom w:val="none" w:sz="0" w:space="0" w:color="auto"/>
                <w:right w:val="none" w:sz="0" w:space="0" w:color="auto"/>
              </w:divBdr>
              <w:divsChild>
                <w:div w:id="106318711">
                  <w:marLeft w:val="0"/>
                  <w:marRight w:val="0"/>
                  <w:marTop w:val="0"/>
                  <w:marBottom w:val="0"/>
                  <w:divBdr>
                    <w:top w:val="none" w:sz="0" w:space="0" w:color="auto"/>
                    <w:left w:val="none" w:sz="0" w:space="0" w:color="auto"/>
                    <w:bottom w:val="none" w:sz="0" w:space="0" w:color="auto"/>
                    <w:right w:val="none" w:sz="0" w:space="0" w:color="auto"/>
                  </w:divBdr>
                </w:div>
                <w:div w:id="1075936874">
                  <w:marLeft w:val="0"/>
                  <w:marRight w:val="0"/>
                  <w:marTop w:val="0"/>
                  <w:marBottom w:val="0"/>
                  <w:divBdr>
                    <w:top w:val="none" w:sz="0" w:space="0" w:color="auto"/>
                    <w:left w:val="none" w:sz="0" w:space="0" w:color="auto"/>
                    <w:bottom w:val="none" w:sz="0" w:space="0" w:color="auto"/>
                    <w:right w:val="none" w:sz="0" w:space="0" w:color="auto"/>
                  </w:divBdr>
                </w:div>
                <w:div w:id="1245146907">
                  <w:marLeft w:val="0"/>
                  <w:marRight w:val="0"/>
                  <w:marTop w:val="0"/>
                  <w:marBottom w:val="0"/>
                  <w:divBdr>
                    <w:top w:val="none" w:sz="0" w:space="0" w:color="auto"/>
                    <w:left w:val="none" w:sz="0" w:space="0" w:color="auto"/>
                    <w:bottom w:val="none" w:sz="0" w:space="0" w:color="auto"/>
                    <w:right w:val="none" w:sz="0" w:space="0" w:color="auto"/>
                  </w:divBdr>
                </w:div>
                <w:div w:id="1677465195">
                  <w:marLeft w:val="0"/>
                  <w:marRight w:val="0"/>
                  <w:marTop w:val="0"/>
                  <w:marBottom w:val="0"/>
                  <w:divBdr>
                    <w:top w:val="none" w:sz="0" w:space="0" w:color="auto"/>
                    <w:left w:val="none" w:sz="0" w:space="0" w:color="auto"/>
                    <w:bottom w:val="none" w:sz="0" w:space="0" w:color="auto"/>
                    <w:right w:val="none" w:sz="0" w:space="0" w:color="auto"/>
                  </w:divBdr>
                </w:div>
                <w:div w:id="1995646583">
                  <w:marLeft w:val="0"/>
                  <w:marRight w:val="0"/>
                  <w:marTop w:val="0"/>
                  <w:marBottom w:val="0"/>
                  <w:divBdr>
                    <w:top w:val="none" w:sz="0" w:space="0" w:color="auto"/>
                    <w:left w:val="none" w:sz="0" w:space="0" w:color="auto"/>
                    <w:bottom w:val="none" w:sz="0" w:space="0" w:color="auto"/>
                    <w:right w:val="none" w:sz="0" w:space="0" w:color="auto"/>
                  </w:divBdr>
                </w:div>
              </w:divsChild>
            </w:div>
            <w:div w:id="774785226">
              <w:marLeft w:val="0"/>
              <w:marRight w:val="0"/>
              <w:marTop w:val="0"/>
              <w:marBottom w:val="0"/>
              <w:divBdr>
                <w:top w:val="none" w:sz="0" w:space="0" w:color="auto"/>
                <w:left w:val="none" w:sz="0" w:space="0" w:color="auto"/>
                <w:bottom w:val="none" w:sz="0" w:space="0" w:color="auto"/>
                <w:right w:val="none" w:sz="0" w:space="0" w:color="auto"/>
              </w:divBdr>
              <w:divsChild>
                <w:div w:id="149103506">
                  <w:marLeft w:val="0"/>
                  <w:marRight w:val="0"/>
                  <w:marTop w:val="0"/>
                  <w:marBottom w:val="0"/>
                  <w:divBdr>
                    <w:top w:val="none" w:sz="0" w:space="0" w:color="auto"/>
                    <w:left w:val="none" w:sz="0" w:space="0" w:color="auto"/>
                    <w:bottom w:val="none" w:sz="0" w:space="0" w:color="auto"/>
                    <w:right w:val="none" w:sz="0" w:space="0" w:color="auto"/>
                  </w:divBdr>
                </w:div>
                <w:div w:id="444351367">
                  <w:marLeft w:val="0"/>
                  <w:marRight w:val="0"/>
                  <w:marTop w:val="0"/>
                  <w:marBottom w:val="0"/>
                  <w:divBdr>
                    <w:top w:val="none" w:sz="0" w:space="0" w:color="auto"/>
                    <w:left w:val="none" w:sz="0" w:space="0" w:color="auto"/>
                    <w:bottom w:val="none" w:sz="0" w:space="0" w:color="auto"/>
                    <w:right w:val="none" w:sz="0" w:space="0" w:color="auto"/>
                  </w:divBdr>
                </w:div>
              </w:divsChild>
            </w:div>
            <w:div w:id="1169246970">
              <w:marLeft w:val="0"/>
              <w:marRight w:val="0"/>
              <w:marTop w:val="0"/>
              <w:marBottom w:val="0"/>
              <w:divBdr>
                <w:top w:val="none" w:sz="0" w:space="0" w:color="auto"/>
                <w:left w:val="none" w:sz="0" w:space="0" w:color="auto"/>
                <w:bottom w:val="none" w:sz="0" w:space="0" w:color="auto"/>
                <w:right w:val="none" w:sz="0" w:space="0" w:color="auto"/>
              </w:divBdr>
              <w:divsChild>
                <w:div w:id="498665154">
                  <w:marLeft w:val="0"/>
                  <w:marRight w:val="0"/>
                  <w:marTop w:val="0"/>
                  <w:marBottom w:val="0"/>
                  <w:divBdr>
                    <w:top w:val="none" w:sz="0" w:space="0" w:color="auto"/>
                    <w:left w:val="none" w:sz="0" w:space="0" w:color="auto"/>
                    <w:bottom w:val="none" w:sz="0" w:space="0" w:color="auto"/>
                    <w:right w:val="none" w:sz="0" w:space="0" w:color="auto"/>
                  </w:divBdr>
                </w:div>
                <w:div w:id="1179198348">
                  <w:marLeft w:val="0"/>
                  <w:marRight w:val="0"/>
                  <w:marTop w:val="0"/>
                  <w:marBottom w:val="0"/>
                  <w:divBdr>
                    <w:top w:val="none" w:sz="0" w:space="0" w:color="auto"/>
                    <w:left w:val="none" w:sz="0" w:space="0" w:color="auto"/>
                    <w:bottom w:val="none" w:sz="0" w:space="0" w:color="auto"/>
                    <w:right w:val="none" w:sz="0" w:space="0" w:color="auto"/>
                  </w:divBdr>
                </w:div>
              </w:divsChild>
            </w:div>
            <w:div w:id="1402362259">
              <w:marLeft w:val="0"/>
              <w:marRight w:val="0"/>
              <w:marTop w:val="0"/>
              <w:marBottom w:val="0"/>
              <w:divBdr>
                <w:top w:val="none" w:sz="0" w:space="0" w:color="auto"/>
                <w:left w:val="none" w:sz="0" w:space="0" w:color="auto"/>
                <w:bottom w:val="none" w:sz="0" w:space="0" w:color="auto"/>
                <w:right w:val="none" w:sz="0" w:space="0" w:color="auto"/>
              </w:divBdr>
              <w:divsChild>
                <w:div w:id="1296790458">
                  <w:marLeft w:val="0"/>
                  <w:marRight w:val="0"/>
                  <w:marTop w:val="0"/>
                  <w:marBottom w:val="0"/>
                  <w:divBdr>
                    <w:top w:val="none" w:sz="0" w:space="0" w:color="auto"/>
                    <w:left w:val="none" w:sz="0" w:space="0" w:color="auto"/>
                    <w:bottom w:val="none" w:sz="0" w:space="0" w:color="auto"/>
                    <w:right w:val="none" w:sz="0" w:space="0" w:color="auto"/>
                  </w:divBdr>
                </w:div>
              </w:divsChild>
            </w:div>
            <w:div w:id="1936548096">
              <w:marLeft w:val="0"/>
              <w:marRight w:val="0"/>
              <w:marTop w:val="0"/>
              <w:marBottom w:val="0"/>
              <w:divBdr>
                <w:top w:val="none" w:sz="0" w:space="0" w:color="auto"/>
                <w:left w:val="none" w:sz="0" w:space="0" w:color="auto"/>
                <w:bottom w:val="none" w:sz="0" w:space="0" w:color="auto"/>
                <w:right w:val="none" w:sz="0" w:space="0" w:color="auto"/>
              </w:divBdr>
              <w:divsChild>
                <w:div w:id="11586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350186">
      <w:bodyDiv w:val="1"/>
      <w:marLeft w:val="0"/>
      <w:marRight w:val="0"/>
      <w:marTop w:val="0"/>
      <w:marBottom w:val="0"/>
      <w:divBdr>
        <w:top w:val="none" w:sz="0" w:space="0" w:color="auto"/>
        <w:left w:val="none" w:sz="0" w:space="0" w:color="auto"/>
        <w:bottom w:val="none" w:sz="0" w:space="0" w:color="auto"/>
        <w:right w:val="none" w:sz="0" w:space="0" w:color="auto"/>
      </w:divBdr>
    </w:div>
    <w:div w:id="433474910">
      <w:bodyDiv w:val="1"/>
      <w:marLeft w:val="0"/>
      <w:marRight w:val="0"/>
      <w:marTop w:val="0"/>
      <w:marBottom w:val="0"/>
      <w:divBdr>
        <w:top w:val="none" w:sz="0" w:space="0" w:color="auto"/>
        <w:left w:val="none" w:sz="0" w:space="0" w:color="auto"/>
        <w:bottom w:val="none" w:sz="0" w:space="0" w:color="auto"/>
        <w:right w:val="none" w:sz="0" w:space="0" w:color="auto"/>
      </w:divBdr>
    </w:div>
    <w:div w:id="570819048">
      <w:bodyDiv w:val="1"/>
      <w:marLeft w:val="0"/>
      <w:marRight w:val="0"/>
      <w:marTop w:val="0"/>
      <w:marBottom w:val="0"/>
      <w:divBdr>
        <w:top w:val="none" w:sz="0" w:space="0" w:color="auto"/>
        <w:left w:val="none" w:sz="0" w:space="0" w:color="auto"/>
        <w:bottom w:val="none" w:sz="0" w:space="0" w:color="auto"/>
        <w:right w:val="none" w:sz="0" w:space="0" w:color="auto"/>
      </w:divBdr>
      <w:divsChild>
        <w:div w:id="392581670">
          <w:marLeft w:val="0"/>
          <w:marRight w:val="0"/>
          <w:marTop w:val="0"/>
          <w:marBottom w:val="0"/>
          <w:divBdr>
            <w:top w:val="none" w:sz="0" w:space="0" w:color="auto"/>
            <w:left w:val="none" w:sz="0" w:space="0" w:color="auto"/>
            <w:bottom w:val="none" w:sz="0" w:space="0" w:color="auto"/>
            <w:right w:val="none" w:sz="0" w:space="0" w:color="auto"/>
          </w:divBdr>
        </w:div>
      </w:divsChild>
    </w:div>
    <w:div w:id="633759168">
      <w:bodyDiv w:val="1"/>
      <w:marLeft w:val="0"/>
      <w:marRight w:val="0"/>
      <w:marTop w:val="0"/>
      <w:marBottom w:val="0"/>
      <w:divBdr>
        <w:top w:val="none" w:sz="0" w:space="0" w:color="auto"/>
        <w:left w:val="none" w:sz="0" w:space="0" w:color="auto"/>
        <w:bottom w:val="none" w:sz="0" w:space="0" w:color="auto"/>
        <w:right w:val="none" w:sz="0" w:space="0" w:color="auto"/>
      </w:divBdr>
      <w:divsChild>
        <w:div w:id="2095780152">
          <w:marLeft w:val="0"/>
          <w:marRight w:val="0"/>
          <w:marTop w:val="0"/>
          <w:marBottom w:val="0"/>
          <w:divBdr>
            <w:top w:val="none" w:sz="0" w:space="0" w:color="auto"/>
            <w:left w:val="none" w:sz="0" w:space="0" w:color="auto"/>
            <w:bottom w:val="none" w:sz="0" w:space="0" w:color="auto"/>
            <w:right w:val="none" w:sz="0" w:space="0" w:color="auto"/>
          </w:divBdr>
        </w:div>
      </w:divsChild>
    </w:div>
    <w:div w:id="649360851">
      <w:bodyDiv w:val="1"/>
      <w:marLeft w:val="0"/>
      <w:marRight w:val="0"/>
      <w:marTop w:val="0"/>
      <w:marBottom w:val="0"/>
      <w:divBdr>
        <w:top w:val="none" w:sz="0" w:space="0" w:color="auto"/>
        <w:left w:val="none" w:sz="0" w:space="0" w:color="auto"/>
        <w:bottom w:val="none" w:sz="0" w:space="0" w:color="auto"/>
        <w:right w:val="none" w:sz="0" w:space="0" w:color="auto"/>
      </w:divBdr>
      <w:divsChild>
        <w:div w:id="1962573113">
          <w:marLeft w:val="0"/>
          <w:marRight w:val="0"/>
          <w:marTop w:val="0"/>
          <w:marBottom w:val="0"/>
          <w:divBdr>
            <w:top w:val="none" w:sz="0" w:space="0" w:color="auto"/>
            <w:left w:val="none" w:sz="0" w:space="0" w:color="auto"/>
            <w:bottom w:val="none" w:sz="0" w:space="0" w:color="auto"/>
            <w:right w:val="none" w:sz="0" w:space="0" w:color="auto"/>
          </w:divBdr>
          <w:divsChild>
            <w:div w:id="1115366359">
              <w:marLeft w:val="0"/>
              <w:marRight w:val="0"/>
              <w:marTop w:val="0"/>
              <w:marBottom w:val="0"/>
              <w:divBdr>
                <w:top w:val="none" w:sz="0" w:space="0" w:color="auto"/>
                <w:left w:val="none" w:sz="0" w:space="0" w:color="auto"/>
                <w:bottom w:val="none" w:sz="0" w:space="0" w:color="auto"/>
                <w:right w:val="none" w:sz="0" w:space="0" w:color="auto"/>
              </w:divBdr>
              <w:divsChild>
                <w:div w:id="1763186531">
                  <w:marLeft w:val="0"/>
                  <w:marRight w:val="0"/>
                  <w:marTop w:val="0"/>
                  <w:marBottom w:val="0"/>
                  <w:divBdr>
                    <w:top w:val="none" w:sz="0" w:space="0" w:color="auto"/>
                    <w:left w:val="none" w:sz="0" w:space="0" w:color="auto"/>
                    <w:bottom w:val="none" w:sz="0" w:space="0" w:color="auto"/>
                    <w:right w:val="none" w:sz="0" w:space="0" w:color="auto"/>
                  </w:divBdr>
                  <w:divsChild>
                    <w:div w:id="30193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03855">
      <w:bodyDiv w:val="1"/>
      <w:marLeft w:val="0"/>
      <w:marRight w:val="0"/>
      <w:marTop w:val="0"/>
      <w:marBottom w:val="0"/>
      <w:divBdr>
        <w:top w:val="none" w:sz="0" w:space="0" w:color="auto"/>
        <w:left w:val="none" w:sz="0" w:space="0" w:color="auto"/>
        <w:bottom w:val="none" w:sz="0" w:space="0" w:color="auto"/>
        <w:right w:val="none" w:sz="0" w:space="0" w:color="auto"/>
      </w:divBdr>
      <w:divsChild>
        <w:div w:id="952977924">
          <w:marLeft w:val="0"/>
          <w:marRight w:val="0"/>
          <w:marTop w:val="0"/>
          <w:marBottom w:val="0"/>
          <w:divBdr>
            <w:top w:val="none" w:sz="0" w:space="0" w:color="auto"/>
            <w:left w:val="none" w:sz="0" w:space="0" w:color="auto"/>
            <w:bottom w:val="none" w:sz="0" w:space="0" w:color="auto"/>
            <w:right w:val="none" w:sz="0" w:space="0" w:color="auto"/>
          </w:divBdr>
          <w:divsChild>
            <w:div w:id="206336293">
              <w:marLeft w:val="0"/>
              <w:marRight w:val="0"/>
              <w:marTop w:val="0"/>
              <w:marBottom w:val="0"/>
              <w:divBdr>
                <w:top w:val="none" w:sz="0" w:space="0" w:color="auto"/>
                <w:left w:val="none" w:sz="0" w:space="0" w:color="auto"/>
                <w:bottom w:val="none" w:sz="0" w:space="0" w:color="auto"/>
                <w:right w:val="none" w:sz="0" w:space="0" w:color="auto"/>
              </w:divBdr>
              <w:divsChild>
                <w:div w:id="1510677062">
                  <w:marLeft w:val="0"/>
                  <w:marRight w:val="0"/>
                  <w:marTop w:val="0"/>
                  <w:marBottom w:val="0"/>
                  <w:divBdr>
                    <w:top w:val="none" w:sz="0" w:space="0" w:color="auto"/>
                    <w:left w:val="none" w:sz="0" w:space="0" w:color="auto"/>
                    <w:bottom w:val="none" w:sz="0" w:space="0" w:color="auto"/>
                    <w:right w:val="none" w:sz="0" w:space="0" w:color="auto"/>
                  </w:divBdr>
                  <w:divsChild>
                    <w:div w:id="814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361187">
      <w:bodyDiv w:val="1"/>
      <w:marLeft w:val="0"/>
      <w:marRight w:val="0"/>
      <w:marTop w:val="0"/>
      <w:marBottom w:val="0"/>
      <w:divBdr>
        <w:top w:val="none" w:sz="0" w:space="0" w:color="auto"/>
        <w:left w:val="none" w:sz="0" w:space="0" w:color="auto"/>
        <w:bottom w:val="none" w:sz="0" w:space="0" w:color="auto"/>
        <w:right w:val="none" w:sz="0" w:space="0" w:color="auto"/>
      </w:divBdr>
      <w:divsChild>
        <w:div w:id="144667507">
          <w:marLeft w:val="0"/>
          <w:marRight w:val="0"/>
          <w:marTop w:val="0"/>
          <w:marBottom w:val="0"/>
          <w:divBdr>
            <w:top w:val="none" w:sz="0" w:space="0" w:color="auto"/>
            <w:left w:val="none" w:sz="0" w:space="0" w:color="auto"/>
            <w:bottom w:val="none" w:sz="0" w:space="0" w:color="auto"/>
            <w:right w:val="none" w:sz="0" w:space="0" w:color="auto"/>
          </w:divBdr>
          <w:divsChild>
            <w:div w:id="1644768503">
              <w:marLeft w:val="0"/>
              <w:marRight w:val="0"/>
              <w:marTop w:val="0"/>
              <w:marBottom w:val="0"/>
              <w:divBdr>
                <w:top w:val="none" w:sz="0" w:space="0" w:color="auto"/>
                <w:left w:val="none" w:sz="0" w:space="0" w:color="auto"/>
                <w:bottom w:val="none" w:sz="0" w:space="0" w:color="auto"/>
                <w:right w:val="none" w:sz="0" w:space="0" w:color="auto"/>
              </w:divBdr>
              <w:divsChild>
                <w:div w:id="222178755">
                  <w:marLeft w:val="0"/>
                  <w:marRight w:val="0"/>
                  <w:marTop w:val="0"/>
                  <w:marBottom w:val="0"/>
                  <w:divBdr>
                    <w:top w:val="none" w:sz="0" w:space="0" w:color="auto"/>
                    <w:left w:val="none" w:sz="0" w:space="0" w:color="auto"/>
                    <w:bottom w:val="none" w:sz="0" w:space="0" w:color="auto"/>
                    <w:right w:val="none" w:sz="0" w:space="0" w:color="auto"/>
                  </w:divBdr>
                  <w:divsChild>
                    <w:div w:id="1044721581">
                      <w:marLeft w:val="0"/>
                      <w:marRight w:val="0"/>
                      <w:marTop w:val="0"/>
                      <w:marBottom w:val="0"/>
                      <w:divBdr>
                        <w:top w:val="none" w:sz="0" w:space="0" w:color="auto"/>
                        <w:left w:val="none" w:sz="0" w:space="0" w:color="auto"/>
                        <w:bottom w:val="none" w:sz="0" w:space="0" w:color="auto"/>
                        <w:right w:val="none" w:sz="0" w:space="0" w:color="auto"/>
                      </w:divBdr>
                    </w:div>
                  </w:divsChild>
                </w:div>
                <w:div w:id="500508536">
                  <w:marLeft w:val="0"/>
                  <w:marRight w:val="0"/>
                  <w:marTop w:val="0"/>
                  <w:marBottom w:val="0"/>
                  <w:divBdr>
                    <w:top w:val="none" w:sz="0" w:space="0" w:color="auto"/>
                    <w:left w:val="none" w:sz="0" w:space="0" w:color="auto"/>
                    <w:bottom w:val="none" w:sz="0" w:space="0" w:color="auto"/>
                    <w:right w:val="none" w:sz="0" w:space="0" w:color="auto"/>
                  </w:divBdr>
                  <w:divsChild>
                    <w:div w:id="878473561">
                      <w:marLeft w:val="0"/>
                      <w:marRight w:val="0"/>
                      <w:marTop w:val="0"/>
                      <w:marBottom w:val="0"/>
                      <w:divBdr>
                        <w:top w:val="none" w:sz="0" w:space="0" w:color="auto"/>
                        <w:left w:val="none" w:sz="0" w:space="0" w:color="auto"/>
                        <w:bottom w:val="none" w:sz="0" w:space="0" w:color="auto"/>
                        <w:right w:val="none" w:sz="0" w:space="0" w:color="auto"/>
                      </w:divBdr>
                      <w:divsChild>
                        <w:div w:id="1448742406">
                          <w:marLeft w:val="0"/>
                          <w:marRight w:val="0"/>
                          <w:marTop w:val="0"/>
                          <w:marBottom w:val="0"/>
                          <w:divBdr>
                            <w:top w:val="none" w:sz="0" w:space="0" w:color="auto"/>
                            <w:left w:val="none" w:sz="0" w:space="0" w:color="auto"/>
                            <w:bottom w:val="none" w:sz="0" w:space="0" w:color="auto"/>
                            <w:right w:val="none" w:sz="0" w:space="0" w:color="auto"/>
                          </w:divBdr>
                          <w:divsChild>
                            <w:div w:id="517735787">
                              <w:marLeft w:val="0"/>
                              <w:marRight w:val="0"/>
                              <w:marTop w:val="0"/>
                              <w:marBottom w:val="0"/>
                              <w:divBdr>
                                <w:top w:val="none" w:sz="0" w:space="0" w:color="auto"/>
                                <w:left w:val="none" w:sz="0" w:space="0" w:color="auto"/>
                                <w:bottom w:val="none" w:sz="0" w:space="0" w:color="auto"/>
                                <w:right w:val="none" w:sz="0" w:space="0" w:color="auto"/>
                              </w:divBdr>
                            </w:div>
                          </w:divsChild>
                        </w:div>
                        <w:div w:id="723025867">
                          <w:marLeft w:val="0"/>
                          <w:marRight w:val="0"/>
                          <w:marTop w:val="0"/>
                          <w:marBottom w:val="0"/>
                          <w:divBdr>
                            <w:top w:val="none" w:sz="0" w:space="0" w:color="auto"/>
                            <w:left w:val="none" w:sz="0" w:space="0" w:color="auto"/>
                            <w:bottom w:val="none" w:sz="0" w:space="0" w:color="auto"/>
                            <w:right w:val="none" w:sz="0" w:space="0" w:color="auto"/>
                          </w:divBdr>
                          <w:divsChild>
                            <w:div w:id="29013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170837">
                      <w:marLeft w:val="0"/>
                      <w:marRight w:val="0"/>
                      <w:marTop w:val="0"/>
                      <w:marBottom w:val="0"/>
                      <w:divBdr>
                        <w:top w:val="none" w:sz="0" w:space="0" w:color="auto"/>
                        <w:left w:val="none" w:sz="0" w:space="0" w:color="auto"/>
                        <w:bottom w:val="none" w:sz="0" w:space="0" w:color="auto"/>
                        <w:right w:val="none" w:sz="0" w:space="0" w:color="auto"/>
                      </w:divBdr>
                      <w:divsChild>
                        <w:div w:id="247037908">
                          <w:marLeft w:val="0"/>
                          <w:marRight w:val="0"/>
                          <w:marTop w:val="0"/>
                          <w:marBottom w:val="0"/>
                          <w:divBdr>
                            <w:top w:val="none" w:sz="0" w:space="0" w:color="auto"/>
                            <w:left w:val="none" w:sz="0" w:space="0" w:color="auto"/>
                            <w:bottom w:val="none" w:sz="0" w:space="0" w:color="auto"/>
                            <w:right w:val="none" w:sz="0" w:space="0" w:color="auto"/>
                          </w:divBdr>
                          <w:divsChild>
                            <w:div w:id="991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554211">
                      <w:marLeft w:val="0"/>
                      <w:marRight w:val="0"/>
                      <w:marTop w:val="0"/>
                      <w:marBottom w:val="0"/>
                      <w:divBdr>
                        <w:top w:val="none" w:sz="0" w:space="0" w:color="auto"/>
                        <w:left w:val="none" w:sz="0" w:space="0" w:color="auto"/>
                        <w:bottom w:val="none" w:sz="0" w:space="0" w:color="auto"/>
                        <w:right w:val="none" w:sz="0" w:space="0" w:color="auto"/>
                      </w:divBdr>
                      <w:divsChild>
                        <w:div w:id="108593990">
                          <w:marLeft w:val="0"/>
                          <w:marRight w:val="0"/>
                          <w:marTop w:val="0"/>
                          <w:marBottom w:val="0"/>
                          <w:divBdr>
                            <w:top w:val="none" w:sz="0" w:space="0" w:color="auto"/>
                            <w:left w:val="none" w:sz="0" w:space="0" w:color="auto"/>
                            <w:bottom w:val="none" w:sz="0" w:space="0" w:color="auto"/>
                            <w:right w:val="none" w:sz="0" w:space="0" w:color="auto"/>
                          </w:divBdr>
                          <w:divsChild>
                            <w:div w:id="983197346">
                              <w:marLeft w:val="0"/>
                              <w:marRight w:val="0"/>
                              <w:marTop w:val="0"/>
                              <w:marBottom w:val="0"/>
                              <w:divBdr>
                                <w:top w:val="none" w:sz="0" w:space="0" w:color="auto"/>
                                <w:left w:val="none" w:sz="0" w:space="0" w:color="auto"/>
                                <w:bottom w:val="none" w:sz="0" w:space="0" w:color="auto"/>
                                <w:right w:val="none" w:sz="0" w:space="0" w:color="auto"/>
                              </w:divBdr>
                            </w:div>
                          </w:divsChild>
                        </w:div>
                        <w:div w:id="126167945">
                          <w:marLeft w:val="0"/>
                          <w:marRight w:val="0"/>
                          <w:marTop w:val="0"/>
                          <w:marBottom w:val="0"/>
                          <w:divBdr>
                            <w:top w:val="none" w:sz="0" w:space="0" w:color="auto"/>
                            <w:left w:val="none" w:sz="0" w:space="0" w:color="auto"/>
                            <w:bottom w:val="none" w:sz="0" w:space="0" w:color="auto"/>
                            <w:right w:val="none" w:sz="0" w:space="0" w:color="auto"/>
                          </w:divBdr>
                          <w:divsChild>
                            <w:div w:id="375201852">
                              <w:marLeft w:val="0"/>
                              <w:marRight w:val="0"/>
                              <w:marTop w:val="0"/>
                              <w:marBottom w:val="0"/>
                              <w:divBdr>
                                <w:top w:val="none" w:sz="0" w:space="0" w:color="auto"/>
                                <w:left w:val="none" w:sz="0" w:space="0" w:color="auto"/>
                                <w:bottom w:val="none" w:sz="0" w:space="0" w:color="auto"/>
                                <w:right w:val="none" w:sz="0" w:space="0" w:color="auto"/>
                              </w:divBdr>
                            </w:div>
                            <w:div w:id="100841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044889">
                      <w:marLeft w:val="0"/>
                      <w:marRight w:val="0"/>
                      <w:marTop w:val="0"/>
                      <w:marBottom w:val="0"/>
                      <w:divBdr>
                        <w:top w:val="none" w:sz="0" w:space="0" w:color="auto"/>
                        <w:left w:val="none" w:sz="0" w:space="0" w:color="auto"/>
                        <w:bottom w:val="none" w:sz="0" w:space="0" w:color="auto"/>
                        <w:right w:val="none" w:sz="0" w:space="0" w:color="auto"/>
                      </w:divBdr>
                      <w:divsChild>
                        <w:div w:id="1458448506">
                          <w:marLeft w:val="0"/>
                          <w:marRight w:val="0"/>
                          <w:marTop w:val="0"/>
                          <w:marBottom w:val="0"/>
                          <w:divBdr>
                            <w:top w:val="none" w:sz="0" w:space="0" w:color="auto"/>
                            <w:left w:val="none" w:sz="0" w:space="0" w:color="auto"/>
                            <w:bottom w:val="none" w:sz="0" w:space="0" w:color="auto"/>
                            <w:right w:val="none" w:sz="0" w:space="0" w:color="auto"/>
                          </w:divBdr>
                          <w:divsChild>
                            <w:div w:id="1707103744">
                              <w:marLeft w:val="0"/>
                              <w:marRight w:val="0"/>
                              <w:marTop w:val="0"/>
                              <w:marBottom w:val="0"/>
                              <w:divBdr>
                                <w:top w:val="none" w:sz="0" w:space="0" w:color="auto"/>
                                <w:left w:val="none" w:sz="0" w:space="0" w:color="auto"/>
                                <w:bottom w:val="none" w:sz="0" w:space="0" w:color="auto"/>
                                <w:right w:val="none" w:sz="0" w:space="0" w:color="auto"/>
                              </w:divBdr>
                            </w:div>
                            <w:div w:id="1891108109">
                              <w:marLeft w:val="0"/>
                              <w:marRight w:val="0"/>
                              <w:marTop w:val="0"/>
                              <w:marBottom w:val="0"/>
                              <w:divBdr>
                                <w:top w:val="none" w:sz="0" w:space="0" w:color="auto"/>
                                <w:left w:val="none" w:sz="0" w:space="0" w:color="auto"/>
                                <w:bottom w:val="none" w:sz="0" w:space="0" w:color="auto"/>
                                <w:right w:val="none" w:sz="0" w:space="0" w:color="auto"/>
                              </w:divBdr>
                            </w:div>
                          </w:divsChild>
                        </w:div>
                        <w:div w:id="709691998">
                          <w:marLeft w:val="0"/>
                          <w:marRight w:val="0"/>
                          <w:marTop w:val="0"/>
                          <w:marBottom w:val="0"/>
                          <w:divBdr>
                            <w:top w:val="none" w:sz="0" w:space="0" w:color="auto"/>
                            <w:left w:val="none" w:sz="0" w:space="0" w:color="auto"/>
                            <w:bottom w:val="none" w:sz="0" w:space="0" w:color="auto"/>
                            <w:right w:val="none" w:sz="0" w:space="0" w:color="auto"/>
                          </w:divBdr>
                          <w:divsChild>
                            <w:div w:id="1961180896">
                              <w:marLeft w:val="0"/>
                              <w:marRight w:val="0"/>
                              <w:marTop w:val="0"/>
                              <w:marBottom w:val="0"/>
                              <w:divBdr>
                                <w:top w:val="none" w:sz="0" w:space="0" w:color="auto"/>
                                <w:left w:val="none" w:sz="0" w:space="0" w:color="auto"/>
                                <w:bottom w:val="none" w:sz="0" w:space="0" w:color="auto"/>
                                <w:right w:val="none" w:sz="0" w:space="0" w:color="auto"/>
                              </w:divBdr>
                            </w:div>
                          </w:divsChild>
                        </w:div>
                        <w:div w:id="1036664301">
                          <w:marLeft w:val="0"/>
                          <w:marRight w:val="0"/>
                          <w:marTop w:val="0"/>
                          <w:marBottom w:val="0"/>
                          <w:divBdr>
                            <w:top w:val="none" w:sz="0" w:space="0" w:color="auto"/>
                            <w:left w:val="none" w:sz="0" w:space="0" w:color="auto"/>
                            <w:bottom w:val="none" w:sz="0" w:space="0" w:color="auto"/>
                            <w:right w:val="none" w:sz="0" w:space="0" w:color="auto"/>
                          </w:divBdr>
                          <w:divsChild>
                            <w:div w:id="812140313">
                              <w:marLeft w:val="0"/>
                              <w:marRight w:val="0"/>
                              <w:marTop w:val="0"/>
                              <w:marBottom w:val="0"/>
                              <w:divBdr>
                                <w:top w:val="none" w:sz="0" w:space="0" w:color="auto"/>
                                <w:left w:val="none" w:sz="0" w:space="0" w:color="auto"/>
                                <w:bottom w:val="none" w:sz="0" w:space="0" w:color="auto"/>
                                <w:right w:val="none" w:sz="0" w:space="0" w:color="auto"/>
                              </w:divBdr>
                            </w:div>
                            <w:div w:id="614872262">
                              <w:marLeft w:val="0"/>
                              <w:marRight w:val="0"/>
                              <w:marTop w:val="0"/>
                              <w:marBottom w:val="0"/>
                              <w:divBdr>
                                <w:top w:val="none" w:sz="0" w:space="0" w:color="auto"/>
                                <w:left w:val="none" w:sz="0" w:space="0" w:color="auto"/>
                                <w:bottom w:val="none" w:sz="0" w:space="0" w:color="auto"/>
                                <w:right w:val="none" w:sz="0" w:space="0" w:color="auto"/>
                              </w:divBdr>
                            </w:div>
                            <w:div w:id="51761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954837">
                  <w:marLeft w:val="0"/>
                  <w:marRight w:val="0"/>
                  <w:marTop w:val="0"/>
                  <w:marBottom w:val="0"/>
                  <w:divBdr>
                    <w:top w:val="none" w:sz="0" w:space="0" w:color="auto"/>
                    <w:left w:val="none" w:sz="0" w:space="0" w:color="auto"/>
                    <w:bottom w:val="none" w:sz="0" w:space="0" w:color="auto"/>
                    <w:right w:val="none" w:sz="0" w:space="0" w:color="auto"/>
                  </w:divBdr>
                  <w:divsChild>
                    <w:div w:id="121885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5759">
          <w:marLeft w:val="0"/>
          <w:marRight w:val="0"/>
          <w:marTop w:val="0"/>
          <w:marBottom w:val="0"/>
          <w:divBdr>
            <w:top w:val="none" w:sz="0" w:space="0" w:color="auto"/>
            <w:left w:val="none" w:sz="0" w:space="0" w:color="auto"/>
            <w:bottom w:val="none" w:sz="0" w:space="0" w:color="auto"/>
            <w:right w:val="none" w:sz="0" w:space="0" w:color="auto"/>
          </w:divBdr>
          <w:divsChild>
            <w:div w:id="848757713">
              <w:marLeft w:val="0"/>
              <w:marRight w:val="0"/>
              <w:marTop w:val="0"/>
              <w:marBottom w:val="0"/>
              <w:divBdr>
                <w:top w:val="none" w:sz="0" w:space="0" w:color="auto"/>
                <w:left w:val="none" w:sz="0" w:space="0" w:color="auto"/>
                <w:bottom w:val="none" w:sz="0" w:space="0" w:color="auto"/>
                <w:right w:val="none" w:sz="0" w:space="0" w:color="auto"/>
              </w:divBdr>
              <w:divsChild>
                <w:div w:id="1331057370">
                  <w:marLeft w:val="0"/>
                  <w:marRight w:val="0"/>
                  <w:marTop w:val="0"/>
                  <w:marBottom w:val="0"/>
                  <w:divBdr>
                    <w:top w:val="none" w:sz="0" w:space="0" w:color="auto"/>
                    <w:left w:val="none" w:sz="0" w:space="0" w:color="auto"/>
                    <w:bottom w:val="none" w:sz="0" w:space="0" w:color="auto"/>
                    <w:right w:val="none" w:sz="0" w:space="0" w:color="auto"/>
                  </w:divBdr>
                  <w:divsChild>
                    <w:div w:id="1048459120">
                      <w:marLeft w:val="0"/>
                      <w:marRight w:val="0"/>
                      <w:marTop w:val="0"/>
                      <w:marBottom w:val="0"/>
                      <w:divBdr>
                        <w:top w:val="none" w:sz="0" w:space="0" w:color="auto"/>
                        <w:left w:val="none" w:sz="0" w:space="0" w:color="auto"/>
                        <w:bottom w:val="none" w:sz="0" w:space="0" w:color="auto"/>
                        <w:right w:val="none" w:sz="0" w:space="0" w:color="auto"/>
                      </w:divBdr>
                    </w:div>
                  </w:divsChild>
                </w:div>
                <w:div w:id="1122921489">
                  <w:marLeft w:val="0"/>
                  <w:marRight w:val="0"/>
                  <w:marTop w:val="0"/>
                  <w:marBottom w:val="0"/>
                  <w:divBdr>
                    <w:top w:val="none" w:sz="0" w:space="0" w:color="auto"/>
                    <w:left w:val="none" w:sz="0" w:space="0" w:color="auto"/>
                    <w:bottom w:val="none" w:sz="0" w:space="0" w:color="auto"/>
                    <w:right w:val="none" w:sz="0" w:space="0" w:color="auto"/>
                  </w:divBdr>
                  <w:divsChild>
                    <w:div w:id="1710568266">
                      <w:marLeft w:val="0"/>
                      <w:marRight w:val="0"/>
                      <w:marTop w:val="0"/>
                      <w:marBottom w:val="0"/>
                      <w:divBdr>
                        <w:top w:val="none" w:sz="0" w:space="0" w:color="auto"/>
                        <w:left w:val="none" w:sz="0" w:space="0" w:color="auto"/>
                        <w:bottom w:val="none" w:sz="0" w:space="0" w:color="auto"/>
                        <w:right w:val="none" w:sz="0" w:space="0" w:color="auto"/>
                      </w:divBdr>
                      <w:divsChild>
                        <w:div w:id="845562036">
                          <w:marLeft w:val="0"/>
                          <w:marRight w:val="0"/>
                          <w:marTop w:val="0"/>
                          <w:marBottom w:val="0"/>
                          <w:divBdr>
                            <w:top w:val="none" w:sz="0" w:space="0" w:color="auto"/>
                            <w:left w:val="none" w:sz="0" w:space="0" w:color="auto"/>
                            <w:bottom w:val="none" w:sz="0" w:space="0" w:color="auto"/>
                            <w:right w:val="none" w:sz="0" w:space="0" w:color="auto"/>
                          </w:divBdr>
                          <w:divsChild>
                            <w:div w:id="48335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182081">
                      <w:marLeft w:val="0"/>
                      <w:marRight w:val="0"/>
                      <w:marTop w:val="0"/>
                      <w:marBottom w:val="0"/>
                      <w:divBdr>
                        <w:top w:val="none" w:sz="0" w:space="0" w:color="auto"/>
                        <w:left w:val="none" w:sz="0" w:space="0" w:color="auto"/>
                        <w:bottom w:val="none" w:sz="0" w:space="0" w:color="auto"/>
                        <w:right w:val="none" w:sz="0" w:space="0" w:color="auto"/>
                      </w:divBdr>
                      <w:divsChild>
                        <w:div w:id="1776290523">
                          <w:marLeft w:val="0"/>
                          <w:marRight w:val="0"/>
                          <w:marTop w:val="0"/>
                          <w:marBottom w:val="0"/>
                          <w:divBdr>
                            <w:top w:val="none" w:sz="0" w:space="0" w:color="auto"/>
                            <w:left w:val="none" w:sz="0" w:space="0" w:color="auto"/>
                            <w:bottom w:val="none" w:sz="0" w:space="0" w:color="auto"/>
                            <w:right w:val="none" w:sz="0" w:space="0" w:color="auto"/>
                          </w:divBdr>
                          <w:divsChild>
                            <w:div w:id="926039665">
                              <w:marLeft w:val="0"/>
                              <w:marRight w:val="0"/>
                              <w:marTop w:val="0"/>
                              <w:marBottom w:val="0"/>
                              <w:divBdr>
                                <w:top w:val="none" w:sz="0" w:space="0" w:color="auto"/>
                                <w:left w:val="none" w:sz="0" w:space="0" w:color="auto"/>
                                <w:bottom w:val="none" w:sz="0" w:space="0" w:color="auto"/>
                                <w:right w:val="none" w:sz="0" w:space="0" w:color="auto"/>
                              </w:divBdr>
                            </w:div>
                            <w:div w:id="531381653">
                              <w:marLeft w:val="0"/>
                              <w:marRight w:val="0"/>
                              <w:marTop w:val="0"/>
                              <w:marBottom w:val="0"/>
                              <w:divBdr>
                                <w:top w:val="none" w:sz="0" w:space="0" w:color="auto"/>
                                <w:left w:val="none" w:sz="0" w:space="0" w:color="auto"/>
                                <w:bottom w:val="none" w:sz="0" w:space="0" w:color="auto"/>
                                <w:right w:val="none" w:sz="0" w:space="0" w:color="auto"/>
                              </w:divBdr>
                            </w:div>
                            <w:div w:id="43374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09702">
                      <w:marLeft w:val="0"/>
                      <w:marRight w:val="0"/>
                      <w:marTop w:val="0"/>
                      <w:marBottom w:val="0"/>
                      <w:divBdr>
                        <w:top w:val="none" w:sz="0" w:space="0" w:color="auto"/>
                        <w:left w:val="none" w:sz="0" w:space="0" w:color="auto"/>
                        <w:bottom w:val="none" w:sz="0" w:space="0" w:color="auto"/>
                        <w:right w:val="none" w:sz="0" w:space="0" w:color="auto"/>
                      </w:divBdr>
                      <w:divsChild>
                        <w:div w:id="445663210">
                          <w:marLeft w:val="0"/>
                          <w:marRight w:val="0"/>
                          <w:marTop w:val="0"/>
                          <w:marBottom w:val="0"/>
                          <w:divBdr>
                            <w:top w:val="none" w:sz="0" w:space="0" w:color="auto"/>
                            <w:left w:val="none" w:sz="0" w:space="0" w:color="auto"/>
                            <w:bottom w:val="none" w:sz="0" w:space="0" w:color="auto"/>
                            <w:right w:val="none" w:sz="0" w:space="0" w:color="auto"/>
                          </w:divBdr>
                          <w:divsChild>
                            <w:div w:id="58761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760432">
                      <w:marLeft w:val="0"/>
                      <w:marRight w:val="0"/>
                      <w:marTop w:val="0"/>
                      <w:marBottom w:val="0"/>
                      <w:divBdr>
                        <w:top w:val="none" w:sz="0" w:space="0" w:color="auto"/>
                        <w:left w:val="none" w:sz="0" w:space="0" w:color="auto"/>
                        <w:bottom w:val="none" w:sz="0" w:space="0" w:color="auto"/>
                        <w:right w:val="none" w:sz="0" w:space="0" w:color="auto"/>
                      </w:divBdr>
                      <w:divsChild>
                        <w:div w:id="417601395">
                          <w:marLeft w:val="0"/>
                          <w:marRight w:val="0"/>
                          <w:marTop w:val="0"/>
                          <w:marBottom w:val="0"/>
                          <w:divBdr>
                            <w:top w:val="none" w:sz="0" w:space="0" w:color="auto"/>
                            <w:left w:val="none" w:sz="0" w:space="0" w:color="auto"/>
                            <w:bottom w:val="none" w:sz="0" w:space="0" w:color="auto"/>
                            <w:right w:val="none" w:sz="0" w:space="0" w:color="auto"/>
                          </w:divBdr>
                          <w:divsChild>
                            <w:div w:id="201741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839255">
                      <w:marLeft w:val="0"/>
                      <w:marRight w:val="0"/>
                      <w:marTop w:val="0"/>
                      <w:marBottom w:val="0"/>
                      <w:divBdr>
                        <w:top w:val="none" w:sz="0" w:space="0" w:color="auto"/>
                        <w:left w:val="none" w:sz="0" w:space="0" w:color="auto"/>
                        <w:bottom w:val="none" w:sz="0" w:space="0" w:color="auto"/>
                        <w:right w:val="none" w:sz="0" w:space="0" w:color="auto"/>
                      </w:divBdr>
                      <w:divsChild>
                        <w:div w:id="1040010577">
                          <w:marLeft w:val="0"/>
                          <w:marRight w:val="0"/>
                          <w:marTop w:val="0"/>
                          <w:marBottom w:val="0"/>
                          <w:divBdr>
                            <w:top w:val="none" w:sz="0" w:space="0" w:color="auto"/>
                            <w:left w:val="none" w:sz="0" w:space="0" w:color="auto"/>
                            <w:bottom w:val="none" w:sz="0" w:space="0" w:color="auto"/>
                            <w:right w:val="none" w:sz="0" w:space="0" w:color="auto"/>
                          </w:divBdr>
                          <w:divsChild>
                            <w:div w:id="108595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241076">
                      <w:marLeft w:val="0"/>
                      <w:marRight w:val="0"/>
                      <w:marTop w:val="0"/>
                      <w:marBottom w:val="0"/>
                      <w:divBdr>
                        <w:top w:val="none" w:sz="0" w:space="0" w:color="auto"/>
                        <w:left w:val="none" w:sz="0" w:space="0" w:color="auto"/>
                        <w:bottom w:val="none" w:sz="0" w:space="0" w:color="auto"/>
                        <w:right w:val="none" w:sz="0" w:space="0" w:color="auto"/>
                      </w:divBdr>
                      <w:divsChild>
                        <w:div w:id="1500578078">
                          <w:marLeft w:val="0"/>
                          <w:marRight w:val="0"/>
                          <w:marTop w:val="0"/>
                          <w:marBottom w:val="0"/>
                          <w:divBdr>
                            <w:top w:val="none" w:sz="0" w:space="0" w:color="auto"/>
                            <w:left w:val="none" w:sz="0" w:space="0" w:color="auto"/>
                            <w:bottom w:val="none" w:sz="0" w:space="0" w:color="auto"/>
                            <w:right w:val="none" w:sz="0" w:space="0" w:color="auto"/>
                          </w:divBdr>
                          <w:divsChild>
                            <w:div w:id="171666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737751">
                      <w:marLeft w:val="0"/>
                      <w:marRight w:val="0"/>
                      <w:marTop w:val="0"/>
                      <w:marBottom w:val="0"/>
                      <w:divBdr>
                        <w:top w:val="none" w:sz="0" w:space="0" w:color="auto"/>
                        <w:left w:val="none" w:sz="0" w:space="0" w:color="auto"/>
                        <w:bottom w:val="none" w:sz="0" w:space="0" w:color="auto"/>
                        <w:right w:val="none" w:sz="0" w:space="0" w:color="auto"/>
                      </w:divBdr>
                      <w:divsChild>
                        <w:div w:id="509881529">
                          <w:marLeft w:val="0"/>
                          <w:marRight w:val="0"/>
                          <w:marTop w:val="0"/>
                          <w:marBottom w:val="0"/>
                          <w:divBdr>
                            <w:top w:val="none" w:sz="0" w:space="0" w:color="auto"/>
                            <w:left w:val="none" w:sz="0" w:space="0" w:color="auto"/>
                            <w:bottom w:val="none" w:sz="0" w:space="0" w:color="auto"/>
                            <w:right w:val="none" w:sz="0" w:space="0" w:color="auto"/>
                          </w:divBdr>
                          <w:divsChild>
                            <w:div w:id="2030401451">
                              <w:marLeft w:val="0"/>
                              <w:marRight w:val="0"/>
                              <w:marTop w:val="0"/>
                              <w:marBottom w:val="0"/>
                              <w:divBdr>
                                <w:top w:val="none" w:sz="0" w:space="0" w:color="auto"/>
                                <w:left w:val="none" w:sz="0" w:space="0" w:color="auto"/>
                                <w:bottom w:val="none" w:sz="0" w:space="0" w:color="auto"/>
                                <w:right w:val="none" w:sz="0" w:space="0" w:color="auto"/>
                              </w:divBdr>
                            </w:div>
                            <w:div w:id="206610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709225">
                  <w:marLeft w:val="0"/>
                  <w:marRight w:val="0"/>
                  <w:marTop w:val="0"/>
                  <w:marBottom w:val="0"/>
                  <w:divBdr>
                    <w:top w:val="none" w:sz="0" w:space="0" w:color="auto"/>
                    <w:left w:val="none" w:sz="0" w:space="0" w:color="auto"/>
                    <w:bottom w:val="none" w:sz="0" w:space="0" w:color="auto"/>
                    <w:right w:val="none" w:sz="0" w:space="0" w:color="auto"/>
                  </w:divBdr>
                  <w:divsChild>
                    <w:div w:id="162480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57718">
          <w:marLeft w:val="0"/>
          <w:marRight w:val="0"/>
          <w:marTop w:val="0"/>
          <w:marBottom w:val="0"/>
          <w:divBdr>
            <w:top w:val="none" w:sz="0" w:space="0" w:color="auto"/>
            <w:left w:val="none" w:sz="0" w:space="0" w:color="auto"/>
            <w:bottom w:val="none" w:sz="0" w:space="0" w:color="auto"/>
            <w:right w:val="none" w:sz="0" w:space="0" w:color="auto"/>
          </w:divBdr>
          <w:divsChild>
            <w:div w:id="886257601">
              <w:marLeft w:val="0"/>
              <w:marRight w:val="0"/>
              <w:marTop w:val="0"/>
              <w:marBottom w:val="0"/>
              <w:divBdr>
                <w:top w:val="none" w:sz="0" w:space="0" w:color="auto"/>
                <w:left w:val="none" w:sz="0" w:space="0" w:color="auto"/>
                <w:bottom w:val="none" w:sz="0" w:space="0" w:color="auto"/>
                <w:right w:val="none" w:sz="0" w:space="0" w:color="auto"/>
              </w:divBdr>
              <w:divsChild>
                <w:div w:id="330064976">
                  <w:marLeft w:val="0"/>
                  <w:marRight w:val="0"/>
                  <w:marTop w:val="0"/>
                  <w:marBottom w:val="0"/>
                  <w:divBdr>
                    <w:top w:val="none" w:sz="0" w:space="0" w:color="auto"/>
                    <w:left w:val="none" w:sz="0" w:space="0" w:color="auto"/>
                    <w:bottom w:val="none" w:sz="0" w:space="0" w:color="auto"/>
                    <w:right w:val="none" w:sz="0" w:space="0" w:color="auto"/>
                  </w:divBdr>
                  <w:divsChild>
                    <w:div w:id="1314065753">
                      <w:marLeft w:val="0"/>
                      <w:marRight w:val="0"/>
                      <w:marTop w:val="0"/>
                      <w:marBottom w:val="0"/>
                      <w:divBdr>
                        <w:top w:val="none" w:sz="0" w:space="0" w:color="auto"/>
                        <w:left w:val="none" w:sz="0" w:space="0" w:color="auto"/>
                        <w:bottom w:val="none" w:sz="0" w:space="0" w:color="auto"/>
                        <w:right w:val="none" w:sz="0" w:space="0" w:color="auto"/>
                      </w:divBdr>
                    </w:div>
                  </w:divsChild>
                </w:div>
                <w:div w:id="1346976267">
                  <w:marLeft w:val="0"/>
                  <w:marRight w:val="0"/>
                  <w:marTop w:val="0"/>
                  <w:marBottom w:val="0"/>
                  <w:divBdr>
                    <w:top w:val="none" w:sz="0" w:space="0" w:color="auto"/>
                    <w:left w:val="none" w:sz="0" w:space="0" w:color="auto"/>
                    <w:bottom w:val="none" w:sz="0" w:space="0" w:color="auto"/>
                    <w:right w:val="none" w:sz="0" w:space="0" w:color="auto"/>
                  </w:divBdr>
                  <w:divsChild>
                    <w:div w:id="1803425798">
                      <w:marLeft w:val="0"/>
                      <w:marRight w:val="0"/>
                      <w:marTop w:val="0"/>
                      <w:marBottom w:val="0"/>
                      <w:divBdr>
                        <w:top w:val="none" w:sz="0" w:space="0" w:color="auto"/>
                        <w:left w:val="none" w:sz="0" w:space="0" w:color="auto"/>
                        <w:bottom w:val="none" w:sz="0" w:space="0" w:color="auto"/>
                        <w:right w:val="none" w:sz="0" w:space="0" w:color="auto"/>
                      </w:divBdr>
                      <w:divsChild>
                        <w:div w:id="424805689">
                          <w:marLeft w:val="0"/>
                          <w:marRight w:val="0"/>
                          <w:marTop w:val="0"/>
                          <w:marBottom w:val="0"/>
                          <w:divBdr>
                            <w:top w:val="none" w:sz="0" w:space="0" w:color="auto"/>
                            <w:left w:val="none" w:sz="0" w:space="0" w:color="auto"/>
                            <w:bottom w:val="none" w:sz="0" w:space="0" w:color="auto"/>
                            <w:right w:val="none" w:sz="0" w:space="0" w:color="auto"/>
                          </w:divBdr>
                          <w:divsChild>
                            <w:div w:id="10068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496194">
                      <w:marLeft w:val="0"/>
                      <w:marRight w:val="0"/>
                      <w:marTop w:val="0"/>
                      <w:marBottom w:val="0"/>
                      <w:divBdr>
                        <w:top w:val="none" w:sz="0" w:space="0" w:color="auto"/>
                        <w:left w:val="none" w:sz="0" w:space="0" w:color="auto"/>
                        <w:bottom w:val="none" w:sz="0" w:space="0" w:color="auto"/>
                        <w:right w:val="none" w:sz="0" w:space="0" w:color="auto"/>
                      </w:divBdr>
                      <w:divsChild>
                        <w:div w:id="652173461">
                          <w:marLeft w:val="0"/>
                          <w:marRight w:val="0"/>
                          <w:marTop w:val="0"/>
                          <w:marBottom w:val="0"/>
                          <w:divBdr>
                            <w:top w:val="none" w:sz="0" w:space="0" w:color="auto"/>
                            <w:left w:val="none" w:sz="0" w:space="0" w:color="auto"/>
                            <w:bottom w:val="none" w:sz="0" w:space="0" w:color="auto"/>
                            <w:right w:val="none" w:sz="0" w:space="0" w:color="auto"/>
                          </w:divBdr>
                          <w:divsChild>
                            <w:div w:id="509678634">
                              <w:marLeft w:val="0"/>
                              <w:marRight w:val="0"/>
                              <w:marTop w:val="0"/>
                              <w:marBottom w:val="0"/>
                              <w:divBdr>
                                <w:top w:val="none" w:sz="0" w:space="0" w:color="auto"/>
                                <w:left w:val="none" w:sz="0" w:space="0" w:color="auto"/>
                                <w:bottom w:val="none" w:sz="0" w:space="0" w:color="auto"/>
                                <w:right w:val="none" w:sz="0" w:space="0" w:color="auto"/>
                              </w:divBdr>
                            </w:div>
                          </w:divsChild>
                        </w:div>
                        <w:div w:id="1820879189">
                          <w:marLeft w:val="0"/>
                          <w:marRight w:val="0"/>
                          <w:marTop w:val="0"/>
                          <w:marBottom w:val="0"/>
                          <w:divBdr>
                            <w:top w:val="none" w:sz="0" w:space="0" w:color="auto"/>
                            <w:left w:val="none" w:sz="0" w:space="0" w:color="auto"/>
                            <w:bottom w:val="none" w:sz="0" w:space="0" w:color="auto"/>
                            <w:right w:val="none" w:sz="0" w:space="0" w:color="auto"/>
                          </w:divBdr>
                          <w:divsChild>
                            <w:div w:id="1280382463">
                              <w:marLeft w:val="0"/>
                              <w:marRight w:val="0"/>
                              <w:marTop w:val="0"/>
                              <w:marBottom w:val="0"/>
                              <w:divBdr>
                                <w:top w:val="none" w:sz="0" w:space="0" w:color="auto"/>
                                <w:left w:val="none" w:sz="0" w:space="0" w:color="auto"/>
                                <w:bottom w:val="none" w:sz="0" w:space="0" w:color="auto"/>
                                <w:right w:val="none" w:sz="0" w:space="0" w:color="auto"/>
                              </w:divBdr>
                            </w:div>
                          </w:divsChild>
                        </w:div>
                        <w:div w:id="1573999987">
                          <w:marLeft w:val="0"/>
                          <w:marRight w:val="0"/>
                          <w:marTop w:val="0"/>
                          <w:marBottom w:val="0"/>
                          <w:divBdr>
                            <w:top w:val="none" w:sz="0" w:space="0" w:color="auto"/>
                            <w:left w:val="none" w:sz="0" w:space="0" w:color="auto"/>
                            <w:bottom w:val="none" w:sz="0" w:space="0" w:color="auto"/>
                            <w:right w:val="none" w:sz="0" w:space="0" w:color="auto"/>
                          </w:divBdr>
                          <w:divsChild>
                            <w:div w:id="1595374">
                              <w:marLeft w:val="0"/>
                              <w:marRight w:val="0"/>
                              <w:marTop w:val="0"/>
                              <w:marBottom w:val="0"/>
                              <w:divBdr>
                                <w:top w:val="none" w:sz="0" w:space="0" w:color="auto"/>
                                <w:left w:val="none" w:sz="0" w:space="0" w:color="auto"/>
                                <w:bottom w:val="none" w:sz="0" w:space="0" w:color="auto"/>
                                <w:right w:val="none" w:sz="0" w:space="0" w:color="auto"/>
                              </w:divBdr>
                            </w:div>
                          </w:divsChild>
                        </w:div>
                        <w:div w:id="1616207394">
                          <w:marLeft w:val="0"/>
                          <w:marRight w:val="0"/>
                          <w:marTop w:val="0"/>
                          <w:marBottom w:val="0"/>
                          <w:divBdr>
                            <w:top w:val="none" w:sz="0" w:space="0" w:color="auto"/>
                            <w:left w:val="none" w:sz="0" w:space="0" w:color="auto"/>
                            <w:bottom w:val="none" w:sz="0" w:space="0" w:color="auto"/>
                            <w:right w:val="none" w:sz="0" w:space="0" w:color="auto"/>
                          </w:divBdr>
                          <w:divsChild>
                            <w:div w:id="89601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880440">
                      <w:marLeft w:val="0"/>
                      <w:marRight w:val="0"/>
                      <w:marTop w:val="0"/>
                      <w:marBottom w:val="0"/>
                      <w:divBdr>
                        <w:top w:val="none" w:sz="0" w:space="0" w:color="auto"/>
                        <w:left w:val="none" w:sz="0" w:space="0" w:color="auto"/>
                        <w:bottom w:val="none" w:sz="0" w:space="0" w:color="auto"/>
                        <w:right w:val="none" w:sz="0" w:space="0" w:color="auto"/>
                      </w:divBdr>
                      <w:divsChild>
                        <w:div w:id="1636642893">
                          <w:marLeft w:val="0"/>
                          <w:marRight w:val="0"/>
                          <w:marTop w:val="0"/>
                          <w:marBottom w:val="0"/>
                          <w:divBdr>
                            <w:top w:val="none" w:sz="0" w:space="0" w:color="auto"/>
                            <w:left w:val="none" w:sz="0" w:space="0" w:color="auto"/>
                            <w:bottom w:val="none" w:sz="0" w:space="0" w:color="auto"/>
                            <w:right w:val="none" w:sz="0" w:space="0" w:color="auto"/>
                          </w:divBdr>
                          <w:divsChild>
                            <w:div w:id="146958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51869">
                  <w:marLeft w:val="0"/>
                  <w:marRight w:val="0"/>
                  <w:marTop w:val="0"/>
                  <w:marBottom w:val="0"/>
                  <w:divBdr>
                    <w:top w:val="none" w:sz="0" w:space="0" w:color="auto"/>
                    <w:left w:val="none" w:sz="0" w:space="0" w:color="auto"/>
                    <w:bottom w:val="none" w:sz="0" w:space="0" w:color="auto"/>
                    <w:right w:val="none" w:sz="0" w:space="0" w:color="auto"/>
                  </w:divBdr>
                  <w:divsChild>
                    <w:div w:id="11433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852402">
          <w:marLeft w:val="0"/>
          <w:marRight w:val="0"/>
          <w:marTop w:val="0"/>
          <w:marBottom w:val="0"/>
          <w:divBdr>
            <w:top w:val="none" w:sz="0" w:space="0" w:color="auto"/>
            <w:left w:val="none" w:sz="0" w:space="0" w:color="auto"/>
            <w:bottom w:val="none" w:sz="0" w:space="0" w:color="auto"/>
            <w:right w:val="none" w:sz="0" w:space="0" w:color="auto"/>
          </w:divBdr>
          <w:divsChild>
            <w:div w:id="1814712656">
              <w:marLeft w:val="0"/>
              <w:marRight w:val="0"/>
              <w:marTop w:val="0"/>
              <w:marBottom w:val="0"/>
              <w:divBdr>
                <w:top w:val="none" w:sz="0" w:space="0" w:color="auto"/>
                <w:left w:val="none" w:sz="0" w:space="0" w:color="auto"/>
                <w:bottom w:val="none" w:sz="0" w:space="0" w:color="auto"/>
                <w:right w:val="none" w:sz="0" w:space="0" w:color="auto"/>
              </w:divBdr>
              <w:divsChild>
                <w:div w:id="833956048">
                  <w:marLeft w:val="0"/>
                  <w:marRight w:val="0"/>
                  <w:marTop w:val="0"/>
                  <w:marBottom w:val="0"/>
                  <w:divBdr>
                    <w:top w:val="none" w:sz="0" w:space="0" w:color="auto"/>
                    <w:left w:val="none" w:sz="0" w:space="0" w:color="auto"/>
                    <w:bottom w:val="none" w:sz="0" w:space="0" w:color="auto"/>
                    <w:right w:val="none" w:sz="0" w:space="0" w:color="auto"/>
                  </w:divBdr>
                  <w:divsChild>
                    <w:div w:id="318848192">
                      <w:marLeft w:val="0"/>
                      <w:marRight w:val="0"/>
                      <w:marTop w:val="0"/>
                      <w:marBottom w:val="0"/>
                      <w:divBdr>
                        <w:top w:val="none" w:sz="0" w:space="0" w:color="auto"/>
                        <w:left w:val="none" w:sz="0" w:space="0" w:color="auto"/>
                        <w:bottom w:val="none" w:sz="0" w:space="0" w:color="auto"/>
                        <w:right w:val="none" w:sz="0" w:space="0" w:color="auto"/>
                      </w:divBdr>
                    </w:div>
                  </w:divsChild>
                </w:div>
                <w:div w:id="1499730207">
                  <w:marLeft w:val="0"/>
                  <w:marRight w:val="0"/>
                  <w:marTop w:val="0"/>
                  <w:marBottom w:val="0"/>
                  <w:divBdr>
                    <w:top w:val="none" w:sz="0" w:space="0" w:color="auto"/>
                    <w:left w:val="none" w:sz="0" w:space="0" w:color="auto"/>
                    <w:bottom w:val="none" w:sz="0" w:space="0" w:color="auto"/>
                    <w:right w:val="none" w:sz="0" w:space="0" w:color="auto"/>
                  </w:divBdr>
                  <w:divsChild>
                    <w:div w:id="2048946167">
                      <w:marLeft w:val="0"/>
                      <w:marRight w:val="0"/>
                      <w:marTop w:val="0"/>
                      <w:marBottom w:val="0"/>
                      <w:divBdr>
                        <w:top w:val="none" w:sz="0" w:space="0" w:color="auto"/>
                        <w:left w:val="none" w:sz="0" w:space="0" w:color="auto"/>
                        <w:bottom w:val="none" w:sz="0" w:space="0" w:color="auto"/>
                        <w:right w:val="none" w:sz="0" w:space="0" w:color="auto"/>
                      </w:divBdr>
                      <w:divsChild>
                        <w:div w:id="738289601">
                          <w:marLeft w:val="0"/>
                          <w:marRight w:val="0"/>
                          <w:marTop w:val="0"/>
                          <w:marBottom w:val="0"/>
                          <w:divBdr>
                            <w:top w:val="none" w:sz="0" w:space="0" w:color="auto"/>
                            <w:left w:val="none" w:sz="0" w:space="0" w:color="auto"/>
                            <w:bottom w:val="none" w:sz="0" w:space="0" w:color="auto"/>
                            <w:right w:val="none" w:sz="0" w:space="0" w:color="auto"/>
                          </w:divBdr>
                          <w:divsChild>
                            <w:div w:id="125628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996330">
                      <w:marLeft w:val="0"/>
                      <w:marRight w:val="0"/>
                      <w:marTop w:val="0"/>
                      <w:marBottom w:val="0"/>
                      <w:divBdr>
                        <w:top w:val="none" w:sz="0" w:space="0" w:color="auto"/>
                        <w:left w:val="none" w:sz="0" w:space="0" w:color="auto"/>
                        <w:bottom w:val="none" w:sz="0" w:space="0" w:color="auto"/>
                        <w:right w:val="none" w:sz="0" w:space="0" w:color="auto"/>
                      </w:divBdr>
                      <w:divsChild>
                        <w:div w:id="481240767">
                          <w:marLeft w:val="0"/>
                          <w:marRight w:val="0"/>
                          <w:marTop w:val="0"/>
                          <w:marBottom w:val="0"/>
                          <w:divBdr>
                            <w:top w:val="none" w:sz="0" w:space="0" w:color="auto"/>
                            <w:left w:val="none" w:sz="0" w:space="0" w:color="auto"/>
                            <w:bottom w:val="none" w:sz="0" w:space="0" w:color="auto"/>
                            <w:right w:val="none" w:sz="0" w:space="0" w:color="auto"/>
                          </w:divBdr>
                          <w:divsChild>
                            <w:div w:id="3296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9234">
                  <w:marLeft w:val="0"/>
                  <w:marRight w:val="0"/>
                  <w:marTop w:val="0"/>
                  <w:marBottom w:val="0"/>
                  <w:divBdr>
                    <w:top w:val="none" w:sz="0" w:space="0" w:color="auto"/>
                    <w:left w:val="none" w:sz="0" w:space="0" w:color="auto"/>
                    <w:bottom w:val="none" w:sz="0" w:space="0" w:color="auto"/>
                    <w:right w:val="none" w:sz="0" w:space="0" w:color="auto"/>
                  </w:divBdr>
                  <w:divsChild>
                    <w:div w:id="145012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232024">
      <w:bodyDiv w:val="1"/>
      <w:marLeft w:val="0"/>
      <w:marRight w:val="0"/>
      <w:marTop w:val="0"/>
      <w:marBottom w:val="0"/>
      <w:divBdr>
        <w:top w:val="none" w:sz="0" w:space="0" w:color="auto"/>
        <w:left w:val="none" w:sz="0" w:space="0" w:color="auto"/>
        <w:bottom w:val="none" w:sz="0" w:space="0" w:color="auto"/>
        <w:right w:val="none" w:sz="0" w:space="0" w:color="auto"/>
      </w:divBdr>
    </w:div>
    <w:div w:id="831872351">
      <w:bodyDiv w:val="1"/>
      <w:marLeft w:val="0"/>
      <w:marRight w:val="0"/>
      <w:marTop w:val="0"/>
      <w:marBottom w:val="0"/>
      <w:divBdr>
        <w:top w:val="none" w:sz="0" w:space="0" w:color="auto"/>
        <w:left w:val="none" w:sz="0" w:space="0" w:color="auto"/>
        <w:bottom w:val="none" w:sz="0" w:space="0" w:color="auto"/>
        <w:right w:val="none" w:sz="0" w:space="0" w:color="auto"/>
      </w:divBdr>
      <w:divsChild>
        <w:div w:id="1698892775">
          <w:marLeft w:val="0"/>
          <w:marRight w:val="0"/>
          <w:marTop w:val="0"/>
          <w:marBottom w:val="0"/>
          <w:divBdr>
            <w:top w:val="none" w:sz="0" w:space="0" w:color="auto"/>
            <w:left w:val="none" w:sz="0" w:space="0" w:color="auto"/>
            <w:bottom w:val="none" w:sz="0" w:space="0" w:color="auto"/>
            <w:right w:val="none" w:sz="0" w:space="0" w:color="auto"/>
          </w:divBdr>
          <w:divsChild>
            <w:div w:id="1267541628">
              <w:marLeft w:val="0"/>
              <w:marRight w:val="0"/>
              <w:marTop w:val="0"/>
              <w:marBottom w:val="0"/>
              <w:divBdr>
                <w:top w:val="none" w:sz="0" w:space="0" w:color="auto"/>
                <w:left w:val="none" w:sz="0" w:space="0" w:color="auto"/>
                <w:bottom w:val="none" w:sz="0" w:space="0" w:color="auto"/>
                <w:right w:val="none" w:sz="0" w:space="0" w:color="auto"/>
              </w:divBdr>
              <w:divsChild>
                <w:div w:id="71342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797059">
      <w:bodyDiv w:val="1"/>
      <w:marLeft w:val="0"/>
      <w:marRight w:val="0"/>
      <w:marTop w:val="0"/>
      <w:marBottom w:val="0"/>
      <w:divBdr>
        <w:top w:val="none" w:sz="0" w:space="0" w:color="auto"/>
        <w:left w:val="none" w:sz="0" w:space="0" w:color="auto"/>
        <w:bottom w:val="none" w:sz="0" w:space="0" w:color="auto"/>
        <w:right w:val="none" w:sz="0" w:space="0" w:color="auto"/>
      </w:divBdr>
      <w:divsChild>
        <w:div w:id="1133328933">
          <w:marLeft w:val="0"/>
          <w:marRight w:val="0"/>
          <w:marTop w:val="0"/>
          <w:marBottom w:val="0"/>
          <w:divBdr>
            <w:top w:val="none" w:sz="0" w:space="0" w:color="auto"/>
            <w:left w:val="none" w:sz="0" w:space="0" w:color="auto"/>
            <w:bottom w:val="none" w:sz="0" w:space="0" w:color="auto"/>
            <w:right w:val="none" w:sz="0" w:space="0" w:color="auto"/>
          </w:divBdr>
        </w:div>
      </w:divsChild>
    </w:div>
    <w:div w:id="867063057">
      <w:bodyDiv w:val="1"/>
      <w:marLeft w:val="0"/>
      <w:marRight w:val="0"/>
      <w:marTop w:val="0"/>
      <w:marBottom w:val="0"/>
      <w:divBdr>
        <w:top w:val="none" w:sz="0" w:space="0" w:color="auto"/>
        <w:left w:val="none" w:sz="0" w:space="0" w:color="auto"/>
        <w:bottom w:val="none" w:sz="0" w:space="0" w:color="auto"/>
        <w:right w:val="none" w:sz="0" w:space="0" w:color="auto"/>
      </w:divBdr>
    </w:div>
    <w:div w:id="911551414">
      <w:bodyDiv w:val="1"/>
      <w:marLeft w:val="0"/>
      <w:marRight w:val="0"/>
      <w:marTop w:val="0"/>
      <w:marBottom w:val="0"/>
      <w:divBdr>
        <w:top w:val="none" w:sz="0" w:space="0" w:color="auto"/>
        <w:left w:val="none" w:sz="0" w:space="0" w:color="auto"/>
        <w:bottom w:val="none" w:sz="0" w:space="0" w:color="auto"/>
        <w:right w:val="none" w:sz="0" w:space="0" w:color="auto"/>
      </w:divBdr>
    </w:div>
    <w:div w:id="921908535">
      <w:bodyDiv w:val="1"/>
      <w:marLeft w:val="0"/>
      <w:marRight w:val="0"/>
      <w:marTop w:val="0"/>
      <w:marBottom w:val="0"/>
      <w:divBdr>
        <w:top w:val="none" w:sz="0" w:space="0" w:color="auto"/>
        <w:left w:val="none" w:sz="0" w:space="0" w:color="auto"/>
        <w:bottom w:val="none" w:sz="0" w:space="0" w:color="auto"/>
        <w:right w:val="none" w:sz="0" w:space="0" w:color="auto"/>
      </w:divBdr>
      <w:divsChild>
        <w:div w:id="1099519574">
          <w:marLeft w:val="0"/>
          <w:marRight w:val="0"/>
          <w:marTop w:val="0"/>
          <w:marBottom w:val="0"/>
          <w:divBdr>
            <w:top w:val="none" w:sz="0" w:space="0" w:color="auto"/>
            <w:left w:val="none" w:sz="0" w:space="0" w:color="auto"/>
            <w:bottom w:val="none" w:sz="0" w:space="0" w:color="auto"/>
            <w:right w:val="none" w:sz="0" w:space="0" w:color="auto"/>
          </w:divBdr>
          <w:divsChild>
            <w:div w:id="1409501494">
              <w:marLeft w:val="0"/>
              <w:marRight w:val="0"/>
              <w:marTop w:val="0"/>
              <w:marBottom w:val="0"/>
              <w:divBdr>
                <w:top w:val="none" w:sz="0" w:space="0" w:color="auto"/>
                <w:left w:val="none" w:sz="0" w:space="0" w:color="auto"/>
                <w:bottom w:val="none" w:sz="0" w:space="0" w:color="auto"/>
                <w:right w:val="none" w:sz="0" w:space="0" w:color="auto"/>
              </w:divBdr>
              <w:divsChild>
                <w:div w:id="23254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761236">
      <w:bodyDiv w:val="1"/>
      <w:marLeft w:val="0"/>
      <w:marRight w:val="0"/>
      <w:marTop w:val="0"/>
      <w:marBottom w:val="0"/>
      <w:divBdr>
        <w:top w:val="none" w:sz="0" w:space="0" w:color="auto"/>
        <w:left w:val="none" w:sz="0" w:space="0" w:color="auto"/>
        <w:bottom w:val="none" w:sz="0" w:space="0" w:color="auto"/>
        <w:right w:val="none" w:sz="0" w:space="0" w:color="auto"/>
      </w:divBdr>
      <w:divsChild>
        <w:div w:id="477188026">
          <w:marLeft w:val="0"/>
          <w:marRight w:val="0"/>
          <w:marTop w:val="0"/>
          <w:marBottom w:val="0"/>
          <w:divBdr>
            <w:top w:val="none" w:sz="0" w:space="0" w:color="auto"/>
            <w:left w:val="none" w:sz="0" w:space="0" w:color="auto"/>
            <w:bottom w:val="none" w:sz="0" w:space="0" w:color="auto"/>
            <w:right w:val="none" w:sz="0" w:space="0" w:color="auto"/>
          </w:divBdr>
          <w:divsChild>
            <w:div w:id="1021392900">
              <w:marLeft w:val="0"/>
              <w:marRight w:val="0"/>
              <w:marTop w:val="0"/>
              <w:marBottom w:val="0"/>
              <w:divBdr>
                <w:top w:val="none" w:sz="0" w:space="0" w:color="auto"/>
                <w:left w:val="none" w:sz="0" w:space="0" w:color="auto"/>
                <w:bottom w:val="none" w:sz="0" w:space="0" w:color="auto"/>
                <w:right w:val="none" w:sz="0" w:space="0" w:color="auto"/>
              </w:divBdr>
              <w:divsChild>
                <w:div w:id="10172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325157">
      <w:bodyDiv w:val="1"/>
      <w:marLeft w:val="0"/>
      <w:marRight w:val="0"/>
      <w:marTop w:val="0"/>
      <w:marBottom w:val="0"/>
      <w:divBdr>
        <w:top w:val="none" w:sz="0" w:space="0" w:color="auto"/>
        <w:left w:val="none" w:sz="0" w:space="0" w:color="auto"/>
        <w:bottom w:val="none" w:sz="0" w:space="0" w:color="auto"/>
        <w:right w:val="none" w:sz="0" w:space="0" w:color="auto"/>
      </w:divBdr>
      <w:divsChild>
        <w:div w:id="589849131">
          <w:marLeft w:val="0"/>
          <w:marRight w:val="0"/>
          <w:marTop w:val="0"/>
          <w:marBottom w:val="0"/>
          <w:divBdr>
            <w:top w:val="none" w:sz="0" w:space="0" w:color="auto"/>
            <w:left w:val="none" w:sz="0" w:space="0" w:color="auto"/>
            <w:bottom w:val="none" w:sz="0" w:space="0" w:color="auto"/>
            <w:right w:val="none" w:sz="0" w:space="0" w:color="auto"/>
          </w:divBdr>
          <w:divsChild>
            <w:div w:id="1752265480">
              <w:marLeft w:val="0"/>
              <w:marRight w:val="0"/>
              <w:marTop w:val="0"/>
              <w:marBottom w:val="0"/>
              <w:divBdr>
                <w:top w:val="none" w:sz="0" w:space="0" w:color="auto"/>
                <w:left w:val="none" w:sz="0" w:space="0" w:color="auto"/>
                <w:bottom w:val="none" w:sz="0" w:space="0" w:color="auto"/>
                <w:right w:val="none" w:sz="0" w:space="0" w:color="auto"/>
              </w:divBdr>
              <w:divsChild>
                <w:div w:id="2049067086">
                  <w:marLeft w:val="0"/>
                  <w:marRight w:val="0"/>
                  <w:marTop w:val="0"/>
                  <w:marBottom w:val="0"/>
                  <w:divBdr>
                    <w:top w:val="none" w:sz="0" w:space="0" w:color="auto"/>
                    <w:left w:val="none" w:sz="0" w:space="0" w:color="auto"/>
                    <w:bottom w:val="none" w:sz="0" w:space="0" w:color="auto"/>
                    <w:right w:val="none" w:sz="0" w:space="0" w:color="auto"/>
                  </w:divBdr>
                  <w:divsChild>
                    <w:div w:id="690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906908">
      <w:bodyDiv w:val="1"/>
      <w:marLeft w:val="0"/>
      <w:marRight w:val="0"/>
      <w:marTop w:val="0"/>
      <w:marBottom w:val="0"/>
      <w:divBdr>
        <w:top w:val="none" w:sz="0" w:space="0" w:color="auto"/>
        <w:left w:val="none" w:sz="0" w:space="0" w:color="auto"/>
        <w:bottom w:val="none" w:sz="0" w:space="0" w:color="auto"/>
        <w:right w:val="none" w:sz="0" w:space="0" w:color="auto"/>
      </w:divBdr>
      <w:divsChild>
        <w:div w:id="2079092799">
          <w:marLeft w:val="0"/>
          <w:marRight w:val="0"/>
          <w:marTop w:val="0"/>
          <w:marBottom w:val="0"/>
          <w:divBdr>
            <w:top w:val="none" w:sz="0" w:space="0" w:color="auto"/>
            <w:left w:val="none" w:sz="0" w:space="0" w:color="auto"/>
            <w:bottom w:val="none" w:sz="0" w:space="0" w:color="auto"/>
            <w:right w:val="none" w:sz="0" w:space="0" w:color="auto"/>
          </w:divBdr>
          <w:divsChild>
            <w:div w:id="1730151220">
              <w:marLeft w:val="0"/>
              <w:marRight w:val="0"/>
              <w:marTop w:val="0"/>
              <w:marBottom w:val="0"/>
              <w:divBdr>
                <w:top w:val="none" w:sz="0" w:space="0" w:color="auto"/>
                <w:left w:val="none" w:sz="0" w:space="0" w:color="auto"/>
                <w:bottom w:val="none" w:sz="0" w:space="0" w:color="auto"/>
                <w:right w:val="none" w:sz="0" w:space="0" w:color="auto"/>
              </w:divBdr>
              <w:divsChild>
                <w:div w:id="1207833297">
                  <w:marLeft w:val="0"/>
                  <w:marRight w:val="0"/>
                  <w:marTop w:val="0"/>
                  <w:marBottom w:val="0"/>
                  <w:divBdr>
                    <w:top w:val="none" w:sz="0" w:space="0" w:color="auto"/>
                    <w:left w:val="none" w:sz="0" w:space="0" w:color="auto"/>
                    <w:bottom w:val="none" w:sz="0" w:space="0" w:color="auto"/>
                    <w:right w:val="none" w:sz="0" w:space="0" w:color="auto"/>
                  </w:divBdr>
                  <w:divsChild>
                    <w:div w:id="17794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424280">
      <w:bodyDiv w:val="1"/>
      <w:marLeft w:val="0"/>
      <w:marRight w:val="0"/>
      <w:marTop w:val="0"/>
      <w:marBottom w:val="0"/>
      <w:divBdr>
        <w:top w:val="none" w:sz="0" w:space="0" w:color="auto"/>
        <w:left w:val="none" w:sz="0" w:space="0" w:color="auto"/>
        <w:bottom w:val="none" w:sz="0" w:space="0" w:color="auto"/>
        <w:right w:val="none" w:sz="0" w:space="0" w:color="auto"/>
      </w:divBdr>
    </w:div>
    <w:div w:id="1136754558">
      <w:bodyDiv w:val="1"/>
      <w:marLeft w:val="0"/>
      <w:marRight w:val="0"/>
      <w:marTop w:val="0"/>
      <w:marBottom w:val="0"/>
      <w:divBdr>
        <w:top w:val="none" w:sz="0" w:space="0" w:color="auto"/>
        <w:left w:val="none" w:sz="0" w:space="0" w:color="auto"/>
        <w:bottom w:val="none" w:sz="0" w:space="0" w:color="auto"/>
        <w:right w:val="none" w:sz="0" w:space="0" w:color="auto"/>
      </w:divBdr>
      <w:divsChild>
        <w:div w:id="997877075">
          <w:marLeft w:val="0"/>
          <w:marRight w:val="0"/>
          <w:marTop w:val="0"/>
          <w:marBottom w:val="0"/>
          <w:divBdr>
            <w:top w:val="none" w:sz="0" w:space="0" w:color="auto"/>
            <w:left w:val="none" w:sz="0" w:space="0" w:color="auto"/>
            <w:bottom w:val="none" w:sz="0" w:space="0" w:color="auto"/>
            <w:right w:val="none" w:sz="0" w:space="0" w:color="auto"/>
          </w:divBdr>
          <w:divsChild>
            <w:div w:id="1936938121">
              <w:marLeft w:val="0"/>
              <w:marRight w:val="0"/>
              <w:marTop w:val="0"/>
              <w:marBottom w:val="0"/>
              <w:divBdr>
                <w:top w:val="none" w:sz="0" w:space="0" w:color="auto"/>
                <w:left w:val="none" w:sz="0" w:space="0" w:color="auto"/>
                <w:bottom w:val="none" w:sz="0" w:space="0" w:color="auto"/>
                <w:right w:val="none" w:sz="0" w:space="0" w:color="auto"/>
              </w:divBdr>
              <w:divsChild>
                <w:div w:id="20271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901532">
      <w:bodyDiv w:val="1"/>
      <w:marLeft w:val="0"/>
      <w:marRight w:val="0"/>
      <w:marTop w:val="0"/>
      <w:marBottom w:val="0"/>
      <w:divBdr>
        <w:top w:val="none" w:sz="0" w:space="0" w:color="auto"/>
        <w:left w:val="none" w:sz="0" w:space="0" w:color="auto"/>
        <w:bottom w:val="none" w:sz="0" w:space="0" w:color="auto"/>
        <w:right w:val="none" w:sz="0" w:space="0" w:color="auto"/>
      </w:divBdr>
    </w:div>
    <w:div w:id="1152714190">
      <w:bodyDiv w:val="1"/>
      <w:marLeft w:val="0"/>
      <w:marRight w:val="0"/>
      <w:marTop w:val="0"/>
      <w:marBottom w:val="0"/>
      <w:divBdr>
        <w:top w:val="none" w:sz="0" w:space="0" w:color="auto"/>
        <w:left w:val="none" w:sz="0" w:space="0" w:color="auto"/>
        <w:bottom w:val="none" w:sz="0" w:space="0" w:color="auto"/>
        <w:right w:val="none" w:sz="0" w:space="0" w:color="auto"/>
      </w:divBdr>
      <w:divsChild>
        <w:div w:id="387923767">
          <w:marLeft w:val="0"/>
          <w:marRight w:val="0"/>
          <w:marTop w:val="0"/>
          <w:marBottom w:val="0"/>
          <w:divBdr>
            <w:top w:val="none" w:sz="0" w:space="0" w:color="auto"/>
            <w:left w:val="none" w:sz="0" w:space="0" w:color="auto"/>
            <w:bottom w:val="none" w:sz="0" w:space="0" w:color="auto"/>
            <w:right w:val="none" w:sz="0" w:space="0" w:color="auto"/>
          </w:divBdr>
          <w:divsChild>
            <w:div w:id="1087654758">
              <w:marLeft w:val="0"/>
              <w:marRight w:val="0"/>
              <w:marTop w:val="0"/>
              <w:marBottom w:val="0"/>
              <w:divBdr>
                <w:top w:val="none" w:sz="0" w:space="0" w:color="auto"/>
                <w:left w:val="none" w:sz="0" w:space="0" w:color="auto"/>
                <w:bottom w:val="none" w:sz="0" w:space="0" w:color="auto"/>
                <w:right w:val="none" w:sz="0" w:space="0" w:color="auto"/>
              </w:divBdr>
              <w:divsChild>
                <w:div w:id="1568763273">
                  <w:marLeft w:val="0"/>
                  <w:marRight w:val="0"/>
                  <w:marTop w:val="0"/>
                  <w:marBottom w:val="0"/>
                  <w:divBdr>
                    <w:top w:val="none" w:sz="0" w:space="0" w:color="auto"/>
                    <w:left w:val="none" w:sz="0" w:space="0" w:color="auto"/>
                    <w:bottom w:val="none" w:sz="0" w:space="0" w:color="auto"/>
                    <w:right w:val="none" w:sz="0" w:space="0" w:color="auto"/>
                  </w:divBdr>
                  <w:divsChild>
                    <w:div w:id="137561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989547">
      <w:bodyDiv w:val="1"/>
      <w:marLeft w:val="0"/>
      <w:marRight w:val="0"/>
      <w:marTop w:val="0"/>
      <w:marBottom w:val="0"/>
      <w:divBdr>
        <w:top w:val="none" w:sz="0" w:space="0" w:color="auto"/>
        <w:left w:val="none" w:sz="0" w:space="0" w:color="auto"/>
        <w:bottom w:val="none" w:sz="0" w:space="0" w:color="auto"/>
        <w:right w:val="none" w:sz="0" w:space="0" w:color="auto"/>
      </w:divBdr>
      <w:divsChild>
        <w:div w:id="946036694">
          <w:marLeft w:val="0"/>
          <w:marRight w:val="0"/>
          <w:marTop w:val="0"/>
          <w:marBottom w:val="0"/>
          <w:divBdr>
            <w:top w:val="none" w:sz="0" w:space="0" w:color="auto"/>
            <w:left w:val="none" w:sz="0" w:space="0" w:color="auto"/>
            <w:bottom w:val="none" w:sz="0" w:space="0" w:color="auto"/>
            <w:right w:val="none" w:sz="0" w:space="0" w:color="auto"/>
          </w:divBdr>
        </w:div>
      </w:divsChild>
    </w:div>
    <w:div w:id="1161433526">
      <w:bodyDiv w:val="1"/>
      <w:marLeft w:val="0"/>
      <w:marRight w:val="0"/>
      <w:marTop w:val="0"/>
      <w:marBottom w:val="0"/>
      <w:divBdr>
        <w:top w:val="none" w:sz="0" w:space="0" w:color="auto"/>
        <w:left w:val="none" w:sz="0" w:space="0" w:color="auto"/>
        <w:bottom w:val="none" w:sz="0" w:space="0" w:color="auto"/>
        <w:right w:val="none" w:sz="0" w:space="0" w:color="auto"/>
      </w:divBdr>
      <w:divsChild>
        <w:div w:id="492990447">
          <w:marLeft w:val="0"/>
          <w:marRight w:val="0"/>
          <w:marTop w:val="0"/>
          <w:marBottom w:val="0"/>
          <w:divBdr>
            <w:top w:val="none" w:sz="0" w:space="0" w:color="auto"/>
            <w:left w:val="none" w:sz="0" w:space="0" w:color="auto"/>
            <w:bottom w:val="none" w:sz="0" w:space="0" w:color="auto"/>
            <w:right w:val="none" w:sz="0" w:space="0" w:color="auto"/>
          </w:divBdr>
          <w:divsChild>
            <w:div w:id="1636448094">
              <w:marLeft w:val="0"/>
              <w:marRight w:val="0"/>
              <w:marTop w:val="0"/>
              <w:marBottom w:val="0"/>
              <w:divBdr>
                <w:top w:val="none" w:sz="0" w:space="0" w:color="auto"/>
                <w:left w:val="none" w:sz="0" w:space="0" w:color="auto"/>
                <w:bottom w:val="none" w:sz="0" w:space="0" w:color="auto"/>
                <w:right w:val="none" w:sz="0" w:space="0" w:color="auto"/>
              </w:divBdr>
              <w:divsChild>
                <w:div w:id="192538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186930">
      <w:bodyDiv w:val="1"/>
      <w:marLeft w:val="0"/>
      <w:marRight w:val="0"/>
      <w:marTop w:val="0"/>
      <w:marBottom w:val="0"/>
      <w:divBdr>
        <w:top w:val="none" w:sz="0" w:space="0" w:color="auto"/>
        <w:left w:val="none" w:sz="0" w:space="0" w:color="auto"/>
        <w:bottom w:val="none" w:sz="0" w:space="0" w:color="auto"/>
        <w:right w:val="none" w:sz="0" w:space="0" w:color="auto"/>
      </w:divBdr>
    </w:div>
    <w:div w:id="1269237157">
      <w:bodyDiv w:val="1"/>
      <w:marLeft w:val="0"/>
      <w:marRight w:val="0"/>
      <w:marTop w:val="0"/>
      <w:marBottom w:val="0"/>
      <w:divBdr>
        <w:top w:val="none" w:sz="0" w:space="0" w:color="auto"/>
        <w:left w:val="none" w:sz="0" w:space="0" w:color="auto"/>
        <w:bottom w:val="none" w:sz="0" w:space="0" w:color="auto"/>
        <w:right w:val="none" w:sz="0" w:space="0" w:color="auto"/>
      </w:divBdr>
    </w:div>
    <w:div w:id="1342468773">
      <w:bodyDiv w:val="1"/>
      <w:marLeft w:val="0"/>
      <w:marRight w:val="0"/>
      <w:marTop w:val="0"/>
      <w:marBottom w:val="0"/>
      <w:divBdr>
        <w:top w:val="none" w:sz="0" w:space="0" w:color="auto"/>
        <w:left w:val="none" w:sz="0" w:space="0" w:color="auto"/>
        <w:bottom w:val="none" w:sz="0" w:space="0" w:color="auto"/>
        <w:right w:val="none" w:sz="0" w:space="0" w:color="auto"/>
      </w:divBdr>
      <w:divsChild>
        <w:div w:id="1834367109">
          <w:marLeft w:val="0"/>
          <w:marRight w:val="0"/>
          <w:marTop w:val="0"/>
          <w:marBottom w:val="0"/>
          <w:divBdr>
            <w:top w:val="none" w:sz="0" w:space="0" w:color="auto"/>
            <w:left w:val="none" w:sz="0" w:space="0" w:color="auto"/>
            <w:bottom w:val="none" w:sz="0" w:space="0" w:color="auto"/>
            <w:right w:val="none" w:sz="0" w:space="0" w:color="auto"/>
          </w:divBdr>
          <w:divsChild>
            <w:div w:id="1917322547">
              <w:marLeft w:val="0"/>
              <w:marRight w:val="0"/>
              <w:marTop w:val="0"/>
              <w:marBottom w:val="0"/>
              <w:divBdr>
                <w:top w:val="none" w:sz="0" w:space="0" w:color="auto"/>
                <w:left w:val="none" w:sz="0" w:space="0" w:color="auto"/>
                <w:bottom w:val="none" w:sz="0" w:space="0" w:color="auto"/>
                <w:right w:val="none" w:sz="0" w:space="0" w:color="auto"/>
              </w:divBdr>
              <w:divsChild>
                <w:div w:id="117560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73975">
      <w:bodyDiv w:val="1"/>
      <w:marLeft w:val="0"/>
      <w:marRight w:val="0"/>
      <w:marTop w:val="0"/>
      <w:marBottom w:val="0"/>
      <w:divBdr>
        <w:top w:val="none" w:sz="0" w:space="0" w:color="auto"/>
        <w:left w:val="none" w:sz="0" w:space="0" w:color="auto"/>
        <w:bottom w:val="none" w:sz="0" w:space="0" w:color="auto"/>
        <w:right w:val="none" w:sz="0" w:space="0" w:color="auto"/>
      </w:divBdr>
      <w:divsChild>
        <w:div w:id="1377729787">
          <w:marLeft w:val="0"/>
          <w:marRight w:val="0"/>
          <w:marTop w:val="0"/>
          <w:marBottom w:val="0"/>
          <w:divBdr>
            <w:top w:val="none" w:sz="0" w:space="0" w:color="auto"/>
            <w:left w:val="none" w:sz="0" w:space="0" w:color="auto"/>
            <w:bottom w:val="none" w:sz="0" w:space="0" w:color="auto"/>
            <w:right w:val="none" w:sz="0" w:space="0" w:color="auto"/>
          </w:divBdr>
          <w:divsChild>
            <w:div w:id="13117365">
              <w:marLeft w:val="0"/>
              <w:marRight w:val="0"/>
              <w:marTop w:val="0"/>
              <w:marBottom w:val="0"/>
              <w:divBdr>
                <w:top w:val="none" w:sz="0" w:space="0" w:color="auto"/>
                <w:left w:val="none" w:sz="0" w:space="0" w:color="auto"/>
                <w:bottom w:val="none" w:sz="0" w:space="0" w:color="auto"/>
                <w:right w:val="none" w:sz="0" w:space="0" w:color="auto"/>
              </w:divBdr>
              <w:divsChild>
                <w:div w:id="175508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336085">
      <w:bodyDiv w:val="1"/>
      <w:marLeft w:val="0"/>
      <w:marRight w:val="0"/>
      <w:marTop w:val="0"/>
      <w:marBottom w:val="0"/>
      <w:divBdr>
        <w:top w:val="none" w:sz="0" w:space="0" w:color="auto"/>
        <w:left w:val="none" w:sz="0" w:space="0" w:color="auto"/>
        <w:bottom w:val="none" w:sz="0" w:space="0" w:color="auto"/>
        <w:right w:val="none" w:sz="0" w:space="0" w:color="auto"/>
      </w:divBdr>
      <w:divsChild>
        <w:div w:id="1638029440">
          <w:marLeft w:val="0"/>
          <w:marRight w:val="0"/>
          <w:marTop w:val="0"/>
          <w:marBottom w:val="0"/>
          <w:divBdr>
            <w:top w:val="none" w:sz="0" w:space="0" w:color="auto"/>
            <w:left w:val="none" w:sz="0" w:space="0" w:color="auto"/>
            <w:bottom w:val="none" w:sz="0" w:space="0" w:color="auto"/>
            <w:right w:val="none" w:sz="0" w:space="0" w:color="auto"/>
          </w:divBdr>
          <w:divsChild>
            <w:div w:id="842933573">
              <w:marLeft w:val="0"/>
              <w:marRight w:val="0"/>
              <w:marTop w:val="0"/>
              <w:marBottom w:val="0"/>
              <w:divBdr>
                <w:top w:val="none" w:sz="0" w:space="0" w:color="auto"/>
                <w:left w:val="none" w:sz="0" w:space="0" w:color="auto"/>
                <w:bottom w:val="none" w:sz="0" w:space="0" w:color="auto"/>
                <w:right w:val="none" w:sz="0" w:space="0" w:color="auto"/>
              </w:divBdr>
              <w:divsChild>
                <w:div w:id="141855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870848">
      <w:bodyDiv w:val="1"/>
      <w:marLeft w:val="0"/>
      <w:marRight w:val="0"/>
      <w:marTop w:val="0"/>
      <w:marBottom w:val="0"/>
      <w:divBdr>
        <w:top w:val="none" w:sz="0" w:space="0" w:color="auto"/>
        <w:left w:val="none" w:sz="0" w:space="0" w:color="auto"/>
        <w:bottom w:val="none" w:sz="0" w:space="0" w:color="auto"/>
        <w:right w:val="none" w:sz="0" w:space="0" w:color="auto"/>
      </w:divBdr>
    </w:div>
    <w:div w:id="1539002857">
      <w:bodyDiv w:val="1"/>
      <w:marLeft w:val="0"/>
      <w:marRight w:val="0"/>
      <w:marTop w:val="0"/>
      <w:marBottom w:val="0"/>
      <w:divBdr>
        <w:top w:val="none" w:sz="0" w:space="0" w:color="auto"/>
        <w:left w:val="none" w:sz="0" w:space="0" w:color="auto"/>
        <w:bottom w:val="none" w:sz="0" w:space="0" w:color="auto"/>
        <w:right w:val="none" w:sz="0" w:space="0" w:color="auto"/>
      </w:divBdr>
    </w:div>
    <w:div w:id="1579636104">
      <w:bodyDiv w:val="1"/>
      <w:marLeft w:val="0"/>
      <w:marRight w:val="0"/>
      <w:marTop w:val="0"/>
      <w:marBottom w:val="0"/>
      <w:divBdr>
        <w:top w:val="none" w:sz="0" w:space="0" w:color="auto"/>
        <w:left w:val="none" w:sz="0" w:space="0" w:color="auto"/>
        <w:bottom w:val="none" w:sz="0" w:space="0" w:color="auto"/>
        <w:right w:val="none" w:sz="0" w:space="0" w:color="auto"/>
      </w:divBdr>
    </w:div>
    <w:div w:id="1582136414">
      <w:bodyDiv w:val="1"/>
      <w:marLeft w:val="0"/>
      <w:marRight w:val="0"/>
      <w:marTop w:val="0"/>
      <w:marBottom w:val="0"/>
      <w:divBdr>
        <w:top w:val="none" w:sz="0" w:space="0" w:color="auto"/>
        <w:left w:val="none" w:sz="0" w:space="0" w:color="auto"/>
        <w:bottom w:val="none" w:sz="0" w:space="0" w:color="auto"/>
        <w:right w:val="none" w:sz="0" w:space="0" w:color="auto"/>
      </w:divBdr>
    </w:div>
    <w:div w:id="1610623222">
      <w:bodyDiv w:val="1"/>
      <w:marLeft w:val="0"/>
      <w:marRight w:val="0"/>
      <w:marTop w:val="0"/>
      <w:marBottom w:val="0"/>
      <w:divBdr>
        <w:top w:val="none" w:sz="0" w:space="0" w:color="auto"/>
        <w:left w:val="none" w:sz="0" w:space="0" w:color="auto"/>
        <w:bottom w:val="none" w:sz="0" w:space="0" w:color="auto"/>
        <w:right w:val="none" w:sz="0" w:space="0" w:color="auto"/>
      </w:divBdr>
    </w:div>
    <w:div w:id="1629238320">
      <w:bodyDiv w:val="1"/>
      <w:marLeft w:val="0"/>
      <w:marRight w:val="0"/>
      <w:marTop w:val="0"/>
      <w:marBottom w:val="0"/>
      <w:divBdr>
        <w:top w:val="none" w:sz="0" w:space="0" w:color="auto"/>
        <w:left w:val="none" w:sz="0" w:space="0" w:color="auto"/>
        <w:bottom w:val="none" w:sz="0" w:space="0" w:color="auto"/>
        <w:right w:val="none" w:sz="0" w:space="0" w:color="auto"/>
      </w:divBdr>
    </w:div>
    <w:div w:id="1650598505">
      <w:bodyDiv w:val="1"/>
      <w:marLeft w:val="0"/>
      <w:marRight w:val="0"/>
      <w:marTop w:val="0"/>
      <w:marBottom w:val="0"/>
      <w:divBdr>
        <w:top w:val="none" w:sz="0" w:space="0" w:color="auto"/>
        <w:left w:val="none" w:sz="0" w:space="0" w:color="auto"/>
        <w:bottom w:val="none" w:sz="0" w:space="0" w:color="auto"/>
        <w:right w:val="none" w:sz="0" w:space="0" w:color="auto"/>
      </w:divBdr>
      <w:divsChild>
        <w:div w:id="106973795">
          <w:marLeft w:val="0"/>
          <w:marRight w:val="0"/>
          <w:marTop w:val="0"/>
          <w:marBottom w:val="0"/>
          <w:divBdr>
            <w:top w:val="none" w:sz="0" w:space="0" w:color="auto"/>
            <w:left w:val="none" w:sz="0" w:space="0" w:color="auto"/>
            <w:bottom w:val="none" w:sz="0" w:space="0" w:color="auto"/>
            <w:right w:val="none" w:sz="0" w:space="0" w:color="auto"/>
          </w:divBdr>
          <w:divsChild>
            <w:div w:id="32467842">
              <w:marLeft w:val="0"/>
              <w:marRight w:val="0"/>
              <w:marTop w:val="0"/>
              <w:marBottom w:val="0"/>
              <w:divBdr>
                <w:top w:val="none" w:sz="0" w:space="0" w:color="auto"/>
                <w:left w:val="none" w:sz="0" w:space="0" w:color="auto"/>
                <w:bottom w:val="none" w:sz="0" w:space="0" w:color="auto"/>
                <w:right w:val="none" w:sz="0" w:space="0" w:color="auto"/>
              </w:divBdr>
              <w:divsChild>
                <w:div w:id="69469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074124">
      <w:bodyDiv w:val="1"/>
      <w:marLeft w:val="0"/>
      <w:marRight w:val="0"/>
      <w:marTop w:val="0"/>
      <w:marBottom w:val="0"/>
      <w:divBdr>
        <w:top w:val="none" w:sz="0" w:space="0" w:color="auto"/>
        <w:left w:val="none" w:sz="0" w:space="0" w:color="auto"/>
        <w:bottom w:val="none" w:sz="0" w:space="0" w:color="auto"/>
        <w:right w:val="none" w:sz="0" w:space="0" w:color="auto"/>
      </w:divBdr>
      <w:divsChild>
        <w:div w:id="885019943">
          <w:marLeft w:val="0"/>
          <w:marRight w:val="0"/>
          <w:marTop w:val="0"/>
          <w:marBottom w:val="0"/>
          <w:divBdr>
            <w:top w:val="none" w:sz="0" w:space="0" w:color="auto"/>
            <w:left w:val="none" w:sz="0" w:space="0" w:color="auto"/>
            <w:bottom w:val="none" w:sz="0" w:space="0" w:color="auto"/>
            <w:right w:val="none" w:sz="0" w:space="0" w:color="auto"/>
          </w:divBdr>
          <w:divsChild>
            <w:div w:id="824664356">
              <w:marLeft w:val="0"/>
              <w:marRight w:val="0"/>
              <w:marTop w:val="0"/>
              <w:marBottom w:val="0"/>
              <w:divBdr>
                <w:top w:val="none" w:sz="0" w:space="0" w:color="auto"/>
                <w:left w:val="none" w:sz="0" w:space="0" w:color="auto"/>
                <w:bottom w:val="none" w:sz="0" w:space="0" w:color="auto"/>
                <w:right w:val="none" w:sz="0" w:space="0" w:color="auto"/>
              </w:divBdr>
              <w:divsChild>
                <w:div w:id="18415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717571">
      <w:bodyDiv w:val="1"/>
      <w:marLeft w:val="0"/>
      <w:marRight w:val="0"/>
      <w:marTop w:val="0"/>
      <w:marBottom w:val="0"/>
      <w:divBdr>
        <w:top w:val="none" w:sz="0" w:space="0" w:color="auto"/>
        <w:left w:val="none" w:sz="0" w:space="0" w:color="auto"/>
        <w:bottom w:val="none" w:sz="0" w:space="0" w:color="auto"/>
        <w:right w:val="none" w:sz="0" w:space="0" w:color="auto"/>
      </w:divBdr>
      <w:divsChild>
        <w:div w:id="475880">
          <w:marLeft w:val="0"/>
          <w:marRight w:val="0"/>
          <w:marTop w:val="0"/>
          <w:marBottom w:val="0"/>
          <w:divBdr>
            <w:top w:val="none" w:sz="0" w:space="0" w:color="auto"/>
            <w:left w:val="none" w:sz="0" w:space="0" w:color="auto"/>
            <w:bottom w:val="none" w:sz="0" w:space="0" w:color="auto"/>
            <w:right w:val="none" w:sz="0" w:space="0" w:color="auto"/>
          </w:divBdr>
        </w:div>
      </w:divsChild>
    </w:div>
    <w:div w:id="1746494617">
      <w:bodyDiv w:val="1"/>
      <w:marLeft w:val="0"/>
      <w:marRight w:val="0"/>
      <w:marTop w:val="0"/>
      <w:marBottom w:val="0"/>
      <w:divBdr>
        <w:top w:val="none" w:sz="0" w:space="0" w:color="auto"/>
        <w:left w:val="none" w:sz="0" w:space="0" w:color="auto"/>
        <w:bottom w:val="none" w:sz="0" w:space="0" w:color="auto"/>
        <w:right w:val="none" w:sz="0" w:space="0" w:color="auto"/>
      </w:divBdr>
      <w:divsChild>
        <w:div w:id="1783955549">
          <w:marLeft w:val="0"/>
          <w:marRight w:val="0"/>
          <w:marTop w:val="0"/>
          <w:marBottom w:val="0"/>
          <w:divBdr>
            <w:top w:val="none" w:sz="0" w:space="0" w:color="auto"/>
            <w:left w:val="none" w:sz="0" w:space="0" w:color="auto"/>
            <w:bottom w:val="none" w:sz="0" w:space="0" w:color="auto"/>
            <w:right w:val="none" w:sz="0" w:space="0" w:color="auto"/>
          </w:divBdr>
          <w:divsChild>
            <w:div w:id="596333066">
              <w:marLeft w:val="0"/>
              <w:marRight w:val="0"/>
              <w:marTop w:val="0"/>
              <w:marBottom w:val="0"/>
              <w:divBdr>
                <w:top w:val="none" w:sz="0" w:space="0" w:color="auto"/>
                <w:left w:val="none" w:sz="0" w:space="0" w:color="auto"/>
                <w:bottom w:val="none" w:sz="0" w:space="0" w:color="auto"/>
                <w:right w:val="none" w:sz="0" w:space="0" w:color="auto"/>
              </w:divBdr>
              <w:divsChild>
                <w:div w:id="1195312356">
                  <w:marLeft w:val="0"/>
                  <w:marRight w:val="0"/>
                  <w:marTop w:val="0"/>
                  <w:marBottom w:val="0"/>
                  <w:divBdr>
                    <w:top w:val="none" w:sz="0" w:space="0" w:color="auto"/>
                    <w:left w:val="none" w:sz="0" w:space="0" w:color="auto"/>
                    <w:bottom w:val="none" w:sz="0" w:space="0" w:color="auto"/>
                    <w:right w:val="none" w:sz="0" w:space="0" w:color="auto"/>
                  </w:divBdr>
                  <w:divsChild>
                    <w:div w:id="134670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161035">
      <w:bodyDiv w:val="1"/>
      <w:marLeft w:val="0"/>
      <w:marRight w:val="0"/>
      <w:marTop w:val="0"/>
      <w:marBottom w:val="0"/>
      <w:divBdr>
        <w:top w:val="none" w:sz="0" w:space="0" w:color="auto"/>
        <w:left w:val="none" w:sz="0" w:space="0" w:color="auto"/>
        <w:bottom w:val="none" w:sz="0" w:space="0" w:color="auto"/>
        <w:right w:val="none" w:sz="0" w:space="0" w:color="auto"/>
      </w:divBdr>
    </w:div>
    <w:div w:id="1841383584">
      <w:bodyDiv w:val="1"/>
      <w:marLeft w:val="0"/>
      <w:marRight w:val="0"/>
      <w:marTop w:val="0"/>
      <w:marBottom w:val="0"/>
      <w:divBdr>
        <w:top w:val="none" w:sz="0" w:space="0" w:color="auto"/>
        <w:left w:val="none" w:sz="0" w:space="0" w:color="auto"/>
        <w:bottom w:val="none" w:sz="0" w:space="0" w:color="auto"/>
        <w:right w:val="none" w:sz="0" w:space="0" w:color="auto"/>
      </w:divBdr>
      <w:divsChild>
        <w:div w:id="1759986442">
          <w:marLeft w:val="0"/>
          <w:marRight w:val="0"/>
          <w:marTop w:val="0"/>
          <w:marBottom w:val="0"/>
          <w:divBdr>
            <w:top w:val="none" w:sz="0" w:space="0" w:color="auto"/>
            <w:left w:val="none" w:sz="0" w:space="0" w:color="auto"/>
            <w:bottom w:val="none" w:sz="0" w:space="0" w:color="auto"/>
            <w:right w:val="none" w:sz="0" w:space="0" w:color="auto"/>
          </w:divBdr>
          <w:divsChild>
            <w:div w:id="356273984">
              <w:marLeft w:val="0"/>
              <w:marRight w:val="0"/>
              <w:marTop w:val="0"/>
              <w:marBottom w:val="0"/>
              <w:divBdr>
                <w:top w:val="none" w:sz="0" w:space="0" w:color="auto"/>
                <w:left w:val="none" w:sz="0" w:space="0" w:color="auto"/>
                <w:bottom w:val="none" w:sz="0" w:space="0" w:color="auto"/>
                <w:right w:val="none" w:sz="0" w:space="0" w:color="auto"/>
              </w:divBdr>
              <w:divsChild>
                <w:div w:id="1739551285">
                  <w:marLeft w:val="0"/>
                  <w:marRight w:val="0"/>
                  <w:marTop w:val="0"/>
                  <w:marBottom w:val="0"/>
                  <w:divBdr>
                    <w:top w:val="none" w:sz="0" w:space="0" w:color="auto"/>
                    <w:left w:val="none" w:sz="0" w:space="0" w:color="auto"/>
                    <w:bottom w:val="none" w:sz="0" w:space="0" w:color="auto"/>
                    <w:right w:val="none" w:sz="0" w:space="0" w:color="auto"/>
                  </w:divBdr>
                  <w:divsChild>
                    <w:div w:id="171522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131009">
      <w:bodyDiv w:val="1"/>
      <w:marLeft w:val="0"/>
      <w:marRight w:val="0"/>
      <w:marTop w:val="0"/>
      <w:marBottom w:val="0"/>
      <w:divBdr>
        <w:top w:val="none" w:sz="0" w:space="0" w:color="auto"/>
        <w:left w:val="none" w:sz="0" w:space="0" w:color="auto"/>
        <w:bottom w:val="none" w:sz="0" w:space="0" w:color="auto"/>
        <w:right w:val="none" w:sz="0" w:space="0" w:color="auto"/>
      </w:divBdr>
      <w:divsChild>
        <w:div w:id="668950274">
          <w:marLeft w:val="0"/>
          <w:marRight w:val="0"/>
          <w:marTop w:val="0"/>
          <w:marBottom w:val="0"/>
          <w:divBdr>
            <w:top w:val="none" w:sz="0" w:space="0" w:color="auto"/>
            <w:left w:val="none" w:sz="0" w:space="0" w:color="auto"/>
            <w:bottom w:val="none" w:sz="0" w:space="0" w:color="auto"/>
            <w:right w:val="none" w:sz="0" w:space="0" w:color="auto"/>
          </w:divBdr>
          <w:divsChild>
            <w:div w:id="1181895649">
              <w:marLeft w:val="0"/>
              <w:marRight w:val="0"/>
              <w:marTop w:val="0"/>
              <w:marBottom w:val="0"/>
              <w:divBdr>
                <w:top w:val="none" w:sz="0" w:space="0" w:color="auto"/>
                <w:left w:val="none" w:sz="0" w:space="0" w:color="auto"/>
                <w:bottom w:val="none" w:sz="0" w:space="0" w:color="auto"/>
                <w:right w:val="none" w:sz="0" w:space="0" w:color="auto"/>
              </w:divBdr>
              <w:divsChild>
                <w:div w:id="1436707075">
                  <w:marLeft w:val="0"/>
                  <w:marRight w:val="0"/>
                  <w:marTop w:val="0"/>
                  <w:marBottom w:val="0"/>
                  <w:divBdr>
                    <w:top w:val="none" w:sz="0" w:space="0" w:color="auto"/>
                    <w:left w:val="none" w:sz="0" w:space="0" w:color="auto"/>
                    <w:bottom w:val="none" w:sz="0" w:space="0" w:color="auto"/>
                    <w:right w:val="none" w:sz="0" w:space="0" w:color="auto"/>
                  </w:divBdr>
                  <w:divsChild>
                    <w:div w:id="69731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310875">
      <w:bodyDiv w:val="1"/>
      <w:marLeft w:val="0"/>
      <w:marRight w:val="0"/>
      <w:marTop w:val="0"/>
      <w:marBottom w:val="0"/>
      <w:divBdr>
        <w:top w:val="none" w:sz="0" w:space="0" w:color="auto"/>
        <w:left w:val="none" w:sz="0" w:space="0" w:color="auto"/>
        <w:bottom w:val="none" w:sz="0" w:space="0" w:color="auto"/>
        <w:right w:val="none" w:sz="0" w:space="0" w:color="auto"/>
      </w:divBdr>
      <w:divsChild>
        <w:div w:id="1641496954">
          <w:marLeft w:val="0"/>
          <w:marRight w:val="0"/>
          <w:marTop w:val="0"/>
          <w:marBottom w:val="0"/>
          <w:divBdr>
            <w:top w:val="none" w:sz="0" w:space="0" w:color="auto"/>
            <w:left w:val="none" w:sz="0" w:space="0" w:color="auto"/>
            <w:bottom w:val="none" w:sz="0" w:space="0" w:color="auto"/>
            <w:right w:val="none" w:sz="0" w:space="0" w:color="auto"/>
          </w:divBdr>
        </w:div>
      </w:divsChild>
    </w:div>
    <w:div w:id="2120565967">
      <w:bodyDiv w:val="1"/>
      <w:marLeft w:val="0"/>
      <w:marRight w:val="0"/>
      <w:marTop w:val="0"/>
      <w:marBottom w:val="0"/>
      <w:divBdr>
        <w:top w:val="none" w:sz="0" w:space="0" w:color="auto"/>
        <w:left w:val="none" w:sz="0" w:space="0" w:color="auto"/>
        <w:bottom w:val="none" w:sz="0" w:space="0" w:color="auto"/>
        <w:right w:val="none" w:sz="0" w:space="0" w:color="auto"/>
      </w:divBdr>
      <w:divsChild>
        <w:div w:id="2118213308">
          <w:marLeft w:val="0"/>
          <w:marRight w:val="0"/>
          <w:marTop w:val="0"/>
          <w:marBottom w:val="0"/>
          <w:divBdr>
            <w:top w:val="none" w:sz="0" w:space="0" w:color="auto"/>
            <w:left w:val="none" w:sz="0" w:space="0" w:color="auto"/>
            <w:bottom w:val="none" w:sz="0" w:space="0" w:color="auto"/>
            <w:right w:val="none" w:sz="0" w:space="0" w:color="auto"/>
          </w:divBdr>
          <w:divsChild>
            <w:div w:id="210505015">
              <w:marLeft w:val="0"/>
              <w:marRight w:val="0"/>
              <w:marTop w:val="0"/>
              <w:marBottom w:val="0"/>
              <w:divBdr>
                <w:top w:val="none" w:sz="0" w:space="0" w:color="auto"/>
                <w:left w:val="none" w:sz="0" w:space="0" w:color="auto"/>
                <w:bottom w:val="none" w:sz="0" w:space="0" w:color="auto"/>
                <w:right w:val="none" w:sz="0" w:space="0" w:color="auto"/>
              </w:divBdr>
              <w:divsChild>
                <w:div w:id="181313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emf"/><Relationship Id="rId39" Type="http://schemas.openxmlformats.org/officeDocument/2006/relationships/image" Target="media/image26.png"/><Relationship Id="rId21" Type="http://schemas.openxmlformats.org/officeDocument/2006/relationships/chart" Target="charts/chart1.xml"/><Relationship Id="rId34" Type="http://schemas.openxmlformats.org/officeDocument/2006/relationships/image" Target="media/image23.png"/><Relationship Id="rId42" Type="http://schemas.openxmlformats.org/officeDocument/2006/relationships/image" Target="media/image29.emf"/><Relationship Id="rId47" Type="http://schemas.openxmlformats.org/officeDocument/2006/relationships/chart" Target="charts/chart8.xml"/><Relationship Id="rId50" Type="http://schemas.openxmlformats.org/officeDocument/2006/relationships/image" Target="media/image35.png"/><Relationship Id="rId55" Type="http://schemas.openxmlformats.org/officeDocument/2006/relationships/image" Target="media/image39.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1.emf"/><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chart" Target="charts/chart3.xml"/><Relationship Id="rId37" Type="http://schemas.openxmlformats.org/officeDocument/2006/relationships/image" Target="media/image25.emf"/><Relationship Id="rId40" Type="http://schemas.openxmlformats.org/officeDocument/2006/relationships/image" Target="media/image27.png"/><Relationship Id="rId45" Type="http://schemas.openxmlformats.org/officeDocument/2006/relationships/image" Target="media/image32.emf"/><Relationship Id="rId53" Type="http://schemas.openxmlformats.org/officeDocument/2006/relationships/image" Target="media/image37.png"/><Relationship Id="rId58" Type="http://schemas.openxmlformats.org/officeDocument/2006/relationships/hyperlink" Target="https://www.mathworks.com/products/matlab/" TargetMode="Externa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4.png"/><Relationship Id="rId43" Type="http://schemas.openxmlformats.org/officeDocument/2006/relationships/image" Target="media/image30.emf"/><Relationship Id="rId48" Type="http://schemas.openxmlformats.org/officeDocument/2006/relationships/image" Target="media/image33.png"/><Relationship Id="rId56" Type="http://schemas.openxmlformats.org/officeDocument/2006/relationships/image" Target="media/image40.emf"/><Relationship Id="rId8" Type="http://schemas.openxmlformats.org/officeDocument/2006/relationships/image" Target="media/image1.emf"/><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emf"/><Relationship Id="rId33" Type="http://schemas.openxmlformats.org/officeDocument/2006/relationships/chart" Target="charts/chart4.xml"/><Relationship Id="rId38" Type="http://schemas.openxmlformats.org/officeDocument/2006/relationships/chart" Target="charts/chart6.xml"/><Relationship Id="rId46" Type="http://schemas.openxmlformats.org/officeDocument/2006/relationships/chart" Target="charts/chart7.xml"/><Relationship Id="rId59" Type="http://schemas.openxmlformats.org/officeDocument/2006/relationships/image" Target="media/image42.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3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chart" Target="charts/chart5.xml"/><Relationship Id="rId49" Type="http://schemas.openxmlformats.org/officeDocument/2006/relationships/image" Target="media/image34.png"/><Relationship Id="rId57" Type="http://schemas.openxmlformats.org/officeDocument/2006/relationships/image" Target="media/image41.emf"/><Relationship Id="rId10" Type="http://schemas.openxmlformats.org/officeDocument/2006/relationships/image" Target="media/image3.png"/><Relationship Id="rId31" Type="http://schemas.openxmlformats.org/officeDocument/2006/relationships/chart" Target="charts/chart2.xml"/><Relationship Id="rId44" Type="http://schemas.openxmlformats.org/officeDocument/2006/relationships/image" Target="media/image31.emf"/><Relationship Id="rId52" Type="http://schemas.openxmlformats.org/officeDocument/2006/relationships/hyperlink" Target="http://www-udc.ig.utexas.edu/external/becker/Geodynamics557.pdf"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omarelsewify/Desktop/Convergenc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omarelsewify/Desktop/Result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sh Convergence</a:t>
            </a:r>
            <a:r>
              <a:rPr lang="en-US" baseline="0"/>
              <a:t> Check and Computational Co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nvergence!$C$1</c:f>
              <c:strCache>
                <c:ptCount val="1"/>
                <c:pt idx="0">
                  <c:v>Tmax</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nvergence!$B$2:$B$13</c:f>
              <c:numCache>
                <c:formatCode>General</c:formatCode>
                <c:ptCount val="12"/>
                <c:pt idx="0">
                  <c:v>900</c:v>
                </c:pt>
                <c:pt idx="1">
                  <c:v>2025</c:v>
                </c:pt>
                <c:pt idx="2">
                  <c:v>3600</c:v>
                </c:pt>
                <c:pt idx="3">
                  <c:v>5625</c:v>
                </c:pt>
                <c:pt idx="4">
                  <c:v>8100</c:v>
                </c:pt>
                <c:pt idx="5">
                  <c:v>11025</c:v>
                </c:pt>
                <c:pt idx="6">
                  <c:v>14400</c:v>
                </c:pt>
                <c:pt idx="7">
                  <c:v>18225</c:v>
                </c:pt>
                <c:pt idx="8">
                  <c:v>22500</c:v>
                </c:pt>
                <c:pt idx="9">
                  <c:v>27225</c:v>
                </c:pt>
                <c:pt idx="10">
                  <c:v>32400</c:v>
                </c:pt>
                <c:pt idx="11">
                  <c:v>38025</c:v>
                </c:pt>
              </c:numCache>
            </c:numRef>
          </c:xVal>
          <c:yVal>
            <c:numRef>
              <c:f>Convergence!$C$2:$C$13</c:f>
              <c:numCache>
                <c:formatCode>General</c:formatCode>
                <c:ptCount val="12"/>
                <c:pt idx="0">
                  <c:v>66.364500000000007</c:v>
                </c:pt>
                <c:pt idx="1">
                  <c:v>66.785899999999998</c:v>
                </c:pt>
                <c:pt idx="2">
                  <c:v>66.970600000000005</c:v>
                </c:pt>
                <c:pt idx="3">
                  <c:v>67.092699999999994</c:v>
                </c:pt>
                <c:pt idx="4">
                  <c:v>67.170699999999997</c:v>
                </c:pt>
                <c:pt idx="5">
                  <c:v>67.226500000000001</c:v>
                </c:pt>
                <c:pt idx="6">
                  <c:v>67.267300000000006</c:v>
                </c:pt>
                <c:pt idx="7">
                  <c:v>67.299199999999999</c:v>
                </c:pt>
                <c:pt idx="8">
                  <c:v>67.326099999999997</c:v>
                </c:pt>
                <c:pt idx="9">
                  <c:v>67.346400000000003</c:v>
                </c:pt>
                <c:pt idx="10">
                  <c:v>67.3643</c:v>
                </c:pt>
                <c:pt idx="11">
                  <c:v>67.379499999999993</c:v>
                </c:pt>
              </c:numCache>
            </c:numRef>
          </c:yVal>
          <c:smooth val="0"/>
          <c:extLst>
            <c:ext xmlns:c16="http://schemas.microsoft.com/office/drawing/2014/chart" uri="{C3380CC4-5D6E-409C-BE32-E72D297353CC}">
              <c16:uniqueId val="{00000000-371E-C24C-8A5F-FA755BE45CCB}"/>
            </c:ext>
          </c:extLst>
        </c:ser>
        <c:dLbls>
          <c:showLegendKey val="0"/>
          <c:showVal val="0"/>
          <c:showCatName val="0"/>
          <c:showSerName val="0"/>
          <c:showPercent val="0"/>
          <c:showBubbleSize val="0"/>
        </c:dLbls>
        <c:axId val="1199515312"/>
        <c:axId val="1199516944"/>
      </c:scatterChart>
      <c:scatterChart>
        <c:scatterStyle val="lineMarker"/>
        <c:varyColors val="0"/>
        <c:ser>
          <c:idx val="1"/>
          <c:order val="1"/>
          <c:tx>
            <c:strRef>
              <c:f>Convergence!$D$1</c:f>
              <c:strCache>
                <c:ptCount val="1"/>
                <c:pt idx="0">
                  <c:v>tim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onvergence!$B$2:$B$13</c:f>
              <c:numCache>
                <c:formatCode>General</c:formatCode>
                <c:ptCount val="12"/>
                <c:pt idx="0">
                  <c:v>900</c:v>
                </c:pt>
                <c:pt idx="1">
                  <c:v>2025</c:v>
                </c:pt>
                <c:pt idx="2">
                  <c:v>3600</c:v>
                </c:pt>
                <c:pt idx="3">
                  <c:v>5625</c:v>
                </c:pt>
                <c:pt idx="4">
                  <c:v>8100</c:v>
                </c:pt>
                <c:pt idx="5">
                  <c:v>11025</c:v>
                </c:pt>
                <c:pt idx="6">
                  <c:v>14400</c:v>
                </c:pt>
                <c:pt idx="7">
                  <c:v>18225</c:v>
                </c:pt>
                <c:pt idx="8">
                  <c:v>22500</c:v>
                </c:pt>
                <c:pt idx="9">
                  <c:v>27225</c:v>
                </c:pt>
                <c:pt idx="10">
                  <c:v>32400</c:v>
                </c:pt>
                <c:pt idx="11">
                  <c:v>38025</c:v>
                </c:pt>
              </c:numCache>
            </c:numRef>
          </c:xVal>
          <c:yVal>
            <c:numRef>
              <c:f>Convergence!$D$2:$D$13</c:f>
              <c:numCache>
                <c:formatCode>General</c:formatCode>
                <c:ptCount val="12"/>
                <c:pt idx="0">
                  <c:v>0.10562000000000001</c:v>
                </c:pt>
                <c:pt idx="1">
                  <c:v>0.20788499999999999</c:v>
                </c:pt>
                <c:pt idx="2">
                  <c:v>0.43298900000000001</c:v>
                </c:pt>
                <c:pt idx="3">
                  <c:v>0.90462600000000004</c:v>
                </c:pt>
                <c:pt idx="4">
                  <c:v>1.6537109999999999</c:v>
                </c:pt>
                <c:pt idx="5">
                  <c:v>2.8980190000000001</c:v>
                </c:pt>
                <c:pt idx="6">
                  <c:v>4.805288</c:v>
                </c:pt>
                <c:pt idx="7">
                  <c:v>7.3542839999999998</c:v>
                </c:pt>
                <c:pt idx="8">
                  <c:v>10.452816</c:v>
                </c:pt>
                <c:pt idx="9">
                  <c:v>15.02582</c:v>
                </c:pt>
                <c:pt idx="10">
                  <c:v>21.061831000000002</c:v>
                </c:pt>
                <c:pt idx="11">
                  <c:v>27.299738999999999</c:v>
                </c:pt>
              </c:numCache>
            </c:numRef>
          </c:yVal>
          <c:smooth val="0"/>
          <c:extLst>
            <c:ext xmlns:c16="http://schemas.microsoft.com/office/drawing/2014/chart" uri="{C3380CC4-5D6E-409C-BE32-E72D297353CC}">
              <c16:uniqueId val="{00000001-371E-C24C-8A5F-FA755BE45CCB}"/>
            </c:ext>
          </c:extLst>
        </c:ser>
        <c:dLbls>
          <c:showLegendKey val="0"/>
          <c:showVal val="0"/>
          <c:showCatName val="0"/>
          <c:showSerName val="0"/>
          <c:showPercent val="0"/>
          <c:showBubbleSize val="0"/>
        </c:dLbls>
        <c:axId val="1220846128"/>
        <c:axId val="1198215152"/>
      </c:scatterChart>
      <c:valAx>
        <c:axId val="1199515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d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516944"/>
        <c:crosses val="autoZero"/>
        <c:crossBetween val="midCat"/>
      </c:valAx>
      <c:valAx>
        <c:axId val="1199516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 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515312"/>
        <c:crosses val="autoZero"/>
        <c:crossBetween val="midCat"/>
      </c:valAx>
      <c:valAx>
        <c:axId val="1198215152"/>
        <c:scaling>
          <c:orientation val="minMax"/>
        </c:scaling>
        <c:delete val="0"/>
        <c:axPos val="r"/>
        <c:title>
          <c:tx>
            <c:rich>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Elapsed (s)</a:t>
                </a:r>
                <a:endParaRPr lang="en-US"/>
              </a:p>
            </c:rich>
          </c:tx>
          <c:overlay val="0"/>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846128"/>
        <c:crosses val="max"/>
        <c:crossBetween val="midCat"/>
      </c:valAx>
      <c:valAx>
        <c:axId val="1220846128"/>
        <c:scaling>
          <c:orientation val="minMax"/>
        </c:scaling>
        <c:delete val="1"/>
        <c:axPos val="t"/>
        <c:numFmt formatCode="General" sourceLinked="1"/>
        <c:majorTickMark val="out"/>
        <c:minorTickMark val="none"/>
        <c:tickLblPos val="nextTo"/>
        <c:crossAx val="1198215152"/>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Tmax vs Cell Thermal Conductivity (5C 680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ell K'!$B$1</c:f>
              <c:strCache>
                <c:ptCount val="1"/>
                <c:pt idx="0">
                  <c:v>Tmax</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ell K'!$A$2:$A$7</c:f>
              <c:numCache>
                <c:formatCode>General</c:formatCode>
                <c:ptCount val="6"/>
                <c:pt idx="0">
                  <c:v>28</c:v>
                </c:pt>
                <c:pt idx="1">
                  <c:v>56</c:v>
                </c:pt>
                <c:pt idx="2">
                  <c:v>112</c:v>
                </c:pt>
                <c:pt idx="3">
                  <c:v>224</c:v>
                </c:pt>
                <c:pt idx="4">
                  <c:v>448</c:v>
                </c:pt>
                <c:pt idx="5">
                  <c:v>770</c:v>
                </c:pt>
              </c:numCache>
            </c:numRef>
          </c:xVal>
          <c:yVal>
            <c:numRef>
              <c:f>'Cell K'!$B$2:$B$7</c:f>
              <c:numCache>
                <c:formatCode>General</c:formatCode>
                <c:ptCount val="6"/>
                <c:pt idx="0">
                  <c:v>67.267300000000006</c:v>
                </c:pt>
                <c:pt idx="1">
                  <c:v>63.752099999999999</c:v>
                </c:pt>
                <c:pt idx="2">
                  <c:v>61.249600000000001</c:v>
                </c:pt>
                <c:pt idx="3">
                  <c:v>59.718299999999999</c:v>
                </c:pt>
                <c:pt idx="4">
                  <c:v>58.945599999999999</c:v>
                </c:pt>
                <c:pt idx="5">
                  <c:v>58.739800000000002</c:v>
                </c:pt>
              </c:numCache>
            </c:numRef>
          </c:yVal>
          <c:smooth val="0"/>
          <c:extLst>
            <c:ext xmlns:c16="http://schemas.microsoft.com/office/drawing/2014/chart" uri="{C3380CC4-5D6E-409C-BE32-E72D297353CC}">
              <c16:uniqueId val="{00000000-F438-7541-8B6D-B9CF9EFD443E}"/>
            </c:ext>
          </c:extLst>
        </c:ser>
        <c:dLbls>
          <c:showLegendKey val="0"/>
          <c:showVal val="0"/>
          <c:showCatName val="0"/>
          <c:showSerName val="0"/>
          <c:showPercent val="0"/>
          <c:showBubbleSize val="0"/>
        </c:dLbls>
        <c:axId val="1332933040"/>
        <c:axId val="1332934672"/>
      </c:scatterChart>
      <c:valAx>
        <c:axId val="133293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ll Thermal Conductivity</a:t>
                </a:r>
                <a:r>
                  <a:rPr lang="en-US" baseline="0"/>
                  <a:t> k (W/mK)</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34672"/>
        <c:crosses val="autoZero"/>
        <c:crossBetween val="midCat"/>
      </c:valAx>
      <c:valAx>
        <c:axId val="133293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a:t>
                </a:r>
                <a:r>
                  <a:rPr lang="en-US" baseline="0"/>
                  <a:t> Temperature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330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Max dT vs Cell Thermal Conductivity (</a:t>
            </a:r>
            <a:r>
              <a:rPr lang="en-US" sz="1400" b="0" i="0" u="none" strike="noStrike" baseline="0">
                <a:effectLst/>
              </a:rPr>
              <a:t>5C 680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d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ell K'!$A$2:$A$7</c:f>
              <c:numCache>
                <c:formatCode>General</c:formatCode>
                <c:ptCount val="6"/>
                <c:pt idx="0">
                  <c:v>28</c:v>
                </c:pt>
                <c:pt idx="1">
                  <c:v>56</c:v>
                </c:pt>
                <c:pt idx="2">
                  <c:v>112</c:v>
                </c:pt>
                <c:pt idx="3">
                  <c:v>224</c:v>
                </c:pt>
                <c:pt idx="4">
                  <c:v>448</c:v>
                </c:pt>
                <c:pt idx="5">
                  <c:v>770</c:v>
                </c:pt>
              </c:numCache>
            </c:numRef>
          </c:xVal>
          <c:yVal>
            <c:numRef>
              <c:f>'Cell K'!$C$2:$C$7</c:f>
              <c:numCache>
                <c:formatCode>General</c:formatCode>
                <c:ptCount val="6"/>
                <c:pt idx="0">
                  <c:v>21.154699999999998</c:v>
                </c:pt>
                <c:pt idx="1">
                  <c:v>13.5762</c:v>
                </c:pt>
                <c:pt idx="2">
                  <c:v>7.9875999999999996</c:v>
                </c:pt>
                <c:pt idx="3">
                  <c:v>4.4078999999999997</c:v>
                </c:pt>
                <c:pt idx="4">
                  <c:v>2.3511000000000002</c:v>
                </c:pt>
                <c:pt idx="5">
                  <c:v>1.4298</c:v>
                </c:pt>
              </c:numCache>
            </c:numRef>
          </c:yVal>
          <c:smooth val="0"/>
          <c:extLst>
            <c:ext xmlns:c16="http://schemas.microsoft.com/office/drawing/2014/chart" uri="{C3380CC4-5D6E-409C-BE32-E72D297353CC}">
              <c16:uniqueId val="{00000000-2714-3B4B-9EC2-60BBCD7A20E0}"/>
            </c:ext>
          </c:extLst>
        </c:ser>
        <c:dLbls>
          <c:showLegendKey val="0"/>
          <c:showVal val="0"/>
          <c:showCatName val="0"/>
          <c:showSerName val="0"/>
          <c:showPercent val="0"/>
          <c:showBubbleSize val="0"/>
        </c:dLbls>
        <c:axId val="1332933040"/>
        <c:axId val="1332934672"/>
      </c:scatterChart>
      <c:valAx>
        <c:axId val="133293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ll Thermal Conductivity</a:t>
                </a:r>
                <a:r>
                  <a:rPr lang="en-US" baseline="0"/>
                  <a:t> k (W/mK)</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34672"/>
        <c:crosses val="autoZero"/>
        <c:crossBetween val="midCat"/>
      </c:valAx>
      <c:valAx>
        <c:axId val="133293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a:t>
                </a:r>
                <a:r>
                  <a:rPr lang="en-US" baseline="0"/>
                  <a:t> Temperature Difference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330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erature</a:t>
            </a:r>
            <a:r>
              <a:rPr lang="en-US" baseline="0"/>
              <a:t> Evol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015521064301552"/>
          <c:y val="0.13704744778299607"/>
          <c:w val="0.85523281596452327"/>
          <c:h val="0.66241568750691082"/>
        </c:manualLayout>
      </c:layout>
      <c:scatterChart>
        <c:scatterStyle val="smoothMarker"/>
        <c:varyColors val="0"/>
        <c:ser>
          <c:idx val="0"/>
          <c:order val="0"/>
          <c:tx>
            <c:v>Temperature 3C</c:v>
          </c:tx>
          <c:spPr>
            <a:ln w="19050" cap="rnd">
              <a:solidFill>
                <a:schemeClr val="accent2"/>
              </a:solidFill>
              <a:round/>
            </a:ln>
            <a:effectLst/>
          </c:spPr>
          <c:marker>
            <c:symbol val="none"/>
          </c:marker>
          <c:xVal>
            <c:numRef>
              <c:f>'T evolution h250'!$A$2:$A$17268</c:f>
              <c:numCache>
                <c:formatCode>General</c:formatCode>
                <c:ptCount val="17267"/>
                <c:pt idx="0">
                  <c:v>0</c:v>
                </c:pt>
                <c:pt idx="1">
                  <c:v>6.3710770022294597E-2</c:v>
                </c:pt>
                <c:pt idx="2">
                  <c:v>0.127421540044589</c:v>
                </c:pt>
                <c:pt idx="3">
                  <c:v>0.191132310066884</c:v>
                </c:pt>
                <c:pt idx="4">
                  <c:v>0.254843080089179</c:v>
                </c:pt>
                <c:pt idx="5">
                  <c:v>0.31855385011147302</c:v>
                </c:pt>
                <c:pt idx="6">
                  <c:v>0.382264620133768</c:v>
                </c:pt>
                <c:pt idx="7">
                  <c:v>0.44597539015606202</c:v>
                </c:pt>
                <c:pt idx="8">
                  <c:v>0.509686160178357</c:v>
                </c:pt>
                <c:pt idx="9">
                  <c:v>0.57339693020065197</c:v>
                </c:pt>
                <c:pt idx="10">
                  <c:v>0.63710770022294605</c:v>
                </c:pt>
                <c:pt idx="11">
                  <c:v>0.70081847024524102</c:v>
                </c:pt>
                <c:pt idx="12">
                  <c:v>0.76452924026753599</c:v>
                </c:pt>
                <c:pt idx="13">
                  <c:v>0.82824001028982996</c:v>
                </c:pt>
                <c:pt idx="14">
                  <c:v>0.89195078031212505</c:v>
                </c:pt>
                <c:pt idx="15">
                  <c:v>0.95566155033442002</c:v>
                </c:pt>
                <c:pt idx="16">
                  <c:v>1.01937232035671</c:v>
                </c:pt>
                <c:pt idx="17">
                  <c:v>1.0830830903790101</c:v>
                </c:pt>
                <c:pt idx="18">
                  <c:v>1.1467938604012999</c:v>
                </c:pt>
                <c:pt idx="19">
                  <c:v>1.2105046304236</c:v>
                </c:pt>
                <c:pt idx="20">
                  <c:v>1.2742154004458901</c:v>
                </c:pt>
                <c:pt idx="21">
                  <c:v>1.33792617046819</c:v>
                </c:pt>
                <c:pt idx="22">
                  <c:v>1.40163694049048</c:v>
                </c:pt>
                <c:pt idx="23">
                  <c:v>1.4653477105127799</c:v>
                </c:pt>
                <c:pt idx="24">
                  <c:v>1.52905848053507</c:v>
                </c:pt>
                <c:pt idx="25">
                  <c:v>1.5927692505573701</c:v>
                </c:pt>
                <c:pt idx="26">
                  <c:v>1.6564800205796599</c:v>
                </c:pt>
                <c:pt idx="27">
                  <c:v>1.72019079060196</c:v>
                </c:pt>
                <c:pt idx="28">
                  <c:v>1.7839015606242501</c:v>
                </c:pt>
                <c:pt idx="29">
                  <c:v>1.8476123306465499</c:v>
                </c:pt>
                <c:pt idx="30">
                  <c:v>1.91132310066884</c:v>
                </c:pt>
                <c:pt idx="31">
                  <c:v>1.9750338706911399</c:v>
                </c:pt>
                <c:pt idx="32">
                  <c:v>2.0387446407134302</c:v>
                </c:pt>
                <c:pt idx="33">
                  <c:v>2.1024554107357298</c:v>
                </c:pt>
                <c:pt idx="34">
                  <c:v>2.1661661807580201</c:v>
                </c:pt>
                <c:pt idx="35">
                  <c:v>2.22987695078031</c:v>
                </c:pt>
                <c:pt idx="36">
                  <c:v>2.2935877208026101</c:v>
                </c:pt>
                <c:pt idx="37">
                  <c:v>2.3572984908249</c:v>
                </c:pt>
                <c:pt idx="38">
                  <c:v>2.4210092608472</c:v>
                </c:pt>
                <c:pt idx="39">
                  <c:v>2.4847200308694899</c:v>
                </c:pt>
                <c:pt idx="40">
                  <c:v>2.54843080089179</c:v>
                </c:pt>
                <c:pt idx="41">
                  <c:v>2.6121415709140798</c:v>
                </c:pt>
                <c:pt idx="42">
                  <c:v>2.6758523409363799</c:v>
                </c:pt>
                <c:pt idx="43">
                  <c:v>2.7395631109586698</c:v>
                </c:pt>
                <c:pt idx="44">
                  <c:v>2.8032738809809699</c:v>
                </c:pt>
                <c:pt idx="45">
                  <c:v>2.8669846510032602</c:v>
                </c:pt>
                <c:pt idx="46">
                  <c:v>2.9306954210255598</c:v>
                </c:pt>
                <c:pt idx="47">
                  <c:v>2.9944061910478501</c:v>
                </c:pt>
                <c:pt idx="48">
                  <c:v>3.0581169610701502</c:v>
                </c:pt>
                <c:pt idx="49">
                  <c:v>3.1218277310924401</c:v>
                </c:pt>
                <c:pt idx="50">
                  <c:v>3.1855385011147401</c:v>
                </c:pt>
                <c:pt idx="51">
                  <c:v>3.24924927113703</c:v>
                </c:pt>
                <c:pt idx="52">
                  <c:v>3.3129600411593301</c:v>
                </c:pt>
                <c:pt idx="53">
                  <c:v>3.3766708111816199</c:v>
                </c:pt>
                <c:pt idx="54">
                  <c:v>3.4403815812039098</c:v>
                </c:pt>
                <c:pt idx="55">
                  <c:v>3.5040923512262099</c:v>
                </c:pt>
                <c:pt idx="56">
                  <c:v>3.5678031212485002</c:v>
                </c:pt>
                <c:pt idx="57">
                  <c:v>3.6315138912707998</c:v>
                </c:pt>
                <c:pt idx="58">
                  <c:v>3.6952246612930901</c:v>
                </c:pt>
                <c:pt idx="59">
                  <c:v>3.7589354313153902</c:v>
                </c:pt>
                <c:pt idx="60">
                  <c:v>3.8226462013376801</c:v>
                </c:pt>
                <c:pt idx="61">
                  <c:v>3.8863569713599802</c:v>
                </c:pt>
                <c:pt idx="62">
                  <c:v>3.95006774138227</c:v>
                </c:pt>
                <c:pt idx="63">
                  <c:v>4.0137785114045696</c:v>
                </c:pt>
                <c:pt idx="64">
                  <c:v>4.0774892814268604</c:v>
                </c:pt>
                <c:pt idx="65">
                  <c:v>4.14120005144916</c:v>
                </c:pt>
                <c:pt idx="66">
                  <c:v>4.2049108214714499</c:v>
                </c:pt>
                <c:pt idx="67">
                  <c:v>4.2686215914937398</c:v>
                </c:pt>
                <c:pt idx="68">
                  <c:v>4.3323323615160403</c:v>
                </c:pt>
                <c:pt idx="69">
                  <c:v>4.3960431315383302</c:v>
                </c:pt>
                <c:pt idx="70">
                  <c:v>4.4597539015606298</c:v>
                </c:pt>
                <c:pt idx="71">
                  <c:v>4.5234646715829196</c:v>
                </c:pt>
                <c:pt idx="72">
                  <c:v>4.5871754416052202</c:v>
                </c:pt>
                <c:pt idx="73">
                  <c:v>4.65088621162751</c:v>
                </c:pt>
                <c:pt idx="74">
                  <c:v>4.7145969816497999</c:v>
                </c:pt>
                <c:pt idx="75">
                  <c:v>4.7783077516721004</c:v>
                </c:pt>
                <c:pt idx="76">
                  <c:v>4.8420185216943903</c:v>
                </c:pt>
                <c:pt idx="77">
                  <c:v>4.9057292917166899</c:v>
                </c:pt>
                <c:pt idx="78">
                  <c:v>4.9694400617389798</c:v>
                </c:pt>
                <c:pt idx="79">
                  <c:v>5.0331508317612803</c:v>
                </c:pt>
                <c:pt idx="80">
                  <c:v>5.0968616017835702</c:v>
                </c:pt>
                <c:pt idx="81">
                  <c:v>5.16057237180586</c:v>
                </c:pt>
                <c:pt idx="82">
                  <c:v>5.2242831418281597</c:v>
                </c:pt>
                <c:pt idx="83">
                  <c:v>5.2879939118504504</c:v>
                </c:pt>
                <c:pt idx="84">
                  <c:v>5.3517046818727501</c:v>
                </c:pt>
                <c:pt idx="85">
                  <c:v>5.4154154518950399</c:v>
                </c:pt>
                <c:pt idx="86">
                  <c:v>5.4791262219173396</c:v>
                </c:pt>
                <c:pt idx="87">
                  <c:v>5.5428369919396303</c:v>
                </c:pt>
                <c:pt idx="88">
                  <c:v>5.6065477619619299</c:v>
                </c:pt>
                <c:pt idx="89">
                  <c:v>5.6702585319842198</c:v>
                </c:pt>
                <c:pt idx="90">
                  <c:v>5.7339693020065097</c:v>
                </c:pt>
                <c:pt idx="91">
                  <c:v>5.7976800720288102</c:v>
                </c:pt>
                <c:pt idx="92">
                  <c:v>5.8613908420511001</c:v>
                </c:pt>
                <c:pt idx="93">
                  <c:v>5.9251016120733997</c:v>
                </c:pt>
                <c:pt idx="94">
                  <c:v>5.9888123820956896</c:v>
                </c:pt>
                <c:pt idx="95">
                  <c:v>6.0525231521179901</c:v>
                </c:pt>
                <c:pt idx="96">
                  <c:v>6.1162339221402799</c:v>
                </c:pt>
                <c:pt idx="97">
                  <c:v>6.1799446921625698</c:v>
                </c:pt>
                <c:pt idx="98">
                  <c:v>6.2436554621848703</c:v>
                </c:pt>
                <c:pt idx="99">
                  <c:v>6.3073662322071602</c:v>
                </c:pt>
                <c:pt idx="100">
                  <c:v>6.3710770022294598</c:v>
                </c:pt>
                <c:pt idx="101">
                  <c:v>6.4347877722517497</c:v>
                </c:pt>
                <c:pt idx="102">
                  <c:v>6.4984985422740502</c:v>
                </c:pt>
                <c:pt idx="103">
                  <c:v>6.5622093122963401</c:v>
                </c:pt>
                <c:pt idx="104">
                  <c:v>6.6259200823186299</c:v>
                </c:pt>
                <c:pt idx="105">
                  <c:v>6.6896308523409296</c:v>
                </c:pt>
                <c:pt idx="106">
                  <c:v>6.7533416223632203</c:v>
                </c:pt>
                <c:pt idx="107">
                  <c:v>6.81705239238552</c:v>
                </c:pt>
                <c:pt idx="108">
                  <c:v>6.8807631624078098</c:v>
                </c:pt>
                <c:pt idx="109">
                  <c:v>6.9444739324301104</c:v>
                </c:pt>
                <c:pt idx="110">
                  <c:v>7.0081847024524002</c:v>
                </c:pt>
                <c:pt idx="111">
                  <c:v>7.0718954724746901</c:v>
                </c:pt>
                <c:pt idx="112">
                  <c:v>7.1356062424969897</c:v>
                </c:pt>
                <c:pt idx="113">
                  <c:v>7.1993170125192796</c:v>
                </c:pt>
                <c:pt idx="114">
                  <c:v>7.2630277825415801</c:v>
                </c:pt>
                <c:pt idx="115">
                  <c:v>7.32673855256387</c:v>
                </c:pt>
                <c:pt idx="116">
                  <c:v>7.3904493225861696</c:v>
                </c:pt>
                <c:pt idx="117">
                  <c:v>7.4541600926084604</c:v>
                </c:pt>
                <c:pt idx="118">
                  <c:v>7.5178708626307502</c:v>
                </c:pt>
                <c:pt idx="119">
                  <c:v>7.5815816326530499</c:v>
                </c:pt>
                <c:pt idx="120">
                  <c:v>7.6452924026753397</c:v>
                </c:pt>
                <c:pt idx="121">
                  <c:v>7.7090031726976402</c:v>
                </c:pt>
                <c:pt idx="122">
                  <c:v>7.7727139427199301</c:v>
                </c:pt>
                <c:pt idx="123">
                  <c:v>7.8364247127422297</c:v>
                </c:pt>
                <c:pt idx="124">
                  <c:v>7.9001354827645196</c:v>
                </c:pt>
                <c:pt idx="125">
                  <c:v>7.9638462527868104</c:v>
                </c:pt>
                <c:pt idx="126">
                  <c:v>8.0275570228091109</c:v>
                </c:pt>
                <c:pt idx="127">
                  <c:v>8.0912677928314007</c:v>
                </c:pt>
                <c:pt idx="128">
                  <c:v>8.1549785628536995</c:v>
                </c:pt>
                <c:pt idx="129">
                  <c:v>8.218689332876</c:v>
                </c:pt>
                <c:pt idx="130">
                  <c:v>8.2824001028982899</c:v>
                </c:pt>
                <c:pt idx="131">
                  <c:v>8.3461108729205904</c:v>
                </c:pt>
                <c:pt idx="132">
                  <c:v>8.4098216429428803</c:v>
                </c:pt>
                <c:pt idx="133">
                  <c:v>8.4735324129651808</c:v>
                </c:pt>
                <c:pt idx="134">
                  <c:v>8.5372431829874706</c:v>
                </c:pt>
                <c:pt idx="135">
                  <c:v>8.6009539530097694</c:v>
                </c:pt>
                <c:pt idx="136">
                  <c:v>8.6646647230320593</c:v>
                </c:pt>
                <c:pt idx="137">
                  <c:v>8.7283754930543598</c:v>
                </c:pt>
                <c:pt idx="138">
                  <c:v>8.7920862630766496</c:v>
                </c:pt>
                <c:pt idx="139">
                  <c:v>8.8557970330989502</c:v>
                </c:pt>
                <c:pt idx="140">
                  <c:v>8.91950780312124</c:v>
                </c:pt>
                <c:pt idx="141">
                  <c:v>8.9832185731435406</c:v>
                </c:pt>
                <c:pt idx="142">
                  <c:v>9.0469293431658304</c:v>
                </c:pt>
                <c:pt idx="143">
                  <c:v>9.1106401131881292</c:v>
                </c:pt>
                <c:pt idx="144">
                  <c:v>9.1743508832104208</c:v>
                </c:pt>
                <c:pt idx="145">
                  <c:v>9.2380616532327196</c:v>
                </c:pt>
                <c:pt idx="146">
                  <c:v>9.3017724232550094</c:v>
                </c:pt>
                <c:pt idx="147">
                  <c:v>9.3654831932773099</c:v>
                </c:pt>
                <c:pt idx="148">
                  <c:v>9.4291939632995998</c:v>
                </c:pt>
                <c:pt idx="149">
                  <c:v>9.4929047333219003</c:v>
                </c:pt>
                <c:pt idx="150">
                  <c:v>9.5566155033441902</c:v>
                </c:pt>
                <c:pt idx="151">
                  <c:v>9.6203262733664907</c:v>
                </c:pt>
                <c:pt idx="152">
                  <c:v>9.6840370433887806</c:v>
                </c:pt>
                <c:pt idx="153">
                  <c:v>9.7477478134110793</c:v>
                </c:pt>
                <c:pt idx="154">
                  <c:v>9.8114585834333798</c:v>
                </c:pt>
                <c:pt idx="155">
                  <c:v>9.8751693534556697</c:v>
                </c:pt>
                <c:pt idx="156">
                  <c:v>9.9388801234779702</c:v>
                </c:pt>
                <c:pt idx="157">
                  <c:v>10.002590893500299</c:v>
                </c:pt>
                <c:pt idx="158">
                  <c:v>10.0663016635226</c:v>
                </c:pt>
                <c:pt idx="159">
                  <c:v>10.1300124335449</c:v>
                </c:pt>
                <c:pt idx="160">
                  <c:v>10.193723203567099</c:v>
                </c:pt>
                <c:pt idx="161">
                  <c:v>10.2574339735894</c:v>
                </c:pt>
                <c:pt idx="162">
                  <c:v>10.321144743611701</c:v>
                </c:pt>
                <c:pt idx="163">
                  <c:v>10.384855513633999</c:v>
                </c:pt>
                <c:pt idx="164">
                  <c:v>10.4485662836563</c:v>
                </c:pt>
                <c:pt idx="165">
                  <c:v>10.5122770536786</c:v>
                </c:pt>
                <c:pt idx="166">
                  <c:v>10.575987823700901</c:v>
                </c:pt>
                <c:pt idx="167">
                  <c:v>10.6396985937232</c:v>
                </c:pt>
                <c:pt idx="168">
                  <c:v>10.7034093637455</c:v>
                </c:pt>
                <c:pt idx="169">
                  <c:v>10.767120133767801</c:v>
                </c:pt>
                <c:pt idx="170">
                  <c:v>10.830830903790099</c:v>
                </c:pt>
                <c:pt idx="171">
                  <c:v>10.8945416738124</c:v>
                </c:pt>
                <c:pt idx="172">
                  <c:v>10.9582524438347</c:v>
                </c:pt>
                <c:pt idx="173">
                  <c:v>11.021963213856999</c:v>
                </c:pt>
                <c:pt idx="174">
                  <c:v>11.0856739838793</c:v>
                </c:pt>
                <c:pt idx="175">
                  <c:v>11.1493847539016</c:v>
                </c:pt>
                <c:pt idx="176">
                  <c:v>11.213095523923901</c:v>
                </c:pt>
                <c:pt idx="177">
                  <c:v>11.276806293946199</c:v>
                </c:pt>
                <c:pt idx="178">
                  <c:v>11.3405170639685</c:v>
                </c:pt>
                <c:pt idx="179">
                  <c:v>11.404227833990801</c:v>
                </c:pt>
                <c:pt idx="180">
                  <c:v>11.467938604013099</c:v>
                </c:pt>
                <c:pt idx="181">
                  <c:v>11.5316493740353</c:v>
                </c:pt>
                <c:pt idx="182">
                  <c:v>11.595360144057601</c:v>
                </c:pt>
                <c:pt idx="183">
                  <c:v>11.6590709140799</c:v>
                </c:pt>
                <c:pt idx="184">
                  <c:v>11.7227816841022</c:v>
                </c:pt>
                <c:pt idx="185">
                  <c:v>11.786492454124501</c:v>
                </c:pt>
                <c:pt idx="186">
                  <c:v>11.850203224146799</c:v>
                </c:pt>
                <c:pt idx="187">
                  <c:v>11.9139139941691</c:v>
                </c:pt>
                <c:pt idx="188">
                  <c:v>11.9776247641914</c:v>
                </c:pt>
                <c:pt idx="189">
                  <c:v>12.041335534213699</c:v>
                </c:pt>
                <c:pt idx="190">
                  <c:v>12.105046304236</c:v>
                </c:pt>
                <c:pt idx="191">
                  <c:v>12.1687570742583</c:v>
                </c:pt>
                <c:pt idx="192">
                  <c:v>12.232467844280601</c:v>
                </c:pt>
                <c:pt idx="193">
                  <c:v>12.296178614302899</c:v>
                </c:pt>
                <c:pt idx="194">
                  <c:v>12.3598893843252</c:v>
                </c:pt>
                <c:pt idx="195">
                  <c:v>12.423600154347501</c:v>
                </c:pt>
                <c:pt idx="196">
                  <c:v>12.487310924369799</c:v>
                </c:pt>
                <c:pt idx="197">
                  <c:v>12.5510216943921</c:v>
                </c:pt>
                <c:pt idx="198">
                  <c:v>12.6147324644144</c:v>
                </c:pt>
                <c:pt idx="199">
                  <c:v>12.678443234436701</c:v>
                </c:pt>
                <c:pt idx="200">
                  <c:v>12.742154004459</c:v>
                </c:pt>
                <c:pt idx="201">
                  <c:v>12.805864774481201</c:v>
                </c:pt>
                <c:pt idx="202">
                  <c:v>12.869575544503499</c:v>
                </c:pt>
                <c:pt idx="203">
                  <c:v>12.9332863145258</c:v>
                </c:pt>
                <c:pt idx="204">
                  <c:v>12.9969970845481</c:v>
                </c:pt>
                <c:pt idx="205">
                  <c:v>13.060707854570399</c:v>
                </c:pt>
                <c:pt idx="206">
                  <c:v>13.1244186245927</c:v>
                </c:pt>
                <c:pt idx="207">
                  <c:v>13.188129394615</c:v>
                </c:pt>
                <c:pt idx="208">
                  <c:v>13.251840164637301</c:v>
                </c:pt>
                <c:pt idx="209">
                  <c:v>13.315550934659599</c:v>
                </c:pt>
                <c:pt idx="210">
                  <c:v>13.3792617046819</c:v>
                </c:pt>
                <c:pt idx="211">
                  <c:v>13.442972474704201</c:v>
                </c:pt>
                <c:pt idx="212">
                  <c:v>13.506683244726499</c:v>
                </c:pt>
                <c:pt idx="213">
                  <c:v>13.5703940147488</c:v>
                </c:pt>
                <c:pt idx="214">
                  <c:v>13.6341047847711</c:v>
                </c:pt>
                <c:pt idx="215">
                  <c:v>13.697815554793401</c:v>
                </c:pt>
                <c:pt idx="216">
                  <c:v>13.7615263248157</c:v>
                </c:pt>
                <c:pt idx="217">
                  <c:v>13.825237094838</c:v>
                </c:pt>
                <c:pt idx="218">
                  <c:v>13.888947864860301</c:v>
                </c:pt>
                <c:pt idx="219">
                  <c:v>13.952658634882599</c:v>
                </c:pt>
                <c:pt idx="220">
                  <c:v>14.0163694049049</c:v>
                </c:pt>
                <c:pt idx="221">
                  <c:v>14.0800801749272</c:v>
                </c:pt>
                <c:pt idx="222">
                  <c:v>14.1437909449494</c:v>
                </c:pt>
                <c:pt idx="223">
                  <c:v>14.2075017149717</c:v>
                </c:pt>
                <c:pt idx="224">
                  <c:v>14.271212484994001</c:v>
                </c:pt>
                <c:pt idx="225">
                  <c:v>14.334923255016299</c:v>
                </c:pt>
                <c:pt idx="226">
                  <c:v>14.3986340250386</c:v>
                </c:pt>
                <c:pt idx="227">
                  <c:v>14.462344795060901</c:v>
                </c:pt>
                <c:pt idx="228">
                  <c:v>14.526055565083199</c:v>
                </c:pt>
                <c:pt idx="229">
                  <c:v>14.5897663351055</c:v>
                </c:pt>
                <c:pt idx="230">
                  <c:v>14.6534771051278</c:v>
                </c:pt>
                <c:pt idx="231">
                  <c:v>14.717187875150101</c:v>
                </c:pt>
                <c:pt idx="232">
                  <c:v>14.7808986451724</c:v>
                </c:pt>
                <c:pt idx="233">
                  <c:v>14.8446094151947</c:v>
                </c:pt>
                <c:pt idx="234">
                  <c:v>14.908320185217001</c:v>
                </c:pt>
                <c:pt idx="235">
                  <c:v>14.972030955239299</c:v>
                </c:pt>
                <c:pt idx="236">
                  <c:v>15.0357417252616</c:v>
                </c:pt>
                <c:pt idx="237">
                  <c:v>15.0994524952839</c:v>
                </c:pt>
                <c:pt idx="238">
                  <c:v>15.163163265306199</c:v>
                </c:pt>
                <c:pt idx="239">
                  <c:v>15.2268740353285</c:v>
                </c:pt>
                <c:pt idx="240">
                  <c:v>15.2905848053508</c:v>
                </c:pt>
                <c:pt idx="241">
                  <c:v>15.354295575373101</c:v>
                </c:pt>
                <c:pt idx="242">
                  <c:v>15.418006345395399</c:v>
                </c:pt>
                <c:pt idx="243">
                  <c:v>15.481717115417601</c:v>
                </c:pt>
                <c:pt idx="244">
                  <c:v>15.545427885439899</c:v>
                </c:pt>
                <c:pt idx="245">
                  <c:v>15.6091386554622</c:v>
                </c:pt>
                <c:pt idx="246">
                  <c:v>15.6728494254845</c:v>
                </c:pt>
                <c:pt idx="247">
                  <c:v>15.736560195506801</c:v>
                </c:pt>
                <c:pt idx="248">
                  <c:v>15.8002709655291</c:v>
                </c:pt>
                <c:pt idx="249">
                  <c:v>15.8639817355514</c:v>
                </c:pt>
                <c:pt idx="250">
                  <c:v>15.927692505573701</c:v>
                </c:pt>
                <c:pt idx="251">
                  <c:v>15.991403275595999</c:v>
                </c:pt>
                <c:pt idx="252">
                  <c:v>16.0551140456183</c:v>
                </c:pt>
                <c:pt idx="253">
                  <c:v>16.1188248156406</c:v>
                </c:pt>
                <c:pt idx="254">
                  <c:v>16.182535585662901</c:v>
                </c:pt>
                <c:pt idx="255">
                  <c:v>16.246246355685201</c:v>
                </c:pt>
                <c:pt idx="256">
                  <c:v>16.309957125707498</c:v>
                </c:pt>
                <c:pt idx="257">
                  <c:v>16.373667895729799</c:v>
                </c:pt>
                <c:pt idx="258">
                  <c:v>16.437378665752099</c:v>
                </c:pt>
                <c:pt idx="259">
                  <c:v>16.5010894357744</c:v>
                </c:pt>
                <c:pt idx="260">
                  <c:v>16.564800205796701</c:v>
                </c:pt>
                <c:pt idx="261">
                  <c:v>16.628510975818902</c:v>
                </c:pt>
                <c:pt idx="262">
                  <c:v>16.692221745841199</c:v>
                </c:pt>
                <c:pt idx="263">
                  <c:v>16.755932515863499</c:v>
                </c:pt>
                <c:pt idx="264">
                  <c:v>16.8196432858858</c:v>
                </c:pt>
                <c:pt idx="265">
                  <c:v>16.8833540559081</c:v>
                </c:pt>
                <c:pt idx="266">
                  <c:v>16.947064825930401</c:v>
                </c:pt>
                <c:pt idx="267">
                  <c:v>17.010775595952701</c:v>
                </c:pt>
                <c:pt idx="268">
                  <c:v>17.074486365975002</c:v>
                </c:pt>
                <c:pt idx="269">
                  <c:v>17.138197135997299</c:v>
                </c:pt>
                <c:pt idx="270">
                  <c:v>17.201907906019599</c:v>
                </c:pt>
                <c:pt idx="271">
                  <c:v>17.2656186760419</c:v>
                </c:pt>
                <c:pt idx="272">
                  <c:v>17.3293294460642</c:v>
                </c:pt>
                <c:pt idx="273">
                  <c:v>17.393040216086501</c:v>
                </c:pt>
                <c:pt idx="274">
                  <c:v>17.456750986108801</c:v>
                </c:pt>
                <c:pt idx="275">
                  <c:v>17.520461756131098</c:v>
                </c:pt>
                <c:pt idx="276">
                  <c:v>17.584172526153299</c:v>
                </c:pt>
                <c:pt idx="277">
                  <c:v>17.6478832961756</c:v>
                </c:pt>
                <c:pt idx="278">
                  <c:v>17.7115940661979</c:v>
                </c:pt>
                <c:pt idx="279">
                  <c:v>17.775304836220201</c:v>
                </c:pt>
                <c:pt idx="280">
                  <c:v>17.839015606242501</c:v>
                </c:pt>
                <c:pt idx="281">
                  <c:v>17.902726376264798</c:v>
                </c:pt>
                <c:pt idx="282">
                  <c:v>17.966437146287099</c:v>
                </c:pt>
                <c:pt idx="283">
                  <c:v>18.030147916309399</c:v>
                </c:pt>
                <c:pt idx="284">
                  <c:v>18.0938586863317</c:v>
                </c:pt>
                <c:pt idx="285">
                  <c:v>18.157569456354</c:v>
                </c:pt>
                <c:pt idx="286">
                  <c:v>18.221280226376301</c:v>
                </c:pt>
                <c:pt idx="287">
                  <c:v>18.284990996398601</c:v>
                </c:pt>
                <c:pt idx="288">
                  <c:v>18.348701766420898</c:v>
                </c:pt>
                <c:pt idx="289">
                  <c:v>18.412412536443199</c:v>
                </c:pt>
                <c:pt idx="290">
                  <c:v>18.476123306465499</c:v>
                </c:pt>
                <c:pt idx="291">
                  <c:v>18.539834076487701</c:v>
                </c:pt>
                <c:pt idx="292">
                  <c:v>18.603544846510001</c:v>
                </c:pt>
                <c:pt idx="293">
                  <c:v>18.667255616532302</c:v>
                </c:pt>
                <c:pt idx="294">
                  <c:v>18.730966386554599</c:v>
                </c:pt>
                <c:pt idx="295">
                  <c:v>18.794677156576899</c:v>
                </c:pt>
                <c:pt idx="296">
                  <c:v>18.8583879265992</c:v>
                </c:pt>
                <c:pt idx="297">
                  <c:v>18.9220986966215</c:v>
                </c:pt>
                <c:pt idx="298">
                  <c:v>18.985809466643801</c:v>
                </c:pt>
                <c:pt idx="299">
                  <c:v>19.049520236666101</c:v>
                </c:pt>
                <c:pt idx="300">
                  <c:v>19.113231006688402</c:v>
                </c:pt>
                <c:pt idx="301">
                  <c:v>19.176941776710699</c:v>
                </c:pt>
                <c:pt idx="302">
                  <c:v>19.240652546732999</c:v>
                </c:pt>
                <c:pt idx="303">
                  <c:v>19.3043633167553</c:v>
                </c:pt>
                <c:pt idx="304">
                  <c:v>19.3680740867776</c:v>
                </c:pt>
                <c:pt idx="305">
                  <c:v>19.431784856799901</c:v>
                </c:pt>
                <c:pt idx="306">
                  <c:v>19.495495626822098</c:v>
                </c:pt>
                <c:pt idx="307">
                  <c:v>19.559206396844399</c:v>
                </c:pt>
                <c:pt idx="308">
                  <c:v>19.622917166866699</c:v>
                </c:pt>
                <c:pt idx="309">
                  <c:v>19.686627936889</c:v>
                </c:pt>
                <c:pt idx="310">
                  <c:v>19.7503387069113</c:v>
                </c:pt>
                <c:pt idx="311">
                  <c:v>19.814049476933601</c:v>
                </c:pt>
                <c:pt idx="312">
                  <c:v>19.877760246955901</c:v>
                </c:pt>
                <c:pt idx="313">
                  <c:v>19.941471016978198</c:v>
                </c:pt>
                <c:pt idx="314">
                  <c:v>20.005181787000499</c:v>
                </c:pt>
                <c:pt idx="315">
                  <c:v>20.068892557022799</c:v>
                </c:pt>
                <c:pt idx="316">
                  <c:v>20.1326033270451</c:v>
                </c:pt>
                <c:pt idx="317">
                  <c:v>20.1963140970674</c:v>
                </c:pt>
                <c:pt idx="318">
                  <c:v>20.260024867089701</c:v>
                </c:pt>
                <c:pt idx="319">
                  <c:v>20.323735637112001</c:v>
                </c:pt>
                <c:pt idx="320">
                  <c:v>20.387446407134298</c:v>
                </c:pt>
                <c:pt idx="321">
                  <c:v>20.451157177156599</c:v>
                </c:pt>
                <c:pt idx="322">
                  <c:v>20.5148679471788</c:v>
                </c:pt>
                <c:pt idx="323">
                  <c:v>20.578578717201101</c:v>
                </c:pt>
                <c:pt idx="324">
                  <c:v>20.642289487223401</c:v>
                </c:pt>
                <c:pt idx="325">
                  <c:v>20.706000257245702</c:v>
                </c:pt>
                <c:pt idx="326">
                  <c:v>20.769711027267999</c:v>
                </c:pt>
                <c:pt idx="327">
                  <c:v>20.833421797290299</c:v>
                </c:pt>
                <c:pt idx="328">
                  <c:v>20.8971325673126</c:v>
                </c:pt>
                <c:pt idx="329">
                  <c:v>20.9608433373349</c:v>
                </c:pt>
                <c:pt idx="330">
                  <c:v>21.024554107357201</c:v>
                </c:pt>
                <c:pt idx="331">
                  <c:v>21.088264877379501</c:v>
                </c:pt>
                <c:pt idx="332">
                  <c:v>21.151975647401802</c:v>
                </c:pt>
                <c:pt idx="333">
                  <c:v>21.215686417424099</c:v>
                </c:pt>
                <c:pt idx="334">
                  <c:v>21.279397187446399</c:v>
                </c:pt>
                <c:pt idx="335">
                  <c:v>21.3431079574687</c:v>
                </c:pt>
                <c:pt idx="336">
                  <c:v>21.406818727491</c:v>
                </c:pt>
                <c:pt idx="337">
                  <c:v>21.470529497513201</c:v>
                </c:pt>
                <c:pt idx="338">
                  <c:v>21.534240267535498</c:v>
                </c:pt>
                <c:pt idx="339">
                  <c:v>21.597951037557799</c:v>
                </c:pt>
                <c:pt idx="340">
                  <c:v>21.661661807580099</c:v>
                </c:pt>
                <c:pt idx="341">
                  <c:v>21.7253725776024</c:v>
                </c:pt>
                <c:pt idx="342">
                  <c:v>21.7890833476247</c:v>
                </c:pt>
                <c:pt idx="343">
                  <c:v>21.852794117647001</c:v>
                </c:pt>
                <c:pt idx="344">
                  <c:v>21.916504887669301</c:v>
                </c:pt>
                <c:pt idx="345">
                  <c:v>21.980215657691598</c:v>
                </c:pt>
                <c:pt idx="346">
                  <c:v>22.043926427713899</c:v>
                </c:pt>
                <c:pt idx="347">
                  <c:v>22.107637197736199</c:v>
                </c:pt>
                <c:pt idx="348">
                  <c:v>22.1713479677585</c:v>
                </c:pt>
                <c:pt idx="349">
                  <c:v>22.2350587377808</c:v>
                </c:pt>
                <c:pt idx="350">
                  <c:v>22.298769507803101</c:v>
                </c:pt>
                <c:pt idx="351">
                  <c:v>22.362480277825401</c:v>
                </c:pt>
                <c:pt idx="352">
                  <c:v>22.426191047847599</c:v>
                </c:pt>
                <c:pt idx="353">
                  <c:v>22.4899018178699</c:v>
                </c:pt>
                <c:pt idx="354">
                  <c:v>22.5536125878922</c:v>
                </c:pt>
                <c:pt idx="355">
                  <c:v>22.617323357914501</c:v>
                </c:pt>
                <c:pt idx="356">
                  <c:v>22.681034127936801</c:v>
                </c:pt>
                <c:pt idx="357">
                  <c:v>22.744744897959102</c:v>
                </c:pt>
                <c:pt idx="358">
                  <c:v>22.808455667981399</c:v>
                </c:pt>
                <c:pt idx="359">
                  <c:v>22.872166438003699</c:v>
                </c:pt>
                <c:pt idx="360">
                  <c:v>22.935877208026</c:v>
                </c:pt>
                <c:pt idx="361">
                  <c:v>22.9995879780483</c:v>
                </c:pt>
                <c:pt idx="362">
                  <c:v>23.063298748070601</c:v>
                </c:pt>
                <c:pt idx="363">
                  <c:v>23.127009518092901</c:v>
                </c:pt>
                <c:pt idx="364">
                  <c:v>23.190720288115202</c:v>
                </c:pt>
                <c:pt idx="365">
                  <c:v>23.254431058137499</c:v>
                </c:pt>
                <c:pt idx="366">
                  <c:v>23.318141828159799</c:v>
                </c:pt>
                <c:pt idx="367">
                  <c:v>23.381852598182</c:v>
                </c:pt>
                <c:pt idx="368">
                  <c:v>23.445563368204301</c:v>
                </c:pt>
                <c:pt idx="369">
                  <c:v>23.509274138226601</c:v>
                </c:pt>
                <c:pt idx="370">
                  <c:v>23.572984908248898</c:v>
                </c:pt>
                <c:pt idx="371">
                  <c:v>23.636695678271199</c:v>
                </c:pt>
                <c:pt idx="372">
                  <c:v>23.700406448293499</c:v>
                </c:pt>
                <c:pt idx="373">
                  <c:v>23.7641172183158</c:v>
                </c:pt>
                <c:pt idx="374">
                  <c:v>23.8278279883381</c:v>
                </c:pt>
                <c:pt idx="375">
                  <c:v>23.891538758360401</c:v>
                </c:pt>
                <c:pt idx="376">
                  <c:v>23.955249528382701</c:v>
                </c:pt>
                <c:pt idx="377">
                  <c:v>24.018960298404998</c:v>
                </c:pt>
                <c:pt idx="378">
                  <c:v>24.082671068427299</c:v>
                </c:pt>
                <c:pt idx="379">
                  <c:v>24.146381838449599</c:v>
                </c:pt>
                <c:pt idx="380">
                  <c:v>24.2100926084719</c:v>
                </c:pt>
                <c:pt idx="381">
                  <c:v>24.2738033784942</c:v>
                </c:pt>
                <c:pt idx="382">
                  <c:v>24.337514148516401</c:v>
                </c:pt>
                <c:pt idx="383">
                  <c:v>24.401224918538698</c:v>
                </c:pt>
                <c:pt idx="384">
                  <c:v>24.464935688560999</c:v>
                </c:pt>
                <c:pt idx="385">
                  <c:v>24.5286464585833</c:v>
                </c:pt>
                <c:pt idx="386">
                  <c:v>24.5923572286056</c:v>
                </c:pt>
                <c:pt idx="387">
                  <c:v>24.656067998627901</c:v>
                </c:pt>
                <c:pt idx="388">
                  <c:v>24.719778768650201</c:v>
                </c:pt>
                <c:pt idx="389">
                  <c:v>24.783489538672502</c:v>
                </c:pt>
                <c:pt idx="390">
                  <c:v>24.847200308694799</c:v>
                </c:pt>
                <c:pt idx="391">
                  <c:v>24.910911078717099</c:v>
                </c:pt>
                <c:pt idx="392">
                  <c:v>24.9746218487394</c:v>
                </c:pt>
                <c:pt idx="393">
                  <c:v>25.0383326187617</c:v>
                </c:pt>
                <c:pt idx="394">
                  <c:v>25.102043388784001</c:v>
                </c:pt>
                <c:pt idx="395">
                  <c:v>25.165754158806301</c:v>
                </c:pt>
                <c:pt idx="396">
                  <c:v>25.229464928828602</c:v>
                </c:pt>
                <c:pt idx="397">
                  <c:v>25.293175698850899</c:v>
                </c:pt>
                <c:pt idx="398">
                  <c:v>25.3568864688731</c:v>
                </c:pt>
                <c:pt idx="399">
                  <c:v>25.4205972388954</c:v>
                </c:pt>
                <c:pt idx="400">
                  <c:v>25.484308008917701</c:v>
                </c:pt>
                <c:pt idx="401">
                  <c:v>25.548018778940001</c:v>
                </c:pt>
                <c:pt idx="402">
                  <c:v>25.611729548962298</c:v>
                </c:pt>
                <c:pt idx="403">
                  <c:v>25.675440318984599</c:v>
                </c:pt>
                <c:pt idx="404">
                  <c:v>25.739151089006899</c:v>
                </c:pt>
                <c:pt idx="405">
                  <c:v>25.8028618590292</c:v>
                </c:pt>
                <c:pt idx="406">
                  <c:v>25.8665726290515</c:v>
                </c:pt>
                <c:pt idx="407">
                  <c:v>25.930283399073801</c:v>
                </c:pt>
                <c:pt idx="408">
                  <c:v>25.993994169096101</c:v>
                </c:pt>
                <c:pt idx="409">
                  <c:v>26.057704939118398</c:v>
                </c:pt>
                <c:pt idx="410">
                  <c:v>26.121415709140699</c:v>
                </c:pt>
                <c:pt idx="411">
                  <c:v>26.185126479162999</c:v>
                </c:pt>
                <c:pt idx="412">
                  <c:v>26.2488372491853</c:v>
                </c:pt>
                <c:pt idx="413">
                  <c:v>26.312548019207501</c:v>
                </c:pt>
                <c:pt idx="414">
                  <c:v>26.376258789229801</c:v>
                </c:pt>
                <c:pt idx="415">
                  <c:v>26.439969559252098</c:v>
                </c:pt>
                <c:pt idx="416">
                  <c:v>26.503680329274399</c:v>
                </c:pt>
                <c:pt idx="417">
                  <c:v>26.5673910992967</c:v>
                </c:pt>
                <c:pt idx="418">
                  <c:v>26.631101869319</c:v>
                </c:pt>
                <c:pt idx="419">
                  <c:v>26.694812639341301</c:v>
                </c:pt>
                <c:pt idx="420">
                  <c:v>26.758523409363601</c:v>
                </c:pt>
                <c:pt idx="421">
                  <c:v>26.822234179385902</c:v>
                </c:pt>
                <c:pt idx="422">
                  <c:v>26.885944949408199</c:v>
                </c:pt>
                <c:pt idx="423">
                  <c:v>26.949655719430499</c:v>
                </c:pt>
                <c:pt idx="424">
                  <c:v>27.0133664894528</c:v>
                </c:pt>
                <c:pt idx="425">
                  <c:v>27.0770772594751</c:v>
                </c:pt>
                <c:pt idx="426">
                  <c:v>27.140788029497401</c:v>
                </c:pt>
                <c:pt idx="427">
                  <c:v>27.204498799519701</c:v>
                </c:pt>
                <c:pt idx="428">
                  <c:v>27.268209569541899</c:v>
                </c:pt>
                <c:pt idx="429">
                  <c:v>27.331920339564199</c:v>
                </c:pt>
                <c:pt idx="430">
                  <c:v>27.3956311095865</c:v>
                </c:pt>
                <c:pt idx="431">
                  <c:v>27.4593418796088</c:v>
                </c:pt>
                <c:pt idx="432">
                  <c:v>27.523052649631101</c:v>
                </c:pt>
                <c:pt idx="433">
                  <c:v>27.586763419653401</c:v>
                </c:pt>
                <c:pt idx="434">
                  <c:v>27.650474189675698</c:v>
                </c:pt>
                <c:pt idx="435">
                  <c:v>27.714184959697999</c:v>
                </c:pt>
                <c:pt idx="436">
                  <c:v>27.777895729720299</c:v>
                </c:pt>
                <c:pt idx="437">
                  <c:v>27.8416064997426</c:v>
                </c:pt>
                <c:pt idx="438">
                  <c:v>27.9053172697649</c:v>
                </c:pt>
                <c:pt idx="439">
                  <c:v>27.969028039787201</c:v>
                </c:pt>
                <c:pt idx="440">
                  <c:v>28.032738809809501</c:v>
                </c:pt>
                <c:pt idx="441">
                  <c:v>28.096449579831798</c:v>
                </c:pt>
                <c:pt idx="442">
                  <c:v>28.160160349854099</c:v>
                </c:pt>
                <c:pt idx="443">
                  <c:v>28.2238711198763</c:v>
                </c:pt>
                <c:pt idx="444">
                  <c:v>28.2875818898986</c:v>
                </c:pt>
                <c:pt idx="445">
                  <c:v>28.351292659920901</c:v>
                </c:pt>
                <c:pt idx="446">
                  <c:v>28.415003429943201</c:v>
                </c:pt>
                <c:pt idx="447">
                  <c:v>28.478714199965498</c:v>
                </c:pt>
                <c:pt idx="448">
                  <c:v>28.542424969987799</c:v>
                </c:pt>
                <c:pt idx="449">
                  <c:v>28.6061357400101</c:v>
                </c:pt>
                <c:pt idx="450">
                  <c:v>28.6698465100324</c:v>
                </c:pt>
                <c:pt idx="451">
                  <c:v>28.733557280054701</c:v>
                </c:pt>
                <c:pt idx="452">
                  <c:v>28.797268050077001</c:v>
                </c:pt>
                <c:pt idx="453">
                  <c:v>28.860978820099302</c:v>
                </c:pt>
                <c:pt idx="454">
                  <c:v>28.924689590121599</c:v>
                </c:pt>
                <c:pt idx="455">
                  <c:v>28.988400360143899</c:v>
                </c:pt>
                <c:pt idx="456">
                  <c:v>29.0521111301662</c:v>
                </c:pt>
                <c:pt idx="457">
                  <c:v>29.1158219001885</c:v>
                </c:pt>
                <c:pt idx="458">
                  <c:v>29.179532670210701</c:v>
                </c:pt>
                <c:pt idx="459">
                  <c:v>29.243243440233002</c:v>
                </c:pt>
                <c:pt idx="460">
                  <c:v>29.306954210255299</c:v>
                </c:pt>
                <c:pt idx="461">
                  <c:v>29.370664980277599</c:v>
                </c:pt>
                <c:pt idx="462">
                  <c:v>29.4343757502999</c:v>
                </c:pt>
                <c:pt idx="463">
                  <c:v>29.4980865203222</c:v>
                </c:pt>
                <c:pt idx="464">
                  <c:v>29.561797290344501</c:v>
                </c:pt>
                <c:pt idx="465">
                  <c:v>29.625508060366801</c:v>
                </c:pt>
                <c:pt idx="466">
                  <c:v>29.689218830389098</c:v>
                </c:pt>
                <c:pt idx="467">
                  <c:v>29.752929600411399</c:v>
                </c:pt>
                <c:pt idx="468">
                  <c:v>29.816640370433699</c:v>
                </c:pt>
                <c:pt idx="469">
                  <c:v>29.880351140456</c:v>
                </c:pt>
                <c:pt idx="470">
                  <c:v>29.9440619104783</c:v>
                </c:pt>
                <c:pt idx="471">
                  <c:v>30.007772680500601</c:v>
                </c:pt>
                <c:pt idx="472">
                  <c:v>30.071483450522901</c:v>
                </c:pt>
                <c:pt idx="473">
                  <c:v>30.135194220545198</c:v>
                </c:pt>
                <c:pt idx="474">
                  <c:v>30.198904990567399</c:v>
                </c:pt>
                <c:pt idx="475">
                  <c:v>30.2626157605897</c:v>
                </c:pt>
                <c:pt idx="476">
                  <c:v>30.326326530612</c:v>
                </c:pt>
                <c:pt idx="477">
                  <c:v>30.390037300634301</c:v>
                </c:pt>
                <c:pt idx="478">
                  <c:v>30.453748070656601</c:v>
                </c:pt>
                <c:pt idx="479">
                  <c:v>30.517458840678898</c:v>
                </c:pt>
                <c:pt idx="480">
                  <c:v>30.581169610701199</c:v>
                </c:pt>
                <c:pt idx="481">
                  <c:v>30.6448803807235</c:v>
                </c:pt>
                <c:pt idx="482">
                  <c:v>30.7085911507458</c:v>
                </c:pt>
                <c:pt idx="483">
                  <c:v>30.772301920768101</c:v>
                </c:pt>
                <c:pt idx="484">
                  <c:v>30.836012690790401</c:v>
                </c:pt>
                <c:pt idx="485">
                  <c:v>30.899723460812702</c:v>
                </c:pt>
                <c:pt idx="486">
                  <c:v>30.963434230834999</c:v>
                </c:pt>
                <c:pt idx="487">
                  <c:v>31.027145000857299</c:v>
                </c:pt>
                <c:pt idx="488">
                  <c:v>31.0908557708796</c:v>
                </c:pt>
                <c:pt idx="489">
                  <c:v>31.154566540901801</c:v>
                </c:pt>
                <c:pt idx="490">
                  <c:v>31.218277310924101</c:v>
                </c:pt>
                <c:pt idx="491">
                  <c:v>31.281988080946402</c:v>
                </c:pt>
                <c:pt idx="492">
                  <c:v>31.345698850968699</c:v>
                </c:pt>
                <c:pt idx="493">
                  <c:v>31.409409620990999</c:v>
                </c:pt>
                <c:pt idx="494">
                  <c:v>31.4731203910133</c:v>
                </c:pt>
                <c:pt idx="495">
                  <c:v>31.5368311610356</c:v>
                </c:pt>
                <c:pt idx="496">
                  <c:v>31.600541931057901</c:v>
                </c:pt>
                <c:pt idx="497">
                  <c:v>31.664252701080201</c:v>
                </c:pt>
                <c:pt idx="498">
                  <c:v>31.727963471102498</c:v>
                </c:pt>
                <c:pt idx="499">
                  <c:v>31.791674241124799</c:v>
                </c:pt>
                <c:pt idx="500">
                  <c:v>31.855385011147099</c:v>
                </c:pt>
                <c:pt idx="501">
                  <c:v>31.9190957811694</c:v>
                </c:pt>
                <c:pt idx="502">
                  <c:v>31.9828065511917</c:v>
                </c:pt>
                <c:pt idx="503">
                  <c:v>32.046517321213997</c:v>
                </c:pt>
                <c:pt idx="504">
                  <c:v>32.110228091236301</c:v>
                </c:pt>
                <c:pt idx="505">
                  <c:v>32.173938861258598</c:v>
                </c:pt>
                <c:pt idx="506">
                  <c:v>32.237649631280803</c:v>
                </c:pt>
                <c:pt idx="507">
                  <c:v>32.3013604013031</c:v>
                </c:pt>
                <c:pt idx="508">
                  <c:v>32.365071171325397</c:v>
                </c:pt>
                <c:pt idx="509">
                  <c:v>32.428781941347701</c:v>
                </c:pt>
                <c:pt idx="510">
                  <c:v>32.492492711369998</c:v>
                </c:pt>
                <c:pt idx="511">
                  <c:v>32.556203481392302</c:v>
                </c:pt>
                <c:pt idx="512">
                  <c:v>32.619914251414599</c:v>
                </c:pt>
                <c:pt idx="513">
                  <c:v>32.683625021436903</c:v>
                </c:pt>
                <c:pt idx="514">
                  <c:v>32.7473357914592</c:v>
                </c:pt>
                <c:pt idx="515">
                  <c:v>32.811046561481497</c:v>
                </c:pt>
                <c:pt idx="516">
                  <c:v>32.874757331503801</c:v>
                </c:pt>
                <c:pt idx="517">
                  <c:v>32.938468101526098</c:v>
                </c:pt>
                <c:pt idx="518">
                  <c:v>33.002178871548402</c:v>
                </c:pt>
                <c:pt idx="519">
                  <c:v>33.065889641570699</c:v>
                </c:pt>
                <c:pt idx="520">
                  <c:v>33.129600411593003</c:v>
                </c:pt>
                <c:pt idx="521">
                  <c:v>33.1933111816153</c:v>
                </c:pt>
                <c:pt idx="522">
                  <c:v>33.257021951637597</c:v>
                </c:pt>
                <c:pt idx="523">
                  <c:v>33.320732721659901</c:v>
                </c:pt>
                <c:pt idx="524">
                  <c:v>33.384443491682198</c:v>
                </c:pt>
                <c:pt idx="525">
                  <c:v>33.448154261704502</c:v>
                </c:pt>
                <c:pt idx="526">
                  <c:v>33.511865031726799</c:v>
                </c:pt>
                <c:pt idx="527">
                  <c:v>33.575575801749103</c:v>
                </c:pt>
                <c:pt idx="528">
                  <c:v>33.6392865717714</c:v>
                </c:pt>
                <c:pt idx="529">
                  <c:v>33.702997341793697</c:v>
                </c:pt>
                <c:pt idx="530">
                  <c:v>33.766708111816001</c:v>
                </c:pt>
                <c:pt idx="531">
                  <c:v>33.830418881838298</c:v>
                </c:pt>
                <c:pt idx="532">
                  <c:v>33.894129651860602</c:v>
                </c:pt>
                <c:pt idx="533">
                  <c:v>33.957840421882899</c:v>
                </c:pt>
                <c:pt idx="534">
                  <c:v>34.021551191905203</c:v>
                </c:pt>
                <c:pt idx="535">
                  <c:v>34.0852619619275</c:v>
                </c:pt>
                <c:pt idx="536">
                  <c:v>34.148972731949797</c:v>
                </c:pt>
                <c:pt idx="537">
                  <c:v>34.212683501972101</c:v>
                </c:pt>
                <c:pt idx="538">
                  <c:v>34.276394271994398</c:v>
                </c:pt>
                <c:pt idx="539">
                  <c:v>34.340105042016603</c:v>
                </c:pt>
                <c:pt idx="540">
                  <c:v>34.4038158120389</c:v>
                </c:pt>
                <c:pt idx="541">
                  <c:v>34.467526582061197</c:v>
                </c:pt>
                <c:pt idx="542">
                  <c:v>34.531237352083501</c:v>
                </c:pt>
                <c:pt idx="543">
                  <c:v>34.594948122105798</c:v>
                </c:pt>
                <c:pt idx="544">
                  <c:v>34.658658892128102</c:v>
                </c:pt>
                <c:pt idx="545">
                  <c:v>34.722369662150399</c:v>
                </c:pt>
                <c:pt idx="546">
                  <c:v>34.786080432172703</c:v>
                </c:pt>
                <c:pt idx="547">
                  <c:v>34.849791202195</c:v>
                </c:pt>
                <c:pt idx="548">
                  <c:v>34.913501972217297</c:v>
                </c:pt>
                <c:pt idx="549">
                  <c:v>34.977212742239601</c:v>
                </c:pt>
                <c:pt idx="550">
                  <c:v>35.040923512261898</c:v>
                </c:pt>
                <c:pt idx="551">
                  <c:v>35.104634282284202</c:v>
                </c:pt>
                <c:pt idx="552">
                  <c:v>35.168345052306499</c:v>
                </c:pt>
                <c:pt idx="553">
                  <c:v>35.232055822328803</c:v>
                </c:pt>
                <c:pt idx="554">
                  <c:v>35.2957665923511</c:v>
                </c:pt>
                <c:pt idx="555">
                  <c:v>35.359477362373397</c:v>
                </c:pt>
                <c:pt idx="556">
                  <c:v>35.423188132395701</c:v>
                </c:pt>
                <c:pt idx="557">
                  <c:v>35.486898902417998</c:v>
                </c:pt>
                <c:pt idx="558">
                  <c:v>35.550609672440302</c:v>
                </c:pt>
                <c:pt idx="559">
                  <c:v>35.614320442462599</c:v>
                </c:pt>
                <c:pt idx="560">
                  <c:v>35.678031212484903</c:v>
                </c:pt>
                <c:pt idx="561">
                  <c:v>35.7417419825072</c:v>
                </c:pt>
                <c:pt idx="562">
                  <c:v>35.805452752529497</c:v>
                </c:pt>
                <c:pt idx="563">
                  <c:v>35.869163522551801</c:v>
                </c:pt>
                <c:pt idx="564">
                  <c:v>35.932874292574098</c:v>
                </c:pt>
                <c:pt idx="565">
                  <c:v>35.996585062596402</c:v>
                </c:pt>
                <c:pt idx="566">
                  <c:v>36.060295832618699</c:v>
                </c:pt>
                <c:pt idx="567">
                  <c:v>36.124006602641003</c:v>
                </c:pt>
                <c:pt idx="568">
                  <c:v>36.1877173726633</c:v>
                </c:pt>
                <c:pt idx="569">
                  <c:v>36.251428142685597</c:v>
                </c:pt>
                <c:pt idx="570">
                  <c:v>36.315138912707901</c:v>
                </c:pt>
                <c:pt idx="571">
                  <c:v>36.378849682730198</c:v>
                </c:pt>
                <c:pt idx="572">
                  <c:v>36.442560452752403</c:v>
                </c:pt>
                <c:pt idx="573">
                  <c:v>36.5062712227747</c:v>
                </c:pt>
                <c:pt idx="574">
                  <c:v>36.569981992796997</c:v>
                </c:pt>
                <c:pt idx="575">
                  <c:v>36.633692762819301</c:v>
                </c:pt>
                <c:pt idx="576">
                  <c:v>36.697403532841598</c:v>
                </c:pt>
                <c:pt idx="577">
                  <c:v>36.761114302863902</c:v>
                </c:pt>
                <c:pt idx="578">
                  <c:v>36.824825072886199</c:v>
                </c:pt>
                <c:pt idx="579">
                  <c:v>36.888535842908503</c:v>
                </c:pt>
                <c:pt idx="580">
                  <c:v>36.9522466129308</c:v>
                </c:pt>
                <c:pt idx="581">
                  <c:v>37.015957382953097</c:v>
                </c:pt>
                <c:pt idx="582">
                  <c:v>37.079668152975401</c:v>
                </c:pt>
                <c:pt idx="583">
                  <c:v>37.143378922997698</c:v>
                </c:pt>
                <c:pt idx="584">
                  <c:v>37.207089693020002</c:v>
                </c:pt>
                <c:pt idx="585">
                  <c:v>37.270800463042299</c:v>
                </c:pt>
                <c:pt idx="586">
                  <c:v>37.334511233064603</c:v>
                </c:pt>
                <c:pt idx="587">
                  <c:v>37.3982220030869</c:v>
                </c:pt>
                <c:pt idx="588">
                  <c:v>37.461932773109197</c:v>
                </c:pt>
                <c:pt idx="589">
                  <c:v>37.525643543131501</c:v>
                </c:pt>
                <c:pt idx="590">
                  <c:v>37.589354313153798</c:v>
                </c:pt>
                <c:pt idx="591">
                  <c:v>37.653065083176102</c:v>
                </c:pt>
                <c:pt idx="592">
                  <c:v>37.716775853198399</c:v>
                </c:pt>
                <c:pt idx="593">
                  <c:v>37.780486623220703</c:v>
                </c:pt>
                <c:pt idx="594">
                  <c:v>37.844197393243</c:v>
                </c:pt>
                <c:pt idx="595">
                  <c:v>37.907908163265297</c:v>
                </c:pt>
                <c:pt idx="596">
                  <c:v>37.971618933287601</c:v>
                </c:pt>
                <c:pt idx="597">
                  <c:v>38.035329703309898</c:v>
                </c:pt>
                <c:pt idx="598">
                  <c:v>38.099040473332202</c:v>
                </c:pt>
                <c:pt idx="599">
                  <c:v>38.162751243354499</c:v>
                </c:pt>
                <c:pt idx="600">
                  <c:v>38.226462013376803</c:v>
                </c:pt>
                <c:pt idx="601">
                  <c:v>38.2901727833991</c:v>
                </c:pt>
                <c:pt idx="602">
                  <c:v>38.353883553421397</c:v>
                </c:pt>
                <c:pt idx="603">
                  <c:v>38.417594323443701</c:v>
                </c:pt>
                <c:pt idx="604">
                  <c:v>38.481305093465998</c:v>
                </c:pt>
                <c:pt idx="605">
                  <c:v>38.545015863488203</c:v>
                </c:pt>
                <c:pt idx="606">
                  <c:v>38.6087266335105</c:v>
                </c:pt>
                <c:pt idx="607">
                  <c:v>38.672437403532797</c:v>
                </c:pt>
                <c:pt idx="608">
                  <c:v>38.736148173555101</c:v>
                </c:pt>
                <c:pt idx="609">
                  <c:v>38.799858943577398</c:v>
                </c:pt>
                <c:pt idx="610">
                  <c:v>38.863569713599702</c:v>
                </c:pt>
                <c:pt idx="611">
                  <c:v>38.927280483621999</c:v>
                </c:pt>
                <c:pt idx="612">
                  <c:v>38.990991253644303</c:v>
                </c:pt>
                <c:pt idx="613">
                  <c:v>39.0547020236666</c:v>
                </c:pt>
                <c:pt idx="614">
                  <c:v>39.118412793688897</c:v>
                </c:pt>
                <c:pt idx="615">
                  <c:v>39.182123563711201</c:v>
                </c:pt>
                <c:pt idx="616">
                  <c:v>39.245834333733498</c:v>
                </c:pt>
                <c:pt idx="617">
                  <c:v>39.309545103755802</c:v>
                </c:pt>
                <c:pt idx="618">
                  <c:v>39.373255873778099</c:v>
                </c:pt>
                <c:pt idx="619">
                  <c:v>39.436966643800403</c:v>
                </c:pt>
                <c:pt idx="620">
                  <c:v>39.5006774138227</c:v>
                </c:pt>
                <c:pt idx="621">
                  <c:v>39.564388183844997</c:v>
                </c:pt>
                <c:pt idx="622">
                  <c:v>39.628098953867301</c:v>
                </c:pt>
                <c:pt idx="623">
                  <c:v>39.691809723889598</c:v>
                </c:pt>
                <c:pt idx="624">
                  <c:v>39.755520493911902</c:v>
                </c:pt>
                <c:pt idx="625">
                  <c:v>39.819231263934199</c:v>
                </c:pt>
                <c:pt idx="626">
                  <c:v>39.882942033956503</c:v>
                </c:pt>
                <c:pt idx="627">
                  <c:v>39.9466528039788</c:v>
                </c:pt>
                <c:pt idx="628">
                  <c:v>40.010363574001097</c:v>
                </c:pt>
                <c:pt idx="629">
                  <c:v>40.074074344023401</c:v>
                </c:pt>
                <c:pt idx="630">
                  <c:v>40.137785114045698</c:v>
                </c:pt>
                <c:pt idx="631">
                  <c:v>40.201495884068002</c:v>
                </c:pt>
                <c:pt idx="632">
                  <c:v>40.265206654090299</c:v>
                </c:pt>
                <c:pt idx="633">
                  <c:v>40.328917424112603</c:v>
                </c:pt>
                <c:pt idx="634">
                  <c:v>40.3926281941349</c:v>
                </c:pt>
                <c:pt idx="635">
                  <c:v>40.456338964157197</c:v>
                </c:pt>
                <c:pt idx="636">
                  <c:v>40.520049734179501</c:v>
                </c:pt>
                <c:pt idx="637">
                  <c:v>40.583760504201798</c:v>
                </c:pt>
                <c:pt idx="638">
                  <c:v>40.647471274224003</c:v>
                </c:pt>
                <c:pt idx="639">
                  <c:v>40.7111820442463</c:v>
                </c:pt>
                <c:pt idx="640">
                  <c:v>40.774892814268597</c:v>
                </c:pt>
                <c:pt idx="641">
                  <c:v>40.838603584290901</c:v>
                </c:pt>
                <c:pt idx="642">
                  <c:v>40.902314354313198</c:v>
                </c:pt>
                <c:pt idx="643">
                  <c:v>40.966025124335502</c:v>
                </c:pt>
                <c:pt idx="644">
                  <c:v>41.029735894357799</c:v>
                </c:pt>
                <c:pt idx="645">
                  <c:v>41.093446664380103</c:v>
                </c:pt>
                <c:pt idx="646">
                  <c:v>41.1571574344024</c:v>
                </c:pt>
                <c:pt idx="647">
                  <c:v>41.220868204424697</c:v>
                </c:pt>
                <c:pt idx="648">
                  <c:v>41.284578974447001</c:v>
                </c:pt>
                <c:pt idx="649">
                  <c:v>41.348289744469298</c:v>
                </c:pt>
                <c:pt idx="650">
                  <c:v>41.412000514491602</c:v>
                </c:pt>
                <c:pt idx="651">
                  <c:v>41.475711284513899</c:v>
                </c:pt>
                <c:pt idx="652">
                  <c:v>41.539422054536203</c:v>
                </c:pt>
                <c:pt idx="653">
                  <c:v>41.6031328245585</c:v>
                </c:pt>
                <c:pt idx="654">
                  <c:v>41.666843594580797</c:v>
                </c:pt>
                <c:pt idx="655">
                  <c:v>41.730554364603101</c:v>
                </c:pt>
                <c:pt idx="656">
                  <c:v>41.794265134625398</c:v>
                </c:pt>
                <c:pt idx="657">
                  <c:v>41.857975904647702</c:v>
                </c:pt>
                <c:pt idx="658">
                  <c:v>41.921686674669999</c:v>
                </c:pt>
                <c:pt idx="659">
                  <c:v>41.985397444692303</c:v>
                </c:pt>
                <c:pt idx="660">
                  <c:v>42.0491082147146</c:v>
                </c:pt>
                <c:pt idx="661">
                  <c:v>42.112818984736897</c:v>
                </c:pt>
                <c:pt idx="662">
                  <c:v>42.176529754759201</c:v>
                </c:pt>
                <c:pt idx="663">
                  <c:v>42.240240524781498</c:v>
                </c:pt>
                <c:pt idx="664">
                  <c:v>42.303951294803802</c:v>
                </c:pt>
                <c:pt idx="665">
                  <c:v>42.367662064826099</c:v>
                </c:pt>
                <c:pt idx="666">
                  <c:v>42.431372834848403</c:v>
                </c:pt>
                <c:pt idx="667">
                  <c:v>42.4950836048707</c:v>
                </c:pt>
                <c:pt idx="668">
                  <c:v>42.558794374892997</c:v>
                </c:pt>
                <c:pt idx="669">
                  <c:v>42.622505144915301</c:v>
                </c:pt>
                <c:pt idx="670">
                  <c:v>42.686215914937598</c:v>
                </c:pt>
                <c:pt idx="671">
                  <c:v>42.749926684959803</c:v>
                </c:pt>
                <c:pt idx="672">
                  <c:v>42.8136374549821</c:v>
                </c:pt>
                <c:pt idx="673">
                  <c:v>42.877348225004397</c:v>
                </c:pt>
                <c:pt idx="674">
                  <c:v>42.941058995026701</c:v>
                </c:pt>
                <c:pt idx="675">
                  <c:v>43.004769765048998</c:v>
                </c:pt>
                <c:pt idx="676">
                  <c:v>43.068480535071302</c:v>
                </c:pt>
                <c:pt idx="677">
                  <c:v>43.132191305093599</c:v>
                </c:pt>
                <c:pt idx="678">
                  <c:v>43.195902075115903</c:v>
                </c:pt>
                <c:pt idx="679">
                  <c:v>43.2596128451382</c:v>
                </c:pt>
                <c:pt idx="680">
                  <c:v>43.323323615160497</c:v>
                </c:pt>
                <c:pt idx="681">
                  <c:v>43.387034385182801</c:v>
                </c:pt>
                <c:pt idx="682">
                  <c:v>43.450745155205098</c:v>
                </c:pt>
                <c:pt idx="683">
                  <c:v>43.514455925227402</c:v>
                </c:pt>
                <c:pt idx="684">
                  <c:v>43.578166695249699</c:v>
                </c:pt>
                <c:pt idx="685">
                  <c:v>43.641877465272003</c:v>
                </c:pt>
                <c:pt idx="686">
                  <c:v>43.7055882352943</c:v>
                </c:pt>
                <c:pt idx="687">
                  <c:v>43.769299005316597</c:v>
                </c:pt>
                <c:pt idx="688">
                  <c:v>43.833009775338901</c:v>
                </c:pt>
                <c:pt idx="689">
                  <c:v>43.896720545361198</c:v>
                </c:pt>
                <c:pt idx="690">
                  <c:v>43.960431315383502</c:v>
                </c:pt>
                <c:pt idx="691">
                  <c:v>44.024142085405799</c:v>
                </c:pt>
                <c:pt idx="692">
                  <c:v>44.087852855428103</c:v>
                </c:pt>
                <c:pt idx="693">
                  <c:v>44.1515636254504</c:v>
                </c:pt>
                <c:pt idx="694">
                  <c:v>44.215274395472697</c:v>
                </c:pt>
                <c:pt idx="695">
                  <c:v>44.278985165495001</c:v>
                </c:pt>
                <c:pt idx="696">
                  <c:v>44.342695935517298</c:v>
                </c:pt>
                <c:pt idx="697">
                  <c:v>44.406406705539602</c:v>
                </c:pt>
                <c:pt idx="698">
                  <c:v>44.470117475561899</c:v>
                </c:pt>
                <c:pt idx="699">
                  <c:v>44.533828245584203</c:v>
                </c:pt>
                <c:pt idx="700">
                  <c:v>44.5975390156065</c:v>
                </c:pt>
                <c:pt idx="701">
                  <c:v>44.661249785628797</c:v>
                </c:pt>
                <c:pt idx="702">
                  <c:v>44.724960555651101</c:v>
                </c:pt>
                <c:pt idx="703">
                  <c:v>44.788671325673398</c:v>
                </c:pt>
                <c:pt idx="704">
                  <c:v>44.852382095695603</c:v>
                </c:pt>
                <c:pt idx="705">
                  <c:v>44.9160928657179</c:v>
                </c:pt>
                <c:pt idx="706">
                  <c:v>44.979803635740197</c:v>
                </c:pt>
                <c:pt idx="707">
                  <c:v>45.043514405762501</c:v>
                </c:pt>
                <c:pt idx="708">
                  <c:v>45.107225175784798</c:v>
                </c:pt>
                <c:pt idx="709">
                  <c:v>45.170935945807102</c:v>
                </c:pt>
                <c:pt idx="710">
                  <c:v>45.234646715829399</c:v>
                </c:pt>
                <c:pt idx="711">
                  <c:v>45.298357485851703</c:v>
                </c:pt>
                <c:pt idx="712">
                  <c:v>45.362068255874</c:v>
                </c:pt>
                <c:pt idx="713">
                  <c:v>45.425779025896297</c:v>
                </c:pt>
                <c:pt idx="714">
                  <c:v>45.489489795918601</c:v>
                </c:pt>
                <c:pt idx="715">
                  <c:v>45.553200565940898</c:v>
                </c:pt>
                <c:pt idx="716">
                  <c:v>45.616911335963202</c:v>
                </c:pt>
                <c:pt idx="717">
                  <c:v>45.680622105985499</c:v>
                </c:pt>
                <c:pt idx="718">
                  <c:v>45.744332876007803</c:v>
                </c:pt>
                <c:pt idx="719">
                  <c:v>45.8080436460301</c:v>
                </c:pt>
                <c:pt idx="720">
                  <c:v>45.871754416052397</c:v>
                </c:pt>
                <c:pt idx="721">
                  <c:v>45.935465186074701</c:v>
                </c:pt>
                <c:pt idx="722">
                  <c:v>45.999175956096998</c:v>
                </c:pt>
                <c:pt idx="723">
                  <c:v>46.062886726119302</c:v>
                </c:pt>
                <c:pt idx="724">
                  <c:v>46.126597496141599</c:v>
                </c:pt>
                <c:pt idx="725">
                  <c:v>46.190308266163903</c:v>
                </c:pt>
                <c:pt idx="726">
                  <c:v>46.2540190361862</c:v>
                </c:pt>
                <c:pt idx="727">
                  <c:v>46.317729806208497</c:v>
                </c:pt>
                <c:pt idx="728">
                  <c:v>46.381440576230801</c:v>
                </c:pt>
                <c:pt idx="729">
                  <c:v>46.445151346253098</c:v>
                </c:pt>
                <c:pt idx="730">
                  <c:v>46.508862116275402</c:v>
                </c:pt>
                <c:pt idx="731">
                  <c:v>46.572572886297699</c:v>
                </c:pt>
                <c:pt idx="732">
                  <c:v>46.636283656320003</c:v>
                </c:pt>
                <c:pt idx="733">
                  <c:v>46.6999944263423</c:v>
                </c:pt>
                <c:pt idx="734">
                  <c:v>46.763705196364597</c:v>
                </c:pt>
                <c:pt idx="735">
                  <c:v>46.827415966386901</c:v>
                </c:pt>
                <c:pt idx="736">
                  <c:v>46.891126736409198</c:v>
                </c:pt>
                <c:pt idx="737">
                  <c:v>46.954837506431403</c:v>
                </c:pt>
                <c:pt idx="738">
                  <c:v>47.0185482764537</c:v>
                </c:pt>
                <c:pt idx="739">
                  <c:v>47.082259046475997</c:v>
                </c:pt>
                <c:pt idx="740">
                  <c:v>47.145969816498301</c:v>
                </c:pt>
                <c:pt idx="741">
                  <c:v>47.209680586520598</c:v>
                </c:pt>
                <c:pt idx="742">
                  <c:v>47.273391356542902</c:v>
                </c:pt>
                <c:pt idx="743">
                  <c:v>47.337102126565199</c:v>
                </c:pt>
                <c:pt idx="744">
                  <c:v>47.400812896587503</c:v>
                </c:pt>
                <c:pt idx="745">
                  <c:v>47.4645236666098</c:v>
                </c:pt>
                <c:pt idx="746">
                  <c:v>47.528234436632097</c:v>
                </c:pt>
                <c:pt idx="747">
                  <c:v>47.591945206654401</c:v>
                </c:pt>
                <c:pt idx="748">
                  <c:v>47.655655976676698</c:v>
                </c:pt>
                <c:pt idx="749">
                  <c:v>47.719366746699002</c:v>
                </c:pt>
                <c:pt idx="750">
                  <c:v>47.783077516721299</c:v>
                </c:pt>
                <c:pt idx="751">
                  <c:v>47.846788286743603</c:v>
                </c:pt>
                <c:pt idx="752">
                  <c:v>47.9104990567659</c:v>
                </c:pt>
                <c:pt idx="753">
                  <c:v>47.974209826788197</c:v>
                </c:pt>
                <c:pt idx="754">
                  <c:v>48.037920596810501</c:v>
                </c:pt>
                <c:pt idx="755">
                  <c:v>48.101631366832798</c:v>
                </c:pt>
                <c:pt idx="756">
                  <c:v>48.165342136855102</c:v>
                </c:pt>
                <c:pt idx="757">
                  <c:v>48.229052906877399</c:v>
                </c:pt>
                <c:pt idx="758">
                  <c:v>48.292763676899703</c:v>
                </c:pt>
                <c:pt idx="759">
                  <c:v>48.356474446922</c:v>
                </c:pt>
                <c:pt idx="760">
                  <c:v>48.420185216944297</c:v>
                </c:pt>
                <c:pt idx="761">
                  <c:v>48.483895986966601</c:v>
                </c:pt>
                <c:pt idx="762">
                  <c:v>48.547606756988898</c:v>
                </c:pt>
                <c:pt idx="763">
                  <c:v>48.611317527011202</c:v>
                </c:pt>
                <c:pt idx="764">
                  <c:v>48.675028297033499</c:v>
                </c:pt>
                <c:pt idx="765">
                  <c:v>48.738739067055803</c:v>
                </c:pt>
                <c:pt idx="766">
                  <c:v>48.8024498370781</c:v>
                </c:pt>
                <c:pt idx="767">
                  <c:v>48.866160607100397</c:v>
                </c:pt>
                <c:pt idx="768">
                  <c:v>48.929871377122701</c:v>
                </c:pt>
                <c:pt idx="769">
                  <c:v>48.993582147144998</c:v>
                </c:pt>
                <c:pt idx="770">
                  <c:v>49.057292917167203</c:v>
                </c:pt>
                <c:pt idx="771">
                  <c:v>49.1210036871895</c:v>
                </c:pt>
                <c:pt idx="772">
                  <c:v>49.184714457211797</c:v>
                </c:pt>
                <c:pt idx="773">
                  <c:v>49.248425227234101</c:v>
                </c:pt>
                <c:pt idx="774">
                  <c:v>49.312135997256398</c:v>
                </c:pt>
                <c:pt idx="775">
                  <c:v>49.375846767278702</c:v>
                </c:pt>
                <c:pt idx="776">
                  <c:v>49.439557537300999</c:v>
                </c:pt>
                <c:pt idx="777">
                  <c:v>49.503268307323303</c:v>
                </c:pt>
                <c:pt idx="778">
                  <c:v>49.5669790773456</c:v>
                </c:pt>
                <c:pt idx="779">
                  <c:v>49.630689847367897</c:v>
                </c:pt>
                <c:pt idx="780">
                  <c:v>49.694400617390201</c:v>
                </c:pt>
                <c:pt idx="781">
                  <c:v>49.758111387412498</c:v>
                </c:pt>
                <c:pt idx="782">
                  <c:v>49.821822157434802</c:v>
                </c:pt>
                <c:pt idx="783">
                  <c:v>49.885532927457099</c:v>
                </c:pt>
                <c:pt idx="784">
                  <c:v>49.949243697479403</c:v>
                </c:pt>
                <c:pt idx="785">
                  <c:v>50.0129544675017</c:v>
                </c:pt>
                <c:pt idx="786">
                  <c:v>50.076665237523997</c:v>
                </c:pt>
                <c:pt idx="787">
                  <c:v>50.140376007546301</c:v>
                </c:pt>
                <c:pt idx="788">
                  <c:v>50.204086777568598</c:v>
                </c:pt>
                <c:pt idx="789">
                  <c:v>50.267797547590902</c:v>
                </c:pt>
                <c:pt idx="790">
                  <c:v>50.331508317613199</c:v>
                </c:pt>
                <c:pt idx="791">
                  <c:v>50.395219087635503</c:v>
                </c:pt>
                <c:pt idx="792">
                  <c:v>50.4589298576578</c:v>
                </c:pt>
                <c:pt idx="793">
                  <c:v>50.522640627680097</c:v>
                </c:pt>
                <c:pt idx="794">
                  <c:v>50.586351397702401</c:v>
                </c:pt>
                <c:pt idx="795">
                  <c:v>50.650062167724698</c:v>
                </c:pt>
                <c:pt idx="796">
                  <c:v>50.713772937747002</c:v>
                </c:pt>
                <c:pt idx="797">
                  <c:v>50.777483707769299</c:v>
                </c:pt>
                <c:pt idx="798">
                  <c:v>50.841194477791603</c:v>
                </c:pt>
                <c:pt idx="799">
                  <c:v>50.9049052478139</c:v>
                </c:pt>
                <c:pt idx="800">
                  <c:v>50.968616017836197</c:v>
                </c:pt>
                <c:pt idx="801">
                  <c:v>51.032326787858501</c:v>
                </c:pt>
                <c:pt idx="802">
                  <c:v>51.096037557880798</c:v>
                </c:pt>
                <c:pt idx="803">
                  <c:v>51.159748327903003</c:v>
                </c:pt>
                <c:pt idx="804">
                  <c:v>51.2234590979253</c:v>
                </c:pt>
                <c:pt idx="805">
                  <c:v>51.287169867947597</c:v>
                </c:pt>
                <c:pt idx="806">
                  <c:v>51.350880637969901</c:v>
                </c:pt>
                <c:pt idx="807">
                  <c:v>51.414591407992198</c:v>
                </c:pt>
                <c:pt idx="808">
                  <c:v>51.478302178014502</c:v>
                </c:pt>
                <c:pt idx="809">
                  <c:v>51.542012948036799</c:v>
                </c:pt>
                <c:pt idx="810">
                  <c:v>51.605723718059103</c:v>
                </c:pt>
                <c:pt idx="811">
                  <c:v>51.6694344880814</c:v>
                </c:pt>
                <c:pt idx="812">
                  <c:v>51.733145258103697</c:v>
                </c:pt>
                <c:pt idx="813">
                  <c:v>51.796856028126001</c:v>
                </c:pt>
                <c:pt idx="814">
                  <c:v>51.860566798148298</c:v>
                </c:pt>
                <c:pt idx="815">
                  <c:v>51.924277568170602</c:v>
                </c:pt>
                <c:pt idx="816">
                  <c:v>51.987988338192899</c:v>
                </c:pt>
                <c:pt idx="817">
                  <c:v>52.051699108215203</c:v>
                </c:pt>
                <c:pt idx="818">
                  <c:v>52.1154098782375</c:v>
                </c:pt>
                <c:pt idx="819">
                  <c:v>52.179120648259797</c:v>
                </c:pt>
                <c:pt idx="820">
                  <c:v>52.242831418282101</c:v>
                </c:pt>
                <c:pt idx="821">
                  <c:v>52.306542188304398</c:v>
                </c:pt>
                <c:pt idx="822">
                  <c:v>52.370252958326702</c:v>
                </c:pt>
                <c:pt idx="823">
                  <c:v>52.433963728348999</c:v>
                </c:pt>
                <c:pt idx="824">
                  <c:v>52.497674498371303</c:v>
                </c:pt>
                <c:pt idx="825">
                  <c:v>52.5613852683936</c:v>
                </c:pt>
                <c:pt idx="826">
                  <c:v>52.625096038415897</c:v>
                </c:pt>
                <c:pt idx="827">
                  <c:v>52.688806808438201</c:v>
                </c:pt>
                <c:pt idx="828">
                  <c:v>52.752517578460498</c:v>
                </c:pt>
                <c:pt idx="829">
                  <c:v>52.816228348482802</c:v>
                </c:pt>
                <c:pt idx="830">
                  <c:v>52.879939118505099</c:v>
                </c:pt>
                <c:pt idx="831">
                  <c:v>52.943649888527403</c:v>
                </c:pt>
                <c:pt idx="832">
                  <c:v>53.0073606585497</c:v>
                </c:pt>
                <c:pt idx="833">
                  <c:v>53.071071428571997</c:v>
                </c:pt>
                <c:pt idx="834">
                  <c:v>53.134782198594301</c:v>
                </c:pt>
                <c:pt idx="835">
                  <c:v>53.198492968616598</c:v>
                </c:pt>
                <c:pt idx="836">
                  <c:v>53.262203738638803</c:v>
                </c:pt>
                <c:pt idx="837">
                  <c:v>53.3259145086611</c:v>
                </c:pt>
                <c:pt idx="838">
                  <c:v>53.389625278683397</c:v>
                </c:pt>
                <c:pt idx="839">
                  <c:v>53.453336048705701</c:v>
                </c:pt>
                <c:pt idx="840">
                  <c:v>53.517046818727998</c:v>
                </c:pt>
                <c:pt idx="841">
                  <c:v>53.580757588750302</c:v>
                </c:pt>
                <c:pt idx="842">
                  <c:v>53.644468358772599</c:v>
                </c:pt>
                <c:pt idx="843">
                  <c:v>53.708179128794903</c:v>
                </c:pt>
                <c:pt idx="844">
                  <c:v>53.7718898988172</c:v>
                </c:pt>
                <c:pt idx="845">
                  <c:v>53.835600668839497</c:v>
                </c:pt>
                <c:pt idx="846">
                  <c:v>53.899311438861801</c:v>
                </c:pt>
                <c:pt idx="847">
                  <c:v>53.963022208884098</c:v>
                </c:pt>
                <c:pt idx="848">
                  <c:v>54.026732978906402</c:v>
                </c:pt>
                <c:pt idx="849">
                  <c:v>54.090443748928699</c:v>
                </c:pt>
                <c:pt idx="850">
                  <c:v>54.154154518951003</c:v>
                </c:pt>
                <c:pt idx="851">
                  <c:v>54.2178652889733</c:v>
                </c:pt>
                <c:pt idx="852">
                  <c:v>54.281576058995597</c:v>
                </c:pt>
                <c:pt idx="853">
                  <c:v>54.345286829017901</c:v>
                </c:pt>
                <c:pt idx="854">
                  <c:v>54.408997599040198</c:v>
                </c:pt>
                <c:pt idx="855">
                  <c:v>54.472708369062502</c:v>
                </c:pt>
                <c:pt idx="856">
                  <c:v>54.536419139084799</c:v>
                </c:pt>
                <c:pt idx="857">
                  <c:v>54.600129909107103</c:v>
                </c:pt>
                <c:pt idx="858">
                  <c:v>54.6638406791294</c:v>
                </c:pt>
                <c:pt idx="859">
                  <c:v>54.727551449151697</c:v>
                </c:pt>
                <c:pt idx="860">
                  <c:v>54.791262219174001</c:v>
                </c:pt>
                <c:pt idx="861">
                  <c:v>54.854972989196298</c:v>
                </c:pt>
                <c:pt idx="862">
                  <c:v>54.918683759218602</c:v>
                </c:pt>
                <c:pt idx="863">
                  <c:v>54.982394529240899</c:v>
                </c:pt>
                <c:pt idx="864">
                  <c:v>55.046105299263203</c:v>
                </c:pt>
                <c:pt idx="865">
                  <c:v>55.1098160692855</c:v>
                </c:pt>
                <c:pt idx="866">
                  <c:v>55.173526839307797</c:v>
                </c:pt>
                <c:pt idx="867">
                  <c:v>55.237237609330101</c:v>
                </c:pt>
                <c:pt idx="868">
                  <c:v>55.300948379352398</c:v>
                </c:pt>
                <c:pt idx="869">
                  <c:v>55.364659149374603</c:v>
                </c:pt>
                <c:pt idx="870">
                  <c:v>55.4283699193969</c:v>
                </c:pt>
                <c:pt idx="871">
                  <c:v>55.492080689419197</c:v>
                </c:pt>
                <c:pt idx="872">
                  <c:v>55.555791459441501</c:v>
                </c:pt>
                <c:pt idx="873">
                  <c:v>55.619502229463798</c:v>
                </c:pt>
                <c:pt idx="874">
                  <c:v>55.683212999486102</c:v>
                </c:pt>
                <c:pt idx="875">
                  <c:v>55.746923769508399</c:v>
                </c:pt>
                <c:pt idx="876">
                  <c:v>55.810634539530703</c:v>
                </c:pt>
                <c:pt idx="877">
                  <c:v>55.874345309553</c:v>
                </c:pt>
                <c:pt idx="878">
                  <c:v>55.938056079575297</c:v>
                </c:pt>
                <c:pt idx="879">
                  <c:v>56.001766849597601</c:v>
                </c:pt>
                <c:pt idx="880">
                  <c:v>56.065477619619898</c:v>
                </c:pt>
                <c:pt idx="881">
                  <c:v>56.129188389642202</c:v>
                </c:pt>
                <c:pt idx="882">
                  <c:v>56.192899159664499</c:v>
                </c:pt>
                <c:pt idx="883">
                  <c:v>56.256609929686803</c:v>
                </c:pt>
                <c:pt idx="884">
                  <c:v>56.3203206997091</c:v>
                </c:pt>
                <c:pt idx="885">
                  <c:v>56.384031469731397</c:v>
                </c:pt>
                <c:pt idx="886">
                  <c:v>56.447742239753701</c:v>
                </c:pt>
                <c:pt idx="887">
                  <c:v>56.511453009775998</c:v>
                </c:pt>
                <c:pt idx="888">
                  <c:v>56.575163779798302</c:v>
                </c:pt>
                <c:pt idx="889">
                  <c:v>56.638874549820599</c:v>
                </c:pt>
                <c:pt idx="890">
                  <c:v>56.702585319842903</c:v>
                </c:pt>
                <c:pt idx="891">
                  <c:v>56.7662960898652</c:v>
                </c:pt>
                <c:pt idx="892">
                  <c:v>56.830006859887497</c:v>
                </c:pt>
                <c:pt idx="893">
                  <c:v>56.893717629909801</c:v>
                </c:pt>
                <c:pt idx="894">
                  <c:v>56.957428399932098</c:v>
                </c:pt>
                <c:pt idx="895">
                  <c:v>57.021139169954402</c:v>
                </c:pt>
                <c:pt idx="896">
                  <c:v>57.084849939976699</c:v>
                </c:pt>
                <c:pt idx="897">
                  <c:v>57.148560709999003</c:v>
                </c:pt>
                <c:pt idx="898">
                  <c:v>57.2122714800213</c:v>
                </c:pt>
                <c:pt idx="899">
                  <c:v>57.275982250043597</c:v>
                </c:pt>
                <c:pt idx="900">
                  <c:v>57.339693020065901</c:v>
                </c:pt>
                <c:pt idx="901">
                  <c:v>57.403403790088198</c:v>
                </c:pt>
                <c:pt idx="902">
                  <c:v>57.467114560110403</c:v>
                </c:pt>
                <c:pt idx="903">
                  <c:v>57.5308253301327</c:v>
                </c:pt>
                <c:pt idx="904">
                  <c:v>57.594536100154997</c:v>
                </c:pt>
                <c:pt idx="905">
                  <c:v>57.658246870177301</c:v>
                </c:pt>
                <c:pt idx="906">
                  <c:v>57.721957640199598</c:v>
                </c:pt>
                <c:pt idx="907">
                  <c:v>57.785668410221902</c:v>
                </c:pt>
                <c:pt idx="908">
                  <c:v>57.849379180244199</c:v>
                </c:pt>
                <c:pt idx="909">
                  <c:v>57.913089950266503</c:v>
                </c:pt>
                <c:pt idx="910">
                  <c:v>57.9768007202888</c:v>
                </c:pt>
                <c:pt idx="911">
                  <c:v>58.040511490311097</c:v>
                </c:pt>
                <c:pt idx="912">
                  <c:v>58.104222260333401</c:v>
                </c:pt>
                <c:pt idx="913">
                  <c:v>58.167933030355698</c:v>
                </c:pt>
                <c:pt idx="914">
                  <c:v>58.231643800378002</c:v>
                </c:pt>
                <c:pt idx="915">
                  <c:v>58.295354570400299</c:v>
                </c:pt>
                <c:pt idx="916">
                  <c:v>58.359065340422603</c:v>
                </c:pt>
                <c:pt idx="917">
                  <c:v>58.4227761104449</c:v>
                </c:pt>
                <c:pt idx="918">
                  <c:v>58.486486880467197</c:v>
                </c:pt>
                <c:pt idx="919">
                  <c:v>58.550197650489501</c:v>
                </c:pt>
                <c:pt idx="920">
                  <c:v>58.613908420511798</c:v>
                </c:pt>
                <c:pt idx="921">
                  <c:v>58.677619190534102</c:v>
                </c:pt>
                <c:pt idx="922">
                  <c:v>58.741329960556399</c:v>
                </c:pt>
                <c:pt idx="923">
                  <c:v>58.805040730578703</c:v>
                </c:pt>
                <c:pt idx="924">
                  <c:v>58.868751500601</c:v>
                </c:pt>
                <c:pt idx="925">
                  <c:v>58.932462270623297</c:v>
                </c:pt>
                <c:pt idx="926">
                  <c:v>58.996173040645601</c:v>
                </c:pt>
                <c:pt idx="927">
                  <c:v>59.059883810667898</c:v>
                </c:pt>
                <c:pt idx="928">
                  <c:v>59.123594580690202</c:v>
                </c:pt>
                <c:pt idx="929">
                  <c:v>59.187305350712499</c:v>
                </c:pt>
                <c:pt idx="930">
                  <c:v>59.251016120734803</c:v>
                </c:pt>
                <c:pt idx="931">
                  <c:v>59.3147268907571</c:v>
                </c:pt>
                <c:pt idx="932">
                  <c:v>59.378437660779397</c:v>
                </c:pt>
                <c:pt idx="933">
                  <c:v>59.442148430801701</c:v>
                </c:pt>
                <c:pt idx="934">
                  <c:v>59.505859200823998</c:v>
                </c:pt>
                <c:pt idx="935">
                  <c:v>59.569569970846203</c:v>
                </c:pt>
                <c:pt idx="936">
                  <c:v>59.6332807408685</c:v>
                </c:pt>
                <c:pt idx="937">
                  <c:v>59.696991510890797</c:v>
                </c:pt>
                <c:pt idx="938">
                  <c:v>59.760702280913101</c:v>
                </c:pt>
                <c:pt idx="939">
                  <c:v>59.824413050935398</c:v>
                </c:pt>
                <c:pt idx="940">
                  <c:v>59.888123820957702</c:v>
                </c:pt>
                <c:pt idx="941">
                  <c:v>59.951834590979999</c:v>
                </c:pt>
                <c:pt idx="942">
                  <c:v>60.015545361002303</c:v>
                </c:pt>
                <c:pt idx="943">
                  <c:v>60.0792561310246</c:v>
                </c:pt>
                <c:pt idx="944">
                  <c:v>60.142966901046897</c:v>
                </c:pt>
                <c:pt idx="945">
                  <c:v>60.206677671069201</c:v>
                </c:pt>
                <c:pt idx="946">
                  <c:v>60.270388441091498</c:v>
                </c:pt>
                <c:pt idx="947">
                  <c:v>60.334099211113802</c:v>
                </c:pt>
                <c:pt idx="948">
                  <c:v>60.397809981136099</c:v>
                </c:pt>
                <c:pt idx="949">
                  <c:v>60.461520751158403</c:v>
                </c:pt>
                <c:pt idx="950">
                  <c:v>60.5252315211807</c:v>
                </c:pt>
                <c:pt idx="951">
                  <c:v>60.588942291202997</c:v>
                </c:pt>
                <c:pt idx="952">
                  <c:v>60.652653061225301</c:v>
                </c:pt>
                <c:pt idx="953">
                  <c:v>60.716363831247598</c:v>
                </c:pt>
                <c:pt idx="954">
                  <c:v>60.780074601269902</c:v>
                </c:pt>
                <c:pt idx="955">
                  <c:v>60.843785371292199</c:v>
                </c:pt>
                <c:pt idx="956">
                  <c:v>60.907496141314503</c:v>
                </c:pt>
                <c:pt idx="957">
                  <c:v>60.9712069113368</c:v>
                </c:pt>
                <c:pt idx="958">
                  <c:v>61.034917681359097</c:v>
                </c:pt>
                <c:pt idx="959">
                  <c:v>61.098628451381401</c:v>
                </c:pt>
                <c:pt idx="960">
                  <c:v>61.162339221403698</c:v>
                </c:pt>
                <c:pt idx="961">
                  <c:v>61.226049991426002</c:v>
                </c:pt>
                <c:pt idx="962">
                  <c:v>61.289760761448299</c:v>
                </c:pt>
                <c:pt idx="963">
                  <c:v>61.353471531470603</c:v>
                </c:pt>
                <c:pt idx="964">
                  <c:v>61.4171823014929</c:v>
                </c:pt>
                <c:pt idx="965">
                  <c:v>61.480893071515197</c:v>
                </c:pt>
                <c:pt idx="966">
                  <c:v>61.544603841537501</c:v>
                </c:pt>
                <c:pt idx="967">
                  <c:v>61.608314611559798</c:v>
                </c:pt>
                <c:pt idx="968">
                  <c:v>61.672025381582003</c:v>
                </c:pt>
                <c:pt idx="969">
                  <c:v>61.7357361516043</c:v>
                </c:pt>
                <c:pt idx="970">
                  <c:v>61.799446921626597</c:v>
                </c:pt>
                <c:pt idx="971">
                  <c:v>61.863157691648901</c:v>
                </c:pt>
                <c:pt idx="972">
                  <c:v>61.926868461671198</c:v>
                </c:pt>
                <c:pt idx="973">
                  <c:v>61.990579231693502</c:v>
                </c:pt>
                <c:pt idx="974">
                  <c:v>62.054290001715799</c:v>
                </c:pt>
                <c:pt idx="975">
                  <c:v>62.118000771738103</c:v>
                </c:pt>
                <c:pt idx="976">
                  <c:v>62.1817115417604</c:v>
                </c:pt>
                <c:pt idx="977">
                  <c:v>62.245422311782697</c:v>
                </c:pt>
                <c:pt idx="978">
                  <c:v>62.309133081805001</c:v>
                </c:pt>
                <c:pt idx="979">
                  <c:v>62.372843851827298</c:v>
                </c:pt>
                <c:pt idx="980">
                  <c:v>62.436554621849602</c:v>
                </c:pt>
                <c:pt idx="981">
                  <c:v>62.500265391871899</c:v>
                </c:pt>
                <c:pt idx="982">
                  <c:v>62.563976161894203</c:v>
                </c:pt>
                <c:pt idx="983">
                  <c:v>62.6276869319165</c:v>
                </c:pt>
                <c:pt idx="984">
                  <c:v>62.691397701938797</c:v>
                </c:pt>
                <c:pt idx="985">
                  <c:v>62.755108471961101</c:v>
                </c:pt>
                <c:pt idx="986">
                  <c:v>62.818819241983398</c:v>
                </c:pt>
                <c:pt idx="987">
                  <c:v>62.882530012005702</c:v>
                </c:pt>
                <c:pt idx="988">
                  <c:v>62.946240782027999</c:v>
                </c:pt>
                <c:pt idx="989">
                  <c:v>63.009951552050303</c:v>
                </c:pt>
                <c:pt idx="990">
                  <c:v>63.0736623220726</c:v>
                </c:pt>
                <c:pt idx="991">
                  <c:v>63.137373092094897</c:v>
                </c:pt>
                <c:pt idx="992">
                  <c:v>63.201083862117201</c:v>
                </c:pt>
                <c:pt idx="993">
                  <c:v>63.264794632139498</c:v>
                </c:pt>
                <c:pt idx="994">
                  <c:v>63.328505402161802</c:v>
                </c:pt>
                <c:pt idx="995">
                  <c:v>63.392216172184099</c:v>
                </c:pt>
                <c:pt idx="996">
                  <c:v>63.455926942206403</c:v>
                </c:pt>
                <c:pt idx="997">
                  <c:v>63.5196377122287</c:v>
                </c:pt>
                <c:pt idx="998">
                  <c:v>63.583348482250997</c:v>
                </c:pt>
                <c:pt idx="999">
                  <c:v>63.647059252273301</c:v>
                </c:pt>
                <c:pt idx="1000">
                  <c:v>63.710770022295598</c:v>
                </c:pt>
                <c:pt idx="1001">
                  <c:v>63.774480792317803</c:v>
                </c:pt>
                <c:pt idx="1002">
                  <c:v>63.8381915623401</c:v>
                </c:pt>
                <c:pt idx="1003">
                  <c:v>63.901902332362397</c:v>
                </c:pt>
                <c:pt idx="1004">
                  <c:v>63.965613102384701</c:v>
                </c:pt>
                <c:pt idx="1005">
                  <c:v>64.029323872407005</c:v>
                </c:pt>
                <c:pt idx="1006">
                  <c:v>64.093034642429302</c:v>
                </c:pt>
                <c:pt idx="1007">
                  <c:v>64.156745412451599</c:v>
                </c:pt>
                <c:pt idx="1008">
                  <c:v>64.220456182473896</c:v>
                </c:pt>
                <c:pt idx="1009">
                  <c:v>64.284166952496193</c:v>
                </c:pt>
                <c:pt idx="1010">
                  <c:v>64.347877722518504</c:v>
                </c:pt>
                <c:pt idx="1011">
                  <c:v>64.411588492540801</c:v>
                </c:pt>
                <c:pt idx="1012">
                  <c:v>64.475299262563098</c:v>
                </c:pt>
                <c:pt idx="1013">
                  <c:v>64.539010032585395</c:v>
                </c:pt>
                <c:pt idx="1014">
                  <c:v>64.602720802607706</c:v>
                </c:pt>
                <c:pt idx="1015">
                  <c:v>64.666431572630003</c:v>
                </c:pt>
                <c:pt idx="1016">
                  <c:v>64.7301423426523</c:v>
                </c:pt>
                <c:pt idx="1017">
                  <c:v>64.793853112674597</c:v>
                </c:pt>
                <c:pt idx="1018">
                  <c:v>64.857563882696894</c:v>
                </c:pt>
                <c:pt idx="1019">
                  <c:v>64.921274652719205</c:v>
                </c:pt>
                <c:pt idx="1020">
                  <c:v>64.984985422741502</c:v>
                </c:pt>
                <c:pt idx="1021">
                  <c:v>65.048696192763799</c:v>
                </c:pt>
                <c:pt idx="1022">
                  <c:v>65.112406962786096</c:v>
                </c:pt>
                <c:pt idx="1023">
                  <c:v>65.176117732808393</c:v>
                </c:pt>
                <c:pt idx="1024">
                  <c:v>65.239828502830704</c:v>
                </c:pt>
                <c:pt idx="1025">
                  <c:v>65.303539272853001</c:v>
                </c:pt>
                <c:pt idx="1026">
                  <c:v>65.367250042875298</c:v>
                </c:pt>
                <c:pt idx="1027">
                  <c:v>65.430960812897595</c:v>
                </c:pt>
                <c:pt idx="1028">
                  <c:v>65.494671582919906</c:v>
                </c:pt>
                <c:pt idx="1029">
                  <c:v>65.558382352942203</c:v>
                </c:pt>
                <c:pt idx="1030">
                  <c:v>65.6220931229645</c:v>
                </c:pt>
                <c:pt idx="1031">
                  <c:v>65.685803892986797</c:v>
                </c:pt>
                <c:pt idx="1032">
                  <c:v>65.749514663009094</c:v>
                </c:pt>
                <c:pt idx="1033">
                  <c:v>65.813225433031405</c:v>
                </c:pt>
                <c:pt idx="1034">
                  <c:v>65.876936203053702</c:v>
                </c:pt>
                <c:pt idx="1035">
                  <c:v>65.9406469730759</c:v>
                </c:pt>
                <c:pt idx="1036">
                  <c:v>66.004357743098197</c:v>
                </c:pt>
                <c:pt idx="1037">
                  <c:v>66.068068513120494</c:v>
                </c:pt>
                <c:pt idx="1038">
                  <c:v>66.131779283142805</c:v>
                </c:pt>
                <c:pt idx="1039">
                  <c:v>66.195490053165102</c:v>
                </c:pt>
                <c:pt idx="1040">
                  <c:v>66.259200823187399</c:v>
                </c:pt>
                <c:pt idx="1041">
                  <c:v>66.322911593209696</c:v>
                </c:pt>
                <c:pt idx="1042">
                  <c:v>66.386622363231993</c:v>
                </c:pt>
                <c:pt idx="1043">
                  <c:v>66.450333133254304</c:v>
                </c:pt>
                <c:pt idx="1044">
                  <c:v>66.514043903276601</c:v>
                </c:pt>
                <c:pt idx="1045">
                  <c:v>66.577754673298898</c:v>
                </c:pt>
                <c:pt idx="1046">
                  <c:v>66.641465443321195</c:v>
                </c:pt>
                <c:pt idx="1047">
                  <c:v>66.705176213343506</c:v>
                </c:pt>
                <c:pt idx="1048">
                  <c:v>66.768886983365803</c:v>
                </c:pt>
                <c:pt idx="1049">
                  <c:v>66.8325977533881</c:v>
                </c:pt>
                <c:pt idx="1050">
                  <c:v>66.896308523410397</c:v>
                </c:pt>
                <c:pt idx="1051">
                  <c:v>66.960019293432694</c:v>
                </c:pt>
                <c:pt idx="1052">
                  <c:v>67.023730063455005</c:v>
                </c:pt>
                <c:pt idx="1053">
                  <c:v>67.087440833477302</c:v>
                </c:pt>
                <c:pt idx="1054">
                  <c:v>67.151151603499599</c:v>
                </c:pt>
                <c:pt idx="1055">
                  <c:v>67.214862373521896</c:v>
                </c:pt>
                <c:pt idx="1056">
                  <c:v>67.278573143544193</c:v>
                </c:pt>
                <c:pt idx="1057">
                  <c:v>67.342283913566504</c:v>
                </c:pt>
                <c:pt idx="1058">
                  <c:v>67.405994683588801</c:v>
                </c:pt>
                <c:pt idx="1059">
                  <c:v>67.469705453611098</c:v>
                </c:pt>
                <c:pt idx="1060">
                  <c:v>67.533416223633395</c:v>
                </c:pt>
                <c:pt idx="1061">
                  <c:v>67.597126993655706</c:v>
                </c:pt>
                <c:pt idx="1062">
                  <c:v>67.660837763678003</c:v>
                </c:pt>
                <c:pt idx="1063">
                  <c:v>67.7245485337003</c:v>
                </c:pt>
                <c:pt idx="1064">
                  <c:v>67.788259303722597</c:v>
                </c:pt>
                <c:pt idx="1065">
                  <c:v>67.851970073744894</c:v>
                </c:pt>
                <c:pt idx="1066">
                  <c:v>67.915680843767205</c:v>
                </c:pt>
                <c:pt idx="1067">
                  <c:v>67.979391613789502</c:v>
                </c:pt>
                <c:pt idx="1068">
                  <c:v>68.0431023838117</c:v>
                </c:pt>
                <c:pt idx="1069">
                  <c:v>68.106813153833997</c:v>
                </c:pt>
                <c:pt idx="1070">
                  <c:v>68.170523923856294</c:v>
                </c:pt>
                <c:pt idx="1071">
                  <c:v>68.234234693878605</c:v>
                </c:pt>
                <c:pt idx="1072">
                  <c:v>68.297945463900902</c:v>
                </c:pt>
                <c:pt idx="1073">
                  <c:v>68.361656233923199</c:v>
                </c:pt>
                <c:pt idx="1074">
                  <c:v>68.425367003945496</c:v>
                </c:pt>
                <c:pt idx="1075">
                  <c:v>68.489077773967793</c:v>
                </c:pt>
                <c:pt idx="1076">
                  <c:v>68.552788543990104</c:v>
                </c:pt>
                <c:pt idx="1077">
                  <c:v>68.616499314012401</c:v>
                </c:pt>
                <c:pt idx="1078">
                  <c:v>68.680210084034698</c:v>
                </c:pt>
                <c:pt idx="1079">
                  <c:v>68.743920854056995</c:v>
                </c:pt>
                <c:pt idx="1080">
                  <c:v>68.807631624079306</c:v>
                </c:pt>
                <c:pt idx="1081">
                  <c:v>68.871342394101603</c:v>
                </c:pt>
                <c:pt idx="1082">
                  <c:v>68.9350531641239</c:v>
                </c:pt>
                <c:pt idx="1083">
                  <c:v>68.998763934146197</c:v>
                </c:pt>
                <c:pt idx="1084">
                  <c:v>69.062474704168494</c:v>
                </c:pt>
                <c:pt idx="1085">
                  <c:v>69.126185474190805</c:v>
                </c:pt>
                <c:pt idx="1086">
                  <c:v>69.189896244213102</c:v>
                </c:pt>
                <c:pt idx="1087">
                  <c:v>69.253607014235399</c:v>
                </c:pt>
                <c:pt idx="1088">
                  <c:v>69.317317784257696</c:v>
                </c:pt>
                <c:pt idx="1089">
                  <c:v>69.381028554279993</c:v>
                </c:pt>
                <c:pt idx="1090">
                  <c:v>69.444739324302304</c:v>
                </c:pt>
                <c:pt idx="1091">
                  <c:v>69.508450094324601</c:v>
                </c:pt>
                <c:pt idx="1092">
                  <c:v>69.572160864346898</c:v>
                </c:pt>
                <c:pt idx="1093">
                  <c:v>69.635871634369195</c:v>
                </c:pt>
                <c:pt idx="1094">
                  <c:v>69.699582404391506</c:v>
                </c:pt>
                <c:pt idx="1095">
                  <c:v>69.763293174413803</c:v>
                </c:pt>
                <c:pt idx="1096">
                  <c:v>69.8270039444361</c:v>
                </c:pt>
                <c:pt idx="1097">
                  <c:v>69.890714714458397</c:v>
                </c:pt>
                <c:pt idx="1098">
                  <c:v>69.954425484480694</c:v>
                </c:pt>
                <c:pt idx="1099">
                  <c:v>70.018136254503005</c:v>
                </c:pt>
                <c:pt idx="1100">
                  <c:v>70.081847024525302</c:v>
                </c:pt>
                <c:pt idx="1101">
                  <c:v>70.1455577945475</c:v>
                </c:pt>
                <c:pt idx="1102">
                  <c:v>70.209268564569797</c:v>
                </c:pt>
                <c:pt idx="1103">
                  <c:v>70.272979334592094</c:v>
                </c:pt>
                <c:pt idx="1104">
                  <c:v>70.336690104614405</c:v>
                </c:pt>
                <c:pt idx="1105">
                  <c:v>70.400400874636702</c:v>
                </c:pt>
                <c:pt idx="1106">
                  <c:v>70.464111644658999</c:v>
                </c:pt>
                <c:pt idx="1107">
                  <c:v>70.527822414681296</c:v>
                </c:pt>
                <c:pt idx="1108">
                  <c:v>70.591533184703593</c:v>
                </c:pt>
                <c:pt idx="1109">
                  <c:v>70.655243954725904</c:v>
                </c:pt>
                <c:pt idx="1110">
                  <c:v>70.718954724748201</c:v>
                </c:pt>
                <c:pt idx="1111">
                  <c:v>70.782665494770498</c:v>
                </c:pt>
                <c:pt idx="1112">
                  <c:v>70.846376264792795</c:v>
                </c:pt>
                <c:pt idx="1113">
                  <c:v>70.910087034815106</c:v>
                </c:pt>
                <c:pt idx="1114">
                  <c:v>70.973797804837403</c:v>
                </c:pt>
                <c:pt idx="1115">
                  <c:v>71.0375085748597</c:v>
                </c:pt>
                <c:pt idx="1116">
                  <c:v>71.101219344881997</c:v>
                </c:pt>
                <c:pt idx="1117">
                  <c:v>71.164930114904294</c:v>
                </c:pt>
                <c:pt idx="1118">
                  <c:v>71.228640884926605</c:v>
                </c:pt>
                <c:pt idx="1119">
                  <c:v>71.292351654948902</c:v>
                </c:pt>
                <c:pt idx="1120">
                  <c:v>71.356062424971199</c:v>
                </c:pt>
                <c:pt idx="1121">
                  <c:v>71.419773194993496</c:v>
                </c:pt>
                <c:pt idx="1122">
                  <c:v>71.483483965015793</c:v>
                </c:pt>
                <c:pt idx="1123">
                  <c:v>71.547194735038104</c:v>
                </c:pt>
                <c:pt idx="1124">
                  <c:v>71.610905505060401</c:v>
                </c:pt>
                <c:pt idx="1125">
                  <c:v>71.674616275082698</c:v>
                </c:pt>
                <c:pt idx="1126">
                  <c:v>71.738327045104995</c:v>
                </c:pt>
                <c:pt idx="1127">
                  <c:v>71.802037815127306</c:v>
                </c:pt>
                <c:pt idx="1128">
                  <c:v>71.865748585149603</c:v>
                </c:pt>
                <c:pt idx="1129">
                  <c:v>71.9294593551719</c:v>
                </c:pt>
                <c:pt idx="1130">
                  <c:v>71.993170125194197</c:v>
                </c:pt>
                <c:pt idx="1131">
                  <c:v>72.056880895216494</c:v>
                </c:pt>
                <c:pt idx="1132">
                  <c:v>72.120591665238805</c:v>
                </c:pt>
                <c:pt idx="1133">
                  <c:v>72.184302435261102</c:v>
                </c:pt>
                <c:pt idx="1134">
                  <c:v>72.2480132052833</c:v>
                </c:pt>
                <c:pt idx="1135">
                  <c:v>72.311723975305597</c:v>
                </c:pt>
                <c:pt idx="1136">
                  <c:v>72.375434745327894</c:v>
                </c:pt>
                <c:pt idx="1137">
                  <c:v>72.439145515350205</c:v>
                </c:pt>
                <c:pt idx="1138">
                  <c:v>72.502856285372502</c:v>
                </c:pt>
                <c:pt idx="1139">
                  <c:v>72.566567055394799</c:v>
                </c:pt>
                <c:pt idx="1140">
                  <c:v>72.630277825417096</c:v>
                </c:pt>
                <c:pt idx="1141">
                  <c:v>72.693988595439393</c:v>
                </c:pt>
                <c:pt idx="1142">
                  <c:v>72.757699365461704</c:v>
                </c:pt>
                <c:pt idx="1143">
                  <c:v>72.821410135484001</c:v>
                </c:pt>
                <c:pt idx="1144">
                  <c:v>72.885120905506298</c:v>
                </c:pt>
                <c:pt idx="1145">
                  <c:v>72.948831675528595</c:v>
                </c:pt>
                <c:pt idx="1146">
                  <c:v>73.012542445550906</c:v>
                </c:pt>
                <c:pt idx="1147">
                  <c:v>73.076253215573203</c:v>
                </c:pt>
                <c:pt idx="1148">
                  <c:v>73.1399639855955</c:v>
                </c:pt>
                <c:pt idx="1149">
                  <c:v>73.203674755617797</c:v>
                </c:pt>
                <c:pt idx="1150">
                  <c:v>73.267385525640094</c:v>
                </c:pt>
                <c:pt idx="1151">
                  <c:v>73.331096295662405</c:v>
                </c:pt>
                <c:pt idx="1152">
                  <c:v>73.394807065684702</c:v>
                </c:pt>
                <c:pt idx="1153">
                  <c:v>73.458517835706999</c:v>
                </c:pt>
                <c:pt idx="1154">
                  <c:v>73.522228605729296</c:v>
                </c:pt>
                <c:pt idx="1155">
                  <c:v>73.585939375751593</c:v>
                </c:pt>
                <c:pt idx="1156">
                  <c:v>73.649650145773904</c:v>
                </c:pt>
                <c:pt idx="1157">
                  <c:v>73.713360915796201</c:v>
                </c:pt>
                <c:pt idx="1158">
                  <c:v>73.777071685818498</c:v>
                </c:pt>
                <c:pt idx="1159">
                  <c:v>73.840782455840795</c:v>
                </c:pt>
                <c:pt idx="1160">
                  <c:v>73.904493225863106</c:v>
                </c:pt>
                <c:pt idx="1161">
                  <c:v>73.968203995885403</c:v>
                </c:pt>
                <c:pt idx="1162">
                  <c:v>74.0319147659077</c:v>
                </c:pt>
                <c:pt idx="1163">
                  <c:v>74.095625535929997</c:v>
                </c:pt>
                <c:pt idx="1164">
                  <c:v>74.159336305952294</c:v>
                </c:pt>
                <c:pt idx="1165">
                  <c:v>74.223047075974605</c:v>
                </c:pt>
                <c:pt idx="1166">
                  <c:v>74.286757845996902</c:v>
                </c:pt>
                <c:pt idx="1167">
                  <c:v>74.3504686160191</c:v>
                </c:pt>
                <c:pt idx="1168">
                  <c:v>74.414179386041397</c:v>
                </c:pt>
                <c:pt idx="1169">
                  <c:v>74.477890156063694</c:v>
                </c:pt>
                <c:pt idx="1170">
                  <c:v>74.541600926086005</c:v>
                </c:pt>
                <c:pt idx="1171">
                  <c:v>74.605311696108302</c:v>
                </c:pt>
                <c:pt idx="1172">
                  <c:v>74.669022466130599</c:v>
                </c:pt>
                <c:pt idx="1173">
                  <c:v>74.732733236152896</c:v>
                </c:pt>
                <c:pt idx="1174">
                  <c:v>74.796444006175193</c:v>
                </c:pt>
                <c:pt idx="1175">
                  <c:v>74.860154776197504</c:v>
                </c:pt>
                <c:pt idx="1176">
                  <c:v>74.923865546219801</c:v>
                </c:pt>
                <c:pt idx="1177">
                  <c:v>74.987576316242098</c:v>
                </c:pt>
                <c:pt idx="1178">
                  <c:v>75.051287086264395</c:v>
                </c:pt>
                <c:pt idx="1179">
                  <c:v>75.114997856286706</c:v>
                </c:pt>
                <c:pt idx="1180">
                  <c:v>75.178708626309003</c:v>
                </c:pt>
                <c:pt idx="1181">
                  <c:v>75.2424193963313</c:v>
                </c:pt>
                <c:pt idx="1182">
                  <c:v>75.306130166353597</c:v>
                </c:pt>
                <c:pt idx="1183">
                  <c:v>75.369840936375894</c:v>
                </c:pt>
                <c:pt idx="1184">
                  <c:v>75.433551706398205</c:v>
                </c:pt>
                <c:pt idx="1185">
                  <c:v>75.497262476420502</c:v>
                </c:pt>
                <c:pt idx="1186">
                  <c:v>75.560973246442799</c:v>
                </c:pt>
                <c:pt idx="1187">
                  <c:v>75.624684016465096</c:v>
                </c:pt>
                <c:pt idx="1188">
                  <c:v>75.688394786487393</c:v>
                </c:pt>
                <c:pt idx="1189">
                  <c:v>75.752105556509704</c:v>
                </c:pt>
                <c:pt idx="1190">
                  <c:v>75.815816326532001</c:v>
                </c:pt>
                <c:pt idx="1191">
                  <c:v>75.879527096554298</c:v>
                </c:pt>
                <c:pt idx="1192">
                  <c:v>75.943237866576595</c:v>
                </c:pt>
                <c:pt idx="1193">
                  <c:v>76.006948636598906</c:v>
                </c:pt>
                <c:pt idx="1194">
                  <c:v>76.070659406621203</c:v>
                </c:pt>
                <c:pt idx="1195">
                  <c:v>76.1343701766435</c:v>
                </c:pt>
                <c:pt idx="1196">
                  <c:v>76.198080946665797</c:v>
                </c:pt>
                <c:pt idx="1197">
                  <c:v>76.261791716688094</c:v>
                </c:pt>
                <c:pt idx="1198">
                  <c:v>76.325502486710405</c:v>
                </c:pt>
                <c:pt idx="1199">
                  <c:v>76.389213256732702</c:v>
                </c:pt>
                <c:pt idx="1200">
                  <c:v>76.4529240267549</c:v>
                </c:pt>
                <c:pt idx="1201">
                  <c:v>76.516634796777197</c:v>
                </c:pt>
                <c:pt idx="1202">
                  <c:v>76.580345566799494</c:v>
                </c:pt>
                <c:pt idx="1203">
                  <c:v>76.644056336821805</c:v>
                </c:pt>
                <c:pt idx="1204">
                  <c:v>76.707767106844102</c:v>
                </c:pt>
                <c:pt idx="1205">
                  <c:v>76.771477876866399</c:v>
                </c:pt>
                <c:pt idx="1206">
                  <c:v>76.835188646888696</c:v>
                </c:pt>
                <c:pt idx="1207">
                  <c:v>76.898899416910993</c:v>
                </c:pt>
                <c:pt idx="1208">
                  <c:v>76.962610186933304</c:v>
                </c:pt>
                <c:pt idx="1209">
                  <c:v>77.026320956955601</c:v>
                </c:pt>
                <c:pt idx="1210">
                  <c:v>77.090031726977898</c:v>
                </c:pt>
                <c:pt idx="1211">
                  <c:v>77.153742497000195</c:v>
                </c:pt>
                <c:pt idx="1212">
                  <c:v>77.217453267022506</c:v>
                </c:pt>
                <c:pt idx="1213">
                  <c:v>77.281164037044803</c:v>
                </c:pt>
                <c:pt idx="1214">
                  <c:v>77.3448748070671</c:v>
                </c:pt>
                <c:pt idx="1215">
                  <c:v>77.408585577089397</c:v>
                </c:pt>
                <c:pt idx="1216">
                  <c:v>77.472296347111694</c:v>
                </c:pt>
                <c:pt idx="1217">
                  <c:v>77.536007117134005</c:v>
                </c:pt>
                <c:pt idx="1218">
                  <c:v>77.599717887156302</c:v>
                </c:pt>
                <c:pt idx="1219">
                  <c:v>77.663428657178599</c:v>
                </c:pt>
                <c:pt idx="1220">
                  <c:v>77.727139427200896</c:v>
                </c:pt>
                <c:pt idx="1221">
                  <c:v>77.790850197223193</c:v>
                </c:pt>
                <c:pt idx="1222">
                  <c:v>77.854560967245504</c:v>
                </c:pt>
                <c:pt idx="1223">
                  <c:v>77.918271737267801</c:v>
                </c:pt>
                <c:pt idx="1224">
                  <c:v>77.981982507290098</c:v>
                </c:pt>
                <c:pt idx="1225">
                  <c:v>78.045693277312395</c:v>
                </c:pt>
                <c:pt idx="1226">
                  <c:v>78.109404047334706</c:v>
                </c:pt>
                <c:pt idx="1227">
                  <c:v>78.173114817357003</c:v>
                </c:pt>
                <c:pt idx="1228">
                  <c:v>78.2368255873793</c:v>
                </c:pt>
                <c:pt idx="1229">
                  <c:v>78.300536357401597</c:v>
                </c:pt>
                <c:pt idx="1230">
                  <c:v>78.364247127423894</c:v>
                </c:pt>
                <c:pt idx="1231">
                  <c:v>78.427957897446205</c:v>
                </c:pt>
                <c:pt idx="1232">
                  <c:v>78.491668667468502</c:v>
                </c:pt>
                <c:pt idx="1233">
                  <c:v>78.5553794374907</c:v>
                </c:pt>
                <c:pt idx="1234">
                  <c:v>78.619090207512997</c:v>
                </c:pt>
                <c:pt idx="1235">
                  <c:v>78.682800977535294</c:v>
                </c:pt>
                <c:pt idx="1236">
                  <c:v>78.746511747557605</c:v>
                </c:pt>
                <c:pt idx="1237">
                  <c:v>78.810222517579902</c:v>
                </c:pt>
                <c:pt idx="1238">
                  <c:v>78.873933287602199</c:v>
                </c:pt>
                <c:pt idx="1239">
                  <c:v>78.937644057624496</c:v>
                </c:pt>
                <c:pt idx="1240">
                  <c:v>79.001354827646793</c:v>
                </c:pt>
                <c:pt idx="1241">
                  <c:v>79.065065597669104</c:v>
                </c:pt>
                <c:pt idx="1242">
                  <c:v>79.128776367691401</c:v>
                </c:pt>
                <c:pt idx="1243">
                  <c:v>79.192487137713698</c:v>
                </c:pt>
                <c:pt idx="1244">
                  <c:v>79.256197907735995</c:v>
                </c:pt>
                <c:pt idx="1245">
                  <c:v>79.319908677758306</c:v>
                </c:pt>
                <c:pt idx="1246">
                  <c:v>79.383619447780603</c:v>
                </c:pt>
                <c:pt idx="1247">
                  <c:v>79.4473302178029</c:v>
                </c:pt>
                <c:pt idx="1248">
                  <c:v>79.511040987825197</c:v>
                </c:pt>
                <c:pt idx="1249">
                  <c:v>79.574751757847494</c:v>
                </c:pt>
                <c:pt idx="1250">
                  <c:v>79.638462527869805</c:v>
                </c:pt>
                <c:pt idx="1251">
                  <c:v>79.702173297892102</c:v>
                </c:pt>
                <c:pt idx="1252">
                  <c:v>79.765884067914399</c:v>
                </c:pt>
                <c:pt idx="1253">
                  <c:v>79.829594837936696</c:v>
                </c:pt>
                <c:pt idx="1254">
                  <c:v>79.893305607958993</c:v>
                </c:pt>
                <c:pt idx="1255">
                  <c:v>79.957016377981304</c:v>
                </c:pt>
                <c:pt idx="1256">
                  <c:v>80.020727148003601</c:v>
                </c:pt>
                <c:pt idx="1257">
                  <c:v>80.084437918025898</c:v>
                </c:pt>
                <c:pt idx="1258">
                  <c:v>80.148148688048195</c:v>
                </c:pt>
                <c:pt idx="1259">
                  <c:v>80.211859458070506</c:v>
                </c:pt>
                <c:pt idx="1260">
                  <c:v>80.275570228092803</c:v>
                </c:pt>
                <c:pt idx="1261">
                  <c:v>80.3392809981151</c:v>
                </c:pt>
                <c:pt idx="1262">
                  <c:v>80.402991768137397</c:v>
                </c:pt>
                <c:pt idx="1263">
                  <c:v>80.466702538159694</c:v>
                </c:pt>
                <c:pt idx="1264">
                  <c:v>80.530413308182005</c:v>
                </c:pt>
                <c:pt idx="1265">
                  <c:v>80.594124078204302</c:v>
                </c:pt>
                <c:pt idx="1266">
                  <c:v>80.6578348482265</c:v>
                </c:pt>
                <c:pt idx="1267">
                  <c:v>80.721545618248797</c:v>
                </c:pt>
                <c:pt idx="1268">
                  <c:v>80.785256388271094</c:v>
                </c:pt>
                <c:pt idx="1269">
                  <c:v>80.848967158293405</c:v>
                </c:pt>
                <c:pt idx="1270">
                  <c:v>80.912677928315702</c:v>
                </c:pt>
                <c:pt idx="1271">
                  <c:v>80.976388698337999</c:v>
                </c:pt>
                <c:pt idx="1272">
                  <c:v>81.040099468360296</c:v>
                </c:pt>
                <c:pt idx="1273">
                  <c:v>81.103810238382593</c:v>
                </c:pt>
                <c:pt idx="1274">
                  <c:v>81.167521008404904</c:v>
                </c:pt>
                <c:pt idx="1275">
                  <c:v>81.231231778427201</c:v>
                </c:pt>
                <c:pt idx="1276">
                  <c:v>81.294942548449498</c:v>
                </c:pt>
                <c:pt idx="1277">
                  <c:v>81.358653318471795</c:v>
                </c:pt>
                <c:pt idx="1278">
                  <c:v>81.422364088494106</c:v>
                </c:pt>
                <c:pt idx="1279">
                  <c:v>81.486074858516403</c:v>
                </c:pt>
                <c:pt idx="1280">
                  <c:v>81.5497856285387</c:v>
                </c:pt>
                <c:pt idx="1281">
                  <c:v>81.613496398560997</c:v>
                </c:pt>
                <c:pt idx="1282">
                  <c:v>81.677207168583294</c:v>
                </c:pt>
                <c:pt idx="1283">
                  <c:v>81.740917938605605</c:v>
                </c:pt>
                <c:pt idx="1284">
                  <c:v>81.804628708627902</c:v>
                </c:pt>
                <c:pt idx="1285">
                  <c:v>81.868339478650199</c:v>
                </c:pt>
                <c:pt idx="1286">
                  <c:v>81.932050248672496</c:v>
                </c:pt>
                <c:pt idx="1287">
                  <c:v>81.995761018694793</c:v>
                </c:pt>
                <c:pt idx="1288">
                  <c:v>82.059471788717104</c:v>
                </c:pt>
                <c:pt idx="1289">
                  <c:v>82.123182558739401</c:v>
                </c:pt>
                <c:pt idx="1290">
                  <c:v>82.186893328761698</c:v>
                </c:pt>
                <c:pt idx="1291">
                  <c:v>82.250604098783995</c:v>
                </c:pt>
                <c:pt idx="1292">
                  <c:v>82.314314868806306</c:v>
                </c:pt>
                <c:pt idx="1293">
                  <c:v>82.378025638828603</c:v>
                </c:pt>
                <c:pt idx="1294">
                  <c:v>82.4417364088509</c:v>
                </c:pt>
                <c:pt idx="1295">
                  <c:v>82.505447178873197</c:v>
                </c:pt>
                <c:pt idx="1296">
                  <c:v>82.569157948895494</c:v>
                </c:pt>
                <c:pt idx="1297">
                  <c:v>82.632868718917805</c:v>
                </c:pt>
                <c:pt idx="1298">
                  <c:v>82.696579488940102</c:v>
                </c:pt>
                <c:pt idx="1299">
                  <c:v>82.7602902589623</c:v>
                </c:pt>
                <c:pt idx="1300">
                  <c:v>82.824001028984597</c:v>
                </c:pt>
                <c:pt idx="1301">
                  <c:v>82.887711799006894</c:v>
                </c:pt>
                <c:pt idx="1302">
                  <c:v>82.951422569029205</c:v>
                </c:pt>
                <c:pt idx="1303">
                  <c:v>83.015133339051502</c:v>
                </c:pt>
                <c:pt idx="1304">
                  <c:v>83.078844109073799</c:v>
                </c:pt>
                <c:pt idx="1305">
                  <c:v>83.142554879096096</c:v>
                </c:pt>
                <c:pt idx="1306">
                  <c:v>83.206265649118393</c:v>
                </c:pt>
                <c:pt idx="1307">
                  <c:v>83.269976419140704</c:v>
                </c:pt>
                <c:pt idx="1308">
                  <c:v>83.333687189163001</c:v>
                </c:pt>
                <c:pt idx="1309">
                  <c:v>83.397397959185298</c:v>
                </c:pt>
                <c:pt idx="1310">
                  <c:v>83.461108729207595</c:v>
                </c:pt>
                <c:pt idx="1311">
                  <c:v>83.524819499229906</c:v>
                </c:pt>
                <c:pt idx="1312">
                  <c:v>83.588530269252203</c:v>
                </c:pt>
                <c:pt idx="1313">
                  <c:v>83.6522410392745</c:v>
                </c:pt>
                <c:pt idx="1314">
                  <c:v>83.715951809296797</c:v>
                </c:pt>
                <c:pt idx="1315">
                  <c:v>83.779662579319094</c:v>
                </c:pt>
                <c:pt idx="1316">
                  <c:v>83.843373349341405</c:v>
                </c:pt>
                <c:pt idx="1317">
                  <c:v>83.907084119363702</c:v>
                </c:pt>
                <c:pt idx="1318">
                  <c:v>83.970794889385999</c:v>
                </c:pt>
                <c:pt idx="1319">
                  <c:v>84.034505659408296</c:v>
                </c:pt>
                <c:pt idx="1320">
                  <c:v>84.098216429430593</c:v>
                </c:pt>
                <c:pt idx="1321">
                  <c:v>84.161927199452904</c:v>
                </c:pt>
                <c:pt idx="1322">
                  <c:v>84.225637969475201</c:v>
                </c:pt>
                <c:pt idx="1323">
                  <c:v>84.289348739497498</c:v>
                </c:pt>
                <c:pt idx="1324">
                  <c:v>84.353059509519795</c:v>
                </c:pt>
                <c:pt idx="1325">
                  <c:v>84.416770279542106</c:v>
                </c:pt>
                <c:pt idx="1326">
                  <c:v>84.480481049564403</c:v>
                </c:pt>
                <c:pt idx="1327">
                  <c:v>84.5441918195867</c:v>
                </c:pt>
                <c:pt idx="1328">
                  <c:v>84.607902589608997</c:v>
                </c:pt>
                <c:pt idx="1329">
                  <c:v>84.671613359631294</c:v>
                </c:pt>
                <c:pt idx="1330">
                  <c:v>84.735324129653605</c:v>
                </c:pt>
                <c:pt idx="1331">
                  <c:v>84.799034899675902</c:v>
                </c:pt>
                <c:pt idx="1332">
                  <c:v>84.8627456696981</c:v>
                </c:pt>
                <c:pt idx="1333">
                  <c:v>84.926456439720397</c:v>
                </c:pt>
                <c:pt idx="1334">
                  <c:v>84.990167209742694</c:v>
                </c:pt>
                <c:pt idx="1335">
                  <c:v>85.053877979765005</c:v>
                </c:pt>
                <c:pt idx="1336">
                  <c:v>85.117588749787302</c:v>
                </c:pt>
                <c:pt idx="1337">
                  <c:v>85.181299519809599</c:v>
                </c:pt>
                <c:pt idx="1338">
                  <c:v>85.245010289831896</c:v>
                </c:pt>
                <c:pt idx="1339">
                  <c:v>85.308721059854193</c:v>
                </c:pt>
                <c:pt idx="1340">
                  <c:v>85.372431829876504</c:v>
                </c:pt>
                <c:pt idx="1341">
                  <c:v>85.436142599898801</c:v>
                </c:pt>
                <c:pt idx="1342">
                  <c:v>85.499853369921098</c:v>
                </c:pt>
                <c:pt idx="1343">
                  <c:v>85.563564139943395</c:v>
                </c:pt>
                <c:pt idx="1344">
                  <c:v>85.627274909965706</c:v>
                </c:pt>
                <c:pt idx="1345">
                  <c:v>85.690985679988003</c:v>
                </c:pt>
                <c:pt idx="1346">
                  <c:v>85.7546964500103</c:v>
                </c:pt>
                <c:pt idx="1347">
                  <c:v>85.818407220032597</c:v>
                </c:pt>
                <c:pt idx="1348">
                  <c:v>85.882117990054894</c:v>
                </c:pt>
                <c:pt idx="1349">
                  <c:v>85.945828760077205</c:v>
                </c:pt>
                <c:pt idx="1350">
                  <c:v>86.009539530099502</c:v>
                </c:pt>
                <c:pt idx="1351">
                  <c:v>86.073250300121799</c:v>
                </c:pt>
                <c:pt idx="1352">
                  <c:v>86.136961070144096</c:v>
                </c:pt>
                <c:pt idx="1353">
                  <c:v>86.200671840166393</c:v>
                </c:pt>
                <c:pt idx="1354">
                  <c:v>86.264382610188704</c:v>
                </c:pt>
                <c:pt idx="1355">
                  <c:v>86.328093380211001</c:v>
                </c:pt>
                <c:pt idx="1356">
                  <c:v>86.391804150233298</c:v>
                </c:pt>
                <c:pt idx="1357">
                  <c:v>86.455514920255595</c:v>
                </c:pt>
                <c:pt idx="1358">
                  <c:v>86.519225690277906</c:v>
                </c:pt>
                <c:pt idx="1359">
                  <c:v>86.582936460300203</c:v>
                </c:pt>
                <c:pt idx="1360">
                  <c:v>86.6466472303225</c:v>
                </c:pt>
                <c:pt idx="1361">
                  <c:v>86.710358000344797</c:v>
                </c:pt>
                <c:pt idx="1362">
                  <c:v>86.774068770367094</c:v>
                </c:pt>
                <c:pt idx="1363">
                  <c:v>86.837779540389405</c:v>
                </c:pt>
                <c:pt idx="1364">
                  <c:v>86.901490310411702</c:v>
                </c:pt>
                <c:pt idx="1365">
                  <c:v>86.9652010804339</c:v>
                </c:pt>
                <c:pt idx="1366">
                  <c:v>87.028911850456197</c:v>
                </c:pt>
                <c:pt idx="1367">
                  <c:v>87.092622620478494</c:v>
                </c:pt>
                <c:pt idx="1368">
                  <c:v>87.156333390500805</c:v>
                </c:pt>
                <c:pt idx="1369">
                  <c:v>87.220044160523102</c:v>
                </c:pt>
                <c:pt idx="1370">
                  <c:v>87.283754930545399</c:v>
                </c:pt>
                <c:pt idx="1371">
                  <c:v>87.347465700567696</c:v>
                </c:pt>
                <c:pt idx="1372">
                  <c:v>87.411176470589993</c:v>
                </c:pt>
                <c:pt idx="1373">
                  <c:v>87.474887240612304</c:v>
                </c:pt>
                <c:pt idx="1374">
                  <c:v>87.538598010634601</c:v>
                </c:pt>
                <c:pt idx="1375">
                  <c:v>87.602308780656898</c:v>
                </c:pt>
                <c:pt idx="1376">
                  <c:v>87.666019550679195</c:v>
                </c:pt>
                <c:pt idx="1377">
                  <c:v>87.729730320701506</c:v>
                </c:pt>
                <c:pt idx="1378">
                  <c:v>87.793441090723803</c:v>
                </c:pt>
                <c:pt idx="1379">
                  <c:v>87.8571518607461</c:v>
                </c:pt>
                <c:pt idx="1380">
                  <c:v>87.920862630768397</c:v>
                </c:pt>
                <c:pt idx="1381">
                  <c:v>87.984573400790694</c:v>
                </c:pt>
                <c:pt idx="1382">
                  <c:v>88.048284170813005</c:v>
                </c:pt>
                <c:pt idx="1383">
                  <c:v>88.111994940835302</c:v>
                </c:pt>
                <c:pt idx="1384">
                  <c:v>88.175705710857599</c:v>
                </c:pt>
                <c:pt idx="1385">
                  <c:v>88.239416480879896</c:v>
                </c:pt>
                <c:pt idx="1386">
                  <c:v>88.303127250902193</c:v>
                </c:pt>
                <c:pt idx="1387">
                  <c:v>88.366838020924504</c:v>
                </c:pt>
                <c:pt idx="1388">
                  <c:v>88.430548790946801</c:v>
                </c:pt>
                <c:pt idx="1389">
                  <c:v>88.494259560969098</c:v>
                </c:pt>
                <c:pt idx="1390">
                  <c:v>88.557970330991395</c:v>
                </c:pt>
                <c:pt idx="1391">
                  <c:v>88.621681101013706</c:v>
                </c:pt>
                <c:pt idx="1392">
                  <c:v>88.685391871036003</c:v>
                </c:pt>
                <c:pt idx="1393">
                  <c:v>88.7491026410583</c:v>
                </c:pt>
                <c:pt idx="1394">
                  <c:v>88.812813411080597</c:v>
                </c:pt>
                <c:pt idx="1395">
                  <c:v>88.876524181102894</c:v>
                </c:pt>
                <c:pt idx="1396">
                  <c:v>88.940234951125205</c:v>
                </c:pt>
                <c:pt idx="1397">
                  <c:v>89.003945721147502</c:v>
                </c:pt>
                <c:pt idx="1398">
                  <c:v>89.0676564911697</c:v>
                </c:pt>
                <c:pt idx="1399">
                  <c:v>89.131367261191997</c:v>
                </c:pt>
                <c:pt idx="1400">
                  <c:v>89.195078031214294</c:v>
                </c:pt>
                <c:pt idx="1401">
                  <c:v>89.258788801236605</c:v>
                </c:pt>
                <c:pt idx="1402">
                  <c:v>89.322499571258902</c:v>
                </c:pt>
                <c:pt idx="1403">
                  <c:v>89.386210341281199</c:v>
                </c:pt>
                <c:pt idx="1404">
                  <c:v>89.449921111303496</c:v>
                </c:pt>
                <c:pt idx="1405">
                  <c:v>89.513631881325793</c:v>
                </c:pt>
                <c:pt idx="1406">
                  <c:v>89.577342651348104</c:v>
                </c:pt>
                <c:pt idx="1407">
                  <c:v>89.641053421370401</c:v>
                </c:pt>
                <c:pt idx="1408">
                  <c:v>89.704764191392698</c:v>
                </c:pt>
                <c:pt idx="1409">
                  <c:v>89.768474961414995</c:v>
                </c:pt>
                <c:pt idx="1410">
                  <c:v>89.832185731437306</c:v>
                </c:pt>
                <c:pt idx="1411">
                  <c:v>89.895896501459603</c:v>
                </c:pt>
                <c:pt idx="1412">
                  <c:v>89.9596072714819</c:v>
                </c:pt>
                <c:pt idx="1413">
                  <c:v>90.023318041504197</c:v>
                </c:pt>
                <c:pt idx="1414">
                  <c:v>90.087028811526494</c:v>
                </c:pt>
                <c:pt idx="1415">
                  <c:v>90.150739581548805</c:v>
                </c:pt>
                <c:pt idx="1416">
                  <c:v>90.214450351571102</c:v>
                </c:pt>
                <c:pt idx="1417">
                  <c:v>90.278161121593399</c:v>
                </c:pt>
                <c:pt idx="1418">
                  <c:v>90.341871891615696</c:v>
                </c:pt>
                <c:pt idx="1419">
                  <c:v>90.405582661637993</c:v>
                </c:pt>
                <c:pt idx="1420">
                  <c:v>90.469293431660304</c:v>
                </c:pt>
                <c:pt idx="1421">
                  <c:v>90.533004201682601</c:v>
                </c:pt>
                <c:pt idx="1422">
                  <c:v>90.596714971704898</c:v>
                </c:pt>
                <c:pt idx="1423">
                  <c:v>90.660425741727195</c:v>
                </c:pt>
                <c:pt idx="1424">
                  <c:v>90.724136511749506</c:v>
                </c:pt>
                <c:pt idx="1425">
                  <c:v>90.787847281771803</c:v>
                </c:pt>
                <c:pt idx="1426">
                  <c:v>90.8515580517941</c:v>
                </c:pt>
                <c:pt idx="1427">
                  <c:v>90.915268821816397</c:v>
                </c:pt>
                <c:pt idx="1428">
                  <c:v>90.978979591838694</c:v>
                </c:pt>
                <c:pt idx="1429">
                  <c:v>91.042690361861005</c:v>
                </c:pt>
                <c:pt idx="1430">
                  <c:v>91.106401131883302</c:v>
                </c:pt>
                <c:pt idx="1431">
                  <c:v>91.1701119019055</c:v>
                </c:pt>
                <c:pt idx="1432">
                  <c:v>91.233822671927797</c:v>
                </c:pt>
                <c:pt idx="1433">
                  <c:v>91.297533441950094</c:v>
                </c:pt>
                <c:pt idx="1434">
                  <c:v>91.361244211972405</c:v>
                </c:pt>
                <c:pt idx="1435">
                  <c:v>91.424954981994702</c:v>
                </c:pt>
                <c:pt idx="1436">
                  <c:v>91.488665752016999</c:v>
                </c:pt>
                <c:pt idx="1437">
                  <c:v>91.552376522039296</c:v>
                </c:pt>
                <c:pt idx="1438">
                  <c:v>91.616087292061593</c:v>
                </c:pt>
                <c:pt idx="1439">
                  <c:v>91.679798062083904</c:v>
                </c:pt>
                <c:pt idx="1440">
                  <c:v>91.743508832106201</c:v>
                </c:pt>
                <c:pt idx="1441">
                  <c:v>91.807219602128498</c:v>
                </c:pt>
                <c:pt idx="1442">
                  <c:v>91.870930372150795</c:v>
                </c:pt>
                <c:pt idx="1443">
                  <c:v>91.934641142173106</c:v>
                </c:pt>
                <c:pt idx="1444">
                  <c:v>91.998351912195403</c:v>
                </c:pt>
                <c:pt idx="1445">
                  <c:v>92.0620626822177</c:v>
                </c:pt>
                <c:pt idx="1446">
                  <c:v>92.125773452239997</c:v>
                </c:pt>
                <c:pt idx="1447">
                  <c:v>92.189484222262294</c:v>
                </c:pt>
                <c:pt idx="1448">
                  <c:v>92.253194992284605</c:v>
                </c:pt>
                <c:pt idx="1449">
                  <c:v>92.316905762306902</c:v>
                </c:pt>
                <c:pt idx="1450">
                  <c:v>92.380616532329199</c:v>
                </c:pt>
                <c:pt idx="1451">
                  <c:v>92.444327302351496</c:v>
                </c:pt>
                <c:pt idx="1452">
                  <c:v>92.508038072373793</c:v>
                </c:pt>
                <c:pt idx="1453">
                  <c:v>92.571748842396104</c:v>
                </c:pt>
                <c:pt idx="1454">
                  <c:v>92.635459612418401</c:v>
                </c:pt>
                <c:pt idx="1455">
                  <c:v>92.699170382440698</c:v>
                </c:pt>
                <c:pt idx="1456">
                  <c:v>92.762881152462995</c:v>
                </c:pt>
                <c:pt idx="1457">
                  <c:v>92.826591922485306</c:v>
                </c:pt>
                <c:pt idx="1458">
                  <c:v>92.890302692507603</c:v>
                </c:pt>
                <c:pt idx="1459">
                  <c:v>92.9540134625299</c:v>
                </c:pt>
                <c:pt idx="1460">
                  <c:v>93.017724232552197</c:v>
                </c:pt>
                <c:pt idx="1461">
                  <c:v>93.081435002574494</c:v>
                </c:pt>
                <c:pt idx="1462">
                  <c:v>93.145145772596806</c:v>
                </c:pt>
                <c:pt idx="1463">
                  <c:v>93.208856542619102</c:v>
                </c:pt>
                <c:pt idx="1464">
                  <c:v>93.2725673126413</c:v>
                </c:pt>
                <c:pt idx="1465">
                  <c:v>93.336278082663597</c:v>
                </c:pt>
                <c:pt idx="1466">
                  <c:v>93.399988852685894</c:v>
                </c:pt>
                <c:pt idx="1467">
                  <c:v>93.463699622708205</c:v>
                </c:pt>
                <c:pt idx="1468">
                  <c:v>93.527410392730502</c:v>
                </c:pt>
                <c:pt idx="1469">
                  <c:v>93.591121162752799</c:v>
                </c:pt>
                <c:pt idx="1470">
                  <c:v>93.654831932775096</c:v>
                </c:pt>
                <c:pt idx="1471">
                  <c:v>93.718542702797393</c:v>
                </c:pt>
                <c:pt idx="1472">
                  <c:v>93.782253472819704</c:v>
                </c:pt>
                <c:pt idx="1473">
                  <c:v>93.845964242842001</c:v>
                </c:pt>
                <c:pt idx="1474">
                  <c:v>93.909675012864298</c:v>
                </c:pt>
                <c:pt idx="1475">
                  <c:v>93.973385782886595</c:v>
                </c:pt>
                <c:pt idx="1476">
                  <c:v>94.037096552908906</c:v>
                </c:pt>
                <c:pt idx="1477">
                  <c:v>94.100807322931203</c:v>
                </c:pt>
                <c:pt idx="1478">
                  <c:v>94.1645180929535</c:v>
                </c:pt>
                <c:pt idx="1479">
                  <c:v>94.228228862975797</c:v>
                </c:pt>
                <c:pt idx="1480">
                  <c:v>94.291939632998094</c:v>
                </c:pt>
                <c:pt idx="1481">
                  <c:v>94.355650403020405</c:v>
                </c:pt>
                <c:pt idx="1482">
                  <c:v>94.419361173042702</c:v>
                </c:pt>
                <c:pt idx="1483">
                  <c:v>94.483071943064999</c:v>
                </c:pt>
                <c:pt idx="1484">
                  <c:v>94.546782713087296</c:v>
                </c:pt>
                <c:pt idx="1485">
                  <c:v>94.610493483109593</c:v>
                </c:pt>
                <c:pt idx="1486">
                  <c:v>94.674204253131904</c:v>
                </c:pt>
                <c:pt idx="1487">
                  <c:v>94.737915023154201</c:v>
                </c:pt>
                <c:pt idx="1488">
                  <c:v>94.801625793176498</c:v>
                </c:pt>
                <c:pt idx="1489">
                  <c:v>94.865336563198795</c:v>
                </c:pt>
                <c:pt idx="1490">
                  <c:v>94.929047333221106</c:v>
                </c:pt>
                <c:pt idx="1491">
                  <c:v>94.992758103243403</c:v>
                </c:pt>
                <c:pt idx="1492">
                  <c:v>95.0564688732657</c:v>
                </c:pt>
                <c:pt idx="1493">
                  <c:v>95.120179643287997</c:v>
                </c:pt>
                <c:pt idx="1494">
                  <c:v>95.183890413310294</c:v>
                </c:pt>
                <c:pt idx="1495">
                  <c:v>95.247601183332606</c:v>
                </c:pt>
                <c:pt idx="1496">
                  <c:v>95.311311953354902</c:v>
                </c:pt>
                <c:pt idx="1497">
                  <c:v>95.3750227233771</c:v>
                </c:pt>
                <c:pt idx="1498">
                  <c:v>95.438733493399397</c:v>
                </c:pt>
                <c:pt idx="1499">
                  <c:v>95.502444263421694</c:v>
                </c:pt>
                <c:pt idx="1500">
                  <c:v>95.566155033444005</c:v>
                </c:pt>
                <c:pt idx="1501">
                  <c:v>95.629865803466302</c:v>
                </c:pt>
                <c:pt idx="1502">
                  <c:v>95.693576573488599</c:v>
                </c:pt>
                <c:pt idx="1503">
                  <c:v>95.757287343510896</c:v>
                </c:pt>
                <c:pt idx="1504">
                  <c:v>95.820998113533193</c:v>
                </c:pt>
                <c:pt idx="1505">
                  <c:v>95.884708883555504</c:v>
                </c:pt>
                <c:pt idx="1506">
                  <c:v>95.948419653577801</c:v>
                </c:pt>
                <c:pt idx="1507">
                  <c:v>96.012130423600098</c:v>
                </c:pt>
                <c:pt idx="1508">
                  <c:v>96.075841193622395</c:v>
                </c:pt>
                <c:pt idx="1509">
                  <c:v>96.139551963644706</c:v>
                </c:pt>
                <c:pt idx="1510">
                  <c:v>96.203262733667003</c:v>
                </c:pt>
                <c:pt idx="1511">
                  <c:v>96.2669735036893</c:v>
                </c:pt>
                <c:pt idx="1512">
                  <c:v>96.330684273711597</c:v>
                </c:pt>
                <c:pt idx="1513">
                  <c:v>96.394395043733894</c:v>
                </c:pt>
                <c:pt idx="1514">
                  <c:v>96.458105813756205</c:v>
                </c:pt>
                <c:pt idx="1515">
                  <c:v>96.521816583778502</c:v>
                </c:pt>
                <c:pt idx="1516">
                  <c:v>96.585527353800799</c:v>
                </c:pt>
                <c:pt idx="1517">
                  <c:v>96.649238123823096</c:v>
                </c:pt>
                <c:pt idx="1518">
                  <c:v>96.712948893845393</c:v>
                </c:pt>
                <c:pt idx="1519">
                  <c:v>96.776659663867704</c:v>
                </c:pt>
                <c:pt idx="1520">
                  <c:v>96.840370433890001</c:v>
                </c:pt>
                <c:pt idx="1521">
                  <c:v>96.904081203912298</c:v>
                </c:pt>
                <c:pt idx="1522">
                  <c:v>96.967791973934595</c:v>
                </c:pt>
                <c:pt idx="1523">
                  <c:v>97.031502743956906</c:v>
                </c:pt>
                <c:pt idx="1524">
                  <c:v>97.095213513979203</c:v>
                </c:pt>
                <c:pt idx="1525">
                  <c:v>97.1589242840015</c:v>
                </c:pt>
                <c:pt idx="1526">
                  <c:v>97.222635054023797</c:v>
                </c:pt>
                <c:pt idx="1527">
                  <c:v>97.286345824046094</c:v>
                </c:pt>
                <c:pt idx="1528">
                  <c:v>97.350056594068406</c:v>
                </c:pt>
                <c:pt idx="1529">
                  <c:v>97.413767364090702</c:v>
                </c:pt>
                <c:pt idx="1530">
                  <c:v>97.4774781341129</c:v>
                </c:pt>
                <c:pt idx="1531">
                  <c:v>97.541188904135197</c:v>
                </c:pt>
                <c:pt idx="1532">
                  <c:v>97.604899674157494</c:v>
                </c:pt>
                <c:pt idx="1533">
                  <c:v>97.668610444179805</c:v>
                </c:pt>
                <c:pt idx="1534">
                  <c:v>97.732321214202102</c:v>
                </c:pt>
                <c:pt idx="1535">
                  <c:v>97.796031984224399</c:v>
                </c:pt>
                <c:pt idx="1536">
                  <c:v>97.859742754246696</c:v>
                </c:pt>
                <c:pt idx="1537">
                  <c:v>97.923453524268993</c:v>
                </c:pt>
                <c:pt idx="1538">
                  <c:v>97.987164294291304</c:v>
                </c:pt>
                <c:pt idx="1539">
                  <c:v>98.050875064313601</c:v>
                </c:pt>
                <c:pt idx="1540">
                  <c:v>98.114585834335898</c:v>
                </c:pt>
                <c:pt idx="1541">
                  <c:v>98.178296604358195</c:v>
                </c:pt>
                <c:pt idx="1542">
                  <c:v>98.242007374380506</c:v>
                </c:pt>
                <c:pt idx="1543">
                  <c:v>98.305718144402803</c:v>
                </c:pt>
                <c:pt idx="1544">
                  <c:v>98.3694289144251</c:v>
                </c:pt>
                <c:pt idx="1545">
                  <c:v>98.433139684447397</c:v>
                </c:pt>
                <c:pt idx="1546">
                  <c:v>98.496850454469694</c:v>
                </c:pt>
                <c:pt idx="1547">
                  <c:v>98.560561224492005</c:v>
                </c:pt>
                <c:pt idx="1548">
                  <c:v>98.624271994514302</c:v>
                </c:pt>
                <c:pt idx="1549">
                  <c:v>98.687982764536599</c:v>
                </c:pt>
                <c:pt idx="1550">
                  <c:v>98.751693534558896</c:v>
                </c:pt>
                <c:pt idx="1551">
                  <c:v>98.815404304581193</c:v>
                </c:pt>
                <c:pt idx="1552">
                  <c:v>98.879115074603504</c:v>
                </c:pt>
                <c:pt idx="1553">
                  <c:v>98.942825844625801</c:v>
                </c:pt>
                <c:pt idx="1554">
                  <c:v>99.006536614648098</c:v>
                </c:pt>
                <c:pt idx="1555">
                  <c:v>99.070247384670395</c:v>
                </c:pt>
                <c:pt idx="1556">
                  <c:v>99.133958154692706</c:v>
                </c:pt>
                <c:pt idx="1557">
                  <c:v>99.197668924715003</c:v>
                </c:pt>
                <c:pt idx="1558">
                  <c:v>99.2613796947373</c:v>
                </c:pt>
                <c:pt idx="1559">
                  <c:v>99.325090464759597</c:v>
                </c:pt>
                <c:pt idx="1560">
                  <c:v>99.388801234781894</c:v>
                </c:pt>
                <c:pt idx="1561">
                  <c:v>99.452512004804206</c:v>
                </c:pt>
                <c:pt idx="1562">
                  <c:v>99.516222774826502</c:v>
                </c:pt>
                <c:pt idx="1563">
                  <c:v>99.5799335448487</c:v>
                </c:pt>
                <c:pt idx="1564">
                  <c:v>99.643644314870997</c:v>
                </c:pt>
                <c:pt idx="1565">
                  <c:v>99.707355084893294</c:v>
                </c:pt>
                <c:pt idx="1566">
                  <c:v>99.771065854915605</c:v>
                </c:pt>
                <c:pt idx="1567">
                  <c:v>99.834776624937902</c:v>
                </c:pt>
                <c:pt idx="1568">
                  <c:v>99.898487394960199</c:v>
                </c:pt>
                <c:pt idx="1569">
                  <c:v>99.962198164982496</c:v>
                </c:pt>
                <c:pt idx="1570">
                  <c:v>100.02590893500501</c:v>
                </c:pt>
                <c:pt idx="1571">
                  <c:v>100.089619705027</c:v>
                </c:pt>
                <c:pt idx="1572">
                  <c:v>100.153330475049</c:v>
                </c:pt>
                <c:pt idx="1573">
                  <c:v>100.217041245072</c:v>
                </c:pt>
                <c:pt idx="1574">
                  <c:v>100.280752015094</c:v>
                </c:pt>
                <c:pt idx="1575">
                  <c:v>100.34446278511599</c:v>
                </c:pt>
                <c:pt idx="1576">
                  <c:v>100.408173555139</c:v>
                </c:pt>
                <c:pt idx="1577">
                  <c:v>100.471884325161</c:v>
                </c:pt>
                <c:pt idx="1578">
                  <c:v>100.535595095183</c:v>
                </c:pt>
                <c:pt idx="1579">
                  <c:v>100.59930586520601</c:v>
                </c:pt>
                <c:pt idx="1580">
                  <c:v>100.663016635228</c:v>
                </c:pt>
                <c:pt idx="1581">
                  <c:v>100.72672740525</c:v>
                </c:pt>
                <c:pt idx="1582">
                  <c:v>100.790438175272</c:v>
                </c:pt>
                <c:pt idx="1583">
                  <c:v>100.85414894529499</c:v>
                </c:pt>
                <c:pt idx="1584">
                  <c:v>100.91785971531699</c:v>
                </c:pt>
                <c:pt idx="1585">
                  <c:v>100.98157048533901</c:v>
                </c:pt>
                <c:pt idx="1586">
                  <c:v>101.045281255362</c:v>
                </c:pt>
                <c:pt idx="1587">
                  <c:v>101.108992025384</c:v>
                </c:pt>
                <c:pt idx="1588">
                  <c:v>101.172702795406</c:v>
                </c:pt>
                <c:pt idx="1589">
                  <c:v>101.23641356542799</c:v>
                </c:pt>
                <c:pt idx="1590">
                  <c:v>101.300124335451</c:v>
                </c:pt>
                <c:pt idx="1591">
                  <c:v>101.363835105473</c:v>
                </c:pt>
                <c:pt idx="1592">
                  <c:v>101.427545875495</c:v>
                </c:pt>
                <c:pt idx="1593">
                  <c:v>101.49125664551801</c:v>
                </c:pt>
                <c:pt idx="1594">
                  <c:v>101.55496741554001</c:v>
                </c:pt>
                <c:pt idx="1595">
                  <c:v>101.618678185562</c:v>
                </c:pt>
                <c:pt idx="1596">
                  <c:v>101.682388955585</c:v>
                </c:pt>
                <c:pt idx="1597">
                  <c:v>101.746099725607</c:v>
                </c:pt>
                <c:pt idx="1598">
                  <c:v>101.80981049562899</c:v>
                </c:pt>
                <c:pt idx="1599">
                  <c:v>101.87352126565099</c:v>
                </c:pt>
                <c:pt idx="1600">
                  <c:v>101.937232035674</c:v>
                </c:pt>
                <c:pt idx="1601">
                  <c:v>102.000942805696</c:v>
                </c:pt>
                <c:pt idx="1602">
                  <c:v>102.064653575718</c:v>
                </c:pt>
                <c:pt idx="1603">
                  <c:v>102.12836434574101</c:v>
                </c:pt>
                <c:pt idx="1604">
                  <c:v>102.192075115763</c:v>
                </c:pt>
                <c:pt idx="1605">
                  <c:v>102.255785885785</c:v>
                </c:pt>
                <c:pt idx="1606">
                  <c:v>102.319496655808</c:v>
                </c:pt>
                <c:pt idx="1607">
                  <c:v>102.38320742582999</c:v>
                </c:pt>
                <c:pt idx="1608">
                  <c:v>102.44691819585201</c:v>
                </c:pt>
                <c:pt idx="1609">
                  <c:v>102.51062896587401</c:v>
                </c:pt>
                <c:pt idx="1610">
                  <c:v>102.574339735897</c:v>
                </c:pt>
                <c:pt idx="1611">
                  <c:v>102.638050505919</c:v>
                </c:pt>
                <c:pt idx="1612">
                  <c:v>102.701761275941</c:v>
                </c:pt>
                <c:pt idx="1613">
                  <c:v>102.765472045964</c:v>
                </c:pt>
                <c:pt idx="1614">
                  <c:v>102.829182815986</c:v>
                </c:pt>
                <c:pt idx="1615">
                  <c:v>102.892893586008</c:v>
                </c:pt>
                <c:pt idx="1616">
                  <c:v>102.95660435603</c:v>
                </c:pt>
                <c:pt idx="1617">
                  <c:v>103.02031512605301</c:v>
                </c:pt>
                <c:pt idx="1618">
                  <c:v>103.084025896075</c:v>
                </c:pt>
                <c:pt idx="1619">
                  <c:v>103.147736666097</c:v>
                </c:pt>
                <c:pt idx="1620">
                  <c:v>103.21144743612</c:v>
                </c:pt>
                <c:pt idx="1621">
                  <c:v>103.275158206142</c:v>
                </c:pt>
                <c:pt idx="1622">
                  <c:v>103.33886897616399</c:v>
                </c:pt>
                <c:pt idx="1623">
                  <c:v>103.402579746187</c:v>
                </c:pt>
                <c:pt idx="1624">
                  <c:v>103.466290516209</c:v>
                </c:pt>
                <c:pt idx="1625">
                  <c:v>103.530001286231</c:v>
                </c:pt>
                <c:pt idx="1626">
                  <c:v>103.593712056253</c:v>
                </c:pt>
                <c:pt idx="1627">
                  <c:v>103.657422826276</c:v>
                </c:pt>
                <c:pt idx="1628">
                  <c:v>103.721133596298</c:v>
                </c:pt>
                <c:pt idx="1629">
                  <c:v>103.78484436632</c:v>
                </c:pt>
                <c:pt idx="1630">
                  <c:v>103.84855513634299</c:v>
                </c:pt>
                <c:pt idx="1631">
                  <c:v>103.91226590636499</c:v>
                </c:pt>
                <c:pt idx="1632">
                  <c:v>103.97597667638701</c:v>
                </c:pt>
                <c:pt idx="1633">
                  <c:v>104.03968744641</c:v>
                </c:pt>
                <c:pt idx="1634">
                  <c:v>104.103398216432</c:v>
                </c:pt>
                <c:pt idx="1635">
                  <c:v>104.167108986454</c:v>
                </c:pt>
                <c:pt idx="1636">
                  <c:v>104.230819756476</c:v>
                </c:pt>
                <c:pt idx="1637">
                  <c:v>104.294530526499</c:v>
                </c:pt>
                <c:pt idx="1638">
                  <c:v>104.358241296521</c:v>
                </c:pt>
                <c:pt idx="1639">
                  <c:v>104.421952066543</c:v>
                </c:pt>
                <c:pt idx="1640">
                  <c:v>104.48566283656599</c:v>
                </c:pt>
                <c:pt idx="1641">
                  <c:v>104.54937360658801</c:v>
                </c:pt>
                <c:pt idx="1642">
                  <c:v>104.61308437661</c:v>
                </c:pt>
                <c:pt idx="1643">
                  <c:v>104.676795146633</c:v>
                </c:pt>
                <c:pt idx="1644">
                  <c:v>104.740505916655</c:v>
                </c:pt>
                <c:pt idx="1645">
                  <c:v>104.80421668667699</c:v>
                </c:pt>
                <c:pt idx="1646">
                  <c:v>104.86792745669899</c:v>
                </c:pt>
                <c:pt idx="1647">
                  <c:v>104.931638226722</c:v>
                </c:pt>
                <c:pt idx="1648">
                  <c:v>104.995348996744</c:v>
                </c:pt>
                <c:pt idx="1649">
                  <c:v>105.059059766766</c:v>
                </c:pt>
                <c:pt idx="1650">
                  <c:v>105.12277053678901</c:v>
                </c:pt>
                <c:pt idx="1651">
                  <c:v>105.186481306811</c:v>
                </c:pt>
                <c:pt idx="1652">
                  <c:v>105.250192076833</c:v>
                </c:pt>
                <c:pt idx="1653">
                  <c:v>105.313902846855</c:v>
                </c:pt>
                <c:pt idx="1654">
                  <c:v>105.37761361687799</c:v>
                </c:pt>
                <c:pt idx="1655">
                  <c:v>105.44132438690001</c:v>
                </c:pt>
                <c:pt idx="1656">
                  <c:v>105.50503515692201</c:v>
                </c:pt>
                <c:pt idx="1657">
                  <c:v>105.568745926945</c:v>
                </c:pt>
                <c:pt idx="1658">
                  <c:v>105.632456696967</c:v>
                </c:pt>
                <c:pt idx="1659">
                  <c:v>105.696167466989</c:v>
                </c:pt>
                <c:pt idx="1660">
                  <c:v>105.759878237012</c:v>
                </c:pt>
                <c:pt idx="1661">
                  <c:v>105.823589007034</c:v>
                </c:pt>
                <c:pt idx="1662">
                  <c:v>105.887299777056</c:v>
                </c:pt>
                <c:pt idx="1663">
                  <c:v>105.951010547078</c:v>
                </c:pt>
                <c:pt idx="1664">
                  <c:v>106.01472131710101</c:v>
                </c:pt>
                <c:pt idx="1665">
                  <c:v>106.07843208712301</c:v>
                </c:pt>
                <c:pt idx="1666">
                  <c:v>106.142142857145</c:v>
                </c:pt>
                <c:pt idx="1667">
                  <c:v>106.205853627168</c:v>
                </c:pt>
                <c:pt idx="1668">
                  <c:v>106.26956439719</c:v>
                </c:pt>
                <c:pt idx="1669">
                  <c:v>106.33327516721199</c:v>
                </c:pt>
                <c:pt idx="1670">
                  <c:v>106.396985937235</c:v>
                </c:pt>
                <c:pt idx="1671">
                  <c:v>106.460696707257</c:v>
                </c:pt>
                <c:pt idx="1672">
                  <c:v>106.524407477279</c:v>
                </c:pt>
                <c:pt idx="1673">
                  <c:v>106.588118247301</c:v>
                </c:pt>
                <c:pt idx="1674">
                  <c:v>106.651829017324</c:v>
                </c:pt>
                <c:pt idx="1675">
                  <c:v>106.715539787346</c:v>
                </c:pt>
                <c:pt idx="1676">
                  <c:v>106.779250557368</c:v>
                </c:pt>
                <c:pt idx="1677">
                  <c:v>106.842961327391</c:v>
                </c:pt>
                <c:pt idx="1678">
                  <c:v>106.90667209741299</c:v>
                </c:pt>
                <c:pt idx="1679">
                  <c:v>106.97038286743501</c:v>
                </c:pt>
                <c:pt idx="1680">
                  <c:v>107.034093637457</c:v>
                </c:pt>
                <c:pt idx="1681">
                  <c:v>107.09780440748</c:v>
                </c:pt>
                <c:pt idx="1682">
                  <c:v>107.161515177502</c:v>
                </c:pt>
                <c:pt idx="1683">
                  <c:v>107.225225947524</c:v>
                </c:pt>
                <c:pt idx="1684">
                  <c:v>107.288936717547</c:v>
                </c:pt>
                <c:pt idx="1685">
                  <c:v>107.352647487569</c:v>
                </c:pt>
                <c:pt idx="1686">
                  <c:v>107.416358257591</c:v>
                </c:pt>
                <c:pt idx="1687">
                  <c:v>107.48006902761399</c:v>
                </c:pt>
                <c:pt idx="1688">
                  <c:v>107.54377979763601</c:v>
                </c:pt>
                <c:pt idx="1689">
                  <c:v>107.607490567658</c:v>
                </c:pt>
                <c:pt idx="1690">
                  <c:v>107.67120133768</c:v>
                </c:pt>
                <c:pt idx="1691">
                  <c:v>107.734912107703</c:v>
                </c:pt>
                <c:pt idx="1692">
                  <c:v>107.79862287772499</c:v>
                </c:pt>
                <c:pt idx="1693">
                  <c:v>107.86233364774699</c:v>
                </c:pt>
                <c:pt idx="1694">
                  <c:v>107.92604441777</c:v>
                </c:pt>
                <c:pt idx="1695">
                  <c:v>107.989755187792</c:v>
                </c:pt>
                <c:pt idx="1696">
                  <c:v>108.053465957814</c:v>
                </c:pt>
                <c:pt idx="1697">
                  <c:v>108.11717672783701</c:v>
                </c:pt>
                <c:pt idx="1698">
                  <c:v>108.180887497859</c:v>
                </c:pt>
                <c:pt idx="1699">
                  <c:v>108.244598267881</c:v>
                </c:pt>
                <c:pt idx="1700">
                  <c:v>108.308309037903</c:v>
                </c:pt>
                <c:pt idx="1701">
                  <c:v>108.37201980792599</c:v>
                </c:pt>
                <c:pt idx="1702">
                  <c:v>108.43573057794799</c:v>
                </c:pt>
                <c:pt idx="1703">
                  <c:v>108.49944134797001</c:v>
                </c:pt>
                <c:pt idx="1704">
                  <c:v>108.563152117993</c:v>
                </c:pt>
                <c:pt idx="1705">
                  <c:v>108.626862888015</c:v>
                </c:pt>
                <c:pt idx="1706">
                  <c:v>108.690573658037</c:v>
                </c:pt>
                <c:pt idx="1707">
                  <c:v>108.75428442806</c:v>
                </c:pt>
                <c:pt idx="1708">
                  <c:v>108.817995198082</c:v>
                </c:pt>
                <c:pt idx="1709">
                  <c:v>108.881705968104</c:v>
                </c:pt>
                <c:pt idx="1710">
                  <c:v>108.945416738126</c:v>
                </c:pt>
                <c:pt idx="1711">
                  <c:v>109.00912750814901</c:v>
                </c:pt>
                <c:pt idx="1712">
                  <c:v>109.07283827817101</c:v>
                </c:pt>
                <c:pt idx="1713">
                  <c:v>109.136549048193</c:v>
                </c:pt>
                <c:pt idx="1714">
                  <c:v>109.200259818216</c:v>
                </c:pt>
                <c:pt idx="1715">
                  <c:v>109.263970588238</c:v>
                </c:pt>
                <c:pt idx="1716">
                  <c:v>109.32768135825999</c:v>
                </c:pt>
                <c:pt idx="1717">
                  <c:v>109.39139212828201</c:v>
                </c:pt>
                <c:pt idx="1718">
                  <c:v>109.455102898305</c:v>
                </c:pt>
                <c:pt idx="1719">
                  <c:v>109.518813668327</c:v>
                </c:pt>
                <c:pt idx="1720">
                  <c:v>109.582524438349</c:v>
                </c:pt>
                <c:pt idx="1721">
                  <c:v>109.646235208372</c:v>
                </c:pt>
                <c:pt idx="1722">
                  <c:v>109.709945978394</c:v>
                </c:pt>
                <c:pt idx="1723">
                  <c:v>109.773656748416</c:v>
                </c:pt>
                <c:pt idx="1724">
                  <c:v>109.837367518439</c:v>
                </c:pt>
                <c:pt idx="1725">
                  <c:v>109.90107828846099</c:v>
                </c:pt>
                <c:pt idx="1726">
                  <c:v>109.96478905848301</c:v>
                </c:pt>
                <c:pt idx="1727">
                  <c:v>110.02849982850501</c:v>
                </c:pt>
                <c:pt idx="1728">
                  <c:v>110.092210598528</c:v>
                </c:pt>
                <c:pt idx="1729">
                  <c:v>110.15592136855</c:v>
                </c:pt>
                <c:pt idx="1730">
                  <c:v>110.219632138572</c:v>
                </c:pt>
                <c:pt idx="1731">
                  <c:v>110.283342908595</c:v>
                </c:pt>
                <c:pt idx="1732">
                  <c:v>110.347053678617</c:v>
                </c:pt>
                <c:pt idx="1733">
                  <c:v>110.410764448639</c:v>
                </c:pt>
                <c:pt idx="1734">
                  <c:v>110.47447521866199</c:v>
                </c:pt>
                <c:pt idx="1735">
                  <c:v>110.53818598868401</c:v>
                </c:pt>
                <c:pt idx="1736">
                  <c:v>110.601896758706</c:v>
                </c:pt>
                <c:pt idx="1737">
                  <c:v>110.665607528728</c:v>
                </c:pt>
                <c:pt idx="1738">
                  <c:v>110.729318298751</c:v>
                </c:pt>
                <c:pt idx="1739">
                  <c:v>110.793029068773</c:v>
                </c:pt>
                <c:pt idx="1740">
                  <c:v>110.85673983879499</c:v>
                </c:pt>
                <c:pt idx="1741">
                  <c:v>110.920450608818</c:v>
                </c:pt>
                <c:pt idx="1742">
                  <c:v>110.98416137884</c:v>
                </c:pt>
                <c:pt idx="1743">
                  <c:v>111.047872148862</c:v>
                </c:pt>
                <c:pt idx="1744">
                  <c:v>111.11158291888501</c:v>
                </c:pt>
                <c:pt idx="1745">
                  <c:v>111.175293688907</c:v>
                </c:pt>
                <c:pt idx="1746">
                  <c:v>111.239004458929</c:v>
                </c:pt>
                <c:pt idx="1747">
                  <c:v>111.302715228951</c:v>
                </c:pt>
                <c:pt idx="1748">
                  <c:v>111.36642599897399</c:v>
                </c:pt>
                <c:pt idx="1749">
                  <c:v>111.43013676899599</c:v>
                </c:pt>
                <c:pt idx="1750">
                  <c:v>111.49384753901801</c:v>
                </c:pt>
                <c:pt idx="1751">
                  <c:v>111.557558309041</c:v>
                </c:pt>
                <c:pt idx="1752">
                  <c:v>111.621269079063</c:v>
                </c:pt>
                <c:pt idx="1753">
                  <c:v>111.684979849085</c:v>
                </c:pt>
                <c:pt idx="1754">
                  <c:v>111.74869061910699</c:v>
                </c:pt>
                <c:pt idx="1755">
                  <c:v>111.81240138913</c:v>
                </c:pt>
                <c:pt idx="1756">
                  <c:v>111.876112159152</c:v>
                </c:pt>
                <c:pt idx="1757">
                  <c:v>111.939822929174</c:v>
                </c:pt>
                <c:pt idx="1758">
                  <c:v>112.00353369919701</c:v>
                </c:pt>
                <c:pt idx="1759">
                  <c:v>112.06724446921901</c:v>
                </c:pt>
                <c:pt idx="1760">
                  <c:v>112.130955239241</c:v>
                </c:pt>
                <c:pt idx="1761">
                  <c:v>112.194666009264</c:v>
                </c:pt>
                <c:pt idx="1762">
                  <c:v>112.258376779286</c:v>
                </c:pt>
                <c:pt idx="1763">
                  <c:v>112.32208754930799</c:v>
                </c:pt>
                <c:pt idx="1764">
                  <c:v>112.38579831932999</c:v>
                </c:pt>
                <c:pt idx="1765">
                  <c:v>112.449509089353</c:v>
                </c:pt>
                <c:pt idx="1766">
                  <c:v>112.513219859375</c:v>
                </c:pt>
                <c:pt idx="1767">
                  <c:v>112.576930629397</c:v>
                </c:pt>
                <c:pt idx="1768">
                  <c:v>112.64064139942001</c:v>
                </c:pt>
                <c:pt idx="1769">
                  <c:v>112.704352169442</c:v>
                </c:pt>
                <c:pt idx="1770">
                  <c:v>112.768062939464</c:v>
                </c:pt>
                <c:pt idx="1771">
                  <c:v>112.831773709487</c:v>
                </c:pt>
                <c:pt idx="1772">
                  <c:v>112.89548447950899</c:v>
                </c:pt>
                <c:pt idx="1773">
                  <c:v>112.95919524953101</c:v>
                </c:pt>
                <c:pt idx="1774">
                  <c:v>113.02290601955301</c:v>
                </c:pt>
                <c:pt idx="1775">
                  <c:v>113.086616789576</c:v>
                </c:pt>
                <c:pt idx="1776">
                  <c:v>113.150327559598</c:v>
                </c:pt>
                <c:pt idx="1777">
                  <c:v>113.21403832962</c:v>
                </c:pt>
                <c:pt idx="1778">
                  <c:v>113.277749099643</c:v>
                </c:pt>
                <c:pt idx="1779">
                  <c:v>113.341459869665</c:v>
                </c:pt>
                <c:pt idx="1780">
                  <c:v>113.405170639687</c:v>
                </c:pt>
                <c:pt idx="1781">
                  <c:v>113.468881409709</c:v>
                </c:pt>
                <c:pt idx="1782">
                  <c:v>113.53259217973201</c:v>
                </c:pt>
                <c:pt idx="1783">
                  <c:v>113.596302949754</c:v>
                </c:pt>
                <c:pt idx="1784">
                  <c:v>113.660013719776</c:v>
                </c:pt>
                <c:pt idx="1785">
                  <c:v>113.723724489799</c:v>
                </c:pt>
                <c:pt idx="1786">
                  <c:v>113.787435259821</c:v>
                </c:pt>
                <c:pt idx="1787">
                  <c:v>113.85114602984299</c:v>
                </c:pt>
                <c:pt idx="1788">
                  <c:v>113.914856799866</c:v>
                </c:pt>
                <c:pt idx="1789">
                  <c:v>113.978567569888</c:v>
                </c:pt>
                <c:pt idx="1790">
                  <c:v>114.04227833991</c:v>
                </c:pt>
                <c:pt idx="1791">
                  <c:v>114.105989109932</c:v>
                </c:pt>
                <c:pt idx="1792">
                  <c:v>114.169699879955</c:v>
                </c:pt>
                <c:pt idx="1793">
                  <c:v>114.233410649977</c:v>
                </c:pt>
                <c:pt idx="1794">
                  <c:v>114.297121419999</c:v>
                </c:pt>
                <c:pt idx="1795">
                  <c:v>114.36083219002199</c:v>
                </c:pt>
                <c:pt idx="1796">
                  <c:v>114.42454296004399</c:v>
                </c:pt>
                <c:pt idx="1797">
                  <c:v>114.48825373006601</c:v>
                </c:pt>
                <c:pt idx="1798">
                  <c:v>114.551964500089</c:v>
                </c:pt>
                <c:pt idx="1799">
                  <c:v>114.615675270111</c:v>
                </c:pt>
                <c:pt idx="1800">
                  <c:v>114.679386040133</c:v>
                </c:pt>
                <c:pt idx="1801">
                  <c:v>114.743096810155</c:v>
                </c:pt>
                <c:pt idx="1802">
                  <c:v>114.806807580178</c:v>
                </c:pt>
                <c:pt idx="1803">
                  <c:v>114.8705183502</c:v>
                </c:pt>
                <c:pt idx="1804">
                  <c:v>114.934229120222</c:v>
                </c:pt>
                <c:pt idx="1805">
                  <c:v>114.99793989024499</c:v>
                </c:pt>
                <c:pt idx="1806">
                  <c:v>115.06165066026701</c:v>
                </c:pt>
                <c:pt idx="1807">
                  <c:v>115.125361430289</c:v>
                </c:pt>
                <c:pt idx="1808">
                  <c:v>115.189072200312</c:v>
                </c:pt>
                <c:pt idx="1809">
                  <c:v>115.252782970334</c:v>
                </c:pt>
                <c:pt idx="1810">
                  <c:v>115.31649374035599</c:v>
                </c:pt>
                <c:pt idx="1811">
                  <c:v>115.38020451037799</c:v>
                </c:pt>
                <c:pt idx="1812">
                  <c:v>115.443915280401</c:v>
                </c:pt>
                <c:pt idx="1813">
                  <c:v>115.507626050423</c:v>
                </c:pt>
                <c:pt idx="1814">
                  <c:v>115.571336820445</c:v>
                </c:pt>
                <c:pt idx="1815">
                  <c:v>115.63504759046801</c:v>
                </c:pt>
                <c:pt idx="1816">
                  <c:v>115.69875836049</c:v>
                </c:pt>
                <c:pt idx="1817">
                  <c:v>115.762469130512</c:v>
                </c:pt>
                <c:pt idx="1818">
                  <c:v>115.826179900534</c:v>
                </c:pt>
                <c:pt idx="1819">
                  <c:v>115.88989067055699</c:v>
                </c:pt>
                <c:pt idx="1820">
                  <c:v>115.95360144057901</c:v>
                </c:pt>
                <c:pt idx="1821">
                  <c:v>116.01731221060101</c:v>
                </c:pt>
                <c:pt idx="1822">
                  <c:v>116.081022980624</c:v>
                </c:pt>
                <c:pt idx="1823">
                  <c:v>116.144733750646</c:v>
                </c:pt>
                <c:pt idx="1824">
                  <c:v>116.208444520668</c:v>
                </c:pt>
                <c:pt idx="1825">
                  <c:v>116.272155290691</c:v>
                </c:pt>
                <c:pt idx="1826">
                  <c:v>116.335866060713</c:v>
                </c:pt>
                <c:pt idx="1827">
                  <c:v>116.399576830735</c:v>
                </c:pt>
                <c:pt idx="1828">
                  <c:v>116.463287600757</c:v>
                </c:pt>
                <c:pt idx="1829">
                  <c:v>116.52699837078001</c:v>
                </c:pt>
                <c:pt idx="1830">
                  <c:v>116.59070914080201</c:v>
                </c:pt>
                <c:pt idx="1831">
                  <c:v>116.654419910824</c:v>
                </c:pt>
                <c:pt idx="1832">
                  <c:v>116.718130680847</c:v>
                </c:pt>
                <c:pt idx="1833">
                  <c:v>116.781841450869</c:v>
                </c:pt>
                <c:pt idx="1834">
                  <c:v>116.84555222089099</c:v>
                </c:pt>
                <c:pt idx="1835">
                  <c:v>116.909262990914</c:v>
                </c:pt>
                <c:pt idx="1836">
                  <c:v>116.972973760936</c:v>
                </c:pt>
                <c:pt idx="1837">
                  <c:v>117.036684530958</c:v>
                </c:pt>
                <c:pt idx="1838">
                  <c:v>117.10039530098</c:v>
                </c:pt>
                <c:pt idx="1839">
                  <c:v>117.164106071003</c:v>
                </c:pt>
                <c:pt idx="1840">
                  <c:v>117.227816841025</c:v>
                </c:pt>
                <c:pt idx="1841">
                  <c:v>117.291527611047</c:v>
                </c:pt>
                <c:pt idx="1842">
                  <c:v>117.35523838107</c:v>
                </c:pt>
                <c:pt idx="1843">
                  <c:v>117.41894915109199</c:v>
                </c:pt>
                <c:pt idx="1844">
                  <c:v>117.48265992111401</c:v>
                </c:pt>
                <c:pt idx="1845">
                  <c:v>117.546370691136</c:v>
                </c:pt>
                <c:pt idx="1846">
                  <c:v>117.610081461159</c:v>
                </c:pt>
                <c:pt idx="1847">
                  <c:v>117.673792231181</c:v>
                </c:pt>
                <c:pt idx="1848">
                  <c:v>117.737503001203</c:v>
                </c:pt>
                <c:pt idx="1849">
                  <c:v>117.801213771226</c:v>
                </c:pt>
                <c:pt idx="1850">
                  <c:v>117.864924541248</c:v>
                </c:pt>
                <c:pt idx="1851">
                  <c:v>117.92863531127</c:v>
                </c:pt>
                <c:pt idx="1852">
                  <c:v>117.99234608129299</c:v>
                </c:pt>
                <c:pt idx="1853">
                  <c:v>118.05605685131501</c:v>
                </c:pt>
                <c:pt idx="1854">
                  <c:v>118.119767621337</c:v>
                </c:pt>
                <c:pt idx="1855">
                  <c:v>118.183478391359</c:v>
                </c:pt>
                <c:pt idx="1856">
                  <c:v>118.247189161382</c:v>
                </c:pt>
                <c:pt idx="1857">
                  <c:v>118.31089993140399</c:v>
                </c:pt>
                <c:pt idx="1858">
                  <c:v>118.37461070142599</c:v>
                </c:pt>
                <c:pt idx="1859">
                  <c:v>118.438321471449</c:v>
                </c:pt>
                <c:pt idx="1860">
                  <c:v>118.502032241471</c:v>
                </c:pt>
                <c:pt idx="1861">
                  <c:v>118.565743011493</c:v>
                </c:pt>
                <c:pt idx="1862">
                  <c:v>118.62945378151601</c:v>
                </c:pt>
                <c:pt idx="1863">
                  <c:v>118.693164551538</c:v>
                </c:pt>
                <c:pt idx="1864">
                  <c:v>118.75687532156</c:v>
                </c:pt>
                <c:pt idx="1865">
                  <c:v>118.820586091582</c:v>
                </c:pt>
                <c:pt idx="1866">
                  <c:v>118.88429686160499</c:v>
                </c:pt>
                <c:pt idx="1867">
                  <c:v>118.94800763162699</c:v>
                </c:pt>
                <c:pt idx="1868">
                  <c:v>119.01171840164901</c:v>
                </c:pt>
                <c:pt idx="1869">
                  <c:v>119.075429171672</c:v>
                </c:pt>
                <c:pt idx="1870">
                  <c:v>119.139139941694</c:v>
                </c:pt>
                <c:pt idx="1871">
                  <c:v>119.202850711716</c:v>
                </c:pt>
                <c:pt idx="1872">
                  <c:v>119.266561481739</c:v>
                </c:pt>
                <c:pt idx="1873">
                  <c:v>119.330272251761</c:v>
                </c:pt>
                <c:pt idx="1874">
                  <c:v>119.393983021783</c:v>
                </c:pt>
                <c:pt idx="1875">
                  <c:v>119.457693791805</c:v>
                </c:pt>
                <c:pt idx="1876">
                  <c:v>119.52140456182801</c:v>
                </c:pt>
                <c:pt idx="1877">
                  <c:v>119.58511533185001</c:v>
                </c:pt>
                <c:pt idx="1878">
                  <c:v>119.648826101872</c:v>
                </c:pt>
                <c:pt idx="1879">
                  <c:v>119.712536871895</c:v>
                </c:pt>
                <c:pt idx="1880">
                  <c:v>119.776247641917</c:v>
                </c:pt>
                <c:pt idx="1881">
                  <c:v>119.83995841193899</c:v>
                </c:pt>
                <c:pt idx="1882">
                  <c:v>119.90366918196101</c:v>
                </c:pt>
                <c:pt idx="1883">
                  <c:v>119.967379951984</c:v>
                </c:pt>
                <c:pt idx="1884">
                  <c:v>120.031090722006</c:v>
                </c:pt>
                <c:pt idx="1885">
                  <c:v>120.094801492028</c:v>
                </c:pt>
                <c:pt idx="1886">
                  <c:v>120.158512262051</c:v>
                </c:pt>
                <c:pt idx="1887">
                  <c:v>120.222223032073</c:v>
                </c:pt>
                <c:pt idx="1888">
                  <c:v>120.285933802095</c:v>
                </c:pt>
                <c:pt idx="1889">
                  <c:v>120.349644572118</c:v>
                </c:pt>
                <c:pt idx="1890">
                  <c:v>120.41335534213999</c:v>
                </c:pt>
                <c:pt idx="1891">
                  <c:v>120.47706611216201</c:v>
                </c:pt>
                <c:pt idx="1892">
                  <c:v>120.54077688218401</c:v>
                </c:pt>
                <c:pt idx="1893">
                  <c:v>120.604487652207</c:v>
                </c:pt>
                <c:pt idx="1894">
                  <c:v>120.668198422229</c:v>
                </c:pt>
                <c:pt idx="1895">
                  <c:v>120.731909192251</c:v>
                </c:pt>
                <c:pt idx="1896">
                  <c:v>120.795619962274</c:v>
                </c:pt>
                <c:pt idx="1897">
                  <c:v>120.859330732296</c:v>
                </c:pt>
                <c:pt idx="1898">
                  <c:v>120.923041502318</c:v>
                </c:pt>
                <c:pt idx="1899">
                  <c:v>120.98675227234099</c:v>
                </c:pt>
                <c:pt idx="1900">
                  <c:v>121.05046304236301</c:v>
                </c:pt>
                <c:pt idx="1901">
                  <c:v>121.114173812385</c:v>
                </c:pt>
                <c:pt idx="1902">
                  <c:v>121.177884582407</c:v>
                </c:pt>
                <c:pt idx="1903">
                  <c:v>121.24159535243</c:v>
                </c:pt>
                <c:pt idx="1904">
                  <c:v>121.305306122452</c:v>
                </c:pt>
                <c:pt idx="1905">
                  <c:v>121.36901689247399</c:v>
                </c:pt>
                <c:pt idx="1906">
                  <c:v>121.432727662497</c:v>
                </c:pt>
                <c:pt idx="1907">
                  <c:v>121.496438432519</c:v>
                </c:pt>
                <c:pt idx="1908">
                  <c:v>121.560149202541</c:v>
                </c:pt>
                <c:pt idx="1909">
                  <c:v>121.62385997256401</c:v>
                </c:pt>
                <c:pt idx="1910">
                  <c:v>121.687570742586</c:v>
                </c:pt>
                <c:pt idx="1911">
                  <c:v>121.751281512608</c:v>
                </c:pt>
                <c:pt idx="1912">
                  <c:v>121.81499228263</c:v>
                </c:pt>
                <c:pt idx="1913">
                  <c:v>121.87870305265299</c:v>
                </c:pt>
                <c:pt idx="1914">
                  <c:v>121.94241382267499</c:v>
                </c:pt>
                <c:pt idx="1915">
                  <c:v>122.00612459269701</c:v>
                </c:pt>
                <c:pt idx="1916">
                  <c:v>122.06983536272</c:v>
                </c:pt>
                <c:pt idx="1917">
                  <c:v>122.133546132742</c:v>
                </c:pt>
                <c:pt idx="1918">
                  <c:v>122.197256902764</c:v>
                </c:pt>
                <c:pt idx="1919">
                  <c:v>122.26096767278599</c:v>
                </c:pt>
                <c:pt idx="1920">
                  <c:v>122.324678442809</c:v>
                </c:pt>
                <c:pt idx="1921">
                  <c:v>122.388389212831</c:v>
                </c:pt>
                <c:pt idx="1922">
                  <c:v>122.452099982853</c:v>
                </c:pt>
                <c:pt idx="1923">
                  <c:v>122.51581075287601</c:v>
                </c:pt>
                <c:pt idx="1924">
                  <c:v>122.57952152289801</c:v>
                </c:pt>
                <c:pt idx="1925">
                  <c:v>122.64323229292</c:v>
                </c:pt>
                <c:pt idx="1926">
                  <c:v>122.706943062943</c:v>
                </c:pt>
                <c:pt idx="1927">
                  <c:v>122.770653832965</c:v>
                </c:pt>
                <c:pt idx="1928">
                  <c:v>122.83436460298699</c:v>
                </c:pt>
                <c:pt idx="1929">
                  <c:v>122.89807537300899</c:v>
                </c:pt>
                <c:pt idx="1930">
                  <c:v>122.961786143032</c:v>
                </c:pt>
                <c:pt idx="1931">
                  <c:v>123.025496913054</c:v>
                </c:pt>
                <c:pt idx="1932">
                  <c:v>123.089207683076</c:v>
                </c:pt>
                <c:pt idx="1933">
                  <c:v>123.15291845309901</c:v>
                </c:pt>
                <c:pt idx="1934">
                  <c:v>123.216629223121</c:v>
                </c:pt>
                <c:pt idx="1935">
                  <c:v>123.280339993143</c:v>
                </c:pt>
                <c:pt idx="1936">
                  <c:v>123.344050763166</c:v>
                </c:pt>
                <c:pt idx="1937">
                  <c:v>123.40776153318799</c:v>
                </c:pt>
                <c:pt idx="1938">
                  <c:v>123.47147230321001</c:v>
                </c:pt>
                <c:pt idx="1939">
                  <c:v>123.53518307323201</c:v>
                </c:pt>
                <c:pt idx="1940">
                  <c:v>123.598893843255</c:v>
                </c:pt>
                <c:pt idx="1941">
                  <c:v>123.662604613277</c:v>
                </c:pt>
                <c:pt idx="1942">
                  <c:v>123.726315383299</c:v>
                </c:pt>
                <c:pt idx="1943">
                  <c:v>123.790026153322</c:v>
                </c:pt>
                <c:pt idx="1944">
                  <c:v>123.853736923344</c:v>
                </c:pt>
                <c:pt idx="1945">
                  <c:v>123.917447693366</c:v>
                </c:pt>
                <c:pt idx="1946">
                  <c:v>123.981158463388</c:v>
                </c:pt>
                <c:pt idx="1947">
                  <c:v>124.04486923341101</c:v>
                </c:pt>
                <c:pt idx="1948">
                  <c:v>124.108580003433</c:v>
                </c:pt>
                <c:pt idx="1949">
                  <c:v>124.172290773455</c:v>
                </c:pt>
                <c:pt idx="1950">
                  <c:v>124.236001543478</c:v>
                </c:pt>
                <c:pt idx="1951">
                  <c:v>124.2997123135</c:v>
                </c:pt>
                <c:pt idx="1952">
                  <c:v>124.36342308352199</c:v>
                </c:pt>
                <c:pt idx="1953">
                  <c:v>124.427133853545</c:v>
                </c:pt>
                <c:pt idx="1954">
                  <c:v>124.490844623567</c:v>
                </c:pt>
                <c:pt idx="1955">
                  <c:v>124.554555393589</c:v>
                </c:pt>
                <c:pt idx="1956">
                  <c:v>124.618266163611</c:v>
                </c:pt>
                <c:pt idx="1957">
                  <c:v>124.681976933634</c:v>
                </c:pt>
                <c:pt idx="1958">
                  <c:v>124.745687703656</c:v>
                </c:pt>
                <c:pt idx="1959">
                  <c:v>124.809398473678</c:v>
                </c:pt>
                <c:pt idx="1960">
                  <c:v>124.87310924370099</c:v>
                </c:pt>
                <c:pt idx="1961">
                  <c:v>124.93682001372299</c:v>
                </c:pt>
                <c:pt idx="1962">
                  <c:v>125.00053078374501</c:v>
                </c:pt>
                <c:pt idx="1963">
                  <c:v>125.064241553768</c:v>
                </c:pt>
                <c:pt idx="1964">
                  <c:v>125.12795232379</c:v>
                </c:pt>
                <c:pt idx="1965">
                  <c:v>125.191663093812</c:v>
                </c:pt>
                <c:pt idx="1966">
                  <c:v>125.255373863834</c:v>
                </c:pt>
                <c:pt idx="1967">
                  <c:v>125.319084633857</c:v>
                </c:pt>
                <c:pt idx="1968">
                  <c:v>125.382795403879</c:v>
                </c:pt>
                <c:pt idx="1969">
                  <c:v>125.446506173901</c:v>
                </c:pt>
                <c:pt idx="1970">
                  <c:v>125.51021694392399</c:v>
                </c:pt>
                <c:pt idx="1971">
                  <c:v>125.57392771394601</c:v>
                </c:pt>
                <c:pt idx="1972">
                  <c:v>125.637638483968</c:v>
                </c:pt>
                <c:pt idx="1973">
                  <c:v>125.701349253991</c:v>
                </c:pt>
                <c:pt idx="1974">
                  <c:v>125.765060024013</c:v>
                </c:pt>
                <c:pt idx="1975">
                  <c:v>125.82877079403499</c:v>
                </c:pt>
                <c:pt idx="1976">
                  <c:v>125.89248156405699</c:v>
                </c:pt>
                <c:pt idx="1977">
                  <c:v>125.95619233408</c:v>
                </c:pt>
                <c:pt idx="1978">
                  <c:v>126.019903104102</c:v>
                </c:pt>
                <c:pt idx="1979">
                  <c:v>126.083613874124</c:v>
                </c:pt>
                <c:pt idx="1980">
                  <c:v>126.14732464414701</c:v>
                </c:pt>
                <c:pt idx="1981">
                  <c:v>126.211035414169</c:v>
                </c:pt>
                <c:pt idx="1982">
                  <c:v>126.274746184191</c:v>
                </c:pt>
                <c:pt idx="1983">
                  <c:v>126.338456954213</c:v>
                </c:pt>
                <c:pt idx="1984">
                  <c:v>126.40216772423599</c:v>
                </c:pt>
                <c:pt idx="1985">
                  <c:v>126.46587849425801</c:v>
                </c:pt>
                <c:pt idx="1986">
                  <c:v>126.52958926428001</c:v>
                </c:pt>
                <c:pt idx="1987">
                  <c:v>126.593300034303</c:v>
                </c:pt>
                <c:pt idx="1988">
                  <c:v>126.657010804325</c:v>
                </c:pt>
                <c:pt idx="1989">
                  <c:v>126.720721574347</c:v>
                </c:pt>
                <c:pt idx="1990">
                  <c:v>126.78443234437</c:v>
                </c:pt>
                <c:pt idx="1991">
                  <c:v>126.848143114392</c:v>
                </c:pt>
                <c:pt idx="1992">
                  <c:v>126.911853884414</c:v>
                </c:pt>
                <c:pt idx="1993">
                  <c:v>126.975564654436</c:v>
                </c:pt>
                <c:pt idx="1994">
                  <c:v>127.03927542445901</c:v>
                </c:pt>
                <c:pt idx="1995">
                  <c:v>127.10298619448101</c:v>
                </c:pt>
                <c:pt idx="1996">
                  <c:v>127.166696964503</c:v>
                </c:pt>
                <c:pt idx="1997">
                  <c:v>127.230407734526</c:v>
                </c:pt>
                <c:pt idx="1998">
                  <c:v>127.294118504548</c:v>
                </c:pt>
                <c:pt idx="1999">
                  <c:v>127.35782927456999</c:v>
                </c:pt>
                <c:pt idx="2000">
                  <c:v>127.421540044593</c:v>
                </c:pt>
                <c:pt idx="2001">
                  <c:v>127.485250814615</c:v>
                </c:pt>
                <c:pt idx="2002">
                  <c:v>127.548961584637</c:v>
                </c:pt>
                <c:pt idx="2003">
                  <c:v>127.612672354659</c:v>
                </c:pt>
                <c:pt idx="2004">
                  <c:v>127.676383124682</c:v>
                </c:pt>
                <c:pt idx="2005">
                  <c:v>127.740093894704</c:v>
                </c:pt>
                <c:pt idx="2006">
                  <c:v>127.803804664726</c:v>
                </c:pt>
                <c:pt idx="2007">
                  <c:v>127.867515434749</c:v>
                </c:pt>
                <c:pt idx="2008">
                  <c:v>127.93122620477099</c:v>
                </c:pt>
                <c:pt idx="2009">
                  <c:v>127.99493697479301</c:v>
                </c:pt>
                <c:pt idx="2010">
                  <c:v>128.058647744816</c:v>
                </c:pt>
                <c:pt idx="2011">
                  <c:v>128.122358514838</c:v>
                </c:pt>
                <c:pt idx="2012">
                  <c:v>128.18606928486</c:v>
                </c:pt>
                <c:pt idx="2013">
                  <c:v>128.249780054882</c:v>
                </c:pt>
                <c:pt idx="2014">
                  <c:v>128.31349082490499</c:v>
                </c:pt>
                <c:pt idx="2015">
                  <c:v>128.37720159492699</c:v>
                </c:pt>
                <c:pt idx="2016">
                  <c:v>128.44091236494901</c:v>
                </c:pt>
                <c:pt idx="2017">
                  <c:v>128.50462313497101</c:v>
                </c:pt>
                <c:pt idx="2018">
                  <c:v>128.56833390499401</c:v>
                </c:pt>
                <c:pt idx="2019">
                  <c:v>128.632044675016</c:v>
                </c:pt>
                <c:pt idx="2020">
                  <c:v>128.695755445038</c:v>
                </c:pt>
                <c:pt idx="2021">
                  <c:v>128.759466215061</c:v>
                </c:pt>
                <c:pt idx="2022">
                  <c:v>128.82317698508299</c:v>
                </c:pt>
                <c:pt idx="2023">
                  <c:v>128.88688775510499</c:v>
                </c:pt>
                <c:pt idx="2024">
                  <c:v>128.95059852512699</c:v>
                </c:pt>
                <c:pt idx="2025">
                  <c:v>129.01430929515001</c:v>
                </c:pt>
                <c:pt idx="2026">
                  <c:v>129.07802006517201</c:v>
                </c:pt>
                <c:pt idx="2027">
                  <c:v>129.14173083519401</c:v>
                </c:pt>
                <c:pt idx="2028">
                  <c:v>129.205441605217</c:v>
                </c:pt>
                <c:pt idx="2029">
                  <c:v>129.269152375239</c:v>
                </c:pt>
                <c:pt idx="2030">
                  <c:v>129.332863145261</c:v>
                </c:pt>
                <c:pt idx="2031">
                  <c:v>129.396573915283</c:v>
                </c:pt>
                <c:pt idx="2032">
                  <c:v>129.46028468530599</c:v>
                </c:pt>
                <c:pt idx="2033">
                  <c:v>129.52399545532799</c:v>
                </c:pt>
                <c:pt idx="2034">
                  <c:v>129.58770622534999</c:v>
                </c:pt>
                <c:pt idx="2035">
                  <c:v>129.65141699537301</c:v>
                </c:pt>
                <c:pt idx="2036">
                  <c:v>129.71512776539501</c:v>
                </c:pt>
                <c:pt idx="2037">
                  <c:v>129.77883853541701</c:v>
                </c:pt>
                <c:pt idx="2038">
                  <c:v>129.84254930543901</c:v>
                </c:pt>
                <c:pt idx="2039">
                  <c:v>129.906260075462</c:v>
                </c:pt>
                <c:pt idx="2040">
                  <c:v>129.969970845484</c:v>
                </c:pt>
                <c:pt idx="2041">
                  <c:v>130.033681615506</c:v>
                </c:pt>
                <c:pt idx="2042">
                  <c:v>130.09739238552899</c:v>
                </c:pt>
                <c:pt idx="2043">
                  <c:v>130.16110315555099</c:v>
                </c:pt>
                <c:pt idx="2044">
                  <c:v>130.22481392557299</c:v>
                </c:pt>
                <c:pt idx="2045">
                  <c:v>130.28852469559499</c:v>
                </c:pt>
                <c:pt idx="2046">
                  <c:v>130.35223546561801</c:v>
                </c:pt>
                <c:pt idx="2047">
                  <c:v>130.41594623564001</c:v>
                </c:pt>
                <c:pt idx="2048">
                  <c:v>130.47965700566201</c:v>
                </c:pt>
                <c:pt idx="2049">
                  <c:v>130.543367775685</c:v>
                </c:pt>
                <c:pt idx="2050">
                  <c:v>130.607078545707</c:v>
                </c:pt>
                <c:pt idx="2051">
                  <c:v>130.670789315729</c:v>
                </c:pt>
                <c:pt idx="2052">
                  <c:v>130.73450008575099</c:v>
                </c:pt>
                <c:pt idx="2053">
                  <c:v>130.79821085577399</c:v>
                </c:pt>
                <c:pt idx="2054">
                  <c:v>130.86192162579599</c:v>
                </c:pt>
                <c:pt idx="2055">
                  <c:v>130.92563239581801</c:v>
                </c:pt>
                <c:pt idx="2056">
                  <c:v>130.98934316584101</c:v>
                </c:pt>
                <c:pt idx="2057">
                  <c:v>131.05305393586301</c:v>
                </c:pt>
                <c:pt idx="2058">
                  <c:v>131.116764705885</c:v>
                </c:pt>
                <c:pt idx="2059">
                  <c:v>131.180475475907</c:v>
                </c:pt>
                <c:pt idx="2060">
                  <c:v>131.24418624593</c:v>
                </c:pt>
                <c:pt idx="2061">
                  <c:v>131.30789701595199</c:v>
                </c:pt>
                <c:pt idx="2062">
                  <c:v>131.37160778597399</c:v>
                </c:pt>
                <c:pt idx="2063">
                  <c:v>131.43531855599599</c:v>
                </c:pt>
                <c:pt idx="2064">
                  <c:v>131.49902932601901</c:v>
                </c:pt>
                <c:pt idx="2065">
                  <c:v>131.56274009604101</c:v>
                </c:pt>
                <c:pt idx="2066">
                  <c:v>131.62645086606301</c:v>
                </c:pt>
                <c:pt idx="2067">
                  <c:v>131.690161636086</c:v>
                </c:pt>
                <c:pt idx="2068">
                  <c:v>131.753872406108</c:v>
                </c:pt>
                <c:pt idx="2069">
                  <c:v>131.81758317613</c:v>
                </c:pt>
                <c:pt idx="2070">
                  <c:v>131.881293946152</c:v>
                </c:pt>
                <c:pt idx="2071">
                  <c:v>131.94500471617499</c:v>
                </c:pt>
                <c:pt idx="2072">
                  <c:v>132.00871548619699</c:v>
                </c:pt>
                <c:pt idx="2073">
                  <c:v>132.07242625621899</c:v>
                </c:pt>
                <c:pt idx="2074">
                  <c:v>132.13613702624201</c:v>
                </c:pt>
                <c:pt idx="2075">
                  <c:v>132.19984779626401</c:v>
                </c:pt>
                <c:pt idx="2076">
                  <c:v>132.26355856628601</c:v>
                </c:pt>
                <c:pt idx="2077">
                  <c:v>132.32726933630801</c:v>
                </c:pt>
                <c:pt idx="2078">
                  <c:v>132.390980106331</c:v>
                </c:pt>
                <c:pt idx="2079">
                  <c:v>132.454690876353</c:v>
                </c:pt>
                <c:pt idx="2080">
                  <c:v>132.518401646375</c:v>
                </c:pt>
                <c:pt idx="2081">
                  <c:v>132.58211241639799</c:v>
                </c:pt>
                <c:pt idx="2082">
                  <c:v>132.64582318641999</c:v>
                </c:pt>
                <c:pt idx="2083">
                  <c:v>132.70953395644199</c:v>
                </c:pt>
                <c:pt idx="2084">
                  <c:v>132.77324472646399</c:v>
                </c:pt>
                <c:pt idx="2085">
                  <c:v>132.83695549648701</c:v>
                </c:pt>
                <c:pt idx="2086">
                  <c:v>132.90066626650901</c:v>
                </c:pt>
                <c:pt idx="2087">
                  <c:v>132.964377036531</c:v>
                </c:pt>
                <c:pt idx="2088">
                  <c:v>133.028087806554</c:v>
                </c:pt>
                <c:pt idx="2089">
                  <c:v>133.091798576576</c:v>
                </c:pt>
                <c:pt idx="2090">
                  <c:v>133.155509346598</c:v>
                </c:pt>
                <c:pt idx="2091">
                  <c:v>133.21922011661999</c:v>
                </c:pt>
                <c:pt idx="2092">
                  <c:v>133.28293088664299</c:v>
                </c:pt>
                <c:pt idx="2093">
                  <c:v>133.34664165666501</c:v>
                </c:pt>
                <c:pt idx="2094">
                  <c:v>133.41035242668701</c:v>
                </c:pt>
                <c:pt idx="2095">
                  <c:v>133.47406319671001</c:v>
                </c:pt>
                <c:pt idx="2096">
                  <c:v>133.537773966732</c:v>
                </c:pt>
                <c:pt idx="2097">
                  <c:v>133.601484736754</c:v>
                </c:pt>
                <c:pt idx="2098">
                  <c:v>133.665195506776</c:v>
                </c:pt>
                <c:pt idx="2099">
                  <c:v>133.72890627679899</c:v>
                </c:pt>
                <c:pt idx="2100">
                  <c:v>133.79261704682099</c:v>
                </c:pt>
                <c:pt idx="2101">
                  <c:v>133.85632781684299</c:v>
                </c:pt>
                <c:pt idx="2102">
                  <c:v>133.92003858686601</c:v>
                </c:pt>
                <c:pt idx="2103">
                  <c:v>133.98374935688801</c:v>
                </c:pt>
                <c:pt idx="2104">
                  <c:v>134.04746012691001</c:v>
                </c:pt>
                <c:pt idx="2105">
                  <c:v>134.11117089693201</c:v>
                </c:pt>
                <c:pt idx="2106">
                  <c:v>134.174881666955</c:v>
                </c:pt>
                <c:pt idx="2107">
                  <c:v>134.238592436977</c:v>
                </c:pt>
                <c:pt idx="2108">
                  <c:v>134.302303206999</c:v>
                </c:pt>
                <c:pt idx="2109">
                  <c:v>134.366013977021</c:v>
                </c:pt>
                <c:pt idx="2110">
                  <c:v>134.42972474704399</c:v>
                </c:pt>
                <c:pt idx="2111">
                  <c:v>134.49343551706599</c:v>
                </c:pt>
                <c:pt idx="2112">
                  <c:v>134.55714628708799</c:v>
                </c:pt>
                <c:pt idx="2113">
                  <c:v>134.62085705711101</c:v>
                </c:pt>
                <c:pt idx="2114">
                  <c:v>134.68456782713301</c:v>
                </c:pt>
                <c:pt idx="2115">
                  <c:v>134.74827859715501</c:v>
                </c:pt>
                <c:pt idx="2116">
                  <c:v>134.81198936717701</c:v>
                </c:pt>
                <c:pt idx="2117">
                  <c:v>134.8757001372</c:v>
                </c:pt>
                <c:pt idx="2118">
                  <c:v>134.939410907222</c:v>
                </c:pt>
                <c:pt idx="2119">
                  <c:v>135.003121677244</c:v>
                </c:pt>
                <c:pt idx="2120">
                  <c:v>135.06683244726699</c:v>
                </c:pt>
                <c:pt idx="2121">
                  <c:v>135.13054321728899</c:v>
                </c:pt>
                <c:pt idx="2122">
                  <c:v>135.19425398731099</c:v>
                </c:pt>
                <c:pt idx="2123">
                  <c:v>135.25796475733301</c:v>
                </c:pt>
                <c:pt idx="2124">
                  <c:v>135.32167552735601</c:v>
                </c:pt>
                <c:pt idx="2125">
                  <c:v>135.38538629737801</c:v>
                </c:pt>
                <c:pt idx="2126">
                  <c:v>135.4490970674</c:v>
                </c:pt>
                <c:pt idx="2127">
                  <c:v>135.512807837423</c:v>
                </c:pt>
                <c:pt idx="2128">
                  <c:v>135.576518607445</c:v>
                </c:pt>
                <c:pt idx="2129">
                  <c:v>135.64022937746699</c:v>
                </c:pt>
                <c:pt idx="2130">
                  <c:v>135.70394014748899</c:v>
                </c:pt>
                <c:pt idx="2131">
                  <c:v>135.76765091751199</c:v>
                </c:pt>
                <c:pt idx="2132">
                  <c:v>135.83136168753401</c:v>
                </c:pt>
                <c:pt idx="2133">
                  <c:v>135.89507245755601</c:v>
                </c:pt>
                <c:pt idx="2134">
                  <c:v>135.958783227579</c:v>
                </c:pt>
                <c:pt idx="2135">
                  <c:v>136.022493997601</c:v>
                </c:pt>
                <c:pt idx="2136">
                  <c:v>136.086204767623</c:v>
                </c:pt>
                <c:pt idx="2137">
                  <c:v>136.149915537645</c:v>
                </c:pt>
                <c:pt idx="2138">
                  <c:v>136.21362630766799</c:v>
                </c:pt>
                <c:pt idx="2139">
                  <c:v>136.27733707768999</c:v>
                </c:pt>
                <c:pt idx="2140">
                  <c:v>136.34104784771199</c:v>
                </c:pt>
                <c:pt idx="2141">
                  <c:v>136.40475861773501</c:v>
                </c:pt>
                <c:pt idx="2142">
                  <c:v>136.46846938775701</c:v>
                </c:pt>
                <c:pt idx="2143">
                  <c:v>136.53218015777901</c:v>
                </c:pt>
                <c:pt idx="2144">
                  <c:v>136.59589092780101</c:v>
                </c:pt>
                <c:pt idx="2145">
                  <c:v>136.659601697824</c:v>
                </c:pt>
                <c:pt idx="2146">
                  <c:v>136.723312467846</c:v>
                </c:pt>
                <c:pt idx="2147">
                  <c:v>136.787023237868</c:v>
                </c:pt>
                <c:pt idx="2148">
                  <c:v>136.85073400789099</c:v>
                </c:pt>
                <c:pt idx="2149">
                  <c:v>136.91444477791299</c:v>
                </c:pt>
                <c:pt idx="2150">
                  <c:v>136.97815554793499</c:v>
                </c:pt>
                <c:pt idx="2151">
                  <c:v>137.04186631795699</c:v>
                </c:pt>
                <c:pt idx="2152">
                  <c:v>137.10557708798001</c:v>
                </c:pt>
                <c:pt idx="2153">
                  <c:v>137.16928785800201</c:v>
                </c:pt>
                <c:pt idx="2154">
                  <c:v>137.23299862802401</c:v>
                </c:pt>
                <c:pt idx="2155">
                  <c:v>137.296709398047</c:v>
                </c:pt>
                <c:pt idx="2156">
                  <c:v>137.360420168069</c:v>
                </c:pt>
                <c:pt idx="2157">
                  <c:v>137.424130938091</c:v>
                </c:pt>
                <c:pt idx="2158">
                  <c:v>137.487841708113</c:v>
                </c:pt>
                <c:pt idx="2159">
                  <c:v>137.55155247813599</c:v>
                </c:pt>
                <c:pt idx="2160">
                  <c:v>137.61526324815799</c:v>
                </c:pt>
                <c:pt idx="2161">
                  <c:v>137.67897401818001</c:v>
                </c:pt>
                <c:pt idx="2162">
                  <c:v>137.74268478820201</c:v>
                </c:pt>
                <c:pt idx="2163">
                  <c:v>137.80639555822501</c:v>
                </c:pt>
                <c:pt idx="2164">
                  <c:v>137.870106328247</c:v>
                </c:pt>
                <c:pt idx="2165">
                  <c:v>137.933817098269</c:v>
                </c:pt>
                <c:pt idx="2166">
                  <c:v>137.997527868292</c:v>
                </c:pt>
                <c:pt idx="2167">
                  <c:v>138.06123863831399</c:v>
                </c:pt>
                <c:pt idx="2168">
                  <c:v>138.12494940833599</c:v>
                </c:pt>
                <c:pt idx="2169">
                  <c:v>138.18866017835799</c:v>
                </c:pt>
                <c:pt idx="2170">
                  <c:v>138.25237094838101</c:v>
                </c:pt>
                <c:pt idx="2171">
                  <c:v>138.31608171840301</c:v>
                </c:pt>
                <c:pt idx="2172">
                  <c:v>138.37979248842501</c:v>
                </c:pt>
                <c:pt idx="2173">
                  <c:v>138.443503258448</c:v>
                </c:pt>
                <c:pt idx="2174">
                  <c:v>138.50721402847</c:v>
                </c:pt>
                <c:pt idx="2175">
                  <c:v>138.570924798492</c:v>
                </c:pt>
                <c:pt idx="2176">
                  <c:v>138.634635568514</c:v>
                </c:pt>
                <c:pt idx="2177">
                  <c:v>138.69834633853699</c:v>
                </c:pt>
                <c:pt idx="2178">
                  <c:v>138.76205710855899</c:v>
                </c:pt>
                <c:pt idx="2179">
                  <c:v>138.82576787858099</c:v>
                </c:pt>
                <c:pt idx="2180">
                  <c:v>138.88947864860401</c:v>
                </c:pt>
                <c:pt idx="2181">
                  <c:v>138.95318941862601</c:v>
                </c:pt>
                <c:pt idx="2182">
                  <c:v>139.01690018864801</c:v>
                </c:pt>
                <c:pt idx="2183">
                  <c:v>139.08061095867001</c:v>
                </c:pt>
                <c:pt idx="2184">
                  <c:v>139.144321728693</c:v>
                </c:pt>
                <c:pt idx="2185">
                  <c:v>139.208032498715</c:v>
                </c:pt>
                <c:pt idx="2186">
                  <c:v>139.271743268737</c:v>
                </c:pt>
                <c:pt idx="2187">
                  <c:v>139.33545403875999</c:v>
                </c:pt>
                <c:pt idx="2188">
                  <c:v>139.39916480878199</c:v>
                </c:pt>
                <c:pt idx="2189">
                  <c:v>139.46287557880399</c:v>
                </c:pt>
                <c:pt idx="2190">
                  <c:v>139.52658634882599</c:v>
                </c:pt>
                <c:pt idx="2191">
                  <c:v>139.59029711884901</c:v>
                </c:pt>
                <c:pt idx="2192">
                  <c:v>139.65400788887101</c:v>
                </c:pt>
                <c:pt idx="2193">
                  <c:v>139.71771865889301</c:v>
                </c:pt>
                <c:pt idx="2194">
                  <c:v>139.781429428916</c:v>
                </c:pt>
                <c:pt idx="2195">
                  <c:v>139.845140198938</c:v>
                </c:pt>
                <c:pt idx="2196">
                  <c:v>139.90885096896</c:v>
                </c:pt>
                <c:pt idx="2197">
                  <c:v>139.97256173898199</c:v>
                </c:pt>
                <c:pt idx="2198">
                  <c:v>140.03627250900499</c:v>
                </c:pt>
                <c:pt idx="2199">
                  <c:v>140.09998327902699</c:v>
                </c:pt>
                <c:pt idx="2200">
                  <c:v>140.16369404904901</c:v>
                </c:pt>
                <c:pt idx="2201">
                  <c:v>140.22740481907201</c:v>
                </c:pt>
                <c:pt idx="2202">
                  <c:v>140.29111558909401</c:v>
                </c:pt>
                <c:pt idx="2203">
                  <c:v>140.354826359116</c:v>
                </c:pt>
                <c:pt idx="2204">
                  <c:v>140.418537129138</c:v>
                </c:pt>
                <c:pt idx="2205">
                  <c:v>140.482247899161</c:v>
                </c:pt>
                <c:pt idx="2206">
                  <c:v>140.54595866918299</c:v>
                </c:pt>
                <c:pt idx="2207">
                  <c:v>140.60966943920499</c:v>
                </c:pt>
                <c:pt idx="2208">
                  <c:v>140.67338020922699</c:v>
                </c:pt>
                <c:pt idx="2209">
                  <c:v>140.73709097925001</c:v>
                </c:pt>
                <c:pt idx="2210">
                  <c:v>140.80080174927201</c:v>
                </c:pt>
                <c:pt idx="2211">
                  <c:v>140.86451251929401</c:v>
                </c:pt>
                <c:pt idx="2212">
                  <c:v>140.928223289317</c:v>
                </c:pt>
                <c:pt idx="2213">
                  <c:v>140.991934059339</c:v>
                </c:pt>
                <c:pt idx="2214">
                  <c:v>141.055644829361</c:v>
                </c:pt>
                <c:pt idx="2215">
                  <c:v>141.119355599383</c:v>
                </c:pt>
                <c:pt idx="2216">
                  <c:v>141.18306636940599</c:v>
                </c:pt>
                <c:pt idx="2217">
                  <c:v>141.24677713942799</c:v>
                </c:pt>
                <c:pt idx="2218">
                  <c:v>141.31048790944999</c:v>
                </c:pt>
                <c:pt idx="2219">
                  <c:v>141.37419867947301</c:v>
                </c:pt>
                <c:pt idx="2220">
                  <c:v>141.43790944949501</c:v>
                </c:pt>
                <c:pt idx="2221">
                  <c:v>141.50162021951701</c:v>
                </c:pt>
                <c:pt idx="2222">
                  <c:v>141.56533098953901</c:v>
                </c:pt>
                <c:pt idx="2223">
                  <c:v>141.629041759562</c:v>
                </c:pt>
                <c:pt idx="2224">
                  <c:v>141.692752529584</c:v>
                </c:pt>
                <c:pt idx="2225">
                  <c:v>141.756463299606</c:v>
                </c:pt>
                <c:pt idx="2226">
                  <c:v>141.82017406962899</c:v>
                </c:pt>
                <c:pt idx="2227">
                  <c:v>141.88388483965099</c:v>
                </c:pt>
                <c:pt idx="2228">
                  <c:v>141.94759560967299</c:v>
                </c:pt>
                <c:pt idx="2229">
                  <c:v>142.01130637969499</c:v>
                </c:pt>
                <c:pt idx="2230">
                  <c:v>142.07501714971801</c:v>
                </c:pt>
                <c:pt idx="2231">
                  <c:v>142.13872791974001</c:v>
                </c:pt>
                <c:pt idx="2232">
                  <c:v>142.202438689762</c:v>
                </c:pt>
                <c:pt idx="2233">
                  <c:v>142.266149459785</c:v>
                </c:pt>
                <c:pt idx="2234">
                  <c:v>142.329860229807</c:v>
                </c:pt>
                <c:pt idx="2235">
                  <c:v>142.393570999829</c:v>
                </c:pt>
                <c:pt idx="2236">
                  <c:v>142.45728176985099</c:v>
                </c:pt>
                <c:pt idx="2237">
                  <c:v>142.52099253987399</c:v>
                </c:pt>
                <c:pt idx="2238">
                  <c:v>142.58470330989601</c:v>
                </c:pt>
                <c:pt idx="2239">
                  <c:v>142.64841407991801</c:v>
                </c:pt>
                <c:pt idx="2240">
                  <c:v>142.71212484994101</c:v>
                </c:pt>
                <c:pt idx="2241">
                  <c:v>142.775835619963</c:v>
                </c:pt>
                <c:pt idx="2242">
                  <c:v>142.839546389985</c:v>
                </c:pt>
                <c:pt idx="2243">
                  <c:v>142.903257160007</c:v>
                </c:pt>
                <c:pt idx="2244">
                  <c:v>142.96696793002999</c:v>
                </c:pt>
                <c:pt idx="2245">
                  <c:v>143.03067870005199</c:v>
                </c:pt>
                <c:pt idx="2246">
                  <c:v>143.09438947007399</c:v>
                </c:pt>
                <c:pt idx="2247">
                  <c:v>143.15810024009701</c:v>
                </c:pt>
                <c:pt idx="2248">
                  <c:v>143.22181101011901</c:v>
                </c:pt>
                <c:pt idx="2249">
                  <c:v>143.28552178014101</c:v>
                </c:pt>
                <c:pt idx="2250">
                  <c:v>143.34923255016301</c:v>
                </c:pt>
                <c:pt idx="2251">
                  <c:v>143.412943320186</c:v>
                </c:pt>
                <c:pt idx="2252">
                  <c:v>143.476654090208</c:v>
                </c:pt>
                <c:pt idx="2253">
                  <c:v>143.54036486023</c:v>
                </c:pt>
                <c:pt idx="2254">
                  <c:v>143.604075630252</c:v>
                </c:pt>
                <c:pt idx="2255">
                  <c:v>143.66778640027499</c:v>
                </c:pt>
                <c:pt idx="2256">
                  <c:v>143.73149717029699</c:v>
                </c:pt>
                <c:pt idx="2257">
                  <c:v>143.79520794031899</c:v>
                </c:pt>
                <c:pt idx="2258">
                  <c:v>143.85891871034201</c:v>
                </c:pt>
                <c:pt idx="2259">
                  <c:v>143.92262948036401</c:v>
                </c:pt>
                <c:pt idx="2260">
                  <c:v>143.98634025038601</c:v>
                </c:pt>
                <c:pt idx="2261">
                  <c:v>144.05005102040801</c:v>
                </c:pt>
                <c:pt idx="2262">
                  <c:v>144.113761790431</c:v>
                </c:pt>
                <c:pt idx="2263">
                  <c:v>144.177472560453</c:v>
                </c:pt>
                <c:pt idx="2264">
                  <c:v>144.241183330475</c:v>
                </c:pt>
                <c:pt idx="2265">
                  <c:v>144.30489410049799</c:v>
                </c:pt>
                <c:pt idx="2266">
                  <c:v>144.36860487051999</c:v>
                </c:pt>
                <c:pt idx="2267">
                  <c:v>144.43231564054199</c:v>
                </c:pt>
                <c:pt idx="2268">
                  <c:v>144.49602641056401</c:v>
                </c:pt>
                <c:pt idx="2269">
                  <c:v>144.55973718058701</c:v>
                </c:pt>
                <c:pt idx="2270">
                  <c:v>144.62344795060901</c:v>
                </c:pt>
                <c:pt idx="2271">
                  <c:v>144.687158720631</c:v>
                </c:pt>
                <c:pt idx="2272">
                  <c:v>144.750869490654</c:v>
                </c:pt>
                <c:pt idx="2273">
                  <c:v>144.814580260676</c:v>
                </c:pt>
                <c:pt idx="2274">
                  <c:v>144.87829103069799</c:v>
                </c:pt>
                <c:pt idx="2275">
                  <c:v>144.94200180071999</c:v>
                </c:pt>
                <c:pt idx="2276">
                  <c:v>145.00571257074299</c:v>
                </c:pt>
                <c:pt idx="2277">
                  <c:v>145.06942334076501</c:v>
                </c:pt>
                <c:pt idx="2278">
                  <c:v>145.13313411078701</c:v>
                </c:pt>
                <c:pt idx="2279">
                  <c:v>145.19684488081</c:v>
                </c:pt>
                <c:pt idx="2280">
                  <c:v>145.260555650832</c:v>
                </c:pt>
                <c:pt idx="2281">
                  <c:v>145.324266420854</c:v>
                </c:pt>
                <c:pt idx="2282">
                  <c:v>145.387977190876</c:v>
                </c:pt>
                <c:pt idx="2283">
                  <c:v>145.45168796089899</c:v>
                </c:pt>
                <c:pt idx="2284">
                  <c:v>145.51539873092099</c:v>
                </c:pt>
                <c:pt idx="2285">
                  <c:v>145.57910950094299</c:v>
                </c:pt>
                <c:pt idx="2286">
                  <c:v>145.64282027096601</c:v>
                </c:pt>
                <c:pt idx="2287">
                  <c:v>145.70653104098801</c:v>
                </c:pt>
                <c:pt idx="2288">
                  <c:v>145.77024181101001</c:v>
                </c:pt>
                <c:pt idx="2289">
                  <c:v>145.83395258103201</c:v>
                </c:pt>
                <c:pt idx="2290">
                  <c:v>145.897663351055</c:v>
                </c:pt>
                <c:pt idx="2291">
                  <c:v>145.961374121077</c:v>
                </c:pt>
                <c:pt idx="2292">
                  <c:v>146.025084891099</c:v>
                </c:pt>
                <c:pt idx="2293">
                  <c:v>146.08879566112199</c:v>
                </c:pt>
                <c:pt idx="2294">
                  <c:v>146.15250643114399</c:v>
                </c:pt>
                <c:pt idx="2295">
                  <c:v>146.21621720116599</c:v>
                </c:pt>
                <c:pt idx="2296">
                  <c:v>146.27992797118799</c:v>
                </c:pt>
                <c:pt idx="2297">
                  <c:v>146.34363874121101</c:v>
                </c:pt>
                <c:pt idx="2298">
                  <c:v>146.40734951123301</c:v>
                </c:pt>
                <c:pt idx="2299">
                  <c:v>146.47106028125501</c:v>
                </c:pt>
                <c:pt idx="2300">
                  <c:v>146.534771051278</c:v>
                </c:pt>
                <c:pt idx="2301">
                  <c:v>146.5984818213</c:v>
                </c:pt>
                <c:pt idx="2302">
                  <c:v>146.662192591322</c:v>
                </c:pt>
                <c:pt idx="2303">
                  <c:v>146.725903361344</c:v>
                </c:pt>
                <c:pt idx="2304">
                  <c:v>146.78961413136699</c:v>
                </c:pt>
                <c:pt idx="2305">
                  <c:v>146.85332490138899</c:v>
                </c:pt>
                <c:pt idx="2306">
                  <c:v>146.91703567141101</c:v>
                </c:pt>
                <c:pt idx="2307">
                  <c:v>146.98074644143301</c:v>
                </c:pt>
                <c:pt idx="2308">
                  <c:v>147.04445721145601</c:v>
                </c:pt>
                <c:pt idx="2309">
                  <c:v>147.108167981478</c:v>
                </c:pt>
                <c:pt idx="2310">
                  <c:v>147.1718787515</c:v>
                </c:pt>
                <c:pt idx="2311">
                  <c:v>147.235589521523</c:v>
                </c:pt>
                <c:pt idx="2312">
                  <c:v>147.29930029154499</c:v>
                </c:pt>
                <c:pt idx="2313">
                  <c:v>147.36301106156699</c:v>
                </c:pt>
                <c:pt idx="2314">
                  <c:v>147.42672183158899</c:v>
                </c:pt>
                <c:pt idx="2315">
                  <c:v>147.49043260161201</c:v>
                </c:pt>
                <c:pt idx="2316">
                  <c:v>147.55414337163401</c:v>
                </c:pt>
                <c:pt idx="2317">
                  <c:v>147.61785414165601</c:v>
                </c:pt>
                <c:pt idx="2318">
                  <c:v>147.681564911679</c:v>
                </c:pt>
                <c:pt idx="2319">
                  <c:v>147.745275681701</c:v>
                </c:pt>
                <c:pt idx="2320">
                  <c:v>147.808986451723</c:v>
                </c:pt>
                <c:pt idx="2321">
                  <c:v>147.872697221745</c:v>
                </c:pt>
                <c:pt idx="2322">
                  <c:v>147.93640799176799</c:v>
                </c:pt>
                <c:pt idx="2323">
                  <c:v>148.00011876178999</c:v>
                </c:pt>
                <c:pt idx="2324">
                  <c:v>148.06382953181199</c:v>
                </c:pt>
                <c:pt idx="2325">
                  <c:v>148.12754030183501</c:v>
                </c:pt>
                <c:pt idx="2326">
                  <c:v>148.19125107185701</c:v>
                </c:pt>
                <c:pt idx="2327">
                  <c:v>148.25496184187901</c:v>
                </c:pt>
                <c:pt idx="2328">
                  <c:v>148.31867261190101</c:v>
                </c:pt>
                <c:pt idx="2329">
                  <c:v>148.382383381924</c:v>
                </c:pt>
                <c:pt idx="2330">
                  <c:v>148.446094151946</c:v>
                </c:pt>
                <c:pt idx="2331">
                  <c:v>148.509804921968</c:v>
                </c:pt>
                <c:pt idx="2332">
                  <c:v>148.57351569199099</c:v>
                </c:pt>
                <c:pt idx="2333">
                  <c:v>148.63722646201299</c:v>
                </c:pt>
                <c:pt idx="2334">
                  <c:v>148.70093723203499</c:v>
                </c:pt>
                <c:pt idx="2335">
                  <c:v>148.76464800205699</c:v>
                </c:pt>
                <c:pt idx="2336">
                  <c:v>148.82835877208001</c:v>
                </c:pt>
                <c:pt idx="2337">
                  <c:v>148.89206954210201</c:v>
                </c:pt>
                <c:pt idx="2338">
                  <c:v>148.95578031212401</c:v>
                </c:pt>
                <c:pt idx="2339">
                  <c:v>149.019491082147</c:v>
                </c:pt>
                <c:pt idx="2340">
                  <c:v>149.083201852169</c:v>
                </c:pt>
                <c:pt idx="2341">
                  <c:v>149.146912622191</c:v>
                </c:pt>
                <c:pt idx="2342">
                  <c:v>149.21062339221299</c:v>
                </c:pt>
                <c:pt idx="2343">
                  <c:v>149.27433416223599</c:v>
                </c:pt>
                <c:pt idx="2344">
                  <c:v>149.33804493225799</c:v>
                </c:pt>
                <c:pt idx="2345">
                  <c:v>149.40175570228001</c:v>
                </c:pt>
                <c:pt idx="2346">
                  <c:v>149.46546647230301</c:v>
                </c:pt>
                <c:pt idx="2347">
                  <c:v>149.52917724232501</c:v>
                </c:pt>
                <c:pt idx="2348">
                  <c:v>149.592888012347</c:v>
                </c:pt>
                <c:pt idx="2349">
                  <c:v>149.656598782369</c:v>
                </c:pt>
                <c:pt idx="2350">
                  <c:v>149.720309552392</c:v>
                </c:pt>
                <c:pt idx="2351">
                  <c:v>149.78402032241399</c:v>
                </c:pt>
                <c:pt idx="2352">
                  <c:v>149.84773109243599</c:v>
                </c:pt>
                <c:pt idx="2353">
                  <c:v>149.91144186245799</c:v>
                </c:pt>
                <c:pt idx="2354">
                  <c:v>149.97515263248101</c:v>
                </c:pt>
                <c:pt idx="2355">
                  <c:v>150.03886340250301</c:v>
                </c:pt>
                <c:pt idx="2356">
                  <c:v>150.10257417252501</c:v>
                </c:pt>
                <c:pt idx="2357">
                  <c:v>150.166284942548</c:v>
                </c:pt>
                <c:pt idx="2358">
                  <c:v>150.22999571257</c:v>
                </c:pt>
                <c:pt idx="2359">
                  <c:v>150.293706482592</c:v>
                </c:pt>
                <c:pt idx="2360">
                  <c:v>150.357417252614</c:v>
                </c:pt>
                <c:pt idx="2361">
                  <c:v>150.42112802263699</c:v>
                </c:pt>
                <c:pt idx="2362">
                  <c:v>150.48483879265899</c:v>
                </c:pt>
                <c:pt idx="2363">
                  <c:v>150.54854956268099</c:v>
                </c:pt>
                <c:pt idx="2364">
                  <c:v>150.61226033270401</c:v>
                </c:pt>
                <c:pt idx="2365">
                  <c:v>150.67597110272601</c:v>
                </c:pt>
                <c:pt idx="2366">
                  <c:v>150.73968187274801</c:v>
                </c:pt>
                <c:pt idx="2367">
                  <c:v>150.80339264277001</c:v>
                </c:pt>
                <c:pt idx="2368">
                  <c:v>150.867103412793</c:v>
                </c:pt>
                <c:pt idx="2369">
                  <c:v>150.930814182815</c:v>
                </c:pt>
                <c:pt idx="2370">
                  <c:v>150.994524952837</c:v>
                </c:pt>
                <c:pt idx="2371">
                  <c:v>151.05823572285999</c:v>
                </c:pt>
                <c:pt idx="2372">
                  <c:v>151.12194649288199</c:v>
                </c:pt>
                <c:pt idx="2373">
                  <c:v>151.18565726290399</c:v>
                </c:pt>
                <c:pt idx="2374">
                  <c:v>151.24936803292599</c:v>
                </c:pt>
                <c:pt idx="2375">
                  <c:v>151.31307880294901</c:v>
                </c:pt>
                <c:pt idx="2376">
                  <c:v>151.37678957297101</c:v>
                </c:pt>
                <c:pt idx="2377">
                  <c:v>151.440500342993</c:v>
                </c:pt>
                <c:pt idx="2378">
                  <c:v>151.504211113016</c:v>
                </c:pt>
                <c:pt idx="2379">
                  <c:v>151.567921883038</c:v>
                </c:pt>
                <c:pt idx="2380">
                  <c:v>151.63163265306</c:v>
                </c:pt>
                <c:pt idx="2381">
                  <c:v>151.69534342308199</c:v>
                </c:pt>
                <c:pt idx="2382">
                  <c:v>151.75905419310499</c:v>
                </c:pt>
                <c:pt idx="2383">
                  <c:v>151.82276496312701</c:v>
                </c:pt>
                <c:pt idx="2384">
                  <c:v>151.88647573314901</c:v>
                </c:pt>
                <c:pt idx="2385">
                  <c:v>151.95018650317201</c:v>
                </c:pt>
                <c:pt idx="2386">
                  <c:v>152.013897273194</c:v>
                </c:pt>
                <c:pt idx="2387">
                  <c:v>152.077608043216</c:v>
                </c:pt>
                <c:pt idx="2388">
                  <c:v>152.141318813238</c:v>
                </c:pt>
                <c:pt idx="2389">
                  <c:v>152.20502958326099</c:v>
                </c:pt>
                <c:pt idx="2390">
                  <c:v>152.26874035328299</c:v>
                </c:pt>
                <c:pt idx="2391">
                  <c:v>152.33245112330499</c:v>
                </c:pt>
                <c:pt idx="2392">
                  <c:v>152.39616189332801</c:v>
                </c:pt>
                <c:pt idx="2393">
                  <c:v>152.45987266335001</c:v>
                </c:pt>
                <c:pt idx="2394">
                  <c:v>152.52358343337201</c:v>
                </c:pt>
                <c:pt idx="2395">
                  <c:v>152.58729420339401</c:v>
                </c:pt>
                <c:pt idx="2396">
                  <c:v>152.651004973417</c:v>
                </c:pt>
                <c:pt idx="2397">
                  <c:v>152.714715743439</c:v>
                </c:pt>
                <c:pt idx="2398">
                  <c:v>152.778426513461</c:v>
                </c:pt>
                <c:pt idx="2399">
                  <c:v>152.842137283483</c:v>
                </c:pt>
                <c:pt idx="2400">
                  <c:v>152.90584805350599</c:v>
                </c:pt>
                <c:pt idx="2401">
                  <c:v>152.96955882352799</c:v>
                </c:pt>
                <c:pt idx="2402">
                  <c:v>153.03326959354999</c:v>
                </c:pt>
                <c:pt idx="2403">
                  <c:v>153.09698036357301</c:v>
                </c:pt>
                <c:pt idx="2404">
                  <c:v>153.16069113359501</c:v>
                </c:pt>
                <c:pt idx="2405">
                  <c:v>153.22440190361701</c:v>
                </c:pt>
                <c:pt idx="2406">
                  <c:v>153.28811267363901</c:v>
                </c:pt>
                <c:pt idx="2407">
                  <c:v>153.351823443662</c:v>
                </c:pt>
                <c:pt idx="2408">
                  <c:v>153.415534213684</c:v>
                </c:pt>
                <c:pt idx="2409">
                  <c:v>153.479244983706</c:v>
                </c:pt>
                <c:pt idx="2410">
                  <c:v>153.54295575372899</c:v>
                </c:pt>
                <c:pt idx="2411">
                  <c:v>153.60666652375099</c:v>
                </c:pt>
                <c:pt idx="2412">
                  <c:v>153.67037729377299</c:v>
                </c:pt>
                <c:pt idx="2413">
                  <c:v>153.73408806379501</c:v>
                </c:pt>
                <c:pt idx="2414">
                  <c:v>153.79779883381801</c:v>
                </c:pt>
                <c:pt idx="2415">
                  <c:v>153.86150960384001</c:v>
                </c:pt>
                <c:pt idx="2416">
                  <c:v>153.925220373862</c:v>
                </c:pt>
                <c:pt idx="2417">
                  <c:v>153.988931143885</c:v>
                </c:pt>
                <c:pt idx="2418">
                  <c:v>154.052641913907</c:v>
                </c:pt>
                <c:pt idx="2419">
                  <c:v>154.11635268392899</c:v>
                </c:pt>
                <c:pt idx="2420">
                  <c:v>154.18006345395099</c:v>
                </c:pt>
                <c:pt idx="2421">
                  <c:v>154.24377422397399</c:v>
                </c:pt>
                <c:pt idx="2422">
                  <c:v>154.30748499399601</c:v>
                </c:pt>
                <c:pt idx="2423">
                  <c:v>154.37119576401801</c:v>
                </c:pt>
                <c:pt idx="2424">
                  <c:v>154.434906534041</c:v>
                </c:pt>
                <c:pt idx="2425">
                  <c:v>154.498617304063</c:v>
                </c:pt>
                <c:pt idx="2426">
                  <c:v>154.562328074085</c:v>
                </c:pt>
                <c:pt idx="2427">
                  <c:v>154.626038844107</c:v>
                </c:pt>
                <c:pt idx="2428">
                  <c:v>154.68974961412999</c:v>
                </c:pt>
                <c:pt idx="2429">
                  <c:v>154.75346038415199</c:v>
                </c:pt>
                <c:pt idx="2430">
                  <c:v>154.81717115417399</c:v>
                </c:pt>
                <c:pt idx="2431">
                  <c:v>154.88088192419701</c:v>
                </c:pt>
                <c:pt idx="2432">
                  <c:v>154.94459269421901</c:v>
                </c:pt>
                <c:pt idx="2433">
                  <c:v>155.00830346424101</c:v>
                </c:pt>
                <c:pt idx="2434">
                  <c:v>155.07201423426301</c:v>
                </c:pt>
                <c:pt idx="2435">
                  <c:v>155.135725004286</c:v>
                </c:pt>
                <c:pt idx="2436">
                  <c:v>155.199435774308</c:v>
                </c:pt>
                <c:pt idx="2437">
                  <c:v>155.26314654433</c:v>
                </c:pt>
                <c:pt idx="2438">
                  <c:v>155.32685731435299</c:v>
                </c:pt>
                <c:pt idx="2439">
                  <c:v>155.39056808437499</c:v>
                </c:pt>
                <c:pt idx="2440">
                  <c:v>155.45427885439699</c:v>
                </c:pt>
                <c:pt idx="2441">
                  <c:v>155.51798962441899</c:v>
                </c:pt>
                <c:pt idx="2442">
                  <c:v>155.58170039444201</c:v>
                </c:pt>
                <c:pt idx="2443">
                  <c:v>155.64541116446401</c:v>
                </c:pt>
                <c:pt idx="2444">
                  <c:v>155.70912193448601</c:v>
                </c:pt>
                <c:pt idx="2445">
                  <c:v>155.772832704509</c:v>
                </c:pt>
                <c:pt idx="2446">
                  <c:v>155.836543474531</c:v>
                </c:pt>
                <c:pt idx="2447">
                  <c:v>155.900254244553</c:v>
                </c:pt>
                <c:pt idx="2448">
                  <c:v>155.963965014575</c:v>
                </c:pt>
                <c:pt idx="2449">
                  <c:v>156.02767578459799</c:v>
                </c:pt>
                <c:pt idx="2450">
                  <c:v>156.09138655461999</c:v>
                </c:pt>
                <c:pt idx="2451">
                  <c:v>156.15509732464201</c:v>
                </c:pt>
                <c:pt idx="2452">
                  <c:v>156.21880809466401</c:v>
                </c:pt>
                <c:pt idx="2453">
                  <c:v>156.28251886468701</c:v>
                </c:pt>
                <c:pt idx="2454">
                  <c:v>156.346229634709</c:v>
                </c:pt>
                <c:pt idx="2455">
                  <c:v>156.409940404731</c:v>
                </c:pt>
                <c:pt idx="2456">
                  <c:v>156.473651174754</c:v>
                </c:pt>
                <c:pt idx="2457">
                  <c:v>156.53736194477599</c:v>
                </c:pt>
                <c:pt idx="2458">
                  <c:v>156.60107271479799</c:v>
                </c:pt>
                <c:pt idx="2459">
                  <c:v>156.66478348481999</c:v>
                </c:pt>
                <c:pt idx="2460">
                  <c:v>156.72849425484301</c:v>
                </c:pt>
                <c:pt idx="2461">
                  <c:v>156.79220502486501</c:v>
                </c:pt>
                <c:pt idx="2462">
                  <c:v>156.85591579488701</c:v>
                </c:pt>
                <c:pt idx="2463">
                  <c:v>156.91962656491</c:v>
                </c:pt>
                <c:pt idx="2464">
                  <c:v>156.983337334932</c:v>
                </c:pt>
                <c:pt idx="2465">
                  <c:v>157.047048104954</c:v>
                </c:pt>
                <c:pt idx="2466">
                  <c:v>157.110758874976</c:v>
                </c:pt>
                <c:pt idx="2467">
                  <c:v>157.17446964499899</c:v>
                </c:pt>
                <c:pt idx="2468">
                  <c:v>157.23818041502099</c:v>
                </c:pt>
                <c:pt idx="2469">
                  <c:v>157.30189118504299</c:v>
                </c:pt>
                <c:pt idx="2470">
                  <c:v>157.36560195506601</c:v>
                </c:pt>
                <c:pt idx="2471">
                  <c:v>157.42931272508801</c:v>
                </c:pt>
                <c:pt idx="2472">
                  <c:v>157.49302349511001</c:v>
                </c:pt>
                <c:pt idx="2473">
                  <c:v>157.55673426513201</c:v>
                </c:pt>
                <c:pt idx="2474">
                  <c:v>157.620445035155</c:v>
                </c:pt>
                <c:pt idx="2475">
                  <c:v>157.684155805177</c:v>
                </c:pt>
                <c:pt idx="2476">
                  <c:v>157.747866575199</c:v>
                </c:pt>
                <c:pt idx="2477">
                  <c:v>157.81157734522199</c:v>
                </c:pt>
                <c:pt idx="2478">
                  <c:v>157.87528811524399</c:v>
                </c:pt>
                <c:pt idx="2479">
                  <c:v>157.93899888526599</c:v>
                </c:pt>
                <c:pt idx="2480">
                  <c:v>158.00270965528799</c:v>
                </c:pt>
                <c:pt idx="2481">
                  <c:v>158.06642042531101</c:v>
                </c:pt>
                <c:pt idx="2482">
                  <c:v>158.13013119533301</c:v>
                </c:pt>
                <c:pt idx="2483">
                  <c:v>158.19384196535501</c:v>
                </c:pt>
                <c:pt idx="2484">
                  <c:v>158.257552735378</c:v>
                </c:pt>
                <c:pt idx="2485">
                  <c:v>158.3212635054</c:v>
                </c:pt>
                <c:pt idx="2486">
                  <c:v>158.384974275422</c:v>
                </c:pt>
                <c:pt idx="2487">
                  <c:v>158.44868504544399</c:v>
                </c:pt>
                <c:pt idx="2488">
                  <c:v>158.51239581546699</c:v>
                </c:pt>
                <c:pt idx="2489">
                  <c:v>158.57610658548899</c:v>
                </c:pt>
                <c:pt idx="2490">
                  <c:v>158.63981735551101</c:v>
                </c:pt>
                <c:pt idx="2491">
                  <c:v>158.70352812553401</c:v>
                </c:pt>
                <c:pt idx="2492">
                  <c:v>158.76723889555601</c:v>
                </c:pt>
                <c:pt idx="2493">
                  <c:v>158.830949665578</c:v>
                </c:pt>
                <c:pt idx="2494">
                  <c:v>158.8946604356</c:v>
                </c:pt>
                <c:pt idx="2495">
                  <c:v>158.958371205623</c:v>
                </c:pt>
                <c:pt idx="2496">
                  <c:v>159.02208197564499</c:v>
                </c:pt>
                <c:pt idx="2497">
                  <c:v>159.08579274566699</c:v>
                </c:pt>
                <c:pt idx="2498">
                  <c:v>159.14950351568899</c:v>
                </c:pt>
                <c:pt idx="2499">
                  <c:v>159.21321428571201</c:v>
                </c:pt>
                <c:pt idx="2500">
                  <c:v>159.27692505573401</c:v>
                </c:pt>
                <c:pt idx="2501">
                  <c:v>159.34063582575601</c:v>
                </c:pt>
                <c:pt idx="2502">
                  <c:v>159.404346595779</c:v>
                </c:pt>
                <c:pt idx="2503">
                  <c:v>159.468057365801</c:v>
                </c:pt>
                <c:pt idx="2504">
                  <c:v>159.531768135823</c:v>
                </c:pt>
                <c:pt idx="2505">
                  <c:v>159.595478905845</c:v>
                </c:pt>
                <c:pt idx="2506">
                  <c:v>159.65918967586799</c:v>
                </c:pt>
                <c:pt idx="2507">
                  <c:v>159.72290044588999</c:v>
                </c:pt>
                <c:pt idx="2508">
                  <c:v>159.78661121591199</c:v>
                </c:pt>
                <c:pt idx="2509">
                  <c:v>159.85032198593501</c:v>
                </c:pt>
                <c:pt idx="2510">
                  <c:v>159.91403275595701</c:v>
                </c:pt>
                <c:pt idx="2511">
                  <c:v>159.97774352597901</c:v>
                </c:pt>
                <c:pt idx="2512">
                  <c:v>160.04145429600101</c:v>
                </c:pt>
                <c:pt idx="2513">
                  <c:v>160.105165066024</c:v>
                </c:pt>
                <c:pt idx="2514">
                  <c:v>160.168875836046</c:v>
                </c:pt>
                <c:pt idx="2515">
                  <c:v>160.232586606068</c:v>
                </c:pt>
                <c:pt idx="2516">
                  <c:v>160.29629737609099</c:v>
                </c:pt>
                <c:pt idx="2517">
                  <c:v>160.36000814611299</c:v>
                </c:pt>
                <c:pt idx="2518">
                  <c:v>160.42371891613499</c:v>
                </c:pt>
                <c:pt idx="2519">
                  <c:v>160.48742968615699</c:v>
                </c:pt>
                <c:pt idx="2520">
                  <c:v>160.55114045618001</c:v>
                </c:pt>
                <c:pt idx="2521">
                  <c:v>160.61485122620201</c:v>
                </c:pt>
                <c:pt idx="2522">
                  <c:v>160.678561996224</c:v>
                </c:pt>
                <c:pt idx="2523">
                  <c:v>160.742272766247</c:v>
                </c:pt>
                <c:pt idx="2524">
                  <c:v>160.805983536269</c:v>
                </c:pt>
                <c:pt idx="2525">
                  <c:v>160.869694306291</c:v>
                </c:pt>
                <c:pt idx="2526">
                  <c:v>160.93340507631299</c:v>
                </c:pt>
                <c:pt idx="2527">
                  <c:v>160.99711584633599</c:v>
                </c:pt>
                <c:pt idx="2528">
                  <c:v>161.06082661635801</c:v>
                </c:pt>
                <c:pt idx="2529">
                  <c:v>161.12453738638001</c:v>
                </c:pt>
                <c:pt idx="2530">
                  <c:v>161.18824815640301</c:v>
                </c:pt>
                <c:pt idx="2531">
                  <c:v>161.251958926425</c:v>
                </c:pt>
                <c:pt idx="2532">
                  <c:v>161.315669696447</c:v>
                </c:pt>
                <c:pt idx="2533">
                  <c:v>161.379380466469</c:v>
                </c:pt>
                <c:pt idx="2534">
                  <c:v>161.44309123649199</c:v>
                </c:pt>
                <c:pt idx="2535">
                  <c:v>161.50680200651399</c:v>
                </c:pt>
                <c:pt idx="2536">
                  <c:v>161.57051277653599</c:v>
                </c:pt>
                <c:pt idx="2537">
                  <c:v>161.63422354655901</c:v>
                </c:pt>
                <c:pt idx="2538">
                  <c:v>161.69793431658101</c:v>
                </c:pt>
                <c:pt idx="2539">
                  <c:v>161.76164508660301</c:v>
                </c:pt>
                <c:pt idx="2540">
                  <c:v>161.82535585662501</c:v>
                </c:pt>
                <c:pt idx="2541">
                  <c:v>161.889066626648</c:v>
                </c:pt>
                <c:pt idx="2542">
                  <c:v>161.95277739667</c:v>
                </c:pt>
                <c:pt idx="2543">
                  <c:v>162.016488166692</c:v>
                </c:pt>
                <c:pt idx="2544">
                  <c:v>162.080198936714</c:v>
                </c:pt>
                <c:pt idx="2545">
                  <c:v>162.14390970673699</c:v>
                </c:pt>
                <c:pt idx="2546">
                  <c:v>162.20762047675899</c:v>
                </c:pt>
                <c:pt idx="2547">
                  <c:v>162.27133124678099</c:v>
                </c:pt>
                <c:pt idx="2548">
                  <c:v>162.33504201680401</c:v>
                </c:pt>
                <c:pt idx="2549">
                  <c:v>162.39875278682601</c:v>
                </c:pt>
                <c:pt idx="2550">
                  <c:v>162.46246355684801</c:v>
                </c:pt>
                <c:pt idx="2551">
                  <c:v>162.52617432687001</c:v>
                </c:pt>
                <c:pt idx="2552">
                  <c:v>162.589885096893</c:v>
                </c:pt>
                <c:pt idx="2553">
                  <c:v>162.653595866915</c:v>
                </c:pt>
                <c:pt idx="2554">
                  <c:v>162.717306636937</c:v>
                </c:pt>
                <c:pt idx="2555">
                  <c:v>162.78101740695999</c:v>
                </c:pt>
                <c:pt idx="2556">
                  <c:v>162.84472817698199</c:v>
                </c:pt>
                <c:pt idx="2557">
                  <c:v>162.90843894700399</c:v>
                </c:pt>
                <c:pt idx="2558">
                  <c:v>162.97214971702601</c:v>
                </c:pt>
                <c:pt idx="2559">
                  <c:v>163.03586048704901</c:v>
                </c:pt>
                <c:pt idx="2560">
                  <c:v>163.09957125707101</c:v>
                </c:pt>
                <c:pt idx="2561">
                  <c:v>163.163282027093</c:v>
                </c:pt>
                <c:pt idx="2562">
                  <c:v>163.226992797116</c:v>
                </c:pt>
                <c:pt idx="2563">
                  <c:v>163.290703567138</c:v>
                </c:pt>
                <c:pt idx="2564">
                  <c:v>163.35441433715999</c:v>
                </c:pt>
                <c:pt idx="2565">
                  <c:v>163.41812510718199</c:v>
                </c:pt>
                <c:pt idx="2566">
                  <c:v>163.48183587720499</c:v>
                </c:pt>
                <c:pt idx="2567">
                  <c:v>163.54554664722701</c:v>
                </c:pt>
                <c:pt idx="2568">
                  <c:v>163.60925741724901</c:v>
                </c:pt>
                <c:pt idx="2569">
                  <c:v>163.67296818727201</c:v>
                </c:pt>
                <c:pt idx="2570">
                  <c:v>163.736678957294</c:v>
                </c:pt>
                <c:pt idx="2571">
                  <c:v>163.800389727316</c:v>
                </c:pt>
                <c:pt idx="2572">
                  <c:v>163.864100497338</c:v>
                </c:pt>
                <c:pt idx="2573">
                  <c:v>163.92781126736099</c:v>
                </c:pt>
                <c:pt idx="2574">
                  <c:v>163.99152203738299</c:v>
                </c:pt>
                <c:pt idx="2575">
                  <c:v>164.05523280740499</c:v>
                </c:pt>
                <c:pt idx="2576">
                  <c:v>164.11894357742801</c:v>
                </c:pt>
                <c:pt idx="2577">
                  <c:v>164.18265434745001</c:v>
                </c:pt>
                <c:pt idx="2578">
                  <c:v>164.24636511747201</c:v>
                </c:pt>
                <c:pt idx="2579">
                  <c:v>164.31007588749401</c:v>
                </c:pt>
                <c:pt idx="2580">
                  <c:v>164.373786657517</c:v>
                </c:pt>
                <c:pt idx="2581">
                  <c:v>164.437497427539</c:v>
                </c:pt>
                <c:pt idx="2582">
                  <c:v>164.501208197561</c:v>
                </c:pt>
                <c:pt idx="2583">
                  <c:v>164.56491896758399</c:v>
                </c:pt>
                <c:pt idx="2584">
                  <c:v>164.62862973760599</c:v>
                </c:pt>
                <c:pt idx="2585">
                  <c:v>164.69234050762799</c:v>
                </c:pt>
                <c:pt idx="2586">
                  <c:v>164.75605127764999</c:v>
                </c:pt>
                <c:pt idx="2587">
                  <c:v>164.81976204767301</c:v>
                </c:pt>
                <c:pt idx="2588">
                  <c:v>164.88347281769501</c:v>
                </c:pt>
                <c:pt idx="2589">
                  <c:v>164.94718358771701</c:v>
                </c:pt>
                <c:pt idx="2590">
                  <c:v>165.01089435774</c:v>
                </c:pt>
                <c:pt idx="2591">
                  <c:v>165.074605127762</c:v>
                </c:pt>
                <c:pt idx="2592">
                  <c:v>165.138315897784</c:v>
                </c:pt>
                <c:pt idx="2593">
                  <c:v>165.202026667806</c:v>
                </c:pt>
                <c:pt idx="2594">
                  <c:v>165.26573743782899</c:v>
                </c:pt>
                <c:pt idx="2595">
                  <c:v>165.32944820785099</c:v>
                </c:pt>
                <c:pt idx="2596">
                  <c:v>165.39315897787299</c:v>
                </c:pt>
                <c:pt idx="2597">
                  <c:v>165.45686974789501</c:v>
                </c:pt>
                <c:pt idx="2598">
                  <c:v>165.52058051791801</c:v>
                </c:pt>
                <c:pt idx="2599">
                  <c:v>165.58429128794</c:v>
                </c:pt>
                <c:pt idx="2600">
                  <c:v>165.648002057962</c:v>
                </c:pt>
                <c:pt idx="2601">
                  <c:v>165.711712827985</c:v>
                </c:pt>
                <c:pt idx="2602">
                  <c:v>165.775423598007</c:v>
                </c:pt>
                <c:pt idx="2603">
                  <c:v>165.83913436802899</c:v>
                </c:pt>
                <c:pt idx="2604">
                  <c:v>165.90284513805099</c:v>
                </c:pt>
                <c:pt idx="2605">
                  <c:v>165.96655590807401</c:v>
                </c:pt>
                <c:pt idx="2606">
                  <c:v>166.03026667809601</c:v>
                </c:pt>
                <c:pt idx="2607">
                  <c:v>166.09397744811801</c:v>
                </c:pt>
                <c:pt idx="2608">
                  <c:v>166.157688218141</c:v>
                </c:pt>
                <c:pt idx="2609">
                  <c:v>166.221398988163</c:v>
                </c:pt>
                <c:pt idx="2610">
                  <c:v>166.285109758185</c:v>
                </c:pt>
                <c:pt idx="2611">
                  <c:v>166.348820528207</c:v>
                </c:pt>
                <c:pt idx="2612">
                  <c:v>166.41253129822999</c:v>
                </c:pt>
                <c:pt idx="2613">
                  <c:v>166.47624206825199</c:v>
                </c:pt>
                <c:pt idx="2614">
                  <c:v>166.53995283827399</c:v>
                </c:pt>
                <c:pt idx="2615">
                  <c:v>166.60366360829701</c:v>
                </c:pt>
                <c:pt idx="2616">
                  <c:v>166.66737437831901</c:v>
                </c:pt>
                <c:pt idx="2617">
                  <c:v>166.73108514834101</c:v>
                </c:pt>
                <c:pt idx="2618">
                  <c:v>166.79479591836301</c:v>
                </c:pt>
                <c:pt idx="2619">
                  <c:v>166.858506688386</c:v>
                </c:pt>
                <c:pt idx="2620">
                  <c:v>166.922217458408</c:v>
                </c:pt>
                <c:pt idx="2621">
                  <c:v>166.98592822843</c:v>
                </c:pt>
                <c:pt idx="2622">
                  <c:v>167.04963899845299</c:v>
                </c:pt>
                <c:pt idx="2623">
                  <c:v>167.11334976847499</c:v>
                </c:pt>
                <c:pt idx="2624">
                  <c:v>167.17706053849699</c:v>
                </c:pt>
                <c:pt idx="2625">
                  <c:v>167.24077130851899</c:v>
                </c:pt>
                <c:pt idx="2626">
                  <c:v>167.30448207854201</c:v>
                </c:pt>
                <c:pt idx="2627">
                  <c:v>167.36819284856401</c:v>
                </c:pt>
                <c:pt idx="2628">
                  <c:v>167.43190361858601</c:v>
                </c:pt>
                <c:pt idx="2629">
                  <c:v>167.495614388609</c:v>
                </c:pt>
                <c:pt idx="2630">
                  <c:v>167.559325158631</c:v>
                </c:pt>
                <c:pt idx="2631">
                  <c:v>167.623035928653</c:v>
                </c:pt>
                <c:pt idx="2632">
                  <c:v>167.68674669867499</c:v>
                </c:pt>
                <c:pt idx="2633">
                  <c:v>167.75045746869799</c:v>
                </c:pt>
                <c:pt idx="2634">
                  <c:v>167.81416823871999</c:v>
                </c:pt>
                <c:pt idx="2635">
                  <c:v>167.87787900874201</c:v>
                </c:pt>
                <c:pt idx="2636">
                  <c:v>167.94158977876501</c:v>
                </c:pt>
                <c:pt idx="2637">
                  <c:v>168.00530054878701</c:v>
                </c:pt>
                <c:pt idx="2638">
                  <c:v>168.069011318809</c:v>
                </c:pt>
                <c:pt idx="2639">
                  <c:v>168.132722088831</c:v>
                </c:pt>
                <c:pt idx="2640">
                  <c:v>168.196432858854</c:v>
                </c:pt>
                <c:pt idx="2641">
                  <c:v>168.26014362887599</c:v>
                </c:pt>
                <c:pt idx="2642">
                  <c:v>168.32385439889799</c:v>
                </c:pt>
                <c:pt idx="2643">
                  <c:v>168.38756516891999</c:v>
                </c:pt>
                <c:pt idx="2644">
                  <c:v>168.45127593894301</c:v>
                </c:pt>
                <c:pt idx="2645">
                  <c:v>168.51498670896501</c:v>
                </c:pt>
                <c:pt idx="2646">
                  <c:v>168.57869747898701</c:v>
                </c:pt>
                <c:pt idx="2647">
                  <c:v>168.64240824901</c:v>
                </c:pt>
                <c:pt idx="2648">
                  <c:v>168.706119019032</c:v>
                </c:pt>
                <c:pt idx="2649">
                  <c:v>168.769829789054</c:v>
                </c:pt>
                <c:pt idx="2650">
                  <c:v>168.833540559076</c:v>
                </c:pt>
                <c:pt idx="2651">
                  <c:v>168.89725132909899</c:v>
                </c:pt>
                <c:pt idx="2652">
                  <c:v>168.96096209912099</c:v>
                </c:pt>
                <c:pt idx="2653">
                  <c:v>169.02467286914299</c:v>
                </c:pt>
                <c:pt idx="2654">
                  <c:v>169.08838363916601</c:v>
                </c:pt>
                <c:pt idx="2655">
                  <c:v>169.15209440918801</c:v>
                </c:pt>
                <c:pt idx="2656">
                  <c:v>169.21580517921001</c:v>
                </c:pt>
                <c:pt idx="2657">
                  <c:v>169.27951594923201</c:v>
                </c:pt>
                <c:pt idx="2658">
                  <c:v>169.343226719255</c:v>
                </c:pt>
                <c:pt idx="2659">
                  <c:v>169.406937489277</c:v>
                </c:pt>
                <c:pt idx="2660">
                  <c:v>169.470648259299</c:v>
                </c:pt>
                <c:pt idx="2661">
                  <c:v>169.53435902932199</c:v>
                </c:pt>
                <c:pt idx="2662">
                  <c:v>169.59806979934399</c:v>
                </c:pt>
                <c:pt idx="2663">
                  <c:v>169.66178056936599</c:v>
                </c:pt>
                <c:pt idx="2664">
                  <c:v>169.72549133938799</c:v>
                </c:pt>
                <c:pt idx="2665">
                  <c:v>169.78920210941101</c:v>
                </c:pt>
                <c:pt idx="2666">
                  <c:v>169.85291287943301</c:v>
                </c:pt>
                <c:pt idx="2667">
                  <c:v>169.916623649455</c:v>
                </c:pt>
                <c:pt idx="2668">
                  <c:v>169.980334419478</c:v>
                </c:pt>
                <c:pt idx="2669">
                  <c:v>170.0440451895</c:v>
                </c:pt>
                <c:pt idx="2670">
                  <c:v>170.107755959522</c:v>
                </c:pt>
                <c:pt idx="2671">
                  <c:v>170.17146672954399</c:v>
                </c:pt>
                <c:pt idx="2672">
                  <c:v>170.23517749956699</c:v>
                </c:pt>
                <c:pt idx="2673">
                  <c:v>170.29888826958901</c:v>
                </c:pt>
                <c:pt idx="2674">
                  <c:v>170.36259903961101</c:v>
                </c:pt>
                <c:pt idx="2675">
                  <c:v>170.42630980963401</c:v>
                </c:pt>
                <c:pt idx="2676">
                  <c:v>170.490020579656</c:v>
                </c:pt>
                <c:pt idx="2677">
                  <c:v>170.553731349678</c:v>
                </c:pt>
                <c:pt idx="2678">
                  <c:v>170.6174421197</c:v>
                </c:pt>
                <c:pt idx="2679">
                  <c:v>170.68115288972299</c:v>
                </c:pt>
                <c:pt idx="2680">
                  <c:v>170.74486365974499</c:v>
                </c:pt>
                <c:pt idx="2681">
                  <c:v>170.80857442976699</c:v>
                </c:pt>
                <c:pt idx="2682">
                  <c:v>170.87228519979001</c:v>
                </c:pt>
                <c:pt idx="2683">
                  <c:v>170.93599596981201</c:v>
                </c:pt>
                <c:pt idx="2684">
                  <c:v>170.99970673983401</c:v>
                </c:pt>
                <c:pt idx="2685">
                  <c:v>171.06341750985601</c:v>
                </c:pt>
                <c:pt idx="2686">
                  <c:v>171.127128279879</c:v>
                </c:pt>
                <c:pt idx="2687">
                  <c:v>171.190839049901</c:v>
                </c:pt>
                <c:pt idx="2688">
                  <c:v>171.254549819923</c:v>
                </c:pt>
                <c:pt idx="2689">
                  <c:v>171.318260589945</c:v>
                </c:pt>
                <c:pt idx="2690">
                  <c:v>171.38197135996799</c:v>
                </c:pt>
                <c:pt idx="2691">
                  <c:v>171.44568212998999</c:v>
                </c:pt>
                <c:pt idx="2692">
                  <c:v>171.50939290001199</c:v>
                </c:pt>
                <c:pt idx="2693">
                  <c:v>171.57310367003501</c:v>
                </c:pt>
                <c:pt idx="2694">
                  <c:v>171.63681444005701</c:v>
                </c:pt>
                <c:pt idx="2695">
                  <c:v>171.70052521007901</c:v>
                </c:pt>
                <c:pt idx="2696">
                  <c:v>171.76423598010101</c:v>
                </c:pt>
                <c:pt idx="2697">
                  <c:v>171.827946750124</c:v>
                </c:pt>
                <c:pt idx="2698">
                  <c:v>171.891657520146</c:v>
                </c:pt>
                <c:pt idx="2699">
                  <c:v>171.955368290168</c:v>
                </c:pt>
                <c:pt idx="2700">
                  <c:v>172.01907906019099</c:v>
                </c:pt>
                <c:pt idx="2701">
                  <c:v>172.08278983021299</c:v>
                </c:pt>
                <c:pt idx="2702">
                  <c:v>172.14650060023499</c:v>
                </c:pt>
                <c:pt idx="2703">
                  <c:v>172.21021137025701</c:v>
                </c:pt>
                <c:pt idx="2704">
                  <c:v>172.27392214028001</c:v>
                </c:pt>
                <c:pt idx="2705">
                  <c:v>172.33763291030201</c:v>
                </c:pt>
                <c:pt idx="2706">
                  <c:v>172.401343680324</c:v>
                </c:pt>
                <c:pt idx="2707">
                  <c:v>172.465054450347</c:v>
                </c:pt>
                <c:pt idx="2708">
                  <c:v>172.528765220369</c:v>
                </c:pt>
                <c:pt idx="2709">
                  <c:v>172.59247599039099</c:v>
                </c:pt>
                <c:pt idx="2710">
                  <c:v>172.65618676041299</c:v>
                </c:pt>
                <c:pt idx="2711">
                  <c:v>172.71989753043599</c:v>
                </c:pt>
                <c:pt idx="2712">
                  <c:v>172.78360830045801</c:v>
                </c:pt>
                <c:pt idx="2713">
                  <c:v>172.84731907048001</c:v>
                </c:pt>
                <c:pt idx="2714">
                  <c:v>172.91102984050301</c:v>
                </c:pt>
                <c:pt idx="2715">
                  <c:v>172.974740610525</c:v>
                </c:pt>
                <c:pt idx="2716">
                  <c:v>173.038451380547</c:v>
                </c:pt>
                <c:pt idx="2717">
                  <c:v>173.102162150569</c:v>
                </c:pt>
                <c:pt idx="2718">
                  <c:v>173.16587292059199</c:v>
                </c:pt>
                <c:pt idx="2719">
                  <c:v>173.22958369061399</c:v>
                </c:pt>
                <c:pt idx="2720">
                  <c:v>173.29329446063599</c:v>
                </c:pt>
                <c:pt idx="2721">
                  <c:v>173.35700523065901</c:v>
                </c:pt>
                <c:pt idx="2722">
                  <c:v>173.42071600068101</c:v>
                </c:pt>
                <c:pt idx="2723">
                  <c:v>173.48442677070301</c:v>
                </c:pt>
                <c:pt idx="2724">
                  <c:v>173.54813754072501</c:v>
                </c:pt>
                <c:pt idx="2725">
                  <c:v>173.611848310748</c:v>
                </c:pt>
                <c:pt idx="2726">
                  <c:v>173.67555908077</c:v>
                </c:pt>
                <c:pt idx="2727">
                  <c:v>173.739269850792</c:v>
                </c:pt>
                <c:pt idx="2728">
                  <c:v>173.80298062081499</c:v>
                </c:pt>
                <c:pt idx="2729">
                  <c:v>173.86669139083699</c:v>
                </c:pt>
                <c:pt idx="2730">
                  <c:v>173.93040216085899</c:v>
                </c:pt>
                <c:pt idx="2731">
                  <c:v>173.99411293088099</c:v>
                </c:pt>
                <c:pt idx="2732">
                  <c:v>174.05782370090401</c:v>
                </c:pt>
                <c:pt idx="2733">
                  <c:v>174.12153447092601</c:v>
                </c:pt>
                <c:pt idx="2734">
                  <c:v>174.18524524094801</c:v>
                </c:pt>
                <c:pt idx="2735">
                  <c:v>174.248956010971</c:v>
                </c:pt>
                <c:pt idx="2736">
                  <c:v>174.312666780993</c:v>
                </c:pt>
                <c:pt idx="2737">
                  <c:v>174.376377551015</c:v>
                </c:pt>
                <c:pt idx="2738">
                  <c:v>174.440088321037</c:v>
                </c:pt>
                <c:pt idx="2739">
                  <c:v>174.50379909105999</c:v>
                </c:pt>
                <c:pt idx="2740">
                  <c:v>174.56750986108199</c:v>
                </c:pt>
                <c:pt idx="2741">
                  <c:v>174.63122063110399</c:v>
                </c:pt>
                <c:pt idx="2742">
                  <c:v>174.69493140112601</c:v>
                </c:pt>
                <c:pt idx="2743">
                  <c:v>174.75864217114901</c:v>
                </c:pt>
                <c:pt idx="2744">
                  <c:v>174.822352941171</c:v>
                </c:pt>
                <c:pt idx="2745">
                  <c:v>174.886063711193</c:v>
                </c:pt>
                <c:pt idx="2746">
                  <c:v>174.949774481216</c:v>
                </c:pt>
                <c:pt idx="2747">
                  <c:v>175.013485251238</c:v>
                </c:pt>
                <c:pt idx="2748">
                  <c:v>175.07719602125999</c:v>
                </c:pt>
                <c:pt idx="2749">
                  <c:v>175.14090679128199</c:v>
                </c:pt>
                <c:pt idx="2750">
                  <c:v>175.20461756130501</c:v>
                </c:pt>
                <c:pt idx="2751">
                  <c:v>175.26832833132701</c:v>
                </c:pt>
                <c:pt idx="2752">
                  <c:v>175.33203910134901</c:v>
                </c:pt>
                <c:pt idx="2753">
                  <c:v>175.395749871372</c:v>
                </c:pt>
                <c:pt idx="2754">
                  <c:v>175.459460641394</c:v>
                </c:pt>
                <c:pt idx="2755">
                  <c:v>175.523171411416</c:v>
                </c:pt>
                <c:pt idx="2756">
                  <c:v>175.586882181438</c:v>
                </c:pt>
                <c:pt idx="2757">
                  <c:v>175.65059295146099</c:v>
                </c:pt>
                <c:pt idx="2758">
                  <c:v>175.71430372148299</c:v>
                </c:pt>
                <c:pt idx="2759">
                  <c:v>175.77801449150499</c:v>
                </c:pt>
                <c:pt idx="2760">
                  <c:v>175.84172526152801</c:v>
                </c:pt>
                <c:pt idx="2761">
                  <c:v>175.90543603155001</c:v>
                </c:pt>
                <c:pt idx="2762">
                  <c:v>175.96914680157201</c:v>
                </c:pt>
                <c:pt idx="2763">
                  <c:v>176.03285757159401</c:v>
                </c:pt>
                <c:pt idx="2764">
                  <c:v>176.096568341617</c:v>
                </c:pt>
                <c:pt idx="2765">
                  <c:v>176.160279111639</c:v>
                </c:pt>
                <c:pt idx="2766">
                  <c:v>176.223989881661</c:v>
                </c:pt>
                <c:pt idx="2767">
                  <c:v>176.28770065168399</c:v>
                </c:pt>
                <c:pt idx="2768">
                  <c:v>176.35141142170599</c:v>
                </c:pt>
                <c:pt idx="2769">
                  <c:v>176.41512219172799</c:v>
                </c:pt>
                <c:pt idx="2770">
                  <c:v>176.47883296174999</c:v>
                </c:pt>
                <c:pt idx="2771">
                  <c:v>176.54254373177301</c:v>
                </c:pt>
                <c:pt idx="2772">
                  <c:v>176.60625450179501</c:v>
                </c:pt>
                <c:pt idx="2773">
                  <c:v>176.66996527181701</c:v>
                </c:pt>
                <c:pt idx="2774">
                  <c:v>176.73367604184</c:v>
                </c:pt>
                <c:pt idx="2775">
                  <c:v>176.797386811862</c:v>
                </c:pt>
                <c:pt idx="2776">
                  <c:v>176.861097581884</c:v>
                </c:pt>
                <c:pt idx="2777">
                  <c:v>176.92480835190599</c:v>
                </c:pt>
                <c:pt idx="2778">
                  <c:v>176.98851912192899</c:v>
                </c:pt>
                <c:pt idx="2779">
                  <c:v>177.05222989195099</c:v>
                </c:pt>
                <c:pt idx="2780">
                  <c:v>177.11594066197301</c:v>
                </c:pt>
                <c:pt idx="2781">
                  <c:v>177.17965143199601</c:v>
                </c:pt>
                <c:pt idx="2782">
                  <c:v>177.24336220201801</c:v>
                </c:pt>
                <c:pt idx="2783">
                  <c:v>177.30707297204</c:v>
                </c:pt>
                <c:pt idx="2784">
                  <c:v>177.370783742062</c:v>
                </c:pt>
                <c:pt idx="2785">
                  <c:v>177.434494512085</c:v>
                </c:pt>
                <c:pt idx="2786">
                  <c:v>177.49820528210699</c:v>
                </c:pt>
                <c:pt idx="2787">
                  <c:v>177.56191605212899</c:v>
                </c:pt>
                <c:pt idx="2788">
                  <c:v>177.62562682215099</c:v>
                </c:pt>
                <c:pt idx="2789">
                  <c:v>177.68933759217401</c:v>
                </c:pt>
                <c:pt idx="2790">
                  <c:v>177.75304836219601</c:v>
                </c:pt>
                <c:pt idx="2791">
                  <c:v>177.81675913221801</c:v>
                </c:pt>
                <c:pt idx="2792">
                  <c:v>177.880469902241</c:v>
                </c:pt>
                <c:pt idx="2793">
                  <c:v>177.944180672263</c:v>
                </c:pt>
                <c:pt idx="2794">
                  <c:v>178.007891442285</c:v>
                </c:pt>
                <c:pt idx="2795">
                  <c:v>178.071602212307</c:v>
                </c:pt>
                <c:pt idx="2796">
                  <c:v>178.13531298232999</c:v>
                </c:pt>
                <c:pt idx="2797">
                  <c:v>178.19902375235199</c:v>
                </c:pt>
                <c:pt idx="2798">
                  <c:v>178.26273452237399</c:v>
                </c:pt>
                <c:pt idx="2799">
                  <c:v>178.32644529239701</c:v>
                </c:pt>
                <c:pt idx="2800">
                  <c:v>178.39015606241901</c:v>
                </c:pt>
                <c:pt idx="2801">
                  <c:v>178.45386683244101</c:v>
                </c:pt>
                <c:pt idx="2802">
                  <c:v>178.51757760246301</c:v>
                </c:pt>
                <c:pt idx="2803">
                  <c:v>178.581288372486</c:v>
                </c:pt>
                <c:pt idx="2804">
                  <c:v>178.644999142508</c:v>
                </c:pt>
                <c:pt idx="2805">
                  <c:v>178.70870991253</c:v>
                </c:pt>
                <c:pt idx="2806">
                  <c:v>178.77242068255299</c:v>
                </c:pt>
                <c:pt idx="2807">
                  <c:v>178.83613145257499</c:v>
                </c:pt>
                <c:pt idx="2808">
                  <c:v>178.89984222259699</c:v>
                </c:pt>
                <c:pt idx="2809">
                  <c:v>178.96355299261899</c:v>
                </c:pt>
                <c:pt idx="2810">
                  <c:v>179.02726376264201</c:v>
                </c:pt>
                <c:pt idx="2811">
                  <c:v>179.09097453266401</c:v>
                </c:pt>
                <c:pt idx="2812">
                  <c:v>179.154685302686</c:v>
                </c:pt>
                <c:pt idx="2813">
                  <c:v>179.218396072709</c:v>
                </c:pt>
                <c:pt idx="2814">
                  <c:v>179.282106842731</c:v>
                </c:pt>
                <c:pt idx="2815">
                  <c:v>179.345817612753</c:v>
                </c:pt>
                <c:pt idx="2816">
                  <c:v>179.40952838277499</c:v>
                </c:pt>
                <c:pt idx="2817">
                  <c:v>179.47323915279799</c:v>
                </c:pt>
                <c:pt idx="2818">
                  <c:v>179.53694992282001</c:v>
                </c:pt>
                <c:pt idx="2819">
                  <c:v>179.60066069284201</c:v>
                </c:pt>
                <c:pt idx="2820">
                  <c:v>179.66437146286501</c:v>
                </c:pt>
                <c:pt idx="2821">
                  <c:v>179.728082232887</c:v>
                </c:pt>
                <c:pt idx="2822">
                  <c:v>179.791793002909</c:v>
                </c:pt>
                <c:pt idx="2823">
                  <c:v>179.855503772931</c:v>
                </c:pt>
                <c:pt idx="2824">
                  <c:v>179.91921454295399</c:v>
                </c:pt>
                <c:pt idx="2825">
                  <c:v>179.98292531297599</c:v>
                </c:pt>
                <c:pt idx="2826">
                  <c:v>180.04663608299799</c:v>
                </c:pt>
                <c:pt idx="2827">
                  <c:v>180.11034685302101</c:v>
                </c:pt>
                <c:pt idx="2828">
                  <c:v>180.17405762304301</c:v>
                </c:pt>
                <c:pt idx="2829">
                  <c:v>180.23776839306501</c:v>
                </c:pt>
                <c:pt idx="2830">
                  <c:v>180.30147916308701</c:v>
                </c:pt>
                <c:pt idx="2831">
                  <c:v>180.36518993311</c:v>
                </c:pt>
                <c:pt idx="2832">
                  <c:v>180.428900703132</c:v>
                </c:pt>
                <c:pt idx="2833">
                  <c:v>180.492611473154</c:v>
                </c:pt>
                <c:pt idx="2834">
                  <c:v>180.556322243176</c:v>
                </c:pt>
                <c:pt idx="2835">
                  <c:v>180.62003301319899</c:v>
                </c:pt>
                <c:pt idx="2836">
                  <c:v>180.68374378322099</c:v>
                </c:pt>
                <c:pt idx="2837">
                  <c:v>180.74745455324299</c:v>
                </c:pt>
                <c:pt idx="2838">
                  <c:v>180.81116532326601</c:v>
                </c:pt>
                <c:pt idx="2839">
                  <c:v>180.87487609328801</c:v>
                </c:pt>
                <c:pt idx="2840">
                  <c:v>180.93858686331001</c:v>
                </c:pt>
                <c:pt idx="2841">
                  <c:v>181.00229763333201</c:v>
                </c:pt>
                <c:pt idx="2842">
                  <c:v>181.066008403355</c:v>
                </c:pt>
                <c:pt idx="2843">
                  <c:v>181.129719173377</c:v>
                </c:pt>
                <c:pt idx="2844">
                  <c:v>181.193429943399</c:v>
                </c:pt>
                <c:pt idx="2845">
                  <c:v>181.25714071342199</c:v>
                </c:pt>
                <c:pt idx="2846">
                  <c:v>181.32085148344399</c:v>
                </c:pt>
                <c:pt idx="2847">
                  <c:v>181.38456225346599</c:v>
                </c:pt>
                <c:pt idx="2848">
                  <c:v>181.44827302348801</c:v>
                </c:pt>
                <c:pt idx="2849">
                  <c:v>181.51198379351101</c:v>
                </c:pt>
                <c:pt idx="2850">
                  <c:v>181.57569456353301</c:v>
                </c:pt>
                <c:pt idx="2851">
                  <c:v>181.639405333555</c:v>
                </c:pt>
                <c:pt idx="2852">
                  <c:v>181.703116103578</c:v>
                </c:pt>
                <c:pt idx="2853">
                  <c:v>181.7668268736</c:v>
                </c:pt>
                <c:pt idx="2854">
                  <c:v>181.83053764362199</c:v>
                </c:pt>
                <c:pt idx="2855">
                  <c:v>181.89424841364399</c:v>
                </c:pt>
                <c:pt idx="2856">
                  <c:v>181.95795918366699</c:v>
                </c:pt>
                <c:pt idx="2857">
                  <c:v>182.02166995368901</c:v>
                </c:pt>
                <c:pt idx="2858">
                  <c:v>182.08538072371101</c:v>
                </c:pt>
                <c:pt idx="2859">
                  <c:v>182.14909149373401</c:v>
                </c:pt>
                <c:pt idx="2860">
                  <c:v>182.212802263756</c:v>
                </c:pt>
                <c:pt idx="2861">
                  <c:v>182.276513033778</c:v>
                </c:pt>
                <c:pt idx="2862">
                  <c:v>182.3402238038</c:v>
                </c:pt>
                <c:pt idx="2863">
                  <c:v>182.40393457382299</c:v>
                </c:pt>
                <c:pt idx="2864">
                  <c:v>182.46764534384499</c:v>
                </c:pt>
                <c:pt idx="2865">
                  <c:v>182.53135611386699</c:v>
                </c:pt>
                <c:pt idx="2866">
                  <c:v>182.59506688389001</c:v>
                </c:pt>
                <c:pt idx="2867">
                  <c:v>182.65877765391201</c:v>
                </c:pt>
                <c:pt idx="2868">
                  <c:v>182.72248842393401</c:v>
                </c:pt>
                <c:pt idx="2869">
                  <c:v>182.78619919395601</c:v>
                </c:pt>
                <c:pt idx="2870">
                  <c:v>182.849909963979</c:v>
                </c:pt>
                <c:pt idx="2871">
                  <c:v>182.913620734001</c:v>
                </c:pt>
                <c:pt idx="2872">
                  <c:v>182.977331504023</c:v>
                </c:pt>
                <c:pt idx="2873">
                  <c:v>183.04104227404599</c:v>
                </c:pt>
                <c:pt idx="2874">
                  <c:v>183.10475304406799</c:v>
                </c:pt>
                <c:pt idx="2875">
                  <c:v>183.16846381408999</c:v>
                </c:pt>
                <c:pt idx="2876">
                  <c:v>183.23217458411199</c:v>
                </c:pt>
                <c:pt idx="2877">
                  <c:v>183.29588535413501</c:v>
                </c:pt>
                <c:pt idx="2878">
                  <c:v>183.35959612415701</c:v>
                </c:pt>
                <c:pt idx="2879">
                  <c:v>183.42330689417901</c:v>
                </c:pt>
                <c:pt idx="2880">
                  <c:v>183.487017664202</c:v>
                </c:pt>
                <c:pt idx="2881">
                  <c:v>183.550728434224</c:v>
                </c:pt>
                <c:pt idx="2882">
                  <c:v>183.614439204246</c:v>
                </c:pt>
                <c:pt idx="2883">
                  <c:v>183.678149974268</c:v>
                </c:pt>
                <c:pt idx="2884">
                  <c:v>183.74186074429099</c:v>
                </c:pt>
                <c:pt idx="2885">
                  <c:v>183.80557151431299</c:v>
                </c:pt>
                <c:pt idx="2886">
                  <c:v>183.86928228433499</c:v>
                </c:pt>
                <c:pt idx="2887">
                  <c:v>183.93299305435701</c:v>
                </c:pt>
                <c:pt idx="2888">
                  <c:v>183.99670382438001</c:v>
                </c:pt>
                <c:pt idx="2889">
                  <c:v>184.060414594402</c:v>
                </c:pt>
                <c:pt idx="2890">
                  <c:v>184.124125364424</c:v>
                </c:pt>
                <c:pt idx="2891">
                  <c:v>184.187836134447</c:v>
                </c:pt>
                <c:pt idx="2892">
                  <c:v>184.251546904469</c:v>
                </c:pt>
                <c:pt idx="2893">
                  <c:v>184.31525767449099</c:v>
                </c:pt>
                <c:pt idx="2894">
                  <c:v>184.37896844451299</c:v>
                </c:pt>
                <c:pt idx="2895">
                  <c:v>184.44267921453601</c:v>
                </c:pt>
                <c:pt idx="2896">
                  <c:v>184.50638998455801</c:v>
                </c:pt>
                <c:pt idx="2897">
                  <c:v>184.57010075458001</c:v>
                </c:pt>
                <c:pt idx="2898">
                  <c:v>184.633811524603</c:v>
                </c:pt>
                <c:pt idx="2899">
                  <c:v>184.697522294625</c:v>
                </c:pt>
                <c:pt idx="2900">
                  <c:v>184.761233064647</c:v>
                </c:pt>
                <c:pt idx="2901">
                  <c:v>184.824943834669</c:v>
                </c:pt>
                <c:pt idx="2902">
                  <c:v>184.88865460469199</c:v>
                </c:pt>
                <c:pt idx="2903">
                  <c:v>184.95236537471399</c:v>
                </c:pt>
                <c:pt idx="2904">
                  <c:v>185.01607614473599</c:v>
                </c:pt>
                <c:pt idx="2905">
                  <c:v>185.07978691475901</c:v>
                </c:pt>
                <c:pt idx="2906">
                  <c:v>185.14349768478101</c:v>
                </c:pt>
                <c:pt idx="2907">
                  <c:v>185.20720845480301</c:v>
                </c:pt>
                <c:pt idx="2908">
                  <c:v>185.27091922482501</c:v>
                </c:pt>
                <c:pt idx="2909">
                  <c:v>185.334629994848</c:v>
                </c:pt>
                <c:pt idx="2910">
                  <c:v>185.39834076487</c:v>
                </c:pt>
                <c:pt idx="2911">
                  <c:v>185.462051534892</c:v>
                </c:pt>
                <c:pt idx="2912">
                  <c:v>185.52576230491499</c:v>
                </c:pt>
                <c:pt idx="2913">
                  <c:v>185.58947307493699</c:v>
                </c:pt>
                <c:pt idx="2914">
                  <c:v>185.65318384495899</c:v>
                </c:pt>
                <c:pt idx="2915">
                  <c:v>185.71689461498099</c:v>
                </c:pt>
                <c:pt idx="2916">
                  <c:v>185.78060538500401</c:v>
                </c:pt>
                <c:pt idx="2917">
                  <c:v>185.84431615502601</c:v>
                </c:pt>
                <c:pt idx="2918">
                  <c:v>185.90802692504801</c:v>
                </c:pt>
                <c:pt idx="2919">
                  <c:v>185.971737695071</c:v>
                </c:pt>
                <c:pt idx="2920">
                  <c:v>186.035448465093</c:v>
                </c:pt>
                <c:pt idx="2921">
                  <c:v>186.099159235115</c:v>
                </c:pt>
                <c:pt idx="2922">
                  <c:v>186.16287000513699</c:v>
                </c:pt>
                <c:pt idx="2923">
                  <c:v>186.22658077515999</c:v>
                </c:pt>
                <c:pt idx="2924">
                  <c:v>186.29029154518199</c:v>
                </c:pt>
                <c:pt idx="2925">
                  <c:v>186.35400231520401</c:v>
                </c:pt>
                <c:pt idx="2926">
                  <c:v>186.41771308522701</c:v>
                </c:pt>
                <c:pt idx="2927">
                  <c:v>186.48142385524901</c:v>
                </c:pt>
                <c:pt idx="2928">
                  <c:v>186.545134625271</c:v>
                </c:pt>
                <c:pt idx="2929">
                  <c:v>186.608845395293</c:v>
                </c:pt>
                <c:pt idx="2930">
                  <c:v>186.672556165316</c:v>
                </c:pt>
                <c:pt idx="2931">
                  <c:v>186.73626693533799</c:v>
                </c:pt>
                <c:pt idx="2932">
                  <c:v>186.79997770535999</c:v>
                </c:pt>
                <c:pt idx="2933">
                  <c:v>186.86368847538199</c:v>
                </c:pt>
                <c:pt idx="2934">
                  <c:v>186.92739924540501</c:v>
                </c:pt>
                <c:pt idx="2935">
                  <c:v>186.99111001542701</c:v>
                </c:pt>
                <c:pt idx="2936">
                  <c:v>187.05482078544901</c:v>
                </c:pt>
                <c:pt idx="2937">
                  <c:v>187.118531555472</c:v>
                </c:pt>
                <c:pt idx="2938">
                  <c:v>187.182242325494</c:v>
                </c:pt>
                <c:pt idx="2939">
                  <c:v>187.245953095516</c:v>
                </c:pt>
                <c:pt idx="2940">
                  <c:v>187.309663865538</c:v>
                </c:pt>
                <c:pt idx="2941">
                  <c:v>187.37337463556099</c:v>
                </c:pt>
                <c:pt idx="2942">
                  <c:v>187.43708540558299</c:v>
                </c:pt>
                <c:pt idx="2943">
                  <c:v>187.50079617560499</c:v>
                </c:pt>
                <c:pt idx="2944">
                  <c:v>187.56450694562801</c:v>
                </c:pt>
                <c:pt idx="2945">
                  <c:v>187.62821771565001</c:v>
                </c:pt>
                <c:pt idx="2946">
                  <c:v>187.69192848567201</c:v>
                </c:pt>
                <c:pt idx="2947">
                  <c:v>187.75563925569401</c:v>
                </c:pt>
                <c:pt idx="2948">
                  <c:v>187.819350025717</c:v>
                </c:pt>
                <c:pt idx="2949">
                  <c:v>187.883060795739</c:v>
                </c:pt>
                <c:pt idx="2950">
                  <c:v>187.946771565761</c:v>
                </c:pt>
                <c:pt idx="2951">
                  <c:v>188.01048233578399</c:v>
                </c:pt>
                <c:pt idx="2952">
                  <c:v>188.07419310580599</c:v>
                </c:pt>
                <c:pt idx="2953">
                  <c:v>188.13790387582799</c:v>
                </c:pt>
                <c:pt idx="2954">
                  <c:v>188.20161464584999</c:v>
                </c:pt>
                <c:pt idx="2955">
                  <c:v>188.26532541587301</c:v>
                </c:pt>
                <c:pt idx="2956">
                  <c:v>188.32903618589501</c:v>
                </c:pt>
                <c:pt idx="2957">
                  <c:v>188.392746955917</c:v>
                </c:pt>
                <c:pt idx="2958">
                  <c:v>188.45645772594</c:v>
                </c:pt>
                <c:pt idx="2959">
                  <c:v>188.520168495962</c:v>
                </c:pt>
                <c:pt idx="2960">
                  <c:v>188.583879265984</c:v>
                </c:pt>
                <c:pt idx="2961">
                  <c:v>188.64759003600599</c:v>
                </c:pt>
                <c:pt idx="2962">
                  <c:v>188.71130080602899</c:v>
                </c:pt>
                <c:pt idx="2963">
                  <c:v>188.77501157605101</c:v>
                </c:pt>
                <c:pt idx="2964">
                  <c:v>188.83872234607301</c:v>
                </c:pt>
                <c:pt idx="2965">
                  <c:v>188.90243311609601</c:v>
                </c:pt>
                <c:pt idx="2966">
                  <c:v>188.966143886118</c:v>
                </c:pt>
                <c:pt idx="2967">
                  <c:v>189.02985465614</c:v>
                </c:pt>
                <c:pt idx="2968">
                  <c:v>189.093565426162</c:v>
                </c:pt>
                <c:pt idx="2969">
                  <c:v>189.15727619618499</c:v>
                </c:pt>
                <c:pt idx="2970">
                  <c:v>189.22098696620699</c:v>
                </c:pt>
                <c:pt idx="2971">
                  <c:v>189.28469773622899</c:v>
                </c:pt>
                <c:pt idx="2972">
                  <c:v>189.34840850625201</c:v>
                </c:pt>
                <c:pt idx="2973">
                  <c:v>189.41211927627401</c:v>
                </c:pt>
                <c:pt idx="2974">
                  <c:v>189.47583004629601</c:v>
                </c:pt>
                <c:pt idx="2975">
                  <c:v>189.53954081631801</c:v>
                </c:pt>
                <c:pt idx="2976">
                  <c:v>189.603251586341</c:v>
                </c:pt>
                <c:pt idx="2977">
                  <c:v>189.666962356363</c:v>
                </c:pt>
                <c:pt idx="2978">
                  <c:v>189.730673126385</c:v>
                </c:pt>
                <c:pt idx="2979">
                  <c:v>189.794383896407</c:v>
                </c:pt>
                <c:pt idx="2980">
                  <c:v>189.85809466642999</c:v>
                </c:pt>
                <c:pt idx="2981">
                  <c:v>189.92180543645199</c:v>
                </c:pt>
                <c:pt idx="2982">
                  <c:v>189.98551620647399</c:v>
                </c:pt>
                <c:pt idx="2983">
                  <c:v>190.04922697649701</c:v>
                </c:pt>
                <c:pt idx="2984">
                  <c:v>190.11293774651901</c:v>
                </c:pt>
                <c:pt idx="2985">
                  <c:v>190.17664851654101</c:v>
                </c:pt>
                <c:pt idx="2986">
                  <c:v>190.24035928656301</c:v>
                </c:pt>
                <c:pt idx="2987">
                  <c:v>190.304070056586</c:v>
                </c:pt>
                <c:pt idx="2988">
                  <c:v>190.367780826608</c:v>
                </c:pt>
                <c:pt idx="2989">
                  <c:v>190.43149159663</c:v>
                </c:pt>
                <c:pt idx="2990">
                  <c:v>190.49520236665299</c:v>
                </c:pt>
                <c:pt idx="2991">
                  <c:v>190.55891313667499</c:v>
                </c:pt>
                <c:pt idx="2992">
                  <c:v>190.62262390669699</c:v>
                </c:pt>
                <c:pt idx="2993">
                  <c:v>190.68633467671901</c:v>
                </c:pt>
                <c:pt idx="2994">
                  <c:v>190.75004544674201</c:v>
                </c:pt>
                <c:pt idx="2995">
                  <c:v>190.81375621676401</c:v>
                </c:pt>
                <c:pt idx="2996">
                  <c:v>190.877466986786</c:v>
                </c:pt>
                <c:pt idx="2997">
                  <c:v>190.941177756809</c:v>
                </c:pt>
                <c:pt idx="2998">
                  <c:v>191.004888526831</c:v>
                </c:pt>
                <c:pt idx="2999">
                  <c:v>191.06859929685299</c:v>
                </c:pt>
                <c:pt idx="3000">
                  <c:v>191.13231006687499</c:v>
                </c:pt>
                <c:pt idx="3001">
                  <c:v>191.19602083689799</c:v>
                </c:pt>
                <c:pt idx="3002">
                  <c:v>191.25973160692001</c:v>
                </c:pt>
                <c:pt idx="3003">
                  <c:v>191.32344237694201</c:v>
                </c:pt>
                <c:pt idx="3004">
                  <c:v>191.38715314696501</c:v>
                </c:pt>
                <c:pt idx="3005">
                  <c:v>191.450863916987</c:v>
                </c:pt>
                <c:pt idx="3006">
                  <c:v>191.514574687009</c:v>
                </c:pt>
                <c:pt idx="3007">
                  <c:v>191.578285457031</c:v>
                </c:pt>
                <c:pt idx="3008">
                  <c:v>191.64199622705399</c:v>
                </c:pt>
                <c:pt idx="3009">
                  <c:v>191.70570699707599</c:v>
                </c:pt>
                <c:pt idx="3010">
                  <c:v>191.76941776709799</c:v>
                </c:pt>
                <c:pt idx="3011">
                  <c:v>191.83312853712101</c:v>
                </c:pt>
                <c:pt idx="3012">
                  <c:v>191.89683930714301</c:v>
                </c:pt>
                <c:pt idx="3013">
                  <c:v>191.96055007716501</c:v>
                </c:pt>
                <c:pt idx="3014">
                  <c:v>192.02426084718701</c:v>
                </c:pt>
                <c:pt idx="3015">
                  <c:v>192.08797161721</c:v>
                </c:pt>
                <c:pt idx="3016">
                  <c:v>192.151682387232</c:v>
                </c:pt>
                <c:pt idx="3017">
                  <c:v>192.215393157254</c:v>
                </c:pt>
                <c:pt idx="3018">
                  <c:v>192.27910392727699</c:v>
                </c:pt>
                <c:pt idx="3019">
                  <c:v>192.34281469729899</c:v>
                </c:pt>
                <c:pt idx="3020">
                  <c:v>192.40652546732099</c:v>
                </c:pt>
                <c:pt idx="3021">
                  <c:v>192.47023623734299</c:v>
                </c:pt>
                <c:pt idx="3022">
                  <c:v>192.53394700736601</c:v>
                </c:pt>
                <c:pt idx="3023">
                  <c:v>192.59765777738801</c:v>
                </c:pt>
                <c:pt idx="3024">
                  <c:v>192.66136854741001</c:v>
                </c:pt>
                <c:pt idx="3025">
                  <c:v>192.725079317433</c:v>
                </c:pt>
                <c:pt idx="3026">
                  <c:v>192.788790087455</c:v>
                </c:pt>
                <c:pt idx="3027">
                  <c:v>192.852500857477</c:v>
                </c:pt>
                <c:pt idx="3028">
                  <c:v>192.916211627499</c:v>
                </c:pt>
                <c:pt idx="3029">
                  <c:v>192.97992239752199</c:v>
                </c:pt>
                <c:pt idx="3030">
                  <c:v>193.04363316754399</c:v>
                </c:pt>
                <c:pt idx="3031">
                  <c:v>193.10734393756599</c:v>
                </c:pt>
                <c:pt idx="3032">
                  <c:v>193.17105470758801</c:v>
                </c:pt>
                <c:pt idx="3033">
                  <c:v>193.23476547761101</c:v>
                </c:pt>
                <c:pt idx="3034">
                  <c:v>193.298476247633</c:v>
                </c:pt>
                <c:pt idx="3035">
                  <c:v>193.362187017655</c:v>
                </c:pt>
                <c:pt idx="3036">
                  <c:v>193.425897787678</c:v>
                </c:pt>
                <c:pt idx="3037">
                  <c:v>193.4896085577</c:v>
                </c:pt>
                <c:pt idx="3038">
                  <c:v>193.55331932772199</c:v>
                </c:pt>
                <c:pt idx="3039">
                  <c:v>193.61703009774399</c:v>
                </c:pt>
                <c:pt idx="3040">
                  <c:v>193.68074086776701</c:v>
                </c:pt>
                <c:pt idx="3041">
                  <c:v>193.74445163778901</c:v>
                </c:pt>
                <c:pt idx="3042">
                  <c:v>193.80816240781101</c:v>
                </c:pt>
                <c:pt idx="3043">
                  <c:v>193.871873177834</c:v>
                </c:pt>
                <c:pt idx="3044">
                  <c:v>193.935583947856</c:v>
                </c:pt>
                <c:pt idx="3045">
                  <c:v>193.999294717878</c:v>
                </c:pt>
                <c:pt idx="3046">
                  <c:v>194.0630054879</c:v>
                </c:pt>
                <c:pt idx="3047">
                  <c:v>194.12671625792299</c:v>
                </c:pt>
                <c:pt idx="3048">
                  <c:v>194.19042702794499</c:v>
                </c:pt>
                <c:pt idx="3049">
                  <c:v>194.25413779796699</c:v>
                </c:pt>
                <c:pt idx="3050">
                  <c:v>194.31784856799001</c:v>
                </c:pt>
                <c:pt idx="3051">
                  <c:v>194.38155933801201</c:v>
                </c:pt>
                <c:pt idx="3052">
                  <c:v>194.44527010803401</c:v>
                </c:pt>
                <c:pt idx="3053">
                  <c:v>194.50898087805601</c:v>
                </c:pt>
                <c:pt idx="3054">
                  <c:v>194.572691648079</c:v>
                </c:pt>
                <c:pt idx="3055">
                  <c:v>194.636402418101</c:v>
                </c:pt>
                <c:pt idx="3056">
                  <c:v>194.700113188123</c:v>
                </c:pt>
                <c:pt idx="3057">
                  <c:v>194.76382395814599</c:v>
                </c:pt>
                <c:pt idx="3058">
                  <c:v>194.82753472816799</c:v>
                </c:pt>
                <c:pt idx="3059">
                  <c:v>194.89124549818999</c:v>
                </c:pt>
                <c:pt idx="3060">
                  <c:v>194.95495626821199</c:v>
                </c:pt>
                <c:pt idx="3061">
                  <c:v>195.01866703823501</c:v>
                </c:pt>
                <c:pt idx="3062">
                  <c:v>195.08237780825701</c:v>
                </c:pt>
                <c:pt idx="3063">
                  <c:v>195.14608857827901</c:v>
                </c:pt>
                <c:pt idx="3064">
                  <c:v>195.209799348302</c:v>
                </c:pt>
                <c:pt idx="3065">
                  <c:v>195.273510118324</c:v>
                </c:pt>
                <c:pt idx="3066">
                  <c:v>195.337220888346</c:v>
                </c:pt>
                <c:pt idx="3067">
                  <c:v>195.40093165836799</c:v>
                </c:pt>
                <c:pt idx="3068">
                  <c:v>195.46464242839099</c:v>
                </c:pt>
                <c:pt idx="3069">
                  <c:v>195.52835319841299</c:v>
                </c:pt>
                <c:pt idx="3070">
                  <c:v>195.59206396843501</c:v>
                </c:pt>
                <c:pt idx="3071">
                  <c:v>195.65577473845801</c:v>
                </c:pt>
                <c:pt idx="3072">
                  <c:v>195.71948550848001</c:v>
                </c:pt>
                <c:pt idx="3073">
                  <c:v>195.783196278502</c:v>
                </c:pt>
                <c:pt idx="3074">
                  <c:v>195.846907048524</c:v>
                </c:pt>
                <c:pt idx="3075">
                  <c:v>195.910617818547</c:v>
                </c:pt>
                <c:pt idx="3076">
                  <c:v>195.97432858856899</c:v>
                </c:pt>
                <c:pt idx="3077">
                  <c:v>196.03803935859099</c:v>
                </c:pt>
                <c:pt idx="3078">
                  <c:v>196.10175012861299</c:v>
                </c:pt>
                <c:pt idx="3079">
                  <c:v>196.16546089863601</c:v>
                </c:pt>
                <c:pt idx="3080">
                  <c:v>196.22917166865801</c:v>
                </c:pt>
                <c:pt idx="3081">
                  <c:v>196.29288243868001</c:v>
                </c:pt>
                <c:pt idx="3082">
                  <c:v>196.356593208703</c:v>
                </c:pt>
                <c:pt idx="3083">
                  <c:v>196.420303978725</c:v>
                </c:pt>
                <c:pt idx="3084">
                  <c:v>196.484014748747</c:v>
                </c:pt>
                <c:pt idx="3085">
                  <c:v>196.547725518769</c:v>
                </c:pt>
                <c:pt idx="3086">
                  <c:v>196.61143628879199</c:v>
                </c:pt>
                <c:pt idx="3087">
                  <c:v>196.67514705881399</c:v>
                </c:pt>
                <c:pt idx="3088">
                  <c:v>196.73885782883599</c:v>
                </c:pt>
                <c:pt idx="3089">
                  <c:v>196.80256859885901</c:v>
                </c:pt>
                <c:pt idx="3090">
                  <c:v>196.86627936888101</c:v>
                </c:pt>
                <c:pt idx="3091">
                  <c:v>196.92999013890301</c:v>
                </c:pt>
                <c:pt idx="3092">
                  <c:v>196.99370090892501</c:v>
                </c:pt>
                <c:pt idx="3093">
                  <c:v>197.057411678948</c:v>
                </c:pt>
                <c:pt idx="3094">
                  <c:v>197.12112244897</c:v>
                </c:pt>
                <c:pt idx="3095">
                  <c:v>197.184833218992</c:v>
                </c:pt>
                <c:pt idx="3096">
                  <c:v>197.24854398901499</c:v>
                </c:pt>
                <c:pt idx="3097">
                  <c:v>197.31225475903699</c:v>
                </c:pt>
                <c:pt idx="3098">
                  <c:v>197.37596552905899</c:v>
                </c:pt>
                <c:pt idx="3099">
                  <c:v>197.43967629908099</c:v>
                </c:pt>
                <c:pt idx="3100">
                  <c:v>197.50338706910401</c:v>
                </c:pt>
                <c:pt idx="3101">
                  <c:v>197.56709783912601</c:v>
                </c:pt>
                <c:pt idx="3102">
                  <c:v>197.630808609148</c:v>
                </c:pt>
                <c:pt idx="3103">
                  <c:v>197.694519379171</c:v>
                </c:pt>
                <c:pt idx="3104">
                  <c:v>197.758230149193</c:v>
                </c:pt>
                <c:pt idx="3105">
                  <c:v>197.821940919215</c:v>
                </c:pt>
                <c:pt idx="3106">
                  <c:v>197.88565168923699</c:v>
                </c:pt>
                <c:pt idx="3107">
                  <c:v>197.94936245925999</c:v>
                </c:pt>
                <c:pt idx="3108">
                  <c:v>198.01307322928201</c:v>
                </c:pt>
                <c:pt idx="3109">
                  <c:v>198.07678399930401</c:v>
                </c:pt>
                <c:pt idx="3110">
                  <c:v>198.14049476932701</c:v>
                </c:pt>
                <c:pt idx="3111">
                  <c:v>198.204205539349</c:v>
                </c:pt>
                <c:pt idx="3112">
                  <c:v>198.267916309371</c:v>
                </c:pt>
                <c:pt idx="3113">
                  <c:v>198.331627079393</c:v>
                </c:pt>
                <c:pt idx="3114">
                  <c:v>198.39533784941599</c:v>
                </c:pt>
                <c:pt idx="3115">
                  <c:v>198.45904861943799</c:v>
                </c:pt>
                <c:pt idx="3116">
                  <c:v>198.52275938945999</c:v>
                </c:pt>
                <c:pt idx="3117">
                  <c:v>198.58647015948301</c:v>
                </c:pt>
                <c:pt idx="3118">
                  <c:v>198.65018092950501</c:v>
                </c:pt>
                <c:pt idx="3119">
                  <c:v>198.71389169952701</c:v>
                </c:pt>
                <c:pt idx="3120">
                  <c:v>198.77760246954901</c:v>
                </c:pt>
                <c:pt idx="3121">
                  <c:v>198.841313239572</c:v>
                </c:pt>
                <c:pt idx="3122">
                  <c:v>198.905024009594</c:v>
                </c:pt>
                <c:pt idx="3123">
                  <c:v>198.968734779616</c:v>
                </c:pt>
                <c:pt idx="3124">
                  <c:v>199.032445549638</c:v>
                </c:pt>
                <c:pt idx="3125">
                  <c:v>199.09615631966099</c:v>
                </c:pt>
                <c:pt idx="3126">
                  <c:v>199.15986708968299</c:v>
                </c:pt>
                <c:pt idx="3127">
                  <c:v>199.22357785970499</c:v>
                </c:pt>
                <c:pt idx="3128">
                  <c:v>199.28728862972801</c:v>
                </c:pt>
                <c:pt idx="3129">
                  <c:v>199.35099939975001</c:v>
                </c:pt>
                <c:pt idx="3130">
                  <c:v>199.41471016977201</c:v>
                </c:pt>
                <c:pt idx="3131">
                  <c:v>199.47842093979401</c:v>
                </c:pt>
                <c:pt idx="3132">
                  <c:v>199.542131709817</c:v>
                </c:pt>
                <c:pt idx="3133">
                  <c:v>199.605842479839</c:v>
                </c:pt>
                <c:pt idx="3134">
                  <c:v>199.669553249861</c:v>
                </c:pt>
                <c:pt idx="3135">
                  <c:v>199.73326401988399</c:v>
                </c:pt>
                <c:pt idx="3136">
                  <c:v>199.79697478990599</c:v>
                </c:pt>
                <c:pt idx="3137">
                  <c:v>199.86068555992799</c:v>
                </c:pt>
                <c:pt idx="3138">
                  <c:v>199.92439632995001</c:v>
                </c:pt>
                <c:pt idx="3139">
                  <c:v>199.98810709997301</c:v>
                </c:pt>
                <c:pt idx="3140">
                  <c:v>200.05181786999501</c:v>
                </c:pt>
                <c:pt idx="3141">
                  <c:v>200.115528640017</c:v>
                </c:pt>
                <c:pt idx="3142">
                  <c:v>200.17923941004</c:v>
                </c:pt>
                <c:pt idx="3143">
                  <c:v>200.242950180062</c:v>
                </c:pt>
                <c:pt idx="3144">
                  <c:v>200.30666095008399</c:v>
                </c:pt>
                <c:pt idx="3145">
                  <c:v>200.37037172010599</c:v>
                </c:pt>
                <c:pt idx="3146">
                  <c:v>200.43408249012899</c:v>
                </c:pt>
                <c:pt idx="3147">
                  <c:v>200.49779326015101</c:v>
                </c:pt>
                <c:pt idx="3148">
                  <c:v>200.56150403017301</c:v>
                </c:pt>
                <c:pt idx="3149">
                  <c:v>200.62521480019601</c:v>
                </c:pt>
                <c:pt idx="3150">
                  <c:v>200.688925570218</c:v>
                </c:pt>
                <c:pt idx="3151">
                  <c:v>200.75263634024</c:v>
                </c:pt>
                <c:pt idx="3152">
                  <c:v>200.816347110262</c:v>
                </c:pt>
                <c:pt idx="3153">
                  <c:v>200.88005788028499</c:v>
                </c:pt>
                <c:pt idx="3154">
                  <c:v>200.94376865030699</c:v>
                </c:pt>
                <c:pt idx="3155">
                  <c:v>201.00747942032899</c:v>
                </c:pt>
                <c:pt idx="3156">
                  <c:v>201.07119019035201</c:v>
                </c:pt>
                <c:pt idx="3157">
                  <c:v>201.13490096037401</c:v>
                </c:pt>
                <c:pt idx="3158">
                  <c:v>201.19861173039601</c:v>
                </c:pt>
                <c:pt idx="3159">
                  <c:v>201.26232250041801</c:v>
                </c:pt>
                <c:pt idx="3160">
                  <c:v>201.326033270441</c:v>
                </c:pt>
                <c:pt idx="3161">
                  <c:v>201.389744040463</c:v>
                </c:pt>
                <c:pt idx="3162">
                  <c:v>201.453454810485</c:v>
                </c:pt>
                <c:pt idx="3163">
                  <c:v>201.51716558050799</c:v>
                </c:pt>
                <c:pt idx="3164">
                  <c:v>201.58087635052999</c:v>
                </c:pt>
                <c:pt idx="3165">
                  <c:v>201.64458712055199</c:v>
                </c:pt>
                <c:pt idx="3166">
                  <c:v>201.70829789057399</c:v>
                </c:pt>
                <c:pt idx="3167">
                  <c:v>201.77200866059701</c:v>
                </c:pt>
                <c:pt idx="3168">
                  <c:v>201.83571943061901</c:v>
                </c:pt>
                <c:pt idx="3169">
                  <c:v>201.89943020064101</c:v>
                </c:pt>
                <c:pt idx="3170">
                  <c:v>201.963140970664</c:v>
                </c:pt>
                <c:pt idx="3171">
                  <c:v>202.026851740686</c:v>
                </c:pt>
                <c:pt idx="3172">
                  <c:v>202.090562510708</c:v>
                </c:pt>
                <c:pt idx="3173">
                  <c:v>202.15427328073</c:v>
                </c:pt>
                <c:pt idx="3174">
                  <c:v>202.21798405075299</c:v>
                </c:pt>
                <c:pt idx="3175">
                  <c:v>202.28169482077499</c:v>
                </c:pt>
                <c:pt idx="3176">
                  <c:v>202.34540559079699</c:v>
                </c:pt>
                <c:pt idx="3177">
                  <c:v>202.40911636081901</c:v>
                </c:pt>
                <c:pt idx="3178">
                  <c:v>202.47282713084201</c:v>
                </c:pt>
                <c:pt idx="3179">
                  <c:v>202.536537900864</c:v>
                </c:pt>
                <c:pt idx="3180">
                  <c:v>202.600248670886</c:v>
                </c:pt>
                <c:pt idx="3181">
                  <c:v>202.663959440909</c:v>
                </c:pt>
                <c:pt idx="3182">
                  <c:v>202.727670210931</c:v>
                </c:pt>
                <c:pt idx="3183">
                  <c:v>202.79138098095299</c:v>
                </c:pt>
                <c:pt idx="3184">
                  <c:v>202.85509175097499</c:v>
                </c:pt>
                <c:pt idx="3185">
                  <c:v>202.91880252099801</c:v>
                </c:pt>
                <c:pt idx="3186">
                  <c:v>202.98251329102001</c:v>
                </c:pt>
                <c:pt idx="3187">
                  <c:v>203.04622406104201</c:v>
                </c:pt>
                <c:pt idx="3188">
                  <c:v>203.109934831065</c:v>
                </c:pt>
                <c:pt idx="3189">
                  <c:v>203.173645601087</c:v>
                </c:pt>
                <c:pt idx="3190">
                  <c:v>203.237356371109</c:v>
                </c:pt>
                <c:pt idx="3191">
                  <c:v>203.301067141131</c:v>
                </c:pt>
                <c:pt idx="3192">
                  <c:v>203.36477791115399</c:v>
                </c:pt>
                <c:pt idx="3193">
                  <c:v>203.42848868117599</c:v>
                </c:pt>
                <c:pt idx="3194">
                  <c:v>203.49219945119799</c:v>
                </c:pt>
                <c:pt idx="3195">
                  <c:v>203.55591022122101</c:v>
                </c:pt>
                <c:pt idx="3196">
                  <c:v>203.61962099124301</c:v>
                </c:pt>
                <c:pt idx="3197">
                  <c:v>203.68333176126501</c:v>
                </c:pt>
                <c:pt idx="3198">
                  <c:v>203.74704253128701</c:v>
                </c:pt>
                <c:pt idx="3199">
                  <c:v>203.81075330131</c:v>
                </c:pt>
                <c:pt idx="3200">
                  <c:v>203.874464071332</c:v>
                </c:pt>
                <c:pt idx="3201">
                  <c:v>203.938174841354</c:v>
                </c:pt>
                <c:pt idx="3202">
                  <c:v>204.00188561137699</c:v>
                </c:pt>
                <c:pt idx="3203">
                  <c:v>204.06559638139899</c:v>
                </c:pt>
                <c:pt idx="3204">
                  <c:v>204.12930715142099</c:v>
                </c:pt>
                <c:pt idx="3205">
                  <c:v>204.19301792144299</c:v>
                </c:pt>
                <c:pt idx="3206">
                  <c:v>204.25672869146601</c:v>
                </c:pt>
                <c:pt idx="3207">
                  <c:v>204.32043946148801</c:v>
                </c:pt>
                <c:pt idx="3208">
                  <c:v>204.38415023151001</c:v>
                </c:pt>
                <c:pt idx="3209">
                  <c:v>204.447861001533</c:v>
                </c:pt>
                <c:pt idx="3210">
                  <c:v>204.511571771555</c:v>
                </c:pt>
                <c:pt idx="3211">
                  <c:v>204.575282541577</c:v>
                </c:pt>
                <c:pt idx="3212">
                  <c:v>204.63899331159899</c:v>
                </c:pt>
                <c:pt idx="3213">
                  <c:v>204.70270408162199</c:v>
                </c:pt>
                <c:pt idx="3214">
                  <c:v>204.76641485164399</c:v>
                </c:pt>
                <c:pt idx="3215">
                  <c:v>204.83012562166601</c:v>
                </c:pt>
                <c:pt idx="3216">
                  <c:v>204.89383639168901</c:v>
                </c:pt>
                <c:pt idx="3217">
                  <c:v>204.95754716171101</c:v>
                </c:pt>
                <c:pt idx="3218">
                  <c:v>205.021257931733</c:v>
                </c:pt>
                <c:pt idx="3219">
                  <c:v>205.084968701755</c:v>
                </c:pt>
                <c:pt idx="3220">
                  <c:v>205.148679471778</c:v>
                </c:pt>
                <c:pt idx="3221">
                  <c:v>205.21239024179999</c:v>
                </c:pt>
                <c:pt idx="3222">
                  <c:v>205.27610101182199</c:v>
                </c:pt>
                <c:pt idx="3223">
                  <c:v>205.33981178184399</c:v>
                </c:pt>
                <c:pt idx="3224">
                  <c:v>205.40352255186701</c:v>
                </c:pt>
                <c:pt idx="3225">
                  <c:v>205.46723332188901</c:v>
                </c:pt>
                <c:pt idx="3226">
                  <c:v>205.53094409191101</c:v>
                </c:pt>
                <c:pt idx="3227">
                  <c:v>205.594654861934</c:v>
                </c:pt>
                <c:pt idx="3228">
                  <c:v>205.658365631956</c:v>
                </c:pt>
                <c:pt idx="3229">
                  <c:v>205.722076401978</c:v>
                </c:pt>
                <c:pt idx="3230">
                  <c:v>205.785787172</c:v>
                </c:pt>
                <c:pt idx="3231">
                  <c:v>205.84949794202299</c:v>
                </c:pt>
                <c:pt idx="3232">
                  <c:v>205.91320871204499</c:v>
                </c:pt>
                <c:pt idx="3233">
                  <c:v>205.97691948206699</c:v>
                </c:pt>
                <c:pt idx="3234">
                  <c:v>206.04063025209001</c:v>
                </c:pt>
                <c:pt idx="3235">
                  <c:v>206.10434102211201</c:v>
                </c:pt>
                <c:pt idx="3236">
                  <c:v>206.16805179213401</c:v>
                </c:pt>
                <c:pt idx="3237">
                  <c:v>206.23176256215601</c:v>
                </c:pt>
                <c:pt idx="3238">
                  <c:v>206.295473332179</c:v>
                </c:pt>
                <c:pt idx="3239">
                  <c:v>206.359184102201</c:v>
                </c:pt>
                <c:pt idx="3240">
                  <c:v>206.422894872223</c:v>
                </c:pt>
                <c:pt idx="3241">
                  <c:v>206.48660564224599</c:v>
                </c:pt>
                <c:pt idx="3242">
                  <c:v>206.55031641226799</c:v>
                </c:pt>
                <c:pt idx="3243">
                  <c:v>206.61402718228999</c:v>
                </c:pt>
                <c:pt idx="3244">
                  <c:v>206.67773795231199</c:v>
                </c:pt>
                <c:pt idx="3245">
                  <c:v>206.74144872233501</c:v>
                </c:pt>
                <c:pt idx="3246">
                  <c:v>206.80515949235701</c:v>
                </c:pt>
                <c:pt idx="3247">
                  <c:v>206.868870262379</c:v>
                </c:pt>
                <c:pt idx="3248">
                  <c:v>206.932581032402</c:v>
                </c:pt>
                <c:pt idx="3249">
                  <c:v>206.996291802424</c:v>
                </c:pt>
                <c:pt idx="3250">
                  <c:v>207.060002572446</c:v>
                </c:pt>
                <c:pt idx="3251">
                  <c:v>207.12371334246799</c:v>
                </c:pt>
                <c:pt idx="3252">
                  <c:v>207.18742411249099</c:v>
                </c:pt>
                <c:pt idx="3253">
                  <c:v>207.25113488251301</c:v>
                </c:pt>
                <c:pt idx="3254">
                  <c:v>207.31484565253501</c:v>
                </c:pt>
                <c:pt idx="3255">
                  <c:v>207.37855642255801</c:v>
                </c:pt>
                <c:pt idx="3256">
                  <c:v>207.44226719258</c:v>
                </c:pt>
                <c:pt idx="3257">
                  <c:v>207.505977962602</c:v>
                </c:pt>
                <c:pt idx="3258">
                  <c:v>207.569688732624</c:v>
                </c:pt>
                <c:pt idx="3259">
                  <c:v>207.63339950264699</c:v>
                </c:pt>
                <c:pt idx="3260">
                  <c:v>207.69711027266899</c:v>
                </c:pt>
                <c:pt idx="3261">
                  <c:v>207.76082104269099</c:v>
                </c:pt>
                <c:pt idx="3262">
                  <c:v>207.82453181271401</c:v>
                </c:pt>
                <c:pt idx="3263">
                  <c:v>207.88824258273601</c:v>
                </c:pt>
                <c:pt idx="3264">
                  <c:v>207.95195335275801</c:v>
                </c:pt>
                <c:pt idx="3265">
                  <c:v>208.01566412278001</c:v>
                </c:pt>
                <c:pt idx="3266">
                  <c:v>208.079374892803</c:v>
                </c:pt>
                <c:pt idx="3267">
                  <c:v>208.143085662825</c:v>
                </c:pt>
                <c:pt idx="3268">
                  <c:v>208.206796432847</c:v>
                </c:pt>
                <c:pt idx="3269">
                  <c:v>208.270507202869</c:v>
                </c:pt>
                <c:pt idx="3270">
                  <c:v>208.33421797289199</c:v>
                </c:pt>
                <c:pt idx="3271">
                  <c:v>208.39792874291399</c:v>
                </c:pt>
                <c:pt idx="3272">
                  <c:v>208.46163951293599</c:v>
                </c:pt>
                <c:pt idx="3273">
                  <c:v>208.52535028295901</c:v>
                </c:pt>
                <c:pt idx="3274">
                  <c:v>208.58906105298101</c:v>
                </c:pt>
                <c:pt idx="3275">
                  <c:v>208.65277182300301</c:v>
                </c:pt>
                <c:pt idx="3276">
                  <c:v>208.71648259302501</c:v>
                </c:pt>
                <c:pt idx="3277">
                  <c:v>208.780193363048</c:v>
                </c:pt>
                <c:pt idx="3278">
                  <c:v>208.84390413307</c:v>
                </c:pt>
                <c:pt idx="3279">
                  <c:v>208.907614903092</c:v>
                </c:pt>
                <c:pt idx="3280">
                  <c:v>208.97132567311499</c:v>
                </c:pt>
                <c:pt idx="3281">
                  <c:v>209.03503644313699</c:v>
                </c:pt>
                <c:pt idx="3282">
                  <c:v>209.09874721315899</c:v>
                </c:pt>
                <c:pt idx="3283">
                  <c:v>209.16245798318101</c:v>
                </c:pt>
                <c:pt idx="3284">
                  <c:v>209.22616875320401</c:v>
                </c:pt>
                <c:pt idx="3285">
                  <c:v>209.28987952322601</c:v>
                </c:pt>
                <c:pt idx="3286">
                  <c:v>209.353590293248</c:v>
                </c:pt>
                <c:pt idx="3287">
                  <c:v>209.417301063271</c:v>
                </c:pt>
                <c:pt idx="3288">
                  <c:v>209.481011833293</c:v>
                </c:pt>
                <c:pt idx="3289">
                  <c:v>209.54472260331499</c:v>
                </c:pt>
                <c:pt idx="3290">
                  <c:v>209.60843337333699</c:v>
                </c:pt>
                <c:pt idx="3291">
                  <c:v>209.67214414335999</c:v>
                </c:pt>
                <c:pt idx="3292">
                  <c:v>209.73585491338201</c:v>
                </c:pt>
                <c:pt idx="3293">
                  <c:v>209.79956568340401</c:v>
                </c:pt>
                <c:pt idx="3294">
                  <c:v>209.86327645342701</c:v>
                </c:pt>
                <c:pt idx="3295">
                  <c:v>209.926987223449</c:v>
                </c:pt>
                <c:pt idx="3296">
                  <c:v>209.990697993471</c:v>
                </c:pt>
                <c:pt idx="3297">
                  <c:v>210.054408763493</c:v>
                </c:pt>
                <c:pt idx="3298">
                  <c:v>210.11811953351599</c:v>
                </c:pt>
                <c:pt idx="3299">
                  <c:v>210.18183030353799</c:v>
                </c:pt>
                <c:pt idx="3300">
                  <c:v>210.24554107355999</c:v>
                </c:pt>
                <c:pt idx="3301">
                  <c:v>210.30925184358301</c:v>
                </c:pt>
                <c:pt idx="3302">
                  <c:v>210.37296261360501</c:v>
                </c:pt>
                <c:pt idx="3303">
                  <c:v>210.43667338362701</c:v>
                </c:pt>
                <c:pt idx="3304">
                  <c:v>210.50038415364901</c:v>
                </c:pt>
                <c:pt idx="3305">
                  <c:v>210.564094923672</c:v>
                </c:pt>
                <c:pt idx="3306">
                  <c:v>210.627805693694</c:v>
                </c:pt>
                <c:pt idx="3307">
                  <c:v>210.691516463716</c:v>
                </c:pt>
                <c:pt idx="3308">
                  <c:v>210.75522723373899</c:v>
                </c:pt>
                <c:pt idx="3309">
                  <c:v>210.81893800376099</c:v>
                </c:pt>
                <c:pt idx="3310">
                  <c:v>210.88264877378299</c:v>
                </c:pt>
                <c:pt idx="3311">
                  <c:v>210.94635954380499</c:v>
                </c:pt>
                <c:pt idx="3312">
                  <c:v>211.01007031382801</c:v>
                </c:pt>
                <c:pt idx="3313">
                  <c:v>211.07378108385001</c:v>
                </c:pt>
                <c:pt idx="3314">
                  <c:v>211.13749185387201</c:v>
                </c:pt>
                <c:pt idx="3315">
                  <c:v>211.201202623895</c:v>
                </c:pt>
                <c:pt idx="3316">
                  <c:v>211.264913393917</c:v>
                </c:pt>
                <c:pt idx="3317">
                  <c:v>211.328624163939</c:v>
                </c:pt>
                <c:pt idx="3318">
                  <c:v>211.392334933961</c:v>
                </c:pt>
                <c:pt idx="3319">
                  <c:v>211.45604570398399</c:v>
                </c:pt>
                <c:pt idx="3320">
                  <c:v>211.51975647400599</c:v>
                </c:pt>
                <c:pt idx="3321">
                  <c:v>211.58346724402799</c:v>
                </c:pt>
                <c:pt idx="3322">
                  <c:v>211.64717801405001</c:v>
                </c:pt>
                <c:pt idx="3323">
                  <c:v>211.71088878407301</c:v>
                </c:pt>
                <c:pt idx="3324">
                  <c:v>211.774599554095</c:v>
                </c:pt>
                <c:pt idx="3325">
                  <c:v>211.838310324117</c:v>
                </c:pt>
                <c:pt idx="3326">
                  <c:v>211.90202109414</c:v>
                </c:pt>
                <c:pt idx="3327">
                  <c:v>211.965731864162</c:v>
                </c:pt>
                <c:pt idx="3328">
                  <c:v>212.02944263418399</c:v>
                </c:pt>
                <c:pt idx="3329">
                  <c:v>212.09315340420599</c:v>
                </c:pt>
                <c:pt idx="3330">
                  <c:v>212.15686417422901</c:v>
                </c:pt>
                <c:pt idx="3331">
                  <c:v>212.22057494425101</c:v>
                </c:pt>
                <c:pt idx="3332">
                  <c:v>212.28428571427301</c:v>
                </c:pt>
                <c:pt idx="3333">
                  <c:v>212.347996484296</c:v>
                </c:pt>
                <c:pt idx="3334">
                  <c:v>212.411707254318</c:v>
                </c:pt>
                <c:pt idx="3335">
                  <c:v>212.47541802434</c:v>
                </c:pt>
                <c:pt idx="3336">
                  <c:v>212.539128794362</c:v>
                </c:pt>
                <c:pt idx="3337">
                  <c:v>212.60283956438499</c:v>
                </c:pt>
                <c:pt idx="3338">
                  <c:v>212.66655033440699</c:v>
                </c:pt>
                <c:pt idx="3339">
                  <c:v>212.73026110442899</c:v>
                </c:pt>
                <c:pt idx="3340">
                  <c:v>212.79397187445201</c:v>
                </c:pt>
                <c:pt idx="3341">
                  <c:v>212.85768264447401</c:v>
                </c:pt>
                <c:pt idx="3342">
                  <c:v>212.92139341449601</c:v>
                </c:pt>
                <c:pt idx="3343">
                  <c:v>212.98510418451801</c:v>
                </c:pt>
                <c:pt idx="3344">
                  <c:v>213.048814954541</c:v>
                </c:pt>
                <c:pt idx="3345">
                  <c:v>213.112525724563</c:v>
                </c:pt>
                <c:pt idx="3346">
                  <c:v>213.176236494585</c:v>
                </c:pt>
                <c:pt idx="3347">
                  <c:v>213.23994726460799</c:v>
                </c:pt>
                <c:pt idx="3348">
                  <c:v>213.30365803462999</c:v>
                </c:pt>
                <c:pt idx="3349">
                  <c:v>213.36736880465199</c:v>
                </c:pt>
                <c:pt idx="3350">
                  <c:v>213.43107957467399</c:v>
                </c:pt>
                <c:pt idx="3351">
                  <c:v>213.49479034469701</c:v>
                </c:pt>
                <c:pt idx="3352">
                  <c:v>213.55850111471901</c:v>
                </c:pt>
                <c:pt idx="3353">
                  <c:v>213.62221188474101</c:v>
                </c:pt>
                <c:pt idx="3354">
                  <c:v>213.685922654764</c:v>
                </c:pt>
                <c:pt idx="3355">
                  <c:v>213.749633424786</c:v>
                </c:pt>
                <c:pt idx="3356">
                  <c:v>213.813344194808</c:v>
                </c:pt>
                <c:pt idx="3357">
                  <c:v>213.87705496482999</c:v>
                </c:pt>
                <c:pt idx="3358">
                  <c:v>213.94076573485299</c:v>
                </c:pt>
                <c:pt idx="3359">
                  <c:v>214.00447650487499</c:v>
                </c:pt>
                <c:pt idx="3360">
                  <c:v>214.06818727489701</c:v>
                </c:pt>
                <c:pt idx="3361">
                  <c:v>214.13189804492001</c:v>
                </c:pt>
                <c:pt idx="3362">
                  <c:v>214.19560881494201</c:v>
                </c:pt>
                <c:pt idx="3363">
                  <c:v>214.259319584964</c:v>
                </c:pt>
                <c:pt idx="3364">
                  <c:v>214.323030354986</c:v>
                </c:pt>
                <c:pt idx="3365">
                  <c:v>214.386741125009</c:v>
                </c:pt>
                <c:pt idx="3366">
                  <c:v>214.45045189503099</c:v>
                </c:pt>
                <c:pt idx="3367">
                  <c:v>214.51416266505299</c:v>
                </c:pt>
                <c:pt idx="3368">
                  <c:v>214.57787343507499</c:v>
                </c:pt>
                <c:pt idx="3369">
                  <c:v>214.64158420509801</c:v>
                </c:pt>
                <c:pt idx="3370">
                  <c:v>214.70529497512001</c:v>
                </c:pt>
                <c:pt idx="3371">
                  <c:v>214.76900574514201</c:v>
                </c:pt>
                <c:pt idx="3372">
                  <c:v>214.832716515165</c:v>
                </c:pt>
                <c:pt idx="3373">
                  <c:v>214.896427285187</c:v>
                </c:pt>
                <c:pt idx="3374">
                  <c:v>214.960138055209</c:v>
                </c:pt>
                <c:pt idx="3375">
                  <c:v>215.023848825231</c:v>
                </c:pt>
                <c:pt idx="3376">
                  <c:v>215.08755959525399</c:v>
                </c:pt>
                <c:pt idx="3377">
                  <c:v>215.15127036527599</c:v>
                </c:pt>
                <c:pt idx="3378">
                  <c:v>215.21498113529799</c:v>
                </c:pt>
                <c:pt idx="3379">
                  <c:v>215.27869190532101</c:v>
                </c:pt>
                <c:pt idx="3380">
                  <c:v>215.34240267534301</c:v>
                </c:pt>
                <c:pt idx="3381">
                  <c:v>215.40611344536501</c:v>
                </c:pt>
                <c:pt idx="3382">
                  <c:v>215.46982421538701</c:v>
                </c:pt>
                <c:pt idx="3383">
                  <c:v>215.53353498541</c:v>
                </c:pt>
                <c:pt idx="3384">
                  <c:v>215.597245755432</c:v>
                </c:pt>
                <c:pt idx="3385">
                  <c:v>215.660956525454</c:v>
                </c:pt>
                <c:pt idx="3386">
                  <c:v>215.72466729547699</c:v>
                </c:pt>
                <c:pt idx="3387">
                  <c:v>215.78837806549899</c:v>
                </c:pt>
                <c:pt idx="3388">
                  <c:v>215.85208883552099</c:v>
                </c:pt>
                <c:pt idx="3389">
                  <c:v>215.91579960554299</c:v>
                </c:pt>
                <c:pt idx="3390">
                  <c:v>215.97951037556601</c:v>
                </c:pt>
                <c:pt idx="3391">
                  <c:v>216.04322114558801</c:v>
                </c:pt>
                <c:pt idx="3392">
                  <c:v>216.10693191561001</c:v>
                </c:pt>
                <c:pt idx="3393">
                  <c:v>216.170642685633</c:v>
                </c:pt>
                <c:pt idx="3394">
                  <c:v>216.234353455655</c:v>
                </c:pt>
                <c:pt idx="3395">
                  <c:v>216.298064225677</c:v>
                </c:pt>
                <c:pt idx="3396">
                  <c:v>216.36177499569899</c:v>
                </c:pt>
                <c:pt idx="3397">
                  <c:v>216.42548576572199</c:v>
                </c:pt>
                <c:pt idx="3398">
                  <c:v>216.48919653574399</c:v>
                </c:pt>
                <c:pt idx="3399">
                  <c:v>216.55290730576601</c:v>
                </c:pt>
                <c:pt idx="3400">
                  <c:v>216.61661807578901</c:v>
                </c:pt>
                <c:pt idx="3401">
                  <c:v>216.680328845811</c:v>
                </c:pt>
                <c:pt idx="3402">
                  <c:v>216.744039615833</c:v>
                </c:pt>
                <c:pt idx="3403">
                  <c:v>216.807750385855</c:v>
                </c:pt>
                <c:pt idx="3404">
                  <c:v>216.87146115587799</c:v>
                </c:pt>
                <c:pt idx="3405">
                  <c:v>216.93517192589999</c:v>
                </c:pt>
                <c:pt idx="3406">
                  <c:v>216.99888269592199</c:v>
                </c:pt>
                <c:pt idx="3407">
                  <c:v>217.06259346594501</c:v>
                </c:pt>
                <c:pt idx="3408">
                  <c:v>217.12630423596701</c:v>
                </c:pt>
                <c:pt idx="3409">
                  <c:v>217.19001500598901</c:v>
                </c:pt>
                <c:pt idx="3410">
                  <c:v>217.25372577601101</c:v>
                </c:pt>
                <c:pt idx="3411">
                  <c:v>217.317436546034</c:v>
                </c:pt>
                <c:pt idx="3412">
                  <c:v>217.381147316056</c:v>
                </c:pt>
                <c:pt idx="3413">
                  <c:v>217.444858086078</c:v>
                </c:pt>
                <c:pt idx="3414">
                  <c:v>217.5085688561</c:v>
                </c:pt>
                <c:pt idx="3415">
                  <c:v>217.57227962612299</c:v>
                </c:pt>
                <c:pt idx="3416">
                  <c:v>217.63599039614499</c:v>
                </c:pt>
                <c:pt idx="3417">
                  <c:v>217.69970116616699</c:v>
                </c:pt>
                <c:pt idx="3418">
                  <c:v>217.76341193619001</c:v>
                </c:pt>
                <c:pt idx="3419">
                  <c:v>217.82712270621201</c:v>
                </c:pt>
                <c:pt idx="3420">
                  <c:v>217.89083347623401</c:v>
                </c:pt>
                <c:pt idx="3421">
                  <c:v>217.95454424625601</c:v>
                </c:pt>
                <c:pt idx="3422">
                  <c:v>218.018255016279</c:v>
                </c:pt>
                <c:pt idx="3423">
                  <c:v>218.081965786301</c:v>
                </c:pt>
                <c:pt idx="3424">
                  <c:v>218.145676556323</c:v>
                </c:pt>
                <c:pt idx="3425">
                  <c:v>218.20938732634599</c:v>
                </c:pt>
                <c:pt idx="3426">
                  <c:v>218.27309809636799</c:v>
                </c:pt>
                <c:pt idx="3427">
                  <c:v>218.33680886638999</c:v>
                </c:pt>
                <c:pt idx="3428">
                  <c:v>218.40051963641201</c:v>
                </c:pt>
                <c:pt idx="3429">
                  <c:v>218.46423040643501</c:v>
                </c:pt>
                <c:pt idx="3430">
                  <c:v>218.52794117645701</c:v>
                </c:pt>
                <c:pt idx="3431">
                  <c:v>218.591651946479</c:v>
                </c:pt>
                <c:pt idx="3432">
                  <c:v>218.655362716502</c:v>
                </c:pt>
                <c:pt idx="3433">
                  <c:v>218.719073486524</c:v>
                </c:pt>
                <c:pt idx="3434">
                  <c:v>218.78278425654599</c:v>
                </c:pt>
                <c:pt idx="3435">
                  <c:v>218.84649502656799</c:v>
                </c:pt>
                <c:pt idx="3436">
                  <c:v>218.91020579659099</c:v>
                </c:pt>
                <c:pt idx="3437">
                  <c:v>218.97391656661301</c:v>
                </c:pt>
                <c:pt idx="3438">
                  <c:v>219.03762733663501</c:v>
                </c:pt>
                <c:pt idx="3439">
                  <c:v>219.10133810665801</c:v>
                </c:pt>
                <c:pt idx="3440">
                  <c:v>219.16504887668</c:v>
                </c:pt>
                <c:pt idx="3441">
                  <c:v>219.228759646702</c:v>
                </c:pt>
                <c:pt idx="3442">
                  <c:v>219.292470416724</c:v>
                </c:pt>
                <c:pt idx="3443">
                  <c:v>219.35618118674699</c:v>
                </c:pt>
                <c:pt idx="3444">
                  <c:v>219.41989195676899</c:v>
                </c:pt>
                <c:pt idx="3445">
                  <c:v>219.48360272679099</c:v>
                </c:pt>
                <c:pt idx="3446">
                  <c:v>219.54731349681401</c:v>
                </c:pt>
                <c:pt idx="3447">
                  <c:v>219.61102426683601</c:v>
                </c:pt>
                <c:pt idx="3448">
                  <c:v>219.67473503685801</c:v>
                </c:pt>
                <c:pt idx="3449">
                  <c:v>219.73844580688001</c:v>
                </c:pt>
                <c:pt idx="3450">
                  <c:v>219.802156576903</c:v>
                </c:pt>
                <c:pt idx="3451">
                  <c:v>219.865867346925</c:v>
                </c:pt>
                <c:pt idx="3452">
                  <c:v>219.929578116947</c:v>
                </c:pt>
                <c:pt idx="3453">
                  <c:v>219.99328888696999</c:v>
                </c:pt>
                <c:pt idx="3454">
                  <c:v>220.05699965699199</c:v>
                </c:pt>
                <c:pt idx="3455">
                  <c:v>220.12071042701399</c:v>
                </c:pt>
                <c:pt idx="3456">
                  <c:v>220.18442119703599</c:v>
                </c:pt>
                <c:pt idx="3457">
                  <c:v>220.24813196705901</c:v>
                </c:pt>
                <c:pt idx="3458">
                  <c:v>220.31184273708101</c:v>
                </c:pt>
                <c:pt idx="3459">
                  <c:v>220.37555350710301</c:v>
                </c:pt>
                <c:pt idx="3460">
                  <c:v>220.439264277126</c:v>
                </c:pt>
                <c:pt idx="3461">
                  <c:v>220.502975047148</c:v>
                </c:pt>
                <c:pt idx="3462">
                  <c:v>220.56668581717</c:v>
                </c:pt>
                <c:pt idx="3463">
                  <c:v>220.630396587192</c:v>
                </c:pt>
                <c:pt idx="3464">
                  <c:v>220.69410735721499</c:v>
                </c:pt>
                <c:pt idx="3465">
                  <c:v>220.75781812723699</c:v>
                </c:pt>
                <c:pt idx="3466">
                  <c:v>220.82152889725899</c:v>
                </c:pt>
                <c:pt idx="3467">
                  <c:v>220.88523966728101</c:v>
                </c:pt>
                <c:pt idx="3468">
                  <c:v>220.94895043730401</c:v>
                </c:pt>
                <c:pt idx="3469">
                  <c:v>221.012661207326</c:v>
                </c:pt>
                <c:pt idx="3470">
                  <c:v>221.076371977348</c:v>
                </c:pt>
                <c:pt idx="3471">
                  <c:v>221.140082747371</c:v>
                </c:pt>
                <c:pt idx="3472">
                  <c:v>221.203793517393</c:v>
                </c:pt>
                <c:pt idx="3473">
                  <c:v>221.26750428741499</c:v>
                </c:pt>
                <c:pt idx="3474">
                  <c:v>221.33121505743699</c:v>
                </c:pt>
                <c:pt idx="3475">
                  <c:v>221.39492582746001</c:v>
                </c:pt>
                <c:pt idx="3476">
                  <c:v>221.45863659748201</c:v>
                </c:pt>
                <c:pt idx="3477">
                  <c:v>221.52234736750401</c:v>
                </c:pt>
                <c:pt idx="3478">
                  <c:v>221.586058137527</c:v>
                </c:pt>
                <c:pt idx="3479">
                  <c:v>221.649768907549</c:v>
                </c:pt>
                <c:pt idx="3480">
                  <c:v>221.713479677571</c:v>
                </c:pt>
                <c:pt idx="3481">
                  <c:v>221.777190447593</c:v>
                </c:pt>
                <c:pt idx="3482">
                  <c:v>221.84090121761599</c:v>
                </c:pt>
                <c:pt idx="3483">
                  <c:v>221.90461198763799</c:v>
                </c:pt>
                <c:pt idx="3484">
                  <c:v>221.96832275765999</c:v>
                </c:pt>
                <c:pt idx="3485">
                  <c:v>222.03203352768301</c:v>
                </c:pt>
                <c:pt idx="3486">
                  <c:v>222.09574429770501</c:v>
                </c:pt>
                <c:pt idx="3487">
                  <c:v>222.15945506772701</c:v>
                </c:pt>
                <c:pt idx="3488">
                  <c:v>222.22316583774901</c:v>
                </c:pt>
                <c:pt idx="3489">
                  <c:v>222.286876607772</c:v>
                </c:pt>
                <c:pt idx="3490">
                  <c:v>222.350587377794</c:v>
                </c:pt>
                <c:pt idx="3491">
                  <c:v>222.414298147816</c:v>
                </c:pt>
                <c:pt idx="3492">
                  <c:v>222.47800891783899</c:v>
                </c:pt>
                <c:pt idx="3493">
                  <c:v>222.54171968786099</c:v>
                </c:pt>
                <c:pt idx="3494">
                  <c:v>222.60543045788299</c:v>
                </c:pt>
                <c:pt idx="3495">
                  <c:v>222.66914122790499</c:v>
                </c:pt>
                <c:pt idx="3496">
                  <c:v>222.73285199792801</c:v>
                </c:pt>
                <c:pt idx="3497">
                  <c:v>222.79656276795001</c:v>
                </c:pt>
                <c:pt idx="3498">
                  <c:v>222.86027353797201</c:v>
                </c:pt>
                <c:pt idx="3499">
                  <c:v>222.923984307995</c:v>
                </c:pt>
                <c:pt idx="3500">
                  <c:v>222.987695078017</c:v>
                </c:pt>
                <c:pt idx="3501">
                  <c:v>223.051405848039</c:v>
                </c:pt>
                <c:pt idx="3502">
                  <c:v>223.11511661806099</c:v>
                </c:pt>
                <c:pt idx="3503">
                  <c:v>223.17882738808399</c:v>
                </c:pt>
                <c:pt idx="3504">
                  <c:v>223.24253815810599</c:v>
                </c:pt>
                <c:pt idx="3505">
                  <c:v>223.30624892812801</c:v>
                </c:pt>
                <c:pt idx="3506">
                  <c:v>223.36995969815101</c:v>
                </c:pt>
                <c:pt idx="3507">
                  <c:v>223.43367046817301</c:v>
                </c:pt>
                <c:pt idx="3508">
                  <c:v>223.497381238195</c:v>
                </c:pt>
                <c:pt idx="3509">
                  <c:v>223.561092008217</c:v>
                </c:pt>
                <c:pt idx="3510">
                  <c:v>223.62480277824</c:v>
                </c:pt>
                <c:pt idx="3511">
                  <c:v>223.68851354826199</c:v>
                </c:pt>
                <c:pt idx="3512">
                  <c:v>223.75222431828399</c:v>
                </c:pt>
                <c:pt idx="3513">
                  <c:v>223.81593508830599</c:v>
                </c:pt>
                <c:pt idx="3514">
                  <c:v>223.87964585832901</c:v>
                </c:pt>
                <c:pt idx="3515">
                  <c:v>223.94335662835101</c:v>
                </c:pt>
                <c:pt idx="3516">
                  <c:v>224.00706739837301</c:v>
                </c:pt>
                <c:pt idx="3517">
                  <c:v>224.070778168396</c:v>
                </c:pt>
                <c:pt idx="3518">
                  <c:v>224.134488938418</c:v>
                </c:pt>
                <c:pt idx="3519">
                  <c:v>224.19819970844</c:v>
                </c:pt>
                <c:pt idx="3520">
                  <c:v>224.261910478462</c:v>
                </c:pt>
                <c:pt idx="3521">
                  <c:v>224.32562124848499</c:v>
                </c:pt>
                <c:pt idx="3522">
                  <c:v>224.38933201850699</c:v>
                </c:pt>
                <c:pt idx="3523">
                  <c:v>224.45304278852899</c:v>
                </c:pt>
                <c:pt idx="3524">
                  <c:v>224.51675355855201</c:v>
                </c:pt>
                <c:pt idx="3525">
                  <c:v>224.58046432857401</c:v>
                </c:pt>
                <c:pt idx="3526">
                  <c:v>224.64417509859601</c:v>
                </c:pt>
                <c:pt idx="3527">
                  <c:v>224.70788586861801</c:v>
                </c:pt>
                <c:pt idx="3528">
                  <c:v>224.771596638641</c:v>
                </c:pt>
                <c:pt idx="3529">
                  <c:v>224.835307408663</c:v>
                </c:pt>
                <c:pt idx="3530">
                  <c:v>224.899018178685</c:v>
                </c:pt>
                <c:pt idx="3531">
                  <c:v>224.96272894870799</c:v>
                </c:pt>
                <c:pt idx="3532">
                  <c:v>225.02643971872999</c:v>
                </c:pt>
                <c:pt idx="3533">
                  <c:v>225.09015048875199</c:v>
                </c:pt>
                <c:pt idx="3534">
                  <c:v>225.15386125877399</c:v>
                </c:pt>
                <c:pt idx="3535">
                  <c:v>225.21757202879701</c:v>
                </c:pt>
                <c:pt idx="3536">
                  <c:v>225.28128279881901</c:v>
                </c:pt>
                <c:pt idx="3537">
                  <c:v>225.34499356884101</c:v>
                </c:pt>
                <c:pt idx="3538">
                  <c:v>225.408704338864</c:v>
                </c:pt>
                <c:pt idx="3539">
                  <c:v>225.472415108886</c:v>
                </c:pt>
                <c:pt idx="3540">
                  <c:v>225.536125878908</c:v>
                </c:pt>
                <c:pt idx="3541">
                  <c:v>225.59983664892999</c:v>
                </c:pt>
                <c:pt idx="3542">
                  <c:v>225.66354741895299</c:v>
                </c:pt>
                <c:pt idx="3543">
                  <c:v>225.72725818897499</c:v>
                </c:pt>
                <c:pt idx="3544">
                  <c:v>225.79096895899701</c:v>
                </c:pt>
                <c:pt idx="3545">
                  <c:v>225.85467972902001</c:v>
                </c:pt>
                <c:pt idx="3546">
                  <c:v>225.918390499042</c:v>
                </c:pt>
                <c:pt idx="3547">
                  <c:v>225.982101269064</c:v>
                </c:pt>
                <c:pt idx="3548">
                  <c:v>226.045812039086</c:v>
                </c:pt>
                <c:pt idx="3549">
                  <c:v>226.109522809109</c:v>
                </c:pt>
                <c:pt idx="3550">
                  <c:v>226.17323357913099</c:v>
                </c:pt>
                <c:pt idx="3551">
                  <c:v>226.23694434915299</c:v>
                </c:pt>
                <c:pt idx="3552">
                  <c:v>226.30065511917601</c:v>
                </c:pt>
                <c:pt idx="3553">
                  <c:v>226.36436588919801</c:v>
                </c:pt>
                <c:pt idx="3554">
                  <c:v>226.42807665922001</c:v>
                </c:pt>
                <c:pt idx="3555">
                  <c:v>226.49178742924201</c:v>
                </c:pt>
                <c:pt idx="3556">
                  <c:v>226.555498199265</c:v>
                </c:pt>
                <c:pt idx="3557">
                  <c:v>226.619208969287</c:v>
                </c:pt>
                <c:pt idx="3558">
                  <c:v>226.682919739309</c:v>
                </c:pt>
                <c:pt idx="3559">
                  <c:v>226.746630509331</c:v>
                </c:pt>
                <c:pt idx="3560">
                  <c:v>226.81034127935399</c:v>
                </c:pt>
                <c:pt idx="3561">
                  <c:v>226.87405204937599</c:v>
                </c:pt>
                <c:pt idx="3562">
                  <c:v>226.93776281939799</c:v>
                </c:pt>
                <c:pt idx="3563">
                  <c:v>227.00147358942101</c:v>
                </c:pt>
                <c:pt idx="3564">
                  <c:v>227.06518435944301</c:v>
                </c:pt>
                <c:pt idx="3565">
                  <c:v>227.12889512946501</c:v>
                </c:pt>
                <c:pt idx="3566">
                  <c:v>227.19260589948701</c:v>
                </c:pt>
                <c:pt idx="3567">
                  <c:v>227.25631666951</c:v>
                </c:pt>
                <c:pt idx="3568">
                  <c:v>227.320027439532</c:v>
                </c:pt>
                <c:pt idx="3569">
                  <c:v>227.383738209554</c:v>
                </c:pt>
                <c:pt idx="3570">
                  <c:v>227.44744897957699</c:v>
                </c:pt>
                <c:pt idx="3571">
                  <c:v>227.51115974959899</c:v>
                </c:pt>
                <c:pt idx="3572">
                  <c:v>227.57487051962099</c:v>
                </c:pt>
                <c:pt idx="3573">
                  <c:v>227.63858128964301</c:v>
                </c:pt>
                <c:pt idx="3574">
                  <c:v>227.70229205966601</c:v>
                </c:pt>
                <c:pt idx="3575">
                  <c:v>227.76600282968801</c:v>
                </c:pt>
                <c:pt idx="3576">
                  <c:v>227.82971359971</c:v>
                </c:pt>
                <c:pt idx="3577">
                  <c:v>227.893424369733</c:v>
                </c:pt>
                <c:pt idx="3578">
                  <c:v>227.957135139755</c:v>
                </c:pt>
                <c:pt idx="3579">
                  <c:v>228.02084590977699</c:v>
                </c:pt>
                <c:pt idx="3580">
                  <c:v>228.08455667979899</c:v>
                </c:pt>
                <c:pt idx="3581">
                  <c:v>228.14826744982199</c:v>
                </c:pt>
                <c:pt idx="3582">
                  <c:v>228.21197821984401</c:v>
                </c:pt>
                <c:pt idx="3583">
                  <c:v>228.27568898986601</c:v>
                </c:pt>
                <c:pt idx="3584">
                  <c:v>228.33939975988901</c:v>
                </c:pt>
                <c:pt idx="3585">
                  <c:v>228.403110529911</c:v>
                </c:pt>
                <c:pt idx="3586">
                  <c:v>228.466821299933</c:v>
                </c:pt>
                <c:pt idx="3587">
                  <c:v>228.530532069955</c:v>
                </c:pt>
                <c:pt idx="3588">
                  <c:v>228.59424283997799</c:v>
                </c:pt>
                <c:pt idx="3589">
                  <c:v>228.65795360999999</c:v>
                </c:pt>
                <c:pt idx="3590">
                  <c:v>228.72166438002199</c:v>
                </c:pt>
                <c:pt idx="3591">
                  <c:v>228.78537515004501</c:v>
                </c:pt>
                <c:pt idx="3592">
                  <c:v>228.84908592006701</c:v>
                </c:pt>
                <c:pt idx="3593">
                  <c:v>228.91279669008901</c:v>
                </c:pt>
                <c:pt idx="3594">
                  <c:v>228.97650746011101</c:v>
                </c:pt>
                <c:pt idx="3595">
                  <c:v>229.040218230134</c:v>
                </c:pt>
                <c:pt idx="3596">
                  <c:v>229.103929000156</c:v>
                </c:pt>
                <c:pt idx="3597">
                  <c:v>229.167639770178</c:v>
                </c:pt>
                <c:pt idx="3598">
                  <c:v>229.23135054020099</c:v>
                </c:pt>
                <c:pt idx="3599">
                  <c:v>229.29506131022299</c:v>
                </c:pt>
                <c:pt idx="3600">
                  <c:v>229.35877208024499</c:v>
                </c:pt>
                <c:pt idx="3601">
                  <c:v>229.42248285026699</c:v>
                </c:pt>
                <c:pt idx="3602">
                  <c:v>229.48619362029001</c:v>
                </c:pt>
                <c:pt idx="3603">
                  <c:v>229.54990439031201</c:v>
                </c:pt>
                <c:pt idx="3604">
                  <c:v>229.61361516033401</c:v>
                </c:pt>
                <c:pt idx="3605">
                  <c:v>229.677325930357</c:v>
                </c:pt>
                <c:pt idx="3606">
                  <c:v>229.741036700379</c:v>
                </c:pt>
                <c:pt idx="3607">
                  <c:v>229.804747470401</c:v>
                </c:pt>
                <c:pt idx="3608">
                  <c:v>229.868458240423</c:v>
                </c:pt>
                <c:pt idx="3609">
                  <c:v>229.93216901044599</c:v>
                </c:pt>
                <c:pt idx="3610">
                  <c:v>229.99587978046799</c:v>
                </c:pt>
                <c:pt idx="3611">
                  <c:v>230.05959055048999</c:v>
                </c:pt>
                <c:pt idx="3612">
                  <c:v>230.12330132051201</c:v>
                </c:pt>
                <c:pt idx="3613">
                  <c:v>230.18701209053501</c:v>
                </c:pt>
                <c:pt idx="3614">
                  <c:v>230.250722860557</c:v>
                </c:pt>
                <c:pt idx="3615">
                  <c:v>230.314433630579</c:v>
                </c:pt>
                <c:pt idx="3616">
                  <c:v>230.378144400602</c:v>
                </c:pt>
                <c:pt idx="3617">
                  <c:v>230.441855170624</c:v>
                </c:pt>
                <c:pt idx="3618">
                  <c:v>230.50556594064599</c:v>
                </c:pt>
                <c:pt idx="3619">
                  <c:v>230.56927671066799</c:v>
                </c:pt>
                <c:pt idx="3620">
                  <c:v>230.63298748069101</c:v>
                </c:pt>
                <c:pt idx="3621">
                  <c:v>230.69669825071301</c:v>
                </c:pt>
                <c:pt idx="3622">
                  <c:v>230.76040902073501</c:v>
                </c:pt>
                <c:pt idx="3623">
                  <c:v>230.824119790758</c:v>
                </c:pt>
                <c:pt idx="3624">
                  <c:v>230.88783056078</c:v>
                </c:pt>
                <c:pt idx="3625">
                  <c:v>230.951541330802</c:v>
                </c:pt>
                <c:pt idx="3626">
                  <c:v>231.015252100824</c:v>
                </c:pt>
                <c:pt idx="3627">
                  <c:v>231.07896287084699</c:v>
                </c:pt>
                <c:pt idx="3628">
                  <c:v>231.14267364086899</c:v>
                </c:pt>
                <c:pt idx="3629">
                  <c:v>231.20638441089099</c:v>
                </c:pt>
                <c:pt idx="3630">
                  <c:v>231.27009518091401</c:v>
                </c:pt>
                <c:pt idx="3631">
                  <c:v>231.33380595093601</c:v>
                </c:pt>
                <c:pt idx="3632">
                  <c:v>231.39751672095801</c:v>
                </c:pt>
                <c:pt idx="3633">
                  <c:v>231.46122749098001</c:v>
                </c:pt>
                <c:pt idx="3634">
                  <c:v>231.524938261003</c:v>
                </c:pt>
                <c:pt idx="3635">
                  <c:v>231.588649031025</c:v>
                </c:pt>
                <c:pt idx="3636">
                  <c:v>231.652359801047</c:v>
                </c:pt>
                <c:pt idx="3637">
                  <c:v>231.71607057106999</c:v>
                </c:pt>
                <c:pt idx="3638">
                  <c:v>231.77978134109199</c:v>
                </c:pt>
                <c:pt idx="3639">
                  <c:v>231.84349211111399</c:v>
                </c:pt>
                <c:pt idx="3640">
                  <c:v>231.90720288113599</c:v>
                </c:pt>
                <c:pt idx="3641">
                  <c:v>231.97091365115901</c:v>
                </c:pt>
                <c:pt idx="3642">
                  <c:v>232.03462442118101</c:v>
                </c:pt>
                <c:pt idx="3643">
                  <c:v>232.09833519120301</c:v>
                </c:pt>
                <c:pt idx="3644">
                  <c:v>232.162045961226</c:v>
                </c:pt>
                <c:pt idx="3645">
                  <c:v>232.225756731248</c:v>
                </c:pt>
                <c:pt idx="3646">
                  <c:v>232.28946750127</c:v>
                </c:pt>
                <c:pt idx="3647">
                  <c:v>232.35317827129199</c:v>
                </c:pt>
                <c:pt idx="3648">
                  <c:v>232.41688904131499</c:v>
                </c:pt>
                <c:pt idx="3649">
                  <c:v>232.48059981133699</c:v>
                </c:pt>
                <c:pt idx="3650">
                  <c:v>232.54431058135901</c:v>
                </c:pt>
                <c:pt idx="3651">
                  <c:v>232.60802135138201</c:v>
                </c:pt>
                <c:pt idx="3652">
                  <c:v>232.67173212140401</c:v>
                </c:pt>
                <c:pt idx="3653">
                  <c:v>232.735442891426</c:v>
                </c:pt>
                <c:pt idx="3654">
                  <c:v>232.799153661448</c:v>
                </c:pt>
                <c:pt idx="3655">
                  <c:v>232.862864431471</c:v>
                </c:pt>
                <c:pt idx="3656">
                  <c:v>232.92657520149299</c:v>
                </c:pt>
                <c:pt idx="3657">
                  <c:v>232.99028597151499</c:v>
                </c:pt>
                <c:pt idx="3658">
                  <c:v>233.05399674153699</c:v>
                </c:pt>
                <c:pt idx="3659">
                  <c:v>233.11770751156001</c:v>
                </c:pt>
                <c:pt idx="3660">
                  <c:v>233.18141828158201</c:v>
                </c:pt>
                <c:pt idx="3661">
                  <c:v>233.24512905160401</c:v>
                </c:pt>
                <c:pt idx="3662">
                  <c:v>233.308839821627</c:v>
                </c:pt>
                <c:pt idx="3663">
                  <c:v>233.372550591649</c:v>
                </c:pt>
                <c:pt idx="3664">
                  <c:v>233.436261361671</c:v>
                </c:pt>
                <c:pt idx="3665">
                  <c:v>233.499972131693</c:v>
                </c:pt>
                <c:pt idx="3666">
                  <c:v>233.56368290171599</c:v>
                </c:pt>
                <c:pt idx="3667">
                  <c:v>233.62739367173799</c:v>
                </c:pt>
                <c:pt idx="3668">
                  <c:v>233.69110444175999</c:v>
                </c:pt>
                <c:pt idx="3669">
                  <c:v>233.75481521178301</c:v>
                </c:pt>
                <c:pt idx="3670">
                  <c:v>233.81852598180501</c:v>
                </c:pt>
                <c:pt idx="3671">
                  <c:v>233.88223675182701</c:v>
                </c:pt>
                <c:pt idx="3672">
                  <c:v>233.94594752184901</c:v>
                </c:pt>
                <c:pt idx="3673">
                  <c:v>234.009658291872</c:v>
                </c:pt>
                <c:pt idx="3674">
                  <c:v>234.073369061894</c:v>
                </c:pt>
                <c:pt idx="3675">
                  <c:v>234.137079831916</c:v>
                </c:pt>
                <c:pt idx="3676">
                  <c:v>234.20079060193899</c:v>
                </c:pt>
                <c:pt idx="3677">
                  <c:v>234.26450137196099</c:v>
                </c:pt>
                <c:pt idx="3678">
                  <c:v>234.32821214198299</c:v>
                </c:pt>
                <c:pt idx="3679">
                  <c:v>234.39192291200499</c:v>
                </c:pt>
                <c:pt idx="3680">
                  <c:v>234.45563368202801</c:v>
                </c:pt>
                <c:pt idx="3681">
                  <c:v>234.51934445205001</c:v>
                </c:pt>
                <c:pt idx="3682">
                  <c:v>234.58305522207201</c:v>
                </c:pt>
                <c:pt idx="3683">
                  <c:v>234.646765992095</c:v>
                </c:pt>
                <c:pt idx="3684">
                  <c:v>234.710476762117</c:v>
                </c:pt>
                <c:pt idx="3685">
                  <c:v>234.774187532139</c:v>
                </c:pt>
                <c:pt idx="3686">
                  <c:v>234.83789830216099</c:v>
                </c:pt>
                <c:pt idx="3687">
                  <c:v>234.90160907218399</c:v>
                </c:pt>
                <c:pt idx="3688">
                  <c:v>234.96531984220599</c:v>
                </c:pt>
                <c:pt idx="3689">
                  <c:v>235.02903061222801</c:v>
                </c:pt>
                <c:pt idx="3690">
                  <c:v>235.09274138225101</c:v>
                </c:pt>
                <c:pt idx="3691">
                  <c:v>235.156452152273</c:v>
                </c:pt>
                <c:pt idx="3692">
                  <c:v>235.220162922295</c:v>
                </c:pt>
                <c:pt idx="3693">
                  <c:v>235.283873692317</c:v>
                </c:pt>
                <c:pt idx="3694">
                  <c:v>235.34758446234</c:v>
                </c:pt>
                <c:pt idx="3695">
                  <c:v>235.41129523236199</c:v>
                </c:pt>
                <c:pt idx="3696">
                  <c:v>235.47500600238399</c:v>
                </c:pt>
                <c:pt idx="3697">
                  <c:v>235.53871677240701</c:v>
                </c:pt>
                <c:pt idx="3698">
                  <c:v>235.60242754242901</c:v>
                </c:pt>
                <c:pt idx="3699">
                  <c:v>235.66613831245101</c:v>
                </c:pt>
                <c:pt idx="3700">
                  <c:v>235.72984908247301</c:v>
                </c:pt>
                <c:pt idx="3701">
                  <c:v>235.793559852496</c:v>
                </c:pt>
                <c:pt idx="3702">
                  <c:v>235.857270622518</c:v>
                </c:pt>
                <c:pt idx="3703">
                  <c:v>235.92098139254</c:v>
                </c:pt>
                <c:pt idx="3704">
                  <c:v>235.984692162562</c:v>
                </c:pt>
                <c:pt idx="3705">
                  <c:v>236.04840293258499</c:v>
                </c:pt>
                <c:pt idx="3706">
                  <c:v>236.11211370260699</c:v>
                </c:pt>
                <c:pt idx="3707">
                  <c:v>236.17582447262899</c:v>
                </c:pt>
                <c:pt idx="3708">
                  <c:v>236.23953524265201</c:v>
                </c:pt>
                <c:pt idx="3709">
                  <c:v>236.30324601267401</c:v>
                </c:pt>
                <c:pt idx="3710">
                  <c:v>236.36695678269601</c:v>
                </c:pt>
                <c:pt idx="3711">
                  <c:v>236.43066755271801</c:v>
                </c:pt>
                <c:pt idx="3712">
                  <c:v>236.494378322741</c:v>
                </c:pt>
                <c:pt idx="3713">
                  <c:v>236.558089092763</c:v>
                </c:pt>
                <c:pt idx="3714">
                  <c:v>236.621799862785</c:v>
                </c:pt>
                <c:pt idx="3715">
                  <c:v>236.68551063280799</c:v>
                </c:pt>
                <c:pt idx="3716">
                  <c:v>236.74922140282999</c:v>
                </c:pt>
                <c:pt idx="3717">
                  <c:v>236.81293217285199</c:v>
                </c:pt>
                <c:pt idx="3718">
                  <c:v>236.87664294287401</c:v>
                </c:pt>
                <c:pt idx="3719">
                  <c:v>236.94035371289701</c:v>
                </c:pt>
                <c:pt idx="3720">
                  <c:v>237.00406448291901</c:v>
                </c:pt>
                <c:pt idx="3721">
                  <c:v>237.067775252941</c:v>
                </c:pt>
                <c:pt idx="3722">
                  <c:v>237.131486022964</c:v>
                </c:pt>
                <c:pt idx="3723">
                  <c:v>237.195196792986</c:v>
                </c:pt>
                <c:pt idx="3724">
                  <c:v>237.25890756300799</c:v>
                </c:pt>
                <c:pt idx="3725">
                  <c:v>237.32261833302999</c:v>
                </c:pt>
                <c:pt idx="3726">
                  <c:v>237.38632910305299</c:v>
                </c:pt>
                <c:pt idx="3727">
                  <c:v>237.45003987307501</c:v>
                </c:pt>
                <c:pt idx="3728">
                  <c:v>237.51375064309701</c:v>
                </c:pt>
                <c:pt idx="3729">
                  <c:v>237.57746141312001</c:v>
                </c:pt>
                <c:pt idx="3730">
                  <c:v>237.641172183142</c:v>
                </c:pt>
                <c:pt idx="3731">
                  <c:v>237.704882953164</c:v>
                </c:pt>
                <c:pt idx="3732">
                  <c:v>237.768593723186</c:v>
                </c:pt>
                <c:pt idx="3733">
                  <c:v>237.83230449320899</c:v>
                </c:pt>
                <c:pt idx="3734">
                  <c:v>237.89601526323099</c:v>
                </c:pt>
                <c:pt idx="3735">
                  <c:v>237.95972603325299</c:v>
                </c:pt>
                <c:pt idx="3736">
                  <c:v>238.02343680327601</c:v>
                </c:pt>
                <c:pt idx="3737">
                  <c:v>238.08714757329801</c:v>
                </c:pt>
                <c:pt idx="3738">
                  <c:v>238.15085834332001</c:v>
                </c:pt>
                <c:pt idx="3739">
                  <c:v>238.21456911334201</c:v>
                </c:pt>
                <c:pt idx="3740">
                  <c:v>238.278279883365</c:v>
                </c:pt>
                <c:pt idx="3741">
                  <c:v>238.341990653387</c:v>
                </c:pt>
                <c:pt idx="3742">
                  <c:v>238.405701423409</c:v>
                </c:pt>
                <c:pt idx="3743">
                  <c:v>238.46941219343199</c:v>
                </c:pt>
                <c:pt idx="3744">
                  <c:v>238.53312296345399</c:v>
                </c:pt>
                <c:pt idx="3745">
                  <c:v>238.59683373347599</c:v>
                </c:pt>
                <c:pt idx="3746">
                  <c:v>238.66054450349799</c:v>
                </c:pt>
                <c:pt idx="3747">
                  <c:v>238.72425527352101</c:v>
                </c:pt>
                <c:pt idx="3748">
                  <c:v>238.78796604354301</c:v>
                </c:pt>
                <c:pt idx="3749">
                  <c:v>238.85167681356501</c:v>
                </c:pt>
                <c:pt idx="3750">
                  <c:v>238.915387583588</c:v>
                </c:pt>
                <c:pt idx="3751">
                  <c:v>238.97909835361</c:v>
                </c:pt>
                <c:pt idx="3752">
                  <c:v>239.042809123632</c:v>
                </c:pt>
                <c:pt idx="3753">
                  <c:v>239.106519893654</c:v>
                </c:pt>
                <c:pt idx="3754">
                  <c:v>239.17023066367699</c:v>
                </c:pt>
                <c:pt idx="3755">
                  <c:v>239.23394143369899</c:v>
                </c:pt>
                <c:pt idx="3756">
                  <c:v>239.29765220372099</c:v>
                </c:pt>
                <c:pt idx="3757">
                  <c:v>239.36136297374301</c:v>
                </c:pt>
                <c:pt idx="3758">
                  <c:v>239.42507374376601</c:v>
                </c:pt>
                <c:pt idx="3759">
                  <c:v>239.488784513788</c:v>
                </c:pt>
                <c:pt idx="3760">
                  <c:v>239.55249528381</c:v>
                </c:pt>
                <c:pt idx="3761">
                  <c:v>239.616206053833</c:v>
                </c:pt>
                <c:pt idx="3762">
                  <c:v>239.679916823855</c:v>
                </c:pt>
                <c:pt idx="3763">
                  <c:v>239.74362759387699</c:v>
                </c:pt>
                <c:pt idx="3764">
                  <c:v>239.80733836389899</c:v>
                </c:pt>
                <c:pt idx="3765">
                  <c:v>239.87104913392201</c:v>
                </c:pt>
                <c:pt idx="3766">
                  <c:v>239.93475990394401</c:v>
                </c:pt>
                <c:pt idx="3767">
                  <c:v>239.99847067396601</c:v>
                </c:pt>
                <c:pt idx="3768">
                  <c:v>240.062181443989</c:v>
                </c:pt>
                <c:pt idx="3769">
                  <c:v>240.125892214011</c:v>
                </c:pt>
                <c:pt idx="3770">
                  <c:v>240.189602984033</c:v>
                </c:pt>
                <c:pt idx="3771">
                  <c:v>240.253313754055</c:v>
                </c:pt>
                <c:pt idx="3772">
                  <c:v>240.31702452407799</c:v>
                </c:pt>
                <c:pt idx="3773">
                  <c:v>240.38073529409999</c:v>
                </c:pt>
                <c:pt idx="3774">
                  <c:v>240.44444606412199</c:v>
                </c:pt>
                <c:pt idx="3775">
                  <c:v>240.50815683414501</c:v>
                </c:pt>
                <c:pt idx="3776">
                  <c:v>240.57186760416701</c:v>
                </c:pt>
                <c:pt idx="3777">
                  <c:v>240.63557837418901</c:v>
                </c:pt>
                <c:pt idx="3778">
                  <c:v>240.69928914421101</c:v>
                </c:pt>
                <c:pt idx="3779">
                  <c:v>240.762999914234</c:v>
                </c:pt>
                <c:pt idx="3780">
                  <c:v>240.826710684256</c:v>
                </c:pt>
                <c:pt idx="3781">
                  <c:v>240.890421454278</c:v>
                </c:pt>
                <c:pt idx="3782">
                  <c:v>240.95413222430099</c:v>
                </c:pt>
                <c:pt idx="3783">
                  <c:v>241.01784299432299</c:v>
                </c:pt>
                <c:pt idx="3784">
                  <c:v>241.08155376434499</c:v>
                </c:pt>
                <c:pt idx="3785">
                  <c:v>241.14526453436699</c:v>
                </c:pt>
                <c:pt idx="3786">
                  <c:v>241.20897530439001</c:v>
                </c:pt>
                <c:pt idx="3787">
                  <c:v>241.27268607441201</c:v>
                </c:pt>
                <c:pt idx="3788">
                  <c:v>241.33639684443401</c:v>
                </c:pt>
                <c:pt idx="3789">
                  <c:v>241.400107614457</c:v>
                </c:pt>
                <c:pt idx="3790">
                  <c:v>241.463818384479</c:v>
                </c:pt>
                <c:pt idx="3791">
                  <c:v>241.527529154501</c:v>
                </c:pt>
                <c:pt idx="3792">
                  <c:v>241.59123992452299</c:v>
                </c:pt>
                <c:pt idx="3793">
                  <c:v>241.65495069454599</c:v>
                </c:pt>
                <c:pt idx="3794">
                  <c:v>241.71866146456799</c:v>
                </c:pt>
                <c:pt idx="3795">
                  <c:v>241.78237223459001</c:v>
                </c:pt>
                <c:pt idx="3796">
                  <c:v>241.84608300461301</c:v>
                </c:pt>
                <c:pt idx="3797">
                  <c:v>241.90979377463501</c:v>
                </c:pt>
                <c:pt idx="3798">
                  <c:v>241.973504544657</c:v>
                </c:pt>
                <c:pt idx="3799">
                  <c:v>242.037215314679</c:v>
                </c:pt>
                <c:pt idx="3800">
                  <c:v>242.100926084702</c:v>
                </c:pt>
                <c:pt idx="3801">
                  <c:v>242.16463685472399</c:v>
                </c:pt>
                <c:pt idx="3802">
                  <c:v>242.22834762474599</c:v>
                </c:pt>
                <c:pt idx="3803">
                  <c:v>242.29205839476799</c:v>
                </c:pt>
                <c:pt idx="3804">
                  <c:v>242.35576916479101</c:v>
                </c:pt>
                <c:pt idx="3805">
                  <c:v>242.41947993481301</c:v>
                </c:pt>
                <c:pt idx="3806">
                  <c:v>242.48319070483501</c:v>
                </c:pt>
                <c:pt idx="3807">
                  <c:v>242.546901474858</c:v>
                </c:pt>
                <c:pt idx="3808">
                  <c:v>242.61061224488</c:v>
                </c:pt>
                <c:pt idx="3809">
                  <c:v>242.674323014902</c:v>
                </c:pt>
                <c:pt idx="3810">
                  <c:v>242.738033784924</c:v>
                </c:pt>
                <c:pt idx="3811">
                  <c:v>242.80174455494699</c:v>
                </c:pt>
                <c:pt idx="3812">
                  <c:v>242.86545532496899</c:v>
                </c:pt>
                <c:pt idx="3813">
                  <c:v>242.92916609499099</c:v>
                </c:pt>
                <c:pt idx="3814">
                  <c:v>242.99287686501401</c:v>
                </c:pt>
                <c:pt idx="3815">
                  <c:v>243.05658763503601</c:v>
                </c:pt>
                <c:pt idx="3816">
                  <c:v>243.12029840505801</c:v>
                </c:pt>
                <c:pt idx="3817">
                  <c:v>243.18400917508001</c:v>
                </c:pt>
                <c:pt idx="3818">
                  <c:v>243.247719945103</c:v>
                </c:pt>
                <c:pt idx="3819">
                  <c:v>243.311430715125</c:v>
                </c:pt>
                <c:pt idx="3820">
                  <c:v>243.375141485147</c:v>
                </c:pt>
                <c:pt idx="3821">
                  <c:v>243.43885225516999</c:v>
                </c:pt>
                <c:pt idx="3822">
                  <c:v>243.50256302519199</c:v>
                </c:pt>
                <c:pt idx="3823">
                  <c:v>243.56627379521399</c:v>
                </c:pt>
                <c:pt idx="3824">
                  <c:v>243.62998456523599</c:v>
                </c:pt>
                <c:pt idx="3825">
                  <c:v>243.69369533525901</c:v>
                </c:pt>
                <c:pt idx="3826">
                  <c:v>243.75740610528101</c:v>
                </c:pt>
                <c:pt idx="3827">
                  <c:v>243.82111687530301</c:v>
                </c:pt>
                <c:pt idx="3828">
                  <c:v>243.884827645326</c:v>
                </c:pt>
                <c:pt idx="3829">
                  <c:v>243.948538415348</c:v>
                </c:pt>
                <c:pt idx="3830">
                  <c:v>244.01224918537</c:v>
                </c:pt>
                <c:pt idx="3831">
                  <c:v>244.07595995539199</c:v>
                </c:pt>
                <c:pt idx="3832">
                  <c:v>244.13967072541499</c:v>
                </c:pt>
                <c:pt idx="3833">
                  <c:v>244.20338149543699</c:v>
                </c:pt>
                <c:pt idx="3834">
                  <c:v>244.26709226545901</c:v>
                </c:pt>
                <c:pt idx="3835">
                  <c:v>244.33080303548201</c:v>
                </c:pt>
                <c:pt idx="3836">
                  <c:v>244.394513805504</c:v>
                </c:pt>
                <c:pt idx="3837">
                  <c:v>244.458224575526</c:v>
                </c:pt>
                <c:pt idx="3838">
                  <c:v>244.521935345548</c:v>
                </c:pt>
                <c:pt idx="3839">
                  <c:v>244.585646115571</c:v>
                </c:pt>
                <c:pt idx="3840">
                  <c:v>244.64935688559299</c:v>
                </c:pt>
                <c:pt idx="3841">
                  <c:v>244.71306765561499</c:v>
                </c:pt>
                <c:pt idx="3842">
                  <c:v>244.77677842563801</c:v>
                </c:pt>
                <c:pt idx="3843">
                  <c:v>244.84048919566001</c:v>
                </c:pt>
                <c:pt idx="3844">
                  <c:v>244.90419996568201</c:v>
                </c:pt>
                <c:pt idx="3845">
                  <c:v>244.96791073570401</c:v>
                </c:pt>
                <c:pt idx="3846">
                  <c:v>245.031621505727</c:v>
                </c:pt>
                <c:pt idx="3847">
                  <c:v>245.095332275749</c:v>
                </c:pt>
                <c:pt idx="3848">
                  <c:v>245.159043045771</c:v>
                </c:pt>
                <c:pt idx="3849">
                  <c:v>245.222753815793</c:v>
                </c:pt>
                <c:pt idx="3850">
                  <c:v>245.28646458581599</c:v>
                </c:pt>
                <c:pt idx="3851">
                  <c:v>245.35017535583799</c:v>
                </c:pt>
                <c:pt idx="3852">
                  <c:v>245.41388612585999</c:v>
                </c:pt>
                <c:pt idx="3853">
                  <c:v>245.47759689588301</c:v>
                </c:pt>
                <c:pt idx="3854">
                  <c:v>245.54130766590501</c:v>
                </c:pt>
                <c:pt idx="3855">
                  <c:v>245.60501843592701</c:v>
                </c:pt>
                <c:pt idx="3856">
                  <c:v>245.66872920594901</c:v>
                </c:pt>
                <c:pt idx="3857">
                  <c:v>245.732439975972</c:v>
                </c:pt>
                <c:pt idx="3858">
                  <c:v>245.796150745994</c:v>
                </c:pt>
                <c:pt idx="3859">
                  <c:v>245.859861516016</c:v>
                </c:pt>
                <c:pt idx="3860">
                  <c:v>245.92357228603899</c:v>
                </c:pt>
                <c:pt idx="3861">
                  <c:v>245.98728305606099</c:v>
                </c:pt>
                <c:pt idx="3862">
                  <c:v>246.05099382608299</c:v>
                </c:pt>
                <c:pt idx="3863">
                  <c:v>246.11470459610501</c:v>
                </c:pt>
                <c:pt idx="3864">
                  <c:v>246.17841536612801</c:v>
                </c:pt>
                <c:pt idx="3865">
                  <c:v>246.24212613615001</c:v>
                </c:pt>
                <c:pt idx="3866">
                  <c:v>246.305836906172</c:v>
                </c:pt>
                <c:pt idx="3867">
                  <c:v>246.369547676195</c:v>
                </c:pt>
                <c:pt idx="3868">
                  <c:v>246.433258446217</c:v>
                </c:pt>
                <c:pt idx="3869">
                  <c:v>246.49696921623899</c:v>
                </c:pt>
                <c:pt idx="3870">
                  <c:v>246.56067998626099</c:v>
                </c:pt>
                <c:pt idx="3871">
                  <c:v>246.62439075628399</c:v>
                </c:pt>
                <c:pt idx="3872">
                  <c:v>246.68810152630601</c:v>
                </c:pt>
                <c:pt idx="3873">
                  <c:v>246.75181229632801</c:v>
                </c:pt>
                <c:pt idx="3874">
                  <c:v>246.81552306635101</c:v>
                </c:pt>
                <c:pt idx="3875">
                  <c:v>246.879233836373</c:v>
                </c:pt>
                <c:pt idx="3876">
                  <c:v>246.942944606395</c:v>
                </c:pt>
                <c:pt idx="3877">
                  <c:v>247.006655376417</c:v>
                </c:pt>
                <c:pt idx="3878">
                  <c:v>247.07036614643999</c:v>
                </c:pt>
                <c:pt idx="3879">
                  <c:v>247.13407691646199</c:v>
                </c:pt>
                <c:pt idx="3880">
                  <c:v>247.19778768648399</c:v>
                </c:pt>
                <c:pt idx="3881">
                  <c:v>247.26149845650701</c:v>
                </c:pt>
                <c:pt idx="3882">
                  <c:v>247.32520922652901</c:v>
                </c:pt>
                <c:pt idx="3883">
                  <c:v>247.38891999655101</c:v>
                </c:pt>
                <c:pt idx="3884">
                  <c:v>247.45263076657301</c:v>
                </c:pt>
                <c:pt idx="3885">
                  <c:v>247.516341536596</c:v>
                </c:pt>
                <c:pt idx="3886">
                  <c:v>247.580052306618</c:v>
                </c:pt>
                <c:pt idx="3887">
                  <c:v>247.64376307664</c:v>
                </c:pt>
                <c:pt idx="3888">
                  <c:v>247.70747384666299</c:v>
                </c:pt>
                <c:pt idx="3889">
                  <c:v>247.77118461668499</c:v>
                </c:pt>
                <c:pt idx="3890">
                  <c:v>247.83489538670699</c:v>
                </c:pt>
                <c:pt idx="3891">
                  <c:v>247.89860615672899</c:v>
                </c:pt>
                <c:pt idx="3892">
                  <c:v>247.96231692675201</c:v>
                </c:pt>
                <c:pt idx="3893">
                  <c:v>248.02602769677401</c:v>
                </c:pt>
                <c:pt idx="3894">
                  <c:v>248.08973846679601</c:v>
                </c:pt>
                <c:pt idx="3895">
                  <c:v>248.153449236819</c:v>
                </c:pt>
                <c:pt idx="3896">
                  <c:v>248.217160006841</c:v>
                </c:pt>
                <c:pt idx="3897">
                  <c:v>248.280870776863</c:v>
                </c:pt>
                <c:pt idx="3898">
                  <c:v>248.344581546885</c:v>
                </c:pt>
                <c:pt idx="3899">
                  <c:v>248.40829231690799</c:v>
                </c:pt>
                <c:pt idx="3900">
                  <c:v>248.47200308692999</c:v>
                </c:pt>
                <c:pt idx="3901">
                  <c:v>248.53571385695199</c:v>
                </c:pt>
                <c:pt idx="3902">
                  <c:v>248.59942462697401</c:v>
                </c:pt>
                <c:pt idx="3903">
                  <c:v>248.66313539699701</c:v>
                </c:pt>
                <c:pt idx="3904">
                  <c:v>248.726846167019</c:v>
                </c:pt>
                <c:pt idx="3905">
                  <c:v>248.790556937041</c:v>
                </c:pt>
                <c:pt idx="3906">
                  <c:v>248.854267707064</c:v>
                </c:pt>
                <c:pt idx="3907">
                  <c:v>248.917978477086</c:v>
                </c:pt>
                <c:pt idx="3908">
                  <c:v>248.98168924710799</c:v>
                </c:pt>
                <c:pt idx="3909">
                  <c:v>249.04540001712999</c:v>
                </c:pt>
                <c:pt idx="3910">
                  <c:v>249.10911078715301</c:v>
                </c:pt>
                <c:pt idx="3911">
                  <c:v>249.17282155717501</c:v>
                </c:pt>
                <c:pt idx="3912">
                  <c:v>249.23653232719701</c:v>
                </c:pt>
                <c:pt idx="3913">
                  <c:v>249.30024309722</c:v>
                </c:pt>
                <c:pt idx="3914">
                  <c:v>249.363953867242</c:v>
                </c:pt>
                <c:pt idx="3915">
                  <c:v>249.427664637264</c:v>
                </c:pt>
                <c:pt idx="3916">
                  <c:v>249.491375407286</c:v>
                </c:pt>
                <c:pt idx="3917">
                  <c:v>249.55508617730899</c:v>
                </c:pt>
                <c:pt idx="3918">
                  <c:v>249.61879694733099</c:v>
                </c:pt>
                <c:pt idx="3919">
                  <c:v>249.68250771735299</c:v>
                </c:pt>
                <c:pt idx="3920">
                  <c:v>249.74621848737601</c:v>
                </c:pt>
                <c:pt idx="3921">
                  <c:v>249.80992925739801</c:v>
                </c:pt>
                <c:pt idx="3922">
                  <c:v>249.87364002742001</c:v>
                </c:pt>
                <c:pt idx="3923">
                  <c:v>249.93735079744201</c:v>
                </c:pt>
                <c:pt idx="3924">
                  <c:v>250.001061567465</c:v>
                </c:pt>
                <c:pt idx="3925">
                  <c:v>250.064772337487</c:v>
                </c:pt>
                <c:pt idx="3926">
                  <c:v>250.128483107509</c:v>
                </c:pt>
                <c:pt idx="3927">
                  <c:v>250.19219387753199</c:v>
                </c:pt>
                <c:pt idx="3928">
                  <c:v>250.25590464755399</c:v>
                </c:pt>
                <c:pt idx="3929">
                  <c:v>250.31961541757599</c:v>
                </c:pt>
                <c:pt idx="3930">
                  <c:v>250.38332618759799</c:v>
                </c:pt>
                <c:pt idx="3931">
                  <c:v>250.44703695762101</c:v>
                </c:pt>
                <c:pt idx="3932">
                  <c:v>250.51074772764301</c:v>
                </c:pt>
                <c:pt idx="3933">
                  <c:v>250.57445849766501</c:v>
                </c:pt>
                <c:pt idx="3934">
                  <c:v>250.638169267688</c:v>
                </c:pt>
                <c:pt idx="3935">
                  <c:v>250.70188003771</c:v>
                </c:pt>
                <c:pt idx="3936">
                  <c:v>250.765590807732</c:v>
                </c:pt>
                <c:pt idx="3937">
                  <c:v>250.82930157775399</c:v>
                </c:pt>
                <c:pt idx="3938">
                  <c:v>250.89301234777699</c:v>
                </c:pt>
                <c:pt idx="3939">
                  <c:v>250.95672311779899</c:v>
                </c:pt>
                <c:pt idx="3940">
                  <c:v>251.02043388782101</c:v>
                </c:pt>
                <c:pt idx="3941">
                  <c:v>251.08414465784401</c:v>
                </c:pt>
                <c:pt idx="3942">
                  <c:v>251.14785542786601</c:v>
                </c:pt>
                <c:pt idx="3943">
                  <c:v>251.211566197888</c:v>
                </c:pt>
                <c:pt idx="3944">
                  <c:v>251.27527696791</c:v>
                </c:pt>
                <c:pt idx="3945">
                  <c:v>251.338987737933</c:v>
                </c:pt>
                <c:pt idx="3946">
                  <c:v>251.40269850795499</c:v>
                </c:pt>
                <c:pt idx="3947">
                  <c:v>251.46640927797699</c:v>
                </c:pt>
                <c:pt idx="3948">
                  <c:v>251.53012004799899</c:v>
                </c:pt>
                <c:pt idx="3949">
                  <c:v>251.59383081802201</c:v>
                </c:pt>
                <c:pt idx="3950">
                  <c:v>251.65754158804401</c:v>
                </c:pt>
                <c:pt idx="3951">
                  <c:v>251.72125235806601</c:v>
                </c:pt>
                <c:pt idx="3952">
                  <c:v>251.784963128089</c:v>
                </c:pt>
                <c:pt idx="3953">
                  <c:v>251.848673898111</c:v>
                </c:pt>
                <c:pt idx="3954">
                  <c:v>251.912384668133</c:v>
                </c:pt>
                <c:pt idx="3955">
                  <c:v>251.976095438155</c:v>
                </c:pt>
                <c:pt idx="3956">
                  <c:v>252.03980620817799</c:v>
                </c:pt>
                <c:pt idx="3957">
                  <c:v>252.10351697819999</c:v>
                </c:pt>
                <c:pt idx="3958">
                  <c:v>252.16722774822199</c:v>
                </c:pt>
                <c:pt idx="3959">
                  <c:v>252.23093851824501</c:v>
                </c:pt>
                <c:pt idx="3960">
                  <c:v>252.29464928826701</c:v>
                </c:pt>
                <c:pt idx="3961">
                  <c:v>252.35836005828901</c:v>
                </c:pt>
                <c:pt idx="3962">
                  <c:v>252.42207082831101</c:v>
                </c:pt>
                <c:pt idx="3963">
                  <c:v>252.485781598334</c:v>
                </c:pt>
                <c:pt idx="3964">
                  <c:v>252.549492368356</c:v>
                </c:pt>
                <c:pt idx="3965">
                  <c:v>252.613203138378</c:v>
                </c:pt>
                <c:pt idx="3966">
                  <c:v>252.67691390840099</c:v>
                </c:pt>
                <c:pt idx="3967">
                  <c:v>252.74062467842299</c:v>
                </c:pt>
                <c:pt idx="3968">
                  <c:v>252.80433544844499</c:v>
                </c:pt>
                <c:pt idx="3969">
                  <c:v>252.86804621846699</c:v>
                </c:pt>
                <c:pt idx="3970">
                  <c:v>252.93175698849001</c:v>
                </c:pt>
                <c:pt idx="3971">
                  <c:v>252.99546775851201</c:v>
                </c:pt>
                <c:pt idx="3972">
                  <c:v>253.05917852853401</c:v>
                </c:pt>
                <c:pt idx="3973">
                  <c:v>253.122889298557</c:v>
                </c:pt>
                <c:pt idx="3974">
                  <c:v>253.186600068579</c:v>
                </c:pt>
                <c:pt idx="3975">
                  <c:v>253.250310838601</c:v>
                </c:pt>
                <c:pt idx="3976">
                  <c:v>253.31402160862299</c:v>
                </c:pt>
                <c:pt idx="3977">
                  <c:v>253.37773237864599</c:v>
                </c:pt>
                <c:pt idx="3978">
                  <c:v>253.44144314866799</c:v>
                </c:pt>
                <c:pt idx="3979">
                  <c:v>253.50515391869001</c:v>
                </c:pt>
                <c:pt idx="3980">
                  <c:v>253.56886468871301</c:v>
                </c:pt>
                <c:pt idx="3981">
                  <c:v>253.632575458735</c:v>
                </c:pt>
                <c:pt idx="3982">
                  <c:v>253.696286228757</c:v>
                </c:pt>
                <c:pt idx="3983">
                  <c:v>253.759996998779</c:v>
                </c:pt>
                <c:pt idx="3984">
                  <c:v>253.823707768802</c:v>
                </c:pt>
                <c:pt idx="3985">
                  <c:v>253.88741853882399</c:v>
                </c:pt>
                <c:pt idx="3986">
                  <c:v>253.95112930884599</c:v>
                </c:pt>
                <c:pt idx="3987">
                  <c:v>254.01484007886901</c:v>
                </c:pt>
                <c:pt idx="3988">
                  <c:v>254.07855084889101</c:v>
                </c:pt>
                <c:pt idx="3989">
                  <c:v>254.14226161891301</c:v>
                </c:pt>
                <c:pt idx="3990">
                  <c:v>254.20597238893501</c:v>
                </c:pt>
                <c:pt idx="3991">
                  <c:v>254.269683158958</c:v>
                </c:pt>
                <c:pt idx="3992">
                  <c:v>254.33339392898</c:v>
                </c:pt>
                <c:pt idx="3993">
                  <c:v>254.397104699002</c:v>
                </c:pt>
                <c:pt idx="3994">
                  <c:v>254.460815469024</c:v>
                </c:pt>
                <c:pt idx="3995">
                  <c:v>254.52452623904699</c:v>
                </c:pt>
                <c:pt idx="3996">
                  <c:v>254.58823700906899</c:v>
                </c:pt>
                <c:pt idx="3997">
                  <c:v>254.65194777909099</c:v>
                </c:pt>
                <c:pt idx="3998">
                  <c:v>254.71565854911401</c:v>
                </c:pt>
                <c:pt idx="3999">
                  <c:v>254.77936931913601</c:v>
                </c:pt>
                <c:pt idx="4000">
                  <c:v>254.84308008915801</c:v>
                </c:pt>
                <c:pt idx="4001">
                  <c:v>254.90679085918001</c:v>
                </c:pt>
                <c:pt idx="4002">
                  <c:v>254.970501629203</c:v>
                </c:pt>
                <c:pt idx="4003">
                  <c:v>255.034212399225</c:v>
                </c:pt>
                <c:pt idx="4004">
                  <c:v>255.097923169247</c:v>
                </c:pt>
                <c:pt idx="4005">
                  <c:v>255.16163393926999</c:v>
                </c:pt>
                <c:pt idx="4006">
                  <c:v>255.22534470929199</c:v>
                </c:pt>
                <c:pt idx="4007">
                  <c:v>255.28905547931399</c:v>
                </c:pt>
                <c:pt idx="4008">
                  <c:v>255.35276624933601</c:v>
                </c:pt>
                <c:pt idx="4009">
                  <c:v>255.41647701935901</c:v>
                </c:pt>
                <c:pt idx="4010">
                  <c:v>255.48018778938101</c:v>
                </c:pt>
                <c:pt idx="4011">
                  <c:v>255.543898559403</c:v>
                </c:pt>
                <c:pt idx="4012">
                  <c:v>255.607609329426</c:v>
                </c:pt>
                <c:pt idx="4013">
                  <c:v>255.671320099448</c:v>
                </c:pt>
                <c:pt idx="4014">
                  <c:v>255.73503086946999</c:v>
                </c:pt>
                <c:pt idx="4015">
                  <c:v>255.79874163949199</c:v>
                </c:pt>
                <c:pt idx="4016">
                  <c:v>255.86245240951499</c:v>
                </c:pt>
                <c:pt idx="4017">
                  <c:v>255.92616317953701</c:v>
                </c:pt>
                <c:pt idx="4018">
                  <c:v>255.98987394955901</c:v>
                </c:pt>
                <c:pt idx="4019">
                  <c:v>256.05358471958198</c:v>
                </c:pt>
                <c:pt idx="4020">
                  <c:v>256.11729548960398</c:v>
                </c:pt>
                <c:pt idx="4021">
                  <c:v>256.18100625962597</c:v>
                </c:pt>
                <c:pt idx="4022">
                  <c:v>256.24471702964797</c:v>
                </c:pt>
                <c:pt idx="4023">
                  <c:v>256.30842779967099</c:v>
                </c:pt>
                <c:pt idx="4024">
                  <c:v>256.37213856969299</c:v>
                </c:pt>
                <c:pt idx="4025">
                  <c:v>256.43584933971499</c:v>
                </c:pt>
                <c:pt idx="4026">
                  <c:v>256.49956010973801</c:v>
                </c:pt>
                <c:pt idx="4027">
                  <c:v>256.56327087976001</c:v>
                </c:pt>
                <c:pt idx="4028">
                  <c:v>256.62698164978201</c:v>
                </c:pt>
                <c:pt idx="4029">
                  <c:v>256.69069241980401</c:v>
                </c:pt>
                <c:pt idx="4030">
                  <c:v>256.75440318982697</c:v>
                </c:pt>
                <c:pt idx="4031">
                  <c:v>256.81811395984897</c:v>
                </c:pt>
                <c:pt idx="4032">
                  <c:v>256.88182472987103</c:v>
                </c:pt>
                <c:pt idx="4033">
                  <c:v>256.94553549989399</c:v>
                </c:pt>
                <c:pt idx="4034">
                  <c:v>257.00924626991599</c:v>
                </c:pt>
                <c:pt idx="4035">
                  <c:v>257.07295703993799</c:v>
                </c:pt>
                <c:pt idx="4036">
                  <c:v>257.13666780995999</c:v>
                </c:pt>
                <c:pt idx="4037">
                  <c:v>257.20037857998301</c:v>
                </c:pt>
                <c:pt idx="4038">
                  <c:v>257.26408935000501</c:v>
                </c:pt>
                <c:pt idx="4039">
                  <c:v>257.32780012002701</c:v>
                </c:pt>
                <c:pt idx="4040">
                  <c:v>257.39151089004997</c:v>
                </c:pt>
                <c:pt idx="4041">
                  <c:v>257.45522166007203</c:v>
                </c:pt>
                <c:pt idx="4042">
                  <c:v>257.51893243009403</c:v>
                </c:pt>
                <c:pt idx="4043">
                  <c:v>257.58264320011602</c:v>
                </c:pt>
                <c:pt idx="4044">
                  <c:v>257.64635397013899</c:v>
                </c:pt>
                <c:pt idx="4045">
                  <c:v>257.71006474016099</c:v>
                </c:pt>
                <c:pt idx="4046">
                  <c:v>257.77377551018299</c:v>
                </c:pt>
                <c:pt idx="4047">
                  <c:v>257.83748628020601</c:v>
                </c:pt>
                <c:pt idx="4048">
                  <c:v>257.90119705022801</c:v>
                </c:pt>
                <c:pt idx="4049">
                  <c:v>257.96490782025</c:v>
                </c:pt>
                <c:pt idx="4050">
                  <c:v>258.028618590272</c:v>
                </c:pt>
                <c:pt idx="4051">
                  <c:v>258.09232936029503</c:v>
                </c:pt>
                <c:pt idx="4052">
                  <c:v>258.15604013031702</c:v>
                </c:pt>
                <c:pt idx="4053">
                  <c:v>258.21975090033902</c:v>
                </c:pt>
                <c:pt idx="4054">
                  <c:v>258.28346167036199</c:v>
                </c:pt>
                <c:pt idx="4055">
                  <c:v>258.34717244038399</c:v>
                </c:pt>
                <c:pt idx="4056">
                  <c:v>258.41088321040598</c:v>
                </c:pt>
                <c:pt idx="4057">
                  <c:v>258.47459398042798</c:v>
                </c:pt>
                <c:pt idx="4058">
                  <c:v>258.538304750451</c:v>
                </c:pt>
                <c:pt idx="4059">
                  <c:v>258.602015520473</c:v>
                </c:pt>
                <c:pt idx="4060">
                  <c:v>258.665726290495</c:v>
                </c:pt>
                <c:pt idx="4061">
                  <c:v>258.729437060517</c:v>
                </c:pt>
                <c:pt idx="4062">
                  <c:v>258.79314783054002</c:v>
                </c:pt>
                <c:pt idx="4063">
                  <c:v>258.85685860056202</c:v>
                </c:pt>
                <c:pt idx="4064">
                  <c:v>258.92056937058402</c:v>
                </c:pt>
                <c:pt idx="4065">
                  <c:v>258.98428014060698</c:v>
                </c:pt>
                <c:pt idx="4066">
                  <c:v>259.04799091062898</c:v>
                </c:pt>
                <c:pt idx="4067">
                  <c:v>259.11170168065098</c:v>
                </c:pt>
                <c:pt idx="4068">
                  <c:v>259.17541245067298</c:v>
                </c:pt>
                <c:pt idx="4069">
                  <c:v>259.239123220696</c:v>
                </c:pt>
                <c:pt idx="4070">
                  <c:v>259.302833990718</c:v>
                </c:pt>
                <c:pt idx="4071">
                  <c:v>259.36654476074</c:v>
                </c:pt>
                <c:pt idx="4072">
                  <c:v>259.43025553076302</c:v>
                </c:pt>
                <c:pt idx="4073">
                  <c:v>259.49396630078502</c:v>
                </c:pt>
                <c:pt idx="4074">
                  <c:v>259.55767707080702</c:v>
                </c:pt>
                <c:pt idx="4075">
                  <c:v>259.62138784082902</c:v>
                </c:pt>
                <c:pt idx="4076">
                  <c:v>259.68509861085198</c:v>
                </c:pt>
                <c:pt idx="4077">
                  <c:v>259.74880938087398</c:v>
                </c:pt>
                <c:pt idx="4078">
                  <c:v>259.81252015089598</c:v>
                </c:pt>
                <c:pt idx="4079">
                  <c:v>259.876230920919</c:v>
                </c:pt>
                <c:pt idx="4080">
                  <c:v>259.939941690941</c:v>
                </c:pt>
                <c:pt idx="4081">
                  <c:v>260.003652460963</c:v>
                </c:pt>
                <c:pt idx="4082">
                  <c:v>260.06736323098499</c:v>
                </c:pt>
                <c:pt idx="4083">
                  <c:v>260.13107400100802</c:v>
                </c:pt>
                <c:pt idx="4084">
                  <c:v>260.19478477103002</c:v>
                </c:pt>
                <c:pt idx="4085">
                  <c:v>260.25849554105201</c:v>
                </c:pt>
                <c:pt idx="4086">
                  <c:v>260.32220631107498</c:v>
                </c:pt>
                <c:pt idx="4087">
                  <c:v>260.38591708109698</c:v>
                </c:pt>
                <c:pt idx="4088">
                  <c:v>260.44962785111898</c:v>
                </c:pt>
                <c:pt idx="4089">
                  <c:v>260.51333862114097</c:v>
                </c:pt>
                <c:pt idx="4090">
                  <c:v>260.577049391164</c:v>
                </c:pt>
                <c:pt idx="4091">
                  <c:v>260.64076016118599</c:v>
                </c:pt>
                <c:pt idx="4092">
                  <c:v>260.70447093120799</c:v>
                </c:pt>
                <c:pt idx="4093">
                  <c:v>260.76818170123101</c:v>
                </c:pt>
                <c:pt idx="4094">
                  <c:v>260.83189247125301</c:v>
                </c:pt>
                <c:pt idx="4095">
                  <c:v>260.89560324127501</c:v>
                </c:pt>
                <c:pt idx="4096">
                  <c:v>260.95931401129701</c:v>
                </c:pt>
                <c:pt idx="4097">
                  <c:v>261.02302478131998</c:v>
                </c:pt>
                <c:pt idx="4098">
                  <c:v>261.08673555134197</c:v>
                </c:pt>
                <c:pt idx="4099">
                  <c:v>261.15044632136397</c:v>
                </c:pt>
                <c:pt idx="4100">
                  <c:v>261.21415709138699</c:v>
                </c:pt>
                <c:pt idx="4101">
                  <c:v>261.27786786140899</c:v>
                </c:pt>
                <c:pt idx="4102">
                  <c:v>261.34157863143099</c:v>
                </c:pt>
                <c:pt idx="4103">
                  <c:v>261.40528940145299</c:v>
                </c:pt>
                <c:pt idx="4104">
                  <c:v>261.46900017147601</c:v>
                </c:pt>
                <c:pt idx="4105">
                  <c:v>261.53271094149801</c:v>
                </c:pt>
                <c:pt idx="4106">
                  <c:v>261.59642171152001</c:v>
                </c:pt>
                <c:pt idx="4107">
                  <c:v>261.66013248154201</c:v>
                </c:pt>
                <c:pt idx="4108">
                  <c:v>261.72384325156497</c:v>
                </c:pt>
                <c:pt idx="4109">
                  <c:v>261.78755402158703</c:v>
                </c:pt>
                <c:pt idx="4110">
                  <c:v>261.85126479160903</c:v>
                </c:pt>
                <c:pt idx="4111">
                  <c:v>261.91497556163199</c:v>
                </c:pt>
                <c:pt idx="4112">
                  <c:v>261.97868633165399</c:v>
                </c:pt>
                <c:pt idx="4113">
                  <c:v>262.04239710167599</c:v>
                </c:pt>
                <c:pt idx="4114">
                  <c:v>262.10610787169799</c:v>
                </c:pt>
                <c:pt idx="4115">
                  <c:v>262.16981864172101</c:v>
                </c:pt>
                <c:pt idx="4116">
                  <c:v>262.23352941174301</c:v>
                </c:pt>
                <c:pt idx="4117">
                  <c:v>262.29724018176501</c:v>
                </c:pt>
                <c:pt idx="4118">
                  <c:v>262.36095095178803</c:v>
                </c:pt>
                <c:pt idx="4119">
                  <c:v>262.42466172181003</c:v>
                </c:pt>
                <c:pt idx="4120">
                  <c:v>262.48837249183202</c:v>
                </c:pt>
                <c:pt idx="4121">
                  <c:v>262.55208326185402</c:v>
                </c:pt>
                <c:pt idx="4122">
                  <c:v>262.61579403187699</c:v>
                </c:pt>
                <c:pt idx="4123">
                  <c:v>262.67950480189899</c:v>
                </c:pt>
                <c:pt idx="4124">
                  <c:v>262.74321557192098</c:v>
                </c:pt>
                <c:pt idx="4125">
                  <c:v>262.80692634194401</c:v>
                </c:pt>
                <c:pt idx="4126">
                  <c:v>262.870637111966</c:v>
                </c:pt>
                <c:pt idx="4127">
                  <c:v>262.934347881988</c:v>
                </c:pt>
                <c:pt idx="4128">
                  <c:v>262.99805865201</c:v>
                </c:pt>
                <c:pt idx="4129">
                  <c:v>263.06176942203302</c:v>
                </c:pt>
                <c:pt idx="4130">
                  <c:v>263.12548019205502</c:v>
                </c:pt>
                <c:pt idx="4131">
                  <c:v>263.18919096207702</c:v>
                </c:pt>
                <c:pt idx="4132">
                  <c:v>263.25290173209999</c:v>
                </c:pt>
                <c:pt idx="4133">
                  <c:v>263.31661250212198</c:v>
                </c:pt>
                <c:pt idx="4134">
                  <c:v>263.38032327214398</c:v>
                </c:pt>
                <c:pt idx="4135">
                  <c:v>263.44403404216598</c:v>
                </c:pt>
                <c:pt idx="4136">
                  <c:v>263.507744812189</c:v>
                </c:pt>
                <c:pt idx="4137">
                  <c:v>263.571455582211</c:v>
                </c:pt>
                <c:pt idx="4138">
                  <c:v>263.635166352233</c:v>
                </c:pt>
                <c:pt idx="4139">
                  <c:v>263.69887712225602</c:v>
                </c:pt>
                <c:pt idx="4140">
                  <c:v>263.76258789227802</c:v>
                </c:pt>
                <c:pt idx="4141">
                  <c:v>263.82629866230002</c:v>
                </c:pt>
                <c:pt idx="4142">
                  <c:v>263.89000943232202</c:v>
                </c:pt>
                <c:pt idx="4143">
                  <c:v>263.95372020234498</c:v>
                </c:pt>
                <c:pt idx="4144">
                  <c:v>264.01743097236698</c:v>
                </c:pt>
                <c:pt idx="4145">
                  <c:v>264.08114174238898</c:v>
                </c:pt>
                <c:pt idx="4146">
                  <c:v>264.144852512412</c:v>
                </c:pt>
                <c:pt idx="4147">
                  <c:v>264.208563282434</c:v>
                </c:pt>
                <c:pt idx="4148">
                  <c:v>264.272274052456</c:v>
                </c:pt>
                <c:pt idx="4149">
                  <c:v>264.335984822478</c:v>
                </c:pt>
                <c:pt idx="4150">
                  <c:v>264.39969559250102</c:v>
                </c:pt>
                <c:pt idx="4151">
                  <c:v>264.46340636252302</c:v>
                </c:pt>
                <c:pt idx="4152">
                  <c:v>264.52711713254502</c:v>
                </c:pt>
                <c:pt idx="4153">
                  <c:v>264.59082790256701</c:v>
                </c:pt>
                <c:pt idx="4154">
                  <c:v>264.65453867258998</c:v>
                </c:pt>
                <c:pt idx="4155">
                  <c:v>264.71824944261198</c:v>
                </c:pt>
                <c:pt idx="4156">
                  <c:v>264.78196021263398</c:v>
                </c:pt>
                <c:pt idx="4157">
                  <c:v>264.845670982657</c:v>
                </c:pt>
                <c:pt idx="4158">
                  <c:v>264.909381752679</c:v>
                </c:pt>
                <c:pt idx="4159">
                  <c:v>264.97309252270099</c:v>
                </c:pt>
                <c:pt idx="4160">
                  <c:v>265.03680329272299</c:v>
                </c:pt>
                <c:pt idx="4161">
                  <c:v>265.10051406274602</c:v>
                </c:pt>
                <c:pt idx="4162">
                  <c:v>265.16422483276801</c:v>
                </c:pt>
                <c:pt idx="4163">
                  <c:v>265.22793560279001</c:v>
                </c:pt>
                <c:pt idx="4164">
                  <c:v>265.29164637281298</c:v>
                </c:pt>
                <c:pt idx="4165">
                  <c:v>265.35535714283498</c:v>
                </c:pt>
                <c:pt idx="4166">
                  <c:v>265.41906791285697</c:v>
                </c:pt>
                <c:pt idx="4167">
                  <c:v>265.48277868287897</c:v>
                </c:pt>
                <c:pt idx="4168">
                  <c:v>265.54648945290199</c:v>
                </c:pt>
                <c:pt idx="4169">
                  <c:v>265.61020022292399</c:v>
                </c:pt>
                <c:pt idx="4170">
                  <c:v>265.67391099294599</c:v>
                </c:pt>
                <c:pt idx="4171">
                  <c:v>265.73762176296901</c:v>
                </c:pt>
                <c:pt idx="4172">
                  <c:v>265.80133253299101</c:v>
                </c:pt>
                <c:pt idx="4173">
                  <c:v>265.86504330301301</c:v>
                </c:pt>
                <c:pt idx="4174">
                  <c:v>265.92875407303501</c:v>
                </c:pt>
                <c:pt idx="4175">
                  <c:v>265.99246484305797</c:v>
                </c:pt>
                <c:pt idx="4176">
                  <c:v>266.05617561307997</c:v>
                </c:pt>
                <c:pt idx="4177">
                  <c:v>266.11988638310203</c:v>
                </c:pt>
                <c:pt idx="4178">
                  <c:v>266.18359715312499</c:v>
                </c:pt>
                <c:pt idx="4179">
                  <c:v>266.24730792314699</c:v>
                </c:pt>
                <c:pt idx="4180">
                  <c:v>266.31101869316899</c:v>
                </c:pt>
                <c:pt idx="4181">
                  <c:v>266.37472946319099</c:v>
                </c:pt>
                <c:pt idx="4182">
                  <c:v>266.43844023321401</c:v>
                </c:pt>
                <c:pt idx="4183">
                  <c:v>266.50215100323601</c:v>
                </c:pt>
                <c:pt idx="4184">
                  <c:v>266.56586177325801</c:v>
                </c:pt>
                <c:pt idx="4185">
                  <c:v>266.62957254328097</c:v>
                </c:pt>
                <c:pt idx="4186">
                  <c:v>266.69328331330303</c:v>
                </c:pt>
                <c:pt idx="4187">
                  <c:v>266.75699408332503</c:v>
                </c:pt>
                <c:pt idx="4188">
                  <c:v>266.82070485334702</c:v>
                </c:pt>
                <c:pt idx="4189">
                  <c:v>266.88441562336999</c:v>
                </c:pt>
                <c:pt idx="4190">
                  <c:v>266.94812639339199</c:v>
                </c:pt>
                <c:pt idx="4191">
                  <c:v>267.01183716341399</c:v>
                </c:pt>
                <c:pt idx="4192">
                  <c:v>267.07554793343701</c:v>
                </c:pt>
                <c:pt idx="4193">
                  <c:v>267.13925870345901</c:v>
                </c:pt>
                <c:pt idx="4194">
                  <c:v>267.20296947348101</c:v>
                </c:pt>
                <c:pt idx="4195">
                  <c:v>267.266680243503</c:v>
                </c:pt>
                <c:pt idx="4196">
                  <c:v>267.33039101352603</c:v>
                </c:pt>
                <c:pt idx="4197">
                  <c:v>267.39410178354802</c:v>
                </c:pt>
                <c:pt idx="4198">
                  <c:v>267.45781255357002</c:v>
                </c:pt>
                <c:pt idx="4199">
                  <c:v>267.52152332359299</c:v>
                </c:pt>
                <c:pt idx="4200">
                  <c:v>267.58523409361499</c:v>
                </c:pt>
                <c:pt idx="4201">
                  <c:v>267.64894486363698</c:v>
                </c:pt>
                <c:pt idx="4202">
                  <c:v>267.71265563365898</c:v>
                </c:pt>
                <c:pt idx="4203">
                  <c:v>267.776366403682</c:v>
                </c:pt>
                <c:pt idx="4204">
                  <c:v>267.840077173704</c:v>
                </c:pt>
                <c:pt idx="4205">
                  <c:v>267.903787943726</c:v>
                </c:pt>
                <c:pt idx="4206">
                  <c:v>267.967498713748</c:v>
                </c:pt>
                <c:pt idx="4207">
                  <c:v>268.03120948377102</c:v>
                </c:pt>
                <c:pt idx="4208">
                  <c:v>268.09492025379302</c:v>
                </c:pt>
                <c:pt idx="4209">
                  <c:v>268.15863102381502</c:v>
                </c:pt>
                <c:pt idx="4210">
                  <c:v>268.22234179383798</c:v>
                </c:pt>
                <c:pt idx="4211">
                  <c:v>268.28605256385998</c:v>
                </c:pt>
                <c:pt idx="4212">
                  <c:v>268.34976333388198</c:v>
                </c:pt>
                <c:pt idx="4213">
                  <c:v>268.41347410390398</c:v>
                </c:pt>
                <c:pt idx="4214">
                  <c:v>268.477184873927</c:v>
                </c:pt>
                <c:pt idx="4215">
                  <c:v>268.540895643949</c:v>
                </c:pt>
                <c:pt idx="4216">
                  <c:v>268.604606413971</c:v>
                </c:pt>
                <c:pt idx="4217">
                  <c:v>268.66831718399402</c:v>
                </c:pt>
                <c:pt idx="4218">
                  <c:v>268.73202795401602</c:v>
                </c:pt>
                <c:pt idx="4219">
                  <c:v>268.79573872403802</c:v>
                </c:pt>
                <c:pt idx="4220">
                  <c:v>268.85944949406002</c:v>
                </c:pt>
                <c:pt idx="4221">
                  <c:v>268.92316026408298</c:v>
                </c:pt>
                <c:pt idx="4222">
                  <c:v>268.98687103410498</c:v>
                </c:pt>
                <c:pt idx="4223">
                  <c:v>269.05058180412698</c:v>
                </c:pt>
                <c:pt idx="4224">
                  <c:v>269.11429257415</c:v>
                </c:pt>
                <c:pt idx="4225">
                  <c:v>269.178003344172</c:v>
                </c:pt>
                <c:pt idx="4226">
                  <c:v>269.241714114194</c:v>
                </c:pt>
                <c:pt idx="4227">
                  <c:v>269.305424884216</c:v>
                </c:pt>
                <c:pt idx="4228">
                  <c:v>269.36913565423902</c:v>
                </c:pt>
                <c:pt idx="4229">
                  <c:v>269.43284642426102</c:v>
                </c:pt>
                <c:pt idx="4230">
                  <c:v>269.49655719428301</c:v>
                </c:pt>
                <c:pt idx="4231">
                  <c:v>269.56026796430598</c:v>
                </c:pt>
                <c:pt idx="4232">
                  <c:v>269.62397873432798</c:v>
                </c:pt>
                <c:pt idx="4233">
                  <c:v>269.68768950434998</c:v>
                </c:pt>
                <c:pt idx="4234">
                  <c:v>269.75140027437197</c:v>
                </c:pt>
                <c:pt idx="4235">
                  <c:v>269.815111044395</c:v>
                </c:pt>
                <c:pt idx="4236">
                  <c:v>269.87882181441699</c:v>
                </c:pt>
                <c:pt idx="4237">
                  <c:v>269.94253258443899</c:v>
                </c:pt>
                <c:pt idx="4238">
                  <c:v>270.00624335446201</c:v>
                </c:pt>
                <c:pt idx="4239">
                  <c:v>270.06995412448401</c:v>
                </c:pt>
                <c:pt idx="4240">
                  <c:v>270.13366489450601</c:v>
                </c:pt>
                <c:pt idx="4241">
                  <c:v>270.19737566452801</c:v>
                </c:pt>
                <c:pt idx="4242">
                  <c:v>270.26108643455098</c:v>
                </c:pt>
                <c:pt idx="4243">
                  <c:v>270.32479720457297</c:v>
                </c:pt>
                <c:pt idx="4244">
                  <c:v>270.38850797459497</c:v>
                </c:pt>
                <c:pt idx="4245">
                  <c:v>270.45221874461799</c:v>
                </c:pt>
                <c:pt idx="4246">
                  <c:v>270.51592951463999</c:v>
                </c:pt>
                <c:pt idx="4247">
                  <c:v>270.57964028466199</c:v>
                </c:pt>
                <c:pt idx="4248">
                  <c:v>270.64335105468399</c:v>
                </c:pt>
                <c:pt idx="4249">
                  <c:v>270.70706182470701</c:v>
                </c:pt>
                <c:pt idx="4250">
                  <c:v>270.77077259472901</c:v>
                </c:pt>
                <c:pt idx="4251">
                  <c:v>270.83448336475101</c:v>
                </c:pt>
                <c:pt idx="4252">
                  <c:v>270.89819413477301</c:v>
                </c:pt>
                <c:pt idx="4253">
                  <c:v>270.96190490479597</c:v>
                </c:pt>
                <c:pt idx="4254">
                  <c:v>271.02561567481803</c:v>
                </c:pt>
                <c:pt idx="4255">
                  <c:v>271.08932644484003</c:v>
                </c:pt>
                <c:pt idx="4256">
                  <c:v>271.15303721486299</c:v>
                </c:pt>
                <c:pt idx="4257">
                  <c:v>271.21674798488499</c:v>
                </c:pt>
                <c:pt idx="4258">
                  <c:v>271.28045875490699</c:v>
                </c:pt>
                <c:pt idx="4259">
                  <c:v>271.34416952492899</c:v>
                </c:pt>
                <c:pt idx="4260">
                  <c:v>271.40788029495201</c:v>
                </c:pt>
                <c:pt idx="4261">
                  <c:v>271.47159106497401</c:v>
                </c:pt>
                <c:pt idx="4262">
                  <c:v>271.53530183499601</c:v>
                </c:pt>
                <c:pt idx="4263">
                  <c:v>271.59901260501903</c:v>
                </c:pt>
                <c:pt idx="4264">
                  <c:v>271.66272337504103</c:v>
                </c:pt>
                <c:pt idx="4265">
                  <c:v>271.72643414506302</c:v>
                </c:pt>
                <c:pt idx="4266">
                  <c:v>271.79014491508502</c:v>
                </c:pt>
                <c:pt idx="4267">
                  <c:v>271.85385568510799</c:v>
                </c:pt>
                <c:pt idx="4268">
                  <c:v>271.91756645512999</c:v>
                </c:pt>
                <c:pt idx="4269">
                  <c:v>271.98127722515198</c:v>
                </c:pt>
                <c:pt idx="4270">
                  <c:v>272.04498799517501</c:v>
                </c:pt>
                <c:pt idx="4271">
                  <c:v>272.108698765197</c:v>
                </c:pt>
                <c:pt idx="4272">
                  <c:v>272.172409535219</c:v>
                </c:pt>
                <c:pt idx="4273">
                  <c:v>272.236120305241</c:v>
                </c:pt>
                <c:pt idx="4274">
                  <c:v>272.29983107526402</c:v>
                </c:pt>
                <c:pt idx="4275">
                  <c:v>272.36354184528602</c:v>
                </c:pt>
                <c:pt idx="4276">
                  <c:v>272.42725261530802</c:v>
                </c:pt>
                <c:pt idx="4277">
                  <c:v>272.49096338533099</c:v>
                </c:pt>
                <c:pt idx="4278">
                  <c:v>272.55467415535298</c:v>
                </c:pt>
                <c:pt idx="4279">
                  <c:v>272.61838492537498</c:v>
                </c:pt>
                <c:pt idx="4280">
                  <c:v>272.68209569539698</c:v>
                </c:pt>
                <c:pt idx="4281">
                  <c:v>272.74580646542</c:v>
                </c:pt>
                <c:pt idx="4282">
                  <c:v>272.809517235442</c:v>
                </c:pt>
                <c:pt idx="4283">
                  <c:v>272.873228005464</c:v>
                </c:pt>
                <c:pt idx="4284">
                  <c:v>272.93693877548702</c:v>
                </c:pt>
                <c:pt idx="4285">
                  <c:v>273.00064954550902</c:v>
                </c:pt>
                <c:pt idx="4286">
                  <c:v>273.06436031553102</c:v>
                </c:pt>
                <c:pt idx="4287">
                  <c:v>273.12807108555302</c:v>
                </c:pt>
                <c:pt idx="4288">
                  <c:v>273.19178185557598</c:v>
                </c:pt>
                <c:pt idx="4289">
                  <c:v>273.25549262559798</c:v>
                </c:pt>
                <c:pt idx="4290">
                  <c:v>273.31920339561998</c:v>
                </c:pt>
                <c:pt idx="4291">
                  <c:v>273.382914165643</c:v>
                </c:pt>
                <c:pt idx="4292">
                  <c:v>273.446624935665</c:v>
                </c:pt>
                <c:pt idx="4293">
                  <c:v>273.510335705687</c:v>
                </c:pt>
                <c:pt idx="4294">
                  <c:v>273.574046475709</c:v>
                </c:pt>
                <c:pt idx="4295">
                  <c:v>273.63775724573202</c:v>
                </c:pt>
                <c:pt idx="4296">
                  <c:v>273.70146801575402</c:v>
                </c:pt>
                <c:pt idx="4297">
                  <c:v>273.76517878577602</c:v>
                </c:pt>
                <c:pt idx="4298">
                  <c:v>273.82888955579801</c:v>
                </c:pt>
                <c:pt idx="4299">
                  <c:v>273.89260032582098</c:v>
                </c:pt>
                <c:pt idx="4300">
                  <c:v>273.95631109584298</c:v>
                </c:pt>
                <c:pt idx="4301">
                  <c:v>274.02002186586498</c:v>
                </c:pt>
                <c:pt idx="4302">
                  <c:v>274.083732635888</c:v>
                </c:pt>
                <c:pt idx="4303">
                  <c:v>274.14744340591</c:v>
                </c:pt>
                <c:pt idx="4304">
                  <c:v>274.21115417593199</c:v>
                </c:pt>
                <c:pt idx="4305">
                  <c:v>274.27486494595399</c:v>
                </c:pt>
                <c:pt idx="4306">
                  <c:v>274.33857571597702</c:v>
                </c:pt>
                <c:pt idx="4307">
                  <c:v>274.40228648599901</c:v>
                </c:pt>
                <c:pt idx="4308">
                  <c:v>274.46599725602101</c:v>
                </c:pt>
                <c:pt idx="4309">
                  <c:v>274.52970802604398</c:v>
                </c:pt>
                <c:pt idx="4310">
                  <c:v>274.59341879606598</c:v>
                </c:pt>
                <c:pt idx="4311">
                  <c:v>274.65712956608797</c:v>
                </c:pt>
                <c:pt idx="4312">
                  <c:v>274.72084033610997</c:v>
                </c:pt>
                <c:pt idx="4313">
                  <c:v>274.78455110613299</c:v>
                </c:pt>
                <c:pt idx="4314">
                  <c:v>274.84826187615499</c:v>
                </c:pt>
                <c:pt idx="4315">
                  <c:v>274.91197264617699</c:v>
                </c:pt>
                <c:pt idx="4316">
                  <c:v>274.97568341620001</c:v>
                </c:pt>
                <c:pt idx="4317">
                  <c:v>275.03939418622201</c:v>
                </c:pt>
                <c:pt idx="4318">
                  <c:v>275.10310495624401</c:v>
                </c:pt>
                <c:pt idx="4319">
                  <c:v>275.16681572626601</c:v>
                </c:pt>
                <c:pt idx="4320">
                  <c:v>275.23052649628897</c:v>
                </c:pt>
                <c:pt idx="4321">
                  <c:v>275.29423726631097</c:v>
                </c:pt>
                <c:pt idx="4322">
                  <c:v>275.35794803633303</c:v>
                </c:pt>
                <c:pt idx="4323">
                  <c:v>275.42165880635599</c:v>
                </c:pt>
                <c:pt idx="4324">
                  <c:v>275.48536957637799</c:v>
                </c:pt>
                <c:pt idx="4325">
                  <c:v>275.54908034639999</c:v>
                </c:pt>
                <c:pt idx="4326">
                  <c:v>275.61279111642199</c:v>
                </c:pt>
                <c:pt idx="4327">
                  <c:v>275.67650188644501</c:v>
                </c:pt>
                <c:pt idx="4328">
                  <c:v>275.74021265646701</c:v>
                </c:pt>
                <c:pt idx="4329">
                  <c:v>275.80392342648901</c:v>
                </c:pt>
                <c:pt idx="4330">
                  <c:v>275.86763419651197</c:v>
                </c:pt>
                <c:pt idx="4331">
                  <c:v>275.93134496653403</c:v>
                </c:pt>
                <c:pt idx="4332">
                  <c:v>275.99505573655603</c:v>
                </c:pt>
                <c:pt idx="4333">
                  <c:v>276.05876650657802</c:v>
                </c:pt>
                <c:pt idx="4334">
                  <c:v>276.12247727660099</c:v>
                </c:pt>
                <c:pt idx="4335">
                  <c:v>276.18618804662299</c:v>
                </c:pt>
                <c:pt idx="4336">
                  <c:v>276.24989881664499</c:v>
                </c:pt>
                <c:pt idx="4337">
                  <c:v>276.31360958666801</c:v>
                </c:pt>
                <c:pt idx="4338">
                  <c:v>276.37732035669001</c:v>
                </c:pt>
                <c:pt idx="4339">
                  <c:v>276.44103112671201</c:v>
                </c:pt>
                <c:pt idx="4340">
                  <c:v>276.504741896734</c:v>
                </c:pt>
                <c:pt idx="4341">
                  <c:v>276.56845266675703</c:v>
                </c:pt>
                <c:pt idx="4342">
                  <c:v>276.63216343677902</c:v>
                </c:pt>
                <c:pt idx="4343">
                  <c:v>276.69587420680102</c:v>
                </c:pt>
                <c:pt idx="4344">
                  <c:v>276.75958497682399</c:v>
                </c:pt>
                <c:pt idx="4345">
                  <c:v>276.82329574684599</c:v>
                </c:pt>
                <c:pt idx="4346">
                  <c:v>276.88700651686798</c:v>
                </c:pt>
                <c:pt idx="4347">
                  <c:v>276.95071728688998</c:v>
                </c:pt>
                <c:pt idx="4348">
                  <c:v>277.014428056913</c:v>
                </c:pt>
                <c:pt idx="4349">
                  <c:v>277.078138826935</c:v>
                </c:pt>
                <c:pt idx="4350">
                  <c:v>277.141849596957</c:v>
                </c:pt>
                <c:pt idx="4351">
                  <c:v>277.205560366979</c:v>
                </c:pt>
                <c:pt idx="4352">
                  <c:v>277.26927113700202</c:v>
                </c:pt>
                <c:pt idx="4353">
                  <c:v>277.33298190702402</c:v>
                </c:pt>
                <c:pt idx="4354">
                  <c:v>277.39669267704602</c:v>
                </c:pt>
                <c:pt idx="4355">
                  <c:v>277.46040344706898</c:v>
                </c:pt>
                <c:pt idx="4356">
                  <c:v>277.52411421709098</c:v>
                </c:pt>
                <c:pt idx="4357">
                  <c:v>277.58782498711298</c:v>
                </c:pt>
                <c:pt idx="4358">
                  <c:v>277.65153575713498</c:v>
                </c:pt>
                <c:pt idx="4359">
                  <c:v>277.715246527158</c:v>
                </c:pt>
                <c:pt idx="4360">
                  <c:v>277.77895729718</c:v>
                </c:pt>
                <c:pt idx="4361">
                  <c:v>277.842668067202</c:v>
                </c:pt>
                <c:pt idx="4362">
                  <c:v>277.90637883722502</c:v>
                </c:pt>
                <c:pt idx="4363">
                  <c:v>277.97008960724702</c:v>
                </c:pt>
                <c:pt idx="4364">
                  <c:v>278.03380037726902</c:v>
                </c:pt>
                <c:pt idx="4365">
                  <c:v>278.09751114729102</c:v>
                </c:pt>
                <c:pt idx="4366">
                  <c:v>278.16122191731398</c:v>
                </c:pt>
                <c:pt idx="4367">
                  <c:v>278.22493268733598</c:v>
                </c:pt>
                <c:pt idx="4368">
                  <c:v>278.28864345735798</c:v>
                </c:pt>
                <c:pt idx="4369">
                  <c:v>278.352354227381</c:v>
                </c:pt>
                <c:pt idx="4370">
                  <c:v>278.416064997403</c:v>
                </c:pt>
                <c:pt idx="4371">
                  <c:v>278.479775767425</c:v>
                </c:pt>
                <c:pt idx="4372">
                  <c:v>278.543486537447</c:v>
                </c:pt>
                <c:pt idx="4373">
                  <c:v>278.60719730747002</c:v>
                </c:pt>
                <c:pt idx="4374">
                  <c:v>278.67090807749202</c:v>
                </c:pt>
                <c:pt idx="4375">
                  <c:v>278.73461884751401</c:v>
                </c:pt>
                <c:pt idx="4376">
                  <c:v>278.79832961753698</c:v>
                </c:pt>
                <c:pt idx="4377">
                  <c:v>278.86204038755898</c:v>
                </c:pt>
                <c:pt idx="4378">
                  <c:v>278.92575115758098</c:v>
                </c:pt>
                <c:pt idx="4379">
                  <c:v>278.98946192760297</c:v>
                </c:pt>
                <c:pt idx="4380">
                  <c:v>279.053172697626</c:v>
                </c:pt>
                <c:pt idx="4381">
                  <c:v>279.11688346764799</c:v>
                </c:pt>
                <c:pt idx="4382">
                  <c:v>279.18059423766999</c:v>
                </c:pt>
                <c:pt idx="4383">
                  <c:v>279.24430500769301</c:v>
                </c:pt>
                <c:pt idx="4384">
                  <c:v>279.30801577771501</c:v>
                </c:pt>
                <c:pt idx="4385">
                  <c:v>279.37172654773701</c:v>
                </c:pt>
                <c:pt idx="4386">
                  <c:v>279.43543731775901</c:v>
                </c:pt>
                <c:pt idx="4387">
                  <c:v>279.49914808778198</c:v>
                </c:pt>
                <c:pt idx="4388">
                  <c:v>279.56285885780397</c:v>
                </c:pt>
                <c:pt idx="4389">
                  <c:v>279.62656962782597</c:v>
                </c:pt>
                <c:pt idx="4390">
                  <c:v>279.69028039784899</c:v>
                </c:pt>
                <c:pt idx="4391">
                  <c:v>279.75399116787099</c:v>
                </c:pt>
                <c:pt idx="4392">
                  <c:v>279.81770193789299</c:v>
                </c:pt>
                <c:pt idx="4393">
                  <c:v>279.88141270791499</c:v>
                </c:pt>
                <c:pt idx="4394">
                  <c:v>279.94512347793801</c:v>
                </c:pt>
                <c:pt idx="4395">
                  <c:v>280.00883424796001</c:v>
                </c:pt>
                <c:pt idx="4396">
                  <c:v>280.07254501798201</c:v>
                </c:pt>
                <c:pt idx="4397">
                  <c:v>280.13625578800401</c:v>
                </c:pt>
                <c:pt idx="4398">
                  <c:v>280.19996655802697</c:v>
                </c:pt>
                <c:pt idx="4399">
                  <c:v>280.26367732804903</c:v>
                </c:pt>
                <c:pt idx="4400">
                  <c:v>280.32738809807103</c:v>
                </c:pt>
                <c:pt idx="4401">
                  <c:v>280.39109886809399</c:v>
                </c:pt>
                <c:pt idx="4402">
                  <c:v>280.45480963811599</c:v>
                </c:pt>
                <c:pt idx="4403">
                  <c:v>280.51852040813799</c:v>
                </c:pt>
                <c:pt idx="4404">
                  <c:v>280.58223117815999</c:v>
                </c:pt>
                <c:pt idx="4405">
                  <c:v>280.64594194818301</c:v>
                </c:pt>
                <c:pt idx="4406">
                  <c:v>280.70965271820501</c:v>
                </c:pt>
                <c:pt idx="4407">
                  <c:v>280.77336348822701</c:v>
                </c:pt>
                <c:pt idx="4408">
                  <c:v>280.83707425825003</c:v>
                </c:pt>
                <c:pt idx="4409">
                  <c:v>280.90078502827203</c:v>
                </c:pt>
                <c:pt idx="4410">
                  <c:v>280.96449579829402</c:v>
                </c:pt>
                <c:pt idx="4411">
                  <c:v>281.02820656831602</c:v>
                </c:pt>
                <c:pt idx="4412">
                  <c:v>281.09191733833899</c:v>
                </c:pt>
                <c:pt idx="4413">
                  <c:v>281.15562810836099</c:v>
                </c:pt>
                <c:pt idx="4414">
                  <c:v>281.21933887838298</c:v>
                </c:pt>
                <c:pt idx="4415">
                  <c:v>281.28304964840601</c:v>
                </c:pt>
                <c:pt idx="4416">
                  <c:v>281.346760418428</c:v>
                </c:pt>
                <c:pt idx="4417">
                  <c:v>281.41047118845</c:v>
                </c:pt>
                <c:pt idx="4418">
                  <c:v>281.474181958472</c:v>
                </c:pt>
                <c:pt idx="4419">
                  <c:v>281.53789272849502</c:v>
                </c:pt>
                <c:pt idx="4420">
                  <c:v>281.60160349851702</c:v>
                </c:pt>
                <c:pt idx="4421">
                  <c:v>281.66531426853902</c:v>
                </c:pt>
                <c:pt idx="4422">
                  <c:v>281.72902503856199</c:v>
                </c:pt>
                <c:pt idx="4423">
                  <c:v>281.79273580858398</c:v>
                </c:pt>
                <c:pt idx="4424">
                  <c:v>281.85644657860598</c:v>
                </c:pt>
                <c:pt idx="4425">
                  <c:v>281.92015734862798</c:v>
                </c:pt>
                <c:pt idx="4426">
                  <c:v>281.983868118651</c:v>
                </c:pt>
                <c:pt idx="4427">
                  <c:v>282.047578888673</c:v>
                </c:pt>
                <c:pt idx="4428">
                  <c:v>282.111289658695</c:v>
                </c:pt>
                <c:pt idx="4429">
                  <c:v>282.17500042871802</c:v>
                </c:pt>
                <c:pt idx="4430">
                  <c:v>282.23871119874002</c:v>
                </c:pt>
                <c:pt idx="4431">
                  <c:v>282.30242196876202</c:v>
                </c:pt>
                <c:pt idx="4432">
                  <c:v>282.36613273878402</c:v>
                </c:pt>
                <c:pt idx="4433">
                  <c:v>282.42984350880698</c:v>
                </c:pt>
                <c:pt idx="4434">
                  <c:v>282.49355427882898</c:v>
                </c:pt>
                <c:pt idx="4435">
                  <c:v>282.55726504885098</c:v>
                </c:pt>
                <c:pt idx="4436">
                  <c:v>282.620975818874</c:v>
                </c:pt>
                <c:pt idx="4437">
                  <c:v>282.684686588896</c:v>
                </c:pt>
                <c:pt idx="4438">
                  <c:v>282.748397358918</c:v>
                </c:pt>
                <c:pt idx="4439">
                  <c:v>282.81210812894</c:v>
                </c:pt>
                <c:pt idx="4440">
                  <c:v>282.87581889896302</c:v>
                </c:pt>
                <c:pt idx="4441">
                  <c:v>282.93952966898502</c:v>
                </c:pt>
                <c:pt idx="4442">
                  <c:v>283.00324043900702</c:v>
                </c:pt>
                <c:pt idx="4443">
                  <c:v>283.06695120902901</c:v>
                </c:pt>
                <c:pt idx="4444">
                  <c:v>283.13066197905198</c:v>
                </c:pt>
                <c:pt idx="4445">
                  <c:v>283.19437274907398</c:v>
                </c:pt>
                <c:pt idx="4446">
                  <c:v>283.25808351909598</c:v>
                </c:pt>
                <c:pt idx="4447">
                  <c:v>283.321794289119</c:v>
                </c:pt>
                <c:pt idx="4448">
                  <c:v>283.385505059141</c:v>
                </c:pt>
                <c:pt idx="4449">
                  <c:v>283.44921582916299</c:v>
                </c:pt>
                <c:pt idx="4450">
                  <c:v>283.51292659918499</c:v>
                </c:pt>
                <c:pt idx="4451">
                  <c:v>283.57663736920802</c:v>
                </c:pt>
                <c:pt idx="4452">
                  <c:v>283.64034813923001</c:v>
                </c:pt>
                <c:pt idx="4453">
                  <c:v>283.70405890925201</c:v>
                </c:pt>
                <c:pt idx="4454">
                  <c:v>283.76776967927498</c:v>
                </c:pt>
                <c:pt idx="4455">
                  <c:v>283.83148044929698</c:v>
                </c:pt>
                <c:pt idx="4456">
                  <c:v>283.89519121931897</c:v>
                </c:pt>
                <c:pt idx="4457">
                  <c:v>283.95890198934097</c:v>
                </c:pt>
                <c:pt idx="4458">
                  <c:v>284.02261275936399</c:v>
                </c:pt>
                <c:pt idx="4459">
                  <c:v>284.08632352938599</c:v>
                </c:pt>
                <c:pt idx="4460">
                  <c:v>284.15003429940799</c:v>
                </c:pt>
                <c:pt idx="4461">
                  <c:v>284.21374506943101</c:v>
                </c:pt>
                <c:pt idx="4462">
                  <c:v>284.27745583945301</c:v>
                </c:pt>
                <c:pt idx="4463">
                  <c:v>284.34116660947501</c:v>
                </c:pt>
                <c:pt idx="4464">
                  <c:v>284.40487737949701</c:v>
                </c:pt>
                <c:pt idx="4465">
                  <c:v>284.46858814951997</c:v>
                </c:pt>
                <c:pt idx="4466">
                  <c:v>284.53229891954197</c:v>
                </c:pt>
                <c:pt idx="4467">
                  <c:v>284.59600968956403</c:v>
                </c:pt>
                <c:pt idx="4468">
                  <c:v>284.65972045958699</c:v>
                </c:pt>
                <c:pt idx="4469">
                  <c:v>284.72343122960899</c:v>
                </c:pt>
                <c:pt idx="4470">
                  <c:v>284.78714199963099</c:v>
                </c:pt>
                <c:pt idx="4471">
                  <c:v>284.85085276965299</c:v>
                </c:pt>
                <c:pt idx="4472">
                  <c:v>284.91456353967601</c:v>
                </c:pt>
                <c:pt idx="4473">
                  <c:v>284.97827430969801</c:v>
                </c:pt>
                <c:pt idx="4474">
                  <c:v>285.04198507972001</c:v>
                </c:pt>
                <c:pt idx="4475">
                  <c:v>285.10569584974297</c:v>
                </c:pt>
                <c:pt idx="4476">
                  <c:v>285.16940661976503</c:v>
                </c:pt>
                <c:pt idx="4477">
                  <c:v>285.23311738978703</c:v>
                </c:pt>
                <c:pt idx="4478">
                  <c:v>285.29682815980902</c:v>
                </c:pt>
                <c:pt idx="4479">
                  <c:v>285.36053892983199</c:v>
                </c:pt>
                <c:pt idx="4480">
                  <c:v>285.42424969985399</c:v>
                </c:pt>
                <c:pt idx="4481">
                  <c:v>285.48796046987599</c:v>
                </c:pt>
                <c:pt idx="4482">
                  <c:v>285.55167123989901</c:v>
                </c:pt>
                <c:pt idx="4483">
                  <c:v>285.61538200992101</c:v>
                </c:pt>
                <c:pt idx="4484">
                  <c:v>285.67909277994301</c:v>
                </c:pt>
                <c:pt idx="4485">
                  <c:v>285.742803549965</c:v>
                </c:pt>
                <c:pt idx="4486">
                  <c:v>285.80651431998803</c:v>
                </c:pt>
                <c:pt idx="4487">
                  <c:v>285.87022509001002</c:v>
                </c:pt>
                <c:pt idx="4488">
                  <c:v>285.93393586003202</c:v>
                </c:pt>
                <c:pt idx="4489">
                  <c:v>285.99764663005499</c:v>
                </c:pt>
                <c:pt idx="4490">
                  <c:v>286.06135740007699</c:v>
                </c:pt>
                <c:pt idx="4491">
                  <c:v>286.12506817009898</c:v>
                </c:pt>
                <c:pt idx="4492">
                  <c:v>286.18877894012098</c:v>
                </c:pt>
                <c:pt idx="4493">
                  <c:v>286.252489710144</c:v>
                </c:pt>
                <c:pt idx="4494">
                  <c:v>286.316200480166</c:v>
                </c:pt>
                <c:pt idx="4495">
                  <c:v>286.379911250188</c:v>
                </c:pt>
                <c:pt idx="4496">
                  <c:v>286.44362202021</c:v>
                </c:pt>
                <c:pt idx="4497">
                  <c:v>286.50733279023302</c:v>
                </c:pt>
                <c:pt idx="4498">
                  <c:v>286.57104356025502</c:v>
                </c:pt>
                <c:pt idx="4499">
                  <c:v>286.63475433027702</c:v>
                </c:pt>
                <c:pt idx="4500">
                  <c:v>286.69846510029998</c:v>
                </c:pt>
                <c:pt idx="4501">
                  <c:v>286.76217587032198</c:v>
                </c:pt>
                <c:pt idx="4502">
                  <c:v>286.82588664034398</c:v>
                </c:pt>
                <c:pt idx="4503">
                  <c:v>286.88959741036598</c:v>
                </c:pt>
                <c:pt idx="4504">
                  <c:v>286.953308180389</c:v>
                </c:pt>
                <c:pt idx="4505">
                  <c:v>287.017018950411</c:v>
                </c:pt>
                <c:pt idx="4506">
                  <c:v>287.080729720433</c:v>
                </c:pt>
                <c:pt idx="4507">
                  <c:v>287.14444049045602</c:v>
                </c:pt>
                <c:pt idx="4508">
                  <c:v>287.20815126047802</c:v>
                </c:pt>
                <c:pt idx="4509">
                  <c:v>287.27186203050002</c:v>
                </c:pt>
                <c:pt idx="4510">
                  <c:v>287.33557280052202</c:v>
                </c:pt>
                <c:pt idx="4511">
                  <c:v>287.39928357054498</c:v>
                </c:pt>
                <c:pt idx="4512">
                  <c:v>287.46299434056698</c:v>
                </c:pt>
                <c:pt idx="4513">
                  <c:v>287.52670511058898</c:v>
                </c:pt>
                <c:pt idx="4514">
                  <c:v>287.590415880612</c:v>
                </c:pt>
                <c:pt idx="4515">
                  <c:v>287.654126650634</c:v>
                </c:pt>
                <c:pt idx="4516">
                  <c:v>287.717837420656</c:v>
                </c:pt>
                <c:pt idx="4517">
                  <c:v>287.781548190678</c:v>
                </c:pt>
                <c:pt idx="4518">
                  <c:v>287.84525896070102</c:v>
                </c:pt>
                <c:pt idx="4519">
                  <c:v>287.90896973072302</c:v>
                </c:pt>
                <c:pt idx="4520">
                  <c:v>287.97268050074501</c:v>
                </c:pt>
                <c:pt idx="4521">
                  <c:v>288.03639127076798</c:v>
                </c:pt>
                <c:pt idx="4522">
                  <c:v>288.10010204078998</c:v>
                </c:pt>
                <c:pt idx="4523">
                  <c:v>288.16381281081198</c:v>
                </c:pt>
                <c:pt idx="4524">
                  <c:v>288.22752358083397</c:v>
                </c:pt>
                <c:pt idx="4525">
                  <c:v>288.291234350857</c:v>
                </c:pt>
                <c:pt idx="4526">
                  <c:v>288.35494512087899</c:v>
                </c:pt>
                <c:pt idx="4527">
                  <c:v>288.41865589090099</c:v>
                </c:pt>
                <c:pt idx="4528">
                  <c:v>288.48236666092401</c:v>
                </c:pt>
                <c:pt idx="4529">
                  <c:v>288.54607743094601</c:v>
                </c:pt>
                <c:pt idx="4530">
                  <c:v>288.60978820096801</c:v>
                </c:pt>
                <c:pt idx="4531">
                  <c:v>288.67349897099001</c:v>
                </c:pt>
                <c:pt idx="4532">
                  <c:v>288.73720974101298</c:v>
                </c:pt>
                <c:pt idx="4533">
                  <c:v>288.80092051103497</c:v>
                </c:pt>
                <c:pt idx="4534">
                  <c:v>288.86463128105697</c:v>
                </c:pt>
                <c:pt idx="4535">
                  <c:v>288.92834205107999</c:v>
                </c:pt>
                <c:pt idx="4536">
                  <c:v>288.99205282110199</c:v>
                </c:pt>
                <c:pt idx="4537">
                  <c:v>289.05576359112399</c:v>
                </c:pt>
                <c:pt idx="4538">
                  <c:v>289.11947436114599</c:v>
                </c:pt>
                <c:pt idx="4539">
                  <c:v>289.18318513116901</c:v>
                </c:pt>
                <c:pt idx="4540">
                  <c:v>289.24689590119101</c:v>
                </c:pt>
                <c:pt idx="4541">
                  <c:v>289.31060667121301</c:v>
                </c:pt>
                <c:pt idx="4542">
                  <c:v>289.37431744123501</c:v>
                </c:pt>
                <c:pt idx="4543">
                  <c:v>289.43802821125797</c:v>
                </c:pt>
                <c:pt idx="4544">
                  <c:v>289.50173898128003</c:v>
                </c:pt>
                <c:pt idx="4545">
                  <c:v>289.56544975130203</c:v>
                </c:pt>
                <c:pt idx="4546">
                  <c:v>289.62916052132499</c:v>
                </c:pt>
                <c:pt idx="4547">
                  <c:v>289.69287129134699</c:v>
                </c:pt>
                <c:pt idx="4548">
                  <c:v>289.75658206136899</c:v>
                </c:pt>
                <c:pt idx="4549">
                  <c:v>289.82029283139099</c:v>
                </c:pt>
                <c:pt idx="4550">
                  <c:v>289.88400360141401</c:v>
                </c:pt>
                <c:pt idx="4551">
                  <c:v>289.94771437143601</c:v>
                </c:pt>
                <c:pt idx="4552">
                  <c:v>290.01142514145801</c:v>
                </c:pt>
                <c:pt idx="4553">
                  <c:v>290.07513591148103</c:v>
                </c:pt>
                <c:pt idx="4554">
                  <c:v>290.13884668150303</c:v>
                </c:pt>
                <c:pt idx="4555">
                  <c:v>290.20255745152502</c:v>
                </c:pt>
                <c:pt idx="4556">
                  <c:v>290.26626822154702</c:v>
                </c:pt>
                <c:pt idx="4557">
                  <c:v>290.32997899156999</c:v>
                </c:pt>
                <c:pt idx="4558">
                  <c:v>290.39368976159199</c:v>
                </c:pt>
                <c:pt idx="4559">
                  <c:v>290.45740053161398</c:v>
                </c:pt>
                <c:pt idx="4560">
                  <c:v>290.52111130163701</c:v>
                </c:pt>
                <c:pt idx="4561">
                  <c:v>290.584822071659</c:v>
                </c:pt>
                <c:pt idx="4562">
                  <c:v>290.648532841681</c:v>
                </c:pt>
                <c:pt idx="4563">
                  <c:v>290.712243611703</c:v>
                </c:pt>
                <c:pt idx="4564">
                  <c:v>290.77595438172602</c:v>
                </c:pt>
                <c:pt idx="4565">
                  <c:v>290.83966515174802</c:v>
                </c:pt>
                <c:pt idx="4566">
                  <c:v>290.90337592177002</c:v>
                </c:pt>
                <c:pt idx="4567">
                  <c:v>290.96708669179299</c:v>
                </c:pt>
                <c:pt idx="4568">
                  <c:v>291.03079746181498</c:v>
                </c:pt>
                <c:pt idx="4569">
                  <c:v>291.09450823183698</c:v>
                </c:pt>
                <c:pt idx="4570">
                  <c:v>291.15821900185898</c:v>
                </c:pt>
                <c:pt idx="4571">
                  <c:v>291.221929771882</c:v>
                </c:pt>
                <c:pt idx="4572">
                  <c:v>291.285640541904</c:v>
                </c:pt>
                <c:pt idx="4573">
                  <c:v>291.349351311926</c:v>
                </c:pt>
                <c:pt idx="4574">
                  <c:v>291.41306208194902</c:v>
                </c:pt>
                <c:pt idx="4575">
                  <c:v>291.47677285197102</c:v>
                </c:pt>
                <c:pt idx="4576">
                  <c:v>291.54048362199302</c:v>
                </c:pt>
                <c:pt idx="4577">
                  <c:v>291.60419439201502</c:v>
                </c:pt>
                <c:pt idx="4578">
                  <c:v>291.66790516203798</c:v>
                </c:pt>
                <c:pt idx="4579">
                  <c:v>291.73161593205998</c:v>
                </c:pt>
                <c:pt idx="4580">
                  <c:v>291.79532670208198</c:v>
                </c:pt>
                <c:pt idx="4581">
                  <c:v>291.859037472105</c:v>
                </c:pt>
                <c:pt idx="4582">
                  <c:v>291.922748242127</c:v>
                </c:pt>
                <c:pt idx="4583">
                  <c:v>291.986459012149</c:v>
                </c:pt>
                <c:pt idx="4584">
                  <c:v>292.050169782171</c:v>
                </c:pt>
                <c:pt idx="4585">
                  <c:v>292.11388055219402</c:v>
                </c:pt>
                <c:pt idx="4586">
                  <c:v>292.17759132221602</c:v>
                </c:pt>
                <c:pt idx="4587">
                  <c:v>292.24130209223802</c:v>
                </c:pt>
                <c:pt idx="4588">
                  <c:v>292.30501286226001</c:v>
                </c:pt>
                <c:pt idx="4589">
                  <c:v>292.36872363228298</c:v>
                </c:pt>
                <c:pt idx="4590">
                  <c:v>292.43243440230498</c:v>
                </c:pt>
                <c:pt idx="4591">
                  <c:v>292.49614517232698</c:v>
                </c:pt>
                <c:pt idx="4592">
                  <c:v>292.55985594235</c:v>
                </c:pt>
                <c:pt idx="4593">
                  <c:v>292.623566712372</c:v>
                </c:pt>
                <c:pt idx="4594">
                  <c:v>292.68727748239399</c:v>
                </c:pt>
                <c:pt idx="4595">
                  <c:v>292.75098825241599</c:v>
                </c:pt>
                <c:pt idx="4596">
                  <c:v>292.81469902243902</c:v>
                </c:pt>
                <c:pt idx="4597">
                  <c:v>292.87840979246101</c:v>
                </c:pt>
                <c:pt idx="4598">
                  <c:v>292.94212056248301</c:v>
                </c:pt>
                <c:pt idx="4599">
                  <c:v>293.00583133250598</c:v>
                </c:pt>
                <c:pt idx="4600">
                  <c:v>293.06954210252798</c:v>
                </c:pt>
                <c:pt idx="4601">
                  <c:v>293.13325287254997</c:v>
                </c:pt>
                <c:pt idx="4602">
                  <c:v>293.19696364257197</c:v>
                </c:pt>
                <c:pt idx="4603">
                  <c:v>293.26067441259499</c:v>
                </c:pt>
                <c:pt idx="4604">
                  <c:v>293.32438518261699</c:v>
                </c:pt>
                <c:pt idx="4605">
                  <c:v>293.38809595263899</c:v>
                </c:pt>
                <c:pt idx="4606">
                  <c:v>293.45180672266201</c:v>
                </c:pt>
                <c:pt idx="4607">
                  <c:v>293.51551749268401</c:v>
                </c:pt>
                <c:pt idx="4608">
                  <c:v>293.57922826270601</c:v>
                </c:pt>
                <c:pt idx="4609">
                  <c:v>293.64293903272801</c:v>
                </c:pt>
                <c:pt idx="4610">
                  <c:v>293.70664980275097</c:v>
                </c:pt>
                <c:pt idx="4611">
                  <c:v>293.77036057277297</c:v>
                </c:pt>
                <c:pt idx="4612">
                  <c:v>293.83407134279503</c:v>
                </c:pt>
                <c:pt idx="4613">
                  <c:v>293.89778211281799</c:v>
                </c:pt>
                <c:pt idx="4614">
                  <c:v>293.96149288283999</c:v>
                </c:pt>
                <c:pt idx="4615">
                  <c:v>294.02520365286199</c:v>
                </c:pt>
                <c:pt idx="4616">
                  <c:v>294.08891442288399</c:v>
                </c:pt>
                <c:pt idx="4617">
                  <c:v>294.15262519290701</c:v>
                </c:pt>
                <c:pt idx="4618">
                  <c:v>294.21633596292901</c:v>
                </c:pt>
                <c:pt idx="4619">
                  <c:v>294.28004673295101</c:v>
                </c:pt>
                <c:pt idx="4620">
                  <c:v>294.34375750297397</c:v>
                </c:pt>
                <c:pt idx="4621">
                  <c:v>294.40746827299603</c:v>
                </c:pt>
                <c:pt idx="4622">
                  <c:v>294.47117904301803</c:v>
                </c:pt>
                <c:pt idx="4623">
                  <c:v>294.53488981304002</c:v>
                </c:pt>
                <c:pt idx="4624">
                  <c:v>294.59860058306299</c:v>
                </c:pt>
                <c:pt idx="4625">
                  <c:v>294.66231135308499</c:v>
                </c:pt>
                <c:pt idx="4626">
                  <c:v>294.72602212310699</c:v>
                </c:pt>
                <c:pt idx="4627">
                  <c:v>294.78973289313001</c:v>
                </c:pt>
                <c:pt idx="4628">
                  <c:v>294.85344366315201</c:v>
                </c:pt>
                <c:pt idx="4629">
                  <c:v>294.91715443317401</c:v>
                </c:pt>
                <c:pt idx="4630">
                  <c:v>294.980865203196</c:v>
                </c:pt>
                <c:pt idx="4631">
                  <c:v>295.04457597321903</c:v>
                </c:pt>
                <c:pt idx="4632">
                  <c:v>295.10828674324102</c:v>
                </c:pt>
                <c:pt idx="4633">
                  <c:v>295.17199751326302</c:v>
                </c:pt>
                <c:pt idx="4634">
                  <c:v>295.23570828328599</c:v>
                </c:pt>
                <c:pt idx="4635">
                  <c:v>295.29941905330799</c:v>
                </c:pt>
                <c:pt idx="4636">
                  <c:v>295.36312982332998</c:v>
                </c:pt>
                <c:pt idx="4637">
                  <c:v>295.42684059335198</c:v>
                </c:pt>
                <c:pt idx="4638">
                  <c:v>295.490551363375</c:v>
                </c:pt>
                <c:pt idx="4639">
                  <c:v>295.554262133397</c:v>
                </c:pt>
                <c:pt idx="4640">
                  <c:v>295.617972903419</c:v>
                </c:pt>
                <c:pt idx="4641">
                  <c:v>295.681683673441</c:v>
                </c:pt>
                <c:pt idx="4642">
                  <c:v>295.74539444346402</c:v>
                </c:pt>
                <c:pt idx="4643">
                  <c:v>295.80910521348602</c:v>
                </c:pt>
                <c:pt idx="4644">
                  <c:v>295.87281598350802</c:v>
                </c:pt>
                <c:pt idx="4645">
                  <c:v>295.93652675353098</c:v>
                </c:pt>
                <c:pt idx="4646">
                  <c:v>296.00023752355298</c:v>
                </c:pt>
                <c:pt idx="4647">
                  <c:v>296.06394829357498</c:v>
                </c:pt>
                <c:pt idx="4648">
                  <c:v>296.12765906359698</c:v>
                </c:pt>
                <c:pt idx="4649">
                  <c:v>296.19136983362</c:v>
                </c:pt>
                <c:pt idx="4650">
                  <c:v>296.255080603642</c:v>
                </c:pt>
                <c:pt idx="4651">
                  <c:v>296.318791373664</c:v>
                </c:pt>
                <c:pt idx="4652">
                  <c:v>296.38250214368702</c:v>
                </c:pt>
                <c:pt idx="4653">
                  <c:v>296.44621291370902</c:v>
                </c:pt>
                <c:pt idx="4654">
                  <c:v>296.50992368373102</c:v>
                </c:pt>
                <c:pt idx="4655">
                  <c:v>296.57363445375302</c:v>
                </c:pt>
                <c:pt idx="4656">
                  <c:v>296.63734522377598</c:v>
                </c:pt>
                <c:pt idx="4657">
                  <c:v>296.70105599379798</c:v>
                </c:pt>
                <c:pt idx="4658">
                  <c:v>296.76476676381998</c:v>
                </c:pt>
                <c:pt idx="4659">
                  <c:v>296.828477533843</c:v>
                </c:pt>
                <c:pt idx="4660">
                  <c:v>296.892188303865</c:v>
                </c:pt>
                <c:pt idx="4661">
                  <c:v>296.955899073887</c:v>
                </c:pt>
                <c:pt idx="4662">
                  <c:v>297.019609843909</c:v>
                </c:pt>
                <c:pt idx="4663">
                  <c:v>297.08332061393202</c:v>
                </c:pt>
                <c:pt idx="4664">
                  <c:v>297.14703138395402</c:v>
                </c:pt>
                <c:pt idx="4665">
                  <c:v>297.21074215397601</c:v>
                </c:pt>
                <c:pt idx="4666">
                  <c:v>297.27445292399898</c:v>
                </c:pt>
                <c:pt idx="4667">
                  <c:v>297.33816369402098</c:v>
                </c:pt>
                <c:pt idx="4668">
                  <c:v>297.40187446404298</c:v>
                </c:pt>
                <c:pt idx="4669">
                  <c:v>297.46558523406497</c:v>
                </c:pt>
                <c:pt idx="4670">
                  <c:v>297.529296004088</c:v>
                </c:pt>
                <c:pt idx="4671">
                  <c:v>297.59300677410999</c:v>
                </c:pt>
                <c:pt idx="4672">
                  <c:v>297.65671754413199</c:v>
                </c:pt>
                <c:pt idx="4673">
                  <c:v>297.72042831415501</c:v>
                </c:pt>
                <c:pt idx="4674">
                  <c:v>297.78413908417701</c:v>
                </c:pt>
                <c:pt idx="4675">
                  <c:v>297.84784985419901</c:v>
                </c:pt>
                <c:pt idx="4676">
                  <c:v>297.91156062422101</c:v>
                </c:pt>
                <c:pt idx="4677">
                  <c:v>297.97527139424398</c:v>
                </c:pt>
                <c:pt idx="4678">
                  <c:v>298.03898216426597</c:v>
                </c:pt>
                <c:pt idx="4679">
                  <c:v>298.10269293428797</c:v>
                </c:pt>
                <c:pt idx="4680">
                  <c:v>298.16640370431099</c:v>
                </c:pt>
                <c:pt idx="4681">
                  <c:v>298.23011447433299</c:v>
                </c:pt>
                <c:pt idx="4682">
                  <c:v>298.29382524435499</c:v>
                </c:pt>
                <c:pt idx="4683">
                  <c:v>298.35753601437699</c:v>
                </c:pt>
                <c:pt idx="4684">
                  <c:v>298.42124678440001</c:v>
                </c:pt>
                <c:pt idx="4685">
                  <c:v>298.48495755442201</c:v>
                </c:pt>
                <c:pt idx="4686">
                  <c:v>298.54866832444401</c:v>
                </c:pt>
                <c:pt idx="4687">
                  <c:v>298.61237909446601</c:v>
                </c:pt>
                <c:pt idx="4688">
                  <c:v>298.67608986448897</c:v>
                </c:pt>
                <c:pt idx="4689">
                  <c:v>298.73980063451103</c:v>
                </c:pt>
                <c:pt idx="4690">
                  <c:v>298.80351140453303</c:v>
                </c:pt>
                <c:pt idx="4691">
                  <c:v>298.86722217455599</c:v>
                </c:pt>
                <c:pt idx="4692">
                  <c:v>298.93093294457799</c:v>
                </c:pt>
                <c:pt idx="4693">
                  <c:v>298.99464371459999</c:v>
                </c:pt>
                <c:pt idx="4694">
                  <c:v>299.05835448462199</c:v>
                </c:pt>
                <c:pt idx="4695">
                  <c:v>299.12206525464501</c:v>
                </c:pt>
                <c:pt idx="4696">
                  <c:v>299.18577602466701</c:v>
                </c:pt>
                <c:pt idx="4697">
                  <c:v>299.24948679468901</c:v>
                </c:pt>
                <c:pt idx="4698">
                  <c:v>299.31319756471203</c:v>
                </c:pt>
                <c:pt idx="4699">
                  <c:v>299.37690833473403</c:v>
                </c:pt>
                <c:pt idx="4700">
                  <c:v>299.44061910475602</c:v>
                </c:pt>
                <c:pt idx="4701">
                  <c:v>299.50432987477802</c:v>
                </c:pt>
                <c:pt idx="4702">
                  <c:v>299.56804064480099</c:v>
                </c:pt>
                <c:pt idx="4703">
                  <c:v>299.63175141482299</c:v>
                </c:pt>
                <c:pt idx="4704">
                  <c:v>299.69546218484498</c:v>
                </c:pt>
                <c:pt idx="4705">
                  <c:v>299.75917295486801</c:v>
                </c:pt>
                <c:pt idx="4706">
                  <c:v>299.82288372489</c:v>
                </c:pt>
                <c:pt idx="4707">
                  <c:v>299.886594494912</c:v>
                </c:pt>
                <c:pt idx="4708">
                  <c:v>299.950305264934</c:v>
                </c:pt>
                <c:pt idx="4709">
                  <c:v>300.01401603495702</c:v>
                </c:pt>
                <c:pt idx="4710">
                  <c:v>300.07772680497902</c:v>
                </c:pt>
                <c:pt idx="4711">
                  <c:v>300.14143757500102</c:v>
                </c:pt>
                <c:pt idx="4712">
                  <c:v>300.20514834502399</c:v>
                </c:pt>
                <c:pt idx="4713">
                  <c:v>300.26885911504598</c:v>
                </c:pt>
                <c:pt idx="4714">
                  <c:v>300.33256988506798</c:v>
                </c:pt>
                <c:pt idx="4715">
                  <c:v>300.39628065508998</c:v>
                </c:pt>
                <c:pt idx="4716">
                  <c:v>300.459991425113</c:v>
                </c:pt>
                <c:pt idx="4717">
                  <c:v>300.523702195135</c:v>
                </c:pt>
                <c:pt idx="4718">
                  <c:v>300.587412965157</c:v>
                </c:pt>
                <c:pt idx="4719">
                  <c:v>300.65112373518002</c:v>
                </c:pt>
                <c:pt idx="4720">
                  <c:v>300.71483450520202</c:v>
                </c:pt>
                <c:pt idx="4721">
                  <c:v>300.77854527522402</c:v>
                </c:pt>
                <c:pt idx="4722">
                  <c:v>300.84225604524602</c:v>
                </c:pt>
                <c:pt idx="4723">
                  <c:v>300.90596681526898</c:v>
                </c:pt>
                <c:pt idx="4724">
                  <c:v>300.96967758529098</c:v>
                </c:pt>
                <c:pt idx="4725">
                  <c:v>301.03338835531298</c:v>
                </c:pt>
                <c:pt idx="4726">
                  <c:v>301.097099125336</c:v>
                </c:pt>
                <c:pt idx="4727">
                  <c:v>301.160809895358</c:v>
                </c:pt>
                <c:pt idx="4728">
                  <c:v>301.22452066538</c:v>
                </c:pt>
                <c:pt idx="4729">
                  <c:v>301.288231435402</c:v>
                </c:pt>
                <c:pt idx="4730">
                  <c:v>301.35194220542502</c:v>
                </c:pt>
                <c:pt idx="4731">
                  <c:v>301.41565297544702</c:v>
                </c:pt>
                <c:pt idx="4732">
                  <c:v>301.47936374546902</c:v>
                </c:pt>
                <c:pt idx="4733">
                  <c:v>301.54307451549101</c:v>
                </c:pt>
                <c:pt idx="4734">
                  <c:v>301.60678528551398</c:v>
                </c:pt>
                <c:pt idx="4735">
                  <c:v>301.67049605553598</c:v>
                </c:pt>
                <c:pt idx="4736">
                  <c:v>301.73420682555798</c:v>
                </c:pt>
                <c:pt idx="4737">
                  <c:v>301.797917595581</c:v>
                </c:pt>
                <c:pt idx="4738">
                  <c:v>301.861628365603</c:v>
                </c:pt>
                <c:pt idx="4739">
                  <c:v>301.92533913562499</c:v>
                </c:pt>
                <c:pt idx="4740">
                  <c:v>301.98904990564699</c:v>
                </c:pt>
                <c:pt idx="4741">
                  <c:v>302.05276067567002</c:v>
                </c:pt>
                <c:pt idx="4742">
                  <c:v>302.11647144569201</c:v>
                </c:pt>
                <c:pt idx="4743">
                  <c:v>302.18018221571401</c:v>
                </c:pt>
                <c:pt idx="4744">
                  <c:v>302.24389298573698</c:v>
                </c:pt>
                <c:pt idx="4745">
                  <c:v>302.30760375575898</c:v>
                </c:pt>
                <c:pt idx="4746">
                  <c:v>302.37131452578097</c:v>
                </c:pt>
                <c:pt idx="4747">
                  <c:v>302.43502529580297</c:v>
                </c:pt>
                <c:pt idx="4748">
                  <c:v>302.49873606582599</c:v>
                </c:pt>
                <c:pt idx="4749">
                  <c:v>302.56244683584799</c:v>
                </c:pt>
                <c:pt idx="4750">
                  <c:v>302.62615760586999</c:v>
                </c:pt>
                <c:pt idx="4751">
                  <c:v>302.68986837589301</c:v>
                </c:pt>
                <c:pt idx="4752">
                  <c:v>302.75357914591501</c:v>
                </c:pt>
                <c:pt idx="4753">
                  <c:v>302.81728991593701</c:v>
                </c:pt>
                <c:pt idx="4754">
                  <c:v>302.88100068595901</c:v>
                </c:pt>
                <c:pt idx="4755">
                  <c:v>302.94471145598197</c:v>
                </c:pt>
                <c:pt idx="4756">
                  <c:v>303.00842222600397</c:v>
                </c:pt>
                <c:pt idx="4757">
                  <c:v>303.07213299602603</c:v>
                </c:pt>
                <c:pt idx="4758">
                  <c:v>303.13584376604899</c:v>
                </c:pt>
                <c:pt idx="4759">
                  <c:v>303.19955453607099</c:v>
                </c:pt>
                <c:pt idx="4760">
                  <c:v>303.26326530609299</c:v>
                </c:pt>
                <c:pt idx="4761">
                  <c:v>303.32697607611499</c:v>
                </c:pt>
                <c:pt idx="4762">
                  <c:v>303.39068684613801</c:v>
                </c:pt>
                <c:pt idx="4763">
                  <c:v>303.45439761616001</c:v>
                </c:pt>
                <c:pt idx="4764">
                  <c:v>303.51810838618201</c:v>
                </c:pt>
                <c:pt idx="4765">
                  <c:v>303.58181915620497</c:v>
                </c:pt>
                <c:pt idx="4766">
                  <c:v>303.64552992622703</c:v>
                </c:pt>
                <c:pt idx="4767">
                  <c:v>303.70924069624903</c:v>
                </c:pt>
                <c:pt idx="4768">
                  <c:v>303.77295146627102</c:v>
                </c:pt>
                <c:pt idx="4769">
                  <c:v>303.83666223629399</c:v>
                </c:pt>
                <c:pt idx="4770">
                  <c:v>303.90037300631599</c:v>
                </c:pt>
                <c:pt idx="4771">
                  <c:v>303.96408377633799</c:v>
                </c:pt>
                <c:pt idx="4772">
                  <c:v>304.02779454636101</c:v>
                </c:pt>
                <c:pt idx="4773">
                  <c:v>304.09150531638301</c:v>
                </c:pt>
                <c:pt idx="4774">
                  <c:v>304.15521608640501</c:v>
                </c:pt>
                <c:pt idx="4775">
                  <c:v>304.218926856427</c:v>
                </c:pt>
                <c:pt idx="4776">
                  <c:v>304.28263762645003</c:v>
                </c:pt>
                <c:pt idx="4777">
                  <c:v>304.34634839647202</c:v>
                </c:pt>
                <c:pt idx="4778">
                  <c:v>304.41005916649402</c:v>
                </c:pt>
                <c:pt idx="4779">
                  <c:v>304.47376993651699</c:v>
                </c:pt>
                <c:pt idx="4780">
                  <c:v>304.53748070653899</c:v>
                </c:pt>
                <c:pt idx="4781">
                  <c:v>304.60119147656098</c:v>
                </c:pt>
                <c:pt idx="4782">
                  <c:v>304.66490224658298</c:v>
                </c:pt>
                <c:pt idx="4783">
                  <c:v>304.728613016606</c:v>
                </c:pt>
                <c:pt idx="4784">
                  <c:v>304.792323786628</c:v>
                </c:pt>
                <c:pt idx="4785">
                  <c:v>304.85603455665</c:v>
                </c:pt>
                <c:pt idx="4786">
                  <c:v>304.919745326672</c:v>
                </c:pt>
                <c:pt idx="4787">
                  <c:v>304.98345609669502</c:v>
                </c:pt>
                <c:pt idx="4788">
                  <c:v>305.04716686671702</c:v>
                </c:pt>
                <c:pt idx="4789">
                  <c:v>305.11087763673902</c:v>
                </c:pt>
                <c:pt idx="4790">
                  <c:v>305.17458840676198</c:v>
                </c:pt>
                <c:pt idx="4791">
                  <c:v>305.23829917678398</c:v>
                </c:pt>
                <c:pt idx="4792">
                  <c:v>305.30200994680598</c:v>
                </c:pt>
                <c:pt idx="4793">
                  <c:v>305.36572071682798</c:v>
                </c:pt>
                <c:pt idx="4794">
                  <c:v>305.429431486851</c:v>
                </c:pt>
                <c:pt idx="4795">
                  <c:v>305.493142256873</c:v>
                </c:pt>
                <c:pt idx="4796">
                  <c:v>305.556853026895</c:v>
                </c:pt>
                <c:pt idx="4797">
                  <c:v>305.62056379691802</c:v>
                </c:pt>
                <c:pt idx="4798">
                  <c:v>305.68427456694002</c:v>
                </c:pt>
                <c:pt idx="4799">
                  <c:v>305.74798533696202</c:v>
                </c:pt>
                <c:pt idx="4800">
                  <c:v>305.81169610698402</c:v>
                </c:pt>
                <c:pt idx="4801">
                  <c:v>305.87540687700698</c:v>
                </c:pt>
                <c:pt idx="4802">
                  <c:v>305.93911764702898</c:v>
                </c:pt>
                <c:pt idx="4803">
                  <c:v>306.00282841705098</c:v>
                </c:pt>
                <c:pt idx="4804">
                  <c:v>306.066539187074</c:v>
                </c:pt>
                <c:pt idx="4805">
                  <c:v>306.130249957096</c:v>
                </c:pt>
                <c:pt idx="4806">
                  <c:v>306.193960727118</c:v>
                </c:pt>
                <c:pt idx="4807">
                  <c:v>306.25767149714</c:v>
                </c:pt>
                <c:pt idx="4808">
                  <c:v>306.32138226716302</c:v>
                </c:pt>
                <c:pt idx="4809">
                  <c:v>306.38509303718502</c:v>
                </c:pt>
                <c:pt idx="4810">
                  <c:v>306.44880380720701</c:v>
                </c:pt>
                <c:pt idx="4811">
                  <c:v>306.51251457722998</c:v>
                </c:pt>
                <c:pt idx="4812">
                  <c:v>306.57622534725198</c:v>
                </c:pt>
                <c:pt idx="4813">
                  <c:v>306.63993611727398</c:v>
                </c:pt>
                <c:pt idx="4814">
                  <c:v>306.70364688729597</c:v>
                </c:pt>
                <c:pt idx="4815">
                  <c:v>306.767357657319</c:v>
                </c:pt>
                <c:pt idx="4816">
                  <c:v>306.83106842734099</c:v>
                </c:pt>
                <c:pt idx="4817">
                  <c:v>306.89477919736299</c:v>
                </c:pt>
                <c:pt idx="4818">
                  <c:v>306.95848996738601</c:v>
                </c:pt>
                <c:pt idx="4819">
                  <c:v>307.02220073740801</c:v>
                </c:pt>
                <c:pt idx="4820">
                  <c:v>307.08591150743001</c:v>
                </c:pt>
                <c:pt idx="4821">
                  <c:v>307.14962227745201</c:v>
                </c:pt>
                <c:pt idx="4822">
                  <c:v>307.21333304747498</c:v>
                </c:pt>
                <c:pt idx="4823">
                  <c:v>307.27704381749697</c:v>
                </c:pt>
                <c:pt idx="4824">
                  <c:v>307.34075458751897</c:v>
                </c:pt>
                <c:pt idx="4825">
                  <c:v>307.40446535754199</c:v>
                </c:pt>
                <c:pt idx="4826">
                  <c:v>307.46817612756399</c:v>
                </c:pt>
                <c:pt idx="4827">
                  <c:v>307.53188689758599</c:v>
                </c:pt>
                <c:pt idx="4828">
                  <c:v>307.59559766760799</c:v>
                </c:pt>
                <c:pt idx="4829">
                  <c:v>307.65930843763101</c:v>
                </c:pt>
                <c:pt idx="4830">
                  <c:v>307.72301920765301</c:v>
                </c:pt>
                <c:pt idx="4831">
                  <c:v>307.78672997767501</c:v>
                </c:pt>
                <c:pt idx="4832">
                  <c:v>307.85044074769701</c:v>
                </c:pt>
                <c:pt idx="4833">
                  <c:v>307.91415151771997</c:v>
                </c:pt>
                <c:pt idx="4834">
                  <c:v>307.97786228774203</c:v>
                </c:pt>
                <c:pt idx="4835">
                  <c:v>308.04157305776403</c:v>
                </c:pt>
                <c:pt idx="4836">
                  <c:v>308.10528382778699</c:v>
                </c:pt>
                <c:pt idx="4837">
                  <c:v>308.16899459780899</c:v>
                </c:pt>
                <c:pt idx="4838">
                  <c:v>308.23270536783099</c:v>
                </c:pt>
                <c:pt idx="4839">
                  <c:v>308.29641613785299</c:v>
                </c:pt>
                <c:pt idx="4840">
                  <c:v>308.36012690787601</c:v>
                </c:pt>
                <c:pt idx="4841">
                  <c:v>308.42383767789801</c:v>
                </c:pt>
                <c:pt idx="4842">
                  <c:v>308.48754844792001</c:v>
                </c:pt>
                <c:pt idx="4843">
                  <c:v>308.55125921794303</c:v>
                </c:pt>
                <c:pt idx="4844">
                  <c:v>308.61496998796503</c:v>
                </c:pt>
                <c:pt idx="4845">
                  <c:v>308.67868075798702</c:v>
                </c:pt>
                <c:pt idx="4846">
                  <c:v>308.74239152800902</c:v>
                </c:pt>
                <c:pt idx="4847">
                  <c:v>308.80610229803199</c:v>
                </c:pt>
                <c:pt idx="4848">
                  <c:v>308.86981306805399</c:v>
                </c:pt>
                <c:pt idx="4849">
                  <c:v>308.93352383807598</c:v>
                </c:pt>
                <c:pt idx="4850">
                  <c:v>308.99723460809901</c:v>
                </c:pt>
                <c:pt idx="4851">
                  <c:v>309.060945378121</c:v>
                </c:pt>
                <c:pt idx="4852">
                  <c:v>309.124656148143</c:v>
                </c:pt>
                <c:pt idx="4853">
                  <c:v>309.188366918165</c:v>
                </c:pt>
                <c:pt idx="4854">
                  <c:v>309.25207768818802</c:v>
                </c:pt>
                <c:pt idx="4855">
                  <c:v>309.31578845821002</c:v>
                </c:pt>
                <c:pt idx="4856">
                  <c:v>309.37949922823202</c:v>
                </c:pt>
                <c:pt idx="4857">
                  <c:v>309.44320999825499</c:v>
                </c:pt>
                <c:pt idx="4858">
                  <c:v>309.50692076827698</c:v>
                </c:pt>
                <c:pt idx="4859">
                  <c:v>309.57063153829898</c:v>
                </c:pt>
                <c:pt idx="4860">
                  <c:v>309.63434230832098</c:v>
                </c:pt>
                <c:pt idx="4861">
                  <c:v>309.698053078344</c:v>
                </c:pt>
                <c:pt idx="4862">
                  <c:v>309.761763848366</c:v>
                </c:pt>
                <c:pt idx="4863">
                  <c:v>309.825474618388</c:v>
                </c:pt>
                <c:pt idx="4864">
                  <c:v>309.88918538841102</c:v>
                </c:pt>
                <c:pt idx="4865">
                  <c:v>309.95289615843302</c:v>
                </c:pt>
                <c:pt idx="4866">
                  <c:v>310.01660692845502</c:v>
                </c:pt>
                <c:pt idx="4867">
                  <c:v>310.08031769847702</c:v>
                </c:pt>
                <c:pt idx="4868">
                  <c:v>310.14402846849998</c:v>
                </c:pt>
                <c:pt idx="4869">
                  <c:v>310.20773923852198</c:v>
                </c:pt>
                <c:pt idx="4870">
                  <c:v>310.27145000854398</c:v>
                </c:pt>
                <c:pt idx="4871">
                  <c:v>310.335160778567</c:v>
                </c:pt>
                <c:pt idx="4872">
                  <c:v>310.398871548589</c:v>
                </c:pt>
                <c:pt idx="4873">
                  <c:v>310.462582318611</c:v>
                </c:pt>
                <c:pt idx="4874">
                  <c:v>310.526293088633</c:v>
                </c:pt>
                <c:pt idx="4875">
                  <c:v>310.59000385865602</c:v>
                </c:pt>
                <c:pt idx="4876">
                  <c:v>310.65371462867802</c:v>
                </c:pt>
                <c:pt idx="4877">
                  <c:v>310.71742539870002</c:v>
                </c:pt>
                <c:pt idx="4878">
                  <c:v>310.78113616872201</c:v>
                </c:pt>
                <c:pt idx="4879">
                  <c:v>310.84484693874498</c:v>
                </c:pt>
                <c:pt idx="4880">
                  <c:v>310.90855770876698</c:v>
                </c:pt>
                <c:pt idx="4881">
                  <c:v>310.97226847878898</c:v>
                </c:pt>
                <c:pt idx="4882">
                  <c:v>311.035979248812</c:v>
                </c:pt>
                <c:pt idx="4883">
                  <c:v>311.099690018834</c:v>
                </c:pt>
                <c:pt idx="4884">
                  <c:v>311.16340078885599</c:v>
                </c:pt>
                <c:pt idx="4885">
                  <c:v>311.22711155887799</c:v>
                </c:pt>
                <c:pt idx="4886">
                  <c:v>311.29082232890102</c:v>
                </c:pt>
                <c:pt idx="4887">
                  <c:v>311.35453309892301</c:v>
                </c:pt>
                <c:pt idx="4888">
                  <c:v>311.41824386894501</c:v>
                </c:pt>
                <c:pt idx="4889">
                  <c:v>311.48195463896798</c:v>
                </c:pt>
                <c:pt idx="4890">
                  <c:v>311.54566540898998</c:v>
                </c:pt>
                <c:pt idx="4891">
                  <c:v>311.60937617901197</c:v>
                </c:pt>
                <c:pt idx="4892">
                  <c:v>311.67308694903397</c:v>
                </c:pt>
                <c:pt idx="4893">
                  <c:v>311.73679771905699</c:v>
                </c:pt>
                <c:pt idx="4894">
                  <c:v>311.80050848907899</c:v>
                </c:pt>
                <c:pt idx="4895">
                  <c:v>311.86421925910099</c:v>
                </c:pt>
                <c:pt idx="4896">
                  <c:v>311.92793002912401</c:v>
                </c:pt>
                <c:pt idx="4897">
                  <c:v>311.99164079914601</c:v>
                </c:pt>
                <c:pt idx="4898">
                  <c:v>312.05535156916801</c:v>
                </c:pt>
                <c:pt idx="4899">
                  <c:v>312.11906233919001</c:v>
                </c:pt>
                <c:pt idx="4900">
                  <c:v>312.18277310921297</c:v>
                </c:pt>
                <c:pt idx="4901">
                  <c:v>312.24648387923497</c:v>
                </c:pt>
                <c:pt idx="4902">
                  <c:v>312.31019464925703</c:v>
                </c:pt>
                <c:pt idx="4903">
                  <c:v>312.37390541927999</c:v>
                </c:pt>
                <c:pt idx="4904">
                  <c:v>312.43761618930199</c:v>
                </c:pt>
                <c:pt idx="4905">
                  <c:v>312.50132695932399</c:v>
                </c:pt>
                <c:pt idx="4906">
                  <c:v>312.56503772934599</c:v>
                </c:pt>
                <c:pt idx="4907">
                  <c:v>312.62874849936901</c:v>
                </c:pt>
                <c:pt idx="4908">
                  <c:v>312.69245926939101</c:v>
                </c:pt>
                <c:pt idx="4909">
                  <c:v>312.75617003941301</c:v>
                </c:pt>
                <c:pt idx="4910">
                  <c:v>312.81988080943597</c:v>
                </c:pt>
                <c:pt idx="4911">
                  <c:v>312.88359157945803</c:v>
                </c:pt>
                <c:pt idx="4912">
                  <c:v>312.94730234948003</c:v>
                </c:pt>
                <c:pt idx="4913">
                  <c:v>313.01101311950202</c:v>
                </c:pt>
                <c:pt idx="4914">
                  <c:v>313.07472388952499</c:v>
                </c:pt>
                <c:pt idx="4915">
                  <c:v>313.13843465954699</c:v>
                </c:pt>
                <c:pt idx="4916">
                  <c:v>313.20214542956899</c:v>
                </c:pt>
                <c:pt idx="4917">
                  <c:v>313.26585619959201</c:v>
                </c:pt>
                <c:pt idx="4918">
                  <c:v>313.32956696961401</c:v>
                </c:pt>
                <c:pt idx="4919">
                  <c:v>313.39327773963601</c:v>
                </c:pt>
                <c:pt idx="4920">
                  <c:v>313.456988509658</c:v>
                </c:pt>
                <c:pt idx="4921">
                  <c:v>313.52069927968103</c:v>
                </c:pt>
                <c:pt idx="4922">
                  <c:v>313.58441004970302</c:v>
                </c:pt>
                <c:pt idx="4923">
                  <c:v>313.64812081972502</c:v>
                </c:pt>
                <c:pt idx="4924">
                  <c:v>313.71183158974799</c:v>
                </c:pt>
                <c:pt idx="4925">
                  <c:v>313.77554235976999</c:v>
                </c:pt>
                <c:pt idx="4926">
                  <c:v>313.83925312979198</c:v>
                </c:pt>
                <c:pt idx="4927">
                  <c:v>313.90296389981398</c:v>
                </c:pt>
                <c:pt idx="4928">
                  <c:v>313.966674669837</c:v>
                </c:pt>
                <c:pt idx="4929">
                  <c:v>314.030385439859</c:v>
                </c:pt>
                <c:pt idx="4930">
                  <c:v>314.094096209881</c:v>
                </c:pt>
                <c:pt idx="4931">
                  <c:v>314.157806979903</c:v>
                </c:pt>
                <c:pt idx="4932">
                  <c:v>314.22151774992602</c:v>
                </c:pt>
                <c:pt idx="4933">
                  <c:v>314.28522851994802</c:v>
                </c:pt>
                <c:pt idx="4934">
                  <c:v>314.34893928997002</c:v>
                </c:pt>
                <c:pt idx="4935">
                  <c:v>314.41265005999298</c:v>
                </c:pt>
                <c:pt idx="4936">
                  <c:v>314.47636083001498</c:v>
                </c:pt>
                <c:pt idx="4937">
                  <c:v>314.54007160003698</c:v>
                </c:pt>
                <c:pt idx="4938">
                  <c:v>314.60378237005898</c:v>
                </c:pt>
                <c:pt idx="4939">
                  <c:v>314.667493140082</c:v>
                </c:pt>
                <c:pt idx="4940">
                  <c:v>314.731203910104</c:v>
                </c:pt>
                <c:pt idx="4941">
                  <c:v>314.794914680126</c:v>
                </c:pt>
                <c:pt idx="4942">
                  <c:v>314.85862545014902</c:v>
                </c:pt>
                <c:pt idx="4943">
                  <c:v>314.92233622017102</c:v>
                </c:pt>
                <c:pt idx="4944">
                  <c:v>314.98604699019302</c:v>
                </c:pt>
                <c:pt idx="4945">
                  <c:v>315.04975776021502</c:v>
                </c:pt>
                <c:pt idx="4946">
                  <c:v>315.11346853023798</c:v>
                </c:pt>
                <c:pt idx="4947">
                  <c:v>315.17717930025998</c:v>
                </c:pt>
                <c:pt idx="4948">
                  <c:v>315.24089007028198</c:v>
                </c:pt>
                <c:pt idx="4949">
                  <c:v>315.304600840305</c:v>
                </c:pt>
                <c:pt idx="4950">
                  <c:v>315.368311610327</c:v>
                </c:pt>
                <c:pt idx="4951">
                  <c:v>315.432022380349</c:v>
                </c:pt>
                <c:pt idx="4952">
                  <c:v>315.495733150371</c:v>
                </c:pt>
                <c:pt idx="4953">
                  <c:v>315.55944392039402</c:v>
                </c:pt>
                <c:pt idx="4954">
                  <c:v>315.62315469041602</c:v>
                </c:pt>
                <c:pt idx="4955">
                  <c:v>315.68686546043801</c:v>
                </c:pt>
                <c:pt idx="4956">
                  <c:v>315.75057623046098</c:v>
                </c:pt>
                <c:pt idx="4957">
                  <c:v>315.81428700048298</c:v>
                </c:pt>
                <c:pt idx="4958">
                  <c:v>315.87799777050498</c:v>
                </c:pt>
                <c:pt idx="4959">
                  <c:v>315.94170854052697</c:v>
                </c:pt>
                <c:pt idx="4960">
                  <c:v>316.00541931055</c:v>
                </c:pt>
                <c:pt idx="4961">
                  <c:v>316.06913008057199</c:v>
                </c:pt>
                <c:pt idx="4962">
                  <c:v>316.13284085059399</c:v>
                </c:pt>
                <c:pt idx="4963">
                  <c:v>316.19655162061702</c:v>
                </c:pt>
                <c:pt idx="4964">
                  <c:v>316.26026239063901</c:v>
                </c:pt>
                <c:pt idx="4965">
                  <c:v>316.32397316066101</c:v>
                </c:pt>
                <c:pt idx="4966">
                  <c:v>316.38768393068301</c:v>
                </c:pt>
                <c:pt idx="4967">
                  <c:v>316.45139470070598</c:v>
                </c:pt>
                <c:pt idx="4968">
                  <c:v>316.51510547072797</c:v>
                </c:pt>
                <c:pt idx="4969">
                  <c:v>316.57881624074997</c:v>
                </c:pt>
                <c:pt idx="4970">
                  <c:v>316.64252701077299</c:v>
                </c:pt>
                <c:pt idx="4971">
                  <c:v>316.70623778079499</c:v>
                </c:pt>
                <c:pt idx="4972">
                  <c:v>316.76994855081699</c:v>
                </c:pt>
                <c:pt idx="4973">
                  <c:v>316.83365932083899</c:v>
                </c:pt>
                <c:pt idx="4974">
                  <c:v>316.89737009086201</c:v>
                </c:pt>
                <c:pt idx="4975">
                  <c:v>316.96108086088401</c:v>
                </c:pt>
                <c:pt idx="4976">
                  <c:v>317.02479163090601</c:v>
                </c:pt>
                <c:pt idx="4977">
                  <c:v>317.08850240092801</c:v>
                </c:pt>
                <c:pt idx="4978">
                  <c:v>317.15221317095097</c:v>
                </c:pt>
                <c:pt idx="4979">
                  <c:v>317.21592394097303</c:v>
                </c:pt>
                <c:pt idx="4980">
                  <c:v>317.27963471099503</c:v>
                </c:pt>
                <c:pt idx="4981">
                  <c:v>317.34334548101799</c:v>
                </c:pt>
                <c:pt idx="4982">
                  <c:v>317.40705625103999</c:v>
                </c:pt>
                <c:pt idx="4983">
                  <c:v>317.47076702106199</c:v>
                </c:pt>
                <c:pt idx="4984">
                  <c:v>317.53447779108399</c:v>
                </c:pt>
                <c:pt idx="4985">
                  <c:v>317.59818856110701</c:v>
                </c:pt>
                <c:pt idx="4986">
                  <c:v>317.66189933112901</c:v>
                </c:pt>
                <c:pt idx="4987">
                  <c:v>317.72561010115101</c:v>
                </c:pt>
                <c:pt idx="4988">
                  <c:v>317.78932087117403</c:v>
                </c:pt>
                <c:pt idx="4989">
                  <c:v>317.85303164119603</c:v>
                </c:pt>
                <c:pt idx="4990">
                  <c:v>317.91674241121802</c:v>
                </c:pt>
                <c:pt idx="4991">
                  <c:v>317.98045318124002</c:v>
                </c:pt>
                <c:pt idx="4992">
                  <c:v>318.04416395126299</c:v>
                </c:pt>
                <c:pt idx="4993">
                  <c:v>318.10787472128499</c:v>
                </c:pt>
                <c:pt idx="4994">
                  <c:v>318.17158549130698</c:v>
                </c:pt>
                <c:pt idx="4995">
                  <c:v>318.23529626133001</c:v>
                </c:pt>
                <c:pt idx="4996">
                  <c:v>318.29900703135201</c:v>
                </c:pt>
                <c:pt idx="4997">
                  <c:v>318.362717801374</c:v>
                </c:pt>
                <c:pt idx="4998">
                  <c:v>318.426428571396</c:v>
                </c:pt>
                <c:pt idx="4999">
                  <c:v>318.49013934141902</c:v>
                </c:pt>
                <c:pt idx="5000">
                  <c:v>318.55385011144102</c:v>
                </c:pt>
                <c:pt idx="5001">
                  <c:v>318.61756088146302</c:v>
                </c:pt>
                <c:pt idx="5002">
                  <c:v>318.68127165148599</c:v>
                </c:pt>
                <c:pt idx="5003">
                  <c:v>318.74498242150798</c:v>
                </c:pt>
                <c:pt idx="5004">
                  <c:v>318.80869319152998</c:v>
                </c:pt>
                <c:pt idx="5005">
                  <c:v>318.87240396155198</c:v>
                </c:pt>
                <c:pt idx="5006">
                  <c:v>318.936114731575</c:v>
                </c:pt>
                <c:pt idx="5007">
                  <c:v>318.999825501597</c:v>
                </c:pt>
                <c:pt idx="5008">
                  <c:v>319.063536271619</c:v>
                </c:pt>
                <c:pt idx="5009">
                  <c:v>319.12724704164202</c:v>
                </c:pt>
                <c:pt idx="5010">
                  <c:v>319.19095781166402</c:v>
                </c:pt>
                <c:pt idx="5011">
                  <c:v>319.25466858168602</c:v>
                </c:pt>
                <c:pt idx="5012">
                  <c:v>319.31837935170802</c:v>
                </c:pt>
                <c:pt idx="5013">
                  <c:v>319.38209012173098</c:v>
                </c:pt>
                <c:pt idx="5014">
                  <c:v>319.44580089175298</c:v>
                </c:pt>
                <c:pt idx="5015">
                  <c:v>319.50951166177498</c:v>
                </c:pt>
                <c:pt idx="5016">
                  <c:v>319.573222431798</c:v>
                </c:pt>
                <c:pt idx="5017">
                  <c:v>319.63693320182</c:v>
                </c:pt>
                <c:pt idx="5018">
                  <c:v>319.700643971842</c:v>
                </c:pt>
                <c:pt idx="5019">
                  <c:v>319.764354741864</c:v>
                </c:pt>
                <c:pt idx="5020">
                  <c:v>319.82806551188702</c:v>
                </c:pt>
                <c:pt idx="5021">
                  <c:v>319.89177628190902</c:v>
                </c:pt>
                <c:pt idx="5022">
                  <c:v>319.95548705193102</c:v>
                </c:pt>
                <c:pt idx="5023">
                  <c:v>320.01919782195301</c:v>
                </c:pt>
                <c:pt idx="5024">
                  <c:v>320.08290859197598</c:v>
                </c:pt>
                <c:pt idx="5025">
                  <c:v>320.14661936199798</c:v>
                </c:pt>
                <c:pt idx="5026">
                  <c:v>320.21033013201998</c:v>
                </c:pt>
                <c:pt idx="5027">
                  <c:v>320.274040902043</c:v>
                </c:pt>
                <c:pt idx="5028">
                  <c:v>320.337751672065</c:v>
                </c:pt>
                <c:pt idx="5029">
                  <c:v>320.40146244208699</c:v>
                </c:pt>
                <c:pt idx="5030">
                  <c:v>320.46517321210899</c:v>
                </c:pt>
                <c:pt idx="5031">
                  <c:v>320.52888398213202</c:v>
                </c:pt>
                <c:pt idx="5032">
                  <c:v>320.59259475215401</c:v>
                </c:pt>
                <c:pt idx="5033">
                  <c:v>320.65630552217601</c:v>
                </c:pt>
                <c:pt idx="5034">
                  <c:v>320.72001629219898</c:v>
                </c:pt>
                <c:pt idx="5035">
                  <c:v>320.78372706222098</c:v>
                </c:pt>
                <c:pt idx="5036">
                  <c:v>320.84743783224297</c:v>
                </c:pt>
                <c:pt idx="5037">
                  <c:v>320.91114860226497</c:v>
                </c:pt>
                <c:pt idx="5038">
                  <c:v>320.97485937228799</c:v>
                </c:pt>
                <c:pt idx="5039">
                  <c:v>321.03857014230999</c:v>
                </c:pt>
                <c:pt idx="5040">
                  <c:v>321.10228091233199</c:v>
                </c:pt>
                <c:pt idx="5041">
                  <c:v>321.16599168235501</c:v>
                </c:pt>
                <c:pt idx="5042">
                  <c:v>321.22970245237701</c:v>
                </c:pt>
                <c:pt idx="5043">
                  <c:v>321.29341322239901</c:v>
                </c:pt>
                <c:pt idx="5044">
                  <c:v>321.35712399242101</c:v>
                </c:pt>
                <c:pt idx="5045">
                  <c:v>321.42083476244397</c:v>
                </c:pt>
                <c:pt idx="5046">
                  <c:v>321.48454553246597</c:v>
                </c:pt>
                <c:pt idx="5047">
                  <c:v>321.54825630248803</c:v>
                </c:pt>
                <c:pt idx="5048">
                  <c:v>321.61196707251099</c:v>
                </c:pt>
                <c:pt idx="5049">
                  <c:v>321.67567784253299</c:v>
                </c:pt>
                <c:pt idx="5050">
                  <c:v>321.73938861255499</c:v>
                </c:pt>
                <c:pt idx="5051">
                  <c:v>321.80309938257699</c:v>
                </c:pt>
                <c:pt idx="5052">
                  <c:v>321.86681015260001</c:v>
                </c:pt>
                <c:pt idx="5053">
                  <c:v>321.93052092262201</c:v>
                </c:pt>
                <c:pt idx="5054">
                  <c:v>321.99423169264401</c:v>
                </c:pt>
                <c:pt idx="5055">
                  <c:v>322.05794246266697</c:v>
                </c:pt>
                <c:pt idx="5056">
                  <c:v>322.12165323268903</c:v>
                </c:pt>
                <c:pt idx="5057">
                  <c:v>322.18536400271103</c:v>
                </c:pt>
                <c:pt idx="5058">
                  <c:v>322.24907477273302</c:v>
                </c:pt>
                <c:pt idx="5059">
                  <c:v>322.31278554275599</c:v>
                </c:pt>
                <c:pt idx="5060">
                  <c:v>322.37649631277799</c:v>
                </c:pt>
                <c:pt idx="5061">
                  <c:v>322.44020708279999</c:v>
                </c:pt>
                <c:pt idx="5062">
                  <c:v>322.50391785282301</c:v>
                </c:pt>
                <c:pt idx="5063">
                  <c:v>322.56762862284501</c:v>
                </c:pt>
                <c:pt idx="5064">
                  <c:v>322.63133939286701</c:v>
                </c:pt>
                <c:pt idx="5065">
                  <c:v>322.695050162889</c:v>
                </c:pt>
                <c:pt idx="5066">
                  <c:v>322.75876093291203</c:v>
                </c:pt>
                <c:pt idx="5067">
                  <c:v>322.82247170293402</c:v>
                </c:pt>
                <c:pt idx="5068">
                  <c:v>322.88618247295602</c:v>
                </c:pt>
                <c:pt idx="5069">
                  <c:v>322.94989324297899</c:v>
                </c:pt>
                <c:pt idx="5070">
                  <c:v>323.01360401300099</c:v>
                </c:pt>
                <c:pt idx="5071">
                  <c:v>323.07731478302298</c:v>
                </c:pt>
                <c:pt idx="5072">
                  <c:v>323.14102555304498</c:v>
                </c:pt>
                <c:pt idx="5073">
                  <c:v>323.204736323068</c:v>
                </c:pt>
                <c:pt idx="5074">
                  <c:v>323.26844709309</c:v>
                </c:pt>
                <c:pt idx="5075">
                  <c:v>323.332157863112</c:v>
                </c:pt>
                <c:pt idx="5076">
                  <c:v>323.395868633134</c:v>
                </c:pt>
                <c:pt idx="5077">
                  <c:v>323.45957940315702</c:v>
                </c:pt>
                <c:pt idx="5078">
                  <c:v>323.52329017317902</c:v>
                </c:pt>
                <c:pt idx="5079">
                  <c:v>323.58700094320102</c:v>
                </c:pt>
                <c:pt idx="5080">
                  <c:v>323.65071171322398</c:v>
                </c:pt>
                <c:pt idx="5081">
                  <c:v>323.71442248324598</c:v>
                </c:pt>
                <c:pt idx="5082">
                  <c:v>323.77813325326798</c:v>
                </c:pt>
                <c:pt idx="5083">
                  <c:v>323.84184402328998</c:v>
                </c:pt>
                <c:pt idx="5084">
                  <c:v>323.905554793313</c:v>
                </c:pt>
                <c:pt idx="5085">
                  <c:v>323.969265563335</c:v>
                </c:pt>
                <c:pt idx="5086">
                  <c:v>324.032976333357</c:v>
                </c:pt>
                <c:pt idx="5087">
                  <c:v>324.09668710338002</c:v>
                </c:pt>
                <c:pt idx="5088">
                  <c:v>324.16039787340202</c:v>
                </c:pt>
                <c:pt idx="5089">
                  <c:v>324.22410864342402</c:v>
                </c:pt>
                <c:pt idx="5090">
                  <c:v>324.28781941344602</c:v>
                </c:pt>
                <c:pt idx="5091">
                  <c:v>324.35153018346898</c:v>
                </c:pt>
                <c:pt idx="5092">
                  <c:v>324.41524095349098</c:v>
                </c:pt>
                <c:pt idx="5093">
                  <c:v>324.47895172351298</c:v>
                </c:pt>
                <c:pt idx="5094">
                  <c:v>324.542662493536</c:v>
                </c:pt>
                <c:pt idx="5095">
                  <c:v>324.606373263558</c:v>
                </c:pt>
                <c:pt idx="5096">
                  <c:v>324.67008403358</c:v>
                </c:pt>
                <c:pt idx="5097">
                  <c:v>324.733794803602</c:v>
                </c:pt>
                <c:pt idx="5098">
                  <c:v>324.79750557362502</c:v>
                </c:pt>
                <c:pt idx="5099">
                  <c:v>324.86121634364702</c:v>
                </c:pt>
                <c:pt idx="5100">
                  <c:v>324.92492711366901</c:v>
                </c:pt>
                <c:pt idx="5101">
                  <c:v>324.98863788369198</c:v>
                </c:pt>
                <c:pt idx="5102">
                  <c:v>325.05234865371398</c:v>
                </c:pt>
                <c:pt idx="5103">
                  <c:v>325.11605942373598</c:v>
                </c:pt>
                <c:pt idx="5104">
                  <c:v>325.17977019375797</c:v>
                </c:pt>
                <c:pt idx="5105">
                  <c:v>325.243480963781</c:v>
                </c:pt>
                <c:pt idx="5106">
                  <c:v>325.30719173380299</c:v>
                </c:pt>
                <c:pt idx="5107">
                  <c:v>325.37090250382499</c:v>
                </c:pt>
                <c:pt idx="5108">
                  <c:v>325.43461327384802</c:v>
                </c:pt>
                <c:pt idx="5109">
                  <c:v>325.49832404387001</c:v>
                </c:pt>
                <c:pt idx="5110">
                  <c:v>325.56203481389201</c:v>
                </c:pt>
                <c:pt idx="5111">
                  <c:v>325.62574558391401</c:v>
                </c:pt>
                <c:pt idx="5112">
                  <c:v>325.68945635393698</c:v>
                </c:pt>
                <c:pt idx="5113">
                  <c:v>325.75316712395897</c:v>
                </c:pt>
                <c:pt idx="5114">
                  <c:v>325.81687789398097</c:v>
                </c:pt>
                <c:pt idx="5115">
                  <c:v>325.88058866400399</c:v>
                </c:pt>
                <c:pt idx="5116">
                  <c:v>325.94429943402599</c:v>
                </c:pt>
                <c:pt idx="5117">
                  <c:v>326.00801020404799</c:v>
                </c:pt>
                <c:pt idx="5118">
                  <c:v>326.07172097406999</c:v>
                </c:pt>
                <c:pt idx="5119">
                  <c:v>326.13543174409301</c:v>
                </c:pt>
                <c:pt idx="5120">
                  <c:v>326.19914251411501</c:v>
                </c:pt>
                <c:pt idx="5121">
                  <c:v>326.26285328413701</c:v>
                </c:pt>
                <c:pt idx="5122">
                  <c:v>326.32656405415901</c:v>
                </c:pt>
                <c:pt idx="5123">
                  <c:v>326.39027482418197</c:v>
                </c:pt>
                <c:pt idx="5124">
                  <c:v>326.45398559420403</c:v>
                </c:pt>
                <c:pt idx="5125">
                  <c:v>326.51769636422603</c:v>
                </c:pt>
                <c:pt idx="5126">
                  <c:v>326.58140713424899</c:v>
                </c:pt>
                <c:pt idx="5127">
                  <c:v>326.64511790427099</c:v>
                </c:pt>
                <c:pt idx="5128">
                  <c:v>326.70882867429299</c:v>
                </c:pt>
                <c:pt idx="5129">
                  <c:v>326.77253944431499</c:v>
                </c:pt>
                <c:pt idx="5130">
                  <c:v>326.83625021433801</c:v>
                </c:pt>
                <c:pt idx="5131">
                  <c:v>326.89996098436001</c:v>
                </c:pt>
                <c:pt idx="5132">
                  <c:v>326.96367175438201</c:v>
                </c:pt>
                <c:pt idx="5133">
                  <c:v>327.02738252440503</c:v>
                </c:pt>
                <c:pt idx="5134">
                  <c:v>327.09109329442703</c:v>
                </c:pt>
                <c:pt idx="5135">
                  <c:v>327.15480406444902</c:v>
                </c:pt>
                <c:pt idx="5136">
                  <c:v>327.21851483447102</c:v>
                </c:pt>
                <c:pt idx="5137">
                  <c:v>327.28222560449399</c:v>
                </c:pt>
                <c:pt idx="5138">
                  <c:v>327.34593637451599</c:v>
                </c:pt>
                <c:pt idx="5139">
                  <c:v>327.40964714453798</c:v>
                </c:pt>
                <c:pt idx="5140">
                  <c:v>327.47335791456101</c:v>
                </c:pt>
                <c:pt idx="5141">
                  <c:v>327.53706868458301</c:v>
                </c:pt>
                <c:pt idx="5142">
                  <c:v>327.600779454605</c:v>
                </c:pt>
                <c:pt idx="5143">
                  <c:v>327.664490224627</c:v>
                </c:pt>
                <c:pt idx="5144">
                  <c:v>327.72820099465002</c:v>
                </c:pt>
                <c:pt idx="5145">
                  <c:v>327.79191176467202</c:v>
                </c:pt>
                <c:pt idx="5146">
                  <c:v>327.85562253469402</c:v>
                </c:pt>
                <c:pt idx="5147">
                  <c:v>327.91933330471699</c:v>
                </c:pt>
                <c:pt idx="5148">
                  <c:v>327.98304407473898</c:v>
                </c:pt>
                <c:pt idx="5149">
                  <c:v>328.04675484476098</c:v>
                </c:pt>
                <c:pt idx="5150">
                  <c:v>328.11046561478298</c:v>
                </c:pt>
                <c:pt idx="5151">
                  <c:v>328.174176384806</c:v>
                </c:pt>
                <c:pt idx="5152">
                  <c:v>328.237887154828</c:v>
                </c:pt>
                <c:pt idx="5153">
                  <c:v>328.30159792485</c:v>
                </c:pt>
                <c:pt idx="5154">
                  <c:v>328.36530869487302</c:v>
                </c:pt>
                <c:pt idx="5155">
                  <c:v>328.42901946489502</c:v>
                </c:pt>
                <c:pt idx="5156">
                  <c:v>328.49273023491702</c:v>
                </c:pt>
                <c:pt idx="5157">
                  <c:v>328.55644100493902</c:v>
                </c:pt>
                <c:pt idx="5158">
                  <c:v>328.62015177496198</c:v>
                </c:pt>
                <c:pt idx="5159">
                  <c:v>328.68386254498398</c:v>
                </c:pt>
                <c:pt idx="5160">
                  <c:v>328.74757331500598</c:v>
                </c:pt>
                <c:pt idx="5161">
                  <c:v>328.811284085029</c:v>
                </c:pt>
                <c:pt idx="5162">
                  <c:v>328.874994855051</c:v>
                </c:pt>
                <c:pt idx="5163">
                  <c:v>328.938705625073</c:v>
                </c:pt>
                <c:pt idx="5164">
                  <c:v>329.002416395095</c:v>
                </c:pt>
                <c:pt idx="5165">
                  <c:v>329.06612716511802</c:v>
                </c:pt>
                <c:pt idx="5166">
                  <c:v>329.12983793514002</c:v>
                </c:pt>
                <c:pt idx="5167">
                  <c:v>329.19354870516202</c:v>
                </c:pt>
                <c:pt idx="5168">
                  <c:v>329.25725947518401</c:v>
                </c:pt>
                <c:pt idx="5169">
                  <c:v>329.32097024520698</c:v>
                </c:pt>
                <c:pt idx="5170">
                  <c:v>329.38468101522898</c:v>
                </c:pt>
                <c:pt idx="5171">
                  <c:v>329.44839178525098</c:v>
                </c:pt>
                <c:pt idx="5172">
                  <c:v>329.512102555274</c:v>
                </c:pt>
                <c:pt idx="5173">
                  <c:v>329.575813325296</c:v>
                </c:pt>
                <c:pt idx="5174">
                  <c:v>329.639524095318</c:v>
                </c:pt>
                <c:pt idx="5175">
                  <c:v>329.70323486533999</c:v>
                </c:pt>
                <c:pt idx="5176">
                  <c:v>329.76694563536302</c:v>
                </c:pt>
                <c:pt idx="5177">
                  <c:v>329.83065640538501</c:v>
                </c:pt>
                <c:pt idx="5178">
                  <c:v>329.89436717540701</c:v>
                </c:pt>
                <c:pt idx="5179">
                  <c:v>329.95807794542998</c:v>
                </c:pt>
                <c:pt idx="5180">
                  <c:v>330.02178871545198</c:v>
                </c:pt>
                <c:pt idx="5181">
                  <c:v>330.08549948547397</c:v>
                </c:pt>
                <c:pt idx="5182">
                  <c:v>330.14921025549597</c:v>
                </c:pt>
                <c:pt idx="5183">
                  <c:v>330.21292102551899</c:v>
                </c:pt>
                <c:pt idx="5184">
                  <c:v>330.27663179554099</c:v>
                </c:pt>
                <c:pt idx="5185">
                  <c:v>330.34034256556299</c:v>
                </c:pt>
                <c:pt idx="5186">
                  <c:v>330.40405333558601</c:v>
                </c:pt>
                <c:pt idx="5187">
                  <c:v>330.46776410560801</c:v>
                </c:pt>
                <c:pt idx="5188">
                  <c:v>330.53147487563001</c:v>
                </c:pt>
                <c:pt idx="5189">
                  <c:v>330.59518564565201</c:v>
                </c:pt>
                <c:pt idx="5190">
                  <c:v>330.65889641567497</c:v>
                </c:pt>
                <c:pt idx="5191">
                  <c:v>330.72260718569697</c:v>
                </c:pt>
                <c:pt idx="5192">
                  <c:v>330.78631795571903</c:v>
                </c:pt>
                <c:pt idx="5193">
                  <c:v>330.85002872574199</c:v>
                </c:pt>
                <c:pt idx="5194">
                  <c:v>330.91373949576399</c:v>
                </c:pt>
                <c:pt idx="5195">
                  <c:v>330.97745026578599</c:v>
                </c:pt>
                <c:pt idx="5196">
                  <c:v>331.04116103580799</c:v>
                </c:pt>
                <c:pt idx="5197">
                  <c:v>331.10487180583101</c:v>
                </c:pt>
                <c:pt idx="5198">
                  <c:v>331.16858257585301</c:v>
                </c:pt>
                <c:pt idx="5199">
                  <c:v>331.23229334587501</c:v>
                </c:pt>
                <c:pt idx="5200">
                  <c:v>331.29600411589797</c:v>
                </c:pt>
                <c:pt idx="5201">
                  <c:v>331.35971488592003</c:v>
                </c:pt>
                <c:pt idx="5202">
                  <c:v>331.42342565594203</c:v>
                </c:pt>
                <c:pt idx="5203">
                  <c:v>331.48713642596402</c:v>
                </c:pt>
                <c:pt idx="5204">
                  <c:v>331.55084719598699</c:v>
                </c:pt>
                <c:pt idx="5205">
                  <c:v>331.61455796600899</c:v>
                </c:pt>
                <c:pt idx="5206">
                  <c:v>331.67826873603099</c:v>
                </c:pt>
                <c:pt idx="5207">
                  <c:v>331.74197950605401</c:v>
                </c:pt>
                <c:pt idx="5208">
                  <c:v>331.80569027607601</c:v>
                </c:pt>
                <c:pt idx="5209">
                  <c:v>331.86940104609801</c:v>
                </c:pt>
                <c:pt idx="5210">
                  <c:v>331.93311181612</c:v>
                </c:pt>
                <c:pt idx="5211">
                  <c:v>331.99682258614303</c:v>
                </c:pt>
                <c:pt idx="5212">
                  <c:v>332.06053335616502</c:v>
                </c:pt>
                <c:pt idx="5213">
                  <c:v>332.12424412618702</c:v>
                </c:pt>
                <c:pt idx="5214">
                  <c:v>332.18795489620999</c:v>
                </c:pt>
                <c:pt idx="5215">
                  <c:v>332.25166566623199</c:v>
                </c:pt>
                <c:pt idx="5216">
                  <c:v>332.31537643625398</c:v>
                </c:pt>
                <c:pt idx="5217">
                  <c:v>332.37908720627598</c:v>
                </c:pt>
                <c:pt idx="5218">
                  <c:v>332.442797976299</c:v>
                </c:pt>
                <c:pt idx="5219">
                  <c:v>332.506508746321</c:v>
                </c:pt>
                <c:pt idx="5220">
                  <c:v>332.570219516343</c:v>
                </c:pt>
                <c:pt idx="5221">
                  <c:v>332.633930286365</c:v>
                </c:pt>
                <c:pt idx="5222">
                  <c:v>332.69764105638802</c:v>
                </c:pt>
                <c:pt idx="5223">
                  <c:v>332.76135182641002</c:v>
                </c:pt>
                <c:pt idx="5224">
                  <c:v>332.82506259643202</c:v>
                </c:pt>
                <c:pt idx="5225">
                  <c:v>332.88877336645498</c:v>
                </c:pt>
                <c:pt idx="5226">
                  <c:v>332.95248413647698</c:v>
                </c:pt>
                <c:pt idx="5227">
                  <c:v>333.01619490649898</c:v>
                </c:pt>
                <c:pt idx="5228">
                  <c:v>333.07990567652098</c:v>
                </c:pt>
                <c:pt idx="5229">
                  <c:v>333.143616446544</c:v>
                </c:pt>
                <c:pt idx="5230">
                  <c:v>333.207327216566</c:v>
                </c:pt>
                <c:pt idx="5231">
                  <c:v>333.271037986588</c:v>
                </c:pt>
                <c:pt idx="5232">
                  <c:v>333.33474875661102</c:v>
                </c:pt>
                <c:pt idx="5233">
                  <c:v>333.39845952663302</c:v>
                </c:pt>
                <c:pt idx="5234">
                  <c:v>333.46217029665502</c:v>
                </c:pt>
                <c:pt idx="5235">
                  <c:v>333.52588106667702</c:v>
                </c:pt>
                <c:pt idx="5236">
                  <c:v>333.58959183669998</c:v>
                </c:pt>
                <c:pt idx="5237">
                  <c:v>333.65330260672198</c:v>
                </c:pt>
                <c:pt idx="5238">
                  <c:v>333.71701337674398</c:v>
                </c:pt>
                <c:pt idx="5239">
                  <c:v>333.780724146767</c:v>
                </c:pt>
                <c:pt idx="5240">
                  <c:v>333.844434916789</c:v>
                </c:pt>
                <c:pt idx="5241">
                  <c:v>333.908145686811</c:v>
                </c:pt>
                <c:pt idx="5242">
                  <c:v>333.971856456833</c:v>
                </c:pt>
                <c:pt idx="5243">
                  <c:v>334.03556722685602</c:v>
                </c:pt>
                <c:pt idx="5244">
                  <c:v>334.09927799687802</c:v>
                </c:pt>
                <c:pt idx="5245">
                  <c:v>334.16298876690001</c:v>
                </c:pt>
                <c:pt idx="5246">
                  <c:v>334.22669953692298</c:v>
                </c:pt>
                <c:pt idx="5247">
                  <c:v>334.29041030694498</c:v>
                </c:pt>
                <c:pt idx="5248">
                  <c:v>334.35412107696698</c:v>
                </c:pt>
                <c:pt idx="5249">
                  <c:v>334.41783184698897</c:v>
                </c:pt>
                <c:pt idx="5250">
                  <c:v>334.481542617012</c:v>
                </c:pt>
                <c:pt idx="5251">
                  <c:v>334.54525338703399</c:v>
                </c:pt>
                <c:pt idx="5252">
                  <c:v>334.60896415705599</c:v>
                </c:pt>
                <c:pt idx="5253">
                  <c:v>334.67267492707902</c:v>
                </c:pt>
                <c:pt idx="5254">
                  <c:v>334.73638569710101</c:v>
                </c:pt>
                <c:pt idx="5255">
                  <c:v>334.80009646712301</c:v>
                </c:pt>
                <c:pt idx="5256">
                  <c:v>334.86380723714501</c:v>
                </c:pt>
                <c:pt idx="5257">
                  <c:v>334.92751800716798</c:v>
                </c:pt>
                <c:pt idx="5258">
                  <c:v>334.99122877718997</c:v>
                </c:pt>
                <c:pt idx="5259">
                  <c:v>335.05493954721197</c:v>
                </c:pt>
                <c:pt idx="5260">
                  <c:v>335.11865031723499</c:v>
                </c:pt>
                <c:pt idx="5261">
                  <c:v>335.18236108725699</c:v>
                </c:pt>
                <c:pt idx="5262">
                  <c:v>335.24607185727899</c:v>
                </c:pt>
                <c:pt idx="5263">
                  <c:v>335.30978262730099</c:v>
                </c:pt>
                <c:pt idx="5264">
                  <c:v>335.37349339732401</c:v>
                </c:pt>
                <c:pt idx="5265">
                  <c:v>335.43720416734601</c:v>
                </c:pt>
                <c:pt idx="5266">
                  <c:v>335.50091493736801</c:v>
                </c:pt>
                <c:pt idx="5267">
                  <c:v>335.56462570739001</c:v>
                </c:pt>
                <c:pt idx="5268">
                  <c:v>335.62833647741297</c:v>
                </c:pt>
                <c:pt idx="5269">
                  <c:v>335.69204724743503</c:v>
                </c:pt>
                <c:pt idx="5270">
                  <c:v>335.75575801745703</c:v>
                </c:pt>
                <c:pt idx="5271">
                  <c:v>335.81946878747999</c:v>
                </c:pt>
                <c:pt idx="5272">
                  <c:v>335.88317955750199</c:v>
                </c:pt>
                <c:pt idx="5273">
                  <c:v>335.94689032752399</c:v>
                </c:pt>
                <c:pt idx="5274">
                  <c:v>336.01060109754599</c:v>
                </c:pt>
                <c:pt idx="5275">
                  <c:v>336.07431186756901</c:v>
                </c:pt>
                <c:pt idx="5276">
                  <c:v>336.13802263759101</c:v>
                </c:pt>
                <c:pt idx="5277">
                  <c:v>336.20173340761301</c:v>
                </c:pt>
                <c:pt idx="5278">
                  <c:v>336.26544417763603</c:v>
                </c:pt>
                <c:pt idx="5279">
                  <c:v>336.32915494765803</c:v>
                </c:pt>
                <c:pt idx="5280">
                  <c:v>336.39286571768002</c:v>
                </c:pt>
                <c:pt idx="5281">
                  <c:v>336.45657648770202</c:v>
                </c:pt>
                <c:pt idx="5282">
                  <c:v>336.52028725772499</c:v>
                </c:pt>
                <c:pt idx="5283">
                  <c:v>336.58399802774699</c:v>
                </c:pt>
                <c:pt idx="5284">
                  <c:v>336.64770879776898</c:v>
                </c:pt>
                <c:pt idx="5285">
                  <c:v>336.71141956779201</c:v>
                </c:pt>
                <c:pt idx="5286">
                  <c:v>336.77513033781401</c:v>
                </c:pt>
                <c:pt idx="5287">
                  <c:v>336.838841107836</c:v>
                </c:pt>
                <c:pt idx="5288">
                  <c:v>336.902551877858</c:v>
                </c:pt>
                <c:pt idx="5289">
                  <c:v>336.96626264788102</c:v>
                </c:pt>
                <c:pt idx="5290">
                  <c:v>337.02997341790302</c:v>
                </c:pt>
                <c:pt idx="5291">
                  <c:v>337.09368418792502</c:v>
                </c:pt>
                <c:pt idx="5292">
                  <c:v>337.15739495794799</c:v>
                </c:pt>
                <c:pt idx="5293">
                  <c:v>337.22110572796998</c:v>
                </c:pt>
                <c:pt idx="5294">
                  <c:v>337.28481649799198</c:v>
                </c:pt>
                <c:pt idx="5295">
                  <c:v>337.34852726801398</c:v>
                </c:pt>
                <c:pt idx="5296">
                  <c:v>337.412238038037</c:v>
                </c:pt>
                <c:pt idx="5297">
                  <c:v>337.475948808059</c:v>
                </c:pt>
                <c:pt idx="5298">
                  <c:v>337.539659578081</c:v>
                </c:pt>
                <c:pt idx="5299">
                  <c:v>337.60337034810402</c:v>
                </c:pt>
                <c:pt idx="5300">
                  <c:v>337.66708111812602</c:v>
                </c:pt>
                <c:pt idx="5301">
                  <c:v>337.73079188814802</c:v>
                </c:pt>
                <c:pt idx="5302">
                  <c:v>337.79450265817002</c:v>
                </c:pt>
                <c:pt idx="5303">
                  <c:v>337.85821342819298</c:v>
                </c:pt>
                <c:pt idx="5304">
                  <c:v>337.92192419821498</c:v>
                </c:pt>
                <c:pt idx="5305">
                  <c:v>337.98563496823698</c:v>
                </c:pt>
                <c:pt idx="5306">
                  <c:v>338.04934573826</c:v>
                </c:pt>
                <c:pt idx="5307">
                  <c:v>338.113056508282</c:v>
                </c:pt>
                <c:pt idx="5308">
                  <c:v>338.176767278304</c:v>
                </c:pt>
                <c:pt idx="5309">
                  <c:v>338.240478048326</c:v>
                </c:pt>
                <c:pt idx="5310">
                  <c:v>338.30418881834902</c:v>
                </c:pt>
                <c:pt idx="5311">
                  <c:v>338.36789958837102</c:v>
                </c:pt>
                <c:pt idx="5312">
                  <c:v>338.43161035839302</c:v>
                </c:pt>
                <c:pt idx="5313">
                  <c:v>338.49532112841501</c:v>
                </c:pt>
                <c:pt idx="5314">
                  <c:v>338.55903189843798</c:v>
                </c:pt>
                <c:pt idx="5315">
                  <c:v>338.62274266845998</c:v>
                </c:pt>
                <c:pt idx="5316">
                  <c:v>338.68645343848198</c:v>
                </c:pt>
                <c:pt idx="5317">
                  <c:v>338.750164208505</c:v>
                </c:pt>
                <c:pt idx="5318">
                  <c:v>338.813874978527</c:v>
                </c:pt>
                <c:pt idx="5319">
                  <c:v>338.877585748549</c:v>
                </c:pt>
                <c:pt idx="5320">
                  <c:v>338.94129651857099</c:v>
                </c:pt>
                <c:pt idx="5321">
                  <c:v>339.00500728859402</c:v>
                </c:pt>
                <c:pt idx="5322">
                  <c:v>339.06871805861601</c:v>
                </c:pt>
                <c:pt idx="5323">
                  <c:v>339.13242882863801</c:v>
                </c:pt>
                <c:pt idx="5324">
                  <c:v>339.19613959866098</c:v>
                </c:pt>
                <c:pt idx="5325">
                  <c:v>339.25985036868298</c:v>
                </c:pt>
                <c:pt idx="5326">
                  <c:v>339.32356113870497</c:v>
                </c:pt>
                <c:pt idx="5327">
                  <c:v>339.38727190872697</c:v>
                </c:pt>
                <c:pt idx="5328">
                  <c:v>339.45098267874999</c:v>
                </c:pt>
                <c:pt idx="5329">
                  <c:v>339.51469344877199</c:v>
                </c:pt>
                <c:pt idx="5330">
                  <c:v>339.57840421879399</c:v>
                </c:pt>
                <c:pt idx="5331">
                  <c:v>339.64211498881701</c:v>
                </c:pt>
                <c:pt idx="5332">
                  <c:v>339.70582575883901</c:v>
                </c:pt>
                <c:pt idx="5333">
                  <c:v>339.76953652886101</c:v>
                </c:pt>
                <c:pt idx="5334">
                  <c:v>339.83324729888301</c:v>
                </c:pt>
                <c:pt idx="5335">
                  <c:v>339.89695806890597</c:v>
                </c:pt>
                <c:pt idx="5336">
                  <c:v>339.96066883892797</c:v>
                </c:pt>
                <c:pt idx="5337">
                  <c:v>340.02437960895003</c:v>
                </c:pt>
                <c:pt idx="5338">
                  <c:v>340.08809037897299</c:v>
                </c:pt>
                <c:pt idx="5339">
                  <c:v>340.15180114899499</c:v>
                </c:pt>
                <c:pt idx="5340">
                  <c:v>340.21551191901699</c:v>
                </c:pt>
                <c:pt idx="5341">
                  <c:v>340.27922268903899</c:v>
                </c:pt>
                <c:pt idx="5342">
                  <c:v>340.34293345906201</c:v>
                </c:pt>
                <c:pt idx="5343">
                  <c:v>340.40664422908401</c:v>
                </c:pt>
                <c:pt idx="5344">
                  <c:v>340.47035499910601</c:v>
                </c:pt>
                <c:pt idx="5345">
                  <c:v>340.53406576912897</c:v>
                </c:pt>
                <c:pt idx="5346">
                  <c:v>340.59777653915103</c:v>
                </c:pt>
                <c:pt idx="5347">
                  <c:v>340.66148730917303</c:v>
                </c:pt>
                <c:pt idx="5348">
                  <c:v>340.72519807919502</c:v>
                </c:pt>
                <c:pt idx="5349">
                  <c:v>340.78890884921799</c:v>
                </c:pt>
                <c:pt idx="5350">
                  <c:v>340.85261961923999</c:v>
                </c:pt>
                <c:pt idx="5351">
                  <c:v>340.91633038926199</c:v>
                </c:pt>
                <c:pt idx="5352">
                  <c:v>340.98004115928501</c:v>
                </c:pt>
                <c:pt idx="5353">
                  <c:v>341.04375192930701</c:v>
                </c:pt>
                <c:pt idx="5354">
                  <c:v>341.10746269932901</c:v>
                </c:pt>
                <c:pt idx="5355">
                  <c:v>341.171173469351</c:v>
                </c:pt>
                <c:pt idx="5356">
                  <c:v>341.23488423937403</c:v>
                </c:pt>
                <c:pt idx="5357">
                  <c:v>341.29859500939602</c:v>
                </c:pt>
                <c:pt idx="5358">
                  <c:v>341.36230577941802</c:v>
                </c:pt>
                <c:pt idx="5359">
                  <c:v>341.42601654944099</c:v>
                </c:pt>
                <c:pt idx="5360">
                  <c:v>341.48972731946299</c:v>
                </c:pt>
                <c:pt idx="5361">
                  <c:v>341.55343808948498</c:v>
                </c:pt>
                <c:pt idx="5362">
                  <c:v>341.61714885950698</c:v>
                </c:pt>
                <c:pt idx="5363">
                  <c:v>341.68085962953</c:v>
                </c:pt>
                <c:pt idx="5364">
                  <c:v>341.744570399552</c:v>
                </c:pt>
                <c:pt idx="5365">
                  <c:v>341.808281169574</c:v>
                </c:pt>
                <c:pt idx="5366">
                  <c:v>341.871991939596</c:v>
                </c:pt>
                <c:pt idx="5367">
                  <c:v>341.93570270961902</c:v>
                </c:pt>
                <c:pt idx="5368">
                  <c:v>341.99941347964102</c:v>
                </c:pt>
                <c:pt idx="5369">
                  <c:v>342.06312424966302</c:v>
                </c:pt>
                <c:pt idx="5370">
                  <c:v>342.12683501968598</c:v>
                </c:pt>
                <c:pt idx="5371">
                  <c:v>342.19054578970798</c:v>
                </c:pt>
                <c:pt idx="5372">
                  <c:v>342.25425655972998</c:v>
                </c:pt>
                <c:pt idx="5373">
                  <c:v>342.31796732975198</c:v>
                </c:pt>
                <c:pt idx="5374">
                  <c:v>342.381678099775</c:v>
                </c:pt>
                <c:pt idx="5375">
                  <c:v>342.445388869797</c:v>
                </c:pt>
                <c:pt idx="5376">
                  <c:v>342.509099639819</c:v>
                </c:pt>
                <c:pt idx="5377">
                  <c:v>342.57281040984202</c:v>
                </c:pt>
                <c:pt idx="5378">
                  <c:v>342.63652117986402</c:v>
                </c:pt>
                <c:pt idx="5379">
                  <c:v>342.70023194988602</c:v>
                </c:pt>
                <c:pt idx="5380">
                  <c:v>342.76394271990802</c:v>
                </c:pt>
                <c:pt idx="5381">
                  <c:v>342.82765348993098</c:v>
                </c:pt>
                <c:pt idx="5382">
                  <c:v>342.89136425995298</c:v>
                </c:pt>
                <c:pt idx="5383">
                  <c:v>342.95507502997498</c:v>
                </c:pt>
                <c:pt idx="5384">
                  <c:v>343.018785799998</c:v>
                </c:pt>
                <c:pt idx="5385">
                  <c:v>343.08249657002</c:v>
                </c:pt>
                <c:pt idx="5386">
                  <c:v>343.146207340042</c:v>
                </c:pt>
                <c:pt idx="5387">
                  <c:v>343.209918110064</c:v>
                </c:pt>
                <c:pt idx="5388">
                  <c:v>343.27362888008702</c:v>
                </c:pt>
                <c:pt idx="5389">
                  <c:v>343.33733965010902</c:v>
                </c:pt>
                <c:pt idx="5390">
                  <c:v>343.40105042013101</c:v>
                </c:pt>
                <c:pt idx="5391">
                  <c:v>343.46476119015398</c:v>
                </c:pt>
                <c:pt idx="5392">
                  <c:v>343.52847196017598</c:v>
                </c:pt>
                <c:pt idx="5393">
                  <c:v>343.59218273019798</c:v>
                </c:pt>
                <c:pt idx="5394">
                  <c:v>343.65589350021997</c:v>
                </c:pt>
                <c:pt idx="5395">
                  <c:v>343.719604270243</c:v>
                </c:pt>
                <c:pt idx="5396">
                  <c:v>343.78331504026499</c:v>
                </c:pt>
                <c:pt idx="5397">
                  <c:v>343.84702581028699</c:v>
                </c:pt>
                <c:pt idx="5398">
                  <c:v>343.91073658031002</c:v>
                </c:pt>
                <c:pt idx="5399">
                  <c:v>343.97444735033201</c:v>
                </c:pt>
                <c:pt idx="5400">
                  <c:v>344.03815812035401</c:v>
                </c:pt>
                <c:pt idx="5401">
                  <c:v>344.10186889037601</c:v>
                </c:pt>
                <c:pt idx="5402">
                  <c:v>344.16557966039898</c:v>
                </c:pt>
                <c:pt idx="5403">
                  <c:v>344.22929043042097</c:v>
                </c:pt>
                <c:pt idx="5404">
                  <c:v>344.29300120044297</c:v>
                </c:pt>
                <c:pt idx="5405">
                  <c:v>344.35671197046599</c:v>
                </c:pt>
                <c:pt idx="5406">
                  <c:v>344.42042274048799</c:v>
                </c:pt>
                <c:pt idx="5407">
                  <c:v>344.48413351050999</c:v>
                </c:pt>
                <c:pt idx="5408">
                  <c:v>344.54784428053199</c:v>
                </c:pt>
                <c:pt idx="5409">
                  <c:v>344.61155505055501</c:v>
                </c:pt>
                <c:pt idx="5410">
                  <c:v>344.67526582057701</c:v>
                </c:pt>
                <c:pt idx="5411">
                  <c:v>344.73897659059901</c:v>
                </c:pt>
                <c:pt idx="5412">
                  <c:v>344.80268736062101</c:v>
                </c:pt>
                <c:pt idx="5413">
                  <c:v>344.86639813064397</c:v>
                </c:pt>
                <c:pt idx="5414">
                  <c:v>344.93010890066603</c:v>
                </c:pt>
                <c:pt idx="5415">
                  <c:v>344.99381967068803</c:v>
                </c:pt>
                <c:pt idx="5416">
                  <c:v>345.05753044071099</c:v>
                </c:pt>
                <c:pt idx="5417">
                  <c:v>345.12124121073299</c:v>
                </c:pt>
                <c:pt idx="5418">
                  <c:v>345.18495198075499</c:v>
                </c:pt>
                <c:pt idx="5419">
                  <c:v>345.24866275077699</c:v>
                </c:pt>
                <c:pt idx="5420">
                  <c:v>345.31237352080001</c:v>
                </c:pt>
                <c:pt idx="5421">
                  <c:v>345.37608429082201</c:v>
                </c:pt>
                <c:pt idx="5422">
                  <c:v>345.43979506084401</c:v>
                </c:pt>
                <c:pt idx="5423">
                  <c:v>345.50350583086703</c:v>
                </c:pt>
                <c:pt idx="5424">
                  <c:v>345.56721660088903</c:v>
                </c:pt>
                <c:pt idx="5425">
                  <c:v>345.63092737091102</c:v>
                </c:pt>
                <c:pt idx="5426">
                  <c:v>345.69463814093302</c:v>
                </c:pt>
                <c:pt idx="5427">
                  <c:v>345.75834891095599</c:v>
                </c:pt>
                <c:pt idx="5428">
                  <c:v>345.82205968097799</c:v>
                </c:pt>
                <c:pt idx="5429">
                  <c:v>345.88577045099998</c:v>
                </c:pt>
                <c:pt idx="5430">
                  <c:v>345.94948122102301</c:v>
                </c:pt>
                <c:pt idx="5431">
                  <c:v>346.01319199104501</c:v>
                </c:pt>
                <c:pt idx="5432">
                  <c:v>346.076902761067</c:v>
                </c:pt>
                <c:pt idx="5433">
                  <c:v>346.140613531089</c:v>
                </c:pt>
                <c:pt idx="5434">
                  <c:v>346.20432430111202</c:v>
                </c:pt>
                <c:pt idx="5435">
                  <c:v>346.26803507113402</c:v>
                </c:pt>
                <c:pt idx="5436">
                  <c:v>346.33174584115602</c:v>
                </c:pt>
                <c:pt idx="5437">
                  <c:v>346.39545661117899</c:v>
                </c:pt>
                <c:pt idx="5438">
                  <c:v>346.45916738120098</c:v>
                </c:pt>
                <c:pt idx="5439">
                  <c:v>346.52287815122298</c:v>
                </c:pt>
                <c:pt idx="5440">
                  <c:v>346.58658892124498</c:v>
                </c:pt>
                <c:pt idx="5441">
                  <c:v>346.650299691268</c:v>
                </c:pt>
                <c:pt idx="5442">
                  <c:v>346.71401046129</c:v>
                </c:pt>
                <c:pt idx="5443">
                  <c:v>346.777721231312</c:v>
                </c:pt>
                <c:pt idx="5444">
                  <c:v>346.84143200133502</c:v>
                </c:pt>
                <c:pt idx="5445">
                  <c:v>346.90514277135702</c:v>
                </c:pt>
                <c:pt idx="5446">
                  <c:v>346.96885354137902</c:v>
                </c:pt>
                <c:pt idx="5447">
                  <c:v>347.03256431140102</c:v>
                </c:pt>
                <c:pt idx="5448">
                  <c:v>347.09627508142398</c:v>
                </c:pt>
                <c:pt idx="5449">
                  <c:v>347.15998585144598</c:v>
                </c:pt>
                <c:pt idx="5450">
                  <c:v>347.22369662146798</c:v>
                </c:pt>
                <c:pt idx="5451">
                  <c:v>347.287407391491</c:v>
                </c:pt>
                <c:pt idx="5452">
                  <c:v>347.351118161513</c:v>
                </c:pt>
                <c:pt idx="5453">
                  <c:v>347.414828931535</c:v>
                </c:pt>
                <c:pt idx="5454">
                  <c:v>347.478539701557</c:v>
                </c:pt>
                <c:pt idx="5455">
                  <c:v>347.54225047158002</c:v>
                </c:pt>
                <c:pt idx="5456">
                  <c:v>347.60596124160202</c:v>
                </c:pt>
                <c:pt idx="5457">
                  <c:v>347.66967201162402</c:v>
                </c:pt>
                <c:pt idx="5458">
                  <c:v>347.73338278164601</c:v>
                </c:pt>
                <c:pt idx="5459">
                  <c:v>347.79709355166898</c:v>
                </c:pt>
                <c:pt idx="5460">
                  <c:v>347.86080432169098</c:v>
                </c:pt>
                <c:pt idx="5461">
                  <c:v>347.92451509171298</c:v>
                </c:pt>
                <c:pt idx="5462">
                  <c:v>347.988225861736</c:v>
                </c:pt>
                <c:pt idx="5463">
                  <c:v>348.051936631758</c:v>
                </c:pt>
                <c:pt idx="5464">
                  <c:v>348.11564740178</c:v>
                </c:pt>
                <c:pt idx="5465">
                  <c:v>348.17935817180199</c:v>
                </c:pt>
                <c:pt idx="5466">
                  <c:v>348.24306894182502</c:v>
                </c:pt>
                <c:pt idx="5467">
                  <c:v>348.30677971184701</c:v>
                </c:pt>
                <c:pt idx="5468">
                  <c:v>348.37049048186901</c:v>
                </c:pt>
                <c:pt idx="5469">
                  <c:v>348.43420125189198</c:v>
                </c:pt>
                <c:pt idx="5470">
                  <c:v>348.49791202191398</c:v>
                </c:pt>
                <c:pt idx="5471">
                  <c:v>348.56162279193597</c:v>
                </c:pt>
                <c:pt idx="5472">
                  <c:v>348.62533356195797</c:v>
                </c:pt>
                <c:pt idx="5473">
                  <c:v>348.68904433198099</c:v>
                </c:pt>
                <c:pt idx="5474">
                  <c:v>348.75275510200299</c:v>
                </c:pt>
                <c:pt idx="5475">
                  <c:v>348.81646587202499</c:v>
                </c:pt>
                <c:pt idx="5476">
                  <c:v>348.88017664204801</c:v>
                </c:pt>
                <c:pt idx="5477">
                  <c:v>348.94388741207001</c:v>
                </c:pt>
                <c:pt idx="5478">
                  <c:v>349.00759818209201</c:v>
                </c:pt>
                <c:pt idx="5479">
                  <c:v>349.07130895211401</c:v>
                </c:pt>
                <c:pt idx="5480">
                  <c:v>349.13501972213697</c:v>
                </c:pt>
                <c:pt idx="5481">
                  <c:v>349.19873049215897</c:v>
                </c:pt>
                <c:pt idx="5482">
                  <c:v>349.26244126218103</c:v>
                </c:pt>
                <c:pt idx="5483">
                  <c:v>349.32615203220399</c:v>
                </c:pt>
                <c:pt idx="5484">
                  <c:v>349.38986280222599</c:v>
                </c:pt>
                <c:pt idx="5485">
                  <c:v>349.45357357224799</c:v>
                </c:pt>
                <c:pt idx="5486">
                  <c:v>349.51728434226999</c:v>
                </c:pt>
                <c:pt idx="5487">
                  <c:v>349.58099511229301</c:v>
                </c:pt>
                <c:pt idx="5488">
                  <c:v>349.64470588231501</c:v>
                </c:pt>
                <c:pt idx="5489">
                  <c:v>349.70841665233701</c:v>
                </c:pt>
                <c:pt idx="5490">
                  <c:v>349.77212742235997</c:v>
                </c:pt>
                <c:pt idx="5491">
                  <c:v>349.83583819238203</c:v>
                </c:pt>
                <c:pt idx="5492">
                  <c:v>349.89954896240403</c:v>
                </c:pt>
                <c:pt idx="5493">
                  <c:v>349.96325973242602</c:v>
                </c:pt>
                <c:pt idx="5494">
                  <c:v>350.02697050244899</c:v>
                </c:pt>
                <c:pt idx="5495">
                  <c:v>350.09068127247099</c:v>
                </c:pt>
                <c:pt idx="5496">
                  <c:v>350.15439204249299</c:v>
                </c:pt>
                <c:pt idx="5497">
                  <c:v>350.21810281251601</c:v>
                </c:pt>
                <c:pt idx="5498">
                  <c:v>350.28181358253801</c:v>
                </c:pt>
                <c:pt idx="5499">
                  <c:v>350.34552435256001</c:v>
                </c:pt>
                <c:pt idx="5500">
                  <c:v>350.409235122582</c:v>
                </c:pt>
                <c:pt idx="5501">
                  <c:v>350.47294589260503</c:v>
                </c:pt>
                <c:pt idx="5502">
                  <c:v>350.53665666262702</c:v>
                </c:pt>
                <c:pt idx="5503">
                  <c:v>350.60036743264902</c:v>
                </c:pt>
                <c:pt idx="5504">
                  <c:v>350.66407820267199</c:v>
                </c:pt>
                <c:pt idx="5505">
                  <c:v>350.72778897269399</c:v>
                </c:pt>
                <c:pt idx="5506">
                  <c:v>350.79149974271598</c:v>
                </c:pt>
                <c:pt idx="5507">
                  <c:v>350.85521051273798</c:v>
                </c:pt>
                <c:pt idx="5508">
                  <c:v>350.918921282761</c:v>
                </c:pt>
                <c:pt idx="5509">
                  <c:v>350.982632052783</c:v>
                </c:pt>
                <c:pt idx="5510">
                  <c:v>351.046342822805</c:v>
                </c:pt>
                <c:pt idx="5511">
                  <c:v>351.110053592827</c:v>
                </c:pt>
                <c:pt idx="5512">
                  <c:v>351.17376436285002</c:v>
                </c:pt>
                <c:pt idx="5513">
                  <c:v>351.23747513287202</c:v>
                </c:pt>
                <c:pt idx="5514">
                  <c:v>351.30118590289402</c:v>
                </c:pt>
                <c:pt idx="5515">
                  <c:v>351.36489667291698</c:v>
                </c:pt>
                <c:pt idx="5516">
                  <c:v>351.42860744293898</c:v>
                </c:pt>
                <c:pt idx="5517">
                  <c:v>351.49231821296098</c:v>
                </c:pt>
                <c:pt idx="5518">
                  <c:v>351.55602898298298</c:v>
                </c:pt>
                <c:pt idx="5519">
                  <c:v>351.619739753006</c:v>
                </c:pt>
                <c:pt idx="5520">
                  <c:v>351.683450523028</c:v>
                </c:pt>
                <c:pt idx="5521">
                  <c:v>351.74716129305</c:v>
                </c:pt>
                <c:pt idx="5522">
                  <c:v>351.81087206307302</c:v>
                </c:pt>
                <c:pt idx="5523">
                  <c:v>351.87458283309502</c:v>
                </c:pt>
                <c:pt idx="5524">
                  <c:v>351.93829360311702</c:v>
                </c:pt>
                <c:pt idx="5525">
                  <c:v>352.00200437313902</c:v>
                </c:pt>
                <c:pt idx="5526">
                  <c:v>352.06571514316198</c:v>
                </c:pt>
                <c:pt idx="5527">
                  <c:v>352.12942591318398</c:v>
                </c:pt>
                <c:pt idx="5528">
                  <c:v>352.19313668320598</c:v>
                </c:pt>
                <c:pt idx="5529">
                  <c:v>352.256847453229</c:v>
                </c:pt>
                <c:pt idx="5530">
                  <c:v>352.320558223251</c:v>
                </c:pt>
                <c:pt idx="5531">
                  <c:v>352.384268993273</c:v>
                </c:pt>
                <c:pt idx="5532">
                  <c:v>352.447979763295</c:v>
                </c:pt>
                <c:pt idx="5533">
                  <c:v>352.51169053331802</c:v>
                </c:pt>
                <c:pt idx="5534">
                  <c:v>352.57540130334002</c:v>
                </c:pt>
                <c:pt idx="5535">
                  <c:v>352.63911207336201</c:v>
                </c:pt>
                <c:pt idx="5536">
                  <c:v>352.70282284338498</c:v>
                </c:pt>
                <c:pt idx="5537">
                  <c:v>352.76653361340698</c:v>
                </c:pt>
                <c:pt idx="5538">
                  <c:v>352.83024438342898</c:v>
                </c:pt>
                <c:pt idx="5539">
                  <c:v>352.89395515345097</c:v>
                </c:pt>
                <c:pt idx="5540">
                  <c:v>352.957665923474</c:v>
                </c:pt>
                <c:pt idx="5541">
                  <c:v>353.02137669349599</c:v>
                </c:pt>
                <c:pt idx="5542">
                  <c:v>353.08508746351799</c:v>
                </c:pt>
                <c:pt idx="5543">
                  <c:v>353.14879823354102</c:v>
                </c:pt>
                <c:pt idx="5544">
                  <c:v>353.21250900356301</c:v>
                </c:pt>
                <c:pt idx="5545">
                  <c:v>353.27621977358501</c:v>
                </c:pt>
                <c:pt idx="5546">
                  <c:v>353.33993054360701</c:v>
                </c:pt>
                <c:pt idx="5547">
                  <c:v>353.40364131362998</c:v>
                </c:pt>
                <c:pt idx="5548">
                  <c:v>353.46735208365197</c:v>
                </c:pt>
                <c:pt idx="5549">
                  <c:v>353.53106285367397</c:v>
                </c:pt>
                <c:pt idx="5550">
                  <c:v>353.59477362369699</c:v>
                </c:pt>
                <c:pt idx="5551">
                  <c:v>353.65848439371899</c:v>
                </c:pt>
                <c:pt idx="5552">
                  <c:v>353.72219516374099</c:v>
                </c:pt>
                <c:pt idx="5553">
                  <c:v>353.78590593376299</c:v>
                </c:pt>
                <c:pt idx="5554">
                  <c:v>353.84961670378601</c:v>
                </c:pt>
                <c:pt idx="5555">
                  <c:v>353.91332747380801</c:v>
                </c:pt>
                <c:pt idx="5556">
                  <c:v>353.97703824383001</c:v>
                </c:pt>
                <c:pt idx="5557">
                  <c:v>354.04074901385201</c:v>
                </c:pt>
                <c:pt idx="5558">
                  <c:v>354.10445978387497</c:v>
                </c:pt>
                <c:pt idx="5559">
                  <c:v>354.16817055389703</c:v>
                </c:pt>
                <c:pt idx="5560">
                  <c:v>354.23188132391903</c:v>
                </c:pt>
                <c:pt idx="5561">
                  <c:v>354.29559209394199</c:v>
                </c:pt>
                <c:pt idx="5562">
                  <c:v>354.35930286396399</c:v>
                </c:pt>
                <c:pt idx="5563">
                  <c:v>354.42301363398599</c:v>
                </c:pt>
                <c:pt idx="5564">
                  <c:v>354.48672440400799</c:v>
                </c:pt>
                <c:pt idx="5565">
                  <c:v>354.55043517403101</c:v>
                </c:pt>
                <c:pt idx="5566">
                  <c:v>354.61414594405301</c:v>
                </c:pt>
                <c:pt idx="5567">
                  <c:v>354.67785671407501</c:v>
                </c:pt>
                <c:pt idx="5568">
                  <c:v>354.74156748409803</c:v>
                </c:pt>
                <c:pt idx="5569">
                  <c:v>354.80527825412003</c:v>
                </c:pt>
                <c:pt idx="5570">
                  <c:v>354.86898902414202</c:v>
                </c:pt>
                <c:pt idx="5571">
                  <c:v>354.93269979416402</c:v>
                </c:pt>
                <c:pt idx="5572">
                  <c:v>354.99641056418699</c:v>
                </c:pt>
                <c:pt idx="5573">
                  <c:v>355.06012133420899</c:v>
                </c:pt>
                <c:pt idx="5574">
                  <c:v>355.12383210423098</c:v>
                </c:pt>
                <c:pt idx="5575">
                  <c:v>355.18754287425401</c:v>
                </c:pt>
                <c:pt idx="5576">
                  <c:v>355.25125364427601</c:v>
                </c:pt>
                <c:pt idx="5577">
                  <c:v>355.314964414298</c:v>
                </c:pt>
                <c:pt idx="5578">
                  <c:v>355.37867518432</c:v>
                </c:pt>
                <c:pt idx="5579">
                  <c:v>355.44238595434302</c:v>
                </c:pt>
                <c:pt idx="5580">
                  <c:v>355.50609672436502</c:v>
                </c:pt>
                <c:pt idx="5581">
                  <c:v>355.56980749438702</c:v>
                </c:pt>
                <c:pt idx="5582">
                  <c:v>355.63351826440999</c:v>
                </c:pt>
                <c:pt idx="5583">
                  <c:v>355.69722903443198</c:v>
                </c:pt>
                <c:pt idx="5584">
                  <c:v>355.76093980445398</c:v>
                </c:pt>
                <c:pt idx="5585">
                  <c:v>355.82465057447598</c:v>
                </c:pt>
                <c:pt idx="5586">
                  <c:v>355.888361344499</c:v>
                </c:pt>
                <c:pt idx="5587">
                  <c:v>355.952072114521</c:v>
                </c:pt>
                <c:pt idx="5588">
                  <c:v>356.015782884543</c:v>
                </c:pt>
                <c:pt idx="5589">
                  <c:v>356.07949365456602</c:v>
                </c:pt>
                <c:pt idx="5590">
                  <c:v>356.14320442458802</c:v>
                </c:pt>
                <c:pt idx="5591">
                  <c:v>356.20691519461002</c:v>
                </c:pt>
                <c:pt idx="5592">
                  <c:v>356.27062596463202</c:v>
                </c:pt>
                <c:pt idx="5593">
                  <c:v>356.33433673465498</c:v>
                </c:pt>
                <c:pt idx="5594">
                  <c:v>356.39804750467698</c:v>
                </c:pt>
                <c:pt idx="5595">
                  <c:v>356.46175827469898</c:v>
                </c:pt>
                <c:pt idx="5596">
                  <c:v>356.525469044722</c:v>
                </c:pt>
                <c:pt idx="5597">
                  <c:v>356.589179814744</c:v>
                </c:pt>
                <c:pt idx="5598">
                  <c:v>356.652890584766</c:v>
                </c:pt>
                <c:pt idx="5599">
                  <c:v>356.716601354788</c:v>
                </c:pt>
                <c:pt idx="5600">
                  <c:v>356.78031212481102</c:v>
                </c:pt>
                <c:pt idx="5601">
                  <c:v>356.84402289483302</c:v>
                </c:pt>
                <c:pt idx="5602">
                  <c:v>356.90773366485502</c:v>
                </c:pt>
                <c:pt idx="5603">
                  <c:v>356.97144443487701</c:v>
                </c:pt>
                <c:pt idx="5604">
                  <c:v>357.03515520489998</c:v>
                </c:pt>
                <c:pt idx="5605">
                  <c:v>357.09886597492198</c:v>
                </c:pt>
                <c:pt idx="5606">
                  <c:v>357.16257674494398</c:v>
                </c:pt>
                <c:pt idx="5607">
                  <c:v>357.226287514967</c:v>
                </c:pt>
                <c:pt idx="5608">
                  <c:v>357.289998284989</c:v>
                </c:pt>
                <c:pt idx="5609">
                  <c:v>357.353709055011</c:v>
                </c:pt>
                <c:pt idx="5610">
                  <c:v>357.41741982503299</c:v>
                </c:pt>
                <c:pt idx="5611">
                  <c:v>357.48113059505602</c:v>
                </c:pt>
                <c:pt idx="5612">
                  <c:v>357.54484136507801</c:v>
                </c:pt>
                <c:pt idx="5613">
                  <c:v>357.60855213510001</c:v>
                </c:pt>
                <c:pt idx="5614">
                  <c:v>357.67226290512298</c:v>
                </c:pt>
                <c:pt idx="5615">
                  <c:v>357.73597367514498</c:v>
                </c:pt>
                <c:pt idx="5616">
                  <c:v>357.79968444516697</c:v>
                </c:pt>
                <c:pt idx="5617">
                  <c:v>357.86339521518897</c:v>
                </c:pt>
                <c:pt idx="5618">
                  <c:v>357.92710598521199</c:v>
                </c:pt>
                <c:pt idx="5619">
                  <c:v>357.99081675523399</c:v>
                </c:pt>
                <c:pt idx="5620">
                  <c:v>358.05452752525599</c:v>
                </c:pt>
                <c:pt idx="5621">
                  <c:v>358.11823829527901</c:v>
                </c:pt>
                <c:pt idx="5622">
                  <c:v>358.18194906530101</c:v>
                </c:pt>
                <c:pt idx="5623">
                  <c:v>358.24565983532301</c:v>
                </c:pt>
                <c:pt idx="5624">
                  <c:v>358.30937060534501</c:v>
                </c:pt>
                <c:pt idx="5625">
                  <c:v>358.37308137536797</c:v>
                </c:pt>
                <c:pt idx="5626">
                  <c:v>358.43679214538997</c:v>
                </c:pt>
                <c:pt idx="5627">
                  <c:v>358.50050291541203</c:v>
                </c:pt>
                <c:pt idx="5628">
                  <c:v>358.56421368543499</c:v>
                </c:pt>
                <c:pt idx="5629">
                  <c:v>358.62792445545699</c:v>
                </c:pt>
                <c:pt idx="5630">
                  <c:v>358.69163522547899</c:v>
                </c:pt>
                <c:pt idx="5631">
                  <c:v>358.75534599550099</c:v>
                </c:pt>
                <c:pt idx="5632">
                  <c:v>358.81905676552401</c:v>
                </c:pt>
                <c:pt idx="5633">
                  <c:v>358.88276753554601</c:v>
                </c:pt>
                <c:pt idx="5634">
                  <c:v>358.94647830556801</c:v>
                </c:pt>
                <c:pt idx="5635">
                  <c:v>359.01018907559097</c:v>
                </c:pt>
                <c:pt idx="5636">
                  <c:v>359.07389984561303</c:v>
                </c:pt>
                <c:pt idx="5637">
                  <c:v>359.13761061563503</c:v>
                </c:pt>
                <c:pt idx="5638">
                  <c:v>359.20132138565702</c:v>
                </c:pt>
                <c:pt idx="5639">
                  <c:v>359.26503215567999</c:v>
                </c:pt>
                <c:pt idx="5640">
                  <c:v>359.32874292570199</c:v>
                </c:pt>
                <c:pt idx="5641">
                  <c:v>359.39245369572399</c:v>
                </c:pt>
                <c:pt idx="5642">
                  <c:v>359.45616446574701</c:v>
                </c:pt>
                <c:pt idx="5643">
                  <c:v>359.51987523576901</c:v>
                </c:pt>
                <c:pt idx="5644">
                  <c:v>359.58358600579101</c:v>
                </c:pt>
                <c:pt idx="5645">
                  <c:v>359.647296775813</c:v>
                </c:pt>
                <c:pt idx="5646">
                  <c:v>359.71100754583603</c:v>
                </c:pt>
                <c:pt idx="5647">
                  <c:v>359.77471831585802</c:v>
                </c:pt>
                <c:pt idx="5648">
                  <c:v>359.83842908588002</c:v>
                </c:pt>
                <c:pt idx="5649">
                  <c:v>359.90213985590299</c:v>
                </c:pt>
                <c:pt idx="5650">
                  <c:v>359.96585062592499</c:v>
                </c:pt>
                <c:pt idx="5651">
                  <c:v>360.02956139594698</c:v>
                </c:pt>
                <c:pt idx="5652">
                  <c:v>360.09327216596898</c:v>
                </c:pt>
                <c:pt idx="5653">
                  <c:v>360.156982935992</c:v>
                </c:pt>
                <c:pt idx="5654">
                  <c:v>360.220693706014</c:v>
                </c:pt>
                <c:pt idx="5655">
                  <c:v>360.284404476036</c:v>
                </c:pt>
                <c:pt idx="5656">
                  <c:v>360.348115246058</c:v>
                </c:pt>
                <c:pt idx="5657">
                  <c:v>360.41182601608102</c:v>
                </c:pt>
                <c:pt idx="5658">
                  <c:v>360.47553678610302</c:v>
                </c:pt>
                <c:pt idx="5659">
                  <c:v>360.53924755612502</c:v>
                </c:pt>
                <c:pt idx="5660">
                  <c:v>360.60295832614798</c:v>
                </c:pt>
                <c:pt idx="5661">
                  <c:v>360.66666909616998</c:v>
                </c:pt>
                <c:pt idx="5662">
                  <c:v>360.73037986619198</c:v>
                </c:pt>
                <c:pt idx="5663">
                  <c:v>360.79409063621398</c:v>
                </c:pt>
                <c:pt idx="5664">
                  <c:v>360.857801406237</c:v>
                </c:pt>
                <c:pt idx="5665">
                  <c:v>360.921512176259</c:v>
                </c:pt>
                <c:pt idx="5666">
                  <c:v>360.985222946281</c:v>
                </c:pt>
                <c:pt idx="5667">
                  <c:v>361.04893371630402</c:v>
                </c:pt>
                <c:pt idx="5668">
                  <c:v>361.11264448632602</c:v>
                </c:pt>
                <c:pt idx="5669">
                  <c:v>361.17635525634802</c:v>
                </c:pt>
                <c:pt idx="5670">
                  <c:v>361.24006602637002</c:v>
                </c:pt>
                <c:pt idx="5671">
                  <c:v>361.30377679639298</c:v>
                </c:pt>
                <c:pt idx="5672">
                  <c:v>361.36748756641498</c:v>
                </c:pt>
                <c:pt idx="5673">
                  <c:v>361.43119833643698</c:v>
                </c:pt>
                <c:pt idx="5674">
                  <c:v>361.49490910646</c:v>
                </c:pt>
                <c:pt idx="5675">
                  <c:v>361.558619876482</c:v>
                </c:pt>
                <c:pt idx="5676">
                  <c:v>361.622330646504</c:v>
                </c:pt>
                <c:pt idx="5677">
                  <c:v>361.686041416526</c:v>
                </c:pt>
                <c:pt idx="5678">
                  <c:v>361.74975218654902</c:v>
                </c:pt>
                <c:pt idx="5679">
                  <c:v>361.81346295657102</c:v>
                </c:pt>
                <c:pt idx="5680">
                  <c:v>361.87717372659301</c:v>
                </c:pt>
                <c:pt idx="5681">
                  <c:v>361.94088449661598</c:v>
                </c:pt>
                <c:pt idx="5682">
                  <c:v>362.00459526663798</c:v>
                </c:pt>
                <c:pt idx="5683">
                  <c:v>362.06830603665998</c:v>
                </c:pt>
                <c:pt idx="5684">
                  <c:v>362.13201680668197</c:v>
                </c:pt>
                <c:pt idx="5685">
                  <c:v>362.195727576705</c:v>
                </c:pt>
                <c:pt idx="5686">
                  <c:v>362.25943834672699</c:v>
                </c:pt>
                <c:pt idx="5687">
                  <c:v>362.32314911674899</c:v>
                </c:pt>
                <c:pt idx="5688">
                  <c:v>362.38685988677202</c:v>
                </c:pt>
                <c:pt idx="5689">
                  <c:v>362.45057065679401</c:v>
                </c:pt>
                <c:pt idx="5690">
                  <c:v>362.51428142681601</c:v>
                </c:pt>
                <c:pt idx="5691">
                  <c:v>362.57799219683801</c:v>
                </c:pt>
                <c:pt idx="5692">
                  <c:v>362.64170296686098</c:v>
                </c:pt>
                <c:pt idx="5693">
                  <c:v>362.70541373688297</c:v>
                </c:pt>
                <c:pt idx="5694">
                  <c:v>362.76912450690497</c:v>
                </c:pt>
                <c:pt idx="5695">
                  <c:v>362.83283527692799</c:v>
                </c:pt>
                <c:pt idx="5696">
                  <c:v>362.89654604694999</c:v>
                </c:pt>
                <c:pt idx="5697">
                  <c:v>362.96025681697199</c:v>
                </c:pt>
                <c:pt idx="5698">
                  <c:v>363.02396758699399</c:v>
                </c:pt>
                <c:pt idx="5699">
                  <c:v>363.08767835701701</c:v>
                </c:pt>
                <c:pt idx="5700">
                  <c:v>363.15138912703901</c:v>
                </c:pt>
                <c:pt idx="5701">
                  <c:v>363.21509989706101</c:v>
                </c:pt>
                <c:pt idx="5702">
                  <c:v>363.27881066708301</c:v>
                </c:pt>
                <c:pt idx="5703">
                  <c:v>363.34252143710597</c:v>
                </c:pt>
                <c:pt idx="5704">
                  <c:v>363.40623220712803</c:v>
                </c:pt>
                <c:pt idx="5705">
                  <c:v>363.46994297715003</c:v>
                </c:pt>
                <c:pt idx="5706">
                  <c:v>363.53365374717299</c:v>
                </c:pt>
                <c:pt idx="5707">
                  <c:v>363.59736451719499</c:v>
                </c:pt>
                <c:pt idx="5708">
                  <c:v>363.66107528721699</c:v>
                </c:pt>
                <c:pt idx="5709">
                  <c:v>363.72478605723899</c:v>
                </c:pt>
                <c:pt idx="5710">
                  <c:v>363.78849682726201</c:v>
                </c:pt>
                <c:pt idx="5711">
                  <c:v>363.85220759728401</c:v>
                </c:pt>
                <c:pt idx="5712">
                  <c:v>363.91591836730601</c:v>
                </c:pt>
                <c:pt idx="5713">
                  <c:v>363.97962913732903</c:v>
                </c:pt>
                <c:pt idx="5714">
                  <c:v>364.04333990735103</c:v>
                </c:pt>
                <c:pt idx="5715">
                  <c:v>364.10705067737302</c:v>
                </c:pt>
                <c:pt idx="5716">
                  <c:v>364.17076144739502</c:v>
                </c:pt>
                <c:pt idx="5717">
                  <c:v>364.23447221741799</c:v>
                </c:pt>
                <c:pt idx="5718">
                  <c:v>364.29818298743999</c:v>
                </c:pt>
                <c:pt idx="5719">
                  <c:v>364.36189375746198</c:v>
                </c:pt>
                <c:pt idx="5720">
                  <c:v>364.42560452748501</c:v>
                </c:pt>
                <c:pt idx="5721">
                  <c:v>364.48931529750701</c:v>
                </c:pt>
                <c:pt idx="5722">
                  <c:v>364.553026067529</c:v>
                </c:pt>
                <c:pt idx="5723">
                  <c:v>364.616736837551</c:v>
                </c:pt>
                <c:pt idx="5724">
                  <c:v>364.68044760757402</c:v>
                </c:pt>
                <c:pt idx="5725">
                  <c:v>364.74415837759602</c:v>
                </c:pt>
                <c:pt idx="5726">
                  <c:v>364.80786914761802</c:v>
                </c:pt>
                <c:pt idx="5727">
                  <c:v>364.87157991764099</c:v>
                </c:pt>
                <c:pt idx="5728">
                  <c:v>364.93529068766298</c:v>
                </c:pt>
                <c:pt idx="5729">
                  <c:v>364.99900145768498</c:v>
                </c:pt>
                <c:pt idx="5730">
                  <c:v>365.06271222770698</c:v>
                </c:pt>
                <c:pt idx="5731">
                  <c:v>365.12642299773</c:v>
                </c:pt>
                <c:pt idx="5732">
                  <c:v>365.190133767752</c:v>
                </c:pt>
                <c:pt idx="5733">
                  <c:v>365.253844537774</c:v>
                </c:pt>
                <c:pt idx="5734">
                  <c:v>365.31755530779702</c:v>
                </c:pt>
                <c:pt idx="5735">
                  <c:v>365.38126607781902</c:v>
                </c:pt>
                <c:pt idx="5736">
                  <c:v>365.44497684784102</c:v>
                </c:pt>
                <c:pt idx="5737">
                  <c:v>365.50868761786302</c:v>
                </c:pt>
                <c:pt idx="5738">
                  <c:v>365.57239838788598</c:v>
                </c:pt>
                <c:pt idx="5739">
                  <c:v>365.63610915790798</c:v>
                </c:pt>
                <c:pt idx="5740">
                  <c:v>365.69981992792998</c:v>
                </c:pt>
                <c:pt idx="5741">
                  <c:v>365.763530697953</c:v>
                </c:pt>
                <c:pt idx="5742">
                  <c:v>365.827241467975</c:v>
                </c:pt>
                <c:pt idx="5743">
                  <c:v>365.890952237997</c:v>
                </c:pt>
                <c:pt idx="5744">
                  <c:v>365.954663008019</c:v>
                </c:pt>
                <c:pt idx="5745">
                  <c:v>366.01837377804202</c:v>
                </c:pt>
                <c:pt idx="5746">
                  <c:v>366.08208454806402</c:v>
                </c:pt>
                <c:pt idx="5747">
                  <c:v>366.14579531808602</c:v>
                </c:pt>
                <c:pt idx="5748">
                  <c:v>366.20950608810801</c:v>
                </c:pt>
                <c:pt idx="5749">
                  <c:v>366.27321685813098</c:v>
                </c:pt>
                <c:pt idx="5750">
                  <c:v>366.33692762815298</c:v>
                </c:pt>
                <c:pt idx="5751">
                  <c:v>366.40063839817498</c:v>
                </c:pt>
                <c:pt idx="5752">
                  <c:v>366.464349168198</c:v>
                </c:pt>
                <c:pt idx="5753">
                  <c:v>366.52805993822</c:v>
                </c:pt>
                <c:pt idx="5754">
                  <c:v>366.591770708242</c:v>
                </c:pt>
                <c:pt idx="5755">
                  <c:v>366.65548147826399</c:v>
                </c:pt>
                <c:pt idx="5756">
                  <c:v>366.71919224828702</c:v>
                </c:pt>
                <c:pt idx="5757">
                  <c:v>366.78290301830901</c:v>
                </c:pt>
                <c:pt idx="5758">
                  <c:v>366.84661378833101</c:v>
                </c:pt>
                <c:pt idx="5759">
                  <c:v>366.91032455835398</c:v>
                </c:pt>
                <c:pt idx="5760">
                  <c:v>366.97403532837598</c:v>
                </c:pt>
                <c:pt idx="5761">
                  <c:v>367.03774609839797</c:v>
                </c:pt>
                <c:pt idx="5762">
                  <c:v>367.10145686841997</c:v>
                </c:pt>
                <c:pt idx="5763">
                  <c:v>367.16516763844299</c:v>
                </c:pt>
                <c:pt idx="5764">
                  <c:v>367.22887840846499</c:v>
                </c:pt>
                <c:pt idx="5765">
                  <c:v>367.29258917848699</c:v>
                </c:pt>
                <c:pt idx="5766">
                  <c:v>367.35629994851001</c:v>
                </c:pt>
                <c:pt idx="5767">
                  <c:v>367.42001071853201</c:v>
                </c:pt>
                <c:pt idx="5768">
                  <c:v>367.48372148855401</c:v>
                </c:pt>
                <c:pt idx="5769">
                  <c:v>367.54743225857601</c:v>
                </c:pt>
                <c:pt idx="5770">
                  <c:v>367.61114302859897</c:v>
                </c:pt>
                <c:pt idx="5771">
                  <c:v>367.67485379862097</c:v>
                </c:pt>
                <c:pt idx="5772">
                  <c:v>367.73856456864303</c:v>
                </c:pt>
                <c:pt idx="5773">
                  <c:v>367.80227533866599</c:v>
                </c:pt>
                <c:pt idx="5774">
                  <c:v>367.86598610868799</c:v>
                </c:pt>
                <c:pt idx="5775">
                  <c:v>367.92969687870999</c:v>
                </c:pt>
                <c:pt idx="5776">
                  <c:v>367.99340764873199</c:v>
                </c:pt>
                <c:pt idx="5777">
                  <c:v>368.05711841875501</c:v>
                </c:pt>
                <c:pt idx="5778">
                  <c:v>368.12082918877701</c:v>
                </c:pt>
                <c:pt idx="5779">
                  <c:v>368.18453995879901</c:v>
                </c:pt>
                <c:pt idx="5780">
                  <c:v>368.24825072882197</c:v>
                </c:pt>
                <c:pt idx="5781">
                  <c:v>368.31196149884403</c:v>
                </c:pt>
                <c:pt idx="5782">
                  <c:v>368.37567226886603</c:v>
                </c:pt>
                <c:pt idx="5783">
                  <c:v>368.43938303888802</c:v>
                </c:pt>
                <c:pt idx="5784">
                  <c:v>368.50309380891099</c:v>
                </c:pt>
                <c:pt idx="5785">
                  <c:v>368.56680457893299</c:v>
                </c:pt>
                <c:pt idx="5786">
                  <c:v>368.63051534895499</c:v>
                </c:pt>
                <c:pt idx="5787">
                  <c:v>368.69422611897801</c:v>
                </c:pt>
                <c:pt idx="5788">
                  <c:v>368.75793688900001</c:v>
                </c:pt>
                <c:pt idx="5789">
                  <c:v>368.82164765902201</c:v>
                </c:pt>
                <c:pt idx="5790">
                  <c:v>368.885358429044</c:v>
                </c:pt>
                <c:pt idx="5791">
                  <c:v>368.94906919906703</c:v>
                </c:pt>
                <c:pt idx="5792">
                  <c:v>369.01277996908902</c:v>
                </c:pt>
                <c:pt idx="5793">
                  <c:v>369.07649073911102</c:v>
                </c:pt>
                <c:pt idx="5794">
                  <c:v>369.14020150913399</c:v>
                </c:pt>
                <c:pt idx="5795">
                  <c:v>369.20391227915599</c:v>
                </c:pt>
                <c:pt idx="5796">
                  <c:v>369.26762304917798</c:v>
                </c:pt>
                <c:pt idx="5797">
                  <c:v>369.33133381919998</c:v>
                </c:pt>
                <c:pt idx="5798">
                  <c:v>369.39504458922301</c:v>
                </c:pt>
                <c:pt idx="5799">
                  <c:v>369.458755359245</c:v>
                </c:pt>
                <c:pt idx="5800">
                  <c:v>369.522466129267</c:v>
                </c:pt>
                <c:pt idx="5801">
                  <c:v>369.586176899289</c:v>
                </c:pt>
                <c:pt idx="5802">
                  <c:v>369.64988766931202</c:v>
                </c:pt>
                <c:pt idx="5803">
                  <c:v>369.71359843933402</c:v>
                </c:pt>
                <c:pt idx="5804">
                  <c:v>369.77730920935602</c:v>
                </c:pt>
                <c:pt idx="5805">
                  <c:v>369.84101997937898</c:v>
                </c:pt>
                <c:pt idx="5806">
                  <c:v>369.90473074940098</c:v>
                </c:pt>
                <c:pt idx="5807">
                  <c:v>369.96844151942298</c:v>
                </c:pt>
                <c:pt idx="5808">
                  <c:v>370.03215228944498</c:v>
                </c:pt>
                <c:pt idx="5809">
                  <c:v>370.095863059468</c:v>
                </c:pt>
                <c:pt idx="5810">
                  <c:v>370.15957382949</c:v>
                </c:pt>
                <c:pt idx="5811">
                  <c:v>370.223284599512</c:v>
                </c:pt>
                <c:pt idx="5812">
                  <c:v>370.28699536953502</c:v>
                </c:pt>
                <c:pt idx="5813">
                  <c:v>370.35070613955702</c:v>
                </c:pt>
                <c:pt idx="5814">
                  <c:v>370.41441690957902</c:v>
                </c:pt>
                <c:pt idx="5815">
                  <c:v>370.47812767960102</c:v>
                </c:pt>
                <c:pt idx="5816">
                  <c:v>370.54183844962398</c:v>
                </c:pt>
                <c:pt idx="5817">
                  <c:v>370.60554921964598</c:v>
                </c:pt>
                <c:pt idx="5818">
                  <c:v>370.66925998966798</c:v>
                </c:pt>
                <c:pt idx="5819">
                  <c:v>370.732970759691</c:v>
                </c:pt>
                <c:pt idx="5820">
                  <c:v>370.796681529713</c:v>
                </c:pt>
                <c:pt idx="5821">
                  <c:v>370.860392299735</c:v>
                </c:pt>
                <c:pt idx="5822">
                  <c:v>370.924103069757</c:v>
                </c:pt>
                <c:pt idx="5823">
                  <c:v>370.98781383978002</c:v>
                </c:pt>
                <c:pt idx="5824">
                  <c:v>371.05152460980202</c:v>
                </c:pt>
                <c:pt idx="5825">
                  <c:v>371.11523537982401</c:v>
                </c:pt>
                <c:pt idx="5826">
                  <c:v>371.17894614984698</c:v>
                </c:pt>
                <c:pt idx="5827">
                  <c:v>371.24265691986898</c:v>
                </c:pt>
                <c:pt idx="5828">
                  <c:v>371.30636768989098</c:v>
                </c:pt>
                <c:pt idx="5829">
                  <c:v>371.37007845991297</c:v>
                </c:pt>
                <c:pt idx="5830">
                  <c:v>371.433789229936</c:v>
                </c:pt>
                <c:pt idx="5831">
                  <c:v>371.49749999995799</c:v>
                </c:pt>
                <c:pt idx="5832">
                  <c:v>371.56121076997999</c:v>
                </c:pt>
                <c:pt idx="5833">
                  <c:v>371.62492154000302</c:v>
                </c:pt>
                <c:pt idx="5834">
                  <c:v>371.68863231002501</c:v>
                </c:pt>
                <c:pt idx="5835">
                  <c:v>371.75234308004701</c:v>
                </c:pt>
                <c:pt idx="5836">
                  <c:v>371.81605385006901</c:v>
                </c:pt>
                <c:pt idx="5837">
                  <c:v>371.87976462009198</c:v>
                </c:pt>
                <c:pt idx="5838">
                  <c:v>371.94347539011397</c:v>
                </c:pt>
                <c:pt idx="5839">
                  <c:v>372.00718616013597</c:v>
                </c:pt>
                <c:pt idx="5840">
                  <c:v>372.07089693015899</c:v>
                </c:pt>
                <c:pt idx="5841">
                  <c:v>372.13460770018099</c:v>
                </c:pt>
                <c:pt idx="5842">
                  <c:v>372.19831847020299</c:v>
                </c:pt>
                <c:pt idx="5843">
                  <c:v>372.26202924022499</c:v>
                </c:pt>
                <c:pt idx="5844">
                  <c:v>372.32574001024801</c:v>
                </c:pt>
                <c:pt idx="5845">
                  <c:v>372.38945078027001</c:v>
                </c:pt>
                <c:pt idx="5846">
                  <c:v>372.45316155029201</c:v>
                </c:pt>
                <c:pt idx="5847">
                  <c:v>372.51687232031401</c:v>
                </c:pt>
                <c:pt idx="5848">
                  <c:v>372.58058309033697</c:v>
                </c:pt>
                <c:pt idx="5849">
                  <c:v>372.64429386035903</c:v>
                </c:pt>
                <c:pt idx="5850">
                  <c:v>372.70800463038103</c:v>
                </c:pt>
                <c:pt idx="5851">
                  <c:v>372.77171540040399</c:v>
                </c:pt>
                <c:pt idx="5852">
                  <c:v>372.83542617042599</c:v>
                </c:pt>
                <c:pt idx="5853">
                  <c:v>372.89913694044799</c:v>
                </c:pt>
                <c:pt idx="5854">
                  <c:v>372.96284771046999</c:v>
                </c:pt>
                <c:pt idx="5855">
                  <c:v>373.02655848049301</c:v>
                </c:pt>
                <c:pt idx="5856">
                  <c:v>373.09026925051501</c:v>
                </c:pt>
                <c:pt idx="5857">
                  <c:v>373.15398002053701</c:v>
                </c:pt>
                <c:pt idx="5858">
                  <c:v>373.21769079056003</c:v>
                </c:pt>
                <c:pt idx="5859">
                  <c:v>373.28140156058203</c:v>
                </c:pt>
                <c:pt idx="5860">
                  <c:v>373.34511233060402</c:v>
                </c:pt>
                <c:pt idx="5861">
                  <c:v>373.40882310062602</c:v>
                </c:pt>
                <c:pt idx="5862">
                  <c:v>373.47253387064899</c:v>
                </c:pt>
                <c:pt idx="5863">
                  <c:v>373.53624464067099</c:v>
                </c:pt>
                <c:pt idx="5864">
                  <c:v>373.59995541069298</c:v>
                </c:pt>
                <c:pt idx="5865">
                  <c:v>373.66366618071601</c:v>
                </c:pt>
                <c:pt idx="5866">
                  <c:v>373.72737695073801</c:v>
                </c:pt>
                <c:pt idx="5867">
                  <c:v>373.79108772076</c:v>
                </c:pt>
                <c:pt idx="5868">
                  <c:v>373.854798490782</c:v>
                </c:pt>
                <c:pt idx="5869">
                  <c:v>373.91850926080502</c:v>
                </c:pt>
                <c:pt idx="5870">
                  <c:v>373.98222003082702</c:v>
                </c:pt>
                <c:pt idx="5871">
                  <c:v>374.04593080084902</c:v>
                </c:pt>
                <c:pt idx="5872">
                  <c:v>374.10964157087199</c:v>
                </c:pt>
                <c:pt idx="5873">
                  <c:v>374.17335234089398</c:v>
                </c:pt>
                <c:pt idx="5874">
                  <c:v>374.23706311091598</c:v>
                </c:pt>
                <c:pt idx="5875">
                  <c:v>374.30077388093798</c:v>
                </c:pt>
                <c:pt idx="5876">
                  <c:v>374.364484650961</c:v>
                </c:pt>
                <c:pt idx="5877">
                  <c:v>374.428195420983</c:v>
                </c:pt>
                <c:pt idx="5878">
                  <c:v>374.491906191005</c:v>
                </c:pt>
                <c:pt idx="5879">
                  <c:v>374.55561696102802</c:v>
                </c:pt>
                <c:pt idx="5880">
                  <c:v>374.61932773105002</c:v>
                </c:pt>
                <c:pt idx="5881">
                  <c:v>374.68303850107202</c:v>
                </c:pt>
                <c:pt idx="5882">
                  <c:v>374.74674927109402</c:v>
                </c:pt>
                <c:pt idx="5883">
                  <c:v>374.81046004111698</c:v>
                </c:pt>
                <c:pt idx="5884">
                  <c:v>374.87417081113898</c:v>
                </c:pt>
                <c:pt idx="5885">
                  <c:v>374.93788158116098</c:v>
                </c:pt>
                <c:pt idx="5886">
                  <c:v>375.001592351184</c:v>
                </c:pt>
                <c:pt idx="5887">
                  <c:v>375.065303121206</c:v>
                </c:pt>
                <c:pt idx="5888">
                  <c:v>375.129013891228</c:v>
                </c:pt>
                <c:pt idx="5889">
                  <c:v>375.19272466125</c:v>
                </c:pt>
                <c:pt idx="5890">
                  <c:v>375.25643543127302</c:v>
                </c:pt>
                <c:pt idx="5891">
                  <c:v>375.32014620129502</c:v>
                </c:pt>
                <c:pt idx="5892">
                  <c:v>375.38385697131702</c:v>
                </c:pt>
                <c:pt idx="5893">
                  <c:v>375.44756774133901</c:v>
                </c:pt>
                <c:pt idx="5894">
                  <c:v>375.51127851136198</c:v>
                </c:pt>
                <c:pt idx="5895">
                  <c:v>375.57498928138398</c:v>
                </c:pt>
                <c:pt idx="5896">
                  <c:v>375.63870005140598</c:v>
                </c:pt>
                <c:pt idx="5897">
                  <c:v>375.702410821429</c:v>
                </c:pt>
                <c:pt idx="5898">
                  <c:v>375.766121591451</c:v>
                </c:pt>
                <c:pt idx="5899">
                  <c:v>375.829832361473</c:v>
                </c:pt>
                <c:pt idx="5900">
                  <c:v>375.89354313149499</c:v>
                </c:pt>
                <c:pt idx="5901">
                  <c:v>375.95725390151802</c:v>
                </c:pt>
                <c:pt idx="5902">
                  <c:v>376.02096467154001</c:v>
                </c:pt>
                <c:pt idx="5903">
                  <c:v>376.08467544156201</c:v>
                </c:pt>
                <c:pt idx="5904">
                  <c:v>376.14838621158498</c:v>
                </c:pt>
                <c:pt idx="5905">
                  <c:v>376.21209698160698</c:v>
                </c:pt>
                <c:pt idx="5906">
                  <c:v>376.27580775162897</c:v>
                </c:pt>
                <c:pt idx="5907">
                  <c:v>376.33951852165097</c:v>
                </c:pt>
                <c:pt idx="5908">
                  <c:v>376.40322929167399</c:v>
                </c:pt>
                <c:pt idx="5909">
                  <c:v>376.46694006169599</c:v>
                </c:pt>
                <c:pt idx="5910">
                  <c:v>376.53065083171799</c:v>
                </c:pt>
                <c:pt idx="5911">
                  <c:v>376.59436160174101</c:v>
                </c:pt>
                <c:pt idx="5912">
                  <c:v>376.65807237176301</c:v>
                </c:pt>
                <c:pt idx="5913">
                  <c:v>376.72178314178501</c:v>
                </c:pt>
                <c:pt idx="5914">
                  <c:v>376.78549391180701</c:v>
                </c:pt>
                <c:pt idx="5915">
                  <c:v>376.84920468182997</c:v>
                </c:pt>
                <c:pt idx="5916">
                  <c:v>376.91291545185197</c:v>
                </c:pt>
                <c:pt idx="5917">
                  <c:v>376.97662622187403</c:v>
                </c:pt>
                <c:pt idx="5918">
                  <c:v>377.04033699189699</c:v>
                </c:pt>
                <c:pt idx="5919">
                  <c:v>377.10404776191899</c:v>
                </c:pt>
                <c:pt idx="5920">
                  <c:v>377.16775853194099</c:v>
                </c:pt>
                <c:pt idx="5921">
                  <c:v>377.23146930196299</c:v>
                </c:pt>
                <c:pt idx="5922">
                  <c:v>377.29518007198601</c:v>
                </c:pt>
                <c:pt idx="5923">
                  <c:v>377.35889084200801</c:v>
                </c:pt>
                <c:pt idx="5924">
                  <c:v>377.42260161203001</c:v>
                </c:pt>
                <c:pt idx="5925">
                  <c:v>377.48631238205297</c:v>
                </c:pt>
                <c:pt idx="5926">
                  <c:v>377.55002315207503</c:v>
                </c:pt>
                <c:pt idx="5927">
                  <c:v>377.61373392209703</c:v>
                </c:pt>
                <c:pt idx="5928">
                  <c:v>377.67744469211902</c:v>
                </c:pt>
                <c:pt idx="5929">
                  <c:v>377.74115546214199</c:v>
                </c:pt>
                <c:pt idx="5930">
                  <c:v>377.80486623216399</c:v>
                </c:pt>
                <c:pt idx="5931">
                  <c:v>377.86857700218599</c:v>
                </c:pt>
                <c:pt idx="5932">
                  <c:v>377.93228777220901</c:v>
                </c:pt>
                <c:pt idx="5933">
                  <c:v>377.99599854223101</c:v>
                </c:pt>
                <c:pt idx="5934">
                  <c:v>378.05970931225301</c:v>
                </c:pt>
                <c:pt idx="5935">
                  <c:v>378.123420082275</c:v>
                </c:pt>
                <c:pt idx="5936">
                  <c:v>378.18713085229803</c:v>
                </c:pt>
                <c:pt idx="5937">
                  <c:v>378.25084162232002</c:v>
                </c:pt>
                <c:pt idx="5938">
                  <c:v>378.31455239234202</c:v>
                </c:pt>
                <c:pt idx="5939">
                  <c:v>378.37826316236499</c:v>
                </c:pt>
                <c:pt idx="5940">
                  <c:v>378.44197393238699</c:v>
                </c:pt>
                <c:pt idx="5941">
                  <c:v>378.50568470240898</c:v>
                </c:pt>
                <c:pt idx="5942">
                  <c:v>378.56939547243098</c:v>
                </c:pt>
                <c:pt idx="5943">
                  <c:v>378.63310624245401</c:v>
                </c:pt>
                <c:pt idx="5944">
                  <c:v>378.696817012476</c:v>
                </c:pt>
                <c:pt idx="5945">
                  <c:v>378.760527782498</c:v>
                </c:pt>
                <c:pt idx="5946">
                  <c:v>378.82423855252</c:v>
                </c:pt>
                <c:pt idx="5947">
                  <c:v>378.88794932254302</c:v>
                </c:pt>
                <c:pt idx="5948">
                  <c:v>378.95166009256502</c:v>
                </c:pt>
                <c:pt idx="5949">
                  <c:v>379.01537086258702</c:v>
                </c:pt>
                <c:pt idx="5950">
                  <c:v>379.07908163260998</c:v>
                </c:pt>
                <c:pt idx="5951">
                  <c:v>379.14279240263198</c:v>
                </c:pt>
                <c:pt idx="5952">
                  <c:v>379.20650317265398</c:v>
                </c:pt>
                <c:pt idx="5953">
                  <c:v>379.27021394267598</c:v>
                </c:pt>
                <c:pt idx="5954">
                  <c:v>379.333924712699</c:v>
                </c:pt>
                <c:pt idx="5955">
                  <c:v>379.397635482721</c:v>
                </c:pt>
                <c:pt idx="5956">
                  <c:v>379.461346252743</c:v>
                </c:pt>
                <c:pt idx="5957">
                  <c:v>379.52505702276602</c:v>
                </c:pt>
                <c:pt idx="5958">
                  <c:v>379.58876779278802</c:v>
                </c:pt>
                <c:pt idx="5959">
                  <c:v>379.65247856281002</c:v>
                </c:pt>
                <c:pt idx="5960">
                  <c:v>379.71618933283202</c:v>
                </c:pt>
                <c:pt idx="5961">
                  <c:v>379.77990010285498</c:v>
                </c:pt>
                <c:pt idx="5962">
                  <c:v>379.84361087287698</c:v>
                </c:pt>
                <c:pt idx="5963">
                  <c:v>379.90732164289898</c:v>
                </c:pt>
                <c:pt idx="5964">
                  <c:v>379.971032412922</c:v>
                </c:pt>
                <c:pt idx="5965">
                  <c:v>380.034743182944</c:v>
                </c:pt>
                <c:pt idx="5966">
                  <c:v>380.098453952966</c:v>
                </c:pt>
                <c:pt idx="5967">
                  <c:v>380.162164722988</c:v>
                </c:pt>
                <c:pt idx="5968">
                  <c:v>380.22587549301102</c:v>
                </c:pt>
                <c:pt idx="5969">
                  <c:v>380.28958626303302</c:v>
                </c:pt>
                <c:pt idx="5970">
                  <c:v>380.35329703305501</c:v>
                </c:pt>
                <c:pt idx="5971">
                  <c:v>380.41700780307798</c:v>
                </c:pt>
                <c:pt idx="5972">
                  <c:v>380.48071857309998</c:v>
                </c:pt>
                <c:pt idx="5973">
                  <c:v>380.54442934312198</c:v>
                </c:pt>
                <c:pt idx="5974">
                  <c:v>380.60814011314397</c:v>
                </c:pt>
                <c:pt idx="5975">
                  <c:v>380.671850883167</c:v>
                </c:pt>
                <c:pt idx="5976">
                  <c:v>380.735561653189</c:v>
                </c:pt>
                <c:pt idx="5977">
                  <c:v>380.79927242321099</c:v>
                </c:pt>
                <c:pt idx="5978">
                  <c:v>380.86298319323402</c:v>
                </c:pt>
                <c:pt idx="5979">
                  <c:v>380.92669396325601</c:v>
                </c:pt>
                <c:pt idx="5980">
                  <c:v>380.99040473327801</c:v>
                </c:pt>
                <c:pt idx="5981">
                  <c:v>381.05411550330001</c:v>
                </c:pt>
                <c:pt idx="5982">
                  <c:v>381.11782627332298</c:v>
                </c:pt>
                <c:pt idx="5983">
                  <c:v>381.18153704334497</c:v>
                </c:pt>
                <c:pt idx="5984">
                  <c:v>381.24524781336697</c:v>
                </c:pt>
                <c:pt idx="5985">
                  <c:v>381.30895858338999</c:v>
                </c:pt>
                <c:pt idx="5986">
                  <c:v>381.37266935341199</c:v>
                </c:pt>
                <c:pt idx="5987">
                  <c:v>381.43638012343399</c:v>
                </c:pt>
                <c:pt idx="5988">
                  <c:v>381.50009089345599</c:v>
                </c:pt>
                <c:pt idx="5989">
                  <c:v>381.56380166347901</c:v>
                </c:pt>
                <c:pt idx="5990">
                  <c:v>381.62751243350101</c:v>
                </c:pt>
                <c:pt idx="5991">
                  <c:v>381.69122320352301</c:v>
                </c:pt>
                <c:pt idx="5992">
                  <c:v>381.75493397354501</c:v>
                </c:pt>
                <c:pt idx="5993">
                  <c:v>381.81864474356797</c:v>
                </c:pt>
                <c:pt idx="5994">
                  <c:v>381.88235551359003</c:v>
                </c:pt>
                <c:pt idx="5995">
                  <c:v>381.94606628361203</c:v>
                </c:pt>
                <c:pt idx="5996">
                  <c:v>382.00977705363499</c:v>
                </c:pt>
                <c:pt idx="5997">
                  <c:v>382.07348782365699</c:v>
                </c:pt>
                <c:pt idx="5998">
                  <c:v>382.13719859367899</c:v>
                </c:pt>
                <c:pt idx="5999">
                  <c:v>382.20090936370099</c:v>
                </c:pt>
                <c:pt idx="6000">
                  <c:v>382.26462013372401</c:v>
                </c:pt>
                <c:pt idx="6001">
                  <c:v>382.32833090374601</c:v>
                </c:pt>
                <c:pt idx="6002">
                  <c:v>382.39204167376801</c:v>
                </c:pt>
                <c:pt idx="6003">
                  <c:v>382.45575244379103</c:v>
                </c:pt>
                <c:pt idx="6004">
                  <c:v>382.51946321381303</c:v>
                </c:pt>
                <c:pt idx="6005">
                  <c:v>382.58317398383502</c:v>
                </c:pt>
                <c:pt idx="6006">
                  <c:v>382.64688475385702</c:v>
                </c:pt>
                <c:pt idx="6007">
                  <c:v>382.71059552387999</c:v>
                </c:pt>
                <c:pt idx="6008">
                  <c:v>382.77430629390199</c:v>
                </c:pt>
                <c:pt idx="6009">
                  <c:v>382.83801706392399</c:v>
                </c:pt>
                <c:pt idx="6010">
                  <c:v>382.90172783394701</c:v>
                </c:pt>
                <c:pt idx="6011">
                  <c:v>382.96543860396901</c:v>
                </c:pt>
                <c:pt idx="6012">
                  <c:v>383.029149373991</c:v>
                </c:pt>
                <c:pt idx="6013">
                  <c:v>383.092860144013</c:v>
                </c:pt>
                <c:pt idx="6014">
                  <c:v>383.15657091403602</c:v>
                </c:pt>
                <c:pt idx="6015">
                  <c:v>383.22028168405802</c:v>
                </c:pt>
                <c:pt idx="6016">
                  <c:v>383.28399245408002</c:v>
                </c:pt>
                <c:pt idx="6017">
                  <c:v>383.34770322410299</c:v>
                </c:pt>
                <c:pt idx="6018">
                  <c:v>383.41141399412498</c:v>
                </c:pt>
                <c:pt idx="6019">
                  <c:v>383.47512476414698</c:v>
                </c:pt>
                <c:pt idx="6020">
                  <c:v>383.53883553416898</c:v>
                </c:pt>
                <c:pt idx="6021">
                  <c:v>383.602546304192</c:v>
                </c:pt>
                <c:pt idx="6022">
                  <c:v>383.666257074214</c:v>
                </c:pt>
                <c:pt idx="6023">
                  <c:v>383.729967844236</c:v>
                </c:pt>
                <c:pt idx="6024">
                  <c:v>383.79367861425902</c:v>
                </c:pt>
                <c:pt idx="6025">
                  <c:v>383.85738938428102</c:v>
                </c:pt>
                <c:pt idx="6026">
                  <c:v>383.92110015430302</c:v>
                </c:pt>
                <c:pt idx="6027">
                  <c:v>383.98481092432502</c:v>
                </c:pt>
                <c:pt idx="6028">
                  <c:v>384.04852169434798</c:v>
                </c:pt>
                <c:pt idx="6029">
                  <c:v>384.11223246436998</c:v>
                </c:pt>
                <c:pt idx="6030">
                  <c:v>384.17594323439198</c:v>
                </c:pt>
                <c:pt idx="6031">
                  <c:v>384.239654004415</c:v>
                </c:pt>
                <c:pt idx="6032">
                  <c:v>384.303364774437</c:v>
                </c:pt>
                <c:pt idx="6033">
                  <c:v>384.367075544459</c:v>
                </c:pt>
                <c:pt idx="6034">
                  <c:v>384.430786314481</c:v>
                </c:pt>
                <c:pt idx="6035">
                  <c:v>384.49449708450402</c:v>
                </c:pt>
                <c:pt idx="6036">
                  <c:v>384.55820785452602</c:v>
                </c:pt>
                <c:pt idx="6037">
                  <c:v>384.62191862454802</c:v>
                </c:pt>
                <c:pt idx="6038">
                  <c:v>384.68562939457001</c:v>
                </c:pt>
                <c:pt idx="6039">
                  <c:v>384.74934016459298</c:v>
                </c:pt>
                <c:pt idx="6040">
                  <c:v>384.81305093461498</c:v>
                </c:pt>
                <c:pt idx="6041">
                  <c:v>384.87676170463698</c:v>
                </c:pt>
                <c:pt idx="6042">
                  <c:v>384.94047247466</c:v>
                </c:pt>
                <c:pt idx="6043">
                  <c:v>385.004183244682</c:v>
                </c:pt>
                <c:pt idx="6044">
                  <c:v>385.067894014704</c:v>
                </c:pt>
                <c:pt idx="6045">
                  <c:v>385.13160478472599</c:v>
                </c:pt>
                <c:pt idx="6046">
                  <c:v>385.19531555474902</c:v>
                </c:pt>
                <c:pt idx="6047">
                  <c:v>385.25902632477101</c:v>
                </c:pt>
                <c:pt idx="6048">
                  <c:v>385.32273709479301</c:v>
                </c:pt>
                <c:pt idx="6049">
                  <c:v>385.38644786481598</c:v>
                </c:pt>
                <c:pt idx="6050">
                  <c:v>385.45015863483798</c:v>
                </c:pt>
                <c:pt idx="6051">
                  <c:v>385.51386940485997</c:v>
                </c:pt>
                <c:pt idx="6052">
                  <c:v>385.57758017488197</c:v>
                </c:pt>
                <c:pt idx="6053">
                  <c:v>385.64129094490499</c:v>
                </c:pt>
                <c:pt idx="6054">
                  <c:v>385.70500171492699</c:v>
                </c:pt>
                <c:pt idx="6055">
                  <c:v>385.76871248494899</c:v>
                </c:pt>
                <c:pt idx="6056">
                  <c:v>385.83242325497201</c:v>
                </c:pt>
                <c:pt idx="6057">
                  <c:v>385.89613402499401</c:v>
                </c:pt>
                <c:pt idx="6058">
                  <c:v>385.95984479501601</c:v>
                </c:pt>
                <c:pt idx="6059">
                  <c:v>386.02355556503801</c:v>
                </c:pt>
                <c:pt idx="6060">
                  <c:v>386.08726633506097</c:v>
                </c:pt>
                <c:pt idx="6061">
                  <c:v>386.15097710508297</c:v>
                </c:pt>
                <c:pt idx="6062">
                  <c:v>386.21468787510503</c:v>
                </c:pt>
                <c:pt idx="6063">
                  <c:v>386.27839864512799</c:v>
                </c:pt>
                <c:pt idx="6064">
                  <c:v>386.34210941514999</c:v>
                </c:pt>
                <c:pt idx="6065">
                  <c:v>386.40582018517199</c:v>
                </c:pt>
                <c:pt idx="6066">
                  <c:v>386.46953095519399</c:v>
                </c:pt>
                <c:pt idx="6067">
                  <c:v>386.53324172521701</c:v>
                </c:pt>
                <c:pt idx="6068">
                  <c:v>386.59695249523901</c:v>
                </c:pt>
                <c:pt idx="6069">
                  <c:v>386.66066326526101</c:v>
                </c:pt>
                <c:pt idx="6070">
                  <c:v>386.72437403528397</c:v>
                </c:pt>
                <c:pt idx="6071">
                  <c:v>386.78808480530603</c:v>
                </c:pt>
                <c:pt idx="6072">
                  <c:v>386.85179557532803</c:v>
                </c:pt>
                <c:pt idx="6073">
                  <c:v>386.91550634535002</c:v>
                </c:pt>
                <c:pt idx="6074">
                  <c:v>386.97921711537299</c:v>
                </c:pt>
                <c:pt idx="6075">
                  <c:v>387.04292788539499</c:v>
                </c:pt>
                <c:pt idx="6076">
                  <c:v>387.10663865541699</c:v>
                </c:pt>
                <c:pt idx="6077">
                  <c:v>387.17034942544001</c:v>
                </c:pt>
                <c:pt idx="6078">
                  <c:v>387.23406019546201</c:v>
                </c:pt>
                <c:pt idx="6079">
                  <c:v>387.29777096548401</c:v>
                </c:pt>
                <c:pt idx="6080">
                  <c:v>387.361481735506</c:v>
                </c:pt>
                <c:pt idx="6081">
                  <c:v>387.42519250552903</c:v>
                </c:pt>
                <c:pt idx="6082">
                  <c:v>387.48890327555102</c:v>
                </c:pt>
                <c:pt idx="6083">
                  <c:v>387.55261404557302</c:v>
                </c:pt>
                <c:pt idx="6084">
                  <c:v>387.61632481559599</c:v>
                </c:pt>
                <c:pt idx="6085">
                  <c:v>387.68003558561799</c:v>
                </c:pt>
                <c:pt idx="6086">
                  <c:v>387.74374635563998</c:v>
                </c:pt>
                <c:pt idx="6087">
                  <c:v>387.80745712566198</c:v>
                </c:pt>
                <c:pt idx="6088">
                  <c:v>387.87116789568501</c:v>
                </c:pt>
                <c:pt idx="6089">
                  <c:v>387.934878665707</c:v>
                </c:pt>
                <c:pt idx="6090">
                  <c:v>387.998589435729</c:v>
                </c:pt>
                <c:pt idx="6091">
                  <c:v>388.062300205751</c:v>
                </c:pt>
                <c:pt idx="6092">
                  <c:v>388.12601097577402</c:v>
                </c:pt>
                <c:pt idx="6093">
                  <c:v>388.18972174579602</c:v>
                </c:pt>
                <c:pt idx="6094">
                  <c:v>388.25343251581802</c:v>
                </c:pt>
                <c:pt idx="6095">
                  <c:v>388.31714328584098</c:v>
                </c:pt>
                <c:pt idx="6096">
                  <c:v>388.38085405586298</c:v>
                </c:pt>
                <c:pt idx="6097">
                  <c:v>388.44456482588498</c:v>
                </c:pt>
                <c:pt idx="6098">
                  <c:v>388.50827559590698</c:v>
                </c:pt>
                <c:pt idx="6099">
                  <c:v>388.57198636593</c:v>
                </c:pt>
                <c:pt idx="6100">
                  <c:v>388.635697135952</c:v>
                </c:pt>
                <c:pt idx="6101">
                  <c:v>388.699407905974</c:v>
                </c:pt>
                <c:pt idx="6102">
                  <c:v>388.76311867599702</c:v>
                </c:pt>
                <c:pt idx="6103">
                  <c:v>388.82682944601902</c:v>
                </c:pt>
                <c:pt idx="6104">
                  <c:v>388.89054021604102</c:v>
                </c:pt>
                <c:pt idx="6105">
                  <c:v>388.95425098606302</c:v>
                </c:pt>
                <c:pt idx="6106">
                  <c:v>389.01796175608598</c:v>
                </c:pt>
                <c:pt idx="6107">
                  <c:v>389.08167252610798</c:v>
                </c:pt>
                <c:pt idx="6108">
                  <c:v>389.14538329612998</c:v>
                </c:pt>
                <c:pt idx="6109">
                  <c:v>389.209094066153</c:v>
                </c:pt>
                <c:pt idx="6110">
                  <c:v>389.272804836175</c:v>
                </c:pt>
                <c:pt idx="6111">
                  <c:v>389.336515606197</c:v>
                </c:pt>
                <c:pt idx="6112">
                  <c:v>389.400226376219</c:v>
                </c:pt>
                <c:pt idx="6113">
                  <c:v>389.46393714624202</c:v>
                </c:pt>
                <c:pt idx="6114">
                  <c:v>389.52764791626402</c:v>
                </c:pt>
                <c:pt idx="6115">
                  <c:v>389.59135868628601</c:v>
                </c:pt>
                <c:pt idx="6116">
                  <c:v>389.65506945630898</c:v>
                </c:pt>
                <c:pt idx="6117">
                  <c:v>389.71878022633098</c:v>
                </c:pt>
                <c:pt idx="6118">
                  <c:v>389.78249099635298</c:v>
                </c:pt>
                <c:pt idx="6119">
                  <c:v>389.84620176637497</c:v>
                </c:pt>
                <c:pt idx="6120">
                  <c:v>389.909912536398</c:v>
                </c:pt>
                <c:pt idx="6121">
                  <c:v>389.97362330642</c:v>
                </c:pt>
                <c:pt idx="6122">
                  <c:v>390.03733407644199</c:v>
                </c:pt>
                <c:pt idx="6123">
                  <c:v>390.10104484646502</c:v>
                </c:pt>
                <c:pt idx="6124">
                  <c:v>390.16475561648701</c:v>
                </c:pt>
                <c:pt idx="6125">
                  <c:v>390.22846638650901</c:v>
                </c:pt>
                <c:pt idx="6126">
                  <c:v>390.29217715653101</c:v>
                </c:pt>
                <c:pt idx="6127">
                  <c:v>390.35588792655398</c:v>
                </c:pt>
                <c:pt idx="6128">
                  <c:v>390.41959869657597</c:v>
                </c:pt>
                <c:pt idx="6129">
                  <c:v>390.48330946659797</c:v>
                </c:pt>
                <c:pt idx="6130">
                  <c:v>390.54702023662099</c:v>
                </c:pt>
                <c:pt idx="6131">
                  <c:v>390.61073100664299</c:v>
                </c:pt>
                <c:pt idx="6132">
                  <c:v>390.67444177666499</c:v>
                </c:pt>
                <c:pt idx="6133">
                  <c:v>390.73815254668699</c:v>
                </c:pt>
                <c:pt idx="6134">
                  <c:v>390.80186331671001</c:v>
                </c:pt>
                <c:pt idx="6135">
                  <c:v>390.86557408673201</c:v>
                </c:pt>
                <c:pt idx="6136">
                  <c:v>390.92928485675401</c:v>
                </c:pt>
                <c:pt idx="6137">
                  <c:v>390.99299562677601</c:v>
                </c:pt>
                <c:pt idx="6138">
                  <c:v>391.05670639679897</c:v>
                </c:pt>
                <c:pt idx="6139">
                  <c:v>391.12041716682103</c:v>
                </c:pt>
                <c:pt idx="6140">
                  <c:v>391.18412793684303</c:v>
                </c:pt>
                <c:pt idx="6141">
                  <c:v>391.24783870686599</c:v>
                </c:pt>
                <c:pt idx="6142">
                  <c:v>391.31154947688799</c:v>
                </c:pt>
                <c:pt idx="6143">
                  <c:v>391.37526024690999</c:v>
                </c:pt>
                <c:pt idx="6144">
                  <c:v>391.43897101693199</c:v>
                </c:pt>
                <c:pt idx="6145">
                  <c:v>391.50268178695501</c:v>
                </c:pt>
                <c:pt idx="6146">
                  <c:v>391.56639255697701</c:v>
                </c:pt>
                <c:pt idx="6147">
                  <c:v>391.63010332699901</c:v>
                </c:pt>
                <c:pt idx="6148">
                  <c:v>391.69381409702203</c:v>
                </c:pt>
                <c:pt idx="6149">
                  <c:v>391.75752486704403</c:v>
                </c:pt>
                <c:pt idx="6150">
                  <c:v>391.82123563706602</c:v>
                </c:pt>
                <c:pt idx="6151">
                  <c:v>391.88494640708802</c:v>
                </c:pt>
                <c:pt idx="6152">
                  <c:v>391.94865717711099</c:v>
                </c:pt>
                <c:pt idx="6153">
                  <c:v>392.01236794713299</c:v>
                </c:pt>
                <c:pt idx="6154">
                  <c:v>392.07607871715499</c:v>
                </c:pt>
                <c:pt idx="6155">
                  <c:v>392.13978948717801</c:v>
                </c:pt>
                <c:pt idx="6156">
                  <c:v>392.20350025720001</c:v>
                </c:pt>
                <c:pt idx="6157">
                  <c:v>392.267211027222</c:v>
                </c:pt>
                <c:pt idx="6158">
                  <c:v>392.330921797244</c:v>
                </c:pt>
                <c:pt idx="6159">
                  <c:v>392.39463256726702</c:v>
                </c:pt>
                <c:pt idx="6160">
                  <c:v>392.45834333728902</c:v>
                </c:pt>
                <c:pt idx="6161">
                  <c:v>392.52205410731102</c:v>
                </c:pt>
                <c:pt idx="6162">
                  <c:v>392.58576487733399</c:v>
                </c:pt>
                <c:pt idx="6163">
                  <c:v>392.64947564735598</c:v>
                </c:pt>
                <c:pt idx="6164">
                  <c:v>392.71318641737798</c:v>
                </c:pt>
                <c:pt idx="6165">
                  <c:v>392.77689718739998</c:v>
                </c:pt>
                <c:pt idx="6166">
                  <c:v>392.840607957423</c:v>
                </c:pt>
                <c:pt idx="6167">
                  <c:v>392.904318727445</c:v>
                </c:pt>
                <c:pt idx="6168">
                  <c:v>392.968029497467</c:v>
                </c:pt>
                <c:pt idx="6169">
                  <c:v>393.03174026749002</c:v>
                </c:pt>
                <c:pt idx="6170">
                  <c:v>393.09545103751202</c:v>
                </c:pt>
                <c:pt idx="6171">
                  <c:v>393.15916180753402</c:v>
                </c:pt>
                <c:pt idx="6172">
                  <c:v>393.22287257755602</c:v>
                </c:pt>
                <c:pt idx="6173">
                  <c:v>393.28658334757898</c:v>
                </c:pt>
                <c:pt idx="6174">
                  <c:v>393.35029411760098</c:v>
                </c:pt>
                <c:pt idx="6175">
                  <c:v>393.41400488762298</c:v>
                </c:pt>
                <c:pt idx="6176">
                  <c:v>393.477715657646</c:v>
                </c:pt>
                <c:pt idx="6177">
                  <c:v>393.541426427668</c:v>
                </c:pt>
                <c:pt idx="6178">
                  <c:v>393.60513719769</c:v>
                </c:pt>
                <c:pt idx="6179">
                  <c:v>393.668847967712</c:v>
                </c:pt>
                <c:pt idx="6180">
                  <c:v>393.73255873773502</c:v>
                </c:pt>
                <c:pt idx="6181">
                  <c:v>393.79626950775702</c:v>
                </c:pt>
                <c:pt idx="6182">
                  <c:v>393.85998027777902</c:v>
                </c:pt>
                <c:pt idx="6183">
                  <c:v>393.92369104780101</c:v>
                </c:pt>
                <c:pt idx="6184">
                  <c:v>393.98740181782398</c:v>
                </c:pt>
                <c:pt idx="6185">
                  <c:v>394.05111258784598</c:v>
                </c:pt>
                <c:pt idx="6186">
                  <c:v>394.11482335786798</c:v>
                </c:pt>
                <c:pt idx="6187">
                  <c:v>394.178534127891</c:v>
                </c:pt>
                <c:pt idx="6188">
                  <c:v>394.242244897913</c:v>
                </c:pt>
                <c:pt idx="6189">
                  <c:v>394.305955667935</c:v>
                </c:pt>
                <c:pt idx="6190">
                  <c:v>394.36966643795699</c:v>
                </c:pt>
                <c:pt idx="6191">
                  <c:v>394.43337720798002</c:v>
                </c:pt>
                <c:pt idx="6192">
                  <c:v>394.49708797800201</c:v>
                </c:pt>
                <c:pt idx="6193">
                  <c:v>394.56079874802401</c:v>
                </c:pt>
                <c:pt idx="6194">
                  <c:v>394.62450951804698</c:v>
                </c:pt>
                <c:pt idx="6195">
                  <c:v>394.68822028806898</c:v>
                </c:pt>
                <c:pt idx="6196">
                  <c:v>394.75193105809097</c:v>
                </c:pt>
                <c:pt idx="6197">
                  <c:v>394.81564182811297</c:v>
                </c:pt>
                <c:pt idx="6198">
                  <c:v>394.87935259813599</c:v>
                </c:pt>
                <c:pt idx="6199">
                  <c:v>394.94306336815799</c:v>
                </c:pt>
                <c:pt idx="6200">
                  <c:v>395.00677413817999</c:v>
                </c:pt>
                <c:pt idx="6201">
                  <c:v>395.07048490820301</c:v>
                </c:pt>
                <c:pt idx="6202">
                  <c:v>395.13419567822501</c:v>
                </c:pt>
                <c:pt idx="6203">
                  <c:v>395.19790644824701</c:v>
                </c:pt>
                <c:pt idx="6204">
                  <c:v>395.26161721826901</c:v>
                </c:pt>
                <c:pt idx="6205">
                  <c:v>395.32532798829197</c:v>
                </c:pt>
                <c:pt idx="6206">
                  <c:v>395.38903875831397</c:v>
                </c:pt>
                <c:pt idx="6207">
                  <c:v>395.45274952833603</c:v>
                </c:pt>
                <c:pt idx="6208">
                  <c:v>395.51646029835899</c:v>
                </c:pt>
                <c:pt idx="6209">
                  <c:v>395.58017106838099</c:v>
                </c:pt>
                <c:pt idx="6210">
                  <c:v>395.64388183840299</c:v>
                </c:pt>
                <c:pt idx="6211">
                  <c:v>395.70759260842499</c:v>
                </c:pt>
                <c:pt idx="6212">
                  <c:v>395.77130337844801</c:v>
                </c:pt>
                <c:pt idx="6213">
                  <c:v>395.83501414847001</c:v>
                </c:pt>
                <c:pt idx="6214">
                  <c:v>395.89872491849201</c:v>
                </c:pt>
                <c:pt idx="6215">
                  <c:v>395.96243568851497</c:v>
                </c:pt>
                <c:pt idx="6216">
                  <c:v>396.02614645853703</c:v>
                </c:pt>
                <c:pt idx="6217">
                  <c:v>396.08985722855903</c:v>
                </c:pt>
                <c:pt idx="6218">
                  <c:v>396.15356799858102</c:v>
                </c:pt>
                <c:pt idx="6219">
                  <c:v>396.21727876860399</c:v>
                </c:pt>
                <c:pt idx="6220">
                  <c:v>396.28098953862599</c:v>
                </c:pt>
                <c:pt idx="6221">
                  <c:v>396.34470030864799</c:v>
                </c:pt>
                <c:pt idx="6222">
                  <c:v>396.40841107867101</c:v>
                </c:pt>
                <c:pt idx="6223">
                  <c:v>396.47212184869301</c:v>
                </c:pt>
                <c:pt idx="6224">
                  <c:v>396.53583261871501</c:v>
                </c:pt>
                <c:pt idx="6225">
                  <c:v>396.599543388737</c:v>
                </c:pt>
                <c:pt idx="6226">
                  <c:v>396.66325415876003</c:v>
                </c:pt>
                <c:pt idx="6227">
                  <c:v>396.72696492878202</c:v>
                </c:pt>
                <c:pt idx="6228">
                  <c:v>396.79067569880402</c:v>
                </c:pt>
                <c:pt idx="6229">
                  <c:v>396.85438646882699</c:v>
                </c:pt>
                <c:pt idx="6230">
                  <c:v>396.91809723884899</c:v>
                </c:pt>
                <c:pt idx="6231">
                  <c:v>396.98180800887098</c:v>
                </c:pt>
                <c:pt idx="6232">
                  <c:v>397.04551877889298</c:v>
                </c:pt>
                <c:pt idx="6233">
                  <c:v>397.10922954891601</c:v>
                </c:pt>
                <c:pt idx="6234">
                  <c:v>397.172940318938</c:v>
                </c:pt>
                <c:pt idx="6235">
                  <c:v>397.23665108896</c:v>
                </c:pt>
                <c:pt idx="6236">
                  <c:v>397.300361858982</c:v>
                </c:pt>
                <c:pt idx="6237">
                  <c:v>397.36407262900502</c:v>
                </c:pt>
                <c:pt idx="6238">
                  <c:v>397.42778339902702</c:v>
                </c:pt>
                <c:pt idx="6239">
                  <c:v>397.49149416904902</c:v>
                </c:pt>
                <c:pt idx="6240">
                  <c:v>397.55520493907198</c:v>
                </c:pt>
                <c:pt idx="6241">
                  <c:v>397.61891570909398</c:v>
                </c:pt>
                <c:pt idx="6242">
                  <c:v>397.68262647911598</c:v>
                </c:pt>
                <c:pt idx="6243">
                  <c:v>397.74633724913798</c:v>
                </c:pt>
                <c:pt idx="6244">
                  <c:v>397.810048019161</c:v>
                </c:pt>
                <c:pt idx="6245">
                  <c:v>397.873758789183</c:v>
                </c:pt>
                <c:pt idx="6246">
                  <c:v>397.937469559205</c:v>
                </c:pt>
                <c:pt idx="6247">
                  <c:v>398.00118032922802</c:v>
                </c:pt>
                <c:pt idx="6248">
                  <c:v>398.06489109925002</c:v>
                </c:pt>
                <c:pt idx="6249">
                  <c:v>398.12860186927202</c:v>
                </c:pt>
                <c:pt idx="6250">
                  <c:v>398.19231263929402</c:v>
                </c:pt>
                <c:pt idx="6251">
                  <c:v>398.25602340931698</c:v>
                </c:pt>
                <c:pt idx="6252">
                  <c:v>398.31973417933898</c:v>
                </c:pt>
                <c:pt idx="6253">
                  <c:v>398.38344494936098</c:v>
                </c:pt>
                <c:pt idx="6254">
                  <c:v>398.447155719384</c:v>
                </c:pt>
                <c:pt idx="6255">
                  <c:v>398.510866489406</c:v>
                </c:pt>
                <c:pt idx="6256">
                  <c:v>398.574577259428</c:v>
                </c:pt>
                <c:pt idx="6257">
                  <c:v>398.63828802945</c:v>
                </c:pt>
                <c:pt idx="6258">
                  <c:v>398.70199879947302</c:v>
                </c:pt>
                <c:pt idx="6259">
                  <c:v>398.76570956949502</c:v>
                </c:pt>
                <c:pt idx="6260">
                  <c:v>398.82942033951701</c:v>
                </c:pt>
                <c:pt idx="6261">
                  <c:v>398.89313110953998</c:v>
                </c:pt>
                <c:pt idx="6262">
                  <c:v>398.95684187956198</c:v>
                </c:pt>
                <c:pt idx="6263">
                  <c:v>399.02055264958398</c:v>
                </c:pt>
                <c:pt idx="6264">
                  <c:v>399.08426341960597</c:v>
                </c:pt>
                <c:pt idx="6265">
                  <c:v>399.147974189629</c:v>
                </c:pt>
                <c:pt idx="6266">
                  <c:v>399.211684959651</c:v>
                </c:pt>
                <c:pt idx="6267">
                  <c:v>399.27539572967299</c:v>
                </c:pt>
                <c:pt idx="6268">
                  <c:v>399.33910649969602</c:v>
                </c:pt>
                <c:pt idx="6269">
                  <c:v>399.40281726971801</c:v>
                </c:pt>
                <c:pt idx="6270">
                  <c:v>399.46652803974001</c:v>
                </c:pt>
                <c:pt idx="6271">
                  <c:v>399.53023880976201</c:v>
                </c:pt>
                <c:pt idx="6272">
                  <c:v>399.59394957978498</c:v>
                </c:pt>
                <c:pt idx="6273">
                  <c:v>399.65766034980697</c:v>
                </c:pt>
                <c:pt idx="6274">
                  <c:v>399.72137111982897</c:v>
                </c:pt>
                <c:pt idx="6275">
                  <c:v>399.78508188985199</c:v>
                </c:pt>
                <c:pt idx="6276">
                  <c:v>399.84879265987399</c:v>
                </c:pt>
                <c:pt idx="6277">
                  <c:v>399.91250342989599</c:v>
                </c:pt>
                <c:pt idx="6278">
                  <c:v>399.97621419991799</c:v>
                </c:pt>
                <c:pt idx="6279">
                  <c:v>400.03992496994101</c:v>
                </c:pt>
                <c:pt idx="6280">
                  <c:v>400.10363573996301</c:v>
                </c:pt>
                <c:pt idx="6281">
                  <c:v>400.16734650998501</c:v>
                </c:pt>
                <c:pt idx="6282">
                  <c:v>400.23105728000701</c:v>
                </c:pt>
                <c:pt idx="6283">
                  <c:v>400.29476805002997</c:v>
                </c:pt>
                <c:pt idx="6284">
                  <c:v>400.35847882005203</c:v>
                </c:pt>
                <c:pt idx="6285">
                  <c:v>400.42218959007403</c:v>
                </c:pt>
                <c:pt idx="6286">
                  <c:v>400.48590036009699</c:v>
                </c:pt>
                <c:pt idx="6287">
                  <c:v>400.54961113011899</c:v>
                </c:pt>
                <c:pt idx="6288">
                  <c:v>400.61332190014099</c:v>
                </c:pt>
                <c:pt idx="6289">
                  <c:v>400.67703267016299</c:v>
                </c:pt>
                <c:pt idx="6290">
                  <c:v>400.74074344018601</c:v>
                </c:pt>
                <c:pt idx="6291">
                  <c:v>400.80445421020801</c:v>
                </c:pt>
                <c:pt idx="6292">
                  <c:v>400.86816498023001</c:v>
                </c:pt>
                <c:pt idx="6293">
                  <c:v>400.93187575025303</c:v>
                </c:pt>
                <c:pt idx="6294">
                  <c:v>400.99558652027503</c:v>
                </c:pt>
                <c:pt idx="6295">
                  <c:v>401.05929729029702</c:v>
                </c:pt>
                <c:pt idx="6296">
                  <c:v>401.12300806031902</c:v>
                </c:pt>
                <c:pt idx="6297">
                  <c:v>401.18671883034199</c:v>
                </c:pt>
                <c:pt idx="6298">
                  <c:v>401.25042960036399</c:v>
                </c:pt>
                <c:pt idx="6299">
                  <c:v>401.31414037038599</c:v>
                </c:pt>
                <c:pt idx="6300">
                  <c:v>401.37785114040901</c:v>
                </c:pt>
                <c:pt idx="6301">
                  <c:v>401.44156191043101</c:v>
                </c:pt>
                <c:pt idx="6302">
                  <c:v>401.505272680453</c:v>
                </c:pt>
                <c:pt idx="6303">
                  <c:v>401.568983450475</c:v>
                </c:pt>
                <c:pt idx="6304">
                  <c:v>401.63269422049802</c:v>
                </c:pt>
                <c:pt idx="6305">
                  <c:v>401.69640499052002</c:v>
                </c:pt>
                <c:pt idx="6306">
                  <c:v>401.76011576054202</c:v>
                </c:pt>
                <c:pt idx="6307">
                  <c:v>401.82382653056499</c:v>
                </c:pt>
                <c:pt idx="6308">
                  <c:v>401.88753730058698</c:v>
                </c:pt>
                <c:pt idx="6309">
                  <c:v>401.95124807060898</c:v>
                </c:pt>
                <c:pt idx="6310">
                  <c:v>402.01495884063098</c:v>
                </c:pt>
                <c:pt idx="6311">
                  <c:v>402.078669610654</c:v>
                </c:pt>
                <c:pt idx="6312">
                  <c:v>402.142380380676</c:v>
                </c:pt>
                <c:pt idx="6313">
                  <c:v>402.206091150698</c:v>
                </c:pt>
                <c:pt idx="6314">
                  <c:v>402.26980192072102</c:v>
                </c:pt>
                <c:pt idx="6315">
                  <c:v>402.33351269074302</c:v>
                </c:pt>
                <c:pt idx="6316">
                  <c:v>402.39722346076502</c:v>
                </c:pt>
                <c:pt idx="6317">
                  <c:v>402.46093423078702</c:v>
                </c:pt>
                <c:pt idx="6318">
                  <c:v>402.52464500080998</c:v>
                </c:pt>
                <c:pt idx="6319">
                  <c:v>402.58835577083198</c:v>
                </c:pt>
                <c:pt idx="6320">
                  <c:v>402.65206654085398</c:v>
                </c:pt>
                <c:pt idx="6321">
                  <c:v>402.715777310877</c:v>
                </c:pt>
                <c:pt idx="6322">
                  <c:v>402.779488080899</c:v>
                </c:pt>
                <c:pt idx="6323">
                  <c:v>402.843198850921</c:v>
                </c:pt>
                <c:pt idx="6324">
                  <c:v>402.906909620943</c:v>
                </c:pt>
                <c:pt idx="6325">
                  <c:v>402.97062039096602</c:v>
                </c:pt>
                <c:pt idx="6326">
                  <c:v>403.03433116098802</c:v>
                </c:pt>
                <c:pt idx="6327">
                  <c:v>403.09804193101002</c:v>
                </c:pt>
                <c:pt idx="6328">
                  <c:v>403.16175270103201</c:v>
                </c:pt>
                <c:pt idx="6329">
                  <c:v>403.22546347105498</c:v>
                </c:pt>
                <c:pt idx="6330">
                  <c:v>403.28917424107698</c:v>
                </c:pt>
                <c:pt idx="6331">
                  <c:v>403.35288501109898</c:v>
                </c:pt>
                <c:pt idx="6332">
                  <c:v>403.416595781122</c:v>
                </c:pt>
                <c:pt idx="6333">
                  <c:v>403.480306551144</c:v>
                </c:pt>
                <c:pt idx="6334">
                  <c:v>403.544017321166</c:v>
                </c:pt>
                <c:pt idx="6335">
                  <c:v>403.60772809118799</c:v>
                </c:pt>
                <c:pt idx="6336">
                  <c:v>403.67143886121102</c:v>
                </c:pt>
                <c:pt idx="6337">
                  <c:v>403.73514963123301</c:v>
                </c:pt>
                <c:pt idx="6338">
                  <c:v>403.79886040125501</c:v>
                </c:pt>
                <c:pt idx="6339">
                  <c:v>403.86257117127798</c:v>
                </c:pt>
                <c:pt idx="6340">
                  <c:v>403.92628194129998</c:v>
                </c:pt>
                <c:pt idx="6341">
                  <c:v>403.98999271132197</c:v>
                </c:pt>
                <c:pt idx="6342">
                  <c:v>404.05370348134397</c:v>
                </c:pt>
                <c:pt idx="6343">
                  <c:v>404.11741425136699</c:v>
                </c:pt>
                <c:pt idx="6344">
                  <c:v>404.18112502138899</c:v>
                </c:pt>
                <c:pt idx="6345">
                  <c:v>404.24483579141099</c:v>
                </c:pt>
                <c:pt idx="6346">
                  <c:v>404.30854656143401</c:v>
                </c:pt>
                <c:pt idx="6347">
                  <c:v>404.37225733145601</c:v>
                </c:pt>
                <c:pt idx="6348">
                  <c:v>404.43596810147801</c:v>
                </c:pt>
                <c:pt idx="6349">
                  <c:v>404.49967887150001</c:v>
                </c:pt>
                <c:pt idx="6350">
                  <c:v>404.56338964152297</c:v>
                </c:pt>
                <c:pt idx="6351">
                  <c:v>404.62710041154497</c:v>
                </c:pt>
                <c:pt idx="6352">
                  <c:v>404.69081118156703</c:v>
                </c:pt>
                <c:pt idx="6353">
                  <c:v>404.75452195158999</c:v>
                </c:pt>
                <c:pt idx="6354">
                  <c:v>404.81823272161199</c:v>
                </c:pt>
                <c:pt idx="6355">
                  <c:v>404.88194349163399</c:v>
                </c:pt>
                <c:pt idx="6356">
                  <c:v>404.94565426165599</c:v>
                </c:pt>
                <c:pt idx="6357">
                  <c:v>405.00936503167901</c:v>
                </c:pt>
                <c:pt idx="6358">
                  <c:v>405.07307580170101</c:v>
                </c:pt>
                <c:pt idx="6359">
                  <c:v>405.13678657172301</c:v>
                </c:pt>
                <c:pt idx="6360">
                  <c:v>405.20049734174597</c:v>
                </c:pt>
                <c:pt idx="6361">
                  <c:v>405.26420811176803</c:v>
                </c:pt>
                <c:pt idx="6362">
                  <c:v>405.32791888179003</c:v>
                </c:pt>
                <c:pt idx="6363">
                  <c:v>405.39162965181202</c:v>
                </c:pt>
                <c:pt idx="6364">
                  <c:v>405.45534042183499</c:v>
                </c:pt>
                <c:pt idx="6365">
                  <c:v>405.51905119185699</c:v>
                </c:pt>
                <c:pt idx="6366">
                  <c:v>405.58276196187899</c:v>
                </c:pt>
                <c:pt idx="6367">
                  <c:v>405.64647273190201</c:v>
                </c:pt>
                <c:pt idx="6368">
                  <c:v>405.71018350192401</c:v>
                </c:pt>
                <c:pt idx="6369">
                  <c:v>405.77389427194601</c:v>
                </c:pt>
                <c:pt idx="6370">
                  <c:v>405.837605041968</c:v>
                </c:pt>
                <c:pt idx="6371">
                  <c:v>405.90131581199103</c:v>
                </c:pt>
                <c:pt idx="6372">
                  <c:v>405.96502658201302</c:v>
                </c:pt>
                <c:pt idx="6373">
                  <c:v>406.02873735203502</c:v>
                </c:pt>
                <c:pt idx="6374">
                  <c:v>406.09244812205799</c:v>
                </c:pt>
                <c:pt idx="6375">
                  <c:v>406.15615889207999</c:v>
                </c:pt>
                <c:pt idx="6376">
                  <c:v>406.21986966210198</c:v>
                </c:pt>
                <c:pt idx="6377">
                  <c:v>406.28358043212398</c:v>
                </c:pt>
                <c:pt idx="6378">
                  <c:v>406.34729120214701</c:v>
                </c:pt>
                <c:pt idx="6379">
                  <c:v>406.411001972169</c:v>
                </c:pt>
                <c:pt idx="6380">
                  <c:v>406.474712742191</c:v>
                </c:pt>
                <c:pt idx="6381">
                  <c:v>406.538423512213</c:v>
                </c:pt>
                <c:pt idx="6382">
                  <c:v>406.60213428223602</c:v>
                </c:pt>
                <c:pt idx="6383">
                  <c:v>406.66584505225802</c:v>
                </c:pt>
                <c:pt idx="6384">
                  <c:v>406.72955582228002</c:v>
                </c:pt>
                <c:pt idx="6385">
                  <c:v>406.79326659230298</c:v>
                </c:pt>
                <c:pt idx="6386">
                  <c:v>406.85697736232498</c:v>
                </c:pt>
                <c:pt idx="6387">
                  <c:v>406.92068813234698</c:v>
                </c:pt>
                <c:pt idx="6388">
                  <c:v>406.98439890236898</c:v>
                </c:pt>
                <c:pt idx="6389">
                  <c:v>407.048109672392</c:v>
                </c:pt>
                <c:pt idx="6390">
                  <c:v>407.111820442414</c:v>
                </c:pt>
                <c:pt idx="6391">
                  <c:v>407.175531212436</c:v>
                </c:pt>
                <c:pt idx="6392">
                  <c:v>407.23924198245902</c:v>
                </c:pt>
                <c:pt idx="6393">
                  <c:v>407.30295275248102</c:v>
                </c:pt>
                <c:pt idx="6394">
                  <c:v>407.36666352250302</c:v>
                </c:pt>
                <c:pt idx="6395">
                  <c:v>407.43037429252502</c:v>
                </c:pt>
                <c:pt idx="6396">
                  <c:v>407.49408506254798</c:v>
                </c:pt>
                <c:pt idx="6397">
                  <c:v>407.55779583256998</c:v>
                </c:pt>
                <c:pt idx="6398">
                  <c:v>407.62150660259198</c:v>
                </c:pt>
                <c:pt idx="6399">
                  <c:v>407.685217372615</c:v>
                </c:pt>
                <c:pt idx="6400">
                  <c:v>407.748928142637</c:v>
                </c:pt>
                <c:pt idx="6401">
                  <c:v>407.812638912659</c:v>
                </c:pt>
                <c:pt idx="6402">
                  <c:v>407.876349682681</c:v>
                </c:pt>
                <c:pt idx="6403">
                  <c:v>407.94006045270402</c:v>
                </c:pt>
                <c:pt idx="6404">
                  <c:v>408.00377122272602</c:v>
                </c:pt>
                <c:pt idx="6405">
                  <c:v>408.06748199274801</c:v>
                </c:pt>
                <c:pt idx="6406">
                  <c:v>408.13119276277098</c:v>
                </c:pt>
                <c:pt idx="6407">
                  <c:v>408.19490353279298</c:v>
                </c:pt>
                <c:pt idx="6408">
                  <c:v>408.25861430281498</c:v>
                </c:pt>
                <c:pt idx="6409">
                  <c:v>408.32232507283697</c:v>
                </c:pt>
                <c:pt idx="6410">
                  <c:v>408.38603584286</c:v>
                </c:pt>
                <c:pt idx="6411">
                  <c:v>408.449746612882</c:v>
                </c:pt>
                <c:pt idx="6412">
                  <c:v>408.51345738290399</c:v>
                </c:pt>
                <c:pt idx="6413">
                  <c:v>408.57716815292702</c:v>
                </c:pt>
                <c:pt idx="6414">
                  <c:v>408.64087892294901</c:v>
                </c:pt>
                <c:pt idx="6415">
                  <c:v>408.70458969297101</c:v>
                </c:pt>
                <c:pt idx="6416">
                  <c:v>408.76830046299301</c:v>
                </c:pt>
                <c:pt idx="6417">
                  <c:v>408.83201123301598</c:v>
                </c:pt>
                <c:pt idx="6418">
                  <c:v>408.89572200303797</c:v>
                </c:pt>
                <c:pt idx="6419">
                  <c:v>408.95943277305997</c:v>
                </c:pt>
                <c:pt idx="6420">
                  <c:v>409.02314354308299</c:v>
                </c:pt>
                <c:pt idx="6421">
                  <c:v>409.08685431310499</c:v>
                </c:pt>
                <c:pt idx="6422">
                  <c:v>409.15056508312699</c:v>
                </c:pt>
                <c:pt idx="6423">
                  <c:v>409.21427585314899</c:v>
                </c:pt>
                <c:pt idx="6424">
                  <c:v>409.27798662317201</c:v>
                </c:pt>
                <c:pt idx="6425">
                  <c:v>409.34169739319401</c:v>
                </c:pt>
                <c:pt idx="6426">
                  <c:v>409.40540816321601</c:v>
                </c:pt>
                <c:pt idx="6427">
                  <c:v>409.46911893323801</c:v>
                </c:pt>
                <c:pt idx="6428">
                  <c:v>409.53282970326097</c:v>
                </c:pt>
                <c:pt idx="6429">
                  <c:v>409.59654047328303</c:v>
                </c:pt>
                <c:pt idx="6430">
                  <c:v>409.66025124330503</c:v>
                </c:pt>
                <c:pt idx="6431">
                  <c:v>409.72396201332799</c:v>
                </c:pt>
                <c:pt idx="6432">
                  <c:v>409.78767278334999</c:v>
                </c:pt>
                <c:pt idx="6433">
                  <c:v>409.85138355337199</c:v>
                </c:pt>
                <c:pt idx="6434">
                  <c:v>409.91509432339399</c:v>
                </c:pt>
                <c:pt idx="6435">
                  <c:v>409.97880509341701</c:v>
                </c:pt>
                <c:pt idx="6436">
                  <c:v>410.04251586343901</c:v>
                </c:pt>
                <c:pt idx="6437">
                  <c:v>410.10622663346101</c:v>
                </c:pt>
                <c:pt idx="6438">
                  <c:v>410.16993740348403</c:v>
                </c:pt>
                <c:pt idx="6439">
                  <c:v>410.23364817350603</c:v>
                </c:pt>
                <c:pt idx="6440">
                  <c:v>410.29735894352802</c:v>
                </c:pt>
                <c:pt idx="6441">
                  <c:v>410.36106971355002</c:v>
                </c:pt>
                <c:pt idx="6442">
                  <c:v>410.42478048357299</c:v>
                </c:pt>
                <c:pt idx="6443">
                  <c:v>410.48849125359499</c:v>
                </c:pt>
                <c:pt idx="6444">
                  <c:v>410.55220202361699</c:v>
                </c:pt>
                <c:pt idx="6445">
                  <c:v>410.61591279364001</c:v>
                </c:pt>
                <c:pt idx="6446">
                  <c:v>410.67962356366201</c:v>
                </c:pt>
                <c:pt idx="6447">
                  <c:v>410.743334333684</c:v>
                </c:pt>
                <c:pt idx="6448">
                  <c:v>410.807045103706</c:v>
                </c:pt>
                <c:pt idx="6449">
                  <c:v>410.87075587372902</c:v>
                </c:pt>
                <c:pt idx="6450">
                  <c:v>410.93446664375102</c:v>
                </c:pt>
                <c:pt idx="6451">
                  <c:v>410.99817741377302</c:v>
                </c:pt>
                <c:pt idx="6452">
                  <c:v>411.06188818379599</c:v>
                </c:pt>
                <c:pt idx="6453">
                  <c:v>411.12559895381798</c:v>
                </c:pt>
                <c:pt idx="6454">
                  <c:v>411.18930972383998</c:v>
                </c:pt>
                <c:pt idx="6455">
                  <c:v>411.25302049386198</c:v>
                </c:pt>
                <c:pt idx="6456">
                  <c:v>411.316731263885</c:v>
                </c:pt>
                <c:pt idx="6457">
                  <c:v>411.380442033907</c:v>
                </c:pt>
                <c:pt idx="6458">
                  <c:v>411.444152803929</c:v>
                </c:pt>
                <c:pt idx="6459">
                  <c:v>411.50786357395202</c:v>
                </c:pt>
                <c:pt idx="6460">
                  <c:v>411.57157434397402</c:v>
                </c:pt>
                <c:pt idx="6461">
                  <c:v>411.63528511399602</c:v>
                </c:pt>
                <c:pt idx="6462">
                  <c:v>411.69899588401802</c:v>
                </c:pt>
                <c:pt idx="6463">
                  <c:v>411.76270665404098</c:v>
                </c:pt>
                <c:pt idx="6464">
                  <c:v>411.82641742406298</c:v>
                </c:pt>
                <c:pt idx="6465">
                  <c:v>411.89012819408498</c:v>
                </c:pt>
                <c:pt idx="6466">
                  <c:v>411.953838964108</c:v>
                </c:pt>
                <c:pt idx="6467">
                  <c:v>412.01754973413</c:v>
                </c:pt>
                <c:pt idx="6468">
                  <c:v>412.081260504152</c:v>
                </c:pt>
                <c:pt idx="6469">
                  <c:v>412.144971274174</c:v>
                </c:pt>
                <c:pt idx="6470">
                  <c:v>412.20868204419702</c:v>
                </c:pt>
                <c:pt idx="6471">
                  <c:v>412.27239281421902</c:v>
                </c:pt>
                <c:pt idx="6472">
                  <c:v>412.33610358424102</c:v>
                </c:pt>
                <c:pt idx="6473">
                  <c:v>412.39981435426301</c:v>
                </c:pt>
                <c:pt idx="6474">
                  <c:v>412.46352512428598</c:v>
                </c:pt>
                <c:pt idx="6475">
                  <c:v>412.52723589430798</c:v>
                </c:pt>
                <c:pt idx="6476">
                  <c:v>412.59094666432998</c:v>
                </c:pt>
                <c:pt idx="6477">
                  <c:v>412.654657434353</c:v>
                </c:pt>
                <c:pt idx="6478">
                  <c:v>412.718368204375</c:v>
                </c:pt>
                <c:pt idx="6479">
                  <c:v>412.782078974397</c:v>
                </c:pt>
                <c:pt idx="6480">
                  <c:v>412.84578974441899</c:v>
                </c:pt>
                <c:pt idx="6481">
                  <c:v>412.90950051444202</c:v>
                </c:pt>
                <c:pt idx="6482">
                  <c:v>412.97321128446401</c:v>
                </c:pt>
                <c:pt idx="6483">
                  <c:v>413.03692205448601</c:v>
                </c:pt>
                <c:pt idx="6484">
                  <c:v>413.10063282450898</c:v>
                </c:pt>
                <c:pt idx="6485">
                  <c:v>413.16434359453098</c:v>
                </c:pt>
                <c:pt idx="6486">
                  <c:v>413.22805436455297</c:v>
                </c:pt>
                <c:pt idx="6487">
                  <c:v>413.29176513457497</c:v>
                </c:pt>
                <c:pt idx="6488">
                  <c:v>413.35547590459799</c:v>
                </c:pt>
                <c:pt idx="6489">
                  <c:v>413.41918667461999</c:v>
                </c:pt>
                <c:pt idx="6490">
                  <c:v>413.48289744464199</c:v>
                </c:pt>
                <c:pt idx="6491">
                  <c:v>413.54660821466501</c:v>
                </c:pt>
                <c:pt idx="6492">
                  <c:v>413.61031898468701</c:v>
                </c:pt>
                <c:pt idx="6493">
                  <c:v>413.67402975470901</c:v>
                </c:pt>
                <c:pt idx="6494">
                  <c:v>413.73774052473101</c:v>
                </c:pt>
                <c:pt idx="6495">
                  <c:v>413.80145129475397</c:v>
                </c:pt>
                <c:pt idx="6496">
                  <c:v>413.86516206477597</c:v>
                </c:pt>
                <c:pt idx="6497">
                  <c:v>413.92887283479803</c:v>
                </c:pt>
                <c:pt idx="6498">
                  <c:v>413.99258360482099</c:v>
                </c:pt>
                <c:pt idx="6499">
                  <c:v>414.05629437484299</c:v>
                </c:pt>
                <c:pt idx="6500">
                  <c:v>414.12000514486499</c:v>
                </c:pt>
                <c:pt idx="6501">
                  <c:v>414.18371591488699</c:v>
                </c:pt>
                <c:pt idx="6502">
                  <c:v>414.24742668491001</c:v>
                </c:pt>
                <c:pt idx="6503">
                  <c:v>414.31113745493201</c:v>
                </c:pt>
                <c:pt idx="6504">
                  <c:v>414.37484822495401</c:v>
                </c:pt>
                <c:pt idx="6505">
                  <c:v>414.43855899497697</c:v>
                </c:pt>
                <c:pt idx="6506">
                  <c:v>414.50226976499903</c:v>
                </c:pt>
                <c:pt idx="6507">
                  <c:v>414.56598053502103</c:v>
                </c:pt>
                <c:pt idx="6508">
                  <c:v>414.62969130504302</c:v>
                </c:pt>
                <c:pt idx="6509">
                  <c:v>414.69340207506599</c:v>
                </c:pt>
                <c:pt idx="6510">
                  <c:v>414.75711284508799</c:v>
                </c:pt>
                <c:pt idx="6511">
                  <c:v>414.82082361510999</c:v>
                </c:pt>
                <c:pt idx="6512">
                  <c:v>414.88453438513301</c:v>
                </c:pt>
                <c:pt idx="6513">
                  <c:v>414.94824515515501</c:v>
                </c:pt>
                <c:pt idx="6514">
                  <c:v>415.01195592517701</c:v>
                </c:pt>
                <c:pt idx="6515">
                  <c:v>415.075666695199</c:v>
                </c:pt>
                <c:pt idx="6516">
                  <c:v>415.13937746522203</c:v>
                </c:pt>
                <c:pt idx="6517">
                  <c:v>415.20308823524402</c:v>
                </c:pt>
                <c:pt idx="6518">
                  <c:v>415.26679900526602</c:v>
                </c:pt>
                <c:pt idx="6519">
                  <c:v>415.33050977528899</c:v>
                </c:pt>
                <c:pt idx="6520">
                  <c:v>415.39422054531099</c:v>
                </c:pt>
                <c:pt idx="6521">
                  <c:v>415.45793131533298</c:v>
                </c:pt>
                <c:pt idx="6522">
                  <c:v>415.52164208535498</c:v>
                </c:pt>
                <c:pt idx="6523">
                  <c:v>415.58535285537801</c:v>
                </c:pt>
                <c:pt idx="6524">
                  <c:v>415.6490636254</c:v>
                </c:pt>
                <c:pt idx="6525">
                  <c:v>415.712774395422</c:v>
                </c:pt>
                <c:pt idx="6526">
                  <c:v>415.776485165444</c:v>
                </c:pt>
                <c:pt idx="6527">
                  <c:v>415.84019593546702</c:v>
                </c:pt>
                <c:pt idx="6528">
                  <c:v>415.90390670548902</c:v>
                </c:pt>
                <c:pt idx="6529">
                  <c:v>415.96761747551102</c:v>
                </c:pt>
                <c:pt idx="6530">
                  <c:v>416.03132824553398</c:v>
                </c:pt>
                <c:pt idx="6531">
                  <c:v>416.09503901555598</c:v>
                </c:pt>
                <c:pt idx="6532">
                  <c:v>416.15874978557798</c:v>
                </c:pt>
                <c:pt idx="6533">
                  <c:v>416.22246055559998</c:v>
                </c:pt>
                <c:pt idx="6534">
                  <c:v>416.286171325623</c:v>
                </c:pt>
                <c:pt idx="6535">
                  <c:v>416.349882095645</c:v>
                </c:pt>
                <c:pt idx="6536">
                  <c:v>416.413592865667</c:v>
                </c:pt>
                <c:pt idx="6537">
                  <c:v>416.47730363569002</c:v>
                </c:pt>
                <c:pt idx="6538">
                  <c:v>416.54101440571202</c:v>
                </c:pt>
                <c:pt idx="6539">
                  <c:v>416.60472517573402</c:v>
                </c:pt>
                <c:pt idx="6540">
                  <c:v>416.66843594575602</c:v>
                </c:pt>
                <c:pt idx="6541">
                  <c:v>416.73214671577898</c:v>
                </c:pt>
                <c:pt idx="6542">
                  <c:v>416.79585748580098</c:v>
                </c:pt>
                <c:pt idx="6543">
                  <c:v>416.85956825582298</c:v>
                </c:pt>
                <c:pt idx="6544">
                  <c:v>416.923279025846</c:v>
                </c:pt>
                <c:pt idx="6545">
                  <c:v>416.986989795868</c:v>
                </c:pt>
                <c:pt idx="6546">
                  <c:v>417.05070056589</c:v>
                </c:pt>
                <c:pt idx="6547">
                  <c:v>417.114411335912</c:v>
                </c:pt>
                <c:pt idx="6548">
                  <c:v>417.17812210593502</c:v>
                </c:pt>
                <c:pt idx="6549">
                  <c:v>417.24183287595702</c:v>
                </c:pt>
                <c:pt idx="6550">
                  <c:v>417.30554364597901</c:v>
                </c:pt>
                <c:pt idx="6551">
                  <c:v>417.36925441600198</c:v>
                </c:pt>
                <c:pt idx="6552">
                  <c:v>417.43296518602398</c:v>
                </c:pt>
                <c:pt idx="6553">
                  <c:v>417.49667595604598</c:v>
                </c:pt>
                <c:pt idx="6554">
                  <c:v>417.56038672606797</c:v>
                </c:pt>
                <c:pt idx="6555">
                  <c:v>417.624097496091</c:v>
                </c:pt>
                <c:pt idx="6556">
                  <c:v>417.687808266113</c:v>
                </c:pt>
                <c:pt idx="6557">
                  <c:v>417.75151903613499</c:v>
                </c:pt>
                <c:pt idx="6558">
                  <c:v>417.81522980615802</c:v>
                </c:pt>
                <c:pt idx="6559">
                  <c:v>417.87894057618001</c:v>
                </c:pt>
                <c:pt idx="6560">
                  <c:v>417.94265134620201</c:v>
                </c:pt>
                <c:pt idx="6561">
                  <c:v>418.00636211622401</c:v>
                </c:pt>
                <c:pt idx="6562">
                  <c:v>418.07007288624698</c:v>
                </c:pt>
                <c:pt idx="6563">
                  <c:v>418.13378365626897</c:v>
                </c:pt>
                <c:pt idx="6564">
                  <c:v>418.19749442629097</c:v>
                </c:pt>
                <c:pt idx="6565">
                  <c:v>418.26120519631399</c:v>
                </c:pt>
                <c:pt idx="6566">
                  <c:v>418.32491596633599</c:v>
                </c:pt>
                <c:pt idx="6567">
                  <c:v>418.38862673635799</c:v>
                </c:pt>
                <c:pt idx="6568">
                  <c:v>418.45233750637999</c:v>
                </c:pt>
                <c:pt idx="6569">
                  <c:v>418.51604827640301</c:v>
                </c:pt>
                <c:pt idx="6570">
                  <c:v>418.57975904642501</c:v>
                </c:pt>
                <c:pt idx="6571">
                  <c:v>418.64346981644701</c:v>
                </c:pt>
                <c:pt idx="6572">
                  <c:v>418.70718058646901</c:v>
                </c:pt>
                <c:pt idx="6573">
                  <c:v>418.77089135649197</c:v>
                </c:pt>
                <c:pt idx="6574">
                  <c:v>418.83460212651403</c:v>
                </c:pt>
                <c:pt idx="6575">
                  <c:v>418.89831289653603</c:v>
                </c:pt>
                <c:pt idx="6576">
                  <c:v>418.96202366655899</c:v>
                </c:pt>
                <c:pt idx="6577">
                  <c:v>419.02573443658099</c:v>
                </c:pt>
                <c:pt idx="6578">
                  <c:v>419.08944520660299</c:v>
                </c:pt>
                <c:pt idx="6579">
                  <c:v>419.15315597662499</c:v>
                </c:pt>
                <c:pt idx="6580">
                  <c:v>419.21686674664801</c:v>
                </c:pt>
                <c:pt idx="6581">
                  <c:v>419.28057751667001</c:v>
                </c:pt>
                <c:pt idx="6582">
                  <c:v>419.34428828669201</c:v>
                </c:pt>
                <c:pt idx="6583">
                  <c:v>419.40799905671503</c:v>
                </c:pt>
                <c:pt idx="6584">
                  <c:v>419.47170982673703</c:v>
                </c:pt>
                <c:pt idx="6585">
                  <c:v>419.53542059675902</c:v>
                </c:pt>
                <c:pt idx="6586">
                  <c:v>419.59913136678102</c:v>
                </c:pt>
                <c:pt idx="6587">
                  <c:v>419.66284213680399</c:v>
                </c:pt>
                <c:pt idx="6588">
                  <c:v>419.72655290682599</c:v>
                </c:pt>
                <c:pt idx="6589">
                  <c:v>419.79026367684799</c:v>
                </c:pt>
                <c:pt idx="6590">
                  <c:v>419.85397444687101</c:v>
                </c:pt>
                <c:pt idx="6591">
                  <c:v>419.91768521689301</c:v>
                </c:pt>
                <c:pt idx="6592">
                  <c:v>419.981395986915</c:v>
                </c:pt>
                <c:pt idx="6593">
                  <c:v>420.045106756937</c:v>
                </c:pt>
                <c:pt idx="6594">
                  <c:v>420.10881752696002</c:v>
                </c:pt>
                <c:pt idx="6595">
                  <c:v>420.17252829698202</c:v>
                </c:pt>
                <c:pt idx="6596">
                  <c:v>420.23623906700402</c:v>
                </c:pt>
                <c:pt idx="6597">
                  <c:v>420.29994983702699</c:v>
                </c:pt>
                <c:pt idx="6598">
                  <c:v>420.36366060704898</c:v>
                </c:pt>
                <c:pt idx="6599">
                  <c:v>420.42737137707098</c:v>
                </c:pt>
                <c:pt idx="6600">
                  <c:v>420.49108214709298</c:v>
                </c:pt>
                <c:pt idx="6601">
                  <c:v>420.554792917116</c:v>
                </c:pt>
                <c:pt idx="6602">
                  <c:v>420.618503687138</c:v>
                </c:pt>
                <c:pt idx="6603">
                  <c:v>420.68221445716</c:v>
                </c:pt>
                <c:pt idx="6604">
                  <c:v>420.74592522718302</c:v>
                </c:pt>
                <c:pt idx="6605">
                  <c:v>420.80963599720502</c:v>
                </c:pt>
                <c:pt idx="6606">
                  <c:v>420.87334676722702</c:v>
                </c:pt>
                <c:pt idx="6607">
                  <c:v>420.93705753724902</c:v>
                </c:pt>
                <c:pt idx="6608">
                  <c:v>421.00076830727198</c:v>
                </c:pt>
                <c:pt idx="6609">
                  <c:v>421.06447907729398</c:v>
                </c:pt>
                <c:pt idx="6610">
                  <c:v>421.12818984731598</c:v>
                </c:pt>
                <c:pt idx="6611">
                  <c:v>421.191900617339</c:v>
                </c:pt>
                <c:pt idx="6612">
                  <c:v>421.255611387361</c:v>
                </c:pt>
                <c:pt idx="6613">
                  <c:v>421.319322157383</c:v>
                </c:pt>
                <c:pt idx="6614">
                  <c:v>421.383032927405</c:v>
                </c:pt>
                <c:pt idx="6615">
                  <c:v>421.44674369742802</c:v>
                </c:pt>
                <c:pt idx="6616">
                  <c:v>421.51045446745002</c:v>
                </c:pt>
                <c:pt idx="6617">
                  <c:v>421.57416523747202</c:v>
                </c:pt>
                <c:pt idx="6618">
                  <c:v>421.63787600749401</c:v>
                </c:pt>
                <c:pt idx="6619">
                  <c:v>421.70158677751698</c:v>
                </c:pt>
                <c:pt idx="6620">
                  <c:v>421.76529754753898</c:v>
                </c:pt>
                <c:pt idx="6621">
                  <c:v>421.82900831756098</c:v>
                </c:pt>
                <c:pt idx="6622">
                  <c:v>421.892719087584</c:v>
                </c:pt>
                <c:pt idx="6623">
                  <c:v>421.956429857606</c:v>
                </c:pt>
                <c:pt idx="6624">
                  <c:v>422.020140627628</c:v>
                </c:pt>
                <c:pt idx="6625">
                  <c:v>422.08385139764999</c:v>
                </c:pt>
                <c:pt idx="6626">
                  <c:v>422.14756216767302</c:v>
                </c:pt>
                <c:pt idx="6627">
                  <c:v>422.21127293769501</c:v>
                </c:pt>
                <c:pt idx="6628">
                  <c:v>422.27498370771701</c:v>
                </c:pt>
                <c:pt idx="6629">
                  <c:v>422.33869447773998</c:v>
                </c:pt>
                <c:pt idx="6630">
                  <c:v>422.40240524776198</c:v>
                </c:pt>
                <c:pt idx="6631">
                  <c:v>422.46611601778397</c:v>
                </c:pt>
                <c:pt idx="6632">
                  <c:v>422.52982678780597</c:v>
                </c:pt>
                <c:pt idx="6633">
                  <c:v>422.59353755782899</c:v>
                </c:pt>
                <c:pt idx="6634">
                  <c:v>422.65724832785099</c:v>
                </c:pt>
                <c:pt idx="6635">
                  <c:v>422.72095909787299</c:v>
                </c:pt>
                <c:pt idx="6636">
                  <c:v>422.78466986789601</c:v>
                </c:pt>
                <c:pt idx="6637">
                  <c:v>422.84838063791801</c:v>
                </c:pt>
                <c:pt idx="6638">
                  <c:v>422.91209140794001</c:v>
                </c:pt>
                <c:pt idx="6639">
                  <c:v>422.97580217796201</c:v>
                </c:pt>
                <c:pt idx="6640">
                  <c:v>423.03951294798497</c:v>
                </c:pt>
                <c:pt idx="6641">
                  <c:v>423.10322371800697</c:v>
                </c:pt>
                <c:pt idx="6642">
                  <c:v>423.16693448802903</c:v>
                </c:pt>
                <c:pt idx="6643">
                  <c:v>423.23064525805199</c:v>
                </c:pt>
                <c:pt idx="6644">
                  <c:v>423.29435602807399</c:v>
                </c:pt>
                <c:pt idx="6645">
                  <c:v>423.35806679809599</c:v>
                </c:pt>
                <c:pt idx="6646">
                  <c:v>423.42177756811799</c:v>
                </c:pt>
                <c:pt idx="6647">
                  <c:v>423.48548833814101</c:v>
                </c:pt>
                <c:pt idx="6648">
                  <c:v>423.54919910816301</c:v>
                </c:pt>
                <c:pt idx="6649">
                  <c:v>423.61290987818501</c:v>
                </c:pt>
                <c:pt idx="6650">
                  <c:v>423.67662064820797</c:v>
                </c:pt>
                <c:pt idx="6651">
                  <c:v>423.74033141823003</c:v>
                </c:pt>
                <c:pt idx="6652">
                  <c:v>423.80404218825203</c:v>
                </c:pt>
                <c:pt idx="6653">
                  <c:v>423.86775295827402</c:v>
                </c:pt>
                <c:pt idx="6654">
                  <c:v>423.93146372829699</c:v>
                </c:pt>
                <c:pt idx="6655">
                  <c:v>423.99517449831899</c:v>
                </c:pt>
                <c:pt idx="6656">
                  <c:v>424.05888526834099</c:v>
                </c:pt>
                <c:pt idx="6657">
                  <c:v>424.12259603836401</c:v>
                </c:pt>
                <c:pt idx="6658">
                  <c:v>424.18630680838601</c:v>
                </c:pt>
                <c:pt idx="6659">
                  <c:v>424.25001757840801</c:v>
                </c:pt>
                <c:pt idx="6660">
                  <c:v>424.31372834843</c:v>
                </c:pt>
                <c:pt idx="6661">
                  <c:v>424.37743911845303</c:v>
                </c:pt>
                <c:pt idx="6662">
                  <c:v>424.44114988847502</c:v>
                </c:pt>
                <c:pt idx="6663">
                  <c:v>424.50486065849702</c:v>
                </c:pt>
                <c:pt idx="6664">
                  <c:v>424.56857142851999</c:v>
                </c:pt>
                <c:pt idx="6665">
                  <c:v>424.63228219854199</c:v>
                </c:pt>
                <c:pt idx="6666">
                  <c:v>424.69599296856398</c:v>
                </c:pt>
                <c:pt idx="6667">
                  <c:v>424.75970373858598</c:v>
                </c:pt>
                <c:pt idx="6668">
                  <c:v>424.82341450860901</c:v>
                </c:pt>
                <c:pt idx="6669">
                  <c:v>424.887125278631</c:v>
                </c:pt>
                <c:pt idx="6670">
                  <c:v>424.950836048653</c:v>
                </c:pt>
                <c:pt idx="6671">
                  <c:v>425.014546818675</c:v>
                </c:pt>
                <c:pt idx="6672">
                  <c:v>425.07825758869802</c:v>
                </c:pt>
                <c:pt idx="6673">
                  <c:v>425.14196835872002</c:v>
                </c:pt>
                <c:pt idx="6674">
                  <c:v>425.20567912874202</c:v>
                </c:pt>
                <c:pt idx="6675">
                  <c:v>425.26938989876498</c:v>
                </c:pt>
                <c:pt idx="6676">
                  <c:v>425.33310066878698</c:v>
                </c:pt>
                <c:pt idx="6677">
                  <c:v>425.39681143880898</c:v>
                </c:pt>
                <c:pt idx="6678">
                  <c:v>425.46052220883098</c:v>
                </c:pt>
                <c:pt idx="6679">
                  <c:v>425.524232978854</c:v>
                </c:pt>
                <c:pt idx="6680">
                  <c:v>425.587943748876</c:v>
                </c:pt>
                <c:pt idx="6681">
                  <c:v>425.651654518898</c:v>
                </c:pt>
                <c:pt idx="6682">
                  <c:v>425.71536528892102</c:v>
                </c:pt>
                <c:pt idx="6683">
                  <c:v>425.77907605894302</c:v>
                </c:pt>
                <c:pt idx="6684">
                  <c:v>425.84278682896502</c:v>
                </c:pt>
                <c:pt idx="6685">
                  <c:v>425.90649759898702</c:v>
                </c:pt>
                <c:pt idx="6686">
                  <c:v>425.97020836900998</c:v>
                </c:pt>
                <c:pt idx="6687">
                  <c:v>426.03391913903198</c:v>
                </c:pt>
                <c:pt idx="6688">
                  <c:v>426.09762990905398</c:v>
                </c:pt>
                <c:pt idx="6689">
                  <c:v>426.161340679077</c:v>
                </c:pt>
                <c:pt idx="6690">
                  <c:v>426.225051449099</c:v>
                </c:pt>
                <c:pt idx="6691">
                  <c:v>426.288762219121</c:v>
                </c:pt>
                <c:pt idx="6692">
                  <c:v>426.352472989143</c:v>
                </c:pt>
                <c:pt idx="6693">
                  <c:v>426.41618375916602</c:v>
                </c:pt>
                <c:pt idx="6694">
                  <c:v>426.47989452918802</c:v>
                </c:pt>
                <c:pt idx="6695">
                  <c:v>426.54360529921001</c:v>
                </c:pt>
                <c:pt idx="6696">
                  <c:v>426.60731606923298</c:v>
                </c:pt>
                <c:pt idx="6697">
                  <c:v>426.67102683925498</c:v>
                </c:pt>
                <c:pt idx="6698">
                  <c:v>426.73473760927698</c:v>
                </c:pt>
                <c:pt idx="6699">
                  <c:v>426.79844837929897</c:v>
                </c:pt>
                <c:pt idx="6700">
                  <c:v>426.862159149322</c:v>
                </c:pt>
                <c:pt idx="6701">
                  <c:v>426.925869919344</c:v>
                </c:pt>
                <c:pt idx="6702">
                  <c:v>426.98958068936599</c:v>
                </c:pt>
                <c:pt idx="6703">
                  <c:v>427.05329145938902</c:v>
                </c:pt>
                <c:pt idx="6704">
                  <c:v>427.11700222941101</c:v>
                </c:pt>
                <c:pt idx="6705">
                  <c:v>427.18071299943301</c:v>
                </c:pt>
                <c:pt idx="6706">
                  <c:v>427.24442376945501</c:v>
                </c:pt>
                <c:pt idx="6707">
                  <c:v>427.30813453947798</c:v>
                </c:pt>
                <c:pt idx="6708">
                  <c:v>427.37184530949997</c:v>
                </c:pt>
                <c:pt idx="6709">
                  <c:v>427.43555607952197</c:v>
                </c:pt>
                <c:pt idx="6710">
                  <c:v>427.49926684954499</c:v>
                </c:pt>
                <c:pt idx="6711">
                  <c:v>427.56297761956699</c:v>
                </c:pt>
                <c:pt idx="6712">
                  <c:v>427.62668838958899</c:v>
                </c:pt>
                <c:pt idx="6713">
                  <c:v>427.69039915961099</c:v>
                </c:pt>
                <c:pt idx="6714">
                  <c:v>427.75410992963401</c:v>
                </c:pt>
                <c:pt idx="6715">
                  <c:v>427.81782069965601</c:v>
                </c:pt>
                <c:pt idx="6716">
                  <c:v>427.88153146967801</c:v>
                </c:pt>
                <c:pt idx="6717">
                  <c:v>427.94524223970001</c:v>
                </c:pt>
                <c:pt idx="6718">
                  <c:v>428.00895300972297</c:v>
                </c:pt>
                <c:pt idx="6719">
                  <c:v>428.07266377974503</c:v>
                </c:pt>
                <c:pt idx="6720">
                  <c:v>428.13637454976703</c:v>
                </c:pt>
                <c:pt idx="6721">
                  <c:v>428.20008531978999</c:v>
                </c:pt>
                <c:pt idx="6722">
                  <c:v>428.26379608981199</c:v>
                </c:pt>
                <c:pt idx="6723">
                  <c:v>428.32750685983399</c:v>
                </c:pt>
                <c:pt idx="6724">
                  <c:v>428.39121762985599</c:v>
                </c:pt>
                <c:pt idx="6725">
                  <c:v>428.45492839987901</c:v>
                </c:pt>
                <c:pt idx="6726">
                  <c:v>428.51863916990101</c:v>
                </c:pt>
                <c:pt idx="6727">
                  <c:v>428.58234993992301</c:v>
                </c:pt>
                <c:pt idx="6728">
                  <c:v>428.64606070994603</c:v>
                </c:pt>
                <c:pt idx="6729">
                  <c:v>428.70977147996803</c:v>
                </c:pt>
                <c:pt idx="6730">
                  <c:v>428.77348224999002</c:v>
                </c:pt>
                <c:pt idx="6731">
                  <c:v>428.83719302001202</c:v>
                </c:pt>
                <c:pt idx="6732">
                  <c:v>428.90090379003499</c:v>
                </c:pt>
                <c:pt idx="6733">
                  <c:v>428.96461456005699</c:v>
                </c:pt>
                <c:pt idx="6734">
                  <c:v>429.02832533007899</c:v>
                </c:pt>
                <c:pt idx="6735">
                  <c:v>429.09203610010201</c:v>
                </c:pt>
                <c:pt idx="6736">
                  <c:v>429.15574687012401</c:v>
                </c:pt>
                <c:pt idx="6737">
                  <c:v>429.219457640146</c:v>
                </c:pt>
                <c:pt idx="6738">
                  <c:v>429.283168410168</c:v>
                </c:pt>
                <c:pt idx="6739">
                  <c:v>429.34687918019102</c:v>
                </c:pt>
                <c:pt idx="6740">
                  <c:v>429.41058995021302</c:v>
                </c:pt>
                <c:pt idx="6741">
                  <c:v>429.47430072023502</c:v>
                </c:pt>
                <c:pt idx="6742">
                  <c:v>429.53801149025799</c:v>
                </c:pt>
                <c:pt idx="6743">
                  <c:v>429.60172226027998</c:v>
                </c:pt>
                <c:pt idx="6744">
                  <c:v>429.66543303030198</c:v>
                </c:pt>
                <c:pt idx="6745">
                  <c:v>429.72914380032398</c:v>
                </c:pt>
                <c:pt idx="6746">
                  <c:v>429.792854570347</c:v>
                </c:pt>
                <c:pt idx="6747">
                  <c:v>429.856565340369</c:v>
                </c:pt>
                <c:pt idx="6748">
                  <c:v>429.920276110391</c:v>
                </c:pt>
                <c:pt idx="6749">
                  <c:v>429.98398688041402</c:v>
                </c:pt>
                <c:pt idx="6750">
                  <c:v>430.04769765043602</c:v>
                </c:pt>
                <c:pt idx="6751">
                  <c:v>430.11140842045802</c:v>
                </c:pt>
                <c:pt idx="6752">
                  <c:v>430.17511919048002</c:v>
                </c:pt>
                <c:pt idx="6753">
                  <c:v>430.23882996050298</c:v>
                </c:pt>
                <c:pt idx="6754">
                  <c:v>430.30254073052498</c:v>
                </c:pt>
                <c:pt idx="6755">
                  <c:v>430.36625150054698</c:v>
                </c:pt>
                <c:pt idx="6756">
                  <c:v>430.42996227057</c:v>
                </c:pt>
                <c:pt idx="6757">
                  <c:v>430.493673040592</c:v>
                </c:pt>
                <c:pt idx="6758">
                  <c:v>430.557383810614</c:v>
                </c:pt>
                <c:pt idx="6759">
                  <c:v>430.621094580636</c:v>
                </c:pt>
                <c:pt idx="6760">
                  <c:v>430.68480535065902</c:v>
                </c:pt>
                <c:pt idx="6761">
                  <c:v>430.74851612068102</c:v>
                </c:pt>
                <c:pt idx="6762">
                  <c:v>430.81222689070302</c:v>
                </c:pt>
                <c:pt idx="6763">
                  <c:v>430.87593766072501</c:v>
                </c:pt>
                <c:pt idx="6764">
                  <c:v>430.93964843074798</c:v>
                </c:pt>
                <c:pt idx="6765">
                  <c:v>431.00335920076998</c:v>
                </c:pt>
                <c:pt idx="6766">
                  <c:v>431.06706997079198</c:v>
                </c:pt>
                <c:pt idx="6767">
                  <c:v>431.130780740815</c:v>
                </c:pt>
                <c:pt idx="6768">
                  <c:v>431.194491510837</c:v>
                </c:pt>
                <c:pt idx="6769">
                  <c:v>431.258202280859</c:v>
                </c:pt>
                <c:pt idx="6770">
                  <c:v>431.32191305088099</c:v>
                </c:pt>
                <c:pt idx="6771">
                  <c:v>431.38562382090402</c:v>
                </c:pt>
                <c:pt idx="6772">
                  <c:v>431.44933459092601</c:v>
                </c:pt>
                <c:pt idx="6773">
                  <c:v>431.51304536094801</c:v>
                </c:pt>
                <c:pt idx="6774">
                  <c:v>431.57675613097098</c:v>
                </c:pt>
                <c:pt idx="6775">
                  <c:v>431.64046690099298</c:v>
                </c:pt>
                <c:pt idx="6776">
                  <c:v>431.70417767101497</c:v>
                </c:pt>
                <c:pt idx="6777">
                  <c:v>431.76788844103697</c:v>
                </c:pt>
                <c:pt idx="6778">
                  <c:v>431.83159921106</c:v>
                </c:pt>
                <c:pt idx="6779">
                  <c:v>431.89530998108199</c:v>
                </c:pt>
                <c:pt idx="6780">
                  <c:v>431.95902075110399</c:v>
                </c:pt>
                <c:pt idx="6781">
                  <c:v>432.02273152112701</c:v>
                </c:pt>
                <c:pt idx="6782">
                  <c:v>432.08644229114901</c:v>
                </c:pt>
                <c:pt idx="6783">
                  <c:v>432.15015306117101</c:v>
                </c:pt>
                <c:pt idx="6784">
                  <c:v>432.21386383119301</c:v>
                </c:pt>
                <c:pt idx="6785">
                  <c:v>432.27757460121597</c:v>
                </c:pt>
                <c:pt idx="6786">
                  <c:v>432.34128537123797</c:v>
                </c:pt>
                <c:pt idx="6787">
                  <c:v>432.40499614126003</c:v>
                </c:pt>
                <c:pt idx="6788">
                  <c:v>432.46870691128299</c:v>
                </c:pt>
                <c:pt idx="6789">
                  <c:v>432.53241768130499</c:v>
                </c:pt>
                <c:pt idx="6790">
                  <c:v>432.59612845132699</c:v>
                </c:pt>
                <c:pt idx="6791">
                  <c:v>432.65983922134899</c:v>
                </c:pt>
                <c:pt idx="6792">
                  <c:v>432.72354999137201</c:v>
                </c:pt>
                <c:pt idx="6793">
                  <c:v>432.78726076139401</c:v>
                </c:pt>
                <c:pt idx="6794">
                  <c:v>432.85097153141601</c:v>
                </c:pt>
                <c:pt idx="6795">
                  <c:v>432.91468230143897</c:v>
                </c:pt>
                <c:pt idx="6796">
                  <c:v>432.97839307146103</c:v>
                </c:pt>
                <c:pt idx="6797">
                  <c:v>433.04210384148303</c:v>
                </c:pt>
                <c:pt idx="6798">
                  <c:v>433.10581461150502</c:v>
                </c:pt>
                <c:pt idx="6799">
                  <c:v>433.16952538152799</c:v>
                </c:pt>
                <c:pt idx="6800">
                  <c:v>433.23323615154999</c:v>
                </c:pt>
                <c:pt idx="6801">
                  <c:v>433.29694692157199</c:v>
                </c:pt>
                <c:pt idx="6802">
                  <c:v>433.36065769159501</c:v>
                </c:pt>
                <c:pt idx="6803">
                  <c:v>433.42436846161701</c:v>
                </c:pt>
                <c:pt idx="6804">
                  <c:v>433.48807923163901</c:v>
                </c:pt>
                <c:pt idx="6805">
                  <c:v>433.551790001661</c:v>
                </c:pt>
                <c:pt idx="6806">
                  <c:v>433.61550077168403</c:v>
                </c:pt>
                <c:pt idx="6807">
                  <c:v>433.67921154170602</c:v>
                </c:pt>
                <c:pt idx="6808">
                  <c:v>433.74292231172802</c:v>
                </c:pt>
                <c:pt idx="6809">
                  <c:v>433.80663308175099</c:v>
                </c:pt>
                <c:pt idx="6810">
                  <c:v>433.87034385177299</c:v>
                </c:pt>
                <c:pt idx="6811">
                  <c:v>433.93405462179498</c:v>
                </c:pt>
                <c:pt idx="6812">
                  <c:v>433.99776539181698</c:v>
                </c:pt>
                <c:pt idx="6813">
                  <c:v>434.06147616184001</c:v>
                </c:pt>
                <c:pt idx="6814">
                  <c:v>434.125186931862</c:v>
                </c:pt>
                <c:pt idx="6815">
                  <c:v>434.188897701884</c:v>
                </c:pt>
                <c:pt idx="6816">
                  <c:v>434.252608471906</c:v>
                </c:pt>
                <c:pt idx="6817">
                  <c:v>434.31631924192902</c:v>
                </c:pt>
                <c:pt idx="6818">
                  <c:v>434.38003001195102</c:v>
                </c:pt>
                <c:pt idx="6819">
                  <c:v>434.44374078197302</c:v>
                </c:pt>
                <c:pt idx="6820">
                  <c:v>434.50745155199598</c:v>
                </c:pt>
                <c:pt idx="6821">
                  <c:v>434.57116232201798</c:v>
                </c:pt>
                <c:pt idx="6822">
                  <c:v>434.63487309203998</c:v>
                </c:pt>
                <c:pt idx="6823">
                  <c:v>434.69858386206198</c:v>
                </c:pt>
                <c:pt idx="6824">
                  <c:v>434.762294632085</c:v>
                </c:pt>
                <c:pt idx="6825">
                  <c:v>434.826005402107</c:v>
                </c:pt>
                <c:pt idx="6826">
                  <c:v>434.889716172129</c:v>
                </c:pt>
                <c:pt idx="6827">
                  <c:v>434.95342694215202</c:v>
                </c:pt>
                <c:pt idx="6828">
                  <c:v>435.01713771217402</c:v>
                </c:pt>
                <c:pt idx="6829">
                  <c:v>435.08084848219602</c:v>
                </c:pt>
                <c:pt idx="6830">
                  <c:v>435.14455925221802</c:v>
                </c:pt>
                <c:pt idx="6831">
                  <c:v>435.20827002224098</c:v>
                </c:pt>
                <c:pt idx="6832">
                  <c:v>435.27198079226298</c:v>
                </c:pt>
                <c:pt idx="6833">
                  <c:v>435.33569156228498</c:v>
                </c:pt>
                <c:pt idx="6834">
                  <c:v>435.399402332308</c:v>
                </c:pt>
                <c:pt idx="6835">
                  <c:v>435.46311310233</c:v>
                </c:pt>
                <c:pt idx="6836">
                  <c:v>435.526823872352</c:v>
                </c:pt>
                <c:pt idx="6837">
                  <c:v>435.590534642374</c:v>
                </c:pt>
                <c:pt idx="6838">
                  <c:v>435.65424541239702</c:v>
                </c:pt>
                <c:pt idx="6839">
                  <c:v>435.71795618241902</c:v>
                </c:pt>
                <c:pt idx="6840">
                  <c:v>435.78166695244101</c:v>
                </c:pt>
                <c:pt idx="6841">
                  <c:v>435.84537772246398</c:v>
                </c:pt>
                <c:pt idx="6842">
                  <c:v>435.90908849248598</c:v>
                </c:pt>
                <c:pt idx="6843">
                  <c:v>435.97279926250798</c:v>
                </c:pt>
                <c:pt idx="6844">
                  <c:v>436.03651003252997</c:v>
                </c:pt>
                <c:pt idx="6845">
                  <c:v>436.100220802553</c:v>
                </c:pt>
                <c:pt idx="6846">
                  <c:v>436.163931572575</c:v>
                </c:pt>
                <c:pt idx="6847">
                  <c:v>436.22764234259699</c:v>
                </c:pt>
                <c:pt idx="6848">
                  <c:v>436.29135311262002</c:v>
                </c:pt>
                <c:pt idx="6849">
                  <c:v>436.35506388264201</c:v>
                </c:pt>
                <c:pt idx="6850">
                  <c:v>436.41877465266401</c:v>
                </c:pt>
                <c:pt idx="6851">
                  <c:v>436.48248542268601</c:v>
                </c:pt>
                <c:pt idx="6852">
                  <c:v>436.54619619270898</c:v>
                </c:pt>
                <c:pt idx="6853">
                  <c:v>436.60990696273097</c:v>
                </c:pt>
                <c:pt idx="6854">
                  <c:v>436.67361773275297</c:v>
                </c:pt>
                <c:pt idx="6855">
                  <c:v>436.73732850277599</c:v>
                </c:pt>
                <c:pt idx="6856">
                  <c:v>436.80103927279799</c:v>
                </c:pt>
                <c:pt idx="6857">
                  <c:v>436.86475004281999</c:v>
                </c:pt>
                <c:pt idx="6858">
                  <c:v>436.92846081284199</c:v>
                </c:pt>
                <c:pt idx="6859">
                  <c:v>436.99217158286501</c:v>
                </c:pt>
                <c:pt idx="6860">
                  <c:v>437.05588235288701</c:v>
                </c:pt>
                <c:pt idx="6861">
                  <c:v>437.11959312290901</c:v>
                </c:pt>
                <c:pt idx="6862">
                  <c:v>437.18330389293101</c:v>
                </c:pt>
                <c:pt idx="6863">
                  <c:v>437.24701466295397</c:v>
                </c:pt>
                <c:pt idx="6864">
                  <c:v>437.31072543297603</c:v>
                </c:pt>
                <c:pt idx="6865">
                  <c:v>437.37443620299803</c:v>
                </c:pt>
                <c:pt idx="6866">
                  <c:v>437.43814697302099</c:v>
                </c:pt>
                <c:pt idx="6867">
                  <c:v>437.50185774304299</c:v>
                </c:pt>
                <c:pt idx="6868">
                  <c:v>437.56556851306499</c:v>
                </c:pt>
                <c:pt idx="6869">
                  <c:v>437.62927928308699</c:v>
                </c:pt>
                <c:pt idx="6870">
                  <c:v>437.69299005311001</c:v>
                </c:pt>
                <c:pt idx="6871">
                  <c:v>437.75670082313201</c:v>
                </c:pt>
                <c:pt idx="6872">
                  <c:v>437.82041159315401</c:v>
                </c:pt>
                <c:pt idx="6873">
                  <c:v>437.88412236317703</c:v>
                </c:pt>
                <c:pt idx="6874">
                  <c:v>437.94783313319903</c:v>
                </c:pt>
                <c:pt idx="6875">
                  <c:v>438.01154390322102</c:v>
                </c:pt>
                <c:pt idx="6876">
                  <c:v>438.07525467324302</c:v>
                </c:pt>
                <c:pt idx="6877">
                  <c:v>438.13896544326599</c:v>
                </c:pt>
                <c:pt idx="6878">
                  <c:v>438.20267621328799</c:v>
                </c:pt>
                <c:pt idx="6879">
                  <c:v>438.26638698330999</c:v>
                </c:pt>
                <c:pt idx="6880">
                  <c:v>438.33009775333301</c:v>
                </c:pt>
                <c:pt idx="6881">
                  <c:v>438.39380852335501</c:v>
                </c:pt>
                <c:pt idx="6882">
                  <c:v>438.457519293377</c:v>
                </c:pt>
                <c:pt idx="6883">
                  <c:v>438.521230063399</c:v>
                </c:pt>
                <c:pt idx="6884">
                  <c:v>438.58494083342202</c:v>
                </c:pt>
                <c:pt idx="6885">
                  <c:v>438.64865160344402</c:v>
                </c:pt>
                <c:pt idx="6886">
                  <c:v>438.71236237346602</c:v>
                </c:pt>
                <c:pt idx="6887">
                  <c:v>438.77607314348899</c:v>
                </c:pt>
                <c:pt idx="6888">
                  <c:v>438.83978391351098</c:v>
                </c:pt>
                <c:pt idx="6889">
                  <c:v>438.90349468353298</c:v>
                </c:pt>
                <c:pt idx="6890">
                  <c:v>438.96720545355498</c:v>
                </c:pt>
                <c:pt idx="6891">
                  <c:v>439.030916223578</c:v>
                </c:pt>
                <c:pt idx="6892">
                  <c:v>439.0946269936</c:v>
                </c:pt>
                <c:pt idx="6893">
                  <c:v>439.158337763622</c:v>
                </c:pt>
                <c:pt idx="6894">
                  <c:v>439.22204853364502</c:v>
                </c:pt>
                <c:pt idx="6895">
                  <c:v>439.28575930366702</c:v>
                </c:pt>
                <c:pt idx="6896">
                  <c:v>439.34947007368902</c:v>
                </c:pt>
                <c:pt idx="6897">
                  <c:v>439.41318084371102</c:v>
                </c:pt>
                <c:pt idx="6898">
                  <c:v>439.47689161373398</c:v>
                </c:pt>
                <c:pt idx="6899">
                  <c:v>439.54060238375598</c:v>
                </c:pt>
                <c:pt idx="6900">
                  <c:v>439.60431315377798</c:v>
                </c:pt>
                <c:pt idx="6901">
                  <c:v>439.668023923801</c:v>
                </c:pt>
                <c:pt idx="6902">
                  <c:v>439.731734693823</c:v>
                </c:pt>
                <c:pt idx="6903">
                  <c:v>439.795445463845</c:v>
                </c:pt>
                <c:pt idx="6904">
                  <c:v>439.859156233867</c:v>
                </c:pt>
                <c:pt idx="6905">
                  <c:v>439.92286700389002</c:v>
                </c:pt>
                <c:pt idx="6906">
                  <c:v>439.98657777391202</c:v>
                </c:pt>
                <c:pt idx="6907">
                  <c:v>440.05028854393402</c:v>
                </c:pt>
                <c:pt idx="6908">
                  <c:v>440.11399931395601</c:v>
                </c:pt>
                <c:pt idx="6909">
                  <c:v>440.17771008397898</c:v>
                </c:pt>
                <c:pt idx="6910">
                  <c:v>440.24142085400098</c:v>
                </c:pt>
                <c:pt idx="6911">
                  <c:v>440.30513162402298</c:v>
                </c:pt>
                <c:pt idx="6912">
                  <c:v>440.368842394046</c:v>
                </c:pt>
                <c:pt idx="6913">
                  <c:v>440.432553164068</c:v>
                </c:pt>
                <c:pt idx="6914">
                  <c:v>440.49626393409</c:v>
                </c:pt>
                <c:pt idx="6915">
                  <c:v>440.55997470411199</c:v>
                </c:pt>
                <c:pt idx="6916">
                  <c:v>440.62368547413502</c:v>
                </c:pt>
                <c:pt idx="6917">
                  <c:v>440.68739624415701</c:v>
                </c:pt>
                <c:pt idx="6918">
                  <c:v>440.75110701417901</c:v>
                </c:pt>
                <c:pt idx="6919">
                  <c:v>440.81481778420198</c:v>
                </c:pt>
                <c:pt idx="6920">
                  <c:v>440.87852855422398</c:v>
                </c:pt>
                <c:pt idx="6921">
                  <c:v>440.94223932424597</c:v>
                </c:pt>
                <c:pt idx="6922">
                  <c:v>441.00595009426797</c:v>
                </c:pt>
                <c:pt idx="6923">
                  <c:v>441.069660864291</c:v>
                </c:pt>
                <c:pt idx="6924">
                  <c:v>441.13337163431299</c:v>
                </c:pt>
                <c:pt idx="6925">
                  <c:v>441.19708240433499</c:v>
                </c:pt>
                <c:pt idx="6926">
                  <c:v>441.26079317435801</c:v>
                </c:pt>
                <c:pt idx="6927">
                  <c:v>441.32450394438001</c:v>
                </c:pt>
                <c:pt idx="6928">
                  <c:v>441.38821471440201</c:v>
                </c:pt>
                <c:pt idx="6929">
                  <c:v>441.45192548442401</c:v>
                </c:pt>
                <c:pt idx="6930">
                  <c:v>441.51563625444697</c:v>
                </c:pt>
                <c:pt idx="6931">
                  <c:v>441.57934702446897</c:v>
                </c:pt>
                <c:pt idx="6932">
                  <c:v>441.64305779449103</c:v>
                </c:pt>
                <c:pt idx="6933">
                  <c:v>441.70676856451399</c:v>
                </c:pt>
                <c:pt idx="6934">
                  <c:v>441.77047933453599</c:v>
                </c:pt>
                <c:pt idx="6935">
                  <c:v>441.83419010455799</c:v>
                </c:pt>
                <c:pt idx="6936">
                  <c:v>441.89790087457999</c:v>
                </c:pt>
                <c:pt idx="6937">
                  <c:v>441.96161164460301</c:v>
                </c:pt>
                <c:pt idx="6938">
                  <c:v>442.02532241462501</c:v>
                </c:pt>
                <c:pt idx="6939">
                  <c:v>442.08903318464701</c:v>
                </c:pt>
                <c:pt idx="6940">
                  <c:v>442.15274395466997</c:v>
                </c:pt>
                <c:pt idx="6941">
                  <c:v>442.21645472469203</c:v>
                </c:pt>
                <c:pt idx="6942">
                  <c:v>442.28016549471403</c:v>
                </c:pt>
                <c:pt idx="6943">
                  <c:v>442.34387626473602</c:v>
                </c:pt>
                <c:pt idx="6944">
                  <c:v>442.40758703475899</c:v>
                </c:pt>
                <c:pt idx="6945">
                  <c:v>442.47129780478099</c:v>
                </c:pt>
                <c:pt idx="6946">
                  <c:v>442.53500857480299</c:v>
                </c:pt>
                <c:pt idx="6947">
                  <c:v>442.59871934482601</c:v>
                </c:pt>
                <c:pt idx="6948">
                  <c:v>442.66243011484801</c:v>
                </c:pt>
                <c:pt idx="6949">
                  <c:v>442.72614088487001</c:v>
                </c:pt>
                <c:pt idx="6950">
                  <c:v>442.789851654892</c:v>
                </c:pt>
                <c:pt idx="6951">
                  <c:v>442.85356242491503</c:v>
                </c:pt>
                <c:pt idx="6952">
                  <c:v>442.91727319493702</c:v>
                </c:pt>
                <c:pt idx="6953">
                  <c:v>442.98098396495902</c:v>
                </c:pt>
                <c:pt idx="6954">
                  <c:v>443.04469473498199</c:v>
                </c:pt>
                <c:pt idx="6955">
                  <c:v>443.10840550500399</c:v>
                </c:pt>
                <c:pt idx="6956">
                  <c:v>443.17211627502599</c:v>
                </c:pt>
                <c:pt idx="6957">
                  <c:v>443.23582704504798</c:v>
                </c:pt>
                <c:pt idx="6958">
                  <c:v>443.29953781507101</c:v>
                </c:pt>
                <c:pt idx="6959">
                  <c:v>443.363248585093</c:v>
                </c:pt>
                <c:pt idx="6960">
                  <c:v>443.426959355115</c:v>
                </c:pt>
                <c:pt idx="6961">
                  <c:v>443.490670125137</c:v>
                </c:pt>
                <c:pt idx="6962">
                  <c:v>443.55438089516002</c:v>
                </c:pt>
                <c:pt idx="6963">
                  <c:v>443.61809166518202</c:v>
                </c:pt>
                <c:pt idx="6964">
                  <c:v>443.68180243520402</c:v>
                </c:pt>
                <c:pt idx="6965">
                  <c:v>443.74551320522698</c:v>
                </c:pt>
                <c:pt idx="6966">
                  <c:v>443.80922397524898</c:v>
                </c:pt>
                <c:pt idx="6967">
                  <c:v>443.87293474527098</c:v>
                </c:pt>
                <c:pt idx="6968">
                  <c:v>443.93664551529298</c:v>
                </c:pt>
                <c:pt idx="6969">
                  <c:v>444.000356285316</c:v>
                </c:pt>
                <c:pt idx="6970">
                  <c:v>444.064067055338</c:v>
                </c:pt>
                <c:pt idx="6971">
                  <c:v>444.12777782536</c:v>
                </c:pt>
                <c:pt idx="6972">
                  <c:v>444.19148859538302</c:v>
                </c:pt>
                <c:pt idx="6973">
                  <c:v>444.25519936540502</c:v>
                </c:pt>
                <c:pt idx="6974">
                  <c:v>444.31891013542702</c:v>
                </c:pt>
                <c:pt idx="6975">
                  <c:v>444.38262090544902</c:v>
                </c:pt>
                <c:pt idx="6976">
                  <c:v>444.44633167547198</c:v>
                </c:pt>
                <c:pt idx="6977">
                  <c:v>444.51004244549398</c:v>
                </c:pt>
                <c:pt idx="6978">
                  <c:v>444.57375321551598</c:v>
                </c:pt>
                <c:pt idx="6979">
                  <c:v>444.637463985539</c:v>
                </c:pt>
                <c:pt idx="6980">
                  <c:v>444.701174755561</c:v>
                </c:pt>
                <c:pt idx="6981">
                  <c:v>444.764885525583</c:v>
                </c:pt>
                <c:pt idx="6982">
                  <c:v>444.828596295605</c:v>
                </c:pt>
                <c:pt idx="6983">
                  <c:v>444.89230706562802</c:v>
                </c:pt>
                <c:pt idx="6984">
                  <c:v>444.95601783565002</c:v>
                </c:pt>
                <c:pt idx="6985">
                  <c:v>445.01972860567201</c:v>
                </c:pt>
                <c:pt idx="6986">
                  <c:v>445.08343937569498</c:v>
                </c:pt>
                <c:pt idx="6987">
                  <c:v>445.14715014571698</c:v>
                </c:pt>
                <c:pt idx="6988">
                  <c:v>445.21086091573898</c:v>
                </c:pt>
                <c:pt idx="6989">
                  <c:v>445.27457168576098</c:v>
                </c:pt>
                <c:pt idx="6990">
                  <c:v>445.338282455784</c:v>
                </c:pt>
                <c:pt idx="6991">
                  <c:v>445.401993225806</c:v>
                </c:pt>
                <c:pt idx="6992">
                  <c:v>445.46570399582799</c:v>
                </c:pt>
                <c:pt idx="6993">
                  <c:v>445.52941476585102</c:v>
                </c:pt>
                <c:pt idx="6994">
                  <c:v>445.59312553587301</c:v>
                </c:pt>
                <c:pt idx="6995">
                  <c:v>445.65683630589501</c:v>
                </c:pt>
                <c:pt idx="6996">
                  <c:v>445.72054707591701</c:v>
                </c:pt>
                <c:pt idx="6997">
                  <c:v>445.78425784593998</c:v>
                </c:pt>
                <c:pt idx="6998">
                  <c:v>445.84796861596197</c:v>
                </c:pt>
                <c:pt idx="6999">
                  <c:v>445.91167938598397</c:v>
                </c:pt>
                <c:pt idx="7000">
                  <c:v>445.97539015600699</c:v>
                </c:pt>
                <c:pt idx="7001">
                  <c:v>446.03910092602899</c:v>
                </c:pt>
                <c:pt idx="7002">
                  <c:v>446.10281169605099</c:v>
                </c:pt>
                <c:pt idx="7003">
                  <c:v>446.16652246607299</c:v>
                </c:pt>
                <c:pt idx="7004">
                  <c:v>446.23023323609601</c:v>
                </c:pt>
                <c:pt idx="7005">
                  <c:v>446.29394400611801</c:v>
                </c:pt>
                <c:pt idx="7006">
                  <c:v>446.35765477614001</c:v>
                </c:pt>
                <c:pt idx="7007">
                  <c:v>446.42136554616201</c:v>
                </c:pt>
                <c:pt idx="7008">
                  <c:v>446.48507631618497</c:v>
                </c:pt>
                <c:pt idx="7009">
                  <c:v>446.54878708620703</c:v>
                </c:pt>
                <c:pt idx="7010">
                  <c:v>446.61249785622903</c:v>
                </c:pt>
                <c:pt idx="7011">
                  <c:v>446.67620862625199</c:v>
                </c:pt>
                <c:pt idx="7012">
                  <c:v>446.73991939627399</c:v>
                </c:pt>
                <c:pt idx="7013">
                  <c:v>446.80363016629599</c:v>
                </c:pt>
                <c:pt idx="7014">
                  <c:v>446.86734093631799</c:v>
                </c:pt>
                <c:pt idx="7015">
                  <c:v>446.93105170634101</c:v>
                </c:pt>
                <c:pt idx="7016">
                  <c:v>446.99476247636301</c:v>
                </c:pt>
                <c:pt idx="7017">
                  <c:v>447.05847324638501</c:v>
                </c:pt>
                <c:pt idx="7018">
                  <c:v>447.12218401640803</c:v>
                </c:pt>
                <c:pt idx="7019">
                  <c:v>447.18589478643003</c:v>
                </c:pt>
                <c:pt idx="7020">
                  <c:v>447.24960555645202</c:v>
                </c:pt>
                <c:pt idx="7021">
                  <c:v>447.31331632647402</c:v>
                </c:pt>
                <c:pt idx="7022">
                  <c:v>447.37702709649699</c:v>
                </c:pt>
                <c:pt idx="7023">
                  <c:v>447.44073786651899</c:v>
                </c:pt>
                <c:pt idx="7024">
                  <c:v>447.50444863654099</c:v>
                </c:pt>
                <c:pt idx="7025">
                  <c:v>447.56815940656401</c:v>
                </c:pt>
                <c:pt idx="7026">
                  <c:v>447.63187017658601</c:v>
                </c:pt>
                <c:pt idx="7027">
                  <c:v>447.695580946608</c:v>
                </c:pt>
                <c:pt idx="7028">
                  <c:v>447.75929171663</c:v>
                </c:pt>
                <c:pt idx="7029">
                  <c:v>447.82300248665302</c:v>
                </c:pt>
                <c:pt idx="7030">
                  <c:v>447.88671325667502</c:v>
                </c:pt>
                <c:pt idx="7031">
                  <c:v>447.95042402669702</c:v>
                </c:pt>
                <c:pt idx="7032">
                  <c:v>448.01413479671999</c:v>
                </c:pt>
                <c:pt idx="7033">
                  <c:v>448.07784556674198</c:v>
                </c:pt>
                <c:pt idx="7034">
                  <c:v>448.14155633676398</c:v>
                </c:pt>
                <c:pt idx="7035">
                  <c:v>448.20526710678598</c:v>
                </c:pt>
                <c:pt idx="7036">
                  <c:v>448.268977876809</c:v>
                </c:pt>
                <c:pt idx="7037">
                  <c:v>448.332688646831</c:v>
                </c:pt>
                <c:pt idx="7038">
                  <c:v>448.396399416853</c:v>
                </c:pt>
                <c:pt idx="7039">
                  <c:v>448.46011018687602</c:v>
                </c:pt>
                <c:pt idx="7040">
                  <c:v>448.52382095689802</c:v>
                </c:pt>
                <c:pt idx="7041">
                  <c:v>448.58753172692002</c:v>
                </c:pt>
                <c:pt idx="7042">
                  <c:v>448.65124249694202</c:v>
                </c:pt>
                <c:pt idx="7043">
                  <c:v>448.71495326696498</c:v>
                </c:pt>
                <c:pt idx="7044">
                  <c:v>448.77866403698698</c:v>
                </c:pt>
                <c:pt idx="7045">
                  <c:v>448.84237480700898</c:v>
                </c:pt>
                <c:pt idx="7046">
                  <c:v>448.906085577032</c:v>
                </c:pt>
                <c:pt idx="7047">
                  <c:v>448.969796347054</c:v>
                </c:pt>
                <c:pt idx="7048">
                  <c:v>449.033507117076</c:v>
                </c:pt>
                <c:pt idx="7049">
                  <c:v>449.097217887098</c:v>
                </c:pt>
                <c:pt idx="7050">
                  <c:v>449.16092865712102</c:v>
                </c:pt>
                <c:pt idx="7051">
                  <c:v>449.22463942714302</c:v>
                </c:pt>
                <c:pt idx="7052">
                  <c:v>449.28835019716502</c:v>
                </c:pt>
                <c:pt idx="7053">
                  <c:v>449.35206096718701</c:v>
                </c:pt>
                <c:pt idx="7054">
                  <c:v>449.41577173720998</c:v>
                </c:pt>
                <c:pt idx="7055">
                  <c:v>449.47948250723198</c:v>
                </c:pt>
                <c:pt idx="7056">
                  <c:v>449.54319327725398</c:v>
                </c:pt>
                <c:pt idx="7057">
                  <c:v>449.606904047277</c:v>
                </c:pt>
                <c:pt idx="7058">
                  <c:v>449.670614817299</c:v>
                </c:pt>
                <c:pt idx="7059">
                  <c:v>449.734325587321</c:v>
                </c:pt>
                <c:pt idx="7060">
                  <c:v>449.79803635734299</c:v>
                </c:pt>
                <c:pt idx="7061">
                  <c:v>449.86174712736602</c:v>
                </c:pt>
                <c:pt idx="7062">
                  <c:v>449.92545789738801</c:v>
                </c:pt>
                <c:pt idx="7063">
                  <c:v>449.98916866741001</c:v>
                </c:pt>
                <c:pt idx="7064">
                  <c:v>450.05287943743298</c:v>
                </c:pt>
                <c:pt idx="7065">
                  <c:v>450.11659020745498</c:v>
                </c:pt>
                <c:pt idx="7066">
                  <c:v>450.18030097747697</c:v>
                </c:pt>
                <c:pt idx="7067">
                  <c:v>450.24401174749897</c:v>
                </c:pt>
                <c:pt idx="7068">
                  <c:v>450.307722517522</c:v>
                </c:pt>
                <c:pt idx="7069">
                  <c:v>450.37143328754399</c:v>
                </c:pt>
                <c:pt idx="7070">
                  <c:v>450.43514405756599</c:v>
                </c:pt>
                <c:pt idx="7071">
                  <c:v>450.49885482758901</c:v>
                </c:pt>
                <c:pt idx="7072">
                  <c:v>450.56256559761101</c:v>
                </c:pt>
                <c:pt idx="7073">
                  <c:v>450.62627636763301</c:v>
                </c:pt>
                <c:pt idx="7074">
                  <c:v>450.68998713765501</c:v>
                </c:pt>
                <c:pt idx="7075">
                  <c:v>450.75369790767797</c:v>
                </c:pt>
                <c:pt idx="7076">
                  <c:v>450.81740867769997</c:v>
                </c:pt>
                <c:pt idx="7077">
                  <c:v>450.88111944772203</c:v>
                </c:pt>
                <c:pt idx="7078">
                  <c:v>450.94483021774499</c:v>
                </c:pt>
                <c:pt idx="7079">
                  <c:v>451.00854098776699</c:v>
                </c:pt>
                <c:pt idx="7080">
                  <c:v>451.07225175778899</c:v>
                </c:pt>
                <c:pt idx="7081">
                  <c:v>451.13596252781099</c:v>
                </c:pt>
                <c:pt idx="7082">
                  <c:v>451.19967329783401</c:v>
                </c:pt>
                <c:pt idx="7083">
                  <c:v>451.26338406785601</c:v>
                </c:pt>
                <c:pt idx="7084">
                  <c:v>451.32709483787801</c:v>
                </c:pt>
                <c:pt idx="7085">
                  <c:v>451.39080560790097</c:v>
                </c:pt>
                <c:pt idx="7086">
                  <c:v>451.45451637792303</c:v>
                </c:pt>
                <c:pt idx="7087">
                  <c:v>451.51822714794503</c:v>
                </c:pt>
                <c:pt idx="7088">
                  <c:v>451.58193791796702</c:v>
                </c:pt>
                <c:pt idx="7089">
                  <c:v>451.64564868798999</c:v>
                </c:pt>
                <c:pt idx="7090">
                  <c:v>451.70935945801199</c:v>
                </c:pt>
                <c:pt idx="7091">
                  <c:v>451.77307022803399</c:v>
                </c:pt>
                <c:pt idx="7092">
                  <c:v>451.83678099805701</c:v>
                </c:pt>
                <c:pt idx="7093">
                  <c:v>451.90049176807901</c:v>
                </c:pt>
                <c:pt idx="7094">
                  <c:v>451.96420253810101</c:v>
                </c:pt>
                <c:pt idx="7095">
                  <c:v>452.027913308123</c:v>
                </c:pt>
                <c:pt idx="7096">
                  <c:v>452.09162407814603</c:v>
                </c:pt>
                <c:pt idx="7097">
                  <c:v>452.15533484816802</c:v>
                </c:pt>
                <c:pt idx="7098">
                  <c:v>452.21904561819002</c:v>
                </c:pt>
                <c:pt idx="7099">
                  <c:v>452.28275638821299</c:v>
                </c:pt>
                <c:pt idx="7100">
                  <c:v>452.34646715823499</c:v>
                </c:pt>
                <c:pt idx="7101">
                  <c:v>452.41017792825699</c:v>
                </c:pt>
                <c:pt idx="7102">
                  <c:v>452.47388869827898</c:v>
                </c:pt>
                <c:pt idx="7103">
                  <c:v>452.53759946830201</c:v>
                </c:pt>
                <c:pt idx="7104">
                  <c:v>452.601310238324</c:v>
                </c:pt>
                <c:pt idx="7105">
                  <c:v>452.665021008346</c:v>
                </c:pt>
                <c:pt idx="7106">
                  <c:v>452.728731778368</c:v>
                </c:pt>
                <c:pt idx="7107">
                  <c:v>452.79244254839102</c:v>
                </c:pt>
                <c:pt idx="7108">
                  <c:v>452.85615331841302</c:v>
                </c:pt>
                <c:pt idx="7109">
                  <c:v>452.91986408843502</c:v>
                </c:pt>
                <c:pt idx="7110">
                  <c:v>452.98357485845798</c:v>
                </c:pt>
                <c:pt idx="7111">
                  <c:v>453.04728562847998</c:v>
                </c:pt>
                <c:pt idx="7112">
                  <c:v>453.11099639850198</c:v>
                </c:pt>
                <c:pt idx="7113">
                  <c:v>453.17470716852398</c:v>
                </c:pt>
                <c:pt idx="7114">
                  <c:v>453.238417938547</c:v>
                </c:pt>
                <c:pt idx="7115">
                  <c:v>453.302128708569</c:v>
                </c:pt>
                <c:pt idx="7116">
                  <c:v>453.365839478591</c:v>
                </c:pt>
                <c:pt idx="7117">
                  <c:v>453.42955024861402</c:v>
                </c:pt>
                <c:pt idx="7118">
                  <c:v>453.49326101863602</c:v>
                </c:pt>
                <c:pt idx="7119">
                  <c:v>453.55697178865802</c:v>
                </c:pt>
                <c:pt idx="7120">
                  <c:v>453.62068255868002</c:v>
                </c:pt>
                <c:pt idx="7121">
                  <c:v>453.68439332870298</c:v>
                </c:pt>
                <c:pt idx="7122">
                  <c:v>453.74810409872498</c:v>
                </c:pt>
                <c:pt idx="7123">
                  <c:v>453.81181486874698</c:v>
                </c:pt>
                <c:pt idx="7124">
                  <c:v>453.87552563877</c:v>
                </c:pt>
                <c:pt idx="7125">
                  <c:v>453.939236408792</c:v>
                </c:pt>
                <c:pt idx="7126">
                  <c:v>454.002947178814</c:v>
                </c:pt>
                <c:pt idx="7127">
                  <c:v>454.066657948836</c:v>
                </c:pt>
                <c:pt idx="7128">
                  <c:v>454.13036871885902</c:v>
                </c:pt>
                <c:pt idx="7129">
                  <c:v>454.19407948888102</c:v>
                </c:pt>
                <c:pt idx="7130">
                  <c:v>454.25779025890301</c:v>
                </c:pt>
                <c:pt idx="7131">
                  <c:v>454.32150102892598</c:v>
                </c:pt>
                <c:pt idx="7132">
                  <c:v>454.38521179894798</c:v>
                </c:pt>
                <c:pt idx="7133">
                  <c:v>454.44892256896998</c:v>
                </c:pt>
                <c:pt idx="7134">
                  <c:v>454.51263333899198</c:v>
                </c:pt>
                <c:pt idx="7135">
                  <c:v>454.576344109015</c:v>
                </c:pt>
                <c:pt idx="7136">
                  <c:v>454.640054879037</c:v>
                </c:pt>
                <c:pt idx="7137">
                  <c:v>454.70376564905899</c:v>
                </c:pt>
                <c:pt idx="7138">
                  <c:v>454.76747641908202</c:v>
                </c:pt>
                <c:pt idx="7139">
                  <c:v>454.83118718910401</c:v>
                </c:pt>
                <c:pt idx="7140">
                  <c:v>454.89489795912601</c:v>
                </c:pt>
                <c:pt idx="7141">
                  <c:v>454.95860872914801</c:v>
                </c:pt>
                <c:pt idx="7142">
                  <c:v>455.02231949917098</c:v>
                </c:pt>
                <c:pt idx="7143">
                  <c:v>455.08603026919297</c:v>
                </c:pt>
                <c:pt idx="7144">
                  <c:v>455.14974103921497</c:v>
                </c:pt>
                <c:pt idx="7145">
                  <c:v>455.21345180923799</c:v>
                </c:pt>
                <c:pt idx="7146">
                  <c:v>455.27716257925999</c:v>
                </c:pt>
                <c:pt idx="7147">
                  <c:v>455.34087334928199</c:v>
                </c:pt>
                <c:pt idx="7148">
                  <c:v>455.40458411930399</c:v>
                </c:pt>
                <c:pt idx="7149">
                  <c:v>455.46829488932701</c:v>
                </c:pt>
                <c:pt idx="7150">
                  <c:v>455.53200565934901</c:v>
                </c:pt>
                <c:pt idx="7151">
                  <c:v>455.59571642937101</c:v>
                </c:pt>
                <c:pt idx="7152">
                  <c:v>455.65942719939301</c:v>
                </c:pt>
                <c:pt idx="7153">
                  <c:v>455.72313796941597</c:v>
                </c:pt>
                <c:pt idx="7154">
                  <c:v>455.78684873943803</c:v>
                </c:pt>
                <c:pt idx="7155">
                  <c:v>455.85055950946003</c:v>
                </c:pt>
                <c:pt idx="7156">
                  <c:v>455.91427027948299</c:v>
                </c:pt>
                <c:pt idx="7157">
                  <c:v>455.97798104950499</c:v>
                </c:pt>
                <c:pt idx="7158">
                  <c:v>456.04169181952699</c:v>
                </c:pt>
                <c:pt idx="7159">
                  <c:v>456.10540258954899</c:v>
                </c:pt>
                <c:pt idx="7160">
                  <c:v>456.16911335957201</c:v>
                </c:pt>
                <c:pt idx="7161">
                  <c:v>456.23282412959401</c:v>
                </c:pt>
                <c:pt idx="7162">
                  <c:v>456.29653489961601</c:v>
                </c:pt>
                <c:pt idx="7163">
                  <c:v>456.36024566963903</c:v>
                </c:pt>
                <c:pt idx="7164">
                  <c:v>456.42395643966103</c:v>
                </c:pt>
                <c:pt idx="7165">
                  <c:v>456.48766720968302</c:v>
                </c:pt>
                <c:pt idx="7166">
                  <c:v>456.55137797970502</c:v>
                </c:pt>
                <c:pt idx="7167">
                  <c:v>456.61508874972799</c:v>
                </c:pt>
                <c:pt idx="7168">
                  <c:v>456.67879951974999</c:v>
                </c:pt>
                <c:pt idx="7169">
                  <c:v>456.74251028977199</c:v>
                </c:pt>
                <c:pt idx="7170">
                  <c:v>456.80622105979501</c:v>
                </c:pt>
                <c:pt idx="7171">
                  <c:v>456.86993182981701</c:v>
                </c:pt>
                <c:pt idx="7172">
                  <c:v>456.933642599839</c:v>
                </c:pt>
                <c:pt idx="7173">
                  <c:v>456.997353369861</c:v>
                </c:pt>
                <c:pt idx="7174">
                  <c:v>457.06106413988402</c:v>
                </c:pt>
                <c:pt idx="7175">
                  <c:v>457.12477490990602</c:v>
                </c:pt>
                <c:pt idx="7176">
                  <c:v>457.18848567992802</c:v>
                </c:pt>
                <c:pt idx="7177">
                  <c:v>457.25219644995099</c:v>
                </c:pt>
                <c:pt idx="7178">
                  <c:v>457.31590721997298</c:v>
                </c:pt>
                <c:pt idx="7179">
                  <c:v>457.37961798999498</c:v>
                </c:pt>
                <c:pt idx="7180">
                  <c:v>457.44332876001698</c:v>
                </c:pt>
                <c:pt idx="7181">
                  <c:v>457.50703953004</c:v>
                </c:pt>
                <c:pt idx="7182">
                  <c:v>457.570750300062</c:v>
                </c:pt>
                <c:pt idx="7183">
                  <c:v>457.634461070084</c:v>
                </c:pt>
                <c:pt idx="7184">
                  <c:v>457.69817184010702</c:v>
                </c:pt>
                <c:pt idx="7185">
                  <c:v>457.76188261012902</c:v>
                </c:pt>
                <c:pt idx="7186">
                  <c:v>457.82559338015102</c:v>
                </c:pt>
                <c:pt idx="7187">
                  <c:v>457.88930415017302</c:v>
                </c:pt>
                <c:pt idx="7188">
                  <c:v>457.95301492019598</c:v>
                </c:pt>
                <c:pt idx="7189">
                  <c:v>458.01672569021798</c:v>
                </c:pt>
                <c:pt idx="7190">
                  <c:v>458.08043646023998</c:v>
                </c:pt>
                <c:pt idx="7191">
                  <c:v>458.144147230263</c:v>
                </c:pt>
                <c:pt idx="7192">
                  <c:v>458.207858000285</c:v>
                </c:pt>
                <c:pt idx="7193">
                  <c:v>458.271568770307</c:v>
                </c:pt>
                <c:pt idx="7194">
                  <c:v>458.335279540329</c:v>
                </c:pt>
                <c:pt idx="7195">
                  <c:v>458.39899031035202</c:v>
                </c:pt>
                <c:pt idx="7196">
                  <c:v>458.46270108037402</c:v>
                </c:pt>
                <c:pt idx="7197">
                  <c:v>458.52641185039602</c:v>
                </c:pt>
                <c:pt idx="7198">
                  <c:v>458.59012262041801</c:v>
                </c:pt>
                <c:pt idx="7199">
                  <c:v>458.65383339044098</c:v>
                </c:pt>
                <c:pt idx="7200">
                  <c:v>458.71754416046298</c:v>
                </c:pt>
                <c:pt idx="7201">
                  <c:v>458.78125493048498</c:v>
                </c:pt>
                <c:pt idx="7202">
                  <c:v>458.844965700508</c:v>
                </c:pt>
                <c:pt idx="7203">
                  <c:v>458.90867647053</c:v>
                </c:pt>
                <c:pt idx="7204">
                  <c:v>458.972387240552</c:v>
                </c:pt>
                <c:pt idx="7205">
                  <c:v>459.03609801057399</c:v>
                </c:pt>
                <c:pt idx="7206">
                  <c:v>459.09980878059702</c:v>
                </c:pt>
                <c:pt idx="7207">
                  <c:v>459.16351955061901</c:v>
                </c:pt>
                <c:pt idx="7208">
                  <c:v>459.22723032064101</c:v>
                </c:pt>
                <c:pt idx="7209">
                  <c:v>459.29094109066398</c:v>
                </c:pt>
                <c:pt idx="7210">
                  <c:v>459.35465186068598</c:v>
                </c:pt>
                <c:pt idx="7211">
                  <c:v>459.41836263070797</c:v>
                </c:pt>
                <c:pt idx="7212">
                  <c:v>459.48207340072997</c:v>
                </c:pt>
                <c:pt idx="7213">
                  <c:v>459.545784170753</c:v>
                </c:pt>
                <c:pt idx="7214">
                  <c:v>459.60949494077499</c:v>
                </c:pt>
                <c:pt idx="7215">
                  <c:v>459.67320571079699</c:v>
                </c:pt>
                <c:pt idx="7216">
                  <c:v>459.73691648082001</c:v>
                </c:pt>
                <c:pt idx="7217">
                  <c:v>459.80062725084201</c:v>
                </c:pt>
                <c:pt idx="7218">
                  <c:v>459.86433802086401</c:v>
                </c:pt>
                <c:pt idx="7219">
                  <c:v>459.92804879088601</c:v>
                </c:pt>
                <c:pt idx="7220">
                  <c:v>459.99175956090897</c:v>
                </c:pt>
                <c:pt idx="7221">
                  <c:v>460.05547033093097</c:v>
                </c:pt>
                <c:pt idx="7222">
                  <c:v>460.11918110095303</c:v>
                </c:pt>
                <c:pt idx="7223">
                  <c:v>460.18289187097599</c:v>
                </c:pt>
                <c:pt idx="7224">
                  <c:v>460.24660264099799</c:v>
                </c:pt>
                <c:pt idx="7225">
                  <c:v>460.31031341101999</c:v>
                </c:pt>
                <c:pt idx="7226">
                  <c:v>460.37402418104199</c:v>
                </c:pt>
                <c:pt idx="7227">
                  <c:v>460.43773495106501</c:v>
                </c:pt>
                <c:pt idx="7228">
                  <c:v>460.50144572108701</c:v>
                </c:pt>
                <c:pt idx="7229">
                  <c:v>460.56515649110901</c:v>
                </c:pt>
                <c:pt idx="7230">
                  <c:v>460.62886726113197</c:v>
                </c:pt>
                <c:pt idx="7231">
                  <c:v>460.69257803115403</c:v>
                </c:pt>
                <c:pt idx="7232">
                  <c:v>460.75628880117603</c:v>
                </c:pt>
                <c:pt idx="7233">
                  <c:v>460.81999957119803</c:v>
                </c:pt>
                <c:pt idx="7234">
                  <c:v>460.88371034122099</c:v>
                </c:pt>
                <c:pt idx="7235">
                  <c:v>460.94742111124299</c:v>
                </c:pt>
                <c:pt idx="7236">
                  <c:v>461.01113188126499</c:v>
                </c:pt>
                <c:pt idx="7237">
                  <c:v>461.07484265128801</c:v>
                </c:pt>
                <c:pt idx="7238">
                  <c:v>461.13855342131001</c:v>
                </c:pt>
                <c:pt idx="7239">
                  <c:v>461.20226419133201</c:v>
                </c:pt>
                <c:pt idx="7240">
                  <c:v>461.265974961354</c:v>
                </c:pt>
                <c:pt idx="7241">
                  <c:v>461.32968573137703</c:v>
                </c:pt>
                <c:pt idx="7242">
                  <c:v>461.39339650139902</c:v>
                </c:pt>
                <c:pt idx="7243">
                  <c:v>461.45710727142102</c:v>
                </c:pt>
                <c:pt idx="7244">
                  <c:v>461.52081804144399</c:v>
                </c:pt>
                <c:pt idx="7245">
                  <c:v>461.58452881146599</c:v>
                </c:pt>
                <c:pt idx="7246">
                  <c:v>461.64823958148799</c:v>
                </c:pt>
                <c:pt idx="7247">
                  <c:v>461.71195035150998</c:v>
                </c:pt>
                <c:pt idx="7248">
                  <c:v>461.77566112153301</c:v>
                </c:pt>
                <c:pt idx="7249">
                  <c:v>461.839371891555</c:v>
                </c:pt>
                <c:pt idx="7250">
                  <c:v>461.903082661577</c:v>
                </c:pt>
                <c:pt idx="7251">
                  <c:v>461.966793431599</c:v>
                </c:pt>
                <c:pt idx="7252">
                  <c:v>462.03050420162202</c:v>
                </c:pt>
                <c:pt idx="7253">
                  <c:v>462.09421497164402</c:v>
                </c:pt>
                <c:pt idx="7254">
                  <c:v>462.15792574166602</c:v>
                </c:pt>
                <c:pt idx="7255">
                  <c:v>462.22163651168898</c:v>
                </c:pt>
                <c:pt idx="7256">
                  <c:v>462.28534728171098</c:v>
                </c:pt>
                <c:pt idx="7257">
                  <c:v>462.34905805173298</c:v>
                </c:pt>
                <c:pt idx="7258">
                  <c:v>462.41276882175498</c:v>
                </c:pt>
                <c:pt idx="7259">
                  <c:v>462.476479591778</c:v>
                </c:pt>
                <c:pt idx="7260">
                  <c:v>462.5401903618</c:v>
                </c:pt>
                <c:pt idx="7261">
                  <c:v>462.603901131822</c:v>
                </c:pt>
                <c:pt idx="7262">
                  <c:v>462.66761190184502</c:v>
                </c:pt>
                <c:pt idx="7263">
                  <c:v>462.73132267186702</c:v>
                </c:pt>
                <c:pt idx="7264">
                  <c:v>462.79503344188902</c:v>
                </c:pt>
                <c:pt idx="7265">
                  <c:v>462.85874421191102</c:v>
                </c:pt>
                <c:pt idx="7266">
                  <c:v>462.92245498193398</c:v>
                </c:pt>
                <c:pt idx="7267">
                  <c:v>462.98616575195598</c:v>
                </c:pt>
                <c:pt idx="7268">
                  <c:v>463.04987652197798</c:v>
                </c:pt>
                <c:pt idx="7269">
                  <c:v>463.113587292001</c:v>
                </c:pt>
                <c:pt idx="7270">
                  <c:v>463.177298062023</c:v>
                </c:pt>
                <c:pt idx="7271">
                  <c:v>463.241008832045</c:v>
                </c:pt>
                <c:pt idx="7272">
                  <c:v>463.304719602067</c:v>
                </c:pt>
                <c:pt idx="7273">
                  <c:v>463.36843037209002</c:v>
                </c:pt>
                <c:pt idx="7274">
                  <c:v>463.43214114211202</c:v>
                </c:pt>
                <c:pt idx="7275">
                  <c:v>463.49585191213401</c:v>
                </c:pt>
                <c:pt idx="7276">
                  <c:v>463.55956268215698</c:v>
                </c:pt>
                <c:pt idx="7277">
                  <c:v>463.62327345217898</c:v>
                </c:pt>
                <c:pt idx="7278">
                  <c:v>463.68698422220098</c:v>
                </c:pt>
                <c:pt idx="7279">
                  <c:v>463.75069499222298</c:v>
                </c:pt>
                <c:pt idx="7280">
                  <c:v>463.814405762246</c:v>
                </c:pt>
                <c:pt idx="7281">
                  <c:v>463.878116532268</c:v>
                </c:pt>
                <c:pt idx="7282">
                  <c:v>463.94182730228999</c:v>
                </c:pt>
                <c:pt idx="7283">
                  <c:v>464.00553807231302</c:v>
                </c:pt>
                <c:pt idx="7284">
                  <c:v>464.06924884233501</c:v>
                </c:pt>
                <c:pt idx="7285">
                  <c:v>464.13295961235701</c:v>
                </c:pt>
                <c:pt idx="7286">
                  <c:v>464.19667038237901</c:v>
                </c:pt>
                <c:pt idx="7287">
                  <c:v>464.26038115240198</c:v>
                </c:pt>
                <c:pt idx="7288">
                  <c:v>464.32409192242397</c:v>
                </c:pt>
                <c:pt idx="7289">
                  <c:v>464.38780269244597</c:v>
                </c:pt>
                <c:pt idx="7290">
                  <c:v>464.45151346246899</c:v>
                </c:pt>
                <c:pt idx="7291">
                  <c:v>464.51522423249099</c:v>
                </c:pt>
                <c:pt idx="7292">
                  <c:v>464.57893500251299</c:v>
                </c:pt>
                <c:pt idx="7293">
                  <c:v>464.64264577253499</c:v>
                </c:pt>
                <c:pt idx="7294">
                  <c:v>464.70635654255801</c:v>
                </c:pt>
                <c:pt idx="7295">
                  <c:v>464.77006731258001</c:v>
                </c:pt>
                <c:pt idx="7296">
                  <c:v>464.83377808260201</c:v>
                </c:pt>
                <c:pt idx="7297">
                  <c:v>464.89748885262401</c:v>
                </c:pt>
                <c:pt idx="7298">
                  <c:v>464.96119962264697</c:v>
                </c:pt>
                <c:pt idx="7299">
                  <c:v>465.02491039266903</c:v>
                </c:pt>
                <c:pt idx="7300">
                  <c:v>465.08862116269103</c:v>
                </c:pt>
                <c:pt idx="7301">
                  <c:v>465.15233193271399</c:v>
                </c:pt>
                <c:pt idx="7302">
                  <c:v>465.21604270273599</c:v>
                </c:pt>
                <c:pt idx="7303">
                  <c:v>465.27975347275799</c:v>
                </c:pt>
                <c:pt idx="7304">
                  <c:v>465.34346424277999</c:v>
                </c:pt>
                <c:pt idx="7305">
                  <c:v>465.40717501280301</c:v>
                </c:pt>
                <c:pt idx="7306">
                  <c:v>465.47088578282501</c:v>
                </c:pt>
                <c:pt idx="7307">
                  <c:v>465.53459655284701</c:v>
                </c:pt>
                <c:pt idx="7308">
                  <c:v>465.59830732287003</c:v>
                </c:pt>
                <c:pt idx="7309">
                  <c:v>465.66201809289203</c:v>
                </c:pt>
                <c:pt idx="7310">
                  <c:v>465.72572886291402</c:v>
                </c:pt>
                <c:pt idx="7311">
                  <c:v>465.78943963293602</c:v>
                </c:pt>
                <c:pt idx="7312">
                  <c:v>465.85315040295899</c:v>
                </c:pt>
                <c:pt idx="7313">
                  <c:v>465.91686117298099</c:v>
                </c:pt>
                <c:pt idx="7314">
                  <c:v>465.98057194300299</c:v>
                </c:pt>
                <c:pt idx="7315">
                  <c:v>466.04428271302601</c:v>
                </c:pt>
                <c:pt idx="7316">
                  <c:v>466.10799348304801</c:v>
                </c:pt>
                <c:pt idx="7317">
                  <c:v>466.17170425307</c:v>
                </c:pt>
                <c:pt idx="7318">
                  <c:v>466.235415023092</c:v>
                </c:pt>
                <c:pt idx="7319">
                  <c:v>466.29912579311502</c:v>
                </c:pt>
                <c:pt idx="7320">
                  <c:v>466.36283656313702</c:v>
                </c:pt>
                <c:pt idx="7321">
                  <c:v>466.42654733315902</c:v>
                </c:pt>
                <c:pt idx="7322">
                  <c:v>466.49025810318199</c:v>
                </c:pt>
                <c:pt idx="7323">
                  <c:v>466.55396887320398</c:v>
                </c:pt>
                <c:pt idx="7324">
                  <c:v>466.61767964322598</c:v>
                </c:pt>
                <c:pt idx="7325">
                  <c:v>466.68139041324798</c:v>
                </c:pt>
                <c:pt idx="7326">
                  <c:v>466.745101183271</c:v>
                </c:pt>
                <c:pt idx="7327">
                  <c:v>466.808811953293</c:v>
                </c:pt>
                <c:pt idx="7328">
                  <c:v>466.872522723315</c:v>
                </c:pt>
                <c:pt idx="7329">
                  <c:v>466.93623349333802</c:v>
                </c:pt>
                <c:pt idx="7330">
                  <c:v>466.99994426336002</c:v>
                </c:pt>
                <c:pt idx="7331">
                  <c:v>467.06365503338202</c:v>
                </c:pt>
                <c:pt idx="7332">
                  <c:v>467.12736580340402</c:v>
                </c:pt>
                <c:pt idx="7333">
                  <c:v>467.19107657342698</c:v>
                </c:pt>
                <c:pt idx="7334">
                  <c:v>467.25478734344898</c:v>
                </c:pt>
                <c:pt idx="7335">
                  <c:v>467.31849811347098</c:v>
                </c:pt>
                <c:pt idx="7336">
                  <c:v>467.382208883494</c:v>
                </c:pt>
                <c:pt idx="7337">
                  <c:v>467.445919653516</c:v>
                </c:pt>
                <c:pt idx="7338">
                  <c:v>467.509630423538</c:v>
                </c:pt>
                <c:pt idx="7339">
                  <c:v>467.57334119356</c:v>
                </c:pt>
                <c:pt idx="7340">
                  <c:v>467.63705196358302</c:v>
                </c:pt>
                <c:pt idx="7341">
                  <c:v>467.70076273360502</c:v>
                </c:pt>
                <c:pt idx="7342">
                  <c:v>467.76447350362702</c:v>
                </c:pt>
                <c:pt idx="7343">
                  <c:v>467.82818427364901</c:v>
                </c:pt>
                <c:pt idx="7344">
                  <c:v>467.89189504367198</c:v>
                </c:pt>
                <c:pt idx="7345">
                  <c:v>467.95560581369398</c:v>
                </c:pt>
                <c:pt idx="7346">
                  <c:v>468.01931658371598</c:v>
                </c:pt>
                <c:pt idx="7347">
                  <c:v>468.083027353739</c:v>
                </c:pt>
                <c:pt idx="7348">
                  <c:v>468.146738123761</c:v>
                </c:pt>
                <c:pt idx="7349">
                  <c:v>468.210448893783</c:v>
                </c:pt>
                <c:pt idx="7350">
                  <c:v>468.27415966380499</c:v>
                </c:pt>
                <c:pt idx="7351">
                  <c:v>468.33787043382802</c:v>
                </c:pt>
                <c:pt idx="7352">
                  <c:v>468.40158120385001</c:v>
                </c:pt>
                <c:pt idx="7353">
                  <c:v>468.46529197387201</c:v>
                </c:pt>
                <c:pt idx="7354">
                  <c:v>468.52900274389498</c:v>
                </c:pt>
                <c:pt idx="7355">
                  <c:v>468.59271351391698</c:v>
                </c:pt>
                <c:pt idx="7356">
                  <c:v>468.65642428393897</c:v>
                </c:pt>
                <c:pt idx="7357">
                  <c:v>468.72013505396097</c:v>
                </c:pt>
                <c:pt idx="7358">
                  <c:v>468.783845823984</c:v>
                </c:pt>
                <c:pt idx="7359">
                  <c:v>468.84755659400599</c:v>
                </c:pt>
                <c:pt idx="7360">
                  <c:v>468.91126736402799</c:v>
                </c:pt>
                <c:pt idx="7361">
                  <c:v>468.97497813405101</c:v>
                </c:pt>
                <c:pt idx="7362">
                  <c:v>469.03868890407301</c:v>
                </c:pt>
                <c:pt idx="7363">
                  <c:v>469.10239967409501</c:v>
                </c:pt>
                <c:pt idx="7364">
                  <c:v>469.16611044411701</c:v>
                </c:pt>
                <c:pt idx="7365">
                  <c:v>469.22982121413997</c:v>
                </c:pt>
                <c:pt idx="7366">
                  <c:v>469.29353198416197</c:v>
                </c:pt>
                <c:pt idx="7367">
                  <c:v>469.35724275418403</c:v>
                </c:pt>
                <c:pt idx="7368">
                  <c:v>469.42095352420699</c:v>
                </c:pt>
                <c:pt idx="7369">
                  <c:v>469.48466429422899</c:v>
                </c:pt>
                <c:pt idx="7370">
                  <c:v>469.54837506425099</c:v>
                </c:pt>
                <c:pt idx="7371">
                  <c:v>469.61208583427299</c:v>
                </c:pt>
                <c:pt idx="7372">
                  <c:v>469.67579660429601</c:v>
                </c:pt>
                <c:pt idx="7373">
                  <c:v>469.73950737431801</c:v>
                </c:pt>
                <c:pt idx="7374">
                  <c:v>469.80321814434001</c:v>
                </c:pt>
                <c:pt idx="7375">
                  <c:v>469.86692891436297</c:v>
                </c:pt>
                <c:pt idx="7376">
                  <c:v>469.93063968438503</c:v>
                </c:pt>
                <c:pt idx="7377">
                  <c:v>469.99435045440703</c:v>
                </c:pt>
                <c:pt idx="7378">
                  <c:v>470.05806122442903</c:v>
                </c:pt>
                <c:pt idx="7379">
                  <c:v>470.12177199445199</c:v>
                </c:pt>
                <c:pt idx="7380">
                  <c:v>470.18548276447399</c:v>
                </c:pt>
                <c:pt idx="7381">
                  <c:v>470.24919353449599</c:v>
                </c:pt>
                <c:pt idx="7382">
                  <c:v>470.31290430451901</c:v>
                </c:pt>
                <c:pt idx="7383">
                  <c:v>470.37661507454101</c:v>
                </c:pt>
                <c:pt idx="7384">
                  <c:v>470.44032584456301</c:v>
                </c:pt>
                <c:pt idx="7385">
                  <c:v>470.504036614585</c:v>
                </c:pt>
                <c:pt idx="7386">
                  <c:v>470.56774738460803</c:v>
                </c:pt>
                <c:pt idx="7387">
                  <c:v>470.63145815463002</c:v>
                </c:pt>
                <c:pt idx="7388">
                  <c:v>470.69516892465202</c:v>
                </c:pt>
                <c:pt idx="7389">
                  <c:v>470.75887969467499</c:v>
                </c:pt>
                <c:pt idx="7390">
                  <c:v>470.82259046469699</c:v>
                </c:pt>
                <c:pt idx="7391">
                  <c:v>470.88630123471899</c:v>
                </c:pt>
                <c:pt idx="7392">
                  <c:v>470.95001200474098</c:v>
                </c:pt>
                <c:pt idx="7393">
                  <c:v>471.01372277476401</c:v>
                </c:pt>
                <c:pt idx="7394">
                  <c:v>471.077433544786</c:v>
                </c:pt>
                <c:pt idx="7395">
                  <c:v>471.141144314808</c:v>
                </c:pt>
                <c:pt idx="7396">
                  <c:v>471.20485508483</c:v>
                </c:pt>
                <c:pt idx="7397">
                  <c:v>471.26856585485302</c:v>
                </c:pt>
                <c:pt idx="7398">
                  <c:v>471.33227662487502</c:v>
                </c:pt>
                <c:pt idx="7399">
                  <c:v>471.39598739489702</c:v>
                </c:pt>
                <c:pt idx="7400">
                  <c:v>471.45969816491998</c:v>
                </c:pt>
                <c:pt idx="7401">
                  <c:v>471.52340893494198</c:v>
                </c:pt>
                <c:pt idx="7402">
                  <c:v>471.58711970496398</c:v>
                </c:pt>
                <c:pt idx="7403">
                  <c:v>471.65083047498598</c:v>
                </c:pt>
                <c:pt idx="7404">
                  <c:v>471.714541245009</c:v>
                </c:pt>
                <c:pt idx="7405">
                  <c:v>471.778252015031</c:v>
                </c:pt>
                <c:pt idx="7406">
                  <c:v>471.841962785053</c:v>
                </c:pt>
                <c:pt idx="7407">
                  <c:v>471.90567355507602</c:v>
                </c:pt>
                <c:pt idx="7408">
                  <c:v>471.96938432509802</c:v>
                </c:pt>
                <c:pt idx="7409">
                  <c:v>472.03309509512002</c:v>
                </c:pt>
                <c:pt idx="7410">
                  <c:v>472.09680586514202</c:v>
                </c:pt>
                <c:pt idx="7411">
                  <c:v>472.16051663516498</c:v>
                </c:pt>
                <c:pt idx="7412">
                  <c:v>472.22422740518698</c:v>
                </c:pt>
                <c:pt idx="7413">
                  <c:v>472.28793817520898</c:v>
                </c:pt>
                <c:pt idx="7414">
                  <c:v>472.351648945232</c:v>
                </c:pt>
                <c:pt idx="7415">
                  <c:v>472.415359715254</c:v>
                </c:pt>
                <c:pt idx="7416">
                  <c:v>472.479070485276</c:v>
                </c:pt>
                <c:pt idx="7417">
                  <c:v>472.542781255298</c:v>
                </c:pt>
                <c:pt idx="7418">
                  <c:v>472.60649202532102</c:v>
                </c:pt>
                <c:pt idx="7419">
                  <c:v>472.67020279534302</c:v>
                </c:pt>
                <c:pt idx="7420">
                  <c:v>472.73391356536501</c:v>
                </c:pt>
                <c:pt idx="7421">
                  <c:v>472.79762433538798</c:v>
                </c:pt>
                <c:pt idx="7422">
                  <c:v>472.86133510540998</c:v>
                </c:pt>
                <c:pt idx="7423">
                  <c:v>472.92504587543198</c:v>
                </c:pt>
                <c:pt idx="7424">
                  <c:v>472.98875664545398</c:v>
                </c:pt>
                <c:pt idx="7425">
                  <c:v>473.052467415477</c:v>
                </c:pt>
                <c:pt idx="7426">
                  <c:v>473.116178185499</c:v>
                </c:pt>
                <c:pt idx="7427">
                  <c:v>473.17988895552099</c:v>
                </c:pt>
                <c:pt idx="7428">
                  <c:v>473.24359972554402</c:v>
                </c:pt>
                <c:pt idx="7429">
                  <c:v>473.30731049556601</c:v>
                </c:pt>
                <c:pt idx="7430">
                  <c:v>473.37102126558801</c:v>
                </c:pt>
                <c:pt idx="7431">
                  <c:v>473.43473203561001</c:v>
                </c:pt>
                <c:pt idx="7432">
                  <c:v>473.49844280563298</c:v>
                </c:pt>
                <c:pt idx="7433">
                  <c:v>473.56215357565497</c:v>
                </c:pt>
                <c:pt idx="7434">
                  <c:v>473.62586434567697</c:v>
                </c:pt>
                <c:pt idx="7435">
                  <c:v>473.68957511569999</c:v>
                </c:pt>
                <c:pt idx="7436">
                  <c:v>473.75328588572199</c:v>
                </c:pt>
                <c:pt idx="7437">
                  <c:v>473.81699665574399</c:v>
                </c:pt>
                <c:pt idx="7438">
                  <c:v>473.88070742576599</c:v>
                </c:pt>
                <c:pt idx="7439">
                  <c:v>473.94441819578901</c:v>
                </c:pt>
                <c:pt idx="7440">
                  <c:v>474.00812896581101</c:v>
                </c:pt>
                <c:pt idx="7441">
                  <c:v>474.07183973583301</c:v>
                </c:pt>
                <c:pt idx="7442">
                  <c:v>474.13555050585501</c:v>
                </c:pt>
                <c:pt idx="7443">
                  <c:v>474.19926127587797</c:v>
                </c:pt>
                <c:pt idx="7444">
                  <c:v>474.26297204590003</c:v>
                </c:pt>
                <c:pt idx="7445">
                  <c:v>474.32668281592203</c:v>
                </c:pt>
                <c:pt idx="7446">
                  <c:v>474.39039358594499</c:v>
                </c:pt>
                <c:pt idx="7447">
                  <c:v>474.45410435596699</c:v>
                </c:pt>
                <c:pt idx="7448">
                  <c:v>474.51781512598899</c:v>
                </c:pt>
                <c:pt idx="7449">
                  <c:v>474.58152589601099</c:v>
                </c:pt>
                <c:pt idx="7450">
                  <c:v>474.64523666603401</c:v>
                </c:pt>
                <c:pt idx="7451">
                  <c:v>474.70894743605601</c:v>
                </c:pt>
                <c:pt idx="7452">
                  <c:v>474.77265820607801</c:v>
                </c:pt>
                <c:pt idx="7453">
                  <c:v>474.83636897610103</c:v>
                </c:pt>
                <c:pt idx="7454">
                  <c:v>474.90007974612303</c:v>
                </c:pt>
                <c:pt idx="7455">
                  <c:v>474.96379051614502</c:v>
                </c:pt>
                <c:pt idx="7456">
                  <c:v>475.02750128616702</c:v>
                </c:pt>
                <c:pt idx="7457">
                  <c:v>475.09121205618999</c:v>
                </c:pt>
                <c:pt idx="7458">
                  <c:v>475.15492282621199</c:v>
                </c:pt>
                <c:pt idx="7459">
                  <c:v>475.21863359623399</c:v>
                </c:pt>
                <c:pt idx="7460">
                  <c:v>475.28234436625701</c:v>
                </c:pt>
                <c:pt idx="7461">
                  <c:v>475.34605513627901</c:v>
                </c:pt>
                <c:pt idx="7462">
                  <c:v>475.409765906301</c:v>
                </c:pt>
                <c:pt idx="7463">
                  <c:v>475.473476676323</c:v>
                </c:pt>
                <c:pt idx="7464">
                  <c:v>475.53718744634602</c:v>
                </c:pt>
                <c:pt idx="7465">
                  <c:v>475.60089821636802</c:v>
                </c:pt>
                <c:pt idx="7466">
                  <c:v>475.66460898639002</c:v>
                </c:pt>
                <c:pt idx="7467">
                  <c:v>475.72831975641299</c:v>
                </c:pt>
                <c:pt idx="7468">
                  <c:v>475.79203052643498</c:v>
                </c:pt>
                <c:pt idx="7469">
                  <c:v>475.85574129645698</c:v>
                </c:pt>
                <c:pt idx="7470">
                  <c:v>475.91945206647898</c:v>
                </c:pt>
                <c:pt idx="7471">
                  <c:v>475.983162836502</c:v>
                </c:pt>
                <c:pt idx="7472">
                  <c:v>476.046873606524</c:v>
                </c:pt>
                <c:pt idx="7473">
                  <c:v>476.110584376546</c:v>
                </c:pt>
                <c:pt idx="7474">
                  <c:v>476.17429514656902</c:v>
                </c:pt>
                <c:pt idx="7475">
                  <c:v>476.23800591659102</c:v>
                </c:pt>
                <c:pt idx="7476">
                  <c:v>476.30171668661302</c:v>
                </c:pt>
                <c:pt idx="7477">
                  <c:v>476.36542745663502</c:v>
                </c:pt>
                <c:pt idx="7478">
                  <c:v>476.42913822665798</c:v>
                </c:pt>
                <c:pt idx="7479">
                  <c:v>476.49284899667998</c:v>
                </c:pt>
                <c:pt idx="7480">
                  <c:v>476.55655976670198</c:v>
                </c:pt>
                <c:pt idx="7481">
                  <c:v>476.620270536725</c:v>
                </c:pt>
                <c:pt idx="7482">
                  <c:v>476.683981306747</c:v>
                </c:pt>
                <c:pt idx="7483">
                  <c:v>476.747692076769</c:v>
                </c:pt>
                <c:pt idx="7484">
                  <c:v>476.811402846791</c:v>
                </c:pt>
                <c:pt idx="7485">
                  <c:v>476.87511361681402</c:v>
                </c:pt>
                <c:pt idx="7486">
                  <c:v>476.93882438683602</c:v>
                </c:pt>
                <c:pt idx="7487">
                  <c:v>477.00253515685802</c:v>
                </c:pt>
                <c:pt idx="7488">
                  <c:v>477.06624592688001</c:v>
                </c:pt>
                <c:pt idx="7489">
                  <c:v>477.12995669690298</c:v>
                </c:pt>
                <c:pt idx="7490">
                  <c:v>477.19366746692498</c:v>
                </c:pt>
                <c:pt idx="7491">
                  <c:v>477.25737823694698</c:v>
                </c:pt>
                <c:pt idx="7492">
                  <c:v>477.32108900697</c:v>
                </c:pt>
                <c:pt idx="7493">
                  <c:v>477.384799776992</c:v>
                </c:pt>
                <c:pt idx="7494">
                  <c:v>477.448510547014</c:v>
                </c:pt>
                <c:pt idx="7495">
                  <c:v>477.51222131703599</c:v>
                </c:pt>
                <c:pt idx="7496">
                  <c:v>477.57593208705902</c:v>
                </c:pt>
                <c:pt idx="7497">
                  <c:v>477.63964285708101</c:v>
                </c:pt>
                <c:pt idx="7498">
                  <c:v>477.70335362710301</c:v>
                </c:pt>
                <c:pt idx="7499">
                  <c:v>477.76706439712598</c:v>
                </c:pt>
                <c:pt idx="7500">
                  <c:v>477.83077516714798</c:v>
                </c:pt>
                <c:pt idx="7501">
                  <c:v>477.89448593716997</c:v>
                </c:pt>
                <c:pt idx="7502">
                  <c:v>477.95819670719197</c:v>
                </c:pt>
                <c:pt idx="7503">
                  <c:v>478.021907477215</c:v>
                </c:pt>
                <c:pt idx="7504">
                  <c:v>478.08561824723699</c:v>
                </c:pt>
                <c:pt idx="7505">
                  <c:v>478.14932901725899</c:v>
                </c:pt>
                <c:pt idx="7506">
                  <c:v>478.21303978728201</c:v>
                </c:pt>
                <c:pt idx="7507">
                  <c:v>478.27675055730401</c:v>
                </c:pt>
                <c:pt idx="7508">
                  <c:v>478.34046132732601</c:v>
                </c:pt>
                <c:pt idx="7509">
                  <c:v>478.40417209734801</c:v>
                </c:pt>
                <c:pt idx="7510">
                  <c:v>478.46788286737097</c:v>
                </c:pt>
                <c:pt idx="7511">
                  <c:v>478.53159363739297</c:v>
                </c:pt>
                <c:pt idx="7512">
                  <c:v>478.59530440741503</c:v>
                </c:pt>
                <c:pt idx="7513">
                  <c:v>478.65901517743799</c:v>
                </c:pt>
                <c:pt idx="7514">
                  <c:v>478.72272594745999</c:v>
                </c:pt>
                <c:pt idx="7515">
                  <c:v>478.78643671748199</c:v>
                </c:pt>
                <c:pt idx="7516">
                  <c:v>478.85014748750399</c:v>
                </c:pt>
                <c:pt idx="7517">
                  <c:v>478.91385825752701</c:v>
                </c:pt>
                <c:pt idx="7518">
                  <c:v>478.97756902754901</c:v>
                </c:pt>
                <c:pt idx="7519">
                  <c:v>479.04127979757101</c:v>
                </c:pt>
                <c:pt idx="7520">
                  <c:v>479.10499056759397</c:v>
                </c:pt>
                <c:pt idx="7521">
                  <c:v>479.16870133761603</c:v>
                </c:pt>
                <c:pt idx="7522">
                  <c:v>479.23241210763803</c:v>
                </c:pt>
                <c:pt idx="7523">
                  <c:v>479.29612287766003</c:v>
                </c:pt>
                <c:pt idx="7524">
                  <c:v>479.35983364768299</c:v>
                </c:pt>
                <c:pt idx="7525">
                  <c:v>479.42354441770499</c:v>
                </c:pt>
                <c:pt idx="7526">
                  <c:v>479.48725518772699</c:v>
                </c:pt>
                <c:pt idx="7527">
                  <c:v>479.55096595775001</c:v>
                </c:pt>
                <c:pt idx="7528">
                  <c:v>479.61467672777201</c:v>
                </c:pt>
                <c:pt idx="7529">
                  <c:v>479.67838749779401</c:v>
                </c:pt>
                <c:pt idx="7530">
                  <c:v>479.742098267816</c:v>
                </c:pt>
                <c:pt idx="7531">
                  <c:v>479.80580903783903</c:v>
                </c:pt>
                <c:pt idx="7532">
                  <c:v>479.86951980786102</c:v>
                </c:pt>
                <c:pt idx="7533">
                  <c:v>479.93323057788302</c:v>
                </c:pt>
                <c:pt idx="7534">
                  <c:v>479.99694134790599</c:v>
                </c:pt>
                <c:pt idx="7535">
                  <c:v>480.06065211792799</c:v>
                </c:pt>
                <c:pt idx="7536">
                  <c:v>480.12436288794999</c:v>
                </c:pt>
                <c:pt idx="7537">
                  <c:v>480.18807365797198</c:v>
                </c:pt>
                <c:pt idx="7538">
                  <c:v>480.25178442799501</c:v>
                </c:pt>
                <c:pt idx="7539">
                  <c:v>480.315495198017</c:v>
                </c:pt>
                <c:pt idx="7540">
                  <c:v>480.379205968039</c:v>
                </c:pt>
                <c:pt idx="7541">
                  <c:v>480.442916738061</c:v>
                </c:pt>
                <c:pt idx="7542">
                  <c:v>480.50662750808402</c:v>
                </c:pt>
                <c:pt idx="7543">
                  <c:v>480.57033827810602</c:v>
                </c:pt>
                <c:pt idx="7544">
                  <c:v>480.63404904812802</c:v>
                </c:pt>
                <c:pt idx="7545">
                  <c:v>480.69775981815098</c:v>
                </c:pt>
                <c:pt idx="7546">
                  <c:v>480.76147058817298</c:v>
                </c:pt>
                <c:pt idx="7547">
                  <c:v>480.82518135819498</c:v>
                </c:pt>
                <c:pt idx="7548">
                  <c:v>480.88889212821698</c:v>
                </c:pt>
                <c:pt idx="7549">
                  <c:v>480.95260289824</c:v>
                </c:pt>
                <c:pt idx="7550">
                  <c:v>481.016313668262</c:v>
                </c:pt>
                <c:pt idx="7551">
                  <c:v>481.080024438284</c:v>
                </c:pt>
                <c:pt idx="7552">
                  <c:v>481.14373520830702</c:v>
                </c:pt>
                <c:pt idx="7553">
                  <c:v>481.20744597832902</c:v>
                </c:pt>
                <c:pt idx="7554">
                  <c:v>481.27115674835102</c:v>
                </c:pt>
                <c:pt idx="7555">
                  <c:v>481.33486751837302</c:v>
                </c:pt>
                <c:pt idx="7556">
                  <c:v>481.39857828839598</c:v>
                </c:pt>
                <c:pt idx="7557">
                  <c:v>481.46228905841798</c:v>
                </c:pt>
                <c:pt idx="7558">
                  <c:v>481.52599982843998</c:v>
                </c:pt>
                <c:pt idx="7559">
                  <c:v>481.589710598463</c:v>
                </c:pt>
                <c:pt idx="7560">
                  <c:v>481.653421368485</c:v>
                </c:pt>
                <c:pt idx="7561">
                  <c:v>481.717132138507</c:v>
                </c:pt>
                <c:pt idx="7562">
                  <c:v>481.780842908529</c:v>
                </c:pt>
                <c:pt idx="7563">
                  <c:v>481.84455367855202</c:v>
                </c:pt>
                <c:pt idx="7564">
                  <c:v>481.90826444857402</c:v>
                </c:pt>
                <c:pt idx="7565">
                  <c:v>481.97197521859601</c:v>
                </c:pt>
                <c:pt idx="7566">
                  <c:v>482.03568598861898</c:v>
                </c:pt>
                <c:pt idx="7567">
                  <c:v>482.09939675864098</c:v>
                </c:pt>
                <c:pt idx="7568">
                  <c:v>482.16310752866298</c:v>
                </c:pt>
                <c:pt idx="7569">
                  <c:v>482.22681829868498</c:v>
                </c:pt>
                <c:pt idx="7570">
                  <c:v>482.290529068708</c:v>
                </c:pt>
                <c:pt idx="7571">
                  <c:v>482.35423983873</c:v>
                </c:pt>
                <c:pt idx="7572">
                  <c:v>482.41795060875199</c:v>
                </c:pt>
                <c:pt idx="7573">
                  <c:v>482.48166137877502</c:v>
                </c:pt>
                <c:pt idx="7574">
                  <c:v>482.54537214879701</c:v>
                </c:pt>
                <c:pt idx="7575">
                  <c:v>482.60908291881901</c:v>
                </c:pt>
                <c:pt idx="7576">
                  <c:v>482.67279368884101</c:v>
                </c:pt>
                <c:pt idx="7577">
                  <c:v>482.73650445886398</c:v>
                </c:pt>
                <c:pt idx="7578">
                  <c:v>482.80021522888597</c:v>
                </c:pt>
                <c:pt idx="7579">
                  <c:v>482.86392599890797</c:v>
                </c:pt>
                <c:pt idx="7580">
                  <c:v>482.927636768931</c:v>
                </c:pt>
                <c:pt idx="7581">
                  <c:v>482.99134753895299</c:v>
                </c:pt>
                <c:pt idx="7582">
                  <c:v>483.05505830897499</c:v>
                </c:pt>
                <c:pt idx="7583">
                  <c:v>483.11876907899699</c:v>
                </c:pt>
                <c:pt idx="7584">
                  <c:v>483.18247984902001</c:v>
                </c:pt>
                <c:pt idx="7585">
                  <c:v>483.24619061904201</c:v>
                </c:pt>
                <c:pt idx="7586">
                  <c:v>483.30990138906401</c:v>
                </c:pt>
                <c:pt idx="7587">
                  <c:v>483.37361215908601</c:v>
                </c:pt>
                <c:pt idx="7588">
                  <c:v>483.43732292910897</c:v>
                </c:pt>
                <c:pt idx="7589">
                  <c:v>483.50103369913103</c:v>
                </c:pt>
                <c:pt idx="7590">
                  <c:v>483.56474446915303</c:v>
                </c:pt>
                <c:pt idx="7591">
                  <c:v>483.62845523917599</c:v>
                </c:pt>
                <c:pt idx="7592">
                  <c:v>483.69216600919799</c:v>
                </c:pt>
                <c:pt idx="7593">
                  <c:v>483.75587677921999</c:v>
                </c:pt>
                <c:pt idx="7594">
                  <c:v>483.81958754924199</c:v>
                </c:pt>
                <c:pt idx="7595">
                  <c:v>483.88329831926501</c:v>
                </c:pt>
                <c:pt idx="7596">
                  <c:v>483.94700908928701</c:v>
                </c:pt>
                <c:pt idx="7597">
                  <c:v>484.01071985930901</c:v>
                </c:pt>
                <c:pt idx="7598">
                  <c:v>484.07443062933203</c:v>
                </c:pt>
                <c:pt idx="7599">
                  <c:v>484.13814139935403</c:v>
                </c:pt>
                <c:pt idx="7600">
                  <c:v>484.20185216937602</c:v>
                </c:pt>
                <c:pt idx="7601">
                  <c:v>484.26556293939802</c:v>
                </c:pt>
                <c:pt idx="7602">
                  <c:v>484.32927370942099</c:v>
                </c:pt>
                <c:pt idx="7603">
                  <c:v>484.39298447944299</c:v>
                </c:pt>
                <c:pt idx="7604">
                  <c:v>484.45669524946499</c:v>
                </c:pt>
                <c:pt idx="7605">
                  <c:v>484.52040601948801</c:v>
                </c:pt>
                <c:pt idx="7606">
                  <c:v>484.58411678951001</c:v>
                </c:pt>
                <c:pt idx="7607">
                  <c:v>484.647827559532</c:v>
                </c:pt>
                <c:pt idx="7608">
                  <c:v>484.711538329554</c:v>
                </c:pt>
                <c:pt idx="7609">
                  <c:v>484.77524909957702</c:v>
                </c:pt>
                <c:pt idx="7610">
                  <c:v>484.83895986959902</c:v>
                </c:pt>
                <c:pt idx="7611">
                  <c:v>484.90267063962102</c:v>
                </c:pt>
                <c:pt idx="7612">
                  <c:v>484.96638140964399</c:v>
                </c:pt>
                <c:pt idx="7613">
                  <c:v>485.03009217966598</c:v>
                </c:pt>
                <c:pt idx="7614">
                  <c:v>485.09380294968798</c:v>
                </c:pt>
                <c:pt idx="7615">
                  <c:v>485.15751371970998</c:v>
                </c:pt>
                <c:pt idx="7616">
                  <c:v>485.221224489733</c:v>
                </c:pt>
                <c:pt idx="7617">
                  <c:v>485.284935259755</c:v>
                </c:pt>
                <c:pt idx="7618">
                  <c:v>485.348646029777</c:v>
                </c:pt>
                <c:pt idx="7619">
                  <c:v>485.41235679980002</c:v>
                </c:pt>
                <c:pt idx="7620">
                  <c:v>485.47606756982202</c:v>
                </c:pt>
                <c:pt idx="7621">
                  <c:v>485.53977833984402</c:v>
                </c:pt>
                <c:pt idx="7622">
                  <c:v>485.60348910986602</c:v>
                </c:pt>
                <c:pt idx="7623">
                  <c:v>485.66719987988898</c:v>
                </c:pt>
                <c:pt idx="7624">
                  <c:v>485.73091064991098</c:v>
                </c:pt>
                <c:pt idx="7625">
                  <c:v>485.79462141993298</c:v>
                </c:pt>
                <c:pt idx="7626">
                  <c:v>485.858332189956</c:v>
                </c:pt>
                <c:pt idx="7627">
                  <c:v>485.922042959978</c:v>
                </c:pt>
                <c:pt idx="7628">
                  <c:v>485.98575373</c:v>
                </c:pt>
                <c:pt idx="7629">
                  <c:v>486.049464500022</c:v>
                </c:pt>
                <c:pt idx="7630">
                  <c:v>486.11317527004502</c:v>
                </c:pt>
                <c:pt idx="7631">
                  <c:v>486.17688604006702</c:v>
                </c:pt>
                <c:pt idx="7632">
                  <c:v>486.24059681008902</c:v>
                </c:pt>
                <c:pt idx="7633">
                  <c:v>486.30430758011101</c:v>
                </c:pt>
                <c:pt idx="7634">
                  <c:v>486.36801835013398</c:v>
                </c:pt>
                <c:pt idx="7635">
                  <c:v>486.43172912015598</c:v>
                </c:pt>
                <c:pt idx="7636">
                  <c:v>486.49543989017798</c:v>
                </c:pt>
                <c:pt idx="7637">
                  <c:v>486.559150660201</c:v>
                </c:pt>
                <c:pt idx="7638">
                  <c:v>486.622861430223</c:v>
                </c:pt>
                <c:pt idx="7639">
                  <c:v>486.686572200245</c:v>
                </c:pt>
                <c:pt idx="7640">
                  <c:v>486.75028297026699</c:v>
                </c:pt>
                <c:pt idx="7641">
                  <c:v>486.81399374029002</c:v>
                </c:pt>
                <c:pt idx="7642">
                  <c:v>486.87770451031201</c:v>
                </c:pt>
                <c:pt idx="7643">
                  <c:v>486.94141528033401</c:v>
                </c:pt>
                <c:pt idx="7644">
                  <c:v>487.00512605035698</c:v>
                </c:pt>
                <c:pt idx="7645">
                  <c:v>487.06883682037898</c:v>
                </c:pt>
                <c:pt idx="7646">
                  <c:v>487.13254759040097</c:v>
                </c:pt>
                <c:pt idx="7647">
                  <c:v>487.19625836042297</c:v>
                </c:pt>
                <c:pt idx="7648">
                  <c:v>487.259969130446</c:v>
                </c:pt>
                <c:pt idx="7649">
                  <c:v>487.32367990046799</c:v>
                </c:pt>
                <c:pt idx="7650">
                  <c:v>487.38739067048999</c:v>
                </c:pt>
                <c:pt idx="7651">
                  <c:v>487.45110144051301</c:v>
                </c:pt>
                <c:pt idx="7652">
                  <c:v>487.51481221053501</c:v>
                </c:pt>
                <c:pt idx="7653">
                  <c:v>487.57852298055701</c:v>
                </c:pt>
                <c:pt idx="7654">
                  <c:v>487.64223375057901</c:v>
                </c:pt>
                <c:pt idx="7655">
                  <c:v>487.70594452060197</c:v>
                </c:pt>
                <c:pt idx="7656">
                  <c:v>487.76965529062397</c:v>
                </c:pt>
                <c:pt idx="7657">
                  <c:v>487.83336606064597</c:v>
                </c:pt>
                <c:pt idx="7658">
                  <c:v>487.89707683066899</c:v>
                </c:pt>
                <c:pt idx="7659">
                  <c:v>487.96078760069099</c:v>
                </c:pt>
                <c:pt idx="7660">
                  <c:v>488.02449837071299</c:v>
                </c:pt>
                <c:pt idx="7661">
                  <c:v>488.08820914073499</c:v>
                </c:pt>
                <c:pt idx="7662">
                  <c:v>488.15191991075801</c:v>
                </c:pt>
                <c:pt idx="7663">
                  <c:v>488.21563068078001</c:v>
                </c:pt>
                <c:pt idx="7664">
                  <c:v>488.27934145080201</c:v>
                </c:pt>
                <c:pt idx="7665">
                  <c:v>488.34305222082497</c:v>
                </c:pt>
                <c:pt idx="7666">
                  <c:v>488.40676299084703</c:v>
                </c:pt>
                <c:pt idx="7667">
                  <c:v>488.47047376086903</c:v>
                </c:pt>
                <c:pt idx="7668">
                  <c:v>488.53418453089103</c:v>
                </c:pt>
                <c:pt idx="7669">
                  <c:v>488.59789530091399</c:v>
                </c:pt>
                <c:pt idx="7670">
                  <c:v>488.66160607093599</c:v>
                </c:pt>
                <c:pt idx="7671">
                  <c:v>488.72531684095799</c:v>
                </c:pt>
                <c:pt idx="7672">
                  <c:v>488.78902761098101</c:v>
                </c:pt>
                <c:pt idx="7673">
                  <c:v>488.85273838100301</c:v>
                </c:pt>
                <c:pt idx="7674">
                  <c:v>488.91644915102501</c:v>
                </c:pt>
                <c:pt idx="7675">
                  <c:v>488.980159921047</c:v>
                </c:pt>
                <c:pt idx="7676">
                  <c:v>489.04387069107003</c:v>
                </c:pt>
                <c:pt idx="7677">
                  <c:v>489.10758146109202</c:v>
                </c:pt>
                <c:pt idx="7678">
                  <c:v>489.17129223111402</c:v>
                </c:pt>
                <c:pt idx="7679">
                  <c:v>489.23500300113699</c:v>
                </c:pt>
                <c:pt idx="7680">
                  <c:v>489.29871377115899</c:v>
                </c:pt>
                <c:pt idx="7681">
                  <c:v>489.36242454118099</c:v>
                </c:pt>
                <c:pt idx="7682">
                  <c:v>489.42613531120298</c:v>
                </c:pt>
                <c:pt idx="7683">
                  <c:v>489.48984608122601</c:v>
                </c:pt>
                <c:pt idx="7684">
                  <c:v>489.553556851248</c:v>
                </c:pt>
                <c:pt idx="7685">
                  <c:v>489.61726762127</c:v>
                </c:pt>
                <c:pt idx="7686">
                  <c:v>489.680978391292</c:v>
                </c:pt>
                <c:pt idx="7687">
                  <c:v>489.74468916131502</c:v>
                </c:pt>
                <c:pt idx="7688">
                  <c:v>489.80839993133702</c:v>
                </c:pt>
                <c:pt idx="7689">
                  <c:v>489.87211070135902</c:v>
                </c:pt>
                <c:pt idx="7690">
                  <c:v>489.93582147138198</c:v>
                </c:pt>
                <c:pt idx="7691">
                  <c:v>489.99953224140398</c:v>
                </c:pt>
                <c:pt idx="7692">
                  <c:v>490.06324301142598</c:v>
                </c:pt>
                <c:pt idx="7693">
                  <c:v>490.12695378144798</c:v>
                </c:pt>
                <c:pt idx="7694">
                  <c:v>490.190664551471</c:v>
                </c:pt>
                <c:pt idx="7695">
                  <c:v>490.254375321493</c:v>
                </c:pt>
                <c:pt idx="7696">
                  <c:v>490.318086091515</c:v>
                </c:pt>
                <c:pt idx="7697">
                  <c:v>490.38179686153802</c:v>
                </c:pt>
                <c:pt idx="7698">
                  <c:v>490.44550763156002</c:v>
                </c:pt>
                <c:pt idx="7699">
                  <c:v>490.50921840158202</c:v>
                </c:pt>
                <c:pt idx="7700">
                  <c:v>490.57292917160402</c:v>
                </c:pt>
                <c:pt idx="7701">
                  <c:v>490.63663994162698</c:v>
                </c:pt>
                <c:pt idx="7702">
                  <c:v>490.70035071164898</c:v>
                </c:pt>
                <c:pt idx="7703">
                  <c:v>490.76406148167098</c:v>
                </c:pt>
                <c:pt idx="7704">
                  <c:v>490.827772251694</c:v>
                </c:pt>
                <c:pt idx="7705">
                  <c:v>490.891483021716</c:v>
                </c:pt>
                <c:pt idx="7706">
                  <c:v>490.955193791738</c:v>
                </c:pt>
                <c:pt idx="7707">
                  <c:v>491.01890456176</c:v>
                </c:pt>
                <c:pt idx="7708">
                  <c:v>491.08261533178302</c:v>
                </c:pt>
                <c:pt idx="7709">
                  <c:v>491.14632610180502</c:v>
                </c:pt>
                <c:pt idx="7710">
                  <c:v>491.21003687182701</c:v>
                </c:pt>
                <c:pt idx="7711">
                  <c:v>491.27374764184998</c:v>
                </c:pt>
                <c:pt idx="7712">
                  <c:v>491.33745841187198</c:v>
                </c:pt>
                <c:pt idx="7713">
                  <c:v>491.40116918189398</c:v>
                </c:pt>
                <c:pt idx="7714">
                  <c:v>491.46487995191598</c:v>
                </c:pt>
                <c:pt idx="7715">
                  <c:v>491.528590721939</c:v>
                </c:pt>
                <c:pt idx="7716">
                  <c:v>491.592301491961</c:v>
                </c:pt>
                <c:pt idx="7717">
                  <c:v>491.65601226198299</c:v>
                </c:pt>
                <c:pt idx="7718">
                  <c:v>491.71972303200602</c:v>
                </c:pt>
                <c:pt idx="7719">
                  <c:v>491.78343380202801</c:v>
                </c:pt>
                <c:pt idx="7720">
                  <c:v>491.84714457205001</c:v>
                </c:pt>
                <c:pt idx="7721">
                  <c:v>491.91085534207201</c:v>
                </c:pt>
                <c:pt idx="7722">
                  <c:v>491.97456611209498</c:v>
                </c:pt>
                <c:pt idx="7723">
                  <c:v>492.03827688211697</c:v>
                </c:pt>
                <c:pt idx="7724">
                  <c:v>492.10198765213897</c:v>
                </c:pt>
                <c:pt idx="7725">
                  <c:v>492.165698422162</c:v>
                </c:pt>
                <c:pt idx="7726">
                  <c:v>492.22940919218399</c:v>
                </c:pt>
                <c:pt idx="7727">
                  <c:v>492.29311996220599</c:v>
                </c:pt>
                <c:pt idx="7728">
                  <c:v>492.35683073222799</c:v>
                </c:pt>
                <c:pt idx="7729">
                  <c:v>492.42054150225101</c:v>
                </c:pt>
                <c:pt idx="7730">
                  <c:v>492.48425227227301</c:v>
                </c:pt>
                <c:pt idx="7731">
                  <c:v>492.54796304229501</c:v>
                </c:pt>
                <c:pt idx="7732">
                  <c:v>492.61167381231701</c:v>
                </c:pt>
                <c:pt idx="7733">
                  <c:v>492.67538458233997</c:v>
                </c:pt>
                <c:pt idx="7734">
                  <c:v>492.73909535236203</c:v>
                </c:pt>
                <c:pt idx="7735">
                  <c:v>492.80280612238403</c:v>
                </c:pt>
                <c:pt idx="7736">
                  <c:v>492.86651689240699</c:v>
                </c:pt>
                <c:pt idx="7737">
                  <c:v>492.93022766242899</c:v>
                </c:pt>
                <c:pt idx="7738">
                  <c:v>492.99393843245099</c:v>
                </c:pt>
                <c:pt idx="7739">
                  <c:v>493.05764920247299</c:v>
                </c:pt>
                <c:pt idx="7740">
                  <c:v>493.12135997249601</c:v>
                </c:pt>
                <c:pt idx="7741">
                  <c:v>493.18507074251801</c:v>
                </c:pt>
                <c:pt idx="7742">
                  <c:v>493.24878151254001</c:v>
                </c:pt>
                <c:pt idx="7743">
                  <c:v>493.31249228256303</c:v>
                </c:pt>
                <c:pt idx="7744">
                  <c:v>493.37620305258503</c:v>
                </c:pt>
                <c:pt idx="7745">
                  <c:v>493.43991382260702</c:v>
                </c:pt>
                <c:pt idx="7746">
                  <c:v>493.50362459262902</c:v>
                </c:pt>
                <c:pt idx="7747">
                  <c:v>493.56733536265199</c:v>
                </c:pt>
                <c:pt idx="7748">
                  <c:v>493.63104613267399</c:v>
                </c:pt>
                <c:pt idx="7749">
                  <c:v>493.69475690269599</c:v>
                </c:pt>
                <c:pt idx="7750">
                  <c:v>493.75846767271901</c:v>
                </c:pt>
                <c:pt idx="7751">
                  <c:v>493.82217844274101</c:v>
                </c:pt>
                <c:pt idx="7752">
                  <c:v>493.885889212763</c:v>
                </c:pt>
                <c:pt idx="7753">
                  <c:v>493.949599982785</c:v>
                </c:pt>
                <c:pt idx="7754">
                  <c:v>494.01331075280802</c:v>
                </c:pt>
                <c:pt idx="7755">
                  <c:v>494.07702152283002</c:v>
                </c:pt>
                <c:pt idx="7756">
                  <c:v>494.14073229285202</c:v>
                </c:pt>
                <c:pt idx="7757">
                  <c:v>494.20444306287499</c:v>
                </c:pt>
                <c:pt idx="7758">
                  <c:v>494.26815383289699</c:v>
                </c:pt>
                <c:pt idx="7759">
                  <c:v>494.33186460291898</c:v>
                </c:pt>
                <c:pt idx="7760">
                  <c:v>494.39557537294098</c:v>
                </c:pt>
                <c:pt idx="7761">
                  <c:v>494.459286142964</c:v>
                </c:pt>
                <c:pt idx="7762">
                  <c:v>494.522996912986</c:v>
                </c:pt>
                <c:pt idx="7763">
                  <c:v>494.586707683008</c:v>
                </c:pt>
                <c:pt idx="7764">
                  <c:v>494.65041845303102</c:v>
                </c:pt>
                <c:pt idx="7765">
                  <c:v>494.71412922305302</c:v>
                </c:pt>
                <c:pt idx="7766">
                  <c:v>494.77783999307502</c:v>
                </c:pt>
                <c:pt idx="7767">
                  <c:v>494.84155076309702</c:v>
                </c:pt>
                <c:pt idx="7768">
                  <c:v>494.90526153311998</c:v>
                </c:pt>
                <c:pt idx="7769">
                  <c:v>494.96897230314198</c:v>
                </c:pt>
                <c:pt idx="7770">
                  <c:v>495.03268307316398</c:v>
                </c:pt>
                <c:pt idx="7771">
                  <c:v>495.096393843187</c:v>
                </c:pt>
                <c:pt idx="7772">
                  <c:v>495.160104613209</c:v>
                </c:pt>
                <c:pt idx="7773">
                  <c:v>495.223815383231</c:v>
                </c:pt>
                <c:pt idx="7774">
                  <c:v>495.287526153253</c:v>
                </c:pt>
                <c:pt idx="7775">
                  <c:v>495.35123692327602</c:v>
                </c:pt>
                <c:pt idx="7776">
                  <c:v>495.41494769329802</c:v>
                </c:pt>
                <c:pt idx="7777">
                  <c:v>495.47865846332002</c:v>
                </c:pt>
                <c:pt idx="7778">
                  <c:v>495.54236923334201</c:v>
                </c:pt>
                <c:pt idx="7779">
                  <c:v>495.60608000336498</c:v>
                </c:pt>
                <c:pt idx="7780">
                  <c:v>495.66979077338698</c:v>
                </c:pt>
                <c:pt idx="7781">
                  <c:v>495.73350154340898</c:v>
                </c:pt>
                <c:pt idx="7782">
                  <c:v>495.797212313432</c:v>
                </c:pt>
                <c:pt idx="7783">
                  <c:v>495.860923083454</c:v>
                </c:pt>
                <c:pt idx="7784">
                  <c:v>495.924633853476</c:v>
                </c:pt>
                <c:pt idx="7785">
                  <c:v>495.98834462349799</c:v>
                </c:pt>
                <c:pt idx="7786">
                  <c:v>496.05205539352102</c:v>
                </c:pt>
                <c:pt idx="7787">
                  <c:v>496.11576616354301</c:v>
                </c:pt>
                <c:pt idx="7788">
                  <c:v>496.17947693356501</c:v>
                </c:pt>
                <c:pt idx="7789">
                  <c:v>496.24318770358798</c:v>
                </c:pt>
                <c:pt idx="7790">
                  <c:v>496.30689847360998</c:v>
                </c:pt>
                <c:pt idx="7791">
                  <c:v>496.37060924363198</c:v>
                </c:pt>
                <c:pt idx="7792">
                  <c:v>496.43432001365397</c:v>
                </c:pt>
                <c:pt idx="7793">
                  <c:v>496.498030783677</c:v>
                </c:pt>
                <c:pt idx="7794">
                  <c:v>496.56174155369899</c:v>
                </c:pt>
                <c:pt idx="7795">
                  <c:v>496.62545232372099</c:v>
                </c:pt>
                <c:pt idx="7796">
                  <c:v>496.68916309374401</c:v>
                </c:pt>
                <c:pt idx="7797">
                  <c:v>496.75287386376601</c:v>
                </c:pt>
                <c:pt idx="7798">
                  <c:v>496.81658463378801</c:v>
                </c:pt>
                <c:pt idx="7799">
                  <c:v>496.88029540381001</c:v>
                </c:pt>
                <c:pt idx="7800">
                  <c:v>496.94400617383297</c:v>
                </c:pt>
                <c:pt idx="7801">
                  <c:v>497.00771694385497</c:v>
                </c:pt>
                <c:pt idx="7802">
                  <c:v>497.07142771387697</c:v>
                </c:pt>
                <c:pt idx="7803">
                  <c:v>497.13513848389999</c:v>
                </c:pt>
                <c:pt idx="7804">
                  <c:v>497.19884925392199</c:v>
                </c:pt>
                <c:pt idx="7805">
                  <c:v>497.26256002394399</c:v>
                </c:pt>
                <c:pt idx="7806">
                  <c:v>497.32627079396599</c:v>
                </c:pt>
                <c:pt idx="7807">
                  <c:v>497.38998156398901</c:v>
                </c:pt>
                <c:pt idx="7808">
                  <c:v>497.45369233401101</c:v>
                </c:pt>
                <c:pt idx="7809">
                  <c:v>497.51740310403301</c:v>
                </c:pt>
                <c:pt idx="7810">
                  <c:v>497.58111387405597</c:v>
                </c:pt>
                <c:pt idx="7811">
                  <c:v>497.64482464407803</c:v>
                </c:pt>
                <c:pt idx="7812">
                  <c:v>497.70853541410003</c:v>
                </c:pt>
                <c:pt idx="7813">
                  <c:v>497.77224618412203</c:v>
                </c:pt>
                <c:pt idx="7814">
                  <c:v>497.83595695414499</c:v>
                </c:pt>
                <c:pt idx="7815">
                  <c:v>497.89966772416699</c:v>
                </c:pt>
                <c:pt idx="7816">
                  <c:v>497.96337849418899</c:v>
                </c:pt>
                <c:pt idx="7817">
                  <c:v>498.02708926421201</c:v>
                </c:pt>
                <c:pt idx="7818">
                  <c:v>498.09080003423401</c:v>
                </c:pt>
                <c:pt idx="7819">
                  <c:v>498.15451080425601</c:v>
                </c:pt>
                <c:pt idx="7820">
                  <c:v>498.218221574278</c:v>
                </c:pt>
                <c:pt idx="7821">
                  <c:v>498.28193234430103</c:v>
                </c:pt>
                <c:pt idx="7822">
                  <c:v>498.34564311432302</c:v>
                </c:pt>
                <c:pt idx="7823">
                  <c:v>498.40935388434502</c:v>
                </c:pt>
                <c:pt idx="7824">
                  <c:v>498.47306465436799</c:v>
                </c:pt>
                <c:pt idx="7825">
                  <c:v>498.53677542438999</c:v>
                </c:pt>
                <c:pt idx="7826">
                  <c:v>498.60048619441199</c:v>
                </c:pt>
                <c:pt idx="7827">
                  <c:v>498.66419696443398</c:v>
                </c:pt>
                <c:pt idx="7828">
                  <c:v>498.72790773445701</c:v>
                </c:pt>
                <c:pt idx="7829">
                  <c:v>498.791618504479</c:v>
                </c:pt>
                <c:pt idx="7830">
                  <c:v>498.855329274501</c:v>
                </c:pt>
                <c:pt idx="7831">
                  <c:v>498.919040044523</c:v>
                </c:pt>
                <c:pt idx="7832">
                  <c:v>498.98275081454602</c:v>
                </c:pt>
                <c:pt idx="7833">
                  <c:v>499.04646158456802</c:v>
                </c:pt>
                <c:pt idx="7834">
                  <c:v>499.11017235459002</c:v>
                </c:pt>
                <c:pt idx="7835">
                  <c:v>499.17388312461298</c:v>
                </c:pt>
                <c:pt idx="7836">
                  <c:v>499.23759389463498</c:v>
                </c:pt>
                <c:pt idx="7837">
                  <c:v>499.30130466465698</c:v>
                </c:pt>
                <c:pt idx="7838">
                  <c:v>499.36501543467898</c:v>
                </c:pt>
                <c:pt idx="7839">
                  <c:v>499.428726204702</c:v>
                </c:pt>
                <c:pt idx="7840">
                  <c:v>499.492436974724</c:v>
                </c:pt>
                <c:pt idx="7841">
                  <c:v>499.556147744746</c:v>
                </c:pt>
                <c:pt idx="7842">
                  <c:v>499.61985851476902</c:v>
                </c:pt>
                <c:pt idx="7843">
                  <c:v>499.68356928479102</c:v>
                </c:pt>
                <c:pt idx="7844">
                  <c:v>499.74728005481302</c:v>
                </c:pt>
                <c:pt idx="7845">
                  <c:v>499.81099082483502</c:v>
                </c:pt>
                <c:pt idx="7846">
                  <c:v>499.87470159485798</c:v>
                </c:pt>
                <c:pt idx="7847">
                  <c:v>499.93841236487998</c:v>
                </c:pt>
                <c:pt idx="7848">
                  <c:v>500.00212313490198</c:v>
                </c:pt>
                <c:pt idx="7849">
                  <c:v>500.065833904925</c:v>
                </c:pt>
                <c:pt idx="7850">
                  <c:v>500.129544674947</c:v>
                </c:pt>
                <c:pt idx="7851">
                  <c:v>500.193255444969</c:v>
                </c:pt>
                <c:pt idx="7852">
                  <c:v>500.256966214991</c:v>
                </c:pt>
                <c:pt idx="7853">
                  <c:v>500.32067698501402</c:v>
                </c:pt>
                <c:pt idx="7854">
                  <c:v>500.38438775503602</c:v>
                </c:pt>
                <c:pt idx="7855">
                  <c:v>500.44809852505801</c:v>
                </c:pt>
                <c:pt idx="7856">
                  <c:v>500.51180929508098</c:v>
                </c:pt>
                <c:pt idx="7857">
                  <c:v>500.57552006510298</c:v>
                </c:pt>
                <c:pt idx="7858">
                  <c:v>500.63923083512498</c:v>
                </c:pt>
                <c:pt idx="7859">
                  <c:v>500.70294160514698</c:v>
                </c:pt>
                <c:pt idx="7860">
                  <c:v>500.76665237517</c:v>
                </c:pt>
                <c:pt idx="7861">
                  <c:v>500.830363145192</c:v>
                </c:pt>
                <c:pt idx="7862">
                  <c:v>500.89407391521399</c:v>
                </c:pt>
                <c:pt idx="7863">
                  <c:v>500.95778468523702</c:v>
                </c:pt>
                <c:pt idx="7864">
                  <c:v>501.02149545525901</c:v>
                </c:pt>
                <c:pt idx="7865">
                  <c:v>501.08520622528101</c:v>
                </c:pt>
                <c:pt idx="7866">
                  <c:v>501.14891699530301</c:v>
                </c:pt>
                <c:pt idx="7867">
                  <c:v>501.21262776532598</c:v>
                </c:pt>
                <c:pt idx="7868">
                  <c:v>501.27633853534797</c:v>
                </c:pt>
                <c:pt idx="7869">
                  <c:v>501.34004930536997</c:v>
                </c:pt>
                <c:pt idx="7870">
                  <c:v>501.403760075393</c:v>
                </c:pt>
                <c:pt idx="7871">
                  <c:v>501.46747084541499</c:v>
                </c:pt>
                <c:pt idx="7872">
                  <c:v>501.53118161543699</c:v>
                </c:pt>
                <c:pt idx="7873">
                  <c:v>501.59489238545899</c:v>
                </c:pt>
                <c:pt idx="7874">
                  <c:v>501.65860315548201</c:v>
                </c:pt>
                <c:pt idx="7875">
                  <c:v>501.72231392550401</c:v>
                </c:pt>
                <c:pt idx="7876">
                  <c:v>501.78602469552601</c:v>
                </c:pt>
                <c:pt idx="7877">
                  <c:v>501.84973546554801</c:v>
                </c:pt>
                <c:pt idx="7878">
                  <c:v>501.91344623557097</c:v>
                </c:pt>
                <c:pt idx="7879">
                  <c:v>501.97715700559303</c:v>
                </c:pt>
                <c:pt idx="7880">
                  <c:v>502.04086777561503</c:v>
                </c:pt>
                <c:pt idx="7881">
                  <c:v>502.10457854563799</c:v>
                </c:pt>
                <c:pt idx="7882">
                  <c:v>502.16828931565999</c:v>
                </c:pt>
                <c:pt idx="7883">
                  <c:v>502.23200008568199</c:v>
                </c:pt>
                <c:pt idx="7884">
                  <c:v>502.29571085570399</c:v>
                </c:pt>
                <c:pt idx="7885">
                  <c:v>502.35942162572701</c:v>
                </c:pt>
                <c:pt idx="7886">
                  <c:v>502.42313239574901</c:v>
                </c:pt>
                <c:pt idx="7887">
                  <c:v>502.48684316577101</c:v>
                </c:pt>
                <c:pt idx="7888">
                  <c:v>502.55055393579403</c:v>
                </c:pt>
                <c:pt idx="7889">
                  <c:v>502.61426470581603</c:v>
                </c:pt>
                <c:pt idx="7890">
                  <c:v>502.67797547583802</c:v>
                </c:pt>
                <c:pt idx="7891">
                  <c:v>502.74168624586002</c:v>
                </c:pt>
                <c:pt idx="7892">
                  <c:v>502.80539701588299</c:v>
                </c:pt>
                <c:pt idx="7893">
                  <c:v>502.86910778590499</c:v>
                </c:pt>
                <c:pt idx="7894">
                  <c:v>502.93281855592699</c:v>
                </c:pt>
                <c:pt idx="7895">
                  <c:v>502.99652932595001</c:v>
                </c:pt>
                <c:pt idx="7896">
                  <c:v>503.06024009597201</c:v>
                </c:pt>
                <c:pt idx="7897">
                  <c:v>503.123950865994</c:v>
                </c:pt>
                <c:pt idx="7898">
                  <c:v>503.187661636016</c:v>
                </c:pt>
                <c:pt idx="7899">
                  <c:v>503.25137240603902</c:v>
                </c:pt>
                <c:pt idx="7900">
                  <c:v>503.31508317606102</c:v>
                </c:pt>
                <c:pt idx="7901">
                  <c:v>503.37879394608302</c:v>
                </c:pt>
                <c:pt idx="7902">
                  <c:v>503.44250471610599</c:v>
                </c:pt>
                <c:pt idx="7903">
                  <c:v>503.50621548612799</c:v>
                </c:pt>
                <c:pt idx="7904">
                  <c:v>503.56992625614998</c:v>
                </c:pt>
                <c:pt idx="7905">
                  <c:v>503.63363702617198</c:v>
                </c:pt>
                <c:pt idx="7906">
                  <c:v>503.697347796195</c:v>
                </c:pt>
                <c:pt idx="7907">
                  <c:v>503.761058566217</c:v>
                </c:pt>
                <c:pt idx="7908">
                  <c:v>503.824769336239</c:v>
                </c:pt>
                <c:pt idx="7909">
                  <c:v>503.88848010626202</c:v>
                </c:pt>
                <c:pt idx="7910">
                  <c:v>503.95219087628402</c:v>
                </c:pt>
                <c:pt idx="7911">
                  <c:v>504.01590164630602</c:v>
                </c:pt>
                <c:pt idx="7912">
                  <c:v>504.07961241632802</c:v>
                </c:pt>
                <c:pt idx="7913">
                  <c:v>504.14332318635098</c:v>
                </c:pt>
                <c:pt idx="7914">
                  <c:v>504.20703395637298</c:v>
                </c:pt>
                <c:pt idx="7915">
                  <c:v>504.27074472639498</c:v>
                </c:pt>
                <c:pt idx="7916">
                  <c:v>504.334455496418</c:v>
                </c:pt>
                <c:pt idx="7917">
                  <c:v>504.39816626644</c:v>
                </c:pt>
                <c:pt idx="7918">
                  <c:v>504.461877036462</c:v>
                </c:pt>
                <c:pt idx="7919">
                  <c:v>504.525587806484</c:v>
                </c:pt>
                <c:pt idx="7920">
                  <c:v>504.58929857650702</c:v>
                </c:pt>
                <c:pt idx="7921">
                  <c:v>504.65300934652902</c:v>
                </c:pt>
                <c:pt idx="7922">
                  <c:v>504.71672011655102</c:v>
                </c:pt>
                <c:pt idx="7923">
                  <c:v>504.78043088657301</c:v>
                </c:pt>
                <c:pt idx="7924">
                  <c:v>504.84414165659598</c:v>
                </c:pt>
                <c:pt idx="7925">
                  <c:v>504.90785242661798</c:v>
                </c:pt>
                <c:pt idx="7926">
                  <c:v>504.97156319663998</c:v>
                </c:pt>
                <c:pt idx="7927">
                  <c:v>505.035273966663</c:v>
                </c:pt>
                <c:pt idx="7928">
                  <c:v>505.098984736685</c:v>
                </c:pt>
                <c:pt idx="7929">
                  <c:v>505.162695506707</c:v>
                </c:pt>
                <c:pt idx="7930">
                  <c:v>505.22640627672899</c:v>
                </c:pt>
                <c:pt idx="7931">
                  <c:v>505.29011704675202</c:v>
                </c:pt>
                <c:pt idx="7932">
                  <c:v>505.35382781677401</c:v>
                </c:pt>
                <c:pt idx="7933">
                  <c:v>505.41753858679601</c:v>
                </c:pt>
                <c:pt idx="7934">
                  <c:v>505.48124935681898</c:v>
                </c:pt>
                <c:pt idx="7935">
                  <c:v>505.54496012684098</c:v>
                </c:pt>
                <c:pt idx="7936">
                  <c:v>505.60867089686298</c:v>
                </c:pt>
                <c:pt idx="7937">
                  <c:v>505.67238166688497</c:v>
                </c:pt>
                <c:pt idx="7938">
                  <c:v>505.736092436908</c:v>
                </c:pt>
                <c:pt idx="7939">
                  <c:v>505.79980320692999</c:v>
                </c:pt>
                <c:pt idx="7940">
                  <c:v>505.86351397695199</c:v>
                </c:pt>
                <c:pt idx="7941">
                  <c:v>505.92722474697501</c:v>
                </c:pt>
                <c:pt idx="7942">
                  <c:v>505.99093551699701</c:v>
                </c:pt>
                <c:pt idx="7943">
                  <c:v>506.05464628701901</c:v>
                </c:pt>
                <c:pt idx="7944">
                  <c:v>506.11835705704101</c:v>
                </c:pt>
                <c:pt idx="7945">
                  <c:v>506.18206782706397</c:v>
                </c:pt>
                <c:pt idx="7946">
                  <c:v>506.24577859708597</c:v>
                </c:pt>
                <c:pt idx="7947">
                  <c:v>506.30948936710797</c:v>
                </c:pt>
                <c:pt idx="7948">
                  <c:v>506.37320013713099</c:v>
                </c:pt>
                <c:pt idx="7949">
                  <c:v>506.43691090715299</c:v>
                </c:pt>
                <c:pt idx="7950">
                  <c:v>506.50062167717499</c:v>
                </c:pt>
                <c:pt idx="7951">
                  <c:v>506.56433244719699</c:v>
                </c:pt>
                <c:pt idx="7952">
                  <c:v>506.62804321722001</c:v>
                </c:pt>
                <c:pt idx="7953">
                  <c:v>506.69175398724201</c:v>
                </c:pt>
                <c:pt idx="7954">
                  <c:v>506.75546475726401</c:v>
                </c:pt>
                <c:pt idx="7955">
                  <c:v>506.81917552728697</c:v>
                </c:pt>
                <c:pt idx="7956">
                  <c:v>506.88288629730903</c:v>
                </c:pt>
                <c:pt idx="7957">
                  <c:v>506.94659706733103</c:v>
                </c:pt>
                <c:pt idx="7958">
                  <c:v>507.01030783735303</c:v>
                </c:pt>
                <c:pt idx="7959">
                  <c:v>507.07401860737599</c:v>
                </c:pt>
                <c:pt idx="7960">
                  <c:v>507.13772937739799</c:v>
                </c:pt>
                <c:pt idx="7961">
                  <c:v>507.20144014741999</c:v>
                </c:pt>
                <c:pt idx="7962">
                  <c:v>507.26515091744301</c:v>
                </c:pt>
                <c:pt idx="7963">
                  <c:v>507.32886168746501</c:v>
                </c:pt>
                <c:pt idx="7964">
                  <c:v>507.39257245748701</c:v>
                </c:pt>
                <c:pt idx="7965">
                  <c:v>507.456283227509</c:v>
                </c:pt>
                <c:pt idx="7966">
                  <c:v>507.51999399753203</c:v>
                </c:pt>
                <c:pt idx="7967">
                  <c:v>507.58370476755402</c:v>
                </c:pt>
                <c:pt idx="7968">
                  <c:v>507.64741553757602</c:v>
                </c:pt>
                <c:pt idx="7969">
                  <c:v>507.71112630759899</c:v>
                </c:pt>
                <c:pt idx="7970">
                  <c:v>507.77483707762099</c:v>
                </c:pt>
                <c:pt idx="7971">
                  <c:v>507.83854784764299</c:v>
                </c:pt>
                <c:pt idx="7972">
                  <c:v>507.90225861766498</c:v>
                </c:pt>
                <c:pt idx="7973">
                  <c:v>507.96596938768801</c:v>
                </c:pt>
                <c:pt idx="7974">
                  <c:v>508.02968015771</c:v>
                </c:pt>
                <c:pt idx="7975">
                  <c:v>508.093390927732</c:v>
                </c:pt>
                <c:pt idx="7976">
                  <c:v>508.157101697754</c:v>
                </c:pt>
                <c:pt idx="7977">
                  <c:v>508.22081246777702</c:v>
                </c:pt>
                <c:pt idx="7978">
                  <c:v>508.28452323779902</c:v>
                </c:pt>
                <c:pt idx="7979">
                  <c:v>508.34823400782102</c:v>
                </c:pt>
                <c:pt idx="7980">
                  <c:v>508.41194477784398</c:v>
                </c:pt>
                <c:pt idx="7981">
                  <c:v>508.47565554786598</c:v>
                </c:pt>
                <c:pt idx="7982">
                  <c:v>508.53936631788798</c:v>
                </c:pt>
                <c:pt idx="7983">
                  <c:v>508.60307708790998</c:v>
                </c:pt>
                <c:pt idx="7984">
                  <c:v>508.666787857933</c:v>
                </c:pt>
                <c:pt idx="7985">
                  <c:v>508.730498627955</c:v>
                </c:pt>
                <c:pt idx="7986">
                  <c:v>508.794209397977</c:v>
                </c:pt>
                <c:pt idx="7987">
                  <c:v>508.85792016800002</c:v>
                </c:pt>
                <c:pt idx="7988">
                  <c:v>508.92163093802202</c:v>
                </c:pt>
                <c:pt idx="7989">
                  <c:v>508.98534170804402</c:v>
                </c:pt>
                <c:pt idx="7990">
                  <c:v>509.04905247806602</c:v>
                </c:pt>
                <c:pt idx="7991">
                  <c:v>509.11276324808898</c:v>
                </c:pt>
                <c:pt idx="7992">
                  <c:v>509.17647401811098</c:v>
                </c:pt>
                <c:pt idx="7993">
                  <c:v>509.24018478813298</c:v>
                </c:pt>
                <c:pt idx="7994">
                  <c:v>509.303895558156</c:v>
                </c:pt>
                <c:pt idx="7995">
                  <c:v>509.367606328178</c:v>
                </c:pt>
                <c:pt idx="7996">
                  <c:v>509.4313170982</c:v>
                </c:pt>
                <c:pt idx="7997">
                  <c:v>509.495027868222</c:v>
                </c:pt>
                <c:pt idx="7998">
                  <c:v>509.55873863824502</c:v>
                </c:pt>
                <c:pt idx="7999">
                  <c:v>509.62244940826702</c:v>
                </c:pt>
                <c:pt idx="8000">
                  <c:v>509.68616017828901</c:v>
                </c:pt>
                <c:pt idx="8001">
                  <c:v>509.74987094831198</c:v>
                </c:pt>
                <c:pt idx="8002">
                  <c:v>509.81358171833398</c:v>
                </c:pt>
                <c:pt idx="8003">
                  <c:v>509.87729248835598</c:v>
                </c:pt>
                <c:pt idx="8004">
                  <c:v>509.94100325837798</c:v>
                </c:pt>
                <c:pt idx="8005">
                  <c:v>510.004714028401</c:v>
                </c:pt>
                <c:pt idx="8006">
                  <c:v>510.068424798423</c:v>
                </c:pt>
                <c:pt idx="8007">
                  <c:v>510.13213556844499</c:v>
                </c:pt>
                <c:pt idx="8008">
                  <c:v>510.19584633846802</c:v>
                </c:pt>
                <c:pt idx="8009">
                  <c:v>510.25955710849001</c:v>
                </c:pt>
                <c:pt idx="8010">
                  <c:v>510.32326787851201</c:v>
                </c:pt>
                <c:pt idx="8011">
                  <c:v>510.38697864853401</c:v>
                </c:pt>
                <c:pt idx="8012">
                  <c:v>510.45068941855698</c:v>
                </c:pt>
                <c:pt idx="8013">
                  <c:v>510.51440018857897</c:v>
                </c:pt>
                <c:pt idx="8014">
                  <c:v>510.57811095860097</c:v>
                </c:pt>
                <c:pt idx="8015">
                  <c:v>510.641821728624</c:v>
                </c:pt>
                <c:pt idx="8016">
                  <c:v>510.70553249864599</c:v>
                </c:pt>
                <c:pt idx="8017">
                  <c:v>510.76924326866799</c:v>
                </c:pt>
                <c:pt idx="8018">
                  <c:v>510.83295403868999</c:v>
                </c:pt>
                <c:pt idx="8019">
                  <c:v>510.89666480871301</c:v>
                </c:pt>
                <c:pt idx="8020">
                  <c:v>510.96037557873501</c:v>
                </c:pt>
                <c:pt idx="8021">
                  <c:v>511.02408634875701</c:v>
                </c:pt>
                <c:pt idx="8022">
                  <c:v>511.08779711877901</c:v>
                </c:pt>
                <c:pt idx="8023">
                  <c:v>511.15150788880197</c:v>
                </c:pt>
                <c:pt idx="8024">
                  <c:v>511.21521865882403</c:v>
                </c:pt>
                <c:pt idx="8025">
                  <c:v>511.27892942884603</c:v>
                </c:pt>
                <c:pt idx="8026">
                  <c:v>511.34264019886899</c:v>
                </c:pt>
                <c:pt idx="8027">
                  <c:v>511.40635096889099</c:v>
                </c:pt>
                <c:pt idx="8028">
                  <c:v>511.47006173891299</c:v>
                </c:pt>
                <c:pt idx="8029">
                  <c:v>511.53377250893499</c:v>
                </c:pt>
                <c:pt idx="8030">
                  <c:v>511.59748327895801</c:v>
                </c:pt>
                <c:pt idx="8031">
                  <c:v>511.66119404898001</c:v>
                </c:pt>
                <c:pt idx="8032">
                  <c:v>511.72490481900201</c:v>
                </c:pt>
                <c:pt idx="8033">
                  <c:v>511.78861558902503</c:v>
                </c:pt>
                <c:pt idx="8034">
                  <c:v>511.85232635904703</c:v>
                </c:pt>
                <c:pt idx="8035">
                  <c:v>511.91603712906903</c:v>
                </c:pt>
                <c:pt idx="8036">
                  <c:v>511.97974789909102</c:v>
                </c:pt>
                <c:pt idx="8037">
                  <c:v>512.04345866911399</c:v>
                </c:pt>
                <c:pt idx="8038">
                  <c:v>512.10716943913599</c:v>
                </c:pt>
                <c:pt idx="8039">
                  <c:v>512.17088020915799</c:v>
                </c:pt>
                <c:pt idx="8040">
                  <c:v>512.23459097918101</c:v>
                </c:pt>
                <c:pt idx="8041">
                  <c:v>512.29830174920301</c:v>
                </c:pt>
                <c:pt idx="8042">
                  <c:v>512.36201251922603</c:v>
                </c:pt>
                <c:pt idx="8043">
                  <c:v>512.42572328924803</c:v>
                </c:pt>
                <c:pt idx="8044">
                  <c:v>512.48943405927002</c:v>
                </c:pt>
                <c:pt idx="8045">
                  <c:v>512.55314482929305</c:v>
                </c:pt>
                <c:pt idx="8046">
                  <c:v>512.61685559931504</c:v>
                </c:pt>
                <c:pt idx="8047">
                  <c:v>512.68056636933704</c:v>
                </c:pt>
                <c:pt idx="8048">
                  <c:v>512.74427713935995</c:v>
                </c:pt>
                <c:pt idx="8049">
                  <c:v>512.80798790938195</c:v>
                </c:pt>
                <c:pt idx="8050">
                  <c:v>512.87169867940395</c:v>
                </c:pt>
                <c:pt idx="8051">
                  <c:v>512.93540944942697</c:v>
                </c:pt>
                <c:pt idx="8052">
                  <c:v>512.99912021944897</c:v>
                </c:pt>
                <c:pt idx="8053">
                  <c:v>513.06283098947097</c:v>
                </c:pt>
                <c:pt idx="8054">
                  <c:v>513.12654175949399</c:v>
                </c:pt>
                <c:pt idx="8055">
                  <c:v>513.19025252951599</c:v>
                </c:pt>
                <c:pt idx="8056">
                  <c:v>513.25396329953799</c:v>
                </c:pt>
                <c:pt idx="8057">
                  <c:v>513.31767406956101</c:v>
                </c:pt>
                <c:pt idx="8058">
                  <c:v>513.38138483958301</c:v>
                </c:pt>
                <c:pt idx="8059">
                  <c:v>513.445095609605</c:v>
                </c:pt>
                <c:pt idx="8060">
                  <c:v>513.50880637962803</c:v>
                </c:pt>
                <c:pt idx="8061">
                  <c:v>513.57251714965003</c:v>
                </c:pt>
                <c:pt idx="8062">
                  <c:v>513.63622791967202</c:v>
                </c:pt>
                <c:pt idx="8063">
                  <c:v>513.69993868969505</c:v>
                </c:pt>
                <c:pt idx="8064">
                  <c:v>513.76364945971704</c:v>
                </c:pt>
                <c:pt idx="8065">
                  <c:v>513.82736022973904</c:v>
                </c:pt>
                <c:pt idx="8066">
                  <c:v>513.89107099976195</c:v>
                </c:pt>
                <c:pt idx="8067">
                  <c:v>513.95478176978395</c:v>
                </c:pt>
                <c:pt idx="8068">
                  <c:v>514.01849253980595</c:v>
                </c:pt>
                <c:pt idx="8069">
                  <c:v>514.08220330982897</c:v>
                </c:pt>
                <c:pt idx="8070">
                  <c:v>514.14591407985097</c:v>
                </c:pt>
                <c:pt idx="8071">
                  <c:v>514.20962484987297</c:v>
                </c:pt>
                <c:pt idx="8072">
                  <c:v>514.27333561989599</c:v>
                </c:pt>
                <c:pt idx="8073">
                  <c:v>514.33704638991799</c:v>
                </c:pt>
                <c:pt idx="8074">
                  <c:v>514.40075715993999</c:v>
                </c:pt>
                <c:pt idx="8075">
                  <c:v>514.46446792996301</c:v>
                </c:pt>
                <c:pt idx="8076">
                  <c:v>514.52817869998501</c:v>
                </c:pt>
                <c:pt idx="8077">
                  <c:v>514.591889470007</c:v>
                </c:pt>
                <c:pt idx="8078">
                  <c:v>514.65560024003003</c:v>
                </c:pt>
                <c:pt idx="8079">
                  <c:v>514.71931101005202</c:v>
                </c:pt>
                <c:pt idx="8080">
                  <c:v>514.78302178007402</c:v>
                </c:pt>
                <c:pt idx="8081">
                  <c:v>514.84673255009704</c:v>
                </c:pt>
                <c:pt idx="8082">
                  <c:v>514.91044332011904</c:v>
                </c:pt>
                <c:pt idx="8083">
                  <c:v>514.97415409014104</c:v>
                </c:pt>
                <c:pt idx="8084">
                  <c:v>515.03786486016395</c:v>
                </c:pt>
                <c:pt idx="8085">
                  <c:v>515.10157563018595</c:v>
                </c:pt>
                <c:pt idx="8086">
                  <c:v>515.16528640020795</c:v>
                </c:pt>
                <c:pt idx="8087">
                  <c:v>515.22899717023097</c:v>
                </c:pt>
                <c:pt idx="8088">
                  <c:v>515.29270794025297</c:v>
                </c:pt>
                <c:pt idx="8089">
                  <c:v>515.35641871027497</c:v>
                </c:pt>
                <c:pt idx="8090">
                  <c:v>515.42012948029799</c:v>
                </c:pt>
                <c:pt idx="8091">
                  <c:v>515.48384025031999</c:v>
                </c:pt>
                <c:pt idx="8092">
                  <c:v>515.54755102034198</c:v>
                </c:pt>
                <c:pt idx="8093">
                  <c:v>515.61126179036501</c:v>
                </c:pt>
                <c:pt idx="8094">
                  <c:v>515.674972560387</c:v>
                </c:pt>
                <c:pt idx="8095">
                  <c:v>515.73868333041003</c:v>
                </c:pt>
                <c:pt idx="8096">
                  <c:v>515.80239410043202</c:v>
                </c:pt>
                <c:pt idx="8097">
                  <c:v>515.86610487045402</c:v>
                </c:pt>
                <c:pt idx="8098">
                  <c:v>515.92981564047705</c:v>
                </c:pt>
                <c:pt idx="8099">
                  <c:v>515.99352641049904</c:v>
                </c:pt>
                <c:pt idx="8100">
                  <c:v>516.05723718052104</c:v>
                </c:pt>
                <c:pt idx="8101">
                  <c:v>516.12094795054395</c:v>
                </c:pt>
                <c:pt idx="8102">
                  <c:v>516.18465872056595</c:v>
                </c:pt>
                <c:pt idx="8103">
                  <c:v>516.24836949058795</c:v>
                </c:pt>
                <c:pt idx="8104">
                  <c:v>516.31208026061097</c:v>
                </c:pt>
                <c:pt idx="8105">
                  <c:v>516.37579103063297</c:v>
                </c:pt>
                <c:pt idx="8106">
                  <c:v>516.43950180065497</c:v>
                </c:pt>
                <c:pt idx="8107">
                  <c:v>516.50321257067799</c:v>
                </c:pt>
                <c:pt idx="8108">
                  <c:v>516.56692334069999</c:v>
                </c:pt>
                <c:pt idx="8109">
                  <c:v>516.63063411072199</c:v>
                </c:pt>
                <c:pt idx="8110">
                  <c:v>516.69434488074501</c:v>
                </c:pt>
                <c:pt idx="8111">
                  <c:v>516.75805565076701</c:v>
                </c:pt>
                <c:pt idx="8112">
                  <c:v>516.821766420789</c:v>
                </c:pt>
                <c:pt idx="8113">
                  <c:v>516.88547719081203</c:v>
                </c:pt>
                <c:pt idx="8114">
                  <c:v>516.94918796083402</c:v>
                </c:pt>
                <c:pt idx="8115">
                  <c:v>517.01289873085602</c:v>
                </c:pt>
                <c:pt idx="8116">
                  <c:v>517.07660950087904</c:v>
                </c:pt>
                <c:pt idx="8117">
                  <c:v>517.14032027090104</c:v>
                </c:pt>
                <c:pt idx="8118">
                  <c:v>517.20403104092304</c:v>
                </c:pt>
                <c:pt idx="8119">
                  <c:v>517.26774181094595</c:v>
                </c:pt>
                <c:pt idx="8120">
                  <c:v>517.33145258096795</c:v>
                </c:pt>
                <c:pt idx="8121">
                  <c:v>517.39516335098995</c:v>
                </c:pt>
                <c:pt idx="8122">
                  <c:v>517.45887412101297</c:v>
                </c:pt>
                <c:pt idx="8123">
                  <c:v>517.52258489103497</c:v>
                </c:pt>
                <c:pt idx="8124">
                  <c:v>517.58629566105697</c:v>
                </c:pt>
                <c:pt idx="8125">
                  <c:v>517.65000643107999</c:v>
                </c:pt>
                <c:pt idx="8126">
                  <c:v>517.71371720110199</c:v>
                </c:pt>
                <c:pt idx="8127">
                  <c:v>517.77742797112398</c:v>
                </c:pt>
                <c:pt idx="8128">
                  <c:v>517.84113874114701</c:v>
                </c:pt>
                <c:pt idx="8129">
                  <c:v>517.904849511169</c:v>
                </c:pt>
                <c:pt idx="8130">
                  <c:v>517.968560281191</c:v>
                </c:pt>
                <c:pt idx="8131">
                  <c:v>518.03227105121402</c:v>
                </c:pt>
                <c:pt idx="8132">
                  <c:v>518.09598182123602</c:v>
                </c:pt>
                <c:pt idx="8133">
                  <c:v>518.15969259125802</c:v>
                </c:pt>
                <c:pt idx="8134">
                  <c:v>518.22340336128104</c:v>
                </c:pt>
                <c:pt idx="8135">
                  <c:v>518.28711413130304</c:v>
                </c:pt>
                <c:pt idx="8136">
                  <c:v>518.35082490132504</c:v>
                </c:pt>
                <c:pt idx="8137">
                  <c:v>518.41453567134795</c:v>
                </c:pt>
                <c:pt idx="8138">
                  <c:v>518.47824644136995</c:v>
                </c:pt>
                <c:pt idx="8139">
                  <c:v>518.54195721139195</c:v>
                </c:pt>
                <c:pt idx="8140">
                  <c:v>518.60566798141497</c:v>
                </c:pt>
                <c:pt idx="8141">
                  <c:v>518.66937875143697</c:v>
                </c:pt>
                <c:pt idx="8142">
                  <c:v>518.73308952145896</c:v>
                </c:pt>
                <c:pt idx="8143">
                  <c:v>518.79680029148199</c:v>
                </c:pt>
                <c:pt idx="8144">
                  <c:v>518.86051106150398</c:v>
                </c:pt>
                <c:pt idx="8145">
                  <c:v>518.92422183152598</c:v>
                </c:pt>
                <c:pt idx="8146">
                  <c:v>518.98793260154901</c:v>
                </c:pt>
                <c:pt idx="8147">
                  <c:v>519.051643371571</c:v>
                </c:pt>
                <c:pt idx="8148">
                  <c:v>519.11535414159403</c:v>
                </c:pt>
                <c:pt idx="8149">
                  <c:v>519.17906491161602</c:v>
                </c:pt>
                <c:pt idx="8150">
                  <c:v>519.24277568163802</c:v>
                </c:pt>
                <c:pt idx="8151">
                  <c:v>519.30648645166104</c:v>
                </c:pt>
                <c:pt idx="8152">
                  <c:v>519.37019722168304</c:v>
                </c:pt>
                <c:pt idx="8153">
                  <c:v>519.43390799170504</c:v>
                </c:pt>
                <c:pt idx="8154">
                  <c:v>519.49761876172795</c:v>
                </c:pt>
                <c:pt idx="8155">
                  <c:v>519.56132953174995</c:v>
                </c:pt>
                <c:pt idx="8156">
                  <c:v>519.62504030177195</c:v>
                </c:pt>
                <c:pt idx="8157">
                  <c:v>519.68875107179497</c:v>
                </c:pt>
                <c:pt idx="8158">
                  <c:v>519.75246184181697</c:v>
                </c:pt>
                <c:pt idx="8159">
                  <c:v>519.81617261183897</c:v>
                </c:pt>
                <c:pt idx="8160">
                  <c:v>519.87988338186199</c:v>
                </c:pt>
                <c:pt idx="8161">
                  <c:v>519.94359415188399</c:v>
                </c:pt>
                <c:pt idx="8162">
                  <c:v>520.00730492190598</c:v>
                </c:pt>
                <c:pt idx="8163">
                  <c:v>520.07101569192901</c:v>
                </c:pt>
                <c:pt idx="8164">
                  <c:v>520.134726461951</c:v>
                </c:pt>
                <c:pt idx="8165">
                  <c:v>520.198437231973</c:v>
                </c:pt>
                <c:pt idx="8166">
                  <c:v>520.26214800199602</c:v>
                </c:pt>
                <c:pt idx="8167">
                  <c:v>520.32585877201802</c:v>
                </c:pt>
                <c:pt idx="8168">
                  <c:v>520.38956954204002</c:v>
                </c:pt>
                <c:pt idx="8169">
                  <c:v>520.45328031206304</c:v>
                </c:pt>
                <c:pt idx="8170">
                  <c:v>520.51699108208504</c:v>
                </c:pt>
                <c:pt idx="8171">
                  <c:v>520.58070185210704</c:v>
                </c:pt>
                <c:pt idx="8172">
                  <c:v>520.64441262212995</c:v>
                </c:pt>
                <c:pt idx="8173">
                  <c:v>520.70812339215195</c:v>
                </c:pt>
                <c:pt idx="8174">
                  <c:v>520.77183416217395</c:v>
                </c:pt>
                <c:pt idx="8175">
                  <c:v>520.83554493219697</c:v>
                </c:pt>
                <c:pt idx="8176">
                  <c:v>520.89925570221897</c:v>
                </c:pt>
                <c:pt idx="8177">
                  <c:v>520.96296647224096</c:v>
                </c:pt>
                <c:pt idx="8178">
                  <c:v>521.02667724226399</c:v>
                </c:pt>
                <c:pt idx="8179">
                  <c:v>521.09038801228598</c:v>
                </c:pt>
                <c:pt idx="8180">
                  <c:v>521.15409878230798</c:v>
                </c:pt>
                <c:pt idx="8181">
                  <c:v>521.217809552331</c:v>
                </c:pt>
                <c:pt idx="8182">
                  <c:v>521.281520322353</c:v>
                </c:pt>
                <c:pt idx="8183">
                  <c:v>521.345231092375</c:v>
                </c:pt>
                <c:pt idx="8184">
                  <c:v>521.40894186239802</c:v>
                </c:pt>
                <c:pt idx="8185">
                  <c:v>521.47265263242002</c:v>
                </c:pt>
                <c:pt idx="8186">
                  <c:v>521.53636340244202</c:v>
                </c:pt>
                <c:pt idx="8187">
                  <c:v>521.60007417246504</c:v>
                </c:pt>
                <c:pt idx="8188">
                  <c:v>521.66378494248704</c:v>
                </c:pt>
                <c:pt idx="8189">
                  <c:v>521.72749571250904</c:v>
                </c:pt>
                <c:pt idx="8190">
                  <c:v>521.79120648253195</c:v>
                </c:pt>
                <c:pt idx="8191">
                  <c:v>521.85491725255395</c:v>
                </c:pt>
                <c:pt idx="8192">
                  <c:v>521.91862802257594</c:v>
                </c:pt>
                <c:pt idx="8193">
                  <c:v>521.98233879259897</c:v>
                </c:pt>
                <c:pt idx="8194">
                  <c:v>522.04604956262096</c:v>
                </c:pt>
                <c:pt idx="8195">
                  <c:v>522.10976033264296</c:v>
                </c:pt>
                <c:pt idx="8196">
                  <c:v>522.17347110266599</c:v>
                </c:pt>
                <c:pt idx="8197">
                  <c:v>522.23718187268798</c:v>
                </c:pt>
                <c:pt idx="8198">
                  <c:v>522.30089264270998</c:v>
                </c:pt>
                <c:pt idx="8199">
                  <c:v>522.364603412733</c:v>
                </c:pt>
                <c:pt idx="8200">
                  <c:v>522.428314182755</c:v>
                </c:pt>
                <c:pt idx="8201">
                  <c:v>522.49202495277802</c:v>
                </c:pt>
                <c:pt idx="8202">
                  <c:v>522.55573572280002</c:v>
                </c:pt>
                <c:pt idx="8203">
                  <c:v>522.61944649282202</c:v>
                </c:pt>
                <c:pt idx="8204">
                  <c:v>522.68315726284504</c:v>
                </c:pt>
                <c:pt idx="8205">
                  <c:v>522.74686803286704</c:v>
                </c:pt>
                <c:pt idx="8206">
                  <c:v>522.81057880288904</c:v>
                </c:pt>
                <c:pt idx="8207">
                  <c:v>522.87428957291195</c:v>
                </c:pt>
                <c:pt idx="8208">
                  <c:v>522.93800034293395</c:v>
                </c:pt>
                <c:pt idx="8209">
                  <c:v>523.00171111295595</c:v>
                </c:pt>
                <c:pt idx="8210">
                  <c:v>523.06542188297897</c:v>
                </c:pt>
                <c:pt idx="8211">
                  <c:v>523.12913265300097</c:v>
                </c:pt>
                <c:pt idx="8212">
                  <c:v>523.19284342302296</c:v>
                </c:pt>
                <c:pt idx="8213">
                  <c:v>523.25655419304599</c:v>
                </c:pt>
                <c:pt idx="8214">
                  <c:v>523.32026496306798</c:v>
                </c:pt>
                <c:pt idx="8215">
                  <c:v>523.38397573308998</c:v>
                </c:pt>
                <c:pt idx="8216">
                  <c:v>523.447686503113</c:v>
                </c:pt>
                <c:pt idx="8217">
                  <c:v>523.511397273135</c:v>
                </c:pt>
                <c:pt idx="8218">
                  <c:v>523.575108043157</c:v>
                </c:pt>
                <c:pt idx="8219">
                  <c:v>523.63881881318002</c:v>
                </c:pt>
                <c:pt idx="8220">
                  <c:v>523.70252958320202</c:v>
                </c:pt>
                <c:pt idx="8221">
                  <c:v>523.76624035322402</c:v>
                </c:pt>
                <c:pt idx="8222">
                  <c:v>523.82995112324704</c:v>
                </c:pt>
                <c:pt idx="8223">
                  <c:v>523.89366189326904</c:v>
                </c:pt>
                <c:pt idx="8224">
                  <c:v>523.95737266329104</c:v>
                </c:pt>
                <c:pt idx="8225">
                  <c:v>524.02108343331395</c:v>
                </c:pt>
                <c:pt idx="8226">
                  <c:v>524.08479420333595</c:v>
                </c:pt>
                <c:pt idx="8227">
                  <c:v>524.14850497335794</c:v>
                </c:pt>
                <c:pt idx="8228">
                  <c:v>524.21221574338097</c:v>
                </c:pt>
                <c:pt idx="8229">
                  <c:v>524.27592651340296</c:v>
                </c:pt>
                <c:pt idx="8230">
                  <c:v>524.33963728342496</c:v>
                </c:pt>
                <c:pt idx="8231">
                  <c:v>524.40334805344798</c:v>
                </c:pt>
                <c:pt idx="8232">
                  <c:v>524.46705882346998</c:v>
                </c:pt>
                <c:pt idx="8233">
                  <c:v>524.53076959349198</c:v>
                </c:pt>
                <c:pt idx="8234">
                  <c:v>524.594480363515</c:v>
                </c:pt>
                <c:pt idx="8235">
                  <c:v>524.658191133537</c:v>
                </c:pt>
                <c:pt idx="8236">
                  <c:v>524.721901903559</c:v>
                </c:pt>
                <c:pt idx="8237">
                  <c:v>524.78561267358202</c:v>
                </c:pt>
                <c:pt idx="8238">
                  <c:v>524.84932344360402</c:v>
                </c:pt>
                <c:pt idx="8239">
                  <c:v>524.91303421362602</c:v>
                </c:pt>
                <c:pt idx="8240">
                  <c:v>524.97674498364904</c:v>
                </c:pt>
                <c:pt idx="8241">
                  <c:v>525.04045575367104</c:v>
                </c:pt>
                <c:pt idx="8242">
                  <c:v>525.10416652369304</c:v>
                </c:pt>
                <c:pt idx="8243">
                  <c:v>525.16787729371595</c:v>
                </c:pt>
                <c:pt idx="8244">
                  <c:v>525.23158806373795</c:v>
                </c:pt>
                <c:pt idx="8245">
                  <c:v>525.29529883375994</c:v>
                </c:pt>
                <c:pt idx="8246">
                  <c:v>525.35900960378297</c:v>
                </c:pt>
                <c:pt idx="8247">
                  <c:v>525.42272037380496</c:v>
                </c:pt>
                <c:pt idx="8248">
                  <c:v>525.48643114382696</c:v>
                </c:pt>
                <c:pt idx="8249">
                  <c:v>525.55014191384998</c:v>
                </c:pt>
                <c:pt idx="8250">
                  <c:v>525.61385268387198</c:v>
                </c:pt>
                <c:pt idx="8251">
                  <c:v>525.67756345389398</c:v>
                </c:pt>
                <c:pt idx="8252">
                  <c:v>525.741274223917</c:v>
                </c:pt>
                <c:pt idx="8253">
                  <c:v>525.804984993939</c:v>
                </c:pt>
                <c:pt idx="8254">
                  <c:v>525.86869576396202</c:v>
                </c:pt>
                <c:pt idx="8255">
                  <c:v>525.93240653398402</c:v>
                </c:pt>
                <c:pt idx="8256">
                  <c:v>525.99611730400602</c:v>
                </c:pt>
                <c:pt idx="8257">
                  <c:v>526.05982807402904</c:v>
                </c:pt>
                <c:pt idx="8258">
                  <c:v>526.12353884405104</c:v>
                </c:pt>
                <c:pt idx="8259">
                  <c:v>526.18724961407304</c:v>
                </c:pt>
                <c:pt idx="8260">
                  <c:v>526.25096038409595</c:v>
                </c:pt>
                <c:pt idx="8261">
                  <c:v>526.31467115411795</c:v>
                </c:pt>
                <c:pt idx="8262">
                  <c:v>526.37838192413994</c:v>
                </c:pt>
                <c:pt idx="8263">
                  <c:v>526.44209269416297</c:v>
                </c:pt>
                <c:pt idx="8264">
                  <c:v>526.50580346418496</c:v>
                </c:pt>
                <c:pt idx="8265">
                  <c:v>526.56951423420696</c:v>
                </c:pt>
                <c:pt idx="8266">
                  <c:v>526.63322500422998</c:v>
                </c:pt>
                <c:pt idx="8267">
                  <c:v>526.69693577425198</c:v>
                </c:pt>
                <c:pt idx="8268">
                  <c:v>526.76064654427398</c:v>
                </c:pt>
                <c:pt idx="8269">
                  <c:v>526.824357314297</c:v>
                </c:pt>
                <c:pt idx="8270">
                  <c:v>526.888068084319</c:v>
                </c:pt>
                <c:pt idx="8271">
                  <c:v>526.951778854341</c:v>
                </c:pt>
                <c:pt idx="8272">
                  <c:v>527.01548962436402</c:v>
                </c:pt>
                <c:pt idx="8273">
                  <c:v>527.07920039438602</c:v>
                </c:pt>
                <c:pt idx="8274">
                  <c:v>527.14291116440802</c:v>
                </c:pt>
                <c:pt idx="8275">
                  <c:v>527.20662193443104</c:v>
                </c:pt>
                <c:pt idx="8276">
                  <c:v>527.27033270445304</c:v>
                </c:pt>
                <c:pt idx="8277">
                  <c:v>527.33404347447504</c:v>
                </c:pt>
                <c:pt idx="8278">
                  <c:v>527.39775424449795</c:v>
                </c:pt>
                <c:pt idx="8279">
                  <c:v>527.46146501451994</c:v>
                </c:pt>
                <c:pt idx="8280">
                  <c:v>527.52517578454194</c:v>
                </c:pt>
                <c:pt idx="8281">
                  <c:v>527.58888655456497</c:v>
                </c:pt>
                <c:pt idx="8282">
                  <c:v>527.65259732458696</c:v>
                </c:pt>
                <c:pt idx="8283">
                  <c:v>527.71630809460896</c:v>
                </c:pt>
                <c:pt idx="8284">
                  <c:v>527.78001886463198</c:v>
                </c:pt>
                <c:pt idx="8285">
                  <c:v>527.84372963465398</c:v>
                </c:pt>
                <c:pt idx="8286">
                  <c:v>527.90744040467598</c:v>
                </c:pt>
                <c:pt idx="8287">
                  <c:v>527.971151174699</c:v>
                </c:pt>
                <c:pt idx="8288">
                  <c:v>528.034861944721</c:v>
                </c:pt>
                <c:pt idx="8289">
                  <c:v>528.098572714743</c:v>
                </c:pt>
                <c:pt idx="8290">
                  <c:v>528.16228348476602</c:v>
                </c:pt>
                <c:pt idx="8291">
                  <c:v>528.22599425478802</c:v>
                </c:pt>
                <c:pt idx="8292">
                  <c:v>528.28970502481002</c:v>
                </c:pt>
                <c:pt idx="8293">
                  <c:v>528.35341579483304</c:v>
                </c:pt>
                <c:pt idx="8294">
                  <c:v>528.41712656485504</c:v>
                </c:pt>
                <c:pt idx="8295">
                  <c:v>528.48083733487704</c:v>
                </c:pt>
                <c:pt idx="8296">
                  <c:v>528.54454810489995</c:v>
                </c:pt>
                <c:pt idx="8297">
                  <c:v>528.60825887492194</c:v>
                </c:pt>
                <c:pt idx="8298">
                  <c:v>528.67196964494406</c:v>
                </c:pt>
                <c:pt idx="8299">
                  <c:v>528.73568041496696</c:v>
                </c:pt>
                <c:pt idx="8300">
                  <c:v>528.79939118498896</c:v>
                </c:pt>
                <c:pt idx="8301">
                  <c:v>528.86310195501096</c:v>
                </c:pt>
                <c:pt idx="8302">
                  <c:v>528.92681272503398</c:v>
                </c:pt>
                <c:pt idx="8303">
                  <c:v>528.99052349505598</c:v>
                </c:pt>
                <c:pt idx="8304">
                  <c:v>529.05423426507798</c:v>
                </c:pt>
                <c:pt idx="8305">
                  <c:v>529.117945035101</c:v>
                </c:pt>
                <c:pt idx="8306">
                  <c:v>529.181655805123</c:v>
                </c:pt>
                <c:pt idx="8307">
                  <c:v>529.24536657514602</c:v>
                </c:pt>
                <c:pt idx="8308">
                  <c:v>529.30907734516802</c:v>
                </c:pt>
                <c:pt idx="8309">
                  <c:v>529.37278811519002</c:v>
                </c:pt>
                <c:pt idx="8310">
                  <c:v>529.43649888521304</c:v>
                </c:pt>
                <c:pt idx="8311">
                  <c:v>529.50020965523504</c:v>
                </c:pt>
                <c:pt idx="8312">
                  <c:v>529.56392042525704</c:v>
                </c:pt>
                <c:pt idx="8313">
                  <c:v>529.62763119527995</c:v>
                </c:pt>
                <c:pt idx="8314">
                  <c:v>529.69134196530194</c:v>
                </c:pt>
                <c:pt idx="8315">
                  <c:v>529.75505273532406</c:v>
                </c:pt>
                <c:pt idx="8316">
                  <c:v>529.81876350534696</c:v>
                </c:pt>
                <c:pt idx="8317">
                  <c:v>529.88247427536896</c:v>
                </c:pt>
                <c:pt idx="8318">
                  <c:v>529.94618504539096</c:v>
                </c:pt>
                <c:pt idx="8319">
                  <c:v>530.00989581541398</c:v>
                </c:pt>
                <c:pt idx="8320">
                  <c:v>530.07360658543598</c:v>
                </c:pt>
                <c:pt idx="8321">
                  <c:v>530.13731735545798</c:v>
                </c:pt>
                <c:pt idx="8322">
                  <c:v>530.201028125481</c:v>
                </c:pt>
                <c:pt idx="8323">
                  <c:v>530.264738895503</c:v>
                </c:pt>
                <c:pt idx="8324">
                  <c:v>530.328449665525</c:v>
                </c:pt>
                <c:pt idx="8325">
                  <c:v>530.39216043554802</c:v>
                </c:pt>
                <c:pt idx="8326">
                  <c:v>530.45587120557002</c:v>
                </c:pt>
                <c:pt idx="8327">
                  <c:v>530.51958197559202</c:v>
                </c:pt>
                <c:pt idx="8328">
                  <c:v>530.58329274561504</c:v>
                </c:pt>
                <c:pt idx="8329">
                  <c:v>530.64700351563704</c:v>
                </c:pt>
                <c:pt idx="8330">
                  <c:v>530.71071428565904</c:v>
                </c:pt>
                <c:pt idx="8331">
                  <c:v>530.77442505568195</c:v>
                </c:pt>
                <c:pt idx="8332">
                  <c:v>530.83813582570394</c:v>
                </c:pt>
                <c:pt idx="8333">
                  <c:v>530.90184659572606</c:v>
                </c:pt>
                <c:pt idx="8334">
                  <c:v>530.96555736574896</c:v>
                </c:pt>
                <c:pt idx="8335">
                  <c:v>531.02926813577096</c:v>
                </c:pt>
                <c:pt idx="8336">
                  <c:v>531.09297890579296</c:v>
                </c:pt>
                <c:pt idx="8337">
                  <c:v>531.15668967581598</c:v>
                </c:pt>
                <c:pt idx="8338">
                  <c:v>531.22040044583798</c:v>
                </c:pt>
                <c:pt idx="8339">
                  <c:v>531.28411121585998</c:v>
                </c:pt>
                <c:pt idx="8340">
                  <c:v>531.347821985883</c:v>
                </c:pt>
                <c:pt idx="8341">
                  <c:v>531.411532755905</c:v>
                </c:pt>
                <c:pt idx="8342">
                  <c:v>531.475243525927</c:v>
                </c:pt>
                <c:pt idx="8343">
                  <c:v>531.53895429595002</c:v>
                </c:pt>
                <c:pt idx="8344">
                  <c:v>531.60266506597202</c:v>
                </c:pt>
                <c:pt idx="8345">
                  <c:v>531.66637583599402</c:v>
                </c:pt>
                <c:pt idx="8346">
                  <c:v>531.73008660601704</c:v>
                </c:pt>
                <c:pt idx="8347">
                  <c:v>531.79379737603904</c:v>
                </c:pt>
                <c:pt idx="8348">
                  <c:v>531.85750814606104</c:v>
                </c:pt>
                <c:pt idx="8349">
                  <c:v>531.92121891608394</c:v>
                </c:pt>
                <c:pt idx="8350">
                  <c:v>531.98492968610606</c:v>
                </c:pt>
                <c:pt idx="8351">
                  <c:v>532.04864045612806</c:v>
                </c:pt>
                <c:pt idx="8352">
                  <c:v>532.11235122615096</c:v>
                </c:pt>
                <c:pt idx="8353">
                  <c:v>532.17606199617296</c:v>
                </c:pt>
                <c:pt idx="8354">
                  <c:v>532.23977276619496</c:v>
                </c:pt>
                <c:pt idx="8355">
                  <c:v>532.30348353621798</c:v>
                </c:pt>
                <c:pt idx="8356">
                  <c:v>532.36719430623998</c:v>
                </c:pt>
                <c:pt idx="8357">
                  <c:v>532.43090507626198</c:v>
                </c:pt>
                <c:pt idx="8358">
                  <c:v>532.494615846285</c:v>
                </c:pt>
                <c:pt idx="8359">
                  <c:v>532.558326616307</c:v>
                </c:pt>
                <c:pt idx="8360">
                  <c:v>532.62203738633002</c:v>
                </c:pt>
                <c:pt idx="8361">
                  <c:v>532.68574815635202</c:v>
                </c:pt>
                <c:pt idx="8362">
                  <c:v>532.74945892637402</c:v>
                </c:pt>
                <c:pt idx="8363">
                  <c:v>532.81316969639704</c:v>
                </c:pt>
                <c:pt idx="8364">
                  <c:v>532.87688046641904</c:v>
                </c:pt>
                <c:pt idx="8365">
                  <c:v>532.94059123644104</c:v>
                </c:pt>
                <c:pt idx="8366">
                  <c:v>533.00430200646394</c:v>
                </c:pt>
                <c:pt idx="8367">
                  <c:v>533.06801277648594</c:v>
                </c:pt>
                <c:pt idx="8368">
                  <c:v>533.13172354650806</c:v>
                </c:pt>
                <c:pt idx="8369">
                  <c:v>533.19543431653096</c:v>
                </c:pt>
                <c:pt idx="8370">
                  <c:v>533.25914508655296</c:v>
                </c:pt>
                <c:pt idx="8371">
                  <c:v>533.32285585657496</c:v>
                </c:pt>
                <c:pt idx="8372">
                  <c:v>533.38656662659798</c:v>
                </c:pt>
                <c:pt idx="8373">
                  <c:v>533.45027739661998</c:v>
                </c:pt>
                <c:pt idx="8374">
                  <c:v>533.51398816664198</c:v>
                </c:pt>
                <c:pt idx="8375">
                  <c:v>533.577698936665</c:v>
                </c:pt>
                <c:pt idx="8376">
                  <c:v>533.641409706687</c:v>
                </c:pt>
                <c:pt idx="8377">
                  <c:v>533.705120476709</c:v>
                </c:pt>
                <c:pt idx="8378">
                  <c:v>533.76883124673202</c:v>
                </c:pt>
                <c:pt idx="8379">
                  <c:v>533.83254201675402</c:v>
                </c:pt>
                <c:pt idx="8380">
                  <c:v>533.89625278677602</c:v>
                </c:pt>
                <c:pt idx="8381">
                  <c:v>533.95996355679904</c:v>
                </c:pt>
                <c:pt idx="8382">
                  <c:v>534.02367432682104</c:v>
                </c:pt>
                <c:pt idx="8383">
                  <c:v>534.08738509684304</c:v>
                </c:pt>
                <c:pt idx="8384">
                  <c:v>534.15109586686594</c:v>
                </c:pt>
                <c:pt idx="8385">
                  <c:v>534.21480663688806</c:v>
                </c:pt>
                <c:pt idx="8386">
                  <c:v>534.27851740691005</c:v>
                </c:pt>
                <c:pt idx="8387">
                  <c:v>534.34222817693296</c:v>
                </c:pt>
                <c:pt idx="8388">
                  <c:v>534.40593894695496</c:v>
                </c:pt>
                <c:pt idx="8389">
                  <c:v>534.46964971697696</c:v>
                </c:pt>
                <c:pt idx="8390">
                  <c:v>534.53336048699998</c:v>
                </c:pt>
                <c:pt idx="8391">
                  <c:v>534.59707125702198</c:v>
                </c:pt>
                <c:pt idx="8392">
                  <c:v>534.66078202704398</c:v>
                </c:pt>
                <c:pt idx="8393">
                  <c:v>534.724492797067</c:v>
                </c:pt>
                <c:pt idx="8394">
                  <c:v>534.788203567089</c:v>
                </c:pt>
                <c:pt idx="8395">
                  <c:v>534.851914337111</c:v>
                </c:pt>
                <c:pt idx="8396">
                  <c:v>534.91562510713402</c:v>
                </c:pt>
                <c:pt idx="8397">
                  <c:v>534.97933587715602</c:v>
                </c:pt>
                <c:pt idx="8398">
                  <c:v>535.04304664717802</c:v>
                </c:pt>
                <c:pt idx="8399">
                  <c:v>535.10675741720104</c:v>
                </c:pt>
                <c:pt idx="8400">
                  <c:v>535.17046818722304</c:v>
                </c:pt>
                <c:pt idx="8401">
                  <c:v>535.23417895724504</c:v>
                </c:pt>
                <c:pt idx="8402">
                  <c:v>535.29788972726794</c:v>
                </c:pt>
                <c:pt idx="8403">
                  <c:v>535.36160049729006</c:v>
                </c:pt>
                <c:pt idx="8404">
                  <c:v>535.42531126731205</c:v>
                </c:pt>
                <c:pt idx="8405">
                  <c:v>535.48902203733496</c:v>
                </c:pt>
                <c:pt idx="8406">
                  <c:v>535.55273280735696</c:v>
                </c:pt>
                <c:pt idx="8407">
                  <c:v>535.61644357737896</c:v>
                </c:pt>
                <c:pt idx="8408">
                  <c:v>535.68015434740198</c:v>
                </c:pt>
                <c:pt idx="8409">
                  <c:v>535.74386511742398</c:v>
                </c:pt>
                <c:pt idx="8410">
                  <c:v>535.80757588744598</c:v>
                </c:pt>
                <c:pt idx="8411">
                  <c:v>535.871286657469</c:v>
                </c:pt>
                <c:pt idx="8412">
                  <c:v>535.934997427491</c:v>
                </c:pt>
                <c:pt idx="8413">
                  <c:v>535.99870819751402</c:v>
                </c:pt>
                <c:pt idx="8414">
                  <c:v>536.06241896753602</c:v>
                </c:pt>
                <c:pt idx="8415">
                  <c:v>536.12612973755802</c:v>
                </c:pt>
                <c:pt idx="8416">
                  <c:v>536.18984050758104</c:v>
                </c:pt>
                <c:pt idx="8417">
                  <c:v>536.25355127760304</c:v>
                </c:pt>
                <c:pt idx="8418">
                  <c:v>536.31726204762504</c:v>
                </c:pt>
                <c:pt idx="8419">
                  <c:v>536.38097281764794</c:v>
                </c:pt>
                <c:pt idx="8420">
                  <c:v>536.44468358767006</c:v>
                </c:pt>
                <c:pt idx="8421">
                  <c:v>536.50839435769205</c:v>
                </c:pt>
                <c:pt idx="8422">
                  <c:v>536.57210512771496</c:v>
                </c:pt>
                <c:pt idx="8423">
                  <c:v>536.63581589773696</c:v>
                </c:pt>
                <c:pt idx="8424">
                  <c:v>536.69952666775896</c:v>
                </c:pt>
                <c:pt idx="8425">
                  <c:v>536.76323743778198</c:v>
                </c:pt>
                <c:pt idx="8426">
                  <c:v>536.82694820780398</c:v>
                </c:pt>
                <c:pt idx="8427">
                  <c:v>536.89065897782598</c:v>
                </c:pt>
                <c:pt idx="8428">
                  <c:v>536.954369747849</c:v>
                </c:pt>
                <c:pt idx="8429">
                  <c:v>537.018080517871</c:v>
                </c:pt>
                <c:pt idx="8430">
                  <c:v>537.081791287893</c:v>
                </c:pt>
                <c:pt idx="8431">
                  <c:v>537.14550205791602</c:v>
                </c:pt>
                <c:pt idx="8432">
                  <c:v>537.20921282793802</c:v>
                </c:pt>
                <c:pt idx="8433">
                  <c:v>537.27292359796002</c:v>
                </c:pt>
                <c:pt idx="8434">
                  <c:v>537.33663436798304</c:v>
                </c:pt>
                <c:pt idx="8435">
                  <c:v>537.40034513800504</c:v>
                </c:pt>
                <c:pt idx="8436">
                  <c:v>537.46405590802704</c:v>
                </c:pt>
                <c:pt idx="8437">
                  <c:v>537.52776667805006</c:v>
                </c:pt>
                <c:pt idx="8438">
                  <c:v>537.59147744807206</c:v>
                </c:pt>
                <c:pt idx="8439">
                  <c:v>537.65518821809405</c:v>
                </c:pt>
                <c:pt idx="8440">
                  <c:v>537.71889898811696</c:v>
                </c:pt>
                <c:pt idx="8441">
                  <c:v>537.78260975813896</c:v>
                </c:pt>
                <c:pt idx="8442">
                  <c:v>537.84632052816096</c:v>
                </c:pt>
                <c:pt idx="8443">
                  <c:v>537.91003129818398</c:v>
                </c:pt>
                <c:pt idx="8444">
                  <c:v>537.97374206820598</c:v>
                </c:pt>
                <c:pt idx="8445">
                  <c:v>538.03745283822798</c:v>
                </c:pt>
                <c:pt idx="8446">
                  <c:v>538.101163608251</c:v>
                </c:pt>
                <c:pt idx="8447">
                  <c:v>538.164874378273</c:v>
                </c:pt>
                <c:pt idx="8448">
                  <c:v>538.228585148295</c:v>
                </c:pt>
                <c:pt idx="8449">
                  <c:v>538.29229591831802</c:v>
                </c:pt>
                <c:pt idx="8450">
                  <c:v>538.35600668834002</c:v>
                </c:pt>
                <c:pt idx="8451">
                  <c:v>538.41971745836202</c:v>
                </c:pt>
                <c:pt idx="8452">
                  <c:v>538.48342822838504</c:v>
                </c:pt>
                <c:pt idx="8453">
                  <c:v>538.54713899840704</c:v>
                </c:pt>
                <c:pt idx="8454">
                  <c:v>538.61084976842903</c:v>
                </c:pt>
                <c:pt idx="8455">
                  <c:v>538.67456053845206</c:v>
                </c:pt>
                <c:pt idx="8456">
                  <c:v>538.73827130847405</c:v>
                </c:pt>
                <c:pt idx="8457">
                  <c:v>538.80198207849605</c:v>
                </c:pt>
                <c:pt idx="8458">
                  <c:v>538.86569284851896</c:v>
                </c:pt>
                <c:pt idx="8459">
                  <c:v>538.92940361854096</c:v>
                </c:pt>
                <c:pt idx="8460">
                  <c:v>538.99311438856296</c:v>
                </c:pt>
                <c:pt idx="8461">
                  <c:v>539.05682515858598</c:v>
                </c:pt>
                <c:pt idx="8462">
                  <c:v>539.12053592860798</c:v>
                </c:pt>
                <c:pt idx="8463">
                  <c:v>539.18424669862998</c:v>
                </c:pt>
                <c:pt idx="8464">
                  <c:v>539.247957468653</c:v>
                </c:pt>
                <c:pt idx="8465">
                  <c:v>539.311668238675</c:v>
                </c:pt>
                <c:pt idx="8466">
                  <c:v>539.37537900869802</c:v>
                </c:pt>
                <c:pt idx="8467">
                  <c:v>539.43908977872002</c:v>
                </c:pt>
                <c:pt idx="8468">
                  <c:v>539.50280054874202</c:v>
                </c:pt>
                <c:pt idx="8469">
                  <c:v>539.56651131876504</c:v>
                </c:pt>
                <c:pt idx="8470">
                  <c:v>539.63022208878704</c:v>
                </c:pt>
                <c:pt idx="8471">
                  <c:v>539.69393285880903</c:v>
                </c:pt>
                <c:pt idx="8472">
                  <c:v>539.75764362883206</c:v>
                </c:pt>
                <c:pt idx="8473">
                  <c:v>539.82135439885406</c:v>
                </c:pt>
                <c:pt idx="8474">
                  <c:v>539.88506516887605</c:v>
                </c:pt>
                <c:pt idx="8475">
                  <c:v>539.94877593889896</c:v>
                </c:pt>
                <c:pt idx="8476">
                  <c:v>540.01248670892096</c:v>
                </c:pt>
                <c:pt idx="8477">
                  <c:v>540.07619747894296</c:v>
                </c:pt>
                <c:pt idx="8478">
                  <c:v>540.13990824896598</c:v>
                </c:pt>
                <c:pt idx="8479">
                  <c:v>540.20361901898798</c:v>
                </c:pt>
                <c:pt idx="8480">
                  <c:v>540.26732978900998</c:v>
                </c:pt>
                <c:pt idx="8481">
                  <c:v>540.331040559033</c:v>
                </c:pt>
                <c:pt idx="8482">
                  <c:v>540.394751329055</c:v>
                </c:pt>
                <c:pt idx="8483">
                  <c:v>540.458462099077</c:v>
                </c:pt>
                <c:pt idx="8484">
                  <c:v>540.52217286910002</c:v>
                </c:pt>
                <c:pt idx="8485">
                  <c:v>540.58588363912202</c:v>
                </c:pt>
                <c:pt idx="8486">
                  <c:v>540.64959440914402</c:v>
                </c:pt>
                <c:pt idx="8487">
                  <c:v>540.71330517916704</c:v>
                </c:pt>
                <c:pt idx="8488">
                  <c:v>540.77701594918904</c:v>
                </c:pt>
                <c:pt idx="8489">
                  <c:v>540.84072671921103</c:v>
                </c:pt>
                <c:pt idx="8490">
                  <c:v>540.90443748923406</c:v>
                </c:pt>
                <c:pt idx="8491">
                  <c:v>540.96814825925605</c:v>
                </c:pt>
                <c:pt idx="8492">
                  <c:v>541.03185902927805</c:v>
                </c:pt>
                <c:pt idx="8493">
                  <c:v>541.09556979930096</c:v>
                </c:pt>
                <c:pt idx="8494">
                  <c:v>541.15928056932296</c:v>
                </c:pt>
                <c:pt idx="8495">
                  <c:v>541.22299133934496</c:v>
                </c:pt>
                <c:pt idx="8496">
                  <c:v>541.28670210936798</c:v>
                </c:pt>
                <c:pt idx="8497">
                  <c:v>541.35041287938998</c:v>
                </c:pt>
                <c:pt idx="8498">
                  <c:v>541.41412364941198</c:v>
                </c:pt>
                <c:pt idx="8499">
                  <c:v>541.477834419435</c:v>
                </c:pt>
                <c:pt idx="8500">
                  <c:v>541.541545189457</c:v>
                </c:pt>
                <c:pt idx="8501">
                  <c:v>541.605255959479</c:v>
                </c:pt>
                <c:pt idx="8502">
                  <c:v>541.66896672950202</c:v>
                </c:pt>
                <c:pt idx="8503">
                  <c:v>541.73267749952402</c:v>
                </c:pt>
                <c:pt idx="8504">
                  <c:v>541.79638826954601</c:v>
                </c:pt>
                <c:pt idx="8505">
                  <c:v>541.86009903956904</c:v>
                </c:pt>
                <c:pt idx="8506">
                  <c:v>541.92380980959103</c:v>
                </c:pt>
                <c:pt idx="8507">
                  <c:v>541.98752057961303</c:v>
                </c:pt>
                <c:pt idx="8508">
                  <c:v>542.05123134963605</c:v>
                </c:pt>
                <c:pt idx="8509">
                  <c:v>542.11494211965805</c:v>
                </c:pt>
                <c:pt idx="8510">
                  <c:v>542.17865288968005</c:v>
                </c:pt>
                <c:pt idx="8511">
                  <c:v>542.24236365970296</c:v>
                </c:pt>
                <c:pt idx="8512">
                  <c:v>542.30607442972496</c:v>
                </c:pt>
                <c:pt idx="8513">
                  <c:v>542.36978519974696</c:v>
                </c:pt>
                <c:pt idx="8514">
                  <c:v>542.43349596976998</c:v>
                </c:pt>
                <c:pt idx="8515">
                  <c:v>542.49720673979198</c:v>
                </c:pt>
                <c:pt idx="8516">
                  <c:v>542.56091750981398</c:v>
                </c:pt>
                <c:pt idx="8517">
                  <c:v>542.624628279837</c:v>
                </c:pt>
                <c:pt idx="8518">
                  <c:v>542.688339049859</c:v>
                </c:pt>
                <c:pt idx="8519">
                  <c:v>542.75204981988099</c:v>
                </c:pt>
                <c:pt idx="8520">
                  <c:v>542.81576058990402</c:v>
                </c:pt>
                <c:pt idx="8521">
                  <c:v>542.87947135992601</c:v>
                </c:pt>
                <c:pt idx="8522">
                  <c:v>542.94318212994904</c:v>
                </c:pt>
                <c:pt idx="8523">
                  <c:v>543.00689289997104</c:v>
                </c:pt>
                <c:pt idx="8524">
                  <c:v>543.07060366999303</c:v>
                </c:pt>
                <c:pt idx="8525">
                  <c:v>543.13431444001606</c:v>
                </c:pt>
                <c:pt idx="8526">
                  <c:v>543.19802521003805</c:v>
                </c:pt>
                <c:pt idx="8527">
                  <c:v>543.26173598006005</c:v>
                </c:pt>
                <c:pt idx="8528">
                  <c:v>543.32544675008296</c:v>
                </c:pt>
                <c:pt idx="8529">
                  <c:v>543.38915752010496</c:v>
                </c:pt>
                <c:pt idx="8530">
                  <c:v>543.45286829012696</c:v>
                </c:pt>
                <c:pt idx="8531">
                  <c:v>543.51657906014998</c:v>
                </c:pt>
                <c:pt idx="8532">
                  <c:v>543.58028983017198</c:v>
                </c:pt>
                <c:pt idx="8533">
                  <c:v>543.64400060019398</c:v>
                </c:pt>
                <c:pt idx="8534">
                  <c:v>543.707711370217</c:v>
                </c:pt>
                <c:pt idx="8535">
                  <c:v>543.771422140239</c:v>
                </c:pt>
                <c:pt idx="8536">
                  <c:v>543.835132910261</c:v>
                </c:pt>
                <c:pt idx="8537">
                  <c:v>543.89884368028402</c:v>
                </c:pt>
                <c:pt idx="8538">
                  <c:v>543.96255445030602</c:v>
                </c:pt>
                <c:pt idx="8539">
                  <c:v>544.02626522032801</c:v>
                </c:pt>
                <c:pt idx="8540">
                  <c:v>544.08997599035104</c:v>
                </c:pt>
                <c:pt idx="8541">
                  <c:v>544.15368676037303</c:v>
                </c:pt>
                <c:pt idx="8542">
                  <c:v>544.21739753039503</c:v>
                </c:pt>
                <c:pt idx="8543">
                  <c:v>544.28110830041805</c:v>
                </c:pt>
                <c:pt idx="8544">
                  <c:v>544.34481907044005</c:v>
                </c:pt>
                <c:pt idx="8545">
                  <c:v>544.40852984046205</c:v>
                </c:pt>
                <c:pt idx="8546">
                  <c:v>544.47224061048496</c:v>
                </c:pt>
                <c:pt idx="8547">
                  <c:v>544.53595138050696</c:v>
                </c:pt>
                <c:pt idx="8548">
                  <c:v>544.59966215052896</c:v>
                </c:pt>
                <c:pt idx="8549">
                  <c:v>544.66337292055198</c:v>
                </c:pt>
                <c:pt idx="8550">
                  <c:v>544.72708369057398</c:v>
                </c:pt>
                <c:pt idx="8551">
                  <c:v>544.79079446059598</c:v>
                </c:pt>
                <c:pt idx="8552">
                  <c:v>544.854505230619</c:v>
                </c:pt>
                <c:pt idx="8553">
                  <c:v>544.918216000641</c:v>
                </c:pt>
                <c:pt idx="8554">
                  <c:v>544.98192677066299</c:v>
                </c:pt>
                <c:pt idx="8555">
                  <c:v>545.04563754068602</c:v>
                </c:pt>
                <c:pt idx="8556">
                  <c:v>545.10934831070801</c:v>
                </c:pt>
                <c:pt idx="8557">
                  <c:v>545.17305908073001</c:v>
                </c:pt>
                <c:pt idx="8558">
                  <c:v>545.23676985075303</c:v>
                </c:pt>
                <c:pt idx="8559">
                  <c:v>545.30048062077503</c:v>
                </c:pt>
                <c:pt idx="8560">
                  <c:v>545.36419139079703</c:v>
                </c:pt>
                <c:pt idx="8561">
                  <c:v>545.42790216082005</c:v>
                </c:pt>
                <c:pt idx="8562">
                  <c:v>545.49161293084205</c:v>
                </c:pt>
                <c:pt idx="8563">
                  <c:v>545.55532370086405</c:v>
                </c:pt>
                <c:pt idx="8564">
                  <c:v>545.61903447088696</c:v>
                </c:pt>
                <c:pt idx="8565">
                  <c:v>545.68274524090896</c:v>
                </c:pt>
                <c:pt idx="8566">
                  <c:v>545.74645601093096</c:v>
                </c:pt>
                <c:pt idx="8567">
                  <c:v>545.81016678095398</c:v>
                </c:pt>
                <c:pt idx="8568">
                  <c:v>545.87387755097598</c:v>
                </c:pt>
                <c:pt idx="8569">
                  <c:v>545.93758832099797</c:v>
                </c:pt>
                <c:pt idx="8570">
                  <c:v>546.001299091021</c:v>
                </c:pt>
                <c:pt idx="8571">
                  <c:v>546.06500986104299</c:v>
                </c:pt>
                <c:pt idx="8572">
                  <c:v>546.12872063106499</c:v>
                </c:pt>
                <c:pt idx="8573">
                  <c:v>546.19243140108802</c:v>
                </c:pt>
                <c:pt idx="8574">
                  <c:v>546.25614217111001</c:v>
                </c:pt>
                <c:pt idx="8575">
                  <c:v>546.31985294113304</c:v>
                </c:pt>
                <c:pt idx="8576">
                  <c:v>546.38356371115503</c:v>
                </c:pt>
                <c:pt idx="8577">
                  <c:v>546.44727448117703</c:v>
                </c:pt>
                <c:pt idx="8578">
                  <c:v>546.51098525120005</c:v>
                </c:pt>
                <c:pt idx="8579">
                  <c:v>546.57469602122205</c:v>
                </c:pt>
                <c:pt idx="8580">
                  <c:v>546.63840679124405</c:v>
                </c:pt>
                <c:pt idx="8581">
                  <c:v>546.70211756126696</c:v>
                </c:pt>
                <c:pt idx="8582">
                  <c:v>546.76582833128896</c:v>
                </c:pt>
                <c:pt idx="8583">
                  <c:v>546.82953910131096</c:v>
                </c:pt>
                <c:pt idx="8584">
                  <c:v>546.89324987133398</c:v>
                </c:pt>
                <c:pt idx="8585">
                  <c:v>546.95696064135598</c:v>
                </c:pt>
                <c:pt idx="8586">
                  <c:v>547.02067141137798</c:v>
                </c:pt>
                <c:pt idx="8587">
                  <c:v>547.084382181401</c:v>
                </c:pt>
                <c:pt idx="8588">
                  <c:v>547.148092951423</c:v>
                </c:pt>
                <c:pt idx="8589">
                  <c:v>547.21180372144499</c:v>
                </c:pt>
                <c:pt idx="8590">
                  <c:v>547.27551449146802</c:v>
                </c:pt>
                <c:pt idx="8591">
                  <c:v>547.33922526149001</c:v>
                </c:pt>
                <c:pt idx="8592">
                  <c:v>547.40293603151201</c:v>
                </c:pt>
                <c:pt idx="8593">
                  <c:v>547.46664680153503</c:v>
                </c:pt>
                <c:pt idx="8594">
                  <c:v>547.53035757155703</c:v>
                </c:pt>
                <c:pt idx="8595">
                  <c:v>547.59406834157903</c:v>
                </c:pt>
                <c:pt idx="8596">
                  <c:v>547.65777911160205</c:v>
                </c:pt>
                <c:pt idx="8597">
                  <c:v>547.72148988162405</c:v>
                </c:pt>
                <c:pt idx="8598">
                  <c:v>547.78520065164605</c:v>
                </c:pt>
                <c:pt idx="8599">
                  <c:v>547.84891142166896</c:v>
                </c:pt>
                <c:pt idx="8600">
                  <c:v>547.91262219169096</c:v>
                </c:pt>
                <c:pt idx="8601">
                  <c:v>547.97633296171296</c:v>
                </c:pt>
                <c:pt idx="8602">
                  <c:v>548.04004373173598</c:v>
                </c:pt>
                <c:pt idx="8603">
                  <c:v>548.10375450175798</c:v>
                </c:pt>
                <c:pt idx="8604">
                  <c:v>548.16746527177997</c:v>
                </c:pt>
                <c:pt idx="8605">
                  <c:v>548.231176041803</c:v>
                </c:pt>
                <c:pt idx="8606">
                  <c:v>548.29488681182499</c:v>
                </c:pt>
                <c:pt idx="8607">
                  <c:v>548.35859758184699</c:v>
                </c:pt>
                <c:pt idx="8608">
                  <c:v>548.42230835187002</c:v>
                </c:pt>
                <c:pt idx="8609">
                  <c:v>548.48601912189201</c:v>
                </c:pt>
                <c:pt idx="8610">
                  <c:v>548.54972989191401</c:v>
                </c:pt>
                <c:pt idx="8611">
                  <c:v>548.61344066193703</c:v>
                </c:pt>
                <c:pt idx="8612">
                  <c:v>548.67715143195903</c:v>
                </c:pt>
                <c:pt idx="8613">
                  <c:v>548.74086220198103</c:v>
                </c:pt>
                <c:pt idx="8614">
                  <c:v>548.80457297200405</c:v>
                </c:pt>
                <c:pt idx="8615">
                  <c:v>548.86828374202605</c:v>
                </c:pt>
                <c:pt idx="8616">
                  <c:v>548.93199451204805</c:v>
                </c:pt>
                <c:pt idx="8617">
                  <c:v>548.99570528207096</c:v>
                </c:pt>
                <c:pt idx="8618">
                  <c:v>549.05941605209296</c:v>
                </c:pt>
                <c:pt idx="8619">
                  <c:v>549.12312682211495</c:v>
                </c:pt>
                <c:pt idx="8620">
                  <c:v>549.18683759213798</c:v>
                </c:pt>
                <c:pt idx="8621">
                  <c:v>549.25054836215998</c:v>
                </c:pt>
                <c:pt idx="8622">
                  <c:v>549.31425913218197</c:v>
                </c:pt>
                <c:pt idx="8623">
                  <c:v>549.377969902205</c:v>
                </c:pt>
                <c:pt idx="8624">
                  <c:v>549.44168067222699</c:v>
                </c:pt>
                <c:pt idx="8625">
                  <c:v>549.50539144224899</c:v>
                </c:pt>
                <c:pt idx="8626">
                  <c:v>549.56910221227201</c:v>
                </c:pt>
                <c:pt idx="8627">
                  <c:v>549.63281298229401</c:v>
                </c:pt>
                <c:pt idx="8628">
                  <c:v>549.69652375231703</c:v>
                </c:pt>
                <c:pt idx="8629">
                  <c:v>549.76023452233903</c:v>
                </c:pt>
                <c:pt idx="8630">
                  <c:v>549.82394529236103</c:v>
                </c:pt>
                <c:pt idx="8631">
                  <c:v>549.88765606238405</c:v>
                </c:pt>
                <c:pt idx="8632">
                  <c:v>549.95136683240605</c:v>
                </c:pt>
                <c:pt idx="8633">
                  <c:v>550.01507760242805</c:v>
                </c:pt>
                <c:pt idx="8634">
                  <c:v>550.07878837245096</c:v>
                </c:pt>
                <c:pt idx="8635">
                  <c:v>550.14249914247296</c:v>
                </c:pt>
                <c:pt idx="8636">
                  <c:v>550.20620991249496</c:v>
                </c:pt>
                <c:pt idx="8637">
                  <c:v>550.26992068251798</c:v>
                </c:pt>
                <c:pt idx="8638">
                  <c:v>550.33363145253998</c:v>
                </c:pt>
                <c:pt idx="8639">
                  <c:v>550.39734222256197</c:v>
                </c:pt>
                <c:pt idx="8640">
                  <c:v>550.461052992585</c:v>
                </c:pt>
                <c:pt idx="8641">
                  <c:v>550.52476376260699</c:v>
                </c:pt>
                <c:pt idx="8642">
                  <c:v>550.58847453262899</c:v>
                </c:pt>
                <c:pt idx="8643">
                  <c:v>550.65218530265201</c:v>
                </c:pt>
                <c:pt idx="8644">
                  <c:v>550.71589607267401</c:v>
                </c:pt>
                <c:pt idx="8645">
                  <c:v>550.77960684269601</c:v>
                </c:pt>
                <c:pt idx="8646">
                  <c:v>550.84331761271903</c:v>
                </c:pt>
                <c:pt idx="8647">
                  <c:v>550.90702838274103</c:v>
                </c:pt>
                <c:pt idx="8648">
                  <c:v>550.97073915276303</c:v>
                </c:pt>
                <c:pt idx="8649">
                  <c:v>551.03444992278605</c:v>
                </c:pt>
                <c:pt idx="8650">
                  <c:v>551.09816069280805</c:v>
                </c:pt>
                <c:pt idx="8651">
                  <c:v>551.16187146283005</c:v>
                </c:pt>
                <c:pt idx="8652">
                  <c:v>551.22558223285296</c:v>
                </c:pt>
                <c:pt idx="8653">
                  <c:v>551.28929300287496</c:v>
                </c:pt>
                <c:pt idx="8654">
                  <c:v>551.35300377289695</c:v>
                </c:pt>
                <c:pt idx="8655">
                  <c:v>551.41671454291998</c:v>
                </c:pt>
                <c:pt idx="8656">
                  <c:v>551.48042531294197</c:v>
                </c:pt>
                <c:pt idx="8657">
                  <c:v>551.54413608296397</c:v>
                </c:pt>
                <c:pt idx="8658">
                  <c:v>551.607846852987</c:v>
                </c:pt>
                <c:pt idx="8659">
                  <c:v>551.67155762300899</c:v>
                </c:pt>
                <c:pt idx="8660">
                  <c:v>551.73526839303099</c:v>
                </c:pt>
                <c:pt idx="8661">
                  <c:v>551.79897916305401</c:v>
                </c:pt>
                <c:pt idx="8662">
                  <c:v>551.86268993307601</c:v>
                </c:pt>
                <c:pt idx="8663">
                  <c:v>551.92640070309801</c:v>
                </c:pt>
                <c:pt idx="8664">
                  <c:v>551.99011147312103</c:v>
                </c:pt>
                <c:pt idx="8665">
                  <c:v>552.05382224314303</c:v>
                </c:pt>
                <c:pt idx="8666">
                  <c:v>552.11753301316503</c:v>
                </c:pt>
                <c:pt idx="8667">
                  <c:v>552.18124378318805</c:v>
                </c:pt>
                <c:pt idx="8668">
                  <c:v>552.24495455321005</c:v>
                </c:pt>
                <c:pt idx="8669">
                  <c:v>552.30866532323205</c:v>
                </c:pt>
                <c:pt idx="8670">
                  <c:v>552.37237609325496</c:v>
                </c:pt>
                <c:pt idx="8671">
                  <c:v>552.43608686327696</c:v>
                </c:pt>
                <c:pt idx="8672">
                  <c:v>552.49979763329895</c:v>
                </c:pt>
                <c:pt idx="8673">
                  <c:v>552.56350840332198</c:v>
                </c:pt>
                <c:pt idx="8674">
                  <c:v>552.62721917334397</c:v>
                </c:pt>
                <c:pt idx="8675">
                  <c:v>552.69092994336597</c:v>
                </c:pt>
                <c:pt idx="8676">
                  <c:v>552.75464071338899</c:v>
                </c:pt>
                <c:pt idx="8677">
                  <c:v>552.81835148341099</c:v>
                </c:pt>
                <c:pt idx="8678">
                  <c:v>552.88206225343299</c:v>
                </c:pt>
                <c:pt idx="8679">
                  <c:v>552.94577302345601</c:v>
                </c:pt>
                <c:pt idx="8680">
                  <c:v>553.00948379347801</c:v>
                </c:pt>
                <c:pt idx="8681">
                  <c:v>553.07319456350103</c:v>
                </c:pt>
                <c:pt idx="8682">
                  <c:v>553.13690533352303</c:v>
                </c:pt>
                <c:pt idx="8683">
                  <c:v>553.20061610354503</c:v>
                </c:pt>
                <c:pt idx="8684">
                  <c:v>553.26432687356805</c:v>
                </c:pt>
                <c:pt idx="8685">
                  <c:v>553.32803764359005</c:v>
                </c:pt>
                <c:pt idx="8686">
                  <c:v>553.39174841361205</c:v>
                </c:pt>
                <c:pt idx="8687">
                  <c:v>553.45545918363496</c:v>
                </c:pt>
                <c:pt idx="8688">
                  <c:v>553.51916995365696</c:v>
                </c:pt>
                <c:pt idx="8689">
                  <c:v>553.58288072367895</c:v>
                </c:pt>
                <c:pt idx="8690">
                  <c:v>553.64659149370198</c:v>
                </c:pt>
                <c:pt idx="8691">
                  <c:v>553.71030226372397</c:v>
                </c:pt>
                <c:pt idx="8692">
                  <c:v>553.77401303374597</c:v>
                </c:pt>
                <c:pt idx="8693">
                  <c:v>553.83772380376899</c:v>
                </c:pt>
                <c:pt idx="8694">
                  <c:v>553.90143457379099</c:v>
                </c:pt>
                <c:pt idx="8695">
                  <c:v>553.96514534381299</c:v>
                </c:pt>
                <c:pt idx="8696">
                  <c:v>554.02885611383601</c:v>
                </c:pt>
                <c:pt idx="8697">
                  <c:v>554.09256688385801</c:v>
                </c:pt>
                <c:pt idx="8698">
                  <c:v>554.15627765388001</c:v>
                </c:pt>
                <c:pt idx="8699">
                  <c:v>554.21998842390303</c:v>
                </c:pt>
                <c:pt idx="8700">
                  <c:v>554.28369919392503</c:v>
                </c:pt>
                <c:pt idx="8701">
                  <c:v>554.34740996394703</c:v>
                </c:pt>
                <c:pt idx="8702">
                  <c:v>554.41112073397005</c:v>
                </c:pt>
                <c:pt idx="8703">
                  <c:v>554.47483150399205</c:v>
                </c:pt>
                <c:pt idx="8704">
                  <c:v>554.53854227401405</c:v>
                </c:pt>
                <c:pt idx="8705">
                  <c:v>554.60225304403696</c:v>
                </c:pt>
                <c:pt idx="8706">
                  <c:v>554.66596381405895</c:v>
                </c:pt>
                <c:pt idx="8707">
                  <c:v>554.72967458408095</c:v>
                </c:pt>
                <c:pt idx="8708">
                  <c:v>554.79338535410398</c:v>
                </c:pt>
                <c:pt idx="8709">
                  <c:v>554.85709612412597</c:v>
                </c:pt>
                <c:pt idx="8710">
                  <c:v>554.92080689414797</c:v>
                </c:pt>
                <c:pt idx="8711">
                  <c:v>554.98451766417099</c:v>
                </c:pt>
                <c:pt idx="8712">
                  <c:v>555.04822843419299</c:v>
                </c:pt>
                <c:pt idx="8713">
                  <c:v>555.11193920421499</c:v>
                </c:pt>
                <c:pt idx="8714">
                  <c:v>555.17564997423801</c:v>
                </c:pt>
                <c:pt idx="8715">
                  <c:v>555.23936074426001</c:v>
                </c:pt>
                <c:pt idx="8716">
                  <c:v>555.30307151428201</c:v>
                </c:pt>
                <c:pt idx="8717">
                  <c:v>555.36678228430503</c:v>
                </c:pt>
                <c:pt idx="8718">
                  <c:v>555.43049305432703</c:v>
                </c:pt>
                <c:pt idx="8719">
                  <c:v>555.49420382434903</c:v>
                </c:pt>
                <c:pt idx="8720">
                  <c:v>555.55791459437205</c:v>
                </c:pt>
                <c:pt idx="8721">
                  <c:v>555.62162536439405</c:v>
                </c:pt>
                <c:pt idx="8722">
                  <c:v>555.68533613441605</c:v>
                </c:pt>
                <c:pt idx="8723">
                  <c:v>555.74904690443896</c:v>
                </c:pt>
                <c:pt idx="8724">
                  <c:v>555.81275767446095</c:v>
                </c:pt>
                <c:pt idx="8725">
                  <c:v>555.87646844448295</c:v>
                </c:pt>
                <c:pt idx="8726">
                  <c:v>555.94017921450597</c:v>
                </c:pt>
                <c:pt idx="8727">
                  <c:v>556.00388998452797</c:v>
                </c:pt>
                <c:pt idx="8728">
                  <c:v>556.06760075454997</c:v>
                </c:pt>
                <c:pt idx="8729">
                  <c:v>556.13131152457299</c:v>
                </c:pt>
                <c:pt idx="8730">
                  <c:v>556.19502229459499</c:v>
                </c:pt>
                <c:pt idx="8731">
                  <c:v>556.25873306461699</c:v>
                </c:pt>
                <c:pt idx="8732">
                  <c:v>556.32244383464001</c:v>
                </c:pt>
                <c:pt idx="8733">
                  <c:v>556.38615460466201</c:v>
                </c:pt>
                <c:pt idx="8734">
                  <c:v>556.44986537468503</c:v>
                </c:pt>
                <c:pt idx="8735">
                  <c:v>556.51357614470703</c:v>
                </c:pt>
                <c:pt idx="8736">
                  <c:v>556.57728691472903</c:v>
                </c:pt>
                <c:pt idx="8737">
                  <c:v>556.64099768475205</c:v>
                </c:pt>
                <c:pt idx="8738">
                  <c:v>556.70470845477405</c:v>
                </c:pt>
                <c:pt idx="8739">
                  <c:v>556.76841922479605</c:v>
                </c:pt>
                <c:pt idx="8740">
                  <c:v>556.83212999481896</c:v>
                </c:pt>
                <c:pt idx="8741">
                  <c:v>556.89584076484095</c:v>
                </c:pt>
                <c:pt idx="8742">
                  <c:v>556.95955153486295</c:v>
                </c:pt>
                <c:pt idx="8743">
                  <c:v>557.02326230488598</c:v>
                </c:pt>
                <c:pt idx="8744">
                  <c:v>557.08697307490797</c:v>
                </c:pt>
                <c:pt idx="8745">
                  <c:v>557.15068384492997</c:v>
                </c:pt>
                <c:pt idx="8746">
                  <c:v>557.21439461495299</c:v>
                </c:pt>
                <c:pt idx="8747">
                  <c:v>557.27810538497499</c:v>
                </c:pt>
                <c:pt idx="8748">
                  <c:v>557.34181615499699</c:v>
                </c:pt>
                <c:pt idx="8749">
                  <c:v>557.40552692502001</c:v>
                </c:pt>
                <c:pt idx="8750">
                  <c:v>557.46923769504201</c:v>
                </c:pt>
                <c:pt idx="8751">
                  <c:v>557.53294846506401</c:v>
                </c:pt>
                <c:pt idx="8752">
                  <c:v>557.59665923508703</c:v>
                </c:pt>
                <c:pt idx="8753">
                  <c:v>557.66037000510903</c:v>
                </c:pt>
                <c:pt idx="8754">
                  <c:v>557.72408077513103</c:v>
                </c:pt>
                <c:pt idx="8755">
                  <c:v>557.78779154515405</c:v>
                </c:pt>
                <c:pt idx="8756">
                  <c:v>557.85150231517605</c:v>
                </c:pt>
                <c:pt idx="8757">
                  <c:v>557.91521308519805</c:v>
                </c:pt>
                <c:pt idx="8758">
                  <c:v>557.97892385522096</c:v>
                </c:pt>
                <c:pt idx="8759">
                  <c:v>558.04263462524295</c:v>
                </c:pt>
                <c:pt idx="8760">
                  <c:v>558.10634539526495</c:v>
                </c:pt>
                <c:pt idx="8761">
                  <c:v>558.17005616528797</c:v>
                </c:pt>
                <c:pt idx="8762">
                  <c:v>558.23376693530997</c:v>
                </c:pt>
                <c:pt idx="8763">
                  <c:v>558.29747770533197</c:v>
                </c:pt>
                <c:pt idx="8764">
                  <c:v>558.36118847535499</c:v>
                </c:pt>
                <c:pt idx="8765">
                  <c:v>558.42489924537699</c:v>
                </c:pt>
                <c:pt idx="8766">
                  <c:v>558.48861001539899</c:v>
                </c:pt>
                <c:pt idx="8767">
                  <c:v>558.55232078542201</c:v>
                </c:pt>
                <c:pt idx="8768">
                  <c:v>558.61603155544401</c:v>
                </c:pt>
                <c:pt idx="8769">
                  <c:v>558.67974232546601</c:v>
                </c:pt>
                <c:pt idx="8770">
                  <c:v>558.74345309548903</c:v>
                </c:pt>
                <c:pt idx="8771">
                  <c:v>558.80716386551103</c:v>
                </c:pt>
                <c:pt idx="8772">
                  <c:v>558.87087463553303</c:v>
                </c:pt>
                <c:pt idx="8773">
                  <c:v>558.93458540555605</c:v>
                </c:pt>
                <c:pt idx="8774">
                  <c:v>558.99829617557805</c:v>
                </c:pt>
                <c:pt idx="8775">
                  <c:v>559.06200694560005</c:v>
                </c:pt>
                <c:pt idx="8776">
                  <c:v>559.12571771562295</c:v>
                </c:pt>
                <c:pt idx="8777">
                  <c:v>559.18942848564495</c:v>
                </c:pt>
                <c:pt idx="8778">
                  <c:v>559.25313925566695</c:v>
                </c:pt>
                <c:pt idx="8779">
                  <c:v>559.31685002568997</c:v>
                </c:pt>
                <c:pt idx="8780">
                  <c:v>559.38056079571197</c:v>
                </c:pt>
                <c:pt idx="8781">
                  <c:v>559.44427156573397</c:v>
                </c:pt>
                <c:pt idx="8782">
                  <c:v>559.50798233575699</c:v>
                </c:pt>
                <c:pt idx="8783">
                  <c:v>559.57169310577899</c:v>
                </c:pt>
                <c:pt idx="8784">
                  <c:v>559.63540387580099</c:v>
                </c:pt>
                <c:pt idx="8785">
                  <c:v>559.69911464582401</c:v>
                </c:pt>
                <c:pt idx="8786">
                  <c:v>559.76282541584601</c:v>
                </c:pt>
                <c:pt idx="8787">
                  <c:v>559.82653618586903</c:v>
                </c:pt>
                <c:pt idx="8788">
                  <c:v>559.89024695589103</c:v>
                </c:pt>
                <c:pt idx="8789">
                  <c:v>559.95395772591303</c:v>
                </c:pt>
                <c:pt idx="8790">
                  <c:v>560.01766849593605</c:v>
                </c:pt>
                <c:pt idx="8791">
                  <c:v>560.08137926595805</c:v>
                </c:pt>
                <c:pt idx="8792">
                  <c:v>560.14509003598005</c:v>
                </c:pt>
                <c:pt idx="8793">
                  <c:v>560.20880080600296</c:v>
                </c:pt>
                <c:pt idx="8794">
                  <c:v>560.27251157602495</c:v>
                </c:pt>
                <c:pt idx="8795">
                  <c:v>560.33622234604695</c:v>
                </c:pt>
                <c:pt idx="8796">
                  <c:v>560.39993311606997</c:v>
                </c:pt>
                <c:pt idx="8797">
                  <c:v>560.46364388609197</c:v>
                </c:pt>
                <c:pt idx="8798">
                  <c:v>560.52735465611397</c:v>
                </c:pt>
                <c:pt idx="8799">
                  <c:v>560.59106542613699</c:v>
                </c:pt>
                <c:pt idx="8800">
                  <c:v>560.65477619615899</c:v>
                </c:pt>
                <c:pt idx="8801">
                  <c:v>560.71848696618099</c:v>
                </c:pt>
                <c:pt idx="8802">
                  <c:v>560.78219773620401</c:v>
                </c:pt>
                <c:pt idx="8803">
                  <c:v>560.84590850622601</c:v>
                </c:pt>
                <c:pt idx="8804">
                  <c:v>560.90961927624801</c:v>
                </c:pt>
                <c:pt idx="8805">
                  <c:v>560.97333004627103</c:v>
                </c:pt>
                <c:pt idx="8806">
                  <c:v>561.03704081629303</c:v>
                </c:pt>
                <c:pt idx="8807">
                  <c:v>561.10075158631503</c:v>
                </c:pt>
                <c:pt idx="8808">
                  <c:v>561.16446235633805</c:v>
                </c:pt>
                <c:pt idx="8809">
                  <c:v>561.22817312636005</c:v>
                </c:pt>
                <c:pt idx="8810">
                  <c:v>561.29188389638205</c:v>
                </c:pt>
                <c:pt idx="8811">
                  <c:v>561.35559466640495</c:v>
                </c:pt>
                <c:pt idx="8812">
                  <c:v>561.41930543642695</c:v>
                </c:pt>
                <c:pt idx="8813">
                  <c:v>561.48301620644895</c:v>
                </c:pt>
                <c:pt idx="8814">
                  <c:v>561.54672697647197</c:v>
                </c:pt>
                <c:pt idx="8815">
                  <c:v>561.61043774649397</c:v>
                </c:pt>
                <c:pt idx="8816">
                  <c:v>561.67414851651597</c:v>
                </c:pt>
                <c:pt idx="8817">
                  <c:v>561.73785928653899</c:v>
                </c:pt>
                <c:pt idx="8818">
                  <c:v>561.80157005656099</c:v>
                </c:pt>
                <c:pt idx="8819">
                  <c:v>561.86528082658299</c:v>
                </c:pt>
                <c:pt idx="8820">
                  <c:v>561.92899159660601</c:v>
                </c:pt>
                <c:pt idx="8821">
                  <c:v>561.99270236662801</c:v>
                </c:pt>
                <c:pt idx="8822">
                  <c:v>562.05641313665001</c:v>
                </c:pt>
                <c:pt idx="8823">
                  <c:v>562.12012390667303</c:v>
                </c:pt>
                <c:pt idx="8824">
                  <c:v>562.18383467669503</c:v>
                </c:pt>
                <c:pt idx="8825">
                  <c:v>562.24754544671703</c:v>
                </c:pt>
                <c:pt idx="8826">
                  <c:v>562.31125621674005</c:v>
                </c:pt>
                <c:pt idx="8827">
                  <c:v>562.37496698676205</c:v>
                </c:pt>
                <c:pt idx="8828">
                  <c:v>562.43867775678405</c:v>
                </c:pt>
                <c:pt idx="8829">
                  <c:v>562.50238852680695</c:v>
                </c:pt>
                <c:pt idx="8830">
                  <c:v>562.56609929682895</c:v>
                </c:pt>
                <c:pt idx="8831">
                  <c:v>562.62981006685095</c:v>
                </c:pt>
                <c:pt idx="8832">
                  <c:v>562.69352083687397</c:v>
                </c:pt>
                <c:pt idx="8833">
                  <c:v>562.75723160689597</c:v>
                </c:pt>
                <c:pt idx="8834">
                  <c:v>562.82094237691797</c:v>
                </c:pt>
                <c:pt idx="8835">
                  <c:v>562.88465314694099</c:v>
                </c:pt>
                <c:pt idx="8836">
                  <c:v>562.94836391696299</c:v>
                </c:pt>
                <c:pt idx="8837">
                  <c:v>563.01207468698499</c:v>
                </c:pt>
                <c:pt idx="8838">
                  <c:v>563.07578545700801</c:v>
                </c:pt>
                <c:pt idx="8839">
                  <c:v>563.13949622703001</c:v>
                </c:pt>
                <c:pt idx="8840">
                  <c:v>563.20320699705303</c:v>
                </c:pt>
                <c:pt idx="8841">
                  <c:v>563.26691776707503</c:v>
                </c:pt>
                <c:pt idx="8842">
                  <c:v>563.33062853709703</c:v>
                </c:pt>
                <c:pt idx="8843">
                  <c:v>563.39433930712005</c:v>
                </c:pt>
                <c:pt idx="8844">
                  <c:v>563.45805007714205</c:v>
                </c:pt>
                <c:pt idx="8845">
                  <c:v>563.52176084716405</c:v>
                </c:pt>
                <c:pt idx="8846">
                  <c:v>563.58547161718695</c:v>
                </c:pt>
                <c:pt idx="8847">
                  <c:v>563.64918238720895</c:v>
                </c:pt>
                <c:pt idx="8848">
                  <c:v>563.71289315723095</c:v>
                </c:pt>
                <c:pt idx="8849">
                  <c:v>563.77660392725397</c:v>
                </c:pt>
                <c:pt idx="8850">
                  <c:v>563.84031469727597</c:v>
                </c:pt>
                <c:pt idx="8851">
                  <c:v>563.90402546729797</c:v>
                </c:pt>
                <c:pt idx="8852">
                  <c:v>563.96773623732099</c:v>
                </c:pt>
                <c:pt idx="8853">
                  <c:v>564.03144700734299</c:v>
                </c:pt>
                <c:pt idx="8854">
                  <c:v>564.09515777736499</c:v>
                </c:pt>
                <c:pt idx="8855">
                  <c:v>564.15886854738801</c:v>
                </c:pt>
                <c:pt idx="8856">
                  <c:v>564.22257931741001</c:v>
                </c:pt>
                <c:pt idx="8857">
                  <c:v>564.28629008743201</c:v>
                </c:pt>
                <c:pt idx="8858">
                  <c:v>564.35000085745503</c:v>
                </c:pt>
                <c:pt idx="8859">
                  <c:v>564.41371162747703</c:v>
                </c:pt>
                <c:pt idx="8860">
                  <c:v>564.47742239749903</c:v>
                </c:pt>
                <c:pt idx="8861">
                  <c:v>564.54113316752205</c:v>
                </c:pt>
                <c:pt idx="8862">
                  <c:v>564.60484393754405</c:v>
                </c:pt>
                <c:pt idx="8863">
                  <c:v>564.66855470756605</c:v>
                </c:pt>
                <c:pt idx="8864">
                  <c:v>564.73226547758895</c:v>
                </c:pt>
                <c:pt idx="8865">
                  <c:v>564.79597624761095</c:v>
                </c:pt>
                <c:pt idx="8866">
                  <c:v>564.85968701763295</c:v>
                </c:pt>
                <c:pt idx="8867">
                  <c:v>564.92339778765597</c:v>
                </c:pt>
                <c:pt idx="8868">
                  <c:v>564.98710855767797</c:v>
                </c:pt>
                <c:pt idx="8869">
                  <c:v>565.05081932769997</c:v>
                </c:pt>
                <c:pt idx="8870">
                  <c:v>565.11453009772299</c:v>
                </c:pt>
                <c:pt idx="8871">
                  <c:v>565.17824086774499</c:v>
                </c:pt>
                <c:pt idx="8872">
                  <c:v>565.24195163776699</c:v>
                </c:pt>
                <c:pt idx="8873">
                  <c:v>565.30566240779001</c:v>
                </c:pt>
                <c:pt idx="8874">
                  <c:v>565.36937317781201</c:v>
                </c:pt>
                <c:pt idx="8875">
                  <c:v>565.43308394783401</c:v>
                </c:pt>
                <c:pt idx="8876">
                  <c:v>565.49679471785703</c:v>
                </c:pt>
                <c:pt idx="8877">
                  <c:v>565.56050548787903</c:v>
                </c:pt>
                <c:pt idx="8878">
                  <c:v>565.62421625790103</c:v>
                </c:pt>
                <c:pt idx="8879">
                  <c:v>565.68792702792405</c:v>
                </c:pt>
                <c:pt idx="8880">
                  <c:v>565.75163779794605</c:v>
                </c:pt>
                <c:pt idx="8881">
                  <c:v>565.81534856796804</c:v>
                </c:pt>
                <c:pt idx="8882">
                  <c:v>565.87905933799095</c:v>
                </c:pt>
                <c:pt idx="8883">
                  <c:v>565.94277010801295</c:v>
                </c:pt>
                <c:pt idx="8884">
                  <c:v>566.00648087803495</c:v>
                </c:pt>
                <c:pt idx="8885">
                  <c:v>566.07019164805797</c:v>
                </c:pt>
                <c:pt idx="8886">
                  <c:v>566.13390241807997</c:v>
                </c:pt>
                <c:pt idx="8887">
                  <c:v>566.19761318810197</c:v>
                </c:pt>
                <c:pt idx="8888">
                  <c:v>566.26132395812499</c:v>
                </c:pt>
                <c:pt idx="8889">
                  <c:v>566.32503472814699</c:v>
                </c:pt>
                <c:pt idx="8890">
                  <c:v>566.38874549816899</c:v>
                </c:pt>
                <c:pt idx="8891">
                  <c:v>566.45245626819201</c:v>
                </c:pt>
                <c:pt idx="8892">
                  <c:v>566.51616703821401</c:v>
                </c:pt>
                <c:pt idx="8893">
                  <c:v>566.57987780823703</c:v>
                </c:pt>
                <c:pt idx="8894">
                  <c:v>566.64358857825903</c:v>
                </c:pt>
                <c:pt idx="8895">
                  <c:v>566.70729934828103</c:v>
                </c:pt>
                <c:pt idx="8896">
                  <c:v>566.77101011830405</c:v>
                </c:pt>
                <c:pt idx="8897">
                  <c:v>566.83472088832605</c:v>
                </c:pt>
                <c:pt idx="8898">
                  <c:v>566.89843165834804</c:v>
                </c:pt>
                <c:pt idx="8899">
                  <c:v>566.96214242837095</c:v>
                </c:pt>
                <c:pt idx="8900">
                  <c:v>567.02585319839295</c:v>
                </c:pt>
                <c:pt idx="8901">
                  <c:v>567.08956396841495</c:v>
                </c:pt>
                <c:pt idx="8902">
                  <c:v>567.15327473843797</c:v>
                </c:pt>
                <c:pt idx="8903">
                  <c:v>567.21698550845997</c:v>
                </c:pt>
                <c:pt idx="8904">
                  <c:v>567.28069627848197</c:v>
                </c:pt>
                <c:pt idx="8905">
                  <c:v>567.34440704850499</c:v>
                </c:pt>
                <c:pt idx="8906">
                  <c:v>567.40811781852699</c:v>
                </c:pt>
                <c:pt idx="8907">
                  <c:v>567.47182858854899</c:v>
                </c:pt>
                <c:pt idx="8908">
                  <c:v>567.53553935857201</c:v>
                </c:pt>
                <c:pt idx="8909">
                  <c:v>567.59925012859401</c:v>
                </c:pt>
                <c:pt idx="8910">
                  <c:v>567.66296089861601</c:v>
                </c:pt>
                <c:pt idx="8911">
                  <c:v>567.72667166863903</c:v>
                </c:pt>
                <c:pt idx="8912">
                  <c:v>567.79038243866103</c:v>
                </c:pt>
                <c:pt idx="8913">
                  <c:v>567.85409320868303</c:v>
                </c:pt>
                <c:pt idx="8914">
                  <c:v>567.91780397870605</c:v>
                </c:pt>
                <c:pt idx="8915">
                  <c:v>567.98151474872805</c:v>
                </c:pt>
                <c:pt idx="8916">
                  <c:v>568.04522551875004</c:v>
                </c:pt>
                <c:pt idx="8917">
                  <c:v>568.10893628877295</c:v>
                </c:pt>
                <c:pt idx="8918">
                  <c:v>568.17264705879495</c:v>
                </c:pt>
                <c:pt idx="8919">
                  <c:v>568.23635782881695</c:v>
                </c:pt>
                <c:pt idx="8920">
                  <c:v>568.30006859883997</c:v>
                </c:pt>
                <c:pt idx="8921">
                  <c:v>568.36377936886197</c:v>
                </c:pt>
                <c:pt idx="8922">
                  <c:v>568.42749013888397</c:v>
                </c:pt>
                <c:pt idx="8923">
                  <c:v>568.49120090890699</c:v>
                </c:pt>
                <c:pt idx="8924">
                  <c:v>568.55491167892899</c:v>
                </c:pt>
                <c:pt idx="8925">
                  <c:v>568.61862244895099</c:v>
                </c:pt>
                <c:pt idx="8926">
                  <c:v>568.68233321897401</c:v>
                </c:pt>
                <c:pt idx="8927">
                  <c:v>568.74604398899601</c:v>
                </c:pt>
                <c:pt idx="8928">
                  <c:v>568.80975475901801</c:v>
                </c:pt>
                <c:pt idx="8929">
                  <c:v>568.87346552904103</c:v>
                </c:pt>
                <c:pt idx="8930">
                  <c:v>568.93717629906303</c:v>
                </c:pt>
                <c:pt idx="8931">
                  <c:v>569.00088706908502</c:v>
                </c:pt>
                <c:pt idx="8932">
                  <c:v>569.06459783910805</c:v>
                </c:pt>
                <c:pt idx="8933">
                  <c:v>569.12830860913004</c:v>
                </c:pt>
                <c:pt idx="8934">
                  <c:v>569.19201937915204</c:v>
                </c:pt>
                <c:pt idx="8935">
                  <c:v>569.25573014917495</c:v>
                </c:pt>
                <c:pt idx="8936">
                  <c:v>569.31944091919695</c:v>
                </c:pt>
                <c:pt idx="8937">
                  <c:v>569.38315168921895</c:v>
                </c:pt>
                <c:pt idx="8938">
                  <c:v>569.44686245924197</c:v>
                </c:pt>
                <c:pt idx="8939">
                  <c:v>569.51057322926397</c:v>
                </c:pt>
                <c:pt idx="8940">
                  <c:v>569.57428399928597</c:v>
                </c:pt>
                <c:pt idx="8941">
                  <c:v>569.63799476930899</c:v>
                </c:pt>
                <c:pt idx="8942">
                  <c:v>569.70170553933099</c:v>
                </c:pt>
                <c:pt idx="8943">
                  <c:v>569.76541630935299</c:v>
                </c:pt>
                <c:pt idx="8944">
                  <c:v>569.82912707937601</c:v>
                </c:pt>
                <c:pt idx="8945">
                  <c:v>569.89283784939801</c:v>
                </c:pt>
                <c:pt idx="8946">
                  <c:v>569.95654861942103</c:v>
                </c:pt>
                <c:pt idx="8947">
                  <c:v>570.02025938944303</c:v>
                </c:pt>
                <c:pt idx="8948">
                  <c:v>570.08397015946503</c:v>
                </c:pt>
                <c:pt idx="8949">
                  <c:v>570.14768092948805</c:v>
                </c:pt>
                <c:pt idx="8950">
                  <c:v>570.21139169951005</c:v>
                </c:pt>
                <c:pt idx="8951">
                  <c:v>570.27510246953204</c:v>
                </c:pt>
                <c:pt idx="8952">
                  <c:v>570.33881323955495</c:v>
                </c:pt>
                <c:pt idx="8953">
                  <c:v>570.40252400957695</c:v>
                </c:pt>
                <c:pt idx="8954">
                  <c:v>570.46623477959895</c:v>
                </c:pt>
                <c:pt idx="8955">
                  <c:v>570.52994554962197</c:v>
                </c:pt>
                <c:pt idx="8956">
                  <c:v>570.59365631964397</c:v>
                </c:pt>
                <c:pt idx="8957">
                  <c:v>570.65736708966597</c:v>
                </c:pt>
                <c:pt idx="8958">
                  <c:v>570.72107785968899</c:v>
                </c:pt>
                <c:pt idx="8959">
                  <c:v>570.78478862971099</c:v>
                </c:pt>
                <c:pt idx="8960">
                  <c:v>570.84849939973299</c:v>
                </c:pt>
                <c:pt idx="8961">
                  <c:v>570.91221016975601</c:v>
                </c:pt>
                <c:pt idx="8962">
                  <c:v>570.97592093977801</c:v>
                </c:pt>
                <c:pt idx="8963">
                  <c:v>571.03963170980001</c:v>
                </c:pt>
                <c:pt idx="8964">
                  <c:v>571.10334247982303</c:v>
                </c:pt>
                <c:pt idx="8965">
                  <c:v>571.16705324984503</c:v>
                </c:pt>
                <c:pt idx="8966">
                  <c:v>571.23076401986702</c:v>
                </c:pt>
                <c:pt idx="8967">
                  <c:v>571.29447478989005</c:v>
                </c:pt>
                <c:pt idx="8968">
                  <c:v>571.35818555991204</c:v>
                </c:pt>
                <c:pt idx="8969">
                  <c:v>571.42189632993404</c:v>
                </c:pt>
                <c:pt idx="8970">
                  <c:v>571.48560709995695</c:v>
                </c:pt>
                <c:pt idx="8971">
                  <c:v>571.54931786997895</c:v>
                </c:pt>
                <c:pt idx="8972">
                  <c:v>571.61302864000095</c:v>
                </c:pt>
                <c:pt idx="8973">
                  <c:v>571.67673941002397</c:v>
                </c:pt>
                <c:pt idx="8974">
                  <c:v>571.74045018004597</c:v>
                </c:pt>
                <c:pt idx="8975">
                  <c:v>571.80416095006797</c:v>
                </c:pt>
                <c:pt idx="8976">
                  <c:v>571.86787172009099</c:v>
                </c:pt>
                <c:pt idx="8977">
                  <c:v>571.93158249011299</c:v>
                </c:pt>
                <c:pt idx="8978">
                  <c:v>571.99529326013499</c:v>
                </c:pt>
                <c:pt idx="8979">
                  <c:v>572.05900403015801</c:v>
                </c:pt>
                <c:pt idx="8980">
                  <c:v>572.12271480018001</c:v>
                </c:pt>
                <c:pt idx="8981">
                  <c:v>572.186425570202</c:v>
                </c:pt>
                <c:pt idx="8982">
                  <c:v>572.25013634022503</c:v>
                </c:pt>
                <c:pt idx="8983">
                  <c:v>572.31384711024702</c:v>
                </c:pt>
                <c:pt idx="8984">
                  <c:v>572.37755788026902</c:v>
                </c:pt>
                <c:pt idx="8985">
                  <c:v>572.44126865029205</c:v>
                </c:pt>
                <c:pt idx="8986">
                  <c:v>572.50497942031404</c:v>
                </c:pt>
                <c:pt idx="8987">
                  <c:v>572.56869019033604</c:v>
                </c:pt>
                <c:pt idx="8988">
                  <c:v>572.63240096035895</c:v>
                </c:pt>
                <c:pt idx="8989">
                  <c:v>572.69611173038095</c:v>
                </c:pt>
                <c:pt idx="8990">
                  <c:v>572.75982250040295</c:v>
                </c:pt>
                <c:pt idx="8991">
                  <c:v>572.82353327042597</c:v>
                </c:pt>
                <c:pt idx="8992">
                  <c:v>572.88724404044797</c:v>
                </c:pt>
                <c:pt idx="8993">
                  <c:v>572.95095481046997</c:v>
                </c:pt>
                <c:pt idx="8994">
                  <c:v>573.01466558049299</c:v>
                </c:pt>
                <c:pt idx="8995">
                  <c:v>573.07837635051499</c:v>
                </c:pt>
                <c:pt idx="8996">
                  <c:v>573.14208712053698</c:v>
                </c:pt>
                <c:pt idx="8997">
                  <c:v>573.20579789056001</c:v>
                </c:pt>
                <c:pt idx="8998">
                  <c:v>573.26950866058201</c:v>
                </c:pt>
                <c:pt idx="8999">
                  <c:v>573.33321943060503</c:v>
                </c:pt>
                <c:pt idx="9000">
                  <c:v>573.39693020062703</c:v>
                </c:pt>
                <c:pt idx="9001">
                  <c:v>573.46064097064902</c:v>
                </c:pt>
                <c:pt idx="9002">
                  <c:v>573.52435174067205</c:v>
                </c:pt>
                <c:pt idx="9003">
                  <c:v>573.58806251069404</c:v>
                </c:pt>
                <c:pt idx="9004">
                  <c:v>573.65177328071604</c:v>
                </c:pt>
                <c:pt idx="9005">
                  <c:v>573.71548405073895</c:v>
                </c:pt>
                <c:pt idx="9006">
                  <c:v>573.77919482076095</c:v>
                </c:pt>
                <c:pt idx="9007">
                  <c:v>573.84290559078295</c:v>
                </c:pt>
                <c:pt idx="9008">
                  <c:v>573.90661636080597</c:v>
                </c:pt>
                <c:pt idx="9009">
                  <c:v>573.97032713082797</c:v>
                </c:pt>
                <c:pt idx="9010">
                  <c:v>574.03403790084997</c:v>
                </c:pt>
                <c:pt idx="9011">
                  <c:v>574.09774867087299</c:v>
                </c:pt>
                <c:pt idx="9012">
                  <c:v>574.16145944089499</c:v>
                </c:pt>
                <c:pt idx="9013">
                  <c:v>574.22517021091699</c:v>
                </c:pt>
                <c:pt idx="9014">
                  <c:v>574.28888098094001</c:v>
                </c:pt>
                <c:pt idx="9015">
                  <c:v>574.35259175096201</c:v>
                </c:pt>
                <c:pt idx="9016">
                  <c:v>574.416302520984</c:v>
                </c:pt>
                <c:pt idx="9017">
                  <c:v>574.48001329100703</c:v>
                </c:pt>
                <c:pt idx="9018">
                  <c:v>574.54372406102902</c:v>
                </c:pt>
                <c:pt idx="9019">
                  <c:v>574.60743483105102</c:v>
                </c:pt>
                <c:pt idx="9020">
                  <c:v>574.67114560107404</c:v>
                </c:pt>
                <c:pt idx="9021">
                  <c:v>574.73485637109604</c:v>
                </c:pt>
                <c:pt idx="9022">
                  <c:v>574.79856714111804</c:v>
                </c:pt>
                <c:pt idx="9023">
                  <c:v>574.86227791114095</c:v>
                </c:pt>
                <c:pt idx="9024">
                  <c:v>574.92598868116295</c:v>
                </c:pt>
                <c:pt idx="9025">
                  <c:v>574.98969945118495</c:v>
                </c:pt>
                <c:pt idx="9026">
                  <c:v>575.05341022120797</c:v>
                </c:pt>
                <c:pt idx="9027">
                  <c:v>575.11712099122997</c:v>
                </c:pt>
                <c:pt idx="9028">
                  <c:v>575.18083176125197</c:v>
                </c:pt>
                <c:pt idx="9029">
                  <c:v>575.24454253127499</c:v>
                </c:pt>
                <c:pt idx="9030">
                  <c:v>575.30825330129699</c:v>
                </c:pt>
                <c:pt idx="9031">
                  <c:v>575.37196407131898</c:v>
                </c:pt>
                <c:pt idx="9032">
                  <c:v>575.43567484134201</c:v>
                </c:pt>
                <c:pt idx="9033">
                  <c:v>575.499385611364</c:v>
                </c:pt>
                <c:pt idx="9034">
                  <c:v>575.563096381386</c:v>
                </c:pt>
                <c:pt idx="9035">
                  <c:v>575.62680715140903</c:v>
                </c:pt>
                <c:pt idx="9036">
                  <c:v>575.69051792143102</c:v>
                </c:pt>
                <c:pt idx="9037">
                  <c:v>575.75422869145302</c:v>
                </c:pt>
                <c:pt idx="9038">
                  <c:v>575.81793946147604</c:v>
                </c:pt>
                <c:pt idx="9039">
                  <c:v>575.88165023149804</c:v>
                </c:pt>
                <c:pt idx="9040">
                  <c:v>575.94536100152004</c:v>
                </c:pt>
                <c:pt idx="9041">
                  <c:v>576.00907177154295</c:v>
                </c:pt>
                <c:pt idx="9042">
                  <c:v>576.07278254156495</c:v>
                </c:pt>
                <c:pt idx="9043">
                  <c:v>576.13649331158695</c:v>
                </c:pt>
                <c:pt idx="9044">
                  <c:v>576.20020408160997</c:v>
                </c:pt>
                <c:pt idx="9045">
                  <c:v>576.26391485163197</c:v>
                </c:pt>
                <c:pt idx="9046">
                  <c:v>576.32762562165397</c:v>
                </c:pt>
                <c:pt idx="9047">
                  <c:v>576.39133639167699</c:v>
                </c:pt>
                <c:pt idx="9048">
                  <c:v>576.45504716169899</c:v>
                </c:pt>
                <c:pt idx="9049">
                  <c:v>576.51875793172098</c:v>
                </c:pt>
                <c:pt idx="9050">
                  <c:v>576.58246870174401</c:v>
                </c:pt>
                <c:pt idx="9051">
                  <c:v>576.646179471766</c:v>
                </c:pt>
                <c:pt idx="9052">
                  <c:v>576.70989024178903</c:v>
                </c:pt>
                <c:pt idx="9053">
                  <c:v>576.77360101181102</c:v>
                </c:pt>
                <c:pt idx="9054">
                  <c:v>576.83731178183302</c:v>
                </c:pt>
                <c:pt idx="9055">
                  <c:v>576.90102255185604</c:v>
                </c:pt>
                <c:pt idx="9056">
                  <c:v>576.96473332187804</c:v>
                </c:pt>
                <c:pt idx="9057">
                  <c:v>577.02844409190004</c:v>
                </c:pt>
                <c:pt idx="9058">
                  <c:v>577.09215486192295</c:v>
                </c:pt>
                <c:pt idx="9059">
                  <c:v>577.15586563194495</c:v>
                </c:pt>
                <c:pt idx="9060">
                  <c:v>577.21957640196695</c:v>
                </c:pt>
                <c:pt idx="9061">
                  <c:v>577.28328717198997</c:v>
                </c:pt>
                <c:pt idx="9062">
                  <c:v>577.34699794201197</c:v>
                </c:pt>
                <c:pt idx="9063">
                  <c:v>577.41070871203397</c:v>
                </c:pt>
                <c:pt idx="9064">
                  <c:v>577.47441948205699</c:v>
                </c:pt>
                <c:pt idx="9065">
                  <c:v>577.53813025207899</c:v>
                </c:pt>
                <c:pt idx="9066">
                  <c:v>577.60184102210098</c:v>
                </c:pt>
                <c:pt idx="9067">
                  <c:v>577.66555179212401</c:v>
                </c:pt>
                <c:pt idx="9068">
                  <c:v>577.729262562146</c:v>
                </c:pt>
                <c:pt idx="9069">
                  <c:v>577.792973332168</c:v>
                </c:pt>
                <c:pt idx="9070">
                  <c:v>577.85668410219102</c:v>
                </c:pt>
                <c:pt idx="9071">
                  <c:v>577.92039487221302</c:v>
                </c:pt>
                <c:pt idx="9072">
                  <c:v>577.98410564223502</c:v>
                </c:pt>
                <c:pt idx="9073">
                  <c:v>578.04781641225804</c:v>
                </c:pt>
                <c:pt idx="9074">
                  <c:v>578.11152718228004</c:v>
                </c:pt>
                <c:pt idx="9075">
                  <c:v>578.17523795230204</c:v>
                </c:pt>
                <c:pt idx="9076">
                  <c:v>578.23894872232495</c:v>
                </c:pt>
                <c:pt idx="9077">
                  <c:v>578.30265949234695</c:v>
                </c:pt>
                <c:pt idx="9078">
                  <c:v>578.36637026236895</c:v>
                </c:pt>
                <c:pt idx="9079">
                  <c:v>578.43008103239197</c:v>
                </c:pt>
                <c:pt idx="9080">
                  <c:v>578.49379180241397</c:v>
                </c:pt>
                <c:pt idx="9081">
                  <c:v>578.55750257243596</c:v>
                </c:pt>
                <c:pt idx="9082">
                  <c:v>578.62121334245899</c:v>
                </c:pt>
                <c:pt idx="9083">
                  <c:v>578.68492411248099</c:v>
                </c:pt>
                <c:pt idx="9084">
                  <c:v>578.74863488250298</c:v>
                </c:pt>
                <c:pt idx="9085">
                  <c:v>578.81234565252601</c:v>
                </c:pt>
                <c:pt idx="9086">
                  <c:v>578.876056422548</c:v>
                </c:pt>
                <c:pt idx="9087">
                  <c:v>578.93976719257</c:v>
                </c:pt>
                <c:pt idx="9088">
                  <c:v>579.00347796259302</c:v>
                </c:pt>
                <c:pt idx="9089">
                  <c:v>579.06718873261502</c:v>
                </c:pt>
                <c:pt idx="9090">
                  <c:v>579.13089950263702</c:v>
                </c:pt>
                <c:pt idx="9091">
                  <c:v>579.19461027266004</c:v>
                </c:pt>
                <c:pt idx="9092">
                  <c:v>579.25832104268204</c:v>
                </c:pt>
                <c:pt idx="9093">
                  <c:v>579.32203181270404</c:v>
                </c:pt>
                <c:pt idx="9094">
                  <c:v>579.38574258272695</c:v>
                </c:pt>
                <c:pt idx="9095">
                  <c:v>579.44945335274895</c:v>
                </c:pt>
                <c:pt idx="9096">
                  <c:v>579.51316412277095</c:v>
                </c:pt>
                <c:pt idx="9097">
                  <c:v>579.57687489279397</c:v>
                </c:pt>
                <c:pt idx="9098">
                  <c:v>579.64058566281597</c:v>
                </c:pt>
                <c:pt idx="9099">
                  <c:v>579.70429643283796</c:v>
                </c:pt>
                <c:pt idx="9100">
                  <c:v>579.76800720286099</c:v>
                </c:pt>
                <c:pt idx="9101">
                  <c:v>579.83171797288298</c:v>
                </c:pt>
                <c:pt idx="9102">
                  <c:v>579.89542874290498</c:v>
                </c:pt>
                <c:pt idx="9103">
                  <c:v>579.959139512928</c:v>
                </c:pt>
                <c:pt idx="9104">
                  <c:v>580.02285028295</c:v>
                </c:pt>
                <c:pt idx="9105">
                  <c:v>580.08656105297302</c:v>
                </c:pt>
                <c:pt idx="9106">
                  <c:v>580.15027182299502</c:v>
                </c:pt>
                <c:pt idx="9107">
                  <c:v>580.21398259301702</c:v>
                </c:pt>
                <c:pt idx="9108">
                  <c:v>580.27769336304004</c:v>
                </c:pt>
                <c:pt idx="9109">
                  <c:v>580.34140413306204</c:v>
                </c:pt>
                <c:pt idx="9110">
                  <c:v>580.40511490308404</c:v>
                </c:pt>
                <c:pt idx="9111">
                  <c:v>580.46882567310695</c:v>
                </c:pt>
                <c:pt idx="9112">
                  <c:v>580.53253644312895</c:v>
                </c:pt>
                <c:pt idx="9113">
                  <c:v>580.59624721315095</c:v>
                </c:pt>
                <c:pt idx="9114">
                  <c:v>580.65995798317397</c:v>
                </c:pt>
                <c:pt idx="9115">
                  <c:v>580.72366875319597</c:v>
                </c:pt>
                <c:pt idx="9116">
                  <c:v>580.78737952321796</c:v>
                </c:pt>
                <c:pt idx="9117">
                  <c:v>580.85109029324099</c:v>
                </c:pt>
                <c:pt idx="9118">
                  <c:v>580.91480106326298</c:v>
                </c:pt>
                <c:pt idx="9119">
                  <c:v>580.97851183328498</c:v>
                </c:pt>
                <c:pt idx="9120">
                  <c:v>581.04222260330801</c:v>
                </c:pt>
                <c:pt idx="9121">
                  <c:v>581.10593337333</c:v>
                </c:pt>
                <c:pt idx="9122">
                  <c:v>581.169644143352</c:v>
                </c:pt>
                <c:pt idx="9123">
                  <c:v>581.23335491337502</c:v>
                </c:pt>
                <c:pt idx="9124">
                  <c:v>581.29706568339702</c:v>
                </c:pt>
                <c:pt idx="9125">
                  <c:v>581.36077645341902</c:v>
                </c:pt>
                <c:pt idx="9126">
                  <c:v>581.42448722344204</c:v>
                </c:pt>
                <c:pt idx="9127">
                  <c:v>581.48819799346404</c:v>
                </c:pt>
                <c:pt idx="9128">
                  <c:v>581.55190876348604</c:v>
                </c:pt>
                <c:pt idx="9129">
                  <c:v>581.61561953350895</c:v>
                </c:pt>
                <c:pt idx="9130">
                  <c:v>581.67933030353095</c:v>
                </c:pt>
                <c:pt idx="9131">
                  <c:v>581.74304107355294</c:v>
                </c:pt>
                <c:pt idx="9132">
                  <c:v>581.80675184357597</c:v>
                </c:pt>
                <c:pt idx="9133">
                  <c:v>581.87046261359797</c:v>
                </c:pt>
                <c:pt idx="9134">
                  <c:v>581.93417338361996</c:v>
                </c:pt>
                <c:pt idx="9135">
                  <c:v>581.99788415364299</c:v>
                </c:pt>
                <c:pt idx="9136">
                  <c:v>582.06159492366498</c:v>
                </c:pt>
                <c:pt idx="9137">
                  <c:v>582.12530569368698</c:v>
                </c:pt>
                <c:pt idx="9138">
                  <c:v>582.18901646371</c:v>
                </c:pt>
                <c:pt idx="9139">
                  <c:v>582.252727233732</c:v>
                </c:pt>
                <c:pt idx="9140">
                  <c:v>582.316438003754</c:v>
                </c:pt>
                <c:pt idx="9141">
                  <c:v>582.38014877377702</c:v>
                </c:pt>
                <c:pt idx="9142">
                  <c:v>582.44385954379902</c:v>
                </c:pt>
                <c:pt idx="9143">
                  <c:v>582.50757031382102</c:v>
                </c:pt>
                <c:pt idx="9144">
                  <c:v>582.57128108384404</c:v>
                </c:pt>
                <c:pt idx="9145">
                  <c:v>582.63499185386604</c:v>
                </c:pt>
                <c:pt idx="9146">
                  <c:v>582.69870262388804</c:v>
                </c:pt>
                <c:pt idx="9147">
                  <c:v>582.76241339391095</c:v>
                </c:pt>
                <c:pt idx="9148">
                  <c:v>582.82612416393295</c:v>
                </c:pt>
                <c:pt idx="9149">
                  <c:v>582.88983493395494</c:v>
                </c:pt>
                <c:pt idx="9150">
                  <c:v>582.95354570397797</c:v>
                </c:pt>
                <c:pt idx="9151">
                  <c:v>583.01725647399996</c:v>
                </c:pt>
                <c:pt idx="9152">
                  <c:v>583.08096724402196</c:v>
                </c:pt>
                <c:pt idx="9153">
                  <c:v>583.14467801404498</c:v>
                </c:pt>
                <c:pt idx="9154">
                  <c:v>583.20838878406698</c:v>
                </c:pt>
                <c:pt idx="9155">
                  <c:v>583.27209955408898</c:v>
                </c:pt>
                <c:pt idx="9156">
                  <c:v>583.335810324112</c:v>
                </c:pt>
                <c:pt idx="9157">
                  <c:v>583.399521094134</c:v>
                </c:pt>
                <c:pt idx="9158">
                  <c:v>583.46323186415702</c:v>
                </c:pt>
                <c:pt idx="9159">
                  <c:v>583.52694263417902</c:v>
                </c:pt>
                <c:pt idx="9160">
                  <c:v>583.59065340420102</c:v>
                </c:pt>
                <c:pt idx="9161">
                  <c:v>583.65436417422404</c:v>
                </c:pt>
                <c:pt idx="9162">
                  <c:v>583.71807494424604</c:v>
                </c:pt>
                <c:pt idx="9163">
                  <c:v>583.78178571426804</c:v>
                </c:pt>
                <c:pt idx="9164">
                  <c:v>583.84549648429095</c:v>
                </c:pt>
                <c:pt idx="9165">
                  <c:v>583.90920725431295</c:v>
                </c:pt>
                <c:pt idx="9166">
                  <c:v>583.97291802433494</c:v>
                </c:pt>
                <c:pt idx="9167">
                  <c:v>584.03662879435797</c:v>
                </c:pt>
                <c:pt idx="9168">
                  <c:v>584.10033956437996</c:v>
                </c:pt>
                <c:pt idx="9169">
                  <c:v>584.16405033440196</c:v>
                </c:pt>
                <c:pt idx="9170">
                  <c:v>584.22776110442499</c:v>
                </c:pt>
                <c:pt idx="9171">
                  <c:v>584.29147187444698</c:v>
                </c:pt>
                <c:pt idx="9172">
                  <c:v>584.35518264446898</c:v>
                </c:pt>
                <c:pt idx="9173">
                  <c:v>584.418893414492</c:v>
                </c:pt>
                <c:pt idx="9174">
                  <c:v>584.482604184514</c:v>
                </c:pt>
                <c:pt idx="9175">
                  <c:v>584.546314954536</c:v>
                </c:pt>
                <c:pt idx="9176">
                  <c:v>584.61002572455902</c:v>
                </c:pt>
                <c:pt idx="9177">
                  <c:v>584.67373649458102</c:v>
                </c:pt>
                <c:pt idx="9178">
                  <c:v>584.73744726460302</c:v>
                </c:pt>
                <c:pt idx="9179">
                  <c:v>584.80115803462604</c:v>
                </c:pt>
                <c:pt idx="9180">
                  <c:v>584.86486880464804</c:v>
                </c:pt>
                <c:pt idx="9181">
                  <c:v>584.92857957467004</c:v>
                </c:pt>
                <c:pt idx="9182">
                  <c:v>584.99229034469295</c:v>
                </c:pt>
                <c:pt idx="9183">
                  <c:v>585.05600111471495</c:v>
                </c:pt>
                <c:pt idx="9184">
                  <c:v>585.11971188473694</c:v>
                </c:pt>
                <c:pt idx="9185">
                  <c:v>585.18342265475997</c:v>
                </c:pt>
                <c:pt idx="9186">
                  <c:v>585.24713342478196</c:v>
                </c:pt>
                <c:pt idx="9187">
                  <c:v>585.31084419480396</c:v>
                </c:pt>
                <c:pt idx="9188">
                  <c:v>585.37455496482698</c:v>
                </c:pt>
                <c:pt idx="9189">
                  <c:v>585.43826573484898</c:v>
                </c:pt>
                <c:pt idx="9190">
                  <c:v>585.50197650487098</c:v>
                </c:pt>
                <c:pt idx="9191">
                  <c:v>585.565687274894</c:v>
                </c:pt>
                <c:pt idx="9192">
                  <c:v>585.629398044916</c:v>
                </c:pt>
                <c:pt idx="9193">
                  <c:v>585.693108814938</c:v>
                </c:pt>
                <c:pt idx="9194">
                  <c:v>585.75681958496102</c:v>
                </c:pt>
                <c:pt idx="9195">
                  <c:v>585.82053035498302</c:v>
                </c:pt>
                <c:pt idx="9196">
                  <c:v>585.88424112500502</c:v>
                </c:pt>
                <c:pt idx="9197">
                  <c:v>585.94795189502804</c:v>
                </c:pt>
                <c:pt idx="9198">
                  <c:v>586.01166266505004</c:v>
                </c:pt>
                <c:pt idx="9199">
                  <c:v>586.07537343507204</c:v>
                </c:pt>
                <c:pt idx="9200">
                  <c:v>586.13908420509495</c:v>
                </c:pt>
                <c:pt idx="9201">
                  <c:v>586.20279497511694</c:v>
                </c:pt>
                <c:pt idx="9202">
                  <c:v>586.26650574513906</c:v>
                </c:pt>
                <c:pt idx="9203">
                  <c:v>586.33021651516196</c:v>
                </c:pt>
                <c:pt idx="9204">
                  <c:v>586.39392728518396</c:v>
                </c:pt>
                <c:pt idx="9205">
                  <c:v>586.45763805520596</c:v>
                </c:pt>
                <c:pt idx="9206">
                  <c:v>586.52134882522898</c:v>
                </c:pt>
                <c:pt idx="9207">
                  <c:v>586.58505959525098</c:v>
                </c:pt>
                <c:pt idx="9208">
                  <c:v>586.64877036527298</c:v>
                </c:pt>
                <c:pt idx="9209">
                  <c:v>586.712481135296</c:v>
                </c:pt>
                <c:pt idx="9210">
                  <c:v>586.776191905318</c:v>
                </c:pt>
                <c:pt idx="9211">
                  <c:v>586.83990267534102</c:v>
                </c:pt>
                <c:pt idx="9212">
                  <c:v>586.90361344536302</c:v>
                </c:pt>
                <c:pt idx="9213">
                  <c:v>586.96732421538502</c:v>
                </c:pt>
                <c:pt idx="9214">
                  <c:v>587.03103498540804</c:v>
                </c:pt>
                <c:pt idx="9215">
                  <c:v>587.09474575543004</c:v>
                </c:pt>
                <c:pt idx="9216">
                  <c:v>587.15845652545204</c:v>
                </c:pt>
                <c:pt idx="9217">
                  <c:v>587.22216729547495</c:v>
                </c:pt>
                <c:pt idx="9218">
                  <c:v>587.28587806549695</c:v>
                </c:pt>
                <c:pt idx="9219">
                  <c:v>587.34958883551894</c:v>
                </c:pt>
                <c:pt idx="9220">
                  <c:v>587.41329960554197</c:v>
                </c:pt>
                <c:pt idx="9221">
                  <c:v>587.47701037556396</c:v>
                </c:pt>
                <c:pt idx="9222">
                  <c:v>587.54072114558596</c:v>
                </c:pt>
                <c:pt idx="9223">
                  <c:v>587.60443191560898</c:v>
                </c:pt>
                <c:pt idx="9224">
                  <c:v>587.66814268563098</c:v>
                </c:pt>
                <c:pt idx="9225">
                  <c:v>587.73185345565298</c:v>
                </c:pt>
                <c:pt idx="9226">
                  <c:v>587.795564225676</c:v>
                </c:pt>
                <c:pt idx="9227">
                  <c:v>587.859274995698</c:v>
                </c:pt>
                <c:pt idx="9228">
                  <c:v>587.92298576572</c:v>
                </c:pt>
                <c:pt idx="9229">
                  <c:v>587.98669653574302</c:v>
                </c:pt>
                <c:pt idx="9230">
                  <c:v>588.05040730576502</c:v>
                </c:pt>
                <c:pt idx="9231">
                  <c:v>588.11411807578702</c:v>
                </c:pt>
                <c:pt idx="9232">
                  <c:v>588.17782884581004</c:v>
                </c:pt>
                <c:pt idx="9233">
                  <c:v>588.24153961583204</c:v>
                </c:pt>
                <c:pt idx="9234">
                  <c:v>588.30525038585404</c:v>
                </c:pt>
                <c:pt idx="9235">
                  <c:v>588.36896115587695</c:v>
                </c:pt>
                <c:pt idx="9236">
                  <c:v>588.43267192589894</c:v>
                </c:pt>
                <c:pt idx="9237">
                  <c:v>588.49638269592106</c:v>
                </c:pt>
                <c:pt idx="9238">
                  <c:v>588.56009346594396</c:v>
                </c:pt>
                <c:pt idx="9239">
                  <c:v>588.62380423596596</c:v>
                </c:pt>
                <c:pt idx="9240">
                  <c:v>588.68751500598796</c:v>
                </c:pt>
                <c:pt idx="9241">
                  <c:v>588.75122577601098</c:v>
                </c:pt>
                <c:pt idx="9242">
                  <c:v>588.81493654603298</c:v>
                </c:pt>
                <c:pt idx="9243">
                  <c:v>588.87864731605498</c:v>
                </c:pt>
                <c:pt idx="9244">
                  <c:v>588.942358086078</c:v>
                </c:pt>
                <c:pt idx="9245">
                  <c:v>589.0060688561</c:v>
                </c:pt>
                <c:pt idx="9246">
                  <c:v>589.069779626122</c:v>
                </c:pt>
                <c:pt idx="9247">
                  <c:v>589.13349039614502</c:v>
                </c:pt>
                <c:pt idx="9248">
                  <c:v>589.19720116616702</c:v>
                </c:pt>
                <c:pt idx="9249">
                  <c:v>589.26091193618902</c:v>
                </c:pt>
                <c:pt idx="9250">
                  <c:v>589.32462270621204</c:v>
                </c:pt>
                <c:pt idx="9251">
                  <c:v>589.38833347623404</c:v>
                </c:pt>
                <c:pt idx="9252">
                  <c:v>589.45204424625604</c:v>
                </c:pt>
                <c:pt idx="9253">
                  <c:v>589.51575501627894</c:v>
                </c:pt>
                <c:pt idx="9254">
                  <c:v>589.57946578630094</c:v>
                </c:pt>
                <c:pt idx="9255">
                  <c:v>589.64317655632306</c:v>
                </c:pt>
                <c:pt idx="9256">
                  <c:v>589.70688732634596</c:v>
                </c:pt>
                <c:pt idx="9257">
                  <c:v>589.77059809636796</c:v>
                </c:pt>
                <c:pt idx="9258">
                  <c:v>589.83430886638996</c:v>
                </c:pt>
                <c:pt idx="9259">
                  <c:v>589.89801963641298</c:v>
                </c:pt>
                <c:pt idx="9260">
                  <c:v>589.96173040643498</c:v>
                </c:pt>
                <c:pt idx="9261">
                  <c:v>590.02544117645698</c:v>
                </c:pt>
                <c:pt idx="9262">
                  <c:v>590.08915194648</c:v>
                </c:pt>
                <c:pt idx="9263">
                  <c:v>590.152862716502</c:v>
                </c:pt>
                <c:pt idx="9264">
                  <c:v>590.21657348652502</c:v>
                </c:pt>
                <c:pt idx="9265">
                  <c:v>590.28028425654702</c:v>
                </c:pt>
                <c:pt idx="9266">
                  <c:v>590.34399502656902</c:v>
                </c:pt>
                <c:pt idx="9267">
                  <c:v>590.40770579659204</c:v>
                </c:pt>
                <c:pt idx="9268">
                  <c:v>590.47141656661404</c:v>
                </c:pt>
                <c:pt idx="9269">
                  <c:v>590.53512733663604</c:v>
                </c:pt>
                <c:pt idx="9270">
                  <c:v>590.59883810665895</c:v>
                </c:pt>
                <c:pt idx="9271">
                  <c:v>590.66254887668094</c:v>
                </c:pt>
                <c:pt idx="9272">
                  <c:v>590.72625964670306</c:v>
                </c:pt>
                <c:pt idx="9273">
                  <c:v>590.78997041672596</c:v>
                </c:pt>
                <c:pt idx="9274">
                  <c:v>590.85368118674796</c:v>
                </c:pt>
                <c:pt idx="9275">
                  <c:v>590.91739195676996</c:v>
                </c:pt>
                <c:pt idx="9276">
                  <c:v>590.98110272679298</c:v>
                </c:pt>
                <c:pt idx="9277">
                  <c:v>591.04481349681498</c:v>
                </c:pt>
                <c:pt idx="9278">
                  <c:v>591.10852426683698</c:v>
                </c:pt>
                <c:pt idx="9279">
                  <c:v>591.17223503686</c:v>
                </c:pt>
                <c:pt idx="9280">
                  <c:v>591.235945806882</c:v>
                </c:pt>
                <c:pt idx="9281">
                  <c:v>591.299656576904</c:v>
                </c:pt>
                <c:pt idx="9282">
                  <c:v>591.36336734692702</c:v>
                </c:pt>
                <c:pt idx="9283">
                  <c:v>591.42707811694902</c:v>
                </c:pt>
                <c:pt idx="9284">
                  <c:v>591.49078888697102</c:v>
                </c:pt>
                <c:pt idx="9285">
                  <c:v>591.55449965699404</c:v>
                </c:pt>
                <c:pt idx="9286">
                  <c:v>591.61821042701604</c:v>
                </c:pt>
                <c:pt idx="9287">
                  <c:v>591.68192119703804</c:v>
                </c:pt>
                <c:pt idx="9288">
                  <c:v>591.74563196706094</c:v>
                </c:pt>
                <c:pt idx="9289">
                  <c:v>591.80934273708294</c:v>
                </c:pt>
                <c:pt idx="9290">
                  <c:v>591.87305350710506</c:v>
                </c:pt>
                <c:pt idx="9291">
                  <c:v>591.93676427712796</c:v>
                </c:pt>
                <c:pt idx="9292">
                  <c:v>592.00047504714996</c:v>
                </c:pt>
                <c:pt idx="9293">
                  <c:v>592.06418581717196</c:v>
                </c:pt>
                <c:pt idx="9294">
                  <c:v>592.12789658719498</c:v>
                </c:pt>
                <c:pt idx="9295">
                  <c:v>592.19160735721698</c:v>
                </c:pt>
                <c:pt idx="9296">
                  <c:v>592.25531812723898</c:v>
                </c:pt>
                <c:pt idx="9297">
                  <c:v>592.319028897262</c:v>
                </c:pt>
                <c:pt idx="9298">
                  <c:v>592.382739667284</c:v>
                </c:pt>
                <c:pt idx="9299">
                  <c:v>592.446450437306</c:v>
                </c:pt>
                <c:pt idx="9300">
                  <c:v>592.51016120732902</c:v>
                </c:pt>
                <c:pt idx="9301">
                  <c:v>592.57387197735102</c:v>
                </c:pt>
                <c:pt idx="9302">
                  <c:v>592.63758274737302</c:v>
                </c:pt>
                <c:pt idx="9303">
                  <c:v>592.70129351739604</c:v>
                </c:pt>
                <c:pt idx="9304">
                  <c:v>592.76500428741804</c:v>
                </c:pt>
                <c:pt idx="9305">
                  <c:v>592.82871505744004</c:v>
                </c:pt>
                <c:pt idx="9306">
                  <c:v>592.89242582746294</c:v>
                </c:pt>
                <c:pt idx="9307">
                  <c:v>592.95613659748506</c:v>
                </c:pt>
                <c:pt idx="9308">
                  <c:v>593.01984736750705</c:v>
                </c:pt>
                <c:pt idx="9309">
                  <c:v>593.08355813752996</c:v>
                </c:pt>
                <c:pt idx="9310">
                  <c:v>593.14726890755196</c:v>
                </c:pt>
                <c:pt idx="9311">
                  <c:v>593.21097967757396</c:v>
                </c:pt>
                <c:pt idx="9312">
                  <c:v>593.27469044759698</c:v>
                </c:pt>
                <c:pt idx="9313">
                  <c:v>593.33840121761898</c:v>
                </c:pt>
                <c:pt idx="9314">
                  <c:v>593.40211198764098</c:v>
                </c:pt>
                <c:pt idx="9315">
                  <c:v>593.465822757664</c:v>
                </c:pt>
                <c:pt idx="9316">
                  <c:v>593.529533527686</c:v>
                </c:pt>
                <c:pt idx="9317">
                  <c:v>593.59324429770902</c:v>
                </c:pt>
                <c:pt idx="9318">
                  <c:v>593.65695506773102</c:v>
                </c:pt>
                <c:pt idx="9319">
                  <c:v>593.72066583775302</c:v>
                </c:pt>
                <c:pt idx="9320">
                  <c:v>593.78437660777604</c:v>
                </c:pt>
                <c:pt idx="9321">
                  <c:v>593.84808737779804</c:v>
                </c:pt>
                <c:pt idx="9322">
                  <c:v>593.91179814782004</c:v>
                </c:pt>
                <c:pt idx="9323">
                  <c:v>593.97550891784294</c:v>
                </c:pt>
                <c:pt idx="9324">
                  <c:v>594.03921968786506</c:v>
                </c:pt>
                <c:pt idx="9325">
                  <c:v>594.10293045788706</c:v>
                </c:pt>
                <c:pt idx="9326">
                  <c:v>594.16664122790996</c:v>
                </c:pt>
                <c:pt idx="9327">
                  <c:v>594.23035199793196</c:v>
                </c:pt>
                <c:pt idx="9328">
                  <c:v>594.29406276795396</c:v>
                </c:pt>
                <c:pt idx="9329">
                  <c:v>594.35777353797698</c:v>
                </c:pt>
                <c:pt idx="9330">
                  <c:v>594.42148430799898</c:v>
                </c:pt>
                <c:pt idx="9331">
                  <c:v>594.48519507802098</c:v>
                </c:pt>
                <c:pt idx="9332">
                  <c:v>594.548905848044</c:v>
                </c:pt>
                <c:pt idx="9333">
                  <c:v>594.612616618066</c:v>
                </c:pt>
                <c:pt idx="9334">
                  <c:v>594.676327388088</c:v>
                </c:pt>
                <c:pt idx="9335">
                  <c:v>594.74003815811102</c:v>
                </c:pt>
                <c:pt idx="9336">
                  <c:v>594.80374892813302</c:v>
                </c:pt>
                <c:pt idx="9337">
                  <c:v>594.86745969815502</c:v>
                </c:pt>
                <c:pt idx="9338">
                  <c:v>594.93117046817804</c:v>
                </c:pt>
                <c:pt idx="9339">
                  <c:v>594.99488123820004</c:v>
                </c:pt>
                <c:pt idx="9340">
                  <c:v>595.05859200822204</c:v>
                </c:pt>
                <c:pt idx="9341">
                  <c:v>595.12230277824494</c:v>
                </c:pt>
                <c:pt idx="9342">
                  <c:v>595.18601354826706</c:v>
                </c:pt>
                <c:pt idx="9343">
                  <c:v>595.24972431828905</c:v>
                </c:pt>
                <c:pt idx="9344">
                  <c:v>595.31343508831196</c:v>
                </c:pt>
                <c:pt idx="9345">
                  <c:v>595.37714585833396</c:v>
                </c:pt>
                <c:pt idx="9346">
                  <c:v>595.44085662835596</c:v>
                </c:pt>
                <c:pt idx="9347">
                  <c:v>595.50456739837898</c:v>
                </c:pt>
                <c:pt idx="9348">
                  <c:v>595.56827816840098</c:v>
                </c:pt>
                <c:pt idx="9349">
                  <c:v>595.63198893842298</c:v>
                </c:pt>
                <c:pt idx="9350">
                  <c:v>595.695699708446</c:v>
                </c:pt>
                <c:pt idx="9351">
                  <c:v>595.759410478468</c:v>
                </c:pt>
                <c:pt idx="9352">
                  <c:v>595.82312124849</c:v>
                </c:pt>
                <c:pt idx="9353">
                  <c:v>595.88683201851302</c:v>
                </c:pt>
                <c:pt idx="9354">
                  <c:v>595.95054278853502</c:v>
                </c:pt>
                <c:pt idx="9355">
                  <c:v>596.01425355855702</c:v>
                </c:pt>
                <c:pt idx="9356">
                  <c:v>596.07796432858004</c:v>
                </c:pt>
                <c:pt idx="9357">
                  <c:v>596.14167509860204</c:v>
                </c:pt>
                <c:pt idx="9358">
                  <c:v>596.20538586862403</c:v>
                </c:pt>
                <c:pt idx="9359">
                  <c:v>596.26909663864706</c:v>
                </c:pt>
                <c:pt idx="9360">
                  <c:v>596.33280740866905</c:v>
                </c:pt>
                <c:pt idx="9361">
                  <c:v>596.39651817869105</c:v>
                </c:pt>
                <c:pt idx="9362">
                  <c:v>596.46022894871396</c:v>
                </c:pt>
                <c:pt idx="9363">
                  <c:v>596.52393971873596</c:v>
                </c:pt>
                <c:pt idx="9364">
                  <c:v>596.58765048875796</c:v>
                </c:pt>
                <c:pt idx="9365">
                  <c:v>596.65136125878098</c:v>
                </c:pt>
                <c:pt idx="9366">
                  <c:v>596.71507202880298</c:v>
                </c:pt>
                <c:pt idx="9367">
                  <c:v>596.77878279882498</c:v>
                </c:pt>
                <c:pt idx="9368">
                  <c:v>596.842493568848</c:v>
                </c:pt>
                <c:pt idx="9369">
                  <c:v>596.90620433887</c:v>
                </c:pt>
                <c:pt idx="9370">
                  <c:v>596.96991510889302</c:v>
                </c:pt>
                <c:pt idx="9371">
                  <c:v>597.03362587891502</c:v>
                </c:pt>
                <c:pt idx="9372">
                  <c:v>597.09733664893702</c:v>
                </c:pt>
                <c:pt idx="9373">
                  <c:v>597.16104741896004</c:v>
                </c:pt>
                <c:pt idx="9374">
                  <c:v>597.22475818898204</c:v>
                </c:pt>
                <c:pt idx="9375">
                  <c:v>597.28846895900404</c:v>
                </c:pt>
                <c:pt idx="9376">
                  <c:v>597.35217972902694</c:v>
                </c:pt>
                <c:pt idx="9377">
                  <c:v>597.41589049904906</c:v>
                </c:pt>
                <c:pt idx="9378">
                  <c:v>597.47960126907105</c:v>
                </c:pt>
                <c:pt idx="9379">
                  <c:v>597.54331203909396</c:v>
                </c:pt>
                <c:pt idx="9380">
                  <c:v>597.60702280911596</c:v>
                </c:pt>
                <c:pt idx="9381">
                  <c:v>597.67073357913796</c:v>
                </c:pt>
                <c:pt idx="9382">
                  <c:v>597.73444434916098</c:v>
                </c:pt>
                <c:pt idx="9383">
                  <c:v>597.79815511918298</c:v>
                </c:pt>
                <c:pt idx="9384">
                  <c:v>597.86186588920498</c:v>
                </c:pt>
                <c:pt idx="9385">
                  <c:v>597.925576659228</c:v>
                </c:pt>
                <c:pt idx="9386">
                  <c:v>597.98928742925</c:v>
                </c:pt>
                <c:pt idx="9387">
                  <c:v>598.052998199272</c:v>
                </c:pt>
                <c:pt idx="9388">
                  <c:v>598.11670896929502</c:v>
                </c:pt>
                <c:pt idx="9389">
                  <c:v>598.18041973931702</c:v>
                </c:pt>
                <c:pt idx="9390">
                  <c:v>598.24413050933902</c:v>
                </c:pt>
                <c:pt idx="9391">
                  <c:v>598.30784127936204</c:v>
                </c:pt>
                <c:pt idx="9392">
                  <c:v>598.37155204938404</c:v>
                </c:pt>
                <c:pt idx="9393">
                  <c:v>598.43526281940603</c:v>
                </c:pt>
                <c:pt idx="9394">
                  <c:v>598.49897358942906</c:v>
                </c:pt>
                <c:pt idx="9395">
                  <c:v>598.56268435945105</c:v>
                </c:pt>
                <c:pt idx="9396">
                  <c:v>598.62639512947305</c:v>
                </c:pt>
                <c:pt idx="9397">
                  <c:v>598.69010589949596</c:v>
                </c:pt>
                <c:pt idx="9398">
                  <c:v>598.75381666951796</c:v>
                </c:pt>
                <c:pt idx="9399">
                  <c:v>598.81752743953996</c:v>
                </c:pt>
                <c:pt idx="9400">
                  <c:v>598.88123820956298</c:v>
                </c:pt>
                <c:pt idx="9401">
                  <c:v>598.94494897958498</c:v>
                </c:pt>
                <c:pt idx="9402">
                  <c:v>599.00865974960698</c:v>
                </c:pt>
                <c:pt idx="9403">
                  <c:v>599.07237051963</c:v>
                </c:pt>
                <c:pt idx="9404">
                  <c:v>599.136081289652</c:v>
                </c:pt>
                <c:pt idx="9405">
                  <c:v>599.199792059674</c:v>
                </c:pt>
                <c:pt idx="9406">
                  <c:v>599.26350282969702</c:v>
                </c:pt>
                <c:pt idx="9407">
                  <c:v>599.32721359971902</c:v>
                </c:pt>
                <c:pt idx="9408">
                  <c:v>599.39092436974101</c:v>
                </c:pt>
                <c:pt idx="9409">
                  <c:v>599.45463513976404</c:v>
                </c:pt>
                <c:pt idx="9410">
                  <c:v>599.51834590978604</c:v>
                </c:pt>
                <c:pt idx="9411">
                  <c:v>599.58205667980803</c:v>
                </c:pt>
                <c:pt idx="9412">
                  <c:v>599.64576744983106</c:v>
                </c:pt>
                <c:pt idx="9413">
                  <c:v>599.70947821985305</c:v>
                </c:pt>
                <c:pt idx="9414">
                  <c:v>599.77318898987505</c:v>
                </c:pt>
                <c:pt idx="9415">
                  <c:v>599.83689975989796</c:v>
                </c:pt>
                <c:pt idx="9416">
                  <c:v>599.90061052991996</c:v>
                </c:pt>
                <c:pt idx="9417">
                  <c:v>599.96432129994196</c:v>
                </c:pt>
                <c:pt idx="9418">
                  <c:v>600.02803206996498</c:v>
                </c:pt>
                <c:pt idx="9419">
                  <c:v>600.09174283998698</c:v>
                </c:pt>
                <c:pt idx="9420">
                  <c:v>600.15545361000898</c:v>
                </c:pt>
                <c:pt idx="9421">
                  <c:v>600.219164380032</c:v>
                </c:pt>
                <c:pt idx="9422">
                  <c:v>600.282875150054</c:v>
                </c:pt>
                <c:pt idx="9423">
                  <c:v>600.346585920076</c:v>
                </c:pt>
                <c:pt idx="9424">
                  <c:v>600.41029669009902</c:v>
                </c:pt>
                <c:pt idx="9425">
                  <c:v>600.47400746012102</c:v>
                </c:pt>
                <c:pt idx="9426">
                  <c:v>600.53771823014404</c:v>
                </c:pt>
                <c:pt idx="9427">
                  <c:v>600.60142900016604</c:v>
                </c:pt>
                <c:pt idx="9428">
                  <c:v>600.66513977018803</c:v>
                </c:pt>
                <c:pt idx="9429">
                  <c:v>600.72885054021106</c:v>
                </c:pt>
                <c:pt idx="9430">
                  <c:v>600.79256131023305</c:v>
                </c:pt>
                <c:pt idx="9431">
                  <c:v>600.85627208025505</c:v>
                </c:pt>
                <c:pt idx="9432">
                  <c:v>600.91998285027796</c:v>
                </c:pt>
                <c:pt idx="9433">
                  <c:v>600.98369362029996</c:v>
                </c:pt>
                <c:pt idx="9434">
                  <c:v>601.04740439032196</c:v>
                </c:pt>
                <c:pt idx="9435">
                  <c:v>601.11111516034498</c:v>
                </c:pt>
                <c:pt idx="9436">
                  <c:v>601.17482593036698</c:v>
                </c:pt>
                <c:pt idx="9437">
                  <c:v>601.23853670038898</c:v>
                </c:pt>
                <c:pt idx="9438">
                  <c:v>601.302247470412</c:v>
                </c:pt>
                <c:pt idx="9439">
                  <c:v>601.365958240434</c:v>
                </c:pt>
                <c:pt idx="9440">
                  <c:v>601.429669010456</c:v>
                </c:pt>
                <c:pt idx="9441">
                  <c:v>601.49337978047902</c:v>
                </c:pt>
                <c:pt idx="9442">
                  <c:v>601.55709055050102</c:v>
                </c:pt>
                <c:pt idx="9443">
                  <c:v>601.62080132052301</c:v>
                </c:pt>
                <c:pt idx="9444">
                  <c:v>601.68451209054604</c:v>
                </c:pt>
                <c:pt idx="9445">
                  <c:v>601.74822286056803</c:v>
                </c:pt>
                <c:pt idx="9446">
                  <c:v>601.81193363059003</c:v>
                </c:pt>
                <c:pt idx="9447">
                  <c:v>601.87564440061306</c:v>
                </c:pt>
                <c:pt idx="9448">
                  <c:v>601.93935517063505</c:v>
                </c:pt>
                <c:pt idx="9449">
                  <c:v>602.00306594065705</c:v>
                </c:pt>
                <c:pt idx="9450">
                  <c:v>602.06677671067996</c:v>
                </c:pt>
                <c:pt idx="9451">
                  <c:v>602.13048748070196</c:v>
                </c:pt>
                <c:pt idx="9452">
                  <c:v>602.19419825072396</c:v>
                </c:pt>
                <c:pt idx="9453">
                  <c:v>602.25790902074698</c:v>
                </c:pt>
                <c:pt idx="9454">
                  <c:v>602.32161979076898</c:v>
                </c:pt>
                <c:pt idx="9455">
                  <c:v>602.38533056079098</c:v>
                </c:pt>
                <c:pt idx="9456">
                  <c:v>602.449041330814</c:v>
                </c:pt>
                <c:pt idx="9457">
                  <c:v>602.512752100836</c:v>
                </c:pt>
                <c:pt idx="9458">
                  <c:v>602.57646287085799</c:v>
                </c:pt>
                <c:pt idx="9459">
                  <c:v>602.64017364088102</c:v>
                </c:pt>
                <c:pt idx="9460">
                  <c:v>602.70388441090302</c:v>
                </c:pt>
                <c:pt idx="9461">
                  <c:v>602.76759518092501</c:v>
                </c:pt>
                <c:pt idx="9462">
                  <c:v>602.83130595094804</c:v>
                </c:pt>
                <c:pt idx="9463">
                  <c:v>602.89501672097003</c:v>
                </c:pt>
                <c:pt idx="9464">
                  <c:v>602.95872749099203</c:v>
                </c:pt>
                <c:pt idx="9465">
                  <c:v>603.02243826101505</c:v>
                </c:pt>
                <c:pt idx="9466">
                  <c:v>603.08614903103705</c:v>
                </c:pt>
                <c:pt idx="9467">
                  <c:v>603.14985980105905</c:v>
                </c:pt>
                <c:pt idx="9468">
                  <c:v>603.21357057108196</c:v>
                </c:pt>
                <c:pt idx="9469">
                  <c:v>603.27728134110396</c:v>
                </c:pt>
                <c:pt idx="9470">
                  <c:v>603.34099211112596</c:v>
                </c:pt>
                <c:pt idx="9471">
                  <c:v>603.40470288114898</c:v>
                </c:pt>
                <c:pt idx="9472">
                  <c:v>603.46841365117098</c:v>
                </c:pt>
                <c:pt idx="9473">
                  <c:v>603.53212442119298</c:v>
                </c:pt>
                <c:pt idx="9474">
                  <c:v>603.595835191216</c:v>
                </c:pt>
                <c:pt idx="9475">
                  <c:v>603.659545961238</c:v>
                </c:pt>
                <c:pt idx="9476">
                  <c:v>603.72325673125999</c:v>
                </c:pt>
                <c:pt idx="9477">
                  <c:v>603.78696750128302</c:v>
                </c:pt>
                <c:pt idx="9478">
                  <c:v>603.85067827130501</c:v>
                </c:pt>
                <c:pt idx="9479">
                  <c:v>603.91438904132804</c:v>
                </c:pt>
                <c:pt idx="9480">
                  <c:v>603.97809981135003</c:v>
                </c:pt>
                <c:pt idx="9481">
                  <c:v>604.04181058137203</c:v>
                </c:pt>
                <c:pt idx="9482">
                  <c:v>604.10552135139505</c:v>
                </c:pt>
                <c:pt idx="9483">
                  <c:v>604.16923212141705</c:v>
                </c:pt>
                <c:pt idx="9484">
                  <c:v>604.23294289143905</c:v>
                </c:pt>
                <c:pt idx="9485">
                  <c:v>604.29665366146196</c:v>
                </c:pt>
                <c:pt idx="9486">
                  <c:v>604.36036443148396</c:v>
                </c:pt>
                <c:pt idx="9487">
                  <c:v>604.42407520150596</c:v>
                </c:pt>
                <c:pt idx="9488">
                  <c:v>604.48778597152898</c:v>
                </c:pt>
                <c:pt idx="9489">
                  <c:v>604.55149674155098</c:v>
                </c:pt>
                <c:pt idx="9490">
                  <c:v>604.61520751157298</c:v>
                </c:pt>
                <c:pt idx="9491">
                  <c:v>604.678918281596</c:v>
                </c:pt>
                <c:pt idx="9492">
                  <c:v>604.742629051618</c:v>
                </c:pt>
                <c:pt idx="9493">
                  <c:v>604.80633982163999</c:v>
                </c:pt>
                <c:pt idx="9494">
                  <c:v>604.87005059166302</c:v>
                </c:pt>
                <c:pt idx="9495">
                  <c:v>604.93376136168501</c:v>
                </c:pt>
                <c:pt idx="9496">
                  <c:v>604.99747213170701</c:v>
                </c:pt>
                <c:pt idx="9497">
                  <c:v>605.06118290173004</c:v>
                </c:pt>
                <c:pt idx="9498">
                  <c:v>605.12489367175203</c:v>
                </c:pt>
                <c:pt idx="9499">
                  <c:v>605.18860444177403</c:v>
                </c:pt>
                <c:pt idx="9500">
                  <c:v>605.25231521179705</c:v>
                </c:pt>
                <c:pt idx="9501">
                  <c:v>605.31602598181905</c:v>
                </c:pt>
                <c:pt idx="9502">
                  <c:v>605.37973675184105</c:v>
                </c:pt>
                <c:pt idx="9503">
                  <c:v>605.44344752186396</c:v>
                </c:pt>
                <c:pt idx="9504">
                  <c:v>605.50715829188596</c:v>
                </c:pt>
                <c:pt idx="9505">
                  <c:v>605.57086906190796</c:v>
                </c:pt>
                <c:pt idx="9506">
                  <c:v>605.63457983193098</c:v>
                </c:pt>
                <c:pt idx="9507">
                  <c:v>605.69829060195298</c:v>
                </c:pt>
                <c:pt idx="9508">
                  <c:v>605.76200137197497</c:v>
                </c:pt>
                <c:pt idx="9509">
                  <c:v>605.825712141998</c:v>
                </c:pt>
                <c:pt idx="9510">
                  <c:v>605.88942291202</c:v>
                </c:pt>
                <c:pt idx="9511">
                  <c:v>605.95313368204199</c:v>
                </c:pt>
                <c:pt idx="9512">
                  <c:v>606.01684445206502</c:v>
                </c:pt>
                <c:pt idx="9513">
                  <c:v>606.08055522208701</c:v>
                </c:pt>
                <c:pt idx="9514">
                  <c:v>606.14426599210901</c:v>
                </c:pt>
                <c:pt idx="9515">
                  <c:v>606.20797676213203</c:v>
                </c:pt>
                <c:pt idx="9516">
                  <c:v>606.27168753215403</c:v>
                </c:pt>
                <c:pt idx="9517">
                  <c:v>606.33539830217603</c:v>
                </c:pt>
                <c:pt idx="9518">
                  <c:v>606.39910907219905</c:v>
                </c:pt>
                <c:pt idx="9519">
                  <c:v>606.46281984222105</c:v>
                </c:pt>
                <c:pt idx="9520">
                  <c:v>606.52653061224305</c:v>
                </c:pt>
                <c:pt idx="9521">
                  <c:v>606.59024138226596</c:v>
                </c:pt>
                <c:pt idx="9522">
                  <c:v>606.65395215228796</c:v>
                </c:pt>
                <c:pt idx="9523">
                  <c:v>606.71766292230996</c:v>
                </c:pt>
                <c:pt idx="9524">
                  <c:v>606.78137369233298</c:v>
                </c:pt>
                <c:pt idx="9525">
                  <c:v>606.84508446235498</c:v>
                </c:pt>
                <c:pt idx="9526">
                  <c:v>606.90879523237697</c:v>
                </c:pt>
                <c:pt idx="9527">
                  <c:v>606.9725060024</c:v>
                </c:pt>
                <c:pt idx="9528">
                  <c:v>607.03621677242199</c:v>
                </c:pt>
                <c:pt idx="9529">
                  <c:v>607.09992754244399</c:v>
                </c:pt>
                <c:pt idx="9530">
                  <c:v>607.16363831246701</c:v>
                </c:pt>
                <c:pt idx="9531">
                  <c:v>607.22734908248901</c:v>
                </c:pt>
                <c:pt idx="9532">
                  <c:v>607.29105985251203</c:v>
                </c:pt>
                <c:pt idx="9533">
                  <c:v>607.35477062253403</c:v>
                </c:pt>
                <c:pt idx="9534">
                  <c:v>607.41848139255603</c:v>
                </c:pt>
                <c:pt idx="9535">
                  <c:v>607.48219216257905</c:v>
                </c:pt>
                <c:pt idx="9536">
                  <c:v>607.54590293260105</c:v>
                </c:pt>
                <c:pt idx="9537">
                  <c:v>607.60961370262305</c:v>
                </c:pt>
                <c:pt idx="9538">
                  <c:v>607.67332447264596</c:v>
                </c:pt>
                <c:pt idx="9539">
                  <c:v>607.73703524266796</c:v>
                </c:pt>
                <c:pt idx="9540">
                  <c:v>607.80074601268996</c:v>
                </c:pt>
                <c:pt idx="9541">
                  <c:v>607.86445678271298</c:v>
                </c:pt>
                <c:pt idx="9542">
                  <c:v>607.92816755273498</c:v>
                </c:pt>
                <c:pt idx="9543">
                  <c:v>607.99187832275697</c:v>
                </c:pt>
                <c:pt idx="9544">
                  <c:v>608.05558909278</c:v>
                </c:pt>
                <c:pt idx="9545">
                  <c:v>608.119299862802</c:v>
                </c:pt>
                <c:pt idx="9546">
                  <c:v>608.18301063282399</c:v>
                </c:pt>
                <c:pt idx="9547">
                  <c:v>608.24672140284702</c:v>
                </c:pt>
                <c:pt idx="9548">
                  <c:v>608.31043217286901</c:v>
                </c:pt>
                <c:pt idx="9549">
                  <c:v>608.37414294289101</c:v>
                </c:pt>
                <c:pt idx="9550">
                  <c:v>608.43785371291403</c:v>
                </c:pt>
                <c:pt idx="9551">
                  <c:v>608.50156448293603</c:v>
                </c:pt>
                <c:pt idx="9552">
                  <c:v>608.56527525295803</c:v>
                </c:pt>
                <c:pt idx="9553">
                  <c:v>608.62898602298105</c:v>
                </c:pt>
                <c:pt idx="9554">
                  <c:v>608.69269679300305</c:v>
                </c:pt>
                <c:pt idx="9555">
                  <c:v>608.75640756302505</c:v>
                </c:pt>
                <c:pt idx="9556">
                  <c:v>608.82011833304796</c:v>
                </c:pt>
                <c:pt idx="9557">
                  <c:v>608.88382910306996</c:v>
                </c:pt>
                <c:pt idx="9558">
                  <c:v>608.94753987309196</c:v>
                </c:pt>
                <c:pt idx="9559">
                  <c:v>609.01125064311498</c:v>
                </c:pt>
                <c:pt idx="9560">
                  <c:v>609.07496141313698</c:v>
                </c:pt>
                <c:pt idx="9561">
                  <c:v>609.13867218315897</c:v>
                </c:pt>
                <c:pt idx="9562">
                  <c:v>609.202382953182</c:v>
                </c:pt>
                <c:pt idx="9563">
                  <c:v>609.26609372320399</c:v>
                </c:pt>
                <c:pt idx="9564">
                  <c:v>609.32980449322599</c:v>
                </c:pt>
                <c:pt idx="9565">
                  <c:v>609.39351526324901</c:v>
                </c:pt>
                <c:pt idx="9566">
                  <c:v>609.45722603327101</c:v>
                </c:pt>
                <c:pt idx="9567">
                  <c:v>609.52093680329301</c:v>
                </c:pt>
                <c:pt idx="9568">
                  <c:v>609.58464757331603</c:v>
                </c:pt>
                <c:pt idx="9569">
                  <c:v>609.64835834333803</c:v>
                </c:pt>
                <c:pt idx="9570">
                  <c:v>609.71206911336003</c:v>
                </c:pt>
                <c:pt idx="9571">
                  <c:v>609.77577988338305</c:v>
                </c:pt>
                <c:pt idx="9572">
                  <c:v>609.83949065340505</c:v>
                </c:pt>
                <c:pt idx="9573">
                  <c:v>609.90320142342705</c:v>
                </c:pt>
                <c:pt idx="9574">
                  <c:v>609.96691219344996</c:v>
                </c:pt>
                <c:pt idx="9575">
                  <c:v>610.03062296347196</c:v>
                </c:pt>
                <c:pt idx="9576">
                  <c:v>610.09433373349395</c:v>
                </c:pt>
                <c:pt idx="9577">
                  <c:v>610.15804450351698</c:v>
                </c:pt>
                <c:pt idx="9578">
                  <c:v>610.22175527353897</c:v>
                </c:pt>
                <c:pt idx="9579">
                  <c:v>610.28546604356097</c:v>
                </c:pt>
                <c:pt idx="9580">
                  <c:v>610.34917681358399</c:v>
                </c:pt>
                <c:pt idx="9581">
                  <c:v>610.41288758360599</c:v>
                </c:pt>
                <c:pt idx="9582">
                  <c:v>610.47659835362799</c:v>
                </c:pt>
                <c:pt idx="9583">
                  <c:v>610.54030912365101</c:v>
                </c:pt>
                <c:pt idx="9584">
                  <c:v>610.60401989367301</c:v>
                </c:pt>
                <c:pt idx="9585">
                  <c:v>610.66773066369603</c:v>
                </c:pt>
                <c:pt idx="9586">
                  <c:v>610.73144143371803</c:v>
                </c:pt>
                <c:pt idx="9587">
                  <c:v>610.79515220374003</c:v>
                </c:pt>
                <c:pt idx="9588">
                  <c:v>610.85886297376305</c:v>
                </c:pt>
                <c:pt idx="9589">
                  <c:v>610.92257374378505</c:v>
                </c:pt>
                <c:pt idx="9590">
                  <c:v>610.98628451380705</c:v>
                </c:pt>
                <c:pt idx="9591">
                  <c:v>611.04999528382996</c:v>
                </c:pt>
                <c:pt idx="9592">
                  <c:v>611.11370605385196</c:v>
                </c:pt>
                <c:pt idx="9593">
                  <c:v>611.17741682387395</c:v>
                </c:pt>
                <c:pt idx="9594">
                  <c:v>611.24112759389698</c:v>
                </c:pt>
                <c:pt idx="9595">
                  <c:v>611.30483836391898</c:v>
                </c:pt>
                <c:pt idx="9596">
                  <c:v>611.36854913394097</c:v>
                </c:pt>
                <c:pt idx="9597">
                  <c:v>611.432259903964</c:v>
                </c:pt>
                <c:pt idx="9598">
                  <c:v>611.49597067398599</c:v>
                </c:pt>
                <c:pt idx="9599">
                  <c:v>611.55968144400799</c:v>
                </c:pt>
                <c:pt idx="9600">
                  <c:v>611.62339221403101</c:v>
                </c:pt>
                <c:pt idx="9601">
                  <c:v>611.68710298405301</c:v>
                </c:pt>
                <c:pt idx="9602">
                  <c:v>611.75081375407501</c:v>
                </c:pt>
                <c:pt idx="9603">
                  <c:v>611.81452452409803</c:v>
                </c:pt>
                <c:pt idx="9604">
                  <c:v>611.87823529412003</c:v>
                </c:pt>
                <c:pt idx="9605">
                  <c:v>611.94194606414203</c:v>
                </c:pt>
                <c:pt idx="9606">
                  <c:v>612.00565683416505</c:v>
                </c:pt>
                <c:pt idx="9607">
                  <c:v>612.06936760418705</c:v>
                </c:pt>
                <c:pt idx="9608">
                  <c:v>612.13307837420905</c:v>
                </c:pt>
                <c:pt idx="9609">
                  <c:v>612.19678914423196</c:v>
                </c:pt>
                <c:pt idx="9610">
                  <c:v>612.26049991425396</c:v>
                </c:pt>
                <c:pt idx="9611">
                  <c:v>612.32421068427595</c:v>
                </c:pt>
                <c:pt idx="9612">
                  <c:v>612.38792145429898</c:v>
                </c:pt>
                <c:pt idx="9613">
                  <c:v>612.45163222432097</c:v>
                </c:pt>
                <c:pt idx="9614">
                  <c:v>612.51534299434297</c:v>
                </c:pt>
                <c:pt idx="9615">
                  <c:v>612.57905376436599</c:v>
                </c:pt>
                <c:pt idx="9616">
                  <c:v>612.64276453438799</c:v>
                </c:pt>
                <c:pt idx="9617">
                  <c:v>612.70647530440999</c:v>
                </c:pt>
                <c:pt idx="9618">
                  <c:v>612.77018607443301</c:v>
                </c:pt>
                <c:pt idx="9619">
                  <c:v>612.83389684445501</c:v>
                </c:pt>
                <c:pt idx="9620">
                  <c:v>612.89760761447701</c:v>
                </c:pt>
                <c:pt idx="9621">
                  <c:v>612.96131838450003</c:v>
                </c:pt>
                <c:pt idx="9622">
                  <c:v>613.02502915452203</c:v>
                </c:pt>
                <c:pt idx="9623">
                  <c:v>613.08873992454403</c:v>
                </c:pt>
                <c:pt idx="9624">
                  <c:v>613.15245069456705</c:v>
                </c:pt>
                <c:pt idx="9625">
                  <c:v>613.21616146458905</c:v>
                </c:pt>
                <c:pt idx="9626">
                  <c:v>613.27987223461105</c:v>
                </c:pt>
                <c:pt idx="9627">
                  <c:v>613.34358300463396</c:v>
                </c:pt>
                <c:pt idx="9628">
                  <c:v>613.40729377465595</c:v>
                </c:pt>
                <c:pt idx="9629">
                  <c:v>613.47100454467795</c:v>
                </c:pt>
                <c:pt idx="9630">
                  <c:v>613.53471531470097</c:v>
                </c:pt>
                <c:pt idx="9631">
                  <c:v>613.59842608472297</c:v>
                </c:pt>
                <c:pt idx="9632">
                  <c:v>613.66213685474497</c:v>
                </c:pt>
                <c:pt idx="9633">
                  <c:v>613.72584762476799</c:v>
                </c:pt>
                <c:pt idx="9634">
                  <c:v>613.78955839478999</c:v>
                </c:pt>
                <c:pt idx="9635">
                  <c:v>613.85326916481199</c:v>
                </c:pt>
                <c:pt idx="9636">
                  <c:v>613.91697993483501</c:v>
                </c:pt>
                <c:pt idx="9637">
                  <c:v>613.98069070485701</c:v>
                </c:pt>
                <c:pt idx="9638">
                  <c:v>614.04440147488003</c:v>
                </c:pt>
                <c:pt idx="9639">
                  <c:v>614.10811224490203</c:v>
                </c:pt>
                <c:pt idx="9640">
                  <c:v>614.17182301492403</c:v>
                </c:pt>
                <c:pt idx="9641">
                  <c:v>614.23553378494705</c:v>
                </c:pt>
                <c:pt idx="9642">
                  <c:v>614.29924455496905</c:v>
                </c:pt>
                <c:pt idx="9643">
                  <c:v>614.36295532499105</c:v>
                </c:pt>
                <c:pt idx="9644">
                  <c:v>614.42666609501396</c:v>
                </c:pt>
                <c:pt idx="9645">
                  <c:v>614.49037686503596</c:v>
                </c:pt>
                <c:pt idx="9646">
                  <c:v>614.55408763505795</c:v>
                </c:pt>
                <c:pt idx="9647">
                  <c:v>614.61779840508098</c:v>
                </c:pt>
                <c:pt idx="9648">
                  <c:v>614.68150917510297</c:v>
                </c:pt>
                <c:pt idx="9649">
                  <c:v>614.74521994512497</c:v>
                </c:pt>
                <c:pt idx="9650">
                  <c:v>614.80893071514799</c:v>
                </c:pt>
                <c:pt idx="9651">
                  <c:v>614.87264148516999</c:v>
                </c:pt>
                <c:pt idx="9652">
                  <c:v>614.93635225519199</c:v>
                </c:pt>
                <c:pt idx="9653">
                  <c:v>615.00006302521501</c:v>
                </c:pt>
                <c:pt idx="9654">
                  <c:v>615.06377379523701</c:v>
                </c:pt>
                <c:pt idx="9655">
                  <c:v>615.12748456525901</c:v>
                </c:pt>
                <c:pt idx="9656">
                  <c:v>615.19119533528203</c:v>
                </c:pt>
                <c:pt idx="9657">
                  <c:v>615.25490610530403</c:v>
                </c:pt>
                <c:pt idx="9658">
                  <c:v>615.31861687532603</c:v>
                </c:pt>
                <c:pt idx="9659">
                  <c:v>615.38232764534905</c:v>
                </c:pt>
                <c:pt idx="9660">
                  <c:v>615.44603841537105</c:v>
                </c:pt>
                <c:pt idx="9661">
                  <c:v>615.50974918539305</c:v>
                </c:pt>
                <c:pt idx="9662">
                  <c:v>615.57345995541596</c:v>
                </c:pt>
                <c:pt idx="9663">
                  <c:v>615.63717072543795</c:v>
                </c:pt>
                <c:pt idx="9664">
                  <c:v>615.70088149545995</c:v>
                </c:pt>
                <c:pt idx="9665">
                  <c:v>615.76459226548297</c:v>
                </c:pt>
                <c:pt idx="9666">
                  <c:v>615.82830303550497</c:v>
                </c:pt>
                <c:pt idx="9667">
                  <c:v>615.89201380552697</c:v>
                </c:pt>
                <c:pt idx="9668">
                  <c:v>615.95572457554999</c:v>
                </c:pt>
                <c:pt idx="9669">
                  <c:v>616.01943534557199</c:v>
                </c:pt>
                <c:pt idx="9670">
                  <c:v>616.08314611559399</c:v>
                </c:pt>
                <c:pt idx="9671">
                  <c:v>616.14685688561701</c:v>
                </c:pt>
                <c:pt idx="9672">
                  <c:v>616.21056765563901</c:v>
                </c:pt>
                <c:pt idx="9673">
                  <c:v>616.27427842566101</c:v>
                </c:pt>
                <c:pt idx="9674">
                  <c:v>616.33798919568403</c:v>
                </c:pt>
                <c:pt idx="9675">
                  <c:v>616.40169996570603</c:v>
                </c:pt>
                <c:pt idx="9676">
                  <c:v>616.46541073572803</c:v>
                </c:pt>
                <c:pt idx="9677">
                  <c:v>616.52912150575105</c:v>
                </c:pt>
                <c:pt idx="9678">
                  <c:v>616.59283227577305</c:v>
                </c:pt>
                <c:pt idx="9679">
                  <c:v>616.65654304579505</c:v>
                </c:pt>
                <c:pt idx="9680">
                  <c:v>616.72025381581796</c:v>
                </c:pt>
                <c:pt idx="9681">
                  <c:v>616.78396458583995</c:v>
                </c:pt>
                <c:pt idx="9682">
                  <c:v>616.84767535586195</c:v>
                </c:pt>
                <c:pt idx="9683">
                  <c:v>616.91138612588497</c:v>
                </c:pt>
                <c:pt idx="9684">
                  <c:v>616.97509689590697</c:v>
                </c:pt>
                <c:pt idx="9685">
                  <c:v>617.03880766592897</c:v>
                </c:pt>
                <c:pt idx="9686">
                  <c:v>617.10251843595199</c:v>
                </c:pt>
                <c:pt idx="9687">
                  <c:v>617.16622920597399</c:v>
                </c:pt>
                <c:pt idx="9688">
                  <c:v>617.22993997599599</c:v>
                </c:pt>
                <c:pt idx="9689">
                  <c:v>617.29365074601901</c:v>
                </c:pt>
                <c:pt idx="9690">
                  <c:v>617.35736151604101</c:v>
                </c:pt>
                <c:pt idx="9691">
                  <c:v>617.42107228606403</c:v>
                </c:pt>
                <c:pt idx="9692">
                  <c:v>617.48478305608603</c:v>
                </c:pt>
                <c:pt idx="9693">
                  <c:v>617.54849382610803</c:v>
                </c:pt>
                <c:pt idx="9694">
                  <c:v>617.61220459613105</c:v>
                </c:pt>
                <c:pt idx="9695">
                  <c:v>617.67591536615305</c:v>
                </c:pt>
                <c:pt idx="9696">
                  <c:v>617.73962613617505</c:v>
                </c:pt>
                <c:pt idx="9697">
                  <c:v>617.80333690619796</c:v>
                </c:pt>
                <c:pt idx="9698">
                  <c:v>617.86704767621995</c:v>
                </c:pt>
                <c:pt idx="9699">
                  <c:v>617.93075844624195</c:v>
                </c:pt>
                <c:pt idx="9700">
                  <c:v>617.99446921626497</c:v>
                </c:pt>
                <c:pt idx="9701">
                  <c:v>618.05817998628697</c:v>
                </c:pt>
                <c:pt idx="9702">
                  <c:v>618.12189075630897</c:v>
                </c:pt>
                <c:pt idx="9703">
                  <c:v>618.18560152633199</c:v>
                </c:pt>
                <c:pt idx="9704">
                  <c:v>618.24931229635399</c:v>
                </c:pt>
                <c:pt idx="9705">
                  <c:v>618.31302306637599</c:v>
                </c:pt>
                <c:pt idx="9706">
                  <c:v>618.37673383639901</c:v>
                </c:pt>
                <c:pt idx="9707">
                  <c:v>618.44044460642101</c:v>
                </c:pt>
                <c:pt idx="9708">
                  <c:v>618.50415537644301</c:v>
                </c:pt>
                <c:pt idx="9709">
                  <c:v>618.56786614646603</c:v>
                </c:pt>
                <c:pt idx="9710">
                  <c:v>618.63157691648803</c:v>
                </c:pt>
                <c:pt idx="9711">
                  <c:v>618.69528768651003</c:v>
                </c:pt>
                <c:pt idx="9712">
                  <c:v>618.75899845653305</c:v>
                </c:pt>
                <c:pt idx="9713">
                  <c:v>618.82270922655505</c:v>
                </c:pt>
                <c:pt idx="9714">
                  <c:v>618.88641999657705</c:v>
                </c:pt>
                <c:pt idx="9715">
                  <c:v>618.95013076659995</c:v>
                </c:pt>
                <c:pt idx="9716">
                  <c:v>619.01384153662195</c:v>
                </c:pt>
                <c:pt idx="9717">
                  <c:v>619.07755230664395</c:v>
                </c:pt>
                <c:pt idx="9718">
                  <c:v>619.14126307666697</c:v>
                </c:pt>
                <c:pt idx="9719">
                  <c:v>619.20497384668897</c:v>
                </c:pt>
                <c:pt idx="9720">
                  <c:v>619.26868461671097</c:v>
                </c:pt>
                <c:pt idx="9721">
                  <c:v>619.33239538673399</c:v>
                </c:pt>
                <c:pt idx="9722">
                  <c:v>619.39610615675599</c:v>
                </c:pt>
                <c:pt idx="9723">
                  <c:v>619.45981692677799</c:v>
                </c:pt>
                <c:pt idx="9724">
                  <c:v>619.52352769680101</c:v>
                </c:pt>
                <c:pt idx="9725">
                  <c:v>619.58723846682301</c:v>
                </c:pt>
                <c:pt idx="9726">
                  <c:v>619.65094923684501</c:v>
                </c:pt>
                <c:pt idx="9727">
                  <c:v>619.71466000686803</c:v>
                </c:pt>
                <c:pt idx="9728">
                  <c:v>619.77837077689003</c:v>
                </c:pt>
                <c:pt idx="9729">
                  <c:v>619.84208154691203</c:v>
                </c:pt>
                <c:pt idx="9730">
                  <c:v>619.90579231693505</c:v>
                </c:pt>
                <c:pt idx="9731">
                  <c:v>619.96950308695705</c:v>
                </c:pt>
                <c:pt idx="9732">
                  <c:v>620.03321385697905</c:v>
                </c:pt>
                <c:pt idx="9733">
                  <c:v>620.09692462700195</c:v>
                </c:pt>
                <c:pt idx="9734">
                  <c:v>620.16063539702395</c:v>
                </c:pt>
                <c:pt idx="9735">
                  <c:v>620.22434616704595</c:v>
                </c:pt>
                <c:pt idx="9736">
                  <c:v>620.28805693706897</c:v>
                </c:pt>
                <c:pt idx="9737">
                  <c:v>620.35176770709097</c:v>
                </c:pt>
                <c:pt idx="9738">
                  <c:v>620.41547847711297</c:v>
                </c:pt>
                <c:pt idx="9739">
                  <c:v>620.47918924713599</c:v>
                </c:pt>
                <c:pt idx="9740">
                  <c:v>620.54290001715799</c:v>
                </c:pt>
                <c:pt idx="9741">
                  <c:v>620.60661078717999</c:v>
                </c:pt>
                <c:pt idx="9742">
                  <c:v>620.67032155720301</c:v>
                </c:pt>
                <c:pt idx="9743">
                  <c:v>620.73403232722501</c:v>
                </c:pt>
                <c:pt idx="9744">
                  <c:v>620.79774309724803</c:v>
                </c:pt>
                <c:pt idx="9745">
                  <c:v>620.86145386727003</c:v>
                </c:pt>
                <c:pt idx="9746">
                  <c:v>620.92516463729203</c:v>
                </c:pt>
                <c:pt idx="9747">
                  <c:v>620.98887540731505</c:v>
                </c:pt>
                <c:pt idx="9748">
                  <c:v>621.05258617733705</c:v>
                </c:pt>
                <c:pt idx="9749">
                  <c:v>621.11629694735905</c:v>
                </c:pt>
                <c:pt idx="9750">
                  <c:v>621.18000771738195</c:v>
                </c:pt>
                <c:pt idx="9751">
                  <c:v>621.24371848740395</c:v>
                </c:pt>
                <c:pt idx="9752">
                  <c:v>621.30742925742595</c:v>
                </c:pt>
                <c:pt idx="9753">
                  <c:v>621.37114002744897</c:v>
                </c:pt>
                <c:pt idx="9754">
                  <c:v>621.43485079747097</c:v>
                </c:pt>
                <c:pt idx="9755">
                  <c:v>621.49856156749297</c:v>
                </c:pt>
                <c:pt idx="9756">
                  <c:v>621.56227233751599</c:v>
                </c:pt>
                <c:pt idx="9757">
                  <c:v>621.62598310753799</c:v>
                </c:pt>
                <c:pt idx="9758">
                  <c:v>621.68969387755999</c:v>
                </c:pt>
                <c:pt idx="9759">
                  <c:v>621.75340464758301</c:v>
                </c:pt>
                <c:pt idx="9760">
                  <c:v>621.81711541760501</c:v>
                </c:pt>
                <c:pt idx="9761">
                  <c:v>621.88082618762701</c:v>
                </c:pt>
                <c:pt idx="9762">
                  <c:v>621.94453695765003</c:v>
                </c:pt>
                <c:pt idx="9763">
                  <c:v>622.00824772767203</c:v>
                </c:pt>
                <c:pt idx="9764">
                  <c:v>622.07195849769403</c:v>
                </c:pt>
                <c:pt idx="9765">
                  <c:v>622.13566926771705</c:v>
                </c:pt>
                <c:pt idx="9766">
                  <c:v>622.19938003773905</c:v>
                </c:pt>
                <c:pt idx="9767">
                  <c:v>622.26309080776105</c:v>
                </c:pt>
                <c:pt idx="9768">
                  <c:v>622.32680157778395</c:v>
                </c:pt>
                <c:pt idx="9769">
                  <c:v>622.39051234780595</c:v>
                </c:pt>
                <c:pt idx="9770">
                  <c:v>622.45422311782795</c:v>
                </c:pt>
                <c:pt idx="9771">
                  <c:v>622.51793388785097</c:v>
                </c:pt>
                <c:pt idx="9772">
                  <c:v>622.58164465787297</c:v>
                </c:pt>
                <c:pt idx="9773">
                  <c:v>622.64535542789497</c:v>
                </c:pt>
                <c:pt idx="9774">
                  <c:v>622.70906619791799</c:v>
                </c:pt>
                <c:pt idx="9775">
                  <c:v>622.77277696793999</c:v>
                </c:pt>
                <c:pt idx="9776">
                  <c:v>622.83648773796199</c:v>
                </c:pt>
                <c:pt idx="9777">
                  <c:v>622.90019850798501</c:v>
                </c:pt>
                <c:pt idx="9778">
                  <c:v>622.96390927800701</c:v>
                </c:pt>
                <c:pt idx="9779">
                  <c:v>623.02762004802901</c:v>
                </c:pt>
                <c:pt idx="9780">
                  <c:v>623.09133081805203</c:v>
                </c:pt>
                <c:pt idx="9781">
                  <c:v>623.15504158807403</c:v>
                </c:pt>
                <c:pt idx="9782">
                  <c:v>623.21875235809603</c:v>
                </c:pt>
                <c:pt idx="9783">
                  <c:v>623.28246312811905</c:v>
                </c:pt>
                <c:pt idx="9784">
                  <c:v>623.34617389814105</c:v>
                </c:pt>
                <c:pt idx="9785">
                  <c:v>623.40988466816304</c:v>
                </c:pt>
                <c:pt idx="9786">
                  <c:v>623.47359543818595</c:v>
                </c:pt>
                <c:pt idx="9787">
                  <c:v>623.53730620820795</c:v>
                </c:pt>
                <c:pt idx="9788">
                  <c:v>623.60101697822995</c:v>
                </c:pt>
                <c:pt idx="9789">
                  <c:v>623.66472774825297</c:v>
                </c:pt>
                <c:pt idx="9790">
                  <c:v>623.72843851827497</c:v>
                </c:pt>
                <c:pt idx="9791">
                  <c:v>623.79214928829697</c:v>
                </c:pt>
                <c:pt idx="9792">
                  <c:v>623.85586005831999</c:v>
                </c:pt>
                <c:pt idx="9793">
                  <c:v>623.91957082834199</c:v>
                </c:pt>
                <c:pt idx="9794">
                  <c:v>623.98328159836399</c:v>
                </c:pt>
                <c:pt idx="9795">
                  <c:v>624.04699236838701</c:v>
                </c:pt>
                <c:pt idx="9796">
                  <c:v>624.11070313840901</c:v>
                </c:pt>
                <c:pt idx="9797">
                  <c:v>624.17441390843203</c:v>
                </c:pt>
                <c:pt idx="9798">
                  <c:v>624.23812467845403</c:v>
                </c:pt>
                <c:pt idx="9799">
                  <c:v>624.30183544847603</c:v>
                </c:pt>
                <c:pt idx="9800">
                  <c:v>624.36554621849905</c:v>
                </c:pt>
                <c:pt idx="9801">
                  <c:v>624.42925698852105</c:v>
                </c:pt>
                <c:pt idx="9802">
                  <c:v>624.49296775854305</c:v>
                </c:pt>
                <c:pt idx="9803">
                  <c:v>624.55667852856595</c:v>
                </c:pt>
                <c:pt idx="9804">
                  <c:v>624.62038929858795</c:v>
                </c:pt>
                <c:pt idx="9805">
                  <c:v>624.68410006860995</c:v>
                </c:pt>
                <c:pt idx="9806">
                  <c:v>624.74781083863297</c:v>
                </c:pt>
                <c:pt idx="9807">
                  <c:v>624.81152160865497</c:v>
                </c:pt>
                <c:pt idx="9808">
                  <c:v>624.87523237867697</c:v>
                </c:pt>
                <c:pt idx="9809">
                  <c:v>624.93894314869999</c:v>
                </c:pt>
                <c:pt idx="9810">
                  <c:v>625.00265391872199</c:v>
                </c:pt>
                <c:pt idx="9811">
                  <c:v>625.06636468874399</c:v>
                </c:pt>
                <c:pt idx="9812">
                  <c:v>625.13007545876701</c:v>
                </c:pt>
                <c:pt idx="9813">
                  <c:v>625.19378622878901</c:v>
                </c:pt>
                <c:pt idx="9814">
                  <c:v>625.25749699881101</c:v>
                </c:pt>
                <c:pt idx="9815">
                  <c:v>625.32120776883403</c:v>
                </c:pt>
                <c:pt idx="9816">
                  <c:v>625.38491853885603</c:v>
                </c:pt>
                <c:pt idx="9817">
                  <c:v>625.44862930887803</c:v>
                </c:pt>
                <c:pt idx="9818">
                  <c:v>625.51234007890105</c:v>
                </c:pt>
                <c:pt idx="9819">
                  <c:v>625.57605084892305</c:v>
                </c:pt>
                <c:pt idx="9820">
                  <c:v>625.63976161894504</c:v>
                </c:pt>
                <c:pt idx="9821">
                  <c:v>625.70347238896795</c:v>
                </c:pt>
                <c:pt idx="9822">
                  <c:v>625.76718315898995</c:v>
                </c:pt>
                <c:pt idx="9823">
                  <c:v>625.83089392901195</c:v>
                </c:pt>
                <c:pt idx="9824">
                  <c:v>625.89460469903497</c:v>
                </c:pt>
                <c:pt idx="9825">
                  <c:v>625.95831546905697</c:v>
                </c:pt>
                <c:pt idx="9826">
                  <c:v>626.02202623907897</c:v>
                </c:pt>
                <c:pt idx="9827">
                  <c:v>626.08573700910199</c:v>
                </c:pt>
                <c:pt idx="9828">
                  <c:v>626.14944777912399</c:v>
                </c:pt>
                <c:pt idx="9829">
                  <c:v>626.21315854914599</c:v>
                </c:pt>
                <c:pt idx="9830">
                  <c:v>626.27686931916901</c:v>
                </c:pt>
                <c:pt idx="9831">
                  <c:v>626.34058008919101</c:v>
                </c:pt>
                <c:pt idx="9832">
                  <c:v>626.40429085921301</c:v>
                </c:pt>
                <c:pt idx="9833">
                  <c:v>626.46800162923603</c:v>
                </c:pt>
                <c:pt idx="9834">
                  <c:v>626.53171239925803</c:v>
                </c:pt>
                <c:pt idx="9835">
                  <c:v>626.59542316928002</c:v>
                </c:pt>
                <c:pt idx="9836">
                  <c:v>626.65913393930305</c:v>
                </c:pt>
                <c:pt idx="9837">
                  <c:v>626.72284470932505</c:v>
                </c:pt>
                <c:pt idx="9838">
                  <c:v>626.78655547934704</c:v>
                </c:pt>
                <c:pt idx="9839">
                  <c:v>626.85026624936995</c:v>
                </c:pt>
                <c:pt idx="9840">
                  <c:v>626.91397701939195</c:v>
                </c:pt>
                <c:pt idx="9841">
                  <c:v>626.97768778941395</c:v>
                </c:pt>
                <c:pt idx="9842">
                  <c:v>627.04139855943697</c:v>
                </c:pt>
                <c:pt idx="9843">
                  <c:v>627.10510932945897</c:v>
                </c:pt>
                <c:pt idx="9844">
                  <c:v>627.16882009948097</c:v>
                </c:pt>
                <c:pt idx="9845">
                  <c:v>627.23253086950399</c:v>
                </c:pt>
                <c:pt idx="9846">
                  <c:v>627.29624163952599</c:v>
                </c:pt>
                <c:pt idx="9847">
                  <c:v>627.35995240954799</c:v>
                </c:pt>
                <c:pt idx="9848">
                  <c:v>627.42366317957101</c:v>
                </c:pt>
                <c:pt idx="9849">
                  <c:v>627.48737394959301</c:v>
                </c:pt>
                <c:pt idx="9850">
                  <c:v>627.55108471961603</c:v>
                </c:pt>
                <c:pt idx="9851">
                  <c:v>627.61479548963803</c:v>
                </c:pt>
                <c:pt idx="9852">
                  <c:v>627.67850625966003</c:v>
                </c:pt>
                <c:pt idx="9853">
                  <c:v>627.74221702968305</c:v>
                </c:pt>
                <c:pt idx="9854">
                  <c:v>627.80592779970505</c:v>
                </c:pt>
                <c:pt idx="9855">
                  <c:v>627.86963856972704</c:v>
                </c:pt>
                <c:pt idx="9856">
                  <c:v>627.93334933974995</c:v>
                </c:pt>
                <c:pt idx="9857">
                  <c:v>627.99706010977195</c:v>
                </c:pt>
                <c:pt idx="9858">
                  <c:v>628.06077087979395</c:v>
                </c:pt>
                <c:pt idx="9859">
                  <c:v>628.12448164981697</c:v>
                </c:pt>
                <c:pt idx="9860">
                  <c:v>628.18819241983897</c:v>
                </c:pt>
                <c:pt idx="9861">
                  <c:v>628.25190318986097</c:v>
                </c:pt>
                <c:pt idx="9862">
                  <c:v>628.31561395988399</c:v>
                </c:pt>
                <c:pt idx="9863">
                  <c:v>628.37932472990599</c:v>
                </c:pt>
                <c:pt idx="9864">
                  <c:v>628.44303549992799</c:v>
                </c:pt>
                <c:pt idx="9865">
                  <c:v>628.50674626995101</c:v>
                </c:pt>
                <c:pt idx="9866">
                  <c:v>628.57045703997301</c:v>
                </c:pt>
                <c:pt idx="9867">
                  <c:v>628.63416780999501</c:v>
                </c:pt>
                <c:pt idx="9868">
                  <c:v>628.69787858001803</c:v>
                </c:pt>
                <c:pt idx="9869">
                  <c:v>628.76158935004003</c:v>
                </c:pt>
                <c:pt idx="9870">
                  <c:v>628.82530012006202</c:v>
                </c:pt>
                <c:pt idx="9871">
                  <c:v>628.88901089008505</c:v>
                </c:pt>
                <c:pt idx="9872">
                  <c:v>628.95272166010704</c:v>
                </c:pt>
                <c:pt idx="9873">
                  <c:v>629.01643243012904</c:v>
                </c:pt>
                <c:pt idx="9874">
                  <c:v>629.08014320015195</c:v>
                </c:pt>
                <c:pt idx="9875">
                  <c:v>629.14385397017395</c:v>
                </c:pt>
                <c:pt idx="9876">
                  <c:v>629.20756474019595</c:v>
                </c:pt>
                <c:pt idx="9877">
                  <c:v>629.27127551021897</c:v>
                </c:pt>
                <c:pt idx="9878">
                  <c:v>629.33498628024097</c:v>
                </c:pt>
                <c:pt idx="9879">
                  <c:v>629.39869705026297</c:v>
                </c:pt>
                <c:pt idx="9880">
                  <c:v>629.46240782028599</c:v>
                </c:pt>
                <c:pt idx="9881">
                  <c:v>629.52611859030799</c:v>
                </c:pt>
                <c:pt idx="9882">
                  <c:v>629.58982936032999</c:v>
                </c:pt>
                <c:pt idx="9883">
                  <c:v>629.65354013035301</c:v>
                </c:pt>
                <c:pt idx="9884">
                  <c:v>629.71725090037501</c:v>
                </c:pt>
                <c:pt idx="9885">
                  <c:v>629.78096167039701</c:v>
                </c:pt>
                <c:pt idx="9886">
                  <c:v>629.84467244042003</c:v>
                </c:pt>
                <c:pt idx="9887">
                  <c:v>629.90838321044203</c:v>
                </c:pt>
                <c:pt idx="9888">
                  <c:v>629.97209398046402</c:v>
                </c:pt>
                <c:pt idx="9889">
                  <c:v>630.03580475048705</c:v>
                </c:pt>
                <c:pt idx="9890">
                  <c:v>630.09951552050904</c:v>
                </c:pt>
                <c:pt idx="9891">
                  <c:v>630.16322629053104</c:v>
                </c:pt>
                <c:pt idx="9892">
                  <c:v>630.22693706055395</c:v>
                </c:pt>
                <c:pt idx="9893">
                  <c:v>630.29064783057595</c:v>
                </c:pt>
                <c:pt idx="9894">
                  <c:v>630.35435860059795</c:v>
                </c:pt>
                <c:pt idx="9895">
                  <c:v>630.41806937062097</c:v>
                </c:pt>
                <c:pt idx="9896">
                  <c:v>630.48178014064297</c:v>
                </c:pt>
                <c:pt idx="9897">
                  <c:v>630.54549091066497</c:v>
                </c:pt>
                <c:pt idx="9898">
                  <c:v>630.60920168068799</c:v>
                </c:pt>
                <c:pt idx="9899">
                  <c:v>630.67291245070999</c:v>
                </c:pt>
                <c:pt idx="9900">
                  <c:v>630.73662322073199</c:v>
                </c:pt>
                <c:pt idx="9901">
                  <c:v>630.80033399075501</c:v>
                </c:pt>
                <c:pt idx="9902">
                  <c:v>630.86404476077701</c:v>
                </c:pt>
                <c:pt idx="9903">
                  <c:v>630.92775553080003</c:v>
                </c:pt>
                <c:pt idx="9904">
                  <c:v>630.99146630082203</c:v>
                </c:pt>
                <c:pt idx="9905">
                  <c:v>631.05517707084402</c:v>
                </c:pt>
                <c:pt idx="9906">
                  <c:v>631.11888784086705</c:v>
                </c:pt>
                <c:pt idx="9907">
                  <c:v>631.18259861088904</c:v>
                </c:pt>
                <c:pt idx="9908">
                  <c:v>631.24630938091104</c:v>
                </c:pt>
                <c:pt idx="9909">
                  <c:v>631.31002015093395</c:v>
                </c:pt>
                <c:pt idx="9910">
                  <c:v>631.37373092095595</c:v>
                </c:pt>
                <c:pt idx="9911">
                  <c:v>631.43744169097795</c:v>
                </c:pt>
                <c:pt idx="9912">
                  <c:v>631.50115246100097</c:v>
                </c:pt>
                <c:pt idx="9913">
                  <c:v>631.56486323102297</c:v>
                </c:pt>
                <c:pt idx="9914">
                  <c:v>631.62857400104497</c:v>
                </c:pt>
                <c:pt idx="9915">
                  <c:v>631.69228477106799</c:v>
                </c:pt>
                <c:pt idx="9916">
                  <c:v>631.75599554108999</c:v>
                </c:pt>
                <c:pt idx="9917">
                  <c:v>631.81970631111199</c:v>
                </c:pt>
                <c:pt idx="9918">
                  <c:v>631.88341708113501</c:v>
                </c:pt>
                <c:pt idx="9919">
                  <c:v>631.94712785115701</c:v>
                </c:pt>
                <c:pt idx="9920">
                  <c:v>632.010838621179</c:v>
                </c:pt>
                <c:pt idx="9921">
                  <c:v>632.07454939120203</c:v>
                </c:pt>
                <c:pt idx="9922">
                  <c:v>632.13826016122403</c:v>
                </c:pt>
                <c:pt idx="9923">
                  <c:v>632.20197093124602</c:v>
                </c:pt>
                <c:pt idx="9924">
                  <c:v>632.26568170126905</c:v>
                </c:pt>
                <c:pt idx="9925">
                  <c:v>632.32939247129104</c:v>
                </c:pt>
                <c:pt idx="9926">
                  <c:v>632.39310324131304</c:v>
                </c:pt>
                <c:pt idx="9927">
                  <c:v>632.45681401133595</c:v>
                </c:pt>
                <c:pt idx="9928">
                  <c:v>632.52052478135795</c:v>
                </c:pt>
                <c:pt idx="9929">
                  <c:v>632.58423555137995</c:v>
                </c:pt>
                <c:pt idx="9930">
                  <c:v>632.64794632140297</c:v>
                </c:pt>
                <c:pt idx="9931">
                  <c:v>632.71165709142497</c:v>
                </c:pt>
                <c:pt idx="9932">
                  <c:v>632.77536786144697</c:v>
                </c:pt>
                <c:pt idx="9933">
                  <c:v>632.83907863146999</c:v>
                </c:pt>
                <c:pt idx="9934">
                  <c:v>632.90278940149199</c:v>
                </c:pt>
                <c:pt idx="9935">
                  <c:v>632.96650017151399</c:v>
                </c:pt>
                <c:pt idx="9936">
                  <c:v>633.03021094153701</c:v>
                </c:pt>
                <c:pt idx="9937">
                  <c:v>633.09392171155901</c:v>
                </c:pt>
                <c:pt idx="9938">
                  <c:v>633.157632481581</c:v>
                </c:pt>
                <c:pt idx="9939">
                  <c:v>633.22134325160403</c:v>
                </c:pt>
                <c:pt idx="9940">
                  <c:v>633.28505402162602</c:v>
                </c:pt>
                <c:pt idx="9941">
                  <c:v>633.34876479164802</c:v>
                </c:pt>
                <c:pt idx="9942">
                  <c:v>633.41247556167104</c:v>
                </c:pt>
                <c:pt idx="9943">
                  <c:v>633.47618633169304</c:v>
                </c:pt>
                <c:pt idx="9944">
                  <c:v>633.53989710171504</c:v>
                </c:pt>
                <c:pt idx="9945">
                  <c:v>633.60360787173795</c:v>
                </c:pt>
                <c:pt idx="9946">
                  <c:v>633.66731864175995</c:v>
                </c:pt>
                <c:pt idx="9947">
                  <c:v>633.73102941178195</c:v>
                </c:pt>
                <c:pt idx="9948">
                  <c:v>633.79474018180497</c:v>
                </c:pt>
                <c:pt idx="9949">
                  <c:v>633.85845095182697</c:v>
                </c:pt>
                <c:pt idx="9950">
                  <c:v>633.92216172184897</c:v>
                </c:pt>
                <c:pt idx="9951">
                  <c:v>633.98587249187199</c:v>
                </c:pt>
                <c:pt idx="9952">
                  <c:v>634.04958326189399</c:v>
                </c:pt>
                <c:pt idx="9953">
                  <c:v>634.11329403191598</c:v>
                </c:pt>
                <c:pt idx="9954">
                  <c:v>634.17700480193901</c:v>
                </c:pt>
                <c:pt idx="9955">
                  <c:v>634.240715571961</c:v>
                </c:pt>
                <c:pt idx="9956">
                  <c:v>634.30442634198403</c:v>
                </c:pt>
                <c:pt idx="9957">
                  <c:v>634.36813711200602</c:v>
                </c:pt>
                <c:pt idx="9958">
                  <c:v>634.43184788202802</c:v>
                </c:pt>
                <c:pt idx="9959">
                  <c:v>634.49555865205105</c:v>
                </c:pt>
                <c:pt idx="9960">
                  <c:v>634.55926942207304</c:v>
                </c:pt>
                <c:pt idx="9961">
                  <c:v>634.62298019209504</c:v>
                </c:pt>
                <c:pt idx="9962">
                  <c:v>634.68669096211795</c:v>
                </c:pt>
                <c:pt idx="9963">
                  <c:v>634.75040173213995</c:v>
                </c:pt>
                <c:pt idx="9964">
                  <c:v>634.81411250216195</c:v>
                </c:pt>
                <c:pt idx="9965">
                  <c:v>634.87782327218497</c:v>
                </c:pt>
                <c:pt idx="9966">
                  <c:v>634.94153404220697</c:v>
                </c:pt>
                <c:pt idx="9967">
                  <c:v>635.00524481222897</c:v>
                </c:pt>
                <c:pt idx="9968">
                  <c:v>635.06895558225199</c:v>
                </c:pt>
                <c:pt idx="9969">
                  <c:v>635.13266635227399</c:v>
                </c:pt>
                <c:pt idx="9970">
                  <c:v>635.19637712229598</c:v>
                </c:pt>
                <c:pt idx="9971">
                  <c:v>635.26008789231901</c:v>
                </c:pt>
                <c:pt idx="9972">
                  <c:v>635.32379866234101</c:v>
                </c:pt>
                <c:pt idx="9973">
                  <c:v>635.387509432363</c:v>
                </c:pt>
                <c:pt idx="9974">
                  <c:v>635.45122020238603</c:v>
                </c:pt>
                <c:pt idx="9975">
                  <c:v>635.51493097240802</c:v>
                </c:pt>
                <c:pt idx="9976">
                  <c:v>635.57864174243002</c:v>
                </c:pt>
                <c:pt idx="9977">
                  <c:v>635.64235251245304</c:v>
                </c:pt>
                <c:pt idx="9978">
                  <c:v>635.70606328247504</c:v>
                </c:pt>
                <c:pt idx="9979">
                  <c:v>635.76977405249704</c:v>
                </c:pt>
                <c:pt idx="9980">
                  <c:v>635.83348482251995</c:v>
                </c:pt>
                <c:pt idx="9981">
                  <c:v>635.89719559254195</c:v>
                </c:pt>
                <c:pt idx="9982">
                  <c:v>635.96090636256395</c:v>
                </c:pt>
                <c:pt idx="9983">
                  <c:v>636.02461713258697</c:v>
                </c:pt>
                <c:pt idx="9984">
                  <c:v>636.08832790260897</c:v>
                </c:pt>
                <c:pt idx="9985">
                  <c:v>636.15203867263097</c:v>
                </c:pt>
                <c:pt idx="9986">
                  <c:v>636.21574944265399</c:v>
                </c:pt>
                <c:pt idx="9987">
                  <c:v>636.27946021267599</c:v>
                </c:pt>
                <c:pt idx="9988">
                  <c:v>636.34317098269798</c:v>
                </c:pt>
                <c:pt idx="9989">
                  <c:v>636.40688175272101</c:v>
                </c:pt>
                <c:pt idx="9990">
                  <c:v>636.470592522743</c:v>
                </c:pt>
                <c:pt idx="9991">
                  <c:v>636.534303292765</c:v>
                </c:pt>
                <c:pt idx="9992">
                  <c:v>636.59801406278802</c:v>
                </c:pt>
                <c:pt idx="9993">
                  <c:v>636.66172483281002</c:v>
                </c:pt>
                <c:pt idx="9994">
                  <c:v>636.72543560283202</c:v>
                </c:pt>
                <c:pt idx="9995">
                  <c:v>636.78914637285504</c:v>
                </c:pt>
                <c:pt idx="9996">
                  <c:v>636.85285714287704</c:v>
                </c:pt>
                <c:pt idx="9997">
                  <c:v>636.91656791289904</c:v>
                </c:pt>
                <c:pt idx="9998">
                  <c:v>636.98027868292195</c:v>
                </c:pt>
                <c:pt idx="9999">
                  <c:v>637.04398945294395</c:v>
                </c:pt>
                <c:pt idx="10000">
                  <c:v>637.10770022296595</c:v>
                </c:pt>
                <c:pt idx="10001">
                  <c:v>637.17141099298897</c:v>
                </c:pt>
                <c:pt idx="10002">
                  <c:v>637.23512176301097</c:v>
                </c:pt>
                <c:pt idx="10003">
                  <c:v>637.29883253303296</c:v>
                </c:pt>
                <c:pt idx="10004">
                  <c:v>637.36254330305599</c:v>
                </c:pt>
                <c:pt idx="10005">
                  <c:v>637.42625407307798</c:v>
                </c:pt>
                <c:pt idx="10006">
                  <c:v>637.48996484309998</c:v>
                </c:pt>
                <c:pt idx="10007">
                  <c:v>637.553675613123</c:v>
                </c:pt>
                <c:pt idx="10008">
                  <c:v>637.617386383145</c:v>
                </c:pt>
                <c:pt idx="10009">
                  <c:v>637.68109715316803</c:v>
                </c:pt>
                <c:pt idx="10010">
                  <c:v>637.74480792319002</c:v>
                </c:pt>
                <c:pt idx="10011">
                  <c:v>637.80851869321202</c:v>
                </c:pt>
                <c:pt idx="10012">
                  <c:v>637.87222946323504</c:v>
                </c:pt>
                <c:pt idx="10013">
                  <c:v>637.93594023325704</c:v>
                </c:pt>
                <c:pt idx="10014">
                  <c:v>637.99965100327904</c:v>
                </c:pt>
                <c:pt idx="10015">
                  <c:v>638.06336177330195</c:v>
                </c:pt>
                <c:pt idx="10016">
                  <c:v>638.12707254332395</c:v>
                </c:pt>
                <c:pt idx="10017">
                  <c:v>638.19078331334595</c:v>
                </c:pt>
                <c:pt idx="10018">
                  <c:v>638.25449408336897</c:v>
                </c:pt>
                <c:pt idx="10019">
                  <c:v>638.31820485339097</c:v>
                </c:pt>
                <c:pt idx="10020">
                  <c:v>638.38191562341297</c:v>
                </c:pt>
                <c:pt idx="10021">
                  <c:v>638.44562639343599</c:v>
                </c:pt>
                <c:pt idx="10022">
                  <c:v>638.50933716345799</c:v>
                </c:pt>
                <c:pt idx="10023">
                  <c:v>638.57304793347998</c:v>
                </c:pt>
                <c:pt idx="10024">
                  <c:v>638.63675870350301</c:v>
                </c:pt>
                <c:pt idx="10025">
                  <c:v>638.700469473525</c:v>
                </c:pt>
                <c:pt idx="10026">
                  <c:v>638.764180243547</c:v>
                </c:pt>
                <c:pt idx="10027">
                  <c:v>638.82789101357002</c:v>
                </c:pt>
                <c:pt idx="10028">
                  <c:v>638.89160178359202</c:v>
                </c:pt>
                <c:pt idx="10029">
                  <c:v>638.95531255361402</c:v>
                </c:pt>
                <c:pt idx="10030">
                  <c:v>639.01902332363704</c:v>
                </c:pt>
                <c:pt idx="10031">
                  <c:v>639.08273409365904</c:v>
                </c:pt>
                <c:pt idx="10032">
                  <c:v>639.14644486368104</c:v>
                </c:pt>
                <c:pt idx="10033">
                  <c:v>639.21015563370395</c:v>
                </c:pt>
                <c:pt idx="10034">
                  <c:v>639.27386640372595</c:v>
                </c:pt>
                <c:pt idx="10035">
                  <c:v>639.33757717374795</c:v>
                </c:pt>
                <c:pt idx="10036">
                  <c:v>639.40128794377097</c:v>
                </c:pt>
                <c:pt idx="10037">
                  <c:v>639.46499871379297</c:v>
                </c:pt>
                <c:pt idx="10038">
                  <c:v>639.52870948381496</c:v>
                </c:pt>
                <c:pt idx="10039">
                  <c:v>639.59242025383799</c:v>
                </c:pt>
                <c:pt idx="10040">
                  <c:v>639.65613102385998</c:v>
                </c:pt>
                <c:pt idx="10041">
                  <c:v>639.71984179388198</c:v>
                </c:pt>
                <c:pt idx="10042">
                  <c:v>639.783552563905</c:v>
                </c:pt>
                <c:pt idx="10043">
                  <c:v>639.847263333927</c:v>
                </c:pt>
                <c:pt idx="10044">
                  <c:v>639.910974103949</c:v>
                </c:pt>
                <c:pt idx="10045">
                  <c:v>639.97468487397202</c:v>
                </c:pt>
                <c:pt idx="10046">
                  <c:v>640.03839564399402</c:v>
                </c:pt>
                <c:pt idx="10047">
                  <c:v>640.10210641401602</c:v>
                </c:pt>
                <c:pt idx="10048">
                  <c:v>640.16581718403904</c:v>
                </c:pt>
                <c:pt idx="10049">
                  <c:v>640.22952795406104</c:v>
                </c:pt>
                <c:pt idx="10050">
                  <c:v>640.29323872408304</c:v>
                </c:pt>
                <c:pt idx="10051">
                  <c:v>640.35694949410595</c:v>
                </c:pt>
                <c:pt idx="10052">
                  <c:v>640.42066026412795</c:v>
                </c:pt>
                <c:pt idx="10053">
                  <c:v>640.48437103414994</c:v>
                </c:pt>
                <c:pt idx="10054">
                  <c:v>640.54808180417297</c:v>
                </c:pt>
                <c:pt idx="10055">
                  <c:v>640.61179257419496</c:v>
                </c:pt>
                <c:pt idx="10056">
                  <c:v>640.67550334421696</c:v>
                </c:pt>
                <c:pt idx="10057">
                  <c:v>640.73921411423999</c:v>
                </c:pt>
                <c:pt idx="10058">
                  <c:v>640.80292488426198</c:v>
                </c:pt>
                <c:pt idx="10059">
                  <c:v>640.86663565428398</c:v>
                </c:pt>
                <c:pt idx="10060">
                  <c:v>640.930346424307</c:v>
                </c:pt>
                <c:pt idx="10061">
                  <c:v>640.994057194329</c:v>
                </c:pt>
                <c:pt idx="10062">
                  <c:v>641.05776796435202</c:v>
                </c:pt>
                <c:pt idx="10063">
                  <c:v>641.12147873437402</c:v>
                </c:pt>
                <c:pt idx="10064">
                  <c:v>641.18518950439602</c:v>
                </c:pt>
                <c:pt idx="10065">
                  <c:v>641.24890027441904</c:v>
                </c:pt>
                <c:pt idx="10066">
                  <c:v>641.31261104444104</c:v>
                </c:pt>
                <c:pt idx="10067">
                  <c:v>641.37632181446304</c:v>
                </c:pt>
                <c:pt idx="10068">
                  <c:v>641.44003258448595</c:v>
                </c:pt>
                <c:pt idx="10069">
                  <c:v>641.50374335450795</c:v>
                </c:pt>
                <c:pt idx="10070">
                  <c:v>641.56745412452995</c:v>
                </c:pt>
                <c:pt idx="10071">
                  <c:v>641.63116489455297</c:v>
                </c:pt>
                <c:pt idx="10072">
                  <c:v>641.69487566457497</c:v>
                </c:pt>
                <c:pt idx="10073">
                  <c:v>641.75858643459696</c:v>
                </c:pt>
                <c:pt idx="10074">
                  <c:v>641.82229720461999</c:v>
                </c:pt>
                <c:pt idx="10075">
                  <c:v>641.88600797464198</c:v>
                </c:pt>
                <c:pt idx="10076">
                  <c:v>641.94971874466398</c:v>
                </c:pt>
                <c:pt idx="10077">
                  <c:v>642.013429514687</c:v>
                </c:pt>
                <c:pt idx="10078">
                  <c:v>642.077140284709</c:v>
                </c:pt>
                <c:pt idx="10079">
                  <c:v>642.140851054731</c:v>
                </c:pt>
                <c:pt idx="10080">
                  <c:v>642.20456182475402</c:v>
                </c:pt>
                <c:pt idx="10081">
                  <c:v>642.26827259477602</c:v>
                </c:pt>
                <c:pt idx="10082">
                  <c:v>642.33198336479802</c:v>
                </c:pt>
                <c:pt idx="10083">
                  <c:v>642.39569413482104</c:v>
                </c:pt>
                <c:pt idx="10084">
                  <c:v>642.45940490484304</c:v>
                </c:pt>
                <c:pt idx="10085">
                  <c:v>642.52311567486504</c:v>
                </c:pt>
                <c:pt idx="10086">
                  <c:v>642.58682644488795</c:v>
                </c:pt>
                <c:pt idx="10087">
                  <c:v>642.65053721490995</c:v>
                </c:pt>
                <c:pt idx="10088">
                  <c:v>642.71424798493194</c:v>
                </c:pt>
                <c:pt idx="10089">
                  <c:v>642.77795875495497</c:v>
                </c:pt>
                <c:pt idx="10090">
                  <c:v>642.84166952497696</c:v>
                </c:pt>
                <c:pt idx="10091">
                  <c:v>642.90538029499896</c:v>
                </c:pt>
                <c:pt idx="10092">
                  <c:v>642.96909106502198</c:v>
                </c:pt>
                <c:pt idx="10093">
                  <c:v>643.03280183504398</c:v>
                </c:pt>
                <c:pt idx="10094">
                  <c:v>643.09651260506598</c:v>
                </c:pt>
                <c:pt idx="10095">
                  <c:v>643.160223375089</c:v>
                </c:pt>
                <c:pt idx="10096">
                  <c:v>643.223934145111</c:v>
                </c:pt>
                <c:pt idx="10097">
                  <c:v>643.287644915133</c:v>
                </c:pt>
                <c:pt idx="10098">
                  <c:v>643.35135568515602</c:v>
                </c:pt>
                <c:pt idx="10099">
                  <c:v>643.41506645517802</c:v>
                </c:pt>
                <c:pt idx="10100">
                  <c:v>643.47877722520002</c:v>
                </c:pt>
                <c:pt idx="10101">
                  <c:v>643.54248799522304</c:v>
                </c:pt>
                <c:pt idx="10102">
                  <c:v>643.60619876524504</c:v>
                </c:pt>
                <c:pt idx="10103">
                  <c:v>643.66990953526704</c:v>
                </c:pt>
                <c:pt idx="10104">
                  <c:v>643.73362030528995</c:v>
                </c:pt>
                <c:pt idx="10105">
                  <c:v>643.79733107531194</c:v>
                </c:pt>
                <c:pt idx="10106">
                  <c:v>643.86104184533394</c:v>
                </c:pt>
                <c:pt idx="10107">
                  <c:v>643.92475261535697</c:v>
                </c:pt>
                <c:pt idx="10108">
                  <c:v>643.98846338537896</c:v>
                </c:pt>
                <c:pt idx="10109">
                  <c:v>644.05217415540096</c:v>
                </c:pt>
                <c:pt idx="10110">
                  <c:v>644.11588492542398</c:v>
                </c:pt>
                <c:pt idx="10111">
                  <c:v>644.17959569544598</c:v>
                </c:pt>
                <c:pt idx="10112">
                  <c:v>644.24330646546798</c:v>
                </c:pt>
                <c:pt idx="10113">
                  <c:v>644.307017235491</c:v>
                </c:pt>
                <c:pt idx="10114">
                  <c:v>644.370728005513</c:v>
                </c:pt>
                <c:pt idx="10115">
                  <c:v>644.43443877553602</c:v>
                </c:pt>
                <c:pt idx="10116">
                  <c:v>644.49814954555802</c:v>
                </c:pt>
                <c:pt idx="10117">
                  <c:v>644.56186031558002</c:v>
                </c:pt>
                <c:pt idx="10118">
                  <c:v>644.62557108560304</c:v>
                </c:pt>
                <c:pt idx="10119">
                  <c:v>644.68928185562504</c:v>
                </c:pt>
                <c:pt idx="10120">
                  <c:v>644.75299262564704</c:v>
                </c:pt>
                <c:pt idx="10121">
                  <c:v>644.81670339566995</c:v>
                </c:pt>
                <c:pt idx="10122">
                  <c:v>644.88041416569195</c:v>
                </c:pt>
                <c:pt idx="10123">
                  <c:v>644.94412493571394</c:v>
                </c:pt>
                <c:pt idx="10124">
                  <c:v>645.00783570573697</c:v>
                </c:pt>
                <c:pt idx="10125">
                  <c:v>645.07154647575896</c:v>
                </c:pt>
                <c:pt idx="10126">
                  <c:v>645.13525724578096</c:v>
                </c:pt>
                <c:pt idx="10127">
                  <c:v>645.19896801580398</c:v>
                </c:pt>
                <c:pt idx="10128">
                  <c:v>645.26267878582598</c:v>
                </c:pt>
                <c:pt idx="10129">
                  <c:v>645.32638955584798</c:v>
                </c:pt>
                <c:pt idx="10130">
                  <c:v>645.390100325871</c:v>
                </c:pt>
                <c:pt idx="10131">
                  <c:v>645.453811095893</c:v>
                </c:pt>
                <c:pt idx="10132">
                  <c:v>645.517521865915</c:v>
                </c:pt>
                <c:pt idx="10133">
                  <c:v>645.58123263593802</c:v>
                </c:pt>
                <c:pt idx="10134">
                  <c:v>645.64494340596002</c:v>
                </c:pt>
                <c:pt idx="10135">
                  <c:v>645.70865417598202</c:v>
                </c:pt>
                <c:pt idx="10136">
                  <c:v>645.77236494600504</c:v>
                </c:pt>
                <c:pt idx="10137">
                  <c:v>645.83607571602704</c:v>
                </c:pt>
                <c:pt idx="10138">
                  <c:v>645.89978648604904</c:v>
                </c:pt>
                <c:pt idx="10139">
                  <c:v>645.96349725607195</c:v>
                </c:pt>
                <c:pt idx="10140">
                  <c:v>646.02720802609394</c:v>
                </c:pt>
                <c:pt idx="10141">
                  <c:v>646.09091879611594</c:v>
                </c:pt>
                <c:pt idx="10142">
                  <c:v>646.15462956613896</c:v>
                </c:pt>
                <c:pt idx="10143">
                  <c:v>646.21834033616096</c:v>
                </c:pt>
                <c:pt idx="10144">
                  <c:v>646.28205110618296</c:v>
                </c:pt>
                <c:pt idx="10145">
                  <c:v>646.34576187620598</c:v>
                </c:pt>
                <c:pt idx="10146">
                  <c:v>646.40947264622798</c:v>
                </c:pt>
                <c:pt idx="10147">
                  <c:v>646.47318341624998</c:v>
                </c:pt>
                <c:pt idx="10148">
                  <c:v>646.536894186273</c:v>
                </c:pt>
                <c:pt idx="10149">
                  <c:v>646.600604956295</c:v>
                </c:pt>
                <c:pt idx="10150">
                  <c:v>646.664315726317</c:v>
                </c:pt>
                <c:pt idx="10151">
                  <c:v>646.72802649634002</c:v>
                </c:pt>
                <c:pt idx="10152">
                  <c:v>646.79173726636202</c:v>
                </c:pt>
                <c:pt idx="10153">
                  <c:v>646.85544803638402</c:v>
                </c:pt>
                <c:pt idx="10154">
                  <c:v>646.91915880640704</c:v>
                </c:pt>
                <c:pt idx="10155">
                  <c:v>646.98286957642904</c:v>
                </c:pt>
                <c:pt idx="10156">
                  <c:v>647.04658034645104</c:v>
                </c:pt>
                <c:pt idx="10157">
                  <c:v>647.11029111647395</c:v>
                </c:pt>
                <c:pt idx="10158">
                  <c:v>647.17400188649594</c:v>
                </c:pt>
                <c:pt idx="10159">
                  <c:v>647.23771265651806</c:v>
                </c:pt>
                <c:pt idx="10160">
                  <c:v>647.30142342654096</c:v>
                </c:pt>
                <c:pt idx="10161">
                  <c:v>647.36513419656296</c:v>
                </c:pt>
                <c:pt idx="10162">
                  <c:v>647.42884496658496</c:v>
                </c:pt>
                <c:pt idx="10163">
                  <c:v>647.49255573660798</c:v>
                </c:pt>
                <c:pt idx="10164">
                  <c:v>647.55626650662998</c:v>
                </c:pt>
                <c:pt idx="10165">
                  <c:v>647.61997727665198</c:v>
                </c:pt>
                <c:pt idx="10166">
                  <c:v>647.683688046675</c:v>
                </c:pt>
                <c:pt idx="10167">
                  <c:v>647.747398816697</c:v>
                </c:pt>
                <c:pt idx="10168">
                  <c:v>647.81110958672002</c:v>
                </c:pt>
                <c:pt idx="10169">
                  <c:v>647.87482035674202</c:v>
                </c:pt>
                <c:pt idx="10170">
                  <c:v>647.93853112676402</c:v>
                </c:pt>
                <c:pt idx="10171">
                  <c:v>648.00224189678704</c:v>
                </c:pt>
                <c:pt idx="10172">
                  <c:v>648.06595266680904</c:v>
                </c:pt>
                <c:pt idx="10173">
                  <c:v>648.12966343683104</c:v>
                </c:pt>
                <c:pt idx="10174">
                  <c:v>648.19337420685395</c:v>
                </c:pt>
                <c:pt idx="10175">
                  <c:v>648.25708497687594</c:v>
                </c:pt>
                <c:pt idx="10176">
                  <c:v>648.32079574689806</c:v>
                </c:pt>
                <c:pt idx="10177">
                  <c:v>648.38450651692096</c:v>
                </c:pt>
                <c:pt idx="10178">
                  <c:v>648.44821728694296</c:v>
                </c:pt>
                <c:pt idx="10179">
                  <c:v>648.51192805696496</c:v>
                </c:pt>
                <c:pt idx="10180">
                  <c:v>648.57563882698798</c:v>
                </c:pt>
                <c:pt idx="10181">
                  <c:v>648.63934959700998</c:v>
                </c:pt>
                <c:pt idx="10182">
                  <c:v>648.70306036703198</c:v>
                </c:pt>
                <c:pt idx="10183">
                  <c:v>648.766771137055</c:v>
                </c:pt>
                <c:pt idx="10184">
                  <c:v>648.830481907077</c:v>
                </c:pt>
                <c:pt idx="10185">
                  <c:v>648.894192677099</c:v>
                </c:pt>
                <c:pt idx="10186">
                  <c:v>648.95790344712202</c:v>
                </c:pt>
                <c:pt idx="10187">
                  <c:v>649.02161421714402</c:v>
                </c:pt>
                <c:pt idx="10188">
                  <c:v>649.08532498716602</c:v>
                </c:pt>
                <c:pt idx="10189">
                  <c:v>649.14903575718904</c:v>
                </c:pt>
                <c:pt idx="10190">
                  <c:v>649.21274652721104</c:v>
                </c:pt>
                <c:pt idx="10191">
                  <c:v>649.27645729723304</c:v>
                </c:pt>
                <c:pt idx="10192">
                  <c:v>649.34016806725595</c:v>
                </c:pt>
                <c:pt idx="10193">
                  <c:v>649.40387883727794</c:v>
                </c:pt>
                <c:pt idx="10194">
                  <c:v>649.46758960730006</c:v>
                </c:pt>
                <c:pt idx="10195">
                  <c:v>649.53130037732296</c:v>
                </c:pt>
                <c:pt idx="10196">
                  <c:v>649.59501114734496</c:v>
                </c:pt>
                <c:pt idx="10197">
                  <c:v>649.65872191736696</c:v>
                </c:pt>
                <c:pt idx="10198">
                  <c:v>649.72243268738998</c:v>
                </c:pt>
                <c:pt idx="10199">
                  <c:v>649.78614345741198</c:v>
                </c:pt>
                <c:pt idx="10200">
                  <c:v>649.84985422743398</c:v>
                </c:pt>
                <c:pt idx="10201">
                  <c:v>649.913564997457</c:v>
                </c:pt>
                <c:pt idx="10202">
                  <c:v>649.977275767479</c:v>
                </c:pt>
                <c:pt idx="10203">
                  <c:v>650.040986537501</c:v>
                </c:pt>
                <c:pt idx="10204">
                  <c:v>650.10469730752402</c:v>
                </c:pt>
                <c:pt idx="10205">
                  <c:v>650.16840807754602</c:v>
                </c:pt>
                <c:pt idx="10206">
                  <c:v>650.23211884756802</c:v>
                </c:pt>
                <c:pt idx="10207">
                  <c:v>650.29582961759104</c:v>
                </c:pt>
                <c:pt idx="10208">
                  <c:v>650.35954038761304</c:v>
                </c:pt>
                <c:pt idx="10209">
                  <c:v>650.42325115763504</c:v>
                </c:pt>
                <c:pt idx="10210">
                  <c:v>650.48696192765794</c:v>
                </c:pt>
                <c:pt idx="10211">
                  <c:v>650.55067269768006</c:v>
                </c:pt>
                <c:pt idx="10212">
                  <c:v>650.61438346770205</c:v>
                </c:pt>
                <c:pt idx="10213">
                  <c:v>650.67809423772496</c:v>
                </c:pt>
                <c:pt idx="10214">
                  <c:v>650.74180500774696</c:v>
                </c:pt>
                <c:pt idx="10215">
                  <c:v>650.80551577776896</c:v>
                </c:pt>
                <c:pt idx="10216">
                  <c:v>650.86922654779198</c:v>
                </c:pt>
                <c:pt idx="10217">
                  <c:v>650.93293731781398</c:v>
                </c:pt>
                <c:pt idx="10218">
                  <c:v>650.99664808783598</c:v>
                </c:pt>
                <c:pt idx="10219">
                  <c:v>651.060358857859</c:v>
                </c:pt>
                <c:pt idx="10220">
                  <c:v>651.124069627881</c:v>
                </c:pt>
                <c:pt idx="10221">
                  <c:v>651.18778039790402</c:v>
                </c:pt>
                <c:pt idx="10222">
                  <c:v>651.25149116792602</c:v>
                </c:pt>
                <c:pt idx="10223">
                  <c:v>651.31520193794802</c:v>
                </c:pt>
                <c:pt idx="10224">
                  <c:v>651.37891270797104</c:v>
                </c:pt>
                <c:pt idx="10225">
                  <c:v>651.44262347799304</c:v>
                </c:pt>
                <c:pt idx="10226">
                  <c:v>651.50633424801504</c:v>
                </c:pt>
                <c:pt idx="10227">
                  <c:v>651.57004501803794</c:v>
                </c:pt>
                <c:pt idx="10228">
                  <c:v>651.63375578805994</c:v>
                </c:pt>
                <c:pt idx="10229">
                  <c:v>651.69746655808206</c:v>
                </c:pt>
                <c:pt idx="10230">
                  <c:v>651.76117732810496</c:v>
                </c:pt>
                <c:pt idx="10231">
                  <c:v>651.82488809812696</c:v>
                </c:pt>
                <c:pt idx="10232">
                  <c:v>651.88859886814896</c:v>
                </c:pt>
                <c:pt idx="10233">
                  <c:v>651.95230963817198</c:v>
                </c:pt>
                <c:pt idx="10234">
                  <c:v>652.01602040819398</c:v>
                </c:pt>
                <c:pt idx="10235">
                  <c:v>652.07973117821598</c:v>
                </c:pt>
                <c:pt idx="10236">
                  <c:v>652.143441948239</c:v>
                </c:pt>
                <c:pt idx="10237">
                  <c:v>652.207152718261</c:v>
                </c:pt>
                <c:pt idx="10238">
                  <c:v>652.270863488283</c:v>
                </c:pt>
                <c:pt idx="10239">
                  <c:v>652.33457425830602</c:v>
                </c:pt>
                <c:pt idx="10240">
                  <c:v>652.39828502832802</c:v>
                </c:pt>
                <c:pt idx="10241">
                  <c:v>652.46199579835002</c:v>
                </c:pt>
                <c:pt idx="10242">
                  <c:v>652.52570656837304</c:v>
                </c:pt>
                <c:pt idx="10243">
                  <c:v>652.58941733839504</c:v>
                </c:pt>
                <c:pt idx="10244">
                  <c:v>652.65312810841704</c:v>
                </c:pt>
                <c:pt idx="10245">
                  <c:v>652.71683887843994</c:v>
                </c:pt>
                <c:pt idx="10246">
                  <c:v>652.78054964846206</c:v>
                </c:pt>
                <c:pt idx="10247">
                  <c:v>652.84426041848405</c:v>
                </c:pt>
                <c:pt idx="10248">
                  <c:v>652.90797118850696</c:v>
                </c:pt>
                <c:pt idx="10249">
                  <c:v>652.97168195852896</c:v>
                </c:pt>
                <c:pt idx="10250">
                  <c:v>653.03539272855096</c:v>
                </c:pt>
                <c:pt idx="10251">
                  <c:v>653.09910349857398</c:v>
                </c:pt>
                <c:pt idx="10252">
                  <c:v>653.16281426859598</c:v>
                </c:pt>
                <c:pt idx="10253">
                  <c:v>653.22652503861798</c:v>
                </c:pt>
                <c:pt idx="10254">
                  <c:v>653.290235808641</c:v>
                </c:pt>
                <c:pt idx="10255">
                  <c:v>653.353946578663</c:v>
                </c:pt>
                <c:pt idx="10256">
                  <c:v>653.417657348685</c:v>
                </c:pt>
                <c:pt idx="10257">
                  <c:v>653.48136811870802</c:v>
                </c:pt>
                <c:pt idx="10258">
                  <c:v>653.54507888873002</c:v>
                </c:pt>
                <c:pt idx="10259">
                  <c:v>653.60878965875202</c:v>
                </c:pt>
                <c:pt idx="10260">
                  <c:v>653.67250042877504</c:v>
                </c:pt>
                <c:pt idx="10261">
                  <c:v>653.73621119879704</c:v>
                </c:pt>
                <c:pt idx="10262">
                  <c:v>653.79992196881904</c:v>
                </c:pt>
                <c:pt idx="10263">
                  <c:v>653.86363273884194</c:v>
                </c:pt>
                <c:pt idx="10264">
                  <c:v>653.92734350886406</c:v>
                </c:pt>
                <c:pt idx="10265">
                  <c:v>653.99105427888605</c:v>
                </c:pt>
                <c:pt idx="10266">
                  <c:v>654.05476504890896</c:v>
                </c:pt>
                <c:pt idx="10267">
                  <c:v>654.11847581893096</c:v>
                </c:pt>
                <c:pt idx="10268">
                  <c:v>654.18218658895296</c:v>
                </c:pt>
                <c:pt idx="10269">
                  <c:v>654.24589735897598</c:v>
                </c:pt>
                <c:pt idx="10270">
                  <c:v>654.30960812899798</c:v>
                </c:pt>
                <c:pt idx="10271">
                  <c:v>654.37331889901998</c:v>
                </c:pt>
                <c:pt idx="10272">
                  <c:v>654.437029669043</c:v>
                </c:pt>
                <c:pt idx="10273">
                  <c:v>654.500740439065</c:v>
                </c:pt>
                <c:pt idx="10274">
                  <c:v>654.56445120908802</c:v>
                </c:pt>
                <c:pt idx="10275">
                  <c:v>654.62816197911002</c:v>
                </c:pt>
                <c:pt idx="10276">
                  <c:v>654.69187274913202</c:v>
                </c:pt>
                <c:pt idx="10277">
                  <c:v>654.75558351915504</c:v>
                </c:pt>
                <c:pt idx="10278">
                  <c:v>654.81929428917704</c:v>
                </c:pt>
                <c:pt idx="10279">
                  <c:v>654.88300505919904</c:v>
                </c:pt>
                <c:pt idx="10280">
                  <c:v>654.94671582922194</c:v>
                </c:pt>
                <c:pt idx="10281">
                  <c:v>655.01042659924406</c:v>
                </c:pt>
                <c:pt idx="10282">
                  <c:v>655.07413736926605</c:v>
                </c:pt>
                <c:pt idx="10283">
                  <c:v>655.13784813928896</c:v>
                </c:pt>
                <c:pt idx="10284">
                  <c:v>655.20155890931096</c:v>
                </c:pt>
                <c:pt idx="10285">
                  <c:v>655.26526967933296</c:v>
                </c:pt>
                <c:pt idx="10286">
                  <c:v>655.32898044935598</c:v>
                </c:pt>
                <c:pt idx="10287">
                  <c:v>655.39269121937798</c:v>
                </c:pt>
                <c:pt idx="10288">
                  <c:v>655.45640198939998</c:v>
                </c:pt>
                <c:pt idx="10289">
                  <c:v>655.520112759423</c:v>
                </c:pt>
                <c:pt idx="10290">
                  <c:v>655.583823529445</c:v>
                </c:pt>
                <c:pt idx="10291">
                  <c:v>655.647534299467</c:v>
                </c:pt>
                <c:pt idx="10292">
                  <c:v>655.71124506949002</c:v>
                </c:pt>
                <c:pt idx="10293">
                  <c:v>655.77495583951202</c:v>
                </c:pt>
                <c:pt idx="10294">
                  <c:v>655.83866660953402</c:v>
                </c:pt>
                <c:pt idx="10295">
                  <c:v>655.90237737955704</c:v>
                </c:pt>
                <c:pt idx="10296">
                  <c:v>655.96608814957904</c:v>
                </c:pt>
                <c:pt idx="10297">
                  <c:v>656.02979891960103</c:v>
                </c:pt>
                <c:pt idx="10298">
                  <c:v>656.09350968962406</c:v>
                </c:pt>
                <c:pt idx="10299">
                  <c:v>656.15722045964606</c:v>
                </c:pt>
                <c:pt idx="10300">
                  <c:v>656.22093122966805</c:v>
                </c:pt>
                <c:pt idx="10301">
                  <c:v>656.28464199969096</c:v>
                </c:pt>
                <c:pt idx="10302">
                  <c:v>656.34835276971296</c:v>
                </c:pt>
                <c:pt idx="10303">
                  <c:v>656.41206353973496</c:v>
                </c:pt>
                <c:pt idx="10304">
                  <c:v>656.47577430975798</c:v>
                </c:pt>
                <c:pt idx="10305">
                  <c:v>656.53948507977998</c:v>
                </c:pt>
                <c:pt idx="10306">
                  <c:v>656.60319584980198</c:v>
                </c:pt>
                <c:pt idx="10307">
                  <c:v>656.666906619825</c:v>
                </c:pt>
                <c:pt idx="10308">
                  <c:v>656.730617389847</c:v>
                </c:pt>
                <c:pt idx="10309">
                  <c:v>656.794328159869</c:v>
                </c:pt>
                <c:pt idx="10310">
                  <c:v>656.85803892989202</c:v>
                </c:pt>
                <c:pt idx="10311">
                  <c:v>656.92174969991402</c:v>
                </c:pt>
                <c:pt idx="10312">
                  <c:v>656.98546046993602</c:v>
                </c:pt>
                <c:pt idx="10313">
                  <c:v>657.04917123995904</c:v>
                </c:pt>
                <c:pt idx="10314">
                  <c:v>657.11288200998104</c:v>
                </c:pt>
                <c:pt idx="10315">
                  <c:v>657.17659278000303</c:v>
                </c:pt>
                <c:pt idx="10316">
                  <c:v>657.24030355002606</c:v>
                </c:pt>
                <c:pt idx="10317">
                  <c:v>657.30401432004805</c:v>
                </c:pt>
                <c:pt idx="10318">
                  <c:v>657.36772509007005</c:v>
                </c:pt>
                <c:pt idx="10319">
                  <c:v>657.43143586009296</c:v>
                </c:pt>
                <c:pt idx="10320">
                  <c:v>657.49514663011496</c:v>
                </c:pt>
                <c:pt idx="10321">
                  <c:v>657.55885740013696</c:v>
                </c:pt>
                <c:pt idx="10322">
                  <c:v>657.62256817015998</c:v>
                </c:pt>
                <c:pt idx="10323">
                  <c:v>657.68627894018198</c:v>
                </c:pt>
                <c:pt idx="10324">
                  <c:v>657.74998971020398</c:v>
                </c:pt>
                <c:pt idx="10325">
                  <c:v>657.813700480227</c:v>
                </c:pt>
                <c:pt idx="10326">
                  <c:v>657.877411250249</c:v>
                </c:pt>
                <c:pt idx="10327">
                  <c:v>657.94112202027202</c:v>
                </c:pt>
                <c:pt idx="10328">
                  <c:v>658.00483279029402</c:v>
                </c:pt>
                <c:pt idx="10329">
                  <c:v>658.06854356031602</c:v>
                </c:pt>
                <c:pt idx="10330">
                  <c:v>658.13225433033904</c:v>
                </c:pt>
                <c:pt idx="10331">
                  <c:v>658.19596510036104</c:v>
                </c:pt>
                <c:pt idx="10332">
                  <c:v>658.25967587038303</c:v>
                </c:pt>
                <c:pt idx="10333">
                  <c:v>658.32338664040606</c:v>
                </c:pt>
                <c:pt idx="10334">
                  <c:v>658.38709741042805</c:v>
                </c:pt>
                <c:pt idx="10335">
                  <c:v>658.45080818045005</c:v>
                </c:pt>
                <c:pt idx="10336">
                  <c:v>658.51451895047296</c:v>
                </c:pt>
                <c:pt idx="10337">
                  <c:v>658.57822972049496</c:v>
                </c:pt>
                <c:pt idx="10338">
                  <c:v>658.64194049051696</c:v>
                </c:pt>
                <c:pt idx="10339">
                  <c:v>658.70565126053998</c:v>
                </c:pt>
                <c:pt idx="10340">
                  <c:v>658.76936203056198</c:v>
                </c:pt>
                <c:pt idx="10341">
                  <c:v>658.83307280058398</c:v>
                </c:pt>
                <c:pt idx="10342">
                  <c:v>658.896783570607</c:v>
                </c:pt>
                <c:pt idx="10343">
                  <c:v>658.960494340629</c:v>
                </c:pt>
                <c:pt idx="10344">
                  <c:v>659.024205110651</c:v>
                </c:pt>
                <c:pt idx="10345">
                  <c:v>659.08791588067402</c:v>
                </c:pt>
                <c:pt idx="10346">
                  <c:v>659.15162665069602</c:v>
                </c:pt>
                <c:pt idx="10347">
                  <c:v>659.21533742071801</c:v>
                </c:pt>
                <c:pt idx="10348">
                  <c:v>659.27904819074104</c:v>
                </c:pt>
                <c:pt idx="10349">
                  <c:v>659.34275896076304</c:v>
                </c:pt>
                <c:pt idx="10350">
                  <c:v>659.40646973078503</c:v>
                </c:pt>
                <c:pt idx="10351">
                  <c:v>659.47018050080806</c:v>
                </c:pt>
                <c:pt idx="10352">
                  <c:v>659.53389127083005</c:v>
                </c:pt>
                <c:pt idx="10353">
                  <c:v>659.59760204085205</c:v>
                </c:pt>
                <c:pt idx="10354">
                  <c:v>659.66131281087496</c:v>
                </c:pt>
                <c:pt idx="10355">
                  <c:v>659.72502358089696</c:v>
                </c:pt>
                <c:pt idx="10356">
                  <c:v>659.78873435091896</c:v>
                </c:pt>
                <c:pt idx="10357">
                  <c:v>659.85244512094198</c:v>
                </c:pt>
                <c:pt idx="10358">
                  <c:v>659.91615589096398</c:v>
                </c:pt>
                <c:pt idx="10359">
                  <c:v>659.97986666098598</c:v>
                </c:pt>
                <c:pt idx="10360">
                  <c:v>660.043577431009</c:v>
                </c:pt>
                <c:pt idx="10361">
                  <c:v>660.107288201031</c:v>
                </c:pt>
                <c:pt idx="10362">
                  <c:v>660.170998971053</c:v>
                </c:pt>
                <c:pt idx="10363">
                  <c:v>660.23470974107602</c:v>
                </c:pt>
                <c:pt idx="10364">
                  <c:v>660.29842051109802</c:v>
                </c:pt>
                <c:pt idx="10365">
                  <c:v>660.36213128112001</c:v>
                </c:pt>
                <c:pt idx="10366">
                  <c:v>660.42584205114304</c:v>
                </c:pt>
                <c:pt idx="10367">
                  <c:v>660.48955282116503</c:v>
                </c:pt>
                <c:pt idx="10368">
                  <c:v>660.55326359118703</c:v>
                </c:pt>
                <c:pt idx="10369">
                  <c:v>660.61697436121005</c:v>
                </c:pt>
                <c:pt idx="10370">
                  <c:v>660.68068513123205</c:v>
                </c:pt>
                <c:pt idx="10371">
                  <c:v>660.74439590125405</c:v>
                </c:pt>
                <c:pt idx="10372">
                  <c:v>660.80810667127696</c:v>
                </c:pt>
                <c:pt idx="10373">
                  <c:v>660.87181744129896</c:v>
                </c:pt>
                <c:pt idx="10374">
                  <c:v>660.93552821132096</c:v>
                </c:pt>
                <c:pt idx="10375">
                  <c:v>660.99923898134398</c:v>
                </c:pt>
                <c:pt idx="10376">
                  <c:v>661.06294975136598</c:v>
                </c:pt>
                <c:pt idx="10377">
                  <c:v>661.12666052138798</c:v>
                </c:pt>
                <c:pt idx="10378">
                  <c:v>661.190371291411</c:v>
                </c:pt>
                <c:pt idx="10379">
                  <c:v>661.254082061433</c:v>
                </c:pt>
                <c:pt idx="10380">
                  <c:v>661.31779283145499</c:v>
                </c:pt>
                <c:pt idx="10381">
                  <c:v>661.38150360147802</c:v>
                </c:pt>
                <c:pt idx="10382">
                  <c:v>661.44521437150001</c:v>
                </c:pt>
                <c:pt idx="10383">
                  <c:v>661.50892514152304</c:v>
                </c:pt>
                <c:pt idx="10384">
                  <c:v>661.57263591154504</c:v>
                </c:pt>
                <c:pt idx="10385">
                  <c:v>661.63634668156703</c:v>
                </c:pt>
                <c:pt idx="10386">
                  <c:v>661.70005745159006</c:v>
                </c:pt>
                <c:pt idx="10387">
                  <c:v>661.76376822161205</c:v>
                </c:pt>
                <c:pt idx="10388">
                  <c:v>661.82747899163405</c:v>
                </c:pt>
                <c:pt idx="10389">
                  <c:v>661.89118976165696</c:v>
                </c:pt>
                <c:pt idx="10390">
                  <c:v>661.95490053167896</c:v>
                </c:pt>
                <c:pt idx="10391">
                  <c:v>662.01861130170096</c:v>
                </c:pt>
                <c:pt idx="10392">
                  <c:v>662.08232207172398</c:v>
                </c:pt>
                <c:pt idx="10393">
                  <c:v>662.14603284174598</c:v>
                </c:pt>
                <c:pt idx="10394">
                  <c:v>662.20974361176798</c:v>
                </c:pt>
                <c:pt idx="10395">
                  <c:v>662.273454381791</c:v>
                </c:pt>
                <c:pt idx="10396">
                  <c:v>662.337165151813</c:v>
                </c:pt>
                <c:pt idx="10397">
                  <c:v>662.400875921835</c:v>
                </c:pt>
                <c:pt idx="10398">
                  <c:v>662.46458669185802</c:v>
                </c:pt>
                <c:pt idx="10399">
                  <c:v>662.52829746188002</c:v>
                </c:pt>
                <c:pt idx="10400">
                  <c:v>662.59200823190201</c:v>
                </c:pt>
                <c:pt idx="10401">
                  <c:v>662.65571900192504</c:v>
                </c:pt>
                <c:pt idx="10402">
                  <c:v>662.71942977194703</c:v>
                </c:pt>
                <c:pt idx="10403">
                  <c:v>662.78314054196903</c:v>
                </c:pt>
                <c:pt idx="10404">
                  <c:v>662.84685131199205</c:v>
                </c:pt>
                <c:pt idx="10405">
                  <c:v>662.91056208201405</c:v>
                </c:pt>
                <c:pt idx="10406">
                  <c:v>662.97427285203605</c:v>
                </c:pt>
                <c:pt idx="10407">
                  <c:v>663.03798362205896</c:v>
                </c:pt>
                <c:pt idx="10408">
                  <c:v>663.10169439208096</c:v>
                </c:pt>
                <c:pt idx="10409">
                  <c:v>663.16540516210296</c:v>
                </c:pt>
                <c:pt idx="10410">
                  <c:v>663.22911593212598</c:v>
                </c:pt>
                <c:pt idx="10411">
                  <c:v>663.29282670214798</c:v>
                </c:pt>
                <c:pt idx="10412">
                  <c:v>663.35653747216998</c:v>
                </c:pt>
                <c:pt idx="10413">
                  <c:v>663.420248242193</c:v>
                </c:pt>
                <c:pt idx="10414">
                  <c:v>663.483959012215</c:v>
                </c:pt>
                <c:pt idx="10415">
                  <c:v>663.54766978223699</c:v>
                </c:pt>
                <c:pt idx="10416">
                  <c:v>663.61138055226002</c:v>
                </c:pt>
                <c:pt idx="10417">
                  <c:v>663.67509132228201</c:v>
                </c:pt>
                <c:pt idx="10418">
                  <c:v>663.73880209230401</c:v>
                </c:pt>
                <c:pt idx="10419">
                  <c:v>663.80251286232703</c:v>
                </c:pt>
                <c:pt idx="10420">
                  <c:v>663.86622363234903</c:v>
                </c:pt>
                <c:pt idx="10421">
                  <c:v>663.92993440237103</c:v>
                </c:pt>
                <c:pt idx="10422">
                  <c:v>663.99364517239405</c:v>
                </c:pt>
                <c:pt idx="10423">
                  <c:v>664.05735594241605</c:v>
                </c:pt>
                <c:pt idx="10424">
                  <c:v>664.12106671243805</c:v>
                </c:pt>
                <c:pt idx="10425">
                  <c:v>664.18477748246096</c:v>
                </c:pt>
                <c:pt idx="10426">
                  <c:v>664.24848825248296</c:v>
                </c:pt>
                <c:pt idx="10427">
                  <c:v>664.31219902250496</c:v>
                </c:pt>
                <c:pt idx="10428">
                  <c:v>664.37590979252798</c:v>
                </c:pt>
                <c:pt idx="10429">
                  <c:v>664.43962056254998</c:v>
                </c:pt>
                <c:pt idx="10430">
                  <c:v>664.50333133257197</c:v>
                </c:pt>
                <c:pt idx="10431">
                  <c:v>664.567042102595</c:v>
                </c:pt>
                <c:pt idx="10432">
                  <c:v>664.63075287261699</c:v>
                </c:pt>
                <c:pt idx="10433">
                  <c:v>664.69446364263899</c:v>
                </c:pt>
                <c:pt idx="10434">
                  <c:v>664.75817441266202</c:v>
                </c:pt>
                <c:pt idx="10435">
                  <c:v>664.82188518268401</c:v>
                </c:pt>
                <c:pt idx="10436">
                  <c:v>664.88559595270704</c:v>
                </c:pt>
                <c:pt idx="10437">
                  <c:v>664.94930672272903</c:v>
                </c:pt>
                <c:pt idx="10438">
                  <c:v>665.01301749275103</c:v>
                </c:pt>
                <c:pt idx="10439">
                  <c:v>665.07672826277405</c:v>
                </c:pt>
                <c:pt idx="10440">
                  <c:v>665.14043903279605</c:v>
                </c:pt>
                <c:pt idx="10441">
                  <c:v>665.20414980281805</c:v>
                </c:pt>
                <c:pt idx="10442">
                  <c:v>665.26786057284096</c:v>
                </c:pt>
                <c:pt idx="10443">
                  <c:v>665.33157134286296</c:v>
                </c:pt>
                <c:pt idx="10444">
                  <c:v>665.39528211288496</c:v>
                </c:pt>
                <c:pt idx="10445">
                  <c:v>665.45899288290798</c:v>
                </c:pt>
                <c:pt idx="10446">
                  <c:v>665.52270365292998</c:v>
                </c:pt>
                <c:pt idx="10447">
                  <c:v>665.58641442295198</c:v>
                </c:pt>
                <c:pt idx="10448">
                  <c:v>665.650125192975</c:v>
                </c:pt>
                <c:pt idx="10449">
                  <c:v>665.713835962997</c:v>
                </c:pt>
                <c:pt idx="10450">
                  <c:v>665.77754673301899</c:v>
                </c:pt>
                <c:pt idx="10451">
                  <c:v>665.84125750304202</c:v>
                </c:pt>
                <c:pt idx="10452">
                  <c:v>665.90496827306401</c:v>
                </c:pt>
                <c:pt idx="10453">
                  <c:v>665.96867904308601</c:v>
                </c:pt>
                <c:pt idx="10454">
                  <c:v>666.03238981310903</c:v>
                </c:pt>
                <c:pt idx="10455">
                  <c:v>666.09610058313103</c:v>
                </c:pt>
                <c:pt idx="10456">
                  <c:v>666.15981135315303</c:v>
                </c:pt>
                <c:pt idx="10457">
                  <c:v>666.22352212317605</c:v>
                </c:pt>
                <c:pt idx="10458">
                  <c:v>666.28723289319805</c:v>
                </c:pt>
                <c:pt idx="10459">
                  <c:v>666.35094366322005</c:v>
                </c:pt>
                <c:pt idx="10460">
                  <c:v>666.41465443324296</c:v>
                </c:pt>
                <c:pt idx="10461">
                  <c:v>666.47836520326496</c:v>
                </c:pt>
                <c:pt idx="10462">
                  <c:v>666.54207597328696</c:v>
                </c:pt>
                <c:pt idx="10463">
                  <c:v>666.60578674330998</c:v>
                </c:pt>
                <c:pt idx="10464">
                  <c:v>666.66949751333198</c:v>
                </c:pt>
                <c:pt idx="10465">
                  <c:v>666.73320828335397</c:v>
                </c:pt>
                <c:pt idx="10466">
                  <c:v>666.796919053377</c:v>
                </c:pt>
                <c:pt idx="10467">
                  <c:v>666.86062982339899</c:v>
                </c:pt>
                <c:pt idx="10468">
                  <c:v>666.92434059342099</c:v>
                </c:pt>
                <c:pt idx="10469">
                  <c:v>666.98805136344401</c:v>
                </c:pt>
                <c:pt idx="10470">
                  <c:v>667.05176213346601</c:v>
                </c:pt>
                <c:pt idx="10471">
                  <c:v>667.11547290348801</c:v>
                </c:pt>
                <c:pt idx="10472">
                  <c:v>667.17918367351103</c:v>
                </c:pt>
                <c:pt idx="10473">
                  <c:v>667.24289444353303</c:v>
                </c:pt>
                <c:pt idx="10474">
                  <c:v>667.30660521355503</c:v>
                </c:pt>
                <c:pt idx="10475">
                  <c:v>667.37031598357805</c:v>
                </c:pt>
                <c:pt idx="10476">
                  <c:v>667.43402675360005</c:v>
                </c:pt>
                <c:pt idx="10477">
                  <c:v>667.49773752362205</c:v>
                </c:pt>
                <c:pt idx="10478">
                  <c:v>667.56144829364496</c:v>
                </c:pt>
                <c:pt idx="10479">
                  <c:v>667.62515906366696</c:v>
                </c:pt>
                <c:pt idx="10480">
                  <c:v>667.68886983368895</c:v>
                </c:pt>
                <c:pt idx="10481">
                  <c:v>667.75258060371198</c:v>
                </c:pt>
                <c:pt idx="10482">
                  <c:v>667.81629137373397</c:v>
                </c:pt>
                <c:pt idx="10483">
                  <c:v>667.88000214375597</c:v>
                </c:pt>
                <c:pt idx="10484">
                  <c:v>667.943712913779</c:v>
                </c:pt>
                <c:pt idx="10485">
                  <c:v>668.00742368380099</c:v>
                </c:pt>
                <c:pt idx="10486">
                  <c:v>668.07113445382299</c:v>
                </c:pt>
                <c:pt idx="10487">
                  <c:v>668.13484522384601</c:v>
                </c:pt>
                <c:pt idx="10488">
                  <c:v>668.19855599386801</c:v>
                </c:pt>
                <c:pt idx="10489">
                  <c:v>668.26226676389103</c:v>
                </c:pt>
                <c:pt idx="10490">
                  <c:v>668.32597753391303</c:v>
                </c:pt>
                <c:pt idx="10491">
                  <c:v>668.38968830393503</c:v>
                </c:pt>
                <c:pt idx="10492">
                  <c:v>668.45339907395805</c:v>
                </c:pt>
                <c:pt idx="10493">
                  <c:v>668.51710984398005</c:v>
                </c:pt>
                <c:pt idx="10494">
                  <c:v>668.58082061400205</c:v>
                </c:pt>
                <c:pt idx="10495">
                  <c:v>668.64453138402496</c:v>
                </c:pt>
                <c:pt idx="10496">
                  <c:v>668.70824215404696</c:v>
                </c:pt>
                <c:pt idx="10497">
                  <c:v>668.77195292406896</c:v>
                </c:pt>
                <c:pt idx="10498">
                  <c:v>668.83566369409198</c:v>
                </c:pt>
                <c:pt idx="10499">
                  <c:v>668.89937446411398</c:v>
                </c:pt>
                <c:pt idx="10500">
                  <c:v>668.96308523413597</c:v>
                </c:pt>
                <c:pt idx="10501">
                  <c:v>669.026796004159</c:v>
                </c:pt>
                <c:pt idx="10502">
                  <c:v>669.09050677418099</c:v>
                </c:pt>
                <c:pt idx="10503">
                  <c:v>669.15421754420299</c:v>
                </c:pt>
                <c:pt idx="10504">
                  <c:v>669.21792831422601</c:v>
                </c:pt>
                <c:pt idx="10505">
                  <c:v>669.28163908424801</c:v>
                </c:pt>
                <c:pt idx="10506">
                  <c:v>669.34534985427001</c:v>
                </c:pt>
                <c:pt idx="10507">
                  <c:v>669.40906062429303</c:v>
                </c:pt>
                <c:pt idx="10508">
                  <c:v>669.47277139431503</c:v>
                </c:pt>
                <c:pt idx="10509">
                  <c:v>669.53648216433703</c:v>
                </c:pt>
                <c:pt idx="10510">
                  <c:v>669.60019293436005</c:v>
                </c:pt>
                <c:pt idx="10511">
                  <c:v>669.66390370438205</c:v>
                </c:pt>
                <c:pt idx="10512">
                  <c:v>669.72761447440405</c:v>
                </c:pt>
                <c:pt idx="10513">
                  <c:v>669.79132524442696</c:v>
                </c:pt>
                <c:pt idx="10514">
                  <c:v>669.85503601444896</c:v>
                </c:pt>
                <c:pt idx="10515">
                  <c:v>669.91874678447095</c:v>
                </c:pt>
                <c:pt idx="10516">
                  <c:v>669.98245755449398</c:v>
                </c:pt>
                <c:pt idx="10517">
                  <c:v>670.04616832451597</c:v>
                </c:pt>
                <c:pt idx="10518">
                  <c:v>670.10987909453797</c:v>
                </c:pt>
                <c:pt idx="10519">
                  <c:v>670.173589864561</c:v>
                </c:pt>
                <c:pt idx="10520">
                  <c:v>670.23730063458299</c:v>
                </c:pt>
                <c:pt idx="10521">
                  <c:v>670.30101140460499</c:v>
                </c:pt>
                <c:pt idx="10522">
                  <c:v>670.36472217462801</c:v>
                </c:pt>
                <c:pt idx="10523">
                  <c:v>670.42843294465001</c:v>
                </c:pt>
                <c:pt idx="10524">
                  <c:v>670.49214371467201</c:v>
                </c:pt>
                <c:pt idx="10525">
                  <c:v>670.55585448469503</c:v>
                </c:pt>
                <c:pt idx="10526">
                  <c:v>670.61956525471703</c:v>
                </c:pt>
                <c:pt idx="10527">
                  <c:v>670.68327602473903</c:v>
                </c:pt>
                <c:pt idx="10528">
                  <c:v>670.74698679476205</c:v>
                </c:pt>
                <c:pt idx="10529">
                  <c:v>670.81069756478405</c:v>
                </c:pt>
                <c:pt idx="10530">
                  <c:v>670.87440833480605</c:v>
                </c:pt>
                <c:pt idx="10531">
                  <c:v>670.93811910482896</c:v>
                </c:pt>
                <c:pt idx="10532">
                  <c:v>671.00182987485096</c:v>
                </c:pt>
                <c:pt idx="10533">
                  <c:v>671.06554064487295</c:v>
                </c:pt>
                <c:pt idx="10534">
                  <c:v>671.12925141489598</c:v>
                </c:pt>
                <c:pt idx="10535">
                  <c:v>671.19296218491797</c:v>
                </c:pt>
                <c:pt idx="10536">
                  <c:v>671.25667295493997</c:v>
                </c:pt>
                <c:pt idx="10537">
                  <c:v>671.32038372496299</c:v>
                </c:pt>
                <c:pt idx="10538">
                  <c:v>671.38409449498499</c:v>
                </c:pt>
                <c:pt idx="10539">
                  <c:v>671.44780526500699</c:v>
                </c:pt>
                <c:pt idx="10540">
                  <c:v>671.51151603503001</c:v>
                </c:pt>
                <c:pt idx="10541">
                  <c:v>671.57522680505201</c:v>
                </c:pt>
                <c:pt idx="10542">
                  <c:v>671.63893757507503</c:v>
                </c:pt>
                <c:pt idx="10543">
                  <c:v>671.70264834509703</c:v>
                </c:pt>
                <c:pt idx="10544">
                  <c:v>671.76635911511903</c:v>
                </c:pt>
                <c:pt idx="10545">
                  <c:v>671.83006988514205</c:v>
                </c:pt>
                <c:pt idx="10546">
                  <c:v>671.89378065516405</c:v>
                </c:pt>
                <c:pt idx="10547">
                  <c:v>671.95749142518605</c:v>
                </c:pt>
                <c:pt idx="10548">
                  <c:v>672.02120219520896</c:v>
                </c:pt>
                <c:pt idx="10549">
                  <c:v>672.08491296523096</c:v>
                </c:pt>
                <c:pt idx="10550">
                  <c:v>672.14862373525295</c:v>
                </c:pt>
                <c:pt idx="10551">
                  <c:v>672.21233450527598</c:v>
                </c:pt>
                <c:pt idx="10552">
                  <c:v>672.27604527529797</c:v>
                </c:pt>
                <c:pt idx="10553">
                  <c:v>672.33975604531997</c:v>
                </c:pt>
                <c:pt idx="10554">
                  <c:v>672.40346681534299</c:v>
                </c:pt>
                <c:pt idx="10555">
                  <c:v>672.46717758536499</c:v>
                </c:pt>
                <c:pt idx="10556">
                  <c:v>672.53088835538699</c:v>
                </c:pt>
                <c:pt idx="10557">
                  <c:v>672.59459912541001</c:v>
                </c:pt>
                <c:pt idx="10558">
                  <c:v>672.65830989543201</c:v>
                </c:pt>
                <c:pt idx="10559">
                  <c:v>672.72202066545401</c:v>
                </c:pt>
                <c:pt idx="10560">
                  <c:v>672.78573143547703</c:v>
                </c:pt>
                <c:pt idx="10561">
                  <c:v>672.84944220549903</c:v>
                </c:pt>
                <c:pt idx="10562">
                  <c:v>672.91315297552103</c:v>
                </c:pt>
                <c:pt idx="10563">
                  <c:v>672.97686374554405</c:v>
                </c:pt>
                <c:pt idx="10564">
                  <c:v>673.04057451556605</c:v>
                </c:pt>
                <c:pt idx="10565">
                  <c:v>673.10428528558805</c:v>
                </c:pt>
                <c:pt idx="10566">
                  <c:v>673.16799605561096</c:v>
                </c:pt>
                <c:pt idx="10567">
                  <c:v>673.23170682563295</c:v>
                </c:pt>
                <c:pt idx="10568">
                  <c:v>673.29541759565495</c:v>
                </c:pt>
                <c:pt idx="10569">
                  <c:v>673.35912836567798</c:v>
                </c:pt>
                <c:pt idx="10570">
                  <c:v>673.42283913569997</c:v>
                </c:pt>
                <c:pt idx="10571">
                  <c:v>673.48654990572197</c:v>
                </c:pt>
                <c:pt idx="10572">
                  <c:v>673.55026067574499</c:v>
                </c:pt>
                <c:pt idx="10573">
                  <c:v>673.61397144576699</c:v>
                </c:pt>
                <c:pt idx="10574">
                  <c:v>673.67768221578899</c:v>
                </c:pt>
                <c:pt idx="10575">
                  <c:v>673.74139298581201</c:v>
                </c:pt>
                <c:pt idx="10576">
                  <c:v>673.80510375583401</c:v>
                </c:pt>
                <c:pt idx="10577">
                  <c:v>673.86881452585601</c:v>
                </c:pt>
                <c:pt idx="10578">
                  <c:v>673.93252529587903</c:v>
                </c:pt>
                <c:pt idx="10579">
                  <c:v>673.99623606590103</c:v>
                </c:pt>
                <c:pt idx="10580">
                  <c:v>674.05994683592303</c:v>
                </c:pt>
                <c:pt idx="10581">
                  <c:v>674.12365760594605</c:v>
                </c:pt>
                <c:pt idx="10582">
                  <c:v>674.18736837596805</c:v>
                </c:pt>
                <c:pt idx="10583">
                  <c:v>674.25107914599005</c:v>
                </c:pt>
                <c:pt idx="10584">
                  <c:v>674.31478991601296</c:v>
                </c:pt>
                <c:pt idx="10585">
                  <c:v>674.37850068603495</c:v>
                </c:pt>
                <c:pt idx="10586">
                  <c:v>674.44221145605695</c:v>
                </c:pt>
                <c:pt idx="10587">
                  <c:v>674.50592222607997</c:v>
                </c:pt>
                <c:pt idx="10588">
                  <c:v>674.56963299610197</c:v>
                </c:pt>
                <c:pt idx="10589">
                  <c:v>674.63334376612397</c:v>
                </c:pt>
                <c:pt idx="10590">
                  <c:v>674.69705453614699</c:v>
                </c:pt>
                <c:pt idx="10591">
                  <c:v>674.76076530616899</c:v>
                </c:pt>
                <c:pt idx="10592">
                  <c:v>674.82447607619099</c:v>
                </c:pt>
                <c:pt idx="10593">
                  <c:v>674.88818684621401</c:v>
                </c:pt>
                <c:pt idx="10594">
                  <c:v>674.95189761623601</c:v>
                </c:pt>
                <c:pt idx="10595">
                  <c:v>675.01560838625903</c:v>
                </c:pt>
                <c:pt idx="10596">
                  <c:v>675.07931915628103</c:v>
                </c:pt>
                <c:pt idx="10597">
                  <c:v>675.14302992630303</c:v>
                </c:pt>
                <c:pt idx="10598">
                  <c:v>675.20674069632605</c:v>
                </c:pt>
                <c:pt idx="10599">
                  <c:v>675.27045146634805</c:v>
                </c:pt>
                <c:pt idx="10600">
                  <c:v>675.33416223637005</c:v>
                </c:pt>
                <c:pt idx="10601">
                  <c:v>675.39787300639296</c:v>
                </c:pt>
                <c:pt idx="10602">
                  <c:v>675.46158377641495</c:v>
                </c:pt>
                <c:pt idx="10603">
                  <c:v>675.52529454643695</c:v>
                </c:pt>
                <c:pt idx="10604">
                  <c:v>675.58900531645997</c:v>
                </c:pt>
                <c:pt idx="10605">
                  <c:v>675.65271608648197</c:v>
                </c:pt>
                <c:pt idx="10606">
                  <c:v>675.71642685650397</c:v>
                </c:pt>
                <c:pt idx="10607">
                  <c:v>675.78013762652699</c:v>
                </c:pt>
                <c:pt idx="10608">
                  <c:v>675.84384839654899</c:v>
                </c:pt>
                <c:pt idx="10609">
                  <c:v>675.90755916657099</c:v>
                </c:pt>
                <c:pt idx="10610">
                  <c:v>675.97126993659401</c:v>
                </c:pt>
                <c:pt idx="10611">
                  <c:v>676.03498070661601</c:v>
                </c:pt>
                <c:pt idx="10612">
                  <c:v>676.09869147663801</c:v>
                </c:pt>
                <c:pt idx="10613">
                  <c:v>676.16240224666103</c:v>
                </c:pt>
                <c:pt idx="10614">
                  <c:v>676.22611301668303</c:v>
                </c:pt>
                <c:pt idx="10615">
                  <c:v>676.28982378670503</c:v>
                </c:pt>
                <c:pt idx="10616">
                  <c:v>676.35353455672805</c:v>
                </c:pt>
                <c:pt idx="10617">
                  <c:v>676.41724532675005</c:v>
                </c:pt>
                <c:pt idx="10618">
                  <c:v>676.48095609677205</c:v>
                </c:pt>
                <c:pt idx="10619">
                  <c:v>676.54466686679496</c:v>
                </c:pt>
                <c:pt idx="10620">
                  <c:v>676.60837763681695</c:v>
                </c:pt>
                <c:pt idx="10621">
                  <c:v>676.67208840683895</c:v>
                </c:pt>
                <c:pt idx="10622">
                  <c:v>676.73579917686197</c:v>
                </c:pt>
                <c:pt idx="10623">
                  <c:v>676.79950994688397</c:v>
                </c:pt>
                <c:pt idx="10624">
                  <c:v>676.86322071690597</c:v>
                </c:pt>
                <c:pt idx="10625">
                  <c:v>676.92693148692899</c:v>
                </c:pt>
                <c:pt idx="10626">
                  <c:v>676.99064225695099</c:v>
                </c:pt>
                <c:pt idx="10627">
                  <c:v>677.05435302697299</c:v>
                </c:pt>
                <c:pt idx="10628">
                  <c:v>677.11806379699601</c:v>
                </c:pt>
                <c:pt idx="10629">
                  <c:v>677.18177456701801</c:v>
                </c:pt>
                <c:pt idx="10630">
                  <c:v>677.24548533704001</c:v>
                </c:pt>
                <c:pt idx="10631">
                  <c:v>677.30919610706303</c:v>
                </c:pt>
                <c:pt idx="10632">
                  <c:v>677.37290687708503</c:v>
                </c:pt>
                <c:pt idx="10633">
                  <c:v>677.43661764710703</c:v>
                </c:pt>
                <c:pt idx="10634">
                  <c:v>677.50032841713005</c:v>
                </c:pt>
                <c:pt idx="10635">
                  <c:v>677.56403918715205</c:v>
                </c:pt>
                <c:pt idx="10636">
                  <c:v>677.62774995717405</c:v>
                </c:pt>
                <c:pt idx="10637">
                  <c:v>677.69146072719695</c:v>
                </c:pt>
                <c:pt idx="10638">
                  <c:v>677.75517149721895</c:v>
                </c:pt>
                <c:pt idx="10639">
                  <c:v>677.81888226724095</c:v>
                </c:pt>
                <c:pt idx="10640">
                  <c:v>677.88259303726397</c:v>
                </c:pt>
                <c:pt idx="10641">
                  <c:v>677.94630380728597</c:v>
                </c:pt>
                <c:pt idx="10642">
                  <c:v>678.01001457730797</c:v>
                </c:pt>
                <c:pt idx="10643">
                  <c:v>678.07372534733099</c:v>
                </c:pt>
                <c:pt idx="10644">
                  <c:v>678.13743611735299</c:v>
                </c:pt>
                <c:pt idx="10645">
                  <c:v>678.20114688737499</c:v>
                </c:pt>
                <c:pt idx="10646">
                  <c:v>678.26485765739801</c:v>
                </c:pt>
                <c:pt idx="10647">
                  <c:v>678.32856842742001</c:v>
                </c:pt>
                <c:pt idx="10648">
                  <c:v>678.39227919744303</c:v>
                </c:pt>
                <c:pt idx="10649">
                  <c:v>678.45598996746503</c:v>
                </c:pt>
                <c:pt idx="10650">
                  <c:v>678.51970073748703</c:v>
                </c:pt>
                <c:pt idx="10651">
                  <c:v>678.58341150751005</c:v>
                </c:pt>
                <c:pt idx="10652">
                  <c:v>678.64712227753205</c:v>
                </c:pt>
                <c:pt idx="10653">
                  <c:v>678.71083304755405</c:v>
                </c:pt>
                <c:pt idx="10654">
                  <c:v>678.77454381757696</c:v>
                </c:pt>
                <c:pt idx="10655">
                  <c:v>678.83825458759895</c:v>
                </c:pt>
                <c:pt idx="10656">
                  <c:v>678.90196535762095</c:v>
                </c:pt>
                <c:pt idx="10657">
                  <c:v>678.96567612764397</c:v>
                </c:pt>
                <c:pt idx="10658">
                  <c:v>679.02938689766597</c:v>
                </c:pt>
                <c:pt idx="10659">
                  <c:v>679.09309766768797</c:v>
                </c:pt>
                <c:pt idx="10660">
                  <c:v>679.15680843771099</c:v>
                </c:pt>
                <c:pt idx="10661">
                  <c:v>679.22051920773299</c:v>
                </c:pt>
                <c:pt idx="10662">
                  <c:v>679.28422997775499</c:v>
                </c:pt>
                <c:pt idx="10663">
                  <c:v>679.34794074777801</c:v>
                </c:pt>
                <c:pt idx="10664">
                  <c:v>679.41165151780001</c:v>
                </c:pt>
                <c:pt idx="10665">
                  <c:v>679.47536228782201</c:v>
                </c:pt>
                <c:pt idx="10666">
                  <c:v>679.53907305784503</c:v>
                </c:pt>
                <c:pt idx="10667">
                  <c:v>679.60278382786703</c:v>
                </c:pt>
                <c:pt idx="10668">
                  <c:v>679.66649459788903</c:v>
                </c:pt>
                <c:pt idx="10669">
                  <c:v>679.73020536791205</c:v>
                </c:pt>
                <c:pt idx="10670">
                  <c:v>679.79391613793405</c:v>
                </c:pt>
                <c:pt idx="10671">
                  <c:v>679.85762690795605</c:v>
                </c:pt>
                <c:pt idx="10672">
                  <c:v>679.92133767797895</c:v>
                </c:pt>
                <c:pt idx="10673">
                  <c:v>679.98504844800095</c:v>
                </c:pt>
                <c:pt idx="10674">
                  <c:v>680.04875921802295</c:v>
                </c:pt>
                <c:pt idx="10675">
                  <c:v>680.11246998804597</c:v>
                </c:pt>
                <c:pt idx="10676">
                  <c:v>680.17618075806797</c:v>
                </c:pt>
                <c:pt idx="10677">
                  <c:v>680.23989152808997</c:v>
                </c:pt>
                <c:pt idx="10678">
                  <c:v>680.30360229811299</c:v>
                </c:pt>
                <c:pt idx="10679">
                  <c:v>680.36731306813499</c:v>
                </c:pt>
                <c:pt idx="10680">
                  <c:v>680.43102383815699</c:v>
                </c:pt>
                <c:pt idx="10681">
                  <c:v>680.49473460818001</c:v>
                </c:pt>
                <c:pt idx="10682">
                  <c:v>680.55844537820201</c:v>
                </c:pt>
                <c:pt idx="10683">
                  <c:v>680.62215614822401</c:v>
                </c:pt>
                <c:pt idx="10684">
                  <c:v>680.68586691824703</c:v>
                </c:pt>
                <c:pt idx="10685">
                  <c:v>680.74957768826903</c:v>
                </c:pt>
                <c:pt idx="10686">
                  <c:v>680.81328845829103</c:v>
                </c:pt>
                <c:pt idx="10687">
                  <c:v>680.87699922831405</c:v>
                </c:pt>
                <c:pt idx="10688">
                  <c:v>680.94070999833605</c:v>
                </c:pt>
                <c:pt idx="10689">
                  <c:v>681.00442076835805</c:v>
                </c:pt>
                <c:pt idx="10690">
                  <c:v>681.06813153838095</c:v>
                </c:pt>
                <c:pt idx="10691">
                  <c:v>681.13184230840295</c:v>
                </c:pt>
                <c:pt idx="10692">
                  <c:v>681.19555307842495</c:v>
                </c:pt>
                <c:pt idx="10693">
                  <c:v>681.25926384844797</c:v>
                </c:pt>
                <c:pt idx="10694">
                  <c:v>681.32297461846997</c:v>
                </c:pt>
                <c:pt idx="10695">
                  <c:v>681.38668538849197</c:v>
                </c:pt>
                <c:pt idx="10696">
                  <c:v>681.45039615851499</c:v>
                </c:pt>
                <c:pt idx="10697">
                  <c:v>681.51410692853699</c:v>
                </c:pt>
                <c:pt idx="10698">
                  <c:v>681.57781769855899</c:v>
                </c:pt>
                <c:pt idx="10699">
                  <c:v>681.64152846858201</c:v>
                </c:pt>
                <c:pt idx="10700">
                  <c:v>681.70523923860401</c:v>
                </c:pt>
                <c:pt idx="10701">
                  <c:v>681.76895000862703</c:v>
                </c:pt>
                <c:pt idx="10702">
                  <c:v>681.83266077864903</c:v>
                </c:pt>
                <c:pt idx="10703">
                  <c:v>681.89637154867103</c:v>
                </c:pt>
                <c:pt idx="10704">
                  <c:v>681.96008231869405</c:v>
                </c:pt>
                <c:pt idx="10705">
                  <c:v>682.02379308871605</c:v>
                </c:pt>
                <c:pt idx="10706">
                  <c:v>682.08750385873805</c:v>
                </c:pt>
                <c:pt idx="10707">
                  <c:v>682.15121462876095</c:v>
                </c:pt>
                <c:pt idx="10708">
                  <c:v>682.21492539878295</c:v>
                </c:pt>
                <c:pt idx="10709">
                  <c:v>682.27863616880495</c:v>
                </c:pt>
                <c:pt idx="10710">
                  <c:v>682.34234693882797</c:v>
                </c:pt>
                <c:pt idx="10711">
                  <c:v>682.40605770884997</c:v>
                </c:pt>
                <c:pt idx="10712">
                  <c:v>682.46976847887197</c:v>
                </c:pt>
                <c:pt idx="10713">
                  <c:v>682.53347924889499</c:v>
                </c:pt>
                <c:pt idx="10714">
                  <c:v>682.59719001891699</c:v>
                </c:pt>
                <c:pt idx="10715">
                  <c:v>682.66090078893899</c:v>
                </c:pt>
                <c:pt idx="10716">
                  <c:v>682.72461155896201</c:v>
                </c:pt>
                <c:pt idx="10717">
                  <c:v>682.78832232898401</c:v>
                </c:pt>
                <c:pt idx="10718">
                  <c:v>682.85203309900601</c:v>
                </c:pt>
                <c:pt idx="10719">
                  <c:v>682.91574386902903</c:v>
                </c:pt>
                <c:pt idx="10720">
                  <c:v>682.97945463905103</c:v>
                </c:pt>
                <c:pt idx="10721">
                  <c:v>683.04316540907303</c:v>
                </c:pt>
                <c:pt idx="10722">
                  <c:v>683.10687617909605</c:v>
                </c:pt>
                <c:pt idx="10723">
                  <c:v>683.17058694911805</c:v>
                </c:pt>
                <c:pt idx="10724">
                  <c:v>683.23429771914005</c:v>
                </c:pt>
                <c:pt idx="10725">
                  <c:v>683.29800848916295</c:v>
                </c:pt>
                <c:pt idx="10726">
                  <c:v>683.36171925918495</c:v>
                </c:pt>
                <c:pt idx="10727">
                  <c:v>683.42543002920695</c:v>
                </c:pt>
                <c:pt idx="10728">
                  <c:v>683.48914079922997</c:v>
                </c:pt>
                <c:pt idx="10729">
                  <c:v>683.55285156925197</c:v>
                </c:pt>
                <c:pt idx="10730">
                  <c:v>683.61656233927397</c:v>
                </c:pt>
                <c:pt idx="10731">
                  <c:v>683.68027310929699</c:v>
                </c:pt>
                <c:pt idx="10732">
                  <c:v>683.74398387931899</c:v>
                </c:pt>
                <c:pt idx="10733">
                  <c:v>683.80769464934099</c:v>
                </c:pt>
                <c:pt idx="10734">
                  <c:v>683.87140541936401</c:v>
                </c:pt>
                <c:pt idx="10735">
                  <c:v>683.93511618938601</c:v>
                </c:pt>
                <c:pt idx="10736">
                  <c:v>683.99882695940801</c:v>
                </c:pt>
                <c:pt idx="10737">
                  <c:v>684.06253772943103</c:v>
                </c:pt>
                <c:pt idx="10738">
                  <c:v>684.12624849945303</c:v>
                </c:pt>
                <c:pt idx="10739">
                  <c:v>684.18995926947503</c:v>
                </c:pt>
                <c:pt idx="10740">
                  <c:v>684.25367003949805</c:v>
                </c:pt>
                <c:pt idx="10741">
                  <c:v>684.31738080952005</c:v>
                </c:pt>
                <c:pt idx="10742">
                  <c:v>684.38109157954204</c:v>
                </c:pt>
                <c:pt idx="10743">
                  <c:v>684.44480234956495</c:v>
                </c:pt>
                <c:pt idx="10744">
                  <c:v>684.50851311958695</c:v>
                </c:pt>
                <c:pt idx="10745">
                  <c:v>684.57222388960895</c:v>
                </c:pt>
                <c:pt idx="10746">
                  <c:v>684.63593465963197</c:v>
                </c:pt>
                <c:pt idx="10747">
                  <c:v>684.69964542965397</c:v>
                </c:pt>
                <c:pt idx="10748">
                  <c:v>684.76335619967597</c:v>
                </c:pt>
                <c:pt idx="10749">
                  <c:v>684.82706696969899</c:v>
                </c:pt>
                <c:pt idx="10750">
                  <c:v>684.89077773972099</c:v>
                </c:pt>
                <c:pt idx="10751">
                  <c:v>684.95448850974299</c:v>
                </c:pt>
                <c:pt idx="10752">
                  <c:v>685.01819927976601</c:v>
                </c:pt>
                <c:pt idx="10753">
                  <c:v>685.08191004978801</c:v>
                </c:pt>
                <c:pt idx="10754">
                  <c:v>685.14562081981103</c:v>
                </c:pt>
                <c:pt idx="10755">
                  <c:v>685.20933158983303</c:v>
                </c:pt>
                <c:pt idx="10756">
                  <c:v>685.27304235985503</c:v>
                </c:pt>
                <c:pt idx="10757">
                  <c:v>685.33675312987805</c:v>
                </c:pt>
                <c:pt idx="10758">
                  <c:v>685.40046389990005</c:v>
                </c:pt>
                <c:pt idx="10759">
                  <c:v>685.46417466992204</c:v>
                </c:pt>
                <c:pt idx="10760">
                  <c:v>685.52788543994495</c:v>
                </c:pt>
                <c:pt idx="10761">
                  <c:v>685.59159620996695</c:v>
                </c:pt>
                <c:pt idx="10762">
                  <c:v>685.65530697998895</c:v>
                </c:pt>
                <c:pt idx="10763">
                  <c:v>685.71901775001197</c:v>
                </c:pt>
                <c:pt idx="10764">
                  <c:v>685.78272852003397</c:v>
                </c:pt>
                <c:pt idx="10765">
                  <c:v>685.84643929005597</c:v>
                </c:pt>
                <c:pt idx="10766">
                  <c:v>685.91015006007899</c:v>
                </c:pt>
                <c:pt idx="10767">
                  <c:v>685.97386083010099</c:v>
                </c:pt>
                <c:pt idx="10768">
                  <c:v>686.03757160012299</c:v>
                </c:pt>
                <c:pt idx="10769">
                  <c:v>686.10128237014601</c:v>
                </c:pt>
                <c:pt idx="10770">
                  <c:v>686.16499314016801</c:v>
                </c:pt>
                <c:pt idx="10771">
                  <c:v>686.22870391019001</c:v>
                </c:pt>
                <c:pt idx="10772">
                  <c:v>686.29241468021303</c:v>
                </c:pt>
                <c:pt idx="10773">
                  <c:v>686.35612545023503</c:v>
                </c:pt>
                <c:pt idx="10774">
                  <c:v>686.41983622025703</c:v>
                </c:pt>
                <c:pt idx="10775">
                  <c:v>686.48354699028005</c:v>
                </c:pt>
                <c:pt idx="10776">
                  <c:v>686.54725776030205</c:v>
                </c:pt>
                <c:pt idx="10777">
                  <c:v>686.61096853032404</c:v>
                </c:pt>
                <c:pt idx="10778">
                  <c:v>686.67467930034695</c:v>
                </c:pt>
                <c:pt idx="10779">
                  <c:v>686.73839007036895</c:v>
                </c:pt>
                <c:pt idx="10780">
                  <c:v>686.80210084039095</c:v>
                </c:pt>
                <c:pt idx="10781">
                  <c:v>686.86581161041397</c:v>
                </c:pt>
                <c:pt idx="10782">
                  <c:v>686.92952238043597</c:v>
                </c:pt>
                <c:pt idx="10783">
                  <c:v>686.99323315045797</c:v>
                </c:pt>
                <c:pt idx="10784">
                  <c:v>687.05694392048099</c:v>
                </c:pt>
                <c:pt idx="10785">
                  <c:v>687.12065469050299</c:v>
                </c:pt>
                <c:pt idx="10786">
                  <c:v>687.18436546052499</c:v>
                </c:pt>
                <c:pt idx="10787">
                  <c:v>687.24807623054801</c:v>
                </c:pt>
                <c:pt idx="10788">
                  <c:v>687.31178700057001</c:v>
                </c:pt>
                <c:pt idx="10789">
                  <c:v>687.37549777059201</c:v>
                </c:pt>
                <c:pt idx="10790">
                  <c:v>687.43920854061503</c:v>
                </c:pt>
                <c:pt idx="10791">
                  <c:v>687.50291931063703</c:v>
                </c:pt>
                <c:pt idx="10792">
                  <c:v>687.56663008065902</c:v>
                </c:pt>
                <c:pt idx="10793">
                  <c:v>687.63034085068205</c:v>
                </c:pt>
                <c:pt idx="10794">
                  <c:v>687.69405162070404</c:v>
                </c:pt>
                <c:pt idx="10795">
                  <c:v>687.75776239072604</c:v>
                </c:pt>
                <c:pt idx="10796">
                  <c:v>687.82147316074895</c:v>
                </c:pt>
                <c:pt idx="10797">
                  <c:v>687.88518393077095</c:v>
                </c:pt>
                <c:pt idx="10798">
                  <c:v>687.94889470079295</c:v>
                </c:pt>
                <c:pt idx="10799">
                  <c:v>688.01260547081597</c:v>
                </c:pt>
                <c:pt idx="10800">
                  <c:v>688.07631624083797</c:v>
                </c:pt>
                <c:pt idx="10801">
                  <c:v>688.14002701085997</c:v>
                </c:pt>
                <c:pt idx="10802">
                  <c:v>688.20373778088299</c:v>
                </c:pt>
                <c:pt idx="10803">
                  <c:v>688.26744855090499</c:v>
                </c:pt>
                <c:pt idx="10804">
                  <c:v>688.33115932092699</c:v>
                </c:pt>
                <c:pt idx="10805">
                  <c:v>688.39487009095001</c:v>
                </c:pt>
                <c:pt idx="10806">
                  <c:v>688.45858086097201</c:v>
                </c:pt>
                <c:pt idx="10807">
                  <c:v>688.52229163099503</c:v>
                </c:pt>
                <c:pt idx="10808">
                  <c:v>688.58600240101703</c:v>
                </c:pt>
                <c:pt idx="10809">
                  <c:v>688.64971317103902</c:v>
                </c:pt>
                <c:pt idx="10810">
                  <c:v>688.71342394106205</c:v>
                </c:pt>
                <c:pt idx="10811">
                  <c:v>688.77713471108405</c:v>
                </c:pt>
                <c:pt idx="10812">
                  <c:v>688.84084548110604</c:v>
                </c:pt>
                <c:pt idx="10813">
                  <c:v>688.90455625112895</c:v>
                </c:pt>
                <c:pt idx="10814">
                  <c:v>688.96826702115095</c:v>
                </c:pt>
                <c:pt idx="10815">
                  <c:v>689.03197779117295</c:v>
                </c:pt>
                <c:pt idx="10816">
                  <c:v>689.09568856119597</c:v>
                </c:pt>
                <c:pt idx="10817">
                  <c:v>689.15939933121797</c:v>
                </c:pt>
                <c:pt idx="10818">
                  <c:v>689.22311010123997</c:v>
                </c:pt>
                <c:pt idx="10819">
                  <c:v>689.28682087126299</c:v>
                </c:pt>
                <c:pt idx="10820">
                  <c:v>689.35053164128499</c:v>
                </c:pt>
                <c:pt idx="10821">
                  <c:v>689.41424241130699</c:v>
                </c:pt>
                <c:pt idx="10822">
                  <c:v>689.47795318133001</c:v>
                </c:pt>
                <c:pt idx="10823">
                  <c:v>689.54166395135201</c:v>
                </c:pt>
                <c:pt idx="10824">
                  <c:v>689.60537472137401</c:v>
                </c:pt>
                <c:pt idx="10825">
                  <c:v>689.66908549139703</c:v>
                </c:pt>
                <c:pt idx="10826">
                  <c:v>689.73279626141903</c:v>
                </c:pt>
                <c:pt idx="10827">
                  <c:v>689.79650703144102</c:v>
                </c:pt>
                <c:pt idx="10828">
                  <c:v>689.86021780146405</c:v>
                </c:pt>
                <c:pt idx="10829">
                  <c:v>689.92392857148604</c:v>
                </c:pt>
                <c:pt idx="10830">
                  <c:v>689.98763934150804</c:v>
                </c:pt>
                <c:pt idx="10831">
                  <c:v>690.05135011153095</c:v>
                </c:pt>
                <c:pt idx="10832">
                  <c:v>690.11506088155295</c:v>
                </c:pt>
                <c:pt idx="10833">
                  <c:v>690.17877165157495</c:v>
                </c:pt>
                <c:pt idx="10834">
                  <c:v>690.24248242159797</c:v>
                </c:pt>
                <c:pt idx="10835">
                  <c:v>690.30619319161997</c:v>
                </c:pt>
                <c:pt idx="10836">
                  <c:v>690.36990396164197</c:v>
                </c:pt>
                <c:pt idx="10837">
                  <c:v>690.43361473166499</c:v>
                </c:pt>
                <c:pt idx="10838">
                  <c:v>690.49732550168699</c:v>
                </c:pt>
                <c:pt idx="10839">
                  <c:v>690.56103627170899</c:v>
                </c:pt>
                <c:pt idx="10840">
                  <c:v>690.62474704173201</c:v>
                </c:pt>
                <c:pt idx="10841">
                  <c:v>690.68845781175401</c:v>
                </c:pt>
                <c:pt idx="10842">
                  <c:v>690.752168581776</c:v>
                </c:pt>
                <c:pt idx="10843">
                  <c:v>690.81587935179903</c:v>
                </c:pt>
                <c:pt idx="10844">
                  <c:v>690.87959012182102</c:v>
                </c:pt>
                <c:pt idx="10845">
                  <c:v>690.94330089184302</c:v>
                </c:pt>
                <c:pt idx="10846">
                  <c:v>691.00701166186604</c:v>
                </c:pt>
                <c:pt idx="10847">
                  <c:v>691.07072243188804</c:v>
                </c:pt>
                <c:pt idx="10848">
                  <c:v>691.13443320191004</c:v>
                </c:pt>
                <c:pt idx="10849">
                  <c:v>691.19814397193295</c:v>
                </c:pt>
                <c:pt idx="10850">
                  <c:v>691.26185474195495</c:v>
                </c:pt>
                <c:pt idx="10851">
                  <c:v>691.32556551197695</c:v>
                </c:pt>
                <c:pt idx="10852">
                  <c:v>691.38927628199997</c:v>
                </c:pt>
                <c:pt idx="10853">
                  <c:v>691.45298705202197</c:v>
                </c:pt>
                <c:pt idx="10854">
                  <c:v>691.51669782204397</c:v>
                </c:pt>
                <c:pt idx="10855">
                  <c:v>691.58040859206699</c:v>
                </c:pt>
                <c:pt idx="10856">
                  <c:v>691.64411936208899</c:v>
                </c:pt>
                <c:pt idx="10857">
                  <c:v>691.70783013211098</c:v>
                </c:pt>
                <c:pt idx="10858">
                  <c:v>691.77154090213401</c:v>
                </c:pt>
                <c:pt idx="10859">
                  <c:v>691.83525167215601</c:v>
                </c:pt>
                <c:pt idx="10860">
                  <c:v>691.89896244217903</c:v>
                </c:pt>
                <c:pt idx="10861">
                  <c:v>691.96267321220103</c:v>
                </c:pt>
                <c:pt idx="10862">
                  <c:v>692.02638398222302</c:v>
                </c:pt>
                <c:pt idx="10863">
                  <c:v>692.09009475224605</c:v>
                </c:pt>
                <c:pt idx="10864">
                  <c:v>692.15380552226804</c:v>
                </c:pt>
                <c:pt idx="10865">
                  <c:v>692.21751629229004</c:v>
                </c:pt>
                <c:pt idx="10866">
                  <c:v>692.28122706231295</c:v>
                </c:pt>
                <c:pt idx="10867">
                  <c:v>692.34493783233495</c:v>
                </c:pt>
                <c:pt idx="10868">
                  <c:v>692.40864860235695</c:v>
                </c:pt>
                <c:pt idx="10869">
                  <c:v>692.47235937237997</c:v>
                </c:pt>
                <c:pt idx="10870">
                  <c:v>692.53607014240197</c:v>
                </c:pt>
                <c:pt idx="10871">
                  <c:v>692.59978091242397</c:v>
                </c:pt>
                <c:pt idx="10872">
                  <c:v>692.66349168244699</c:v>
                </c:pt>
                <c:pt idx="10873">
                  <c:v>692.72720245246899</c:v>
                </c:pt>
                <c:pt idx="10874">
                  <c:v>692.79091322249099</c:v>
                </c:pt>
                <c:pt idx="10875">
                  <c:v>692.85462399251401</c:v>
                </c:pt>
                <c:pt idx="10876">
                  <c:v>692.91833476253601</c:v>
                </c:pt>
                <c:pt idx="10877">
                  <c:v>692.982045532558</c:v>
                </c:pt>
                <c:pt idx="10878">
                  <c:v>693.04575630258103</c:v>
                </c:pt>
                <c:pt idx="10879">
                  <c:v>693.10946707260302</c:v>
                </c:pt>
                <c:pt idx="10880">
                  <c:v>693.17317784262502</c:v>
                </c:pt>
                <c:pt idx="10881">
                  <c:v>693.23688861264804</c:v>
                </c:pt>
                <c:pt idx="10882">
                  <c:v>693.30059938267004</c:v>
                </c:pt>
                <c:pt idx="10883">
                  <c:v>693.36431015269204</c:v>
                </c:pt>
                <c:pt idx="10884">
                  <c:v>693.42802092271495</c:v>
                </c:pt>
                <c:pt idx="10885">
                  <c:v>693.49173169273695</c:v>
                </c:pt>
                <c:pt idx="10886">
                  <c:v>693.55544246275895</c:v>
                </c:pt>
                <c:pt idx="10887">
                  <c:v>693.61915323278197</c:v>
                </c:pt>
                <c:pt idx="10888">
                  <c:v>693.68286400280397</c:v>
                </c:pt>
                <c:pt idx="10889">
                  <c:v>693.74657477282597</c:v>
                </c:pt>
                <c:pt idx="10890">
                  <c:v>693.81028554284899</c:v>
                </c:pt>
                <c:pt idx="10891">
                  <c:v>693.87399631287099</c:v>
                </c:pt>
                <c:pt idx="10892">
                  <c:v>693.93770708289298</c:v>
                </c:pt>
                <c:pt idx="10893">
                  <c:v>694.00141785291601</c:v>
                </c:pt>
                <c:pt idx="10894">
                  <c:v>694.065128622938</c:v>
                </c:pt>
                <c:pt idx="10895">
                  <c:v>694.12883939296</c:v>
                </c:pt>
                <c:pt idx="10896">
                  <c:v>694.19255016298303</c:v>
                </c:pt>
                <c:pt idx="10897">
                  <c:v>694.25626093300502</c:v>
                </c:pt>
                <c:pt idx="10898">
                  <c:v>694.31997170302702</c:v>
                </c:pt>
                <c:pt idx="10899">
                  <c:v>694.38368247305004</c:v>
                </c:pt>
                <c:pt idx="10900">
                  <c:v>694.44739324307204</c:v>
                </c:pt>
                <c:pt idx="10901">
                  <c:v>694.51110401309404</c:v>
                </c:pt>
                <c:pt idx="10902">
                  <c:v>694.57481478311695</c:v>
                </c:pt>
                <c:pt idx="10903">
                  <c:v>694.63852555313895</c:v>
                </c:pt>
                <c:pt idx="10904">
                  <c:v>694.70223632316095</c:v>
                </c:pt>
                <c:pt idx="10905">
                  <c:v>694.76594709318397</c:v>
                </c:pt>
                <c:pt idx="10906">
                  <c:v>694.82965786320597</c:v>
                </c:pt>
                <c:pt idx="10907">
                  <c:v>694.89336863322796</c:v>
                </c:pt>
                <c:pt idx="10908">
                  <c:v>694.95707940325099</c:v>
                </c:pt>
                <c:pt idx="10909">
                  <c:v>695.02079017327299</c:v>
                </c:pt>
                <c:pt idx="10910">
                  <c:v>695.08450094329498</c:v>
                </c:pt>
                <c:pt idx="10911">
                  <c:v>695.14821171331801</c:v>
                </c:pt>
                <c:pt idx="10912">
                  <c:v>695.21192248334</c:v>
                </c:pt>
                <c:pt idx="10913">
                  <c:v>695.27563325336303</c:v>
                </c:pt>
                <c:pt idx="10914">
                  <c:v>695.33934402338502</c:v>
                </c:pt>
                <c:pt idx="10915">
                  <c:v>695.40305479340702</c:v>
                </c:pt>
                <c:pt idx="10916">
                  <c:v>695.46676556343004</c:v>
                </c:pt>
                <c:pt idx="10917">
                  <c:v>695.53047633345204</c:v>
                </c:pt>
                <c:pt idx="10918">
                  <c:v>695.59418710347404</c:v>
                </c:pt>
                <c:pt idx="10919">
                  <c:v>695.65789787349695</c:v>
                </c:pt>
                <c:pt idx="10920">
                  <c:v>695.72160864351895</c:v>
                </c:pt>
                <c:pt idx="10921">
                  <c:v>695.78531941354095</c:v>
                </c:pt>
                <c:pt idx="10922">
                  <c:v>695.84903018356397</c:v>
                </c:pt>
                <c:pt idx="10923">
                  <c:v>695.91274095358597</c:v>
                </c:pt>
                <c:pt idx="10924">
                  <c:v>695.97645172360797</c:v>
                </c:pt>
                <c:pt idx="10925">
                  <c:v>696.04016249363099</c:v>
                </c:pt>
                <c:pt idx="10926">
                  <c:v>696.10387326365299</c:v>
                </c:pt>
                <c:pt idx="10927">
                  <c:v>696.16758403367498</c:v>
                </c:pt>
                <c:pt idx="10928">
                  <c:v>696.23129480369801</c:v>
                </c:pt>
                <c:pt idx="10929">
                  <c:v>696.29500557372</c:v>
                </c:pt>
                <c:pt idx="10930">
                  <c:v>696.358716343742</c:v>
                </c:pt>
                <c:pt idx="10931">
                  <c:v>696.42242711376502</c:v>
                </c:pt>
                <c:pt idx="10932">
                  <c:v>696.48613788378702</c:v>
                </c:pt>
                <c:pt idx="10933">
                  <c:v>696.54984865380902</c:v>
                </c:pt>
                <c:pt idx="10934">
                  <c:v>696.61355942383204</c:v>
                </c:pt>
                <c:pt idx="10935">
                  <c:v>696.67727019385404</c:v>
                </c:pt>
                <c:pt idx="10936">
                  <c:v>696.74098096387604</c:v>
                </c:pt>
                <c:pt idx="10937">
                  <c:v>696.80469173389895</c:v>
                </c:pt>
                <c:pt idx="10938">
                  <c:v>696.86840250392095</c:v>
                </c:pt>
                <c:pt idx="10939">
                  <c:v>696.93211327394295</c:v>
                </c:pt>
                <c:pt idx="10940">
                  <c:v>696.99582404396597</c:v>
                </c:pt>
                <c:pt idx="10941">
                  <c:v>697.05953481398797</c:v>
                </c:pt>
                <c:pt idx="10942">
                  <c:v>697.12324558400996</c:v>
                </c:pt>
                <c:pt idx="10943">
                  <c:v>697.18695635403299</c:v>
                </c:pt>
                <c:pt idx="10944">
                  <c:v>697.25066712405498</c:v>
                </c:pt>
                <c:pt idx="10945">
                  <c:v>697.31437789407698</c:v>
                </c:pt>
                <c:pt idx="10946">
                  <c:v>697.37808866410001</c:v>
                </c:pt>
                <c:pt idx="10947">
                  <c:v>697.441799434122</c:v>
                </c:pt>
                <c:pt idx="10948">
                  <c:v>697.505510204144</c:v>
                </c:pt>
                <c:pt idx="10949">
                  <c:v>697.56922097416702</c:v>
                </c:pt>
                <c:pt idx="10950">
                  <c:v>697.63293174418902</c:v>
                </c:pt>
                <c:pt idx="10951">
                  <c:v>697.69664251421102</c:v>
                </c:pt>
                <c:pt idx="10952">
                  <c:v>697.76035328423404</c:v>
                </c:pt>
                <c:pt idx="10953">
                  <c:v>697.82406405425604</c:v>
                </c:pt>
                <c:pt idx="10954">
                  <c:v>697.88777482427804</c:v>
                </c:pt>
                <c:pt idx="10955">
                  <c:v>697.95148559430095</c:v>
                </c:pt>
                <c:pt idx="10956">
                  <c:v>698.01519636432295</c:v>
                </c:pt>
                <c:pt idx="10957">
                  <c:v>698.07890713434495</c:v>
                </c:pt>
                <c:pt idx="10958">
                  <c:v>698.14261790436797</c:v>
                </c:pt>
                <c:pt idx="10959">
                  <c:v>698.20632867438997</c:v>
                </c:pt>
                <c:pt idx="10960">
                  <c:v>698.27003944441196</c:v>
                </c:pt>
                <c:pt idx="10961">
                  <c:v>698.33375021443499</c:v>
                </c:pt>
                <c:pt idx="10962">
                  <c:v>698.39746098445698</c:v>
                </c:pt>
                <c:pt idx="10963">
                  <c:v>698.46117175447898</c:v>
                </c:pt>
                <c:pt idx="10964">
                  <c:v>698.524882524502</c:v>
                </c:pt>
                <c:pt idx="10965">
                  <c:v>698.588593294524</c:v>
                </c:pt>
                <c:pt idx="10966">
                  <c:v>698.65230406454702</c:v>
                </c:pt>
                <c:pt idx="10967">
                  <c:v>698.71601483456902</c:v>
                </c:pt>
                <c:pt idx="10968">
                  <c:v>698.77972560459102</c:v>
                </c:pt>
                <c:pt idx="10969">
                  <c:v>698.84343637461404</c:v>
                </c:pt>
                <c:pt idx="10970">
                  <c:v>698.90714714463604</c:v>
                </c:pt>
                <c:pt idx="10971">
                  <c:v>698.97085791465804</c:v>
                </c:pt>
                <c:pt idx="10972">
                  <c:v>699.03456868468095</c:v>
                </c:pt>
                <c:pt idx="10973">
                  <c:v>699.09827945470295</c:v>
                </c:pt>
                <c:pt idx="10974">
                  <c:v>699.16199022472495</c:v>
                </c:pt>
                <c:pt idx="10975">
                  <c:v>699.22570099474797</c:v>
                </c:pt>
                <c:pt idx="10976">
                  <c:v>699.28941176476997</c:v>
                </c:pt>
                <c:pt idx="10977">
                  <c:v>699.35312253479196</c:v>
                </c:pt>
                <c:pt idx="10978">
                  <c:v>699.41683330481499</c:v>
                </c:pt>
                <c:pt idx="10979">
                  <c:v>699.48054407483698</c:v>
                </c:pt>
                <c:pt idx="10980">
                  <c:v>699.54425484485898</c:v>
                </c:pt>
                <c:pt idx="10981">
                  <c:v>699.607965614882</c:v>
                </c:pt>
                <c:pt idx="10982">
                  <c:v>699.671676384904</c:v>
                </c:pt>
                <c:pt idx="10983">
                  <c:v>699.735387154926</c:v>
                </c:pt>
                <c:pt idx="10984">
                  <c:v>699.79909792494902</c:v>
                </c:pt>
                <c:pt idx="10985">
                  <c:v>699.86280869497102</c:v>
                </c:pt>
                <c:pt idx="10986">
                  <c:v>699.92651946499302</c:v>
                </c:pt>
                <c:pt idx="10987">
                  <c:v>699.99023023501604</c:v>
                </c:pt>
                <c:pt idx="10988">
                  <c:v>700.05394100503804</c:v>
                </c:pt>
                <c:pt idx="10989">
                  <c:v>700.11765177506004</c:v>
                </c:pt>
                <c:pt idx="10990">
                  <c:v>700.18136254508295</c:v>
                </c:pt>
                <c:pt idx="10991">
                  <c:v>700.24507331510495</c:v>
                </c:pt>
                <c:pt idx="10992">
                  <c:v>700.30878408512694</c:v>
                </c:pt>
                <c:pt idx="10993">
                  <c:v>700.37249485514997</c:v>
                </c:pt>
                <c:pt idx="10994">
                  <c:v>700.43620562517197</c:v>
                </c:pt>
                <c:pt idx="10995">
                  <c:v>700.49991639519396</c:v>
                </c:pt>
                <c:pt idx="10996">
                  <c:v>700.56362716521699</c:v>
                </c:pt>
                <c:pt idx="10997">
                  <c:v>700.62733793523898</c:v>
                </c:pt>
                <c:pt idx="10998">
                  <c:v>700.69104870526098</c:v>
                </c:pt>
                <c:pt idx="10999">
                  <c:v>700.754759475284</c:v>
                </c:pt>
                <c:pt idx="11000">
                  <c:v>700.818470245306</c:v>
                </c:pt>
                <c:pt idx="11001">
                  <c:v>700.882181015328</c:v>
                </c:pt>
                <c:pt idx="11002">
                  <c:v>700.94589178535102</c:v>
                </c:pt>
                <c:pt idx="11003">
                  <c:v>701.00960255537302</c:v>
                </c:pt>
                <c:pt idx="11004">
                  <c:v>701.07331332539502</c:v>
                </c:pt>
                <c:pt idx="11005">
                  <c:v>701.13702409541804</c:v>
                </c:pt>
                <c:pt idx="11006">
                  <c:v>701.20073486544004</c:v>
                </c:pt>
                <c:pt idx="11007">
                  <c:v>701.26444563546204</c:v>
                </c:pt>
                <c:pt idx="11008">
                  <c:v>701.32815640548495</c:v>
                </c:pt>
                <c:pt idx="11009">
                  <c:v>701.39186717550695</c:v>
                </c:pt>
                <c:pt idx="11010">
                  <c:v>701.45557794552894</c:v>
                </c:pt>
                <c:pt idx="11011">
                  <c:v>701.51928871555197</c:v>
                </c:pt>
                <c:pt idx="11012">
                  <c:v>701.58299948557396</c:v>
                </c:pt>
                <c:pt idx="11013">
                  <c:v>701.64671025559596</c:v>
                </c:pt>
                <c:pt idx="11014">
                  <c:v>701.71042102561898</c:v>
                </c:pt>
                <c:pt idx="11015">
                  <c:v>701.77413179564098</c:v>
                </c:pt>
                <c:pt idx="11016">
                  <c:v>701.83784256566298</c:v>
                </c:pt>
                <c:pt idx="11017">
                  <c:v>701.901553335686</c:v>
                </c:pt>
                <c:pt idx="11018">
                  <c:v>701.965264105708</c:v>
                </c:pt>
                <c:pt idx="11019">
                  <c:v>702.02897487573102</c:v>
                </c:pt>
                <c:pt idx="11020">
                  <c:v>702.09268564575302</c:v>
                </c:pt>
                <c:pt idx="11021">
                  <c:v>702.15639641577502</c:v>
                </c:pt>
                <c:pt idx="11022">
                  <c:v>702.22010718579804</c:v>
                </c:pt>
                <c:pt idx="11023">
                  <c:v>702.28381795582004</c:v>
                </c:pt>
                <c:pt idx="11024">
                  <c:v>702.34752872584204</c:v>
                </c:pt>
                <c:pt idx="11025">
                  <c:v>702.41123949586495</c:v>
                </c:pt>
                <c:pt idx="11026">
                  <c:v>702.47495026588695</c:v>
                </c:pt>
                <c:pt idx="11027">
                  <c:v>702.53866103590894</c:v>
                </c:pt>
                <c:pt idx="11028">
                  <c:v>702.60237180593197</c:v>
                </c:pt>
                <c:pt idx="11029">
                  <c:v>702.66608257595396</c:v>
                </c:pt>
                <c:pt idx="11030">
                  <c:v>702.72979334597596</c:v>
                </c:pt>
                <c:pt idx="11031">
                  <c:v>702.79350411599899</c:v>
                </c:pt>
                <c:pt idx="11032">
                  <c:v>702.85721488602098</c:v>
                </c:pt>
                <c:pt idx="11033">
                  <c:v>702.92092565604298</c:v>
                </c:pt>
                <c:pt idx="11034">
                  <c:v>702.984636426066</c:v>
                </c:pt>
                <c:pt idx="11035">
                  <c:v>703.048347196088</c:v>
                </c:pt>
                <c:pt idx="11036">
                  <c:v>703.11205796611</c:v>
                </c:pt>
                <c:pt idx="11037">
                  <c:v>703.17576873613302</c:v>
                </c:pt>
                <c:pt idx="11038">
                  <c:v>703.23947950615502</c:v>
                </c:pt>
                <c:pt idx="11039">
                  <c:v>703.30319027617702</c:v>
                </c:pt>
                <c:pt idx="11040">
                  <c:v>703.36690104620004</c:v>
                </c:pt>
                <c:pt idx="11041">
                  <c:v>703.43061181622204</c:v>
                </c:pt>
                <c:pt idx="11042">
                  <c:v>703.49432258624404</c:v>
                </c:pt>
                <c:pt idx="11043">
                  <c:v>703.55803335626695</c:v>
                </c:pt>
                <c:pt idx="11044">
                  <c:v>703.62174412628895</c:v>
                </c:pt>
                <c:pt idx="11045">
                  <c:v>703.68545489631094</c:v>
                </c:pt>
                <c:pt idx="11046">
                  <c:v>703.74916566633397</c:v>
                </c:pt>
                <c:pt idx="11047">
                  <c:v>703.81287643635596</c:v>
                </c:pt>
                <c:pt idx="11048">
                  <c:v>703.87658720637796</c:v>
                </c:pt>
                <c:pt idx="11049">
                  <c:v>703.94029797640098</c:v>
                </c:pt>
                <c:pt idx="11050">
                  <c:v>704.00400874642298</c:v>
                </c:pt>
                <c:pt idx="11051">
                  <c:v>704.06771951644498</c:v>
                </c:pt>
                <c:pt idx="11052">
                  <c:v>704.131430286468</c:v>
                </c:pt>
                <c:pt idx="11053">
                  <c:v>704.19514105649</c:v>
                </c:pt>
                <c:pt idx="11054">
                  <c:v>704.258851826512</c:v>
                </c:pt>
                <c:pt idx="11055">
                  <c:v>704.32256259653502</c:v>
                </c:pt>
                <c:pt idx="11056">
                  <c:v>704.38627336655702</c:v>
                </c:pt>
                <c:pt idx="11057">
                  <c:v>704.44998413657902</c:v>
                </c:pt>
                <c:pt idx="11058">
                  <c:v>704.51369490660204</c:v>
                </c:pt>
                <c:pt idx="11059">
                  <c:v>704.57740567662404</c:v>
                </c:pt>
                <c:pt idx="11060">
                  <c:v>704.64111644664604</c:v>
                </c:pt>
                <c:pt idx="11061">
                  <c:v>704.70482721666895</c:v>
                </c:pt>
                <c:pt idx="11062">
                  <c:v>704.76853798669094</c:v>
                </c:pt>
                <c:pt idx="11063">
                  <c:v>704.83224875671306</c:v>
                </c:pt>
                <c:pt idx="11064">
                  <c:v>704.89595952673596</c:v>
                </c:pt>
                <c:pt idx="11065">
                  <c:v>704.95967029675796</c:v>
                </c:pt>
                <c:pt idx="11066">
                  <c:v>705.02338106677996</c:v>
                </c:pt>
                <c:pt idx="11067">
                  <c:v>705.08709183680298</c:v>
                </c:pt>
                <c:pt idx="11068">
                  <c:v>705.15080260682498</c:v>
                </c:pt>
                <c:pt idx="11069">
                  <c:v>705.21451337684698</c:v>
                </c:pt>
                <c:pt idx="11070">
                  <c:v>705.27822414687</c:v>
                </c:pt>
                <c:pt idx="11071">
                  <c:v>705.341934916892</c:v>
                </c:pt>
                <c:pt idx="11072">
                  <c:v>705.40564568691502</c:v>
                </c:pt>
                <c:pt idx="11073">
                  <c:v>705.46935645693702</c:v>
                </c:pt>
                <c:pt idx="11074">
                  <c:v>705.53306722695902</c:v>
                </c:pt>
                <c:pt idx="11075">
                  <c:v>705.59677799698204</c:v>
                </c:pt>
                <c:pt idx="11076">
                  <c:v>705.66048876700404</c:v>
                </c:pt>
                <c:pt idx="11077">
                  <c:v>705.72419953702604</c:v>
                </c:pt>
                <c:pt idx="11078">
                  <c:v>705.78791030704895</c:v>
                </c:pt>
                <c:pt idx="11079">
                  <c:v>705.85162107707094</c:v>
                </c:pt>
                <c:pt idx="11080">
                  <c:v>705.91533184709294</c:v>
                </c:pt>
                <c:pt idx="11081">
                  <c:v>705.97904261711597</c:v>
                </c:pt>
                <c:pt idx="11082">
                  <c:v>706.04275338713796</c:v>
                </c:pt>
                <c:pt idx="11083">
                  <c:v>706.10646415715996</c:v>
                </c:pt>
                <c:pt idx="11084">
                  <c:v>706.17017492718298</c:v>
                </c:pt>
                <c:pt idx="11085">
                  <c:v>706.23388569720498</c:v>
                </c:pt>
                <c:pt idx="11086">
                  <c:v>706.29759646722698</c:v>
                </c:pt>
                <c:pt idx="11087">
                  <c:v>706.36130723725</c:v>
                </c:pt>
                <c:pt idx="11088">
                  <c:v>706.425018007272</c:v>
                </c:pt>
                <c:pt idx="11089">
                  <c:v>706.488728777294</c:v>
                </c:pt>
                <c:pt idx="11090">
                  <c:v>706.55243954731702</c:v>
                </c:pt>
                <c:pt idx="11091">
                  <c:v>706.61615031733902</c:v>
                </c:pt>
                <c:pt idx="11092">
                  <c:v>706.67986108736102</c:v>
                </c:pt>
                <c:pt idx="11093">
                  <c:v>706.74357185738404</c:v>
                </c:pt>
                <c:pt idx="11094">
                  <c:v>706.80728262740604</c:v>
                </c:pt>
                <c:pt idx="11095">
                  <c:v>706.87099339742804</c:v>
                </c:pt>
                <c:pt idx="11096">
                  <c:v>706.93470416745095</c:v>
                </c:pt>
                <c:pt idx="11097">
                  <c:v>706.99841493747294</c:v>
                </c:pt>
                <c:pt idx="11098">
                  <c:v>707.06212570749506</c:v>
                </c:pt>
                <c:pt idx="11099">
                  <c:v>707.12583647751796</c:v>
                </c:pt>
                <c:pt idx="11100">
                  <c:v>707.18954724753996</c:v>
                </c:pt>
                <c:pt idx="11101">
                  <c:v>707.25325801756196</c:v>
                </c:pt>
                <c:pt idx="11102">
                  <c:v>707.31696878758498</c:v>
                </c:pt>
                <c:pt idx="11103">
                  <c:v>707.38067955760698</c:v>
                </c:pt>
                <c:pt idx="11104">
                  <c:v>707.44439032762898</c:v>
                </c:pt>
                <c:pt idx="11105">
                  <c:v>707.508101097652</c:v>
                </c:pt>
                <c:pt idx="11106">
                  <c:v>707.571811867674</c:v>
                </c:pt>
                <c:pt idx="11107">
                  <c:v>707.635522637696</c:v>
                </c:pt>
                <c:pt idx="11108">
                  <c:v>707.69923340771902</c:v>
                </c:pt>
                <c:pt idx="11109">
                  <c:v>707.76294417774102</c:v>
                </c:pt>
                <c:pt idx="11110">
                  <c:v>707.82665494776302</c:v>
                </c:pt>
                <c:pt idx="11111">
                  <c:v>707.89036571778604</c:v>
                </c:pt>
                <c:pt idx="11112">
                  <c:v>707.95407648780804</c:v>
                </c:pt>
                <c:pt idx="11113">
                  <c:v>708.01778725783004</c:v>
                </c:pt>
                <c:pt idx="11114">
                  <c:v>708.08149802785294</c:v>
                </c:pt>
                <c:pt idx="11115">
                  <c:v>708.14520879787494</c:v>
                </c:pt>
                <c:pt idx="11116">
                  <c:v>708.20891956789706</c:v>
                </c:pt>
                <c:pt idx="11117">
                  <c:v>708.27263033791996</c:v>
                </c:pt>
                <c:pt idx="11118">
                  <c:v>708.33634110794196</c:v>
                </c:pt>
                <c:pt idx="11119">
                  <c:v>708.40005187796396</c:v>
                </c:pt>
                <c:pt idx="11120">
                  <c:v>708.46376264798698</c:v>
                </c:pt>
                <c:pt idx="11121">
                  <c:v>708.52747341800898</c:v>
                </c:pt>
                <c:pt idx="11122">
                  <c:v>708.59118418803098</c:v>
                </c:pt>
                <c:pt idx="11123">
                  <c:v>708.654894958054</c:v>
                </c:pt>
                <c:pt idx="11124">
                  <c:v>708.718605728076</c:v>
                </c:pt>
                <c:pt idx="11125">
                  <c:v>708.78231649809902</c:v>
                </c:pt>
                <c:pt idx="11126">
                  <c:v>708.84602726812102</c:v>
                </c:pt>
                <c:pt idx="11127">
                  <c:v>708.90973803814302</c:v>
                </c:pt>
                <c:pt idx="11128">
                  <c:v>708.97344880816604</c:v>
                </c:pt>
                <c:pt idx="11129">
                  <c:v>709.03715957818804</c:v>
                </c:pt>
                <c:pt idx="11130">
                  <c:v>709.10087034821004</c:v>
                </c:pt>
                <c:pt idx="11131">
                  <c:v>709.16458111823295</c:v>
                </c:pt>
                <c:pt idx="11132">
                  <c:v>709.22829188825494</c:v>
                </c:pt>
                <c:pt idx="11133">
                  <c:v>709.29200265827706</c:v>
                </c:pt>
                <c:pt idx="11134">
                  <c:v>709.35571342829996</c:v>
                </c:pt>
                <c:pt idx="11135">
                  <c:v>709.41942419832196</c:v>
                </c:pt>
                <c:pt idx="11136">
                  <c:v>709.48313496834396</c:v>
                </c:pt>
                <c:pt idx="11137">
                  <c:v>709.54684573836698</c:v>
                </c:pt>
                <c:pt idx="11138">
                  <c:v>709.61055650838898</c:v>
                </c:pt>
                <c:pt idx="11139">
                  <c:v>709.67426727841098</c:v>
                </c:pt>
                <c:pt idx="11140">
                  <c:v>709.737978048434</c:v>
                </c:pt>
                <c:pt idx="11141">
                  <c:v>709.801688818456</c:v>
                </c:pt>
                <c:pt idx="11142">
                  <c:v>709.865399588478</c:v>
                </c:pt>
                <c:pt idx="11143">
                  <c:v>709.92911035850102</c:v>
                </c:pt>
                <c:pt idx="11144">
                  <c:v>709.99282112852302</c:v>
                </c:pt>
                <c:pt idx="11145">
                  <c:v>710.05653189854502</c:v>
                </c:pt>
                <c:pt idx="11146">
                  <c:v>710.12024266856804</c:v>
                </c:pt>
                <c:pt idx="11147">
                  <c:v>710.18395343859004</c:v>
                </c:pt>
                <c:pt idx="11148">
                  <c:v>710.24766420861204</c:v>
                </c:pt>
                <c:pt idx="11149">
                  <c:v>710.31137497863494</c:v>
                </c:pt>
                <c:pt idx="11150">
                  <c:v>710.37508574865706</c:v>
                </c:pt>
                <c:pt idx="11151">
                  <c:v>710.43879651867906</c:v>
                </c:pt>
                <c:pt idx="11152">
                  <c:v>710.50250728870196</c:v>
                </c:pt>
                <c:pt idx="11153">
                  <c:v>710.56621805872396</c:v>
                </c:pt>
                <c:pt idx="11154">
                  <c:v>710.62992882874596</c:v>
                </c:pt>
                <c:pt idx="11155">
                  <c:v>710.69363959876898</c:v>
                </c:pt>
                <c:pt idx="11156">
                  <c:v>710.75735036879098</c:v>
                </c:pt>
                <c:pt idx="11157">
                  <c:v>710.82106113881298</c:v>
                </c:pt>
                <c:pt idx="11158">
                  <c:v>710.884771908836</c:v>
                </c:pt>
                <c:pt idx="11159">
                  <c:v>710.948482678858</c:v>
                </c:pt>
                <c:pt idx="11160">
                  <c:v>711.01219344888</c:v>
                </c:pt>
                <c:pt idx="11161">
                  <c:v>711.07590421890302</c:v>
                </c:pt>
                <c:pt idx="11162">
                  <c:v>711.13961498892502</c:v>
                </c:pt>
                <c:pt idx="11163">
                  <c:v>711.20332575894702</c:v>
                </c:pt>
                <c:pt idx="11164">
                  <c:v>711.26703652897004</c:v>
                </c:pt>
                <c:pt idx="11165">
                  <c:v>711.33074729899204</c:v>
                </c:pt>
                <c:pt idx="11166">
                  <c:v>711.39445806901404</c:v>
                </c:pt>
                <c:pt idx="11167">
                  <c:v>711.45816883903694</c:v>
                </c:pt>
                <c:pt idx="11168">
                  <c:v>711.52187960905906</c:v>
                </c:pt>
                <c:pt idx="11169">
                  <c:v>711.58559037908105</c:v>
                </c:pt>
                <c:pt idx="11170">
                  <c:v>711.64930114910396</c:v>
                </c:pt>
                <c:pt idx="11171">
                  <c:v>711.71301191912596</c:v>
                </c:pt>
                <c:pt idx="11172">
                  <c:v>711.77672268914796</c:v>
                </c:pt>
                <c:pt idx="11173">
                  <c:v>711.84043345917098</c:v>
                </c:pt>
                <c:pt idx="11174">
                  <c:v>711.90414422919298</c:v>
                </c:pt>
                <c:pt idx="11175">
                  <c:v>711.96785499921498</c:v>
                </c:pt>
                <c:pt idx="11176">
                  <c:v>712.031565769238</c:v>
                </c:pt>
                <c:pt idx="11177">
                  <c:v>712.09527653926</c:v>
                </c:pt>
                <c:pt idx="11178">
                  <c:v>712.15898730928302</c:v>
                </c:pt>
                <c:pt idx="11179">
                  <c:v>712.22269807930502</c:v>
                </c:pt>
                <c:pt idx="11180">
                  <c:v>712.28640884932702</c:v>
                </c:pt>
                <c:pt idx="11181">
                  <c:v>712.35011961935004</c:v>
                </c:pt>
                <c:pt idx="11182">
                  <c:v>712.41383038937204</c:v>
                </c:pt>
                <c:pt idx="11183">
                  <c:v>712.47754115939404</c:v>
                </c:pt>
                <c:pt idx="11184">
                  <c:v>712.54125192941694</c:v>
                </c:pt>
                <c:pt idx="11185">
                  <c:v>712.60496269943906</c:v>
                </c:pt>
                <c:pt idx="11186">
                  <c:v>712.66867346946105</c:v>
                </c:pt>
                <c:pt idx="11187">
                  <c:v>712.73238423948396</c:v>
                </c:pt>
                <c:pt idx="11188">
                  <c:v>712.79609500950596</c:v>
                </c:pt>
                <c:pt idx="11189">
                  <c:v>712.85980577952796</c:v>
                </c:pt>
                <c:pt idx="11190">
                  <c:v>712.92351654955098</c:v>
                </c:pt>
                <c:pt idx="11191">
                  <c:v>712.98722731957298</c:v>
                </c:pt>
                <c:pt idx="11192">
                  <c:v>713.05093808959498</c:v>
                </c:pt>
                <c:pt idx="11193">
                  <c:v>713.114648859618</c:v>
                </c:pt>
                <c:pt idx="11194">
                  <c:v>713.17835962964</c:v>
                </c:pt>
                <c:pt idx="11195">
                  <c:v>713.242070399662</c:v>
                </c:pt>
                <c:pt idx="11196">
                  <c:v>713.30578116968502</c:v>
                </c:pt>
                <c:pt idx="11197">
                  <c:v>713.36949193970702</c:v>
                </c:pt>
                <c:pt idx="11198">
                  <c:v>713.43320270972902</c:v>
                </c:pt>
                <c:pt idx="11199">
                  <c:v>713.49691347975204</c:v>
                </c:pt>
                <c:pt idx="11200">
                  <c:v>713.56062424977404</c:v>
                </c:pt>
                <c:pt idx="11201">
                  <c:v>713.62433501979604</c:v>
                </c:pt>
                <c:pt idx="11202">
                  <c:v>713.68804578981894</c:v>
                </c:pt>
                <c:pt idx="11203">
                  <c:v>713.75175655984106</c:v>
                </c:pt>
                <c:pt idx="11204">
                  <c:v>713.81546732986305</c:v>
                </c:pt>
                <c:pt idx="11205">
                  <c:v>713.87917809988596</c:v>
                </c:pt>
                <c:pt idx="11206">
                  <c:v>713.94288886990796</c:v>
                </c:pt>
                <c:pt idx="11207">
                  <c:v>714.00659963992996</c:v>
                </c:pt>
                <c:pt idx="11208">
                  <c:v>714.07031040995298</c:v>
                </c:pt>
                <c:pt idx="11209">
                  <c:v>714.13402117997498</c:v>
                </c:pt>
                <c:pt idx="11210">
                  <c:v>714.19773194999698</c:v>
                </c:pt>
                <c:pt idx="11211">
                  <c:v>714.26144272002</c:v>
                </c:pt>
                <c:pt idx="11212">
                  <c:v>714.325153490042</c:v>
                </c:pt>
                <c:pt idx="11213">
                  <c:v>714.388864260064</c:v>
                </c:pt>
                <c:pt idx="11214">
                  <c:v>714.45257503008702</c:v>
                </c:pt>
                <c:pt idx="11215">
                  <c:v>714.51628580010902</c:v>
                </c:pt>
                <c:pt idx="11216">
                  <c:v>714.57999657013102</c:v>
                </c:pt>
                <c:pt idx="11217">
                  <c:v>714.64370734015404</c:v>
                </c:pt>
                <c:pt idx="11218">
                  <c:v>714.70741811017604</c:v>
                </c:pt>
                <c:pt idx="11219">
                  <c:v>714.77112888019803</c:v>
                </c:pt>
                <c:pt idx="11220">
                  <c:v>714.83483965022106</c:v>
                </c:pt>
                <c:pt idx="11221">
                  <c:v>714.89855042024305</c:v>
                </c:pt>
                <c:pt idx="11222">
                  <c:v>714.96226119026505</c:v>
                </c:pt>
                <c:pt idx="11223">
                  <c:v>715.02597196028796</c:v>
                </c:pt>
                <c:pt idx="11224">
                  <c:v>715.08968273030996</c:v>
                </c:pt>
                <c:pt idx="11225">
                  <c:v>715.15339350033196</c:v>
                </c:pt>
                <c:pt idx="11226">
                  <c:v>715.21710427035498</c:v>
                </c:pt>
                <c:pt idx="11227">
                  <c:v>715.28081504037698</c:v>
                </c:pt>
                <c:pt idx="11228">
                  <c:v>715.34452581039898</c:v>
                </c:pt>
                <c:pt idx="11229">
                  <c:v>715.408236580422</c:v>
                </c:pt>
                <c:pt idx="11230">
                  <c:v>715.471947350444</c:v>
                </c:pt>
                <c:pt idx="11231">
                  <c:v>715.53565812046702</c:v>
                </c:pt>
                <c:pt idx="11232">
                  <c:v>715.59936889048902</c:v>
                </c:pt>
                <c:pt idx="11233">
                  <c:v>715.66307966051102</c:v>
                </c:pt>
                <c:pt idx="11234">
                  <c:v>715.72679043053404</c:v>
                </c:pt>
                <c:pt idx="11235">
                  <c:v>715.79050120055604</c:v>
                </c:pt>
                <c:pt idx="11236">
                  <c:v>715.85421197057804</c:v>
                </c:pt>
                <c:pt idx="11237">
                  <c:v>715.91792274060094</c:v>
                </c:pt>
                <c:pt idx="11238">
                  <c:v>715.98163351062306</c:v>
                </c:pt>
                <c:pt idx="11239">
                  <c:v>716.04534428064505</c:v>
                </c:pt>
                <c:pt idx="11240">
                  <c:v>716.10905505066796</c:v>
                </c:pt>
                <c:pt idx="11241">
                  <c:v>716.17276582068996</c:v>
                </c:pt>
                <c:pt idx="11242">
                  <c:v>716.23647659071196</c:v>
                </c:pt>
                <c:pt idx="11243">
                  <c:v>716.30018736073498</c:v>
                </c:pt>
                <c:pt idx="11244">
                  <c:v>716.36389813075698</c:v>
                </c:pt>
                <c:pt idx="11245">
                  <c:v>716.42760890077898</c:v>
                </c:pt>
                <c:pt idx="11246">
                  <c:v>716.491319670802</c:v>
                </c:pt>
                <c:pt idx="11247">
                  <c:v>716.555030440824</c:v>
                </c:pt>
                <c:pt idx="11248">
                  <c:v>716.618741210846</c:v>
                </c:pt>
                <c:pt idx="11249">
                  <c:v>716.68245198086902</c:v>
                </c:pt>
                <c:pt idx="11250">
                  <c:v>716.74616275089102</c:v>
                </c:pt>
                <c:pt idx="11251">
                  <c:v>716.80987352091302</c:v>
                </c:pt>
                <c:pt idx="11252">
                  <c:v>716.87358429093604</c:v>
                </c:pt>
                <c:pt idx="11253">
                  <c:v>716.93729506095804</c:v>
                </c:pt>
                <c:pt idx="11254">
                  <c:v>717.00100583098003</c:v>
                </c:pt>
                <c:pt idx="11255">
                  <c:v>717.06471660100306</c:v>
                </c:pt>
                <c:pt idx="11256">
                  <c:v>717.12842737102505</c:v>
                </c:pt>
                <c:pt idx="11257">
                  <c:v>717.19213814104705</c:v>
                </c:pt>
                <c:pt idx="11258">
                  <c:v>717.25584891106996</c:v>
                </c:pt>
                <c:pt idx="11259">
                  <c:v>717.31955968109196</c:v>
                </c:pt>
                <c:pt idx="11260">
                  <c:v>717.38327045111396</c:v>
                </c:pt>
                <c:pt idx="11261">
                  <c:v>717.44698122113698</c:v>
                </c:pt>
                <c:pt idx="11262">
                  <c:v>717.51069199115898</c:v>
                </c:pt>
                <c:pt idx="11263">
                  <c:v>717.57440276118098</c:v>
                </c:pt>
                <c:pt idx="11264">
                  <c:v>717.638113531204</c:v>
                </c:pt>
                <c:pt idx="11265">
                  <c:v>717.701824301226</c:v>
                </c:pt>
                <c:pt idx="11266">
                  <c:v>717.765535071248</c:v>
                </c:pt>
                <c:pt idx="11267">
                  <c:v>717.82924584127102</c:v>
                </c:pt>
                <c:pt idx="11268">
                  <c:v>717.89295661129302</c:v>
                </c:pt>
                <c:pt idx="11269">
                  <c:v>717.95666738131501</c:v>
                </c:pt>
                <c:pt idx="11270">
                  <c:v>718.02037815133804</c:v>
                </c:pt>
                <c:pt idx="11271">
                  <c:v>718.08408892136003</c:v>
                </c:pt>
                <c:pt idx="11272">
                  <c:v>718.14779969138203</c:v>
                </c:pt>
                <c:pt idx="11273">
                  <c:v>718.21151046140506</c:v>
                </c:pt>
                <c:pt idx="11274">
                  <c:v>718.27522123142705</c:v>
                </c:pt>
                <c:pt idx="11275">
                  <c:v>718.33893200144905</c:v>
                </c:pt>
                <c:pt idx="11276">
                  <c:v>718.40264277147196</c:v>
                </c:pt>
                <c:pt idx="11277">
                  <c:v>718.46635354149396</c:v>
                </c:pt>
                <c:pt idx="11278">
                  <c:v>718.53006431151596</c:v>
                </c:pt>
                <c:pt idx="11279">
                  <c:v>718.59377508153898</c:v>
                </c:pt>
                <c:pt idx="11280">
                  <c:v>718.65748585156098</c:v>
                </c:pt>
                <c:pt idx="11281">
                  <c:v>718.72119662158298</c:v>
                </c:pt>
                <c:pt idx="11282">
                  <c:v>718.784907391606</c:v>
                </c:pt>
                <c:pt idx="11283">
                  <c:v>718.848618161628</c:v>
                </c:pt>
                <c:pt idx="11284">
                  <c:v>718.91232893164999</c:v>
                </c:pt>
                <c:pt idx="11285">
                  <c:v>718.97603970167302</c:v>
                </c:pt>
                <c:pt idx="11286">
                  <c:v>719.03975047169502</c:v>
                </c:pt>
                <c:pt idx="11287">
                  <c:v>719.10346124171804</c:v>
                </c:pt>
                <c:pt idx="11288">
                  <c:v>719.16717201174004</c:v>
                </c:pt>
                <c:pt idx="11289">
                  <c:v>719.23088278176203</c:v>
                </c:pt>
                <c:pt idx="11290">
                  <c:v>719.29459355178506</c:v>
                </c:pt>
                <c:pt idx="11291">
                  <c:v>719.35830432180705</c:v>
                </c:pt>
                <c:pt idx="11292">
                  <c:v>719.42201509182905</c:v>
                </c:pt>
                <c:pt idx="11293">
                  <c:v>719.48572586185196</c:v>
                </c:pt>
                <c:pt idx="11294">
                  <c:v>719.54943663187396</c:v>
                </c:pt>
                <c:pt idx="11295">
                  <c:v>719.61314740189596</c:v>
                </c:pt>
                <c:pt idx="11296">
                  <c:v>719.67685817191898</c:v>
                </c:pt>
                <c:pt idx="11297">
                  <c:v>719.74056894194098</c:v>
                </c:pt>
                <c:pt idx="11298">
                  <c:v>719.80427971196298</c:v>
                </c:pt>
                <c:pt idx="11299">
                  <c:v>719.867990481986</c:v>
                </c:pt>
                <c:pt idx="11300">
                  <c:v>719.931701252008</c:v>
                </c:pt>
                <c:pt idx="11301">
                  <c:v>719.99541202203</c:v>
                </c:pt>
                <c:pt idx="11302">
                  <c:v>720.05912279205302</c:v>
                </c:pt>
                <c:pt idx="11303">
                  <c:v>720.12283356207502</c:v>
                </c:pt>
                <c:pt idx="11304">
                  <c:v>720.18654433209701</c:v>
                </c:pt>
                <c:pt idx="11305">
                  <c:v>720.25025510212004</c:v>
                </c:pt>
                <c:pt idx="11306">
                  <c:v>720.31396587214203</c:v>
                </c:pt>
                <c:pt idx="11307">
                  <c:v>720.37767664216403</c:v>
                </c:pt>
                <c:pt idx="11308">
                  <c:v>720.44138741218705</c:v>
                </c:pt>
                <c:pt idx="11309">
                  <c:v>720.50509818220905</c:v>
                </c:pt>
                <c:pt idx="11310">
                  <c:v>720.56880895223105</c:v>
                </c:pt>
                <c:pt idx="11311">
                  <c:v>720.63251972225396</c:v>
                </c:pt>
                <c:pt idx="11312">
                  <c:v>720.69623049227596</c:v>
                </c:pt>
                <c:pt idx="11313">
                  <c:v>720.75994126229796</c:v>
                </c:pt>
                <c:pt idx="11314">
                  <c:v>720.82365203232098</c:v>
                </c:pt>
                <c:pt idx="11315">
                  <c:v>720.88736280234298</c:v>
                </c:pt>
                <c:pt idx="11316">
                  <c:v>720.95107357236498</c:v>
                </c:pt>
                <c:pt idx="11317">
                  <c:v>721.014784342388</c:v>
                </c:pt>
                <c:pt idx="11318">
                  <c:v>721.07849511241</c:v>
                </c:pt>
                <c:pt idx="11319">
                  <c:v>721.14220588243199</c:v>
                </c:pt>
                <c:pt idx="11320">
                  <c:v>721.20591665245502</c:v>
                </c:pt>
                <c:pt idx="11321">
                  <c:v>721.26962742247701</c:v>
                </c:pt>
                <c:pt idx="11322">
                  <c:v>721.33333819249901</c:v>
                </c:pt>
                <c:pt idx="11323">
                  <c:v>721.39704896252204</c:v>
                </c:pt>
                <c:pt idx="11324">
                  <c:v>721.46075973254403</c:v>
                </c:pt>
                <c:pt idx="11325">
                  <c:v>721.52447050256603</c:v>
                </c:pt>
                <c:pt idx="11326">
                  <c:v>721.58818127258905</c:v>
                </c:pt>
                <c:pt idx="11327">
                  <c:v>721.65189204261105</c:v>
                </c:pt>
                <c:pt idx="11328">
                  <c:v>721.71560281263305</c:v>
                </c:pt>
                <c:pt idx="11329">
                  <c:v>721.77931358265596</c:v>
                </c:pt>
                <c:pt idx="11330">
                  <c:v>721.84302435267796</c:v>
                </c:pt>
                <c:pt idx="11331">
                  <c:v>721.90673512269996</c:v>
                </c:pt>
                <c:pt idx="11332">
                  <c:v>721.97044589272298</c:v>
                </c:pt>
                <c:pt idx="11333">
                  <c:v>722.03415666274498</c:v>
                </c:pt>
                <c:pt idx="11334">
                  <c:v>722.09786743276698</c:v>
                </c:pt>
                <c:pt idx="11335">
                  <c:v>722.16157820279</c:v>
                </c:pt>
                <c:pt idx="11336">
                  <c:v>722.225288972812</c:v>
                </c:pt>
                <c:pt idx="11337">
                  <c:v>722.28899974283399</c:v>
                </c:pt>
                <c:pt idx="11338">
                  <c:v>722.35271051285702</c:v>
                </c:pt>
                <c:pt idx="11339">
                  <c:v>722.41642128287901</c:v>
                </c:pt>
                <c:pt idx="11340">
                  <c:v>722.48013205290204</c:v>
                </c:pt>
                <c:pt idx="11341">
                  <c:v>722.54384282292403</c:v>
                </c:pt>
                <c:pt idx="11342">
                  <c:v>722.60755359294603</c:v>
                </c:pt>
                <c:pt idx="11343">
                  <c:v>722.67126436296905</c:v>
                </c:pt>
                <c:pt idx="11344">
                  <c:v>722.73497513299105</c:v>
                </c:pt>
                <c:pt idx="11345">
                  <c:v>722.79868590301305</c:v>
                </c:pt>
                <c:pt idx="11346">
                  <c:v>722.86239667303596</c:v>
                </c:pt>
                <c:pt idx="11347">
                  <c:v>722.92610744305796</c:v>
                </c:pt>
                <c:pt idx="11348">
                  <c:v>722.98981821307996</c:v>
                </c:pt>
                <c:pt idx="11349">
                  <c:v>723.05352898310298</c:v>
                </c:pt>
                <c:pt idx="11350">
                  <c:v>723.11723975312498</c:v>
                </c:pt>
                <c:pt idx="11351">
                  <c:v>723.18095052314698</c:v>
                </c:pt>
                <c:pt idx="11352">
                  <c:v>723.24466129317</c:v>
                </c:pt>
                <c:pt idx="11353">
                  <c:v>723.308372063192</c:v>
                </c:pt>
                <c:pt idx="11354">
                  <c:v>723.37208283321399</c:v>
                </c:pt>
                <c:pt idx="11355">
                  <c:v>723.43579360323702</c:v>
                </c:pt>
                <c:pt idx="11356">
                  <c:v>723.49950437325901</c:v>
                </c:pt>
                <c:pt idx="11357">
                  <c:v>723.56321514328101</c:v>
                </c:pt>
                <c:pt idx="11358">
                  <c:v>723.62692591330404</c:v>
                </c:pt>
                <c:pt idx="11359">
                  <c:v>723.69063668332603</c:v>
                </c:pt>
                <c:pt idx="11360">
                  <c:v>723.75434745334803</c:v>
                </c:pt>
                <c:pt idx="11361">
                  <c:v>723.81805822337105</c:v>
                </c:pt>
                <c:pt idx="11362">
                  <c:v>723.88176899339305</c:v>
                </c:pt>
                <c:pt idx="11363">
                  <c:v>723.94547976341505</c:v>
                </c:pt>
                <c:pt idx="11364">
                  <c:v>724.00919053343796</c:v>
                </c:pt>
                <c:pt idx="11365">
                  <c:v>724.07290130345996</c:v>
                </c:pt>
                <c:pt idx="11366">
                  <c:v>724.13661207348196</c:v>
                </c:pt>
                <c:pt idx="11367">
                  <c:v>724.20032284350498</c:v>
                </c:pt>
                <c:pt idx="11368">
                  <c:v>724.26403361352698</c:v>
                </c:pt>
                <c:pt idx="11369">
                  <c:v>724.32774438354897</c:v>
                </c:pt>
                <c:pt idx="11370">
                  <c:v>724.391455153572</c:v>
                </c:pt>
                <c:pt idx="11371">
                  <c:v>724.455165923594</c:v>
                </c:pt>
                <c:pt idx="11372">
                  <c:v>724.51887669361599</c:v>
                </c:pt>
                <c:pt idx="11373">
                  <c:v>724.58258746363902</c:v>
                </c:pt>
                <c:pt idx="11374">
                  <c:v>724.64629823366101</c:v>
                </c:pt>
                <c:pt idx="11375">
                  <c:v>724.71000900368301</c:v>
                </c:pt>
                <c:pt idx="11376">
                  <c:v>724.77371977370603</c:v>
                </c:pt>
                <c:pt idx="11377">
                  <c:v>724.83743054372803</c:v>
                </c:pt>
                <c:pt idx="11378">
                  <c:v>724.90114131375003</c:v>
                </c:pt>
                <c:pt idx="11379">
                  <c:v>724.96485208377305</c:v>
                </c:pt>
                <c:pt idx="11380">
                  <c:v>725.02856285379505</c:v>
                </c:pt>
                <c:pt idx="11381">
                  <c:v>725.09227362381705</c:v>
                </c:pt>
                <c:pt idx="11382">
                  <c:v>725.15598439383996</c:v>
                </c:pt>
                <c:pt idx="11383">
                  <c:v>725.21969516386196</c:v>
                </c:pt>
                <c:pt idx="11384">
                  <c:v>725.28340593388396</c:v>
                </c:pt>
                <c:pt idx="11385">
                  <c:v>725.34711670390698</c:v>
                </c:pt>
                <c:pt idx="11386">
                  <c:v>725.41082747392898</c:v>
                </c:pt>
                <c:pt idx="11387">
                  <c:v>725.47453824395097</c:v>
                </c:pt>
                <c:pt idx="11388">
                  <c:v>725.538249013974</c:v>
                </c:pt>
                <c:pt idx="11389">
                  <c:v>725.60195978399599</c:v>
                </c:pt>
                <c:pt idx="11390">
                  <c:v>725.66567055401799</c:v>
                </c:pt>
                <c:pt idx="11391">
                  <c:v>725.72938132404101</c:v>
                </c:pt>
                <c:pt idx="11392">
                  <c:v>725.79309209406301</c:v>
                </c:pt>
                <c:pt idx="11393">
                  <c:v>725.85680286408603</c:v>
                </c:pt>
                <c:pt idx="11394">
                  <c:v>725.92051363410803</c:v>
                </c:pt>
                <c:pt idx="11395">
                  <c:v>725.98422440413003</c:v>
                </c:pt>
                <c:pt idx="11396">
                  <c:v>726.04793517415305</c:v>
                </c:pt>
                <c:pt idx="11397">
                  <c:v>726.11164594417505</c:v>
                </c:pt>
                <c:pt idx="11398">
                  <c:v>726.17535671419705</c:v>
                </c:pt>
                <c:pt idx="11399">
                  <c:v>726.23906748421996</c:v>
                </c:pt>
                <c:pt idx="11400">
                  <c:v>726.30277825424196</c:v>
                </c:pt>
                <c:pt idx="11401">
                  <c:v>726.36648902426396</c:v>
                </c:pt>
                <c:pt idx="11402">
                  <c:v>726.43019979428698</c:v>
                </c:pt>
                <c:pt idx="11403">
                  <c:v>726.49391056430898</c:v>
                </c:pt>
                <c:pt idx="11404">
                  <c:v>726.55762133433097</c:v>
                </c:pt>
                <c:pt idx="11405">
                  <c:v>726.621332104354</c:v>
                </c:pt>
                <c:pt idx="11406">
                  <c:v>726.68504287437599</c:v>
                </c:pt>
                <c:pt idx="11407">
                  <c:v>726.74875364439799</c:v>
                </c:pt>
                <c:pt idx="11408">
                  <c:v>726.81246441442102</c:v>
                </c:pt>
                <c:pt idx="11409">
                  <c:v>726.87617518444301</c:v>
                </c:pt>
                <c:pt idx="11410">
                  <c:v>726.93988595446501</c:v>
                </c:pt>
                <c:pt idx="11411">
                  <c:v>727.00359672448803</c:v>
                </c:pt>
                <c:pt idx="11412">
                  <c:v>727.06730749451003</c:v>
                </c:pt>
                <c:pt idx="11413">
                  <c:v>727.13101826453203</c:v>
                </c:pt>
                <c:pt idx="11414">
                  <c:v>727.19472903455505</c:v>
                </c:pt>
                <c:pt idx="11415">
                  <c:v>727.25843980457705</c:v>
                </c:pt>
                <c:pt idx="11416">
                  <c:v>727.32215057459905</c:v>
                </c:pt>
                <c:pt idx="11417">
                  <c:v>727.38586134462196</c:v>
                </c:pt>
                <c:pt idx="11418">
                  <c:v>727.44957211464396</c:v>
                </c:pt>
                <c:pt idx="11419">
                  <c:v>727.51328288466595</c:v>
                </c:pt>
                <c:pt idx="11420">
                  <c:v>727.57699365468898</c:v>
                </c:pt>
                <c:pt idx="11421">
                  <c:v>727.64070442471098</c:v>
                </c:pt>
                <c:pt idx="11422">
                  <c:v>727.70441519473297</c:v>
                </c:pt>
                <c:pt idx="11423">
                  <c:v>727.768125964756</c:v>
                </c:pt>
                <c:pt idx="11424">
                  <c:v>727.83183673477799</c:v>
                </c:pt>
                <c:pt idx="11425">
                  <c:v>727.89554750479999</c:v>
                </c:pt>
                <c:pt idx="11426">
                  <c:v>727.95925827482301</c:v>
                </c:pt>
                <c:pt idx="11427">
                  <c:v>728.02296904484501</c:v>
                </c:pt>
                <c:pt idx="11428">
                  <c:v>728.08667981486701</c:v>
                </c:pt>
                <c:pt idx="11429">
                  <c:v>728.15039058489003</c:v>
                </c:pt>
                <c:pt idx="11430">
                  <c:v>728.21410135491203</c:v>
                </c:pt>
                <c:pt idx="11431">
                  <c:v>728.27781212493403</c:v>
                </c:pt>
                <c:pt idx="11432">
                  <c:v>728.34152289495705</c:v>
                </c:pt>
                <c:pt idx="11433">
                  <c:v>728.40523366497905</c:v>
                </c:pt>
                <c:pt idx="11434">
                  <c:v>728.46894443500105</c:v>
                </c:pt>
                <c:pt idx="11435">
                  <c:v>728.53265520502396</c:v>
                </c:pt>
                <c:pt idx="11436">
                  <c:v>728.59636597504596</c:v>
                </c:pt>
                <c:pt idx="11437">
                  <c:v>728.66007674506795</c:v>
                </c:pt>
                <c:pt idx="11438">
                  <c:v>728.72378751509098</c:v>
                </c:pt>
                <c:pt idx="11439">
                  <c:v>728.78749828511297</c:v>
                </c:pt>
                <c:pt idx="11440">
                  <c:v>728.85120905513497</c:v>
                </c:pt>
                <c:pt idx="11441">
                  <c:v>728.91491982515799</c:v>
                </c:pt>
                <c:pt idx="11442">
                  <c:v>728.97863059517999</c:v>
                </c:pt>
                <c:pt idx="11443">
                  <c:v>729.04234136520199</c:v>
                </c:pt>
                <c:pt idx="11444">
                  <c:v>729.10605213522501</c:v>
                </c:pt>
                <c:pt idx="11445">
                  <c:v>729.16976290524701</c:v>
                </c:pt>
                <c:pt idx="11446">
                  <c:v>729.23347367527003</c:v>
                </c:pt>
                <c:pt idx="11447">
                  <c:v>729.29718444529203</c:v>
                </c:pt>
                <c:pt idx="11448">
                  <c:v>729.36089521531403</c:v>
                </c:pt>
                <c:pt idx="11449">
                  <c:v>729.42460598533705</c:v>
                </c:pt>
                <c:pt idx="11450">
                  <c:v>729.48831675535905</c:v>
                </c:pt>
                <c:pt idx="11451">
                  <c:v>729.55202752538105</c:v>
                </c:pt>
                <c:pt idx="11452">
                  <c:v>729.61573829540396</c:v>
                </c:pt>
                <c:pt idx="11453">
                  <c:v>729.67944906542596</c:v>
                </c:pt>
                <c:pt idx="11454">
                  <c:v>729.74315983544795</c:v>
                </c:pt>
                <c:pt idx="11455">
                  <c:v>729.80687060547098</c:v>
                </c:pt>
                <c:pt idx="11456">
                  <c:v>729.87058137549297</c:v>
                </c:pt>
                <c:pt idx="11457">
                  <c:v>729.93429214551497</c:v>
                </c:pt>
                <c:pt idx="11458">
                  <c:v>729.998002915538</c:v>
                </c:pt>
                <c:pt idx="11459">
                  <c:v>730.06171368555999</c:v>
                </c:pt>
                <c:pt idx="11460">
                  <c:v>730.12542445558199</c:v>
                </c:pt>
                <c:pt idx="11461">
                  <c:v>730.18913522560501</c:v>
                </c:pt>
                <c:pt idx="11462">
                  <c:v>730.25284599562701</c:v>
                </c:pt>
                <c:pt idx="11463">
                  <c:v>730.31655676564901</c:v>
                </c:pt>
                <c:pt idx="11464">
                  <c:v>730.38026753567203</c:v>
                </c:pt>
                <c:pt idx="11465">
                  <c:v>730.44397830569403</c:v>
                </c:pt>
                <c:pt idx="11466">
                  <c:v>730.50768907571603</c:v>
                </c:pt>
                <c:pt idx="11467">
                  <c:v>730.57139984573905</c:v>
                </c:pt>
                <c:pt idx="11468">
                  <c:v>730.63511061576105</c:v>
                </c:pt>
                <c:pt idx="11469">
                  <c:v>730.69882138578305</c:v>
                </c:pt>
                <c:pt idx="11470">
                  <c:v>730.76253215580596</c:v>
                </c:pt>
                <c:pt idx="11471">
                  <c:v>730.82624292582796</c:v>
                </c:pt>
                <c:pt idx="11472">
                  <c:v>730.88995369584995</c:v>
                </c:pt>
                <c:pt idx="11473">
                  <c:v>730.95366446587298</c:v>
                </c:pt>
                <c:pt idx="11474">
                  <c:v>731.01737523589497</c:v>
                </c:pt>
                <c:pt idx="11475">
                  <c:v>731.08108600591697</c:v>
                </c:pt>
                <c:pt idx="11476">
                  <c:v>731.14479677593999</c:v>
                </c:pt>
                <c:pt idx="11477">
                  <c:v>731.20850754596199</c:v>
                </c:pt>
                <c:pt idx="11478">
                  <c:v>731.27221831598399</c:v>
                </c:pt>
                <c:pt idx="11479">
                  <c:v>731.33592908600701</c:v>
                </c:pt>
                <c:pt idx="11480">
                  <c:v>731.39963985602901</c:v>
                </c:pt>
                <c:pt idx="11481">
                  <c:v>731.46335062605101</c:v>
                </c:pt>
                <c:pt idx="11482">
                  <c:v>731.52706139607403</c:v>
                </c:pt>
                <c:pt idx="11483">
                  <c:v>731.59077216609603</c:v>
                </c:pt>
                <c:pt idx="11484">
                  <c:v>731.65448293611803</c:v>
                </c:pt>
                <c:pt idx="11485">
                  <c:v>731.71819370614105</c:v>
                </c:pt>
                <c:pt idx="11486">
                  <c:v>731.78190447616305</c:v>
                </c:pt>
                <c:pt idx="11487">
                  <c:v>731.84561524618505</c:v>
                </c:pt>
                <c:pt idx="11488">
                  <c:v>731.90932601620796</c:v>
                </c:pt>
                <c:pt idx="11489">
                  <c:v>731.97303678622995</c:v>
                </c:pt>
                <c:pt idx="11490">
                  <c:v>732.03674755625195</c:v>
                </c:pt>
                <c:pt idx="11491">
                  <c:v>732.10045832627497</c:v>
                </c:pt>
                <c:pt idx="11492">
                  <c:v>732.16416909629697</c:v>
                </c:pt>
                <c:pt idx="11493">
                  <c:v>732.22787986631897</c:v>
                </c:pt>
                <c:pt idx="11494">
                  <c:v>732.29159063634199</c:v>
                </c:pt>
                <c:pt idx="11495">
                  <c:v>732.35530140636399</c:v>
                </c:pt>
                <c:pt idx="11496">
                  <c:v>732.41901217638599</c:v>
                </c:pt>
                <c:pt idx="11497">
                  <c:v>732.48272294640901</c:v>
                </c:pt>
                <c:pt idx="11498">
                  <c:v>732.54643371643101</c:v>
                </c:pt>
                <c:pt idx="11499">
                  <c:v>732.61014448645403</c:v>
                </c:pt>
                <c:pt idx="11500">
                  <c:v>732.67385525647603</c:v>
                </c:pt>
                <c:pt idx="11501">
                  <c:v>732.73756602649803</c:v>
                </c:pt>
                <c:pt idx="11502">
                  <c:v>732.80127679652105</c:v>
                </c:pt>
                <c:pt idx="11503">
                  <c:v>732.86498756654305</c:v>
                </c:pt>
                <c:pt idx="11504">
                  <c:v>732.92869833656505</c:v>
                </c:pt>
                <c:pt idx="11505">
                  <c:v>732.99240910658796</c:v>
                </c:pt>
                <c:pt idx="11506">
                  <c:v>733.05611987660996</c:v>
                </c:pt>
                <c:pt idx="11507">
                  <c:v>733.11983064663195</c:v>
                </c:pt>
                <c:pt idx="11508">
                  <c:v>733.18354141665498</c:v>
                </c:pt>
                <c:pt idx="11509">
                  <c:v>733.24725218667697</c:v>
                </c:pt>
                <c:pt idx="11510">
                  <c:v>733.31096295669897</c:v>
                </c:pt>
                <c:pt idx="11511">
                  <c:v>733.37467372672199</c:v>
                </c:pt>
                <c:pt idx="11512">
                  <c:v>733.43838449674399</c:v>
                </c:pt>
                <c:pt idx="11513">
                  <c:v>733.50209526676599</c:v>
                </c:pt>
                <c:pt idx="11514">
                  <c:v>733.56580603678901</c:v>
                </c:pt>
                <c:pt idx="11515">
                  <c:v>733.62951680681101</c:v>
                </c:pt>
                <c:pt idx="11516">
                  <c:v>733.69322757683301</c:v>
                </c:pt>
                <c:pt idx="11517">
                  <c:v>733.75693834685603</c:v>
                </c:pt>
                <c:pt idx="11518">
                  <c:v>733.82064911687803</c:v>
                </c:pt>
                <c:pt idx="11519">
                  <c:v>733.88435988690003</c:v>
                </c:pt>
                <c:pt idx="11520">
                  <c:v>733.94807065692305</c:v>
                </c:pt>
                <c:pt idx="11521">
                  <c:v>734.01178142694505</c:v>
                </c:pt>
                <c:pt idx="11522">
                  <c:v>734.07549219696705</c:v>
                </c:pt>
                <c:pt idx="11523">
                  <c:v>734.13920296698996</c:v>
                </c:pt>
                <c:pt idx="11524">
                  <c:v>734.20291373701195</c:v>
                </c:pt>
                <c:pt idx="11525">
                  <c:v>734.26662450703395</c:v>
                </c:pt>
                <c:pt idx="11526">
                  <c:v>734.33033527705697</c:v>
                </c:pt>
                <c:pt idx="11527">
                  <c:v>734.39404604707897</c:v>
                </c:pt>
                <c:pt idx="11528">
                  <c:v>734.45775681710097</c:v>
                </c:pt>
                <c:pt idx="11529">
                  <c:v>734.52146758712399</c:v>
                </c:pt>
                <c:pt idx="11530">
                  <c:v>734.58517835714599</c:v>
                </c:pt>
                <c:pt idx="11531">
                  <c:v>734.64888912716799</c:v>
                </c:pt>
                <c:pt idx="11532">
                  <c:v>734.71259989719101</c:v>
                </c:pt>
                <c:pt idx="11533">
                  <c:v>734.77631066721301</c:v>
                </c:pt>
                <c:pt idx="11534">
                  <c:v>734.84002143723501</c:v>
                </c:pt>
                <c:pt idx="11535">
                  <c:v>734.90373220725803</c:v>
                </c:pt>
                <c:pt idx="11536">
                  <c:v>734.96744297728003</c:v>
                </c:pt>
                <c:pt idx="11537">
                  <c:v>735.03115374730203</c:v>
                </c:pt>
                <c:pt idx="11538">
                  <c:v>735.09486451732505</c:v>
                </c:pt>
                <c:pt idx="11539">
                  <c:v>735.15857528734705</c:v>
                </c:pt>
                <c:pt idx="11540">
                  <c:v>735.22228605736905</c:v>
                </c:pt>
                <c:pt idx="11541">
                  <c:v>735.28599682739195</c:v>
                </c:pt>
                <c:pt idx="11542">
                  <c:v>735.34970759741395</c:v>
                </c:pt>
                <c:pt idx="11543">
                  <c:v>735.41341836743595</c:v>
                </c:pt>
                <c:pt idx="11544">
                  <c:v>735.47712913745897</c:v>
                </c:pt>
                <c:pt idx="11545">
                  <c:v>735.54083990748097</c:v>
                </c:pt>
                <c:pt idx="11546">
                  <c:v>735.60455067750297</c:v>
                </c:pt>
                <c:pt idx="11547">
                  <c:v>735.66826144752599</c:v>
                </c:pt>
                <c:pt idx="11548">
                  <c:v>735.73197221754799</c:v>
                </c:pt>
                <c:pt idx="11549">
                  <c:v>735.79568298756999</c:v>
                </c:pt>
                <c:pt idx="11550">
                  <c:v>735.85939375759301</c:v>
                </c:pt>
                <c:pt idx="11551">
                  <c:v>735.92310452761501</c:v>
                </c:pt>
                <c:pt idx="11552">
                  <c:v>735.98681529763803</c:v>
                </c:pt>
                <c:pt idx="11553">
                  <c:v>736.05052606766003</c:v>
                </c:pt>
                <c:pt idx="11554">
                  <c:v>736.11423683768203</c:v>
                </c:pt>
                <c:pt idx="11555">
                  <c:v>736.17794760770505</c:v>
                </c:pt>
                <c:pt idx="11556">
                  <c:v>736.24165837772705</c:v>
                </c:pt>
                <c:pt idx="11557">
                  <c:v>736.30536914774905</c:v>
                </c:pt>
                <c:pt idx="11558">
                  <c:v>736.36907991777196</c:v>
                </c:pt>
                <c:pt idx="11559">
                  <c:v>736.43279068779395</c:v>
                </c:pt>
                <c:pt idx="11560">
                  <c:v>736.49650145781595</c:v>
                </c:pt>
                <c:pt idx="11561">
                  <c:v>736.56021222783897</c:v>
                </c:pt>
                <c:pt idx="11562">
                  <c:v>736.62392299786097</c:v>
                </c:pt>
                <c:pt idx="11563">
                  <c:v>736.68763376788297</c:v>
                </c:pt>
                <c:pt idx="11564">
                  <c:v>736.75134453790599</c:v>
                </c:pt>
                <c:pt idx="11565">
                  <c:v>736.81505530792799</c:v>
                </c:pt>
                <c:pt idx="11566">
                  <c:v>736.87876607794999</c:v>
                </c:pt>
                <c:pt idx="11567">
                  <c:v>736.94247684797301</c:v>
                </c:pt>
                <c:pt idx="11568">
                  <c:v>737.00618761799501</c:v>
                </c:pt>
                <c:pt idx="11569">
                  <c:v>737.06989838801701</c:v>
                </c:pt>
                <c:pt idx="11570">
                  <c:v>737.13360915804003</c:v>
                </c:pt>
                <c:pt idx="11571">
                  <c:v>737.19731992806203</c:v>
                </c:pt>
                <c:pt idx="11572">
                  <c:v>737.26103069808403</c:v>
                </c:pt>
                <c:pt idx="11573">
                  <c:v>737.32474146810705</c:v>
                </c:pt>
                <c:pt idx="11574">
                  <c:v>737.38845223812905</c:v>
                </c:pt>
                <c:pt idx="11575">
                  <c:v>737.45216300815105</c:v>
                </c:pt>
                <c:pt idx="11576">
                  <c:v>737.51587377817395</c:v>
                </c:pt>
                <c:pt idx="11577">
                  <c:v>737.57958454819595</c:v>
                </c:pt>
                <c:pt idx="11578">
                  <c:v>737.64329531821795</c:v>
                </c:pt>
                <c:pt idx="11579">
                  <c:v>737.70700608824097</c:v>
                </c:pt>
                <c:pt idx="11580">
                  <c:v>737.77071685826297</c:v>
                </c:pt>
                <c:pt idx="11581">
                  <c:v>737.83442762828497</c:v>
                </c:pt>
                <c:pt idx="11582">
                  <c:v>737.89813839830799</c:v>
                </c:pt>
                <c:pt idx="11583">
                  <c:v>737.96184916832999</c:v>
                </c:pt>
                <c:pt idx="11584">
                  <c:v>738.02555993835199</c:v>
                </c:pt>
                <c:pt idx="11585">
                  <c:v>738.08927070837501</c:v>
                </c:pt>
                <c:pt idx="11586">
                  <c:v>738.15298147839701</c:v>
                </c:pt>
                <c:pt idx="11587">
                  <c:v>738.21669224841901</c:v>
                </c:pt>
                <c:pt idx="11588">
                  <c:v>738.28040301844203</c:v>
                </c:pt>
                <c:pt idx="11589">
                  <c:v>738.34411378846403</c:v>
                </c:pt>
                <c:pt idx="11590">
                  <c:v>738.40782455848603</c:v>
                </c:pt>
                <c:pt idx="11591">
                  <c:v>738.47153532850905</c:v>
                </c:pt>
                <c:pt idx="11592">
                  <c:v>738.53524609853105</c:v>
                </c:pt>
                <c:pt idx="11593">
                  <c:v>738.59895686855305</c:v>
                </c:pt>
                <c:pt idx="11594">
                  <c:v>738.66266763857595</c:v>
                </c:pt>
                <c:pt idx="11595">
                  <c:v>738.72637840859795</c:v>
                </c:pt>
                <c:pt idx="11596">
                  <c:v>738.79008917861995</c:v>
                </c:pt>
                <c:pt idx="11597">
                  <c:v>738.85379994864297</c:v>
                </c:pt>
                <c:pt idx="11598">
                  <c:v>738.91751071866497</c:v>
                </c:pt>
                <c:pt idx="11599">
                  <c:v>738.98122148868697</c:v>
                </c:pt>
                <c:pt idx="11600">
                  <c:v>739.04493225870999</c:v>
                </c:pt>
                <c:pt idx="11601">
                  <c:v>739.10864302873199</c:v>
                </c:pt>
                <c:pt idx="11602">
                  <c:v>739.17235379875399</c:v>
                </c:pt>
                <c:pt idx="11603">
                  <c:v>739.23606456877701</c:v>
                </c:pt>
                <c:pt idx="11604">
                  <c:v>739.29977533879901</c:v>
                </c:pt>
                <c:pt idx="11605">
                  <c:v>739.36348610882203</c:v>
                </c:pt>
                <c:pt idx="11606">
                  <c:v>739.42719687884403</c:v>
                </c:pt>
                <c:pt idx="11607">
                  <c:v>739.49090764886603</c:v>
                </c:pt>
                <c:pt idx="11608">
                  <c:v>739.55461841888905</c:v>
                </c:pt>
                <c:pt idx="11609">
                  <c:v>739.61832918891105</c:v>
                </c:pt>
                <c:pt idx="11610">
                  <c:v>739.68203995893305</c:v>
                </c:pt>
                <c:pt idx="11611">
                  <c:v>739.74575072895595</c:v>
                </c:pt>
                <c:pt idx="11612">
                  <c:v>739.80946149897795</c:v>
                </c:pt>
                <c:pt idx="11613">
                  <c:v>739.87317226899995</c:v>
                </c:pt>
                <c:pt idx="11614">
                  <c:v>739.93688303902297</c:v>
                </c:pt>
                <c:pt idx="11615">
                  <c:v>740.00059380904497</c:v>
                </c:pt>
                <c:pt idx="11616">
                  <c:v>740.06430457906697</c:v>
                </c:pt>
                <c:pt idx="11617">
                  <c:v>740.12801534908999</c:v>
                </c:pt>
                <c:pt idx="11618">
                  <c:v>740.19172611911199</c:v>
                </c:pt>
                <c:pt idx="11619">
                  <c:v>740.25543688913399</c:v>
                </c:pt>
                <c:pt idx="11620">
                  <c:v>740.31914765915701</c:v>
                </c:pt>
                <c:pt idx="11621">
                  <c:v>740.38285842917901</c:v>
                </c:pt>
                <c:pt idx="11622">
                  <c:v>740.44656919920101</c:v>
                </c:pt>
                <c:pt idx="11623">
                  <c:v>740.51027996922403</c:v>
                </c:pt>
                <c:pt idx="11624">
                  <c:v>740.57399073924603</c:v>
                </c:pt>
                <c:pt idx="11625">
                  <c:v>740.63770150926803</c:v>
                </c:pt>
                <c:pt idx="11626">
                  <c:v>740.70141227929105</c:v>
                </c:pt>
                <c:pt idx="11627">
                  <c:v>740.76512304931305</c:v>
                </c:pt>
                <c:pt idx="11628">
                  <c:v>740.82883381933505</c:v>
                </c:pt>
                <c:pt idx="11629">
                  <c:v>740.89254458935795</c:v>
                </c:pt>
                <c:pt idx="11630">
                  <c:v>740.95625535937995</c:v>
                </c:pt>
                <c:pt idx="11631">
                  <c:v>741.01996612940195</c:v>
                </c:pt>
                <c:pt idx="11632">
                  <c:v>741.08367689942497</c:v>
                </c:pt>
                <c:pt idx="11633">
                  <c:v>741.14738766944697</c:v>
                </c:pt>
                <c:pt idx="11634">
                  <c:v>741.21109843946897</c:v>
                </c:pt>
                <c:pt idx="11635">
                  <c:v>741.27480920949199</c:v>
                </c:pt>
                <c:pt idx="11636">
                  <c:v>741.33851997951399</c:v>
                </c:pt>
                <c:pt idx="11637">
                  <c:v>741.40223074953599</c:v>
                </c:pt>
                <c:pt idx="11638">
                  <c:v>741.46594151955901</c:v>
                </c:pt>
                <c:pt idx="11639">
                  <c:v>741.52965228958101</c:v>
                </c:pt>
                <c:pt idx="11640">
                  <c:v>741.59336305960301</c:v>
                </c:pt>
                <c:pt idx="11641">
                  <c:v>741.65707382962603</c:v>
                </c:pt>
                <c:pt idx="11642">
                  <c:v>741.72078459964803</c:v>
                </c:pt>
                <c:pt idx="11643">
                  <c:v>741.78449536967003</c:v>
                </c:pt>
                <c:pt idx="11644">
                  <c:v>741.84820613969305</c:v>
                </c:pt>
                <c:pt idx="11645">
                  <c:v>741.91191690971505</c:v>
                </c:pt>
                <c:pt idx="11646">
                  <c:v>741.97562767973704</c:v>
                </c:pt>
                <c:pt idx="11647">
                  <c:v>742.03933844975995</c:v>
                </c:pt>
                <c:pt idx="11648">
                  <c:v>742.10304921978195</c:v>
                </c:pt>
                <c:pt idx="11649">
                  <c:v>742.16675998980395</c:v>
                </c:pt>
                <c:pt idx="11650">
                  <c:v>742.23047075982697</c:v>
                </c:pt>
                <c:pt idx="11651">
                  <c:v>742.29418152984897</c:v>
                </c:pt>
                <c:pt idx="11652">
                  <c:v>742.35789229987097</c:v>
                </c:pt>
                <c:pt idx="11653">
                  <c:v>742.42160306989399</c:v>
                </c:pt>
                <c:pt idx="11654">
                  <c:v>742.48531383991599</c:v>
                </c:pt>
                <c:pt idx="11655">
                  <c:v>742.54902460993799</c:v>
                </c:pt>
                <c:pt idx="11656">
                  <c:v>742.61273537996101</c:v>
                </c:pt>
                <c:pt idx="11657">
                  <c:v>742.67644614998301</c:v>
                </c:pt>
                <c:pt idx="11658">
                  <c:v>742.74015692000603</c:v>
                </c:pt>
                <c:pt idx="11659">
                  <c:v>742.80386769002803</c:v>
                </c:pt>
                <c:pt idx="11660">
                  <c:v>742.86757846005003</c:v>
                </c:pt>
                <c:pt idx="11661">
                  <c:v>742.93128923007305</c:v>
                </c:pt>
                <c:pt idx="11662">
                  <c:v>742.99500000009505</c:v>
                </c:pt>
                <c:pt idx="11663">
                  <c:v>743.05871077011705</c:v>
                </c:pt>
                <c:pt idx="11664">
                  <c:v>743.12242154013995</c:v>
                </c:pt>
                <c:pt idx="11665">
                  <c:v>743.18613231016195</c:v>
                </c:pt>
                <c:pt idx="11666">
                  <c:v>743.24984308018395</c:v>
                </c:pt>
                <c:pt idx="11667">
                  <c:v>743.31355385020697</c:v>
                </c:pt>
                <c:pt idx="11668">
                  <c:v>743.37726462022897</c:v>
                </c:pt>
                <c:pt idx="11669">
                  <c:v>743.44097539025097</c:v>
                </c:pt>
                <c:pt idx="11670">
                  <c:v>743.50468616027399</c:v>
                </c:pt>
                <c:pt idx="11671">
                  <c:v>743.56839693029599</c:v>
                </c:pt>
                <c:pt idx="11672">
                  <c:v>743.63210770031799</c:v>
                </c:pt>
                <c:pt idx="11673">
                  <c:v>743.69581847034101</c:v>
                </c:pt>
                <c:pt idx="11674">
                  <c:v>743.75952924036301</c:v>
                </c:pt>
                <c:pt idx="11675">
                  <c:v>743.82324001038501</c:v>
                </c:pt>
                <c:pt idx="11676">
                  <c:v>743.88695078040803</c:v>
                </c:pt>
                <c:pt idx="11677">
                  <c:v>743.95066155043003</c:v>
                </c:pt>
                <c:pt idx="11678">
                  <c:v>744.01437232045203</c:v>
                </c:pt>
                <c:pt idx="11679">
                  <c:v>744.07808309047505</c:v>
                </c:pt>
                <c:pt idx="11680">
                  <c:v>744.14179386049705</c:v>
                </c:pt>
                <c:pt idx="11681">
                  <c:v>744.20550463051904</c:v>
                </c:pt>
                <c:pt idx="11682">
                  <c:v>744.26921540054195</c:v>
                </c:pt>
                <c:pt idx="11683">
                  <c:v>744.33292617056395</c:v>
                </c:pt>
                <c:pt idx="11684">
                  <c:v>744.39663694058595</c:v>
                </c:pt>
                <c:pt idx="11685">
                  <c:v>744.46034771060897</c:v>
                </c:pt>
                <c:pt idx="11686">
                  <c:v>744.52405848063097</c:v>
                </c:pt>
                <c:pt idx="11687">
                  <c:v>744.58776925065297</c:v>
                </c:pt>
                <c:pt idx="11688">
                  <c:v>744.65148002067599</c:v>
                </c:pt>
                <c:pt idx="11689">
                  <c:v>744.71519079069799</c:v>
                </c:pt>
                <c:pt idx="11690">
                  <c:v>744.77890156071999</c:v>
                </c:pt>
                <c:pt idx="11691">
                  <c:v>744.84261233074301</c:v>
                </c:pt>
                <c:pt idx="11692">
                  <c:v>744.90632310076501</c:v>
                </c:pt>
                <c:pt idx="11693">
                  <c:v>744.97003387078701</c:v>
                </c:pt>
                <c:pt idx="11694">
                  <c:v>745.03374464081003</c:v>
                </c:pt>
                <c:pt idx="11695">
                  <c:v>745.09745541083203</c:v>
                </c:pt>
                <c:pt idx="11696">
                  <c:v>745.16116618085402</c:v>
                </c:pt>
                <c:pt idx="11697">
                  <c:v>745.22487695087705</c:v>
                </c:pt>
                <c:pt idx="11698">
                  <c:v>745.28858772089905</c:v>
                </c:pt>
                <c:pt idx="11699">
                  <c:v>745.35229849092104</c:v>
                </c:pt>
                <c:pt idx="11700">
                  <c:v>745.41600926094395</c:v>
                </c:pt>
                <c:pt idx="11701">
                  <c:v>745.47972003096595</c:v>
                </c:pt>
                <c:pt idx="11702">
                  <c:v>745.54343080098795</c:v>
                </c:pt>
                <c:pt idx="11703">
                  <c:v>745.60714157101097</c:v>
                </c:pt>
                <c:pt idx="11704">
                  <c:v>745.67085234103297</c:v>
                </c:pt>
                <c:pt idx="11705">
                  <c:v>745.73456311105497</c:v>
                </c:pt>
                <c:pt idx="11706">
                  <c:v>745.79827388107799</c:v>
                </c:pt>
                <c:pt idx="11707">
                  <c:v>745.86198465109999</c:v>
                </c:pt>
                <c:pt idx="11708">
                  <c:v>745.92569542112199</c:v>
                </c:pt>
                <c:pt idx="11709">
                  <c:v>745.98940619114501</c:v>
                </c:pt>
                <c:pt idx="11710">
                  <c:v>746.05311696116701</c:v>
                </c:pt>
                <c:pt idx="11711">
                  <c:v>746.11682773119003</c:v>
                </c:pt>
                <c:pt idx="11712">
                  <c:v>746.18053850121203</c:v>
                </c:pt>
                <c:pt idx="11713">
                  <c:v>746.24424927123403</c:v>
                </c:pt>
                <c:pt idx="11714">
                  <c:v>746.30796004125705</c:v>
                </c:pt>
                <c:pt idx="11715">
                  <c:v>746.37167081127905</c:v>
                </c:pt>
                <c:pt idx="11716">
                  <c:v>746.43538158130104</c:v>
                </c:pt>
                <c:pt idx="11717">
                  <c:v>746.49909235132395</c:v>
                </c:pt>
                <c:pt idx="11718">
                  <c:v>746.56280312134595</c:v>
                </c:pt>
                <c:pt idx="11719">
                  <c:v>746.62651389136795</c:v>
                </c:pt>
                <c:pt idx="11720">
                  <c:v>746.69022466139097</c:v>
                </c:pt>
                <c:pt idx="11721">
                  <c:v>746.75393543141297</c:v>
                </c:pt>
                <c:pt idx="11722">
                  <c:v>746.81764620143497</c:v>
                </c:pt>
                <c:pt idx="11723">
                  <c:v>746.88135697145799</c:v>
                </c:pt>
                <c:pt idx="11724">
                  <c:v>746.94506774147999</c:v>
                </c:pt>
                <c:pt idx="11725">
                  <c:v>747.00877851150199</c:v>
                </c:pt>
                <c:pt idx="11726">
                  <c:v>747.07248928152501</c:v>
                </c:pt>
                <c:pt idx="11727">
                  <c:v>747.13620005154701</c:v>
                </c:pt>
                <c:pt idx="11728">
                  <c:v>747.19991082156901</c:v>
                </c:pt>
                <c:pt idx="11729">
                  <c:v>747.26362159159203</c:v>
                </c:pt>
                <c:pt idx="11730">
                  <c:v>747.32733236161403</c:v>
                </c:pt>
                <c:pt idx="11731">
                  <c:v>747.39104313163602</c:v>
                </c:pt>
                <c:pt idx="11732">
                  <c:v>747.45475390165905</c:v>
                </c:pt>
                <c:pt idx="11733">
                  <c:v>747.51846467168104</c:v>
                </c:pt>
                <c:pt idx="11734">
                  <c:v>747.58217544170304</c:v>
                </c:pt>
                <c:pt idx="11735">
                  <c:v>747.64588621172595</c:v>
                </c:pt>
                <c:pt idx="11736">
                  <c:v>747.70959698174795</c:v>
                </c:pt>
                <c:pt idx="11737">
                  <c:v>747.77330775176995</c:v>
                </c:pt>
                <c:pt idx="11738">
                  <c:v>747.83701852179297</c:v>
                </c:pt>
                <c:pt idx="11739">
                  <c:v>747.90072929181497</c:v>
                </c:pt>
                <c:pt idx="11740">
                  <c:v>747.96444006183697</c:v>
                </c:pt>
                <c:pt idx="11741">
                  <c:v>748.02815083185999</c:v>
                </c:pt>
                <c:pt idx="11742">
                  <c:v>748.09186160188199</c:v>
                </c:pt>
                <c:pt idx="11743">
                  <c:v>748.15557237190399</c:v>
                </c:pt>
                <c:pt idx="11744">
                  <c:v>748.21928314192701</c:v>
                </c:pt>
                <c:pt idx="11745">
                  <c:v>748.28299391194901</c:v>
                </c:pt>
                <c:pt idx="11746">
                  <c:v>748.346704681971</c:v>
                </c:pt>
                <c:pt idx="11747">
                  <c:v>748.41041545199403</c:v>
                </c:pt>
                <c:pt idx="11748">
                  <c:v>748.47412622201603</c:v>
                </c:pt>
                <c:pt idx="11749">
                  <c:v>748.53783699203802</c:v>
                </c:pt>
                <c:pt idx="11750">
                  <c:v>748.60154776206105</c:v>
                </c:pt>
                <c:pt idx="11751">
                  <c:v>748.66525853208304</c:v>
                </c:pt>
                <c:pt idx="11752">
                  <c:v>748.72896930210504</c:v>
                </c:pt>
                <c:pt idx="11753">
                  <c:v>748.79268007212795</c:v>
                </c:pt>
                <c:pt idx="11754">
                  <c:v>748.85639084214995</c:v>
                </c:pt>
                <c:pt idx="11755">
                  <c:v>748.92010161217195</c:v>
                </c:pt>
                <c:pt idx="11756">
                  <c:v>748.98381238219497</c:v>
                </c:pt>
                <c:pt idx="11757">
                  <c:v>749.04752315221697</c:v>
                </c:pt>
                <c:pt idx="11758">
                  <c:v>749.11123392223897</c:v>
                </c:pt>
                <c:pt idx="11759">
                  <c:v>749.17494469226199</c:v>
                </c:pt>
                <c:pt idx="11760">
                  <c:v>749.23865546228399</c:v>
                </c:pt>
                <c:pt idx="11761">
                  <c:v>749.30236623230599</c:v>
                </c:pt>
                <c:pt idx="11762">
                  <c:v>749.36607700232901</c:v>
                </c:pt>
                <c:pt idx="11763">
                  <c:v>749.42978777235101</c:v>
                </c:pt>
                <c:pt idx="11764">
                  <c:v>749.49349854237403</c:v>
                </c:pt>
                <c:pt idx="11765">
                  <c:v>749.55720931239603</c:v>
                </c:pt>
                <c:pt idx="11766">
                  <c:v>749.62092008241802</c:v>
                </c:pt>
                <c:pt idx="11767">
                  <c:v>749.68463085244105</c:v>
                </c:pt>
                <c:pt idx="11768">
                  <c:v>749.74834162246304</c:v>
                </c:pt>
                <c:pt idx="11769">
                  <c:v>749.81205239248504</c:v>
                </c:pt>
                <c:pt idx="11770">
                  <c:v>749.87576316250795</c:v>
                </c:pt>
                <c:pt idx="11771">
                  <c:v>749.93947393252995</c:v>
                </c:pt>
                <c:pt idx="11772">
                  <c:v>750.00318470255195</c:v>
                </c:pt>
                <c:pt idx="11773">
                  <c:v>750.06689547257497</c:v>
                </c:pt>
                <c:pt idx="11774">
                  <c:v>750.13060624259697</c:v>
                </c:pt>
                <c:pt idx="11775">
                  <c:v>750.19431701261897</c:v>
                </c:pt>
                <c:pt idx="11776">
                  <c:v>750.25802778264199</c:v>
                </c:pt>
                <c:pt idx="11777">
                  <c:v>750.32173855266399</c:v>
                </c:pt>
                <c:pt idx="11778">
                  <c:v>750.38544932268599</c:v>
                </c:pt>
                <c:pt idx="11779">
                  <c:v>750.44916009270901</c:v>
                </c:pt>
                <c:pt idx="11780">
                  <c:v>750.51287086273101</c:v>
                </c:pt>
                <c:pt idx="11781">
                  <c:v>750.576581632753</c:v>
                </c:pt>
                <c:pt idx="11782">
                  <c:v>750.64029240277603</c:v>
                </c:pt>
                <c:pt idx="11783">
                  <c:v>750.70400317279802</c:v>
                </c:pt>
                <c:pt idx="11784">
                  <c:v>750.76771394282002</c:v>
                </c:pt>
                <c:pt idx="11785">
                  <c:v>750.83142471284305</c:v>
                </c:pt>
                <c:pt idx="11786">
                  <c:v>750.89513548286504</c:v>
                </c:pt>
                <c:pt idx="11787">
                  <c:v>750.95884625288704</c:v>
                </c:pt>
                <c:pt idx="11788">
                  <c:v>751.02255702290995</c:v>
                </c:pt>
                <c:pt idx="11789">
                  <c:v>751.08626779293195</c:v>
                </c:pt>
                <c:pt idx="11790">
                  <c:v>751.14997856295395</c:v>
                </c:pt>
                <c:pt idx="11791">
                  <c:v>751.21368933297697</c:v>
                </c:pt>
                <c:pt idx="11792">
                  <c:v>751.27740010299897</c:v>
                </c:pt>
                <c:pt idx="11793">
                  <c:v>751.34111087302097</c:v>
                </c:pt>
                <c:pt idx="11794">
                  <c:v>751.40482164304399</c:v>
                </c:pt>
                <c:pt idx="11795">
                  <c:v>751.46853241306599</c:v>
                </c:pt>
                <c:pt idx="11796">
                  <c:v>751.53224318308799</c:v>
                </c:pt>
                <c:pt idx="11797">
                  <c:v>751.59595395311101</c:v>
                </c:pt>
                <c:pt idx="11798">
                  <c:v>751.65966472313301</c:v>
                </c:pt>
                <c:pt idx="11799">
                  <c:v>751.723375493155</c:v>
                </c:pt>
                <c:pt idx="11800">
                  <c:v>751.78708626317803</c:v>
                </c:pt>
                <c:pt idx="11801">
                  <c:v>751.85079703320002</c:v>
                </c:pt>
                <c:pt idx="11802">
                  <c:v>751.91450780322202</c:v>
                </c:pt>
                <c:pt idx="11803">
                  <c:v>751.97821857324504</c:v>
                </c:pt>
                <c:pt idx="11804">
                  <c:v>752.04192934326704</c:v>
                </c:pt>
                <c:pt idx="11805">
                  <c:v>752.10564011328904</c:v>
                </c:pt>
                <c:pt idx="11806">
                  <c:v>752.16935088331195</c:v>
                </c:pt>
                <c:pt idx="11807">
                  <c:v>752.23306165333395</c:v>
                </c:pt>
                <c:pt idx="11808">
                  <c:v>752.29677242335595</c:v>
                </c:pt>
                <c:pt idx="11809">
                  <c:v>752.36048319337897</c:v>
                </c:pt>
                <c:pt idx="11810">
                  <c:v>752.42419396340097</c:v>
                </c:pt>
                <c:pt idx="11811">
                  <c:v>752.48790473342297</c:v>
                </c:pt>
                <c:pt idx="11812">
                  <c:v>752.55161550344599</c:v>
                </c:pt>
                <c:pt idx="11813">
                  <c:v>752.61532627346799</c:v>
                </c:pt>
                <c:pt idx="11814">
                  <c:v>752.67903704348998</c:v>
                </c:pt>
                <c:pt idx="11815">
                  <c:v>752.74274781351301</c:v>
                </c:pt>
                <c:pt idx="11816">
                  <c:v>752.806458583535</c:v>
                </c:pt>
                <c:pt idx="11817">
                  <c:v>752.87016935355803</c:v>
                </c:pt>
                <c:pt idx="11818">
                  <c:v>752.93388012358002</c:v>
                </c:pt>
                <c:pt idx="11819">
                  <c:v>752.99759089360202</c:v>
                </c:pt>
                <c:pt idx="11820">
                  <c:v>753.06130166362504</c:v>
                </c:pt>
                <c:pt idx="11821">
                  <c:v>753.12501243364704</c:v>
                </c:pt>
                <c:pt idx="11822">
                  <c:v>753.18872320366904</c:v>
                </c:pt>
                <c:pt idx="11823">
                  <c:v>753.25243397369195</c:v>
                </c:pt>
                <c:pt idx="11824">
                  <c:v>753.31614474371395</c:v>
                </c:pt>
                <c:pt idx="11825">
                  <c:v>753.37985551373595</c:v>
                </c:pt>
                <c:pt idx="11826">
                  <c:v>753.44356628375897</c:v>
                </c:pt>
                <c:pt idx="11827">
                  <c:v>753.50727705378097</c:v>
                </c:pt>
                <c:pt idx="11828">
                  <c:v>753.57098782380297</c:v>
                </c:pt>
                <c:pt idx="11829">
                  <c:v>753.63469859382599</c:v>
                </c:pt>
                <c:pt idx="11830">
                  <c:v>753.69840936384799</c:v>
                </c:pt>
                <c:pt idx="11831">
                  <c:v>753.76212013386998</c:v>
                </c:pt>
                <c:pt idx="11832">
                  <c:v>753.82583090389301</c:v>
                </c:pt>
                <c:pt idx="11833">
                  <c:v>753.88954167391501</c:v>
                </c:pt>
                <c:pt idx="11834">
                  <c:v>753.953252443937</c:v>
                </c:pt>
                <c:pt idx="11835">
                  <c:v>754.01696321396003</c:v>
                </c:pt>
                <c:pt idx="11836">
                  <c:v>754.08067398398202</c:v>
                </c:pt>
                <c:pt idx="11837">
                  <c:v>754.14438475400402</c:v>
                </c:pt>
                <c:pt idx="11838">
                  <c:v>754.20809552402704</c:v>
                </c:pt>
                <c:pt idx="11839">
                  <c:v>754.27180629404904</c:v>
                </c:pt>
                <c:pt idx="11840">
                  <c:v>754.33551706407104</c:v>
                </c:pt>
                <c:pt idx="11841">
                  <c:v>754.39922783409395</c:v>
                </c:pt>
                <c:pt idx="11842">
                  <c:v>754.46293860411595</c:v>
                </c:pt>
                <c:pt idx="11843">
                  <c:v>754.52664937413795</c:v>
                </c:pt>
                <c:pt idx="11844">
                  <c:v>754.59036014416097</c:v>
                </c:pt>
                <c:pt idx="11845">
                  <c:v>754.65407091418297</c:v>
                </c:pt>
                <c:pt idx="11846">
                  <c:v>754.71778168420497</c:v>
                </c:pt>
                <c:pt idx="11847">
                  <c:v>754.78149245422799</c:v>
                </c:pt>
                <c:pt idx="11848">
                  <c:v>754.84520322424999</c:v>
                </c:pt>
                <c:pt idx="11849">
                  <c:v>754.90891399427198</c:v>
                </c:pt>
                <c:pt idx="11850">
                  <c:v>754.97262476429501</c:v>
                </c:pt>
                <c:pt idx="11851">
                  <c:v>755.036335534317</c:v>
                </c:pt>
                <c:pt idx="11852">
                  <c:v>755.100046304339</c:v>
                </c:pt>
                <c:pt idx="11853">
                  <c:v>755.16375707436202</c:v>
                </c:pt>
                <c:pt idx="11854">
                  <c:v>755.22746784438402</c:v>
                </c:pt>
                <c:pt idx="11855">
                  <c:v>755.29117861440602</c:v>
                </c:pt>
                <c:pt idx="11856">
                  <c:v>755.35488938442904</c:v>
                </c:pt>
                <c:pt idx="11857">
                  <c:v>755.41860015445104</c:v>
                </c:pt>
                <c:pt idx="11858">
                  <c:v>755.48231092447304</c:v>
                </c:pt>
                <c:pt idx="11859">
                  <c:v>755.54602169449595</c:v>
                </c:pt>
                <c:pt idx="11860">
                  <c:v>755.60973246451795</c:v>
                </c:pt>
                <c:pt idx="11861">
                  <c:v>755.67344323453995</c:v>
                </c:pt>
                <c:pt idx="11862">
                  <c:v>755.73715400456297</c:v>
                </c:pt>
                <c:pt idx="11863">
                  <c:v>755.80086477458497</c:v>
                </c:pt>
                <c:pt idx="11864">
                  <c:v>755.86457554460696</c:v>
                </c:pt>
                <c:pt idx="11865">
                  <c:v>755.92828631462999</c:v>
                </c:pt>
                <c:pt idx="11866">
                  <c:v>755.99199708465198</c:v>
                </c:pt>
                <c:pt idx="11867">
                  <c:v>756.05570785467398</c:v>
                </c:pt>
                <c:pt idx="11868">
                  <c:v>756.119418624697</c:v>
                </c:pt>
                <c:pt idx="11869">
                  <c:v>756.183129394719</c:v>
                </c:pt>
                <c:pt idx="11870">
                  <c:v>756.24684016474203</c:v>
                </c:pt>
                <c:pt idx="11871">
                  <c:v>756.31055093476402</c:v>
                </c:pt>
                <c:pt idx="11872">
                  <c:v>756.37426170478602</c:v>
                </c:pt>
                <c:pt idx="11873">
                  <c:v>756.43797247480904</c:v>
                </c:pt>
                <c:pt idx="11874">
                  <c:v>756.50168324483104</c:v>
                </c:pt>
                <c:pt idx="11875">
                  <c:v>756.56539401485304</c:v>
                </c:pt>
                <c:pt idx="11876">
                  <c:v>756.62910478487595</c:v>
                </c:pt>
                <c:pt idx="11877">
                  <c:v>756.69281555489795</c:v>
                </c:pt>
                <c:pt idx="11878">
                  <c:v>756.75652632491995</c:v>
                </c:pt>
                <c:pt idx="11879">
                  <c:v>756.82023709494297</c:v>
                </c:pt>
                <c:pt idx="11880">
                  <c:v>756.88394786496497</c:v>
                </c:pt>
                <c:pt idx="11881">
                  <c:v>756.94765863498696</c:v>
                </c:pt>
                <c:pt idx="11882">
                  <c:v>757.01136940500999</c:v>
                </c:pt>
                <c:pt idx="11883">
                  <c:v>757.07508017503199</c:v>
                </c:pt>
                <c:pt idx="11884">
                  <c:v>757.13879094505398</c:v>
                </c:pt>
                <c:pt idx="11885">
                  <c:v>757.20250171507701</c:v>
                </c:pt>
                <c:pt idx="11886">
                  <c:v>757.266212485099</c:v>
                </c:pt>
                <c:pt idx="11887">
                  <c:v>757.329923255121</c:v>
                </c:pt>
                <c:pt idx="11888">
                  <c:v>757.39363402514402</c:v>
                </c:pt>
                <c:pt idx="11889">
                  <c:v>757.45734479516602</c:v>
                </c:pt>
                <c:pt idx="11890">
                  <c:v>757.52105556518802</c:v>
                </c:pt>
                <c:pt idx="11891">
                  <c:v>757.58476633521104</c:v>
                </c:pt>
                <c:pt idx="11892">
                  <c:v>757.64847710523304</c:v>
                </c:pt>
                <c:pt idx="11893">
                  <c:v>757.71218787525504</c:v>
                </c:pt>
                <c:pt idx="11894">
                  <c:v>757.77589864527795</c:v>
                </c:pt>
                <c:pt idx="11895">
                  <c:v>757.83960941529995</c:v>
                </c:pt>
                <c:pt idx="11896">
                  <c:v>757.90332018532195</c:v>
                </c:pt>
                <c:pt idx="11897">
                  <c:v>757.96703095534497</c:v>
                </c:pt>
                <c:pt idx="11898">
                  <c:v>758.03074172536697</c:v>
                </c:pt>
                <c:pt idx="11899">
                  <c:v>758.09445249538896</c:v>
                </c:pt>
                <c:pt idx="11900">
                  <c:v>758.15816326541199</c:v>
                </c:pt>
                <c:pt idx="11901">
                  <c:v>758.22187403543398</c:v>
                </c:pt>
                <c:pt idx="11902">
                  <c:v>758.28558480545598</c:v>
                </c:pt>
                <c:pt idx="11903">
                  <c:v>758.349295575479</c:v>
                </c:pt>
                <c:pt idx="11904">
                  <c:v>758.413006345501</c:v>
                </c:pt>
                <c:pt idx="11905">
                  <c:v>758.476717115523</c:v>
                </c:pt>
                <c:pt idx="11906">
                  <c:v>758.54042788554602</c:v>
                </c:pt>
                <c:pt idx="11907">
                  <c:v>758.60413865556802</c:v>
                </c:pt>
                <c:pt idx="11908">
                  <c:v>758.66784942559002</c:v>
                </c:pt>
                <c:pt idx="11909">
                  <c:v>758.73156019561304</c:v>
                </c:pt>
                <c:pt idx="11910">
                  <c:v>758.79527096563504</c:v>
                </c:pt>
                <c:pt idx="11911">
                  <c:v>758.85898173565704</c:v>
                </c:pt>
                <c:pt idx="11912">
                  <c:v>758.92269250567995</c:v>
                </c:pt>
                <c:pt idx="11913">
                  <c:v>758.98640327570195</c:v>
                </c:pt>
                <c:pt idx="11914">
                  <c:v>759.05011404572394</c:v>
                </c:pt>
                <c:pt idx="11915">
                  <c:v>759.11382481574697</c:v>
                </c:pt>
                <c:pt idx="11916">
                  <c:v>759.17753558576896</c:v>
                </c:pt>
                <c:pt idx="11917">
                  <c:v>759.24124635579096</c:v>
                </c:pt>
                <c:pt idx="11918">
                  <c:v>759.30495712581398</c:v>
                </c:pt>
                <c:pt idx="11919">
                  <c:v>759.36866789583598</c:v>
                </c:pt>
                <c:pt idx="11920">
                  <c:v>759.43237866585798</c:v>
                </c:pt>
                <c:pt idx="11921">
                  <c:v>759.496089435881</c:v>
                </c:pt>
                <c:pt idx="11922">
                  <c:v>759.559800205903</c:v>
                </c:pt>
                <c:pt idx="11923">
                  <c:v>759.62351097592602</c:v>
                </c:pt>
                <c:pt idx="11924">
                  <c:v>759.68722174594802</c:v>
                </c:pt>
                <c:pt idx="11925">
                  <c:v>759.75093251597002</c:v>
                </c:pt>
                <c:pt idx="11926">
                  <c:v>759.81464328599304</c:v>
                </c:pt>
                <c:pt idx="11927">
                  <c:v>759.87835405601504</c:v>
                </c:pt>
                <c:pt idx="11928">
                  <c:v>759.94206482603704</c:v>
                </c:pt>
                <c:pt idx="11929">
                  <c:v>760.00577559605995</c:v>
                </c:pt>
                <c:pt idx="11930">
                  <c:v>760.06948636608195</c:v>
                </c:pt>
                <c:pt idx="11931">
                  <c:v>760.13319713610395</c:v>
                </c:pt>
                <c:pt idx="11932">
                  <c:v>760.19690790612697</c:v>
                </c:pt>
                <c:pt idx="11933">
                  <c:v>760.26061867614897</c:v>
                </c:pt>
                <c:pt idx="11934">
                  <c:v>760.32432944617096</c:v>
                </c:pt>
                <c:pt idx="11935">
                  <c:v>760.38804021619399</c:v>
                </c:pt>
                <c:pt idx="11936">
                  <c:v>760.45175098621598</c:v>
                </c:pt>
                <c:pt idx="11937">
                  <c:v>760.51546175623798</c:v>
                </c:pt>
                <c:pt idx="11938">
                  <c:v>760.579172526261</c:v>
                </c:pt>
                <c:pt idx="11939">
                  <c:v>760.642883296283</c:v>
                </c:pt>
                <c:pt idx="11940">
                  <c:v>760.706594066305</c:v>
                </c:pt>
                <c:pt idx="11941">
                  <c:v>760.77030483632802</c:v>
                </c:pt>
                <c:pt idx="11942">
                  <c:v>760.83401560635002</c:v>
                </c:pt>
                <c:pt idx="11943">
                  <c:v>760.89772637637202</c:v>
                </c:pt>
                <c:pt idx="11944">
                  <c:v>760.96143714639504</c:v>
                </c:pt>
                <c:pt idx="11945">
                  <c:v>761.02514791641704</c:v>
                </c:pt>
                <c:pt idx="11946">
                  <c:v>761.08885868643904</c:v>
                </c:pt>
                <c:pt idx="11947">
                  <c:v>761.15256945646195</c:v>
                </c:pt>
                <c:pt idx="11948">
                  <c:v>761.21628022648395</c:v>
                </c:pt>
                <c:pt idx="11949">
                  <c:v>761.27999099650594</c:v>
                </c:pt>
                <c:pt idx="11950">
                  <c:v>761.34370176652897</c:v>
                </c:pt>
                <c:pt idx="11951">
                  <c:v>761.40741253655096</c:v>
                </c:pt>
                <c:pt idx="11952">
                  <c:v>761.47112330657296</c:v>
                </c:pt>
                <c:pt idx="11953">
                  <c:v>761.53483407659598</c:v>
                </c:pt>
                <c:pt idx="11954">
                  <c:v>761.59854484661798</c:v>
                </c:pt>
                <c:pt idx="11955">
                  <c:v>761.66225561663998</c:v>
                </c:pt>
                <c:pt idx="11956">
                  <c:v>761.725966386663</c:v>
                </c:pt>
                <c:pt idx="11957">
                  <c:v>761.789677156685</c:v>
                </c:pt>
                <c:pt idx="11958">
                  <c:v>761.853387926707</c:v>
                </c:pt>
                <c:pt idx="11959">
                  <c:v>761.91709869673002</c:v>
                </c:pt>
                <c:pt idx="11960">
                  <c:v>761.98080946675202</c:v>
                </c:pt>
                <c:pt idx="11961">
                  <c:v>762.04452023677402</c:v>
                </c:pt>
                <c:pt idx="11962">
                  <c:v>762.10823100679704</c:v>
                </c:pt>
                <c:pt idx="11963">
                  <c:v>762.17194177681904</c:v>
                </c:pt>
                <c:pt idx="11964">
                  <c:v>762.23565254684104</c:v>
                </c:pt>
                <c:pt idx="11965">
                  <c:v>762.29936331686395</c:v>
                </c:pt>
                <c:pt idx="11966">
                  <c:v>762.36307408688594</c:v>
                </c:pt>
                <c:pt idx="11967">
                  <c:v>762.42678485690794</c:v>
                </c:pt>
                <c:pt idx="11968">
                  <c:v>762.49049562693097</c:v>
                </c:pt>
                <c:pt idx="11969">
                  <c:v>762.55420639695296</c:v>
                </c:pt>
                <c:pt idx="11970">
                  <c:v>762.61791716697496</c:v>
                </c:pt>
                <c:pt idx="11971">
                  <c:v>762.68162793699798</c:v>
                </c:pt>
                <c:pt idx="11972">
                  <c:v>762.74533870701998</c:v>
                </c:pt>
                <c:pt idx="11973">
                  <c:v>762.80904947704198</c:v>
                </c:pt>
                <c:pt idx="11974">
                  <c:v>762.872760247065</c:v>
                </c:pt>
                <c:pt idx="11975">
                  <c:v>762.936471017087</c:v>
                </c:pt>
                <c:pt idx="11976">
                  <c:v>763.00018178711002</c:v>
                </c:pt>
                <c:pt idx="11977">
                  <c:v>763.06389255713202</c:v>
                </c:pt>
                <c:pt idx="11978">
                  <c:v>763.12760332715402</c:v>
                </c:pt>
                <c:pt idx="11979">
                  <c:v>763.19131409717704</c:v>
                </c:pt>
                <c:pt idx="11980">
                  <c:v>763.25502486719904</c:v>
                </c:pt>
                <c:pt idx="11981">
                  <c:v>763.31873563722104</c:v>
                </c:pt>
                <c:pt idx="11982">
                  <c:v>763.38244640724395</c:v>
                </c:pt>
                <c:pt idx="11983">
                  <c:v>763.44615717726595</c:v>
                </c:pt>
                <c:pt idx="11984">
                  <c:v>763.50986794728794</c:v>
                </c:pt>
                <c:pt idx="11985">
                  <c:v>763.57357871731097</c:v>
                </c:pt>
                <c:pt idx="11986">
                  <c:v>763.63728948733296</c:v>
                </c:pt>
                <c:pt idx="11987">
                  <c:v>763.70100025735496</c:v>
                </c:pt>
                <c:pt idx="11988">
                  <c:v>763.76471102737798</c:v>
                </c:pt>
                <c:pt idx="11989">
                  <c:v>763.82842179739998</c:v>
                </c:pt>
                <c:pt idx="11990">
                  <c:v>763.89213256742198</c:v>
                </c:pt>
                <c:pt idx="11991">
                  <c:v>763.955843337445</c:v>
                </c:pt>
                <c:pt idx="11992">
                  <c:v>764.019554107467</c:v>
                </c:pt>
                <c:pt idx="11993">
                  <c:v>764.083264877489</c:v>
                </c:pt>
                <c:pt idx="11994">
                  <c:v>764.14697564751202</c:v>
                </c:pt>
                <c:pt idx="11995">
                  <c:v>764.21068641753402</c:v>
                </c:pt>
                <c:pt idx="11996">
                  <c:v>764.27439718755602</c:v>
                </c:pt>
                <c:pt idx="11997">
                  <c:v>764.33810795757904</c:v>
                </c:pt>
                <c:pt idx="11998">
                  <c:v>764.40181872760104</c:v>
                </c:pt>
                <c:pt idx="11999">
                  <c:v>764.46552949762304</c:v>
                </c:pt>
                <c:pt idx="12000">
                  <c:v>764.52924026764595</c:v>
                </c:pt>
                <c:pt idx="12001">
                  <c:v>764.59295103766794</c:v>
                </c:pt>
                <c:pt idx="12002">
                  <c:v>764.65666180769006</c:v>
                </c:pt>
                <c:pt idx="12003">
                  <c:v>764.72037257771296</c:v>
                </c:pt>
                <c:pt idx="12004">
                  <c:v>764.78408334773496</c:v>
                </c:pt>
                <c:pt idx="12005">
                  <c:v>764.84779411775696</c:v>
                </c:pt>
                <c:pt idx="12006">
                  <c:v>764.91150488777998</c:v>
                </c:pt>
                <c:pt idx="12007">
                  <c:v>764.97521565780198</c:v>
                </c:pt>
                <c:pt idx="12008">
                  <c:v>765.03892642782398</c:v>
                </c:pt>
                <c:pt idx="12009">
                  <c:v>765.102637197847</c:v>
                </c:pt>
                <c:pt idx="12010">
                  <c:v>765.166347967869</c:v>
                </c:pt>
                <c:pt idx="12011">
                  <c:v>765.230058737891</c:v>
                </c:pt>
                <c:pt idx="12012">
                  <c:v>765.29376950791402</c:v>
                </c:pt>
                <c:pt idx="12013">
                  <c:v>765.35748027793602</c:v>
                </c:pt>
                <c:pt idx="12014">
                  <c:v>765.42119104795802</c:v>
                </c:pt>
                <c:pt idx="12015">
                  <c:v>765.48490181798104</c:v>
                </c:pt>
                <c:pt idx="12016">
                  <c:v>765.54861258800304</c:v>
                </c:pt>
                <c:pt idx="12017">
                  <c:v>765.61232335802504</c:v>
                </c:pt>
                <c:pt idx="12018">
                  <c:v>765.67603412804795</c:v>
                </c:pt>
                <c:pt idx="12019">
                  <c:v>765.73974489806994</c:v>
                </c:pt>
                <c:pt idx="12020">
                  <c:v>765.80345566809206</c:v>
                </c:pt>
                <c:pt idx="12021">
                  <c:v>765.86716643811496</c:v>
                </c:pt>
                <c:pt idx="12022">
                  <c:v>765.93087720813696</c:v>
                </c:pt>
                <c:pt idx="12023">
                  <c:v>765.99458797815896</c:v>
                </c:pt>
                <c:pt idx="12024">
                  <c:v>766.05829874818198</c:v>
                </c:pt>
                <c:pt idx="12025">
                  <c:v>766.12200951820398</c:v>
                </c:pt>
                <c:pt idx="12026">
                  <c:v>766.18572028822598</c:v>
                </c:pt>
                <c:pt idx="12027">
                  <c:v>766.249431058249</c:v>
                </c:pt>
                <c:pt idx="12028">
                  <c:v>766.313141828271</c:v>
                </c:pt>
                <c:pt idx="12029">
                  <c:v>766.37685259829402</c:v>
                </c:pt>
                <c:pt idx="12030">
                  <c:v>766.44056336831602</c:v>
                </c:pt>
                <c:pt idx="12031">
                  <c:v>766.50427413833802</c:v>
                </c:pt>
                <c:pt idx="12032">
                  <c:v>766.56798490836104</c:v>
                </c:pt>
                <c:pt idx="12033">
                  <c:v>766.63169567838304</c:v>
                </c:pt>
                <c:pt idx="12034">
                  <c:v>766.69540644840504</c:v>
                </c:pt>
                <c:pt idx="12035">
                  <c:v>766.75911721842795</c:v>
                </c:pt>
                <c:pt idx="12036">
                  <c:v>766.82282798844994</c:v>
                </c:pt>
                <c:pt idx="12037">
                  <c:v>766.88653875847206</c:v>
                </c:pt>
                <c:pt idx="12038">
                  <c:v>766.95024952849496</c:v>
                </c:pt>
                <c:pt idx="12039">
                  <c:v>767.01396029851696</c:v>
                </c:pt>
                <c:pt idx="12040">
                  <c:v>767.07767106853896</c:v>
                </c:pt>
                <c:pt idx="12041">
                  <c:v>767.14138183856198</c:v>
                </c:pt>
                <c:pt idx="12042">
                  <c:v>767.20509260858398</c:v>
                </c:pt>
                <c:pt idx="12043">
                  <c:v>767.26880337860598</c:v>
                </c:pt>
                <c:pt idx="12044">
                  <c:v>767.332514148629</c:v>
                </c:pt>
                <c:pt idx="12045">
                  <c:v>767.396224918651</c:v>
                </c:pt>
                <c:pt idx="12046">
                  <c:v>767.459935688673</c:v>
                </c:pt>
                <c:pt idx="12047">
                  <c:v>767.52364645869602</c:v>
                </c:pt>
                <c:pt idx="12048">
                  <c:v>767.58735722871802</c:v>
                </c:pt>
                <c:pt idx="12049">
                  <c:v>767.65106799874002</c:v>
                </c:pt>
                <c:pt idx="12050">
                  <c:v>767.71477876876304</c:v>
                </c:pt>
                <c:pt idx="12051">
                  <c:v>767.77848953878504</c:v>
                </c:pt>
                <c:pt idx="12052">
                  <c:v>767.84220030880704</c:v>
                </c:pt>
                <c:pt idx="12053">
                  <c:v>767.90591107882994</c:v>
                </c:pt>
                <c:pt idx="12054">
                  <c:v>767.96962184885194</c:v>
                </c:pt>
                <c:pt idx="12055">
                  <c:v>768.03333261887406</c:v>
                </c:pt>
                <c:pt idx="12056">
                  <c:v>768.09704338889696</c:v>
                </c:pt>
                <c:pt idx="12057">
                  <c:v>768.16075415891896</c:v>
                </c:pt>
                <c:pt idx="12058">
                  <c:v>768.22446492894096</c:v>
                </c:pt>
                <c:pt idx="12059">
                  <c:v>768.28817569896398</c:v>
                </c:pt>
                <c:pt idx="12060">
                  <c:v>768.35188646898598</c:v>
                </c:pt>
                <c:pt idx="12061">
                  <c:v>768.41559723900798</c:v>
                </c:pt>
                <c:pt idx="12062">
                  <c:v>768.479308009031</c:v>
                </c:pt>
                <c:pt idx="12063">
                  <c:v>768.543018779053</c:v>
                </c:pt>
                <c:pt idx="12064">
                  <c:v>768.606729549075</c:v>
                </c:pt>
                <c:pt idx="12065">
                  <c:v>768.67044031909802</c:v>
                </c:pt>
                <c:pt idx="12066">
                  <c:v>768.73415108912002</c:v>
                </c:pt>
                <c:pt idx="12067">
                  <c:v>768.79786185914202</c:v>
                </c:pt>
                <c:pt idx="12068">
                  <c:v>768.86157262916504</c:v>
                </c:pt>
                <c:pt idx="12069">
                  <c:v>768.92528339918704</c:v>
                </c:pt>
                <c:pt idx="12070">
                  <c:v>768.98899416920904</c:v>
                </c:pt>
                <c:pt idx="12071">
                  <c:v>769.05270493923194</c:v>
                </c:pt>
                <c:pt idx="12072">
                  <c:v>769.11641570925406</c:v>
                </c:pt>
                <c:pt idx="12073">
                  <c:v>769.18012647927605</c:v>
                </c:pt>
                <c:pt idx="12074">
                  <c:v>769.24383724929896</c:v>
                </c:pt>
                <c:pt idx="12075">
                  <c:v>769.30754801932096</c:v>
                </c:pt>
                <c:pt idx="12076">
                  <c:v>769.37125878934296</c:v>
                </c:pt>
                <c:pt idx="12077">
                  <c:v>769.43496955936598</c:v>
                </c:pt>
                <c:pt idx="12078">
                  <c:v>769.49868032938798</c:v>
                </c:pt>
                <c:pt idx="12079">
                  <c:v>769.56239109940998</c:v>
                </c:pt>
                <c:pt idx="12080">
                  <c:v>769.626101869433</c:v>
                </c:pt>
                <c:pt idx="12081">
                  <c:v>769.689812639455</c:v>
                </c:pt>
                <c:pt idx="12082">
                  <c:v>769.75352340947802</c:v>
                </c:pt>
                <c:pt idx="12083">
                  <c:v>769.81723417950002</c:v>
                </c:pt>
                <c:pt idx="12084">
                  <c:v>769.88094494952202</c:v>
                </c:pt>
                <c:pt idx="12085">
                  <c:v>769.94465571954504</c:v>
                </c:pt>
                <c:pt idx="12086">
                  <c:v>770.00836648956704</c:v>
                </c:pt>
                <c:pt idx="12087">
                  <c:v>770.07207725958904</c:v>
                </c:pt>
                <c:pt idx="12088">
                  <c:v>770.13578802961194</c:v>
                </c:pt>
                <c:pt idx="12089">
                  <c:v>770.19949879963394</c:v>
                </c:pt>
                <c:pt idx="12090">
                  <c:v>770.26320956965606</c:v>
                </c:pt>
                <c:pt idx="12091">
                  <c:v>770.32692033967896</c:v>
                </c:pt>
                <c:pt idx="12092">
                  <c:v>770.39063110970096</c:v>
                </c:pt>
                <c:pt idx="12093">
                  <c:v>770.45434187972296</c:v>
                </c:pt>
                <c:pt idx="12094">
                  <c:v>770.51805264974598</c:v>
                </c:pt>
                <c:pt idx="12095">
                  <c:v>770.58176341976798</c:v>
                </c:pt>
                <c:pt idx="12096">
                  <c:v>770.64547418978998</c:v>
                </c:pt>
                <c:pt idx="12097">
                  <c:v>770.709184959813</c:v>
                </c:pt>
                <c:pt idx="12098">
                  <c:v>770.772895729835</c:v>
                </c:pt>
                <c:pt idx="12099">
                  <c:v>770.836606499857</c:v>
                </c:pt>
                <c:pt idx="12100">
                  <c:v>770.90031726988002</c:v>
                </c:pt>
                <c:pt idx="12101">
                  <c:v>770.96402803990202</c:v>
                </c:pt>
                <c:pt idx="12102">
                  <c:v>771.02773880992402</c:v>
                </c:pt>
                <c:pt idx="12103">
                  <c:v>771.09144957994704</c:v>
                </c:pt>
                <c:pt idx="12104">
                  <c:v>771.15516034996904</c:v>
                </c:pt>
                <c:pt idx="12105">
                  <c:v>771.21887111999104</c:v>
                </c:pt>
                <c:pt idx="12106">
                  <c:v>771.28258189001394</c:v>
                </c:pt>
                <c:pt idx="12107">
                  <c:v>771.34629266003606</c:v>
                </c:pt>
                <c:pt idx="12108">
                  <c:v>771.41000343005805</c:v>
                </c:pt>
                <c:pt idx="12109">
                  <c:v>771.47371420008096</c:v>
                </c:pt>
                <c:pt idx="12110">
                  <c:v>771.53742497010296</c:v>
                </c:pt>
                <c:pt idx="12111">
                  <c:v>771.60113574012496</c:v>
                </c:pt>
                <c:pt idx="12112">
                  <c:v>771.66484651014798</c:v>
                </c:pt>
                <c:pt idx="12113">
                  <c:v>771.72855728016998</c:v>
                </c:pt>
                <c:pt idx="12114">
                  <c:v>771.79226805019198</c:v>
                </c:pt>
                <c:pt idx="12115">
                  <c:v>771.855978820215</c:v>
                </c:pt>
                <c:pt idx="12116">
                  <c:v>771.919689590237</c:v>
                </c:pt>
                <c:pt idx="12117">
                  <c:v>771.983400360259</c:v>
                </c:pt>
                <c:pt idx="12118">
                  <c:v>772.04711113028202</c:v>
                </c:pt>
                <c:pt idx="12119">
                  <c:v>772.11082190030402</c:v>
                </c:pt>
                <c:pt idx="12120">
                  <c:v>772.17453267032602</c:v>
                </c:pt>
                <c:pt idx="12121">
                  <c:v>772.23824344034904</c:v>
                </c:pt>
                <c:pt idx="12122">
                  <c:v>772.30195421037104</c:v>
                </c:pt>
                <c:pt idx="12123">
                  <c:v>772.36566498039303</c:v>
                </c:pt>
                <c:pt idx="12124">
                  <c:v>772.42937575041606</c:v>
                </c:pt>
                <c:pt idx="12125">
                  <c:v>772.49308652043806</c:v>
                </c:pt>
                <c:pt idx="12126">
                  <c:v>772.55679729046005</c:v>
                </c:pt>
                <c:pt idx="12127">
                  <c:v>772.62050806048296</c:v>
                </c:pt>
                <c:pt idx="12128">
                  <c:v>772.68421883050496</c:v>
                </c:pt>
                <c:pt idx="12129">
                  <c:v>772.74792960052696</c:v>
                </c:pt>
                <c:pt idx="12130">
                  <c:v>772.81164037054998</c:v>
                </c:pt>
                <c:pt idx="12131">
                  <c:v>772.87535114057198</c:v>
                </c:pt>
                <c:pt idx="12132">
                  <c:v>772.93906191059398</c:v>
                </c:pt>
                <c:pt idx="12133">
                  <c:v>773.002772680617</c:v>
                </c:pt>
                <c:pt idx="12134">
                  <c:v>773.066483450639</c:v>
                </c:pt>
                <c:pt idx="12135">
                  <c:v>773.13019422066202</c:v>
                </c:pt>
                <c:pt idx="12136">
                  <c:v>773.19390499068402</c:v>
                </c:pt>
                <c:pt idx="12137">
                  <c:v>773.25761576070602</c:v>
                </c:pt>
                <c:pt idx="12138">
                  <c:v>773.32132653072904</c:v>
                </c:pt>
                <c:pt idx="12139">
                  <c:v>773.38503730075104</c:v>
                </c:pt>
                <c:pt idx="12140">
                  <c:v>773.44874807077304</c:v>
                </c:pt>
                <c:pt idx="12141">
                  <c:v>773.51245884079594</c:v>
                </c:pt>
                <c:pt idx="12142">
                  <c:v>773.57616961081806</c:v>
                </c:pt>
                <c:pt idx="12143">
                  <c:v>773.63988038084005</c:v>
                </c:pt>
                <c:pt idx="12144">
                  <c:v>773.70359115086296</c:v>
                </c:pt>
                <c:pt idx="12145">
                  <c:v>773.76730192088496</c:v>
                </c:pt>
                <c:pt idx="12146">
                  <c:v>773.83101269090696</c:v>
                </c:pt>
                <c:pt idx="12147">
                  <c:v>773.89472346092998</c:v>
                </c:pt>
                <c:pt idx="12148">
                  <c:v>773.95843423095198</c:v>
                </c:pt>
                <c:pt idx="12149">
                  <c:v>774.02214500097398</c:v>
                </c:pt>
                <c:pt idx="12150">
                  <c:v>774.085855770997</c:v>
                </c:pt>
                <c:pt idx="12151">
                  <c:v>774.149566541019</c:v>
                </c:pt>
                <c:pt idx="12152">
                  <c:v>774.213277311041</c:v>
                </c:pt>
                <c:pt idx="12153">
                  <c:v>774.27698808106402</c:v>
                </c:pt>
                <c:pt idx="12154">
                  <c:v>774.34069885108602</c:v>
                </c:pt>
                <c:pt idx="12155">
                  <c:v>774.40440962110802</c:v>
                </c:pt>
                <c:pt idx="12156">
                  <c:v>774.46812039113104</c:v>
                </c:pt>
                <c:pt idx="12157">
                  <c:v>774.53183116115304</c:v>
                </c:pt>
                <c:pt idx="12158">
                  <c:v>774.59554193117503</c:v>
                </c:pt>
                <c:pt idx="12159">
                  <c:v>774.65925270119806</c:v>
                </c:pt>
                <c:pt idx="12160">
                  <c:v>774.72296347122005</c:v>
                </c:pt>
                <c:pt idx="12161">
                  <c:v>774.78667424124205</c:v>
                </c:pt>
                <c:pt idx="12162">
                  <c:v>774.85038501126496</c:v>
                </c:pt>
                <c:pt idx="12163">
                  <c:v>774.91409578128696</c:v>
                </c:pt>
                <c:pt idx="12164">
                  <c:v>774.97780655130896</c:v>
                </c:pt>
                <c:pt idx="12165">
                  <c:v>775.04151732133198</c:v>
                </c:pt>
                <c:pt idx="12166">
                  <c:v>775.10522809135398</c:v>
                </c:pt>
                <c:pt idx="12167">
                  <c:v>775.16893886137598</c:v>
                </c:pt>
                <c:pt idx="12168">
                  <c:v>775.232649631399</c:v>
                </c:pt>
                <c:pt idx="12169">
                  <c:v>775.296360401421</c:v>
                </c:pt>
                <c:pt idx="12170">
                  <c:v>775.360071171443</c:v>
                </c:pt>
                <c:pt idx="12171">
                  <c:v>775.42378194146602</c:v>
                </c:pt>
                <c:pt idx="12172">
                  <c:v>775.48749271148802</c:v>
                </c:pt>
                <c:pt idx="12173">
                  <c:v>775.55120348151002</c:v>
                </c:pt>
                <c:pt idx="12174">
                  <c:v>775.61491425153304</c:v>
                </c:pt>
                <c:pt idx="12175">
                  <c:v>775.67862502155504</c:v>
                </c:pt>
                <c:pt idx="12176">
                  <c:v>775.74233579157703</c:v>
                </c:pt>
                <c:pt idx="12177">
                  <c:v>775.80604656160006</c:v>
                </c:pt>
                <c:pt idx="12178">
                  <c:v>775.86975733162205</c:v>
                </c:pt>
                <c:pt idx="12179">
                  <c:v>775.93346810164405</c:v>
                </c:pt>
                <c:pt idx="12180">
                  <c:v>775.99717887166696</c:v>
                </c:pt>
                <c:pt idx="12181">
                  <c:v>776.06088964168896</c:v>
                </c:pt>
                <c:pt idx="12182">
                  <c:v>776.12460041171096</c:v>
                </c:pt>
                <c:pt idx="12183">
                  <c:v>776.18831118173398</c:v>
                </c:pt>
                <c:pt idx="12184">
                  <c:v>776.25202195175598</c:v>
                </c:pt>
                <c:pt idx="12185">
                  <c:v>776.31573272177798</c:v>
                </c:pt>
                <c:pt idx="12186">
                  <c:v>776.379443491801</c:v>
                </c:pt>
                <c:pt idx="12187">
                  <c:v>776.443154261823</c:v>
                </c:pt>
                <c:pt idx="12188">
                  <c:v>776.50686503184602</c:v>
                </c:pt>
                <c:pt idx="12189">
                  <c:v>776.57057580186802</c:v>
                </c:pt>
                <c:pt idx="12190">
                  <c:v>776.63428657189002</c:v>
                </c:pt>
                <c:pt idx="12191">
                  <c:v>776.69799734191304</c:v>
                </c:pt>
                <c:pt idx="12192">
                  <c:v>776.76170811193504</c:v>
                </c:pt>
                <c:pt idx="12193">
                  <c:v>776.82541888195703</c:v>
                </c:pt>
                <c:pt idx="12194">
                  <c:v>776.88912965198006</c:v>
                </c:pt>
                <c:pt idx="12195">
                  <c:v>776.95284042200205</c:v>
                </c:pt>
                <c:pt idx="12196">
                  <c:v>777.01655119202405</c:v>
                </c:pt>
                <c:pt idx="12197">
                  <c:v>777.08026196204696</c:v>
                </c:pt>
                <c:pt idx="12198">
                  <c:v>777.14397273206896</c:v>
                </c:pt>
                <c:pt idx="12199">
                  <c:v>777.20768350209096</c:v>
                </c:pt>
                <c:pt idx="12200">
                  <c:v>777.27139427211398</c:v>
                </c:pt>
                <c:pt idx="12201">
                  <c:v>777.33510504213598</c:v>
                </c:pt>
                <c:pt idx="12202">
                  <c:v>777.39881581215798</c:v>
                </c:pt>
                <c:pt idx="12203">
                  <c:v>777.462526582181</c:v>
                </c:pt>
                <c:pt idx="12204">
                  <c:v>777.526237352203</c:v>
                </c:pt>
                <c:pt idx="12205">
                  <c:v>777.589948122225</c:v>
                </c:pt>
                <c:pt idx="12206">
                  <c:v>777.65365889224802</c:v>
                </c:pt>
                <c:pt idx="12207">
                  <c:v>777.71736966227002</c:v>
                </c:pt>
                <c:pt idx="12208">
                  <c:v>777.78108043229201</c:v>
                </c:pt>
                <c:pt idx="12209">
                  <c:v>777.84479120231504</c:v>
                </c:pt>
                <c:pt idx="12210">
                  <c:v>777.90850197233704</c:v>
                </c:pt>
                <c:pt idx="12211">
                  <c:v>777.97221274235903</c:v>
                </c:pt>
                <c:pt idx="12212">
                  <c:v>778.03592351238206</c:v>
                </c:pt>
                <c:pt idx="12213">
                  <c:v>778.09963428240405</c:v>
                </c:pt>
                <c:pt idx="12214">
                  <c:v>778.16334505242605</c:v>
                </c:pt>
                <c:pt idx="12215">
                  <c:v>778.22705582244896</c:v>
                </c:pt>
                <c:pt idx="12216">
                  <c:v>778.29076659247096</c:v>
                </c:pt>
                <c:pt idx="12217">
                  <c:v>778.35447736249296</c:v>
                </c:pt>
                <c:pt idx="12218">
                  <c:v>778.41818813251598</c:v>
                </c:pt>
                <c:pt idx="12219">
                  <c:v>778.48189890253798</c:v>
                </c:pt>
                <c:pt idx="12220">
                  <c:v>778.54560967255998</c:v>
                </c:pt>
                <c:pt idx="12221">
                  <c:v>778.609320442583</c:v>
                </c:pt>
                <c:pt idx="12222">
                  <c:v>778.673031212605</c:v>
                </c:pt>
                <c:pt idx="12223">
                  <c:v>778.736741982627</c:v>
                </c:pt>
                <c:pt idx="12224">
                  <c:v>778.80045275265002</c:v>
                </c:pt>
                <c:pt idx="12225">
                  <c:v>778.86416352267202</c:v>
                </c:pt>
                <c:pt idx="12226">
                  <c:v>778.92787429269401</c:v>
                </c:pt>
                <c:pt idx="12227">
                  <c:v>778.99158506271704</c:v>
                </c:pt>
                <c:pt idx="12228">
                  <c:v>779.05529583273903</c:v>
                </c:pt>
                <c:pt idx="12229">
                  <c:v>779.11900660276103</c:v>
                </c:pt>
                <c:pt idx="12230">
                  <c:v>779.18271737278405</c:v>
                </c:pt>
                <c:pt idx="12231">
                  <c:v>779.24642814280605</c:v>
                </c:pt>
                <c:pt idx="12232">
                  <c:v>779.31013891282805</c:v>
                </c:pt>
                <c:pt idx="12233">
                  <c:v>779.37384968285096</c:v>
                </c:pt>
                <c:pt idx="12234">
                  <c:v>779.43756045287296</c:v>
                </c:pt>
                <c:pt idx="12235">
                  <c:v>779.50127122289496</c:v>
                </c:pt>
                <c:pt idx="12236">
                  <c:v>779.56498199291798</c:v>
                </c:pt>
                <c:pt idx="12237">
                  <c:v>779.62869276293998</c:v>
                </c:pt>
                <c:pt idx="12238">
                  <c:v>779.69240353296198</c:v>
                </c:pt>
                <c:pt idx="12239">
                  <c:v>779.756114302985</c:v>
                </c:pt>
                <c:pt idx="12240">
                  <c:v>779.819825073007</c:v>
                </c:pt>
                <c:pt idx="12241">
                  <c:v>779.88353584302899</c:v>
                </c:pt>
                <c:pt idx="12242">
                  <c:v>779.94724661305202</c:v>
                </c:pt>
                <c:pt idx="12243">
                  <c:v>780.01095738307401</c:v>
                </c:pt>
                <c:pt idx="12244">
                  <c:v>780.07466815309704</c:v>
                </c:pt>
                <c:pt idx="12245">
                  <c:v>780.13837892311903</c:v>
                </c:pt>
                <c:pt idx="12246">
                  <c:v>780.20208969314103</c:v>
                </c:pt>
                <c:pt idx="12247">
                  <c:v>780.26580046316406</c:v>
                </c:pt>
                <c:pt idx="12248">
                  <c:v>780.32951123318605</c:v>
                </c:pt>
                <c:pt idx="12249">
                  <c:v>780.39322200320805</c:v>
                </c:pt>
                <c:pt idx="12250">
                  <c:v>780.45693277323096</c:v>
                </c:pt>
                <c:pt idx="12251">
                  <c:v>780.52064354325296</c:v>
                </c:pt>
                <c:pt idx="12252">
                  <c:v>780.58435431327496</c:v>
                </c:pt>
                <c:pt idx="12253">
                  <c:v>780.64806508329798</c:v>
                </c:pt>
                <c:pt idx="12254">
                  <c:v>780.71177585331998</c:v>
                </c:pt>
                <c:pt idx="12255">
                  <c:v>780.77548662334198</c:v>
                </c:pt>
                <c:pt idx="12256">
                  <c:v>780.839197393365</c:v>
                </c:pt>
                <c:pt idx="12257">
                  <c:v>780.902908163387</c:v>
                </c:pt>
                <c:pt idx="12258">
                  <c:v>780.96661893340899</c:v>
                </c:pt>
                <c:pt idx="12259">
                  <c:v>781.03032970343202</c:v>
                </c:pt>
                <c:pt idx="12260">
                  <c:v>781.09404047345402</c:v>
                </c:pt>
                <c:pt idx="12261">
                  <c:v>781.15775124347601</c:v>
                </c:pt>
                <c:pt idx="12262">
                  <c:v>781.22146201349904</c:v>
                </c:pt>
                <c:pt idx="12263">
                  <c:v>781.28517278352103</c:v>
                </c:pt>
                <c:pt idx="12264">
                  <c:v>781.34888355354303</c:v>
                </c:pt>
                <c:pt idx="12265">
                  <c:v>781.41259432356605</c:v>
                </c:pt>
                <c:pt idx="12266">
                  <c:v>781.47630509358805</c:v>
                </c:pt>
                <c:pt idx="12267">
                  <c:v>781.54001586361005</c:v>
                </c:pt>
                <c:pt idx="12268">
                  <c:v>781.60372663363296</c:v>
                </c:pt>
                <c:pt idx="12269">
                  <c:v>781.66743740365496</c:v>
                </c:pt>
                <c:pt idx="12270">
                  <c:v>781.73114817367696</c:v>
                </c:pt>
                <c:pt idx="12271">
                  <c:v>781.79485894369998</c:v>
                </c:pt>
                <c:pt idx="12272">
                  <c:v>781.85856971372198</c:v>
                </c:pt>
                <c:pt idx="12273">
                  <c:v>781.92228048374398</c:v>
                </c:pt>
                <c:pt idx="12274">
                  <c:v>781.985991253767</c:v>
                </c:pt>
                <c:pt idx="12275">
                  <c:v>782.049702023789</c:v>
                </c:pt>
                <c:pt idx="12276">
                  <c:v>782.11341279381099</c:v>
                </c:pt>
                <c:pt idx="12277">
                  <c:v>782.17712356383402</c:v>
                </c:pt>
                <c:pt idx="12278">
                  <c:v>782.24083433385601</c:v>
                </c:pt>
                <c:pt idx="12279">
                  <c:v>782.30454510387801</c:v>
                </c:pt>
                <c:pt idx="12280">
                  <c:v>782.36825587390103</c:v>
                </c:pt>
                <c:pt idx="12281">
                  <c:v>782.43196664392303</c:v>
                </c:pt>
                <c:pt idx="12282">
                  <c:v>782.49567741394503</c:v>
                </c:pt>
                <c:pt idx="12283">
                  <c:v>782.55938818396805</c:v>
                </c:pt>
                <c:pt idx="12284">
                  <c:v>782.62309895399005</c:v>
                </c:pt>
                <c:pt idx="12285">
                  <c:v>782.68680972401205</c:v>
                </c:pt>
                <c:pt idx="12286">
                  <c:v>782.75052049403496</c:v>
                </c:pt>
                <c:pt idx="12287">
                  <c:v>782.81423126405696</c:v>
                </c:pt>
                <c:pt idx="12288">
                  <c:v>782.87794203407896</c:v>
                </c:pt>
                <c:pt idx="12289">
                  <c:v>782.94165280410198</c:v>
                </c:pt>
                <c:pt idx="12290">
                  <c:v>783.00536357412398</c:v>
                </c:pt>
                <c:pt idx="12291">
                  <c:v>783.06907434414597</c:v>
                </c:pt>
                <c:pt idx="12292">
                  <c:v>783.132785114169</c:v>
                </c:pt>
                <c:pt idx="12293">
                  <c:v>783.19649588419099</c:v>
                </c:pt>
                <c:pt idx="12294">
                  <c:v>783.26020665421299</c:v>
                </c:pt>
                <c:pt idx="12295">
                  <c:v>783.32391742423601</c:v>
                </c:pt>
                <c:pt idx="12296">
                  <c:v>783.38762819425801</c:v>
                </c:pt>
                <c:pt idx="12297">
                  <c:v>783.45133896428104</c:v>
                </c:pt>
                <c:pt idx="12298">
                  <c:v>783.51504973430303</c:v>
                </c:pt>
                <c:pt idx="12299">
                  <c:v>783.57876050432503</c:v>
                </c:pt>
                <c:pt idx="12300">
                  <c:v>783.64247127434805</c:v>
                </c:pt>
                <c:pt idx="12301">
                  <c:v>783.70618204437005</c:v>
                </c:pt>
                <c:pt idx="12302">
                  <c:v>783.76989281439205</c:v>
                </c:pt>
                <c:pt idx="12303">
                  <c:v>783.83360358441496</c:v>
                </c:pt>
                <c:pt idx="12304">
                  <c:v>783.89731435443696</c:v>
                </c:pt>
                <c:pt idx="12305">
                  <c:v>783.96102512445896</c:v>
                </c:pt>
                <c:pt idx="12306">
                  <c:v>784.02473589448198</c:v>
                </c:pt>
                <c:pt idx="12307">
                  <c:v>784.08844666450398</c:v>
                </c:pt>
                <c:pt idx="12308">
                  <c:v>784.15215743452598</c:v>
                </c:pt>
                <c:pt idx="12309">
                  <c:v>784.215868204549</c:v>
                </c:pt>
                <c:pt idx="12310">
                  <c:v>784.279578974571</c:v>
                </c:pt>
                <c:pt idx="12311">
                  <c:v>784.34328974459299</c:v>
                </c:pt>
                <c:pt idx="12312">
                  <c:v>784.40700051461602</c:v>
                </c:pt>
                <c:pt idx="12313">
                  <c:v>784.47071128463801</c:v>
                </c:pt>
                <c:pt idx="12314">
                  <c:v>784.53442205466001</c:v>
                </c:pt>
                <c:pt idx="12315">
                  <c:v>784.59813282468303</c:v>
                </c:pt>
                <c:pt idx="12316">
                  <c:v>784.66184359470503</c:v>
                </c:pt>
                <c:pt idx="12317">
                  <c:v>784.72555436472703</c:v>
                </c:pt>
                <c:pt idx="12318">
                  <c:v>784.78926513475005</c:v>
                </c:pt>
                <c:pt idx="12319">
                  <c:v>784.85297590477205</c:v>
                </c:pt>
                <c:pt idx="12320">
                  <c:v>784.91668667479405</c:v>
                </c:pt>
                <c:pt idx="12321">
                  <c:v>784.98039744481696</c:v>
                </c:pt>
                <c:pt idx="12322">
                  <c:v>785.04410821483896</c:v>
                </c:pt>
                <c:pt idx="12323">
                  <c:v>785.10781898486096</c:v>
                </c:pt>
                <c:pt idx="12324">
                  <c:v>785.17152975488398</c:v>
                </c:pt>
                <c:pt idx="12325">
                  <c:v>785.23524052490598</c:v>
                </c:pt>
                <c:pt idx="12326">
                  <c:v>785.29895129492797</c:v>
                </c:pt>
                <c:pt idx="12327">
                  <c:v>785.362662064951</c:v>
                </c:pt>
                <c:pt idx="12328">
                  <c:v>785.42637283497299</c:v>
                </c:pt>
                <c:pt idx="12329">
                  <c:v>785.49008360499499</c:v>
                </c:pt>
                <c:pt idx="12330">
                  <c:v>785.55379437501801</c:v>
                </c:pt>
                <c:pt idx="12331">
                  <c:v>785.61750514504001</c:v>
                </c:pt>
                <c:pt idx="12332">
                  <c:v>785.68121591506201</c:v>
                </c:pt>
                <c:pt idx="12333">
                  <c:v>785.74492668508503</c:v>
                </c:pt>
                <c:pt idx="12334">
                  <c:v>785.80863745510703</c:v>
                </c:pt>
                <c:pt idx="12335">
                  <c:v>785.87234822512903</c:v>
                </c:pt>
                <c:pt idx="12336">
                  <c:v>785.93605899515205</c:v>
                </c:pt>
                <c:pt idx="12337">
                  <c:v>785.99976976517405</c:v>
                </c:pt>
                <c:pt idx="12338">
                  <c:v>786.06348053519605</c:v>
                </c:pt>
                <c:pt idx="12339">
                  <c:v>786.12719130521896</c:v>
                </c:pt>
                <c:pt idx="12340">
                  <c:v>786.19090207524096</c:v>
                </c:pt>
                <c:pt idx="12341">
                  <c:v>786.25461284526295</c:v>
                </c:pt>
                <c:pt idx="12342">
                  <c:v>786.31832361528598</c:v>
                </c:pt>
                <c:pt idx="12343">
                  <c:v>786.38203438530797</c:v>
                </c:pt>
                <c:pt idx="12344">
                  <c:v>786.44574515532997</c:v>
                </c:pt>
                <c:pt idx="12345">
                  <c:v>786.509455925353</c:v>
                </c:pt>
                <c:pt idx="12346">
                  <c:v>786.57316669537499</c:v>
                </c:pt>
                <c:pt idx="12347">
                  <c:v>786.63687746539699</c:v>
                </c:pt>
                <c:pt idx="12348">
                  <c:v>786.70058823542001</c:v>
                </c:pt>
                <c:pt idx="12349">
                  <c:v>786.76429900544201</c:v>
                </c:pt>
                <c:pt idx="12350">
                  <c:v>786.82800977546503</c:v>
                </c:pt>
                <c:pt idx="12351">
                  <c:v>786.89172054548703</c:v>
                </c:pt>
                <c:pt idx="12352">
                  <c:v>786.95543131550903</c:v>
                </c:pt>
                <c:pt idx="12353">
                  <c:v>787.01914208553205</c:v>
                </c:pt>
                <c:pt idx="12354">
                  <c:v>787.08285285555405</c:v>
                </c:pt>
                <c:pt idx="12355">
                  <c:v>787.14656362557605</c:v>
                </c:pt>
                <c:pt idx="12356">
                  <c:v>787.21027439559896</c:v>
                </c:pt>
                <c:pt idx="12357">
                  <c:v>787.27398516562096</c:v>
                </c:pt>
                <c:pt idx="12358">
                  <c:v>787.33769593564296</c:v>
                </c:pt>
                <c:pt idx="12359">
                  <c:v>787.40140670566598</c:v>
                </c:pt>
                <c:pt idx="12360">
                  <c:v>787.46511747568798</c:v>
                </c:pt>
                <c:pt idx="12361">
                  <c:v>787.52882824570997</c:v>
                </c:pt>
                <c:pt idx="12362">
                  <c:v>787.592539015733</c:v>
                </c:pt>
                <c:pt idx="12363">
                  <c:v>787.65624978575499</c:v>
                </c:pt>
                <c:pt idx="12364">
                  <c:v>787.71996055577699</c:v>
                </c:pt>
                <c:pt idx="12365">
                  <c:v>787.78367132580001</c:v>
                </c:pt>
                <c:pt idx="12366">
                  <c:v>787.84738209582201</c:v>
                </c:pt>
                <c:pt idx="12367">
                  <c:v>787.91109286584401</c:v>
                </c:pt>
                <c:pt idx="12368">
                  <c:v>787.97480363586703</c:v>
                </c:pt>
                <c:pt idx="12369">
                  <c:v>788.03851440588903</c:v>
                </c:pt>
                <c:pt idx="12370">
                  <c:v>788.10222517591103</c:v>
                </c:pt>
                <c:pt idx="12371">
                  <c:v>788.16593594593405</c:v>
                </c:pt>
                <c:pt idx="12372">
                  <c:v>788.22964671595605</c:v>
                </c:pt>
                <c:pt idx="12373">
                  <c:v>788.29335748597805</c:v>
                </c:pt>
                <c:pt idx="12374">
                  <c:v>788.35706825600096</c:v>
                </c:pt>
                <c:pt idx="12375">
                  <c:v>788.42077902602296</c:v>
                </c:pt>
                <c:pt idx="12376">
                  <c:v>788.48448979604495</c:v>
                </c:pt>
                <c:pt idx="12377">
                  <c:v>788.54820056606798</c:v>
                </c:pt>
                <c:pt idx="12378">
                  <c:v>788.61191133608997</c:v>
                </c:pt>
                <c:pt idx="12379">
                  <c:v>788.67562210611197</c:v>
                </c:pt>
                <c:pt idx="12380">
                  <c:v>788.73933287613499</c:v>
                </c:pt>
                <c:pt idx="12381">
                  <c:v>788.80304364615699</c:v>
                </c:pt>
                <c:pt idx="12382">
                  <c:v>788.86675441617899</c:v>
                </c:pt>
                <c:pt idx="12383">
                  <c:v>788.93046518620201</c:v>
                </c:pt>
                <c:pt idx="12384">
                  <c:v>788.99417595622401</c:v>
                </c:pt>
                <c:pt idx="12385">
                  <c:v>789.05788672624601</c:v>
                </c:pt>
                <c:pt idx="12386">
                  <c:v>789.12159749626903</c:v>
                </c:pt>
                <c:pt idx="12387">
                  <c:v>789.18530826629103</c:v>
                </c:pt>
                <c:pt idx="12388">
                  <c:v>789.24901903631303</c:v>
                </c:pt>
                <c:pt idx="12389">
                  <c:v>789.31272980633605</c:v>
                </c:pt>
                <c:pt idx="12390">
                  <c:v>789.37644057635805</c:v>
                </c:pt>
                <c:pt idx="12391">
                  <c:v>789.44015134638005</c:v>
                </c:pt>
                <c:pt idx="12392">
                  <c:v>789.50386211640296</c:v>
                </c:pt>
                <c:pt idx="12393">
                  <c:v>789.56757288642495</c:v>
                </c:pt>
                <c:pt idx="12394">
                  <c:v>789.63128365644695</c:v>
                </c:pt>
                <c:pt idx="12395">
                  <c:v>789.69499442646998</c:v>
                </c:pt>
                <c:pt idx="12396">
                  <c:v>789.75870519649197</c:v>
                </c:pt>
                <c:pt idx="12397">
                  <c:v>789.82241596651397</c:v>
                </c:pt>
                <c:pt idx="12398">
                  <c:v>789.88612673653699</c:v>
                </c:pt>
                <c:pt idx="12399">
                  <c:v>789.94983750655899</c:v>
                </c:pt>
                <c:pt idx="12400">
                  <c:v>790.01354827658099</c:v>
                </c:pt>
                <c:pt idx="12401">
                  <c:v>790.07725904660401</c:v>
                </c:pt>
                <c:pt idx="12402">
                  <c:v>790.14096981662601</c:v>
                </c:pt>
                <c:pt idx="12403">
                  <c:v>790.20468058664903</c:v>
                </c:pt>
                <c:pt idx="12404">
                  <c:v>790.26839135667103</c:v>
                </c:pt>
                <c:pt idx="12405">
                  <c:v>790.33210212669303</c:v>
                </c:pt>
                <c:pt idx="12406">
                  <c:v>790.39581289671605</c:v>
                </c:pt>
                <c:pt idx="12407">
                  <c:v>790.45952366673805</c:v>
                </c:pt>
                <c:pt idx="12408">
                  <c:v>790.52323443676005</c:v>
                </c:pt>
                <c:pt idx="12409">
                  <c:v>790.58694520678296</c:v>
                </c:pt>
                <c:pt idx="12410">
                  <c:v>790.65065597680496</c:v>
                </c:pt>
                <c:pt idx="12411">
                  <c:v>790.71436674682695</c:v>
                </c:pt>
                <c:pt idx="12412">
                  <c:v>790.77807751684998</c:v>
                </c:pt>
                <c:pt idx="12413">
                  <c:v>790.84178828687197</c:v>
                </c:pt>
                <c:pt idx="12414">
                  <c:v>790.90549905689397</c:v>
                </c:pt>
                <c:pt idx="12415">
                  <c:v>790.96920982691699</c:v>
                </c:pt>
                <c:pt idx="12416">
                  <c:v>791.03292059693899</c:v>
                </c:pt>
                <c:pt idx="12417">
                  <c:v>791.09663136696099</c:v>
                </c:pt>
                <c:pt idx="12418">
                  <c:v>791.16034213698401</c:v>
                </c:pt>
                <c:pt idx="12419">
                  <c:v>791.22405290700601</c:v>
                </c:pt>
                <c:pt idx="12420">
                  <c:v>791.28776367702801</c:v>
                </c:pt>
                <c:pt idx="12421">
                  <c:v>791.35147444705103</c:v>
                </c:pt>
                <c:pt idx="12422">
                  <c:v>791.41518521707303</c:v>
                </c:pt>
                <c:pt idx="12423">
                  <c:v>791.47889598709503</c:v>
                </c:pt>
                <c:pt idx="12424">
                  <c:v>791.54260675711805</c:v>
                </c:pt>
                <c:pt idx="12425">
                  <c:v>791.60631752714005</c:v>
                </c:pt>
                <c:pt idx="12426">
                  <c:v>791.67002829716205</c:v>
                </c:pt>
                <c:pt idx="12427">
                  <c:v>791.73373906718496</c:v>
                </c:pt>
                <c:pt idx="12428">
                  <c:v>791.79744983720695</c:v>
                </c:pt>
                <c:pt idx="12429">
                  <c:v>791.86116060722895</c:v>
                </c:pt>
                <c:pt idx="12430">
                  <c:v>791.92487137725197</c:v>
                </c:pt>
                <c:pt idx="12431">
                  <c:v>791.98858214727397</c:v>
                </c:pt>
                <c:pt idx="12432">
                  <c:v>792.05229291729597</c:v>
                </c:pt>
                <c:pt idx="12433">
                  <c:v>792.11600368731899</c:v>
                </c:pt>
                <c:pt idx="12434">
                  <c:v>792.17971445734099</c:v>
                </c:pt>
                <c:pt idx="12435">
                  <c:v>792.24342522736299</c:v>
                </c:pt>
                <c:pt idx="12436">
                  <c:v>792.30713599738601</c:v>
                </c:pt>
                <c:pt idx="12437">
                  <c:v>792.37084676740801</c:v>
                </c:pt>
                <c:pt idx="12438">
                  <c:v>792.43455753743001</c:v>
                </c:pt>
                <c:pt idx="12439">
                  <c:v>792.49826830745303</c:v>
                </c:pt>
                <c:pt idx="12440">
                  <c:v>792.56197907747503</c:v>
                </c:pt>
                <c:pt idx="12441">
                  <c:v>792.62568984749703</c:v>
                </c:pt>
                <c:pt idx="12442">
                  <c:v>792.68940061752005</c:v>
                </c:pt>
                <c:pt idx="12443">
                  <c:v>792.75311138754205</c:v>
                </c:pt>
                <c:pt idx="12444">
                  <c:v>792.81682215756405</c:v>
                </c:pt>
                <c:pt idx="12445">
                  <c:v>792.88053292758696</c:v>
                </c:pt>
                <c:pt idx="12446">
                  <c:v>792.94424369760895</c:v>
                </c:pt>
                <c:pt idx="12447">
                  <c:v>793.00795446763095</c:v>
                </c:pt>
                <c:pt idx="12448">
                  <c:v>793.07166523765397</c:v>
                </c:pt>
                <c:pt idx="12449">
                  <c:v>793.13537600767597</c:v>
                </c:pt>
                <c:pt idx="12450">
                  <c:v>793.19908677769797</c:v>
                </c:pt>
                <c:pt idx="12451">
                  <c:v>793.26279754772099</c:v>
                </c:pt>
                <c:pt idx="12452">
                  <c:v>793.32650831774299</c:v>
                </c:pt>
                <c:pt idx="12453">
                  <c:v>793.39021908776499</c:v>
                </c:pt>
                <c:pt idx="12454">
                  <c:v>793.45392985778801</c:v>
                </c:pt>
                <c:pt idx="12455">
                  <c:v>793.51764062781001</c:v>
                </c:pt>
                <c:pt idx="12456">
                  <c:v>793.58135139783303</c:v>
                </c:pt>
                <c:pt idx="12457">
                  <c:v>793.64506216785503</c:v>
                </c:pt>
                <c:pt idx="12458">
                  <c:v>793.70877293787703</c:v>
                </c:pt>
                <c:pt idx="12459">
                  <c:v>793.77248370790005</c:v>
                </c:pt>
                <c:pt idx="12460">
                  <c:v>793.83619447792205</c:v>
                </c:pt>
                <c:pt idx="12461">
                  <c:v>793.89990524794405</c:v>
                </c:pt>
                <c:pt idx="12462">
                  <c:v>793.96361601796696</c:v>
                </c:pt>
                <c:pt idx="12463">
                  <c:v>794.02732678798895</c:v>
                </c:pt>
                <c:pt idx="12464">
                  <c:v>794.09103755801095</c:v>
                </c:pt>
                <c:pt idx="12465">
                  <c:v>794.15474832803397</c:v>
                </c:pt>
                <c:pt idx="12466">
                  <c:v>794.21845909805597</c:v>
                </c:pt>
                <c:pt idx="12467">
                  <c:v>794.28216986807797</c:v>
                </c:pt>
                <c:pt idx="12468">
                  <c:v>794.34588063810099</c:v>
                </c:pt>
                <c:pt idx="12469">
                  <c:v>794.40959140812299</c:v>
                </c:pt>
                <c:pt idx="12470">
                  <c:v>794.47330217814499</c:v>
                </c:pt>
                <c:pt idx="12471">
                  <c:v>794.53701294816801</c:v>
                </c:pt>
                <c:pt idx="12472">
                  <c:v>794.60072371819001</c:v>
                </c:pt>
                <c:pt idx="12473">
                  <c:v>794.66443448821201</c:v>
                </c:pt>
                <c:pt idx="12474">
                  <c:v>794.72814525823503</c:v>
                </c:pt>
                <c:pt idx="12475">
                  <c:v>794.79185602825703</c:v>
                </c:pt>
                <c:pt idx="12476">
                  <c:v>794.85556679827903</c:v>
                </c:pt>
                <c:pt idx="12477">
                  <c:v>794.91927756830205</c:v>
                </c:pt>
                <c:pt idx="12478">
                  <c:v>794.98298833832405</c:v>
                </c:pt>
                <c:pt idx="12479">
                  <c:v>795.04669910834605</c:v>
                </c:pt>
                <c:pt idx="12480">
                  <c:v>795.11040987836896</c:v>
                </c:pt>
                <c:pt idx="12481">
                  <c:v>795.17412064839095</c:v>
                </c:pt>
                <c:pt idx="12482">
                  <c:v>795.23783141841295</c:v>
                </c:pt>
                <c:pt idx="12483">
                  <c:v>795.30154218843597</c:v>
                </c:pt>
                <c:pt idx="12484">
                  <c:v>795.36525295845797</c:v>
                </c:pt>
                <c:pt idx="12485">
                  <c:v>795.42896372847997</c:v>
                </c:pt>
                <c:pt idx="12486">
                  <c:v>795.49267449850299</c:v>
                </c:pt>
                <c:pt idx="12487">
                  <c:v>795.55638526852499</c:v>
                </c:pt>
                <c:pt idx="12488">
                  <c:v>795.62009603854699</c:v>
                </c:pt>
                <c:pt idx="12489">
                  <c:v>795.68380680857001</c:v>
                </c:pt>
                <c:pt idx="12490">
                  <c:v>795.74751757859201</c:v>
                </c:pt>
                <c:pt idx="12491">
                  <c:v>795.81122834861401</c:v>
                </c:pt>
                <c:pt idx="12492">
                  <c:v>795.87493911863703</c:v>
                </c:pt>
                <c:pt idx="12493">
                  <c:v>795.93864988865903</c:v>
                </c:pt>
                <c:pt idx="12494">
                  <c:v>796.00236065868103</c:v>
                </c:pt>
                <c:pt idx="12495">
                  <c:v>796.06607142870405</c:v>
                </c:pt>
                <c:pt idx="12496">
                  <c:v>796.12978219872605</c:v>
                </c:pt>
                <c:pt idx="12497">
                  <c:v>796.19349296874805</c:v>
                </c:pt>
                <c:pt idx="12498">
                  <c:v>796.25720373877095</c:v>
                </c:pt>
                <c:pt idx="12499">
                  <c:v>796.32091450879295</c:v>
                </c:pt>
                <c:pt idx="12500">
                  <c:v>796.38462527881495</c:v>
                </c:pt>
                <c:pt idx="12501">
                  <c:v>796.44833604883797</c:v>
                </c:pt>
                <c:pt idx="12502">
                  <c:v>796.51204681885997</c:v>
                </c:pt>
                <c:pt idx="12503">
                  <c:v>796.57575758888197</c:v>
                </c:pt>
                <c:pt idx="12504">
                  <c:v>796.63946835890499</c:v>
                </c:pt>
                <c:pt idx="12505">
                  <c:v>796.70317912892699</c:v>
                </c:pt>
                <c:pt idx="12506">
                  <c:v>796.76688989894899</c:v>
                </c:pt>
                <c:pt idx="12507">
                  <c:v>796.83060066897201</c:v>
                </c:pt>
                <c:pt idx="12508">
                  <c:v>796.89431143899401</c:v>
                </c:pt>
                <c:pt idx="12509">
                  <c:v>796.95802220901703</c:v>
                </c:pt>
                <c:pt idx="12510">
                  <c:v>797.02173297903903</c:v>
                </c:pt>
                <c:pt idx="12511">
                  <c:v>797.08544374906103</c:v>
                </c:pt>
                <c:pt idx="12512">
                  <c:v>797.14915451908405</c:v>
                </c:pt>
                <c:pt idx="12513">
                  <c:v>797.21286528910605</c:v>
                </c:pt>
                <c:pt idx="12514">
                  <c:v>797.27657605912805</c:v>
                </c:pt>
                <c:pt idx="12515">
                  <c:v>797.34028682915095</c:v>
                </c:pt>
                <c:pt idx="12516">
                  <c:v>797.40399759917295</c:v>
                </c:pt>
                <c:pt idx="12517">
                  <c:v>797.46770836919495</c:v>
                </c:pt>
                <c:pt idx="12518">
                  <c:v>797.53141913921797</c:v>
                </c:pt>
                <c:pt idx="12519">
                  <c:v>797.59512990923997</c:v>
                </c:pt>
                <c:pt idx="12520">
                  <c:v>797.65884067926197</c:v>
                </c:pt>
                <c:pt idx="12521">
                  <c:v>797.72255144928499</c:v>
                </c:pt>
                <c:pt idx="12522">
                  <c:v>797.78626221930699</c:v>
                </c:pt>
                <c:pt idx="12523">
                  <c:v>797.84997298932899</c:v>
                </c:pt>
                <c:pt idx="12524">
                  <c:v>797.91368375935201</c:v>
                </c:pt>
                <c:pt idx="12525">
                  <c:v>797.97739452937401</c:v>
                </c:pt>
                <c:pt idx="12526">
                  <c:v>798.04110529939601</c:v>
                </c:pt>
                <c:pt idx="12527">
                  <c:v>798.10481606941903</c:v>
                </c:pt>
                <c:pt idx="12528">
                  <c:v>798.16852683944103</c:v>
                </c:pt>
                <c:pt idx="12529">
                  <c:v>798.23223760946303</c:v>
                </c:pt>
                <c:pt idx="12530">
                  <c:v>798.29594837948605</c:v>
                </c:pt>
                <c:pt idx="12531">
                  <c:v>798.35965914950805</c:v>
                </c:pt>
                <c:pt idx="12532">
                  <c:v>798.42336991953005</c:v>
                </c:pt>
                <c:pt idx="12533">
                  <c:v>798.48708068955295</c:v>
                </c:pt>
                <c:pt idx="12534">
                  <c:v>798.55079145957495</c:v>
                </c:pt>
                <c:pt idx="12535">
                  <c:v>798.61450222959695</c:v>
                </c:pt>
                <c:pt idx="12536">
                  <c:v>798.67821299961997</c:v>
                </c:pt>
                <c:pt idx="12537">
                  <c:v>798.74192376964197</c:v>
                </c:pt>
                <c:pt idx="12538">
                  <c:v>798.80563453966397</c:v>
                </c:pt>
                <c:pt idx="12539">
                  <c:v>798.86934530968699</c:v>
                </c:pt>
                <c:pt idx="12540">
                  <c:v>798.93305607970899</c:v>
                </c:pt>
                <c:pt idx="12541">
                  <c:v>798.99676684973099</c:v>
                </c:pt>
                <c:pt idx="12542">
                  <c:v>799.06047761975401</c:v>
                </c:pt>
                <c:pt idx="12543">
                  <c:v>799.12418838977601</c:v>
                </c:pt>
                <c:pt idx="12544">
                  <c:v>799.18789915979801</c:v>
                </c:pt>
                <c:pt idx="12545">
                  <c:v>799.25160992982103</c:v>
                </c:pt>
                <c:pt idx="12546">
                  <c:v>799.31532069984303</c:v>
                </c:pt>
                <c:pt idx="12547">
                  <c:v>799.37903146986503</c:v>
                </c:pt>
                <c:pt idx="12548">
                  <c:v>799.44274223988805</c:v>
                </c:pt>
                <c:pt idx="12549">
                  <c:v>799.50645300991005</c:v>
                </c:pt>
                <c:pt idx="12550">
                  <c:v>799.57016377993205</c:v>
                </c:pt>
                <c:pt idx="12551">
                  <c:v>799.63387454995495</c:v>
                </c:pt>
                <c:pt idx="12552">
                  <c:v>799.69758531997695</c:v>
                </c:pt>
                <c:pt idx="12553">
                  <c:v>799.76129608999895</c:v>
                </c:pt>
                <c:pt idx="12554">
                  <c:v>799.82500686002197</c:v>
                </c:pt>
                <c:pt idx="12555">
                  <c:v>799.88871763004397</c:v>
                </c:pt>
                <c:pt idx="12556">
                  <c:v>799.95242840006597</c:v>
                </c:pt>
                <c:pt idx="12557">
                  <c:v>800.01613917008899</c:v>
                </c:pt>
                <c:pt idx="12558">
                  <c:v>800.07984994011099</c:v>
                </c:pt>
                <c:pt idx="12559">
                  <c:v>800.14356071013299</c:v>
                </c:pt>
                <c:pt idx="12560">
                  <c:v>800.20727148015601</c:v>
                </c:pt>
                <c:pt idx="12561">
                  <c:v>800.27098225017801</c:v>
                </c:pt>
                <c:pt idx="12562">
                  <c:v>800.33469302020103</c:v>
                </c:pt>
                <c:pt idx="12563">
                  <c:v>800.39840379022303</c:v>
                </c:pt>
                <c:pt idx="12564">
                  <c:v>800.46211456024503</c:v>
                </c:pt>
                <c:pt idx="12565">
                  <c:v>800.52582533026805</c:v>
                </c:pt>
                <c:pt idx="12566">
                  <c:v>800.58953610029005</c:v>
                </c:pt>
                <c:pt idx="12567">
                  <c:v>800.65324687031205</c:v>
                </c:pt>
                <c:pt idx="12568">
                  <c:v>800.71695764033495</c:v>
                </c:pt>
                <c:pt idx="12569">
                  <c:v>800.78066841035695</c:v>
                </c:pt>
                <c:pt idx="12570">
                  <c:v>800.84437918037895</c:v>
                </c:pt>
                <c:pt idx="12571">
                  <c:v>800.90808995040197</c:v>
                </c:pt>
                <c:pt idx="12572">
                  <c:v>800.97180072042397</c:v>
                </c:pt>
                <c:pt idx="12573">
                  <c:v>801.03551149044597</c:v>
                </c:pt>
                <c:pt idx="12574">
                  <c:v>801.09922226046899</c:v>
                </c:pt>
                <c:pt idx="12575">
                  <c:v>801.16293303049099</c:v>
                </c:pt>
                <c:pt idx="12576">
                  <c:v>801.22664380051299</c:v>
                </c:pt>
                <c:pt idx="12577">
                  <c:v>801.29035457053601</c:v>
                </c:pt>
                <c:pt idx="12578">
                  <c:v>801.35406534055801</c:v>
                </c:pt>
                <c:pt idx="12579">
                  <c:v>801.41777611058001</c:v>
                </c:pt>
                <c:pt idx="12580">
                  <c:v>801.48148688060303</c:v>
                </c:pt>
                <c:pt idx="12581">
                  <c:v>801.54519765062503</c:v>
                </c:pt>
                <c:pt idx="12582">
                  <c:v>801.60890842064703</c:v>
                </c:pt>
                <c:pt idx="12583">
                  <c:v>801.67261919067005</c:v>
                </c:pt>
                <c:pt idx="12584">
                  <c:v>801.73632996069205</c:v>
                </c:pt>
                <c:pt idx="12585">
                  <c:v>801.80004073071404</c:v>
                </c:pt>
                <c:pt idx="12586">
                  <c:v>801.86375150073695</c:v>
                </c:pt>
                <c:pt idx="12587">
                  <c:v>801.92746227075895</c:v>
                </c:pt>
                <c:pt idx="12588">
                  <c:v>801.99117304078095</c:v>
                </c:pt>
                <c:pt idx="12589">
                  <c:v>802.05488381080397</c:v>
                </c:pt>
                <c:pt idx="12590">
                  <c:v>802.11859458082597</c:v>
                </c:pt>
                <c:pt idx="12591">
                  <c:v>802.18230535084797</c:v>
                </c:pt>
                <c:pt idx="12592">
                  <c:v>802.24601612087099</c:v>
                </c:pt>
                <c:pt idx="12593">
                  <c:v>802.30972689089299</c:v>
                </c:pt>
                <c:pt idx="12594">
                  <c:v>802.37343766091499</c:v>
                </c:pt>
                <c:pt idx="12595">
                  <c:v>802.43714843093801</c:v>
                </c:pt>
                <c:pt idx="12596">
                  <c:v>802.50085920096001</c:v>
                </c:pt>
                <c:pt idx="12597">
                  <c:v>802.56456997098201</c:v>
                </c:pt>
                <c:pt idx="12598">
                  <c:v>802.62828074100503</c:v>
                </c:pt>
                <c:pt idx="12599">
                  <c:v>802.69199151102703</c:v>
                </c:pt>
                <c:pt idx="12600">
                  <c:v>802.75570228104903</c:v>
                </c:pt>
                <c:pt idx="12601">
                  <c:v>802.81941305107205</c:v>
                </c:pt>
                <c:pt idx="12602">
                  <c:v>802.88312382109405</c:v>
                </c:pt>
                <c:pt idx="12603">
                  <c:v>802.94683459111604</c:v>
                </c:pt>
                <c:pt idx="12604">
                  <c:v>803.01054536113895</c:v>
                </c:pt>
                <c:pt idx="12605">
                  <c:v>803.07425613116095</c:v>
                </c:pt>
                <c:pt idx="12606">
                  <c:v>803.13796690118295</c:v>
                </c:pt>
                <c:pt idx="12607">
                  <c:v>803.20167767120597</c:v>
                </c:pt>
                <c:pt idx="12608">
                  <c:v>803.26538844122797</c:v>
                </c:pt>
                <c:pt idx="12609">
                  <c:v>803.32909921124997</c:v>
                </c:pt>
                <c:pt idx="12610">
                  <c:v>803.39280998127299</c:v>
                </c:pt>
                <c:pt idx="12611">
                  <c:v>803.45652075129499</c:v>
                </c:pt>
                <c:pt idx="12612">
                  <c:v>803.52023152131699</c:v>
                </c:pt>
                <c:pt idx="12613">
                  <c:v>803.58394229134001</c:v>
                </c:pt>
                <c:pt idx="12614">
                  <c:v>803.64765306136201</c:v>
                </c:pt>
                <c:pt idx="12615">
                  <c:v>803.71136383138503</c:v>
                </c:pt>
                <c:pt idx="12616">
                  <c:v>803.77507460140703</c:v>
                </c:pt>
                <c:pt idx="12617">
                  <c:v>803.83878537142903</c:v>
                </c:pt>
                <c:pt idx="12618">
                  <c:v>803.90249614145205</c:v>
                </c:pt>
                <c:pt idx="12619">
                  <c:v>803.96620691147405</c:v>
                </c:pt>
                <c:pt idx="12620">
                  <c:v>804.02991768149604</c:v>
                </c:pt>
                <c:pt idx="12621">
                  <c:v>804.09362845151895</c:v>
                </c:pt>
                <c:pt idx="12622">
                  <c:v>804.15733922154095</c:v>
                </c:pt>
                <c:pt idx="12623">
                  <c:v>804.22104999156295</c:v>
                </c:pt>
                <c:pt idx="12624">
                  <c:v>804.28476076158597</c:v>
                </c:pt>
                <c:pt idx="12625">
                  <c:v>804.34847153160797</c:v>
                </c:pt>
                <c:pt idx="12626">
                  <c:v>804.41218230162997</c:v>
                </c:pt>
                <c:pt idx="12627">
                  <c:v>804.47589307165299</c:v>
                </c:pt>
                <c:pt idx="12628">
                  <c:v>804.53960384167499</c:v>
                </c:pt>
                <c:pt idx="12629">
                  <c:v>804.60331461169699</c:v>
                </c:pt>
                <c:pt idx="12630">
                  <c:v>804.66702538172001</c:v>
                </c:pt>
                <c:pt idx="12631">
                  <c:v>804.73073615174201</c:v>
                </c:pt>
                <c:pt idx="12632">
                  <c:v>804.79444692176401</c:v>
                </c:pt>
                <c:pt idx="12633">
                  <c:v>804.85815769178703</c:v>
                </c:pt>
                <c:pt idx="12634">
                  <c:v>804.92186846180903</c:v>
                </c:pt>
                <c:pt idx="12635">
                  <c:v>804.98557923183103</c:v>
                </c:pt>
                <c:pt idx="12636">
                  <c:v>805.04929000185405</c:v>
                </c:pt>
                <c:pt idx="12637">
                  <c:v>805.11300077187605</c:v>
                </c:pt>
                <c:pt idx="12638">
                  <c:v>805.17671154189804</c:v>
                </c:pt>
                <c:pt idx="12639">
                  <c:v>805.24042231192095</c:v>
                </c:pt>
                <c:pt idx="12640">
                  <c:v>805.30413308194295</c:v>
                </c:pt>
                <c:pt idx="12641">
                  <c:v>805.36784385196495</c:v>
                </c:pt>
                <c:pt idx="12642">
                  <c:v>805.43155462198797</c:v>
                </c:pt>
                <c:pt idx="12643">
                  <c:v>805.49526539200997</c:v>
                </c:pt>
                <c:pt idx="12644">
                  <c:v>805.55897616203197</c:v>
                </c:pt>
                <c:pt idx="12645">
                  <c:v>805.62268693205499</c:v>
                </c:pt>
                <c:pt idx="12646">
                  <c:v>805.68639770207699</c:v>
                </c:pt>
                <c:pt idx="12647">
                  <c:v>805.75010847209899</c:v>
                </c:pt>
                <c:pt idx="12648">
                  <c:v>805.81381924212201</c:v>
                </c:pt>
                <c:pt idx="12649">
                  <c:v>805.87753001214401</c:v>
                </c:pt>
                <c:pt idx="12650">
                  <c:v>805.94124078216601</c:v>
                </c:pt>
                <c:pt idx="12651">
                  <c:v>806.00495155218903</c:v>
                </c:pt>
                <c:pt idx="12652">
                  <c:v>806.06866232221103</c:v>
                </c:pt>
                <c:pt idx="12653">
                  <c:v>806.13237309223302</c:v>
                </c:pt>
                <c:pt idx="12654">
                  <c:v>806.19608386225605</c:v>
                </c:pt>
                <c:pt idx="12655">
                  <c:v>806.25979463227804</c:v>
                </c:pt>
                <c:pt idx="12656">
                  <c:v>806.32350540230004</c:v>
                </c:pt>
                <c:pt idx="12657">
                  <c:v>806.38721617232295</c:v>
                </c:pt>
                <c:pt idx="12658">
                  <c:v>806.45092694234495</c:v>
                </c:pt>
                <c:pt idx="12659">
                  <c:v>806.51463771236695</c:v>
                </c:pt>
                <c:pt idx="12660">
                  <c:v>806.57834848238997</c:v>
                </c:pt>
                <c:pt idx="12661">
                  <c:v>806.64205925241197</c:v>
                </c:pt>
                <c:pt idx="12662">
                  <c:v>806.70577002243397</c:v>
                </c:pt>
                <c:pt idx="12663">
                  <c:v>806.76948079245699</c:v>
                </c:pt>
                <c:pt idx="12664">
                  <c:v>806.83319156247899</c:v>
                </c:pt>
                <c:pt idx="12665">
                  <c:v>806.89690233250099</c:v>
                </c:pt>
                <c:pt idx="12666">
                  <c:v>806.96061310252401</c:v>
                </c:pt>
                <c:pt idx="12667">
                  <c:v>807.02432387254601</c:v>
                </c:pt>
                <c:pt idx="12668">
                  <c:v>807.08803464256903</c:v>
                </c:pt>
                <c:pt idx="12669">
                  <c:v>807.15174541259103</c:v>
                </c:pt>
                <c:pt idx="12670">
                  <c:v>807.21545618261302</c:v>
                </c:pt>
                <c:pt idx="12671">
                  <c:v>807.27916695263605</c:v>
                </c:pt>
                <c:pt idx="12672">
                  <c:v>807.34287772265805</c:v>
                </c:pt>
                <c:pt idx="12673">
                  <c:v>807.40658849268004</c:v>
                </c:pt>
                <c:pt idx="12674">
                  <c:v>807.47029926270295</c:v>
                </c:pt>
                <c:pt idx="12675">
                  <c:v>807.53401003272495</c:v>
                </c:pt>
                <c:pt idx="12676">
                  <c:v>807.59772080274695</c:v>
                </c:pt>
                <c:pt idx="12677">
                  <c:v>807.66143157276997</c:v>
                </c:pt>
                <c:pt idx="12678">
                  <c:v>807.72514234279197</c:v>
                </c:pt>
                <c:pt idx="12679">
                  <c:v>807.78885311281397</c:v>
                </c:pt>
                <c:pt idx="12680">
                  <c:v>807.85256388283699</c:v>
                </c:pt>
                <c:pt idx="12681">
                  <c:v>807.91627465285899</c:v>
                </c:pt>
                <c:pt idx="12682">
                  <c:v>807.97998542288099</c:v>
                </c:pt>
                <c:pt idx="12683">
                  <c:v>808.04369619290401</c:v>
                </c:pt>
                <c:pt idx="12684">
                  <c:v>808.10740696292601</c:v>
                </c:pt>
                <c:pt idx="12685">
                  <c:v>808.17111773294801</c:v>
                </c:pt>
                <c:pt idx="12686">
                  <c:v>808.23482850297103</c:v>
                </c:pt>
                <c:pt idx="12687">
                  <c:v>808.29853927299303</c:v>
                </c:pt>
                <c:pt idx="12688">
                  <c:v>808.36225004301502</c:v>
                </c:pt>
                <c:pt idx="12689">
                  <c:v>808.42596081303805</c:v>
                </c:pt>
                <c:pt idx="12690">
                  <c:v>808.48967158306004</c:v>
                </c:pt>
                <c:pt idx="12691">
                  <c:v>808.55338235308204</c:v>
                </c:pt>
                <c:pt idx="12692">
                  <c:v>808.61709312310495</c:v>
                </c:pt>
                <c:pt idx="12693">
                  <c:v>808.68080389312695</c:v>
                </c:pt>
                <c:pt idx="12694">
                  <c:v>808.74451466314895</c:v>
                </c:pt>
                <c:pt idx="12695">
                  <c:v>808.80822543317197</c:v>
                </c:pt>
                <c:pt idx="12696">
                  <c:v>808.87193620319397</c:v>
                </c:pt>
                <c:pt idx="12697">
                  <c:v>808.93564697321597</c:v>
                </c:pt>
                <c:pt idx="12698">
                  <c:v>808.99935774323899</c:v>
                </c:pt>
                <c:pt idx="12699">
                  <c:v>809.06306851326099</c:v>
                </c:pt>
                <c:pt idx="12700">
                  <c:v>809.12677928328299</c:v>
                </c:pt>
                <c:pt idx="12701">
                  <c:v>809.19049005330601</c:v>
                </c:pt>
                <c:pt idx="12702">
                  <c:v>809.25420082332801</c:v>
                </c:pt>
                <c:pt idx="12703">
                  <c:v>809.31791159335</c:v>
                </c:pt>
                <c:pt idx="12704">
                  <c:v>809.38162236337303</c:v>
                </c:pt>
                <c:pt idx="12705">
                  <c:v>809.44533313339502</c:v>
                </c:pt>
                <c:pt idx="12706">
                  <c:v>809.50904390341702</c:v>
                </c:pt>
                <c:pt idx="12707">
                  <c:v>809.57275467344004</c:v>
                </c:pt>
                <c:pt idx="12708">
                  <c:v>809.63646544346204</c:v>
                </c:pt>
                <c:pt idx="12709">
                  <c:v>809.70017621348404</c:v>
                </c:pt>
                <c:pt idx="12710">
                  <c:v>809.76388698350695</c:v>
                </c:pt>
                <c:pt idx="12711">
                  <c:v>809.82759775352895</c:v>
                </c:pt>
                <c:pt idx="12712">
                  <c:v>809.89130852355095</c:v>
                </c:pt>
                <c:pt idx="12713">
                  <c:v>809.95501929357397</c:v>
                </c:pt>
                <c:pt idx="12714">
                  <c:v>810.01873006359597</c:v>
                </c:pt>
                <c:pt idx="12715">
                  <c:v>810.08244083361797</c:v>
                </c:pt>
                <c:pt idx="12716">
                  <c:v>810.14615160364099</c:v>
                </c:pt>
                <c:pt idx="12717">
                  <c:v>810.20986237366299</c:v>
                </c:pt>
                <c:pt idx="12718">
                  <c:v>810.27357314368498</c:v>
                </c:pt>
                <c:pt idx="12719">
                  <c:v>810.33728391370801</c:v>
                </c:pt>
                <c:pt idx="12720">
                  <c:v>810.40099468373</c:v>
                </c:pt>
                <c:pt idx="12721">
                  <c:v>810.46470545375303</c:v>
                </c:pt>
                <c:pt idx="12722">
                  <c:v>810.52841622377503</c:v>
                </c:pt>
                <c:pt idx="12723">
                  <c:v>810.59212699379702</c:v>
                </c:pt>
                <c:pt idx="12724">
                  <c:v>810.65583776382005</c:v>
                </c:pt>
                <c:pt idx="12725">
                  <c:v>810.71954853384204</c:v>
                </c:pt>
                <c:pt idx="12726">
                  <c:v>810.78325930386404</c:v>
                </c:pt>
                <c:pt idx="12727">
                  <c:v>810.84697007388695</c:v>
                </c:pt>
                <c:pt idx="12728">
                  <c:v>810.91068084390895</c:v>
                </c:pt>
                <c:pt idx="12729">
                  <c:v>810.97439161393095</c:v>
                </c:pt>
                <c:pt idx="12730">
                  <c:v>811.03810238395397</c:v>
                </c:pt>
                <c:pt idx="12731">
                  <c:v>811.10181315397597</c:v>
                </c:pt>
                <c:pt idx="12732">
                  <c:v>811.16552392399797</c:v>
                </c:pt>
                <c:pt idx="12733">
                  <c:v>811.22923469402099</c:v>
                </c:pt>
                <c:pt idx="12734">
                  <c:v>811.29294546404299</c:v>
                </c:pt>
                <c:pt idx="12735">
                  <c:v>811.35665623406499</c:v>
                </c:pt>
                <c:pt idx="12736">
                  <c:v>811.42036700408801</c:v>
                </c:pt>
                <c:pt idx="12737">
                  <c:v>811.48407777411001</c:v>
                </c:pt>
                <c:pt idx="12738">
                  <c:v>811.547788544132</c:v>
                </c:pt>
                <c:pt idx="12739">
                  <c:v>811.61149931415503</c:v>
                </c:pt>
                <c:pt idx="12740">
                  <c:v>811.67521008417702</c:v>
                </c:pt>
                <c:pt idx="12741">
                  <c:v>811.73892085419902</c:v>
                </c:pt>
                <c:pt idx="12742">
                  <c:v>811.80263162422204</c:v>
                </c:pt>
                <c:pt idx="12743">
                  <c:v>811.86634239424404</c:v>
                </c:pt>
                <c:pt idx="12744">
                  <c:v>811.93005316426604</c:v>
                </c:pt>
                <c:pt idx="12745">
                  <c:v>811.99376393428895</c:v>
                </c:pt>
                <c:pt idx="12746">
                  <c:v>812.05747470431095</c:v>
                </c:pt>
                <c:pt idx="12747">
                  <c:v>812.12118547433295</c:v>
                </c:pt>
                <c:pt idx="12748">
                  <c:v>812.18489624435597</c:v>
                </c:pt>
                <c:pt idx="12749">
                  <c:v>812.24860701437797</c:v>
                </c:pt>
                <c:pt idx="12750">
                  <c:v>812.31231778439997</c:v>
                </c:pt>
                <c:pt idx="12751">
                  <c:v>812.37602855442299</c:v>
                </c:pt>
                <c:pt idx="12752">
                  <c:v>812.43973932444499</c:v>
                </c:pt>
                <c:pt idx="12753">
                  <c:v>812.50345009446698</c:v>
                </c:pt>
                <c:pt idx="12754">
                  <c:v>812.56716086449001</c:v>
                </c:pt>
                <c:pt idx="12755">
                  <c:v>812.630871634512</c:v>
                </c:pt>
                <c:pt idx="12756">
                  <c:v>812.694582404534</c:v>
                </c:pt>
                <c:pt idx="12757">
                  <c:v>812.75829317455702</c:v>
                </c:pt>
                <c:pt idx="12758">
                  <c:v>812.82200394457902</c:v>
                </c:pt>
                <c:pt idx="12759">
                  <c:v>812.88571471460102</c:v>
                </c:pt>
                <c:pt idx="12760">
                  <c:v>812.94942548462404</c:v>
                </c:pt>
                <c:pt idx="12761">
                  <c:v>813.01313625464604</c:v>
                </c:pt>
                <c:pt idx="12762">
                  <c:v>813.07684702466804</c:v>
                </c:pt>
                <c:pt idx="12763">
                  <c:v>813.14055779469095</c:v>
                </c:pt>
                <c:pt idx="12764">
                  <c:v>813.20426856471295</c:v>
                </c:pt>
                <c:pt idx="12765">
                  <c:v>813.26797933473495</c:v>
                </c:pt>
                <c:pt idx="12766">
                  <c:v>813.33169010475797</c:v>
                </c:pt>
                <c:pt idx="12767">
                  <c:v>813.39540087477997</c:v>
                </c:pt>
                <c:pt idx="12768">
                  <c:v>813.45911164480196</c:v>
                </c:pt>
                <c:pt idx="12769">
                  <c:v>813.52282241482499</c:v>
                </c:pt>
                <c:pt idx="12770">
                  <c:v>813.58653318484699</c:v>
                </c:pt>
                <c:pt idx="12771">
                  <c:v>813.65024395486898</c:v>
                </c:pt>
                <c:pt idx="12772">
                  <c:v>813.71395472489201</c:v>
                </c:pt>
                <c:pt idx="12773">
                  <c:v>813.777665494914</c:v>
                </c:pt>
                <c:pt idx="12774">
                  <c:v>813.84137626493703</c:v>
                </c:pt>
                <c:pt idx="12775">
                  <c:v>813.90508703495902</c:v>
                </c:pt>
                <c:pt idx="12776">
                  <c:v>813.96879780498102</c:v>
                </c:pt>
                <c:pt idx="12777">
                  <c:v>814.03250857500404</c:v>
                </c:pt>
                <c:pt idx="12778">
                  <c:v>814.09621934502604</c:v>
                </c:pt>
                <c:pt idx="12779">
                  <c:v>814.15993011504804</c:v>
                </c:pt>
                <c:pt idx="12780">
                  <c:v>814.22364088507095</c:v>
                </c:pt>
                <c:pt idx="12781">
                  <c:v>814.28735165509295</c:v>
                </c:pt>
                <c:pt idx="12782">
                  <c:v>814.35106242511495</c:v>
                </c:pt>
                <c:pt idx="12783">
                  <c:v>814.41477319513797</c:v>
                </c:pt>
                <c:pt idx="12784">
                  <c:v>814.47848396515997</c:v>
                </c:pt>
                <c:pt idx="12785">
                  <c:v>814.54219473518197</c:v>
                </c:pt>
                <c:pt idx="12786">
                  <c:v>814.60590550520499</c:v>
                </c:pt>
                <c:pt idx="12787">
                  <c:v>814.66961627522699</c:v>
                </c:pt>
                <c:pt idx="12788">
                  <c:v>814.73332704524898</c:v>
                </c:pt>
                <c:pt idx="12789">
                  <c:v>814.79703781527201</c:v>
                </c:pt>
                <c:pt idx="12790">
                  <c:v>814.860748585294</c:v>
                </c:pt>
                <c:pt idx="12791">
                  <c:v>814.924459355316</c:v>
                </c:pt>
                <c:pt idx="12792">
                  <c:v>814.98817012533902</c:v>
                </c:pt>
                <c:pt idx="12793">
                  <c:v>815.05188089536102</c:v>
                </c:pt>
                <c:pt idx="12794">
                  <c:v>815.11559166538302</c:v>
                </c:pt>
                <c:pt idx="12795">
                  <c:v>815.17930243540604</c:v>
                </c:pt>
                <c:pt idx="12796">
                  <c:v>815.24301320542804</c:v>
                </c:pt>
                <c:pt idx="12797">
                  <c:v>815.30672397545004</c:v>
                </c:pt>
                <c:pt idx="12798">
                  <c:v>815.37043474547295</c:v>
                </c:pt>
                <c:pt idx="12799">
                  <c:v>815.43414551549495</c:v>
                </c:pt>
                <c:pt idx="12800">
                  <c:v>815.49785628551695</c:v>
                </c:pt>
                <c:pt idx="12801">
                  <c:v>815.56156705553997</c:v>
                </c:pt>
                <c:pt idx="12802">
                  <c:v>815.62527782556197</c:v>
                </c:pt>
                <c:pt idx="12803">
                  <c:v>815.68898859558396</c:v>
                </c:pt>
                <c:pt idx="12804">
                  <c:v>815.75269936560699</c:v>
                </c:pt>
                <c:pt idx="12805">
                  <c:v>815.81641013562898</c:v>
                </c:pt>
                <c:pt idx="12806">
                  <c:v>815.88012090565098</c:v>
                </c:pt>
                <c:pt idx="12807">
                  <c:v>815.94383167567401</c:v>
                </c:pt>
                <c:pt idx="12808">
                  <c:v>816.007542445696</c:v>
                </c:pt>
                <c:pt idx="12809">
                  <c:v>816.071253215718</c:v>
                </c:pt>
                <c:pt idx="12810">
                  <c:v>816.13496398574102</c:v>
                </c:pt>
                <c:pt idx="12811">
                  <c:v>816.19867475576302</c:v>
                </c:pt>
                <c:pt idx="12812">
                  <c:v>816.26238552578502</c:v>
                </c:pt>
                <c:pt idx="12813">
                  <c:v>816.32609629580804</c:v>
                </c:pt>
                <c:pt idx="12814">
                  <c:v>816.38980706583004</c:v>
                </c:pt>
                <c:pt idx="12815">
                  <c:v>816.45351783585204</c:v>
                </c:pt>
                <c:pt idx="12816">
                  <c:v>816.51722860587495</c:v>
                </c:pt>
                <c:pt idx="12817">
                  <c:v>816.58093937589695</c:v>
                </c:pt>
                <c:pt idx="12818">
                  <c:v>816.64465014591894</c:v>
                </c:pt>
                <c:pt idx="12819">
                  <c:v>816.70836091594197</c:v>
                </c:pt>
                <c:pt idx="12820">
                  <c:v>816.77207168596397</c:v>
                </c:pt>
                <c:pt idx="12821">
                  <c:v>816.83578245598596</c:v>
                </c:pt>
                <c:pt idx="12822">
                  <c:v>816.89949322600899</c:v>
                </c:pt>
                <c:pt idx="12823">
                  <c:v>816.96320399603098</c:v>
                </c:pt>
                <c:pt idx="12824">
                  <c:v>817.02691476605298</c:v>
                </c:pt>
                <c:pt idx="12825">
                  <c:v>817.090625536076</c:v>
                </c:pt>
                <c:pt idx="12826">
                  <c:v>817.154336306098</c:v>
                </c:pt>
                <c:pt idx="12827">
                  <c:v>817.21804707612102</c:v>
                </c:pt>
                <c:pt idx="12828">
                  <c:v>817.28175784614302</c:v>
                </c:pt>
                <c:pt idx="12829">
                  <c:v>817.34546861616502</c:v>
                </c:pt>
                <c:pt idx="12830">
                  <c:v>817.40917938618804</c:v>
                </c:pt>
                <c:pt idx="12831">
                  <c:v>817.47289015621004</c:v>
                </c:pt>
                <c:pt idx="12832">
                  <c:v>817.53660092623204</c:v>
                </c:pt>
                <c:pt idx="12833">
                  <c:v>817.60031169625495</c:v>
                </c:pt>
                <c:pt idx="12834">
                  <c:v>817.66402246627695</c:v>
                </c:pt>
                <c:pt idx="12835">
                  <c:v>817.72773323629895</c:v>
                </c:pt>
                <c:pt idx="12836">
                  <c:v>817.79144400632197</c:v>
                </c:pt>
                <c:pt idx="12837">
                  <c:v>817.85515477634397</c:v>
                </c:pt>
                <c:pt idx="12838">
                  <c:v>817.91886554636596</c:v>
                </c:pt>
                <c:pt idx="12839">
                  <c:v>817.98257631638899</c:v>
                </c:pt>
                <c:pt idx="12840">
                  <c:v>818.04628708641098</c:v>
                </c:pt>
                <c:pt idx="12841">
                  <c:v>818.10999785643298</c:v>
                </c:pt>
                <c:pt idx="12842">
                  <c:v>818.173708626456</c:v>
                </c:pt>
                <c:pt idx="12843">
                  <c:v>818.237419396478</c:v>
                </c:pt>
                <c:pt idx="12844">
                  <c:v>818.3011301665</c:v>
                </c:pt>
                <c:pt idx="12845">
                  <c:v>818.36484093652302</c:v>
                </c:pt>
                <c:pt idx="12846">
                  <c:v>818.42855170654502</c:v>
                </c:pt>
                <c:pt idx="12847">
                  <c:v>818.49226247656702</c:v>
                </c:pt>
                <c:pt idx="12848">
                  <c:v>818.55597324659004</c:v>
                </c:pt>
                <c:pt idx="12849">
                  <c:v>818.61968401661204</c:v>
                </c:pt>
                <c:pt idx="12850">
                  <c:v>818.68339478663404</c:v>
                </c:pt>
                <c:pt idx="12851">
                  <c:v>818.74710555665695</c:v>
                </c:pt>
                <c:pt idx="12852">
                  <c:v>818.81081632667895</c:v>
                </c:pt>
                <c:pt idx="12853">
                  <c:v>818.87452709670094</c:v>
                </c:pt>
                <c:pt idx="12854">
                  <c:v>818.93823786672397</c:v>
                </c:pt>
                <c:pt idx="12855">
                  <c:v>819.00194863674596</c:v>
                </c:pt>
                <c:pt idx="12856">
                  <c:v>819.06565940676796</c:v>
                </c:pt>
                <c:pt idx="12857">
                  <c:v>819.12937017679099</c:v>
                </c:pt>
                <c:pt idx="12858">
                  <c:v>819.19308094681298</c:v>
                </c:pt>
                <c:pt idx="12859">
                  <c:v>819.25679171683498</c:v>
                </c:pt>
                <c:pt idx="12860">
                  <c:v>819.320502486858</c:v>
                </c:pt>
                <c:pt idx="12861">
                  <c:v>819.38421325688</c:v>
                </c:pt>
                <c:pt idx="12862">
                  <c:v>819.447924026902</c:v>
                </c:pt>
                <c:pt idx="12863">
                  <c:v>819.51163479692502</c:v>
                </c:pt>
                <c:pt idx="12864">
                  <c:v>819.57534556694702</c:v>
                </c:pt>
                <c:pt idx="12865">
                  <c:v>819.63905633696902</c:v>
                </c:pt>
                <c:pt idx="12866">
                  <c:v>819.70276710699204</c:v>
                </c:pt>
                <c:pt idx="12867">
                  <c:v>819.76647787701404</c:v>
                </c:pt>
                <c:pt idx="12868">
                  <c:v>819.83018864703604</c:v>
                </c:pt>
                <c:pt idx="12869">
                  <c:v>819.89389941705895</c:v>
                </c:pt>
                <c:pt idx="12870">
                  <c:v>819.95761018708095</c:v>
                </c:pt>
                <c:pt idx="12871">
                  <c:v>820.02132095710294</c:v>
                </c:pt>
                <c:pt idx="12872">
                  <c:v>820.08503172712597</c:v>
                </c:pt>
                <c:pt idx="12873">
                  <c:v>820.14874249714796</c:v>
                </c:pt>
                <c:pt idx="12874">
                  <c:v>820.21245326716996</c:v>
                </c:pt>
                <c:pt idx="12875">
                  <c:v>820.27616403719298</c:v>
                </c:pt>
                <c:pt idx="12876">
                  <c:v>820.33987480721498</c:v>
                </c:pt>
                <c:pt idx="12877">
                  <c:v>820.40358557723698</c:v>
                </c:pt>
                <c:pt idx="12878">
                  <c:v>820.46729634726</c:v>
                </c:pt>
                <c:pt idx="12879">
                  <c:v>820.531007117282</c:v>
                </c:pt>
                <c:pt idx="12880">
                  <c:v>820.59471788730502</c:v>
                </c:pt>
                <c:pt idx="12881">
                  <c:v>820.65842865732702</c:v>
                </c:pt>
                <c:pt idx="12882">
                  <c:v>820.72213942734902</c:v>
                </c:pt>
                <c:pt idx="12883">
                  <c:v>820.78585019737204</c:v>
                </c:pt>
                <c:pt idx="12884">
                  <c:v>820.84956096739404</c:v>
                </c:pt>
                <c:pt idx="12885">
                  <c:v>820.91327173741604</c:v>
                </c:pt>
                <c:pt idx="12886">
                  <c:v>820.97698250743895</c:v>
                </c:pt>
                <c:pt idx="12887">
                  <c:v>821.04069327746095</c:v>
                </c:pt>
                <c:pt idx="12888">
                  <c:v>821.10440404748294</c:v>
                </c:pt>
                <c:pt idx="12889">
                  <c:v>821.16811481750597</c:v>
                </c:pt>
                <c:pt idx="12890">
                  <c:v>821.23182558752796</c:v>
                </c:pt>
                <c:pt idx="12891">
                  <c:v>821.29553635754996</c:v>
                </c:pt>
                <c:pt idx="12892">
                  <c:v>821.35924712757298</c:v>
                </c:pt>
                <c:pt idx="12893">
                  <c:v>821.42295789759498</c:v>
                </c:pt>
                <c:pt idx="12894">
                  <c:v>821.48666866761698</c:v>
                </c:pt>
                <c:pt idx="12895">
                  <c:v>821.55037943764</c:v>
                </c:pt>
                <c:pt idx="12896">
                  <c:v>821.614090207662</c:v>
                </c:pt>
                <c:pt idx="12897">
                  <c:v>821.677800977684</c:v>
                </c:pt>
                <c:pt idx="12898">
                  <c:v>821.74151174770702</c:v>
                </c:pt>
                <c:pt idx="12899">
                  <c:v>821.80522251772902</c:v>
                </c:pt>
                <c:pt idx="12900">
                  <c:v>821.86893328775102</c:v>
                </c:pt>
                <c:pt idx="12901">
                  <c:v>821.93264405777404</c:v>
                </c:pt>
                <c:pt idx="12902">
                  <c:v>821.99635482779604</c:v>
                </c:pt>
                <c:pt idx="12903">
                  <c:v>822.06006559781804</c:v>
                </c:pt>
                <c:pt idx="12904">
                  <c:v>822.12377636784095</c:v>
                </c:pt>
                <c:pt idx="12905">
                  <c:v>822.18748713786295</c:v>
                </c:pt>
                <c:pt idx="12906">
                  <c:v>822.25119790788494</c:v>
                </c:pt>
                <c:pt idx="12907">
                  <c:v>822.31490867790797</c:v>
                </c:pt>
                <c:pt idx="12908">
                  <c:v>822.37861944792996</c:v>
                </c:pt>
                <c:pt idx="12909">
                  <c:v>822.44233021795196</c:v>
                </c:pt>
                <c:pt idx="12910">
                  <c:v>822.50604098797498</c:v>
                </c:pt>
                <c:pt idx="12911">
                  <c:v>822.56975175799698</c:v>
                </c:pt>
                <c:pt idx="12912">
                  <c:v>822.63346252801898</c:v>
                </c:pt>
                <c:pt idx="12913">
                  <c:v>822.697173298042</c:v>
                </c:pt>
                <c:pt idx="12914">
                  <c:v>822.760884068064</c:v>
                </c:pt>
                <c:pt idx="12915">
                  <c:v>822.824594838086</c:v>
                </c:pt>
                <c:pt idx="12916">
                  <c:v>822.88830560810902</c:v>
                </c:pt>
                <c:pt idx="12917">
                  <c:v>822.95201637813102</c:v>
                </c:pt>
                <c:pt idx="12918">
                  <c:v>823.01572714815302</c:v>
                </c:pt>
                <c:pt idx="12919">
                  <c:v>823.07943791817604</c:v>
                </c:pt>
                <c:pt idx="12920">
                  <c:v>823.14314868819804</c:v>
                </c:pt>
                <c:pt idx="12921">
                  <c:v>823.20685945822004</c:v>
                </c:pt>
                <c:pt idx="12922">
                  <c:v>823.27057022824295</c:v>
                </c:pt>
                <c:pt idx="12923">
                  <c:v>823.33428099826494</c:v>
                </c:pt>
                <c:pt idx="12924">
                  <c:v>823.39799176828706</c:v>
                </c:pt>
                <c:pt idx="12925">
                  <c:v>823.46170253830996</c:v>
                </c:pt>
                <c:pt idx="12926">
                  <c:v>823.52541330833196</c:v>
                </c:pt>
                <c:pt idx="12927">
                  <c:v>823.58912407835396</c:v>
                </c:pt>
                <c:pt idx="12928">
                  <c:v>823.65283484837698</c:v>
                </c:pt>
                <c:pt idx="12929">
                  <c:v>823.71654561839898</c:v>
                </c:pt>
                <c:pt idx="12930">
                  <c:v>823.78025638842098</c:v>
                </c:pt>
                <c:pt idx="12931">
                  <c:v>823.843967158444</c:v>
                </c:pt>
                <c:pt idx="12932">
                  <c:v>823.907677928466</c:v>
                </c:pt>
                <c:pt idx="12933">
                  <c:v>823.97138869848902</c:v>
                </c:pt>
                <c:pt idx="12934">
                  <c:v>824.03509946851102</c:v>
                </c:pt>
                <c:pt idx="12935">
                  <c:v>824.09881023853302</c:v>
                </c:pt>
                <c:pt idx="12936">
                  <c:v>824.16252100855604</c:v>
                </c:pt>
                <c:pt idx="12937">
                  <c:v>824.22623177857804</c:v>
                </c:pt>
                <c:pt idx="12938">
                  <c:v>824.28994254860004</c:v>
                </c:pt>
                <c:pt idx="12939">
                  <c:v>824.35365331862295</c:v>
                </c:pt>
                <c:pt idx="12940">
                  <c:v>824.41736408864494</c:v>
                </c:pt>
                <c:pt idx="12941">
                  <c:v>824.48107485866694</c:v>
                </c:pt>
                <c:pt idx="12942">
                  <c:v>824.54478562868997</c:v>
                </c:pt>
                <c:pt idx="12943">
                  <c:v>824.60849639871196</c:v>
                </c:pt>
                <c:pt idx="12944">
                  <c:v>824.67220716873396</c:v>
                </c:pt>
                <c:pt idx="12945">
                  <c:v>824.73591793875698</c:v>
                </c:pt>
                <c:pt idx="12946">
                  <c:v>824.79962870877898</c:v>
                </c:pt>
                <c:pt idx="12947">
                  <c:v>824.86333947880098</c:v>
                </c:pt>
                <c:pt idx="12948">
                  <c:v>824.927050248824</c:v>
                </c:pt>
                <c:pt idx="12949">
                  <c:v>824.990761018846</c:v>
                </c:pt>
                <c:pt idx="12950">
                  <c:v>825.054471788868</c:v>
                </c:pt>
                <c:pt idx="12951">
                  <c:v>825.11818255889102</c:v>
                </c:pt>
                <c:pt idx="12952">
                  <c:v>825.18189332891302</c:v>
                </c:pt>
                <c:pt idx="12953">
                  <c:v>825.24560409893502</c:v>
                </c:pt>
                <c:pt idx="12954">
                  <c:v>825.30931486895804</c:v>
                </c:pt>
                <c:pt idx="12955">
                  <c:v>825.37302563898004</c:v>
                </c:pt>
                <c:pt idx="12956">
                  <c:v>825.43673640900204</c:v>
                </c:pt>
                <c:pt idx="12957">
                  <c:v>825.50044717902495</c:v>
                </c:pt>
                <c:pt idx="12958">
                  <c:v>825.56415794904694</c:v>
                </c:pt>
                <c:pt idx="12959">
                  <c:v>825.62786871906906</c:v>
                </c:pt>
                <c:pt idx="12960">
                  <c:v>825.69157948909196</c:v>
                </c:pt>
                <c:pt idx="12961">
                  <c:v>825.75529025911396</c:v>
                </c:pt>
                <c:pt idx="12962">
                  <c:v>825.81900102913596</c:v>
                </c:pt>
                <c:pt idx="12963">
                  <c:v>825.88271179915898</c:v>
                </c:pt>
                <c:pt idx="12964">
                  <c:v>825.94642256918098</c:v>
                </c:pt>
                <c:pt idx="12965">
                  <c:v>826.01013333920298</c:v>
                </c:pt>
                <c:pt idx="12966">
                  <c:v>826.073844109226</c:v>
                </c:pt>
                <c:pt idx="12967">
                  <c:v>826.137554879248</c:v>
                </c:pt>
                <c:pt idx="12968">
                  <c:v>826.20126564927</c:v>
                </c:pt>
                <c:pt idx="12969">
                  <c:v>826.26497641929302</c:v>
                </c:pt>
                <c:pt idx="12970">
                  <c:v>826.32868718931502</c:v>
                </c:pt>
                <c:pt idx="12971">
                  <c:v>826.39239795933702</c:v>
                </c:pt>
                <c:pt idx="12972">
                  <c:v>826.45610872936004</c:v>
                </c:pt>
                <c:pt idx="12973">
                  <c:v>826.51981949938204</c:v>
                </c:pt>
                <c:pt idx="12974">
                  <c:v>826.58353026940404</c:v>
                </c:pt>
                <c:pt idx="12975">
                  <c:v>826.64724103942694</c:v>
                </c:pt>
                <c:pt idx="12976">
                  <c:v>826.71095180944906</c:v>
                </c:pt>
                <c:pt idx="12977">
                  <c:v>826.77466257947106</c:v>
                </c:pt>
                <c:pt idx="12978">
                  <c:v>826.83837334949396</c:v>
                </c:pt>
                <c:pt idx="12979">
                  <c:v>826.90208411951596</c:v>
                </c:pt>
                <c:pt idx="12980">
                  <c:v>826.96579488953796</c:v>
                </c:pt>
                <c:pt idx="12981">
                  <c:v>827.02950565956098</c:v>
                </c:pt>
                <c:pt idx="12982">
                  <c:v>827.09321642958298</c:v>
                </c:pt>
                <c:pt idx="12983">
                  <c:v>827.15692719960498</c:v>
                </c:pt>
                <c:pt idx="12984">
                  <c:v>827.220637969628</c:v>
                </c:pt>
                <c:pt idx="12985">
                  <c:v>827.28434873965</c:v>
                </c:pt>
                <c:pt idx="12986">
                  <c:v>827.34805950967302</c:v>
                </c:pt>
                <c:pt idx="12987">
                  <c:v>827.41177027969502</c:v>
                </c:pt>
                <c:pt idx="12988">
                  <c:v>827.47548104971702</c:v>
                </c:pt>
                <c:pt idx="12989">
                  <c:v>827.53919181974004</c:v>
                </c:pt>
                <c:pt idx="12990">
                  <c:v>827.60290258976204</c:v>
                </c:pt>
                <c:pt idx="12991">
                  <c:v>827.66661335978404</c:v>
                </c:pt>
                <c:pt idx="12992">
                  <c:v>827.73032412980695</c:v>
                </c:pt>
                <c:pt idx="12993">
                  <c:v>827.79403489982894</c:v>
                </c:pt>
                <c:pt idx="12994">
                  <c:v>827.85774566985106</c:v>
                </c:pt>
                <c:pt idx="12995">
                  <c:v>827.92145643987396</c:v>
                </c:pt>
                <c:pt idx="12996">
                  <c:v>827.98516720989596</c:v>
                </c:pt>
                <c:pt idx="12997">
                  <c:v>828.04887797991796</c:v>
                </c:pt>
                <c:pt idx="12998">
                  <c:v>828.11258874994098</c:v>
                </c:pt>
                <c:pt idx="12999">
                  <c:v>828.17629951996298</c:v>
                </c:pt>
                <c:pt idx="13000">
                  <c:v>828.24001028998498</c:v>
                </c:pt>
                <c:pt idx="13001">
                  <c:v>828.303721060008</c:v>
                </c:pt>
                <c:pt idx="13002">
                  <c:v>828.36743183003</c:v>
                </c:pt>
                <c:pt idx="13003">
                  <c:v>828.431142600052</c:v>
                </c:pt>
                <c:pt idx="13004">
                  <c:v>828.49485337007502</c:v>
                </c:pt>
                <c:pt idx="13005">
                  <c:v>828.55856414009702</c:v>
                </c:pt>
                <c:pt idx="13006">
                  <c:v>828.62227491011902</c:v>
                </c:pt>
                <c:pt idx="13007">
                  <c:v>828.68598568014204</c:v>
                </c:pt>
                <c:pt idx="13008">
                  <c:v>828.74969645016404</c:v>
                </c:pt>
                <c:pt idx="13009">
                  <c:v>828.81340722018604</c:v>
                </c:pt>
                <c:pt idx="13010">
                  <c:v>828.87711799020894</c:v>
                </c:pt>
                <c:pt idx="13011">
                  <c:v>828.94082876023106</c:v>
                </c:pt>
                <c:pt idx="13012">
                  <c:v>829.00453953025306</c:v>
                </c:pt>
                <c:pt idx="13013">
                  <c:v>829.06825030027596</c:v>
                </c:pt>
                <c:pt idx="13014">
                  <c:v>829.13196107029796</c:v>
                </c:pt>
                <c:pt idx="13015">
                  <c:v>829.19567184031996</c:v>
                </c:pt>
                <c:pt idx="13016">
                  <c:v>829.25938261034298</c:v>
                </c:pt>
                <c:pt idx="13017">
                  <c:v>829.32309338036498</c:v>
                </c:pt>
                <c:pt idx="13018">
                  <c:v>829.38680415038698</c:v>
                </c:pt>
                <c:pt idx="13019">
                  <c:v>829.45051492041</c:v>
                </c:pt>
                <c:pt idx="13020">
                  <c:v>829.514225690432</c:v>
                </c:pt>
                <c:pt idx="13021">
                  <c:v>829.577936460454</c:v>
                </c:pt>
                <c:pt idx="13022">
                  <c:v>829.64164723047702</c:v>
                </c:pt>
                <c:pt idx="13023">
                  <c:v>829.70535800049902</c:v>
                </c:pt>
                <c:pt idx="13024">
                  <c:v>829.76906877052102</c:v>
                </c:pt>
                <c:pt idx="13025">
                  <c:v>829.83277954054404</c:v>
                </c:pt>
                <c:pt idx="13026">
                  <c:v>829.89649031056604</c:v>
                </c:pt>
                <c:pt idx="13027">
                  <c:v>829.96020108058804</c:v>
                </c:pt>
                <c:pt idx="13028">
                  <c:v>830.02391185061094</c:v>
                </c:pt>
                <c:pt idx="13029">
                  <c:v>830.08762262063306</c:v>
                </c:pt>
                <c:pt idx="13030">
                  <c:v>830.15133339065505</c:v>
                </c:pt>
                <c:pt idx="13031">
                  <c:v>830.21504416067796</c:v>
                </c:pt>
                <c:pt idx="13032">
                  <c:v>830.27875493069996</c:v>
                </c:pt>
                <c:pt idx="13033">
                  <c:v>830.34246570072196</c:v>
                </c:pt>
                <c:pt idx="13034">
                  <c:v>830.40617647074498</c:v>
                </c:pt>
                <c:pt idx="13035">
                  <c:v>830.46988724076698</c:v>
                </c:pt>
                <c:pt idx="13036">
                  <c:v>830.53359801078898</c:v>
                </c:pt>
                <c:pt idx="13037">
                  <c:v>830.597308780812</c:v>
                </c:pt>
                <c:pt idx="13038">
                  <c:v>830.661019550834</c:v>
                </c:pt>
                <c:pt idx="13039">
                  <c:v>830.72473032085702</c:v>
                </c:pt>
                <c:pt idx="13040">
                  <c:v>830.78844109087902</c:v>
                </c:pt>
                <c:pt idx="13041">
                  <c:v>830.85215186090102</c:v>
                </c:pt>
                <c:pt idx="13042">
                  <c:v>830.91586263092404</c:v>
                </c:pt>
                <c:pt idx="13043">
                  <c:v>830.97957340094604</c:v>
                </c:pt>
                <c:pt idx="13044">
                  <c:v>831.04328417096804</c:v>
                </c:pt>
                <c:pt idx="13045">
                  <c:v>831.10699494099094</c:v>
                </c:pt>
                <c:pt idx="13046">
                  <c:v>831.17070571101306</c:v>
                </c:pt>
                <c:pt idx="13047">
                  <c:v>831.23441648103505</c:v>
                </c:pt>
                <c:pt idx="13048">
                  <c:v>831.29812725105796</c:v>
                </c:pt>
                <c:pt idx="13049">
                  <c:v>831.36183802107996</c:v>
                </c:pt>
                <c:pt idx="13050">
                  <c:v>831.42554879110196</c:v>
                </c:pt>
                <c:pt idx="13051">
                  <c:v>831.48925956112498</c:v>
                </c:pt>
                <c:pt idx="13052">
                  <c:v>831.55297033114698</c:v>
                </c:pt>
                <c:pt idx="13053">
                  <c:v>831.61668110116898</c:v>
                </c:pt>
                <c:pt idx="13054">
                  <c:v>831.680391871192</c:v>
                </c:pt>
                <c:pt idx="13055">
                  <c:v>831.744102641214</c:v>
                </c:pt>
                <c:pt idx="13056">
                  <c:v>831.807813411236</c:v>
                </c:pt>
                <c:pt idx="13057">
                  <c:v>831.87152418125902</c:v>
                </c:pt>
                <c:pt idx="13058">
                  <c:v>831.93523495128102</c:v>
                </c:pt>
                <c:pt idx="13059">
                  <c:v>831.99894572130302</c:v>
                </c:pt>
                <c:pt idx="13060">
                  <c:v>832.06265649132604</c:v>
                </c:pt>
                <c:pt idx="13061">
                  <c:v>832.12636726134804</c:v>
                </c:pt>
                <c:pt idx="13062">
                  <c:v>832.19007803137004</c:v>
                </c:pt>
                <c:pt idx="13063">
                  <c:v>832.25378880139294</c:v>
                </c:pt>
                <c:pt idx="13064">
                  <c:v>832.31749957141506</c:v>
                </c:pt>
                <c:pt idx="13065">
                  <c:v>832.38121034143705</c:v>
                </c:pt>
                <c:pt idx="13066">
                  <c:v>832.44492111145996</c:v>
                </c:pt>
                <c:pt idx="13067">
                  <c:v>832.50863188148196</c:v>
                </c:pt>
                <c:pt idx="13068">
                  <c:v>832.57234265150396</c:v>
                </c:pt>
                <c:pt idx="13069">
                  <c:v>832.63605342152698</c:v>
                </c:pt>
                <c:pt idx="13070">
                  <c:v>832.69976419154898</c:v>
                </c:pt>
                <c:pt idx="13071">
                  <c:v>832.76347496157098</c:v>
                </c:pt>
                <c:pt idx="13072">
                  <c:v>832.827185731594</c:v>
                </c:pt>
                <c:pt idx="13073">
                  <c:v>832.890896501616</c:v>
                </c:pt>
                <c:pt idx="13074">
                  <c:v>832.954607271638</c:v>
                </c:pt>
                <c:pt idx="13075">
                  <c:v>833.01831804166102</c:v>
                </c:pt>
                <c:pt idx="13076">
                  <c:v>833.08202881168302</c:v>
                </c:pt>
                <c:pt idx="13077">
                  <c:v>833.14573958170502</c:v>
                </c:pt>
                <c:pt idx="13078">
                  <c:v>833.20945035172804</c:v>
                </c:pt>
                <c:pt idx="13079">
                  <c:v>833.27316112175004</c:v>
                </c:pt>
                <c:pt idx="13080">
                  <c:v>833.33687189177203</c:v>
                </c:pt>
                <c:pt idx="13081">
                  <c:v>833.40058266179506</c:v>
                </c:pt>
                <c:pt idx="13082">
                  <c:v>833.46429343181705</c:v>
                </c:pt>
                <c:pt idx="13083">
                  <c:v>833.52800420183905</c:v>
                </c:pt>
                <c:pt idx="13084">
                  <c:v>833.59171497186196</c:v>
                </c:pt>
                <c:pt idx="13085">
                  <c:v>833.65542574188396</c:v>
                </c:pt>
                <c:pt idx="13086">
                  <c:v>833.71913651190596</c:v>
                </c:pt>
                <c:pt idx="13087">
                  <c:v>833.78284728192898</c:v>
                </c:pt>
                <c:pt idx="13088">
                  <c:v>833.84655805195098</c:v>
                </c:pt>
                <c:pt idx="13089">
                  <c:v>833.91026882197298</c:v>
                </c:pt>
                <c:pt idx="13090">
                  <c:v>833.973979591996</c:v>
                </c:pt>
                <c:pt idx="13091">
                  <c:v>834.037690362018</c:v>
                </c:pt>
                <c:pt idx="13092">
                  <c:v>834.10140113204102</c:v>
                </c:pt>
                <c:pt idx="13093">
                  <c:v>834.16511190206302</c:v>
                </c:pt>
                <c:pt idx="13094">
                  <c:v>834.22882267208502</c:v>
                </c:pt>
                <c:pt idx="13095">
                  <c:v>834.29253344210804</c:v>
                </c:pt>
                <c:pt idx="13096">
                  <c:v>834.35624421213004</c:v>
                </c:pt>
                <c:pt idx="13097">
                  <c:v>834.41995498215203</c:v>
                </c:pt>
                <c:pt idx="13098">
                  <c:v>834.48366575217506</c:v>
                </c:pt>
                <c:pt idx="13099">
                  <c:v>834.54737652219706</c:v>
                </c:pt>
                <c:pt idx="13100">
                  <c:v>834.61108729221905</c:v>
                </c:pt>
                <c:pt idx="13101">
                  <c:v>834.67479806224196</c:v>
                </c:pt>
                <c:pt idx="13102">
                  <c:v>834.73850883226396</c:v>
                </c:pt>
                <c:pt idx="13103">
                  <c:v>834.80221960228596</c:v>
                </c:pt>
                <c:pt idx="13104">
                  <c:v>834.86593037230898</c:v>
                </c:pt>
                <c:pt idx="13105">
                  <c:v>834.92964114233098</c:v>
                </c:pt>
                <c:pt idx="13106">
                  <c:v>834.99335191235298</c:v>
                </c:pt>
                <c:pt idx="13107">
                  <c:v>835.057062682376</c:v>
                </c:pt>
                <c:pt idx="13108">
                  <c:v>835.120773452398</c:v>
                </c:pt>
                <c:pt idx="13109">
                  <c:v>835.18448422242</c:v>
                </c:pt>
                <c:pt idx="13110">
                  <c:v>835.24819499244302</c:v>
                </c:pt>
                <c:pt idx="13111">
                  <c:v>835.31190576246502</c:v>
                </c:pt>
                <c:pt idx="13112">
                  <c:v>835.37561653248702</c:v>
                </c:pt>
                <c:pt idx="13113">
                  <c:v>835.43932730251004</c:v>
                </c:pt>
                <c:pt idx="13114">
                  <c:v>835.50303807253204</c:v>
                </c:pt>
                <c:pt idx="13115">
                  <c:v>835.56674884255403</c:v>
                </c:pt>
                <c:pt idx="13116">
                  <c:v>835.63045961257706</c:v>
                </c:pt>
                <c:pt idx="13117">
                  <c:v>835.69417038259905</c:v>
                </c:pt>
                <c:pt idx="13118">
                  <c:v>835.75788115262105</c:v>
                </c:pt>
                <c:pt idx="13119">
                  <c:v>835.82159192264396</c:v>
                </c:pt>
                <c:pt idx="13120">
                  <c:v>835.88530269266596</c:v>
                </c:pt>
                <c:pt idx="13121">
                  <c:v>835.94901346268796</c:v>
                </c:pt>
                <c:pt idx="13122">
                  <c:v>836.01272423271098</c:v>
                </c:pt>
                <c:pt idx="13123">
                  <c:v>836.07643500273298</c:v>
                </c:pt>
                <c:pt idx="13124">
                  <c:v>836.14014577275498</c:v>
                </c:pt>
                <c:pt idx="13125">
                  <c:v>836.203856542778</c:v>
                </c:pt>
                <c:pt idx="13126">
                  <c:v>836.2675673128</c:v>
                </c:pt>
                <c:pt idx="13127">
                  <c:v>836.331278082822</c:v>
                </c:pt>
                <c:pt idx="13128">
                  <c:v>836.39498885284502</c:v>
                </c:pt>
                <c:pt idx="13129">
                  <c:v>836.45869962286702</c:v>
                </c:pt>
                <c:pt idx="13130">
                  <c:v>836.52241039288901</c:v>
                </c:pt>
                <c:pt idx="13131">
                  <c:v>836.58612116291204</c:v>
                </c:pt>
                <c:pt idx="13132">
                  <c:v>836.64983193293403</c:v>
                </c:pt>
                <c:pt idx="13133">
                  <c:v>836.71354270295603</c:v>
                </c:pt>
                <c:pt idx="13134">
                  <c:v>836.77725347297906</c:v>
                </c:pt>
                <c:pt idx="13135">
                  <c:v>836.84096424300105</c:v>
                </c:pt>
                <c:pt idx="13136">
                  <c:v>836.90467501302305</c:v>
                </c:pt>
                <c:pt idx="13137">
                  <c:v>836.96838578304596</c:v>
                </c:pt>
                <c:pt idx="13138">
                  <c:v>837.03209655306796</c:v>
                </c:pt>
                <c:pt idx="13139">
                  <c:v>837.09580732308996</c:v>
                </c:pt>
                <c:pt idx="13140">
                  <c:v>837.15951809311298</c:v>
                </c:pt>
                <c:pt idx="13141">
                  <c:v>837.22322886313498</c:v>
                </c:pt>
                <c:pt idx="13142">
                  <c:v>837.28693963315698</c:v>
                </c:pt>
                <c:pt idx="13143">
                  <c:v>837.35065040318</c:v>
                </c:pt>
                <c:pt idx="13144">
                  <c:v>837.414361173202</c:v>
                </c:pt>
                <c:pt idx="13145">
                  <c:v>837.47807194322399</c:v>
                </c:pt>
                <c:pt idx="13146">
                  <c:v>837.54178271324702</c:v>
                </c:pt>
                <c:pt idx="13147">
                  <c:v>837.60549348326902</c:v>
                </c:pt>
                <c:pt idx="13148">
                  <c:v>837.66920425329204</c:v>
                </c:pt>
                <c:pt idx="13149">
                  <c:v>837.73291502331404</c:v>
                </c:pt>
                <c:pt idx="13150">
                  <c:v>837.79662579333603</c:v>
                </c:pt>
                <c:pt idx="13151">
                  <c:v>837.86033656335906</c:v>
                </c:pt>
                <c:pt idx="13152">
                  <c:v>837.92404733338105</c:v>
                </c:pt>
                <c:pt idx="13153">
                  <c:v>837.98775810340305</c:v>
                </c:pt>
                <c:pt idx="13154">
                  <c:v>838.05146887342596</c:v>
                </c:pt>
                <c:pt idx="13155">
                  <c:v>838.11517964344796</c:v>
                </c:pt>
                <c:pt idx="13156">
                  <c:v>838.17889041346996</c:v>
                </c:pt>
                <c:pt idx="13157">
                  <c:v>838.24260118349298</c:v>
                </c:pt>
                <c:pt idx="13158">
                  <c:v>838.30631195351498</c:v>
                </c:pt>
                <c:pt idx="13159">
                  <c:v>838.37002272353698</c:v>
                </c:pt>
                <c:pt idx="13160">
                  <c:v>838.43373349356</c:v>
                </c:pt>
                <c:pt idx="13161">
                  <c:v>838.497444263582</c:v>
                </c:pt>
                <c:pt idx="13162">
                  <c:v>838.561155033604</c:v>
                </c:pt>
                <c:pt idx="13163">
                  <c:v>838.62486580362702</c:v>
                </c:pt>
                <c:pt idx="13164">
                  <c:v>838.68857657364902</c:v>
                </c:pt>
                <c:pt idx="13165">
                  <c:v>838.75228734367101</c:v>
                </c:pt>
                <c:pt idx="13166">
                  <c:v>838.81599811369404</c:v>
                </c:pt>
                <c:pt idx="13167">
                  <c:v>838.87970888371603</c:v>
                </c:pt>
                <c:pt idx="13168">
                  <c:v>838.94341965373803</c:v>
                </c:pt>
                <c:pt idx="13169">
                  <c:v>839.00713042376105</c:v>
                </c:pt>
                <c:pt idx="13170">
                  <c:v>839.07084119378305</c:v>
                </c:pt>
                <c:pt idx="13171">
                  <c:v>839.13455196380505</c:v>
                </c:pt>
                <c:pt idx="13172">
                  <c:v>839.19826273382796</c:v>
                </c:pt>
                <c:pt idx="13173">
                  <c:v>839.26197350384996</c:v>
                </c:pt>
                <c:pt idx="13174">
                  <c:v>839.32568427387196</c:v>
                </c:pt>
                <c:pt idx="13175">
                  <c:v>839.38939504389498</c:v>
                </c:pt>
                <c:pt idx="13176">
                  <c:v>839.45310581391698</c:v>
                </c:pt>
                <c:pt idx="13177">
                  <c:v>839.51681658393898</c:v>
                </c:pt>
                <c:pt idx="13178">
                  <c:v>839.580527353962</c:v>
                </c:pt>
                <c:pt idx="13179">
                  <c:v>839.644238123984</c:v>
                </c:pt>
                <c:pt idx="13180">
                  <c:v>839.70794889400599</c:v>
                </c:pt>
                <c:pt idx="13181">
                  <c:v>839.77165966402902</c:v>
                </c:pt>
                <c:pt idx="13182">
                  <c:v>839.83537043405101</c:v>
                </c:pt>
                <c:pt idx="13183">
                  <c:v>839.89908120407301</c:v>
                </c:pt>
                <c:pt idx="13184">
                  <c:v>839.96279197409604</c:v>
                </c:pt>
                <c:pt idx="13185">
                  <c:v>840.02650274411803</c:v>
                </c:pt>
                <c:pt idx="13186">
                  <c:v>840.09021351414003</c:v>
                </c:pt>
                <c:pt idx="13187">
                  <c:v>840.15392428416305</c:v>
                </c:pt>
                <c:pt idx="13188">
                  <c:v>840.21763505418505</c:v>
                </c:pt>
                <c:pt idx="13189">
                  <c:v>840.28134582420705</c:v>
                </c:pt>
                <c:pt idx="13190">
                  <c:v>840.34505659422996</c:v>
                </c:pt>
                <c:pt idx="13191">
                  <c:v>840.40876736425196</c:v>
                </c:pt>
                <c:pt idx="13192">
                  <c:v>840.47247813427396</c:v>
                </c:pt>
                <c:pt idx="13193">
                  <c:v>840.53618890429698</c:v>
                </c:pt>
                <c:pt idx="13194">
                  <c:v>840.59989967431898</c:v>
                </c:pt>
                <c:pt idx="13195">
                  <c:v>840.66361044434097</c:v>
                </c:pt>
                <c:pt idx="13196">
                  <c:v>840.727321214364</c:v>
                </c:pt>
                <c:pt idx="13197">
                  <c:v>840.791031984386</c:v>
                </c:pt>
                <c:pt idx="13198">
                  <c:v>840.85474275440799</c:v>
                </c:pt>
                <c:pt idx="13199">
                  <c:v>840.91845352443102</c:v>
                </c:pt>
                <c:pt idx="13200">
                  <c:v>840.98216429445301</c:v>
                </c:pt>
                <c:pt idx="13201">
                  <c:v>841.04587506447604</c:v>
                </c:pt>
                <c:pt idx="13202">
                  <c:v>841.10958583449803</c:v>
                </c:pt>
                <c:pt idx="13203">
                  <c:v>841.17329660452003</c:v>
                </c:pt>
                <c:pt idx="13204">
                  <c:v>841.23700737454305</c:v>
                </c:pt>
                <c:pt idx="13205">
                  <c:v>841.30071814456505</c:v>
                </c:pt>
                <c:pt idx="13206">
                  <c:v>841.36442891458705</c:v>
                </c:pt>
                <c:pt idx="13207">
                  <c:v>841.42813968460996</c:v>
                </c:pt>
                <c:pt idx="13208">
                  <c:v>841.49185045463196</c:v>
                </c:pt>
                <c:pt idx="13209">
                  <c:v>841.55556122465396</c:v>
                </c:pt>
                <c:pt idx="13210">
                  <c:v>841.61927199467698</c:v>
                </c:pt>
                <c:pt idx="13211">
                  <c:v>841.68298276469898</c:v>
                </c:pt>
                <c:pt idx="13212">
                  <c:v>841.74669353472098</c:v>
                </c:pt>
                <c:pt idx="13213">
                  <c:v>841.810404304744</c:v>
                </c:pt>
                <c:pt idx="13214">
                  <c:v>841.874115074766</c:v>
                </c:pt>
                <c:pt idx="13215">
                  <c:v>841.93782584478799</c:v>
                </c:pt>
                <c:pt idx="13216">
                  <c:v>842.00153661481102</c:v>
                </c:pt>
                <c:pt idx="13217">
                  <c:v>842.06524738483301</c:v>
                </c:pt>
                <c:pt idx="13218">
                  <c:v>842.12895815485501</c:v>
                </c:pt>
                <c:pt idx="13219">
                  <c:v>842.19266892487803</c:v>
                </c:pt>
                <c:pt idx="13220">
                  <c:v>842.25637969490003</c:v>
                </c:pt>
                <c:pt idx="13221">
                  <c:v>842.32009046492203</c:v>
                </c:pt>
                <c:pt idx="13222">
                  <c:v>842.38380123494505</c:v>
                </c:pt>
                <c:pt idx="13223">
                  <c:v>842.44751200496705</c:v>
                </c:pt>
                <c:pt idx="13224">
                  <c:v>842.51122277498905</c:v>
                </c:pt>
                <c:pt idx="13225">
                  <c:v>842.57493354501196</c:v>
                </c:pt>
                <c:pt idx="13226">
                  <c:v>842.63864431503396</c:v>
                </c:pt>
                <c:pt idx="13227">
                  <c:v>842.70235508505596</c:v>
                </c:pt>
                <c:pt idx="13228">
                  <c:v>842.76606585507898</c:v>
                </c:pt>
                <c:pt idx="13229">
                  <c:v>842.82977662510098</c:v>
                </c:pt>
                <c:pt idx="13230">
                  <c:v>842.89348739512297</c:v>
                </c:pt>
                <c:pt idx="13231">
                  <c:v>842.957198165146</c:v>
                </c:pt>
                <c:pt idx="13232">
                  <c:v>843.02090893516799</c:v>
                </c:pt>
                <c:pt idx="13233">
                  <c:v>843.08461970518999</c:v>
                </c:pt>
                <c:pt idx="13234">
                  <c:v>843.14833047521302</c:v>
                </c:pt>
                <c:pt idx="13235">
                  <c:v>843.21204124523501</c:v>
                </c:pt>
                <c:pt idx="13236">
                  <c:v>843.27575201525701</c:v>
                </c:pt>
                <c:pt idx="13237">
                  <c:v>843.33946278528003</c:v>
                </c:pt>
                <c:pt idx="13238">
                  <c:v>843.40317355530203</c:v>
                </c:pt>
                <c:pt idx="13239">
                  <c:v>843.46688432532403</c:v>
                </c:pt>
                <c:pt idx="13240">
                  <c:v>843.53059509534705</c:v>
                </c:pt>
                <c:pt idx="13241">
                  <c:v>843.59430586536905</c:v>
                </c:pt>
                <c:pt idx="13242">
                  <c:v>843.65801663539105</c:v>
                </c:pt>
                <c:pt idx="13243">
                  <c:v>843.72172740541396</c:v>
                </c:pt>
                <c:pt idx="13244">
                  <c:v>843.78543817543596</c:v>
                </c:pt>
                <c:pt idx="13245">
                  <c:v>843.84914894545796</c:v>
                </c:pt>
                <c:pt idx="13246">
                  <c:v>843.91285971548098</c:v>
                </c:pt>
                <c:pt idx="13247">
                  <c:v>843.97657048550298</c:v>
                </c:pt>
                <c:pt idx="13248">
                  <c:v>844.04028125552497</c:v>
                </c:pt>
                <c:pt idx="13249">
                  <c:v>844.103992025548</c:v>
                </c:pt>
                <c:pt idx="13250">
                  <c:v>844.16770279556999</c:v>
                </c:pt>
                <c:pt idx="13251">
                  <c:v>844.23141356559199</c:v>
                </c:pt>
                <c:pt idx="13252">
                  <c:v>844.29512433561501</c:v>
                </c:pt>
                <c:pt idx="13253">
                  <c:v>844.35883510563701</c:v>
                </c:pt>
                <c:pt idx="13254">
                  <c:v>844.42254587566003</c:v>
                </c:pt>
                <c:pt idx="13255">
                  <c:v>844.48625664568203</c:v>
                </c:pt>
                <c:pt idx="13256">
                  <c:v>844.54996741570403</c:v>
                </c:pt>
                <c:pt idx="13257">
                  <c:v>844.61367818572705</c:v>
                </c:pt>
                <c:pt idx="13258">
                  <c:v>844.67738895574905</c:v>
                </c:pt>
                <c:pt idx="13259">
                  <c:v>844.74109972577105</c:v>
                </c:pt>
                <c:pt idx="13260">
                  <c:v>844.80481049579396</c:v>
                </c:pt>
                <c:pt idx="13261">
                  <c:v>844.86852126581596</c:v>
                </c:pt>
                <c:pt idx="13262">
                  <c:v>844.93223203583796</c:v>
                </c:pt>
                <c:pt idx="13263">
                  <c:v>844.99594280586098</c:v>
                </c:pt>
                <c:pt idx="13264">
                  <c:v>845.05965357588298</c:v>
                </c:pt>
                <c:pt idx="13265">
                  <c:v>845.12336434590497</c:v>
                </c:pt>
                <c:pt idx="13266">
                  <c:v>845.187075115928</c:v>
                </c:pt>
                <c:pt idx="13267">
                  <c:v>845.25078588594999</c:v>
                </c:pt>
                <c:pt idx="13268">
                  <c:v>845.31449665597199</c:v>
                </c:pt>
                <c:pt idx="13269">
                  <c:v>845.37820742599502</c:v>
                </c:pt>
                <c:pt idx="13270">
                  <c:v>845.44191819601701</c:v>
                </c:pt>
                <c:pt idx="13271">
                  <c:v>845.50562896603901</c:v>
                </c:pt>
                <c:pt idx="13272">
                  <c:v>845.56933973606203</c:v>
                </c:pt>
                <c:pt idx="13273">
                  <c:v>845.63305050608403</c:v>
                </c:pt>
                <c:pt idx="13274">
                  <c:v>845.69676127610603</c:v>
                </c:pt>
                <c:pt idx="13275">
                  <c:v>845.76047204612905</c:v>
                </c:pt>
                <c:pt idx="13276">
                  <c:v>845.82418281615105</c:v>
                </c:pt>
                <c:pt idx="13277">
                  <c:v>845.88789358617305</c:v>
                </c:pt>
                <c:pt idx="13278">
                  <c:v>845.95160435619596</c:v>
                </c:pt>
                <c:pt idx="13279">
                  <c:v>846.01531512621796</c:v>
                </c:pt>
                <c:pt idx="13280">
                  <c:v>846.07902589623995</c:v>
                </c:pt>
                <c:pt idx="13281">
                  <c:v>846.14273666626298</c:v>
                </c:pt>
                <c:pt idx="13282">
                  <c:v>846.20644743628498</c:v>
                </c:pt>
                <c:pt idx="13283">
                  <c:v>846.27015820630697</c:v>
                </c:pt>
                <c:pt idx="13284">
                  <c:v>846.33386897633</c:v>
                </c:pt>
                <c:pt idx="13285">
                  <c:v>846.39757974635199</c:v>
                </c:pt>
                <c:pt idx="13286">
                  <c:v>846.46129051637399</c:v>
                </c:pt>
                <c:pt idx="13287">
                  <c:v>846.52500128639701</c:v>
                </c:pt>
                <c:pt idx="13288">
                  <c:v>846.58871205641901</c:v>
                </c:pt>
                <c:pt idx="13289">
                  <c:v>846.65242282644101</c:v>
                </c:pt>
                <c:pt idx="13290">
                  <c:v>846.71613359646403</c:v>
                </c:pt>
                <c:pt idx="13291">
                  <c:v>846.77984436648603</c:v>
                </c:pt>
                <c:pt idx="13292">
                  <c:v>846.84355513650803</c:v>
                </c:pt>
                <c:pt idx="13293">
                  <c:v>846.90726590653105</c:v>
                </c:pt>
                <c:pt idx="13294">
                  <c:v>846.97097667655305</c:v>
                </c:pt>
                <c:pt idx="13295">
                  <c:v>847.03468744657505</c:v>
                </c:pt>
                <c:pt idx="13296">
                  <c:v>847.09839821659796</c:v>
                </c:pt>
                <c:pt idx="13297">
                  <c:v>847.16210898661996</c:v>
                </c:pt>
                <c:pt idx="13298">
                  <c:v>847.22581975664195</c:v>
                </c:pt>
                <c:pt idx="13299">
                  <c:v>847.28953052666498</c:v>
                </c:pt>
                <c:pt idx="13300">
                  <c:v>847.35324129668697</c:v>
                </c:pt>
                <c:pt idx="13301">
                  <c:v>847.41695206670897</c:v>
                </c:pt>
                <c:pt idx="13302">
                  <c:v>847.48066283673199</c:v>
                </c:pt>
                <c:pt idx="13303">
                  <c:v>847.54437360675399</c:v>
                </c:pt>
                <c:pt idx="13304">
                  <c:v>847.60808437677599</c:v>
                </c:pt>
                <c:pt idx="13305">
                  <c:v>847.67179514679901</c:v>
                </c:pt>
                <c:pt idx="13306">
                  <c:v>847.73550591682101</c:v>
                </c:pt>
                <c:pt idx="13307">
                  <c:v>847.79921668684403</c:v>
                </c:pt>
                <c:pt idx="13308">
                  <c:v>847.86292745686603</c:v>
                </c:pt>
                <c:pt idx="13309">
                  <c:v>847.92663822688803</c:v>
                </c:pt>
                <c:pt idx="13310">
                  <c:v>847.99034899691105</c:v>
                </c:pt>
                <c:pt idx="13311">
                  <c:v>848.05405976693305</c:v>
                </c:pt>
                <c:pt idx="13312">
                  <c:v>848.11777053695505</c:v>
                </c:pt>
                <c:pt idx="13313">
                  <c:v>848.18148130697796</c:v>
                </c:pt>
                <c:pt idx="13314">
                  <c:v>848.24519207699996</c:v>
                </c:pt>
                <c:pt idx="13315">
                  <c:v>848.30890284702195</c:v>
                </c:pt>
                <c:pt idx="13316">
                  <c:v>848.37261361704498</c:v>
                </c:pt>
                <c:pt idx="13317">
                  <c:v>848.43632438706697</c:v>
                </c:pt>
                <c:pt idx="13318">
                  <c:v>848.50003515708897</c:v>
                </c:pt>
                <c:pt idx="13319">
                  <c:v>848.563745927112</c:v>
                </c:pt>
                <c:pt idx="13320">
                  <c:v>848.62745669713399</c:v>
                </c:pt>
                <c:pt idx="13321">
                  <c:v>848.69116746715599</c:v>
                </c:pt>
                <c:pt idx="13322">
                  <c:v>848.75487823717901</c:v>
                </c:pt>
                <c:pt idx="13323">
                  <c:v>848.81858900720101</c:v>
                </c:pt>
                <c:pt idx="13324">
                  <c:v>848.88229977722301</c:v>
                </c:pt>
                <c:pt idx="13325">
                  <c:v>848.94601054724603</c:v>
                </c:pt>
                <c:pt idx="13326">
                  <c:v>849.00972131726803</c:v>
                </c:pt>
                <c:pt idx="13327">
                  <c:v>849.07343208729003</c:v>
                </c:pt>
                <c:pt idx="13328">
                  <c:v>849.13714285731305</c:v>
                </c:pt>
                <c:pt idx="13329">
                  <c:v>849.20085362733505</c:v>
                </c:pt>
                <c:pt idx="13330">
                  <c:v>849.26456439735705</c:v>
                </c:pt>
                <c:pt idx="13331">
                  <c:v>849.32827516737996</c:v>
                </c:pt>
                <c:pt idx="13332">
                  <c:v>849.39198593740196</c:v>
                </c:pt>
                <c:pt idx="13333">
                  <c:v>849.45569670742395</c:v>
                </c:pt>
                <c:pt idx="13334">
                  <c:v>849.51940747744698</c:v>
                </c:pt>
                <c:pt idx="13335">
                  <c:v>849.58311824746897</c:v>
                </c:pt>
                <c:pt idx="13336">
                  <c:v>849.64682901749097</c:v>
                </c:pt>
                <c:pt idx="13337">
                  <c:v>849.71053978751399</c:v>
                </c:pt>
                <c:pt idx="13338">
                  <c:v>849.77425055753599</c:v>
                </c:pt>
                <c:pt idx="13339">
                  <c:v>849.83796132755799</c:v>
                </c:pt>
                <c:pt idx="13340">
                  <c:v>849.90167209758101</c:v>
                </c:pt>
                <c:pt idx="13341">
                  <c:v>849.96538286760301</c:v>
                </c:pt>
                <c:pt idx="13342">
                  <c:v>850.02909363762501</c:v>
                </c:pt>
                <c:pt idx="13343">
                  <c:v>850.09280440764803</c:v>
                </c:pt>
                <c:pt idx="13344">
                  <c:v>850.15651517767003</c:v>
                </c:pt>
                <c:pt idx="13345">
                  <c:v>850.22022594769203</c:v>
                </c:pt>
                <c:pt idx="13346">
                  <c:v>850.28393671771505</c:v>
                </c:pt>
                <c:pt idx="13347">
                  <c:v>850.34764748773705</c:v>
                </c:pt>
                <c:pt idx="13348">
                  <c:v>850.41135825775905</c:v>
                </c:pt>
                <c:pt idx="13349">
                  <c:v>850.47506902778196</c:v>
                </c:pt>
                <c:pt idx="13350">
                  <c:v>850.53877979780395</c:v>
                </c:pt>
                <c:pt idx="13351">
                  <c:v>850.60249056782595</c:v>
                </c:pt>
                <c:pt idx="13352">
                  <c:v>850.66620133784897</c:v>
                </c:pt>
                <c:pt idx="13353">
                  <c:v>850.72991210787097</c:v>
                </c:pt>
                <c:pt idx="13354">
                  <c:v>850.79362287789297</c:v>
                </c:pt>
                <c:pt idx="13355">
                  <c:v>850.85733364791599</c:v>
                </c:pt>
                <c:pt idx="13356">
                  <c:v>850.92104441793799</c:v>
                </c:pt>
                <c:pt idx="13357">
                  <c:v>850.98475518795999</c:v>
                </c:pt>
                <c:pt idx="13358">
                  <c:v>851.04846595798301</c:v>
                </c:pt>
                <c:pt idx="13359">
                  <c:v>851.11217672800501</c:v>
                </c:pt>
                <c:pt idx="13360">
                  <c:v>851.17588749802803</c:v>
                </c:pt>
                <c:pt idx="13361">
                  <c:v>851.23959826805003</c:v>
                </c:pt>
                <c:pt idx="13362">
                  <c:v>851.30330903807203</c:v>
                </c:pt>
                <c:pt idx="13363">
                  <c:v>851.36701980809505</c:v>
                </c:pt>
                <c:pt idx="13364">
                  <c:v>851.43073057811705</c:v>
                </c:pt>
                <c:pt idx="13365">
                  <c:v>851.49444134813905</c:v>
                </c:pt>
                <c:pt idx="13366">
                  <c:v>851.55815211816196</c:v>
                </c:pt>
                <c:pt idx="13367">
                  <c:v>851.62186288818395</c:v>
                </c:pt>
                <c:pt idx="13368">
                  <c:v>851.68557365820595</c:v>
                </c:pt>
                <c:pt idx="13369">
                  <c:v>851.74928442822898</c:v>
                </c:pt>
                <c:pt idx="13370">
                  <c:v>851.81299519825097</c:v>
                </c:pt>
                <c:pt idx="13371">
                  <c:v>851.87670596827297</c:v>
                </c:pt>
                <c:pt idx="13372">
                  <c:v>851.94041673829599</c:v>
                </c:pt>
                <c:pt idx="13373">
                  <c:v>852.00412750831799</c:v>
                </c:pt>
                <c:pt idx="13374">
                  <c:v>852.06783827833999</c:v>
                </c:pt>
                <c:pt idx="13375">
                  <c:v>852.13154904836301</c:v>
                </c:pt>
                <c:pt idx="13376">
                  <c:v>852.19525981838501</c:v>
                </c:pt>
                <c:pt idx="13377">
                  <c:v>852.25897058840701</c:v>
                </c:pt>
                <c:pt idx="13378">
                  <c:v>852.32268135843003</c:v>
                </c:pt>
                <c:pt idx="13379">
                  <c:v>852.38639212845203</c:v>
                </c:pt>
                <c:pt idx="13380">
                  <c:v>852.45010289847403</c:v>
                </c:pt>
                <c:pt idx="13381">
                  <c:v>852.51381366849705</c:v>
                </c:pt>
                <c:pt idx="13382">
                  <c:v>852.57752443851905</c:v>
                </c:pt>
                <c:pt idx="13383">
                  <c:v>852.64123520854105</c:v>
                </c:pt>
                <c:pt idx="13384">
                  <c:v>852.70494597856396</c:v>
                </c:pt>
                <c:pt idx="13385">
                  <c:v>852.76865674858595</c:v>
                </c:pt>
                <c:pt idx="13386">
                  <c:v>852.83236751860795</c:v>
                </c:pt>
                <c:pt idx="13387">
                  <c:v>852.89607828863097</c:v>
                </c:pt>
                <c:pt idx="13388">
                  <c:v>852.95978905865297</c:v>
                </c:pt>
                <c:pt idx="13389">
                  <c:v>853.02349982867497</c:v>
                </c:pt>
                <c:pt idx="13390">
                  <c:v>853.08721059869799</c:v>
                </c:pt>
                <c:pt idx="13391">
                  <c:v>853.15092136871999</c:v>
                </c:pt>
                <c:pt idx="13392">
                  <c:v>853.21463213874199</c:v>
                </c:pt>
                <c:pt idx="13393">
                  <c:v>853.27834290876501</c:v>
                </c:pt>
                <c:pt idx="13394">
                  <c:v>853.34205367878701</c:v>
                </c:pt>
                <c:pt idx="13395">
                  <c:v>853.40576444880901</c:v>
                </c:pt>
                <c:pt idx="13396">
                  <c:v>853.46947521883203</c:v>
                </c:pt>
                <c:pt idx="13397">
                  <c:v>853.53318598885403</c:v>
                </c:pt>
                <c:pt idx="13398">
                  <c:v>853.59689675887603</c:v>
                </c:pt>
                <c:pt idx="13399">
                  <c:v>853.66060752889905</c:v>
                </c:pt>
                <c:pt idx="13400">
                  <c:v>853.72431829892105</c:v>
                </c:pt>
                <c:pt idx="13401">
                  <c:v>853.78802906894305</c:v>
                </c:pt>
                <c:pt idx="13402">
                  <c:v>853.85173983896595</c:v>
                </c:pt>
                <c:pt idx="13403">
                  <c:v>853.91545060898795</c:v>
                </c:pt>
                <c:pt idx="13404">
                  <c:v>853.97916137900995</c:v>
                </c:pt>
                <c:pt idx="13405">
                  <c:v>854.04287214903297</c:v>
                </c:pt>
                <c:pt idx="13406">
                  <c:v>854.10658291905497</c:v>
                </c:pt>
                <c:pt idx="13407">
                  <c:v>854.17029368907697</c:v>
                </c:pt>
                <c:pt idx="13408">
                  <c:v>854.23400445909999</c:v>
                </c:pt>
                <c:pt idx="13409">
                  <c:v>854.29771522912199</c:v>
                </c:pt>
                <c:pt idx="13410">
                  <c:v>854.36142599914399</c:v>
                </c:pt>
                <c:pt idx="13411">
                  <c:v>854.42513676916701</c:v>
                </c:pt>
                <c:pt idx="13412">
                  <c:v>854.48884753918901</c:v>
                </c:pt>
                <c:pt idx="13413">
                  <c:v>854.55255830921203</c:v>
                </c:pt>
                <c:pt idx="13414">
                  <c:v>854.61626907923403</c:v>
                </c:pt>
                <c:pt idx="13415">
                  <c:v>854.67997984925603</c:v>
                </c:pt>
                <c:pt idx="13416">
                  <c:v>854.74369061927905</c:v>
                </c:pt>
                <c:pt idx="13417">
                  <c:v>854.80740138930105</c:v>
                </c:pt>
                <c:pt idx="13418">
                  <c:v>854.87111215932305</c:v>
                </c:pt>
                <c:pt idx="13419">
                  <c:v>854.93482292934596</c:v>
                </c:pt>
                <c:pt idx="13420">
                  <c:v>854.99853369936795</c:v>
                </c:pt>
                <c:pt idx="13421">
                  <c:v>855.06224446938995</c:v>
                </c:pt>
                <c:pt idx="13422">
                  <c:v>855.12595523941297</c:v>
                </c:pt>
                <c:pt idx="13423">
                  <c:v>855.18966600943497</c:v>
                </c:pt>
                <c:pt idx="13424">
                  <c:v>855.25337677945697</c:v>
                </c:pt>
                <c:pt idx="13425">
                  <c:v>855.31708754947999</c:v>
                </c:pt>
                <c:pt idx="13426">
                  <c:v>855.38079831950199</c:v>
                </c:pt>
                <c:pt idx="13427">
                  <c:v>855.44450908952399</c:v>
                </c:pt>
                <c:pt idx="13428">
                  <c:v>855.50821985954701</c:v>
                </c:pt>
                <c:pt idx="13429">
                  <c:v>855.57193062956901</c:v>
                </c:pt>
                <c:pt idx="13430">
                  <c:v>855.63564139959101</c:v>
                </c:pt>
                <c:pt idx="13431">
                  <c:v>855.69935216961403</c:v>
                </c:pt>
                <c:pt idx="13432">
                  <c:v>855.76306293963603</c:v>
                </c:pt>
                <c:pt idx="13433">
                  <c:v>855.82677370965803</c:v>
                </c:pt>
                <c:pt idx="13434">
                  <c:v>855.89048447968105</c:v>
                </c:pt>
                <c:pt idx="13435">
                  <c:v>855.95419524970305</c:v>
                </c:pt>
                <c:pt idx="13436">
                  <c:v>856.01790601972505</c:v>
                </c:pt>
                <c:pt idx="13437">
                  <c:v>856.08161678974795</c:v>
                </c:pt>
                <c:pt idx="13438">
                  <c:v>856.14532755976995</c:v>
                </c:pt>
                <c:pt idx="13439">
                  <c:v>856.20903832979195</c:v>
                </c:pt>
                <c:pt idx="13440">
                  <c:v>856.27274909981497</c:v>
                </c:pt>
                <c:pt idx="13441">
                  <c:v>856.33645986983697</c:v>
                </c:pt>
                <c:pt idx="13442">
                  <c:v>856.40017063985897</c:v>
                </c:pt>
                <c:pt idx="13443">
                  <c:v>856.46388140988199</c:v>
                </c:pt>
                <c:pt idx="13444">
                  <c:v>856.52759217990399</c:v>
                </c:pt>
                <c:pt idx="13445">
                  <c:v>856.59130294992599</c:v>
                </c:pt>
                <c:pt idx="13446">
                  <c:v>856.65501371994901</c:v>
                </c:pt>
                <c:pt idx="13447">
                  <c:v>856.71872448997101</c:v>
                </c:pt>
                <c:pt idx="13448">
                  <c:v>856.78243525999301</c:v>
                </c:pt>
                <c:pt idx="13449">
                  <c:v>856.84614603001603</c:v>
                </c:pt>
                <c:pt idx="13450">
                  <c:v>856.90985680003803</c:v>
                </c:pt>
                <c:pt idx="13451">
                  <c:v>856.97356757006003</c:v>
                </c:pt>
                <c:pt idx="13452">
                  <c:v>857.03727834008305</c:v>
                </c:pt>
                <c:pt idx="13453">
                  <c:v>857.10098911010505</c:v>
                </c:pt>
                <c:pt idx="13454">
                  <c:v>857.16469988012705</c:v>
                </c:pt>
                <c:pt idx="13455">
                  <c:v>857.22841065014995</c:v>
                </c:pt>
                <c:pt idx="13456">
                  <c:v>857.29212142017195</c:v>
                </c:pt>
                <c:pt idx="13457">
                  <c:v>857.35583219019395</c:v>
                </c:pt>
                <c:pt idx="13458">
                  <c:v>857.41954296021697</c:v>
                </c:pt>
                <c:pt idx="13459">
                  <c:v>857.48325373023897</c:v>
                </c:pt>
                <c:pt idx="13460">
                  <c:v>857.54696450026097</c:v>
                </c:pt>
                <c:pt idx="13461">
                  <c:v>857.61067527028399</c:v>
                </c:pt>
                <c:pt idx="13462">
                  <c:v>857.67438604030599</c:v>
                </c:pt>
                <c:pt idx="13463">
                  <c:v>857.73809681032799</c:v>
                </c:pt>
                <c:pt idx="13464">
                  <c:v>857.80180758035101</c:v>
                </c:pt>
                <c:pt idx="13465">
                  <c:v>857.86551835037301</c:v>
                </c:pt>
                <c:pt idx="13466">
                  <c:v>857.92922912039603</c:v>
                </c:pt>
                <c:pt idx="13467">
                  <c:v>857.99293989041803</c:v>
                </c:pt>
                <c:pt idx="13468">
                  <c:v>858.05665066044003</c:v>
                </c:pt>
                <c:pt idx="13469">
                  <c:v>858.12036143046305</c:v>
                </c:pt>
                <c:pt idx="13470">
                  <c:v>858.18407220048505</c:v>
                </c:pt>
                <c:pt idx="13471">
                  <c:v>858.24778297050705</c:v>
                </c:pt>
                <c:pt idx="13472">
                  <c:v>858.31149374052995</c:v>
                </c:pt>
                <c:pt idx="13473">
                  <c:v>858.37520451055195</c:v>
                </c:pt>
                <c:pt idx="13474">
                  <c:v>858.43891528057395</c:v>
                </c:pt>
                <c:pt idx="13475">
                  <c:v>858.50262605059697</c:v>
                </c:pt>
                <c:pt idx="13476">
                  <c:v>858.56633682061897</c:v>
                </c:pt>
                <c:pt idx="13477">
                  <c:v>858.63004759064097</c:v>
                </c:pt>
                <c:pt idx="13478">
                  <c:v>858.69375836066399</c:v>
                </c:pt>
                <c:pt idx="13479">
                  <c:v>858.75746913068599</c:v>
                </c:pt>
                <c:pt idx="13480">
                  <c:v>858.82117990070799</c:v>
                </c:pt>
                <c:pt idx="13481">
                  <c:v>858.88489067073101</c:v>
                </c:pt>
                <c:pt idx="13482">
                  <c:v>858.94860144075301</c:v>
                </c:pt>
                <c:pt idx="13483">
                  <c:v>859.01231221077501</c:v>
                </c:pt>
                <c:pt idx="13484">
                  <c:v>859.07602298079803</c:v>
                </c:pt>
                <c:pt idx="13485">
                  <c:v>859.13973375082003</c:v>
                </c:pt>
                <c:pt idx="13486">
                  <c:v>859.20344452084203</c:v>
                </c:pt>
                <c:pt idx="13487">
                  <c:v>859.26715529086505</c:v>
                </c:pt>
                <c:pt idx="13488">
                  <c:v>859.33086606088705</c:v>
                </c:pt>
                <c:pt idx="13489">
                  <c:v>859.39457683090905</c:v>
                </c:pt>
                <c:pt idx="13490">
                  <c:v>859.45828760093195</c:v>
                </c:pt>
                <c:pt idx="13491">
                  <c:v>859.52199837095395</c:v>
                </c:pt>
                <c:pt idx="13492">
                  <c:v>859.58570914097595</c:v>
                </c:pt>
                <c:pt idx="13493">
                  <c:v>859.64941991099897</c:v>
                </c:pt>
                <c:pt idx="13494">
                  <c:v>859.71313068102097</c:v>
                </c:pt>
                <c:pt idx="13495">
                  <c:v>859.77684145104297</c:v>
                </c:pt>
                <c:pt idx="13496">
                  <c:v>859.84055222106599</c:v>
                </c:pt>
                <c:pt idx="13497">
                  <c:v>859.90426299108799</c:v>
                </c:pt>
                <c:pt idx="13498">
                  <c:v>859.96797376110999</c:v>
                </c:pt>
                <c:pt idx="13499">
                  <c:v>860.03168453113301</c:v>
                </c:pt>
                <c:pt idx="13500">
                  <c:v>860.09539530115501</c:v>
                </c:pt>
                <c:pt idx="13501">
                  <c:v>860.15910607117701</c:v>
                </c:pt>
                <c:pt idx="13502">
                  <c:v>860.22281684120003</c:v>
                </c:pt>
                <c:pt idx="13503">
                  <c:v>860.28652761122203</c:v>
                </c:pt>
                <c:pt idx="13504">
                  <c:v>860.35023838124403</c:v>
                </c:pt>
                <c:pt idx="13505">
                  <c:v>860.41394915126705</c:v>
                </c:pt>
                <c:pt idx="13506">
                  <c:v>860.47765992128905</c:v>
                </c:pt>
                <c:pt idx="13507">
                  <c:v>860.54137069131104</c:v>
                </c:pt>
                <c:pt idx="13508">
                  <c:v>860.60508146133395</c:v>
                </c:pt>
                <c:pt idx="13509">
                  <c:v>860.66879223135595</c:v>
                </c:pt>
                <c:pt idx="13510">
                  <c:v>860.73250300137795</c:v>
                </c:pt>
                <c:pt idx="13511">
                  <c:v>860.79621377140097</c:v>
                </c:pt>
                <c:pt idx="13512">
                  <c:v>860.85992454142297</c:v>
                </c:pt>
                <c:pt idx="13513">
                  <c:v>860.92363531144497</c:v>
                </c:pt>
                <c:pt idx="13514">
                  <c:v>860.98734608146799</c:v>
                </c:pt>
                <c:pt idx="13515">
                  <c:v>861.05105685148999</c:v>
                </c:pt>
                <c:pt idx="13516">
                  <c:v>861.11476762151199</c:v>
                </c:pt>
                <c:pt idx="13517">
                  <c:v>861.17847839153501</c:v>
                </c:pt>
                <c:pt idx="13518">
                  <c:v>861.24218916155701</c:v>
                </c:pt>
                <c:pt idx="13519">
                  <c:v>861.30589993158003</c:v>
                </c:pt>
                <c:pt idx="13520">
                  <c:v>861.36961070160203</c:v>
                </c:pt>
                <c:pt idx="13521">
                  <c:v>861.43332147162403</c:v>
                </c:pt>
                <c:pt idx="13522">
                  <c:v>861.49703224164705</c:v>
                </c:pt>
                <c:pt idx="13523">
                  <c:v>861.56074301166905</c:v>
                </c:pt>
                <c:pt idx="13524">
                  <c:v>861.62445378169105</c:v>
                </c:pt>
                <c:pt idx="13525">
                  <c:v>861.68816455171395</c:v>
                </c:pt>
                <c:pt idx="13526">
                  <c:v>861.75187532173595</c:v>
                </c:pt>
                <c:pt idx="13527">
                  <c:v>861.81558609175795</c:v>
                </c:pt>
                <c:pt idx="13528">
                  <c:v>861.87929686178097</c:v>
                </c:pt>
                <c:pt idx="13529">
                  <c:v>861.94300763180297</c:v>
                </c:pt>
                <c:pt idx="13530">
                  <c:v>862.00671840182497</c:v>
                </c:pt>
                <c:pt idx="13531">
                  <c:v>862.07042917184799</c:v>
                </c:pt>
                <c:pt idx="13532">
                  <c:v>862.13413994186999</c:v>
                </c:pt>
                <c:pt idx="13533">
                  <c:v>862.19785071189199</c:v>
                </c:pt>
                <c:pt idx="13534">
                  <c:v>862.26156148191501</c:v>
                </c:pt>
                <c:pt idx="13535">
                  <c:v>862.32527225193701</c:v>
                </c:pt>
                <c:pt idx="13536">
                  <c:v>862.38898302195901</c:v>
                </c:pt>
                <c:pt idx="13537">
                  <c:v>862.45269379198203</c:v>
                </c:pt>
                <c:pt idx="13538">
                  <c:v>862.51640456200403</c:v>
                </c:pt>
                <c:pt idx="13539">
                  <c:v>862.58011533202603</c:v>
                </c:pt>
                <c:pt idx="13540">
                  <c:v>862.64382610204905</c:v>
                </c:pt>
                <c:pt idx="13541">
                  <c:v>862.70753687207105</c:v>
                </c:pt>
                <c:pt idx="13542">
                  <c:v>862.77124764209304</c:v>
                </c:pt>
                <c:pt idx="13543">
                  <c:v>862.83495841211595</c:v>
                </c:pt>
                <c:pt idx="13544">
                  <c:v>862.89866918213795</c:v>
                </c:pt>
                <c:pt idx="13545">
                  <c:v>862.96237995215995</c:v>
                </c:pt>
                <c:pt idx="13546">
                  <c:v>863.02609072218297</c:v>
                </c:pt>
                <c:pt idx="13547">
                  <c:v>863.08980149220497</c:v>
                </c:pt>
                <c:pt idx="13548">
                  <c:v>863.15351226222697</c:v>
                </c:pt>
                <c:pt idx="13549">
                  <c:v>863.21722303224999</c:v>
                </c:pt>
                <c:pt idx="13550">
                  <c:v>863.28093380227199</c:v>
                </c:pt>
                <c:pt idx="13551">
                  <c:v>863.34464457229399</c:v>
                </c:pt>
                <c:pt idx="13552">
                  <c:v>863.40835534231701</c:v>
                </c:pt>
                <c:pt idx="13553">
                  <c:v>863.47206611233901</c:v>
                </c:pt>
                <c:pt idx="13554">
                  <c:v>863.53577688236101</c:v>
                </c:pt>
                <c:pt idx="13555">
                  <c:v>863.59948765238403</c:v>
                </c:pt>
                <c:pt idx="13556">
                  <c:v>863.66319842240603</c:v>
                </c:pt>
                <c:pt idx="13557">
                  <c:v>863.72690919242802</c:v>
                </c:pt>
                <c:pt idx="13558">
                  <c:v>863.79061996245105</c:v>
                </c:pt>
                <c:pt idx="13559">
                  <c:v>863.85433073247304</c:v>
                </c:pt>
                <c:pt idx="13560">
                  <c:v>863.91804150249504</c:v>
                </c:pt>
                <c:pt idx="13561">
                  <c:v>863.98175227251795</c:v>
                </c:pt>
                <c:pt idx="13562">
                  <c:v>864.04546304253995</c:v>
                </c:pt>
                <c:pt idx="13563">
                  <c:v>864.10917381256195</c:v>
                </c:pt>
                <c:pt idx="13564">
                  <c:v>864.17288458258497</c:v>
                </c:pt>
                <c:pt idx="13565">
                  <c:v>864.23659535260697</c:v>
                </c:pt>
                <c:pt idx="13566">
                  <c:v>864.30030612262897</c:v>
                </c:pt>
                <c:pt idx="13567">
                  <c:v>864.36401689265199</c:v>
                </c:pt>
                <c:pt idx="13568">
                  <c:v>864.42772766267399</c:v>
                </c:pt>
                <c:pt idx="13569">
                  <c:v>864.49143843269599</c:v>
                </c:pt>
                <c:pt idx="13570">
                  <c:v>864.55514920271901</c:v>
                </c:pt>
                <c:pt idx="13571">
                  <c:v>864.61885997274101</c:v>
                </c:pt>
                <c:pt idx="13572">
                  <c:v>864.68257074276403</c:v>
                </c:pt>
                <c:pt idx="13573">
                  <c:v>864.74628151278603</c:v>
                </c:pt>
                <c:pt idx="13574">
                  <c:v>864.80999228280803</c:v>
                </c:pt>
                <c:pt idx="13575">
                  <c:v>864.87370305283105</c:v>
                </c:pt>
                <c:pt idx="13576">
                  <c:v>864.93741382285305</c:v>
                </c:pt>
                <c:pt idx="13577">
                  <c:v>865.00112459287504</c:v>
                </c:pt>
                <c:pt idx="13578">
                  <c:v>865.06483536289795</c:v>
                </c:pt>
                <c:pt idx="13579">
                  <c:v>865.12854613291995</c:v>
                </c:pt>
                <c:pt idx="13580">
                  <c:v>865.19225690294195</c:v>
                </c:pt>
                <c:pt idx="13581">
                  <c:v>865.25596767296497</c:v>
                </c:pt>
                <c:pt idx="13582">
                  <c:v>865.31967844298697</c:v>
                </c:pt>
                <c:pt idx="13583">
                  <c:v>865.38338921300897</c:v>
                </c:pt>
                <c:pt idx="13584">
                  <c:v>865.44709998303199</c:v>
                </c:pt>
                <c:pt idx="13585">
                  <c:v>865.51081075305399</c:v>
                </c:pt>
                <c:pt idx="13586">
                  <c:v>865.57452152307599</c:v>
                </c:pt>
                <c:pt idx="13587">
                  <c:v>865.63823229309901</c:v>
                </c:pt>
                <c:pt idx="13588">
                  <c:v>865.70194306312101</c:v>
                </c:pt>
                <c:pt idx="13589">
                  <c:v>865.76565383314301</c:v>
                </c:pt>
                <c:pt idx="13590">
                  <c:v>865.82936460316603</c:v>
                </c:pt>
                <c:pt idx="13591">
                  <c:v>865.89307537318803</c:v>
                </c:pt>
                <c:pt idx="13592">
                  <c:v>865.95678614321002</c:v>
                </c:pt>
                <c:pt idx="13593">
                  <c:v>866.02049691323305</c:v>
                </c:pt>
                <c:pt idx="13594">
                  <c:v>866.08420768325504</c:v>
                </c:pt>
                <c:pt idx="13595">
                  <c:v>866.14791845327704</c:v>
                </c:pt>
                <c:pt idx="13596">
                  <c:v>866.21162922329995</c:v>
                </c:pt>
                <c:pt idx="13597">
                  <c:v>866.27533999332195</c:v>
                </c:pt>
                <c:pt idx="13598">
                  <c:v>866.33905076334395</c:v>
                </c:pt>
                <c:pt idx="13599">
                  <c:v>866.40276153336697</c:v>
                </c:pt>
                <c:pt idx="13600">
                  <c:v>866.46647230338897</c:v>
                </c:pt>
                <c:pt idx="13601">
                  <c:v>866.53018307341097</c:v>
                </c:pt>
                <c:pt idx="13602">
                  <c:v>866.59389384343399</c:v>
                </c:pt>
                <c:pt idx="13603">
                  <c:v>866.65760461345599</c:v>
                </c:pt>
                <c:pt idx="13604">
                  <c:v>866.72131538347799</c:v>
                </c:pt>
                <c:pt idx="13605">
                  <c:v>866.78502615350101</c:v>
                </c:pt>
                <c:pt idx="13606">
                  <c:v>866.84873692352301</c:v>
                </c:pt>
                <c:pt idx="13607">
                  <c:v>866.912447693545</c:v>
                </c:pt>
                <c:pt idx="13608">
                  <c:v>866.97615846356803</c:v>
                </c:pt>
                <c:pt idx="13609">
                  <c:v>867.03986923359003</c:v>
                </c:pt>
                <c:pt idx="13610">
                  <c:v>867.10358000361202</c:v>
                </c:pt>
                <c:pt idx="13611">
                  <c:v>867.16729077363505</c:v>
                </c:pt>
                <c:pt idx="13612">
                  <c:v>867.23100154365704</c:v>
                </c:pt>
                <c:pt idx="13613">
                  <c:v>867.29471231367904</c:v>
                </c:pt>
                <c:pt idx="13614">
                  <c:v>867.35842308370195</c:v>
                </c:pt>
                <c:pt idx="13615">
                  <c:v>867.42213385372395</c:v>
                </c:pt>
                <c:pt idx="13616">
                  <c:v>867.48584462374595</c:v>
                </c:pt>
                <c:pt idx="13617">
                  <c:v>867.54955539376897</c:v>
                </c:pt>
                <c:pt idx="13618">
                  <c:v>867.61326616379097</c:v>
                </c:pt>
                <c:pt idx="13619">
                  <c:v>867.67697693381297</c:v>
                </c:pt>
                <c:pt idx="13620">
                  <c:v>867.74068770383599</c:v>
                </c:pt>
                <c:pt idx="13621">
                  <c:v>867.80439847385799</c:v>
                </c:pt>
                <c:pt idx="13622">
                  <c:v>867.86810924387999</c:v>
                </c:pt>
                <c:pt idx="13623">
                  <c:v>867.93182001390301</c:v>
                </c:pt>
                <c:pt idx="13624">
                  <c:v>867.99553078392501</c:v>
                </c:pt>
                <c:pt idx="13625">
                  <c:v>868.05924155394803</c:v>
                </c:pt>
                <c:pt idx="13626">
                  <c:v>868.12295232397003</c:v>
                </c:pt>
                <c:pt idx="13627">
                  <c:v>868.18666309399202</c:v>
                </c:pt>
                <c:pt idx="13628">
                  <c:v>868.25037386401505</c:v>
                </c:pt>
                <c:pt idx="13629">
                  <c:v>868.31408463403704</c:v>
                </c:pt>
                <c:pt idx="13630">
                  <c:v>868.37779540405904</c:v>
                </c:pt>
                <c:pt idx="13631">
                  <c:v>868.44150617408195</c:v>
                </c:pt>
                <c:pt idx="13632">
                  <c:v>868.50521694410395</c:v>
                </c:pt>
                <c:pt idx="13633">
                  <c:v>868.56892771412595</c:v>
                </c:pt>
                <c:pt idx="13634">
                  <c:v>868.63263848414897</c:v>
                </c:pt>
                <c:pt idx="13635">
                  <c:v>868.69634925417097</c:v>
                </c:pt>
                <c:pt idx="13636">
                  <c:v>868.76006002419297</c:v>
                </c:pt>
                <c:pt idx="13637">
                  <c:v>868.82377079421599</c:v>
                </c:pt>
                <c:pt idx="13638">
                  <c:v>868.88748156423799</c:v>
                </c:pt>
                <c:pt idx="13639">
                  <c:v>868.95119233425999</c:v>
                </c:pt>
                <c:pt idx="13640">
                  <c:v>869.01490310428301</c:v>
                </c:pt>
                <c:pt idx="13641">
                  <c:v>869.07861387430501</c:v>
                </c:pt>
                <c:pt idx="13642">
                  <c:v>869.142324644327</c:v>
                </c:pt>
                <c:pt idx="13643">
                  <c:v>869.20603541435003</c:v>
                </c:pt>
                <c:pt idx="13644">
                  <c:v>869.26974618437202</c:v>
                </c:pt>
                <c:pt idx="13645">
                  <c:v>869.33345695439402</c:v>
                </c:pt>
                <c:pt idx="13646">
                  <c:v>869.39716772441705</c:v>
                </c:pt>
                <c:pt idx="13647">
                  <c:v>869.46087849443904</c:v>
                </c:pt>
                <c:pt idx="13648">
                  <c:v>869.52458926446104</c:v>
                </c:pt>
                <c:pt idx="13649">
                  <c:v>869.58830003448395</c:v>
                </c:pt>
                <c:pt idx="13650">
                  <c:v>869.65201080450595</c:v>
                </c:pt>
                <c:pt idx="13651">
                  <c:v>869.71572157452795</c:v>
                </c:pt>
                <c:pt idx="13652">
                  <c:v>869.77943234455097</c:v>
                </c:pt>
                <c:pt idx="13653">
                  <c:v>869.84314311457297</c:v>
                </c:pt>
                <c:pt idx="13654">
                  <c:v>869.90685388459497</c:v>
                </c:pt>
                <c:pt idx="13655">
                  <c:v>869.97056465461799</c:v>
                </c:pt>
                <c:pt idx="13656">
                  <c:v>870.03427542463999</c:v>
                </c:pt>
                <c:pt idx="13657">
                  <c:v>870.09798619466198</c:v>
                </c:pt>
                <c:pt idx="13658">
                  <c:v>870.16169696468501</c:v>
                </c:pt>
                <c:pt idx="13659">
                  <c:v>870.22540773470701</c:v>
                </c:pt>
                <c:pt idx="13660">
                  <c:v>870.289118504729</c:v>
                </c:pt>
                <c:pt idx="13661">
                  <c:v>870.35282927475203</c:v>
                </c:pt>
                <c:pt idx="13662">
                  <c:v>870.41654004477402</c:v>
                </c:pt>
                <c:pt idx="13663">
                  <c:v>870.48025081479602</c:v>
                </c:pt>
                <c:pt idx="13664">
                  <c:v>870.54396158481904</c:v>
                </c:pt>
                <c:pt idx="13665">
                  <c:v>870.60767235484104</c:v>
                </c:pt>
                <c:pt idx="13666">
                  <c:v>870.67138312486304</c:v>
                </c:pt>
                <c:pt idx="13667">
                  <c:v>870.73509389488595</c:v>
                </c:pt>
                <c:pt idx="13668">
                  <c:v>870.79880466490795</c:v>
                </c:pt>
                <c:pt idx="13669">
                  <c:v>870.86251543492995</c:v>
                </c:pt>
                <c:pt idx="13670">
                  <c:v>870.92622620495297</c:v>
                </c:pt>
                <c:pt idx="13671">
                  <c:v>870.98993697497497</c:v>
                </c:pt>
                <c:pt idx="13672">
                  <c:v>871.05364774499697</c:v>
                </c:pt>
                <c:pt idx="13673">
                  <c:v>871.11735851501999</c:v>
                </c:pt>
                <c:pt idx="13674">
                  <c:v>871.18106928504199</c:v>
                </c:pt>
                <c:pt idx="13675">
                  <c:v>871.24478005506398</c:v>
                </c:pt>
                <c:pt idx="13676">
                  <c:v>871.30849082508701</c:v>
                </c:pt>
                <c:pt idx="13677">
                  <c:v>871.372201595109</c:v>
                </c:pt>
                <c:pt idx="13678">
                  <c:v>871.43591236513203</c:v>
                </c:pt>
                <c:pt idx="13679">
                  <c:v>871.49962313515402</c:v>
                </c:pt>
                <c:pt idx="13680">
                  <c:v>871.56333390517602</c:v>
                </c:pt>
                <c:pt idx="13681">
                  <c:v>871.62704467519904</c:v>
                </c:pt>
                <c:pt idx="13682">
                  <c:v>871.69075544522104</c:v>
                </c:pt>
                <c:pt idx="13683">
                  <c:v>871.75446621524304</c:v>
                </c:pt>
                <c:pt idx="13684">
                  <c:v>871.81817698526595</c:v>
                </c:pt>
                <c:pt idx="13685">
                  <c:v>871.88188775528795</c:v>
                </c:pt>
                <c:pt idx="13686">
                  <c:v>871.94559852530995</c:v>
                </c:pt>
                <c:pt idx="13687">
                  <c:v>872.00930929533297</c:v>
                </c:pt>
                <c:pt idx="13688">
                  <c:v>872.07302006535497</c:v>
                </c:pt>
                <c:pt idx="13689">
                  <c:v>872.13673083537697</c:v>
                </c:pt>
                <c:pt idx="13690">
                  <c:v>872.20044160539999</c:v>
                </c:pt>
                <c:pt idx="13691">
                  <c:v>872.26415237542199</c:v>
                </c:pt>
                <c:pt idx="13692">
                  <c:v>872.32786314544398</c:v>
                </c:pt>
                <c:pt idx="13693">
                  <c:v>872.39157391546701</c:v>
                </c:pt>
                <c:pt idx="13694">
                  <c:v>872.455284685489</c:v>
                </c:pt>
                <c:pt idx="13695">
                  <c:v>872.518995455511</c:v>
                </c:pt>
                <c:pt idx="13696">
                  <c:v>872.58270622553403</c:v>
                </c:pt>
                <c:pt idx="13697">
                  <c:v>872.64641699555602</c:v>
                </c:pt>
                <c:pt idx="13698">
                  <c:v>872.71012776557802</c:v>
                </c:pt>
                <c:pt idx="13699">
                  <c:v>872.77383853560104</c:v>
                </c:pt>
                <c:pt idx="13700">
                  <c:v>872.83754930562304</c:v>
                </c:pt>
                <c:pt idx="13701">
                  <c:v>872.90126007564504</c:v>
                </c:pt>
                <c:pt idx="13702">
                  <c:v>872.96497084566795</c:v>
                </c:pt>
                <c:pt idx="13703">
                  <c:v>873.02868161568995</c:v>
                </c:pt>
                <c:pt idx="13704">
                  <c:v>873.09239238571195</c:v>
                </c:pt>
                <c:pt idx="13705">
                  <c:v>873.15610315573497</c:v>
                </c:pt>
                <c:pt idx="13706">
                  <c:v>873.21981392575697</c:v>
                </c:pt>
                <c:pt idx="13707">
                  <c:v>873.28352469577896</c:v>
                </c:pt>
                <c:pt idx="13708">
                  <c:v>873.34723546580199</c:v>
                </c:pt>
                <c:pt idx="13709">
                  <c:v>873.41094623582399</c:v>
                </c:pt>
                <c:pt idx="13710">
                  <c:v>873.47465700584598</c:v>
                </c:pt>
                <c:pt idx="13711">
                  <c:v>873.53836777586901</c:v>
                </c:pt>
                <c:pt idx="13712">
                  <c:v>873.602078545891</c:v>
                </c:pt>
                <c:pt idx="13713">
                  <c:v>873.665789315913</c:v>
                </c:pt>
                <c:pt idx="13714">
                  <c:v>873.72950008593602</c:v>
                </c:pt>
                <c:pt idx="13715">
                  <c:v>873.79321085595802</c:v>
                </c:pt>
                <c:pt idx="13716">
                  <c:v>873.85692162598002</c:v>
                </c:pt>
                <c:pt idx="13717">
                  <c:v>873.92063239600304</c:v>
                </c:pt>
                <c:pt idx="13718">
                  <c:v>873.98434316602504</c:v>
                </c:pt>
                <c:pt idx="13719">
                  <c:v>874.04805393604704</c:v>
                </c:pt>
                <c:pt idx="13720">
                  <c:v>874.11176470606995</c:v>
                </c:pt>
                <c:pt idx="13721">
                  <c:v>874.17547547609195</c:v>
                </c:pt>
                <c:pt idx="13722">
                  <c:v>874.23918624611395</c:v>
                </c:pt>
                <c:pt idx="13723">
                  <c:v>874.30289701613697</c:v>
                </c:pt>
                <c:pt idx="13724">
                  <c:v>874.36660778615897</c:v>
                </c:pt>
                <c:pt idx="13725">
                  <c:v>874.43031855618096</c:v>
                </c:pt>
                <c:pt idx="13726">
                  <c:v>874.49402932620399</c:v>
                </c:pt>
                <c:pt idx="13727">
                  <c:v>874.55774009622598</c:v>
                </c:pt>
                <c:pt idx="13728">
                  <c:v>874.62145086624798</c:v>
                </c:pt>
                <c:pt idx="13729">
                  <c:v>874.685161636271</c:v>
                </c:pt>
                <c:pt idx="13730">
                  <c:v>874.748872406293</c:v>
                </c:pt>
                <c:pt idx="13731">
                  <c:v>874.81258317631602</c:v>
                </c:pt>
                <c:pt idx="13732">
                  <c:v>874.87629394633802</c:v>
                </c:pt>
                <c:pt idx="13733">
                  <c:v>874.94000471636002</c:v>
                </c:pt>
                <c:pt idx="13734">
                  <c:v>875.00371548638304</c:v>
                </c:pt>
                <c:pt idx="13735">
                  <c:v>875.06742625640504</c:v>
                </c:pt>
                <c:pt idx="13736">
                  <c:v>875.13113702642704</c:v>
                </c:pt>
                <c:pt idx="13737">
                  <c:v>875.19484779644995</c:v>
                </c:pt>
                <c:pt idx="13738">
                  <c:v>875.25855856647195</c:v>
                </c:pt>
                <c:pt idx="13739">
                  <c:v>875.32226933649395</c:v>
                </c:pt>
                <c:pt idx="13740">
                  <c:v>875.38598010651697</c:v>
                </c:pt>
                <c:pt idx="13741">
                  <c:v>875.44969087653897</c:v>
                </c:pt>
                <c:pt idx="13742">
                  <c:v>875.51340164656096</c:v>
                </c:pt>
                <c:pt idx="13743">
                  <c:v>875.57711241658399</c:v>
                </c:pt>
                <c:pt idx="13744">
                  <c:v>875.64082318660599</c:v>
                </c:pt>
                <c:pt idx="13745">
                  <c:v>875.70453395662798</c:v>
                </c:pt>
                <c:pt idx="13746">
                  <c:v>875.76824472665101</c:v>
                </c:pt>
                <c:pt idx="13747">
                  <c:v>875.831955496673</c:v>
                </c:pt>
                <c:pt idx="13748">
                  <c:v>875.895666266695</c:v>
                </c:pt>
                <c:pt idx="13749">
                  <c:v>875.95937703671802</c:v>
                </c:pt>
                <c:pt idx="13750">
                  <c:v>876.02308780674002</c:v>
                </c:pt>
                <c:pt idx="13751">
                  <c:v>876.08679857676202</c:v>
                </c:pt>
                <c:pt idx="13752">
                  <c:v>876.15050934678504</c:v>
                </c:pt>
                <c:pt idx="13753">
                  <c:v>876.21422011680704</c:v>
                </c:pt>
                <c:pt idx="13754">
                  <c:v>876.27793088682904</c:v>
                </c:pt>
                <c:pt idx="13755">
                  <c:v>876.34164165685195</c:v>
                </c:pt>
                <c:pt idx="13756">
                  <c:v>876.40535242687395</c:v>
                </c:pt>
                <c:pt idx="13757">
                  <c:v>876.46906319689595</c:v>
                </c:pt>
                <c:pt idx="13758">
                  <c:v>876.53277396691897</c:v>
                </c:pt>
                <c:pt idx="13759">
                  <c:v>876.59648473694097</c:v>
                </c:pt>
                <c:pt idx="13760">
                  <c:v>876.66019550696296</c:v>
                </c:pt>
                <c:pt idx="13761">
                  <c:v>876.72390627698599</c:v>
                </c:pt>
                <c:pt idx="13762">
                  <c:v>876.78761704700798</c:v>
                </c:pt>
                <c:pt idx="13763">
                  <c:v>876.85132781702998</c:v>
                </c:pt>
                <c:pt idx="13764">
                  <c:v>876.915038587053</c:v>
                </c:pt>
                <c:pt idx="13765">
                  <c:v>876.978749357075</c:v>
                </c:pt>
                <c:pt idx="13766">
                  <c:v>877.042460127097</c:v>
                </c:pt>
                <c:pt idx="13767">
                  <c:v>877.10617089712002</c:v>
                </c:pt>
                <c:pt idx="13768">
                  <c:v>877.16988166714202</c:v>
                </c:pt>
                <c:pt idx="13769">
                  <c:v>877.23359243716402</c:v>
                </c:pt>
                <c:pt idx="13770">
                  <c:v>877.29730320718704</c:v>
                </c:pt>
                <c:pt idx="13771">
                  <c:v>877.36101397720904</c:v>
                </c:pt>
                <c:pt idx="13772">
                  <c:v>877.42472474723104</c:v>
                </c:pt>
                <c:pt idx="13773">
                  <c:v>877.48843551725395</c:v>
                </c:pt>
                <c:pt idx="13774">
                  <c:v>877.55214628727595</c:v>
                </c:pt>
                <c:pt idx="13775">
                  <c:v>877.61585705729794</c:v>
                </c:pt>
                <c:pt idx="13776">
                  <c:v>877.67956782732097</c:v>
                </c:pt>
                <c:pt idx="13777">
                  <c:v>877.74327859734296</c:v>
                </c:pt>
                <c:pt idx="13778">
                  <c:v>877.80698936736496</c:v>
                </c:pt>
                <c:pt idx="13779">
                  <c:v>877.87070013738798</c:v>
                </c:pt>
                <c:pt idx="13780">
                  <c:v>877.93441090740998</c:v>
                </c:pt>
                <c:pt idx="13781">
                  <c:v>877.99812167743198</c:v>
                </c:pt>
                <c:pt idx="13782">
                  <c:v>878.061832447455</c:v>
                </c:pt>
                <c:pt idx="13783">
                  <c:v>878.125543217477</c:v>
                </c:pt>
                <c:pt idx="13784">
                  <c:v>878.18925398750002</c:v>
                </c:pt>
                <c:pt idx="13785">
                  <c:v>878.25296475752202</c:v>
                </c:pt>
                <c:pt idx="13786">
                  <c:v>878.31667552754402</c:v>
                </c:pt>
                <c:pt idx="13787">
                  <c:v>878.38038629756704</c:v>
                </c:pt>
                <c:pt idx="13788">
                  <c:v>878.44409706758904</c:v>
                </c:pt>
                <c:pt idx="13789">
                  <c:v>878.50780783761104</c:v>
                </c:pt>
                <c:pt idx="13790">
                  <c:v>878.57151860763395</c:v>
                </c:pt>
                <c:pt idx="13791">
                  <c:v>878.63522937765595</c:v>
                </c:pt>
                <c:pt idx="13792">
                  <c:v>878.69894014767794</c:v>
                </c:pt>
                <c:pt idx="13793">
                  <c:v>878.76265091770097</c:v>
                </c:pt>
                <c:pt idx="13794">
                  <c:v>878.82636168772297</c:v>
                </c:pt>
                <c:pt idx="13795">
                  <c:v>878.89007245774496</c:v>
                </c:pt>
                <c:pt idx="13796">
                  <c:v>878.95378322776799</c:v>
                </c:pt>
                <c:pt idx="13797">
                  <c:v>879.01749399778998</c:v>
                </c:pt>
                <c:pt idx="13798">
                  <c:v>879.08120476781198</c:v>
                </c:pt>
                <c:pt idx="13799">
                  <c:v>879.144915537835</c:v>
                </c:pt>
                <c:pt idx="13800">
                  <c:v>879.208626307857</c:v>
                </c:pt>
                <c:pt idx="13801">
                  <c:v>879.272337077879</c:v>
                </c:pt>
                <c:pt idx="13802">
                  <c:v>879.33604784790202</c:v>
                </c:pt>
                <c:pt idx="13803">
                  <c:v>879.39975861792402</c:v>
                </c:pt>
                <c:pt idx="13804">
                  <c:v>879.46346938794602</c:v>
                </c:pt>
                <c:pt idx="13805">
                  <c:v>879.52718015796904</c:v>
                </c:pt>
                <c:pt idx="13806">
                  <c:v>879.59089092799104</c:v>
                </c:pt>
                <c:pt idx="13807">
                  <c:v>879.65460169801304</c:v>
                </c:pt>
                <c:pt idx="13808">
                  <c:v>879.71831246803595</c:v>
                </c:pt>
                <c:pt idx="13809">
                  <c:v>879.78202323805795</c:v>
                </c:pt>
                <c:pt idx="13810">
                  <c:v>879.84573400807994</c:v>
                </c:pt>
                <c:pt idx="13811">
                  <c:v>879.90944477810297</c:v>
                </c:pt>
                <c:pt idx="13812">
                  <c:v>879.97315554812496</c:v>
                </c:pt>
                <c:pt idx="13813">
                  <c:v>880.03686631814696</c:v>
                </c:pt>
                <c:pt idx="13814">
                  <c:v>880.10057708816998</c:v>
                </c:pt>
                <c:pt idx="13815">
                  <c:v>880.16428785819198</c:v>
                </c:pt>
                <c:pt idx="13816">
                  <c:v>880.22799862821398</c:v>
                </c:pt>
                <c:pt idx="13817">
                  <c:v>880.291709398237</c:v>
                </c:pt>
                <c:pt idx="13818">
                  <c:v>880.355420168259</c:v>
                </c:pt>
                <c:pt idx="13819">
                  <c:v>880.419130938281</c:v>
                </c:pt>
                <c:pt idx="13820">
                  <c:v>880.48284170830402</c:v>
                </c:pt>
                <c:pt idx="13821">
                  <c:v>880.54655247832602</c:v>
                </c:pt>
                <c:pt idx="13822">
                  <c:v>880.61026324834802</c:v>
                </c:pt>
                <c:pt idx="13823">
                  <c:v>880.67397401837104</c:v>
                </c:pt>
                <c:pt idx="13824">
                  <c:v>880.73768478839304</c:v>
                </c:pt>
                <c:pt idx="13825">
                  <c:v>880.80139555841504</c:v>
                </c:pt>
                <c:pt idx="13826">
                  <c:v>880.86510632843795</c:v>
                </c:pt>
                <c:pt idx="13827">
                  <c:v>880.92881709845994</c:v>
                </c:pt>
                <c:pt idx="13828">
                  <c:v>880.99252786848194</c:v>
                </c:pt>
                <c:pt idx="13829">
                  <c:v>881.05623863850496</c:v>
                </c:pt>
                <c:pt idx="13830">
                  <c:v>881.11994940852696</c:v>
                </c:pt>
                <c:pt idx="13831">
                  <c:v>881.18366017854896</c:v>
                </c:pt>
                <c:pt idx="13832">
                  <c:v>881.24737094857198</c:v>
                </c:pt>
                <c:pt idx="13833">
                  <c:v>881.31108171859398</c:v>
                </c:pt>
                <c:pt idx="13834">
                  <c:v>881.37479248861598</c:v>
                </c:pt>
                <c:pt idx="13835">
                  <c:v>881.438503258639</c:v>
                </c:pt>
                <c:pt idx="13836">
                  <c:v>881.502214028661</c:v>
                </c:pt>
                <c:pt idx="13837">
                  <c:v>881.56592479868402</c:v>
                </c:pt>
                <c:pt idx="13838">
                  <c:v>881.62963556870602</c:v>
                </c:pt>
                <c:pt idx="13839">
                  <c:v>881.69334633872802</c:v>
                </c:pt>
                <c:pt idx="13840">
                  <c:v>881.75705710875104</c:v>
                </c:pt>
                <c:pt idx="13841">
                  <c:v>881.82076787877304</c:v>
                </c:pt>
                <c:pt idx="13842">
                  <c:v>881.88447864879504</c:v>
                </c:pt>
                <c:pt idx="13843">
                  <c:v>881.94818941881795</c:v>
                </c:pt>
                <c:pt idx="13844">
                  <c:v>882.01190018883995</c:v>
                </c:pt>
                <c:pt idx="13845">
                  <c:v>882.07561095886194</c:v>
                </c:pt>
                <c:pt idx="13846">
                  <c:v>882.13932172888497</c:v>
                </c:pt>
                <c:pt idx="13847">
                  <c:v>882.20303249890696</c:v>
                </c:pt>
                <c:pt idx="13848">
                  <c:v>882.26674326892896</c:v>
                </c:pt>
                <c:pt idx="13849">
                  <c:v>882.33045403895198</c:v>
                </c:pt>
                <c:pt idx="13850">
                  <c:v>882.39416480897398</c:v>
                </c:pt>
                <c:pt idx="13851">
                  <c:v>882.45787557899598</c:v>
                </c:pt>
                <c:pt idx="13852">
                  <c:v>882.521586349019</c:v>
                </c:pt>
                <c:pt idx="13853">
                  <c:v>882.585297119041</c:v>
                </c:pt>
                <c:pt idx="13854">
                  <c:v>882.649007889063</c:v>
                </c:pt>
                <c:pt idx="13855">
                  <c:v>882.71271865908602</c:v>
                </c:pt>
                <c:pt idx="13856">
                  <c:v>882.77642942910802</c:v>
                </c:pt>
                <c:pt idx="13857">
                  <c:v>882.84014019913002</c:v>
                </c:pt>
                <c:pt idx="13858">
                  <c:v>882.90385096915304</c:v>
                </c:pt>
                <c:pt idx="13859">
                  <c:v>882.96756173917504</c:v>
                </c:pt>
                <c:pt idx="13860">
                  <c:v>883.03127250919704</c:v>
                </c:pt>
                <c:pt idx="13861">
                  <c:v>883.09498327921995</c:v>
                </c:pt>
                <c:pt idx="13862">
                  <c:v>883.15869404924194</c:v>
                </c:pt>
                <c:pt idx="13863">
                  <c:v>883.22240481926406</c:v>
                </c:pt>
                <c:pt idx="13864">
                  <c:v>883.28611558928696</c:v>
                </c:pt>
                <c:pt idx="13865">
                  <c:v>883.34982635930896</c:v>
                </c:pt>
                <c:pt idx="13866">
                  <c:v>883.41353712933096</c:v>
                </c:pt>
                <c:pt idx="13867">
                  <c:v>883.47724789935398</c:v>
                </c:pt>
                <c:pt idx="13868">
                  <c:v>883.54095866937598</c:v>
                </c:pt>
                <c:pt idx="13869">
                  <c:v>883.60466943939798</c:v>
                </c:pt>
                <c:pt idx="13870">
                  <c:v>883.668380209421</c:v>
                </c:pt>
                <c:pt idx="13871">
                  <c:v>883.732090979443</c:v>
                </c:pt>
                <c:pt idx="13872">
                  <c:v>883.795801749465</c:v>
                </c:pt>
                <c:pt idx="13873">
                  <c:v>883.85951251948802</c:v>
                </c:pt>
                <c:pt idx="13874">
                  <c:v>883.92322328951002</c:v>
                </c:pt>
                <c:pt idx="13875">
                  <c:v>883.98693405953202</c:v>
                </c:pt>
                <c:pt idx="13876">
                  <c:v>884.05064482955504</c:v>
                </c:pt>
                <c:pt idx="13877">
                  <c:v>884.11435559957704</c:v>
                </c:pt>
                <c:pt idx="13878">
                  <c:v>884.17806636959904</c:v>
                </c:pt>
                <c:pt idx="13879">
                  <c:v>884.24177713962195</c:v>
                </c:pt>
                <c:pt idx="13880">
                  <c:v>884.30548790964394</c:v>
                </c:pt>
                <c:pt idx="13881">
                  <c:v>884.36919867966606</c:v>
                </c:pt>
                <c:pt idx="13882">
                  <c:v>884.43290944968896</c:v>
                </c:pt>
                <c:pt idx="13883">
                  <c:v>884.49662021971096</c:v>
                </c:pt>
                <c:pt idx="13884">
                  <c:v>884.56033098973296</c:v>
                </c:pt>
                <c:pt idx="13885">
                  <c:v>884.62404175975598</c:v>
                </c:pt>
                <c:pt idx="13886">
                  <c:v>884.68775252977798</c:v>
                </c:pt>
                <c:pt idx="13887">
                  <c:v>884.75146329979998</c:v>
                </c:pt>
                <c:pt idx="13888">
                  <c:v>884.815174069823</c:v>
                </c:pt>
                <c:pt idx="13889">
                  <c:v>884.878884839845</c:v>
                </c:pt>
                <c:pt idx="13890">
                  <c:v>884.94259560986802</c:v>
                </c:pt>
                <c:pt idx="13891">
                  <c:v>885.00630637989002</c:v>
                </c:pt>
                <c:pt idx="13892">
                  <c:v>885.07001714991202</c:v>
                </c:pt>
                <c:pt idx="13893">
                  <c:v>885.13372791993504</c:v>
                </c:pt>
                <c:pt idx="13894">
                  <c:v>885.19743868995704</c:v>
                </c:pt>
                <c:pt idx="13895">
                  <c:v>885.26114945997904</c:v>
                </c:pt>
                <c:pt idx="13896">
                  <c:v>885.32486023000195</c:v>
                </c:pt>
                <c:pt idx="13897">
                  <c:v>885.38857100002394</c:v>
                </c:pt>
                <c:pt idx="13898">
                  <c:v>885.45228177004606</c:v>
                </c:pt>
                <c:pt idx="13899">
                  <c:v>885.51599254006896</c:v>
                </c:pt>
                <c:pt idx="13900">
                  <c:v>885.57970331009096</c:v>
                </c:pt>
                <c:pt idx="13901">
                  <c:v>885.64341408011296</c:v>
                </c:pt>
                <c:pt idx="13902">
                  <c:v>885.70712485013598</c:v>
                </c:pt>
                <c:pt idx="13903">
                  <c:v>885.77083562015798</c:v>
                </c:pt>
                <c:pt idx="13904">
                  <c:v>885.83454639017998</c:v>
                </c:pt>
                <c:pt idx="13905">
                  <c:v>885.898257160203</c:v>
                </c:pt>
                <c:pt idx="13906">
                  <c:v>885.961967930225</c:v>
                </c:pt>
                <c:pt idx="13907">
                  <c:v>886.025678700247</c:v>
                </c:pt>
                <c:pt idx="13908">
                  <c:v>886.08938947027002</c:v>
                </c:pt>
                <c:pt idx="13909">
                  <c:v>886.15310024029202</c:v>
                </c:pt>
                <c:pt idx="13910">
                  <c:v>886.21681101031402</c:v>
                </c:pt>
                <c:pt idx="13911">
                  <c:v>886.28052178033704</c:v>
                </c:pt>
                <c:pt idx="13912">
                  <c:v>886.34423255035904</c:v>
                </c:pt>
                <c:pt idx="13913">
                  <c:v>886.40794332038104</c:v>
                </c:pt>
                <c:pt idx="13914">
                  <c:v>886.47165409040394</c:v>
                </c:pt>
                <c:pt idx="13915">
                  <c:v>886.53536486042594</c:v>
                </c:pt>
                <c:pt idx="13916">
                  <c:v>886.59907563044806</c:v>
                </c:pt>
                <c:pt idx="13917">
                  <c:v>886.66278640047096</c:v>
                </c:pt>
                <c:pt idx="13918">
                  <c:v>886.72649717049296</c:v>
                </c:pt>
                <c:pt idx="13919">
                  <c:v>886.79020794051496</c:v>
                </c:pt>
                <c:pt idx="13920">
                  <c:v>886.85391871053798</c:v>
                </c:pt>
                <c:pt idx="13921">
                  <c:v>886.91762948055998</c:v>
                </c:pt>
                <c:pt idx="13922">
                  <c:v>886.98134025058198</c:v>
                </c:pt>
                <c:pt idx="13923">
                  <c:v>887.045051020605</c:v>
                </c:pt>
                <c:pt idx="13924">
                  <c:v>887.108761790627</c:v>
                </c:pt>
                <c:pt idx="13925">
                  <c:v>887.172472560649</c:v>
                </c:pt>
                <c:pt idx="13926">
                  <c:v>887.23618333067202</c:v>
                </c:pt>
                <c:pt idx="13927">
                  <c:v>887.29989410069402</c:v>
                </c:pt>
                <c:pt idx="13928">
                  <c:v>887.36360487071602</c:v>
                </c:pt>
                <c:pt idx="13929">
                  <c:v>887.42731564073904</c:v>
                </c:pt>
                <c:pt idx="13930">
                  <c:v>887.49102641076104</c:v>
                </c:pt>
                <c:pt idx="13931">
                  <c:v>887.55473718078304</c:v>
                </c:pt>
                <c:pt idx="13932">
                  <c:v>887.61844795080594</c:v>
                </c:pt>
                <c:pt idx="13933">
                  <c:v>887.68215872082806</c:v>
                </c:pt>
                <c:pt idx="13934">
                  <c:v>887.74586949085005</c:v>
                </c:pt>
                <c:pt idx="13935">
                  <c:v>887.80958026087296</c:v>
                </c:pt>
                <c:pt idx="13936">
                  <c:v>887.87329103089496</c:v>
                </c:pt>
                <c:pt idx="13937">
                  <c:v>887.93700180091696</c:v>
                </c:pt>
                <c:pt idx="13938">
                  <c:v>888.00071257093998</c:v>
                </c:pt>
                <c:pt idx="13939">
                  <c:v>888.06442334096198</c:v>
                </c:pt>
                <c:pt idx="13940">
                  <c:v>888.12813411098398</c:v>
                </c:pt>
                <c:pt idx="13941">
                  <c:v>888.191844881007</c:v>
                </c:pt>
                <c:pt idx="13942">
                  <c:v>888.255555651029</c:v>
                </c:pt>
                <c:pt idx="13943">
                  <c:v>888.31926642105202</c:v>
                </c:pt>
                <c:pt idx="13944">
                  <c:v>888.38297719107402</c:v>
                </c:pt>
                <c:pt idx="13945">
                  <c:v>888.44668796109602</c:v>
                </c:pt>
                <c:pt idx="13946">
                  <c:v>888.51039873111904</c:v>
                </c:pt>
                <c:pt idx="13947">
                  <c:v>888.57410950114104</c:v>
                </c:pt>
                <c:pt idx="13948">
                  <c:v>888.63782027116304</c:v>
                </c:pt>
                <c:pt idx="13949">
                  <c:v>888.70153104118594</c:v>
                </c:pt>
                <c:pt idx="13950">
                  <c:v>888.76524181120806</c:v>
                </c:pt>
                <c:pt idx="13951">
                  <c:v>888.82895258123006</c:v>
                </c:pt>
                <c:pt idx="13952">
                  <c:v>888.89266335125296</c:v>
                </c:pt>
                <c:pt idx="13953">
                  <c:v>888.95637412127496</c:v>
                </c:pt>
                <c:pt idx="13954">
                  <c:v>889.02008489129696</c:v>
                </c:pt>
                <c:pt idx="13955">
                  <c:v>889.08379566131998</c:v>
                </c:pt>
                <c:pt idx="13956">
                  <c:v>889.14750643134198</c:v>
                </c:pt>
                <c:pt idx="13957">
                  <c:v>889.21121720136398</c:v>
                </c:pt>
                <c:pt idx="13958">
                  <c:v>889.274927971387</c:v>
                </c:pt>
                <c:pt idx="13959">
                  <c:v>889.338638741409</c:v>
                </c:pt>
                <c:pt idx="13960">
                  <c:v>889.402349511431</c:v>
                </c:pt>
                <c:pt idx="13961">
                  <c:v>889.46606028145402</c:v>
                </c:pt>
                <c:pt idx="13962">
                  <c:v>889.52977105147602</c:v>
                </c:pt>
                <c:pt idx="13963">
                  <c:v>889.59348182149802</c:v>
                </c:pt>
                <c:pt idx="13964">
                  <c:v>889.65719259152104</c:v>
                </c:pt>
                <c:pt idx="13965">
                  <c:v>889.72090336154304</c:v>
                </c:pt>
                <c:pt idx="13966">
                  <c:v>889.78461413156504</c:v>
                </c:pt>
                <c:pt idx="13967">
                  <c:v>889.84832490158794</c:v>
                </c:pt>
                <c:pt idx="13968">
                  <c:v>889.91203567161006</c:v>
                </c:pt>
                <c:pt idx="13969">
                  <c:v>889.97574644163205</c:v>
                </c:pt>
                <c:pt idx="13970">
                  <c:v>890.03945721165496</c:v>
                </c:pt>
                <c:pt idx="13971">
                  <c:v>890.10316798167696</c:v>
                </c:pt>
                <c:pt idx="13972">
                  <c:v>890.16687875169896</c:v>
                </c:pt>
                <c:pt idx="13973">
                  <c:v>890.23058952172198</c:v>
                </c:pt>
                <c:pt idx="13974">
                  <c:v>890.29430029174398</c:v>
                </c:pt>
                <c:pt idx="13975">
                  <c:v>890.35801106176598</c:v>
                </c:pt>
                <c:pt idx="13976">
                  <c:v>890.421721831789</c:v>
                </c:pt>
                <c:pt idx="13977">
                  <c:v>890.485432601811</c:v>
                </c:pt>
                <c:pt idx="13978">
                  <c:v>890.549143371833</c:v>
                </c:pt>
                <c:pt idx="13979">
                  <c:v>890.61285414185602</c:v>
                </c:pt>
                <c:pt idx="13980">
                  <c:v>890.67656491187802</c:v>
                </c:pt>
                <c:pt idx="13981">
                  <c:v>890.74027568190002</c:v>
                </c:pt>
                <c:pt idx="13982">
                  <c:v>890.80398645192304</c:v>
                </c:pt>
                <c:pt idx="13983">
                  <c:v>890.86769722194504</c:v>
                </c:pt>
                <c:pt idx="13984">
                  <c:v>890.93140799196703</c:v>
                </c:pt>
                <c:pt idx="13985">
                  <c:v>890.99511876199006</c:v>
                </c:pt>
                <c:pt idx="13986">
                  <c:v>891.05882953201206</c:v>
                </c:pt>
                <c:pt idx="13987">
                  <c:v>891.12254030203405</c:v>
                </c:pt>
                <c:pt idx="13988">
                  <c:v>891.18625107205696</c:v>
                </c:pt>
                <c:pt idx="13989">
                  <c:v>891.24996184207896</c:v>
                </c:pt>
                <c:pt idx="13990">
                  <c:v>891.31367261210096</c:v>
                </c:pt>
                <c:pt idx="13991">
                  <c:v>891.37738338212398</c:v>
                </c:pt>
                <c:pt idx="13992">
                  <c:v>891.44109415214598</c:v>
                </c:pt>
                <c:pt idx="13993">
                  <c:v>891.50480492216798</c:v>
                </c:pt>
                <c:pt idx="13994">
                  <c:v>891.568515692191</c:v>
                </c:pt>
                <c:pt idx="13995">
                  <c:v>891.632226462213</c:v>
                </c:pt>
                <c:pt idx="13996">
                  <c:v>891.69593723223602</c:v>
                </c:pt>
                <c:pt idx="13997">
                  <c:v>891.75964800225802</c:v>
                </c:pt>
                <c:pt idx="13998">
                  <c:v>891.82335877228002</c:v>
                </c:pt>
                <c:pt idx="13999">
                  <c:v>891.88706954230304</c:v>
                </c:pt>
                <c:pt idx="14000">
                  <c:v>891.95078031232504</c:v>
                </c:pt>
                <c:pt idx="14001">
                  <c:v>892.01449108234704</c:v>
                </c:pt>
                <c:pt idx="14002">
                  <c:v>892.07820185236994</c:v>
                </c:pt>
                <c:pt idx="14003">
                  <c:v>892.14191262239206</c:v>
                </c:pt>
                <c:pt idx="14004">
                  <c:v>892.20562339241405</c:v>
                </c:pt>
                <c:pt idx="14005">
                  <c:v>892.26933416243696</c:v>
                </c:pt>
                <c:pt idx="14006">
                  <c:v>892.33304493245896</c:v>
                </c:pt>
                <c:pt idx="14007">
                  <c:v>892.39675570248096</c:v>
                </c:pt>
                <c:pt idx="14008">
                  <c:v>892.46046647250398</c:v>
                </c:pt>
                <c:pt idx="14009">
                  <c:v>892.52417724252598</c:v>
                </c:pt>
                <c:pt idx="14010">
                  <c:v>892.58788801254798</c:v>
                </c:pt>
                <c:pt idx="14011">
                  <c:v>892.651598782571</c:v>
                </c:pt>
                <c:pt idx="14012">
                  <c:v>892.715309552593</c:v>
                </c:pt>
                <c:pt idx="14013">
                  <c:v>892.779020322615</c:v>
                </c:pt>
                <c:pt idx="14014">
                  <c:v>892.84273109263802</c:v>
                </c:pt>
                <c:pt idx="14015">
                  <c:v>892.90644186266002</c:v>
                </c:pt>
                <c:pt idx="14016">
                  <c:v>892.97015263268202</c:v>
                </c:pt>
                <c:pt idx="14017">
                  <c:v>893.03386340270504</c:v>
                </c:pt>
                <c:pt idx="14018">
                  <c:v>893.09757417272704</c:v>
                </c:pt>
                <c:pt idx="14019">
                  <c:v>893.16128494274903</c:v>
                </c:pt>
                <c:pt idx="14020">
                  <c:v>893.22499571277206</c:v>
                </c:pt>
                <c:pt idx="14021">
                  <c:v>893.28870648279405</c:v>
                </c:pt>
                <c:pt idx="14022">
                  <c:v>893.35241725281605</c:v>
                </c:pt>
                <c:pt idx="14023">
                  <c:v>893.41612802283896</c:v>
                </c:pt>
                <c:pt idx="14024">
                  <c:v>893.47983879286096</c:v>
                </c:pt>
                <c:pt idx="14025">
                  <c:v>893.54354956288296</c:v>
                </c:pt>
                <c:pt idx="14026">
                  <c:v>893.60726033290598</c:v>
                </c:pt>
                <c:pt idx="14027">
                  <c:v>893.67097110292798</c:v>
                </c:pt>
                <c:pt idx="14028">
                  <c:v>893.73468187294998</c:v>
                </c:pt>
                <c:pt idx="14029">
                  <c:v>893.798392642973</c:v>
                </c:pt>
                <c:pt idx="14030">
                  <c:v>893.862103412995</c:v>
                </c:pt>
                <c:pt idx="14031">
                  <c:v>893.925814183017</c:v>
                </c:pt>
                <c:pt idx="14032">
                  <c:v>893.98952495304002</c:v>
                </c:pt>
                <c:pt idx="14033">
                  <c:v>894.05323572306202</c:v>
                </c:pt>
                <c:pt idx="14034">
                  <c:v>894.11694649308401</c:v>
                </c:pt>
                <c:pt idx="14035">
                  <c:v>894.18065726310704</c:v>
                </c:pt>
                <c:pt idx="14036">
                  <c:v>894.24436803312904</c:v>
                </c:pt>
                <c:pt idx="14037">
                  <c:v>894.30807880315103</c:v>
                </c:pt>
                <c:pt idx="14038">
                  <c:v>894.37178957317406</c:v>
                </c:pt>
                <c:pt idx="14039">
                  <c:v>894.43550034319605</c:v>
                </c:pt>
                <c:pt idx="14040">
                  <c:v>894.49921111321805</c:v>
                </c:pt>
                <c:pt idx="14041">
                  <c:v>894.56292188324096</c:v>
                </c:pt>
                <c:pt idx="14042">
                  <c:v>894.62663265326296</c:v>
                </c:pt>
                <c:pt idx="14043">
                  <c:v>894.69034342328496</c:v>
                </c:pt>
                <c:pt idx="14044">
                  <c:v>894.75405419330798</c:v>
                </c:pt>
                <c:pt idx="14045">
                  <c:v>894.81776496332998</c:v>
                </c:pt>
                <c:pt idx="14046">
                  <c:v>894.88147573335198</c:v>
                </c:pt>
                <c:pt idx="14047">
                  <c:v>894.945186503375</c:v>
                </c:pt>
                <c:pt idx="14048">
                  <c:v>895.008897273397</c:v>
                </c:pt>
                <c:pt idx="14049">
                  <c:v>895.07260804342002</c:v>
                </c:pt>
                <c:pt idx="14050">
                  <c:v>895.13631881344202</c:v>
                </c:pt>
                <c:pt idx="14051">
                  <c:v>895.20002958346402</c:v>
                </c:pt>
                <c:pt idx="14052">
                  <c:v>895.26374035348704</c:v>
                </c:pt>
                <c:pt idx="14053">
                  <c:v>895.32745112350904</c:v>
                </c:pt>
                <c:pt idx="14054">
                  <c:v>895.39116189353103</c:v>
                </c:pt>
                <c:pt idx="14055">
                  <c:v>895.45487266355406</c:v>
                </c:pt>
                <c:pt idx="14056">
                  <c:v>895.51858343357605</c:v>
                </c:pt>
                <c:pt idx="14057">
                  <c:v>895.58229420359805</c:v>
                </c:pt>
                <c:pt idx="14058">
                  <c:v>895.64600497362096</c:v>
                </c:pt>
                <c:pt idx="14059">
                  <c:v>895.70971574364296</c:v>
                </c:pt>
                <c:pt idx="14060">
                  <c:v>895.77342651366496</c:v>
                </c:pt>
                <c:pt idx="14061">
                  <c:v>895.83713728368798</c:v>
                </c:pt>
                <c:pt idx="14062">
                  <c:v>895.90084805370998</c:v>
                </c:pt>
                <c:pt idx="14063">
                  <c:v>895.96455882373198</c:v>
                </c:pt>
                <c:pt idx="14064">
                  <c:v>896.028269593755</c:v>
                </c:pt>
                <c:pt idx="14065">
                  <c:v>896.091980363777</c:v>
                </c:pt>
                <c:pt idx="14066">
                  <c:v>896.155691133799</c:v>
                </c:pt>
                <c:pt idx="14067">
                  <c:v>896.21940190382202</c:v>
                </c:pt>
                <c:pt idx="14068">
                  <c:v>896.28311267384402</c:v>
                </c:pt>
                <c:pt idx="14069">
                  <c:v>896.34682344386601</c:v>
                </c:pt>
                <c:pt idx="14070">
                  <c:v>896.41053421388904</c:v>
                </c:pt>
                <c:pt idx="14071">
                  <c:v>896.47424498391103</c:v>
                </c:pt>
                <c:pt idx="14072">
                  <c:v>896.53795575393303</c:v>
                </c:pt>
                <c:pt idx="14073">
                  <c:v>896.60166652395606</c:v>
                </c:pt>
                <c:pt idx="14074">
                  <c:v>896.66537729397805</c:v>
                </c:pt>
                <c:pt idx="14075">
                  <c:v>896.72908806400005</c:v>
                </c:pt>
                <c:pt idx="14076">
                  <c:v>896.79279883402296</c:v>
                </c:pt>
                <c:pt idx="14077">
                  <c:v>896.85650960404496</c:v>
                </c:pt>
                <c:pt idx="14078">
                  <c:v>896.92022037406696</c:v>
                </c:pt>
                <c:pt idx="14079">
                  <c:v>896.98393114408998</c:v>
                </c:pt>
                <c:pt idx="14080">
                  <c:v>897.04764191411198</c:v>
                </c:pt>
                <c:pt idx="14081">
                  <c:v>897.11135268413398</c:v>
                </c:pt>
                <c:pt idx="14082">
                  <c:v>897.175063454157</c:v>
                </c:pt>
                <c:pt idx="14083">
                  <c:v>897.238774224179</c:v>
                </c:pt>
                <c:pt idx="14084">
                  <c:v>897.302484994201</c:v>
                </c:pt>
                <c:pt idx="14085">
                  <c:v>897.36619576422402</c:v>
                </c:pt>
                <c:pt idx="14086">
                  <c:v>897.42990653424602</c:v>
                </c:pt>
                <c:pt idx="14087">
                  <c:v>897.49361730426801</c:v>
                </c:pt>
                <c:pt idx="14088">
                  <c:v>897.55732807429104</c:v>
                </c:pt>
                <c:pt idx="14089">
                  <c:v>897.62103884431303</c:v>
                </c:pt>
                <c:pt idx="14090">
                  <c:v>897.68474961433503</c:v>
                </c:pt>
                <c:pt idx="14091">
                  <c:v>897.74846038435805</c:v>
                </c:pt>
                <c:pt idx="14092">
                  <c:v>897.81217115438005</c:v>
                </c:pt>
                <c:pt idx="14093">
                  <c:v>897.87588192440205</c:v>
                </c:pt>
                <c:pt idx="14094">
                  <c:v>897.93959269442496</c:v>
                </c:pt>
                <c:pt idx="14095">
                  <c:v>898.00330346444696</c:v>
                </c:pt>
                <c:pt idx="14096">
                  <c:v>898.06701423446896</c:v>
                </c:pt>
                <c:pt idx="14097">
                  <c:v>898.13072500449198</c:v>
                </c:pt>
                <c:pt idx="14098">
                  <c:v>898.19443577451398</c:v>
                </c:pt>
                <c:pt idx="14099">
                  <c:v>898.25814654453598</c:v>
                </c:pt>
                <c:pt idx="14100">
                  <c:v>898.321857314559</c:v>
                </c:pt>
                <c:pt idx="14101">
                  <c:v>898.385568084581</c:v>
                </c:pt>
                <c:pt idx="14102">
                  <c:v>898.44927885460299</c:v>
                </c:pt>
                <c:pt idx="14103">
                  <c:v>898.51298962462602</c:v>
                </c:pt>
                <c:pt idx="14104">
                  <c:v>898.57670039464801</c:v>
                </c:pt>
                <c:pt idx="14105">
                  <c:v>898.64041116467104</c:v>
                </c:pt>
                <c:pt idx="14106">
                  <c:v>898.70412193469303</c:v>
                </c:pt>
                <c:pt idx="14107">
                  <c:v>898.76783270471503</c:v>
                </c:pt>
                <c:pt idx="14108">
                  <c:v>898.83154347473806</c:v>
                </c:pt>
                <c:pt idx="14109">
                  <c:v>898.89525424476005</c:v>
                </c:pt>
                <c:pt idx="14110">
                  <c:v>898.95896501478205</c:v>
                </c:pt>
                <c:pt idx="14111">
                  <c:v>899.02267578480496</c:v>
                </c:pt>
                <c:pt idx="14112">
                  <c:v>899.08638655482696</c:v>
                </c:pt>
                <c:pt idx="14113">
                  <c:v>899.15009732484896</c:v>
                </c:pt>
                <c:pt idx="14114">
                  <c:v>899.21380809487198</c:v>
                </c:pt>
                <c:pt idx="14115">
                  <c:v>899.27751886489398</c:v>
                </c:pt>
                <c:pt idx="14116">
                  <c:v>899.34122963491598</c:v>
                </c:pt>
                <c:pt idx="14117">
                  <c:v>899.404940404939</c:v>
                </c:pt>
                <c:pt idx="14118">
                  <c:v>899.468651174961</c:v>
                </c:pt>
                <c:pt idx="14119">
                  <c:v>899.53236194498299</c:v>
                </c:pt>
                <c:pt idx="14120">
                  <c:v>899.59607271500602</c:v>
                </c:pt>
                <c:pt idx="14121">
                  <c:v>899.65978348502802</c:v>
                </c:pt>
                <c:pt idx="14122">
                  <c:v>899.72349425505001</c:v>
                </c:pt>
                <c:pt idx="14123">
                  <c:v>899.78720502507304</c:v>
                </c:pt>
                <c:pt idx="14124">
                  <c:v>899.85091579509503</c:v>
                </c:pt>
                <c:pt idx="14125">
                  <c:v>899.91462656511703</c:v>
                </c:pt>
                <c:pt idx="14126">
                  <c:v>899.97833733514005</c:v>
                </c:pt>
                <c:pt idx="14127">
                  <c:v>900.04204810516205</c:v>
                </c:pt>
                <c:pt idx="14128">
                  <c:v>900.10575887518405</c:v>
                </c:pt>
                <c:pt idx="14129">
                  <c:v>900.16946964520696</c:v>
                </c:pt>
                <c:pt idx="14130">
                  <c:v>900.23318041522896</c:v>
                </c:pt>
                <c:pt idx="14131">
                  <c:v>900.29689118525096</c:v>
                </c:pt>
                <c:pt idx="14132">
                  <c:v>900.36060195527398</c:v>
                </c:pt>
                <c:pt idx="14133">
                  <c:v>900.42431272529598</c:v>
                </c:pt>
                <c:pt idx="14134">
                  <c:v>900.48802349531798</c:v>
                </c:pt>
                <c:pt idx="14135">
                  <c:v>900.551734265341</c:v>
                </c:pt>
                <c:pt idx="14136">
                  <c:v>900.615445035363</c:v>
                </c:pt>
                <c:pt idx="14137">
                  <c:v>900.67915580538499</c:v>
                </c:pt>
                <c:pt idx="14138">
                  <c:v>900.74286657540802</c:v>
                </c:pt>
                <c:pt idx="14139">
                  <c:v>900.80657734543001</c:v>
                </c:pt>
                <c:pt idx="14140">
                  <c:v>900.87028811545201</c:v>
                </c:pt>
                <c:pt idx="14141">
                  <c:v>900.93399888547503</c:v>
                </c:pt>
                <c:pt idx="14142">
                  <c:v>900.99770965549703</c:v>
                </c:pt>
                <c:pt idx="14143">
                  <c:v>901.06142042551903</c:v>
                </c:pt>
                <c:pt idx="14144">
                  <c:v>901.12513119554205</c:v>
                </c:pt>
                <c:pt idx="14145">
                  <c:v>901.18884196556405</c:v>
                </c:pt>
                <c:pt idx="14146">
                  <c:v>901.25255273558605</c:v>
                </c:pt>
                <c:pt idx="14147">
                  <c:v>901.31626350560896</c:v>
                </c:pt>
                <c:pt idx="14148">
                  <c:v>901.37997427563096</c:v>
                </c:pt>
                <c:pt idx="14149">
                  <c:v>901.44368504565296</c:v>
                </c:pt>
                <c:pt idx="14150">
                  <c:v>901.50739581567598</c:v>
                </c:pt>
                <c:pt idx="14151">
                  <c:v>901.57110658569798</c:v>
                </c:pt>
                <c:pt idx="14152">
                  <c:v>901.63481735571997</c:v>
                </c:pt>
                <c:pt idx="14153">
                  <c:v>901.698528125743</c:v>
                </c:pt>
                <c:pt idx="14154">
                  <c:v>901.76223889576499</c:v>
                </c:pt>
                <c:pt idx="14155">
                  <c:v>901.82594966578699</c:v>
                </c:pt>
                <c:pt idx="14156">
                  <c:v>901.88966043581001</c:v>
                </c:pt>
                <c:pt idx="14157">
                  <c:v>901.95337120583201</c:v>
                </c:pt>
                <c:pt idx="14158">
                  <c:v>902.01708197585504</c:v>
                </c:pt>
                <c:pt idx="14159">
                  <c:v>902.08079274587703</c:v>
                </c:pt>
                <c:pt idx="14160">
                  <c:v>902.14450351589903</c:v>
                </c:pt>
                <c:pt idx="14161">
                  <c:v>902.20821428592205</c:v>
                </c:pt>
                <c:pt idx="14162">
                  <c:v>902.27192505594405</c:v>
                </c:pt>
                <c:pt idx="14163">
                  <c:v>902.33563582596605</c:v>
                </c:pt>
                <c:pt idx="14164">
                  <c:v>902.39934659598896</c:v>
                </c:pt>
                <c:pt idx="14165">
                  <c:v>902.46305736601096</c:v>
                </c:pt>
                <c:pt idx="14166">
                  <c:v>902.52676813603296</c:v>
                </c:pt>
                <c:pt idx="14167">
                  <c:v>902.59047890605598</c:v>
                </c:pt>
                <c:pt idx="14168">
                  <c:v>902.65418967607798</c:v>
                </c:pt>
                <c:pt idx="14169">
                  <c:v>902.71790044609997</c:v>
                </c:pt>
                <c:pt idx="14170">
                  <c:v>902.781611216123</c:v>
                </c:pt>
                <c:pt idx="14171">
                  <c:v>902.845321986145</c:v>
                </c:pt>
                <c:pt idx="14172">
                  <c:v>902.90903275616699</c:v>
                </c:pt>
                <c:pt idx="14173">
                  <c:v>902.97274352619002</c:v>
                </c:pt>
                <c:pt idx="14174">
                  <c:v>903.03645429621201</c:v>
                </c:pt>
                <c:pt idx="14175">
                  <c:v>903.10016506623401</c:v>
                </c:pt>
                <c:pt idx="14176">
                  <c:v>903.16387583625703</c:v>
                </c:pt>
                <c:pt idx="14177">
                  <c:v>903.22758660627903</c:v>
                </c:pt>
                <c:pt idx="14178">
                  <c:v>903.29129737630103</c:v>
                </c:pt>
                <c:pt idx="14179">
                  <c:v>903.35500814632405</c:v>
                </c:pt>
                <c:pt idx="14180">
                  <c:v>903.41871891634605</c:v>
                </c:pt>
                <c:pt idx="14181">
                  <c:v>903.48242968636805</c:v>
                </c:pt>
                <c:pt idx="14182">
                  <c:v>903.54614045639096</c:v>
                </c:pt>
                <c:pt idx="14183">
                  <c:v>903.60985122641296</c:v>
                </c:pt>
                <c:pt idx="14184">
                  <c:v>903.67356199643496</c:v>
                </c:pt>
                <c:pt idx="14185">
                  <c:v>903.73727276645798</c:v>
                </c:pt>
                <c:pt idx="14186">
                  <c:v>903.80098353647998</c:v>
                </c:pt>
                <c:pt idx="14187">
                  <c:v>903.86469430650197</c:v>
                </c:pt>
                <c:pt idx="14188">
                  <c:v>903.928405076525</c:v>
                </c:pt>
                <c:pt idx="14189">
                  <c:v>903.99211584654699</c:v>
                </c:pt>
                <c:pt idx="14190">
                  <c:v>904.05582661656899</c:v>
                </c:pt>
                <c:pt idx="14191">
                  <c:v>904.11953738659201</c:v>
                </c:pt>
                <c:pt idx="14192">
                  <c:v>904.18324815661401</c:v>
                </c:pt>
                <c:pt idx="14193">
                  <c:v>904.24695892663601</c:v>
                </c:pt>
                <c:pt idx="14194">
                  <c:v>904.31066969665903</c:v>
                </c:pt>
                <c:pt idx="14195">
                  <c:v>904.37438046668103</c:v>
                </c:pt>
                <c:pt idx="14196">
                  <c:v>904.43809123670303</c:v>
                </c:pt>
                <c:pt idx="14197">
                  <c:v>904.50180200672605</c:v>
                </c:pt>
                <c:pt idx="14198">
                  <c:v>904.56551277674805</c:v>
                </c:pt>
                <c:pt idx="14199">
                  <c:v>904.62922354677005</c:v>
                </c:pt>
                <c:pt idx="14200">
                  <c:v>904.69293431679296</c:v>
                </c:pt>
                <c:pt idx="14201">
                  <c:v>904.75664508681496</c:v>
                </c:pt>
                <c:pt idx="14202">
                  <c:v>904.82035585683695</c:v>
                </c:pt>
                <c:pt idx="14203">
                  <c:v>904.88406662685998</c:v>
                </c:pt>
                <c:pt idx="14204">
                  <c:v>904.94777739688197</c:v>
                </c:pt>
                <c:pt idx="14205">
                  <c:v>905.01148816690397</c:v>
                </c:pt>
                <c:pt idx="14206">
                  <c:v>905.07519893692699</c:v>
                </c:pt>
                <c:pt idx="14207">
                  <c:v>905.13890970694899</c:v>
                </c:pt>
                <c:pt idx="14208">
                  <c:v>905.20262047697099</c:v>
                </c:pt>
                <c:pt idx="14209">
                  <c:v>905.26633124699401</c:v>
                </c:pt>
                <c:pt idx="14210">
                  <c:v>905.33004201701601</c:v>
                </c:pt>
                <c:pt idx="14211">
                  <c:v>905.39375278703903</c:v>
                </c:pt>
                <c:pt idx="14212">
                  <c:v>905.45746355706103</c:v>
                </c:pt>
                <c:pt idx="14213">
                  <c:v>905.52117432708303</c:v>
                </c:pt>
                <c:pt idx="14214">
                  <c:v>905.58488509710605</c:v>
                </c:pt>
                <c:pt idx="14215">
                  <c:v>905.64859586712805</c:v>
                </c:pt>
                <c:pt idx="14216">
                  <c:v>905.71230663715005</c:v>
                </c:pt>
                <c:pt idx="14217">
                  <c:v>905.77601740717296</c:v>
                </c:pt>
                <c:pt idx="14218">
                  <c:v>905.83972817719496</c:v>
                </c:pt>
                <c:pt idx="14219">
                  <c:v>905.90343894721696</c:v>
                </c:pt>
                <c:pt idx="14220">
                  <c:v>905.96714971723998</c:v>
                </c:pt>
                <c:pt idx="14221">
                  <c:v>906.03086048726198</c:v>
                </c:pt>
                <c:pt idx="14222">
                  <c:v>906.09457125728397</c:v>
                </c:pt>
                <c:pt idx="14223">
                  <c:v>906.158282027307</c:v>
                </c:pt>
                <c:pt idx="14224">
                  <c:v>906.22199279732899</c:v>
                </c:pt>
                <c:pt idx="14225">
                  <c:v>906.28570356735099</c:v>
                </c:pt>
                <c:pt idx="14226">
                  <c:v>906.34941433737401</c:v>
                </c:pt>
                <c:pt idx="14227">
                  <c:v>906.41312510739601</c:v>
                </c:pt>
                <c:pt idx="14228">
                  <c:v>906.47683587741801</c:v>
                </c:pt>
                <c:pt idx="14229">
                  <c:v>906.54054664744103</c:v>
                </c:pt>
                <c:pt idx="14230">
                  <c:v>906.60425741746303</c:v>
                </c:pt>
                <c:pt idx="14231">
                  <c:v>906.66796818748503</c:v>
                </c:pt>
                <c:pt idx="14232">
                  <c:v>906.73167895750805</c:v>
                </c:pt>
                <c:pt idx="14233">
                  <c:v>906.79538972753005</c:v>
                </c:pt>
                <c:pt idx="14234">
                  <c:v>906.85910049755205</c:v>
                </c:pt>
                <c:pt idx="14235">
                  <c:v>906.92281126757496</c:v>
                </c:pt>
                <c:pt idx="14236">
                  <c:v>906.98652203759696</c:v>
                </c:pt>
                <c:pt idx="14237">
                  <c:v>907.05023280761895</c:v>
                </c:pt>
                <c:pt idx="14238">
                  <c:v>907.11394357764198</c:v>
                </c:pt>
                <c:pt idx="14239">
                  <c:v>907.17765434766397</c:v>
                </c:pt>
                <c:pt idx="14240">
                  <c:v>907.24136511768597</c:v>
                </c:pt>
                <c:pt idx="14241">
                  <c:v>907.30507588770899</c:v>
                </c:pt>
                <c:pt idx="14242">
                  <c:v>907.36878665773099</c:v>
                </c:pt>
                <c:pt idx="14243">
                  <c:v>907.43249742775299</c:v>
                </c:pt>
                <c:pt idx="14244">
                  <c:v>907.49620819777601</c:v>
                </c:pt>
                <c:pt idx="14245">
                  <c:v>907.55991896779801</c:v>
                </c:pt>
                <c:pt idx="14246">
                  <c:v>907.62362973782001</c:v>
                </c:pt>
                <c:pt idx="14247">
                  <c:v>907.68734050784303</c:v>
                </c:pt>
                <c:pt idx="14248">
                  <c:v>907.75105127786503</c:v>
                </c:pt>
                <c:pt idx="14249">
                  <c:v>907.81476204788703</c:v>
                </c:pt>
                <c:pt idx="14250">
                  <c:v>907.87847281791005</c:v>
                </c:pt>
                <c:pt idx="14251">
                  <c:v>907.94218358793205</c:v>
                </c:pt>
                <c:pt idx="14252">
                  <c:v>908.00589435795405</c:v>
                </c:pt>
                <c:pt idx="14253">
                  <c:v>908.06960512797696</c:v>
                </c:pt>
                <c:pt idx="14254">
                  <c:v>908.13331589799895</c:v>
                </c:pt>
                <c:pt idx="14255">
                  <c:v>908.19702666802095</c:v>
                </c:pt>
                <c:pt idx="14256">
                  <c:v>908.26073743804398</c:v>
                </c:pt>
                <c:pt idx="14257">
                  <c:v>908.32444820806597</c:v>
                </c:pt>
                <c:pt idx="14258">
                  <c:v>908.38815897808797</c:v>
                </c:pt>
                <c:pt idx="14259">
                  <c:v>908.45186974811099</c:v>
                </c:pt>
                <c:pt idx="14260">
                  <c:v>908.51558051813299</c:v>
                </c:pt>
                <c:pt idx="14261">
                  <c:v>908.57929128815499</c:v>
                </c:pt>
                <c:pt idx="14262">
                  <c:v>908.64300205817801</c:v>
                </c:pt>
                <c:pt idx="14263">
                  <c:v>908.70671282820001</c:v>
                </c:pt>
                <c:pt idx="14264">
                  <c:v>908.77042359822303</c:v>
                </c:pt>
                <c:pt idx="14265">
                  <c:v>908.83413436824503</c:v>
                </c:pt>
                <c:pt idx="14266">
                  <c:v>908.89784513826703</c:v>
                </c:pt>
                <c:pt idx="14267">
                  <c:v>908.96155590829005</c:v>
                </c:pt>
                <c:pt idx="14268">
                  <c:v>909.02526667831205</c:v>
                </c:pt>
                <c:pt idx="14269">
                  <c:v>909.08897744833405</c:v>
                </c:pt>
                <c:pt idx="14270">
                  <c:v>909.15268821835696</c:v>
                </c:pt>
                <c:pt idx="14271">
                  <c:v>909.21639898837896</c:v>
                </c:pt>
                <c:pt idx="14272">
                  <c:v>909.28010975840095</c:v>
                </c:pt>
                <c:pt idx="14273">
                  <c:v>909.34382052842398</c:v>
                </c:pt>
                <c:pt idx="14274">
                  <c:v>909.40753129844597</c:v>
                </c:pt>
                <c:pt idx="14275">
                  <c:v>909.47124206846797</c:v>
                </c:pt>
                <c:pt idx="14276">
                  <c:v>909.53495283849099</c:v>
                </c:pt>
                <c:pt idx="14277">
                  <c:v>909.59866360851299</c:v>
                </c:pt>
                <c:pt idx="14278">
                  <c:v>909.66237437853499</c:v>
                </c:pt>
                <c:pt idx="14279">
                  <c:v>909.72608514855801</c:v>
                </c:pt>
                <c:pt idx="14280">
                  <c:v>909.78979591858001</c:v>
                </c:pt>
                <c:pt idx="14281">
                  <c:v>909.85350668860201</c:v>
                </c:pt>
                <c:pt idx="14282">
                  <c:v>909.91721745862503</c:v>
                </c:pt>
                <c:pt idx="14283">
                  <c:v>909.98092822864703</c:v>
                </c:pt>
                <c:pt idx="14284">
                  <c:v>910.04463899866903</c:v>
                </c:pt>
                <c:pt idx="14285">
                  <c:v>910.10834976869205</c:v>
                </c:pt>
                <c:pt idx="14286">
                  <c:v>910.17206053871405</c:v>
                </c:pt>
                <c:pt idx="14287">
                  <c:v>910.23577130873605</c:v>
                </c:pt>
                <c:pt idx="14288">
                  <c:v>910.29948207875896</c:v>
                </c:pt>
                <c:pt idx="14289">
                  <c:v>910.36319284878095</c:v>
                </c:pt>
                <c:pt idx="14290">
                  <c:v>910.42690361880295</c:v>
                </c:pt>
                <c:pt idx="14291">
                  <c:v>910.49061438882597</c:v>
                </c:pt>
                <c:pt idx="14292">
                  <c:v>910.55432515884797</c:v>
                </c:pt>
                <c:pt idx="14293">
                  <c:v>910.61803592886997</c:v>
                </c:pt>
                <c:pt idx="14294">
                  <c:v>910.68174669889299</c:v>
                </c:pt>
                <c:pt idx="14295">
                  <c:v>910.74545746891499</c:v>
                </c:pt>
                <c:pt idx="14296">
                  <c:v>910.80916823893699</c:v>
                </c:pt>
                <c:pt idx="14297">
                  <c:v>910.87287900896001</c:v>
                </c:pt>
                <c:pt idx="14298">
                  <c:v>910.93658977898201</c:v>
                </c:pt>
                <c:pt idx="14299">
                  <c:v>911.00030054900401</c:v>
                </c:pt>
                <c:pt idx="14300">
                  <c:v>911.06401131902703</c:v>
                </c:pt>
                <c:pt idx="14301">
                  <c:v>911.12772208904903</c:v>
                </c:pt>
                <c:pt idx="14302">
                  <c:v>911.19143285907103</c:v>
                </c:pt>
                <c:pt idx="14303">
                  <c:v>911.25514362909405</c:v>
                </c:pt>
                <c:pt idx="14304">
                  <c:v>911.31885439911605</c:v>
                </c:pt>
                <c:pt idx="14305">
                  <c:v>911.38256516913805</c:v>
                </c:pt>
                <c:pt idx="14306">
                  <c:v>911.44627593916096</c:v>
                </c:pt>
                <c:pt idx="14307">
                  <c:v>911.50998670918295</c:v>
                </c:pt>
                <c:pt idx="14308">
                  <c:v>911.57369747920495</c:v>
                </c:pt>
                <c:pt idx="14309">
                  <c:v>911.63740824922797</c:v>
                </c:pt>
                <c:pt idx="14310">
                  <c:v>911.70111901924997</c:v>
                </c:pt>
                <c:pt idx="14311">
                  <c:v>911.76482978927197</c:v>
                </c:pt>
                <c:pt idx="14312">
                  <c:v>911.82854055929499</c:v>
                </c:pt>
                <c:pt idx="14313">
                  <c:v>911.89225132931699</c:v>
                </c:pt>
                <c:pt idx="14314">
                  <c:v>911.95596209933899</c:v>
                </c:pt>
                <c:pt idx="14315">
                  <c:v>912.01967286936201</c:v>
                </c:pt>
                <c:pt idx="14316">
                  <c:v>912.08338363938401</c:v>
                </c:pt>
                <c:pt idx="14317">
                  <c:v>912.14709440940703</c:v>
                </c:pt>
                <c:pt idx="14318">
                  <c:v>912.21080517942903</c:v>
                </c:pt>
                <c:pt idx="14319">
                  <c:v>912.27451594945103</c:v>
                </c:pt>
                <c:pt idx="14320">
                  <c:v>912.33822671947405</c:v>
                </c:pt>
                <c:pt idx="14321">
                  <c:v>912.40193748949605</c:v>
                </c:pt>
                <c:pt idx="14322">
                  <c:v>912.46564825951805</c:v>
                </c:pt>
                <c:pt idx="14323">
                  <c:v>912.52935902954096</c:v>
                </c:pt>
                <c:pt idx="14324">
                  <c:v>912.59306979956295</c:v>
                </c:pt>
                <c:pt idx="14325">
                  <c:v>912.65678056958495</c:v>
                </c:pt>
                <c:pt idx="14326">
                  <c:v>912.72049133960797</c:v>
                </c:pt>
                <c:pt idx="14327">
                  <c:v>912.78420210962997</c:v>
                </c:pt>
                <c:pt idx="14328">
                  <c:v>912.84791287965197</c:v>
                </c:pt>
                <c:pt idx="14329">
                  <c:v>912.91162364967499</c:v>
                </c:pt>
                <c:pt idx="14330">
                  <c:v>912.97533441969699</c:v>
                </c:pt>
                <c:pt idx="14331">
                  <c:v>913.03904518971899</c:v>
                </c:pt>
                <c:pt idx="14332">
                  <c:v>913.10275595974201</c:v>
                </c:pt>
                <c:pt idx="14333">
                  <c:v>913.16646672976401</c:v>
                </c:pt>
                <c:pt idx="14334">
                  <c:v>913.23017749978601</c:v>
                </c:pt>
                <c:pt idx="14335">
                  <c:v>913.29388826980903</c:v>
                </c:pt>
                <c:pt idx="14336">
                  <c:v>913.35759903983103</c:v>
                </c:pt>
                <c:pt idx="14337">
                  <c:v>913.42130980985303</c:v>
                </c:pt>
                <c:pt idx="14338">
                  <c:v>913.48502057987605</c:v>
                </c:pt>
                <c:pt idx="14339">
                  <c:v>913.54873134989805</c:v>
                </c:pt>
                <c:pt idx="14340">
                  <c:v>913.61244211992005</c:v>
                </c:pt>
                <c:pt idx="14341">
                  <c:v>913.67615288994295</c:v>
                </c:pt>
                <c:pt idx="14342">
                  <c:v>913.73986365996495</c:v>
                </c:pt>
                <c:pt idx="14343">
                  <c:v>913.80357442998695</c:v>
                </c:pt>
                <c:pt idx="14344">
                  <c:v>913.86728520000997</c:v>
                </c:pt>
                <c:pt idx="14345">
                  <c:v>913.93099597003197</c:v>
                </c:pt>
                <c:pt idx="14346">
                  <c:v>913.99470674005397</c:v>
                </c:pt>
                <c:pt idx="14347">
                  <c:v>914.05841751007699</c:v>
                </c:pt>
                <c:pt idx="14348">
                  <c:v>914.12212828009899</c:v>
                </c:pt>
                <c:pt idx="14349">
                  <c:v>914.18583905012099</c:v>
                </c:pt>
                <c:pt idx="14350">
                  <c:v>914.24954982014401</c:v>
                </c:pt>
                <c:pt idx="14351">
                  <c:v>914.31326059016601</c:v>
                </c:pt>
                <c:pt idx="14352">
                  <c:v>914.37697136018801</c:v>
                </c:pt>
                <c:pt idx="14353">
                  <c:v>914.44068213021103</c:v>
                </c:pt>
                <c:pt idx="14354">
                  <c:v>914.50439290023303</c:v>
                </c:pt>
                <c:pt idx="14355">
                  <c:v>914.56810367025503</c:v>
                </c:pt>
                <c:pt idx="14356">
                  <c:v>914.63181444027805</c:v>
                </c:pt>
                <c:pt idx="14357">
                  <c:v>914.69552521030005</c:v>
                </c:pt>
                <c:pt idx="14358">
                  <c:v>914.75923598032205</c:v>
                </c:pt>
                <c:pt idx="14359">
                  <c:v>914.82294675034495</c:v>
                </c:pt>
                <c:pt idx="14360">
                  <c:v>914.88665752036695</c:v>
                </c:pt>
                <c:pt idx="14361">
                  <c:v>914.95036829038895</c:v>
                </c:pt>
                <c:pt idx="14362">
                  <c:v>915.01407906041197</c:v>
                </c:pt>
                <c:pt idx="14363">
                  <c:v>915.07778983043397</c:v>
                </c:pt>
                <c:pt idx="14364">
                  <c:v>915.14150060045597</c:v>
                </c:pt>
                <c:pt idx="14365">
                  <c:v>915.20521137047899</c:v>
                </c:pt>
                <c:pt idx="14366">
                  <c:v>915.26892214050099</c:v>
                </c:pt>
                <c:pt idx="14367">
                  <c:v>915.33263291052299</c:v>
                </c:pt>
                <c:pt idx="14368">
                  <c:v>915.39634368054601</c:v>
                </c:pt>
                <c:pt idx="14369">
                  <c:v>915.46005445056801</c:v>
                </c:pt>
                <c:pt idx="14370">
                  <c:v>915.52376522059103</c:v>
                </c:pt>
                <c:pt idx="14371">
                  <c:v>915.58747599061303</c:v>
                </c:pt>
                <c:pt idx="14372">
                  <c:v>915.65118676063503</c:v>
                </c:pt>
                <c:pt idx="14373">
                  <c:v>915.71489753065805</c:v>
                </c:pt>
                <c:pt idx="14374">
                  <c:v>915.77860830068005</c:v>
                </c:pt>
                <c:pt idx="14375">
                  <c:v>915.84231907070205</c:v>
                </c:pt>
                <c:pt idx="14376">
                  <c:v>915.90602984072495</c:v>
                </c:pt>
                <c:pt idx="14377">
                  <c:v>915.96974061074695</c:v>
                </c:pt>
                <c:pt idx="14378">
                  <c:v>916.03345138076895</c:v>
                </c:pt>
                <c:pt idx="14379">
                  <c:v>916.09716215079197</c:v>
                </c:pt>
                <c:pt idx="14380">
                  <c:v>916.16087292081397</c:v>
                </c:pt>
                <c:pt idx="14381">
                  <c:v>916.22458369083597</c:v>
                </c:pt>
                <c:pt idx="14382">
                  <c:v>916.28829446085899</c:v>
                </c:pt>
                <c:pt idx="14383">
                  <c:v>916.35200523088099</c:v>
                </c:pt>
                <c:pt idx="14384">
                  <c:v>916.41571600090299</c:v>
                </c:pt>
                <c:pt idx="14385">
                  <c:v>916.47942677092601</c:v>
                </c:pt>
                <c:pt idx="14386">
                  <c:v>916.54313754094801</c:v>
                </c:pt>
                <c:pt idx="14387">
                  <c:v>916.60684831097001</c:v>
                </c:pt>
                <c:pt idx="14388">
                  <c:v>916.67055908099303</c:v>
                </c:pt>
                <c:pt idx="14389">
                  <c:v>916.73426985101503</c:v>
                </c:pt>
                <c:pt idx="14390">
                  <c:v>916.79798062103703</c:v>
                </c:pt>
                <c:pt idx="14391">
                  <c:v>916.86169139106005</c:v>
                </c:pt>
                <c:pt idx="14392">
                  <c:v>916.92540216108205</c:v>
                </c:pt>
                <c:pt idx="14393">
                  <c:v>916.98911293110405</c:v>
                </c:pt>
                <c:pt idx="14394">
                  <c:v>917.05282370112695</c:v>
                </c:pt>
                <c:pt idx="14395">
                  <c:v>917.11653447114895</c:v>
                </c:pt>
                <c:pt idx="14396">
                  <c:v>917.18024524117095</c:v>
                </c:pt>
                <c:pt idx="14397">
                  <c:v>917.24395601119397</c:v>
                </c:pt>
                <c:pt idx="14398">
                  <c:v>917.30766678121597</c:v>
                </c:pt>
                <c:pt idx="14399">
                  <c:v>917.37137755123797</c:v>
                </c:pt>
                <c:pt idx="14400">
                  <c:v>917.43508832126099</c:v>
                </c:pt>
                <c:pt idx="14401">
                  <c:v>917.49879909128299</c:v>
                </c:pt>
                <c:pt idx="14402">
                  <c:v>917.56250986130499</c:v>
                </c:pt>
                <c:pt idx="14403">
                  <c:v>917.62622063132801</c:v>
                </c:pt>
                <c:pt idx="14404">
                  <c:v>917.68993140135001</c:v>
                </c:pt>
                <c:pt idx="14405">
                  <c:v>917.75364217137201</c:v>
                </c:pt>
                <c:pt idx="14406">
                  <c:v>917.81735294139503</c:v>
                </c:pt>
                <c:pt idx="14407">
                  <c:v>917.88106371141703</c:v>
                </c:pt>
                <c:pt idx="14408">
                  <c:v>917.94477448143903</c:v>
                </c:pt>
                <c:pt idx="14409">
                  <c:v>918.00848525146205</c:v>
                </c:pt>
                <c:pt idx="14410">
                  <c:v>918.07219602148405</c:v>
                </c:pt>
                <c:pt idx="14411">
                  <c:v>918.13590679150605</c:v>
                </c:pt>
                <c:pt idx="14412">
                  <c:v>918.19961756152895</c:v>
                </c:pt>
                <c:pt idx="14413">
                  <c:v>918.26332833155095</c:v>
                </c:pt>
                <c:pt idx="14414">
                  <c:v>918.32703910157295</c:v>
                </c:pt>
                <c:pt idx="14415">
                  <c:v>918.39074987159597</c:v>
                </c:pt>
                <c:pt idx="14416">
                  <c:v>918.45446064161797</c:v>
                </c:pt>
                <c:pt idx="14417">
                  <c:v>918.51817141163997</c:v>
                </c:pt>
                <c:pt idx="14418">
                  <c:v>918.58188218166299</c:v>
                </c:pt>
                <c:pt idx="14419">
                  <c:v>918.64559295168499</c:v>
                </c:pt>
                <c:pt idx="14420">
                  <c:v>918.70930372170699</c:v>
                </c:pt>
                <c:pt idx="14421">
                  <c:v>918.77301449173001</c:v>
                </c:pt>
                <c:pt idx="14422">
                  <c:v>918.83672526175201</c:v>
                </c:pt>
                <c:pt idx="14423">
                  <c:v>918.90043603177503</c:v>
                </c:pt>
                <c:pt idx="14424">
                  <c:v>918.96414680179703</c:v>
                </c:pt>
                <c:pt idx="14425">
                  <c:v>919.02785757181903</c:v>
                </c:pt>
                <c:pt idx="14426">
                  <c:v>919.09156834184205</c:v>
                </c:pt>
                <c:pt idx="14427">
                  <c:v>919.15527911186405</c:v>
                </c:pt>
                <c:pt idx="14428">
                  <c:v>919.21898988188605</c:v>
                </c:pt>
                <c:pt idx="14429">
                  <c:v>919.28270065190895</c:v>
                </c:pt>
                <c:pt idx="14430">
                  <c:v>919.34641142193095</c:v>
                </c:pt>
                <c:pt idx="14431">
                  <c:v>919.41012219195295</c:v>
                </c:pt>
                <c:pt idx="14432">
                  <c:v>919.47383296197597</c:v>
                </c:pt>
                <c:pt idx="14433">
                  <c:v>919.53754373199797</c:v>
                </c:pt>
                <c:pt idx="14434">
                  <c:v>919.60125450201997</c:v>
                </c:pt>
                <c:pt idx="14435">
                  <c:v>919.66496527204299</c:v>
                </c:pt>
                <c:pt idx="14436">
                  <c:v>919.72867604206499</c:v>
                </c:pt>
                <c:pt idx="14437">
                  <c:v>919.79238681208699</c:v>
                </c:pt>
                <c:pt idx="14438">
                  <c:v>919.85609758211001</c:v>
                </c:pt>
                <c:pt idx="14439">
                  <c:v>919.91980835213201</c:v>
                </c:pt>
                <c:pt idx="14440">
                  <c:v>919.98351912215401</c:v>
                </c:pt>
                <c:pt idx="14441">
                  <c:v>920.04722989217703</c:v>
                </c:pt>
                <c:pt idx="14442">
                  <c:v>920.11094066219903</c:v>
                </c:pt>
                <c:pt idx="14443">
                  <c:v>920.17465143222103</c:v>
                </c:pt>
                <c:pt idx="14444">
                  <c:v>920.23836220224405</c:v>
                </c:pt>
                <c:pt idx="14445">
                  <c:v>920.30207297226605</c:v>
                </c:pt>
                <c:pt idx="14446">
                  <c:v>920.36578374228804</c:v>
                </c:pt>
                <c:pt idx="14447">
                  <c:v>920.42949451231095</c:v>
                </c:pt>
                <c:pt idx="14448">
                  <c:v>920.49320528233295</c:v>
                </c:pt>
                <c:pt idx="14449">
                  <c:v>920.55691605235495</c:v>
                </c:pt>
                <c:pt idx="14450">
                  <c:v>920.62062682237797</c:v>
                </c:pt>
                <c:pt idx="14451">
                  <c:v>920.68433759239997</c:v>
                </c:pt>
                <c:pt idx="14452">
                  <c:v>920.74804836242197</c:v>
                </c:pt>
                <c:pt idx="14453">
                  <c:v>920.81175913244499</c:v>
                </c:pt>
                <c:pt idx="14454">
                  <c:v>920.87546990246699</c:v>
                </c:pt>
                <c:pt idx="14455">
                  <c:v>920.93918067248899</c:v>
                </c:pt>
                <c:pt idx="14456">
                  <c:v>921.00289144251201</c:v>
                </c:pt>
                <c:pt idx="14457">
                  <c:v>921.06660221253401</c:v>
                </c:pt>
                <c:pt idx="14458">
                  <c:v>921.13031298255601</c:v>
                </c:pt>
                <c:pt idx="14459">
                  <c:v>921.19402375257903</c:v>
                </c:pt>
                <c:pt idx="14460">
                  <c:v>921.25773452260103</c:v>
                </c:pt>
                <c:pt idx="14461">
                  <c:v>921.32144529262303</c:v>
                </c:pt>
                <c:pt idx="14462">
                  <c:v>921.38515606264605</c:v>
                </c:pt>
                <c:pt idx="14463">
                  <c:v>921.44886683266805</c:v>
                </c:pt>
                <c:pt idx="14464">
                  <c:v>921.51257760269004</c:v>
                </c:pt>
                <c:pt idx="14465">
                  <c:v>921.57628837271295</c:v>
                </c:pt>
                <c:pt idx="14466">
                  <c:v>921.63999914273495</c:v>
                </c:pt>
                <c:pt idx="14467">
                  <c:v>921.70370991275695</c:v>
                </c:pt>
                <c:pt idx="14468">
                  <c:v>921.76742068277997</c:v>
                </c:pt>
                <c:pt idx="14469">
                  <c:v>921.83113145280197</c:v>
                </c:pt>
                <c:pt idx="14470">
                  <c:v>921.89484222282397</c:v>
                </c:pt>
                <c:pt idx="14471">
                  <c:v>921.95855299284699</c:v>
                </c:pt>
                <c:pt idx="14472">
                  <c:v>922.02226376286899</c:v>
                </c:pt>
                <c:pt idx="14473">
                  <c:v>922.08597453289099</c:v>
                </c:pt>
                <c:pt idx="14474">
                  <c:v>922.14968530291401</c:v>
                </c:pt>
                <c:pt idx="14475">
                  <c:v>922.21339607293601</c:v>
                </c:pt>
                <c:pt idx="14476">
                  <c:v>922.27710684295903</c:v>
                </c:pt>
                <c:pt idx="14477">
                  <c:v>922.34081761298103</c:v>
                </c:pt>
                <c:pt idx="14478">
                  <c:v>922.40452838300303</c:v>
                </c:pt>
                <c:pt idx="14479">
                  <c:v>922.46823915302605</c:v>
                </c:pt>
                <c:pt idx="14480">
                  <c:v>922.53194992304805</c:v>
                </c:pt>
                <c:pt idx="14481">
                  <c:v>922.59566069307004</c:v>
                </c:pt>
                <c:pt idx="14482">
                  <c:v>922.65937146309295</c:v>
                </c:pt>
                <c:pt idx="14483">
                  <c:v>922.72308223311495</c:v>
                </c:pt>
                <c:pt idx="14484">
                  <c:v>922.78679300313695</c:v>
                </c:pt>
                <c:pt idx="14485">
                  <c:v>922.85050377315997</c:v>
                </c:pt>
                <c:pt idx="14486">
                  <c:v>922.91421454318197</c:v>
                </c:pt>
                <c:pt idx="14487">
                  <c:v>922.97792531320397</c:v>
                </c:pt>
                <c:pt idx="14488">
                  <c:v>923.04163608322699</c:v>
                </c:pt>
                <c:pt idx="14489">
                  <c:v>923.10534685324899</c:v>
                </c:pt>
                <c:pt idx="14490">
                  <c:v>923.16905762327099</c:v>
                </c:pt>
                <c:pt idx="14491">
                  <c:v>923.23276839329401</c:v>
                </c:pt>
                <c:pt idx="14492">
                  <c:v>923.29647916331601</c:v>
                </c:pt>
                <c:pt idx="14493">
                  <c:v>923.36018993333801</c:v>
                </c:pt>
                <c:pt idx="14494">
                  <c:v>923.42390070336103</c:v>
                </c:pt>
                <c:pt idx="14495">
                  <c:v>923.48761147338303</c:v>
                </c:pt>
                <c:pt idx="14496">
                  <c:v>923.55132224340502</c:v>
                </c:pt>
                <c:pt idx="14497">
                  <c:v>923.61503301342805</c:v>
                </c:pt>
                <c:pt idx="14498">
                  <c:v>923.67874378345005</c:v>
                </c:pt>
                <c:pt idx="14499">
                  <c:v>923.74245455347204</c:v>
                </c:pt>
                <c:pt idx="14500">
                  <c:v>923.80616532349495</c:v>
                </c:pt>
                <c:pt idx="14501">
                  <c:v>923.86987609351695</c:v>
                </c:pt>
                <c:pt idx="14502">
                  <c:v>923.93358686353895</c:v>
                </c:pt>
                <c:pt idx="14503">
                  <c:v>923.99729763356197</c:v>
                </c:pt>
                <c:pt idx="14504">
                  <c:v>924.06100840358397</c:v>
                </c:pt>
                <c:pt idx="14505">
                  <c:v>924.12471917360597</c:v>
                </c:pt>
                <c:pt idx="14506">
                  <c:v>924.18842994362899</c:v>
                </c:pt>
                <c:pt idx="14507">
                  <c:v>924.25214071365099</c:v>
                </c:pt>
                <c:pt idx="14508">
                  <c:v>924.31585148367299</c:v>
                </c:pt>
                <c:pt idx="14509">
                  <c:v>924.37956225369601</c:v>
                </c:pt>
                <c:pt idx="14510">
                  <c:v>924.44327302371801</c:v>
                </c:pt>
                <c:pt idx="14511">
                  <c:v>924.50698379374001</c:v>
                </c:pt>
                <c:pt idx="14512">
                  <c:v>924.57069456376303</c:v>
                </c:pt>
                <c:pt idx="14513">
                  <c:v>924.63440533378503</c:v>
                </c:pt>
                <c:pt idx="14514">
                  <c:v>924.69811610380702</c:v>
                </c:pt>
                <c:pt idx="14515">
                  <c:v>924.76182687383005</c:v>
                </c:pt>
                <c:pt idx="14516">
                  <c:v>924.82553764385204</c:v>
                </c:pt>
                <c:pt idx="14517">
                  <c:v>924.88924841387404</c:v>
                </c:pt>
                <c:pt idx="14518">
                  <c:v>924.95295918389695</c:v>
                </c:pt>
                <c:pt idx="14519">
                  <c:v>925.01666995391895</c:v>
                </c:pt>
                <c:pt idx="14520">
                  <c:v>925.08038072394095</c:v>
                </c:pt>
                <c:pt idx="14521">
                  <c:v>925.14409149396397</c:v>
                </c:pt>
                <c:pt idx="14522">
                  <c:v>925.20780226398597</c:v>
                </c:pt>
                <c:pt idx="14523">
                  <c:v>925.27151303400797</c:v>
                </c:pt>
                <c:pt idx="14524">
                  <c:v>925.33522380403099</c:v>
                </c:pt>
                <c:pt idx="14525">
                  <c:v>925.39893457405299</c:v>
                </c:pt>
                <c:pt idx="14526">
                  <c:v>925.46264534407499</c:v>
                </c:pt>
                <c:pt idx="14527">
                  <c:v>925.52635611409801</c:v>
                </c:pt>
                <c:pt idx="14528">
                  <c:v>925.59006688412001</c:v>
                </c:pt>
                <c:pt idx="14529">
                  <c:v>925.65377765414303</c:v>
                </c:pt>
                <c:pt idx="14530">
                  <c:v>925.71748842416503</c:v>
                </c:pt>
                <c:pt idx="14531">
                  <c:v>925.78119919418702</c:v>
                </c:pt>
                <c:pt idx="14532">
                  <c:v>925.84490996421005</c:v>
                </c:pt>
                <c:pt idx="14533">
                  <c:v>925.90862073423204</c:v>
                </c:pt>
                <c:pt idx="14534">
                  <c:v>925.97233150425404</c:v>
                </c:pt>
                <c:pt idx="14535">
                  <c:v>926.03604227427695</c:v>
                </c:pt>
                <c:pt idx="14536">
                  <c:v>926.09975304429895</c:v>
                </c:pt>
                <c:pt idx="14537">
                  <c:v>926.16346381432095</c:v>
                </c:pt>
                <c:pt idx="14538">
                  <c:v>926.22717458434397</c:v>
                </c:pt>
                <c:pt idx="14539">
                  <c:v>926.29088535436597</c:v>
                </c:pt>
                <c:pt idx="14540">
                  <c:v>926.35459612438797</c:v>
                </c:pt>
                <c:pt idx="14541">
                  <c:v>926.41830689441099</c:v>
                </c:pt>
                <c:pt idx="14542">
                  <c:v>926.48201766443299</c:v>
                </c:pt>
                <c:pt idx="14543">
                  <c:v>926.54572843445499</c:v>
                </c:pt>
                <c:pt idx="14544">
                  <c:v>926.60943920447801</c:v>
                </c:pt>
                <c:pt idx="14545">
                  <c:v>926.67314997450001</c:v>
                </c:pt>
                <c:pt idx="14546">
                  <c:v>926.73686074452201</c:v>
                </c:pt>
                <c:pt idx="14547">
                  <c:v>926.80057151454503</c:v>
                </c:pt>
                <c:pt idx="14548">
                  <c:v>926.86428228456703</c:v>
                </c:pt>
                <c:pt idx="14549">
                  <c:v>926.92799305458902</c:v>
                </c:pt>
                <c:pt idx="14550">
                  <c:v>926.99170382461205</c:v>
                </c:pt>
                <c:pt idx="14551">
                  <c:v>927.05541459463404</c:v>
                </c:pt>
                <c:pt idx="14552">
                  <c:v>927.11912536465604</c:v>
                </c:pt>
                <c:pt idx="14553">
                  <c:v>927.18283613467895</c:v>
                </c:pt>
                <c:pt idx="14554">
                  <c:v>927.24654690470095</c:v>
                </c:pt>
                <c:pt idx="14555">
                  <c:v>927.31025767472295</c:v>
                </c:pt>
                <c:pt idx="14556">
                  <c:v>927.37396844474597</c:v>
                </c:pt>
                <c:pt idx="14557">
                  <c:v>927.43767921476797</c:v>
                </c:pt>
                <c:pt idx="14558">
                  <c:v>927.50138998478997</c:v>
                </c:pt>
                <c:pt idx="14559">
                  <c:v>927.56510075481299</c:v>
                </c:pt>
                <c:pt idx="14560">
                  <c:v>927.62881152483499</c:v>
                </c:pt>
                <c:pt idx="14561">
                  <c:v>927.69252229485699</c:v>
                </c:pt>
                <c:pt idx="14562">
                  <c:v>927.75623306488001</c:v>
                </c:pt>
                <c:pt idx="14563">
                  <c:v>927.81994383490201</c:v>
                </c:pt>
                <c:pt idx="14564">
                  <c:v>927.883654604924</c:v>
                </c:pt>
                <c:pt idx="14565">
                  <c:v>927.94736537494703</c:v>
                </c:pt>
                <c:pt idx="14566">
                  <c:v>928.01107614496902</c:v>
                </c:pt>
                <c:pt idx="14567">
                  <c:v>928.07478691499102</c:v>
                </c:pt>
                <c:pt idx="14568">
                  <c:v>928.13849768501404</c:v>
                </c:pt>
                <c:pt idx="14569">
                  <c:v>928.20220845503604</c:v>
                </c:pt>
                <c:pt idx="14570">
                  <c:v>928.26591922505804</c:v>
                </c:pt>
                <c:pt idx="14571">
                  <c:v>928.32962999508095</c:v>
                </c:pt>
                <c:pt idx="14572">
                  <c:v>928.39334076510295</c:v>
                </c:pt>
                <c:pt idx="14573">
                  <c:v>928.45705153512495</c:v>
                </c:pt>
                <c:pt idx="14574">
                  <c:v>928.52076230514797</c:v>
                </c:pt>
                <c:pt idx="14575">
                  <c:v>928.58447307516997</c:v>
                </c:pt>
                <c:pt idx="14576">
                  <c:v>928.64818384519197</c:v>
                </c:pt>
                <c:pt idx="14577">
                  <c:v>928.71189461521499</c:v>
                </c:pt>
                <c:pt idx="14578">
                  <c:v>928.77560538523699</c:v>
                </c:pt>
                <c:pt idx="14579">
                  <c:v>928.83931615525898</c:v>
                </c:pt>
                <c:pt idx="14580">
                  <c:v>928.90302692528201</c:v>
                </c:pt>
                <c:pt idx="14581">
                  <c:v>928.966737695304</c:v>
                </c:pt>
                <c:pt idx="14582">
                  <c:v>929.03044846532703</c:v>
                </c:pt>
                <c:pt idx="14583">
                  <c:v>929.09415923534903</c:v>
                </c:pt>
                <c:pt idx="14584">
                  <c:v>929.15787000537102</c:v>
                </c:pt>
                <c:pt idx="14585">
                  <c:v>929.22158077539405</c:v>
                </c:pt>
                <c:pt idx="14586">
                  <c:v>929.28529154541604</c:v>
                </c:pt>
                <c:pt idx="14587">
                  <c:v>929.34900231543804</c:v>
                </c:pt>
                <c:pt idx="14588">
                  <c:v>929.41271308546095</c:v>
                </c:pt>
                <c:pt idx="14589">
                  <c:v>929.47642385548295</c:v>
                </c:pt>
                <c:pt idx="14590">
                  <c:v>929.54013462550495</c:v>
                </c:pt>
                <c:pt idx="14591">
                  <c:v>929.60384539552797</c:v>
                </c:pt>
                <c:pt idx="14592">
                  <c:v>929.66755616554997</c:v>
                </c:pt>
                <c:pt idx="14593">
                  <c:v>929.73126693557197</c:v>
                </c:pt>
                <c:pt idx="14594">
                  <c:v>929.79497770559499</c:v>
                </c:pt>
                <c:pt idx="14595">
                  <c:v>929.85868847561699</c:v>
                </c:pt>
                <c:pt idx="14596">
                  <c:v>929.92239924563899</c:v>
                </c:pt>
                <c:pt idx="14597">
                  <c:v>929.98611001566201</c:v>
                </c:pt>
                <c:pt idx="14598">
                  <c:v>930.04982078568401</c:v>
                </c:pt>
                <c:pt idx="14599">
                  <c:v>930.113531555706</c:v>
                </c:pt>
                <c:pt idx="14600">
                  <c:v>930.17724232572903</c:v>
                </c:pt>
                <c:pt idx="14601">
                  <c:v>930.24095309575102</c:v>
                </c:pt>
                <c:pt idx="14602">
                  <c:v>930.30466386577302</c:v>
                </c:pt>
                <c:pt idx="14603">
                  <c:v>930.36837463579604</c:v>
                </c:pt>
                <c:pt idx="14604">
                  <c:v>930.43208540581804</c:v>
                </c:pt>
                <c:pt idx="14605">
                  <c:v>930.49579617584004</c:v>
                </c:pt>
                <c:pt idx="14606">
                  <c:v>930.55950694586295</c:v>
                </c:pt>
                <c:pt idx="14607">
                  <c:v>930.62321771588495</c:v>
                </c:pt>
                <c:pt idx="14608">
                  <c:v>930.68692848590695</c:v>
                </c:pt>
                <c:pt idx="14609">
                  <c:v>930.75063925592997</c:v>
                </c:pt>
                <c:pt idx="14610">
                  <c:v>930.81435002595197</c:v>
                </c:pt>
                <c:pt idx="14611">
                  <c:v>930.87806079597397</c:v>
                </c:pt>
                <c:pt idx="14612">
                  <c:v>930.94177156599699</c:v>
                </c:pt>
                <c:pt idx="14613">
                  <c:v>931.00548233601899</c:v>
                </c:pt>
                <c:pt idx="14614">
                  <c:v>931.06919310604098</c:v>
                </c:pt>
                <c:pt idx="14615">
                  <c:v>931.13290387606401</c:v>
                </c:pt>
                <c:pt idx="14616">
                  <c:v>931.196614646086</c:v>
                </c:pt>
                <c:pt idx="14617">
                  <c:v>931.260325416108</c:v>
                </c:pt>
                <c:pt idx="14618">
                  <c:v>931.32403618613102</c:v>
                </c:pt>
                <c:pt idx="14619">
                  <c:v>931.38774695615302</c:v>
                </c:pt>
                <c:pt idx="14620">
                  <c:v>931.45145772617502</c:v>
                </c:pt>
                <c:pt idx="14621">
                  <c:v>931.51516849619804</c:v>
                </c:pt>
                <c:pt idx="14622">
                  <c:v>931.57887926622004</c:v>
                </c:pt>
                <c:pt idx="14623">
                  <c:v>931.64259003624204</c:v>
                </c:pt>
                <c:pt idx="14624">
                  <c:v>931.70630080626495</c:v>
                </c:pt>
                <c:pt idx="14625">
                  <c:v>931.77001157628695</c:v>
                </c:pt>
                <c:pt idx="14626">
                  <c:v>931.83372234630895</c:v>
                </c:pt>
                <c:pt idx="14627">
                  <c:v>931.89743311633197</c:v>
                </c:pt>
                <c:pt idx="14628">
                  <c:v>931.96114388635397</c:v>
                </c:pt>
                <c:pt idx="14629">
                  <c:v>932.02485465637596</c:v>
                </c:pt>
                <c:pt idx="14630">
                  <c:v>932.08856542639899</c:v>
                </c:pt>
                <c:pt idx="14631">
                  <c:v>932.15227619642098</c:v>
                </c:pt>
                <c:pt idx="14632">
                  <c:v>932.21598696644298</c:v>
                </c:pt>
                <c:pt idx="14633">
                  <c:v>932.27969773646601</c:v>
                </c:pt>
                <c:pt idx="14634">
                  <c:v>932.343408506488</c:v>
                </c:pt>
                <c:pt idx="14635">
                  <c:v>932.40711927651103</c:v>
                </c:pt>
                <c:pt idx="14636">
                  <c:v>932.47083004653302</c:v>
                </c:pt>
                <c:pt idx="14637">
                  <c:v>932.53454081655502</c:v>
                </c:pt>
                <c:pt idx="14638">
                  <c:v>932.59825158657804</c:v>
                </c:pt>
                <c:pt idx="14639">
                  <c:v>932.66196235660004</c:v>
                </c:pt>
                <c:pt idx="14640">
                  <c:v>932.72567312662204</c:v>
                </c:pt>
                <c:pt idx="14641">
                  <c:v>932.78938389664495</c:v>
                </c:pt>
                <c:pt idx="14642">
                  <c:v>932.85309466666695</c:v>
                </c:pt>
                <c:pt idx="14643">
                  <c:v>932.91680543668895</c:v>
                </c:pt>
                <c:pt idx="14644">
                  <c:v>932.98051620671197</c:v>
                </c:pt>
                <c:pt idx="14645">
                  <c:v>933.04422697673397</c:v>
                </c:pt>
                <c:pt idx="14646">
                  <c:v>933.10793774675597</c:v>
                </c:pt>
                <c:pt idx="14647">
                  <c:v>933.17164851677899</c:v>
                </c:pt>
                <c:pt idx="14648">
                  <c:v>933.23535928680099</c:v>
                </c:pt>
                <c:pt idx="14649">
                  <c:v>933.29907005682298</c:v>
                </c:pt>
                <c:pt idx="14650">
                  <c:v>933.36278082684601</c:v>
                </c:pt>
                <c:pt idx="14651">
                  <c:v>933.426491596868</c:v>
                </c:pt>
                <c:pt idx="14652">
                  <c:v>933.49020236689</c:v>
                </c:pt>
                <c:pt idx="14653">
                  <c:v>933.55391313691302</c:v>
                </c:pt>
                <c:pt idx="14654">
                  <c:v>933.61762390693502</c:v>
                </c:pt>
                <c:pt idx="14655">
                  <c:v>933.68133467695702</c:v>
                </c:pt>
                <c:pt idx="14656">
                  <c:v>933.74504544698004</c:v>
                </c:pt>
                <c:pt idx="14657">
                  <c:v>933.80875621700204</c:v>
                </c:pt>
                <c:pt idx="14658">
                  <c:v>933.87246698702404</c:v>
                </c:pt>
                <c:pt idx="14659">
                  <c:v>933.93617775704695</c:v>
                </c:pt>
                <c:pt idx="14660">
                  <c:v>933.99988852706895</c:v>
                </c:pt>
                <c:pt idx="14661">
                  <c:v>934.06359929709095</c:v>
                </c:pt>
                <c:pt idx="14662">
                  <c:v>934.12731006711397</c:v>
                </c:pt>
                <c:pt idx="14663">
                  <c:v>934.19102083713597</c:v>
                </c:pt>
                <c:pt idx="14664">
                  <c:v>934.25473160715796</c:v>
                </c:pt>
                <c:pt idx="14665">
                  <c:v>934.31844237718099</c:v>
                </c:pt>
                <c:pt idx="14666">
                  <c:v>934.38215314720298</c:v>
                </c:pt>
                <c:pt idx="14667">
                  <c:v>934.44586391722498</c:v>
                </c:pt>
                <c:pt idx="14668">
                  <c:v>934.509574687248</c:v>
                </c:pt>
                <c:pt idx="14669">
                  <c:v>934.57328545727</c:v>
                </c:pt>
                <c:pt idx="14670">
                  <c:v>934.636996227292</c:v>
                </c:pt>
                <c:pt idx="14671">
                  <c:v>934.70070699731502</c:v>
                </c:pt>
                <c:pt idx="14672">
                  <c:v>934.76441776733702</c:v>
                </c:pt>
                <c:pt idx="14673">
                  <c:v>934.82812853735902</c:v>
                </c:pt>
                <c:pt idx="14674">
                  <c:v>934.89183930738204</c:v>
                </c:pt>
                <c:pt idx="14675">
                  <c:v>934.95555007740404</c:v>
                </c:pt>
                <c:pt idx="14676">
                  <c:v>935.01926084742604</c:v>
                </c:pt>
                <c:pt idx="14677">
                  <c:v>935.08297161744895</c:v>
                </c:pt>
                <c:pt idx="14678">
                  <c:v>935.14668238747095</c:v>
                </c:pt>
                <c:pt idx="14679">
                  <c:v>935.21039315749294</c:v>
                </c:pt>
                <c:pt idx="14680">
                  <c:v>935.27410392751597</c:v>
                </c:pt>
                <c:pt idx="14681">
                  <c:v>935.33781469753797</c:v>
                </c:pt>
                <c:pt idx="14682">
                  <c:v>935.40152546755996</c:v>
                </c:pt>
                <c:pt idx="14683">
                  <c:v>935.46523623758299</c:v>
                </c:pt>
                <c:pt idx="14684">
                  <c:v>935.52894700760498</c:v>
                </c:pt>
                <c:pt idx="14685">
                  <c:v>935.59265777762698</c:v>
                </c:pt>
                <c:pt idx="14686">
                  <c:v>935.65636854765</c:v>
                </c:pt>
                <c:pt idx="14687">
                  <c:v>935.720079317672</c:v>
                </c:pt>
                <c:pt idx="14688">
                  <c:v>935.78379008769502</c:v>
                </c:pt>
                <c:pt idx="14689">
                  <c:v>935.84750085771702</c:v>
                </c:pt>
                <c:pt idx="14690">
                  <c:v>935.91121162773902</c:v>
                </c:pt>
                <c:pt idx="14691">
                  <c:v>935.97492239776204</c:v>
                </c:pt>
                <c:pt idx="14692">
                  <c:v>936.03863316778404</c:v>
                </c:pt>
                <c:pt idx="14693">
                  <c:v>936.10234393780604</c:v>
                </c:pt>
                <c:pt idx="14694">
                  <c:v>936.16605470782895</c:v>
                </c:pt>
                <c:pt idx="14695">
                  <c:v>936.22976547785095</c:v>
                </c:pt>
                <c:pt idx="14696">
                  <c:v>936.29347624787295</c:v>
                </c:pt>
                <c:pt idx="14697">
                  <c:v>936.35718701789597</c:v>
                </c:pt>
                <c:pt idx="14698">
                  <c:v>936.42089778791797</c:v>
                </c:pt>
                <c:pt idx="14699">
                  <c:v>936.48460855793996</c:v>
                </c:pt>
                <c:pt idx="14700">
                  <c:v>936.54831932796299</c:v>
                </c:pt>
                <c:pt idx="14701">
                  <c:v>936.61203009798498</c:v>
                </c:pt>
                <c:pt idx="14702">
                  <c:v>936.67574086800698</c:v>
                </c:pt>
                <c:pt idx="14703">
                  <c:v>936.73945163803</c:v>
                </c:pt>
                <c:pt idx="14704">
                  <c:v>936.803162408052</c:v>
                </c:pt>
                <c:pt idx="14705">
                  <c:v>936.866873178074</c:v>
                </c:pt>
                <c:pt idx="14706">
                  <c:v>936.93058394809702</c:v>
                </c:pt>
                <c:pt idx="14707">
                  <c:v>936.99429471811902</c:v>
                </c:pt>
                <c:pt idx="14708">
                  <c:v>937.05800548814102</c:v>
                </c:pt>
                <c:pt idx="14709">
                  <c:v>937.12171625816404</c:v>
                </c:pt>
                <c:pt idx="14710">
                  <c:v>937.18542702818604</c:v>
                </c:pt>
                <c:pt idx="14711">
                  <c:v>937.24913779820804</c:v>
                </c:pt>
                <c:pt idx="14712">
                  <c:v>937.31284856823095</c:v>
                </c:pt>
                <c:pt idx="14713">
                  <c:v>937.37655933825295</c:v>
                </c:pt>
                <c:pt idx="14714">
                  <c:v>937.44027010827494</c:v>
                </c:pt>
                <c:pt idx="14715">
                  <c:v>937.50398087829797</c:v>
                </c:pt>
                <c:pt idx="14716">
                  <c:v>937.56769164831996</c:v>
                </c:pt>
                <c:pt idx="14717">
                  <c:v>937.63140241834196</c:v>
                </c:pt>
                <c:pt idx="14718">
                  <c:v>937.69511318836499</c:v>
                </c:pt>
                <c:pt idx="14719">
                  <c:v>937.75882395838698</c:v>
                </c:pt>
                <c:pt idx="14720">
                  <c:v>937.82253472840898</c:v>
                </c:pt>
                <c:pt idx="14721">
                  <c:v>937.886245498432</c:v>
                </c:pt>
                <c:pt idx="14722">
                  <c:v>937.949956268454</c:v>
                </c:pt>
                <c:pt idx="14723">
                  <c:v>938.013667038476</c:v>
                </c:pt>
                <c:pt idx="14724">
                  <c:v>938.07737780849902</c:v>
                </c:pt>
                <c:pt idx="14725">
                  <c:v>938.14108857852102</c:v>
                </c:pt>
                <c:pt idx="14726">
                  <c:v>938.20479934854302</c:v>
                </c:pt>
                <c:pt idx="14727">
                  <c:v>938.26851011856604</c:v>
                </c:pt>
                <c:pt idx="14728">
                  <c:v>938.33222088858804</c:v>
                </c:pt>
                <c:pt idx="14729">
                  <c:v>938.39593165861004</c:v>
                </c:pt>
                <c:pt idx="14730">
                  <c:v>938.45964242863295</c:v>
                </c:pt>
                <c:pt idx="14731">
                  <c:v>938.52335319865495</c:v>
                </c:pt>
                <c:pt idx="14732">
                  <c:v>938.58706396867694</c:v>
                </c:pt>
                <c:pt idx="14733">
                  <c:v>938.65077473869997</c:v>
                </c:pt>
                <c:pt idx="14734">
                  <c:v>938.71448550872196</c:v>
                </c:pt>
                <c:pt idx="14735">
                  <c:v>938.77819627874396</c:v>
                </c:pt>
                <c:pt idx="14736">
                  <c:v>938.84190704876698</c:v>
                </c:pt>
                <c:pt idx="14737">
                  <c:v>938.90561781878898</c:v>
                </c:pt>
                <c:pt idx="14738">
                  <c:v>938.96932858881098</c:v>
                </c:pt>
                <c:pt idx="14739">
                  <c:v>939.033039358834</c:v>
                </c:pt>
                <c:pt idx="14740">
                  <c:v>939.096750128856</c:v>
                </c:pt>
                <c:pt idx="14741">
                  <c:v>939.16046089887902</c:v>
                </c:pt>
                <c:pt idx="14742">
                  <c:v>939.22417166890102</c:v>
                </c:pt>
                <c:pt idx="14743">
                  <c:v>939.28788243892302</c:v>
                </c:pt>
                <c:pt idx="14744">
                  <c:v>939.35159320894604</c:v>
                </c:pt>
                <c:pt idx="14745">
                  <c:v>939.41530397896804</c:v>
                </c:pt>
                <c:pt idx="14746">
                  <c:v>939.47901474899004</c:v>
                </c:pt>
                <c:pt idx="14747">
                  <c:v>939.54272551901295</c:v>
                </c:pt>
                <c:pt idx="14748">
                  <c:v>939.60643628903495</c:v>
                </c:pt>
                <c:pt idx="14749">
                  <c:v>939.67014705905694</c:v>
                </c:pt>
                <c:pt idx="14750">
                  <c:v>939.73385782907997</c:v>
                </c:pt>
                <c:pt idx="14751">
                  <c:v>939.79756859910196</c:v>
                </c:pt>
                <c:pt idx="14752">
                  <c:v>939.86127936912396</c:v>
                </c:pt>
                <c:pt idx="14753">
                  <c:v>939.92499013914698</c:v>
                </c:pt>
                <c:pt idx="14754">
                  <c:v>939.98870090916898</c:v>
                </c:pt>
                <c:pt idx="14755">
                  <c:v>940.05241167919098</c:v>
                </c:pt>
                <c:pt idx="14756">
                  <c:v>940.116122449214</c:v>
                </c:pt>
                <c:pt idx="14757">
                  <c:v>940.179833219236</c:v>
                </c:pt>
                <c:pt idx="14758">
                  <c:v>940.243543989258</c:v>
                </c:pt>
                <c:pt idx="14759">
                  <c:v>940.30725475928102</c:v>
                </c:pt>
                <c:pt idx="14760">
                  <c:v>940.37096552930302</c:v>
                </c:pt>
                <c:pt idx="14761">
                  <c:v>940.43467629932502</c:v>
                </c:pt>
                <c:pt idx="14762">
                  <c:v>940.49838706934804</c:v>
                </c:pt>
                <c:pt idx="14763">
                  <c:v>940.56209783937004</c:v>
                </c:pt>
                <c:pt idx="14764">
                  <c:v>940.62580860939204</c:v>
                </c:pt>
                <c:pt idx="14765">
                  <c:v>940.68951937941495</c:v>
                </c:pt>
                <c:pt idx="14766">
                  <c:v>940.75323014943694</c:v>
                </c:pt>
                <c:pt idx="14767">
                  <c:v>940.81694091945894</c:v>
                </c:pt>
                <c:pt idx="14768">
                  <c:v>940.88065168948197</c:v>
                </c:pt>
                <c:pt idx="14769">
                  <c:v>940.94436245950396</c:v>
                </c:pt>
                <c:pt idx="14770">
                  <c:v>941.00807322952596</c:v>
                </c:pt>
                <c:pt idx="14771">
                  <c:v>941.07178399954898</c:v>
                </c:pt>
                <c:pt idx="14772">
                  <c:v>941.13549476957098</c:v>
                </c:pt>
                <c:pt idx="14773">
                  <c:v>941.19920553959298</c:v>
                </c:pt>
                <c:pt idx="14774">
                  <c:v>941.262916309616</c:v>
                </c:pt>
                <c:pt idx="14775">
                  <c:v>941.326627079638</c:v>
                </c:pt>
                <c:pt idx="14776">
                  <c:v>941.39033784966</c:v>
                </c:pt>
                <c:pt idx="14777">
                  <c:v>941.45404861968302</c:v>
                </c:pt>
                <c:pt idx="14778">
                  <c:v>941.51775938970502</c:v>
                </c:pt>
                <c:pt idx="14779">
                  <c:v>941.58147015972702</c:v>
                </c:pt>
                <c:pt idx="14780">
                  <c:v>941.64518092975004</c:v>
                </c:pt>
                <c:pt idx="14781">
                  <c:v>941.70889169977204</c:v>
                </c:pt>
                <c:pt idx="14782">
                  <c:v>941.77260246979404</c:v>
                </c:pt>
                <c:pt idx="14783">
                  <c:v>941.83631323981695</c:v>
                </c:pt>
                <c:pt idx="14784">
                  <c:v>941.90002400983894</c:v>
                </c:pt>
                <c:pt idx="14785">
                  <c:v>941.96373477986106</c:v>
                </c:pt>
                <c:pt idx="14786">
                  <c:v>942.02744554988396</c:v>
                </c:pt>
                <c:pt idx="14787">
                  <c:v>942.09115631990596</c:v>
                </c:pt>
                <c:pt idx="14788">
                  <c:v>942.15486708992796</c:v>
                </c:pt>
                <c:pt idx="14789">
                  <c:v>942.21857785995098</c:v>
                </c:pt>
                <c:pt idx="14790">
                  <c:v>942.28228862997298</c:v>
                </c:pt>
                <c:pt idx="14791">
                  <c:v>942.34599939999498</c:v>
                </c:pt>
                <c:pt idx="14792">
                  <c:v>942.409710170018</c:v>
                </c:pt>
                <c:pt idx="14793">
                  <c:v>942.47342094004</c:v>
                </c:pt>
                <c:pt idx="14794">
                  <c:v>942.53713171006302</c:v>
                </c:pt>
                <c:pt idx="14795">
                  <c:v>942.60084248008502</c:v>
                </c:pt>
                <c:pt idx="14796">
                  <c:v>942.66455325010702</c:v>
                </c:pt>
                <c:pt idx="14797">
                  <c:v>942.72826402013004</c:v>
                </c:pt>
                <c:pt idx="14798">
                  <c:v>942.79197479015204</c:v>
                </c:pt>
                <c:pt idx="14799">
                  <c:v>942.85568556017404</c:v>
                </c:pt>
                <c:pt idx="14800">
                  <c:v>942.91939633019695</c:v>
                </c:pt>
                <c:pt idx="14801">
                  <c:v>942.98310710021894</c:v>
                </c:pt>
                <c:pt idx="14802">
                  <c:v>943.04681787024094</c:v>
                </c:pt>
                <c:pt idx="14803">
                  <c:v>943.11052864026396</c:v>
                </c:pt>
                <c:pt idx="14804">
                  <c:v>943.17423941028596</c:v>
                </c:pt>
                <c:pt idx="14805">
                  <c:v>943.23795018030796</c:v>
                </c:pt>
                <c:pt idx="14806">
                  <c:v>943.30166095033098</c:v>
                </c:pt>
                <c:pt idx="14807">
                  <c:v>943.36537172035298</c:v>
                </c:pt>
                <c:pt idx="14808">
                  <c:v>943.42908249037498</c:v>
                </c:pt>
                <c:pt idx="14809">
                  <c:v>943.492793260398</c:v>
                </c:pt>
                <c:pt idx="14810">
                  <c:v>943.55650403042</c:v>
                </c:pt>
                <c:pt idx="14811">
                  <c:v>943.620214800442</c:v>
                </c:pt>
                <c:pt idx="14812">
                  <c:v>943.68392557046502</c:v>
                </c:pt>
                <c:pt idx="14813">
                  <c:v>943.74763634048702</c:v>
                </c:pt>
                <c:pt idx="14814">
                  <c:v>943.81134711050902</c:v>
                </c:pt>
                <c:pt idx="14815">
                  <c:v>943.87505788053204</c:v>
                </c:pt>
                <c:pt idx="14816">
                  <c:v>943.93876865055404</c:v>
                </c:pt>
                <c:pt idx="14817">
                  <c:v>944.00247942057604</c:v>
                </c:pt>
                <c:pt idx="14818">
                  <c:v>944.06619019059895</c:v>
                </c:pt>
                <c:pt idx="14819">
                  <c:v>944.12990096062094</c:v>
                </c:pt>
                <c:pt idx="14820">
                  <c:v>944.19361173064306</c:v>
                </c:pt>
                <c:pt idx="14821">
                  <c:v>944.25732250066596</c:v>
                </c:pt>
                <c:pt idx="14822">
                  <c:v>944.32103327068796</c:v>
                </c:pt>
                <c:pt idx="14823">
                  <c:v>944.38474404070996</c:v>
                </c:pt>
                <c:pt idx="14824">
                  <c:v>944.44845481073298</c:v>
                </c:pt>
                <c:pt idx="14825">
                  <c:v>944.51216558075498</c:v>
                </c:pt>
                <c:pt idx="14826">
                  <c:v>944.57587635077698</c:v>
                </c:pt>
                <c:pt idx="14827">
                  <c:v>944.6395871208</c:v>
                </c:pt>
                <c:pt idx="14828">
                  <c:v>944.703297890822</c:v>
                </c:pt>
                <c:pt idx="14829">
                  <c:v>944.767008660844</c:v>
                </c:pt>
                <c:pt idx="14830">
                  <c:v>944.83071943086702</c:v>
                </c:pt>
                <c:pt idx="14831">
                  <c:v>944.89443020088902</c:v>
                </c:pt>
                <c:pt idx="14832">
                  <c:v>944.95814097091102</c:v>
                </c:pt>
                <c:pt idx="14833">
                  <c:v>945.02185174093404</c:v>
                </c:pt>
                <c:pt idx="14834">
                  <c:v>945.08556251095604</c:v>
                </c:pt>
                <c:pt idx="14835">
                  <c:v>945.14927328097804</c:v>
                </c:pt>
                <c:pt idx="14836">
                  <c:v>945.21298405100094</c:v>
                </c:pt>
                <c:pt idx="14837">
                  <c:v>945.27669482102306</c:v>
                </c:pt>
                <c:pt idx="14838">
                  <c:v>945.34040559104506</c:v>
                </c:pt>
                <c:pt idx="14839">
                  <c:v>945.40411636106796</c:v>
                </c:pt>
                <c:pt idx="14840">
                  <c:v>945.46782713108996</c:v>
                </c:pt>
                <c:pt idx="14841">
                  <c:v>945.53153790111196</c:v>
                </c:pt>
                <c:pt idx="14842">
                  <c:v>945.59524867113498</c:v>
                </c:pt>
                <c:pt idx="14843">
                  <c:v>945.65895944115698</c:v>
                </c:pt>
                <c:pt idx="14844">
                  <c:v>945.72267021117898</c:v>
                </c:pt>
                <c:pt idx="14845">
                  <c:v>945.786380981202</c:v>
                </c:pt>
                <c:pt idx="14846">
                  <c:v>945.850091751224</c:v>
                </c:pt>
                <c:pt idx="14847">
                  <c:v>945.91380252124702</c:v>
                </c:pt>
                <c:pt idx="14848">
                  <c:v>945.97751329126902</c:v>
                </c:pt>
                <c:pt idx="14849">
                  <c:v>946.04122406129102</c:v>
                </c:pt>
                <c:pt idx="14850">
                  <c:v>946.10493483131404</c:v>
                </c:pt>
                <c:pt idx="14851">
                  <c:v>946.16864560133604</c:v>
                </c:pt>
                <c:pt idx="14852">
                  <c:v>946.23235637135804</c:v>
                </c:pt>
                <c:pt idx="14853">
                  <c:v>946.29606714138095</c:v>
                </c:pt>
                <c:pt idx="14854">
                  <c:v>946.35977791140294</c:v>
                </c:pt>
                <c:pt idx="14855">
                  <c:v>946.42348868142506</c:v>
                </c:pt>
                <c:pt idx="14856">
                  <c:v>946.48719945144796</c:v>
                </c:pt>
                <c:pt idx="14857">
                  <c:v>946.55091022146996</c:v>
                </c:pt>
                <c:pt idx="14858">
                  <c:v>946.61462099149196</c:v>
                </c:pt>
                <c:pt idx="14859">
                  <c:v>946.67833176151498</c:v>
                </c:pt>
                <c:pt idx="14860">
                  <c:v>946.74204253153698</c:v>
                </c:pt>
                <c:pt idx="14861">
                  <c:v>946.80575330155898</c:v>
                </c:pt>
                <c:pt idx="14862">
                  <c:v>946.869464071582</c:v>
                </c:pt>
                <c:pt idx="14863">
                  <c:v>946.933174841604</c:v>
                </c:pt>
                <c:pt idx="14864">
                  <c:v>946.996885611626</c:v>
                </c:pt>
                <c:pt idx="14865">
                  <c:v>947.06059638164902</c:v>
                </c:pt>
                <c:pt idx="14866">
                  <c:v>947.12430715167102</c:v>
                </c:pt>
                <c:pt idx="14867">
                  <c:v>947.18801792169302</c:v>
                </c:pt>
                <c:pt idx="14868">
                  <c:v>947.25172869171604</c:v>
                </c:pt>
                <c:pt idx="14869">
                  <c:v>947.31543946173804</c:v>
                </c:pt>
                <c:pt idx="14870">
                  <c:v>947.37915023176004</c:v>
                </c:pt>
                <c:pt idx="14871">
                  <c:v>947.44286100178294</c:v>
                </c:pt>
                <c:pt idx="14872">
                  <c:v>947.50657177180506</c:v>
                </c:pt>
                <c:pt idx="14873">
                  <c:v>947.57028254182705</c:v>
                </c:pt>
                <c:pt idx="14874">
                  <c:v>947.63399331184996</c:v>
                </c:pt>
                <c:pt idx="14875">
                  <c:v>947.69770408187196</c:v>
                </c:pt>
                <c:pt idx="14876">
                  <c:v>947.76141485189396</c:v>
                </c:pt>
                <c:pt idx="14877">
                  <c:v>947.82512562191698</c:v>
                </c:pt>
                <c:pt idx="14878">
                  <c:v>947.88883639193898</c:v>
                </c:pt>
                <c:pt idx="14879">
                  <c:v>947.95254716196098</c:v>
                </c:pt>
                <c:pt idx="14880">
                  <c:v>948.016257931984</c:v>
                </c:pt>
                <c:pt idx="14881">
                  <c:v>948.079968702006</c:v>
                </c:pt>
                <c:pt idx="14882">
                  <c:v>948.143679472028</c:v>
                </c:pt>
                <c:pt idx="14883">
                  <c:v>948.20739024205102</c:v>
                </c:pt>
                <c:pt idx="14884">
                  <c:v>948.27110101207302</c:v>
                </c:pt>
                <c:pt idx="14885">
                  <c:v>948.33481178209502</c:v>
                </c:pt>
                <c:pt idx="14886">
                  <c:v>948.39852255211804</c:v>
                </c:pt>
                <c:pt idx="14887">
                  <c:v>948.46223332214004</c:v>
                </c:pt>
                <c:pt idx="14888">
                  <c:v>948.52594409216204</c:v>
                </c:pt>
                <c:pt idx="14889">
                  <c:v>948.58965486218494</c:v>
                </c:pt>
                <c:pt idx="14890">
                  <c:v>948.65336563220706</c:v>
                </c:pt>
                <c:pt idx="14891">
                  <c:v>948.71707640222905</c:v>
                </c:pt>
                <c:pt idx="14892">
                  <c:v>948.78078717225196</c:v>
                </c:pt>
                <c:pt idx="14893">
                  <c:v>948.84449794227396</c:v>
                </c:pt>
                <c:pt idx="14894">
                  <c:v>948.90820871229596</c:v>
                </c:pt>
                <c:pt idx="14895">
                  <c:v>948.97191948231898</c:v>
                </c:pt>
                <c:pt idx="14896">
                  <c:v>949.03563025234098</c:v>
                </c:pt>
                <c:pt idx="14897">
                  <c:v>949.09934102236298</c:v>
                </c:pt>
                <c:pt idx="14898">
                  <c:v>949.163051792386</c:v>
                </c:pt>
                <c:pt idx="14899">
                  <c:v>949.226762562408</c:v>
                </c:pt>
                <c:pt idx="14900">
                  <c:v>949.29047333243102</c:v>
                </c:pt>
                <c:pt idx="14901">
                  <c:v>949.35418410245302</c:v>
                </c:pt>
                <c:pt idx="14902">
                  <c:v>949.41789487247502</c:v>
                </c:pt>
                <c:pt idx="14903">
                  <c:v>949.48160564249804</c:v>
                </c:pt>
                <c:pt idx="14904">
                  <c:v>949.54531641252004</c:v>
                </c:pt>
                <c:pt idx="14905">
                  <c:v>949.60902718254204</c:v>
                </c:pt>
                <c:pt idx="14906">
                  <c:v>949.67273795256494</c:v>
                </c:pt>
                <c:pt idx="14907">
                  <c:v>949.73644872258706</c:v>
                </c:pt>
                <c:pt idx="14908">
                  <c:v>949.80015949260905</c:v>
                </c:pt>
                <c:pt idx="14909">
                  <c:v>949.86387026263196</c:v>
                </c:pt>
                <c:pt idx="14910">
                  <c:v>949.92758103265396</c:v>
                </c:pt>
                <c:pt idx="14911">
                  <c:v>949.99129180267596</c:v>
                </c:pt>
                <c:pt idx="14912">
                  <c:v>950.05500257269898</c:v>
                </c:pt>
                <c:pt idx="14913">
                  <c:v>950.11871334272098</c:v>
                </c:pt>
                <c:pt idx="14914">
                  <c:v>950.18242411274298</c:v>
                </c:pt>
                <c:pt idx="14915">
                  <c:v>950.246134882766</c:v>
                </c:pt>
                <c:pt idx="14916">
                  <c:v>950.309845652788</c:v>
                </c:pt>
                <c:pt idx="14917">
                  <c:v>950.37355642281</c:v>
                </c:pt>
                <c:pt idx="14918">
                  <c:v>950.43726719283302</c:v>
                </c:pt>
                <c:pt idx="14919">
                  <c:v>950.50097796285502</c:v>
                </c:pt>
                <c:pt idx="14920">
                  <c:v>950.56468873287702</c:v>
                </c:pt>
                <c:pt idx="14921">
                  <c:v>950.62839950290004</c:v>
                </c:pt>
                <c:pt idx="14922">
                  <c:v>950.69211027292204</c:v>
                </c:pt>
                <c:pt idx="14923">
                  <c:v>950.75582104294404</c:v>
                </c:pt>
                <c:pt idx="14924">
                  <c:v>950.81953181296706</c:v>
                </c:pt>
                <c:pt idx="14925">
                  <c:v>950.88324258298906</c:v>
                </c:pt>
                <c:pt idx="14926">
                  <c:v>950.94695335301105</c:v>
                </c:pt>
                <c:pt idx="14927">
                  <c:v>951.01066412303396</c:v>
                </c:pt>
                <c:pt idx="14928">
                  <c:v>951.07437489305596</c:v>
                </c:pt>
                <c:pt idx="14929">
                  <c:v>951.13808566307796</c:v>
                </c:pt>
                <c:pt idx="14930">
                  <c:v>951.20179643310098</c:v>
                </c:pt>
                <c:pt idx="14931">
                  <c:v>951.26550720312298</c:v>
                </c:pt>
                <c:pt idx="14932">
                  <c:v>951.32921797314498</c:v>
                </c:pt>
                <c:pt idx="14933">
                  <c:v>951.392928743168</c:v>
                </c:pt>
                <c:pt idx="14934">
                  <c:v>951.45663951319</c:v>
                </c:pt>
                <c:pt idx="14935">
                  <c:v>951.520350283212</c:v>
                </c:pt>
                <c:pt idx="14936">
                  <c:v>951.58406105323502</c:v>
                </c:pt>
                <c:pt idx="14937">
                  <c:v>951.64777182325702</c:v>
                </c:pt>
                <c:pt idx="14938">
                  <c:v>951.71148259327902</c:v>
                </c:pt>
                <c:pt idx="14939">
                  <c:v>951.77519336330204</c:v>
                </c:pt>
                <c:pt idx="14940">
                  <c:v>951.83890413332404</c:v>
                </c:pt>
                <c:pt idx="14941">
                  <c:v>951.90261490334603</c:v>
                </c:pt>
                <c:pt idx="14942">
                  <c:v>951.96632567336906</c:v>
                </c:pt>
                <c:pt idx="14943">
                  <c:v>952.03003644339105</c:v>
                </c:pt>
                <c:pt idx="14944">
                  <c:v>952.09374721341305</c:v>
                </c:pt>
                <c:pt idx="14945">
                  <c:v>952.15745798343596</c:v>
                </c:pt>
                <c:pt idx="14946">
                  <c:v>952.22116875345796</c:v>
                </c:pt>
                <c:pt idx="14947">
                  <c:v>952.28487952347996</c:v>
                </c:pt>
                <c:pt idx="14948">
                  <c:v>952.34859029350298</c:v>
                </c:pt>
                <c:pt idx="14949">
                  <c:v>952.41230106352498</c:v>
                </c:pt>
                <c:pt idx="14950">
                  <c:v>952.47601183354698</c:v>
                </c:pt>
                <c:pt idx="14951">
                  <c:v>952.53972260357</c:v>
                </c:pt>
                <c:pt idx="14952">
                  <c:v>952.603433373592</c:v>
                </c:pt>
                <c:pt idx="14953">
                  <c:v>952.66714414361502</c:v>
                </c:pt>
                <c:pt idx="14954">
                  <c:v>952.73085491363702</c:v>
                </c:pt>
                <c:pt idx="14955">
                  <c:v>952.79456568365902</c:v>
                </c:pt>
                <c:pt idx="14956">
                  <c:v>952.85827645368204</c:v>
                </c:pt>
                <c:pt idx="14957">
                  <c:v>952.92198722370404</c:v>
                </c:pt>
                <c:pt idx="14958">
                  <c:v>952.98569799372603</c:v>
                </c:pt>
                <c:pt idx="14959">
                  <c:v>953.04940876374906</c:v>
                </c:pt>
                <c:pt idx="14960">
                  <c:v>953.11311953377106</c:v>
                </c:pt>
                <c:pt idx="14961">
                  <c:v>953.17683030379305</c:v>
                </c:pt>
                <c:pt idx="14962">
                  <c:v>953.24054107381596</c:v>
                </c:pt>
                <c:pt idx="14963">
                  <c:v>953.30425184383796</c:v>
                </c:pt>
                <c:pt idx="14964">
                  <c:v>953.36796261385996</c:v>
                </c:pt>
                <c:pt idx="14965">
                  <c:v>953.43167338388298</c:v>
                </c:pt>
                <c:pt idx="14966">
                  <c:v>953.49538415390498</c:v>
                </c:pt>
                <c:pt idx="14967">
                  <c:v>953.55909492392698</c:v>
                </c:pt>
                <c:pt idx="14968">
                  <c:v>953.62280569395</c:v>
                </c:pt>
                <c:pt idx="14969">
                  <c:v>953.686516463972</c:v>
                </c:pt>
                <c:pt idx="14970">
                  <c:v>953.750227233994</c:v>
                </c:pt>
                <c:pt idx="14971">
                  <c:v>953.81393800401702</c:v>
                </c:pt>
                <c:pt idx="14972">
                  <c:v>953.87764877403902</c:v>
                </c:pt>
                <c:pt idx="14973">
                  <c:v>953.94135954406102</c:v>
                </c:pt>
                <c:pt idx="14974">
                  <c:v>954.00507031408404</c:v>
                </c:pt>
                <c:pt idx="14975">
                  <c:v>954.06878108410604</c:v>
                </c:pt>
                <c:pt idx="14976">
                  <c:v>954.13249185412803</c:v>
                </c:pt>
                <c:pt idx="14977">
                  <c:v>954.19620262415106</c:v>
                </c:pt>
                <c:pt idx="14978">
                  <c:v>954.25991339417305</c:v>
                </c:pt>
                <c:pt idx="14979">
                  <c:v>954.32362416419505</c:v>
                </c:pt>
                <c:pt idx="14980">
                  <c:v>954.38733493421796</c:v>
                </c:pt>
                <c:pt idx="14981">
                  <c:v>954.45104570423996</c:v>
                </c:pt>
                <c:pt idx="14982">
                  <c:v>954.51475647426196</c:v>
                </c:pt>
                <c:pt idx="14983">
                  <c:v>954.57846724428498</c:v>
                </c:pt>
                <c:pt idx="14984">
                  <c:v>954.64217801430698</c:v>
                </c:pt>
                <c:pt idx="14985">
                  <c:v>954.70588878432898</c:v>
                </c:pt>
                <c:pt idx="14986">
                  <c:v>954.769599554352</c:v>
                </c:pt>
                <c:pt idx="14987">
                  <c:v>954.833310324374</c:v>
                </c:pt>
                <c:pt idx="14988">
                  <c:v>954.897021094396</c:v>
                </c:pt>
                <c:pt idx="14989">
                  <c:v>954.96073186441902</c:v>
                </c:pt>
                <c:pt idx="14990">
                  <c:v>955.02444263444102</c:v>
                </c:pt>
                <c:pt idx="14991">
                  <c:v>955.08815340446301</c:v>
                </c:pt>
                <c:pt idx="14992">
                  <c:v>955.15186417448604</c:v>
                </c:pt>
                <c:pt idx="14993">
                  <c:v>955.21557494450803</c:v>
                </c:pt>
                <c:pt idx="14994">
                  <c:v>955.27928571453003</c:v>
                </c:pt>
                <c:pt idx="14995">
                  <c:v>955.34299648455305</c:v>
                </c:pt>
                <c:pt idx="14996">
                  <c:v>955.40670725457505</c:v>
                </c:pt>
                <c:pt idx="14997">
                  <c:v>955.47041802459705</c:v>
                </c:pt>
                <c:pt idx="14998">
                  <c:v>955.53412879461996</c:v>
                </c:pt>
                <c:pt idx="14999">
                  <c:v>955.59783956464196</c:v>
                </c:pt>
                <c:pt idx="15000">
                  <c:v>955.66155033466396</c:v>
                </c:pt>
                <c:pt idx="15001">
                  <c:v>955.72526110468698</c:v>
                </c:pt>
                <c:pt idx="15002">
                  <c:v>955.78897187470898</c:v>
                </c:pt>
                <c:pt idx="15003">
                  <c:v>955.85268264473098</c:v>
                </c:pt>
                <c:pt idx="15004">
                  <c:v>955.916393414754</c:v>
                </c:pt>
                <c:pt idx="15005">
                  <c:v>955.980104184776</c:v>
                </c:pt>
                <c:pt idx="15006">
                  <c:v>956.04381495479799</c:v>
                </c:pt>
                <c:pt idx="15007">
                  <c:v>956.10752572482102</c:v>
                </c:pt>
                <c:pt idx="15008">
                  <c:v>956.17123649484301</c:v>
                </c:pt>
                <c:pt idx="15009">
                  <c:v>956.23494726486604</c:v>
                </c:pt>
                <c:pt idx="15010">
                  <c:v>956.29865803488804</c:v>
                </c:pt>
                <c:pt idx="15011">
                  <c:v>956.36236880491003</c:v>
                </c:pt>
                <c:pt idx="15012">
                  <c:v>956.42607957493306</c:v>
                </c:pt>
                <c:pt idx="15013">
                  <c:v>956.48979034495505</c:v>
                </c:pt>
                <c:pt idx="15014">
                  <c:v>956.55350111497705</c:v>
                </c:pt>
                <c:pt idx="15015">
                  <c:v>956.61721188499996</c:v>
                </c:pt>
                <c:pt idx="15016">
                  <c:v>956.68092265502196</c:v>
                </c:pt>
                <c:pt idx="15017">
                  <c:v>956.74463342504396</c:v>
                </c:pt>
                <c:pt idx="15018">
                  <c:v>956.80834419506698</c:v>
                </c:pt>
                <c:pt idx="15019">
                  <c:v>956.87205496508898</c:v>
                </c:pt>
                <c:pt idx="15020">
                  <c:v>956.93576573511098</c:v>
                </c:pt>
                <c:pt idx="15021">
                  <c:v>956.999476505134</c:v>
                </c:pt>
                <c:pt idx="15022">
                  <c:v>957.063187275156</c:v>
                </c:pt>
                <c:pt idx="15023">
                  <c:v>957.126898045178</c:v>
                </c:pt>
                <c:pt idx="15024">
                  <c:v>957.19060881520102</c:v>
                </c:pt>
                <c:pt idx="15025">
                  <c:v>957.25431958522302</c:v>
                </c:pt>
                <c:pt idx="15026">
                  <c:v>957.31803035524501</c:v>
                </c:pt>
                <c:pt idx="15027">
                  <c:v>957.38174112526804</c:v>
                </c:pt>
                <c:pt idx="15028">
                  <c:v>957.44545189529003</c:v>
                </c:pt>
                <c:pt idx="15029">
                  <c:v>957.50916266531203</c:v>
                </c:pt>
                <c:pt idx="15030">
                  <c:v>957.57287343533505</c:v>
                </c:pt>
                <c:pt idx="15031">
                  <c:v>957.63658420535705</c:v>
                </c:pt>
                <c:pt idx="15032">
                  <c:v>957.70029497537905</c:v>
                </c:pt>
                <c:pt idx="15033">
                  <c:v>957.76400574540196</c:v>
                </c:pt>
                <c:pt idx="15034">
                  <c:v>957.82771651542396</c:v>
                </c:pt>
                <c:pt idx="15035">
                  <c:v>957.89142728544596</c:v>
                </c:pt>
                <c:pt idx="15036">
                  <c:v>957.95513805546898</c:v>
                </c:pt>
                <c:pt idx="15037">
                  <c:v>958.01884882549098</c:v>
                </c:pt>
                <c:pt idx="15038">
                  <c:v>958.08255959551298</c:v>
                </c:pt>
                <c:pt idx="15039">
                  <c:v>958.146270365536</c:v>
                </c:pt>
                <c:pt idx="15040">
                  <c:v>958.209981135558</c:v>
                </c:pt>
                <c:pt idx="15041">
                  <c:v>958.27369190557999</c:v>
                </c:pt>
                <c:pt idx="15042">
                  <c:v>958.33740267560302</c:v>
                </c:pt>
                <c:pt idx="15043">
                  <c:v>958.40111344562501</c:v>
                </c:pt>
                <c:pt idx="15044">
                  <c:v>958.46482421564701</c:v>
                </c:pt>
                <c:pt idx="15045">
                  <c:v>958.52853498567003</c:v>
                </c:pt>
                <c:pt idx="15046">
                  <c:v>958.59224575569203</c:v>
                </c:pt>
                <c:pt idx="15047">
                  <c:v>958.65595652571403</c:v>
                </c:pt>
                <c:pt idx="15048">
                  <c:v>958.71966729573705</c:v>
                </c:pt>
                <c:pt idx="15049">
                  <c:v>958.78337806575905</c:v>
                </c:pt>
                <c:pt idx="15050">
                  <c:v>958.84708883578105</c:v>
                </c:pt>
                <c:pt idx="15051">
                  <c:v>958.91079960580396</c:v>
                </c:pt>
                <c:pt idx="15052">
                  <c:v>958.97451037582596</c:v>
                </c:pt>
                <c:pt idx="15053">
                  <c:v>959.03822114584796</c:v>
                </c:pt>
                <c:pt idx="15054">
                  <c:v>959.10193191587098</c:v>
                </c:pt>
                <c:pt idx="15055">
                  <c:v>959.16564268589298</c:v>
                </c:pt>
                <c:pt idx="15056">
                  <c:v>959.22935345591497</c:v>
                </c:pt>
                <c:pt idx="15057">
                  <c:v>959.293064225938</c:v>
                </c:pt>
                <c:pt idx="15058">
                  <c:v>959.35677499596</c:v>
                </c:pt>
                <c:pt idx="15059">
                  <c:v>959.42048576598199</c:v>
                </c:pt>
                <c:pt idx="15060">
                  <c:v>959.48419653600502</c:v>
                </c:pt>
                <c:pt idx="15061">
                  <c:v>959.54790730602701</c:v>
                </c:pt>
                <c:pt idx="15062">
                  <c:v>959.61161807605004</c:v>
                </c:pt>
                <c:pt idx="15063">
                  <c:v>959.67532884607203</c:v>
                </c:pt>
                <c:pt idx="15064">
                  <c:v>959.73903961609403</c:v>
                </c:pt>
                <c:pt idx="15065">
                  <c:v>959.80275038611705</c:v>
                </c:pt>
                <c:pt idx="15066">
                  <c:v>959.86646115613905</c:v>
                </c:pt>
                <c:pt idx="15067">
                  <c:v>959.93017192616105</c:v>
                </c:pt>
                <c:pt idx="15068">
                  <c:v>959.99388269618396</c:v>
                </c:pt>
                <c:pt idx="15069">
                  <c:v>960.05759346620596</c:v>
                </c:pt>
                <c:pt idx="15070">
                  <c:v>960.12130423622796</c:v>
                </c:pt>
                <c:pt idx="15071">
                  <c:v>960.18501500625098</c:v>
                </c:pt>
                <c:pt idx="15072">
                  <c:v>960.24872577627298</c:v>
                </c:pt>
                <c:pt idx="15073">
                  <c:v>960.31243654629498</c:v>
                </c:pt>
                <c:pt idx="15074">
                  <c:v>960.376147316318</c:v>
                </c:pt>
                <c:pt idx="15075">
                  <c:v>960.43985808634</c:v>
                </c:pt>
                <c:pt idx="15076">
                  <c:v>960.50356885636199</c:v>
                </c:pt>
                <c:pt idx="15077">
                  <c:v>960.56727962638502</c:v>
                </c:pt>
                <c:pt idx="15078">
                  <c:v>960.63099039640701</c:v>
                </c:pt>
                <c:pt idx="15079">
                  <c:v>960.69470116642901</c:v>
                </c:pt>
                <c:pt idx="15080">
                  <c:v>960.75841193645203</c:v>
                </c:pt>
                <c:pt idx="15081">
                  <c:v>960.82212270647403</c:v>
                </c:pt>
                <c:pt idx="15082">
                  <c:v>960.88583347649603</c:v>
                </c:pt>
                <c:pt idx="15083">
                  <c:v>960.94954424651905</c:v>
                </c:pt>
                <c:pt idx="15084">
                  <c:v>961.01325501654105</c:v>
                </c:pt>
                <c:pt idx="15085">
                  <c:v>961.07696578656305</c:v>
                </c:pt>
                <c:pt idx="15086">
                  <c:v>961.14067655658596</c:v>
                </c:pt>
                <c:pt idx="15087">
                  <c:v>961.20438732660796</c:v>
                </c:pt>
                <c:pt idx="15088">
                  <c:v>961.26809809662996</c:v>
                </c:pt>
                <c:pt idx="15089">
                  <c:v>961.33180886665298</c:v>
                </c:pt>
                <c:pt idx="15090">
                  <c:v>961.39551963667498</c:v>
                </c:pt>
                <c:pt idx="15091">
                  <c:v>961.45923040669697</c:v>
                </c:pt>
                <c:pt idx="15092">
                  <c:v>961.52294117672</c:v>
                </c:pt>
                <c:pt idx="15093">
                  <c:v>961.58665194674199</c:v>
                </c:pt>
                <c:pt idx="15094">
                  <c:v>961.65036271676399</c:v>
                </c:pt>
                <c:pt idx="15095">
                  <c:v>961.71407348678702</c:v>
                </c:pt>
                <c:pt idx="15096">
                  <c:v>961.77778425680901</c:v>
                </c:pt>
                <c:pt idx="15097">
                  <c:v>961.84149502683101</c:v>
                </c:pt>
                <c:pt idx="15098">
                  <c:v>961.90520579685403</c:v>
                </c:pt>
                <c:pt idx="15099">
                  <c:v>961.96891656687603</c:v>
                </c:pt>
                <c:pt idx="15100">
                  <c:v>962.03262733689803</c:v>
                </c:pt>
                <c:pt idx="15101">
                  <c:v>962.09633810692105</c:v>
                </c:pt>
                <c:pt idx="15102">
                  <c:v>962.16004887694305</c:v>
                </c:pt>
                <c:pt idx="15103">
                  <c:v>962.22375964696505</c:v>
                </c:pt>
                <c:pt idx="15104">
                  <c:v>962.28747041698796</c:v>
                </c:pt>
                <c:pt idx="15105">
                  <c:v>962.35118118700996</c:v>
                </c:pt>
                <c:pt idx="15106">
                  <c:v>962.41489195703195</c:v>
                </c:pt>
                <c:pt idx="15107">
                  <c:v>962.47860272705498</c:v>
                </c:pt>
                <c:pt idx="15108">
                  <c:v>962.54231349707698</c:v>
                </c:pt>
                <c:pt idx="15109">
                  <c:v>962.60602426709897</c:v>
                </c:pt>
                <c:pt idx="15110">
                  <c:v>962.669735037122</c:v>
                </c:pt>
                <c:pt idx="15111">
                  <c:v>962.73344580714399</c:v>
                </c:pt>
                <c:pt idx="15112">
                  <c:v>962.79715657716599</c:v>
                </c:pt>
                <c:pt idx="15113">
                  <c:v>962.86086734718901</c:v>
                </c:pt>
                <c:pt idx="15114">
                  <c:v>962.92457811721101</c:v>
                </c:pt>
                <c:pt idx="15115">
                  <c:v>962.98828888723403</c:v>
                </c:pt>
                <c:pt idx="15116">
                  <c:v>963.05199965725603</c:v>
                </c:pt>
                <c:pt idx="15117">
                  <c:v>963.11571042727803</c:v>
                </c:pt>
                <c:pt idx="15118">
                  <c:v>963.17942119730105</c:v>
                </c:pt>
                <c:pt idx="15119">
                  <c:v>963.24313196732305</c:v>
                </c:pt>
                <c:pt idx="15120">
                  <c:v>963.30684273734505</c:v>
                </c:pt>
                <c:pt idx="15121">
                  <c:v>963.37055350736796</c:v>
                </c:pt>
                <c:pt idx="15122">
                  <c:v>963.43426427738996</c:v>
                </c:pt>
                <c:pt idx="15123">
                  <c:v>963.49797504741196</c:v>
                </c:pt>
                <c:pt idx="15124">
                  <c:v>963.56168581743498</c:v>
                </c:pt>
                <c:pt idx="15125">
                  <c:v>963.62539658745698</c:v>
                </c:pt>
                <c:pt idx="15126">
                  <c:v>963.68910735747897</c:v>
                </c:pt>
                <c:pt idx="15127">
                  <c:v>963.752818127502</c:v>
                </c:pt>
                <c:pt idx="15128">
                  <c:v>963.81652889752399</c:v>
                </c:pt>
                <c:pt idx="15129">
                  <c:v>963.88023966754599</c:v>
                </c:pt>
                <c:pt idx="15130">
                  <c:v>963.94395043756901</c:v>
                </c:pt>
                <c:pt idx="15131">
                  <c:v>964.00766120759101</c:v>
                </c:pt>
                <c:pt idx="15132">
                  <c:v>964.07137197761301</c:v>
                </c:pt>
                <c:pt idx="15133">
                  <c:v>964.13508274763603</c:v>
                </c:pt>
                <c:pt idx="15134">
                  <c:v>964.19879351765803</c:v>
                </c:pt>
                <c:pt idx="15135">
                  <c:v>964.26250428768003</c:v>
                </c:pt>
                <c:pt idx="15136">
                  <c:v>964.32621505770305</c:v>
                </c:pt>
                <c:pt idx="15137">
                  <c:v>964.38992582772505</c:v>
                </c:pt>
                <c:pt idx="15138">
                  <c:v>964.45363659774705</c:v>
                </c:pt>
                <c:pt idx="15139">
                  <c:v>964.51734736776996</c:v>
                </c:pt>
                <c:pt idx="15140">
                  <c:v>964.58105813779196</c:v>
                </c:pt>
                <c:pt idx="15141">
                  <c:v>964.64476890781395</c:v>
                </c:pt>
                <c:pt idx="15142">
                  <c:v>964.70847967783698</c:v>
                </c:pt>
                <c:pt idx="15143">
                  <c:v>964.77219044785897</c:v>
                </c:pt>
                <c:pt idx="15144">
                  <c:v>964.83590121788097</c:v>
                </c:pt>
                <c:pt idx="15145">
                  <c:v>964.899611987904</c:v>
                </c:pt>
                <c:pt idx="15146">
                  <c:v>964.96332275792599</c:v>
                </c:pt>
                <c:pt idx="15147">
                  <c:v>965.02703352794799</c:v>
                </c:pt>
                <c:pt idx="15148">
                  <c:v>965.09074429797101</c:v>
                </c:pt>
                <c:pt idx="15149">
                  <c:v>965.15445506799301</c:v>
                </c:pt>
                <c:pt idx="15150">
                  <c:v>965.21816583801501</c:v>
                </c:pt>
                <c:pt idx="15151">
                  <c:v>965.28187660803803</c:v>
                </c:pt>
                <c:pt idx="15152">
                  <c:v>965.34558737806003</c:v>
                </c:pt>
                <c:pt idx="15153">
                  <c:v>965.40929814808203</c:v>
                </c:pt>
                <c:pt idx="15154">
                  <c:v>965.47300891810505</c:v>
                </c:pt>
                <c:pt idx="15155">
                  <c:v>965.53671968812705</c:v>
                </c:pt>
                <c:pt idx="15156">
                  <c:v>965.60043045814905</c:v>
                </c:pt>
                <c:pt idx="15157">
                  <c:v>965.66414122817196</c:v>
                </c:pt>
                <c:pt idx="15158">
                  <c:v>965.72785199819396</c:v>
                </c:pt>
                <c:pt idx="15159">
                  <c:v>965.79156276821595</c:v>
                </c:pt>
                <c:pt idx="15160">
                  <c:v>965.85527353823898</c:v>
                </c:pt>
                <c:pt idx="15161">
                  <c:v>965.91898430826097</c:v>
                </c:pt>
                <c:pt idx="15162">
                  <c:v>965.98269507828297</c:v>
                </c:pt>
                <c:pt idx="15163">
                  <c:v>966.04640584830599</c:v>
                </c:pt>
                <c:pt idx="15164">
                  <c:v>966.11011661832799</c:v>
                </c:pt>
                <c:pt idx="15165">
                  <c:v>966.17382738834999</c:v>
                </c:pt>
                <c:pt idx="15166">
                  <c:v>966.23753815837301</c:v>
                </c:pt>
                <c:pt idx="15167">
                  <c:v>966.30124892839501</c:v>
                </c:pt>
                <c:pt idx="15168">
                  <c:v>966.36495969841803</c:v>
                </c:pt>
                <c:pt idx="15169">
                  <c:v>966.42867046844003</c:v>
                </c:pt>
                <c:pt idx="15170">
                  <c:v>966.49238123846203</c:v>
                </c:pt>
                <c:pt idx="15171">
                  <c:v>966.55609200848505</c:v>
                </c:pt>
                <c:pt idx="15172">
                  <c:v>966.61980277850705</c:v>
                </c:pt>
                <c:pt idx="15173">
                  <c:v>966.68351354852905</c:v>
                </c:pt>
                <c:pt idx="15174">
                  <c:v>966.74722431855196</c:v>
                </c:pt>
                <c:pt idx="15175">
                  <c:v>966.81093508857396</c:v>
                </c:pt>
                <c:pt idx="15176">
                  <c:v>966.87464585859595</c:v>
                </c:pt>
                <c:pt idx="15177">
                  <c:v>966.93835662861898</c:v>
                </c:pt>
                <c:pt idx="15178">
                  <c:v>967.00206739864097</c:v>
                </c:pt>
                <c:pt idx="15179">
                  <c:v>967.06577816866297</c:v>
                </c:pt>
                <c:pt idx="15180">
                  <c:v>967.12948893868599</c:v>
                </c:pt>
                <c:pt idx="15181">
                  <c:v>967.19319970870799</c:v>
                </c:pt>
                <c:pt idx="15182">
                  <c:v>967.25691047872999</c:v>
                </c:pt>
                <c:pt idx="15183">
                  <c:v>967.32062124875301</c:v>
                </c:pt>
                <c:pt idx="15184">
                  <c:v>967.38433201877501</c:v>
                </c:pt>
                <c:pt idx="15185">
                  <c:v>967.44804278879701</c:v>
                </c:pt>
                <c:pt idx="15186">
                  <c:v>967.51175355882003</c:v>
                </c:pt>
                <c:pt idx="15187">
                  <c:v>967.57546432884203</c:v>
                </c:pt>
                <c:pt idx="15188">
                  <c:v>967.63917509886403</c:v>
                </c:pt>
                <c:pt idx="15189">
                  <c:v>967.70288586888705</c:v>
                </c:pt>
                <c:pt idx="15190">
                  <c:v>967.76659663890905</c:v>
                </c:pt>
                <c:pt idx="15191">
                  <c:v>967.83030740893105</c:v>
                </c:pt>
                <c:pt idx="15192">
                  <c:v>967.89401817895396</c:v>
                </c:pt>
                <c:pt idx="15193">
                  <c:v>967.95772894897596</c:v>
                </c:pt>
                <c:pt idx="15194">
                  <c:v>968.02143971899795</c:v>
                </c:pt>
                <c:pt idx="15195">
                  <c:v>968.08515048902098</c:v>
                </c:pt>
                <c:pt idx="15196">
                  <c:v>968.14886125904297</c:v>
                </c:pt>
                <c:pt idx="15197">
                  <c:v>968.21257202906497</c:v>
                </c:pt>
                <c:pt idx="15198">
                  <c:v>968.27628279908799</c:v>
                </c:pt>
                <c:pt idx="15199">
                  <c:v>968.33999356910999</c:v>
                </c:pt>
                <c:pt idx="15200">
                  <c:v>968.40370433913199</c:v>
                </c:pt>
                <c:pt idx="15201">
                  <c:v>968.46741510915501</c:v>
                </c:pt>
                <c:pt idx="15202">
                  <c:v>968.53112587917701</c:v>
                </c:pt>
                <c:pt idx="15203">
                  <c:v>968.59483664919901</c:v>
                </c:pt>
                <c:pt idx="15204">
                  <c:v>968.65854741922203</c:v>
                </c:pt>
                <c:pt idx="15205">
                  <c:v>968.72225818924403</c:v>
                </c:pt>
                <c:pt idx="15206">
                  <c:v>968.78596895926603</c:v>
                </c:pt>
                <c:pt idx="15207">
                  <c:v>968.84967972928905</c:v>
                </c:pt>
                <c:pt idx="15208">
                  <c:v>968.91339049931105</c:v>
                </c:pt>
                <c:pt idx="15209">
                  <c:v>968.97710126933305</c:v>
                </c:pt>
                <c:pt idx="15210">
                  <c:v>969.04081203935596</c:v>
                </c:pt>
                <c:pt idx="15211">
                  <c:v>969.10452280937795</c:v>
                </c:pt>
                <c:pt idx="15212">
                  <c:v>969.16823357939995</c:v>
                </c:pt>
                <c:pt idx="15213">
                  <c:v>969.23194434942297</c:v>
                </c:pt>
                <c:pt idx="15214">
                  <c:v>969.29565511944497</c:v>
                </c:pt>
                <c:pt idx="15215">
                  <c:v>969.35936588946697</c:v>
                </c:pt>
                <c:pt idx="15216">
                  <c:v>969.42307665948999</c:v>
                </c:pt>
                <c:pt idx="15217">
                  <c:v>969.48678742951199</c:v>
                </c:pt>
                <c:pt idx="15218">
                  <c:v>969.55049819953399</c:v>
                </c:pt>
                <c:pt idx="15219">
                  <c:v>969.61420896955701</c:v>
                </c:pt>
                <c:pt idx="15220">
                  <c:v>969.67791973957901</c:v>
                </c:pt>
                <c:pt idx="15221">
                  <c:v>969.74163050960203</c:v>
                </c:pt>
                <c:pt idx="15222">
                  <c:v>969.80534127962403</c:v>
                </c:pt>
                <c:pt idx="15223">
                  <c:v>969.86905204964603</c:v>
                </c:pt>
                <c:pt idx="15224">
                  <c:v>969.93276281966905</c:v>
                </c:pt>
                <c:pt idx="15225">
                  <c:v>969.99647358969105</c:v>
                </c:pt>
                <c:pt idx="15226">
                  <c:v>970.06018435971305</c:v>
                </c:pt>
                <c:pt idx="15227">
                  <c:v>970.12389512973596</c:v>
                </c:pt>
                <c:pt idx="15228">
                  <c:v>970.18760589975795</c:v>
                </c:pt>
                <c:pt idx="15229">
                  <c:v>970.25131666977995</c:v>
                </c:pt>
                <c:pt idx="15230">
                  <c:v>970.31502743980298</c:v>
                </c:pt>
                <c:pt idx="15231">
                  <c:v>970.37873820982497</c:v>
                </c:pt>
                <c:pt idx="15232">
                  <c:v>970.44244897984697</c:v>
                </c:pt>
                <c:pt idx="15233">
                  <c:v>970.50615974986999</c:v>
                </c:pt>
                <c:pt idx="15234">
                  <c:v>970.56987051989199</c:v>
                </c:pt>
                <c:pt idx="15235">
                  <c:v>970.63358128991399</c:v>
                </c:pt>
                <c:pt idx="15236">
                  <c:v>970.69729205993701</c:v>
                </c:pt>
                <c:pt idx="15237">
                  <c:v>970.76100282995901</c:v>
                </c:pt>
                <c:pt idx="15238">
                  <c:v>970.82471359998101</c:v>
                </c:pt>
                <c:pt idx="15239">
                  <c:v>970.88842437000403</c:v>
                </c:pt>
                <c:pt idx="15240">
                  <c:v>970.95213514002603</c:v>
                </c:pt>
                <c:pt idx="15241">
                  <c:v>971.01584591004803</c:v>
                </c:pt>
                <c:pt idx="15242">
                  <c:v>971.07955668007105</c:v>
                </c:pt>
                <c:pt idx="15243">
                  <c:v>971.14326745009305</c:v>
                </c:pt>
                <c:pt idx="15244">
                  <c:v>971.20697822011505</c:v>
                </c:pt>
                <c:pt idx="15245">
                  <c:v>971.27068899013796</c:v>
                </c:pt>
                <c:pt idx="15246">
                  <c:v>971.33439976015995</c:v>
                </c:pt>
                <c:pt idx="15247">
                  <c:v>971.39811053018195</c:v>
                </c:pt>
                <c:pt idx="15248">
                  <c:v>971.46182130020497</c:v>
                </c:pt>
                <c:pt idx="15249">
                  <c:v>971.52553207022697</c:v>
                </c:pt>
                <c:pt idx="15250">
                  <c:v>971.58924284024897</c:v>
                </c:pt>
                <c:pt idx="15251">
                  <c:v>971.65295361027199</c:v>
                </c:pt>
                <c:pt idx="15252">
                  <c:v>971.71666438029399</c:v>
                </c:pt>
                <c:pt idx="15253">
                  <c:v>971.78037515031599</c:v>
                </c:pt>
                <c:pt idx="15254">
                  <c:v>971.84408592033901</c:v>
                </c:pt>
                <c:pt idx="15255">
                  <c:v>971.90779669036101</c:v>
                </c:pt>
                <c:pt idx="15256">
                  <c:v>971.97150746038301</c:v>
                </c:pt>
                <c:pt idx="15257">
                  <c:v>972.03521823040603</c:v>
                </c:pt>
                <c:pt idx="15258">
                  <c:v>972.09892900042803</c:v>
                </c:pt>
                <c:pt idx="15259">
                  <c:v>972.16263977045003</c:v>
                </c:pt>
                <c:pt idx="15260">
                  <c:v>972.22635054047305</c:v>
                </c:pt>
                <c:pt idx="15261">
                  <c:v>972.29006131049505</c:v>
                </c:pt>
                <c:pt idx="15262">
                  <c:v>972.35377208051705</c:v>
                </c:pt>
                <c:pt idx="15263">
                  <c:v>972.41748285053995</c:v>
                </c:pt>
                <c:pt idx="15264">
                  <c:v>972.48119362056195</c:v>
                </c:pt>
                <c:pt idx="15265">
                  <c:v>972.54490439058395</c:v>
                </c:pt>
                <c:pt idx="15266">
                  <c:v>972.60861516060697</c:v>
                </c:pt>
                <c:pt idx="15267">
                  <c:v>972.67232593062897</c:v>
                </c:pt>
                <c:pt idx="15268">
                  <c:v>972.73603670065097</c:v>
                </c:pt>
                <c:pt idx="15269">
                  <c:v>972.79974747067399</c:v>
                </c:pt>
                <c:pt idx="15270">
                  <c:v>972.86345824069599</c:v>
                </c:pt>
                <c:pt idx="15271">
                  <c:v>972.92716901071799</c:v>
                </c:pt>
                <c:pt idx="15272">
                  <c:v>972.99087978074101</c:v>
                </c:pt>
                <c:pt idx="15273">
                  <c:v>973.05459055076301</c:v>
                </c:pt>
                <c:pt idx="15274">
                  <c:v>973.11830132078603</c:v>
                </c:pt>
                <c:pt idx="15275">
                  <c:v>973.18201209080803</c:v>
                </c:pt>
                <c:pt idx="15276">
                  <c:v>973.24572286083003</c:v>
                </c:pt>
                <c:pt idx="15277">
                  <c:v>973.30943363085305</c:v>
                </c:pt>
                <c:pt idx="15278">
                  <c:v>973.37314440087505</c:v>
                </c:pt>
                <c:pt idx="15279">
                  <c:v>973.43685517089705</c:v>
                </c:pt>
                <c:pt idx="15280">
                  <c:v>973.50056594091996</c:v>
                </c:pt>
                <c:pt idx="15281">
                  <c:v>973.56427671094195</c:v>
                </c:pt>
                <c:pt idx="15282">
                  <c:v>973.62798748096395</c:v>
                </c:pt>
                <c:pt idx="15283">
                  <c:v>973.69169825098697</c:v>
                </c:pt>
                <c:pt idx="15284">
                  <c:v>973.75540902100897</c:v>
                </c:pt>
                <c:pt idx="15285">
                  <c:v>973.81911979103097</c:v>
                </c:pt>
                <c:pt idx="15286">
                  <c:v>973.88283056105399</c:v>
                </c:pt>
                <c:pt idx="15287">
                  <c:v>973.94654133107599</c:v>
                </c:pt>
                <c:pt idx="15288">
                  <c:v>974.01025210109799</c:v>
                </c:pt>
                <c:pt idx="15289">
                  <c:v>974.07396287112101</c:v>
                </c:pt>
                <c:pt idx="15290">
                  <c:v>974.13767364114301</c:v>
                </c:pt>
                <c:pt idx="15291">
                  <c:v>974.20138441116501</c:v>
                </c:pt>
                <c:pt idx="15292">
                  <c:v>974.26509518118803</c:v>
                </c:pt>
                <c:pt idx="15293">
                  <c:v>974.32880595121003</c:v>
                </c:pt>
                <c:pt idx="15294">
                  <c:v>974.39251672123203</c:v>
                </c:pt>
                <c:pt idx="15295">
                  <c:v>974.45622749125505</c:v>
                </c:pt>
                <c:pt idx="15296">
                  <c:v>974.51993826127705</c:v>
                </c:pt>
                <c:pt idx="15297">
                  <c:v>974.58364903129905</c:v>
                </c:pt>
                <c:pt idx="15298">
                  <c:v>974.64735980132195</c:v>
                </c:pt>
                <c:pt idx="15299">
                  <c:v>974.71107057134395</c:v>
                </c:pt>
                <c:pt idx="15300">
                  <c:v>974.77478134136595</c:v>
                </c:pt>
                <c:pt idx="15301">
                  <c:v>974.83849211138897</c:v>
                </c:pt>
                <c:pt idx="15302">
                  <c:v>974.90220288141097</c:v>
                </c:pt>
                <c:pt idx="15303">
                  <c:v>974.96591365143297</c:v>
                </c:pt>
                <c:pt idx="15304">
                  <c:v>975.02962442145599</c:v>
                </c:pt>
                <c:pt idx="15305">
                  <c:v>975.09333519147799</c:v>
                </c:pt>
                <c:pt idx="15306">
                  <c:v>975.15704596149999</c:v>
                </c:pt>
                <c:pt idx="15307">
                  <c:v>975.22075673152301</c:v>
                </c:pt>
                <c:pt idx="15308">
                  <c:v>975.28446750154501</c:v>
                </c:pt>
                <c:pt idx="15309">
                  <c:v>975.34817827156701</c:v>
                </c:pt>
                <c:pt idx="15310">
                  <c:v>975.41188904159003</c:v>
                </c:pt>
                <c:pt idx="15311">
                  <c:v>975.47559981161203</c:v>
                </c:pt>
                <c:pt idx="15312">
                  <c:v>975.53931058163403</c:v>
                </c:pt>
                <c:pt idx="15313">
                  <c:v>975.60302135165705</c:v>
                </c:pt>
                <c:pt idx="15314">
                  <c:v>975.66673212167905</c:v>
                </c:pt>
                <c:pt idx="15315">
                  <c:v>975.73044289170105</c:v>
                </c:pt>
                <c:pt idx="15316">
                  <c:v>975.79415366172395</c:v>
                </c:pt>
                <c:pt idx="15317">
                  <c:v>975.85786443174595</c:v>
                </c:pt>
                <c:pt idx="15318">
                  <c:v>975.92157520176795</c:v>
                </c:pt>
                <c:pt idx="15319">
                  <c:v>975.98528597179097</c:v>
                </c:pt>
                <c:pt idx="15320">
                  <c:v>976.04899674181297</c:v>
                </c:pt>
                <c:pt idx="15321">
                  <c:v>976.11270751183497</c:v>
                </c:pt>
                <c:pt idx="15322">
                  <c:v>976.17641828185799</c:v>
                </c:pt>
                <c:pt idx="15323">
                  <c:v>976.24012905187999</c:v>
                </c:pt>
                <c:pt idx="15324">
                  <c:v>976.30383982190199</c:v>
                </c:pt>
                <c:pt idx="15325">
                  <c:v>976.36755059192501</c:v>
                </c:pt>
                <c:pt idx="15326">
                  <c:v>976.43126136194701</c:v>
                </c:pt>
                <c:pt idx="15327">
                  <c:v>976.49497213197003</c:v>
                </c:pt>
                <c:pt idx="15328">
                  <c:v>976.55868290199203</c:v>
                </c:pt>
                <c:pt idx="15329">
                  <c:v>976.62239367201403</c:v>
                </c:pt>
                <c:pt idx="15330">
                  <c:v>976.68610444203705</c:v>
                </c:pt>
                <c:pt idx="15331">
                  <c:v>976.74981521205905</c:v>
                </c:pt>
                <c:pt idx="15332">
                  <c:v>976.81352598208105</c:v>
                </c:pt>
                <c:pt idx="15333">
                  <c:v>976.87723675210395</c:v>
                </c:pt>
                <c:pt idx="15334">
                  <c:v>976.94094752212595</c:v>
                </c:pt>
                <c:pt idx="15335">
                  <c:v>977.00465829214795</c:v>
                </c:pt>
                <c:pt idx="15336">
                  <c:v>977.06836906217097</c:v>
                </c:pt>
                <c:pt idx="15337">
                  <c:v>977.13207983219297</c:v>
                </c:pt>
                <c:pt idx="15338">
                  <c:v>977.19579060221497</c:v>
                </c:pt>
                <c:pt idx="15339">
                  <c:v>977.25950137223799</c:v>
                </c:pt>
                <c:pt idx="15340">
                  <c:v>977.32321214225999</c:v>
                </c:pt>
                <c:pt idx="15341">
                  <c:v>977.38692291228199</c:v>
                </c:pt>
                <c:pt idx="15342">
                  <c:v>977.45063368230501</c:v>
                </c:pt>
                <c:pt idx="15343">
                  <c:v>977.51434445232701</c:v>
                </c:pt>
                <c:pt idx="15344">
                  <c:v>977.57805522234901</c:v>
                </c:pt>
                <c:pt idx="15345">
                  <c:v>977.64176599237203</c:v>
                </c:pt>
                <c:pt idx="15346">
                  <c:v>977.70547676239403</c:v>
                </c:pt>
                <c:pt idx="15347">
                  <c:v>977.76918753241603</c:v>
                </c:pt>
                <c:pt idx="15348">
                  <c:v>977.83289830243905</c:v>
                </c:pt>
                <c:pt idx="15349">
                  <c:v>977.89660907246105</c:v>
                </c:pt>
                <c:pt idx="15350">
                  <c:v>977.96031984248305</c:v>
                </c:pt>
                <c:pt idx="15351">
                  <c:v>978.02403061250595</c:v>
                </c:pt>
                <c:pt idx="15352">
                  <c:v>978.08774138252795</c:v>
                </c:pt>
                <c:pt idx="15353">
                  <c:v>978.15145215254995</c:v>
                </c:pt>
                <c:pt idx="15354">
                  <c:v>978.21516292257297</c:v>
                </c:pt>
                <c:pt idx="15355">
                  <c:v>978.27887369259497</c:v>
                </c:pt>
                <c:pt idx="15356">
                  <c:v>978.34258446261697</c:v>
                </c:pt>
                <c:pt idx="15357">
                  <c:v>978.40629523263999</c:v>
                </c:pt>
                <c:pt idx="15358">
                  <c:v>978.47000600266199</c:v>
                </c:pt>
                <c:pt idx="15359">
                  <c:v>978.53371677268399</c:v>
                </c:pt>
                <c:pt idx="15360">
                  <c:v>978.59742754270701</c:v>
                </c:pt>
                <c:pt idx="15361">
                  <c:v>978.66113831272901</c:v>
                </c:pt>
                <c:pt idx="15362">
                  <c:v>978.72484908275101</c:v>
                </c:pt>
                <c:pt idx="15363">
                  <c:v>978.78855985277403</c:v>
                </c:pt>
                <c:pt idx="15364">
                  <c:v>978.85227062279603</c:v>
                </c:pt>
                <c:pt idx="15365">
                  <c:v>978.91598139281803</c:v>
                </c:pt>
                <c:pt idx="15366">
                  <c:v>978.97969216284105</c:v>
                </c:pt>
                <c:pt idx="15367">
                  <c:v>979.04340293286305</c:v>
                </c:pt>
                <c:pt idx="15368">
                  <c:v>979.10711370288504</c:v>
                </c:pt>
                <c:pt idx="15369">
                  <c:v>979.17082447290795</c:v>
                </c:pt>
                <c:pt idx="15370">
                  <c:v>979.23453524292995</c:v>
                </c:pt>
                <c:pt idx="15371">
                  <c:v>979.29824601295195</c:v>
                </c:pt>
                <c:pt idx="15372">
                  <c:v>979.36195678297497</c:v>
                </c:pt>
                <c:pt idx="15373">
                  <c:v>979.42566755299697</c:v>
                </c:pt>
                <c:pt idx="15374">
                  <c:v>979.48937832301897</c:v>
                </c:pt>
                <c:pt idx="15375">
                  <c:v>979.55308909304199</c:v>
                </c:pt>
                <c:pt idx="15376">
                  <c:v>979.61679986306399</c:v>
                </c:pt>
                <c:pt idx="15377">
                  <c:v>979.68051063308599</c:v>
                </c:pt>
                <c:pt idx="15378">
                  <c:v>979.74422140310901</c:v>
                </c:pt>
                <c:pt idx="15379">
                  <c:v>979.80793217313101</c:v>
                </c:pt>
                <c:pt idx="15380">
                  <c:v>979.87164294315403</c:v>
                </c:pt>
                <c:pt idx="15381">
                  <c:v>979.93535371317603</c:v>
                </c:pt>
                <c:pt idx="15382">
                  <c:v>979.99906448319803</c:v>
                </c:pt>
                <c:pt idx="15383">
                  <c:v>980.06277525322105</c:v>
                </c:pt>
                <c:pt idx="15384">
                  <c:v>980.12648602324305</c:v>
                </c:pt>
                <c:pt idx="15385">
                  <c:v>980.19019679326505</c:v>
                </c:pt>
                <c:pt idx="15386">
                  <c:v>980.25390756328795</c:v>
                </c:pt>
                <c:pt idx="15387">
                  <c:v>980.31761833330995</c:v>
                </c:pt>
                <c:pt idx="15388">
                  <c:v>980.38132910333195</c:v>
                </c:pt>
                <c:pt idx="15389">
                  <c:v>980.44503987335497</c:v>
                </c:pt>
                <c:pt idx="15390">
                  <c:v>980.50875064337697</c:v>
                </c:pt>
                <c:pt idx="15391">
                  <c:v>980.57246141339897</c:v>
                </c:pt>
                <c:pt idx="15392">
                  <c:v>980.63617218342199</c:v>
                </c:pt>
                <c:pt idx="15393">
                  <c:v>980.69988295344399</c:v>
                </c:pt>
                <c:pt idx="15394">
                  <c:v>980.76359372346599</c:v>
                </c:pt>
                <c:pt idx="15395">
                  <c:v>980.82730449348901</c:v>
                </c:pt>
                <c:pt idx="15396">
                  <c:v>980.89101526351101</c:v>
                </c:pt>
                <c:pt idx="15397">
                  <c:v>980.95472603353301</c:v>
                </c:pt>
                <c:pt idx="15398">
                  <c:v>981.01843680355603</c:v>
                </c:pt>
                <c:pt idx="15399">
                  <c:v>981.08214757357803</c:v>
                </c:pt>
                <c:pt idx="15400">
                  <c:v>981.14585834360003</c:v>
                </c:pt>
                <c:pt idx="15401">
                  <c:v>981.20956911362305</c:v>
                </c:pt>
                <c:pt idx="15402">
                  <c:v>981.27327988364505</c:v>
                </c:pt>
                <c:pt idx="15403">
                  <c:v>981.33699065366704</c:v>
                </c:pt>
                <c:pt idx="15404">
                  <c:v>981.40070142368995</c:v>
                </c:pt>
                <c:pt idx="15405">
                  <c:v>981.46441219371195</c:v>
                </c:pt>
                <c:pt idx="15406">
                  <c:v>981.52812296373395</c:v>
                </c:pt>
                <c:pt idx="15407">
                  <c:v>981.59183373375697</c:v>
                </c:pt>
                <c:pt idx="15408">
                  <c:v>981.65554450377897</c:v>
                </c:pt>
                <c:pt idx="15409">
                  <c:v>981.71925527380097</c:v>
                </c:pt>
                <c:pt idx="15410">
                  <c:v>981.78296604382399</c:v>
                </c:pt>
                <c:pt idx="15411">
                  <c:v>981.84667681384599</c:v>
                </c:pt>
                <c:pt idx="15412">
                  <c:v>981.91038758386799</c:v>
                </c:pt>
                <c:pt idx="15413">
                  <c:v>981.97409835389101</c:v>
                </c:pt>
                <c:pt idx="15414">
                  <c:v>982.03780912391301</c:v>
                </c:pt>
                <c:pt idx="15415">
                  <c:v>982.10151989393501</c:v>
                </c:pt>
                <c:pt idx="15416">
                  <c:v>982.16523066395803</c:v>
                </c:pt>
                <c:pt idx="15417">
                  <c:v>982.22894143398003</c:v>
                </c:pt>
                <c:pt idx="15418">
                  <c:v>982.29265220400202</c:v>
                </c:pt>
                <c:pt idx="15419">
                  <c:v>982.35636297402505</c:v>
                </c:pt>
                <c:pt idx="15420">
                  <c:v>982.42007374404704</c:v>
                </c:pt>
                <c:pt idx="15421">
                  <c:v>982.48378451406904</c:v>
                </c:pt>
                <c:pt idx="15422">
                  <c:v>982.54749528409195</c:v>
                </c:pt>
                <c:pt idx="15423">
                  <c:v>982.61120605411395</c:v>
                </c:pt>
                <c:pt idx="15424">
                  <c:v>982.67491682413595</c:v>
                </c:pt>
                <c:pt idx="15425">
                  <c:v>982.73862759415897</c:v>
                </c:pt>
                <c:pt idx="15426">
                  <c:v>982.80233836418097</c:v>
                </c:pt>
                <c:pt idx="15427">
                  <c:v>982.86604913420297</c:v>
                </c:pt>
                <c:pt idx="15428">
                  <c:v>982.92975990422599</c:v>
                </c:pt>
                <c:pt idx="15429">
                  <c:v>982.99347067424799</c:v>
                </c:pt>
                <c:pt idx="15430">
                  <c:v>983.05718144426999</c:v>
                </c:pt>
                <c:pt idx="15431">
                  <c:v>983.12089221429301</c:v>
                </c:pt>
                <c:pt idx="15432">
                  <c:v>983.18460298431501</c:v>
                </c:pt>
                <c:pt idx="15433">
                  <c:v>983.24831375433803</c:v>
                </c:pt>
                <c:pt idx="15434">
                  <c:v>983.31202452436003</c:v>
                </c:pt>
                <c:pt idx="15435">
                  <c:v>983.37573529438203</c:v>
                </c:pt>
                <c:pt idx="15436">
                  <c:v>983.43944606440505</c:v>
                </c:pt>
                <c:pt idx="15437">
                  <c:v>983.50315683442705</c:v>
                </c:pt>
                <c:pt idx="15438">
                  <c:v>983.56686760444904</c:v>
                </c:pt>
                <c:pt idx="15439">
                  <c:v>983.63057837447195</c:v>
                </c:pt>
                <c:pt idx="15440">
                  <c:v>983.69428914449395</c:v>
                </c:pt>
                <c:pt idx="15441">
                  <c:v>983.75799991451595</c:v>
                </c:pt>
                <c:pt idx="15442">
                  <c:v>983.82171068453897</c:v>
                </c:pt>
                <c:pt idx="15443">
                  <c:v>983.88542145456097</c:v>
                </c:pt>
                <c:pt idx="15444">
                  <c:v>983.94913222458297</c:v>
                </c:pt>
                <c:pt idx="15445">
                  <c:v>984.01284299460599</c:v>
                </c:pt>
                <c:pt idx="15446">
                  <c:v>984.07655376462799</c:v>
                </c:pt>
                <c:pt idx="15447">
                  <c:v>984.14026453464999</c:v>
                </c:pt>
                <c:pt idx="15448">
                  <c:v>984.20397530467301</c:v>
                </c:pt>
                <c:pt idx="15449">
                  <c:v>984.26768607469501</c:v>
                </c:pt>
                <c:pt idx="15450">
                  <c:v>984.33139684471701</c:v>
                </c:pt>
                <c:pt idx="15451">
                  <c:v>984.39510761474003</c:v>
                </c:pt>
                <c:pt idx="15452">
                  <c:v>984.45881838476203</c:v>
                </c:pt>
                <c:pt idx="15453">
                  <c:v>984.52252915478402</c:v>
                </c:pt>
                <c:pt idx="15454">
                  <c:v>984.58623992480705</c:v>
                </c:pt>
                <c:pt idx="15455">
                  <c:v>984.64995069482904</c:v>
                </c:pt>
                <c:pt idx="15456">
                  <c:v>984.71366146485104</c:v>
                </c:pt>
                <c:pt idx="15457">
                  <c:v>984.77737223487395</c:v>
                </c:pt>
                <c:pt idx="15458">
                  <c:v>984.84108300489595</c:v>
                </c:pt>
                <c:pt idx="15459">
                  <c:v>984.90479377491795</c:v>
                </c:pt>
                <c:pt idx="15460">
                  <c:v>984.96850454494097</c:v>
                </c:pt>
                <c:pt idx="15461">
                  <c:v>985.03221531496297</c:v>
                </c:pt>
                <c:pt idx="15462">
                  <c:v>985.09592608498497</c:v>
                </c:pt>
                <c:pt idx="15463">
                  <c:v>985.15963685500799</c:v>
                </c:pt>
                <c:pt idx="15464">
                  <c:v>985.22334762502999</c:v>
                </c:pt>
                <c:pt idx="15465">
                  <c:v>985.28705839505199</c:v>
                </c:pt>
                <c:pt idx="15466">
                  <c:v>985.35076916507501</c:v>
                </c:pt>
                <c:pt idx="15467">
                  <c:v>985.41447993509701</c:v>
                </c:pt>
                <c:pt idx="15468">
                  <c:v>985.478190705119</c:v>
                </c:pt>
                <c:pt idx="15469">
                  <c:v>985.54190147514203</c:v>
                </c:pt>
                <c:pt idx="15470">
                  <c:v>985.60561224516402</c:v>
                </c:pt>
                <c:pt idx="15471">
                  <c:v>985.66932301518602</c:v>
                </c:pt>
                <c:pt idx="15472">
                  <c:v>985.73303378520905</c:v>
                </c:pt>
                <c:pt idx="15473">
                  <c:v>985.79674455523104</c:v>
                </c:pt>
                <c:pt idx="15474">
                  <c:v>985.86045532525304</c:v>
                </c:pt>
                <c:pt idx="15475">
                  <c:v>985.92416609527595</c:v>
                </c:pt>
                <c:pt idx="15476">
                  <c:v>985.98787686529795</c:v>
                </c:pt>
                <c:pt idx="15477">
                  <c:v>986.05158763531995</c:v>
                </c:pt>
                <c:pt idx="15478">
                  <c:v>986.11529840534297</c:v>
                </c:pt>
                <c:pt idx="15479">
                  <c:v>986.17900917536497</c:v>
                </c:pt>
                <c:pt idx="15480">
                  <c:v>986.24271994538697</c:v>
                </c:pt>
                <c:pt idx="15481">
                  <c:v>986.30643071540999</c:v>
                </c:pt>
                <c:pt idx="15482">
                  <c:v>986.37014148543199</c:v>
                </c:pt>
                <c:pt idx="15483">
                  <c:v>986.43385225545398</c:v>
                </c:pt>
                <c:pt idx="15484">
                  <c:v>986.49756302547701</c:v>
                </c:pt>
                <c:pt idx="15485">
                  <c:v>986.56127379549901</c:v>
                </c:pt>
                <c:pt idx="15486">
                  <c:v>986.62498456552203</c:v>
                </c:pt>
                <c:pt idx="15487">
                  <c:v>986.68869533554403</c:v>
                </c:pt>
                <c:pt idx="15488">
                  <c:v>986.75240610556602</c:v>
                </c:pt>
                <c:pt idx="15489">
                  <c:v>986.81611687558905</c:v>
                </c:pt>
                <c:pt idx="15490">
                  <c:v>986.87982764561104</c:v>
                </c:pt>
                <c:pt idx="15491">
                  <c:v>986.94353841563304</c:v>
                </c:pt>
                <c:pt idx="15492">
                  <c:v>987.00724918565595</c:v>
                </c:pt>
                <c:pt idx="15493">
                  <c:v>987.07095995567795</c:v>
                </c:pt>
                <c:pt idx="15494">
                  <c:v>987.13467072569995</c:v>
                </c:pt>
                <c:pt idx="15495">
                  <c:v>987.19838149572297</c:v>
                </c:pt>
                <c:pt idx="15496">
                  <c:v>987.26209226574497</c:v>
                </c:pt>
                <c:pt idx="15497">
                  <c:v>987.32580303576697</c:v>
                </c:pt>
                <c:pt idx="15498">
                  <c:v>987.38951380578999</c:v>
                </c:pt>
                <c:pt idx="15499">
                  <c:v>987.45322457581199</c:v>
                </c:pt>
                <c:pt idx="15500">
                  <c:v>987.51693534583399</c:v>
                </c:pt>
                <c:pt idx="15501">
                  <c:v>987.58064611585701</c:v>
                </c:pt>
                <c:pt idx="15502">
                  <c:v>987.64435688587901</c:v>
                </c:pt>
                <c:pt idx="15503">
                  <c:v>987.708067655901</c:v>
                </c:pt>
                <c:pt idx="15504">
                  <c:v>987.77177842592403</c:v>
                </c:pt>
                <c:pt idx="15505">
                  <c:v>987.83548919594602</c:v>
                </c:pt>
                <c:pt idx="15506">
                  <c:v>987.89919996596802</c:v>
                </c:pt>
                <c:pt idx="15507">
                  <c:v>987.96291073599104</c:v>
                </c:pt>
                <c:pt idx="15508">
                  <c:v>988.02662150601304</c:v>
                </c:pt>
                <c:pt idx="15509">
                  <c:v>988.09033227603504</c:v>
                </c:pt>
                <c:pt idx="15510">
                  <c:v>988.15404304605795</c:v>
                </c:pt>
                <c:pt idx="15511">
                  <c:v>988.21775381607995</c:v>
                </c:pt>
                <c:pt idx="15512">
                  <c:v>988.28146458610195</c:v>
                </c:pt>
                <c:pt idx="15513">
                  <c:v>988.34517535612497</c:v>
                </c:pt>
                <c:pt idx="15514">
                  <c:v>988.40888612614697</c:v>
                </c:pt>
                <c:pt idx="15515">
                  <c:v>988.47259689616897</c:v>
                </c:pt>
                <c:pt idx="15516">
                  <c:v>988.53630766619199</c:v>
                </c:pt>
                <c:pt idx="15517">
                  <c:v>988.60001843621399</c:v>
                </c:pt>
                <c:pt idx="15518">
                  <c:v>988.66372920623598</c:v>
                </c:pt>
                <c:pt idx="15519">
                  <c:v>988.72743997625901</c:v>
                </c:pt>
                <c:pt idx="15520">
                  <c:v>988.79115074628101</c:v>
                </c:pt>
                <c:pt idx="15521">
                  <c:v>988.854861516303</c:v>
                </c:pt>
                <c:pt idx="15522">
                  <c:v>988.91857228632603</c:v>
                </c:pt>
                <c:pt idx="15523">
                  <c:v>988.98228305634802</c:v>
                </c:pt>
                <c:pt idx="15524">
                  <c:v>989.04599382637002</c:v>
                </c:pt>
                <c:pt idx="15525">
                  <c:v>989.10970459639304</c:v>
                </c:pt>
                <c:pt idx="15526">
                  <c:v>989.17341536641504</c:v>
                </c:pt>
                <c:pt idx="15527">
                  <c:v>989.23712613643704</c:v>
                </c:pt>
                <c:pt idx="15528">
                  <c:v>989.30083690645995</c:v>
                </c:pt>
                <c:pt idx="15529">
                  <c:v>989.36454767648195</c:v>
                </c:pt>
                <c:pt idx="15530">
                  <c:v>989.42825844650395</c:v>
                </c:pt>
                <c:pt idx="15531">
                  <c:v>989.49196921652697</c:v>
                </c:pt>
                <c:pt idx="15532">
                  <c:v>989.55567998654897</c:v>
                </c:pt>
                <c:pt idx="15533">
                  <c:v>989.61939075657097</c:v>
                </c:pt>
                <c:pt idx="15534">
                  <c:v>989.68310152659399</c:v>
                </c:pt>
                <c:pt idx="15535">
                  <c:v>989.74681229661599</c:v>
                </c:pt>
                <c:pt idx="15536">
                  <c:v>989.81052306663798</c:v>
                </c:pt>
                <c:pt idx="15537">
                  <c:v>989.87423383666101</c:v>
                </c:pt>
                <c:pt idx="15538">
                  <c:v>989.937944606683</c:v>
                </c:pt>
                <c:pt idx="15539">
                  <c:v>990.00165537670603</c:v>
                </c:pt>
                <c:pt idx="15540">
                  <c:v>990.06536614672802</c:v>
                </c:pt>
                <c:pt idx="15541">
                  <c:v>990.12907691675002</c:v>
                </c:pt>
                <c:pt idx="15542">
                  <c:v>990.19278768677304</c:v>
                </c:pt>
                <c:pt idx="15543">
                  <c:v>990.25649845679504</c:v>
                </c:pt>
                <c:pt idx="15544">
                  <c:v>990.32020922681704</c:v>
                </c:pt>
                <c:pt idx="15545">
                  <c:v>990.38391999683995</c:v>
                </c:pt>
                <c:pt idx="15546">
                  <c:v>990.44763076686195</c:v>
                </c:pt>
                <c:pt idx="15547">
                  <c:v>990.51134153688395</c:v>
                </c:pt>
                <c:pt idx="15548">
                  <c:v>990.57505230690697</c:v>
                </c:pt>
                <c:pt idx="15549">
                  <c:v>990.63876307692897</c:v>
                </c:pt>
                <c:pt idx="15550">
                  <c:v>990.70247384695097</c:v>
                </c:pt>
                <c:pt idx="15551">
                  <c:v>990.76618461697399</c:v>
                </c:pt>
                <c:pt idx="15552">
                  <c:v>990.82989538699599</c:v>
                </c:pt>
                <c:pt idx="15553">
                  <c:v>990.89360615701798</c:v>
                </c:pt>
                <c:pt idx="15554">
                  <c:v>990.95731692704101</c:v>
                </c:pt>
                <c:pt idx="15555">
                  <c:v>991.021027697063</c:v>
                </c:pt>
                <c:pt idx="15556">
                  <c:v>991.084738467085</c:v>
                </c:pt>
                <c:pt idx="15557">
                  <c:v>991.14844923710803</c:v>
                </c:pt>
                <c:pt idx="15558">
                  <c:v>991.21216000713002</c:v>
                </c:pt>
                <c:pt idx="15559">
                  <c:v>991.27587077715202</c:v>
                </c:pt>
                <c:pt idx="15560">
                  <c:v>991.33958154717504</c:v>
                </c:pt>
                <c:pt idx="15561">
                  <c:v>991.40329231719704</c:v>
                </c:pt>
                <c:pt idx="15562">
                  <c:v>991.46700308721904</c:v>
                </c:pt>
                <c:pt idx="15563">
                  <c:v>991.53071385724195</c:v>
                </c:pt>
                <c:pt idx="15564">
                  <c:v>991.59442462726395</c:v>
                </c:pt>
                <c:pt idx="15565">
                  <c:v>991.65813539728595</c:v>
                </c:pt>
                <c:pt idx="15566">
                  <c:v>991.72184616730897</c:v>
                </c:pt>
                <c:pt idx="15567">
                  <c:v>991.78555693733097</c:v>
                </c:pt>
                <c:pt idx="15568">
                  <c:v>991.84926770735296</c:v>
                </c:pt>
                <c:pt idx="15569">
                  <c:v>991.91297847737599</c:v>
                </c:pt>
                <c:pt idx="15570">
                  <c:v>991.97668924739799</c:v>
                </c:pt>
                <c:pt idx="15571">
                  <c:v>992.04040001741998</c:v>
                </c:pt>
                <c:pt idx="15572">
                  <c:v>992.10411078744301</c:v>
                </c:pt>
                <c:pt idx="15573">
                  <c:v>992.167821557465</c:v>
                </c:pt>
                <c:pt idx="15574">
                  <c:v>992.231532327487</c:v>
                </c:pt>
                <c:pt idx="15575">
                  <c:v>992.29524309751002</c:v>
                </c:pt>
                <c:pt idx="15576">
                  <c:v>992.35895386753202</c:v>
                </c:pt>
                <c:pt idx="15577">
                  <c:v>992.42266463755402</c:v>
                </c:pt>
                <c:pt idx="15578">
                  <c:v>992.48637540757704</c:v>
                </c:pt>
                <c:pt idx="15579">
                  <c:v>992.55008617759904</c:v>
                </c:pt>
                <c:pt idx="15580">
                  <c:v>992.61379694762104</c:v>
                </c:pt>
                <c:pt idx="15581">
                  <c:v>992.67750771764395</c:v>
                </c:pt>
                <c:pt idx="15582">
                  <c:v>992.74121848766595</c:v>
                </c:pt>
                <c:pt idx="15583">
                  <c:v>992.80492925768795</c:v>
                </c:pt>
                <c:pt idx="15584">
                  <c:v>992.86864002771097</c:v>
                </c:pt>
                <c:pt idx="15585">
                  <c:v>992.93235079773297</c:v>
                </c:pt>
                <c:pt idx="15586">
                  <c:v>992.99606156775496</c:v>
                </c:pt>
                <c:pt idx="15587">
                  <c:v>993.05977233777799</c:v>
                </c:pt>
                <c:pt idx="15588">
                  <c:v>993.12348310779998</c:v>
                </c:pt>
                <c:pt idx="15589">
                  <c:v>993.18719387782198</c:v>
                </c:pt>
                <c:pt idx="15590">
                  <c:v>993.250904647845</c:v>
                </c:pt>
                <c:pt idx="15591">
                  <c:v>993.314615417867</c:v>
                </c:pt>
                <c:pt idx="15592">
                  <c:v>993.37832618789002</c:v>
                </c:pt>
                <c:pt idx="15593">
                  <c:v>993.44203695791202</c:v>
                </c:pt>
                <c:pt idx="15594">
                  <c:v>993.50574772793402</c:v>
                </c:pt>
                <c:pt idx="15595">
                  <c:v>993.56945849795704</c:v>
                </c:pt>
                <c:pt idx="15596">
                  <c:v>993.63316926797904</c:v>
                </c:pt>
                <c:pt idx="15597">
                  <c:v>993.69688003800104</c:v>
                </c:pt>
                <c:pt idx="15598">
                  <c:v>993.76059080802395</c:v>
                </c:pt>
                <c:pt idx="15599">
                  <c:v>993.82430157804595</c:v>
                </c:pt>
                <c:pt idx="15600">
                  <c:v>993.88801234806795</c:v>
                </c:pt>
                <c:pt idx="15601">
                  <c:v>993.95172311809097</c:v>
                </c:pt>
                <c:pt idx="15602">
                  <c:v>994.01543388811297</c:v>
                </c:pt>
                <c:pt idx="15603">
                  <c:v>994.07914465813496</c:v>
                </c:pt>
                <c:pt idx="15604">
                  <c:v>994.14285542815799</c:v>
                </c:pt>
                <c:pt idx="15605">
                  <c:v>994.20656619817998</c:v>
                </c:pt>
                <c:pt idx="15606">
                  <c:v>994.27027696820198</c:v>
                </c:pt>
                <c:pt idx="15607">
                  <c:v>994.33398773822501</c:v>
                </c:pt>
                <c:pt idx="15608">
                  <c:v>994.397698508247</c:v>
                </c:pt>
                <c:pt idx="15609">
                  <c:v>994.461409278269</c:v>
                </c:pt>
                <c:pt idx="15610">
                  <c:v>994.52512004829202</c:v>
                </c:pt>
                <c:pt idx="15611">
                  <c:v>994.58883081831402</c:v>
                </c:pt>
                <c:pt idx="15612">
                  <c:v>994.65254158833602</c:v>
                </c:pt>
                <c:pt idx="15613">
                  <c:v>994.71625235835904</c:v>
                </c:pt>
                <c:pt idx="15614">
                  <c:v>994.77996312838104</c:v>
                </c:pt>
                <c:pt idx="15615">
                  <c:v>994.84367389840304</c:v>
                </c:pt>
                <c:pt idx="15616">
                  <c:v>994.90738466842595</c:v>
                </c:pt>
                <c:pt idx="15617">
                  <c:v>994.97109543844795</c:v>
                </c:pt>
                <c:pt idx="15618">
                  <c:v>995.03480620846994</c:v>
                </c:pt>
                <c:pt idx="15619">
                  <c:v>995.09851697849297</c:v>
                </c:pt>
                <c:pt idx="15620">
                  <c:v>995.16222774851497</c:v>
                </c:pt>
                <c:pt idx="15621">
                  <c:v>995.22593851853696</c:v>
                </c:pt>
                <c:pt idx="15622">
                  <c:v>995.28964928855999</c:v>
                </c:pt>
                <c:pt idx="15623">
                  <c:v>995.35336005858198</c:v>
                </c:pt>
                <c:pt idx="15624">
                  <c:v>995.41707082860398</c:v>
                </c:pt>
                <c:pt idx="15625">
                  <c:v>995.480781598627</c:v>
                </c:pt>
                <c:pt idx="15626">
                  <c:v>995.544492368649</c:v>
                </c:pt>
                <c:pt idx="15627">
                  <c:v>995.608203138671</c:v>
                </c:pt>
                <c:pt idx="15628">
                  <c:v>995.67191390869402</c:v>
                </c:pt>
                <c:pt idx="15629">
                  <c:v>995.73562467871602</c:v>
                </c:pt>
                <c:pt idx="15630">
                  <c:v>995.79933544873802</c:v>
                </c:pt>
                <c:pt idx="15631">
                  <c:v>995.86304621876104</c:v>
                </c:pt>
                <c:pt idx="15632">
                  <c:v>995.92675698878304</c:v>
                </c:pt>
                <c:pt idx="15633">
                  <c:v>995.99046775880504</c:v>
                </c:pt>
                <c:pt idx="15634">
                  <c:v>996.05417852882795</c:v>
                </c:pt>
                <c:pt idx="15635">
                  <c:v>996.11788929884995</c:v>
                </c:pt>
                <c:pt idx="15636">
                  <c:v>996.18160006887194</c:v>
                </c:pt>
                <c:pt idx="15637">
                  <c:v>996.24531083889497</c:v>
                </c:pt>
                <c:pt idx="15638">
                  <c:v>996.30902160891696</c:v>
                </c:pt>
                <c:pt idx="15639">
                  <c:v>996.37273237893896</c:v>
                </c:pt>
                <c:pt idx="15640">
                  <c:v>996.43644314896198</c:v>
                </c:pt>
                <c:pt idx="15641">
                  <c:v>996.50015391898398</c:v>
                </c:pt>
                <c:pt idx="15642">
                  <c:v>996.56386468900598</c:v>
                </c:pt>
                <c:pt idx="15643">
                  <c:v>996.627575459029</c:v>
                </c:pt>
                <c:pt idx="15644">
                  <c:v>996.691286229051</c:v>
                </c:pt>
                <c:pt idx="15645">
                  <c:v>996.75499699907402</c:v>
                </c:pt>
                <c:pt idx="15646">
                  <c:v>996.81870776909602</c:v>
                </c:pt>
                <c:pt idx="15647">
                  <c:v>996.88241853911802</c:v>
                </c:pt>
                <c:pt idx="15648">
                  <c:v>996.94612930914104</c:v>
                </c:pt>
                <c:pt idx="15649">
                  <c:v>997.00984007916304</c:v>
                </c:pt>
                <c:pt idx="15650">
                  <c:v>997.07355084918504</c:v>
                </c:pt>
                <c:pt idx="15651">
                  <c:v>997.13726161920795</c:v>
                </c:pt>
                <c:pt idx="15652">
                  <c:v>997.20097238922995</c:v>
                </c:pt>
                <c:pt idx="15653">
                  <c:v>997.26468315925194</c:v>
                </c:pt>
                <c:pt idx="15654">
                  <c:v>997.32839392927497</c:v>
                </c:pt>
                <c:pt idx="15655">
                  <c:v>997.39210469929697</c:v>
                </c:pt>
                <c:pt idx="15656">
                  <c:v>997.45581546931896</c:v>
                </c:pt>
                <c:pt idx="15657">
                  <c:v>997.51952623934199</c:v>
                </c:pt>
                <c:pt idx="15658">
                  <c:v>997.58323700936398</c:v>
                </c:pt>
                <c:pt idx="15659">
                  <c:v>997.64694777938598</c:v>
                </c:pt>
                <c:pt idx="15660">
                  <c:v>997.710658549409</c:v>
                </c:pt>
                <c:pt idx="15661">
                  <c:v>997.774369319431</c:v>
                </c:pt>
                <c:pt idx="15662">
                  <c:v>997.838080089453</c:v>
                </c:pt>
                <c:pt idx="15663">
                  <c:v>997.90179085947602</c:v>
                </c:pt>
                <c:pt idx="15664">
                  <c:v>997.96550162949802</c:v>
                </c:pt>
                <c:pt idx="15665">
                  <c:v>998.02921239952002</c:v>
                </c:pt>
                <c:pt idx="15666">
                  <c:v>998.09292316954304</c:v>
                </c:pt>
                <c:pt idx="15667">
                  <c:v>998.15663393956504</c:v>
                </c:pt>
                <c:pt idx="15668">
                  <c:v>998.22034470958704</c:v>
                </c:pt>
                <c:pt idx="15669">
                  <c:v>998.28405547960995</c:v>
                </c:pt>
                <c:pt idx="15670">
                  <c:v>998.34776624963195</c:v>
                </c:pt>
                <c:pt idx="15671">
                  <c:v>998.41147701965394</c:v>
                </c:pt>
                <c:pt idx="15672">
                  <c:v>998.47518778967697</c:v>
                </c:pt>
                <c:pt idx="15673">
                  <c:v>998.53889855969896</c:v>
                </c:pt>
                <c:pt idx="15674">
                  <c:v>998.60260932972096</c:v>
                </c:pt>
                <c:pt idx="15675">
                  <c:v>998.66632009974398</c:v>
                </c:pt>
                <c:pt idx="15676">
                  <c:v>998.73003086976598</c:v>
                </c:pt>
                <c:pt idx="15677">
                  <c:v>998.79374163978798</c:v>
                </c:pt>
                <c:pt idx="15678">
                  <c:v>998.857452409811</c:v>
                </c:pt>
                <c:pt idx="15679">
                  <c:v>998.921163179833</c:v>
                </c:pt>
                <c:pt idx="15680">
                  <c:v>998.984873949855</c:v>
                </c:pt>
                <c:pt idx="15681">
                  <c:v>999.04858471987802</c:v>
                </c:pt>
                <c:pt idx="15682">
                  <c:v>999.11229548990002</c:v>
                </c:pt>
                <c:pt idx="15683">
                  <c:v>999.17600625992202</c:v>
                </c:pt>
                <c:pt idx="15684">
                  <c:v>999.23971702994504</c:v>
                </c:pt>
                <c:pt idx="15685">
                  <c:v>999.30342779996704</c:v>
                </c:pt>
                <c:pt idx="15686">
                  <c:v>999.36713856998904</c:v>
                </c:pt>
                <c:pt idx="15687">
                  <c:v>999.43084934001195</c:v>
                </c:pt>
                <c:pt idx="15688">
                  <c:v>999.49456011003394</c:v>
                </c:pt>
                <c:pt idx="15689">
                  <c:v>999.55827088005606</c:v>
                </c:pt>
                <c:pt idx="15690">
                  <c:v>999.62198165007896</c:v>
                </c:pt>
                <c:pt idx="15691">
                  <c:v>999.68569242010096</c:v>
                </c:pt>
                <c:pt idx="15692">
                  <c:v>999.74940319012296</c:v>
                </c:pt>
                <c:pt idx="15693">
                  <c:v>999.81311396014598</c:v>
                </c:pt>
                <c:pt idx="15694">
                  <c:v>999.87682473016798</c:v>
                </c:pt>
                <c:pt idx="15695">
                  <c:v>999.94053550018998</c:v>
                </c:pt>
                <c:pt idx="15696">
                  <c:v>1000.00424627021</c:v>
                </c:pt>
                <c:pt idx="15697">
                  <c:v>1000.06795704024</c:v>
                </c:pt>
                <c:pt idx="15698">
                  <c:v>1000.13166781026</c:v>
                </c:pt>
                <c:pt idx="15699">
                  <c:v>1000.19537858028</c:v>
                </c:pt>
                <c:pt idx="15700">
                  <c:v>1000.2590893503</c:v>
                </c:pt>
                <c:pt idx="15701">
                  <c:v>1000.32280012032</c:v>
                </c:pt>
                <c:pt idx="15702">
                  <c:v>1000.38651089035</c:v>
                </c:pt>
                <c:pt idx="15703">
                  <c:v>1000.4502216603699</c:v>
                </c:pt>
                <c:pt idx="15704">
                  <c:v>1000.51393243039</c:v>
                </c:pt>
                <c:pt idx="15705">
                  <c:v>1000.57764320041</c:v>
                </c:pt>
                <c:pt idx="15706">
                  <c:v>1000.64135397044</c:v>
                </c:pt>
                <c:pt idx="15707">
                  <c:v>1000.70506474046</c:v>
                </c:pt>
                <c:pt idx="15708">
                  <c:v>1000.7687755104801</c:v>
                </c:pt>
                <c:pt idx="15709">
                  <c:v>1000.8324862805</c:v>
                </c:pt>
                <c:pt idx="15710">
                  <c:v>1000.89619705053</c:v>
                </c:pt>
                <c:pt idx="15711">
                  <c:v>1000.95990782055</c:v>
                </c:pt>
                <c:pt idx="15712">
                  <c:v>1001.02361859057</c:v>
                </c:pt>
                <c:pt idx="15713">
                  <c:v>1001.08732936059</c:v>
                </c:pt>
                <c:pt idx="15714">
                  <c:v>1001.15104013061</c:v>
                </c:pt>
                <c:pt idx="15715">
                  <c:v>1001.21475090064</c:v>
                </c:pt>
                <c:pt idx="15716">
                  <c:v>1001.27846167066</c:v>
                </c:pt>
                <c:pt idx="15717">
                  <c:v>1001.34217244068</c:v>
                </c:pt>
                <c:pt idx="15718">
                  <c:v>1001.4058832107</c:v>
                </c:pt>
                <c:pt idx="15719">
                  <c:v>1001.46959398073</c:v>
                </c:pt>
                <c:pt idx="15720">
                  <c:v>1001.5333047507499</c:v>
                </c:pt>
                <c:pt idx="15721">
                  <c:v>1001.59701552077</c:v>
                </c:pt>
                <c:pt idx="15722">
                  <c:v>1001.66072629079</c:v>
                </c:pt>
                <c:pt idx="15723">
                  <c:v>1001.72443706082</c:v>
                </c:pt>
                <c:pt idx="15724">
                  <c:v>1001.78814783084</c:v>
                </c:pt>
                <c:pt idx="15725">
                  <c:v>1001.8518586008601</c:v>
                </c:pt>
                <c:pt idx="15726">
                  <c:v>1001.91556937088</c:v>
                </c:pt>
                <c:pt idx="15727">
                  <c:v>1001.97928014091</c:v>
                </c:pt>
                <c:pt idx="15728">
                  <c:v>1002.04299091093</c:v>
                </c:pt>
                <c:pt idx="15729">
                  <c:v>1002.10670168095</c:v>
                </c:pt>
                <c:pt idx="15730">
                  <c:v>1002.17041245097</c:v>
                </c:pt>
                <c:pt idx="15731">
                  <c:v>1002.23412322099</c:v>
                </c:pt>
                <c:pt idx="15732">
                  <c:v>1002.29783399102</c:v>
                </c:pt>
                <c:pt idx="15733">
                  <c:v>1002.36154476104</c:v>
                </c:pt>
                <c:pt idx="15734">
                  <c:v>1002.42525553106</c:v>
                </c:pt>
                <c:pt idx="15735">
                  <c:v>1002.48896630108</c:v>
                </c:pt>
                <c:pt idx="15736">
                  <c:v>1002.55267707111</c:v>
                </c:pt>
                <c:pt idx="15737">
                  <c:v>1002.6163878411299</c:v>
                </c:pt>
                <c:pt idx="15738">
                  <c:v>1002.68009861115</c:v>
                </c:pt>
                <c:pt idx="15739">
                  <c:v>1002.74380938117</c:v>
                </c:pt>
                <c:pt idx="15740">
                  <c:v>1002.8075201512</c:v>
                </c:pt>
                <c:pt idx="15741">
                  <c:v>1002.87123092122</c:v>
                </c:pt>
                <c:pt idx="15742">
                  <c:v>1002.9349416912401</c:v>
                </c:pt>
                <c:pt idx="15743">
                  <c:v>1002.99865246126</c:v>
                </c:pt>
                <c:pt idx="15744">
                  <c:v>1003.06236323129</c:v>
                </c:pt>
                <c:pt idx="15745">
                  <c:v>1003.12607400131</c:v>
                </c:pt>
                <c:pt idx="15746">
                  <c:v>1003.18978477133</c:v>
                </c:pt>
                <c:pt idx="15747">
                  <c:v>1003.25349554135</c:v>
                </c:pt>
                <c:pt idx="15748">
                  <c:v>1003.31720631137</c:v>
                </c:pt>
                <c:pt idx="15749">
                  <c:v>1003.3809170814</c:v>
                </c:pt>
                <c:pt idx="15750">
                  <c:v>1003.44462785142</c:v>
                </c:pt>
                <c:pt idx="15751">
                  <c:v>1003.50833862144</c:v>
                </c:pt>
                <c:pt idx="15752">
                  <c:v>1003.57204939146</c:v>
                </c:pt>
                <c:pt idx="15753">
                  <c:v>1003.63576016149</c:v>
                </c:pt>
                <c:pt idx="15754">
                  <c:v>1003.6994709315099</c:v>
                </c:pt>
                <c:pt idx="15755">
                  <c:v>1003.76318170153</c:v>
                </c:pt>
                <c:pt idx="15756">
                  <c:v>1003.82689247155</c:v>
                </c:pt>
                <c:pt idx="15757">
                  <c:v>1003.89060324158</c:v>
                </c:pt>
                <c:pt idx="15758">
                  <c:v>1003.9543140116</c:v>
                </c:pt>
                <c:pt idx="15759">
                  <c:v>1004.0180247816201</c:v>
                </c:pt>
                <c:pt idx="15760">
                  <c:v>1004.08173555164</c:v>
                </c:pt>
                <c:pt idx="15761">
                  <c:v>1004.14544632166</c:v>
                </c:pt>
                <c:pt idx="15762">
                  <c:v>1004.20915709169</c:v>
                </c:pt>
                <c:pt idx="15763">
                  <c:v>1004.27286786171</c:v>
                </c:pt>
                <c:pt idx="15764">
                  <c:v>1004.33657863173</c:v>
                </c:pt>
                <c:pt idx="15765">
                  <c:v>1004.40028940175</c:v>
                </c:pt>
                <c:pt idx="15766">
                  <c:v>1004.46400017178</c:v>
                </c:pt>
                <c:pt idx="15767">
                  <c:v>1004.5277109418</c:v>
                </c:pt>
                <c:pt idx="15768">
                  <c:v>1004.59142171182</c:v>
                </c:pt>
                <c:pt idx="15769">
                  <c:v>1004.65513248184</c:v>
                </c:pt>
                <c:pt idx="15770">
                  <c:v>1004.71884325187</c:v>
                </c:pt>
                <c:pt idx="15771">
                  <c:v>1004.78255402189</c:v>
                </c:pt>
                <c:pt idx="15772">
                  <c:v>1004.84626479191</c:v>
                </c:pt>
                <c:pt idx="15773">
                  <c:v>1004.90997556193</c:v>
                </c:pt>
                <c:pt idx="15774">
                  <c:v>1004.97368633196</c:v>
                </c:pt>
                <c:pt idx="15775">
                  <c:v>1005.03739710198</c:v>
                </c:pt>
                <c:pt idx="15776">
                  <c:v>1005.1011078719999</c:v>
                </c:pt>
                <c:pt idx="15777">
                  <c:v>1005.16481864202</c:v>
                </c:pt>
                <c:pt idx="15778">
                  <c:v>1005.22852941204</c:v>
                </c:pt>
                <c:pt idx="15779">
                  <c:v>1005.29224018207</c:v>
                </c:pt>
                <c:pt idx="15780">
                  <c:v>1005.35595095209</c:v>
                </c:pt>
                <c:pt idx="15781">
                  <c:v>1005.41966172211</c:v>
                </c:pt>
                <c:pt idx="15782">
                  <c:v>1005.48337249213</c:v>
                </c:pt>
                <c:pt idx="15783">
                  <c:v>1005.54708326216</c:v>
                </c:pt>
                <c:pt idx="15784">
                  <c:v>1005.61079403218</c:v>
                </c:pt>
                <c:pt idx="15785">
                  <c:v>1005.6745048022</c:v>
                </c:pt>
                <c:pt idx="15786">
                  <c:v>1005.73821557222</c:v>
                </c:pt>
                <c:pt idx="15787">
                  <c:v>1005.80192634225</c:v>
                </c:pt>
                <c:pt idx="15788">
                  <c:v>1005.86563711227</c:v>
                </c:pt>
                <c:pt idx="15789">
                  <c:v>1005.92934788229</c:v>
                </c:pt>
                <c:pt idx="15790">
                  <c:v>1005.99305865231</c:v>
                </c:pt>
                <c:pt idx="15791">
                  <c:v>1006.05676942234</c:v>
                </c:pt>
                <c:pt idx="15792">
                  <c:v>1006.12048019236</c:v>
                </c:pt>
                <c:pt idx="15793">
                  <c:v>1006.1841909623799</c:v>
                </c:pt>
                <c:pt idx="15794">
                  <c:v>1006.2479017324</c:v>
                </c:pt>
                <c:pt idx="15795">
                  <c:v>1006.31161250242</c:v>
                </c:pt>
                <c:pt idx="15796">
                  <c:v>1006.37532327245</c:v>
                </c:pt>
                <c:pt idx="15797">
                  <c:v>1006.43903404247</c:v>
                </c:pt>
                <c:pt idx="15798">
                  <c:v>1006.5027448124901</c:v>
                </c:pt>
                <c:pt idx="15799">
                  <c:v>1006.56645558251</c:v>
                </c:pt>
                <c:pt idx="15800">
                  <c:v>1006.63016635254</c:v>
                </c:pt>
                <c:pt idx="15801">
                  <c:v>1006.69387712256</c:v>
                </c:pt>
                <c:pt idx="15802">
                  <c:v>1006.75758789258</c:v>
                </c:pt>
                <c:pt idx="15803">
                  <c:v>1006.8212986626</c:v>
                </c:pt>
                <c:pt idx="15804">
                  <c:v>1006.88500943263</c:v>
                </c:pt>
                <c:pt idx="15805">
                  <c:v>1006.94872020265</c:v>
                </c:pt>
                <c:pt idx="15806">
                  <c:v>1007.01243097267</c:v>
                </c:pt>
                <c:pt idx="15807">
                  <c:v>1007.07614174269</c:v>
                </c:pt>
                <c:pt idx="15808">
                  <c:v>1007.13985251271</c:v>
                </c:pt>
                <c:pt idx="15809">
                  <c:v>1007.20356328274</c:v>
                </c:pt>
                <c:pt idx="15810">
                  <c:v>1007.2672740527599</c:v>
                </c:pt>
                <c:pt idx="15811">
                  <c:v>1007.33098482278</c:v>
                </c:pt>
                <c:pt idx="15812">
                  <c:v>1007.3946955928</c:v>
                </c:pt>
                <c:pt idx="15813">
                  <c:v>1007.45840636283</c:v>
                </c:pt>
                <c:pt idx="15814">
                  <c:v>1007.52211713285</c:v>
                </c:pt>
                <c:pt idx="15815">
                  <c:v>1007.5858279028701</c:v>
                </c:pt>
                <c:pt idx="15816">
                  <c:v>1007.64953867289</c:v>
                </c:pt>
                <c:pt idx="15817">
                  <c:v>1007.71324944292</c:v>
                </c:pt>
                <c:pt idx="15818">
                  <c:v>1007.77696021294</c:v>
                </c:pt>
                <c:pt idx="15819">
                  <c:v>1007.84067098296</c:v>
                </c:pt>
                <c:pt idx="15820">
                  <c:v>1007.90438175298</c:v>
                </c:pt>
                <c:pt idx="15821">
                  <c:v>1007.96809252301</c:v>
                </c:pt>
                <c:pt idx="15822">
                  <c:v>1008.03180329303</c:v>
                </c:pt>
                <c:pt idx="15823">
                  <c:v>1008.09551406305</c:v>
                </c:pt>
                <c:pt idx="15824">
                  <c:v>1008.15922483307</c:v>
                </c:pt>
                <c:pt idx="15825">
                  <c:v>1008.22293560309</c:v>
                </c:pt>
                <c:pt idx="15826">
                  <c:v>1008.28664637312</c:v>
                </c:pt>
                <c:pt idx="15827">
                  <c:v>1008.3503571431399</c:v>
                </c:pt>
                <c:pt idx="15828">
                  <c:v>1008.41406791316</c:v>
                </c:pt>
                <c:pt idx="15829">
                  <c:v>1008.47777868318</c:v>
                </c:pt>
                <c:pt idx="15830">
                  <c:v>1008.54148945321</c:v>
                </c:pt>
                <c:pt idx="15831">
                  <c:v>1008.60520022323</c:v>
                </c:pt>
                <c:pt idx="15832">
                  <c:v>1008.6689109932501</c:v>
                </c:pt>
                <c:pt idx="15833">
                  <c:v>1008.73262176327</c:v>
                </c:pt>
                <c:pt idx="15834">
                  <c:v>1008.7963325333</c:v>
                </c:pt>
                <c:pt idx="15835">
                  <c:v>1008.86004330332</c:v>
                </c:pt>
                <c:pt idx="15836">
                  <c:v>1008.92375407334</c:v>
                </c:pt>
                <c:pt idx="15837">
                  <c:v>1008.98746484336</c:v>
                </c:pt>
                <c:pt idx="15838">
                  <c:v>1009.05117561339</c:v>
                </c:pt>
                <c:pt idx="15839">
                  <c:v>1009.11488638341</c:v>
                </c:pt>
                <c:pt idx="15840">
                  <c:v>1009.17859715343</c:v>
                </c:pt>
                <c:pt idx="15841">
                  <c:v>1009.24230792345</c:v>
                </c:pt>
                <c:pt idx="15842">
                  <c:v>1009.30601869347</c:v>
                </c:pt>
                <c:pt idx="15843">
                  <c:v>1009.3697294635</c:v>
                </c:pt>
                <c:pt idx="15844">
                  <c:v>1009.4334402335199</c:v>
                </c:pt>
                <c:pt idx="15845">
                  <c:v>1009.49715100354</c:v>
                </c:pt>
                <c:pt idx="15846">
                  <c:v>1009.56086177356</c:v>
                </c:pt>
                <c:pt idx="15847">
                  <c:v>1009.62457254359</c:v>
                </c:pt>
                <c:pt idx="15848">
                  <c:v>1009.68828331361</c:v>
                </c:pt>
                <c:pt idx="15849">
                  <c:v>1009.7519940836301</c:v>
                </c:pt>
                <c:pt idx="15850">
                  <c:v>1009.81570485365</c:v>
                </c:pt>
                <c:pt idx="15851">
                  <c:v>1009.87941562368</c:v>
                </c:pt>
                <c:pt idx="15852">
                  <c:v>1009.9431263937</c:v>
                </c:pt>
                <c:pt idx="15853">
                  <c:v>1010.00683716372</c:v>
                </c:pt>
                <c:pt idx="15854">
                  <c:v>1010.07054793374</c:v>
                </c:pt>
                <c:pt idx="15855">
                  <c:v>1010.13425870376</c:v>
                </c:pt>
                <c:pt idx="15856">
                  <c:v>1010.19796947379</c:v>
                </c:pt>
                <c:pt idx="15857">
                  <c:v>1010.26168024381</c:v>
                </c:pt>
                <c:pt idx="15858">
                  <c:v>1010.32539101383</c:v>
                </c:pt>
                <c:pt idx="15859">
                  <c:v>1010.38910178385</c:v>
                </c:pt>
                <c:pt idx="15860">
                  <c:v>1010.45281255388</c:v>
                </c:pt>
                <c:pt idx="15861">
                  <c:v>1010.5165233238999</c:v>
                </c:pt>
                <c:pt idx="15862">
                  <c:v>1010.58023409392</c:v>
                </c:pt>
                <c:pt idx="15863">
                  <c:v>1010.64394486394</c:v>
                </c:pt>
                <c:pt idx="15864">
                  <c:v>1010.70765563397</c:v>
                </c:pt>
                <c:pt idx="15865">
                  <c:v>1010.77136640399</c:v>
                </c:pt>
                <c:pt idx="15866">
                  <c:v>1010.8350771740101</c:v>
                </c:pt>
                <c:pt idx="15867">
                  <c:v>1010.89878794403</c:v>
                </c:pt>
                <c:pt idx="15868">
                  <c:v>1010.96249871406</c:v>
                </c:pt>
                <c:pt idx="15869">
                  <c:v>1011.02620948408</c:v>
                </c:pt>
                <c:pt idx="15870">
                  <c:v>1011.0899202541</c:v>
                </c:pt>
                <c:pt idx="15871">
                  <c:v>1011.15363102412</c:v>
                </c:pt>
                <c:pt idx="15872">
                  <c:v>1011.21734179414</c:v>
                </c:pt>
                <c:pt idx="15873">
                  <c:v>1011.28105256417</c:v>
                </c:pt>
                <c:pt idx="15874">
                  <c:v>1011.34476333419</c:v>
                </c:pt>
                <c:pt idx="15875">
                  <c:v>1011.40847410421</c:v>
                </c:pt>
                <c:pt idx="15876">
                  <c:v>1011.47218487423</c:v>
                </c:pt>
                <c:pt idx="15877">
                  <c:v>1011.53589564426</c:v>
                </c:pt>
                <c:pt idx="15878">
                  <c:v>1011.5996064142799</c:v>
                </c:pt>
                <c:pt idx="15879">
                  <c:v>1011.6633171843</c:v>
                </c:pt>
                <c:pt idx="15880">
                  <c:v>1011.72702795432</c:v>
                </c:pt>
                <c:pt idx="15881">
                  <c:v>1011.79073872435</c:v>
                </c:pt>
                <c:pt idx="15882">
                  <c:v>1011.85444949437</c:v>
                </c:pt>
                <c:pt idx="15883">
                  <c:v>1011.9181602643901</c:v>
                </c:pt>
                <c:pt idx="15884">
                  <c:v>1011.98187103441</c:v>
                </c:pt>
                <c:pt idx="15885">
                  <c:v>1012.04558180444</c:v>
                </c:pt>
                <c:pt idx="15886">
                  <c:v>1012.10929257446</c:v>
                </c:pt>
                <c:pt idx="15887">
                  <c:v>1012.17300334448</c:v>
                </c:pt>
                <c:pt idx="15888">
                  <c:v>1012.2367141145</c:v>
                </c:pt>
                <c:pt idx="15889">
                  <c:v>1012.30042488452</c:v>
                </c:pt>
                <c:pt idx="15890">
                  <c:v>1012.36413565455</c:v>
                </c:pt>
                <c:pt idx="15891">
                  <c:v>1012.42784642457</c:v>
                </c:pt>
                <c:pt idx="15892">
                  <c:v>1012.49155719459</c:v>
                </c:pt>
                <c:pt idx="15893">
                  <c:v>1012.55526796461</c:v>
                </c:pt>
                <c:pt idx="15894">
                  <c:v>1012.61897873464</c:v>
                </c:pt>
                <c:pt idx="15895">
                  <c:v>1012.6826895046599</c:v>
                </c:pt>
                <c:pt idx="15896">
                  <c:v>1012.74640027468</c:v>
                </c:pt>
                <c:pt idx="15897">
                  <c:v>1012.8101110447</c:v>
                </c:pt>
                <c:pt idx="15898">
                  <c:v>1012.87382181473</c:v>
                </c:pt>
                <c:pt idx="15899">
                  <c:v>1012.93753258475</c:v>
                </c:pt>
                <c:pt idx="15900">
                  <c:v>1013.0012433547701</c:v>
                </c:pt>
                <c:pt idx="15901">
                  <c:v>1013.06495412479</c:v>
                </c:pt>
                <c:pt idx="15902">
                  <c:v>1013.12866489481</c:v>
                </c:pt>
                <c:pt idx="15903">
                  <c:v>1013.19237566484</c:v>
                </c:pt>
                <c:pt idx="15904">
                  <c:v>1013.25608643486</c:v>
                </c:pt>
                <c:pt idx="15905">
                  <c:v>1013.31979720488</c:v>
                </c:pt>
                <c:pt idx="15906">
                  <c:v>1013.3835079749</c:v>
                </c:pt>
                <c:pt idx="15907">
                  <c:v>1013.44721874493</c:v>
                </c:pt>
                <c:pt idx="15908">
                  <c:v>1013.51092951495</c:v>
                </c:pt>
                <c:pt idx="15909">
                  <c:v>1013.57464028497</c:v>
                </c:pt>
                <c:pt idx="15910">
                  <c:v>1013.63835105499</c:v>
                </c:pt>
                <c:pt idx="15911">
                  <c:v>1013.70206182502</c:v>
                </c:pt>
                <c:pt idx="15912">
                  <c:v>1013.7657725950399</c:v>
                </c:pt>
                <c:pt idx="15913">
                  <c:v>1013.82948336506</c:v>
                </c:pt>
                <c:pt idx="15914">
                  <c:v>1013.89319413508</c:v>
                </c:pt>
                <c:pt idx="15915">
                  <c:v>1013.95690490511</c:v>
                </c:pt>
                <c:pt idx="15916">
                  <c:v>1014.02061567513</c:v>
                </c:pt>
                <c:pt idx="15917">
                  <c:v>1014.0843264451501</c:v>
                </c:pt>
                <c:pt idx="15918">
                  <c:v>1014.14803721517</c:v>
                </c:pt>
                <c:pt idx="15919">
                  <c:v>1014.21174798519</c:v>
                </c:pt>
                <c:pt idx="15920">
                  <c:v>1014.27545875522</c:v>
                </c:pt>
                <c:pt idx="15921">
                  <c:v>1014.33916952524</c:v>
                </c:pt>
                <c:pt idx="15922">
                  <c:v>1014.40288029526</c:v>
                </c:pt>
                <c:pt idx="15923">
                  <c:v>1014.46659106528</c:v>
                </c:pt>
                <c:pt idx="15924">
                  <c:v>1014.53030183531</c:v>
                </c:pt>
                <c:pt idx="15925">
                  <c:v>1014.59401260533</c:v>
                </c:pt>
                <c:pt idx="15926">
                  <c:v>1014.65772337535</c:v>
                </c:pt>
                <c:pt idx="15927">
                  <c:v>1014.72143414537</c:v>
                </c:pt>
                <c:pt idx="15928">
                  <c:v>1014.7851449154</c:v>
                </c:pt>
                <c:pt idx="15929">
                  <c:v>1014.8488556854199</c:v>
                </c:pt>
                <c:pt idx="15930">
                  <c:v>1014.91256645544</c:v>
                </c:pt>
                <c:pt idx="15931">
                  <c:v>1014.97627722546</c:v>
                </c:pt>
                <c:pt idx="15932">
                  <c:v>1015.03998799548</c:v>
                </c:pt>
                <c:pt idx="15933">
                  <c:v>1015.10369876551</c:v>
                </c:pt>
                <c:pt idx="15934">
                  <c:v>1015.1674095355301</c:v>
                </c:pt>
                <c:pt idx="15935">
                  <c:v>1015.23112030555</c:v>
                </c:pt>
                <c:pt idx="15936">
                  <c:v>1015.29483107557</c:v>
                </c:pt>
                <c:pt idx="15937">
                  <c:v>1015.3585418456</c:v>
                </c:pt>
                <c:pt idx="15938">
                  <c:v>1015.42225261562</c:v>
                </c:pt>
                <c:pt idx="15939">
                  <c:v>1015.48596338564</c:v>
                </c:pt>
                <c:pt idx="15940">
                  <c:v>1015.54967415566</c:v>
                </c:pt>
                <c:pt idx="15941">
                  <c:v>1015.61338492569</c:v>
                </c:pt>
                <c:pt idx="15942">
                  <c:v>1015.67709569571</c:v>
                </c:pt>
                <c:pt idx="15943">
                  <c:v>1015.74080646573</c:v>
                </c:pt>
                <c:pt idx="15944">
                  <c:v>1015.80451723575</c:v>
                </c:pt>
                <c:pt idx="15945">
                  <c:v>1015.86822800578</c:v>
                </c:pt>
                <c:pt idx="15946">
                  <c:v>1015.9319387757999</c:v>
                </c:pt>
                <c:pt idx="15947">
                  <c:v>1015.99564954582</c:v>
                </c:pt>
                <c:pt idx="15948">
                  <c:v>1016.05936031584</c:v>
                </c:pt>
                <c:pt idx="15949">
                  <c:v>1016.12307108586</c:v>
                </c:pt>
                <c:pt idx="15950">
                  <c:v>1016.18678185589</c:v>
                </c:pt>
                <c:pt idx="15951">
                  <c:v>1016.2504926259101</c:v>
                </c:pt>
                <c:pt idx="15952">
                  <c:v>1016.31420339593</c:v>
                </c:pt>
                <c:pt idx="15953">
                  <c:v>1016.37791416595</c:v>
                </c:pt>
                <c:pt idx="15954">
                  <c:v>1016.44162493598</c:v>
                </c:pt>
                <c:pt idx="15955">
                  <c:v>1016.505335706</c:v>
                </c:pt>
                <c:pt idx="15956">
                  <c:v>1016.56904647602</c:v>
                </c:pt>
                <c:pt idx="15957">
                  <c:v>1016.63275724604</c:v>
                </c:pt>
                <c:pt idx="15958">
                  <c:v>1016.69646801607</c:v>
                </c:pt>
                <c:pt idx="15959">
                  <c:v>1016.76017878609</c:v>
                </c:pt>
                <c:pt idx="15960">
                  <c:v>1016.82388955611</c:v>
                </c:pt>
                <c:pt idx="15961">
                  <c:v>1016.88760032613</c:v>
                </c:pt>
                <c:pt idx="15962">
                  <c:v>1016.95131109616</c:v>
                </c:pt>
                <c:pt idx="15963">
                  <c:v>1017.0150218661799</c:v>
                </c:pt>
                <c:pt idx="15964">
                  <c:v>1017.0787326362</c:v>
                </c:pt>
                <c:pt idx="15965">
                  <c:v>1017.14244340622</c:v>
                </c:pt>
                <c:pt idx="15966">
                  <c:v>1017.20615417624</c:v>
                </c:pt>
                <c:pt idx="15967">
                  <c:v>1017.26986494627</c:v>
                </c:pt>
                <c:pt idx="15968">
                  <c:v>1017.3335757162901</c:v>
                </c:pt>
                <c:pt idx="15969">
                  <c:v>1017.39728648631</c:v>
                </c:pt>
                <c:pt idx="15970">
                  <c:v>1017.46099725633</c:v>
                </c:pt>
                <c:pt idx="15971">
                  <c:v>1017.52470802636</c:v>
                </c:pt>
                <c:pt idx="15972">
                  <c:v>1017.58841879638</c:v>
                </c:pt>
                <c:pt idx="15973">
                  <c:v>1017.6521295664</c:v>
                </c:pt>
                <c:pt idx="15974">
                  <c:v>1017.71584033642</c:v>
                </c:pt>
                <c:pt idx="15975">
                  <c:v>1017.77955110645</c:v>
                </c:pt>
                <c:pt idx="15976">
                  <c:v>1017.84326187647</c:v>
                </c:pt>
                <c:pt idx="15977">
                  <c:v>1017.90697264649</c:v>
                </c:pt>
                <c:pt idx="15978">
                  <c:v>1017.97068341651</c:v>
                </c:pt>
                <c:pt idx="15979">
                  <c:v>1018.03439418653</c:v>
                </c:pt>
                <c:pt idx="15980">
                  <c:v>1018.09810495656</c:v>
                </c:pt>
                <c:pt idx="15981">
                  <c:v>1018.16181572658</c:v>
                </c:pt>
                <c:pt idx="15982">
                  <c:v>1018.2255264966</c:v>
                </c:pt>
                <c:pt idx="15983">
                  <c:v>1018.28923726662</c:v>
                </c:pt>
                <c:pt idx="15984">
                  <c:v>1018.35294803665</c:v>
                </c:pt>
                <c:pt idx="15985">
                  <c:v>1018.4166588066699</c:v>
                </c:pt>
                <c:pt idx="15986">
                  <c:v>1018.48036957669</c:v>
                </c:pt>
                <c:pt idx="15987">
                  <c:v>1018.54408034671</c:v>
                </c:pt>
                <c:pt idx="15988">
                  <c:v>1018.60779111674</c:v>
                </c:pt>
                <c:pt idx="15989">
                  <c:v>1018.67150188676</c:v>
                </c:pt>
                <c:pt idx="15990">
                  <c:v>1018.73521265678</c:v>
                </c:pt>
                <c:pt idx="15991">
                  <c:v>1018.7989234268</c:v>
                </c:pt>
                <c:pt idx="15992">
                  <c:v>1018.86263419683</c:v>
                </c:pt>
                <c:pt idx="15993">
                  <c:v>1018.92634496685</c:v>
                </c:pt>
                <c:pt idx="15994">
                  <c:v>1018.99005573687</c:v>
                </c:pt>
                <c:pt idx="15995">
                  <c:v>1019.05376650689</c:v>
                </c:pt>
                <c:pt idx="15996">
                  <c:v>1019.11747727691</c:v>
                </c:pt>
                <c:pt idx="15997">
                  <c:v>1019.18118804694</c:v>
                </c:pt>
                <c:pt idx="15998">
                  <c:v>1019.24489881696</c:v>
                </c:pt>
                <c:pt idx="15999">
                  <c:v>1019.30860958698</c:v>
                </c:pt>
                <c:pt idx="16000">
                  <c:v>1019.372320357</c:v>
                </c:pt>
                <c:pt idx="16001">
                  <c:v>1019.43603112703</c:v>
                </c:pt>
                <c:pt idx="16002">
                  <c:v>1019.4997418970499</c:v>
                </c:pt>
                <c:pt idx="16003">
                  <c:v>1019.56345266707</c:v>
                </c:pt>
                <c:pt idx="16004">
                  <c:v>1019.62716343709</c:v>
                </c:pt>
                <c:pt idx="16005">
                  <c:v>1019.69087420712</c:v>
                </c:pt>
                <c:pt idx="16006">
                  <c:v>1019.75458497714</c:v>
                </c:pt>
                <c:pt idx="16007">
                  <c:v>1019.8182957471601</c:v>
                </c:pt>
                <c:pt idx="16008">
                  <c:v>1019.88200651718</c:v>
                </c:pt>
                <c:pt idx="16009">
                  <c:v>1019.94571728721</c:v>
                </c:pt>
                <c:pt idx="16010">
                  <c:v>1020.00942805723</c:v>
                </c:pt>
                <c:pt idx="16011">
                  <c:v>1020.07313882725</c:v>
                </c:pt>
                <c:pt idx="16012">
                  <c:v>1020.13684959727</c:v>
                </c:pt>
                <c:pt idx="16013">
                  <c:v>1020.20056036729</c:v>
                </c:pt>
                <c:pt idx="16014">
                  <c:v>1020.26427113732</c:v>
                </c:pt>
                <c:pt idx="16015">
                  <c:v>1020.32798190734</c:v>
                </c:pt>
                <c:pt idx="16016">
                  <c:v>1020.39169267736</c:v>
                </c:pt>
                <c:pt idx="16017">
                  <c:v>1020.45540344738</c:v>
                </c:pt>
                <c:pt idx="16018">
                  <c:v>1020.51911421741</c:v>
                </c:pt>
                <c:pt idx="16019">
                  <c:v>1020.5828249874299</c:v>
                </c:pt>
                <c:pt idx="16020">
                  <c:v>1020.64653575745</c:v>
                </c:pt>
                <c:pt idx="16021">
                  <c:v>1020.71024652747</c:v>
                </c:pt>
                <c:pt idx="16022">
                  <c:v>1020.7739572975</c:v>
                </c:pt>
                <c:pt idx="16023">
                  <c:v>1020.83766806752</c:v>
                </c:pt>
                <c:pt idx="16024">
                  <c:v>1020.9013788375401</c:v>
                </c:pt>
                <c:pt idx="16025">
                  <c:v>1020.96508960756</c:v>
                </c:pt>
                <c:pt idx="16026">
                  <c:v>1021.02880037758</c:v>
                </c:pt>
                <c:pt idx="16027">
                  <c:v>1021.09251114761</c:v>
                </c:pt>
                <c:pt idx="16028">
                  <c:v>1021.15622191763</c:v>
                </c:pt>
                <c:pt idx="16029">
                  <c:v>1021.21993268765</c:v>
                </c:pt>
                <c:pt idx="16030">
                  <c:v>1021.28364345767</c:v>
                </c:pt>
                <c:pt idx="16031">
                  <c:v>1021.3473542277</c:v>
                </c:pt>
                <c:pt idx="16032">
                  <c:v>1021.41106499772</c:v>
                </c:pt>
                <c:pt idx="16033">
                  <c:v>1021.47477576774</c:v>
                </c:pt>
                <c:pt idx="16034">
                  <c:v>1021.53848653776</c:v>
                </c:pt>
                <c:pt idx="16035">
                  <c:v>1021.60219730779</c:v>
                </c:pt>
                <c:pt idx="16036">
                  <c:v>1021.6659080778099</c:v>
                </c:pt>
                <c:pt idx="16037">
                  <c:v>1021.72961884783</c:v>
                </c:pt>
                <c:pt idx="16038">
                  <c:v>1021.79332961785</c:v>
                </c:pt>
                <c:pt idx="16039">
                  <c:v>1021.85704038788</c:v>
                </c:pt>
                <c:pt idx="16040">
                  <c:v>1021.9207511579</c:v>
                </c:pt>
                <c:pt idx="16041">
                  <c:v>1021.9844619279201</c:v>
                </c:pt>
                <c:pt idx="16042">
                  <c:v>1022.04817269794</c:v>
                </c:pt>
                <c:pt idx="16043">
                  <c:v>1022.11188346796</c:v>
                </c:pt>
                <c:pt idx="16044">
                  <c:v>1022.17559423799</c:v>
                </c:pt>
                <c:pt idx="16045">
                  <c:v>1022.23930500801</c:v>
                </c:pt>
                <c:pt idx="16046">
                  <c:v>1022.30301577803</c:v>
                </c:pt>
                <c:pt idx="16047">
                  <c:v>1022.36672654805</c:v>
                </c:pt>
                <c:pt idx="16048">
                  <c:v>1022.43043731808</c:v>
                </c:pt>
                <c:pt idx="16049">
                  <c:v>1022.4941480881</c:v>
                </c:pt>
                <c:pt idx="16050">
                  <c:v>1022.55785885812</c:v>
                </c:pt>
                <c:pt idx="16051">
                  <c:v>1022.62156962814</c:v>
                </c:pt>
                <c:pt idx="16052">
                  <c:v>1022.68528039817</c:v>
                </c:pt>
                <c:pt idx="16053">
                  <c:v>1022.7489911681899</c:v>
                </c:pt>
                <c:pt idx="16054">
                  <c:v>1022.81270193821</c:v>
                </c:pt>
                <c:pt idx="16055">
                  <c:v>1022.87641270823</c:v>
                </c:pt>
                <c:pt idx="16056">
                  <c:v>1022.94012347826</c:v>
                </c:pt>
                <c:pt idx="16057">
                  <c:v>1023.00383424828</c:v>
                </c:pt>
                <c:pt idx="16058">
                  <c:v>1023.0675450183001</c:v>
                </c:pt>
                <c:pt idx="16059">
                  <c:v>1023.13125578832</c:v>
                </c:pt>
                <c:pt idx="16060">
                  <c:v>1023.19496655834</c:v>
                </c:pt>
                <c:pt idx="16061">
                  <c:v>1023.25867732837</c:v>
                </c:pt>
                <c:pt idx="16062">
                  <c:v>1023.32238809839</c:v>
                </c:pt>
                <c:pt idx="16063">
                  <c:v>1023.38609886841</c:v>
                </c:pt>
                <c:pt idx="16064">
                  <c:v>1023.44980963843</c:v>
                </c:pt>
                <c:pt idx="16065">
                  <c:v>1023.51352040846</c:v>
                </c:pt>
                <c:pt idx="16066">
                  <c:v>1023.57723117848</c:v>
                </c:pt>
                <c:pt idx="16067">
                  <c:v>1023.6409419485</c:v>
                </c:pt>
                <c:pt idx="16068">
                  <c:v>1023.70465271852</c:v>
                </c:pt>
                <c:pt idx="16069">
                  <c:v>1023.76836348855</c:v>
                </c:pt>
                <c:pt idx="16070">
                  <c:v>1023.8320742585699</c:v>
                </c:pt>
                <c:pt idx="16071">
                  <c:v>1023.89578502859</c:v>
                </c:pt>
                <c:pt idx="16072">
                  <c:v>1023.95949579861</c:v>
                </c:pt>
                <c:pt idx="16073">
                  <c:v>1024.02320656863</c:v>
                </c:pt>
                <c:pt idx="16074">
                  <c:v>1024.08691733866</c:v>
                </c:pt>
                <c:pt idx="16075">
                  <c:v>1024.1506281086799</c:v>
                </c:pt>
                <c:pt idx="16076">
                  <c:v>1024.2143388786999</c:v>
                </c:pt>
                <c:pt idx="16077">
                  <c:v>1024.2780496487201</c:v>
                </c:pt>
                <c:pt idx="16078">
                  <c:v>1024.34176041875</c:v>
                </c:pt>
                <c:pt idx="16079">
                  <c:v>1024.40547118877</c:v>
                </c:pt>
                <c:pt idx="16080">
                  <c:v>1024.4691819587899</c:v>
                </c:pt>
                <c:pt idx="16081">
                  <c:v>1024.5328927288101</c:v>
                </c:pt>
                <c:pt idx="16082">
                  <c:v>1024.5966034988301</c:v>
                </c:pt>
                <c:pt idx="16083">
                  <c:v>1024.66031426886</c:v>
                </c:pt>
                <c:pt idx="16084">
                  <c:v>1024.72402503888</c:v>
                </c:pt>
                <c:pt idx="16085">
                  <c:v>1024.7877358088999</c:v>
                </c:pt>
                <c:pt idx="16086">
                  <c:v>1024.8514465789201</c:v>
                </c:pt>
                <c:pt idx="16087">
                  <c:v>1024.9151573489501</c:v>
                </c:pt>
                <c:pt idx="16088">
                  <c:v>1024.97886811897</c:v>
                </c:pt>
                <c:pt idx="16089">
                  <c:v>1025.04257888899</c:v>
                </c:pt>
                <c:pt idx="16090">
                  <c:v>1025.1062896590099</c:v>
                </c:pt>
                <c:pt idx="16091">
                  <c:v>1025.1700004290301</c:v>
                </c:pt>
                <c:pt idx="16092">
                  <c:v>1025.2337111990601</c:v>
                </c:pt>
                <c:pt idx="16093">
                  <c:v>1025.29742196908</c:v>
                </c:pt>
                <c:pt idx="16094">
                  <c:v>1025.3611327391</c:v>
                </c:pt>
                <c:pt idx="16095">
                  <c:v>1025.4248435091199</c:v>
                </c:pt>
                <c:pt idx="16096">
                  <c:v>1025.4885542791501</c:v>
                </c:pt>
                <c:pt idx="16097">
                  <c:v>1025.55226504917</c:v>
                </c:pt>
                <c:pt idx="16098">
                  <c:v>1025.61597581919</c:v>
                </c:pt>
                <c:pt idx="16099">
                  <c:v>1025.67968658921</c:v>
                </c:pt>
                <c:pt idx="16100">
                  <c:v>1025.7433973592399</c:v>
                </c:pt>
                <c:pt idx="16101">
                  <c:v>1025.8071081292601</c:v>
                </c:pt>
                <c:pt idx="16102">
                  <c:v>1025.87081889928</c:v>
                </c:pt>
                <c:pt idx="16103">
                  <c:v>1025.9345296693</c:v>
                </c:pt>
                <c:pt idx="16104">
                  <c:v>1025.9982404393199</c:v>
                </c:pt>
                <c:pt idx="16105">
                  <c:v>1026.0619512093499</c:v>
                </c:pt>
                <c:pt idx="16106">
                  <c:v>1026.1256619793701</c:v>
                </c:pt>
                <c:pt idx="16107">
                  <c:v>1026.18937274939</c:v>
                </c:pt>
                <c:pt idx="16108">
                  <c:v>1026.25308351941</c:v>
                </c:pt>
                <c:pt idx="16109">
                  <c:v>1026.3167942894399</c:v>
                </c:pt>
                <c:pt idx="16110">
                  <c:v>1026.3805050594599</c:v>
                </c:pt>
                <c:pt idx="16111">
                  <c:v>1026.4442158294801</c:v>
                </c:pt>
                <c:pt idx="16112">
                  <c:v>1026.5079265995</c:v>
                </c:pt>
                <c:pt idx="16113">
                  <c:v>1026.57163736952</c:v>
                </c:pt>
                <c:pt idx="16114">
                  <c:v>1026.6353481395499</c:v>
                </c:pt>
                <c:pt idx="16115">
                  <c:v>1026.6990589095701</c:v>
                </c:pt>
                <c:pt idx="16116">
                  <c:v>1026.7627696795901</c:v>
                </c:pt>
                <c:pt idx="16117">
                  <c:v>1026.82648044961</c:v>
                </c:pt>
                <c:pt idx="16118">
                  <c:v>1026.89019121964</c:v>
                </c:pt>
                <c:pt idx="16119">
                  <c:v>1026.9539019896599</c:v>
                </c:pt>
                <c:pt idx="16120">
                  <c:v>1027.0176127596801</c:v>
                </c:pt>
                <c:pt idx="16121">
                  <c:v>1027.0813235297001</c:v>
                </c:pt>
                <c:pt idx="16122">
                  <c:v>1027.14503429972</c:v>
                </c:pt>
                <c:pt idx="16123">
                  <c:v>1027.20874506975</c:v>
                </c:pt>
                <c:pt idx="16124">
                  <c:v>1027.2724558397699</c:v>
                </c:pt>
                <c:pt idx="16125">
                  <c:v>1027.3361666097901</c:v>
                </c:pt>
                <c:pt idx="16126">
                  <c:v>1027.3998773798101</c:v>
                </c:pt>
                <c:pt idx="16127">
                  <c:v>1027.46358814984</c:v>
                </c:pt>
                <c:pt idx="16128">
                  <c:v>1027.52729891986</c:v>
                </c:pt>
                <c:pt idx="16129">
                  <c:v>1027.5910096898799</c:v>
                </c:pt>
                <c:pt idx="16130">
                  <c:v>1027.6547204599001</c:v>
                </c:pt>
                <c:pt idx="16131">
                  <c:v>1027.71843122992</c:v>
                </c:pt>
                <c:pt idx="16132">
                  <c:v>1027.78214199995</c:v>
                </c:pt>
                <c:pt idx="16133">
                  <c:v>1027.84585276997</c:v>
                </c:pt>
                <c:pt idx="16134">
                  <c:v>1027.9095635399899</c:v>
                </c:pt>
                <c:pt idx="16135">
                  <c:v>1027.9732743100101</c:v>
                </c:pt>
                <c:pt idx="16136">
                  <c:v>1028.03698508004</c:v>
                </c:pt>
                <c:pt idx="16137">
                  <c:v>1028.10069585006</c:v>
                </c:pt>
                <c:pt idx="16138">
                  <c:v>1028.1644066200799</c:v>
                </c:pt>
                <c:pt idx="16139">
                  <c:v>1028.2281173900999</c:v>
                </c:pt>
                <c:pt idx="16140">
                  <c:v>1028.2918281601201</c:v>
                </c:pt>
                <c:pt idx="16141">
                  <c:v>1028.35553893015</c:v>
                </c:pt>
                <c:pt idx="16142">
                  <c:v>1028.41924970017</c:v>
                </c:pt>
                <c:pt idx="16143">
                  <c:v>1028.4829604701899</c:v>
                </c:pt>
                <c:pt idx="16144">
                  <c:v>1028.5466712402099</c:v>
                </c:pt>
                <c:pt idx="16145">
                  <c:v>1028.6103820102401</c:v>
                </c:pt>
                <c:pt idx="16146">
                  <c:v>1028.67409278026</c:v>
                </c:pt>
                <c:pt idx="16147">
                  <c:v>1028.73780355028</c:v>
                </c:pt>
                <c:pt idx="16148">
                  <c:v>1028.8015143202999</c:v>
                </c:pt>
                <c:pt idx="16149">
                  <c:v>1028.8652250903201</c:v>
                </c:pt>
                <c:pt idx="16150">
                  <c:v>1028.9289358603501</c:v>
                </c:pt>
                <c:pt idx="16151">
                  <c:v>1028.99264663037</c:v>
                </c:pt>
                <c:pt idx="16152">
                  <c:v>1029.05635740039</c:v>
                </c:pt>
                <c:pt idx="16153">
                  <c:v>1029.1200681704099</c:v>
                </c:pt>
                <c:pt idx="16154">
                  <c:v>1029.1837789404401</c:v>
                </c:pt>
                <c:pt idx="16155">
                  <c:v>1029.2474897104601</c:v>
                </c:pt>
                <c:pt idx="16156">
                  <c:v>1029.31120048048</c:v>
                </c:pt>
                <c:pt idx="16157">
                  <c:v>1029.3749112505</c:v>
                </c:pt>
                <c:pt idx="16158">
                  <c:v>1029.4386220205199</c:v>
                </c:pt>
                <c:pt idx="16159">
                  <c:v>1029.5023327905501</c:v>
                </c:pt>
                <c:pt idx="16160">
                  <c:v>1029.5660435605701</c:v>
                </c:pt>
                <c:pt idx="16161">
                  <c:v>1029.62975433059</c:v>
                </c:pt>
                <c:pt idx="16162">
                  <c:v>1029.69346510061</c:v>
                </c:pt>
                <c:pt idx="16163">
                  <c:v>1029.7571758706399</c:v>
                </c:pt>
                <c:pt idx="16164">
                  <c:v>1029.8208866406601</c:v>
                </c:pt>
                <c:pt idx="16165">
                  <c:v>1029.88459741068</c:v>
                </c:pt>
                <c:pt idx="16166">
                  <c:v>1029.9483081807</c:v>
                </c:pt>
                <c:pt idx="16167">
                  <c:v>1030.0120189507199</c:v>
                </c:pt>
                <c:pt idx="16168">
                  <c:v>1030.0757297207499</c:v>
                </c:pt>
                <c:pt idx="16169">
                  <c:v>1030.1394404907701</c:v>
                </c:pt>
                <c:pt idx="16170">
                  <c:v>1030.20315126079</c:v>
                </c:pt>
                <c:pt idx="16171">
                  <c:v>1030.26686203081</c:v>
                </c:pt>
                <c:pt idx="16172">
                  <c:v>1030.3305728008399</c:v>
                </c:pt>
                <c:pt idx="16173">
                  <c:v>1030.3942835708599</c:v>
                </c:pt>
                <c:pt idx="16174">
                  <c:v>1030.4579943408801</c:v>
                </c:pt>
                <c:pt idx="16175">
                  <c:v>1030.5217051109</c:v>
                </c:pt>
                <c:pt idx="16176">
                  <c:v>1030.58541588092</c:v>
                </c:pt>
                <c:pt idx="16177">
                  <c:v>1030.6491266509499</c:v>
                </c:pt>
                <c:pt idx="16178">
                  <c:v>1030.7128374209699</c:v>
                </c:pt>
                <c:pt idx="16179">
                  <c:v>1030.7765481909901</c:v>
                </c:pt>
                <c:pt idx="16180">
                  <c:v>1030.84025896101</c:v>
                </c:pt>
                <c:pt idx="16181">
                  <c:v>1030.90396973104</c:v>
                </c:pt>
                <c:pt idx="16182">
                  <c:v>1030.9676805010599</c:v>
                </c:pt>
                <c:pt idx="16183">
                  <c:v>1031.0313912710801</c:v>
                </c:pt>
                <c:pt idx="16184">
                  <c:v>1031.0951020411001</c:v>
                </c:pt>
                <c:pt idx="16185">
                  <c:v>1031.15881281112</c:v>
                </c:pt>
                <c:pt idx="16186">
                  <c:v>1031.22252358115</c:v>
                </c:pt>
                <c:pt idx="16187">
                  <c:v>1031.2862343511699</c:v>
                </c:pt>
                <c:pt idx="16188">
                  <c:v>1031.3499451211901</c:v>
                </c:pt>
                <c:pt idx="16189">
                  <c:v>1031.4136558912101</c:v>
                </c:pt>
                <c:pt idx="16190">
                  <c:v>1031.47736666124</c:v>
                </c:pt>
                <c:pt idx="16191">
                  <c:v>1031.54107743126</c:v>
                </c:pt>
                <c:pt idx="16192">
                  <c:v>1031.6047882012799</c:v>
                </c:pt>
                <c:pt idx="16193">
                  <c:v>1031.6684989713001</c:v>
                </c:pt>
                <c:pt idx="16194">
                  <c:v>1031.73220974132</c:v>
                </c:pt>
                <c:pt idx="16195">
                  <c:v>1031.79592051135</c:v>
                </c:pt>
                <c:pt idx="16196">
                  <c:v>1031.85963128137</c:v>
                </c:pt>
                <c:pt idx="16197">
                  <c:v>1031.9233420513899</c:v>
                </c:pt>
                <c:pt idx="16198">
                  <c:v>1031.9870528214101</c:v>
                </c:pt>
                <c:pt idx="16199">
                  <c:v>1032.05076359144</c:v>
                </c:pt>
                <c:pt idx="16200">
                  <c:v>1032.11447436146</c:v>
                </c:pt>
                <c:pt idx="16201">
                  <c:v>1032.1781851314799</c:v>
                </c:pt>
                <c:pt idx="16202">
                  <c:v>1032.2418959014999</c:v>
                </c:pt>
                <c:pt idx="16203">
                  <c:v>1032.3056066715201</c:v>
                </c:pt>
                <c:pt idx="16204">
                  <c:v>1032.36931744155</c:v>
                </c:pt>
                <c:pt idx="16205">
                  <c:v>1032.43302821157</c:v>
                </c:pt>
                <c:pt idx="16206">
                  <c:v>1032.4967389815899</c:v>
                </c:pt>
                <c:pt idx="16207">
                  <c:v>1032.5604497516099</c:v>
                </c:pt>
                <c:pt idx="16208">
                  <c:v>1032.6241605216401</c:v>
                </c:pt>
                <c:pt idx="16209">
                  <c:v>1032.68787129166</c:v>
                </c:pt>
                <c:pt idx="16210">
                  <c:v>1032.75158206168</c:v>
                </c:pt>
                <c:pt idx="16211">
                  <c:v>1032.8152928316999</c:v>
                </c:pt>
                <c:pt idx="16212">
                  <c:v>1032.8790036017199</c:v>
                </c:pt>
                <c:pt idx="16213">
                  <c:v>1032.9427143717501</c:v>
                </c:pt>
                <c:pt idx="16214">
                  <c:v>1033.00642514177</c:v>
                </c:pt>
                <c:pt idx="16215">
                  <c:v>1033.07013591179</c:v>
                </c:pt>
                <c:pt idx="16216">
                  <c:v>1033.1338466818099</c:v>
                </c:pt>
                <c:pt idx="16217">
                  <c:v>1033.1975574518401</c:v>
                </c:pt>
                <c:pt idx="16218">
                  <c:v>1033.2612682218601</c:v>
                </c:pt>
                <c:pt idx="16219">
                  <c:v>1033.32497899188</c:v>
                </c:pt>
                <c:pt idx="16220">
                  <c:v>1033.3886897619</c:v>
                </c:pt>
                <c:pt idx="16221">
                  <c:v>1033.4524005319199</c:v>
                </c:pt>
                <c:pt idx="16222">
                  <c:v>1033.5161113019501</c:v>
                </c:pt>
                <c:pt idx="16223">
                  <c:v>1033.5798220719701</c:v>
                </c:pt>
                <c:pt idx="16224">
                  <c:v>1033.64353284199</c:v>
                </c:pt>
                <c:pt idx="16225">
                  <c:v>1033.70724361201</c:v>
                </c:pt>
                <c:pt idx="16226">
                  <c:v>1033.7709543820399</c:v>
                </c:pt>
                <c:pt idx="16227">
                  <c:v>1033.8346651520601</c:v>
                </c:pt>
                <c:pt idx="16228">
                  <c:v>1033.89837592208</c:v>
                </c:pt>
                <c:pt idx="16229">
                  <c:v>1033.9620866921</c:v>
                </c:pt>
                <c:pt idx="16230">
                  <c:v>1034.02579746212</c:v>
                </c:pt>
                <c:pt idx="16231">
                  <c:v>1034.0895082321499</c:v>
                </c:pt>
                <c:pt idx="16232">
                  <c:v>1034.1532190021701</c:v>
                </c:pt>
                <c:pt idx="16233">
                  <c:v>1034.21692977219</c:v>
                </c:pt>
                <c:pt idx="16234">
                  <c:v>1034.28064054221</c:v>
                </c:pt>
                <c:pt idx="16235">
                  <c:v>1034.34435131224</c:v>
                </c:pt>
                <c:pt idx="16236">
                  <c:v>1034.4080620822599</c:v>
                </c:pt>
                <c:pt idx="16237">
                  <c:v>1034.4717728522801</c:v>
                </c:pt>
                <c:pt idx="16238">
                  <c:v>1034.5354836223</c:v>
                </c:pt>
                <c:pt idx="16239">
                  <c:v>1034.59919439232</c:v>
                </c:pt>
                <c:pt idx="16240">
                  <c:v>1034.6629051623499</c:v>
                </c:pt>
                <c:pt idx="16241">
                  <c:v>1034.7266159323699</c:v>
                </c:pt>
                <c:pt idx="16242">
                  <c:v>1034.7903267023901</c:v>
                </c:pt>
                <c:pt idx="16243">
                  <c:v>1034.85403747241</c:v>
                </c:pt>
                <c:pt idx="16244">
                  <c:v>1034.91774824244</c:v>
                </c:pt>
                <c:pt idx="16245">
                  <c:v>1034.9814590124599</c:v>
                </c:pt>
                <c:pt idx="16246">
                  <c:v>1035.0451697824799</c:v>
                </c:pt>
                <c:pt idx="16247">
                  <c:v>1035.1088805525001</c:v>
                </c:pt>
                <c:pt idx="16248">
                  <c:v>1035.17259132252</c:v>
                </c:pt>
                <c:pt idx="16249">
                  <c:v>1035.23630209255</c:v>
                </c:pt>
                <c:pt idx="16250">
                  <c:v>1035.3000128625699</c:v>
                </c:pt>
                <c:pt idx="16251">
                  <c:v>1035.3637236325901</c:v>
                </c:pt>
                <c:pt idx="16252">
                  <c:v>1035.4274344026101</c:v>
                </c:pt>
                <c:pt idx="16253">
                  <c:v>1035.49114517264</c:v>
                </c:pt>
                <c:pt idx="16254">
                  <c:v>1035.55485594266</c:v>
                </c:pt>
                <c:pt idx="16255">
                  <c:v>1035.6185667126799</c:v>
                </c:pt>
                <c:pt idx="16256">
                  <c:v>1035.6822774827001</c:v>
                </c:pt>
                <c:pt idx="16257">
                  <c:v>1035.7459882527201</c:v>
                </c:pt>
                <c:pt idx="16258">
                  <c:v>1035.80969902275</c:v>
                </c:pt>
                <c:pt idx="16259">
                  <c:v>1035.87340979277</c:v>
                </c:pt>
                <c:pt idx="16260">
                  <c:v>1035.9371205627899</c:v>
                </c:pt>
                <c:pt idx="16261">
                  <c:v>1036.0008313328101</c:v>
                </c:pt>
                <c:pt idx="16262">
                  <c:v>1036.0645421028401</c:v>
                </c:pt>
                <c:pt idx="16263">
                  <c:v>1036.12825287286</c:v>
                </c:pt>
                <c:pt idx="16264">
                  <c:v>1036.19196364288</c:v>
                </c:pt>
                <c:pt idx="16265">
                  <c:v>1036.2556744128999</c:v>
                </c:pt>
                <c:pt idx="16266">
                  <c:v>1036.3193851829201</c:v>
                </c:pt>
                <c:pt idx="16267">
                  <c:v>1036.38309595295</c:v>
                </c:pt>
                <c:pt idx="16268">
                  <c:v>1036.44680672297</c:v>
                </c:pt>
                <c:pt idx="16269">
                  <c:v>1036.5105174929899</c:v>
                </c:pt>
                <c:pt idx="16270">
                  <c:v>1036.5742282630099</c:v>
                </c:pt>
                <c:pt idx="16271">
                  <c:v>1036.6379390330401</c:v>
                </c:pt>
                <c:pt idx="16272">
                  <c:v>1036.70164980306</c:v>
                </c:pt>
                <c:pt idx="16273">
                  <c:v>1036.76536057308</c:v>
                </c:pt>
                <c:pt idx="16274">
                  <c:v>1036.8290713430999</c:v>
                </c:pt>
                <c:pt idx="16275">
                  <c:v>1036.8927821131199</c:v>
                </c:pt>
                <c:pt idx="16276">
                  <c:v>1036.9564928831501</c:v>
                </c:pt>
                <c:pt idx="16277">
                  <c:v>1037.02020365317</c:v>
                </c:pt>
                <c:pt idx="16278">
                  <c:v>1037.08391442319</c:v>
                </c:pt>
                <c:pt idx="16279">
                  <c:v>1037.1476251932099</c:v>
                </c:pt>
                <c:pt idx="16280">
                  <c:v>1037.2113359632399</c:v>
                </c:pt>
                <c:pt idx="16281">
                  <c:v>1037.2750467332601</c:v>
                </c:pt>
                <c:pt idx="16282">
                  <c:v>1037.33875750328</c:v>
                </c:pt>
                <c:pt idx="16283">
                  <c:v>1037.4024682733</c:v>
                </c:pt>
                <c:pt idx="16284">
                  <c:v>1037.4661790433199</c:v>
                </c:pt>
                <c:pt idx="16285">
                  <c:v>1037.5298898133501</c:v>
                </c:pt>
                <c:pt idx="16286">
                  <c:v>1037.5936005833701</c:v>
                </c:pt>
                <c:pt idx="16287">
                  <c:v>1037.65731135339</c:v>
                </c:pt>
                <c:pt idx="16288">
                  <c:v>1037.72102212341</c:v>
                </c:pt>
                <c:pt idx="16289">
                  <c:v>1037.7847328934399</c:v>
                </c:pt>
                <c:pt idx="16290">
                  <c:v>1037.8484436634601</c:v>
                </c:pt>
                <c:pt idx="16291">
                  <c:v>1037.9121544334801</c:v>
                </c:pt>
                <c:pt idx="16292">
                  <c:v>1037.9758652035</c:v>
                </c:pt>
                <c:pt idx="16293">
                  <c:v>1038.03957597352</c:v>
                </c:pt>
                <c:pt idx="16294">
                  <c:v>1038.1032867435499</c:v>
                </c:pt>
                <c:pt idx="16295">
                  <c:v>1038.1669975135701</c:v>
                </c:pt>
                <c:pt idx="16296">
                  <c:v>1038.23070828359</c:v>
                </c:pt>
                <c:pt idx="16297">
                  <c:v>1038.29441905361</c:v>
                </c:pt>
                <c:pt idx="16298">
                  <c:v>1038.35812982364</c:v>
                </c:pt>
                <c:pt idx="16299">
                  <c:v>1038.4218405936599</c:v>
                </c:pt>
                <c:pt idx="16300">
                  <c:v>1038.4855513636801</c:v>
                </c:pt>
                <c:pt idx="16301">
                  <c:v>1038.5492621337</c:v>
                </c:pt>
                <c:pt idx="16302">
                  <c:v>1038.61297290372</c:v>
                </c:pt>
                <c:pt idx="16303">
                  <c:v>1038.6766836737499</c:v>
                </c:pt>
                <c:pt idx="16304">
                  <c:v>1038.7403944437699</c:v>
                </c:pt>
                <c:pt idx="16305">
                  <c:v>1038.8041052137901</c:v>
                </c:pt>
                <c:pt idx="16306">
                  <c:v>1038.86781598381</c:v>
                </c:pt>
                <c:pt idx="16307">
                  <c:v>1038.93152675384</c:v>
                </c:pt>
                <c:pt idx="16308">
                  <c:v>1038.9952375238599</c:v>
                </c:pt>
                <c:pt idx="16309">
                  <c:v>1039.0589482938799</c:v>
                </c:pt>
                <c:pt idx="16310">
                  <c:v>1039.1226590639001</c:v>
                </c:pt>
                <c:pt idx="16311">
                  <c:v>1039.18636983392</c:v>
                </c:pt>
                <c:pt idx="16312">
                  <c:v>1039.25008060395</c:v>
                </c:pt>
                <c:pt idx="16313">
                  <c:v>1039.3137913739699</c:v>
                </c:pt>
                <c:pt idx="16314">
                  <c:v>1039.3775021439899</c:v>
                </c:pt>
                <c:pt idx="16315">
                  <c:v>1039.4412129140101</c:v>
                </c:pt>
                <c:pt idx="16316">
                  <c:v>1039.50492368404</c:v>
                </c:pt>
                <c:pt idx="16317">
                  <c:v>1039.56863445406</c:v>
                </c:pt>
                <c:pt idx="16318">
                  <c:v>1039.6323452240799</c:v>
                </c:pt>
                <c:pt idx="16319">
                  <c:v>1039.6960559941001</c:v>
                </c:pt>
                <c:pt idx="16320">
                  <c:v>1039.7597667641201</c:v>
                </c:pt>
                <c:pt idx="16321">
                  <c:v>1039.82347753415</c:v>
                </c:pt>
                <c:pt idx="16322">
                  <c:v>1039.88718830417</c:v>
                </c:pt>
                <c:pt idx="16323">
                  <c:v>1039.9508990741899</c:v>
                </c:pt>
                <c:pt idx="16324">
                  <c:v>1040.0146098442101</c:v>
                </c:pt>
                <c:pt idx="16325">
                  <c:v>1040.0783206142401</c:v>
                </c:pt>
                <c:pt idx="16326">
                  <c:v>1040.14203138426</c:v>
                </c:pt>
                <c:pt idx="16327">
                  <c:v>1040.20574215428</c:v>
                </c:pt>
                <c:pt idx="16328">
                  <c:v>1040.2694529242999</c:v>
                </c:pt>
                <c:pt idx="16329">
                  <c:v>1040.3331636943201</c:v>
                </c:pt>
                <c:pt idx="16330">
                  <c:v>1040.39687446435</c:v>
                </c:pt>
                <c:pt idx="16331">
                  <c:v>1040.46058523437</c:v>
                </c:pt>
                <c:pt idx="16332">
                  <c:v>1040.52429600439</c:v>
                </c:pt>
                <c:pt idx="16333">
                  <c:v>1040.5880067744099</c:v>
                </c:pt>
                <c:pt idx="16334">
                  <c:v>1040.6517175444401</c:v>
                </c:pt>
                <c:pt idx="16335">
                  <c:v>1040.71542831446</c:v>
                </c:pt>
                <c:pt idx="16336">
                  <c:v>1040.77913908448</c:v>
                </c:pt>
                <c:pt idx="16337">
                  <c:v>1040.8428498544999</c:v>
                </c:pt>
                <c:pt idx="16338">
                  <c:v>1040.9065606245199</c:v>
                </c:pt>
                <c:pt idx="16339">
                  <c:v>1040.9702713945501</c:v>
                </c:pt>
                <c:pt idx="16340">
                  <c:v>1041.03398216457</c:v>
                </c:pt>
                <c:pt idx="16341">
                  <c:v>1041.09769293459</c:v>
                </c:pt>
                <c:pt idx="16342">
                  <c:v>1041.1614037046099</c:v>
                </c:pt>
                <c:pt idx="16343">
                  <c:v>1041.2251144746399</c:v>
                </c:pt>
                <c:pt idx="16344">
                  <c:v>1041.2888252446601</c:v>
                </c:pt>
                <c:pt idx="16345">
                  <c:v>1041.35253601468</c:v>
                </c:pt>
                <c:pt idx="16346">
                  <c:v>1041.4162467847</c:v>
                </c:pt>
                <c:pt idx="16347">
                  <c:v>1041.4799575547199</c:v>
                </c:pt>
                <c:pt idx="16348">
                  <c:v>1041.5436683247499</c:v>
                </c:pt>
                <c:pt idx="16349">
                  <c:v>1041.6073790947701</c:v>
                </c:pt>
                <c:pt idx="16350">
                  <c:v>1041.67108986479</c:v>
                </c:pt>
                <c:pt idx="16351">
                  <c:v>1041.73480063481</c:v>
                </c:pt>
                <c:pt idx="16352">
                  <c:v>1041.7985114048399</c:v>
                </c:pt>
                <c:pt idx="16353">
                  <c:v>1041.8622221748601</c:v>
                </c:pt>
                <c:pt idx="16354">
                  <c:v>1041.9259329448801</c:v>
                </c:pt>
                <c:pt idx="16355">
                  <c:v>1041.9896437149</c:v>
                </c:pt>
                <c:pt idx="16356">
                  <c:v>1042.05335448492</c:v>
                </c:pt>
                <c:pt idx="16357">
                  <c:v>1042.1170652549499</c:v>
                </c:pt>
                <c:pt idx="16358">
                  <c:v>1042.1807760249701</c:v>
                </c:pt>
                <c:pt idx="16359">
                  <c:v>1042.2444867949901</c:v>
                </c:pt>
                <c:pt idx="16360">
                  <c:v>1042.30819756501</c:v>
                </c:pt>
                <c:pt idx="16361">
                  <c:v>1042.37190833504</c:v>
                </c:pt>
                <c:pt idx="16362">
                  <c:v>1042.4356191050599</c:v>
                </c:pt>
                <c:pt idx="16363">
                  <c:v>1042.4993298750801</c:v>
                </c:pt>
                <c:pt idx="16364">
                  <c:v>1042.5630406451</c:v>
                </c:pt>
                <c:pt idx="16365">
                  <c:v>1042.62675141512</c:v>
                </c:pt>
                <c:pt idx="16366">
                  <c:v>1042.69046218515</c:v>
                </c:pt>
                <c:pt idx="16367">
                  <c:v>1042.7541729551699</c:v>
                </c:pt>
                <c:pt idx="16368">
                  <c:v>1042.8178837251901</c:v>
                </c:pt>
                <c:pt idx="16369">
                  <c:v>1042.88159449521</c:v>
                </c:pt>
                <c:pt idx="16370">
                  <c:v>1042.94530526524</c:v>
                </c:pt>
                <c:pt idx="16371">
                  <c:v>1043.0090160352599</c:v>
                </c:pt>
                <c:pt idx="16372">
                  <c:v>1043.0727268052799</c:v>
                </c:pt>
                <c:pt idx="16373">
                  <c:v>1043.1364375753001</c:v>
                </c:pt>
                <c:pt idx="16374">
                  <c:v>1043.20014834532</c:v>
                </c:pt>
                <c:pt idx="16375">
                  <c:v>1043.26385911535</c:v>
                </c:pt>
                <c:pt idx="16376">
                  <c:v>1043.3275698853699</c:v>
                </c:pt>
                <c:pt idx="16377">
                  <c:v>1043.3912806553899</c:v>
                </c:pt>
                <c:pt idx="16378">
                  <c:v>1043.4549914254101</c:v>
                </c:pt>
                <c:pt idx="16379">
                  <c:v>1043.51870219544</c:v>
                </c:pt>
                <c:pt idx="16380">
                  <c:v>1043.58241296546</c:v>
                </c:pt>
                <c:pt idx="16381">
                  <c:v>1043.6461237354799</c:v>
                </c:pt>
                <c:pt idx="16382">
                  <c:v>1043.7098345055001</c:v>
                </c:pt>
                <c:pt idx="16383">
                  <c:v>1043.7735452755201</c:v>
                </c:pt>
                <c:pt idx="16384">
                  <c:v>1043.83725604555</c:v>
                </c:pt>
                <c:pt idx="16385">
                  <c:v>1043.90096681557</c:v>
                </c:pt>
                <c:pt idx="16386">
                  <c:v>1043.9646775855899</c:v>
                </c:pt>
                <c:pt idx="16387">
                  <c:v>1044.0283883556101</c:v>
                </c:pt>
                <c:pt idx="16388">
                  <c:v>1044.0920991256401</c:v>
                </c:pt>
                <c:pt idx="16389">
                  <c:v>1044.15580989566</c:v>
                </c:pt>
                <c:pt idx="16390">
                  <c:v>1044.21952066568</c:v>
                </c:pt>
                <c:pt idx="16391">
                  <c:v>1044.2832314356999</c:v>
                </c:pt>
                <c:pt idx="16392">
                  <c:v>1044.3469422057201</c:v>
                </c:pt>
                <c:pt idx="16393">
                  <c:v>1044.4106529757501</c:v>
                </c:pt>
                <c:pt idx="16394">
                  <c:v>1044.47436374577</c:v>
                </c:pt>
                <c:pt idx="16395">
                  <c:v>1044.53807451579</c:v>
                </c:pt>
                <c:pt idx="16396">
                  <c:v>1044.6017852858099</c:v>
                </c:pt>
                <c:pt idx="16397">
                  <c:v>1044.6654960558401</c:v>
                </c:pt>
                <c:pt idx="16398">
                  <c:v>1044.72920682586</c:v>
                </c:pt>
                <c:pt idx="16399">
                  <c:v>1044.79291759588</c:v>
                </c:pt>
                <c:pt idx="16400">
                  <c:v>1044.8566283659</c:v>
                </c:pt>
                <c:pt idx="16401">
                  <c:v>1044.9203391359299</c:v>
                </c:pt>
                <c:pt idx="16402">
                  <c:v>1044.9840499059501</c:v>
                </c:pt>
                <c:pt idx="16403">
                  <c:v>1045.04776067597</c:v>
                </c:pt>
                <c:pt idx="16404">
                  <c:v>1045.11147144599</c:v>
                </c:pt>
                <c:pt idx="16405">
                  <c:v>1045.1751822160099</c:v>
                </c:pt>
                <c:pt idx="16406">
                  <c:v>1045.2388929860399</c:v>
                </c:pt>
                <c:pt idx="16407">
                  <c:v>1045.3026037560601</c:v>
                </c:pt>
                <c:pt idx="16408">
                  <c:v>1045.36631452608</c:v>
                </c:pt>
                <c:pt idx="16409">
                  <c:v>1045.4300252961</c:v>
                </c:pt>
                <c:pt idx="16410">
                  <c:v>1045.4937360661299</c:v>
                </c:pt>
                <c:pt idx="16411">
                  <c:v>1045.5574468361499</c:v>
                </c:pt>
                <c:pt idx="16412">
                  <c:v>1045.6211576061701</c:v>
                </c:pt>
                <c:pt idx="16413">
                  <c:v>1045.68486837619</c:v>
                </c:pt>
                <c:pt idx="16414">
                  <c:v>1045.74857914621</c:v>
                </c:pt>
                <c:pt idx="16415">
                  <c:v>1045.8122899162399</c:v>
                </c:pt>
                <c:pt idx="16416">
                  <c:v>1045.8760006862601</c:v>
                </c:pt>
                <c:pt idx="16417">
                  <c:v>1045.9397114562801</c:v>
                </c:pt>
                <c:pt idx="16418">
                  <c:v>1046.0034222263</c:v>
                </c:pt>
                <c:pt idx="16419">
                  <c:v>1046.06713299633</c:v>
                </c:pt>
                <c:pt idx="16420">
                  <c:v>1046.1308437663499</c:v>
                </c:pt>
                <c:pt idx="16421">
                  <c:v>1046.1945545363701</c:v>
                </c:pt>
                <c:pt idx="16422">
                  <c:v>1046.2582653063901</c:v>
                </c:pt>
                <c:pt idx="16423">
                  <c:v>1046.32197607641</c:v>
                </c:pt>
                <c:pt idx="16424">
                  <c:v>1046.38568684644</c:v>
                </c:pt>
                <c:pt idx="16425">
                  <c:v>1046.4493976164599</c:v>
                </c:pt>
                <c:pt idx="16426">
                  <c:v>1046.5131083864801</c:v>
                </c:pt>
                <c:pt idx="16427">
                  <c:v>1046.5768191565001</c:v>
                </c:pt>
                <c:pt idx="16428">
                  <c:v>1046.64052992653</c:v>
                </c:pt>
                <c:pt idx="16429">
                  <c:v>1046.70424069655</c:v>
                </c:pt>
                <c:pt idx="16430">
                  <c:v>1046.7679514665699</c:v>
                </c:pt>
                <c:pt idx="16431">
                  <c:v>1046.8316622365901</c:v>
                </c:pt>
                <c:pt idx="16432">
                  <c:v>1046.89537300661</c:v>
                </c:pt>
                <c:pt idx="16433">
                  <c:v>1046.95908377664</c:v>
                </c:pt>
                <c:pt idx="16434">
                  <c:v>1047.02279454666</c:v>
                </c:pt>
                <c:pt idx="16435">
                  <c:v>1047.0865053166799</c:v>
                </c:pt>
                <c:pt idx="16436">
                  <c:v>1047.1502160867001</c:v>
                </c:pt>
                <c:pt idx="16437">
                  <c:v>1047.21392685673</c:v>
                </c:pt>
                <c:pt idx="16438">
                  <c:v>1047.27763762675</c:v>
                </c:pt>
                <c:pt idx="16439">
                  <c:v>1047.3413483967699</c:v>
                </c:pt>
                <c:pt idx="16440">
                  <c:v>1047.4050591667899</c:v>
                </c:pt>
                <c:pt idx="16441">
                  <c:v>1047.4687699368101</c:v>
                </c:pt>
                <c:pt idx="16442">
                  <c:v>1047.53248070684</c:v>
                </c:pt>
                <c:pt idx="16443">
                  <c:v>1047.59619147686</c:v>
                </c:pt>
                <c:pt idx="16444">
                  <c:v>1047.6599022468799</c:v>
                </c:pt>
                <c:pt idx="16445">
                  <c:v>1047.7236130168999</c:v>
                </c:pt>
                <c:pt idx="16446">
                  <c:v>1047.7873237869301</c:v>
                </c:pt>
                <c:pt idx="16447">
                  <c:v>1047.85103455695</c:v>
                </c:pt>
                <c:pt idx="16448">
                  <c:v>1047.91474532697</c:v>
                </c:pt>
                <c:pt idx="16449">
                  <c:v>1047.9784560969899</c:v>
                </c:pt>
                <c:pt idx="16450">
                  <c:v>1048.0421668670101</c:v>
                </c:pt>
                <c:pt idx="16451">
                  <c:v>1048.1058776370401</c:v>
                </c:pt>
                <c:pt idx="16452">
                  <c:v>1048.16958840706</c:v>
                </c:pt>
                <c:pt idx="16453">
                  <c:v>1048.23329917708</c:v>
                </c:pt>
                <c:pt idx="16454">
                  <c:v>1048.2970099470999</c:v>
                </c:pt>
                <c:pt idx="16455">
                  <c:v>1048.3607207171301</c:v>
                </c:pt>
                <c:pt idx="16456">
                  <c:v>1048.4244314871501</c:v>
                </c:pt>
                <c:pt idx="16457">
                  <c:v>1048.48814225717</c:v>
                </c:pt>
                <c:pt idx="16458">
                  <c:v>1048.55185302719</c:v>
                </c:pt>
                <c:pt idx="16459">
                  <c:v>1048.6155637972099</c:v>
                </c:pt>
                <c:pt idx="16460">
                  <c:v>1048.6792745672401</c:v>
                </c:pt>
                <c:pt idx="16461">
                  <c:v>1048.7429853372601</c:v>
                </c:pt>
                <c:pt idx="16462">
                  <c:v>1048.80669610728</c:v>
                </c:pt>
                <c:pt idx="16463">
                  <c:v>1048.8704068773</c:v>
                </c:pt>
                <c:pt idx="16464">
                  <c:v>1048.9341176473299</c:v>
                </c:pt>
                <c:pt idx="16465">
                  <c:v>1048.9978284173501</c:v>
                </c:pt>
                <c:pt idx="16466">
                  <c:v>1049.06153918737</c:v>
                </c:pt>
                <c:pt idx="16467">
                  <c:v>1049.12524995739</c:v>
                </c:pt>
                <c:pt idx="16468">
                  <c:v>1049.1889607274099</c:v>
                </c:pt>
                <c:pt idx="16469">
                  <c:v>1049.2526714974399</c:v>
                </c:pt>
                <c:pt idx="16470">
                  <c:v>1049.3163822674601</c:v>
                </c:pt>
                <c:pt idx="16471">
                  <c:v>1049.38009303748</c:v>
                </c:pt>
                <c:pt idx="16472">
                  <c:v>1049.4438038075</c:v>
                </c:pt>
                <c:pt idx="16473">
                  <c:v>1049.5075145775299</c:v>
                </c:pt>
                <c:pt idx="16474">
                  <c:v>1049.5712253475499</c:v>
                </c:pt>
                <c:pt idx="16475">
                  <c:v>1049.6349361175701</c:v>
                </c:pt>
                <c:pt idx="16476">
                  <c:v>1049.69864688759</c:v>
                </c:pt>
                <c:pt idx="16477">
                  <c:v>1049.76235765761</c:v>
                </c:pt>
                <c:pt idx="16478">
                  <c:v>1049.8260684276399</c:v>
                </c:pt>
                <c:pt idx="16479">
                  <c:v>1049.8897791976599</c:v>
                </c:pt>
                <c:pt idx="16480">
                  <c:v>1049.9534899676801</c:v>
                </c:pt>
                <c:pt idx="16481">
                  <c:v>1050.0172007377</c:v>
                </c:pt>
                <c:pt idx="16482">
                  <c:v>1050.08091150773</c:v>
                </c:pt>
                <c:pt idx="16483">
                  <c:v>1050.1446222777499</c:v>
                </c:pt>
                <c:pt idx="16484">
                  <c:v>1050.2083330477701</c:v>
                </c:pt>
                <c:pt idx="16485">
                  <c:v>1050.2720438177901</c:v>
                </c:pt>
                <c:pt idx="16486">
                  <c:v>1050.33575458781</c:v>
                </c:pt>
                <c:pt idx="16487">
                  <c:v>1050.39946535784</c:v>
                </c:pt>
                <c:pt idx="16488">
                  <c:v>1050.4631761278599</c:v>
                </c:pt>
                <c:pt idx="16489">
                  <c:v>1050.5268868978801</c:v>
                </c:pt>
                <c:pt idx="16490">
                  <c:v>1050.5905976679001</c:v>
                </c:pt>
                <c:pt idx="16491">
                  <c:v>1050.65430843793</c:v>
                </c:pt>
                <c:pt idx="16492">
                  <c:v>1050.71801920795</c:v>
                </c:pt>
                <c:pt idx="16493">
                  <c:v>1050.7817299779699</c:v>
                </c:pt>
                <c:pt idx="16494">
                  <c:v>1050.8454407479901</c:v>
                </c:pt>
                <c:pt idx="16495">
                  <c:v>1050.90915151801</c:v>
                </c:pt>
                <c:pt idx="16496">
                  <c:v>1050.97286228804</c:v>
                </c:pt>
                <c:pt idx="16497">
                  <c:v>1051.03657305806</c:v>
                </c:pt>
                <c:pt idx="16498">
                  <c:v>1051.1002838280799</c:v>
                </c:pt>
                <c:pt idx="16499">
                  <c:v>1051.1639945981001</c:v>
                </c:pt>
                <c:pt idx="16500">
                  <c:v>1051.22770536813</c:v>
                </c:pt>
                <c:pt idx="16501">
                  <c:v>1051.29141613815</c:v>
                </c:pt>
                <c:pt idx="16502">
                  <c:v>1051.35512690817</c:v>
                </c:pt>
                <c:pt idx="16503">
                  <c:v>1051.4188376781899</c:v>
                </c:pt>
                <c:pt idx="16504">
                  <c:v>1051.4825484482101</c:v>
                </c:pt>
                <c:pt idx="16505">
                  <c:v>1051.54625921824</c:v>
                </c:pt>
                <c:pt idx="16506">
                  <c:v>1051.60996998826</c:v>
                </c:pt>
                <c:pt idx="16507">
                  <c:v>1051.6736807582799</c:v>
                </c:pt>
                <c:pt idx="16508">
                  <c:v>1051.7373915282999</c:v>
                </c:pt>
                <c:pt idx="16509">
                  <c:v>1051.8011022983301</c:v>
                </c:pt>
                <c:pt idx="16510">
                  <c:v>1051.86481306835</c:v>
                </c:pt>
                <c:pt idx="16511">
                  <c:v>1051.92852383837</c:v>
                </c:pt>
                <c:pt idx="16512">
                  <c:v>1051.9922346083899</c:v>
                </c:pt>
                <c:pt idx="16513">
                  <c:v>1052.0559453784099</c:v>
                </c:pt>
                <c:pt idx="16514">
                  <c:v>1052.1196561484401</c:v>
                </c:pt>
                <c:pt idx="16515">
                  <c:v>1052.18336691846</c:v>
                </c:pt>
                <c:pt idx="16516">
                  <c:v>1052.24707768848</c:v>
                </c:pt>
                <c:pt idx="16517">
                  <c:v>1052.3107884584999</c:v>
                </c:pt>
                <c:pt idx="16518">
                  <c:v>1052.3744992285301</c:v>
                </c:pt>
                <c:pt idx="16519">
                  <c:v>1052.4382099985501</c:v>
                </c:pt>
                <c:pt idx="16520">
                  <c:v>1052.50192076857</c:v>
                </c:pt>
                <c:pt idx="16521">
                  <c:v>1052.56563153859</c:v>
                </c:pt>
                <c:pt idx="16522">
                  <c:v>1052.6293423086099</c:v>
                </c:pt>
                <c:pt idx="16523">
                  <c:v>1052.6930530786401</c:v>
                </c:pt>
                <c:pt idx="16524">
                  <c:v>1052.7567638486601</c:v>
                </c:pt>
                <c:pt idx="16525">
                  <c:v>1052.82047461868</c:v>
                </c:pt>
                <c:pt idx="16526">
                  <c:v>1052.8841853887</c:v>
                </c:pt>
                <c:pt idx="16527">
                  <c:v>1052.9478961587299</c:v>
                </c:pt>
                <c:pt idx="16528">
                  <c:v>1053.0116069287501</c:v>
                </c:pt>
                <c:pt idx="16529">
                  <c:v>1053.07531769877</c:v>
                </c:pt>
                <c:pt idx="16530">
                  <c:v>1053.13902846879</c:v>
                </c:pt>
                <c:pt idx="16531">
                  <c:v>1053.20273923881</c:v>
                </c:pt>
                <c:pt idx="16532">
                  <c:v>1053.2664500088399</c:v>
                </c:pt>
                <c:pt idx="16533">
                  <c:v>1053.3301607788601</c:v>
                </c:pt>
                <c:pt idx="16534">
                  <c:v>1053.39387154888</c:v>
                </c:pt>
                <c:pt idx="16535">
                  <c:v>1053.4575823189</c:v>
                </c:pt>
                <c:pt idx="16536">
                  <c:v>1053.52129308893</c:v>
                </c:pt>
                <c:pt idx="16537">
                  <c:v>1053.5850038589499</c:v>
                </c:pt>
                <c:pt idx="16538">
                  <c:v>1053.6487146289701</c:v>
                </c:pt>
                <c:pt idx="16539">
                  <c:v>1053.71242539899</c:v>
                </c:pt>
                <c:pt idx="16540">
                  <c:v>1053.77613616901</c:v>
                </c:pt>
                <c:pt idx="16541">
                  <c:v>1053.8398469390399</c:v>
                </c:pt>
                <c:pt idx="16542">
                  <c:v>1053.9035577090599</c:v>
                </c:pt>
                <c:pt idx="16543">
                  <c:v>1053.9672684790801</c:v>
                </c:pt>
                <c:pt idx="16544">
                  <c:v>1054.0309792491</c:v>
                </c:pt>
                <c:pt idx="16545">
                  <c:v>1054.09469001913</c:v>
                </c:pt>
                <c:pt idx="16546">
                  <c:v>1054.1584007891499</c:v>
                </c:pt>
                <c:pt idx="16547">
                  <c:v>1054.2221115591699</c:v>
                </c:pt>
                <c:pt idx="16548">
                  <c:v>1054.2858223291901</c:v>
                </c:pt>
                <c:pt idx="16549">
                  <c:v>1054.34953309921</c:v>
                </c:pt>
                <c:pt idx="16550">
                  <c:v>1054.41324386924</c:v>
                </c:pt>
                <c:pt idx="16551">
                  <c:v>1054.4769546392599</c:v>
                </c:pt>
                <c:pt idx="16552">
                  <c:v>1054.5406654092801</c:v>
                </c:pt>
                <c:pt idx="16553">
                  <c:v>1054.6043761793001</c:v>
                </c:pt>
                <c:pt idx="16554">
                  <c:v>1054.66808694933</c:v>
                </c:pt>
                <c:pt idx="16555">
                  <c:v>1054.73179771935</c:v>
                </c:pt>
                <c:pt idx="16556">
                  <c:v>1054.7955084893699</c:v>
                </c:pt>
                <c:pt idx="16557">
                  <c:v>1054.8592192593901</c:v>
                </c:pt>
                <c:pt idx="16558">
                  <c:v>1054.9229300294101</c:v>
                </c:pt>
                <c:pt idx="16559">
                  <c:v>1054.98664079944</c:v>
                </c:pt>
                <c:pt idx="16560">
                  <c:v>1055.05035156946</c:v>
                </c:pt>
                <c:pt idx="16561">
                  <c:v>1055.1140623394799</c:v>
                </c:pt>
                <c:pt idx="16562">
                  <c:v>1055.1777731095001</c:v>
                </c:pt>
                <c:pt idx="16563">
                  <c:v>1055.2414838795301</c:v>
                </c:pt>
                <c:pt idx="16564">
                  <c:v>1055.30519464955</c:v>
                </c:pt>
                <c:pt idx="16565">
                  <c:v>1055.36890541957</c:v>
                </c:pt>
                <c:pt idx="16566">
                  <c:v>1055.4326161895899</c:v>
                </c:pt>
                <c:pt idx="16567">
                  <c:v>1055.4963269596101</c:v>
                </c:pt>
                <c:pt idx="16568">
                  <c:v>1055.56003772964</c:v>
                </c:pt>
                <c:pt idx="16569">
                  <c:v>1055.62374849966</c:v>
                </c:pt>
                <c:pt idx="16570">
                  <c:v>1055.6874592696799</c:v>
                </c:pt>
                <c:pt idx="16571">
                  <c:v>1055.7511700396999</c:v>
                </c:pt>
                <c:pt idx="16572">
                  <c:v>1055.8148808097301</c:v>
                </c:pt>
                <c:pt idx="16573">
                  <c:v>1055.87859157975</c:v>
                </c:pt>
                <c:pt idx="16574">
                  <c:v>1055.94230234977</c:v>
                </c:pt>
                <c:pt idx="16575">
                  <c:v>1056.0060131197899</c:v>
                </c:pt>
                <c:pt idx="16576">
                  <c:v>1056.0697238898099</c:v>
                </c:pt>
                <c:pt idx="16577">
                  <c:v>1056.1334346598401</c:v>
                </c:pt>
                <c:pt idx="16578">
                  <c:v>1056.19714542986</c:v>
                </c:pt>
                <c:pt idx="16579">
                  <c:v>1056.26085619988</c:v>
                </c:pt>
                <c:pt idx="16580">
                  <c:v>1056.3245669698999</c:v>
                </c:pt>
                <c:pt idx="16581">
                  <c:v>1056.3882777399299</c:v>
                </c:pt>
                <c:pt idx="16582">
                  <c:v>1056.4519885099501</c:v>
                </c:pt>
                <c:pt idx="16583">
                  <c:v>1056.51569927997</c:v>
                </c:pt>
                <c:pt idx="16584">
                  <c:v>1056.57941004999</c:v>
                </c:pt>
                <c:pt idx="16585">
                  <c:v>1056.6431208200099</c:v>
                </c:pt>
                <c:pt idx="16586">
                  <c:v>1056.7068315900401</c:v>
                </c:pt>
                <c:pt idx="16587">
                  <c:v>1056.7705423600601</c:v>
                </c:pt>
                <c:pt idx="16588">
                  <c:v>1056.83425313008</c:v>
                </c:pt>
                <c:pt idx="16589">
                  <c:v>1056.8979639001</c:v>
                </c:pt>
                <c:pt idx="16590">
                  <c:v>1056.9616746701299</c:v>
                </c:pt>
                <c:pt idx="16591">
                  <c:v>1057.0253854401501</c:v>
                </c:pt>
                <c:pt idx="16592">
                  <c:v>1057.0890962101701</c:v>
                </c:pt>
                <c:pt idx="16593">
                  <c:v>1057.15280698019</c:v>
                </c:pt>
                <c:pt idx="16594">
                  <c:v>1057.21651775021</c:v>
                </c:pt>
                <c:pt idx="16595">
                  <c:v>1057.2802285202399</c:v>
                </c:pt>
                <c:pt idx="16596">
                  <c:v>1057.3439392902601</c:v>
                </c:pt>
                <c:pt idx="16597">
                  <c:v>1057.40765006028</c:v>
                </c:pt>
                <c:pt idx="16598">
                  <c:v>1057.4713608303</c:v>
                </c:pt>
                <c:pt idx="16599">
                  <c:v>1057.53507160033</c:v>
                </c:pt>
                <c:pt idx="16600">
                  <c:v>1057.5987823703499</c:v>
                </c:pt>
                <c:pt idx="16601">
                  <c:v>1057.6624931403701</c:v>
                </c:pt>
                <c:pt idx="16602">
                  <c:v>1057.72620391039</c:v>
                </c:pt>
                <c:pt idx="16603">
                  <c:v>1057.78991468041</c:v>
                </c:pt>
                <c:pt idx="16604">
                  <c:v>1057.8536254504399</c:v>
                </c:pt>
                <c:pt idx="16605">
                  <c:v>1057.9173362204599</c:v>
                </c:pt>
                <c:pt idx="16606">
                  <c:v>1057.9810469904801</c:v>
                </c:pt>
                <c:pt idx="16607">
                  <c:v>1058.0447577605</c:v>
                </c:pt>
                <c:pt idx="16608">
                  <c:v>1058.10846853053</c:v>
                </c:pt>
                <c:pt idx="16609">
                  <c:v>1058.1721793005499</c:v>
                </c:pt>
                <c:pt idx="16610">
                  <c:v>1058.2358900705699</c:v>
                </c:pt>
                <c:pt idx="16611">
                  <c:v>1058.2996008405901</c:v>
                </c:pt>
                <c:pt idx="16612">
                  <c:v>1058.36331161061</c:v>
                </c:pt>
                <c:pt idx="16613">
                  <c:v>1058.42702238064</c:v>
                </c:pt>
                <c:pt idx="16614">
                  <c:v>1058.4907331506599</c:v>
                </c:pt>
                <c:pt idx="16615">
                  <c:v>1058.5544439206799</c:v>
                </c:pt>
                <c:pt idx="16616">
                  <c:v>1058.6181546907001</c:v>
                </c:pt>
                <c:pt idx="16617">
                  <c:v>1058.68186546073</c:v>
                </c:pt>
                <c:pt idx="16618">
                  <c:v>1058.74557623075</c:v>
                </c:pt>
                <c:pt idx="16619">
                  <c:v>1058.8092870007699</c:v>
                </c:pt>
                <c:pt idx="16620">
                  <c:v>1058.8729977707901</c:v>
                </c:pt>
                <c:pt idx="16621">
                  <c:v>1058.9367085408101</c:v>
                </c:pt>
                <c:pt idx="16622">
                  <c:v>1059.00041931084</c:v>
                </c:pt>
                <c:pt idx="16623">
                  <c:v>1059.06413008086</c:v>
                </c:pt>
                <c:pt idx="16624">
                  <c:v>1059.1278408508799</c:v>
                </c:pt>
                <c:pt idx="16625">
                  <c:v>1059.1915516209001</c:v>
                </c:pt>
                <c:pt idx="16626">
                  <c:v>1059.2552623909301</c:v>
                </c:pt>
                <c:pt idx="16627">
                  <c:v>1059.31897316095</c:v>
                </c:pt>
                <c:pt idx="16628">
                  <c:v>1059.38268393097</c:v>
                </c:pt>
                <c:pt idx="16629">
                  <c:v>1059.4463947009899</c:v>
                </c:pt>
                <c:pt idx="16630">
                  <c:v>1059.5101054710101</c:v>
                </c:pt>
                <c:pt idx="16631">
                  <c:v>1059.57381624104</c:v>
                </c:pt>
                <c:pt idx="16632">
                  <c:v>1059.63752701106</c:v>
                </c:pt>
                <c:pt idx="16633">
                  <c:v>1059.70123778108</c:v>
                </c:pt>
                <c:pt idx="16634">
                  <c:v>1059.7649485510999</c:v>
                </c:pt>
                <c:pt idx="16635">
                  <c:v>1059.8286593211301</c:v>
                </c:pt>
                <c:pt idx="16636">
                  <c:v>1059.89237009115</c:v>
                </c:pt>
                <c:pt idx="16637">
                  <c:v>1059.95608086117</c:v>
                </c:pt>
                <c:pt idx="16638">
                  <c:v>1060.0197916311899</c:v>
                </c:pt>
                <c:pt idx="16639">
                  <c:v>1060.0835024012099</c:v>
                </c:pt>
                <c:pt idx="16640">
                  <c:v>1060.1472131712401</c:v>
                </c:pt>
                <c:pt idx="16641">
                  <c:v>1060.21092394126</c:v>
                </c:pt>
                <c:pt idx="16642">
                  <c:v>1060.27463471128</c:v>
                </c:pt>
                <c:pt idx="16643">
                  <c:v>1060.3383454812999</c:v>
                </c:pt>
                <c:pt idx="16644">
                  <c:v>1060.4020562513299</c:v>
                </c:pt>
                <c:pt idx="16645">
                  <c:v>1060.4657670213501</c:v>
                </c:pt>
                <c:pt idx="16646">
                  <c:v>1060.52947779137</c:v>
                </c:pt>
                <c:pt idx="16647">
                  <c:v>1060.59318856139</c:v>
                </c:pt>
                <c:pt idx="16648">
                  <c:v>1060.6568993314099</c:v>
                </c:pt>
                <c:pt idx="16649">
                  <c:v>1060.7206101014399</c:v>
                </c:pt>
                <c:pt idx="16650">
                  <c:v>1060.7843208714601</c:v>
                </c:pt>
                <c:pt idx="16651">
                  <c:v>1060.84803164148</c:v>
                </c:pt>
                <c:pt idx="16652">
                  <c:v>1060.9117424115</c:v>
                </c:pt>
                <c:pt idx="16653">
                  <c:v>1060.9754531815299</c:v>
                </c:pt>
                <c:pt idx="16654">
                  <c:v>1061.0391639515501</c:v>
                </c:pt>
                <c:pt idx="16655">
                  <c:v>1061.1028747215701</c:v>
                </c:pt>
                <c:pt idx="16656">
                  <c:v>1061.16658549159</c:v>
                </c:pt>
                <c:pt idx="16657">
                  <c:v>1061.23029626161</c:v>
                </c:pt>
                <c:pt idx="16658">
                  <c:v>1061.2940070316399</c:v>
                </c:pt>
                <c:pt idx="16659">
                  <c:v>1061.3577178016601</c:v>
                </c:pt>
                <c:pt idx="16660">
                  <c:v>1061.4214285716801</c:v>
                </c:pt>
                <c:pt idx="16661">
                  <c:v>1061.4851393417</c:v>
                </c:pt>
                <c:pt idx="16662">
                  <c:v>1061.54885011173</c:v>
                </c:pt>
                <c:pt idx="16663">
                  <c:v>1061.6125608817499</c:v>
                </c:pt>
                <c:pt idx="16664">
                  <c:v>1061.6762716517701</c:v>
                </c:pt>
                <c:pt idx="16665">
                  <c:v>1061.73998242179</c:v>
                </c:pt>
                <c:pt idx="16666">
                  <c:v>1061.80369319181</c:v>
                </c:pt>
                <c:pt idx="16667">
                  <c:v>1061.86740396184</c:v>
                </c:pt>
                <c:pt idx="16668">
                  <c:v>1061.9311147318599</c:v>
                </c:pt>
                <c:pt idx="16669">
                  <c:v>1061.9948255018801</c:v>
                </c:pt>
                <c:pt idx="16670">
                  <c:v>1062.0585362719</c:v>
                </c:pt>
                <c:pt idx="16671">
                  <c:v>1062.12224704193</c:v>
                </c:pt>
                <c:pt idx="16672">
                  <c:v>1062.1859578119499</c:v>
                </c:pt>
                <c:pt idx="16673">
                  <c:v>1062.2496685819699</c:v>
                </c:pt>
                <c:pt idx="16674">
                  <c:v>1062.3133793519901</c:v>
                </c:pt>
                <c:pt idx="16675">
                  <c:v>1062.37709012201</c:v>
                </c:pt>
                <c:pt idx="16676">
                  <c:v>1062.44080089204</c:v>
                </c:pt>
                <c:pt idx="16677">
                  <c:v>1062.5045116620599</c:v>
                </c:pt>
                <c:pt idx="16678">
                  <c:v>1062.5682224320799</c:v>
                </c:pt>
                <c:pt idx="16679">
                  <c:v>1062.6319332021001</c:v>
                </c:pt>
                <c:pt idx="16680">
                  <c:v>1062.69564397213</c:v>
                </c:pt>
                <c:pt idx="16681">
                  <c:v>1062.75935474215</c:v>
                </c:pt>
                <c:pt idx="16682">
                  <c:v>1062.8230655121699</c:v>
                </c:pt>
                <c:pt idx="16683">
                  <c:v>1062.8867762821901</c:v>
                </c:pt>
                <c:pt idx="16684">
                  <c:v>1062.9504870522101</c:v>
                </c:pt>
                <c:pt idx="16685">
                  <c:v>1063.01419782224</c:v>
                </c:pt>
                <c:pt idx="16686">
                  <c:v>1063.07790859226</c:v>
                </c:pt>
                <c:pt idx="16687">
                  <c:v>1063.1416193622799</c:v>
                </c:pt>
                <c:pt idx="16688">
                  <c:v>1063.2053301323001</c:v>
                </c:pt>
                <c:pt idx="16689">
                  <c:v>1063.2690409023301</c:v>
                </c:pt>
                <c:pt idx="16690">
                  <c:v>1063.33275167235</c:v>
                </c:pt>
                <c:pt idx="16691">
                  <c:v>1063.39646244237</c:v>
                </c:pt>
                <c:pt idx="16692">
                  <c:v>1063.4601732123899</c:v>
                </c:pt>
                <c:pt idx="16693">
                  <c:v>1063.5238839824101</c:v>
                </c:pt>
                <c:pt idx="16694">
                  <c:v>1063.5875947524401</c:v>
                </c:pt>
                <c:pt idx="16695">
                  <c:v>1063.65130552246</c:v>
                </c:pt>
                <c:pt idx="16696">
                  <c:v>1063.71501629248</c:v>
                </c:pt>
                <c:pt idx="16697">
                  <c:v>1063.7787270624999</c:v>
                </c:pt>
                <c:pt idx="16698">
                  <c:v>1063.8424378325301</c:v>
                </c:pt>
                <c:pt idx="16699">
                  <c:v>1063.90614860255</c:v>
                </c:pt>
                <c:pt idx="16700">
                  <c:v>1063.96985937257</c:v>
                </c:pt>
                <c:pt idx="16701">
                  <c:v>1064.03357014259</c:v>
                </c:pt>
                <c:pt idx="16702">
                  <c:v>1064.0972809126199</c:v>
                </c:pt>
                <c:pt idx="16703">
                  <c:v>1064.1609916826401</c:v>
                </c:pt>
                <c:pt idx="16704">
                  <c:v>1064.22470245266</c:v>
                </c:pt>
                <c:pt idx="16705">
                  <c:v>1064.28841322268</c:v>
                </c:pt>
                <c:pt idx="16706">
                  <c:v>1064.3521239926999</c:v>
                </c:pt>
                <c:pt idx="16707">
                  <c:v>1064.4158347627299</c:v>
                </c:pt>
                <c:pt idx="16708">
                  <c:v>1064.4795455327501</c:v>
                </c:pt>
                <c:pt idx="16709">
                  <c:v>1064.54325630277</c:v>
                </c:pt>
                <c:pt idx="16710">
                  <c:v>1064.60696707279</c:v>
                </c:pt>
                <c:pt idx="16711">
                  <c:v>1064.6706778428199</c:v>
                </c:pt>
                <c:pt idx="16712">
                  <c:v>1064.7343886128399</c:v>
                </c:pt>
                <c:pt idx="16713">
                  <c:v>1064.7980993828601</c:v>
                </c:pt>
                <c:pt idx="16714">
                  <c:v>1064.86181015288</c:v>
                </c:pt>
                <c:pt idx="16715">
                  <c:v>1064.9255209229</c:v>
                </c:pt>
                <c:pt idx="16716">
                  <c:v>1064.9892316929299</c:v>
                </c:pt>
                <c:pt idx="16717">
                  <c:v>1065.0529424629501</c:v>
                </c:pt>
                <c:pt idx="16718">
                  <c:v>1065.1166532329701</c:v>
                </c:pt>
                <c:pt idx="16719">
                  <c:v>1065.18036400299</c:v>
                </c:pt>
                <c:pt idx="16720">
                  <c:v>1065.24407477302</c:v>
                </c:pt>
                <c:pt idx="16721">
                  <c:v>1065.3077855430399</c:v>
                </c:pt>
                <c:pt idx="16722">
                  <c:v>1065.3714963130601</c:v>
                </c:pt>
                <c:pt idx="16723">
                  <c:v>1065.4352070830801</c:v>
                </c:pt>
                <c:pt idx="16724">
                  <c:v>1065.4989178531</c:v>
                </c:pt>
                <c:pt idx="16725">
                  <c:v>1065.56262862313</c:v>
                </c:pt>
                <c:pt idx="16726">
                  <c:v>1065.6263393931499</c:v>
                </c:pt>
                <c:pt idx="16727">
                  <c:v>1065.6900501631701</c:v>
                </c:pt>
                <c:pt idx="16728">
                  <c:v>1065.7537609331901</c:v>
                </c:pt>
                <c:pt idx="16729">
                  <c:v>1065.81747170322</c:v>
                </c:pt>
                <c:pt idx="16730">
                  <c:v>1065.88118247324</c:v>
                </c:pt>
                <c:pt idx="16731">
                  <c:v>1065.9448932432599</c:v>
                </c:pt>
                <c:pt idx="16732">
                  <c:v>1066.0086040132801</c:v>
                </c:pt>
                <c:pt idx="16733">
                  <c:v>1066.0723147833</c:v>
                </c:pt>
                <c:pt idx="16734">
                  <c:v>1066.13602555333</c:v>
                </c:pt>
                <c:pt idx="16735">
                  <c:v>1066.19973632335</c:v>
                </c:pt>
                <c:pt idx="16736">
                  <c:v>1066.2634470933699</c:v>
                </c:pt>
                <c:pt idx="16737">
                  <c:v>1066.3271578633901</c:v>
                </c:pt>
                <c:pt idx="16738">
                  <c:v>1066.39086863342</c:v>
                </c:pt>
                <c:pt idx="16739">
                  <c:v>1066.45457940344</c:v>
                </c:pt>
                <c:pt idx="16740">
                  <c:v>1066.5182901734599</c:v>
                </c:pt>
                <c:pt idx="16741">
                  <c:v>1066.5820009434799</c:v>
                </c:pt>
                <c:pt idx="16742">
                  <c:v>1066.6457117135001</c:v>
                </c:pt>
                <c:pt idx="16743">
                  <c:v>1066.70942248353</c:v>
                </c:pt>
                <c:pt idx="16744">
                  <c:v>1066.77313325355</c:v>
                </c:pt>
                <c:pt idx="16745">
                  <c:v>1066.8368440235699</c:v>
                </c:pt>
                <c:pt idx="16746">
                  <c:v>1066.9005547935899</c:v>
                </c:pt>
                <c:pt idx="16747">
                  <c:v>1066.9642655636201</c:v>
                </c:pt>
                <c:pt idx="16748">
                  <c:v>1067.02797633364</c:v>
                </c:pt>
                <c:pt idx="16749">
                  <c:v>1067.09168710366</c:v>
                </c:pt>
                <c:pt idx="16750">
                  <c:v>1067.1553978736799</c:v>
                </c:pt>
                <c:pt idx="16751">
                  <c:v>1067.2191086437001</c:v>
                </c:pt>
                <c:pt idx="16752">
                  <c:v>1067.2828194137301</c:v>
                </c:pt>
                <c:pt idx="16753">
                  <c:v>1067.34653018375</c:v>
                </c:pt>
                <c:pt idx="16754">
                  <c:v>1067.41024095377</c:v>
                </c:pt>
                <c:pt idx="16755">
                  <c:v>1067.4739517237899</c:v>
                </c:pt>
                <c:pt idx="16756">
                  <c:v>1067.5376624938201</c:v>
                </c:pt>
                <c:pt idx="16757">
                  <c:v>1067.6013732638401</c:v>
                </c:pt>
                <c:pt idx="16758">
                  <c:v>1067.66508403386</c:v>
                </c:pt>
                <c:pt idx="16759">
                  <c:v>1067.72879480388</c:v>
                </c:pt>
                <c:pt idx="16760">
                  <c:v>1067.7925055738999</c:v>
                </c:pt>
                <c:pt idx="16761">
                  <c:v>1067.8562163439301</c:v>
                </c:pt>
                <c:pt idx="16762">
                  <c:v>1067.9199271139501</c:v>
                </c:pt>
                <c:pt idx="16763">
                  <c:v>1067.98363788397</c:v>
                </c:pt>
                <c:pt idx="16764">
                  <c:v>1068.04734865399</c:v>
                </c:pt>
                <c:pt idx="16765">
                  <c:v>1068.1110594240199</c:v>
                </c:pt>
                <c:pt idx="16766">
                  <c:v>1068.1747701940401</c:v>
                </c:pt>
                <c:pt idx="16767">
                  <c:v>1068.23848096406</c:v>
                </c:pt>
                <c:pt idx="16768">
                  <c:v>1068.30219173408</c:v>
                </c:pt>
                <c:pt idx="16769">
                  <c:v>1068.3659025040999</c:v>
                </c:pt>
                <c:pt idx="16770">
                  <c:v>1068.4296132741299</c:v>
                </c:pt>
                <c:pt idx="16771">
                  <c:v>1068.4933240441501</c:v>
                </c:pt>
                <c:pt idx="16772">
                  <c:v>1068.55703481417</c:v>
                </c:pt>
                <c:pt idx="16773">
                  <c:v>1068.62074558419</c:v>
                </c:pt>
                <c:pt idx="16774">
                  <c:v>1068.6844563542199</c:v>
                </c:pt>
                <c:pt idx="16775">
                  <c:v>1068.7481671242399</c:v>
                </c:pt>
                <c:pt idx="16776">
                  <c:v>1068.8118778942601</c:v>
                </c:pt>
                <c:pt idx="16777">
                  <c:v>1068.87558866428</c:v>
                </c:pt>
                <c:pt idx="16778">
                  <c:v>1068.9392994343</c:v>
                </c:pt>
                <c:pt idx="16779">
                  <c:v>1069.0030102043299</c:v>
                </c:pt>
                <c:pt idx="16780">
                  <c:v>1069.0667209743499</c:v>
                </c:pt>
                <c:pt idx="16781">
                  <c:v>1069.1304317443701</c:v>
                </c:pt>
                <c:pt idx="16782">
                  <c:v>1069.19414251439</c:v>
                </c:pt>
                <c:pt idx="16783">
                  <c:v>1069.25785328442</c:v>
                </c:pt>
                <c:pt idx="16784">
                  <c:v>1069.3215640544399</c:v>
                </c:pt>
                <c:pt idx="16785">
                  <c:v>1069.3852748244601</c:v>
                </c:pt>
                <c:pt idx="16786">
                  <c:v>1069.4489855944801</c:v>
                </c:pt>
                <c:pt idx="16787">
                  <c:v>1069.5126963645</c:v>
                </c:pt>
                <c:pt idx="16788">
                  <c:v>1069.57640713453</c:v>
                </c:pt>
                <c:pt idx="16789">
                  <c:v>1069.6401179045499</c:v>
                </c:pt>
                <c:pt idx="16790">
                  <c:v>1069.7038286745701</c:v>
                </c:pt>
                <c:pt idx="16791">
                  <c:v>1069.7675394445901</c:v>
                </c:pt>
                <c:pt idx="16792">
                  <c:v>1069.83125021462</c:v>
                </c:pt>
                <c:pt idx="16793">
                  <c:v>1069.89496098464</c:v>
                </c:pt>
                <c:pt idx="16794">
                  <c:v>1069.9586717546599</c:v>
                </c:pt>
                <c:pt idx="16795">
                  <c:v>1070.0223825246801</c:v>
                </c:pt>
                <c:pt idx="16796">
                  <c:v>1070.0860932947</c:v>
                </c:pt>
                <c:pt idx="16797">
                  <c:v>1070.14980406473</c:v>
                </c:pt>
                <c:pt idx="16798">
                  <c:v>1070.21351483475</c:v>
                </c:pt>
                <c:pt idx="16799">
                  <c:v>1070.2772256047699</c:v>
                </c:pt>
                <c:pt idx="16800">
                  <c:v>1070.3409363747901</c:v>
                </c:pt>
                <c:pt idx="16801">
                  <c:v>1070.40464714482</c:v>
                </c:pt>
                <c:pt idx="16802">
                  <c:v>1070.46835791484</c:v>
                </c:pt>
                <c:pt idx="16803">
                  <c:v>1070.53206868486</c:v>
                </c:pt>
                <c:pt idx="16804">
                  <c:v>1070.5957794548799</c:v>
                </c:pt>
                <c:pt idx="16805">
                  <c:v>1070.6594902249001</c:v>
                </c:pt>
                <c:pt idx="16806">
                  <c:v>1070.72320099493</c:v>
                </c:pt>
                <c:pt idx="16807">
                  <c:v>1070.78691176495</c:v>
                </c:pt>
                <c:pt idx="16808">
                  <c:v>1070.8506225349699</c:v>
                </c:pt>
                <c:pt idx="16809">
                  <c:v>1070.9143333049899</c:v>
                </c:pt>
                <c:pt idx="16810">
                  <c:v>1070.9780440750201</c:v>
                </c:pt>
                <c:pt idx="16811">
                  <c:v>1071.04175484504</c:v>
                </c:pt>
                <c:pt idx="16812">
                  <c:v>1071.10546561506</c:v>
                </c:pt>
                <c:pt idx="16813">
                  <c:v>1071.1691763850799</c:v>
                </c:pt>
                <c:pt idx="16814">
                  <c:v>1071.2328871550999</c:v>
                </c:pt>
                <c:pt idx="16815">
                  <c:v>1071.2965979251301</c:v>
                </c:pt>
                <c:pt idx="16816">
                  <c:v>1071.36030869515</c:v>
                </c:pt>
                <c:pt idx="16817">
                  <c:v>1071.42401946517</c:v>
                </c:pt>
                <c:pt idx="16818">
                  <c:v>1071.4877302351899</c:v>
                </c:pt>
                <c:pt idx="16819">
                  <c:v>1071.5514410052201</c:v>
                </c:pt>
                <c:pt idx="16820">
                  <c:v>1071.6151517752401</c:v>
                </c:pt>
                <c:pt idx="16821">
                  <c:v>1071.67886254526</c:v>
                </c:pt>
                <c:pt idx="16822">
                  <c:v>1071.74257331528</c:v>
                </c:pt>
                <c:pt idx="16823">
                  <c:v>1071.8062840852999</c:v>
                </c:pt>
                <c:pt idx="16824">
                  <c:v>1071.8699948553301</c:v>
                </c:pt>
                <c:pt idx="16825">
                  <c:v>1071.9337056253501</c:v>
                </c:pt>
                <c:pt idx="16826">
                  <c:v>1071.99741639537</c:v>
                </c:pt>
                <c:pt idx="16827">
                  <c:v>1072.06112716539</c:v>
                </c:pt>
                <c:pt idx="16828">
                  <c:v>1072.1248379354199</c:v>
                </c:pt>
                <c:pt idx="16829">
                  <c:v>1072.1885487054401</c:v>
                </c:pt>
                <c:pt idx="16830">
                  <c:v>1072.2522594754601</c:v>
                </c:pt>
                <c:pt idx="16831">
                  <c:v>1072.31597024548</c:v>
                </c:pt>
                <c:pt idx="16832">
                  <c:v>1072.3796810155</c:v>
                </c:pt>
                <c:pt idx="16833">
                  <c:v>1072.4433917855299</c:v>
                </c:pt>
                <c:pt idx="16834">
                  <c:v>1072.5071025555501</c:v>
                </c:pt>
                <c:pt idx="16835">
                  <c:v>1072.57081332557</c:v>
                </c:pt>
                <c:pt idx="16836">
                  <c:v>1072.63452409559</c:v>
                </c:pt>
                <c:pt idx="16837">
                  <c:v>1072.69823486562</c:v>
                </c:pt>
                <c:pt idx="16838">
                  <c:v>1072.7619456356399</c:v>
                </c:pt>
                <c:pt idx="16839">
                  <c:v>1072.8256564056601</c:v>
                </c:pt>
                <c:pt idx="16840">
                  <c:v>1072.88936717568</c:v>
                </c:pt>
                <c:pt idx="16841">
                  <c:v>1072.9530779457</c:v>
                </c:pt>
                <c:pt idx="16842">
                  <c:v>1073.0167887157299</c:v>
                </c:pt>
                <c:pt idx="16843">
                  <c:v>1073.0804994857499</c:v>
                </c:pt>
                <c:pt idx="16844">
                  <c:v>1073.1442102557701</c:v>
                </c:pt>
                <c:pt idx="16845">
                  <c:v>1073.20792102579</c:v>
                </c:pt>
                <c:pt idx="16846">
                  <c:v>1073.27163179582</c:v>
                </c:pt>
                <c:pt idx="16847">
                  <c:v>1073.3353425658399</c:v>
                </c:pt>
                <c:pt idx="16848">
                  <c:v>1073.3990533358599</c:v>
                </c:pt>
                <c:pt idx="16849">
                  <c:v>1073.4627641058801</c:v>
                </c:pt>
                <c:pt idx="16850">
                  <c:v>1073.5264748759</c:v>
                </c:pt>
                <c:pt idx="16851">
                  <c:v>1073.59018564593</c:v>
                </c:pt>
                <c:pt idx="16852">
                  <c:v>1073.6538964159499</c:v>
                </c:pt>
                <c:pt idx="16853">
                  <c:v>1073.7176071859701</c:v>
                </c:pt>
                <c:pt idx="16854">
                  <c:v>1073.7813179559901</c:v>
                </c:pt>
                <c:pt idx="16855">
                  <c:v>1073.84502872602</c:v>
                </c:pt>
                <c:pt idx="16856">
                  <c:v>1073.90873949604</c:v>
                </c:pt>
                <c:pt idx="16857">
                  <c:v>1073.9724502660599</c:v>
                </c:pt>
                <c:pt idx="16858">
                  <c:v>1074.0361610360801</c:v>
                </c:pt>
                <c:pt idx="16859">
                  <c:v>1074.0998718061001</c:v>
                </c:pt>
                <c:pt idx="16860">
                  <c:v>1074.16358257613</c:v>
                </c:pt>
                <c:pt idx="16861">
                  <c:v>1074.22729334615</c:v>
                </c:pt>
                <c:pt idx="16862">
                  <c:v>1074.2910041161699</c:v>
                </c:pt>
                <c:pt idx="16863">
                  <c:v>1074.3547148861901</c:v>
                </c:pt>
                <c:pt idx="16864">
                  <c:v>1074.4184256562201</c:v>
                </c:pt>
                <c:pt idx="16865">
                  <c:v>1074.48213642624</c:v>
                </c:pt>
                <c:pt idx="16866">
                  <c:v>1074.54584719626</c:v>
                </c:pt>
                <c:pt idx="16867">
                  <c:v>1074.6095579662799</c:v>
                </c:pt>
                <c:pt idx="16868">
                  <c:v>1074.6732687363001</c:v>
                </c:pt>
                <c:pt idx="16869">
                  <c:v>1074.73697950633</c:v>
                </c:pt>
                <c:pt idx="16870">
                  <c:v>1074.80069027635</c:v>
                </c:pt>
                <c:pt idx="16871">
                  <c:v>1074.8644010463699</c:v>
                </c:pt>
                <c:pt idx="16872">
                  <c:v>1074.9281118163899</c:v>
                </c:pt>
                <c:pt idx="16873">
                  <c:v>1074.9918225864201</c:v>
                </c:pt>
                <c:pt idx="16874">
                  <c:v>1075.05553335644</c:v>
                </c:pt>
                <c:pt idx="16875">
                  <c:v>1075.11924412646</c:v>
                </c:pt>
                <c:pt idx="16876">
                  <c:v>1075.1829548964799</c:v>
                </c:pt>
                <c:pt idx="16877">
                  <c:v>1075.2466656664999</c:v>
                </c:pt>
                <c:pt idx="16878">
                  <c:v>1075.3103764365301</c:v>
                </c:pt>
                <c:pt idx="16879">
                  <c:v>1075.37408720655</c:v>
                </c:pt>
                <c:pt idx="16880">
                  <c:v>1075.43779797657</c:v>
                </c:pt>
                <c:pt idx="16881">
                  <c:v>1075.5015087465899</c:v>
                </c:pt>
                <c:pt idx="16882">
                  <c:v>1075.5652195166199</c:v>
                </c:pt>
                <c:pt idx="16883">
                  <c:v>1075.6289302866401</c:v>
                </c:pt>
                <c:pt idx="16884">
                  <c:v>1075.69264105666</c:v>
                </c:pt>
                <c:pt idx="16885">
                  <c:v>1075.75635182668</c:v>
                </c:pt>
                <c:pt idx="16886">
                  <c:v>1075.8200625966999</c:v>
                </c:pt>
                <c:pt idx="16887">
                  <c:v>1075.8837733667301</c:v>
                </c:pt>
                <c:pt idx="16888">
                  <c:v>1075.9474841367501</c:v>
                </c:pt>
                <c:pt idx="16889">
                  <c:v>1076.01119490677</c:v>
                </c:pt>
                <c:pt idx="16890">
                  <c:v>1076.07490567679</c:v>
                </c:pt>
                <c:pt idx="16891">
                  <c:v>1076.1386164468199</c:v>
                </c:pt>
                <c:pt idx="16892">
                  <c:v>1076.2023272168401</c:v>
                </c:pt>
                <c:pt idx="16893">
                  <c:v>1076.2660379868601</c:v>
                </c:pt>
                <c:pt idx="16894">
                  <c:v>1076.32974875688</c:v>
                </c:pt>
                <c:pt idx="16895">
                  <c:v>1076.3934595269</c:v>
                </c:pt>
                <c:pt idx="16896">
                  <c:v>1076.4571702969299</c:v>
                </c:pt>
                <c:pt idx="16897">
                  <c:v>1076.5208810669501</c:v>
                </c:pt>
                <c:pt idx="16898">
                  <c:v>1076.58459183697</c:v>
                </c:pt>
                <c:pt idx="16899">
                  <c:v>1076.64830260699</c:v>
                </c:pt>
                <c:pt idx="16900">
                  <c:v>1076.71201337702</c:v>
                </c:pt>
                <c:pt idx="16901">
                  <c:v>1076.7757241470399</c:v>
                </c:pt>
                <c:pt idx="16902">
                  <c:v>1076.8394349170601</c:v>
                </c:pt>
                <c:pt idx="16903">
                  <c:v>1076.90314568708</c:v>
                </c:pt>
                <c:pt idx="16904">
                  <c:v>1076.9668564571</c:v>
                </c:pt>
                <c:pt idx="16905">
                  <c:v>1077.0305672271299</c:v>
                </c:pt>
                <c:pt idx="16906">
                  <c:v>1077.0942779971499</c:v>
                </c:pt>
                <c:pt idx="16907">
                  <c:v>1077.1579887671701</c:v>
                </c:pt>
                <c:pt idx="16908">
                  <c:v>1077.22169953719</c:v>
                </c:pt>
                <c:pt idx="16909">
                  <c:v>1077.28541030722</c:v>
                </c:pt>
                <c:pt idx="16910">
                  <c:v>1077.3491210772399</c:v>
                </c:pt>
                <c:pt idx="16911">
                  <c:v>1077.4128318472599</c:v>
                </c:pt>
                <c:pt idx="16912">
                  <c:v>1077.4765426172801</c:v>
                </c:pt>
                <c:pt idx="16913">
                  <c:v>1077.5402533873</c:v>
                </c:pt>
                <c:pt idx="16914">
                  <c:v>1077.60396415733</c:v>
                </c:pt>
                <c:pt idx="16915">
                  <c:v>1077.6676749273499</c:v>
                </c:pt>
                <c:pt idx="16916">
                  <c:v>1077.7313856973699</c:v>
                </c:pt>
                <c:pt idx="16917">
                  <c:v>1077.7950964673901</c:v>
                </c:pt>
                <c:pt idx="16918">
                  <c:v>1077.85880723742</c:v>
                </c:pt>
                <c:pt idx="16919">
                  <c:v>1077.92251800744</c:v>
                </c:pt>
                <c:pt idx="16920">
                  <c:v>1077.9862287774599</c:v>
                </c:pt>
                <c:pt idx="16921">
                  <c:v>1078.0499395474801</c:v>
                </c:pt>
                <c:pt idx="16922">
                  <c:v>1078.1136503175001</c:v>
                </c:pt>
                <c:pt idx="16923">
                  <c:v>1078.17736108753</c:v>
                </c:pt>
                <c:pt idx="16924">
                  <c:v>1078.24107185755</c:v>
                </c:pt>
                <c:pt idx="16925">
                  <c:v>1078.3047826275699</c:v>
                </c:pt>
                <c:pt idx="16926">
                  <c:v>1078.3684933975901</c:v>
                </c:pt>
                <c:pt idx="16927">
                  <c:v>1078.4322041676201</c:v>
                </c:pt>
                <c:pt idx="16928">
                  <c:v>1078.49591493764</c:v>
                </c:pt>
                <c:pt idx="16929">
                  <c:v>1078.55962570766</c:v>
                </c:pt>
                <c:pt idx="16930">
                  <c:v>1078.6233364776799</c:v>
                </c:pt>
                <c:pt idx="16931">
                  <c:v>1078.6870472477001</c:v>
                </c:pt>
                <c:pt idx="16932">
                  <c:v>1078.75075801773</c:v>
                </c:pt>
                <c:pt idx="16933">
                  <c:v>1078.81446878775</c:v>
                </c:pt>
                <c:pt idx="16934">
                  <c:v>1078.87817955777</c:v>
                </c:pt>
                <c:pt idx="16935">
                  <c:v>1078.9418903277899</c:v>
                </c:pt>
                <c:pt idx="16936">
                  <c:v>1079.0056010978201</c:v>
                </c:pt>
                <c:pt idx="16937">
                  <c:v>1079.06931186784</c:v>
                </c:pt>
                <c:pt idx="16938">
                  <c:v>1079.13302263786</c:v>
                </c:pt>
                <c:pt idx="16939">
                  <c:v>1079.1967334078799</c:v>
                </c:pt>
                <c:pt idx="16940">
                  <c:v>1079.2604441778999</c:v>
                </c:pt>
                <c:pt idx="16941">
                  <c:v>1079.3241549479301</c:v>
                </c:pt>
                <c:pt idx="16942">
                  <c:v>1079.38786571795</c:v>
                </c:pt>
                <c:pt idx="16943">
                  <c:v>1079.45157648797</c:v>
                </c:pt>
                <c:pt idx="16944">
                  <c:v>1079.5152872579899</c:v>
                </c:pt>
                <c:pt idx="16945">
                  <c:v>1079.5789980280199</c:v>
                </c:pt>
                <c:pt idx="16946">
                  <c:v>1079.6427087980401</c:v>
                </c:pt>
                <c:pt idx="16947">
                  <c:v>1079.70641956806</c:v>
                </c:pt>
                <c:pt idx="16948">
                  <c:v>1079.77013033808</c:v>
                </c:pt>
                <c:pt idx="16949">
                  <c:v>1079.8338411080999</c:v>
                </c:pt>
                <c:pt idx="16950">
                  <c:v>1079.8975518781299</c:v>
                </c:pt>
                <c:pt idx="16951">
                  <c:v>1079.9612626481501</c:v>
                </c:pt>
                <c:pt idx="16952">
                  <c:v>1080.02497341817</c:v>
                </c:pt>
                <c:pt idx="16953">
                  <c:v>1080.08868418819</c:v>
                </c:pt>
                <c:pt idx="16954">
                  <c:v>1080.1523949582199</c:v>
                </c:pt>
                <c:pt idx="16955">
                  <c:v>1080.2161057282401</c:v>
                </c:pt>
                <c:pt idx="16956">
                  <c:v>1080.2798164982601</c:v>
                </c:pt>
                <c:pt idx="16957">
                  <c:v>1080.34352726828</c:v>
                </c:pt>
                <c:pt idx="16958">
                  <c:v>1080.4072380383</c:v>
                </c:pt>
                <c:pt idx="16959">
                  <c:v>1080.4709488083299</c:v>
                </c:pt>
                <c:pt idx="16960">
                  <c:v>1080.5346595783501</c:v>
                </c:pt>
                <c:pt idx="16961">
                  <c:v>1080.5983703483701</c:v>
                </c:pt>
                <c:pt idx="16962">
                  <c:v>1080.66208111839</c:v>
                </c:pt>
                <c:pt idx="16963">
                  <c:v>1080.72579188842</c:v>
                </c:pt>
                <c:pt idx="16964">
                  <c:v>1080.7895026584399</c:v>
                </c:pt>
                <c:pt idx="16965">
                  <c:v>1080.8532134284601</c:v>
                </c:pt>
                <c:pt idx="16966">
                  <c:v>1080.91692419848</c:v>
                </c:pt>
                <c:pt idx="16967">
                  <c:v>1080.9806349685</c:v>
                </c:pt>
                <c:pt idx="16968">
                  <c:v>1081.04434573853</c:v>
                </c:pt>
                <c:pt idx="16969">
                  <c:v>1081.1080565085499</c:v>
                </c:pt>
                <c:pt idx="16970">
                  <c:v>1081.1717672785701</c:v>
                </c:pt>
                <c:pt idx="16971">
                  <c:v>1081.23547804859</c:v>
                </c:pt>
                <c:pt idx="16972">
                  <c:v>1081.29918881862</c:v>
                </c:pt>
                <c:pt idx="16973">
                  <c:v>1081.3628995886399</c:v>
                </c:pt>
                <c:pt idx="16974">
                  <c:v>1081.4266103586599</c:v>
                </c:pt>
                <c:pt idx="16975">
                  <c:v>1081.4903211286801</c:v>
                </c:pt>
                <c:pt idx="16976">
                  <c:v>1081.5540318987</c:v>
                </c:pt>
                <c:pt idx="16977">
                  <c:v>1081.61774266873</c:v>
                </c:pt>
                <c:pt idx="16978">
                  <c:v>1081.6814534387499</c:v>
                </c:pt>
                <c:pt idx="16979">
                  <c:v>1081.7451642087699</c:v>
                </c:pt>
                <c:pt idx="16980">
                  <c:v>1081.8088749787901</c:v>
                </c:pt>
                <c:pt idx="16981">
                  <c:v>1081.87258574882</c:v>
                </c:pt>
                <c:pt idx="16982">
                  <c:v>1081.93629651884</c:v>
                </c:pt>
                <c:pt idx="16983">
                  <c:v>1082.0000072888599</c:v>
                </c:pt>
                <c:pt idx="16984">
                  <c:v>1082.0637180588801</c:v>
                </c:pt>
                <c:pt idx="16985">
                  <c:v>1082.1274288289001</c:v>
                </c:pt>
                <c:pt idx="16986">
                  <c:v>1082.19113959893</c:v>
                </c:pt>
                <c:pt idx="16987">
                  <c:v>1082.25485036895</c:v>
                </c:pt>
                <c:pt idx="16988">
                  <c:v>1082.3185611389699</c:v>
                </c:pt>
                <c:pt idx="16989">
                  <c:v>1082.3822719089901</c:v>
                </c:pt>
                <c:pt idx="16990">
                  <c:v>1082.4459826790201</c:v>
                </c:pt>
                <c:pt idx="16991">
                  <c:v>1082.50969344904</c:v>
                </c:pt>
                <c:pt idx="16992">
                  <c:v>1082.57340421906</c:v>
                </c:pt>
                <c:pt idx="16993">
                  <c:v>1082.6371149890799</c:v>
                </c:pt>
                <c:pt idx="16994">
                  <c:v>1082.7008257591001</c:v>
                </c:pt>
                <c:pt idx="16995">
                  <c:v>1082.7645365291301</c:v>
                </c:pt>
                <c:pt idx="16996">
                  <c:v>1082.82824729915</c:v>
                </c:pt>
                <c:pt idx="16997">
                  <c:v>1082.89195806917</c:v>
                </c:pt>
                <c:pt idx="16998">
                  <c:v>1082.9556688391899</c:v>
                </c:pt>
                <c:pt idx="16999">
                  <c:v>1083.0193796092201</c:v>
                </c:pt>
                <c:pt idx="17000">
                  <c:v>1083.08309037924</c:v>
                </c:pt>
                <c:pt idx="17001">
                  <c:v>1083.14680114926</c:v>
                </c:pt>
                <c:pt idx="17002">
                  <c:v>1083.21051191928</c:v>
                </c:pt>
                <c:pt idx="17003">
                  <c:v>1083.2742226893099</c:v>
                </c:pt>
                <c:pt idx="17004">
                  <c:v>1083.3379334593301</c:v>
                </c:pt>
                <c:pt idx="17005">
                  <c:v>1083.40164422935</c:v>
                </c:pt>
                <c:pt idx="17006">
                  <c:v>1083.46535499937</c:v>
                </c:pt>
                <c:pt idx="17007">
                  <c:v>1083.5290657693899</c:v>
                </c:pt>
                <c:pt idx="17008">
                  <c:v>1083.5927765394199</c:v>
                </c:pt>
                <c:pt idx="17009">
                  <c:v>1083.6564873094401</c:v>
                </c:pt>
                <c:pt idx="17010">
                  <c:v>1083.72019807946</c:v>
                </c:pt>
                <c:pt idx="17011">
                  <c:v>1083.78390884948</c:v>
                </c:pt>
                <c:pt idx="17012">
                  <c:v>1083.8476196195099</c:v>
                </c:pt>
                <c:pt idx="17013">
                  <c:v>1083.9113303895299</c:v>
                </c:pt>
                <c:pt idx="17014">
                  <c:v>1083.9750411595501</c:v>
                </c:pt>
                <c:pt idx="17015">
                  <c:v>1084.03875192957</c:v>
                </c:pt>
                <c:pt idx="17016">
                  <c:v>1084.10246269959</c:v>
                </c:pt>
                <c:pt idx="17017">
                  <c:v>1084.1661734696199</c:v>
                </c:pt>
                <c:pt idx="17018">
                  <c:v>1084.2298842396399</c:v>
                </c:pt>
                <c:pt idx="17019">
                  <c:v>1084.2935950096601</c:v>
                </c:pt>
                <c:pt idx="17020">
                  <c:v>1084.35730577968</c:v>
                </c:pt>
                <c:pt idx="17021">
                  <c:v>1084.42101654971</c:v>
                </c:pt>
                <c:pt idx="17022">
                  <c:v>1084.4847273197299</c:v>
                </c:pt>
                <c:pt idx="17023">
                  <c:v>1084.5484380897501</c:v>
                </c:pt>
                <c:pt idx="17024">
                  <c:v>1084.6121488597701</c:v>
                </c:pt>
                <c:pt idx="17025">
                  <c:v>1084.67585962979</c:v>
                </c:pt>
                <c:pt idx="17026">
                  <c:v>1084.73957039982</c:v>
                </c:pt>
                <c:pt idx="17027">
                  <c:v>1084.8032811698399</c:v>
                </c:pt>
                <c:pt idx="17028">
                  <c:v>1084.8669919398601</c:v>
                </c:pt>
                <c:pt idx="17029">
                  <c:v>1084.9307027098801</c:v>
                </c:pt>
                <c:pt idx="17030">
                  <c:v>1084.99441347991</c:v>
                </c:pt>
                <c:pt idx="17031">
                  <c:v>1085.05812424993</c:v>
                </c:pt>
                <c:pt idx="17032">
                  <c:v>1085.1218350199499</c:v>
                </c:pt>
                <c:pt idx="17033">
                  <c:v>1085.1855457899701</c:v>
                </c:pt>
                <c:pt idx="17034">
                  <c:v>1085.24925655999</c:v>
                </c:pt>
                <c:pt idx="17035">
                  <c:v>1085.31296733002</c:v>
                </c:pt>
                <c:pt idx="17036">
                  <c:v>1085.37667810004</c:v>
                </c:pt>
                <c:pt idx="17037">
                  <c:v>1085.4403888700599</c:v>
                </c:pt>
                <c:pt idx="17038">
                  <c:v>1085.5040996400801</c:v>
                </c:pt>
                <c:pt idx="17039">
                  <c:v>1085.56781041011</c:v>
                </c:pt>
                <c:pt idx="17040">
                  <c:v>1085.63152118013</c:v>
                </c:pt>
                <c:pt idx="17041">
                  <c:v>1085.6952319501499</c:v>
                </c:pt>
                <c:pt idx="17042">
                  <c:v>1085.7589427201699</c:v>
                </c:pt>
                <c:pt idx="17043">
                  <c:v>1085.8226534901901</c:v>
                </c:pt>
                <c:pt idx="17044">
                  <c:v>1085.88636426022</c:v>
                </c:pt>
                <c:pt idx="17045">
                  <c:v>1085.95007503024</c:v>
                </c:pt>
                <c:pt idx="17046">
                  <c:v>1086.0137858002599</c:v>
                </c:pt>
                <c:pt idx="17047">
                  <c:v>1086.0774965702799</c:v>
                </c:pt>
                <c:pt idx="17048">
                  <c:v>1086.1412073403101</c:v>
                </c:pt>
                <c:pt idx="17049">
                  <c:v>1086.20491811033</c:v>
                </c:pt>
                <c:pt idx="17050">
                  <c:v>1086.26862888035</c:v>
                </c:pt>
                <c:pt idx="17051">
                  <c:v>1086.3323396503699</c:v>
                </c:pt>
                <c:pt idx="17052">
                  <c:v>1086.3960504203901</c:v>
                </c:pt>
                <c:pt idx="17053">
                  <c:v>1086.4597611904201</c:v>
                </c:pt>
                <c:pt idx="17054">
                  <c:v>1086.52347196044</c:v>
                </c:pt>
                <c:pt idx="17055">
                  <c:v>1086.58718273046</c:v>
                </c:pt>
                <c:pt idx="17056">
                  <c:v>1086.6508935004799</c:v>
                </c:pt>
                <c:pt idx="17057">
                  <c:v>1086.7146042705101</c:v>
                </c:pt>
                <c:pt idx="17058">
                  <c:v>1086.7783150405301</c:v>
                </c:pt>
                <c:pt idx="17059">
                  <c:v>1086.84202581055</c:v>
                </c:pt>
                <c:pt idx="17060">
                  <c:v>1086.90573658057</c:v>
                </c:pt>
                <c:pt idx="17061">
                  <c:v>1086.9694473505899</c:v>
                </c:pt>
                <c:pt idx="17062">
                  <c:v>1087.0331581206201</c:v>
                </c:pt>
                <c:pt idx="17063">
                  <c:v>1087.0968688906401</c:v>
                </c:pt>
                <c:pt idx="17064">
                  <c:v>1087.16057966066</c:v>
                </c:pt>
                <c:pt idx="17065">
                  <c:v>1087.22429043068</c:v>
                </c:pt>
                <c:pt idx="17066">
                  <c:v>1087.2880012007099</c:v>
                </c:pt>
                <c:pt idx="17067">
                  <c:v>1087.3517119707301</c:v>
                </c:pt>
                <c:pt idx="17068">
                  <c:v>1087.41542274075</c:v>
                </c:pt>
                <c:pt idx="17069">
                  <c:v>1087.47913351077</c:v>
                </c:pt>
                <c:pt idx="17070">
                  <c:v>1087.54284428079</c:v>
                </c:pt>
                <c:pt idx="17071">
                  <c:v>1087.6065550508199</c:v>
                </c:pt>
                <c:pt idx="17072">
                  <c:v>1087.6702658208401</c:v>
                </c:pt>
                <c:pt idx="17073">
                  <c:v>1087.73397659086</c:v>
                </c:pt>
                <c:pt idx="17074">
                  <c:v>1087.79768736088</c:v>
                </c:pt>
                <c:pt idx="17075">
                  <c:v>1087.8613981309099</c:v>
                </c:pt>
                <c:pt idx="17076">
                  <c:v>1087.9251089009299</c:v>
                </c:pt>
                <c:pt idx="17077">
                  <c:v>1087.9888196709501</c:v>
                </c:pt>
                <c:pt idx="17078">
                  <c:v>1088.05253044097</c:v>
                </c:pt>
                <c:pt idx="17079">
                  <c:v>1088.11624121099</c:v>
                </c:pt>
                <c:pt idx="17080">
                  <c:v>1088.1799519810199</c:v>
                </c:pt>
                <c:pt idx="17081">
                  <c:v>1088.2436627510399</c:v>
                </c:pt>
                <c:pt idx="17082">
                  <c:v>1088.3073735210601</c:v>
                </c:pt>
                <c:pt idx="17083">
                  <c:v>1088.37108429108</c:v>
                </c:pt>
                <c:pt idx="17084">
                  <c:v>1088.43479506111</c:v>
                </c:pt>
                <c:pt idx="17085">
                  <c:v>1088.4985058311299</c:v>
                </c:pt>
                <c:pt idx="17086">
                  <c:v>1088.5622166011501</c:v>
                </c:pt>
                <c:pt idx="17087">
                  <c:v>1088.6259273711701</c:v>
                </c:pt>
                <c:pt idx="17088">
                  <c:v>1088.68963814119</c:v>
                </c:pt>
                <c:pt idx="17089">
                  <c:v>1088.75334891122</c:v>
                </c:pt>
                <c:pt idx="17090">
                  <c:v>1088.8170596812399</c:v>
                </c:pt>
                <c:pt idx="17091">
                  <c:v>1088.8807704512601</c:v>
                </c:pt>
                <c:pt idx="17092">
                  <c:v>1088.9444812212801</c:v>
                </c:pt>
                <c:pt idx="17093">
                  <c:v>1089.00819199131</c:v>
                </c:pt>
                <c:pt idx="17094">
                  <c:v>1089.07190276133</c:v>
                </c:pt>
                <c:pt idx="17095">
                  <c:v>1089.1356135313499</c:v>
                </c:pt>
                <c:pt idx="17096">
                  <c:v>1089.1993243013701</c:v>
                </c:pt>
                <c:pt idx="17097">
                  <c:v>1089.26303507139</c:v>
                </c:pt>
                <c:pt idx="17098">
                  <c:v>1089.32674584142</c:v>
                </c:pt>
                <c:pt idx="17099">
                  <c:v>1089.39045661144</c:v>
                </c:pt>
                <c:pt idx="17100">
                  <c:v>1089.4541673814599</c:v>
                </c:pt>
                <c:pt idx="17101">
                  <c:v>1089.5178781514801</c:v>
                </c:pt>
                <c:pt idx="17102">
                  <c:v>1089.58158892151</c:v>
                </c:pt>
                <c:pt idx="17103">
                  <c:v>1089.64529969153</c:v>
                </c:pt>
                <c:pt idx="17104">
                  <c:v>1089.70901046155</c:v>
                </c:pt>
                <c:pt idx="17105">
                  <c:v>1089.7727212315699</c:v>
                </c:pt>
                <c:pt idx="17106">
                  <c:v>1089.8364320015901</c:v>
                </c:pt>
                <c:pt idx="17107">
                  <c:v>1089.90014277162</c:v>
                </c:pt>
                <c:pt idx="17108">
                  <c:v>1089.96385354164</c:v>
                </c:pt>
                <c:pt idx="17109">
                  <c:v>1090.0275643116599</c:v>
                </c:pt>
                <c:pt idx="17110">
                  <c:v>1090.0912750816799</c:v>
                </c:pt>
                <c:pt idx="17111">
                  <c:v>1090.1549858517101</c:v>
                </c:pt>
                <c:pt idx="17112">
                  <c:v>1090.21869662173</c:v>
                </c:pt>
                <c:pt idx="17113">
                  <c:v>1090.28240739175</c:v>
                </c:pt>
                <c:pt idx="17114">
                  <c:v>1090.3461181617699</c:v>
                </c:pt>
                <c:pt idx="17115">
                  <c:v>1090.4098289317899</c:v>
                </c:pt>
                <c:pt idx="17116">
                  <c:v>1090.4735397018201</c:v>
                </c:pt>
                <c:pt idx="17117">
                  <c:v>1090.53725047184</c:v>
                </c:pt>
                <c:pt idx="17118">
                  <c:v>1090.60096124186</c:v>
                </c:pt>
                <c:pt idx="17119">
                  <c:v>1090.6646720118799</c:v>
                </c:pt>
                <c:pt idx="17120">
                  <c:v>1090.7283827819101</c:v>
                </c:pt>
                <c:pt idx="17121">
                  <c:v>1090.7920935519301</c:v>
                </c:pt>
                <c:pt idx="17122">
                  <c:v>1090.85580432195</c:v>
                </c:pt>
                <c:pt idx="17123">
                  <c:v>1090.91951509197</c:v>
                </c:pt>
                <c:pt idx="17124">
                  <c:v>1090.9832258619899</c:v>
                </c:pt>
                <c:pt idx="17125">
                  <c:v>1091.0469366320201</c:v>
                </c:pt>
                <c:pt idx="17126">
                  <c:v>1091.1106474020401</c:v>
                </c:pt>
                <c:pt idx="17127">
                  <c:v>1091.17435817206</c:v>
                </c:pt>
                <c:pt idx="17128">
                  <c:v>1091.23806894208</c:v>
                </c:pt>
                <c:pt idx="17129">
                  <c:v>1091.3017797121099</c:v>
                </c:pt>
                <c:pt idx="17130">
                  <c:v>1091.3654904821301</c:v>
                </c:pt>
                <c:pt idx="17131">
                  <c:v>1091.4292012521501</c:v>
                </c:pt>
                <c:pt idx="17132">
                  <c:v>1091.49291202217</c:v>
                </c:pt>
                <c:pt idx="17133">
                  <c:v>1091.55662279219</c:v>
                </c:pt>
                <c:pt idx="17134">
                  <c:v>1091.6203335622199</c:v>
                </c:pt>
                <c:pt idx="17135">
                  <c:v>1091.6840443322401</c:v>
                </c:pt>
                <c:pt idx="17136">
                  <c:v>1091.74775510226</c:v>
                </c:pt>
                <c:pt idx="17137">
                  <c:v>1091.81146587228</c:v>
                </c:pt>
                <c:pt idx="17138">
                  <c:v>1091.87517664231</c:v>
                </c:pt>
                <c:pt idx="17139">
                  <c:v>1091.9388874123299</c:v>
                </c:pt>
                <c:pt idx="17140">
                  <c:v>1092.0025981823501</c:v>
                </c:pt>
                <c:pt idx="17141">
                  <c:v>1092.06630895237</c:v>
                </c:pt>
                <c:pt idx="17142">
                  <c:v>1092.13001972239</c:v>
                </c:pt>
                <c:pt idx="17143">
                  <c:v>1092.1937304924199</c:v>
                </c:pt>
                <c:pt idx="17144">
                  <c:v>1092.2574412624399</c:v>
                </c:pt>
                <c:pt idx="17145">
                  <c:v>1092.3211520324601</c:v>
                </c:pt>
                <c:pt idx="17146">
                  <c:v>1092.38486280248</c:v>
                </c:pt>
                <c:pt idx="17147">
                  <c:v>1092.44857357251</c:v>
                </c:pt>
                <c:pt idx="17148">
                  <c:v>1092.5122843425299</c:v>
                </c:pt>
                <c:pt idx="17149">
                  <c:v>1092.5759951125499</c:v>
                </c:pt>
                <c:pt idx="17150">
                  <c:v>1092.6397058825701</c:v>
                </c:pt>
                <c:pt idx="17151">
                  <c:v>1092.70341665259</c:v>
                </c:pt>
                <c:pt idx="17152">
                  <c:v>1092.76712742262</c:v>
                </c:pt>
                <c:pt idx="17153">
                  <c:v>1092.8308381926399</c:v>
                </c:pt>
                <c:pt idx="17154">
                  <c:v>1092.8945489626601</c:v>
                </c:pt>
                <c:pt idx="17155">
                  <c:v>1092.9582597326801</c:v>
                </c:pt>
                <c:pt idx="17156">
                  <c:v>1093.02197050271</c:v>
                </c:pt>
                <c:pt idx="17157">
                  <c:v>1093.08568127273</c:v>
                </c:pt>
                <c:pt idx="17158">
                  <c:v>1093.1493920427499</c:v>
                </c:pt>
                <c:pt idx="17159">
                  <c:v>1093.2131028127701</c:v>
                </c:pt>
                <c:pt idx="17160">
                  <c:v>1093.2768135827901</c:v>
                </c:pt>
                <c:pt idx="17161">
                  <c:v>1093.34052435282</c:v>
                </c:pt>
                <c:pt idx="17162">
                  <c:v>1093.40423512284</c:v>
                </c:pt>
                <c:pt idx="17163">
                  <c:v>1093.4679458928599</c:v>
                </c:pt>
                <c:pt idx="17164">
                  <c:v>1093.5316566628801</c:v>
                </c:pt>
                <c:pt idx="17165">
                  <c:v>1093.5953674329101</c:v>
                </c:pt>
                <c:pt idx="17166">
                  <c:v>1093.65907820293</c:v>
                </c:pt>
                <c:pt idx="17167">
                  <c:v>1093.72278897295</c:v>
                </c:pt>
                <c:pt idx="17168">
                  <c:v>1093.7864997429699</c:v>
                </c:pt>
                <c:pt idx="17169">
                  <c:v>1093.8502105129901</c:v>
                </c:pt>
                <c:pt idx="17170">
                  <c:v>1093.91392128302</c:v>
                </c:pt>
                <c:pt idx="17171">
                  <c:v>1093.97763205304</c:v>
                </c:pt>
                <c:pt idx="17172">
                  <c:v>1094.0413428230599</c:v>
                </c:pt>
                <c:pt idx="17173">
                  <c:v>1094.1050535930799</c:v>
                </c:pt>
                <c:pt idx="17174">
                  <c:v>1094.1687643631101</c:v>
                </c:pt>
                <c:pt idx="17175">
                  <c:v>1094.23247513313</c:v>
                </c:pt>
                <c:pt idx="17176">
                  <c:v>1094.29618590315</c:v>
                </c:pt>
                <c:pt idx="17177">
                  <c:v>1094.3598966731699</c:v>
                </c:pt>
                <c:pt idx="17178">
                  <c:v>1094.4236074431899</c:v>
                </c:pt>
                <c:pt idx="17179">
                  <c:v>1094.4873182132201</c:v>
                </c:pt>
                <c:pt idx="17180">
                  <c:v>1094.55102898324</c:v>
                </c:pt>
                <c:pt idx="17181">
                  <c:v>1094.61473975326</c:v>
                </c:pt>
                <c:pt idx="17182">
                  <c:v>1094.6784505232799</c:v>
                </c:pt>
                <c:pt idx="17183">
                  <c:v>1094.7421612933099</c:v>
                </c:pt>
                <c:pt idx="17184">
                  <c:v>1094.8058720633301</c:v>
                </c:pt>
                <c:pt idx="17185">
                  <c:v>1094.86958283335</c:v>
                </c:pt>
                <c:pt idx="17186">
                  <c:v>1094.93329360337</c:v>
                </c:pt>
                <c:pt idx="17187">
                  <c:v>1094.9970043733899</c:v>
                </c:pt>
                <c:pt idx="17188">
                  <c:v>1095.0607151434201</c:v>
                </c:pt>
                <c:pt idx="17189">
                  <c:v>1095.1244259134401</c:v>
                </c:pt>
                <c:pt idx="17190">
                  <c:v>1095.18813668346</c:v>
                </c:pt>
                <c:pt idx="17191">
                  <c:v>1095.25184745348</c:v>
                </c:pt>
                <c:pt idx="17192">
                  <c:v>1095.3155582235099</c:v>
                </c:pt>
                <c:pt idx="17193">
                  <c:v>1095.3792689935301</c:v>
                </c:pt>
                <c:pt idx="17194">
                  <c:v>1095.4429797635501</c:v>
                </c:pt>
                <c:pt idx="17195">
                  <c:v>1095.50669053357</c:v>
                </c:pt>
                <c:pt idx="17196">
                  <c:v>1095.57040130359</c:v>
                </c:pt>
                <c:pt idx="17197">
                  <c:v>1095.6341120736199</c:v>
                </c:pt>
                <c:pt idx="17198">
                  <c:v>1095.6978228436401</c:v>
                </c:pt>
                <c:pt idx="17199">
                  <c:v>1095.76153361366</c:v>
                </c:pt>
                <c:pt idx="17200">
                  <c:v>1095.82524438368</c:v>
                </c:pt>
                <c:pt idx="17201">
                  <c:v>1095.88895515371</c:v>
                </c:pt>
                <c:pt idx="17202">
                  <c:v>1095.9526659237299</c:v>
                </c:pt>
                <c:pt idx="17203">
                  <c:v>1096.0163766937501</c:v>
                </c:pt>
                <c:pt idx="17204">
                  <c:v>1096.08008746377</c:v>
                </c:pt>
                <c:pt idx="17205">
                  <c:v>1096.14379823379</c:v>
                </c:pt>
                <c:pt idx="17206">
                  <c:v>1096.20750900382</c:v>
                </c:pt>
                <c:pt idx="17207">
                  <c:v>1096.2712197738399</c:v>
                </c:pt>
                <c:pt idx="17208">
                  <c:v>1096.3349305438601</c:v>
                </c:pt>
                <c:pt idx="17209">
                  <c:v>1096.39864131388</c:v>
                </c:pt>
                <c:pt idx="17210">
                  <c:v>1096.46235208391</c:v>
                </c:pt>
                <c:pt idx="17211">
                  <c:v>1096.5260628539299</c:v>
                </c:pt>
                <c:pt idx="17212">
                  <c:v>1096.5897736239499</c:v>
                </c:pt>
                <c:pt idx="17213">
                  <c:v>1096.6534843939701</c:v>
                </c:pt>
                <c:pt idx="17214">
                  <c:v>1096.71719516399</c:v>
                </c:pt>
                <c:pt idx="17215">
                  <c:v>1096.78090593402</c:v>
                </c:pt>
                <c:pt idx="17216">
                  <c:v>1096.8446167040399</c:v>
                </c:pt>
                <c:pt idx="17217">
                  <c:v>1096.9083274740599</c:v>
                </c:pt>
                <c:pt idx="17218">
                  <c:v>1096.9720382440801</c:v>
                </c:pt>
                <c:pt idx="17219">
                  <c:v>1097.03574901411</c:v>
                </c:pt>
                <c:pt idx="17220">
                  <c:v>1097.09945978413</c:v>
                </c:pt>
                <c:pt idx="17221">
                  <c:v>1097.1631705541499</c:v>
                </c:pt>
                <c:pt idx="17222">
                  <c:v>1097.2268813241701</c:v>
                </c:pt>
                <c:pt idx="17223">
                  <c:v>1097.2905920941901</c:v>
                </c:pt>
                <c:pt idx="17224">
                  <c:v>1097.35430286422</c:v>
                </c:pt>
                <c:pt idx="17225">
                  <c:v>1097.41801363424</c:v>
                </c:pt>
                <c:pt idx="17226">
                  <c:v>1097.4817244042599</c:v>
                </c:pt>
                <c:pt idx="17227">
                  <c:v>1097.5454351742801</c:v>
                </c:pt>
                <c:pt idx="17228">
                  <c:v>1097.6091459443101</c:v>
                </c:pt>
                <c:pt idx="17229">
                  <c:v>1097.67285671433</c:v>
                </c:pt>
                <c:pt idx="17230">
                  <c:v>1097.73656748435</c:v>
                </c:pt>
                <c:pt idx="17231">
                  <c:v>1097.8002782543699</c:v>
                </c:pt>
                <c:pt idx="17232">
                  <c:v>1097.8639890243901</c:v>
                </c:pt>
                <c:pt idx="17233">
                  <c:v>1097.9276997944201</c:v>
                </c:pt>
                <c:pt idx="17234">
                  <c:v>1097.99141056444</c:v>
                </c:pt>
                <c:pt idx="17235">
                  <c:v>1098.05512133446</c:v>
                </c:pt>
                <c:pt idx="17236">
                  <c:v>1098.1188321044799</c:v>
                </c:pt>
                <c:pt idx="17237">
                  <c:v>1098.1825428745101</c:v>
                </c:pt>
                <c:pt idx="17238">
                  <c:v>1098.24625364453</c:v>
                </c:pt>
                <c:pt idx="17239">
                  <c:v>1098.30996441455</c:v>
                </c:pt>
                <c:pt idx="17240">
                  <c:v>1098.3736751845699</c:v>
                </c:pt>
                <c:pt idx="17241">
                  <c:v>1098.4373859545899</c:v>
                </c:pt>
                <c:pt idx="17242">
                  <c:v>1098.5010967246201</c:v>
                </c:pt>
                <c:pt idx="17243">
                  <c:v>1098.56480749464</c:v>
                </c:pt>
                <c:pt idx="17244">
                  <c:v>1098.62851826466</c:v>
                </c:pt>
                <c:pt idx="17245">
                  <c:v>1098.6922290346799</c:v>
                </c:pt>
                <c:pt idx="17246">
                  <c:v>1098.7559398047099</c:v>
                </c:pt>
                <c:pt idx="17247">
                  <c:v>1098.8196505747301</c:v>
                </c:pt>
                <c:pt idx="17248">
                  <c:v>1098.88336134475</c:v>
                </c:pt>
                <c:pt idx="17249">
                  <c:v>1098.94707211477</c:v>
                </c:pt>
                <c:pt idx="17250">
                  <c:v>1099.0107828847899</c:v>
                </c:pt>
                <c:pt idx="17251">
                  <c:v>1099.0744936548199</c:v>
                </c:pt>
                <c:pt idx="17252">
                  <c:v>1099.1382044248401</c:v>
                </c:pt>
                <c:pt idx="17253">
                  <c:v>1099.20191519486</c:v>
                </c:pt>
                <c:pt idx="17254">
                  <c:v>1099.26562596488</c:v>
                </c:pt>
                <c:pt idx="17255">
                  <c:v>1099.3293367349099</c:v>
                </c:pt>
                <c:pt idx="17256">
                  <c:v>1099.3930475049301</c:v>
                </c:pt>
                <c:pt idx="17257">
                  <c:v>1099.4567582749501</c:v>
                </c:pt>
                <c:pt idx="17258">
                  <c:v>1099.52046904497</c:v>
                </c:pt>
                <c:pt idx="17259">
                  <c:v>1099.58417981499</c:v>
                </c:pt>
                <c:pt idx="17260">
                  <c:v>1099.6478905850199</c:v>
                </c:pt>
                <c:pt idx="17261">
                  <c:v>1099.7116013550401</c:v>
                </c:pt>
                <c:pt idx="17262">
                  <c:v>1099.7753121250601</c:v>
                </c:pt>
                <c:pt idx="17263">
                  <c:v>1099.83902289508</c:v>
                </c:pt>
                <c:pt idx="17264">
                  <c:v>1099.90273366511</c:v>
                </c:pt>
                <c:pt idx="17265">
                  <c:v>1099.9664444351299</c:v>
                </c:pt>
                <c:pt idx="17266">
                  <c:v>1100.0301552051501</c:v>
                </c:pt>
              </c:numCache>
            </c:numRef>
          </c:xVal>
          <c:yVal>
            <c:numRef>
              <c:f>'T evolution h250'!$B$2:$B$17268</c:f>
              <c:numCache>
                <c:formatCode>General</c:formatCode>
                <c:ptCount val="17267"/>
                <c:pt idx="0">
                  <c:v>25</c:v>
                </c:pt>
                <c:pt idx="1">
                  <c:v>25.001734537799098</c:v>
                </c:pt>
                <c:pt idx="2">
                  <c:v>25.003469075598201</c:v>
                </c:pt>
                <c:pt idx="3">
                  <c:v>25.0052036133972</c:v>
                </c:pt>
                <c:pt idx="4">
                  <c:v>25.006938151196302</c:v>
                </c:pt>
                <c:pt idx="5">
                  <c:v>25.0086726889954</c:v>
                </c:pt>
                <c:pt idx="6">
                  <c:v>25.010407226794499</c:v>
                </c:pt>
                <c:pt idx="7">
                  <c:v>25.012141764593501</c:v>
                </c:pt>
                <c:pt idx="8">
                  <c:v>25.0138763023926</c:v>
                </c:pt>
                <c:pt idx="9">
                  <c:v>25.015610840191702</c:v>
                </c:pt>
                <c:pt idx="10">
                  <c:v>25.0173453779908</c:v>
                </c:pt>
                <c:pt idx="11">
                  <c:v>25.019079915789899</c:v>
                </c:pt>
                <c:pt idx="12">
                  <c:v>25.020814453588901</c:v>
                </c:pt>
                <c:pt idx="13">
                  <c:v>25.022548991388</c:v>
                </c:pt>
                <c:pt idx="14">
                  <c:v>25.024283529187102</c:v>
                </c:pt>
                <c:pt idx="15">
                  <c:v>25.0260180669862</c:v>
                </c:pt>
                <c:pt idx="16">
                  <c:v>25.027752604785199</c:v>
                </c:pt>
                <c:pt idx="17">
                  <c:v>25.029487142584301</c:v>
                </c:pt>
                <c:pt idx="18">
                  <c:v>25.0312216803834</c:v>
                </c:pt>
                <c:pt idx="19">
                  <c:v>25.032956218182498</c:v>
                </c:pt>
                <c:pt idx="20">
                  <c:v>25.034690755981501</c:v>
                </c:pt>
                <c:pt idx="21">
                  <c:v>25.036425293780599</c:v>
                </c:pt>
                <c:pt idx="22">
                  <c:v>25.038159831579701</c:v>
                </c:pt>
                <c:pt idx="23">
                  <c:v>25.0398943693788</c:v>
                </c:pt>
                <c:pt idx="24">
                  <c:v>25.041628907177898</c:v>
                </c:pt>
                <c:pt idx="25">
                  <c:v>25.043363444976901</c:v>
                </c:pt>
                <c:pt idx="26">
                  <c:v>25.045097982775999</c:v>
                </c:pt>
                <c:pt idx="27">
                  <c:v>25.046832520575101</c:v>
                </c:pt>
                <c:pt idx="28">
                  <c:v>25.0485670583742</c:v>
                </c:pt>
                <c:pt idx="29">
                  <c:v>25.050301596173199</c:v>
                </c:pt>
                <c:pt idx="30">
                  <c:v>25.052036133972301</c:v>
                </c:pt>
                <c:pt idx="31">
                  <c:v>25.053770671771399</c:v>
                </c:pt>
                <c:pt idx="32">
                  <c:v>25.055505209570502</c:v>
                </c:pt>
                <c:pt idx="33">
                  <c:v>25.057239747369501</c:v>
                </c:pt>
                <c:pt idx="34">
                  <c:v>25.058974285168599</c:v>
                </c:pt>
                <c:pt idx="35">
                  <c:v>25.060708822967701</c:v>
                </c:pt>
                <c:pt idx="36">
                  <c:v>25.0624433607668</c:v>
                </c:pt>
                <c:pt idx="37">
                  <c:v>25.064177898565902</c:v>
                </c:pt>
                <c:pt idx="38">
                  <c:v>25.065912436364901</c:v>
                </c:pt>
                <c:pt idx="39">
                  <c:v>25.067646974163999</c:v>
                </c:pt>
                <c:pt idx="40">
                  <c:v>25.069381511963101</c:v>
                </c:pt>
                <c:pt idx="41">
                  <c:v>25.0711160497622</c:v>
                </c:pt>
                <c:pt idx="42">
                  <c:v>25.072850587561199</c:v>
                </c:pt>
                <c:pt idx="43">
                  <c:v>25.074585125360301</c:v>
                </c:pt>
                <c:pt idx="44">
                  <c:v>25.076319663159399</c:v>
                </c:pt>
                <c:pt idx="45">
                  <c:v>25.078054200958501</c:v>
                </c:pt>
                <c:pt idx="46">
                  <c:v>25.0797887387576</c:v>
                </c:pt>
                <c:pt idx="47">
                  <c:v>25.081523276556599</c:v>
                </c:pt>
                <c:pt idx="48">
                  <c:v>25.083257814355701</c:v>
                </c:pt>
                <c:pt idx="49">
                  <c:v>25.084992352154799</c:v>
                </c:pt>
                <c:pt idx="50">
                  <c:v>25.086726889953901</c:v>
                </c:pt>
                <c:pt idx="51">
                  <c:v>25.0884614277529</c:v>
                </c:pt>
                <c:pt idx="52">
                  <c:v>25.090195965551999</c:v>
                </c:pt>
                <c:pt idx="53">
                  <c:v>25.091930503351101</c:v>
                </c:pt>
                <c:pt idx="54">
                  <c:v>25.093665041150199</c:v>
                </c:pt>
                <c:pt idx="55">
                  <c:v>25.095399578949198</c:v>
                </c:pt>
                <c:pt idx="56">
                  <c:v>25.0971341167483</c:v>
                </c:pt>
                <c:pt idx="57">
                  <c:v>25.098868654547399</c:v>
                </c:pt>
                <c:pt idx="58">
                  <c:v>25.100603192346501</c:v>
                </c:pt>
                <c:pt idx="59">
                  <c:v>25.102337730145599</c:v>
                </c:pt>
                <c:pt idx="60">
                  <c:v>25.104072267944598</c:v>
                </c:pt>
                <c:pt idx="61">
                  <c:v>25.1058068057437</c:v>
                </c:pt>
                <c:pt idx="62">
                  <c:v>25.107541343542799</c:v>
                </c:pt>
                <c:pt idx="63">
                  <c:v>25.109275881341901</c:v>
                </c:pt>
                <c:pt idx="64">
                  <c:v>25.1110104191409</c:v>
                </c:pt>
                <c:pt idx="65">
                  <c:v>25.112744956939999</c:v>
                </c:pt>
                <c:pt idx="66">
                  <c:v>25.114479494739101</c:v>
                </c:pt>
                <c:pt idx="67">
                  <c:v>25.116214032538199</c:v>
                </c:pt>
                <c:pt idx="68">
                  <c:v>25.117948570337202</c:v>
                </c:pt>
                <c:pt idx="69">
                  <c:v>25.1196831081363</c:v>
                </c:pt>
                <c:pt idx="70">
                  <c:v>25.121417645935399</c:v>
                </c:pt>
                <c:pt idx="71">
                  <c:v>25.123152183734501</c:v>
                </c:pt>
                <c:pt idx="72">
                  <c:v>25.124886721533599</c:v>
                </c:pt>
                <c:pt idx="73">
                  <c:v>25.126621259332602</c:v>
                </c:pt>
                <c:pt idx="74">
                  <c:v>25.1283557971317</c:v>
                </c:pt>
                <c:pt idx="75">
                  <c:v>25.130090334930799</c:v>
                </c:pt>
                <c:pt idx="76">
                  <c:v>25.131824872729901</c:v>
                </c:pt>
                <c:pt idx="77">
                  <c:v>25.1335594105289</c:v>
                </c:pt>
                <c:pt idx="78">
                  <c:v>25.135293948327998</c:v>
                </c:pt>
                <c:pt idx="79">
                  <c:v>25.1370284861271</c:v>
                </c:pt>
                <c:pt idx="80">
                  <c:v>25.138763023926199</c:v>
                </c:pt>
                <c:pt idx="81">
                  <c:v>25.140497561725301</c:v>
                </c:pt>
                <c:pt idx="82">
                  <c:v>25.1422320995243</c:v>
                </c:pt>
                <c:pt idx="83">
                  <c:v>25.143966637323398</c:v>
                </c:pt>
                <c:pt idx="84">
                  <c:v>25.1457011751225</c:v>
                </c:pt>
                <c:pt idx="85">
                  <c:v>25.147435712921599</c:v>
                </c:pt>
                <c:pt idx="86">
                  <c:v>25.149170250720601</c:v>
                </c:pt>
                <c:pt idx="87">
                  <c:v>25.1509047885197</c:v>
                </c:pt>
                <c:pt idx="88">
                  <c:v>25.152639326318798</c:v>
                </c:pt>
                <c:pt idx="89">
                  <c:v>25.1543738641179</c:v>
                </c:pt>
                <c:pt idx="90">
                  <c:v>25.156108401916899</c:v>
                </c:pt>
                <c:pt idx="91">
                  <c:v>25.157842939716001</c:v>
                </c:pt>
                <c:pt idx="92">
                  <c:v>25.1595774775151</c:v>
                </c:pt>
                <c:pt idx="93">
                  <c:v>25.161312015314198</c:v>
                </c:pt>
                <c:pt idx="94">
                  <c:v>25.163046553113301</c:v>
                </c:pt>
                <c:pt idx="95">
                  <c:v>25.1647810909123</c:v>
                </c:pt>
                <c:pt idx="96">
                  <c:v>25.166515628711402</c:v>
                </c:pt>
                <c:pt idx="97">
                  <c:v>25.1682501665105</c:v>
                </c:pt>
                <c:pt idx="98">
                  <c:v>25.169984704309599</c:v>
                </c:pt>
                <c:pt idx="99">
                  <c:v>25.171719242108601</c:v>
                </c:pt>
                <c:pt idx="100">
                  <c:v>25.1734537799077</c:v>
                </c:pt>
                <c:pt idx="101">
                  <c:v>25.175188317706802</c:v>
                </c:pt>
                <c:pt idx="102">
                  <c:v>25.1769228555059</c:v>
                </c:pt>
                <c:pt idx="103">
                  <c:v>25.178657393304999</c:v>
                </c:pt>
                <c:pt idx="104">
                  <c:v>25.180391931104001</c:v>
                </c:pt>
                <c:pt idx="105">
                  <c:v>25.1821264689031</c:v>
                </c:pt>
                <c:pt idx="106">
                  <c:v>25.183861006702202</c:v>
                </c:pt>
                <c:pt idx="107">
                  <c:v>25.1855955445013</c:v>
                </c:pt>
                <c:pt idx="108">
                  <c:v>25.187330082300299</c:v>
                </c:pt>
                <c:pt idx="109">
                  <c:v>25.189064620099401</c:v>
                </c:pt>
                <c:pt idx="110">
                  <c:v>25.1907991578985</c:v>
                </c:pt>
                <c:pt idx="111">
                  <c:v>25.192533695697598</c:v>
                </c:pt>
                <c:pt idx="112">
                  <c:v>25.194268233496601</c:v>
                </c:pt>
                <c:pt idx="113">
                  <c:v>25.196002771295699</c:v>
                </c:pt>
                <c:pt idx="114">
                  <c:v>25.197737309094801</c:v>
                </c:pt>
                <c:pt idx="115">
                  <c:v>25.1994718468939</c:v>
                </c:pt>
                <c:pt idx="116">
                  <c:v>25.201206384692998</c:v>
                </c:pt>
                <c:pt idx="117">
                  <c:v>25.202940922492001</c:v>
                </c:pt>
                <c:pt idx="118">
                  <c:v>25.204675460291099</c:v>
                </c:pt>
                <c:pt idx="119">
                  <c:v>25.206409998090201</c:v>
                </c:pt>
                <c:pt idx="120">
                  <c:v>25.2081445358893</c:v>
                </c:pt>
                <c:pt idx="121">
                  <c:v>25.209879073688299</c:v>
                </c:pt>
                <c:pt idx="122">
                  <c:v>25.211613611487401</c:v>
                </c:pt>
                <c:pt idx="123">
                  <c:v>25.213348149286499</c:v>
                </c:pt>
                <c:pt idx="124">
                  <c:v>25.215082687085602</c:v>
                </c:pt>
                <c:pt idx="125">
                  <c:v>25.216817224884601</c:v>
                </c:pt>
                <c:pt idx="126">
                  <c:v>25.218551762683699</c:v>
                </c:pt>
                <c:pt idx="127">
                  <c:v>25.220286300482801</c:v>
                </c:pt>
                <c:pt idx="128">
                  <c:v>25.2220208382819</c:v>
                </c:pt>
                <c:pt idx="129">
                  <c:v>25.223755376081002</c:v>
                </c:pt>
                <c:pt idx="130">
                  <c:v>25.225489913880001</c:v>
                </c:pt>
                <c:pt idx="131">
                  <c:v>25.227224451679099</c:v>
                </c:pt>
                <c:pt idx="132">
                  <c:v>25.228958989478201</c:v>
                </c:pt>
                <c:pt idx="133">
                  <c:v>25.2306935272773</c:v>
                </c:pt>
                <c:pt idx="134">
                  <c:v>25.232428065076299</c:v>
                </c:pt>
                <c:pt idx="135">
                  <c:v>25.234162602875401</c:v>
                </c:pt>
                <c:pt idx="136">
                  <c:v>25.235897140674499</c:v>
                </c:pt>
                <c:pt idx="137">
                  <c:v>25.237631678473601</c:v>
                </c:pt>
                <c:pt idx="138">
                  <c:v>25.2393662162727</c:v>
                </c:pt>
                <c:pt idx="139">
                  <c:v>25.241100754071699</c:v>
                </c:pt>
                <c:pt idx="140">
                  <c:v>25.242835291870801</c:v>
                </c:pt>
                <c:pt idx="141">
                  <c:v>25.244569829669899</c:v>
                </c:pt>
                <c:pt idx="142">
                  <c:v>25.246304367469001</c:v>
                </c:pt>
                <c:pt idx="143">
                  <c:v>25.248038905268</c:v>
                </c:pt>
                <c:pt idx="144">
                  <c:v>25.249773443067099</c:v>
                </c:pt>
                <c:pt idx="145">
                  <c:v>25.251507980866201</c:v>
                </c:pt>
                <c:pt idx="146">
                  <c:v>25.253242518665299</c:v>
                </c:pt>
                <c:pt idx="147">
                  <c:v>25.254977056464298</c:v>
                </c:pt>
                <c:pt idx="148">
                  <c:v>25.2567115942634</c:v>
                </c:pt>
                <c:pt idx="149">
                  <c:v>25.258446132062499</c:v>
                </c:pt>
                <c:pt idx="150">
                  <c:v>25.260180669861601</c:v>
                </c:pt>
                <c:pt idx="151">
                  <c:v>25.261915207660699</c:v>
                </c:pt>
                <c:pt idx="152">
                  <c:v>25.263649745459698</c:v>
                </c:pt>
                <c:pt idx="153">
                  <c:v>25.2653842832588</c:v>
                </c:pt>
                <c:pt idx="154">
                  <c:v>25.267118821057899</c:v>
                </c:pt>
                <c:pt idx="155">
                  <c:v>25.268853358857001</c:v>
                </c:pt>
                <c:pt idx="156">
                  <c:v>25.270587896656</c:v>
                </c:pt>
                <c:pt idx="157">
                  <c:v>25.272322434455099</c:v>
                </c:pt>
                <c:pt idx="158">
                  <c:v>25.274056972254201</c:v>
                </c:pt>
                <c:pt idx="159">
                  <c:v>25.275791510053299</c:v>
                </c:pt>
                <c:pt idx="160">
                  <c:v>25.277526047852302</c:v>
                </c:pt>
                <c:pt idx="161">
                  <c:v>25.2792605856514</c:v>
                </c:pt>
                <c:pt idx="162">
                  <c:v>25.280995123450499</c:v>
                </c:pt>
                <c:pt idx="163">
                  <c:v>25.282729661249501</c:v>
                </c:pt>
                <c:pt idx="164">
                  <c:v>25.2844641990486</c:v>
                </c:pt>
                <c:pt idx="165">
                  <c:v>25.286198736847702</c:v>
                </c:pt>
                <c:pt idx="166">
                  <c:v>25.287933274646701</c:v>
                </c:pt>
                <c:pt idx="167">
                  <c:v>25.289667812445799</c:v>
                </c:pt>
                <c:pt idx="168">
                  <c:v>25.291402350244901</c:v>
                </c:pt>
                <c:pt idx="169">
                  <c:v>25.2931368880439</c:v>
                </c:pt>
                <c:pt idx="170">
                  <c:v>25.294871425842999</c:v>
                </c:pt>
                <c:pt idx="171">
                  <c:v>25.296605963642101</c:v>
                </c:pt>
                <c:pt idx="172">
                  <c:v>25.2983405014411</c:v>
                </c:pt>
                <c:pt idx="173">
                  <c:v>25.300075039240198</c:v>
                </c:pt>
                <c:pt idx="174">
                  <c:v>25.301809577039201</c:v>
                </c:pt>
                <c:pt idx="175">
                  <c:v>25.3035441148382</c:v>
                </c:pt>
                <c:pt idx="176">
                  <c:v>25.305278652637298</c:v>
                </c:pt>
                <c:pt idx="177">
                  <c:v>25.307013190436301</c:v>
                </c:pt>
                <c:pt idx="178">
                  <c:v>25.3087477282353</c:v>
                </c:pt>
                <c:pt idx="179">
                  <c:v>25.310482266034299</c:v>
                </c:pt>
                <c:pt idx="180">
                  <c:v>25.312216803833401</c:v>
                </c:pt>
                <c:pt idx="181">
                  <c:v>25.3139513416324</c:v>
                </c:pt>
                <c:pt idx="182">
                  <c:v>25.3156858794313</c:v>
                </c:pt>
                <c:pt idx="183">
                  <c:v>25.317420417230299</c:v>
                </c:pt>
                <c:pt idx="184">
                  <c:v>25.319154955029301</c:v>
                </c:pt>
                <c:pt idx="185">
                  <c:v>25.320889492828201</c:v>
                </c:pt>
                <c:pt idx="186">
                  <c:v>25.3226240306272</c:v>
                </c:pt>
                <c:pt idx="187">
                  <c:v>25.324358568426099</c:v>
                </c:pt>
                <c:pt idx="188">
                  <c:v>25.326093106224999</c:v>
                </c:pt>
                <c:pt idx="189">
                  <c:v>25.327827644023898</c:v>
                </c:pt>
                <c:pt idx="190">
                  <c:v>25.329562181822698</c:v>
                </c:pt>
                <c:pt idx="191">
                  <c:v>25.331296719621498</c:v>
                </c:pt>
                <c:pt idx="192">
                  <c:v>25.333031257420298</c:v>
                </c:pt>
                <c:pt idx="193">
                  <c:v>25.334765795219099</c:v>
                </c:pt>
                <c:pt idx="194">
                  <c:v>25.336500333017799</c:v>
                </c:pt>
                <c:pt idx="195">
                  <c:v>25.3382348708165</c:v>
                </c:pt>
                <c:pt idx="196">
                  <c:v>25.339969408615101</c:v>
                </c:pt>
                <c:pt idx="197">
                  <c:v>25.341703946413698</c:v>
                </c:pt>
                <c:pt idx="198">
                  <c:v>25.343438484212299</c:v>
                </c:pt>
                <c:pt idx="199">
                  <c:v>25.345173022010801</c:v>
                </c:pt>
                <c:pt idx="200">
                  <c:v>25.3469075598092</c:v>
                </c:pt>
                <c:pt idx="201">
                  <c:v>25.348642097607499</c:v>
                </c:pt>
                <c:pt idx="202">
                  <c:v>25.350376635405802</c:v>
                </c:pt>
                <c:pt idx="203">
                  <c:v>25.352111173204001</c:v>
                </c:pt>
                <c:pt idx="204">
                  <c:v>25.353845711002101</c:v>
                </c:pt>
                <c:pt idx="205">
                  <c:v>25.355580248800202</c:v>
                </c:pt>
                <c:pt idx="206">
                  <c:v>25.357314786598099</c:v>
                </c:pt>
                <c:pt idx="207">
                  <c:v>25.359049324395901</c:v>
                </c:pt>
                <c:pt idx="208">
                  <c:v>25.3607838621935</c:v>
                </c:pt>
                <c:pt idx="209">
                  <c:v>25.362518399991099</c:v>
                </c:pt>
                <c:pt idx="210">
                  <c:v>25.3642529377884</c:v>
                </c:pt>
                <c:pt idx="211">
                  <c:v>25.365987475585701</c:v>
                </c:pt>
                <c:pt idx="212">
                  <c:v>25.3677220133827</c:v>
                </c:pt>
                <c:pt idx="213">
                  <c:v>25.369456551179599</c:v>
                </c:pt>
                <c:pt idx="214">
                  <c:v>25.3711910889762</c:v>
                </c:pt>
                <c:pt idx="215">
                  <c:v>25.372925626772702</c:v>
                </c:pt>
                <c:pt idx="216">
                  <c:v>25.374660164568901</c:v>
                </c:pt>
                <c:pt idx="217">
                  <c:v>25.376394702364902</c:v>
                </c:pt>
                <c:pt idx="218">
                  <c:v>25.378129240160501</c:v>
                </c:pt>
                <c:pt idx="219">
                  <c:v>25.379863777955901</c:v>
                </c:pt>
                <c:pt idx="220">
                  <c:v>25.381598315750999</c:v>
                </c:pt>
                <c:pt idx="221">
                  <c:v>25.383332853545699</c:v>
                </c:pt>
                <c:pt idx="222">
                  <c:v>25.385067391340101</c:v>
                </c:pt>
                <c:pt idx="223">
                  <c:v>25.386801929134101</c:v>
                </c:pt>
                <c:pt idx="224">
                  <c:v>25.388536466927601</c:v>
                </c:pt>
                <c:pt idx="225">
                  <c:v>25.390271004720699</c:v>
                </c:pt>
                <c:pt idx="226">
                  <c:v>25.392005542513299</c:v>
                </c:pt>
                <c:pt idx="227">
                  <c:v>25.393740080305399</c:v>
                </c:pt>
                <c:pt idx="228">
                  <c:v>25.395474618096902</c:v>
                </c:pt>
                <c:pt idx="229">
                  <c:v>25.397209155887801</c:v>
                </c:pt>
                <c:pt idx="230">
                  <c:v>25.398943693678099</c:v>
                </c:pt>
                <c:pt idx="231">
                  <c:v>25.400678231467801</c:v>
                </c:pt>
                <c:pt idx="232">
                  <c:v>25.402412769256699</c:v>
                </c:pt>
                <c:pt idx="233">
                  <c:v>25.404147307044799</c:v>
                </c:pt>
                <c:pt idx="234">
                  <c:v>25.405881844832098</c:v>
                </c:pt>
                <c:pt idx="235">
                  <c:v>25.4076163826185</c:v>
                </c:pt>
                <c:pt idx="236">
                  <c:v>25.409350920403998</c:v>
                </c:pt>
                <c:pt idx="237">
                  <c:v>25.411085458188399</c:v>
                </c:pt>
                <c:pt idx="238">
                  <c:v>25.412819995971901</c:v>
                </c:pt>
                <c:pt idx="239">
                  <c:v>25.414554533754199</c:v>
                </c:pt>
                <c:pt idx="240">
                  <c:v>25.416289071535299</c:v>
                </c:pt>
                <c:pt idx="241">
                  <c:v>25.4180236093151</c:v>
                </c:pt>
                <c:pt idx="242">
                  <c:v>25.419758147093599</c:v>
                </c:pt>
                <c:pt idx="243">
                  <c:v>25.4214926848706</c:v>
                </c:pt>
                <c:pt idx="244">
                  <c:v>25.423227222646201</c:v>
                </c:pt>
                <c:pt idx="245">
                  <c:v>25.4249617604201</c:v>
                </c:pt>
                <c:pt idx="246">
                  <c:v>25.426696298192301</c:v>
                </c:pt>
                <c:pt idx="247">
                  <c:v>25.4284308359627</c:v>
                </c:pt>
                <c:pt idx="248">
                  <c:v>25.430165373731299</c:v>
                </c:pt>
                <c:pt idx="249">
                  <c:v>25.431899911497801</c:v>
                </c:pt>
                <c:pt idx="250">
                  <c:v>25.4336344492622</c:v>
                </c:pt>
                <c:pt idx="251">
                  <c:v>25.435368987024301</c:v>
                </c:pt>
                <c:pt idx="252">
                  <c:v>25.437103524784099</c:v>
                </c:pt>
                <c:pt idx="253">
                  <c:v>25.438838062541301</c:v>
                </c:pt>
                <c:pt idx="254">
                  <c:v>25.440572600296001</c:v>
                </c:pt>
                <c:pt idx="255">
                  <c:v>25.442307138047799</c:v>
                </c:pt>
                <c:pt idx="256">
                  <c:v>25.444041675796701</c:v>
                </c:pt>
                <c:pt idx="257">
                  <c:v>25.445776213542501</c:v>
                </c:pt>
                <c:pt idx="258">
                  <c:v>25.447510751285101</c:v>
                </c:pt>
                <c:pt idx="259">
                  <c:v>25.449245289024201</c:v>
                </c:pt>
                <c:pt idx="260">
                  <c:v>25.450979826759699</c:v>
                </c:pt>
                <c:pt idx="261">
                  <c:v>25.452714364491499</c:v>
                </c:pt>
                <c:pt idx="262">
                  <c:v>25.454448902219202</c:v>
                </c:pt>
                <c:pt idx="263">
                  <c:v>25.456183439942802</c:v>
                </c:pt>
                <c:pt idx="264">
                  <c:v>25.457917977661999</c:v>
                </c:pt>
                <c:pt idx="265">
                  <c:v>25.4596525153766</c:v>
                </c:pt>
                <c:pt idx="266">
                  <c:v>25.461387053086298</c:v>
                </c:pt>
                <c:pt idx="267">
                  <c:v>25.463121590790902</c:v>
                </c:pt>
                <c:pt idx="268">
                  <c:v>25.4648561284903</c:v>
                </c:pt>
                <c:pt idx="269">
                  <c:v>25.466590666184</c:v>
                </c:pt>
                <c:pt idx="270">
                  <c:v>25.468325203871899</c:v>
                </c:pt>
                <c:pt idx="271">
                  <c:v>25.470059741553701</c:v>
                </c:pt>
                <c:pt idx="272">
                  <c:v>25.471794279229101</c:v>
                </c:pt>
                <c:pt idx="273">
                  <c:v>25.473528816897801</c:v>
                </c:pt>
                <c:pt idx="274">
                  <c:v>25.475263354559399</c:v>
                </c:pt>
                <c:pt idx="275">
                  <c:v>25.476997892213799</c:v>
                </c:pt>
                <c:pt idx="276">
                  <c:v>25.478732429860401</c:v>
                </c:pt>
                <c:pt idx="277">
                  <c:v>25.480466967499101</c:v>
                </c:pt>
                <c:pt idx="278">
                  <c:v>25.4822015051294</c:v>
                </c:pt>
                <c:pt idx="279">
                  <c:v>25.483936042750901</c:v>
                </c:pt>
                <c:pt idx="280">
                  <c:v>25.485670580363301</c:v>
                </c:pt>
                <c:pt idx="281">
                  <c:v>25.487405117966201</c:v>
                </c:pt>
                <c:pt idx="282">
                  <c:v>25.4891396555592</c:v>
                </c:pt>
                <c:pt idx="283">
                  <c:v>25.490874193141799</c:v>
                </c:pt>
                <c:pt idx="284">
                  <c:v>25.492608730713599</c:v>
                </c:pt>
                <c:pt idx="285">
                  <c:v>25.4943432682741</c:v>
                </c:pt>
                <c:pt idx="286">
                  <c:v>25.4960778058229</c:v>
                </c:pt>
                <c:pt idx="287">
                  <c:v>25.497812343359499</c:v>
                </c:pt>
                <c:pt idx="288">
                  <c:v>25.4995468808834</c:v>
                </c:pt>
                <c:pt idx="289">
                  <c:v>25.5012814183941</c:v>
                </c:pt>
                <c:pt idx="290">
                  <c:v>25.503015955891001</c:v>
                </c:pt>
                <c:pt idx="291">
                  <c:v>25.504750493373599</c:v>
                </c:pt>
                <c:pt idx="292">
                  <c:v>25.506485030841201</c:v>
                </c:pt>
                <c:pt idx="293">
                  <c:v>25.508219568293399</c:v>
                </c:pt>
                <c:pt idx="294">
                  <c:v>25.509954105729499</c:v>
                </c:pt>
                <c:pt idx="295">
                  <c:v>25.511688643148901</c:v>
                </c:pt>
                <c:pt idx="296">
                  <c:v>25.513423180550902</c:v>
                </c:pt>
                <c:pt idx="297">
                  <c:v>25.515157717934901</c:v>
                </c:pt>
                <c:pt idx="298">
                  <c:v>25.5168922553001</c:v>
                </c:pt>
                <c:pt idx="299">
                  <c:v>25.518626792646</c:v>
                </c:pt>
                <c:pt idx="300">
                  <c:v>25.5203613299716</c:v>
                </c:pt>
                <c:pt idx="301">
                  <c:v>25.522095867276398</c:v>
                </c:pt>
                <c:pt idx="302">
                  <c:v>25.523830404559401</c:v>
                </c:pt>
                <c:pt idx="303">
                  <c:v>25.525564941820001</c:v>
                </c:pt>
                <c:pt idx="304">
                  <c:v>25.527299479057302</c:v>
                </c:pt>
                <c:pt idx="305">
                  <c:v>25.529034016270501</c:v>
                </c:pt>
                <c:pt idx="306">
                  <c:v>25.5307685534586</c:v>
                </c:pt>
                <c:pt idx="307">
                  <c:v>25.532503090620899</c:v>
                </c:pt>
                <c:pt idx="308">
                  <c:v>25.534237627756301</c:v>
                </c:pt>
                <c:pt idx="309">
                  <c:v>25.535972164863999</c:v>
                </c:pt>
                <c:pt idx="310">
                  <c:v>25.537706701942898</c:v>
                </c:pt>
                <c:pt idx="311">
                  <c:v>25.5394412389922</c:v>
                </c:pt>
                <c:pt idx="312">
                  <c:v>25.5411757760107</c:v>
                </c:pt>
                <c:pt idx="313">
                  <c:v>25.5429103129974</c:v>
                </c:pt>
                <c:pt idx="314">
                  <c:v>25.5446448499513</c:v>
                </c:pt>
                <c:pt idx="315">
                  <c:v>25.546379386871202</c:v>
                </c:pt>
                <c:pt idx="316">
                  <c:v>25.548113923755999</c:v>
                </c:pt>
                <c:pt idx="317">
                  <c:v>25.549848460604601</c:v>
                </c:pt>
                <c:pt idx="318">
                  <c:v>25.5515829974157</c:v>
                </c:pt>
                <c:pt idx="319">
                  <c:v>25.553317534188199</c:v>
                </c:pt>
                <c:pt idx="320">
                  <c:v>25.555052070920699</c:v>
                </c:pt>
                <c:pt idx="321">
                  <c:v>25.556786607612</c:v>
                </c:pt>
                <c:pt idx="322">
                  <c:v>25.558521144260698</c:v>
                </c:pt>
                <c:pt idx="323">
                  <c:v>25.560255680865598</c:v>
                </c:pt>
                <c:pt idx="324">
                  <c:v>25.561990217425201</c:v>
                </c:pt>
                <c:pt idx="325">
                  <c:v>25.5637247539382</c:v>
                </c:pt>
                <c:pt idx="326">
                  <c:v>25.565459290402998</c:v>
                </c:pt>
                <c:pt idx="327">
                  <c:v>25.567193826818201</c:v>
                </c:pt>
                <c:pt idx="328">
                  <c:v>25.568928363182302</c:v>
                </c:pt>
                <c:pt idx="329">
                  <c:v>25.570662899493598</c:v>
                </c:pt>
                <c:pt idx="330">
                  <c:v>25.572397435750698</c:v>
                </c:pt>
                <c:pt idx="331">
                  <c:v>25.5741319719519</c:v>
                </c:pt>
                <c:pt idx="332">
                  <c:v>25.575866508095402</c:v>
                </c:pt>
                <c:pt idx="333">
                  <c:v>25.577601044179701</c:v>
                </c:pt>
                <c:pt idx="334">
                  <c:v>25.579335580202901</c:v>
                </c:pt>
                <c:pt idx="335">
                  <c:v>25.581070116163399</c:v>
                </c:pt>
                <c:pt idx="336">
                  <c:v>25.582804652059099</c:v>
                </c:pt>
                <c:pt idx="337">
                  <c:v>25.584539187888399</c:v>
                </c:pt>
                <c:pt idx="338">
                  <c:v>25.586273723649199</c:v>
                </c:pt>
                <c:pt idx="339">
                  <c:v>25.588008259339698</c:v>
                </c:pt>
                <c:pt idx="340">
                  <c:v>25.5897427949578</c:v>
                </c:pt>
                <c:pt idx="341">
                  <c:v>25.591477330501501</c:v>
                </c:pt>
                <c:pt idx="342">
                  <c:v>25.593211865968801</c:v>
                </c:pt>
                <c:pt idx="343">
                  <c:v>25.5949464013575</c:v>
                </c:pt>
                <c:pt idx="344">
                  <c:v>25.5966809366655</c:v>
                </c:pt>
                <c:pt idx="345">
                  <c:v>25.598415471890501</c:v>
                </c:pt>
                <c:pt idx="346">
                  <c:v>25.600150007030301</c:v>
                </c:pt>
                <c:pt idx="347">
                  <c:v>25.601884542082701</c:v>
                </c:pt>
                <c:pt idx="348">
                  <c:v>25.603619077045099</c:v>
                </c:pt>
                <c:pt idx="349">
                  <c:v>25.605353611915401</c:v>
                </c:pt>
                <c:pt idx="350">
                  <c:v>25.607088146690899</c:v>
                </c:pt>
                <c:pt idx="351">
                  <c:v>25.608822681369301</c:v>
                </c:pt>
                <c:pt idx="352">
                  <c:v>25.610557215947999</c:v>
                </c:pt>
                <c:pt idx="353">
                  <c:v>25.612291750424401</c:v>
                </c:pt>
                <c:pt idx="354">
                  <c:v>25.614026284795798</c:v>
                </c:pt>
                <c:pt idx="355">
                  <c:v>25.615760819059599</c:v>
                </c:pt>
                <c:pt idx="356">
                  <c:v>25.617495353213101</c:v>
                </c:pt>
                <c:pt idx="357">
                  <c:v>25.619229887253301</c:v>
                </c:pt>
                <c:pt idx="358">
                  <c:v>25.6209644211776</c:v>
                </c:pt>
                <c:pt idx="359">
                  <c:v>25.622698954983001</c:v>
                </c:pt>
                <c:pt idx="360">
                  <c:v>25.624433488666501</c:v>
                </c:pt>
                <c:pt idx="361">
                  <c:v>25.626168022225102</c:v>
                </c:pt>
                <c:pt idx="362">
                  <c:v>25.627902555655801</c:v>
                </c:pt>
                <c:pt idx="363">
                  <c:v>25.629637088955501</c:v>
                </c:pt>
                <c:pt idx="364">
                  <c:v>25.631371622120898</c:v>
                </c:pt>
                <c:pt idx="365">
                  <c:v>25.633106155148901</c:v>
                </c:pt>
                <c:pt idx="366">
                  <c:v>25.634840688036199</c:v>
                </c:pt>
                <c:pt idx="367">
                  <c:v>25.636575220779299</c:v>
                </c:pt>
                <c:pt idx="368">
                  <c:v>25.638309753375001</c:v>
                </c:pt>
                <c:pt idx="369">
                  <c:v>25.640044285819702</c:v>
                </c:pt>
                <c:pt idx="370">
                  <c:v>25.641778818110001</c:v>
                </c:pt>
                <c:pt idx="371">
                  <c:v>25.643513350242099</c:v>
                </c:pt>
                <c:pt idx="372">
                  <c:v>25.645247882212601</c:v>
                </c:pt>
                <c:pt idx="373">
                  <c:v>25.6469824140177</c:v>
                </c:pt>
                <c:pt idx="374">
                  <c:v>25.6487169456536</c:v>
                </c:pt>
                <c:pt idx="375">
                  <c:v>25.650451477116398</c:v>
                </c:pt>
                <c:pt idx="376">
                  <c:v>25.652186008402399</c:v>
                </c:pt>
                <c:pt idx="377">
                  <c:v>25.653920539507499</c:v>
                </c:pt>
                <c:pt idx="378">
                  <c:v>25.655655070427699</c:v>
                </c:pt>
                <c:pt idx="379">
                  <c:v>25.657389601159</c:v>
                </c:pt>
                <c:pt idx="380">
                  <c:v>25.659124131697101</c:v>
                </c:pt>
                <c:pt idx="381">
                  <c:v>25.660858662037899</c:v>
                </c:pt>
                <c:pt idx="382">
                  <c:v>25.662593192177098</c:v>
                </c:pt>
                <c:pt idx="383">
                  <c:v>25.664327722110301</c:v>
                </c:pt>
                <c:pt idx="384">
                  <c:v>25.6660622518331</c:v>
                </c:pt>
                <c:pt idx="385">
                  <c:v>25.667796781341</c:v>
                </c:pt>
                <c:pt idx="386">
                  <c:v>25.669531310629399</c:v>
                </c:pt>
                <c:pt idx="387">
                  <c:v>25.671265839693799</c:v>
                </c:pt>
                <c:pt idx="388">
                  <c:v>25.6730003685295</c:v>
                </c:pt>
                <c:pt idx="389">
                  <c:v>25.6747348971316</c:v>
                </c:pt>
                <c:pt idx="390">
                  <c:v>25.676469425495299</c:v>
                </c:pt>
                <c:pt idx="391">
                  <c:v>25.6782039536157</c:v>
                </c:pt>
                <c:pt idx="392">
                  <c:v>25.679938481487898</c:v>
                </c:pt>
                <c:pt idx="393">
                  <c:v>25.681673009106699</c:v>
                </c:pt>
                <c:pt idx="394">
                  <c:v>25.683407536467101</c:v>
                </c:pt>
                <c:pt idx="395">
                  <c:v>25.685142063563902</c:v>
                </c:pt>
                <c:pt idx="396">
                  <c:v>25.686876590391702</c:v>
                </c:pt>
                <c:pt idx="397">
                  <c:v>25.6886111169453</c:v>
                </c:pt>
                <c:pt idx="398">
                  <c:v>25.6903456432191</c:v>
                </c:pt>
                <c:pt idx="399">
                  <c:v>25.692080169207699</c:v>
                </c:pt>
                <c:pt idx="400">
                  <c:v>25.693814694905601</c:v>
                </c:pt>
                <c:pt idx="401">
                  <c:v>25.695549220306901</c:v>
                </c:pt>
                <c:pt idx="402">
                  <c:v>25.6972837454061</c:v>
                </c:pt>
                <c:pt idx="403">
                  <c:v>25.6990182701973</c:v>
                </c:pt>
                <c:pt idx="404">
                  <c:v>25.700752794674599</c:v>
                </c:pt>
                <c:pt idx="405">
                  <c:v>25.702487318832102</c:v>
                </c:pt>
                <c:pt idx="406">
                  <c:v>25.7042218426636</c:v>
                </c:pt>
                <c:pt idx="407">
                  <c:v>25.7059563661631</c:v>
                </c:pt>
                <c:pt idx="408">
                  <c:v>25.7076908893244</c:v>
                </c:pt>
                <c:pt idx="409">
                  <c:v>25.709425412141002</c:v>
                </c:pt>
                <c:pt idx="410">
                  <c:v>25.711159934606801</c:v>
                </c:pt>
                <c:pt idx="411">
                  <c:v>25.712894456715201</c:v>
                </c:pt>
                <c:pt idx="412">
                  <c:v>25.7146289784597</c:v>
                </c:pt>
                <c:pt idx="413">
                  <c:v>25.716363499833601</c:v>
                </c:pt>
                <c:pt idx="414">
                  <c:v>25.7180980208303</c:v>
                </c:pt>
                <c:pt idx="415">
                  <c:v>25.719832541443001</c:v>
                </c:pt>
                <c:pt idx="416">
                  <c:v>25.7215670616647</c:v>
                </c:pt>
                <c:pt idx="417">
                  <c:v>25.723301581488499</c:v>
                </c:pt>
                <c:pt idx="418">
                  <c:v>25.725036100907499</c:v>
                </c:pt>
                <c:pt idx="419">
                  <c:v>25.726770619914401</c:v>
                </c:pt>
                <c:pt idx="420">
                  <c:v>25.728505138502001</c:v>
                </c:pt>
                <c:pt idx="421">
                  <c:v>25.730239656662999</c:v>
                </c:pt>
                <c:pt idx="422">
                  <c:v>25.73197417439</c:v>
                </c:pt>
                <c:pt idx="423">
                  <c:v>25.733708691675599</c:v>
                </c:pt>
                <c:pt idx="424">
                  <c:v>25.735443208512201</c:v>
                </c:pt>
                <c:pt idx="425">
                  <c:v>25.737177724892099</c:v>
                </c:pt>
                <c:pt idx="426">
                  <c:v>25.738912240807501</c:v>
                </c:pt>
                <c:pt idx="427">
                  <c:v>25.740646756250701</c:v>
                </c:pt>
                <c:pt idx="428">
                  <c:v>25.742381271213699</c:v>
                </c:pt>
                <c:pt idx="429">
                  <c:v>25.7441157856885</c:v>
                </c:pt>
                <c:pt idx="430">
                  <c:v>25.745850299666898</c:v>
                </c:pt>
                <c:pt idx="431">
                  <c:v>25.747584813140801</c:v>
                </c:pt>
                <c:pt idx="432">
                  <c:v>25.749319326101901</c:v>
                </c:pt>
                <c:pt idx="433">
                  <c:v>25.751053838541701</c:v>
                </c:pt>
                <c:pt idx="434">
                  <c:v>25.752788350451901</c:v>
                </c:pt>
                <c:pt idx="435">
                  <c:v>25.754522861823801</c:v>
                </c:pt>
                <c:pt idx="436">
                  <c:v>25.7562573726488</c:v>
                </c:pt>
                <c:pt idx="437">
                  <c:v>25.757991882918098</c:v>
                </c:pt>
                <c:pt idx="438">
                  <c:v>25.759726392622799</c:v>
                </c:pt>
                <c:pt idx="439">
                  <c:v>25.761460901754099</c:v>
                </c:pt>
                <c:pt idx="440">
                  <c:v>25.763195410302799</c:v>
                </c:pt>
                <c:pt idx="441">
                  <c:v>25.764929918259899</c:v>
                </c:pt>
                <c:pt idx="442">
                  <c:v>25.766664425616099</c:v>
                </c:pt>
                <c:pt idx="443">
                  <c:v>25.768398932362</c:v>
                </c:pt>
                <c:pt idx="444">
                  <c:v>25.770133438488202</c:v>
                </c:pt>
                <c:pt idx="445">
                  <c:v>25.771867943985299</c:v>
                </c:pt>
                <c:pt idx="446">
                  <c:v>25.773602448843501</c:v>
                </c:pt>
                <c:pt idx="447">
                  <c:v>25.775336953053198</c:v>
                </c:pt>
                <c:pt idx="448">
                  <c:v>25.777071456604599</c:v>
                </c:pt>
                <c:pt idx="449">
                  <c:v>25.778805959487599</c:v>
                </c:pt>
                <c:pt idx="450">
                  <c:v>25.7805404616924</c:v>
                </c:pt>
                <c:pt idx="451">
                  <c:v>25.782274963208799</c:v>
                </c:pt>
                <c:pt idx="452">
                  <c:v>25.7840094640266</c:v>
                </c:pt>
                <c:pt idx="453">
                  <c:v>25.785743964135399</c:v>
                </c:pt>
                <c:pt idx="454">
                  <c:v>25.787478463524899</c:v>
                </c:pt>
                <c:pt idx="455">
                  <c:v>25.7892129621845</c:v>
                </c:pt>
                <c:pt idx="456">
                  <c:v>25.790947460103599</c:v>
                </c:pt>
                <c:pt idx="457">
                  <c:v>25.792681957271501</c:v>
                </c:pt>
                <c:pt idx="458">
                  <c:v>25.7944164536774</c:v>
                </c:pt>
                <c:pt idx="459">
                  <c:v>25.796150949310402</c:v>
                </c:pt>
                <c:pt idx="460">
                  <c:v>25.797885444159402</c:v>
                </c:pt>
                <c:pt idx="461">
                  <c:v>25.799619938213301</c:v>
                </c:pt>
                <c:pt idx="462">
                  <c:v>25.801354431460901</c:v>
                </c:pt>
                <c:pt idx="463">
                  <c:v>25.803088923890801</c:v>
                </c:pt>
                <c:pt idx="464">
                  <c:v>25.8048234154917</c:v>
                </c:pt>
                <c:pt idx="465">
                  <c:v>25.8065579062519</c:v>
                </c:pt>
                <c:pt idx="466">
                  <c:v>25.808292396159899</c:v>
                </c:pt>
                <c:pt idx="467">
                  <c:v>25.8100268852039</c:v>
                </c:pt>
                <c:pt idx="468">
                  <c:v>25.811761373372001</c:v>
                </c:pt>
                <c:pt idx="469">
                  <c:v>25.8134958606522</c:v>
                </c:pt>
                <c:pt idx="470">
                  <c:v>25.8152303470326</c:v>
                </c:pt>
                <c:pt idx="471">
                  <c:v>25.816964832501</c:v>
                </c:pt>
                <c:pt idx="472">
                  <c:v>25.818699317044999</c:v>
                </c:pt>
                <c:pt idx="473">
                  <c:v>25.820433800652399</c:v>
                </c:pt>
                <c:pt idx="474">
                  <c:v>25.8221682833105</c:v>
                </c:pt>
                <c:pt idx="475">
                  <c:v>25.823902765006899</c:v>
                </c:pt>
                <c:pt idx="476">
                  <c:v>25.825637245728899</c:v>
                </c:pt>
                <c:pt idx="477">
                  <c:v>25.8273717254635</c:v>
                </c:pt>
                <c:pt idx="478">
                  <c:v>25.829106204197998</c:v>
                </c:pt>
                <c:pt idx="479">
                  <c:v>25.830840681919302</c:v>
                </c:pt>
                <c:pt idx="480">
                  <c:v>25.832575158614301</c:v>
                </c:pt>
                <c:pt idx="481">
                  <c:v>25.8343096342698</c:v>
                </c:pt>
                <c:pt idx="482">
                  <c:v>25.836044108872301</c:v>
                </c:pt>
                <c:pt idx="483">
                  <c:v>25.8377785824086</c:v>
                </c:pt>
                <c:pt idx="484">
                  <c:v>25.839513054864899</c:v>
                </c:pt>
                <c:pt idx="485">
                  <c:v>25.841247526227701</c:v>
                </c:pt>
                <c:pt idx="486">
                  <c:v>25.8429819964832</c:v>
                </c:pt>
                <c:pt idx="487">
                  <c:v>25.844716465617399</c:v>
                </c:pt>
                <c:pt idx="488">
                  <c:v>25.846450933616499</c:v>
                </c:pt>
                <c:pt idx="489">
                  <c:v>25.8481854004662</c:v>
                </c:pt>
                <c:pt idx="490">
                  <c:v>25.849919866152501</c:v>
                </c:pt>
                <c:pt idx="491">
                  <c:v>25.851654330660899</c:v>
                </c:pt>
                <c:pt idx="492">
                  <c:v>25.8533887939771</c:v>
                </c:pt>
                <c:pt idx="493">
                  <c:v>25.855123256086401</c:v>
                </c:pt>
                <c:pt idx="494">
                  <c:v>25.8568577169744</c:v>
                </c:pt>
                <c:pt idx="495">
                  <c:v>25.8585921766261</c:v>
                </c:pt>
                <c:pt idx="496">
                  <c:v>25.860326635026802</c:v>
                </c:pt>
                <c:pt idx="497">
                  <c:v>25.862061092161401</c:v>
                </c:pt>
                <c:pt idx="498">
                  <c:v>25.863795548014799</c:v>
                </c:pt>
                <c:pt idx="499">
                  <c:v>25.865530002572001</c:v>
                </c:pt>
                <c:pt idx="500">
                  <c:v>25.867264455817502</c:v>
                </c:pt>
                <c:pt idx="501">
                  <c:v>25.8689989077359</c:v>
                </c:pt>
                <c:pt idx="502">
                  <c:v>25.8707333583117</c:v>
                </c:pt>
                <c:pt idx="503">
                  <c:v>25.872467807529201</c:v>
                </c:pt>
                <c:pt idx="504">
                  <c:v>25.874202255372701</c:v>
                </c:pt>
                <c:pt idx="505">
                  <c:v>25.875936701826401</c:v>
                </c:pt>
                <c:pt idx="506">
                  <c:v>25.877671146874199</c:v>
                </c:pt>
                <c:pt idx="507">
                  <c:v>25.879405590499999</c:v>
                </c:pt>
                <c:pt idx="508">
                  <c:v>25.8811400326877</c:v>
                </c:pt>
                <c:pt idx="509">
                  <c:v>25.882874473420902</c:v>
                </c:pt>
                <c:pt idx="510">
                  <c:v>25.884608912683198</c:v>
                </c:pt>
                <c:pt idx="511">
                  <c:v>25.886343350457999</c:v>
                </c:pt>
                <c:pt idx="512">
                  <c:v>25.8880777867288</c:v>
                </c:pt>
                <c:pt idx="513">
                  <c:v>25.889812221478699</c:v>
                </c:pt>
                <c:pt idx="514">
                  <c:v>25.891546654690799</c:v>
                </c:pt>
                <c:pt idx="515">
                  <c:v>25.893281086348299</c:v>
                </c:pt>
                <c:pt idx="516">
                  <c:v>25.895015516433801</c:v>
                </c:pt>
                <c:pt idx="517">
                  <c:v>25.896749944930399</c:v>
                </c:pt>
                <c:pt idx="518">
                  <c:v>25.898484371820601</c:v>
                </c:pt>
                <c:pt idx="519">
                  <c:v>25.9002187970869</c:v>
                </c:pt>
                <c:pt idx="520">
                  <c:v>25.901953220711899</c:v>
                </c:pt>
                <c:pt idx="521">
                  <c:v>25.903687642677799</c:v>
                </c:pt>
                <c:pt idx="522">
                  <c:v>25.905422062966899</c:v>
                </c:pt>
                <c:pt idx="523">
                  <c:v>25.907156481561302</c:v>
                </c:pt>
                <c:pt idx="524">
                  <c:v>25.908890898443001</c:v>
                </c:pt>
                <c:pt idx="525">
                  <c:v>25.910625313593801</c:v>
                </c:pt>
                <c:pt idx="526">
                  <c:v>25.9123597269956</c:v>
                </c:pt>
                <c:pt idx="527">
                  <c:v>25.914094138629999</c:v>
                </c:pt>
                <c:pt idx="528">
                  <c:v>25.915828548478402</c:v>
                </c:pt>
                <c:pt idx="529">
                  <c:v>25.917562956522399</c:v>
                </c:pt>
                <c:pt idx="530">
                  <c:v>25.919297362743301</c:v>
                </c:pt>
                <c:pt idx="531">
                  <c:v>25.921031767122301</c:v>
                </c:pt>
                <c:pt idx="532">
                  <c:v>25.922766169640301</c:v>
                </c:pt>
                <c:pt idx="533">
                  <c:v>25.9245005702786</c:v>
                </c:pt>
                <c:pt idx="534">
                  <c:v>25.926234969017798</c:v>
                </c:pt>
                <c:pt idx="535">
                  <c:v>25.927969365838699</c:v>
                </c:pt>
                <c:pt idx="536">
                  <c:v>25.929703760721999</c:v>
                </c:pt>
                <c:pt idx="537">
                  <c:v>25.931438153648099</c:v>
                </c:pt>
                <c:pt idx="538">
                  <c:v>25.9331725445976</c:v>
                </c:pt>
                <c:pt idx="539">
                  <c:v>25.9349069335507</c:v>
                </c:pt>
                <c:pt idx="540">
                  <c:v>25.936641320487499</c:v>
                </c:pt>
                <c:pt idx="541">
                  <c:v>25.938375705388101</c:v>
                </c:pt>
                <c:pt idx="542">
                  <c:v>25.940110088232501</c:v>
                </c:pt>
                <c:pt idx="543">
                  <c:v>25.9418444690006</c:v>
                </c:pt>
                <c:pt idx="544">
                  <c:v>25.943578847672001</c:v>
                </c:pt>
                <c:pt idx="545">
                  <c:v>25.9453132242263</c:v>
                </c:pt>
                <c:pt idx="546">
                  <c:v>25.947047598643099</c:v>
                </c:pt>
                <c:pt idx="547">
                  <c:v>25.948781970901798</c:v>
                </c:pt>
                <c:pt idx="548">
                  <c:v>25.950516340981601</c:v>
                </c:pt>
                <c:pt idx="549">
                  <c:v>25.952250708861602</c:v>
                </c:pt>
                <c:pt idx="550">
                  <c:v>25.953985074521</c:v>
                </c:pt>
                <c:pt idx="551">
                  <c:v>25.955719437938701</c:v>
                </c:pt>
                <c:pt idx="552">
                  <c:v>25.9574537990934</c:v>
                </c:pt>
                <c:pt idx="553">
                  <c:v>25.959188157963901</c:v>
                </c:pt>
                <c:pt idx="554">
                  <c:v>25.9609225145288</c:v>
                </c:pt>
                <c:pt idx="555">
                  <c:v>25.962656868766501</c:v>
                </c:pt>
                <c:pt idx="556">
                  <c:v>25.9643912206555</c:v>
                </c:pt>
                <c:pt idx="557">
                  <c:v>25.966125570174</c:v>
                </c:pt>
                <c:pt idx="558">
                  <c:v>25.9678599173001</c:v>
                </c:pt>
                <c:pt idx="559">
                  <c:v>25.9695942620118</c:v>
                </c:pt>
                <c:pt idx="560">
                  <c:v>25.971328604287201</c:v>
                </c:pt>
                <c:pt idx="561">
                  <c:v>25.973062944103901</c:v>
                </c:pt>
                <c:pt idx="562">
                  <c:v>25.974797281439699</c:v>
                </c:pt>
                <c:pt idx="563">
                  <c:v>25.976531616272101</c:v>
                </c:pt>
                <c:pt idx="564">
                  <c:v>25.978265948578699</c:v>
                </c:pt>
                <c:pt idx="565">
                  <c:v>25.980000278336799</c:v>
                </c:pt>
                <c:pt idx="566">
                  <c:v>25.981734605523499</c:v>
                </c:pt>
                <c:pt idx="567">
                  <c:v>25.983468930116199</c:v>
                </c:pt>
                <c:pt idx="568">
                  <c:v>25.985203252091701</c:v>
                </c:pt>
                <c:pt idx="569">
                  <c:v>25.9869375714269</c:v>
                </c:pt>
                <c:pt idx="570">
                  <c:v>25.9886718880988</c:v>
                </c:pt>
                <c:pt idx="571">
                  <c:v>25.9904062020839</c:v>
                </c:pt>
                <c:pt idx="572">
                  <c:v>25.992140513358802</c:v>
                </c:pt>
                <c:pt idx="573">
                  <c:v>25.9938748219001</c:v>
                </c:pt>
                <c:pt idx="574">
                  <c:v>25.995609127683899</c:v>
                </c:pt>
                <c:pt idx="575">
                  <c:v>25.997343430686701</c:v>
                </c:pt>
                <c:pt idx="576">
                  <c:v>25.999077730884501</c:v>
                </c:pt>
                <c:pt idx="577">
                  <c:v>26.0008120282533</c:v>
                </c:pt>
                <c:pt idx="578">
                  <c:v>26.002546322769</c:v>
                </c:pt>
                <c:pt idx="579">
                  <c:v>26.004280614407399</c:v>
                </c:pt>
                <c:pt idx="580">
                  <c:v>26.006014903144301</c:v>
                </c:pt>
                <c:pt idx="581">
                  <c:v>26.007749188955099</c:v>
                </c:pt>
                <c:pt idx="582">
                  <c:v>26.009483471815301</c:v>
                </c:pt>
                <c:pt idx="583">
                  <c:v>26.0112177517004</c:v>
                </c:pt>
                <c:pt idx="584">
                  <c:v>26.012952028585499</c:v>
                </c:pt>
                <c:pt idx="585">
                  <c:v>26.014686302445799</c:v>
                </c:pt>
                <c:pt idx="586">
                  <c:v>26.016420573256202</c:v>
                </c:pt>
                <c:pt idx="587">
                  <c:v>26.018154840991802</c:v>
                </c:pt>
                <c:pt idx="588">
                  <c:v>26.0198891056272</c:v>
                </c:pt>
                <c:pt idx="589">
                  <c:v>26.021623367137199</c:v>
                </c:pt>
                <c:pt idx="590">
                  <c:v>26.023357625496502</c:v>
                </c:pt>
                <c:pt idx="591">
                  <c:v>26.025091880679302</c:v>
                </c:pt>
                <c:pt idx="592">
                  <c:v>26.026826132660201</c:v>
                </c:pt>
                <c:pt idx="593">
                  <c:v>26.028560381413399</c:v>
                </c:pt>
                <c:pt idx="594">
                  <c:v>26.030294626913001</c:v>
                </c:pt>
                <c:pt idx="595">
                  <c:v>26.032028869133001</c:v>
                </c:pt>
                <c:pt idx="596">
                  <c:v>26.033763108047498</c:v>
                </c:pt>
                <c:pt idx="597">
                  <c:v>26.035497343630102</c:v>
                </c:pt>
                <c:pt idx="598">
                  <c:v>26.037231575854701</c:v>
                </c:pt>
                <c:pt idx="599">
                  <c:v>26.038965804694801</c:v>
                </c:pt>
                <c:pt idx="600">
                  <c:v>26.040700030124</c:v>
                </c:pt>
                <c:pt idx="601">
                  <c:v>26.042434252115498</c:v>
                </c:pt>
                <c:pt idx="602">
                  <c:v>26.044168470642798</c:v>
                </c:pt>
                <c:pt idx="603">
                  <c:v>26.0459026856789</c:v>
                </c:pt>
                <c:pt idx="604">
                  <c:v>26.047636897196998</c:v>
                </c:pt>
                <c:pt idx="605">
                  <c:v>26.04937110517</c:v>
                </c:pt>
                <c:pt idx="606">
                  <c:v>26.051105309570701</c:v>
                </c:pt>
                <c:pt idx="607">
                  <c:v>26.052839510371999</c:v>
                </c:pt>
                <c:pt idx="608">
                  <c:v>26.0545737075464</c:v>
                </c:pt>
                <c:pt idx="609">
                  <c:v>26.0563079010665</c:v>
                </c:pt>
                <c:pt idx="610">
                  <c:v>26.0580420909046</c:v>
                </c:pt>
                <c:pt idx="611">
                  <c:v>26.059776277033301</c:v>
                </c:pt>
                <c:pt idx="612">
                  <c:v>26.0615104594246</c:v>
                </c:pt>
                <c:pt idx="613">
                  <c:v>26.063244638050602</c:v>
                </c:pt>
                <c:pt idx="614">
                  <c:v>26.0649788128834</c:v>
                </c:pt>
                <c:pt idx="615">
                  <c:v>26.066712983894899</c:v>
                </c:pt>
                <c:pt idx="616">
                  <c:v>26.068447151056802</c:v>
                </c:pt>
                <c:pt idx="617">
                  <c:v>26.0701813143409</c:v>
                </c:pt>
                <c:pt idx="618">
                  <c:v>26.0719154737187</c:v>
                </c:pt>
                <c:pt idx="619">
                  <c:v>26.0736496291618</c:v>
                </c:pt>
                <c:pt idx="620">
                  <c:v>26.075383780641399</c:v>
                </c:pt>
                <c:pt idx="621">
                  <c:v>26.077117928128999</c:v>
                </c:pt>
                <c:pt idx="622">
                  <c:v>26.078852071595499</c:v>
                </c:pt>
                <c:pt idx="623">
                  <c:v>26.0805862110122</c:v>
                </c:pt>
                <c:pt idx="624">
                  <c:v>26.082320346349999</c:v>
                </c:pt>
                <c:pt idx="625">
                  <c:v>26.084054477579599</c:v>
                </c:pt>
                <c:pt idx="626">
                  <c:v>26.085788604672</c:v>
                </c:pt>
                <c:pt idx="627">
                  <c:v>26.087522727597701</c:v>
                </c:pt>
                <c:pt idx="628">
                  <c:v>26.089256846327299</c:v>
                </c:pt>
                <c:pt idx="629">
                  <c:v>26.090990960831199</c:v>
                </c:pt>
                <c:pt idx="630">
                  <c:v>26.092725071079901</c:v>
                </c:pt>
                <c:pt idx="631">
                  <c:v>26.094459177043401</c:v>
                </c:pt>
                <c:pt idx="632">
                  <c:v>26.096193278691999</c:v>
                </c:pt>
                <c:pt idx="633">
                  <c:v>26.097927375995798</c:v>
                </c:pt>
                <c:pt idx="634">
                  <c:v>26.099661468924602</c:v>
                </c:pt>
                <c:pt idx="635">
                  <c:v>26.1013955574482</c:v>
                </c:pt>
                <c:pt idx="636">
                  <c:v>26.103129641536601</c:v>
                </c:pt>
                <c:pt idx="637">
                  <c:v>26.104863721159099</c:v>
                </c:pt>
                <c:pt idx="638">
                  <c:v>26.106597796285499</c:v>
                </c:pt>
                <c:pt idx="639">
                  <c:v>26.108331866885099</c:v>
                </c:pt>
                <c:pt idx="640">
                  <c:v>26.110065932927299</c:v>
                </c:pt>
                <c:pt idx="641">
                  <c:v>26.1117999943813</c:v>
                </c:pt>
                <c:pt idx="642">
                  <c:v>26.113534051216298</c:v>
                </c:pt>
                <c:pt idx="643">
                  <c:v>26.115268103401199</c:v>
                </c:pt>
                <c:pt idx="644">
                  <c:v>26.117002150905101</c:v>
                </c:pt>
                <c:pt idx="645">
                  <c:v>26.118736193696702</c:v>
                </c:pt>
                <c:pt idx="646">
                  <c:v>26.1204702317449</c:v>
                </c:pt>
                <c:pt idx="647">
                  <c:v>26.122204265018102</c:v>
                </c:pt>
                <c:pt idx="648">
                  <c:v>26.1239382934851</c:v>
                </c:pt>
                <c:pt idx="649">
                  <c:v>26.125672317114201</c:v>
                </c:pt>
                <c:pt idx="650">
                  <c:v>26.1274063358738</c:v>
                </c:pt>
                <c:pt idx="651">
                  <c:v>26.1291403497322</c:v>
                </c:pt>
                <c:pt idx="652">
                  <c:v>26.130874358657401</c:v>
                </c:pt>
                <c:pt idx="653">
                  <c:v>26.132608362617599</c:v>
                </c:pt>
                <c:pt idx="654">
                  <c:v>26.1343423615807</c:v>
                </c:pt>
                <c:pt idx="655">
                  <c:v>26.1360763555146</c:v>
                </c:pt>
                <c:pt idx="656">
                  <c:v>26.137810344386999</c:v>
                </c:pt>
                <c:pt idx="657">
                  <c:v>26.139544328165599</c:v>
                </c:pt>
                <c:pt idx="658">
                  <c:v>26.141278306817998</c:v>
                </c:pt>
                <c:pt idx="659">
                  <c:v>26.143012280311702</c:v>
                </c:pt>
                <c:pt idx="660">
                  <c:v>26.144746248613998</c:v>
                </c:pt>
                <c:pt idx="661">
                  <c:v>26.1464802116923</c:v>
                </c:pt>
                <c:pt idx="662">
                  <c:v>26.1482141695137</c:v>
                </c:pt>
                <c:pt idx="663">
                  <c:v>26.149948122045402</c:v>
                </c:pt>
                <c:pt idx="664">
                  <c:v>26.151682069254299</c:v>
                </c:pt>
                <c:pt idx="665">
                  <c:v>26.1534160111073</c:v>
                </c:pt>
                <c:pt idx="666">
                  <c:v>26.155149947571299</c:v>
                </c:pt>
                <c:pt idx="667">
                  <c:v>26.156883878613101</c:v>
                </c:pt>
                <c:pt idx="668">
                  <c:v>26.1586178041991</c:v>
                </c:pt>
                <c:pt idx="669">
                  <c:v>26.160351724296099</c:v>
                </c:pt>
                <c:pt idx="670">
                  <c:v>26.162085638870298</c:v>
                </c:pt>
                <c:pt idx="671">
                  <c:v>26.163819547888199</c:v>
                </c:pt>
                <c:pt idx="672">
                  <c:v>26.165553451316001</c:v>
                </c:pt>
                <c:pt idx="673">
                  <c:v>26.167287349119899</c:v>
                </c:pt>
                <c:pt idx="674">
                  <c:v>26.169021241266002</c:v>
                </c:pt>
                <c:pt idx="675">
                  <c:v>26.170755127720302</c:v>
                </c:pt>
                <c:pt idx="676">
                  <c:v>26.172489008448601</c:v>
                </c:pt>
                <c:pt idx="677">
                  <c:v>26.1742228834167</c:v>
                </c:pt>
                <c:pt idx="678">
                  <c:v>26.175956752590398</c:v>
                </c:pt>
                <c:pt idx="679">
                  <c:v>26.177690615935301</c:v>
                </c:pt>
                <c:pt idx="680">
                  <c:v>26.179424473416901</c:v>
                </c:pt>
                <c:pt idx="681">
                  <c:v>26.181158325000698</c:v>
                </c:pt>
                <c:pt idx="682">
                  <c:v>26.182892170652</c:v>
                </c:pt>
                <c:pt idx="683">
                  <c:v>26.184626010336</c:v>
                </c:pt>
                <c:pt idx="684">
                  <c:v>26.186359844018</c:v>
                </c:pt>
                <c:pt idx="685">
                  <c:v>26.188093671663001</c:v>
                </c:pt>
                <c:pt idx="686">
                  <c:v>26.189827493235999</c:v>
                </c:pt>
                <c:pt idx="687">
                  <c:v>26.191561308701999</c:v>
                </c:pt>
                <c:pt idx="688">
                  <c:v>26.193295118025699</c:v>
                </c:pt>
                <c:pt idx="689">
                  <c:v>26.195028921171801</c:v>
                </c:pt>
                <c:pt idx="690">
                  <c:v>26.196762718105099</c:v>
                </c:pt>
                <c:pt idx="691">
                  <c:v>26.1984965087901</c:v>
                </c:pt>
                <c:pt idx="692">
                  <c:v>26.200230293191101</c:v>
                </c:pt>
                <c:pt idx="693">
                  <c:v>26.201964071272702</c:v>
                </c:pt>
                <c:pt idx="694">
                  <c:v>26.203697842999201</c:v>
                </c:pt>
                <c:pt idx="695">
                  <c:v>26.2054316083346</c:v>
                </c:pt>
                <c:pt idx="696">
                  <c:v>26.207165367243199</c:v>
                </c:pt>
                <c:pt idx="697">
                  <c:v>26.208899119688901</c:v>
                </c:pt>
                <c:pt idx="698">
                  <c:v>26.210632865635802</c:v>
                </c:pt>
                <c:pt idx="699">
                  <c:v>26.212366605047698</c:v>
                </c:pt>
                <c:pt idx="700">
                  <c:v>26.2141003378884</c:v>
                </c:pt>
                <c:pt idx="701">
                  <c:v>26.215834064121498</c:v>
                </c:pt>
                <c:pt idx="702">
                  <c:v>26.217567783710699</c:v>
                </c:pt>
                <c:pt idx="703">
                  <c:v>26.219301496619501</c:v>
                </c:pt>
                <c:pt idx="704">
                  <c:v>26.221035202811301</c:v>
                </c:pt>
                <c:pt idx="705">
                  <c:v>26.222768902249602</c:v>
                </c:pt>
                <c:pt idx="706">
                  <c:v>26.224502594897601</c:v>
                </c:pt>
                <c:pt idx="707">
                  <c:v>26.2262362807184</c:v>
                </c:pt>
                <c:pt idx="708">
                  <c:v>26.2279699596752</c:v>
                </c:pt>
                <c:pt idx="709">
                  <c:v>26.229703631730999</c:v>
                </c:pt>
                <c:pt idx="710">
                  <c:v>26.231437296848799</c:v>
                </c:pt>
                <c:pt idx="711">
                  <c:v>26.233170954991401</c:v>
                </c:pt>
                <c:pt idx="712">
                  <c:v>26.234904606121599</c:v>
                </c:pt>
                <c:pt idx="713">
                  <c:v>26.236638250202098</c:v>
                </c:pt>
                <c:pt idx="714">
                  <c:v>26.238371887195498</c:v>
                </c:pt>
                <c:pt idx="715">
                  <c:v>26.2401055170644</c:v>
                </c:pt>
                <c:pt idx="716">
                  <c:v>26.241839139771098</c:v>
                </c:pt>
                <c:pt idx="717">
                  <c:v>26.243572755278201</c:v>
                </c:pt>
                <c:pt idx="718">
                  <c:v>26.245306363547801</c:v>
                </c:pt>
                <c:pt idx="719">
                  <c:v>26.247039964542299</c:v>
                </c:pt>
                <c:pt idx="720">
                  <c:v>26.248773558223601</c:v>
                </c:pt>
                <c:pt idx="721">
                  <c:v>26.250507144554</c:v>
                </c:pt>
                <c:pt idx="722">
                  <c:v>26.252240723495301</c:v>
                </c:pt>
                <c:pt idx="723">
                  <c:v>26.253974295009499</c:v>
                </c:pt>
                <c:pt idx="724">
                  <c:v>26.255707859058401</c:v>
                </c:pt>
                <c:pt idx="725">
                  <c:v>26.257441415603701</c:v>
                </c:pt>
                <c:pt idx="726">
                  <c:v>26.259174964607102</c:v>
                </c:pt>
                <c:pt idx="727">
                  <c:v>26.260908506030098</c:v>
                </c:pt>
                <c:pt idx="728">
                  <c:v>26.2626420398344</c:v>
                </c:pt>
                <c:pt idx="729">
                  <c:v>26.264375565981201</c:v>
                </c:pt>
                <c:pt idx="730">
                  <c:v>26.266109084432099</c:v>
                </c:pt>
                <c:pt idx="731">
                  <c:v>26.267842595148199</c:v>
                </c:pt>
                <c:pt idx="732">
                  <c:v>26.269576098090699</c:v>
                </c:pt>
                <c:pt idx="733">
                  <c:v>26.271309593220799</c:v>
                </c:pt>
                <c:pt idx="734">
                  <c:v>26.273043080499502</c:v>
                </c:pt>
                <c:pt idx="735">
                  <c:v>26.274776559887901</c:v>
                </c:pt>
                <c:pt idx="736">
                  <c:v>26.276510031346699</c:v>
                </c:pt>
                <c:pt idx="737">
                  <c:v>26.2782434948369</c:v>
                </c:pt>
                <c:pt idx="738">
                  <c:v>26.279976950319099</c:v>
                </c:pt>
                <c:pt idx="739">
                  <c:v>26.281710397754001</c:v>
                </c:pt>
                <c:pt idx="740">
                  <c:v>26.2834438371024</c:v>
                </c:pt>
                <c:pt idx="741">
                  <c:v>26.2851772683245</c:v>
                </c:pt>
                <c:pt idx="742">
                  <c:v>26.286910691380999</c:v>
                </c:pt>
                <c:pt idx="743">
                  <c:v>26.288644106232201</c:v>
                </c:pt>
                <c:pt idx="744">
                  <c:v>26.2903775128385</c:v>
                </c:pt>
                <c:pt idx="745">
                  <c:v>26.292110911159899</c:v>
                </c:pt>
                <c:pt idx="746">
                  <c:v>26.293844301156799</c:v>
                </c:pt>
                <c:pt idx="747">
                  <c:v>26.295577682789101</c:v>
                </c:pt>
                <c:pt idx="748">
                  <c:v>26.297311056017001</c:v>
                </c:pt>
                <c:pt idx="749">
                  <c:v>26.2990444208003</c:v>
                </c:pt>
                <c:pt idx="750">
                  <c:v>26.300777777098901</c:v>
                </c:pt>
                <c:pt idx="751">
                  <c:v>26.302511124872701</c:v>
                </c:pt>
                <c:pt idx="752">
                  <c:v>26.3042444640813</c:v>
                </c:pt>
                <c:pt idx="753">
                  <c:v>26.305977794684399</c:v>
                </c:pt>
                <c:pt idx="754">
                  <c:v>26.307711116641698</c:v>
                </c:pt>
                <c:pt idx="755">
                  <c:v>26.309444429912599</c:v>
                </c:pt>
                <c:pt idx="756">
                  <c:v>26.3111777344565</c:v>
                </c:pt>
                <c:pt idx="757">
                  <c:v>26.3129110302329</c:v>
                </c:pt>
                <c:pt idx="758">
                  <c:v>26.3146443172011</c:v>
                </c:pt>
                <c:pt idx="759">
                  <c:v>26.316377595320301</c:v>
                </c:pt>
                <c:pt idx="760">
                  <c:v>26.318110864549698</c:v>
                </c:pt>
                <c:pt idx="761">
                  <c:v>26.319844124848299</c:v>
                </c:pt>
                <c:pt idx="762">
                  <c:v>26.321577376175298</c:v>
                </c:pt>
                <c:pt idx="763">
                  <c:v>26.3233106184896</c:v>
                </c:pt>
                <c:pt idx="764">
                  <c:v>26.325043851750099</c:v>
                </c:pt>
                <c:pt idx="765">
                  <c:v>26.326777075915601</c:v>
                </c:pt>
                <c:pt idx="766">
                  <c:v>26.328510290944902</c:v>
                </c:pt>
                <c:pt idx="767">
                  <c:v>26.3302434967968</c:v>
                </c:pt>
                <c:pt idx="768">
                  <c:v>26.331976693429699</c:v>
                </c:pt>
                <c:pt idx="769">
                  <c:v>26.333709880802299</c:v>
                </c:pt>
                <c:pt idx="770">
                  <c:v>26.335443058873199</c:v>
                </c:pt>
                <c:pt idx="771">
                  <c:v>26.337176227600601</c:v>
                </c:pt>
                <c:pt idx="772">
                  <c:v>26.338909386943101</c:v>
                </c:pt>
                <c:pt idx="773">
                  <c:v>26.340642536858802</c:v>
                </c:pt>
                <c:pt idx="774">
                  <c:v>26.342375677306102</c:v>
                </c:pt>
                <c:pt idx="775">
                  <c:v>26.344108808243099</c:v>
                </c:pt>
                <c:pt idx="776">
                  <c:v>26.345841929628001</c:v>
                </c:pt>
                <c:pt idx="777">
                  <c:v>26.3475750414187</c:v>
                </c:pt>
                <c:pt idx="778">
                  <c:v>26.3493081435733</c:v>
                </c:pt>
                <c:pt idx="779">
                  <c:v>26.3510412360496</c:v>
                </c:pt>
                <c:pt idx="780">
                  <c:v>26.352774318805601</c:v>
                </c:pt>
                <c:pt idx="781">
                  <c:v>26.354507391798901</c:v>
                </c:pt>
                <c:pt idx="782">
                  <c:v>26.3562404549875</c:v>
                </c:pt>
                <c:pt idx="783">
                  <c:v>26.357973508328801</c:v>
                </c:pt>
                <c:pt idx="784">
                  <c:v>26.359706551780501</c:v>
                </c:pt>
                <c:pt idx="785">
                  <c:v>26.3614395853002</c:v>
                </c:pt>
                <c:pt idx="786">
                  <c:v>26.363172608845399</c:v>
                </c:pt>
                <c:pt idx="787">
                  <c:v>26.3649056223733</c:v>
                </c:pt>
                <c:pt idx="788">
                  <c:v>26.3666386258415</c:v>
                </c:pt>
                <c:pt idx="789">
                  <c:v>26.368371619207199</c:v>
                </c:pt>
                <c:pt idx="790">
                  <c:v>26.370104602427698</c:v>
                </c:pt>
                <c:pt idx="791">
                  <c:v>26.371837575459999</c:v>
                </c:pt>
                <c:pt idx="792">
                  <c:v>26.373570538261401</c:v>
                </c:pt>
                <c:pt idx="793">
                  <c:v>26.375303490788902</c:v>
                </c:pt>
                <c:pt idx="794">
                  <c:v>26.3770364329994</c:v>
                </c:pt>
                <c:pt idx="795">
                  <c:v>26.378769364850001</c:v>
                </c:pt>
                <c:pt idx="796">
                  <c:v>26.3805022862974</c:v>
                </c:pt>
                <c:pt idx="797">
                  <c:v>26.382235197298598</c:v>
                </c:pt>
                <c:pt idx="798">
                  <c:v>26.3839680978102</c:v>
                </c:pt>
                <c:pt idx="799">
                  <c:v>26.385700987789001</c:v>
                </c:pt>
                <c:pt idx="800">
                  <c:v>26.3874338671916</c:v>
                </c:pt>
                <c:pt idx="801">
                  <c:v>26.389166735974602</c:v>
                </c:pt>
                <c:pt idx="802">
                  <c:v>26.390899594094499</c:v>
                </c:pt>
                <c:pt idx="803">
                  <c:v>26.3926324415077</c:v>
                </c:pt>
                <c:pt idx="804">
                  <c:v>26.394365278170799</c:v>
                </c:pt>
                <c:pt idx="805">
                  <c:v>26.39609810404</c:v>
                </c:pt>
                <c:pt idx="806">
                  <c:v>26.397830919071701</c:v>
                </c:pt>
                <c:pt idx="807">
                  <c:v>26.399563723222101</c:v>
                </c:pt>
                <c:pt idx="808">
                  <c:v>26.401296516447399</c:v>
                </c:pt>
                <c:pt idx="809">
                  <c:v>26.403029298703601</c:v>
                </c:pt>
                <c:pt idx="810">
                  <c:v>26.404762069947001</c:v>
                </c:pt>
                <c:pt idx="811">
                  <c:v>26.406494830133401</c:v>
                </c:pt>
                <c:pt idx="812">
                  <c:v>26.408227579218899</c:v>
                </c:pt>
                <c:pt idx="813">
                  <c:v>26.409960317159399</c:v>
                </c:pt>
                <c:pt idx="814">
                  <c:v>26.411693043910802</c:v>
                </c:pt>
                <c:pt idx="815">
                  <c:v>26.413425759428701</c:v>
                </c:pt>
                <c:pt idx="816">
                  <c:v>26.415158463669101</c:v>
                </c:pt>
                <c:pt idx="817">
                  <c:v>26.4168911565875</c:v>
                </c:pt>
                <c:pt idx="818">
                  <c:v>26.418623838139599</c:v>
                </c:pt>
                <c:pt idx="819">
                  <c:v>26.420356508280999</c:v>
                </c:pt>
                <c:pt idx="820">
                  <c:v>26.4220891669673</c:v>
                </c:pt>
                <c:pt idx="821">
                  <c:v>26.4238218141539</c:v>
                </c:pt>
                <c:pt idx="822">
                  <c:v>26.425554449796198</c:v>
                </c:pt>
                <c:pt idx="823">
                  <c:v>26.427287073849602</c:v>
                </c:pt>
                <c:pt idx="824">
                  <c:v>26.429019686269498</c:v>
                </c:pt>
                <c:pt idx="825">
                  <c:v>26.430752287011</c:v>
                </c:pt>
                <c:pt idx="826">
                  <c:v>26.432484876029498</c:v>
                </c:pt>
                <c:pt idx="827">
                  <c:v>26.434217453280102</c:v>
                </c:pt>
                <c:pt idx="828">
                  <c:v>26.435950018718</c:v>
                </c:pt>
                <c:pt idx="829">
                  <c:v>26.437682572298101</c:v>
                </c:pt>
                <c:pt idx="830">
                  <c:v>26.4394151139755</c:v>
                </c:pt>
                <c:pt idx="831">
                  <c:v>26.4411476437052</c:v>
                </c:pt>
                <c:pt idx="832">
                  <c:v>26.442880161442002</c:v>
                </c:pt>
                <c:pt idx="833">
                  <c:v>26.444612667140898</c:v>
                </c:pt>
                <c:pt idx="834">
                  <c:v>26.446345160756699</c:v>
                </c:pt>
                <c:pt idx="835">
                  <c:v>26.448077642244201</c:v>
                </c:pt>
                <c:pt idx="836">
                  <c:v>26.449810111557898</c:v>
                </c:pt>
                <c:pt idx="837">
                  <c:v>26.451542568652702</c:v>
                </c:pt>
                <c:pt idx="838">
                  <c:v>26.4532750134832</c:v>
                </c:pt>
                <c:pt idx="839">
                  <c:v>26.455007446003901</c:v>
                </c:pt>
                <c:pt idx="840">
                  <c:v>26.456739866169301</c:v>
                </c:pt>
                <c:pt idx="841">
                  <c:v>26.4584722739339</c:v>
                </c:pt>
                <c:pt idx="842">
                  <c:v>26.460204669252299</c:v>
                </c:pt>
                <c:pt idx="843">
                  <c:v>26.4619370520786</c:v>
                </c:pt>
                <c:pt idx="844">
                  <c:v>26.4636694223673</c:v>
                </c:pt>
                <c:pt idx="845">
                  <c:v>26.4654017800727</c:v>
                </c:pt>
                <c:pt idx="846">
                  <c:v>26.467134125148998</c:v>
                </c:pt>
                <c:pt idx="847">
                  <c:v>26.468866457550298</c:v>
                </c:pt>
                <c:pt idx="848">
                  <c:v>26.470598777230901</c:v>
                </c:pt>
                <c:pt idx="849">
                  <c:v>26.472331084144901</c:v>
                </c:pt>
                <c:pt idx="850">
                  <c:v>26.474063378246299</c:v>
                </c:pt>
                <c:pt idx="851">
                  <c:v>26.475795659489101</c:v>
                </c:pt>
                <c:pt idx="852">
                  <c:v>26.4775279278273</c:v>
                </c:pt>
                <c:pt idx="853">
                  <c:v>26.479260183214802</c:v>
                </c:pt>
                <c:pt idx="854">
                  <c:v>26.4809924256055</c:v>
                </c:pt>
                <c:pt idx="855">
                  <c:v>26.482724654953198</c:v>
                </c:pt>
                <c:pt idx="856">
                  <c:v>26.484456871211801</c:v>
                </c:pt>
                <c:pt idx="857">
                  <c:v>26.486189074334899</c:v>
                </c:pt>
                <c:pt idx="858">
                  <c:v>26.487921264276199</c:v>
                </c:pt>
                <c:pt idx="859">
                  <c:v>26.4896534409895</c:v>
                </c:pt>
                <c:pt idx="860">
                  <c:v>26.491385604428299</c:v>
                </c:pt>
                <c:pt idx="861">
                  <c:v>26.493117754546201</c:v>
                </c:pt>
                <c:pt idx="862">
                  <c:v>26.494849891296798</c:v>
                </c:pt>
                <c:pt idx="863">
                  <c:v>26.4965820146335</c:v>
                </c:pt>
                <c:pt idx="864">
                  <c:v>26.498314124509701</c:v>
                </c:pt>
                <c:pt idx="865">
                  <c:v>26.5000462208789</c:v>
                </c:pt>
                <c:pt idx="866">
                  <c:v>26.501778303694401</c:v>
                </c:pt>
                <c:pt idx="867">
                  <c:v>26.503510372909599</c:v>
                </c:pt>
                <c:pt idx="868">
                  <c:v>26.5052424284777</c:v>
                </c:pt>
                <c:pt idx="869">
                  <c:v>26.506974470351899</c:v>
                </c:pt>
                <c:pt idx="870">
                  <c:v>26.508706498485498</c:v>
                </c:pt>
                <c:pt idx="871">
                  <c:v>26.510438512831701</c:v>
                </c:pt>
                <c:pt idx="872">
                  <c:v>26.512170513343399</c:v>
                </c:pt>
                <c:pt idx="873">
                  <c:v>26.513902499973799</c:v>
                </c:pt>
                <c:pt idx="874">
                  <c:v>26.515634472675998</c:v>
                </c:pt>
                <c:pt idx="875">
                  <c:v>26.517366431402799</c:v>
                </c:pt>
                <c:pt idx="876">
                  <c:v>26.519098376107401</c:v>
                </c:pt>
                <c:pt idx="877">
                  <c:v>26.5208303067425</c:v>
                </c:pt>
                <c:pt idx="878">
                  <c:v>26.522562223261101</c:v>
                </c:pt>
                <c:pt idx="879">
                  <c:v>26.524294125616098</c:v>
                </c:pt>
                <c:pt idx="880">
                  <c:v>26.526026013760099</c:v>
                </c:pt>
                <c:pt idx="881">
                  <c:v>26.527757887645901</c:v>
                </c:pt>
                <c:pt idx="882">
                  <c:v>26.5294897472264</c:v>
                </c:pt>
                <c:pt idx="883">
                  <c:v>26.531221592454099</c:v>
                </c:pt>
                <c:pt idx="884">
                  <c:v>26.5329534232817</c:v>
                </c:pt>
                <c:pt idx="885">
                  <c:v>26.534685239661901</c:v>
                </c:pt>
                <c:pt idx="886">
                  <c:v>26.5364170415471</c:v>
                </c:pt>
                <c:pt idx="887">
                  <c:v>26.538148828890002</c:v>
                </c:pt>
                <c:pt idx="888">
                  <c:v>26.539880601642999</c:v>
                </c:pt>
                <c:pt idx="889">
                  <c:v>26.541612359758499</c:v>
                </c:pt>
                <c:pt idx="890">
                  <c:v>26.543344103189099</c:v>
                </c:pt>
                <c:pt idx="891">
                  <c:v>26.545075831887001</c:v>
                </c:pt>
                <c:pt idx="892">
                  <c:v>26.5468075458047</c:v>
                </c:pt>
                <c:pt idx="893">
                  <c:v>26.548539244894499</c:v>
                </c:pt>
                <c:pt idx="894">
                  <c:v>26.5502709291085</c:v>
                </c:pt>
                <c:pt idx="895">
                  <c:v>26.552002598399199</c:v>
                </c:pt>
                <c:pt idx="896">
                  <c:v>26.553734252718701</c:v>
                </c:pt>
                <c:pt idx="897">
                  <c:v>26.5554658920191</c:v>
                </c:pt>
                <c:pt idx="898">
                  <c:v>26.5571975162526</c:v>
                </c:pt>
                <c:pt idx="899">
                  <c:v>26.5589291253713</c:v>
                </c:pt>
                <c:pt idx="900">
                  <c:v>26.560660719327402</c:v>
                </c:pt>
                <c:pt idx="901">
                  <c:v>26.562392298072702</c:v>
                </c:pt>
                <c:pt idx="902">
                  <c:v>26.564123861559398</c:v>
                </c:pt>
                <c:pt idx="903">
                  <c:v>26.565855409739299</c:v>
                </c:pt>
                <c:pt idx="904">
                  <c:v>26.5675869425645</c:v>
                </c:pt>
                <c:pt idx="905">
                  <c:v>26.5693184599868</c:v>
                </c:pt>
                <c:pt idx="906">
                  <c:v>26.571049961958099</c:v>
                </c:pt>
                <c:pt idx="907">
                  <c:v>26.572781448430199</c:v>
                </c:pt>
                <c:pt idx="908">
                  <c:v>26.574512919355001</c:v>
                </c:pt>
                <c:pt idx="909">
                  <c:v>26.576244374684201</c:v>
                </c:pt>
                <c:pt idx="910">
                  <c:v>26.577975814369498</c:v>
                </c:pt>
                <c:pt idx="911">
                  <c:v>26.579707238362701</c:v>
                </c:pt>
                <c:pt idx="912">
                  <c:v>26.5814386466154</c:v>
                </c:pt>
                <c:pt idx="913">
                  <c:v>26.583170039079299</c:v>
                </c:pt>
                <c:pt idx="914">
                  <c:v>26.584901415706</c:v>
                </c:pt>
                <c:pt idx="915">
                  <c:v>26.5866327764471</c:v>
                </c:pt>
                <c:pt idx="916">
                  <c:v>26.588364121254099</c:v>
                </c:pt>
                <c:pt idx="917">
                  <c:v>26.5900954500786</c:v>
                </c:pt>
                <c:pt idx="918">
                  <c:v>26.591826762872</c:v>
                </c:pt>
                <c:pt idx="919">
                  <c:v>26.593558059585799</c:v>
                </c:pt>
                <c:pt idx="920">
                  <c:v>26.595289340171401</c:v>
                </c:pt>
                <c:pt idx="921">
                  <c:v>26.597020604580202</c:v>
                </c:pt>
                <c:pt idx="922">
                  <c:v>26.598751852763701</c:v>
                </c:pt>
                <c:pt idx="923">
                  <c:v>26.600483084673002</c:v>
                </c:pt>
                <c:pt idx="924">
                  <c:v>26.6022143002597</c:v>
                </c:pt>
                <c:pt idx="925">
                  <c:v>26.603945499474801</c:v>
                </c:pt>
                <c:pt idx="926">
                  <c:v>26.605676682269799</c:v>
                </c:pt>
                <c:pt idx="927">
                  <c:v>26.607407848595699</c:v>
                </c:pt>
                <c:pt idx="928">
                  <c:v>26.6091389984039</c:v>
                </c:pt>
                <c:pt idx="929">
                  <c:v>26.610870131645399</c:v>
                </c:pt>
                <c:pt idx="930">
                  <c:v>26.6126012482714</c:v>
                </c:pt>
                <c:pt idx="931">
                  <c:v>26.614332348233098</c:v>
                </c:pt>
                <c:pt idx="932">
                  <c:v>26.6160634314815</c:v>
                </c:pt>
                <c:pt idx="933">
                  <c:v>26.617794497967601</c:v>
                </c:pt>
                <c:pt idx="934">
                  <c:v>26.6195255476425</c:v>
                </c:pt>
                <c:pt idx="935">
                  <c:v>26.621256580457299</c:v>
                </c:pt>
                <c:pt idx="936">
                  <c:v>26.622987596362801</c:v>
                </c:pt>
                <c:pt idx="937">
                  <c:v>26.62471859531</c:v>
                </c:pt>
                <c:pt idx="938">
                  <c:v>26.626449577249801</c:v>
                </c:pt>
                <c:pt idx="939">
                  <c:v>26.628180542133201</c:v>
                </c:pt>
                <c:pt idx="940">
                  <c:v>26.629911489910999</c:v>
                </c:pt>
                <c:pt idx="941">
                  <c:v>26.631642420534099</c:v>
                </c:pt>
                <c:pt idx="942">
                  <c:v>26.633373333953202</c:v>
                </c:pt>
                <c:pt idx="943">
                  <c:v>26.6351042301192</c:v>
                </c:pt>
                <c:pt idx="944">
                  <c:v>26.636835108982901</c:v>
                </c:pt>
                <c:pt idx="945">
                  <c:v>26.638565970494898</c:v>
                </c:pt>
                <c:pt idx="946">
                  <c:v>26.640296814606</c:v>
                </c:pt>
                <c:pt idx="947">
                  <c:v>26.6420276412668</c:v>
                </c:pt>
                <c:pt idx="948">
                  <c:v>26.643758450428201</c:v>
                </c:pt>
                <c:pt idx="949">
                  <c:v>26.6454892420406</c:v>
                </c:pt>
                <c:pt idx="950">
                  <c:v>26.6472200160547</c:v>
                </c:pt>
                <c:pt idx="951">
                  <c:v>26.648950772421099</c:v>
                </c:pt>
                <c:pt idx="952">
                  <c:v>26.6506815110905</c:v>
                </c:pt>
                <c:pt idx="953">
                  <c:v>26.652412232013202</c:v>
                </c:pt>
                <c:pt idx="954">
                  <c:v>26.654142935139902</c:v>
                </c:pt>
                <c:pt idx="955">
                  <c:v>26.655873620421101</c:v>
                </c:pt>
                <c:pt idx="956">
                  <c:v>26.6576042878071</c:v>
                </c:pt>
                <c:pt idx="957">
                  <c:v>26.659334937248602</c:v>
                </c:pt>
                <c:pt idx="958">
                  <c:v>26.6610655686959</c:v>
                </c:pt>
                <c:pt idx="959">
                  <c:v>26.662796182099399</c:v>
                </c:pt>
                <c:pt idx="960">
                  <c:v>26.664526777409499</c:v>
                </c:pt>
                <c:pt idx="961">
                  <c:v>26.6662573545767</c:v>
                </c:pt>
                <c:pt idx="962">
                  <c:v>26.667987913551102</c:v>
                </c:pt>
                <c:pt idx="963">
                  <c:v>26.669718454283199</c:v>
                </c:pt>
                <c:pt idx="964">
                  <c:v>26.671448976723202</c:v>
                </c:pt>
                <c:pt idx="965">
                  <c:v>26.6731794808214</c:v>
                </c:pt>
                <c:pt idx="966">
                  <c:v>26.674909966528201</c:v>
                </c:pt>
                <c:pt idx="967">
                  <c:v>26.676640433793601</c:v>
                </c:pt>
                <c:pt idx="968">
                  <c:v>26.678370882568</c:v>
                </c:pt>
                <c:pt idx="969">
                  <c:v>26.680101312801501</c:v>
                </c:pt>
                <c:pt idx="970">
                  <c:v>26.6818317244444</c:v>
                </c:pt>
                <c:pt idx="971">
                  <c:v>26.683562117446598</c:v>
                </c:pt>
                <c:pt idx="972">
                  <c:v>26.685292491758499</c:v>
                </c:pt>
                <c:pt idx="973">
                  <c:v>26.687022847330098</c:v>
                </c:pt>
                <c:pt idx="974">
                  <c:v>26.688753184111398</c:v>
                </c:pt>
                <c:pt idx="975">
                  <c:v>26.6904835020527</c:v>
                </c:pt>
                <c:pt idx="976">
                  <c:v>26.692213801103801</c:v>
                </c:pt>
                <c:pt idx="977">
                  <c:v>26.693944081214902</c:v>
                </c:pt>
                <c:pt idx="978">
                  <c:v>26.695674342336002</c:v>
                </c:pt>
                <c:pt idx="979">
                  <c:v>26.6974045844171</c:v>
                </c:pt>
                <c:pt idx="980">
                  <c:v>26.6991348074082</c:v>
                </c:pt>
                <c:pt idx="981">
                  <c:v>26.700865011259101</c:v>
                </c:pt>
                <c:pt idx="982">
                  <c:v>26.702595195919901</c:v>
                </c:pt>
                <c:pt idx="983">
                  <c:v>26.704325361340501</c:v>
                </c:pt>
                <c:pt idx="984">
                  <c:v>26.706055507470701</c:v>
                </c:pt>
                <c:pt idx="985">
                  <c:v>26.707785634260599</c:v>
                </c:pt>
                <c:pt idx="986">
                  <c:v>26.709515741659899</c:v>
                </c:pt>
                <c:pt idx="987">
                  <c:v>26.711245829618399</c:v>
                </c:pt>
                <c:pt idx="988">
                  <c:v>26.7129758980861</c:v>
                </c:pt>
                <c:pt idx="989">
                  <c:v>26.714705947012799</c:v>
                </c:pt>
                <c:pt idx="990">
                  <c:v>26.716435976348201</c:v>
                </c:pt>
                <c:pt idx="991">
                  <c:v>26.718165986042099</c:v>
                </c:pt>
                <c:pt idx="992">
                  <c:v>26.719895976044299</c:v>
                </c:pt>
                <c:pt idx="993">
                  <c:v>26.721625946304599</c:v>
                </c:pt>
                <c:pt idx="994">
                  <c:v>26.723355896772599</c:v>
                </c:pt>
                <c:pt idx="995">
                  <c:v>26.7250858273982</c:v>
                </c:pt>
                <c:pt idx="996">
                  <c:v>26.726815738130899</c:v>
                </c:pt>
                <c:pt idx="997">
                  <c:v>26.7285456289206</c:v>
                </c:pt>
                <c:pt idx="998">
                  <c:v>26.730275499716701</c:v>
                </c:pt>
                <c:pt idx="999">
                  <c:v>26.732005350469102</c:v>
                </c:pt>
                <c:pt idx="1000">
                  <c:v>26.7337351811274</c:v>
                </c:pt>
                <c:pt idx="1001">
                  <c:v>26.735464991641098</c:v>
                </c:pt>
                <c:pt idx="1002">
                  <c:v>26.7371947819599</c:v>
                </c:pt>
                <c:pt idx="1003">
                  <c:v>26.738924552033399</c:v>
                </c:pt>
                <c:pt idx="1004">
                  <c:v>26.740654301811201</c:v>
                </c:pt>
                <c:pt idx="1005">
                  <c:v>26.7423840312427</c:v>
                </c:pt>
                <c:pt idx="1006">
                  <c:v>26.744113740277701</c:v>
                </c:pt>
                <c:pt idx="1007">
                  <c:v>26.745843428865498</c:v>
                </c:pt>
                <c:pt idx="1008">
                  <c:v>26.747573096955801</c:v>
                </c:pt>
                <c:pt idx="1009">
                  <c:v>26.749302744497999</c:v>
                </c:pt>
                <c:pt idx="1010">
                  <c:v>26.7510323714416</c:v>
                </c:pt>
                <c:pt idx="1011">
                  <c:v>26.752761977736199</c:v>
                </c:pt>
                <c:pt idx="1012">
                  <c:v>26.754491563331101</c:v>
                </c:pt>
                <c:pt idx="1013">
                  <c:v>26.756221128175898</c:v>
                </c:pt>
                <c:pt idx="1014">
                  <c:v>26.757950672219899</c:v>
                </c:pt>
                <c:pt idx="1015">
                  <c:v>26.759680195412599</c:v>
                </c:pt>
                <c:pt idx="1016">
                  <c:v>26.761409697703499</c:v>
                </c:pt>
                <c:pt idx="1017">
                  <c:v>26.7631391790419</c:v>
                </c:pt>
                <c:pt idx="1018">
                  <c:v>26.764868639377202</c:v>
                </c:pt>
                <c:pt idx="1019">
                  <c:v>26.766598078658699</c:v>
                </c:pt>
                <c:pt idx="1020">
                  <c:v>26.768327496836001</c:v>
                </c:pt>
                <c:pt idx="1021">
                  <c:v>26.7700568938582</c:v>
                </c:pt>
                <c:pt idx="1022">
                  <c:v>26.771786269674799</c:v>
                </c:pt>
                <c:pt idx="1023">
                  <c:v>26.773515624234999</c:v>
                </c:pt>
                <c:pt idx="1024">
                  <c:v>26.775244957488201</c:v>
                </c:pt>
                <c:pt idx="1025">
                  <c:v>26.7769742693838</c:v>
                </c:pt>
                <c:pt idx="1026">
                  <c:v>26.778703559870898</c:v>
                </c:pt>
                <c:pt idx="1027">
                  <c:v>26.780432828898899</c:v>
                </c:pt>
                <c:pt idx="1028">
                  <c:v>26.782162076417102</c:v>
                </c:pt>
                <c:pt idx="1029">
                  <c:v>26.783891302374698</c:v>
                </c:pt>
                <c:pt idx="1030">
                  <c:v>26.7856205067209</c:v>
                </c:pt>
                <c:pt idx="1031">
                  <c:v>26.787349689405101</c:v>
                </c:pt>
                <c:pt idx="1032">
                  <c:v>26.789078850376399</c:v>
                </c:pt>
                <c:pt idx="1033">
                  <c:v>26.790807989584099</c:v>
                </c:pt>
                <c:pt idx="1034">
                  <c:v>26.792537106977299</c:v>
                </c:pt>
                <c:pt idx="1035">
                  <c:v>26.794266202505298</c:v>
                </c:pt>
                <c:pt idx="1036">
                  <c:v>26.7959952761172</c:v>
                </c:pt>
                <c:pt idx="1037">
                  <c:v>26.7977243277623</c:v>
                </c:pt>
                <c:pt idx="1038">
                  <c:v>26.799453357389702</c:v>
                </c:pt>
                <c:pt idx="1039">
                  <c:v>26.801182364948598</c:v>
                </c:pt>
                <c:pt idx="1040">
                  <c:v>26.802911350388101</c:v>
                </c:pt>
                <c:pt idx="1041">
                  <c:v>26.804640313657401</c:v>
                </c:pt>
                <c:pt idx="1042">
                  <c:v>26.806369254705601</c:v>
                </c:pt>
                <c:pt idx="1043">
                  <c:v>26.808098173481799</c:v>
                </c:pt>
                <c:pt idx="1044">
                  <c:v>26.809827069935199</c:v>
                </c:pt>
                <c:pt idx="1045">
                  <c:v>26.811555944014899</c:v>
                </c:pt>
                <c:pt idx="1046">
                  <c:v>26.813284795669901</c:v>
                </c:pt>
                <c:pt idx="1047">
                  <c:v>26.8150136248493</c:v>
                </c:pt>
                <c:pt idx="1048">
                  <c:v>26.816742431502298</c:v>
                </c:pt>
                <c:pt idx="1049">
                  <c:v>26.818471215577901</c:v>
                </c:pt>
                <c:pt idx="1050">
                  <c:v>26.820199977025201</c:v>
                </c:pt>
                <c:pt idx="1051">
                  <c:v>26.821928715793302</c:v>
                </c:pt>
                <c:pt idx="1052">
                  <c:v>26.823657431831101</c:v>
                </c:pt>
                <c:pt idx="1053">
                  <c:v>26.8253861250878</c:v>
                </c:pt>
                <c:pt idx="1054">
                  <c:v>26.827114795512401</c:v>
                </c:pt>
                <c:pt idx="1055">
                  <c:v>26.828843443053799</c:v>
                </c:pt>
                <c:pt idx="1056">
                  <c:v>26.830572067661301</c:v>
                </c:pt>
                <c:pt idx="1057">
                  <c:v>26.832300669283701</c:v>
                </c:pt>
                <c:pt idx="1058">
                  <c:v>26.834029247869999</c:v>
                </c:pt>
                <c:pt idx="1059">
                  <c:v>26.8357578033694</c:v>
                </c:pt>
                <c:pt idx="1060">
                  <c:v>26.837486335730699</c:v>
                </c:pt>
                <c:pt idx="1061">
                  <c:v>26.839214844903001</c:v>
                </c:pt>
                <c:pt idx="1062">
                  <c:v>26.840943330835302</c:v>
                </c:pt>
                <c:pt idx="1063">
                  <c:v>26.842671793476502</c:v>
                </c:pt>
                <c:pt idx="1064">
                  <c:v>26.844400232775602</c:v>
                </c:pt>
                <c:pt idx="1065">
                  <c:v>26.8461286486815</c:v>
                </c:pt>
                <c:pt idx="1066">
                  <c:v>26.847857041143399</c:v>
                </c:pt>
                <c:pt idx="1067">
                  <c:v>26.849585410109999</c:v>
                </c:pt>
                <c:pt idx="1068">
                  <c:v>26.851313755530398</c:v>
                </c:pt>
                <c:pt idx="1069">
                  <c:v>26.8530420773535</c:v>
                </c:pt>
                <c:pt idx="1070">
                  <c:v>26.854770375528201</c:v>
                </c:pt>
                <c:pt idx="1071">
                  <c:v>26.856498650003601</c:v>
                </c:pt>
                <c:pt idx="1072">
                  <c:v>26.8582269007284</c:v>
                </c:pt>
                <c:pt idx="1073">
                  <c:v>26.859955127651698</c:v>
                </c:pt>
                <c:pt idx="1074">
                  <c:v>26.8616833307223</c:v>
                </c:pt>
                <c:pt idx="1075">
                  <c:v>26.8634115098893</c:v>
                </c:pt>
                <c:pt idx="1076">
                  <c:v>26.865139665101399</c:v>
                </c:pt>
                <c:pt idx="1077">
                  <c:v>26.866867796307702</c:v>
                </c:pt>
                <c:pt idx="1078">
                  <c:v>26.868595903456999</c:v>
                </c:pt>
                <c:pt idx="1079">
                  <c:v>26.8703239864982</c:v>
                </c:pt>
                <c:pt idx="1080">
                  <c:v>26.872052045380201</c:v>
                </c:pt>
                <c:pt idx="1081">
                  <c:v>26.873780080052001</c:v>
                </c:pt>
                <c:pt idx="1082">
                  <c:v>26.875508090462301</c:v>
                </c:pt>
                <c:pt idx="1083">
                  <c:v>26.877236076560202</c:v>
                </c:pt>
                <c:pt idx="1084">
                  <c:v>26.878964038294502</c:v>
                </c:pt>
                <c:pt idx="1085">
                  <c:v>26.880691975613999</c:v>
                </c:pt>
                <c:pt idx="1086">
                  <c:v>26.882419888467702</c:v>
                </c:pt>
                <c:pt idx="1087">
                  <c:v>26.884147776804401</c:v>
                </c:pt>
                <c:pt idx="1088">
                  <c:v>26.885875640573001</c:v>
                </c:pt>
                <c:pt idx="1089">
                  <c:v>26.887603479722401</c:v>
                </c:pt>
                <c:pt idx="1090">
                  <c:v>26.889331294201401</c:v>
                </c:pt>
                <c:pt idx="1091">
                  <c:v>26.891059083958901</c:v>
                </c:pt>
                <c:pt idx="1092">
                  <c:v>26.8927868489438</c:v>
                </c:pt>
                <c:pt idx="1093">
                  <c:v>26.894514589104901</c:v>
                </c:pt>
                <c:pt idx="1094">
                  <c:v>26.896242304391201</c:v>
                </c:pt>
                <c:pt idx="1095">
                  <c:v>26.897969994751399</c:v>
                </c:pt>
                <c:pt idx="1096">
                  <c:v>26.8996976601344</c:v>
                </c:pt>
                <c:pt idx="1097">
                  <c:v>26.901425300488999</c:v>
                </c:pt>
                <c:pt idx="1098">
                  <c:v>26.903152915764199</c:v>
                </c:pt>
                <c:pt idx="1099">
                  <c:v>26.9048805059088</c:v>
                </c:pt>
                <c:pt idx="1100">
                  <c:v>26.906608070871599</c:v>
                </c:pt>
                <c:pt idx="1101">
                  <c:v>26.908335610601402</c:v>
                </c:pt>
                <c:pt idx="1102">
                  <c:v>26.910063125047198</c:v>
                </c:pt>
                <c:pt idx="1103">
                  <c:v>26.911790614157798</c:v>
                </c:pt>
                <c:pt idx="1104">
                  <c:v>26.9135180778819</c:v>
                </c:pt>
                <c:pt idx="1105">
                  <c:v>26.9152455161686</c:v>
                </c:pt>
                <c:pt idx="1106">
                  <c:v>26.916972928966501</c:v>
                </c:pt>
                <c:pt idx="1107">
                  <c:v>26.918700316224701</c:v>
                </c:pt>
                <c:pt idx="1108">
                  <c:v>26.920427677891801</c:v>
                </c:pt>
                <c:pt idx="1109">
                  <c:v>26.922155013916701</c:v>
                </c:pt>
                <c:pt idx="1110">
                  <c:v>26.9238823242484</c:v>
                </c:pt>
                <c:pt idx="1111">
                  <c:v>26.9256096088356</c:v>
                </c:pt>
                <c:pt idx="1112">
                  <c:v>26.927336867627201</c:v>
                </c:pt>
                <c:pt idx="1113">
                  <c:v>26.929064100571999</c:v>
                </c:pt>
                <c:pt idx="1114">
                  <c:v>26.9307913076189</c:v>
                </c:pt>
                <c:pt idx="1115">
                  <c:v>26.932518488716699</c:v>
                </c:pt>
                <c:pt idx="1116">
                  <c:v>26.9342456438143</c:v>
                </c:pt>
                <c:pt idx="1117">
                  <c:v>26.935972772860499</c:v>
                </c:pt>
                <c:pt idx="1118">
                  <c:v>26.937699875804199</c:v>
                </c:pt>
                <c:pt idx="1119">
                  <c:v>26.9394269525942</c:v>
                </c:pt>
                <c:pt idx="1120">
                  <c:v>26.9411540031793</c:v>
                </c:pt>
                <c:pt idx="1121">
                  <c:v>26.942881027508498</c:v>
                </c:pt>
                <c:pt idx="1122">
                  <c:v>26.944608025530599</c:v>
                </c:pt>
                <c:pt idx="1123">
                  <c:v>26.946334997194398</c:v>
                </c:pt>
                <c:pt idx="1124">
                  <c:v>26.9480619424487</c:v>
                </c:pt>
                <c:pt idx="1125">
                  <c:v>26.949788861242499</c:v>
                </c:pt>
                <c:pt idx="1126">
                  <c:v>26.951515753524699</c:v>
                </c:pt>
                <c:pt idx="1127">
                  <c:v>26.953242619243898</c:v>
                </c:pt>
                <c:pt idx="1128">
                  <c:v>26.9549694583493</c:v>
                </c:pt>
                <c:pt idx="1129">
                  <c:v>26.9566962707895</c:v>
                </c:pt>
                <c:pt idx="1130">
                  <c:v>26.9584230565134</c:v>
                </c:pt>
                <c:pt idx="1131">
                  <c:v>26.96014981547</c:v>
                </c:pt>
                <c:pt idx="1132">
                  <c:v>26.961876547608199</c:v>
                </c:pt>
                <c:pt idx="1133">
                  <c:v>26.963603252876599</c:v>
                </c:pt>
                <c:pt idx="1134">
                  <c:v>26.965329931224399</c:v>
                </c:pt>
                <c:pt idx="1135">
                  <c:v>26.9670565826003</c:v>
                </c:pt>
                <c:pt idx="1136">
                  <c:v>26.968783206953201</c:v>
                </c:pt>
                <c:pt idx="1137">
                  <c:v>26.970509804232002</c:v>
                </c:pt>
                <c:pt idx="1138">
                  <c:v>26.972236374385599</c:v>
                </c:pt>
                <c:pt idx="1139">
                  <c:v>26.973962917362901</c:v>
                </c:pt>
                <c:pt idx="1140">
                  <c:v>26.975689433112802</c:v>
                </c:pt>
                <c:pt idx="1141">
                  <c:v>26.9774159215841</c:v>
                </c:pt>
                <c:pt idx="1142">
                  <c:v>26.9791423827259</c:v>
                </c:pt>
                <c:pt idx="1143">
                  <c:v>26.9808688164869</c:v>
                </c:pt>
                <c:pt idx="1144">
                  <c:v>26.982595222816201</c:v>
                </c:pt>
                <c:pt idx="1145">
                  <c:v>26.984321601662501</c:v>
                </c:pt>
                <c:pt idx="1146">
                  <c:v>26.9860479529749</c:v>
                </c:pt>
                <c:pt idx="1147">
                  <c:v>26.9877742767023</c:v>
                </c:pt>
                <c:pt idx="1148">
                  <c:v>26.989500572793499</c:v>
                </c:pt>
                <c:pt idx="1149">
                  <c:v>26.991226841197602</c:v>
                </c:pt>
                <c:pt idx="1150">
                  <c:v>26.992953081863298</c:v>
                </c:pt>
                <c:pt idx="1151">
                  <c:v>26.9946792947398</c:v>
                </c:pt>
                <c:pt idx="1152">
                  <c:v>26.996405479775898</c:v>
                </c:pt>
                <c:pt idx="1153">
                  <c:v>26.998131636920501</c:v>
                </c:pt>
                <c:pt idx="1154">
                  <c:v>26.999857766122702</c:v>
                </c:pt>
                <c:pt idx="1155">
                  <c:v>27.001583867331401</c:v>
                </c:pt>
                <c:pt idx="1156">
                  <c:v>27.003309940495502</c:v>
                </c:pt>
                <c:pt idx="1157">
                  <c:v>27.005035985564</c:v>
                </c:pt>
                <c:pt idx="1158">
                  <c:v>27.0067620024859</c:v>
                </c:pt>
                <c:pt idx="1159">
                  <c:v>27.008487991210099</c:v>
                </c:pt>
                <c:pt idx="1160">
                  <c:v>27.010213951685699</c:v>
                </c:pt>
                <c:pt idx="1161">
                  <c:v>27.011939883861601</c:v>
                </c:pt>
                <c:pt idx="1162">
                  <c:v>27.0136657876869</c:v>
                </c:pt>
                <c:pt idx="1163">
                  <c:v>27.0153916631104</c:v>
                </c:pt>
                <c:pt idx="1164">
                  <c:v>27.017117510081299</c:v>
                </c:pt>
                <c:pt idx="1165">
                  <c:v>27.018843328548499</c:v>
                </c:pt>
                <c:pt idx="1166">
                  <c:v>27.020569118461101</c:v>
                </c:pt>
                <c:pt idx="1167">
                  <c:v>27.022294879768101</c:v>
                </c:pt>
                <c:pt idx="1168">
                  <c:v>27.024020612418401</c:v>
                </c:pt>
                <c:pt idx="1169">
                  <c:v>27.0257463163612</c:v>
                </c:pt>
                <c:pt idx="1170">
                  <c:v>27.027471991545401</c:v>
                </c:pt>
                <c:pt idx="1171">
                  <c:v>27.029197637920198</c:v>
                </c:pt>
                <c:pt idx="1172">
                  <c:v>27.030923255434601</c:v>
                </c:pt>
                <c:pt idx="1173">
                  <c:v>27.032648844037499</c:v>
                </c:pt>
                <c:pt idx="1174">
                  <c:v>27.0343744036782</c:v>
                </c:pt>
                <c:pt idx="1175">
                  <c:v>27.0360999343057</c:v>
                </c:pt>
                <c:pt idx="1176">
                  <c:v>27.037825435868999</c:v>
                </c:pt>
                <c:pt idx="1177">
                  <c:v>27.039550908317299</c:v>
                </c:pt>
                <c:pt idx="1178">
                  <c:v>27.041276351599599</c:v>
                </c:pt>
                <c:pt idx="1179">
                  <c:v>27.043001765665</c:v>
                </c:pt>
                <c:pt idx="1180">
                  <c:v>27.044727150462698</c:v>
                </c:pt>
                <c:pt idx="1181">
                  <c:v>27.046452505941701</c:v>
                </c:pt>
                <c:pt idx="1182">
                  <c:v>27.048177832051199</c:v>
                </c:pt>
                <c:pt idx="1183">
                  <c:v>27.0499031287404</c:v>
                </c:pt>
                <c:pt idx="1184">
                  <c:v>27.0516283959583</c:v>
                </c:pt>
                <c:pt idx="1185">
                  <c:v>27.053353633654002</c:v>
                </c:pt>
                <c:pt idx="1186">
                  <c:v>27.055078841776901</c:v>
                </c:pt>
                <c:pt idx="1187">
                  <c:v>27.056804020275901</c:v>
                </c:pt>
                <c:pt idx="1188">
                  <c:v>27.0585291691004</c:v>
                </c:pt>
                <c:pt idx="1189">
                  <c:v>27.060254288199399</c:v>
                </c:pt>
                <c:pt idx="1190">
                  <c:v>27.0619793775221</c:v>
                </c:pt>
                <c:pt idx="1191">
                  <c:v>27.063704437017801</c:v>
                </c:pt>
                <c:pt idx="1192">
                  <c:v>27.065429466635599</c:v>
                </c:pt>
                <c:pt idx="1193">
                  <c:v>27.067154466324698</c:v>
                </c:pt>
                <c:pt idx="1194">
                  <c:v>27.0688794360344</c:v>
                </c:pt>
                <c:pt idx="1195">
                  <c:v>27.070604375713899</c:v>
                </c:pt>
                <c:pt idx="1196">
                  <c:v>27.072329285312499</c:v>
                </c:pt>
                <c:pt idx="1197">
                  <c:v>27.074054164779302</c:v>
                </c:pt>
                <c:pt idx="1198">
                  <c:v>27.075779014063599</c:v>
                </c:pt>
                <c:pt idx="1199">
                  <c:v>27.077503833114701</c:v>
                </c:pt>
                <c:pt idx="1200">
                  <c:v>27.079228621881899</c:v>
                </c:pt>
                <c:pt idx="1201">
                  <c:v>27.080953380314401</c:v>
                </c:pt>
                <c:pt idx="1202">
                  <c:v>27.082678108361598</c:v>
                </c:pt>
                <c:pt idx="1203">
                  <c:v>27.084402805972601</c:v>
                </c:pt>
                <c:pt idx="1204">
                  <c:v>27.086127473096901</c:v>
                </c:pt>
                <c:pt idx="1205">
                  <c:v>27.087852109683801</c:v>
                </c:pt>
                <c:pt idx="1206">
                  <c:v>27.089576715682501</c:v>
                </c:pt>
                <c:pt idx="1207">
                  <c:v>27.091301291042399</c:v>
                </c:pt>
                <c:pt idx="1208">
                  <c:v>27.093025835712901</c:v>
                </c:pt>
                <c:pt idx="1209">
                  <c:v>27.094750349643299</c:v>
                </c:pt>
                <c:pt idx="1210">
                  <c:v>27.096474832782999</c:v>
                </c:pt>
                <c:pt idx="1211">
                  <c:v>27.0981992850813</c:v>
                </c:pt>
                <c:pt idx="1212">
                  <c:v>27.099923706487701</c:v>
                </c:pt>
                <c:pt idx="1213">
                  <c:v>27.1016480969515</c:v>
                </c:pt>
                <c:pt idx="1214">
                  <c:v>27.1033724564221</c:v>
                </c:pt>
                <c:pt idx="1215">
                  <c:v>27.1050967848489</c:v>
                </c:pt>
                <c:pt idx="1216">
                  <c:v>27.106821082181501</c:v>
                </c:pt>
                <c:pt idx="1217">
                  <c:v>27.108545348369098</c:v>
                </c:pt>
                <c:pt idx="1218">
                  <c:v>27.110269583361401</c:v>
                </c:pt>
                <c:pt idx="1219">
                  <c:v>27.1119937871076</c:v>
                </c:pt>
                <c:pt idx="1220">
                  <c:v>27.113717959557299</c:v>
                </c:pt>
                <c:pt idx="1221">
                  <c:v>27.115442100660001</c:v>
                </c:pt>
                <c:pt idx="1222">
                  <c:v>27.117166210365099</c:v>
                </c:pt>
                <c:pt idx="1223">
                  <c:v>27.118890288622101</c:v>
                </c:pt>
                <c:pt idx="1224">
                  <c:v>27.120614335380701</c:v>
                </c:pt>
                <c:pt idx="1225">
                  <c:v>27.122338350590098</c:v>
                </c:pt>
                <c:pt idx="1226">
                  <c:v>27.1240623342002</c:v>
                </c:pt>
                <c:pt idx="1227">
                  <c:v>27.125786286160199</c:v>
                </c:pt>
                <c:pt idx="1228">
                  <c:v>27.127510206419899</c:v>
                </c:pt>
                <c:pt idx="1229">
                  <c:v>27.129234094928702</c:v>
                </c:pt>
                <c:pt idx="1230">
                  <c:v>27.130957951636301</c:v>
                </c:pt>
                <c:pt idx="1231">
                  <c:v>27.132681776492301</c:v>
                </c:pt>
                <c:pt idx="1232">
                  <c:v>27.134405569446201</c:v>
                </c:pt>
                <c:pt idx="1233">
                  <c:v>27.136129330447599</c:v>
                </c:pt>
                <c:pt idx="1234">
                  <c:v>27.137853059446201</c:v>
                </c:pt>
                <c:pt idx="1235">
                  <c:v>27.139576756391701</c:v>
                </c:pt>
                <c:pt idx="1236">
                  <c:v>27.141300421233598</c:v>
                </c:pt>
                <c:pt idx="1237">
                  <c:v>27.1430240539216</c:v>
                </c:pt>
                <c:pt idx="1238">
                  <c:v>27.1447476544054</c:v>
                </c:pt>
                <c:pt idx="1239">
                  <c:v>27.146471222634698</c:v>
                </c:pt>
                <c:pt idx="1240">
                  <c:v>27.1481947585592</c:v>
                </c:pt>
                <c:pt idx="1241">
                  <c:v>27.149918262128502</c:v>
                </c:pt>
                <c:pt idx="1242">
                  <c:v>27.1516417332925</c:v>
                </c:pt>
                <c:pt idx="1243">
                  <c:v>27.1533651720008</c:v>
                </c:pt>
                <c:pt idx="1244">
                  <c:v>27.155088578203099</c:v>
                </c:pt>
                <c:pt idx="1245">
                  <c:v>27.156811951849299</c:v>
                </c:pt>
                <c:pt idx="1246">
                  <c:v>27.158535292889098</c:v>
                </c:pt>
                <c:pt idx="1247">
                  <c:v>27.1602586012723</c:v>
                </c:pt>
                <c:pt idx="1248">
                  <c:v>27.161981876948602</c:v>
                </c:pt>
                <c:pt idx="1249">
                  <c:v>27.163705119867998</c:v>
                </c:pt>
                <c:pt idx="1250">
                  <c:v>27.165428329980099</c:v>
                </c:pt>
                <c:pt idx="1251">
                  <c:v>27.167151507234902</c:v>
                </c:pt>
                <c:pt idx="1252">
                  <c:v>27.1688746515822</c:v>
                </c:pt>
                <c:pt idx="1253">
                  <c:v>27.170597762971902</c:v>
                </c:pt>
                <c:pt idx="1254">
                  <c:v>27.172320841353802</c:v>
                </c:pt>
                <c:pt idx="1255">
                  <c:v>27.174043886677701</c:v>
                </c:pt>
                <c:pt idx="1256">
                  <c:v>27.175766898893698</c:v>
                </c:pt>
                <c:pt idx="1257">
                  <c:v>27.177489877951601</c:v>
                </c:pt>
                <c:pt idx="1258">
                  <c:v>27.1792128238014</c:v>
                </c:pt>
                <c:pt idx="1259">
                  <c:v>27.180935736393</c:v>
                </c:pt>
                <c:pt idx="1260">
                  <c:v>27.182658615676299</c:v>
                </c:pt>
                <c:pt idx="1261">
                  <c:v>27.184381461601198</c:v>
                </c:pt>
                <c:pt idx="1262">
                  <c:v>27.186104274117898</c:v>
                </c:pt>
                <c:pt idx="1263">
                  <c:v>27.187827053176299</c:v>
                </c:pt>
                <c:pt idx="1264">
                  <c:v>27.1895497987264</c:v>
                </c:pt>
                <c:pt idx="1265">
                  <c:v>27.1912725107181</c:v>
                </c:pt>
                <c:pt idx="1266">
                  <c:v>27.192995189101701</c:v>
                </c:pt>
                <c:pt idx="1267">
                  <c:v>27.194717833826999</c:v>
                </c:pt>
                <c:pt idx="1268">
                  <c:v>27.1964404448442</c:v>
                </c:pt>
                <c:pt idx="1269">
                  <c:v>27.198163022103302</c:v>
                </c:pt>
                <c:pt idx="1270">
                  <c:v>27.199885565554499</c:v>
                </c:pt>
                <c:pt idx="1271">
                  <c:v>27.201608075147799</c:v>
                </c:pt>
                <c:pt idx="1272">
                  <c:v>27.2033305508333</c:v>
                </c:pt>
                <c:pt idx="1273">
                  <c:v>27.205052992561299</c:v>
                </c:pt>
                <c:pt idx="1274">
                  <c:v>27.206775400281799</c:v>
                </c:pt>
                <c:pt idx="1275">
                  <c:v>27.208497773944998</c:v>
                </c:pt>
                <c:pt idx="1276">
                  <c:v>27.210220113501201</c:v>
                </c:pt>
                <c:pt idx="1277">
                  <c:v>27.211942418900399</c:v>
                </c:pt>
                <c:pt idx="1278">
                  <c:v>27.213664690092799</c:v>
                </c:pt>
                <c:pt idx="1279">
                  <c:v>27.215386927028899</c:v>
                </c:pt>
                <c:pt idx="1280">
                  <c:v>27.217109129658599</c:v>
                </c:pt>
                <c:pt idx="1281">
                  <c:v>27.2188312979324</c:v>
                </c:pt>
                <c:pt idx="1282">
                  <c:v>27.220553431800401</c:v>
                </c:pt>
                <c:pt idx="1283">
                  <c:v>27.2222755312131</c:v>
                </c:pt>
                <c:pt idx="1284">
                  <c:v>27.223997596120501</c:v>
                </c:pt>
                <c:pt idx="1285">
                  <c:v>27.2257196264732</c:v>
                </c:pt>
                <c:pt idx="1286">
                  <c:v>27.227441622221299</c:v>
                </c:pt>
                <c:pt idx="1287">
                  <c:v>27.229163583315302</c:v>
                </c:pt>
                <c:pt idx="1288">
                  <c:v>27.230885509705502</c:v>
                </c:pt>
                <c:pt idx="1289">
                  <c:v>27.2326074013422</c:v>
                </c:pt>
                <c:pt idx="1290">
                  <c:v>27.234329258176</c:v>
                </c:pt>
                <c:pt idx="1291">
                  <c:v>27.2360510801571</c:v>
                </c:pt>
                <c:pt idx="1292">
                  <c:v>27.237772867236</c:v>
                </c:pt>
                <c:pt idx="1293">
                  <c:v>27.2394946193631</c:v>
                </c:pt>
                <c:pt idx="1294">
                  <c:v>27.241216336489</c:v>
                </c:pt>
                <c:pt idx="1295">
                  <c:v>27.242938018563901</c:v>
                </c:pt>
                <c:pt idx="1296">
                  <c:v>27.244659665538599</c:v>
                </c:pt>
                <c:pt idx="1297">
                  <c:v>27.246381277363302</c:v>
                </c:pt>
                <c:pt idx="1298">
                  <c:v>27.248102853988701</c:v>
                </c:pt>
                <c:pt idx="1299">
                  <c:v>27.249824395365401</c:v>
                </c:pt>
                <c:pt idx="1300">
                  <c:v>27.251545901443698</c:v>
                </c:pt>
                <c:pt idx="1301">
                  <c:v>27.253267372174399</c:v>
                </c:pt>
                <c:pt idx="1302">
                  <c:v>27.2549888075079</c:v>
                </c:pt>
                <c:pt idx="1303">
                  <c:v>27.256710207394899</c:v>
                </c:pt>
                <c:pt idx="1304">
                  <c:v>27.258431571786002</c:v>
                </c:pt>
                <c:pt idx="1305">
                  <c:v>27.260152900631901</c:v>
                </c:pt>
                <c:pt idx="1306">
                  <c:v>27.261874193883099</c:v>
                </c:pt>
                <c:pt idx="1307">
                  <c:v>27.2635954514903</c:v>
                </c:pt>
                <c:pt idx="1308">
                  <c:v>27.2653166734043</c:v>
                </c:pt>
                <c:pt idx="1309">
                  <c:v>27.267037859575598</c:v>
                </c:pt>
                <c:pt idx="1310">
                  <c:v>27.268759009955101</c:v>
                </c:pt>
                <c:pt idx="1311">
                  <c:v>27.270480124493499</c:v>
                </c:pt>
                <c:pt idx="1312">
                  <c:v>27.2722012031414</c:v>
                </c:pt>
                <c:pt idx="1313">
                  <c:v>27.2739222458497</c:v>
                </c:pt>
                <c:pt idx="1314">
                  <c:v>27.2756432525691</c:v>
                </c:pt>
                <c:pt idx="1315">
                  <c:v>27.277364223250501</c:v>
                </c:pt>
                <c:pt idx="1316">
                  <c:v>27.279085157844602</c:v>
                </c:pt>
                <c:pt idx="1317">
                  <c:v>27.2808060563023</c:v>
                </c:pt>
                <c:pt idx="1318">
                  <c:v>27.282526918574501</c:v>
                </c:pt>
                <c:pt idx="1319">
                  <c:v>27.2842477446119</c:v>
                </c:pt>
                <c:pt idx="1320">
                  <c:v>27.285968534365502</c:v>
                </c:pt>
                <c:pt idx="1321">
                  <c:v>27.287689287786201</c:v>
                </c:pt>
                <c:pt idx="1322">
                  <c:v>27.289410004824902</c:v>
                </c:pt>
                <c:pt idx="1323">
                  <c:v>27.291130685432499</c:v>
                </c:pt>
                <c:pt idx="1324">
                  <c:v>27.292851329560001</c:v>
                </c:pt>
                <c:pt idx="1325">
                  <c:v>27.294571937158299</c:v>
                </c:pt>
                <c:pt idx="1326">
                  <c:v>27.2962925081785</c:v>
                </c:pt>
                <c:pt idx="1327">
                  <c:v>27.298013042571501</c:v>
                </c:pt>
                <c:pt idx="1328">
                  <c:v>27.2997335402884</c:v>
                </c:pt>
                <c:pt idx="1329">
                  <c:v>27.301454001280099</c:v>
                </c:pt>
                <c:pt idx="1330">
                  <c:v>27.3031744254979</c:v>
                </c:pt>
                <c:pt idx="1331">
                  <c:v>27.304894812892599</c:v>
                </c:pt>
                <c:pt idx="1332">
                  <c:v>27.306615163415501</c:v>
                </c:pt>
                <c:pt idx="1333">
                  <c:v>27.3083354770177</c:v>
                </c:pt>
                <c:pt idx="1334">
                  <c:v>27.3100557536502</c:v>
                </c:pt>
                <c:pt idx="1335">
                  <c:v>27.311775993264199</c:v>
                </c:pt>
                <c:pt idx="1336">
                  <c:v>27.313496195810899</c:v>
                </c:pt>
                <c:pt idx="1337">
                  <c:v>27.315216361241401</c:v>
                </c:pt>
                <c:pt idx="1338">
                  <c:v>27.316936489507</c:v>
                </c:pt>
                <c:pt idx="1339">
                  <c:v>27.318656580558901</c:v>
                </c:pt>
                <c:pt idx="1340">
                  <c:v>27.320376634348399</c:v>
                </c:pt>
                <c:pt idx="1341">
                  <c:v>27.322096650826602</c:v>
                </c:pt>
                <c:pt idx="1342">
                  <c:v>27.323816629944801</c:v>
                </c:pt>
                <c:pt idx="1343">
                  <c:v>27.3255365716544</c:v>
                </c:pt>
                <c:pt idx="1344">
                  <c:v>27.327256475906701</c:v>
                </c:pt>
                <c:pt idx="1345">
                  <c:v>27.328976342652901</c:v>
                </c:pt>
                <c:pt idx="1346">
                  <c:v>27.330696171844501</c:v>
                </c:pt>
                <c:pt idx="1347">
                  <c:v>27.332415963432702</c:v>
                </c:pt>
                <c:pt idx="1348">
                  <c:v>27.334135717369101</c:v>
                </c:pt>
                <c:pt idx="1349">
                  <c:v>27.335855433604898</c:v>
                </c:pt>
                <c:pt idx="1350">
                  <c:v>27.337575112091699</c:v>
                </c:pt>
                <c:pt idx="1351">
                  <c:v>27.339294752780798</c:v>
                </c:pt>
                <c:pt idx="1352">
                  <c:v>27.341014355623699</c:v>
                </c:pt>
                <c:pt idx="1353">
                  <c:v>27.342733920571899</c:v>
                </c:pt>
                <c:pt idx="1354">
                  <c:v>27.344453447576999</c:v>
                </c:pt>
                <c:pt idx="1355">
                  <c:v>27.3461729365903</c:v>
                </c:pt>
                <c:pt idx="1356">
                  <c:v>27.347892387563402</c:v>
                </c:pt>
                <c:pt idx="1357">
                  <c:v>27.349611800447999</c:v>
                </c:pt>
                <c:pt idx="1358">
                  <c:v>27.3513311751956</c:v>
                </c:pt>
                <c:pt idx="1359">
                  <c:v>27.353050511757701</c:v>
                </c:pt>
                <c:pt idx="1360">
                  <c:v>27.354769810086001</c:v>
                </c:pt>
                <c:pt idx="1361">
                  <c:v>27.356489070132099</c:v>
                </c:pt>
                <c:pt idx="1362">
                  <c:v>27.358208291847699</c:v>
                </c:pt>
                <c:pt idx="1363">
                  <c:v>27.359927475184399</c:v>
                </c:pt>
                <c:pt idx="1364">
                  <c:v>27.361646620094</c:v>
                </c:pt>
                <c:pt idx="1365">
                  <c:v>27.363365726527999</c:v>
                </c:pt>
                <c:pt idx="1366">
                  <c:v>27.365084794438399</c:v>
                </c:pt>
                <c:pt idx="1367">
                  <c:v>27.366803823776799</c:v>
                </c:pt>
                <c:pt idx="1368">
                  <c:v>27.368522814494899</c:v>
                </c:pt>
                <c:pt idx="1369">
                  <c:v>27.370241766544702</c:v>
                </c:pt>
                <c:pt idx="1370">
                  <c:v>27.371960679877802</c:v>
                </c:pt>
                <c:pt idx="1371">
                  <c:v>27.373679554446099</c:v>
                </c:pt>
                <c:pt idx="1372">
                  <c:v>27.3753983902015</c:v>
                </c:pt>
                <c:pt idx="1373">
                  <c:v>27.377117187095799</c:v>
                </c:pt>
                <c:pt idx="1374">
                  <c:v>27.378835945080901</c:v>
                </c:pt>
                <c:pt idx="1375">
                  <c:v>27.380554664108701</c:v>
                </c:pt>
                <c:pt idx="1376">
                  <c:v>27.3822733441311</c:v>
                </c:pt>
                <c:pt idx="1377">
                  <c:v>27.383991985100199</c:v>
                </c:pt>
                <c:pt idx="1378">
                  <c:v>27.3857105869678</c:v>
                </c:pt>
                <c:pt idx="1379">
                  <c:v>27.3874291496859</c:v>
                </c:pt>
                <c:pt idx="1380">
                  <c:v>27.389147673206601</c:v>
                </c:pt>
                <c:pt idx="1381">
                  <c:v>27.390866157481799</c:v>
                </c:pt>
                <c:pt idx="1382">
                  <c:v>27.3925846024637</c:v>
                </c:pt>
                <c:pt idx="1383">
                  <c:v>27.394303008104298</c:v>
                </c:pt>
                <c:pt idx="1384">
                  <c:v>27.396021374355598</c:v>
                </c:pt>
                <c:pt idx="1385">
                  <c:v>27.3977397011699</c:v>
                </c:pt>
                <c:pt idx="1386">
                  <c:v>27.399457988499101</c:v>
                </c:pt>
                <c:pt idx="1387">
                  <c:v>27.401176236295498</c:v>
                </c:pt>
                <c:pt idx="1388">
                  <c:v>27.402894444511201</c:v>
                </c:pt>
                <c:pt idx="1389">
                  <c:v>27.404612613098401</c:v>
                </c:pt>
                <c:pt idx="1390">
                  <c:v>27.406330742009398</c:v>
                </c:pt>
                <c:pt idx="1391">
                  <c:v>27.4080488311963</c:v>
                </c:pt>
                <c:pt idx="1392">
                  <c:v>27.4097668806115</c:v>
                </c:pt>
                <c:pt idx="1393">
                  <c:v>27.411484890207099</c:v>
                </c:pt>
                <c:pt idx="1394">
                  <c:v>27.413202859935499</c:v>
                </c:pt>
                <c:pt idx="1395">
                  <c:v>27.414920789748901</c:v>
                </c:pt>
                <c:pt idx="1396">
                  <c:v>27.416638679599799</c:v>
                </c:pt>
                <c:pt idx="1397">
                  <c:v>27.418356529440501</c:v>
                </c:pt>
                <c:pt idx="1398">
                  <c:v>27.420074339223302</c:v>
                </c:pt>
                <c:pt idx="1399">
                  <c:v>27.4217921089006</c:v>
                </c:pt>
                <c:pt idx="1400">
                  <c:v>27.423509838425002</c:v>
                </c:pt>
                <c:pt idx="1401">
                  <c:v>27.425227527748699</c:v>
                </c:pt>
                <c:pt idx="1402">
                  <c:v>27.426945176824201</c:v>
                </c:pt>
                <c:pt idx="1403">
                  <c:v>27.4286627856042</c:v>
                </c:pt>
                <c:pt idx="1404">
                  <c:v>27.430380354040899</c:v>
                </c:pt>
                <c:pt idx="1405">
                  <c:v>27.432097882087</c:v>
                </c:pt>
                <c:pt idx="1406">
                  <c:v>27.433815369695001</c:v>
                </c:pt>
                <c:pt idx="1407">
                  <c:v>27.435532816817499</c:v>
                </c:pt>
                <c:pt idx="1408">
                  <c:v>27.437250223407101</c:v>
                </c:pt>
                <c:pt idx="1409">
                  <c:v>27.438967589416301</c:v>
                </c:pt>
                <c:pt idx="1410">
                  <c:v>27.440684914797799</c:v>
                </c:pt>
                <c:pt idx="1411">
                  <c:v>27.442402199504201</c:v>
                </c:pt>
                <c:pt idx="1412">
                  <c:v>27.444119443488201</c:v>
                </c:pt>
                <c:pt idx="1413">
                  <c:v>27.445836646702599</c:v>
                </c:pt>
                <c:pt idx="1414">
                  <c:v>27.4475538091</c:v>
                </c:pt>
                <c:pt idx="1415">
                  <c:v>27.449270930633102</c:v>
                </c:pt>
                <c:pt idx="1416">
                  <c:v>27.450988011254701</c:v>
                </c:pt>
                <c:pt idx="1417">
                  <c:v>27.452705050917601</c:v>
                </c:pt>
                <c:pt idx="1418">
                  <c:v>27.4544220495746</c:v>
                </c:pt>
                <c:pt idx="1419">
                  <c:v>27.4561390071785</c:v>
                </c:pt>
                <c:pt idx="1420">
                  <c:v>27.4578559236821</c:v>
                </c:pt>
                <c:pt idx="1421">
                  <c:v>27.459572799038401</c:v>
                </c:pt>
                <c:pt idx="1422">
                  <c:v>27.461289633200099</c:v>
                </c:pt>
                <c:pt idx="1423">
                  <c:v>27.463006426120302</c:v>
                </c:pt>
                <c:pt idx="1424">
                  <c:v>27.4647231777518</c:v>
                </c:pt>
                <c:pt idx="1425">
                  <c:v>27.466439888047599</c:v>
                </c:pt>
                <c:pt idx="1426">
                  <c:v>27.4681565569607</c:v>
                </c:pt>
                <c:pt idx="1427">
                  <c:v>27.469873184444001</c:v>
                </c:pt>
                <c:pt idx="1428">
                  <c:v>27.471589770450599</c:v>
                </c:pt>
                <c:pt idx="1429">
                  <c:v>27.473306314933499</c:v>
                </c:pt>
                <c:pt idx="1430">
                  <c:v>27.475022817845801</c:v>
                </c:pt>
                <c:pt idx="1431">
                  <c:v>27.476739279140499</c:v>
                </c:pt>
                <c:pt idx="1432">
                  <c:v>27.478455698770802</c:v>
                </c:pt>
                <c:pt idx="1433">
                  <c:v>27.480172076689801</c:v>
                </c:pt>
                <c:pt idx="1434">
                  <c:v>27.481888412850601</c:v>
                </c:pt>
                <c:pt idx="1435">
                  <c:v>27.483604707206499</c:v>
                </c:pt>
                <c:pt idx="1436">
                  <c:v>27.485320959710499</c:v>
                </c:pt>
                <c:pt idx="1437">
                  <c:v>27.487037170316</c:v>
                </c:pt>
                <c:pt idx="1438">
                  <c:v>27.4887533389761</c:v>
                </c:pt>
                <c:pt idx="1439">
                  <c:v>27.4904694656442</c:v>
                </c:pt>
                <c:pt idx="1440">
                  <c:v>27.492185550273401</c:v>
                </c:pt>
                <c:pt idx="1441">
                  <c:v>27.493901592817199</c:v>
                </c:pt>
                <c:pt idx="1442">
                  <c:v>27.495617593228801</c:v>
                </c:pt>
                <c:pt idx="1443">
                  <c:v>27.497333551461601</c:v>
                </c:pt>
                <c:pt idx="1444">
                  <c:v>27.4990494674689</c:v>
                </c:pt>
                <c:pt idx="1445">
                  <c:v>27.5007653412042</c:v>
                </c:pt>
                <c:pt idx="1446">
                  <c:v>27.5024811726209</c:v>
                </c:pt>
                <c:pt idx="1447">
                  <c:v>27.504196961672399</c:v>
                </c:pt>
                <c:pt idx="1448">
                  <c:v>27.505912708312099</c:v>
                </c:pt>
                <c:pt idx="1449">
                  <c:v>27.507628412493599</c:v>
                </c:pt>
                <c:pt idx="1450">
                  <c:v>27.5093440741704</c:v>
                </c:pt>
                <c:pt idx="1451">
                  <c:v>27.511059693296001</c:v>
                </c:pt>
                <c:pt idx="1452">
                  <c:v>27.512775269823901</c:v>
                </c:pt>
                <c:pt idx="1453">
                  <c:v>27.514490803707702</c:v>
                </c:pt>
                <c:pt idx="1454">
                  <c:v>27.516206294901099</c:v>
                </c:pt>
                <c:pt idx="1455">
                  <c:v>27.517921743357601</c:v>
                </c:pt>
                <c:pt idx="1456">
                  <c:v>27.519637149030899</c:v>
                </c:pt>
                <c:pt idx="1457">
                  <c:v>27.5213525118746</c:v>
                </c:pt>
                <c:pt idx="1458">
                  <c:v>27.5230678318425</c:v>
                </c:pt>
                <c:pt idx="1459">
                  <c:v>27.524783108888201</c:v>
                </c:pt>
                <c:pt idx="1460">
                  <c:v>27.526498342965599</c:v>
                </c:pt>
                <c:pt idx="1461">
                  <c:v>27.5282135340283</c:v>
                </c:pt>
                <c:pt idx="1462">
                  <c:v>27.5299286820301</c:v>
                </c:pt>
                <c:pt idx="1463">
                  <c:v>27.5316437869248</c:v>
                </c:pt>
                <c:pt idx="1464">
                  <c:v>27.5333588486663</c:v>
                </c:pt>
                <c:pt idx="1465">
                  <c:v>27.535073867208499</c:v>
                </c:pt>
                <c:pt idx="1466">
                  <c:v>27.5367888425051</c:v>
                </c:pt>
                <c:pt idx="1467">
                  <c:v>27.538503774510101</c:v>
                </c:pt>
                <c:pt idx="1468">
                  <c:v>27.540218663177399</c:v>
                </c:pt>
                <c:pt idx="1469">
                  <c:v>27.541933508461</c:v>
                </c:pt>
                <c:pt idx="1470">
                  <c:v>27.543648310314701</c:v>
                </c:pt>
                <c:pt idx="1471">
                  <c:v>27.545363068692701</c:v>
                </c:pt>
                <c:pt idx="1472">
                  <c:v>27.5470777835489</c:v>
                </c:pt>
                <c:pt idx="1473">
                  <c:v>27.548792454837301</c:v>
                </c:pt>
                <c:pt idx="1474">
                  <c:v>27.550507082511999</c:v>
                </c:pt>
                <c:pt idx="1475">
                  <c:v>27.552221666527199</c:v>
                </c:pt>
                <c:pt idx="1476">
                  <c:v>27.553936206836799</c:v>
                </c:pt>
                <c:pt idx="1477">
                  <c:v>27.555650703395099</c:v>
                </c:pt>
                <c:pt idx="1478">
                  <c:v>27.557365156156099</c:v>
                </c:pt>
                <c:pt idx="1479">
                  <c:v>27.5590795650742</c:v>
                </c:pt>
                <c:pt idx="1480">
                  <c:v>27.560793930103301</c:v>
                </c:pt>
                <c:pt idx="1481">
                  <c:v>27.562508251197901</c:v>
                </c:pt>
                <c:pt idx="1482">
                  <c:v>27.564222528312001</c:v>
                </c:pt>
                <c:pt idx="1483">
                  <c:v>27.565936761400099</c:v>
                </c:pt>
                <c:pt idx="1484">
                  <c:v>27.5676509504164</c:v>
                </c:pt>
                <c:pt idx="1485">
                  <c:v>27.569365095315199</c:v>
                </c:pt>
                <c:pt idx="1486">
                  <c:v>27.5710791960508</c:v>
                </c:pt>
                <c:pt idx="1487">
                  <c:v>27.5727932525776</c:v>
                </c:pt>
                <c:pt idx="1488">
                  <c:v>27.574507264850102</c:v>
                </c:pt>
                <c:pt idx="1489">
                  <c:v>27.576221232822601</c:v>
                </c:pt>
                <c:pt idx="1490">
                  <c:v>27.577935156449499</c:v>
                </c:pt>
                <c:pt idx="1491">
                  <c:v>27.5796490356853</c:v>
                </c:pt>
                <c:pt idx="1492">
                  <c:v>27.581362870484501</c:v>
                </c:pt>
                <c:pt idx="1493">
                  <c:v>27.583076660801702</c:v>
                </c:pt>
                <c:pt idx="1494">
                  <c:v>27.5847904065912</c:v>
                </c:pt>
                <c:pt idx="1495">
                  <c:v>27.586504107807801</c:v>
                </c:pt>
                <c:pt idx="1496">
                  <c:v>27.588217764405901</c:v>
                </c:pt>
                <c:pt idx="1497">
                  <c:v>27.5899313763402</c:v>
                </c:pt>
                <c:pt idx="1498">
                  <c:v>27.591644943565299</c:v>
                </c:pt>
                <c:pt idx="1499">
                  <c:v>27.593358466035902</c:v>
                </c:pt>
                <c:pt idx="1500">
                  <c:v>27.5950719437065</c:v>
                </c:pt>
                <c:pt idx="1501">
                  <c:v>27.596785376532001</c:v>
                </c:pt>
                <c:pt idx="1502">
                  <c:v>27.598498764466999</c:v>
                </c:pt>
                <c:pt idx="1503">
                  <c:v>27.600212107466401</c:v>
                </c:pt>
                <c:pt idx="1504">
                  <c:v>27.6019254054847</c:v>
                </c:pt>
                <c:pt idx="1505">
                  <c:v>27.603638658476999</c:v>
                </c:pt>
                <c:pt idx="1506">
                  <c:v>27.6053518663979</c:v>
                </c:pt>
                <c:pt idx="1507">
                  <c:v>27.6070650292023</c:v>
                </c:pt>
                <c:pt idx="1508">
                  <c:v>27.6087781468452</c:v>
                </c:pt>
                <c:pt idx="1509">
                  <c:v>27.6104912192813</c:v>
                </c:pt>
                <c:pt idx="1510">
                  <c:v>27.612204246465499</c:v>
                </c:pt>
                <c:pt idx="1511">
                  <c:v>27.613917228352999</c:v>
                </c:pt>
                <c:pt idx="1512">
                  <c:v>27.615630164898501</c:v>
                </c:pt>
                <c:pt idx="1513">
                  <c:v>27.617343056057098</c:v>
                </c:pt>
                <c:pt idx="1514">
                  <c:v>27.619055901783799</c:v>
                </c:pt>
                <c:pt idx="1515">
                  <c:v>27.620768702033601</c:v>
                </c:pt>
                <c:pt idx="1516">
                  <c:v>27.622481456761701</c:v>
                </c:pt>
                <c:pt idx="1517">
                  <c:v>27.624194165923001</c:v>
                </c:pt>
                <c:pt idx="1518">
                  <c:v>27.625906829472701</c:v>
                </c:pt>
                <c:pt idx="1519">
                  <c:v>27.627619447366001</c:v>
                </c:pt>
                <c:pt idx="1520">
                  <c:v>27.6293320195579</c:v>
                </c:pt>
                <c:pt idx="1521">
                  <c:v>27.6310445460037</c:v>
                </c:pt>
                <c:pt idx="1522">
                  <c:v>27.632757026658499</c:v>
                </c:pt>
                <c:pt idx="1523">
                  <c:v>27.6344694614777</c:v>
                </c:pt>
                <c:pt idx="1524">
                  <c:v>27.636181850416499</c:v>
                </c:pt>
                <c:pt idx="1525">
                  <c:v>27.6378941934301</c:v>
                </c:pt>
                <c:pt idx="1526">
                  <c:v>27.639606490473799</c:v>
                </c:pt>
                <c:pt idx="1527">
                  <c:v>27.641318741503</c:v>
                </c:pt>
                <c:pt idx="1528">
                  <c:v>27.6430309464731</c:v>
                </c:pt>
                <c:pt idx="1529">
                  <c:v>27.644743105339401</c:v>
                </c:pt>
                <c:pt idx="1530">
                  <c:v>27.646455218057302</c:v>
                </c:pt>
                <c:pt idx="1531">
                  <c:v>27.6481672845822</c:v>
                </c:pt>
                <c:pt idx="1532">
                  <c:v>27.6498793048697</c:v>
                </c:pt>
                <c:pt idx="1533">
                  <c:v>27.651591278875198</c:v>
                </c:pt>
                <c:pt idx="1534">
                  <c:v>27.653303206554099</c:v>
                </c:pt>
                <c:pt idx="1535">
                  <c:v>27.655015087862001</c:v>
                </c:pt>
                <c:pt idx="1536">
                  <c:v>27.656726922754501</c:v>
                </c:pt>
                <c:pt idx="1537">
                  <c:v>27.658438711187198</c:v>
                </c:pt>
                <c:pt idx="1538">
                  <c:v>27.660150453115602</c:v>
                </c:pt>
                <c:pt idx="1539">
                  <c:v>27.661862148495398</c:v>
                </c:pt>
                <c:pt idx="1540">
                  <c:v>27.663573797282201</c:v>
                </c:pt>
                <c:pt idx="1541">
                  <c:v>27.665285399431699</c:v>
                </c:pt>
                <c:pt idx="1542">
                  <c:v>27.666996954899599</c:v>
                </c:pt>
                <c:pt idx="1543">
                  <c:v>27.6687084636416</c:v>
                </c:pt>
                <c:pt idx="1544">
                  <c:v>27.670419925613501</c:v>
                </c:pt>
                <c:pt idx="1545">
                  <c:v>27.672131340771099</c:v>
                </c:pt>
                <c:pt idx="1546">
                  <c:v>27.673842709070101</c:v>
                </c:pt>
                <c:pt idx="1547">
                  <c:v>27.675554030466401</c:v>
                </c:pt>
                <c:pt idx="1548">
                  <c:v>27.6772653049158</c:v>
                </c:pt>
                <c:pt idx="1549">
                  <c:v>27.6789765323742</c:v>
                </c:pt>
                <c:pt idx="1550">
                  <c:v>27.680687712797599</c:v>
                </c:pt>
                <c:pt idx="1551">
                  <c:v>27.682398846141801</c:v>
                </c:pt>
                <c:pt idx="1552">
                  <c:v>27.684109932362801</c:v>
                </c:pt>
                <c:pt idx="1553">
                  <c:v>27.685820971416501</c:v>
                </c:pt>
                <c:pt idx="1554">
                  <c:v>27.687531963259001</c:v>
                </c:pt>
                <c:pt idx="1555">
                  <c:v>27.6892429078463</c:v>
                </c:pt>
                <c:pt idx="1556">
                  <c:v>27.690953805134399</c:v>
                </c:pt>
                <c:pt idx="1557">
                  <c:v>27.692664655079501</c:v>
                </c:pt>
                <c:pt idx="1558">
                  <c:v>27.694375457637499</c:v>
                </c:pt>
                <c:pt idx="1559">
                  <c:v>27.696086212764701</c:v>
                </c:pt>
                <c:pt idx="1560">
                  <c:v>27.697796920417201</c:v>
                </c:pt>
                <c:pt idx="1561">
                  <c:v>27.699507580551199</c:v>
                </c:pt>
                <c:pt idx="1562">
                  <c:v>27.701218193122902</c:v>
                </c:pt>
                <c:pt idx="1563">
                  <c:v>27.7029287580885</c:v>
                </c:pt>
                <c:pt idx="1564">
                  <c:v>27.704639275404201</c:v>
                </c:pt>
                <c:pt idx="1565">
                  <c:v>27.706349745026301</c:v>
                </c:pt>
                <c:pt idx="1566">
                  <c:v>27.708060166911199</c:v>
                </c:pt>
                <c:pt idx="1567">
                  <c:v>27.7097705410152</c:v>
                </c:pt>
                <c:pt idx="1568">
                  <c:v>27.7114808672946</c:v>
                </c:pt>
                <c:pt idx="1569">
                  <c:v>27.7131911457058</c:v>
                </c:pt>
                <c:pt idx="1570">
                  <c:v>27.714901376205201</c:v>
                </c:pt>
                <c:pt idx="1571">
                  <c:v>27.7166115587492</c:v>
                </c:pt>
                <c:pt idx="1572">
                  <c:v>27.7183216932943</c:v>
                </c:pt>
                <c:pt idx="1573">
                  <c:v>27.720031779797001</c:v>
                </c:pt>
                <c:pt idx="1574">
                  <c:v>27.7217418182138</c:v>
                </c:pt>
                <c:pt idx="1575">
                  <c:v>27.7234518085011</c:v>
                </c:pt>
                <c:pt idx="1576">
                  <c:v>27.725161750615701</c:v>
                </c:pt>
                <c:pt idx="1577">
                  <c:v>27.726871644513999</c:v>
                </c:pt>
                <c:pt idx="1578">
                  <c:v>27.7285814901526</c:v>
                </c:pt>
                <c:pt idx="1579">
                  <c:v>27.7302912874882</c:v>
                </c:pt>
                <c:pt idx="1580">
                  <c:v>27.732001036477499</c:v>
                </c:pt>
                <c:pt idx="1581">
                  <c:v>27.7337107370771</c:v>
                </c:pt>
                <c:pt idx="1582">
                  <c:v>27.735420389243799</c:v>
                </c:pt>
                <c:pt idx="1583">
                  <c:v>27.7371299929342</c:v>
                </c:pt>
                <c:pt idx="1584">
                  <c:v>27.738839548105201</c:v>
                </c:pt>
                <c:pt idx="1585">
                  <c:v>27.740549054713501</c:v>
                </c:pt>
                <c:pt idx="1586">
                  <c:v>27.7422585127159</c:v>
                </c:pt>
                <c:pt idx="1587">
                  <c:v>27.743967922069299</c:v>
                </c:pt>
                <c:pt idx="1588">
                  <c:v>27.745677282730501</c:v>
                </c:pt>
                <c:pt idx="1589">
                  <c:v>27.747386594656501</c:v>
                </c:pt>
                <c:pt idx="1590">
                  <c:v>27.7490958578041</c:v>
                </c:pt>
                <c:pt idx="1591">
                  <c:v>27.750805072130301</c:v>
                </c:pt>
                <c:pt idx="1592">
                  <c:v>27.752514237591999</c:v>
                </c:pt>
                <c:pt idx="1593">
                  <c:v>27.754223354146301</c:v>
                </c:pt>
                <c:pt idx="1594">
                  <c:v>27.755932421750199</c:v>
                </c:pt>
                <c:pt idx="1595">
                  <c:v>27.757641440360601</c:v>
                </c:pt>
                <c:pt idx="1596">
                  <c:v>27.759350409934701</c:v>
                </c:pt>
                <c:pt idx="1597">
                  <c:v>27.7610593304295</c:v>
                </c:pt>
                <c:pt idx="1598">
                  <c:v>27.762768201802299</c:v>
                </c:pt>
                <c:pt idx="1599">
                  <c:v>27.764477024010102</c:v>
                </c:pt>
                <c:pt idx="1600">
                  <c:v>27.766185797009999</c:v>
                </c:pt>
                <c:pt idx="1601">
                  <c:v>27.767894520759398</c:v>
                </c:pt>
                <c:pt idx="1602">
                  <c:v>27.769603195215399</c:v>
                </c:pt>
                <c:pt idx="1603">
                  <c:v>27.7713118203352</c:v>
                </c:pt>
                <c:pt idx="1604">
                  <c:v>27.773020396076198</c:v>
                </c:pt>
                <c:pt idx="1605">
                  <c:v>27.774728922395699</c:v>
                </c:pt>
                <c:pt idx="1606">
                  <c:v>27.776437399250899</c:v>
                </c:pt>
                <c:pt idx="1607">
                  <c:v>27.7781458265992</c:v>
                </c:pt>
                <c:pt idx="1608">
                  <c:v>27.779854204398099</c:v>
                </c:pt>
                <c:pt idx="1609">
                  <c:v>27.781562532604799</c:v>
                </c:pt>
                <c:pt idx="1610">
                  <c:v>27.783270811176902</c:v>
                </c:pt>
                <c:pt idx="1611">
                  <c:v>27.7849790400717</c:v>
                </c:pt>
                <c:pt idx="1612">
                  <c:v>27.7866872192469</c:v>
                </c:pt>
                <c:pt idx="1613">
                  <c:v>27.788395348659801</c:v>
                </c:pt>
                <c:pt idx="1614">
                  <c:v>27.790103428268001</c:v>
                </c:pt>
                <c:pt idx="1615">
                  <c:v>27.791811458029098</c:v>
                </c:pt>
                <c:pt idx="1616">
                  <c:v>27.793519437900699</c:v>
                </c:pt>
                <c:pt idx="1617">
                  <c:v>27.795227367840301</c:v>
                </c:pt>
                <c:pt idx="1618">
                  <c:v>27.796935247805699</c:v>
                </c:pt>
                <c:pt idx="1619">
                  <c:v>27.798643077754399</c:v>
                </c:pt>
                <c:pt idx="1620">
                  <c:v>27.800350857644201</c:v>
                </c:pt>
                <c:pt idx="1621">
                  <c:v>27.8020585874327</c:v>
                </c:pt>
                <c:pt idx="1622">
                  <c:v>27.803766267077801</c:v>
                </c:pt>
                <c:pt idx="1623">
                  <c:v>27.805473896537102</c:v>
                </c:pt>
                <c:pt idx="1624">
                  <c:v>27.807181475768498</c:v>
                </c:pt>
                <c:pt idx="1625">
                  <c:v>27.808889004729899</c:v>
                </c:pt>
                <c:pt idx="1626">
                  <c:v>27.810596483378902</c:v>
                </c:pt>
                <c:pt idx="1627">
                  <c:v>27.812303911673599</c:v>
                </c:pt>
                <c:pt idx="1628">
                  <c:v>27.814011289571798</c:v>
                </c:pt>
                <c:pt idx="1629">
                  <c:v>27.815718617031401</c:v>
                </c:pt>
                <c:pt idx="1630">
                  <c:v>27.817425894010398</c:v>
                </c:pt>
                <c:pt idx="1631">
                  <c:v>27.819133120466802</c:v>
                </c:pt>
                <c:pt idx="1632">
                  <c:v>27.8208402963586</c:v>
                </c:pt>
                <c:pt idx="1633">
                  <c:v>27.822547421643701</c:v>
                </c:pt>
                <c:pt idx="1634">
                  <c:v>27.8242544962803</c:v>
                </c:pt>
                <c:pt idx="1635">
                  <c:v>27.8259615202264</c:v>
                </c:pt>
                <c:pt idx="1636">
                  <c:v>27.8276684934401</c:v>
                </c:pt>
                <c:pt idx="1637">
                  <c:v>27.829375415879699</c:v>
                </c:pt>
                <c:pt idx="1638">
                  <c:v>27.831082287503101</c:v>
                </c:pt>
                <c:pt idx="1639">
                  <c:v>27.832789108268699</c:v>
                </c:pt>
                <c:pt idx="1640">
                  <c:v>27.834495878134501</c:v>
                </c:pt>
                <c:pt idx="1641">
                  <c:v>27.836202597059</c:v>
                </c:pt>
                <c:pt idx="1642">
                  <c:v>27.837909265000199</c:v>
                </c:pt>
                <c:pt idx="1643">
                  <c:v>27.8396158819166</c:v>
                </c:pt>
                <c:pt idx="1644">
                  <c:v>27.841322447766402</c:v>
                </c:pt>
                <c:pt idx="1645">
                  <c:v>27.843028962508001</c:v>
                </c:pt>
                <c:pt idx="1646">
                  <c:v>27.8447354260997</c:v>
                </c:pt>
                <c:pt idx="1647">
                  <c:v>27.846441838499999</c:v>
                </c:pt>
                <c:pt idx="1648">
                  <c:v>27.8481481996672</c:v>
                </c:pt>
                <c:pt idx="1649">
                  <c:v>27.849854509559901</c:v>
                </c:pt>
                <c:pt idx="1650">
                  <c:v>27.851560768136402</c:v>
                </c:pt>
                <c:pt idx="1651">
                  <c:v>27.8532669753553</c:v>
                </c:pt>
                <c:pt idx="1652">
                  <c:v>27.8549731311751</c:v>
                </c:pt>
                <c:pt idx="1653">
                  <c:v>27.856679235554399</c:v>
                </c:pt>
                <c:pt idx="1654">
                  <c:v>27.8583852884517</c:v>
                </c:pt>
                <c:pt idx="1655">
                  <c:v>27.8600912898257</c:v>
                </c:pt>
                <c:pt idx="1656">
                  <c:v>27.8617972396349</c:v>
                </c:pt>
                <c:pt idx="1657">
                  <c:v>27.863503137838102</c:v>
                </c:pt>
                <c:pt idx="1658">
                  <c:v>27.865208984393899</c:v>
                </c:pt>
                <c:pt idx="1659">
                  <c:v>27.866914779261101</c:v>
                </c:pt>
                <c:pt idx="1660">
                  <c:v>27.868620522398299</c:v>
                </c:pt>
                <c:pt idx="1661">
                  <c:v>27.870326213764301</c:v>
                </c:pt>
                <c:pt idx="1662">
                  <c:v>27.872031853317999</c:v>
                </c:pt>
                <c:pt idx="1663">
                  <c:v>27.8737374410181</c:v>
                </c:pt>
                <c:pt idx="1664">
                  <c:v>27.8754429768235</c:v>
                </c:pt>
                <c:pt idx="1665">
                  <c:v>27.877148460693</c:v>
                </c:pt>
                <c:pt idx="1666">
                  <c:v>27.8788538925856</c:v>
                </c:pt>
                <c:pt idx="1667">
                  <c:v>27.8805592724602</c:v>
                </c:pt>
                <c:pt idx="1668">
                  <c:v>27.882264600275601</c:v>
                </c:pt>
                <c:pt idx="1669">
                  <c:v>27.883969875990999</c:v>
                </c:pt>
                <c:pt idx="1670">
                  <c:v>27.885675099565301</c:v>
                </c:pt>
                <c:pt idx="1671">
                  <c:v>27.8873802709575</c:v>
                </c:pt>
                <c:pt idx="1672">
                  <c:v>27.889085390126699</c:v>
                </c:pt>
                <c:pt idx="1673">
                  <c:v>27.890790457031901</c:v>
                </c:pt>
                <c:pt idx="1674">
                  <c:v>27.892495471632301</c:v>
                </c:pt>
                <c:pt idx="1675">
                  <c:v>27.894200433887001</c:v>
                </c:pt>
                <c:pt idx="1676">
                  <c:v>27.895905343755199</c:v>
                </c:pt>
                <c:pt idx="1677">
                  <c:v>27.897610201195999</c:v>
                </c:pt>
                <c:pt idx="1678">
                  <c:v>27.899315006168599</c:v>
                </c:pt>
                <c:pt idx="1679">
                  <c:v>27.901019758632401</c:v>
                </c:pt>
                <c:pt idx="1680">
                  <c:v>27.902724458546501</c:v>
                </c:pt>
                <c:pt idx="1681">
                  <c:v>27.9044291058703</c:v>
                </c:pt>
                <c:pt idx="1682">
                  <c:v>27.9061337005631</c:v>
                </c:pt>
                <c:pt idx="1683">
                  <c:v>27.907838242584202</c:v>
                </c:pt>
                <c:pt idx="1684">
                  <c:v>27.909542731893001</c:v>
                </c:pt>
                <c:pt idx="1685">
                  <c:v>27.911247168448799</c:v>
                </c:pt>
                <c:pt idx="1686">
                  <c:v>27.912951552211201</c:v>
                </c:pt>
                <c:pt idx="1687">
                  <c:v>27.914655883139599</c:v>
                </c:pt>
                <c:pt idx="1688">
                  <c:v>27.916360161193399</c:v>
                </c:pt>
                <c:pt idx="1689">
                  <c:v>27.918064386332201</c:v>
                </c:pt>
                <c:pt idx="1690">
                  <c:v>27.9197685585155</c:v>
                </c:pt>
                <c:pt idx="1691">
                  <c:v>27.921472677702798</c:v>
                </c:pt>
                <c:pt idx="1692">
                  <c:v>27.923176743853698</c:v>
                </c:pt>
                <c:pt idx="1693">
                  <c:v>27.924880756927902</c:v>
                </c:pt>
                <c:pt idx="1694">
                  <c:v>27.926584716884999</c:v>
                </c:pt>
                <c:pt idx="1695">
                  <c:v>27.928288623684601</c:v>
                </c:pt>
                <c:pt idx="1696">
                  <c:v>27.929992477286401</c:v>
                </c:pt>
                <c:pt idx="1697">
                  <c:v>27.9316962776502</c:v>
                </c:pt>
                <c:pt idx="1698">
                  <c:v>27.9334000247357</c:v>
                </c:pt>
                <c:pt idx="1699">
                  <c:v>27.935103718502599</c:v>
                </c:pt>
                <c:pt idx="1700">
                  <c:v>27.936807358910801</c:v>
                </c:pt>
                <c:pt idx="1701">
                  <c:v>27.9385109459201</c:v>
                </c:pt>
                <c:pt idx="1702">
                  <c:v>27.9402144794904</c:v>
                </c:pt>
                <c:pt idx="1703">
                  <c:v>27.941917959581399</c:v>
                </c:pt>
                <c:pt idx="1704">
                  <c:v>27.9436213861532</c:v>
                </c:pt>
                <c:pt idx="1705">
                  <c:v>27.945324759165601</c:v>
                </c:pt>
                <c:pt idx="1706">
                  <c:v>27.947028078578601</c:v>
                </c:pt>
                <c:pt idx="1707">
                  <c:v>27.9487313443523</c:v>
                </c:pt>
                <c:pt idx="1708">
                  <c:v>27.950434556446499</c:v>
                </c:pt>
                <c:pt idx="1709">
                  <c:v>27.952137714821401</c:v>
                </c:pt>
                <c:pt idx="1710">
                  <c:v>27.953840819436898</c:v>
                </c:pt>
                <c:pt idx="1711">
                  <c:v>27.955543870253301</c:v>
                </c:pt>
                <c:pt idx="1712">
                  <c:v>27.957246867230602</c:v>
                </c:pt>
                <c:pt idx="1713">
                  <c:v>27.9589498103289</c:v>
                </c:pt>
                <c:pt idx="1714">
                  <c:v>27.960652699508401</c:v>
                </c:pt>
                <c:pt idx="1715">
                  <c:v>27.962355534729401</c:v>
                </c:pt>
                <c:pt idx="1716">
                  <c:v>27.964058315951998</c:v>
                </c:pt>
                <c:pt idx="1717">
                  <c:v>27.965761043136499</c:v>
                </c:pt>
                <c:pt idx="1718">
                  <c:v>27.967463716243198</c:v>
                </c:pt>
                <c:pt idx="1719">
                  <c:v>27.969166335232401</c:v>
                </c:pt>
                <c:pt idx="1720">
                  <c:v>27.970868900064399</c:v>
                </c:pt>
                <c:pt idx="1721">
                  <c:v>27.972571410699501</c:v>
                </c:pt>
                <c:pt idx="1722">
                  <c:v>27.974273867098201</c:v>
                </c:pt>
                <c:pt idx="1723">
                  <c:v>27.975976269220801</c:v>
                </c:pt>
                <c:pt idx="1724">
                  <c:v>27.977678617027902</c:v>
                </c:pt>
                <c:pt idx="1725">
                  <c:v>27.979380910479801</c:v>
                </c:pt>
                <c:pt idx="1726">
                  <c:v>27.981083149537</c:v>
                </c:pt>
                <c:pt idx="1727">
                  <c:v>27.982785334160202</c:v>
                </c:pt>
                <c:pt idx="1728">
                  <c:v>27.984487464309701</c:v>
                </c:pt>
                <c:pt idx="1729">
                  <c:v>27.986189539946199</c:v>
                </c:pt>
                <c:pt idx="1730">
                  <c:v>27.987891561030299</c:v>
                </c:pt>
                <c:pt idx="1731">
                  <c:v>27.989593527522601</c:v>
                </c:pt>
                <c:pt idx="1732">
                  <c:v>27.991295439383801</c:v>
                </c:pt>
                <c:pt idx="1733">
                  <c:v>27.992997296574501</c:v>
                </c:pt>
                <c:pt idx="1734">
                  <c:v>27.994699099055399</c:v>
                </c:pt>
                <c:pt idx="1735">
                  <c:v>27.996400846787299</c:v>
                </c:pt>
                <c:pt idx="1736">
                  <c:v>27.998102539730901</c:v>
                </c:pt>
                <c:pt idx="1737">
                  <c:v>27.9998041778471</c:v>
                </c:pt>
                <c:pt idx="1738">
                  <c:v>28.001505761096599</c:v>
                </c:pt>
                <c:pt idx="1739">
                  <c:v>28.003207289440201</c:v>
                </c:pt>
                <c:pt idx="1740">
                  <c:v>28.004908762838902</c:v>
                </c:pt>
                <c:pt idx="1741">
                  <c:v>28.0066101812534</c:v>
                </c:pt>
                <c:pt idx="1742">
                  <c:v>28.008311544644801</c:v>
                </c:pt>
                <c:pt idx="1743">
                  <c:v>28.0100128529741</c:v>
                </c:pt>
                <c:pt idx="1744">
                  <c:v>28.011714106202</c:v>
                </c:pt>
                <c:pt idx="1745">
                  <c:v>28.013415304289701</c:v>
                </c:pt>
                <c:pt idx="1746">
                  <c:v>28.015116447198199</c:v>
                </c:pt>
                <c:pt idx="1747">
                  <c:v>28.016817534888499</c:v>
                </c:pt>
                <c:pt idx="1748">
                  <c:v>28.018518567321799</c:v>
                </c:pt>
                <c:pt idx="1749">
                  <c:v>28.020219544459</c:v>
                </c:pt>
                <c:pt idx="1750">
                  <c:v>28.021920466261399</c:v>
                </c:pt>
                <c:pt idx="1751">
                  <c:v>28.023621332690102</c:v>
                </c:pt>
                <c:pt idx="1752">
                  <c:v>28.025322143706301</c:v>
                </c:pt>
                <c:pt idx="1753">
                  <c:v>28.027022899271198</c:v>
                </c:pt>
                <c:pt idx="1754">
                  <c:v>28.028723599346002</c:v>
                </c:pt>
                <c:pt idx="1755">
                  <c:v>28.030424243892099</c:v>
                </c:pt>
                <c:pt idx="1756">
                  <c:v>28.0321248328707</c:v>
                </c:pt>
                <c:pt idx="1757">
                  <c:v>28.0338253662431</c:v>
                </c:pt>
                <c:pt idx="1758">
                  <c:v>28.0355258439706</c:v>
                </c:pt>
                <c:pt idx="1759">
                  <c:v>28.037226266014699</c:v>
                </c:pt>
                <c:pt idx="1760">
                  <c:v>28.0389266323368</c:v>
                </c:pt>
                <c:pt idx="1761">
                  <c:v>28.0406269428982</c:v>
                </c:pt>
                <c:pt idx="1762">
                  <c:v>28.042327197660502</c:v>
                </c:pt>
                <c:pt idx="1763">
                  <c:v>28.044027396585001</c:v>
                </c:pt>
                <c:pt idx="1764">
                  <c:v>28.0457275396334</c:v>
                </c:pt>
                <c:pt idx="1765">
                  <c:v>28.047427626767099</c:v>
                </c:pt>
                <c:pt idx="1766">
                  <c:v>28.0491276579478</c:v>
                </c:pt>
                <c:pt idx="1767">
                  <c:v>28.050827633136901</c:v>
                </c:pt>
                <c:pt idx="1768">
                  <c:v>28.052527552296102</c:v>
                </c:pt>
                <c:pt idx="1769">
                  <c:v>28.0542274153871</c:v>
                </c:pt>
                <c:pt idx="1770">
                  <c:v>28.055927222371601</c:v>
                </c:pt>
                <c:pt idx="1771">
                  <c:v>28.0576269732111</c:v>
                </c:pt>
                <c:pt idx="1772">
                  <c:v>28.059326667867499</c:v>
                </c:pt>
                <c:pt idx="1773">
                  <c:v>28.061026306302399</c:v>
                </c:pt>
                <c:pt idx="1774">
                  <c:v>28.062725888477701</c:v>
                </c:pt>
                <c:pt idx="1775">
                  <c:v>28.064425414355199</c:v>
                </c:pt>
                <c:pt idx="1776">
                  <c:v>28.066124883896698</c:v>
                </c:pt>
                <c:pt idx="1777">
                  <c:v>28.067824297064</c:v>
                </c:pt>
                <c:pt idx="1778">
                  <c:v>28.069523653819001</c:v>
                </c:pt>
                <c:pt idx="1779">
                  <c:v>28.071222954123701</c:v>
                </c:pt>
                <c:pt idx="1780">
                  <c:v>28.072922197939999</c:v>
                </c:pt>
                <c:pt idx="1781">
                  <c:v>28.074621385229701</c:v>
                </c:pt>
                <c:pt idx="1782">
                  <c:v>28.0763205159551</c:v>
                </c:pt>
                <c:pt idx="1783">
                  <c:v>28.078019590077901</c:v>
                </c:pt>
                <c:pt idx="1784">
                  <c:v>28.079718607560402</c:v>
                </c:pt>
                <c:pt idx="1785">
                  <c:v>28.0814175683645</c:v>
                </c:pt>
                <c:pt idx="1786">
                  <c:v>28.0831164724523</c:v>
                </c:pt>
                <c:pt idx="1787">
                  <c:v>28.084815319785999</c:v>
                </c:pt>
                <c:pt idx="1788">
                  <c:v>28.086514110327801</c:v>
                </c:pt>
                <c:pt idx="1789">
                  <c:v>28.088212844039699</c:v>
                </c:pt>
                <c:pt idx="1790">
                  <c:v>28.089911520884101</c:v>
                </c:pt>
                <c:pt idx="1791">
                  <c:v>28.0916101408231</c:v>
                </c:pt>
                <c:pt idx="1792">
                  <c:v>28.093308703818899</c:v>
                </c:pt>
                <c:pt idx="1793">
                  <c:v>28.095007209834002</c:v>
                </c:pt>
                <c:pt idx="1794">
                  <c:v>28.096705658830501</c:v>
                </c:pt>
                <c:pt idx="1795">
                  <c:v>28.098404050770899</c:v>
                </c:pt>
                <c:pt idx="1796">
                  <c:v>28.1001023856175</c:v>
                </c:pt>
                <c:pt idx="1797">
                  <c:v>28.1018006633326</c:v>
                </c:pt>
                <c:pt idx="1798">
                  <c:v>28.1034988838787</c:v>
                </c:pt>
                <c:pt idx="1799">
                  <c:v>28.105197047218301</c:v>
                </c:pt>
                <c:pt idx="1800">
                  <c:v>28.106895153313801</c:v>
                </c:pt>
                <c:pt idx="1801">
                  <c:v>28.1085932021277</c:v>
                </c:pt>
                <c:pt idx="1802">
                  <c:v>28.110291193622601</c:v>
                </c:pt>
                <c:pt idx="1803">
                  <c:v>28.1119891277609</c:v>
                </c:pt>
                <c:pt idx="1804">
                  <c:v>28.113687004505302</c:v>
                </c:pt>
                <c:pt idx="1805">
                  <c:v>28.115384823818399</c:v>
                </c:pt>
                <c:pt idx="1806">
                  <c:v>28.1170825856628</c:v>
                </c:pt>
                <c:pt idx="1807">
                  <c:v>28.118780290001101</c:v>
                </c:pt>
                <c:pt idx="1808">
                  <c:v>28.1204779367961</c:v>
                </c:pt>
                <c:pt idx="1809">
                  <c:v>28.122175526010398</c:v>
                </c:pt>
                <c:pt idx="1810">
                  <c:v>28.1238730576069</c:v>
                </c:pt>
                <c:pt idx="1811">
                  <c:v>28.125570531548199</c:v>
                </c:pt>
                <c:pt idx="1812">
                  <c:v>28.127267947797201</c:v>
                </c:pt>
                <c:pt idx="1813">
                  <c:v>28.128965306316601</c:v>
                </c:pt>
                <c:pt idx="1814">
                  <c:v>28.1306626070694</c:v>
                </c:pt>
                <c:pt idx="1815">
                  <c:v>28.1323598500184</c:v>
                </c:pt>
                <c:pt idx="1816">
                  <c:v>28.134057035126499</c:v>
                </c:pt>
                <c:pt idx="1817">
                  <c:v>28.135754162356601</c:v>
                </c:pt>
                <c:pt idx="1818">
                  <c:v>28.137451231671601</c:v>
                </c:pt>
                <c:pt idx="1819">
                  <c:v>28.1391482430347</c:v>
                </c:pt>
                <c:pt idx="1820">
                  <c:v>28.140845196408598</c:v>
                </c:pt>
                <c:pt idx="1821">
                  <c:v>28.142542091756599</c:v>
                </c:pt>
                <c:pt idx="1822">
                  <c:v>28.144238929041698</c:v>
                </c:pt>
                <c:pt idx="1823">
                  <c:v>28.145935708226801</c:v>
                </c:pt>
                <c:pt idx="1824">
                  <c:v>28.147632429275301</c:v>
                </c:pt>
                <c:pt idx="1825">
                  <c:v>28.149329092150101</c:v>
                </c:pt>
                <c:pt idx="1826">
                  <c:v>28.1510256968145</c:v>
                </c:pt>
                <c:pt idx="1827">
                  <c:v>28.1527222432317</c:v>
                </c:pt>
                <c:pt idx="1828">
                  <c:v>28.1544187313648</c:v>
                </c:pt>
                <c:pt idx="1829">
                  <c:v>28.156115161177102</c:v>
                </c:pt>
                <c:pt idx="1830">
                  <c:v>28.157811532632</c:v>
                </c:pt>
                <c:pt idx="1831">
                  <c:v>28.159507845692598</c:v>
                </c:pt>
                <c:pt idx="1832">
                  <c:v>28.161204100322401</c:v>
                </c:pt>
                <c:pt idx="1833">
                  <c:v>28.162900296484601</c:v>
                </c:pt>
                <c:pt idx="1834">
                  <c:v>28.164596434142702</c:v>
                </c:pt>
                <c:pt idx="1835">
                  <c:v>28.1662925132601</c:v>
                </c:pt>
                <c:pt idx="1836">
                  <c:v>28.167988533800202</c:v>
                </c:pt>
                <c:pt idx="1837">
                  <c:v>28.169684495726401</c:v>
                </c:pt>
                <c:pt idx="1838">
                  <c:v>28.171380399002299</c:v>
                </c:pt>
                <c:pt idx="1839">
                  <c:v>28.1730762435913</c:v>
                </c:pt>
                <c:pt idx="1840">
                  <c:v>28.174772029457099</c:v>
                </c:pt>
                <c:pt idx="1841">
                  <c:v>28.176467756563099</c:v>
                </c:pt>
                <c:pt idx="1842">
                  <c:v>28.178163424872999</c:v>
                </c:pt>
                <c:pt idx="1843">
                  <c:v>28.179859034350301</c:v>
                </c:pt>
                <c:pt idx="1844">
                  <c:v>28.1815545849588</c:v>
                </c:pt>
                <c:pt idx="1845">
                  <c:v>28.183250076662201</c:v>
                </c:pt>
                <c:pt idx="1846">
                  <c:v>28.184945509424001</c:v>
                </c:pt>
                <c:pt idx="1847">
                  <c:v>28.186640883208</c:v>
                </c:pt>
                <c:pt idx="1848">
                  <c:v>28.188336197978099</c:v>
                </c:pt>
                <c:pt idx="1849">
                  <c:v>28.190031453697902</c:v>
                </c:pt>
                <c:pt idx="1850">
                  <c:v>28.191726650331301</c:v>
                </c:pt>
                <c:pt idx="1851">
                  <c:v>28.193421787842102</c:v>
                </c:pt>
                <c:pt idx="1852">
                  <c:v>28.195116866194201</c:v>
                </c:pt>
                <c:pt idx="1853">
                  <c:v>28.196811885351401</c:v>
                </c:pt>
                <c:pt idx="1854">
                  <c:v>28.198506845277699</c:v>
                </c:pt>
                <c:pt idx="1855">
                  <c:v>28.200201745937001</c:v>
                </c:pt>
                <c:pt idx="1856">
                  <c:v>28.201896587293302</c:v>
                </c:pt>
                <c:pt idx="1857">
                  <c:v>28.203591369310601</c:v>
                </c:pt>
                <c:pt idx="1858">
                  <c:v>28.2052860919529</c:v>
                </c:pt>
                <c:pt idx="1859">
                  <c:v>28.206980755184201</c:v>
                </c:pt>
                <c:pt idx="1860">
                  <c:v>28.208675358968701</c:v>
                </c:pt>
                <c:pt idx="1861">
                  <c:v>28.210369903270301</c:v>
                </c:pt>
                <c:pt idx="1862">
                  <c:v>28.212064388053399</c:v>
                </c:pt>
                <c:pt idx="1863">
                  <c:v>28.213758813281899</c:v>
                </c:pt>
                <c:pt idx="1864">
                  <c:v>28.2154531789201</c:v>
                </c:pt>
                <c:pt idx="1865">
                  <c:v>28.217147484932099</c:v>
                </c:pt>
                <c:pt idx="1866">
                  <c:v>28.2188417312823</c:v>
                </c:pt>
                <c:pt idx="1867">
                  <c:v>28.2205359179349</c:v>
                </c:pt>
                <c:pt idx="1868">
                  <c:v>28.222230044854101</c:v>
                </c:pt>
                <c:pt idx="1869">
                  <c:v>28.223924112004401</c:v>
                </c:pt>
                <c:pt idx="1870">
                  <c:v>28.2256181193499</c:v>
                </c:pt>
                <c:pt idx="1871">
                  <c:v>28.227312066855099</c:v>
                </c:pt>
                <c:pt idx="1872">
                  <c:v>28.2290059544844</c:v>
                </c:pt>
                <c:pt idx="1873">
                  <c:v>28.230699782202201</c:v>
                </c:pt>
                <c:pt idx="1874">
                  <c:v>28.232393549973001</c:v>
                </c:pt>
                <c:pt idx="1875">
                  <c:v>28.2340872577612</c:v>
                </c:pt>
                <c:pt idx="1876">
                  <c:v>28.2357809055312</c:v>
                </c:pt>
                <c:pt idx="1877">
                  <c:v>28.237474493247799</c:v>
                </c:pt>
                <c:pt idx="1878">
                  <c:v>28.239168020875301</c:v>
                </c:pt>
                <c:pt idx="1879">
                  <c:v>28.2408614883784</c:v>
                </c:pt>
                <c:pt idx="1880">
                  <c:v>28.2425548957217</c:v>
                </c:pt>
                <c:pt idx="1881">
                  <c:v>28.244248242869698</c:v>
                </c:pt>
                <c:pt idx="1882">
                  <c:v>28.245941529787299</c:v>
                </c:pt>
                <c:pt idx="1883">
                  <c:v>28.247634756438998</c:v>
                </c:pt>
                <c:pt idx="1884">
                  <c:v>28.2493279227896</c:v>
                </c:pt>
                <c:pt idx="1885">
                  <c:v>28.251021028803699</c:v>
                </c:pt>
                <c:pt idx="1886">
                  <c:v>28.252714074446299</c:v>
                </c:pt>
                <c:pt idx="1887">
                  <c:v>28.254407059681999</c:v>
                </c:pt>
                <c:pt idx="1888">
                  <c:v>28.2560999844757</c:v>
                </c:pt>
                <c:pt idx="1889">
                  <c:v>28.257792848792199</c:v>
                </c:pt>
                <c:pt idx="1890">
                  <c:v>28.2594856525964</c:v>
                </c:pt>
                <c:pt idx="1891">
                  <c:v>28.261178395853101</c:v>
                </c:pt>
                <c:pt idx="1892">
                  <c:v>28.2628710785274</c:v>
                </c:pt>
                <c:pt idx="1893">
                  <c:v>28.264563700584201</c:v>
                </c:pt>
                <c:pt idx="1894">
                  <c:v>28.266256261988399</c:v>
                </c:pt>
                <c:pt idx="1895">
                  <c:v>28.267948762705</c:v>
                </c:pt>
                <c:pt idx="1896">
                  <c:v>28.269641202699098</c:v>
                </c:pt>
                <c:pt idx="1897">
                  <c:v>28.2713335819357</c:v>
                </c:pt>
                <c:pt idx="1898">
                  <c:v>28.273025900379899</c:v>
                </c:pt>
                <c:pt idx="1899">
                  <c:v>28.274718157996901</c:v>
                </c:pt>
                <c:pt idx="1900">
                  <c:v>28.2764103547517</c:v>
                </c:pt>
                <c:pt idx="1901">
                  <c:v>28.278102490609498</c:v>
                </c:pt>
                <c:pt idx="1902">
                  <c:v>28.2797945655355</c:v>
                </c:pt>
                <c:pt idx="1903">
                  <c:v>28.281486579494999</c:v>
                </c:pt>
                <c:pt idx="1904">
                  <c:v>28.283178532453</c:v>
                </c:pt>
                <c:pt idx="1905">
                  <c:v>28.2848704243751</c:v>
                </c:pt>
                <c:pt idx="1906">
                  <c:v>28.286562255226301</c:v>
                </c:pt>
                <c:pt idx="1907">
                  <c:v>28.288254024972002</c:v>
                </c:pt>
                <c:pt idx="1908">
                  <c:v>28.289945733577699</c:v>
                </c:pt>
                <c:pt idx="1909">
                  <c:v>28.291637381008599</c:v>
                </c:pt>
                <c:pt idx="1910">
                  <c:v>28.293328967230099</c:v>
                </c:pt>
                <c:pt idx="1911">
                  <c:v>28.295020492207801</c:v>
                </c:pt>
                <c:pt idx="1912">
                  <c:v>28.296711955907</c:v>
                </c:pt>
                <c:pt idx="1913">
                  <c:v>28.2984033582931</c:v>
                </c:pt>
                <c:pt idx="1914">
                  <c:v>28.300094699331801</c:v>
                </c:pt>
                <c:pt idx="1915">
                  <c:v>28.301785978988601</c:v>
                </c:pt>
                <c:pt idx="1916">
                  <c:v>28.303477197228901</c:v>
                </c:pt>
                <c:pt idx="1917">
                  <c:v>28.305168354018502</c:v>
                </c:pt>
                <c:pt idx="1918">
                  <c:v>28.306859449322801</c:v>
                </c:pt>
                <c:pt idx="1919">
                  <c:v>28.308550483107599</c:v>
                </c:pt>
                <c:pt idx="1920">
                  <c:v>28.310241455338499</c:v>
                </c:pt>
                <c:pt idx="1921">
                  <c:v>28.3119323659811</c:v>
                </c:pt>
                <c:pt idx="1922">
                  <c:v>28.3136232150013</c:v>
                </c:pt>
                <c:pt idx="1923">
                  <c:v>28.315314002364701</c:v>
                </c:pt>
                <c:pt idx="1924">
                  <c:v>28.317004728037102</c:v>
                </c:pt>
                <c:pt idx="1925">
                  <c:v>28.318695391984299</c:v>
                </c:pt>
                <c:pt idx="1926">
                  <c:v>28.320385994172099</c:v>
                </c:pt>
                <c:pt idx="1927">
                  <c:v>28.322076534566399</c:v>
                </c:pt>
                <c:pt idx="1928">
                  <c:v>28.3237670131331</c:v>
                </c:pt>
                <c:pt idx="1929">
                  <c:v>28.325457429838</c:v>
                </c:pt>
                <c:pt idx="1930">
                  <c:v>28.327147784647099</c:v>
                </c:pt>
                <c:pt idx="1931">
                  <c:v>28.328838077526299</c:v>
                </c:pt>
                <c:pt idx="1932">
                  <c:v>28.330528308441501</c:v>
                </c:pt>
                <c:pt idx="1933">
                  <c:v>28.3322184773589</c:v>
                </c:pt>
                <c:pt idx="1934">
                  <c:v>28.333908584244501</c:v>
                </c:pt>
                <c:pt idx="1935">
                  <c:v>28.335598629064201</c:v>
                </c:pt>
                <c:pt idx="1936">
                  <c:v>28.337288611784199</c:v>
                </c:pt>
                <c:pt idx="1937">
                  <c:v>28.3389785323706</c:v>
                </c:pt>
                <c:pt idx="1938">
                  <c:v>28.340668390789499</c:v>
                </c:pt>
                <c:pt idx="1939">
                  <c:v>28.3423581870071</c:v>
                </c:pt>
                <c:pt idx="1940">
                  <c:v>28.344047920989599</c:v>
                </c:pt>
                <c:pt idx="1941">
                  <c:v>28.345737592703099</c:v>
                </c:pt>
                <c:pt idx="1942">
                  <c:v>28.347427202114002</c:v>
                </c:pt>
                <c:pt idx="1943">
                  <c:v>28.349116749188401</c:v>
                </c:pt>
                <c:pt idx="1944">
                  <c:v>28.350806233892801</c:v>
                </c:pt>
                <c:pt idx="1945">
                  <c:v>28.352495656193302</c:v>
                </c:pt>
                <c:pt idx="1946">
                  <c:v>28.354185016056402</c:v>
                </c:pt>
                <c:pt idx="1947">
                  <c:v>28.3558743134484</c:v>
                </c:pt>
                <c:pt idx="1948">
                  <c:v>28.357563548335701</c:v>
                </c:pt>
                <c:pt idx="1949">
                  <c:v>28.3592527206848</c:v>
                </c:pt>
                <c:pt idx="1950">
                  <c:v>28.360941830462099</c:v>
                </c:pt>
                <c:pt idx="1951">
                  <c:v>28.362630877634</c:v>
                </c:pt>
                <c:pt idx="1952">
                  <c:v>28.364319862167001</c:v>
                </c:pt>
                <c:pt idx="1953">
                  <c:v>28.366008784027802</c:v>
                </c:pt>
                <c:pt idx="1954">
                  <c:v>28.367697643182801</c:v>
                </c:pt>
                <c:pt idx="1955">
                  <c:v>28.369386439598699</c:v>
                </c:pt>
                <c:pt idx="1956">
                  <c:v>28.371075173242001</c:v>
                </c:pt>
                <c:pt idx="1957">
                  <c:v>28.372763844079302</c:v>
                </c:pt>
                <c:pt idx="1958">
                  <c:v>28.374452452077399</c:v>
                </c:pt>
                <c:pt idx="1959">
                  <c:v>28.376140997202899</c:v>
                </c:pt>
                <c:pt idx="1960">
                  <c:v>28.377829479422498</c:v>
                </c:pt>
                <c:pt idx="1961">
                  <c:v>28.379517898703</c:v>
                </c:pt>
                <c:pt idx="1962">
                  <c:v>28.381206255011101</c:v>
                </c:pt>
                <c:pt idx="1963">
                  <c:v>28.382894548313601</c:v>
                </c:pt>
                <c:pt idx="1964">
                  <c:v>28.3845827785773</c:v>
                </c:pt>
                <c:pt idx="1965">
                  <c:v>28.386270945768999</c:v>
                </c:pt>
                <c:pt idx="1966">
                  <c:v>28.387959049855802</c:v>
                </c:pt>
                <c:pt idx="1967">
                  <c:v>28.389647090804299</c:v>
                </c:pt>
                <c:pt idx="1968">
                  <c:v>28.391335068581601</c:v>
                </c:pt>
                <c:pt idx="1969">
                  <c:v>28.393022983154498</c:v>
                </c:pt>
                <c:pt idx="1970">
                  <c:v>28.394710834490098</c:v>
                </c:pt>
                <c:pt idx="1971">
                  <c:v>28.396398622555399</c:v>
                </c:pt>
                <c:pt idx="1972">
                  <c:v>28.3980863473173</c:v>
                </c:pt>
                <c:pt idx="1973">
                  <c:v>28.399774008743002</c:v>
                </c:pt>
                <c:pt idx="1974">
                  <c:v>28.401461606799501</c:v>
                </c:pt>
                <c:pt idx="1975">
                  <c:v>28.403149141453799</c:v>
                </c:pt>
                <c:pt idx="1976">
                  <c:v>28.404836612673201</c:v>
                </c:pt>
                <c:pt idx="1977">
                  <c:v>28.406524020424801</c:v>
                </c:pt>
                <c:pt idx="1978">
                  <c:v>28.4082113646758</c:v>
                </c:pt>
                <c:pt idx="1979">
                  <c:v>28.409898645393199</c:v>
                </c:pt>
                <c:pt idx="1980">
                  <c:v>28.411585862544499</c:v>
                </c:pt>
                <c:pt idx="1981">
                  <c:v>28.413273016096898</c:v>
                </c:pt>
                <c:pt idx="1982">
                  <c:v>28.414960106017499</c:v>
                </c:pt>
                <c:pt idx="1983">
                  <c:v>28.416647132273798</c:v>
                </c:pt>
                <c:pt idx="1984">
                  <c:v>28.418334094833099</c:v>
                </c:pt>
                <c:pt idx="1985">
                  <c:v>28.4200209936627</c:v>
                </c:pt>
                <c:pt idx="1986">
                  <c:v>28.421707828730099</c:v>
                </c:pt>
                <c:pt idx="1987">
                  <c:v>28.423394600002499</c:v>
                </c:pt>
                <c:pt idx="1988">
                  <c:v>28.425081307447599</c:v>
                </c:pt>
                <c:pt idx="1989">
                  <c:v>28.426767951032598</c:v>
                </c:pt>
                <c:pt idx="1990">
                  <c:v>28.428454530725201</c:v>
                </c:pt>
                <c:pt idx="1991">
                  <c:v>28.4301410464928</c:v>
                </c:pt>
                <c:pt idx="1992">
                  <c:v>28.431827498303001</c:v>
                </c:pt>
                <c:pt idx="1993">
                  <c:v>28.433513886123301</c:v>
                </c:pt>
                <c:pt idx="1994">
                  <c:v>28.435200209921302</c:v>
                </c:pt>
                <c:pt idx="1995">
                  <c:v>28.436886469664799</c:v>
                </c:pt>
                <c:pt idx="1996">
                  <c:v>28.4385726653212</c:v>
                </c:pt>
                <c:pt idx="1997">
                  <c:v>28.440258796858199</c:v>
                </c:pt>
                <c:pt idx="1998">
                  <c:v>28.441944864243698</c:v>
                </c:pt>
                <c:pt idx="1999">
                  <c:v>28.443630867445201</c:v>
                </c:pt>
                <c:pt idx="2000">
                  <c:v>28.445316806430501</c:v>
                </c:pt>
                <c:pt idx="2001">
                  <c:v>28.447002681167401</c:v>
                </c:pt>
                <c:pt idx="2002">
                  <c:v>28.448688491623798</c:v>
                </c:pt>
                <c:pt idx="2003">
                  <c:v>28.450374237767299</c:v>
                </c:pt>
                <c:pt idx="2004">
                  <c:v>28.452059919565901</c:v>
                </c:pt>
                <c:pt idx="2005">
                  <c:v>28.453745536987501</c:v>
                </c:pt>
                <c:pt idx="2006">
                  <c:v>28.455431090000001</c:v>
                </c:pt>
                <c:pt idx="2007">
                  <c:v>28.457116578571199</c:v>
                </c:pt>
                <c:pt idx="2008">
                  <c:v>28.458802002669099</c:v>
                </c:pt>
                <c:pt idx="2009">
                  <c:v>28.460487362261699</c:v>
                </c:pt>
                <c:pt idx="2010">
                  <c:v>28.462172657317101</c:v>
                </c:pt>
                <c:pt idx="2011">
                  <c:v>28.463857887803201</c:v>
                </c:pt>
                <c:pt idx="2012">
                  <c:v>28.465543053688101</c:v>
                </c:pt>
                <c:pt idx="2013">
                  <c:v>28.4672281549399</c:v>
                </c:pt>
                <c:pt idx="2014">
                  <c:v>28.4689131915266</c:v>
                </c:pt>
                <c:pt idx="2015">
                  <c:v>28.470598163416501</c:v>
                </c:pt>
                <c:pt idx="2016">
                  <c:v>28.472283070577699</c:v>
                </c:pt>
                <c:pt idx="2017">
                  <c:v>28.473967912978299</c:v>
                </c:pt>
                <c:pt idx="2018">
                  <c:v>28.4756526905866</c:v>
                </c:pt>
                <c:pt idx="2019">
                  <c:v>28.477337403370701</c:v>
                </c:pt>
                <c:pt idx="2020">
                  <c:v>28.479022051299101</c:v>
                </c:pt>
                <c:pt idx="2021">
                  <c:v>28.480706634339899</c:v>
                </c:pt>
                <c:pt idx="2022">
                  <c:v>28.482391152461499</c:v>
                </c:pt>
                <c:pt idx="2023">
                  <c:v>28.4840756056321</c:v>
                </c:pt>
                <c:pt idx="2024">
                  <c:v>28.485759993820199</c:v>
                </c:pt>
                <c:pt idx="2025">
                  <c:v>28.4874443169942</c:v>
                </c:pt>
                <c:pt idx="2026">
                  <c:v>28.4891285751224</c:v>
                </c:pt>
                <c:pt idx="2027">
                  <c:v>28.490812768173299</c:v>
                </c:pt>
                <c:pt idx="2028">
                  <c:v>28.492496896115401</c:v>
                </c:pt>
                <c:pt idx="2029">
                  <c:v>28.494180958917202</c:v>
                </c:pt>
                <c:pt idx="2030">
                  <c:v>28.495864956547099</c:v>
                </c:pt>
                <c:pt idx="2031">
                  <c:v>28.4975488889737</c:v>
                </c:pt>
                <c:pt idx="2032">
                  <c:v>28.4992327561657</c:v>
                </c:pt>
                <c:pt idx="2033">
                  <c:v>28.5009165580915</c:v>
                </c:pt>
                <c:pt idx="2034">
                  <c:v>28.502600294719699</c:v>
                </c:pt>
                <c:pt idx="2035">
                  <c:v>28.504283966019202</c:v>
                </c:pt>
                <c:pt idx="2036">
                  <c:v>28.505967571958401</c:v>
                </c:pt>
                <c:pt idx="2037">
                  <c:v>28.5076511125061</c:v>
                </c:pt>
                <c:pt idx="2038">
                  <c:v>28.509334587630999</c:v>
                </c:pt>
                <c:pt idx="2039">
                  <c:v>28.511017997301899</c:v>
                </c:pt>
                <c:pt idx="2040">
                  <c:v>28.512701341487499</c:v>
                </c:pt>
                <c:pt idx="2041">
                  <c:v>28.514384620156701</c:v>
                </c:pt>
                <c:pt idx="2042">
                  <c:v>28.5160678332782</c:v>
                </c:pt>
                <c:pt idx="2043">
                  <c:v>28.5177509808209</c:v>
                </c:pt>
                <c:pt idx="2044">
                  <c:v>28.5194340627536</c:v>
                </c:pt>
                <c:pt idx="2045">
                  <c:v>28.5211170790453</c:v>
                </c:pt>
                <c:pt idx="2046">
                  <c:v>28.5228000296649</c:v>
                </c:pt>
                <c:pt idx="2047">
                  <c:v>28.524482914581402</c:v>
                </c:pt>
                <c:pt idx="2048">
                  <c:v>28.526165733763602</c:v>
                </c:pt>
                <c:pt idx="2049">
                  <c:v>28.527848487180702</c:v>
                </c:pt>
                <c:pt idx="2050">
                  <c:v>28.529531174801601</c:v>
                </c:pt>
                <c:pt idx="2051">
                  <c:v>28.531213796595299</c:v>
                </c:pt>
                <c:pt idx="2052">
                  <c:v>28.5328963525311</c:v>
                </c:pt>
                <c:pt idx="2053">
                  <c:v>28.534578842577801</c:v>
                </c:pt>
                <c:pt idx="2054">
                  <c:v>28.536261266704798</c:v>
                </c:pt>
                <c:pt idx="2055">
                  <c:v>28.537943624881098</c:v>
                </c:pt>
                <c:pt idx="2056">
                  <c:v>28.539625917075899</c:v>
                </c:pt>
                <c:pt idx="2057">
                  <c:v>28.541308143258401</c:v>
                </c:pt>
                <c:pt idx="2058">
                  <c:v>28.542990303397801</c:v>
                </c:pt>
                <c:pt idx="2059">
                  <c:v>28.544672397463401</c:v>
                </c:pt>
                <c:pt idx="2060">
                  <c:v>28.5463544254245</c:v>
                </c:pt>
                <c:pt idx="2061">
                  <c:v>28.548036387250299</c:v>
                </c:pt>
                <c:pt idx="2062">
                  <c:v>28.549718282910199</c:v>
                </c:pt>
                <c:pt idx="2063">
                  <c:v>28.551400112373599</c:v>
                </c:pt>
                <c:pt idx="2064">
                  <c:v>28.553081875609799</c:v>
                </c:pt>
                <c:pt idx="2065">
                  <c:v>28.5547635725882</c:v>
                </c:pt>
                <c:pt idx="2066">
                  <c:v>28.556445203278301</c:v>
                </c:pt>
                <c:pt idx="2067">
                  <c:v>28.558126767649402</c:v>
                </c:pt>
                <c:pt idx="2068">
                  <c:v>28.559808265671201</c:v>
                </c:pt>
                <c:pt idx="2069">
                  <c:v>28.561489697313</c:v>
                </c:pt>
                <c:pt idx="2070">
                  <c:v>28.563171062544502</c:v>
                </c:pt>
                <c:pt idx="2071">
                  <c:v>28.564852361335099</c:v>
                </c:pt>
                <c:pt idx="2072">
                  <c:v>28.566533593654398</c:v>
                </c:pt>
                <c:pt idx="2073">
                  <c:v>28.568214759472099</c:v>
                </c:pt>
                <c:pt idx="2074">
                  <c:v>28.5698958587578</c:v>
                </c:pt>
                <c:pt idx="2075">
                  <c:v>28.571576891481101</c:v>
                </c:pt>
                <c:pt idx="2076">
                  <c:v>28.5732578576118</c:v>
                </c:pt>
                <c:pt idx="2077">
                  <c:v>28.574938757119401</c:v>
                </c:pt>
                <c:pt idx="2078">
                  <c:v>28.576619589973799</c:v>
                </c:pt>
                <c:pt idx="2079">
                  <c:v>28.578300356144702</c:v>
                </c:pt>
                <c:pt idx="2080">
                  <c:v>28.579981055601898</c:v>
                </c:pt>
                <c:pt idx="2081">
                  <c:v>28.581661688315201</c:v>
                </c:pt>
                <c:pt idx="2082">
                  <c:v>28.583342254254301</c:v>
                </c:pt>
                <c:pt idx="2083">
                  <c:v>28.5850227533893</c:v>
                </c:pt>
                <c:pt idx="2084">
                  <c:v>28.5867031856898</c:v>
                </c:pt>
                <c:pt idx="2085">
                  <c:v>28.588383551126</c:v>
                </c:pt>
                <c:pt idx="2086">
                  <c:v>28.590063849667601</c:v>
                </c:pt>
                <c:pt idx="2087">
                  <c:v>28.591744081284599</c:v>
                </c:pt>
                <c:pt idx="2088">
                  <c:v>28.593424245947102</c:v>
                </c:pt>
                <c:pt idx="2089">
                  <c:v>28.595104343625</c:v>
                </c:pt>
                <c:pt idx="2090">
                  <c:v>28.596784374288301</c:v>
                </c:pt>
                <c:pt idx="2091">
                  <c:v>28.5984643379071</c:v>
                </c:pt>
                <c:pt idx="2092">
                  <c:v>28.600144234451498</c:v>
                </c:pt>
                <c:pt idx="2093">
                  <c:v>28.601824063891598</c:v>
                </c:pt>
                <c:pt idx="2094">
                  <c:v>28.6035038261975</c:v>
                </c:pt>
                <c:pt idx="2095">
                  <c:v>28.605183521339399</c:v>
                </c:pt>
                <c:pt idx="2096">
                  <c:v>28.606863149287399</c:v>
                </c:pt>
                <c:pt idx="2097">
                  <c:v>28.6085427100118</c:v>
                </c:pt>
                <c:pt idx="2098">
                  <c:v>28.610222203482799</c:v>
                </c:pt>
                <c:pt idx="2099">
                  <c:v>28.611901629670498</c:v>
                </c:pt>
                <c:pt idx="2100">
                  <c:v>28.613580988545401</c:v>
                </c:pt>
                <c:pt idx="2101">
                  <c:v>28.615260280077699</c:v>
                </c:pt>
                <c:pt idx="2102">
                  <c:v>28.616939504237799</c:v>
                </c:pt>
                <c:pt idx="2103">
                  <c:v>28.618618660995899</c:v>
                </c:pt>
                <c:pt idx="2104">
                  <c:v>28.6202977503225</c:v>
                </c:pt>
                <c:pt idx="2105">
                  <c:v>28.621976772187899</c:v>
                </c:pt>
                <c:pt idx="2106">
                  <c:v>28.623655726562699</c:v>
                </c:pt>
                <c:pt idx="2107">
                  <c:v>28.625334613417198</c:v>
                </c:pt>
                <c:pt idx="2108">
                  <c:v>28.627013432721998</c:v>
                </c:pt>
                <c:pt idx="2109">
                  <c:v>28.628692184447399</c:v>
                </c:pt>
                <c:pt idx="2110">
                  <c:v>28.630370868564199</c:v>
                </c:pt>
                <c:pt idx="2111">
                  <c:v>28.6320494850427</c:v>
                </c:pt>
                <c:pt idx="2112">
                  <c:v>28.6337280338536</c:v>
                </c:pt>
                <c:pt idx="2113">
                  <c:v>28.635406514967499</c:v>
                </c:pt>
                <c:pt idx="2114">
                  <c:v>28.637084928354898</c:v>
                </c:pt>
                <c:pt idx="2115">
                  <c:v>28.638763273986701</c:v>
                </c:pt>
                <c:pt idx="2116">
                  <c:v>28.640441551833401</c:v>
                </c:pt>
                <c:pt idx="2117">
                  <c:v>28.642119761865601</c:v>
                </c:pt>
                <c:pt idx="2118">
                  <c:v>28.643797904054299</c:v>
                </c:pt>
                <c:pt idx="2119">
                  <c:v>28.645475978370001</c:v>
                </c:pt>
                <c:pt idx="2120">
                  <c:v>28.6471539847836</c:v>
                </c:pt>
                <c:pt idx="2121">
                  <c:v>28.648831923265899</c:v>
                </c:pt>
                <c:pt idx="2122">
                  <c:v>28.650509793787698</c:v>
                </c:pt>
                <c:pt idx="2123">
                  <c:v>28.652187596319799</c:v>
                </c:pt>
                <c:pt idx="2124">
                  <c:v>28.653865330833099</c:v>
                </c:pt>
                <c:pt idx="2125">
                  <c:v>28.6555429972985</c:v>
                </c:pt>
                <c:pt idx="2126">
                  <c:v>28.657220595686901</c:v>
                </c:pt>
                <c:pt idx="2127">
                  <c:v>28.658898125969401</c:v>
                </c:pt>
                <c:pt idx="2128">
                  <c:v>28.6605755881167</c:v>
                </c:pt>
                <c:pt idx="2129">
                  <c:v>28.6622529821</c:v>
                </c:pt>
                <c:pt idx="2130">
                  <c:v>28.663930307890201</c:v>
                </c:pt>
                <c:pt idx="2131">
                  <c:v>28.665607565458401</c:v>
                </c:pt>
                <c:pt idx="2132">
                  <c:v>28.6672847547757</c:v>
                </c:pt>
                <c:pt idx="2133">
                  <c:v>28.6689618758131</c:v>
                </c:pt>
                <c:pt idx="2134">
                  <c:v>28.670638928541798</c:v>
                </c:pt>
                <c:pt idx="2135">
                  <c:v>28.672315912932898</c:v>
                </c:pt>
                <c:pt idx="2136">
                  <c:v>28.673992828957601</c:v>
                </c:pt>
                <c:pt idx="2137">
                  <c:v>28.675669676587098</c:v>
                </c:pt>
                <c:pt idx="2138">
                  <c:v>28.677346455792499</c:v>
                </c:pt>
                <c:pt idx="2139">
                  <c:v>28.6790231665452</c:v>
                </c:pt>
                <c:pt idx="2140">
                  <c:v>28.6806998088163</c:v>
                </c:pt>
                <c:pt idx="2141">
                  <c:v>28.6823763825772</c:v>
                </c:pt>
                <c:pt idx="2142">
                  <c:v>28.684052887799201</c:v>
                </c:pt>
                <c:pt idx="2143">
                  <c:v>28.6857293244536</c:v>
                </c:pt>
                <c:pt idx="2144">
                  <c:v>28.687405692511799</c:v>
                </c:pt>
                <c:pt idx="2145">
                  <c:v>28.689081991945098</c:v>
                </c:pt>
                <c:pt idx="2146">
                  <c:v>28.690758222725101</c:v>
                </c:pt>
                <c:pt idx="2147">
                  <c:v>28.692434384822999</c:v>
                </c:pt>
                <c:pt idx="2148">
                  <c:v>28.694110478210401</c:v>
                </c:pt>
                <c:pt idx="2149">
                  <c:v>28.695786502858802</c:v>
                </c:pt>
                <c:pt idx="2150">
                  <c:v>28.697462458739601</c:v>
                </c:pt>
                <c:pt idx="2151">
                  <c:v>28.699138345824402</c:v>
                </c:pt>
                <c:pt idx="2152">
                  <c:v>28.700814164084701</c:v>
                </c:pt>
                <c:pt idx="2153">
                  <c:v>28.702489913492101</c:v>
                </c:pt>
                <c:pt idx="2154">
                  <c:v>28.704165594018299</c:v>
                </c:pt>
                <c:pt idx="2155">
                  <c:v>28.705841205634901</c:v>
                </c:pt>
                <c:pt idx="2156">
                  <c:v>28.707516748313399</c:v>
                </c:pt>
                <c:pt idx="2157">
                  <c:v>28.709192222025699</c:v>
                </c:pt>
                <c:pt idx="2158">
                  <c:v>28.710867626743301</c:v>
                </c:pt>
                <c:pt idx="2159">
                  <c:v>28.712542962438</c:v>
                </c:pt>
                <c:pt idx="2160">
                  <c:v>28.714218229081599</c:v>
                </c:pt>
                <c:pt idx="2161">
                  <c:v>28.715893426645799</c:v>
                </c:pt>
                <c:pt idx="2162">
                  <c:v>28.717568555102499</c:v>
                </c:pt>
                <c:pt idx="2163">
                  <c:v>28.719243614423402</c:v>
                </c:pt>
                <c:pt idx="2164">
                  <c:v>28.720918604580401</c:v>
                </c:pt>
                <c:pt idx="2165">
                  <c:v>28.722593525545399</c:v>
                </c:pt>
                <c:pt idx="2166">
                  <c:v>28.724268377290201</c:v>
                </c:pt>
                <c:pt idx="2167">
                  <c:v>28.725943159786901</c:v>
                </c:pt>
                <c:pt idx="2168">
                  <c:v>28.727617873007201</c:v>
                </c:pt>
                <c:pt idx="2169">
                  <c:v>28.729292516923302</c:v>
                </c:pt>
                <c:pt idx="2170">
                  <c:v>28.730967091507001</c:v>
                </c:pt>
                <c:pt idx="2171">
                  <c:v>28.732641596730499</c:v>
                </c:pt>
                <c:pt idx="2172">
                  <c:v>28.734316032565701</c:v>
                </c:pt>
                <c:pt idx="2173">
                  <c:v>28.735990398984601</c:v>
                </c:pt>
                <c:pt idx="2174">
                  <c:v>28.737664695959499</c:v>
                </c:pt>
                <c:pt idx="2175">
                  <c:v>28.739338923462402</c:v>
                </c:pt>
                <c:pt idx="2176">
                  <c:v>28.7410130814654</c:v>
                </c:pt>
                <c:pt idx="2177">
                  <c:v>28.742687169940702</c:v>
                </c:pt>
                <c:pt idx="2178">
                  <c:v>28.744361188860498</c:v>
                </c:pt>
                <c:pt idx="2179">
                  <c:v>28.746035138197001</c:v>
                </c:pt>
                <c:pt idx="2180">
                  <c:v>28.7477090179224</c:v>
                </c:pt>
                <c:pt idx="2181">
                  <c:v>28.749382828009001</c:v>
                </c:pt>
                <c:pt idx="2182">
                  <c:v>28.751056568429</c:v>
                </c:pt>
                <c:pt idx="2183">
                  <c:v>28.752730239154801</c:v>
                </c:pt>
                <c:pt idx="2184">
                  <c:v>28.754403840158702</c:v>
                </c:pt>
                <c:pt idx="2185">
                  <c:v>28.756077371412999</c:v>
                </c:pt>
                <c:pt idx="2186">
                  <c:v>28.7577508328901</c:v>
                </c:pt>
                <c:pt idx="2187">
                  <c:v>28.759424224562402</c:v>
                </c:pt>
                <c:pt idx="2188">
                  <c:v>28.7610975464024</c:v>
                </c:pt>
                <c:pt idx="2189">
                  <c:v>28.762770798382402</c:v>
                </c:pt>
                <c:pt idx="2190">
                  <c:v>28.764443980475001</c:v>
                </c:pt>
                <c:pt idx="2191">
                  <c:v>28.766117092652699</c:v>
                </c:pt>
                <c:pt idx="2192">
                  <c:v>28.7677901348879</c:v>
                </c:pt>
                <c:pt idx="2193">
                  <c:v>28.7694631071532</c:v>
                </c:pt>
                <c:pt idx="2194">
                  <c:v>28.771136009421198</c:v>
                </c:pt>
                <c:pt idx="2195">
                  <c:v>28.7728088416644</c:v>
                </c:pt>
                <c:pt idx="2196">
                  <c:v>28.774481603855499</c:v>
                </c:pt>
                <c:pt idx="2197">
                  <c:v>28.776154295967199</c:v>
                </c:pt>
                <c:pt idx="2198">
                  <c:v>28.777826917972</c:v>
                </c:pt>
                <c:pt idx="2199">
                  <c:v>28.779499469842701</c:v>
                </c:pt>
                <c:pt idx="2200">
                  <c:v>28.781171951551901</c:v>
                </c:pt>
                <c:pt idx="2201">
                  <c:v>28.782844363072499</c:v>
                </c:pt>
                <c:pt idx="2202">
                  <c:v>28.784516704377101</c:v>
                </c:pt>
                <c:pt idx="2203">
                  <c:v>28.786188975438499</c:v>
                </c:pt>
                <c:pt idx="2204">
                  <c:v>28.787861176229601</c:v>
                </c:pt>
                <c:pt idx="2205">
                  <c:v>28.7895333067232</c:v>
                </c:pt>
                <c:pt idx="2206">
                  <c:v>28.791205366892001</c:v>
                </c:pt>
                <c:pt idx="2207">
                  <c:v>28.792877356709099</c:v>
                </c:pt>
                <c:pt idx="2208">
                  <c:v>28.794549276147301</c:v>
                </c:pt>
                <c:pt idx="2209">
                  <c:v>28.7962211251795</c:v>
                </c:pt>
                <c:pt idx="2210">
                  <c:v>28.797892903778699</c:v>
                </c:pt>
                <c:pt idx="2211">
                  <c:v>28.799564611917798</c:v>
                </c:pt>
                <c:pt idx="2212">
                  <c:v>28.801236249569801</c:v>
                </c:pt>
                <c:pt idx="2213">
                  <c:v>28.802907816707702</c:v>
                </c:pt>
                <c:pt idx="2214">
                  <c:v>28.8045793133047</c:v>
                </c:pt>
                <c:pt idx="2215">
                  <c:v>28.806250739333699</c:v>
                </c:pt>
                <c:pt idx="2216">
                  <c:v>28.8079220947678</c:v>
                </c:pt>
                <c:pt idx="2217">
                  <c:v>28.8095933795802</c:v>
                </c:pt>
                <c:pt idx="2218">
                  <c:v>28.811264593743999</c:v>
                </c:pt>
                <c:pt idx="2219">
                  <c:v>28.812935737232301</c:v>
                </c:pt>
                <c:pt idx="2220">
                  <c:v>28.8146068100184</c:v>
                </c:pt>
                <c:pt idx="2221">
                  <c:v>28.816277812075299</c:v>
                </c:pt>
                <c:pt idx="2222">
                  <c:v>28.817948743376402</c:v>
                </c:pt>
                <c:pt idx="2223">
                  <c:v>28.819619603894999</c:v>
                </c:pt>
                <c:pt idx="2224">
                  <c:v>28.821290393604201</c:v>
                </c:pt>
                <c:pt idx="2225">
                  <c:v>28.822961112477401</c:v>
                </c:pt>
                <c:pt idx="2226">
                  <c:v>28.8246317604879</c:v>
                </c:pt>
                <c:pt idx="2227">
                  <c:v>28.8263023376091</c:v>
                </c:pt>
                <c:pt idx="2228">
                  <c:v>28.827972843814301</c:v>
                </c:pt>
                <c:pt idx="2229">
                  <c:v>28.829643279076901</c:v>
                </c:pt>
                <c:pt idx="2230">
                  <c:v>28.8313136433704</c:v>
                </c:pt>
                <c:pt idx="2231">
                  <c:v>28.8329839366681</c:v>
                </c:pt>
                <c:pt idx="2232">
                  <c:v>28.8346541589436</c:v>
                </c:pt>
                <c:pt idx="2233">
                  <c:v>28.836324310170198</c:v>
                </c:pt>
                <c:pt idx="2234">
                  <c:v>28.8379943903217</c:v>
                </c:pt>
                <c:pt idx="2235">
                  <c:v>28.839664399371401</c:v>
                </c:pt>
                <c:pt idx="2236">
                  <c:v>28.841334337292899</c:v>
                </c:pt>
                <c:pt idx="2237">
                  <c:v>28.843004204059799</c:v>
                </c:pt>
                <c:pt idx="2238">
                  <c:v>28.844673999645799</c:v>
                </c:pt>
                <c:pt idx="2239">
                  <c:v>28.846343724024401</c:v>
                </c:pt>
                <c:pt idx="2240">
                  <c:v>28.848013377169199</c:v>
                </c:pt>
                <c:pt idx="2241">
                  <c:v>28.8496829590541</c:v>
                </c:pt>
                <c:pt idx="2242">
                  <c:v>28.8513524696526</c:v>
                </c:pt>
                <c:pt idx="2243">
                  <c:v>28.853021908938398</c:v>
                </c:pt>
                <c:pt idx="2244">
                  <c:v>28.854691276885401</c:v>
                </c:pt>
                <c:pt idx="2245">
                  <c:v>28.856360573467299</c:v>
                </c:pt>
                <c:pt idx="2246">
                  <c:v>28.858029798657899</c:v>
                </c:pt>
                <c:pt idx="2247">
                  <c:v>28.8596989524309</c:v>
                </c:pt>
                <c:pt idx="2248">
                  <c:v>28.8613680347603</c:v>
                </c:pt>
                <c:pt idx="2249">
                  <c:v>28.863037045619901</c:v>
                </c:pt>
                <c:pt idx="2250">
                  <c:v>28.864705984983601</c:v>
                </c:pt>
                <c:pt idx="2251">
                  <c:v>28.866374852825199</c:v>
                </c:pt>
                <c:pt idx="2252">
                  <c:v>28.8680436491187</c:v>
                </c:pt>
                <c:pt idx="2253">
                  <c:v>28.869712373838102</c:v>
                </c:pt>
                <c:pt idx="2254">
                  <c:v>28.871381026957401</c:v>
                </c:pt>
                <c:pt idx="2255">
                  <c:v>28.873049608450401</c:v>
                </c:pt>
                <c:pt idx="2256">
                  <c:v>28.874718118291302</c:v>
                </c:pt>
                <c:pt idx="2257">
                  <c:v>28.8763865564542</c:v>
                </c:pt>
                <c:pt idx="2258">
                  <c:v>28.878054922912899</c:v>
                </c:pt>
                <c:pt idx="2259">
                  <c:v>28.8797232176418</c:v>
                </c:pt>
                <c:pt idx="2260">
                  <c:v>28.881391440614799</c:v>
                </c:pt>
                <c:pt idx="2261">
                  <c:v>28.883059591806099</c:v>
                </c:pt>
                <c:pt idx="2262">
                  <c:v>28.8847276711899</c:v>
                </c:pt>
                <c:pt idx="2263">
                  <c:v>28.886395678740399</c:v>
                </c:pt>
                <c:pt idx="2264">
                  <c:v>28.888063614431701</c:v>
                </c:pt>
                <c:pt idx="2265">
                  <c:v>28.889731478238101</c:v>
                </c:pt>
                <c:pt idx="2266">
                  <c:v>28.891399270133899</c:v>
                </c:pt>
                <c:pt idx="2267">
                  <c:v>28.8930669900932</c:v>
                </c:pt>
                <c:pt idx="2268">
                  <c:v>28.894734638090501</c:v>
                </c:pt>
                <c:pt idx="2269">
                  <c:v>28.8964022141</c:v>
                </c:pt>
                <c:pt idx="2270">
                  <c:v>28.898069718096099</c:v>
                </c:pt>
                <c:pt idx="2271">
                  <c:v>28.899737150053099</c:v>
                </c:pt>
                <c:pt idx="2272">
                  <c:v>28.9014045099455</c:v>
                </c:pt>
                <c:pt idx="2273">
                  <c:v>28.9030717977477</c:v>
                </c:pt>
                <c:pt idx="2274">
                  <c:v>28.904739013434</c:v>
                </c:pt>
                <c:pt idx="2275">
                  <c:v>28.906406156978999</c:v>
                </c:pt>
                <c:pt idx="2276">
                  <c:v>28.908073228357001</c:v>
                </c:pt>
                <c:pt idx="2277">
                  <c:v>28.909740227542802</c:v>
                </c:pt>
                <c:pt idx="2278">
                  <c:v>28.911407154510702</c:v>
                </c:pt>
                <c:pt idx="2279">
                  <c:v>28.913074009235299</c:v>
                </c:pt>
                <c:pt idx="2280">
                  <c:v>28.914740791691099</c:v>
                </c:pt>
                <c:pt idx="2281">
                  <c:v>28.916407501852898</c:v>
                </c:pt>
                <c:pt idx="2282">
                  <c:v>28.9180741396952</c:v>
                </c:pt>
                <c:pt idx="2283">
                  <c:v>28.919740705192599</c:v>
                </c:pt>
                <c:pt idx="2284">
                  <c:v>28.921407198319798</c:v>
                </c:pt>
                <c:pt idx="2285">
                  <c:v>28.9230736190515</c:v>
                </c:pt>
                <c:pt idx="2286">
                  <c:v>28.924739967362299</c:v>
                </c:pt>
                <c:pt idx="2287">
                  <c:v>28.926406243227198</c:v>
                </c:pt>
                <c:pt idx="2288">
                  <c:v>28.9280724466207</c:v>
                </c:pt>
                <c:pt idx="2289">
                  <c:v>28.9297385775177</c:v>
                </c:pt>
                <c:pt idx="2290">
                  <c:v>28.9314046358929</c:v>
                </c:pt>
                <c:pt idx="2291">
                  <c:v>28.933070621721299</c:v>
                </c:pt>
                <c:pt idx="2292">
                  <c:v>28.934736534977599</c:v>
                </c:pt>
                <c:pt idx="2293">
                  <c:v>28.9364023756367</c:v>
                </c:pt>
                <c:pt idx="2294">
                  <c:v>28.938068143673501</c:v>
                </c:pt>
                <c:pt idx="2295">
                  <c:v>28.9397338390629</c:v>
                </c:pt>
                <c:pt idx="2296">
                  <c:v>28.941399461779799</c:v>
                </c:pt>
                <c:pt idx="2297">
                  <c:v>28.943065011799298</c:v>
                </c:pt>
                <c:pt idx="2298">
                  <c:v>28.944730489096301</c:v>
                </c:pt>
                <c:pt idx="2299">
                  <c:v>28.9463958936457</c:v>
                </c:pt>
                <c:pt idx="2300">
                  <c:v>28.948061225422698</c:v>
                </c:pt>
                <c:pt idx="2301">
                  <c:v>28.949726484402301</c:v>
                </c:pt>
                <c:pt idx="2302">
                  <c:v>28.951391670559499</c:v>
                </c:pt>
                <c:pt idx="2303">
                  <c:v>28.9530567838694</c:v>
                </c:pt>
                <c:pt idx="2304">
                  <c:v>28.9547218243072</c:v>
                </c:pt>
                <c:pt idx="2305">
                  <c:v>28.956386791848001</c:v>
                </c:pt>
                <c:pt idx="2306">
                  <c:v>28.958051686467002</c:v>
                </c:pt>
                <c:pt idx="2307">
                  <c:v>28.959716508139302</c:v>
                </c:pt>
                <c:pt idx="2308">
                  <c:v>28.961381256840198</c:v>
                </c:pt>
                <c:pt idx="2309">
                  <c:v>28.963045932544901</c:v>
                </c:pt>
                <c:pt idx="2310">
                  <c:v>28.964710535228601</c:v>
                </c:pt>
                <c:pt idx="2311">
                  <c:v>28.9663750648666</c:v>
                </c:pt>
                <c:pt idx="2312">
                  <c:v>28.9680395214342</c:v>
                </c:pt>
                <c:pt idx="2313">
                  <c:v>28.969703904906801</c:v>
                </c:pt>
                <c:pt idx="2314">
                  <c:v>28.971368215259599</c:v>
                </c:pt>
                <c:pt idx="2315">
                  <c:v>28.9730324524681</c:v>
                </c:pt>
                <c:pt idx="2316">
                  <c:v>28.9746966165076</c:v>
                </c:pt>
                <c:pt idx="2317">
                  <c:v>28.976360707353599</c:v>
                </c:pt>
                <c:pt idx="2318">
                  <c:v>28.978024724981399</c:v>
                </c:pt>
                <c:pt idx="2319">
                  <c:v>28.979688669366499</c:v>
                </c:pt>
                <c:pt idx="2320">
                  <c:v>28.981352540484501</c:v>
                </c:pt>
                <c:pt idx="2321">
                  <c:v>28.983016338310701</c:v>
                </c:pt>
                <c:pt idx="2322">
                  <c:v>28.9846800628208</c:v>
                </c:pt>
                <c:pt idx="2323">
                  <c:v>28.986343713990198</c:v>
                </c:pt>
                <c:pt idx="2324">
                  <c:v>28.988007291794599</c:v>
                </c:pt>
                <c:pt idx="2325">
                  <c:v>28.989670796209499</c:v>
                </c:pt>
                <c:pt idx="2326">
                  <c:v>28.991334227210501</c:v>
                </c:pt>
                <c:pt idx="2327">
                  <c:v>28.992997584773299</c:v>
                </c:pt>
                <c:pt idx="2328">
                  <c:v>28.994660868873499</c:v>
                </c:pt>
                <c:pt idx="2329">
                  <c:v>28.996324079486801</c:v>
                </c:pt>
                <c:pt idx="2330">
                  <c:v>28.997987216588999</c:v>
                </c:pt>
                <c:pt idx="2331">
                  <c:v>28.999650280155599</c:v>
                </c:pt>
                <c:pt idx="2332">
                  <c:v>29.001313270162498</c:v>
                </c:pt>
                <c:pt idx="2333">
                  <c:v>29.0029761865854</c:v>
                </c:pt>
                <c:pt idx="2334">
                  <c:v>29.004639029400199</c:v>
                </c:pt>
                <c:pt idx="2335">
                  <c:v>29.006301798582498</c:v>
                </c:pt>
                <c:pt idx="2336">
                  <c:v>29.0079644941084</c:v>
                </c:pt>
                <c:pt idx="2337">
                  <c:v>29.009627115953599</c:v>
                </c:pt>
                <c:pt idx="2338">
                  <c:v>29.011289664093901</c:v>
                </c:pt>
                <c:pt idx="2339">
                  <c:v>29.012952138505401</c:v>
                </c:pt>
                <c:pt idx="2340">
                  <c:v>29.014614539163901</c:v>
                </c:pt>
                <c:pt idx="2341">
                  <c:v>29.016276866045299</c:v>
                </c:pt>
                <c:pt idx="2342">
                  <c:v>29.0179391191257</c:v>
                </c:pt>
                <c:pt idx="2343">
                  <c:v>29.019601298381001</c:v>
                </c:pt>
                <c:pt idx="2344">
                  <c:v>29.021263403787199</c:v>
                </c:pt>
                <c:pt idx="2345">
                  <c:v>29.0229254353203</c:v>
                </c:pt>
                <c:pt idx="2346">
                  <c:v>29.024587392956501</c:v>
                </c:pt>
                <c:pt idx="2347">
                  <c:v>29.026249276671798</c:v>
                </c:pt>
                <c:pt idx="2348">
                  <c:v>29.027911086442199</c:v>
                </c:pt>
                <c:pt idx="2349">
                  <c:v>29.029572822243999</c:v>
                </c:pt>
                <c:pt idx="2350">
                  <c:v>29.031234484053201</c:v>
                </c:pt>
                <c:pt idx="2351">
                  <c:v>29.0328960718461</c:v>
                </c:pt>
                <c:pt idx="2352">
                  <c:v>29.034557585598701</c:v>
                </c:pt>
                <c:pt idx="2353">
                  <c:v>29.036219025287298</c:v>
                </c:pt>
                <c:pt idx="2354">
                  <c:v>29.037880390888201</c:v>
                </c:pt>
                <c:pt idx="2355">
                  <c:v>29.0395416823775</c:v>
                </c:pt>
                <c:pt idx="2356">
                  <c:v>29.041202899731701</c:v>
                </c:pt>
                <c:pt idx="2357">
                  <c:v>29.042864042926801</c:v>
                </c:pt>
                <c:pt idx="2358">
                  <c:v>29.0445251119394</c:v>
                </c:pt>
                <c:pt idx="2359">
                  <c:v>29.046186106745701</c:v>
                </c:pt>
                <c:pt idx="2360">
                  <c:v>29.047847027322</c:v>
                </c:pt>
                <c:pt idx="2361">
                  <c:v>29.049507873644799</c:v>
                </c:pt>
                <c:pt idx="2362">
                  <c:v>29.051168645690499</c:v>
                </c:pt>
                <c:pt idx="2363">
                  <c:v>29.052829343435501</c:v>
                </c:pt>
                <c:pt idx="2364">
                  <c:v>29.054489966856199</c:v>
                </c:pt>
                <c:pt idx="2365">
                  <c:v>29.0561505159292</c:v>
                </c:pt>
                <c:pt idx="2366">
                  <c:v>29.057810990630799</c:v>
                </c:pt>
                <c:pt idx="2367">
                  <c:v>29.059471390937599</c:v>
                </c:pt>
                <c:pt idx="2368">
                  <c:v>29.061131716826299</c:v>
                </c:pt>
                <c:pt idx="2369">
                  <c:v>29.062791968273199</c:v>
                </c:pt>
                <c:pt idx="2370">
                  <c:v>29.064452145255</c:v>
                </c:pt>
                <c:pt idx="2371">
                  <c:v>29.0661122477483</c:v>
                </c:pt>
                <c:pt idx="2372">
                  <c:v>29.067772275729698</c:v>
                </c:pt>
                <c:pt idx="2373">
                  <c:v>29.069432229175899</c:v>
                </c:pt>
                <c:pt idx="2374">
                  <c:v>29.071092108063599</c:v>
                </c:pt>
                <c:pt idx="2375">
                  <c:v>29.072751912369299</c:v>
                </c:pt>
                <c:pt idx="2376">
                  <c:v>29.074411642069901</c:v>
                </c:pt>
                <c:pt idx="2377">
                  <c:v>29.076071297142001</c:v>
                </c:pt>
                <c:pt idx="2378">
                  <c:v>29.077730877562399</c:v>
                </c:pt>
                <c:pt idx="2379">
                  <c:v>29.079390383307899</c:v>
                </c:pt>
                <c:pt idx="2380">
                  <c:v>29.0810498143553</c:v>
                </c:pt>
                <c:pt idx="2381">
                  <c:v>29.082709170681401</c:v>
                </c:pt>
                <c:pt idx="2382">
                  <c:v>29.084368452263099</c:v>
                </c:pt>
                <c:pt idx="2383">
                  <c:v>29.0860276590771</c:v>
                </c:pt>
                <c:pt idx="2384">
                  <c:v>29.087686791100499</c:v>
                </c:pt>
                <c:pt idx="2385">
                  <c:v>29.08934584831</c:v>
                </c:pt>
                <c:pt idx="2386">
                  <c:v>29.0910048306826</c:v>
                </c:pt>
                <c:pt idx="2387">
                  <c:v>29.092663738195299</c:v>
                </c:pt>
                <c:pt idx="2388">
                  <c:v>29.094322570825</c:v>
                </c:pt>
                <c:pt idx="2389">
                  <c:v>29.095981328548799</c:v>
                </c:pt>
                <c:pt idx="2390">
                  <c:v>29.0976400113436</c:v>
                </c:pt>
                <c:pt idx="2391">
                  <c:v>29.099298619186399</c:v>
                </c:pt>
                <c:pt idx="2392">
                  <c:v>29.100957152054399</c:v>
                </c:pt>
                <c:pt idx="2393">
                  <c:v>29.102615609924602</c:v>
                </c:pt>
                <c:pt idx="2394">
                  <c:v>29.104273992774001</c:v>
                </c:pt>
                <c:pt idx="2395">
                  <c:v>29.105932300579902</c:v>
                </c:pt>
                <c:pt idx="2396">
                  <c:v>29.107590533319399</c:v>
                </c:pt>
                <c:pt idx="2397">
                  <c:v>29.109248690969501</c:v>
                </c:pt>
                <c:pt idx="2398">
                  <c:v>29.110906773507601</c:v>
                </c:pt>
                <c:pt idx="2399">
                  <c:v>29.112564780910802</c:v>
                </c:pt>
                <c:pt idx="2400">
                  <c:v>29.114222713156298</c:v>
                </c:pt>
                <c:pt idx="2401">
                  <c:v>29.1158805702214</c:v>
                </c:pt>
                <c:pt idx="2402">
                  <c:v>29.117538352083301</c:v>
                </c:pt>
                <c:pt idx="2403">
                  <c:v>29.1191960587194</c:v>
                </c:pt>
                <c:pt idx="2404">
                  <c:v>29.120853690106902</c:v>
                </c:pt>
                <c:pt idx="2405">
                  <c:v>29.122511246223201</c:v>
                </c:pt>
                <c:pt idx="2406">
                  <c:v>29.124168727045699</c:v>
                </c:pt>
                <c:pt idx="2407">
                  <c:v>29.125826132551701</c:v>
                </c:pt>
                <c:pt idx="2408">
                  <c:v>29.127483462718601</c:v>
                </c:pt>
                <c:pt idx="2409">
                  <c:v>29.1291407175238</c:v>
                </c:pt>
                <c:pt idx="2410">
                  <c:v>29.130797896944799</c:v>
                </c:pt>
                <c:pt idx="2411">
                  <c:v>29.132455000959101</c:v>
                </c:pt>
                <c:pt idx="2412">
                  <c:v>29.134112029543999</c:v>
                </c:pt>
                <c:pt idx="2413">
                  <c:v>29.135768982677199</c:v>
                </c:pt>
                <c:pt idx="2414">
                  <c:v>29.137425860336101</c:v>
                </c:pt>
                <c:pt idx="2415">
                  <c:v>29.139082662498399</c:v>
                </c:pt>
                <c:pt idx="2416">
                  <c:v>29.140739389141402</c:v>
                </c:pt>
                <c:pt idx="2417">
                  <c:v>29.1423960402429</c:v>
                </c:pt>
                <c:pt idx="2418">
                  <c:v>29.144052615780499</c:v>
                </c:pt>
                <c:pt idx="2419">
                  <c:v>29.145709115731702</c:v>
                </c:pt>
                <c:pt idx="2420">
                  <c:v>29.147365540074301</c:v>
                </c:pt>
                <c:pt idx="2421">
                  <c:v>29.149021888785899</c:v>
                </c:pt>
                <c:pt idx="2422">
                  <c:v>29.150678161844201</c:v>
                </c:pt>
                <c:pt idx="2423">
                  <c:v>29.152334359226899</c:v>
                </c:pt>
                <c:pt idx="2424">
                  <c:v>29.153990480911801</c:v>
                </c:pt>
                <c:pt idx="2425">
                  <c:v>29.155646526876598</c:v>
                </c:pt>
                <c:pt idx="2426">
                  <c:v>29.157302497099099</c:v>
                </c:pt>
                <c:pt idx="2427">
                  <c:v>29.158958391557</c:v>
                </c:pt>
                <c:pt idx="2428">
                  <c:v>29.160614210228299</c:v>
                </c:pt>
                <c:pt idx="2429">
                  <c:v>29.1622699530907</c:v>
                </c:pt>
                <c:pt idx="2430">
                  <c:v>29.1639256201221</c:v>
                </c:pt>
                <c:pt idx="2431">
                  <c:v>29.165581211300498</c:v>
                </c:pt>
                <c:pt idx="2432">
                  <c:v>29.167236726603601</c:v>
                </c:pt>
                <c:pt idx="2433">
                  <c:v>29.1688921660094</c:v>
                </c:pt>
                <c:pt idx="2434">
                  <c:v>29.170547529496002</c:v>
                </c:pt>
                <c:pt idx="2435">
                  <c:v>29.1722028170411</c:v>
                </c:pt>
                <c:pt idx="2436">
                  <c:v>29.173858028622899</c:v>
                </c:pt>
                <c:pt idx="2437">
                  <c:v>29.1755131642193</c:v>
                </c:pt>
                <c:pt idx="2438">
                  <c:v>29.177168223808401</c:v>
                </c:pt>
                <c:pt idx="2439">
                  <c:v>29.1788232073682</c:v>
                </c:pt>
                <c:pt idx="2440">
                  <c:v>29.180478114876799</c:v>
                </c:pt>
                <c:pt idx="2441">
                  <c:v>29.182132946312301</c:v>
                </c:pt>
                <c:pt idx="2442">
                  <c:v>29.1837877016528</c:v>
                </c:pt>
                <c:pt idx="2443">
                  <c:v>29.185442380876399</c:v>
                </c:pt>
                <c:pt idx="2444">
                  <c:v>29.1870969839613</c:v>
                </c:pt>
                <c:pt idx="2445">
                  <c:v>29.188751510885599</c:v>
                </c:pt>
                <c:pt idx="2446">
                  <c:v>29.190405961627601</c:v>
                </c:pt>
                <c:pt idx="2447">
                  <c:v>29.1920603361655</c:v>
                </c:pt>
                <c:pt idx="2448">
                  <c:v>29.193714634477502</c:v>
                </c:pt>
                <c:pt idx="2449">
                  <c:v>29.195368856541901</c:v>
                </c:pt>
                <c:pt idx="2450">
                  <c:v>29.197023002336898</c:v>
                </c:pt>
                <c:pt idx="2451">
                  <c:v>29.198677071840901</c:v>
                </c:pt>
                <c:pt idx="2452">
                  <c:v>29.200331065032099</c:v>
                </c:pt>
                <c:pt idx="2453">
                  <c:v>29.201984981889002</c:v>
                </c:pt>
                <c:pt idx="2454">
                  <c:v>29.203638822389902</c:v>
                </c:pt>
                <c:pt idx="2455">
                  <c:v>29.205292586513099</c:v>
                </c:pt>
                <c:pt idx="2456">
                  <c:v>29.206946274237101</c:v>
                </c:pt>
                <c:pt idx="2457">
                  <c:v>29.208599885540199</c:v>
                </c:pt>
                <c:pt idx="2458">
                  <c:v>29.210253420401099</c:v>
                </c:pt>
                <c:pt idx="2459">
                  <c:v>29.211906878798001</c:v>
                </c:pt>
                <c:pt idx="2460">
                  <c:v>29.2135602607095</c:v>
                </c:pt>
                <c:pt idx="2461">
                  <c:v>29.215213566114102</c:v>
                </c:pt>
                <c:pt idx="2462">
                  <c:v>29.216866794990398</c:v>
                </c:pt>
                <c:pt idx="2463">
                  <c:v>29.2185199473168</c:v>
                </c:pt>
                <c:pt idx="2464">
                  <c:v>29.220173023072</c:v>
                </c:pt>
                <c:pt idx="2465">
                  <c:v>29.221826022234499</c:v>
                </c:pt>
                <c:pt idx="2466">
                  <c:v>29.223478944783</c:v>
                </c:pt>
                <c:pt idx="2467">
                  <c:v>29.225131790696</c:v>
                </c:pt>
                <c:pt idx="2468">
                  <c:v>29.2267845599523</c:v>
                </c:pt>
                <c:pt idx="2469">
                  <c:v>29.228437252530501</c:v>
                </c:pt>
                <c:pt idx="2470">
                  <c:v>29.230089868409301</c:v>
                </c:pt>
                <c:pt idx="2471">
                  <c:v>29.231742407567399</c:v>
                </c:pt>
                <c:pt idx="2472">
                  <c:v>29.233394869983499</c:v>
                </c:pt>
                <c:pt idx="2473">
                  <c:v>29.235047255636498</c:v>
                </c:pt>
                <c:pt idx="2474">
                  <c:v>29.236699564504999</c:v>
                </c:pt>
                <c:pt idx="2475">
                  <c:v>29.238351796567901</c:v>
                </c:pt>
                <c:pt idx="2476">
                  <c:v>29.240003951803899</c:v>
                </c:pt>
                <c:pt idx="2477">
                  <c:v>29.241656030192001</c:v>
                </c:pt>
                <c:pt idx="2478">
                  <c:v>29.243308031710999</c:v>
                </c:pt>
                <c:pt idx="2479">
                  <c:v>29.244959956339699</c:v>
                </c:pt>
                <c:pt idx="2480">
                  <c:v>29.2466118040571</c:v>
                </c:pt>
                <c:pt idx="2481">
                  <c:v>29.248263574842099</c:v>
                </c:pt>
                <c:pt idx="2482">
                  <c:v>29.249915268673501</c:v>
                </c:pt>
                <c:pt idx="2483">
                  <c:v>29.251566885530501</c:v>
                </c:pt>
                <c:pt idx="2484">
                  <c:v>29.2532184253918</c:v>
                </c:pt>
                <c:pt idx="2485">
                  <c:v>29.254869888236598</c:v>
                </c:pt>
                <c:pt idx="2486">
                  <c:v>29.256521274043902</c:v>
                </c:pt>
                <c:pt idx="2487">
                  <c:v>29.2581725827927</c:v>
                </c:pt>
                <c:pt idx="2488">
                  <c:v>29.259823814462099</c:v>
                </c:pt>
                <c:pt idx="2489">
                  <c:v>29.261474969031099</c:v>
                </c:pt>
                <c:pt idx="2490">
                  <c:v>29.263126046478799</c:v>
                </c:pt>
                <c:pt idx="2491">
                  <c:v>29.264777046784399</c:v>
                </c:pt>
                <c:pt idx="2492">
                  <c:v>29.266427969927101</c:v>
                </c:pt>
                <c:pt idx="2493">
                  <c:v>29.2680788158859</c:v>
                </c:pt>
                <c:pt idx="2494">
                  <c:v>29.26972958464</c:v>
                </c:pt>
                <c:pt idx="2495">
                  <c:v>29.271380276168699</c:v>
                </c:pt>
                <c:pt idx="2496">
                  <c:v>29.273030890451199</c:v>
                </c:pt>
                <c:pt idx="2497">
                  <c:v>29.2746814274667</c:v>
                </c:pt>
                <c:pt idx="2498">
                  <c:v>29.276331887194502</c:v>
                </c:pt>
                <c:pt idx="2499">
                  <c:v>29.277982269613801</c:v>
                </c:pt>
                <c:pt idx="2500">
                  <c:v>29.279632574703999</c:v>
                </c:pt>
                <c:pt idx="2501">
                  <c:v>29.281282802444402</c:v>
                </c:pt>
                <c:pt idx="2502">
                  <c:v>29.282932952814399</c:v>
                </c:pt>
                <c:pt idx="2503">
                  <c:v>29.2845830257932</c:v>
                </c:pt>
                <c:pt idx="2504">
                  <c:v>29.286233021360299</c:v>
                </c:pt>
                <c:pt idx="2505">
                  <c:v>29.287882939495098</c:v>
                </c:pt>
                <c:pt idx="2506">
                  <c:v>29.289532780177002</c:v>
                </c:pt>
                <c:pt idx="2507">
                  <c:v>29.291182543385499</c:v>
                </c:pt>
                <c:pt idx="2508">
                  <c:v>29.292832229099901</c:v>
                </c:pt>
                <c:pt idx="2509">
                  <c:v>29.294481837299902</c:v>
                </c:pt>
                <c:pt idx="2510">
                  <c:v>29.2961313679649</c:v>
                </c:pt>
                <c:pt idx="2511">
                  <c:v>29.297780821074401</c:v>
                </c:pt>
                <c:pt idx="2512">
                  <c:v>29.299430196607901</c:v>
                </c:pt>
                <c:pt idx="2513">
                  <c:v>29.3010794945451</c:v>
                </c:pt>
                <c:pt idx="2514">
                  <c:v>29.302728714865601</c:v>
                </c:pt>
                <c:pt idx="2515">
                  <c:v>29.304377857548801</c:v>
                </c:pt>
                <c:pt idx="2516">
                  <c:v>29.3060269225745</c:v>
                </c:pt>
                <c:pt idx="2517">
                  <c:v>29.3076759099222</c:v>
                </c:pt>
                <c:pt idx="2518">
                  <c:v>29.309324819571799</c:v>
                </c:pt>
                <c:pt idx="2519">
                  <c:v>29.3109736515027</c:v>
                </c:pt>
                <c:pt idx="2520">
                  <c:v>29.3126224056948</c:v>
                </c:pt>
                <c:pt idx="2521">
                  <c:v>29.314271082127799</c:v>
                </c:pt>
                <c:pt idx="2522">
                  <c:v>29.315919680781299</c:v>
                </c:pt>
                <c:pt idx="2523">
                  <c:v>29.3175682016353</c:v>
                </c:pt>
                <c:pt idx="2524">
                  <c:v>29.3192166446693</c:v>
                </c:pt>
                <c:pt idx="2525">
                  <c:v>29.3208650098634</c:v>
                </c:pt>
                <c:pt idx="2526">
                  <c:v>29.322513297197201</c:v>
                </c:pt>
                <c:pt idx="2527">
                  <c:v>29.324161506650601</c:v>
                </c:pt>
                <c:pt idx="2528">
                  <c:v>29.325809638203499</c:v>
                </c:pt>
                <c:pt idx="2529">
                  <c:v>29.3274576918358</c:v>
                </c:pt>
                <c:pt idx="2530">
                  <c:v>29.329105667527401</c:v>
                </c:pt>
                <c:pt idx="2531">
                  <c:v>29.3307535652581</c:v>
                </c:pt>
                <c:pt idx="2532">
                  <c:v>29.332401385007898</c:v>
                </c:pt>
                <c:pt idx="2533">
                  <c:v>29.334049126756899</c:v>
                </c:pt>
                <c:pt idx="2534">
                  <c:v>29.335696790484899</c:v>
                </c:pt>
                <c:pt idx="2535">
                  <c:v>29.337344376171998</c:v>
                </c:pt>
                <c:pt idx="2536">
                  <c:v>29.338991883798101</c:v>
                </c:pt>
                <c:pt idx="2537">
                  <c:v>29.340639313343502</c:v>
                </c:pt>
                <c:pt idx="2538">
                  <c:v>29.342286664787899</c:v>
                </c:pt>
                <c:pt idx="2539">
                  <c:v>29.3439339381117</c:v>
                </c:pt>
                <c:pt idx="2540">
                  <c:v>29.3455811332948</c:v>
                </c:pt>
                <c:pt idx="2541">
                  <c:v>29.347228250317499</c:v>
                </c:pt>
                <c:pt idx="2542">
                  <c:v>29.3488752891597</c:v>
                </c:pt>
                <c:pt idx="2543">
                  <c:v>29.350522249801699</c:v>
                </c:pt>
                <c:pt idx="2544">
                  <c:v>29.3521691322237</c:v>
                </c:pt>
                <c:pt idx="2545">
                  <c:v>29.353815936405901</c:v>
                </c:pt>
                <c:pt idx="2546">
                  <c:v>29.355462662328399</c:v>
                </c:pt>
                <c:pt idx="2547">
                  <c:v>29.357109309971499</c:v>
                </c:pt>
                <c:pt idx="2548">
                  <c:v>29.358755879315499</c:v>
                </c:pt>
                <c:pt idx="2549">
                  <c:v>29.360402370340701</c:v>
                </c:pt>
                <c:pt idx="2550">
                  <c:v>29.362048783027301</c:v>
                </c:pt>
                <c:pt idx="2551">
                  <c:v>29.363695117355601</c:v>
                </c:pt>
                <c:pt idx="2552">
                  <c:v>29.365341373305998</c:v>
                </c:pt>
                <c:pt idx="2553">
                  <c:v>29.366987550858902</c:v>
                </c:pt>
                <c:pt idx="2554">
                  <c:v>29.3686336499945</c:v>
                </c:pt>
                <c:pt idx="2555">
                  <c:v>29.3702796706934</c:v>
                </c:pt>
                <c:pt idx="2556">
                  <c:v>29.3719256129359</c:v>
                </c:pt>
                <c:pt idx="2557">
                  <c:v>29.373571476702399</c:v>
                </c:pt>
                <c:pt idx="2558">
                  <c:v>29.3752172619735</c:v>
                </c:pt>
                <c:pt idx="2559">
                  <c:v>29.376862968729501</c:v>
                </c:pt>
                <c:pt idx="2560">
                  <c:v>29.378508596951001</c:v>
                </c:pt>
                <c:pt idx="2561">
                  <c:v>29.380154146618398</c:v>
                </c:pt>
                <c:pt idx="2562">
                  <c:v>29.3817996177123</c:v>
                </c:pt>
                <c:pt idx="2563">
                  <c:v>29.3834450102133</c:v>
                </c:pt>
                <c:pt idx="2564">
                  <c:v>29.385090324101899</c:v>
                </c:pt>
                <c:pt idx="2565">
                  <c:v>29.386735559358701</c:v>
                </c:pt>
                <c:pt idx="2566">
                  <c:v>29.388380715964299</c:v>
                </c:pt>
                <c:pt idx="2567">
                  <c:v>29.390025793899301</c:v>
                </c:pt>
                <c:pt idx="2568">
                  <c:v>29.391670793144399</c:v>
                </c:pt>
                <c:pt idx="2569">
                  <c:v>29.393315713680199</c:v>
                </c:pt>
                <c:pt idx="2570">
                  <c:v>29.394960555487501</c:v>
                </c:pt>
                <c:pt idx="2571">
                  <c:v>29.3966053185469</c:v>
                </c:pt>
                <c:pt idx="2572">
                  <c:v>29.398250002839099</c:v>
                </c:pt>
                <c:pt idx="2573">
                  <c:v>29.399894608344901</c:v>
                </c:pt>
                <c:pt idx="2574">
                  <c:v>29.401539135044999</c:v>
                </c:pt>
                <c:pt idx="2575">
                  <c:v>29.403183582920299</c:v>
                </c:pt>
                <c:pt idx="2576">
                  <c:v>29.4048279519515</c:v>
                </c:pt>
                <c:pt idx="2577">
                  <c:v>29.406472242119499</c:v>
                </c:pt>
                <c:pt idx="2578">
                  <c:v>29.408116453405</c:v>
                </c:pt>
                <c:pt idx="2579">
                  <c:v>29.409760585789002</c:v>
                </c:pt>
                <c:pt idx="2580">
                  <c:v>29.4114046392523</c:v>
                </c:pt>
                <c:pt idx="2581">
                  <c:v>29.4130486137758</c:v>
                </c:pt>
                <c:pt idx="2582">
                  <c:v>29.414692509340401</c:v>
                </c:pt>
                <c:pt idx="2583">
                  <c:v>29.416336325926999</c:v>
                </c:pt>
                <c:pt idx="2584">
                  <c:v>29.417980063516701</c:v>
                </c:pt>
                <c:pt idx="2585">
                  <c:v>29.4196237220903</c:v>
                </c:pt>
                <c:pt idx="2586">
                  <c:v>29.421267301629001</c:v>
                </c:pt>
                <c:pt idx="2587">
                  <c:v>29.422910802113499</c:v>
                </c:pt>
                <c:pt idx="2588">
                  <c:v>29.424554223525099</c:v>
                </c:pt>
                <c:pt idx="2589">
                  <c:v>29.426197565844799</c:v>
                </c:pt>
                <c:pt idx="2590">
                  <c:v>29.427840829053501</c:v>
                </c:pt>
                <c:pt idx="2591">
                  <c:v>29.429484013132502</c:v>
                </c:pt>
                <c:pt idx="2592">
                  <c:v>29.4311271180628</c:v>
                </c:pt>
                <c:pt idx="2593">
                  <c:v>29.4327701438255</c:v>
                </c:pt>
                <c:pt idx="2594">
                  <c:v>29.434413090401801</c:v>
                </c:pt>
                <c:pt idx="2595">
                  <c:v>29.436055957772801</c:v>
                </c:pt>
                <c:pt idx="2596">
                  <c:v>29.4376987459198</c:v>
                </c:pt>
                <c:pt idx="2597">
                  <c:v>29.439341454823801</c:v>
                </c:pt>
                <c:pt idx="2598">
                  <c:v>29.440984084466201</c:v>
                </c:pt>
                <c:pt idx="2599">
                  <c:v>29.442626634828201</c:v>
                </c:pt>
                <c:pt idx="2600">
                  <c:v>29.444269105890999</c:v>
                </c:pt>
                <c:pt idx="2601">
                  <c:v>29.445911497635901</c:v>
                </c:pt>
                <c:pt idx="2602">
                  <c:v>29.447553810044202</c:v>
                </c:pt>
                <c:pt idx="2603">
                  <c:v>29.449196043097199</c:v>
                </c:pt>
                <c:pt idx="2604">
                  <c:v>29.450838196776299</c:v>
                </c:pt>
                <c:pt idx="2605">
                  <c:v>29.4524802710628</c:v>
                </c:pt>
                <c:pt idx="2606">
                  <c:v>29.454122265938</c:v>
                </c:pt>
                <c:pt idx="2607">
                  <c:v>29.455764181383401</c:v>
                </c:pt>
                <c:pt idx="2608">
                  <c:v>29.457406017380301</c:v>
                </c:pt>
                <c:pt idx="2609">
                  <c:v>29.459047773910299</c:v>
                </c:pt>
                <c:pt idx="2610">
                  <c:v>29.4606894509546</c:v>
                </c:pt>
                <c:pt idx="2611">
                  <c:v>29.462331048494899</c:v>
                </c:pt>
                <c:pt idx="2612">
                  <c:v>29.463972566512499</c:v>
                </c:pt>
                <c:pt idx="2613">
                  <c:v>29.465614004989099</c:v>
                </c:pt>
                <c:pt idx="2614">
                  <c:v>29.467255363905998</c:v>
                </c:pt>
                <c:pt idx="2615">
                  <c:v>29.4688966432449</c:v>
                </c:pt>
                <c:pt idx="2616">
                  <c:v>29.470537842987198</c:v>
                </c:pt>
                <c:pt idx="2617">
                  <c:v>29.4721789631147</c:v>
                </c:pt>
                <c:pt idx="2618">
                  <c:v>29.4738200036088</c:v>
                </c:pt>
                <c:pt idx="2619">
                  <c:v>29.475460964451202</c:v>
                </c:pt>
                <c:pt idx="2620">
                  <c:v>29.477101845623501</c:v>
                </c:pt>
                <c:pt idx="2621">
                  <c:v>29.478742647107399</c:v>
                </c:pt>
                <c:pt idx="2622">
                  <c:v>29.4803833688845</c:v>
                </c:pt>
                <c:pt idx="2623">
                  <c:v>29.482024010936598</c:v>
                </c:pt>
                <c:pt idx="2624">
                  <c:v>29.4836645732452</c:v>
                </c:pt>
                <c:pt idx="2625">
                  <c:v>29.485305055792299</c:v>
                </c:pt>
                <c:pt idx="2626">
                  <c:v>29.486945458559401</c:v>
                </c:pt>
                <c:pt idx="2627">
                  <c:v>29.4885857815284</c:v>
                </c:pt>
                <c:pt idx="2628">
                  <c:v>29.4902260246811</c:v>
                </c:pt>
                <c:pt idx="2629">
                  <c:v>29.4918661879992</c:v>
                </c:pt>
                <c:pt idx="2630">
                  <c:v>29.4935062714646</c:v>
                </c:pt>
                <c:pt idx="2631">
                  <c:v>29.495146275059</c:v>
                </c:pt>
                <c:pt idx="2632">
                  <c:v>29.4967861987645</c:v>
                </c:pt>
                <c:pt idx="2633">
                  <c:v>29.498426042562802</c:v>
                </c:pt>
                <c:pt idx="2634">
                  <c:v>29.500065806435799</c:v>
                </c:pt>
                <c:pt idx="2635">
                  <c:v>29.501705490365399</c:v>
                </c:pt>
                <c:pt idx="2636">
                  <c:v>29.5033450943336</c:v>
                </c:pt>
                <c:pt idx="2637">
                  <c:v>29.5049846183224</c:v>
                </c:pt>
                <c:pt idx="2638">
                  <c:v>29.506624062313598</c:v>
                </c:pt>
                <c:pt idx="2639">
                  <c:v>29.5082634262893</c:v>
                </c:pt>
                <c:pt idx="2640">
                  <c:v>29.509902710231401</c:v>
                </c:pt>
                <c:pt idx="2641">
                  <c:v>29.511541914122098</c:v>
                </c:pt>
                <c:pt idx="2642">
                  <c:v>29.513181037943301</c:v>
                </c:pt>
                <c:pt idx="2643">
                  <c:v>29.514820081677101</c:v>
                </c:pt>
                <c:pt idx="2644">
                  <c:v>29.516459045305499</c:v>
                </c:pt>
                <c:pt idx="2645">
                  <c:v>29.5180979288108</c:v>
                </c:pt>
                <c:pt idx="2646">
                  <c:v>29.519736732174898</c:v>
                </c:pt>
                <c:pt idx="2647">
                  <c:v>29.521375455379999</c:v>
                </c:pt>
                <c:pt idx="2648">
                  <c:v>29.5230140984083</c:v>
                </c:pt>
                <c:pt idx="2649">
                  <c:v>29.524652661242001</c:v>
                </c:pt>
                <c:pt idx="2650">
                  <c:v>29.526291143863101</c:v>
                </c:pt>
                <c:pt idx="2651">
                  <c:v>29.527929546254001</c:v>
                </c:pt>
                <c:pt idx="2652">
                  <c:v>29.529567868396899</c:v>
                </c:pt>
                <c:pt idx="2653">
                  <c:v>29.531206110273899</c:v>
                </c:pt>
                <c:pt idx="2654">
                  <c:v>29.5328442718674</c:v>
                </c:pt>
                <c:pt idx="2655">
                  <c:v>29.534482353159699</c:v>
                </c:pt>
                <c:pt idx="2656">
                  <c:v>29.536120354133001</c:v>
                </c:pt>
                <c:pt idx="2657">
                  <c:v>29.537758274769601</c:v>
                </c:pt>
                <c:pt idx="2658">
                  <c:v>29.5393961150519</c:v>
                </c:pt>
                <c:pt idx="2659">
                  <c:v>29.541033874962299</c:v>
                </c:pt>
                <c:pt idx="2660">
                  <c:v>29.542671554483</c:v>
                </c:pt>
                <c:pt idx="2661">
                  <c:v>29.5443091535966</c:v>
                </c:pt>
                <c:pt idx="2662">
                  <c:v>29.5459466722853</c:v>
                </c:pt>
                <c:pt idx="2663">
                  <c:v>29.547584110531702</c:v>
                </c:pt>
                <c:pt idx="2664">
                  <c:v>29.549221468318201</c:v>
                </c:pt>
                <c:pt idx="2665">
                  <c:v>29.550858745627199</c:v>
                </c:pt>
                <c:pt idx="2666">
                  <c:v>29.552495942441201</c:v>
                </c:pt>
                <c:pt idx="2667">
                  <c:v>29.5541330587427</c:v>
                </c:pt>
                <c:pt idx="2668">
                  <c:v>29.555770094514202</c:v>
                </c:pt>
                <c:pt idx="2669">
                  <c:v>29.557407049738298</c:v>
                </c:pt>
                <c:pt idx="2670">
                  <c:v>29.5590439243975</c:v>
                </c:pt>
                <c:pt idx="2671">
                  <c:v>29.560680718474298</c:v>
                </c:pt>
                <c:pt idx="2672">
                  <c:v>29.562317431951499</c:v>
                </c:pt>
                <c:pt idx="2673">
                  <c:v>29.563954064811501</c:v>
                </c:pt>
                <c:pt idx="2674">
                  <c:v>29.565590617037</c:v>
                </c:pt>
                <c:pt idx="2675">
                  <c:v>29.5672270886107</c:v>
                </c:pt>
                <c:pt idx="2676">
                  <c:v>29.568863479515102</c:v>
                </c:pt>
                <c:pt idx="2677">
                  <c:v>29.570499789732999</c:v>
                </c:pt>
                <c:pt idx="2678">
                  <c:v>29.5721360192471</c:v>
                </c:pt>
                <c:pt idx="2679">
                  <c:v>29.573772168040101</c:v>
                </c:pt>
                <c:pt idx="2680">
                  <c:v>29.575408236094699</c:v>
                </c:pt>
                <c:pt idx="2681">
                  <c:v>29.577044223393699</c:v>
                </c:pt>
                <c:pt idx="2682">
                  <c:v>29.5786801299198</c:v>
                </c:pt>
                <c:pt idx="2683">
                  <c:v>29.580315955655799</c:v>
                </c:pt>
                <c:pt idx="2684">
                  <c:v>29.5819517005846</c:v>
                </c:pt>
                <c:pt idx="2685">
                  <c:v>29.583587364688899</c:v>
                </c:pt>
                <c:pt idx="2686">
                  <c:v>29.5852229479516</c:v>
                </c:pt>
                <c:pt idx="2687">
                  <c:v>29.5868584503555</c:v>
                </c:pt>
                <c:pt idx="2688">
                  <c:v>29.5884938718836</c:v>
                </c:pt>
                <c:pt idx="2689">
                  <c:v>29.590129212518701</c:v>
                </c:pt>
                <c:pt idx="2690">
                  <c:v>29.5917644722437</c:v>
                </c:pt>
                <c:pt idx="2691">
                  <c:v>29.593399651041501</c:v>
                </c:pt>
                <c:pt idx="2692">
                  <c:v>29.595034748895198</c:v>
                </c:pt>
                <c:pt idx="2693">
                  <c:v>29.596669765787599</c:v>
                </c:pt>
                <c:pt idx="2694">
                  <c:v>29.5983047017018</c:v>
                </c:pt>
                <c:pt idx="2695">
                  <c:v>29.599939556620701</c:v>
                </c:pt>
                <c:pt idx="2696">
                  <c:v>29.601574330527399</c:v>
                </c:pt>
                <c:pt idx="2697">
                  <c:v>29.603209023404801</c:v>
                </c:pt>
                <c:pt idx="2698">
                  <c:v>29.6048436352362</c:v>
                </c:pt>
                <c:pt idx="2699">
                  <c:v>29.6064781660045</c:v>
                </c:pt>
                <c:pt idx="2700">
                  <c:v>29.608112615692701</c:v>
                </c:pt>
                <c:pt idx="2701">
                  <c:v>29.609746984284101</c:v>
                </c:pt>
                <c:pt idx="2702">
                  <c:v>29.6113812717618</c:v>
                </c:pt>
                <c:pt idx="2703">
                  <c:v>29.6130154781088</c:v>
                </c:pt>
                <c:pt idx="2704">
                  <c:v>29.614649603308401</c:v>
                </c:pt>
                <c:pt idx="2705">
                  <c:v>29.6162836473437</c:v>
                </c:pt>
                <c:pt idx="2706">
                  <c:v>29.617917610197999</c:v>
                </c:pt>
                <c:pt idx="2707">
                  <c:v>29.619551491854299</c:v>
                </c:pt>
                <c:pt idx="2708">
                  <c:v>29.621185292296001</c:v>
                </c:pt>
                <c:pt idx="2709">
                  <c:v>29.622819011506401</c:v>
                </c:pt>
                <c:pt idx="2710">
                  <c:v>29.624452649468601</c:v>
                </c:pt>
                <c:pt idx="2711">
                  <c:v>29.626086206166001</c:v>
                </c:pt>
                <c:pt idx="2712">
                  <c:v>29.627719681581802</c:v>
                </c:pt>
                <c:pt idx="2713">
                  <c:v>29.629353075699498</c:v>
                </c:pt>
                <c:pt idx="2714">
                  <c:v>29.630986388502201</c:v>
                </c:pt>
                <c:pt idx="2715">
                  <c:v>29.632619619973401</c:v>
                </c:pt>
                <c:pt idx="2716">
                  <c:v>29.634252770096499</c:v>
                </c:pt>
                <c:pt idx="2717">
                  <c:v>29.635885838854801</c:v>
                </c:pt>
                <c:pt idx="2718">
                  <c:v>29.637518826231702</c:v>
                </c:pt>
                <c:pt idx="2719">
                  <c:v>29.639151732210699</c:v>
                </c:pt>
                <c:pt idx="2720">
                  <c:v>29.640784556775099</c:v>
                </c:pt>
                <c:pt idx="2721">
                  <c:v>29.642417299908601</c:v>
                </c:pt>
                <c:pt idx="2722">
                  <c:v>29.644049961594401</c:v>
                </c:pt>
                <c:pt idx="2723">
                  <c:v>29.645682541816299</c:v>
                </c:pt>
                <c:pt idx="2724">
                  <c:v>29.647315040557501</c:v>
                </c:pt>
                <c:pt idx="2725">
                  <c:v>29.6489474578017</c:v>
                </c:pt>
                <c:pt idx="2726">
                  <c:v>29.650579793532501</c:v>
                </c:pt>
                <c:pt idx="2727">
                  <c:v>29.6522120477333</c:v>
                </c:pt>
                <c:pt idx="2728">
                  <c:v>29.6538442203877</c:v>
                </c:pt>
                <c:pt idx="2729">
                  <c:v>29.6554763114795</c:v>
                </c:pt>
                <c:pt idx="2730">
                  <c:v>29.657108320992101</c:v>
                </c:pt>
                <c:pt idx="2731">
                  <c:v>29.658740248909201</c:v>
                </c:pt>
                <c:pt idx="2732">
                  <c:v>29.660372095214399</c:v>
                </c:pt>
                <c:pt idx="2733">
                  <c:v>29.662003859891499</c:v>
                </c:pt>
                <c:pt idx="2734">
                  <c:v>29.663635542924101</c:v>
                </c:pt>
                <c:pt idx="2735">
                  <c:v>29.6652671442959</c:v>
                </c:pt>
                <c:pt idx="2736">
                  <c:v>29.6668986639907</c:v>
                </c:pt>
                <c:pt idx="2737">
                  <c:v>29.668530101992101</c:v>
                </c:pt>
                <c:pt idx="2738">
                  <c:v>29.6701614582839</c:v>
                </c:pt>
                <c:pt idx="2739">
                  <c:v>29.671792732849902</c:v>
                </c:pt>
                <c:pt idx="2740">
                  <c:v>29.673423925673902</c:v>
                </c:pt>
                <c:pt idx="2741">
                  <c:v>29.6750550367397</c:v>
                </c:pt>
                <c:pt idx="2742">
                  <c:v>29.676686066031099</c:v>
                </c:pt>
                <c:pt idx="2743">
                  <c:v>29.678317013531998</c:v>
                </c:pt>
                <c:pt idx="2744">
                  <c:v>29.679947879226201</c:v>
                </c:pt>
                <c:pt idx="2745">
                  <c:v>29.6815786630975</c:v>
                </c:pt>
                <c:pt idx="2746">
                  <c:v>29.683209365130001</c:v>
                </c:pt>
                <c:pt idx="2747">
                  <c:v>29.684839985307399</c:v>
                </c:pt>
                <c:pt idx="2748">
                  <c:v>29.6864705236137</c:v>
                </c:pt>
                <c:pt idx="2749">
                  <c:v>29.6881009800329</c:v>
                </c:pt>
                <c:pt idx="2750">
                  <c:v>29.689731354548901</c:v>
                </c:pt>
                <c:pt idx="2751">
                  <c:v>29.691361647145701</c:v>
                </c:pt>
                <c:pt idx="2752">
                  <c:v>29.6929918578073</c:v>
                </c:pt>
                <c:pt idx="2753">
                  <c:v>29.694621986517699</c:v>
                </c:pt>
                <c:pt idx="2754">
                  <c:v>29.696252033260901</c:v>
                </c:pt>
                <c:pt idx="2755">
                  <c:v>29.697881998021</c:v>
                </c:pt>
                <c:pt idx="2756">
                  <c:v>29.699511880782101</c:v>
                </c:pt>
                <c:pt idx="2757">
                  <c:v>29.701141681528199</c:v>
                </c:pt>
                <c:pt idx="2758">
                  <c:v>29.7027714002434</c:v>
                </c:pt>
                <c:pt idx="2759">
                  <c:v>29.704401036911801</c:v>
                </c:pt>
                <c:pt idx="2760">
                  <c:v>29.7060305915176</c:v>
                </c:pt>
                <c:pt idx="2761">
                  <c:v>29.707660064044902</c:v>
                </c:pt>
                <c:pt idx="2762">
                  <c:v>29.709289454477901</c:v>
                </c:pt>
                <c:pt idx="2763">
                  <c:v>29.710918762800699</c:v>
                </c:pt>
                <c:pt idx="2764">
                  <c:v>29.712547988997599</c:v>
                </c:pt>
                <c:pt idx="2765">
                  <c:v>29.7141771330528</c:v>
                </c:pt>
                <c:pt idx="2766">
                  <c:v>29.715806194950598</c:v>
                </c:pt>
                <c:pt idx="2767">
                  <c:v>29.717435174675</c:v>
                </c:pt>
                <c:pt idx="2768">
                  <c:v>29.7190640722105</c:v>
                </c:pt>
                <c:pt idx="2769">
                  <c:v>29.720692887541301</c:v>
                </c:pt>
                <c:pt idx="2770">
                  <c:v>29.722321620651801</c:v>
                </c:pt>
                <c:pt idx="2771">
                  <c:v>29.723950271526199</c:v>
                </c:pt>
                <c:pt idx="2772">
                  <c:v>29.725578840148799</c:v>
                </c:pt>
                <c:pt idx="2773">
                  <c:v>29.7272073265041</c:v>
                </c:pt>
                <c:pt idx="2774">
                  <c:v>29.7288357305763</c:v>
                </c:pt>
                <c:pt idx="2775">
                  <c:v>29.730464052350001</c:v>
                </c:pt>
                <c:pt idx="2776">
                  <c:v>29.732092291809401</c:v>
                </c:pt>
                <c:pt idx="2777">
                  <c:v>29.733720448939</c:v>
                </c:pt>
                <c:pt idx="2778">
                  <c:v>29.7353485237233</c:v>
                </c:pt>
                <c:pt idx="2779">
                  <c:v>29.736976516146601</c:v>
                </c:pt>
                <c:pt idx="2780">
                  <c:v>29.738604426193501</c:v>
                </c:pt>
                <c:pt idx="2781">
                  <c:v>29.7402322538485</c:v>
                </c:pt>
                <c:pt idx="2782">
                  <c:v>29.741859999096</c:v>
                </c:pt>
                <c:pt idx="2783">
                  <c:v>29.7434876619206</c:v>
                </c:pt>
                <c:pt idx="2784">
                  <c:v>29.745115242306799</c:v>
                </c:pt>
                <c:pt idx="2785">
                  <c:v>29.7467427402391</c:v>
                </c:pt>
                <c:pt idx="2786">
                  <c:v>29.748370155702201</c:v>
                </c:pt>
                <c:pt idx="2787">
                  <c:v>29.749997488680599</c:v>
                </c:pt>
                <c:pt idx="2788">
                  <c:v>29.751624739158899</c:v>
                </c:pt>
                <c:pt idx="2789">
                  <c:v>29.753251907121701</c:v>
                </c:pt>
                <c:pt idx="2790">
                  <c:v>29.754878992553799</c:v>
                </c:pt>
                <c:pt idx="2791">
                  <c:v>29.756505995439699</c:v>
                </c:pt>
                <c:pt idx="2792">
                  <c:v>29.758132915764101</c:v>
                </c:pt>
                <c:pt idx="2793">
                  <c:v>29.759759753511599</c:v>
                </c:pt>
                <c:pt idx="2794">
                  <c:v>29.761386508667101</c:v>
                </c:pt>
                <c:pt idx="2795">
                  <c:v>29.7630131812152</c:v>
                </c:pt>
                <c:pt idx="2796">
                  <c:v>29.7646397711407</c:v>
                </c:pt>
                <c:pt idx="2797">
                  <c:v>29.766266278428201</c:v>
                </c:pt>
                <c:pt idx="2798">
                  <c:v>29.767892703062699</c:v>
                </c:pt>
                <c:pt idx="2799">
                  <c:v>29.769519045028801</c:v>
                </c:pt>
                <c:pt idx="2800">
                  <c:v>29.7711453043113</c:v>
                </c:pt>
                <c:pt idx="2801">
                  <c:v>29.772771480895202</c:v>
                </c:pt>
                <c:pt idx="2802">
                  <c:v>29.774397574765199</c:v>
                </c:pt>
                <c:pt idx="2803">
                  <c:v>29.776023585906199</c:v>
                </c:pt>
                <c:pt idx="2804">
                  <c:v>29.777649514303</c:v>
                </c:pt>
                <c:pt idx="2805">
                  <c:v>29.779275359940598</c:v>
                </c:pt>
                <c:pt idx="2806">
                  <c:v>29.780901122803801</c:v>
                </c:pt>
                <c:pt idx="2807">
                  <c:v>29.782526802877499</c:v>
                </c:pt>
                <c:pt idx="2808">
                  <c:v>29.784152400146802</c:v>
                </c:pt>
                <c:pt idx="2809">
                  <c:v>29.785777914596501</c:v>
                </c:pt>
                <c:pt idx="2810">
                  <c:v>29.787403346211601</c:v>
                </c:pt>
                <c:pt idx="2811">
                  <c:v>29.789028694977201</c:v>
                </c:pt>
                <c:pt idx="2812">
                  <c:v>29.7906539608781</c:v>
                </c:pt>
                <c:pt idx="2813">
                  <c:v>29.792279143899499</c:v>
                </c:pt>
                <c:pt idx="2814">
                  <c:v>29.793904244026301</c:v>
                </c:pt>
                <c:pt idx="2815">
                  <c:v>29.795529261243601</c:v>
                </c:pt>
                <c:pt idx="2816">
                  <c:v>29.7971541955365</c:v>
                </c:pt>
                <c:pt idx="2817">
                  <c:v>29.798779046890001</c:v>
                </c:pt>
                <c:pt idx="2818">
                  <c:v>29.8004038152893</c:v>
                </c:pt>
                <c:pt idx="2819">
                  <c:v>29.802028500719501</c:v>
                </c:pt>
                <c:pt idx="2820">
                  <c:v>29.803653103165701</c:v>
                </c:pt>
                <c:pt idx="2821">
                  <c:v>29.805277622613101</c:v>
                </c:pt>
                <c:pt idx="2822">
                  <c:v>29.806902059046799</c:v>
                </c:pt>
                <c:pt idx="2823">
                  <c:v>29.808526412451901</c:v>
                </c:pt>
                <c:pt idx="2824">
                  <c:v>29.810150682813799</c:v>
                </c:pt>
                <c:pt idx="2825">
                  <c:v>29.811774870117599</c:v>
                </c:pt>
                <c:pt idx="2826">
                  <c:v>29.813398974348601</c:v>
                </c:pt>
                <c:pt idx="2827">
                  <c:v>29.815022995491901</c:v>
                </c:pt>
                <c:pt idx="2828">
                  <c:v>29.816646933532901</c:v>
                </c:pt>
                <c:pt idx="2829">
                  <c:v>29.8182707884568</c:v>
                </c:pt>
                <c:pt idx="2830">
                  <c:v>29.819894560249001</c:v>
                </c:pt>
                <c:pt idx="2831">
                  <c:v>29.821518248894701</c:v>
                </c:pt>
                <c:pt idx="2832">
                  <c:v>29.823141854379301</c:v>
                </c:pt>
                <c:pt idx="2833">
                  <c:v>29.824765376688099</c:v>
                </c:pt>
                <c:pt idx="2834">
                  <c:v>29.826388815806499</c:v>
                </c:pt>
                <c:pt idx="2835">
                  <c:v>29.828012171719902</c:v>
                </c:pt>
                <c:pt idx="2836">
                  <c:v>29.829635444413601</c:v>
                </c:pt>
                <c:pt idx="2837">
                  <c:v>29.831258633872999</c:v>
                </c:pt>
                <c:pt idx="2838">
                  <c:v>29.8328817400837</c:v>
                </c:pt>
                <c:pt idx="2839">
                  <c:v>29.8345047630309</c:v>
                </c:pt>
                <c:pt idx="2840">
                  <c:v>29.836127702700299</c:v>
                </c:pt>
                <c:pt idx="2841">
                  <c:v>29.837750559077101</c:v>
                </c:pt>
                <c:pt idx="2842">
                  <c:v>29.839373332147101</c:v>
                </c:pt>
                <c:pt idx="2843">
                  <c:v>29.840996021895599</c:v>
                </c:pt>
                <c:pt idx="2844">
                  <c:v>29.842618628308099</c:v>
                </c:pt>
                <c:pt idx="2845">
                  <c:v>29.844241151370301</c:v>
                </c:pt>
                <c:pt idx="2846">
                  <c:v>29.845863591067602</c:v>
                </c:pt>
                <c:pt idx="2847">
                  <c:v>29.847485947385699</c:v>
                </c:pt>
                <c:pt idx="2848">
                  <c:v>29.8491082203101</c:v>
                </c:pt>
                <c:pt idx="2849">
                  <c:v>29.850730409826401</c:v>
                </c:pt>
                <c:pt idx="2850">
                  <c:v>29.852352515920298</c:v>
                </c:pt>
                <c:pt idx="2851">
                  <c:v>29.853974538577301</c:v>
                </c:pt>
                <c:pt idx="2852">
                  <c:v>29.855596477783202</c:v>
                </c:pt>
                <c:pt idx="2853">
                  <c:v>29.857218333523502</c:v>
                </c:pt>
                <c:pt idx="2854">
                  <c:v>29.858840105784001</c:v>
                </c:pt>
                <c:pt idx="2855">
                  <c:v>29.8604617945504</c:v>
                </c:pt>
                <c:pt idx="2856">
                  <c:v>29.862083399808402</c:v>
                </c:pt>
                <c:pt idx="2857">
                  <c:v>29.8637049215437</c:v>
                </c:pt>
                <c:pt idx="2858">
                  <c:v>29.865326359742099</c:v>
                </c:pt>
                <c:pt idx="2859">
                  <c:v>29.866947714389202</c:v>
                </c:pt>
                <c:pt idx="2860">
                  <c:v>29.868568985471001</c:v>
                </c:pt>
                <c:pt idx="2861">
                  <c:v>29.870190172973199</c:v>
                </c:pt>
                <c:pt idx="2862">
                  <c:v>29.871811276881601</c:v>
                </c:pt>
                <c:pt idx="2863">
                  <c:v>29.873432297181999</c:v>
                </c:pt>
                <c:pt idx="2864">
                  <c:v>29.875053233860299</c:v>
                </c:pt>
                <c:pt idx="2865">
                  <c:v>29.876674086902302</c:v>
                </c:pt>
                <c:pt idx="2866">
                  <c:v>29.878294856293898</c:v>
                </c:pt>
                <c:pt idx="2867">
                  <c:v>29.879915542020999</c:v>
                </c:pt>
                <c:pt idx="2868">
                  <c:v>29.8815361440695</c:v>
                </c:pt>
                <c:pt idx="2869">
                  <c:v>29.8831566624253</c:v>
                </c:pt>
                <c:pt idx="2870">
                  <c:v>29.884777097074299</c:v>
                </c:pt>
                <c:pt idx="2871">
                  <c:v>29.886397448002601</c:v>
                </c:pt>
                <c:pt idx="2872">
                  <c:v>29.888017715196</c:v>
                </c:pt>
                <c:pt idx="2873">
                  <c:v>29.889637898640601</c:v>
                </c:pt>
                <c:pt idx="2874">
                  <c:v>29.891257998322299</c:v>
                </c:pt>
                <c:pt idx="2875">
                  <c:v>29.8928780142272</c:v>
                </c:pt>
                <c:pt idx="2876">
                  <c:v>29.8944979463413</c:v>
                </c:pt>
                <c:pt idx="2877">
                  <c:v>29.896117794650699</c:v>
                </c:pt>
                <c:pt idx="2878">
                  <c:v>29.897737559141301</c:v>
                </c:pt>
                <c:pt idx="2879">
                  <c:v>29.8993572397994</c:v>
                </c:pt>
                <c:pt idx="2880">
                  <c:v>29.900976836610901</c:v>
                </c:pt>
                <c:pt idx="2881">
                  <c:v>29.902596349562</c:v>
                </c:pt>
                <c:pt idx="2882">
                  <c:v>29.9042157786388</c:v>
                </c:pt>
                <c:pt idx="2883">
                  <c:v>29.905835123827401</c:v>
                </c:pt>
                <c:pt idx="2884">
                  <c:v>29.9074543851141</c:v>
                </c:pt>
                <c:pt idx="2885">
                  <c:v>29.909073562484998</c:v>
                </c:pt>
                <c:pt idx="2886">
                  <c:v>29.910692655926201</c:v>
                </c:pt>
                <c:pt idx="2887">
                  <c:v>29.912311665423999</c:v>
                </c:pt>
                <c:pt idx="2888">
                  <c:v>29.913930590964501</c:v>
                </c:pt>
                <c:pt idx="2889">
                  <c:v>29.9155494325341</c:v>
                </c:pt>
                <c:pt idx="2890">
                  <c:v>29.917168190119</c:v>
                </c:pt>
                <c:pt idx="2891">
                  <c:v>29.9187868637054</c:v>
                </c:pt>
                <c:pt idx="2892">
                  <c:v>29.920405453279599</c:v>
                </c:pt>
                <c:pt idx="2893">
                  <c:v>29.922023958827999</c:v>
                </c:pt>
                <c:pt idx="2894">
                  <c:v>29.923642380336702</c:v>
                </c:pt>
                <c:pt idx="2895">
                  <c:v>29.925260717792298</c:v>
                </c:pt>
                <c:pt idx="2896">
                  <c:v>29.926878971180901</c:v>
                </c:pt>
                <c:pt idx="2897">
                  <c:v>29.928497140489</c:v>
                </c:pt>
                <c:pt idx="2898">
                  <c:v>29.930115225702899</c:v>
                </c:pt>
                <c:pt idx="2899">
                  <c:v>29.931733226809001</c:v>
                </c:pt>
                <c:pt idx="2900">
                  <c:v>29.933351143793701</c:v>
                </c:pt>
                <c:pt idx="2901">
                  <c:v>29.9349689766435</c:v>
                </c:pt>
                <c:pt idx="2902">
                  <c:v>29.936586725344799</c:v>
                </c:pt>
                <c:pt idx="2903">
                  <c:v>29.938204389884</c:v>
                </c:pt>
                <c:pt idx="2904">
                  <c:v>29.9398219702476</c:v>
                </c:pt>
                <c:pt idx="2905">
                  <c:v>29.941439466422</c:v>
                </c:pt>
                <c:pt idx="2906">
                  <c:v>29.9430568783939</c:v>
                </c:pt>
                <c:pt idx="2907">
                  <c:v>29.9446742061496</c:v>
                </c:pt>
                <c:pt idx="2908">
                  <c:v>29.946291449675801</c:v>
                </c:pt>
                <c:pt idx="2909">
                  <c:v>29.947908608958901</c:v>
                </c:pt>
                <c:pt idx="2910">
                  <c:v>29.949525683985499</c:v>
                </c:pt>
                <c:pt idx="2911">
                  <c:v>29.9511426747423</c:v>
                </c:pt>
                <c:pt idx="2912">
                  <c:v>29.952759581215702</c:v>
                </c:pt>
                <c:pt idx="2913">
                  <c:v>29.954376403392398</c:v>
                </c:pt>
                <c:pt idx="2914">
                  <c:v>29.955993141259</c:v>
                </c:pt>
                <c:pt idx="2915">
                  <c:v>29.957609794802199</c:v>
                </c:pt>
                <c:pt idx="2916">
                  <c:v>29.959226364008501</c:v>
                </c:pt>
                <c:pt idx="2917">
                  <c:v>29.960842848864701</c:v>
                </c:pt>
                <c:pt idx="2918">
                  <c:v>29.962459249357501</c:v>
                </c:pt>
                <c:pt idx="2919">
                  <c:v>29.9640755654735</c:v>
                </c:pt>
                <c:pt idx="2920">
                  <c:v>29.965691797199401</c:v>
                </c:pt>
                <c:pt idx="2921">
                  <c:v>29.967307944521998</c:v>
                </c:pt>
                <c:pt idx="2922">
                  <c:v>29.9689240074281</c:v>
                </c:pt>
                <c:pt idx="2923">
                  <c:v>29.970539985904299</c:v>
                </c:pt>
                <c:pt idx="2924">
                  <c:v>29.9721558799375</c:v>
                </c:pt>
                <c:pt idx="2925">
                  <c:v>29.9737716895144</c:v>
                </c:pt>
                <c:pt idx="2926">
                  <c:v>29.9753874146218</c:v>
                </c:pt>
                <c:pt idx="2927">
                  <c:v>29.977003055246598</c:v>
                </c:pt>
                <c:pt idx="2928">
                  <c:v>29.978618611375602</c:v>
                </c:pt>
                <c:pt idx="2929">
                  <c:v>29.9802340829957</c:v>
                </c:pt>
                <c:pt idx="2930">
                  <c:v>29.9818494700936</c:v>
                </c:pt>
                <c:pt idx="2931">
                  <c:v>29.983464772656301</c:v>
                </c:pt>
                <c:pt idx="2932">
                  <c:v>29.985079990670702</c:v>
                </c:pt>
                <c:pt idx="2933">
                  <c:v>29.986695124123699</c:v>
                </c:pt>
                <c:pt idx="2934">
                  <c:v>29.988310173002301</c:v>
                </c:pt>
                <c:pt idx="2935">
                  <c:v>29.989925137293199</c:v>
                </c:pt>
                <c:pt idx="2936">
                  <c:v>29.991540016983599</c:v>
                </c:pt>
                <c:pt idx="2937">
                  <c:v>29.9931548120603</c:v>
                </c:pt>
                <c:pt idx="2938">
                  <c:v>29.994769522510399</c:v>
                </c:pt>
                <c:pt idx="2939">
                  <c:v>29.996384148320899</c:v>
                </c:pt>
                <c:pt idx="2940">
                  <c:v>29.997998689478699</c:v>
                </c:pt>
                <c:pt idx="2941">
                  <c:v>29.999613145970901</c:v>
                </c:pt>
                <c:pt idx="2942">
                  <c:v>30.001227517784599</c:v>
                </c:pt>
                <c:pt idx="2943">
                  <c:v>30.002841804906801</c:v>
                </c:pt>
                <c:pt idx="2944">
                  <c:v>30.004456007324599</c:v>
                </c:pt>
                <c:pt idx="2945">
                  <c:v>30.006070125025001</c:v>
                </c:pt>
                <c:pt idx="2946">
                  <c:v>30.0076841579952</c:v>
                </c:pt>
                <c:pt idx="2947">
                  <c:v>30.0092981062223</c:v>
                </c:pt>
                <c:pt idx="2948">
                  <c:v>30.010911969693499</c:v>
                </c:pt>
                <c:pt idx="2949">
                  <c:v>30.012525748395799</c:v>
                </c:pt>
                <c:pt idx="2950">
                  <c:v>30.014139442316399</c:v>
                </c:pt>
                <c:pt idx="2951">
                  <c:v>30.015753051442601</c:v>
                </c:pt>
                <c:pt idx="2952">
                  <c:v>30.0173665757615</c:v>
                </c:pt>
                <c:pt idx="2953">
                  <c:v>30.0189800152604</c:v>
                </c:pt>
                <c:pt idx="2954">
                  <c:v>30.020593369926299</c:v>
                </c:pt>
                <c:pt idx="2955">
                  <c:v>30.022206639746699</c:v>
                </c:pt>
                <c:pt idx="2956">
                  <c:v>30.023819824708699</c:v>
                </c:pt>
                <c:pt idx="2957">
                  <c:v>30.025432924799599</c:v>
                </c:pt>
                <c:pt idx="2958">
                  <c:v>30.027045940006701</c:v>
                </c:pt>
                <c:pt idx="2959">
                  <c:v>30.028658870317301</c:v>
                </c:pt>
                <c:pt idx="2960">
                  <c:v>30.030271715718701</c:v>
                </c:pt>
                <c:pt idx="2961">
                  <c:v>30.0318844761983</c:v>
                </c:pt>
                <c:pt idx="2962">
                  <c:v>30.033497151743301</c:v>
                </c:pt>
                <c:pt idx="2963">
                  <c:v>30.035109742341099</c:v>
                </c:pt>
                <c:pt idx="2964">
                  <c:v>30.036722247979199</c:v>
                </c:pt>
                <c:pt idx="2965">
                  <c:v>30.038334668644801</c:v>
                </c:pt>
                <c:pt idx="2966">
                  <c:v>30.039947004325501</c:v>
                </c:pt>
                <c:pt idx="2967">
                  <c:v>30.041559255008501</c:v>
                </c:pt>
                <c:pt idx="2968">
                  <c:v>30.0431714206814</c:v>
                </c:pt>
                <c:pt idx="2969">
                  <c:v>30.044783501331601</c:v>
                </c:pt>
                <c:pt idx="2970">
                  <c:v>30.046395496946499</c:v>
                </c:pt>
                <c:pt idx="2971">
                  <c:v>30.048007407513602</c:v>
                </c:pt>
                <c:pt idx="2972">
                  <c:v>30.049619233020501</c:v>
                </c:pt>
                <c:pt idx="2973">
                  <c:v>30.051230973454601</c:v>
                </c:pt>
                <c:pt idx="2974">
                  <c:v>30.052842628803401</c:v>
                </c:pt>
                <c:pt idx="2975">
                  <c:v>30.054454199054501</c:v>
                </c:pt>
                <c:pt idx="2976">
                  <c:v>30.056065684195399</c:v>
                </c:pt>
                <c:pt idx="2977">
                  <c:v>30.057677084213701</c:v>
                </c:pt>
                <c:pt idx="2978">
                  <c:v>30.0592883990969</c:v>
                </c:pt>
                <c:pt idx="2979">
                  <c:v>30.060899628832701</c:v>
                </c:pt>
                <c:pt idx="2980">
                  <c:v>30.0625107734087</c:v>
                </c:pt>
                <c:pt idx="2981">
                  <c:v>30.0641218328124</c:v>
                </c:pt>
                <c:pt idx="2982">
                  <c:v>30.065732807031601</c:v>
                </c:pt>
                <c:pt idx="2983">
                  <c:v>30.0673436960539</c:v>
                </c:pt>
                <c:pt idx="2984">
                  <c:v>30.068954499866798</c:v>
                </c:pt>
                <c:pt idx="2985">
                  <c:v>30.070565218458199</c:v>
                </c:pt>
                <c:pt idx="2986">
                  <c:v>30.0721758518157</c:v>
                </c:pt>
                <c:pt idx="2987">
                  <c:v>30.073786399926998</c:v>
                </c:pt>
                <c:pt idx="2988">
                  <c:v>30.0753968627799</c:v>
                </c:pt>
                <c:pt idx="2989">
                  <c:v>30.0770072403621</c:v>
                </c:pt>
                <c:pt idx="2990">
                  <c:v>30.078617532661202</c:v>
                </c:pt>
                <c:pt idx="2991">
                  <c:v>30.080227739665201</c:v>
                </c:pt>
                <c:pt idx="2992">
                  <c:v>30.081837861361802</c:v>
                </c:pt>
                <c:pt idx="2993">
                  <c:v>30.0834478977388</c:v>
                </c:pt>
                <c:pt idx="2994">
                  <c:v>30.085057848783901</c:v>
                </c:pt>
                <c:pt idx="2995">
                  <c:v>30.086667714485099</c:v>
                </c:pt>
                <c:pt idx="2996">
                  <c:v>30.088277494830098</c:v>
                </c:pt>
                <c:pt idx="2997">
                  <c:v>30.089887189806799</c:v>
                </c:pt>
                <c:pt idx="2998">
                  <c:v>30.0914967994031</c:v>
                </c:pt>
                <c:pt idx="2999">
                  <c:v>30.0931063236069</c:v>
                </c:pt>
                <c:pt idx="3000">
                  <c:v>30.094715762406</c:v>
                </c:pt>
                <c:pt idx="3001">
                  <c:v>30.0963251157884</c:v>
                </c:pt>
                <c:pt idx="3002">
                  <c:v>30.097934383741901</c:v>
                </c:pt>
                <c:pt idx="3003">
                  <c:v>30.099543566254699</c:v>
                </c:pt>
                <c:pt idx="3004">
                  <c:v>30.101152663314501</c:v>
                </c:pt>
                <c:pt idx="3005">
                  <c:v>30.102761674909399</c:v>
                </c:pt>
                <c:pt idx="3006">
                  <c:v>30.104370601027298</c:v>
                </c:pt>
                <c:pt idx="3007">
                  <c:v>30.105979441656199</c:v>
                </c:pt>
                <c:pt idx="3008">
                  <c:v>30.107588196784199</c:v>
                </c:pt>
                <c:pt idx="3009">
                  <c:v>30.109196866399301</c:v>
                </c:pt>
                <c:pt idx="3010">
                  <c:v>30.110805450489501</c:v>
                </c:pt>
                <c:pt idx="3011">
                  <c:v>30.112413949042899</c:v>
                </c:pt>
                <c:pt idx="3012">
                  <c:v>30.114022362047599</c:v>
                </c:pt>
                <c:pt idx="3013">
                  <c:v>30.1156306894915</c:v>
                </c:pt>
                <c:pt idx="3014">
                  <c:v>30.117238931362898</c:v>
                </c:pt>
                <c:pt idx="3015">
                  <c:v>30.118847087649801</c:v>
                </c:pt>
                <c:pt idx="3016">
                  <c:v>30.120455158340398</c:v>
                </c:pt>
                <c:pt idx="3017">
                  <c:v>30.1220631434228</c:v>
                </c:pt>
                <c:pt idx="3018">
                  <c:v>30.123671042885199</c:v>
                </c:pt>
                <c:pt idx="3019">
                  <c:v>30.125278856715699</c:v>
                </c:pt>
                <c:pt idx="3020">
                  <c:v>30.1268865849025</c:v>
                </c:pt>
                <c:pt idx="3021">
                  <c:v>30.128494227433801</c:v>
                </c:pt>
                <c:pt idx="3022">
                  <c:v>30.1301017842978</c:v>
                </c:pt>
                <c:pt idx="3023">
                  <c:v>30.1317092554828</c:v>
                </c:pt>
                <c:pt idx="3024">
                  <c:v>30.133316640977</c:v>
                </c:pt>
                <c:pt idx="3025">
                  <c:v>30.134923940768601</c:v>
                </c:pt>
                <c:pt idx="3026">
                  <c:v>30.136531154845901</c:v>
                </c:pt>
                <c:pt idx="3027">
                  <c:v>30.1381382831972</c:v>
                </c:pt>
                <c:pt idx="3028">
                  <c:v>30.1397453258108</c:v>
                </c:pt>
                <c:pt idx="3029">
                  <c:v>30.141352282675001</c:v>
                </c:pt>
                <c:pt idx="3030">
                  <c:v>30.142959153778101</c:v>
                </c:pt>
                <c:pt idx="3031">
                  <c:v>30.144565939108499</c:v>
                </c:pt>
                <c:pt idx="3032">
                  <c:v>30.146172638654502</c:v>
                </c:pt>
                <c:pt idx="3033">
                  <c:v>30.147779252404501</c:v>
                </c:pt>
                <c:pt idx="3034">
                  <c:v>30.149385780346801</c:v>
                </c:pt>
                <c:pt idx="3035">
                  <c:v>30.150992222469899</c:v>
                </c:pt>
                <c:pt idx="3036">
                  <c:v>30.152598578762099</c:v>
                </c:pt>
                <c:pt idx="3037">
                  <c:v>30.154204849212</c:v>
                </c:pt>
                <c:pt idx="3038">
                  <c:v>30.1558110338079</c:v>
                </c:pt>
                <c:pt idx="3039">
                  <c:v>30.1574171325382</c:v>
                </c:pt>
                <c:pt idx="3040">
                  <c:v>30.159023145391501</c:v>
                </c:pt>
                <c:pt idx="3041">
                  <c:v>30.160629072356201</c:v>
                </c:pt>
                <c:pt idx="3042">
                  <c:v>30.1622349134208</c:v>
                </c:pt>
                <c:pt idx="3043">
                  <c:v>30.163840668573901</c:v>
                </c:pt>
                <c:pt idx="3044">
                  <c:v>30.1654463378039</c:v>
                </c:pt>
                <c:pt idx="3045">
                  <c:v>30.167051921099301</c:v>
                </c:pt>
                <c:pt idx="3046">
                  <c:v>30.168657418448799</c:v>
                </c:pt>
                <c:pt idx="3047">
                  <c:v>30.170262829840901</c:v>
                </c:pt>
                <c:pt idx="3048">
                  <c:v>30.1718681552641</c:v>
                </c:pt>
                <c:pt idx="3049">
                  <c:v>30.173473394707099</c:v>
                </c:pt>
                <c:pt idx="3050">
                  <c:v>30.175078548158499</c:v>
                </c:pt>
                <c:pt idx="3051">
                  <c:v>30.176683615606802</c:v>
                </c:pt>
                <c:pt idx="3052">
                  <c:v>30.178288597040801</c:v>
                </c:pt>
                <c:pt idx="3053">
                  <c:v>30.179893492449001</c:v>
                </c:pt>
                <c:pt idx="3054">
                  <c:v>30.181498301820099</c:v>
                </c:pt>
                <c:pt idx="3055">
                  <c:v>30.183103025142799</c:v>
                </c:pt>
                <c:pt idx="3056">
                  <c:v>30.184707662405799</c:v>
                </c:pt>
                <c:pt idx="3057">
                  <c:v>30.186312213597699</c:v>
                </c:pt>
                <c:pt idx="3058">
                  <c:v>30.187916678707399</c:v>
                </c:pt>
                <c:pt idx="3059">
                  <c:v>30.1895210577234</c:v>
                </c:pt>
                <c:pt idx="3060">
                  <c:v>30.191125350634699</c:v>
                </c:pt>
                <c:pt idx="3061">
                  <c:v>30.1927295574298</c:v>
                </c:pt>
                <c:pt idx="3062">
                  <c:v>30.194333678097699</c:v>
                </c:pt>
                <c:pt idx="3063">
                  <c:v>30.195937712627</c:v>
                </c:pt>
                <c:pt idx="3064">
                  <c:v>30.1975416610066</c:v>
                </c:pt>
                <c:pt idx="3065">
                  <c:v>30.199145523225301</c:v>
                </c:pt>
                <c:pt idx="3066">
                  <c:v>30.200749299271902</c:v>
                </c:pt>
                <c:pt idx="3067">
                  <c:v>30.2023529891352</c:v>
                </c:pt>
                <c:pt idx="3068">
                  <c:v>30.2039565928042</c:v>
                </c:pt>
                <c:pt idx="3069">
                  <c:v>30.205560110267601</c:v>
                </c:pt>
                <c:pt idx="3070">
                  <c:v>30.207163541514301</c:v>
                </c:pt>
                <c:pt idx="3071">
                  <c:v>30.2087668865334</c:v>
                </c:pt>
                <c:pt idx="3072">
                  <c:v>30.210370145313501</c:v>
                </c:pt>
                <c:pt idx="3073">
                  <c:v>30.2119733178437</c:v>
                </c:pt>
                <c:pt idx="3074">
                  <c:v>30.213576404112999</c:v>
                </c:pt>
                <c:pt idx="3075">
                  <c:v>30.215179404110199</c:v>
                </c:pt>
                <c:pt idx="3076">
                  <c:v>30.2167823178243</c:v>
                </c:pt>
                <c:pt idx="3077">
                  <c:v>30.218385145244302</c:v>
                </c:pt>
                <c:pt idx="3078">
                  <c:v>30.2199878863591</c:v>
                </c:pt>
                <c:pt idx="3079">
                  <c:v>30.221590541157902</c:v>
                </c:pt>
                <c:pt idx="3080">
                  <c:v>30.223193109629602</c:v>
                </c:pt>
                <c:pt idx="3081">
                  <c:v>30.224795591763201</c:v>
                </c:pt>
                <c:pt idx="3082">
                  <c:v>30.226397987547699</c:v>
                </c:pt>
                <c:pt idx="3083">
                  <c:v>30.228000296972301</c:v>
                </c:pt>
                <c:pt idx="3084">
                  <c:v>30.229602520025999</c:v>
                </c:pt>
                <c:pt idx="3085">
                  <c:v>30.231204656697901</c:v>
                </c:pt>
                <c:pt idx="3086">
                  <c:v>30.232806706977101</c:v>
                </c:pt>
                <c:pt idx="3087">
                  <c:v>30.234408670852702</c:v>
                </c:pt>
                <c:pt idx="3088">
                  <c:v>30.2360105483138</c:v>
                </c:pt>
                <c:pt idx="3089">
                  <c:v>30.2376123393495</c:v>
                </c:pt>
                <c:pt idx="3090">
                  <c:v>30.239214043949101</c:v>
                </c:pt>
                <c:pt idx="3091">
                  <c:v>30.2408156621016</c:v>
                </c:pt>
                <c:pt idx="3092">
                  <c:v>30.2424171937963</c:v>
                </c:pt>
                <c:pt idx="3093">
                  <c:v>30.2440186390224</c:v>
                </c:pt>
                <c:pt idx="3094">
                  <c:v>30.245619997769001</c:v>
                </c:pt>
                <c:pt idx="3095">
                  <c:v>30.2472212700253</c:v>
                </c:pt>
                <c:pt idx="3096">
                  <c:v>30.248822455780701</c:v>
                </c:pt>
                <c:pt idx="3097">
                  <c:v>30.250423555024401</c:v>
                </c:pt>
                <c:pt idx="3098">
                  <c:v>30.252024567745501</c:v>
                </c:pt>
                <c:pt idx="3099">
                  <c:v>30.253625493933399</c:v>
                </c:pt>
                <c:pt idx="3100">
                  <c:v>30.255226333577401</c:v>
                </c:pt>
                <c:pt idx="3101">
                  <c:v>30.256827086666799</c:v>
                </c:pt>
                <c:pt idx="3102">
                  <c:v>30.258427753190801</c:v>
                </c:pt>
                <c:pt idx="3103">
                  <c:v>30.260028333138902</c:v>
                </c:pt>
                <c:pt idx="3104">
                  <c:v>30.261628826500299</c:v>
                </c:pt>
                <c:pt idx="3105">
                  <c:v>30.263229233264401</c:v>
                </c:pt>
                <c:pt idx="3106">
                  <c:v>30.264829553420601</c:v>
                </c:pt>
                <c:pt idx="3107">
                  <c:v>30.266429786958199</c:v>
                </c:pt>
                <c:pt idx="3108">
                  <c:v>30.2680299338667</c:v>
                </c:pt>
                <c:pt idx="3109">
                  <c:v>30.2696299941354</c:v>
                </c:pt>
                <c:pt idx="3110">
                  <c:v>30.271229967753801</c:v>
                </c:pt>
                <c:pt idx="3111">
                  <c:v>30.272829854711301</c:v>
                </c:pt>
                <c:pt idx="3112">
                  <c:v>30.274429654997299</c:v>
                </c:pt>
                <c:pt idx="3113">
                  <c:v>30.276029368601399</c:v>
                </c:pt>
                <c:pt idx="3114">
                  <c:v>30.277628995512899</c:v>
                </c:pt>
                <c:pt idx="3115">
                  <c:v>30.279228535721401</c:v>
                </c:pt>
                <c:pt idx="3116">
                  <c:v>30.280827989216299</c:v>
                </c:pt>
                <c:pt idx="3117">
                  <c:v>30.282427355987299</c:v>
                </c:pt>
                <c:pt idx="3118">
                  <c:v>30.2840266360237</c:v>
                </c:pt>
                <c:pt idx="3119">
                  <c:v>30.285625829315201</c:v>
                </c:pt>
                <c:pt idx="3120">
                  <c:v>30.287224935851299</c:v>
                </c:pt>
                <c:pt idx="3121">
                  <c:v>30.288823955621499</c:v>
                </c:pt>
                <c:pt idx="3122">
                  <c:v>30.290422888615499</c:v>
                </c:pt>
                <c:pt idx="3123">
                  <c:v>30.2920217348228</c:v>
                </c:pt>
                <c:pt idx="3124">
                  <c:v>30.293620494233</c:v>
                </c:pt>
                <c:pt idx="3125">
                  <c:v>30.2952191668358</c:v>
                </c:pt>
                <c:pt idx="3126">
                  <c:v>30.2968177526208</c:v>
                </c:pt>
                <c:pt idx="3127">
                  <c:v>30.298416251577599</c:v>
                </c:pt>
                <c:pt idx="3128">
                  <c:v>30.300014663695901</c:v>
                </c:pt>
                <c:pt idx="3129">
                  <c:v>30.301612988965299</c:v>
                </c:pt>
                <c:pt idx="3130">
                  <c:v>30.303211227375598</c:v>
                </c:pt>
                <c:pt idx="3131">
                  <c:v>30.304809378916399</c:v>
                </c:pt>
                <c:pt idx="3132">
                  <c:v>30.306407443577498</c:v>
                </c:pt>
                <c:pt idx="3133">
                  <c:v>30.308005421348501</c:v>
                </c:pt>
                <c:pt idx="3134">
                  <c:v>30.309603312219298</c:v>
                </c:pt>
                <c:pt idx="3135">
                  <c:v>30.3112011161795</c:v>
                </c:pt>
                <c:pt idx="3136">
                  <c:v>30.312798833218899</c:v>
                </c:pt>
                <c:pt idx="3137">
                  <c:v>30.314396463327299</c:v>
                </c:pt>
                <c:pt idx="3138">
                  <c:v>30.315994006494499</c:v>
                </c:pt>
                <c:pt idx="3139">
                  <c:v>30.3175914627103</c:v>
                </c:pt>
                <c:pt idx="3140">
                  <c:v>30.3191888319645</c:v>
                </c:pt>
                <c:pt idx="3141">
                  <c:v>30.3207861142469</c:v>
                </c:pt>
                <c:pt idx="3142">
                  <c:v>30.322383309547298</c:v>
                </c:pt>
                <c:pt idx="3143">
                  <c:v>30.323980417855701</c:v>
                </c:pt>
                <c:pt idx="3144">
                  <c:v>30.325577439161801</c:v>
                </c:pt>
                <c:pt idx="3145">
                  <c:v>30.327174373455701</c:v>
                </c:pt>
                <c:pt idx="3146">
                  <c:v>30.328771220726999</c:v>
                </c:pt>
                <c:pt idx="3147">
                  <c:v>30.330367980965899</c:v>
                </c:pt>
                <c:pt idx="3148">
                  <c:v>30.3319646541621</c:v>
                </c:pt>
                <c:pt idx="3149">
                  <c:v>30.333561240305599</c:v>
                </c:pt>
                <c:pt idx="3150">
                  <c:v>30.3351577393864</c:v>
                </c:pt>
                <c:pt idx="3151">
                  <c:v>30.336754151394299</c:v>
                </c:pt>
                <c:pt idx="3152">
                  <c:v>30.338350476319501</c:v>
                </c:pt>
                <c:pt idx="3153">
                  <c:v>30.3399467141518</c:v>
                </c:pt>
                <c:pt idx="3154">
                  <c:v>30.341542864881198</c:v>
                </c:pt>
                <c:pt idx="3155">
                  <c:v>30.343138928497901</c:v>
                </c:pt>
                <c:pt idx="3156">
                  <c:v>30.3447349049917</c:v>
                </c:pt>
                <c:pt idx="3157">
                  <c:v>30.346330794352699</c:v>
                </c:pt>
                <c:pt idx="3158">
                  <c:v>30.347926596571</c:v>
                </c:pt>
                <c:pt idx="3159">
                  <c:v>30.349522311636601</c:v>
                </c:pt>
                <c:pt idx="3160">
                  <c:v>30.351117939539598</c:v>
                </c:pt>
                <c:pt idx="3161">
                  <c:v>30.352713480270101</c:v>
                </c:pt>
                <c:pt idx="3162">
                  <c:v>30.354308933818199</c:v>
                </c:pt>
                <c:pt idx="3163">
                  <c:v>30.355904300174</c:v>
                </c:pt>
                <c:pt idx="3164">
                  <c:v>30.357499579327499</c:v>
                </c:pt>
                <c:pt idx="3165">
                  <c:v>30.359094771269099</c:v>
                </c:pt>
                <c:pt idx="3166">
                  <c:v>30.360689875988701</c:v>
                </c:pt>
                <c:pt idx="3167">
                  <c:v>30.362284893476598</c:v>
                </c:pt>
                <c:pt idx="3168">
                  <c:v>30.3638798237229</c:v>
                </c:pt>
                <c:pt idx="3169">
                  <c:v>30.365474666717901</c:v>
                </c:pt>
                <c:pt idx="3170">
                  <c:v>30.3670694224516</c:v>
                </c:pt>
                <c:pt idx="3171">
                  <c:v>30.3686640909145</c:v>
                </c:pt>
                <c:pt idx="3172">
                  <c:v>30.370258672096501</c:v>
                </c:pt>
                <c:pt idx="3173">
                  <c:v>30.371853165988099</c:v>
                </c:pt>
                <c:pt idx="3174">
                  <c:v>30.373447572579401</c:v>
                </c:pt>
                <c:pt idx="3175">
                  <c:v>30.3750418918607</c:v>
                </c:pt>
                <c:pt idx="3176">
                  <c:v>30.376636123822401</c:v>
                </c:pt>
                <c:pt idx="3177">
                  <c:v>30.378230268454601</c:v>
                </c:pt>
                <c:pt idx="3178">
                  <c:v>30.379824325747599</c:v>
                </c:pt>
                <c:pt idx="3179">
                  <c:v>30.381418295691901</c:v>
                </c:pt>
                <c:pt idx="3180">
                  <c:v>30.383012178277699</c:v>
                </c:pt>
                <c:pt idx="3181">
                  <c:v>30.3846059734954</c:v>
                </c:pt>
                <c:pt idx="3182">
                  <c:v>30.386199681335199</c:v>
                </c:pt>
                <c:pt idx="3183">
                  <c:v>30.387793301787699</c:v>
                </c:pt>
                <c:pt idx="3184">
                  <c:v>30.389386834843101</c:v>
                </c:pt>
                <c:pt idx="3185">
                  <c:v>30.390980280491799</c:v>
                </c:pt>
                <c:pt idx="3186">
                  <c:v>30.392573638724301</c:v>
                </c:pt>
                <c:pt idx="3187">
                  <c:v>30.394166909530998</c:v>
                </c:pt>
                <c:pt idx="3188">
                  <c:v>30.395760092902201</c:v>
                </c:pt>
                <c:pt idx="3189">
                  <c:v>30.3973531888285</c:v>
                </c:pt>
                <c:pt idx="3190">
                  <c:v>30.398946197300202</c:v>
                </c:pt>
                <c:pt idx="3191">
                  <c:v>30.400539118307901</c:v>
                </c:pt>
                <c:pt idx="3192">
                  <c:v>30.402131951842001</c:v>
                </c:pt>
                <c:pt idx="3193">
                  <c:v>30.4037246978931</c:v>
                </c:pt>
                <c:pt idx="3194">
                  <c:v>30.405317356451501</c:v>
                </c:pt>
                <c:pt idx="3195">
                  <c:v>30.4069099275079</c:v>
                </c:pt>
                <c:pt idx="3196">
                  <c:v>30.408502411052702</c:v>
                </c:pt>
                <c:pt idx="3197">
                  <c:v>30.4100948070766</c:v>
                </c:pt>
                <c:pt idx="3198">
                  <c:v>30.411687115569901</c:v>
                </c:pt>
                <c:pt idx="3199">
                  <c:v>30.413279336523399</c:v>
                </c:pt>
                <c:pt idx="3200">
                  <c:v>30.414871469927601</c:v>
                </c:pt>
                <c:pt idx="3201">
                  <c:v>30.416463515773099</c:v>
                </c:pt>
                <c:pt idx="3202">
                  <c:v>30.418055474050501</c:v>
                </c:pt>
                <c:pt idx="3203">
                  <c:v>30.419647344750398</c:v>
                </c:pt>
                <c:pt idx="3204">
                  <c:v>30.421239127863402</c:v>
                </c:pt>
                <c:pt idx="3205">
                  <c:v>30.422830823380099</c:v>
                </c:pt>
                <c:pt idx="3206">
                  <c:v>30.424422431291301</c:v>
                </c:pt>
                <c:pt idx="3207">
                  <c:v>30.426013951587599</c:v>
                </c:pt>
                <c:pt idx="3208">
                  <c:v>30.4276053842596</c:v>
                </c:pt>
                <c:pt idx="3209">
                  <c:v>30.429196729298098</c:v>
                </c:pt>
                <c:pt idx="3210">
                  <c:v>30.430787986693701</c:v>
                </c:pt>
                <c:pt idx="3211">
                  <c:v>30.4323791564372</c:v>
                </c:pt>
                <c:pt idx="3212">
                  <c:v>30.433970238519201</c:v>
                </c:pt>
                <c:pt idx="3213">
                  <c:v>30.435561232930599</c:v>
                </c:pt>
                <c:pt idx="3214">
                  <c:v>30.4371521396621</c:v>
                </c:pt>
                <c:pt idx="3215">
                  <c:v>30.438742958704498</c:v>
                </c:pt>
                <c:pt idx="3216">
                  <c:v>30.440333690048401</c:v>
                </c:pt>
                <c:pt idx="3217">
                  <c:v>30.4419243336847</c:v>
                </c:pt>
                <c:pt idx="3218">
                  <c:v>30.443514889604302</c:v>
                </c:pt>
                <c:pt idx="3219">
                  <c:v>30.4451053577978</c:v>
                </c:pt>
                <c:pt idx="3220">
                  <c:v>30.446695738256199</c:v>
                </c:pt>
                <c:pt idx="3221">
                  <c:v>30.448286030970301</c:v>
                </c:pt>
                <c:pt idx="3222">
                  <c:v>30.449876235930901</c:v>
                </c:pt>
                <c:pt idx="3223">
                  <c:v>30.4514663531289</c:v>
                </c:pt>
                <c:pt idx="3224">
                  <c:v>30.4530563825552</c:v>
                </c:pt>
                <c:pt idx="3225">
                  <c:v>30.454646324200599</c:v>
                </c:pt>
                <c:pt idx="3226">
                  <c:v>30.456236178055999</c:v>
                </c:pt>
                <c:pt idx="3227">
                  <c:v>30.4578259441124</c:v>
                </c:pt>
                <c:pt idx="3228">
                  <c:v>30.459415622360702</c:v>
                </c:pt>
                <c:pt idx="3229">
                  <c:v>30.4610052127918</c:v>
                </c:pt>
                <c:pt idx="3230">
                  <c:v>30.462594715396602</c:v>
                </c:pt>
                <c:pt idx="3231">
                  <c:v>30.464184130166199</c:v>
                </c:pt>
                <c:pt idx="3232">
                  <c:v>30.465773457091402</c:v>
                </c:pt>
                <c:pt idx="3233">
                  <c:v>30.467362696163299</c:v>
                </c:pt>
                <c:pt idx="3234">
                  <c:v>30.4689518473729</c:v>
                </c:pt>
                <c:pt idx="3235">
                  <c:v>30.470540910711101</c:v>
                </c:pt>
                <c:pt idx="3236">
                  <c:v>30.4721298861691</c:v>
                </c:pt>
                <c:pt idx="3237">
                  <c:v>30.473718773737701</c:v>
                </c:pt>
                <c:pt idx="3238">
                  <c:v>30.475307573408099</c:v>
                </c:pt>
                <c:pt idx="3239">
                  <c:v>30.476896285171399</c:v>
                </c:pt>
                <c:pt idx="3240">
                  <c:v>30.478484909018501</c:v>
                </c:pt>
                <c:pt idx="3241">
                  <c:v>30.480073444940601</c:v>
                </c:pt>
                <c:pt idx="3242">
                  <c:v>30.481661892928798</c:v>
                </c:pt>
                <c:pt idx="3243">
                  <c:v>30.483250252974099</c:v>
                </c:pt>
                <c:pt idx="3244">
                  <c:v>30.484838525067701</c:v>
                </c:pt>
                <c:pt idx="3245">
                  <c:v>30.4864267092007</c:v>
                </c:pt>
                <c:pt idx="3246">
                  <c:v>30.488014805364202</c:v>
                </c:pt>
                <c:pt idx="3247">
                  <c:v>30.489602813549499</c:v>
                </c:pt>
                <c:pt idx="3248">
                  <c:v>30.491190733747601</c:v>
                </c:pt>
                <c:pt idx="3249">
                  <c:v>30.492778565949699</c:v>
                </c:pt>
                <c:pt idx="3250">
                  <c:v>30.4943663101471</c:v>
                </c:pt>
                <c:pt idx="3251">
                  <c:v>30.495953966330902</c:v>
                </c:pt>
                <c:pt idx="3252">
                  <c:v>30.497541534492299</c:v>
                </c:pt>
                <c:pt idx="3253">
                  <c:v>30.4991290146226</c:v>
                </c:pt>
                <c:pt idx="3254">
                  <c:v>30.500716406713</c:v>
                </c:pt>
                <c:pt idx="3255">
                  <c:v>30.502303710754799</c:v>
                </c:pt>
                <c:pt idx="3256">
                  <c:v>30.5038909267391</c:v>
                </c:pt>
                <c:pt idx="3257">
                  <c:v>30.505478054657399</c:v>
                </c:pt>
                <c:pt idx="3258">
                  <c:v>30.5070650945007</c:v>
                </c:pt>
                <c:pt idx="3259">
                  <c:v>30.5086520462606</c:v>
                </c:pt>
                <c:pt idx="3260">
                  <c:v>30.510238909928201</c:v>
                </c:pt>
                <c:pt idx="3261">
                  <c:v>30.511825685494902</c:v>
                </c:pt>
                <c:pt idx="3262">
                  <c:v>30.513412372952001</c:v>
                </c:pt>
                <c:pt idx="3263">
                  <c:v>30.514998972290801</c:v>
                </c:pt>
                <c:pt idx="3264">
                  <c:v>30.516585483502801</c:v>
                </c:pt>
                <c:pt idx="3265">
                  <c:v>30.518171906579301</c:v>
                </c:pt>
                <c:pt idx="3266">
                  <c:v>30.5197582415116</c:v>
                </c:pt>
                <c:pt idx="3267">
                  <c:v>30.521344488291099</c:v>
                </c:pt>
                <c:pt idx="3268">
                  <c:v>30.522930646909298</c:v>
                </c:pt>
                <c:pt idx="3269">
                  <c:v>30.524516717357599</c:v>
                </c:pt>
                <c:pt idx="3270">
                  <c:v>30.526102699627302</c:v>
                </c:pt>
                <c:pt idx="3271">
                  <c:v>30.52768859371</c:v>
                </c:pt>
                <c:pt idx="3272">
                  <c:v>30.529274399597099</c:v>
                </c:pt>
                <c:pt idx="3273">
                  <c:v>30.5308601172799</c:v>
                </c:pt>
                <c:pt idx="3274">
                  <c:v>30.532445746750099</c:v>
                </c:pt>
                <c:pt idx="3275">
                  <c:v>30.534031287999099</c:v>
                </c:pt>
                <c:pt idx="3276">
                  <c:v>30.535616741018401</c:v>
                </c:pt>
                <c:pt idx="3277">
                  <c:v>30.537202105799501</c:v>
                </c:pt>
                <c:pt idx="3278">
                  <c:v>30.538787382333901</c:v>
                </c:pt>
                <c:pt idx="3279">
                  <c:v>30.540372570613201</c:v>
                </c:pt>
                <c:pt idx="3280">
                  <c:v>30.541957670628801</c:v>
                </c:pt>
                <c:pt idx="3281">
                  <c:v>30.543542682372401</c:v>
                </c:pt>
                <c:pt idx="3282">
                  <c:v>30.5451276058355</c:v>
                </c:pt>
                <c:pt idx="3283">
                  <c:v>30.546712441009799</c:v>
                </c:pt>
                <c:pt idx="3284">
                  <c:v>30.5482971878867</c:v>
                </c:pt>
                <c:pt idx="3285">
                  <c:v>30.549881846457801</c:v>
                </c:pt>
                <c:pt idx="3286">
                  <c:v>30.551466416714899</c:v>
                </c:pt>
                <c:pt idx="3287">
                  <c:v>30.553050898649499</c:v>
                </c:pt>
                <c:pt idx="3288">
                  <c:v>30.554635292253302</c:v>
                </c:pt>
                <c:pt idx="3289">
                  <c:v>30.556219597517899</c:v>
                </c:pt>
                <c:pt idx="3290">
                  <c:v>30.557803814435001</c:v>
                </c:pt>
                <c:pt idx="3291">
                  <c:v>30.559387942996199</c:v>
                </c:pt>
                <c:pt idx="3292">
                  <c:v>30.560971983193198</c:v>
                </c:pt>
                <c:pt idx="3293">
                  <c:v>30.562555935017699</c:v>
                </c:pt>
                <c:pt idx="3294">
                  <c:v>30.5641397984615</c:v>
                </c:pt>
                <c:pt idx="3295">
                  <c:v>30.565723573516198</c:v>
                </c:pt>
                <c:pt idx="3296">
                  <c:v>30.567307260173699</c:v>
                </c:pt>
                <c:pt idx="3297">
                  <c:v>30.568890858425501</c:v>
                </c:pt>
                <c:pt idx="3298">
                  <c:v>30.570474368263501</c:v>
                </c:pt>
                <c:pt idx="3299">
                  <c:v>30.572057789679398</c:v>
                </c:pt>
                <c:pt idx="3300">
                  <c:v>30.573641122664998</c:v>
                </c:pt>
                <c:pt idx="3301">
                  <c:v>30.575224367212201</c:v>
                </c:pt>
                <c:pt idx="3302">
                  <c:v>30.576807523312599</c:v>
                </c:pt>
                <c:pt idx="3303">
                  <c:v>30.5783905909582</c:v>
                </c:pt>
                <c:pt idx="3304">
                  <c:v>30.579973570140599</c:v>
                </c:pt>
                <c:pt idx="3305">
                  <c:v>30.5815564608519</c:v>
                </c:pt>
                <c:pt idx="3306">
                  <c:v>30.583139263083702</c:v>
                </c:pt>
                <c:pt idx="3307">
                  <c:v>30.584721976828</c:v>
                </c:pt>
                <c:pt idx="3308">
                  <c:v>30.586304602076702</c:v>
                </c:pt>
                <c:pt idx="3309">
                  <c:v>30.5878871388216</c:v>
                </c:pt>
                <c:pt idx="3310">
                  <c:v>30.589469587054499</c:v>
                </c:pt>
                <c:pt idx="3311">
                  <c:v>30.5910519467675</c:v>
                </c:pt>
                <c:pt idx="3312">
                  <c:v>30.592634217952401</c:v>
                </c:pt>
                <c:pt idx="3313">
                  <c:v>30.594216400601201</c:v>
                </c:pt>
                <c:pt idx="3314">
                  <c:v>30.595798494705701</c:v>
                </c:pt>
                <c:pt idx="3315">
                  <c:v>30.597380500258001</c:v>
                </c:pt>
                <c:pt idx="3316">
                  <c:v>30.598962417249901</c:v>
                </c:pt>
                <c:pt idx="3317">
                  <c:v>30.6005442456735</c:v>
                </c:pt>
                <c:pt idx="3318">
                  <c:v>30.6021259855208</c:v>
                </c:pt>
                <c:pt idx="3319">
                  <c:v>30.6037076367837</c:v>
                </c:pt>
                <c:pt idx="3320">
                  <c:v>30.605289199454202</c:v>
                </c:pt>
                <c:pt idx="3321">
                  <c:v>30.606870673524401</c:v>
                </c:pt>
                <c:pt idx="3322">
                  <c:v>30.608452058986298</c:v>
                </c:pt>
                <c:pt idx="3323">
                  <c:v>30.610033355831899</c:v>
                </c:pt>
                <c:pt idx="3324">
                  <c:v>30.611614564053301</c:v>
                </c:pt>
                <c:pt idx="3325">
                  <c:v>30.613195683642601</c:v>
                </c:pt>
                <c:pt idx="3326">
                  <c:v>30.614776714591699</c:v>
                </c:pt>
                <c:pt idx="3327">
                  <c:v>30.616357656892902</c:v>
                </c:pt>
                <c:pt idx="3328">
                  <c:v>30.617938510538099</c:v>
                </c:pt>
                <c:pt idx="3329">
                  <c:v>30.6195192755196</c:v>
                </c:pt>
                <c:pt idx="3330">
                  <c:v>30.621099951829301</c:v>
                </c:pt>
                <c:pt idx="3331">
                  <c:v>30.622680539459498</c:v>
                </c:pt>
                <c:pt idx="3332">
                  <c:v>30.624261038402299</c:v>
                </c:pt>
                <c:pt idx="3333">
                  <c:v>30.625841448649901</c:v>
                </c:pt>
                <c:pt idx="3334">
                  <c:v>30.627421770194299</c:v>
                </c:pt>
                <c:pt idx="3335">
                  <c:v>30.6290020030279</c:v>
                </c:pt>
                <c:pt idx="3336">
                  <c:v>30.630582147142601</c:v>
                </c:pt>
                <c:pt idx="3337">
                  <c:v>30.6321622025309</c:v>
                </c:pt>
                <c:pt idx="3338">
                  <c:v>30.633742169184799</c:v>
                </c:pt>
                <c:pt idx="3339">
                  <c:v>30.635322047096601</c:v>
                </c:pt>
                <c:pt idx="3340">
                  <c:v>30.636901836258598</c:v>
                </c:pt>
                <c:pt idx="3341">
                  <c:v>30.638481536662901</c:v>
                </c:pt>
                <c:pt idx="3342">
                  <c:v>30.6400611483018</c:v>
                </c:pt>
                <c:pt idx="3343">
                  <c:v>30.6416406711676</c:v>
                </c:pt>
                <c:pt idx="3344">
                  <c:v>30.643220105252599</c:v>
                </c:pt>
                <c:pt idx="3345">
                  <c:v>30.644799450549002</c:v>
                </c:pt>
                <c:pt idx="3346">
                  <c:v>30.646378707049202</c:v>
                </c:pt>
                <c:pt idx="3347">
                  <c:v>30.647957874745401</c:v>
                </c:pt>
                <c:pt idx="3348">
                  <c:v>30.649536953629902</c:v>
                </c:pt>
                <c:pt idx="3349">
                  <c:v>30.651115943695199</c:v>
                </c:pt>
                <c:pt idx="3350">
                  <c:v>30.652694844933499</c:v>
                </c:pt>
                <c:pt idx="3351">
                  <c:v>30.654273657337299</c:v>
                </c:pt>
                <c:pt idx="3352">
                  <c:v>30.6558523808987</c:v>
                </c:pt>
                <c:pt idx="3353">
                  <c:v>30.657431015610399</c:v>
                </c:pt>
                <c:pt idx="3354">
                  <c:v>30.659009561464501</c:v>
                </c:pt>
                <c:pt idx="3355">
                  <c:v>30.660588018453598</c:v>
                </c:pt>
                <c:pt idx="3356">
                  <c:v>30.66216638657</c:v>
                </c:pt>
                <c:pt idx="3357">
                  <c:v>30.663744665806199</c:v>
                </c:pt>
                <c:pt idx="3358">
                  <c:v>30.6653228561545</c:v>
                </c:pt>
                <c:pt idx="3359">
                  <c:v>30.666900957607499</c:v>
                </c:pt>
                <c:pt idx="3360">
                  <c:v>30.668478970157501</c:v>
                </c:pt>
                <c:pt idx="3361">
                  <c:v>30.670056893797099</c:v>
                </c:pt>
                <c:pt idx="3362">
                  <c:v>30.671634728518701</c:v>
                </c:pt>
                <c:pt idx="3363">
                  <c:v>30.673212474314798</c:v>
                </c:pt>
                <c:pt idx="3364">
                  <c:v>30.6747901311779</c:v>
                </c:pt>
                <c:pt idx="3365">
                  <c:v>30.676367699100599</c:v>
                </c:pt>
                <c:pt idx="3366">
                  <c:v>30.677945178075198</c:v>
                </c:pt>
                <c:pt idx="3367">
                  <c:v>30.679522568094399</c:v>
                </c:pt>
                <c:pt idx="3368">
                  <c:v>30.681099869150799</c:v>
                </c:pt>
                <c:pt idx="3369">
                  <c:v>30.682677081236701</c:v>
                </c:pt>
                <c:pt idx="3370">
                  <c:v>30.684254204344899</c:v>
                </c:pt>
                <c:pt idx="3371">
                  <c:v>30.685831238467902</c:v>
                </c:pt>
                <c:pt idx="3372">
                  <c:v>30.687408183598201</c:v>
                </c:pt>
                <c:pt idx="3373">
                  <c:v>30.6889850397285</c:v>
                </c:pt>
                <c:pt idx="3374">
                  <c:v>30.690561806851399</c:v>
                </c:pt>
                <c:pt idx="3375">
                  <c:v>30.6921384849595</c:v>
                </c:pt>
                <c:pt idx="3376">
                  <c:v>30.6937150740454</c:v>
                </c:pt>
                <c:pt idx="3377">
                  <c:v>30.695291574101802</c:v>
                </c:pt>
                <c:pt idx="3378">
                  <c:v>30.696867985121301</c:v>
                </c:pt>
                <c:pt idx="3379">
                  <c:v>30.698444307096601</c:v>
                </c:pt>
                <c:pt idx="3380">
                  <c:v>30.700020540020301</c:v>
                </c:pt>
                <c:pt idx="3381">
                  <c:v>30.7015966838851</c:v>
                </c:pt>
                <c:pt idx="3382">
                  <c:v>30.703172738683801</c:v>
                </c:pt>
                <c:pt idx="3383">
                  <c:v>30.704748704408999</c:v>
                </c:pt>
                <c:pt idx="3384">
                  <c:v>30.706324581053401</c:v>
                </c:pt>
                <c:pt idx="3385">
                  <c:v>30.707900368609799</c:v>
                </c:pt>
                <c:pt idx="3386">
                  <c:v>30.709476067070899</c:v>
                </c:pt>
                <c:pt idx="3387">
                  <c:v>30.711051676429499</c:v>
                </c:pt>
                <c:pt idx="3388">
                  <c:v>30.712627196678199</c:v>
                </c:pt>
                <c:pt idx="3389">
                  <c:v>30.71420262781</c:v>
                </c:pt>
                <c:pt idx="3390">
                  <c:v>30.715777969817498</c:v>
                </c:pt>
                <c:pt idx="3391">
                  <c:v>30.7173532226936</c:v>
                </c:pt>
                <c:pt idx="3392">
                  <c:v>30.718928386430999</c:v>
                </c:pt>
                <c:pt idx="3393">
                  <c:v>30.720503461022599</c:v>
                </c:pt>
                <c:pt idx="3394">
                  <c:v>30.7220784464612</c:v>
                </c:pt>
                <c:pt idx="3395">
                  <c:v>30.723653342739599</c:v>
                </c:pt>
                <c:pt idx="3396">
                  <c:v>30.7252281498507</c:v>
                </c:pt>
                <c:pt idx="3397">
                  <c:v>30.726802867787399</c:v>
                </c:pt>
                <c:pt idx="3398">
                  <c:v>30.7283774965424</c:v>
                </c:pt>
                <c:pt idx="3399">
                  <c:v>30.7299520361086</c:v>
                </c:pt>
                <c:pt idx="3400">
                  <c:v>30.731526486479101</c:v>
                </c:pt>
                <c:pt idx="3401">
                  <c:v>30.7331008476466</c:v>
                </c:pt>
                <c:pt idx="3402">
                  <c:v>30.734675119603999</c:v>
                </c:pt>
                <c:pt idx="3403">
                  <c:v>30.736249302344401</c:v>
                </c:pt>
                <c:pt idx="3404">
                  <c:v>30.737823395860602</c:v>
                </c:pt>
                <c:pt idx="3405">
                  <c:v>30.739397400145499</c:v>
                </c:pt>
                <c:pt idx="3406">
                  <c:v>30.740971315192098</c:v>
                </c:pt>
                <c:pt idx="3407">
                  <c:v>30.7425451409934</c:v>
                </c:pt>
                <c:pt idx="3408">
                  <c:v>30.744118877542299</c:v>
                </c:pt>
                <c:pt idx="3409">
                  <c:v>30.745692524831899</c:v>
                </c:pt>
                <c:pt idx="3410">
                  <c:v>30.747266082855099</c:v>
                </c:pt>
                <c:pt idx="3411">
                  <c:v>30.748839551604899</c:v>
                </c:pt>
                <c:pt idx="3412">
                  <c:v>30.750412931074401</c:v>
                </c:pt>
                <c:pt idx="3413">
                  <c:v>30.751986221256502</c:v>
                </c:pt>
                <c:pt idx="3414">
                  <c:v>30.753559422144399</c:v>
                </c:pt>
                <c:pt idx="3415">
                  <c:v>30.755132533730901</c:v>
                </c:pt>
                <c:pt idx="3416">
                  <c:v>30.756705556009301</c:v>
                </c:pt>
                <c:pt idx="3417">
                  <c:v>30.7582784889726</c:v>
                </c:pt>
                <c:pt idx="3418">
                  <c:v>30.759851332613898</c:v>
                </c:pt>
                <c:pt idx="3419">
                  <c:v>30.761424086926102</c:v>
                </c:pt>
                <c:pt idx="3420">
                  <c:v>30.762996751902602</c:v>
                </c:pt>
                <c:pt idx="3421">
                  <c:v>30.7645693275363</c:v>
                </c:pt>
                <c:pt idx="3422">
                  <c:v>30.766141813820301</c:v>
                </c:pt>
                <c:pt idx="3423">
                  <c:v>30.767714210747901</c:v>
                </c:pt>
                <c:pt idx="3424">
                  <c:v>30.7692865183122</c:v>
                </c:pt>
                <c:pt idx="3425">
                  <c:v>30.770858736506199</c:v>
                </c:pt>
                <c:pt idx="3426">
                  <c:v>30.772430865323201</c:v>
                </c:pt>
                <c:pt idx="3427">
                  <c:v>30.774002904756401</c:v>
                </c:pt>
                <c:pt idx="3428">
                  <c:v>30.775574854798801</c:v>
                </c:pt>
                <c:pt idx="3429">
                  <c:v>30.777146715443799</c:v>
                </c:pt>
                <c:pt idx="3430">
                  <c:v>30.7787184866846</c:v>
                </c:pt>
                <c:pt idx="3431">
                  <c:v>30.780290168514298</c:v>
                </c:pt>
                <c:pt idx="3432">
                  <c:v>30.781861760926098</c:v>
                </c:pt>
                <c:pt idx="3433">
                  <c:v>30.783433263913299</c:v>
                </c:pt>
                <c:pt idx="3434">
                  <c:v>30.7850046774692</c:v>
                </c:pt>
                <c:pt idx="3435">
                  <c:v>30.786576001587001</c:v>
                </c:pt>
                <c:pt idx="3436">
                  <c:v>30.788147236259999</c:v>
                </c:pt>
                <c:pt idx="3437">
                  <c:v>30.789718381481499</c:v>
                </c:pt>
                <c:pt idx="3438">
                  <c:v>30.7912894372446</c:v>
                </c:pt>
                <c:pt idx="3439">
                  <c:v>30.7928604035429</c:v>
                </c:pt>
                <c:pt idx="3440">
                  <c:v>30.794431280369398</c:v>
                </c:pt>
                <c:pt idx="3441">
                  <c:v>30.796002067717701</c:v>
                </c:pt>
                <c:pt idx="3442">
                  <c:v>30.797572765580899</c:v>
                </c:pt>
                <c:pt idx="3443">
                  <c:v>30.7991433739525</c:v>
                </c:pt>
                <c:pt idx="3444">
                  <c:v>30.800713892825801</c:v>
                </c:pt>
                <c:pt idx="3445">
                  <c:v>30.802284322194101</c:v>
                </c:pt>
                <c:pt idx="3446">
                  <c:v>30.803854662050899</c:v>
                </c:pt>
                <c:pt idx="3447">
                  <c:v>30.805424912389501</c:v>
                </c:pt>
                <c:pt idx="3448">
                  <c:v>30.806995073203201</c:v>
                </c:pt>
                <c:pt idx="3449">
                  <c:v>30.808565144485598</c:v>
                </c:pt>
                <c:pt idx="3450">
                  <c:v>30.810135126230001</c:v>
                </c:pt>
                <c:pt idx="3451">
                  <c:v>30.811705018429802</c:v>
                </c:pt>
                <c:pt idx="3452">
                  <c:v>30.813274821078501</c:v>
                </c:pt>
                <c:pt idx="3453">
                  <c:v>30.814844534169499</c:v>
                </c:pt>
                <c:pt idx="3454">
                  <c:v>30.816414157696201</c:v>
                </c:pt>
                <c:pt idx="3455">
                  <c:v>30.817983691652199</c:v>
                </c:pt>
                <c:pt idx="3456">
                  <c:v>30.819553136030901</c:v>
                </c:pt>
                <c:pt idx="3457">
                  <c:v>30.8211224908258</c:v>
                </c:pt>
                <c:pt idx="3458">
                  <c:v>30.822691756030402</c:v>
                </c:pt>
                <c:pt idx="3459">
                  <c:v>30.824260931638101</c:v>
                </c:pt>
                <c:pt idx="3460">
                  <c:v>30.825830017642598</c:v>
                </c:pt>
                <c:pt idx="3461">
                  <c:v>30.827399014037301</c:v>
                </c:pt>
                <c:pt idx="3462">
                  <c:v>30.828967920815799</c:v>
                </c:pt>
                <c:pt idx="3463">
                  <c:v>30.830536737971499</c:v>
                </c:pt>
                <c:pt idx="3464">
                  <c:v>30.832105465498199</c:v>
                </c:pt>
                <c:pt idx="3465">
                  <c:v>30.833674103389299</c:v>
                </c:pt>
                <c:pt idx="3466">
                  <c:v>30.8352426516383</c:v>
                </c:pt>
                <c:pt idx="3467">
                  <c:v>30.836811110239001</c:v>
                </c:pt>
                <c:pt idx="3468">
                  <c:v>30.838379479184901</c:v>
                </c:pt>
                <c:pt idx="3469">
                  <c:v>30.839947758469599</c:v>
                </c:pt>
                <c:pt idx="3470">
                  <c:v>30.841515948086698</c:v>
                </c:pt>
                <c:pt idx="3471">
                  <c:v>30.843084048029802</c:v>
                </c:pt>
                <c:pt idx="3472">
                  <c:v>30.844652058292599</c:v>
                </c:pt>
                <c:pt idx="3473">
                  <c:v>30.846219978868799</c:v>
                </c:pt>
                <c:pt idx="3474">
                  <c:v>30.8477878097519</c:v>
                </c:pt>
                <c:pt idx="3475">
                  <c:v>30.849355550935702</c:v>
                </c:pt>
                <c:pt idx="3476">
                  <c:v>30.850923202413799</c:v>
                </c:pt>
                <c:pt idx="3477">
                  <c:v>30.852490764180001</c:v>
                </c:pt>
                <c:pt idx="3478">
                  <c:v>30.8540582362278</c:v>
                </c:pt>
                <c:pt idx="3479">
                  <c:v>30.855625618551102</c:v>
                </c:pt>
                <c:pt idx="3480">
                  <c:v>30.857192911143599</c:v>
                </c:pt>
                <c:pt idx="3481">
                  <c:v>30.858760113998901</c:v>
                </c:pt>
                <c:pt idx="3482">
                  <c:v>30.860327227110801</c:v>
                </c:pt>
                <c:pt idx="3483">
                  <c:v>30.8618942504731</c:v>
                </c:pt>
                <c:pt idx="3484">
                  <c:v>30.863461184079501</c:v>
                </c:pt>
                <c:pt idx="3485">
                  <c:v>30.865028027923699</c:v>
                </c:pt>
                <c:pt idx="3486">
                  <c:v>30.866594781999702</c:v>
                </c:pt>
                <c:pt idx="3487">
                  <c:v>30.868161446301102</c:v>
                </c:pt>
                <c:pt idx="3488">
                  <c:v>30.8697280208217</c:v>
                </c:pt>
                <c:pt idx="3489">
                  <c:v>30.871294505555401</c:v>
                </c:pt>
                <c:pt idx="3490">
                  <c:v>30.872860900496001</c:v>
                </c:pt>
                <c:pt idx="3491">
                  <c:v>30.8744272056373</c:v>
                </c:pt>
                <c:pt idx="3492">
                  <c:v>30.875993420973099</c:v>
                </c:pt>
                <c:pt idx="3493">
                  <c:v>30.877559546497299</c:v>
                </c:pt>
                <c:pt idx="3494">
                  <c:v>30.879125582203802</c:v>
                </c:pt>
                <c:pt idx="3495">
                  <c:v>30.880691528086398</c:v>
                </c:pt>
                <c:pt idx="3496">
                  <c:v>30.882257384138999</c:v>
                </c:pt>
                <c:pt idx="3497">
                  <c:v>30.8838231503555</c:v>
                </c:pt>
                <c:pt idx="3498">
                  <c:v>30.885388826729699</c:v>
                </c:pt>
                <c:pt idx="3499">
                  <c:v>30.886954413255701</c:v>
                </c:pt>
                <c:pt idx="3500">
                  <c:v>30.888519909927201</c:v>
                </c:pt>
                <c:pt idx="3501">
                  <c:v>30.8900853167383</c:v>
                </c:pt>
                <c:pt idx="3502">
                  <c:v>30.8916506336829</c:v>
                </c:pt>
                <c:pt idx="3503">
                  <c:v>30.8932158607549</c:v>
                </c:pt>
                <c:pt idx="3504">
                  <c:v>30.8947809979482</c:v>
                </c:pt>
                <c:pt idx="3505">
                  <c:v>30.896346045256902</c:v>
                </c:pt>
                <c:pt idx="3506">
                  <c:v>30.897911002674999</c:v>
                </c:pt>
                <c:pt idx="3507">
                  <c:v>30.899475870196301</c:v>
                </c:pt>
                <c:pt idx="3508">
                  <c:v>30.901040647814899</c:v>
                </c:pt>
                <c:pt idx="3509">
                  <c:v>30.9026053355249</c:v>
                </c:pt>
                <c:pt idx="3510">
                  <c:v>30.904169933320201</c:v>
                </c:pt>
                <c:pt idx="3511">
                  <c:v>30.905734441194799</c:v>
                </c:pt>
                <c:pt idx="3512">
                  <c:v>30.907298859142902</c:v>
                </c:pt>
                <c:pt idx="3513">
                  <c:v>30.908863187158399</c:v>
                </c:pt>
                <c:pt idx="3514">
                  <c:v>30.910427425235302</c:v>
                </c:pt>
                <c:pt idx="3515">
                  <c:v>30.911991573367899</c:v>
                </c:pt>
                <c:pt idx="3516">
                  <c:v>30.91355563155</c:v>
                </c:pt>
                <c:pt idx="3517">
                  <c:v>30.915119599775899</c:v>
                </c:pt>
                <c:pt idx="3518">
                  <c:v>30.916683478039602</c:v>
                </c:pt>
                <c:pt idx="3519">
                  <c:v>30.9182472663352</c:v>
                </c:pt>
                <c:pt idx="3520">
                  <c:v>30.9198109646569</c:v>
                </c:pt>
                <c:pt idx="3521">
                  <c:v>30.921374572998701</c:v>
                </c:pt>
                <c:pt idx="3522">
                  <c:v>30.922938091354801</c:v>
                </c:pt>
                <c:pt idx="3523">
                  <c:v>30.924501519719399</c:v>
                </c:pt>
                <c:pt idx="3524">
                  <c:v>30.926064858086502</c:v>
                </c:pt>
                <c:pt idx="3525">
                  <c:v>30.927628106450399</c:v>
                </c:pt>
                <c:pt idx="3526">
                  <c:v>30.929191264805201</c:v>
                </c:pt>
                <c:pt idx="3527">
                  <c:v>30.930754333145099</c:v>
                </c:pt>
                <c:pt idx="3528">
                  <c:v>30.932317311464299</c:v>
                </c:pt>
                <c:pt idx="3529">
                  <c:v>30.933880199757098</c:v>
                </c:pt>
                <c:pt idx="3530">
                  <c:v>30.9354429980175</c:v>
                </c:pt>
                <c:pt idx="3531">
                  <c:v>30.937005706239901</c:v>
                </c:pt>
                <c:pt idx="3532">
                  <c:v>30.938568324418402</c:v>
                </c:pt>
                <c:pt idx="3533">
                  <c:v>30.940130852547401</c:v>
                </c:pt>
                <c:pt idx="3534">
                  <c:v>30.941693290621</c:v>
                </c:pt>
                <c:pt idx="3535">
                  <c:v>30.943255638633499</c:v>
                </c:pt>
                <c:pt idx="3536">
                  <c:v>30.944817896579199</c:v>
                </c:pt>
                <c:pt idx="3537">
                  <c:v>30.946380064452399</c:v>
                </c:pt>
                <c:pt idx="3538">
                  <c:v>30.947942142247399</c:v>
                </c:pt>
                <c:pt idx="3539">
                  <c:v>30.949504129958399</c:v>
                </c:pt>
                <c:pt idx="3540">
                  <c:v>30.951066027579699</c:v>
                </c:pt>
                <c:pt idx="3541">
                  <c:v>30.952627835105702</c:v>
                </c:pt>
                <c:pt idx="3542">
                  <c:v>30.954189552530799</c:v>
                </c:pt>
                <c:pt idx="3543">
                  <c:v>30.955751179849202</c:v>
                </c:pt>
                <c:pt idx="3544">
                  <c:v>30.957312717055299</c:v>
                </c:pt>
                <c:pt idx="3545">
                  <c:v>30.958874164143399</c:v>
                </c:pt>
                <c:pt idx="3546">
                  <c:v>30.9604355211079</c:v>
                </c:pt>
                <c:pt idx="3547">
                  <c:v>30.961996787943299</c:v>
                </c:pt>
                <c:pt idx="3548">
                  <c:v>30.963557964643801</c:v>
                </c:pt>
                <c:pt idx="3549">
                  <c:v>30.965119051203899</c:v>
                </c:pt>
                <c:pt idx="3550">
                  <c:v>30.966680047617899</c:v>
                </c:pt>
                <c:pt idx="3551">
                  <c:v>30.968240953880301</c:v>
                </c:pt>
                <c:pt idx="3552">
                  <c:v>30.969801769985601</c:v>
                </c:pt>
                <c:pt idx="3553">
                  <c:v>30.971362495927998</c:v>
                </c:pt>
                <c:pt idx="3554">
                  <c:v>30.972923131702199</c:v>
                </c:pt>
                <c:pt idx="3555">
                  <c:v>30.974483677302501</c:v>
                </c:pt>
                <c:pt idx="3556">
                  <c:v>30.976044132723398</c:v>
                </c:pt>
                <c:pt idx="3557">
                  <c:v>30.977604497959302</c:v>
                </c:pt>
                <c:pt idx="3558">
                  <c:v>30.979164773004801</c:v>
                </c:pt>
                <c:pt idx="3559">
                  <c:v>30.980724957854399</c:v>
                </c:pt>
                <c:pt idx="3560">
                  <c:v>30.982285052502402</c:v>
                </c:pt>
                <c:pt idx="3561">
                  <c:v>30.983845056943501</c:v>
                </c:pt>
                <c:pt idx="3562">
                  <c:v>30.985404971172201</c:v>
                </c:pt>
                <c:pt idx="3563">
                  <c:v>30.986964795182999</c:v>
                </c:pt>
                <c:pt idx="3564">
                  <c:v>30.988524528970299</c:v>
                </c:pt>
                <c:pt idx="3565">
                  <c:v>30.990084172528899</c:v>
                </c:pt>
                <c:pt idx="3566">
                  <c:v>30.991643725853201</c:v>
                </c:pt>
                <c:pt idx="3567">
                  <c:v>30.993203188937699</c:v>
                </c:pt>
                <c:pt idx="3568">
                  <c:v>30.994762561777101</c:v>
                </c:pt>
                <c:pt idx="3569">
                  <c:v>30.996321844366001</c:v>
                </c:pt>
                <c:pt idx="3570">
                  <c:v>30.997881036698899</c:v>
                </c:pt>
                <c:pt idx="3571">
                  <c:v>30.999440138770499</c:v>
                </c:pt>
                <c:pt idx="3572">
                  <c:v>31.0009991505753</c:v>
                </c:pt>
                <c:pt idx="3573">
                  <c:v>31.002558072107998</c:v>
                </c:pt>
                <c:pt idx="3574">
                  <c:v>31.004116903363201</c:v>
                </c:pt>
                <c:pt idx="3575">
                  <c:v>31.005675644335501</c:v>
                </c:pt>
                <c:pt idx="3576">
                  <c:v>31.0072342950196</c:v>
                </c:pt>
                <c:pt idx="3577">
                  <c:v>31.008792855410199</c:v>
                </c:pt>
                <c:pt idx="3578">
                  <c:v>31.010351325501901</c:v>
                </c:pt>
                <c:pt idx="3579">
                  <c:v>31.011909705289401</c:v>
                </c:pt>
                <c:pt idx="3580">
                  <c:v>31.013467994767399</c:v>
                </c:pt>
                <c:pt idx="3581">
                  <c:v>31.015026193930598</c:v>
                </c:pt>
                <c:pt idx="3582">
                  <c:v>31.016584302773701</c:v>
                </c:pt>
                <c:pt idx="3583">
                  <c:v>31.0181423212914</c:v>
                </c:pt>
                <c:pt idx="3584">
                  <c:v>31.019700249478401</c:v>
                </c:pt>
                <c:pt idx="3585">
                  <c:v>31.0212580873294</c:v>
                </c:pt>
                <c:pt idx="3586">
                  <c:v>31.022815834839299</c:v>
                </c:pt>
                <c:pt idx="3587">
                  <c:v>31.024373492002699</c:v>
                </c:pt>
                <c:pt idx="3588">
                  <c:v>31.0259310588144</c:v>
                </c:pt>
                <c:pt idx="3589">
                  <c:v>31.0274885352692</c:v>
                </c:pt>
                <c:pt idx="3590">
                  <c:v>31.029045921361899</c:v>
                </c:pt>
                <c:pt idx="3591">
                  <c:v>31.030603217087201</c:v>
                </c:pt>
                <c:pt idx="3592">
                  <c:v>31.032160422440001</c:v>
                </c:pt>
                <c:pt idx="3593">
                  <c:v>31.033717537415001</c:v>
                </c:pt>
                <c:pt idx="3594">
                  <c:v>31.0352745620071</c:v>
                </c:pt>
                <c:pt idx="3595">
                  <c:v>31.0368314962111</c:v>
                </c:pt>
                <c:pt idx="3596">
                  <c:v>31.0383883400218</c:v>
                </c:pt>
                <c:pt idx="3597">
                  <c:v>31.039945093434099</c:v>
                </c:pt>
                <c:pt idx="3598">
                  <c:v>31.041501756442901</c:v>
                </c:pt>
                <c:pt idx="3599">
                  <c:v>31.0430583290429</c:v>
                </c:pt>
                <c:pt idx="3600">
                  <c:v>31.044614811229099</c:v>
                </c:pt>
                <c:pt idx="3601">
                  <c:v>31.046171202996302</c:v>
                </c:pt>
                <c:pt idx="3602">
                  <c:v>31.047727504339498</c:v>
                </c:pt>
                <c:pt idx="3603">
                  <c:v>31.049283715253502</c:v>
                </c:pt>
                <c:pt idx="3604">
                  <c:v>31.050839835733299</c:v>
                </c:pt>
                <c:pt idx="3605">
                  <c:v>31.0523958657737</c:v>
                </c:pt>
                <c:pt idx="3606">
                  <c:v>31.053951805369699</c:v>
                </c:pt>
                <c:pt idx="3607">
                  <c:v>31.055507654516202</c:v>
                </c:pt>
                <c:pt idx="3608">
                  <c:v>31.057063413208201</c:v>
                </c:pt>
                <c:pt idx="3609">
                  <c:v>31.0586190814406</c:v>
                </c:pt>
                <c:pt idx="3610">
                  <c:v>31.0601746592084</c:v>
                </c:pt>
                <c:pt idx="3611">
                  <c:v>31.061730146506498</c:v>
                </c:pt>
                <c:pt idx="3612">
                  <c:v>31.06328554333</c:v>
                </c:pt>
                <c:pt idx="3613">
                  <c:v>31.0648408496738</c:v>
                </c:pt>
                <c:pt idx="3614">
                  <c:v>31.066396065532899</c:v>
                </c:pt>
                <c:pt idx="3615">
                  <c:v>31.067951190902299</c:v>
                </c:pt>
                <c:pt idx="3616">
                  <c:v>31.069506225777101</c:v>
                </c:pt>
                <c:pt idx="3617">
                  <c:v>31.071061170152301</c:v>
                </c:pt>
                <c:pt idx="3618">
                  <c:v>31.072616024022899</c:v>
                </c:pt>
                <c:pt idx="3619">
                  <c:v>31.074170787383899</c:v>
                </c:pt>
                <c:pt idx="3620">
                  <c:v>31.075725460230501</c:v>
                </c:pt>
                <c:pt idx="3621">
                  <c:v>31.0772800425576</c:v>
                </c:pt>
                <c:pt idx="3622">
                  <c:v>31.0788345343604</c:v>
                </c:pt>
                <c:pt idx="3623">
                  <c:v>31.080388935633799</c:v>
                </c:pt>
                <c:pt idx="3624">
                  <c:v>31.0819432463731</c:v>
                </c:pt>
                <c:pt idx="3625">
                  <c:v>31.083497466573402</c:v>
                </c:pt>
                <c:pt idx="3626">
                  <c:v>31.085051596229601</c:v>
                </c:pt>
                <c:pt idx="3627">
                  <c:v>31.086605635336898</c:v>
                </c:pt>
                <c:pt idx="3628">
                  <c:v>31.088159583890601</c:v>
                </c:pt>
                <c:pt idx="3629">
                  <c:v>31.0897134418856</c:v>
                </c:pt>
                <c:pt idx="3630">
                  <c:v>31.091267209317198</c:v>
                </c:pt>
                <c:pt idx="3631">
                  <c:v>31.092820886180402</c:v>
                </c:pt>
                <c:pt idx="3632">
                  <c:v>31.094374472470498</c:v>
                </c:pt>
                <c:pt idx="3633">
                  <c:v>31.0959279681826</c:v>
                </c:pt>
                <c:pt idx="3634">
                  <c:v>31.097481373312</c:v>
                </c:pt>
                <c:pt idx="3635">
                  <c:v>31.099034687853699</c:v>
                </c:pt>
                <c:pt idx="3636">
                  <c:v>31.100587911803</c:v>
                </c:pt>
                <c:pt idx="3637">
                  <c:v>31.102141045155101</c:v>
                </c:pt>
                <c:pt idx="3638">
                  <c:v>31.1036940879052</c:v>
                </c:pt>
                <c:pt idx="3639">
                  <c:v>31.1052470400485</c:v>
                </c:pt>
                <c:pt idx="3640">
                  <c:v>31.106799901580299</c:v>
                </c:pt>
                <c:pt idx="3641">
                  <c:v>31.108352672495801</c:v>
                </c:pt>
                <c:pt idx="3642">
                  <c:v>31.1099053527903</c:v>
                </c:pt>
                <c:pt idx="3643">
                  <c:v>31.111457942459001</c:v>
                </c:pt>
                <c:pt idx="3644">
                  <c:v>31.113010441497099</c:v>
                </c:pt>
                <c:pt idx="3645">
                  <c:v>31.1145628499</c:v>
                </c:pt>
                <c:pt idx="3646">
                  <c:v>31.116115167663001</c:v>
                </c:pt>
                <c:pt idx="3647">
                  <c:v>31.1176673947813</c:v>
                </c:pt>
                <c:pt idx="3648">
                  <c:v>31.119219531250302</c:v>
                </c:pt>
                <c:pt idx="3649">
                  <c:v>31.120771577065199</c:v>
                </c:pt>
                <c:pt idx="3650">
                  <c:v>31.122323532221301</c:v>
                </c:pt>
                <c:pt idx="3651">
                  <c:v>31.123875396714102</c:v>
                </c:pt>
                <c:pt idx="3652">
                  <c:v>31.125427170538899</c:v>
                </c:pt>
                <c:pt idx="3653">
                  <c:v>31.1269788536909</c:v>
                </c:pt>
                <c:pt idx="3654">
                  <c:v>31.128530446165598</c:v>
                </c:pt>
                <c:pt idx="3655">
                  <c:v>31.130081947958299</c:v>
                </c:pt>
                <c:pt idx="3656">
                  <c:v>31.131633359064399</c:v>
                </c:pt>
                <c:pt idx="3657">
                  <c:v>31.1331846794792</c:v>
                </c:pt>
                <c:pt idx="3658">
                  <c:v>31.134735909198302</c:v>
                </c:pt>
                <c:pt idx="3659">
                  <c:v>31.136287048216801</c:v>
                </c:pt>
                <c:pt idx="3660">
                  <c:v>31.137838096530398</c:v>
                </c:pt>
                <c:pt idx="3661">
                  <c:v>31.139389054134298</c:v>
                </c:pt>
                <c:pt idx="3662">
                  <c:v>31.140939921024099</c:v>
                </c:pt>
                <c:pt idx="3663">
                  <c:v>31.1424906971951</c:v>
                </c:pt>
                <c:pt idx="3664">
                  <c:v>31.1440413826429</c:v>
                </c:pt>
                <c:pt idx="3665">
                  <c:v>31.145591977362699</c:v>
                </c:pt>
                <c:pt idx="3666">
                  <c:v>31.147142481350201</c:v>
                </c:pt>
                <c:pt idx="3667">
                  <c:v>31.148692894600799</c:v>
                </c:pt>
                <c:pt idx="3668">
                  <c:v>31.1502432171099</c:v>
                </c:pt>
                <c:pt idx="3669">
                  <c:v>31.1517934488731</c:v>
                </c:pt>
                <c:pt idx="3670">
                  <c:v>31.1533435898858</c:v>
                </c:pt>
                <c:pt idx="3671">
                  <c:v>31.154893640143499</c:v>
                </c:pt>
                <c:pt idx="3672">
                  <c:v>31.156443599641801</c:v>
                </c:pt>
                <c:pt idx="3673">
                  <c:v>31.157993468376201</c:v>
                </c:pt>
                <c:pt idx="3674">
                  <c:v>31.159543246342299</c:v>
                </c:pt>
                <c:pt idx="3675">
                  <c:v>31.1610929335354</c:v>
                </c:pt>
                <c:pt idx="3676">
                  <c:v>31.162642529951299</c:v>
                </c:pt>
                <c:pt idx="3677">
                  <c:v>31.164192035585501</c:v>
                </c:pt>
                <c:pt idx="3678">
                  <c:v>31.165741450433401</c:v>
                </c:pt>
                <c:pt idx="3679">
                  <c:v>31.167290774490802</c:v>
                </c:pt>
                <c:pt idx="3680">
                  <c:v>31.168840007753101</c:v>
                </c:pt>
                <c:pt idx="3681">
                  <c:v>31.170389150216</c:v>
                </c:pt>
                <c:pt idx="3682">
                  <c:v>31.171938201875101</c:v>
                </c:pt>
                <c:pt idx="3683">
                  <c:v>31.173487162726001</c:v>
                </c:pt>
                <c:pt idx="3684">
                  <c:v>31.1750360327643</c:v>
                </c:pt>
                <c:pt idx="3685">
                  <c:v>31.176584811985499</c:v>
                </c:pt>
                <c:pt idx="3686">
                  <c:v>31.178133500385499</c:v>
                </c:pt>
                <c:pt idx="3687">
                  <c:v>31.179682097959699</c:v>
                </c:pt>
                <c:pt idx="3688">
                  <c:v>31.181230604703899</c:v>
                </c:pt>
                <c:pt idx="3689">
                  <c:v>31.1827790206138</c:v>
                </c:pt>
                <c:pt idx="3690">
                  <c:v>31.184327345684899</c:v>
                </c:pt>
                <c:pt idx="3691">
                  <c:v>31.185875579912899</c:v>
                </c:pt>
                <c:pt idx="3692">
                  <c:v>31.187423723293598</c:v>
                </c:pt>
                <c:pt idx="3693">
                  <c:v>31.188971775822601</c:v>
                </c:pt>
                <c:pt idx="3694">
                  <c:v>31.190519737495698</c:v>
                </c:pt>
                <c:pt idx="3695">
                  <c:v>31.192067608308498</c:v>
                </c:pt>
                <c:pt idx="3696">
                  <c:v>31.193615388256799</c:v>
                </c:pt>
                <c:pt idx="3697">
                  <c:v>31.1951630773363</c:v>
                </c:pt>
                <c:pt idx="3698">
                  <c:v>31.1967106755428</c:v>
                </c:pt>
                <c:pt idx="3699">
                  <c:v>31.1982581828719</c:v>
                </c:pt>
                <c:pt idx="3700">
                  <c:v>31.199805599319401</c:v>
                </c:pt>
                <c:pt idx="3701">
                  <c:v>31.201352924881199</c:v>
                </c:pt>
                <c:pt idx="3702">
                  <c:v>31.2029001595529</c:v>
                </c:pt>
                <c:pt idx="3703">
                  <c:v>31.204447303330301</c:v>
                </c:pt>
                <c:pt idx="3704">
                  <c:v>31.205994356209299</c:v>
                </c:pt>
                <c:pt idx="3705">
                  <c:v>31.207541318185601</c:v>
                </c:pt>
                <c:pt idx="3706">
                  <c:v>31.209088189255102</c:v>
                </c:pt>
                <c:pt idx="3707">
                  <c:v>31.210634969413501</c:v>
                </c:pt>
                <c:pt idx="3708">
                  <c:v>31.2121816586567</c:v>
                </c:pt>
                <c:pt idx="3709">
                  <c:v>31.213728256980399</c:v>
                </c:pt>
                <c:pt idx="3710">
                  <c:v>31.215274764380599</c:v>
                </c:pt>
                <c:pt idx="3711">
                  <c:v>31.216821180853099</c:v>
                </c:pt>
                <c:pt idx="3712">
                  <c:v>31.218367506393701</c:v>
                </c:pt>
                <c:pt idx="3713">
                  <c:v>31.2199137409984</c:v>
                </c:pt>
                <c:pt idx="3714">
                  <c:v>31.221459884662899</c:v>
                </c:pt>
                <c:pt idx="3715">
                  <c:v>31.2230059373831</c:v>
                </c:pt>
                <c:pt idx="3716">
                  <c:v>31.224551899154999</c:v>
                </c:pt>
                <c:pt idx="3717">
                  <c:v>31.226097769974398</c:v>
                </c:pt>
                <c:pt idx="3718">
                  <c:v>31.2276435498373</c:v>
                </c:pt>
                <c:pt idx="3719">
                  <c:v>31.229189238739501</c:v>
                </c:pt>
                <c:pt idx="3720">
                  <c:v>31.230734836677001</c:v>
                </c:pt>
                <c:pt idx="3721">
                  <c:v>31.232280343645701</c:v>
                </c:pt>
                <c:pt idx="3722">
                  <c:v>31.233825759641601</c:v>
                </c:pt>
                <c:pt idx="3723">
                  <c:v>31.235371084660599</c:v>
                </c:pt>
                <c:pt idx="3724">
                  <c:v>31.236916318698601</c:v>
                </c:pt>
                <c:pt idx="3725">
                  <c:v>31.238461461751601</c:v>
                </c:pt>
                <c:pt idx="3726">
                  <c:v>31.240006513815601</c:v>
                </c:pt>
                <c:pt idx="3727">
                  <c:v>31.241551474886499</c:v>
                </c:pt>
                <c:pt idx="3728">
                  <c:v>31.243096344960499</c:v>
                </c:pt>
                <c:pt idx="3729">
                  <c:v>31.244641124033301</c:v>
                </c:pt>
                <c:pt idx="3730">
                  <c:v>31.246185812101199</c:v>
                </c:pt>
                <c:pt idx="3731">
                  <c:v>31.247730409159999</c:v>
                </c:pt>
                <c:pt idx="3732">
                  <c:v>31.249274915205699</c:v>
                </c:pt>
                <c:pt idx="3733">
                  <c:v>31.250819330234499</c:v>
                </c:pt>
                <c:pt idx="3734">
                  <c:v>31.252363654242401</c:v>
                </c:pt>
                <c:pt idx="3735">
                  <c:v>31.253907887225399</c:v>
                </c:pt>
                <c:pt idx="3736">
                  <c:v>31.255452029179501</c:v>
                </c:pt>
                <c:pt idx="3737">
                  <c:v>31.256996080100802</c:v>
                </c:pt>
                <c:pt idx="3738">
                  <c:v>31.258540039985501</c:v>
                </c:pt>
                <c:pt idx="3739">
                  <c:v>31.2600839088295</c:v>
                </c:pt>
                <c:pt idx="3740">
                  <c:v>31.261627686629001</c:v>
                </c:pt>
                <c:pt idx="3741">
                  <c:v>31.263171373380001</c:v>
                </c:pt>
                <c:pt idx="3742">
                  <c:v>31.2647149690787</c:v>
                </c:pt>
                <c:pt idx="3743">
                  <c:v>31.266258473721201</c:v>
                </c:pt>
                <c:pt idx="3744">
                  <c:v>31.267801887303499</c:v>
                </c:pt>
                <c:pt idx="3745">
                  <c:v>31.2693452098219</c:v>
                </c:pt>
                <c:pt idx="3746">
                  <c:v>31.270888441272401</c:v>
                </c:pt>
                <c:pt idx="3747">
                  <c:v>31.272431581651301</c:v>
                </c:pt>
                <c:pt idx="3748">
                  <c:v>31.273974630954498</c:v>
                </c:pt>
                <c:pt idx="3749">
                  <c:v>31.275517589178499</c:v>
                </c:pt>
                <c:pt idx="3750">
                  <c:v>31.277060456319202</c:v>
                </c:pt>
                <c:pt idx="3751">
                  <c:v>31.278603232372799</c:v>
                </c:pt>
                <c:pt idx="3752">
                  <c:v>31.280145917335599</c:v>
                </c:pt>
                <c:pt idx="3753">
                  <c:v>31.2816885112038</c:v>
                </c:pt>
                <c:pt idx="3754">
                  <c:v>31.283231013973499</c:v>
                </c:pt>
                <c:pt idx="3755">
                  <c:v>31.2847734256409</c:v>
                </c:pt>
                <c:pt idx="3756">
                  <c:v>31.286315746202298</c:v>
                </c:pt>
                <c:pt idx="3757">
                  <c:v>31.287857975653999</c:v>
                </c:pt>
                <c:pt idx="3758">
                  <c:v>31.289400113991999</c:v>
                </c:pt>
                <c:pt idx="3759">
                  <c:v>31.290942161212801</c:v>
                </c:pt>
                <c:pt idx="3760">
                  <c:v>31.292484117312402</c:v>
                </c:pt>
                <c:pt idx="3761">
                  <c:v>31.294025982287302</c:v>
                </c:pt>
                <c:pt idx="3762">
                  <c:v>31.2955677561336</c:v>
                </c:pt>
                <c:pt idx="3763">
                  <c:v>31.297109438847599</c:v>
                </c:pt>
                <c:pt idx="3764">
                  <c:v>31.298651030425699</c:v>
                </c:pt>
                <c:pt idx="3765">
                  <c:v>31.300192530863999</c:v>
                </c:pt>
                <c:pt idx="3766">
                  <c:v>31.301733940159</c:v>
                </c:pt>
                <c:pt idx="3767">
                  <c:v>31.303275258306801</c:v>
                </c:pt>
                <c:pt idx="3768">
                  <c:v>31.304816485303899</c:v>
                </c:pt>
                <c:pt idx="3769">
                  <c:v>31.3063576211465</c:v>
                </c:pt>
                <c:pt idx="3770">
                  <c:v>31.307898665831001</c:v>
                </c:pt>
                <c:pt idx="3771">
                  <c:v>31.3094396193537</c:v>
                </c:pt>
                <c:pt idx="3772">
                  <c:v>31.310980481710999</c:v>
                </c:pt>
                <c:pt idx="3773">
                  <c:v>31.312521252899199</c:v>
                </c:pt>
                <c:pt idx="3774">
                  <c:v>31.314061932914701</c:v>
                </c:pt>
                <c:pt idx="3775">
                  <c:v>31.315602521753799</c:v>
                </c:pt>
                <c:pt idx="3776">
                  <c:v>31.317143019412999</c:v>
                </c:pt>
                <c:pt idx="3777">
                  <c:v>31.318683425888501</c:v>
                </c:pt>
                <c:pt idx="3778">
                  <c:v>31.3202237411769</c:v>
                </c:pt>
                <c:pt idx="3779">
                  <c:v>31.321763965274599</c:v>
                </c:pt>
                <c:pt idx="3780">
                  <c:v>31.3233040981778</c:v>
                </c:pt>
                <c:pt idx="3781">
                  <c:v>31.324844139883101</c:v>
                </c:pt>
                <c:pt idx="3782">
                  <c:v>31.326384090386899</c:v>
                </c:pt>
                <c:pt idx="3783">
                  <c:v>31.327923949685498</c:v>
                </c:pt>
                <c:pt idx="3784">
                  <c:v>31.329463717775599</c:v>
                </c:pt>
                <c:pt idx="3785">
                  <c:v>31.331003394653401</c:v>
                </c:pt>
                <c:pt idx="3786">
                  <c:v>31.332542980315498</c:v>
                </c:pt>
                <c:pt idx="3787">
                  <c:v>31.334082474758301</c:v>
                </c:pt>
                <c:pt idx="3788">
                  <c:v>31.335621877978401</c:v>
                </c:pt>
                <c:pt idx="3789">
                  <c:v>31.3371611899721</c:v>
                </c:pt>
                <c:pt idx="3790">
                  <c:v>31.338700410735999</c:v>
                </c:pt>
                <c:pt idx="3791">
                  <c:v>31.340239540266499</c:v>
                </c:pt>
                <c:pt idx="3792">
                  <c:v>31.341778578560302</c:v>
                </c:pt>
                <c:pt idx="3793">
                  <c:v>31.343317525613699</c:v>
                </c:pt>
                <c:pt idx="3794">
                  <c:v>31.344856381423401</c:v>
                </c:pt>
                <c:pt idx="3795">
                  <c:v>31.346395145985799</c:v>
                </c:pt>
                <c:pt idx="3796">
                  <c:v>31.347933819297499</c:v>
                </c:pt>
                <c:pt idx="3797">
                  <c:v>31.349472401355001</c:v>
                </c:pt>
                <c:pt idx="3798">
                  <c:v>31.3510108921549</c:v>
                </c:pt>
                <c:pt idx="3799">
                  <c:v>31.352549291693698</c:v>
                </c:pt>
                <c:pt idx="3800">
                  <c:v>31.3540875999681</c:v>
                </c:pt>
                <c:pt idx="3801">
                  <c:v>31.355625816974602</c:v>
                </c:pt>
                <c:pt idx="3802">
                  <c:v>31.3571639427097</c:v>
                </c:pt>
                <c:pt idx="3803">
                  <c:v>31.358701977170099</c:v>
                </c:pt>
                <c:pt idx="3804">
                  <c:v>31.360239920352399</c:v>
                </c:pt>
                <c:pt idx="3805">
                  <c:v>31.361777772253099</c:v>
                </c:pt>
                <c:pt idx="3806">
                  <c:v>31.363315532868899</c:v>
                </c:pt>
                <c:pt idx="3807">
                  <c:v>31.3648532021965</c:v>
                </c:pt>
                <c:pt idx="3808">
                  <c:v>31.3663907802324</c:v>
                </c:pt>
                <c:pt idx="3809">
                  <c:v>31.367928266973198</c:v>
                </c:pt>
                <c:pt idx="3810">
                  <c:v>31.369465662415799</c:v>
                </c:pt>
                <c:pt idx="3811">
                  <c:v>31.371002966556599</c:v>
                </c:pt>
                <c:pt idx="3812">
                  <c:v>31.372540179392299</c:v>
                </c:pt>
                <c:pt idx="3813">
                  <c:v>31.374077300919701</c:v>
                </c:pt>
                <c:pt idx="3814">
                  <c:v>31.375614331135399</c:v>
                </c:pt>
                <c:pt idx="3815">
                  <c:v>31.377151270036101</c:v>
                </c:pt>
                <c:pt idx="3816">
                  <c:v>31.378688117618399</c:v>
                </c:pt>
                <c:pt idx="3817">
                  <c:v>31.380224873879101</c:v>
                </c:pt>
                <c:pt idx="3818">
                  <c:v>31.381761538814999</c:v>
                </c:pt>
                <c:pt idx="3819">
                  <c:v>31.383298112422601</c:v>
                </c:pt>
                <c:pt idx="3820">
                  <c:v>31.384834594698699</c:v>
                </c:pt>
                <c:pt idx="3821">
                  <c:v>31.386370985640198</c:v>
                </c:pt>
                <c:pt idx="3822">
                  <c:v>31.3879072852436</c:v>
                </c:pt>
                <c:pt idx="3823">
                  <c:v>31.389443493505802</c:v>
                </c:pt>
                <c:pt idx="3824">
                  <c:v>31.3909796104234</c:v>
                </c:pt>
                <c:pt idx="3825">
                  <c:v>31.392515635993401</c:v>
                </c:pt>
                <c:pt idx="3826">
                  <c:v>31.394051570212401</c:v>
                </c:pt>
                <c:pt idx="3827">
                  <c:v>31.395587413077202</c:v>
                </c:pt>
                <c:pt idx="3828">
                  <c:v>31.397123164584599</c:v>
                </c:pt>
                <c:pt idx="3829">
                  <c:v>31.398658824731399</c:v>
                </c:pt>
                <c:pt idx="3830">
                  <c:v>31.400194393514401</c:v>
                </c:pt>
                <c:pt idx="3831">
                  <c:v>31.401729870930499</c:v>
                </c:pt>
                <c:pt idx="3832">
                  <c:v>31.403265256976301</c:v>
                </c:pt>
                <c:pt idx="3833">
                  <c:v>31.404800551648801</c:v>
                </c:pt>
                <c:pt idx="3834">
                  <c:v>31.406335754944799</c:v>
                </c:pt>
                <c:pt idx="3835">
                  <c:v>31.407870866861099</c:v>
                </c:pt>
                <c:pt idx="3836">
                  <c:v>31.409405887394598</c:v>
                </c:pt>
                <c:pt idx="3837">
                  <c:v>31.410940816542102</c:v>
                </c:pt>
                <c:pt idx="3838">
                  <c:v>31.412475654300401</c:v>
                </c:pt>
                <c:pt idx="3839">
                  <c:v>31.414010400666601</c:v>
                </c:pt>
                <c:pt idx="3840">
                  <c:v>31.415545055637299</c:v>
                </c:pt>
                <c:pt idx="3841">
                  <c:v>31.417079619209598</c:v>
                </c:pt>
                <c:pt idx="3842">
                  <c:v>31.418614091380299</c:v>
                </c:pt>
                <c:pt idx="3843">
                  <c:v>31.420148472146298</c:v>
                </c:pt>
                <c:pt idx="3844">
                  <c:v>31.421682761504599</c:v>
                </c:pt>
                <c:pt idx="3845">
                  <c:v>31.423216959451899</c:v>
                </c:pt>
                <c:pt idx="3846">
                  <c:v>31.424751065985401</c:v>
                </c:pt>
                <c:pt idx="3847">
                  <c:v>31.426285081101799</c:v>
                </c:pt>
                <c:pt idx="3848">
                  <c:v>31.427819004798099</c:v>
                </c:pt>
                <c:pt idx="3849">
                  <c:v>31.429352837071299</c:v>
                </c:pt>
                <c:pt idx="3850">
                  <c:v>31.430886577918301</c:v>
                </c:pt>
                <c:pt idx="3851">
                  <c:v>31.432420227336198</c:v>
                </c:pt>
                <c:pt idx="3852">
                  <c:v>31.433953785321702</c:v>
                </c:pt>
                <c:pt idx="3853">
                  <c:v>31.435487251872001</c:v>
                </c:pt>
                <c:pt idx="3854">
                  <c:v>31.437020626984101</c:v>
                </c:pt>
                <c:pt idx="3855">
                  <c:v>31.4385539106548</c:v>
                </c:pt>
                <c:pt idx="3856">
                  <c:v>31.440087102881201</c:v>
                </c:pt>
                <c:pt idx="3857">
                  <c:v>31.4416202036603</c:v>
                </c:pt>
                <c:pt idx="3858">
                  <c:v>31.443153212989198</c:v>
                </c:pt>
                <c:pt idx="3859">
                  <c:v>31.444686130864799</c:v>
                </c:pt>
                <c:pt idx="3860">
                  <c:v>31.446218957284199</c:v>
                </c:pt>
                <c:pt idx="3861">
                  <c:v>31.447751692244299</c:v>
                </c:pt>
                <c:pt idx="3862">
                  <c:v>31.449284335742298</c:v>
                </c:pt>
                <c:pt idx="3863">
                  <c:v>31.4508168877753</c:v>
                </c:pt>
                <c:pt idx="3864">
                  <c:v>31.4523493483401</c:v>
                </c:pt>
                <c:pt idx="3865">
                  <c:v>31.453881717434001</c:v>
                </c:pt>
                <c:pt idx="3866">
                  <c:v>31.455413995053998</c:v>
                </c:pt>
                <c:pt idx="3867">
                  <c:v>31.4569461811972</c:v>
                </c:pt>
                <c:pt idx="3868">
                  <c:v>31.4584782758606</c:v>
                </c:pt>
                <c:pt idx="3869">
                  <c:v>31.460010279041398</c:v>
                </c:pt>
                <c:pt idx="3870">
                  <c:v>31.461542190736701</c:v>
                </c:pt>
                <c:pt idx="3871">
                  <c:v>31.463074010943501</c:v>
                </c:pt>
                <c:pt idx="3872">
                  <c:v>31.464605739659</c:v>
                </c:pt>
                <c:pt idx="3873">
                  <c:v>31.4661373768804</c:v>
                </c:pt>
                <c:pt idx="3874">
                  <c:v>31.467668922604599</c:v>
                </c:pt>
                <c:pt idx="3875">
                  <c:v>31.469200376829001</c:v>
                </c:pt>
                <c:pt idx="3876">
                  <c:v>31.470731739550601</c:v>
                </c:pt>
                <c:pt idx="3877">
                  <c:v>31.4722630107666</c:v>
                </c:pt>
                <c:pt idx="3878">
                  <c:v>31.473794190474099</c:v>
                </c:pt>
                <c:pt idx="3879">
                  <c:v>31.475325278670301</c:v>
                </c:pt>
                <c:pt idx="3880">
                  <c:v>31.4768562753525</c:v>
                </c:pt>
                <c:pt idx="3881">
                  <c:v>31.4783871805177</c:v>
                </c:pt>
                <c:pt idx="3882">
                  <c:v>31.479917994163198</c:v>
                </c:pt>
                <c:pt idx="3883">
                  <c:v>31.481448716286099</c:v>
                </c:pt>
                <c:pt idx="3884">
                  <c:v>31.482979346883798</c:v>
                </c:pt>
                <c:pt idx="3885">
                  <c:v>31.484509885953301</c:v>
                </c:pt>
                <c:pt idx="3886">
                  <c:v>31.4860403334919</c:v>
                </c:pt>
                <c:pt idx="3887">
                  <c:v>31.487570689496899</c:v>
                </c:pt>
                <c:pt idx="3888">
                  <c:v>31.489100953965401</c:v>
                </c:pt>
                <c:pt idx="3889">
                  <c:v>31.490631126894701</c:v>
                </c:pt>
                <c:pt idx="3890">
                  <c:v>31.492161208282099</c:v>
                </c:pt>
                <c:pt idx="3891">
                  <c:v>31.4936911981248</c:v>
                </c:pt>
                <c:pt idx="3892">
                  <c:v>31.495221096420099</c:v>
                </c:pt>
                <c:pt idx="3893">
                  <c:v>31.496750903165299</c:v>
                </c:pt>
                <c:pt idx="3894">
                  <c:v>31.498280618357501</c:v>
                </c:pt>
                <c:pt idx="3895">
                  <c:v>31.499810241994201</c:v>
                </c:pt>
                <c:pt idx="3896">
                  <c:v>31.501339774072601</c:v>
                </c:pt>
                <c:pt idx="3897">
                  <c:v>31.502869214590099</c:v>
                </c:pt>
                <c:pt idx="3898">
                  <c:v>31.504398563543798</c:v>
                </c:pt>
                <c:pt idx="3899">
                  <c:v>31.505927820931198</c:v>
                </c:pt>
                <c:pt idx="3900">
                  <c:v>31.507456986749499</c:v>
                </c:pt>
                <c:pt idx="3901">
                  <c:v>31.508986060996101</c:v>
                </c:pt>
                <c:pt idx="3902">
                  <c:v>31.510515043668399</c:v>
                </c:pt>
                <c:pt idx="3903">
                  <c:v>31.5120439347636</c:v>
                </c:pt>
                <c:pt idx="3904">
                  <c:v>31.513572734279101</c:v>
                </c:pt>
                <c:pt idx="3905">
                  <c:v>31.515101442212298</c:v>
                </c:pt>
                <c:pt idx="3906">
                  <c:v>31.516630058560601</c:v>
                </c:pt>
                <c:pt idx="3907">
                  <c:v>31.518158583321298</c:v>
                </c:pt>
                <c:pt idx="3908">
                  <c:v>31.519687016491702</c:v>
                </c:pt>
                <c:pt idx="3909">
                  <c:v>31.521215358069401</c:v>
                </c:pt>
                <c:pt idx="3910">
                  <c:v>31.522743608051599</c:v>
                </c:pt>
                <c:pt idx="3911">
                  <c:v>31.524271766435799</c:v>
                </c:pt>
                <c:pt idx="3912">
                  <c:v>31.525799833219398</c:v>
                </c:pt>
                <c:pt idx="3913">
                  <c:v>31.527327808399701</c:v>
                </c:pt>
                <c:pt idx="3914">
                  <c:v>31.5288556919744</c:v>
                </c:pt>
                <c:pt idx="3915">
                  <c:v>31.5303834839406</c:v>
                </c:pt>
                <c:pt idx="3916">
                  <c:v>31.531911184296</c:v>
                </c:pt>
                <c:pt idx="3917">
                  <c:v>31.533438793037899</c:v>
                </c:pt>
                <c:pt idx="3918">
                  <c:v>31.534966310163799</c:v>
                </c:pt>
                <c:pt idx="3919">
                  <c:v>31.536493735671101</c:v>
                </c:pt>
                <c:pt idx="3920">
                  <c:v>31.538021069557399</c:v>
                </c:pt>
                <c:pt idx="3921">
                  <c:v>31.539548311819999</c:v>
                </c:pt>
                <c:pt idx="3922">
                  <c:v>31.541075462456501</c:v>
                </c:pt>
                <c:pt idx="3923">
                  <c:v>31.542602521464399</c:v>
                </c:pt>
                <c:pt idx="3924">
                  <c:v>31.544129488841101</c:v>
                </c:pt>
                <c:pt idx="3925">
                  <c:v>31.545656364584101</c:v>
                </c:pt>
                <c:pt idx="3926">
                  <c:v>31.547183148691101</c:v>
                </c:pt>
                <c:pt idx="3927">
                  <c:v>31.548709841159301</c:v>
                </c:pt>
                <c:pt idx="3928">
                  <c:v>31.550236441986499</c:v>
                </c:pt>
                <c:pt idx="3929">
                  <c:v>31.551762951170101</c:v>
                </c:pt>
                <c:pt idx="3930">
                  <c:v>31.553289368707699</c:v>
                </c:pt>
                <c:pt idx="3931">
                  <c:v>31.554815694596801</c:v>
                </c:pt>
                <c:pt idx="3932">
                  <c:v>31.5563419288349</c:v>
                </c:pt>
                <c:pt idx="3933">
                  <c:v>31.557868071419701</c:v>
                </c:pt>
                <c:pt idx="3934">
                  <c:v>31.5593941223486</c:v>
                </c:pt>
                <c:pt idx="3935">
                  <c:v>31.560920081619301</c:v>
                </c:pt>
                <c:pt idx="3936">
                  <c:v>31.5624459492293</c:v>
                </c:pt>
                <c:pt idx="3937">
                  <c:v>31.563971725176199</c:v>
                </c:pt>
                <c:pt idx="3938">
                  <c:v>31.565497409457699</c:v>
                </c:pt>
                <c:pt idx="3939">
                  <c:v>31.567023002071199</c:v>
                </c:pt>
                <c:pt idx="3940">
                  <c:v>31.568548503014501</c:v>
                </c:pt>
                <c:pt idx="3941">
                  <c:v>31.5700739122851</c:v>
                </c:pt>
                <c:pt idx="3942">
                  <c:v>31.571599229880601</c:v>
                </c:pt>
                <c:pt idx="3943">
                  <c:v>31.573124455798801</c:v>
                </c:pt>
                <c:pt idx="3944">
                  <c:v>31.574649590037101</c:v>
                </c:pt>
                <c:pt idx="3945">
                  <c:v>31.5761746325933</c:v>
                </c:pt>
                <c:pt idx="3946">
                  <c:v>31.577699583465002</c:v>
                </c:pt>
                <c:pt idx="3947">
                  <c:v>31.579224442649899</c:v>
                </c:pt>
                <c:pt idx="3948">
                  <c:v>31.580749210145601</c:v>
                </c:pt>
                <c:pt idx="3949">
                  <c:v>31.5822738859498</c:v>
                </c:pt>
                <c:pt idx="3950">
                  <c:v>31.583798470060199</c:v>
                </c:pt>
                <c:pt idx="3951">
                  <c:v>31.5853229624744</c:v>
                </c:pt>
                <c:pt idx="3952">
                  <c:v>31.586847363190198</c:v>
                </c:pt>
                <c:pt idx="3953">
                  <c:v>31.588371672205199</c:v>
                </c:pt>
                <c:pt idx="3954">
                  <c:v>31.589895889517098</c:v>
                </c:pt>
                <c:pt idx="3955">
                  <c:v>31.591420015123798</c:v>
                </c:pt>
                <c:pt idx="3956">
                  <c:v>31.592944049022801</c:v>
                </c:pt>
                <c:pt idx="3957">
                  <c:v>31.5944679912119</c:v>
                </c:pt>
                <c:pt idx="3958">
                  <c:v>31.5959918416888</c:v>
                </c:pt>
                <c:pt idx="3959">
                  <c:v>31.597515600451299</c:v>
                </c:pt>
                <c:pt idx="3960">
                  <c:v>31.599039267497201</c:v>
                </c:pt>
                <c:pt idx="3961">
                  <c:v>31.6005628428241</c:v>
                </c:pt>
                <c:pt idx="3962">
                  <c:v>31.602086326429902</c:v>
                </c:pt>
                <c:pt idx="3963">
                  <c:v>31.6036097183122</c:v>
                </c:pt>
                <c:pt idx="3964">
                  <c:v>31.605133018468901</c:v>
                </c:pt>
                <c:pt idx="3965">
                  <c:v>31.606656226897801</c:v>
                </c:pt>
                <c:pt idx="3966">
                  <c:v>31.608179343596699</c:v>
                </c:pt>
                <c:pt idx="3967">
                  <c:v>31.609702368563202</c:v>
                </c:pt>
                <c:pt idx="3968">
                  <c:v>31.611225301795301</c:v>
                </c:pt>
                <c:pt idx="3969">
                  <c:v>31.612748143290801</c:v>
                </c:pt>
                <c:pt idx="3970">
                  <c:v>31.614270893047401</c:v>
                </c:pt>
                <c:pt idx="3971">
                  <c:v>31.615793551063</c:v>
                </c:pt>
                <c:pt idx="3972">
                  <c:v>31.617316117335399</c:v>
                </c:pt>
                <c:pt idx="3973">
                  <c:v>31.618838591862399</c:v>
                </c:pt>
                <c:pt idx="3974">
                  <c:v>31.620360974642001</c:v>
                </c:pt>
                <c:pt idx="3975">
                  <c:v>31.621883265671901</c:v>
                </c:pt>
                <c:pt idx="3976">
                  <c:v>31.623405464949901</c:v>
                </c:pt>
                <c:pt idx="3977">
                  <c:v>31.6249275724741</c:v>
                </c:pt>
                <c:pt idx="3978">
                  <c:v>31.6264495882421</c:v>
                </c:pt>
                <c:pt idx="3979">
                  <c:v>31.627971512252</c:v>
                </c:pt>
                <c:pt idx="3980">
                  <c:v>31.629493344501501</c:v>
                </c:pt>
                <c:pt idx="3981">
                  <c:v>31.631015084988601</c:v>
                </c:pt>
                <c:pt idx="3982">
                  <c:v>31.632536733711198</c:v>
                </c:pt>
                <c:pt idx="3983">
                  <c:v>31.634058290667198</c:v>
                </c:pt>
                <c:pt idx="3984">
                  <c:v>31.635579755854401</c:v>
                </c:pt>
                <c:pt idx="3985">
                  <c:v>31.6371011292708</c:v>
                </c:pt>
                <c:pt idx="3986">
                  <c:v>31.638622410914401</c:v>
                </c:pt>
                <c:pt idx="3987">
                  <c:v>31.640143600782999</c:v>
                </c:pt>
                <c:pt idx="3988">
                  <c:v>31.6416646988746</c:v>
                </c:pt>
                <c:pt idx="3989">
                  <c:v>31.6431857051872</c:v>
                </c:pt>
                <c:pt idx="3990">
                  <c:v>31.644706619718601</c:v>
                </c:pt>
                <c:pt idx="3991">
                  <c:v>31.646227442466898</c:v>
                </c:pt>
                <c:pt idx="3992">
                  <c:v>31.647748173429999</c:v>
                </c:pt>
                <c:pt idx="3993">
                  <c:v>31.649268812605801</c:v>
                </c:pt>
                <c:pt idx="3994">
                  <c:v>31.650789359992402</c:v>
                </c:pt>
                <c:pt idx="3995">
                  <c:v>31.652309815587799</c:v>
                </c:pt>
                <c:pt idx="3996">
                  <c:v>31.6538301793898</c:v>
                </c:pt>
                <c:pt idx="3997">
                  <c:v>31.6553504513966</c:v>
                </c:pt>
                <c:pt idx="3998">
                  <c:v>31.6568706316062</c:v>
                </c:pt>
                <c:pt idx="3999">
                  <c:v>31.658390720016399</c:v>
                </c:pt>
                <c:pt idx="4000">
                  <c:v>31.6599107166255</c:v>
                </c:pt>
                <c:pt idx="4001">
                  <c:v>31.6614306214313</c:v>
                </c:pt>
                <c:pt idx="4002">
                  <c:v>31.662950434431899</c:v>
                </c:pt>
                <c:pt idx="4003">
                  <c:v>31.664470155625398</c:v>
                </c:pt>
                <c:pt idx="4004">
                  <c:v>31.6659897850097</c:v>
                </c:pt>
                <c:pt idx="4005">
                  <c:v>31.667509322583101</c:v>
                </c:pt>
                <c:pt idx="4006">
                  <c:v>31.669028768343399</c:v>
                </c:pt>
                <c:pt idx="4007">
                  <c:v>31.6705481222888</c:v>
                </c:pt>
                <c:pt idx="4008">
                  <c:v>31.6720673844173</c:v>
                </c:pt>
                <c:pt idx="4009">
                  <c:v>31.673586554727098</c:v>
                </c:pt>
                <c:pt idx="4010">
                  <c:v>31.675105633216099</c:v>
                </c:pt>
                <c:pt idx="4011">
                  <c:v>31.676624619882499</c:v>
                </c:pt>
                <c:pt idx="4012">
                  <c:v>31.6781435147245</c:v>
                </c:pt>
                <c:pt idx="4013">
                  <c:v>31.67966231774</c:v>
                </c:pt>
                <c:pt idx="4014">
                  <c:v>31.681181028927199</c:v>
                </c:pt>
                <c:pt idx="4015">
                  <c:v>31.682699648284199</c:v>
                </c:pt>
                <c:pt idx="4016">
                  <c:v>31.6842181758092</c:v>
                </c:pt>
                <c:pt idx="4017">
                  <c:v>31.6857366115002</c:v>
                </c:pt>
                <c:pt idx="4018">
                  <c:v>31.687254955355499</c:v>
                </c:pt>
                <c:pt idx="4019">
                  <c:v>31.688773207373099</c:v>
                </c:pt>
                <c:pt idx="4020">
                  <c:v>31.6902913675512</c:v>
                </c:pt>
                <c:pt idx="4021">
                  <c:v>31.691809435888</c:v>
                </c:pt>
                <c:pt idx="4022">
                  <c:v>31.693327412381599</c:v>
                </c:pt>
                <c:pt idx="4023">
                  <c:v>31.694845297030199</c:v>
                </c:pt>
                <c:pt idx="4024">
                  <c:v>31.696363089831902</c:v>
                </c:pt>
                <c:pt idx="4025">
                  <c:v>31.697880790785</c:v>
                </c:pt>
                <c:pt idx="4026">
                  <c:v>31.699398399887698</c:v>
                </c:pt>
                <c:pt idx="4027">
                  <c:v>31.700915917138001</c:v>
                </c:pt>
                <c:pt idx="4028">
                  <c:v>31.702433342534398</c:v>
                </c:pt>
                <c:pt idx="4029">
                  <c:v>31.7039506760748</c:v>
                </c:pt>
                <c:pt idx="4030">
                  <c:v>31.705467917757701</c:v>
                </c:pt>
                <c:pt idx="4031">
                  <c:v>31.706985067581101</c:v>
                </c:pt>
                <c:pt idx="4032">
                  <c:v>31.708502125543301</c:v>
                </c:pt>
                <c:pt idx="4033">
                  <c:v>31.7100190916426</c:v>
                </c:pt>
                <c:pt idx="4034">
                  <c:v>31.711535965877101</c:v>
                </c:pt>
                <c:pt idx="4035">
                  <c:v>31.7130527482452</c:v>
                </c:pt>
                <c:pt idx="4036">
                  <c:v>31.714569438745102</c:v>
                </c:pt>
                <c:pt idx="4037">
                  <c:v>31.716086037375</c:v>
                </c:pt>
                <c:pt idx="4038">
                  <c:v>31.7176025441333</c:v>
                </c:pt>
                <c:pt idx="4039">
                  <c:v>31.7191189590181</c:v>
                </c:pt>
                <c:pt idx="4040">
                  <c:v>31.720635282027899</c:v>
                </c:pt>
                <c:pt idx="4041">
                  <c:v>31.7221515131607</c:v>
                </c:pt>
                <c:pt idx="4042">
                  <c:v>31.723667652415099</c:v>
                </c:pt>
                <c:pt idx="4043">
                  <c:v>31.725183699789198</c:v>
                </c:pt>
                <c:pt idx="4044">
                  <c:v>31.726699655281301</c:v>
                </c:pt>
                <c:pt idx="4045">
                  <c:v>31.728215518889801</c:v>
                </c:pt>
                <c:pt idx="4046">
                  <c:v>31.729731290613</c:v>
                </c:pt>
                <c:pt idx="4047">
                  <c:v>31.731246970449298</c:v>
                </c:pt>
                <c:pt idx="4048">
                  <c:v>31.7327625583968</c:v>
                </c:pt>
                <c:pt idx="4049">
                  <c:v>31.734278054454101</c:v>
                </c:pt>
                <c:pt idx="4050">
                  <c:v>31.735793458619401</c:v>
                </c:pt>
                <c:pt idx="4051">
                  <c:v>31.737308770891001</c:v>
                </c:pt>
                <c:pt idx="4052">
                  <c:v>31.738823991267399</c:v>
                </c:pt>
                <c:pt idx="4053">
                  <c:v>31.740339119746999</c:v>
                </c:pt>
                <c:pt idx="4054">
                  <c:v>31.7418541563279</c:v>
                </c:pt>
                <c:pt idx="4055">
                  <c:v>31.743369101008799</c:v>
                </c:pt>
                <c:pt idx="4056">
                  <c:v>31.744883953787799</c:v>
                </c:pt>
                <c:pt idx="4057">
                  <c:v>31.746398714663499</c:v>
                </c:pt>
                <c:pt idx="4058">
                  <c:v>31.747913383634199</c:v>
                </c:pt>
                <c:pt idx="4059">
                  <c:v>31.749427960698299</c:v>
                </c:pt>
                <c:pt idx="4060">
                  <c:v>31.750942445854299</c:v>
                </c:pt>
                <c:pt idx="4061">
                  <c:v>31.7524568391004</c:v>
                </c:pt>
                <c:pt idx="4062">
                  <c:v>31.753971140435301</c:v>
                </c:pt>
                <c:pt idx="4063">
                  <c:v>31.755485349857199</c:v>
                </c:pt>
                <c:pt idx="4064">
                  <c:v>31.7569994673647</c:v>
                </c:pt>
                <c:pt idx="4065">
                  <c:v>31.758513492956101</c:v>
                </c:pt>
                <c:pt idx="4066">
                  <c:v>31.76002742663</c:v>
                </c:pt>
                <c:pt idx="4067">
                  <c:v>31.7615412683847</c:v>
                </c:pt>
                <c:pt idx="4068">
                  <c:v>31.763055018218701</c:v>
                </c:pt>
                <c:pt idx="4069">
                  <c:v>31.764568676130502</c:v>
                </c:pt>
                <c:pt idx="4070">
                  <c:v>31.7660822421186</c:v>
                </c:pt>
                <c:pt idx="4071">
                  <c:v>31.7675957161815</c:v>
                </c:pt>
                <c:pt idx="4072">
                  <c:v>31.7691090983175</c:v>
                </c:pt>
                <c:pt idx="4073">
                  <c:v>31.7706223885253</c:v>
                </c:pt>
                <c:pt idx="4074">
                  <c:v>31.772135586803198</c:v>
                </c:pt>
                <c:pt idx="4075">
                  <c:v>31.773648693149902</c:v>
                </c:pt>
                <c:pt idx="4076">
                  <c:v>31.7751617075638</c:v>
                </c:pt>
                <c:pt idx="4077">
                  <c:v>31.776674630043502</c:v>
                </c:pt>
                <c:pt idx="4078">
                  <c:v>31.7781874605874</c:v>
                </c:pt>
                <c:pt idx="4079">
                  <c:v>31.779700199194099</c:v>
                </c:pt>
                <c:pt idx="4080">
                  <c:v>31.7812128458621</c:v>
                </c:pt>
                <c:pt idx="4081">
                  <c:v>31.78272540059</c:v>
                </c:pt>
                <c:pt idx="4082">
                  <c:v>31.784237863376301</c:v>
                </c:pt>
                <c:pt idx="4083">
                  <c:v>31.785750234219599</c:v>
                </c:pt>
                <c:pt idx="4084">
                  <c:v>31.787262513118399</c:v>
                </c:pt>
                <c:pt idx="4085">
                  <c:v>31.788774700071301</c:v>
                </c:pt>
                <c:pt idx="4086">
                  <c:v>31.790286795076799</c:v>
                </c:pt>
                <c:pt idx="4087">
                  <c:v>31.791798798133598</c:v>
                </c:pt>
                <c:pt idx="4088">
                  <c:v>31.793310709240199</c:v>
                </c:pt>
                <c:pt idx="4089">
                  <c:v>31.794822528395301</c:v>
                </c:pt>
                <c:pt idx="4090">
                  <c:v>31.796334255597301</c:v>
                </c:pt>
                <c:pt idx="4091">
                  <c:v>31.797845890845</c:v>
                </c:pt>
                <c:pt idx="4092">
                  <c:v>31.799357434136901</c:v>
                </c:pt>
                <c:pt idx="4093">
                  <c:v>31.800868885471601</c:v>
                </c:pt>
                <c:pt idx="4094">
                  <c:v>31.8023802448479</c:v>
                </c:pt>
                <c:pt idx="4095">
                  <c:v>31.803891512264101</c:v>
                </c:pt>
                <c:pt idx="4096">
                  <c:v>31.805402687719202</c:v>
                </c:pt>
                <c:pt idx="4097">
                  <c:v>31.806913771211601</c:v>
                </c:pt>
                <c:pt idx="4098">
                  <c:v>31.80842476274</c:v>
                </c:pt>
                <c:pt idx="4099">
                  <c:v>31.809935662303001</c:v>
                </c:pt>
                <c:pt idx="4100">
                  <c:v>31.811446469899401</c:v>
                </c:pt>
                <c:pt idx="4101">
                  <c:v>31.8129571855278</c:v>
                </c:pt>
                <c:pt idx="4102">
                  <c:v>31.814467809186802</c:v>
                </c:pt>
                <c:pt idx="4103">
                  <c:v>31.815978340875201</c:v>
                </c:pt>
                <c:pt idx="4104">
                  <c:v>31.817488780591599</c:v>
                </c:pt>
                <c:pt idx="4105">
                  <c:v>31.818999128334699</c:v>
                </c:pt>
                <c:pt idx="4106">
                  <c:v>31.8205093841032</c:v>
                </c:pt>
                <c:pt idx="4107">
                  <c:v>31.822019547895799</c:v>
                </c:pt>
                <c:pt idx="4108">
                  <c:v>31.823529619711302</c:v>
                </c:pt>
                <c:pt idx="4109">
                  <c:v>31.825039599548202</c:v>
                </c:pt>
                <c:pt idx="4110">
                  <c:v>31.826549487405401</c:v>
                </c:pt>
                <c:pt idx="4111">
                  <c:v>31.828059283281601</c:v>
                </c:pt>
                <c:pt idx="4112">
                  <c:v>31.829568987175499</c:v>
                </c:pt>
                <c:pt idx="4113">
                  <c:v>31.831078599085799</c:v>
                </c:pt>
                <c:pt idx="4114">
                  <c:v>31.832588119011401</c:v>
                </c:pt>
                <c:pt idx="4115">
                  <c:v>31.834097546950801</c:v>
                </c:pt>
                <c:pt idx="4116">
                  <c:v>31.835606882903001</c:v>
                </c:pt>
                <c:pt idx="4117">
                  <c:v>31.837116126866601</c:v>
                </c:pt>
                <c:pt idx="4118">
                  <c:v>31.8386252788405</c:v>
                </c:pt>
                <c:pt idx="4119">
                  <c:v>31.840134338823301</c:v>
                </c:pt>
                <c:pt idx="4120">
                  <c:v>31.8416433068139</c:v>
                </c:pt>
                <c:pt idx="4121">
                  <c:v>31.843152182811199</c:v>
                </c:pt>
                <c:pt idx="4122">
                  <c:v>31.844660966813699</c:v>
                </c:pt>
                <c:pt idx="4123">
                  <c:v>31.8461696588205</c:v>
                </c:pt>
                <c:pt idx="4124">
                  <c:v>31.8476782588302</c:v>
                </c:pt>
                <c:pt idx="4125">
                  <c:v>31.849186766841601</c:v>
                </c:pt>
                <c:pt idx="4126">
                  <c:v>31.850695182853698</c:v>
                </c:pt>
                <c:pt idx="4127">
                  <c:v>31.852203506865202</c:v>
                </c:pt>
                <c:pt idx="4128">
                  <c:v>31.853711738874999</c:v>
                </c:pt>
                <c:pt idx="4129">
                  <c:v>31.855219878881801</c:v>
                </c:pt>
                <c:pt idx="4130">
                  <c:v>31.856727926884499</c:v>
                </c:pt>
                <c:pt idx="4131">
                  <c:v>31.858235882882099</c:v>
                </c:pt>
                <c:pt idx="4132">
                  <c:v>31.8597437468732</c:v>
                </c:pt>
                <c:pt idx="4133">
                  <c:v>31.8612515188568</c:v>
                </c:pt>
                <c:pt idx="4134">
                  <c:v>31.8627591988318</c:v>
                </c:pt>
                <c:pt idx="4135">
                  <c:v>31.864266786797</c:v>
                </c:pt>
                <c:pt idx="4136">
                  <c:v>31.8657742827513</c:v>
                </c:pt>
                <c:pt idx="4137">
                  <c:v>31.867281686693602</c:v>
                </c:pt>
                <c:pt idx="4138">
                  <c:v>31.868788998622701</c:v>
                </c:pt>
                <c:pt idx="4139">
                  <c:v>31.8702962185376</c:v>
                </c:pt>
                <c:pt idx="4140">
                  <c:v>31.871803346437201</c:v>
                </c:pt>
                <c:pt idx="4141">
                  <c:v>31.873310382320401</c:v>
                </c:pt>
                <c:pt idx="4142">
                  <c:v>31.874817326186001</c:v>
                </c:pt>
                <c:pt idx="4143">
                  <c:v>31.876324178032998</c:v>
                </c:pt>
                <c:pt idx="4144">
                  <c:v>31.877830937860399</c:v>
                </c:pt>
                <c:pt idx="4145">
                  <c:v>31.879337605667001</c:v>
                </c:pt>
                <c:pt idx="4146">
                  <c:v>31.880844181451799</c:v>
                </c:pt>
                <c:pt idx="4147">
                  <c:v>31.882350665213799</c:v>
                </c:pt>
                <c:pt idx="4148">
                  <c:v>31.883857056951801</c:v>
                </c:pt>
                <c:pt idx="4149">
                  <c:v>31.8853633566649</c:v>
                </c:pt>
                <c:pt idx="4150">
                  <c:v>31.886869564352001</c:v>
                </c:pt>
                <c:pt idx="4151">
                  <c:v>31.8883756800121</c:v>
                </c:pt>
                <c:pt idx="4152">
                  <c:v>31.8898817036441</c:v>
                </c:pt>
                <c:pt idx="4153">
                  <c:v>31.891387635247</c:v>
                </c:pt>
                <c:pt idx="4154">
                  <c:v>31.8928934748198</c:v>
                </c:pt>
                <c:pt idx="4155">
                  <c:v>31.8943992223615</c:v>
                </c:pt>
                <c:pt idx="4156">
                  <c:v>31.8959048778711</c:v>
                </c:pt>
                <c:pt idx="4157">
                  <c:v>31.897410441347599</c:v>
                </c:pt>
                <c:pt idx="4158">
                  <c:v>31.898915912789999</c:v>
                </c:pt>
                <c:pt idx="4159">
                  <c:v>31.900421292197201</c:v>
                </c:pt>
                <c:pt idx="4160">
                  <c:v>31.901926579568499</c:v>
                </c:pt>
                <c:pt idx="4161">
                  <c:v>31.9034317749026</c:v>
                </c:pt>
                <c:pt idx="4162">
                  <c:v>31.9049368781988</c:v>
                </c:pt>
                <c:pt idx="4163">
                  <c:v>31.906441889456001</c:v>
                </c:pt>
                <c:pt idx="4164">
                  <c:v>31.907946808673199</c:v>
                </c:pt>
                <c:pt idx="4165">
                  <c:v>31.909451635849599</c:v>
                </c:pt>
                <c:pt idx="4166">
                  <c:v>31.910956370984099</c:v>
                </c:pt>
                <c:pt idx="4167">
                  <c:v>31.912461014075799</c:v>
                </c:pt>
                <c:pt idx="4168">
                  <c:v>31.913965565123899</c:v>
                </c:pt>
                <c:pt idx="4169">
                  <c:v>31.915470024127298</c:v>
                </c:pt>
                <c:pt idx="4170">
                  <c:v>31.916974391085098</c:v>
                </c:pt>
                <c:pt idx="4171">
                  <c:v>31.918478665996499</c:v>
                </c:pt>
                <c:pt idx="4172">
                  <c:v>31.919982848860499</c:v>
                </c:pt>
                <c:pt idx="4173">
                  <c:v>31.9214869396761</c:v>
                </c:pt>
                <c:pt idx="4174">
                  <c:v>31.922990938442599</c:v>
                </c:pt>
                <c:pt idx="4175">
                  <c:v>31.924494845159099</c:v>
                </c:pt>
                <c:pt idx="4176">
                  <c:v>31.925998659824501</c:v>
                </c:pt>
                <c:pt idx="4177">
                  <c:v>31.927502382438099</c:v>
                </c:pt>
                <c:pt idx="4178">
                  <c:v>31.929006012998901</c:v>
                </c:pt>
                <c:pt idx="4179">
                  <c:v>31.930509551506201</c:v>
                </c:pt>
                <c:pt idx="4180">
                  <c:v>31.932012997958999</c:v>
                </c:pt>
                <c:pt idx="4181">
                  <c:v>31.933516352356499</c:v>
                </c:pt>
                <c:pt idx="4182">
                  <c:v>31.935019614697801</c:v>
                </c:pt>
                <c:pt idx="4183">
                  <c:v>31.936522784981999</c:v>
                </c:pt>
                <c:pt idx="4184">
                  <c:v>31.938025863208502</c:v>
                </c:pt>
                <c:pt idx="4185">
                  <c:v>31.939528849376199</c:v>
                </c:pt>
                <c:pt idx="4186">
                  <c:v>31.941031743484299</c:v>
                </c:pt>
                <c:pt idx="4187">
                  <c:v>31.942534545532201</c:v>
                </c:pt>
                <c:pt idx="4188">
                  <c:v>31.944037255518801</c:v>
                </c:pt>
                <c:pt idx="4189">
                  <c:v>31.945539873443501</c:v>
                </c:pt>
                <c:pt idx="4190">
                  <c:v>31.9470423993053</c:v>
                </c:pt>
                <c:pt idx="4191">
                  <c:v>31.9485448331036</c:v>
                </c:pt>
                <c:pt idx="4192">
                  <c:v>31.950047174837501</c:v>
                </c:pt>
                <c:pt idx="4193">
                  <c:v>31.951549424506201</c:v>
                </c:pt>
                <c:pt idx="4194">
                  <c:v>31.953051582108898</c:v>
                </c:pt>
                <c:pt idx="4195">
                  <c:v>31.9545536476449</c:v>
                </c:pt>
                <c:pt idx="4196">
                  <c:v>31.9560556211133</c:v>
                </c:pt>
                <c:pt idx="4197">
                  <c:v>31.957557502513499</c:v>
                </c:pt>
                <c:pt idx="4198">
                  <c:v>31.9590592918446</c:v>
                </c:pt>
                <c:pt idx="4199">
                  <c:v>31.960560989106</c:v>
                </c:pt>
                <c:pt idx="4200">
                  <c:v>31.9620625942968</c:v>
                </c:pt>
                <c:pt idx="4201">
                  <c:v>31.9635641074162</c:v>
                </c:pt>
                <c:pt idx="4202">
                  <c:v>31.9650655284637</c:v>
                </c:pt>
                <c:pt idx="4203">
                  <c:v>31.966566857438401</c:v>
                </c:pt>
                <c:pt idx="4204">
                  <c:v>31.9680680943395</c:v>
                </c:pt>
                <c:pt idx="4205">
                  <c:v>31.9695692391665</c:v>
                </c:pt>
                <c:pt idx="4206">
                  <c:v>31.971070291918501</c:v>
                </c:pt>
                <c:pt idx="4207">
                  <c:v>31.9725712525949</c:v>
                </c:pt>
                <c:pt idx="4208">
                  <c:v>31.974072121194901</c:v>
                </c:pt>
                <c:pt idx="4209">
                  <c:v>31.9755728977179</c:v>
                </c:pt>
                <c:pt idx="4210">
                  <c:v>31.977073582163101</c:v>
                </c:pt>
                <c:pt idx="4211">
                  <c:v>31.9785741745299</c:v>
                </c:pt>
                <c:pt idx="4212">
                  <c:v>31.980074674817601</c:v>
                </c:pt>
                <c:pt idx="4213">
                  <c:v>31.981575083025501</c:v>
                </c:pt>
                <c:pt idx="4214">
                  <c:v>31.983075399152899</c:v>
                </c:pt>
                <c:pt idx="4215">
                  <c:v>31.984575623199301</c:v>
                </c:pt>
                <c:pt idx="4216">
                  <c:v>31.9860757551638</c:v>
                </c:pt>
                <c:pt idx="4217">
                  <c:v>31.9875757950458</c:v>
                </c:pt>
                <c:pt idx="4218">
                  <c:v>31.9890757428448</c:v>
                </c:pt>
                <c:pt idx="4219">
                  <c:v>31.990575598560099</c:v>
                </c:pt>
                <c:pt idx="4220">
                  <c:v>31.992075362190899</c:v>
                </c:pt>
                <c:pt idx="4221">
                  <c:v>31.9935750337368</c:v>
                </c:pt>
                <c:pt idx="4222">
                  <c:v>31.995074613197001</c:v>
                </c:pt>
                <c:pt idx="4223">
                  <c:v>31.996574100570999</c:v>
                </c:pt>
                <c:pt idx="4224">
                  <c:v>31.998073495858101</c:v>
                </c:pt>
                <c:pt idx="4225">
                  <c:v>31.999572799057798</c:v>
                </c:pt>
                <c:pt idx="4226">
                  <c:v>32.001072010169302</c:v>
                </c:pt>
                <c:pt idx="4227">
                  <c:v>32.002571129192198</c:v>
                </c:pt>
                <c:pt idx="4228">
                  <c:v>32.004070156125799</c:v>
                </c:pt>
                <c:pt idx="4229">
                  <c:v>32.005569090969502</c:v>
                </c:pt>
                <c:pt idx="4230">
                  <c:v>32.007067933722801</c:v>
                </c:pt>
                <c:pt idx="4231">
                  <c:v>32.008566684385102</c:v>
                </c:pt>
                <c:pt idx="4232">
                  <c:v>32.010065342955698</c:v>
                </c:pt>
                <c:pt idx="4233">
                  <c:v>32.011563909434201</c:v>
                </c:pt>
                <c:pt idx="4234">
                  <c:v>32.013062383819999</c:v>
                </c:pt>
                <c:pt idx="4235">
                  <c:v>32.014560766112602</c:v>
                </c:pt>
                <c:pt idx="4236">
                  <c:v>32.016059056311299</c:v>
                </c:pt>
                <c:pt idx="4237">
                  <c:v>32.0175572544156</c:v>
                </c:pt>
                <c:pt idx="4238">
                  <c:v>32.019055360425</c:v>
                </c:pt>
                <c:pt idx="4239">
                  <c:v>32.020553374339002</c:v>
                </c:pt>
                <c:pt idx="4240">
                  <c:v>32.022051296157102</c:v>
                </c:pt>
                <c:pt idx="4241">
                  <c:v>32.023549125878603</c:v>
                </c:pt>
                <c:pt idx="4242">
                  <c:v>32.025046863503199</c:v>
                </c:pt>
                <c:pt idx="4243">
                  <c:v>32.026544509030202</c:v>
                </c:pt>
                <c:pt idx="4244">
                  <c:v>32.0280420624592</c:v>
                </c:pt>
                <c:pt idx="4245">
                  <c:v>32.029539523789701</c:v>
                </c:pt>
                <c:pt idx="4246">
                  <c:v>32.031036893021202</c:v>
                </c:pt>
                <c:pt idx="4247">
                  <c:v>32.032534170153198</c:v>
                </c:pt>
                <c:pt idx="4248">
                  <c:v>32.034031355185299</c:v>
                </c:pt>
                <c:pt idx="4249">
                  <c:v>32.0355284481168</c:v>
                </c:pt>
                <c:pt idx="4250">
                  <c:v>32.037025448947396</c:v>
                </c:pt>
                <c:pt idx="4251">
                  <c:v>32.038522357676698</c:v>
                </c:pt>
                <c:pt idx="4252">
                  <c:v>32.040019174304</c:v>
                </c:pt>
                <c:pt idx="4253">
                  <c:v>32.041515898829097</c:v>
                </c:pt>
                <c:pt idx="4254">
                  <c:v>32.0430125312513</c:v>
                </c:pt>
                <c:pt idx="4255">
                  <c:v>32.044509071570403</c:v>
                </c:pt>
                <c:pt idx="4256">
                  <c:v>32.046005519785801</c:v>
                </c:pt>
                <c:pt idx="4257">
                  <c:v>32.047501875897098</c:v>
                </c:pt>
                <c:pt idx="4258">
                  <c:v>32.048998139903901</c:v>
                </c:pt>
                <c:pt idx="4259">
                  <c:v>32.050494311805799</c:v>
                </c:pt>
                <c:pt idx="4260">
                  <c:v>32.051990391602303</c:v>
                </c:pt>
                <c:pt idx="4261">
                  <c:v>32.053486379292998</c:v>
                </c:pt>
                <c:pt idx="4262">
                  <c:v>32.054982274877602</c:v>
                </c:pt>
                <c:pt idx="4263">
                  <c:v>32.056478078355497</c:v>
                </c:pt>
                <c:pt idx="4264">
                  <c:v>32.057973789726503</c:v>
                </c:pt>
                <c:pt idx="4265">
                  <c:v>32.059469408990203</c:v>
                </c:pt>
                <c:pt idx="4266">
                  <c:v>32.060964936146</c:v>
                </c:pt>
                <c:pt idx="4267">
                  <c:v>32.062460371193801</c:v>
                </c:pt>
                <c:pt idx="4268">
                  <c:v>32.063955714133002</c:v>
                </c:pt>
                <c:pt idx="4269">
                  <c:v>32.065450964963297</c:v>
                </c:pt>
                <c:pt idx="4270">
                  <c:v>32.066946123684403</c:v>
                </c:pt>
                <c:pt idx="4271">
                  <c:v>32.0684411902959</c:v>
                </c:pt>
                <c:pt idx="4272">
                  <c:v>32.069936164797497</c:v>
                </c:pt>
                <c:pt idx="4273">
                  <c:v>32.071431047188703</c:v>
                </c:pt>
                <c:pt idx="4274">
                  <c:v>32.072925837469299</c:v>
                </c:pt>
                <c:pt idx="4275">
                  <c:v>32.0744205356389</c:v>
                </c:pt>
                <c:pt idx="4276">
                  <c:v>32.075915141697102</c:v>
                </c:pt>
                <c:pt idx="4277">
                  <c:v>32.077409655643798</c:v>
                </c:pt>
                <c:pt idx="4278">
                  <c:v>32.078904077478398</c:v>
                </c:pt>
                <c:pt idx="4279">
                  <c:v>32.080398407200803</c:v>
                </c:pt>
                <c:pt idx="4280">
                  <c:v>32.081892644810601</c:v>
                </c:pt>
                <c:pt idx="4281">
                  <c:v>32.083386790307401</c:v>
                </c:pt>
                <c:pt idx="4282">
                  <c:v>32.084880843691103</c:v>
                </c:pt>
                <c:pt idx="4283">
                  <c:v>32.086374804961302</c:v>
                </c:pt>
                <c:pt idx="4284">
                  <c:v>32.087868674117701</c:v>
                </c:pt>
                <c:pt idx="4285">
                  <c:v>32.08936245116</c:v>
                </c:pt>
                <c:pt idx="4286">
                  <c:v>32.090856136087901</c:v>
                </c:pt>
                <c:pt idx="4287">
                  <c:v>32.092349728901297</c:v>
                </c:pt>
                <c:pt idx="4288">
                  <c:v>32.093843229599699</c:v>
                </c:pt>
                <c:pt idx="4289">
                  <c:v>32.095336638182999</c:v>
                </c:pt>
                <c:pt idx="4290">
                  <c:v>32.0968299546509</c:v>
                </c:pt>
                <c:pt idx="4291">
                  <c:v>32.098323179003003</c:v>
                </c:pt>
                <c:pt idx="4292">
                  <c:v>32.099816311239302</c:v>
                </c:pt>
                <c:pt idx="4293">
                  <c:v>32.101309351359397</c:v>
                </c:pt>
                <c:pt idx="4294">
                  <c:v>32.102802299363198</c:v>
                </c:pt>
                <c:pt idx="4295">
                  <c:v>32.104295155250199</c:v>
                </c:pt>
                <c:pt idx="4296">
                  <c:v>32.1057879190205</c:v>
                </c:pt>
                <c:pt idx="4297">
                  <c:v>32.107280590673597</c:v>
                </c:pt>
                <c:pt idx="4298">
                  <c:v>32.108773170209503</c:v>
                </c:pt>
                <c:pt idx="4299">
                  <c:v>32.110265657627799</c:v>
                </c:pt>
                <c:pt idx="4300">
                  <c:v>32.111758052928501</c:v>
                </c:pt>
                <c:pt idx="4301">
                  <c:v>32.113250356111202</c:v>
                </c:pt>
                <c:pt idx="4302">
                  <c:v>32.114742567175803</c:v>
                </c:pt>
                <c:pt idx="4303">
                  <c:v>32.116234686122198</c:v>
                </c:pt>
                <c:pt idx="4304">
                  <c:v>32.117726712950002</c:v>
                </c:pt>
                <c:pt idx="4305">
                  <c:v>32.119218647659203</c:v>
                </c:pt>
                <c:pt idx="4306">
                  <c:v>32.1207104902495</c:v>
                </c:pt>
                <c:pt idx="4307">
                  <c:v>32.122202240720902</c:v>
                </c:pt>
                <c:pt idx="4308">
                  <c:v>32.123693899072997</c:v>
                </c:pt>
                <c:pt idx="4309">
                  <c:v>32.125185465305897</c:v>
                </c:pt>
                <c:pt idx="4310">
                  <c:v>32.126676939419198</c:v>
                </c:pt>
                <c:pt idx="4311">
                  <c:v>32.1281683214129</c:v>
                </c:pt>
                <c:pt idx="4312">
                  <c:v>32.129659611286897</c:v>
                </c:pt>
                <c:pt idx="4313">
                  <c:v>32.131150809040903</c:v>
                </c:pt>
                <c:pt idx="4314">
                  <c:v>32.132641914674899</c:v>
                </c:pt>
                <c:pt idx="4315">
                  <c:v>32.134132928188698</c:v>
                </c:pt>
                <c:pt idx="4316">
                  <c:v>32.135623849582203</c:v>
                </c:pt>
                <c:pt idx="4317">
                  <c:v>32.137114678855298</c:v>
                </c:pt>
                <c:pt idx="4318">
                  <c:v>32.138605416007898</c:v>
                </c:pt>
                <c:pt idx="4319">
                  <c:v>32.140096061039799</c:v>
                </c:pt>
                <c:pt idx="4320">
                  <c:v>32.141586613950999</c:v>
                </c:pt>
                <c:pt idx="4321">
                  <c:v>32.143077074741299</c:v>
                </c:pt>
                <c:pt idx="4322">
                  <c:v>32.1445674434107</c:v>
                </c:pt>
                <c:pt idx="4323">
                  <c:v>32.146057719959103</c:v>
                </c:pt>
                <c:pt idx="4324">
                  <c:v>32.147547904386499</c:v>
                </c:pt>
                <c:pt idx="4325">
                  <c:v>32.149037996692599</c:v>
                </c:pt>
                <c:pt idx="4326">
                  <c:v>32.1505279968775</c:v>
                </c:pt>
                <c:pt idx="4327">
                  <c:v>32.152017904941097</c:v>
                </c:pt>
                <c:pt idx="4328">
                  <c:v>32.153507720883297</c:v>
                </c:pt>
                <c:pt idx="4329">
                  <c:v>32.154997444704101</c:v>
                </c:pt>
                <c:pt idx="4330">
                  <c:v>32.156487076403401</c:v>
                </c:pt>
                <c:pt idx="4331">
                  <c:v>32.157976615981198</c:v>
                </c:pt>
                <c:pt idx="4332">
                  <c:v>32.159466063437399</c:v>
                </c:pt>
                <c:pt idx="4333">
                  <c:v>32.160955418771998</c:v>
                </c:pt>
                <c:pt idx="4334">
                  <c:v>32.162444681984901</c:v>
                </c:pt>
                <c:pt idx="4335">
                  <c:v>32.163933853076202</c:v>
                </c:pt>
                <c:pt idx="4336">
                  <c:v>32.1654229320459</c:v>
                </c:pt>
                <c:pt idx="4337">
                  <c:v>32.166911918893803</c:v>
                </c:pt>
                <c:pt idx="4338">
                  <c:v>32.168400813620003</c:v>
                </c:pt>
                <c:pt idx="4339">
                  <c:v>32.169889616224602</c:v>
                </c:pt>
                <c:pt idx="4340">
                  <c:v>32.171378326707398</c:v>
                </c:pt>
                <c:pt idx="4341">
                  <c:v>32.172866945068499</c:v>
                </c:pt>
                <c:pt idx="4342">
                  <c:v>32.174355471307898</c:v>
                </c:pt>
                <c:pt idx="4343">
                  <c:v>32.175843905425602</c:v>
                </c:pt>
                <c:pt idx="4344">
                  <c:v>32.177332247421603</c:v>
                </c:pt>
                <c:pt idx="4345">
                  <c:v>32.178820497296002</c:v>
                </c:pt>
                <c:pt idx="4346">
                  <c:v>32.180308655048798</c:v>
                </c:pt>
                <c:pt idx="4347">
                  <c:v>32.181796720680097</c:v>
                </c:pt>
                <c:pt idx="4348">
                  <c:v>32.183284694189801</c:v>
                </c:pt>
                <c:pt idx="4349">
                  <c:v>32.184772575578002</c:v>
                </c:pt>
                <c:pt idx="4350">
                  <c:v>32.186260364844699</c:v>
                </c:pt>
                <c:pt idx="4351">
                  <c:v>32.187748061990099</c:v>
                </c:pt>
                <c:pt idx="4352">
                  <c:v>32.189235667014202</c:v>
                </c:pt>
                <c:pt idx="4353">
                  <c:v>32.190723179917001</c:v>
                </c:pt>
                <c:pt idx="4354">
                  <c:v>32.192210600698601</c:v>
                </c:pt>
                <c:pt idx="4355">
                  <c:v>32.193697929358997</c:v>
                </c:pt>
                <c:pt idx="4356">
                  <c:v>32.195185165898501</c:v>
                </c:pt>
                <c:pt idx="4357">
                  <c:v>32.196672310316998</c:v>
                </c:pt>
                <c:pt idx="4358">
                  <c:v>32.198159362614597</c:v>
                </c:pt>
                <c:pt idx="4359">
                  <c:v>32.199646322791502</c:v>
                </c:pt>
                <c:pt idx="4360">
                  <c:v>32.201133190847699</c:v>
                </c:pt>
                <c:pt idx="4361">
                  <c:v>32.202619966783303</c:v>
                </c:pt>
                <c:pt idx="4362">
                  <c:v>32.204106650598497</c:v>
                </c:pt>
                <c:pt idx="4363">
                  <c:v>32.205593242293403</c:v>
                </c:pt>
                <c:pt idx="4364">
                  <c:v>32.207079741868</c:v>
                </c:pt>
                <c:pt idx="4365">
                  <c:v>32.2085661493225</c:v>
                </c:pt>
                <c:pt idx="4366">
                  <c:v>32.210052464657103</c:v>
                </c:pt>
                <c:pt idx="4367">
                  <c:v>32.211538687871901</c:v>
                </c:pt>
                <c:pt idx="4368">
                  <c:v>32.2130248189669</c:v>
                </c:pt>
                <c:pt idx="4369">
                  <c:v>32.2145108579424</c:v>
                </c:pt>
                <c:pt idx="4370">
                  <c:v>32.2159968047985</c:v>
                </c:pt>
                <c:pt idx="4371">
                  <c:v>32.217482659535399</c:v>
                </c:pt>
                <c:pt idx="4372">
                  <c:v>32.218968422153203</c:v>
                </c:pt>
                <c:pt idx="4373">
                  <c:v>32.220454092651998</c:v>
                </c:pt>
                <c:pt idx="4374">
                  <c:v>32.221939671032104</c:v>
                </c:pt>
                <c:pt idx="4375">
                  <c:v>32.223425157293697</c:v>
                </c:pt>
                <c:pt idx="4376">
                  <c:v>32.2249105514368</c:v>
                </c:pt>
                <c:pt idx="4377">
                  <c:v>32.226395853461703</c:v>
                </c:pt>
                <c:pt idx="4378">
                  <c:v>32.227881063368599</c:v>
                </c:pt>
                <c:pt idx="4379">
                  <c:v>32.229366181157701</c:v>
                </c:pt>
                <c:pt idx="4380">
                  <c:v>32.230851206829101</c:v>
                </c:pt>
                <c:pt idx="4381">
                  <c:v>32.232336140383097</c:v>
                </c:pt>
                <c:pt idx="4382">
                  <c:v>32.233820981819797</c:v>
                </c:pt>
                <c:pt idx="4383">
                  <c:v>32.235305731139597</c:v>
                </c:pt>
                <c:pt idx="4384">
                  <c:v>32.236790388342598</c:v>
                </c:pt>
                <c:pt idx="4385">
                  <c:v>32.238274953428899</c:v>
                </c:pt>
                <c:pt idx="4386">
                  <c:v>32.239759426398997</c:v>
                </c:pt>
                <c:pt idx="4387">
                  <c:v>32.2412438072529</c:v>
                </c:pt>
                <c:pt idx="4388">
                  <c:v>32.242728095990998</c:v>
                </c:pt>
                <c:pt idx="4389">
                  <c:v>32.244212292613398</c:v>
                </c:pt>
                <c:pt idx="4390">
                  <c:v>32.245696397120497</c:v>
                </c:pt>
                <c:pt idx="4391">
                  <c:v>32.247180409512403</c:v>
                </c:pt>
                <c:pt idx="4392">
                  <c:v>32.248664329789399</c:v>
                </c:pt>
                <c:pt idx="4393">
                  <c:v>32.250148157951799</c:v>
                </c:pt>
                <c:pt idx="4394">
                  <c:v>32.2516318939999</c:v>
                </c:pt>
                <c:pt idx="4395">
                  <c:v>32.253115537933901</c:v>
                </c:pt>
                <c:pt idx="4396">
                  <c:v>32.254599089754002</c:v>
                </c:pt>
                <c:pt idx="4397">
                  <c:v>32.2560825494607</c:v>
                </c:pt>
                <c:pt idx="4398">
                  <c:v>32.257565917054102</c:v>
                </c:pt>
                <c:pt idx="4399">
                  <c:v>32.259049192534597</c:v>
                </c:pt>
                <c:pt idx="4400">
                  <c:v>32.2605323759024</c:v>
                </c:pt>
                <c:pt idx="4401">
                  <c:v>32.262015467157902</c:v>
                </c:pt>
                <c:pt idx="4402">
                  <c:v>32.2634984663014</c:v>
                </c:pt>
                <c:pt idx="4403">
                  <c:v>32.2649813733331</c:v>
                </c:pt>
                <c:pt idx="4404">
                  <c:v>32.266464188253302</c:v>
                </c:pt>
                <c:pt idx="4405">
                  <c:v>32.267946911062502</c:v>
                </c:pt>
                <c:pt idx="4406">
                  <c:v>32.2694295417609</c:v>
                </c:pt>
                <c:pt idx="4407">
                  <c:v>32.270912080348801</c:v>
                </c:pt>
                <c:pt idx="4408">
                  <c:v>32.272394526826702</c:v>
                </c:pt>
                <c:pt idx="4409">
                  <c:v>32.273876881194703</c:v>
                </c:pt>
                <c:pt idx="4410">
                  <c:v>32.275359143453301</c:v>
                </c:pt>
                <c:pt idx="4411">
                  <c:v>32.276841313602802</c:v>
                </c:pt>
                <c:pt idx="4412">
                  <c:v>32.278323391643603</c:v>
                </c:pt>
                <c:pt idx="4413">
                  <c:v>32.279805377575997</c:v>
                </c:pt>
                <c:pt idx="4414">
                  <c:v>32.281287271400402</c:v>
                </c:pt>
                <c:pt idx="4415">
                  <c:v>32.282769073117102</c:v>
                </c:pt>
                <c:pt idx="4416">
                  <c:v>32.284250782726602</c:v>
                </c:pt>
                <c:pt idx="4417">
                  <c:v>32.2857324002292</c:v>
                </c:pt>
                <c:pt idx="4418">
                  <c:v>32.287213925625203</c:v>
                </c:pt>
                <c:pt idx="4419">
                  <c:v>32.288695358915099</c:v>
                </c:pt>
                <c:pt idx="4420">
                  <c:v>32.290176700099202</c:v>
                </c:pt>
                <c:pt idx="4421">
                  <c:v>32.291657949178102</c:v>
                </c:pt>
                <c:pt idx="4422">
                  <c:v>32.293139106151898</c:v>
                </c:pt>
                <c:pt idx="4423">
                  <c:v>32.294620171021201</c:v>
                </c:pt>
                <c:pt idx="4424">
                  <c:v>32.296101143786402</c:v>
                </c:pt>
                <c:pt idx="4425">
                  <c:v>32.297582024447799</c:v>
                </c:pt>
                <c:pt idx="4426">
                  <c:v>32.299062813006003</c:v>
                </c:pt>
                <c:pt idx="4427">
                  <c:v>32.3005435094612</c:v>
                </c:pt>
                <c:pt idx="4428">
                  <c:v>32.302024113813999</c:v>
                </c:pt>
                <c:pt idx="4429">
                  <c:v>32.3035046260648</c:v>
                </c:pt>
                <c:pt idx="4430">
                  <c:v>32.304985046214</c:v>
                </c:pt>
                <c:pt idx="4431">
                  <c:v>32.306465374262103</c:v>
                </c:pt>
                <c:pt idx="4432">
                  <c:v>32.307945610209501</c:v>
                </c:pt>
                <c:pt idx="4433">
                  <c:v>32.309425754056598</c:v>
                </c:pt>
                <c:pt idx="4434">
                  <c:v>32.310905805803898</c:v>
                </c:pt>
                <c:pt idx="4435">
                  <c:v>32.312385765451999</c:v>
                </c:pt>
                <c:pt idx="4436">
                  <c:v>32.3138656330011</c:v>
                </c:pt>
                <c:pt idx="4437">
                  <c:v>32.315345408451897</c:v>
                </c:pt>
                <c:pt idx="4438">
                  <c:v>32.316825091804702</c:v>
                </c:pt>
                <c:pt idx="4439">
                  <c:v>32.318304683060198</c:v>
                </c:pt>
                <c:pt idx="4440">
                  <c:v>32.319784182218598</c:v>
                </c:pt>
                <c:pt idx="4441">
                  <c:v>32.321263589280598</c:v>
                </c:pt>
                <c:pt idx="4442">
                  <c:v>32.322742904246702</c:v>
                </c:pt>
                <c:pt idx="4443">
                  <c:v>32.324222127117203</c:v>
                </c:pt>
                <c:pt idx="4444">
                  <c:v>32.325701257892803</c:v>
                </c:pt>
                <c:pt idx="4445">
                  <c:v>32.3271802965739</c:v>
                </c:pt>
                <c:pt idx="4446">
                  <c:v>32.328659243161098</c:v>
                </c:pt>
                <c:pt idx="4447">
                  <c:v>32.330138097654903</c:v>
                </c:pt>
                <c:pt idx="4448">
                  <c:v>32.331616860055703</c:v>
                </c:pt>
                <c:pt idx="4449">
                  <c:v>32.333095530364197</c:v>
                </c:pt>
                <c:pt idx="4450">
                  <c:v>32.334574108580703</c:v>
                </c:pt>
                <c:pt idx="4451">
                  <c:v>32.336052594705997</c:v>
                </c:pt>
                <c:pt idx="4452">
                  <c:v>32.337530988740497</c:v>
                </c:pt>
                <c:pt idx="4453">
                  <c:v>32.3390092906848</c:v>
                </c:pt>
                <c:pt idx="4454">
                  <c:v>32.340487500539297</c:v>
                </c:pt>
                <c:pt idx="4455">
                  <c:v>32.341965618304798</c:v>
                </c:pt>
                <c:pt idx="4456">
                  <c:v>32.343443643981601</c:v>
                </c:pt>
                <c:pt idx="4457">
                  <c:v>32.344921577570403</c:v>
                </c:pt>
                <c:pt idx="4458">
                  <c:v>32.346399419071801</c:v>
                </c:pt>
                <c:pt idx="4459">
                  <c:v>32.347877168486299</c:v>
                </c:pt>
                <c:pt idx="4460">
                  <c:v>32.349354825814501</c:v>
                </c:pt>
                <c:pt idx="4461">
                  <c:v>32.350832391056997</c:v>
                </c:pt>
                <c:pt idx="4462">
                  <c:v>32.352309864214398</c:v>
                </c:pt>
                <c:pt idx="4463">
                  <c:v>32.353787245287201</c:v>
                </c:pt>
                <c:pt idx="4464">
                  <c:v>32.355264534276102</c:v>
                </c:pt>
                <c:pt idx="4465">
                  <c:v>32.3567417311816</c:v>
                </c:pt>
                <c:pt idx="4466">
                  <c:v>32.358218836004397</c:v>
                </c:pt>
                <c:pt idx="4467">
                  <c:v>32.359695848744998</c:v>
                </c:pt>
                <c:pt idx="4468">
                  <c:v>32.361172769404099</c:v>
                </c:pt>
                <c:pt idx="4469">
                  <c:v>32.362649597982298</c:v>
                </c:pt>
                <c:pt idx="4470">
                  <c:v>32.364126334480197</c:v>
                </c:pt>
                <c:pt idx="4471">
                  <c:v>32.365602978898401</c:v>
                </c:pt>
                <c:pt idx="4472">
                  <c:v>32.3670795312376</c:v>
                </c:pt>
                <c:pt idx="4473">
                  <c:v>32.368555991498397</c:v>
                </c:pt>
                <c:pt idx="4474">
                  <c:v>32.370032359681502</c:v>
                </c:pt>
                <c:pt idx="4475">
                  <c:v>32.3715086357874</c:v>
                </c:pt>
                <c:pt idx="4476">
                  <c:v>32.372984819816899</c:v>
                </c:pt>
                <c:pt idx="4477">
                  <c:v>32.374460911770598</c:v>
                </c:pt>
                <c:pt idx="4478">
                  <c:v>32.375936911649099</c:v>
                </c:pt>
                <c:pt idx="4479">
                  <c:v>32.377412819453099</c:v>
                </c:pt>
                <c:pt idx="4480">
                  <c:v>32.378888635183301</c:v>
                </c:pt>
                <c:pt idx="4481">
                  <c:v>32.380364358840403</c:v>
                </c:pt>
                <c:pt idx="4482">
                  <c:v>32.381839990425</c:v>
                </c:pt>
                <c:pt idx="4483">
                  <c:v>32.383315529937697</c:v>
                </c:pt>
                <c:pt idx="4484">
                  <c:v>32.384790977379403</c:v>
                </c:pt>
                <c:pt idx="4485">
                  <c:v>32.386266332750701</c:v>
                </c:pt>
                <c:pt idx="4486">
                  <c:v>32.387741596052201</c:v>
                </c:pt>
                <c:pt idx="4487">
                  <c:v>32.389216767284701</c:v>
                </c:pt>
                <c:pt idx="4488">
                  <c:v>32.390691846448803</c:v>
                </c:pt>
                <c:pt idx="4489">
                  <c:v>32.392166833545403</c:v>
                </c:pt>
                <c:pt idx="4490">
                  <c:v>32.393641728574998</c:v>
                </c:pt>
                <c:pt idx="4491">
                  <c:v>32.395116531538498</c:v>
                </c:pt>
                <c:pt idx="4492">
                  <c:v>32.396591242436401</c:v>
                </c:pt>
                <c:pt idx="4493">
                  <c:v>32.3980658612696</c:v>
                </c:pt>
                <c:pt idx="4494">
                  <c:v>32.399540388038801</c:v>
                </c:pt>
                <c:pt idx="4495">
                  <c:v>32.401014822744798</c:v>
                </c:pt>
                <c:pt idx="4496">
                  <c:v>32.402489165388097</c:v>
                </c:pt>
                <c:pt idx="4497">
                  <c:v>32.403963415969699</c:v>
                </c:pt>
                <c:pt idx="4498">
                  <c:v>32.4054375744902</c:v>
                </c:pt>
                <c:pt idx="4499">
                  <c:v>32.406911640950398</c:v>
                </c:pt>
                <c:pt idx="4500">
                  <c:v>32.408385615351101</c:v>
                </c:pt>
                <c:pt idx="4501">
                  <c:v>32.409859497692899</c:v>
                </c:pt>
                <c:pt idx="4502">
                  <c:v>32.411333287976802</c:v>
                </c:pt>
                <c:pt idx="4503">
                  <c:v>32.4128069862034</c:v>
                </c:pt>
                <c:pt idx="4504">
                  <c:v>32.414280592373501</c:v>
                </c:pt>
                <c:pt idx="4505">
                  <c:v>32.415754106487803</c:v>
                </c:pt>
                <c:pt idx="4506">
                  <c:v>32.417227528547301</c:v>
                </c:pt>
                <c:pt idx="4507">
                  <c:v>32.418700858552697</c:v>
                </c:pt>
                <c:pt idx="4508">
                  <c:v>32.420174096504702</c:v>
                </c:pt>
                <c:pt idx="4509">
                  <c:v>32.421647242404099</c:v>
                </c:pt>
                <c:pt idx="4510">
                  <c:v>32.423120296251803</c:v>
                </c:pt>
                <c:pt idx="4511">
                  <c:v>32.424593258048503</c:v>
                </c:pt>
                <c:pt idx="4512">
                  <c:v>32.426066127795202</c:v>
                </c:pt>
                <c:pt idx="4513">
                  <c:v>32.427538905492398</c:v>
                </c:pt>
                <c:pt idx="4514">
                  <c:v>32.429011591141197</c:v>
                </c:pt>
                <c:pt idx="4515">
                  <c:v>32.430484184742298</c:v>
                </c:pt>
                <c:pt idx="4516">
                  <c:v>32.431956686296601</c:v>
                </c:pt>
                <c:pt idx="4517">
                  <c:v>32.433429095804797</c:v>
                </c:pt>
                <c:pt idx="4518">
                  <c:v>32.434901413267802</c:v>
                </c:pt>
                <c:pt idx="4519">
                  <c:v>32.436373638686497</c:v>
                </c:pt>
                <c:pt idx="4520">
                  <c:v>32.4378457720616</c:v>
                </c:pt>
                <c:pt idx="4521">
                  <c:v>32.439317813394098</c:v>
                </c:pt>
                <c:pt idx="4522">
                  <c:v>32.440789762684801</c:v>
                </c:pt>
                <c:pt idx="4523">
                  <c:v>32.442261619934499</c:v>
                </c:pt>
                <c:pt idx="4524">
                  <c:v>32.4437333851441</c:v>
                </c:pt>
                <c:pt idx="4525">
                  <c:v>32.4452050583145</c:v>
                </c:pt>
                <c:pt idx="4526">
                  <c:v>32.446676639446501</c:v>
                </c:pt>
                <c:pt idx="4527">
                  <c:v>32.448148128541099</c:v>
                </c:pt>
                <c:pt idx="4528">
                  <c:v>32.449619525598997</c:v>
                </c:pt>
                <c:pt idx="4529">
                  <c:v>32.451090830621297</c:v>
                </c:pt>
                <c:pt idx="4530">
                  <c:v>32.452562043608602</c:v>
                </c:pt>
                <c:pt idx="4531">
                  <c:v>32.454033164562098</c:v>
                </c:pt>
                <c:pt idx="4532">
                  <c:v>32.455504193482398</c:v>
                </c:pt>
                <c:pt idx="4533">
                  <c:v>32.456975130370701</c:v>
                </c:pt>
                <c:pt idx="4534">
                  <c:v>32.458445975227598</c:v>
                </c:pt>
                <c:pt idx="4535">
                  <c:v>32.459916728054303</c:v>
                </c:pt>
                <c:pt idx="4536">
                  <c:v>32.461387388851499</c:v>
                </c:pt>
                <c:pt idx="4537">
                  <c:v>32.462857957620201</c:v>
                </c:pt>
                <c:pt idx="4538">
                  <c:v>32.464328434361299</c:v>
                </c:pt>
                <c:pt idx="4539">
                  <c:v>32.465798819075701</c:v>
                </c:pt>
                <c:pt idx="4540">
                  <c:v>32.467269111764402</c:v>
                </c:pt>
                <c:pt idx="4541">
                  <c:v>32.468739312428298</c:v>
                </c:pt>
                <c:pt idx="4542">
                  <c:v>32.470209421068297</c:v>
                </c:pt>
                <c:pt idx="4543">
                  <c:v>32.471679437685403</c:v>
                </c:pt>
                <c:pt idx="4544">
                  <c:v>32.473149362280502</c:v>
                </c:pt>
                <c:pt idx="4545">
                  <c:v>32.474619194854597</c:v>
                </c:pt>
                <c:pt idx="4546">
                  <c:v>32.476088935408697</c:v>
                </c:pt>
                <c:pt idx="4547">
                  <c:v>32.477558583943598</c:v>
                </c:pt>
                <c:pt idx="4548">
                  <c:v>32.4790281404604</c:v>
                </c:pt>
                <c:pt idx="4549">
                  <c:v>32.480497604959901</c:v>
                </c:pt>
                <c:pt idx="4550">
                  <c:v>32.4819669774433</c:v>
                </c:pt>
                <c:pt idx="4551">
                  <c:v>32.483436257911499</c:v>
                </c:pt>
                <c:pt idx="4552">
                  <c:v>32.484905446365403</c:v>
                </c:pt>
                <c:pt idx="4553">
                  <c:v>32.486374542805997</c:v>
                </c:pt>
                <c:pt idx="4554">
                  <c:v>32.487843547234398</c:v>
                </c:pt>
                <c:pt idx="4555">
                  <c:v>32.489312459651401</c:v>
                </c:pt>
                <c:pt idx="4556">
                  <c:v>32.490781280058201</c:v>
                </c:pt>
                <c:pt idx="4557">
                  <c:v>32.492250008455699</c:v>
                </c:pt>
                <c:pt idx="4558">
                  <c:v>32.493718644845003</c:v>
                </c:pt>
                <c:pt idx="4559">
                  <c:v>32.495187189226897</c:v>
                </c:pt>
                <c:pt idx="4560">
                  <c:v>32.496655641602601</c:v>
                </c:pt>
                <c:pt idx="4561">
                  <c:v>32.498124001973103</c:v>
                </c:pt>
                <c:pt idx="4562">
                  <c:v>32.499592270339299</c:v>
                </c:pt>
                <c:pt idx="4563">
                  <c:v>32.501060446702397</c:v>
                </c:pt>
                <c:pt idx="4564">
                  <c:v>32.502528531063298</c:v>
                </c:pt>
                <c:pt idx="4565">
                  <c:v>32.503996523422998</c:v>
                </c:pt>
                <c:pt idx="4566">
                  <c:v>32.505464423782698</c:v>
                </c:pt>
                <c:pt idx="4567">
                  <c:v>32.506932232143399</c:v>
                </c:pt>
                <c:pt idx="4568">
                  <c:v>32.508399948506003</c:v>
                </c:pt>
                <c:pt idx="4569">
                  <c:v>32.509867572871798</c:v>
                </c:pt>
                <c:pt idx="4570">
                  <c:v>32.511335105241599</c:v>
                </c:pt>
                <c:pt idx="4571">
                  <c:v>32.512802545616601</c:v>
                </c:pt>
                <c:pt idx="4572">
                  <c:v>32.514269893997898</c:v>
                </c:pt>
                <c:pt idx="4573">
                  <c:v>32.5157371503864</c:v>
                </c:pt>
                <c:pt idx="4574">
                  <c:v>32.517204314783399</c:v>
                </c:pt>
                <c:pt idx="4575">
                  <c:v>32.518671387189698</c:v>
                </c:pt>
                <c:pt idx="4576">
                  <c:v>32.520138367606698</c:v>
                </c:pt>
                <c:pt idx="4577">
                  <c:v>32.521605256035201</c:v>
                </c:pt>
                <c:pt idx="4578">
                  <c:v>32.5230720524765</c:v>
                </c:pt>
                <c:pt idx="4579">
                  <c:v>32.524538756931598</c:v>
                </c:pt>
                <c:pt idx="4580">
                  <c:v>32.526005369401602</c:v>
                </c:pt>
                <c:pt idx="4581">
                  <c:v>32.5274718898876</c:v>
                </c:pt>
                <c:pt idx="4582">
                  <c:v>32.528938318390701</c:v>
                </c:pt>
                <c:pt idx="4583">
                  <c:v>32.530404654911997</c:v>
                </c:pt>
                <c:pt idx="4584">
                  <c:v>32.531870899452599</c:v>
                </c:pt>
                <c:pt idx="4585">
                  <c:v>32.5333370520137</c:v>
                </c:pt>
                <c:pt idx="4586">
                  <c:v>32.5348031125964</c:v>
                </c:pt>
                <c:pt idx="4587">
                  <c:v>32.536269081201802</c:v>
                </c:pt>
                <c:pt idx="4588">
                  <c:v>32.537734957830999</c:v>
                </c:pt>
                <c:pt idx="4589">
                  <c:v>32.5392007424852</c:v>
                </c:pt>
                <c:pt idx="4590">
                  <c:v>32.540666435165399</c:v>
                </c:pt>
                <c:pt idx="4591">
                  <c:v>32.542132035873003</c:v>
                </c:pt>
                <c:pt idx="4592">
                  <c:v>32.5435975446089</c:v>
                </c:pt>
                <c:pt idx="4593">
                  <c:v>32.545062961374299</c:v>
                </c:pt>
                <c:pt idx="4594">
                  <c:v>32.546528286170499</c:v>
                </c:pt>
                <c:pt idx="4595">
                  <c:v>32.547993518998503</c:v>
                </c:pt>
                <c:pt idx="4596">
                  <c:v>32.549458659859503</c:v>
                </c:pt>
                <c:pt idx="4597">
                  <c:v>32.550923708754702</c:v>
                </c:pt>
                <c:pt idx="4598">
                  <c:v>32.552388665685299</c:v>
                </c:pt>
                <c:pt idx="4599">
                  <c:v>32.553853530652397</c:v>
                </c:pt>
                <c:pt idx="4600">
                  <c:v>32.555318303657202</c:v>
                </c:pt>
                <c:pt idx="4601">
                  <c:v>32.556782984700902</c:v>
                </c:pt>
                <c:pt idx="4602">
                  <c:v>32.558247573784698</c:v>
                </c:pt>
                <c:pt idx="4603">
                  <c:v>32.559712070909796</c:v>
                </c:pt>
                <c:pt idx="4604">
                  <c:v>32.5611764760773</c:v>
                </c:pt>
                <c:pt idx="4605">
                  <c:v>32.562640789288501</c:v>
                </c:pt>
                <c:pt idx="4606">
                  <c:v>32.564105010544601</c:v>
                </c:pt>
                <c:pt idx="4607">
                  <c:v>32.565569139846701</c:v>
                </c:pt>
                <c:pt idx="4608">
                  <c:v>32.567033177196201</c:v>
                </c:pt>
                <c:pt idx="4609">
                  <c:v>32.568497122594103</c:v>
                </c:pt>
                <c:pt idx="4610">
                  <c:v>32.569960976041799</c:v>
                </c:pt>
                <c:pt idx="4611">
                  <c:v>32.571424737540397</c:v>
                </c:pt>
                <c:pt idx="4612">
                  <c:v>32.572888407091199</c:v>
                </c:pt>
                <c:pt idx="4613">
                  <c:v>32.574351984695397</c:v>
                </c:pt>
                <c:pt idx="4614">
                  <c:v>32.5758154703543</c:v>
                </c:pt>
                <c:pt idx="4615">
                  <c:v>32.577278864069001</c:v>
                </c:pt>
                <c:pt idx="4616">
                  <c:v>32.5787421658409</c:v>
                </c:pt>
                <c:pt idx="4617">
                  <c:v>32.580205375671099</c:v>
                </c:pt>
                <c:pt idx="4618">
                  <c:v>32.581668493560997</c:v>
                </c:pt>
                <c:pt idx="4619">
                  <c:v>32.583131519511703</c:v>
                </c:pt>
                <c:pt idx="4620">
                  <c:v>32.584594453524602</c:v>
                </c:pt>
                <c:pt idx="4621">
                  <c:v>32.586057295600902</c:v>
                </c:pt>
                <c:pt idx="4622">
                  <c:v>32.587520045741897</c:v>
                </c:pt>
                <c:pt idx="4623">
                  <c:v>32.588982703948801</c:v>
                </c:pt>
                <c:pt idx="4624">
                  <c:v>32.590445270222901</c:v>
                </c:pt>
                <c:pt idx="4625">
                  <c:v>32.591907744565603</c:v>
                </c:pt>
                <c:pt idx="4626">
                  <c:v>32.593370126978002</c:v>
                </c:pt>
                <c:pt idx="4627">
                  <c:v>32.594832417461497</c:v>
                </c:pt>
                <c:pt idx="4628">
                  <c:v>32.596294616017303</c:v>
                </c:pt>
                <c:pt idx="4629">
                  <c:v>32.5977567226468</c:v>
                </c:pt>
                <c:pt idx="4630">
                  <c:v>32.5992187373513</c:v>
                </c:pt>
                <c:pt idx="4631">
                  <c:v>32.600680660131999</c:v>
                </c:pt>
                <c:pt idx="4632">
                  <c:v>32.602142490990303</c:v>
                </c:pt>
                <c:pt idx="4633">
                  <c:v>32.603604229927399</c:v>
                </c:pt>
                <c:pt idx="4634">
                  <c:v>32.605065876944799</c:v>
                </c:pt>
                <c:pt idx="4635">
                  <c:v>32.606527432043599</c:v>
                </c:pt>
                <c:pt idx="4636">
                  <c:v>32.607988895225297</c:v>
                </c:pt>
                <c:pt idx="4637">
                  <c:v>32.609450266491201</c:v>
                </c:pt>
                <c:pt idx="4638">
                  <c:v>32.610911545842598</c:v>
                </c:pt>
                <c:pt idx="4639">
                  <c:v>32.612372733280701</c:v>
                </c:pt>
                <c:pt idx="4640">
                  <c:v>32.613833828807103</c:v>
                </c:pt>
                <c:pt idx="4641">
                  <c:v>32.615294832422897</c:v>
                </c:pt>
                <c:pt idx="4642">
                  <c:v>32.616755744129598</c:v>
                </c:pt>
                <c:pt idx="4643">
                  <c:v>32.618216563928598</c:v>
                </c:pt>
                <c:pt idx="4644">
                  <c:v>32.619677291820999</c:v>
                </c:pt>
                <c:pt idx="4645">
                  <c:v>32.621137927808398</c:v>
                </c:pt>
                <c:pt idx="4646">
                  <c:v>32.622598471892097</c:v>
                </c:pt>
                <c:pt idx="4647">
                  <c:v>32.624058924073402</c:v>
                </c:pt>
                <c:pt idx="4648">
                  <c:v>32.6255192843537</c:v>
                </c:pt>
                <c:pt idx="4649">
                  <c:v>32.626979552734397</c:v>
                </c:pt>
                <c:pt idx="4650">
                  <c:v>32.6284397292169</c:v>
                </c:pt>
                <c:pt idx="4651">
                  <c:v>32.629899813802602</c:v>
                </c:pt>
                <c:pt idx="4652">
                  <c:v>32.631359806492704</c:v>
                </c:pt>
                <c:pt idx="4653">
                  <c:v>32.632819707288803</c:v>
                </c:pt>
                <c:pt idx="4654">
                  <c:v>32.634279516192201</c:v>
                </c:pt>
                <c:pt idx="4655">
                  <c:v>32.635739233204397</c:v>
                </c:pt>
                <c:pt idx="4656">
                  <c:v>32.637198858326599</c:v>
                </c:pt>
                <c:pt idx="4657">
                  <c:v>32.638658391560398</c:v>
                </c:pt>
                <c:pt idx="4658">
                  <c:v>32.640117832907002</c:v>
                </c:pt>
                <c:pt idx="4659">
                  <c:v>32.641577182368103</c:v>
                </c:pt>
                <c:pt idx="4660">
                  <c:v>32.643036439944801</c:v>
                </c:pt>
                <c:pt idx="4661">
                  <c:v>32.644495605638802</c:v>
                </c:pt>
                <c:pt idx="4662">
                  <c:v>32.6459546794514</c:v>
                </c:pt>
                <c:pt idx="4663">
                  <c:v>32.647413661383901</c:v>
                </c:pt>
                <c:pt idx="4664">
                  <c:v>32.648872551437996</c:v>
                </c:pt>
                <c:pt idx="4665">
                  <c:v>32.650331349614902</c:v>
                </c:pt>
                <c:pt idx="4666">
                  <c:v>32.651790055916202</c:v>
                </c:pt>
                <c:pt idx="4667">
                  <c:v>32.653248670343302</c:v>
                </c:pt>
                <c:pt idx="4668">
                  <c:v>32.654707192897497</c:v>
                </c:pt>
                <c:pt idx="4669">
                  <c:v>32.656165623580499</c:v>
                </c:pt>
                <c:pt idx="4670">
                  <c:v>32.6576239623936</c:v>
                </c:pt>
                <c:pt idx="4671">
                  <c:v>32.659082209338301</c:v>
                </c:pt>
                <c:pt idx="4672">
                  <c:v>32.660540364416001</c:v>
                </c:pt>
                <c:pt idx="4673">
                  <c:v>32.661998427628298</c:v>
                </c:pt>
                <c:pt idx="4674">
                  <c:v>32.6634563989765</c:v>
                </c:pt>
                <c:pt idx="4675">
                  <c:v>32.664914278462199</c:v>
                </c:pt>
                <c:pt idx="4676">
                  <c:v>32.666372066086801</c:v>
                </c:pt>
                <c:pt idx="4677">
                  <c:v>32.667829761851898</c:v>
                </c:pt>
                <c:pt idx="4678">
                  <c:v>32.669287365758798</c:v>
                </c:pt>
                <c:pt idx="4679">
                  <c:v>32.670744877809199</c:v>
                </c:pt>
                <c:pt idx="4680">
                  <c:v>32.6722022980045</c:v>
                </c:pt>
                <c:pt idx="4681">
                  <c:v>32.673659626346101</c:v>
                </c:pt>
                <c:pt idx="4682">
                  <c:v>32.675116862835601</c:v>
                </c:pt>
                <c:pt idx="4683">
                  <c:v>32.6765740074745</c:v>
                </c:pt>
                <c:pt idx="4684">
                  <c:v>32.678031060264303</c:v>
                </c:pt>
                <c:pt idx="4685">
                  <c:v>32.679488021206502</c:v>
                </c:pt>
                <c:pt idx="4686">
                  <c:v>32.680944890302698</c:v>
                </c:pt>
                <c:pt idx="4687">
                  <c:v>32.682401667554203</c:v>
                </c:pt>
                <c:pt idx="4688">
                  <c:v>32.683858352962801</c:v>
                </c:pt>
                <c:pt idx="4689">
                  <c:v>32.6853149465298</c:v>
                </c:pt>
                <c:pt idx="4690">
                  <c:v>32.686771448256899</c:v>
                </c:pt>
                <c:pt idx="4691">
                  <c:v>32.688227858145503</c:v>
                </c:pt>
                <c:pt idx="4692">
                  <c:v>32.689684176197197</c:v>
                </c:pt>
                <c:pt idx="4693">
                  <c:v>32.691140402413502</c:v>
                </c:pt>
                <c:pt idx="4694">
                  <c:v>32.692596536796103</c:v>
                </c:pt>
                <c:pt idx="4695">
                  <c:v>32.694052579346298</c:v>
                </c:pt>
                <c:pt idx="4696">
                  <c:v>32.695508530065901</c:v>
                </c:pt>
                <c:pt idx="4697">
                  <c:v>32.696964388956303</c:v>
                </c:pt>
                <c:pt idx="4698">
                  <c:v>32.698420156018997</c:v>
                </c:pt>
                <c:pt idx="4699">
                  <c:v>32.699875831255802</c:v>
                </c:pt>
                <c:pt idx="4700">
                  <c:v>32.701331414668097</c:v>
                </c:pt>
                <c:pt idx="4701">
                  <c:v>32.702786906257501</c:v>
                </c:pt>
                <c:pt idx="4702">
                  <c:v>32.704242306025499</c:v>
                </c:pt>
                <c:pt idx="4703">
                  <c:v>32.705697613973797</c:v>
                </c:pt>
                <c:pt idx="4704">
                  <c:v>32.707152830104</c:v>
                </c:pt>
                <c:pt idx="4705">
                  <c:v>32.708607954417602</c:v>
                </c:pt>
                <c:pt idx="4706">
                  <c:v>32.710062986916199</c:v>
                </c:pt>
                <c:pt idx="4707">
                  <c:v>32.711517927601399</c:v>
                </c:pt>
                <c:pt idx="4708">
                  <c:v>32.712972776474899</c:v>
                </c:pt>
                <c:pt idx="4709">
                  <c:v>32.7144275335381</c:v>
                </c:pt>
                <c:pt idx="4710">
                  <c:v>32.715882198792798</c:v>
                </c:pt>
                <c:pt idx="4711">
                  <c:v>32.717336772240401</c:v>
                </c:pt>
                <c:pt idx="4712">
                  <c:v>32.718791253882699</c:v>
                </c:pt>
                <c:pt idx="4713">
                  <c:v>32.720245643721299</c:v>
                </c:pt>
                <c:pt idx="4714">
                  <c:v>32.721699941757699</c:v>
                </c:pt>
                <c:pt idx="4715">
                  <c:v>32.723154147993696</c:v>
                </c:pt>
                <c:pt idx="4716">
                  <c:v>32.724608262430699</c:v>
                </c:pt>
                <c:pt idx="4717">
                  <c:v>32.726062285070498</c:v>
                </c:pt>
                <c:pt idx="4718">
                  <c:v>32.727516215914697</c:v>
                </c:pt>
                <c:pt idx="4719">
                  <c:v>32.728970054964897</c:v>
                </c:pt>
                <c:pt idx="4720">
                  <c:v>32.730423802222802</c:v>
                </c:pt>
                <c:pt idx="4721">
                  <c:v>32.731877457689997</c:v>
                </c:pt>
                <c:pt idx="4722">
                  <c:v>32.733331021368201</c:v>
                </c:pt>
                <c:pt idx="4723">
                  <c:v>32.7347844932589</c:v>
                </c:pt>
                <c:pt idx="4724">
                  <c:v>32.736237873363997</c:v>
                </c:pt>
                <c:pt idx="4725">
                  <c:v>32.7376911616849</c:v>
                </c:pt>
                <c:pt idx="4726">
                  <c:v>32.739144358223498</c:v>
                </c:pt>
                <c:pt idx="4727">
                  <c:v>32.740597462981299</c:v>
                </c:pt>
                <c:pt idx="4728">
                  <c:v>32.742050475959999</c:v>
                </c:pt>
                <c:pt idx="4729">
                  <c:v>32.743503397161398</c:v>
                </c:pt>
                <c:pt idx="4730">
                  <c:v>32.744956226587</c:v>
                </c:pt>
                <c:pt idx="4731">
                  <c:v>32.746408964238597</c:v>
                </c:pt>
                <c:pt idx="4732">
                  <c:v>32.747861610117802</c:v>
                </c:pt>
                <c:pt idx="4733">
                  <c:v>32.749314164226398</c:v>
                </c:pt>
                <c:pt idx="4734">
                  <c:v>32.750766626565998</c:v>
                </c:pt>
                <c:pt idx="4735">
                  <c:v>32.752218997138399</c:v>
                </c:pt>
                <c:pt idx="4736">
                  <c:v>32.753671275945102</c:v>
                </c:pt>
                <c:pt idx="4737">
                  <c:v>32.755123462988003</c:v>
                </c:pt>
                <c:pt idx="4738">
                  <c:v>32.7565755582688</c:v>
                </c:pt>
                <c:pt idx="4739">
                  <c:v>32.758027561789</c:v>
                </c:pt>
                <c:pt idx="4740">
                  <c:v>32.759479473550599</c:v>
                </c:pt>
                <c:pt idx="4741">
                  <c:v>32.760931293555103</c:v>
                </c:pt>
                <c:pt idx="4742">
                  <c:v>32.762383021804297</c:v>
                </c:pt>
                <c:pt idx="4743">
                  <c:v>32.763834658299999</c:v>
                </c:pt>
                <c:pt idx="4744">
                  <c:v>32.7652862030438</c:v>
                </c:pt>
                <c:pt idx="4745">
                  <c:v>32.7667376560374</c:v>
                </c:pt>
                <c:pt idx="4746">
                  <c:v>32.768189017282701</c:v>
                </c:pt>
                <c:pt idx="4747">
                  <c:v>32.769640286781403</c:v>
                </c:pt>
                <c:pt idx="4748">
                  <c:v>32.771091464535203</c:v>
                </c:pt>
                <c:pt idx="4749">
                  <c:v>32.772542550545801</c:v>
                </c:pt>
                <c:pt idx="4750">
                  <c:v>32.773993544814999</c:v>
                </c:pt>
                <c:pt idx="4751">
                  <c:v>32.775444447344597</c:v>
                </c:pt>
                <c:pt idx="4752">
                  <c:v>32.7768952581363</c:v>
                </c:pt>
                <c:pt idx="4753">
                  <c:v>32.778345977191798</c:v>
                </c:pt>
                <c:pt idx="4754">
                  <c:v>32.779796604513002</c:v>
                </c:pt>
                <c:pt idx="4755">
                  <c:v>32.781247140101598</c:v>
                </c:pt>
                <c:pt idx="4756">
                  <c:v>32.782697583959397</c:v>
                </c:pt>
                <c:pt idx="4757">
                  <c:v>32.784147936088097</c:v>
                </c:pt>
                <c:pt idx="4758">
                  <c:v>32.785598196489502</c:v>
                </c:pt>
                <c:pt idx="4759">
                  <c:v>32.787048365165496</c:v>
                </c:pt>
                <c:pt idx="4760">
                  <c:v>32.788498442117699</c:v>
                </c:pt>
                <c:pt idx="4761">
                  <c:v>32.789948427348001</c:v>
                </c:pt>
                <c:pt idx="4762">
                  <c:v>32.7913983208582</c:v>
                </c:pt>
                <c:pt idx="4763">
                  <c:v>32.792848122650099</c:v>
                </c:pt>
                <c:pt idx="4764">
                  <c:v>32.794297832725398</c:v>
                </c:pt>
                <c:pt idx="4765">
                  <c:v>32.795747451086001</c:v>
                </c:pt>
                <c:pt idx="4766">
                  <c:v>32.797196977733698</c:v>
                </c:pt>
                <c:pt idx="4767">
                  <c:v>32.798646412670301</c:v>
                </c:pt>
                <c:pt idx="4768">
                  <c:v>32.800095755897601</c:v>
                </c:pt>
                <c:pt idx="4769">
                  <c:v>32.801545007417403</c:v>
                </c:pt>
                <c:pt idx="4770">
                  <c:v>32.802994167231603</c:v>
                </c:pt>
                <c:pt idx="4771">
                  <c:v>32.8044432353419</c:v>
                </c:pt>
                <c:pt idx="4772">
                  <c:v>32.805892211750198</c:v>
                </c:pt>
                <c:pt idx="4773">
                  <c:v>32.807341096458302</c:v>
                </c:pt>
                <c:pt idx="4774">
                  <c:v>32.808789889468102</c:v>
                </c:pt>
                <c:pt idx="4775">
                  <c:v>32.810238590781402</c:v>
                </c:pt>
                <c:pt idx="4776">
                  <c:v>32.811687200400101</c:v>
                </c:pt>
                <c:pt idx="4777">
                  <c:v>32.813135718325903</c:v>
                </c:pt>
                <c:pt idx="4778">
                  <c:v>32.814584144560698</c:v>
                </c:pt>
                <c:pt idx="4779">
                  <c:v>32.816032479106497</c:v>
                </c:pt>
                <c:pt idx="4780">
                  <c:v>32.817480721964898</c:v>
                </c:pt>
                <c:pt idx="4781">
                  <c:v>32.818928873137999</c:v>
                </c:pt>
                <c:pt idx="4782">
                  <c:v>32.820376932627497</c:v>
                </c:pt>
                <c:pt idx="4783">
                  <c:v>32.821824900435402</c:v>
                </c:pt>
                <c:pt idx="4784">
                  <c:v>32.8232727765634</c:v>
                </c:pt>
                <c:pt idx="4785">
                  <c:v>32.8247205610135</c:v>
                </c:pt>
                <c:pt idx="4786">
                  <c:v>32.8261682537876</c:v>
                </c:pt>
                <c:pt idx="4787">
                  <c:v>32.827615854887497</c:v>
                </c:pt>
                <c:pt idx="4788">
                  <c:v>32.829063364315097</c:v>
                </c:pt>
                <c:pt idx="4789">
                  <c:v>32.830510782072302</c:v>
                </c:pt>
                <c:pt idx="4790">
                  <c:v>32.831958108160997</c:v>
                </c:pt>
                <c:pt idx="4791">
                  <c:v>32.833405342582999</c:v>
                </c:pt>
                <c:pt idx="4792">
                  <c:v>32.834852485340299</c:v>
                </c:pt>
                <c:pt idx="4793">
                  <c:v>32.836299536434801</c:v>
                </c:pt>
                <c:pt idx="4794">
                  <c:v>32.837746495868402</c:v>
                </c:pt>
                <c:pt idx="4795">
                  <c:v>32.839193363642998</c:v>
                </c:pt>
                <c:pt idx="4796">
                  <c:v>32.840640139760502</c:v>
                </c:pt>
                <c:pt idx="4797">
                  <c:v>32.842086824222697</c:v>
                </c:pt>
                <c:pt idx="4798">
                  <c:v>32.843533417031701</c:v>
                </c:pt>
                <c:pt idx="4799">
                  <c:v>32.844979918189402</c:v>
                </c:pt>
                <c:pt idx="4800">
                  <c:v>32.8464263276976</c:v>
                </c:pt>
                <c:pt idx="4801">
                  <c:v>32.847872645558297</c:v>
                </c:pt>
                <c:pt idx="4802">
                  <c:v>32.849318871773498</c:v>
                </c:pt>
                <c:pt idx="4803">
                  <c:v>32.850765006345</c:v>
                </c:pt>
                <c:pt idx="4804">
                  <c:v>32.8522110492748</c:v>
                </c:pt>
                <c:pt idx="4805">
                  <c:v>32.853657000564901</c:v>
                </c:pt>
                <c:pt idx="4806">
                  <c:v>32.855102860217201</c:v>
                </c:pt>
                <c:pt idx="4807">
                  <c:v>32.856548628233597</c:v>
                </c:pt>
                <c:pt idx="4808">
                  <c:v>32.857994304616</c:v>
                </c:pt>
                <c:pt idx="4809">
                  <c:v>32.859439889366598</c:v>
                </c:pt>
                <c:pt idx="4810">
                  <c:v>32.860885382487098</c:v>
                </c:pt>
                <c:pt idx="4811">
                  <c:v>32.862330783979601</c:v>
                </c:pt>
                <c:pt idx="4812">
                  <c:v>32.863776093845999</c:v>
                </c:pt>
                <c:pt idx="4813">
                  <c:v>32.865221312088401</c:v>
                </c:pt>
                <c:pt idx="4814">
                  <c:v>32.866666438708599</c:v>
                </c:pt>
                <c:pt idx="4815">
                  <c:v>32.868111473708602</c:v>
                </c:pt>
                <c:pt idx="4816">
                  <c:v>32.8695564170905</c:v>
                </c:pt>
                <c:pt idx="4817">
                  <c:v>32.871001268856098</c:v>
                </c:pt>
                <c:pt idx="4818">
                  <c:v>32.872446029007598</c:v>
                </c:pt>
                <c:pt idx="4819">
                  <c:v>32.873890697546798</c:v>
                </c:pt>
                <c:pt idx="4820">
                  <c:v>32.875335274475802</c:v>
                </c:pt>
                <c:pt idx="4821">
                  <c:v>32.876779759796598</c:v>
                </c:pt>
                <c:pt idx="4822">
                  <c:v>32.878224153511098</c:v>
                </c:pt>
                <c:pt idx="4823">
                  <c:v>32.879668455621399</c:v>
                </c:pt>
                <c:pt idx="4824">
                  <c:v>32.881112666129503</c:v>
                </c:pt>
                <c:pt idx="4825">
                  <c:v>32.882556785037401</c:v>
                </c:pt>
                <c:pt idx="4826">
                  <c:v>32.884000812346997</c:v>
                </c:pt>
                <c:pt idx="4827">
                  <c:v>32.8854447480605</c:v>
                </c:pt>
                <c:pt idx="4828">
                  <c:v>32.886888592179801</c:v>
                </c:pt>
                <c:pt idx="4829">
                  <c:v>32.888332344706903</c:v>
                </c:pt>
                <c:pt idx="4830">
                  <c:v>32.889776005643903</c:v>
                </c:pt>
                <c:pt idx="4831">
                  <c:v>32.891219574992803</c:v>
                </c:pt>
                <c:pt idx="4832">
                  <c:v>32.892663052755601</c:v>
                </c:pt>
                <c:pt idx="4833">
                  <c:v>32.894106438934401</c:v>
                </c:pt>
                <c:pt idx="4834">
                  <c:v>32.895549733531197</c:v>
                </c:pt>
                <c:pt idx="4835">
                  <c:v>32.896992936548102</c:v>
                </c:pt>
                <c:pt idx="4836">
                  <c:v>32.898436047987097</c:v>
                </c:pt>
                <c:pt idx="4837">
                  <c:v>32.8998790678502</c:v>
                </c:pt>
                <c:pt idx="4838">
                  <c:v>32.901321996139501</c:v>
                </c:pt>
                <c:pt idx="4839">
                  <c:v>32.902764832857002</c:v>
                </c:pt>
                <c:pt idx="4840">
                  <c:v>32.9042075780049</c:v>
                </c:pt>
                <c:pt idx="4841">
                  <c:v>32.905650231585099</c:v>
                </c:pt>
                <c:pt idx="4842">
                  <c:v>32.907092793599702</c:v>
                </c:pt>
                <c:pt idx="4843">
                  <c:v>32.908535264050897</c:v>
                </c:pt>
                <c:pt idx="4844">
                  <c:v>32.909977642940603</c:v>
                </c:pt>
                <c:pt idx="4845">
                  <c:v>32.911419930271002</c:v>
                </c:pt>
                <c:pt idx="4846">
                  <c:v>32.912862126044203</c:v>
                </c:pt>
                <c:pt idx="4847">
                  <c:v>32.914304230262097</c:v>
                </c:pt>
                <c:pt idx="4848">
                  <c:v>32.9157462429269</c:v>
                </c:pt>
                <c:pt idx="4849">
                  <c:v>32.917188164040702</c:v>
                </c:pt>
                <c:pt idx="4850">
                  <c:v>32.918629993605599</c:v>
                </c:pt>
                <c:pt idx="4851">
                  <c:v>32.920071731623601</c:v>
                </c:pt>
                <c:pt idx="4852">
                  <c:v>32.921513378096897</c:v>
                </c:pt>
                <c:pt idx="4853">
                  <c:v>32.922954933027597</c:v>
                </c:pt>
                <c:pt idx="4854">
                  <c:v>32.924396396417698</c:v>
                </c:pt>
                <c:pt idx="4855">
                  <c:v>32.925837768269503</c:v>
                </c:pt>
                <c:pt idx="4856">
                  <c:v>32.9272790485849</c:v>
                </c:pt>
                <c:pt idx="4857">
                  <c:v>32.9287202373661</c:v>
                </c:pt>
                <c:pt idx="4858">
                  <c:v>32.9301613346152</c:v>
                </c:pt>
                <c:pt idx="4859">
                  <c:v>32.9316023403344</c:v>
                </c:pt>
                <c:pt idx="4860">
                  <c:v>32.9330432545257</c:v>
                </c:pt>
                <c:pt idx="4861">
                  <c:v>32.9344840771913</c:v>
                </c:pt>
                <c:pt idx="4862">
                  <c:v>32.935924808333397</c:v>
                </c:pt>
                <c:pt idx="4863">
                  <c:v>32.937365447954001</c:v>
                </c:pt>
                <c:pt idx="4864">
                  <c:v>32.938805996055301</c:v>
                </c:pt>
                <c:pt idx="4865">
                  <c:v>32.9402464526394</c:v>
                </c:pt>
                <c:pt idx="4866">
                  <c:v>32.941686817708501</c:v>
                </c:pt>
                <c:pt idx="4867">
                  <c:v>32.943127091264699</c:v>
                </c:pt>
                <c:pt idx="4868">
                  <c:v>32.944567273310199</c:v>
                </c:pt>
                <c:pt idx="4869">
                  <c:v>32.946007363847102</c:v>
                </c:pt>
                <c:pt idx="4870">
                  <c:v>32.947447362877597</c:v>
                </c:pt>
                <c:pt idx="4871">
                  <c:v>32.948887270403802</c:v>
                </c:pt>
                <c:pt idx="4872">
                  <c:v>32.950327086427897</c:v>
                </c:pt>
                <c:pt idx="4873">
                  <c:v>32.951766810952101</c:v>
                </c:pt>
                <c:pt idx="4874">
                  <c:v>32.953206443978502</c:v>
                </c:pt>
                <c:pt idx="4875">
                  <c:v>32.954645985509302</c:v>
                </c:pt>
                <c:pt idx="4876">
                  <c:v>32.956085435546697</c:v>
                </c:pt>
                <c:pt idx="4877">
                  <c:v>32.957524794092897</c:v>
                </c:pt>
                <c:pt idx="4878">
                  <c:v>32.958964061149999</c:v>
                </c:pt>
                <c:pt idx="4879">
                  <c:v>32.960403236720197</c:v>
                </c:pt>
                <c:pt idx="4880">
                  <c:v>32.961842320805701</c:v>
                </c:pt>
                <c:pt idx="4881">
                  <c:v>32.9632813134088</c:v>
                </c:pt>
                <c:pt idx="4882">
                  <c:v>32.964720214531503</c:v>
                </c:pt>
                <c:pt idx="4883">
                  <c:v>32.9661590241762</c:v>
                </c:pt>
                <c:pt idx="4884">
                  <c:v>32.9675977423449</c:v>
                </c:pt>
                <c:pt idx="4885">
                  <c:v>32.969036369039898</c:v>
                </c:pt>
                <c:pt idx="4886">
                  <c:v>32.970474904263497</c:v>
                </c:pt>
                <c:pt idx="4887">
                  <c:v>32.971913348017701</c:v>
                </c:pt>
                <c:pt idx="4888">
                  <c:v>32.973351700304903</c:v>
                </c:pt>
                <c:pt idx="4889">
                  <c:v>32.9747899611272</c:v>
                </c:pt>
                <c:pt idx="4890">
                  <c:v>32.976228130486902</c:v>
                </c:pt>
                <c:pt idx="4891">
                  <c:v>32.977666208386204</c:v>
                </c:pt>
                <c:pt idx="4892">
                  <c:v>32.9791041948273</c:v>
                </c:pt>
                <c:pt idx="4893">
                  <c:v>32.980542089812403</c:v>
                </c:pt>
                <c:pt idx="4894">
                  <c:v>32.981979893343897</c:v>
                </c:pt>
                <c:pt idx="4895">
                  <c:v>32.983417605423803</c:v>
                </c:pt>
                <c:pt idx="4896">
                  <c:v>32.984855226054499</c:v>
                </c:pt>
                <c:pt idx="4897">
                  <c:v>32.986292755238097</c:v>
                </c:pt>
                <c:pt idx="4898">
                  <c:v>32.987730192976997</c:v>
                </c:pt>
                <c:pt idx="4899">
                  <c:v>32.989167539273403</c:v>
                </c:pt>
                <c:pt idx="4900">
                  <c:v>32.990604794129503</c:v>
                </c:pt>
                <c:pt idx="4901">
                  <c:v>32.992041957547599</c:v>
                </c:pt>
                <c:pt idx="4902">
                  <c:v>32.99347902953</c:v>
                </c:pt>
                <c:pt idx="4903">
                  <c:v>32.994916010078803</c:v>
                </c:pt>
                <c:pt idx="4904">
                  <c:v>32.996352899196502</c:v>
                </c:pt>
                <c:pt idx="4905">
                  <c:v>32.9977896968851</c:v>
                </c:pt>
                <c:pt idx="4906">
                  <c:v>32.999226403147098</c:v>
                </c:pt>
                <c:pt idx="4907">
                  <c:v>33.0006630179846</c:v>
                </c:pt>
                <c:pt idx="4908">
                  <c:v>33.0020995414</c:v>
                </c:pt>
                <c:pt idx="4909">
                  <c:v>33.0035359733955</c:v>
                </c:pt>
                <c:pt idx="4910">
                  <c:v>33.004972313973497</c:v>
                </c:pt>
                <c:pt idx="4911">
                  <c:v>33.006408563136098</c:v>
                </c:pt>
                <c:pt idx="4912">
                  <c:v>33.0078447208857</c:v>
                </c:pt>
                <c:pt idx="4913">
                  <c:v>33.009280787224696</c:v>
                </c:pt>
                <c:pt idx="4914">
                  <c:v>33.010716762155099</c:v>
                </c:pt>
                <c:pt idx="4915">
                  <c:v>33.0121526456795</c:v>
                </c:pt>
                <c:pt idx="4916">
                  <c:v>33.013588437800003</c:v>
                </c:pt>
                <c:pt idx="4917">
                  <c:v>33.015024138519003</c:v>
                </c:pt>
                <c:pt idx="4918">
                  <c:v>33.016459747838802</c:v>
                </c:pt>
                <c:pt idx="4919">
                  <c:v>33.017895265761602</c:v>
                </c:pt>
                <c:pt idx="4920">
                  <c:v>33.019330692289898</c:v>
                </c:pt>
                <c:pt idx="4921">
                  <c:v>33.0207660274259</c:v>
                </c:pt>
                <c:pt idx="4922">
                  <c:v>33.022201271171902</c:v>
                </c:pt>
                <c:pt idx="4923">
                  <c:v>33.023636423530299</c:v>
                </c:pt>
                <c:pt idx="4924">
                  <c:v>33.0250714845033</c:v>
                </c:pt>
                <c:pt idx="4925">
                  <c:v>33.026506454093401</c:v>
                </c:pt>
                <c:pt idx="4926">
                  <c:v>33.027941332302902</c:v>
                </c:pt>
                <c:pt idx="4927">
                  <c:v>33.029376119134</c:v>
                </c:pt>
                <c:pt idx="4928">
                  <c:v>33.030810814589103</c:v>
                </c:pt>
                <c:pt idx="4929">
                  <c:v>33.032245418670598</c:v>
                </c:pt>
                <c:pt idx="4930">
                  <c:v>33.033679931380703</c:v>
                </c:pt>
                <c:pt idx="4931">
                  <c:v>33.035114352721997</c:v>
                </c:pt>
                <c:pt idx="4932">
                  <c:v>33.036548682696598</c:v>
                </c:pt>
                <c:pt idx="4933">
                  <c:v>33.037982921306998</c:v>
                </c:pt>
                <c:pt idx="4934">
                  <c:v>33.039417068555501</c:v>
                </c:pt>
                <c:pt idx="4935">
                  <c:v>33.040851124444401</c:v>
                </c:pt>
                <c:pt idx="4936">
                  <c:v>33.0422850889762</c:v>
                </c:pt>
                <c:pt idx="4937">
                  <c:v>33.0437189621531</c:v>
                </c:pt>
                <c:pt idx="4938">
                  <c:v>33.045152743977603</c:v>
                </c:pt>
                <c:pt idx="4939">
                  <c:v>33.046586434452102</c:v>
                </c:pt>
                <c:pt idx="4940">
                  <c:v>33.048020033578801</c:v>
                </c:pt>
                <c:pt idx="4941">
                  <c:v>33.049453541360201</c:v>
                </c:pt>
                <c:pt idx="4942">
                  <c:v>33.050886957798703</c:v>
                </c:pt>
                <c:pt idx="4943">
                  <c:v>33.052320282896602</c:v>
                </c:pt>
                <c:pt idx="4944">
                  <c:v>33.0537535166563</c:v>
                </c:pt>
                <c:pt idx="4945">
                  <c:v>33.055186659080299</c:v>
                </c:pt>
                <c:pt idx="4946">
                  <c:v>33.056619710170899</c:v>
                </c:pt>
                <c:pt idx="4947">
                  <c:v>33.058052669930397</c:v>
                </c:pt>
                <c:pt idx="4948">
                  <c:v>33.0594855383614</c:v>
                </c:pt>
                <c:pt idx="4949">
                  <c:v>33.060918315466097</c:v>
                </c:pt>
                <c:pt idx="4950">
                  <c:v>33.062351001247102</c:v>
                </c:pt>
                <c:pt idx="4951">
                  <c:v>33.063783595706703</c:v>
                </c:pt>
                <c:pt idx="4952">
                  <c:v>33.065216098847301</c:v>
                </c:pt>
                <c:pt idx="4953">
                  <c:v>33.0666485106713</c:v>
                </c:pt>
                <c:pt idx="4954">
                  <c:v>33.068080831181099</c:v>
                </c:pt>
                <c:pt idx="4955">
                  <c:v>33.0695130603793</c:v>
                </c:pt>
                <c:pt idx="4956">
                  <c:v>33.070945198268099</c:v>
                </c:pt>
                <c:pt idx="4957">
                  <c:v>33.072377244850003</c:v>
                </c:pt>
                <c:pt idx="4958">
                  <c:v>33.073809200127499</c:v>
                </c:pt>
                <c:pt idx="4959">
                  <c:v>33.075241064102997</c:v>
                </c:pt>
                <c:pt idx="4960">
                  <c:v>33.076672836778798</c:v>
                </c:pt>
                <c:pt idx="4961">
                  <c:v>33.078104518157502</c:v>
                </c:pt>
                <c:pt idx="4962">
                  <c:v>33.079536108241498</c:v>
                </c:pt>
                <c:pt idx="4963">
                  <c:v>33.080967607033202</c:v>
                </c:pt>
                <c:pt idx="4964">
                  <c:v>33.082399014535</c:v>
                </c:pt>
                <c:pt idx="4965">
                  <c:v>33.0838303307495</c:v>
                </c:pt>
                <c:pt idx="4966">
                  <c:v>33.085261555679097</c:v>
                </c:pt>
                <c:pt idx="4967">
                  <c:v>33.0866926893261</c:v>
                </c:pt>
                <c:pt idx="4968">
                  <c:v>33.088123731693202</c:v>
                </c:pt>
                <c:pt idx="4969">
                  <c:v>33.089554682782698</c:v>
                </c:pt>
                <c:pt idx="4970">
                  <c:v>33.090985542596997</c:v>
                </c:pt>
                <c:pt idx="4971">
                  <c:v>33.092416311138798</c:v>
                </c:pt>
                <c:pt idx="4972">
                  <c:v>33.093846988410398</c:v>
                </c:pt>
                <c:pt idx="4973">
                  <c:v>33.095277574414297</c:v>
                </c:pt>
                <c:pt idx="4974">
                  <c:v>33.096708069152903</c:v>
                </c:pt>
                <c:pt idx="4975">
                  <c:v>33.098138472628897</c:v>
                </c:pt>
                <c:pt idx="4976">
                  <c:v>33.0995687848445</c:v>
                </c:pt>
                <c:pt idx="4977">
                  <c:v>33.1009990058024</c:v>
                </c:pt>
                <c:pt idx="4978">
                  <c:v>33.102429135504998</c:v>
                </c:pt>
                <c:pt idx="4979">
                  <c:v>33.103859173954802</c:v>
                </c:pt>
                <c:pt idx="4980">
                  <c:v>33.1052891211543</c:v>
                </c:pt>
                <c:pt idx="4981">
                  <c:v>33.106718977105999</c:v>
                </c:pt>
                <c:pt idx="4982">
                  <c:v>33.1081487418124</c:v>
                </c:pt>
                <c:pt idx="4983">
                  <c:v>33.109578415275898</c:v>
                </c:pt>
                <c:pt idx="4984">
                  <c:v>33.1110079974992</c:v>
                </c:pt>
                <c:pt idx="4985">
                  <c:v>33.112437488484602</c:v>
                </c:pt>
                <c:pt idx="4986">
                  <c:v>33.113866888234803</c:v>
                </c:pt>
                <c:pt idx="4987">
                  <c:v>33.115296196752098</c:v>
                </c:pt>
                <c:pt idx="4988">
                  <c:v>33.116725414039202</c:v>
                </c:pt>
                <c:pt idx="4989">
                  <c:v>33.118154540098601</c:v>
                </c:pt>
                <c:pt idx="4990">
                  <c:v>33.119583574932697</c:v>
                </c:pt>
                <c:pt idx="4991">
                  <c:v>33.121012518544099</c:v>
                </c:pt>
                <c:pt idx="4992">
                  <c:v>33.122441370935299</c:v>
                </c:pt>
                <c:pt idx="4993">
                  <c:v>33.123870132108898</c:v>
                </c:pt>
                <c:pt idx="4994">
                  <c:v>33.125298802067398</c:v>
                </c:pt>
                <c:pt idx="4995">
                  <c:v>33.1267273808133</c:v>
                </c:pt>
                <c:pt idx="4996">
                  <c:v>33.128155868349197</c:v>
                </c:pt>
                <c:pt idx="4997">
                  <c:v>33.129584264677497</c:v>
                </c:pt>
                <c:pt idx="4998">
                  <c:v>33.131012569800902</c:v>
                </c:pt>
                <c:pt idx="4999">
                  <c:v>33.132440783721897</c:v>
                </c:pt>
                <c:pt idx="5000">
                  <c:v>33.133868906443098</c:v>
                </c:pt>
                <c:pt idx="5001">
                  <c:v>33.135296937966899</c:v>
                </c:pt>
                <c:pt idx="5002">
                  <c:v>33.136724878296</c:v>
                </c:pt>
                <c:pt idx="5003">
                  <c:v>33.138152727432903</c:v>
                </c:pt>
                <c:pt idx="5004">
                  <c:v>33.139580485380201</c:v>
                </c:pt>
                <c:pt idx="5005">
                  <c:v>33.141008152140401</c:v>
                </c:pt>
                <c:pt idx="5006">
                  <c:v>33.142435727716098</c:v>
                </c:pt>
                <c:pt idx="5007">
                  <c:v>33.1438632121098</c:v>
                </c:pt>
                <c:pt idx="5008">
                  <c:v>33.145290605324298</c:v>
                </c:pt>
                <c:pt idx="5009">
                  <c:v>33.146717907361896</c:v>
                </c:pt>
                <c:pt idx="5010">
                  <c:v>33.148145118225301</c:v>
                </c:pt>
                <c:pt idx="5011">
                  <c:v>33.149572237917099</c:v>
                </c:pt>
                <c:pt idx="5012">
                  <c:v>33.150999266439896</c:v>
                </c:pt>
                <c:pt idx="5013">
                  <c:v>33.152426203796203</c:v>
                </c:pt>
                <c:pt idx="5014">
                  <c:v>33.153853049988697</c:v>
                </c:pt>
                <c:pt idx="5015">
                  <c:v>33.155279805019902</c:v>
                </c:pt>
                <c:pt idx="5016">
                  <c:v>33.156706468892402</c:v>
                </c:pt>
                <c:pt idx="5017">
                  <c:v>33.158133041608799</c:v>
                </c:pt>
                <c:pt idx="5018">
                  <c:v>33.159559523171801</c:v>
                </c:pt>
                <c:pt idx="5019">
                  <c:v>33.1609859135839</c:v>
                </c:pt>
                <c:pt idx="5020">
                  <c:v>33.162412212847698</c:v>
                </c:pt>
                <c:pt idx="5021">
                  <c:v>33.163838420965902</c:v>
                </c:pt>
                <c:pt idx="5022">
                  <c:v>33.165264537941098</c:v>
                </c:pt>
                <c:pt idx="5023">
                  <c:v>33.166690563775802</c:v>
                </c:pt>
                <c:pt idx="5024">
                  <c:v>33.168116498472699</c:v>
                </c:pt>
                <c:pt idx="5025">
                  <c:v>33.169542342034397</c:v>
                </c:pt>
                <c:pt idx="5026">
                  <c:v>33.170968094463497</c:v>
                </c:pt>
                <c:pt idx="5027">
                  <c:v>33.172393755762698</c:v>
                </c:pt>
                <c:pt idx="5028">
                  <c:v>33.173819325934602</c:v>
                </c:pt>
                <c:pt idx="5029">
                  <c:v>33.175244804981801</c:v>
                </c:pt>
                <c:pt idx="5030">
                  <c:v>33.176670192906997</c:v>
                </c:pt>
                <c:pt idx="5031">
                  <c:v>33.178095489712703</c:v>
                </c:pt>
                <c:pt idx="5032">
                  <c:v>33.179520695401699</c:v>
                </c:pt>
                <c:pt idx="5033">
                  <c:v>33.180945809976599</c:v>
                </c:pt>
                <c:pt idx="5034">
                  <c:v>33.182370833439997</c:v>
                </c:pt>
                <c:pt idx="5035">
                  <c:v>33.1837957657945</c:v>
                </c:pt>
                <c:pt idx="5036">
                  <c:v>33.185220607042901</c:v>
                </c:pt>
                <c:pt idx="5037">
                  <c:v>33.1866453571878</c:v>
                </c:pt>
                <c:pt idx="5038">
                  <c:v>33.188070016231698</c:v>
                </c:pt>
                <c:pt idx="5039">
                  <c:v>33.189494584177503</c:v>
                </c:pt>
                <c:pt idx="5040">
                  <c:v>33.190919061027699</c:v>
                </c:pt>
                <c:pt idx="5041">
                  <c:v>33.192343446785102</c:v>
                </c:pt>
                <c:pt idx="5042">
                  <c:v>33.193767741452199</c:v>
                </c:pt>
                <c:pt idx="5043">
                  <c:v>33.195191945031802</c:v>
                </c:pt>
                <c:pt idx="5044">
                  <c:v>33.196616057526498</c:v>
                </c:pt>
                <c:pt idx="5045">
                  <c:v>33.198040078939002</c:v>
                </c:pt>
                <c:pt idx="5046">
                  <c:v>33.199464009271999</c:v>
                </c:pt>
                <c:pt idx="5047">
                  <c:v>33.200887848528097</c:v>
                </c:pt>
                <c:pt idx="5048">
                  <c:v>33.202311596710103</c:v>
                </c:pt>
                <c:pt idx="5049">
                  <c:v>33.203735253820703</c:v>
                </c:pt>
                <c:pt idx="5050">
                  <c:v>33.205158819862397</c:v>
                </c:pt>
                <c:pt idx="5051">
                  <c:v>33.2065822948381</c:v>
                </c:pt>
                <c:pt idx="5052">
                  <c:v>33.208005678750403</c:v>
                </c:pt>
                <c:pt idx="5053">
                  <c:v>33.209428971602001</c:v>
                </c:pt>
                <c:pt idx="5054">
                  <c:v>33.210852173395601</c:v>
                </c:pt>
                <c:pt idx="5055">
                  <c:v>33.212275284133902</c:v>
                </c:pt>
                <c:pt idx="5056">
                  <c:v>33.213698303819697</c:v>
                </c:pt>
                <c:pt idx="5057">
                  <c:v>33.215121232455601</c:v>
                </c:pt>
                <c:pt idx="5058">
                  <c:v>33.2165440700443</c:v>
                </c:pt>
                <c:pt idx="5059">
                  <c:v>33.2179668165885</c:v>
                </c:pt>
                <c:pt idx="5060">
                  <c:v>33.219389472091102</c:v>
                </c:pt>
                <c:pt idx="5061">
                  <c:v>33.220812036554598</c:v>
                </c:pt>
                <c:pt idx="5062">
                  <c:v>33.222234509981803</c:v>
                </c:pt>
                <c:pt idx="5063">
                  <c:v>33.223656892375502</c:v>
                </c:pt>
                <c:pt idx="5064">
                  <c:v>33.225079183738302</c:v>
                </c:pt>
                <c:pt idx="5065">
                  <c:v>33.226501384073103</c:v>
                </c:pt>
                <c:pt idx="5066">
                  <c:v>33.227923493382399</c:v>
                </c:pt>
                <c:pt idx="5067">
                  <c:v>33.229345511669202</c:v>
                </c:pt>
                <c:pt idx="5068">
                  <c:v>33.230767438935999</c:v>
                </c:pt>
                <c:pt idx="5069">
                  <c:v>33.232189275185704</c:v>
                </c:pt>
                <c:pt idx="5070">
                  <c:v>33.233611020420902</c:v>
                </c:pt>
                <c:pt idx="5071">
                  <c:v>33.235032674644501</c:v>
                </c:pt>
                <c:pt idx="5072">
                  <c:v>33.236454237859199</c:v>
                </c:pt>
                <c:pt idx="5073">
                  <c:v>33.237875710067698</c:v>
                </c:pt>
                <c:pt idx="5074">
                  <c:v>33.239297091272803</c:v>
                </c:pt>
                <c:pt idx="5075">
                  <c:v>33.240718381477201</c:v>
                </c:pt>
                <c:pt idx="5076">
                  <c:v>33.242139580683798</c:v>
                </c:pt>
                <c:pt idx="5077">
                  <c:v>33.243560688895201</c:v>
                </c:pt>
                <c:pt idx="5078">
                  <c:v>33.244981706114203</c:v>
                </c:pt>
                <c:pt idx="5079">
                  <c:v>33.246402632343703</c:v>
                </c:pt>
                <c:pt idx="5080">
                  <c:v>33.247823467586301</c:v>
                </c:pt>
                <c:pt idx="5081">
                  <c:v>33.249244211844903</c:v>
                </c:pt>
                <c:pt idx="5082">
                  <c:v>33.250664865122197</c:v>
                </c:pt>
                <c:pt idx="5083">
                  <c:v>33.252085427420901</c:v>
                </c:pt>
                <c:pt idx="5084">
                  <c:v>33.253505898744002</c:v>
                </c:pt>
                <c:pt idx="5085">
                  <c:v>33.2549262790941</c:v>
                </c:pt>
                <c:pt idx="5086">
                  <c:v>33.2563465684741</c:v>
                </c:pt>
                <c:pt idx="5087">
                  <c:v>33.257766766886697</c:v>
                </c:pt>
                <c:pt idx="5088">
                  <c:v>33.259186874334802</c:v>
                </c:pt>
                <c:pt idx="5089">
                  <c:v>33.260606890821002</c:v>
                </c:pt>
                <c:pt idx="5090">
                  <c:v>33.262026816348303</c:v>
                </c:pt>
                <c:pt idx="5091">
                  <c:v>33.263446650919498</c:v>
                </c:pt>
                <c:pt idx="5092">
                  <c:v>33.264866394537201</c:v>
                </c:pt>
                <c:pt idx="5093">
                  <c:v>33.266286047204403</c:v>
                </c:pt>
                <c:pt idx="5094">
                  <c:v>33.267705608923798</c:v>
                </c:pt>
                <c:pt idx="5095">
                  <c:v>33.269125079698199</c:v>
                </c:pt>
                <c:pt idx="5096">
                  <c:v>33.270544459530498</c:v>
                </c:pt>
                <c:pt idx="5097">
                  <c:v>33.271963748423502</c:v>
                </c:pt>
                <c:pt idx="5098">
                  <c:v>33.273382946380003</c:v>
                </c:pt>
                <c:pt idx="5099">
                  <c:v>33.274802053402802</c:v>
                </c:pt>
                <c:pt idx="5100">
                  <c:v>33.276221069494703</c:v>
                </c:pt>
                <c:pt idx="5101">
                  <c:v>33.2776399946586</c:v>
                </c:pt>
                <c:pt idx="5102">
                  <c:v>33.279058828897298</c:v>
                </c:pt>
                <c:pt idx="5103">
                  <c:v>33.280477572213599</c:v>
                </c:pt>
                <c:pt idx="5104">
                  <c:v>33.2818962246103</c:v>
                </c:pt>
                <c:pt idx="5105">
                  <c:v>33.283314786090401</c:v>
                </c:pt>
                <c:pt idx="5106">
                  <c:v>33.284733256656601</c:v>
                </c:pt>
                <c:pt idx="5107">
                  <c:v>33.2861516363117</c:v>
                </c:pt>
                <c:pt idx="5108">
                  <c:v>33.287569925058698</c:v>
                </c:pt>
                <c:pt idx="5109">
                  <c:v>33.2889881229003</c:v>
                </c:pt>
                <c:pt idx="5110">
                  <c:v>33.290406229839398</c:v>
                </c:pt>
                <c:pt idx="5111">
                  <c:v>33.2918242458789</c:v>
                </c:pt>
                <c:pt idx="5112">
                  <c:v>33.293242171021603</c:v>
                </c:pt>
                <c:pt idx="5113">
                  <c:v>33.294660005270401</c:v>
                </c:pt>
                <c:pt idx="5114">
                  <c:v>33.2960777486282</c:v>
                </c:pt>
                <c:pt idx="5115">
                  <c:v>33.297495401097699</c:v>
                </c:pt>
                <c:pt idx="5116">
                  <c:v>33.298912962681797</c:v>
                </c:pt>
                <c:pt idx="5117">
                  <c:v>33.3003304333835</c:v>
                </c:pt>
                <c:pt idx="5118">
                  <c:v>33.301747813205601</c:v>
                </c:pt>
                <c:pt idx="5119">
                  <c:v>33.303165102150999</c:v>
                </c:pt>
                <c:pt idx="5120">
                  <c:v>33.304582300222499</c:v>
                </c:pt>
                <c:pt idx="5121">
                  <c:v>33.305999407423101</c:v>
                </c:pt>
                <c:pt idx="5122">
                  <c:v>33.307416423755498</c:v>
                </c:pt>
                <c:pt idx="5123">
                  <c:v>33.308833349222702</c:v>
                </c:pt>
                <c:pt idx="5124">
                  <c:v>33.310250183827598</c:v>
                </c:pt>
                <c:pt idx="5125">
                  <c:v>33.3116669275731</c:v>
                </c:pt>
                <c:pt idx="5126">
                  <c:v>33.313083580461999</c:v>
                </c:pt>
                <c:pt idx="5127">
                  <c:v>33.314500142497202</c:v>
                </c:pt>
                <c:pt idx="5128">
                  <c:v>33.315916613681701</c:v>
                </c:pt>
                <c:pt idx="5129">
                  <c:v>33.317332994018301</c:v>
                </c:pt>
                <c:pt idx="5130">
                  <c:v>33.318749283510002</c:v>
                </c:pt>
                <c:pt idx="5131">
                  <c:v>33.320165482159503</c:v>
                </c:pt>
                <c:pt idx="5132">
                  <c:v>33.321581589970002</c:v>
                </c:pt>
                <c:pt idx="5133">
                  <c:v>33.322997606944099</c:v>
                </c:pt>
                <c:pt idx="5134">
                  <c:v>33.324413533085</c:v>
                </c:pt>
                <c:pt idx="5135">
                  <c:v>33.325829368395397</c:v>
                </c:pt>
                <c:pt idx="5136">
                  <c:v>33.327245112878302</c:v>
                </c:pt>
                <c:pt idx="5137">
                  <c:v>33.328660766536601</c:v>
                </c:pt>
                <c:pt idx="5138">
                  <c:v>33.330076329373298</c:v>
                </c:pt>
                <c:pt idx="5139">
                  <c:v>33.331491801391103</c:v>
                </c:pt>
                <c:pt idx="5140">
                  <c:v>33.332907182593203</c:v>
                </c:pt>
                <c:pt idx="5141">
                  <c:v>33.3343224729824</c:v>
                </c:pt>
                <c:pt idx="5142">
                  <c:v>33.335737672561599</c:v>
                </c:pt>
                <c:pt idx="5143">
                  <c:v>33.337152781333799</c:v>
                </c:pt>
                <c:pt idx="5144">
                  <c:v>33.338567799301899</c:v>
                </c:pt>
                <c:pt idx="5145">
                  <c:v>33.339982726468797</c:v>
                </c:pt>
                <c:pt idx="5146">
                  <c:v>33.341397562837599</c:v>
                </c:pt>
                <c:pt idx="5147">
                  <c:v>33.342812308410998</c:v>
                </c:pt>
                <c:pt idx="5148">
                  <c:v>33.344226963192099</c:v>
                </c:pt>
                <c:pt idx="5149">
                  <c:v>33.345641527183901</c:v>
                </c:pt>
                <c:pt idx="5150">
                  <c:v>33.347056000389202</c:v>
                </c:pt>
                <c:pt idx="5151">
                  <c:v>33.348470382811101</c:v>
                </c:pt>
                <c:pt idx="5152">
                  <c:v>33.349884674452397</c:v>
                </c:pt>
                <c:pt idx="5153">
                  <c:v>33.351298875316203</c:v>
                </c:pt>
                <c:pt idx="5154">
                  <c:v>33.352712985405397</c:v>
                </c:pt>
                <c:pt idx="5155">
                  <c:v>33.354127004722898</c:v>
                </c:pt>
                <c:pt idx="5156">
                  <c:v>33.355540933271797</c:v>
                </c:pt>
                <c:pt idx="5157">
                  <c:v>33.356954771055001</c:v>
                </c:pt>
                <c:pt idx="5158">
                  <c:v>33.358368518075402</c:v>
                </c:pt>
                <c:pt idx="5159">
                  <c:v>33.359782174336097</c:v>
                </c:pt>
                <c:pt idx="5160">
                  <c:v>33.361195739839999</c:v>
                </c:pt>
                <c:pt idx="5161">
                  <c:v>33.362609214590101</c:v>
                </c:pt>
                <c:pt idx="5162">
                  <c:v>33.364022598589401</c:v>
                </c:pt>
                <c:pt idx="5163">
                  <c:v>33.365435891840797</c:v>
                </c:pt>
                <c:pt idx="5164">
                  <c:v>33.366849094347401</c:v>
                </c:pt>
                <c:pt idx="5165">
                  <c:v>33.368262206112199</c:v>
                </c:pt>
                <c:pt idx="5166">
                  <c:v>33.369675227138003</c:v>
                </c:pt>
                <c:pt idx="5167">
                  <c:v>33.371088157427998</c:v>
                </c:pt>
                <c:pt idx="5168">
                  <c:v>33.372500996985003</c:v>
                </c:pt>
                <c:pt idx="5169">
                  <c:v>33.373913745812203</c:v>
                </c:pt>
                <c:pt idx="5170">
                  <c:v>33.375326403912503</c:v>
                </c:pt>
                <c:pt idx="5171">
                  <c:v>33.376738971289001</c:v>
                </c:pt>
                <c:pt idx="5172">
                  <c:v>33.378151447944497</c:v>
                </c:pt>
                <c:pt idx="5173">
                  <c:v>33.379563833882202</c:v>
                </c:pt>
                <c:pt idx="5174">
                  <c:v>33.380976129105001</c:v>
                </c:pt>
                <c:pt idx="5175">
                  <c:v>33.3823883336159</c:v>
                </c:pt>
                <c:pt idx="5176">
                  <c:v>33.383800447417997</c:v>
                </c:pt>
                <c:pt idx="5177">
                  <c:v>33.385212470514297</c:v>
                </c:pt>
                <c:pt idx="5178">
                  <c:v>33.386624402907799</c:v>
                </c:pt>
                <c:pt idx="5179">
                  <c:v>33.388036244601501</c:v>
                </c:pt>
                <c:pt idx="5180">
                  <c:v>33.389447995598502</c:v>
                </c:pt>
                <c:pt idx="5181">
                  <c:v>33.3908596559017</c:v>
                </c:pt>
                <c:pt idx="5182">
                  <c:v>33.3922712255143</c:v>
                </c:pt>
                <c:pt idx="5183">
                  <c:v>33.393682704439101</c:v>
                </c:pt>
                <c:pt idx="5184">
                  <c:v>33.3950940926794</c:v>
                </c:pt>
                <c:pt idx="5185">
                  <c:v>33.396505390238097</c:v>
                </c:pt>
                <c:pt idx="5186">
                  <c:v>33.397916597118197</c:v>
                </c:pt>
                <c:pt idx="5187">
                  <c:v>33.399327713322798</c:v>
                </c:pt>
                <c:pt idx="5188">
                  <c:v>33.400738738854898</c:v>
                </c:pt>
                <c:pt idx="5189">
                  <c:v>33.402149673717602</c:v>
                </c:pt>
                <c:pt idx="5190">
                  <c:v>33.403560517913903</c:v>
                </c:pt>
                <c:pt idx="5191">
                  <c:v>33.404971271446897</c:v>
                </c:pt>
                <c:pt idx="5192">
                  <c:v>33.406381934319697</c:v>
                </c:pt>
                <c:pt idx="5193">
                  <c:v>33.407792506535202</c:v>
                </c:pt>
                <c:pt idx="5194">
                  <c:v>33.409202988096602</c:v>
                </c:pt>
                <c:pt idx="5195">
                  <c:v>33.410613379006897</c:v>
                </c:pt>
                <c:pt idx="5196">
                  <c:v>33.412023679269097</c:v>
                </c:pt>
                <c:pt idx="5197">
                  <c:v>33.413433888886402</c:v>
                </c:pt>
                <c:pt idx="5198">
                  <c:v>33.414844007861802</c:v>
                </c:pt>
                <c:pt idx="5199">
                  <c:v>33.416254036198403</c:v>
                </c:pt>
                <c:pt idx="5200">
                  <c:v>33.417663973899202</c:v>
                </c:pt>
                <c:pt idx="5201">
                  <c:v>33.419073820967398</c:v>
                </c:pt>
                <c:pt idx="5202">
                  <c:v>33.420483577405903</c:v>
                </c:pt>
                <c:pt idx="5203">
                  <c:v>33.421893243217902</c:v>
                </c:pt>
                <c:pt idx="5204">
                  <c:v>33.423302818406498</c:v>
                </c:pt>
                <c:pt idx="5205">
                  <c:v>33.424712302974797</c:v>
                </c:pt>
                <c:pt idx="5206">
                  <c:v>33.426121696925698</c:v>
                </c:pt>
                <c:pt idx="5207">
                  <c:v>33.427531000262498</c:v>
                </c:pt>
                <c:pt idx="5208">
                  <c:v>33.428940212988202</c:v>
                </c:pt>
                <c:pt idx="5209">
                  <c:v>33.430349335105902</c:v>
                </c:pt>
                <c:pt idx="5210">
                  <c:v>33.431758366618801</c:v>
                </c:pt>
                <c:pt idx="5211">
                  <c:v>33.4331673075298</c:v>
                </c:pt>
                <c:pt idx="5212">
                  <c:v>33.434576157842102</c:v>
                </c:pt>
                <c:pt idx="5213">
                  <c:v>33.435984917558898</c:v>
                </c:pt>
                <c:pt idx="5214">
                  <c:v>33.4373935866831</c:v>
                </c:pt>
                <c:pt idx="5215">
                  <c:v>33.438802165218</c:v>
                </c:pt>
                <c:pt idx="5216">
                  <c:v>33.440210653166602</c:v>
                </c:pt>
                <c:pt idx="5217">
                  <c:v>33.441619050532097</c:v>
                </c:pt>
                <c:pt idx="5218">
                  <c:v>33.443027357317497</c:v>
                </c:pt>
                <c:pt idx="5219">
                  <c:v>33.444435573526</c:v>
                </c:pt>
                <c:pt idx="5220">
                  <c:v>33.445843699160697</c:v>
                </c:pt>
                <c:pt idx="5221">
                  <c:v>33.4472517342247</c:v>
                </c:pt>
                <c:pt idx="5222">
                  <c:v>33.448659678721199</c:v>
                </c:pt>
                <c:pt idx="5223">
                  <c:v>33.4500675326532</c:v>
                </c:pt>
                <c:pt idx="5224">
                  <c:v>33.451475296024</c:v>
                </c:pt>
                <c:pt idx="5225">
                  <c:v>33.452882968836597</c:v>
                </c:pt>
                <c:pt idx="5226">
                  <c:v>33.454290551094097</c:v>
                </c:pt>
                <c:pt idx="5227">
                  <c:v>33.455698042799803</c:v>
                </c:pt>
                <c:pt idx="5228">
                  <c:v>33.457105443956699</c:v>
                </c:pt>
                <c:pt idx="5229">
                  <c:v>33.458512754567998</c:v>
                </c:pt>
                <c:pt idx="5230">
                  <c:v>33.459919974636797</c:v>
                </c:pt>
                <c:pt idx="5231">
                  <c:v>33.461327104166301</c:v>
                </c:pt>
                <c:pt idx="5232">
                  <c:v>33.462734143159601</c:v>
                </c:pt>
                <c:pt idx="5233">
                  <c:v>33.464141091619801</c:v>
                </c:pt>
                <c:pt idx="5234">
                  <c:v>33.465547949550299</c:v>
                </c:pt>
                <c:pt idx="5235">
                  <c:v>33.4669547169539</c:v>
                </c:pt>
                <c:pt idx="5236">
                  <c:v>33.468361393834002</c:v>
                </c:pt>
                <c:pt idx="5237">
                  <c:v>33.469767980193801</c:v>
                </c:pt>
                <c:pt idx="5238">
                  <c:v>33.471174476036197</c:v>
                </c:pt>
                <c:pt idx="5239">
                  <c:v>33.4725808813646</c:v>
                </c:pt>
                <c:pt idx="5240">
                  <c:v>33.473987196182101</c:v>
                </c:pt>
                <c:pt idx="5241">
                  <c:v>33.475393420491798</c:v>
                </c:pt>
                <c:pt idx="5242">
                  <c:v>33.476799554297003</c:v>
                </c:pt>
                <c:pt idx="5243">
                  <c:v>33.478205597600699</c:v>
                </c:pt>
                <c:pt idx="5244">
                  <c:v>33.479611550406297</c:v>
                </c:pt>
                <c:pt idx="5245">
                  <c:v>33.481017412716803</c:v>
                </c:pt>
                <c:pt idx="5246">
                  <c:v>33.482423184535399</c:v>
                </c:pt>
                <c:pt idx="5247">
                  <c:v>33.483828865865298</c:v>
                </c:pt>
                <c:pt idx="5248">
                  <c:v>33.485234456709797</c:v>
                </c:pt>
                <c:pt idx="5249">
                  <c:v>33.486639957071901</c:v>
                </c:pt>
                <c:pt idx="5250">
                  <c:v>33.4880453669549</c:v>
                </c:pt>
                <c:pt idx="5251">
                  <c:v>33.489450686361998</c:v>
                </c:pt>
                <c:pt idx="5252">
                  <c:v>33.490855915296301</c:v>
                </c:pt>
                <c:pt idx="5253">
                  <c:v>33.492261053761098</c:v>
                </c:pt>
                <c:pt idx="5254">
                  <c:v>33.493666101759501</c:v>
                </c:pt>
                <c:pt idx="5255">
                  <c:v>33.495071059294801</c:v>
                </c:pt>
                <c:pt idx="5256">
                  <c:v>33.496475926370202</c:v>
                </c:pt>
                <c:pt idx="5257">
                  <c:v>33.497880702988802</c:v>
                </c:pt>
                <c:pt idx="5258">
                  <c:v>33.499285389153897</c:v>
                </c:pt>
                <c:pt idx="5259">
                  <c:v>33.5006899848687</c:v>
                </c:pt>
                <c:pt idx="5260">
                  <c:v>33.5020944901364</c:v>
                </c:pt>
                <c:pt idx="5261">
                  <c:v>33.503498904960097</c:v>
                </c:pt>
                <c:pt idx="5262">
                  <c:v>33.504903229343199</c:v>
                </c:pt>
                <c:pt idx="5263">
                  <c:v>33.506307463288898</c:v>
                </c:pt>
                <c:pt idx="5264">
                  <c:v>33.507711606800299</c:v>
                </c:pt>
                <c:pt idx="5265">
                  <c:v>33.509115659880699</c:v>
                </c:pt>
                <c:pt idx="5266">
                  <c:v>33.510519622533302</c:v>
                </c:pt>
                <c:pt idx="5267">
                  <c:v>33.511923494761298</c:v>
                </c:pt>
                <c:pt idx="5268">
                  <c:v>33.513327276567999</c:v>
                </c:pt>
                <c:pt idx="5269">
                  <c:v>33.514730967956702</c:v>
                </c:pt>
                <c:pt idx="5270">
                  <c:v>33.516134568930397</c:v>
                </c:pt>
                <c:pt idx="5271">
                  <c:v>33.517538079492503</c:v>
                </c:pt>
                <c:pt idx="5272">
                  <c:v>33.518941499646203</c:v>
                </c:pt>
                <c:pt idx="5273">
                  <c:v>33.520344829394801</c:v>
                </c:pt>
                <c:pt idx="5274">
                  <c:v>33.521748068741502</c:v>
                </c:pt>
                <c:pt idx="5275">
                  <c:v>33.523151217689502</c:v>
                </c:pt>
                <c:pt idx="5276">
                  <c:v>33.5245542762421</c:v>
                </c:pt>
                <c:pt idx="5277">
                  <c:v>33.525957244402498</c:v>
                </c:pt>
                <c:pt idx="5278">
                  <c:v>33.527360122174102</c:v>
                </c:pt>
                <c:pt idx="5279">
                  <c:v>33.528762909559902</c:v>
                </c:pt>
                <c:pt idx="5280">
                  <c:v>33.530165606563401</c:v>
                </c:pt>
                <c:pt idx="5281">
                  <c:v>33.531568213187697</c:v>
                </c:pt>
                <c:pt idx="5282">
                  <c:v>33.532970729436201</c:v>
                </c:pt>
                <c:pt idx="5283">
                  <c:v>33.534373155311997</c:v>
                </c:pt>
                <c:pt idx="5284">
                  <c:v>33.535775490818502</c:v>
                </c:pt>
                <c:pt idx="5285">
                  <c:v>33.537177735958899</c:v>
                </c:pt>
                <c:pt idx="5286">
                  <c:v>33.5385798907365</c:v>
                </c:pt>
                <c:pt idx="5287">
                  <c:v>33.539981955154502</c:v>
                </c:pt>
                <c:pt idx="5288">
                  <c:v>33.541383929216302</c:v>
                </c:pt>
                <c:pt idx="5289">
                  <c:v>33.542785812924997</c:v>
                </c:pt>
                <c:pt idx="5290">
                  <c:v>33.544187606284098</c:v>
                </c:pt>
                <c:pt idx="5291">
                  <c:v>33.545589309296702</c:v>
                </c:pt>
                <c:pt idx="5292">
                  <c:v>33.546990921966199</c:v>
                </c:pt>
                <c:pt idx="5293">
                  <c:v>33.5483924442958</c:v>
                </c:pt>
                <c:pt idx="5294">
                  <c:v>33.549793876288803</c:v>
                </c:pt>
                <c:pt idx="5295">
                  <c:v>33.551195217948603</c:v>
                </c:pt>
                <c:pt idx="5296">
                  <c:v>33.552596469278299</c:v>
                </c:pt>
                <c:pt idx="5297">
                  <c:v>33.553997630281401</c:v>
                </c:pt>
                <c:pt idx="5298">
                  <c:v>33.555398700961</c:v>
                </c:pt>
                <c:pt idx="5299">
                  <c:v>33.556799681320499</c:v>
                </c:pt>
                <c:pt idx="5300">
                  <c:v>33.558200571363201</c:v>
                </c:pt>
                <c:pt idx="5301">
                  <c:v>33.559601371092398</c:v>
                </c:pt>
                <c:pt idx="5302">
                  <c:v>33.5610020805115</c:v>
                </c:pt>
                <c:pt idx="5303">
                  <c:v>33.562402699623597</c:v>
                </c:pt>
                <c:pt idx="5304">
                  <c:v>33.5638032284321</c:v>
                </c:pt>
                <c:pt idx="5305">
                  <c:v>33.565203666940299</c:v>
                </c:pt>
                <c:pt idx="5306">
                  <c:v>33.566604015151597</c:v>
                </c:pt>
                <c:pt idx="5307">
                  <c:v>33.568004273069299</c:v>
                </c:pt>
                <c:pt idx="5308">
                  <c:v>33.569404440696601</c:v>
                </c:pt>
                <c:pt idx="5309">
                  <c:v>33.570804518036901</c:v>
                </c:pt>
                <c:pt idx="5310">
                  <c:v>33.572204505093502</c:v>
                </c:pt>
                <c:pt idx="5311">
                  <c:v>33.573604401869801</c:v>
                </c:pt>
                <c:pt idx="5312">
                  <c:v>33.575004208369002</c:v>
                </c:pt>
                <c:pt idx="5313">
                  <c:v>33.576403924594501</c:v>
                </c:pt>
                <c:pt idx="5314">
                  <c:v>33.577803550549703</c:v>
                </c:pt>
                <c:pt idx="5315">
                  <c:v>33.579203086237797</c:v>
                </c:pt>
                <c:pt idx="5316">
                  <c:v>33.580602531662102</c:v>
                </c:pt>
                <c:pt idx="5317">
                  <c:v>33.582001886826099</c:v>
                </c:pt>
                <c:pt idx="5318">
                  <c:v>33.583401151733099</c:v>
                </c:pt>
                <c:pt idx="5319">
                  <c:v>33.5848003263864</c:v>
                </c:pt>
                <c:pt idx="5320">
                  <c:v>33.586199410789298</c:v>
                </c:pt>
                <c:pt idx="5321">
                  <c:v>33.587598404945297</c:v>
                </c:pt>
                <c:pt idx="5322">
                  <c:v>33.5889973088575</c:v>
                </c:pt>
                <c:pt idx="5323">
                  <c:v>33.590396122529498</c:v>
                </c:pt>
                <c:pt idx="5324">
                  <c:v>33.5917948459645</c:v>
                </c:pt>
                <c:pt idx="5325">
                  <c:v>33.593193479165897</c:v>
                </c:pt>
                <c:pt idx="5326">
                  <c:v>33.5945920221371</c:v>
                </c:pt>
                <c:pt idx="5327">
                  <c:v>33.595990474881397</c:v>
                </c:pt>
                <c:pt idx="5328">
                  <c:v>33.5973888374021</c:v>
                </c:pt>
                <c:pt idx="5329">
                  <c:v>33.598787109702698</c:v>
                </c:pt>
                <c:pt idx="5330">
                  <c:v>33.600185291786502</c:v>
                </c:pt>
                <c:pt idx="5331">
                  <c:v>33.601583383656902</c:v>
                </c:pt>
                <c:pt idx="5332">
                  <c:v>33.6029813853172</c:v>
                </c:pt>
                <c:pt idx="5333">
                  <c:v>33.604379296770801</c:v>
                </c:pt>
                <c:pt idx="5334">
                  <c:v>33.605777118021102</c:v>
                </c:pt>
                <c:pt idx="5335">
                  <c:v>33.607174849071399</c:v>
                </c:pt>
                <c:pt idx="5336">
                  <c:v>33.608572489925201</c:v>
                </c:pt>
                <c:pt idx="5337">
                  <c:v>33.609970040585701</c:v>
                </c:pt>
                <c:pt idx="5338">
                  <c:v>33.611367501056499</c:v>
                </c:pt>
                <c:pt idx="5339">
                  <c:v>33.6127648713409</c:v>
                </c:pt>
                <c:pt idx="5340">
                  <c:v>33.614162151442201</c:v>
                </c:pt>
                <c:pt idx="5341">
                  <c:v>33.615559341363799</c:v>
                </c:pt>
                <c:pt idx="5342">
                  <c:v>33.616956441109203</c:v>
                </c:pt>
                <c:pt idx="5343">
                  <c:v>33.618353450681802</c:v>
                </c:pt>
                <c:pt idx="5344">
                  <c:v>33.619750370084802</c:v>
                </c:pt>
                <c:pt idx="5345">
                  <c:v>33.621147199321797</c:v>
                </c:pt>
                <c:pt idx="5346">
                  <c:v>33.622543938396099</c:v>
                </c:pt>
                <c:pt idx="5347">
                  <c:v>33.623940587311097</c:v>
                </c:pt>
                <c:pt idx="5348">
                  <c:v>33.625337146070301</c:v>
                </c:pt>
                <c:pt idx="5349">
                  <c:v>33.626733614676901</c:v>
                </c:pt>
                <c:pt idx="5350">
                  <c:v>33.6281299931345</c:v>
                </c:pt>
                <c:pt idx="5351">
                  <c:v>33.629526281446502</c:v>
                </c:pt>
                <c:pt idx="5352">
                  <c:v>33.630922479616103</c:v>
                </c:pt>
                <c:pt idx="5353">
                  <c:v>33.632318587646999</c:v>
                </c:pt>
                <c:pt idx="5354">
                  <c:v>33.633714605542401</c:v>
                </c:pt>
                <c:pt idx="5355">
                  <c:v>33.635110533305799</c:v>
                </c:pt>
                <c:pt idx="5356">
                  <c:v>33.636506370940701</c:v>
                </c:pt>
                <c:pt idx="5357">
                  <c:v>33.637902118450398</c:v>
                </c:pt>
                <c:pt idx="5358">
                  <c:v>33.639297775838301</c:v>
                </c:pt>
                <c:pt idx="5359">
                  <c:v>33.640693343107898</c:v>
                </c:pt>
                <c:pt idx="5360">
                  <c:v>33.6420888202626</c:v>
                </c:pt>
                <c:pt idx="5361">
                  <c:v>33.643484207305903</c:v>
                </c:pt>
                <c:pt idx="5362">
                  <c:v>33.644879504241104</c:v>
                </c:pt>
                <c:pt idx="5363">
                  <c:v>33.646274711071698</c:v>
                </c:pt>
                <c:pt idx="5364">
                  <c:v>33.647669827801202</c:v>
                </c:pt>
                <c:pt idx="5365">
                  <c:v>33.649064854433</c:v>
                </c:pt>
                <c:pt idx="5366">
                  <c:v>33.650459790970402</c:v>
                </c:pt>
                <c:pt idx="5367">
                  <c:v>33.651854637417003</c:v>
                </c:pt>
                <c:pt idx="5368">
                  <c:v>33.6532493937762</c:v>
                </c:pt>
                <c:pt idx="5369">
                  <c:v>33.654644060051503</c:v>
                </c:pt>
                <c:pt idx="5370">
                  <c:v>33.656038636246201</c:v>
                </c:pt>
                <c:pt idx="5371">
                  <c:v>33.657433122363898</c:v>
                </c:pt>
                <c:pt idx="5372">
                  <c:v>33.658827518408003</c:v>
                </c:pt>
                <c:pt idx="5373">
                  <c:v>33.6602218243819</c:v>
                </c:pt>
                <c:pt idx="5374">
                  <c:v>33.661616040289204</c:v>
                </c:pt>
                <c:pt idx="5375">
                  <c:v>33.663010166133198</c:v>
                </c:pt>
                <c:pt idx="5376">
                  <c:v>33.664404201917399</c:v>
                </c:pt>
                <c:pt idx="5377">
                  <c:v>33.665798147645297</c:v>
                </c:pt>
                <c:pt idx="5378">
                  <c:v>33.667192003320302</c:v>
                </c:pt>
                <c:pt idx="5379">
                  <c:v>33.668585768945903</c:v>
                </c:pt>
                <c:pt idx="5380">
                  <c:v>33.669979444525602</c:v>
                </c:pt>
                <c:pt idx="5381">
                  <c:v>33.671373030062902</c:v>
                </c:pt>
                <c:pt idx="5382">
                  <c:v>33.672766525561201</c:v>
                </c:pt>
                <c:pt idx="5383">
                  <c:v>33.674159931024001</c:v>
                </c:pt>
                <c:pt idx="5384">
                  <c:v>33.675553246454697</c:v>
                </c:pt>
                <c:pt idx="5385">
                  <c:v>33.676946471856901</c:v>
                </c:pt>
                <c:pt idx="5386">
                  <c:v>33.678339607234001</c:v>
                </c:pt>
                <c:pt idx="5387">
                  <c:v>33.6797326525895</c:v>
                </c:pt>
                <c:pt idx="5388">
                  <c:v>33.681125607927001</c:v>
                </c:pt>
                <c:pt idx="5389">
                  <c:v>33.682518473249701</c:v>
                </c:pt>
                <c:pt idx="5390">
                  <c:v>33.683911248561401</c:v>
                </c:pt>
                <c:pt idx="5391">
                  <c:v>33.685303933865399</c:v>
                </c:pt>
                <c:pt idx="5392">
                  <c:v>33.686696529165197</c:v>
                </c:pt>
                <c:pt idx="5393">
                  <c:v>33.688089034464397</c:v>
                </c:pt>
                <c:pt idx="5394">
                  <c:v>33.689481449766497</c:v>
                </c:pt>
                <c:pt idx="5395">
                  <c:v>33.690873775074799</c:v>
                </c:pt>
                <c:pt idx="5396">
                  <c:v>33.692266010392999</c:v>
                </c:pt>
                <c:pt idx="5397">
                  <c:v>33.693658155724499</c:v>
                </c:pt>
                <c:pt idx="5398">
                  <c:v>33.695050211072903</c:v>
                </c:pt>
                <c:pt idx="5399">
                  <c:v>33.6964421764416</c:v>
                </c:pt>
                <c:pt idx="5400">
                  <c:v>33.6978340518341</c:v>
                </c:pt>
                <c:pt idx="5401">
                  <c:v>33.699225837253998</c:v>
                </c:pt>
                <c:pt idx="5402">
                  <c:v>33.700617532704797</c:v>
                </c:pt>
                <c:pt idx="5403">
                  <c:v>33.70200913819</c:v>
                </c:pt>
                <c:pt idx="5404">
                  <c:v>33.703400653712997</c:v>
                </c:pt>
                <c:pt idx="5405">
                  <c:v>33.704792079277503</c:v>
                </c:pt>
                <c:pt idx="5406">
                  <c:v>33.706183414886901</c:v>
                </c:pt>
                <c:pt idx="5407">
                  <c:v>33.7075746605448</c:v>
                </c:pt>
                <c:pt idx="5408">
                  <c:v>33.708965816254597</c:v>
                </c:pt>
                <c:pt idx="5409">
                  <c:v>33.710356882020001</c:v>
                </c:pt>
                <c:pt idx="5410">
                  <c:v>33.711747857844401</c:v>
                </c:pt>
                <c:pt idx="5411">
                  <c:v>33.713138743731299</c:v>
                </c:pt>
                <c:pt idx="5412">
                  <c:v>33.714529539684399</c:v>
                </c:pt>
                <c:pt idx="5413">
                  <c:v>33.715920245706997</c:v>
                </c:pt>
                <c:pt idx="5414">
                  <c:v>33.7173108618029</c:v>
                </c:pt>
                <c:pt idx="5415">
                  <c:v>33.718701387975401</c:v>
                </c:pt>
                <c:pt idx="5416">
                  <c:v>33.720091824228199</c:v>
                </c:pt>
                <c:pt idx="5417">
                  <c:v>33.721482170564698</c:v>
                </c:pt>
                <c:pt idx="5418">
                  <c:v>33.722872426988602</c:v>
                </c:pt>
                <c:pt idx="5419">
                  <c:v>33.724262593503298</c:v>
                </c:pt>
                <c:pt idx="5420">
                  <c:v>33.725652670112503</c:v>
                </c:pt>
                <c:pt idx="5421">
                  <c:v>33.727042656819599</c:v>
                </c:pt>
                <c:pt idx="5422">
                  <c:v>33.728432553628203</c:v>
                </c:pt>
                <c:pt idx="5423">
                  <c:v>33.729822360541903</c:v>
                </c:pt>
                <c:pt idx="5424">
                  <c:v>33.731212077564201</c:v>
                </c:pt>
                <c:pt idx="5425">
                  <c:v>33.732601704698702</c:v>
                </c:pt>
                <c:pt idx="5426">
                  <c:v>33.7339912419489</c:v>
                </c:pt>
                <c:pt idx="5427">
                  <c:v>33.735380689318397</c:v>
                </c:pt>
                <c:pt idx="5428">
                  <c:v>33.736770046810697</c:v>
                </c:pt>
                <c:pt idx="5429">
                  <c:v>33.738159314429502</c:v>
                </c:pt>
                <c:pt idx="5430">
                  <c:v>33.739548492178301</c:v>
                </c:pt>
                <c:pt idx="5431">
                  <c:v>33.740937580060603</c:v>
                </c:pt>
                <c:pt idx="5432">
                  <c:v>33.742326578079997</c:v>
                </c:pt>
                <c:pt idx="5433">
                  <c:v>33.743715486240099</c:v>
                </c:pt>
                <c:pt idx="5434">
                  <c:v>33.745104304544498</c:v>
                </c:pt>
                <c:pt idx="5435">
                  <c:v>33.746493032996803</c:v>
                </c:pt>
                <c:pt idx="5436">
                  <c:v>33.747881671600403</c:v>
                </c:pt>
                <c:pt idx="5437">
                  <c:v>33.749270220359101</c:v>
                </c:pt>
                <c:pt idx="5438">
                  <c:v>33.750658679276299</c:v>
                </c:pt>
                <c:pt idx="5439">
                  <c:v>33.752047048355699</c:v>
                </c:pt>
                <c:pt idx="5440">
                  <c:v>33.753435327600897</c:v>
                </c:pt>
                <c:pt idx="5441">
                  <c:v>33.754823517015403</c:v>
                </c:pt>
                <c:pt idx="5442">
                  <c:v>33.756211616602798</c:v>
                </c:pt>
                <c:pt idx="5443">
                  <c:v>33.757599626366698</c:v>
                </c:pt>
                <c:pt idx="5444">
                  <c:v>33.758987546310699</c:v>
                </c:pt>
                <c:pt idx="5445">
                  <c:v>33.760375376438503</c:v>
                </c:pt>
                <c:pt idx="5446">
                  <c:v>33.7617631167535</c:v>
                </c:pt>
                <c:pt idx="5447">
                  <c:v>33.763150767259503</c:v>
                </c:pt>
                <c:pt idx="5448">
                  <c:v>33.764538327959897</c:v>
                </c:pt>
                <c:pt idx="5449">
                  <c:v>33.765925798858397</c:v>
                </c:pt>
                <c:pt idx="5450">
                  <c:v>33.767313179958698</c:v>
                </c:pt>
                <c:pt idx="5451">
                  <c:v>33.768700471264196</c:v>
                </c:pt>
                <c:pt idx="5452">
                  <c:v>33.7700876727787</c:v>
                </c:pt>
                <c:pt idx="5453">
                  <c:v>33.771474784505699</c:v>
                </c:pt>
                <c:pt idx="5454">
                  <c:v>33.772861806448802</c:v>
                </c:pt>
                <c:pt idx="5455">
                  <c:v>33.774248738611703</c:v>
                </c:pt>
                <c:pt idx="5456">
                  <c:v>33.7756355809979</c:v>
                </c:pt>
                <c:pt idx="5457">
                  <c:v>33.7770223336112</c:v>
                </c:pt>
                <c:pt idx="5458">
                  <c:v>33.778408996454999</c:v>
                </c:pt>
                <c:pt idx="5459">
                  <c:v>33.7797955695331</c:v>
                </c:pt>
                <c:pt idx="5460">
                  <c:v>33.781182052848997</c:v>
                </c:pt>
                <c:pt idx="5461">
                  <c:v>33.782568446406401</c:v>
                </c:pt>
                <c:pt idx="5462">
                  <c:v>33.7839547502088</c:v>
                </c:pt>
                <c:pt idx="5463">
                  <c:v>33.785340964260001</c:v>
                </c:pt>
                <c:pt idx="5464">
                  <c:v>33.786727088563602</c:v>
                </c:pt>
                <c:pt idx="5465">
                  <c:v>33.788113123123097</c:v>
                </c:pt>
                <c:pt idx="5466">
                  <c:v>33.789499067942302</c:v>
                </c:pt>
                <c:pt idx="5467">
                  <c:v>33.790884923024699</c:v>
                </c:pt>
                <c:pt idx="5468">
                  <c:v>33.792270688374003</c:v>
                </c:pt>
                <c:pt idx="5469">
                  <c:v>33.793656363993897</c:v>
                </c:pt>
                <c:pt idx="5470">
                  <c:v>33.795041949887903</c:v>
                </c:pt>
                <c:pt idx="5471">
                  <c:v>33.796427446059802</c:v>
                </c:pt>
                <c:pt idx="5472">
                  <c:v>33.797812852513097</c:v>
                </c:pt>
                <c:pt idx="5473">
                  <c:v>33.799198169251497</c:v>
                </c:pt>
                <c:pt idx="5474">
                  <c:v>33.800583396278697</c:v>
                </c:pt>
                <c:pt idx="5475">
                  <c:v>33.801968533598298</c:v>
                </c:pt>
                <c:pt idx="5476">
                  <c:v>33.803353581213898</c:v>
                </c:pt>
                <c:pt idx="5477">
                  <c:v>33.804738539129303</c:v>
                </c:pt>
                <c:pt idx="5478">
                  <c:v>33.806123407347997</c:v>
                </c:pt>
                <c:pt idx="5479">
                  <c:v>33.8075081858738</c:v>
                </c:pt>
                <c:pt idx="5480">
                  <c:v>33.808892874710203</c:v>
                </c:pt>
                <c:pt idx="5481">
                  <c:v>33.810277473861099</c:v>
                </c:pt>
                <c:pt idx="5482">
                  <c:v>33.811661983329898</c:v>
                </c:pt>
                <c:pt idx="5483">
                  <c:v>33.813046403120403</c:v>
                </c:pt>
                <c:pt idx="5484">
                  <c:v>33.8144307332362</c:v>
                </c:pt>
                <c:pt idx="5485">
                  <c:v>33.8158149736811</c:v>
                </c:pt>
                <c:pt idx="5486">
                  <c:v>33.817199124458597</c:v>
                </c:pt>
                <c:pt idx="5487">
                  <c:v>33.8185831855725</c:v>
                </c:pt>
                <c:pt idx="5488">
                  <c:v>33.819967157026497</c:v>
                </c:pt>
                <c:pt idx="5489">
                  <c:v>33.821351038824098</c:v>
                </c:pt>
                <c:pt idx="5490">
                  <c:v>33.822734830969097</c:v>
                </c:pt>
                <c:pt idx="5491">
                  <c:v>33.824118533465203</c:v>
                </c:pt>
                <c:pt idx="5492">
                  <c:v>33.825502146316097</c:v>
                </c:pt>
                <c:pt idx="5493">
                  <c:v>33.826885669525304</c:v>
                </c:pt>
                <c:pt idx="5494">
                  <c:v>33.828269103096702</c:v>
                </c:pt>
                <c:pt idx="5495">
                  <c:v>33.829652447033901</c:v>
                </c:pt>
                <c:pt idx="5496">
                  <c:v>33.831035701340603</c:v>
                </c:pt>
                <c:pt idx="5497">
                  <c:v>33.832418866020397</c:v>
                </c:pt>
                <c:pt idx="5498">
                  <c:v>33.833801941077198</c:v>
                </c:pt>
                <c:pt idx="5499">
                  <c:v>33.835184926514501</c:v>
                </c:pt>
                <c:pt idx="5500">
                  <c:v>33.836567822336001</c:v>
                </c:pt>
                <c:pt idx="5501">
                  <c:v>33.837950628545599</c:v>
                </c:pt>
                <c:pt idx="5502">
                  <c:v>33.839333345146699</c:v>
                </c:pt>
                <c:pt idx="5503">
                  <c:v>33.8407159721433</c:v>
                </c:pt>
                <c:pt idx="5504">
                  <c:v>33.8420985095389</c:v>
                </c:pt>
                <c:pt idx="5505">
                  <c:v>33.843480957337299</c:v>
                </c:pt>
                <c:pt idx="5506">
                  <c:v>33.844863315542099</c:v>
                </c:pt>
                <c:pt idx="5507">
                  <c:v>33.846245584157103</c:v>
                </c:pt>
                <c:pt idx="5508">
                  <c:v>33.847627763186097</c:v>
                </c:pt>
                <c:pt idx="5509">
                  <c:v>33.849009852632598</c:v>
                </c:pt>
                <c:pt idx="5510">
                  <c:v>33.850391852500501</c:v>
                </c:pt>
                <c:pt idx="5511">
                  <c:v>33.8517737627934</c:v>
                </c:pt>
                <c:pt idx="5512">
                  <c:v>33.853155583514997</c:v>
                </c:pt>
                <c:pt idx="5513">
                  <c:v>33.854537314669102</c:v>
                </c:pt>
                <c:pt idx="5514">
                  <c:v>33.855918956259401</c:v>
                </c:pt>
                <c:pt idx="5515">
                  <c:v>33.857300508289697</c:v>
                </c:pt>
                <c:pt idx="5516">
                  <c:v>33.858681970763499</c:v>
                </c:pt>
                <c:pt idx="5517">
                  <c:v>33.8600633436847</c:v>
                </c:pt>
                <c:pt idx="5518">
                  <c:v>33.861444627057097</c:v>
                </c:pt>
                <c:pt idx="5519">
                  <c:v>33.862825820884197</c:v>
                </c:pt>
                <c:pt idx="5520">
                  <c:v>33.864206925169903</c:v>
                </c:pt>
                <c:pt idx="5521">
                  <c:v>33.865587939917901</c:v>
                </c:pt>
                <c:pt idx="5522">
                  <c:v>33.866968865131902</c:v>
                </c:pt>
                <c:pt idx="5523">
                  <c:v>33.868349700815699</c:v>
                </c:pt>
                <c:pt idx="5524">
                  <c:v>33.869730446972902</c:v>
                </c:pt>
                <c:pt idx="5525">
                  <c:v>33.871111103607397</c:v>
                </c:pt>
                <c:pt idx="5526">
                  <c:v>33.872491670722901</c:v>
                </c:pt>
                <c:pt idx="5527">
                  <c:v>33.873872148323102</c:v>
                </c:pt>
                <c:pt idx="5528">
                  <c:v>33.8752525364118</c:v>
                </c:pt>
                <c:pt idx="5529">
                  <c:v>33.876632834992698</c:v>
                </c:pt>
                <c:pt idx="5530">
                  <c:v>33.878013044069498</c:v>
                </c:pt>
                <c:pt idx="5531">
                  <c:v>33.8793931636461</c:v>
                </c:pt>
                <c:pt idx="5532">
                  <c:v>33.8807731937261</c:v>
                </c:pt>
                <c:pt idx="5533">
                  <c:v>33.882153134313398</c:v>
                </c:pt>
                <c:pt idx="5534">
                  <c:v>33.883532985411598</c:v>
                </c:pt>
                <c:pt idx="5535">
                  <c:v>33.8849127470246</c:v>
                </c:pt>
                <c:pt idx="5536">
                  <c:v>33.886292419156</c:v>
                </c:pt>
                <c:pt idx="5537">
                  <c:v>33.887672001809698</c:v>
                </c:pt>
                <c:pt idx="5538">
                  <c:v>33.889051494989502</c:v>
                </c:pt>
                <c:pt idx="5539">
                  <c:v>33.890430898699002</c:v>
                </c:pt>
                <c:pt idx="5540">
                  <c:v>33.891810212942097</c:v>
                </c:pt>
                <c:pt idx="5541">
                  <c:v>33.893189437722398</c:v>
                </c:pt>
                <c:pt idx="5542">
                  <c:v>33.894568573043898</c:v>
                </c:pt>
                <c:pt idx="5543">
                  <c:v>33.895947618910199</c:v>
                </c:pt>
                <c:pt idx="5544">
                  <c:v>33.897326575325202</c:v>
                </c:pt>
                <c:pt idx="5545">
                  <c:v>33.898705442292503</c:v>
                </c:pt>
                <c:pt idx="5546">
                  <c:v>33.900084219816101</c:v>
                </c:pt>
                <c:pt idx="5547">
                  <c:v>33.901462907899599</c:v>
                </c:pt>
                <c:pt idx="5548">
                  <c:v>33.9028415065468</c:v>
                </c:pt>
                <c:pt idx="5549">
                  <c:v>33.904220015761602</c:v>
                </c:pt>
                <c:pt idx="5550">
                  <c:v>33.905598435547702</c:v>
                </c:pt>
                <c:pt idx="5551">
                  <c:v>33.906976765908801</c:v>
                </c:pt>
                <c:pt idx="5552">
                  <c:v>33.9083550068489</c:v>
                </c:pt>
                <c:pt idx="5553">
                  <c:v>33.909733158371601</c:v>
                </c:pt>
                <c:pt idx="5554">
                  <c:v>33.911111220480699</c:v>
                </c:pt>
                <c:pt idx="5555">
                  <c:v>33.9124891931801</c:v>
                </c:pt>
                <c:pt idx="5556">
                  <c:v>33.913867076473601</c:v>
                </c:pt>
                <c:pt idx="5557">
                  <c:v>33.915244870364901</c:v>
                </c:pt>
                <c:pt idx="5558">
                  <c:v>33.916622574857797</c:v>
                </c:pt>
                <c:pt idx="5559">
                  <c:v>33.918000189956103</c:v>
                </c:pt>
                <c:pt idx="5560">
                  <c:v>33.9193777156637</c:v>
                </c:pt>
                <c:pt idx="5561">
                  <c:v>33.920755151984302</c:v>
                </c:pt>
                <c:pt idx="5562">
                  <c:v>33.922132498921798</c:v>
                </c:pt>
                <c:pt idx="5563">
                  <c:v>33.923509756479902</c:v>
                </c:pt>
                <c:pt idx="5564">
                  <c:v>33.924886924662502</c:v>
                </c:pt>
                <c:pt idx="5565">
                  <c:v>33.9262640034733</c:v>
                </c:pt>
                <c:pt idx="5566">
                  <c:v>33.927640992916203</c:v>
                </c:pt>
                <c:pt idx="5567">
                  <c:v>33.929017892994899</c:v>
                </c:pt>
                <c:pt idx="5568">
                  <c:v>33.930394703713397</c:v>
                </c:pt>
                <c:pt idx="5569">
                  <c:v>33.931771425075397</c:v>
                </c:pt>
                <c:pt idx="5570">
                  <c:v>33.933148057084701</c:v>
                </c:pt>
                <c:pt idx="5571">
                  <c:v>33.934524599745103</c:v>
                </c:pt>
                <c:pt idx="5572">
                  <c:v>33.935901053060498</c:v>
                </c:pt>
                <c:pt idx="5573">
                  <c:v>33.9372774170347</c:v>
                </c:pt>
                <c:pt idx="5574">
                  <c:v>33.938653691671597</c:v>
                </c:pt>
                <c:pt idx="5575">
                  <c:v>33.940029876974798</c:v>
                </c:pt>
                <c:pt idx="5576">
                  <c:v>33.941405972948402</c:v>
                </c:pt>
                <c:pt idx="5577">
                  <c:v>33.942781979595999</c:v>
                </c:pt>
                <c:pt idx="5578">
                  <c:v>33.944157896921503</c:v>
                </c:pt>
                <c:pt idx="5579">
                  <c:v>33.9455337249289</c:v>
                </c:pt>
                <c:pt idx="5580">
                  <c:v>33.9469094636218</c:v>
                </c:pt>
                <c:pt idx="5581">
                  <c:v>33.948285113004097</c:v>
                </c:pt>
                <c:pt idx="5582">
                  <c:v>33.949660673079698</c:v>
                </c:pt>
                <c:pt idx="5583">
                  <c:v>33.951036143852399</c:v>
                </c:pt>
                <c:pt idx="5584">
                  <c:v>33.952411525326099</c:v>
                </c:pt>
                <c:pt idx="5585">
                  <c:v>33.953786817504501</c:v>
                </c:pt>
                <c:pt idx="5586">
                  <c:v>33.955162020391597</c:v>
                </c:pt>
                <c:pt idx="5587">
                  <c:v>33.956537133991098</c:v>
                </c:pt>
                <c:pt idx="5588">
                  <c:v>33.957912158307003</c:v>
                </c:pt>
                <c:pt idx="5589">
                  <c:v>33.9592870933431</c:v>
                </c:pt>
                <c:pt idx="5590">
                  <c:v>33.960661939103097</c:v>
                </c:pt>
                <c:pt idx="5591">
                  <c:v>33.962036695591102</c:v>
                </c:pt>
                <c:pt idx="5592">
                  <c:v>33.963411362810703</c:v>
                </c:pt>
                <c:pt idx="5593">
                  <c:v>33.964785940765999</c:v>
                </c:pt>
                <c:pt idx="5594">
                  <c:v>33.9661604294607</c:v>
                </c:pt>
                <c:pt idx="5595">
                  <c:v>33.9675348288987</c:v>
                </c:pt>
                <c:pt idx="5596">
                  <c:v>33.968909139083799</c:v>
                </c:pt>
                <c:pt idx="5597">
                  <c:v>33.970283360019998</c:v>
                </c:pt>
                <c:pt idx="5598">
                  <c:v>33.971657491711099</c:v>
                </c:pt>
                <c:pt idx="5599">
                  <c:v>33.973031534160903</c:v>
                </c:pt>
                <c:pt idx="5600">
                  <c:v>33.974405487373303</c:v>
                </c:pt>
                <c:pt idx="5601">
                  <c:v>33.975779351352202</c:v>
                </c:pt>
                <c:pt idx="5602">
                  <c:v>33.977153126101499</c:v>
                </c:pt>
                <c:pt idx="5603">
                  <c:v>33.978526811625002</c:v>
                </c:pt>
                <c:pt idx="5604">
                  <c:v>33.9799004079265</c:v>
                </c:pt>
                <c:pt idx="5605">
                  <c:v>33.9812739150101</c:v>
                </c:pt>
                <c:pt idx="5606">
                  <c:v>33.982647332879502</c:v>
                </c:pt>
                <c:pt idx="5607">
                  <c:v>33.9840206615387</c:v>
                </c:pt>
                <c:pt idx="5608">
                  <c:v>33.985393900991397</c:v>
                </c:pt>
                <c:pt idx="5609">
                  <c:v>33.986767051241699</c:v>
                </c:pt>
                <c:pt idx="5610">
                  <c:v>33.988140112293301</c:v>
                </c:pt>
                <c:pt idx="5611">
                  <c:v>33.989513084150197</c:v>
                </c:pt>
                <c:pt idx="5612">
                  <c:v>33.990885966816201</c:v>
                </c:pt>
                <c:pt idx="5613">
                  <c:v>33.992258760295201</c:v>
                </c:pt>
                <c:pt idx="5614">
                  <c:v>33.993631464591203</c:v>
                </c:pt>
                <c:pt idx="5615">
                  <c:v>33.995004079708004</c:v>
                </c:pt>
                <c:pt idx="5616">
                  <c:v>33.996376605649502</c:v>
                </c:pt>
                <c:pt idx="5617">
                  <c:v>33.9977490424195</c:v>
                </c:pt>
                <c:pt idx="5618">
                  <c:v>33.999121390022097</c:v>
                </c:pt>
                <c:pt idx="5619">
                  <c:v>34.000493648461102</c:v>
                </c:pt>
                <c:pt idx="5620">
                  <c:v>34.001865817740303</c:v>
                </c:pt>
                <c:pt idx="5621">
                  <c:v>34.003237897863798</c:v>
                </c:pt>
                <c:pt idx="5622">
                  <c:v>34.004609888835297</c:v>
                </c:pt>
                <c:pt idx="5623">
                  <c:v>34.0059817906589</c:v>
                </c:pt>
                <c:pt idx="5624">
                  <c:v>34.007353603338302</c:v>
                </c:pt>
                <c:pt idx="5625">
                  <c:v>34.008725326877503</c:v>
                </c:pt>
                <c:pt idx="5626">
                  <c:v>34.010096961280503</c:v>
                </c:pt>
                <c:pt idx="5627">
                  <c:v>34.011468506551097</c:v>
                </c:pt>
                <c:pt idx="5628">
                  <c:v>34.012839962693199</c:v>
                </c:pt>
                <c:pt idx="5629">
                  <c:v>34.014211329710797</c:v>
                </c:pt>
                <c:pt idx="5630">
                  <c:v>34.015582607607797</c:v>
                </c:pt>
                <c:pt idx="5631">
                  <c:v>34.016953796388002</c:v>
                </c:pt>
                <c:pt idx="5632">
                  <c:v>34.018324896055397</c:v>
                </c:pt>
                <c:pt idx="5633">
                  <c:v>34.019695906613997</c:v>
                </c:pt>
                <c:pt idx="5634">
                  <c:v>34.021066828067497</c:v>
                </c:pt>
                <c:pt idx="5635">
                  <c:v>34.022437660420103</c:v>
                </c:pt>
                <c:pt idx="5636">
                  <c:v>34.023808403675503</c:v>
                </c:pt>
                <c:pt idx="5637">
                  <c:v>34.025179057837803</c:v>
                </c:pt>
                <c:pt idx="5638">
                  <c:v>34.0265496229108</c:v>
                </c:pt>
                <c:pt idx="5639">
                  <c:v>34.027920098898498</c:v>
                </c:pt>
                <c:pt idx="5640">
                  <c:v>34.029290485804701</c:v>
                </c:pt>
                <c:pt idx="5641">
                  <c:v>34.0306607836335</c:v>
                </c:pt>
                <c:pt idx="5642">
                  <c:v>34.032030992388798</c:v>
                </c:pt>
                <c:pt idx="5643">
                  <c:v>34.0334011120745</c:v>
                </c:pt>
                <c:pt idx="5644">
                  <c:v>34.034771142694503</c:v>
                </c:pt>
                <c:pt idx="5645">
                  <c:v>34.036141084252797</c:v>
                </c:pt>
                <c:pt idx="5646">
                  <c:v>34.0375109367533</c:v>
                </c:pt>
                <c:pt idx="5647">
                  <c:v>34.038880700199897</c:v>
                </c:pt>
                <c:pt idx="5648">
                  <c:v>34.040250374596702</c:v>
                </c:pt>
                <c:pt idx="5649">
                  <c:v>34.041619959947496</c:v>
                </c:pt>
                <c:pt idx="5650">
                  <c:v>34.042989456256301</c:v>
                </c:pt>
                <c:pt idx="5651">
                  <c:v>34.044358863527002</c:v>
                </c:pt>
                <c:pt idx="5652">
                  <c:v>34.0457281817636</c:v>
                </c:pt>
                <c:pt idx="5653">
                  <c:v>34.047097410970103</c:v>
                </c:pt>
                <c:pt idx="5654">
                  <c:v>34.048466551150298</c:v>
                </c:pt>
                <c:pt idx="5655">
                  <c:v>34.049835602308299</c:v>
                </c:pt>
                <c:pt idx="5656">
                  <c:v>34.051204564448</c:v>
                </c:pt>
                <c:pt idx="5657">
                  <c:v>34.0525734375734</c:v>
                </c:pt>
                <c:pt idx="5658">
                  <c:v>34.053942221688303</c:v>
                </c:pt>
                <c:pt idx="5659">
                  <c:v>34.055310916796898</c:v>
                </c:pt>
                <c:pt idx="5660">
                  <c:v>34.056679522902897</c:v>
                </c:pt>
                <c:pt idx="5661">
                  <c:v>34.058048040010497</c:v>
                </c:pt>
                <c:pt idx="5662">
                  <c:v>34.059416468123601</c:v>
                </c:pt>
                <c:pt idx="5663">
                  <c:v>34.060784807246002</c:v>
                </c:pt>
                <c:pt idx="5664">
                  <c:v>34.062153057381899</c:v>
                </c:pt>
                <c:pt idx="5665">
                  <c:v>34.063521218535101</c:v>
                </c:pt>
                <c:pt idx="5666">
                  <c:v>34.064889290709701</c:v>
                </c:pt>
                <c:pt idx="5667">
                  <c:v>34.0662572739095</c:v>
                </c:pt>
                <c:pt idx="5668">
                  <c:v>34.067625168138697</c:v>
                </c:pt>
                <c:pt idx="5669">
                  <c:v>34.068992973401102</c:v>
                </c:pt>
                <c:pt idx="5670">
                  <c:v>34.070360689700799</c:v>
                </c:pt>
                <c:pt idx="5671">
                  <c:v>34.071728317041597</c:v>
                </c:pt>
                <c:pt idx="5672">
                  <c:v>34.073095855427702</c:v>
                </c:pt>
                <c:pt idx="5673">
                  <c:v>34.074463304862903</c:v>
                </c:pt>
                <c:pt idx="5674">
                  <c:v>34.075830665351297</c:v>
                </c:pt>
                <c:pt idx="5675">
                  <c:v>34.077197936896802</c:v>
                </c:pt>
                <c:pt idx="5676">
                  <c:v>34.078565119503402</c:v>
                </c:pt>
                <c:pt idx="5677">
                  <c:v>34.079932213175198</c:v>
                </c:pt>
                <c:pt idx="5678">
                  <c:v>34.081299217915998</c:v>
                </c:pt>
                <c:pt idx="5679">
                  <c:v>34.082666133730001</c:v>
                </c:pt>
                <c:pt idx="5680">
                  <c:v>34.084032960621002</c:v>
                </c:pt>
                <c:pt idx="5681">
                  <c:v>34.0853996985931</c:v>
                </c:pt>
                <c:pt idx="5682">
                  <c:v>34.086766347650297</c:v>
                </c:pt>
                <c:pt idx="5683">
                  <c:v>34.088132907796499</c:v>
                </c:pt>
                <c:pt idx="5684">
                  <c:v>34.0894993790359</c:v>
                </c:pt>
                <c:pt idx="5685">
                  <c:v>34.0908657613722</c:v>
                </c:pt>
                <c:pt idx="5686">
                  <c:v>34.092232054809699</c:v>
                </c:pt>
                <c:pt idx="5687">
                  <c:v>34.093598259352198</c:v>
                </c:pt>
                <c:pt idx="5688">
                  <c:v>34.094964375003798</c:v>
                </c:pt>
                <c:pt idx="5689">
                  <c:v>34.096330401768398</c:v>
                </c:pt>
                <c:pt idx="5690">
                  <c:v>34.097696339650199</c:v>
                </c:pt>
                <c:pt idx="5691">
                  <c:v>34.099062188653001</c:v>
                </c:pt>
                <c:pt idx="5692">
                  <c:v>34.100427948780897</c:v>
                </c:pt>
                <c:pt idx="5693">
                  <c:v>34.101793620038002</c:v>
                </c:pt>
                <c:pt idx="5694">
                  <c:v>34.103159202428103</c:v>
                </c:pt>
                <c:pt idx="5695">
                  <c:v>34.104524695955398</c:v>
                </c:pt>
                <c:pt idx="5696">
                  <c:v>34.105890100623903</c:v>
                </c:pt>
                <c:pt idx="5697">
                  <c:v>34.107255416437503</c:v>
                </c:pt>
                <c:pt idx="5698">
                  <c:v>34.1086206434003</c:v>
                </c:pt>
                <c:pt idx="5699">
                  <c:v>34.1099857815164</c:v>
                </c:pt>
                <c:pt idx="5700">
                  <c:v>34.111350830789597</c:v>
                </c:pt>
                <c:pt idx="5701">
                  <c:v>34.112715791224097</c:v>
                </c:pt>
                <c:pt idx="5702">
                  <c:v>34.114080662823902</c:v>
                </c:pt>
                <c:pt idx="5703">
                  <c:v>34.115445445592997</c:v>
                </c:pt>
                <c:pt idx="5704">
                  <c:v>34.116810139535502</c:v>
                </c:pt>
                <c:pt idx="5705">
                  <c:v>34.1181747446552</c:v>
                </c:pt>
                <c:pt idx="5706">
                  <c:v>34.119539260956401</c:v>
                </c:pt>
                <c:pt idx="5707">
                  <c:v>34.120903688443001</c:v>
                </c:pt>
                <c:pt idx="5708">
                  <c:v>34.122268027119098</c:v>
                </c:pt>
                <c:pt idx="5709">
                  <c:v>34.123632276988602</c:v>
                </c:pt>
                <c:pt idx="5710">
                  <c:v>34.124996438055703</c:v>
                </c:pt>
                <c:pt idx="5711">
                  <c:v>34.126360510324297</c:v>
                </c:pt>
                <c:pt idx="5712">
                  <c:v>34.127724493798503</c:v>
                </c:pt>
                <c:pt idx="5713">
                  <c:v>34.129088388482401</c:v>
                </c:pt>
                <c:pt idx="5714">
                  <c:v>34.130452194379998</c:v>
                </c:pt>
                <c:pt idx="5715">
                  <c:v>34.131815911495302</c:v>
                </c:pt>
                <c:pt idx="5716">
                  <c:v>34.133179539832298</c:v>
                </c:pt>
                <c:pt idx="5717">
                  <c:v>34.1345430793952</c:v>
                </c:pt>
                <c:pt idx="5718">
                  <c:v>34.135906530187903</c:v>
                </c:pt>
                <c:pt idx="5719">
                  <c:v>34.137269892214597</c:v>
                </c:pt>
                <c:pt idx="5720">
                  <c:v>34.138633165479199</c:v>
                </c:pt>
                <c:pt idx="5721">
                  <c:v>34.1399963499859</c:v>
                </c:pt>
                <c:pt idx="5722">
                  <c:v>34.141359445738601</c:v>
                </c:pt>
                <c:pt idx="5723">
                  <c:v>34.142722452741403</c:v>
                </c:pt>
                <c:pt idx="5724">
                  <c:v>34.144085370998397</c:v>
                </c:pt>
                <c:pt idx="5725">
                  <c:v>34.145448200513698</c:v>
                </c:pt>
                <c:pt idx="5726">
                  <c:v>34.146810941291299</c:v>
                </c:pt>
                <c:pt idx="5727">
                  <c:v>34.148173593335201</c:v>
                </c:pt>
                <c:pt idx="5728">
                  <c:v>34.149536156649503</c:v>
                </c:pt>
                <c:pt idx="5729">
                  <c:v>34.150898631238398</c:v>
                </c:pt>
                <c:pt idx="5730">
                  <c:v>34.152261017105701</c:v>
                </c:pt>
                <c:pt idx="5731">
                  <c:v>34.153623314255697</c:v>
                </c:pt>
                <c:pt idx="5732">
                  <c:v>34.1549855226924</c:v>
                </c:pt>
                <c:pt idx="5733">
                  <c:v>34.156347642419902</c:v>
                </c:pt>
                <c:pt idx="5734">
                  <c:v>34.157709673442099</c:v>
                </c:pt>
                <c:pt idx="5735">
                  <c:v>34.159071615763303</c:v>
                </c:pt>
                <c:pt idx="5736">
                  <c:v>34.160433469387399</c:v>
                </c:pt>
                <c:pt idx="5737">
                  <c:v>34.161795234318603</c:v>
                </c:pt>
                <c:pt idx="5738">
                  <c:v>34.1631569105609</c:v>
                </c:pt>
                <c:pt idx="5739">
                  <c:v>34.164518498118397</c:v>
                </c:pt>
                <c:pt idx="5740">
                  <c:v>34.165879996995102</c:v>
                </c:pt>
                <c:pt idx="5741">
                  <c:v>34.167241407195299</c:v>
                </c:pt>
                <c:pt idx="5742">
                  <c:v>34.168602728722803</c:v>
                </c:pt>
                <c:pt idx="5743">
                  <c:v>34.1699639615819</c:v>
                </c:pt>
                <c:pt idx="5744">
                  <c:v>34.171325105776603</c:v>
                </c:pt>
                <c:pt idx="5745">
                  <c:v>34.172686161310999</c:v>
                </c:pt>
                <c:pt idx="5746">
                  <c:v>34.174047128189201</c:v>
                </c:pt>
                <c:pt idx="5747">
                  <c:v>34.175408006415203</c:v>
                </c:pt>
                <c:pt idx="5748">
                  <c:v>34.176768795993198</c:v>
                </c:pt>
                <c:pt idx="5749">
                  <c:v>34.178129496927298</c:v>
                </c:pt>
                <c:pt idx="5750">
                  <c:v>34.179490109221398</c:v>
                </c:pt>
                <c:pt idx="5751">
                  <c:v>34.180850632879903</c:v>
                </c:pt>
                <c:pt idx="5752">
                  <c:v>34.182211067906699</c:v>
                </c:pt>
                <c:pt idx="5753">
                  <c:v>34.183571414305902</c:v>
                </c:pt>
                <c:pt idx="5754">
                  <c:v>34.184931672081603</c:v>
                </c:pt>
                <c:pt idx="5755">
                  <c:v>34.186291841238003</c:v>
                </c:pt>
                <c:pt idx="5756">
                  <c:v>34.1876519217791</c:v>
                </c:pt>
                <c:pt idx="5757">
                  <c:v>34.189011913709002</c:v>
                </c:pt>
                <c:pt idx="5758">
                  <c:v>34.190371817031902</c:v>
                </c:pt>
                <c:pt idx="5759">
                  <c:v>34.1917316317518</c:v>
                </c:pt>
                <c:pt idx="5760">
                  <c:v>34.193091357872902</c:v>
                </c:pt>
                <c:pt idx="5761">
                  <c:v>34.194450995399201</c:v>
                </c:pt>
                <c:pt idx="5762">
                  <c:v>34.195810544334996</c:v>
                </c:pt>
                <c:pt idx="5763">
                  <c:v>34.197170004684097</c:v>
                </c:pt>
                <c:pt idx="5764">
                  <c:v>34.1985293764509</c:v>
                </c:pt>
                <c:pt idx="5765">
                  <c:v>34.199888659639399</c:v>
                </c:pt>
                <c:pt idx="5766">
                  <c:v>34.201247854253801</c:v>
                </c:pt>
                <c:pt idx="5767">
                  <c:v>34.202606960297999</c:v>
                </c:pt>
                <c:pt idx="5768">
                  <c:v>34.203965977776399</c:v>
                </c:pt>
                <c:pt idx="5769">
                  <c:v>34.205324906692802</c:v>
                </c:pt>
                <c:pt idx="5770">
                  <c:v>34.206683747051599</c:v>
                </c:pt>
                <c:pt idx="5771">
                  <c:v>34.208042498856898</c:v>
                </c:pt>
                <c:pt idx="5772">
                  <c:v>34.209401162112599</c:v>
                </c:pt>
                <c:pt idx="5773">
                  <c:v>34.2107597368231</c:v>
                </c:pt>
                <c:pt idx="5774">
                  <c:v>34.212118222992302</c:v>
                </c:pt>
                <c:pt idx="5775">
                  <c:v>34.213476620624498</c:v>
                </c:pt>
                <c:pt idx="5776">
                  <c:v>34.2148349297237</c:v>
                </c:pt>
                <c:pt idx="5777">
                  <c:v>34.216193150294004</c:v>
                </c:pt>
                <c:pt idx="5778">
                  <c:v>34.217551282339699</c:v>
                </c:pt>
                <c:pt idx="5779">
                  <c:v>34.2189093258649</c:v>
                </c:pt>
                <c:pt idx="5780">
                  <c:v>34.2202672808736</c:v>
                </c:pt>
                <c:pt idx="5781">
                  <c:v>34.221625147370098</c:v>
                </c:pt>
                <c:pt idx="5782">
                  <c:v>34.222982925358401</c:v>
                </c:pt>
                <c:pt idx="5783">
                  <c:v>34.224340614842703</c:v>
                </c:pt>
                <c:pt idx="5784">
                  <c:v>34.225698215827101</c:v>
                </c:pt>
                <c:pt idx="5785">
                  <c:v>34.227055728315797</c:v>
                </c:pt>
                <c:pt idx="5786">
                  <c:v>34.228413152312903</c:v>
                </c:pt>
                <c:pt idx="5787">
                  <c:v>34.229770487822599</c:v>
                </c:pt>
                <c:pt idx="5788">
                  <c:v>34.231127734848997</c:v>
                </c:pt>
                <c:pt idx="5789">
                  <c:v>34.232484893396197</c:v>
                </c:pt>
                <c:pt idx="5790">
                  <c:v>34.2338419634684</c:v>
                </c:pt>
                <c:pt idx="5791">
                  <c:v>34.235198945069797</c:v>
                </c:pt>
                <c:pt idx="5792">
                  <c:v>34.236555838204502</c:v>
                </c:pt>
                <c:pt idx="5793">
                  <c:v>34.237912642876701</c:v>
                </c:pt>
                <c:pt idx="5794">
                  <c:v>34.2392693590904</c:v>
                </c:pt>
                <c:pt idx="5795">
                  <c:v>34.240625986849899</c:v>
                </c:pt>
                <c:pt idx="5796">
                  <c:v>34.241982526159298</c:v>
                </c:pt>
                <c:pt idx="5797">
                  <c:v>34.243338977022802</c:v>
                </c:pt>
                <c:pt idx="5798">
                  <c:v>34.244695339444498</c:v>
                </c:pt>
                <c:pt idx="5799">
                  <c:v>34.246051613428598</c:v>
                </c:pt>
                <c:pt idx="5800">
                  <c:v>34.247407798979303</c:v>
                </c:pt>
                <c:pt idx="5801">
                  <c:v>34.248763896100598</c:v>
                </c:pt>
                <c:pt idx="5802">
                  <c:v>34.250119904796897</c:v>
                </c:pt>
                <c:pt idx="5803">
                  <c:v>34.251475825072198</c:v>
                </c:pt>
                <c:pt idx="5804">
                  <c:v>34.252831656930702</c:v>
                </c:pt>
                <c:pt idx="5805">
                  <c:v>34.254187400376601</c:v>
                </c:pt>
                <c:pt idx="5806">
                  <c:v>34.255543055414002</c:v>
                </c:pt>
                <c:pt idx="5807">
                  <c:v>34.256898622047203</c:v>
                </c:pt>
                <c:pt idx="5808">
                  <c:v>34.258254100280197</c:v>
                </c:pt>
                <c:pt idx="5809">
                  <c:v>34.259609490117299</c:v>
                </c:pt>
                <c:pt idx="5810">
                  <c:v>34.2609647915626</c:v>
                </c:pt>
                <c:pt idx="5811">
                  <c:v>34.262320004620399</c:v>
                </c:pt>
                <c:pt idx="5812">
                  <c:v>34.263675129294697</c:v>
                </c:pt>
                <c:pt idx="5813">
                  <c:v>34.265030165589799</c:v>
                </c:pt>
                <c:pt idx="5814">
                  <c:v>34.266385113509898</c:v>
                </c:pt>
                <c:pt idx="5815">
                  <c:v>34.267739973059001</c:v>
                </c:pt>
                <c:pt idx="5816">
                  <c:v>34.269094744241499</c:v>
                </c:pt>
                <c:pt idx="5817">
                  <c:v>34.2704494270615</c:v>
                </c:pt>
                <c:pt idx="5818">
                  <c:v>34.271804021523202</c:v>
                </c:pt>
                <c:pt idx="5819">
                  <c:v>34.273158527630699</c:v>
                </c:pt>
                <c:pt idx="5820">
                  <c:v>34.274512945388302</c:v>
                </c:pt>
                <c:pt idx="5821">
                  <c:v>34.275867274800099</c:v>
                </c:pt>
                <c:pt idx="5822">
                  <c:v>34.277221515870302</c:v>
                </c:pt>
                <c:pt idx="5823">
                  <c:v>34.278575668603203</c:v>
                </c:pt>
                <c:pt idx="5824">
                  <c:v>34.279929733002902</c:v>
                </c:pt>
                <c:pt idx="5825">
                  <c:v>34.281283709073598</c:v>
                </c:pt>
                <c:pt idx="5826">
                  <c:v>34.282637596819498</c:v>
                </c:pt>
                <c:pt idx="5827">
                  <c:v>34.283991396244801</c:v>
                </c:pt>
                <c:pt idx="5828">
                  <c:v>34.285345107353699</c:v>
                </c:pt>
                <c:pt idx="5829">
                  <c:v>34.286698730150398</c:v>
                </c:pt>
                <c:pt idx="5830">
                  <c:v>34.288052264639099</c:v>
                </c:pt>
                <c:pt idx="5831">
                  <c:v>34.289405710823999</c:v>
                </c:pt>
                <c:pt idx="5832">
                  <c:v>34.290759068709299</c:v>
                </c:pt>
                <c:pt idx="5833">
                  <c:v>34.292112338299198</c:v>
                </c:pt>
                <c:pt idx="5834">
                  <c:v>34.293465519597902</c:v>
                </c:pt>
                <c:pt idx="5835">
                  <c:v>34.294818612609703</c:v>
                </c:pt>
                <c:pt idx="5836">
                  <c:v>34.296171617338601</c:v>
                </c:pt>
                <c:pt idx="5837">
                  <c:v>34.297524533789002</c:v>
                </c:pt>
                <c:pt idx="5838">
                  <c:v>34.298877361965097</c:v>
                </c:pt>
                <c:pt idx="5839">
                  <c:v>34.300230101871001</c:v>
                </c:pt>
                <c:pt idx="5840">
                  <c:v>34.301582753510999</c:v>
                </c:pt>
                <c:pt idx="5841">
                  <c:v>34.302935316889297</c:v>
                </c:pt>
                <c:pt idx="5842">
                  <c:v>34.304287792010001</c:v>
                </c:pt>
                <c:pt idx="5843">
                  <c:v>34.305640178877503</c:v>
                </c:pt>
                <c:pt idx="5844">
                  <c:v>34.306992477496003</c:v>
                </c:pt>
                <c:pt idx="5845">
                  <c:v>34.3083446878695</c:v>
                </c:pt>
                <c:pt idx="5846">
                  <c:v>34.309696810002499</c:v>
                </c:pt>
                <c:pt idx="5847">
                  <c:v>34.311048843899101</c:v>
                </c:pt>
                <c:pt idx="5848">
                  <c:v>34.312400789563497</c:v>
                </c:pt>
                <c:pt idx="5849">
                  <c:v>34.313752646999902</c:v>
                </c:pt>
                <c:pt idx="5850">
                  <c:v>34.315104416212598</c:v>
                </c:pt>
                <c:pt idx="5851">
                  <c:v>34.316456097205801</c:v>
                </c:pt>
                <c:pt idx="5852">
                  <c:v>34.317807689983802</c:v>
                </c:pt>
                <c:pt idx="5853">
                  <c:v>34.3191591945507</c:v>
                </c:pt>
                <c:pt idx="5854">
                  <c:v>34.320510610910802</c:v>
                </c:pt>
                <c:pt idx="5855">
                  <c:v>34.321861939068299</c:v>
                </c:pt>
                <c:pt idx="5856">
                  <c:v>34.323213179027398</c:v>
                </c:pt>
                <c:pt idx="5857">
                  <c:v>34.324564330792498</c:v>
                </c:pt>
                <c:pt idx="5858">
                  <c:v>34.325915394367698</c:v>
                </c:pt>
                <c:pt idx="5859">
                  <c:v>34.327266369757197</c:v>
                </c:pt>
                <c:pt idx="5860">
                  <c:v>34.328617256965401</c:v>
                </c:pt>
                <c:pt idx="5861">
                  <c:v>34.329968055996403</c:v>
                </c:pt>
                <c:pt idx="5862">
                  <c:v>34.331318766854402</c:v>
                </c:pt>
                <c:pt idx="5863">
                  <c:v>34.332669389543803</c:v>
                </c:pt>
                <c:pt idx="5864">
                  <c:v>34.334019924068798</c:v>
                </c:pt>
                <c:pt idx="5865">
                  <c:v>34.335370370433601</c:v>
                </c:pt>
                <c:pt idx="5866">
                  <c:v>34.336720728642398</c:v>
                </c:pt>
                <c:pt idx="5867">
                  <c:v>34.3380709986995</c:v>
                </c:pt>
                <c:pt idx="5868">
                  <c:v>34.3394211806092</c:v>
                </c:pt>
                <c:pt idx="5869">
                  <c:v>34.340771274375697</c:v>
                </c:pt>
                <c:pt idx="5870">
                  <c:v>34.342121280003298</c:v>
                </c:pt>
                <c:pt idx="5871">
                  <c:v>34.3434711974961</c:v>
                </c:pt>
                <c:pt idx="5872">
                  <c:v>34.344821026858497</c:v>
                </c:pt>
                <c:pt idx="5873">
                  <c:v>34.346170768094701</c:v>
                </c:pt>
                <c:pt idx="5874">
                  <c:v>34.347520421208998</c:v>
                </c:pt>
                <c:pt idx="5875">
                  <c:v>34.3488699862056</c:v>
                </c:pt>
                <c:pt idx="5876">
                  <c:v>34.350219463088798</c:v>
                </c:pt>
                <c:pt idx="5877">
                  <c:v>34.351568851862901</c:v>
                </c:pt>
                <c:pt idx="5878">
                  <c:v>34.352918152531998</c:v>
                </c:pt>
                <c:pt idx="5879">
                  <c:v>34.354267365100497</c:v>
                </c:pt>
                <c:pt idx="5880">
                  <c:v>34.355616489572697</c:v>
                </c:pt>
                <c:pt idx="5881">
                  <c:v>34.356965525952702</c:v>
                </c:pt>
                <c:pt idx="5882">
                  <c:v>34.358314474244899</c:v>
                </c:pt>
                <c:pt idx="5883">
                  <c:v>34.359663334453501</c:v>
                </c:pt>
                <c:pt idx="5884">
                  <c:v>34.361012106582798</c:v>
                </c:pt>
                <c:pt idx="5885">
                  <c:v>34.362360790636998</c:v>
                </c:pt>
                <c:pt idx="5886">
                  <c:v>34.363709386620499</c:v>
                </c:pt>
                <c:pt idx="5887">
                  <c:v>34.3650578945375</c:v>
                </c:pt>
                <c:pt idx="5888">
                  <c:v>34.3664063143923</c:v>
                </c:pt>
                <c:pt idx="5889">
                  <c:v>34.367754646189098</c:v>
                </c:pt>
                <c:pt idx="5890">
                  <c:v>34.3691028899323</c:v>
                </c:pt>
                <c:pt idx="5891">
                  <c:v>34.370451045625998</c:v>
                </c:pt>
                <c:pt idx="5892">
                  <c:v>34.371799113274697</c:v>
                </c:pt>
                <c:pt idx="5893">
                  <c:v>34.373147092882398</c:v>
                </c:pt>
                <c:pt idx="5894">
                  <c:v>34.374494984453698</c:v>
                </c:pt>
                <c:pt idx="5895">
                  <c:v>34.375842787992603</c:v>
                </c:pt>
                <c:pt idx="5896">
                  <c:v>34.377190503503599</c:v>
                </c:pt>
                <c:pt idx="5897">
                  <c:v>34.378538130990798</c:v>
                </c:pt>
                <c:pt idx="5898">
                  <c:v>34.379885670458599</c:v>
                </c:pt>
                <c:pt idx="5899">
                  <c:v>34.381233121911201</c:v>
                </c:pt>
                <c:pt idx="5900">
                  <c:v>34.382580485353003</c:v>
                </c:pt>
                <c:pt idx="5901">
                  <c:v>34.383927760788303</c:v>
                </c:pt>
                <c:pt idx="5902">
                  <c:v>34.385274948221202</c:v>
                </c:pt>
                <c:pt idx="5903">
                  <c:v>34.386622047656203</c:v>
                </c:pt>
                <c:pt idx="5904">
                  <c:v>34.387969059097401</c:v>
                </c:pt>
                <c:pt idx="5905">
                  <c:v>34.389315982549299</c:v>
                </c:pt>
                <c:pt idx="5906">
                  <c:v>34.390662818015997</c:v>
                </c:pt>
                <c:pt idx="5907">
                  <c:v>34.392009565502001</c:v>
                </c:pt>
                <c:pt idx="5908">
                  <c:v>34.393356225011402</c:v>
                </c:pt>
                <c:pt idx="5909">
                  <c:v>34.3947027965486</c:v>
                </c:pt>
                <c:pt idx="5910">
                  <c:v>34.3960492801179</c:v>
                </c:pt>
                <c:pt idx="5911">
                  <c:v>34.397395675723502</c:v>
                </c:pt>
                <c:pt idx="5912">
                  <c:v>34.398741983369803</c:v>
                </c:pt>
                <c:pt idx="5913">
                  <c:v>34.400088203061202</c:v>
                </c:pt>
                <c:pt idx="5914">
                  <c:v>34.401434334801799</c:v>
                </c:pt>
                <c:pt idx="5915">
                  <c:v>34.402780378595999</c:v>
                </c:pt>
                <c:pt idx="5916">
                  <c:v>34.404126334448101</c:v>
                </c:pt>
                <c:pt idx="5917">
                  <c:v>34.405472202362397</c:v>
                </c:pt>
                <c:pt idx="5918">
                  <c:v>34.406817982343199</c:v>
                </c:pt>
                <c:pt idx="5919">
                  <c:v>34.4081636743948</c:v>
                </c:pt>
                <c:pt idx="5920">
                  <c:v>34.409509278521597</c:v>
                </c:pt>
                <c:pt idx="5921">
                  <c:v>34.410854794727797</c:v>
                </c:pt>
                <c:pt idx="5922">
                  <c:v>34.412200223017798</c:v>
                </c:pt>
                <c:pt idx="5923">
                  <c:v>34.4135455633958</c:v>
                </c:pt>
                <c:pt idx="5924">
                  <c:v>34.4148908158663</c:v>
                </c:pt>
                <c:pt idx="5925">
                  <c:v>34.416235980433399</c:v>
                </c:pt>
                <c:pt idx="5926">
                  <c:v>34.4175810571016</c:v>
                </c:pt>
                <c:pt idx="5927">
                  <c:v>34.418926045875097</c:v>
                </c:pt>
                <c:pt idx="5928">
                  <c:v>34.420270946758301</c:v>
                </c:pt>
                <c:pt idx="5929">
                  <c:v>34.421615759755397</c:v>
                </c:pt>
                <c:pt idx="5930">
                  <c:v>34.422960484870899</c:v>
                </c:pt>
                <c:pt idx="5931">
                  <c:v>34.424305122108997</c:v>
                </c:pt>
                <c:pt idx="5932">
                  <c:v>34.425649671473998</c:v>
                </c:pt>
                <c:pt idx="5933">
                  <c:v>34.4269941329704</c:v>
                </c:pt>
                <c:pt idx="5934">
                  <c:v>34.428338506602302</c:v>
                </c:pt>
                <c:pt idx="5935">
                  <c:v>34.429682792374201</c:v>
                </c:pt>
                <c:pt idx="5936">
                  <c:v>34.431026990290299</c:v>
                </c:pt>
                <c:pt idx="5937">
                  <c:v>34.432371100354999</c:v>
                </c:pt>
                <c:pt idx="5938">
                  <c:v>34.4337151225727</c:v>
                </c:pt>
                <c:pt idx="5939">
                  <c:v>34.435059056947601</c:v>
                </c:pt>
                <c:pt idx="5940">
                  <c:v>34.436402903484101</c:v>
                </c:pt>
                <c:pt idx="5941">
                  <c:v>34.437746662186498</c:v>
                </c:pt>
                <c:pt idx="5942">
                  <c:v>34.439090333059198</c:v>
                </c:pt>
                <c:pt idx="5943">
                  <c:v>34.4404339161065</c:v>
                </c:pt>
                <c:pt idx="5944">
                  <c:v>34.441777411332801</c:v>
                </c:pt>
                <c:pt idx="5945">
                  <c:v>34.443120818742301</c:v>
                </c:pt>
                <c:pt idx="5946">
                  <c:v>34.444464138339399</c:v>
                </c:pt>
                <c:pt idx="5947">
                  <c:v>34.445807370128499</c:v>
                </c:pt>
                <c:pt idx="5948">
                  <c:v>34.4471505141139</c:v>
                </c:pt>
                <c:pt idx="5949">
                  <c:v>34.448493570300002</c:v>
                </c:pt>
                <c:pt idx="5950">
                  <c:v>34.449836538691002</c:v>
                </c:pt>
                <c:pt idx="5951">
                  <c:v>34.4511794192914</c:v>
                </c:pt>
                <c:pt idx="5952">
                  <c:v>34.452522212105499</c:v>
                </c:pt>
                <c:pt idx="5953">
                  <c:v>34.453864917137601</c:v>
                </c:pt>
                <c:pt idx="5954">
                  <c:v>34.455207534392102</c:v>
                </c:pt>
                <c:pt idx="5955">
                  <c:v>34.456550063873401</c:v>
                </c:pt>
                <c:pt idx="5956">
                  <c:v>34.457892505585697</c:v>
                </c:pt>
                <c:pt idx="5957">
                  <c:v>34.459234859533503</c:v>
                </c:pt>
                <c:pt idx="5958">
                  <c:v>34.460577125721002</c:v>
                </c:pt>
                <c:pt idx="5959">
                  <c:v>34.461919304152801</c:v>
                </c:pt>
                <c:pt idx="5960">
                  <c:v>34.463261394832998</c:v>
                </c:pt>
                <c:pt idx="5961">
                  <c:v>34.464603397766098</c:v>
                </c:pt>
                <c:pt idx="5962">
                  <c:v>34.4659453129564</c:v>
                </c:pt>
                <c:pt idx="5963">
                  <c:v>34.467287140408303</c:v>
                </c:pt>
                <c:pt idx="5964">
                  <c:v>34.468628880126197</c:v>
                </c:pt>
                <c:pt idx="5965">
                  <c:v>34.469970532114402</c:v>
                </c:pt>
                <c:pt idx="5966">
                  <c:v>34.471312096377197</c:v>
                </c:pt>
                <c:pt idx="5967">
                  <c:v>34.4726535729191</c:v>
                </c:pt>
                <c:pt idx="5968">
                  <c:v>34.473994961744303</c:v>
                </c:pt>
                <c:pt idx="5969">
                  <c:v>34.475336262857397</c:v>
                </c:pt>
                <c:pt idx="5970">
                  <c:v>34.476677476262502</c:v>
                </c:pt>
                <c:pt idx="5971">
                  <c:v>34.478018601964202</c:v>
                </c:pt>
                <c:pt idx="5972">
                  <c:v>34.479359639966802</c:v>
                </c:pt>
                <c:pt idx="5973">
                  <c:v>34.480700590274601</c:v>
                </c:pt>
                <c:pt idx="5974">
                  <c:v>34.482041452891998</c:v>
                </c:pt>
                <c:pt idx="5975">
                  <c:v>34.483382227823398</c:v>
                </c:pt>
                <c:pt idx="5976">
                  <c:v>34.484722915073199</c:v>
                </c:pt>
                <c:pt idx="5977">
                  <c:v>34.4860635146457</c:v>
                </c:pt>
                <c:pt idx="5978">
                  <c:v>34.487404026545299</c:v>
                </c:pt>
                <c:pt idx="5979">
                  <c:v>34.488744450776402</c:v>
                </c:pt>
                <c:pt idx="5980">
                  <c:v>34.490084787343399</c:v>
                </c:pt>
                <c:pt idx="5981">
                  <c:v>34.491425036250703</c:v>
                </c:pt>
                <c:pt idx="5982">
                  <c:v>34.4927651975026</c:v>
                </c:pt>
                <c:pt idx="5983">
                  <c:v>34.4941052711034</c:v>
                </c:pt>
                <c:pt idx="5984">
                  <c:v>34.495445257057703</c:v>
                </c:pt>
                <c:pt idx="5985">
                  <c:v>34.4967851553698</c:v>
                </c:pt>
                <c:pt idx="5986">
                  <c:v>34.498124966044102</c:v>
                </c:pt>
                <c:pt idx="5987">
                  <c:v>34.499464689084803</c:v>
                </c:pt>
                <c:pt idx="5988">
                  <c:v>34.500804324496599</c:v>
                </c:pt>
                <c:pt idx="5989">
                  <c:v>34.502143872283597</c:v>
                </c:pt>
                <c:pt idx="5990">
                  <c:v>34.503483332450401</c:v>
                </c:pt>
                <c:pt idx="5991">
                  <c:v>34.504822705001303</c:v>
                </c:pt>
                <c:pt idx="5992">
                  <c:v>34.506161989940701</c:v>
                </c:pt>
                <c:pt idx="5993">
                  <c:v>34.507501187273</c:v>
                </c:pt>
                <c:pt idx="5994">
                  <c:v>34.5088402970026</c:v>
                </c:pt>
                <c:pt idx="5995">
                  <c:v>34.510179319133798</c:v>
                </c:pt>
                <c:pt idx="5996">
                  <c:v>34.511518253671198</c:v>
                </c:pt>
                <c:pt idx="5997">
                  <c:v>34.512857100619001</c:v>
                </c:pt>
                <c:pt idx="5998">
                  <c:v>34.514195859981697</c:v>
                </c:pt>
                <c:pt idx="5999">
                  <c:v>34.515534531763599</c:v>
                </c:pt>
                <c:pt idx="6000">
                  <c:v>34.516873115969297</c:v>
                </c:pt>
                <c:pt idx="6001">
                  <c:v>34.518211612602997</c:v>
                </c:pt>
                <c:pt idx="6002">
                  <c:v>34.519550021669197</c:v>
                </c:pt>
                <c:pt idx="6003">
                  <c:v>34.520888343172203</c:v>
                </c:pt>
                <c:pt idx="6004">
                  <c:v>34.522226577116598</c:v>
                </c:pt>
                <c:pt idx="6005">
                  <c:v>34.523564723506603</c:v>
                </c:pt>
                <c:pt idx="6006">
                  <c:v>34.5249027823468</c:v>
                </c:pt>
                <c:pt idx="6007">
                  <c:v>34.526240753641403</c:v>
                </c:pt>
                <c:pt idx="6008">
                  <c:v>34.527578637395003</c:v>
                </c:pt>
                <c:pt idx="6009">
                  <c:v>34.528916433611897</c:v>
                </c:pt>
                <c:pt idx="6010">
                  <c:v>34.530254142296499</c:v>
                </c:pt>
                <c:pt idx="6011">
                  <c:v>34.5315917634532</c:v>
                </c:pt>
                <c:pt idx="6012">
                  <c:v>34.532929297086604</c:v>
                </c:pt>
                <c:pt idx="6013">
                  <c:v>34.534266743200902</c:v>
                </c:pt>
                <c:pt idx="6014">
                  <c:v>34.535604101800601</c:v>
                </c:pt>
                <c:pt idx="6015">
                  <c:v>34.536941372890098</c:v>
                </c:pt>
                <c:pt idx="6016">
                  <c:v>34.538278556473799</c:v>
                </c:pt>
                <c:pt idx="6017">
                  <c:v>34.539615652556101</c:v>
                </c:pt>
                <c:pt idx="6018">
                  <c:v>34.540952661141603</c:v>
                </c:pt>
                <c:pt idx="6019">
                  <c:v>34.542289582234503</c:v>
                </c:pt>
                <c:pt idx="6020">
                  <c:v>34.543626415839299</c:v>
                </c:pt>
                <c:pt idx="6021">
                  <c:v>34.544963161960403</c:v>
                </c:pt>
                <c:pt idx="6022">
                  <c:v>34.5462998206023</c:v>
                </c:pt>
                <c:pt idx="6023">
                  <c:v>34.547636391769302</c:v>
                </c:pt>
                <c:pt idx="6024">
                  <c:v>34.548972875465999</c:v>
                </c:pt>
                <c:pt idx="6025">
                  <c:v>34.550309271696698</c:v>
                </c:pt>
                <c:pt idx="6026">
                  <c:v>34.551645580465802</c:v>
                </c:pt>
                <c:pt idx="6027">
                  <c:v>34.552981801777797</c:v>
                </c:pt>
                <c:pt idx="6028">
                  <c:v>34.554317935637101</c:v>
                </c:pt>
                <c:pt idx="6029">
                  <c:v>34.555653982048199</c:v>
                </c:pt>
                <c:pt idx="6030">
                  <c:v>34.556989941015402</c:v>
                </c:pt>
                <c:pt idx="6031">
                  <c:v>34.558325812543302</c:v>
                </c:pt>
                <c:pt idx="6032">
                  <c:v>34.559661596636197</c:v>
                </c:pt>
                <c:pt idx="6033">
                  <c:v>34.560997293298598</c:v>
                </c:pt>
                <c:pt idx="6034">
                  <c:v>34.562332902534898</c:v>
                </c:pt>
                <c:pt idx="6035">
                  <c:v>34.563668424349501</c:v>
                </c:pt>
                <c:pt idx="6036">
                  <c:v>34.565003858746898</c:v>
                </c:pt>
                <c:pt idx="6037">
                  <c:v>34.566339205731602</c:v>
                </c:pt>
                <c:pt idx="6038">
                  <c:v>34.567674465307903</c:v>
                </c:pt>
                <c:pt idx="6039">
                  <c:v>34.569009637480299</c:v>
                </c:pt>
                <c:pt idx="6040">
                  <c:v>34.570344722253303</c:v>
                </c:pt>
                <c:pt idx="6041">
                  <c:v>34.571679719631298</c:v>
                </c:pt>
                <c:pt idx="6042">
                  <c:v>34.573014629618697</c:v>
                </c:pt>
                <c:pt idx="6043">
                  <c:v>34.574349452219998</c:v>
                </c:pt>
                <c:pt idx="6044">
                  <c:v>34.575684187439599</c:v>
                </c:pt>
                <c:pt idx="6045">
                  <c:v>34.577018835281997</c:v>
                </c:pt>
                <c:pt idx="6046">
                  <c:v>34.578353395751598</c:v>
                </c:pt>
                <c:pt idx="6047">
                  <c:v>34.579687868852901</c:v>
                </c:pt>
                <c:pt idx="6048">
                  <c:v>34.581022254590302</c:v>
                </c:pt>
                <c:pt idx="6049">
                  <c:v>34.582356552968299</c:v>
                </c:pt>
                <c:pt idx="6050">
                  <c:v>34.583690763991299</c:v>
                </c:pt>
                <c:pt idx="6051">
                  <c:v>34.585024887663899</c:v>
                </c:pt>
                <c:pt idx="6052">
                  <c:v>34.586358923990304</c:v>
                </c:pt>
                <c:pt idx="6053">
                  <c:v>34.587692872975197</c:v>
                </c:pt>
                <c:pt idx="6054">
                  <c:v>34.589026734622799</c:v>
                </c:pt>
                <c:pt idx="6055">
                  <c:v>34.590360508937799</c:v>
                </c:pt>
                <c:pt idx="6056">
                  <c:v>34.591694195924603</c:v>
                </c:pt>
                <c:pt idx="6057">
                  <c:v>34.593027795587602</c:v>
                </c:pt>
                <c:pt idx="6058">
                  <c:v>34.594361307931202</c:v>
                </c:pt>
                <c:pt idx="6059">
                  <c:v>34.595694732960098</c:v>
                </c:pt>
                <c:pt idx="6060">
                  <c:v>34.597028070678498</c:v>
                </c:pt>
                <c:pt idx="6061">
                  <c:v>34.598361321090998</c:v>
                </c:pt>
                <c:pt idx="6062">
                  <c:v>34.599694484201997</c:v>
                </c:pt>
                <c:pt idx="6063">
                  <c:v>34.601027560016</c:v>
                </c:pt>
                <c:pt idx="6064">
                  <c:v>34.602360548537497</c:v>
                </c:pt>
                <c:pt idx="6065">
                  <c:v>34.603693449771001</c:v>
                </c:pt>
                <c:pt idx="6066">
                  <c:v>34.605026263720802</c:v>
                </c:pt>
                <c:pt idx="6067">
                  <c:v>34.606358990391499</c:v>
                </c:pt>
                <c:pt idx="6068">
                  <c:v>34.607691629787602</c:v>
                </c:pt>
                <c:pt idx="6069">
                  <c:v>34.609024181913497</c:v>
                </c:pt>
                <c:pt idx="6070">
                  <c:v>34.610356646773603</c:v>
                </c:pt>
                <c:pt idx="6071">
                  <c:v>34.611689024372502</c:v>
                </c:pt>
                <c:pt idx="6072">
                  <c:v>34.6130213147147</c:v>
                </c:pt>
                <c:pt idx="6073">
                  <c:v>34.614353517804602</c:v>
                </c:pt>
                <c:pt idx="6074">
                  <c:v>34.615685633646599</c:v>
                </c:pt>
                <c:pt idx="6075">
                  <c:v>34.617017662245303</c:v>
                </c:pt>
                <c:pt idx="6076">
                  <c:v>34.618349603605203</c:v>
                </c:pt>
                <c:pt idx="6077">
                  <c:v>34.619681457730699</c:v>
                </c:pt>
                <c:pt idx="6078">
                  <c:v>34.621013224626303</c:v>
                </c:pt>
                <c:pt idx="6079">
                  <c:v>34.622344904296497</c:v>
                </c:pt>
                <c:pt idx="6080">
                  <c:v>34.623676496745702</c:v>
                </c:pt>
                <c:pt idx="6081">
                  <c:v>34.6250080019785</c:v>
                </c:pt>
                <c:pt idx="6082">
                  <c:v>34.626339419999297</c:v>
                </c:pt>
                <c:pt idx="6083">
                  <c:v>34.627670750812698</c:v>
                </c:pt>
                <c:pt idx="6084">
                  <c:v>34.629001994423</c:v>
                </c:pt>
                <c:pt idx="6085">
                  <c:v>34.630333150834801</c:v>
                </c:pt>
                <c:pt idx="6086">
                  <c:v>34.631664220052699</c:v>
                </c:pt>
                <c:pt idx="6087">
                  <c:v>34.632995202080998</c:v>
                </c:pt>
                <c:pt idx="6088">
                  <c:v>34.634326096924198</c:v>
                </c:pt>
                <c:pt idx="6089">
                  <c:v>34.635656904586902</c:v>
                </c:pt>
                <c:pt idx="6090">
                  <c:v>34.636987625073601</c:v>
                </c:pt>
                <c:pt idx="6091">
                  <c:v>34.638318258388601</c:v>
                </c:pt>
                <c:pt idx="6092">
                  <c:v>34.639648804536598</c:v>
                </c:pt>
                <c:pt idx="6093">
                  <c:v>34.640979263522098</c:v>
                </c:pt>
                <c:pt idx="6094">
                  <c:v>34.642309635349399</c:v>
                </c:pt>
                <c:pt idx="6095">
                  <c:v>34.643639920023197</c:v>
                </c:pt>
                <c:pt idx="6096">
                  <c:v>34.644970117547899</c:v>
                </c:pt>
                <c:pt idx="6097">
                  <c:v>34.646300227928002</c:v>
                </c:pt>
                <c:pt idx="6098">
                  <c:v>34.647630251168003</c:v>
                </c:pt>
                <c:pt idx="6099">
                  <c:v>34.648960187272401</c:v>
                </c:pt>
                <c:pt idx="6100">
                  <c:v>34.650290036245799</c:v>
                </c:pt>
                <c:pt idx="6101">
                  <c:v>34.651619798092497</c:v>
                </c:pt>
                <c:pt idx="6102">
                  <c:v>34.652949472817198</c:v>
                </c:pt>
                <c:pt idx="6103">
                  <c:v>34.654279060424301</c:v>
                </c:pt>
                <c:pt idx="6104">
                  <c:v>34.655608560918402</c:v>
                </c:pt>
                <c:pt idx="6105">
                  <c:v>34.656937974303901</c:v>
                </c:pt>
                <c:pt idx="6106">
                  <c:v>34.658267300585301</c:v>
                </c:pt>
                <c:pt idx="6107">
                  <c:v>34.6595965397672</c:v>
                </c:pt>
                <c:pt idx="6108">
                  <c:v>34.660925691853997</c:v>
                </c:pt>
                <c:pt idx="6109">
                  <c:v>34.662254756850402</c:v>
                </c:pt>
                <c:pt idx="6110">
                  <c:v>34.663583734760699</c:v>
                </c:pt>
                <c:pt idx="6111">
                  <c:v>34.664912625589501</c:v>
                </c:pt>
                <c:pt idx="6112">
                  <c:v>34.666241429341298</c:v>
                </c:pt>
                <c:pt idx="6113">
                  <c:v>34.667570146020601</c:v>
                </c:pt>
                <c:pt idx="6114">
                  <c:v>34.668898775632002</c:v>
                </c:pt>
                <c:pt idx="6115">
                  <c:v>34.670227318179897</c:v>
                </c:pt>
                <c:pt idx="6116">
                  <c:v>34.671555773668899</c:v>
                </c:pt>
                <c:pt idx="6117">
                  <c:v>34.672884142103499</c:v>
                </c:pt>
                <c:pt idx="6118">
                  <c:v>34.6742124234882</c:v>
                </c:pt>
                <c:pt idx="6119">
                  <c:v>34.675540617827501</c:v>
                </c:pt>
                <c:pt idx="6120">
                  <c:v>34.676868725125999</c:v>
                </c:pt>
                <c:pt idx="6121">
                  <c:v>34.678196745388199</c:v>
                </c:pt>
                <c:pt idx="6122">
                  <c:v>34.679524678618499</c:v>
                </c:pt>
                <c:pt idx="6123">
                  <c:v>34.680852524821603</c:v>
                </c:pt>
                <c:pt idx="6124">
                  <c:v>34.682180284001902</c:v>
                </c:pt>
                <c:pt idx="6125">
                  <c:v>34.683507956163901</c:v>
                </c:pt>
                <c:pt idx="6126">
                  <c:v>34.684835541312303</c:v>
                </c:pt>
                <c:pt idx="6127">
                  <c:v>34.686163039451401</c:v>
                </c:pt>
                <c:pt idx="6128">
                  <c:v>34.687490450585997</c:v>
                </c:pt>
                <c:pt idx="6129">
                  <c:v>34.688817774720299</c:v>
                </c:pt>
                <c:pt idx="6130">
                  <c:v>34.690145011859101</c:v>
                </c:pt>
                <c:pt idx="6131">
                  <c:v>34.691472162006903</c:v>
                </c:pt>
                <c:pt idx="6132">
                  <c:v>34.692799225168102</c:v>
                </c:pt>
                <c:pt idx="6133">
                  <c:v>34.694126201347302</c:v>
                </c:pt>
                <c:pt idx="6134">
                  <c:v>34.695453090549002</c:v>
                </c:pt>
                <c:pt idx="6135">
                  <c:v>34.696779892777798</c:v>
                </c:pt>
                <c:pt idx="6136">
                  <c:v>34.698106608038202</c:v>
                </c:pt>
                <c:pt idx="6137">
                  <c:v>34.699433236334798</c:v>
                </c:pt>
                <c:pt idx="6138">
                  <c:v>34.700759777671998</c:v>
                </c:pt>
                <c:pt idx="6139">
                  <c:v>34.702086232054498</c:v>
                </c:pt>
                <c:pt idx="6140">
                  <c:v>34.703412599486697</c:v>
                </c:pt>
                <c:pt idx="6141">
                  <c:v>34.704738879973199</c:v>
                </c:pt>
                <c:pt idx="6142">
                  <c:v>34.706065073518502</c:v>
                </c:pt>
                <c:pt idx="6143">
                  <c:v>34.707391180127203</c:v>
                </c:pt>
                <c:pt idx="6144">
                  <c:v>34.7087171998038</c:v>
                </c:pt>
                <c:pt idx="6145">
                  <c:v>34.710043132552897</c:v>
                </c:pt>
                <c:pt idx="6146">
                  <c:v>34.711368978378999</c:v>
                </c:pt>
                <c:pt idx="6147">
                  <c:v>34.712694737286697</c:v>
                </c:pt>
                <c:pt idx="6148">
                  <c:v>34.714020409280401</c:v>
                </c:pt>
                <c:pt idx="6149">
                  <c:v>34.715345994364803</c:v>
                </c:pt>
                <c:pt idx="6150">
                  <c:v>34.7166714925444</c:v>
                </c:pt>
                <c:pt idx="6151">
                  <c:v>34.717996903823803</c:v>
                </c:pt>
                <c:pt idx="6152">
                  <c:v>34.719322228207403</c:v>
                </c:pt>
                <c:pt idx="6153">
                  <c:v>34.720647465699898</c:v>
                </c:pt>
                <c:pt idx="6154">
                  <c:v>34.721972616305798</c:v>
                </c:pt>
                <c:pt idx="6155">
                  <c:v>34.723297680029603</c:v>
                </c:pt>
                <c:pt idx="6156">
                  <c:v>34.724622656875901</c:v>
                </c:pt>
                <c:pt idx="6157">
                  <c:v>34.725947546849298</c:v>
                </c:pt>
                <c:pt idx="6158">
                  <c:v>34.727272349954298</c:v>
                </c:pt>
                <c:pt idx="6159">
                  <c:v>34.728597066195498</c:v>
                </c:pt>
                <c:pt idx="6160">
                  <c:v>34.729921695577403</c:v>
                </c:pt>
                <c:pt idx="6161">
                  <c:v>34.731246238104603</c:v>
                </c:pt>
                <c:pt idx="6162">
                  <c:v>34.732570693781597</c:v>
                </c:pt>
                <c:pt idx="6163">
                  <c:v>34.733895062613001</c:v>
                </c:pt>
                <c:pt idx="6164">
                  <c:v>34.735219344603401</c:v>
                </c:pt>
                <c:pt idx="6165">
                  <c:v>34.736543539757299</c:v>
                </c:pt>
                <c:pt idx="6166">
                  <c:v>34.737867648079401</c:v>
                </c:pt>
                <c:pt idx="6167">
                  <c:v>34.739191669573998</c:v>
                </c:pt>
                <c:pt idx="6168">
                  <c:v>34.7405156042459</c:v>
                </c:pt>
                <c:pt idx="6169">
                  <c:v>34.741839452099597</c:v>
                </c:pt>
                <c:pt idx="6170">
                  <c:v>34.743163213139603</c:v>
                </c:pt>
                <c:pt idx="6171">
                  <c:v>34.744486887370499</c:v>
                </c:pt>
                <c:pt idx="6172">
                  <c:v>34.745810474796897</c:v>
                </c:pt>
                <c:pt idx="6173">
                  <c:v>34.747133975423402</c:v>
                </c:pt>
                <c:pt idx="6174">
                  <c:v>34.748457389254497</c:v>
                </c:pt>
                <c:pt idx="6175">
                  <c:v>34.749780716294701</c:v>
                </c:pt>
                <c:pt idx="6176">
                  <c:v>34.751103956548803</c:v>
                </c:pt>
                <c:pt idx="6177">
                  <c:v>34.752427110021102</c:v>
                </c:pt>
                <c:pt idx="6178">
                  <c:v>34.753750176716402</c:v>
                </c:pt>
                <c:pt idx="6179">
                  <c:v>34.755073156639099</c:v>
                </c:pt>
                <c:pt idx="6180">
                  <c:v>34.756396049793899</c:v>
                </c:pt>
                <c:pt idx="6181">
                  <c:v>34.757718856185399</c:v>
                </c:pt>
                <c:pt idx="6182">
                  <c:v>34.759041575818003</c:v>
                </c:pt>
                <c:pt idx="6183">
                  <c:v>34.760364208696501</c:v>
                </c:pt>
                <c:pt idx="6184">
                  <c:v>34.761686754825298</c:v>
                </c:pt>
                <c:pt idx="6185">
                  <c:v>34.763009214208999</c:v>
                </c:pt>
                <c:pt idx="6186">
                  <c:v>34.7643315868523</c:v>
                </c:pt>
                <c:pt idx="6187">
                  <c:v>34.7656538727596</c:v>
                </c:pt>
                <c:pt idx="6188">
                  <c:v>34.766976071935701</c:v>
                </c:pt>
                <c:pt idx="6189">
                  <c:v>34.768298184385003</c:v>
                </c:pt>
                <c:pt idx="6190">
                  <c:v>34.769620210112201</c:v>
                </c:pt>
                <c:pt idx="6191">
                  <c:v>34.770942149121801</c:v>
                </c:pt>
                <c:pt idx="6192">
                  <c:v>34.772264001418399</c:v>
                </c:pt>
                <c:pt idx="6193">
                  <c:v>34.773585767006701</c:v>
                </c:pt>
                <c:pt idx="6194">
                  <c:v>34.774907445891102</c:v>
                </c:pt>
                <c:pt idx="6195">
                  <c:v>34.776229038076302</c:v>
                </c:pt>
                <c:pt idx="6196">
                  <c:v>34.777550543566903</c:v>
                </c:pt>
                <c:pt idx="6197">
                  <c:v>34.778871962367496</c:v>
                </c:pt>
                <c:pt idx="6198">
                  <c:v>34.780193294482601</c:v>
                </c:pt>
                <c:pt idx="6199">
                  <c:v>34.781514539916799</c:v>
                </c:pt>
                <c:pt idx="6200">
                  <c:v>34.782835698674802</c:v>
                </c:pt>
                <c:pt idx="6201">
                  <c:v>34.784156770761101</c:v>
                </c:pt>
                <c:pt idx="6202">
                  <c:v>34.785477756180299</c:v>
                </c:pt>
                <c:pt idx="6203">
                  <c:v>34.786798654937101</c:v>
                </c:pt>
                <c:pt idx="6204">
                  <c:v>34.788119467035898</c:v>
                </c:pt>
                <c:pt idx="6205">
                  <c:v>34.7894401924815</c:v>
                </c:pt>
                <c:pt idx="6206">
                  <c:v>34.790760831278398</c:v>
                </c:pt>
                <c:pt idx="6207">
                  <c:v>34.792081383431103</c:v>
                </c:pt>
                <c:pt idx="6208">
                  <c:v>34.793401848944399</c:v>
                </c:pt>
                <c:pt idx="6209">
                  <c:v>34.794722227822803</c:v>
                </c:pt>
                <c:pt idx="6210">
                  <c:v>34.796042520070898</c:v>
                </c:pt>
                <c:pt idx="6211">
                  <c:v>34.797362725693198</c:v>
                </c:pt>
                <c:pt idx="6212">
                  <c:v>34.798682844694497</c:v>
                </c:pt>
                <c:pt idx="6213">
                  <c:v>34.800002877079301</c:v>
                </c:pt>
                <c:pt idx="6214">
                  <c:v>34.8013228228522</c:v>
                </c:pt>
                <c:pt idx="6215">
                  <c:v>34.802642682017797</c:v>
                </c:pt>
                <c:pt idx="6216">
                  <c:v>34.803962454580798</c:v>
                </c:pt>
                <c:pt idx="6217">
                  <c:v>34.8052821405456</c:v>
                </c:pt>
                <c:pt idx="6218">
                  <c:v>34.806601739916999</c:v>
                </c:pt>
                <c:pt idx="6219">
                  <c:v>34.8079212526996</c:v>
                </c:pt>
                <c:pt idx="6220">
                  <c:v>34.809240678897901</c:v>
                </c:pt>
                <c:pt idx="6221">
                  <c:v>34.810560018516497</c:v>
                </c:pt>
                <c:pt idx="6222">
                  <c:v>34.811879271560201</c:v>
                </c:pt>
                <c:pt idx="6223">
                  <c:v>34.813198438033403</c:v>
                </c:pt>
                <c:pt idx="6224">
                  <c:v>34.8145175179408</c:v>
                </c:pt>
                <c:pt idx="6225">
                  <c:v>34.815836511287102</c:v>
                </c:pt>
                <c:pt idx="6226">
                  <c:v>34.817155418076702</c:v>
                </c:pt>
                <c:pt idx="6227">
                  <c:v>34.818474238314401</c:v>
                </c:pt>
                <c:pt idx="6228">
                  <c:v>34.819792972004798</c:v>
                </c:pt>
                <c:pt idx="6229">
                  <c:v>34.821111619152397</c:v>
                </c:pt>
                <c:pt idx="6230">
                  <c:v>34.822430179761902</c:v>
                </c:pt>
                <c:pt idx="6231">
                  <c:v>34.823748653837903</c:v>
                </c:pt>
                <c:pt idx="6232">
                  <c:v>34.825067041384997</c:v>
                </c:pt>
                <c:pt idx="6233">
                  <c:v>34.826385342407903</c:v>
                </c:pt>
                <c:pt idx="6234">
                  <c:v>34.827703556911203</c:v>
                </c:pt>
                <c:pt idx="6235">
                  <c:v>34.829021684899402</c:v>
                </c:pt>
                <c:pt idx="6236">
                  <c:v>34.830339726377296</c:v>
                </c:pt>
                <c:pt idx="6237">
                  <c:v>34.831657681349299</c:v>
                </c:pt>
                <c:pt idx="6238">
                  <c:v>34.832975549820297</c:v>
                </c:pt>
                <c:pt idx="6239">
                  <c:v>34.834293331794697</c:v>
                </c:pt>
                <c:pt idx="6240">
                  <c:v>34.835611027277203</c:v>
                </c:pt>
                <c:pt idx="6241">
                  <c:v>34.836928636272397</c:v>
                </c:pt>
                <c:pt idx="6242">
                  <c:v>34.838246158784997</c:v>
                </c:pt>
                <c:pt idx="6243">
                  <c:v>34.839563594819602</c:v>
                </c:pt>
                <c:pt idx="6244">
                  <c:v>34.8408809443808</c:v>
                </c:pt>
                <c:pt idx="6245">
                  <c:v>34.842198207473302</c:v>
                </c:pt>
                <c:pt idx="6246">
                  <c:v>34.8435153841016</c:v>
                </c:pt>
                <c:pt idx="6247">
                  <c:v>34.844832474270397</c:v>
                </c:pt>
                <c:pt idx="6248">
                  <c:v>34.846149477984397</c:v>
                </c:pt>
                <c:pt idx="6249">
                  <c:v>34.847466395248098</c:v>
                </c:pt>
                <c:pt idx="6250">
                  <c:v>34.848783226066203</c:v>
                </c:pt>
                <c:pt idx="6251">
                  <c:v>34.850099970443402</c:v>
                </c:pt>
                <c:pt idx="6252">
                  <c:v>34.8514166283843</c:v>
                </c:pt>
                <c:pt idx="6253">
                  <c:v>34.8527331998934</c:v>
                </c:pt>
                <c:pt idx="6254">
                  <c:v>34.8540496849755</c:v>
                </c:pt>
                <c:pt idx="6255">
                  <c:v>34.855366083635197</c:v>
                </c:pt>
                <c:pt idx="6256">
                  <c:v>34.856682395877101</c:v>
                </c:pt>
                <c:pt idx="6257">
                  <c:v>34.857998621705804</c:v>
                </c:pt>
                <c:pt idx="6258">
                  <c:v>34.8593147611261</c:v>
                </c:pt>
                <c:pt idx="6259">
                  <c:v>34.860630814142503</c:v>
                </c:pt>
                <c:pt idx="6260">
                  <c:v>34.861946780759702</c:v>
                </c:pt>
                <c:pt idx="6261">
                  <c:v>34.863262660982301</c:v>
                </c:pt>
                <c:pt idx="6262">
                  <c:v>34.864578454815003</c:v>
                </c:pt>
                <c:pt idx="6263">
                  <c:v>34.8658941622624</c:v>
                </c:pt>
                <c:pt idx="6264">
                  <c:v>34.867209783329102</c:v>
                </c:pt>
                <c:pt idx="6265">
                  <c:v>34.868525318019799</c:v>
                </c:pt>
                <c:pt idx="6266">
                  <c:v>34.869840766339202</c:v>
                </c:pt>
                <c:pt idx="6267">
                  <c:v>34.871156128291901</c:v>
                </c:pt>
                <c:pt idx="6268">
                  <c:v>34.8724714038825</c:v>
                </c:pt>
                <c:pt idx="6269">
                  <c:v>34.873786593115703</c:v>
                </c:pt>
                <c:pt idx="6270">
                  <c:v>34.8751016959962</c:v>
                </c:pt>
                <c:pt idx="6271">
                  <c:v>34.876416712528503</c:v>
                </c:pt>
                <c:pt idx="6272">
                  <c:v>34.8777316427174</c:v>
                </c:pt>
                <c:pt idx="6273">
                  <c:v>34.879046486567503</c:v>
                </c:pt>
                <c:pt idx="6274">
                  <c:v>34.880361244083403</c:v>
                </c:pt>
                <c:pt idx="6275">
                  <c:v>34.881675915269803</c:v>
                </c:pt>
                <c:pt idx="6276">
                  <c:v>34.882990500131399</c:v>
                </c:pt>
                <c:pt idx="6277">
                  <c:v>34.884304998672803</c:v>
                </c:pt>
                <c:pt idx="6278">
                  <c:v>34.885619410898599</c:v>
                </c:pt>
                <c:pt idx="6279">
                  <c:v>34.886933736813504</c:v>
                </c:pt>
                <c:pt idx="6280">
                  <c:v>34.888247976422299</c:v>
                </c:pt>
                <c:pt idx="6281">
                  <c:v>34.889562129729399</c:v>
                </c:pt>
                <c:pt idx="6282">
                  <c:v>34.890876196739697</c:v>
                </c:pt>
                <c:pt idx="6283">
                  <c:v>34.892190177457699</c:v>
                </c:pt>
                <c:pt idx="6284">
                  <c:v>34.893504071888103</c:v>
                </c:pt>
                <c:pt idx="6285">
                  <c:v>34.894817880035603</c:v>
                </c:pt>
                <c:pt idx="6286">
                  <c:v>34.896131601904798</c:v>
                </c:pt>
                <c:pt idx="6287">
                  <c:v>34.897445237500399</c:v>
                </c:pt>
                <c:pt idx="6288">
                  <c:v>34.898758786827102</c:v>
                </c:pt>
                <c:pt idx="6289">
                  <c:v>34.900072249889497</c:v>
                </c:pt>
                <c:pt idx="6290">
                  <c:v>34.901385626692303</c:v>
                </c:pt>
                <c:pt idx="6291">
                  <c:v>34.902698917240201</c:v>
                </c:pt>
                <c:pt idx="6292">
                  <c:v>34.904012121537697</c:v>
                </c:pt>
                <c:pt idx="6293">
                  <c:v>34.9053252395897</c:v>
                </c:pt>
                <c:pt idx="6294">
                  <c:v>34.906638271400702</c:v>
                </c:pt>
                <c:pt idx="6295">
                  <c:v>34.907951216975398</c:v>
                </c:pt>
                <c:pt idx="6296">
                  <c:v>34.9092640763186</c:v>
                </c:pt>
                <c:pt idx="6297">
                  <c:v>34.910576849434698</c:v>
                </c:pt>
                <c:pt idx="6298">
                  <c:v>34.911889536328701</c:v>
                </c:pt>
                <c:pt idx="6299">
                  <c:v>34.913202137005001</c:v>
                </c:pt>
                <c:pt idx="6300">
                  <c:v>34.914514651468401</c:v>
                </c:pt>
                <c:pt idx="6301">
                  <c:v>34.915827079723599</c:v>
                </c:pt>
                <c:pt idx="6302">
                  <c:v>34.917139421775197</c:v>
                </c:pt>
                <c:pt idx="6303">
                  <c:v>34.9184516776279</c:v>
                </c:pt>
                <c:pt idx="6304">
                  <c:v>34.919763847286298</c:v>
                </c:pt>
                <c:pt idx="6305">
                  <c:v>34.9210759307553</c:v>
                </c:pt>
                <c:pt idx="6306">
                  <c:v>34.922387928039299</c:v>
                </c:pt>
                <c:pt idx="6307">
                  <c:v>34.923699839143197</c:v>
                </c:pt>
                <c:pt idx="6308">
                  <c:v>34.925011664071498</c:v>
                </c:pt>
                <c:pt idx="6309">
                  <c:v>34.926323402828999</c:v>
                </c:pt>
                <c:pt idx="6310">
                  <c:v>34.927635055420303</c:v>
                </c:pt>
                <c:pt idx="6311">
                  <c:v>34.928946621850201</c:v>
                </c:pt>
                <c:pt idx="6312">
                  <c:v>34.930258102123297</c:v>
                </c:pt>
                <c:pt idx="6313">
                  <c:v>34.9315694962443</c:v>
                </c:pt>
                <c:pt idx="6314">
                  <c:v>34.932880804217803</c:v>
                </c:pt>
                <c:pt idx="6315">
                  <c:v>34.934192026048599</c:v>
                </c:pt>
                <c:pt idx="6316">
                  <c:v>34.935503161741302</c:v>
                </c:pt>
                <c:pt idx="6317">
                  <c:v>34.9368142113007</c:v>
                </c:pt>
                <c:pt idx="6318">
                  <c:v>34.938125174731397</c:v>
                </c:pt>
                <c:pt idx="6319">
                  <c:v>34.939436052037998</c:v>
                </c:pt>
                <c:pt idx="6320">
                  <c:v>34.940746843225398</c:v>
                </c:pt>
                <c:pt idx="6321">
                  <c:v>34.942057548298102</c:v>
                </c:pt>
                <c:pt idx="6322">
                  <c:v>34.9433681672609</c:v>
                </c:pt>
                <c:pt idx="6323">
                  <c:v>34.944678700118402</c:v>
                </c:pt>
                <c:pt idx="6324">
                  <c:v>34.945989146875398</c:v>
                </c:pt>
                <c:pt idx="6325">
                  <c:v>34.947299507536499</c:v>
                </c:pt>
                <c:pt idx="6326">
                  <c:v>34.948609782106402</c:v>
                </c:pt>
                <c:pt idx="6327">
                  <c:v>34.949919970589903</c:v>
                </c:pt>
                <c:pt idx="6328">
                  <c:v>34.9512300729915</c:v>
                </c:pt>
                <c:pt idx="6329">
                  <c:v>34.952540089316102</c:v>
                </c:pt>
                <c:pt idx="6330">
                  <c:v>34.9538500195682</c:v>
                </c:pt>
                <c:pt idx="6331">
                  <c:v>34.955159863752698</c:v>
                </c:pt>
                <c:pt idx="6332">
                  <c:v>34.956469621874099</c:v>
                </c:pt>
                <c:pt idx="6333">
                  <c:v>34.9577792939372</c:v>
                </c:pt>
                <c:pt idx="6334">
                  <c:v>34.959088879946698</c:v>
                </c:pt>
                <c:pt idx="6335">
                  <c:v>34.960398379907303</c:v>
                </c:pt>
                <c:pt idx="6336">
                  <c:v>34.961707793823699</c:v>
                </c:pt>
                <c:pt idx="6337">
                  <c:v>34.963017121700503</c:v>
                </c:pt>
                <c:pt idx="6338">
                  <c:v>34.964326363542597</c:v>
                </c:pt>
                <c:pt idx="6339">
                  <c:v>34.9656355193545</c:v>
                </c:pt>
                <c:pt idx="6340">
                  <c:v>34.966944589141001</c:v>
                </c:pt>
                <c:pt idx="6341">
                  <c:v>34.968253572906796</c:v>
                </c:pt>
                <c:pt idx="6342">
                  <c:v>34.969562470656598</c:v>
                </c:pt>
                <c:pt idx="6343">
                  <c:v>34.970871282395002</c:v>
                </c:pt>
                <c:pt idx="6344">
                  <c:v>34.972180008126898</c:v>
                </c:pt>
                <c:pt idx="6345">
                  <c:v>34.973488647856897</c:v>
                </c:pt>
                <c:pt idx="6346">
                  <c:v>34.974797201589602</c:v>
                </c:pt>
                <c:pt idx="6347">
                  <c:v>34.976105669329897</c:v>
                </c:pt>
                <c:pt idx="6348">
                  <c:v>34.977414051082498</c:v>
                </c:pt>
                <c:pt idx="6349">
                  <c:v>34.978722346851903</c:v>
                </c:pt>
                <c:pt idx="6350">
                  <c:v>34.980030556643001</c:v>
                </c:pt>
                <c:pt idx="6351">
                  <c:v>34.981338680460503</c:v>
                </c:pt>
                <c:pt idx="6352">
                  <c:v>34.982646718308999</c:v>
                </c:pt>
                <c:pt idx="6353">
                  <c:v>34.983954670193299</c:v>
                </c:pt>
                <c:pt idx="6354">
                  <c:v>34.9852625361181</c:v>
                </c:pt>
                <c:pt idx="6355">
                  <c:v>34.986570316087999</c:v>
                </c:pt>
                <c:pt idx="6356">
                  <c:v>34.987878010107899</c:v>
                </c:pt>
                <c:pt idx="6357">
                  <c:v>34.989185618182397</c:v>
                </c:pt>
                <c:pt idx="6358">
                  <c:v>34.990493140316303</c:v>
                </c:pt>
                <c:pt idx="6359">
                  <c:v>34.991800576514201</c:v>
                </c:pt>
                <c:pt idx="6360">
                  <c:v>34.993107926780901</c:v>
                </c:pt>
                <c:pt idx="6361">
                  <c:v>34.994415191121</c:v>
                </c:pt>
                <c:pt idx="6362">
                  <c:v>34.995722369539401</c:v>
                </c:pt>
                <c:pt idx="6363">
                  <c:v>34.9970294620407</c:v>
                </c:pt>
                <c:pt idx="6364">
                  <c:v>34.998336468629603</c:v>
                </c:pt>
                <c:pt idx="6365">
                  <c:v>34.999643389310997</c:v>
                </c:pt>
                <c:pt idx="6366">
                  <c:v>35.000950224089301</c:v>
                </c:pt>
                <c:pt idx="6367">
                  <c:v>35.002256972969498</c:v>
                </c:pt>
                <c:pt idx="6368">
                  <c:v>35.003563635956198</c:v>
                </c:pt>
                <c:pt idx="6369">
                  <c:v>35.004870213054197</c:v>
                </c:pt>
                <c:pt idx="6370">
                  <c:v>35.0061767042681</c:v>
                </c:pt>
                <c:pt idx="6371">
                  <c:v>35.007483109602802</c:v>
                </c:pt>
                <c:pt idx="6372">
                  <c:v>35.008789429062801</c:v>
                </c:pt>
                <c:pt idx="6373">
                  <c:v>35.010095662653001</c:v>
                </c:pt>
                <c:pt idx="6374">
                  <c:v>35.011401810378104</c:v>
                </c:pt>
                <c:pt idx="6375">
                  <c:v>35.0127078722427</c:v>
                </c:pt>
                <c:pt idx="6376">
                  <c:v>35.0140138482517</c:v>
                </c:pt>
                <c:pt idx="6377">
                  <c:v>35.015319738409701</c:v>
                </c:pt>
                <c:pt idx="6378">
                  <c:v>35.016625542721499</c:v>
                </c:pt>
                <c:pt idx="6379">
                  <c:v>35.017931261191897</c:v>
                </c:pt>
                <c:pt idx="6380">
                  <c:v>35.019236893825401</c:v>
                </c:pt>
                <c:pt idx="6381">
                  <c:v>35.020542440626997</c:v>
                </c:pt>
                <c:pt idx="6382">
                  <c:v>35.021847901601198</c:v>
                </c:pt>
                <c:pt idx="6383">
                  <c:v>35.023153276752801</c:v>
                </c:pt>
                <c:pt idx="6384">
                  <c:v>35.0244585660867</c:v>
                </c:pt>
                <c:pt idx="6385">
                  <c:v>35.025763769607401</c:v>
                </c:pt>
                <c:pt idx="6386">
                  <c:v>35.0270688873198</c:v>
                </c:pt>
                <c:pt idx="6387">
                  <c:v>35.0283739192285</c:v>
                </c:pt>
                <c:pt idx="6388">
                  <c:v>35.029678865338298</c:v>
                </c:pt>
                <c:pt idx="6389">
                  <c:v>35.030983725654004</c:v>
                </c:pt>
                <c:pt idx="6390">
                  <c:v>35.0322885001803</c:v>
                </c:pt>
                <c:pt idx="6391">
                  <c:v>35.033593188921799</c:v>
                </c:pt>
                <c:pt idx="6392">
                  <c:v>35.034897791883402</c:v>
                </c:pt>
                <c:pt idx="6393">
                  <c:v>35.0362023090698</c:v>
                </c:pt>
                <c:pt idx="6394">
                  <c:v>35.037506740485803</c:v>
                </c:pt>
                <c:pt idx="6395">
                  <c:v>35.038811086136</c:v>
                </c:pt>
                <c:pt idx="6396">
                  <c:v>35.040115346025203</c:v>
                </c:pt>
                <c:pt idx="6397">
                  <c:v>35.0414195201582</c:v>
                </c:pt>
                <c:pt idx="6398">
                  <c:v>35.042723608539603</c:v>
                </c:pt>
                <c:pt idx="6399">
                  <c:v>35.0440276111743</c:v>
                </c:pt>
                <c:pt idx="6400">
                  <c:v>35.045331528067003</c:v>
                </c:pt>
                <c:pt idx="6401">
                  <c:v>35.0466353592224</c:v>
                </c:pt>
                <c:pt idx="6402">
                  <c:v>35.047939104645302</c:v>
                </c:pt>
                <c:pt idx="6403">
                  <c:v>35.049242764340299</c:v>
                </c:pt>
                <c:pt idx="6404">
                  <c:v>35.050546338312401</c:v>
                </c:pt>
                <c:pt idx="6405">
                  <c:v>35.051849826566098</c:v>
                </c:pt>
                <c:pt idx="6406">
                  <c:v>35.0531532291063</c:v>
                </c:pt>
                <c:pt idx="6407">
                  <c:v>35.054456545937803</c:v>
                </c:pt>
                <c:pt idx="6408">
                  <c:v>35.055759777065099</c:v>
                </c:pt>
                <c:pt idx="6409">
                  <c:v>35.057062922493202</c:v>
                </c:pt>
                <c:pt idx="6410">
                  <c:v>35.058365982226697</c:v>
                </c:pt>
                <c:pt idx="6411">
                  <c:v>35.0596689562704</c:v>
                </c:pt>
                <c:pt idx="6412">
                  <c:v>35.060971844629101</c:v>
                </c:pt>
                <c:pt idx="6413">
                  <c:v>35.062274647307397</c:v>
                </c:pt>
                <c:pt idx="6414">
                  <c:v>35.063577364310298</c:v>
                </c:pt>
                <c:pt idx="6415">
                  <c:v>35.064879995642301</c:v>
                </c:pt>
                <c:pt idx="6416">
                  <c:v>35.066182541308301</c:v>
                </c:pt>
                <c:pt idx="6417">
                  <c:v>35.067485001313003</c:v>
                </c:pt>
                <c:pt idx="6418">
                  <c:v>35.068787375661202</c:v>
                </c:pt>
                <c:pt idx="6419">
                  <c:v>35.070089664357702</c:v>
                </c:pt>
                <c:pt idx="6420">
                  <c:v>35.071391867407101</c:v>
                </c:pt>
                <c:pt idx="6421">
                  <c:v>35.072693984814201</c:v>
                </c:pt>
                <c:pt idx="6422">
                  <c:v>35.073996016583898</c:v>
                </c:pt>
                <c:pt idx="6423">
                  <c:v>35.075297962720803</c:v>
                </c:pt>
                <c:pt idx="6424">
                  <c:v>35.076599823229799</c:v>
                </c:pt>
                <c:pt idx="6425">
                  <c:v>35.077901598115503</c:v>
                </c:pt>
                <c:pt idx="6426">
                  <c:v>35.079203287382697</c:v>
                </c:pt>
                <c:pt idx="6427">
                  <c:v>35.080504891036298</c:v>
                </c:pt>
                <c:pt idx="6428">
                  <c:v>35.081806409080897</c:v>
                </c:pt>
                <c:pt idx="6429">
                  <c:v>35.083107841521397</c:v>
                </c:pt>
                <c:pt idx="6430">
                  <c:v>35.0844091883624</c:v>
                </c:pt>
                <c:pt idx="6431">
                  <c:v>35.085710449608797</c:v>
                </c:pt>
                <c:pt idx="6432">
                  <c:v>35.087011625265298</c:v>
                </c:pt>
                <c:pt idx="6433">
                  <c:v>35.088312715336698</c:v>
                </c:pt>
                <c:pt idx="6434">
                  <c:v>35.089613719827803</c:v>
                </c:pt>
                <c:pt idx="6435">
                  <c:v>35.0909146387432</c:v>
                </c:pt>
                <c:pt idx="6436">
                  <c:v>35.092215472087801</c:v>
                </c:pt>
                <c:pt idx="6437">
                  <c:v>35.093516219866402</c:v>
                </c:pt>
                <c:pt idx="6438">
                  <c:v>35.094816882083698</c:v>
                </c:pt>
                <c:pt idx="6439">
                  <c:v>35.096117458744502</c:v>
                </c:pt>
                <c:pt idx="6440">
                  <c:v>35.097417949853501</c:v>
                </c:pt>
                <c:pt idx="6441">
                  <c:v>35.098718355415599</c:v>
                </c:pt>
                <c:pt idx="6442">
                  <c:v>35.1000186754354</c:v>
                </c:pt>
                <c:pt idx="6443">
                  <c:v>35.101318909917801</c:v>
                </c:pt>
                <c:pt idx="6444">
                  <c:v>35.102619058867603</c:v>
                </c:pt>
                <c:pt idx="6445">
                  <c:v>35.103919122289497</c:v>
                </c:pt>
                <c:pt idx="6446">
                  <c:v>35.105219100188201</c:v>
                </c:pt>
                <c:pt idx="6447">
                  <c:v>35.106518992568603</c:v>
                </c:pt>
                <c:pt idx="6448">
                  <c:v>35.1078187994354</c:v>
                </c:pt>
                <c:pt idx="6449">
                  <c:v>35.109118520793501</c:v>
                </c:pt>
                <c:pt idx="6450">
                  <c:v>35.110418156647498</c:v>
                </c:pt>
                <c:pt idx="6451">
                  <c:v>35.111717707002299</c:v>
                </c:pt>
                <c:pt idx="6452">
                  <c:v>35.113017171862602</c:v>
                </c:pt>
                <c:pt idx="6453">
                  <c:v>35.114316551233202</c:v>
                </c:pt>
                <c:pt idx="6454">
                  <c:v>35.115615845119002</c:v>
                </c:pt>
                <c:pt idx="6455">
                  <c:v>35.116915053524501</c:v>
                </c:pt>
                <c:pt idx="6456">
                  <c:v>35.118214176454799</c:v>
                </c:pt>
                <c:pt idx="6457">
                  <c:v>35.119513213914502</c:v>
                </c:pt>
                <c:pt idx="6458">
                  <c:v>35.120812165908298</c:v>
                </c:pt>
                <c:pt idx="6459">
                  <c:v>35.122111032441197</c:v>
                </c:pt>
                <c:pt idx="6460">
                  <c:v>35.123409813517803</c:v>
                </c:pt>
                <c:pt idx="6461">
                  <c:v>35.124708509142998</c:v>
                </c:pt>
                <c:pt idx="6462">
                  <c:v>35.126007119321599</c:v>
                </c:pt>
                <c:pt idx="6463">
                  <c:v>35.127305644058197</c:v>
                </c:pt>
                <c:pt idx="6464">
                  <c:v>35.1286040833578</c:v>
                </c:pt>
                <c:pt idx="6465">
                  <c:v>35.129902437225098</c:v>
                </c:pt>
                <c:pt idx="6466">
                  <c:v>35.131200705664803</c:v>
                </c:pt>
                <c:pt idx="6467">
                  <c:v>35.132498888681802</c:v>
                </c:pt>
                <c:pt idx="6468">
                  <c:v>35.1337969862808</c:v>
                </c:pt>
                <c:pt idx="6469">
                  <c:v>35.135094998466698</c:v>
                </c:pt>
                <c:pt idx="6470">
                  <c:v>35.136392925244202</c:v>
                </c:pt>
                <c:pt idx="6471">
                  <c:v>35.1376907666181</c:v>
                </c:pt>
                <c:pt idx="6472">
                  <c:v>35.138988522593301</c:v>
                </c:pt>
                <c:pt idx="6473">
                  <c:v>35.140286193174397</c:v>
                </c:pt>
                <c:pt idx="6474">
                  <c:v>35.141583778366297</c:v>
                </c:pt>
                <c:pt idx="6475">
                  <c:v>35.142881278173803</c:v>
                </c:pt>
                <c:pt idx="6476">
                  <c:v>35.144178692601599</c:v>
                </c:pt>
                <c:pt idx="6477">
                  <c:v>35.145476021654602</c:v>
                </c:pt>
                <c:pt idx="6478">
                  <c:v>35.1467732653376</c:v>
                </c:pt>
                <c:pt idx="6479">
                  <c:v>35.148070423655199</c:v>
                </c:pt>
                <c:pt idx="6480">
                  <c:v>35.149367496612498</c:v>
                </c:pt>
                <c:pt idx="6481">
                  <c:v>35.150664484213998</c:v>
                </c:pt>
                <c:pt idx="6482">
                  <c:v>35.151961386464698</c:v>
                </c:pt>
                <c:pt idx="6483">
                  <c:v>35.153258203369397</c:v>
                </c:pt>
                <c:pt idx="6484">
                  <c:v>35.154554934932698</c:v>
                </c:pt>
                <c:pt idx="6485">
                  <c:v>35.155851581159503</c:v>
                </c:pt>
                <c:pt idx="6486">
                  <c:v>35.157148142054702</c:v>
                </c:pt>
                <c:pt idx="6487">
                  <c:v>35.158444617622997</c:v>
                </c:pt>
                <c:pt idx="6488">
                  <c:v>35.159741007869201</c:v>
                </c:pt>
                <c:pt idx="6489">
                  <c:v>35.161037312798101</c:v>
                </c:pt>
                <c:pt idx="6490">
                  <c:v>35.1623335324145</c:v>
                </c:pt>
                <c:pt idx="6491">
                  <c:v>35.163629666723203</c:v>
                </c:pt>
                <c:pt idx="6492">
                  <c:v>35.164925715729098</c:v>
                </c:pt>
                <c:pt idx="6493">
                  <c:v>35.166221679436802</c:v>
                </c:pt>
                <c:pt idx="6494">
                  <c:v>35.167517557851298</c:v>
                </c:pt>
                <c:pt idx="6495">
                  <c:v>35.168813350977302</c:v>
                </c:pt>
                <c:pt idx="6496">
                  <c:v>35.170109058819598</c:v>
                </c:pt>
                <c:pt idx="6497">
                  <c:v>35.171404681383102</c:v>
                </c:pt>
                <c:pt idx="6498">
                  <c:v>35.172700218672396</c:v>
                </c:pt>
                <c:pt idx="6499">
                  <c:v>35.173995670692499</c:v>
                </c:pt>
                <c:pt idx="6500">
                  <c:v>35.175291037448197</c:v>
                </c:pt>
                <c:pt idx="6501">
                  <c:v>35.176586318944203</c:v>
                </c:pt>
                <c:pt idx="6502">
                  <c:v>35.177881515185398</c:v>
                </c:pt>
                <c:pt idx="6503">
                  <c:v>35.179176626176499</c:v>
                </c:pt>
                <c:pt idx="6504">
                  <c:v>35.180471651922403</c:v>
                </c:pt>
                <c:pt idx="6505">
                  <c:v>35.181766592427898</c:v>
                </c:pt>
                <c:pt idx="6506">
                  <c:v>35.183061447697703</c:v>
                </c:pt>
                <c:pt idx="6507">
                  <c:v>35.184356217736799</c:v>
                </c:pt>
                <c:pt idx="6508">
                  <c:v>35.185650902549902</c:v>
                </c:pt>
                <c:pt idx="6509">
                  <c:v>35.186945502141803</c:v>
                </c:pt>
                <c:pt idx="6510">
                  <c:v>35.188240016517298</c:v>
                </c:pt>
                <c:pt idx="6511">
                  <c:v>35.189534445681304</c:v>
                </c:pt>
                <c:pt idx="6512">
                  <c:v>35.190828789638601</c:v>
                </c:pt>
                <c:pt idx="6513">
                  <c:v>35.192123048393903</c:v>
                </c:pt>
                <c:pt idx="6514">
                  <c:v>35.193417221952103</c:v>
                </c:pt>
                <c:pt idx="6515">
                  <c:v>35.194711310317999</c:v>
                </c:pt>
                <c:pt idx="6516">
                  <c:v>35.1960053134964</c:v>
                </c:pt>
                <c:pt idx="6517">
                  <c:v>35.197299231492103</c:v>
                </c:pt>
                <c:pt idx="6518">
                  <c:v>35.198593064310003</c:v>
                </c:pt>
                <c:pt idx="6519">
                  <c:v>35.199886811954897</c:v>
                </c:pt>
                <c:pt idx="6520">
                  <c:v>35.201180474431503</c:v>
                </c:pt>
                <c:pt idx="6521">
                  <c:v>35.202474051744701</c:v>
                </c:pt>
                <c:pt idx="6522">
                  <c:v>35.203767543899403</c:v>
                </c:pt>
                <c:pt idx="6523">
                  <c:v>35.205060950900297</c:v>
                </c:pt>
                <c:pt idx="6524">
                  <c:v>35.206354272752201</c:v>
                </c:pt>
                <c:pt idx="6525">
                  <c:v>35.207647509460003</c:v>
                </c:pt>
                <c:pt idx="6526">
                  <c:v>35.208940661028599</c:v>
                </c:pt>
                <c:pt idx="6527">
                  <c:v>35.210233727462601</c:v>
                </c:pt>
                <c:pt idx="6528">
                  <c:v>35.211526708767003</c:v>
                </c:pt>
                <c:pt idx="6529">
                  <c:v>35.212819604946503</c:v>
                </c:pt>
                <c:pt idx="6530">
                  <c:v>35.214112416006103</c:v>
                </c:pt>
                <c:pt idx="6531">
                  <c:v>35.215405141950399</c:v>
                </c:pt>
                <c:pt idx="6532">
                  <c:v>35.216697782784401</c:v>
                </c:pt>
                <c:pt idx="6533">
                  <c:v>35.217990338512799</c:v>
                </c:pt>
                <c:pt idx="6534">
                  <c:v>35.219282809140502</c:v>
                </c:pt>
                <c:pt idx="6535">
                  <c:v>35.2205751946723</c:v>
                </c:pt>
                <c:pt idx="6536">
                  <c:v>35.221867495113102</c:v>
                </c:pt>
                <c:pt idx="6537">
                  <c:v>35.223159710467598</c:v>
                </c:pt>
                <c:pt idx="6538">
                  <c:v>35.224451840740699</c:v>
                </c:pt>
                <c:pt idx="6539">
                  <c:v>35.225743885937199</c:v>
                </c:pt>
                <c:pt idx="6540">
                  <c:v>35.227035846062002</c:v>
                </c:pt>
                <c:pt idx="6541">
                  <c:v>35.228327721119904</c:v>
                </c:pt>
                <c:pt idx="6542">
                  <c:v>35.229619511115601</c:v>
                </c:pt>
                <c:pt idx="6543">
                  <c:v>35.230911216054103</c:v>
                </c:pt>
                <c:pt idx="6544">
                  <c:v>35.2322028359402</c:v>
                </c:pt>
                <c:pt idx="6545">
                  <c:v>35.233494370778601</c:v>
                </c:pt>
                <c:pt idx="6546">
                  <c:v>35.234785820574302</c:v>
                </c:pt>
                <c:pt idx="6547">
                  <c:v>35.236077185332</c:v>
                </c:pt>
                <c:pt idx="6548">
                  <c:v>35.237368465056697</c:v>
                </c:pt>
                <c:pt idx="6549">
                  <c:v>35.238659659752997</c:v>
                </c:pt>
                <c:pt idx="6550">
                  <c:v>35.239950769426002</c:v>
                </c:pt>
                <c:pt idx="6551">
                  <c:v>35.241241794080302</c:v>
                </c:pt>
                <c:pt idx="6552">
                  <c:v>35.2425327337209</c:v>
                </c:pt>
                <c:pt idx="6553">
                  <c:v>35.243823588352498</c:v>
                </c:pt>
                <c:pt idx="6554">
                  <c:v>35.24511435798</c:v>
                </c:pt>
                <c:pt idx="6555">
                  <c:v>35.246405042608302</c:v>
                </c:pt>
                <c:pt idx="6556">
                  <c:v>35.2476956422421</c:v>
                </c:pt>
                <c:pt idx="6557">
                  <c:v>35.248986156886403</c:v>
                </c:pt>
                <c:pt idx="6558">
                  <c:v>35.250276586545901</c:v>
                </c:pt>
                <c:pt idx="6559">
                  <c:v>35.251566931225497</c:v>
                </c:pt>
                <c:pt idx="6560">
                  <c:v>35.252857190930001</c:v>
                </c:pt>
                <c:pt idx="6561">
                  <c:v>35.254147365664402</c:v>
                </c:pt>
                <c:pt idx="6562">
                  <c:v>35.255437455433302</c:v>
                </c:pt>
                <c:pt idx="6563">
                  <c:v>35.256727460241699</c:v>
                </c:pt>
                <c:pt idx="6564">
                  <c:v>35.258017380094302</c:v>
                </c:pt>
                <c:pt idx="6565">
                  <c:v>35.259307214996099</c:v>
                </c:pt>
                <c:pt idx="6566">
                  <c:v>35.260596964951901</c:v>
                </c:pt>
                <c:pt idx="6567">
                  <c:v>35.261886629966597</c:v>
                </c:pt>
                <c:pt idx="6568">
                  <c:v>35.263176210044797</c:v>
                </c:pt>
                <c:pt idx="6569">
                  <c:v>35.264465705191597</c:v>
                </c:pt>
                <c:pt idx="6570">
                  <c:v>35.2657551154118</c:v>
                </c:pt>
                <c:pt idx="6571">
                  <c:v>35.267044440710102</c:v>
                </c:pt>
                <c:pt idx="6572">
                  <c:v>35.268333681091498</c:v>
                </c:pt>
                <c:pt idx="6573">
                  <c:v>35.269622836560799</c:v>
                </c:pt>
                <c:pt idx="6574">
                  <c:v>35.270911907122802</c:v>
                </c:pt>
                <c:pt idx="6575">
                  <c:v>35.2722008927825</c:v>
                </c:pt>
                <c:pt idx="6576">
                  <c:v>35.273489793544499</c:v>
                </c:pt>
                <c:pt idx="6577">
                  <c:v>35.274778609413801</c:v>
                </c:pt>
                <c:pt idx="6578">
                  <c:v>35.276067340395301</c:v>
                </c:pt>
                <c:pt idx="6579">
                  <c:v>35.277355986493802</c:v>
                </c:pt>
                <c:pt idx="6580">
                  <c:v>35.278644547714102</c:v>
                </c:pt>
                <c:pt idx="6581">
                  <c:v>35.279933024061002</c:v>
                </c:pt>
                <c:pt idx="6582">
                  <c:v>35.281221415539498</c:v>
                </c:pt>
                <c:pt idx="6583">
                  <c:v>35.282509722154401</c:v>
                </c:pt>
                <c:pt idx="6584">
                  <c:v>35.2837979439105</c:v>
                </c:pt>
                <c:pt idx="6585">
                  <c:v>35.285086080812803</c:v>
                </c:pt>
                <c:pt idx="6586">
                  <c:v>35.286374132865902</c:v>
                </c:pt>
                <c:pt idx="6587">
                  <c:v>35.287662100074897</c:v>
                </c:pt>
                <c:pt idx="6588">
                  <c:v>35.2889499824445</c:v>
                </c:pt>
                <c:pt idx="6589">
                  <c:v>35.290237779979599</c:v>
                </c:pt>
                <c:pt idx="6590">
                  <c:v>35.291525492685103</c:v>
                </c:pt>
                <c:pt idx="6591">
                  <c:v>35.292813120565803</c:v>
                </c:pt>
                <c:pt idx="6592">
                  <c:v>35.294100663626502</c:v>
                </c:pt>
                <c:pt idx="6593">
                  <c:v>35.2953881218722</c:v>
                </c:pt>
                <c:pt idx="6594">
                  <c:v>35.296675495307703</c:v>
                </c:pt>
                <c:pt idx="6595">
                  <c:v>35.297962783937898</c:v>
                </c:pt>
                <c:pt idx="6596">
                  <c:v>35.299249987767503</c:v>
                </c:pt>
                <c:pt idx="6597">
                  <c:v>35.300537106801499</c:v>
                </c:pt>
                <c:pt idx="6598">
                  <c:v>35.301824141044698</c:v>
                </c:pt>
                <c:pt idx="6599">
                  <c:v>35.303111090502</c:v>
                </c:pt>
                <c:pt idx="6600">
                  <c:v>35.304397955178203</c:v>
                </c:pt>
                <c:pt idx="6601">
                  <c:v>35.305684735078302</c:v>
                </c:pt>
                <c:pt idx="6602">
                  <c:v>35.306971430207</c:v>
                </c:pt>
                <c:pt idx="6603">
                  <c:v>35.3082580405692</c:v>
                </c:pt>
                <c:pt idx="6604">
                  <c:v>35.309544566169798</c:v>
                </c:pt>
                <c:pt idx="6605">
                  <c:v>35.310831007013697</c:v>
                </c:pt>
                <c:pt idx="6606">
                  <c:v>35.312117363105699</c:v>
                </c:pt>
                <c:pt idx="6607">
                  <c:v>35.313403634450701</c:v>
                </c:pt>
                <c:pt idx="6608">
                  <c:v>35.314689821053499</c:v>
                </c:pt>
                <c:pt idx="6609">
                  <c:v>35.315975922919002</c:v>
                </c:pt>
                <c:pt idx="6610">
                  <c:v>35.317261940052099</c:v>
                </c:pt>
                <c:pt idx="6611">
                  <c:v>35.3185478724576</c:v>
                </c:pt>
                <c:pt idx="6612">
                  <c:v>35.319833720140402</c:v>
                </c:pt>
                <c:pt idx="6613">
                  <c:v>35.321119483105399</c:v>
                </c:pt>
                <c:pt idx="6614">
                  <c:v>35.322405161357501</c:v>
                </c:pt>
                <c:pt idx="6615">
                  <c:v>35.323690754901399</c:v>
                </c:pt>
                <c:pt idx="6616">
                  <c:v>35.324976263742101</c:v>
                </c:pt>
                <c:pt idx="6617">
                  <c:v>35.326261687884497</c:v>
                </c:pt>
                <c:pt idx="6618">
                  <c:v>35.327547027333402</c:v>
                </c:pt>
                <c:pt idx="6619">
                  <c:v>35.3288322820936</c:v>
                </c:pt>
                <c:pt idx="6620">
                  <c:v>35.330117452170199</c:v>
                </c:pt>
                <c:pt idx="6621">
                  <c:v>35.331402537567797</c:v>
                </c:pt>
                <c:pt idx="6622">
                  <c:v>35.332687538291403</c:v>
                </c:pt>
                <c:pt idx="6623">
                  <c:v>35.333972454345897</c:v>
                </c:pt>
                <c:pt idx="6624">
                  <c:v>35.335257285736198</c:v>
                </c:pt>
                <c:pt idx="6625">
                  <c:v>35.336542032467001</c:v>
                </c:pt>
                <c:pt idx="6626">
                  <c:v>35.337826694543402</c:v>
                </c:pt>
                <c:pt idx="6627">
                  <c:v>35.339111271970097</c:v>
                </c:pt>
                <c:pt idx="6628">
                  <c:v>35.340395764752003</c:v>
                </c:pt>
                <c:pt idx="6629">
                  <c:v>35.341680172894002</c:v>
                </c:pt>
                <c:pt idx="6630">
                  <c:v>35.342964496401002</c:v>
                </c:pt>
                <c:pt idx="6631">
                  <c:v>35.344248735277901</c:v>
                </c:pt>
                <c:pt idx="6632">
                  <c:v>35.345532889529601</c:v>
                </c:pt>
                <c:pt idx="6633">
                  <c:v>35.346816959160797</c:v>
                </c:pt>
                <c:pt idx="6634">
                  <c:v>35.348100944176501</c:v>
                </c:pt>
                <c:pt idx="6635">
                  <c:v>35.3493848445816</c:v>
                </c:pt>
                <c:pt idx="6636">
                  <c:v>35.350668660380897</c:v>
                </c:pt>
                <c:pt idx="6637">
                  <c:v>35.351952391579403</c:v>
                </c:pt>
                <c:pt idx="6638">
                  <c:v>35.353236038181798</c:v>
                </c:pt>
                <c:pt idx="6639">
                  <c:v>35.3545196001932</c:v>
                </c:pt>
                <c:pt idx="6640">
                  <c:v>35.355803077618297</c:v>
                </c:pt>
                <c:pt idx="6641">
                  <c:v>35.357086470462001</c:v>
                </c:pt>
                <c:pt idx="6642">
                  <c:v>35.358369778729298</c:v>
                </c:pt>
                <c:pt idx="6643">
                  <c:v>35.359653002424999</c:v>
                </c:pt>
                <c:pt idx="6644">
                  <c:v>35.3609361415539</c:v>
                </c:pt>
                <c:pt idx="6645">
                  <c:v>35.362219196121004</c:v>
                </c:pt>
                <c:pt idx="6646">
                  <c:v>35.363502166131198</c:v>
                </c:pt>
                <c:pt idx="6647">
                  <c:v>35.364785051589301</c:v>
                </c:pt>
                <c:pt idx="6648">
                  <c:v>35.366067852500301</c:v>
                </c:pt>
                <c:pt idx="6649">
                  <c:v>35.3673505688689</c:v>
                </c:pt>
                <c:pt idx="6650">
                  <c:v>35.368633200700103</c:v>
                </c:pt>
                <c:pt idx="6651">
                  <c:v>35.369915747998803</c:v>
                </c:pt>
                <c:pt idx="6652">
                  <c:v>35.371198210769897</c:v>
                </c:pt>
                <c:pt idx="6653">
                  <c:v>35.372480589018203</c:v>
                </c:pt>
                <c:pt idx="6654">
                  <c:v>35.3737628827487</c:v>
                </c:pt>
                <c:pt idx="6655">
                  <c:v>35.375045091966101</c:v>
                </c:pt>
                <c:pt idx="6656">
                  <c:v>35.376327216675499</c:v>
                </c:pt>
                <c:pt idx="6657">
                  <c:v>35.377609256881598</c:v>
                </c:pt>
                <c:pt idx="6658">
                  <c:v>35.378891212589501</c:v>
                </c:pt>
                <c:pt idx="6659">
                  <c:v>35.380173083803903</c:v>
                </c:pt>
                <c:pt idx="6660">
                  <c:v>35.381454870529801</c:v>
                </c:pt>
                <c:pt idx="6661">
                  <c:v>35.382736572771996</c:v>
                </c:pt>
                <c:pt idx="6662">
                  <c:v>35.3840181905355</c:v>
                </c:pt>
                <c:pt idx="6663">
                  <c:v>35.385299723825099</c:v>
                </c:pt>
                <c:pt idx="6664">
                  <c:v>35.386581172645698</c:v>
                </c:pt>
                <c:pt idx="6665">
                  <c:v>35.387862537002299</c:v>
                </c:pt>
                <c:pt idx="6666">
                  <c:v>35.389143816899598</c:v>
                </c:pt>
                <c:pt idx="6667">
                  <c:v>35.390425012342703</c:v>
                </c:pt>
                <c:pt idx="6668">
                  <c:v>35.391706123336299</c:v>
                </c:pt>
                <c:pt idx="6669">
                  <c:v>35.392987149885499</c:v>
                </c:pt>
                <c:pt idx="6670">
                  <c:v>35.394268091995002</c:v>
                </c:pt>
                <c:pt idx="6671">
                  <c:v>35.395548949669802</c:v>
                </c:pt>
                <c:pt idx="6672">
                  <c:v>35.396829722914802</c:v>
                </c:pt>
                <c:pt idx="6673">
                  <c:v>35.398110411734798</c:v>
                </c:pt>
                <c:pt idx="6674">
                  <c:v>35.3993910161348</c:v>
                </c:pt>
                <c:pt idx="6675">
                  <c:v>35.400671536119702</c:v>
                </c:pt>
                <c:pt idx="6676">
                  <c:v>35.401951971694302</c:v>
                </c:pt>
                <c:pt idx="6677">
                  <c:v>35.403232322863502</c:v>
                </c:pt>
                <c:pt idx="6678">
                  <c:v>35.404512589632397</c:v>
                </c:pt>
                <c:pt idx="6679">
                  <c:v>35.405792772005597</c:v>
                </c:pt>
                <c:pt idx="6680">
                  <c:v>35.407072869988198</c:v>
                </c:pt>
                <c:pt idx="6681">
                  <c:v>35.408352883585103</c:v>
                </c:pt>
                <c:pt idx="6682">
                  <c:v>35.4096328128011</c:v>
                </c:pt>
                <c:pt idx="6683">
                  <c:v>35.410912657641198</c:v>
                </c:pt>
                <c:pt idx="6684">
                  <c:v>35.412192418110102</c:v>
                </c:pt>
                <c:pt idx="6685">
                  <c:v>35.413472094212999</c:v>
                </c:pt>
                <c:pt idx="6686">
                  <c:v>35.414751685954599</c:v>
                </c:pt>
                <c:pt idx="6687">
                  <c:v>35.416031193339798</c:v>
                </c:pt>
                <c:pt idx="6688">
                  <c:v>35.417310616373598</c:v>
                </c:pt>
                <c:pt idx="6689">
                  <c:v>35.418589955060902</c:v>
                </c:pt>
                <c:pt idx="6690">
                  <c:v>35.4198692094065</c:v>
                </c:pt>
                <c:pt idx="6691">
                  <c:v>35.421148379415399</c:v>
                </c:pt>
                <c:pt idx="6692">
                  <c:v>35.422427465092397</c:v>
                </c:pt>
                <c:pt idx="6693">
                  <c:v>35.423706466442503</c:v>
                </c:pt>
                <c:pt idx="6694">
                  <c:v>35.424985383470599</c:v>
                </c:pt>
                <c:pt idx="6695">
                  <c:v>35.426264216181501</c:v>
                </c:pt>
                <c:pt idx="6696">
                  <c:v>35.427542964580297</c:v>
                </c:pt>
                <c:pt idx="6697">
                  <c:v>35.428821628671699</c:v>
                </c:pt>
                <c:pt idx="6698">
                  <c:v>35.4301002084608</c:v>
                </c:pt>
                <c:pt idx="6699">
                  <c:v>35.431378703952298</c:v>
                </c:pt>
                <c:pt idx="6700">
                  <c:v>35.432657115151301</c:v>
                </c:pt>
                <c:pt idx="6701">
                  <c:v>35.433935442062499</c:v>
                </c:pt>
                <c:pt idx="6702">
                  <c:v>35.435213684691099</c:v>
                </c:pt>
                <c:pt idx="6703">
                  <c:v>35.436491843041701</c:v>
                </c:pt>
                <c:pt idx="6704">
                  <c:v>35.437769917119397</c:v>
                </c:pt>
                <c:pt idx="6705">
                  <c:v>35.439047906928998</c:v>
                </c:pt>
                <c:pt idx="6706">
                  <c:v>35.440325812475599</c:v>
                </c:pt>
                <c:pt idx="6707">
                  <c:v>35.441603633763897</c:v>
                </c:pt>
                <c:pt idx="6708">
                  <c:v>35.442881370798801</c:v>
                </c:pt>
                <c:pt idx="6709">
                  <c:v>35.444159023585399</c:v>
                </c:pt>
                <c:pt idx="6710">
                  <c:v>35.445436592128502</c:v>
                </c:pt>
                <c:pt idx="6711">
                  <c:v>35.446714076432997</c:v>
                </c:pt>
                <c:pt idx="6712">
                  <c:v>35.447991476503901</c:v>
                </c:pt>
                <c:pt idx="6713">
                  <c:v>35.449268792345997</c:v>
                </c:pt>
                <c:pt idx="6714">
                  <c:v>35.450546023964201</c:v>
                </c:pt>
                <c:pt idx="6715">
                  <c:v>35.4518231713636</c:v>
                </c:pt>
                <c:pt idx="6716">
                  <c:v>35.453100234548899</c:v>
                </c:pt>
                <c:pt idx="6717">
                  <c:v>35.454377213525198</c:v>
                </c:pt>
                <c:pt idx="6718">
                  <c:v>35.455654108297203</c:v>
                </c:pt>
                <c:pt idx="6719">
                  <c:v>35.45693091887</c:v>
                </c:pt>
                <c:pt idx="6720">
                  <c:v>35.4582076452485</c:v>
                </c:pt>
                <c:pt idx="6721">
                  <c:v>35.459484287437498</c:v>
                </c:pt>
                <c:pt idx="6722">
                  <c:v>35.460760845442003</c:v>
                </c:pt>
                <c:pt idx="6723">
                  <c:v>35.462037319266898</c:v>
                </c:pt>
                <c:pt idx="6724">
                  <c:v>35.463313708917198</c:v>
                </c:pt>
                <c:pt idx="6725">
                  <c:v>35.464590014397601</c:v>
                </c:pt>
                <c:pt idx="6726">
                  <c:v>35.4658662357133</c:v>
                </c:pt>
                <c:pt idx="6727">
                  <c:v>35.467142372868999</c:v>
                </c:pt>
                <c:pt idx="6728">
                  <c:v>35.4684184258697</c:v>
                </c:pt>
                <c:pt idx="6729">
                  <c:v>35.4696943947203</c:v>
                </c:pt>
                <c:pt idx="6730">
                  <c:v>35.470970279425799</c:v>
                </c:pt>
                <c:pt idx="6731">
                  <c:v>35.472246079991002</c:v>
                </c:pt>
                <c:pt idx="6732">
                  <c:v>35.473521796420897</c:v>
                </c:pt>
                <c:pt idx="6733">
                  <c:v>35.4747974287204</c:v>
                </c:pt>
                <c:pt idx="6734">
                  <c:v>35.4760729768944</c:v>
                </c:pt>
                <c:pt idx="6735">
                  <c:v>35.4773484409479</c:v>
                </c:pt>
                <c:pt idx="6736">
                  <c:v>35.478623820885701</c:v>
                </c:pt>
                <c:pt idx="6737">
                  <c:v>35.479899116712801</c:v>
                </c:pt>
                <c:pt idx="6738">
                  <c:v>35.4811743284342</c:v>
                </c:pt>
                <c:pt idx="6739">
                  <c:v>35.482449456054702</c:v>
                </c:pt>
                <c:pt idx="6740">
                  <c:v>35.483724499579203</c:v>
                </c:pt>
                <c:pt idx="6741">
                  <c:v>35.484999459012698</c:v>
                </c:pt>
                <c:pt idx="6742">
                  <c:v>35.486274334360203</c:v>
                </c:pt>
                <c:pt idx="6743">
                  <c:v>35.487549125626401</c:v>
                </c:pt>
                <c:pt idx="6744">
                  <c:v>35.4888238328165</c:v>
                </c:pt>
                <c:pt idx="6745">
                  <c:v>35.490098455935197</c:v>
                </c:pt>
                <c:pt idx="6746">
                  <c:v>35.4913729949876</c:v>
                </c:pt>
                <c:pt idx="6747">
                  <c:v>35.492647449978499</c:v>
                </c:pt>
                <c:pt idx="6748">
                  <c:v>35.493921820912803</c:v>
                </c:pt>
                <c:pt idx="6749">
                  <c:v>35.4951961077956</c:v>
                </c:pt>
                <c:pt idx="6750">
                  <c:v>35.4964703106317</c:v>
                </c:pt>
                <c:pt idx="6751">
                  <c:v>35.497744429426</c:v>
                </c:pt>
                <c:pt idx="6752">
                  <c:v>35.4990184641836</c:v>
                </c:pt>
                <c:pt idx="6753">
                  <c:v>35.500292414909303</c:v>
                </c:pt>
                <c:pt idx="6754">
                  <c:v>35.501566281608</c:v>
                </c:pt>
                <c:pt idx="6755">
                  <c:v>35.502840064284598</c:v>
                </c:pt>
                <c:pt idx="6756">
                  <c:v>35.504113762944201</c:v>
                </c:pt>
                <c:pt idx="6757">
                  <c:v>35.505387377591703</c:v>
                </c:pt>
                <c:pt idx="6758">
                  <c:v>35.5066609082319</c:v>
                </c:pt>
                <c:pt idx="6759">
                  <c:v>35.507934354869803</c:v>
                </c:pt>
                <c:pt idx="6760">
                  <c:v>35.5092077175103</c:v>
                </c:pt>
                <c:pt idx="6761">
                  <c:v>35.5104809961584</c:v>
                </c:pt>
                <c:pt idx="6762">
                  <c:v>35.511754190819097</c:v>
                </c:pt>
                <c:pt idx="6763">
                  <c:v>35.513027301497097</c:v>
                </c:pt>
                <c:pt idx="6764">
                  <c:v>35.5143003281975</c:v>
                </c:pt>
                <c:pt idx="6765">
                  <c:v>35.515573270925202</c:v>
                </c:pt>
                <c:pt idx="6766">
                  <c:v>35.516846129685199</c:v>
                </c:pt>
                <c:pt idx="6767">
                  <c:v>35.5181189044823</c:v>
                </c:pt>
                <c:pt idx="6768">
                  <c:v>35.519391595321601</c:v>
                </c:pt>
                <c:pt idx="6769">
                  <c:v>35.520664202207897</c:v>
                </c:pt>
                <c:pt idx="6770">
                  <c:v>35.521936725146197</c:v>
                </c:pt>
                <c:pt idx="6771">
                  <c:v>35.523209164141399</c:v>
                </c:pt>
                <c:pt idx="6772">
                  <c:v>35.524481519198403</c:v>
                </c:pt>
                <c:pt idx="6773">
                  <c:v>35.525753790322298</c:v>
                </c:pt>
                <c:pt idx="6774">
                  <c:v>35.527025977517802</c:v>
                </c:pt>
                <c:pt idx="6775">
                  <c:v>35.528298080790101</c:v>
                </c:pt>
                <c:pt idx="6776">
                  <c:v>35.529570100143999</c:v>
                </c:pt>
                <c:pt idx="6777">
                  <c:v>35.530842035584399</c:v>
                </c:pt>
                <c:pt idx="6778">
                  <c:v>35.532113887116303</c:v>
                </c:pt>
                <c:pt idx="6779">
                  <c:v>35.533385654744599</c:v>
                </c:pt>
                <c:pt idx="6780">
                  <c:v>35.534657338474297</c:v>
                </c:pt>
                <c:pt idx="6781">
                  <c:v>35.535928938310299</c:v>
                </c:pt>
                <c:pt idx="6782">
                  <c:v>35.537200454257501</c:v>
                </c:pt>
                <c:pt idx="6783">
                  <c:v>35.538471886320998</c:v>
                </c:pt>
                <c:pt idx="6784">
                  <c:v>35.539743234505501</c:v>
                </c:pt>
                <c:pt idx="6785">
                  <c:v>35.541014498816203</c:v>
                </c:pt>
                <c:pt idx="6786">
                  <c:v>35.542285679257901</c:v>
                </c:pt>
                <c:pt idx="6787">
                  <c:v>35.543556775835498</c:v>
                </c:pt>
                <c:pt idx="6788">
                  <c:v>35.544827788554002</c:v>
                </c:pt>
                <c:pt idx="6789">
                  <c:v>35.546098717418403</c:v>
                </c:pt>
                <c:pt idx="6790">
                  <c:v>35.547369562433602</c:v>
                </c:pt>
                <c:pt idx="6791">
                  <c:v>35.548640323604502</c:v>
                </c:pt>
                <c:pt idx="6792">
                  <c:v>35.549911000936099</c:v>
                </c:pt>
                <c:pt idx="6793">
                  <c:v>35.551181594433302</c:v>
                </c:pt>
                <c:pt idx="6794">
                  <c:v>35.5524521041011</c:v>
                </c:pt>
                <c:pt idx="6795">
                  <c:v>35.553722529944402</c:v>
                </c:pt>
                <c:pt idx="6796">
                  <c:v>35.554992871968203</c:v>
                </c:pt>
                <c:pt idx="6797">
                  <c:v>35.556263130177399</c:v>
                </c:pt>
                <c:pt idx="6798">
                  <c:v>35.5575333045769</c:v>
                </c:pt>
                <c:pt idx="6799">
                  <c:v>35.5588033951718</c:v>
                </c:pt>
                <c:pt idx="6800">
                  <c:v>35.560073401966903</c:v>
                </c:pt>
                <c:pt idx="6801">
                  <c:v>35.561343324967197</c:v>
                </c:pt>
                <c:pt idx="6802">
                  <c:v>35.562613164177598</c:v>
                </c:pt>
                <c:pt idx="6803">
                  <c:v>35.563882919603202</c:v>
                </c:pt>
                <c:pt idx="6804">
                  <c:v>35.565152591248797</c:v>
                </c:pt>
                <c:pt idx="6805">
                  <c:v>35.5664221791194</c:v>
                </c:pt>
                <c:pt idx="6806">
                  <c:v>35.567691683219998</c:v>
                </c:pt>
                <c:pt idx="6807">
                  <c:v>35.568961103555402</c:v>
                </c:pt>
                <c:pt idx="6808">
                  <c:v>35.5702304401307</c:v>
                </c:pt>
                <c:pt idx="6809">
                  <c:v>35.571499692950802</c:v>
                </c:pt>
                <c:pt idx="6810">
                  <c:v>35.572768862020702</c:v>
                </c:pt>
                <c:pt idx="6811">
                  <c:v>35.574037947345303</c:v>
                </c:pt>
                <c:pt idx="6812">
                  <c:v>35.575306948929502</c:v>
                </c:pt>
                <c:pt idx="6813">
                  <c:v>35.576575866778299</c:v>
                </c:pt>
                <c:pt idx="6814">
                  <c:v>35.577844700896698</c:v>
                </c:pt>
                <c:pt idx="6815">
                  <c:v>35.579113451289601</c:v>
                </c:pt>
                <c:pt idx="6816">
                  <c:v>35.580382117962003</c:v>
                </c:pt>
                <c:pt idx="6817">
                  <c:v>35.5816507009188</c:v>
                </c:pt>
                <c:pt idx="6818">
                  <c:v>35.582919200165001</c:v>
                </c:pt>
                <c:pt idx="6819">
                  <c:v>35.584187615705503</c:v>
                </c:pt>
                <c:pt idx="6820">
                  <c:v>35.585455947545299</c:v>
                </c:pt>
                <c:pt idx="6821">
                  <c:v>35.586724195689399</c:v>
                </c:pt>
                <c:pt idx="6822">
                  <c:v>35.5879923601426</c:v>
                </c:pt>
                <c:pt idx="6823">
                  <c:v>35.589260440910003</c:v>
                </c:pt>
                <c:pt idx="6824">
                  <c:v>35.590528437996603</c:v>
                </c:pt>
                <c:pt idx="6825">
                  <c:v>35.591796351407197</c:v>
                </c:pt>
                <c:pt idx="6826">
                  <c:v>35.593064181146801</c:v>
                </c:pt>
                <c:pt idx="6827">
                  <c:v>35.594331927220402</c:v>
                </c:pt>
                <c:pt idx="6828">
                  <c:v>35.595599589632897</c:v>
                </c:pt>
                <c:pt idx="6829">
                  <c:v>35.596867168389402</c:v>
                </c:pt>
                <c:pt idx="6830">
                  <c:v>35.598134663494697</c:v>
                </c:pt>
                <c:pt idx="6831">
                  <c:v>35.599402074953801</c:v>
                </c:pt>
                <c:pt idx="6832">
                  <c:v>35.6006694027717</c:v>
                </c:pt>
                <c:pt idx="6833">
                  <c:v>35.601936646953398</c:v>
                </c:pt>
                <c:pt idx="6834">
                  <c:v>35.603203807503697</c:v>
                </c:pt>
                <c:pt idx="6835">
                  <c:v>35.604470884427698</c:v>
                </c:pt>
                <c:pt idx="6836">
                  <c:v>35.605737877730299</c:v>
                </c:pt>
                <c:pt idx="6837">
                  <c:v>35.6070047874165</c:v>
                </c:pt>
                <c:pt idx="6838">
                  <c:v>35.608271613491297</c:v>
                </c:pt>
                <c:pt idx="6839">
                  <c:v>35.609538355959501</c:v>
                </c:pt>
                <c:pt idx="6840">
                  <c:v>35.610805014826198</c:v>
                </c:pt>
                <c:pt idx="6841">
                  <c:v>35.612071590096399</c:v>
                </c:pt>
                <c:pt idx="6842">
                  <c:v>35.613338081774899</c:v>
                </c:pt>
                <c:pt idx="6843">
                  <c:v>35.614604489866799</c:v>
                </c:pt>
                <c:pt idx="6844">
                  <c:v>35.615870814376997</c:v>
                </c:pt>
                <c:pt idx="6845">
                  <c:v>35.617137055310501</c:v>
                </c:pt>
                <c:pt idx="6846">
                  <c:v>35.618403212672298</c:v>
                </c:pt>
                <c:pt idx="6847">
                  <c:v>35.6196692864672</c:v>
                </c:pt>
                <c:pt idx="6848">
                  <c:v>35.620935276700401</c:v>
                </c:pt>
                <c:pt idx="6849">
                  <c:v>35.622201183376703</c:v>
                </c:pt>
                <c:pt idx="6850">
                  <c:v>35.623467006501102</c:v>
                </c:pt>
                <c:pt idx="6851">
                  <c:v>35.6247327460785</c:v>
                </c:pt>
                <c:pt idx="6852">
                  <c:v>35.625998402114</c:v>
                </c:pt>
                <c:pt idx="6853">
                  <c:v>35.627263974612497</c:v>
                </c:pt>
                <c:pt idx="6854">
                  <c:v>35.628529463579</c:v>
                </c:pt>
                <c:pt idx="6855">
                  <c:v>35.629794869018497</c:v>
                </c:pt>
                <c:pt idx="6856">
                  <c:v>35.631060190935798</c:v>
                </c:pt>
                <c:pt idx="6857">
                  <c:v>35.632325429335999</c:v>
                </c:pt>
                <c:pt idx="6858">
                  <c:v>35.633590584224102</c:v>
                </c:pt>
                <c:pt idx="6859">
                  <c:v>35.634855655604902</c:v>
                </c:pt>
                <c:pt idx="6860">
                  <c:v>35.636120643483601</c:v>
                </c:pt>
                <c:pt idx="6861">
                  <c:v>35.637385547865001</c:v>
                </c:pt>
                <c:pt idx="6862">
                  <c:v>35.638650368754199</c:v>
                </c:pt>
                <c:pt idx="6863">
                  <c:v>35.639915106156003</c:v>
                </c:pt>
                <c:pt idx="6864">
                  <c:v>35.641179760075502</c:v>
                </c:pt>
                <c:pt idx="6865">
                  <c:v>35.642444330517598</c:v>
                </c:pt>
                <c:pt idx="6866">
                  <c:v>35.643708817487301</c:v>
                </c:pt>
                <c:pt idx="6867">
                  <c:v>35.644973220989698</c:v>
                </c:pt>
                <c:pt idx="6868">
                  <c:v>35.6462375410295</c:v>
                </c:pt>
                <c:pt idx="6869">
                  <c:v>35.6475017776119</c:v>
                </c:pt>
                <c:pt idx="6870">
                  <c:v>35.648765930741803</c:v>
                </c:pt>
                <c:pt idx="6871">
                  <c:v>35.650030000424103</c:v>
                </c:pt>
                <c:pt idx="6872">
                  <c:v>35.651293986663902</c:v>
                </c:pt>
                <c:pt idx="6873">
                  <c:v>35.652557889466102</c:v>
                </c:pt>
                <c:pt idx="6874">
                  <c:v>35.6538217088357</c:v>
                </c:pt>
                <c:pt idx="6875">
                  <c:v>35.655085444777598</c:v>
                </c:pt>
                <c:pt idx="6876">
                  <c:v>35.656349097296903</c:v>
                </c:pt>
                <c:pt idx="6877">
                  <c:v>35.657612666398499</c:v>
                </c:pt>
                <c:pt idx="6878">
                  <c:v>35.658876152087402</c:v>
                </c:pt>
                <c:pt idx="6879">
                  <c:v>35.660139554368499</c:v>
                </c:pt>
                <c:pt idx="6880">
                  <c:v>35.6614028732469</c:v>
                </c:pt>
                <c:pt idx="6881">
                  <c:v>35.6626661087274</c:v>
                </c:pt>
                <c:pt idx="6882">
                  <c:v>35.663929260815202</c:v>
                </c:pt>
                <c:pt idx="6883">
                  <c:v>35.665192329515101</c:v>
                </c:pt>
                <c:pt idx="6884">
                  <c:v>35.666455314832199</c:v>
                </c:pt>
                <c:pt idx="6885">
                  <c:v>35.667718216771398</c:v>
                </c:pt>
                <c:pt idx="6886">
                  <c:v>35.668981035337701</c:v>
                </c:pt>
                <c:pt idx="6887">
                  <c:v>35.670243770535997</c:v>
                </c:pt>
                <c:pt idx="6888">
                  <c:v>35.671506422371401</c:v>
                </c:pt>
                <c:pt idx="6889">
                  <c:v>35.672768990848901</c:v>
                </c:pt>
                <c:pt idx="6890">
                  <c:v>35.674031475973301</c:v>
                </c:pt>
                <c:pt idx="6891">
                  <c:v>35.675293877749802</c:v>
                </c:pt>
                <c:pt idx="6892">
                  <c:v>35.676556196183199</c:v>
                </c:pt>
                <c:pt idx="6893">
                  <c:v>35.677818431278602</c:v>
                </c:pt>
                <c:pt idx="6894">
                  <c:v>35.6790805830409</c:v>
                </c:pt>
                <c:pt idx="6895">
                  <c:v>35.680342651475002</c:v>
                </c:pt>
                <c:pt idx="6896">
                  <c:v>35.681604636586101</c:v>
                </c:pt>
                <c:pt idx="6897">
                  <c:v>35.682866538379102</c:v>
                </c:pt>
                <c:pt idx="6898">
                  <c:v>35.684128356858899</c:v>
                </c:pt>
                <c:pt idx="6899">
                  <c:v>35.685390092030602</c:v>
                </c:pt>
                <c:pt idx="6900">
                  <c:v>35.686651743898999</c:v>
                </c:pt>
                <c:pt idx="6901">
                  <c:v>35.687913312469298</c:v>
                </c:pt>
                <c:pt idx="6902">
                  <c:v>35.689174797746297</c:v>
                </c:pt>
                <c:pt idx="6903">
                  <c:v>35.690436199735103</c:v>
                </c:pt>
                <c:pt idx="6904">
                  <c:v>35.691697518440698</c:v>
                </c:pt>
                <c:pt idx="6905">
                  <c:v>35.692958753867998</c:v>
                </c:pt>
                <c:pt idx="6906">
                  <c:v>35.694219906021999</c:v>
                </c:pt>
                <c:pt idx="6907">
                  <c:v>35.695480974907703</c:v>
                </c:pt>
                <c:pt idx="6908">
                  <c:v>35.696741960530098</c:v>
                </c:pt>
                <c:pt idx="6909">
                  <c:v>35.6980028628941</c:v>
                </c:pt>
                <c:pt idx="6910">
                  <c:v>35.699263682004798</c:v>
                </c:pt>
                <c:pt idx="6911">
                  <c:v>35.7005244178672</c:v>
                </c:pt>
                <c:pt idx="6912">
                  <c:v>35.701785070486103</c:v>
                </c:pt>
                <c:pt idx="6913">
                  <c:v>35.703045639866701</c:v>
                </c:pt>
                <c:pt idx="6914">
                  <c:v>35.704306126013897</c:v>
                </c:pt>
                <c:pt idx="6915">
                  <c:v>35.7055665289327</c:v>
                </c:pt>
                <c:pt idx="6916">
                  <c:v>35.706826848627998</c:v>
                </c:pt>
                <c:pt idx="6917">
                  <c:v>35.7080870851049</c:v>
                </c:pt>
                <c:pt idx="6918">
                  <c:v>35.709347238368302</c:v>
                </c:pt>
                <c:pt idx="6919">
                  <c:v>35.710607308423299</c:v>
                </c:pt>
                <c:pt idx="6920">
                  <c:v>35.7118672952748</c:v>
                </c:pt>
                <c:pt idx="6921">
                  <c:v>35.713127198927801</c:v>
                </c:pt>
                <c:pt idx="6922">
                  <c:v>35.714387019387303</c:v>
                </c:pt>
                <c:pt idx="6923">
                  <c:v>35.715646756658302</c:v>
                </c:pt>
                <c:pt idx="6924">
                  <c:v>35.7169064107457</c:v>
                </c:pt>
                <c:pt idx="6925">
                  <c:v>35.7181659816547</c:v>
                </c:pt>
                <c:pt idx="6926">
                  <c:v>35.719425469390103</c:v>
                </c:pt>
                <c:pt idx="6927">
                  <c:v>35.720684873956898</c:v>
                </c:pt>
                <c:pt idx="6928">
                  <c:v>35.721944195360201</c:v>
                </c:pt>
                <c:pt idx="6929">
                  <c:v>35.723203433604901</c:v>
                </c:pt>
                <c:pt idx="6930">
                  <c:v>35.724462588695999</c:v>
                </c:pt>
                <c:pt idx="6931">
                  <c:v>35.725721660638499</c:v>
                </c:pt>
                <c:pt idx="6932">
                  <c:v>35.7269806494375</c:v>
                </c:pt>
                <c:pt idx="6933">
                  <c:v>35.728239555097801</c:v>
                </c:pt>
                <c:pt idx="6934">
                  <c:v>35.729498377624502</c:v>
                </c:pt>
                <c:pt idx="6935">
                  <c:v>35.730757117022598</c:v>
                </c:pt>
                <c:pt idx="6936">
                  <c:v>35.7320157732971</c:v>
                </c:pt>
                <c:pt idx="6937">
                  <c:v>35.733274346453001</c:v>
                </c:pt>
                <c:pt idx="6938">
                  <c:v>35.734532836495198</c:v>
                </c:pt>
                <c:pt idx="6939">
                  <c:v>35.7357912434287</c:v>
                </c:pt>
                <c:pt idx="6940">
                  <c:v>35.737049567258602</c:v>
                </c:pt>
                <c:pt idx="6941">
                  <c:v>35.738307807989898</c:v>
                </c:pt>
                <c:pt idx="6942">
                  <c:v>35.739565965627399</c:v>
                </c:pt>
                <c:pt idx="6943">
                  <c:v>35.740824040176399</c:v>
                </c:pt>
                <c:pt idx="6944">
                  <c:v>35.742082031641601</c:v>
                </c:pt>
                <c:pt idx="6945">
                  <c:v>35.7433399400282</c:v>
                </c:pt>
                <c:pt idx="6946">
                  <c:v>35.744597765340998</c:v>
                </c:pt>
                <c:pt idx="6947">
                  <c:v>35.745855507585198</c:v>
                </c:pt>
                <c:pt idx="6948">
                  <c:v>35.7471131667657</c:v>
                </c:pt>
                <c:pt idx="6949">
                  <c:v>35.748370742887502</c:v>
                </c:pt>
                <c:pt idx="6950">
                  <c:v>35.749628235955697</c:v>
                </c:pt>
                <c:pt idx="6951">
                  <c:v>35.750885645975103</c:v>
                </c:pt>
                <c:pt idx="6952">
                  <c:v>35.7521429729508</c:v>
                </c:pt>
                <c:pt idx="6953">
                  <c:v>35.753400216887798</c:v>
                </c:pt>
                <c:pt idx="6954">
                  <c:v>35.754657377791098</c:v>
                </c:pt>
                <c:pt idx="6955">
                  <c:v>35.755914455665703</c:v>
                </c:pt>
                <c:pt idx="6956">
                  <c:v>35.757171450516601</c:v>
                </c:pt>
                <c:pt idx="6957">
                  <c:v>35.758428362348802</c:v>
                </c:pt>
                <c:pt idx="6958">
                  <c:v>35.7596851911673</c:v>
                </c:pt>
                <c:pt idx="6959">
                  <c:v>35.760941936976998</c:v>
                </c:pt>
                <c:pt idx="6960">
                  <c:v>35.762198599783098</c:v>
                </c:pt>
                <c:pt idx="6961">
                  <c:v>35.763455179590402</c:v>
                </c:pt>
                <c:pt idx="6962">
                  <c:v>35.764711676403998</c:v>
                </c:pt>
                <c:pt idx="6963">
                  <c:v>35.765968090229002</c:v>
                </c:pt>
                <c:pt idx="6964">
                  <c:v>35.767224421070203</c:v>
                </c:pt>
                <c:pt idx="6965">
                  <c:v>35.768480668932703</c:v>
                </c:pt>
                <c:pt idx="6966">
                  <c:v>35.769736833821497</c:v>
                </c:pt>
                <c:pt idx="6967">
                  <c:v>35.770992915741601</c:v>
                </c:pt>
                <c:pt idx="6968">
                  <c:v>35.772248914697997</c:v>
                </c:pt>
                <c:pt idx="6969">
                  <c:v>35.7735048306957</c:v>
                </c:pt>
                <c:pt idx="6970">
                  <c:v>35.774760663739599</c:v>
                </c:pt>
                <c:pt idx="6971">
                  <c:v>35.776016413834903</c:v>
                </c:pt>
                <c:pt idx="6972">
                  <c:v>35.777272080986499</c:v>
                </c:pt>
                <c:pt idx="6973">
                  <c:v>35.778527665199398</c:v>
                </c:pt>
                <c:pt idx="6974">
                  <c:v>35.779783166478701</c:v>
                </c:pt>
                <c:pt idx="6975">
                  <c:v>35.781038584829197</c:v>
                </c:pt>
                <c:pt idx="6976">
                  <c:v>35.782293920256102</c:v>
                </c:pt>
                <c:pt idx="6977">
                  <c:v>35.783549172764303</c:v>
                </c:pt>
                <c:pt idx="6978">
                  <c:v>35.784804342358797</c:v>
                </c:pt>
                <c:pt idx="6979">
                  <c:v>35.786059429044698</c:v>
                </c:pt>
                <c:pt idx="6980">
                  <c:v>35.787314432826903</c:v>
                </c:pt>
                <c:pt idx="6981">
                  <c:v>35.7885693537104</c:v>
                </c:pt>
                <c:pt idx="6982">
                  <c:v>35.789824191700298</c:v>
                </c:pt>
                <c:pt idx="6983">
                  <c:v>35.791078946801598</c:v>
                </c:pt>
                <c:pt idx="6984">
                  <c:v>35.792333619019203</c:v>
                </c:pt>
                <c:pt idx="6985">
                  <c:v>35.793588208358202</c:v>
                </c:pt>
                <c:pt idx="6986">
                  <c:v>35.794842714823602</c:v>
                </c:pt>
                <c:pt idx="6987">
                  <c:v>35.7960971384204</c:v>
                </c:pt>
                <c:pt idx="6988">
                  <c:v>35.797351479153598</c:v>
                </c:pt>
                <c:pt idx="6989">
                  <c:v>35.798605737028097</c:v>
                </c:pt>
                <c:pt idx="6990">
                  <c:v>35.799859912049101</c:v>
                </c:pt>
                <c:pt idx="6991">
                  <c:v>35.801114004221503</c:v>
                </c:pt>
                <c:pt idx="6992">
                  <c:v>35.8023680135503</c:v>
                </c:pt>
                <c:pt idx="6993">
                  <c:v>35.8036219400405</c:v>
                </c:pt>
                <c:pt idx="6994">
                  <c:v>35.804875783697199</c:v>
                </c:pt>
                <c:pt idx="6995">
                  <c:v>35.806129544525398</c:v>
                </c:pt>
                <c:pt idx="6996">
                  <c:v>35.80738322253</c:v>
                </c:pt>
                <c:pt idx="6997">
                  <c:v>35.808636817716099</c:v>
                </c:pt>
                <c:pt idx="6998">
                  <c:v>35.809890330088599</c:v>
                </c:pt>
                <c:pt idx="6999">
                  <c:v>35.811143759652701</c:v>
                </c:pt>
                <c:pt idx="7000">
                  <c:v>35.812397106413201</c:v>
                </c:pt>
                <c:pt idx="7001">
                  <c:v>35.813650370375299</c:v>
                </c:pt>
                <c:pt idx="7002">
                  <c:v>35.8149035515439</c:v>
                </c:pt>
                <c:pt idx="7003">
                  <c:v>35.816156649923997</c:v>
                </c:pt>
                <c:pt idx="7004">
                  <c:v>35.817409665520699</c:v>
                </c:pt>
                <c:pt idx="7005">
                  <c:v>35.818662598338904</c:v>
                </c:pt>
                <c:pt idx="7006">
                  <c:v>35.819915448383703</c:v>
                </c:pt>
                <c:pt idx="7007">
                  <c:v>35.821168215660101</c:v>
                </c:pt>
                <c:pt idx="7008">
                  <c:v>35.8224209001731</c:v>
                </c:pt>
                <c:pt idx="7009">
                  <c:v>35.823673501927601</c:v>
                </c:pt>
                <c:pt idx="7010">
                  <c:v>35.8249260209288</c:v>
                </c:pt>
                <c:pt idx="7011">
                  <c:v>35.826178457181697</c:v>
                </c:pt>
                <c:pt idx="7012">
                  <c:v>35.827430810691197</c:v>
                </c:pt>
                <c:pt idx="7013">
                  <c:v>35.828683081462302</c:v>
                </c:pt>
                <c:pt idx="7014">
                  <c:v>35.829935269500098</c:v>
                </c:pt>
                <c:pt idx="7015">
                  <c:v>35.831187374809602</c:v>
                </c:pt>
                <c:pt idx="7016">
                  <c:v>35.832439397395802</c:v>
                </c:pt>
                <c:pt idx="7017">
                  <c:v>35.833691337263801</c:v>
                </c:pt>
                <c:pt idx="7018">
                  <c:v>35.8349431944185</c:v>
                </c:pt>
                <c:pt idx="7019">
                  <c:v>35.836194968864902</c:v>
                </c:pt>
                <c:pt idx="7020">
                  <c:v>35.837446660608002</c:v>
                </c:pt>
                <c:pt idx="7021">
                  <c:v>35.838698269653001</c:v>
                </c:pt>
                <c:pt idx="7022">
                  <c:v>35.839949796004802</c:v>
                </c:pt>
                <c:pt idx="7023">
                  <c:v>35.841201239668301</c:v>
                </c:pt>
                <c:pt idx="7024">
                  <c:v>35.842452600648699</c:v>
                </c:pt>
                <c:pt idx="7025">
                  <c:v>35.843703878950997</c:v>
                </c:pt>
                <c:pt idx="7026">
                  <c:v>35.844955074580099</c:v>
                </c:pt>
                <c:pt idx="7027">
                  <c:v>35.8462061875411</c:v>
                </c:pt>
                <c:pt idx="7028">
                  <c:v>35.847457217839001</c:v>
                </c:pt>
                <c:pt idx="7029">
                  <c:v>35.848708165478797</c:v>
                </c:pt>
                <c:pt idx="7030">
                  <c:v>35.849959030465499</c:v>
                </c:pt>
                <c:pt idx="7031">
                  <c:v>35.8512098128042</c:v>
                </c:pt>
                <c:pt idx="7032">
                  <c:v>35.852460512499803</c:v>
                </c:pt>
                <c:pt idx="7033">
                  <c:v>35.853711129557503</c:v>
                </c:pt>
                <c:pt idx="7034">
                  <c:v>35.854961663982102</c:v>
                </c:pt>
                <c:pt idx="7035">
                  <c:v>35.856212115778803</c:v>
                </c:pt>
                <c:pt idx="7036">
                  <c:v>35.857462484952499</c:v>
                </c:pt>
                <c:pt idx="7037">
                  <c:v>35.858712771508301</c:v>
                </c:pt>
                <c:pt idx="7038">
                  <c:v>35.859962975451197</c:v>
                </c:pt>
                <c:pt idx="7039">
                  <c:v>35.861213096786202</c:v>
                </c:pt>
                <c:pt idx="7040">
                  <c:v>35.862463135518297</c:v>
                </c:pt>
                <c:pt idx="7041">
                  <c:v>35.8637130916525</c:v>
                </c:pt>
                <c:pt idx="7042">
                  <c:v>35.864962965194003</c:v>
                </c:pt>
                <c:pt idx="7043">
                  <c:v>35.866212756147597</c:v>
                </c:pt>
                <c:pt idx="7044">
                  <c:v>35.867462464518397</c:v>
                </c:pt>
                <c:pt idx="7045">
                  <c:v>35.868712090311398</c:v>
                </c:pt>
                <c:pt idx="7046">
                  <c:v>35.869961633531702</c:v>
                </c:pt>
                <c:pt idx="7047">
                  <c:v>35.871211094184297</c:v>
                </c:pt>
                <c:pt idx="7048">
                  <c:v>35.872460472274199</c:v>
                </c:pt>
                <c:pt idx="7049">
                  <c:v>35.873709767806403</c:v>
                </c:pt>
                <c:pt idx="7050">
                  <c:v>35.874958980785898</c:v>
                </c:pt>
                <c:pt idx="7051">
                  <c:v>35.8762081112178</c:v>
                </c:pt>
                <c:pt idx="7052">
                  <c:v>35.877457159107102</c:v>
                </c:pt>
                <c:pt idx="7053">
                  <c:v>35.878706124458802</c:v>
                </c:pt>
                <c:pt idx="7054">
                  <c:v>35.879955007277999</c:v>
                </c:pt>
                <c:pt idx="7055">
                  <c:v>35.881203807569499</c:v>
                </c:pt>
                <c:pt idx="7056">
                  <c:v>35.8824525253386</c:v>
                </c:pt>
                <c:pt idx="7057">
                  <c:v>35.883701160590199</c:v>
                </c:pt>
                <c:pt idx="7058">
                  <c:v>35.884949713329299</c:v>
                </c:pt>
                <c:pt idx="7059">
                  <c:v>35.886198183561</c:v>
                </c:pt>
                <c:pt idx="7060">
                  <c:v>35.887446571290297</c:v>
                </c:pt>
                <c:pt idx="7061">
                  <c:v>35.888694876522102</c:v>
                </c:pt>
                <c:pt idx="7062">
                  <c:v>35.8899430992616</c:v>
                </c:pt>
                <c:pt idx="7063">
                  <c:v>35.891191239513802</c:v>
                </c:pt>
                <c:pt idx="7064">
                  <c:v>35.892439297283602</c:v>
                </c:pt>
                <c:pt idx="7065">
                  <c:v>35.893687272576202</c:v>
                </c:pt>
                <c:pt idx="7066">
                  <c:v>35.894935165396397</c:v>
                </c:pt>
                <c:pt idx="7067">
                  <c:v>35.896182975749497</c:v>
                </c:pt>
                <c:pt idx="7068">
                  <c:v>35.897430703640303</c:v>
                </c:pt>
                <c:pt idx="7069">
                  <c:v>35.898678349073997</c:v>
                </c:pt>
                <c:pt idx="7070">
                  <c:v>35.899925912055501</c:v>
                </c:pt>
                <c:pt idx="7071">
                  <c:v>35.901173392589797</c:v>
                </c:pt>
                <c:pt idx="7072">
                  <c:v>35.9024207906821</c:v>
                </c:pt>
                <c:pt idx="7073">
                  <c:v>35.9036681063373</c:v>
                </c:pt>
                <c:pt idx="7074">
                  <c:v>35.904915339560503</c:v>
                </c:pt>
                <c:pt idx="7075">
                  <c:v>35.9061624903566</c:v>
                </c:pt>
                <c:pt idx="7076">
                  <c:v>35.907409558730699</c:v>
                </c:pt>
                <c:pt idx="7077">
                  <c:v>35.908656544687901</c:v>
                </c:pt>
                <c:pt idx="7078">
                  <c:v>35.909903448233202</c:v>
                </c:pt>
                <c:pt idx="7079">
                  <c:v>35.911150269371497</c:v>
                </c:pt>
                <c:pt idx="7080">
                  <c:v>35.912397008108002</c:v>
                </c:pt>
                <c:pt idx="7081">
                  <c:v>35.913643664447598</c:v>
                </c:pt>
                <c:pt idx="7082">
                  <c:v>35.9148902383955</c:v>
                </c:pt>
                <c:pt idx="7083">
                  <c:v>35.916136729956499</c:v>
                </c:pt>
                <c:pt idx="7084">
                  <c:v>35.917383139135801</c:v>
                </c:pt>
                <c:pt idx="7085">
                  <c:v>35.918629465938302</c:v>
                </c:pt>
                <c:pt idx="7086">
                  <c:v>35.919875710369197</c:v>
                </c:pt>
                <c:pt idx="7087">
                  <c:v>35.921121872433403</c:v>
                </c:pt>
                <c:pt idx="7088">
                  <c:v>35.922367952136</c:v>
                </c:pt>
                <c:pt idx="7089">
                  <c:v>35.923613949481997</c:v>
                </c:pt>
                <c:pt idx="7090">
                  <c:v>35.924859864476403</c:v>
                </c:pt>
                <c:pt idx="7091">
                  <c:v>35.926105697124299</c:v>
                </c:pt>
                <c:pt idx="7092">
                  <c:v>35.927351447430702</c:v>
                </c:pt>
                <c:pt idx="7093">
                  <c:v>35.928597115400599</c:v>
                </c:pt>
                <c:pt idx="7094">
                  <c:v>35.929842701039099</c:v>
                </c:pt>
                <c:pt idx="7095">
                  <c:v>35.931088204351198</c:v>
                </c:pt>
                <c:pt idx="7096">
                  <c:v>35.932333625341897</c:v>
                </c:pt>
                <c:pt idx="7097">
                  <c:v>35.933578964016199</c:v>
                </c:pt>
                <c:pt idx="7098">
                  <c:v>35.934824220379298</c:v>
                </c:pt>
                <c:pt idx="7099">
                  <c:v>35.936069394435997</c:v>
                </c:pt>
                <c:pt idx="7100">
                  <c:v>35.937314486191603</c:v>
                </c:pt>
                <c:pt idx="7101">
                  <c:v>35.9385594956509</c:v>
                </c:pt>
                <c:pt idx="7102">
                  <c:v>35.939804422819101</c:v>
                </c:pt>
                <c:pt idx="7103">
                  <c:v>35.941049267701104</c:v>
                </c:pt>
                <c:pt idx="7104">
                  <c:v>35.942294030302001</c:v>
                </c:pt>
                <c:pt idx="7105">
                  <c:v>35.943538710626903</c:v>
                </c:pt>
                <c:pt idx="7106">
                  <c:v>35.944783308680698</c:v>
                </c:pt>
                <c:pt idx="7107">
                  <c:v>35.946027824468501</c:v>
                </c:pt>
                <c:pt idx="7108">
                  <c:v>35.947272257995401</c:v>
                </c:pt>
                <c:pt idx="7109">
                  <c:v>35.948516609266299</c:v>
                </c:pt>
                <c:pt idx="7110">
                  <c:v>35.949760878286298</c:v>
                </c:pt>
                <c:pt idx="7111">
                  <c:v>35.9510050650605</c:v>
                </c:pt>
                <c:pt idx="7112">
                  <c:v>35.952249169593898</c:v>
                </c:pt>
                <c:pt idx="7113">
                  <c:v>35.953493191891503</c:v>
                </c:pt>
                <c:pt idx="7114">
                  <c:v>35.954737131958296</c:v>
                </c:pt>
                <c:pt idx="7115">
                  <c:v>35.9559809897994</c:v>
                </c:pt>
                <c:pt idx="7116">
                  <c:v>35.957224765419902</c:v>
                </c:pt>
                <c:pt idx="7117">
                  <c:v>35.958468458824697</c:v>
                </c:pt>
                <c:pt idx="7118">
                  <c:v>35.959712070018902</c:v>
                </c:pt>
                <c:pt idx="7119">
                  <c:v>35.960955599007498</c:v>
                </c:pt>
                <c:pt idx="7120">
                  <c:v>35.9621990457956</c:v>
                </c:pt>
                <c:pt idx="7121">
                  <c:v>35.963442410388303</c:v>
                </c:pt>
                <c:pt idx="7122">
                  <c:v>35.964685692790503</c:v>
                </c:pt>
                <c:pt idx="7123">
                  <c:v>35.965928893007202</c:v>
                </c:pt>
                <c:pt idx="7124">
                  <c:v>35.967172011043601</c:v>
                </c:pt>
                <c:pt idx="7125">
                  <c:v>35.968415046904703</c:v>
                </c:pt>
                <c:pt idx="7126">
                  <c:v>35.969658000595501</c:v>
                </c:pt>
                <c:pt idx="7127">
                  <c:v>35.970900872121</c:v>
                </c:pt>
                <c:pt idx="7128">
                  <c:v>35.972143661486299</c:v>
                </c:pt>
                <c:pt idx="7129">
                  <c:v>35.973386368696403</c:v>
                </c:pt>
                <c:pt idx="7130">
                  <c:v>35.974628993756497</c:v>
                </c:pt>
                <c:pt idx="7131">
                  <c:v>35.975871536671299</c:v>
                </c:pt>
                <c:pt idx="7132">
                  <c:v>35.977113997446203</c:v>
                </c:pt>
                <c:pt idx="7133">
                  <c:v>35.978356376085998</c:v>
                </c:pt>
                <c:pt idx="7134">
                  <c:v>35.979598672595799</c:v>
                </c:pt>
                <c:pt idx="7135">
                  <c:v>35.980840886980701</c:v>
                </c:pt>
                <c:pt idx="7136">
                  <c:v>35.982083019245799</c:v>
                </c:pt>
                <c:pt idx="7137">
                  <c:v>35.983325069395903</c:v>
                </c:pt>
                <c:pt idx="7138">
                  <c:v>35.9845670374363</c:v>
                </c:pt>
                <c:pt idx="7139">
                  <c:v>35.985808923371799</c:v>
                </c:pt>
                <c:pt idx="7140">
                  <c:v>35.987050727207702</c:v>
                </c:pt>
                <c:pt idx="7141">
                  <c:v>35.988292448948798</c:v>
                </c:pt>
                <c:pt idx="7142">
                  <c:v>35.989534088600301</c:v>
                </c:pt>
                <c:pt idx="7143">
                  <c:v>35.990775646167201</c:v>
                </c:pt>
                <c:pt idx="7144">
                  <c:v>35.992017121654598</c:v>
                </c:pt>
                <c:pt idx="7145">
                  <c:v>35.993258515067403</c:v>
                </c:pt>
                <c:pt idx="7146">
                  <c:v>35.994499826410703</c:v>
                </c:pt>
                <c:pt idx="7147">
                  <c:v>35.995741055689599</c:v>
                </c:pt>
                <c:pt idx="7148">
                  <c:v>35.996982202909102</c:v>
                </c:pt>
                <c:pt idx="7149">
                  <c:v>35.998223268074298</c:v>
                </c:pt>
                <c:pt idx="7150">
                  <c:v>35.999464251190197</c:v>
                </c:pt>
                <c:pt idx="7151">
                  <c:v>36.000705152261801</c:v>
                </c:pt>
                <c:pt idx="7152">
                  <c:v>36.001945971294099</c:v>
                </c:pt>
                <c:pt idx="7153">
                  <c:v>36.003186708292297</c:v>
                </c:pt>
                <c:pt idx="7154">
                  <c:v>36.004427363261399</c:v>
                </c:pt>
                <c:pt idx="7155">
                  <c:v>36.0056679362064</c:v>
                </c:pt>
                <c:pt idx="7156">
                  <c:v>36.006908427132302</c:v>
                </c:pt>
                <c:pt idx="7157">
                  <c:v>36.008148836044299</c:v>
                </c:pt>
                <c:pt idx="7158">
                  <c:v>36.009389162947301</c:v>
                </c:pt>
                <c:pt idx="7159">
                  <c:v>36.010629407846402</c:v>
                </c:pt>
                <c:pt idx="7160">
                  <c:v>36.011869570746597</c:v>
                </c:pt>
                <c:pt idx="7161">
                  <c:v>36.013109651652996</c:v>
                </c:pt>
                <c:pt idx="7162">
                  <c:v>36.014349650570701</c:v>
                </c:pt>
                <c:pt idx="7163">
                  <c:v>36.015589567504598</c:v>
                </c:pt>
                <c:pt idx="7164">
                  <c:v>36.016829402459798</c:v>
                </c:pt>
                <c:pt idx="7165">
                  <c:v>36.018069155441403</c:v>
                </c:pt>
                <c:pt idx="7166">
                  <c:v>36.019308826454399</c:v>
                </c:pt>
                <c:pt idx="7167">
                  <c:v>36.020548415503903</c:v>
                </c:pt>
                <c:pt idx="7168">
                  <c:v>36.021787922594903</c:v>
                </c:pt>
                <c:pt idx="7169">
                  <c:v>36.023027347732402</c:v>
                </c:pt>
                <c:pt idx="7170">
                  <c:v>36.0242666909215</c:v>
                </c:pt>
                <c:pt idx="7171">
                  <c:v>36.0255059521673</c:v>
                </c:pt>
                <c:pt idx="7172">
                  <c:v>36.026745131474797</c:v>
                </c:pt>
                <c:pt idx="7173">
                  <c:v>36.027984228849</c:v>
                </c:pt>
                <c:pt idx="7174">
                  <c:v>36.029223244294997</c:v>
                </c:pt>
                <c:pt idx="7175">
                  <c:v>36.030462177817803</c:v>
                </c:pt>
                <c:pt idx="7176">
                  <c:v>36.031701029422599</c:v>
                </c:pt>
                <c:pt idx="7177">
                  <c:v>36.032939799114203</c:v>
                </c:pt>
                <c:pt idx="7178">
                  <c:v>36.034178486897801</c:v>
                </c:pt>
                <c:pt idx="7179">
                  <c:v>36.035417092778502</c:v>
                </c:pt>
                <c:pt idx="7180">
                  <c:v>36.036655616761202</c:v>
                </c:pt>
                <c:pt idx="7181">
                  <c:v>36.037894058851101</c:v>
                </c:pt>
                <c:pt idx="7182">
                  <c:v>36.039132419053203</c:v>
                </c:pt>
                <c:pt idx="7183">
                  <c:v>36.040370697372403</c:v>
                </c:pt>
                <c:pt idx="7184">
                  <c:v>36.041608893814001</c:v>
                </c:pt>
                <c:pt idx="7185">
                  <c:v>36.0428470083828</c:v>
                </c:pt>
                <c:pt idx="7186">
                  <c:v>36.044085041084102</c:v>
                </c:pt>
                <c:pt idx="7187">
                  <c:v>36.045322991922703</c:v>
                </c:pt>
                <c:pt idx="7188">
                  <c:v>36.046560860903902</c:v>
                </c:pt>
                <c:pt idx="7189">
                  <c:v>36.047798648032497</c:v>
                </c:pt>
                <c:pt idx="7190">
                  <c:v>36.049036353313703</c:v>
                </c:pt>
                <c:pt idx="7191">
                  <c:v>36.050273976752599</c:v>
                </c:pt>
                <c:pt idx="7192">
                  <c:v>36.051511518354097</c:v>
                </c:pt>
                <c:pt idx="7193">
                  <c:v>36.052748978123397</c:v>
                </c:pt>
                <c:pt idx="7194">
                  <c:v>36.053986356065401</c:v>
                </c:pt>
                <c:pt idx="7195">
                  <c:v>36.055223652185298</c:v>
                </c:pt>
                <c:pt idx="7196">
                  <c:v>36.056460866488003</c:v>
                </c:pt>
                <c:pt idx="7197">
                  <c:v>36.057697998978703</c:v>
                </c:pt>
                <c:pt idx="7198">
                  <c:v>36.058935049662303</c:v>
                </c:pt>
                <c:pt idx="7199">
                  <c:v>36.060172018544002</c:v>
                </c:pt>
                <c:pt idx="7200">
                  <c:v>36.061408905628703</c:v>
                </c:pt>
                <c:pt idx="7201">
                  <c:v>36.062645710921601</c:v>
                </c:pt>
                <c:pt idx="7202">
                  <c:v>36.063882434427697</c:v>
                </c:pt>
                <c:pt idx="7203">
                  <c:v>36.065119076152001</c:v>
                </c:pt>
                <c:pt idx="7204">
                  <c:v>36.066355636099701</c:v>
                </c:pt>
                <c:pt idx="7205">
                  <c:v>36.067592114275598</c:v>
                </c:pt>
                <c:pt idx="7206">
                  <c:v>36.068828510685002</c:v>
                </c:pt>
                <c:pt idx="7207">
                  <c:v>36.0700648253328</c:v>
                </c:pt>
                <c:pt idx="7208">
                  <c:v>36.071301058224201</c:v>
                </c:pt>
                <c:pt idx="7209">
                  <c:v>36.0725372093641</c:v>
                </c:pt>
                <c:pt idx="7210">
                  <c:v>36.073773278757599</c:v>
                </c:pt>
                <c:pt idx="7211">
                  <c:v>36.075009266409701</c:v>
                </c:pt>
                <c:pt idx="7212">
                  <c:v>36.076245172325599</c:v>
                </c:pt>
                <c:pt idx="7213">
                  <c:v>36.077480996510303</c:v>
                </c:pt>
                <c:pt idx="7214">
                  <c:v>36.078716738968801</c:v>
                </c:pt>
                <c:pt idx="7215">
                  <c:v>36.079952399706102</c:v>
                </c:pt>
                <c:pt idx="7216">
                  <c:v>36.081187978727499</c:v>
                </c:pt>
                <c:pt idx="7217">
                  <c:v>36.082423476037803</c:v>
                </c:pt>
                <c:pt idx="7218">
                  <c:v>36.083658891642102</c:v>
                </c:pt>
                <c:pt idx="7219">
                  <c:v>36.084894225545497</c:v>
                </c:pt>
                <c:pt idx="7220">
                  <c:v>36.086129477753197</c:v>
                </c:pt>
                <c:pt idx="7221">
                  <c:v>36.087364648269997</c:v>
                </c:pt>
                <c:pt idx="7222">
                  <c:v>36.088599737101099</c:v>
                </c:pt>
                <c:pt idx="7223">
                  <c:v>36.089834744251498</c:v>
                </c:pt>
                <c:pt idx="7224">
                  <c:v>36.091069669726203</c:v>
                </c:pt>
                <c:pt idx="7225">
                  <c:v>36.092304513530401</c:v>
                </c:pt>
                <c:pt idx="7226">
                  <c:v>36.093539275669201</c:v>
                </c:pt>
                <c:pt idx="7227">
                  <c:v>36.094773956147399</c:v>
                </c:pt>
                <c:pt idx="7228">
                  <c:v>36.096008554970297</c:v>
                </c:pt>
                <c:pt idx="7229">
                  <c:v>36.097243072142803</c:v>
                </c:pt>
                <c:pt idx="7230">
                  <c:v>36.098477507669998</c:v>
                </c:pt>
                <c:pt idx="7231">
                  <c:v>36.099711861556997</c:v>
                </c:pt>
                <c:pt idx="7232">
                  <c:v>36.100946133808797</c:v>
                </c:pt>
                <c:pt idx="7233">
                  <c:v>36.102180324430499</c:v>
                </c:pt>
                <c:pt idx="7234">
                  <c:v>36.103414433427197</c:v>
                </c:pt>
                <c:pt idx="7235">
                  <c:v>36.104648460803801</c:v>
                </c:pt>
                <c:pt idx="7236">
                  <c:v>36.105882406565499</c:v>
                </c:pt>
                <c:pt idx="7237">
                  <c:v>36.107116270717299</c:v>
                </c:pt>
                <c:pt idx="7238">
                  <c:v>36.108350053264303</c:v>
                </c:pt>
                <c:pt idx="7239">
                  <c:v>36.109583754211599</c:v>
                </c:pt>
                <c:pt idx="7240">
                  <c:v>36.110817373564103</c:v>
                </c:pt>
                <c:pt idx="7241">
                  <c:v>36.112050911326897</c:v>
                </c:pt>
                <c:pt idx="7242">
                  <c:v>36.113284367505202</c:v>
                </c:pt>
                <c:pt idx="7243">
                  <c:v>36.114517742103899</c:v>
                </c:pt>
                <c:pt idx="7244">
                  <c:v>36.115751035128099</c:v>
                </c:pt>
                <c:pt idx="7245">
                  <c:v>36.116984246583002</c:v>
                </c:pt>
                <c:pt idx="7246">
                  <c:v>36.118217376473403</c:v>
                </c:pt>
                <c:pt idx="7247">
                  <c:v>36.119450424804597</c:v>
                </c:pt>
                <c:pt idx="7248">
                  <c:v>36.120683391581501</c:v>
                </c:pt>
                <c:pt idx="7249">
                  <c:v>36.121916276809202</c:v>
                </c:pt>
                <c:pt idx="7250">
                  <c:v>36.123149080492801</c:v>
                </c:pt>
                <c:pt idx="7251">
                  <c:v>36.124381802637302</c:v>
                </c:pt>
                <c:pt idx="7252">
                  <c:v>36.125614443247898</c:v>
                </c:pt>
                <c:pt idx="7253">
                  <c:v>36.126847002329498</c:v>
                </c:pt>
                <c:pt idx="7254">
                  <c:v>36.128079479887198</c:v>
                </c:pt>
                <c:pt idx="7255">
                  <c:v>36.129311875926</c:v>
                </c:pt>
                <c:pt idx="7256">
                  <c:v>36.130544190451097</c:v>
                </c:pt>
                <c:pt idx="7257">
                  <c:v>36.1317764234675</c:v>
                </c:pt>
                <c:pt idx="7258">
                  <c:v>36.133008574980302</c:v>
                </c:pt>
                <c:pt idx="7259">
                  <c:v>36.134240644994399</c:v>
                </c:pt>
                <c:pt idx="7260">
                  <c:v>36.1354726335151</c:v>
                </c:pt>
                <c:pt idx="7261">
                  <c:v>36.136704540547299</c:v>
                </c:pt>
                <c:pt idx="7262">
                  <c:v>36.137936366096</c:v>
                </c:pt>
                <c:pt idx="7263">
                  <c:v>36.139168110166501</c:v>
                </c:pt>
                <c:pt idx="7264">
                  <c:v>36.140399772763601</c:v>
                </c:pt>
                <c:pt idx="7265">
                  <c:v>36.141631353892599</c:v>
                </c:pt>
                <c:pt idx="7266">
                  <c:v>36.142862853558299</c:v>
                </c:pt>
                <c:pt idx="7267">
                  <c:v>36.144094271766001</c:v>
                </c:pt>
                <c:pt idx="7268">
                  <c:v>36.1453256085207</c:v>
                </c:pt>
                <c:pt idx="7269">
                  <c:v>36.146556863827399</c:v>
                </c:pt>
                <c:pt idx="7270">
                  <c:v>36.1477880376911</c:v>
                </c:pt>
                <c:pt idx="7271">
                  <c:v>36.149019130116997</c:v>
                </c:pt>
                <c:pt idx="7272">
                  <c:v>36.150250141110199</c:v>
                </c:pt>
                <c:pt idx="7273">
                  <c:v>36.151481070675601</c:v>
                </c:pt>
                <c:pt idx="7274">
                  <c:v>36.152711918818298</c:v>
                </c:pt>
                <c:pt idx="7275">
                  <c:v>36.153942685543498</c:v>
                </c:pt>
                <c:pt idx="7276">
                  <c:v>36.155173370856097</c:v>
                </c:pt>
                <c:pt idx="7277">
                  <c:v>36.156403974761297</c:v>
                </c:pt>
                <c:pt idx="7278">
                  <c:v>36.157634497263999</c:v>
                </c:pt>
                <c:pt idx="7279">
                  <c:v>36.158864938369398</c:v>
                </c:pt>
                <c:pt idx="7280">
                  <c:v>36.160095298082503</c:v>
                </c:pt>
                <c:pt idx="7281">
                  <c:v>36.161325576408402</c:v>
                </c:pt>
                <c:pt idx="7282">
                  <c:v>36.162555773352103</c:v>
                </c:pt>
                <c:pt idx="7283">
                  <c:v>36.163785888918703</c:v>
                </c:pt>
                <c:pt idx="7284">
                  <c:v>36.165015923113401</c:v>
                </c:pt>
                <c:pt idx="7285">
                  <c:v>36.166245875941001</c:v>
                </c:pt>
                <c:pt idx="7286">
                  <c:v>36.167475747406698</c:v>
                </c:pt>
                <c:pt idx="7287">
                  <c:v>36.168705537515699</c:v>
                </c:pt>
                <c:pt idx="7288">
                  <c:v>36.1699352462728</c:v>
                </c:pt>
                <c:pt idx="7289">
                  <c:v>36.171164873683203</c:v>
                </c:pt>
                <c:pt idx="7290">
                  <c:v>36.172394419752003</c:v>
                </c:pt>
                <c:pt idx="7291">
                  <c:v>36.173623884484201</c:v>
                </c:pt>
                <c:pt idx="7292">
                  <c:v>36.174853267884899</c:v>
                </c:pt>
                <c:pt idx="7293">
                  <c:v>36.176082569959199</c:v>
                </c:pt>
                <c:pt idx="7294">
                  <c:v>36.177311790711997</c:v>
                </c:pt>
                <c:pt idx="7295">
                  <c:v>36.1785409301486</c:v>
                </c:pt>
                <c:pt idx="7296">
                  <c:v>36.179769988273897</c:v>
                </c:pt>
                <c:pt idx="7297">
                  <c:v>36.180998965093004</c:v>
                </c:pt>
                <c:pt idx="7298">
                  <c:v>36.182227860611</c:v>
                </c:pt>
                <c:pt idx="7299">
                  <c:v>36.183456674832897</c:v>
                </c:pt>
                <c:pt idx="7300">
                  <c:v>36.184685407763801</c:v>
                </c:pt>
                <c:pt idx="7301">
                  <c:v>36.185914059408802</c:v>
                </c:pt>
                <c:pt idx="7302">
                  <c:v>36.187142629773</c:v>
                </c:pt>
                <c:pt idx="7303">
                  <c:v>36.188371118861298</c:v>
                </c:pt>
                <c:pt idx="7304">
                  <c:v>36.189599526678997</c:v>
                </c:pt>
                <c:pt idx="7305">
                  <c:v>36.1908278532309</c:v>
                </c:pt>
                <c:pt idx="7306">
                  <c:v>36.192056098522301</c:v>
                </c:pt>
                <c:pt idx="7307">
                  <c:v>36.193284262558102</c:v>
                </c:pt>
                <c:pt idx="7308">
                  <c:v>36.194512345343497</c:v>
                </c:pt>
                <c:pt idx="7309">
                  <c:v>36.195740346883497</c:v>
                </c:pt>
                <c:pt idx="7310">
                  <c:v>36.196968267183202</c:v>
                </c:pt>
                <c:pt idx="7311">
                  <c:v>36.1981961062476</c:v>
                </c:pt>
                <c:pt idx="7312">
                  <c:v>36.199423864081801</c:v>
                </c:pt>
                <c:pt idx="7313">
                  <c:v>36.200651540690899</c:v>
                </c:pt>
                <c:pt idx="7314">
                  <c:v>36.201879136079903</c:v>
                </c:pt>
                <c:pt idx="7315">
                  <c:v>36.203106650253901</c:v>
                </c:pt>
                <c:pt idx="7316">
                  <c:v>36.2043340832181</c:v>
                </c:pt>
                <c:pt idx="7317">
                  <c:v>36.205561434977298</c:v>
                </c:pt>
                <c:pt idx="7318">
                  <c:v>36.206788705536802</c:v>
                </c:pt>
                <c:pt idx="7319">
                  <c:v>36.2080158949015</c:v>
                </c:pt>
                <c:pt idx="7320">
                  <c:v>36.209243003076601</c:v>
                </c:pt>
                <c:pt idx="7321">
                  <c:v>36.2104700300671</c:v>
                </c:pt>
                <c:pt idx="7322">
                  <c:v>36.211696975878098</c:v>
                </c:pt>
                <c:pt idx="7323">
                  <c:v>36.212923840514598</c:v>
                </c:pt>
                <c:pt idx="7324">
                  <c:v>36.214150623981801</c:v>
                </c:pt>
                <c:pt idx="7325">
                  <c:v>36.215377326284603</c:v>
                </c:pt>
                <c:pt idx="7326">
                  <c:v>36.216603947428297</c:v>
                </c:pt>
                <c:pt idx="7327">
                  <c:v>36.2178304874177</c:v>
                </c:pt>
                <c:pt idx="7328">
                  <c:v>36.219056946258</c:v>
                </c:pt>
                <c:pt idx="7329">
                  <c:v>36.220283323954298</c:v>
                </c:pt>
                <c:pt idx="7330">
                  <c:v>36.221509620511597</c:v>
                </c:pt>
                <c:pt idx="7331">
                  <c:v>36.222735835935097</c:v>
                </c:pt>
                <c:pt idx="7332">
                  <c:v>36.223961970229603</c:v>
                </c:pt>
                <c:pt idx="7333">
                  <c:v>36.225188023400499</c:v>
                </c:pt>
                <c:pt idx="7334">
                  <c:v>36.226413995452603</c:v>
                </c:pt>
                <c:pt idx="7335">
                  <c:v>36.227639886391202</c:v>
                </c:pt>
                <c:pt idx="7336">
                  <c:v>36.228865696221099</c:v>
                </c:pt>
                <c:pt idx="7337">
                  <c:v>36.230091424947602</c:v>
                </c:pt>
                <c:pt idx="7338">
                  <c:v>36.231317072575699</c:v>
                </c:pt>
                <c:pt idx="7339">
                  <c:v>36.232542639110498</c:v>
                </c:pt>
                <c:pt idx="7340">
                  <c:v>36.233768124556903</c:v>
                </c:pt>
                <c:pt idx="7341">
                  <c:v>36.234993528920199</c:v>
                </c:pt>
                <c:pt idx="7342">
                  <c:v>36.236218852205397</c:v>
                </c:pt>
                <c:pt idx="7343">
                  <c:v>36.237444094417398</c:v>
                </c:pt>
                <c:pt idx="7344">
                  <c:v>36.238669255561497</c:v>
                </c:pt>
                <c:pt idx="7345">
                  <c:v>36.239894335642703</c:v>
                </c:pt>
                <c:pt idx="7346">
                  <c:v>36.241119334666003</c:v>
                </c:pt>
                <c:pt idx="7347">
                  <c:v>36.242344252636599</c:v>
                </c:pt>
                <c:pt idx="7348">
                  <c:v>36.243569089559401</c:v>
                </c:pt>
                <c:pt idx="7349">
                  <c:v>36.244793845439602</c:v>
                </c:pt>
                <c:pt idx="7350">
                  <c:v>36.246018520282298</c:v>
                </c:pt>
                <c:pt idx="7351">
                  <c:v>36.247243114092399</c:v>
                </c:pt>
                <c:pt idx="7352">
                  <c:v>36.248467626875097</c:v>
                </c:pt>
                <c:pt idx="7353">
                  <c:v>36.249692058635503</c:v>
                </c:pt>
                <c:pt idx="7354">
                  <c:v>36.250916409378597</c:v>
                </c:pt>
                <c:pt idx="7355">
                  <c:v>36.252140679109502</c:v>
                </c:pt>
                <c:pt idx="7356">
                  <c:v>36.253364867833199</c:v>
                </c:pt>
                <c:pt idx="7357">
                  <c:v>36.254588975554903</c:v>
                </c:pt>
                <c:pt idx="7358">
                  <c:v>36.255813002279602</c:v>
                </c:pt>
                <c:pt idx="7359">
                  <c:v>36.257036948012399</c:v>
                </c:pt>
                <c:pt idx="7360">
                  <c:v>36.258260812758301</c:v>
                </c:pt>
                <c:pt idx="7361">
                  <c:v>36.259484596522398</c:v>
                </c:pt>
                <c:pt idx="7362">
                  <c:v>36.260708299309897</c:v>
                </c:pt>
                <c:pt idx="7363">
                  <c:v>36.261931921125701</c:v>
                </c:pt>
                <c:pt idx="7364">
                  <c:v>36.263155461974897</c:v>
                </c:pt>
                <c:pt idx="7365">
                  <c:v>36.264378921862701</c:v>
                </c:pt>
                <c:pt idx="7366">
                  <c:v>36.265602300794001</c:v>
                </c:pt>
                <c:pt idx="7367">
                  <c:v>36.266825598773998</c:v>
                </c:pt>
                <c:pt idx="7368">
                  <c:v>36.268048815807802</c:v>
                </c:pt>
                <c:pt idx="7369">
                  <c:v>36.269271951900301</c:v>
                </c:pt>
                <c:pt idx="7370">
                  <c:v>36.270495007056702</c:v>
                </c:pt>
                <c:pt idx="7371">
                  <c:v>36.271717981282102</c:v>
                </c:pt>
                <c:pt idx="7372">
                  <c:v>36.272940874581501</c:v>
                </c:pt>
                <c:pt idx="7373">
                  <c:v>36.274163686959902</c:v>
                </c:pt>
                <c:pt idx="7374">
                  <c:v>36.275386418422599</c:v>
                </c:pt>
                <c:pt idx="7375">
                  <c:v>36.276609068974501</c:v>
                </c:pt>
                <c:pt idx="7376">
                  <c:v>36.277831638620697</c:v>
                </c:pt>
                <c:pt idx="7377">
                  <c:v>36.279054127366301</c:v>
                </c:pt>
                <c:pt idx="7378">
                  <c:v>36.280276535216302</c:v>
                </c:pt>
                <c:pt idx="7379">
                  <c:v>36.281498862175901</c:v>
                </c:pt>
                <c:pt idx="7380">
                  <c:v>36.282721108250101</c:v>
                </c:pt>
                <c:pt idx="7381">
                  <c:v>36.283943273444002</c:v>
                </c:pt>
                <c:pt idx="7382">
                  <c:v>36.285165357762601</c:v>
                </c:pt>
                <c:pt idx="7383">
                  <c:v>36.286387361211098</c:v>
                </c:pt>
                <c:pt idx="7384">
                  <c:v>36.287609283794502</c:v>
                </c:pt>
                <c:pt idx="7385">
                  <c:v>36.288831125517902</c:v>
                </c:pt>
                <c:pt idx="7386">
                  <c:v>36.290052886386299</c:v>
                </c:pt>
                <c:pt idx="7387">
                  <c:v>36.291274566404802</c:v>
                </c:pt>
                <c:pt idx="7388">
                  <c:v>36.292496165578598</c:v>
                </c:pt>
                <c:pt idx="7389">
                  <c:v>36.293717683912597</c:v>
                </c:pt>
                <c:pt idx="7390">
                  <c:v>36.294939121412</c:v>
                </c:pt>
                <c:pt idx="7391">
                  <c:v>36.296160478081802</c:v>
                </c:pt>
                <c:pt idx="7392">
                  <c:v>36.297381753927098</c:v>
                </c:pt>
                <c:pt idx="7393">
                  <c:v>36.298602948952997</c:v>
                </c:pt>
                <c:pt idx="7394">
                  <c:v>36.2998240631645</c:v>
                </c:pt>
                <c:pt idx="7395">
                  <c:v>36.301045096566803</c:v>
                </c:pt>
                <c:pt idx="7396">
                  <c:v>36.302266049164899</c:v>
                </c:pt>
                <c:pt idx="7397">
                  <c:v>36.303486920963799</c:v>
                </c:pt>
                <c:pt idx="7398">
                  <c:v>36.304707711968703</c:v>
                </c:pt>
                <c:pt idx="7399">
                  <c:v>36.3059284221846</c:v>
                </c:pt>
                <c:pt idx="7400">
                  <c:v>36.307149051616598</c:v>
                </c:pt>
                <c:pt idx="7401">
                  <c:v>36.308369600269899</c:v>
                </c:pt>
                <c:pt idx="7402">
                  <c:v>36.309590068149298</c:v>
                </c:pt>
                <c:pt idx="7403">
                  <c:v>36.310810455260103</c:v>
                </c:pt>
                <c:pt idx="7404">
                  <c:v>36.312030761607303</c:v>
                </c:pt>
                <c:pt idx="7405">
                  <c:v>36.313250987196</c:v>
                </c:pt>
                <c:pt idx="7406">
                  <c:v>36.314471132031201</c:v>
                </c:pt>
                <c:pt idx="7407">
                  <c:v>36.315691196118102</c:v>
                </c:pt>
                <c:pt idx="7408">
                  <c:v>36.316911179461698</c:v>
                </c:pt>
                <c:pt idx="7409">
                  <c:v>36.318131082066998</c:v>
                </c:pt>
                <c:pt idx="7410">
                  <c:v>36.319350903939203</c:v>
                </c:pt>
                <c:pt idx="7411">
                  <c:v>36.3205706450834</c:v>
                </c:pt>
                <c:pt idx="7412">
                  <c:v>36.321790305504599</c:v>
                </c:pt>
                <c:pt idx="7413">
                  <c:v>36.323009885207803</c:v>
                </c:pt>
                <c:pt idx="7414">
                  <c:v>36.324229384198297</c:v>
                </c:pt>
                <c:pt idx="7415">
                  <c:v>36.325448802480999</c:v>
                </c:pt>
                <c:pt idx="7416">
                  <c:v>36.326668140060903</c:v>
                </c:pt>
                <c:pt idx="7417">
                  <c:v>36.327887396943296</c:v>
                </c:pt>
                <c:pt idx="7418">
                  <c:v>36.329106573133203</c:v>
                </c:pt>
                <c:pt idx="7419">
                  <c:v>36.330325668635602</c:v>
                </c:pt>
                <c:pt idx="7420">
                  <c:v>36.331544683455697</c:v>
                </c:pt>
                <c:pt idx="7421">
                  <c:v>36.332763617598403</c:v>
                </c:pt>
                <c:pt idx="7422">
                  <c:v>36.3339824710689</c:v>
                </c:pt>
                <c:pt idx="7423">
                  <c:v>36.335201243872298</c:v>
                </c:pt>
                <c:pt idx="7424">
                  <c:v>36.336419936013698</c:v>
                </c:pt>
                <c:pt idx="7425">
                  <c:v>36.337638547498003</c:v>
                </c:pt>
                <c:pt idx="7426">
                  <c:v>36.338857078330399</c:v>
                </c:pt>
                <c:pt idx="7427">
                  <c:v>36.340075528516003</c:v>
                </c:pt>
                <c:pt idx="7428">
                  <c:v>36.341293898059803</c:v>
                </c:pt>
                <c:pt idx="7429">
                  <c:v>36.342512186966999</c:v>
                </c:pt>
                <c:pt idx="7430">
                  <c:v>36.343730395242602</c:v>
                </c:pt>
                <c:pt idx="7431">
                  <c:v>36.344948522891599</c:v>
                </c:pt>
                <c:pt idx="7432">
                  <c:v>36.346166569919198</c:v>
                </c:pt>
                <c:pt idx="7433">
                  <c:v>36.347384536330402</c:v>
                </c:pt>
                <c:pt idx="7434">
                  <c:v>36.348602422130298</c:v>
                </c:pt>
                <c:pt idx="7435">
                  <c:v>36.349820227324102</c:v>
                </c:pt>
                <c:pt idx="7436">
                  <c:v>36.351037951916702</c:v>
                </c:pt>
                <c:pt idx="7437">
                  <c:v>36.352255595913199</c:v>
                </c:pt>
                <c:pt idx="7438">
                  <c:v>36.353473159318703</c:v>
                </c:pt>
                <c:pt idx="7439">
                  <c:v>36.354690642138401</c:v>
                </c:pt>
                <c:pt idx="7440">
                  <c:v>36.355908044377301</c:v>
                </c:pt>
                <c:pt idx="7441">
                  <c:v>36.3571253660403</c:v>
                </c:pt>
                <c:pt idx="7442">
                  <c:v>36.358342607132798</c:v>
                </c:pt>
                <c:pt idx="7443">
                  <c:v>36.359559767659597</c:v>
                </c:pt>
                <c:pt idx="7444">
                  <c:v>36.360776847625999</c:v>
                </c:pt>
                <c:pt idx="7445">
                  <c:v>36.361993847036899</c:v>
                </c:pt>
                <c:pt idx="7446">
                  <c:v>36.363210765897399</c:v>
                </c:pt>
                <c:pt idx="7447">
                  <c:v>36.3644276042127</c:v>
                </c:pt>
                <c:pt idx="7448">
                  <c:v>36.365644361987798</c:v>
                </c:pt>
                <c:pt idx="7449">
                  <c:v>36.3668610392278</c:v>
                </c:pt>
                <c:pt idx="7450">
                  <c:v>36.368077635937702</c:v>
                </c:pt>
                <c:pt idx="7451">
                  <c:v>36.369294152122698</c:v>
                </c:pt>
                <c:pt idx="7452">
                  <c:v>36.370510587787798</c:v>
                </c:pt>
                <c:pt idx="7453">
                  <c:v>36.371726942938103</c:v>
                </c:pt>
                <c:pt idx="7454">
                  <c:v>36.372943217578701</c:v>
                </c:pt>
                <c:pt idx="7455">
                  <c:v>36.3741594117147</c:v>
                </c:pt>
                <c:pt idx="7456">
                  <c:v>36.375375525351103</c:v>
                </c:pt>
                <c:pt idx="7457">
                  <c:v>36.376591558492997</c:v>
                </c:pt>
                <c:pt idx="7458">
                  <c:v>36.377807511145498</c:v>
                </c:pt>
                <c:pt idx="7459">
                  <c:v>36.379023383313701</c:v>
                </c:pt>
                <c:pt idx="7460">
                  <c:v>36.3802391750026</c:v>
                </c:pt>
                <c:pt idx="7461">
                  <c:v>36.381454886217398</c:v>
                </c:pt>
                <c:pt idx="7462">
                  <c:v>36.382670516963103</c:v>
                </c:pt>
                <c:pt idx="7463">
                  <c:v>36.383886067244802</c:v>
                </c:pt>
                <c:pt idx="7464">
                  <c:v>36.385101537067499</c:v>
                </c:pt>
                <c:pt idx="7465">
                  <c:v>36.3863169264364</c:v>
                </c:pt>
                <c:pt idx="7466">
                  <c:v>36.387532235356602</c:v>
                </c:pt>
                <c:pt idx="7467">
                  <c:v>36.388747463832999</c:v>
                </c:pt>
                <c:pt idx="7468">
                  <c:v>36.389962611870899</c:v>
                </c:pt>
                <c:pt idx="7469">
                  <c:v>36.391177679475199</c:v>
                </c:pt>
                <c:pt idx="7470">
                  <c:v>36.392392666651098</c:v>
                </c:pt>
                <c:pt idx="7471">
                  <c:v>36.3936075734036</c:v>
                </c:pt>
                <c:pt idx="7472">
                  <c:v>36.394822399737798</c:v>
                </c:pt>
                <c:pt idx="7473">
                  <c:v>36.396037145658802</c:v>
                </c:pt>
                <c:pt idx="7474">
                  <c:v>36.397251811171699</c:v>
                </c:pt>
                <c:pt idx="7475">
                  <c:v>36.398466396281599</c:v>
                </c:pt>
                <c:pt idx="7476">
                  <c:v>36.399680900993403</c:v>
                </c:pt>
                <c:pt idx="7477">
                  <c:v>36.400895325312398</c:v>
                </c:pt>
                <c:pt idx="7478">
                  <c:v>36.4021096692436</c:v>
                </c:pt>
                <c:pt idx="7479">
                  <c:v>36.403323932792098</c:v>
                </c:pt>
                <c:pt idx="7480">
                  <c:v>36.4045381159629</c:v>
                </c:pt>
                <c:pt idx="7481">
                  <c:v>36.405752218761101</c:v>
                </c:pt>
                <c:pt idx="7482">
                  <c:v>36.406966241191903</c:v>
                </c:pt>
                <c:pt idx="7483">
                  <c:v>36.408180183260299</c:v>
                </c:pt>
                <c:pt idx="7484">
                  <c:v>36.4093940449713</c:v>
                </c:pt>
                <c:pt idx="7485">
                  <c:v>36.4106078263301</c:v>
                </c:pt>
                <c:pt idx="7486">
                  <c:v>36.411821527341701</c:v>
                </c:pt>
                <c:pt idx="7487">
                  <c:v>36.413035148011303</c:v>
                </c:pt>
                <c:pt idx="7488">
                  <c:v>36.414248688343903</c:v>
                </c:pt>
                <c:pt idx="7489">
                  <c:v>36.415462148344503</c:v>
                </c:pt>
                <c:pt idx="7490">
                  <c:v>36.416675528018303</c:v>
                </c:pt>
                <c:pt idx="7491">
                  <c:v>36.417888827370298</c:v>
                </c:pt>
                <c:pt idx="7492">
                  <c:v>36.419102046405698</c:v>
                </c:pt>
                <c:pt idx="7493">
                  <c:v>36.420315185129503</c:v>
                </c:pt>
                <c:pt idx="7494">
                  <c:v>36.421528243546703</c:v>
                </c:pt>
                <c:pt idx="7495">
                  <c:v>36.422741221662498</c:v>
                </c:pt>
                <c:pt idx="7496">
                  <c:v>36.423954119481998</c:v>
                </c:pt>
                <c:pt idx="7497">
                  <c:v>36.425166937010196</c:v>
                </c:pt>
                <c:pt idx="7498">
                  <c:v>36.426379674252203</c:v>
                </c:pt>
                <c:pt idx="7499">
                  <c:v>36.427592331213098</c:v>
                </c:pt>
                <c:pt idx="7500">
                  <c:v>36.428804907897998</c:v>
                </c:pt>
                <c:pt idx="7501">
                  <c:v>36.430017404311897</c:v>
                </c:pt>
                <c:pt idx="7502">
                  <c:v>36.431229820459997</c:v>
                </c:pt>
                <c:pt idx="7503">
                  <c:v>36.4324421563473</c:v>
                </c:pt>
                <c:pt idx="7504">
                  <c:v>36.4336544119789</c:v>
                </c:pt>
                <c:pt idx="7505">
                  <c:v>36.434866587359899</c:v>
                </c:pt>
                <c:pt idx="7506">
                  <c:v>36.4360786824953</c:v>
                </c:pt>
                <c:pt idx="7507">
                  <c:v>36.437290697390203</c:v>
                </c:pt>
                <c:pt idx="7508">
                  <c:v>36.438502632049797</c:v>
                </c:pt>
                <c:pt idx="7509">
                  <c:v>36.439714486479097</c:v>
                </c:pt>
                <c:pt idx="7510">
                  <c:v>36.440926260683199</c:v>
                </c:pt>
                <c:pt idx="7511">
                  <c:v>36.442137954667203</c:v>
                </c:pt>
                <c:pt idx="7512">
                  <c:v>36.443349568436098</c:v>
                </c:pt>
                <c:pt idx="7513">
                  <c:v>36.444561101995099</c:v>
                </c:pt>
                <c:pt idx="7514">
                  <c:v>36.445772555349102</c:v>
                </c:pt>
                <c:pt idx="7515">
                  <c:v>36.4469839285034</c:v>
                </c:pt>
                <c:pt idx="7516">
                  <c:v>36.448195221462903</c:v>
                </c:pt>
                <c:pt idx="7517">
                  <c:v>36.449406434232799</c:v>
                </c:pt>
                <c:pt idx="7518">
                  <c:v>36.450617566818202</c:v>
                </c:pt>
                <c:pt idx="7519">
                  <c:v>36.451828619224102</c:v>
                </c:pt>
                <c:pt idx="7520">
                  <c:v>36.4530395914555</c:v>
                </c:pt>
                <c:pt idx="7521">
                  <c:v>36.454250483517697</c:v>
                </c:pt>
                <c:pt idx="7522">
                  <c:v>36.455461295415702</c:v>
                </c:pt>
                <c:pt idx="7523">
                  <c:v>36.456672027154497</c:v>
                </c:pt>
                <c:pt idx="7524">
                  <c:v>36.457882678739203</c:v>
                </c:pt>
                <c:pt idx="7525">
                  <c:v>36.459093250175002</c:v>
                </c:pt>
                <c:pt idx="7526">
                  <c:v>36.460303741466802</c:v>
                </c:pt>
                <c:pt idx="7527">
                  <c:v>36.461514152619898</c:v>
                </c:pt>
                <c:pt idx="7528">
                  <c:v>36.462724483639199</c:v>
                </c:pt>
                <c:pt idx="7529">
                  <c:v>36.463934734529801</c:v>
                </c:pt>
                <c:pt idx="7530">
                  <c:v>36.465144905296903</c:v>
                </c:pt>
                <c:pt idx="7531">
                  <c:v>36.466354995945501</c:v>
                </c:pt>
                <c:pt idx="7532">
                  <c:v>36.467565006480697</c:v>
                </c:pt>
                <c:pt idx="7533">
                  <c:v>36.4687749369076</c:v>
                </c:pt>
                <c:pt idx="7534">
                  <c:v>36.469984787231198</c:v>
                </c:pt>
                <c:pt idx="7535">
                  <c:v>36.471194557456698</c:v>
                </c:pt>
                <c:pt idx="7536">
                  <c:v>36.472404247589097</c:v>
                </c:pt>
                <c:pt idx="7537">
                  <c:v>36.473613857633502</c:v>
                </c:pt>
                <c:pt idx="7538">
                  <c:v>36.474823387595002</c:v>
                </c:pt>
                <c:pt idx="7539">
                  <c:v>36.476032837478698</c:v>
                </c:pt>
                <c:pt idx="7540">
                  <c:v>36.477242207289599</c:v>
                </c:pt>
                <c:pt idx="7541">
                  <c:v>36.4784514970329</c:v>
                </c:pt>
                <c:pt idx="7542">
                  <c:v>36.479660706713602</c:v>
                </c:pt>
                <c:pt idx="7543">
                  <c:v>36.480869836336801</c:v>
                </c:pt>
                <c:pt idx="7544">
                  <c:v>36.482078885907498</c:v>
                </c:pt>
                <c:pt idx="7545">
                  <c:v>36.483287855431001</c:v>
                </c:pt>
                <c:pt idx="7546">
                  <c:v>36.4844967449122</c:v>
                </c:pt>
                <c:pt idx="7547">
                  <c:v>36.485705554356201</c:v>
                </c:pt>
                <c:pt idx="7548">
                  <c:v>36.486914283768201</c:v>
                </c:pt>
                <c:pt idx="7549">
                  <c:v>36.4881229331532</c:v>
                </c:pt>
                <c:pt idx="7550">
                  <c:v>36.489331502516201</c:v>
                </c:pt>
                <c:pt idx="7551">
                  <c:v>36.490539991862398</c:v>
                </c:pt>
                <c:pt idx="7552">
                  <c:v>36.491748401196901</c:v>
                </c:pt>
                <c:pt idx="7553">
                  <c:v>36.492956730524703</c:v>
                </c:pt>
                <c:pt idx="7554">
                  <c:v>36.4941649798509</c:v>
                </c:pt>
                <c:pt idx="7555">
                  <c:v>36.495373149180701</c:v>
                </c:pt>
                <c:pt idx="7556">
                  <c:v>36.496581238518999</c:v>
                </c:pt>
                <c:pt idx="7557">
                  <c:v>36.497789247870898</c:v>
                </c:pt>
                <c:pt idx="7558">
                  <c:v>36.498997177241698</c:v>
                </c:pt>
                <c:pt idx="7559">
                  <c:v>36.500205026636202</c:v>
                </c:pt>
                <c:pt idx="7560">
                  <c:v>36.501412796059697</c:v>
                </c:pt>
                <c:pt idx="7561">
                  <c:v>36.502620485517099</c:v>
                </c:pt>
                <c:pt idx="7562">
                  <c:v>36.503828095013702</c:v>
                </c:pt>
                <c:pt idx="7563">
                  <c:v>36.505035624554402</c:v>
                </c:pt>
                <c:pt idx="7564">
                  <c:v>36.5062430741444</c:v>
                </c:pt>
                <c:pt idx="7565">
                  <c:v>36.507450443788699</c:v>
                </c:pt>
                <c:pt idx="7566">
                  <c:v>36.508657733492399</c:v>
                </c:pt>
                <c:pt idx="7567">
                  <c:v>36.509864943260602</c:v>
                </c:pt>
                <c:pt idx="7568">
                  <c:v>36.511072073098397</c:v>
                </c:pt>
                <c:pt idx="7569">
                  <c:v>36.512279123010799</c:v>
                </c:pt>
                <c:pt idx="7570">
                  <c:v>36.513486093003003</c:v>
                </c:pt>
                <c:pt idx="7571">
                  <c:v>36.514692983080103</c:v>
                </c:pt>
                <c:pt idx="7572">
                  <c:v>36.515899793247002</c:v>
                </c:pt>
                <c:pt idx="7573">
                  <c:v>36.517106523509</c:v>
                </c:pt>
                <c:pt idx="7574">
                  <c:v>36.518313173871</c:v>
                </c:pt>
                <c:pt idx="7575">
                  <c:v>36.519519744338197</c:v>
                </c:pt>
                <c:pt idx="7576">
                  <c:v>36.520726234915699</c:v>
                </c:pt>
                <c:pt idx="7577">
                  <c:v>36.521932645608501</c:v>
                </c:pt>
                <c:pt idx="7578">
                  <c:v>36.523138976421698</c:v>
                </c:pt>
                <c:pt idx="7579">
                  <c:v>36.524345227360399</c:v>
                </c:pt>
                <c:pt idx="7580">
                  <c:v>36.525551398429599</c:v>
                </c:pt>
                <c:pt idx="7581">
                  <c:v>36.526757489634598</c:v>
                </c:pt>
                <c:pt idx="7582">
                  <c:v>36.527963500980299</c:v>
                </c:pt>
                <c:pt idx="7583">
                  <c:v>36.529169432471797</c:v>
                </c:pt>
                <c:pt idx="7584">
                  <c:v>36.530375284114299</c:v>
                </c:pt>
                <c:pt idx="7585">
                  <c:v>36.531581055912802</c:v>
                </c:pt>
                <c:pt idx="7586">
                  <c:v>36.532786747872301</c:v>
                </c:pt>
                <c:pt idx="7587">
                  <c:v>36.533992359998003</c:v>
                </c:pt>
                <c:pt idx="7588">
                  <c:v>36.535197892295002</c:v>
                </c:pt>
                <c:pt idx="7589">
                  <c:v>36.536403344768303</c:v>
                </c:pt>
                <c:pt idx="7590">
                  <c:v>36.537608717422998</c:v>
                </c:pt>
                <c:pt idx="7591">
                  <c:v>36.538814010264197</c:v>
                </c:pt>
                <c:pt idx="7592">
                  <c:v>36.540019223297001</c:v>
                </c:pt>
                <c:pt idx="7593">
                  <c:v>36.541224356526499</c:v>
                </c:pt>
                <c:pt idx="7594">
                  <c:v>36.542429409957698</c:v>
                </c:pt>
                <c:pt idx="7595">
                  <c:v>36.543634383595801</c:v>
                </c:pt>
                <c:pt idx="7596">
                  <c:v>36.544839277445803</c:v>
                </c:pt>
                <c:pt idx="7597">
                  <c:v>36.546044091512798</c:v>
                </c:pt>
                <c:pt idx="7598">
                  <c:v>36.547248825801901</c:v>
                </c:pt>
                <c:pt idx="7599">
                  <c:v>36.548453480318102</c:v>
                </c:pt>
                <c:pt idx="7600">
                  <c:v>36.549658055066701</c:v>
                </c:pt>
                <c:pt idx="7601">
                  <c:v>36.5508625500525</c:v>
                </c:pt>
                <c:pt idx="7602">
                  <c:v>36.552066965280801</c:v>
                </c:pt>
                <c:pt idx="7603">
                  <c:v>36.553271300756599</c:v>
                </c:pt>
                <c:pt idx="7604">
                  <c:v>36.554475556485002</c:v>
                </c:pt>
                <c:pt idx="7605">
                  <c:v>36.555679732471098</c:v>
                </c:pt>
                <c:pt idx="7606">
                  <c:v>36.556883828719897</c:v>
                </c:pt>
                <c:pt idx="7607">
                  <c:v>36.558087845236599</c:v>
                </c:pt>
                <c:pt idx="7608">
                  <c:v>36.559291782026101</c:v>
                </c:pt>
                <c:pt idx="7609">
                  <c:v>36.560495639093702</c:v>
                </c:pt>
                <c:pt idx="7610">
                  <c:v>36.561699416444398</c:v>
                </c:pt>
                <c:pt idx="7611">
                  <c:v>36.562903114083298</c:v>
                </c:pt>
                <c:pt idx="7612">
                  <c:v>36.564106732015503</c:v>
                </c:pt>
                <c:pt idx="7613">
                  <c:v>36.565310270246002</c:v>
                </c:pt>
                <c:pt idx="7614">
                  <c:v>36.566513728779903</c:v>
                </c:pt>
                <c:pt idx="7615">
                  <c:v>36.5677171076223</c:v>
                </c:pt>
                <c:pt idx="7616">
                  <c:v>36.568920406778297</c:v>
                </c:pt>
                <c:pt idx="7617">
                  <c:v>36.5701236262531</c:v>
                </c:pt>
                <c:pt idx="7618">
                  <c:v>36.571326766051499</c:v>
                </c:pt>
                <c:pt idx="7619">
                  <c:v>36.572529826178901</c:v>
                </c:pt>
                <c:pt idx="7620">
                  <c:v>36.573732806640102</c:v>
                </c:pt>
                <c:pt idx="7621">
                  <c:v>36.574935707440403</c:v>
                </c:pt>
                <c:pt idx="7622">
                  <c:v>36.576138528584799</c:v>
                </c:pt>
                <c:pt idx="7623">
                  <c:v>36.577341270078399</c:v>
                </c:pt>
                <c:pt idx="7624">
                  <c:v>36.578543931926198</c:v>
                </c:pt>
                <c:pt idx="7625">
                  <c:v>36.579746514133397</c:v>
                </c:pt>
                <c:pt idx="7626">
                  <c:v>36.580949016704999</c:v>
                </c:pt>
                <c:pt idx="7627">
                  <c:v>36.582151439646204</c:v>
                </c:pt>
                <c:pt idx="7628">
                  <c:v>36.5833537829619</c:v>
                </c:pt>
                <c:pt idx="7629">
                  <c:v>36.584556046657397</c:v>
                </c:pt>
                <c:pt idx="7630">
                  <c:v>36.585758230737603</c:v>
                </c:pt>
                <c:pt idx="7631">
                  <c:v>36.5869603352076</c:v>
                </c:pt>
                <c:pt idx="7632">
                  <c:v>36.588162360072602</c:v>
                </c:pt>
                <c:pt idx="7633">
                  <c:v>36.589364305337703</c:v>
                </c:pt>
                <c:pt idx="7634">
                  <c:v>36.590566171007801</c:v>
                </c:pt>
                <c:pt idx="7635">
                  <c:v>36.591767957088102</c:v>
                </c:pt>
                <c:pt idx="7636">
                  <c:v>36.592969663583801</c:v>
                </c:pt>
                <c:pt idx="7637">
                  <c:v>36.594171290499702</c:v>
                </c:pt>
                <c:pt idx="7638">
                  <c:v>36.595372837841097</c:v>
                </c:pt>
                <c:pt idx="7639">
                  <c:v>36.596574305613103</c:v>
                </c:pt>
                <c:pt idx="7640">
                  <c:v>36.597775693820601</c:v>
                </c:pt>
                <c:pt idx="7641">
                  <c:v>36.598977002468899</c:v>
                </c:pt>
                <c:pt idx="7642">
                  <c:v>36.6001782315629</c:v>
                </c:pt>
                <c:pt idx="7643">
                  <c:v>36.601379381107797</c:v>
                </c:pt>
                <c:pt idx="7644">
                  <c:v>36.602580451108601</c:v>
                </c:pt>
                <c:pt idx="7645">
                  <c:v>36.603781441570497</c:v>
                </c:pt>
                <c:pt idx="7646">
                  <c:v>36.604982352498403</c:v>
                </c:pt>
                <c:pt idx="7647">
                  <c:v>36.606183183897599</c:v>
                </c:pt>
                <c:pt idx="7648">
                  <c:v>36.6073839357731</c:v>
                </c:pt>
                <c:pt idx="7649">
                  <c:v>36.608584608129902</c:v>
                </c:pt>
                <c:pt idx="7650">
                  <c:v>36.609785200973199</c:v>
                </c:pt>
                <c:pt idx="7651">
                  <c:v>36.610985714307901</c:v>
                </c:pt>
                <c:pt idx="7652">
                  <c:v>36.612186148139401</c:v>
                </c:pt>
                <c:pt idx="7653">
                  <c:v>36.613386502472501</c:v>
                </c:pt>
                <c:pt idx="7654">
                  <c:v>36.614586777312397</c:v>
                </c:pt>
                <c:pt idx="7655">
                  <c:v>36.615786972664203</c:v>
                </c:pt>
                <c:pt idx="7656">
                  <c:v>36.616987088532902</c:v>
                </c:pt>
                <c:pt idx="7657">
                  <c:v>36.618187124923601</c:v>
                </c:pt>
                <c:pt idx="7658">
                  <c:v>36.619387081841502</c:v>
                </c:pt>
                <c:pt idx="7659">
                  <c:v>36.6205869592916</c:v>
                </c:pt>
                <c:pt idx="7660">
                  <c:v>36.621786757278997</c:v>
                </c:pt>
                <c:pt idx="7661">
                  <c:v>36.622986475808702</c:v>
                </c:pt>
                <c:pt idx="7662">
                  <c:v>36.624186114885902</c:v>
                </c:pt>
                <c:pt idx="7663">
                  <c:v>36.625385674515599</c:v>
                </c:pt>
                <c:pt idx="7664">
                  <c:v>36.626585154702902</c:v>
                </c:pt>
                <c:pt idx="7665">
                  <c:v>36.627784555452997</c:v>
                </c:pt>
                <c:pt idx="7666">
                  <c:v>36.628983876770803</c:v>
                </c:pt>
                <c:pt idx="7667">
                  <c:v>36.630183118661499</c:v>
                </c:pt>
                <c:pt idx="7668">
                  <c:v>36.6313822811302</c:v>
                </c:pt>
                <c:pt idx="7669">
                  <c:v>36.632581364181902</c:v>
                </c:pt>
                <c:pt idx="7670">
                  <c:v>36.6337803678217</c:v>
                </c:pt>
                <c:pt idx="7671">
                  <c:v>36.634979292054801</c:v>
                </c:pt>
                <c:pt idx="7672">
                  <c:v>36.636178136886102</c:v>
                </c:pt>
                <c:pt idx="7673">
                  <c:v>36.637376902320803</c:v>
                </c:pt>
                <c:pt idx="7674">
                  <c:v>36.638575588363899</c:v>
                </c:pt>
                <c:pt idx="7675">
                  <c:v>36.6397741950206</c:v>
                </c:pt>
                <c:pt idx="7676">
                  <c:v>36.640972722295999</c:v>
                </c:pt>
                <c:pt idx="7677">
                  <c:v>36.642171170194999</c:v>
                </c:pt>
                <c:pt idx="7678">
                  <c:v>36.643369538722801</c:v>
                </c:pt>
                <c:pt idx="7679">
                  <c:v>36.644567827884501</c:v>
                </c:pt>
                <c:pt idx="7680">
                  <c:v>36.6457660376851</c:v>
                </c:pt>
                <c:pt idx="7681">
                  <c:v>36.646964168129799</c:v>
                </c:pt>
                <c:pt idx="7682">
                  <c:v>36.6481622192236</c:v>
                </c:pt>
                <c:pt idx="7683">
                  <c:v>36.649360190971599</c:v>
                </c:pt>
                <c:pt idx="7684">
                  <c:v>36.650558083379003</c:v>
                </c:pt>
                <c:pt idx="7685">
                  <c:v>36.651755896450602</c:v>
                </c:pt>
                <c:pt idx="7686">
                  <c:v>36.652953630191803</c:v>
                </c:pt>
                <c:pt idx="7687">
                  <c:v>36.654151284607501</c:v>
                </c:pt>
                <c:pt idx="7688">
                  <c:v>36.655348859702798</c:v>
                </c:pt>
                <c:pt idx="7689">
                  <c:v>36.656546355482803</c:v>
                </c:pt>
                <c:pt idx="7690">
                  <c:v>36.657743771952603</c:v>
                </c:pt>
                <c:pt idx="7691">
                  <c:v>36.658941109117301</c:v>
                </c:pt>
                <c:pt idx="7692">
                  <c:v>36.660138366981897</c:v>
                </c:pt>
                <c:pt idx="7693">
                  <c:v>36.661335545551601</c:v>
                </c:pt>
                <c:pt idx="7694">
                  <c:v>36.662532644831401</c:v>
                </c:pt>
                <c:pt idx="7695">
                  <c:v>36.663729664826398</c:v>
                </c:pt>
                <c:pt idx="7696">
                  <c:v>36.664926605541702</c:v>
                </c:pt>
                <c:pt idx="7697">
                  <c:v>36.666123466982299</c:v>
                </c:pt>
                <c:pt idx="7698">
                  <c:v>36.667320249153498</c:v>
                </c:pt>
                <c:pt idx="7699">
                  <c:v>36.668516952060102</c:v>
                </c:pt>
                <c:pt idx="7700">
                  <c:v>36.669713575707398</c:v>
                </c:pt>
                <c:pt idx="7701">
                  <c:v>36.670910120100402</c:v>
                </c:pt>
                <c:pt idx="7702">
                  <c:v>36.672106585244201</c:v>
                </c:pt>
                <c:pt idx="7703">
                  <c:v>36.673302971143798</c:v>
                </c:pt>
                <c:pt idx="7704">
                  <c:v>36.674499277804401</c:v>
                </c:pt>
                <c:pt idx="7705">
                  <c:v>36.675695505230998</c:v>
                </c:pt>
                <c:pt idx="7706">
                  <c:v>36.676891653428797</c:v>
                </c:pt>
                <c:pt idx="7707">
                  <c:v>36.6780877224028</c:v>
                </c:pt>
                <c:pt idx="7708">
                  <c:v>36.679283712158004</c:v>
                </c:pt>
                <c:pt idx="7709">
                  <c:v>36.6804796226996</c:v>
                </c:pt>
                <c:pt idx="7710">
                  <c:v>36.6816754540327</c:v>
                </c:pt>
                <c:pt idx="7711">
                  <c:v>36.682871206162297</c:v>
                </c:pt>
                <c:pt idx="7712">
                  <c:v>36.6840668790935</c:v>
                </c:pt>
                <c:pt idx="7713">
                  <c:v>36.685262472831397</c:v>
                </c:pt>
                <c:pt idx="7714">
                  <c:v>36.686457987381097</c:v>
                </c:pt>
                <c:pt idx="7715">
                  <c:v>36.687653422747601</c:v>
                </c:pt>
                <c:pt idx="7716">
                  <c:v>36.688848778936197</c:v>
                </c:pt>
                <c:pt idx="7717">
                  <c:v>36.690044055951702</c:v>
                </c:pt>
                <c:pt idx="7718">
                  <c:v>36.691239253799303</c:v>
                </c:pt>
                <c:pt idx="7719">
                  <c:v>36.6924343724842</c:v>
                </c:pt>
                <c:pt idx="7720">
                  <c:v>36.693629412011298</c:v>
                </c:pt>
                <c:pt idx="7721">
                  <c:v>36.694824372385803</c:v>
                </c:pt>
                <c:pt idx="7722">
                  <c:v>36.696019253612697</c:v>
                </c:pt>
                <c:pt idx="7723">
                  <c:v>36.697214055697103</c:v>
                </c:pt>
                <c:pt idx="7724">
                  <c:v>36.6984087786442</c:v>
                </c:pt>
                <c:pt idx="7725">
                  <c:v>36.6996034224589</c:v>
                </c:pt>
                <c:pt idx="7726">
                  <c:v>36.700797987146402</c:v>
                </c:pt>
                <c:pt idx="7727">
                  <c:v>36.701992472711801</c:v>
                </c:pt>
                <c:pt idx="7728">
                  <c:v>36.7031868791601</c:v>
                </c:pt>
                <c:pt idx="7729">
                  <c:v>36.7043812064964</c:v>
                </c:pt>
                <c:pt idx="7730">
                  <c:v>36.705575454725803</c:v>
                </c:pt>
                <c:pt idx="7731">
                  <c:v>36.706769623853504</c:v>
                </c:pt>
                <c:pt idx="7732">
                  <c:v>36.707963713884297</c:v>
                </c:pt>
                <c:pt idx="7733">
                  <c:v>36.709157724823498</c:v>
                </c:pt>
                <c:pt idx="7734">
                  <c:v>36.710351656676202</c:v>
                </c:pt>
                <c:pt idx="7735">
                  <c:v>36.711545509447298</c:v>
                </c:pt>
                <c:pt idx="7736">
                  <c:v>36.712739283142099</c:v>
                </c:pt>
                <c:pt idx="7737">
                  <c:v>36.713932977765502</c:v>
                </c:pt>
                <c:pt idx="7738">
                  <c:v>36.715126593322701</c:v>
                </c:pt>
                <c:pt idx="7739">
                  <c:v>36.716320129818698</c:v>
                </c:pt>
                <c:pt idx="7740">
                  <c:v>36.717513587258701</c:v>
                </c:pt>
                <c:pt idx="7741">
                  <c:v>36.718706965647598</c:v>
                </c:pt>
                <c:pt idx="7742">
                  <c:v>36.719900264990699</c:v>
                </c:pt>
                <c:pt idx="7743">
                  <c:v>36.721093485292897</c:v>
                </c:pt>
                <c:pt idx="7744">
                  <c:v>36.722286626559303</c:v>
                </c:pt>
                <c:pt idx="7745">
                  <c:v>36.723479688795102</c:v>
                </c:pt>
                <c:pt idx="7746">
                  <c:v>36.724672672005298</c:v>
                </c:pt>
                <c:pt idx="7747">
                  <c:v>36.725865576194998</c:v>
                </c:pt>
                <c:pt idx="7748">
                  <c:v>36.727058401369199</c:v>
                </c:pt>
                <c:pt idx="7749">
                  <c:v>36.728251147533101</c:v>
                </c:pt>
                <c:pt idx="7750">
                  <c:v>36.729443814691798</c:v>
                </c:pt>
                <c:pt idx="7751">
                  <c:v>36.730636402850202</c:v>
                </c:pt>
                <c:pt idx="7752">
                  <c:v>36.731828912013597</c:v>
                </c:pt>
                <c:pt idx="7753">
                  <c:v>36.733021342187001</c:v>
                </c:pt>
                <c:pt idx="7754">
                  <c:v>36.734213693375402</c:v>
                </c:pt>
                <c:pt idx="7755">
                  <c:v>36.735405965584</c:v>
                </c:pt>
                <c:pt idx="7756">
                  <c:v>36.736598158817799</c:v>
                </c:pt>
                <c:pt idx="7757">
                  <c:v>36.737790273081899</c:v>
                </c:pt>
                <c:pt idx="7758">
                  <c:v>36.738982308381303</c:v>
                </c:pt>
                <c:pt idx="7759">
                  <c:v>36.740174264721297</c:v>
                </c:pt>
                <c:pt idx="7760">
                  <c:v>36.741366142106799</c:v>
                </c:pt>
                <c:pt idx="7761">
                  <c:v>36.742557940543001</c:v>
                </c:pt>
                <c:pt idx="7762">
                  <c:v>36.743749660034801</c:v>
                </c:pt>
                <c:pt idx="7763">
                  <c:v>36.744941300587499</c:v>
                </c:pt>
                <c:pt idx="7764">
                  <c:v>36.746132862205997</c:v>
                </c:pt>
                <c:pt idx="7765">
                  <c:v>36.747324344895503</c:v>
                </c:pt>
                <c:pt idx="7766">
                  <c:v>36.748515748660999</c:v>
                </c:pt>
                <c:pt idx="7767">
                  <c:v>36.7497070735077</c:v>
                </c:pt>
                <c:pt idx="7768">
                  <c:v>36.750898319440502</c:v>
                </c:pt>
                <c:pt idx="7769">
                  <c:v>36.752089486464598</c:v>
                </c:pt>
                <c:pt idx="7770">
                  <c:v>36.753280574585098</c:v>
                </c:pt>
                <c:pt idx="7771">
                  <c:v>36.754471583807003</c:v>
                </c:pt>
                <c:pt idx="7772">
                  <c:v>36.755662514135501</c:v>
                </c:pt>
                <c:pt idx="7773">
                  <c:v>36.756853365575502</c:v>
                </c:pt>
                <c:pt idx="7774">
                  <c:v>36.758044138132298</c:v>
                </c:pt>
                <c:pt idx="7775">
                  <c:v>36.759234831810801</c:v>
                </c:pt>
                <c:pt idx="7776">
                  <c:v>36.760425446616097</c:v>
                </c:pt>
                <c:pt idx="7777">
                  <c:v>36.761615982553401</c:v>
                </c:pt>
                <c:pt idx="7778">
                  <c:v>36.762806439627603</c:v>
                </c:pt>
                <c:pt idx="7779">
                  <c:v>36.763996817844003</c:v>
                </c:pt>
                <c:pt idx="7780">
                  <c:v>36.765187117207503</c:v>
                </c:pt>
                <c:pt idx="7781">
                  <c:v>36.766377337723299</c:v>
                </c:pt>
                <c:pt idx="7782">
                  <c:v>36.767567479396398</c:v>
                </c:pt>
                <c:pt idx="7783">
                  <c:v>36.768757542231903</c:v>
                </c:pt>
                <c:pt idx="7784">
                  <c:v>36.769947526234901</c:v>
                </c:pt>
                <c:pt idx="7785">
                  <c:v>36.771137431410402</c:v>
                </c:pt>
                <c:pt idx="7786">
                  <c:v>36.7723272577636</c:v>
                </c:pt>
                <c:pt idx="7787">
                  <c:v>36.773517005299603</c:v>
                </c:pt>
                <c:pt idx="7788">
                  <c:v>36.7747066740233</c:v>
                </c:pt>
                <c:pt idx="7789">
                  <c:v>36.775896263939899</c:v>
                </c:pt>
                <c:pt idx="7790">
                  <c:v>36.777085775054502</c:v>
                </c:pt>
                <c:pt idx="7791">
                  <c:v>36.778275207372197</c:v>
                </c:pt>
                <c:pt idx="7792">
                  <c:v>36.7794645608979</c:v>
                </c:pt>
                <c:pt idx="7793">
                  <c:v>36.780653835636897</c:v>
                </c:pt>
                <c:pt idx="7794">
                  <c:v>36.7818430315942</c:v>
                </c:pt>
                <c:pt idx="7795">
                  <c:v>36.783032148774801</c:v>
                </c:pt>
                <c:pt idx="7796">
                  <c:v>36.784221187183803</c:v>
                </c:pt>
                <c:pt idx="7797">
                  <c:v>36.785410146826401</c:v>
                </c:pt>
                <c:pt idx="7798">
                  <c:v>36.786599027707602</c:v>
                </c:pt>
                <c:pt idx="7799">
                  <c:v>36.787787829832503</c:v>
                </c:pt>
                <c:pt idx="7800">
                  <c:v>36.788976553206197</c:v>
                </c:pt>
                <c:pt idx="7801">
                  <c:v>36.790165197833602</c:v>
                </c:pt>
                <c:pt idx="7802">
                  <c:v>36.791353763719997</c:v>
                </c:pt>
                <c:pt idx="7803">
                  <c:v>36.792542250870397</c:v>
                </c:pt>
                <c:pt idx="7804">
                  <c:v>36.793730659289899</c:v>
                </c:pt>
                <c:pt idx="7805">
                  <c:v>36.794918988983603</c:v>
                </c:pt>
                <c:pt idx="7806">
                  <c:v>36.796107239956399</c:v>
                </c:pt>
                <c:pt idx="7807">
                  <c:v>36.7972954122136</c:v>
                </c:pt>
                <c:pt idx="7808">
                  <c:v>36.798483505760203</c:v>
                </c:pt>
                <c:pt idx="7809">
                  <c:v>36.799671520601301</c:v>
                </c:pt>
                <c:pt idx="7810">
                  <c:v>36.800859456741897</c:v>
                </c:pt>
                <c:pt idx="7811">
                  <c:v>36.802047314187199</c:v>
                </c:pt>
                <c:pt idx="7812">
                  <c:v>36.803235092942103</c:v>
                </c:pt>
                <c:pt idx="7813">
                  <c:v>36.804422793011902</c:v>
                </c:pt>
                <c:pt idx="7814">
                  <c:v>36.805610414401499</c:v>
                </c:pt>
                <c:pt idx="7815">
                  <c:v>36.806797957116103</c:v>
                </c:pt>
                <c:pt idx="7816">
                  <c:v>36.807985421160701</c:v>
                </c:pt>
                <c:pt idx="7817">
                  <c:v>36.809172806540403</c:v>
                </c:pt>
                <c:pt idx="7818">
                  <c:v>36.810360113260202</c:v>
                </c:pt>
                <c:pt idx="7819">
                  <c:v>36.811547341325401</c:v>
                </c:pt>
                <c:pt idx="7820">
                  <c:v>36.812734490740802</c:v>
                </c:pt>
                <c:pt idx="7821">
                  <c:v>36.813921561511698</c:v>
                </c:pt>
                <c:pt idx="7822">
                  <c:v>36.8151085536431</c:v>
                </c:pt>
                <c:pt idx="7823">
                  <c:v>36.816295467140101</c:v>
                </c:pt>
                <c:pt idx="7824">
                  <c:v>36.817482302007697</c:v>
                </c:pt>
                <c:pt idx="7825">
                  <c:v>36.818669058251103</c:v>
                </c:pt>
                <c:pt idx="7826">
                  <c:v>36.819855735875201</c:v>
                </c:pt>
                <c:pt idx="7827">
                  <c:v>36.821042334885199</c:v>
                </c:pt>
                <c:pt idx="7828">
                  <c:v>36.822228855286198</c:v>
                </c:pt>
                <c:pt idx="7829">
                  <c:v>36.823415297083301</c:v>
                </c:pt>
                <c:pt idx="7830">
                  <c:v>36.824601660281402</c:v>
                </c:pt>
                <c:pt idx="7831">
                  <c:v>36.825787944885803</c:v>
                </c:pt>
                <c:pt idx="7832">
                  <c:v>36.8269741509014</c:v>
                </c:pt>
                <c:pt idx="7833">
                  <c:v>36.828160278333399</c:v>
                </c:pt>
                <c:pt idx="7834">
                  <c:v>36.829346327186798</c:v>
                </c:pt>
                <c:pt idx="7835">
                  <c:v>36.830532297466704</c:v>
                </c:pt>
                <c:pt idx="7836">
                  <c:v>36.831718189178197</c:v>
                </c:pt>
                <c:pt idx="7837">
                  <c:v>36.832904002326401</c:v>
                </c:pt>
                <c:pt idx="7838">
                  <c:v>36.834089736916297</c:v>
                </c:pt>
                <c:pt idx="7839">
                  <c:v>36.835275392953001</c:v>
                </c:pt>
                <c:pt idx="7840">
                  <c:v>36.8364609704416</c:v>
                </c:pt>
                <c:pt idx="7841">
                  <c:v>36.837646469387202</c:v>
                </c:pt>
                <c:pt idx="7842">
                  <c:v>36.838831889794797</c:v>
                </c:pt>
                <c:pt idx="7843">
                  <c:v>36.840017231669499</c:v>
                </c:pt>
                <c:pt idx="7844">
                  <c:v>36.841202495016503</c:v>
                </c:pt>
                <c:pt idx="7845">
                  <c:v>36.842387679840698</c:v>
                </c:pt>
                <c:pt idx="7846">
                  <c:v>36.843572786147298</c:v>
                </c:pt>
                <c:pt idx="7847">
                  <c:v>36.8447578139413</c:v>
                </c:pt>
                <c:pt idx="7848">
                  <c:v>36.845942763227796</c:v>
                </c:pt>
                <c:pt idx="7849">
                  <c:v>36.847127634011898</c:v>
                </c:pt>
                <c:pt idx="7850">
                  <c:v>36.848312426298698</c:v>
                </c:pt>
                <c:pt idx="7851">
                  <c:v>36.849497140093199</c:v>
                </c:pt>
                <c:pt idx="7852">
                  <c:v>36.850681775400503</c:v>
                </c:pt>
                <c:pt idx="7853">
                  <c:v>36.851866332225697</c:v>
                </c:pt>
                <c:pt idx="7854">
                  <c:v>36.853050810573897</c:v>
                </c:pt>
                <c:pt idx="7855">
                  <c:v>36.854235210450099</c:v>
                </c:pt>
                <c:pt idx="7856">
                  <c:v>36.855419531859397</c:v>
                </c:pt>
                <c:pt idx="7857">
                  <c:v>36.856603774806899</c:v>
                </c:pt>
                <c:pt idx="7858">
                  <c:v>36.857787939297701</c:v>
                </c:pt>
                <c:pt idx="7859">
                  <c:v>36.858972025336897</c:v>
                </c:pt>
                <c:pt idx="7860">
                  <c:v>36.860156032929403</c:v>
                </c:pt>
                <c:pt idx="7861">
                  <c:v>36.8613399620805</c:v>
                </c:pt>
                <c:pt idx="7862">
                  <c:v>36.862523812795096</c:v>
                </c:pt>
                <c:pt idx="7863">
                  <c:v>36.863707585078402</c:v>
                </c:pt>
                <c:pt idx="7864">
                  <c:v>36.864891278935403</c:v>
                </c:pt>
                <c:pt idx="7865">
                  <c:v>36.866074894371202</c:v>
                </c:pt>
                <c:pt idx="7866">
                  <c:v>36.867258431390901</c:v>
                </c:pt>
                <c:pt idx="7867">
                  <c:v>36.868441889999502</c:v>
                </c:pt>
                <c:pt idx="7868">
                  <c:v>36.869625270202199</c:v>
                </c:pt>
                <c:pt idx="7869">
                  <c:v>36.870808572004002</c:v>
                </c:pt>
                <c:pt idx="7870">
                  <c:v>36.871991795409897</c:v>
                </c:pt>
                <c:pt idx="7871">
                  <c:v>36.873174940425102</c:v>
                </c:pt>
                <c:pt idx="7872">
                  <c:v>36.874358007054603</c:v>
                </c:pt>
                <c:pt idx="7873">
                  <c:v>36.875540995303503</c:v>
                </c:pt>
                <c:pt idx="7874">
                  <c:v>36.876723905176902</c:v>
                </c:pt>
                <c:pt idx="7875">
                  <c:v>36.877906736679897</c:v>
                </c:pt>
                <c:pt idx="7876">
                  <c:v>36.879089489817503</c:v>
                </c:pt>
                <c:pt idx="7877">
                  <c:v>36.8802721645947</c:v>
                </c:pt>
                <c:pt idx="7878">
                  <c:v>36.881454761016798</c:v>
                </c:pt>
                <c:pt idx="7879">
                  <c:v>36.882637279088698</c:v>
                </c:pt>
                <c:pt idx="7880">
                  <c:v>36.883819718815502</c:v>
                </c:pt>
                <c:pt idx="7881">
                  <c:v>36.885002080202398</c:v>
                </c:pt>
                <c:pt idx="7882">
                  <c:v>36.886184363254301</c:v>
                </c:pt>
                <c:pt idx="7883">
                  <c:v>36.887366567976301</c:v>
                </c:pt>
                <c:pt idx="7884">
                  <c:v>36.888548694373597</c:v>
                </c:pt>
                <c:pt idx="7885">
                  <c:v>36.889730742451199</c:v>
                </c:pt>
                <c:pt idx="7886">
                  <c:v>36.890912712214103</c:v>
                </c:pt>
                <c:pt idx="7887">
                  <c:v>36.892094603667502</c:v>
                </c:pt>
                <c:pt idx="7888">
                  <c:v>36.893276416816398</c:v>
                </c:pt>
                <c:pt idx="7889">
                  <c:v>36.894458151665901</c:v>
                </c:pt>
                <c:pt idx="7890">
                  <c:v>36.895639808221098</c:v>
                </c:pt>
                <c:pt idx="7891">
                  <c:v>36.896821386486998</c:v>
                </c:pt>
                <c:pt idx="7892">
                  <c:v>36.898002886468703</c:v>
                </c:pt>
                <c:pt idx="7893">
                  <c:v>36.8991843081713</c:v>
                </c:pt>
                <c:pt idx="7894">
                  <c:v>36.900365651599799</c:v>
                </c:pt>
                <c:pt idx="7895">
                  <c:v>36.901546916759401</c:v>
                </c:pt>
                <c:pt idx="7896">
                  <c:v>36.9027281036551</c:v>
                </c:pt>
                <c:pt idx="7897">
                  <c:v>36.903909212292</c:v>
                </c:pt>
                <c:pt idx="7898">
                  <c:v>36.9050902426752</c:v>
                </c:pt>
                <c:pt idx="7899">
                  <c:v>36.906271194809598</c:v>
                </c:pt>
                <c:pt idx="7900">
                  <c:v>36.907452068700501</c:v>
                </c:pt>
                <c:pt idx="7901">
                  <c:v>36.908632864352803</c:v>
                </c:pt>
                <c:pt idx="7902">
                  <c:v>36.909813581771701</c:v>
                </c:pt>
                <c:pt idx="7903">
                  <c:v>36.910994220962202</c:v>
                </c:pt>
                <c:pt idx="7904">
                  <c:v>36.912174781929401</c:v>
                </c:pt>
                <c:pt idx="7905">
                  <c:v>36.913355264678401</c:v>
                </c:pt>
                <c:pt idx="7906">
                  <c:v>36.914535669214096</c:v>
                </c:pt>
                <c:pt idx="7907">
                  <c:v>36.915715995541802</c:v>
                </c:pt>
                <c:pt idx="7908">
                  <c:v>36.9168962436665</c:v>
                </c:pt>
                <c:pt idx="7909">
                  <c:v>36.918076413593298</c:v>
                </c:pt>
                <c:pt idx="7910">
                  <c:v>36.919256505327098</c:v>
                </c:pt>
                <c:pt idx="7911">
                  <c:v>36.920436518873203</c:v>
                </c:pt>
                <c:pt idx="7912">
                  <c:v>36.921616454236499</c:v>
                </c:pt>
                <c:pt idx="7913">
                  <c:v>36.922796311422204</c:v>
                </c:pt>
                <c:pt idx="7914">
                  <c:v>36.923976090435303</c:v>
                </c:pt>
                <c:pt idx="7915">
                  <c:v>36.925155791280801</c:v>
                </c:pt>
                <c:pt idx="7916">
                  <c:v>36.926335413963997</c:v>
                </c:pt>
                <c:pt idx="7917">
                  <c:v>36.927514958489702</c:v>
                </c:pt>
                <c:pt idx="7918">
                  <c:v>36.928694424863203</c:v>
                </c:pt>
                <c:pt idx="7919">
                  <c:v>36.929873813089401</c:v>
                </c:pt>
                <c:pt idx="7920">
                  <c:v>36.931053123173498</c:v>
                </c:pt>
                <c:pt idx="7921">
                  <c:v>36.932232355120497</c:v>
                </c:pt>
                <c:pt idx="7922">
                  <c:v>36.9334115089354</c:v>
                </c:pt>
                <c:pt idx="7923">
                  <c:v>36.9345905846235</c:v>
                </c:pt>
                <c:pt idx="7924">
                  <c:v>36.9357695821896</c:v>
                </c:pt>
                <c:pt idx="7925">
                  <c:v>36.936948501639002</c:v>
                </c:pt>
                <c:pt idx="7926">
                  <c:v>36.9381273429766</c:v>
                </c:pt>
                <c:pt idx="7927">
                  <c:v>36.939306106207603</c:v>
                </c:pt>
                <c:pt idx="7928">
                  <c:v>36.940484791336999</c:v>
                </c:pt>
                <c:pt idx="7929">
                  <c:v>36.941663398369798</c:v>
                </c:pt>
                <c:pt idx="7930">
                  <c:v>36.942841927311299</c:v>
                </c:pt>
                <c:pt idx="7931">
                  <c:v>36.9440203781663</c:v>
                </c:pt>
                <c:pt idx="7932">
                  <c:v>36.945198750940001</c:v>
                </c:pt>
                <c:pt idx="7933">
                  <c:v>36.946377045637597</c:v>
                </c:pt>
                <c:pt idx="7934">
                  <c:v>36.947555262263897</c:v>
                </c:pt>
                <c:pt idx="7935">
                  <c:v>36.948733400824104</c:v>
                </c:pt>
                <c:pt idx="7936">
                  <c:v>36.949911461323403</c:v>
                </c:pt>
                <c:pt idx="7937">
                  <c:v>36.951089443766598</c:v>
                </c:pt>
                <c:pt idx="7938">
                  <c:v>36.952267348158998</c:v>
                </c:pt>
                <c:pt idx="7939">
                  <c:v>36.953445174505603</c:v>
                </c:pt>
                <c:pt idx="7940">
                  <c:v>36.954622922811403</c:v>
                </c:pt>
                <c:pt idx="7941">
                  <c:v>36.955800593081499</c:v>
                </c:pt>
                <c:pt idx="7942">
                  <c:v>36.956978185321098</c:v>
                </c:pt>
                <c:pt idx="7943">
                  <c:v>36.958155699535098</c:v>
                </c:pt>
                <c:pt idx="7944">
                  <c:v>36.959333135728599</c:v>
                </c:pt>
                <c:pt idx="7945">
                  <c:v>36.960510493906803</c:v>
                </c:pt>
                <c:pt idx="7946">
                  <c:v>36.961687774074598</c:v>
                </c:pt>
                <c:pt idx="7947">
                  <c:v>36.962864976237199</c:v>
                </c:pt>
                <c:pt idx="7948">
                  <c:v>36.964042100399503</c:v>
                </c:pt>
                <c:pt idx="7949">
                  <c:v>36.965219146566803</c:v>
                </c:pt>
                <c:pt idx="7950">
                  <c:v>36.966396114744001</c:v>
                </c:pt>
                <c:pt idx="7951">
                  <c:v>36.967573004936199</c:v>
                </c:pt>
                <c:pt idx="7952">
                  <c:v>36.968749817148499</c:v>
                </c:pt>
                <c:pt idx="7953">
                  <c:v>36.969926551385903</c:v>
                </c:pt>
                <c:pt idx="7954">
                  <c:v>36.971103207653599</c:v>
                </c:pt>
                <c:pt idx="7955">
                  <c:v>36.972279785956601</c:v>
                </c:pt>
                <c:pt idx="7956">
                  <c:v>36.9734562862999</c:v>
                </c:pt>
                <c:pt idx="7957">
                  <c:v>36.974632708688702</c:v>
                </c:pt>
                <c:pt idx="7958">
                  <c:v>36.975809053127897</c:v>
                </c:pt>
                <c:pt idx="7959">
                  <c:v>36.976985319622699</c:v>
                </c:pt>
                <c:pt idx="7960">
                  <c:v>36.978161508178196</c:v>
                </c:pt>
                <c:pt idx="7961">
                  <c:v>36.979337618799299</c:v>
                </c:pt>
                <c:pt idx="7962">
                  <c:v>36.9805136514913</c:v>
                </c:pt>
                <c:pt idx="7963">
                  <c:v>36.981689606259003</c:v>
                </c:pt>
                <c:pt idx="7964">
                  <c:v>36.982865483107702</c:v>
                </c:pt>
                <c:pt idx="7965">
                  <c:v>36.984041282042298</c:v>
                </c:pt>
                <c:pt idx="7966">
                  <c:v>36.985217003068001</c:v>
                </c:pt>
                <c:pt idx="7967">
                  <c:v>36.986392646189799</c:v>
                </c:pt>
                <c:pt idx="7968">
                  <c:v>36.9875682114127</c:v>
                </c:pt>
                <c:pt idx="7969">
                  <c:v>36.988743698741899</c:v>
                </c:pt>
                <c:pt idx="7970">
                  <c:v>36.989919108182399</c:v>
                </c:pt>
                <c:pt idx="7971">
                  <c:v>36.9910944397393</c:v>
                </c:pt>
                <c:pt idx="7972">
                  <c:v>36.992269693417597</c:v>
                </c:pt>
                <c:pt idx="7973">
                  <c:v>36.993444869222401</c:v>
                </c:pt>
                <c:pt idx="7974">
                  <c:v>36.994619967158798</c:v>
                </c:pt>
                <c:pt idx="7975">
                  <c:v>36.995794987231903</c:v>
                </c:pt>
                <c:pt idx="7976">
                  <c:v>36.9969699294466</c:v>
                </c:pt>
                <c:pt idx="7977">
                  <c:v>36.998144793808201</c:v>
                </c:pt>
                <c:pt idx="7978">
                  <c:v>36.999319580321497</c:v>
                </c:pt>
                <c:pt idx="7979">
                  <c:v>37.000494288991803</c:v>
                </c:pt>
                <c:pt idx="7980">
                  <c:v>37.001668919824098</c:v>
                </c:pt>
                <c:pt idx="7981">
                  <c:v>37.002843472823301</c:v>
                </c:pt>
                <c:pt idx="7982">
                  <c:v>37.004017947994697</c:v>
                </c:pt>
                <c:pt idx="7983">
                  <c:v>37.005192345343303</c:v>
                </c:pt>
                <c:pt idx="7984">
                  <c:v>37.006366664874101</c:v>
                </c:pt>
                <c:pt idx="7985">
                  <c:v>37.007540906592197</c:v>
                </c:pt>
                <c:pt idx="7986">
                  <c:v>37.008715070502703</c:v>
                </c:pt>
                <c:pt idx="7987">
                  <c:v>37.009889156610598</c:v>
                </c:pt>
                <c:pt idx="7988">
                  <c:v>37.011063164920998</c:v>
                </c:pt>
                <c:pt idx="7989">
                  <c:v>37.012237095438998</c:v>
                </c:pt>
                <c:pt idx="7990">
                  <c:v>37.0134109481696</c:v>
                </c:pt>
                <c:pt idx="7991">
                  <c:v>37.014584723117899</c:v>
                </c:pt>
                <c:pt idx="7992">
                  <c:v>37.015758420289004</c:v>
                </c:pt>
                <c:pt idx="7993">
                  <c:v>37.016932039687902</c:v>
                </c:pt>
                <c:pt idx="7994">
                  <c:v>37.018105581319702</c:v>
                </c:pt>
                <c:pt idx="7995">
                  <c:v>37.0192790451894</c:v>
                </c:pt>
                <c:pt idx="7996">
                  <c:v>37.020452431302097</c:v>
                </c:pt>
                <c:pt idx="7997">
                  <c:v>37.021625739663001</c:v>
                </c:pt>
                <c:pt idx="7998">
                  <c:v>37.022798970277002</c:v>
                </c:pt>
                <c:pt idx="7999">
                  <c:v>37.0239721231492</c:v>
                </c:pt>
                <c:pt idx="8000">
                  <c:v>37.025145198284697</c:v>
                </c:pt>
                <c:pt idx="8001">
                  <c:v>37.026318195688503</c:v>
                </c:pt>
                <c:pt idx="8002">
                  <c:v>37.027491115365699</c:v>
                </c:pt>
                <c:pt idx="8003">
                  <c:v>37.028663957321399</c:v>
                </c:pt>
                <c:pt idx="8004">
                  <c:v>37.029836721560599</c:v>
                </c:pt>
                <c:pt idx="8005">
                  <c:v>37.031009408088401</c:v>
                </c:pt>
                <c:pt idx="8006">
                  <c:v>37.0321820169099</c:v>
                </c:pt>
                <c:pt idx="8007">
                  <c:v>37.033354548030097</c:v>
                </c:pt>
                <c:pt idx="8008">
                  <c:v>37.034527001454101</c:v>
                </c:pt>
                <c:pt idx="8009">
                  <c:v>37.035699377187001</c:v>
                </c:pt>
                <c:pt idx="8010">
                  <c:v>37.036871675233698</c:v>
                </c:pt>
                <c:pt idx="8011">
                  <c:v>37.038043895599401</c:v>
                </c:pt>
                <c:pt idx="8012">
                  <c:v>37.039216038289197</c:v>
                </c:pt>
                <c:pt idx="8013">
                  <c:v>37.040388103308103</c:v>
                </c:pt>
                <c:pt idx="8014">
                  <c:v>37.0415600906612</c:v>
                </c:pt>
                <c:pt idx="8015">
                  <c:v>37.042732000353404</c:v>
                </c:pt>
                <c:pt idx="8016">
                  <c:v>37.043903832390001</c:v>
                </c:pt>
                <c:pt idx="8017">
                  <c:v>37.045075586775901</c:v>
                </c:pt>
                <c:pt idx="8018">
                  <c:v>37.0462472635162</c:v>
                </c:pt>
                <c:pt idx="8019">
                  <c:v>37.047418862616098</c:v>
                </c:pt>
                <c:pt idx="8020">
                  <c:v>37.048590384080399</c:v>
                </c:pt>
                <c:pt idx="8021">
                  <c:v>37.049761827914402</c:v>
                </c:pt>
                <c:pt idx="8022">
                  <c:v>37.050933194122997</c:v>
                </c:pt>
                <c:pt idx="8023">
                  <c:v>37.0521044827113</c:v>
                </c:pt>
                <c:pt idx="8024">
                  <c:v>37.053275693684498</c:v>
                </c:pt>
                <c:pt idx="8025">
                  <c:v>37.0544468270474</c:v>
                </c:pt>
                <c:pt idx="8026">
                  <c:v>37.055617882805301</c:v>
                </c:pt>
                <c:pt idx="8027">
                  <c:v>37.056788860963202</c:v>
                </c:pt>
                <c:pt idx="8028">
                  <c:v>37.057959761526099</c:v>
                </c:pt>
                <c:pt idx="8029">
                  <c:v>37.059130584499101</c:v>
                </c:pt>
                <c:pt idx="8030">
                  <c:v>37.060301329887203</c:v>
                </c:pt>
                <c:pt idx="8031">
                  <c:v>37.061471997695598</c:v>
                </c:pt>
                <c:pt idx="8032">
                  <c:v>37.062642587929297</c:v>
                </c:pt>
                <c:pt idx="8033">
                  <c:v>37.0638131005933</c:v>
                </c:pt>
                <c:pt idx="8034">
                  <c:v>37.064983535692697</c:v>
                </c:pt>
                <c:pt idx="8035">
                  <c:v>37.066153893232503</c:v>
                </c:pt>
                <c:pt idx="8036">
                  <c:v>37.067324173217898</c:v>
                </c:pt>
                <c:pt idx="8037">
                  <c:v>37.068494375653799</c:v>
                </c:pt>
                <c:pt idx="8038">
                  <c:v>37.0696645005454</c:v>
                </c:pt>
                <c:pt idx="8039">
                  <c:v>37.070834547897697</c:v>
                </c:pt>
                <c:pt idx="8040">
                  <c:v>37.072004517715797</c:v>
                </c:pt>
                <c:pt idx="8041">
                  <c:v>37.073174410004697</c:v>
                </c:pt>
                <c:pt idx="8042">
                  <c:v>37.074344224769398</c:v>
                </c:pt>
                <c:pt idx="8043">
                  <c:v>37.075513962015201</c:v>
                </c:pt>
                <c:pt idx="8044">
                  <c:v>37.076683621746902</c:v>
                </c:pt>
                <c:pt idx="8045">
                  <c:v>37.077853203969603</c:v>
                </c:pt>
                <c:pt idx="8046">
                  <c:v>37.079022708688498</c:v>
                </c:pt>
                <c:pt idx="8047">
                  <c:v>37.080192135908597</c:v>
                </c:pt>
                <c:pt idx="8048">
                  <c:v>37.081361485634901</c:v>
                </c:pt>
                <c:pt idx="8049">
                  <c:v>37.082530757872497</c:v>
                </c:pt>
                <c:pt idx="8050">
                  <c:v>37.083699952626503</c:v>
                </c:pt>
                <c:pt idx="8051">
                  <c:v>37.084869069901799</c:v>
                </c:pt>
                <c:pt idx="8052">
                  <c:v>37.086038109703701</c:v>
                </c:pt>
                <c:pt idx="8053">
                  <c:v>37.087207072037103</c:v>
                </c:pt>
                <c:pt idx="8054">
                  <c:v>37.0883759569071</c:v>
                </c:pt>
                <c:pt idx="8055">
                  <c:v>37.089544764318703</c:v>
                </c:pt>
                <c:pt idx="8056">
                  <c:v>37.090713494276997</c:v>
                </c:pt>
                <c:pt idx="8057">
                  <c:v>37.0918821467871</c:v>
                </c:pt>
                <c:pt idx="8058">
                  <c:v>37.093050721854098</c:v>
                </c:pt>
                <c:pt idx="8059">
                  <c:v>37.094219219482902</c:v>
                </c:pt>
                <c:pt idx="8060">
                  <c:v>37.095387639678599</c:v>
                </c:pt>
                <c:pt idx="8061">
                  <c:v>37.096555982446397</c:v>
                </c:pt>
                <c:pt idx="8062">
                  <c:v>37.097724247791199</c:v>
                </c:pt>
                <c:pt idx="8063">
                  <c:v>37.098892435718099</c:v>
                </c:pt>
                <c:pt idx="8064">
                  <c:v>37.1000605462322</c:v>
                </c:pt>
                <c:pt idx="8065">
                  <c:v>37.101228579338503</c:v>
                </c:pt>
                <c:pt idx="8066">
                  <c:v>37.102396535042097</c:v>
                </c:pt>
                <c:pt idx="8067">
                  <c:v>37.103564413348103</c:v>
                </c:pt>
                <c:pt idx="8068">
                  <c:v>37.104732214261396</c:v>
                </c:pt>
                <c:pt idx="8069">
                  <c:v>37.1058999377872</c:v>
                </c:pt>
                <c:pt idx="8070">
                  <c:v>37.107067583930601</c:v>
                </c:pt>
                <c:pt idx="8071">
                  <c:v>37.108235152696402</c:v>
                </c:pt>
                <c:pt idx="8072">
                  <c:v>37.109402644089997</c:v>
                </c:pt>
                <c:pt idx="8073">
                  <c:v>37.110570058116203</c:v>
                </c:pt>
                <c:pt idx="8074">
                  <c:v>37.1117373947801</c:v>
                </c:pt>
                <c:pt idx="8075">
                  <c:v>37.112904654086798</c:v>
                </c:pt>
                <c:pt idx="8076">
                  <c:v>37.114071836041397</c:v>
                </c:pt>
                <c:pt idx="8077">
                  <c:v>37.115238940648901</c:v>
                </c:pt>
                <c:pt idx="8078">
                  <c:v>37.116405967914297</c:v>
                </c:pt>
                <c:pt idx="8079">
                  <c:v>37.1175729178428</c:v>
                </c:pt>
                <c:pt idx="8080">
                  <c:v>37.118739790439399</c:v>
                </c:pt>
                <c:pt idx="8081">
                  <c:v>37.119906585709003</c:v>
                </c:pt>
                <c:pt idx="8082">
                  <c:v>37.1210733036569</c:v>
                </c:pt>
                <c:pt idx="8083">
                  <c:v>37.122239944287998</c:v>
                </c:pt>
                <c:pt idx="8084">
                  <c:v>37.123406507607399</c:v>
                </c:pt>
                <c:pt idx="8085">
                  <c:v>37.124572993620099</c:v>
                </c:pt>
                <c:pt idx="8086">
                  <c:v>37.125739402331298</c:v>
                </c:pt>
                <c:pt idx="8087">
                  <c:v>37.1269057337459</c:v>
                </c:pt>
                <c:pt idx="8088">
                  <c:v>37.128071987868999</c:v>
                </c:pt>
                <c:pt idx="8089">
                  <c:v>37.129238164705697</c:v>
                </c:pt>
                <c:pt idx="8090">
                  <c:v>37.130404264261003</c:v>
                </c:pt>
                <c:pt idx="8091">
                  <c:v>37.131570286539997</c:v>
                </c:pt>
                <c:pt idx="8092">
                  <c:v>37.132736231547703</c:v>
                </c:pt>
                <c:pt idx="8093">
                  <c:v>37.133902099289202</c:v>
                </c:pt>
                <c:pt idx="8094">
                  <c:v>37.135067889769601</c:v>
                </c:pt>
                <c:pt idx="8095">
                  <c:v>37.136233602993798</c:v>
                </c:pt>
                <c:pt idx="8096">
                  <c:v>37.137399238966999</c:v>
                </c:pt>
                <c:pt idx="8097">
                  <c:v>37.138564797694201</c:v>
                </c:pt>
                <c:pt idx="8098">
                  <c:v>37.139730279180498</c:v>
                </c:pt>
                <c:pt idx="8099">
                  <c:v>37.140895683430799</c:v>
                </c:pt>
                <c:pt idx="8100">
                  <c:v>37.142061010450298</c:v>
                </c:pt>
                <c:pt idx="8101">
                  <c:v>37.143226260244099</c:v>
                </c:pt>
                <c:pt idx="8102">
                  <c:v>37.144391432817102</c:v>
                </c:pt>
                <c:pt idx="8103">
                  <c:v>37.145556528174403</c:v>
                </c:pt>
                <c:pt idx="8104">
                  <c:v>37.146721546321103</c:v>
                </c:pt>
                <c:pt idx="8105">
                  <c:v>37.147886487262198</c:v>
                </c:pt>
                <c:pt idx="8106">
                  <c:v>37.149051351002797</c:v>
                </c:pt>
                <c:pt idx="8107">
                  <c:v>37.150216137547901</c:v>
                </c:pt>
                <c:pt idx="8108">
                  <c:v>37.151380846902597</c:v>
                </c:pt>
                <c:pt idx="8109">
                  <c:v>37.152545479071897</c:v>
                </c:pt>
                <c:pt idx="8110">
                  <c:v>37.153710034061</c:v>
                </c:pt>
                <c:pt idx="8111">
                  <c:v>37.154874511874702</c:v>
                </c:pt>
                <c:pt idx="8112">
                  <c:v>37.156038912518298</c:v>
                </c:pt>
                <c:pt idx="8113">
                  <c:v>37.157203235996697</c:v>
                </c:pt>
                <c:pt idx="8114">
                  <c:v>37.158367482314901</c:v>
                </c:pt>
                <c:pt idx="8115">
                  <c:v>37.159531651478197</c:v>
                </c:pt>
                <c:pt idx="8116">
                  <c:v>37.160695743491402</c:v>
                </c:pt>
                <c:pt idx="8117">
                  <c:v>37.161859758359697</c:v>
                </c:pt>
                <c:pt idx="8118">
                  <c:v>37.163023696087997</c:v>
                </c:pt>
                <c:pt idx="8119">
                  <c:v>37.164187556681497</c:v>
                </c:pt>
                <c:pt idx="8120">
                  <c:v>37.1653513401453</c:v>
                </c:pt>
                <c:pt idx="8121">
                  <c:v>37.1665150464842</c:v>
                </c:pt>
                <c:pt idx="8122">
                  <c:v>37.167678675703499</c:v>
                </c:pt>
                <c:pt idx="8123">
                  <c:v>37.168842227808099</c:v>
                </c:pt>
                <c:pt idx="8124">
                  <c:v>37.170005702803103</c:v>
                </c:pt>
                <c:pt idx="8125">
                  <c:v>37.171169100693596</c:v>
                </c:pt>
                <c:pt idx="8126">
                  <c:v>37.172332421484597</c:v>
                </c:pt>
                <c:pt idx="8127">
                  <c:v>37.1734956651811</c:v>
                </c:pt>
                <c:pt idx="8128">
                  <c:v>37.1746588317882</c:v>
                </c:pt>
                <c:pt idx="8129">
                  <c:v>37.175821921310998</c:v>
                </c:pt>
                <c:pt idx="8130">
                  <c:v>37.176984933754397</c:v>
                </c:pt>
                <c:pt idx="8131">
                  <c:v>37.178147869123599</c:v>
                </c:pt>
                <c:pt idx="8132">
                  <c:v>37.179310727423697</c:v>
                </c:pt>
                <c:pt idx="8133">
                  <c:v>37.180473508659503</c:v>
                </c:pt>
                <c:pt idx="8134">
                  <c:v>37.181636212836302</c:v>
                </c:pt>
                <c:pt idx="8135">
                  <c:v>37.182798839958998</c:v>
                </c:pt>
                <c:pt idx="8136">
                  <c:v>37.1839613900327</c:v>
                </c:pt>
                <c:pt idx="8137">
                  <c:v>37.185123863062401</c:v>
                </c:pt>
                <c:pt idx="8138">
                  <c:v>37.186286259053297</c:v>
                </c:pt>
                <c:pt idx="8139">
                  <c:v>37.187448578010198</c:v>
                </c:pt>
                <c:pt idx="8140">
                  <c:v>37.188610819938397</c:v>
                </c:pt>
                <c:pt idx="8141">
                  <c:v>37.189772984842797</c:v>
                </c:pt>
                <c:pt idx="8142">
                  <c:v>37.1909350727285</c:v>
                </c:pt>
                <c:pt idx="8143">
                  <c:v>37.192097083600501</c:v>
                </c:pt>
                <c:pt idx="8144">
                  <c:v>37.193259017463902</c:v>
                </c:pt>
                <c:pt idx="8145">
                  <c:v>37.194420874323697</c:v>
                </c:pt>
                <c:pt idx="8146">
                  <c:v>37.195582654185003</c:v>
                </c:pt>
                <c:pt idx="8147">
                  <c:v>37.1967443570528</c:v>
                </c:pt>
                <c:pt idx="8148">
                  <c:v>37.197905982932198</c:v>
                </c:pt>
                <c:pt idx="8149">
                  <c:v>37.199067531828099</c:v>
                </c:pt>
                <c:pt idx="8150">
                  <c:v>37.200229003745797</c:v>
                </c:pt>
                <c:pt idx="8151">
                  <c:v>37.201390398690201</c:v>
                </c:pt>
                <c:pt idx="8152">
                  <c:v>37.202551716666299</c:v>
                </c:pt>
                <c:pt idx="8153">
                  <c:v>37.203712957679201</c:v>
                </c:pt>
                <c:pt idx="8154">
                  <c:v>37.204874121734001</c:v>
                </c:pt>
                <c:pt idx="8155">
                  <c:v>37.206035208835601</c:v>
                </c:pt>
                <c:pt idx="8156">
                  <c:v>37.207196218989303</c:v>
                </c:pt>
                <c:pt idx="8157">
                  <c:v>37.208357152199802</c:v>
                </c:pt>
                <c:pt idx="8158">
                  <c:v>37.2095180084725</c:v>
                </c:pt>
                <c:pt idx="8159">
                  <c:v>37.210678787812199</c:v>
                </c:pt>
                <c:pt idx="8160">
                  <c:v>37.211839490224001</c:v>
                </c:pt>
                <c:pt idx="8161">
                  <c:v>37.213000115713001</c:v>
                </c:pt>
                <c:pt idx="8162">
                  <c:v>37.214160664284201</c:v>
                </c:pt>
                <c:pt idx="8163">
                  <c:v>37.215321135942702</c:v>
                </c:pt>
                <c:pt idx="8164">
                  <c:v>37.2164815306935</c:v>
                </c:pt>
                <c:pt idx="8165">
                  <c:v>37.217641848541597</c:v>
                </c:pt>
                <c:pt idx="8166">
                  <c:v>37.218802089492101</c:v>
                </c:pt>
                <c:pt idx="8167">
                  <c:v>37.219962253550101</c:v>
                </c:pt>
                <c:pt idx="8168">
                  <c:v>37.221122340720498</c:v>
                </c:pt>
                <c:pt idx="8169">
                  <c:v>37.222282351008502</c:v>
                </c:pt>
                <c:pt idx="8170">
                  <c:v>37.2234422844191</c:v>
                </c:pt>
                <c:pt idx="8171">
                  <c:v>37.224602140957202</c:v>
                </c:pt>
                <c:pt idx="8172">
                  <c:v>37.225761920628102</c:v>
                </c:pt>
                <c:pt idx="8173">
                  <c:v>37.226921623436603</c:v>
                </c:pt>
                <c:pt idx="8174">
                  <c:v>37.228081249387898</c:v>
                </c:pt>
                <c:pt idx="8175">
                  <c:v>37.229240798486899</c:v>
                </c:pt>
                <c:pt idx="8176">
                  <c:v>37.230400270738897</c:v>
                </c:pt>
                <c:pt idx="8177">
                  <c:v>37.231559666148598</c:v>
                </c:pt>
                <c:pt idx="8178">
                  <c:v>37.232718984721302</c:v>
                </c:pt>
                <c:pt idx="8179">
                  <c:v>37.233878226461997</c:v>
                </c:pt>
                <c:pt idx="8180">
                  <c:v>37.235037391375698</c:v>
                </c:pt>
                <c:pt idx="8181">
                  <c:v>37.236196479467402</c:v>
                </c:pt>
                <c:pt idx="8182">
                  <c:v>37.237355490742203</c:v>
                </c:pt>
                <c:pt idx="8183">
                  <c:v>37.238514425205203</c:v>
                </c:pt>
                <c:pt idx="8184">
                  <c:v>37.239673282861403</c:v>
                </c:pt>
                <c:pt idx="8185">
                  <c:v>37.2408320637157</c:v>
                </c:pt>
                <c:pt idx="8186">
                  <c:v>37.241990767773302</c:v>
                </c:pt>
                <c:pt idx="8187">
                  <c:v>37.243149395039303</c:v>
                </c:pt>
                <c:pt idx="8188">
                  <c:v>37.2443079455185</c:v>
                </c:pt>
                <c:pt idx="8189">
                  <c:v>37.2454664192162</c:v>
                </c:pt>
                <c:pt idx="8190">
                  <c:v>37.246624816137299</c:v>
                </c:pt>
                <c:pt idx="8191">
                  <c:v>37.247783136286799</c:v>
                </c:pt>
                <c:pt idx="8192">
                  <c:v>37.248941379669901</c:v>
                </c:pt>
                <c:pt idx="8193">
                  <c:v>37.250099546291501</c:v>
                </c:pt>
                <c:pt idx="8194">
                  <c:v>37.251257636156701</c:v>
                </c:pt>
                <c:pt idx="8195">
                  <c:v>37.252415649270603</c:v>
                </c:pt>
                <c:pt idx="8196">
                  <c:v>37.253573585638101</c:v>
                </c:pt>
                <c:pt idx="8197">
                  <c:v>37.254731445264397</c:v>
                </c:pt>
                <c:pt idx="8198">
                  <c:v>37.255889228154302</c:v>
                </c:pt>
                <c:pt idx="8199">
                  <c:v>37.257046934313102</c:v>
                </c:pt>
                <c:pt idx="8200">
                  <c:v>37.258204563745799</c:v>
                </c:pt>
                <c:pt idx="8201">
                  <c:v>37.259362116457297</c:v>
                </c:pt>
                <c:pt idx="8202">
                  <c:v>37.260519592452702</c:v>
                </c:pt>
                <c:pt idx="8203">
                  <c:v>37.261676991737097</c:v>
                </c:pt>
                <c:pt idx="8204">
                  <c:v>37.262834314315498</c:v>
                </c:pt>
                <c:pt idx="8205">
                  <c:v>37.263991560192899</c:v>
                </c:pt>
                <c:pt idx="8206">
                  <c:v>37.265148729374403</c:v>
                </c:pt>
                <c:pt idx="8207">
                  <c:v>37.266305821864997</c:v>
                </c:pt>
                <c:pt idx="8208">
                  <c:v>37.267462837669697</c:v>
                </c:pt>
                <c:pt idx="8209">
                  <c:v>37.268619776793699</c:v>
                </c:pt>
                <c:pt idx="8210">
                  <c:v>37.269776639241798</c:v>
                </c:pt>
                <c:pt idx="8211">
                  <c:v>37.270933425019301</c:v>
                </c:pt>
                <c:pt idx="8212">
                  <c:v>37.272090134130998</c:v>
                </c:pt>
                <c:pt idx="8213">
                  <c:v>37.273246766582098</c:v>
                </c:pt>
                <c:pt idx="8214">
                  <c:v>37.274403322377601</c:v>
                </c:pt>
                <c:pt idx="8215">
                  <c:v>37.275559801522498</c:v>
                </c:pt>
                <c:pt idx="8216">
                  <c:v>37.276716204021902</c:v>
                </c:pt>
                <c:pt idx="8217">
                  <c:v>37.277872529880703</c:v>
                </c:pt>
                <c:pt idx="8218">
                  <c:v>37.279028779104102</c:v>
                </c:pt>
                <c:pt idx="8219">
                  <c:v>37.280184951697102</c:v>
                </c:pt>
                <c:pt idx="8220">
                  <c:v>37.281341047664597</c:v>
                </c:pt>
                <c:pt idx="8221">
                  <c:v>37.282497067011903</c:v>
                </c:pt>
                <c:pt idx="8222">
                  <c:v>37.283653009743801</c:v>
                </c:pt>
                <c:pt idx="8223">
                  <c:v>37.284808875865401</c:v>
                </c:pt>
                <c:pt idx="8224">
                  <c:v>37.285964665381798</c:v>
                </c:pt>
                <c:pt idx="8225">
                  <c:v>37.287120378297899</c:v>
                </c:pt>
                <c:pt idx="8226">
                  <c:v>37.288276014618901</c:v>
                </c:pt>
                <c:pt idx="8227">
                  <c:v>37.289431574349798</c:v>
                </c:pt>
                <c:pt idx="8228">
                  <c:v>37.2905870574956</c:v>
                </c:pt>
                <c:pt idx="8229">
                  <c:v>37.291742464061301</c:v>
                </c:pt>
                <c:pt idx="8230">
                  <c:v>37.292897794052003</c:v>
                </c:pt>
                <c:pt idx="8231">
                  <c:v>37.294053047472701</c:v>
                </c:pt>
                <c:pt idx="8232">
                  <c:v>37.295208224328398</c:v>
                </c:pt>
                <c:pt idx="8233">
                  <c:v>37.296363324624203</c:v>
                </c:pt>
                <c:pt idx="8234">
                  <c:v>37.297518348365202</c:v>
                </c:pt>
                <c:pt idx="8235">
                  <c:v>37.298673295556299</c:v>
                </c:pt>
                <c:pt idx="8236">
                  <c:v>37.299828166202502</c:v>
                </c:pt>
                <c:pt idx="8237">
                  <c:v>37.300982960309</c:v>
                </c:pt>
                <c:pt idx="8238">
                  <c:v>37.3021376778808</c:v>
                </c:pt>
                <c:pt idx="8239">
                  <c:v>37.3032923189228</c:v>
                </c:pt>
                <c:pt idx="8240">
                  <c:v>37.3044468834402</c:v>
                </c:pt>
                <c:pt idx="8241">
                  <c:v>37.305601371437902</c:v>
                </c:pt>
                <c:pt idx="8242">
                  <c:v>37.306755782921002</c:v>
                </c:pt>
                <c:pt idx="8243">
                  <c:v>37.3079101178946</c:v>
                </c:pt>
                <c:pt idx="8244">
                  <c:v>37.309064376363601</c:v>
                </c:pt>
                <c:pt idx="8245">
                  <c:v>37.310218558333098</c:v>
                </c:pt>
                <c:pt idx="8246">
                  <c:v>37.3113726638081</c:v>
                </c:pt>
                <c:pt idx="8247">
                  <c:v>37.312526692793703</c:v>
                </c:pt>
                <c:pt idx="8248">
                  <c:v>37.313680645294902</c:v>
                </c:pt>
                <c:pt idx="8249">
                  <c:v>37.314834521316698</c:v>
                </c:pt>
                <c:pt idx="8250">
                  <c:v>37.3159883208642</c:v>
                </c:pt>
                <c:pt idx="8251">
                  <c:v>37.317142043942297</c:v>
                </c:pt>
                <c:pt idx="8252">
                  <c:v>37.318295690556198</c:v>
                </c:pt>
                <c:pt idx="8253">
                  <c:v>37.319449260710897</c:v>
                </c:pt>
                <c:pt idx="8254">
                  <c:v>37.320602754411297</c:v>
                </c:pt>
                <c:pt idx="8255">
                  <c:v>37.321756171662599</c:v>
                </c:pt>
                <c:pt idx="8256">
                  <c:v>37.3229095124697</c:v>
                </c:pt>
                <c:pt idx="8257">
                  <c:v>37.3240627768377</c:v>
                </c:pt>
                <c:pt idx="8258">
                  <c:v>37.325215964771601</c:v>
                </c:pt>
                <c:pt idx="8259">
                  <c:v>37.3263690762764</c:v>
                </c:pt>
                <c:pt idx="8260">
                  <c:v>37.327522111357297</c:v>
                </c:pt>
                <c:pt idx="8261">
                  <c:v>37.328675070019102</c:v>
                </c:pt>
                <c:pt idx="8262">
                  <c:v>37.329827952267003</c:v>
                </c:pt>
                <c:pt idx="8263">
                  <c:v>37.330980758106001</c:v>
                </c:pt>
                <c:pt idx="8264">
                  <c:v>37.3321334875411</c:v>
                </c:pt>
                <c:pt idx="8265">
                  <c:v>37.3332861405773</c:v>
                </c:pt>
                <c:pt idx="8266">
                  <c:v>37.334438717219697</c:v>
                </c:pt>
                <c:pt idx="8267">
                  <c:v>37.335591217473201</c:v>
                </c:pt>
                <c:pt idx="8268">
                  <c:v>37.336743641342999</c:v>
                </c:pt>
                <c:pt idx="8269">
                  <c:v>37.337895988834099</c:v>
                </c:pt>
                <c:pt idx="8270">
                  <c:v>37.339048259951397</c:v>
                </c:pt>
                <c:pt idx="8271">
                  <c:v>37.340200454700103</c:v>
                </c:pt>
                <c:pt idx="8272">
                  <c:v>37.341352573085103</c:v>
                </c:pt>
                <c:pt idx="8273">
                  <c:v>37.342504615111501</c:v>
                </c:pt>
                <c:pt idx="8274">
                  <c:v>37.343656580784298</c:v>
                </c:pt>
                <c:pt idx="8275">
                  <c:v>37.344808470108497</c:v>
                </c:pt>
                <c:pt idx="8276">
                  <c:v>37.345960283089099</c:v>
                </c:pt>
                <c:pt idx="8277">
                  <c:v>37.347112019731298</c:v>
                </c:pt>
                <c:pt idx="8278">
                  <c:v>37.348263680039999</c:v>
                </c:pt>
                <c:pt idx="8279">
                  <c:v>37.349415264020202</c:v>
                </c:pt>
                <c:pt idx="8280">
                  <c:v>37.350566771677002</c:v>
                </c:pt>
                <c:pt idx="8281">
                  <c:v>37.351718203015402</c:v>
                </c:pt>
                <c:pt idx="8282">
                  <c:v>37.352869558040503</c:v>
                </c:pt>
                <c:pt idx="8283">
                  <c:v>37.354020836757201</c:v>
                </c:pt>
                <c:pt idx="8284">
                  <c:v>37.355172039170597</c:v>
                </c:pt>
                <c:pt idx="8285">
                  <c:v>37.356323165285701</c:v>
                </c:pt>
                <c:pt idx="8286">
                  <c:v>37.357474215107501</c:v>
                </c:pt>
                <c:pt idx="8287">
                  <c:v>37.358625188641199</c:v>
                </c:pt>
                <c:pt idx="8288">
                  <c:v>37.359776085891603</c:v>
                </c:pt>
                <c:pt idx="8289">
                  <c:v>37.360926906863803</c:v>
                </c:pt>
                <c:pt idx="8290">
                  <c:v>37.362077651562899</c:v>
                </c:pt>
                <c:pt idx="8291">
                  <c:v>37.363228319993901</c:v>
                </c:pt>
                <c:pt idx="8292">
                  <c:v>37.364378912161698</c:v>
                </c:pt>
                <c:pt idx="8293">
                  <c:v>37.365529428071497</c:v>
                </c:pt>
                <c:pt idx="8294">
                  <c:v>37.366679867728301</c:v>
                </c:pt>
                <c:pt idx="8295">
                  <c:v>37.367830231136999</c:v>
                </c:pt>
                <c:pt idx="8296">
                  <c:v>37.368980518302799</c:v>
                </c:pt>
                <c:pt idx="8297">
                  <c:v>37.370130729230603</c:v>
                </c:pt>
                <c:pt idx="8298">
                  <c:v>37.371280863925399</c:v>
                </c:pt>
                <c:pt idx="8299">
                  <c:v>37.372430922392297</c:v>
                </c:pt>
                <c:pt idx="8300">
                  <c:v>37.373580904636398</c:v>
                </c:pt>
                <c:pt idx="8301">
                  <c:v>37.374730810662498</c:v>
                </c:pt>
                <c:pt idx="8302">
                  <c:v>37.375880640475899</c:v>
                </c:pt>
                <c:pt idx="8303">
                  <c:v>37.377030394081402</c:v>
                </c:pt>
                <c:pt idx="8304">
                  <c:v>37.378180071484103</c:v>
                </c:pt>
                <c:pt idx="8305">
                  <c:v>37.379329672689003</c:v>
                </c:pt>
                <c:pt idx="8306">
                  <c:v>37.380479197701298</c:v>
                </c:pt>
                <c:pt idx="8307">
                  <c:v>37.381628646525698</c:v>
                </c:pt>
                <c:pt idx="8308">
                  <c:v>37.382778019167503</c:v>
                </c:pt>
                <c:pt idx="8309">
                  <c:v>37.383927315631702</c:v>
                </c:pt>
                <c:pt idx="8310">
                  <c:v>37.385076535923098</c:v>
                </c:pt>
                <c:pt idx="8311">
                  <c:v>37.386225680046998</c:v>
                </c:pt>
                <c:pt idx="8312">
                  <c:v>37.387374748008199</c:v>
                </c:pt>
                <c:pt idx="8313">
                  <c:v>37.388523739811902</c:v>
                </c:pt>
                <c:pt idx="8314">
                  <c:v>37.389672655463002</c:v>
                </c:pt>
                <c:pt idx="8315">
                  <c:v>37.390821494966602</c:v>
                </c:pt>
                <c:pt idx="8316">
                  <c:v>37.391970258327703</c:v>
                </c:pt>
                <c:pt idx="8317">
                  <c:v>37.393118945551301</c:v>
                </c:pt>
                <c:pt idx="8318">
                  <c:v>37.394267556642397</c:v>
                </c:pt>
                <c:pt idx="8319">
                  <c:v>37.395416091606101</c:v>
                </c:pt>
                <c:pt idx="8320">
                  <c:v>37.396564550447401</c:v>
                </c:pt>
                <c:pt idx="8321">
                  <c:v>37.397712933171199</c:v>
                </c:pt>
                <c:pt idx="8322">
                  <c:v>37.398861239782697</c:v>
                </c:pt>
                <c:pt idx="8323">
                  <c:v>37.400009470286903</c:v>
                </c:pt>
                <c:pt idx="8324">
                  <c:v>37.4011576246887</c:v>
                </c:pt>
                <c:pt idx="8325">
                  <c:v>37.402305702993203</c:v>
                </c:pt>
                <c:pt idx="8326">
                  <c:v>37.403453705205401</c:v>
                </c:pt>
                <c:pt idx="8327">
                  <c:v>37.404601631330301</c:v>
                </c:pt>
                <c:pt idx="8328">
                  <c:v>37.405749481373</c:v>
                </c:pt>
                <c:pt idx="8329">
                  <c:v>37.4068972553384</c:v>
                </c:pt>
                <c:pt idx="8330">
                  <c:v>37.408044953231602</c:v>
                </c:pt>
                <c:pt idx="8331">
                  <c:v>37.409192575057702</c:v>
                </c:pt>
                <c:pt idx="8332">
                  <c:v>37.410340120821601</c:v>
                </c:pt>
                <c:pt idx="8333">
                  <c:v>37.411487590528303</c:v>
                </c:pt>
                <c:pt idx="8334">
                  <c:v>37.412634984182901</c:v>
                </c:pt>
                <c:pt idx="8335">
                  <c:v>37.413782301790398</c:v>
                </c:pt>
                <c:pt idx="8336">
                  <c:v>37.414929543355797</c:v>
                </c:pt>
                <c:pt idx="8337">
                  <c:v>37.416076708884098</c:v>
                </c:pt>
                <c:pt idx="8338">
                  <c:v>37.417223798380398</c:v>
                </c:pt>
                <c:pt idx="8339">
                  <c:v>37.418370811849599</c:v>
                </c:pt>
                <c:pt idx="8340">
                  <c:v>37.419517749296801</c:v>
                </c:pt>
                <c:pt idx="8341">
                  <c:v>37.420664610727101</c:v>
                </c:pt>
                <c:pt idx="8342">
                  <c:v>37.421811396145301</c:v>
                </c:pt>
                <c:pt idx="8343">
                  <c:v>37.422958105556603</c:v>
                </c:pt>
                <c:pt idx="8344">
                  <c:v>37.424104738966001</c:v>
                </c:pt>
                <c:pt idx="8345">
                  <c:v>37.425251296378399</c:v>
                </c:pt>
                <c:pt idx="8346">
                  <c:v>37.426397777798897</c:v>
                </c:pt>
                <c:pt idx="8347">
                  <c:v>37.427544183232598</c:v>
                </c:pt>
                <c:pt idx="8348">
                  <c:v>37.428690512684298</c:v>
                </c:pt>
                <c:pt idx="8349">
                  <c:v>37.429836766159198</c:v>
                </c:pt>
                <c:pt idx="8350">
                  <c:v>37.4309829436623</c:v>
                </c:pt>
                <c:pt idx="8351">
                  <c:v>37.4321290451986</c:v>
                </c:pt>
                <c:pt idx="8352">
                  <c:v>37.433275070773</c:v>
                </c:pt>
                <c:pt idx="8353">
                  <c:v>37.434421020390701</c:v>
                </c:pt>
                <c:pt idx="8354">
                  <c:v>37.435566894056599</c:v>
                </c:pt>
                <c:pt idx="8355">
                  <c:v>37.436712691775703</c:v>
                </c:pt>
                <c:pt idx="8356">
                  <c:v>37.437858413553101</c:v>
                </c:pt>
                <c:pt idx="8357">
                  <c:v>37.439004059393802</c:v>
                </c:pt>
                <c:pt idx="8358">
                  <c:v>37.440149629302802</c:v>
                </c:pt>
                <c:pt idx="8359">
                  <c:v>37.441295123285002</c:v>
                </c:pt>
                <c:pt idx="8360">
                  <c:v>37.442440541345697</c:v>
                </c:pt>
                <c:pt idx="8361">
                  <c:v>37.443585883489597</c:v>
                </c:pt>
                <c:pt idx="8362">
                  <c:v>37.444731149721903</c:v>
                </c:pt>
                <c:pt idx="8363">
                  <c:v>37.445876340047597</c:v>
                </c:pt>
                <c:pt idx="8364">
                  <c:v>37.447021454471603</c:v>
                </c:pt>
                <c:pt idx="8365">
                  <c:v>37.4481664929991</c:v>
                </c:pt>
                <c:pt idx="8366">
                  <c:v>37.449311455634998</c:v>
                </c:pt>
                <c:pt idx="8367">
                  <c:v>37.4504563423843</c:v>
                </c:pt>
                <c:pt idx="8368">
                  <c:v>37.451601153252</c:v>
                </c:pt>
                <c:pt idx="8369">
                  <c:v>37.4527458882432</c:v>
                </c:pt>
                <c:pt idx="8370">
                  <c:v>37.453890547362903</c:v>
                </c:pt>
                <c:pt idx="8371">
                  <c:v>37.455035130615997</c:v>
                </c:pt>
                <c:pt idx="8372">
                  <c:v>37.456179638007697</c:v>
                </c:pt>
                <c:pt idx="8373">
                  <c:v>37.4573240695428</c:v>
                </c:pt>
                <c:pt idx="8374">
                  <c:v>37.458468425226499</c:v>
                </c:pt>
                <c:pt idx="8375">
                  <c:v>37.459612705063698</c:v>
                </c:pt>
                <c:pt idx="8376">
                  <c:v>37.460756909059498</c:v>
                </c:pt>
                <c:pt idx="8377">
                  <c:v>37.461901037218801</c:v>
                </c:pt>
                <c:pt idx="8378">
                  <c:v>37.463045089546704</c:v>
                </c:pt>
                <c:pt idx="8379">
                  <c:v>37.464189066048199</c:v>
                </c:pt>
                <c:pt idx="8380">
                  <c:v>37.465332966728297</c:v>
                </c:pt>
                <c:pt idx="8381">
                  <c:v>37.466476791592001</c:v>
                </c:pt>
                <c:pt idx="8382">
                  <c:v>37.467620540644297</c:v>
                </c:pt>
                <c:pt idx="8383">
                  <c:v>37.468764213890204</c:v>
                </c:pt>
                <c:pt idx="8384">
                  <c:v>37.469907811334799</c:v>
                </c:pt>
                <c:pt idx="8385">
                  <c:v>37.471051332983002</c:v>
                </c:pt>
                <c:pt idx="8386">
                  <c:v>37.472194778839899</c:v>
                </c:pt>
                <c:pt idx="8387">
                  <c:v>37.4733381489105</c:v>
                </c:pt>
                <c:pt idx="8388">
                  <c:v>37.474481443199799</c:v>
                </c:pt>
                <c:pt idx="8389">
                  <c:v>37.4756246617128</c:v>
                </c:pt>
                <c:pt idx="8390">
                  <c:v>37.476767804454397</c:v>
                </c:pt>
                <c:pt idx="8391">
                  <c:v>37.477910871429799</c:v>
                </c:pt>
                <c:pt idx="8392">
                  <c:v>37.479053862643902</c:v>
                </c:pt>
                <c:pt idx="8393">
                  <c:v>37.480196778101799</c:v>
                </c:pt>
                <c:pt idx="8394">
                  <c:v>37.481339617808402</c:v>
                </c:pt>
                <c:pt idx="8395">
                  <c:v>37.482482381768797</c:v>
                </c:pt>
                <c:pt idx="8396">
                  <c:v>37.483625069987902</c:v>
                </c:pt>
                <c:pt idx="8397">
                  <c:v>37.484767682470803</c:v>
                </c:pt>
                <c:pt idx="8398">
                  <c:v>37.485910219222497</c:v>
                </c:pt>
                <c:pt idx="8399">
                  <c:v>37.487052680247999</c:v>
                </c:pt>
                <c:pt idx="8400">
                  <c:v>37.488195065552198</c:v>
                </c:pt>
                <c:pt idx="8401">
                  <c:v>37.489337375140302</c:v>
                </c:pt>
                <c:pt idx="8402">
                  <c:v>37.4904796090172</c:v>
                </c:pt>
                <c:pt idx="8403">
                  <c:v>37.491621767188001</c:v>
                </c:pt>
                <c:pt idx="8404">
                  <c:v>37.4927638496575</c:v>
                </c:pt>
                <c:pt idx="8405">
                  <c:v>37.493905856430999</c:v>
                </c:pt>
                <c:pt idx="8406">
                  <c:v>37.495047787513201</c:v>
                </c:pt>
                <c:pt idx="8407">
                  <c:v>37.4961896429093</c:v>
                </c:pt>
                <c:pt idx="8408">
                  <c:v>37.497331422624299</c:v>
                </c:pt>
                <c:pt idx="8409">
                  <c:v>37.4984731266631</c:v>
                </c:pt>
                <c:pt idx="8410">
                  <c:v>37.499614755030898</c:v>
                </c:pt>
                <c:pt idx="8411">
                  <c:v>37.500756307732502</c:v>
                </c:pt>
                <c:pt idx="8412">
                  <c:v>37.501897784773</c:v>
                </c:pt>
                <c:pt idx="8413">
                  <c:v>37.503039186157402</c:v>
                </c:pt>
                <c:pt idx="8414">
                  <c:v>37.504180511890702</c:v>
                </c:pt>
                <c:pt idx="8415">
                  <c:v>37.505321761977903</c:v>
                </c:pt>
                <c:pt idx="8416">
                  <c:v>37.506462936424001</c:v>
                </c:pt>
                <c:pt idx="8417">
                  <c:v>37.507604035234003</c:v>
                </c:pt>
                <c:pt idx="8418">
                  <c:v>37.508745058412998</c:v>
                </c:pt>
                <c:pt idx="8419">
                  <c:v>37.509886005965903</c:v>
                </c:pt>
                <c:pt idx="8420">
                  <c:v>37.511026877897699</c:v>
                </c:pt>
                <c:pt idx="8421">
                  <c:v>37.512167674213501</c:v>
                </c:pt>
                <c:pt idx="8422">
                  <c:v>37.513308394918198</c:v>
                </c:pt>
                <c:pt idx="8423">
                  <c:v>37.5144490400168</c:v>
                </c:pt>
                <c:pt idx="8424">
                  <c:v>37.5155896095144</c:v>
                </c:pt>
                <c:pt idx="8425">
                  <c:v>37.516730103416002</c:v>
                </c:pt>
                <c:pt idx="8426">
                  <c:v>37.5178705217266</c:v>
                </c:pt>
                <c:pt idx="8427">
                  <c:v>37.519010864451097</c:v>
                </c:pt>
                <c:pt idx="8428">
                  <c:v>37.520151131594503</c:v>
                </c:pt>
                <c:pt idx="8429">
                  <c:v>37.521291323162004</c:v>
                </c:pt>
                <c:pt idx="8430">
                  <c:v>37.522431439158403</c:v>
                </c:pt>
                <c:pt idx="8431">
                  <c:v>37.523571479588803</c:v>
                </c:pt>
                <c:pt idx="8432">
                  <c:v>37.524711444458099</c:v>
                </c:pt>
                <c:pt idx="8433">
                  <c:v>37.525851333771499</c:v>
                </c:pt>
                <c:pt idx="8434">
                  <c:v>37.526991147533899</c:v>
                </c:pt>
                <c:pt idx="8435">
                  <c:v>37.528130885750201</c:v>
                </c:pt>
                <c:pt idx="8436">
                  <c:v>37.529270548425501</c:v>
                </c:pt>
                <c:pt idx="8437">
                  <c:v>37.5304101355648</c:v>
                </c:pt>
                <c:pt idx="8438">
                  <c:v>37.5315496471732</c:v>
                </c:pt>
                <c:pt idx="8439">
                  <c:v>37.532689083255498</c:v>
                </c:pt>
                <c:pt idx="8440">
                  <c:v>37.533828443816802</c:v>
                </c:pt>
                <c:pt idx="8441">
                  <c:v>37.5349677288621</c:v>
                </c:pt>
                <c:pt idx="8442">
                  <c:v>37.536106938396401</c:v>
                </c:pt>
                <c:pt idx="8443">
                  <c:v>37.537246072424701</c:v>
                </c:pt>
                <c:pt idx="8444">
                  <c:v>37.538385130952001</c:v>
                </c:pt>
                <c:pt idx="8445">
                  <c:v>37.539524113983298</c:v>
                </c:pt>
                <c:pt idx="8446">
                  <c:v>37.540663021523699</c:v>
                </c:pt>
                <c:pt idx="8447">
                  <c:v>37.541801853578001</c:v>
                </c:pt>
                <c:pt idx="8448">
                  <c:v>37.542940610151298</c:v>
                </c:pt>
                <c:pt idx="8449">
                  <c:v>37.5440792912486</c:v>
                </c:pt>
                <c:pt idx="8450">
                  <c:v>37.545217896875002</c:v>
                </c:pt>
                <c:pt idx="8451">
                  <c:v>37.546356427035299</c:v>
                </c:pt>
                <c:pt idx="8452">
                  <c:v>37.5474948817347</c:v>
                </c:pt>
                <c:pt idx="8453">
                  <c:v>37.548633260978001</c:v>
                </c:pt>
                <c:pt idx="8454">
                  <c:v>37.549771564770303</c:v>
                </c:pt>
                <c:pt idx="8455">
                  <c:v>37.550909793116702</c:v>
                </c:pt>
                <c:pt idx="8456">
                  <c:v>37.552047946022</c:v>
                </c:pt>
                <c:pt idx="8457">
                  <c:v>37.5531860234913</c:v>
                </c:pt>
                <c:pt idx="8458">
                  <c:v>37.554324025529603</c:v>
                </c:pt>
                <c:pt idx="8459">
                  <c:v>37.555461952141997</c:v>
                </c:pt>
                <c:pt idx="8460">
                  <c:v>37.556599803333299</c:v>
                </c:pt>
                <c:pt idx="8461">
                  <c:v>37.557737579108498</c:v>
                </c:pt>
                <c:pt idx="8462">
                  <c:v>37.558875279472801</c:v>
                </c:pt>
                <c:pt idx="8463">
                  <c:v>37.560012904431098</c:v>
                </c:pt>
                <c:pt idx="8464">
                  <c:v>37.561150453988297</c:v>
                </c:pt>
                <c:pt idx="8465">
                  <c:v>37.562287928149502</c:v>
                </c:pt>
                <c:pt idx="8466">
                  <c:v>37.563425326919699</c:v>
                </c:pt>
                <c:pt idx="8467">
                  <c:v>37.564562650303799</c:v>
                </c:pt>
                <c:pt idx="8468">
                  <c:v>37.565699898306903</c:v>
                </c:pt>
                <c:pt idx="8469">
                  <c:v>37.566837070934</c:v>
                </c:pt>
                <c:pt idx="8470">
                  <c:v>37.567974168190098</c:v>
                </c:pt>
                <c:pt idx="8471">
                  <c:v>37.569111190080001</c:v>
                </c:pt>
                <c:pt idx="8472">
                  <c:v>37.570248136609003</c:v>
                </c:pt>
                <c:pt idx="8473">
                  <c:v>37.571385007781799</c:v>
                </c:pt>
                <c:pt idx="8474">
                  <c:v>37.572521803603699</c:v>
                </c:pt>
                <c:pt idx="8475">
                  <c:v>37.573658524079399</c:v>
                </c:pt>
                <c:pt idx="8476">
                  <c:v>37.574795169214099</c:v>
                </c:pt>
                <c:pt idx="8477">
                  <c:v>37.575931739012702</c:v>
                </c:pt>
                <c:pt idx="8478">
                  <c:v>37.577068233480198</c:v>
                </c:pt>
                <c:pt idx="8479">
                  <c:v>37.578204652621601</c:v>
                </c:pt>
                <c:pt idx="8480">
                  <c:v>37.579340996441999</c:v>
                </c:pt>
                <c:pt idx="8481">
                  <c:v>37.580477264946197</c:v>
                </c:pt>
                <c:pt idx="8482">
                  <c:v>37.581613458139401</c:v>
                </c:pt>
                <c:pt idx="8483">
                  <c:v>37.582749576026401</c:v>
                </c:pt>
                <c:pt idx="8484">
                  <c:v>37.5838856186123</c:v>
                </c:pt>
                <c:pt idx="8485">
                  <c:v>37.585021585902098</c:v>
                </c:pt>
                <c:pt idx="8486">
                  <c:v>37.586157477900699</c:v>
                </c:pt>
                <c:pt idx="8487">
                  <c:v>37.587293294613197</c:v>
                </c:pt>
                <c:pt idx="8488">
                  <c:v>37.588429036044602</c:v>
                </c:pt>
                <c:pt idx="8489">
                  <c:v>37.589564702199802</c:v>
                </c:pt>
                <c:pt idx="8490">
                  <c:v>37.590700293083799</c:v>
                </c:pt>
                <c:pt idx="8491">
                  <c:v>37.591835808701703</c:v>
                </c:pt>
                <c:pt idx="8492">
                  <c:v>37.592971249058401</c:v>
                </c:pt>
                <c:pt idx="8493">
                  <c:v>37.594106614158903</c:v>
                </c:pt>
                <c:pt idx="8494">
                  <c:v>37.595241904008198</c:v>
                </c:pt>
                <c:pt idx="8495">
                  <c:v>37.596377118611301</c:v>
                </c:pt>
                <c:pt idx="8496">
                  <c:v>37.5975122579732</c:v>
                </c:pt>
                <c:pt idx="8497">
                  <c:v>37.598647322098799</c:v>
                </c:pt>
                <c:pt idx="8498">
                  <c:v>37.599782310993298</c:v>
                </c:pt>
                <c:pt idx="8499">
                  <c:v>37.600917224661501</c:v>
                </c:pt>
                <c:pt idx="8500">
                  <c:v>37.602052063108403</c:v>
                </c:pt>
                <c:pt idx="8501">
                  <c:v>37.603186826339098</c:v>
                </c:pt>
                <c:pt idx="8502">
                  <c:v>37.604321514358503</c:v>
                </c:pt>
                <c:pt idx="8503">
                  <c:v>37.605456127171699</c:v>
                </c:pt>
                <c:pt idx="8504">
                  <c:v>37.606590664783504</c:v>
                </c:pt>
                <c:pt idx="8505">
                  <c:v>37.607725127198997</c:v>
                </c:pt>
                <c:pt idx="8506">
                  <c:v>37.608859514423301</c:v>
                </c:pt>
                <c:pt idx="8507">
                  <c:v>37.609993826461199</c:v>
                </c:pt>
                <c:pt idx="8508">
                  <c:v>37.6111280633178</c:v>
                </c:pt>
                <c:pt idx="8509">
                  <c:v>37.612262224997998</c:v>
                </c:pt>
                <c:pt idx="8510">
                  <c:v>37.613396311506897</c:v>
                </c:pt>
                <c:pt idx="8511">
                  <c:v>37.614530322849397</c:v>
                </c:pt>
                <c:pt idx="8512">
                  <c:v>37.615664259030503</c:v>
                </c:pt>
                <c:pt idx="8513">
                  <c:v>37.616798120055201</c:v>
                </c:pt>
                <c:pt idx="8514">
                  <c:v>37.617931905928501</c:v>
                </c:pt>
                <c:pt idx="8515">
                  <c:v>37.619065616655398</c:v>
                </c:pt>
                <c:pt idx="8516">
                  <c:v>37.620199252240901</c:v>
                </c:pt>
                <c:pt idx="8517">
                  <c:v>37.6213328126899</c:v>
                </c:pt>
                <c:pt idx="8518">
                  <c:v>37.622466298007502</c:v>
                </c:pt>
                <c:pt idx="8519">
                  <c:v>37.623599708198597</c:v>
                </c:pt>
                <c:pt idx="8520">
                  <c:v>37.624733043268201</c:v>
                </c:pt>
                <c:pt idx="8521">
                  <c:v>37.6258663032214</c:v>
                </c:pt>
                <c:pt idx="8522">
                  <c:v>37.626999488062999</c:v>
                </c:pt>
                <c:pt idx="8523">
                  <c:v>37.628132597798</c:v>
                </c:pt>
                <c:pt idx="8524">
                  <c:v>37.629265632431597</c:v>
                </c:pt>
                <c:pt idx="8525">
                  <c:v>37.6303985919686</c:v>
                </c:pt>
                <c:pt idx="8526">
                  <c:v>37.631531476413997</c:v>
                </c:pt>
                <c:pt idx="8527">
                  <c:v>37.632664285772897</c:v>
                </c:pt>
                <c:pt idx="8528">
                  <c:v>37.633797020050103</c:v>
                </c:pt>
                <c:pt idx="8529">
                  <c:v>37.634929679250703</c:v>
                </c:pt>
                <c:pt idx="8530">
                  <c:v>37.636062263379799</c:v>
                </c:pt>
                <c:pt idx="8531">
                  <c:v>37.637194772442101</c:v>
                </c:pt>
                <c:pt idx="8532">
                  <c:v>37.638327206442803</c:v>
                </c:pt>
                <c:pt idx="8533">
                  <c:v>37.639459565386801</c:v>
                </c:pt>
                <c:pt idx="8534">
                  <c:v>37.640591849279197</c:v>
                </c:pt>
                <c:pt idx="8535">
                  <c:v>37.641724058124801</c:v>
                </c:pt>
                <c:pt idx="8536">
                  <c:v>37.642856191928701</c:v>
                </c:pt>
                <c:pt idx="8537">
                  <c:v>37.643988250695898</c:v>
                </c:pt>
                <c:pt idx="8538">
                  <c:v>37.645120234431303</c:v>
                </c:pt>
                <c:pt idx="8539">
                  <c:v>37.646252143139897</c:v>
                </c:pt>
                <c:pt idx="8540">
                  <c:v>37.647383976826703</c:v>
                </c:pt>
                <c:pt idx="8541">
                  <c:v>37.648515735496801</c:v>
                </c:pt>
                <c:pt idx="8542">
                  <c:v>37.649647419155002</c:v>
                </c:pt>
                <c:pt idx="8543">
                  <c:v>37.650779027806301</c:v>
                </c:pt>
                <c:pt idx="8544">
                  <c:v>37.6519105614558</c:v>
                </c:pt>
                <c:pt idx="8545">
                  <c:v>37.653042020108401</c:v>
                </c:pt>
                <c:pt idx="8546">
                  <c:v>37.6541734037691</c:v>
                </c:pt>
                <c:pt idx="8547">
                  <c:v>37.655304712442899</c:v>
                </c:pt>
                <c:pt idx="8548">
                  <c:v>37.6564359461347</c:v>
                </c:pt>
                <c:pt idx="8549">
                  <c:v>37.657567104849598</c:v>
                </c:pt>
                <c:pt idx="8550">
                  <c:v>37.658698188592503</c:v>
                </c:pt>
                <c:pt idx="8551">
                  <c:v>37.659829197368502</c:v>
                </c:pt>
                <c:pt idx="8552">
                  <c:v>37.660960131182399</c:v>
                </c:pt>
                <c:pt idx="8553">
                  <c:v>37.662090990039196</c:v>
                </c:pt>
                <c:pt idx="8554">
                  <c:v>37.663221773944002</c:v>
                </c:pt>
                <c:pt idx="8555">
                  <c:v>37.664352482901798</c:v>
                </c:pt>
                <c:pt idx="8556">
                  <c:v>37.6654831169174</c:v>
                </c:pt>
                <c:pt idx="8557">
                  <c:v>37.666613675995897</c:v>
                </c:pt>
                <c:pt idx="8558">
                  <c:v>37.667744160142298</c:v>
                </c:pt>
                <c:pt idx="8559">
                  <c:v>37.668874569361599</c:v>
                </c:pt>
                <c:pt idx="8560">
                  <c:v>37.670004903658601</c:v>
                </c:pt>
                <c:pt idx="8561">
                  <c:v>37.6711351630384</c:v>
                </c:pt>
                <c:pt idx="8562">
                  <c:v>37.672265347506098</c:v>
                </c:pt>
                <c:pt idx="8563">
                  <c:v>37.673395457066398</c:v>
                </c:pt>
                <c:pt idx="8564">
                  <c:v>37.674525491724502</c:v>
                </c:pt>
                <c:pt idx="8565">
                  <c:v>37.675655451485397</c:v>
                </c:pt>
                <c:pt idx="8566">
                  <c:v>37.676785336353902</c:v>
                </c:pt>
                <c:pt idx="8567">
                  <c:v>37.677915146335003</c:v>
                </c:pt>
                <c:pt idx="8568">
                  <c:v>37.679044881433903</c:v>
                </c:pt>
                <c:pt idx="8569">
                  <c:v>37.680174541655298</c:v>
                </c:pt>
                <c:pt idx="8570">
                  <c:v>37.681304127004303</c:v>
                </c:pt>
                <c:pt idx="8571">
                  <c:v>37.6824336374859</c:v>
                </c:pt>
                <c:pt idx="8572">
                  <c:v>37.683563073105098</c:v>
                </c:pt>
                <c:pt idx="8573">
                  <c:v>37.6846924338668</c:v>
                </c:pt>
                <c:pt idx="8574">
                  <c:v>37.685821719776001</c:v>
                </c:pt>
                <c:pt idx="8575">
                  <c:v>37.686950930837597</c:v>
                </c:pt>
                <c:pt idx="8576">
                  <c:v>37.688080067056703</c:v>
                </c:pt>
                <c:pt idx="8577">
                  <c:v>37.6892091284383</c:v>
                </c:pt>
                <c:pt idx="8578">
                  <c:v>37.690338114987199</c:v>
                </c:pt>
                <c:pt idx="8579">
                  <c:v>37.691467026708601</c:v>
                </c:pt>
                <c:pt idx="8580">
                  <c:v>37.692595863607202</c:v>
                </c:pt>
                <c:pt idx="8581">
                  <c:v>37.693724625688198</c:v>
                </c:pt>
                <c:pt idx="8582">
                  <c:v>37.694853312956603</c:v>
                </c:pt>
                <c:pt idx="8583">
                  <c:v>37.695981925417101</c:v>
                </c:pt>
                <c:pt idx="8584">
                  <c:v>37.697110463074999</c:v>
                </c:pt>
                <c:pt idx="8585">
                  <c:v>37.698238925935001</c:v>
                </c:pt>
                <c:pt idx="8586">
                  <c:v>37.699367314002302</c:v>
                </c:pt>
                <c:pt idx="8587">
                  <c:v>37.700495627281697</c:v>
                </c:pt>
                <c:pt idx="8588">
                  <c:v>37.701623865778302</c:v>
                </c:pt>
                <c:pt idx="8589">
                  <c:v>37.702752029496999</c:v>
                </c:pt>
                <c:pt idx="8590">
                  <c:v>37.703880118442797</c:v>
                </c:pt>
                <c:pt idx="8591">
                  <c:v>37.705008132620698</c:v>
                </c:pt>
                <c:pt idx="8592">
                  <c:v>37.706136072035598</c:v>
                </c:pt>
                <c:pt idx="8593">
                  <c:v>37.707263936692399</c:v>
                </c:pt>
                <c:pt idx="8594">
                  <c:v>37.708391726596297</c:v>
                </c:pt>
                <c:pt idx="8595">
                  <c:v>37.7095194417521</c:v>
                </c:pt>
                <c:pt idx="8596">
                  <c:v>37.710647082164897</c:v>
                </c:pt>
                <c:pt idx="8597">
                  <c:v>37.711774647839498</c:v>
                </c:pt>
                <c:pt idx="8598">
                  <c:v>37.712902138780997</c:v>
                </c:pt>
                <c:pt idx="8599">
                  <c:v>37.714029554994397</c:v>
                </c:pt>
                <c:pt idx="8600">
                  <c:v>37.715156896484501</c:v>
                </c:pt>
                <c:pt idx="8601">
                  <c:v>37.716284163256503</c:v>
                </c:pt>
                <c:pt idx="8602">
                  <c:v>37.7174113553151</c:v>
                </c:pt>
                <c:pt idx="8603">
                  <c:v>37.7185384726655</c:v>
                </c:pt>
                <c:pt idx="8604">
                  <c:v>37.719665515312599</c:v>
                </c:pt>
                <c:pt idx="8605">
                  <c:v>37.720792483261398</c:v>
                </c:pt>
                <c:pt idx="8606">
                  <c:v>37.721919376516702</c:v>
                </c:pt>
                <c:pt idx="8607">
                  <c:v>37.723046195083697</c:v>
                </c:pt>
                <c:pt idx="8608">
                  <c:v>37.7241729389672</c:v>
                </c:pt>
                <c:pt idx="8609">
                  <c:v>37.7252996081723</c:v>
                </c:pt>
                <c:pt idx="8610">
                  <c:v>37.726426202703898</c:v>
                </c:pt>
                <c:pt idx="8611">
                  <c:v>37.727552722566898</c:v>
                </c:pt>
                <c:pt idx="8612">
                  <c:v>37.728679167766401</c:v>
                </c:pt>
                <c:pt idx="8613">
                  <c:v>37.729805538307303</c:v>
                </c:pt>
                <c:pt idx="8614">
                  <c:v>37.7309318341946</c:v>
                </c:pt>
                <c:pt idx="8615">
                  <c:v>37.7320580554332</c:v>
                </c:pt>
                <c:pt idx="8616">
                  <c:v>37.733184202028198</c:v>
                </c:pt>
                <c:pt idx="8617">
                  <c:v>37.734310273984399</c:v>
                </c:pt>
                <c:pt idx="8618">
                  <c:v>37.735436271306803</c:v>
                </c:pt>
                <c:pt idx="8619">
                  <c:v>37.736562194000498</c:v>
                </c:pt>
                <c:pt idx="8620">
                  <c:v>37.737688042070303</c:v>
                </c:pt>
                <c:pt idx="8621">
                  <c:v>37.738813815521297</c:v>
                </c:pt>
                <c:pt idx="8622">
                  <c:v>37.739939514358397</c:v>
                </c:pt>
                <c:pt idx="8623">
                  <c:v>37.741065138586599</c:v>
                </c:pt>
                <c:pt idx="8624">
                  <c:v>37.742190688210897</c:v>
                </c:pt>
                <c:pt idx="8625">
                  <c:v>37.743316163236102</c:v>
                </c:pt>
                <c:pt idx="8626">
                  <c:v>37.744441563667301</c:v>
                </c:pt>
                <c:pt idx="8627">
                  <c:v>37.745566889509497</c:v>
                </c:pt>
                <c:pt idx="8628">
                  <c:v>37.7466921407676</c:v>
                </c:pt>
                <c:pt idx="8629">
                  <c:v>37.747817317446497</c:v>
                </c:pt>
                <c:pt idx="8630">
                  <c:v>37.748942419551298</c:v>
                </c:pt>
                <c:pt idx="8631">
                  <c:v>37.750067447086899</c:v>
                </c:pt>
                <c:pt idx="8632">
                  <c:v>37.751192400058201</c:v>
                </c:pt>
                <c:pt idx="8633">
                  <c:v>37.752317278470301</c:v>
                </c:pt>
                <c:pt idx="8634">
                  <c:v>37.753442082328</c:v>
                </c:pt>
                <c:pt idx="8635">
                  <c:v>37.754566811636401</c:v>
                </c:pt>
                <c:pt idx="8636">
                  <c:v>37.755691466400499</c:v>
                </c:pt>
                <c:pt idx="8637">
                  <c:v>37.756816046625097</c:v>
                </c:pt>
                <c:pt idx="8638">
                  <c:v>37.757940552315297</c:v>
                </c:pt>
                <c:pt idx="8639">
                  <c:v>37.759064983475902</c:v>
                </c:pt>
                <c:pt idx="8640">
                  <c:v>37.760189340112099</c:v>
                </c:pt>
                <c:pt idx="8641">
                  <c:v>37.761313622228599</c:v>
                </c:pt>
                <c:pt idx="8642">
                  <c:v>37.762437829830603</c:v>
                </c:pt>
                <c:pt idx="8643">
                  <c:v>37.7635619629229</c:v>
                </c:pt>
                <c:pt idx="8644">
                  <c:v>37.764686021510599</c:v>
                </c:pt>
                <c:pt idx="8645">
                  <c:v>37.765810005598503</c:v>
                </c:pt>
                <c:pt idx="8646">
                  <c:v>37.7669339151917</c:v>
                </c:pt>
                <c:pt idx="8647">
                  <c:v>37.7680577502951</c:v>
                </c:pt>
                <c:pt idx="8648">
                  <c:v>37.769181510913597</c:v>
                </c:pt>
                <c:pt idx="8649">
                  <c:v>37.770305197052302</c:v>
                </c:pt>
                <c:pt idx="8650">
                  <c:v>37.771428808716003</c:v>
                </c:pt>
                <c:pt idx="8651">
                  <c:v>37.772552345909801</c:v>
                </c:pt>
                <c:pt idx="8652">
                  <c:v>37.7736758086386</c:v>
                </c:pt>
                <c:pt idx="8653">
                  <c:v>37.774799196907402</c:v>
                </c:pt>
                <c:pt idx="8654">
                  <c:v>37.775922510721003</c:v>
                </c:pt>
                <c:pt idx="8655">
                  <c:v>37.777045750084604</c:v>
                </c:pt>
                <c:pt idx="8656">
                  <c:v>37.778168915003</c:v>
                </c:pt>
                <c:pt idx="8657">
                  <c:v>37.779292005481302</c:v>
                </c:pt>
                <c:pt idx="8658">
                  <c:v>37.780415021524199</c:v>
                </c:pt>
                <c:pt idx="8659">
                  <c:v>37.781537963136898</c:v>
                </c:pt>
                <c:pt idx="8660">
                  <c:v>37.782660830324303</c:v>
                </c:pt>
                <c:pt idx="8661">
                  <c:v>37.783783623091303</c:v>
                </c:pt>
                <c:pt idx="8662">
                  <c:v>37.784906341442998</c:v>
                </c:pt>
                <c:pt idx="8663">
                  <c:v>37.7860289853841</c:v>
                </c:pt>
                <c:pt idx="8664">
                  <c:v>37.787151554919802</c:v>
                </c:pt>
                <c:pt idx="8665">
                  <c:v>37.788274050054902</c:v>
                </c:pt>
                <c:pt idx="8666">
                  <c:v>37.7893964707945</c:v>
                </c:pt>
                <c:pt idx="8667">
                  <c:v>37.790518817143401</c:v>
                </c:pt>
                <c:pt idx="8668">
                  <c:v>37.791641089106697</c:v>
                </c:pt>
                <c:pt idx="8669">
                  <c:v>37.792763286689301</c:v>
                </c:pt>
                <c:pt idx="8670">
                  <c:v>37.793885409896099</c:v>
                </c:pt>
                <c:pt idx="8671">
                  <c:v>37.795007458732201</c:v>
                </c:pt>
                <c:pt idx="8672">
                  <c:v>37.796129433202402</c:v>
                </c:pt>
                <c:pt idx="8673">
                  <c:v>37.797251333311699</c:v>
                </c:pt>
                <c:pt idx="8674">
                  <c:v>37.7983731590651</c:v>
                </c:pt>
                <c:pt idx="8675">
                  <c:v>37.799494910467502</c:v>
                </c:pt>
                <c:pt idx="8676">
                  <c:v>37.800616587523898</c:v>
                </c:pt>
                <c:pt idx="8677">
                  <c:v>37.801738190239298</c:v>
                </c:pt>
                <c:pt idx="8678">
                  <c:v>37.8028597186185</c:v>
                </c:pt>
                <c:pt idx="8679">
                  <c:v>37.803981172666603</c:v>
                </c:pt>
                <c:pt idx="8680">
                  <c:v>37.805102552388497</c:v>
                </c:pt>
                <c:pt idx="8681">
                  <c:v>37.806223857789099</c:v>
                </c:pt>
                <c:pt idx="8682">
                  <c:v>37.807345088873497</c:v>
                </c:pt>
                <c:pt idx="8683">
                  <c:v>37.8084662456465</c:v>
                </c:pt>
                <c:pt idx="8684">
                  <c:v>37.809587328113103</c:v>
                </c:pt>
                <c:pt idx="8685">
                  <c:v>37.810708336278402</c:v>
                </c:pt>
                <c:pt idx="8686">
                  <c:v>37.811829270147101</c:v>
                </c:pt>
                <c:pt idx="8687">
                  <c:v>37.8129501297243</c:v>
                </c:pt>
                <c:pt idx="8688">
                  <c:v>37.814070915014902</c:v>
                </c:pt>
                <c:pt idx="8689">
                  <c:v>37.815191626023903</c:v>
                </c:pt>
                <c:pt idx="8690">
                  <c:v>37.816312262756298</c:v>
                </c:pt>
                <c:pt idx="8691">
                  <c:v>37.817432825216898</c:v>
                </c:pt>
                <c:pt idx="8692">
                  <c:v>37.818553313410803</c:v>
                </c:pt>
                <c:pt idx="8693">
                  <c:v>37.819673727342803</c:v>
                </c:pt>
                <c:pt idx="8694">
                  <c:v>37.820794067017999</c:v>
                </c:pt>
                <c:pt idx="8695">
                  <c:v>37.821914332441303</c:v>
                </c:pt>
                <c:pt idx="8696">
                  <c:v>37.823034523617601</c:v>
                </c:pt>
                <c:pt idx="8697">
                  <c:v>37.824154640551903</c:v>
                </c:pt>
                <c:pt idx="8698">
                  <c:v>37.825274683249198</c:v>
                </c:pt>
                <c:pt idx="8699">
                  <c:v>37.826394651714402</c:v>
                </c:pt>
                <c:pt idx="8700">
                  <c:v>37.827514545952297</c:v>
                </c:pt>
                <c:pt idx="8701">
                  <c:v>37.828634365968099</c:v>
                </c:pt>
                <c:pt idx="8702">
                  <c:v>37.829754111766597</c:v>
                </c:pt>
                <c:pt idx="8703">
                  <c:v>37.8308737833528</c:v>
                </c:pt>
                <c:pt idx="8704">
                  <c:v>37.831993380731703</c:v>
                </c:pt>
                <c:pt idx="8705">
                  <c:v>37.833112903908102</c:v>
                </c:pt>
                <c:pt idx="8706">
                  <c:v>37.834232352887099</c:v>
                </c:pt>
                <c:pt idx="8707">
                  <c:v>37.835351727673498</c:v>
                </c:pt>
                <c:pt idx="8708">
                  <c:v>37.836471028272399</c:v>
                </c:pt>
                <c:pt idx="8709">
                  <c:v>37.837590254688699</c:v>
                </c:pt>
                <c:pt idx="8710">
                  <c:v>37.8387094069273</c:v>
                </c:pt>
                <c:pt idx="8711">
                  <c:v>37.839828484993198</c:v>
                </c:pt>
                <c:pt idx="8712">
                  <c:v>37.840947488891302</c:v>
                </c:pt>
                <c:pt idx="8713">
                  <c:v>37.842066418626501</c:v>
                </c:pt>
                <c:pt idx="8714">
                  <c:v>37.843185274203897</c:v>
                </c:pt>
                <c:pt idx="8715">
                  <c:v>37.844304055628399</c:v>
                </c:pt>
                <c:pt idx="8716">
                  <c:v>37.845422762904803</c:v>
                </c:pt>
                <c:pt idx="8717">
                  <c:v>37.846541396038198</c:v>
                </c:pt>
                <c:pt idx="8718">
                  <c:v>37.8476599550335</c:v>
                </c:pt>
                <c:pt idx="8719">
                  <c:v>37.848778439895703</c:v>
                </c:pt>
                <c:pt idx="8720">
                  <c:v>37.849896850629698</c:v>
                </c:pt>
                <c:pt idx="8721">
                  <c:v>37.851015187240399</c:v>
                </c:pt>
                <c:pt idx="8722">
                  <c:v>37.852133449732797</c:v>
                </c:pt>
                <c:pt idx="8723">
                  <c:v>37.8532516381118</c:v>
                </c:pt>
                <c:pt idx="8724">
                  <c:v>37.854369752382397</c:v>
                </c:pt>
                <c:pt idx="8725">
                  <c:v>37.855487792549503</c:v>
                </c:pt>
                <c:pt idx="8726">
                  <c:v>37.856605758618002</c:v>
                </c:pt>
                <c:pt idx="8727">
                  <c:v>37.857723650593002</c:v>
                </c:pt>
                <c:pt idx="8728">
                  <c:v>37.858841468479298</c:v>
                </c:pt>
                <c:pt idx="8729">
                  <c:v>37.859959212282</c:v>
                </c:pt>
                <c:pt idx="8730">
                  <c:v>37.861076882005797</c:v>
                </c:pt>
                <c:pt idx="8731">
                  <c:v>37.862194477655898</c:v>
                </c:pt>
                <c:pt idx="8732">
                  <c:v>37.863311999236998</c:v>
                </c:pt>
                <c:pt idx="8733">
                  <c:v>37.864429446754301</c:v>
                </c:pt>
                <c:pt idx="8734">
                  <c:v>37.865546820212501</c:v>
                </c:pt>
                <c:pt idx="8735">
                  <c:v>37.866664119616701</c:v>
                </c:pt>
                <c:pt idx="8736">
                  <c:v>37.867781344971803</c:v>
                </c:pt>
                <c:pt idx="8737">
                  <c:v>37.868898496282704</c:v>
                </c:pt>
                <c:pt idx="8738">
                  <c:v>37.870015573554397</c:v>
                </c:pt>
                <c:pt idx="8739">
                  <c:v>37.871132576791801</c:v>
                </c:pt>
                <c:pt idx="8740">
                  <c:v>37.872249505999903</c:v>
                </c:pt>
                <c:pt idx="8741">
                  <c:v>37.873366361183599</c:v>
                </c:pt>
                <c:pt idx="8742">
                  <c:v>37.874483142347799</c:v>
                </c:pt>
                <c:pt idx="8743">
                  <c:v>37.875599849497497</c:v>
                </c:pt>
                <c:pt idx="8744">
                  <c:v>37.876716482637697</c:v>
                </c:pt>
                <c:pt idx="8745">
                  <c:v>37.877833041773101</c:v>
                </c:pt>
                <c:pt idx="8746">
                  <c:v>37.878949526908897</c:v>
                </c:pt>
                <c:pt idx="8747">
                  <c:v>37.880065938050002</c:v>
                </c:pt>
                <c:pt idx="8748">
                  <c:v>37.881182275201198</c:v>
                </c:pt>
                <c:pt idx="8749">
                  <c:v>37.8822985383676</c:v>
                </c:pt>
                <c:pt idx="8750">
                  <c:v>37.883414727553998</c:v>
                </c:pt>
                <c:pt idx="8751">
                  <c:v>37.8845308427654</c:v>
                </c:pt>
                <c:pt idx="8752">
                  <c:v>37.885646884006697</c:v>
                </c:pt>
                <c:pt idx="8753">
                  <c:v>37.886762851282903</c:v>
                </c:pt>
                <c:pt idx="8754">
                  <c:v>37.887878744599</c:v>
                </c:pt>
                <c:pt idx="8755">
                  <c:v>37.888994563959699</c:v>
                </c:pt>
                <c:pt idx="8756">
                  <c:v>37.890110309370201</c:v>
                </c:pt>
                <c:pt idx="8757">
                  <c:v>37.891225980835301</c:v>
                </c:pt>
                <c:pt idx="8758">
                  <c:v>37.892341578360003</c:v>
                </c:pt>
                <c:pt idx="8759">
                  <c:v>37.893457101949203</c:v>
                </c:pt>
                <c:pt idx="8760">
                  <c:v>37.894572551607801</c:v>
                </c:pt>
                <c:pt idx="8761">
                  <c:v>37.895687927340802</c:v>
                </c:pt>
                <c:pt idx="8762">
                  <c:v>37.8968032291531</c:v>
                </c:pt>
                <c:pt idx="8763">
                  <c:v>37.897918457049599</c:v>
                </c:pt>
                <c:pt idx="8764">
                  <c:v>37.8990336110353</c:v>
                </c:pt>
                <c:pt idx="8765">
                  <c:v>37.900148691115199</c:v>
                </c:pt>
                <c:pt idx="8766">
                  <c:v>37.901263697294098</c:v>
                </c:pt>
                <c:pt idx="8767">
                  <c:v>37.902378629577001</c:v>
                </c:pt>
                <c:pt idx="8768">
                  <c:v>37.903493487968802</c:v>
                </c:pt>
                <c:pt idx="8769">
                  <c:v>37.904608272474498</c:v>
                </c:pt>
                <c:pt idx="8770">
                  <c:v>37.905722983098997</c:v>
                </c:pt>
                <c:pt idx="8771">
                  <c:v>37.906837619847202</c:v>
                </c:pt>
                <c:pt idx="8772">
                  <c:v>37.907952182724003</c:v>
                </c:pt>
                <c:pt idx="8773">
                  <c:v>37.9090666717345</c:v>
                </c:pt>
                <c:pt idx="8774">
                  <c:v>37.910181086883497</c:v>
                </c:pt>
                <c:pt idx="8775">
                  <c:v>37.911295428175997</c:v>
                </c:pt>
                <c:pt idx="8776">
                  <c:v>37.912409695616802</c:v>
                </c:pt>
                <c:pt idx="8777">
                  <c:v>37.913523889211</c:v>
                </c:pt>
                <c:pt idx="8778">
                  <c:v>37.9146380089635</c:v>
                </c:pt>
                <c:pt idx="8779">
                  <c:v>37.9157520548791</c:v>
                </c:pt>
                <c:pt idx="8780">
                  <c:v>37.9168660269629</c:v>
                </c:pt>
                <c:pt idx="8781">
                  <c:v>37.917979925219697</c:v>
                </c:pt>
                <c:pt idx="8782">
                  <c:v>37.9190937496546</c:v>
                </c:pt>
                <c:pt idx="8783">
                  <c:v>37.920207500272298</c:v>
                </c:pt>
                <c:pt idx="8784">
                  <c:v>37.921321177077999</c:v>
                </c:pt>
                <c:pt idx="8785">
                  <c:v>37.922434780076401</c:v>
                </c:pt>
                <c:pt idx="8786">
                  <c:v>37.923548309272498</c:v>
                </c:pt>
                <c:pt idx="8787">
                  <c:v>37.924661764671299</c:v>
                </c:pt>
                <c:pt idx="8788">
                  <c:v>37.925775146277601</c:v>
                </c:pt>
                <c:pt idx="8789">
                  <c:v>37.926888454096499</c:v>
                </c:pt>
                <c:pt idx="8790">
                  <c:v>37.928001688132802</c:v>
                </c:pt>
                <c:pt idx="8791">
                  <c:v>37.9291148483914</c:v>
                </c:pt>
                <c:pt idx="8792">
                  <c:v>37.930227934877401</c:v>
                </c:pt>
                <c:pt idx="8793">
                  <c:v>37.931340947595601</c:v>
                </c:pt>
                <c:pt idx="8794">
                  <c:v>37.932453886551002</c:v>
                </c:pt>
                <c:pt idx="8795">
                  <c:v>37.933566751748401</c:v>
                </c:pt>
                <c:pt idx="8796">
                  <c:v>37.9346795431929</c:v>
                </c:pt>
                <c:pt idx="8797">
                  <c:v>37.935792260889301</c:v>
                </c:pt>
                <c:pt idx="8798">
                  <c:v>37.936904904842599</c:v>
                </c:pt>
                <c:pt idx="8799">
                  <c:v>37.938017475057698</c:v>
                </c:pt>
                <c:pt idx="8800">
                  <c:v>37.939129971539501</c:v>
                </c:pt>
                <c:pt idx="8801">
                  <c:v>37.940242394293001</c:v>
                </c:pt>
                <c:pt idx="8802">
                  <c:v>37.941354743322997</c:v>
                </c:pt>
                <c:pt idx="8803">
                  <c:v>37.942467018634602</c:v>
                </c:pt>
                <c:pt idx="8804">
                  <c:v>37.9435792202326</c:v>
                </c:pt>
                <c:pt idx="8805">
                  <c:v>37.944691348121999</c:v>
                </c:pt>
                <c:pt idx="8806">
                  <c:v>37.945803402307703</c:v>
                </c:pt>
                <c:pt idx="8807">
                  <c:v>37.946915382794501</c:v>
                </c:pt>
                <c:pt idx="8808">
                  <c:v>37.9480272895876</c:v>
                </c:pt>
                <c:pt idx="8809">
                  <c:v>37.949139122691697</c:v>
                </c:pt>
                <c:pt idx="8810">
                  <c:v>37.950250882111803</c:v>
                </c:pt>
                <c:pt idx="8811">
                  <c:v>37.951362567852797</c:v>
                </c:pt>
                <c:pt idx="8812">
                  <c:v>37.952474179919697</c:v>
                </c:pt>
                <c:pt idx="8813">
                  <c:v>37.953585718317299</c:v>
                </c:pt>
                <c:pt idx="8814">
                  <c:v>37.954697183050598</c:v>
                </c:pt>
                <c:pt idx="8815">
                  <c:v>37.955808574124603</c:v>
                </c:pt>
                <c:pt idx="8816">
                  <c:v>37.956919891544104</c:v>
                </c:pt>
                <c:pt idx="8817">
                  <c:v>37.958031135314002</c:v>
                </c:pt>
                <c:pt idx="8818">
                  <c:v>37.9591423054394</c:v>
                </c:pt>
                <c:pt idx="8819">
                  <c:v>37.960253401925101</c:v>
                </c:pt>
                <c:pt idx="8820">
                  <c:v>37.961364424776001</c:v>
                </c:pt>
                <c:pt idx="8821">
                  <c:v>37.962475373997101</c:v>
                </c:pt>
                <c:pt idx="8822">
                  <c:v>37.963586249593298</c:v>
                </c:pt>
                <c:pt idx="8823">
                  <c:v>37.964697051569402</c:v>
                </c:pt>
                <c:pt idx="8824">
                  <c:v>37.9658077799306</c:v>
                </c:pt>
                <c:pt idx="8825">
                  <c:v>37.966918434681503</c:v>
                </c:pt>
                <c:pt idx="8826">
                  <c:v>37.968029015827298</c:v>
                </c:pt>
                <c:pt idx="8827">
                  <c:v>37.969139523372696</c:v>
                </c:pt>
                <c:pt idx="8828">
                  <c:v>37.9702499573227</c:v>
                </c:pt>
                <c:pt idx="8829">
                  <c:v>37.971360317682297</c:v>
                </c:pt>
                <c:pt idx="8830">
                  <c:v>37.972470604456397</c:v>
                </c:pt>
                <c:pt idx="8831">
                  <c:v>37.973580817649797</c:v>
                </c:pt>
                <c:pt idx="8832">
                  <c:v>37.974690957267597</c:v>
                </c:pt>
                <c:pt idx="8833">
                  <c:v>37.975801023314503</c:v>
                </c:pt>
                <c:pt idx="8834">
                  <c:v>37.976911015795601</c:v>
                </c:pt>
                <c:pt idx="8835">
                  <c:v>37.978020934715801</c:v>
                </c:pt>
                <c:pt idx="8836">
                  <c:v>37.979130780079998</c:v>
                </c:pt>
                <c:pt idx="8837">
                  <c:v>37.980240551892997</c:v>
                </c:pt>
                <c:pt idx="8838">
                  <c:v>37.981350250159899</c:v>
                </c:pt>
                <c:pt idx="8839">
                  <c:v>37.9824598748855</c:v>
                </c:pt>
                <c:pt idx="8840">
                  <c:v>37.983569426074801</c:v>
                </c:pt>
                <c:pt idx="8841">
                  <c:v>37.9846789037326</c:v>
                </c:pt>
                <c:pt idx="8842">
                  <c:v>37.985788307863999</c:v>
                </c:pt>
                <c:pt idx="8843">
                  <c:v>37.9868976384737</c:v>
                </c:pt>
                <c:pt idx="8844">
                  <c:v>37.988006895566897</c:v>
                </c:pt>
                <c:pt idx="8845">
                  <c:v>37.989116079148197</c:v>
                </c:pt>
                <c:pt idx="8846">
                  <c:v>37.990225189222699</c:v>
                </c:pt>
                <c:pt idx="8847">
                  <c:v>37.991334225795299</c:v>
                </c:pt>
                <c:pt idx="8848">
                  <c:v>37.992443188870901</c:v>
                </c:pt>
                <c:pt idx="8849">
                  <c:v>37.9935520784544</c:v>
                </c:pt>
                <c:pt idx="8850">
                  <c:v>37.994660894550798</c:v>
                </c:pt>
                <c:pt idx="8851">
                  <c:v>37.995769637164898</c:v>
                </c:pt>
                <c:pt idx="8852">
                  <c:v>37.996878306301703</c:v>
                </c:pt>
                <c:pt idx="8853">
                  <c:v>37.997986901966001</c:v>
                </c:pt>
                <c:pt idx="8854">
                  <c:v>37.999095424162903</c:v>
                </c:pt>
                <c:pt idx="8855">
                  <c:v>38.000203872897103</c:v>
                </c:pt>
                <c:pt idx="8856">
                  <c:v>38.001312248173697</c:v>
                </c:pt>
                <c:pt idx="8857">
                  <c:v>38.002420549997602</c:v>
                </c:pt>
                <c:pt idx="8858">
                  <c:v>38.0035287783736</c:v>
                </c:pt>
                <c:pt idx="8859">
                  <c:v>38.0046369333066</c:v>
                </c:pt>
                <c:pt idx="8860">
                  <c:v>38.005745014801697</c:v>
                </c:pt>
                <c:pt idx="8861">
                  <c:v>38.006853022863702</c:v>
                </c:pt>
                <c:pt idx="8862">
                  <c:v>38.007960957497403</c:v>
                </c:pt>
                <c:pt idx="8863">
                  <c:v>38.009068818707902</c:v>
                </c:pt>
                <c:pt idx="8864">
                  <c:v>38.010176606500103</c:v>
                </c:pt>
                <c:pt idx="8865">
                  <c:v>38.011284320878801</c:v>
                </c:pt>
                <c:pt idx="8866">
                  <c:v>38.012391961848898</c:v>
                </c:pt>
                <c:pt idx="8867">
                  <c:v>38.013499529415498</c:v>
                </c:pt>
                <c:pt idx="8868">
                  <c:v>38.014607023583302</c:v>
                </c:pt>
                <c:pt idx="8869">
                  <c:v>38.0157144443574</c:v>
                </c:pt>
                <c:pt idx="8870">
                  <c:v>38.016821791742501</c:v>
                </c:pt>
                <c:pt idx="8871">
                  <c:v>38.017929065743701</c:v>
                </c:pt>
                <c:pt idx="8872">
                  <c:v>38.019036266365802</c:v>
                </c:pt>
                <c:pt idx="8873">
                  <c:v>38.0201433936138</c:v>
                </c:pt>
                <c:pt idx="8874">
                  <c:v>38.021250447492498</c:v>
                </c:pt>
                <c:pt idx="8875">
                  <c:v>38.022357428006998</c:v>
                </c:pt>
                <c:pt idx="8876">
                  <c:v>38.023464335161897</c:v>
                </c:pt>
                <c:pt idx="8877">
                  <c:v>38.024571168962403</c:v>
                </c:pt>
                <c:pt idx="8878">
                  <c:v>38.025677929413298</c:v>
                </c:pt>
                <c:pt idx="8879">
                  <c:v>38.0267846165195</c:v>
                </c:pt>
                <c:pt idx="8880">
                  <c:v>38.027891230285903</c:v>
                </c:pt>
                <c:pt idx="8881">
                  <c:v>38.028997770717503</c:v>
                </c:pt>
                <c:pt idx="8882">
                  <c:v>38.030104237819103</c:v>
                </c:pt>
                <c:pt idx="8883">
                  <c:v>38.031210631595599</c:v>
                </c:pt>
                <c:pt idx="8884">
                  <c:v>38.032316952052</c:v>
                </c:pt>
                <c:pt idx="8885">
                  <c:v>38.033423199193201</c:v>
                </c:pt>
                <c:pt idx="8886">
                  <c:v>38.034529373024</c:v>
                </c:pt>
                <c:pt idx="8887">
                  <c:v>38.035635473549497</c:v>
                </c:pt>
                <c:pt idx="8888">
                  <c:v>38.036741500774397</c:v>
                </c:pt>
                <c:pt idx="8889">
                  <c:v>38.037847454703702</c:v>
                </c:pt>
                <c:pt idx="8890">
                  <c:v>38.038953335342299</c:v>
                </c:pt>
                <c:pt idx="8891">
                  <c:v>38.0400591426951</c:v>
                </c:pt>
                <c:pt idx="8892">
                  <c:v>38.041164876766999</c:v>
                </c:pt>
                <c:pt idx="8893">
                  <c:v>38.042270537562999</c:v>
                </c:pt>
                <c:pt idx="8894">
                  <c:v>38.043376125087903</c:v>
                </c:pt>
                <c:pt idx="8895">
                  <c:v>38.0444816393466</c:v>
                </c:pt>
                <c:pt idx="8896">
                  <c:v>38.045587080344099</c:v>
                </c:pt>
                <c:pt idx="8897">
                  <c:v>38.046692448085203</c:v>
                </c:pt>
                <c:pt idx="8898">
                  <c:v>38.0477977425749</c:v>
                </c:pt>
                <c:pt idx="8899">
                  <c:v>38.048902963818101</c:v>
                </c:pt>
                <c:pt idx="8900">
                  <c:v>38.050008111819601</c:v>
                </c:pt>
                <c:pt idx="8901">
                  <c:v>38.051113186584303</c:v>
                </c:pt>
                <c:pt idx="8902">
                  <c:v>38.052218188117301</c:v>
                </c:pt>
                <c:pt idx="8903">
                  <c:v>38.0533231164233</c:v>
                </c:pt>
                <c:pt idx="8904">
                  <c:v>38.054427971507302</c:v>
                </c:pt>
                <c:pt idx="8905">
                  <c:v>38.055532753374202</c:v>
                </c:pt>
                <c:pt idx="8906">
                  <c:v>38.056637462028803</c:v>
                </c:pt>
                <c:pt idx="8907">
                  <c:v>38.057742097476201</c:v>
                </c:pt>
                <c:pt idx="8908">
                  <c:v>38.058846659721198</c:v>
                </c:pt>
                <c:pt idx="8909">
                  <c:v>38.059951148768597</c:v>
                </c:pt>
                <c:pt idx="8910">
                  <c:v>38.061055564623501</c:v>
                </c:pt>
                <c:pt idx="8911">
                  <c:v>38.062159907290599</c:v>
                </c:pt>
                <c:pt idx="8912">
                  <c:v>38.063264176775</c:v>
                </c:pt>
                <c:pt idx="8913">
                  <c:v>38.0643683730814</c:v>
                </c:pt>
                <c:pt idx="8914">
                  <c:v>38.065472496214902</c:v>
                </c:pt>
                <c:pt idx="8915">
                  <c:v>38.066576546180301</c:v>
                </c:pt>
                <c:pt idx="8916">
                  <c:v>38.067680522982499</c:v>
                </c:pt>
                <c:pt idx="8917">
                  <c:v>38.068784426626301</c:v>
                </c:pt>
                <c:pt idx="8918">
                  <c:v>38.069888257116801</c:v>
                </c:pt>
                <c:pt idx="8919">
                  <c:v>38.070992014458902</c:v>
                </c:pt>
                <c:pt idx="8920">
                  <c:v>38.0720956986573</c:v>
                </c:pt>
                <c:pt idx="8921">
                  <c:v>38.073199309716998</c:v>
                </c:pt>
                <c:pt idx="8922">
                  <c:v>38.074302847642997</c:v>
                </c:pt>
                <c:pt idx="8923">
                  <c:v>38.075406312440002</c:v>
                </c:pt>
                <c:pt idx="8924">
                  <c:v>38.0765097041131</c:v>
                </c:pt>
                <c:pt idx="8925">
                  <c:v>38.077613022667101</c:v>
                </c:pt>
                <c:pt idx="8926">
                  <c:v>38.078716268106803</c:v>
                </c:pt>
                <c:pt idx="8927">
                  <c:v>38.079819440437298</c:v>
                </c:pt>
                <c:pt idx="8928">
                  <c:v>38.080922539663398</c:v>
                </c:pt>
                <c:pt idx="8929">
                  <c:v>38.082025565789998</c:v>
                </c:pt>
                <c:pt idx="8930">
                  <c:v>38.083128518822001</c:v>
                </c:pt>
                <c:pt idx="8931">
                  <c:v>38.084231398764302</c:v>
                </c:pt>
                <c:pt idx="8932">
                  <c:v>38.085334205621798</c:v>
                </c:pt>
                <c:pt idx="8933">
                  <c:v>38.086436939399299</c:v>
                </c:pt>
                <c:pt idx="8934">
                  <c:v>38.087539600101898</c:v>
                </c:pt>
                <c:pt idx="8935">
                  <c:v>38.088642187734301</c:v>
                </c:pt>
                <c:pt idx="8936">
                  <c:v>38.089744702301502</c:v>
                </c:pt>
                <c:pt idx="8937">
                  <c:v>38.090847143808404</c:v>
                </c:pt>
                <c:pt idx="8938">
                  <c:v>38.091949512259902</c:v>
                </c:pt>
                <c:pt idx="8939">
                  <c:v>38.093051807660899</c:v>
                </c:pt>
                <c:pt idx="8940">
                  <c:v>38.094154030016099</c:v>
                </c:pt>
                <c:pt idx="8941">
                  <c:v>38.095256179330697</c:v>
                </c:pt>
                <c:pt idx="8942">
                  <c:v>38.096358255609402</c:v>
                </c:pt>
                <c:pt idx="8943">
                  <c:v>38.097460258857197</c:v>
                </c:pt>
                <c:pt idx="8944">
                  <c:v>38.098562189078898</c:v>
                </c:pt>
                <c:pt idx="8945">
                  <c:v>38.099664046279401</c:v>
                </c:pt>
                <c:pt idx="8946">
                  <c:v>38.1007658304637</c:v>
                </c:pt>
                <c:pt idx="8947">
                  <c:v>38.101867541636601</c:v>
                </c:pt>
                <c:pt idx="8948">
                  <c:v>38.102969179802997</c:v>
                </c:pt>
                <c:pt idx="8949">
                  <c:v>38.1040707449678</c:v>
                </c:pt>
                <c:pt idx="8950">
                  <c:v>38.105172237135903</c:v>
                </c:pt>
                <c:pt idx="8951">
                  <c:v>38.106273656312297</c:v>
                </c:pt>
                <c:pt idx="8952">
                  <c:v>38.107375002501698</c:v>
                </c:pt>
                <c:pt idx="8953">
                  <c:v>38.108476275709101</c:v>
                </c:pt>
                <c:pt idx="8954">
                  <c:v>38.109577475939297</c:v>
                </c:pt>
                <c:pt idx="8955">
                  <c:v>38.1106786031974</c:v>
                </c:pt>
                <c:pt idx="8956">
                  <c:v>38.1117796574881</c:v>
                </c:pt>
                <c:pt idx="8957">
                  <c:v>38.1128806388163</c:v>
                </c:pt>
                <c:pt idx="8958">
                  <c:v>38.113981547187002</c:v>
                </c:pt>
                <c:pt idx="8959">
                  <c:v>38.115082382605003</c:v>
                </c:pt>
                <c:pt idx="8960">
                  <c:v>38.116183145075198</c:v>
                </c:pt>
                <c:pt idx="8961">
                  <c:v>38.117283834602503</c:v>
                </c:pt>
                <c:pt idx="8962">
                  <c:v>38.118384451191901</c:v>
                </c:pt>
                <c:pt idx="8963">
                  <c:v>38.119484994848101</c:v>
                </c:pt>
                <c:pt idx="8964">
                  <c:v>38.120585465576099</c:v>
                </c:pt>
                <c:pt idx="8965">
                  <c:v>38.121685863380797</c:v>
                </c:pt>
                <c:pt idx="8966">
                  <c:v>38.122786188267</c:v>
                </c:pt>
                <c:pt idx="8967">
                  <c:v>38.123886440239701</c:v>
                </c:pt>
                <c:pt idx="8968">
                  <c:v>38.124986619303698</c:v>
                </c:pt>
                <c:pt idx="8969">
                  <c:v>38.1260867254639</c:v>
                </c:pt>
                <c:pt idx="8970">
                  <c:v>38.127186758725301</c:v>
                </c:pt>
                <c:pt idx="8971">
                  <c:v>38.1282867190926</c:v>
                </c:pt>
                <c:pt idx="8972">
                  <c:v>38.129386606570897</c:v>
                </c:pt>
                <c:pt idx="8973">
                  <c:v>38.130486421164903</c:v>
                </c:pt>
                <c:pt idx="8974">
                  <c:v>38.131586162879501</c:v>
                </c:pt>
                <c:pt idx="8975">
                  <c:v>38.132685831719797</c:v>
                </c:pt>
                <c:pt idx="8976">
                  <c:v>38.133785427690398</c:v>
                </c:pt>
                <c:pt idx="8977">
                  <c:v>38.134884950796398</c:v>
                </c:pt>
                <c:pt idx="8978">
                  <c:v>38.135984401042599</c:v>
                </c:pt>
                <c:pt idx="8979">
                  <c:v>38.137083778433897</c:v>
                </c:pt>
                <c:pt idx="8980">
                  <c:v>38.138183082975203</c:v>
                </c:pt>
                <c:pt idx="8981">
                  <c:v>38.139282314671298</c:v>
                </c:pt>
                <c:pt idx="8982">
                  <c:v>38.140381473527199</c:v>
                </c:pt>
                <c:pt idx="8983">
                  <c:v>38.141480559547702</c:v>
                </c:pt>
                <c:pt idx="8984">
                  <c:v>38.142579572737802</c:v>
                </c:pt>
                <c:pt idx="8985">
                  <c:v>38.143678513102202</c:v>
                </c:pt>
                <c:pt idx="8986">
                  <c:v>38.144777380645998</c:v>
                </c:pt>
                <c:pt idx="8987">
                  <c:v>38.1458761753739</c:v>
                </c:pt>
                <c:pt idx="8988">
                  <c:v>38.146974897290903</c:v>
                </c:pt>
                <c:pt idx="8989">
                  <c:v>38.148073546401797</c:v>
                </c:pt>
                <c:pt idx="8990">
                  <c:v>38.149172122711498</c:v>
                </c:pt>
                <c:pt idx="8991">
                  <c:v>38.150270626225002</c:v>
                </c:pt>
                <c:pt idx="8992">
                  <c:v>38.151369056946997</c:v>
                </c:pt>
                <c:pt idx="8993">
                  <c:v>38.152467414882501</c:v>
                </c:pt>
                <c:pt idx="8994">
                  <c:v>38.153565700036403</c:v>
                </c:pt>
                <c:pt idx="8995">
                  <c:v>38.154663912413497</c:v>
                </c:pt>
                <c:pt idx="8996">
                  <c:v>38.155762052018702</c:v>
                </c:pt>
                <c:pt idx="8997">
                  <c:v>38.156860118856898</c:v>
                </c:pt>
                <c:pt idx="8998">
                  <c:v>38.157958112933002</c:v>
                </c:pt>
                <c:pt idx="8999">
                  <c:v>38.159056034251897</c:v>
                </c:pt>
                <c:pt idx="9000">
                  <c:v>38.160153882818399</c:v>
                </c:pt>
                <c:pt idx="9001">
                  <c:v>38.161251658637397</c:v>
                </c:pt>
                <c:pt idx="9002">
                  <c:v>38.1623493617139</c:v>
                </c:pt>
                <c:pt idx="9003">
                  <c:v>38.163446992052599</c:v>
                </c:pt>
                <c:pt idx="9004">
                  <c:v>38.164544549658501</c:v>
                </c:pt>
                <c:pt idx="9005">
                  <c:v>38.165642034536397</c:v>
                </c:pt>
                <c:pt idx="9006">
                  <c:v>38.166739446691302</c:v>
                </c:pt>
                <c:pt idx="9007">
                  <c:v>38.1678367861279</c:v>
                </c:pt>
                <c:pt idx="9008">
                  <c:v>38.168934052851299</c:v>
                </c:pt>
                <c:pt idx="9009">
                  <c:v>38.170031246866202</c:v>
                </c:pt>
                <c:pt idx="9010">
                  <c:v>38.171128368177499</c:v>
                </c:pt>
                <c:pt idx="9011">
                  <c:v>38.172225416790198</c:v>
                </c:pt>
                <c:pt idx="9012">
                  <c:v>38.173322392709103</c:v>
                </c:pt>
                <c:pt idx="9013">
                  <c:v>38.174419295939003</c:v>
                </c:pt>
                <c:pt idx="9014">
                  <c:v>38.175516126484901</c:v>
                </c:pt>
                <c:pt idx="9015">
                  <c:v>38.176612884351599</c:v>
                </c:pt>
                <c:pt idx="9016">
                  <c:v>38.177709569544</c:v>
                </c:pt>
                <c:pt idx="9017">
                  <c:v>38.178806182066999</c:v>
                </c:pt>
                <c:pt idx="9018">
                  <c:v>38.179902721925401</c:v>
                </c:pt>
                <c:pt idx="9019">
                  <c:v>38.180999189124201</c:v>
                </c:pt>
                <c:pt idx="9020">
                  <c:v>38.1820955836682</c:v>
                </c:pt>
                <c:pt idx="9021">
                  <c:v>38.183191905562303</c:v>
                </c:pt>
                <c:pt idx="9022">
                  <c:v>38.184288154811298</c:v>
                </c:pt>
                <c:pt idx="9023">
                  <c:v>38.185384331420202</c:v>
                </c:pt>
                <c:pt idx="9024">
                  <c:v>38.186480435393797</c:v>
                </c:pt>
                <c:pt idx="9025">
                  <c:v>38.187576466736999</c:v>
                </c:pt>
                <c:pt idx="9026">
                  <c:v>38.188672425454598</c:v>
                </c:pt>
                <c:pt idx="9027">
                  <c:v>38.189768311551603</c:v>
                </c:pt>
                <c:pt idx="9028">
                  <c:v>38.190864125032803</c:v>
                </c:pt>
                <c:pt idx="9029">
                  <c:v>38.191959865903002</c:v>
                </c:pt>
                <c:pt idx="9030">
                  <c:v>38.1930555341672</c:v>
                </c:pt>
                <c:pt idx="9031">
                  <c:v>38.194151129830303</c:v>
                </c:pt>
                <c:pt idx="9032">
                  <c:v>38.195246652896998</c:v>
                </c:pt>
                <c:pt idx="9033">
                  <c:v>38.196342103372402</c:v>
                </c:pt>
                <c:pt idx="9034">
                  <c:v>38.197437481261098</c:v>
                </c:pt>
                <c:pt idx="9035">
                  <c:v>38.198532786568201</c:v>
                </c:pt>
                <c:pt idx="9036">
                  <c:v>38.199628019298501</c:v>
                </c:pt>
                <c:pt idx="9037">
                  <c:v>38.200723179456801</c:v>
                </c:pt>
                <c:pt idx="9038">
                  <c:v>38.201818267048097</c:v>
                </c:pt>
                <c:pt idx="9039">
                  <c:v>38.202913282077198</c:v>
                </c:pt>
                <c:pt idx="9040">
                  <c:v>38.204008224549</c:v>
                </c:pt>
                <c:pt idx="9041">
                  <c:v>38.205103094468299</c:v>
                </c:pt>
                <c:pt idx="9042">
                  <c:v>38.206197891839999</c:v>
                </c:pt>
                <c:pt idx="9043">
                  <c:v>38.207292616669001</c:v>
                </c:pt>
                <c:pt idx="9044">
                  <c:v>38.208387268960202</c:v>
                </c:pt>
                <c:pt idx="9045">
                  <c:v>38.209481848718397</c:v>
                </c:pt>
                <c:pt idx="9046">
                  <c:v>38.210576355948497</c:v>
                </c:pt>
                <c:pt idx="9047">
                  <c:v>38.211670790655397</c:v>
                </c:pt>
                <c:pt idx="9048">
                  <c:v>38.2127651528439</c:v>
                </c:pt>
                <c:pt idx="9049">
                  <c:v>38.213859442518903</c:v>
                </c:pt>
                <c:pt idx="9050">
                  <c:v>38.2149536596853</c:v>
                </c:pt>
                <c:pt idx="9051">
                  <c:v>38.216047804347902</c:v>
                </c:pt>
                <c:pt idx="9052">
                  <c:v>38.217141876511697</c:v>
                </c:pt>
                <c:pt idx="9053">
                  <c:v>38.218235876181403</c:v>
                </c:pt>
                <c:pt idx="9054">
                  <c:v>38.219329803362001</c:v>
                </c:pt>
                <c:pt idx="9055">
                  <c:v>38.220423658058202</c:v>
                </c:pt>
                <c:pt idx="9056">
                  <c:v>38.2215174402751</c:v>
                </c:pt>
                <c:pt idx="9057">
                  <c:v>38.2226111500174</c:v>
                </c:pt>
                <c:pt idx="9058">
                  <c:v>38.223704787290004</c:v>
                </c:pt>
                <c:pt idx="9059">
                  <c:v>38.2247983520978</c:v>
                </c:pt>
                <c:pt idx="9060">
                  <c:v>38.225891844445599</c:v>
                </c:pt>
                <c:pt idx="9061">
                  <c:v>38.226985264338403</c:v>
                </c:pt>
                <c:pt idx="9062">
                  <c:v>38.228078611780901</c:v>
                </c:pt>
                <c:pt idx="9063">
                  <c:v>38.229171886778097</c:v>
                </c:pt>
                <c:pt idx="9064">
                  <c:v>38.2302650893348</c:v>
                </c:pt>
                <c:pt idx="9065">
                  <c:v>38.231358219455799</c:v>
                </c:pt>
                <c:pt idx="9066">
                  <c:v>38.232451277146097</c:v>
                </c:pt>
                <c:pt idx="9067">
                  <c:v>38.233544262410497</c:v>
                </c:pt>
                <c:pt idx="9068">
                  <c:v>38.234637175253802</c:v>
                </c:pt>
                <c:pt idx="9069">
                  <c:v>38.235730015681</c:v>
                </c:pt>
                <c:pt idx="9070">
                  <c:v>38.236822783696901</c:v>
                </c:pt>
                <c:pt idx="9071">
                  <c:v>38.237915479306302</c:v>
                </c:pt>
                <c:pt idx="9072">
                  <c:v>38.239008102514198</c:v>
                </c:pt>
                <c:pt idx="9073">
                  <c:v>38.2401006533253</c:v>
                </c:pt>
                <c:pt idx="9074">
                  <c:v>38.241193131744602</c:v>
                </c:pt>
                <c:pt idx="9075">
                  <c:v>38.242285537776901</c:v>
                </c:pt>
                <c:pt idx="9076">
                  <c:v>38.243377871427001</c:v>
                </c:pt>
                <c:pt idx="9077">
                  <c:v>38.244470132699902</c:v>
                </c:pt>
                <c:pt idx="9078">
                  <c:v>38.245562321600403</c:v>
                </c:pt>
                <c:pt idx="9079">
                  <c:v>38.246654438133298</c:v>
                </c:pt>
                <c:pt idx="9080">
                  <c:v>38.247746482303498</c:v>
                </c:pt>
                <c:pt idx="9081">
                  <c:v>38.248838454115898</c:v>
                </c:pt>
                <c:pt idx="9082">
                  <c:v>38.249930353575401</c:v>
                </c:pt>
                <c:pt idx="9083">
                  <c:v>38.251022180686697</c:v>
                </c:pt>
                <c:pt idx="9084">
                  <c:v>38.252113935454801</c:v>
                </c:pt>
                <c:pt idx="9085">
                  <c:v>38.253205617884603</c:v>
                </c:pt>
                <c:pt idx="9086">
                  <c:v>38.2542972279808</c:v>
                </c:pt>
                <c:pt idx="9087">
                  <c:v>38.2553887657483</c:v>
                </c:pt>
                <c:pt idx="9088">
                  <c:v>38.256480231192</c:v>
                </c:pt>
                <c:pt idx="9089">
                  <c:v>38.257571624316803</c:v>
                </c:pt>
                <c:pt idx="9090">
                  <c:v>38.258662945127497</c:v>
                </c:pt>
                <c:pt idx="9091">
                  <c:v>38.259754193628901</c:v>
                </c:pt>
                <c:pt idx="9092">
                  <c:v>38.260845369826001</c:v>
                </c:pt>
                <c:pt idx="9093">
                  <c:v>38.261936473723601</c:v>
                </c:pt>
                <c:pt idx="9094">
                  <c:v>38.263027505326498</c:v>
                </c:pt>
                <c:pt idx="9095">
                  <c:v>38.264118464639601</c:v>
                </c:pt>
                <c:pt idx="9096">
                  <c:v>38.2652093516677</c:v>
                </c:pt>
                <c:pt idx="9097">
                  <c:v>38.266300166415803</c:v>
                </c:pt>
                <c:pt idx="9098">
                  <c:v>38.2673909088887</c:v>
                </c:pt>
                <c:pt idx="9099">
                  <c:v>38.268481579091201</c:v>
                </c:pt>
                <c:pt idx="9100">
                  <c:v>38.269572177028103</c:v>
                </c:pt>
                <c:pt idx="9101">
                  <c:v>38.270662702704399</c:v>
                </c:pt>
                <c:pt idx="9102">
                  <c:v>38.271753156124902</c:v>
                </c:pt>
                <c:pt idx="9103">
                  <c:v>38.272843537294499</c:v>
                </c:pt>
                <c:pt idx="9104">
                  <c:v>38.273933846217901</c:v>
                </c:pt>
                <c:pt idx="9105">
                  <c:v>38.275024082900103</c:v>
                </c:pt>
                <c:pt idx="9106">
                  <c:v>38.276114247345902</c:v>
                </c:pt>
                <c:pt idx="9107">
                  <c:v>38.2772043395602</c:v>
                </c:pt>
                <c:pt idx="9108">
                  <c:v>38.2782943595478</c:v>
                </c:pt>
                <c:pt idx="9109">
                  <c:v>38.279384307313599</c:v>
                </c:pt>
                <c:pt idx="9110">
                  <c:v>38.280474182862399</c:v>
                </c:pt>
                <c:pt idx="9111">
                  <c:v>38.281563986199103</c:v>
                </c:pt>
                <c:pt idx="9112">
                  <c:v>38.2826537173285</c:v>
                </c:pt>
                <c:pt idx="9113">
                  <c:v>38.2837433762556</c:v>
                </c:pt>
                <c:pt idx="9114">
                  <c:v>38.284832962985</c:v>
                </c:pt>
                <c:pt idx="9115">
                  <c:v>38.285922477521801</c:v>
                </c:pt>
                <c:pt idx="9116">
                  <c:v>38.2870119198707</c:v>
                </c:pt>
                <c:pt idx="9117">
                  <c:v>38.2881012900366</c:v>
                </c:pt>
                <c:pt idx="9118">
                  <c:v>38.289190588024297</c:v>
                </c:pt>
                <c:pt idx="9119">
                  <c:v>38.290279813838701</c:v>
                </c:pt>
                <c:pt idx="9120">
                  <c:v>38.291368967484701</c:v>
                </c:pt>
                <c:pt idx="9121">
                  <c:v>38.292458048967099</c:v>
                </c:pt>
                <c:pt idx="9122">
                  <c:v>38.293547058290798</c:v>
                </c:pt>
                <c:pt idx="9123">
                  <c:v>38.294635995460503</c:v>
                </c:pt>
                <c:pt idx="9124">
                  <c:v>38.295724860481201</c:v>
                </c:pt>
                <c:pt idx="9125">
                  <c:v>38.296813653357702</c:v>
                </c:pt>
                <c:pt idx="9126">
                  <c:v>38.297902374094903</c:v>
                </c:pt>
                <c:pt idx="9127">
                  <c:v>38.2989910226975</c:v>
                </c:pt>
                <c:pt idx="9128">
                  <c:v>38.300079599170502</c:v>
                </c:pt>
                <c:pt idx="9129">
                  <c:v>38.301168103518698</c:v>
                </c:pt>
                <c:pt idx="9130">
                  <c:v>38.302256535746999</c:v>
                </c:pt>
                <c:pt idx="9131">
                  <c:v>38.3033448958601</c:v>
                </c:pt>
                <c:pt idx="9132">
                  <c:v>38.304433183862997</c:v>
                </c:pt>
                <c:pt idx="9133">
                  <c:v>38.305521399760401</c:v>
                </c:pt>
                <c:pt idx="9134">
                  <c:v>38.3066095435573</c:v>
                </c:pt>
                <c:pt idx="9135">
                  <c:v>38.307697615258498</c:v>
                </c:pt>
                <c:pt idx="9136">
                  <c:v>38.308785614868803</c:v>
                </c:pt>
                <c:pt idx="9137">
                  <c:v>38.309873542393099</c:v>
                </c:pt>
                <c:pt idx="9138">
                  <c:v>38.310961397836302</c:v>
                </c:pt>
                <c:pt idx="9139">
                  <c:v>38.312049181203101</c:v>
                </c:pt>
                <c:pt idx="9140">
                  <c:v>38.313136892498399</c:v>
                </c:pt>
                <c:pt idx="9141">
                  <c:v>38.314224531727</c:v>
                </c:pt>
                <c:pt idx="9142">
                  <c:v>38.315312098893898</c:v>
                </c:pt>
                <c:pt idx="9143">
                  <c:v>38.316399594003798</c:v>
                </c:pt>
                <c:pt idx="9144">
                  <c:v>38.317487017061701</c:v>
                </c:pt>
                <c:pt idx="9145">
                  <c:v>38.318574368072198</c:v>
                </c:pt>
                <c:pt idx="9146">
                  <c:v>38.319661647040398</c:v>
                </c:pt>
                <c:pt idx="9147">
                  <c:v>38.320748853970997</c:v>
                </c:pt>
                <c:pt idx="9148">
                  <c:v>38.321835988868898</c:v>
                </c:pt>
                <c:pt idx="9149">
                  <c:v>38.322923051738798</c:v>
                </c:pt>
                <c:pt idx="9150">
                  <c:v>38.324010042585797</c:v>
                </c:pt>
                <c:pt idx="9151">
                  <c:v>38.325096961414502</c:v>
                </c:pt>
                <c:pt idx="9152">
                  <c:v>38.326183808229899</c:v>
                </c:pt>
                <c:pt idx="9153">
                  <c:v>38.3272705830368</c:v>
                </c:pt>
                <c:pt idx="9154">
                  <c:v>38.328357285839999</c:v>
                </c:pt>
                <c:pt idx="9155">
                  <c:v>38.329443916644401</c:v>
                </c:pt>
                <c:pt idx="9156">
                  <c:v>38.3305304754548</c:v>
                </c:pt>
                <c:pt idx="9157">
                  <c:v>38.331616962276001</c:v>
                </c:pt>
                <c:pt idx="9158">
                  <c:v>38.332703377112999</c:v>
                </c:pt>
                <c:pt idx="9159">
                  <c:v>38.333789719970497</c:v>
                </c:pt>
                <c:pt idx="9160">
                  <c:v>38.334875990853398</c:v>
                </c:pt>
                <c:pt idx="9161">
                  <c:v>38.335962189766498</c:v>
                </c:pt>
                <c:pt idx="9162">
                  <c:v>38.337048316714601</c:v>
                </c:pt>
                <c:pt idx="9163">
                  <c:v>38.338134371702701</c:v>
                </c:pt>
                <c:pt idx="9164">
                  <c:v>38.339220354735502</c:v>
                </c:pt>
                <c:pt idx="9165">
                  <c:v>38.340306265817901</c:v>
                </c:pt>
                <c:pt idx="9166">
                  <c:v>38.3413921049547</c:v>
                </c:pt>
                <c:pt idx="9167">
                  <c:v>38.342477872150702</c:v>
                </c:pt>
                <c:pt idx="9168">
                  <c:v>38.343563567410897</c:v>
                </c:pt>
                <c:pt idx="9169">
                  <c:v>38.34464919074</c:v>
                </c:pt>
                <c:pt idx="9170">
                  <c:v>38.345734742142803</c:v>
                </c:pt>
                <c:pt idx="9171">
                  <c:v>38.346820221624299</c:v>
                </c:pt>
                <c:pt idx="9172">
                  <c:v>38.347905629189199</c:v>
                </c:pt>
                <c:pt idx="9173">
                  <c:v>38.3489909648425</c:v>
                </c:pt>
                <c:pt idx="9174">
                  <c:v>38.350076228588797</c:v>
                </c:pt>
                <c:pt idx="9175">
                  <c:v>38.351161420433101</c:v>
                </c:pt>
                <c:pt idx="9176">
                  <c:v>38.3522465403802</c:v>
                </c:pt>
                <c:pt idx="9177">
                  <c:v>38.353331588434898</c:v>
                </c:pt>
                <c:pt idx="9178">
                  <c:v>38.354416564602097</c:v>
                </c:pt>
                <c:pt idx="9179">
                  <c:v>38.355501468886601</c:v>
                </c:pt>
                <c:pt idx="9180">
                  <c:v>38.356586301293298</c:v>
                </c:pt>
                <c:pt idx="9181">
                  <c:v>38.357671061826899</c:v>
                </c:pt>
                <c:pt idx="9182">
                  <c:v>38.3587557504923</c:v>
                </c:pt>
                <c:pt idx="9183">
                  <c:v>38.359840367294403</c:v>
                </c:pt>
                <c:pt idx="9184">
                  <c:v>38.360924912237998</c:v>
                </c:pt>
                <c:pt idx="9185">
                  <c:v>38.362009385327902</c:v>
                </c:pt>
                <c:pt idx="9186">
                  <c:v>38.363093786568903</c:v>
                </c:pt>
                <c:pt idx="9187">
                  <c:v>38.364178115965899</c:v>
                </c:pt>
                <c:pt idx="9188">
                  <c:v>38.365262373523798</c:v>
                </c:pt>
                <c:pt idx="9189">
                  <c:v>38.366346559247198</c:v>
                </c:pt>
                <c:pt idx="9190">
                  <c:v>38.3674306731412</c:v>
                </c:pt>
                <c:pt idx="9191">
                  <c:v>38.368514715210502</c:v>
                </c:pt>
                <c:pt idx="9192">
                  <c:v>38.369598685459898</c:v>
                </c:pt>
                <c:pt idx="9193">
                  <c:v>38.3706825838943</c:v>
                </c:pt>
                <c:pt idx="9194">
                  <c:v>38.371766410518603</c:v>
                </c:pt>
                <c:pt idx="9195">
                  <c:v>38.372850165337397</c:v>
                </c:pt>
                <c:pt idx="9196">
                  <c:v>38.373933848355797</c:v>
                </c:pt>
                <c:pt idx="9197">
                  <c:v>38.375017459578402</c:v>
                </c:pt>
                <c:pt idx="9198">
                  <c:v>38.376100999010198</c:v>
                </c:pt>
                <c:pt idx="9199">
                  <c:v>38.377184466655997</c:v>
                </c:pt>
                <c:pt idx="9200">
                  <c:v>38.378267862520602</c:v>
                </c:pt>
                <c:pt idx="9201">
                  <c:v>38.379351186608801</c:v>
                </c:pt>
                <c:pt idx="9202">
                  <c:v>38.380434438925398</c:v>
                </c:pt>
                <c:pt idx="9203">
                  <c:v>38.381517619475403</c:v>
                </c:pt>
                <c:pt idx="9204">
                  <c:v>38.382600728263398</c:v>
                </c:pt>
                <c:pt idx="9205">
                  <c:v>38.3836837652944</c:v>
                </c:pt>
                <c:pt idx="9206">
                  <c:v>38.384766730573197</c:v>
                </c:pt>
                <c:pt idx="9207">
                  <c:v>38.385849624104601</c:v>
                </c:pt>
                <c:pt idx="9208">
                  <c:v>38.3869324458934</c:v>
                </c:pt>
                <c:pt idx="9209">
                  <c:v>38.388015195944497</c:v>
                </c:pt>
                <c:pt idx="9210">
                  <c:v>38.389097874262703</c:v>
                </c:pt>
                <c:pt idx="9211">
                  <c:v>38.390180480852798</c:v>
                </c:pt>
                <c:pt idx="9212">
                  <c:v>38.391263015719701</c:v>
                </c:pt>
                <c:pt idx="9213">
                  <c:v>38.392345478868101</c:v>
                </c:pt>
                <c:pt idx="9214">
                  <c:v>38.393427870302901</c:v>
                </c:pt>
                <c:pt idx="9215">
                  <c:v>38.394510190028903</c:v>
                </c:pt>
                <c:pt idx="9216">
                  <c:v>38.395592438050997</c:v>
                </c:pt>
                <c:pt idx="9217">
                  <c:v>38.396674614374</c:v>
                </c:pt>
                <c:pt idx="9218">
                  <c:v>38.3977567190027</c:v>
                </c:pt>
                <c:pt idx="9219">
                  <c:v>38.398838751941902</c:v>
                </c:pt>
                <c:pt idx="9220">
                  <c:v>38.399920713196401</c:v>
                </c:pt>
                <c:pt idx="9221">
                  <c:v>38.4010026027712</c:v>
                </c:pt>
                <c:pt idx="9222">
                  <c:v>38.402084420670903</c:v>
                </c:pt>
                <c:pt idx="9223">
                  <c:v>38.403166166900498</c:v>
                </c:pt>
                <c:pt idx="9224">
                  <c:v>38.404247841464702</c:v>
                </c:pt>
                <c:pt idx="9225">
                  <c:v>38.405329444368398</c:v>
                </c:pt>
                <c:pt idx="9226">
                  <c:v>38.406410975616403</c:v>
                </c:pt>
                <c:pt idx="9227">
                  <c:v>38.407492435213499</c:v>
                </c:pt>
                <c:pt idx="9228">
                  <c:v>38.408573823164602</c:v>
                </c:pt>
                <c:pt idx="9229">
                  <c:v>38.409655139474403</c:v>
                </c:pt>
                <c:pt idx="9230">
                  <c:v>38.410736384147803</c:v>
                </c:pt>
                <c:pt idx="9231">
                  <c:v>38.4118175571897</c:v>
                </c:pt>
                <c:pt idx="9232">
                  <c:v>38.412898658604803</c:v>
                </c:pt>
                <c:pt idx="9233">
                  <c:v>38.413979688397902</c:v>
                </c:pt>
                <c:pt idx="9234">
                  <c:v>38.415060646573899</c:v>
                </c:pt>
                <c:pt idx="9235">
                  <c:v>38.416141533137598</c:v>
                </c:pt>
                <c:pt idx="9236">
                  <c:v>38.417222348093901</c:v>
                </c:pt>
                <c:pt idx="9237">
                  <c:v>38.418303091447498</c:v>
                </c:pt>
                <c:pt idx="9238">
                  <c:v>38.4193837632032</c:v>
                </c:pt>
                <c:pt idx="9239">
                  <c:v>38.420464363366001</c:v>
                </c:pt>
                <c:pt idx="9240">
                  <c:v>38.421544891940499</c:v>
                </c:pt>
                <c:pt idx="9241">
                  <c:v>38.422625348931703</c:v>
                </c:pt>
                <c:pt idx="9242">
                  <c:v>38.423705734344303</c:v>
                </c:pt>
                <c:pt idx="9243">
                  <c:v>38.424786048183201</c:v>
                </c:pt>
                <c:pt idx="9244">
                  <c:v>38.425866290453101</c:v>
                </c:pt>
                <c:pt idx="9245">
                  <c:v>38.426946461158998</c:v>
                </c:pt>
                <c:pt idx="9246">
                  <c:v>38.428026560305597</c:v>
                </c:pt>
                <c:pt idx="9247">
                  <c:v>38.429106587897699</c:v>
                </c:pt>
                <c:pt idx="9248">
                  <c:v>38.430186543940103</c:v>
                </c:pt>
                <c:pt idx="9249">
                  <c:v>38.431266428437802</c:v>
                </c:pt>
                <c:pt idx="9250">
                  <c:v>38.4323462413954</c:v>
                </c:pt>
                <c:pt idx="9251">
                  <c:v>38.433425982817901</c:v>
                </c:pt>
                <c:pt idx="9252">
                  <c:v>38.434505652709902</c:v>
                </c:pt>
                <c:pt idx="9253">
                  <c:v>38.435585251076397</c:v>
                </c:pt>
                <c:pt idx="9254">
                  <c:v>38.436664777922203</c:v>
                </c:pt>
                <c:pt idx="9255">
                  <c:v>38.437744233251998</c:v>
                </c:pt>
                <c:pt idx="9256">
                  <c:v>38.438823617070703</c:v>
                </c:pt>
                <c:pt idx="9257">
                  <c:v>38.439902929383202</c:v>
                </c:pt>
                <c:pt idx="9258">
                  <c:v>38.440982170194097</c:v>
                </c:pt>
                <c:pt idx="9259">
                  <c:v>38.442061339508399</c:v>
                </c:pt>
                <c:pt idx="9260">
                  <c:v>38.443140437330797</c:v>
                </c:pt>
                <c:pt idx="9261">
                  <c:v>38.444219463666201</c:v>
                </c:pt>
                <c:pt idx="9262">
                  <c:v>38.4452984185194</c:v>
                </c:pt>
                <c:pt idx="9263">
                  <c:v>38.446377301895197</c:v>
                </c:pt>
                <c:pt idx="9264">
                  <c:v>38.447456113798403</c:v>
                </c:pt>
                <c:pt idx="9265">
                  <c:v>38.448534854233799</c:v>
                </c:pt>
                <c:pt idx="9266">
                  <c:v>38.449613523206203</c:v>
                </c:pt>
                <c:pt idx="9267">
                  <c:v>38.450692120720497</c:v>
                </c:pt>
                <c:pt idx="9268">
                  <c:v>38.451770646781398</c:v>
                </c:pt>
                <c:pt idx="9269">
                  <c:v>38.452849101393802</c:v>
                </c:pt>
                <c:pt idx="9270">
                  <c:v>38.453927484562499</c:v>
                </c:pt>
                <c:pt idx="9271">
                  <c:v>38.455005796292298</c:v>
                </c:pt>
                <c:pt idx="9272">
                  <c:v>38.456084036588003</c:v>
                </c:pt>
                <c:pt idx="9273">
                  <c:v>38.457162205454402</c:v>
                </c:pt>
                <c:pt idx="9274">
                  <c:v>38.4582403028963</c:v>
                </c:pt>
                <c:pt idx="9275">
                  <c:v>38.459318328918599</c:v>
                </c:pt>
                <c:pt idx="9276">
                  <c:v>38.460396283526002</c:v>
                </c:pt>
                <c:pt idx="9277">
                  <c:v>38.461474166723399</c:v>
                </c:pt>
                <c:pt idx="9278">
                  <c:v>38.462551978515599</c:v>
                </c:pt>
                <c:pt idx="9279">
                  <c:v>38.463629718907299</c:v>
                </c:pt>
                <c:pt idx="9280">
                  <c:v>38.464707387903402</c:v>
                </c:pt>
                <c:pt idx="9281">
                  <c:v>38.465784985508797</c:v>
                </c:pt>
                <c:pt idx="9282">
                  <c:v>38.466862511728102</c:v>
                </c:pt>
                <c:pt idx="9283">
                  <c:v>38.467939966566298</c:v>
                </c:pt>
                <c:pt idx="9284">
                  <c:v>38.469017350027997</c:v>
                </c:pt>
                <c:pt idx="9285">
                  <c:v>38.470094662118299</c:v>
                </c:pt>
                <c:pt idx="9286">
                  <c:v>38.471171902841697</c:v>
                </c:pt>
                <c:pt idx="9287">
                  <c:v>38.472249072203198</c:v>
                </c:pt>
                <c:pt idx="9288">
                  <c:v>38.473326170207599</c:v>
                </c:pt>
                <c:pt idx="9289">
                  <c:v>38.474403196859598</c:v>
                </c:pt>
                <c:pt idx="9290">
                  <c:v>38.475480152164103</c:v>
                </c:pt>
                <c:pt idx="9291">
                  <c:v>38.476557036125897</c:v>
                </c:pt>
                <c:pt idx="9292">
                  <c:v>38.477633848749697</c:v>
                </c:pt>
                <c:pt idx="9293">
                  <c:v>38.4787105900405</c:v>
                </c:pt>
                <c:pt idx="9294">
                  <c:v>38.479787260002901</c:v>
                </c:pt>
                <c:pt idx="9295">
                  <c:v>38.480863858641897</c:v>
                </c:pt>
                <c:pt idx="9296">
                  <c:v>38.481940385962098</c:v>
                </c:pt>
                <c:pt idx="9297">
                  <c:v>38.483016841968499</c:v>
                </c:pt>
                <c:pt idx="9298">
                  <c:v>38.484093226665699</c:v>
                </c:pt>
                <c:pt idx="9299">
                  <c:v>38.485169540058699</c:v>
                </c:pt>
                <c:pt idx="9300">
                  <c:v>38.486245782152203</c:v>
                </c:pt>
                <c:pt idx="9301">
                  <c:v>38.487321952951099</c:v>
                </c:pt>
                <c:pt idx="9302">
                  <c:v>38.488398052460099</c:v>
                </c:pt>
                <c:pt idx="9303">
                  <c:v>38.489474080683998</c:v>
                </c:pt>
                <c:pt idx="9304">
                  <c:v>38.4905500376276</c:v>
                </c:pt>
                <c:pt idx="9305">
                  <c:v>38.4916259232958</c:v>
                </c:pt>
                <c:pt idx="9306">
                  <c:v>38.492701737693402</c:v>
                </c:pt>
                <c:pt idx="9307">
                  <c:v>38.493777480825102</c:v>
                </c:pt>
                <c:pt idx="9308">
                  <c:v>38.494853152695697</c:v>
                </c:pt>
                <c:pt idx="9309">
                  <c:v>38.495928753310103</c:v>
                </c:pt>
                <c:pt idx="9310">
                  <c:v>38.497004282672997</c:v>
                </c:pt>
                <c:pt idx="9311">
                  <c:v>38.498079740789301</c:v>
                </c:pt>
                <c:pt idx="9312">
                  <c:v>38.499155127663698</c:v>
                </c:pt>
                <c:pt idx="9313">
                  <c:v>38.500230443301099</c:v>
                </c:pt>
                <c:pt idx="9314">
                  <c:v>38.501305687706299</c:v>
                </c:pt>
                <c:pt idx="9315">
                  <c:v>38.502380860884003</c:v>
                </c:pt>
                <c:pt idx="9316">
                  <c:v>38.503455962839098</c:v>
                </c:pt>
                <c:pt idx="9317">
                  <c:v>38.504530993576303</c:v>
                </c:pt>
                <c:pt idx="9318">
                  <c:v>38.505605953100499</c:v>
                </c:pt>
                <c:pt idx="9319">
                  <c:v>38.506680841416397</c:v>
                </c:pt>
                <c:pt idx="9320">
                  <c:v>38.5077556585289</c:v>
                </c:pt>
                <c:pt idx="9321">
                  <c:v>38.508830404442698</c:v>
                </c:pt>
                <c:pt idx="9322">
                  <c:v>38.509905079162699</c:v>
                </c:pt>
                <c:pt idx="9323">
                  <c:v>38.510979682693602</c:v>
                </c:pt>
                <c:pt idx="9324">
                  <c:v>38.512054215040301</c:v>
                </c:pt>
                <c:pt idx="9325">
                  <c:v>38.513128676207501</c:v>
                </c:pt>
                <c:pt idx="9326">
                  <c:v>38.514203066200103</c:v>
                </c:pt>
                <c:pt idx="9327">
                  <c:v>38.515277385022799</c:v>
                </c:pt>
                <c:pt idx="9328">
                  <c:v>38.516351632680397</c:v>
                </c:pt>
                <c:pt idx="9329">
                  <c:v>38.517425809177702</c:v>
                </c:pt>
                <c:pt idx="9330">
                  <c:v>38.518499914519602</c:v>
                </c:pt>
                <c:pt idx="9331">
                  <c:v>38.5195739487108</c:v>
                </c:pt>
                <c:pt idx="9332">
                  <c:v>38.5206479117562</c:v>
                </c:pt>
                <c:pt idx="9333">
                  <c:v>38.521721803660398</c:v>
                </c:pt>
                <c:pt idx="9334">
                  <c:v>38.522795624428397</c:v>
                </c:pt>
                <c:pt idx="9335">
                  <c:v>38.523869374064802</c:v>
                </c:pt>
                <c:pt idx="9336">
                  <c:v>38.524943052574599</c:v>
                </c:pt>
                <c:pt idx="9337">
                  <c:v>38.526016659962401</c:v>
                </c:pt>
                <c:pt idx="9338">
                  <c:v>38.527090196233097</c:v>
                </c:pt>
                <c:pt idx="9339">
                  <c:v>38.528163661391503</c:v>
                </c:pt>
                <c:pt idx="9340">
                  <c:v>38.529237055442401</c:v>
                </c:pt>
                <c:pt idx="9341">
                  <c:v>38.530310378390602</c:v>
                </c:pt>
                <c:pt idx="9342">
                  <c:v>38.531383630240803</c:v>
                </c:pt>
                <c:pt idx="9343">
                  <c:v>38.5324568109979</c:v>
                </c:pt>
                <c:pt idx="9344">
                  <c:v>38.533529920666602</c:v>
                </c:pt>
                <c:pt idx="9345">
                  <c:v>38.5346029592517</c:v>
                </c:pt>
                <c:pt idx="9346">
                  <c:v>38.535675926758103</c:v>
                </c:pt>
                <c:pt idx="9347">
                  <c:v>38.5367488231905</c:v>
                </c:pt>
                <c:pt idx="9348">
                  <c:v>38.537821648553702</c:v>
                </c:pt>
                <c:pt idx="9349">
                  <c:v>38.538894402852499</c:v>
                </c:pt>
                <c:pt idx="9350">
                  <c:v>38.5399670860917</c:v>
                </c:pt>
                <c:pt idx="9351">
                  <c:v>38.541039698276101</c:v>
                </c:pt>
                <c:pt idx="9352">
                  <c:v>38.5421122394105</c:v>
                </c:pt>
                <c:pt idx="9353">
                  <c:v>38.543184709499599</c:v>
                </c:pt>
                <c:pt idx="9354">
                  <c:v>38.544257108548301</c:v>
                </c:pt>
                <c:pt idx="9355">
                  <c:v>38.545329436561303</c:v>
                </c:pt>
                <c:pt idx="9356">
                  <c:v>38.546401693543501</c:v>
                </c:pt>
                <c:pt idx="9357">
                  <c:v>38.547473879499599</c:v>
                </c:pt>
                <c:pt idx="9358">
                  <c:v>38.548545994434399</c:v>
                </c:pt>
                <c:pt idx="9359">
                  <c:v>38.549618038352698</c:v>
                </c:pt>
                <c:pt idx="9360">
                  <c:v>38.550690011259299</c:v>
                </c:pt>
                <c:pt idx="9361">
                  <c:v>38.551761913158998</c:v>
                </c:pt>
                <c:pt idx="9362">
                  <c:v>38.5528337440565</c:v>
                </c:pt>
                <c:pt idx="9363">
                  <c:v>38.553905503956699</c:v>
                </c:pt>
                <c:pt idx="9364">
                  <c:v>38.5549771928643</c:v>
                </c:pt>
                <c:pt idx="9365">
                  <c:v>38.556048810784198</c:v>
                </c:pt>
                <c:pt idx="9366">
                  <c:v>38.557120357720997</c:v>
                </c:pt>
                <c:pt idx="9367">
                  <c:v>38.5581918336797</c:v>
                </c:pt>
                <c:pt idx="9368">
                  <c:v>38.559263238664897</c:v>
                </c:pt>
                <c:pt idx="9369">
                  <c:v>38.560334572681498</c:v>
                </c:pt>
                <c:pt idx="9370">
                  <c:v>38.561405835734298</c:v>
                </c:pt>
                <c:pt idx="9371">
                  <c:v>38.562477027828002</c:v>
                </c:pt>
                <c:pt idx="9372">
                  <c:v>38.563548148967399</c:v>
                </c:pt>
                <c:pt idx="9373">
                  <c:v>38.564619199157299</c:v>
                </c:pt>
                <c:pt idx="9374">
                  <c:v>38.565690178402598</c:v>
                </c:pt>
                <c:pt idx="9375">
                  <c:v>38.566761086707899</c:v>
                </c:pt>
                <c:pt idx="9376">
                  <c:v>38.567831924078099</c:v>
                </c:pt>
                <c:pt idx="9377">
                  <c:v>38.568902690517902</c:v>
                </c:pt>
                <c:pt idx="9378">
                  <c:v>38.569973386032103</c:v>
                </c:pt>
                <c:pt idx="9379">
                  <c:v>38.571044010625599</c:v>
                </c:pt>
                <c:pt idx="9380">
                  <c:v>38.572114564303</c:v>
                </c:pt>
                <c:pt idx="9381">
                  <c:v>38.573185047069302</c:v>
                </c:pt>
                <c:pt idx="9382">
                  <c:v>38.574255458929102</c:v>
                </c:pt>
                <c:pt idx="9383">
                  <c:v>38.575325799887203</c:v>
                </c:pt>
                <c:pt idx="9384">
                  <c:v>38.576396069948501</c:v>
                </c:pt>
                <c:pt idx="9385">
                  <c:v>38.5774662691176</c:v>
                </c:pt>
                <c:pt idx="9386">
                  <c:v>38.578536397399503</c:v>
                </c:pt>
                <c:pt idx="9387">
                  <c:v>38.5796064547988</c:v>
                </c:pt>
                <c:pt idx="9388">
                  <c:v>38.5806764413203</c:v>
                </c:pt>
                <c:pt idx="9389">
                  <c:v>38.5817463569689</c:v>
                </c:pt>
                <c:pt idx="9390">
                  <c:v>38.582816201749303</c:v>
                </c:pt>
                <c:pt idx="9391">
                  <c:v>38.583885975666298</c:v>
                </c:pt>
                <c:pt idx="9392">
                  <c:v>38.584955678724597</c:v>
                </c:pt>
                <c:pt idx="9393">
                  <c:v>38.586025310929102</c:v>
                </c:pt>
                <c:pt idx="9394">
                  <c:v>38.587094872284602</c:v>
                </c:pt>
                <c:pt idx="9395">
                  <c:v>38.588164362795702</c:v>
                </c:pt>
                <c:pt idx="9396">
                  <c:v>38.589233782467304</c:v>
                </c:pt>
                <c:pt idx="9397">
                  <c:v>38.590303131304204</c:v>
                </c:pt>
                <c:pt idx="9398">
                  <c:v>38.591372409311099</c:v>
                </c:pt>
                <c:pt idx="9399">
                  <c:v>38.592441616492799</c:v>
                </c:pt>
                <c:pt idx="9400">
                  <c:v>38.593510752854101</c:v>
                </c:pt>
                <c:pt idx="9401">
                  <c:v>38.594579818399801</c:v>
                </c:pt>
                <c:pt idx="9402">
                  <c:v>38.595648813134602</c:v>
                </c:pt>
                <c:pt idx="9403">
                  <c:v>38.5967177370634</c:v>
                </c:pt>
                <c:pt idx="9404">
                  <c:v>38.5977865901908</c:v>
                </c:pt>
                <c:pt idx="9405">
                  <c:v>38.598855372521697</c:v>
                </c:pt>
                <c:pt idx="9406">
                  <c:v>38.599924084060902</c:v>
                </c:pt>
                <c:pt idx="9407">
                  <c:v>38.600992724813104</c:v>
                </c:pt>
                <c:pt idx="9408">
                  <c:v>38.602061294783198</c:v>
                </c:pt>
                <c:pt idx="9409">
                  <c:v>38.603129793975697</c:v>
                </c:pt>
                <c:pt idx="9410">
                  <c:v>38.604198222395702</c:v>
                </c:pt>
                <c:pt idx="9411">
                  <c:v>38.605266580047697</c:v>
                </c:pt>
                <c:pt idx="9412">
                  <c:v>38.606334866936699</c:v>
                </c:pt>
                <c:pt idx="9413">
                  <c:v>38.607403083067403</c:v>
                </c:pt>
                <c:pt idx="9414">
                  <c:v>38.608471228444401</c:v>
                </c:pt>
                <c:pt idx="9415">
                  <c:v>38.6095393030728</c:v>
                </c:pt>
                <c:pt idx="9416">
                  <c:v>38.6106073069571</c:v>
                </c:pt>
                <c:pt idx="9417">
                  <c:v>38.611675240102102</c:v>
                </c:pt>
                <c:pt idx="9418">
                  <c:v>38.612743102512702</c:v>
                </c:pt>
                <c:pt idx="9419">
                  <c:v>38.613810894193698</c:v>
                </c:pt>
                <c:pt idx="9420">
                  <c:v>38.614878615149699</c:v>
                </c:pt>
                <c:pt idx="9421">
                  <c:v>38.615946265385503</c:v>
                </c:pt>
                <c:pt idx="9422">
                  <c:v>38.617013844905998</c:v>
                </c:pt>
                <c:pt idx="9423">
                  <c:v>38.618081353715901</c:v>
                </c:pt>
                <c:pt idx="9424">
                  <c:v>38.619148791819903</c:v>
                </c:pt>
                <c:pt idx="9425">
                  <c:v>38.620216159222899</c:v>
                </c:pt>
                <c:pt idx="9426">
                  <c:v>38.6212834559296</c:v>
                </c:pt>
                <c:pt idx="9427">
                  <c:v>38.622350681944802</c:v>
                </c:pt>
                <c:pt idx="9428">
                  <c:v>38.623417837273202</c:v>
                </c:pt>
                <c:pt idx="9429">
                  <c:v>38.624484921919702</c:v>
                </c:pt>
                <c:pt idx="9430">
                  <c:v>38.6255519358889</c:v>
                </c:pt>
                <c:pt idx="9431">
                  <c:v>38.626618879185699</c:v>
                </c:pt>
                <c:pt idx="9432">
                  <c:v>38.627685751814802</c:v>
                </c:pt>
                <c:pt idx="9433">
                  <c:v>38.628752553780998</c:v>
                </c:pt>
                <c:pt idx="9434">
                  <c:v>38.629819285089098</c:v>
                </c:pt>
                <c:pt idx="9435">
                  <c:v>38.630885945743799</c:v>
                </c:pt>
                <c:pt idx="9436">
                  <c:v>38.631952535749903</c:v>
                </c:pt>
                <c:pt idx="9437">
                  <c:v>38.6330190551122</c:v>
                </c:pt>
                <c:pt idx="9438">
                  <c:v>38.634085503835401</c:v>
                </c:pt>
                <c:pt idx="9439">
                  <c:v>38.635151881924202</c:v>
                </c:pt>
                <c:pt idx="9440">
                  <c:v>38.636218189383598</c:v>
                </c:pt>
                <c:pt idx="9441">
                  <c:v>38.637284426218201</c:v>
                </c:pt>
                <c:pt idx="9442">
                  <c:v>38.638350592432801</c:v>
                </c:pt>
                <c:pt idx="9443">
                  <c:v>38.6394166880321</c:v>
                </c:pt>
                <c:pt idx="9444">
                  <c:v>38.640482713021001</c:v>
                </c:pt>
                <c:pt idx="9445">
                  <c:v>38.641548667404102</c:v>
                </c:pt>
                <c:pt idx="9446">
                  <c:v>38.642614551186398</c:v>
                </c:pt>
                <c:pt idx="9447">
                  <c:v>38.643680364372401</c:v>
                </c:pt>
                <c:pt idx="9448">
                  <c:v>38.644746106966998</c:v>
                </c:pt>
                <c:pt idx="9449">
                  <c:v>38.645811778975002</c:v>
                </c:pt>
                <c:pt idx="9450">
                  <c:v>38.646877380401101</c:v>
                </c:pt>
                <c:pt idx="9451">
                  <c:v>38.647942911250098</c:v>
                </c:pt>
                <c:pt idx="9452">
                  <c:v>38.649008371526698</c:v>
                </c:pt>
                <c:pt idx="9453">
                  <c:v>38.650073761235703</c:v>
                </c:pt>
                <c:pt idx="9454">
                  <c:v>38.651139080381903</c:v>
                </c:pt>
                <c:pt idx="9455">
                  <c:v>38.652204328970001</c:v>
                </c:pt>
                <c:pt idx="9456">
                  <c:v>38.653269507004801</c:v>
                </c:pt>
                <c:pt idx="9457">
                  <c:v>38.654334614490999</c:v>
                </c:pt>
                <c:pt idx="9458">
                  <c:v>38.655399651433498</c:v>
                </c:pt>
                <c:pt idx="9459">
                  <c:v>38.656464617836903</c:v>
                </c:pt>
                <c:pt idx="9460">
                  <c:v>38.657529513706102</c:v>
                </c:pt>
                <c:pt idx="9461">
                  <c:v>38.658594339045798</c:v>
                </c:pt>
                <c:pt idx="9462">
                  <c:v>38.659659093860697</c:v>
                </c:pt>
                <c:pt idx="9463">
                  <c:v>38.660723778155699</c:v>
                </c:pt>
                <c:pt idx="9464">
                  <c:v>38.661788391935403</c:v>
                </c:pt>
                <c:pt idx="9465">
                  <c:v>38.662852935204697</c:v>
                </c:pt>
                <c:pt idx="9466">
                  <c:v>38.663917407968199</c:v>
                </c:pt>
                <c:pt idx="9467">
                  <c:v>38.664981810230898</c:v>
                </c:pt>
                <c:pt idx="9468">
                  <c:v>38.666046141997299</c:v>
                </c:pt>
                <c:pt idx="9469">
                  <c:v>38.667110403272297</c:v>
                </c:pt>
                <c:pt idx="9470">
                  <c:v>38.668174594060602</c:v>
                </c:pt>
                <c:pt idx="9471">
                  <c:v>38.669238714366998</c:v>
                </c:pt>
                <c:pt idx="9472">
                  <c:v>38.6703027641963</c:v>
                </c:pt>
                <c:pt idx="9473">
                  <c:v>38.6713667435532</c:v>
                </c:pt>
                <c:pt idx="9474">
                  <c:v>38.672430652442401</c:v>
                </c:pt>
                <c:pt idx="9475">
                  <c:v>38.673494490868798</c:v>
                </c:pt>
                <c:pt idx="9476">
                  <c:v>38.674558258837003</c:v>
                </c:pt>
                <c:pt idx="9477">
                  <c:v>38.675621956351897</c:v>
                </c:pt>
                <c:pt idx="9478">
                  <c:v>38.676685583418099</c:v>
                </c:pt>
                <c:pt idx="9479">
                  <c:v>38.677749140040497</c:v>
                </c:pt>
                <c:pt idx="9480">
                  <c:v>38.678812626223802</c:v>
                </c:pt>
                <c:pt idx="9481">
                  <c:v>38.679876041972697</c:v>
                </c:pt>
                <c:pt idx="9482">
                  <c:v>38.680939387292099</c:v>
                </c:pt>
                <c:pt idx="9483">
                  <c:v>38.682002662186598</c:v>
                </c:pt>
                <c:pt idx="9484">
                  <c:v>38.683065866661003</c:v>
                </c:pt>
                <c:pt idx="9485">
                  <c:v>38.684129000720098</c:v>
                </c:pt>
                <c:pt idx="9486">
                  <c:v>38.6851920643686</c:v>
                </c:pt>
                <c:pt idx="9487">
                  <c:v>38.686255057611298</c:v>
                </c:pt>
                <c:pt idx="9488">
                  <c:v>38.687317980453003</c:v>
                </c:pt>
                <c:pt idx="9489">
                  <c:v>38.688380832898297</c:v>
                </c:pt>
                <c:pt idx="9490">
                  <c:v>38.689443614952097</c:v>
                </c:pt>
                <c:pt idx="9491">
                  <c:v>38.690506326619001</c:v>
                </c:pt>
                <c:pt idx="9492">
                  <c:v>38.691568967903898</c:v>
                </c:pt>
                <c:pt idx="9493">
                  <c:v>38.692631538811497</c:v>
                </c:pt>
                <c:pt idx="9494">
                  <c:v>38.693694039346497</c:v>
                </c:pt>
                <c:pt idx="9495">
                  <c:v>38.694756469513798</c:v>
                </c:pt>
                <c:pt idx="9496">
                  <c:v>38.695818829317901</c:v>
                </c:pt>
                <c:pt idx="9497">
                  <c:v>38.696881118763798</c:v>
                </c:pt>
                <c:pt idx="9498">
                  <c:v>38.697943337856103</c:v>
                </c:pt>
                <c:pt idx="9499">
                  <c:v>38.699005486599702</c:v>
                </c:pt>
                <c:pt idx="9500">
                  <c:v>38.700067564999202</c:v>
                </c:pt>
                <c:pt idx="9501">
                  <c:v>38.701129573059397</c:v>
                </c:pt>
                <c:pt idx="9502">
                  <c:v>38.702191510784999</c:v>
                </c:pt>
                <c:pt idx="9503">
                  <c:v>38.703253378180797</c:v>
                </c:pt>
                <c:pt idx="9504">
                  <c:v>38.704315175251601</c:v>
                </c:pt>
                <c:pt idx="9505">
                  <c:v>38.705376902002101</c:v>
                </c:pt>
                <c:pt idx="9506">
                  <c:v>38.706438558437</c:v>
                </c:pt>
                <c:pt idx="9507">
                  <c:v>38.707500144561102</c:v>
                </c:pt>
                <c:pt idx="9508">
                  <c:v>38.708561660379097</c:v>
                </c:pt>
                <c:pt idx="9509">
                  <c:v>38.709623105895901</c:v>
                </c:pt>
                <c:pt idx="9510">
                  <c:v>38.710684481115997</c:v>
                </c:pt>
                <c:pt idx="9511">
                  <c:v>38.711745786044403</c:v>
                </c:pt>
                <c:pt idx="9512">
                  <c:v>38.712807020685702</c:v>
                </c:pt>
                <c:pt idx="9513">
                  <c:v>38.713868185044603</c:v>
                </c:pt>
                <c:pt idx="9514">
                  <c:v>38.714929279125997</c:v>
                </c:pt>
                <c:pt idx="9515">
                  <c:v>38.7159903029346</c:v>
                </c:pt>
                <c:pt idx="9516">
                  <c:v>38.717051256475003</c:v>
                </c:pt>
                <c:pt idx="9517">
                  <c:v>38.718112139752101</c:v>
                </c:pt>
                <c:pt idx="9518">
                  <c:v>38.719172952770599</c:v>
                </c:pt>
                <c:pt idx="9519">
                  <c:v>38.720233695535299</c:v>
                </c:pt>
                <c:pt idx="9520">
                  <c:v>38.721294368050899</c:v>
                </c:pt>
                <c:pt idx="9521">
                  <c:v>38.722354970322101</c:v>
                </c:pt>
                <c:pt idx="9522">
                  <c:v>38.723415502353603</c:v>
                </c:pt>
                <c:pt idx="9523">
                  <c:v>38.724475964150301</c:v>
                </c:pt>
                <c:pt idx="9524">
                  <c:v>38.725536355716898</c:v>
                </c:pt>
                <c:pt idx="9525">
                  <c:v>38.726596677058097</c:v>
                </c:pt>
                <c:pt idx="9526">
                  <c:v>38.727656928178597</c:v>
                </c:pt>
                <c:pt idx="9527">
                  <c:v>38.728717109083199</c:v>
                </c:pt>
                <c:pt idx="9528">
                  <c:v>38.7297772197767</c:v>
                </c:pt>
                <c:pt idx="9529">
                  <c:v>38.730837260263698</c:v>
                </c:pt>
                <c:pt idx="9530">
                  <c:v>38.731897230549102</c:v>
                </c:pt>
                <c:pt idx="9531">
                  <c:v>38.732957130637502</c:v>
                </c:pt>
                <c:pt idx="9532">
                  <c:v>38.734016960533701</c:v>
                </c:pt>
                <c:pt idx="9533">
                  <c:v>38.735076720242503</c:v>
                </c:pt>
                <c:pt idx="9534">
                  <c:v>38.736136409768498</c:v>
                </c:pt>
                <c:pt idx="9535">
                  <c:v>38.737196029116603</c:v>
                </c:pt>
                <c:pt idx="9536">
                  <c:v>38.738255578291401</c:v>
                </c:pt>
                <c:pt idx="9537">
                  <c:v>38.739315057297802</c:v>
                </c:pt>
                <c:pt idx="9538">
                  <c:v>38.740374466140402</c:v>
                </c:pt>
                <c:pt idx="9539">
                  <c:v>38.741433804823998</c:v>
                </c:pt>
                <c:pt idx="9540">
                  <c:v>38.742493073353302</c:v>
                </c:pt>
                <c:pt idx="9541">
                  <c:v>38.743552271733002</c:v>
                </c:pt>
                <c:pt idx="9542">
                  <c:v>38.744611399968001</c:v>
                </c:pt>
                <c:pt idx="9543">
                  <c:v>38.745670458062897</c:v>
                </c:pt>
                <c:pt idx="9544">
                  <c:v>38.746729446022499</c:v>
                </c:pt>
                <c:pt idx="9545">
                  <c:v>38.747788363851399</c:v>
                </c:pt>
                <c:pt idx="9546">
                  <c:v>38.748847211554597</c:v>
                </c:pt>
                <c:pt idx="9547">
                  <c:v>38.7499059891366</c:v>
                </c:pt>
                <c:pt idx="9548">
                  <c:v>38.750964696602203</c:v>
                </c:pt>
                <c:pt idx="9549">
                  <c:v>38.752023333956203</c:v>
                </c:pt>
                <c:pt idx="9550">
                  <c:v>38.753081901203302</c:v>
                </c:pt>
                <c:pt idx="9551">
                  <c:v>38.754140398348298</c:v>
                </c:pt>
                <c:pt idx="9552">
                  <c:v>38.755198825395802</c:v>
                </c:pt>
                <c:pt idx="9553">
                  <c:v>38.756257182350602</c:v>
                </c:pt>
                <c:pt idx="9554">
                  <c:v>38.757315469217403</c:v>
                </c:pt>
                <c:pt idx="9555">
                  <c:v>38.758373686001001</c:v>
                </c:pt>
                <c:pt idx="9556">
                  <c:v>38.759431832706198</c:v>
                </c:pt>
                <c:pt idx="9557">
                  <c:v>38.760489909337501</c:v>
                </c:pt>
                <c:pt idx="9558">
                  <c:v>38.761547915899897</c:v>
                </c:pt>
                <c:pt idx="9559">
                  <c:v>38.762605852397897</c:v>
                </c:pt>
                <c:pt idx="9560">
                  <c:v>38.763663718836398</c:v>
                </c:pt>
                <c:pt idx="9561">
                  <c:v>38.764721515220103</c:v>
                </c:pt>
                <c:pt idx="9562">
                  <c:v>38.765779241553602</c:v>
                </c:pt>
                <c:pt idx="9563">
                  <c:v>38.766836897841799</c:v>
                </c:pt>
                <c:pt idx="9564">
                  <c:v>38.767894484089403</c:v>
                </c:pt>
                <c:pt idx="9565">
                  <c:v>38.768952000301098</c:v>
                </c:pt>
                <c:pt idx="9566">
                  <c:v>38.770009446481602</c:v>
                </c:pt>
                <c:pt idx="9567">
                  <c:v>38.771066822635703</c:v>
                </c:pt>
                <c:pt idx="9568">
                  <c:v>38.772124128768098</c:v>
                </c:pt>
                <c:pt idx="9569">
                  <c:v>38.773181364883499</c:v>
                </c:pt>
                <c:pt idx="9570">
                  <c:v>38.7742385309867</c:v>
                </c:pt>
                <c:pt idx="9571">
                  <c:v>38.7752956270824</c:v>
                </c:pt>
                <c:pt idx="9572">
                  <c:v>38.776352653175302</c:v>
                </c:pt>
                <c:pt idx="9573">
                  <c:v>38.777409609270101</c:v>
                </c:pt>
                <c:pt idx="9574">
                  <c:v>38.778466495371603</c:v>
                </c:pt>
                <c:pt idx="9575">
                  <c:v>38.779523311484603</c:v>
                </c:pt>
                <c:pt idx="9576">
                  <c:v>38.780580057613598</c:v>
                </c:pt>
                <c:pt idx="9577">
                  <c:v>38.781636733763598</c:v>
                </c:pt>
                <c:pt idx="9578">
                  <c:v>38.782693339939101</c:v>
                </c:pt>
                <c:pt idx="9579">
                  <c:v>38.783749876144903</c:v>
                </c:pt>
                <c:pt idx="9580">
                  <c:v>38.784806342385799</c:v>
                </c:pt>
                <c:pt idx="9581">
                  <c:v>38.785862738666502</c:v>
                </c:pt>
                <c:pt idx="9582">
                  <c:v>38.7869190649917</c:v>
                </c:pt>
                <c:pt idx="9583">
                  <c:v>38.787975321366098</c:v>
                </c:pt>
                <c:pt idx="9584">
                  <c:v>38.789031507794498</c:v>
                </c:pt>
                <c:pt idx="9585">
                  <c:v>38.790087624281497</c:v>
                </c:pt>
                <c:pt idx="9586">
                  <c:v>38.791143670832</c:v>
                </c:pt>
                <c:pt idx="9587">
                  <c:v>38.792199647450602</c:v>
                </c:pt>
                <c:pt idx="9588">
                  <c:v>38.793255554142</c:v>
                </c:pt>
                <c:pt idx="9589">
                  <c:v>38.794311390911098</c:v>
                </c:pt>
                <c:pt idx="9590">
                  <c:v>38.795367157762399</c:v>
                </c:pt>
                <c:pt idx="9591">
                  <c:v>38.796422854700801</c:v>
                </c:pt>
                <c:pt idx="9592">
                  <c:v>38.797478481730998</c:v>
                </c:pt>
                <c:pt idx="9593">
                  <c:v>38.798534038857603</c:v>
                </c:pt>
                <c:pt idx="9594">
                  <c:v>38.799589526085498</c:v>
                </c:pt>
                <c:pt idx="9595">
                  <c:v>38.8006449434193</c:v>
                </c:pt>
                <c:pt idx="9596">
                  <c:v>38.8017002908637</c:v>
                </c:pt>
                <c:pt idx="9597">
                  <c:v>38.8027555684235</c:v>
                </c:pt>
                <c:pt idx="9598">
                  <c:v>38.803810776103496</c:v>
                </c:pt>
                <c:pt idx="9599">
                  <c:v>38.804865913908202</c:v>
                </c:pt>
                <c:pt idx="9600">
                  <c:v>38.805920981842497</c:v>
                </c:pt>
                <c:pt idx="9601">
                  <c:v>38.806975979911101</c:v>
                </c:pt>
                <c:pt idx="9602">
                  <c:v>38.808030908118603</c:v>
                </c:pt>
                <c:pt idx="9603">
                  <c:v>38.809085766469899</c:v>
                </c:pt>
                <c:pt idx="9604">
                  <c:v>38.8101405549696</c:v>
                </c:pt>
                <c:pt idx="9605">
                  <c:v>38.811195273622403</c:v>
                </c:pt>
                <c:pt idx="9606">
                  <c:v>38.812249922433097</c:v>
                </c:pt>
                <c:pt idx="9607">
                  <c:v>38.8133045014064</c:v>
                </c:pt>
                <c:pt idx="9608">
                  <c:v>38.814359010547001</c:v>
                </c:pt>
                <c:pt idx="9609">
                  <c:v>38.815413449859697</c:v>
                </c:pt>
                <c:pt idx="9610">
                  <c:v>38.8164678193491</c:v>
                </c:pt>
                <c:pt idx="9611">
                  <c:v>38.817522119019998</c:v>
                </c:pt>
                <c:pt idx="9612">
                  <c:v>38.818576348877002</c:v>
                </c:pt>
                <c:pt idx="9613">
                  <c:v>38.819630508925002</c:v>
                </c:pt>
                <c:pt idx="9614">
                  <c:v>38.820684599168601</c:v>
                </c:pt>
                <c:pt idx="9615">
                  <c:v>38.821738619612603</c:v>
                </c:pt>
                <c:pt idx="9616">
                  <c:v>38.822792570261598</c:v>
                </c:pt>
                <c:pt idx="9617">
                  <c:v>38.823846451120403</c:v>
                </c:pt>
                <c:pt idx="9618">
                  <c:v>38.824900262193701</c:v>
                </c:pt>
                <c:pt idx="9619">
                  <c:v>38.825954003486203</c:v>
                </c:pt>
                <c:pt idx="9620">
                  <c:v>38.827007675002598</c:v>
                </c:pt>
                <c:pt idx="9621">
                  <c:v>38.828061276747697</c:v>
                </c:pt>
                <c:pt idx="9622">
                  <c:v>38.829114808726104</c:v>
                </c:pt>
                <c:pt idx="9623">
                  <c:v>38.8301682709426</c:v>
                </c:pt>
                <c:pt idx="9624">
                  <c:v>38.831221663401898</c:v>
                </c:pt>
                <c:pt idx="9625">
                  <c:v>38.8322749861087</c:v>
                </c:pt>
                <c:pt idx="9626">
                  <c:v>38.833328239067797</c:v>
                </c:pt>
                <c:pt idx="9627">
                  <c:v>38.834381422283798</c:v>
                </c:pt>
                <c:pt idx="9628">
                  <c:v>38.835434535761401</c:v>
                </c:pt>
                <c:pt idx="9629">
                  <c:v>38.836487579505402</c:v>
                </c:pt>
                <c:pt idx="9630">
                  <c:v>38.837540553520498</c:v>
                </c:pt>
                <c:pt idx="9631">
                  <c:v>38.838593457811299</c:v>
                </c:pt>
                <c:pt idx="9632">
                  <c:v>38.839646292382703</c:v>
                </c:pt>
                <c:pt idx="9633">
                  <c:v>38.840699057239298</c:v>
                </c:pt>
                <c:pt idx="9634">
                  <c:v>38.841751752385797</c:v>
                </c:pt>
                <c:pt idx="9635">
                  <c:v>38.842804377827001</c:v>
                </c:pt>
                <c:pt idx="9636">
                  <c:v>38.843856933567501</c:v>
                </c:pt>
                <c:pt idx="9637">
                  <c:v>38.844909419612101</c:v>
                </c:pt>
                <c:pt idx="9638">
                  <c:v>38.845961835965497</c:v>
                </c:pt>
                <c:pt idx="9639">
                  <c:v>38.8470141826323</c:v>
                </c:pt>
                <c:pt idx="9640">
                  <c:v>38.848066459617399</c:v>
                </c:pt>
                <c:pt idx="9641">
                  <c:v>38.849118666925399</c:v>
                </c:pt>
                <c:pt idx="9642">
                  <c:v>38.850170804561003</c:v>
                </c:pt>
                <c:pt idx="9643">
                  <c:v>38.851222872528901</c:v>
                </c:pt>
                <c:pt idx="9644">
                  <c:v>38.852274870833902</c:v>
                </c:pt>
                <c:pt idx="9645">
                  <c:v>38.853326799480598</c:v>
                </c:pt>
                <c:pt idx="9646">
                  <c:v>38.854378658473799</c:v>
                </c:pt>
                <c:pt idx="9647">
                  <c:v>38.855430447818101</c:v>
                </c:pt>
                <c:pt idx="9648">
                  <c:v>38.856482167518401</c:v>
                </c:pt>
                <c:pt idx="9649">
                  <c:v>38.857533817579203</c:v>
                </c:pt>
                <c:pt idx="9650">
                  <c:v>38.858585398005303</c:v>
                </c:pt>
                <c:pt idx="9651">
                  <c:v>38.859636908801399</c:v>
                </c:pt>
                <c:pt idx="9652">
                  <c:v>38.8606883499722</c:v>
                </c:pt>
                <c:pt idx="9653">
                  <c:v>38.861739721522497</c:v>
                </c:pt>
                <c:pt idx="9654">
                  <c:v>38.862791023456801</c:v>
                </c:pt>
                <c:pt idx="9655">
                  <c:v>38.86384225578</c:v>
                </c:pt>
                <c:pt idx="9656">
                  <c:v>38.864893418496798</c:v>
                </c:pt>
                <c:pt idx="9657">
                  <c:v>38.865944511611701</c:v>
                </c:pt>
                <c:pt idx="9658">
                  <c:v>38.866995535129703</c:v>
                </c:pt>
                <c:pt idx="9659">
                  <c:v>38.868046489055303</c:v>
                </c:pt>
                <c:pt idx="9660">
                  <c:v>38.869097373393203</c:v>
                </c:pt>
                <c:pt idx="9661">
                  <c:v>38.8701481881482</c:v>
                </c:pt>
                <c:pt idx="9662">
                  <c:v>38.871198933324997</c:v>
                </c:pt>
                <c:pt idx="9663">
                  <c:v>38.8722496089282</c:v>
                </c:pt>
                <c:pt idx="9664">
                  <c:v>38.873300214962697</c:v>
                </c:pt>
                <c:pt idx="9665">
                  <c:v>38.874350751432999</c:v>
                </c:pt>
                <c:pt idx="9666">
                  <c:v>38.875401218343903</c:v>
                </c:pt>
                <c:pt idx="9667">
                  <c:v>38.876451615699999</c:v>
                </c:pt>
                <c:pt idx="9668">
                  <c:v>38.877501943506203</c:v>
                </c:pt>
                <c:pt idx="9669">
                  <c:v>38.8785522017671</c:v>
                </c:pt>
                <c:pt idx="9670">
                  <c:v>38.879602390487399</c:v>
                </c:pt>
                <c:pt idx="9671">
                  <c:v>38.880652509671698</c:v>
                </c:pt>
                <c:pt idx="9672">
                  <c:v>38.8817025593249</c:v>
                </c:pt>
                <c:pt idx="9673">
                  <c:v>38.882752539451502</c:v>
                </c:pt>
                <c:pt idx="9674">
                  <c:v>38.8838024500564</c:v>
                </c:pt>
                <c:pt idx="9675">
                  <c:v>38.884852291144199</c:v>
                </c:pt>
                <c:pt idx="9676">
                  <c:v>38.885902062719602</c:v>
                </c:pt>
                <c:pt idx="9677">
                  <c:v>38.886951764787298</c:v>
                </c:pt>
                <c:pt idx="9678">
                  <c:v>38.888001397351999</c:v>
                </c:pt>
                <c:pt idx="9679">
                  <c:v>38.889050960418302</c:v>
                </c:pt>
                <c:pt idx="9680">
                  <c:v>38.890100453991103</c:v>
                </c:pt>
                <c:pt idx="9681">
                  <c:v>38.891149878075097</c:v>
                </c:pt>
                <c:pt idx="9682">
                  <c:v>38.892199232674798</c:v>
                </c:pt>
                <c:pt idx="9683">
                  <c:v>38.893248517795001</c:v>
                </c:pt>
                <c:pt idx="9684">
                  <c:v>38.894297733440403</c:v>
                </c:pt>
                <c:pt idx="9685">
                  <c:v>38.895346879615701</c:v>
                </c:pt>
                <c:pt idx="9686">
                  <c:v>38.896395956325598</c:v>
                </c:pt>
                <c:pt idx="9687">
                  <c:v>38.897444963574799</c:v>
                </c:pt>
                <c:pt idx="9688">
                  <c:v>38.898493901367999</c:v>
                </c:pt>
                <c:pt idx="9689">
                  <c:v>38.899542769709903</c:v>
                </c:pt>
                <c:pt idx="9690">
                  <c:v>38.900591568605201</c:v>
                </c:pt>
                <c:pt idx="9691">
                  <c:v>38.901640298058503</c:v>
                </c:pt>
                <c:pt idx="9692">
                  <c:v>38.902688958074698</c:v>
                </c:pt>
                <c:pt idx="9693">
                  <c:v>38.903737548658299</c:v>
                </c:pt>
                <c:pt idx="9694">
                  <c:v>38.904786069814001</c:v>
                </c:pt>
                <c:pt idx="9695">
                  <c:v>38.905834521546701</c:v>
                </c:pt>
                <c:pt idx="9696">
                  <c:v>38.906882903860897</c:v>
                </c:pt>
                <c:pt idx="9697">
                  <c:v>38.907931216761298</c:v>
                </c:pt>
                <c:pt idx="9698">
                  <c:v>38.908979460252702</c:v>
                </c:pt>
                <c:pt idx="9699">
                  <c:v>38.910027634339798</c:v>
                </c:pt>
                <c:pt idx="9700">
                  <c:v>38.911075739027098</c:v>
                </c:pt>
                <c:pt idx="9701">
                  <c:v>38.912123774319603</c:v>
                </c:pt>
                <c:pt idx="9702">
                  <c:v>38.913171740221699</c:v>
                </c:pt>
                <c:pt idx="9703">
                  <c:v>38.914219636738203</c:v>
                </c:pt>
                <c:pt idx="9704">
                  <c:v>38.915267463873903</c:v>
                </c:pt>
                <c:pt idx="9705">
                  <c:v>38.916315221633397</c:v>
                </c:pt>
                <c:pt idx="9706">
                  <c:v>38.917362910021303</c:v>
                </c:pt>
                <c:pt idx="9707">
                  <c:v>38.918410529042497</c:v>
                </c:pt>
                <c:pt idx="9708">
                  <c:v>38.919458078701503</c:v>
                </c:pt>
                <c:pt idx="9709">
                  <c:v>38.920505559003097</c:v>
                </c:pt>
                <c:pt idx="9710">
                  <c:v>38.921552969952003</c:v>
                </c:pt>
                <c:pt idx="9711">
                  <c:v>38.922600311552799</c:v>
                </c:pt>
                <c:pt idx="9712">
                  <c:v>38.923647583810201</c:v>
                </c:pt>
                <c:pt idx="9713">
                  <c:v>38.924694786728999</c:v>
                </c:pt>
                <c:pt idx="9714">
                  <c:v>38.925741920313797</c:v>
                </c:pt>
                <c:pt idx="9715">
                  <c:v>38.926788984569299</c:v>
                </c:pt>
                <c:pt idx="9716">
                  <c:v>38.927835979500202</c:v>
                </c:pt>
                <c:pt idx="9717">
                  <c:v>38.928882905111202</c:v>
                </c:pt>
                <c:pt idx="9718">
                  <c:v>38.929929761407003</c:v>
                </c:pt>
                <c:pt idx="9719">
                  <c:v>38.930976548392302</c:v>
                </c:pt>
                <c:pt idx="9720">
                  <c:v>38.932023266071702</c:v>
                </c:pt>
                <c:pt idx="9721">
                  <c:v>38.933069914449902</c:v>
                </c:pt>
                <c:pt idx="9722">
                  <c:v>38.934116493531697</c:v>
                </c:pt>
                <c:pt idx="9723">
                  <c:v>38.935163003321698</c:v>
                </c:pt>
                <c:pt idx="9724">
                  <c:v>38.936209443824602</c:v>
                </c:pt>
                <c:pt idx="9725">
                  <c:v>38.937255815045098</c:v>
                </c:pt>
                <c:pt idx="9726">
                  <c:v>38.938302116987899</c:v>
                </c:pt>
                <c:pt idx="9727">
                  <c:v>38.939348349657699</c:v>
                </c:pt>
                <c:pt idx="9728">
                  <c:v>38.940394513059097</c:v>
                </c:pt>
                <c:pt idx="9729">
                  <c:v>38.941440607196803</c:v>
                </c:pt>
                <c:pt idx="9730">
                  <c:v>38.9424866320755</c:v>
                </c:pt>
                <c:pt idx="9731">
                  <c:v>38.943532587699998</c:v>
                </c:pt>
                <c:pt idx="9732">
                  <c:v>38.944578474074802</c:v>
                </c:pt>
                <c:pt idx="9733">
                  <c:v>38.945624291204801</c:v>
                </c:pt>
                <c:pt idx="9734">
                  <c:v>38.946670039094499</c:v>
                </c:pt>
                <c:pt idx="9735">
                  <c:v>38.947715717748601</c:v>
                </c:pt>
                <c:pt idx="9736">
                  <c:v>38.948761327171901</c:v>
                </c:pt>
                <c:pt idx="9737">
                  <c:v>38.949806867368899</c:v>
                </c:pt>
                <c:pt idx="9738">
                  <c:v>38.950852338344497</c:v>
                </c:pt>
                <c:pt idx="9739">
                  <c:v>38.951897740103199</c:v>
                </c:pt>
                <c:pt idx="9740">
                  <c:v>38.952943072649802</c:v>
                </c:pt>
                <c:pt idx="9741">
                  <c:v>38.953988335989003</c:v>
                </c:pt>
                <c:pt idx="9742">
                  <c:v>38.955033530125398</c:v>
                </c:pt>
                <c:pt idx="9743">
                  <c:v>38.9560786550636</c:v>
                </c:pt>
                <c:pt idx="9744">
                  <c:v>38.957123710808503</c:v>
                </c:pt>
                <c:pt idx="9745">
                  <c:v>38.958168697364599</c:v>
                </c:pt>
                <c:pt idx="9746">
                  <c:v>38.959213614736697</c:v>
                </c:pt>
                <c:pt idx="9747">
                  <c:v>38.960258462929403</c:v>
                </c:pt>
                <c:pt idx="9748">
                  <c:v>38.961303241947398</c:v>
                </c:pt>
                <c:pt idx="9749">
                  <c:v>38.962347951795401</c:v>
                </c:pt>
                <c:pt idx="9750">
                  <c:v>38.963392592478101</c:v>
                </c:pt>
                <c:pt idx="9751">
                  <c:v>38.964437164000103</c:v>
                </c:pt>
                <c:pt idx="9752">
                  <c:v>38.965481666366202</c:v>
                </c:pt>
                <c:pt idx="9753">
                  <c:v>38.966526099581003</c:v>
                </c:pt>
                <c:pt idx="9754">
                  <c:v>38.967570463649103</c:v>
                </c:pt>
                <c:pt idx="9755">
                  <c:v>38.968614758575299</c:v>
                </c:pt>
                <c:pt idx="9756">
                  <c:v>38.969658984364301</c:v>
                </c:pt>
                <c:pt idx="9757">
                  <c:v>38.9707031410206</c:v>
                </c:pt>
                <c:pt idx="9758">
                  <c:v>38.971747228549098</c:v>
                </c:pt>
                <c:pt idx="9759">
                  <c:v>38.972791246954301</c:v>
                </c:pt>
                <c:pt idx="9760">
                  <c:v>38.973835196240998</c:v>
                </c:pt>
                <c:pt idx="9761">
                  <c:v>38.974879076413799</c:v>
                </c:pt>
                <c:pt idx="9762">
                  <c:v>38.975922887477402</c:v>
                </c:pt>
                <c:pt idx="9763">
                  <c:v>38.976966629436497</c:v>
                </c:pt>
                <c:pt idx="9764">
                  <c:v>38.9780103022958</c:v>
                </c:pt>
                <c:pt idx="9765">
                  <c:v>38.979053906059903</c:v>
                </c:pt>
                <c:pt idx="9766">
                  <c:v>38.980097440733402</c:v>
                </c:pt>
                <c:pt idx="9767">
                  <c:v>38.981140906321201</c:v>
                </c:pt>
                <c:pt idx="9768">
                  <c:v>38.982184302827797</c:v>
                </c:pt>
                <c:pt idx="9769">
                  <c:v>38.983227630258</c:v>
                </c:pt>
                <c:pt idx="9770">
                  <c:v>38.984270888616301</c:v>
                </c:pt>
                <c:pt idx="9771">
                  <c:v>38.985314077907503</c:v>
                </c:pt>
                <c:pt idx="9772">
                  <c:v>38.986357198136297</c:v>
                </c:pt>
                <c:pt idx="9773">
                  <c:v>38.987400249307299</c:v>
                </c:pt>
                <c:pt idx="9774">
                  <c:v>38.988443231425201</c:v>
                </c:pt>
                <c:pt idx="9775">
                  <c:v>38.989486144494599</c:v>
                </c:pt>
                <c:pt idx="9776">
                  <c:v>38.990528988520303</c:v>
                </c:pt>
                <c:pt idx="9777">
                  <c:v>38.991571763506897</c:v>
                </c:pt>
                <c:pt idx="9778">
                  <c:v>38.992614469459099</c:v>
                </c:pt>
                <c:pt idx="9779">
                  <c:v>38.993657106381598</c:v>
                </c:pt>
                <c:pt idx="9780">
                  <c:v>38.994699674278898</c:v>
                </c:pt>
                <c:pt idx="9781">
                  <c:v>38.995742173155897</c:v>
                </c:pt>
                <c:pt idx="9782">
                  <c:v>38.996784603017097</c:v>
                </c:pt>
                <c:pt idx="9783">
                  <c:v>38.997826963867297</c:v>
                </c:pt>
                <c:pt idx="9784">
                  <c:v>38.998869255711099</c:v>
                </c:pt>
                <c:pt idx="9785">
                  <c:v>38.999911478553102</c:v>
                </c:pt>
                <c:pt idx="9786">
                  <c:v>39.000953632398101</c:v>
                </c:pt>
                <c:pt idx="9787">
                  <c:v>39.001995717250701</c:v>
                </c:pt>
                <c:pt idx="9788">
                  <c:v>39.003037733115598</c:v>
                </c:pt>
                <c:pt idx="9789">
                  <c:v>39.004079679997503</c:v>
                </c:pt>
                <c:pt idx="9790">
                  <c:v>39.0051215579009</c:v>
                </c:pt>
                <c:pt idx="9791">
                  <c:v>39.006163366830698</c:v>
                </c:pt>
                <c:pt idx="9792">
                  <c:v>39.007205106791403</c:v>
                </c:pt>
                <c:pt idx="9793">
                  <c:v>39.008246777787797</c:v>
                </c:pt>
                <c:pt idx="9794">
                  <c:v>39.009288379824397</c:v>
                </c:pt>
                <c:pt idx="9795">
                  <c:v>39.010329912906002</c:v>
                </c:pt>
                <c:pt idx="9796">
                  <c:v>39.0113713770372</c:v>
                </c:pt>
                <c:pt idx="9797">
                  <c:v>39.012412772222703</c:v>
                </c:pt>
                <c:pt idx="9798">
                  <c:v>39.013454098467101</c:v>
                </c:pt>
                <c:pt idx="9799">
                  <c:v>39.014495355775203</c:v>
                </c:pt>
                <c:pt idx="9800">
                  <c:v>39.015536544151502</c:v>
                </c:pt>
                <c:pt idx="9801">
                  <c:v>39.016577663600899</c:v>
                </c:pt>
                <c:pt idx="9802">
                  <c:v>39.017618714127799</c:v>
                </c:pt>
                <c:pt idx="9803">
                  <c:v>39.018659695737</c:v>
                </c:pt>
                <c:pt idx="9804">
                  <c:v>39.019700608433098</c:v>
                </c:pt>
                <c:pt idx="9805">
                  <c:v>39.020741452220904</c:v>
                </c:pt>
                <c:pt idx="9806">
                  <c:v>39.0217822271049</c:v>
                </c:pt>
                <c:pt idx="9807">
                  <c:v>39.022822933089898</c:v>
                </c:pt>
                <c:pt idx="9808">
                  <c:v>39.023863570180403</c:v>
                </c:pt>
                <c:pt idx="9809">
                  <c:v>39.024904138381302</c:v>
                </c:pt>
                <c:pt idx="9810">
                  <c:v>39.025944637697002</c:v>
                </c:pt>
                <c:pt idx="9811">
                  <c:v>39.026985068132397</c:v>
                </c:pt>
                <c:pt idx="9812">
                  <c:v>39.028025429691901</c:v>
                </c:pt>
                <c:pt idx="9813">
                  <c:v>39.029065722380402</c:v>
                </c:pt>
                <c:pt idx="9814">
                  <c:v>39.030105946202497</c:v>
                </c:pt>
                <c:pt idx="9815">
                  <c:v>39.031146101162797</c:v>
                </c:pt>
                <c:pt idx="9816">
                  <c:v>39.032186187265999</c:v>
                </c:pt>
                <c:pt idx="9817">
                  <c:v>39.033226204516701</c:v>
                </c:pt>
                <c:pt idx="9818">
                  <c:v>39.034266152919699</c:v>
                </c:pt>
                <c:pt idx="9819">
                  <c:v>39.035306032479497</c:v>
                </c:pt>
                <c:pt idx="9820">
                  <c:v>39.036345843200799</c:v>
                </c:pt>
                <c:pt idx="9821">
                  <c:v>39.037385585088401</c:v>
                </c:pt>
                <c:pt idx="9822">
                  <c:v>39.038425258146802</c:v>
                </c:pt>
                <c:pt idx="9823">
                  <c:v>39.039464862380697</c:v>
                </c:pt>
                <c:pt idx="9824">
                  <c:v>39.040504397794798</c:v>
                </c:pt>
                <c:pt idx="9825">
                  <c:v>39.041543864393603</c:v>
                </c:pt>
                <c:pt idx="9826">
                  <c:v>39.042583262181999</c:v>
                </c:pt>
                <c:pt idx="9827">
                  <c:v>39.043622591164599</c:v>
                </c:pt>
                <c:pt idx="9828">
                  <c:v>39.0446618513459</c:v>
                </c:pt>
                <c:pt idx="9829">
                  <c:v>39.045701042730698</c:v>
                </c:pt>
                <c:pt idx="9830">
                  <c:v>39.046740165323499</c:v>
                </c:pt>
                <c:pt idx="9831">
                  <c:v>39.047779219129197</c:v>
                </c:pt>
                <c:pt idx="9832">
                  <c:v>39.048818204152298</c:v>
                </c:pt>
                <c:pt idx="9833">
                  <c:v>39.049857120397398</c:v>
                </c:pt>
                <c:pt idx="9834">
                  <c:v>39.050895967869302</c:v>
                </c:pt>
                <c:pt idx="9835">
                  <c:v>39.051934746572599</c:v>
                </c:pt>
                <c:pt idx="9836">
                  <c:v>39.052973456511999</c:v>
                </c:pt>
                <c:pt idx="9837">
                  <c:v>39.054012097692002</c:v>
                </c:pt>
                <c:pt idx="9838">
                  <c:v>39.055050670117403</c:v>
                </c:pt>
                <c:pt idx="9839">
                  <c:v>39.056089173792799</c:v>
                </c:pt>
                <c:pt idx="9840">
                  <c:v>39.057127608722801</c:v>
                </c:pt>
                <c:pt idx="9841">
                  <c:v>39.0581659749122</c:v>
                </c:pt>
                <c:pt idx="9842">
                  <c:v>39.059204272365598</c:v>
                </c:pt>
                <c:pt idx="9843">
                  <c:v>39.060242501087501</c:v>
                </c:pt>
                <c:pt idx="9844">
                  <c:v>39.061280661082797</c:v>
                </c:pt>
                <c:pt idx="9845">
                  <c:v>39.0623187523559</c:v>
                </c:pt>
                <c:pt idx="9846">
                  <c:v>39.063356774911703</c:v>
                </c:pt>
                <c:pt idx="9847">
                  <c:v>39.064394728754699</c:v>
                </c:pt>
                <c:pt idx="9848">
                  <c:v>39.065432613889499</c:v>
                </c:pt>
                <c:pt idx="9849">
                  <c:v>39.066470430320898</c:v>
                </c:pt>
                <c:pt idx="9850">
                  <c:v>39.067508178053501</c:v>
                </c:pt>
                <c:pt idx="9851">
                  <c:v>39.068545857091898</c:v>
                </c:pt>
                <c:pt idx="9852">
                  <c:v>39.0695834674408</c:v>
                </c:pt>
                <c:pt idx="9853">
                  <c:v>39.070621009104798</c:v>
                </c:pt>
                <c:pt idx="9854">
                  <c:v>39.071658482088701</c:v>
                </c:pt>
                <c:pt idx="9855">
                  <c:v>39.0726958863969</c:v>
                </c:pt>
                <c:pt idx="9856">
                  <c:v>39.073733222034299</c:v>
                </c:pt>
                <c:pt idx="9857">
                  <c:v>39.074770489005303</c:v>
                </c:pt>
                <c:pt idx="9858">
                  <c:v>39.0758076873148</c:v>
                </c:pt>
                <c:pt idx="9859">
                  <c:v>39.076844816967302</c:v>
                </c:pt>
                <c:pt idx="9860">
                  <c:v>39.0778818779674</c:v>
                </c:pt>
                <c:pt idx="9861">
                  <c:v>39.078918870319903</c:v>
                </c:pt>
                <c:pt idx="9862">
                  <c:v>39.079955794029402</c:v>
                </c:pt>
                <c:pt idx="9863">
                  <c:v>39.080992649100502</c:v>
                </c:pt>
                <c:pt idx="9864">
                  <c:v>39.082029435537798</c:v>
                </c:pt>
                <c:pt idx="9865">
                  <c:v>39.083066153346103</c:v>
                </c:pt>
                <c:pt idx="9866">
                  <c:v>39.084102802529898</c:v>
                </c:pt>
                <c:pt idx="9867">
                  <c:v>39.085139383093903</c:v>
                </c:pt>
                <c:pt idx="9868">
                  <c:v>39.0861758950428</c:v>
                </c:pt>
                <c:pt idx="9869">
                  <c:v>39.0872123383812</c:v>
                </c:pt>
                <c:pt idx="9870">
                  <c:v>39.0882487131137</c:v>
                </c:pt>
                <c:pt idx="9871">
                  <c:v>39.089285019244997</c:v>
                </c:pt>
                <c:pt idx="9872">
                  <c:v>39.090321256779703</c:v>
                </c:pt>
                <c:pt idx="9873">
                  <c:v>39.091357425722499</c:v>
                </c:pt>
                <c:pt idx="9874">
                  <c:v>39.092393526078098</c:v>
                </c:pt>
                <c:pt idx="9875">
                  <c:v>39.093429557851003</c:v>
                </c:pt>
                <c:pt idx="9876">
                  <c:v>39.094465521045898</c:v>
                </c:pt>
                <c:pt idx="9877">
                  <c:v>39.0955014156674</c:v>
                </c:pt>
                <c:pt idx="9878">
                  <c:v>39.096537241720299</c:v>
                </c:pt>
                <c:pt idx="9879">
                  <c:v>39.097572999209</c:v>
                </c:pt>
                <c:pt idx="9880">
                  <c:v>39.098608688138398</c:v>
                </c:pt>
                <c:pt idx="9881">
                  <c:v>39.099644308513</c:v>
                </c:pt>
                <c:pt idx="9882">
                  <c:v>39.100679860337401</c:v>
                </c:pt>
                <c:pt idx="9883">
                  <c:v>39.101715343616299</c:v>
                </c:pt>
                <c:pt idx="9884">
                  <c:v>39.102750758354397</c:v>
                </c:pt>
                <c:pt idx="9885">
                  <c:v>39.103786104556299</c:v>
                </c:pt>
                <c:pt idx="9886">
                  <c:v>39.104821382226604</c:v>
                </c:pt>
                <c:pt idx="9887">
                  <c:v>39.1058565913699</c:v>
                </c:pt>
                <c:pt idx="9888">
                  <c:v>39.106891731990999</c:v>
                </c:pt>
                <c:pt idx="9889">
                  <c:v>39.107926804094397</c:v>
                </c:pt>
                <c:pt idx="9890">
                  <c:v>39.1089618076848</c:v>
                </c:pt>
                <c:pt idx="9891">
                  <c:v>39.109996742766803</c:v>
                </c:pt>
                <c:pt idx="9892">
                  <c:v>39.111031609344998</c:v>
                </c:pt>
                <c:pt idx="9893">
                  <c:v>39.112066407424201</c:v>
                </c:pt>
                <c:pt idx="9894">
                  <c:v>39.113101137008897</c:v>
                </c:pt>
                <c:pt idx="9895">
                  <c:v>39.114135798103803</c:v>
                </c:pt>
                <c:pt idx="9896">
                  <c:v>39.115170390713502</c:v>
                </c:pt>
                <c:pt idx="9897">
                  <c:v>39.116204914842598</c:v>
                </c:pt>
                <c:pt idx="9898">
                  <c:v>39.117239370495803</c:v>
                </c:pt>
                <c:pt idx="9899">
                  <c:v>39.118273757677798</c:v>
                </c:pt>
                <c:pt idx="9900">
                  <c:v>39.119308076393096</c:v>
                </c:pt>
                <c:pt idx="9901">
                  <c:v>39.120342326646401</c:v>
                </c:pt>
                <c:pt idx="9902">
                  <c:v>39.121376508442403</c:v>
                </c:pt>
                <c:pt idx="9903">
                  <c:v>39.122410621785598</c:v>
                </c:pt>
                <c:pt idx="9904">
                  <c:v>39.123444666680697</c:v>
                </c:pt>
                <c:pt idx="9905">
                  <c:v>39.124478643132399</c:v>
                </c:pt>
                <c:pt idx="9906">
                  <c:v>39.125512551145199</c:v>
                </c:pt>
                <c:pt idx="9907">
                  <c:v>39.126546390723803</c:v>
                </c:pt>
                <c:pt idx="9908">
                  <c:v>39.127580161872899</c:v>
                </c:pt>
                <c:pt idx="9909">
                  <c:v>39.128613864597099</c:v>
                </c:pt>
                <c:pt idx="9910">
                  <c:v>39.129647498900901</c:v>
                </c:pt>
                <c:pt idx="9911">
                  <c:v>39.130681064789101</c:v>
                </c:pt>
                <c:pt idx="9912">
                  <c:v>39.131714562266303</c:v>
                </c:pt>
                <c:pt idx="9913">
                  <c:v>39.132747991337098</c:v>
                </c:pt>
                <c:pt idx="9914">
                  <c:v>39.133781352006103</c:v>
                </c:pt>
                <c:pt idx="9915">
                  <c:v>39.134814644278002</c:v>
                </c:pt>
                <c:pt idx="9916">
                  <c:v>39.135847868157398</c:v>
                </c:pt>
                <c:pt idx="9917">
                  <c:v>39.136881023649003</c:v>
                </c:pt>
                <c:pt idx="9918">
                  <c:v>39.137914110757301</c:v>
                </c:pt>
                <c:pt idx="9919">
                  <c:v>39.138947129487001</c:v>
                </c:pt>
                <c:pt idx="9920">
                  <c:v>39.139980079842701</c:v>
                </c:pt>
                <c:pt idx="9921">
                  <c:v>39.141012961829098</c:v>
                </c:pt>
                <c:pt idx="9922">
                  <c:v>39.142045775450804</c:v>
                </c:pt>
                <c:pt idx="9923">
                  <c:v>39.1430785207124</c:v>
                </c:pt>
                <c:pt idx="9924">
                  <c:v>39.1441111976185</c:v>
                </c:pt>
                <c:pt idx="9925">
                  <c:v>39.145143806173799</c:v>
                </c:pt>
                <c:pt idx="9926">
                  <c:v>39.146176346382902</c:v>
                </c:pt>
                <c:pt idx="9927">
                  <c:v>39.147208818250498</c:v>
                </c:pt>
                <c:pt idx="9928">
                  <c:v>39.148241221781099</c:v>
                </c:pt>
                <c:pt idx="9929">
                  <c:v>39.149273556979402</c:v>
                </c:pt>
                <c:pt idx="9930">
                  <c:v>39.150305823850097</c:v>
                </c:pt>
                <c:pt idx="9931">
                  <c:v>39.151338022397603</c:v>
                </c:pt>
                <c:pt idx="9932">
                  <c:v>39.152370152626801</c:v>
                </c:pt>
                <c:pt idx="9933">
                  <c:v>39.153402214542098</c:v>
                </c:pt>
                <c:pt idx="9934">
                  <c:v>39.154434208148302</c:v>
                </c:pt>
                <c:pt idx="9935">
                  <c:v>39.155466133449899</c:v>
                </c:pt>
                <c:pt idx="9936">
                  <c:v>39.156497990451598</c:v>
                </c:pt>
                <c:pt idx="9937">
                  <c:v>39.157529779158097</c:v>
                </c:pt>
                <c:pt idx="9938">
                  <c:v>39.1585614995738</c:v>
                </c:pt>
                <c:pt idx="9939">
                  <c:v>39.159593151703497</c:v>
                </c:pt>
                <c:pt idx="9940">
                  <c:v>39.160624735551799</c:v>
                </c:pt>
                <c:pt idx="9941">
                  <c:v>39.161656251123198</c:v>
                </c:pt>
                <c:pt idx="9942">
                  <c:v>39.162687698422502</c:v>
                </c:pt>
                <c:pt idx="9943">
                  <c:v>39.163719077454303</c:v>
                </c:pt>
                <c:pt idx="9944">
                  <c:v>39.164750388223098</c:v>
                </c:pt>
                <c:pt idx="9945">
                  <c:v>39.165781630733697</c:v>
                </c:pt>
                <c:pt idx="9946">
                  <c:v>39.166812804990499</c:v>
                </c:pt>
                <c:pt idx="9947">
                  <c:v>39.1678439109983</c:v>
                </c:pt>
                <c:pt idx="9948">
                  <c:v>39.168874948761697</c:v>
                </c:pt>
                <c:pt idx="9949">
                  <c:v>39.169905918285203</c:v>
                </c:pt>
                <c:pt idx="9950">
                  <c:v>39.170936819573598</c:v>
                </c:pt>
                <c:pt idx="9951">
                  <c:v>39.171967652631402</c:v>
                </c:pt>
                <c:pt idx="9952">
                  <c:v>39.172998417463198</c:v>
                </c:pt>
                <c:pt idx="9953">
                  <c:v>39.174029114073697</c:v>
                </c:pt>
                <c:pt idx="9954">
                  <c:v>39.175059742467603</c:v>
                </c:pt>
                <c:pt idx="9955">
                  <c:v>39.1760903026493</c:v>
                </c:pt>
                <c:pt idx="9956">
                  <c:v>39.177120794623598</c:v>
                </c:pt>
                <c:pt idx="9957">
                  <c:v>39.178151218395001</c:v>
                </c:pt>
                <c:pt idx="9958">
                  <c:v>39.179181573968201</c:v>
                </c:pt>
                <c:pt idx="9959">
                  <c:v>39.1802118613478</c:v>
                </c:pt>
                <c:pt idx="9960">
                  <c:v>39.181242080538397</c:v>
                </c:pt>
                <c:pt idx="9961">
                  <c:v>39.182272231544701</c:v>
                </c:pt>
                <c:pt idx="9962">
                  <c:v>39.183302314371197</c:v>
                </c:pt>
                <c:pt idx="9963">
                  <c:v>39.184332329022503</c:v>
                </c:pt>
                <c:pt idx="9964">
                  <c:v>39.185362275503401</c:v>
                </c:pt>
                <c:pt idx="9965">
                  <c:v>39.186392153818304</c:v>
                </c:pt>
                <c:pt idx="9966">
                  <c:v>39.187421963972</c:v>
                </c:pt>
                <c:pt idx="9967">
                  <c:v>39.188451705969001</c:v>
                </c:pt>
                <c:pt idx="9968">
                  <c:v>39.189481379813998</c:v>
                </c:pt>
                <c:pt idx="9969">
                  <c:v>39.190510985511501</c:v>
                </c:pt>
                <c:pt idx="9970">
                  <c:v>39.191540523066301</c:v>
                </c:pt>
                <c:pt idx="9971">
                  <c:v>39.192569992482802</c:v>
                </c:pt>
                <c:pt idx="9972">
                  <c:v>39.193599393765702</c:v>
                </c:pt>
                <c:pt idx="9973">
                  <c:v>39.194628726919703</c:v>
                </c:pt>
                <c:pt idx="9974">
                  <c:v>39.195657991949297</c:v>
                </c:pt>
                <c:pt idx="9975">
                  <c:v>39.196687188859201</c:v>
                </c:pt>
                <c:pt idx="9976">
                  <c:v>39.197716317653999</c:v>
                </c:pt>
                <c:pt idx="9977">
                  <c:v>39.198745378338302</c:v>
                </c:pt>
                <c:pt idx="9978">
                  <c:v>39.1997743709167</c:v>
                </c:pt>
                <c:pt idx="9979">
                  <c:v>39.200803295393698</c:v>
                </c:pt>
                <c:pt idx="9980">
                  <c:v>39.201832151774198</c:v>
                </c:pt>
                <c:pt idx="9981">
                  <c:v>39.2028609400625</c:v>
                </c:pt>
                <c:pt idx="9982">
                  <c:v>39.2038896602634</c:v>
                </c:pt>
                <c:pt idx="9983">
                  <c:v>39.204918312381501</c:v>
                </c:pt>
                <c:pt idx="9984">
                  <c:v>39.205946896421402</c:v>
                </c:pt>
                <c:pt idx="9985">
                  <c:v>39.206975412387699</c:v>
                </c:pt>
                <c:pt idx="9986">
                  <c:v>39.208003860284897</c:v>
                </c:pt>
                <c:pt idx="9987">
                  <c:v>39.2090322401178</c:v>
                </c:pt>
                <c:pt idx="9988">
                  <c:v>39.210060551890898</c:v>
                </c:pt>
                <c:pt idx="9989">
                  <c:v>39.211088795608902</c:v>
                </c:pt>
                <c:pt idx="9990">
                  <c:v>39.212116971276302</c:v>
                </c:pt>
                <c:pt idx="9991">
                  <c:v>39.213145078897703</c:v>
                </c:pt>
                <c:pt idx="9992">
                  <c:v>39.214173118477802</c:v>
                </c:pt>
                <c:pt idx="9993">
                  <c:v>39.215201090021203</c:v>
                </c:pt>
                <c:pt idx="9994">
                  <c:v>39.216228993532503</c:v>
                </c:pt>
                <c:pt idx="9995">
                  <c:v>39.2172568290163</c:v>
                </c:pt>
                <c:pt idx="9996">
                  <c:v>39.218284596477197</c:v>
                </c:pt>
                <c:pt idx="9997">
                  <c:v>39.2193122959197</c:v>
                </c:pt>
                <c:pt idx="9998">
                  <c:v>39.220339927348597</c:v>
                </c:pt>
                <c:pt idx="9999">
                  <c:v>39.2213674907685</c:v>
                </c:pt>
                <c:pt idx="10000">
                  <c:v>39.222394986183801</c:v>
                </c:pt>
                <c:pt idx="10001">
                  <c:v>39.223422413599302</c:v>
                </c:pt>
                <c:pt idx="10002">
                  <c:v>39.2244497730196</c:v>
                </c:pt>
                <c:pt idx="10003">
                  <c:v>39.225477064449201</c:v>
                </c:pt>
                <c:pt idx="10004">
                  <c:v>39.226504287892702</c:v>
                </c:pt>
                <c:pt idx="10005">
                  <c:v>39.227531443354799</c:v>
                </c:pt>
                <c:pt idx="10006">
                  <c:v>39.228558530840097</c:v>
                </c:pt>
                <c:pt idx="10007">
                  <c:v>39.2295855503532</c:v>
                </c:pt>
                <c:pt idx="10008">
                  <c:v>39.230612501898598</c:v>
                </c:pt>
                <c:pt idx="10009">
                  <c:v>39.231639385481103</c:v>
                </c:pt>
                <c:pt idx="10010">
                  <c:v>39.232666201105097</c:v>
                </c:pt>
                <c:pt idx="10011">
                  <c:v>39.2336929487753</c:v>
                </c:pt>
                <c:pt idx="10012">
                  <c:v>39.2347196284963</c:v>
                </c:pt>
                <c:pt idx="10013">
                  <c:v>39.235746240272697</c:v>
                </c:pt>
                <c:pt idx="10014">
                  <c:v>39.2367727841091</c:v>
                </c:pt>
                <c:pt idx="10015">
                  <c:v>39.237799260010199</c:v>
                </c:pt>
                <c:pt idx="10016">
                  <c:v>39.2388256679804</c:v>
                </c:pt>
                <c:pt idx="10017">
                  <c:v>39.239852008024499</c:v>
                </c:pt>
                <c:pt idx="10018">
                  <c:v>39.240878280146902</c:v>
                </c:pt>
                <c:pt idx="10019">
                  <c:v>39.241904484352403</c:v>
                </c:pt>
                <c:pt idx="10020">
                  <c:v>39.242930620645502</c:v>
                </c:pt>
                <c:pt idx="10021">
                  <c:v>39.243956689030803</c:v>
                </c:pt>
                <c:pt idx="10022">
                  <c:v>39.244982689512902</c:v>
                </c:pt>
                <c:pt idx="10023">
                  <c:v>39.246008622096497</c:v>
                </c:pt>
                <c:pt idx="10024">
                  <c:v>39.247034486785999</c:v>
                </c:pt>
                <c:pt idx="10025">
                  <c:v>39.248060283586199</c:v>
                </c:pt>
                <c:pt idx="10026">
                  <c:v>39.2490860125016</c:v>
                </c:pt>
                <c:pt idx="10027">
                  <c:v>39.2501116735368</c:v>
                </c:pt>
                <c:pt idx="10028">
                  <c:v>39.251137266696503</c:v>
                </c:pt>
                <c:pt idx="10029">
                  <c:v>39.2521627919851</c:v>
                </c:pt>
                <c:pt idx="10030">
                  <c:v>39.253188249407401</c:v>
                </c:pt>
                <c:pt idx="10031">
                  <c:v>39.254213638967897</c:v>
                </c:pt>
                <c:pt idx="10032">
                  <c:v>39.2552389606712</c:v>
                </c:pt>
                <c:pt idx="10033">
                  <c:v>39.256264214521899</c:v>
                </c:pt>
                <c:pt idx="10034">
                  <c:v>39.257289400524598</c:v>
                </c:pt>
                <c:pt idx="10035">
                  <c:v>39.258314518683903</c:v>
                </c:pt>
                <c:pt idx="10036">
                  <c:v>39.259339569004403</c:v>
                </c:pt>
                <c:pt idx="10037">
                  <c:v>39.260364551490703</c:v>
                </c:pt>
                <c:pt idx="10038">
                  <c:v>39.261389466147399</c:v>
                </c:pt>
                <c:pt idx="10039">
                  <c:v>39.262414312979097</c:v>
                </c:pt>
                <c:pt idx="10040">
                  <c:v>39.263439091990399</c:v>
                </c:pt>
                <c:pt idx="10041">
                  <c:v>39.264463803185798</c:v>
                </c:pt>
                <c:pt idx="10042">
                  <c:v>39.265488446569996</c:v>
                </c:pt>
                <c:pt idx="10043">
                  <c:v>39.266513022147599</c:v>
                </c:pt>
                <c:pt idx="10044">
                  <c:v>39.267537529923203</c:v>
                </c:pt>
                <c:pt idx="10045">
                  <c:v>39.268561969901299</c:v>
                </c:pt>
                <c:pt idx="10046">
                  <c:v>39.269586342086598</c:v>
                </c:pt>
                <c:pt idx="10047">
                  <c:v>39.270610646483597</c:v>
                </c:pt>
                <c:pt idx="10048">
                  <c:v>39.271634883096901</c:v>
                </c:pt>
                <c:pt idx="10049">
                  <c:v>39.2726590519312</c:v>
                </c:pt>
                <c:pt idx="10050">
                  <c:v>39.273683152990998</c:v>
                </c:pt>
                <c:pt idx="10051">
                  <c:v>39.274707186280899</c:v>
                </c:pt>
                <c:pt idx="10052">
                  <c:v>39.275731151805502</c:v>
                </c:pt>
                <c:pt idx="10053">
                  <c:v>39.276755049569402</c:v>
                </c:pt>
                <c:pt idx="10054">
                  <c:v>39.277778879577198</c:v>
                </c:pt>
                <c:pt idx="10055">
                  <c:v>39.278802641833501</c:v>
                </c:pt>
                <c:pt idx="10056">
                  <c:v>39.2798263363429</c:v>
                </c:pt>
                <c:pt idx="10057">
                  <c:v>39.280849963109901</c:v>
                </c:pt>
                <c:pt idx="10058">
                  <c:v>39.2818735221392</c:v>
                </c:pt>
                <c:pt idx="10059">
                  <c:v>39.282897013435303</c:v>
                </c:pt>
                <c:pt idx="10060">
                  <c:v>39.283920437002898</c:v>
                </c:pt>
                <c:pt idx="10061">
                  <c:v>39.284943792846398</c:v>
                </c:pt>
                <c:pt idx="10062">
                  <c:v>39.2859670809706</c:v>
                </c:pt>
                <c:pt idx="10063">
                  <c:v>39.286990301380001</c:v>
                </c:pt>
                <c:pt idx="10064">
                  <c:v>39.288013454079199</c:v>
                </c:pt>
                <c:pt idx="10065">
                  <c:v>39.289036539072796</c:v>
                </c:pt>
                <c:pt idx="10066">
                  <c:v>39.2900595563653</c:v>
                </c:pt>
                <c:pt idx="10067">
                  <c:v>39.291082505961398</c:v>
                </c:pt>
                <c:pt idx="10068">
                  <c:v>39.292105387865597</c:v>
                </c:pt>
                <c:pt idx="10069">
                  <c:v>39.293128202082499</c:v>
                </c:pt>
                <c:pt idx="10070">
                  <c:v>39.294150948616704</c:v>
                </c:pt>
                <c:pt idx="10071">
                  <c:v>39.295173627472899</c:v>
                </c:pt>
                <c:pt idx="10072">
                  <c:v>39.296196238655497</c:v>
                </c:pt>
                <c:pt idx="10073">
                  <c:v>39.297218782169303</c:v>
                </c:pt>
                <c:pt idx="10074">
                  <c:v>39.298241258018599</c:v>
                </c:pt>
                <c:pt idx="10075">
                  <c:v>39.299263666208198</c:v>
                </c:pt>
                <c:pt idx="10076">
                  <c:v>39.300286006742702</c:v>
                </c:pt>
                <c:pt idx="10077">
                  <c:v>39.301308279626497</c:v>
                </c:pt>
                <c:pt idx="10078">
                  <c:v>39.302330484864399</c:v>
                </c:pt>
                <c:pt idx="10079">
                  <c:v>39.3033526224608</c:v>
                </c:pt>
                <c:pt idx="10080">
                  <c:v>39.304374692420403</c:v>
                </c:pt>
                <c:pt idx="10081">
                  <c:v>39.305396694747799</c:v>
                </c:pt>
                <c:pt idx="10082">
                  <c:v>39.3064186294474</c:v>
                </c:pt>
                <c:pt idx="10083">
                  <c:v>39.307440496524002</c:v>
                </c:pt>
                <c:pt idx="10084">
                  <c:v>39.308462295982103</c:v>
                </c:pt>
                <c:pt idx="10085">
                  <c:v>39.309484027826301</c:v>
                </c:pt>
                <c:pt idx="10086">
                  <c:v>39.310505692061099</c:v>
                </c:pt>
                <c:pt idx="10087">
                  <c:v>39.311527288691202</c:v>
                </c:pt>
                <c:pt idx="10088">
                  <c:v>39.312548817721101</c:v>
                </c:pt>
                <c:pt idx="10089">
                  <c:v>39.3135702791554</c:v>
                </c:pt>
                <c:pt idx="10090">
                  <c:v>39.314591672998702</c:v>
                </c:pt>
                <c:pt idx="10091">
                  <c:v>39.315612999255499</c:v>
                </c:pt>
                <c:pt idx="10092">
                  <c:v>39.316634257930502</c:v>
                </c:pt>
                <c:pt idx="10093">
                  <c:v>39.317655449028202</c:v>
                </c:pt>
                <c:pt idx="10094">
                  <c:v>39.318676572553301</c:v>
                </c:pt>
                <c:pt idx="10095">
                  <c:v>39.319697628510198</c:v>
                </c:pt>
                <c:pt idx="10096">
                  <c:v>39.320718616903598</c:v>
                </c:pt>
                <c:pt idx="10097">
                  <c:v>39.321739537737997</c:v>
                </c:pt>
                <c:pt idx="10098">
                  <c:v>39.3227603910181</c:v>
                </c:pt>
                <c:pt idx="10099">
                  <c:v>39.323781176748398</c:v>
                </c:pt>
                <c:pt idx="10100">
                  <c:v>39.324801894933401</c:v>
                </c:pt>
                <c:pt idx="10101">
                  <c:v>39.3258225455778</c:v>
                </c:pt>
                <c:pt idx="10102">
                  <c:v>39.3268431286861</c:v>
                </c:pt>
                <c:pt idx="10103">
                  <c:v>39.327863644262997</c:v>
                </c:pt>
                <c:pt idx="10104">
                  <c:v>39.328884092312897</c:v>
                </c:pt>
                <c:pt idx="10105">
                  <c:v>39.329904472840497</c:v>
                </c:pt>
                <c:pt idx="10106">
                  <c:v>39.3309247858503</c:v>
                </c:pt>
                <c:pt idx="10107">
                  <c:v>39.331945031346997</c:v>
                </c:pt>
                <c:pt idx="10108">
                  <c:v>39.332965209335001</c:v>
                </c:pt>
                <c:pt idx="10109">
                  <c:v>39.333985319819</c:v>
                </c:pt>
                <c:pt idx="10110">
                  <c:v>39.335005362803599</c:v>
                </c:pt>
                <c:pt idx="10111">
                  <c:v>39.336025338293197</c:v>
                </c:pt>
                <c:pt idx="10112">
                  <c:v>39.337045246292597</c:v>
                </c:pt>
                <c:pt idx="10113">
                  <c:v>39.338065086806203</c:v>
                </c:pt>
                <c:pt idx="10114">
                  <c:v>39.3390848598387</c:v>
                </c:pt>
                <c:pt idx="10115">
                  <c:v>39.340104565394597</c:v>
                </c:pt>
                <c:pt idx="10116">
                  <c:v>39.341124203478401</c:v>
                </c:pt>
                <c:pt idx="10117">
                  <c:v>39.342143774094801</c:v>
                </c:pt>
                <c:pt idx="10118">
                  <c:v>39.343163277248401</c:v>
                </c:pt>
                <c:pt idx="10119">
                  <c:v>39.344182712943599</c:v>
                </c:pt>
                <c:pt idx="10120">
                  <c:v>39.345202081185199</c:v>
                </c:pt>
                <c:pt idx="10121">
                  <c:v>39.3462213819775</c:v>
                </c:pt>
                <c:pt idx="10122">
                  <c:v>39.347240615325298</c:v>
                </c:pt>
                <c:pt idx="10123">
                  <c:v>39.348259781233097</c:v>
                </c:pt>
                <c:pt idx="10124">
                  <c:v>39.349278879705501</c:v>
                </c:pt>
                <c:pt idx="10125">
                  <c:v>39.350297910746903</c:v>
                </c:pt>
                <c:pt idx="10126">
                  <c:v>39.351316874362098</c:v>
                </c:pt>
                <c:pt idx="10127">
                  <c:v>39.352335770555598</c:v>
                </c:pt>
                <c:pt idx="10128">
                  <c:v>39.353354599331901</c:v>
                </c:pt>
                <c:pt idx="10129">
                  <c:v>39.354373360695597</c:v>
                </c:pt>
                <c:pt idx="10130">
                  <c:v>39.355392054651297</c:v>
                </c:pt>
                <c:pt idx="10131">
                  <c:v>39.356410681203499</c:v>
                </c:pt>
                <c:pt idx="10132">
                  <c:v>39.357429240356801</c:v>
                </c:pt>
                <c:pt idx="10133">
                  <c:v>39.358447732115899</c:v>
                </c:pt>
                <c:pt idx="10134">
                  <c:v>39.359466156485198</c:v>
                </c:pt>
                <c:pt idx="10135">
                  <c:v>39.360484513469302</c:v>
                </c:pt>
                <c:pt idx="10136">
                  <c:v>39.361502803072803</c:v>
                </c:pt>
                <c:pt idx="10137">
                  <c:v>39.362521025300197</c:v>
                </c:pt>
                <c:pt idx="10138">
                  <c:v>39.363539180156202</c:v>
                </c:pt>
                <c:pt idx="10139">
                  <c:v>39.364557267645203</c:v>
                </c:pt>
                <c:pt idx="10140">
                  <c:v>39.365575287772003</c:v>
                </c:pt>
                <c:pt idx="10141">
                  <c:v>39.366593240540901</c:v>
                </c:pt>
                <c:pt idx="10142">
                  <c:v>39.3676111259566</c:v>
                </c:pt>
                <c:pt idx="10143">
                  <c:v>39.368628944023698</c:v>
                </c:pt>
                <c:pt idx="10144">
                  <c:v>39.369646694746599</c:v>
                </c:pt>
                <c:pt idx="10145">
                  <c:v>39.370664378130101</c:v>
                </c:pt>
                <c:pt idx="10146">
                  <c:v>39.371681994178601</c:v>
                </c:pt>
                <c:pt idx="10147">
                  <c:v>39.372699542896697</c:v>
                </c:pt>
                <c:pt idx="10148">
                  <c:v>39.373717024289</c:v>
                </c:pt>
                <c:pt idx="10149">
                  <c:v>39.3747344383601</c:v>
                </c:pt>
                <c:pt idx="10150">
                  <c:v>39.375751785114403</c:v>
                </c:pt>
                <c:pt idx="10151">
                  <c:v>39.376769064556598</c:v>
                </c:pt>
                <c:pt idx="10152">
                  <c:v>39.377786276691197</c:v>
                </c:pt>
                <c:pt idx="10153">
                  <c:v>39.378803421522797</c:v>
                </c:pt>
                <c:pt idx="10154">
                  <c:v>39.379820499055903</c:v>
                </c:pt>
                <c:pt idx="10155">
                  <c:v>39.380837509295198</c:v>
                </c:pt>
                <c:pt idx="10156">
                  <c:v>39.381854452245101</c:v>
                </c:pt>
                <c:pt idx="10157">
                  <c:v>39.382871327910301</c:v>
                </c:pt>
                <c:pt idx="10158">
                  <c:v>39.383888136295198</c:v>
                </c:pt>
                <c:pt idx="10159">
                  <c:v>39.384904877404502</c:v>
                </c:pt>
                <c:pt idx="10160">
                  <c:v>39.385921551242802</c:v>
                </c:pt>
                <c:pt idx="10161">
                  <c:v>39.386938157814498</c:v>
                </c:pt>
                <c:pt idx="10162">
                  <c:v>39.387954697124201</c:v>
                </c:pt>
                <c:pt idx="10163">
                  <c:v>39.3889711691765</c:v>
                </c:pt>
                <c:pt idx="10164">
                  <c:v>39.389987573976001</c:v>
                </c:pt>
                <c:pt idx="10165">
                  <c:v>39.3910039115272</c:v>
                </c:pt>
                <c:pt idx="10166">
                  <c:v>39.392020181834702</c:v>
                </c:pt>
                <c:pt idx="10167">
                  <c:v>39.393036384902999</c:v>
                </c:pt>
                <c:pt idx="10168">
                  <c:v>39.394052520736601</c:v>
                </c:pt>
                <c:pt idx="10169">
                  <c:v>39.395068589340198</c:v>
                </c:pt>
                <c:pt idx="10170">
                  <c:v>39.396084590718402</c:v>
                </c:pt>
                <c:pt idx="10171">
                  <c:v>39.397100524875498</c:v>
                </c:pt>
                <c:pt idx="10172">
                  <c:v>39.398116391816302</c:v>
                </c:pt>
                <c:pt idx="10173">
                  <c:v>39.399132191545299</c:v>
                </c:pt>
                <c:pt idx="10174">
                  <c:v>39.400147924066999</c:v>
                </c:pt>
                <c:pt idx="10175">
                  <c:v>39.401163589385902</c:v>
                </c:pt>
                <c:pt idx="10176">
                  <c:v>39.402179187506697</c:v>
                </c:pt>
                <c:pt idx="10177">
                  <c:v>39.403194718433902</c:v>
                </c:pt>
                <c:pt idx="10178">
                  <c:v>39.4042101821721</c:v>
                </c:pt>
                <c:pt idx="10179">
                  <c:v>39.405225578725698</c:v>
                </c:pt>
                <c:pt idx="10180">
                  <c:v>39.406240908099399</c:v>
                </c:pt>
                <c:pt idx="10181">
                  <c:v>39.407256170297799</c:v>
                </c:pt>
                <c:pt idx="10182">
                  <c:v>39.408271365325199</c:v>
                </c:pt>
                <c:pt idx="10183">
                  <c:v>39.4092864931864</c:v>
                </c:pt>
                <c:pt idx="10184">
                  <c:v>39.410301553885901</c:v>
                </c:pt>
                <c:pt idx="10185">
                  <c:v>39.4113165474282</c:v>
                </c:pt>
                <c:pt idx="10186">
                  <c:v>39.4123314738179</c:v>
                </c:pt>
                <c:pt idx="10187">
                  <c:v>39.413346333059501</c:v>
                </c:pt>
                <c:pt idx="10188">
                  <c:v>39.414361125157498</c:v>
                </c:pt>
                <c:pt idx="10189">
                  <c:v>39.415375850116703</c:v>
                </c:pt>
                <c:pt idx="10190">
                  <c:v>39.416390507941301</c:v>
                </c:pt>
                <c:pt idx="10191">
                  <c:v>39.417405098636202</c:v>
                </c:pt>
                <c:pt idx="10192">
                  <c:v>39.418419622205697</c:v>
                </c:pt>
                <c:pt idx="10193">
                  <c:v>39.419434078654497</c:v>
                </c:pt>
                <c:pt idx="10194">
                  <c:v>39.420448467987001</c:v>
                </c:pt>
                <c:pt idx="10195">
                  <c:v>39.421462790207897</c:v>
                </c:pt>
                <c:pt idx="10196">
                  <c:v>39.4224770453216</c:v>
                </c:pt>
                <c:pt idx="10197">
                  <c:v>39.423491233332797</c:v>
                </c:pt>
                <c:pt idx="10198">
                  <c:v>39.424505354246001</c:v>
                </c:pt>
                <c:pt idx="10199">
                  <c:v>39.425519408065703</c:v>
                </c:pt>
                <c:pt idx="10200">
                  <c:v>39.4265333947965</c:v>
                </c:pt>
                <c:pt idx="10201">
                  <c:v>39.427547314442897</c:v>
                </c:pt>
                <c:pt idx="10202">
                  <c:v>39.428561167009498</c:v>
                </c:pt>
                <c:pt idx="10203">
                  <c:v>39.429574952500801</c:v>
                </c:pt>
                <c:pt idx="10204">
                  <c:v>39.430588670921402</c:v>
                </c:pt>
                <c:pt idx="10205">
                  <c:v>39.431602322275801</c:v>
                </c:pt>
                <c:pt idx="10206">
                  <c:v>39.4326159065686</c:v>
                </c:pt>
                <c:pt idx="10207">
                  <c:v>39.433629423804298</c:v>
                </c:pt>
                <c:pt idx="10208">
                  <c:v>39.4346428739874</c:v>
                </c:pt>
                <c:pt idx="10209">
                  <c:v>39.435656257122503</c:v>
                </c:pt>
                <c:pt idx="10210">
                  <c:v>39.436669573214203</c:v>
                </c:pt>
                <c:pt idx="10211">
                  <c:v>39.437682822267</c:v>
                </c:pt>
                <c:pt idx="10212">
                  <c:v>39.438696004285497</c:v>
                </c:pt>
                <c:pt idx="10213">
                  <c:v>39.439709119274099</c:v>
                </c:pt>
                <c:pt idx="10214">
                  <c:v>39.440722167237404</c:v>
                </c:pt>
                <c:pt idx="10215">
                  <c:v>39.441735148180001</c:v>
                </c:pt>
                <c:pt idx="10216">
                  <c:v>39.442748062106403</c:v>
                </c:pt>
                <c:pt idx="10217">
                  <c:v>39.443760909021201</c:v>
                </c:pt>
                <c:pt idx="10218">
                  <c:v>39.444773688928898</c:v>
                </c:pt>
                <c:pt idx="10219">
                  <c:v>39.445786401833999</c:v>
                </c:pt>
                <c:pt idx="10220">
                  <c:v>39.446799047741102</c:v>
                </c:pt>
                <c:pt idx="10221">
                  <c:v>39.447811626654698</c:v>
                </c:pt>
                <c:pt idx="10222">
                  <c:v>39.448824138579397</c:v>
                </c:pt>
                <c:pt idx="10223">
                  <c:v>39.449836583519797</c:v>
                </c:pt>
                <c:pt idx="10224">
                  <c:v>39.450848961480197</c:v>
                </c:pt>
                <c:pt idx="10225">
                  <c:v>39.451861272465401</c:v>
                </c:pt>
                <c:pt idx="10226">
                  <c:v>39.452873516479798</c:v>
                </c:pt>
                <c:pt idx="10227">
                  <c:v>39.453885693528001</c:v>
                </c:pt>
                <c:pt idx="10228">
                  <c:v>39.454897803614401</c:v>
                </c:pt>
                <c:pt idx="10229">
                  <c:v>39.455909846743801</c:v>
                </c:pt>
                <c:pt idx="10230">
                  <c:v>39.456921822920499</c:v>
                </c:pt>
                <c:pt idx="10231">
                  <c:v>39.457933732149201</c:v>
                </c:pt>
                <c:pt idx="10232">
                  <c:v>39.458945574434303</c:v>
                </c:pt>
                <c:pt idx="10233">
                  <c:v>39.459957349780503</c:v>
                </c:pt>
                <c:pt idx="10234">
                  <c:v>39.460969058192198</c:v>
                </c:pt>
                <c:pt idx="10235">
                  <c:v>39.461980699674001</c:v>
                </c:pt>
                <c:pt idx="10236">
                  <c:v>39.462992274230402</c:v>
                </c:pt>
                <c:pt idx="10237">
                  <c:v>39.464003781865998</c:v>
                </c:pt>
                <c:pt idx="10238">
                  <c:v>39.465015222585301</c:v>
                </c:pt>
                <c:pt idx="10239">
                  <c:v>39.466026596392801</c:v>
                </c:pt>
                <c:pt idx="10240">
                  <c:v>39.467037903293097</c:v>
                </c:pt>
                <c:pt idx="10241">
                  <c:v>39.468049143290699</c:v>
                </c:pt>
                <c:pt idx="10242">
                  <c:v>39.469060316390099</c:v>
                </c:pt>
                <c:pt idx="10243">
                  <c:v>39.470071422596</c:v>
                </c:pt>
                <c:pt idx="10244">
                  <c:v>39.471082461912701</c:v>
                </c:pt>
                <c:pt idx="10245">
                  <c:v>39.472093434344899</c:v>
                </c:pt>
                <c:pt idx="10246">
                  <c:v>39.473104339897098</c:v>
                </c:pt>
                <c:pt idx="10247">
                  <c:v>39.474115178573797</c:v>
                </c:pt>
                <c:pt idx="10248">
                  <c:v>39.4751259503795</c:v>
                </c:pt>
                <c:pt idx="10249">
                  <c:v>39.476136655318903</c:v>
                </c:pt>
                <c:pt idx="10250">
                  <c:v>39.477147293396399</c:v>
                </c:pt>
                <c:pt idx="10251">
                  <c:v>39.478157864616499</c:v>
                </c:pt>
                <c:pt idx="10252">
                  <c:v>39.4791683689838</c:v>
                </c:pt>
                <c:pt idx="10253">
                  <c:v>39.480178806502799</c:v>
                </c:pt>
                <c:pt idx="10254">
                  <c:v>39.481189177178102</c:v>
                </c:pt>
                <c:pt idx="10255">
                  <c:v>39.482199481014199</c:v>
                </c:pt>
                <c:pt idx="10256">
                  <c:v>39.483209718015502</c:v>
                </c:pt>
                <c:pt idx="10257">
                  <c:v>39.4842198881868</c:v>
                </c:pt>
                <c:pt idx="10258">
                  <c:v>39.4852299915324</c:v>
                </c:pt>
                <c:pt idx="10259">
                  <c:v>39.486240028056898</c:v>
                </c:pt>
                <c:pt idx="10260">
                  <c:v>39.487249997764899</c:v>
                </c:pt>
                <c:pt idx="10261">
                  <c:v>39.4882599006608</c:v>
                </c:pt>
                <c:pt idx="10262">
                  <c:v>39.4892697367493</c:v>
                </c:pt>
                <c:pt idx="10263">
                  <c:v>39.490279506034703</c:v>
                </c:pt>
                <c:pt idx="10264">
                  <c:v>39.491289208521799</c:v>
                </c:pt>
                <c:pt idx="10265">
                  <c:v>39.492298844214901</c:v>
                </c:pt>
                <c:pt idx="10266">
                  <c:v>39.493308413118697</c:v>
                </c:pt>
                <c:pt idx="10267">
                  <c:v>39.494317915237502</c:v>
                </c:pt>
                <c:pt idx="10268">
                  <c:v>39.495327350576098</c:v>
                </c:pt>
                <c:pt idx="10269">
                  <c:v>39.496336719138903</c:v>
                </c:pt>
                <c:pt idx="10270">
                  <c:v>39.497346020930401</c:v>
                </c:pt>
                <c:pt idx="10271">
                  <c:v>39.498355255955097</c:v>
                </c:pt>
                <c:pt idx="10272">
                  <c:v>39.499364424217703</c:v>
                </c:pt>
                <c:pt idx="10273">
                  <c:v>39.500373525722502</c:v>
                </c:pt>
                <c:pt idx="10274">
                  <c:v>39.501382560474198</c:v>
                </c:pt>
                <c:pt idx="10275">
                  <c:v>39.502391528477297</c:v>
                </c:pt>
                <c:pt idx="10276">
                  <c:v>39.503400429736203</c:v>
                </c:pt>
                <c:pt idx="10277">
                  <c:v>39.5044092642556</c:v>
                </c:pt>
                <c:pt idx="10278">
                  <c:v>39.505418032039898</c:v>
                </c:pt>
                <c:pt idx="10279">
                  <c:v>39.506426733093697</c:v>
                </c:pt>
                <c:pt idx="10280">
                  <c:v>39.507435367421401</c:v>
                </c:pt>
                <c:pt idx="10281">
                  <c:v>39.508443935027699</c:v>
                </c:pt>
                <c:pt idx="10282">
                  <c:v>39.509452435916998</c:v>
                </c:pt>
                <c:pt idx="10283">
                  <c:v>39.510460870093901</c:v>
                </c:pt>
                <c:pt idx="10284">
                  <c:v>39.511469237562899</c:v>
                </c:pt>
                <c:pt idx="10285">
                  <c:v>39.512477538328497</c:v>
                </c:pt>
                <c:pt idx="10286">
                  <c:v>39.5134857723952</c:v>
                </c:pt>
                <c:pt idx="10287">
                  <c:v>39.514493939767597</c:v>
                </c:pt>
                <c:pt idx="10288">
                  <c:v>39.515502040450102</c:v>
                </c:pt>
                <c:pt idx="10289">
                  <c:v>39.516510074447297</c:v>
                </c:pt>
                <c:pt idx="10290">
                  <c:v>39.5175180417638</c:v>
                </c:pt>
                <c:pt idx="10291">
                  <c:v>39.518525942403997</c:v>
                </c:pt>
                <c:pt idx="10292">
                  <c:v>39.519533776372498</c:v>
                </c:pt>
                <c:pt idx="10293">
                  <c:v>39.520541543673701</c:v>
                </c:pt>
                <c:pt idx="10294">
                  <c:v>39.521549244312297</c:v>
                </c:pt>
                <c:pt idx="10295">
                  <c:v>39.522556878292697</c:v>
                </c:pt>
                <c:pt idx="10296">
                  <c:v>39.5235644456194</c:v>
                </c:pt>
                <c:pt idx="10297">
                  <c:v>39.524571946297002</c:v>
                </c:pt>
                <c:pt idx="10298">
                  <c:v>39.525579380330001</c:v>
                </c:pt>
                <c:pt idx="10299">
                  <c:v>39.526586747722902</c:v>
                </c:pt>
                <c:pt idx="10300">
                  <c:v>39.527594048480204</c:v>
                </c:pt>
                <c:pt idx="10301">
                  <c:v>39.528601282606402</c:v>
                </c:pt>
                <c:pt idx="10302">
                  <c:v>39.529608450106103</c:v>
                </c:pt>
                <c:pt idx="10303">
                  <c:v>39.530615550983804</c:v>
                </c:pt>
                <c:pt idx="10304">
                  <c:v>39.531622585244001</c:v>
                </c:pt>
                <c:pt idx="10305">
                  <c:v>39.532629552891201</c:v>
                </c:pt>
                <c:pt idx="10306">
                  <c:v>39.533636453929901</c:v>
                </c:pt>
                <c:pt idx="10307">
                  <c:v>39.534643288364599</c:v>
                </c:pt>
                <c:pt idx="10308">
                  <c:v>39.535650056199998</c:v>
                </c:pt>
                <c:pt idx="10309">
                  <c:v>39.536656757440397</c:v>
                </c:pt>
                <c:pt idx="10310">
                  <c:v>39.537663392090302</c:v>
                </c:pt>
                <c:pt idx="10311">
                  <c:v>39.538669960154401</c:v>
                </c:pt>
                <c:pt idx="10312">
                  <c:v>39.5396764616372</c:v>
                </c:pt>
                <c:pt idx="10313">
                  <c:v>39.540682896542997</c:v>
                </c:pt>
                <c:pt idx="10314">
                  <c:v>39.541689264876503</c:v>
                </c:pt>
                <c:pt idx="10315">
                  <c:v>39.542695566642202</c:v>
                </c:pt>
                <c:pt idx="10316">
                  <c:v>39.543701801844598</c:v>
                </c:pt>
                <c:pt idx="10317">
                  <c:v>39.544707970488098</c:v>
                </c:pt>
                <c:pt idx="10318">
                  <c:v>39.545714072577397</c:v>
                </c:pt>
                <c:pt idx="10319">
                  <c:v>39.546720108116801</c:v>
                </c:pt>
                <c:pt idx="10320">
                  <c:v>39.547726077111001</c:v>
                </c:pt>
                <c:pt idx="10321">
                  <c:v>39.548731979564501</c:v>
                </c:pt>
                <c:pt idx="10322">
                  <c:v>39.549737815481699</c:v>
                </c:pt>
                <c:pt idx="10323">
                  <c:v>39.550743584867199</c:v>
                </c:pt>
                <c:pt idx="10324">
                  <c:v>39.551749287725499</c:v>
                </c:pt>
                <c:pt idx="10325">
                  <c:v>39.552754924060999</c:v>
                </c:pt>
                <c:pt idx="10326">
                  <c:v>39.5537604938784</c:v>
                </c:pt>
                <c:pt idx="10327">
                  <c:v>39.554765997182102</c:v>
                </c:pt>
                <c:pt idx="10328">
                  <c:v>39.555771433976602</c:v>
                </c:pt>
                <c:pt idx="10329">
                  <c:v>39.556776804266399</c:v>
                </c:pt>
                <c:pt idx="10330">
                  <c:v>39.557782108056102</c:v>
                </c:pt>
                <c:pt idx="10331">
                  <c:v>39.558787345350197</c:v>
                </c:pt>
                <c:pt idx="10332">
                  <c:v>39.559792516153102</c:v>
                </c:pt>
                <c:pt idx="10333">
                  <c:v>39.560797620469302</c:v>
                </c:pt>
                <c:pt idx="10334">
                  <c:v>39.561802658303499</c:v>
                </c:pt>
                <c:pt idx="10335">
                  <c:v>39.562807629660099</c:v>
                </c:pt>
                <c:pt idx="10336">
                  <c:v>39.563812534543501</c:v>
                </c:pt>
                <c:pt idx="10337">
                  <c:v>39.564817372958302</c:v>
                </c:pt>
                <c:pt idx="10338">
                  <c:v>39.565822144909099</c:v>
                </c:pt>
                <c:pt idx="10339">
                  <c:v>39.566826850400297</c:v>
                </c:pt>
                <c:pt idx="10340">
                  <c:v>39.567831489436401</c:v>
                </c:pt>
                <c:pt idx="10341">
                  <c:v>39.568836062021902</c:v>
                </c:pt>
                <c:pt idx="10342">
                  <c:v>39.569840568161403</c:v>
                </c:pt>
                <c:pt idx="10343">
                  <c:v>39.570845007859297</c:v>
                </c:pt>
                <c:pt idx="10344">
                  <c:v>39.571849381120202</c:v>
                </c:pt>
                <c:pt idx="10345">
                  <c:v>39.572853687948502</c:v>
                </c:pt>
                <c:pt idx="10346">
                  <c:v>39.573857928348801</c:v>
                </c:pt>
                <c:pt idx="10347">
                  <c:v>39.574862102325604</c:v>
                </c:pt>
                <c:pt idx="10348">
                  <c:v>39.575866209883301</c:v>
                </c:pt>
                <c:pt idx="10349">
                  <c:v>39.576870251026499</c:v>
                </c:pt>
                <c:pt idx="10350">
                  <c:v>39.5778742257597</c:v>
                </c:pt>
                <c:pt idx="10351">
                  <c:v>39.578878134087397</c:v>
                </c:pt>
                <c:pt idx="10352">
                  <c:v>39.579881976014001</c:v>
                </c:pt>
                <c:pt idx="10353">
                  <c:v>39.580885751544201</c:v>
                </c:pt>
                <c:pt idx="10354">
                  <c:v>39.581889460682298</c:v>
                </c:pt>
                <c:pt idx="10355">
                  <c:v>39.582893103432902</c:v>
                </c:pt>
                <c:pt idx="10356">
                  <c:v>39.583896679800503</c:v>
                </c:pt>
                <c:pt idx="10357">
                  <c:v>39.5849001897896</c:v>
                </c:pt>
                <c:pt idx="10358">
                  <c:v>39.585903633404797</c:v>
                </c:pt>
                <c:pt idx="10359">
                  <c:v>39.5869070106504</c:v>
                </c:pt>
                <c:pt idx="10360">
                  <c:v>39.587910321530998</c:v>
                </c:pt>
                <c:pt idx="10361">
                  <c:v>39.588913566051097</c:v>
                </c:pt>
                <c:pt idx="10362">
                  <c:v>39.589916744215202</c:v>
                </c:pt>
                <c:pt idx="10363">
                  <c:v>39.590919856027803</c:v>
                </c:pt>
                <c:pt idx="10364">
                  <c:v>39.591922901493398</c:v>
                </c:pt>
                <c:pt idx="10365">
                  <c:v>39.592925880616498</c:v>
                </c:pt>
                <c:pt idx="10366">
                  <c:v>39.593928793401602</c:v>
                </c:pt>
                <c:pt idx="10367">
                  <c:v>39.5949316398533</c:v>
                </c:pt>
                <c:pt idx="10368">
                  <c:v>39.595934419975897</c:v>
                </c:pt>
                <c:pt idx="10369">
                  <c:v>39.596937133773999</c:v>
                </c:pt>
                <c:pt idx="10370">
                  <c:v>39.597939781252101</c:v>
                </c:pt>
                <c:pt idx="10371">
                  <c:v>39.598942362414597</c:v>
                </c:pt>
                <c:pt idx="10372">
                  <c:v>39.599944877266203</c:v>
                </c:pt>
                <c:pt idx="10373">
                  <c:v>39.600947325811298</c:v>
                </c:pt>
                <c:pt idx="10374">
                  <c:v>39.601949708054299</c:v>
                </c:pt>
                <c:pt idx="10375">
                  <c:v>39.602952023999798</c:v>
                </c:pt>
                <c:pt idx="10376">
                  <c:v>39.603954273652299</c:v>
                </c:pt>
                <c:pt idx="10377">
                  <c:v>39.6049564570163</c:v>
                </c:pt>
                <c:pt idx="10378">
                  <c:v>39.605958574096199</c:v>
                </c:pt>
                <c:pt idx="10379">
                  <c:v>39.606960624896601</c:v>
                </c:pt>
                <c:pt idx="10380">
                  <c:v>39.607962609421897</c:v>
                </c:pt>
                <c:pt idx="10381">
                  <c:v>39.608964527676697</c:v>
                </c:pt>
                <c:pt idx="10382">
                  <c:v>39.609966379665401</c:v>
                </c:pt>
                <c:pt idx="10383">
                  <c:v>39.610968165392599</c:v>
                </c:pt>
                <c:pt idx="10384">
                  <c:v>39.611969884862702</c:v>
                </c:pt>
                <c:pt idx="10385">
                  <c:v>39.612971538080203</c:v>
                </c:pt>
                <c:pt idx="10386">
                  <c:v>39.613973125049597</c:v>
                </c:pt>
                <c:pt idx="10387">
                  <c:v>39.614974645775497</c:v>
                </c:pt>
                <c:pt idx="10388">
                  <c:v>39.615976100262202</c:v>
                </c:pt>
                <c:pt idx="10389">
                  <c:v>39.616977488514401</c:v>
                </c:pt>
                <c:pt idx="10390">
                  <c:v>39.6179788105364</c:v>
                </c:pt>
                <c:pt idx="10391">
                  <c:v>39.618980066332902</c:v>
                </c:pt>
                <c:pt idx="10392">
                  <c:v>39.619981255908101</c:v>
                </c:pt>
                <c:pt idx="10393">
                  <c:v>39.620982379266799</c:v>
                </c:pt>
                <c:pt idx="10394">
                  <c:v>39.621983436413302</c:v>
                </c:pt>
                <c:pt idx="10395">
                  <c:v>39.622984427352101</c:v>
                </c:pt>
                <c:pt idx="10396">
                  <c:v>39.6239853520878</c:v>
                </c:pt>
                <c:pt idx="10397">
                  <c:v>39.624986210624797</c:v>
                </c:pt>
                <c:pt idx="10398">
                  <c:v>39.625987002967598</c:v>
                </c:pt>
                <c:pt idx="10399">
                  <c:v>39.6269877291207</c:v>
                </c:pt>
                <c:pt idx="10400">
                  <c:v>39.627988389088699</c:v>
                </c:pt>
                <c:pt idx="10401">
                  <c:v>39.628988982875804</c:v>
                </c:pt>
                <c:pt idx="10402">
                  <c:v>39.629989510486801</c:v>
                </c:pt>
                <c:pt idx="10403">
                  <c:v>39.630989971925999</c:v>
                </c:pt>
                <c:pt idx="10404">
                  <c:v>39.631990367197901</c:v>
                </c:pt>
                <c:pt idx="10405">
                  <c:v>39.632990696307097</c:v>
                </c:pt>
                <c:pt idx="10406">
                  <c:v>39.633990959258</c:v>
                </c:pt>
                <c:pt idx="10407">
                  <c:v>39.634991156055101</c:v>
                </c:pt>
                <c:pt idx="10408">
                  <c:v>39.635991286702897</c:v>
                </c:pt>
                <c:pt idx="10409">
                  <c:v>39.6369913512059</c:v>
                </c:pt>
                <c:pt idx="10410">
                  <c:v>39.637991349568502</c:v>
                </c:pt>
                <c:pt idx="10411">
                  <c:v>39.638991281795299</c:v>
                </c:pt>
                <c:pt idx="10412">
                  <c:v>39.639991147890697</c:v>
                </c:pt>
                <c:pt idx="10413">
                  <c:v>39.640990947859201</c:v>
                </c:pt>
                <c:pt idx="10414">
                  <c:v>39.641990681705401</c:v>
                </c:pt>
                <c:pt idx="10415">
                  <c:v>39.642990349433603</c:v>
                </c:pt>
                <c:pt idx="10416">
                  <c:v>39.643989951048397</c:v>
                </c:pt>
                <c:pt idx="10417">
                  <c:v>39.644989486554302</c:v>
                </c:pt>
                <c:pt idx="10418">
                  <c:v>39.645988955955701</c:v>
                </c:pt>
                <c:pt idx="10419">
                  <c:v>39.646988359257101</c:v>
                </c:pt>
                <c:pt idx="10420">
                  <c:v>39.647987696462998</c:v>
                </c:pt>
                <c:pt idx="10421">
                  <c:v>39.648986967577898</c:v>
                </c:pt>
                <c:pt idx="10422">
                  <c:v>39.649986172606297</c:v>
                </c:pt>
                <c:pt idx="10423">
                  <c:v>39.650985311552702</c:v>
                </c:pt>
                <c:pt idx="10424">
                  <c:v>39.651984384421397</c:v>
                </c:pt>
                <c:pt idx="10425">
                  <c:v>39.652983391217099</c:v>
                </c:pt>
                <c:pt idx="10426">
                  <c:v>39.653982331944199</c:v>
                </c:pt>
                <c:pt idx="10427">
                  <c:v>39.654981206607196</c:v>
                </c:pt>
                <c:pt idx="10428">
                  <c:v>39.655980015210503</c:v>
                </c:pt>
                <c:pt idx="10429">
                  <c:v>39.656978757758701</c:v>
                </c:pt>
                <c:pt idx="10430">
                  <c:v>39.657977434256203</c:v>
                </c:pt>
                <c:pt idx="10431">
                  <c:v>39.658976044707501</c:v>
                </c:pt>
                <c:pt idx="10432">
                  <c:v>39.659974589116999</c:v>
                </c:pt>
                <c:pt idx="10433">
                  <c:v>39.660973067489401</c:v>
                </c:pt>
                <c:pt idx="10434">
                  <c:v>39.6619714798289</c:v>
                </c:pt>
                <c:pt idx="10435">
                  <c:v>39.662969826140198</c:v>
                </c:pt>
                <c:pt idx="10436">
                  <c:v>39.663968106427703</c:v>
                </c:pt>
                <c:pt idx="10437">
                  <c:v>39.664966320695797</c:v>
                </c:pt>
                <c:pt idx="10438">
                  <c:v>39.665964468949099</c:v>
                </c:pt>
                <c:pt idx="10439">
                  <c:v>39.666962551192</c:v>
                </c:pt>
                <c:pt idx="10440">
                  <c:v>39.667960567428999</c:v>
                </c:pt>
                <c:pt idx="10441">
                  <c:v>39.668958517664599</c:v>
                </c:pt>
                <c:pt idx="10442">
                  <c:v>39.669956401903299</c:v>
                </c:pt>
                <c:pt idx="10443">
                  <c:v>39.670954220149497</c:v>
                </c:pt>
                <c:pt idx="10444">
                  <c:v>39.671951972407697</c:v>
                </c:pt>
                <c:pt idx="10445">
                  <c:v>39.672949658682398</c:v>
                </c:pt>
                <c:pt idx="10446">
                  <c:v>39.673947278977998</c:v>
                </c:pt>
                <c:pt idx="10447">
                  <c:v>39.674944833299101</c:v>
                </c:pt>
                <c:pt idx="10448">
                  <c:v>39.675942321650098</c:v>
                </c:pt>
                <c:pt idx="10449">
                  <c:v>39.676939744035401</c:v>
                </c:pt>
                <c:pt idx="10450">
                  <c:v>39.677937100459602</c:v>
                </c:pt>
                <c:pt idx="10451">
                  <c:v>39.678934390927203</c:v>
                </c:pt>
                <c:pt idx="10452">
                  <c:v>39.679931615442598</c:v>
                </c:pt>
                <c:pt idx="10453">
                  <c:v>39.680928774010198</c:v>
                </c:pt>
                <c:pt idx="10454">
                  <c:v>39.6819258666346</c:v>
                </c:pt>
                <c:pt idx="10455">
                  <c:v>39.682922893320203</c:v>
                </c:pt>
                <c:pt idx="10456">
                  <c:v>39.683919854071497</c:v>
                </c:pt>
                <c:pt idx="10457">
                  <c:v>39.684916748892903</c:v>
                </c:pt>
                <c:pt idx="10458">
                  <c:v>39.685913577789101</c:v>
                </c:pt>
                <c:pt idx="10459">
                  <c:v>39.6869103407643</c:v>
                </c:pt>
                <c:pt idx="10460">
                  <c:v>39.687907037823102</c:v>
                </c:pt>
                <c:pt idx="10461">
                  <c:v>39.6889036689699</c:v>
                </c:pt>
                <c:pt idx="10462">
                  <c:v>39.689900234209297</c:v>
                </c:pt>
                <c:pt idx="10463">
                  <c:v>39.6908967335456</c:v>
                </c:pt>
                <c:pt idx="10464">
                  <c:v>39.691893166983498</c:v>
                </c:pt>
                <c:pt idx="10465">
                  <c:v>39.692889534527197</c:v>
                </c:pt>
                <c:pt idx="10466">
                  <c:v>39.693885836181401</c:v>
                </c:pt>
                <c:pt idx="10467">
                  <c:v>39.694882071950403</c:v>
                </c:pt>
                <c:pt idx="10468">
                  <c:v>39.695878241838798</c:v>
                </c:pt>
                <c:pt idx="10469">
                  <c:v>39.696874345850901</c:v>
                </c:pt>
                <c:pt idx="10470">
                  <c:v>39.6978703839914</c:v>
                </c:pt>
                <c:pt idx="10471">
                  <c:v>39.698866356264602</c:v>
                </c:pt>
                <c:pt idx="10472">
                  <c:v>39.699862262674998</c:v>
                </c:pt>
                <c:pt idx="10473">
                  <c:v>39.700858103227098</c:v>
                </c:pt>
                <c:pt idx="10474">
                  <c:v>39.701853877925302</c:v>
                </c:pt>
                <c:pt idx="10475">
                  <c:v>39.7028495867741</c:v>
                </c:pt>
                <c:pt idx="10476">
                  <c:v>39.703845229777997</c:v>
                </c:pt>
                <c:pt idx="10477">
                  <c:v>39.704840806941498</c:v>
                </c:pt>
                <c:pt idx="10478">
                  <c:v>39.705836318268901</c:v>
                </c:pt>
                <c:pt idx="10479">
                  <c:v>39.706831763764797</c:v>
                </c:pt>
                <c:pt idx="10480">
                  <c:v>39.707827143433697</c:v>
                </c:pt>
                <c:pt idx="10481">
                  <c:v>39.70882245728</c:v>
                </c:pt>
                <c:pt idx="10482">
                  <c:v>39.709817705308097</c:v>
                </c:pt>
                <c:pt idx="10483">
                  <c:v>39.7108128875226</c:v>
                </c:pt>
                <c:pt idx="10484">
                  <c:v>39.7118080039278</c:v>
                </c:pt>
                <c:pt idx="10485">
                  <c:v>39.712803054528401</c:v>
                </c:pt>
                <c:pt idx="10486">
                  <c:v>39.713798039328601</c:v>
                </c:pt>
                <c:pt idx="10487">
                  <c:v>39.714792958333099</c:v>
                </c:pt>
                <c:pt idx="10488">
                  <c:v>39.7157878115461</c:v>
                </c:pt>
                <c:pt idx="10489">
                  <c:v>39.716782598972301</c:v>
                </c:pt>
                <c:pt idx="10490">
                  <c:v>39.717777320616101</c:v>
                </c:pt>
                <c:pt idx="10491">
                  <c:v>39.718771976481897</c:v>
                </c:pt>
                <c:pt idx="10492">
                  <c:v>39.719766566574201</c:v>
                </c:pt>
                <c:pt idx="10493">
                  <c:v>39.720761090897497</c:v>
                </c:pt>
                <c:pt idx="10494">
                  <c:v>39.721755549456098</c:v>
                </c:pt>
                <c:pt idx="10495">
                  <c:v>39.722749942254701</c:v>
                </c:pt>
                <c:pt idx="10496">
                  <c:v>39.723744269297597</c:v>
                </c:pt>
                <c:pt idx="10497">
                  <c:v>39.724738530589299</c:v>
                </c:pt>
                <c:pt idx="10498">
                  <c:v>39.725732726134197</c:v>
                </c:pt>
                <c:pt idx="10499">
                  <c:v>39.726726855936903</c:v>
                </c:pt>
                <c:pt idx="10500">
                  <c:v>39.727720920001701</c:v>
                </c:pt>
                <c:pt idx="10501">
                  <c:v>39.728714918333203</c:v>
                </c:pt>
                <c:pt idx="10502">
                  <c:v>39.729708850935801</c:v>
                </c:pt>
                <c:pt idx="10503">
                  <c:v>39.730702717813898</c:v>
                </c:pt>
                <c:pt idx="10504">
                  <c:v>39.731696518972001</c:v>
                </c:pt>
                <c:pt idx="10505">
                  <c:v>39.732690254414699</c:v>
                </c:pt>
                <c:pt idx="10506">
                  <c:v>39.733683924146199</c:v>
                </c:pt>
                <c:pt idx="10507">
                  <c:v>39.734677528171098</c:v>
                </c:pt>
                <c:pt idx="10508">
                  <c:v>39.7356710664939</c:v>
                </c:pt>
                <c:pt idx="10509">
                  <c:v>39.736664539118898</c:v>
                </c:pt>
                <c:pt idx="10510">
                  <c:v>39.737657946050703</c:v>
                </c:pt>
                <c:pt idx="10511">
                  <c:v>39.738651287293699</c:v>
                </c:pt>
                <c:pt idx="10512">
                  <c:v>39.739644562852398</c:v>
                </c:pt>
                <c:pt idx="10513">
                  <c:v>39.740637772731198</c:v>
                </c:pt>
                <c:pt idx="10514">
                  <c:v>39.741630916934497</c:v>
                </c:pt>
                <c:pt idx="10515">
                  <c:v>39.7426239954669</c:v>
                </c:pt>
                <c:pt idx="10516">
                  <c:v>39.743617008332798</c:v>
                </c:pt>
                <c:pt idx="10517">
                  <c:v>39.744609955536603</c:v>
                </c:pt>
                <c:pt idx="10518">
                  <c:v>39.745602837082799</c:v>
                </c:pt>
                <c:pt idx="10519">
                  <c:v>39.746595652975799</c:v>
                </c:pt>
                <c:pt idx="10520">
                  <c:v>39.747588403220199</c:v>
                </c:pt>
                <c:pt idx="10521">
                  <c:v>39.748581087820298</c:v>
                </c:pt>
                <c:pt idx="10522">
                  <c:v>39.749573706780502</c:v>
                </c:pt>
                <c:pt idx="10523">
                  <c:v>39.750566260105501</c:v>
                </c:pt>
                <c:pt idx="10524">
                  <c:v>39.7515587477995</c:v>
                </c:pt>
                <c:pt idx="10525">
                  <c:v>39.752551169867097</c:v>
                </c:pt>
                <c:pt idx="10526">
                  <c:v>39.753543526312697</c:v>
                </c:pt>
                <c:pt idx="10527">
                  <c:v>39.754535817140798</c:v>
                </c:pt>
                <c:pt idx="10528">
                  <c:v>39.755528042355799</c:v>
                </c:pt>
                <c:pt idx="10529">
                  <c:v>39.756520201962097</c:v>
                </c:pt>
                <c:pt idx="10530">
                  <c:v>39.757512295964297</c:v>
                </c:pt>
                <c:pt idx="10531">
                  <c:v>39.758504324366697</c:v>
                </c:pt>
                <c:pt idx="10532">
                  <c:v>39.759496287173803</c:v>
                </c:pt>
                <c:pt idx="10533">
                  <c:v>39.760488184390098</c:v>
                </c:pt>
                <c:pt idx="10534">
                  <c:v>39.761480016020002</c:v>
                </c:pt>
                <c:pt idx="10535">
                  <c:v>39.762471782067998</c:v>
                </c:pt>
                <c:pt idx="10536">
                  <c:v>39.763463482538398</c:v>
                </c:pt>
                <c:pt idx="10537">
                  <c:v>39.764455117435801</c:v>
                </c:pt>
                <c:pt idx="10538">
                  <c:v>39.765446686764598</c:v>
                </c:pt>
                <c:pt idx="10539">
                  <c:v>39.7664381905293</c:v>
                </c:pt>
                <c:pt idx="10540">
                  <c:v>39.767429628734199</c:v>
                </c:pt>
                <c:pt idx="10541">
                  <c:v>39.768421001383899</c:v>
                </c:pt>
                <c:pt idx="10542">
                  <c:v>39.769412308482799</c:v>
                </c:pt>
                <c:pt idx="10543">
                  <c:v>39.770403550035297</c:v>
                </c:pt>
                <c:pt idx="10544">
                  <c:v>39.771394726045898</c:v>
                </c:pt>
                <c:pt idx="10545">
                  <c:v>39.772385836519099</c:v>
                </c:pt>
                <c:pt idx="10546">
                  <c:v>39.7733768814592</c:v>
                </c:pt>
                <c:pt idx="10547">
                  <c:v>39.774367860870697</c:v>
                </c:pt>
                <c:pt idx="10548">
                  <c:v>39.775358774758097</c:v>
                </c:pt>
                <c:pt idx="10549">
                  <c:v>39.776349623125697</c:v>
                </c:pt>
                <c:pt idx="10550">
                  <c:v>39.777340405978201</c:v>
                </c:pt>
                <c:pt idx="10551">
                  <c:v>39.778331123319802</c:v>
                </c:pt>
                <c:pt idx="10552">
                  <c:v>39.779321775155097</c:v>
                </c:pt>
                <c:pt idx="10553">
                  <c:v>39.780312361488399</c:v>
                </c:pt>
                <c:pt idx="10554">
                  <c:v>39.781302882324297</c:v>
                </c:pt>
                <c:pt idx="10555">
                  <c:v>39.782293337667099</c:v>
                </c:pt>
                <c:pt idx="10556">
                  <c:v>39.7832837275214</c:v>
                </c:pt>
                <c:pt idx="10557">
                  <c:v>39.784274051891501</c:v>
                </c:pt>
                <c:pt idx="10558">
                  <c:v>39.785264310781898</c:v>
                </c:pt>
                <c:pt idx="10559">
                  <c:v>39.786254504196997</c:v>
                </c:pt>
                <c:pt idx="10560">
                  <c:v>39.787244632141302</c:v>
                </c:pt>
                <c:pt idx="10561">
                  <c:v>39.788234694619199</c:v>
                </c:pt>
                <c:pt idx="10562">
                  <c:v>39.789224691635198</c:v>
                </c:pt>
                <c:pt idx="10563">
                  <c:v>39.790214623193698</c:v>
                </c:pt>
                <c:pt idx="10564">
                  <c:v>39.791204489299098</c:v>
                </c:pt>
                <c:pt idx="10565">
                  <c:v>39.792194289955901</c:v>
                </c:pt>
                <c:pt idx="10566">
                  <c:v>39.7931840251685</c:v>
                </c:pt>
                <c:pt idx="10567">
                  <c:v>39.7941736949413</c:v>
                </c:pt>
                <c:pt idx="10568">
                  <c:v>39.795163299278897</c:v>
                </c:pt>
                <c:pt idx="10569">
                  <c:v>39.796152838185598</c:v>
                </c:pt>
                <c:pt idx="10570">
                  <c:v>39.797142311665802</c:v>
                </c:pt>
                <c:pt idx="10571">
                  <c:v>39.798131719724097</c:v>
                </c:pt>
                <c:pt idx="10572">
                  <c:v>39.799121062364797</c:v>
                </c:pt>
                <c:pt idx="10573">
                  <c:v>39.800110339592401</c:v>
                </c:pt>
                <c:pt idx="10574">
                  <c:v>39.801099551411298</c:v>
                </c:pt>
                <c:pt idx="10575">
                  <c:v>39.802088697826001</c:v>
                </c:pt>
                <c:pt idx="10576">
                  <c:v>39.803077778840802</c:v>
                </c:pt>
                <c:pt idx="10577">
                  <c:v>39.804066794460297</c:v>
                </c:pt>
                <c:pt idx="10578">
                  <c:v>39.8050557446889</c:v>
                </c:pt>
                <c:pt idx="10579">
                  <c:v>39.806044629530902</c:v>
                </c:pt>
                <c:pt idx="10580">
                  <c:v>39.8070334489909</c:v>
                </c:pt>
                <c:pt idx="10581">
                  <c:v>39.8080222030733</c:v>
                </c:pt>
                <c:pt idx="10582">
                  <c:v>39.809010891782499</c:v>
                </c:pt>
                <c:pt idx="10583">
                  <c:v>39.809999515122897</c:v>
                </c:pt>
                <c:pt idx="10584">
                  <c:v>39.810988073098997</c:v>
                </c:pt>
                <c:pt idx="10585">
                  <c:v>39.811976565715099</c:v>
                </c:pt>
                <c:pt idx="10586">
                  <c:v>39.8129649929759</c:v>
                </c:pt>
                <c:pt idx="10587">
                  <c:v>39.813953354885598</c:v>
                </c:pt>
                <c:pt idx="10588">
                  <c:v>39.814941651448699</c:v>
                </c:pt>
                <c:pt idx="10589">
                  <c:v>39.8159298826696</c:v>
                </c:pt>
                <c:pt idx="10590">
                  <c:v>39.8169180485529</c:v>
                </c:pt>
                <c:pt idx="10591">
                  <c:v>39.817906149102797</c:v>
                </c:pt>
                <c:pt idx="10592">
                  <c:v>39.818894184323803</c:v>
                </c:pt>
                <c:pt idx="10593">
                  <c:v>39.819882154220501</c:v>
                </c:pt>
                <c:pt idx="10594">
                  <c:v>39.820870058797098</c:v>
                </c:pt>
                <c:pt idx="10595">
                  <c:v>39.821857898058099</c:v>
                </c:pt>
                <c:pt idx="10596">
                  <c:v>39.822845672008</c:v>
                </c:pt>
                <c:pt idx="10597">
                  <c:v>39.823833380651202</c:v>
                </c:pt>
                <c:pt idx="10598">
                  <c:v>39.824821023992101</c:v>
                </c:pt>
                <c:pt idx="10599">
                  <c:v>39.825808602035202</c:v>
                </c:pt>
                <c:pt idx="10600">
                  <c:v>39.826796114784798</c:v>
                </c:pt>
                <c:pt idx="10601">
                  <c:v>39.8277835622455</c:v>
                </c:pt>
                <c:pt idx="10602">
                  <c:v>39.8287709444215</c:v>
                </c:pt>
                <c:pt idx="10603">
                  <c:v>39.829758261317501</c:v>
                </c:pt>
                <c:pt idx="10604">
                  <c:v>39.830745512937703</c:v>
                </c:pt>
                <c:pt idx="10605">
                  <c:v>39.831732699286597</c:v>
                </c:pt>
                <c:pt idx="10606">
                  <c:v>39.832719820368702</c:v>
                </c:pt>
                <c:pt idx="10607">
                  <c:v>39.833706876188401</c:v>
                </c:pt>
                <c:pt idx="10608">
                  <c:v>39.834693866750001</c:v>
                </c:pt>
                <c:pt idx="10609">
                  <c:v>39.835680792058099</c:v>
                </c:pt>
                <c:pt idx="10610">
                  <c:v>39.836667652117001</c:v>
                </c:pt>
                <c:pt idx="10611">
                  <c:v>39.837654446931303</c:v>
                </c:pt>
                <c:pt idx="10612">
                  <c:v>39.838641176505199</c:v>
                </c:pt>
                <c:pt idx="10613">
                  <c:v>39.8396278408432</c:v>
                </c:pt>
                <c:pt idx="10614">
                  <c:v>39.840614439949803</c:v>
                </c:pt>
                <c:pt idx="10615">
                  <c:v>39.841600973829401</c:v>
                </c:pt>
                <c:pt idx="10616">
                  <c:v>39.842587442486398</c:v>
                </c:pt>
                <c:pt idx="10617">
                  <c:v>39.843573845925199</c:v>
                </c:pt>
                <c:pt idx="10618">
                  <c:v>39.844560184150303</c:v>
                </c:pt>
                <c:pt idx="10619">
                  <c:v>39.845546457166002</c:v>
                </c:pt>
                <c:pt idx="10620">
                  <c:v>39.846532664976799</c:v>
                </c:pt>
                <c:pt idx="10621">
                  <c:v>39.8475188075872</c:v>
                </c:pt>
                <c:pt idx="10622">
                  <c:v>39.848504885001397</c:v>
                </c:pt>
                <c:pt idx="10623">
                  <c:v>39.849490897224101</c:v>
                </c:pt>
                <c:pt idx="10624">
                  <c:v>39.850476844259497</c:v>
                </c:pt>
                <c:pt idx="10625">
                  <c:v>39.851462726112203</c:v>
                </c:pt>
                <c:pt idx="10626">
                  <c:v>39.852448542786497</c:v>
                </c:pt>
                <c:pt idx="10627">
                  <c:v>39.853434294286799</c:v>
                </c:pt>
                <c:pt idx="10628">
                  <c:v>39.8544199806176</c:v>
                </c:pt>
                <c:pt idx="10629">
                  <c:v>39.855405601783303</c:v>
                </c:pt>
                <c:pt idx="10630">
                  <c:v>39.856391157788302</c:v>
                </c:pt>
                <c:pt idx="10631">
                  <c:v>39.8573766486371</c:v>
                </c:pt>
                <c:pt idx="10632">
                  <c:v>39.858362074334003</c:v>
                </c:pt>
                <c:pt idx="10633">
                  <c:v>39.859347434883396</c:v>
                </c:pt>
                <c:pt idx="10634">
                  <c:v>39.860332730289898</c:v>
                </c:pt>
                <c:pt idx="10635">
                  <c:v>39.861317960557798</c:v>
                </c:pt>
                <c:pt idx="10636">
                  <c:v>39.862303125691497</c:v>
                </c:pt>
                <c:pt idx="10637">
                  <c:v>39.863288225695399</c:v>
                </c:pt>
                <c:pt idx="10638">
                  <c:v>39.864273260574002</c:v>
                </c:pt>
                <c:pt idx="10639">
                  <c:v>39.865258230331698</c:v>
                </c:pt>
                <c:pt idx="10640">
                  <c:v>39.866243134972898</c:v>
                </c:pt>
                <c:pt idx="10641">
                  <c:v>39.867227974502001</c:v>
                </c:pt>
                <c:pt idx="10642">
                  <c:v>39.868212748923398</c:v>
                </c:pt>
                <c:pt idx="10643">
                  <c:v>39.869197458241601</c:v>
                </c:pt>
                <c:pt idx="10644">
                  <c:v>39.870182102461001</c:v>
                </c:pt>
                <c:pt idx="10645">
                  <c:v>39.871166681585898</c:v>
                </c:pt>
                <c:pt idx="10646">
                  <c:v>39.872151195620802</c:v>
                </c:pt>
                <c:pt idx="10647">
                  <c:v>39.873135644570098</c:v>
                </c:pt>
                <c:pt idx="10648">
                  <c:v>39.874120028438298</c:v>
                </c:pt>
                <c:pt idx="10649">
                  <c:v>39.875104347229701</c:v>
                </c:pt>
                <c:pt idx="10650">
                  <c:v>39.876088600948798</c:v>
                </c:pt>
                <c:pt idx="10651">
                  <c:v>39.8770727895999</c:v>
                </c:pt>
                <c:pt idx="10652">
                  <c:v>39.8780569131875</c:v>
                </c:pt>
                <c:pt idx="10653">
                  <c:v>39.879040971716002</c:v>
                </c:pt>
                <c:pt idx="10654">
                  <c:v>39.880024965189797</c:v>
                </c:pt>
                <c:pt idx="10655">
                  <c:v>39.881008893613298</c:v>
                </c:pt>
                <c:pt idx="10656">
                  <c:v>39.881992756991004</c:v>
                </c:pt>
                <c:pt idx="10657">
                  <c:v>39.882976555327197</c:v>
                </c:pt>
                <c:pt idx="10658">
                  <c:v>39.883960288626298</c:v>
                </c:pt>
                <c:pt idx="10659">
                  <c:v>39.884943956892897</c:v>
                </c:pt>
                <c:pt idx="10660">
                  <c:v>39.885927560131201</c:v>
                </c:pt>
                <c:pt idx="10661">
                  <c:v>39.886911098345699</c:v>
                </c:pt>
                <c:pt idx="10662">
                  <c:v>39.887894571540798</c:v>
                </c:pt>
                <c:pt idx="10663">
                  <c:v>39.888877979720903</c:v>
                </c:pt>
                <c:pt idx="10664">
                  <c:v>39.889861322890397</c:v>
                </c:pt>
                <c:pt idx="10665">
                  <c:v>39.8908446010538</c:v>
                </c:pt>
                <c:pt idx="10666">
                  <c:v>39.891827814215397</c:v>
                </c:pt>
                <c:pt idx="10667">
                  <c:v>39.892810962379698</c:v>
                </c:pt>
                <c:pt idx="10668">
                  <c:v>39.893794045550997</c:v>
                </c:pt>
                <c:pt idx="10669">
                  <c:v>39.894777063733798</c:v>
                </c:pt>
                <c:pt idx="10670">
                  <c:v>39.895760016932499</c:v>
                </c:pt>
                <c:pt idx="10671">
                  <c:v>39.896742905151399</c:v>
                </c:pt>
                <c:pt idx="10672">
                  <c:v>39.897725728395102</c:v>
                </c:pt>
                <c:pt idx="10673">
                  <c:v>39.8987084866678</c:v>
                </c:pt>
                <c:pt idx="10674">
                  <c:v>39.899691179973999</c:v>
                </c:pt>
                <c:pt idx="10675">
                  <c:v>39.900673808318203</c:v>
                </c:pt>
                <c:pt idx="10676">
                  <c:v>39.901656371704703</c:v>
                </c:pt>
                <c:pt idx="10677">
                  <c:v>39.902638870137899</c:v>
                </c:pt>
                <c:pt idx="10678">
                  <c:v>39.903621303622202</c:v>
                </c:pt>
                <c:pt idx="10679">
                  <c:v>39.904603672162096</c:v>
                </c:pt>
                <c:pt idx="10680">
                  <c:v>39.905585975761902</c:v>
                </c:pt>
                <c:pt idx="10681">
                  <c:v>39.906568214426102</c:v>
                </c:pt>
                <c:pt idx="10682">
                  <c:v>39.907550388159002</c:v>
                </c:pt>
                <c:pt idx="10683">
                  <c:v>39.908532496965002</c:v>
                </c:pt>
                <c:pt idx="10684">
                  <c:v>39.909514540848697</c:v>
                </c:pt>
                <c:pt idx="10685">
                  <c:v>39.910496519814302</c:v>
                </c:pt>
                <c:pt idx="10686">
                  <c:v>39.911478433866201</c:v>
                </c:pt>
                <c:pt idx="10687">
                  <c:v>39.912460283008897</c:v>
                </c:pt>
                <c:pt idx="10688">
                  <c:v>39.913442067246898</c:v>
                </c:pt>
                <c:pt idx="10689">
                  <c:v>39.914423786584301</c:v>
                </c:pt>
                <c:pt idx="10690">
                  <c:v>39.915405441025797</c:v>
                </c:pt>
                <c:pt idx="10691">
                  <c:v>39.916387030575599</c:v>
                </c:pt>
                <c:pt idx="10692">
                  <c:v>39.917368555238198</c:v>
                </c:pt>
                <c:pt idx="10693">
                  <c:v>39.918350015018</c:v>
                </c:pt>
                <c:pt idx="10694">
                  <c:v>39.919331409919401</c:v>
                </c:pt>
                <c:pt idx="10695">
                  <c:v>39.920312739946802</c:v>
                </c:pt>
                <c:pt idx="10696">
                  <c:v>39.9212940051045</c:v>
                </c:pt>
                <c:pt idx="10697">
                  <c:v>39.922275205397099</c:v>
                </c:pt>
                <c:pt idx="10698">
                  <c:v>39.9232563408288</c:v>
                </c:pt>
                <c:pt idx="10699">
                  <c:v>39.9242374114041</c:v>
                </c:pt>
                <c:pt idx="10700">
                  <c:v>39.925218417127397</c:v>
                </c:pt>
                <c:pt idx="10701">
                  <c:v>39.926199358003103</c:v>
                </c:pt>
                <c:pt idx="10702">
                  <c:v>39.927180234035603</c:v>
                </c:pt>
                <c:pt idx="10703">
                  <c:v>39.928161045229203</c:v>
                </c:pt>
                <c:pt idx="10704">
                  <c:v>39.9291417915884</c:v>
                </c:pt>
                <c:pt idx="10705">
                  <c:v>39.930122473117599</c:v>
                </c:pt>
                <c:pt idx="10706">
                  <c:v>39.9311030898212</c:v>
                </c:pt>
                <c:pt idx="10707">
                  <c:v>39.9320836417035</c:v>
                </c:pt>
                <c:pt idx="10708">
                  <c:v>39.933064128768997</c:v>
                </c:pt>
                <c:pt idx="10709">
                  <c:v>39.934044551022097</c:v>
                </c:pt>
                <c:pt idx="10710">
                  <c:v>39.935024908467099</c:v>
                </c:pt>
                <c:pt idx="10711">
                  <c:v>39.9360052011085</c:v>
                </c:pt>
                <c:pt idx="10712">
                  <c:v>39.936985428950699</c:v>
                </c:pt>
                <c:pt idx="10713">
                  <c:v>39.937965591997902</c:v>
                </c:pt>
                <c:pt idx="10714">
                  <c:v>39.938945690254798</c:v>
                </c:pt>
                <c:pt idx="10715">
                  <c:v>39.939925723725501</c:v>
                </c:pt>
                <c:pt idx="10716">
                  <c:v>39.940905692414603</c:v>
                </c:pt>
                <c:pt idx="10717">
                  <c:v>39.9418855963265</c:v>
                </c:pt>
                <c:pt idx="10718">
                  <c:v>39.9428654354654</c:v>
                </c:pt>
                <c:pt idx="10719">
                  <c:v>39.943845209835899</c:v>
                </c:pt>
                <c:pt idx="10720">
                  <c:v>39.944824919442198</c:v>
                </c:pt>
                <c:pt idx="10721">
                  <c:v>39.945804564288899</c:v>
                </c:pt>
                <c:pt idx="10722">
                  <c:v>39.946784144380203</c:v>
                </c:pt>
                <c:pt idx="10723">
                  <c:v>39.9477636597207</c:v>
                </c:pt>
                <c:pt idx="10724">
                  <c:v>39.948743110314602</c:v>
                </c:pt>
                <c:pt idx="10725">
                  <c:v>39.949722496166402</c:v>
                </c:pt>
                <c:pt idx="10726">
                  <c:v>39.950701817280397</c:v>
                </c:pt>
                <c:pt idx="10727">
                  <c:v>39.951681073661099</c:v>
                </c:pt>
                <c:pt idx="10728">
                  <c:v>39.9526602653129</c:v>
                </c:pt>
                <c:pt idx="10729">
                  <c:v>39.953639392239999</c:v>
                </c:pt>
                <c:pt idx="10730">
                  <c:v>39.954618454447001</c:v>
                </c:pt>
                <c:pt idx="10731">
                  <c:v>39.955597451938203</c:v>
                </c:pt>
                <c:pt idx="10732">
                  <c:v>39.956576384718097</c:v>
                </c:pt>
                <c:pt idx="10733">
                  <c:v>39.957555252790797</c:v>
                </c:pt>
                <c:pt idx="10734">
                  <c:v>39.958534056161</c:v>
                </c:pt>
                <c:pt idx="10735">
                  <c:v>39.959512794833003</c:v>
                </c:pt>
                <c:pt idx="10736">
                  <c:v>39.960491468811099</c:v>
                </c:pt>
                <c:pt idx="10737">
                  <c:v>39.961470078099801</c:v>
                </c:pt>
                <c:pt idx="10738">
                  <c:v>39.962448622703398</c:v>
                </c:pt>
                <c:pt idx="10739">
                  <c:v>39.963427102626298</c:v>
                </c:pt>
                <c:pt idx="10740">
                  <c:v>39.964405517872898</c:v>
                </c:pt>
                <c:pt idx="10741">
                  <c:v>39.965383868447603</c:v>
                </c:pt>
                <c:pt idx="10742">
                  <c:v>39.966362154354798</c:v>
                </c:pt>
                <c:pt idx="10743">
                  <c:v>39.967340375598901</c:v>
                </c:pt>
                <c:pt idx="10744">
                  <c:v>39.968318532184199</c:v>
                </c:pt>
                <c:pt idx="10745">
                  <c:v>39.969296624115202</c:v>
                </c:pt>
                <c:pt idx="10746">
                  <c:v>39.970274651396203</c:v>
                </c:pt>
                <c:pt idx="10747">
                  <c:v>39.971252614031599</c:v>
                </c:pt>
                <c:pt idx="10748">
                  <c:v>39.972230512025803</c:v>
                </c:pt>
                <c:pt idx="10749">
                  <c:v>39.973208345383199</c:v>
                </c:pt>
                <c:pt idx="10750">
                  <c:v>39.9741861141081</c:v>
                </c:pt>
                <c:pt idx="10751">
                  <c:v>39.975163818205097</c:v>
                </c:pt>
                <c:pt idx="10752">
                  <c:v>39.976141457678303</c:v>
                </c:pt>
                <c:pt idx="10753">
                  <c:v>39.977119032532201</c:v>
                </c:pt>
                <c:pt idx="10754">
                  <c:v>39.978096542771297</c:v>
                </c:pt>
                <c:pt idx="10755">
                  <c:v>39.979073988399797</c:v>
                </c:pt>
                <c:pt idx="10756">
                  <c:v>39.980051369422199</c:v>
                </c:pt>
                <c:pt idx="10757">
                  <c:v>39.981028685842901</c:v>
                </c:pt>
                <c:pt idx="10758">
                  <c:v>39.982005937666202</c:v>
                </c:pt>
                <c:pt idx="10759">
                  <c:v>39.982983124896499</c:v>
                </c:pt>
                <c:pt idx="10760">
                  <c:v>39.9839602475381</c:v>
                </c:pt>
                <c:pt idx="10761">
                  <c:v>39.984937305595601</c:v>
                </c:pt>
                <c:pt idx="10762">
                  <c:v>39.985914299073201</c:v>
                </c:pt>
                <c:pt idx="10763">
                  <c:v>39.986891227975399</c:v>
                </c:pt>
                <c:pt idx="10764">
                  <c:v>39.9878680923064</c:v>
                </c:pt>
                <c:pt idx="10765">
                  <c:v>39.988844892070802</c:v>
                </c:pt>
                <c:pt idx="10766">
                  <c:v>39.989821627272804</c:v>
                </c:pt>
                <c:pt idx="10767">
                  <c:v>39.990798297916903</c:v>
                </c:pt>
                <c:pt idx="10768">
                  <c:v>39.9917749040074</c:v>
                </c:pt>
                <c:pt idx="10769">
                  <c:v>39.992751445548699</c:v>
                </c:pt>
                <c:pt idx="10770">
                  <c:v>39.993727922545197</c:v>
                </c:pt>
                <c:pt idx="10771">
                  <c:v>39.994704335001302</c:v>
                </c:pt>
                <c:pt idx="10772">
                  <c:v>39.995680682921403</c:v>
                </c:pt>
                <c:pt idx="10773">
                  <c:v>39.9966569663097</c:v>
                </c:pt>
                <c:pt idx="10774">
                  <c:v>39.997633185170798</c:v>
                </c:pt>
                <c:pt idx="10775">
                  <c:v>39.998609339508903</c:v>
                </c:pt>
                <c:pt idx="10776">
                  <c:v>39.999585429328498</c:v>
                </c:pt>
                <c:pt idx="10777">
                  <c:v>40.000561454633903</c:v>
                </c:pt>
                <c:pt idx="10778">
                  <c:v>40.001537415429503</c:v>
                </c:pt>
                <c:pt idx="10779">
                  <c:v>40.002513311719703</c:v>
                </c:pt>
                <c:pt idx="10780">
                  <c:v>40.003489143508801</c:v>
                </c:pt>
                <c:pt idx="10781">
                  <c:v>40.004464910801303</c:v>
                </c:pt>
                <c:pt idx="10782">
                  <c:v>40.0054406136015</c:v>
                </c:pt>
                <c:pt idx="10783">
                  <c:v>40.006416251913798</c:v>
                </c:pt>
                <c:pt idx="10784">
                  <c:v>40.007391825742502</c:v>
                </c:pt>
                <c:pt idx="10785">
                  <c:v>40.008367335091997</c:v>
                </c:pt>
                <c:pt idx="10786">
                  <c:v>40.009342779966801</c:v>
                </c:pt>
                <c:pt idx="10787">
                  <c:v>40.010318160371099</c:v>
                </c:pt>
                <c:pt idx="10788">
                  <c:v>40.011293476309397</c:v>
                </c:pt>
                <c:pt idx="10789">
                  <c:v>40.012268727786001</c:v>
                </c:pt>
                <c:pt idx="10790">
                  <c:v>40.013243914805201</c:v>
                </c:pt>
                <c:pt idx="10791">
                  <c:v>40.014219037371603</c:v>
                </c:pt>
                <c:pt idx="10792">
                  <c:v>40.015194095489399</c:v>
                </c:pt>
                <c:pt idx="10793">
                  <c:v>40.016169089163</c:v>
                </c:pt>
                <c:pt idx="10794">
                  <c:v>40.017144018396799</c:v>
                </c:pt>
                <c:pt idx="10795">
                  <c:v>40.0181188831951</c:v>
                </c:pt>
                <c:pt idx="10796">
                  <c:v>40.019093683562303</c:v>
                </c:pt>
                <c:pt idx="10797">
                  <c:v>40.020068419502799</c:v>
                </c:pt>
                <c:pt idx="10798">
                  <c:v>40.021043091020999</c:v>
                </c:pt>
                <c:pt idx="10799">
                  <c:v>40.022017698121303</c:v>
                </c:pt>
                <c:pt idx="10800">
                  <c:v>40.022992240807902</c:v>
                </c:pt>
                <c:pt idx="10801">
                  <c:v>40.023966719085301</c:v>
                </c:pt>
                <c:pt idx="10802">
                  <c:v>40.0249411329578</c:v>
                </c:pt>
                <c:pt idx="10803">
                  <c:v>40.025915482429802</c:v>
                </c:pt>
                <c:pt idx="10804">
                  <c:v>40.0268897675058</c:v>
                </c:pt>
                <c:pt idx="10805">
                  <c:v>40.0278639881899</c:v>
                </c:pt>
                <c:pt idx="10806">
                  <c:v>40.028838144486699</c:v>
                </c:pt>
                <c:pt idx="10807">
                  <c:v>40.029812236400403</c:v>
                </c:pt>
                <c:pt idx="10808">
                  <c:v>40.030786263935497</c:v>
                </c:pt>
                <c:pt idx="10809">
                  <c:v>40.031760227096299</c:v>
                </c:pt>
                <c:pt idx="10810">
                  <c:v>40.032734125887202</c:v>
                </c:pt>
                <c:pt idx="10811">
                  <c:v>40.033707960312498</c:v>
                </c:pt>
                <c:pt idx="10812">
                  <c:v>40.034681730376597</c:v>
                </c:pt>
                <c:pt idx="10813">
                  <c:v>40.0356554360839</c:v>
                </c:pt>
                <c:pt idx="10814">
                  <c:v>40.036629077438697</c:v>
                </c:pt>
                <c:pt idx="10815">
                  <c:v>40.037602654445401</c:v>
                </c:pt>
                <c:pt idx="10816">
                  <c:v>40.038576167108403</c:v>
                </c:pt>
                <c:pt idx="10817">
                  <c:v>40.039549615432101</c:v>
                </c:pt>
                <c:pt idx="10818">
                  <c:v>40.040522999420702</c:v>
                </c:pt>
                <c:pt idx="10819">
                  <c:v>40.041496319078703</c:v>
                </c:pt>
                <c:pt idx="10820">
                  <c:v>40.042469574410397</c:v>
                </c:pt>
                <c:pt idx="10821">
                  <c:v>40.043442765420203</c:v>
                </c:pt>
                <c:pt idx="10822">
                  <c:v>40.044415892112497</c:v>
                </c:pt>
                <c:pt idx="10823">
                  <c:v>40.0453889544916</c:v>
                </c:pt>
                <c:pt idx="10824">
                  <c:v>40.046361952561803</c:v>
                </c:pt>
                <c:pt idx="10825">
                  <c:v>40.047334886327597</c:v>
                </c:pt>
                <c:pt idx="10826">
                  <c:v>40.048307755793203</c:v>
                </c:pt>
                <c:pt idx="10827">
                  <c:v>40.049280560963197</c:v>
                </c:pt>
                <c:pt idx="10828">
                  <c:v>40.0502533018417</c:v>
                </c:pt>
                <c:pt idx="10829">
                  <c:v>40.051225978433301</c:v>
                </c:pt>
                <c:pt idx="10830">
                  <c:v>40.052198590742101</c:v>
                </c:pt>
                <c:pt idx="10831">
                  <c:v>40.053171138772697</c:v>
                </c:pt>
                <c:pt idx="10832">
                  <c:v>40.054143622529303</c:v>
                </c:pt>
                <c:pt idx="10833">
                  <c:v>40.055116042016401</c:v>
                </c:pt>
                <c:pt idx="10834">
                  <c:v>40.056088397238199</c:v>
                </c:pt>
                <c:pt idx="10835">
                  <c:v>40.057060688199201</c:v>
                </c:pt>
                <c:pt idx="10836">
                  <c:v>40.058032914903698</c:v>
                </c:pt>
                <c:pt idx="10837">
                  <c:v>40.059005077355998</c:v>
                </c:pt>
                <c:pt idx="10838">
                  <c:v>40.059977175560498</c:v>
                </c:pt>
                <c:pt idx="10839">
                  <c:v>40.060949209521603</c:v>
                </c:pt>
                <c:pt idx="10840">
                  <c:v>40.061921179243697</c:v>
                </c:pt>
                <c:pt idx="10841">
                  <c:v>40.062893084731002</c:v>
                </c:pt>
                <c:pt idx="10842">
                  <c:v>40.063864925988</c:v>
                </c:pt>
                <c:pt idx="10843">
                  <c:v>40.064836703018898</c:v>
                </c:pt>
                <c:pt idx="10844">
                  <c:v>40.0658084158283</c:v>
                </c:pt>
                <c:pt idx="10845">
                  <c:v>40.0667800644203</c:v>
                </c:pt>
                <c:pt idx="10846">
                  <c:v>40.067751648799401</c:v>
                </c:pt>
                <c:pt idx="10847">
                  <c:v>40.068723168969903</c:v>
                </c:pt>
                <c:pt idx="10848">
                  <c:v>40.069694624936197</c:v>
                </c:pt>
                <c:pt idx="10849">
                  <c:v>40.070666016702603</c:v>
                </c:pt>
                <c:pt idx="10850">
                  <c:v>40.071637344273498</c:v>
                </c:pt>
                <c:pt idx="10851">
                  <c:v>40.072608607653201</c:v>
                </c:pt>
                <c:pt idx="10852">
                  <c:v>40.073579806846197</c:v>
                </c:pt>
                <c:pt idx="10853">
                  <c:v>40.0745509418567</c:v>
                </c:pt>
                <c:pt idx="10854">
                  <c:v>40.075522012689099</c:v>
                </c:pt>
                <c:pt idx="10855">
                  <c:v>40.076493019347701</c:v>
                </c:pt>
                <c:pt idx="10856">
                  <c:v>40.077463961836898</c:v>
                </c:pt>
                <c:pt idx="10857">
                  <c:v>40.078434840161101</c:v>
                </c:pt>
                <c:pt idx="10858">
                  <c:v>40.079405654324702</c:v>
                </c:pt>
                <c:pt idx="10859">
                  <c:v>40.080376404331801</c:v>
                </c:pt>
                <c:pt idx="10860">
                  <c:v>40.081347090187002</c:v>
                </c:pt>
                <c:pt idx="10861">
                  <c:v>40.082317711894603</c:v>
                </c:pt>
                <c:pt idx="10862">
                  <c:v>40.083288269458798</c:v>
                </c:pt>
                <c:pt idx="10863">
                  <c:v>40.084258762884197</c:v>
                </c:pt>
                <c:pt idx="10864">
                  <c:v>40.0852291921749</c:v>
                </c:pt>
                <c:pt idx="10865">
                  <c:v>40.086199557335398</c:v>
                </c:pt>
                <c:pt idx="10866">
                  <c:v>40.087169858369997</c:v>
                </c:pt>
                <c:pt idx="10867">
                  <c:v>40.088140095283102</c:v>
                </c:pt>
                <c:pt idx="10868">
                  <c:v>40.089110268078997</c:v>
                </c:pt>
                <c:pt idx="10869">
                  <c:v>40.090080376762103</c:v>
                </c:pt>
                <c:pt idx="10870">
                  <c:v>40.091050421336703</c:v>
                </c:pt>
                <c:pt idx="10871">
                  <c:v>40.092020401807098</c:v>
                </c:pt>
                <c:pt idx="10872">
                  <c:v>40.092990318177797</c:v>
                </c:pt>
                <c:pt idx="10873">
                  <c:v>40.093960170453002</c:v>
                </c:pt>
                <c:pt idx="10874">
                  <c:v>40.094929958637003</c:v>
                </c:pt>
                <c:pt idx="10875">
                  <c:v>40.095899682734398</c:v>
                </c:pt>
                <c:pt idx="10876">
                  <c:v>40.096869342749301</c:v>
                </c:pt>
                <c:pt idx="10877">
                  <c:v>40.097838938686202</c:v>
                </c:pt>
                <c:pt idx="10878">
                  <c:v>40.0988084705494</c:v>
                </c:pt>
                <c:pt idx="10879">
                  <c:v>40.099777938343202</c:v>
                </c:pt>
                <c:pt idx="10880">
                  <c:v>40.100747342071998</c:v>
                </c:pt>
                <c:pt idx="10881">
                  <c:v>40.101716681740001</c:v>
                </c:pt>
                <c:pt idx="10882">
                  <c:v>40.102685957351802</c:v>
                </c:pt>
                <c:pt idx="10883">
                  <c:v>40.103655168911601</c:v>
                </c:pt>
                <c:pt idx="10884">
                  <c:v>40.104624316423703</c:v>
                </c:pt>
                <c:pt idx="10885">
                  <c:v>40.105593399892598</c:v>
                </c:pt>
                <c:pt idx="10886">
                  <c:v>40.106562419322401</c:v>
                </c:pt>
                <c:pt idx="10887">
                  <c:v>40.107531374717702</c:v>
                </c:pt>
                <c:pt idx="10888">
                  <c:v>40.1085002660827</c:v>
                </c:pt>
                <c:pt idx="10889">
                  <c:v>40.109469093421801</c:v>
                </c:pt>
                <c:pt idx="10890">
                  <c:v>40.110437856739303</c:v>
                </c:pt>
                <c:pt idx="10891">
                  <c:v>40.111406556039498</c:v>
                </c:pt>
                <c:pt idx="10892">
                  <c:v>40.112375191326898</c:v>
                </c:pt>
                <c:pt idx="10893">
                  <c:v>40.113343762605702</c:v>
                </c:pt>
                <c:pt idx="10894">
                  <c:v>40.114312269880202</c:v>
                </c:pt>
                <c:pt idx="10895">
                  <c:v>40.115280713154903</c:v>
                </c:pt>
                <c:pt idx="10896">
                  <c:v>40.116249092434103</c:v>
                </c:pt>
                <c:pt idx="10897">
                  <c:v>40.117217407722102</c:v>
                </c:pt>
                <c:pt idx="10898">
                  <c:v>40.118185659023197</c:v>
                </c:pt>
                <c:pt idx="10899">
                  <c:v>40.119153846341803</c:v>
                </c:pt>
                <c:pt idx="10900">
                  <c:v>40.120121969682202</c:v>
                </c:pt>
                <c:pt idx="10901">
                  <c:v>40.121090029048702</c:v>
                </c:pt>
                <c:pt idx="10902">
                  <c:v>40.122058024445799</c:v>
                </c:pt>
                <c:pt idx="10903">
                  <c:v>40.123025955877701</c:v>
                </c:pt>
                <c:pt idx="10904">
                  <c:v>40.123993823348798</c:v>
                </c:pt>
                <c:pt idx="10905">
                  <c:v>40.124961626863502</c:v>
                </c:pt>
                <c:pt idx="10906">
                  <c:v>40.1259293664259</c:v>
                </c:pt>
                <c:pt idx="10907">
                  <c:v>40.126897042040603</c:v>
                </c:pt>
                <c:pt idx="10908">
                  <c:v>40.127864653711796</c:v>
                </c:pt>
                <c:pt idx="10909">
                  <c:v>40.128832201443799</c:v>
                </c:pt>
                <c:pt idx="10910">
                  <c:v>40.129799685241103</c:v>
                </c:pt>
                <c:pt idx="10911">
                  <c:v>40.1307671051079</c:v>
                </c:pt>
                <c:pt idx="10912">
                  <c:v>40.131734461048502</c:v>
                </c:pt>
                <c:pt idx="10913">
                  <c:v>40.132701753067401</c:v>
                </c:pt>
                <c:pt idx="10914">
                  <c:v>40.133668981168803</c:v>
                </c:pt>
                <c:pt idx="10915">
                  <c:v>40.134636145357099</c:v>
                </c:pt>
                <c:pt idx="10916">
                  <c:v>40.135603245636702</c:v>
                </c:pt>
                <c:pt idx="10917">
                  <c:v>40.136570282011697</c:v>
                </c:pt>
                <c:pt idx="10918">
                  <c:v>40.137537254486702</c:v>
                </c:pt>
                <c:pt idx="10919">
                  <c:v>40.138504163065797</c:v>
                </c:pt>
                <c:pt idx="10920">
                  <c:v>40.1394710077535</c:v>
                </c:pt>
                <c:pt idx="10921">
                  <c:v>40.140437788554102</c:v>
                </c:pt>
                <c:pt idx="10922">
                  <c:v>40.141404505471897</c:v>
                </c:pt>
                <c:pt idx="10923">
                  <c:v>40.142371158511303</c:v>
                </c:pt>
                <c:pt idx="10924">
                  <c:v>40.143337747676497</c:v>
                </c:pt>
                <c:pt idx="10925">
                  <c:v>40.144304272972001</c:v>
                </c:pt>
                <c:pt idx="10926">
                  <c:v>40.145270734401997</c:v>
                </c:pt>
                <c:pt idx="10927">
                  <c:v>40.146237131970899</c:v>
                </c:pt>
                <c:pt idx="10928">
                  <c:v>40.1472034656829</c:v>
                </c:pt>
                <c:pt idx="10929">
                  <c:v>40.148169735542602</c:v>
                </c:pt>
                <c:pt idx="10930">
                  <c:v>40.149135941554</c:v>
                </c:pt>
                <c:pt idx="10931">
                  <c:v>40.150102083721698</c:v>
                </c:pt>
                <c:pt idx="10932">
                  <c:v>40.151068162049903</c:v>
                </c:pt>
                <c:pt idx="10933">
                  <c:v>40.152034176542998</c:v>
                </c:pt>
                <c:pt idx="10934">
                  <c:v>40.153000127205203</c:v>
                </c:pt>
                <c:pt idx="10935">
                  <c:v>40.153966014041004</c:v>
                </c:pt>
                <c:pt idx="10936">
                  <c:v>40.154931837054598</c:v>
                </c:pt>
                <c:pt idx="10937">
                  <c:v>40.155897596250398</c:v>
                </c:pt>
                <c:pt idx="10938">
                  <c:v>40.156863291632703</c:v>
                </c:pt>
                <c:pt idx="10939">
                  <c:v>40.157828923205798</c:v>
                </c:pt>
                <c:pt idx="10940">
                  <c:v>40.158794490974103</c:v>
                </c:pt>
                <c:pt idx="10941">
                  <c:v>40.159759994941901</c:v>
                </c:pt>
                <c:pt idx="10942">
                  <c:v>40.160725435113399</c:v>
                </c:pt>
                <c:pt idx="10943">
                  <c:v>40.161690811493102</c:v>
                </c:pt>
                <c:pt idx="10944">
                  <c:v>40.162656124085302</c:v>
                </c:pt>
                <c:pt idx="10945">
                  <c:v>40.163621372894298</c:v>
                </c:pt>
                <c:pt idx="10946">
                  <c:v>40.164586557924302</c:v>
                </c:pt>
                <c:pt idx="10947">
                  <c:v>40.165551679179799</c:v>
                </c:pt>
                <c:pt idx="10948">
                  <c:v>40.166516736665102</c:v>
                </c:pt>
                <c:pt idx="10949">
                  <c:v>40.167481730384502</c:v>
                </c:pt>
                <c:pt idx="10950">
                  <c:v>40.168446660342298</c:v>
                </c:pt>
                <c:pt idx="10951">
                  <c:v>40.169411526542802</c:v>
                </c:pt>
                <c:pt idx="10952">
                  <c:v>40.1703763289904</c:v>
                </c:pt>
                <c:pt idx="10953">
                  <c:v>40.171341067689397</c:v>
                </c:pt>
                <c:pt idx="10954">
                  <c:v>40.172305742643999</c:v>
                </c:pt>
                <c:pt idx="10955">
                  <c:v>40.173270353858797</c:v>
                </c:pt>
                <c:pt idx="10956">
                  <c:v>40.174234901337798</c:v>
                </c:pt>
                <c:pt idx="10957">
                  <c:v>40.175199385085598</c:v>
                </c:pt>
                <c:pt idx="10958">
                  <c:v>40.176163805106299</c:v>
                </c:pt>
                <c:pt idx="10959">
                  <c:v>40.177128161404397</c:v>
                </c:pt>
                <c:pt idx="10960">
                  <c:v>40.1780924539841</c:v>
                </c:pt>
                <c:pt idx="10961">
                  <c:v>40.179056682849797</c:v>
                </c:pt>
                <c:pt idx="10962">
                  <c:v>40.180020848005803</c:v>
                </c:pt>
                <c:pt idx="10963">
                  <c:v>40.180984949456303</c:v>
                </c:pt>
                <c:pt idx="10964">
                  <c:v>40.1819489872058</c:v>
                </c:pt>
                <c:pt idx="10965">
                  <c:v>40.182912961258602</c:v>
                </c:pt>
                <c:pt idx="10966">
                  <c:v>40.183876871618899</c:v>
                </c:pt>
                <c:pt idx="10967">
                  <c:v>40.184840718291099</c:v>
                </c:pt>
                <c:pt idx="10968">
                  <c:v>40.185804501279499</c:v>
                </c:pt>
                <c:pt idx="10969">
                  <c:v>40.186768220588398</c:v>
                </c:pt>
                <c:pt idx="10970">
                  <c:v>40.187731876222202</c:v>
                </c:pt>
                <c:pt idx="10971">
                  <c:v>40.188695468185102</c:v>
                </c:pt>
                <c:pt idx="10972">
                  <c:v>40.189658996481498</c:v>
                </c:pt>
                <c:pt idx="10973">
                  <c:v>40.190622461115701</c:v>
                </c:pt>
                <c:pt idx="10974">
                  <c:v>40.191585862091998</c:v>
                </c:pt>
                <c:pt idx="10975">
                  <c:v>40.192549199414799</c:v>
                </c:pt>
                <c:pt idx="10976">
                  <c:v>40.193512473088298</c:v>
                </c:pt>
                <c:pt idx="10977">
                  <c:v>40.194475683116799</c:v>
                </c:pt>
                <c:pt idx="10978">
                  <c:v>40.195438829504702</c:v>
                </c:pt>
                <c:pt idx="10979">
                  <c:v>40.196401912256398</c:v>
                </c:pt>
                <c:pt idx="10980">
                  <c:v>40.197364931376001</c:v>
                </c:pt>
                <c:pt idx="10981">
                  <c:v>40.198327886868</c:v>
                </c:pt>
                <c:pt idx="10982">
                  <c:v>40.199290778736597</c:v>
                </c:pt>
                <c:pt idx="10983">
                  <c:v>40.200253606986202</c:v>
                </c:pt>
                <c:pt idx="10984">
                  <c:v>40.201216371621001</c:v>
                </c:pt>
                <c:pt idx="10985">
                  <c:v>40.2021790726454</c:v>
                </c:pt>
                <c:pt idx="10986">
                  <c:v>40.203141710063697</c:v>
                </c:pt>
                <c:pt idx="10987">
                  <c:v>40.204104283880298</c:v>
                </c:pt>
                <c:pt idx="10988">
                  <c:v>40.205066794099302</c:v>
                </c:pt>
                <c:pt idx="10989">
                  <c:v>40.206029240725201</c:v>
                </c:pt>
                <c:pt idx="10990">
                  <c:v>40.206991623762299</c:v>
                </c:pt>
                <c:pt idx="10991">
                  <c:v>40.207953943214797</c:v>
                </c:pt>
                <c:pt idx="10992">
                  <c:v>40.208916199087099</c:v>
                </c:pt>
                <c:pt idx="10993">
                  <c:v>40.209878391383398</c:v>
                </c:pt>
                <c:pt idx="10994">
                  <c:v>40.210840520108199</c:v>
                </c:pt>
                <c:pt idx="10995">
                  <c:v>40.211802585265701</c:v>
                </c:pt>
                <c:pt idx="10996">
                  <c:v>40.212764586860096</c:v>
                </c:pt>
                <c:pt idx="10997">
                  <c:v>40.213726524896003</c:v>
                </c:pt>
                <c:pt idx="10998">
                  <c:v>40.214688399377401</c:v>
                </c:pt>
                <c:pt idx="10999">
                  <c:v>40.215650210308802</c:v>
                </c:pt>
                <c:pt idx="11000">
                  <c:v>40.216611957694496</c:v>
                </c:pt>
                <c:pt idx="11001">
                  <c:v>40.217573641538799</c:v>
                </c:pt>
                <c:pt idx="11002">
                  <c:v>40.218535261845901</c:v>
                </c:pt>
                <c:pt idx="11003">
                  <c:v>40.2194968186202</c:v>
                </c:pt>
                <c:pt idx="11004">
                  <c:v>40.220458311865997</c:v>
                </c:pt>
                <c:pt idx="11005">
                  <c:v>40.221419741587603</c:v>
                </c:pt>
                <c:pt idx="11006">
                  <c:v>40.222381107789303</c:v>
                </c:pt>
                <c:pt idx="11007">
                  <c:v>40.223342410475396</c:v>
                </c:pt>
                <c:pt idx="11008">
                  <c:v>40.224303649650302</c:v>
                </c:pt>
                <c:pt idx="11009">
                  <c:v>40.225264825318199</c:v>
                </c:pt>
                <c:pt idx="11010">
                  <c:v>40.226225937483399</c:v>
                </c:pt>
                <c:pt idx="11011">
                  <c:v>40.227186986150301</c:v>
                </c:pt>
                <c:pt idx="11012">
                  <c:v>40.228147971323096</c:v>
                </c:pt>
                <c:pt idx="11013">
                  <c:v>40.229108893006199</c:v>
                </c:pt>
                <c:pt idx="11014">
                  <c:v>40.2300697512038</c:v>
                </c:pt>
                <c:pt idx="11015">
                  <c:v>40.231030545920298</c:v>
                </c:pt>
                <c:pt idx="11016">
                  <c:v>40.231991277159999</c:v>
                </c:pt>
                <c:pt idx="11017">
                  <c:v>40.232951944927102</c:v>
                </c:pt>
                <c:pt idx="11018">
                  <c:v>40.233912549226098</c:v>
                </c:pt>
                <c:pt idx="11019">
                  <c:v>40.2348730900611</c:v>
                </c:pt>
                <c:pt idx="11020">
                  <c:v>40.235833567436501</c:v>
                </c:pt>
                <c:pt idx="11021">
                  <c:v>40.236793981356598</c:v>
                </c:pt>
                <c:pt idx="11022">
                  <c:v>40.237754331825698</c:v>
                </c:pt>
                <c:pt idx="11023">
                  <c:v>40.2387146188481</c:v>
                </c:pt>
                <c:pt idx="11024">
                  <c:v>40.239674842428101</c:v>
                </c:pt>
                <c:pt idx="11025">
                  <c:v>40.240635002570002</c:v>
                </c:pt>
                <c:pt idx="11026">
                  <c:v>40.241595099278101</c:v>
                </c:pt>
                <c:pt idx="11027">
                  <c:v>40.242555132556703</c:v>
                </c:pt>
                <c:pt idx="11028">
                  <c:v>40.2435151024102</c:v>
                </c:pt>
                <c:pt idx="11029">
                  <c:v>40.244475008842699</c:v>
                </c:pt>
                <c:pt idx="11030">
                  <c:v>40.245434851858597</c:v>
                </c:pt>
                <c:pt idx="11031">
                  <c:v>40.246394631462202</c:v>
                </c:pt>
                <c:pt idx="11032">
                  <c:v>40.247354347657897</c:v>
                </c:pt>
                <c:pt idx="11033">
                  <c:v>40.248314000449803</c:v>
                </c:pt>
                <c:pt idx="11034">
                  <c:v>40.249273589842403</c:v>
                </c:pt>
                <c:pt idx="11035">
                  <c:v>40.250233115839897</c:v>
                </c:pt>
                <c:pt idx="11036">
                  <c:v>40.251192578446599</c:v>
                </c:pt>
                <c:pt idx="11037">
                  <c:v>40.252151977666699</c:v>
                </c:pt>
                <c:pt idx="11038">
                  <c:v>40.253111313504697</c:v>
                </c:pt>
                <c:pt idx="11039">
                  <c:v>40.254070585964797</c:v>
                </c:pt>
                <c:pt idx="11040">
                  <c:v>40.2550297950513</c:v>
                </c:pt>
                <c:pt idx="11041">
                  <c:v>40.255988940768503</c:v>
                </c:pt>
                <c:pt idx="11042">
                  <c:v>40.2569480231206</c:v>
                </c:pt>
                <c:pt idx="11043">
                  <c:v>40.257907042112102</c:v>
                </c:pt>
                <c:pt idx="11044">
                  <c:v>40.258865997747101</c:v>
                </c:pt>
                <c:pt idx="11045">
                  <c:v>40.259824890030004</c:v>
                </c:pt>
                <c:pt idx="11046">
                  <c:v>40.2607837189652</c:v>
                </c:pt>
                <c:pt idx="11047">
                  <c:v>40.261742484556699</c:v>
                </c:pt>
                <c:pt idx="11048">
                  <c:v>40.262701186809103</c:v>
                </c:pt>
                <c:pt idx="11049">
                  <c:v>40.263659825726499</c:v>
                </c:pt>
                <c:pt idx="11050">
                  <c:v>40.2646184013133</c:v>
                </c:pt>
                <c:pt idx="11051">
                  <c:v>40.265576913573703</c:v>
                </c:pt>
                <c:pt idx="11052">
                  <c:v>40.266535362512002</c:v>
                </c:pt>
                <c:pt idx="11053">
                  <c:v>40.267493748132601</c:v>
                </c:pt>
                <c:pt idx="11054">
                  <c:v>40.2684520704398</c:v>
                </c:pt>
                <c:pt idx="11055">
                  <c:v>40.269410329437797</c:v>
                </c:pt>
                <c:pt idx="11056">
                  <c:v>40.270368525130799</c:v>
                </c:pt>
                <c:pt idx="11057">
                  <c:v>40.271326657523304</c:v>
                </c:pt>
                <c:pt idx="11058">
                  <c:v>40.272284726619503</c:v>
                </c:pt>
                <c:pt idx="11059">
                  <c:v>40.273242732423697</c:v>
                </c:pt>
                <c:pt idx="11060">
                  <c:v>40.274200674940197</c:v>
                </c:pt>
                <c:pt idx="11061">
                  <c:v>40.275158554173302</c:v>
                </c:pt>
                <c:pt idx="11062">
                  <c:v>40.276116370127198</c:v>
                </c:pt>
                <c:pt idx="11063">
                  <c:v>40.277074122806297</c:v>
                </c:pt>
                <c:pt idx="11064">
                  <c:v>40.278031812214898</c:v>
                </c:pt>
                <c:pt idx="11065">
                  <c:v>40.2789894383572</c:v>
                </c:pt>
                <c:pt idx="11066">
                  <c:v>40.279947001237502</c:v>
                </c:pt>
                <c:pt idx="11067">
                  <c:v>40.280904500860203</c:v>
                </c:pt>
                <c:pt idx="11068">
                  <c:v>40.281861937229401</c:v>
                </c:pt>
                <c:pt idx="11069">
                  <c:v>40.282819310349602</c:v>
                </c:pt>
                <c:pt idx="11070">
                  <c:v>40.283776620224998</c:v>
                </c:pt>
                <c:pt idx="11071">
                  <c:v>40.284733866859803</c:v>
                </c:pt>
                <c:pt idx="11072">
                  <c:v>40.2856910502584</c:v>
                </c:pt>
                <c:pt idx="11073">
                  <c:v>40.286648170425003</c:v>
                </c:pt>
                <c:pt idx="11074">
                  <c:v>40.287605227363997</c:v>
                </c:pt>
                <c:pt idx="11075">
                  <c:v>40.288562221079601</c:v>
                </c:pt>
                <c:pt idx="11076">
                  <c:v>40.289519151576201</c:v>
                </c:pt>
                <c:pt idx="11077">
                  <c:v>40.290476018857902</c:v>
                </c:pt>
                <c:pt idx="11078">
                  <c:v>40.291432822929103</c:v>
                </c:pt>
                <c:pt idx="11079">
                  <c:v>40.292389563794103</c:v>
                </c:pt>
                <c:pt idx="11080">
                  <c:v>40.293346241457201</c:v>
                </c:pt>
                <c:pt idx="11081">
                  <c:v>40.294302855922602</c:v>
                </c:pt>
                <c:pt idx="11082">
                  <c:v>40.2952594071946</c:v>
                </c:pt>
                <c:pt idx="11083">
                  <c:v>40.296215895277598</c:v>
                </c:pt>
                <c:pt idx="11084">
                  <c:v>40.297172320175697</c:v>
                </c:pt>
                <c:pt idx="11085">
                  <c:v>40.298128681893303</c:v>
                </c:pt>
                <c:pt idx="11086">
                  <c:v>40.299084980434699</c:v>
                </c:pt>
                <c:pt idx="11087">
                  <c:v>40.3000412158042</c:v>
                </c:pt>
                <c:pt idx="11088">
                  <c:v>40.300997388006003</c:v>
                </c:pt>
                <c:pt idx="11089">
                  <c:v>40.301953497044401</c:v>
                </c:pt>
                <c:pt idx="11090">
                  <c:v>40.3029095429237</c:v>
                </c:pt>
                <c:pt idx="11091">
                  <c:v>40.303865525648199</c:v>
                </c:pt>
                <c:pt idx="11092">
                  <c:v>40.304821445222103</c:v>
                </c:pt>
                <c:pt idx="11093">
                  <c:v>40.305777301649798</c:v>
                </c:pt>
                <c:pt idx="11094">
                  <c:v>40.306733094935502</c:v>
                </c:pt>
                <c:pt idx="11095">
                  <c:v>40.307688825083602</c:v>
                </c:pt>
                <c:pt idx="11096">
                  <c:v>40.308644492098203</c:v>
                </c:pt>
                <c:pt idx="11097">
                  <c:v>40.309600095983697</c:v>
                </c:pt>
                <c:pt idx="11098">
                  <c:v>40.310555636744397</c:v>
                </c:pt>
                <c:pt idx="11099">
                  <c:v>40.311511114384501</c:v>
                </c:pt>
                <c:pt idx="11100">
                  <c:v>40.312466528908203</c:v>
                </c:pt>
                <c:pt idx="11101">
                  <c:v>40.31342188032</c:v>
                </c:pt>
                <c:pt idx="11102">
                  <c:v>40.314377168624098</c:v>
                </c:pt>
                <c:pt idx="11103">
                  <c:v>40.315332393824697</c:v>
                </c:pt>
                <c:pt idx="11104">
                  <c:v>40.316287555926102</c:v>
                </c:pt>
                <c:pt idx="11105">
                  <c:v>40.317242654932699</c:v>
                </c:pt>
                <c:pt idx="11106">
                  <c:v>40.318197690848599</c:v>
                </c:pt>
                <c:pt idx="11107">
                  <c:v>40.319152663678203</c:v>
                </c:pt>
                <c:pt idx="11108">
                  <c:v>40.320107573425702</c:v>
                </c:pt>
                <c:pt idx="11109">
                  <c:v>40.321062420095501</c:v>
                </c:pt>
                <c:pt idx="11110">
                  <c:v>40.322017203691701</c:v>
                </c:pt>
                <c:pt idx="11111">
                  <c:v>40.322971924218699</c:v>
                </c:pt>
                <c:pt idx="11112">
                  <c:v>40.323926581680801</c:v>
                </c:pt>
                <c:pt idx="11113">
                  <c:v>40.324881176082101</c:v>
                </c:pt>
                <c:pt idx="11114">
                  <c:v>40.325835707427103</c:v>
                </c:pt>
                <c:pt idx="11115">
                  <c:v>40.326790175719999</c:v>
                </c:pt>
                <c:pt idx="11116">
                  <c:v>40.327744580964897</c:v>
                </c:pt>
                <c:pt idx="11117">
                  <c:v>40.328698923166399</c:v>
                </c:pt>
                <c:pt idx="11118">
                  <c:v>40.329653202328501</c:v>
                </c:pt>
                <c:pt idx="11119">
                  <c:v>40.3306074184556</c:v>
                </c:pt>
                <c:pt idx="11120">
                  <c:v>40.331561571551902</c:v>
                </c:pt>
                <c:pt idx="11121">
                  <c:v>40.332515661621699</c:v>
                </c:pt>
                <c:pt idx="11122">
                  <c:v>40.333469688669403</c:v>
                </c:pt>
                <c:pt idx="11123">
                  <c:v>40.334423652699101</c:v>
                </c:pt>
                <c:pt idx="11124">
                  <c:v>40.335377553715098</c:v>
                </c:pt>
                <c:pt idx="11125">
                  <c:v>40.336331391721799</c:v>
                </c:pt>
                <c:pt idx="11126">
                  <c:v>40.337285166723298</c:v>
                </c:pt>
                <c:pt idx="11127">
                  <c:v>40.338238878723999</c:v>
                </c:pt>
                <c:pt idx="11128">
                  <c:v>40.339192527728102</c:v>
                </c:pt>
                <c:pt idx="11129">
                  <c:v>40.340146113739898</c:v>
                </c:pt>
                <c:pt idx="11130">
                  <c:v>40.341099636763701</c:v>
                </c:pt>
                <c:pt idx="11131">
                  <c:v>40.342053096803703</c:v>
                </c:pt>
                <c:pt idx="11132">
                  <c:v>40.343006493864202</c:v>
                </c:pt>
                <c:pt idx="11133">
                  <c:v>40.343959827949497</c:v>
                </c:pt>
                <c:pt idx="11134">
                  <c:v>40.344913099063803</c:v>
                </c:pt>
                <c:pt idx="11135">
                  <c:v>40.345866307211502</c:v>
                </c:pt>
                <c:pt idx="11136">
                  <c:v>40.346819452396701</c:v>
                </c:pt>
                <c:pt idx="11137">
                  <c:v>40.3477725346238</c:v>
                </c:pt>
                <c:pt idx="11138">
                  <c:v>40.348725553897097</c:v>
                </c:pt>
                <c:pt idx="11139">
                  <c:v>40.349678510220699</c:v>
                </c:pt>
                <c:pt idx="11140">
                  <c:v>40.350631403598904</c:v>
                </c:pt>
                <c:pt idx="11141">
                  <c:v>40.351584234036103</c:v>
                </c:pt>
                <c:pt idx="11142">
                  <c:v>40.352537001536497</c:v>
                </c:pt>
                <c:pt idx="11143">
                  <c:v>40.353489706104398</c:v>
                </c:pt>
                <c:pt idx="11144">
                  <c:v>40.354442347743998</c:v>
                </c:pt>
                <c:pt idx="11145">
                  <c:v>40.355394926459503</c:v>
                </c:pt>
                <c:pt idx="11146">
                  <c:v>40.356347442255398</c:v>
                </c:pt>
                <c:pt idx="11147">
                  <c:v>40.357299895135696</c:v>
                </c:pt>
                <c:pt idx="11148">
                  <c:v>40.358252285104903</c:v>
                </c:pt>
                <c:pt idx="11149">
                  <c:v>40.359204612167098</c:v>
                </c:pt>
                <c:pt idx="11150">
                  <c:v>40.360156876326599</c:v>
                </c:pt>
                <c:pt idx="11151">
                  <c:v>40.361109077587699</c:v>
                </c:pt>
                <c:pt idx="11152">
                  <c:v>40.362061215954697</c:v>
                </c:pt>
                <c:pt idx="11153">
                  <c:v>40.363013291431798</c:v>
                </c:pt>
                <c:pt idx="11154">
                  <c:v>40.363965304023203</c:v>
                </c:pt>
                <c:pt idx="11155">
                  <c:v>40.364917253733303</c:v>
                </c:pt>
                <c:pt idx="11156">
                  <c:v>40.365869140566303</c:v>
                </c:pt>
                <c:pt idx="11157">
                  <c:v>40.366820964526497</c:v>
                </c:pt>
                <c:pt idx="11158">
                  <c:v>40.367772725618103</c:v>
                </c:pt>
                <c:pt idx="11159">
                  <c:v>40.3687244238454</c:v>
                </c:pt>
                <c:pt idx="11160">
                  <c:v>40.369676059212601</c:v>
                </c:pt>
                <c:pt idx="11161">
                  <c:v>40.370627631724098</c:v>
                </c:pt>
                <c:pt idx="11162">
                  <c:v>40.371579141383997</c:v>
                </c:pt>
                <c:pt idx="11163">
                  <c:v>40.372530588196703</c:v>
                </c:pt>
                <c:pt idx="11164">
                  <c:v>40.373481972166303</c:v>
                </c:pt>
                <c:pt idx="11165">
                  <c:v>40.374433293297301</c:v>
                </c:pt>
                <c:pt idx="11166">
                  <c:v>40.375384551593697</c:v>
                </c:pt>
                <c:pt idx="11167">
                  <c:v>40.376335747059997</c:v>
                </c:pt>
                <c:pt idx="11168">
                  <c:v>40.3772868797002</c:v>
                </c:pt>
                <c:pt idx="11169">
                  <c:v>40.378237949518798</c:v>
                </c:pt>
                <c:pt idx="11170">
                  <c:v>40.379188956519897</c:v>
                </c:pt>
                <c:pt idx="11171">
                  <c:v>40.380139900707903</c:v>
                </c:pt>
                <c:pt idx="11172">
                  <c:v>40.381090782086901</c:v>
                </c:pt>
                <c:pt idx="11173">
                  <c:v>40.382041600661204</c:v>
                </c:pt>
                <c:pt idx="11174">
                  <c:v>40.382992356435203</c:v>
                </c:pt>
                <c:pt idx="11175">
                  <c:v>40.383943049412899</c:v>
                </c:pt>
                <c:pt idx="11176">
                  <c:v>40.384893679598797</c:v>
                </c:pt>
                <c:pt idx="11177">
                  <c:v>40.385844246997102</c:v>
                </c:pt>
                <c:pt idx="11178">
                  <c:v>40.386794751611902</c:v>
                </c:pt>
                <c:pt idx="11179">
                  <c:v>40.387745193447699</c:v>
                </c:pt>
                <c:pt idx="11180">
                  <c:v>40.388695572508503</c:v>
                </c:pt>
                <c:pt idx="11181">
                  <c:v>40.389645888798803</c:v>
                </c:pt>
                <c:pt idx="11182">
                  <c:v>40.3905961423227</c:v>
                </c:pt>
                <c:pt idx="11183">
                  <c:v>40.391546333084499</c:v>
                </c:pt>
                <c:pt idx="11184">
                  <c:v>40.392496461088399</c:v>
                </c:pt>
                <c:pt idx="11185">
                  <c:v>40.393446526338799</c:v>
                </c:pt>
                <c:pt idx="11186">
                  <c:v>40.394396528839799</c:v>
                </c:pt>
                <c:pt idx="11187">
                  <c:v>40.395346468595697</c:v>
                </c:pt>
                <c:pt idx="11188">
                  <c:v>40.3962963456108</c:v>
                </c:pt>
                <c:pt idx="11189">
                  <c:v>40.397246159889299</c:v>
                </c:pt>
                <c:pt idx="11190">
                  <c:v>40.398195911435501</c:v>
                </c:pt>
                <c:pt idx="11191">
                  <c:v>40.399145600253597</c:v>
                </c:pt>
                <c:pt idx="11192">
                  <c:v>40.400095226347901</c:v>
                </c:pt>
                <c:pt idx="11193">
                  <c:v>40.401044789722597</c:v>
                </c:pt>
                <c:pt idx="11194">
                  <c:v>40.401994290382</c:v>
                </c:pt>
                <c:pt idx="11195">
                  <c:v>40.402943728330399</c:v>
                </c:pt>
                <c:pt idx="11196">
                  <c:v>40.403893103571903</c:v>
                </c:pt>
                <c:pt idx="11197">
                  <c:v>40.404842416110903</c:v>
                </c:pt>
                <c:pt idx="11198">
                  <c:v>40.405791665951497</c:v>
                </c:pt>
                <c:pt idx="11199">
                  <c:v>40.4067408530981</c:v>
                </c:pt>
                <c:pt idx="11200">
                  <c:v>40.407689977554902</c:v>
                </c:pt>
                <c:pt idx="11201">
                  <c:v>40.408639039326097</c:v>
                </c:pt>
                <c:pt idx="11202">
                  <c:v>40.409588038415997</c:v>
                </c:pt>
                <c:pt idx="11203">
                  <c:v>40.410536974828801</c:v>
                </c:pt>
                <c:pt idx="11204">
                  <c:v>40.411485848568802</c:v>
                </c:pt>
                <c:pt idx="11205">
                  <c:v>40.412434659640297</c:v>
                </c:pt>
                <c:pt idx="11206">
                  <c:v>40.413383408047402</c:v>
                </c:pt>
                <c:pt idx="11207">
                  <c:v>40.414332093794499</c:v>
                </c:pt>
                <c:pt idx="11208">
                  <c:v>40.415280716885697</c:v>
                </c:pt>
                <c:pt idx="11209">
                  <c:v>40.416229277325399</c:v>
                </c:pt>
                <c:pt idx="11210">
                  <c:v>40.4171777751177</c:v>
                </c:pt>
                <c:pt idx="11211">
                  <c:v>40.418126210266898</c:v>
                </c:pt>
                <c:pt idx="11212">
                  <c:v>40.419074582777398</c:v>
                </c:pt>
                <c:pt idx="11213">
                  <c:v>40.420022892653201</c:v>
                </c:pt>
                <c:pt idx="11214">
                  <c:v>40.420971139898697</c:v>
                </c:pt>
                <c:pt idx="11215">
                  <c:v>40.4219193245181</c:v>
                </c:pt>
                <c:pt idx="11216">
                  <c:v>40.422867446515603</c:v>
                </c:pt>
                <c:pt idx="11217">
                  <c:v>40.423815505895497</c:v>
                </c:pt>
                <c:pt idx="11218">
                  <c:v>40.424763502662103</c:v>
                </c:pt>
                <c:pt idx="11219">
                  <c:v>40.425711436819498</c:v>
                </c:pt>
                <c:pt idx="11220">
                  <c:v>40.426659308372102</c:v>
                </c:pt>
                <c:pt idx="11221">
                  <c:v>40.427607117324001</c:v>
                </c:pt>
                <c:pt idx="11222">
                  <c:v>40.428554863679601</c:v>
                </c:pt>
                <c:pt idx="11223">
                  <c:v>40.429502547443001</c:v>
                </c:pt>
                <c:pt idx="11224">
                  <c:v>40.430450168618499</c:v>
                </c:pt>
                <c:pt idx="11225">
                  <c:v>40.431397727210403</c:v>
                </c:pt>
                <c:pt idx="11226">
                  <c:v>40.432345223222796</c:v>
                </c:pt>
                <c:pt idx="11227">
                  <c:v>40.4332926566601</c:v>
                </c:pt>
                <c:pt idx="11228">
                  <c:v>40.4342400275264</c:v>
                </c:pt>
                <c:pt idx="11229">
                  <c:v>40.4351873358261</c:v>
                </c:pt>
                <c:pt idx="11230">
                  <c:v>40.436134581563302</c:v>
                </c:pt>
                <c:pt idx="11231">
                  <c:v>40.437081764742203</c:v>
                </c:pt>
                <c:pt idx="11232">
                  <c:v>40.438028885367302</c:v>
                </c:pt>
                <c:pt idx="11233">
                  <c:v>40.4389759434426</c:v>
                </c:pt>
                <c:pt idx="11234">
                  <c:v>40.439922938972401</c:v>
                </c:pt>
                <c:pt idx="11235">
                  <c:v>40.440869871960899</c:v>
                </c:pt>
                <c:pt idx="11236">
                  <c:v>40.441816742412499</c:v>
                </c:pt>
                <c:pt idx="11237">
                  <c:v>40.4427635503312</c:v>
                </c:pt>
                <c:pt idx="11238">
                  <c:v>40.443710295721502</c:v>
                </c:pt>
                <c:pt idx="11239">
                  <c:v>40.444656978587403</c:v>
                </c:pt>
                <c:pt idx="11240">
                  <c:v>40.445603598933303</c:v>
                </c:pt>
                <c:pt idx="11241">
                  <c:v>40.446550156763401</c:v>
                </c:pt>
                <c:pt idx="11242">
                  <c:v>40.447496652081902</c:v>
                </c:pt>
                <c:pt idx="11243">
                  <c:v>40.4484430848931</c:v>
                </c:pt>
                <c:pt idx="11244">
                  <c:v>40.4493894552011</c:v>
                </c:pt>
                <c:pt idx="11245">
                  <c:v>40.450335763010301</c:v>
                </c:pt>
                <c:pt idx="11246">
                  <c:v>40.451282008324903</c:v>
                </c:pt>
                <c:pt idx="11247">
                  <c:v>40.452228191149104</c:v>
                </c:pt>
                <c:pt idx="11248">
                  <c:v>40.453174311487103</c:v>
                </c:pt>
                <c:pt idx="11249">
                  <c:v>40.454120369343201</c:v>
                </c:pt>
                <c:pt idx="11250">
                  <c:v>40.455066364721503</c:v>
                </c:pt>
                <c:pt idx="11251">
                  <c:v>40.456012297626501</c:v>
                </c:pt>
                <c:pt idx="11252">
                  <c:v>40.456958168062201</c:v>
                </c:pt>
                <c:pt idx="11253">
                  <c:v>40.457903976032902</c:v>
                </c:pt>
                <c:pt idx="11254">
                  <c:v>40.458849721542897</c:v>
                </c:pt>
                <c:pt idx="11255">
                  <c:v>40.459795404596399</c:v>
                </c:pt>
                <c:pt idx="11256">
                  <c:v>40.460741025197599</c:v>
                </c:pt>
                <c:pt idx="11257">
                  <c:v>40.461686583350698</c:v>
                </c:pt>
                <c:pt idx="11258">
                  <c:v>40.46263207906</c:v>
                </c:pt>
                <c:pt idx="11259">
                  <c:v>40.463577512329799</c:v>
                </c:pt>
                <c:pt idx="11260">
                  <c:v>40.464522883164101</c:v>
                </c:pt>
                <c:pt idx="11261">
                  <c:v>40.465468191567403</c:v>
                </c:pt>
                <c:pt idx="11262">
                  <c:v>40.4664134375438</c:v>
                </c:pt>
                <c:pt idx="11263">
                  <c:v>40.467358621097503</c:v>
                </c:pt>
                <c:pt idx="11264">
                  <c:v>40.468303742232798</c:v>
                </c:pt>
                <c:pt idx="11265">
                  <c:v>40.469248800953899</c:v>
                </c:pt>
                <c:pt idx="11266">
                  <c:v>40.470193797264997</c:v>
                </c:pt>
                <c:pt idx="11267">
                  <c:v>40.471138731170399</c:v>
                </c:pt>
                <c:pt idx="11268">
                  <c:v>40.472083602674303</c:v>
                </c:pt>
                <c:pt idx="11269">
                  <c:v>40.473028411780902</c:v>
                </c:pt>
                <c:pt idx="11270">
                  <c:v>40.473973158494402</c:v>
                </c:pt>
                <c:pt idx="11271">
                  <c:v>40.474917842819202</c:v>
                </c:pt>
                <c:pt idx="11272">
                  <c:v>40.475862464759302</c:v>
                </c:pt>
                <c:pt idx="11273">
                  <c:v>40.4768070243191</c:v>
                </c:pt>
                <c:pt idx="11274">
                  <c:v>40.477751521502803</c:v>
                </c:pt>
                <c:pt idx="11275">
                  <c:v>40.478695956314503</c:v>
                </c:pt>
                <c:pt idx="11276">
                  <c:v>40.479640328758599</c:v>
                </c:pt>
                <c:pt idx="11277">
                  <c:v>40.480584638839197</c:v>
                </c:pt>
                <c:pt idx="11278">
                  <c:v>40.481528886560596</c:v>
                </c:pt>
                <c:pt idx="11279">
                  <c:v>40.482473071927103</c:v>
                </c:pt>
                <c:pt idx="11280">
                  <c:v>40.483417194942703</c:v>
                </c:pt>
                <c:pt idx="11281">
                  <c:v>40.484361255611802</c:v>
                </c:pt>
                <c:pt idx="11282">
                  <c:v>40.485305253938598</c:v>
                </c:pt>
                <c:pt idx="11283">
                  <c:v>40.4862491899273</c:v>
                </c:pt>
                <c:pt idx="11284">
                  <c:v>40.487193063582097</c:v>
                </c:pt>
                <c:pt idx="11285">
                  <c:v>40.488136874907198</c:v>
                </c:pt>
                <c:pt idx="11286">
                  <c:v>40.489080623907</c:v>
                </c:pt>
                <c:pt idx="11287">
                  <c:v>40.490024310585603</c:v>
                </c:pt>
                <c:pt idx="11288">
                  <c:v>40.4909679349472</c:v>
                </c:pt>
                <c:pt idx="11289">
                  <c:v>40.491911496996003</c:v>
                </c:pt>
                <c:pt idx="11290">
                  <c:v>40.492854996736298</c:v>
                </c:pt>
                <c:pt idx="11291">
                  <c:v>40.493798434172298</c:v>
                </c:pt>
                <c:pt idx="11292">
                  <c:v>40.494741809308302</c:v>
                </c:pt>
                <c:pt idx="11293">
                  <c:v>40.495685122148402</c:v>
                </c:pt>
                <c:pt idx="11294">
                  <c:v>40.496628372696797</c:v>
                </c:pt>
                <c:pt idx="11295">
                  <c:v>40.497571560957901</c:v>
                </c:pt>
                <c:pt idx="11296">
                  <c:v>40.4985146869357</c:v>
                </c:pt>
                <c:pt idx="11297">
                  <c:v>40.499457750634598</c:v>
                </c:pt>
                <c:pt idx="11298">
                  <c:v>40.500400752058802</c:v>
                </c:pt>
                <c:pt idx="11299">
                  <c:v>40.501343691212398</c:v>
                </c:pt>
                <c:pt idx="11300">
                  <c:v>40.502286568099699</c:v>
                </c:pt>
                <c:pt idx="11301">
                  <c:v>40.503229382724903</c:v>
                </c:pt>
                <c:pt idx="11302">
                  <c:v>40.504172135092297</c:v>
                </c:pt>
                <c:pt idx="11303">
                  <c:v>40.505114825206</c:v>
                </c:pt>
                <c:pt idx="11304">
                  <c:v>40.506057453070298</c:v>
                </c:pt>
                <c:pt idx="11305">
                  <c:v>40.507000018689403</c:v>
                </c:pt>
                <c:pt idx="11306">
                  <c:v>40.507942522067502</c:v>
                </c:pt>
                <c:pt idx="11307">
                  <c:v>40.5088849632088</c:v>
                </c:pt>
                <c:pt idx="11308">
                  <c:v>40.509827342117497</c:v>
                </c:pt>
                <c:pt idx="11309">
                  <c:v>40.510769658797997</c:v>
                </c:pt>
                <c:pt idx="11310">
                  <c:v>40.511711913254302</c:v>
                </c:pt>
                <c:pt idx="11311">
                  <c:v>40.512654105490697</c:v>
                </c:pt>
                <c:pt idx="11312">
                  <c:v>40.5135962355114</c:v>
                </c:pt>
                <c:pt idx="11313">
                  <c:v>40.514538303320698</c:v>
                </c:pt>
                <c:pt idx="11314">
                  <c:v>40.515480308922697</c:v>
                </c:pt>
                <c:pt idx="11315">
                  <c:v>40.516422252321703</c:v>
                </c:pt>
                <c:pt idx="11316">
                  <c:v>40.517364133521802</c:v>
                </c:pt>
                <c:pt idx="11317">
                  <c:v>40.518305952527399</c:v>
                </c:pt>
                <c:pt idx="11318">
                  <c:v>40.519247709342501</c:v>
                </c:pt>
                <c:pt idx="11319">
                  <c:v>40.5201894039715</c:v>
                </c:pt>
                <c:pt idx="11320">
                  <c:v>40.521131036418602</c:v>
                </c:pt>
                <c:pt idx="11321">
                  <c:v>40.5220726066878</c:v>
                </c:pt>
                <c:pt idx="11322">
                  <c:v>40.523014114783599</c:v>
                </c:pt>
                <c:pt idx="11323">
                  <c:v>40.52395556071</c:v>
                </c:pt>
                <c:pt idx="11324">
                  <c:v>40.524896944471301</c:v>
                </c:pt>
                <c:pt idx="11325">
                  <c:v>40.525838266071801</c:v>
                </c:pt>
                <c:pt idx="11326">
                  <c:v>40.526779525515501</c:v>
                </c:pt>
                <c:pt idx="11327">
                  <c:v>40.527720722806798</c:v>
                </c:pt>
                <c:pt idx="11328">
                  <c:v>40.528661857949899</c:v>
                </c:pt>
                <c:pt idx="11329">
                  <c:v>40.529602930948897</c:v>
                </c:pt>
                <c:pt idx="11330">
                  <c:v>40.530543941807998</c:v>
                </c:pt>
                <c:pt idx="11331">
                  <c:v>40.531484890531601</c:v>
                </c:pt>
                <c:pt idx="11332">
                  <c:v>40.532425777123699</c:v>
                </c:pt>
                <c:pt idx="11333">
                  <c:v>40.533366601588597</c:v>
                </c:pt>
                <c:pt idx="11334">
                  <c:v>40.534307363930601</c:v>
                </c:pt>
                <c:pt idx="11335">
                  <c:v>40.535248064153699</c:v>
                </c:pt>
                <c:pt idx="11336">
                  <c:v>40.536188702262301</c:v>
                </c:pt>
                <c:pt idx="11337">
                  <c:v>40.537129278260601</c:v>
                </c:pt>
                <c:pt idx="11338">
                  <c:v>40.538069792152697</c:v>
                </c:pt>
                <c:pt idx="11339">
                  <c:v>40.539010243942798</c:v>
                </c:pt>
                <c:pt idx="11340">
                  <c:v>40.5399506336352</c:v>
                </c:pt>
                <c:pt idx="11341">
                  <c:v>40.540890961234098</c:v>
                </c:pt>
                <c:pt idx="11342">
                  <c:v>40.541831226743703</c:v>
                </c:pt>
                <c:pt idx="11343">
                  <c:v>40.542771430168202</c:v>
                </c:pt>
                <c:pt idx="11344">
                  <c:v>40.5437115715118</c:v>
                </c:pt>
                <c:pt idx="11345">
                  <c:v>40.544651650778597</c:v>
                </c:pt>
                <c:pt idx="11346">
                  <c:v>40.545591667973</c:v>
                </c:pt>
                <c:pt idx="11347">
                  <c:v>40.546531623099099</c:v>
                </c:pt>
                <c:pt idx="11348">
                  <c:v>40.547471516161202</c:v>
                </c:pt>
                <c:pt idx="11349">
                  <c:v>40.548411347163302</c:v>
                </c:pt>
                <c:pt idx="11350">
                  <c:v>40.549351116109797</c:v>
                </c:pt>
                <c:pt idx="11351">
                  <c:v>40.5502908230049</c:v>
                </c:pt>
                <c:pt idx="11352">
                  <c:v>40.551230467852697</c:v>
                </c:pt>
                <c:pt idx="11353">
                  <c:v>40.552170050657402</c:v>
                </c:pt>
                <c:pt idx="11354">
                  <c:v>40.553109571423299</c:v>
                </c:pt>
                <c:pt idx="11355">
                  <c:v>40.554049030154601</c:v>
                </c:pt>
                <c:pt idx="11356">
                  <c:v>40.554988426855402</c:v>
                </c:pt>
                <c:pt idx="11357">
                  <c:v>40.55592776153</c:v>
                </c:pt>
                <c:pt idx="11358">
                  <c:v>40.556867034182602</c:v>
                </c:pt>
                <c:pt idx="11359">
                  <c:v>40.5578062448173</c:v>
                </c:pt>
                <c:pt idx="11360">
                  <c:v>40.5587453934385</c:v>
                </c:pt>
                <c:pt idx="11361">
                  <c:v>40.559684480050201</c:v>
                </c:pt>
                <c:pt idx="11362">
                  <c:v>40.560623504656597</c:v>
                </c:pt>
                <c:pt idx="11363">
                  <c:v>40.5615624672621</c:v>
                </c:pt>
                <c:pt idx="11364">
                  <c:v>40.562501367870802</c:v>
                </c:pt>
                <c:pt idx="11365">
                  <c:v>40.563440206486803</c:v>
                </c:pt>
                <c:pt idx="11366">
                  <c:v>40.564378983114402</c:v>
                </c:pt>
                <c:pt idx="11367">
                  <c:v>40.565317697757798</c:v>
                </c:pt>
                <c:pt idx="11368">
                  <c:v>40.566256350421199</c:v>
                </c:pt>
                <c:pt idx="11369">
                  <c:v>40.567194941108802</c:v>
                </c:pt>
                <c:pt idx="11370">
                  <c:v>40.568133469824801</c:v>
                </c:pt>
                <c:pt idx="11371">
                  <c:v>40.569071936573401</c:v>
                </c:pt>
                <c:pt idx="11372">
                  <c:v>40.570010341358703</c:v>
                </c:pt>
                <c:pt idx="11373">
                  <c:v>40.570948684185097</c:v>
                </c:pt>
                <c:pt idx="11374">
                  <c:v>40.571886965056599</c:v>
                </c:pt>
                <c:pt idx="11375">
                  <c:v>40.5728251839775</c:v>
                </c:pt>
                <c:pt idx="11376">
                  <c:v>40.573763340951999</c:v>
                </c:pt>
                <c:pt idx="11377">
                  <c:v>40.574701435984203</c:v>
                </c:pt>
                <c:pt idx="11378">
                  <c:v>40.575639469078503</c:v>
                </c:pt>
                <c:pt idx="11379">
                  <c:v>40.5765774402389</c:v>
                </c:pt>
                <c:pt idx="11380">
                  <c:v>40.5775153494696</c:v>
                </c:pt>
                <c:pt idx="11381">
                  <c:v>40.578453196775001</c:v>
                </c:pt>
                <c:pt idx="11382">
                  <c:v>40.579390982159097</c:v>
                </c:pt>
                <c:pt idx="11383">
                  <c:v>40.580328705626101</c:v>
                </c:pt>
                <c:pt idx="11384">
                  <c:v>40.581266367180298</c:v>
                </c:pt>
                <c:pt idx="11385">
                  <c:v>40.582203966825901</c:v>
                </c:pt>
                <c:pt idx="11386">
                  <c:v>40.583141504567003</c:v>
                </c:pt>
                <c:pt idx="11387">
                  <c:v>40.584078980407803</c:v>
                </c:pt>
                <c:pt idx="11388">
                  <c:v>40.5850163943526</c:v>
                </c:pt>
                <c:pt idx="11389">
                  <c:v>40.585953746405501</c:v>
                </c:pt>
                <c:pt idx="11390">
                  <c:v>40.586891036570698</c:v>
                </c:pt>
                <c:pt idx="11391">
                  <c:v>40.587828264852497</c:v>
                </c:pt>
                <c:pt idx="11392">
                  <c:v>40.588765431254899</c:v>
                </c:pt>
                <c:pt idx="11393">
                  <c:v>40.589702535782202</c:v>
                </c:pt>
                <c:pt idx="11394">
                  <c:v>40.590639578438697</c:v>
                </c:pt>
                <c:pt idx="11395">
                  <c:v>40.5915765592284</c:v>
                </c:pt>
                <c:pt idx="11396">
                  <c:v>40.592513478155603</c:v>
                </c:pt>
                <c:pt idx="11397">
                  <c:v>40.593450335224396</c:v>
                </c:pt>
                <c:pt idx="11398">
                  <c:v>40.594387130439102</c:v>
                </c:pt>
                <c:pt idx="11399">
                  <c:v>40.595323863803898</c:v>
                </c:pt>
                <c:pt idx="11400">
                  <c:v>40.596260535322898</c:v>
                </c:pt>
                <c:pt idx="11401">
                  <c:v>40.597197145000401</c:v>
                </c:pt>
                <c:pt idx="11402">
                  <c:v>40.598133692840399</c:v>
                </c:pt>
                <c:pt idx="11403">
                  <c:v>40.599070178847299</c:v>
                </c:pt>
                <c:pt idx="11404">
                  <c:v>40.6000066030252</c:v>
                </c:pt>
                <c:pt idx="11405">
                  <c:v>40.600942965378302</c:v>
                </c:pt>
                <c:pt idx="11406">
                  <c:v>40.601879265910704</c:v>
                </c:pt>
                <c:pt idx="11407">
                  <c:v>40.602815504626797</c:v>
                </c:pt>
                <c:pt idx="11408">
                  <c:v>40.603751681530497</c:v>
                </c:pt>
                <c:pt idx="11409">
                  <c:v>40.604687796626301</c:v>
                </c:pt>
                <c:pt idx="11410">
                  <c:v>40.605623849918103</c:v>
                </c:pt>
                <c:pt idx="11411">
                  <c:v>40.606559841410302</c:v>
                </c:pt>
                <c:pt idx="11412">
                  <c:v>40.607495771106997</c:v>
                </c:pt>
                <c:pt idx="11413">
                  <c:v>40.608431639012402</c:v>
                </c:pt>
                <c:pt idx="11414">
                  <c:v>40.609367445130701</c:v>
                </c:pt>
                <c:pt idx="11415">
                  <c:v>40.610303189466002</c:v>
                </c:pt>
                <c:pt idx="11416">
                  <c:v>40.611238872022597</c:v>
                </c:pt>
                <c:pt idx="11417">
                  <c:v>40.612174492804698</c:v>
                </c:pt>
                <c:pt idx="11418">
                  <c:v>40.6131100518163</c:v>
                </c:pt>
                <c:pt idx="11419">
                  <c:v>40.6140455490618</c:v>
                </c:pt>
                <c:pt idx="11420">
                  <c:v>40.614980984545298</c:v>
                </c:pt>
                <c:pt idx="11421">
                  <c:v>40.615916358270901</c:v>
                </c:pt>
                <c:pt idx="11422">
                  <c:v>40.616851670243001</c:v>
                </c:pt>
                <c:pt idx="11423">
                  <c:v>40.617786920465498</c:v>
                </c:pt>
                <c:pt idx="11424">
                  <c:v>40.618722108942897</c:v>
                </c:pt>
                <c:pt idx="11425">
                  <c:v>40.619657235679099</c:v>
                </c:pt>
                <c:pt idx="11426">
                  <c:v>40.620592300678403</c:v>
                </c:pt>
                <c:pt idx="11427">
                  <c:v>40.621527303945001</c:v>
                </c:pt>
                <c:pt idx="11428">
                  <c:v>40.622462245483099</c:v>
                </c:pt>
                <c:pt idx="11429">
                  <c:v>40.623397125296798</c:v>
                </c:pt>
                <c:pt idx="11430">
                  <c:v>40.624331943390402</c:v>
                </c:pt>
                <c:pt idx="11431">
                  <c:v>40.625266699767998</c:v>
                </c:pt>
                <c:pt idx="11432">
                  <c:v>40.6262013944337</c:v>
                </c:pt>
                <c:pt idx="11433">
                  <c:v>40.627136027391899</c:v>
                </c:pt>
                <c:pt idx="11434">
                  <c:v>40.628070598646502</c:v>
                </c:pt>
                <c:pt idx="11435">
                  <c:v>40.629005108202001</c:v>
                </c:pt>
                <c:pt idx="11436">
                  <c:v>40.629939556062297</c:v>
                </c:pt>
                <c:pt idx="11437">
                  <c:v>40.630873942231801</c:v>
                </c:pt>
                <c:pt idx="11438">
                  <c:v>40.631808266714501</c:v>
                </c:pt>
                <c:pt idx="11439">
                  <c:v>40.632742529514701</c:v>
                </c:pt>
                <c:pt idx="11440">
                  <c:v>40.633676730636502</c:v>
                </c:pt>
                <c:pt idx="11441">
                  <c:v>40.634610870084103</c:v>
                </c:pt>
                <c:pt idx="11442">
                  <c:v>40.635544947861703</c:v>
                </c:pt>
                <c:pt idx="11443">
                  <c:v>40.636478963973502</c:v>
                </c:pt>
                <c:pt idx="11444">
                  <c:v>40.6374129184236</c:v>
                </c:pt>
                <c:pt idx="11445">
                  <c:v>40.638346811216302</c:v>
                </c:pt>
                <c:pt idx="11446">
                  <c:v>40.6392806423557</c:v>
                </c:pt>
                <c:pt idx="11447">
                  <c:v>40.640214411845903</c:v>
                </c:pt>
                <c:pt idx="11448">
                  <c:v>40.641148119691202</c:v>
                </c:pt>
                <c:pt idx="11449">
                  <c:v>40.642081765895803</c:v>
                </c:pt>
                <c:pt idx="11450">
                  <c:v>40.643015350463699</c:v>
                </c:pt>
                <c:pt idx="11451">
                  <c:v>40.643948873399196</c:v>
                </c:pt>
                <c:pt idx="11452">
                  <c:v>40.644882334706502</c:v>
                </c:pt>
                <c:pt idx="11453">
                  <c:v>40.6458157343897</c:v>
                </c:pt>
                <c:pt idx="11454">
                  <c:v>40.646749072453098</c:v>
                </c:pt>
                <c:pt idx="11455">
                  <c:v>40.647682348900702</c:v>
                </c:pt>
                <c:pt idx="11456">
                  <c:v>40.648615563736797</c:v>
                </c:pt>
                <c:pt idx="11457">
                  <c:v>40.649548716965498</c:v>
                </c:pt>
                <c:pt idx="11458">
                  <c:v>40.650481808591003</c:v>
                </c:pt>
                <c:pt idx="11459">
                  <c:v>40.651414838617498</c:v>
                </c:pt>
                <c:pt idx="11460">
                  <c:v>40.652347807049203</c:v>
                </c:pt>
                <c:pt idx="11461">
                  <c:v>40.653280713890197</c:v>
                </c:pt>
                <c:pt idx="11462">
                  <c:v>40.654213559144701</c:v>
                </c:pt>
                <c:pt idx="11463">
                  <c:v>40.655146342816799</c:v>
                </c:pt>
                <c:pt idx="11464">
                  <c:v>40.656079064910799</c:v>
                </c:pt>
                <c:pt idx="11465">
                  <c:v>40.657011725430799</c:v>
                </c:pt>
                <c:pt idx="11466">
                  <c:v>40.657944324380999</c:v>
                </c:pt>
                <c:pt idx="11467">
                  <c:v>40.658876861765599</c:v>
                </c:pt>
                <c:pt idx="11468">
                  <c:v>40.659809337588698</c:v>
                </c:pt>
                <c:pt idx="11469">
                  <c:v>40.660741751854502</c:v>
                </c:pt>
                <c:pt idx="11470">
                  <c:v>40.661674104567197</c:v>
                </c:pt>
                <c:pt idx="11471">
                  <c:v>40.662606395730897</c:v>
                </c:pt>
                <c:pt idx="11472">
                  <c:v>40.663538625349801</c:v>
                </c:pt>
                <c:pt idx="11473">
                  <c:v>40.664470793428102</c:v>
                </c:pt>
                <c:pt idx="11474">
                  <c:v>40.665402899969898</c:v>
                </c:pt>
                <c:pt idx="11475">
                  <c:v>40.666334944979504</c:v>
                </c:pt>
                <c:pt idx="11476">
                  <c:v>40.667266928460897</c:v>
                </c:pt>
                <c:pt idx="11477">
                  <c:v>40.668198850418399</c:v>
                </c:pt>
                <c:pt idx="11478">
                  <c:v>40.669130710856102</c:v>
                </c:pt>
                <c:pt idx="11479">
                  <c:v>40.670062509778198</c:v>
                </c:pt>
                <c:pt idx="11480">
                  <c:v>40.670994247188901</c:v>
                </c:pt>
                <c:pt idx="11481">
                  <c:v>40.671925923092303</c:v>
                </c:pt>
                <c:pt idx="11482">
                  <c:v>40.672857537492597</c:v>
                </c:pt>
                <c:pt idx="11483">
                  <c:v>40.673789090393903</c:v>
                </c:pt>
                <c:pt idx="11484">
                  <c:v>40.6747205818005</c:v>
                </c:pt>
                <c:pt idx="11485">
                  <c:v>40.675652011716402</c:v>
                </c:pt>
                <c:pt idx="11486">
                  <c:v>40.6765833801459</c:v>
                </c:pt>
                <c:pt idx="11487">
                  <c:v>40.677514687093101</c:v>
                </c:pt>
                <c:pt idx="11488">
                  <c:v>40.678445932562198</c:v>
                </c:pt>
                <c:pt idx="11489">
                  <c:v>40.679377116557397</c:v>
                </c:pt>
                <c:pt idx="11490">
                  <c:v>40.680308239082798</c:v>
                </c:pt>
                <c:pt idx="11491">
                  <c:v>40.681239300142501</c:v>
                </c:pt>
                <c:pt idx="11492">
                  <c:v>40.682170299740797</c:v>
                </c:pt>
                <c:pt idx="11493">
                  <c:v>40.6831012378818</c:v>
                </c:pt>
                <c:pt idx="11494">
                  <c:v>40.684032114569597</c:v>
                </c:pt>
                <c:pt idx="11495">
                  <c:v>40.684962929808499</c:v>
                </c:pt>
                <c:pt idx="11496">
                  <c:v>40.6858936836026</c:v>
                </c:pt>
                <c:pt idx="11497">
                  <c:v>40.6868243759561</c:v>
                </c:pt>
                <c:pt idx="11498">
                  <c:v>40.687755006872997</c:v>
                </c:pt>
                <c:pt idx="11499">
                  <c:v>40.688685576357599</c:v>
                </c:pt>
                <c:pt idx="11500">
                  <c:v>40.689616084414098</c:v>
                </c:pt>
                <c:pt idx="11501">
                  <c:v>40.6905465310466</c:v>
                </c:pt>
                <c:pt idx="11502">
                  <c:v>40.691476916259198</c:v>
                </c:pt>
                <c:pt idx="11503">
                  <c:v>40.692407240056198</c:v>
                </c:pt>
                <c:pt idx="11504">
                  <c:v>40.6933375024417</c:v>
                </c:pt>
                <c:pt idx="11505">
                  <c:v>40.694267703419797</c:v>
                </c:pt>
                <c:pt idx="11506">
                  <c:v>40.695197842994602</c:v>
                </c:pt>
                <c:pt idx="11507">
                  <c:v>40.6961279211705</c:v>
                </c:pt>
                <c:pt idx="11508">
                  <c:v>40.697057937951499</c:v>
                </c:pt>
                <c:pt idx="11509">
                  <c:v>40.697987893341796</c:v>
                </c:pt>
                <c:pt idx="11510">
                  <c:v>40.698917787345401</c:v>
                </c:pt>
                <c:pt idx="11511">
                  <c:v>40.699847619966803</c:v>
                </c:pt>
                <c:pt idx="11512">
                  <c:v>40.700777391209797</c:v>
                </c:pt>
                <c:pt idx="11513">
                  <c:v>40.701707101078803</c:v>
                </c:pt>
                <c:pt idx="11514">
                  <c:v>40.702636749577799</c:v>
                </c:pt>
                <c:pt idx="11515">
                  <c:v>40.703566336711098</c:v>
                </c:pt>
                <c:pt idx="11516">
                  <c:v>40.704495862482702</c:v>
                </c:pt>
                <c:pt idx="11517">
                  <c:v>40.705425326896901</c:v>
                </c:pt>
                <c:pt idx="11518">
                  <c:v>40.706354729957802</c:v>
                </c:pt>
                <c:pt idx="11519">
                  <c:v>40.707284071669498</c:v>
                </c:pt>
                <c:pt idx="11520">
                  <c:v>40.708213352036303</c:v>
                </c:pt>
                <c:pt idx="11521">
                  <c:v>40.709142571062202</c:v>
                </c:pt>
                <c:pt idx="11522">
                  <c:v>40.710071728751402</c:v>
                </c:pt>
                <c:pt idx="11523">
                  <c:v>40.711000825108101</c:v>
                </c:pt>
                <c:pt idx="11524">
                  <c:v>40.711929860136401</c:v>
                </c:pt>
                <c:pt idx="11525">
                  <c:v>40.712858833840599</c:v>
                </c:pt>
                <c:pt idx="11526">
                  <c:v>40.713787746224597</c:v>
                </c:pt>
                <c:pt idx="11527">
                  <c:v>40.7147165972927</c:v>
                </c:pt>
                <c:pt idx="11528">
                  <c:v>40.715645387049101</c:v>
                </c:pt>
                <c:pt idx="11529">
                  <c:v>40.716574115497899</c:v>
                </c:pt>
                <c:pt idx="11530">
                  <c:v>40.717502782643201</c:v>
                </c:pt>
                <c:pt idx="11531">
                  <c:v>40.718431388489201</c:v>
                </c:pt>
                <c:pt idx="11532">
                  <c:v>40.719359933040103</c:v>
                </c:pt>
                <c:pt idx="11533">
                  <c:v>40.720288416299901</c:v>
                </c:pt>
                <c:pt idx="11534">
                  <c:v>40.721216838273001</c:v>
                </c:pt>
                <c:pt idx="11535">
                  <c:v>40.722145198963297</c:v>
                </c:pt>
                <c:pt idx="11536">
                  <c:v>40.723073498375101</c:v>
                </c:pt>
                <c:pt idx="11537">
                  <c:v>40.724001736512498</c:v>
                </c:pt>
                <c:pt idx="11538">
                  <c:v>40.724929913379697</c:v>
                </c:pt>
                <c:pt idx="11539">
                  <c:v>40.725858028980703</c:v>
                </c:pt>
                <c:pt idx="11540">
                  <c:v>40.726786083319801</c:v>
                </c:pt>
                <c:pt idx="11541">
                  <c:v>40.727714076401199</c:v>
                </c:pt>
                <c:pt idx="11542">
                  <c:v>40.728642008228903</c:v>
                </c:pt>
                <c:pt idx="11543">
                  <c:v>40.729569878807098</c:v>
                </c:pt>
                <c:pt idx="11544">
                  <c:v>40.730497688139899</c:v>
                </c:pt>
                <c:pt idx="11545">
                  <c:v>40.731425436231497</c:v>
                </c:pt>
                <c:pt idx="11546">
                  <c:v>40.732353123086099</c:v>
                </c:pt>
                <c:pt idx="11547">
                  <c:v>40.733280748707799</c:v>
                </c:pt>
                <c:pt idx="11548">
                  <c:v>40.734208313100801</c:v>
                </c:pt>
                <c:pt idx="11549">
                  <c:v>40.7351358162691</c:v>
                </c:pt>
                <c:pt idx="11550">
                  <c:v>40.736063258217001</c:v>
                </c:pt>
                <c:pt idx="11551">
                  <c:v>40.736990638948498</c:v>
                </c:pt>
                <c:pt idx="11552">
                  <c:v>40.737917958467897</c:v>
                </c:pt>
                <c:pt idx="11553">
                  <c:v>40.738845216779303</c:v>
                </c:pt>
                <c:pt idx="11554">
                  <c:v>40.739772413886698</c:v>
                </c:pt>
                <c:pt idx="11555">
                  <c:v>40.740699549794499</c:v>
                </c:pt>
                <c:pt idx="11556">
                  <c:v>40.741626624506601</c:v>
                </c:pt>
                <c:pt idx="11557">
                  <c:v>40.742553638027402</c:v>
                </c:pt>
                <c:pt idx="11558">
                  <c:v>40.743480590360797</c:v>
                </c:pt>
                <c:pt idx="11559">
                  <c:v>40.744407481511097</c:v>
                </c:pt>
                <c:pt idx="11560">
                  <c:v>40.745334311482303</c:v>
                </c:pt>
                <c:pt idx="11561">
                  <c:v>40.7462610802787</c:v>
                </c:pt>
                <c:pt idx="11562">
                  <c:v>40.747187787904402</c:v>
                </c:pt>
                <c:pt idx="11563">
                  <c:v>40.748114434363501</c:v>
                </c:pt>
                <c:pt idx="11564">
                  <c:v>40.749041019660098</c:v>
                </c:pt>
                <c:pt idx="11565">
                  <c:v>40.749967543798498</c:v>
                </c:pt>
                <c:pt idx="11566">
                  <c:v>40.750894006782701</c:v>
                </c:pt>
                <c:pt idx="11567">
                  <c:v>40.751820408616901</c:v>
                </c:pt>
                <c:pt idx="11568">
                  <c:v>40.752746749305203</c:v>
                </c:pt>
                <c:pt idx="11569">
                  <c:v>40.7536730288518</c:v>
                </c:pt>
                <c:pt idx="11570">
                  <c:v>40.754599247260799</c:v>
                </c:pt>
                <c:pt idx="11571">
                  <c:v>40.755525404536399</c:v>
                </c:pt>
                <c:pt idx="11572">
                  <c:v>40.756451500682601</c:v>
                </c:pt>
                <c:pt idx="11573">
                  <c:v>40.757377535703696</c:v>
                </c:pt>
                <c:pt idx="11574">
                  <c:v>40.758303509603799</c:v>
                </c:pt>
                <c:pt idx="11575">
                  <c:v>40.759229422386902</c:v>
                </c:pt>
                <c:pt idx="11576">
                  <c:v>40.760155274057396</c:v>
                </c:pt>
                <c:pt idx="11577">
                  <c:v>40.761081064619198</c:v>
                </c:pt>
                <c:pt idx="11578">
                  <c:v>40.762006794076498</c:v>
                </c:pt>
                <c:pt idx="11579">
                  <c:v>40.762932462433497</c:v>
                </c:pt>
                <c:pt idx="11580">
                  <c:v>40.763858069694301</c:v>
                </c:pt>
                <c:pt idx="11581">
                  <c:v>40.764783615863102</c:v>
                </c:pt>
                <c:pt idx="11582">
                  <c:v>40.765709100943901</c:v>
                </c:pt>
                <c:pt idx="11583">
                  <c:v>40.766634524940997</c:v>
                </c:pt>
                <c:pt idx="11584">
                  <c:v>40.767559887858397</c:v>
                </c:pt>
                <c:pt idx="11585">
                  <c:v>40.7684851897003</c:v>
                </c:pt>
                <c:pt idx="11586">
                  <c:v>40.769410430470799</c:v>
                </c:pt>
                <c:pt idx="11587">
                  <c:v>40.770335610174101</c:v>
                </c:pt>
                <c:pt idx="11588">
                  <c:v>40.771260728814298</c:v>
                </c:pt>
                <c:pt idx="11589">
                  <c:v>40.772185786395497</c:v>
                </c:pt>
                <c:pt idx="11590">
                  <c:v>40.773110782921897</c:v>
                </c:pt>
                <c:pt idx="11591">
                  <c:v>40.774035718397599</c:v>
                </c:pt>
                <c:pt idx="11592">
                  <c:v>40.774960592826702</c:v>
                </c:pt>
                <c:pt idx="11593">
                  <c:v>40.775885406213398</c:v>
                </c:pt>
                <c:pt idx="11594">
                  <c:v>40.776810158561901</c:v>
                </c:pt>
                <c:pt idx="11595">
                  <c:v>40.777734849876097</c:v>
                </c:pt>
                <c:pt idx="11596">
                  <c:v>40.7786594801603</c:v>
                </c:pt>
                <c:pt idx="11597">
                  <c:v>40.779584049418702</c:v>
                </c:pt>
                <c:pt idx="11598">
                  <c:v>40.780508557655203</c:v>
                </c:pt>
                <c:pt idx="11599">
                  <c:v>40.781433004874202</c:v>
                </c:pt>
                <c:pt idx="11600">
                  <c:v>40.7823573910796</c:v>
                </c:pt>
                <c:pt idx="11601">
                  <c:v>40.783281716275702</c:v>
                </c:pt>
                <c:pt idx="11602">
                  <c:v>40.784205980466503</c:v>
                </c:pt>
                <c:pt idx="11603">
                  <c:v>40.7851301836563</c:v>
                </c:pt>
                <c:pt idx="11604">
                  <c:v>40.786054325849001</c:v>
                </c:pt>
                <c:pt idx="11605">
                  <c:v>40.786978407048998</c:v>
                </c:pt>
                <c:pt idx="11606">
                  <c:v>40.7879024272602</c:v>
                </c:pt>
                <c:pt idx="11607">
                  <c:v>40.788826386486797</c:v>
                </c:pt>
                <c:pt idx="11608">
                  <c:v>40.789750284733003</c:v>
                </c:pt>
                <c:pt idx="11609">
                  <c:v>40.790674122002898</c:v>
                </c:pt>
                <c:pt idx="11610">
                  <c:v>40.791597898300601</c:v>
                </c:pt>
                <c:pt idx="11611">
                  <c:v>40.7925216136302</c:v>
                </c:pt>
                <c:pt idx="11612">
                  <c:v>40.793445267995899</c:v>
                </c:pt>
                <c:pt idx="11613">
                  <c:v>40.7943688614018</c:v>
                </c:pt>
                <c:pt idx="11614">
                  <c:v>40.795292393852002</c:v>
                </c:pt>
                <c:pt idx="11615">
                  <c:v>40.796215865350597</c:v>
                </c:pt>
                <c:pt idx="11616">
                  <c:v>40.797139275901898</c:v>
                </c:pt>
                <c:pt idx="11617">
                  <c:v>40.7980626255098</c:v>
                </c:pt>
                <c:pt idx="11618">
                  <c:v>40.798985914178502</c:v>
                </c:pt>
                <c:pt idx="11619">
                  <c:v>40.799909141912302</c:v>
                </c:pt>
                <c:pt idx="11620">
                  <c:v>40.800832308715101</c:v>
                </c:pt>
                <c:pt idx="11621">
                  <c:v>40.801755414591099</c:v>
                </c:pt>
                <c:pt idx="11622">
                  <c:v>40.802678459544403</c:v>
                </c:pt>
                <c:pt idx="11623">
                  <c:v>40.803601443579304</c:v>
                </c:pt>
                <c:pt idx="11624">
                  <c:v>40.804524366699702</c:v>
                </c:pt>
                <c:pt idx="11625">
                  <c:v>40.805447228909799</c:v>
                </c:pt>
                <c:pt idx="11626">
                  <c:v>40.806370030213699</c:v>
                </c:pt>
                <c:pt idx="11627">
                  <c:v>40.807292770615597</c:v>
                </c:pt>
                <c:pt idx="11628">
                  <c:v>40.808215450119597</c:v>
                </c:pt>
                <c:pt idx="11629">
                  <c:v>40.809138068729801</c:v>
                </c:pt>
                <c:pt idx="11630">
                  <c:v>40.810060626450401</c:v>
                </c:pt>
                <c:pt idx="11631">
                  <c:v>40.810983123285403</c:v>
                </c:pt>
                <c:pt idx="11632">
                  <c:v>40.811905559238902</c:v>
                </c:pt>
                <c:pt idx="11633">
                  <c:v>40.812827934315202</c:v>
                </c:pt>
                <c:pt idx="11634">
                  <c:v>40.813750248518303</c:v>
                </c:pt>
                <c:pt idx="11635">
                  <c:v>40.8146725018523</c:v>
                </c:pt>
                <c:pt idx="11636">
                  <c:v>40.815594694321398</c:v>
                </c:pt>
                <c:pt idx="11637">
                  <c:v>40.816516825929703</c:v>
                </c:pt>
                <c:pt idx="11638">
                  <c:v>40.817438896681303</c:v>
                </c:pt>
                <c:pt idx="11639">
                  <c:v>40.818360906580303</c:v>
                </c:pt>
                <c:pt idx="11640">
                  <c:v>40.819282855630902</c:v>
                </c:pt>
                <c:pt idx="11641">
                  <c:v>40.820204743837103</c:v>
                </c:pt>
                <c:pt idx="11642">
                  <c:v>40.821126571203102</c:v>
                </c:pt>
                <c:pt idx="11643">
                  <c:v>40.822048337733101</c:v>
                </c:pt>
                <c:pt idx="11644">
                  <c:v>40.822970043430999</c:v>
                </c:pt>
                <c:pt idx="11645">
                  <c:v>40.823891688301103</c:v>
                </c:pt>
                <c:pt idx="11646">
                  <c:v>40.824813272347498</c:v>
                </c:pt>
                <c:pt idx="11647">
                  <c:v>40.825734795574299</c:v>
                </c:pt>
                <c:pt idx="11648">
                  <c:v>40.826656257985498</c:v>
                </c:pt>
                <c:pt idx="11649">
                  <c:v>40.827577659585401</c:v>
                </c:pt>
                <c:pt idx="11650">
                  <c:v>40.828499000378002</c:v>
                </c:pt>
                <c:pt idx="11651">
                  <c:v>40.829420280367501</c:v>
                </c:pt>
                <c:pt idx="11652">
                  <c:v>40.830341499558003</c:v>
                </c:pt>
                <c:pt idx="11653">
                  <c:v>40.831262657953502</c:v>
                </c:pt>
                <c:pt idx="11654">
                  <c:v>40.832183755558198</c:v>
                </c:pt>
                <c:pt idx="11655">
                  <c:v>40.833104792376297</c:v>
                </c:pt>
                <c:pt idx="11656">
                  <c:v>40.834025768411799</c:v>
                </c:pt>
                <c:pt idx="11657">
                  <c:v>40.834946683668797</c:v>
                </c:pt>
                <c:pt idx="11658">
                  <c:v>40.835867538151497</c:v>
                </c:pt>
                <c:pt idx="11659">
                  <c:v>40.836788331864</c:v>
                </c:pt>
                <c:pt idx="11660">
                  <c:v>40.837709064810397</c:v>
                </c:pt>
                <c:pt idx="11661">
                  <c:v>40.838629736994797</c:v>
                </c:pt>
                <c:pt idx="11662">
                  <c:v>40.839550348421398</c:v>
                </c:pt>
                <c:pt idx="11663">
                  <c:v>40.8404708990941</c:v>
                </c:pt>
                <c:pt idx="11664">
                  <c:v>40.841391389017197</c:v>
                </c:pt>
                <c:pt idx="11665">
                  <c:v>40.842311818194801</c:v>
                </c:pt>
                <c:pt idx="11666">
                  <c:v>40.843232186630999</c:v>
                </c:pt>
                <c:pt idx="11667">
                  <c:v>40.844152494329798</c:v>
                </c:pt>
                <c:pt idx="11668">
                  <c:v>40.845072741295503</c:v>
                </c:pt>
                <c:pt idx="11669">
                  <c:v>40.845992927532002</c:v>
                </c:pt>
                <c:pt idx="11670">
                  <c:v>40.8469130530436</c:v>
                </c:pt>
                <c:pt idx="11671">
                  <c:v>40.847833117834398</c:v>
                </c:pt>
                <c:pt idx="11672">
                  <c:v>40.848753121908302</c:v>
                </c:pt>
                <c:pt idx="11673">
                  <c:v>40.849673065269698</c:v>
                </c:pt>
                <c:pt idx="11674">
                  <c:v>40.8505929479225</c:v>
                </c:pt>
                <c:pt idx="11675">
                  <c:v>40.851512769870901</c:v>
                </c:pt>
                <c:pt idx="11676">
                  <c:v>40.852432531119</c:v>
                </c:pt>
                <c:pt idx="11677">
                  <c:v>40.853352231670897</c:v>
                </c:pt>
                <c:pt idx="11678">
                  <c:v>40.854271871530699</c:v>
                </c:pt>
                <c:pt idx="11679">
                  <c:v>40.855191450702499</c:v>
                </c:pt>
                <c:pt idx="11680">
                  <c:v>40.856110969190397</c:v>
                </c:pt>
                <c:pt idx="11681">
                  <c:v>40.857030426998598</c:v>
                </c:pt>
                <c:pt idx="11682">
                  <c:v>40.857949824131097</c:v>
                </c:pt>
                <c:pt idx="11683">
                  <c:v>40.8588691605921</c:v>
                </c:pt>
                <c:pt idx="11684">
                  <c:v>40.8597884363856</c:v>
                </c:pt>
                <c:pt idx="11685">
                  <c:v>40.860707651515803</c:v>
                </c:pt>
                <c:pt idx="11686">
                  <c:v>40.861626805986802</c:v>
                </c:pt>
                <c:pt idx="11687">
                  <c:v>40.862545899802598</c:v>
                </c:pt>
                <c:pt idx="11688">
                  <c:v>40.863464932967503</c:v>
                </c:pt>
                <c:pt idx="11689">
                  <c:v>40.864383905485397</c:v>
                </c:pt>
                <c:pt idx="11690">
                  <c:v>40.865302817360501</c:v>
                </c:pt>
                <c:pt idx="11691">
                  <c:v>40.866221668596999</c:v>
                </c:pt>
                <c:pt idx="11692">
                  <c:v>40.867140459198801</c:v>
                </c:pt>
                <c:pt idx="11693">
                  <c:v>40.868059189170197</c:v>
                </c:pt>
                <c:pt idx="11694">
                  <c:v>40.868977858515201</c:v>
                </c:pt>
                <c:pt idx="11695">
                  <c:v>40.869896467237901</c:v>
                </c:pt>
                <c:pt idx="11696">
                  <c:v>40.870815015342401</c:v>
                </c:pt>
                <c:pt idx="11697">
                  <c:v>40.871733502832903</c:v>
                </c:pt>
                <c:pt idx="11698">
                  <c:v>40.872651929713399</c:v>
                </c:pt>
                <c:pt idx="11699">
                  <c:v>40.873570295988003</c:v>
                </c:pt>
                <c:pt idx="11700">
                  <c:v>40.8744886016609</c:v>
                </c:pt>
                <c:pt idx="11701">
                  <c:v>40.875406846736098</c:v>
                </c:pt>
                <c:pt idx="11702">
                  <c:v>40.876325031217803</c:v>
                </c:pt>
                <c:pt idx="11703">
                  <c:v>40.877243155110001</c:v>
                </c:pt>
                <c:pt idx="11704">
                  <c:v>40.878161218416899</c:v>
                </c:pt>
                <c:pt idx="11705">
                  <c:v>40.879079221142497</c:v>
                </c:pt>
                <c:pt idx="11706">
                  <c:v>40.879997163291002</c:v>
                </c:pt>
                <c:pt idx="11707">
                  <c:v>40.880915044866498</c:v>
                </c:pt>
                <c:pt idx="11708">
                  <c:v>40.881832865872902</c:v>
                </c:pt>
                <c:pt idx="11709">
                  <c:v>40.882750626314603</c:v>
                </c:pt>
                <c:pt idx="11710">
                  <c:v>40.883668326195497</c:v>
                </c:pt>
                <c:pt idx="11711">
                  <c:v>40.884585965519797</c:v>
                </c:pt>
                <c:pt idx="11712">
                  <c:v>40.885503544291502</c:v>
                </c:pt>
                <c:pt idx="11713">
                  <c:v>40.8864210625147</c:v>
                </c:pt>
                <c:pt idx="11714">
                  <c:v>40.887338520193602</c:v>
                </c:pt>
                <c:pt idx="11715">
                  <c:v>40.888255917332302</c:v>
                </c:pt>
                <c:pt idx="11716">
                  <c:v>40.8891732539348</c:v>
                </c:pt>
                <c:pt idx="11717">
                  <c:v>40.890090530005303</c:v>
                </c:pt>
                <c:pt idx="11718">
                  <c:v>40.891007745547803</c:v>
                </c:pt>
                <c:pt idx="11719">
                  <c:v>40.891924900566501</c:v>
                </c:pt>
                <c:pt idx="11720">
                  <c:v>40.892841995065403</c:v>
                </c:pt>
                <c:pt idx="11721">
                  <c:v>40.893759029048603</c:v>
                </c:pt>
                <c:pt idx="11722">
                  <c:v>40.894676002520299</c:v>
                </c:pt>
                <c:pt idx="11723">
                  <c:v>40.895592915484499</c:v>
                </c:pt>
                <c:pt idx="11724">
                  <c:v>40.896509767945297</c:v>
                </c:pt>
                <c:pt idx="11725">
                  <c:v>40.897426559906798</c:v>
                </c:pt>
                <c:pt idx="11726">
                  <c:v>40.898343291373202</c:v>
                </c:pt>
                <c:pt idx="11727">
                  <c:v>40.899259962348502</c:v>
                </c:pt>
                <c:pt idx="11728">
                  <c:v>40.900176572836699</c:v>
                </c:pt>
                <c:pt idx="11729">
                  <c:v>40.901093122842099</c:v>
                </c:pt>
                <c:pt idx="11730">
                  <c:v>40.902009612368701</c:v>
                </c:pt>
                <c:pt idx="11731">
                  <c:v>40.902926041420599</c:v>
                </c:pt>
                <c:pt idx="11732">
                  <c:v>40.903842410001801</c:v>
                </c:pt>
                <c:pt idx="11733">
                  <c:v>40.904758718116497</c:v>
                </c:pt>
                <c:pt idx="11734">
                  <c:v>40.905674965768803</c:v>
                </c:pt>
                <c:pt idx="11735">
                  <c:v>40.906591152962797</c:v>
                </c:pt>
                <c:pt idx="11736">
                  <c:v>40.9075072797025</c:v>
                </c:pt>
                <c:pt idx="11737">
                  <c:v>40.908423345992098</c:v>
                </c:pt>
                <c:pt idx="11738">
                  <c:v>40.909339351835499</c:v>
                </c:pt>
                <c:pt idx="11739">
                  <c:v>40.9102552972371</c:v>
                </c:pt>
                <c:pt idx="11740">
                  <c:v>40.911171182200697</c:v>
                </c:pt>
                <c:pt idx="11741">
                  <c:v>40.912087006730602</c:v>
                </c:pt>
                <c:pt idx="11742">
                  <c:v>40.913002770830701</c:v>
                </c:pt>
                <c:pt idx="11743">
                  <c:v>40.913918474505302</c:v>
                </c:pt>
                <c:pt idx="11744">
                  <c:v>40.914834117758303</c:v>
                </c:pt>
                <c:pt idx="11745">
                  <c:v>40.915749700593999</c:v>
                </c:pt>
                <c:pt idx="11746">
                  <c:v>40.916665223016203</c:v>
                </c:pt>
                <c:pt idx="11747">
                  <c:v>40.9175806850293</c:v>
                </c:pt>
                <c:pt idx="11748">
                  <c:v>40.918496086637099</c:v>
                </c:pt>
                <c:pt idx="11749">
                  <c:v>40.919411427843897</c:v>
                </c:pt>
                <c:pt idx="11750">
                  <c:v>40.920326708653803</c:v>
                </c:pt>
                <c:pt idx="11751">
                  <c:v>40.921241929070703</c:v>
                </c:pt>
                <c:pt idx="11752">
                  <c:v>40.922157089098803</c:v>
                </c:pt>
                <c:pt idx="11753">
                  <c:v>40.923072188742204</c:v>
                </c:pt>
                <c:pt idx="11754">
                  <c:v>40.923987228004997</c:v>
                </c:pt>
                <c:pt idx="11755">
                  <c:v>40.924902206891304</c:v>
                </c:pt>
                <c:pt idx="11756">
                  <c:v>40.925817125404997</c:v>
                </c:pt>
                <c:pt idx="11757">
                  <c:v>40.926731983550397</c:v>
                </c:pt>
                <c:pt idx="11758">
                  <c:v>40.927646781331603</c:v>
                </c:pt>
                <c:pt idx="11759">
                  <c:v>40.928561518752502</c:v>
                </c:pt>
                <c:pt idx="11760">
                  <c:v>40.929476195817301</c:v>
                </c:pt>
                <c:pt idx="11761">
                  <c:v>40.930390812530099</c:v>
                </c:pt>
                <c:pt idx="11762">
                  <c:v>40.931305368894897</c:v>
                </c:pt>
                <c:pt idx="11763">
                  <c:v>40.932219864915901</c:v>
                </c:pt>
                <c:pt idx="11764">
                  <c:v>40.933134300597096</c:v>
                </c:pt>
                <c:pt idx="11765">
                  <c:v>40.934048675942698</c:v>
                </c:pt>
                <c:pt idx="11766">
                  <c:v>40.934962990956599</c:v>
                </c:pt>
                <c:pt idx="11767">
                  <c:v>40.935877245642999</c:v>
                </c:pt>
                <c:pt idx="11768">
                  <c:v>40.936791440005898</c:v>
                </c:pt>
                <c:pt idx="11769">
                  <c:v>40.937705574049502</c:v>
                </c:pt>
                <c:pt idx="11770">
                  <c:v>40.938619647777898</c:v>
                </c:pt>
                <c:pt idx="11771">
                  <c:v>40.939533661195</c:v>
                </c:pt>
                <c:pt idx="11772">
                  <c:v>40.940447614305</c:v>
                </c:pt>
                <c:pt idx="11773">
                  <c:v>40.941361507111999</c:v>
                </c:pt>
                <c:pt idx="11774">
                  <c:v>40.942275339620103</c:v>
                </c:pt>
                <c:pt idx="11775">
                  <c:v>40.943189111833298</c:v>
                </c:pt>
                <c:pt idx="11776">
                  <c:v>40.944102823755699</c:v>
                </c:pt>
                <c:pt idx="11777">
                  <c:v>40.945016475391398</c:v>
                </c:pt>
                <c:pt idx="11778">
                  <c:v>40.945930066744502</c:v>
                </c:pt>
                <c:pt idx="11779">
                  <c:v>40.946843597818997</c:v>
                </c:pt>
                <c:pt idx="11780">
                  <c:v>40.947757068619097</c:v>
                </c:pt>
                <c:pt idx="11781">
                  <c:v>40.948670479148802</c:v>
                </c:pt>
                <c:pt idx="11782">
                  <c:v>40.949583829412099</c:v>
                </c:pt>
                <c:pt idx="11783">
                  <c:v>40.950497119413299</c:v>
                </c:pt>
                <c:pt idx="11784">
                  <c:v>40.951410349156298</c:v>
                </c:pt>
                <c:pt idx="11785">
                  <c:v>40.952323518645301</c:v>
                </c:pt>
                <c:pt idx="11786">
                  <c:v>40.953236627884202</c:v>
                </c:pt>
                <c:pt idx="11787">
                  <c:v>40.9541496768773</c:v>
                </c:pt>
                <c:pt idx="11788">
                  <c:v>40.955062665628503</c:v>
                </c:pt>
                <c:pt idx="11789">
                  <c:v>40.955975594141897</c:v>
                </c:pt>
                <c:pt idx="11790">
                  <c:v>40.956888462421702</c:v>
                </c:pt>
                <c:pt idx="11791">
                  <c:v>40.957801270471798</c:v>
                </c:pt>
                <c:pt idx="11792">
                  <c:v>40.958714018296497</c:v>
                </c:pt>
                <c:pt idx="11793">
                  <c:v>40.959626705899602</c:v>
                </c:pt>
                <c:pt idx="11794">
                  <c:v>40.960539333285404</c:v>
                </c:pt>
                <c:pt idx="11795">
                  <c:v>40.961451900457902</c:v>
                </c:pt>
                <c:pt idx="11796">
                  <c:v>40.962364407421198</c:v>
                </c:pt>
                <c:pt idx="11797">
                  <c:v>40.963276854179298</c:v>
                </c:pt>
                <c:pt idx="11798">
                  <c:v>40.964189240736403</c:v>
                </c:pt>
                <c:pt idx="11799">
                  <c:v>40.965101567096397</c:v>
                </c:pt>
                <c:pt idx="11800">
                  <c:v>40.966013833263503</c:v>
                </c:pt>
                <c:pt idx="11801">
                  <c:v>40.966926039241798</c:v>
                </c:pt>
                <c:pt idx="11802">
                  <c:v>40.967838185035198</c:v>
                </c:pt>
                <c:pt idx="11803">
                  <c:v>40.968750270648002</c:v>
                </c:pt>
                <c:pt idx="11804">
                  <c:v>40.969662296084103</c:v>
                </c:pt>
                <c:pt idx="11805">
                  <c:v>40.9705742613477</c:v>
                </c:pt>
                <c:pt idx="11806">
                  <c:v>40.971486166442702</c:v>
                </c:pt>
                <c:pt idx="11807">
                  <c:v>40.9723980113734</c:v>
                </c:pt>
                <c:pt idx="11808">
                  <c:v>40.973309796143702</c:v>
                </c:pt>
                <c:pt idx="11809">
                  <c:v>40.974221520757702</c:v>
                </c:pt>
                <c:pt idx="11810">
                  <c:v>40.975133185219498</c:v>
                </c:pt>
                <c:pt idx="11811">
                  <c:v>40.976044789533198</c:v>
                </c:pt>
                <c:pt idx="11812">
                  <c:v>40.976956333702802</c:v>
                </c:pt>
                <c:pt idx="11813">
                  <c:v>40.977867817732403</c:v>
                </c:pt>
                <c:pt idx="11814">
                  <c:v>40.9787792416261</c:v>
                </c:pt>
                <c:pt idx="11815">
                  <c:v>40.979690605388001</c:v>
                </c:pt>
                <c:pt idx="11816">
                  <c:v>40.980601909021999</c:v>
                </c:pt>
                <c:pt idx="11817">
                  <c:v>40.981513152532301</c:v>
                </c:pt>
                <c:pt idx="11818">
                  <c:v>40.982424335923</c:v>
                </c:pt>
                <c:pt idx="11819">
                  <c:v>40.983335459198102</c:v>
                </c:pt>
                <c:pt idx="11820">
                  <c:v>40.984246522361701</c:v>
                </c:pt>
                <c:pt idx="11821">
                  <c:v>40.985157525417897</c:v>
                </c:pt>
                <c:pt idx="11822">
                  <c:v>40.986068468370703</c:v>
                </c:pt>
                <c:pt idx="11823">
                  <c:v>40.9869793512241</c:v>
                </c:pt>
                <c:pt idx="11824">
                  <c:v>40.9878901739824</c:v>
                </c:pt>
                <c:pt idx="11825">
                  <c:v>40.988800936649397</c:v>
                </c:pt>
                <c:pt idx="11826">
                  <c:v>40.989711639229398</c:v>
                </c:pt>
                <c:pt idx="11827">
                  <c:v>40.990622281726203</c:v>
                </c:pt>
                <c:pt idx="11828">
                  <c:v>40.991532864144197</c:v>
                </c:pt>
                <c:pt idx="11829">
                  <c:v>40.992443386487203</c:v>
                </c:pt>
                <c:pt idx="11830">
                  <c:v>40.993353848759298</c:v>
                </c:pt>
                <c:pt idx="11831">
                  <c:v>40.994264250964697</c:v>
                </c:pt>
                <c:pt idx="11832">
                  <c:v>40.9951745931074</c:v>
                </c:pt>
                <c:pt idx="11833">
                  <c:v>40.9960848751914</c:v>
                </c:pt>
                <c:pt idx="11834">
                  <c:v>40.996995097220797</c:v>
                </c:pt>
                <c:pt idx="11835">
                  <c:v>40.997905259199698</c:v>
                </c:pt>
                <c:pt idx="11836">
                  <c:v>40.998815361132202</c:v>
                </c:pt>
                <c:pt idx="11837">
                  <c:v>40.999725403022197</c:v>
                </c:pt>
                <c:pt idx="11838">
                  <c:v>41.000635384873902</c:v>
                </c:pt>
                <c:pt idx="11839">
                  <c:v>41.001545306691398</c:v>
                </c:pt>
                <c:pt idx="11840">
                  <c:v>41.002455168478598</c:v>
                </c:pt>
                <c:pt idx="11841">
                  <c:v>41.003364970239701</c:v>
                </c:pt>
                <c:pt idx="11842">
                  <c:v>41.004274711978702</c:v>
                </c:pt>
                <c:pt idx="11843">
                  <c:v>41.005184393699601</c:v>
                </c:pt>
                <c:pt idx="11844">
                  <c:v>41.006094015406603</c:v>
                </c:pt>
                <c:pt idx="11845">
                  <c:v>41.007003577103703</c:v>
                </c:pt>
                <c:pt idx="11846">
                  <c:v>41.007913078794999</c:v>
                </c:pt>
                <c:pt idx="11847">
                  <c:v>41.0088225204845</c:v>
                </c:pt>
                <c:pt idx="11848">
                  <c:v>41.009731902176199</c:v>
                </c:pt>
                <c:pt idx="11849">
                  <c:v>41.010641223874302</c:v>
                </c:pt>
                <c:pt idx="11850">
                  <c:v>41.011550485582802</c:v>
                </c:pt>
                <c:pt idx="11851">
                  <c:v>41.0124596873058</c:v>
                </c:pt>
                <c:pt idx="11852">
                  <c:v>41.013368829047202</c:v>
                </c:pt>
                <c:pt idx="11853">
                  <c:v>41.014277910811302</c:v>
                </c:pt>
                <c:pt idx="11854">
                  <c:v>41.015186932601999</c:v>
                </c:pt>
                <c:pt idx="11855">
                  <c:v>41.016095894423302</c:v>
                </c:pt>
                <c:pt idx="11856">
                  <c:v>41.017004796279402</c:v>
                </c:pt>
                <c:pt idx="11857">
                  <c:v>41.017913638174399</c:v>
                </c:pt>
                <c:pt idx="11858">
                  <c:v>41.018822420112201</c:v>
                </c:pt>
                <c:pt idx="11859">
                  <c:v>41.019731142096902</c:v>
                </c:pt>
                <c:pt idx="11860">
                  <c:v>41.0206398041326</c:v>
                </c:pt>
                <c:pt idx="11861">
                  <c:v>41.021548406223303</c:v>
                </c:pt>
                <c:pt idx="11862">
                  <c:v>41.022456948373097</c:v>
                </c:pt>
                <c:pt idx="11863">
                  <c:v>41.023365430585997</c:v>
                </c:pt>
                <c:pt idx="11864">
                  <c:v>41.024273852866202</c:v>
                </c:pt>
                <c:pt idx="11865">
                  <c:v>41.025182215217598</c:v>
                </c:pt>
                <c:pt idx="11866">
                  <c:v>41.026090517644299</c:v>
                </c:pt>
                <c:pt idx="11867">
                  <c:v>41.026998760150398</c:v>
                </c:pt>
                <c:pt idx="11868">
                  <c:v>41.027906942739897</c:v>
                </c:pt>
                <c:pt idx="11869">
                  <c:v>41.0288150654169</c:v>
                </c:pt>
                <c:pt idx="11870">
                  <c:v>41.029723128185402</c:v>
                </c:pt>
                <c:pt idx="11871">
                  <c:v>41.030631131049397</c:v>
                </c:pt>
                <c:pt idx="11872">
                  <c:v>41.031539074013097</c:v>
                </c:pt>
                <c:pt idx="11873">
                  <c:v>41.032446957080502</c:v>
                </c:pt>
                <c:pt idx="11874">
                  <c:v>41.033354780255699</c:v>
                </c:pt>
                <c:pt idx="11875">
                  <c:v>41.034262543542603</c:v>
                </c:pt>
                <c:pt idx="11876">
                  <c:v>41.035170246945398</c:v>
                </c:pt>
                <c:pt idx="11877">
                  <c:v>41.0360778904681</c:v>
                </c:pt>
                <c:pt idx="11878">
                  <c:v>41.036985474114701</c:v>
                </c:pt>
                <c:pt idx="11879">
                  <c:v>41.037892997889301</c:v>
                </c:pt>
                <c:pt idx="11880">
                  <c:v>41.038800461795901</c:v>
                </c:pt>
                <c:pt idx="11881">
                  <c:v>41.0397078658387</c:v>
                </c:pt>
                <c:pt idx="11882">
                  <c:v>41.040615210021599</c:v>
                </c:pt>
                <c:pt idx="11883">
                  <c:v>41.041522494348698</c:v>
                </c:pt>
                <c:pt idx="11884">
                  <c:v>41.042429718824103</c:v>
                </c:pt>
                <c:pt idx="11885">
                  <c:v>41.043336883451701</c:v>
                </c:pt>
                <c:pt idx="11886">
                  <c:v>41.044243988235699</c:v>
                </c:pt>
                <c:pt idx="11887">
                  <c:v>41.045151033180097</c:v>
                </c:pt>
                <c:pt idx="11888">
                  <c:v>41.046058018288903</c:v>
                </c:pt>
                <c:pt idx="11889">
                  <c:v>41.046964943566302</c:v>
                </c:pt>
                <c:pt idx="11890">
                  <c:v>41.047871809016101</c:v>
                </c:pt>
                <c:pt idx="11891">
                  <c:v>41.0487786146426</c:v>
                </c:pt>
                <c:pt idx="11892">
                  <c:v>41.049685360449701</c:v>
                </c:pt>
                <c:pt idx="11893">
                  <c:v>41.050592046441501</c:v>
                </c:pt>
                <c:pt idx="11894">
                  <c:v>41.051498672622003</c:v>
                </c:pt>
                <c:pt idx="11895">
                  <c:v>41.052405238995199</c:v>
                </c:pt>
                <c:pt idx="11896">
                  <c:v>41.053311745565303</c:v>
                </c:pt>
                <c:pt idx="11897">
                  <c:v>41.0542181923363</c:v>
                </c:pt>
                <c:pt idx="11898">
                  <c:v>41.055124579312199</c:v>
                </c:pt>
                <c:pt idx="11899">
                  <c:v>41.056030906497</c:v>
                </c:pt>
                <c:pt idx="11900">
                  <c:v>41.056937173894902</c:v>
                </c:pt>
                <c:pt idx="11901">
                  <c:v>41.057843381509798</c:v>
                </c:pt>
                <c:pt idx="11902">
                  <c:v>41.058749529345803</c:v>
                </c:pt>
                <c:pt idx="11903">
                  <c:v>41.059655617406897</c:v>
                </c:pt>
                <c:pt idx="11904">
                  <c:v>41.060561645697199</c:v>
                </c:pt>
                <c:pt idx="11905">
                  <c:v>41.061467614220703</c:v>
                </c:pt>
                <c:pt idx="11906">
                  <c:v>41.062373522981503</c:v>
                </c:pt>
                <c:pt idx="11907">
                  <c:v>41.063279371983597</c:v>
                </c:pt>
                <c:pt idx="11908">
                  <c:v>41.064185161231102</c:v>
                </c:pt>
                <c:pt idx="11909">
                  <c:v>41.065090890727902</c:v>
                </c:pt>
                <c:pt idx="11910">
                  <c:v>41.065996560478197</c:v>
                </c:pt>
                <c:pt idx="11911">
                  <c:v>41.066902170486003</c:v>
                </c:pt>
                <c:pt idx="11912">
                  <c:v>41.067807720755297</c:v>
                </c:pt>
                <c:pt idx="11913">
                  <c:v>41.068713211290202</c:v>
                </c:pt>
                <c:pt idx="11914">
                  <c:v>41.069618642094603</c:v>
                </c:pt>
                <c:pt idx="11915">
                  <c:v>41.070524013172701</c:v>
                </c:pt>
                <c:pt idx="11916">
                  <c:v>41.071429324528502</c:v>
                </c:pt>
                <c:pt idx="11917">
                  <c:v>41.072334576166099</c:v>
                </c:pt>
                <c:pt idx="11918">
                  <c:v>41.073239768089302</c:v>
                </c:pt>
                <c:pt idx="11919">
                  <c:v>41.0741449003024</c:v>
                </c:pt>
                <c:pt idx="11920">
                  <c:v>41.075049972809403</c:v>
                </c:pt>
                <c:pt idx="11921">
                  <c:v>41.075954985614203</c:v>
                </c:pt>
                <c:pt idx="11922">
                  <c:v>41.076859938720901</c:v>
                </c:pt>
                <c:pt idx="11923">
                  <c:v>41.077764832133603</c:v>
                </c:pt>
                <c:pt idx="11924">
                  <c:v>41.078669665856303</c:v>
                </c:pt>
                <c:pt idx="11925">
                  <c:v>41.079574439893001</c:v>
                </c:pt>
                <c:pt idx="11926">
                  <c:v>41.080479154247897</c:v>
                </c:pt>
                <c:pt idx="11927">
                  <c:v>41.081383808924798</c:v>
                </c:pt>
                <c:pt idx="11928">
                  <c:v>41.082288403927798</c:v>
                </c:pt>
                <c:pt idx="11929">
                  <c:v>41.083192939261103</c:v>
                </c:pt>
                <c:pt idx="11930">
                  <c:v>41.0840974149286</c:v>
                </c:pt>
                <c:pt idx="11931">
                  <c:v>41.085001830934303</c:v>
                </c:pt>
                <c:pt idx="11932">
                  <c:v>41.085906187282298</c:v>
                </c:pt>
                <c:pt idx="11933">
                  <c:v>41.086810483976699</c:v>
                </c:pt>
                <c:pt idx="11934">
                  <c:v>41.087714721021399</c:v>
                </c:pt>
                <c:pt idx="11935">
                  <c:v>41.088618898420499</c:v>
                </c:pt>
                <c:pt idx="11936">
                  <c:v>41.089523016178099</c:v>
                </c:pt>
                <c:pt idx="11937">
                  <c:v>41.090427074298098</c:v>
                </c:pt>
                <c:pt idx="11938">
                  <c:v>41.091331072784598</c:v>
                </c:pt>
                <c:pt idx="11939">
                  <c:v>41.092235011641698</c:v>
                </c:pt>
                <c:pt idx="11940">
                  <c:v>41.093138890873298</c:v>
                </c:pt>
                <c:pt idx="11941">
                  <c:v>41.0940427104835</c:v>
                </c:pt>
                <c:pt idx="11942">
                  <c:v>41.094946470476401</c:v>
                </c:pt>
                <c:pt idx="11943">
                  <c:v>41.095850170855897</c:v>
                </c:pt>
                <c:pt idx="11944">
                  <c:v>41.096753811626101</c:v>
                </c:pt>
                <c:pt idx="11945">
                  <c:v>41.097657392791099</c:v>
                </c:pt>
                <c:pt idx="11946">
                  <c:v>41.098560914354799</c:v>
                </c:pt>
                <c:pt idx="11947">
                  <c:v>41.0994643763214</c:v>
                </c:pt>
                <c:pt idx="11948">
                  <c:v>41.100367778694697</c:v>
                </c:pt>
                <c:pt idx="11949">
                  <c:v>41.101271121478902</c:v>
                </c:pt>
                <c:pt idx="11950">
                  <c:v>41.102174404678003</c:v>
                </c:pt>
                <c:pt idx="11951">
                  <c:v>41.103077628296099</c:v>
                </c:pt>
                <c:pt idx="11952">
                  <c:v>41.103980792336998</c:v>
                </c:pt>
                <c:pt idx="11953">
                  <c:v>41.104883896804999</c:v>
                </c:pt>
                <c:pt idx="11954">
                  <c:v>41.105786941703997</c:v>
                </c:pt>
                <c:pt idx="11955">
                  <c:v>41.106689927037998</c:v>
                </c:pt>
                <c:pt idx="11956">
                  <c:v>41.107592852811003</c:v>
                </c:pt>
                <c:pt idx="11957">
                  <c:v>41.108495719027196</c:v>
                </c:pt>
                <c:pt idx="11958">
                  <c:v>41.109398525690501</c:v>
                </c:pt>
                <c:pt idx="11959">
                  <c:v>41.110301272804897</c:v>
                </c:pt>
                <c:pt idx="11960">
                  <c:v>41.111203960374503</c:v>
                </c:pt>
                <c:pt idx="11961">
                  <c:v>41.1121065884034</c:v>
                </c:pt>
                <c:pt idx="11962">
                  <c:v>41.113009156895401</c:v>
                </c:pt>
                <c:pt idx="11963">
                  <c:v>41.113911665854801</c:v>
                </c:pt>
                <c:pt idx="11964">
                  <c:v>41.114814115285398</c:v>
                </c:pt>
                <c:pt idx="11965">
                  <c:v>41.115716505191301</c:v>
                </c:pt>
                <c:pt idx="11966">
                  <c:v>41.116618835576602</c:v>
                </c:pt>
                <c:pt idx="11967">
                  <c:v>41.117521106445203</c:v>
                </c:pt>
                <c:pt idx="11968">
                  <c:v>41.118423317801202</c:v>
                </c:pt>
                <c:pt idx="11969">
                  <c:v>41.1193254696487</c:v>
                </c:pt>
                <c:pt idx="11970">
                  <c:v>41.120227561991598</c:v>
                </c:pt>
                <c:pt idx="11971">
                  <c:v>41.121129594833903</c:v>
                </c:pt>
                <c:pt idx="11972">
                  <c:v>41.1220315681798</c:v>
                </c:pt>
                <c:pt idx="11973">
                  <c:v>41.122933482033098</c:v>
                </c:pt>
                <c:pt idx="11974">
                  <c:v>41.123835336398002</c:v>
                </c:pt>
                <c:pt idx="11975">
                  <c:v>41.124737131278501</c:v>
                </c:pt>
                <c:pt idx="11976">
                  <c:v>41.1256388666785</c:v>
                </c:pt>
                <c:pt idx="11977">
                  <c:v>41.1265405426022</c:v>
                </c:pt>
                <c:pt idx="11978">
                  <c:v>41.127442159053501</c:v>
                </c:pt>
                <c:pt idx="11979">
                  <c:v>41.128343716036397</c:v>
                </c:pt>
                <c:pt idx="11980">
                  <c:v>41.129245213555002</c:v>
                </c:pt>
                <c:pt idx="11981">
                  <c:v>41.130146651613401</c:v>
                </c:pt>
                <c:pt idx="11982">
                  <c:v>41.131048030215403</c:v>
                </c:pt>
                <c:pt idx="11983">
                  <c:v>41.1319493493652</c:v>
                </c:pt>
                <c:pt idx="11984">
                  <c:v>41.132850609066701</c:v>
                </c:pt>
                <c:pt idx="11985">
                  <c:v>41.133751809324004</c:v>
                </c:pt>
                <c:pt idx="11986">
                  <c:v>41.134652950141103</c:v>
                </c:pt>
                <c:pt idx="11987">
                  <c:v>41.135554031522098</c:v>
                </c:pt>
                <c:pt idx="11988">
                  <c:v>41.136455053470897</c:v>
                </c:pt>
                <c:pt idx="11989">
                  <c:v>41.1373560159915</c:v>
                </c:pt>
                <c:pt idx="11990">
                  <c:v>41.1382569190881</c:v>
                </c:pt>
                <c:pt idx="11991">
                  <c:v>41.139157762764498</c:v>
                </c:pt>
                <c:pt idx="11992">
                  <c:v>41.1400585470248</c:v>
                </c:pt>
                <c:pt idx="11993">
                  <c:v>41.140959271873101</c:v>
                </c:pt>
                <c:pt idx="11994">
                  <c:v>41.141859937313299</c:v>
                </c:pt>
                <c:pt idx="11995">
                  <c:v>41.142760543349503</c:v>
                </c:pt>
                <c:pt idx="11996">
                  <c:v>41.143661089985699</c:v>
                </c:pt>
                <c:pt idx="11997">
                  <c:v>41.1445615772259</c:v>
                </c:pt>
                <c:pt idx="11998">
                  <c:v>41.145462005074201</c:v>
                </c:pt>
                <c:pt idx="11999">
                  <c:v>41.146362373534402</c:v>
                </c:pt>
                <c:pt idx="12000">
                  <c:v>41.147262682610801</c:v>
                </c:pt>
                <c:pt idx="12001">
                  <c:v>41.148162932307201</c:v>
                </c:pt>
                <c:pt idx="12002">
                  <c:v>41.149063122627702</c:v>
                </c:pt>
                <c:pt idx="12003">
                  <c:v>41.149963253576303</c:v>
                </c:pt>
                <c:pt idx="12004">
                  <c:v>41.150863325156998</c:v>
                </c:pt>
                <c:pt idx="12005">
                  <c:v>41.151763337373801</c:v>
                </c:pt>
                <c:pt idx="12006">
                  <c:v>41.152663290230798</c:v>
                </c:pt>
                <c:pt idx="12007">
                  <c:v>41.153563183731997</c:v>
                </c:pt>
                <c:pt idx="12008">
                  <c:v>41.154463017881298</c:v>
                </c:pt>
                <c:pt idx="12009">
                  <c:v>41.155362792682801</c:v>
                </c:pt>
                <c:pt idx="12010">
                  <c:v>41.1562625081405</c:v>
                </c:pt>
                <c:pt idx="12011">
                  <c:v>41.157162164258501</c:v>
                </c:pt>
                <c:pt idx="12012">
                  <c:v>41.158061761040699</c:v>
                </c:pt>
                <c:pt idx="12013">
                  <c:v>41.1589612984911</c:v>
                </c:pt>
                <c:pt idx="12014">
                  <c:v>41.159860776613797</c:v>
                </c:pt>
                <c:pt idx="12015">
                  <c:v>41.160760195412699</c:v>
                </c:pt>
                <c:pt idx="12016">
                  <c:v>41.161659554891898</c:v>
                </c:pt>
                <c:pt idx="12017">
                  <c:v>41.162558855055401</c:v>
                </c:pt>
                <c:pt idx="12018">
                  <c:v>41.163458095907302</c:v>
                </c:pt>
                <c:pt idx="12019">
                  <c:v>41.164357277451401</c:v>
                </c:pt>
                <c:pt idx="12020">
                  <c:v>41.165256399691799</c:v>
                </c:pt>
                <c:pt idx="12021">
                  <c:v>41.166155462632602</c:v>
                </c:pt>
                <c:pt idx="12022">
                  <c:v>41.167054466277797</c:v>
                </c:pt>
                <c:pt idx="12023">
                  <c:v>41.167953410631199</c:v>
                </c:pt>
                <c:pt idx="12024">
                  <c:v>41.1688522956971</c:v>
                </c:pt>
                <c:pt idx="12025">
                  <c:v>41.169751121479301</c:v>
                </c:pt>
                <c:pt idx="12026">
                  <c:v>41.170649887981902</c:v>
                </c:pt>
                <c:pt idx="12027">
                  <c:v>41.171548595208897</c:v>
                </c:pt>
                <c:pt idx="12028">
                  <c:v>41.172447243164299</c:v>
                </c:pt>
                <c:pt idx="12029">
                  <c:v>41.173345831851996</c:v>
                </c:pt>
                <c:pt idx="12030">
                  <c:v>41.174244361276202</c:v>
                </c:pt>
                <c:pt idx="12031">
                  <c:v>41.175142831440901</c:v>
                </c:pt>
                <c:pt idx="12032">
                  <c:v>41.176041242349903</c:v>
                </c:pt>
                <c:pt idx="12033">
                  <c:v>41.176939594007401</c:v>
                </c:pt>
                <c:pt idx="12034">
                  <c:v>41.177837886417301</c:v>
                </c:pt>
                <c:pt idx="12035">
                  <c:v>41.178736119583697</c:v>
                </c:pt>
                <c:pt idx="12036">
                  <c:v>41.179634293510503</c:v>
                </c:pt>
                <c:pt idx="12037">
                  <c:v>41.180532408201799</c:v>
                </c:pt>
                <c:pt idx="12038">
                  <c:v>41.181430463661599</c:v>
                </c:pt>
                <c:pt idx="12039">
                  <c:v>41.182328459893803</c:v>
                </c:pt>
                <c:pt idx="12040">
                  <c:v>41.183226396902498</c:v>
                </c:pt>
                <c:pt idx="12041">
                  <c:v>41.184124274691698</c:v>
                </c:pt>
                <c:pt idx="12042">
                  <c:v>41.185022093265403</c:v>
                </c:pt>
                <c:pt idx="12043">
                  <c:v>41.185919852627499</c:v>
                </c:pt>
                <c:pt idx="12044">
                  <c:v>41.186817552782202</c:v>
                </c:pt>
                <c:pt idx="12045">
                  <c:v>41.187715193733297</c:v>
                </c:pt>
                <c:pt idx="12046">
                  <c:v>41.188612775484998</c:v>
                </c:pt>
                <c:pt idx="12047">
                  <c:v>41.1895102980411</c:v>
                </c:pt>
                <c:pt idx="12048">
                  <c:v>41.190407761405702</c:v>
                </c:pt>
                <c:pt idx="12049">
                  <c:v>41.191305165582897</c:v>
                </c:pt>
                <c:pt idx="12050">
                  <c:v>41.1922025105765</c:v>
                </c:pt>
                <c:pt idx="12051">
                  <c:v>41.193099796390698</c:v>
                </c:pt>
                <c:pt idx="12052">
                  <c:v>41.193997023029397</c:v>
                </c:pt>
                <c:pt idx="12053">
                  <c:v>41.194894190496598</c:v>
                </c:pt>
                <c:pt idx="12054">
                  <c:v>41.195791298796301</c:v>
                </c:pt>
                <c:pt idx="12055">
                  <c:v>41.196688347932501</c:v>
                </c:pt>
                <c:pt idx="12056">
                  <c:v>41.197585337909302</c:v>
                </c:pt>
                <c:pt idx="12057">
                  <c:v>41.198482268730501</c:v>
                </c:pt>
                <c:pt idx="12058">
                  <c:v>41.199379140400303</c:v>
                </c:pt>
                <c:pt idx="12059">
                  <c:v>41.200275952922603</c:v>
                </c:pt>
                <c:pt idx="12060">
                  <c:v>41.2011727063013</c:v>
                </c:pt>
                <c:pt idx="12061">
                  <c:v>41.202069400540701</c:v>
                </c:pt>
                <c:pt idx="12062">
                  <c:v>41.202966035644501</c:v>
                </c:pt>
                <c:pt idx="12063">
                  <c:v>41.203862611616799</c:v>
                </c:pt>
                <c:pt idx="12064">
                  <c:v>41.204759128461603</c:v>
                </c:pt>
                <c:pt idx="12065">
                  <c:v>41.205655586182999</c:v>
                </c:pt>
                <c:pt idx="12066">
                  <c:v>41.206551984784802</c:v>
                </c:pt>
                <c:pt idx="12067">
                  <c:v>41.207448324271098</c:v>
                </c:pt>
                <c:pt idx="12068">
                  <c:v>41.208344604646001</c:v>
                </c:pt>
                <c:pt idx="12069">
                  <c:v>41.209240825913298</c:v>
                </c:pt>
                <c:pt idx="12070">
                  <c:v>41.210136988077103</c:v>
                </c:pt>
                <c:pt idx="12071">
                  <c:v>41.211033091141402</c:v>
                </c:pt>
                <c:pt idx="12072">
                  <c:v>41.211929135110204</c:v>
                </c:pt>
                <c:pt idx="12073">
                  <c:v>41.2128251199874</c:v>
                </c:pt>
                <c:pt idx="12074">
                  <c:v>41.213721045777199</c:v>
                </c:pt>
                <c:pt idx="12075">
                  <c:v>41.214616912483301</c:v>
                </c:pt>
                <c:pt idx="12076">
                  <c:v>41.215512720109999</c:v>
                </c:pt>
                <c:pt idx="12077">
                  <c:v>41.216408468661101</c:v>
                </c:pt>
                <c:pt idx="12078">
                  <c:v>41.217304158140699</c:v>
                </c:pt>
                <c:pt idx="12079">
                  <c:v>41.218199788552703</c:v>
                </c:pt>
                <c:pt idx="12080">
                  <c:v>41.219095359901097</c:v>
                </c:pt>
                <c:pt idx="12081">
                  <c:v>41.219990872190003</c:v>
                </c:pt>
                <c:pt idx="12082">
                  <c:v>41.220886325423301</c:v>
                </c:pt>
                <c:pt idx="12083">
                  <c:v>41.221781719604998</c:v>
                </c:pt>
                <c:pt idx="12084">
                  <c:v>41.222677054739101</c:v>
                </c:pt>
                <c:pt idx="12085">
                  <c:v>41.223572330829597</c:v>
                </c:pt>
                <c:pt idx="12086">
                  <c:v>41.224467547880501</c:v>
                </c:pt>
                <c:pt idx="12087">
                  <c:v>41.225362705895797</c:v>
                </c:pt>
                <c:pt idx="12088">
                  <c:v>41.226257804879502</c:v>
                </c:pt>
                <c:pt idx="12089">
                  <c:v>41.227152844835501</c:v>
                </c:pt>
                <c:pt idx="12090">
                  <c:v>41.228047825767902</c:v>
                </c:pt>
                <c:pt idx="12091">
                  <c:v>41.228942747680598</c:v>
                </c:pt>
                <c:pt idx="12092">
                  <c:v>41.229837610577697</c:v>
                </c:pt>
                <c:pt idx="12093">
                  <c:v>41.230732414462999</c:v>
                </c:pt>
                <c:pt idx="12094">
                  <c:v>41.231627159340697</c:v>
                </c:pt>
                <c:pt idx="12095">
                  <c:v>41.232521845214798</c:v>
                </c:pt>
                <c:pt idx="12096">
                  <c:v>41.233416472089097</c:v>
                </c:pt>
                <c:pt idx="12097">
                  <c:v>41.234311039967601</c:v>
                </c:pt>
                <c:pt idx="12098">
                  <c:v>41.235205548854502</c:v>
                </c:pt>
                <c:pt idx="12099">
                  <c:v>41.236099998753602</c:v>
                </c:pt>
                <c:pt idx="12100">
                  <c:v>41.236994389669</c:v>
                </c:pt>
                <c:pt idx="12101">
                  <c:v>41.237888721604598</c:v>
                </c:pt>
                <c:pt idx="12102">
                  <c:v>41.238782994564403</c:v>
                </c:pt>
                <c:pt idx="12103">
                  <c:v>41.239677208552401</c:v>
                </c:pt>
                <c:pt idx="12104">
                  <c:v>41.240571363572599</c:v>
                </c:pt>
                <c:pt idx="12105">
                  <c:v>41.241465459628998</c:v>
                </c:pt>
                <c:pt idx="12106">
                  <c:v>41.242359496725598</c:v>
                </c:pt>
                <c:pt idx="12107">
                  <c:v>41.2432534748663</c:v>
                </c:pt>
                <c:pt idx="12108">
                  <c:v>41.244147394055098</c:v>
                </c:pt>
                <c:pt idx="12109">
                  <c:v>41.245041254296098</c:v>
                </c:pt>
                <c:pt idx="12110">
                  <c:v>41.245935055593201</c:v>
                </c:pt>
                <c:pt idx="12111">
                  <c:v>41.2468287979503</c:v>
                </c:pt>
                <c:pt idx="12112">
                  <c:v>41.247722481371603</c:v>
                </c:pt>
                <c:pt idx="12113">
                  <c:v>41.248616105860897</c:v>
                </c:pt>
                <c:pt idx="12114">
                  <c:v>41.249509671422302</c:v>
                </c:pt>
                <c:pt idx="12115">
                  <c:v>41.250403178059699</c:v>
                </c:pt>
                <c:pt idx="12116">
                  <c:v>41.251296625777101</c:v>
                </c:pt>
                <c:pt idx="12117">
                  <c:v>41.252190014578403</c:v>
                </c:pt>
                <c:pt idx="12118">
                  <c:v>41.253083344467797</c:v>
                </c:pt>
                <c:pt idx="12119">
                  <c:v>41.253976615449098</c:v>
                </c:pt>
                <c:pt idx="12120">
                  <c:v>41.254869827526399</c:v>
                </c:pt>
                <c:pt idx="12121">
                  <c:v>41.255762980703601</c:v>
                </c:pt>
                <c:pt idx="12122">
                  <c:v>41.256656074984697</c:v>
                </c:pt>
                <c:pt idx="12123">
                  <c:v>41.257549110373702</c:v>
                </c:pt>
                <c:pt idx="12124">
                  <c:v>41.258442086874503</c:v>
                </c:pt>
                <c:pt idx="12125">
                  <c:v>41.259335004491298</c:v>
                </c:pt>
                <c:pt idx="12126">
                  <c:v>41.260227863227797</c:v>
                </c:pt>
                <c:pt idx="12127">
                  <c:v>41.2611206630881</c:v>
                </c:pt>
                <c:pt idx="12128">
                  <c:v>41.2620134040762</c:v>
                </c:pt>
                <c:pt idx="12129">
                  <c:v>41.262906086196097</c:v>
                </c:pt>
                <c:pt idx="12130">
                  <c:v>41.263798709451798</c:v>
                </c:pt>
                <c:pt idx="12131">
                  <c:v>41.264691273847099</c:v>
                </c:pt>
                <c:pt idx="12132">
                  <c:v>41.265583779386198</c:v>
                </c:pt>
                <c:pt idx="12133">
                  <c:v>41.266476226072903</c:v>
                </c:pt>
                <c:pt idx="12134">
                  <c:v>41.267368613911401</c:v>
                </c:pt>
                <c:pt idx="12135">
                  <c:v>41.2682609429054</c:v>
                </c:pt>
                <c:pt idx="12136">
                  <c:v>41.269153213059099</c:v>
                </c:pt>
                <c:pt idx="12137">
                  <c:v>41.270045424376299</c:v>
                </c:pt>
                <c:pt idx="12138">
                  <c:v>41.270937576861201</c:v>
                </c:pt>
                <c:pt idx="12139">
                  <c:v>41.271829670517597</c:v>
                </c:pt>
                <c:pt idx="12140">
                  <c:v>41.272721705349497</c:v>
                </c:pt>
                <c:pt idx="12141">
                  <c:v>41.273613681360899</c:v>
                </c:pt>
                <c:pt idx="12142">
                  <c:v>41.274505598555699</c:v>
                </c:pt>
                <c:pt idx="12143">
                  <c:v>41.275397456938101</c:v>
                </c:pt>
                <c:pt idx="12144">
                  <c:v>41.276289256511802</c:v>
                </c:pt>
                <c:pt idx="12145">
                  <c:v>41.277180997281</c:v>
                </c:pt>
                <c:pt idx="12146">
                  <c:v>41.278072679249497</c:v>
                </c:pt>
                <c:pt idx="12147">
                  <c:v>41.2789643024214</c:v>
                </c:pt>
                <c:pt idx="12148">
                  <c:v>41.279855866800602</c:v>
                </c:pt>
                <c:pt idx="12149">
                  <c:v>41.280747372391097</c:v>
                </c:pt>
                <c:pt idx="12150">
                  <c:v>41.2816388191969</c:v>
                </c:pt>
                <c:pt idx="12151">
                  <c:v>41.282530207221903</c:v>
                </c:pt>
                <c:pt idx="12152">
                  <c:v>41.283421536470101</c:v>
                </c:pt>
                <c:pt idx="12153">
                  <c:v>41.2843128069456</c:v>
                </c:pt>
                <c:pt idx="12154">
                  <c:v>41.285204018652102</c:v>
                </c:pt>
                <c:pt idx="12155">
                  <c:v>41.2860951715939</c:v>
                </c:pt>
                <c:pt idx="12156">
                  <c:v>41.286986265774701</c:v>
                </c:pt>
                <c:pt idx="12157">
                  <c:v>41.287877301198598</c:v>
                </c:pt>
                <c:pt idx="12158">
                  <c:v>41.2887682778696</c:v>
                </c:pt>
                <c:pt idx="12159">
                  <c:v>41.2896591957916</c:v>
                </c:pt>
                <c:pt idx="12160">
                  <c:v>41.290550054968598</c:v>
                </c:pt>
                <c:pt idx="12161">
                  <c:v>41.291440855404502</c:v>
                </c:pt>
                <c:pt idx="12162">
                  <c:v>41.292331597103399</c:v>
                </c:pt>
                <c:pt idx="12163">
                  <c:v>41.293222280069102</c:v>
                </c:pt>
                <c:pt idx="12164">
                  <c:v>41.294112904305798</c:v>
                </c:pt>
                <c:pt idx="12165">
                  <c:v>41.295003469817303</c:v>
                </c:pt>
                <c:pt idx="12166">
                  <c:v>41.295893976607601</c:v>
                </c:pt>
                <c:pt idx="12167">
                  <c:v>41.296784424680602</c:v>
                </c:pt>
                <c:pt idx="12168">
                  <c:v>41.297674814040498</c:v>
                </c:pt>
                <c:pt idx="12169">
                  <c:v>41.298565144690997</c:v>
                </c:pt>
                <c:pt idx="12170">
                  <c:v>41.299455416636199</c:v>
                </c:pt>
                <c:pt idx="12171">
                  <c:v>41.300345629880098</c:v>
                </c:pt>
                <c:pt idx="12172">
                  <c:v>41.301235784426602</c:v>
                </c:pt>
                <c:pt idx="12173">
                  <c:v>41.302125880279704</c:v>
                </c:pt>
                <c:pt idx="12174">
                  <c:v>41.303015917443297</c:v>
                </c:pt>
                <c:pt idx="12175">
                  <c:v>41.303905895921403</c:v>
                </c:pt>
                <c:pt idx="12176">
                  <c:v>41.304795815718002</c:v>
                </c:pt>
                <c:pt idx="12177">
                  <c:v>41.305685676837101</c:v>
                </c:pt>
                <c:pt idx="12178">
                  <c:v>41.3065754792826</c:v>
                </c:pt>
                <c:pt idx="12179">
                  <c:v>41.3074652230585</c:v>
                </c:pt>
                <c:pt idx="12180">
                  <c:v>41.308354908168702</c:v>
                </c:pt>
                <c:pt idx="12181">
                  <c:v>41.309244534617299</c:v>
                </c:pt>
                <c:pt idx="12182">
                  <c:v>41.310134102408099</c:v>
                </c:pt>
                <c:pt idx="12183">
                  <c:v>41.311023611545103</c:v>
                </c:pt>
                <c:pt idx="12184">
                  <c:v>41.311913062032403</c:v>
                </c:pt>
                <c:pt idx="12185">
                  <c:v>41.3128024538738</c:v>
                </c:pt>
                <c:pt idx="12186">
                  <c:v>41.313691787073402</c:v>
                </c:pt>
                <c:pt idx="12187">
                  <c:v>41.314581061635003</c:v>
                </c:pt>
                <c:pt idx="12188">
                  <c:v>41.315470277562703</c:v>
                </c:pt>
                <c:pt idx="12189">
                  <c:v>41.316359434860402</c:v>
                </c:pt>
                <c:pt idx="12190">
                  <c:v>41.317248533532101</c:v>
                </c:pt>
                <c:pt idx="12191">
                  <c:v>41.318137573581801</c:v>
                </c:pt>
                <c:pt idx="12192">
                  <c:v>41.319026555013302</c:v>
                </c:pt>
                <c:pt idx="12193">
                  <c:v>41.319915477830797</c:v>
                </c:pt>
                <c:pt idx="12194">
                  <c:v>41.320804342038002</c:v>
                </c:pt>
                <c:pt idx="12195">
                  <c:v>41.321693147639003</c:v>
                </c:pt>
                <c:pt idx="12196">
                  <c:v>41.3225818946378</c:v>
                </c:pt>
                <c:pt idx="12197">
                  <c:v>41.323470583038301</c:v>
                </c:pt>
                <c:pt idx="12198">
                  <c:v>41.324359212844499</c:v>
                </c:pt>
                <c:pt idx="12199">
                  <c:v>41.325247784060302</c:v>
                </c:pt>
                <c:pt idx="12200">
                  <c:v>41.326136296689597</c:v>
                </c:pt>
                <c:pt idx="12201">
                  <c:v>41.327024750736598</c:v>
                </c:pt>
                <c:pt idx="12202">
                  <c:v>41.327913146204999</c:v>
                </c:pt>
                <c:pt idx="12203">
                  <c:v>41.3288014830989</c:v>
                </c:pt>
                <c:pt idx="12204">
                  <c:v>41.329689761422202</c:v>
                </c:pt>
                <c:pt idx="12205">
                  <c:v>41.330577981178898</c:v>
                </c:pt>
                <c:pt idx="12206">
                  <c:v>41.331466142372904</c:v>
                </c:pt>
                <c:pt idx="12207">
                  <c:v>41.332354245008297</c:v>
                </c:pt>
                <c:pt idx="12208">
                  <c:v>41.333242289088801</c:v>
                </c:pt>
                <c:pt idx="12209">
                  <c:v>41.334130274618602</c:v>
                </c:pt>
                <c:pt idx="12210">
                  <c:v>41.335018201601599</c:v>
                </c:pt>
                <c:pt idx="12211">
                  <c:v>41.335906070041702</c:v>
                </c:pt>
                <c:pt idx="12212">
                  <c:v>41.336793879942803</c:v>
                </c:pt>
                <c:pt idx="12213">
                  <c:v>41.337681631309003</c:v>
                </c:pt>
                <c:pt idx="12214">
                  <c:v>41.338569324144203</c:v>
                </c:pt>
                <c:pt idx="12215">
                  <c:v>41.339456958452303</c:v>
                </c:pt>
                <c:pt idx="12216">
                  <c:v>41.340344534237403</c:v>
                </c:pt>
                <c:pt idx="12217">
                  <c:v>41.341232051503198</c:v>
                </c:pt>
                <c:pt idx="12218">
                  <c:v>41.342119510253902</c:v>
                </c:pt>
                <c:pt idx="12219">
                  <c:v>41.343006910493401</c:v>
                </c:pt>
                <c:pt idx="12220">
                  <c:v>41.343894252225503</c:v>
                </c:pt>
                <c:pt idx="12221">
                  <c:v>41.344781535454402</c:v>
                </c:pt>
                <c:pt idx="12222">
                  <c:v>41.345668760183798</c:v>
                </c:pt>
                <c:pt idx="12223">
                  <c:v>41.346555926417899</c:v>
                </c:pt>
                <c:pt idx="12224">
                  <c:v>41.347443034160399</c:v>
                </c:pt>
                <c:pt idx="12225">
                  <c:v>41.348330083415497</c:v>
                </c:pt>
                <c:pt idx="12226">
                  <c:v>41.349217074187003</c:v>
                </c:pt>
                <c:pt idx="12227">
                  <c:v>41.350104006478801</c:v>
                </c:pt>
                <c:pt idx="12228">
                  <c:v>41.350990880295001</c:v>
                </c:pt>
                <c:pt idx="12229">
                  <c:v>41.351877695639502</c:v>
                </c:pt>
                <c:pt idx="12230">
                  <c:v>41.352764452516197</c:v>
                </c:pt>
                <c:pt idx="12231">
                  <c:v>41.353651150929103</c:v>
                </c:pt>
                <c:pt idx="12232">
                  <c:v>41.354537790882198</c:v>
                </c:pt>
                <c:pt idx="12233">
                  <c:v>41.355424372379296</c:v>
                </c:pt>
                <c:pt idx="12234">
                  <c:v>41.3563108954245</c:v>
                </c:pt>
                <c:pt idx="12235">
                  <c:v>41.357197360021601</c:v>
                </c:pt>
                <c:pt idx="12236">
                  <c:v>41.358083766174801</c:v>
                </c:pt>
                <c:pt idx="12237">
                  <c:v>41.3589701138877</c:v>
                </c:pt>
                <c:pt idx="12238">
                  <c:v>41.359856403164599</c:v>
                </c:pt>
                <c:pt idx="12239">
                  <c:v>41.360742634009199</c:v>
                </c:pt>
                <c:pt idx="12240">
                  <c:v>41.3616288064255</c:v>
                </c:pt>
                <c:pt idx="12241">
                  <c:v>41.362514920417503</c:v>
                </c:pt>
                <c:pt idx="12242">
                  <c:v>41.363400975989101</c:v>
                </c:pt>
                <c:pt idx="12243">
                  <c:v>41.364286973144402</c:v>
                </c:pt>
                <c:pt idx="12244">
                  <c:v>41.3651729118871</c:v>
                </c:pt>
                <c:pt idx="12245">
                  <c:v>41.366058792221303</c:v>
                </c:pt>
                <c:pt idx="12246">
                  <c:v>41.366944614150903</c:v>
                </c:pt>
                <c:pt idx="12247">
                  <c:v>41.367830377679901</c:v>
                </c:pt>
                <c:pt idx="12248">
                  <c:v>41.368716082812199</c:v>
                </c:pt>
                <c:pt idx="12249">
                  <c:v>41.369601729551697</c:v>
                </c:pt>
                <c:pt idx="12250">
                  <c:v>41.370487317902402</c:v>
                </c:pt>
                <c:pt idx="12251">
                  <c:v>41.371372847868301</c:v>
                </c:pt>
                <c:pt idx="12252">
                  <c:v>41.372258319453302</c:v>
                </c:pt>
                <c:pt idx="12253">
                  <c:v>41.373143732661298</c:v>
                </c:pt>
                <c:pt idx="12254">
                  <c:v>41.374029087496197</c:v>
                </c:pt>
                <c:pt idx="12255">
                  <c:v>41.3749143839621</c:v>
                </c:pt>
                <c:pt idx="12256">
                  <c:v>41.3757996220628</c:v>
                </c:pt>
                <c:pt idx="12257">
                  <c:v>41.376684801802398</c:v>
                </c:pt>
                <c:pt idx="12258">
                  <c:v>41.377569923184701</c:v>
                </c:pt>
                <c:pt idx="12259">
                  <c:v>41.378454986213697</c:v>
                </c:pt>
                <c:pt idx="12260">
                  <c:v>41.3793399908933</c:v>
                </c:pt>
                <c:pt idx="12261">
                  <c:v>41.380224937227503</c:v>
                </c:pt>
                <c:pt idx="12262">
                  <c:v>41.3811098252202</c:v>
                </c:pt>
                <c:pt idx="12263">
                  <c:v>41.381994654875399</c:v>
                </c:pt>
                <c:pt idx="12264">
                  <c:v>41.382879426196901</c:v>
                </c:pt>
                <c:pt idx="12265">
                  <c:v>41.383764139188798</c:v>
                </c:pt>
                <c:pt idx="12266">
                  <c:v>41.384648793855</c:v>
                </c:pt>
                <c:pt idx="12267">
                  <c:v>41.385533390199498</c:v>
                </c:pt>
                <c:pt idx="12268">
                  <c:v>41.386417928226003</c:v>
                </c:pt>
                <c:pt idx="12269">
                  <c:v>41.387302407938698</c:v>
                </c:pt>
                <c:pt idx="12270">
                  <c:v>41.3881868293414</c:v>
                </c:pt>
                <c:pt idx="12271">
                  <c:v>41.389071192438102</c:v>
                </c:pt>
                <c:pt idx="12272">
                  <c:v>41.389955497232798</c:v>
                </c:pt>
                <c:pt idx="12273">
                  <c:v>41.390839743729302</c:v>
                </c:pt>
                <c:pt idx="12274">
                  <c:v>41.391723931931502</c:v>
                </c:pt>
                <c:pt idx="12275">
                  <c:v>41.392608061843603</c:v>
                </c:pt>
                <c:pt idx="12276">
                  <c:v>41.393492133469302</c:v>
                </c:pt>
                <c:pt idx="12277">
                  <c:v>41.394376146812597</c:v>
                </c:pt>
                <c:pt idx="12278">
                  <c:v>41.395260101877398</c:v>
                </c:pt>
                <c:pt idx="12279">
                  <c:v>41.396143998667803</c:v>
                </c:pt>
                <c:pt idx="12280">
                  <c:v>41.397027837187501</c:v>
                </c:pt>
                <c:pt idx="12281">
                  <c:v>41.397911617440599</c:v>
                </c:pt>
                <c:pt idx="12282">
                  <c:v>41.398795339431103</c:v>
                </c:pt>
                <c:pt idx="12283">
                  <c:v>41.399679003162703</c:v>
                </c:pt>
                <c:pt idx="12284">
                  <c:v>41.400562608639497</c:v>
                </c:pt>
                <c:pt idx="12285">
                  <c:v>41.401446155865401</c:v>
                </c:pt>
                <c:pt idx="12286">
                  <c:v>41.4023296448444</c:v>
                </c:pt>
                <c:pt idx="12287">
                  <c:v>41.403213075580297</c:v>
                </c:pt>
                <c:pt idx="12288">
                  <c:v>41.404096448077198</c:v>
                </c:pt>
                <c:pt idx="12289">
                  <c:v>41.404979762338797</c:v>
                </c:pt>
                <c:pt idx="12290">
                  <c:v>41.405863018369303</c:v>
                </c:pt>
                <c:pt idx="12291">
                  <c:v>41.4067462161725</c:v>
                </c:pt>
                <c:pt idx="12292">
                  <c:v>41.407629355752299</c:v>
                </c:pt>
                <c:pt idx="12293">
                  <c:v>41.408512437112599</c:v>
                </c:pt>
                <c:pt idx="12294">
                  <c:v>41.4093954602575</c:v>
                </c:pt>
                <c:pt idx="12295">
                  <c:v>41.410278425190803</c:v>
                </c:pt>
                <c:pt idx="12296">
                  <c:v>41.411161331916603</c:v>
                </c:pt>
                <c:pt idx="12297">
                  <c:v>41.412044180438599</c:v>
                </c:pt>
                <c:pt idx="12298">
                  <c:v>41.4129269707608</c:v>
                </c:pt>
                <c:pt idx="12299">
                  <c:v>41.4138097028872</c:v>
                </c:pt>
                <c:pt idx="12300">
                  <c:v>41.414692376821698</c:v>
                </c:pt>
                <c:pt idx="12301">
                  <c:v>41.415574992568303</c:v>
                </c:pt>
                <c:pt idx="12302">
                  <c:v>41.416457550130801</c:v>
                </c:pt>
                <c:pt idx="12303">
                  <c:v>41.4173400495132</c:v>
                </c:pt>
                <c:pt idx="12304">
                  <c:v>41.418222490719401</c:v>
                </c:pt>
                <c:pt idx="12305">
                  <c:v>41.419104873753298</c:v>
                </c:pt>
                <c:pt idx="12306">
                  <c:v>41.419987198618998</c:v>
                </c:pt>
                <c:pt idx="12307">
                  <c:v>41.420869465320301</c:v>
                </c:pt>
                <c:pt idx="12308">
                  <c:v>41.421751673861102</c:v>
                </c:pt>
                <c:pt idx="12309">
                  <c:v>41.422633824245302</c:v>
                </c:pt>
                <c:pt idx="12310">
                  <c:v>41.423515916477001</c:v>
                </c:pt>
                <c:pt idx="12311">
                  <c:v>41.42439795056</c:v>
                </c:pt>
                <c:pt idx="12312">
                  <c:v>41.425279926498199</c:v>
                </c:pt>
                <c:pt idx="12313">
                  <c:v>41.426161844295599</c:v>
                </c:pt>
                <c:pt idx="12314">
                  <c:v>41.427043703956102</c:v>
                </c:pt>
                <c:pt idx="12315">
                  <c:v>41.427925505483699</c:v>
                </c:pt>
                <c:pt idx="12316">
                  <c:v>41.428807248882201</c:v>
                </c:pt>
                <c:pt idx="12317">
                  <c:v>41.4296889341556</c:v>
                </c:pt>
                <c:pt idx="12318">
                  <c:v>41.430570561307803</c:v>
                </c:pt>
                <c:pt idx="12319">
                  <c:v>41.431452130342699</c:v>
                </c:pt>
                <c:pt idx="12320">
                  <c:v>41.4323336412644</c:v>
                </c:pt>
                <c:pt idx="12321">
                  <c:v>41.433215094076601</c:v>
                </c:pt>
                <c:pt idx="12322">
                  <c:v>41.434096488783297</c:v>
                </c:pt>
                <c:pt idx="12323">
                  <c:v>41.434977825388401</c:v>
                </c:pt>
                <c:pt idx="12324">
                  <c:v>41.435859103896</c:v>
                </c:pt>
                <c:pt idx="12325">
                  <c:v>41.436740324309802</c:v>
                </c:pt>
                <c:pt idx="12326">
                  <c:v>41.437621486633802</c:v>
                </c:pt>
                <c:pt idx="12327">
                  <c:v>41.438502590871899</c:v>
                </c:pt>
                <c:pt idx="12328">
                  <c:v>41.439383637028101</c:v>
                </c:pt>
                <c:pt idx="12329">
                  <c:v>41.440264625106302</c:v>
                </c:pt>
                <c:pt idx="12330">
                  <c:v>41.441145555110403</c:v>
                </c:pt>
                <c:pt idx="12331">
                  <c:v>41.442026427044297</c:v>
                </c:pt>
                <c:pt idx="12332">
                  <c:v>41.442907240912</c:v>
                </c:pt>
                <c:pt idx="12333">
                  <c:v>41.443787996717397</c:v>
                </c:pt>
                <c:pt idx="12334">
                  <c:v>41.444668694464298</c:v>
                </c:pt>
                <c:pt idx="12335">
                  <c:v>41.445549334156702</c:v>
                </c:pt>
                <c:pt idx="12336">
                  <c:v>41.446429915798603</c:v>
                </c:pt>
                <c:pt idx="12337">
                  <c:v>41.447310439393803</c:v>
                </c:pt>
                <c:pt idx="12338">
                  <c:v>41.448190904946401</c:v>
                </c:pt>
                <c:pt idx="12339">
                  <c:v>41.449071312460099</c:v>
                </c:pt>
                <c:pt idx="12340">
                  <c:v>41.449951661938897</c:v>
                </c:pt>
                <c:pt idx="12341">
                  <c:v>41.450831953386697</c:v>
                </c:pt>
                <c:pt idx="12342">
                  <c:v>41.451712186807598</c:v>
                </c:pt>
                <c:pt idx="12343">
                  <c:v>41.452592362205202</c:v>
                </c:pt>
                <c:pt idx="12344">
                  <c:v>41.453472479583702</c:v>
                </c:pt>
                <c:pt idx="12345">
                  <c:v>41.4543525389469</c:v>
                </c:pt>
                <c:pt idx="12346">
                  <c:v>41.455232540298702</c:v>
                </c:pt>
                <c:pt idx="12347">
                  <c:v>41.456112483643103</c:v>
                </c:pt>
                <c:pt idx="12348">
                  <c:v>41.456992368983897</c:v>
                </c:pt>
                <c:pt idx="12349">
                  <c:v>41.457872196325098</c:v>
                </c:pt>
                <c:pt idx="12350">
                  <c:v>41.458751965670601</c:v>
                </c:pt>
                <c:pt idx="12351">
                  <c:v>41.459631677024397</c:v>
                </c:pt>
                <c:pt idx="12352">
                  <c:v>41.460511330390197</c:v>
                </c:pt>
                <c:pt idx="12353">
                  <c:v>41.461390925772101</c:v>
                </c:pt>
                <c:pt idx="12354">
                  <c:v>41.462270463174001</c:v>
                </c:pt>
                <c:pt idx="12355">
                  <c:v>41.463149942599799</c:v>
                </c:pt>
                <c:pt idx="12356">
                  <c:v>41.464029364053303</c:v>
                </c:pt>
                <c:pt idx="12357">
                  <c:v>41.464908727538599</c:v>
                </c:pt>
                <c:pt idx="12358">
                  <c:v>41.465788033059503</c:v>
                </c:pt>
                <c:pt idx="12359">
                  <c:v>41.466667280619902</c:v>
                </c:pt>
                <c:pt idx="12360">
                  <c:v>41.467546470223802</c:v>
                </c:pt>
                <c:pt idx="12361">
                  <c:v>41.468425601875097</c:v>
                </c:pt>
                <c:pt idx="12362">
                  <c:v>41.469304675577597</c:v>
                </c:pt>
                <c:pt idx="12363">
                  <c:v>41.470183691335301</c:v>
                </c:pt>
                <c:pt idx="12364">
                  <c:v>41.471062649152202</c:v>
                </c:pt>
                <c:pt idx="12365">
                  <c:v>41.471941549032103</c:v>
                </c:pt>
                <c:pt idx="12366">
                  <c:v>41.472820390978903</c:v>
                </c:pt>
                <c:pt idx="12367">
                  <c:v>41.473699174996497</c:v>
                </c:pt>
                <c:pt idx="12368">
                  <c:v>41.4745779010889</c:v>
                </c:pt>
                <c:pt idx="12369">
                  <c:v>41.475456569259997</c:v>
                </c:pt>
                <c:pt idx="12370">
                  <c:v>41.476335179513697</c:v>
                </c:pt>
                <c:pt idx="12371">
                  <c:v>41.477213731853801</c:v>
                </c:pt>
                <c:pt idx="12372">
                  <c:v>41.478092226284403</c:v>
                </c:pt>
                <c:pt idx="12373">
                  <c:v>41.478970662809303</c:v>
                </c:pt>
                <c:pt idx="12374">
                  <c:v>41.479849041432402</c:v>
                </c:pt>
                <c:pt idx="12375">
                  <c:v>41.480727362157701</c:v>
                </c:pt>
                <c:pt idx="12376">
                  <c:v>41.481605624988902</c:v>
                </c:pt>
                <c:pt idx="12377">
                  <c:v>41.482483829930203</c:v>
                </c:pt>
                <c:pt idx="12378">
                  <c:v>41.4833619769853</c:v>
                </c:pt>
                <c:pt idx="12379">
                  <c:v>41.4842400661582</c:v>
                </c:pt>
                <c:pt idx="12380">
                  <c:v>41.485118097452798</c:v>
                </c:pt>
                <c:pt idx="12381">
                  <c:v>41.485996070872901</c:v>
                </c:pt>
                <c:pt idx="12382">
                  <c:v>41.486873986422601</c:v>
                </c:pt>
                <c:pt idx="12383">
                  <c:v>41.487751844105702</c:v>
                </c:pt>
                <c:pt idx="12384">
                  <c:v>41.488629643925997</c:v>
                </c:pt>
                <c:pt idx="12385">
                  <c:v>41.489507385887698</c:v>
                </c:pt>
                <c:pt idx="12386">
                  <c:v>41.490385069994403</c:v>
                </c:pt>
                <c:pt idx="12387">
                  <c:v>41.491262696250203</c:v>
                </c:pt>
                <c:pt idx="12388">
                  <c:v>41.4921402646589</c:v>
                </c:pt>
                <c:pt idx="12389">
                  <c:v>41.493017775224402</c:v>
                </c:pt>
                <c:pt idx="12390">
                  <c:v>41.493895227950802</c:v>
                </c:pt>
                <c:pt idx="12391">
                  <c:v>41.494772622841701</c:v>
                </c:pt>
                <c:pt idx="12392">
                  <c:v>41.4956499599013</c:v>
                </c:pt>
                <c:pt idx="12393">
                  <c:v>41.4965272391333</c:v>
                </c:pt>
                <c:pt idx="12394">
                  <c:v>41.497404460541702</c:v>
                </c:pt>
                <c:pt idx="12395">
                  <c:v>41.498281624130399</c:v>
                </c:pt>
                <c:pt idx="12396">
                  <c:v>41.499158729903201</c:v>
                </c:pt>
                <c:pt idx="12397">
                  <c:v>41.500035777864198</c:v>
                </c:pt>
                <c:pt idx="12398">
                  <c:v>41.500912768017102</c:v>
                </c:pt>
                <c:pt idx="12399">
                  <c:v>41.501789700365897</c:v>
                </c:pt>
                <c:pt idx="12400">
                  <c:v>41.502666574914599</c:v>
                </c:pt>
                <c:pt idx="12401">
                  <c:v>41.503543391666902</c:v>
                </c:pt>
                <c:pt idx="12402">
                  <c:v>41.5044201506268</c:v>
                </c:pt>
                <c:pt idx="12403">
                  <c:v>41.505296851798299</c:v>
                </c:pt>
                <c:pt idx="12404">
                  <c:v>41.506173495185102</c:v>
                </c:pt>
                <c:pt idx="12405">
                  <c:v>41.507050080791302</c:v>
                </c:pt>
                <c:pt idx="12406">
                  <c:v>41.5079266086207</c:v>
                </c:pt>
                <c:pt idx="12407">
                  <c:v>41.508803078677197</c:v>
                </c:pt>
                <c:pt idx="12408">
                  <c:v>41.5096794909647</c:v>
                </c:pt>
                <c:pt idx="12409">
                  <c:v>41.510555845487097</c:v>
                </c:pt>
                <c:pt idx="12410">
                  <c:v>41.511432142248303</c:v>
                </c:pt>
                <c:pt idx="12411">
                  <c:v>41.512308381252197</c:v>
                </c:pt>
                <c:pt idx="12412">
                  <c:v>41.513184562502801</c:v>
                </c:pt>
                <c:pt idx="12413">
                  <c:v>41.514060686003901</c:v>
                </c:pt>
                <c:pt idx="12414">
                  <c:v>41.5149367517594</c:v>
                </c:pt>
                <c:pt idx="12415">
                  <c:v>41.515812759773198</c:v>
                </c:pt>
                <c:pt idx="12416">
                  <c:v>41.516688710049202</c:v>
                </c:pt>
                <c:pt idx="12417">
                  <c:v>41.5175646025913</c:v>
                </c:pt>
                <c:pt idx="12418">
                  <c:v>41.518440437403399</c:v>
                </c:pt>
                <c:pt idx="12419">
                  <c:v>41.5193162144894</c:v>
                </c:pt>
                <c:pt idx="12420">
                  <c:v>41.520191933853297</c:v>
                </c:pt>
                <c:pt idx="12421">
                  <c:v>41.521067595498799</c:v>
                </c:pt>
                <c:pt idx="12422">
                  <c:v>41.521943199429899</c:v>
                </c:pt>
                <c:pt idx="12423">
                  <c:v>41.522818745650603</c:v>
                </c:pt>
                <c:pt idx="12424">
                  <c:v>41.523694234164601</c:v>
                </c:pt>
                <c:pt idx="12425">
                  <c:v>41.5245696649759</c:v>
                </c:pt>
                <c:pt idx="12426">
                  <c:v>41.5254450380883</c:v>
                </c:pt>
                <c:pt idx="12427">
                  <c:v>41.526320353505902</c:v>
                </c:pt>
                <c:pt idx="12428">
                  <c:v>41.527195611232401</c:v>
                </c:pt>
                <c:pt idx="12429">
                  <c:v>41.528070811271803</c:v>
                </c:pt>
                <c:pt idx="12430">
                  <c:v>41.528945953628003</c:v>
                </c:pt>
                <c:pt idx="12431">
                  <c:v>41.529821038304803</c:v>
                </c:pt>
                <c:pt idx="12432">
                  <c:v>41.530696065306202</c:v>
                </c:pt>
                <c:pt idx="12433">
                  <c:v>41.531571034636002</c:v>
                </c:pt>
                <c:pt idx="12434">
                  <c:v>41.532445946298097</c:v>
                </c:pt>
                <c:pt idx="12435">
                  <c:v>41.533320800296501</c:v>
                </c:pt>
                <c:pt idx="12436">
                  <c:v>41.534195596635001</c:v>
                </c:pt>
                <c:pt idx="12437">
                  <c:v>41.535070335317599</c:v>
                </c:pt>
                <c:pt idx="12438">
                  <c:v>41.535945016348002</c:v>
                </c:pt>
                <c:pt idx="12439">
                  <c:v>41.536819639730197</c:v>
                </c:pt>
                <c:pt idx="12440">
                  <c:v>41.537694205468199</c:v>
                </c:pt>
                <c:pt idx="12441">
                  <c:v>41.538568713565702</c:v>
                </c:pt>
                <c:pt idx="12442">
                  <c:v>41.5394431640267</c:v>
                </c:pt>
                <c:pt idx="12443">
                  <c:v>41.540317556855101</c:v>
                </c:pt>
                <c:pt idx="12444">
                  <c:v>41.541191892054698</c:v>
                </c:pt>
                <c:pt idx="12445">
                  <c:v>41.5420661696295</c:v>
                </c:pt>
                <c:pt idx="12446">
                  <c:v>41.5429403895833</c:v>
                </c:pt>
                <c:pt idx="12447">
                  <c:v>41.5438145519201</c:v>
                </c:pt>
                <c:pt idx="12448">
                  <c:v>41.544688656643601</c:v>
                </c:pt>
                <c:pt idx="12449">
                  <c:v>41.545562703757902</c:v>
                </c:pt>
                <c:pt idx="12450">
                  <c:v>41.546436693266799</c:v>
                </c:pt>
                <c:pt idx="12451">
                  <c:v>41.547310625174198</c:v>
                </c:pt>
                <c:pt idx="12452">
                  <c:v>41.548184499483902</c:v>
                </c:pt>
                <c:pt idx="12453">
                  <c:v>41.549058316199897</c:v>
                </c:pt>
                <c:pt idx="12454">
                  <c:v>41.549932075326097</c:v>
                </c:pt>
                <c:pt idx="12455">
                  <c:v>41.550805776866298</c:v>
                </c:pt>
                <c:pt idx="12456">
                  <c:v>41.551679420824399</c:v>
                </c:pt>
                <c:pt idx="12457">
                  <c:v>41.552553007204402</c:v>
                </c:pt>
                <c:pt idx="12458">
                  <c:v>41.553426536010001</c:v>
                </c:pt>
                <c:pt idx="12459">
                  <c:v>41.554300007245303</c:v>
                </c:pt>
                <c:pt idx="12460">
                  <c:v>41.555173420914002</c:v>
                </c:pt>
                <c:pt idx="12461">
                  <c:v>41.5560467770201</c:v>
                </c:pt>
                <c:pt idx="12462">
                  <c:v>41.556920075567398</c:v>
                </c:pt>
                <c:pt idx="12463">
                  <c:v>41.557793316559803</c:v>
                </c:pt>
                <c:pt idx="12464">
                  <c:v>41.558666500001301</c:v>
                </c:pt>
                <c:pt idx="12465">
                  <c:v>41.559539625895702</c:v>
                </c:pt>
                <c:pt idx="12466">
                  <c:v>41.560412694246899</c:v>
                </c:pt>
                <c:pt idx="12467">
                  <c:v>41.561285705058701</c:v>
                </c:pt>
                <c:pt idx="12468">
                  <c:v>41.5621586583351</c:v>
                </c:pt>
                <c:pt idx="12469">
                  <c:v>41.563031554079899</c:v>
                </c:pt>
                <c:pt idx="12470">
                  <c:v>41.563904392297097</c:v>
                </c:pt>
                <c:pt idx="12471">
                  <c:v>41.564777172990503</c:v>
                </c:pt>
                <c:pt idx="12472">
                  <c:v>41.565649896163897</c:v>
                </c:pt>
                <c:pt idx="12473">
                  <c:v>41.566522561821401</c:v>
                </c:pt>
                <c:pt idx="12474">
                  <c:v>41.567395169966701</c:v>
                </c:pt>
                <c:pt idx="12475">
                  <c:v>41.5682677206037</c:v>
                </c:pt>
                <c:pt idx="12476">
                  <c:v>41.569140213736297</c:v>
                </c:pt>
                <c:pt idx="12477">
                  <c:v>41.5700126493685</c:v>
                </c:pt>
                <c:pt idx="12478">
                  <c:v>41.570885027503998</c:v>
                </c:pt>
                <c:pt idx="12479">
                  <c:v>41.571757348146797</c:v>
                </c:pt>
                <c:pt idx="12480">
                  <c:v>41.572629611300798</c:v>
                </c:pt>
                <c:pt idx="12481">
                  <c:v>41.573501816969703</c:v>
                </c:pt>
                <c:pt idx="12482">
                  <c:v>41.574373965157598</c:v>
                </c:pt>
                <c:pt idx="12483">
                  <c:v>41.575246055868298</c:v>
                </c:pt>
                <c:pt idx="12484">
                  <c:v>41.576118089105599</c:v>
                </c:pt>
                <c:pt idx="12485">
                  <c:v>41.576990064873399</c:v>
                </c:pt>
                <c:pt idx="12486">
                  <c:v>41.577861983175701</c:v>
                </c:pt>
                <c:pt idx="12487">
                  <c:v>41.578733844016298</c:v>
                </c:pt>
                <c:pt idx="12488">
                  <c:v>41.579605647399099</c:v>
                </c:pt>
                <c:pt idx="12489">
                  <c:v>41.580477393328003</c:v>
                </c:pt>
                <c:pt idx="12490">
                  <c:v>41.5813490818067</c:v>
                </c:pt>
                <c:pt idx="12491">
                  <c:v>41.582220712839302</c:v>
                </c:pt>
                <c:pt idx="12492">
                  <c:v>41.583092286429597</c:v>
                </c:pt>
                <c:pt idx="12493">
                  <c:v>41.583963802581501</c:v>
                </c:pt>
                <c:pt idx="12494">
                  <c:v>41.584835261298799</c:v>
                </c:pt>
                <c:pt idx="12495">
                  <c:v>41.585706662585402</c:v>
                </c:pt>
                <c:pt idx="12496">
                  <c:v>41.586578006445201</c:v>
                </c:pt>
                <c:pt idx="12497">
                  <c:v>41.587449292882098</c:v>
                </c:pt>
                <c:pt idx="12498">
                  <c:v>41.588320521900002</c:v>
                </c:pt>
                <c:pt idx="12499">
                  <c:v>41.589191693502698</c:v>
                </c:pt>
                <c:pt idx="12500">
                  <c:v>41.590062807694103</c:v>
                </c:pt>
                <c:pt idx="12501">
                  <c:v>41.590933864477996</c:v>
                </c:pt>
                <c:pt idx="12502">
                  <c:v>41.591804863858499</c:v>
                </c:pt>
                <c:pt idx="12503">
                  <c:v>41.5926758058392</c:v>
                </c:pt>
                <c:pt idx="12504">
                  <c:v>41.593546690424198</c:v>
                </c:pt>
                <c:pt idx="12505">
                  <c:v>41.594417517617202</c:v>
                </c:pt>
                <c:pt idx="12506">
                  <c:v>41.5952882874222</c:v>
                </c:pt>
                <c:pt idx="12507">
                  <c:v>41.596158999842899</c:v>
                </c:pt>
                <c:pt idx="12508">
                  <c:v>41.5970296548834</c:v>
                </c:pt>
                <c:pt idx="12509">
                  <c:v>41.597900252547497</c:v>
                </c:pt>
                <c:pt idx="12510">
                  <c:v>41.598770792838998</c:v>
                </c:pt>
                <c:pt idx="12511">
                  <c:v>41.599641275761797</c:v>
                </c:pt>
                <c:pt idx="12512">
                  <c:v>41.600511701319803</c:v>
                </c:pt>
                <c:pt idx="12513">
                  <c:v>41.601382069516902</c:v>
                </c:pt>
                <c:pt idx="12514">
                  <c:v>41.602252380356802</c:v>
                </c:pt>
                <c:pt idx="12515">
                  <c:v>41.603122633843597</c:v>
                </c:pt>
                <c:pt idx="12516">
                  <c:v>41.603992829981102</c:v>
                </c:pt>
                <c:pt idx="12517">
                  <c:v>41.604862968773098</c:v>
                </c:pt>
                <c:pt idx="12518">
                  <c:v>41.605733050223499</c:v>
                </c:pt>
                <c:pt idx="12519">
                  <c:v>41.606603074336199</c:v>
                </c:pt>
                <c:pt idx="12520">
                  <c:v>41.607473041115</c:v>
                </c:pt>
                <c:pt idx="12521">
                  <c:v>41.608342950563802</c:v>
                </c:pt>
                <c:pt idx="12522">
                  <c:v>41.609212802686599</c:v>
                </c:pt>
                <c:pt idx="12523">
                  <c:v>41.6100825974871</c:v>
                </c:pt>
                <c:pt idx="12524">
                  <c:v>41.610952334969198</c:v>
                </c:pt>
                <c:pt idx="12525">
                  <c:v>41.611822015136802</c:v>
                </c:pt>
                <c:pt idx="12526">
                  <c:v>41.612691637993798</c:v>
                </c:pt>
                <c:pt idx="12527">
                  <c:v>41.613561203544002</c:v>
                </c:pt>
                <c:pt idx="12528">
                  <c:v>41.6144307117914</c:v>
                </c:pt>
                <c:pt idx="12529">
                  <c:v>41.615300162739601</c:v>
                </c:pt>
                <c:pt idx="12530">
                  <c:v>41.616169556392798</c:v>
                </c:pt>
                <c:pt idx="12531">
                  <c:v>41.6170388927546</c:v>
                </c:pt>
                <c:pt idx="12532">
                  <c:v>41.617908171828901</c:v>
                </c:pt>
                <c:pt idx="12533">
                  <c:v>41.618777393619702</c:v>
                </c:pt>
                <c:pt idx="12534">
                  <c:v>41.619646558130803</c:v>
                </c:pt>
                <c:pt idx="12535">
                  <c:v>41.620515665366099</c:v>
                </c:pt>
                <c:pt idx="12536">
                  <c:v>41.621384715329398</c:v>
                </c:pt>
                <c:pt idx="12537">
                  <c:v>41.622253708024601</c:v>
                </c:pt>
                <c:pt idx="12538">
                  <c:v>41.623122643455602</c:v>
                </c:pt>
                <c:pt idx="12539">
                  <c:v>41.623991521626102</c:v>
                </c:pt>
                <c:pt idx="12540">
                  <c:v>41.624860342540202</c:v>
                </c:pt>
                <c:pt idx="12541">
                  <c:v>41.625729106201597</c:v>
                </c:pt>
                <c:pt idx="12542">
                  <c:v>41.6265978126142</c:v>
                </c:pt>
                <c:pt idx="12543">
                  <c:v>41.6274664617819</c:v>
                </c:pt>
                <c:pt idx="12544">
                  <c:v>41.628335053708597</c:v>
                </c:pt>
                <c:pt idx="12545">
                  <c:v>41.629203588397999</c:v>
                </c:pt>
                <c:pt idx="12546">
                  <c:v>41.630072065854101</c:v>
                </c:pt>
                <c:pt idx="12547">
                  <c:v>41.630940486080803</c:v>
                </c:pt>
                <c:pt idx="12548">
                  <c:v>41.6318088490818</c:v>
                </c:pt>
                <c:pt idx="12549">
                  <c:v>41.632677154861099</c:v>
                </c:pt>
                <c:pt idx="12550">
                  <c:v>41.633545403422502</c:v>
                </c:pt>
                <c:pt idx="12551">
                  <c:v>41.634413594769804</c:v>
                </c:pt>
                <c:pt idx="12552">
                  <c:v>41.635281728907003</c:v>
                </c:pt>
                <c:pt idx="12553">
                  <c:v>41.636149805837903</c:v>
                </c:pt>
                <c:pt idx="12554">
                  <c:v>41.637017825566403</c:v>
                </c:pt>
                <c:pt idx="12555">
                  <c:v>41.637885788096298</c:v>
                </c:pt>
                <c:pt idx="12556">
                  <c:v>41.638753693431397</c:v>
                </c:pt>
                <c:pt idx="12557">
                  <c:v>41.6396215415757</c:v>
                </c:pt>
                <c:pt idx="12558">
                  <c:v>41.640489332533001</c:v>
                </c:pt>
                <c:pt idx="12559">
                  <c:v>41.641357066307101</c:v>
                </c:pt>
                <c:pt idx="12560">
                  <c:v>41.642224742902002</c:v>
                </c:pt>
                <c:pt idx="12561">
                  <c:v>41.643092362321397</c:v>
                </c:pt>
                <c:pt idx="12562">
                  <c:v>41.643959924569202</c:v>
                </c:pt>
                <c:pt idx="12563">
                  <c:v>41.644827429649403</c:v>
                </c:pt>
                <c:pt idx="12564">
                  <c:v>41.645694877565603</c:v>
                </c:pt>
                <c:pt idx="12565">
                  <c:v>41.646562268321901</c:v>
                </c:pt>
                <c:pt idx="12566">
                  <c:v>41.647429601921999</c:v>
                </c:pt>
                <c:pt idx="12567">
                  <c:v>41.648296878369898</c:v>
                </c:pt>
                <c:pt idx="12568">
                  <c:v>41.649164097669299</c:v>
                </c:pt>
                <c:pt idx="12569">
                  <c:v>41.650031259824203</c:v>
                </c:pt>
                <c:pt idx="12570">
                  <c:v>41.650898364838298</c:v>
                </c:pt>
                <c:pt idx="12571">
                  <c:v>41.651765412715598</c:v>
                </c:pt>
                <c:pt idx="12572">
                  <c:v>41.652632403459798</c:v>
                </c:pt>
                <c:pt idx="12573">
                  <c:v>41.653499337074997</c:v>
                </c:pt>
                <c:pt idx="12574">
                  <c:v>41.654366213564799</c:v>
                </c:pt>
                <c:pt idx="12575">
                  <c:v>41.655233032933197</c:v>
                </c:pt>
                <c:pt idx="12576">
                  <c:v>41.656099795183898</c:v>
                </c:pt>
                <c:pt idx="12577">
                  <c:v>41.656966500320998</c:v>
                </c:pt>
                <c:pt idx="12578">
                  <c:v>41.657833148348203</c:v>
                </c:pt>
                <c:pt idx="12579">
                  <c:v>41.658699739269302</c:v>
                </c:pt>
                <c:pt idx="12580">
                  <c:v>41.659566273088302</c:v>
                </c:pt>
                <c:pt idx="12581">
                  <c:v>41.660432749808997</c:v>
                </c:pt>
                <c:pt idx="12582">
                  <c:v>41.661299169435203</c:v>
                </c:pt>
                <c:pt idx="12583">
                  <c:v>41.6621655319708</c:v>
                </c:pt>
                <c:pt idx="12584">
                  <c:v>41.663031837419602</c:v>
                </c:pt>
                <c:pt idx="12585">
                  <c:v>41.663898085785497</c:v>
                </c:pt>
                <c:pt idx="12586">
                  <c:v>41.664764277072301</c:v>
                </c:pt>
                <c:pt idx="12587">
                  <c:v>41.665630411283999</c:v>
                </c:pt>
                <c:pt idx="12588">
                  <c:v>41.666496488424201</c:v>
                </c:pt>
                <c:pt idx="12589">
                  <c:v>41.667362508497</c:v>
                </c:pt>
                <c:pt idx="12590">
                  <c:v>41.668228471506097</c:v>
                </c:pt>
                <c:pt idx="12591">
                  <c:v>41.669094377455401</c:v>
                </c:pt>
                <c:pt idx="12592">
                  <c:v>41.669960226348799</c:v>
                </c:pt>
                <c:pt idx="12593">
                  <c:v>41.670826018189999</c:v>
                </c:pt>
                <c:pt idx="12594">
                  <c:v>41.671691752983001</c:v>
                </c:pt>
                <c:pt idx="12595">
                  <c:v>41.672557430731601</c:v>
                </c:pt>
                <c:pt idx="12596">
                  <c:v>41.673423051439599</c:v>
                </c:pt>
                <c:pt idx="12597">
                  <c:v>41.674288615110903</c:v>
                </c:pt>
                <c:pt idx="12598">
                  <c:v>41.675154121749401</c:v>
                </c:pt>
                <c:pt idx="12599">
                  <c:v>41.6760195713588</c:v>
                </c:pt>
                <c:pt idx="12600">
                  <c:v>41.676884963943003</c:v>
                </c:pt>
                <c:pt idx="12601">
                  <c:v>41.677750299506002</c:v>
                </c:pt>
                <c:pt idx="12602">
                  <c:v>41.678615578051399</c:v>
                </c:pt>
                <c:pt idx="12603">
                  <c:v>41.679480799583303</c:v>
                </c:pt>
                <c:pt idx="12604">
                  <c:v>41.6803459641053</c:v>
                </c:pt>
                <c:pt idx="12605">
                  <c:v>41.681211071621497</c:v>
                </c:pt>
                <c:pt idx="12606">
                  <c:v>41.682076122135499</c:v>
                </c:pt>
                <c:pt idx="12607">
                  <c:v>41.682941115651303</c:v>
                </c:pt>
                <c:pt idx="12608">
                  <c:v>41.683806052172699</c:v>
                </c:pt>
                <c:pt idx="12609">
                  <c:v>41.684670931703501</c:v>
                </c:pt>
                <c:pt idx="12610">
                  <c:v>41.685535754247603</c:v>
                </c:pt>
                <c:pt idx="12611">
                  <c:v>41.686400519808899</c:v>
                </c:pt>
                <c:pt idx="12612">
                  <c:v>41.687265228391198</c:v>
                </c:pt>
                <c:pt idx="12613">
                  <c:v>41.688129879998201</c:v>
                </c:pt>
                <c:pt idx="12614">
                  <c:v>41.688994474634001</c:v>
                </c:pt>
                <c:pt idx="12615">
                  <c:v>41.6898590123022</c:v>
                </c:pt>
                <c:pt idx="12616">
                  <c:v>41.6907234930069</c:v>
                </c:pt>
                <c:pt idx="12617">
                  <c:v>41.691587916751701</c:v>
                </c:pt>
                <c:pt idx="12618">
                  <c:v>41.692452283540497</c:v>
                </c:pt>
                <c:pt idx="12619">
                  <c:v>41.693316593377297</c:v>
                </c:pt>
                <c:pt idx="12620">
                  <c:v>41.694180846265702</c:v>
                </c:pt>
                <c:pt idx="12621">
                  <c:v>41.695045042209799</c:v>
                </c:pt>
                <c:pt idx="12622">
                  <c:v>41.695909181213203</c:v>
                </c:pt>
                <c:pt idx="12623">
                  <c:v>41.696773263279901</c:v>
                </c:pt>
                <c:pt idx="12624">
                  <c:v>41.697637288413702</c:v>
                </c:pt>
                <c:pt idx="12625">
                  <c:v>41.6985012566184</c:v>
                </c:pt>
                <c:pt idx="12626">
                  <c:v>41.699365167897902</c:v>
                </c:pt>
                <c:pt idx="12627">
                  <c:v>41.700229022256003</c:v>
                </c:pt>
                <c:pt idx="12628">
                  <c:v>41.701092819696498</c:v>
                </c:pt>
                <c:pt idx="12629">
                  <c:v>41.701956560223401</c:v>
                </c:pt>
                <c:pt idx="12630">
                  <c:v>41.702820243840399</c:v>
                </c:pt>
                <c:pt idx="12631">
                  <c:v>41.703683870551302</c:v>
                </c:pt>
                <c:pt idx="12632">
                  <c:v>41.704547440360102</c:v>
                </c:pt>
                <c:pt idx="12633">
                  <c:v>41.705410953270501</c:v>
                </c:pt>
                <c:pt idx="12634">
                  <c:v>41.706274409286401</c:v>
                </c:pt>
                <c:pt idx="12635">
                  <c:v>41.707137808411602</c:v>
                </c:pt>
                <c:pt idx="12636">
                  <c:v>41.708001150649999</c:v>
                </c:pt>
                <c:pt idx="12637">
                  <c:v>41.7088644360053</c:v>
                </c:pt>
                <c:pt idx="12638">
                  <c:v>41.709727664481598</c:v>
                </c:pt>
                <c:pt idx="12639">
                  <c:v>41.710590836082403</c:v>
                </c:pt>
                <c:pt idx="12640">
                  <c:v>41.711453950811801</c:v>
                </c:pt>
                <c:pt idx="12641">
                  <c:v>41.712317008673601</c:v>
                </c:pt>
                <c:pt idx="12642">
                  <c:v>41.713180009671497</c:v>
                </c:pt>
                <c:pt idx="12643">
                  <c:v>41.714042953809503</c:v>
                </c:pt>
                <c:pt idx="12644">
                  <c:v>41.714905841091301</c:v>
                </c:pt>
                <c:pt idx="12645">
                  <c:v>41.715768671520799</c:v>
                </c:pt>
                <c:pt idx="12646">
                  <c:v>41.716631445101797</c:v>
                </c:pt>
                <c:pt idx="12647">
                  <c:v>41.717494161838097</c:v>
                </c:pt>
                <c:pt idx="12648">
                  <c:v>41.7183568217337</c:v>
                </c:pt>
                <c:pt idx="12649">
                  <c:v>41.7192194247923</c:v>
                </c:pt>
                <c:pt idx="12650">
                  <c:v>41.720081971017699</c:v>
                </c:pt>
                <c:pt idx="12651">
                  <c:v>41.720944460413897</c:v>
                </c:pt>
                <c:pt idx="12652">
                  <c:v>41.721806892984503</c:v>
                </c:pt>
                <c:pt idx="12653">
                  <c:v>41.722669268733597</c:v>
                </c:pt>
                <c:pt idx="12654">
                  <c:v>41.723531587664802</c:v>
                </c:pt>
                <c:pt idx="12655">
                  <c:v>41.724393849782103</c:v>
                </c:pt>
                <c:pt idx="12656">
                  <c:v>41.725256055089197</c:v>
                </c:pt>
                <c:pt idx="12657">
                  <c:v>41.726118203589998</c:v>
                </c:pt>
                <c:pt idx="12658">
                  <c:v>41.7269802952883</c:v>
                </c:pt>
                <c:pt idx="12659">
                  <c:v>41.727842330187997</c:v>
                </c:pt>
                <c:pt idx="12660">
                  <c:v>41.728704308292798</c:v>
                </c:pt>
                <c:pt idx="12661">
                  <c:v>41.729566229606696</c:v>
                </c:pt>
                <c:pt idx="12662">
                  <c:v>41.730428094133401</c:v>
                </c:pt>
                <c:pt idx="12663">
                  <c:v>41.731289901876799</c:v>
                </c:pt>
                <c:pt idx="12664">
                  <c:v>41.732151652840699</c:v>
                </c:pt>
                <c:pt idx="12665">
                  <c:v>41.733013347028901</c:v>
                </c:pt>
                <c:pt idx="12666">
                  <c:v>41.7338749844454</c:v>
                </c:pt>
                <c:pt idx="12667">
                  <c:v>41.734736565093698</c:v>
                </c:pt>
                <c:pt idx="12668">
                  <c:v>41.735598088978001</c:v>
                </c:pt>
                <c:pt idx="12669">
                  <c:v>41.736459556101799</c:v>
                </c:pt>
                <c:pt idx="12670">
                  <c:v>41.737320966469198</c:v>
                </c:pt>
                <c:pt idx="12671">
                  <c:v>41.738182320083801</c:v>
                </c:pt>
                <c:pt idx="12672">
                  <c:v>41.739043616949601</c:v>
                </c:pt>
                <c:pt idx="12673">
                  <c:v>41.7399048570704</c:v>
                </c:pt>
                <c:pt idx="12674">
                  <c:v>41.740766040449898</c:v>
                </c:pt>
                <c:pt idx="12675">
                  <c:v>41.741627167092098</c:v>
                </c:pt>
                <c:pt idx="12676">
                  <c:v>41.7424882370007</c:v>
                </c:pt>
                <c:pt idx="12677">
                  <c:v>41.743349250179598</c:v>
                </c:pt>
                <c:pt idx="12678">
                  <c:v>41.744210206632602</c:v>
                </c:pt>
                <c:pt idx="12679">
                  <c:v>41.745071106363497</c:v>
                </c:pt>
                <c:pt idx="12680">
                  <c:v>41.7459319493761</c:v>
                </c:pt>
                <c:pt idx="12681">
                  <c:v>41.746792735674298</c:v>
                </c:pt>
                <c:pt idx="12682">
                  <c:v>41.747653465261898</c:v>
                </c:pt>
                <c:pt idx="12683">
                  <c:v>41.748514138142802</c:v>
                </c:pt>
                <c:pt idx="12684">
                  <c:v>41.749374754320698</c:v>
                </c:pt>
                <c:pt idx="12685">
                  <c:v>41.750235313799401</c:v>
                </c:pt>
                <c:pt idx="12686">
                  <c:v>41.751095816582897</c:v>
                </c:pt>
                <c:pt idx="12687">
                  <c:v>41.751956262674902</c:v>
                </c:pt>
                <c:pt idx="12688">
                  <c:v>41.752816652079197</c:v>
                </c:pt>
                <c:pt idx="12689">
                  <c:v>41.753676984799696</c:v>
                </c:pt>
                <c:pt idx="12690">
                  <c:v>41.754537260840102</c:v>
                </c:pt>
                <c:pt idx="12691">
                  <c:v>41.755397480204401</c:v>
                </c:pt>
                <c:pt idx="12692">
                  <c:v>41.756257642896401</c:v>
                </c:pt>
                <c:pt idx="12693">
                  <c:v>41.757117748919697</c:v>
                </c:pt>
                <c:pt idx="12694">
                  <c:v>41.757977798278397</c:v>
                </c:pt>
                <c:pt idx="12695">
                  <c:v>41.758837790976102</c:v>
                </c:pt>
                <c:pt idx="12696">
                  <c:v>41.7596977270168</c:v>
                </c:pt>
                <c:pt idx="12697">
                  <c:v>41.760557606404198</c:v>
                </c:pt>
                <c:pt idx="12698">
                  <c:v>41.761417429142199</c:v>
                </c:pt>
                <c:pt idx="12699">
                  <c:v>41.762277195234603</c:v>
                </c:pt>
                <c:pt idx="12700">
                  <c:v>41.763136904685197</c:v>
                </c:pt>
                <c:pt idx="12701">
                  <c:v>41.763996557497698</c:v>
                </c:pt>
                <c:pt idx="12702">
                  <c:v>41.764856153676199</c:v>
                </c:pt>
                <c:pt idx="12703">
                  <c:v>41.765715693224301</c:v>
                </c:pt>
                <c:pt idx="12704">
                  <c:v>41.7665751761458</c:v>
                </c:pt>
                <c:pt idx="12705">
                  <c:v>41.767434602444702</c:v>
                </c:pt>
                <c:pt idx="12706">
                  <c:v>41.768293972124702</c:v>
                </c:pt>
                <c:pt idx="12707">
                  <c:v>41.769153285189603</c:v>
                </c:pt>
                <c:pt idx="12708">
                  <c:v>41.770012541643297</c:v>
                </c:pt>
                <c:pt idx="12709">
                  <c:v>41.7708717414896</c:v>
                </c:pt>
                <c:pt idx="12710">
                  <c:v>41.7717308847322</c:v>
                </c:pt>
                <c:pt idx="12711">
                  <c:v>41.772589971374998</c:v>
                </c:pt>
                <c:pt idx="12712">
                  <c:v>41.773449001421902</c:v>
                </c:pt>
                <c:pt idx="12713">
                  <c:v>41.774307974876599</c:v>
                </c:pt>
                <c:pt idx="12714">
                  <c:v>41.775166891742998</c:v>
                </c:pt>
                <c:pt idx="12715">
                  <c:v>41.7760257520248</c:v>
                </c:pt>
                <c:pt idx="12716">
                  <c:v>41.7768845557259</c:v>
                </c:pt>
                <c:pt idx="12717">
                  <c:v>41.777743302850197</c:v>
                </c:pt>
                <c:pt idx="12718">
                  <c:v>41.778601993401303</c:v>
                </c:pt>
                <c:pt idx="12719">
                  <c:v>41.779460627383202</c:v>
                </c:pt>
                <c:pt idx="12720">
                  <c:v>41.780319204799603</c:v>
                </c:pt>
                <c:pt idx="12721">
                  <c:v>41.781177725654402</c:v>
                </c:pt>
                <c:pt idx="12722">
                  <c:v>41.782036189951398</c:v>
                </c:pt>
                <c:pt idx="12723">
                  <c:v>41.782894597694302</c:v>
                </c:pt>
                <c:pt idx="12724">
                  <c:v>41.783752948887098</c:v>
                </c:pt>
                <c:pt idx="12725">
                  <c:v>41.784611243533398</c:v>
                </c:pt>
                <c:pt idx="12726">
                  <c:v>41.7854694816373</c:v>
                </c:pt>
                <c:pt idx="12727">
                  <c:v>41.7863276632023</c:v>
                </c:pt>
                <c:pt idx="12728">
                  <c:v>41.787185788232399</c:v>
                </c:pt>
                <c:pt idx="12729">
                  <c:v>41.788043856731399</c:v>
                </c:pt>
                <c:pt idx="12730">
                  <c:v>41.788901868703</c:v>
                </c:pt>
                <c:pt idx="12731">
                  <c:v>41.789759824151197</c:v>
                </c:pt>
                <c:pt idx="12732">
                  <c:v>41.790617723079599</c:v>
                </c:pt>
                <c:pt idx="12733">
                  <c:v>41.791475565492199</c:v>
                </c:pt>
                <c:pt idx="12734">
                  <c:v>41.7923333513926</c:v>
                </c:pt>
                <c:pt idx="12735">
                  <c:v>41.793191080784801</c:v>
                </c:pt>
                <c:pt idx="12736">
                  <c:v>41.794048753672598</c:v>
                </c:pt>
                <c:pt idx="12737">
                  <c:v>41.794906370059699</c:v>
                </c:pt>
                <c:pt idx="12738">
                  <c:v>41.795763929949999</c:v>
                </c:pt>
                <c:pt idx="12739">
                  <c:v>41.796621433347298</c:v>
                </c:pt>
                <c:pt idx="12740">
                  <c:v>41.797478880255298</c:v>
                </c:pt>
                <c:pt idx="12741">
                  <c:v>41.7983362706779</c:v>
                </c:pt>
                <c:pt idx="12742">
                  <c:v>41.7991936046189</c:v>
                </c:pt>
                <c:pt idx="12743">
                  <c:v>41.800050882082203</c:v>
                </c:pt>
                <c:pt idx="12744">
                  <c:v>41.8009081030714</c:v>
                </c:pt>
                <c:pt idx="12745">
                  <c:v>41.801765267590497</c:v>
                </c:pt>
                <c:pt idx="12746">
                  <c:v>41.802622375643203</c:v>
                </c:pt>
                <c:pt idx="12747">
                  <c:v>41.803479427233398</c:v>
                </c:pt>
                <c:pt idx="12748">
                  <c:v>41.804336422364798</c:v>
                </c:pt>
                <c:pt idx="12749">
                  <c:v>41.805193361041198</c:v>
                </c:pt>
                <c:pt idx="12750">
                  <c:v>41.806050243266597</c:v>
                </c:pt>
                <c:pt idx="12751">
                  <c:v>41.806907069044499</c:v>
                </c:pt>
                <c:pt idx="12752">
                  <c:v>41.807763838379003</c:v>
                </c:pt>
                <c:pt idx="12753">
                  <c:v>41.808620551273698</c:v>
                </c:pt>
                <c:pt idx="12754">
                  <c:v>41.809477207732499</c:v>
                </c:pt>
                <c:pt idx="12755">
                  <c:v>41.8103338077592</c:v>
                </c:pt>
                <c:pt idx="12756">
                  <c:v>41.811190351357602</c:v>
                </c:pt>
                <c:pt idx="12757">
                  <c:v>41.812046838531501</c:v>
                </c:pt>
                <c:pt idx="12758">
                  <c:v>41.812903269284703</c:v>
                </c:pt>
                <c:pt idx="12759">
                  <c:v>41.813759643620998</c:v>
                </c:pt>
                <c:pt idx="12760">
                  <c:v>41.814615961544199</c:v>
                </c:pt>
                <c:pt idx="12761">
                  <c:v>41.815472223058201</c:v>
                </c:pt>
                <c:pt idx="12762">
                  <c:v>41.816328428166599</c:v>
                </c:pt>
                <c:pt idx="12763">
                  <c:v>41.817184576873402</c:v>
                </c:pt>
                <c:pt idx="12764">
                  <c:v>41.818040669182203</c:v>
                </c:pt>
                <c:pt idx="12765">
                  <c:v>41.818896705097004</c:v>
                </c:pt>
                <c:pt idx="12766">
                  <c:v>41.819752684621598</c:v>
                </c:pt>
                <c:pt idx="12767">
                  <c:v>41.820608607759603</c:v>
                </c:pt>
                <c:pt idx="12768">
                  <c:v>41.821464474514997</c:v>
                </c:pt>
                <c:pt idx="12769">
                  <c:v>41.822320284891497</c:v>
                </c:pt>
                <c:pt idx="12770">
                  <c:v>41.823176038893003</c:v>
                </c:pt>
                <c:pt idx="12771">
                  <c:v>41.824031736523203</c:v>
                </c:pt>
                <c:pt idx="12772">
                  <c:v>41.824887377785899</c:v>
                </c:pt>
                <c:pt idx="12773">
                  <c:v>41.825742962684998</c:v>
                </c:pt>
                <c:pt idx="12774">
                  <c:v>41.826598491224097</c:v>
                </c:pt>
                <c:pt idx="12775">
                  <c:v>41.827453963407301</c:v>
                </c:pt>
                <c:pt idx="12776">
                  <c:v>41.8283093792381</c:v>
                </c:pt>
                <c:pt idx="12777">
                  <c:v>41.8291647387205</c:v>
                </c:pt>
                <c:pt idx="12778">
                  <c:v>41.830020041858198</c:v>
                </c:pt>
                <c:pt idx="12779">
                  <c:v>41.830875288655001</c:v>
                </c:pt>
                <c:pt idx="12780">
                  <c:v>41.831730479114803</c:v>
                </c:pt>
                <c:pt idx="12781">
                  <c:v>41.832585613241299</c:v>
                </c:pt>
                <c:pt idx="12782">
                  <c:v>41.833440691038298</c:v>
                </c:pt>
                <c:pt idx="12783">
                  <c:v>41.8342957125097</c:v>
                </c:pt>
                <c:pt idx="12784">
                  <c:v>41.835150677659101</c:v>
                </c:pt>
                <c:pt idx="12785">
                  <c:v>41.836005586490501</c:v>
                </c:pt>
                <c:pt idx="12786">
                  <c:v>41.836860439007602</c:v>
                </c:pt>
                <c:pt idx="12787">
                  <c:v>41.837715235214098</c:v>
                </c:pt>
                <c:pt idx="12788">
                  <c:v>41.838569975113998</c:v>
                </c:pt>
                <c:pt idx="12789">
                  <c:v>41.839424658711003</c:v>
                </c:pt>
                <c:pt idx="12790">
                  <c:v>41.840279286008901</c:v>
                </c:pt>
                <c:pt idx="12791">
                  <c:v>41.841133857011499</c:v>
                </c:pt>
                <c:pt idx="12792">
                  <c:v>41.841988371722501</c:v>
                </c:pt>
                <c:pt idx="12793">
                  <c:v>41.842842830145898</c:v>
                </c:pt>
                <c:pt idx="12794">
                  <c:v>41.843697232285301</c:v>
                </c:pt>
                <c:pt idx="12795">
                  <c:v>41.844551578144603</c:v>
                </c:pt>
                <c:pt idx="12796">
                  <c:v>41.8454058677275</c:v>
                </c:pt>
                <c:pt idx="12797">
                  <c:v>41.846260101037899</c:v>
                </c:pt>
                <c:pt idx="12798">
                  <c:v>41.847114278079502</c:v>
                </c:pt>
                <c:pt idx="12799">
                  <c:v>41.847968398856203</c:v>
                </c:pt>
                <c:pt idx="12800">
                  <c:v>41.848822463371803</c:v>
                </c:pt>
                <c:pt idx="12801">
                  <c:v>41.849676471629898</c:v>
                </c:pt>
                <c:pt idx="12802">
                  <c:v>41.850530423634503</c:v>
                </c:pt>
                <c:pt idx="12803">
                  <c:v>41.851384319389297</c:v>
                </c:pt>
                <c:pt idx="12804">
                  <c:v>41.852238158898103</c:v>
                </c:pt>
                <c:pt idx="12805">
                  <c:v>41.853091942164703</c:v>
                </c:pt>
                <c:pt idx="12806">
                  <c:v>41.853945669192797</c:v>
                </c:pt>
                <c:pt idx="12807">
                  <c:v>41.8547993399864</c:v>
                </c:pt>
                <c:pt idx="12808">
                  <c:v>41.8556529545491</c:v>
                </c:pt>
                <c:pt idx="12809">
                  <c:v>41.856506512884799</c:v>
                </c:pt>
                <c:pt idx="12810">
                  <c:v>41.857360014997198</c:v>
                </c:pt>
                <c:pt idx="12811">
                  <c:v>41.858213460890198</c:v>
                </c:pt>
                <c:pt idx="12812">
                  <c:v>41.859066850567501</c:v>
                </c:pt>
                <c:pt idx="12813">
                  <c:v>41.859920184032902</c:v>
                </c:pt>
                <c:pt idx="12814">
                  <c:v>41.860773461290201</c:v>
                </c:pt>
                <c:pt idx="12815">
                  <c:v>41.8616266823432</c:v>
                </c:pt>
                <c:pt idx="12816">
                  <c:v>41.862479847195701</c:v>
                </c:pt>
                <c:pt idx="12817">
                  <c:v>41.863332955851497</c:v>
                </c:pt>
                <c:pt idx="12818">
                  <c:v>41.864186008314299</c:v>
                </c:pt>
                <c:pt idx="12819">
                  <c:v>41.865039004587999</c:v>
                </c:pt>
                <c:pt idx="12820">
                  <c:v>41.865891944676299</c:v>
                </c:pt>
                <c:pt idx="12821">
                  <c:v>41.866744828583002</c:v>
                </c:pt>
                <c:pt idx="12822">
                  <c:v>41.867597656311901</c:v>
                </c:pt>
                <c:pt idx="12823">
                  <c:v>41.868450427866897</c:v>
                </c:pt>
                <c:pt idx="12824">
                  <c:v>41.869303143251599</c:v>
                </c:pt>
                <c:pt idx="12825">
                  <c:v>41.870155802469903</c:v>
                </c:pt>
                <c:pt idx="12826">
                  <c:v>41.871008405525501</c:v>
                </c:pt>
                <c:pt idx="12827">
                  <c:v>41.871860952422303</c:v>
                </c:pt>
                <c:pt idx="12828">
                  <c:v>41.872713443164002</c:v>
                </c:pt>
                <c:pt idx="12829">
                  <c:v>41.873565877754402</c:v>
                </c:pt>
                <c:pt idx="12830">
                  <c:v>41.874418256197302</c:v>
                </c:pt>
                <c:pt idx="12831">
                  <c:v>41.875270578496497</c:v>
                </c:pt>
                <c:pt idx="12832">
                  <c:v>41.876122844655697</c:v>
                </c:pt>
                <c:pt idx="12833">
                  <c:v>41.876975054678802</c:v>
                </c:pt>
                <c:pt idx="12834">
                  <c:v>41.877827208569599</c:v>
                </c:pt>
                <c:pt idx="12835">
                  <c:v>41.878679306331698</c:v>
                </c:pt>
                <c:pt idx="12836">
                  <c:v>41.879531347968999</c:v>
                </c:pt>
                <c:pt idx="12837">
                  <c:v>41.880383333485298</c:v>
                </c:pt>
                <c:pt idx="12838">
                  <c:v>41.881235262884402</c:v>
                </c:pt>
                <c:pt idx="12839">
                  <c:v>41.88208713617</c:v>
                </c:pt>
                <c:pt idx="12840">
                  <c:v>41.882938953345999</c:v>
                </c:pt>
                <c:pt idx="12841">
                  <c:v>41.883790714416001</c:v>
                </c:pt>
                <c:pt idx="12842">
                  <c:v>41.884642419383901</c:v>
                </c:pt>
                <c:pt idx="12843">
                  <c:v>41.8854940682536</c:v>
                </c:pt>
                <c:pt idx="12844">
                  <c:v>41.886345661028599</c:v>
                </c:pt>
                <c:pt idx="12845">
                  <c:v>41.887197197712901</c:v>
                </c:pt>
                <c:pt idx="12846">
                  <c:v>41.888048678310199</c:v>
                </c:pt>
                <c:pt idx="12847">
                  <c:v>41.888900102824302</c:v>
                </c:pt>
                <c:pt idx="12848">
                  <c:v>41.889751471258997</c:v>
                </c:pt>
                <c:pt idx="12849">
                  <c:v>41.890602783618</c:v>
                </c:pt>
                <c:pt idx="12850">
                  <c:v>41.891454039905199</c:v>
                </c:pt>
                <c:pt idx="12851">
                  <c:v>41.892305240124202</c:v>
                </c:pt>
                <c:pt idx="12852">
                  <c:v>41.893156384279003</c:v>
                </c:pt>
                <c:pt idx="12853">
                  <c:v>41.894007472373197</c:v>
                </c:pt>
                <c:pt idx="12854">
                  <c:v>41.8948585044106</c:v>
                </c:pt>
                <c:pt idx="12855">
                  <c:v>41.895709480395098</c:v>
                </c:pt>
                <c:pt idx="12856">
                  <c:v>41.896560400330401</c:v>
                </c:pt>
                <c:pt idx="12857">
                  <c:v>41.897411264220302</c:v>
                </c:pt>
                <c:pt idx="12858">
                  <c:v>41.898262072068498</c:v>
                </c:pt>
                <c:pt idx="12859">
                  <c:v>41.899112823878802</c:v>
                </c:pt>
                <c:pt idx="12860">
                  <c:v>41.899963519655103</c:v>
                </c:pt>
                <c:pt idx="12861">
                  <c:v>41.900814159401001</c:v>
                </c:pt>
                <c:pt idx="12862">
                  <c:v>41.901664743120399</c:v>
                </c:pt>
                <c:pt idx="12863">
                  <c:v>41.902515270817098</c:v>
                </c:pt>
                <c:pt idx="12864">
                  <c:v>41.903365742494699</c:v>
                </c:pt>
                <c:pt idx="12865">
                  <c:v>41.904216158157197</c:v>
                </c:pt>
                <c:pt idx="12866">
                  <c:v>41.905066517808102</c:v>
                </c:pt>
                <c:pt idx="12867">
                  <c:v>41.905916821451498</c:v>
                </c:pt>
                <c:pt idx="12868">
                  <c:v>41.906767069090897</c:v>
                </c:pt>
                <c:pt idx="12869">
                  <c:v>41.907617260730298</c:v>
                </c:pt>
                <c:pt idx="12870">
                  <c:v>41.908467396373297</c:v>
                </c:pt>
                <c:pt idx="12871">
                  <c:v>41.909317476023702</c:v>
                </c:pt>
                <c:pt idx="12872">
                  <c:v>41.910167499685301</c:v>
                </c:pt>
                <c:pt idx="12873">
                  <c:v>41.911017467361901</c:v>
                </c:pt>
                <c:pt idx="12874">
                  <c:v>41.911867379057298</c:v>
                </c:pt>
                <c:pt idx="12875">
                  <c:v>41.912717234775201</c:v>
                </c:pt>
                <c:pt idx="12876">
                  <c:v>41.913567034519303</c:v>
                </c:pt>
                <c:pt idx="12877">
                  <c:v>41.914416778293599</c:v>
                </c:pt>
                <c:pt idx="12878">
                  <c:v>41.915266466101698</c:v>
                </c:pt>
                <c:pt idx="12879">
                  <c:v>41.916116097947402</c:v>
                </c:pt>
                <c:pt idx="12880">
                  <c:v>41.916965673834497</c:v>
                </c:pt>
                <c:pt idx="12881">
                  <c:v>41.9178151937667</c:v>
                </c:pt>
                <c:pt idx="12882">
                  <c:v>41.918664657747897</c:v>
                </c:pt>
                <c:pt idx="12883">
                  <c:v>41.919514065781698</c:v>
                </c:pt>
                <c:pt idx="12884">
                  <c:v>41.920363417871997</c:v>
                </c:pt>
                <c:pt idx="12885">
                  <c:v>41.921212714022602</c:v>
                </c:pt>
                <c:pt idx="12886">
                  <c:v>41.922061954237201</c:v>
                </c:pt>
                <c:pt idx="12887">
                  <c:v>41.922911138519503</c:v>
                </c:pt>
                <c:pt idx="12888">
                  <c:v>41.923760266873401</c:v>
                </c:pt>
                <c:pt idx="12889">
                  <c:v>41.924609339302499</c:v>
                </c:pt>
                <c:pt idx="12890">
                  <c:v>41.925458355810797</c:v>
                </c:pt>
                <c:pt idx="12891">
                  <c:v>41.926307316401903</c:v>
                </c:pt>
                <c:pt idx="12892">
                  <c:v>41.927156221079599</c:v>
                </c:pt>
                <c:pt idx="12893">
                  <c:v>41.9280050698477</c:v>
                </c:pt>
                <c:pt idx="12894">
                  <c:v>41.92885386271</c:v>
                </c:pt>
                <c:pt idx="12895">
                  <c:v>41.9297025996702</c:v>
                </c:pt>
                <c:pt idx="12896">
                  <c:v>41.930551280731997</c:v>
                </c:pt>
                <c:pt idx="12897">
                  <c:v>41.931399905899298</c:v>
                </c:pt>
                <c:pt idx="12898">
                  <c:v>41.932248475175903</c:v>
                </c:pt>
                <c:pt idx="12899">
                  <c:v>41.933096988565403</c:v>
                </c:pt>
                <c:pt idx="12900">
                  <c:v>41.933945446071597</c:v>
                </c:pt>
                <c:pt idx="12901">
                  <c:v>41.934793847698401</c:v>
                </c:pt>
                <c:pt idx="12902">
                  <c:v>41.935642193449503</c:v>
                </c:pt>
                <c:pt idx="12903">
                  <c:v>41.936490483328598</c:v>
                </c:pt>
                <c:pt idx="12904">
                  <c:v>41.9373387173395</c:v>
                </c:pt>
                <c:pt idx="12905">
                  <c:v>41.938186895485899</c:v>
                </c:pt>
                <c:pt idx="12906">
                  <c:v>41.939035017771801</c:v>
                </c:pt>
                <c:pt idx="12907">
                  <c:v>41.939883084200702</c:v>
                </c:pt>
                <c:pt idx="12908">
                  <c:v>41.940731094776403</c:v>
                </c:pt>
                <c:pt idx="12909">
                  <c:v>41.941579049502899</c:v>
                </c:pt>
                <c:pt idx="12910">
                  <c:v>41.942426948383698</c:v>
                </c:pt>
                <c:pt idx="12911">
                  <c:v>41.943274791422603</c:v>
                </c:pt>
                <c:pt idx="12912">
                  <c:v>41.944122578623499</c:v>
                </c:pt>
                <c:pt idx="12913">
                  <c:v>41.944970309989998</c:v>
                </c:pt>
                <c:pt idx="12914">
                  <c:v>41.945817985525998</c:v>
                </c:pt>
                <c:pt idx="12915">
                  <c:v>41.946665605235196</c:v>
                </c:pt>
                <c:pt idx="12916">
                  <c:v>41.9475131691214</c:v>
                </c:pt>
                <c:pt idx="12917">
                  <c:v>41.948360677188298</c:v>
                </c:pt>
                <c:pt idx="12918">
                  <c:v>41.949208129439597</c:v>
                </c:pt>
                <c:pt idx="12919">
                  <c:v>41.950055525879201</c:v>
                </c:pt>
                <c:pt idx="12920">
                  <c:v>41.950902866510802</c:v>
                </c:pt>
                <c:pt idx="12921">
                  <c:v>41.951750151338203</c:v>
                </c:pt>
                <c:pt idx="12922">
                  <c:v>41.952597380365098</c:v>
                </c:pt>
                <c:pt idx="12923">
                  <c:v>41.953444553595297</c:v>
                </c:pt>
                <c:pt idx="12924">
                  <c:v>41.9542916710326</c:v>
                </c:pt>
                <c:pt idx="12925">
                  <c:v>41.955138732680602</c:v>
                </c:pt>
                <c:pt idx="12926">
                  <c:v>41.955985738543298</c:v>
                </c:pt>
                <c:pt idx="12927">
                  <c:v>41.956832688624203</c:v>
                </c:pt>
                <c:pt idx="12928">
                  <c:v>41.957679582927199</c:v>
                </c:pt>
                <c:pt idx="12929">
                  <c:v>41.958526421456</c:v>
                </c:pt>
                <c:pt idx="12930">
                  <c:v>41.959373204214501</c:v>
                </c:pt>
                <c:pt idx="12931">
                  <c:v>41.960219931206296</c:v>
                </c:pt>
                <c:pt idx="12932">
                  <c:v>41.961066602435203</c:v>
                </c:pt>
                <c:pt idx="12933">
                  <c:v>41.961913217905</c:v>
                </c:pt>
                <c:pt idx="12934">
                  <c:v>41.962759777619397</c:v>
                </c:pt>
                <c:pt idx="12935">
                  <c:v>41.963606281582102</c:v>
                </c:pt>
                <c:pt idx="12936">
                  <c:v>41.964452729797003</c:v>
                </c:pt>
                <c:pt idx="12937">
                  <c:v>41.965299122267801</c:v>
                </c:pt>
                <c:pt idx="12938">
                  <c:v>41.966145458998298</c:v>
                </c:pt>
                <c:pt idx="12939">
                  <c:v>41.966991739992103</c:v>
                </c:pt>
                <c:pt idx="12940">
                  <c:v>41.967837965253203</c:v>
                </c:pt>
                <c:pt idx="12941">
                  <c:v>41.9686841347851</c:v>
                </c:pt>
                <c:pt idx="12942">
                  <c:v>41.969530248591703</c:v>
                </c:pt>
                <c:pt idx="12943">
                  <c:v>41.970376306676698</c:v>
                </c:pt>
                <c:pt idx="12944">
                  <c:v>41.971222309043803</c:v>
                </c:pt>
                <c:pt idx="12945">
                  <c:v>41.972068255697003</c:v>
                </c:pt>
                <c:pt idx="12946">
                  <c:v>41.972914146639702</c:v>
                </c:pt>
                <c:pt idx="12947">
                  <c:v>41.973759981876</c:v>
                </c:pt>
                <c:pt idx="12948">
                  <c:v>41.9746057614094</c:v>
                </c:pt>
                <c:pt idx="12949">
                  <c:v>41.975451485243703</c:v>
                </c:pt>
                <c:pt idx="12950">
                  <c:v>41.976297153382802</c:v>
                </c:pt>
                <c:pt idx="12951">
                  <c:v>41.977142765830202</c:v>
                </c:pt>
                <c:pt idx="12952">
                  <c:v>41.977988322589901</c:v>
                </c:pt>
                <c:pt idx="12953">
                  <c:v>41.978833823665603</c:v>
                </c:pt>
                <c:pt idx="12954">
                  <c:v>41.979679269060902</c:v>
                </c:pt>
                <c:pt idx="12955">
                  <c:v>41.980524658779601</c:v>
                </c:pt>
                <c:pt idx="12956">
                  <c:v>41.981369992825599</c:v>
                </c:pt>
                <c:pt idx="12957">
                  <c:v>41.982215271202499</c:v>
                </c:pt>
                <c:pt idx="12958">
                  <c:v>41.983060493914202</c:v>
                </c:pt>
                <c:pt idx="12959">
                  <c:v>41.983905660964197</c:v>
                </c:pt>
                <c:pt idx="12960">
                  <c:v>41.984750772356499</c:v>
                </c:pt>
                <c:pt idx="12961">
                  <c:v>41.985595828094702</c:v>
                </c:pt>
                <c:pt idx="12962">
                  <c:v>41.986440828182602</c:v>
                </c:pt>
                <c:pt idx="12963">
                  <c:v>41.987285772623999</c:v>
                </c:pt>
                <c:pt idx="12964">
                  <c:v>41.988130661422602</c:v>
                </c:pt>
                <c:pt idx="12965">
                  <c:v>41.9889754945821</c:v>
                </c:pt>
                <c:pt idx="12966">
                  <c:v>41.9898202721063</c:v>
                </c:pt>
                <c:pt idx="12967">
                  <c:v>41.990664993998898</c:v>
                </c:pt>
                <c:pt idx="12968">
                  <c:v>41.991509660263702</c:v>
                </c:pt>
                <c:pt idx="12969">
                  <c:v>41.992354270904499</c:v>
                </c:pt>
                <c:pt idx="12970">
                  <c:v>41.9931988259249</c:v>
                </c:pt>
                <c:pt idx="12971">
                  <c:v>41.994043325328697</c:v>
                </c:pt>
                <c:pt idx="12972">
                  <c:v>41.994887769119799</c:v>
                </c:pt>
                <c:pt idx="12973">
                  <c:v>41.995732157301703</c:v>
                </c:pt>
                <c:pt idx="12974">
                  <c:v>41.996576489878301</c:v>
                </c:pt>
                <c:pt idx="12975">
                  <c:v>41.997420766853402</c:v>
                </c:pt>
                <c:pt idx="12976">
                  <c:v>41.998264988230503</c:v>
                </c:pt>
                <c:pt idx="12977">
                  <c:v>41.999109154013603</c:v>
                </c:pt>
                <c:pt idx="12978">
                  <c:v>41.999953264206397</c:v>
                </c:pt>
                <c:pt idx="12979">
                  <c:v>42.000797318812502</c:v>
                </c:pt>
                <c:pt idx="12980">
                  <c:v>42.001641317835698</c:v>
                </c:pt>
                <c:pt idx="12981">
                  <c:v>42.002485261279901</c:v>
                </c:pt>
                <c:pt idx="12982">
                  <c:v>42.003329149148598</c:v>
                </c:pt>
                <c:pt idx="12983">
                  <c:v>42.004172981445699</c:v>
                </c:pt>
                <c:pt idx="12984">
                  <c:v>42.005016758175003</c:v>
                </c:pt>
                <c:pt idx="12985">
                  <c:v>42.0058604793401</c:v>
                </c:pt>
                <c:pt idx="12986">
                  <c:v>42.006704144944699</c:v>
                </c:pt>
                <c:pt idx="12987">
                  <c:v>42.0075477549927</c:v>
                </c:pt>
                <c:pt idx="12988">
                  <c:v>42.008391309487799</c:v>
                </c:pt>
                <c:pt idx="12989">
                  <c:v>42.009234808433703</c:v>
                </c:pt>
                <c:pt idx="12990">
                  <c:v>42.010078251834202</c:v>
                </c:pt>
                <c:pt idx="12991">
                  <c:v>42.010921639693002</c:v>
                </c:pt>
                <c:pt idx="12992">
                  <c:v>42.0117649720138</c:v>
                </c:pt>
                <c:pt idx="12993">
                  <c:v>42.012608248800397</c:v>
                </c:pt>
                <c:pt idx="12994">
                  <c:v>42.013451470056502</c:v>
                </c:pt>
                <c:pt idx="12995">
                  <c:v>42.014294635785902</c:v>
                </c:pt>
                <c:pt idx="12996">
                  <c:v>42.015137745992298</c:v>
                </c:pt>
                <c:pt idx="12997">
                  <c:v>42.015980800679401</c:v>
                </c:pt>
                <c:pt idx="12998">
                  <c:v>42.016823799851103</c:v>
                </c:pt>
                <c:pt idx="12999">
                  <c:v>42.017666743510901</c:v>
                </c:pt>
                <c:pt idx="13000">
                  <c:v>42.018509631662702</c:v>
                </c:pt>
                <c:pt idx="13001">
                  <c:v>42.019352464310202</c:v>
                </c:pt>
                <c:pt idx="13002">
                  <c:v>42.020195241457202</c:v>
                </c:pt>
                <c:pt idx="13003">
                  <c:v>42.021037963107297</c:v>
                </c:pt>
                <c:pt idx="13004">
                  <c:v>42.021880629264302</c:v>
                </c:pt>
                <c:pt idx="13005">
                  <c:v>42.022723239931999</c:v>
                </c:pt>
                <c:pt idx="13006">
                  <c:v>42.023565795114102</c:v>
                </c:pt>
                <c:pt idx="13007">
                  <c:v>42.0244082948143</c:v>
                </c:pt>
                <c:pt idx="13008">
                  <c:v>42.025250739036402</c:v>
                </c:pt>
                <c:pt idx="13009">
                  <c:v>42.026093127784101</c:v>
                </c:pt>
                <c:pt idx="13010">
                  <c:v>42.0269354610611</c:v>
                </c:pt>
                <c:pt idx="13011">
                  <c:v>42.027777738871102</c:v>
                </c:pt>
                <c:pt idx="13012">
                  <c:v>42.028619961217998</c:v>
                </c:pt>
                <c:pt idx="13013">
                  <c:v>42.0294621281055</c:v>
                </c:pt>
                <c:pt idx="13014">
                  <c:v>42.030304239537202</c:v>
                </c:pt>
                <c:pt idx="13015">
                  <c:v>42.031146295516898</c:v>
                </c:pt>
                <c:pt idx="13016">
                  <c:v>42.031988296048297</c:v>
                </c:pt>
                <c:pt idx="13017">
                  <c:v>42.032830241135301</c:v>
                </c:pt>
                <c:pt idx="13018">
                  <c:v>42.033672130781397</c:v>
                </c:pt>
                <c:pt idx="13019">
                  <c:v>42.034513964990502</c:v>
                </c:pt>
                <c:pt idx="13020">
                  <c:v>42.035355743766303</c:v>
                </c:pt>
                <c:pt idx="13021">
                  <c:v>42.036197467112501</c:v>
                </c:pt>
                <c:pt idx="13022">
                  <c:v>42.037039135032899</c:v>
                </c:pt>
                <c:pt idx="13023">
                  <c:v>42.037880747531098</c:v>
                </c:pt>
                <c:pt idx="13024">
                  <c:v>42.038722304610999</c:v>
                </c:pt>
                <c:pt idx="13025">
                  <c:v>42.039563806276199</c:v>
                </c:pt>
                <c:pt idx="13026">
                  <c:v>42.040405252530498</c:v>
                </c:pt>
                <c:pt idx="13027">
                  <c:v>42.041246643377498</c:v>
                </c:pt>
                <c:pt idx="13028">
                  <c:v>42.042087978821201</c:v>
                </c:pt>
                <c:pt idx="13029">
                  <c:v>42.042929258865101</c:v>
                </c:pt>
                <c:pt idx="13030">
                  <c:v>42.043770483512901</c:v>
                </c:pt>
                <c:pt idx="13031">
                  <c:v>42.044611652768602</c:v>
                </c:pt>
                <c:pt idx="13032">
                  <c:v>42.045452766635698</c:v>
                </c:pt>
                <c:pt idx="13033">
                  <c:v>42.046293825117999</c:v>
                </c:pt>
                <c:pt idx="13034">
                  <c:v>42.0471348282192</c:v>
                </c:pt>
                <c:pt idx="13035">
                  <c:v>42.047975775943002</c:v>
                </c:pt>
                <c:pt idx="13036">
                  <c:v>42.048816668293298</c:v>
                </c:pt>
                <c:pt idx="13037">
                  <c:v>42.049657505273601</c:v>
                </c:pt>
                <c:pt idx="13038">
                  <c:v>42.050498286887802</c:v>
                </c:pt>
                <c:pt idx="13039">
                  <c:v>42.051339013139597</c:v>
                </c:pt>
                <c:pt idx="13040">
                  <c:v>42.052179684032602</c:v>
                </c:pt>
                <c:pt idx="13041">
                  <c:v>42.053020299570697</c:v>
                </c:pt>
                <c:pt idx="13042">
                  <c:v>42.053860859757499</c:v>
                </c:pt>
                <c:pt idx="13043">
                  <c:v>42.054701364596802</c:v>
                </c:pt>
                <c:pt idx="13044">
                  <c:v>42.0555418140924</c:v>
                </c:pt>
                <c:pt idx="13045">
                  <c:v>42.056382208247797</c:v>
                </c:pt>
                <c:pt idx="13046">
                  <c:v>42.0572225470669</c:v>
                </c:pt>
                <c:pt idx="13047">
                  <c:v>42.058062830553403</c:v>
                </c:pt>
                <c:pt idx="13048">
                  <c:v>42.058903058711003</c:v>
                </c:pt>
                <c:pt idx="13049">
                  <c:v>42.059743231543401</c:v>
                </c:pt>
                <c:pt idx="13050">
                  <c:v>42.060583349054497</c:v>
                </c:pt>
                <c:pt idx="13051">
                  <c:v>42.061423411247702</c:v>
                </c:pt>
                <c:pt idx="13052">
                  <c:v>42.062263418127003</c:v>
                </c:pt>
                <c:pt idx="13053">
                  <c:v>42.063103369696101</c:v>
                </c:pt>
                <c:pt idx="13054">
                  <c:v>42.063943265958599</c:v>
                </c:pt>
                <c:pt idx="13055">
                  <c:v>42.064783106918298</c:v>
                </c:pt>
                <c:pt idx="13056">
                  <c:v>42.065622892578901</c:v>
                </c:pt>
                <c:pt idx="13057">
                  <c:v>42.066462622944101</c:v>
                </c:pt>
                <c:pt idx="13058">
                  <c:v>42.067302298017701</c:v>
                </c:pt>
                <c:pt idx="13059">
                  <c:v>42.068141917803302</c:v>
                </c:pt>
                <c:pt idx="13060">
                  <c:v>42.0689814823048</c:v>
                </c:pt>
                <c:pt idx="13061">
                  <c:v>42.069820991525802</c:v>
                </c:pt>
                <c:pt idx="13062">
                  <c:v>42.070660445469997</c:v>
                </c:pt>
                <c:pt idx="13063">
                  <c:v>42.071499844141201</c:v>
                </c:pt>
                <c:pt idx="13064">
                  <c:v>42.072339187543101</c:v>
                </c:pt>
                <c:pt idx="13065">
                  <c:v>42.073178475679399</c:v>
                </c:pt>
                <c:pt idx="13066">
                  <c:v>42.074017708553903</c:v>
                </c:pt>
                <c:pt idx="13067">
                  <c:v>42.074856886170203</c:v>
                </c:pt>
                <c:pt idx="13068">
                  <c:v>42.075696008531999</c:v>
                </c:pt>
                <c:pt idx="13069">
                  <c:v>42.0765350756432</c:v>
                </c:pt>
                <c:pt idx="13070">
                  <c:v>42.077374087507401</c:v>
                </c:pt>
                <c:pt idx="13071">
                  <c:v>42.078213044128297</c:v>
                </c:pt>
                <c:pt idx="13072">
                  <c:v>42.079051945509697</c:v>
                </c:pt>
                <c:pt idx="13073">
                  <c:v>42.079890791655203</c:v>
                </c:pt>
                <c:pt idx="13074">
                  <c:v>42.080729582568601</c:v>
                </c:pt>
                <c:pt idx="13075">
                  <c:v>42.081568318253701</c:v>
                </c:pt>
                <c:pt idx="13076">
                  <c:v>42.082406998714099</c:v>
                </c:pt>
                <c:pt idx="13077">
                  <c:v>42.083245623953502</c:v>
                </c:pt>
                <c:pt idx="13078">
                  <c:v>42.084084193975698</c:v>
                </c:pt>
                <c:pt idx="13079">
                  <c:v>42.084922708784397</c:v>
                </c:pt>
                <c:pt idx="13080">
                  <c:v>42.0857611683833</c:v>
                </c:pt>
                <c:pt idx="13081">
                  <c:v>42.086599572776102</c:v>
                </c:pt>
                <c:pt idx="13082">
                  <c:v>42.087437921966497</c:v>
                </c:pt>
                <c:pt idx="13083">
                  <c:v>42.088276215958302</c:v>
                </c:pt>
                <c:pt idx="13084">
                  <c:v>42.089114454755098</c:v>
                </c:pt>
                <c:pt idx="13085">
                  <c:v>42.089952638360799</c:v>
                </c:pt>
                <c:pt idx="13086">
                  <c:v>42.090790766778902</c:v>
                </c:pt>
                <c:pt idx="13087">
                  <c:v>42.0916288400133</c:v>
                </c:pt>
                <c:pt idx="13088">
                  <c:v>42.092466858067603</c:v>
                </c:pt>
                <c:pt idx="13089">
                  <c:v>42.093304820945498</c:v>
                </c:pt>
                <c:pt idx="13090">
                  <c:v>42.094142728650802</c:v>
                </c:pt>
                <c:pt idx="13091">
                  <c:v>42.094980581187201</c:v>
                </c:pt>
                <c:pt idx="13092">
                  <c:v>42.095818378558398</c:v>
                </c:pt>
                <c:pt idx="13093">
                  <c:v>42.096656120768003</c:v>
                </c:pt>
                <c:pt idx="13094">
                  <c:v>42.097493807819902</c:v>
                </c:pt>
                <c:pt idx="13095">
                  <c:v>42.098331439717803</c:v>
                </c:pt>
                <c:pt idx="13096">
                  <c:v>42.099169016465197</c:v>
                </c:pt>
                <c:pt idx="13097">
                  <c:v>42.100006538065998</c:v>
                </c:pt>
                <c:pt idx="13098">
                  <c:v>42.1008440045239</c:v>
                </c:pt>
                <c:pt idx="13099">
                  <c:v>42.101681415842599</c:v>
                </c:pt>
                <c:pt idx="13100">
                  <c:v>42.102518772025803</c:v>
                </c:pt>
                <c:pt idx="13101">
                  <c:v>42.103356073077201</c:v>
                </c:pt>
                <c:pt idx="13102">
                  <c:v>42.104193319000501</c:v>
                </c:pt>
                <c:pt idx="13103">
                  <c:v>42.105030509799398</c:v>
                </c:pt>
                <c:pt idx="13104">
                  <c:v>42.105867645477701</c:v>
                </c:pt>
                <c:pt idx="13105">
                  <c:v>42.106704726038998</c:v>
                </c:pt>
                <c:pt idx="13106">
                  <c:v>42.107541751487098</c:v>
                </c:pt>
                <c:pt idx="13107">
                  <c:v>42.108378721825602</c:v>
                </c:pt>
                <c:pt idx="13108">
                  <c:v>42.109215637058398</c:v>
                </c:pt>
                <c:pt idx="13109">
                  <c:v>42.110052497189002</c:v>
                </c:pt>
                <c:pt idx="13110">
                  <c:v>42.110889302221203</c:v>
                </c:pt>
                <c:pt idx="13111">
                  <c:v>42.111726052158801</c:v>
                </c:pt>
                <c:pt idx="13112">
                  <c:v>42.112562747005299</c:v>
                </c:pt>
                <c:pt idx="13113">
                  <c:v>42.113399386764598</c:v>
                </c:pt>
                <c:pt idx="13114">
                  <c:v>42.114235971440301</c:v>
                </c:pt>
                <c:pt idx="13115">
                  <c:v>42.115072501036202</c:v>
                </c:pt>
                <c:pt idx="13116">
                  <c:v>42.115908975555897</c:v>
                </c:pt>
                <c:pt idx="13117">
                  <c:v>42.1167453950032</c:v>
                </c:pt>
                <c:pt idx="13118">
                  <c:v>42.1175817593818</c:v>
                </c:pt>
                <c:pt idx="13119">
                  <c:v>42.118418068695298</c:v>
                </c:pt>
                <c:pt idx="13120">
                  <c:v>42.119254322947498</c:v>
                </c:pt>
                <c:pt idx="13121">
                  <c:v>42.1200905221421</c:v>
                </c:pt>
                <c:pt idx="13122">
                  <c:v>42.120926666282799</c:v>
                </c:pt>
                <c:pt idx="13123">
                  <c:v>42.121762755373297</c:v>
                </c:pt>
                <c:pt idx="13124">
                  <c:v>42.122598789417303</c:v>
                </c:pt>
                <c:pt idx="13125">
                  <c:v>42.123434768418498</c:v>
                </c:pt>
                <c:pt idx="13126">
                  <c:v>42.124270692380598</c:v>
                </c:pt>
                <c:pt idx="13127">
                  <c:v>42.125106561307398</c:v>
                </c:pt>
                <c:pt idx="13128">
                  <c:v>42.125942375202399</c:v>
                </c:pt>
                <c:pt idx="13129">
                  <c:v>42.126778134069497</c:v>
                </c:pt>
                <c:pt idx="13130">
                  <c:v>42.127613837912399</c:v>
                </c:pt>
                <c:pt idx="13131">
                  <c:v>42.128449486734603</c:v>
                </c:pt>
                <c:pt idx="13132">
                  <c:v>42.1292850805401</c:v>
                </c:pt>
                <c:pt idx="13133">
                  <c:v>42.130120619332303</c:v>
                </c:pt>
                <c:pt idx="13134">
                  <c:v>42.130956103115203</c:v>
                </c:pt>
                <c:pt idx="13135">
                  <c:v>42.131791531892198</c:v>
                </c:pt>
                <c:pt idx="13136">
                  <c:v>42.132626905667202</c:v>
                </c:pt>
                <c:pt idx="13137">
                  <c:v>42.133462224443903</c:v>
                </c:pt>
                <c:pt idx="13138">
                  <c:v>42.134297488225997</c:v>
                </c:pt>
                <c:pt idx="13139">
                  <c:v>42.135132697017099</c:v>
                </c:pt>
                <c:pt idx="13140">
                  <c:v>42.135967850820897</c:v>
                </c:pt>
                <c:pt idx="13141">
                  <c:v>42.136802949641201</c:v>
                </c:pt>
                <c:pt idx="13142">
                  <c:v>42.137637993481697</c:v>
                </c:pt>
                <c:pt idx="13143">
                  <c:v>42.138472982346102</c:v>
                </c:pt>
                <c:pt idx="13144">
                  <c:v>42.139307916238003</c:v>
                </c:pt>
                <c:pt idx="13145">
                  <c:v>42.140142795161204</c:v>
                </c:pt>
                <c:pt idx="13146">
                  <c:v>42.140977619119298</c:v>
                </c:pt>
                <c:pt idx="13147">
                  <c:v>42.1418123881162</c:v>
                </c:pt>
                <c:pt idx="13148">
                  <c:v>42.142647102155301</c:v>
                </c:pt>
                <c:pt idx="13149">
                  <c:v>42.143481761240601</c:v>
                </c:pt>
                <c:pt idx="13150">
                  <c:v>42.144316365375602</c:v>
                </c:pt>
                <c:pt idx="13151">
                  <c:v>42.145150914563999</c:v>
                </c:pt>
                <c:pt idx="13152">
                  <c:v>42.1459854088097</c:v>
                </c:pt>
                <c:pt idx="13153">
                  <c:v>42.146819848116202</c:v>
                </c:pt>
                <c:pt idx="13154">
                  <c:v>42.147654232487199</c:v>
                </c:pt>
                <c:pt idx="13155">
                  <c:v>42.148488561926499</c:v>
                </c:pt>
                <c:pt idx="13156">
                  <c:v>42.149322836437698</c:v>
                </c:pt>
                <c:pt idx="13157">
                  <c:v>42.150157056024597</c:v>
                </c:pt>
                <c:pt idx="13158">
                  <c:v>42.150991220690798</c:v>
                </c:pt>
                <c:pt idx="13159">
                  <c:v>42.151825330440097</c:v>
                </c:pt>
                <c:pt idx="13160">
                  <c:v>42.152659385276102</c:v>
                </c:pt>
                <c:pt idx="13161">
                  <c:v>42.153493385202502</c:v>
                </c:pt>
                <c:pt idx="13162">
                  <c:v>42.154327330223097</c:v>
                </c:pt>
                <c:pt idx="13163">
                  <c:v>42.155161220341498</c:v>
                </c:pt>
                <c:pt idx="13164">
                  <c:v>42.155995055561398</c:v>
                </c:pt>
                <c:pt idx="13165">
                  <c:v>42.1568288358865</c:v>
                </c:pt>
                <c:pt idx="13166">
                  <c:v>42.157662561320599</c:v>
                </c:pt>
                <c:pt idx="13167">
                  <c:v>42.158496231867197</c:v>
                </c:pt>
                <c:pt idx="13168">
                  <c:v>42.159329847530103</c:v>
                </c:pt>
                <c:pt idx="13169">
                  <c:v>42.160163408312997</c:v>
                </c:pt>
                <c:pt idx="13170">
                  <c:v>42.160996914219602</c:v>
                </c:pt>
                <c:pt idx="13171">
                  <c:v>42.1618303652536</c:v>
                </c:pt>
                <c:pt idx="13172">
                  <c:v>42.162663761418699</c:v>
                </c:pt>
                <c:pt idx="13173">
                  <c:v>42.163497102718502</c:v>
                </c:pt>
                <c:pt idx="13174">
                  <c:v>42.164330389156802</c:v>
                </c:pt>
                <c:pt idx="13175">
                  <c:v>42.165163620737196</c:v>
                </c:pt>
                <c:pt idx="13176">
                  <c:v>42.1659967974634</c:v>
                </c:pt>
                <c:pt idx="13177">
                  <c:v>42.1668299193392</c:v>
                </c:pt>
                <c:pt idx="13178">
                  <c:v>42.1676629863682</c:v>
                </c:pt>
                <c:pt idx="13179">
                  <c:v>42.1684959985541</c:v>
                </c:pt>
                <c:pt idx="13180">
                  <c:v>42.169328955900703</c:v>
                </c:pt>
                <c:pt idx="13181">
                  <c:v>42.170161858411497</c:v>
                </c:pt>
                <c:pt idx="13182">
                  <c:v>42.170994706090298</c:v>
                </c:pt>
                <c:pt idx="13183">
                  <c:v>42.1718274989408</c:v>
                </c:pt>
                <c:pt idx="13184">
                  <c:v>42.1726602369666</c:v>
                </c:pt>
                <c:pt idx="13185">
                  <c:v>42.173492920171498</c:v>
                </c:pt>
                <c:pt idx="13186">
                  <c:v>42.174325548559203</c:v>
                </c:pt>
                <c:pt idx="13187">
                  <c:v>42.175158122133297</c:v>
                </c:pt>
                <c:pt idx="13188">
                  <c:v>42.175990640897503</c:v>
                </c:pt>
                <c:pt idx="13189">
                  <c:v>42.176823104855501</c:v>
                </c:pt>
                <c:pt idx="13190">
                  <c:v>42.177655514011001</c:v>
                </c:pt>
                <c:pt idx="13191">
                  <c:v>42.178487868367696</c:v>
                </c:pt>
                <c:pt idx="13192">
                  <c:v>42.179320167929298</c:v>
                </c:pt>
                <c:pt idx="13193">
                  <c:v>42.1801524126994</c:v>
                </c:pt>
                <c:pt idx="13194">
                  <c:v>42.180984602681797</c:v>
                </c:pt>
                <c:pt idx="13195">
                  <c:v>42.181816737880098</c:v>
                </c:pt>
                <c:pt idx="13196">
                  <c:v>42.182648818298098</c:v>
                </c:pt>
                <c:pt idx="13197">
                  <c:v>42.1834808439393</c:v>
                </c:pt>
                <c:pt idx="13198">
                  <c:v>42.184312814807598</c:v>
                </c:pt>
                <c:pt idx="13199">
                  <c:v>42.185144730906501</c:v>
                </c:pt>
                <c:pt idx="13200">
                  <c:v>42.185976592239797</c:v>
                </c:pt>
                <c:pt idx="13201">
                  <c:v>42.186808398811102</c:v>
                </c:pt>
                <c:pt idx="13202">
                  <c:v>42.187640150624198</c:v>
                </c:pt>
                <c:pt idx="13203">
                  <c:v>42.188471847682699</c:v>
                </c:pt>
                <c:pt idx="13204">
                  <c:v>42.189303489990401</c:v>
                </c:pt>
                <c:pt idx="13205">
                  <c:v>42.190135077550799</c:v>
                </c:pt>
                <c:pt idx="13206">
                  <c:v>42.190966610367703</c:v>
                </c:pt>
                <c:pt idx="13207">
                  <c:v>42.191798088444699</c:v>
                </c:pt>
                <c:pt idx="13208">
                  <c:v>42.192629511785597</c:v>
                </c:pt>
                <c:pt idx="13209">
                  <c:v>42.193460880393999</c:v>
                </c:pt>
                <c:pt idx="13210">
                  <c:v>42.194292194273601</c:v>
                </c:pt>
                <c:pt idx="13211">
                  <c:v>42.195123453428103</c:v>
                </c:pt>
                <c:pt idx="13212">
                  <c:v>42.195954657861201</c:v>
                </c:pt>
                <c:pt idx="13213">
                  <c:v>42.196785807576603</c:v>
                </c:pt>
                <c:pt idx="13214">
                  <c:v>42.197616902577799</c:v>
                </c:pt>
                <c:pt idx="13215">
                  <c:v>42.198447942868803</c:v>
                </c:pt>
                <c:pt idx="13216">
                  <c:v>42.199278928452998</c:v>
                </c:pt>
                <c:pt idx="13217">
                  <c:v>42.200109859334098</c:v>
                </c:pt>
                <c:pt idx="13218">
                  <c:v>42.200940735515999</c:v>
                </c:pt>
                <c:pt idx="13219">
                  <c:v>42.201771557002203</c:v>
                </c:pt>
                <c:pt idx="13220">
                  <c:v>42.202602323796398</c:v>
                </c:pt>
                <c:pt idx="13221">
                  <c:v>42.2034330359023</c:v>
                </c:pt>
                <c:pt idx="13222">
                  <c:v>42.204263693323597</c:v>
                </c:pt>
                <c:pt idx="13223">
                  <c:v>42.205094296063997</c:v>
                </c:pt>
                <c:pt idx="13224">
                  <c:v>42.205924844127097</c:v>
                </c:pt>
                <c:pt idx="13225">
                  <c:v>42.206755337516597</c:v>
                </c:pt>
                <c:pt idx="13226">
                  <c:v>42.207585776236201</c:v>
                </c:pt>
                <c:pt idx="13227">
                  <c:v>42.208416160289701</c:v>
                </c:pt>
                <c:pt idx="13228">
                  <c:v>42.209246489680503</c:v>
                </c:pt>
                <c:pt idx="13229">
                  <c:v>42.210076764412499</c:v>
                </c:pt>
                <c:pt idx="13230">
                  <c:v>42.210906984489299</c:v>
                </c:pt>
                <c:pt idx="13231">
                  <c:v>42.211737149914697</c:v>
                </c:pt>
                <c:pt idx="13232">
                  <c:v>42.212567260692097</c:v>
                </c:pt>
                <c:pt idx="13233">
                  <c:v>42.2133973168254</c:v>
                </c:pt>
                <c:pt idx="13234">
                  <c:v>42.214227318318301</c:v>
                </c:pt>
                <c:pt idx="13235">
                  <c:v>42.215057265174302</c:v>
                </c:pt>
                <c:pt idx="13236">
                  <c:v>42.215887157397198</c:v>
                </c:pt>
                <c:pt idx="13237">
                  <c:v>42.216716994990698</c:v>
                </c:pt>
                <c:pt idx="13238">
                  <c:v>42.217546777958397</c:v>
                </c:pt>
                <c:pt idx="13239">
                  <c:v>42.218376506303997</c:v>
                </c:pt>
                <c:pt idx="13240">
                  <c:v>42.219206180031101</c:v>
                </c:pt>
                <c:pt idx="13241">
                  <c:v>42.220035799143503</c:v>
                </c:pt>
                <c:pt idx="13242">
                  <c:v>42.220865363644897</c:v>
                </c:pt>
                <c:pt idx="13243">
                  <c:v>42.221694873538802</c:v>
                </c:pt>
                <c:pt idx="13244">
                  <c:v>42.222524328829003</c:v>
                </c:pt>
                <c:pt idx="13245">
                  <c:v>42.223353729519197</c:v>
                </c:pt>
                <c:pt idx="13246">
                  <c:v>42.224183075612899</c:v>
                </c:pt>
                <c:pt idx="13247">
                  <c:v>42.225012367113997</c:v>
                </c:pt>
                <c:pt idx="13248">
                  <c:v>42.225841604026002</c:v>
                </c:pt>
                <c:pt idx="13249">
                  <c:v>42.226670786352699</c:v>
                </c:pt>
                <c:pt idx="13250">
                  <c:v>42.227499914097699</c:v>
                </c:pt>
                <c:pt idx="13251">
                  <c:v>42.228328987264703</c:v>
                </c:pt>
                <c:pt idx="13252">
                  <c:v>42.2291580058573</c:v>
                </c:pt>
                <c:pt idx="13253">
                  <c:v>42.229986969879199</c:v>
                </c:pt>
                <c:pt idx="13254">
                  <c:v>42.230815879334202</c:v>
                </c:pt>
                <c:pt idx="13255">
                  <c:v>42.231644734225803</c:v>
                </c:pt>
                <c:pt idx="13256">
                  <c:v>42.232473534557798</c:v>
                </c:pt>
                <c:pt idx="13257">
                  <c:v>42.233302280333703</c:v>
                </c:pt>
                <c:pt idx="13258">
                  <c:v>42.234130971557398</c:v>
                </c:pt>
                <c:pt idx="13259">
                  <c:v>42.234959608232401</c:v>
                </c:pt>
                <c:pt idx="13260">
                  <c:v>42.235788190362399</c:v>
                </c:pt>
                <c:pt idx="13261">
                  <c:v>42.236616717951101</c:v>
                </c:pt>
                <c:pt idx="13262">
                  <c:v>42.237445191002202</c:v>
                </c:pt>
                <c:pt idx="13263">
                  <c:v>42.238273609519297</c:v>
                </c:pt>
                <c:pt idx="13264">
                  <c:v>42.239101973506102</c:v>
                </c:pt>
                <c:pt idx="13265">
                  <c:v>42.239930282966299</c:v>
                </c:pt>
                <c:pt idx="13266">
                  <c:v>42.240758537903503</c:v>
                </c:pt>
                <c:pt idx="13267">
                  <c:v>42.241586738321402</c:v>
                </c:pt>
                <c:pt idx="13268">
                  <c:v>42.242414884223699</c:v>
                </c:pt>
                <c:pt idx="13269">
                  <c:v>42.243242975614002</c:v>
                </c:pt>
                <c:pt idx="13270">
                  <c:v>42.2440710124961</c:v>
                </c:pt>
                <c:pt idx="13271">
                  <c:v>42.244898994873502</c:v>
                </c:pt>
                <c:pt idx="13272">
                  <c:v>42.245726922749903</c:v>
                </c:pt>
                <c:pt idx="13273">
                  <c:v>42.246554796128997</c:v>
                </c:pt>
                <c:pt idx="13274">
                  <c:v>42.247382615014502</c:v>
                </c:pt>
                <c:pt idx="13275">
                  <c:v>42.248210379410096</c:v>
                </c:pt>
                <c:pt idx="13276">
                  <c:v>42.249038089319299</c:v>
                </c:pt>
                <c:pt idx="13277">
                  <c:v>42.249865744746003</c:v>
                </c:pt>
                <c:pt idx="13278">
                  <c:v>42.250693345693598</c:v>
                </c:pt>
                <c:pt idx="13279">
                  <c:v>42.251520892165999</c:v>
                </c:pt>
                <c:pt idx="13280">
                  <c:v>42.252348384166702</c:v>
                </c:pt>
                <c:pt idx="13281">
                  <c:v>42.253175821699401</c:v>
                </c:pt>
                <c:pt idx="13282">
                  <c:v>42.254003204767798</c:v>
                </c:pt>
                <c:pt idx="13283">
                  <c:v>42.254830533375603</c:v>
                </c:pt>
                <c:pt idx="13284">
                  <c:v>42.255657807526397</c:v>
                </c:pt>
                <c:pt idx="13285">
                  <c:v>42.256485027223903</c:v>
                </c:pt>
                <c:pt idx="13286">
                  <c:v>42.257312192471701</c:v>
                </c:pt>
                <c:pt idx="13287">
                  <c:v>42.258139303273602</c:v>
                </c:pt>
                <c:pt idx="13288">
                  <c:v>42.258966359633099</c:v>
                </c:pt>
                <c:pt idx="13289">
                  <c:v>42.259793361553903</c:v>
                </c:pt>
                <c:pt idx="13290">
                  <c:v>42.260620309039702</c:v>
                </c:pt>
                <c:pt idx="13291">
                  <c:v>42.261447202094203</c:v>
                </c:pt>
                <c:pt idx="13292">
                  <c:v>42.262274040721003</c:v>
                </c:pt>
                <c:pt idx="13293">
                  <c:v>42.263100824923796</c:v>
                </c:pt>
                <c:pt idx="13294">
                  <c:v>42.2639275547062</c:v>
                </c:pt>
                <c:pt idx="13295">
                  <c:v>42.264754230071901</c:v>
                </c:pt>
                <c:pt idx="13296">
                  <c:v>42.265580851024602</c:v>
                </c:pt>
                <c:pt idx="13297">
                  <c:v>42.266407417567898</c:v>
                </c:pt>
                <c:pt idx="13298">
                  <c:v>42.267233929705498</c:v>
                </c:pt>
                <c:pt idx="13299">
                  <c:v>42.268060387440997</c:v>
                </c:pt>
                <c:pt idx="13300">
                  <c:v>42.268886790778097</c:v>
                </c:pt>
                <c:pt idx="13301">
                  <c:v>42.269713139720501</c:v>
                </c:pt>
                <c:pt idx="13302">
                  <c:v>42.270539434271697</c:v>
                </c:pt>
                <c:pt idx="13303">
                  <c:v>42.2713656744356</c:v>
                </c:pt>
                <c:pt idx="13304">
                  <c:v>42.272191860215699</c:v>
                </c:pt>
                <c:pt idx="13305">
                  <c:v>42.273017991615703</c:v>
                </c:pt>
                <c:pt idx="13306">
                  <c:v>42.2738440686392</c:v>
                </c:pt>
                <c:pt idx="13307">
                  <c:v>42.274670091289998</c:v>
                </c:pt>
                <c:pt idx="13308">
                  <c:v>42.275496059571502</c:v>
                </c:pt>
                <c:pt idx="13309">
                  <c:v>42.276321973487697</c:v>
                </c:pt>
                <c:pt idx="13310">
                  <c:v>42.277147833042001</c:v>
                </c:pt>
                <c:pt idx="13311">
                  <c:v>42.277973638238102</c:v>
                </c:pt>
                <c:pt idx="13312">
                  <c:v>42.278799389079701</c:v>
                </c:pt>
                <c:pt idx="13313">
                  <c:v>42.279625085570501</c:v>
                </c:pt>
                <c:pt idx="13314">
                  <c:v>42.280450727714097</c:v>
                </c:pt>
                <c:pt idx="13315">
                  <c:v>42.281276315514098</c:v>
                </c:pt>
                <c:pt idx="13316">
                  <c:v>42.2821018489742</c:v>
                </c:pt>
                <c:pt idx="13317">
                  <c:v>42.282927328098097</c:v>
                </c:pt>
                <c:pt idx="13318">
                  <c:v>42.283752752889399</c:v>
                </c:pt>
                <c:pt idx="13319">
                  <c:v>42.2845781233518</c:v>
                </c:pt>
                <c:pt idx="13320">
                  <c:v>42.285403439489002</c:v>
                </c:pt>
                <c:pt idx="13321">
                  <c:v>42.286228701304502</c:v>
                </c:pt>
                <c:pt idx="13322">
                  <c:v>42.287053908802001</c:v>
                </c:pt>
                <c:pt idx="13323">
                  <c:v>42.287879061985301</c:v>
                </c:pt>
                <c:pt idx="13324">
                  <c:v>42.288704160857797</c:v>
                </c:pt>
                <c:pt idx="13325">
                  <c:v>42.289529205423399</c:v>
                </c:pt>
                <c:pt idx="13326">
                  <c:v>42.290354195685602</c:v>
                </c:pt>
                <c:pt idx="13327">
                  <c:v>42.2911791316482</c:v>
                </c:pt>
                <c:pt idx="13328">
                  <c:v>42.292004013314603</c:v>
                </c:pt>
                <c:pt idx="13329">
                  <c:v>42.292828840688699</c:v>
                </c:pt>
                <c:pt idx="13330">
                  <c:v>42.293653613774097</c:v>
                </c:pt>
                <c:pt idx="13331">
                  <c:v>42.2944783325743</c:v>
                </c:pt>
                <c:pt idx="13332">
                  <c:v>42.295302997093103</c:v>
                </c:pt>
                <c:pt idx="13333">
                  <c:v>42.2961276073341</c:v>
                </c:pt>
                <c:pt idx="13334">
                  <c:v>42.296952163301</c:v>
                </c:pt>
                <c:pt idx="13335">
                  <c:v>42.2977766649974</c:v>
                </c:pt>
                <c:pt idx="13336">
                  <c:v>42.298601112426901</c:v>
                </c:pt>
                <c:pt idx="13337">
                  <c:v>42.299425505593298</c:v>
                </c:pt>
                <c:pt idx="13338">
                  <c:v>42.300249844500101</c:v>
                </c:pt>
                <c:pt idx="13339">
                  <c:v>42.301074129150997</c:v>
                </c:pt>
                <c:pt idx="13340">
                  <c:v>42.301898359549597</c:v>
                </c:pt>
                <c:pt idx="13341">
                  <c:v>42.302722535699701</c:v>
                </c:pt>
                <c:pt idx="13342">
                  <c:v>42.303546657604798</c:v>
                </c:pt>
                <c:pt idx="13343">
                  <c:v>42.304370725268697</c:v>
                </c:pt>
                <c:pt idx="13344">
                  <c:v>42.305194738694802</c:v>
                </c:pt>
                <c:pt idx="13345">
                  <c:v>42.306018697886998</c:v>
                </c:pt>
                <c:pt idx="13346">
                  <c:v>42.306842602848803</c:v>
                </c:pt>
                <c:pt idx="13347">
                  <c:v>42.307666453583899</c:v>
                </c:pt>
                <c:pt idx="13348">
                  <c:v>42.3084902500959</c:v>
                </c:pt>
                <c:pt idx="13349">
                  <c:v>42.309313992388603</c:v>
                </c:pt>
                <c:pt idx="13350">
                  <c:v>42.310137680465402</c:v>
                </c:pt>
                <c:pt idx="13351">
                  <c:v>42.3109613143301</c:v>
                </c:pt>
                <c:pt idx="13352">
                  <c:v>42.311784893986399</c:v>
                </c:pt>
                <c:pt idx="13353">
                  <c:v>42.312608419437801</c:v>
                </c:pt>
                <c:pt idx="13354">
                  <c:v>42.313431890688001</c:v>
                </c:pt>
                <c:pt idx="13355">
                  <c:v>42.314255307740702</c:v>
                </c:pt>
                <c:pt idx="13356">
                  <c:v>42.315078670599497</c:v>
                </c:pt>
                <c:pt idx="13357">
                  <c:v>42.315901979267998</c:v>
                </c:pt>
                <c:pt idx="13358">
                  <c:v>42.316725233749999</c:v>
                </c:pt>
                <c:pt idx="13359">
                  <c:v>42.317548434048902</c:v>
                </c:pt>
                <c:pt idx="13360">
                  <c:v>42.318371580168602</c:v>
                </c:pt>
                <c:pt idx="13361">
                  <c:v>42.319194672112502</c:v>
                </c:pt>
                <c:pt idx="13362">
                  <c:v>42.320017709884397</c:v>
                </c:pt>
                <c:pt idx="13363">
                  <c:v>42.320840693487902</c:v>
                </c:pt>
                <c:pt idx="13364">
                  <c:v>42.3216636229267</c:v>
                </c:pt>
                <c:pt idx="13365">
                  <c:v>42.322486498204398</c:v>
                </c:pt>
                <c:pt idx="13366">
                  <c:v>42.323309319324601</c:v>
                </c:pt>
                <c:pt idx="13367">
                  <c:v>42.324132086291002</c:v>
                </c:pt>
                <c:pt idx="13368">
                  <c:v>42.324954799107203</c:v>
                </c:pt>
                <c:pt idx="13369">
                  <c:v>42.325777457776802</c:v>
                </c:pt>
                <c:pt idx="13370">
                  <c:v>42.326600062303598</c:v>
                </c:pt>
                <c:pt idx="13371">
                  <c:v>42.327422612691102</c:v>
                </c:pt>
                <c:pt idx="13372">
                  <c:v>42.328245108942902</c:v>
                </c:pt>
                <c:pt idx="13373">
                  <c:v>42.329067551062799</c:v>
                </c:pt>
                <c:pt idx="13374">
                  <c:v>42.329889939054397</c:v>
                </c:pt>
                <c:pt idx="13375">
                  <c:v>42.330712272921197</c:v>
                </c:pt>
                <c:pt idx="13376">
                  <c:v>42.331534552667001</c:v>
                </c:pt>
                <c:pt idx="13377">
                  <c:v>42.332356778295399</c:v>
                </c:pt>
                <c:pt idx="13378">
                  <c:v>42.333178949809998</c:v>
                </c:pt>
                <c:pt idx="13379">
                  <c:v>42.334001067214402</c:v>
                </c:pt>
                <c:pt idx="13380">
                  <c:v>42.334823130512397</c:v>
                </c:pt>
                <c:pt idx="13381">
                  <c:v>42.335645139707403</c:v>
                </c:pt>
                <c:pt idx="13382">
                  <c:v>42.336467094803297</c:v>
                </c:pt>
                <c:pt idx="13383">
                  <c:v>42.337288995803497</c:v>
                </c:pt>
                <c:pt idx="13384">
                  <c:v>42.338110842711799</c:v>
                </c:pt>
                <c:pt idx="13385">
                  <c:v>42.338932635531798</c:v>
                </c:pt>
                <c:pt idx="13386">
                  <c:v>42.339754374267102</c:v>
                </c:pt>
                <c:pt idx="13387">
                  <c:v>42.3405760589214</c:v>
                </c:pt>
                <c:pt idx="13388">
                  <c:v>42.341397689498201</c:v>
                </c:pt>
                <c:pt idx="13389">
                  <c:v>42.342219266001301</c:v>
                </c:pt>
                <c:pt idx="13390">
                  <c:v>42.343040788434301</c:v>
                </c:pt>
                <c:pt idx="13391">
                  <c:v>42.343862256800698</c:v>
                </c:pt>
                <c:pt idx="13392">
                  <c:v>42.344683671104299</c:v>
                </c:pt>
                <c:pt idx="13393">
                  <c:v>42.345505031348701</c:v>
                </c:pt>
                <c:pt idx="13394">
                  <c:v>42.346326337537398</c:v>
                </c:pt>
                <c:pt idx="13395">
                  <c:v>42.347147589674201</c:v>
                </c:pt>
                <c:pt idx="13396">
                  <c:v>42.347968787762703</c:v>
                </c:pt>
                <c:pt idx="13397">
                  <c:v>42.3487899318065</c:v>
                </c:pt>
                <c:pt idx="13398">
                  <c:v>42.349611021809203</c:v>
                </c:pt>
                <c:pt idx="13399">
                  <c:v>42.350432057774498</c:v>
                </c:pt>
                <c:pt idx="13400">
                  <c:v>42.351253039706002</c:v>
                </c:pt>
                <c:pt idx="13401">
                  <c:v>42.352073967607303</c:v>
                </c:pt>
                <c:pt idx="13402">
                  <c:v>42.352894841482197</c:v>
                </c:pt>
                <c:pt idx="13403">
                  <c:v>42.3537156613341</c:v>
                </c:pt>
                <c:pt idx="13404">
                  <c:v>42.3545364271667</c:v>
                </c:pt>
                <c:pt idx="13405">
                  <c:v>42.355357138983798</c:v>
                </c:pt>
                <c:pt idx="13406">
                  <c:v>42.356177796788799</c:v>
                </c:pt>
                <c:pt idx="13407">
                  <c:v>42.356998400585503</c:v>
                </c:pt>
                <c:pt idx="13408">
                  <c:v>42.3578189503774</c:v>
                </c:pt>
                <c:pt idx="13409">
                  <c:v>42.358639446168297</c:v>
                </c:pt>
                <c:pt idx="13410">
                  <c:v>42.359459887961599</c:v>
                </c:pt>
                <c:pt idx="13411">
                  <c:v>42.360280275761099</c:v>
                </c:pt>
                <c:pt idx="13412">
                  <c:v>42.3611006095704</c:v>
                </c:pt>
                <c:pt idx="13413">
                  <c:v>42.361920889393097</c:v>
                </c:pt>
                <c:pt idx="13414">
                  <c:v>42.3627411152329</c:v>
                </c:pt>
                <c:pt idx="13415">
                  <c:v>42.363561287093297</c:v>
                </c:pt>
                <c:pt idx="13416">
                  <c:v>42.364381404978097</c:v>
                </c:pt>
                <c:pt idx="13417">
                  <c:v>42.365201468890703</c:v>
                </c:pt>
                <c:pt idx="13418">
                  <c:v>42.366021478835002</c:v>
                </c:pt>
                <c:pt idx="13419">
                  <c:v>42.366841434814397</c:v>
                </c:pt>
                <c:pt idx="13420">
                  <c:v>42.367661336832597</c:v>
                </c:pt>
                <c:pt idx="13421">
                  <c:v>42.368481184893298</c:v>
                </c:pt>
                <c:pt idx="13422">
                  <c:v>42.369300979000101</c:v>
                </c:pt>
                <c:pt idx="13423">
                  <c:v>42.370120719156503</c:v>
                </c:pt>
                <c:pt idx="13424">
                  <c:v>42.370940405366298</c:v>
                </c:pt>
                <c:pt idx="13425">
                  <c:v>42.371760037633102</c:v>
                </c:pt>
                <c:pt idx="13426">
                  <c:v>42.372579615960397</c:v>
                </c:pt>
                <c:pt idx="13427">
                  <c:v>42.3733991403519</c:v>
                </c:pt>
                <c:pt idx="13428">
                  <c:v>42.374218610811297</c:v>
                </c:pt>
                <c:pt idx="13429">
                  <c:v>42.3750380273421</c:v>
                </c:pt>
                <c:pt idx="13430">
                  <c:v>42.375857389948003</c:v>
                </c:pt>
                <c:pt idx="13431">
                  <c:v>42.3766766986326</c:v>
                </c:pt>
                <c:pt idx="13432">
                  <c:v>42.377495953399503</c:v>
                </c:pt>
                <c:pt idx="13433">
                  <c:v>42.378315154252398</c:v>
                </c:pt>
                <c:pt idx="13434">
                  <c:v>42.379134301194902</c:v>
                </c:pt>
                <c:pt idx="13435">
                  <c:v>42.379953394230597</c:v>
                </c:pt>
                <c:pt idx="13436">
                  <c:v>42.380772433363099</c:v>
                </c:pt>
                <c:pt idx="13437">
                  <c:v>42.381591418596102</c:v>
                </c:pt>
                <c:pt idx="13438">
                  <c:v>42.382410349933103</c:v>
                </c:pt>
                <c:pt idx="13439">
                  <c:v>42.383229227377797</c:v>
                </c:pt>
                <c:pt idx="13440">
                  <c:v>42.384048050933899</c:v>
                </c:pt>
                <c:pt idx="13441">
                  <c:v>42.384866820604898</c:v>
                </c:pt>
                <c:pt idx="13442">
                  <c:v>42.385685536394497</c:v>
                </c:pt>
                <c:pt idx="13443">
                  <c:v>42.386504198306298</c:v>
                </c:pt>
                <c:pt idx="13444">
                  <c:v>42.387322806343903</c:v>
                </c:pt>
                <c:pt idx="13445">
                  <c:v>42.3881413605109</c:v>
                </c:pt>
                <c:pt idx="13446">
                  <c:v>42.3889598608109</c:v>
                </c:pt>
                <c:pt idx="13447">
                  <c:v>42.389778307247703</c:v>
                </c:pt>
                <c:pt idx="13448">
                  <c:v>42.390596699824698</c:v>
                </c:pt>
                <c:pt idx="13449">
                  <c:v>42.391415038545702</c:v>
                </c:pt>
                <c:pt idx="13450">
                  <c:v>42.392233323414203</c:v>
                </c:pt>
                <c:pt idx="13451">
                  <c:v>42.393051554433796</c:v>
                </c:pt>
                <c:pt idx="13452">
                  <c:v>42.393869731608298</c:v>
                </c:pt>
                <c:pt idx="13453">
                  <c:v>42.394687854941097</c:v>
                </c:pt>
                <c:pt idx="13454">
                  <c:v>42.395505924435902</c:v>
                </c:pt>
                <c:pt idx="13455">
                  <c:v>42.396323940096401</c:v>
                </c:pt>
                <c:pt idx="13456">
                  <c:v>42.397141901926098</c:v>
                </c:pt>
                <c:pt idx="13457">
                  <c:v>42.3979598099287</c:v>
                </c:pt>
                <c:pt idx="13458">
                  <c:v>42.398777664107797</c:v>
                </c:pt>
                <c:pt idx="13459">
                  <c:v>42.399595464466998</c:v>
                </c:pt>
                <c:pt idx="13460">
                  <c:v>42.400413211009898</c:v>
                </c:pt>
                <c:pt idx="13461">
                  <c:v>42.4012309037401</c:v>
                </c:pt>
                <c:pt idx="13462">
                  <c:v>42.402048542661298</c:v>
                </c:pt>
                <c:pt idx="13463">
                  <c:v>42.402866127777102</c:v>
                </c:pt>
                <c:pt idx="13464">
                  <c:v>42.403683659091101</c:v>
                </c:pt>
                <c:pt idx="13465">
                  <c:v>42.404501136606903</c:v>
                </c:pt>
                <c:pt idx="13466">
                  <c:v>42.405318560328098</c:v>
                </c:pt>
                <c:pt idx="13467">
                  <c:v>42.406135930258401</c:v>
                </c:pt>
                <c:pt idx="13468">
                  <c:v>42.406953246401301</c:v>
                </c:pt>
                <c:pt idx="13469">
                  <c:v>42.4077705087605</c:v>
                </c:pt>
                <c:pt idx="13470">
                  <c:v>42.408587717339501</c:v>
                </c:pt>
                <c:pt idx="13471">
                  <c:v>42.409404872142098</c:v>
                </c:pt>
                <c:pt idx="13472">
                  <c:v>42.410221973171801</c:v>
                </c:pt>
                <c:pt idx="13473">
                  <c:v>42.411039020432199</c:v>
                </c:pt>
                <c:pt idx="13474">
                  <c:v>42.411856013927</c:v>
                </c:pt>
                <c:pt idx="13475">
                  <c:v>42.412672953659701</c:v>
                </c:pt>
                <c:pt idx="13476">
                  <c:v>42.413489839634003</c:v>
                </c:pt>
                <c:pt idx="13477">
                  <c:v>42.414306671853403</c:v>
                </c:pt>
                <c:pt idx="13478">
                  <c:v>42.415123450321701</c:v>
                </c:pt>
                <c:pt idx="13479">
                  <c:v>42.415940175042401</c:v>
                </c:pt>
                <c:pt idx="13480">
                  <c:v>42.416756846019098</c:v>
                </c:pt>
                <c:pt idx="13481">
                  <c:v>42.417573463255401</c:v>
                </c:pt>
                <c:pt idx="13482">
                  <c:v>42.418390026754999</c:v>
                </c:pt>
                <c:pt idx="13483">
                  <c:v>42.419206536521401</c:v>
                </c:pt>
                <c:pt idx="13484">
                  <c:v>42.420022992558302</c:v>
                </c:pt>
                <c:pt idx="13485">
                  <c:v>42.420839394869297</c:v>
                </c:pt>
                <c:pt idx="13486">
                  <c:v>42.421655743457997</c:v>
                </c:pt>
                <c:pt idx="13487">
                  <c:v>42.422472038328003</c:v>
                </c:pt>
                <c:pt idx="13488">
                  <c:v>42.423288279482897</c:v>
                </c:pt>
                <c:pt idx="13489">
                  <c:v>42.424104466926302</c:v>
                </c:pt>
                <c:pt idx="13490">
                  <c:v>42.424920600661899</c:v>
                </c:pt>
                <c:pt idx="13491">
                  <c:v>42.425736680693099</c:v>
                </c:pt>
                <c:pt idx="13492">
                  <c:v>42.426552707023802</c:v>
                </c:pt>
                <c:pt idx="13493">
                  <c:v>42.427368679657398</c:v>
                </c:pt>
                <c:pt idx="13494">
                  <c:v>42.428184598597603</c:v>
                </c:pt>
                <c:pt idx="13495">
                  <c:v>42.429000463847899</c:v>
                </c:pt>
                <c:pt idx="13496">
                  <c:v>42.429816275412101</c:v>
                </c:pt>
                <c:pt idx="13497">
                  <c:v>42.430632033293598</c:v>
                </c:pt>
                <c:pt idx="13498">
                  <c:v>42.4314477374961</c:v>
                </c:pt>
                <c:pt idx="13499">
                  <c:v>42.432263388023301</c:v>
                </c:pt>
                <c:pt idx="13500">
                  <c:v>42.433078984878598</c:v>
                </c:pt>
                <c:pt idx="13501">
                  <c:v>42.4338945280658</c:v>
                </c:pt>
                <c:pt idx="13502">
                  <c:v>42.434710017588401</c:v>
                </c:pt>
                <c:pt idx="13503">
                  <c:v>42.435525453450097</c:v>
                </c:pt>
                <c:pt idx="13504">
                  <c:v>42.436340835654399</c:v>
                </c:pt>
                <c:pt idx="13505">
                  <c:v>42.4371561642049</c:v>
                </c:pt>
                <c:pt idx="13506">
                  <c:v>42.437971439105297</c:v>
                </c:pt>
                <c:pt idx="13507">
                  <c:v>42.438786660359199</c:v>
                </c:pt>
                <c:pt idx="13508">
                  <c:v>42.439601827970101</c:v>
                </c:pt>
                <c:pt idx="13509">
                  <c:v>42.440416941941699</c:v>
                </c:pt>
                <c:pt idx="13510">
                  <c:v>42.441232002277602</c:v>
                </c:pt>
                <c:pt idx="13511">
                  <c:v>42.442047008981298</c:v>
                </c:pt>
                <c:pt idx="13512">
                  <c:v>42.442861962056597</c:v>
                </c:pt>
                <c:pt idx="13513">
                  <c:v>42.443676861506901</c:v>
                </c:pt>
                <c:pt idx="13514">
                  <c:v>42.444491707335899</c:v>
                </c:pt>
                <c:pt idx="13515">
                  <c:v>42.4453064995472</c:v>
                </c:pt>
                <c:pt idx="13516">
                  <c:v>42.446121238144499</c:v>
                </c:pt>
                <c:pt idx="13517">
                  <c:v>42.4469359231312</c:v>
                </c:pt>
                <c:pt idx="13518">
                  <c:v>42.447750554511003</c:v>
                </c:pt>
                <c:pt idx="13519">
                  <c:v>42.448565132287499</c:v>
                </c:pt>
                <c:pt idx="13520">
                  <c:v>42.449379656464302</c:v>
                </c:pt>
                <c:pt idx="13521">
                  <c:v>42.450194127045101</c:v>
                </c:pt>
                <c:pt idx="13522">
                  <c:v>42.4510085440333</c:v>
                </c:pt>
                <c:pt idx="13523">
                  <c:v>42.4518229074327</c:v>
                </c:pt>
                <c:pt idx="13524">
                  <c:v>42.452637217246803</c:v>
                </c:pt>
                <c:pt idx="13525">
                  <c:v>42.453451473479198</c:v>
                </c:pt>
                <c:pt idx="13526">
                  <c:v>42.454265676133502</c:v>
                </c:pt>
                <c:pt idx="13527">
                  <c:v>42.455079825213303</c:v>
                </c:pt>
                <c:pt idx="13528">
                  <c:v>42.455893920722197</c:v>
                </c:pt>
                <c:pt idx="13529">
                  <c:v>42.456707962663899</c:v>
                </c:pt>
                <c:pt idx="13530">
                  <c:v>42.457521951041898</c:v>
                </c:pt>
                <c:pt idx="13531">
                  <c:v>42.458335885859697</c:v>
                </c:pt>
                <c:pt idx="13532">
                  <c:v>42.459149767121097</c:v>
                </c:pt>
                <c:pt idx="13533">
                  <c:v>42.459963594829603</c:v>
                </c:pt>
                <c:pt idx="13534">
                  <c:v>42.4607773689889</c:v>
                </c:pt>
                <c:pt idx="13535">
                  <c:v>42.4615910896024</c:v>
                </c:pt>
                <c:pt idx="13536">
                  <c:v>42.462404756673799</c:v>
                </c:pt>
                <c:pt idx="13537">
                  <c:v>42.463218370206803</c:v>
                </c:pt>
                <c:pt idx="13538">
                  <c:v>42.464031930204797</c:v>
                </c:pt>
                <c:pt idx="13539">
                  <c:v>42.464845436671602</c:v>
                </c:pt>
                <c:pt idx="13540">
                  <c:v>42.465658889610602</c:v>
                </c:pt>
                <c:pt idx="13541">
                  <c:v>42.466472289025504</c:v>
                </c:pt>
                <c:pt idx="13542">
                  <c:v>42.467285634920003</c:v>
                </c:pt>
                <c:pt idx="13543">
                  <c:v>42.468098927297497</c:v>
                </c:pt>
                <c:pt idx="13544">
                  <c:v>42.468912166161701</c:v>
                </c:pt>
                <c:pt idx="13545">
                  <c:v>42.469725351516097</c:v>
                </c:pt>
                <c:pt idx="13546">
                  <c:v>42.4705384833645</c:v>
                </c:pt>
                <c:pt idx="13547">
                  <c:v>42.4713515617103</c:v>
                </c:pt>
                <c:pt idx="13548">
                  <c:v>42.472164586557199</c:v>
                </c:pt>
                <c:pt idx="13549">
                  <c:v>42.472977557908699</c:v>
                </c:pt>
                <c:pt idx="13550">
                  <c:v>42.473790475768503</c:v>
                </c:pt>
                <c:pt idx="13551">
                  <c:v>42.474603340140099</c:v>
                </c:pt>
                <c:pt idx="13552">
                  <c:v>42.475416151027197</c:v>
                </c:pt>
                <c:pt idx="13553">
                  <c:v>42.476228908433299</c:v>
                </c:pt>
                <c:pt idx="13554">
                  <c:v>42.477041612362001</c:v>
                </c:pt>
                <c:pt idx="13555">
                  <c:v>42.477854262816997</c:v>
                </c:pt>
                <c:pt idx="13556">
                  <c:v>42.478666859801699</c:v>
                </c:pt>
                <c:pt idx="13557">
                  <c:v>42.4794794033199</c:v>
                </c:pt>
                <c:pt idx="13558">
                  <c:v>42.480291893374996</c:v>
                </c:pt>
                <c:pt idx="13559">
                  <c:v>42.481104329970798</c:v>
                </c:pt>
                <c:pt idx="13560">
                  <c:v>42.481916713110699</c:v>
                </c:pt>
                <c:pt idx="13561">
                  <c:v>42.482729042798397</c:v>
                </c:pt>
                <c:pt idx="13562">
                  <c:v>42.483541319037499</c:v>
                </c:pt>
                <c:pt idx="13563">
                  <c:v>42.484353541831503</c:v>
                </c:pt>
                <c:pt idx="13564">
                  <c:v>42.485165711184102</c:v>
                </c:pt>
                <c:pt idx="13565">
                  <c:v>42.4859778270988</c:v>
                </c:pt>
                <c:pt idx="13566">
                  <c:v>42.486789889579299</c:v>
                </c:pt>
                <c:pt idx="13567">
                  <c:v>42.487601898629002</c:v>
                </c:pt>
                <c:pt idx="13568">
                  <c:v>42.488413854251696</c:v>
                </c:pt>
                <c:pt idx="13569">
                  <c:v>42.4892257564508</c:v>
                </c:pt>
                <c:pt idx="13570">
                  <c:v>42.4900376052301</c:v>
                </c:pt>
                <c:pt idx="13571">
                  <c:v>42.490849400593</c:v>
                </c:pt>
                <c:pt idx="13572">
                  <c:v>42.491661142543201</c:v>
                </c:pt>
                <c:pt idx="13573">
                  <c:v>42.4924728310842</c:v>
                </c:pt>
                <c:pt idx="13574">
                  <c:v>42.493284466219698</c:v>
                </c:pt>
                <c:pt idx="13575">
                  <c:v>42.4940960479532</c:v>
                </c:pt>
                <c:pt idx="13576">
                  <c:v>42.494907576288298</c:v>
                </c:pt>
                <c:pt idx="13577">
                  <c:v>42.495719051228697</c:v>
                </c:pt>
                <c:pt idx="13578">
                  <c:v>42.496530472777799</c:v>
                </c:pt>
                <c:pt idx="13579">
                  <c:v>42.497341840939299</c:v>
                </c:pt>
                <c:pt idx="13580">
                  <c:v>42.4981531557167</c:v>
                </c:pt>
                <c:pt idx="13581">
                  <c:v>42.498964417113697</c:v>
                </c:pt>
                <c:pt idx="13582">
                  <c:v>42.4997756251339</c:v>
                </c:pt>
                <c:pt idx="13583">
                  <c:v>42.500586779780697</c:v>
                </c:pt>
                <c:pt idx="13584">
                  <c:v>42.501397881057898</c:v>
                </c:pt>
                <c:pt idx="13585">
                  <c:v>42.502208928968997</c:v>
                </c:pt>
                <c:pt idx="13586">
                  <c:v>42.503019923517499</c:v>
                </c:pt>
                <c:pt idx="13587">
                  <c:v>42.503830864707098</c:v>
                </c:pt>
                <c:pt idx="13588">
                  <c:v>42.504641752541403</c:v>
                </c:pt>
                <c:pt idx="13589">
                  <c:v>42.505452587023903</c:v>
                </c:pt>
                <c:pt idx="13590">
                  <c:v>42.506263368158201</c:v>
                </c:pt>
                <c:pt idx="13591">
                  <c:v>42.5070740959479</c:v>
                </c:pt>
                <c:pt idx="13592">
                  <c:v>42.507884770396601</c:v>
                </c:pt>
                <c:pt idx="13593">
                  <c:v>42.5086953915078</c:v>
                </c:pt>
                <c:pt idx="13594">
                  <c:v>42.509505959285299</c:v>
                </c:pt>
                <c:pt idx="13595">
                  <c:v>42.510316473732402</c:v>
                </c:pt>
                <c:pt idx="13596">
                  <c:v>42.511126934852904</c:v>
                </c:pt>
                <c:pt idx="13597">
                  <c:v>42.511937342650199</c:v>
                </c:pt>
                <c:pt idx="13598">
                  <c:v>42.512747697128098</c:v>
                </c:pt>
                <c:pt idx="13599">
                  <c:v>42.513557998289997</c:v>
                </c:pt>
                <c:pt idx="13600">
                  <c:v>42.514368246139497</c:v>
                </c:pt>
                <c:pt idx="13601">
                  <c:v>42.515178440680302</c:v>
                </c:pt>
                <c:pt idx="13602">
                  <c:v>42.515988581915899</c:v>
                </c:pt>
                <c:pt idx="13603">
                  <c:v>42.516798669849798</c:v>
                </c:pt>
                <c:pt idx="13604">
                  <c:v>42.517608704485802</c:v>
                </c:pt>
                <c:pt idx="13605">
                  <c:v>42.5184186858272</c:v>
                </c:pt>
                <c:pt idx="13606">
                  <c:v>42.5192286138778</c:v>
                </c:pt>
                <c:pt idx="13607">
                  <c:v>42.520038488641198</c:v>
                </c:pt>
                <c:pt idx="13608">
                  <c:v>42.520848310120797</c:v>
                </c:pt>
                <c:pt idx="13609">
                  <c:v>42.521658078320201</c:v>
                </c:pt>
                <c:pt idx="13610">
                  <c:v>42.522467793243202</c:v>
                </c:pt>
                <c:pt idx="13611">
                  <c:v>42.523277454893098</c:v>
                </c:pt>
                <c:pt idx="13612">
                  <c:v>42.524087063273598</c:v>
                </c:pt>
                <c:pt idx="13613">
                  <c:v>42.524896618388397</c:v>
                </c:pt>
                <c:pt idx="13614">
                  <c:v>42.525706120240798</c:v>
                </c:pt>
                <c:pt idx="13615">
                  <c:v>42.526515568834697</c:v>
                </c:pt>
                <c:pt idx="13616">
                  <c:v>42.527324964173403</c:v>
                </c:pt>
                <c:pt idx="13617">
                  <c:v>42.528134306260597</c:v>
                </c:pt>
                <c:pt idx="13618">
                  <c:v>42.528943595099904</c:v>
                </c:pt>
                <c:pt idx="13619">
                  <c:v>42.529752830694903</c:v>
                </c:pt>
                <c:pt idx="13620">
                  <c:v>42.530562013049</c:v>
                </c:pt>
                <c:pt idx="13621">
                  <c:v>42.531371142166002</c:v>
                </c:pt>
                <c:pt idx="13622">
                  <c:v>42.532180218049298</c:v>
                </c:pt>
                <c:pt idx="13623">
                  <c:v>42.532989240702598</c:v>
                </c:pt>
                <c:pt idx="13624">
                  <c:v>42.533798210129397</c:v>
                </c:pt>
                <c:pt idx="13625">
                  <c:v>42.534607126333299</c:v>
                </c:pt>
                <c:pt idx="13626">
                  <c:v>42.535415989317897</c:v>
                </c:pt>
                <c:pt idx="13627">
                  <c:v>42.536224799086703</c:v>
                </c:pt>
                <c:pt idx="13628">
                  <c:v>42.537033555643298</c:v>
                </c:pt>
                <c:pt idx="13629">
                  <c:v>42.537842258991397</c:v>
                </c:pt>
                <c:pt idx="13630">
                  <c:v>42.538650909134397</c:v>
                </c:pt>
                <c:pt idx="13631">
                  <c:v>42.539459506076</c:v>
                </c:pt>
                <c:pt idx="13632">
                  <c:v>42.540268049819701</c:v>
                </c:pt>
                <c:pt idx="13633">
                  <c:v>42.541076540368998</c:v>
                </c:pt>
                <c:pt idx="13634">
                  <c:v>42.541884977727698</c:v>
                </c:pt>
                <c:pt idx="13635">
                  <c:v>42.542693361899197</c:v>
                </c:pt>
                <c:pt idx="13636">
                  <c:v>42.543501692887098</c:v>
                </c:pt>
                <c:pt idx="13637">
                  <c:v>42.544309970694897</c:v>
                </c:pt>
                <c:pt idx="13638">
                  <c:v>42.545118195326303</c:v>
                </c:pt>
                <c:pt idx="13639">
                  <c:v>42.545926366784897</c:v>
                </c:pt>
                <c:pt idx="13640">
                  <c:v>42.546734485074197</c:v>
                </c:pt>
                <c:pt idx="13641">
                  <c:v>42.547542550197697</c:v>
                </c:pt>
                <c:pt idx="13642">
                  <c:v>42.548350562159001</c:v>
                </c:pt>
                <c:pt idx="13643">
                  <c:v>42.549158520961797</c:v>
                </c:pt>
                <c:pt idx="13644">
                  <c:v>42.549966426609501</c:v>
                </c:pt>
                <c:pt idx="13645">
                  <c:v>42.550774279105802</c:v>
                </c:pt>
                <c:pt idx="13646">
                  <c:v>42.551582078454203</c:v>
                </c:pt>
                <c:pt idx="13647">
                  <c:v>42.552389824658299</c:v>
                </c:pt>
                <c:pt idx="13648">
                  <c:v>42.553197517721699</c:v>
                </c:pt>
                <c:pt idx="13649">
                  <c:v>42.554005157647801</c:v>
                </c:pt>
                <c:pt idx="13650">
                  <c:v>42.554812744440397</c:v>
                </c:pt>
                <c:pt idx="13651">
                  <c:v>42.555620278103</c:v>
                </c:pt>
                <c:pt idx="13652">
                  <c:v>42.556427758639003</c:v>
                </c:pt>
                <c:pt idx="13653">
                  <c:v>42.557235186052203</c:v>
                </c:pt>
                <c:pt idx="13654">
                  <c:v>42.558042560346003</c:v>
                </c:pt>
                <c:pt idx="13655">
                  <c:v>42.558849881524097</c:v>
                </c:pt>
                <c:pt idx="13656">
                  <c:v>42.559657149590002</c:v>
                </c:pt>
                <c:pt idx="13657">
                  <c:v>42.5604643645473</c:v>
                </c:pt>
                <c:pt idx="13658">
                  <c:v>42.561271526399402</c:v>
                </c:pt>
                <c:pt idx="13659">
                  <c:v>42.562078635150101</c:v>
                </c:pt>
                <c:pt idx="13660">
                  <c:v>42.562885690802901</c:v>
                </c:pt>
                <c:pt idx="13661">
                  <c:v>42.563692693361297</c:v>
                </c:pt>
                <c:pt idx="13662">
                  <c:v>42.564499642828899</c:v>
                </c:pt>
                <c:pt idx="13663">
                  <c:v>42.565306539209303</c:v>
                </c:pt>
                <c:pt idx="13664">
                  <c:v>42.566113382506003</c:v>
                </c:pt>
                <c:pt idx="13665">
                  <c:v>42.566920172722497</c:v>
                </c:pt>
                <c:pt idx="13666">
                  <c:v>42.5677269098626</c:v>
                </c:pt>
                <c:pt idx="13667">
                  <c:v>42.5685335939297</c:v>
                </c:pt>
                <c:pt idx="13668">
                  <c:v>42.569340224927302</c:v>
                </c:pt>
                <c:pt idx="13669">
                  <c:v>42.570146802859199</c:v>
                </c:pt>
                <c:pt idx="13670">
                  <c:v>42.570953327728702</c:v>
                </c:pt>
                <c:pt idx="13671">
                  <c:v>42.5717597995395</c:v>
                </c:pt>
                <c:pt idx="13672">
                  <c:v>42.572566218295201</c:v>
                </c:pt>
                <c:pt idx="13673">
                  <c:v>42.573372583999301</c:v>
                </c:pt>
                <c:pt idx="13674">
                  <c:v>42.574178896655297</c:v>
                </c:pt>
                <c:pt idx="13675">
                  <c:v>42.574985156266898</c:v>
                </c:pt>
                <c:pt idx="13676">
                  <c:v>42.575791362837599</c:v>
                </c:pt>
                <c:pt idx="13677">
                  <c:v>42.576597516370903</c:v>
                </c:pt>
                <c:pt idx="13678">
                  <c:v>42.577403616870399</c:v>
                </c:pt>
                <c:pt idx="13679">
                  <c:v>42.578209664339703</c:v>
                </c:pt>
                <c:pt idx="13680">
                  <c:v>42.579015658782403</c:v>
                </c:pt>
                <c:pt idx="13681">
                  <c:v>42.579821600202003</c:v>
                </c:pt>
                <c:pt idx="13682">
                  <c:v>42.580627488601998</c:v>
                </c:pt>
                <c:pt idx="13683">
                  <c:v>42.581433323985998</c:v>
                </c:pt>
                <c:pt idx="13684">
                  <c:v>42.582239106357697</c:v>
                </c:pt>
                <c:pt idx="13685">
                  <c:v>42.5830448357205</c:v>
                </c:pt>
                <c:pt idx="13686">
                  <c:v>42.583850512077902</c:v>
                </c:pt>
                <c:pt idx="13687">
                  <c:v>42.584656135433697</c:v>
                </c:pt>
                <c:pt idx="13688">
                  <c:v>42.585461705791197</c:v>
                </c:pt>
                <c:pt idx="13689">
                  <c:v>42.586267223154103</c:v>
                </c:pt>
                <c:pt idx="13690">
                  <c:v>42.587072687526003</c:v>
                </c:pt>
                <c:pt idx="13691">
                  <c:v>42.587878098910402</c:v>
                </c:pt>
                <c:pt idx="13692">
                  <c:v>42.5886834573108</c:v>
                </c:pt>
                <c:pt idx="13693">
                  <c:v>42.589488762730802</c:v>
                </c:pt>
                <c:pt idx="13694">
                  <c:v>42.590294015174003</c:v>
                </c:pt>
                <c:pt idx="13695">
                  <c:v>42.591099214643997</c:v>
                </c:pt>
                <c:pt idx="13696">
                  <c:v>42.591904361144202</c:v>
                </c:pt>
                <c:pt idx="13697">
                  <c:v>42.5927094546783</c:v>
                </c:pt>
                <c:pt idx="13698">
                  <c:v>42.5935144952497</c:v>
                </c:pt>
                <c:pt idx="13699">
                  <c:v>42.594319482862097</c:v>
                </c:pt>
                <c:pt idx="13700">
                  <c:v>42.595124417519003</c:v>
                </c:pt>
                <c:pt idx="13701">
                  <c:v>42.595929299223997</c:v>
                </c:pt>
                <c:pt idx="13702">
                  <c:v>42.596734127980604</c:v>
                </c:pt>
                <c:pt idx="13703">
                  <c:v>42.597538903792397</c:v>
                </c:pt>
                <c:pt idx="13704">
                  <c:v>42.598343626662903</c:v>
                </c:pt>
                <c:pt idx="13705">
                  <c:v>42.5991482965957</c:v>
                </c:pt>
                <c:pt idx="13706">
                  <c:v>42.599952913594301</c:v>
                </c:pt>
                <c:pt idx="13707">
                  <c:v>42.600757477662299</c:v>
                </c:pt>
                <c:pt idx="13708">
                  <c:v>42.601561988803297</c:v>
                </c:pt>
                <c:pt idx="13709">
                  <c:v>42.602366447020799</c:v>
                </c:pt>
                <c:pt idx="13710">
                  <c:v>42.6031708523183</c:v>
                </c:pt>
                <c:pt idx="13711">
                  <c:v>42.603975204699502</c:v>
                </c:pt>
                <c:pt idx="13712">
                  <c:v>42.604779504167801</c:v>
                </c:pt>
                <c:pt idx="13713">
                  <c:v>42.605583750726801</c:v>
                </c:pt>
                <c:pt idx="13714">
                  <c:v>42.606387944380103</c:v>
                </c:pt>
                <c:pt idx="13715">
                  <c:v>42.607192085131203</c:v>
                </c:pt>
                <c:pt idx="13716">
                  <c:v>42.607996172983697</c:v>
                </c:pt>
                <c:pt idx="13717">
                  <c:v>42.608800207941101</c:v>
                </c:pt>
                <c:pt idx="13718">
                  <c:v>42.609604190006998</c:v>
                </c:pt>
                <c:pt idx="13719">
                  <c:v>42.610408119184903</c:v>
                </c:pt>
                <c:pt idx="13720">
                  <c:v>42.611211995478399</c:v>
                </c:pt>
                <c:pt idx="13721">
                  <c:v>42.612015818891003</c:v>
                </c:pt>
                <c:pt idx="13722">
                  <c:v>42.612819589426202</c:v>
                </c:pt>
                <c:pt idx="13723">
                  <c:v>42.613623307087799</c:v>
                </c:pt>
                <c:pt idx="13724">
                  <c:v>42.614426971879098</c:v>
                </c:pt>
                <c:pt idx="13725">
                  <c:v>42.615230583803701</c:v>
                </c:pt>
                <c:pt idx="13726">
                  <c:v>42.616034142865203</c:v>
                </c:pt>
                <c:pt idx="13727">
                  <c:v>42.616837649067101</c:v>
                </c:pt>
                <c:pt idx="13728">
                  <c:v>42.617641102413003</c:v>
                </c:pt>
                <c:pt idx="13729">
                  <c:v>42.618444502906399</c:v>
                </c:pt>
                <c:pt idx="13730">
                  <c:v>42.619247850550899</c:v>
                </c:pt>
                <c:pt idx="13731">
                  <c:v>42.620051145349997</c:v>
                </c:pt>
                <c:pt idx="13732">
                  <c:v>42.620854387307297</c:v>
                </c:pt>
                <c:pt idx="13733">
                  <c:v>42.621657576426301</c:v>
                </c:pt>
                <c:pt idx="13734">
                  <c:v>42.622460712710598</c:v>
                </c:pt>
                <c:pt idx="13735">
                  <c:v>42.623263796163698</c:v>
                </c:pt>
                <c:pt idx="13736">
                  <c:v>42.624066826789097</c:v>
                </c:pt>
                <c:pt idx="13737">
                  <c:v>42.624869804590404</c:v>
                </c:pt>
                <c:pt idx="13738">
                  <c:v>42.6256727295712</c:v>
                </c:pt>
                <c:pt idx="13739">
                  <c:v>42.626475601735002</c:v>
                </c:pt>
                <c:pt idx="13740">
                  <c:v>42.6272784210854</c:v>
                </c:pt>
                <c:pt idx="13741">
                  <c:v>42.628081187625803</c:v>
                </c:pt>
                <c:pt idx="13742">
                  <c:v>42.628883901359799</c:v>
                </c:pt>
                <c:pt idx="13743">
                  <c:v>42.629686562291099</c:v>
                </c:pt>
                <c:pt idx="13744">
                  <c:v>42.630489170422997</c:v>
                </c:pt>
                <c:pt idx="13745">
                  <c:v>42.631291725759198</c:v>
                </c:pt>
                <c:pt idx="13746">
                  <c:v>42.632094228303302</c:v>
                </c:pt>
                <c:pt idx="13747">
                  <c:v>42.6328966780587</c:v>
                </c:pt>
                <c:pt idx="13748">
                  <c:v>42.633699075029</c:v>
                </c:pt>
                <c:pt idx="13749">
                  <c:v>42.634501419217699</c:v>
                </c:pt>
                <c:pt idx="13750">
                  <c:v>42.635303710628399</c:v>
                </c:pt>
                <c:pt idx="13751">
                  <c:v>42.636105949264703</c:v>
                </c:pt>
                <c:pt idx="13752">
                  <c:v>42.63690813513</c:v>
                </c:pt>
                <c:pt idx="13753">
                  <c:v>42.637710268227998</c:v>
                </c:pt>
                <c:pt idx="13754">
                  <c:v>42.638512348562102</c:v>
                </c:pt>
                <c:pt idx="13755">
                  <c:v>42.6393143761359</c:v>
                </c:pt>
                <c:pt idx="13756">
                  <c:v>42.640116350952901</c:v>
                </c:pt>
                <c:pt idx="13757">
                  <c:v>42.640918273016801</c:v>
                </c:pt>
                <c:pt idx="13758">
                  <c:v>42.641720142330897</c:v>
                </c:pt>
                <c:pt idx="13759">
                  <c:v>42.642521958898897</c:v>
                </c:pt>
                <c:pt idx="13760">
                  <c:v>42.643323722724404</c:v>
                </c:pt>
                <c:pt idx="13761">
                  <c:v>42.6441254338108</c:v>
                </c:pt>
                <c:pt idx="13762">
                  <c:v>42.644927092161602</c:v>
                </c:pt>
                <c:pt idx="13763">
                  <c:v>42.645728697780498</c:v>
                </c:pt>
                <c:pt idx="13764">
                  <c:v>42.646530250670999</c:v>
                </c:pt>
                <c:pt idx="13765">
                  <c:v>42.647331750836599</c:v>
                </c:pt>
                <c:pt idx="13766">
                  <c:v>42.648133198280803</c:v>
                </c:pt>
                <c:pt idx="13767">
                  <c:v>42.648934593007198</c:v>
                </c:pt>
                <c:pt idx="13768">
                  <c:v>42.649735935019301</c:v>
                </c:pt>
                <c:pt idx="13769">
                  <c:v>42.650537224320701</c:v>
                </c:pt>
                <c:pt idx="13770">
                  <c:v>42.6513384609149</c:v>
                </c:pt>
                <c:pt idx="13771">
                  <c:v>42.652139644805501</c:v>
                </c:pt>
                <c:pt idx="13772">
                  <c:v>42.652940775995901</c:v>
                </c:pt>
                <c:pt idx="13773">
                  <c:v>42.653741854489702</c:v>
                </c:pt>
                <c:pt idx="13774">
                  <c:v>42.654542880290499</c:v>
                </c:pt>
                <c:pt idx="13775">
                  <c:v>42.655343853401703</c:v>
                </c:pt>
                <c:pt idx="13776">
                  <c:v>42.656144773827002</c:v>
                </c:pt>
                <c:pt idx="13777">
                  <c:v>42.656945641569898</c:v>
                </c:pt>
                <c:pt idx="13778">
                  <c:v>42.657746456633902</c:v>
                </c:pt>
                <c:pt idx="13779">
                  <c:v>42.658547219022502</c:v>
                </c:pt>
                <c:pt idx="13780">
                  <c:v>42.659347928739201</c:v>
                </c:pt>
                <c:pt idx="13781">
                  <c:v>42.660148585787702</c:v>
                </c:pt>
                <c:pt idx="13782">
                  <c:v>42.660949190171401</c:v>
                </c:pt>
                <c:pt idx="13783">
                  <c:v>42.6617497418939</c:v>
                </c:pt>
                <c:pt idx="13784">
                  <c:v>42.662550240958701</c:v>
                </c:pt>
                <c:pt idx="13785">
                  <c:v>42.663350687369402</c:v>
                </c:pt>
                <c:pt idx="13786">
                  <c:v>42.664151081129397</c:v>
                </c:pt>
                <c:pt idx="13787">
                  <c:v>42.664951422242297</c:v>
                </c:pt>
                <c:pt idx="13788">
                  <c:v>42.665751710711703</c:v>
                </c:pt>
                <c:pt idx="13789">
                  <c:v>42.666551946541098</c:v>
                </c:pt>
                <c:pt idx="13790">
                  <c:v>42.667352129733999</c:v>
                </c:pt>
                <c:pt idx="13791">
                  <c:v>42.668152260293901</c:v>
                </c:pt>
                <c:pt idx="13792">
                  <c:v>42.6689523382244</c:v>
                </c:pt>
                <c:pt idx="13793">
                  <c:v>42.669752363529</c:v>
                </c:pt>
                <c:pt idx="13794">
                  <c:v>42.670552336211301</c:v>
                </c:pt>
                <c:pt idx="13795">
                  <c:v>42.671352256274801</c:v>
                </c:pt>
                <c:pt idx="13796">
                  <c:v>42.672152123722903</c:v>
                </c:pt>
                <c:pt idx="13797">
                  <c:v>42.672951938559301</c:v>
                </c:pt>
                <c:pt idx="13798">
                  <c:v>42.673751700787498</c:v>
                </c:pt>
                <c:pt idx="13799">
                  <c:v>42.674551410410899</c:v>
                </c:pt>
                <c:pt idx="13800">
                  <c:v>42.675351067433297</c:v>
                </c:pt>
                <c:pt idx="13801">
                  <c:v>42.676150671857897</c:v>
                </c:pt>
                <c:pt idx="13802">
                  <c:v>42.6769502236885</c:v>
                </c:pt>
                <c:pt idx="13803">
                  <c:v>42.677749722928503</c:v>
                </c:pt>
                <c:pt idx="13804">
                  <c:v>42.678549169581402</c:v>
                </c:pt>
                <c:pt idx="13805">
                  <c:v>42.679348563650798</c:v>
                </c:pt>
                <c:pt idx="13806">
                  <c:v>42.680147905140302</c:v>
                </c:pt>
                <c:pt idx="13807">
                  <c:v>42.680947194053203</c:v>
                </c:pt>
                <c:pt idx="13808">
                  <c:v>42.681746430393297</c:v>
                </c:pt>
                <c:pt idx="13809">
                  <c:v>42.682545614163899</c:v>
                </c:pt>
                <c:pt idx="13810">
                  <c:v>42.6833447453687</c:v>
                </c:pt>
                <c:pt idx="13811">
                  <c:v>42.684143824011102</c:v>
                </c:pt>
                <c:pt idx="13812">
                  <c:v>42.6849428500947</c:v>
                </c:pt>
                <c:pt idx="13813">
                  <c:v>42.685741823622998</c:v>
                </c:pt>
                <c:pt idx="13814">
                  <c:v>42.686540744599597</c:v>
                </c:pt>
                <c:pt idx="13815">
                  <c:v>42.687339613027902</c:v>
                </c:pt>
                <c:pt idx="13816">
                  <c:v>42.6881384289115</c:v>
                </c:pt>
                <c:pt idx="13817">
                  <c:v>42.688937192253903</c:v>
                </c:pt>
                <c:pt idx="13818">
                  <c:v>42.689735903058697</c:v>
                </c:pt>
                <c:pt idx="13819">
                  <c:v>42.690534561329301</c:v>
                </c:pt>
                <c:pt idx="13820">
                  <c:v>42.691333167069402</c:v>
                </c:pt>
                <c:pt idx="13821">
                  <c:v>42.692131720282298</c:v>
                </c:pt>
                <c:pt idx="13822">
                  <c:v>42.692930220971697</c:v>
                </c:pt>
                <c:pt idx="13823">
                  <c:v>42.693728669141102</c:v>
                </c:pt>
                <c:pt idx="13824">
                  <c:v>42.694527064793903</c:v>
                </c:pt>
                <c:pt idx="13825">
                  <c:v>42.695325407933801</c:v>
                </c:pt>
                <c:pt idx="13826">
                  <c:v>42.6961236985642</c:v>
                </c:pt>
                <c:pt idx="13827">
                  <c:v>42.696921936688703</c:v>
                </c:pt>
                <c:pt idx="13828">
                  <c:v>42.697720122310798</c:v>
                </c:pt>
                <c:pt idx="13829">
                  <c:v>42.698518255434003</c:v>
                </c:pt>
                <c:pt idx="13830">
                  <c:v>42.699316336061798</c:v>
                </c:pt>
                <c:pt idx="13831">
                  <c:v>42.700114364197802</c:v>
                </c:pt>
                <c:pt idx="13832">
                  <c:v>42.700912339845502</c:v>
                </c:pt>
                <c:pt idx="13833">
                  <c:v>42.701710263008401</c:v>
                </c:pt>
                <c:pt idx="13834">
                  <c:v>42.702508133690003</c:v>
                </c:pt>
                <c:pt idx="13835">
                  <c:v>42.703305951893803</c:v>
                </c:pt>
                <c:pt idx="13836">
                  <c:v>42.704103717623497</c:v>
                </c:pt>
                <c:pt idx="13837">
                  <c:v>42.704901430882401</c:v>
                </c:pt>
                <c:pt idx="13838">
                  <c:v>42.705699091674099</c:v>
                </c:pt>
                <c:pt idx="13839">
                  <c:v>42.706496700002198</c:v>
                </c:pt>
                <c:pt idx="13840">
                  <c:v>42.707294255870103</c:v>
                </c:pt>
                <c:pt idx="13841">
                  <c:v>42.708091759281402</c:v>
                </c:pt>
                <c:pt idx="13842">
                  <c:v>42.708889210239597</c:v>
                </c:pt>
                <c:pt idx="13843">
                  <c:v>42.709686608748299</c:v>
                </c:pt>
                <c:pt idx="13844">
                  <c:v>42.710483954810798</c:v>
                </c:pt>
                <c:pt idx="13845">
                  <c:v>42.711281248430801</c:v>
                </c:pt>
                <c:pt idx="13846">
                  <c:v>42.712078489611798</c:v>
                </c:pt>
                <c:pt idx="13847">
                  <c:v>42.7128756783573</c:v>
                </c:pt>
                <c:pt idx="13848">
                  <c:v>42.713672814670701</c:v>
                </c:pt>
                <c:pt idx="13849">
                  <c:v>42.714469898555798</c:v>
                </c:pt>
                <c:pt idx="13850">
                  <c:v>42.715266930015801</c:v>
                </c:pt>
                <c:pt idx="13851">
                  <c:v>42.716063909054398</c:v>
                </c:pt>
                <c:pt idx="13852">
                  <c:v>42.716860835675199</c:v>
                </c:pt>
                <c:pt idx="13853">
                  <c:v>42.7176577098815</c:v>
                </c:pt>
                <c:pt idx="13854">
                  <c:v>42.718454531676898</c:v>
                </c:pt>
                <c:pt idx="13855">
                  <c:v>42.719251301065</c:v>
                </c:pt>
                <c:pt idx="13856">
                  <c:v>42.720048018049198</c:v>
                </c:pt>
                <c:pt idx="13857">
                  <c:v>42.7208446826331</c:v>
                </c:pt>
                <c:pt idx="13858">
                  <c:v>42.721641294820103</c:v>
                </c:pt>
                <c:pt idx="13859">
                  <c:v>42.722437854613901</c:v>
                </c:pt>
                <c:pt idx="13860">
                  <c:v>42.723234362017898</c:v>
                </c:pt>
                <c:pt idx="13861">
                  <c:v>42.724030817035597</c:v>
                </c:pt>
                <c:pt idx="13862">
                  <c:v>42.724827219670502</c:v>
                </c:pt>
                <c:pt idx="13863">
                  <c:v>42.725623569926299</c:v>
                </c:pt>
                <c:pt idx="13864">
                  <c:v>42.7264198678063</c:v>
                </c:pt>
                <c:pt idx="13865">
                  <c:v>42.7272161133141</c:v>
                </c:pt>
                <c:pt idx="13866">
                  <c:v>42.728012306453103</c:v>
                </c:pt>
                <c:pt idx="13867">
                  <c:v>42.728808447227102</c:v>
                </c:pt>
                <c:pt idx="13868">
                  <c:v>42.729604535639297</c:v>
                </c:pt>
                <c:pt idx="13869">
                  <c:v>42.730400571693401</c:v>
                </c:pt>
                <c:pt idx="13870">
                  <c:v>42.731196555392799</c:v>
                </c:pt>
                <c:pt idx="13871">
                  <c:v>42.731992486741099</c:v>
                </c:pt>
                <c:pt idx="13872">
                  <c:v>42.732788365741797</c:v>
                </c:pt>
                <c:pt idx="13873">
                  <c:v>42.733584192398403</c:v>
                </c:pt>
                <c:pt idx="13874">
                  <c:v>42.7343799667144</c:v>
                </c:pt>
                <c:pt idx="13875">
                  <c:v>42.735175688693303</c:v>
                </c:pt>
                <c:pt idx="13876">
                  <c:v>42.735971358338702</c:v>
                </c:pt>
                <c:pt idx="13877">
                  <c:v>42.736766975654</c:v>
                </c:pt>
                <c:pt idx="13878">
                  <c:v>42.737562540642699</c:v>
                </c:pt>
                <c:pt idx="13879">
                  <c:v>42.738358053308502</c:v>
                </c:pt>
                <c:pt idx="13880">
                  <c:v>42.739153513654699</c:v>
                </c:pt>
                <c:pt idx="13881">
                  <c:v>42.7399489216848</c:v>
                </c:pt>
                <c:pt idx="13882">
                  <c:v>42.740744277402499</c:v>
                </c:pt>
                <c:pt idx="13883">
                  <c:v>42.7415395808112</c:v>
                </c:pt>
                <c:pt idx="13884">
                  <c:v>42.742334831914398</c:v>
                </c:pt>
                <c:pt idx="13885">
                  <c:v>42.743130030715598</c:v>
                </c:pt>
                <c:pt idx="13886">
                  <c:v>42.743925177218301</c:v>
                </c:pt>
                <c:pt idx="13887">
                  <c:v>42.744720271426097</c:v>
                </c:pt>
                <c:pt idx="13888">
                  <c:v>42.745515313342501</c:v>
                </c:pt>
                <c:pt idx="13889">
                  <c:v>42.746310302970898</c:v>
                </c:pt>
                <c:pt idx="13890">
                  <c:v>42.747105240314802</c:v>
                </c:pt>
                <c:pt idx="13891">
                  <c:v>42.747900125377903</c:v>
                </c:pt>
                <c:pt idx="13892">
                  <c:v>42.748694958163497</c:v>
                </c:pt>
                <c:pt idx="13893">
                  <c:v>42.749489738675202</c:v>
                </c:pt>
                <c:pt idx="13894">
                  <c:v>42.750284466916597</c:v>
                </c:pt>
                <c:pt idx="13895">
                  <c:v>42.751079142891001</c:v>
                </c:pt>
                <c:pt idx="13896">
                  <c:v>42.751873766602003</c:v>
                </c:pt>
                <c:pt idx="13897">
                  <c:v>42.752668338053198</c:v>
                </c:pt>
                <c:pt idx="13898">
                  <c:v>42.753462857247897</c:v>
                </c:pt>
                <c:pt idx="13899">
                  <c:v>42.754257324189801</c:v>
                </c:pt>
                <c:pt idx="13900">
                  <c:v>42.755051738882401</c:v>
                </c:pt>
                <c:pt idx="13901">
                  <c:v>42.755846101328999</c:v>
                </c:pt>
                <c:pt idx="13902">
                  <c:v>42.756640411533397</c:v>
                </c:pt>
                <c:pt idx="13903">
                  <c:v>42.757434669498799</c:v>
                </c:pt>
                <c:pt idx="13904">
                  <c:v>42.758228875229001</c:v>
                </c:pt>
                <c:pt idx="13905">
                  <c:v>42.759023028727299</c:v>
                </c:pt>
                <c:pt idx="13906">
                  <c:v>42.759817129997202</c:v>
                </c:pt>
                <c:pt idx="13907">
                  <c:v>42.7606111790423</c:v>
                </c:pt>
                <c:pt idx="13908">
                  <c:v>42.761405175866102</c:v>
                </c:pt>
                <c:pt idx="13909">
                  <c:v>42.762199120472097</c:v>
                </c:pt>
                <c:pt idx="13910">
                  <c:v>42.762993012863703</c:v>
                </c:pt>
                <c:pt idx="13911">
                  <c:v>42.7637868530445</c:v>
                </c:pt>
                <c:pt idx="13912">
                  <c:v>42.764580641018</c:v>
                </c:pt>
                <c:pt idx="13913">
                  <c:v>42.765374376787697</c:v>
                </c:pt>
                <c:pt idx="13914">
                  <c:v>42.766168060357103</c:v>
                </c:pt>
                <c:pt idx="13915">
                  <c:v>42.766961691729598</c:v>
                </c:pt>
                <c:pt idx="13916">
                  <c:v>42.7677552709089</c:v>
                </c:pt>
                <c:pt idx="13917">
                  <c:v>42.768548797898298</c:v>
                </c:pt>
                <c:pt idx="13918">
                  <c:v>42.7693422727015</c:v>
                </c:pt>
                <c:pt idx="13919">
                  <c:v>42.770135695321798</c:v>
                </c:pt>
                <c:pt idx="13920">
                  <c:v>42.7709290657628</c:v>
                </c:pt>
                <c:pt idx="13921">
                  <c:v>42.771722384028003</c:v>
                </c:pt>
                <c:pt idx="13922">
                  <c:v>42.772515650121001</c:v>
                </c:pt>
                <c:pt idx="13923">
                  <c:v>42.773308864045099</c:v>
                </c:pt>
                <c:pt idx="13924">
                  <c:v>42.774102025803899</c:v>
                </c:pt>
                <c:pt idx="13925">
                  <c:v>42.774895135400897</c:v>
                </c:pt>
                <c:pt idx="13926">
                  <c:v>42.775688192839603</c:v>
                </c:pt>
                <c:pt idx="13927">
                  <c:v>42.776481198123399</c:v>
                </c:pt>
                <c:pt idx="13928">
                  <c:v>42.777274151256002</c:v>
                </c:pt>
                <c:pt idx="13929">
                  <c:v>42.7780670522408</c:v>
                </c:pt>
                <c:pt idx="13930">
                  <c:v>42.778859901081198</c:v>
                </c:pt>
                <c:pt idx="13931">
                  <c:v>42.779652697780897</c:v>
                </c:pt>
                <c:pt idx="13932">
                  <c:v>42.780445442343201</c:v>
                </c:pt>
                <c:pt idx="13933">
                  <c:v>42.781238134771698</c:v>
                </c:pt>
                <c:pt idx="13934">
                  <c:v>42.782030775069799</c:v>
                </c:pt>
                <c:pt idx="13935">
                  <c:v>42.782823363241199</c:v>
                </c:pt>
                <c:pt idx="13936">
                  <c:v>42.783615899289202</c:v>
                </c:pt>
                <c:pt idx="13937">
                  <c:v>42.784408383217396</c:v>
                </c:pt>
                <c:pt idx="13938">
                  <c:v>42.785200815029199</c:v>
                </c:pt>
                <c:pt idx="13939">
                  <c:v>42.785993194728199</c:v>
                </c:pt>
                <c:pt idx="13940">
                  <c:v>42.7867855223178</c:v>
                </c:pt>
                <c:pt idx="13941">
                  <c:v>42.787577797801603</c:v>
                </c:pt>
                <c:pt idx="13942">
                  <c:v>42.788370021183098</c:v>
                </c:pt>
                <c:pt idx="13943">
                  <c:v>42.789162192465703</c:v>
                </c:pt>
                <c:pt idx="13944">
                  <c:v>42.789954311652899</c:v>
                </c:pt>
                <c:pt idx="13945">
                  <c:v>42.790746378748203</c:v>
                </c:pt>
                <c:pt idx="13946">
                  <c:v>42.791538393755197</c:v>
                </c:pt>
                <c:pt idx="13947">
                  <c:v>42.792330356677297</c:v>
                </c:pt>
                <c:pt idx="13948">
                  <c:v>42.793122267518001</c:v>
                </c:pt>
                <c:pt idx="13949">
                  <c:v>42.793914126280796</c:v>
                </c:pt>
                <c:pt idx="13950">
                  <c:v>42.794705932969201</c:v>
                </c:pt>
                <c:pt idx="13951">
                  <c:v>42.795497687586703</c:v>
                </c:pt>
                <c:pt idx="13952">
                  <c:v>42.7962893901367</c:v>
                </c:pt>
                <c:pt idx="13953">
                  <c:v>42.797081040622899</c:v>
                </c:pt>
                <c:pt idx="13954">
                  <c:v>42.797872639048599</c:v>
                </c:pt>
                <c:pt idx="13955">
                  <c:v>42.798664185417302</c:v>
                </c:pt>
                <c:pt idx="13956">
                  <c:v>42.799455679732603</c:v>
                </c:pt>
                <c:pt idx="13957">
                  <c:v>42.800247121997998</c:v>
                </c:pt>
                <c:pt idx="13958">
                  <c:v>42.801038512216898</c:v>
                </c:pt>
                <c:pt idx="13959">
                  <c:v>42.801829850392799</c:v>
                </c:pt>
                <c:pt idx="13960">
                  <c:v>42.802621136529197</c:v>
                </c:pt>
                <c:pt idx="13961">
                  <c:v>42.803412370629601</c:v>
                </c:pt>
                <c:pt idx="13962">
                  <c:v>42.804203552697601</c:v>
                </c:pt>
                <c:pt idx="13963">
                  <c:v>42.804994682736499</c:v>
                </c:pt>
                <c:pt idx="13964">
                  <c:v>42.805785760749799</c:v>
                </c:pt>
                <c:pt idx="13965">
                  <c:v>42.806576786741203</c:v>
                </c:pt>
                <c:pt idx="13966">
                  <c:v>42.807367760714001</c:v>
                </c:pt>
                <c:pt idx="13967">
                  <c:v>42.808158682671703</c:v>
                </c:pt>
                <c:pt idx="13968">
                  <c:v>42.808949552617896</c:v>
                </c:pt>
                <c:pt idx="13969">
                  <c:v>42.8097403705559</c:v>
                </c:pt>
                <c:pt idx="13970">
                  <c:v>42.810531136489402</c:v>
                </c:pt>
                <c:pt idx="13971">
                  <c:v>42.811321850421798</c:v>
                </c:pt>
                <c:pt idx="13972">
                  <c:v>42.812112512356599</c:v>
                </c:pt>
                <c:pt idx="13973">
                  <c:v>42.8129031222972</c:v>
                </c:pt>
                <c:pt idx="13974">
                  <c:v>42.813693680247198</c:v>
                </c:pt>
                <c:pt idx="13975">
                  <c:v>42.814484186210002</c:v>
                </c:pt>
                <c:pt idx="13976">
                  <c:v>42.815274640189202</c:v>
                </c:pt>
                <c:pt idx="13977">
                  <c:v>42.8160650421882</c:v>
                </c:pt>
                <c:pt idx="13978">
                  <c:v>42.8168553922104</c:v>
                </c:pt>
                <c:pt idx="13979">
                  <c:v>42.817645690259504</c:v>
                </c:pt>
                <c:pt idx="13980">
                  <c:v>42.818435936338801</c:v>
                </c:pt>
                <c:pt idx="13981">
                  <c:v>42.819226130451902</c:v>
                </c:pt>
                <c:pt idx="13982">
                  <c:v>42.820016272602302</c:v>
                </c:pt>
                <c:pt idx="13983">
                  <c:v>42.820806362793398</c:v>
                </c:pt>
                <c:pt idx="13984">
                  <c:v>42.8215964010286</c:v>
                </c:pt>
                <c:pt idx="13985">
                  <c:v>42.822386387311603</c:v>
                </c:pt>
                <c:pt idx="13986">
                  <c:v>42.823176321645803</c:v>
                </c:pt>
                <c:pt idx="13987">
                  <c:v>42.823966204034598</c:v>
                </c:pt>
                <c:pt idx="13988">
                  <c:v>42.824756034481602</c:v>
                </c:pt>
                <c:pt idx="13989">
                  <c:v>42.8255458129902</c:v>
                </c:pt>
                <c:pt idx="13990">
                  <c:v>42.826335539563999</c:v>
                </c:pt>
                <c:pt idx="13991">
                  <c:v>42.827125214206298</c:v>
                </c:pt>
                <c:pt idx="13992">
                  <c:v>42.827914836920698</c:v>
                </c:pt>
                <c:pt idx="13993">
                  <c:v>42.828704407710703</c:v>
                </c:pt>
                <c:pt idx="13994">
                  <c:v>42.829493926579701</c:v>
                </c:pt>
                <c:pt idx="13995">
                  <c:v>42.830283393531303</c:v>
                </c:pt>
                <c:pt idx="13996">
                  <c:v>42.831072808568798</c:v>
                </c:pt>
                <c:pt idx="13997">
                  <c:v>42.831862171695903</c:v>
                </c:pt>
                <c:pt idx="13998">
                  <c:v>42.8326514829159</c:v>
                </c:pt>
                <c:pt idx="13999">
                  <c:v>42.833440742232398</c:v>
                </c:pt>
                <c:pt idx="14000">
                  <c:v>42.834229949648801</c:v>
                </c:pt>
                <c:pt idx="14001">
                  <c:v>42.835019105168598</c:v>
                </c:pt>
                <c:pt idx="14002">
                  <c:v>42.835808208795399</c:v>
                </c:pt>
                <c:pt idx="14003">
                  <c:v>42.8365972605325</c:v>
                </c:pt>
                <c:pt idx="14004">
                  <c:v>42.837386260383397</c:v>
                </c:pt>
                <c:pt idx="14005">
                  <c:v>42.8381752083517</c:v>
                </c:pt>
                <c:pt idx="14006">
                  <c:v>42.838964104440798</c:v>
                </c:pt>
                <c:pt idx="14007">
                  <c:v>42.839752948654201</c:v>
                </c:pt>
                <c:pt idx="14008">
                  <c:v>42.840541740995398</c:v>
                </c:pt>
                <c:pt idx="14009">
                  <c:v>42.8413304814678</c:v>
                </c:pt>
                <c:pt idx="14010">
                  <c:v>42.842119170074902</c:v>
                </c:pt>
                <c:pt idx="14011">
                  <c:v>42.8429078068203</c:v>
                </c:pt>
                <c:pt idx="14012">
                  <c:v>42.843696391707297</c:v>
                </c:pt>
                <c:pt idx="14013">
                  <c:v>42.844484924739497</c:v>
                </c:pt>
                <c:pt idx="14014">
                  <c:v>42.845273405920302</c:v>
                </c:pt>
                <c:pt idx="14015">
                  <c:v>42.846061835253302</c:v>
                </c:pt>
                <c:pt idx="14016">
                  <c:v>42.846850212741799</c:v>
                </c:pt>
                <c:pt idx="14017">
                  <c:v>42.847638538389397</c:v>
                </c:pt>
                <c:pt idx="14018">
                  <c:v>42.848426812199598</c:v>
                </c:pt>
                <c:pt idx="14019">
                  <c:v>42.8492150341757</c:v>
                </c:pt>
                <c:pt idx="14020">
                  <c:v>42.850003204321403</c:v>
                </c:pt>
                <c:pt idx="14021">
                  <c:v>42.850791322639999</c:v>
                </c:pt>
                <c:pt idx="14022">
                  <c:v>42.851579389135097</c:v>
                </c:pt>
                <c:pt idx="14023">
                  <c:v>42.852367403810099</c:v>
                </c:pt>
                <c:pt idx="14024">
                  <c:v>42.853155366668503</c:v>
                </c:pt>
                <c:pt idx="14025">
                  <c:v>42.853943277713803</c:v>
                </c:pt>
                <c:pt idx="14026">
                  <c:v>42.854731136949397</c:v>
                </c:pt>
                <c:pt idx="14027">
                  <c:v>42.855518944378801</c:v>
                </c:pt>
                <c:pt idx="14028">
                  <c:v>42.856306700005497</c:v>
                </c:pt>
                <c:pt idx="14029">
                  <c:v>42.857094403833003</c:v>
                </c:pt>
                <c:pt idx="14030">
                  <c:v>42.857882055864799</c:v>
                </c:pt>
                <c:pt idx="14031">
                  <c:v>42.858669656104198</c:v>
                </c:pt>
                <c:pt idx="14032">
                  <c:v>42.859457204554801</c:v>
                </c:pt>
                <c:pt idx="14033">
                  <c:v>42.860244701220097</c:v>
                </c:pt>
                <c:pt idx="14034">
                  <c:v>42.861032146103497</c:v>
                </c:pt>
                <c:pt idx="14035">
                  <c:v>42.861819539208597</c:v>
                </c:pt>
                <c:pt idx="14036">
                  <c:v>42.8626068805386</c:v>
                </c:pt>
                <c:pt idx="14037">
                  <c:v>42.863394170097301</c:v>
                </c:pt>
                <c:pt idx="14038">
                  <c:v>42.864181407887898</c:v>
                </c:pt>
                <c:pt idx="14039">
                  <c:v>42.864968593914099</c:v>
                </c:pt>
                <c:pt idx="14040">
                  <c:v>42.865755728179202</c:v>
                </c:pt>
                <c:pt idx="14041">
                  <c:v>42.866542810686703</c:v>
                </c:pt>
                <c:pt idx="14042">
                  <c:v>42.867329841440103</c:v>
                </c:pt>
                <c:pt idx="14043">
                  <c:v>42.8681168204429</c:v>
                </c:pt>
                <c:pt idx="14044">
                  <c:v>42.868903747698504</c:v>
                </c:pt>
                <c:pt idx="14045">
                  <c:v>42.869690623210502</c:v>
                </c:pt>
                <c:pt idx="14046">
                  <c:v>42.8704774469822</c:v>
                </c:pt>
                <c:pt idx="14047">
                  <c:v>42.871264219017199</c:v>
                </c:pt>
                <c:pt idx="14048">
                  <c:v>42.872050939318797</c:v>
                </c:pt>
                <c:pt idx="14049">
                  <c:v>42.872837607890702</c:v>
                </c:pt>
                <c:pt idx="14050">
                  <c:v>42.873624224736197</c:v>
                </c:pt>
                <c:pt idx="14051">
                  <c:v>42.874410789858899</c:v>
                </c:pt>
                <c:pt idx="14052">
                  <c:v>42.875197303262098</c:v>
                </c:pt>
                <c:pt idx="14053">
                  <c:v>42.875983764949297</c:v>
                </c:pt>
                <c:pt idx="14054">
                  <c:v>42.876770174924097</c:v>
                </c:pt>
                <c:pt idx="14055">
                  <c:v>42.877556533189903</c:v>
                </c:pt>
                <c:pt idx="14056">
                  <c:v>42.878342839750204</c:v>
                </c:pt>
                <c:pt idx="14057">
                  <c:v>42.879129094608402</c:v>
                </c:pt>
                <c:pt idx="14058">
                  <c:v>42.879915297767901</c:v>
                </c:pt>
                <c:pt idx="14059">
                  <c:v>42.880701449232298</c:v>
                </c:pt>
                <c:pt idx="14060">
                  <c:v>42.881487549005101</c:v>
                </c:pt>
                <c:pt idx="14061">
                  <c:v>42.882273597089601</c:v>
                </c:pt>
                <c:pt idx="14062">
                  <c:v>42.883059593489399</c:v>
                </c:pt>
                <c:pt idx="14063">
                  <c:v>42.8838455382079</c:v>
                </c:pt>
                <c:pt idx="14064">
                  <c:v>42.884631431248501</c:v>
                </c:pt>
                <c:pt idx="14065">
                  <c:v>42.885417272614802</c:v>
                </c:pt>
                <c:pt idx="14066">
                  <c:v>42.886203062310301</c:v>
                </c:pt>
                <c:pt idx="14067">
                  <c:v>42.886988800338301</c:v>
                </c:pt>
                <c:pt idx="14068">
                  <c:v>42.887774486702298</c:v>
                </c:pt>
                <c:pt idx="14069">
                  <c:v>42.888560121405902</c:v>
                </c:pt>
                <c:pt idx="14070">
                  <c:v>42.889345704452403</c:v>
                </c:pt>
                <c:pt idx="14071">
                  <c:v>42.890131235845303</c:v>
                </c:pt>
                <c:pt idx="14072">
                  <c:v>42.890916715588197</c:v>
                </c:pt>
                <c:pt idx="14073">
                  <c:v>42.891702143684299</c:v>
                </c:pt>
                <c:pt idx="14074">
                  <c:v>42.892487520137301</c:v>
                </c:pt>
                <c:pt idx="14075">
                  <c:v>42.893272844950602</c:v>
                </c:pt>
                <c:pt idx="14076">
                  <c:v>42.894058118127703</c:v>
                </c:pt>
                <c:pt idx="14077">
                  <c:v>42.894843339671901</c:v>
                </c:pt>
                <c:pt idx="14078">
                  <c:v>42.8956285095868</c:v>
                </c:pt>
                <c:pt idx="14079">
                  <c:v>42.896413627875802</c:v>
                </c:pt>
                <c:pt idx="14080">
                  <c:v>42.897198694542404</c:v>
                </c:pt>
                <c:pt idx="14081">
                  <c:v>42.897983709590001</c:v>
                </c:pt>
                <c:pt idx="14082">
                  <c:v>42.898768673022197</c:v>
                </c:pt>
                <c:pt idx="14083">
                  <c:v>42.899553584842302</c:v>
                </c:pt>
                <c:pt idx="14084">
                  <c:v>42.900338445053897</c:v>
                </c:pt>
                <c:pt idx="14085">
                  <c:v>42.901123253660302</c:v>
                </c:pt>
                <c:pt idx="14086">
                  <c:v>42.901908010665103</c:v>
                </c:pt>
                <c:pt idx="14087">
                  <c:v>42.902692716071599</c:v>
                </c:pt>
                <c:pt idx="14088">
                  <c:v>42.903477369883497</c:v>
                </c:pt>
                <c:pt idx="14089">
                  <c:v>42.904261972104102</c:v>
                </c:pt>
                <c:pt idx="14090">
                  <c:v>42.905046522736797</c:v>
                </c:pt>
                <c:pt idx="14091">
                  <c:v>42.905831021785197</c:v>
                </c:pt>
                <c:pt idx="14092">
                  <c:v>42.906615469252699</c:v>
                </c:pt>
                <c:pt idx="14093">
                  <c:v>42.9073998651427</c:v>
                </c:pt>
                <c:pt idx="14094">
                  <c:v>42.908184209458803</c:v>
                </c:pt>
                <c:pt idx="14095">
                  <c:v>42.908968502204303</c:v>
                </c:pt>
                <c:pt idx="14096">
                  <c:v>42.909752743382803</c:v>
                </c:pt>
                <c:pt idx="14097">
                  <c:v>42.910536932997601</c:v>
                </c:pt>
                <c:pt idx="14098">
                  <c:v>42.911321071052299</c:v>
                </c:pt>
                <c:pt idx="14099">
                  <c:v>42.912105157550201</c:v>
                </c:pt>
                <c:pt idx="14100">
                  <c:v>42.912889192494902</c:v>
                </c:pt>
                <c:pt idx="14101">
                  <c:v>42.913673175889897</c:v>
                </c:pt>
                <c:pt idx="14102">
                  <c:v>42.9144571077385</c:v>
                </c:pt>
                <c:pt idx="14103">
                  <c:v>42.915240988044197</c:v>
                </c:pt>
                <c:pt idx="14104">
                  <c:v>42.916024816810399</c:v>
                </c:pt>
                <c:pt idx="14105">
                  <c:v>42.916808594040702</c:v>
                </c:pt>
                <c:pt idx="14106">
                  <c:v>42.917592319738503</c:v>
                </c:pt>
                <c:pt idx="14107">
                  <c:v>42.918375993907297</c:v>
                </c:pt>
                <c:pt idx="14108">
                  <c:v>42.919159616550402</c:v>
                </c:pt>
                <c:pt idx="14109">
                  <c:v>42.919943187671301</c:v>
                </c:pt>
                <c:pt idx="14110">
                  <c:v>42.920726707273602</c:v>
                </c:pt>
                <c:pt idx="14111">
                  <c:v>42.921510175360602</c:v>
                </c:pt>
                <c:pt idx="14112">
                  <c:v>42.922293591935798</c:v>
                </c:pt>
                <c:pt idx="14113">
                  <c:v>42.923076957002699</c:v>
                </c:pt>
                <c:pt idx="14114">
                  <c:v>42.923860270564603</c:v>
                </c:pt>
                <c:pt idx="14115">
                  <c:v>42.924643532625197</c:v>
                </c:pt>
                <c:pt idx="14116">
                  <c:v>42.9254267431877</c:v>
                </c:pt>
                <c:pt idx="14117">
                  <c:v>42.9262099022557</c:v>
                </c:pt>
                <c:pt idx="14118">
                  <c:v>42.926993009832699</c:v>
                </c:pt>
                <c:pt idx="14119">
                  <c:v>42.927776065921996</c:v>
                </c:pt>
                <c:pt idx="14120">
                  <c:v>42.928559070527101</c:v>
                </c:pt>
                <c:pt idx="14121">
                  <c:v>42.9293420236515</c:v>
                </c:pt>
                <c:pt idx="14122">
                  <c:v>42.9301249252986</c:v>
                </c:pt>
                <c:pt idx="14123">
                  <c:v>42.930907775471802</c:v>
                </c:pt>
                <c:pt idx="14124">
                  <c:v>42.931690574174702</c:v>
                </c:pt>
                <c:pt idx="14125">
                  <c:v>42.932473321410697</c:v>
                </c:pt>
                <c:pt idx="14126">
                  <c:v>42.933256017183197</c:v>
                </c:pt>
                <c:pt idx="14127">
                  <c:v>42.934038661495599</c:v>
                </c:pt>
                <c:pt idx="14128">
                  <c:v>42.934821254351498</c:v>
                </c:pt>
                <c:pt idx="14129">
                  <c:v>42.935603795754297</c:v>
                </c:pt>
                <c:pt idx="14130">
                  <c:v>42.9363862857073</c:v>
                </c:pt>
                <c:pt idx="14131">
                  <c:v>42.937168724214096</c:v>
                </c:pt>
                <c:pt idx="14132">
                  <c:v>42.937951111278203</c:v>
                </c:pt>
                <c:pt idx="14133">
                  <c:v>42.938733446902802</c:v>
                </c:pt>
                <c:pt idx="14134">
                  <c:v>42.939515731091603</c:v>
                </c:pt>
                <c:pt idx="14135">
                  <c:v>42.940297963848003</c:v>
                </c:pt>
                <c:pt idx="14136">
                  <c:v>42.941080145175398</c:v>
                </c:pt>
                <c:pt idx="14137">
                  <c:v>42.941862275077099</c:v>
                </c:pt>
                <c:pt idx="14138">
                  <c:v>42.942644353556801</c:v>
                </c:pt>
                <c:pt idx="14139">
                  <c:v>42.9434263806179</c:v>
                </c:pt>
                <c:pt idx="14140">
                  <c:v>42.944208356263701</c:v>
                </c:pt>
                <c:pt idx="14141">
                  <c:v>42.944990280497798</c:v>
                </c:pt>
                <c:pt idx="14142">
                  <c:v>42.945772153323503</c:v>
                </c:pt>
                <c:pt idx="14143">
                  <c:v>42.946553974744397</c:v>
                </c:pt>
                <c:pt idx="14144">
                  <c:v>42.947335744763798</c:v>
                </c:pt>
                <c:pt idx="14145">
                  <c:v>42.948117463385202</c:v>
                </c:pt>
                <c:pt idx="14146">
                  <c:v>42.948899130612197</c:v>
                </c:pt>
                <c:pt idx="14147">
                  <c:v>42.949680746448003</c:v>
                </c:pt>
                <c:pt idx="14148">
                  <c:v>42.9504623108961</c:v>
                </c:pt>
                <c:pt idx="14149">
                  <c:v>42.951243823960098</c:v>
                </c:pt>
                <c:pt idx="14150">
                  <c:v>42.952025285643202</c:v>
                </c:pt>
                <c:pt idx="14151">
                  <c:v>42.9528066959491</c:v>
                </c:pt>
                <c:pt idx="14152">
                  <c:v>42.953588054881102</c:v>
                </c:pt>
                <c:pt idx="14153">
                  <c:v>42.954369362442598</c:v>
                </c:pt>
                <c:pt idx="14154">
                  <c:v>42.955150618637198</c:v>
                </c:pt>
                <c:pt idx="14155">
                  <c:v>42.955931823468198</c:v>
                </c:pt>
                <c:pt idx="14156">
                  <c:v>42.956712976939102</c:v>
                </c:pt>
                <c:pt idx="14157">
                  <c:v>42.957494079053298</c:v>
                </c:pt>
                <c:pt idx="14158">
                  <c:v>42.958275129814297</c:v>
                </c:pt>
                <c:pt idx="14159">
                  <c:v>42.959056129225502</c:v>
                </c:pt>
                <c:pt idx="14160">
                  <c:v>42.959837077290402</c:v>
                </c:pt>
                <c:pt idx="14161">
                  <c:v>42.960617974012401</c:v>
                </c:pt>
                <c:pt idx="14162">
                  <c:v>42.961398819394901</c:v>
                </c:pt>
                <c:pt idx="14163">
                  <c:v>42.9621796134414</c:v>
                </c:pt>
                <c:pt idx="14164">
                  <c:v>42.9629603561553</c:v>
                </c:pt>
                <c:pt idx="14165">
                  <c:v>42.963741047540097</c:v>
                </c:pt>
                <c:pt idx="14166">
                  <c:v>42.964521687599202</c:v>
                </c:pt>
                <c:pt idx="14167">
                  <c:v>42.965302276335997</c:v>
                </c:pt>
                <c:pt idx="14168">
                  <c:v>42.966082813753999</c:v>
                </c:pt>
                <c:pt idx="14169">
                  <c:v>42.966863299856598</c:v>
                </c:pt>
                <c:pt idx="14170">
                  <c:v>42.967643734647297</c:v>
                </c:pt>
                <c:pt idx="14171">
                  <c:v>42.968424118129498</c:v>
                </c:pt>
                <c:pt idx="14172">
                  <c:v>42.969204450306599</c:v>
                </c:pt>
                <c:pt idx="14173">
                  <c:v>42.969984731182102</c:v>
                </c:pt>
                <c:pt idx="14174">
                  <c:v>42.970764960759404</c:v>
                </c:pt>
                <c:pt idx="14175">
                  <c:v>42.971545139041901</c:v>
                </c:pt>
                <c:pt idx="14176">
                  <c:v>42.972325266033103</c:v>
                </c:pt>
                <c:pt idx="14177">
                  <c:v>42.9731053417364</c:v>
                </c:pt>
                <c:pt idx="14178">
                  <c:v>42.973885366155301</c:v>
                </c:pt>
                <c:pt idx="14179">
                  <c:v>42.974665339293203</c:v>
                </c:pt>
                <c:pt idx="14180">
                  <c:v>42.975445261153503</c:v>
                </c:pt>
                <c:pt idx="14181">
                  <c:v>42.976225131739703</c:v>
                </c:pt>
                <c:pt idx="14182">
                  <c:v>42.9770049510552</c:v>
                </c:pt>
                <c:pt idx="14183">
                  <c:v>42.977784719103397</c:v>
                </c:pt>
                <c:pt idx="14184">
                  <c:v>42.978564435887897</c:v>
                </c:pt>
                <c:pt idx="14185">
                  <c:v>42.979344101411897</c:v>
                </c:pt>
                <c:pt idx="14186">
                  <c:v>42.9801237156789</c:v>
                </c:pt>
                <c:pt idx="14187">
                  <c:v>42.980903278692402</c:v>
                </c:pt>
                <c:pt idx="14188">
                  <c:v>42.981682790455899</c:v>
                </c:pt>
                <c:pt idx="14189">
                  <c:v>42.982462250972702</c:v>
                </c:pt>
                <c:pt idx="14190">
                  <c:v>42.9832416602462</c:v>
                </c:pt>
                <c:pt idx="14191">
                  <c:v>42.984021018280004</c:v>
                </c:pt>
                <c:pt idx="14192">
                  <c:v>42.984800325077501</c:v>
                </c:pt>
                <c:pt idx="14193">
                  <c:v>42.985579580642003</c:v>
                </c:pt>
                <c:pt idx="14194">
                  <c:v>42.986358784977</c:v>
                </c:pt>
                <c:pt idx="14195">
                  <c:v>42.987137938086001</c:v>
                </c:pt>
                <c:pt idx="14196">
                  <c:v>42.987917039972302</c:v>
                </c:pt>
                <c:pt idx="14197">
                  <c:v>42.9886960906395</c:v>
                </c:pt>
                <c:pt idx="14198">
                  <c:v>42.989475090090899</c:v>
                </c:pt>
                <c:pt idx="14199">
                  <c:v>42.990254038330001</c:v>
                </c:pt>
                <c:pt idx="14200">
                  <c:v>42.991032935360202</c:v>
                </c:pt>
                <c:pt idx="14201">
                  <c:v>42.9918117811849</c:v>
                </c:pt>
                <c:pt idx="14202">
                  <c:v>42.992590575807597</c:v>
                </c:pt>
                <c:pt idx="14203">
                  <c:v>42.993369319231697</c:v>
                </c:pt>
                <c:pt idx="14204">
                  <c:v>42.994148011460602</c:v>
                </c:pt>
                <c:pt idx="14205">
                  <c:v>42.994926652497703</c:v>
                </c:pt>
                <c:pt idx="14206">
                  <c:v>42.995705242346602</c:v>
                </c:pt>
                <c:pt idx="14207">
                  <c:v>42.996483781010603</c:v>
                </c:pt>
                <c:pt idx="14208">
                  <c:v>42.997262268493103</c:v>
                </c:pt>
                <c:pt idx="14209">
                  <c:v>42.998040704797603</c:v>
                </c:pt>
                <c:pt idx="14210">
                  <c:v>42.998819089927601</c:v>
                </c:pt>
                <c:pt idx="14211">
                  <c:v>42.9995974238863</c:v>
                </c:pt>
                <c:pt idx="14212">
                  <c:v>43.000375706677303</c:v>
                </c:pt>
                <c:pt idx="14213">
                  <c:v>43.001153938304</c:v>
                </c:pt>
                <c:pt idx="14214">
                  <c:v>43.001932118769801</c:v>
                </c:pt>
                <c:pt idx="14215">
                  <c:v>43.002710248078202</c:v>
                </c:pt>
                <c:pt idx="14216">
                  <c:v>43.003488326232599</c:v>
                </c:pt>
                <c:pt idx="14217">
                  <c:v>43.004266353236297</c:v>
                </c:pt>
                <c:pt idx="14218">
                  <c:v>43.005044329092897</c:v>
                </c:pt>
                <c:pt idx="14219">
                  <c:v>43.005822253805697</c:v>
                </c:pt>
                <c:pt idx="14220">
                  <c:v>43.006600127378199</c:v>
                </c:pt>
                <c:pt idx="14221">
                  <c:v>43.0073779498139</c:v>
                </c:pt>
                <c:pt idx="14222">
                  <c:v>43.008155721115997</c:v>
                </c:pt>
                <c:pt idx="14223">
                  <c:v>43.0089334412881</c:v>
                </c:pt>
                <c:pt idx="14224">
                  <c:v>43.009711110333598</c:v>
                </c:pt>
                <c:pt idx="14225">
                  <c:v>43.010488728256</c:v>
                </c:pt>
                <c:pt idx="14226">
                  <c:v>43.011266295058498</c:v>
                </c:pt>
                <c:pt idx="14227">
                  <c:v>43.0120438107447</c:v>
                </c:pt>
                <c:pt idx="14228">
                  <c:v>43.012821275317997</c:v>
                </c:pt>
                <c:pt idx="14229">
                  <c:v>43.013598688781897</c:v>
                </c:pt>
                <c:pt idx="14230">
                  <c:v>43.0143760511396</c:v>
                </c:pt>
                <c:pt idx="14231">
                  <c:v>43.015153362394699</c:v>
                </c:pt>
                <c:pt idx="14232">
                  <c:v>43.015930622550599</c:v>
                </c:pt>
                <c:pt idx="14233">
                  <c:v>43.016707831610702</c:v>
                </c:pt>
                <c:pt idx="14234">
                  <c:v>43.017484989578399</c:v>
                </c:pt>
                <c:pt idx="14235">
                  <c:v>43.0182620964572</c:v>
                </c:pt>
                <c:pt idx="14236">
                  <c:v>43.0190391522504</c:v>
                </c:pt>
                <c:pt idx="14237">
                  <c:v>43.019816156961603</c:v>
                </c:pt>
                <c:pt idx="14238">
                  <c:v>43.020593110594</c:v>
                </c:pt>
                <c:pt idx="14239">
                  <c:v>43.021370013151198</c:v>
                </c:pt>
                <c:pt idx="14240">
                  <c:v>43.022146864636603</c:v>
                </c:pt>
                <c:pt idx="14241">
                  <c:v>43.022923665053597</c:v>
                </c:pt>
                <c:pt idx="14242">
                  <c:v>43.023700414405504</c:v>
                </c:pt>
                <c:pt idx="14243">
                  <c:v>43.024477112695898</c:v>
                </c:pt>
                <c:pt idx="14244">
                  <c:v>43.025253759928098</c:v>
                </c:pt>
                <c:pt idx="14245">
                  <c:v>43.026030356105601</c:v>
                </c:pt>
                <c:pt idx="14246">
                  <c:v>43.026806901231801</c:v>
                </c:pt>
                <c:pt idx="14247">
                  <c:v>43.027583395310103</c:v>
                </c:pt>
                <c:pt idx="14248">
                  <c:v>43.028359838343903</c:v>
                </c:pt>
                <c:pt idx="14249">
                  <c:v>43.029136230336597</c:v>
                </c:pt>
                <c:pt idx="14250">
                  <c:v>43.029912571291803</c:v>
                </c:pt>
                <c:pt idx="14251">
                  <c:v>43.030688861212703</c:v>
                </c:pt>
                <c:pt idx="14252">
                  <c:v>43.0314651001028</c:v>
                </c:pt>
                <c:pt idx="14253">
                  <c:v>43.032241287965498</c:v>
                </c:pt>
                <c:pt idx="14254">
                  <c:v>43.033017424804299</c:v>
                </c:pt>
                <c:pt idx="14255">
                  <c:v>43.033793510622502</c:v>
                </c:pt>
                <c:pt idx="14256">
                  <c:v>43.034569545423601</c:v>
                </c:pt>
                <c:pt idx="14257">
                  <c:v>43.035345529211</c:v>
                </c:pt>
                <c:pt idx="14258">
                  <c:v>43.036121461988103</c:v>
                </c:pt>
                <c:pt idx="14259">
                  <c:v>43.036897343758397</c:v>
                </c:pt>
                <c:pt idx="14260">
                  <c:v>43.037673174525104</c:v>
                </c:pt>
                <c:pt idx="14261">
                  <c:v>43.038448954291901</c:v>
                </c:pt>
                <c:pt idx="14262">
                  <c:v>43.039224683062002</c:v>
                </c:pt>
                <c:pt idx="14263">
                  <c:v>43.040000360838903</c:v>
                </c:pt>
                <c:pt idx="14264">
                  <c:v>43.040775987625999</c:v>
                </c:pt>
                <c:pt idx="14265">
                  <c:v>43.0415515634268</c:v>
                </c:pt>
                <c:pt idx="14266">
                  <c:v>43.042327088244498</c:v>
                </c:pt>
                <c:pt idx="14267">
                  <c:v>43.043102562082801</c:v>
                </c:pt>
                <c:pt idx="14268">
                  <c:v>43.043877984944899</c:v>
                </c:pt>
                <c:pt idx="14269">
                  <c:v>43.044653356834303</c:v>
                </c:pt>
                <c:pt idx="14270">
                  <c:v>43.045428677754401</c:v>
                </c:pt>
                <c:pt idx="14271">
                  <c:v>43.046203947708598</c:v>
                </c:pt>
                <c:pt idx="14272">
                  <c:v>43.046979166700297</c:v>
                </c:pt>
                <c:pt idx="14273">
                  <c:v>43.0477543347329</c:v>
                </c:pt>
                <c:pt idx="14274">
                  <c:v>43.048529451809998</c:v>
                </c:pt>
                <c:pt idx="14275">
                  <c:v>43.0493045179348</c:v>
                </c:pt>
                <c:pt idx="14276">
                  <c:v>43.050079533110697</c:v>
                </c:pt>
                <c:pt idx="14277">
                  <c:v>43.050854497341298</c:v>
                </c:pt>
                <c:pt idx="14278">
                  <c:v>43.051629410629801</c:v>
                </c:pt>
                <c:pt idx="14279">
                  <c:v>43.0524042729798</c:v>
                </c:pt>
                <c:pt idx="14280">
                  <c:v>43.0531790843946</c:v>
                </c:pt>
                <c:pt idx="14281">
                  <c:v>43.053953844877697</c:v>
                </c:pt>
                <c:pt idx="14282">
                  <c:v>43.054728554432401</c:v>
                </c:pt>
                <c:pt idx="14283">
                  <c:v>43.055503213062202</c:v>
                </c:pt>
                <c:pt idx="14284">
                  <c:v>43.056277820770397</c:v>
                </c:pt>
                <c:pt idx="14285">
                  <c:v>43.057052377560503</c:v>
                </c:pt>
                <c:pt idx="14286">
                  <c:v>43.057826883435901</c:v>
                </c:pt>
                <c:pt idx="14287">
                  <c:v>43.058601338400102</c:v>
                </c:pt>
                <c:pt idx="14288">
                  <c:v>43.059375742456297</c:v>
                </c:pt>
                <c:pt idx="14289">
                  <c:v>43.060150095608101</c:v>
                </c:pt>
                <c:pt idx="14290">
                  <c:v>43.060924397858798</c:v>
                </c:pt>
                <c:pt idx="14291">
                  <c:v>43.061698649211799</c:v>
                </c:pt>
                <c:pt idx="14292">
                  <c:v>43.062472849670598</c:v>
                </c:pt>
                <c:pt idx="14293">
                  <c:v>43.063246999238601</c:v>
                </c:pt>
                <c:pt idx="14294">
                  <c:v>43.064021097919102</c:v>
                </c:pt>
                <c:pt idx="14295">
                  <c:v>43.0647951457156</c:v>
                </c:pt>
                <c:pt idx="14296">
                  <c:v>43.065569142631503</c:v>
                </c:pt>
                <c:pt idx="14297">
                  <c:v>43.066343088670202</c:v>
                </c:pt>
                <c:pt idx="14298">
                  <c:v>43.067116983835099</c:v>
                </c:pt>
                <c:pt idx="14299">
                  <c:v>43.067890828129599</c:v>
                </c:pt>
                <c:pt idx="14300">
                  <c:v>43.068664621557097</c:v>
                </c:pt>
                <c:pt idx="14301">
                  <c:v>43.069438364121098</c:v>
                </c:pt>
                <c:pt idx="14302">
                  <c:v>43.070212055824797</c:v>
                </c:pt>
                <c:pt idx="14303">
                  <c:v>43.070985696671798</c:v>
                </c:pt>
                <c:pt idx="14304">
                  <c:v>43.071759286665497</c:v>
                </c:pt>
                <c:pt idx="14305">
                  <c:v>43.072532825809198</c:v>
                </c:pt>
                <c:pt idx="14306">
                  <c:v>43.073306314106297</c:v>
                </c:pt>
                <c:pt idx="14307">
                  <c:v>43.074079751560298</c:v>
                </c:pt>
                <c:pt idx="14308">
                  <c:v>43.074853138174603</c:v>
                </c:pt>
                <c:pt idx="14309">
                  <c:v>43.075626473952603</c:v>
                </c:pt>
                <c:pt idx="14310">
                  <c:v>43.076399758897601</c:v>
                </c:pt>
                <c:pt idx="14311">
                  <c:v>43.0771729930131</c:v>
                </c:pt>
                <c:pt idx="14312">
                  <c:v>43.077946176302497</c:v>
                </c:pt>
                <c:pt idx="14313">
                  <c:v>43.078719308769102</c:v>
                </c:pt>
                <c:pt idx="14314">
                  <c:v>43.079492390416497</c:v>
                </c:pt>
                <c:pt idx="14315">
                  <c:v>43.080265421247901</c:v>
                </c:pt>
                <c:pt idx="14316">
                  <c:v>43.081038401266902</c:v>
                </c:pt>
                <c:pt idx="14317">
                  <c:v>43.081811330476697</c:v>
                </c:pt>
                <c:pt idx="14318">
                  <c:v>43.082584208880903</c:v>
                </c:pt>
                <c:pt idx="14319">
                  <c:v>43.083357036482703</c:v>
                </c:pt>
                <c:pt idx="14320">
                  <c:v>43.084129813285699</c:v>
                </c:pt>
                <c:pt idx="14321">
                  <c:v>43.084902539293203</c:v>
                </c:pt>
                <c:pt idx="14322">
                  <c:v>43.085675214508498</c:v>
                </c:pt>
                <c:pt idx="14323">
                  <c:v>43.0864478389352</c:v>
                </c:pt>
                <c:pt idx="14324">
                  <c:v>43.087220412576599</c:v>
                </c:pt>
                <c:pt idx="14325">
                  <c:v>43.087992935436198</c:v>
                </c:pt>
                <c:pt idx="14326">
                  <c:v>43.088765407517201</c:v>
                </c:pt>
                <c:pt idx="14327">
                  <c:v>43.089537828823097</c:v>
                </c:pt>
                <c:pt idx="14328">
                  <c:v>43.090310199357397</c:v>
                </c:pt>
                <c:pt idx="14329">
                  <c:v>43.091082519123397</c:v>
                </c:pt>
                <c:pt idx="14330">
                  <c:v>43.0918547881245</c:v>
                </c:pt>
                <c:pt idx="14331">
                  <c:v>43.092627006364097</c:v>
                </c:pt>
                <c:pt idx="14332">
                  <c:v>43.093399173845597</c:v>
                </c:pt>
                <c:pt idx="14333">
                  <c:v>43.094171290572497</c:v>
                </c:pt>
                <c:pt idx="14334">
                  <c:v>43.094943356548001</c:v>
                </c:pt>
                <c:pt idx="14335">
                  <c:v>43.095715371775697</c:v>
                </c:pt>
                <c:pt idx="14336">
                  <c:v>43.096487336258903</c:v>
                </c:pt>
                <c:pt idx="14337">
                  <c:v>43.097259250001002</c:v>
                </c:pt>
                <c:pt idx="14338">
                  <c:v>43.098031113005398</c:v>
                </c:pt>
                <c:pt idx="14339">
                  <c:v>43.0988029252755</c:v>
                </c:pt>
                <c:pt idx="14340">
                  <c:v>43.099574686814698</c:v>
                </c:pt>
                <c:pt idx="14341">
                  <c:v>43.100346397626403</c:v>
                </c:pt>
                <c:pt idx="14342">
                  <c:v>43.101118057713997</c:v>
                </c:pt>
                <c:pt idx="14343">
                  <c:v>43.101889667080897</c:v>
                </c:pt>
                <c:pt idx="14344">
                  <c:v>43.102661225730401</c:v>
                </c:pt>
                <c:pt idx="14345">
                  <c:v>43.103432733666097</c:v>
                </c:pt>
                <c:pt idx="14346">
                  <c:v>43.104204190891203</c:v>
                </c:pt>
                <c:pt idx="14347">
                  <c:v>43.104975597409201</c:v>
                </c:pt>
                <c:pt idx="14348">
                  <c:v>43.105746953223502</c:v>
                </c:pt>
                <c:pt idx="14349">
                  <c:v>43.106518258337502</c:v>
                </c:pt>
                <c:pt idx="14350">
                  <c:v>43.107289512754498</c:v>
                </c:pt>
                <c:pt idx="14351">
                  <c:v>43.108060716477901</c:v>
                </c:pt>
                <c:pt idx="14352">
                  <c:v>43.108831869511299</c:v>
                </c:pt>
                <c:pt idx="14353">
                  <c:v>43.109602971857797</c:v>
                </c:pt>
                <c:pt idx="14354">
                  <c:v>43.110374023520997</c:v>
                </c:pt>
                <c:pt idx="14355">
                  <c:v>43.111145024504303</c:v>
                </c:pt>
                <c:pt idx="14356">
                  <c:v>43.111915974810898</c:v>
                </c:pt>
                <c:pt idx="14357">
                  <c:v>43.1126868744444</c:v>
                </c:pt>
                <c:pt idx="14358">
                  <c:v>43.113457723408096</c:v>
                </c:pt>
                <c:pt idx="14359">
                  <c:v>43.1142285217054</c:v>
                </c:pt>
                <c:pt idx="14360">
                  <c:v>43.114999269339698</c:v>
                </c:pt>
                <c:pt idx="14361">
                  <c:v>43.115769966314403</c:v>
                </c:pt>
                <c:pt idx="14362">
                  <c:v>43.116540612632903</c:v>
                </c:pt>
                <c:pt idx="14363">
                  <c:v>43.117311208298503</c:v>
                </c:pt>
                <c:pt idx="14364">
                  <c:v>43.118081753314698</c:v>
                </c:pt>
                <c:pt idx="14365">
                  <c:v>43.118852247684899</c:v>
                </c:pt>
                <c:pt idx="14366">
                  <c:v>43.119622691412403</c:v>
                </c:pt>
                <c:pt idx="14367">
                  <c:v>43.120393084500698</c:v>
                </c:pt>
                <c:pt idx="14368">
                  <c:v>43.121163426953103</c:v>
                </c:pt>
                <c:pt idx="14369">
                  <c:v>43.121933718773001</c:v>
                </c:pt>
                <c:pt idx="14370">
                  <c:v>43.1227039599638</c:v>
                </c:pt>
                <c:pt idx="14371">
                  <c:v>43.123474150528899</c:v>
                </c:pt>
                <c:pt idx="14372">
                  <c:v>43.1242442904718</c:v>
                </c:pt>
                <c:pt idx="14373">
                  <c:v>43.125014379795601</c:v>
                </c:pt>
                <c:pt idx="14374">
                  <c:v>43.125784418503997</c:v>
                </c:pt>
                <c:pt idx="14375">
                  <c:v>43.126554406600199</c:v>
                </c:pt>
                <c:pt idx="14376">
                  <c:v>43.127324344087697</c:v>
                </c:pt>
                <c:pt idx="14377">
                  <c:v>43.128094230969801</c:v>
                </c:pt>
                <c:pt idx="14378">
                  <c:v>43.1288640672499</c:v>
                </c:pt>
                <c:pt idx="14379">
                  <c:v>43.129633852931399</c:v>
                </c:pt>
                <c:pt idx="14380">
                  <c:v>43.130403588017799</c:v>
                </c:pt>
                <c:pt idx="14381">
                  <c:v>43.131173272512299</c:v>
                </c:pt>
                <c:pt idx="14382">
                  <c:v>43.131942906418402</c:v>
                </c:pt>
                <c:pt idx="14383">
                  <c:v>43.132712489739497</c:v>
                </c:pt>
                <c:pt idx="14384">
                  <c:v>43.133482022478901</c:v>
                </c:pt>
                <c:pt idx="14385">
                  <c:v>43.134251504639998</c:v>
                </c:pt>
                <c:pt idx="14386">
                  <c:v>43.135020936226297</c:v>
                </c:pt>
                <c:pt idx="14387">
                  <c:v>43.135790317241003</c:v>
                </c:pt>
                <c:pt idx="14388">
                  <c:v>43.136559647687697</c:v>
                </c:pt>
                <c:pt idx="14389">
                  <c:v>43.137328927569598</c:v>
                </c:pt>
                <c:pt idx="14390">
                  <c:v>43.138098156890202</c:v>
                </c:pt>
                <c:pt idx="14391">
                  <c:v>43.138867335652797</c:v>
                </c:pt>
                <c:pt idx="14392">
                  <c:v>43.139636463860903</c:v>
                </c:pt>
                <c:pt idx="14393">
                  <c:v>43.140405541517801</c:v>
                </c:pt>
                <c:pt idx="14394">
                  <c:v>43.141174568626901</c:v>
                </c:pt>
                <c:pt idx="14395">
                  <c:v>43.141943545191602</c:v>
                </c:pt>
                <c:pt idx="14396">
                  <c:v>43.142712471215297</c:v>
                </c:pt>
                <c:pt idx="14397">
                  <c:v>43.1434813467013</c:v>
                </c:pt>
                <c:pt idx="14398">
                  <c:v>43.144250171652999</c:v>
                </c:pt>
                <c:pt idx="14399">
                  <c:v>43.145018946073897</c:v>
                </c:pt>
                <c:pt idx="14400">
                  <c:v>43.145787669967298</c:v>
                </c:pt>
                <c:pt idx="14401">
                  <c:v>43.146556343336499</c:v>
                </c:pt>
                <c:pt idx="14402">
                  <c:v>43.147324966185003</c:v>
                </c:pt>
                <c:pt idx="14403">
                  <c:v>43.1480935385162</c:v>
                </c:pt>
                <c:pt idx="14404">
                  <c:v>43.1488620603334</c:v>
                </c:pt>
                <c:pt idx="14405">
                  <c:v>43.149630531640099</c:v>
                </c:pt>
                <c:pt idx="14406">
                  <c:v>43.150398952439502</c:v>
                </c:pt>
                <c:pt idx="14407">
                  <c:v>43.151167322735098</c:v>
                </c:pt>
                <c:pt idx="14408">
                  <c:v>43.151935642530198</c:v>
                </c:pt>
                <c:pt idx="14409">
                  <c:v>43.152703911828297</c:v>
                </c:pt>
                <c:pt idx="14410">
                  <c:v>43.1534721306327</c:v>
                </c:pt>
                <c:pt idx="14411">
                  <c:v>43.154240298946803</c:v>
                </c:pt>
                <c:pt idx="14412">
                  <c:v>43.155008416774002</c:v>
                </c:pt>
                <c:pt idx="14413">
                  <c:v>43.155776484117702</c:v>
                </c:pt>
                <c:pt idx="14414">
                  <c:v>43.156544500981198</c:v>
                </c:pt>
                <c:pt idx="14415">
                  <c:v>43.157312467367902</c:v>
                </c:pt>
                <c:pt idx="14416">
                  <c:v>43.158080383281202</c:v>
                </c:pt>
                <c:pt idx="14417">
                  <c:v>43.158848248724503</c:v>
                </c:pt>
                <c:pt idx="14418">
                  <c:v>43.159616063701101</c:v>
                </c:pt>
                <c:pt idx="14419">
                  <c:v>43.160383828214499</c:v>
                </c:pt>
                <c:pt idx="14420">
                  <c:v>43.161151542268001</c:v>
                </c:pt>
                <c:pt idx="14421">
                  <c:v>43.161919205864997</c:v>
                </c:pt>
                <c:pt idx="14422">
                  <c:v>43.162686819008798</c:v>
                </c:pt>
                <c:pt idx="14423">
                  <c:v>43.163454381702898</c:v>
                </c:pt>
                <c:pt idx="14424">
                  <c:v>43.164221893950597</c:v>
                </c:pt>
                <c:pt idx="14425">
                  <c:v>43.164989355755303</c:v>
                </c:pt>
                <c:pt idx="14426">
                  <c:v>43.165756767120399</c:v>
                </c:pt>
                <c:pt idx="14427">
                  <c:v>43.166524128049197</c:v>
                </c:pt>
                <c:pt idx="14428">
                  <c:v>43.167291438545199</c:v>
                </c:pt>
                <c:pt idx="14429">
                  <c:v>43.168058698611702</c:v>
                </c:pt>
                <c:pt idx="14430">
                  <c:v>43.168825908252003</c:v>
                </c:pt>
                <c:pt idx="14431">
                  <c:v>43.169593067469599</c:v>
                </c:pt>
                <c:pt idx="14432">
                  <c:v>43.170360176267799</c:v>
                </c:pt>
                <c:pt idx="14433">
                  <c:v>43.1711272346501</c:v>
                </c:pt>
                <c:pt idx="14434">
                  <c:v>43.1718942426197</c:v>
                </c:pt>
                <c:pt idx="14435">
                  <c:v>43.172661200180102</c:v>
                </c:pt>
                <c:pt idx="14436">
                  <c:v>43.173428107334601</c:v>
                </c:pt>
                <c:pt idx="14437">
                  <c:v>43.174194964086603</c:v>
                </c:pt>
                <c:pt idx="14438">
                  <c:v>43.174961770439403</c:v>
                </c:pt>
                <c:pt idx="14439">
                  <c:v>43.175728526396597</c:v>
                </c:pt>
                <c:pt idx="14440">
                  <c:v>43.176495231961297</c:v>
                </c:pt>
                <c:pt idx="14441">
                  <c:v>43.177261887137099</c:v>
                </c:pt>
                <c:pt idx="14442">
                  <c:v>43.178028491927201</c:v>
                </c:pt>
                <c:pt idx="14443">
                  <c:v>43.178795046335097</c:v>
                </c:pt>
                <c:pt idx="14444">
                  <c:v>43.179561550364099</c:v>
                </c:pt>
                <c:pt idx="14445">
                  <c:v>43.180328004017497</c:v>
                </c:pt>
                <c:pt idx="14446">
                  <c:v>43.1810944072989</c:v>
                </c:pt>
                <c:pt idx="14447">
                  <c:v>43.1818607602114</c:v>
                </c:pt>
                <c:pt idx="14448">
                  <c:v>43.182627062758598</c:v>
                </c:pt>
                <c:pt idx="14449">
                  <c:v>43.1833933149437</c:v>
                </c:pt>
                <c:pt idx="14450">
                  <c:v>43.184159516770201</c:v>
                </c:pt>
                <c:pt idx="14451">
                  <c:v>43.184925668241398</c:v>
                </c:pt>
                <c:pt idx="14452">
                  <c:v>43.185691769360702</c:v>
                </c:pt>
                <c:pt idx="14453">
                  <c:v>43.186457820131402</c:v>
                </c:pt>
                <c:pt idx="14454">
                  <c:v>43.187223820556902</c:v>
                </c:pt>
                <c:pt idx="14455">
                  <c:v>43.187989770640698</c:v>
                </c:pt>
                <c:pt idx="14456">
                  <c:v>43.188755670386001</c:v>
                </c:pt>
                <c:pt idx="14457">
                  <c:v>43.189521519796301</c:v>
                </c:pt>
                <c:pt idx="14458">
                  <c:v>43.190287318874802</c:v>
                </c:pt>
                <c:pt idx="14459">
                  <c:v>43.191053067624999</c:v>
                </c:pt>
                <c:pt idx="14460">
                  <c:v>43.191818766050297</c:v>
                </c:pt>
                <c:pt idx="14461">
                  <c:v>43.192584414153998</c:v>
                </c:pt>
                <c:pt idx="14462">
                  <c:v>43.193350011939401</c:v>
                </c:pt>
                <c:pt idx="14463">
                  <c:v>43.194115559410001</c:v>
                </c:pt>
                <c:pt idx="14464">
                  <c:v>43.194881056569102</c:v>
                </c:pt>
                <c:pt idx="14465">
                  <c:v>43.1956465034201</c:v>
                </c:pt>
                <c:pt idx="14466">
                  <c:v>43.1964118999664</c:v>
                </c:pt>
                <c:pt idx="14467">
                  <c:v>43.197177246211197</c:v>
                </c:pt>
                <c:pt idx="14468">
                  <c:v>43.197942542158003</c:v>
                </c:pt>
                <c:pt idx="14469">
                  <c:v>43.1987077878102</c:v>
                </c:pt>
                <c:pt idx="14470">
                  <c:v>43.199472983171098</c:v>
                </c:pt>
                <c:pt idx="14471">
                  <c:v>43.200238128244003</c:v>
                </c:pt>
                <c:pt idx="14472">
                  <c:v>43.201003223032401</c:v>
                </c:pt>
                <c:pt idx="14473">
                  <c:v>43.201768267539698</c:v>
                </c:pt>
                <c:pt idx="14474">
                  <c:v>43.202533261769098</c:v>
                </c:pt>
                <c:pt idx="14475">
                  <c:v>43.203298205724003</c:v>
                </c:pt>
                <c:pt idx="14476">
                  <c:v>43.204063099407797</c:v>
                </c:pt>
                <c:pt idx="14477">
                  <c:v>43.204827942823897</c:v>
                </c:pt>
                <c:pt idx="14478">
                  <c:v>43.205592735975699</c:v>
                </c:pt>
                <c:pt idx="14479">
                  <c:v>43.206357478866401</c:v>
                </c:pt>
                <c:pt idx="14480">
                  <c:v>43.207122171499499</c:v>
                </c:pt>
                <c:pt idx="14481">
                  <c:v>43.207886813878297</c:v>
                </c:pt>
                <c:pt idx="14482">
                  <c:v>43.208651406006197</c:v>
                </c:pt>
                <c:pt idx="14483">
                  <c:v>43.209415947886598</c:v>
                </c:pt>
                <c:pt idx="14484">
                  <c:v>43.210180439522802</c:v>
                </c:pt>
                <c:pt idx="14485">
                  <c:v>43.210944880918099</c:v>
                </c:pt>
                <c:pt idx="14486">
                  <c:v>43.211709272076</c:v>
                </c:pt>
                <c:pt idx="14487">
                  <c:v>43.212473612999801</c:v>
                </c:pt>
                <c:pt idx="14488">
                  <c:v>43.2132379036928</c:v>
                </c:pt>
                <c:pt idx="14489">
                  <c:v>43.214002144158499</c:v>
                </c:pt>
                <c:pt idx="14490">
                  <c:v>43.214766334400203</c:v>
                </c:pt>
                <c:pt idx="14491">
                  <c:v>43.2155304744212</c:v>
                </c:pt>
                <c:pt idx="14492">
                  <c:v>43.216294564224903</c:v>
                </c:pt>
                <c:pt idx="14493">
                  <c:v>43.217058603814699</c:v>
                </c:pt>
                <c:pt idx="14494">
                  <c:v>43.217822593193901</c:v>
                </c:pt>
                <c:pt idx="14495">
                  <c:v>43.218586532365897</c:v>
                </c:pt>
                <c:pt idx="14496">
                  <c:v>43.219350421333999</c:v>
                </c:pt>
                <c:pt idx="14497">
                  <c:v>43.220114260101703</c:v>
                </c:pt>
                <c:pt idx="14498">
                  <c:v>43.220878048672198</c:v>
                </c:pt>
                <c:pt idx="14499">
                  <c:v>43.221641787048902</c:v>
                </c:pt>
                <c:pt idx="14500">
                  <c:v>43.222405475235298</c:v>
                </c:pt>
                <c:pt idx="14501">
                  <c:v>43.223169113234498</c:v>
                </c:pt>
                <c:pt idx="14502">
                  <c:v>43.223932701050103</c:v>
                </c:pt>
                <c:pt idx="14503">
                  <c:v>43.224696238685397</c:v>
                </c:pt>
                <c:pt idx="14504">
                  <c:v>43.225459726143598</c:v>
                </c:pt>
                <c:pt idx="14505">
                  <c:v>43.226223163428301</c:v>
                </c:pt>
                <c:pt idx="14506">
                  <c:v>43.226986550542698</c:v>
                </c:pt>
                <c:pt idx="14507">
                  <c:v>43.227749887490099</c:v>
                </c:pt>
                <c:pt idx="14508">
                  <c:v>43.228513174273999</c:v>
                </c:pt>
                <c:pt idx="14509">
                  <c:v>43.229276410897803</c:v>
                </c:pt>
                <c:pt idx="14510">
                  <c:v>43.230039597364602</c:v>
                </c:pt>
                <c:pt idx="14511">
                  <c:v>43.230802733677997</c:v>
                </c:pt>
                <c:pt idx="14512">
                  <c:v>43.2315658198413</c:v>
                </c:pt>
                <c:pt idx="14513">
                  <c:v>43.232328855857801</c:v>
                </c:pt>
                <c:pt idx="14514">
                  <c:v>43.233091841730896</c:v>
                </c:pt>
                <c:pt idx="14515">
                  <c:v>43.233854777464003</c:v>
                </c:pt>
                <c:pt idx="14516">
                  <c:v>43.234617663060298</c:v>
                </c:pt>
                <c:pt idx="14517">
                  <c:v>43.235380498523298</c:v>
                </c:pt>
                <c:pt idx="14518">
                  <c:v>43.2361432838563</c:v>
                </c:pt>
                <c:pt idx="14519">
                  <c:v>43.236906019062701</c:v>
                </c:pt>
                <c:pt idx="14520">
                  <c:v>43.237668704145698</c:v>
                </c:pt>
                <c:pt idx="14521">
                  <c:v>43.238431339108899</c:v>
                </c:pt>
                <c:pt idx="14522">
                  <c:v>43.239193923955398</c:v>
                </c:pt>
                <c:pt idx="14523">
                  <c:v>43.239956458688802</c:v>
                </c:pt>
                <c:pt idx="14524">
                  <c:v>43.240718943312302</c:v>
                </c:pt>
                <c:pt idx="14525">
                  <c:v>43.241481377829203</c:v>
                </c:pt>
                <c:pt idx="14526">
                  <c:v>43.242243762243</c:v>
                </c:pt>
                <c:pt idx="14527">
                  <c:v>43.243006096556996</c:v>
                </c:pt>
                <c:pt idx="14528">
                  <c:v>43.243768380774497</c:v>
                </c:pt>
                <c:pt idx="14529">
                  <c:v>43.244530614898899</c:v>
                </c:pt>
                <c:pt idx="14530">
                  <c:v>43.245292798933598</c:v>
                </c:pt>
                <c:pt idx="14531">
                  <c:v>43.246054932881798</c:v>
                </c:pt>
                <c:pt idx="14532">
                  <c:v>43.246817016747002</c:v>
                </c:pt>
                <c:pt idx="14533">
                  <c:v>43.247579050532501</c:v>
                </c:pt>
                <c:pt idx="14534">
                  <c:v>43.248341034241697</c:v>
                </c:pt>
                <c:pt idx="14535">
                  <c:v>43.249102967877803</c:v>
                </c:pt>
                <c:pt idx="14536">
                  <c:v>43.2498648514443</c:v>
                </c:pt>
                <c:pt idx="14537">
                  <c:v>43.2506266849445</c:v>
                </c:pt>
                <c:pt idx="14538">
                  <c:v>43.251388468381798</c:v>
                </c:pt>
                <c:pt idx="14539">
                  <c:v>43.252150201759498</c:v>
                </c:pt>
                <c:pt idx="14540">
                  <c:v>43.252911885080898</c:v>
                </c:pt>
                <c:pt idx="14541">
                  <c:v>43.253673518349402</c:v>
                </c:pt>
                <c:pt idx="14542">
                  <c:v>43.254435101568298</c:v>
                </c:pt>
                <c:pt idx="14543">
                  <c:v>43.255196634741097</c:v>
                </c:pt>
                <c:pt idx="14544">
                  <c:v>43.255958117871003</c:v>
                </c:pt>
                <c:pt idx="14545">
                  <c:v>43.2567195509613</c:v>
                </c:pt>
                <c:pt idx="14546">
                  <c:v>43.257480934015597</c:v>
                </c:pt>
                <c:pt idx="14547">
                  <c:v>43.258242267036998</c:v>
                </c:pt>
                <c:pt idx="14548">
                  <c:v>43.259003550028901</c:v>
                </c:pt>
                <c:pt idx="14549">
                  <c:v>43.2597647829948</c:v>
                </c:pt>
                <c:pt idx="14550">
                  <c:v>43.260525965937802</c:v>
                </c:pt>
                <c:pt idx="14551">
                  <c:v>43.261287098861501</c:v>
                </c:pt>
                <c:pt idx="14552">
                  <c:v>43.262048181769103</c:v>
                </c:pt>
                <c:pt idx="14553">
                  <c:v>43.262809214663903</c:v>
                </c:pt>
                <c:pt idx="14554">
                  <c:v>43.263570197549399</c:v>
                </c:pt>
                <c:pt idx="14555">
                  <c:v>43.264331130428801</c:v>
                </c:pt>
                <c:pt idx="14556">
                  <c:v>43.265092013305498</c:v>
                </c:pt>
                <c:pt idx="14557">
                  <c:v>43.265852846182902</c:v>
                </c:pt>
                <c:pt idx="14558">
                  <c:v>43.266613629064302</c:v>
                </c:pt>
                <c:pt idx="14559">
                  <c:v>43.267374361953102</c:v>
                </c:pt>
                <c:pt idx="14560">
                  <c:v>43.2681350448525</c:v>
                </c:pt>
                <c:pt idx="14561">
                  <c:v>43.268895677765897</c:v>
                </c:pt>
                <c:pt idx="14562">
                  <c:v>43.269656260696799</c:v>
                </c:pt>
                <c:pt idx="14563">
                  <c:v>43.270416793648302</c:v>
                </c:pt>
                <c:pt idx="14564">
                  <c:v>43.271177276624002</c:v>
                </c:pt>
                <c:pt idx="14565">
                  <c:v>43.271937709626997</c:v>
                </c:pt>
                <c:pt idx="14566">
                  <c:v>43.272698092660796</c:v>
                </c:pt>
                <c:pt idx="14567">
                  <c:v>43.273458425728698</c:v>
                </c:pt>
                <c:pt idx="14568">
                  <c:v>43.274218708833999</c:v>
                </c:pt>
                <c:pt idx="14569">
                  <c:v>43.274978941980102</c:v>
                </c:pt>
                <c:pt idx="14570">
                  <c:v>43.275739125170297</c:v>
                </c:pt>
                <c:pt idx="14571">
                  <c:v>43.276499258408002</c:v>
                </c:pt>
                <c:pt idx="14572">
                  <c:v>43.277259341696499</c:v>
                </c:pt>
                <c:pt idx="14573">
                  <c:v>43.278019375039101</c:v>
                </c:pt>
                <c:pt idx="14574">
                  <c:v>43.278779358439301</c:v>
                </c:pt>
                <c:pt idx="14575">
                  <c:v>43.2795392919002</c:v>
                </c:pt>
                <c:pt idx="14576">
                  <c:v>43.280299175425398</c:v>
                </c:pt>
                <c:pt idx="14577">
                  <c:v>43.281059009018001</c:v>
                </c:pt>
                <c:pt idx="14578">
                  <c:v>43.281818792681499</c:v>
                </c:pt>
                <c:pt idx="14579">
                  <c:v>43.282578526419201</c:v>
                </c:pt>
                <c:pt idx="14580">
                  <c:v>43.283338210234497</c:v>
                </c:pt>
                <c:pt idx="14581">
                  <c:v>43.284097844130599</c:v>
                </c:pt>
                <c:pt idx="14582">
                  <c:v>43.284857428110897</c:v>
                </c:pt>
                <c:pt idx="14583">
                  <c:v>43.2856169621788</c:v>
                </c:pt>
                <c:pt idx="14584">
                  <c:v>43.286376446337499</c:v>
                </c:pt>
                <c:pt idx="14585">
                  <c:v>43.287135880590498</c:v>
                </c:pt>
                <c:pt idx="14586">
                  <c:v>43.287895264941099</c:v>
                </c:pt>
                <c:pt idx="14587">
                  <c:v>43.288654599392501</c:v>
                </c:pt>
                <c:pt idx="14588">
                  <c:v>43.2894138839482</c:v>
                </c:pt>
                <c:pt idx="14589">
                  <c:v>43.290173118611499</c:v>
                </c:pt>
                <c:pt idx="14590">
                  <c:v>43.290932303385702</c:v>
                </c:pt>
                <c:pt idx="14591">
                  <c:v>43.291691438274199</c:v>
                </c:pt>
                <c:pt idx="14592">
                  <c:v>43.292450523280301</c:v>
                </c:pt>
                <c:pt idx="14593">
                  <c:v>43.293209558407298</c:v>
                </c:pt>
                <c:pt idx="14594">
                  <c:v>43.2939685436586</c:v>
                </c:pt>
                <c:pt idx="14595">
                  <c:v>43.294727479037398</c:v>
                </c:pt>
                <c:pt idx="14596">
                  <c:v>43.295486364547202</c:v>
                </c:pt>
                <c:pt idx="14597">
                  <c:v>43.296245200191301</c:v>
                </c:pt>
                <c:pt idx="14598">
                  <c:v>43.297003985972999</c:v>
                </c:pt>
                <c:pt idx="14599">
                  <c:v>43.297762721895701</c:v>
                </c:pt>
                <c:pt idx="14600">
                  <c:v>43.298521407962603</c:v>
                </c:pt>
                <c:pt idx="14601">
                  <c:v>43.299280044177202</c:v>
                </c:pt>
                <c:pt idx="14602">
                  <c:v>43.300038630542701</c:v>
                </c:pt>
                <c:pt idx="14603">
                  <c:v>43.300797167062498</c:v>
                </c:pt>
                <c:pt idx="14604">
                  <c:v>43.301555653739896</c:v>
                </c:pt>
                <c:pt idx="14605">
                  <c:v>43.3023140905782</c:v>
                </c:pt>
                <c:pt idx="14606">
                  <c:v>43.303072477580898</c:v>
                </c:pt>
                <c:pt idx="14607">
                  <c:v>43.303830814751201</c:v>
                </c:pt>
                <c:pt idx="14608">
                  <c:v>43.3045891020924</c:v>
                </c:pt>
                <c:pt idx="14609">
                  <c:v>43.305347339607899</c:v>
                </c:pt>
                <c:pt idx="14610">
                  <c:v>43.306105527301099</c:v>
                </c:pt>
                <c:pt idx="14611">
                  <c:v>43.3068636651752</c:v>
                </c:pt>
                <c:pt idx="14612">
                  <c:v>43.307621753233597</c:v>
                </c:pt>
                <c:pt idx="14613">
                  <c:v>43.308379791479602</c:v>
                </c:pt>
                <c:pt idx="14614">
                  <c:v>43.309137779916497</c:v>
                </c:pt>
                <c:pt idx="14615">
                  <c:v>43.3098957185478</c:v>
                </c:pt>
                <c:pt idx="14616">
                  <c:v>43.310653607376601</c:v>
                </c:pt>
                <c:pt idx="14617">
                  <c:v>43.311411446406403</c:v>
                </c:pt>
                <c:pt idx="14618">
                  <c:v>43.312169235640503</c:v>
                </c:pt>
                <c:pt idx="14619">
                  <c:v>43.312926975082199</c:v>
                </c:pt>
                <c:pt idx="14620">
                  <c:v>43.3136846647349</c:v>
                </c:pt>
                <c:pt idx="14621">
                  <c:v>43.314442304601798</c:v>
                </c:pt>
                <c:pt idx="14622">
                  <c:v>43.315199894686202</c:v>
                </c:pt>
                <c:pt idx="14623">
                  <c:v>43.315957434991702</c:v>
                </c:pt>
                <c:pt idx="14624">
                  <c:v>43.316714925521303</c:v>
                </c:pt>
                <c:pt idx="14625">
                  <c:v>43.317472366278601</c:v>
                </c:pt>
                <c:pt idx="14626">
                  <c:v>43.318229757266799</c:v>
                </c:pt>
                <c:pt idx="14627">
                  <c:v>43.318987098489202</c:v>
                </c:pt>
                <c:pt idx="14628">
                  <c:v>43.3197443899492</c:v>
                </c:pt>
                <c:pt idx="14629">
                  <c:v>43.320501631650103</c:v>
                </c:pt>
                <c:pt idx="14630">
                  <c:v>43.321258823595301</c:v>
                </c:pt>
                <c:pt idx="14631">
                  <c:v>43.322015965787998</c:v>
                </c:pt>
                <c:pt idx="14632">
                  <c:v>43.322773058231498</c:v>
                </c:pt>
                <c:pt idx="14633">
                  <c:v>43.323530100929297</c:v>
                </c:pt>
                <c:pt idx="14634">
                  <c:v>43.324287093884699</c:v>
                </c:pt>
                <c:pt idx="14635">
                  <c:v>43.325044037100902</c:v>
                </c:pt>
                <c:pt idx="14636">
                  <c:v>43.325800930581202</c:v>
                </c:pt>
                <c:pt idx="14637">
                  <c:v>43.326557774329203</c:v>
                </c:pt>
                <c:pt idx="14638">
                  <c:v>43.327314568347902</c:v>
                </c:pt>
                <c:pt idx="14639">
                  <c:v>43.328071312640802</c:v>
                </c:pt>
                <c:pt idx="14640">
                  <c:v>43.3288280072113</c:v>
                </c:pt>
                <c:pt idx="14641">
                  <c:v>43.329584652062501</c:v>
                </c:pt>
                <c:pt idx="14642">
                  <c:v>43.3303412471979</c:v>
                </c:pt>
                <c:pt idx="14643">
                  <c:v>43.331097792620803</c:v>
                </c:pt>
                <c:pt idx="14644">
                  <c:v>43.331854288334497</c:v>
                </c:pt>
                <c:pt idx="14645">
                  <c:v>43.332610734342303</c:v>
                </c:pt>
                <c:pt idx="14646">
                  <c:v>43.333367130647503</c:v>
                </c:pt>
                <c:pt idx="14647">
                  <c:v>43.334123477253598</c:v>
                </c:pt>
                <c:pt idx="14648">
                  <c:v>43.334879774163703</c:v>
                </c:pt>
                <c:pt idx="14649">
                  <c:v>43.335636021381198</c:v>
                </c:pt>
                <c:pt idx="14650">
                  <c:v>43.336392218909502</c:v>
                </c:pt>
                <c:pt idx="14651">
                  <c:v>43.337148366751798</c:v>
                </c:pt>
                <c:pt idx="14652">
                  <c:v>43.337904464911603</c:v>
                </c:pt>
                <c:pt idx="14653">
                  <c:v>43.338660513392</c:v>
                </c:pt>
                <c:pt idx="14654">
                  <c:v>43.3394165121965</c:v>
                </c:pt>
                <c:pt idx="14655">
                  <c:v>43.340172461328301</c:v>
                </c:pt>
                <c:pt idx="14656">
                  <c:v>43.340928360790898</c:v>
                </c:pt>
                <c:pt idx="14657">
                  <c:v>43.341684210587403</c:v>
                </c:pt>
                <c:pt idx="14658">
                  <c:v>43.342440010721198</c:v>
                </c:pt>
                <c:pt idx="14659">
                  <c:v>43.343195761195702</c:v>
                </c:pt>
                <c:pt idx="14660">
                  <c:v>43.343951462014203</c:v>
                </c:pt>
                <c:pt idx="14661">
                  <c:v>43.344707113179901</c:v>
                </c:pt>
                <c:pt idx="14662">
                  <c:v>43.345462714696197</c:v>
                </c:pt>
                <c:pt idx="14663">
                  <c:v>43.346218266566503</c:v>
                </c:pt>
                <c:pt idx="14664">
                  <c:v>43.346973768794001</c:v>
                </c:pt>
                <c:pt idx="14665">
                  <c:v>43.347729221382103</c:v>
                </c:pt>
                <c:pt idx="14666">
                  <c:v>43.348484624334098</c:v>
                </c:pt>
                <c:pt idx="14667">
                  <c:v>43.349239977653198</c:v>
                </c:pt>
                <c:pt idx="14668">
                  <c:v>43.349995281342899</c:v>
                </c:pt>
                <c:pt idx="14669">
                  <c:v>43.350750535406497</c:v>
                </c:pt>
                <c:pt idx="14670">
                  <c:v>43.351505739847198</c:v>
                </c:pt>
                <c:pt idx="14671">
                  <c:v>43.352260894668397</c:v>
                </c:pt>
                <c:pt idx="14672">
                  <c:v>43.3530159998733</c:v>
                </c:pt>
                <c:pt idx="14673">
                  <c:v>43.353771055465401</c:v>
                </c:pt>
                <c:pt idx="14674">
                  <c:v>43.354526061447999</c:v>
                </c:pt>
                <c:pt idx="14675">
                  <c:v>43.355281017824197</c:v>
                </c:pt>
                <c:pt idx="14676">
                  <c:v>43.356035924597599</c:v>
                </c:pt>
                <c:pt idx="14677">
                  <c:v>43.356790781771302</c:v>
                </c:pt>
                <c:pt idx="14678">
                  <c:v>43.357545589348803</c:v>
                </c:pt>
                <c:pt idx="14679">
                  <c:v>43.358300347333198</c:v>
                </c:pt>
                <c:pt idx="14680">
                  <c:v>43.359055055728</c:v>
                </c:pt>
                <c:pt idx="14681">
                  <c:v>43.359809714536503</c:v>
                </c:pt>
                <c:pt idx="14682">
                  <c:v>43.360564323761899</c:v>
                </c:pt>
                <c:pt idx="14683">
                  <c:v>43.361318883407598</c:v>
                </c:pt>
                <c:pt idx="14684">
                  <c:v>43.362073393476898</c:v>
                </c:pt>
                <c:pt idx="14685">
                  <c:v>43.362827853973101</c:v>
                </c:pt>
                <c:pt idx="14686">
                  <c:v>43.363582264899598</c:v>
                </c:pt>
                <c:pt idx="14687">
                  <c:v>43.3643366262596</c:v>
                </c:pt>
                <c:pt idx="14688">
                  <c:v>43.365090938056397</c:v>
                </c:pt>
                <c:pt idx="14689">
                  <c:v>43.365845200293499</c:v>
                </c:pt>
                <c:pt idx="14690">
                  <c:v>43.366599412973997</c:v>
                </c:pt>
                <c:pt idx="14691">
                  <c:v>43.367353576101301</c:v>
                </c:pt>
                <c:pt idx="14692">
                  <c:v>43.368107689678702</c:v>
                </c:pt>
                <c:pt idx="14693">
                  <c:v>43.368861753709602</c:v>
                </c:pt>
                <c:pt idx="14694">
                  <c:v>43.3696157681972</c:v>
                </c:pt>
                <c:pt idx="14695">
                  <c:v>43.370369733144798</c:v>
                </c:pt>
                <c:pt idx="14696">
                  <c:v>43.371123648555802</c:v>
                </c:pt>
                <c:pt idx="14697">
                  <c:v>43.3718775144335</c:v>
                </c:pt>
                <c:pt idx="14698">
                  <c:v>43.372631330781203</c:v>
                </c:pt>
                <c:pt idx="14699">
                  <c:v>43.373385097602203</c:v>
                </c:pt>
                <c:pt idx="14700">
                  <c:v>43.374138814899801</c:v>
                </c:pt>
                <c:pt idx="14701">
                  <c:v>43.374892482677303</c:v>
                </c:pt>
                <c:pt idx="14702">
                  <c:v>43.375646100938098</c:v>
                </c:pt>
                <c:pt idx="14703">
                  <c:v>43.376399669685398</c:v>
                </c:pt>
                <c:pt idx="14704">
                  <c:v>43.377153188922598</c:v>
                </c:pt>
                <c:pt idx="14705">
                  <c:v>43.377906658652897</c:v>
                </c:pt>
                <c:pt idx="14706">
                  <c:v>43.378660078879697</c:v>
                </c:pt>
                <c:pt idx="14707">
                  <c:v>43.379413449606297</c:v>
                </c:pt>
                <c:pt idx="14708">
                  <c:v>43.380166770835999</c:v>
                </c:pt>
                <c:pt idx="14709">
                  <c:v>43.3809200425721</c:v>
                </c:pt>
                <c:pt idx="14710">
                  <c:v>43.381673264817998</c:v>
                </c:pt>
                <c:pt idx="14711">
                  <c:v>43.382426437576797</c:v>
                </c:pt>
                <c:pt idx="14712">
                  <c:v>43.383179560852</c:v>
                </c:pt>
                <c:pt idx="14713">
                  <c:v>43.383932634646897</c:v>
                </c:pt>
                <c:pt idx="14714">
                  <c:v>43.384685658964699</c:v>
                </c:pt>
                <c:pt idx="14715">
                  <c:v>43.385438633808697</c:v>
                </c:pt>
                <c:pt idx="14716">
                  <c:v>43.386191559182301</c:v>
                </c:pt>
                <c:pt idx="14717">
                  <c:v>43.3869444350888</c:v>
                </c:pt>
                <c:pt idx="14718">
                  <c:v>43.3876972615315</c:v>
                </c:pt>
                <c:pt idx="14719">
                  <c:v>43.388450038513703</c:v>
                </c:pt>
                <c:pt idx="14720">
                  <c:v>43.3892027660387</c:v>
                </c:pt>
                <c:pt idx="14721">
                  <c:v>43.389955444109802</c:v>
                </c:pt>
                <c:pt idx="14722">
                  <c:v>43.390708072730199</c:v>
                </c:pt>
                <c:pt idx="14723">
                  <c:v>43.3914606519035</c:v>
                </c:pt>
                <c:pt idx="14724">
                  <c:v>43.392213181632698</c:v>
                </c:pt>
                <c:pt idx="14725">
                  <c:v>43.392965661921203</c:v>
                </c:pt>
                <c:pt idx="14726">
                  <c:v>43.393718092772403</c:v>
                </c:pt>
                <c:pt idx="14727">
                  <c:v>43.394470474189603</c:v>
                </c:pt>
                <c:pt idx="14728">
                  <c:v>43.395222806175902</c:v>
                </c:pt>
                <c:pt idx="14729">
                  <c:v>43.3959750887349</c:v>
                </c:pt>
                <c:pt idx="14730">
                  <c:v>43.396727321869697</c:v>
                </c:pt>
                <c:pt idx="14731">
                  <c:v>43.397479505583597</c:v>
                </c:pt>
                <c:pt idx="14732">
                  <c:v>43.398231639880002</c:v>
                </c:pt>
                <c:pt idx="14733">
                  <c:v>43.398983724762203</c:v>
                </c:pt>
                <c:pt idx="14734">
                  <c:v>43.399735760233398</c:v>
                </c:pt>
                <c:pt idx="14735">
                  <c:v>43.400487746297102</c:v>
                </c:pt>
                <c:pt idx="14736">
                  <c:v>43.401239682956401</c:v>
                </c:pt>
                <c:pt idx="14737">
                  <c:v>43.401991570214598</c:v>
                </c:pt>
                <c:pt idx="14738">
                  <c:v>43.402743408075203</c:v>
                </c:pt>
                <c:pt idx="14739">
                  <c:v>43.4034951965414</c:v>
                </c:pt>
                <c:pt idx="14740">
                  <c:v>43.404246935616399</c:v>
                </c:pt>
                <c:pt idx="14741">
                  <c:v>43.404998625303598</c:v>
                </c:pt>
                <c:pt idx="14742">
                  <c:v>43.405750265606301</c:v>
                </c:pt>
                <c:pt idx="14743">
                  <c:v>43.406501856527903</c:v>
                </c:pt>
                <c:pt idx="14744">
                  <c:v>43.407253398071497</c:v>
                </c:pt>
                <c:pt idx="14745">
                  <c:v>43.408004890240498</c:v>
                </c:pt>
                <c:pt idx="14746">
                  <c:v>43.408756333038198</c:v>
                </c:pt>
                <c:pt idx="14747">
                  <c:v>43.409507726467901</c:v>
                </c:pt>
                <c:pt idx="14748">
                  <c:v>43.410259070532902</c:v>
                </c:pt>
                <c:pt idx="14749">
                  <c:v>43.4110103652365</c:v>
                </c:pt>
                <c:pt idx="14750">
                  <c:v>43.411761610581998</c:v>
                </c:pt>
                <c:pt idx="14751">
                  <c:v>43.4125128065727</c:v>
                </c:pt>
                <c:pt idx="14752">
                  <c:v>43.413263953211903</c:v>
                </c:pt>
                <c:pt idx="14753">
                  <c:v>43.414015050502897</c:v>
                </c:pt>
                <c:pt idx="14754">
                  <c:v>43.414766098448901</c:v>
                </c:pt>
                <c:pt idx="14755">
                  <c:v>43.415517097053403</c:v>
                </c:pt>
                <c:pt idx="14756">
                  <c:v>43.416268046319601</c:v>
                </c:pt>
                <c:pt idx="14757">
                  <c:v>43.4170189462507</c:v>
                </c:pt>
                <c:pt idx="14758">
                  <c:v>43.417769796850202</c:v>
                </c:pt>
                <c:pt idx="14759">
                  <c:v>43.418520598121198</c:v>
                </c:pt>
                <c:pt idx="14760">
                  <c:v>43.419271350067199</c:v>
                </c:pt>
                <c:pt idx="14761">
                  <c:v>43.420022052691301</c:v>
                </c:pt>
                <c:pt idx="14762">
                  <c:v>43.420772705996903</c:v>
                </c:pt>
                <c:pt idx="14763">
                  <c:v>43.421523309987201</c:v>
                </c:pt>
                <c:pt idx="14764">
                  <c:v>43.422273864665698</c:v>
                </c:pt>
                <c:pt idx="14765">
                  <c:v>43.423024370035499</c:v>
                </c:pt>
                <c:pt idx="14766">
                  <c:v>43.423774826099901</c:v>
                </c:pt>
                <c:pt idx="14767">
                  <c:v>43.424525232862401</c:v>
                </c:pt>
                <c:pt idx="14768">
                  <c:v>43.425275590326102</c:v>
                </c:pt>
                <c:pt idx="14769">
                  <c:v>43.426025898494302</c:v>
                </c:pt>
                <c:pt idx="14770">
                  <c:v>43.426776157370398</c:v>
                </c:pt>
                <c:pt idx="14771">
                  <c:v>43.427526366957601</c:v>
                </c:pt>
                <c:pt idx="14772">
                  <c:v>43.4282765272593</c:v>
                </c:pt>
                <c:pt idx="14773">
                  <c:v>43.4290266382787</c:v>
                </c:pt>
                <c:pt idx="14774">
                  <c:v>43.429776700019197</c:v>
                </c:pt>
                <c:pt idx="14775">
                  <c:v>43.430526712483903</c:v>
                </c:pt>
                <c:pt idx="14776">
                  <c:v>43.431276675676301</c:v>
                </c:pt>
                <c:pt idx="14777">
                  <c:v>43.432026589599502</c:v>
                </c:pt>
                <c:pt idx="14778">
                  <c:v>43.432776454257002</c:v>
                </c:pt>
                <c:pt idx="14779">
                  <c:v>43.433526269651999</c:v>
                </c:pt>
                <c:pt idx="14780">
                  <c:v>43.434276035787803</c:v>
                </c:pt>
                <c:pt idx="14781">
                  <c:v>43.435025752667599</c:v>
                </c:pt>
                <c:pt idx="14782">
                  <c:v>43.435775420294803</c:v>
                </c:pt>
                <c:pt idx="14783">
                  <c:v>43.436525038672698</c:v>
                </c:pt>
                <c:pt idx="14784">
                  <c:v>43.437274607804603</c:v>
                </c:pt>
                <c:pt idx="14785">
                  <c:v>43.438024127693602</c:v>
                </c:pt>
                <c:pt idx="14786">
                  <c:v>43.438773598343303</c:v>
                </c:pt>
                <c:pt idx="14787">
                  <c:v>43.439523019756699</c:v>
                </c:pt>
                <c:pt idx="14788">
                  <c:v>43.440272391937299</c:v>
                </c:pt>
                <c:pt idx="14789">
                  <c:v>43.441021714888301</c:v>
                </c:pt>
                <c:pt idx="14790">
                  <c:v>43.441770988613001</c:v>
                </c:pt>
                <c:pt idx="14791">
                  <c:v>43.442520213114697</c:v>
                </c:pt>
                <c:pt idx="14792">
                  <c:v>43.4432693883967</c:v>
                </c:pt>
                <c:pt idx="14793">
                  <c:v>43.4440185144623</c:v>
                </c:pt>
                <c:pt idx="14794">
                  <c:v>43.444767591314701</c:v>
                </c:pt>
                <c:pt idx="14795">
                  <c:v>43.445516618957299</c:v>
                </c:pt>
                <c:pt idx="14796">
                  <c:v>43.4462655973933</c:v>
                </c:pt>
                <c:pt idx="14797">
                  <c:v>43.447014526626099</c:v>
                </c:pt>
                <c:pt idx="14798">
                  <c:v>43.4477634066589</c:v>
                </c:pt>
                <c:pt idx="14799">
                  <c:v>43.448512237495002</c:v>
                </c:pt>
                <c:pt idx="14800">
                  <c:v>43.449261019137602</c:v>
                </c:pt>
                <c:pt idx="14801">
                  <c:v>43.450009751590201</c:v>
                </c:pt>
                <c:pt idx="14802">
                  <c:v>43.450758434855999</c:v>
                </c:pt>
                <c:pt idx="14803">
                  <c:v>43.451507068938199</c:v>
                </c:pt>
                <c:pt idx="14804">
                  <c:v>43.452255653840098</c:v>
                </c:pt>
                <c:pt idx="14805">
                  <c:v>43.4530041895651</c:v>
                </c:pt>
                <c:pt idx="14806">
                  <c:v>43.453752676116402</c:v>
                </c:pt>
                <c:pt idx="14807">
                  <c:v>43.4545011134974</c:v>
                </c:pt>
                <c:pt idx="14808">
                  <c:v>43.455249501711201</c:v>
                </c:pt>
                <c:pt idx="14809">
                  <c:v>43.455997840761199</c:v>
                </c:pt>
                <c:pt idx="14810">
                  <c:v>43.4567461306507</c:v>
                </c:pt>
                <c:pt idx="14811">
                  <c:v>43.4574943713829</c:v>
                </c:pt>
                <c:pt idx="14812">
                  <c:v>43.458242562961097</c:v>
                </c:pt>
                <c:pt idx="14813">
                  <c:v>43.4589907053887</c:v>
                </c:pt>
                <c:pt idx="14814">
                  <c:v>43.459738798668901</c:v>
                </c:pt>
                <c:pt idx="14815">
                  <c:v>43.460486842804997</c:v>
                </c:pt>
                <c:pt idx="14816">
                  <c:v>43.461234837800298</c:v>
                </c:pt>
                <c:pt idx="14817">
                  <c:v>43.461982783658001</c:v>
                </c:pt>
                <c:pt idx="14818">
                  <c:v>43.462730680381497</c:v>
                </c:pt>
                <c:pt idx="14819">
                  <c:v>43.463478527973997</c:v>
                </c:pt>
                <c:pt idx="14820">
                  <c:v>43.464226326438897</c:v>
                </c:pt>
                <c:pt idx="14821">
                  <c:v>43.464974075779303</c:v>
                </c:pt>
                <c:pt idx="14822">
                  <c:v>43.465721775998603</c:v>
                </c:pt>
                <c:pt idx="14823">
                  <c:v>43.466469427100101</c:v>
                </c:pt>
                <c:pt idx="14824">
                  <c:v>43.467217029087003</c:v>
                </c:pt>
                <c:pt idx="14825">
                  <c:v>43.467964581962697</c:v>
                </c:pt>
                <c:pt idx="14826">
                  <c:v>43.468712085730303</c:v>
                </c:pt>
                <c:pt idx="14827">
                  <c:v>43.469459540393302</c:v>
                </c:pt>
                <c:pt idx="14828">
                  <c:v>43.4702069459548</c:v>
                </c:pt>
                <c:pt idx="14829">
                  <c:v>43.4709543024182</c:v>
                </c:pt>
                <c:pt idx="14830">
                  <c:v>43.471701609786699</c:v>
                </c:pt>
                <c:pt idx="14831">
                  <c:v>43.472448868063701</c:v>
                </c:pt>
                <c:pt idx="14832">
                  <c:v>43.473196077252297</c:v>
                </c:pt>
                <c:pt idx="14833">
                  <c:v>43.473943237355897</c:v>
                </c:pt>
                <c:pt idx="14834">
                  <c:v>43.474690348377798</c:v>
                </c:pt>
                <c:pt idx="14835">
                  <c:v>43.475437410321298</c:v>
                </c:pt>
                <c:pt idx="14836">
                  <c:v>43.476184423189501</c:v>
                </c:pt>
                <c:pt idx="14837">
                  <c:v>43.476931386985903</c:v>
                </c:pt>
                <c:pt idx="14838">
                  <c:v>43.477678301713603</c:v>
                </c:pt>
                <c:pt idx="14839">
                  <c:v>43.478425167376002</c:v>
                </c:pt>
                <c:pt idx="14840">
                  <c:v>43.4791719839763</c:v>
                </c:pt>
                <c:pt idx="14841">
                  <c:v>43.4799187515179</c:v>
                </c:pt>
                <c:pt idx="14842">
                  <c:v>43.480665470003899</c:v>
                </c:pt>
                <c:pt idx="14843">
                  <c:v>43.481412139437701</c:v>
                </c:pt>
                <c:pt idx="14844">
                  <c:v>43.482158759822603</c:v>
                </c:pt>
                <c:pt idx="14845">
                  <c:v>43.482905331161803</c:v>
                </c:pt>
                <c:pt idx="14846">
                  <c:v>43.483651853458603</c:v>
                </c:pt>
                <c:pt idx="14847">
                  <c:v>43.484398326716303</c:v>
                </c:pt>
                <c:pt idx="14848">
                  <c:v>43.485144750938197</c:v>
                </c:pt>
                <c:pt idx="14849">
                  <c:v>43.485891126127498</c:v>
                </c:pt>
                <c:pt idx="14850">
                  <c:v>43.486637452287503</c:v>
                </c:pt>
                <c:pt idx="14851">
                  <c:v>43.487383729421502</c:v>
                </c:pt>
                <c:pt idx="14852">
                  <c:v>43.488129957532799</c:v>
                </c:pt>
                <c:pt idx="14853">
                  <c:v>43.488876136624597</c:v>
                </c:pt>
                <c:pt idx="14854">
                  <c:v>43.489622266700202</c:v>
                </c:pt>
                <c:pt idx="14855">
                  <c:v>43.490368347762903</c:v>
                </c:pt>
                <c:pt idx="14856">
                  <c:v>43.491114379815997</c:v>
                </c:pt>
                <c:pt idx="14857">
                  <c:v>43.491860362862802</c:v>
                </c:pt>
                <c:pt idx="14858">
                  <c:v>43.492606296906501</c:v>
                </c:pt>
                <c:pt idx="14859">
                  <c:v>43.4933521819503</c:v>
                </c:pt>
                <c:pt idx="14860">
                  <c:v>43.4940980179977</c:v>
                </c:pt>
                <c:pt idx="14861">
                  <c:v>43.494843805051701</c:v>
                </c:pt>
                <c:pt idx="14862">
                  <c:v>43.495589543115798</c:v>
                </c:pt>
                <c:pt idx="14863">
                  <c:v>43.496335232193204</c:v>
                </c:pt>
                <c:pt idx="14864">
                  <c:v>43.497080872287199</c:v>
                </c:pt>
                <c:pt idx="14865">
                  <c:v>43.497826463400997</c:v>
                </c:pt>
                <c:pt idx="14866">
                  <c:v>43.498572005537902</c:v>
                </c:pt>
                <c:pt idx="14867">
                  <c:v>43.499317498701103</c:v>
                </c:pt>
                <c:pt idx="14868">
                  <c:v>43.500062942894097</c:v>
                </c:pt>
                <c:pt idx="14869">
                  <c:v>43.500808338119903</c:v>
                </c:pt>
                <c:pt idx="14870">
                  <c:v>43.501553684382003</c:v>
                </c:pt>
                <c:pt idx="14871">
                  <c:v>43.502298981683602</c:v>
                </c:pt>
                <c:pt idx="14872">
                  <c:v>43.503044230027903</c:v>
                </c:pt>
                <c:pt idx="14873">
                  <c:v>43.503789429418198</c:v>
                </c:pt>
                <c:pt idx="14874">
                  <c:v>43.504534579857697</c:v>
                </c:pt>
                <c:pt idx="14875">
                  <c:v>43.505279681349897</c:v>
                </c:pt>
                <c:pt idx="14876">
                  <c:v>43.506024733897902</c:v>
                </c:pt>
                <c:pt idx="14877">
                  <c:v>43.506769737504897</c:v>
                </c:pt>
                <c:pt idx="14878">
                  <c:v>43.507514692174396</c:v>
                </c:pt>
                <c:pt idx="14879">
                  <c:v>43.508259597909401</c:v>
                </c:pt>
                <c:pt idx="14880">
                  <c:v>43.509004454713399</c:v>
                </c:pt>
                <c:pt idx="14881">
                  <c:v>43.509749262589601</c:v>
                </c:pt>
                <c:pt idx="14882">
                  <c:v>43.510494021541199</c:v>
                </c:pt>
                <c:pt idx="14883">
                  <c:v>43.511238731571503</c:v>
                </c:pt>
                <c:pt idx="14884">
                  <c:v>43.511983392683803</c:v>
                </c:pt>
                <c:pt idx="14885">
                  <c:v>43.512728004881403</c:v>
                </c:pt>
                <c:pt idx="14886">
                  <c:v>43.513472568167501</c:v>
                </c:pt>
                <c:pt idx="14887">
                  <c:v>43.514217082545301</c:v>
                </c:pt>
                <c:pt idx="14888">
                  <c:v>43.514961548018299</c:v>
                </c:pt>
                <c:pt idx="14889">
                  <c:v>43.5157059645895</c:v>
                </c:pt>
                <c:pt idx="14890">
                  <c:v>43.516450332262401</c:v>
                </c:pt>
                <c:pt idx="14891">
                  <c:v>43.5171946510401</c:v>
                </c:pt>
                <c:pt idx="14892">
                  <c:v>43.5179389209259</c:v>
                </c:pt>
                <c:pt idx="14893">
                  <c:v>43.518683141923098</c:v>
                </c:pt>
                <c:pt idx="14894">
                  <c:v>43.519427314034999</c:v>
                </c:pt>
                <c:pt idx="14895">
                  <c:v>43.5201714372648</c:v>
                </c:pt>
                <c:pt idx="14896">
                  <c:v>43.520915511615797</c:v>
                </c:pt>
                <c:pt idx="14897">
                  <c:v>43.521659537091303</c:v>
                </c:pt>
                <c:pt idx="14898">
                  <c:v>43.522403513694499</c:v>
                </c:pt>
                <c:pt idx="14899">
                  <c:v>43.523147441428598</c:v>
                </c:pt>
                <c:pt idx="14900">
                  <c:v>43.523891320297103</c:v>
                </c:pt>
                <c:pt idx="14901">
                  <c:v>43.524635150302998</c:v>
                </c:pt>
                <c:pt idx="14902">
                  <c:v>43.525378931449701</c:v>
                </c:pt>
                <c:pt idx="14903">
                  <c:v>43.526122663740502</c:v>
                </c:pt>
                <c:pt idx="14904">
                  <c:v>43.526866347178597</c:v>
                </c:pt>
                <c:pt idx="14905">
                  <c:v>43.527609981767299</c:v>
                </c:pt>
                <c:pt idx="14906">
                  <c:v>43.528353567509797</c:v>
                </c:pt>
                <c:pt idx="14907">
                  <c:v>43.529097104409402</c:v>
                </c:pt>
                <c:pt idx="14908">
                  <c:v>43.529840592469398</c:v>
                </c:pt>
                <c:pt idx="14909">
                  <c:v>43.530584031693003</c:v>
                </c:pt>
                <c:pt idx="14910">
                  <c:v>43.5313274220835</c:v>
                </c:pt>
                <c:pt idx="14911">
                  <c:v>43.5320707636441</c:v>
                </c:pt>
                <c:pt idx="14912">
                  <c:v>43.5328140563782</c:v>
                </c:pt>
                <c:pt idx="14913">
                  <c:v>43.533557300288898</c:v>
                </c:pt>
                <c:pt idx="14914">
                  <c:v>43.534300495379597</c:v>
                </c:pt>
                <c:pt idx="14915">
                  <c:v>43.535043641653502</c:v>
                </c:pt>
                <c:pt idx="14916">
                  <c:v>43.535786739113803</c:v>
                </c:pt>
                <c:pt idx="14917">
                  <c:v>43.536529787763897</c:v>
                </c:pt>
                <c:pt idx="14918">
                  <c:v>43.537272787606902</c:v>
                </c:pt>
                <c:pt idx="14919">
                  <c:v>43.538015738646301</c:v>
                </c:pt>
                <c:pt idx="14920">
                  <c:v>43.538758640885099</c:v>
                </c:pt>
                <c:pt idx="14921">
                  <c:v>43.5395014943267</c:v>
                </c:pt>
                <c:pt idx="14922">
                  <c:v>43.540244298974301</c:v>
                </c:pt>
                <c:pt idx="14923">
                  <c:v>43.540987054831199</c:v>
                </c:pt>
                <c:pt idx="14924">
                  <c:v>43.541729761900598</c:v>
                </c:pt>
                <c:pt idx="14925">
                  <c:v>43.542472420185902</c:v>
                </c:pt>
                <c:pt idx="14926">
                  <c:v>43.543215029690202</c:v>
                </c:pt>
                <c:pt idx="14927">
                  <c:v>43.543957590416802</c:v>
                </c:pt>
                <c:pt idx="14928">
                  <c:v>43.544700102368999</c:v>
                </c:pt>
                <c:pt idx="14929">
                  <c:v>43.545442565550097</c:v>
                </c:pt>
                <c:pt idx="14930">
                  <c:v>43.546184979963201</c:v>
                </c:pt>
                <c:pt idx="14931">
                  <c:v>43.546927345611799</c:v>
                </c:pt>
                <c:pt idx="14932">
                  <c:v>43.547669662498897</c:v>
                </c:pt>
                <c:pt idx="14933">
                  <c:v>43.5484119306279</c:v>
                </c:pt>
                <c:pt idx="14934">
                  <c:v>43.549154150002003</c:v>
                </c:pt>
                <c:pt idx="14935">
                  <c:v>43.549896320624597</c:v>
                </c:pt>
                <c:pt idx="14936">
                  <c:v>43.550638442498702</c:v>
                </c:pt>
                <c:pt idx="14937">
                  <c:v>43.551380515627798</c:v>
                </c:pt>
                <c:pt idx="14938">
                  <c:v>43.552122540014999</c:v>
                </c:pt>
                <c:pt idx="14939">
                  <c:v>43.5528645156636</c:v>
                </c:pt>
                <c:pt idx="14940">
                  <c:v>43.5536064425769</c:v>
                </c:pt>
                <c:pt idx="14941">
                  <c:v>43.554348320758201</c:v>
                </c:pt>
                <c:pt idx="14942">
                  <c:v>43.555090150210603</c:v>
                </c:pt>
                <c:pt idx="14943">
                  <c:v>43.555831930937401</c:v>
                </c:pt>
                <c:pt idx="14944">
                  <c:v>43.556573662941901</c:v>
                </c:pt>
                <c:pt idx="14945">
                  <c:v>43.557315346227398</c:v>
                </c:pt>
                <c:pt idx="14946">
                  <c:v>43.558056980797097</c:v>
                </c:pt>
                <c:pt idx="14947">
                  <c:v>43.558798566654197</c:v>
                </c:pt>
                <c:pt idx="14948">
                  <c:v>43.559540103802</c:v>
                </c:pt>
                <c:pt idx="14949">
                  <c:v>43.560281592243797</c:v>
                </c:pt>
                <c:pt idx="14950">
                  <c:v>43.561023031982799</c:v>
                </c:pt>
                <c:pt idx="14951">
                  <c:v>43.561764423022296</c:v>
                </c:pt>
                <c:pt idx="14952">
                  <c:v>43.562505765365501</c:v>
                </c:pt>
                <c:pt idx="14953">
                  <c:v>43.563247059015701</c:v>
                </c:pt>
                <c:pt idx="14954">
                  <c:v>43.563988303976103</c:v>
                </c:pt>
                <c:pt idx="14955">
                  <c:v>43.564729500249904</c:v>
                </c:pt>
                <c:pt idx="14956">
                  <c:v>43.565470647840499</c:v>
                </c:pt>
                <c:pt idx="14957">
                  <c:v>43.566211746751101</c:v>
                </c:pt>
                <c:pt idx="14958">
                  <c:v>43.5669527969849</c:v>
                </c:pt>
                <c:pt idx="14959">
                  <c:v>43.5676937985452</c:v>
                </c:pt>
                <c:pt idx="14960">
                  <c:v>43.568434751435298</c:v>
                </c:pt>
                <c:pt idx="14961">
                  <c:v>43.569175655658299</c:v>
                </c:pt>
                <c:pt idx="14962">
                  <c:v>43.569916511217599</c:v>
                </c:pt>
                <c:pt idx="14963">
                  <c:v>43.570657318116297</c:v>
                </c:pt>
                <c:pt idx="14964">
                  <c:v>43.571398076357802</c:v>
                </c:pt>
                <c:pt idx="14965">
                  <c:v>43.572138785945299</c:v>
                </c:pt>
                <c:pt idx="14966">
                  <c:v>43.572879446882098</c:v>
                </c:pt>
                <c:pt idx="14967">
                  <c:v>43.573620059171297</c:v>
                </c:pt>
                <c:pt idx="14968">
                  <c:v>43.574360622816201</c:v>
                </c:pt>
                <c:pt idx="14969">
                  <c:v>43.575101137820198</c:v>
                </c:pt>
                <c:pt idx="14970">
                  <c:v>43.575841604186401</c:v>
                </c:pt>
                <c:pt idx="14971">
                  <c:v>43.576582021918</c:v>
                </c:pt>
                <c:pt idx="14972">
                  <c:v>43.577322391018498</c:v>
                </c:pt>
                <c:pt idx="14973">
                  <c:v>43.578062711490801</c:v>
                </c:pt>
                <c:pt idx="14974">
                  <c:v>43.578802983338498</c:v>
                </c:pt>
                <c:pt idx="14975">
                  <c:v>43.579543206564601</c:v>
                </c:pt>
                <c:pt idx="14976">
                  <c:v>43.5802833811724</c:v>
                </c:pt>
                <c:pt idx="14977">
                  <c:v>43.581023507165199</c:v>
                </c:pt>
                <c:pt idx="14978">
                  <c:v>43.581763584546202</c:v>
                </c:pt>
                <c:pt idx="14979">
                  <c:v>43.5825036133187</c:v>
                </c:pt>
                <c:pt idx="14980">
                  <c:v>43.583243593485903</c:v>
                </c:pt>
                <c:pt idx="14981">
                  <c:v>43.583983525051003</c:v>
                </c:pt>
                <c:pt idx="14982">
                  <c:v>43.584723408017403</c:v>
                </c:pt>
                <c:pt idx="14983">
                  <c:v>43.585463242388201</c:v>
                </c:pt>
                <c:pt idx="14984">
                  <c:v>43.5862030281668</c:v>
                </c:pt>
                <c:pt idx="14985">
                  <c:v>43.586942765356198</c:v>
                </c:pt>
                <c:pt idx="14986">
                  <c:v>43.5876824539599</c:v>
                </c:pt>
                <c:pt idx="14987">
                  <c:v>43.588422093981002</c:v>
                </c:pt>
                <c:pt idx="14988">
                  <c:v>43.589161685422702</c:v>
                </c:pt>
                <c:pt idx="14989">
                  <c:v>43.589901228288397</c:v>
                </c:pt>
                <c:pt idx="14990">
                  <c:v>43.590640722581298</c:v>
                </c:pt>
                <c:pt idx="14991">
                  <c:v>43.591380168304603</c:v>
                </c:pt>
                <c:pt idx="14992">
                  <c:v>43.592119565461502</c:v>
                </c:pt>
                <c:pt idx="14993">
                  <c:v>43.592858914055299</c:v>
                </c:pt>
                <c:pt idx="14994">
                  <c:v>43.593598214089297</c:v>
                </c:pt>
                <c:pt idx="14995">
                  <c:v>43.594337465566703</c:v>
                </c:pt>
                <c:pt idx="14996">
                  <c:v>43.595076668490698</c:v>
                </c:pt>
                <c:pt idx="14997">
                  <c:v>43.595815822864502</c:v>
                </c:pt>
                <c:pt idx="14998">
                  <c:v>43.596554928691504</c:v>
                </c:pt>
                <c:pt idx="14999">
                  <c:v>43.597293985974801</c:v>
                </c:pt>
                <c:pt idx="15000">
                  <c:v>43.598032994717798</c:v>
                </c:pt>
                <c:pt idx="15001">
                  <c:v>43.598771954923599</c:v>
                </c:pt>
                <c:pt idx="15002">
                  <c:v>43.599510866595402</c:v>
                </c:pt>
                <c:pt idx="15003">
                  <c:v>43.600249729736603</c:v>
                </c:pt>
                <c:pt idx="15004">
                  <c:v>43.6009885443504</c:v>
                </c:pt>
                <c:pt idx="15005">
                  <c:v>43.601727310439898</c:v>
                </c:pt>
                <c:pt idx="15006">
                  <c:v>43.6024660280085</c:v>
                </c:pt>
                <c:pt idx="15007">
                  <c:v>43.603204697059397</c:v>
                </c:pt>
                <c:pt idx="15008">
                  <c:v>43.6039433175958</c:v>
                </c:pt>
                <c:pt idx="15009">
                  <c:v>43.604681889620998</c:v>
                </c:pt>
                <c:pt idx="15010">
                  <c:v>43.605420413138198</c:v>
                </c:pt>
                <c:pt idx="15011">
                  <c:v>43.606158888150702</c:v>
                </c:pt>
                <c:pt idx="15012">
                  <c:v>43.606897314661602</c:v>
                </c:pt>
                <c:pt idx="15013">
                  <c:v>43.6076356926743</c:v>
                </c:pt>
                <c:pt idx="15014">
                  <c:v>43.608374022191903</c:v>
                </c:pt>
                <c:pt idx="15015">
                  <c:v>43.609112303217699</c:v>
                </c:pt>
                <c:pt idx="15016">
                  <c:v>43.609850535755001</c:v>
                </c:pt>
                <c:pt idx="15017">
                  <c:v>43.610588719806898</c:v>
                </c:pt>
                <c:pt idx="15018">
                  <c:v>43.611326855376802</c:v>
                </c:pt>
                <c:pt idx="15019">
                  <c:v>43.612064942467804</c:v>
                </c:pt>
                <c:pt idx="15020">
                  <c:v>43.612802981083298</c:v>
                </c:pt>
                <c:pt idx="15021">
                  <c:v>43.6135409712263</c:v>
                </c:pt>
                <c:pt idx="15022">
                  <c:v>43.614278912900197</c:v>
                </c:pt>
                <c:pt idx="15023">
                  <c:v>43.615016806108201</c:v>
                </c:pt>
                <c:pt idx="15024">
                  <c:v>43.615754650853603</c:v>
                </c:pt>
                <c:pt idx="15025">
                  <c:v>43.6164924471395</c:v>
                </c:pt>
                <c:pt idx="15026">
                  <c:v>43.617230194969302</c:v>
                </c:pt>
                <c:pt idx="15027">
                  <c:v>43.617967894346101</c:v>
                </c:pt>
                <c:pt idx="15028">
                  <c:v>43.618705545273201</c:v>
                </c:pt>
                <c:pt idx="15029">
                  <c:v>43.619443147753799</c:v>
                </c:pt>
                <c:pt idx="15030">
                  <c:v>43.620180701791099</c:v>
                </c:pt>
                <c:pt idx="15031">
                  <c:v>43.620918207388499</c:v>
                </c:pt>
                <c:pt idx="15032">
                  <c:v>43.621655664549102</c:v>
                </c:pt>
                <c:pt idx="15033">
                  <c:v>43.6223930732761</c:v>
                </c:pt>
                <c:pt idx="15034">
                  <c:v>43.623130433572904</c:v>
                </c:pt>
                <c:pt idx="15035">
                  <c:v>43.623867745442503</c:v>
                </c:pt>
                <c:pt idx="15036">
                  <c:v>43.624605008888402</c:v>
                </c:pt>
                <c:pt idx="15037">
                  <c:v>43.625342223913599</c:v>
                </c:pt>
                <c:pt idx="15038">
                  <c:v>43.626079390521397</c:v>
                </c:pt>
                <c:pt idx="15039">
                  <c:v>43.626816508715102</c:v>
                </c:pt>
                <c:pt idx="15040">
                  <c:v>43.627553578498002</c:v>
                </c:pt>
                <c:pt idx="15041">
                  <c:v>43.628290599873097</c:v>
                </c:pt>
                <c:pt idx="15042">
                  <c:v>43.629027572843803</c:v>
                </c:pt>
                <c:pt idx="15043">
                  <c:v>43.629764497413298</c:v>
                </c:pt>
                <c:pt idx="15044">
                  <c:v>43.630501373584799</c:v>
                </c:pt>
                <c:pt idx="15045">
                  <c:v>43.631238201361597</c:v>
                </c:pt>
                <c:pt idx="15046">
                  <c:v>43.631974980746797</c:v>
                </c:pt>
                <c:pt idx="15047">
                  <c:v>43.632711711743802</c:v>
                </c:pt>
                <c:pt idx="15048">
                  <c:v>43.633448394355803</c:v>
                </c:pt>
                <c:pt idx="15049">
                  <c:v>43.634185028585897</c:v>
                </c:pt>
                <c:pt idx="15050">
                  <c:v>43.634921614437403</c:v>
                </c:pt>
                <c:pt idx="15051">
                  <c:v>43.635658151913603</c:v>
                </c:pt>
                <c:pt idx="15052">
                  <c:v>43.636394641017603</c:v>
                </c:pt>
                <c:pt idx="15053">
                  <c:v>43.637131081752798</c:v>
                </c:pt>
                <c:pt idx="15054">
                  <c:v>43.637867474122203</c:v>
                </c:pt>
                <c:pt idx="15055">
                  <c:v>43.638603818129297</c:v>
                </c:pt>
                <c:pt idx="15056">
                  <c:v>43.639340113777102</c:v>
                </c:pt>
                <c:pt idx="15057">
                  <c:v>43.640076361068999</c:v>
                </c:pt>
                <c:pt idx="15058">
                  <c:v>43.640812560008101</c:v>
                </c:pt>
                <c:pt idx="15059">
                  <c:v>43.641548710597696</c:v>
                </c:pt>
                <c:pt idx="15060">
                  <c:v>43.642284812840998</c:v>
                </c:pt>
                <c:pt idx="15061">
                  <c:v>43.643020866741203</c:v>
                </c:pt>
                <c:pt idx="15062">
                  <c:v>43.643756872301601</c:v>
                </c:pt>
                <c:pt idx="15063">
                  <c:v>43.644492829525298</c:v>
                </c:pt>
                <c:pt idx="15064">
                  <c:v>43.645228738415703</c:v>
                </c:pt>
                <c:pt idx="15065">
                  <c:v>43.645964598976001</c:v>
                </c:pt>
                <c:pt idx="15066">
                  <c:v>43.646700411209302</c:v>
                </c:pt>
                <c:pt idx="15067">
                  <c:v>43.647436175118898</c:v>
                </c:pt>
                <c:pt idx="15068">
                  <c:v>43.648171890707999</c:v>
                </c:pt>
                <c:pt idx="15069">
                  <c:v>43.648907557979904</c:v>
                </c:pt>
                <c:pt idx="15070">
                  <c:v>43.649643176937801</c:v>
                </c:pt>
                <c:pt idx="15071">
                  <c:v>43.650378747584803</c:v>
                </c:pt>
                <c:pt idx="15072">
                  <c:v>43.6511142699243</c:v>
                </c:pt>
                <c:pt idx="15073">
                  <c:v>43.651849743959502</c:v>
                </c:pt>
                <c:pt idx="15074">
                  <c:v>43.652585169693502</c:v>
                </c:pt>
                <c:pt idx="15075">
                  <c:v>43.653320547129603</c:v>
                </c:pt>
                <c:pt idx="15076">
                  <c:v>43.654055876271102</c:v>
                </c:pt>
                <c:pt idx="15077">
                  <c:v>43.654791157121103</c:v>
                </c:pt>
                <c:pt idx="15078">
                  <c:v>43.655526389682898</c:v>
                </c:pt>
                <c:pt idx="15079">
                  <c:v>43.656261573959704</c:v>
                </c:pt>
                <c:pt idx="15080">
                  <c:v>43.656996709954797</c:v>
                </c:pt>
                <c:pt idx="15081">
                  <c:v>43.657731797671303</c:v>
                </c:pt>
                <c:pt idx="15082">
                  <c:v>43.6584668371124</c:v>
                </c:pt>
                <c:pt idx="15083">
                  <c:v>43.659201828281397</c:v>
                </c:pt>
                <c:pt idx="15084">
                  <c:v>43.659936771181599</c:v>
                </c:pt>
                <c:pt idx="15085">
                  <c:v>43.660671665816103</c:v>
                </c:pt>
                <c:pt idx="15086">
                  <c:v>43.661406512188201</c:v>
                </c:pt>
                <c:pt idx="15087">
                  <c:v>43.662141310301003</c:v>
                </c:pt>
                <c:pt idx="15088">
                  <c:v>43.662876060157899</c:v>
                </c:pt>
                <c:pt idx="15089">
                  <c:v>43.663610761762001</c:v>
                </c:pt>
                <c:pt idx="15090">
                  <c:v>43.6643454151165</c:v>
                </c:pt>
                <c:pt idx="15091">
                  <c:v>43.665080020224799</c:v>
                </c:pt>
                <c:pt idx="15092">
                  <c:v>43.665814577089897</c:v>
                </c:pt>
                <c:pt idx="15093">
                  <c:v>43.666549085715097</c:v>
                </c:pt>
                <c:pt idx="15094">
                  <c:v>43.667283546103697</c:v>
                </c:pt>
                <c:pt idx="15095">
                  <c:v>43.668017958258801</c:v>
                </c:pt>
                <c:pt idx="15096">
                  <c:v>43.6687523221837</c:v>
                </c:pt>
                <c:pt idx="15097">
                  <c:v>43.669486637881597</c:v>
                </c:pt>
                <c:pt idx="15098">
                  <c:v>43.670220905355698</c:v>
                </c:pt>
                <c:pt idx="15099">
                  <c:v>43.6709551246092</c:v>
                </c:pt>
                <c:pt idx="15100">
                  <c:v>43.6716892956454</c:v>
                </c:pt>
                <c:pt idx="15101">
                  <c:v>43.672423418467503</c:v>
                </c:pt>
                <c:pt idx="15102">
                  <c:v>43.673157493078698</c:v>
                </c:pt>
                <c:pt idx="15103">
                  <c:v>43.673891519482197</c:v>
                </c:pt>
                <c:pt idx="15104">
                  <c:v>43.674625497681198</c:v>
                </c:pt>
                <c:pt idx="15105">
                  <c:v>43.675359427678899</c:v>
                </c:pt>
                <c:pt idx="15106">
                  <c:v>43.676093309478603</c:v>
                </c:pt>
                <c:pt idx="15107">
                  <c:v>43.6768271430835</c:v>
                </c:pt>
                <c:pt idx="15108">
                  <c:v>43.677560928496902</c:v>
                </c:pt>
                <c:pt idx="15109">
                  <c:v>43.678294665721801</c:v>
                </c:pt>
                <c:pt idx="15110">
                  <c:v>43.679028354761499</c:v>
                </c:pt>
                <c:pt idx="15111">
                  <c:v>43.679761995619302</c:v>
                </c:pt>
                <c:pt idx="15112">
                  <c:v>43.680495588298399</c:v>
                </c:pt>
                <c:pt idx="15113">
                  <c:v>43.681229132802002</c:v>
                </c:pt>
                <c:pt idx="15114">
                  <c:v>43.681962629133203</c:v>
                </c:pt>
                <c:pt idx="15115">
                  <c:v>43.682696077295397</c:v>
                </c:pt>
                <c:pt idx="15116">
                  <c:v>43.683429477291703</c:v>
                </c:pt>
                <c:pt idx="15117">
                  <c:v>43.684162829125398</c:v>
                </c:pt>
                <c:pt idx="15118">
                  <c:v>43.684896132799601</c:v>
                </c:pt>
                <c:pt idx="15119">
                  <c:v>43.685629388317601</c:v>
                </c:pt>
                <c:pt idx="15120">
                  <c:v>43.686362595682603</c:v>
                </c:pt>
                <c:pt idx="15121">
                  <c:v>43.687095754897797</c:v>
                </c:pt>
                <c:pt idx="15122">
                  <c:v>43.687828865966402</c:v>
                </c:pt>
                <c:pt idx="15123">
                  <c:v>43.688561928891701</c:v>
                </c:pt>
                <c:pt idx="15124">
                  <c:v>43.689294943676799</c:v>
                </c:pt>
                <c:pt idx="15125">
                  <c:v>43.690027910325</c:v>
                </c:pt>
                <c:pt idx="15126">
                  <c:v>43.690760828839402</c:v>
                </c:pt>
                <c:pt idx="15127">
                  <c:v>43.691493699223301</c:v>
                </c:pt>
                <c:pt idx="15128">
                  <c:v>43.692226521480002</c:v>
                </c:pt>
                <c:pt idx="15129">
                  <c:v>43.692959295612503</c:v>
                </c:pt>
                <c:pt idx="15130">
                  <c:v>43.693692021624202</c:v>
                </c:pt>
                <c:pt idx="15131">
                  <c:v>43.694424699518201</c:v>
                </c:pt>
                <c:pt idx="15132">
                  <c:v>43.6951573292978</c:v>
                </c:pt>
                <c:pt idx="15133">
                  <c:v>43.695889910966102</c:v>
                </c:pt>
                <c:pt idx="15134">
                  <c:v>43.696622444526398</c:v>
                </c:pt>
                <c:pt idx="15135">
                  <c:v>43.697354929981898</c:v>
                </c:pt>
                <c:pt idx="15136">
                  <c:v>43.698087367335802</c:v>
                </c:pt>
                <c:pt idx="15137">
                  <c:v>43.698819756591298</c:v>
                </c:pt>
                <c:pt idx="15138">
                  <c:v>43.699552097751599</c:v>
                </c:pt>
                <c:pt idx="15139">
                  <c:v>43.700284390820002</c:v>
                </c:pt>
                <c:pt idx="15140">
                  <c:v>43.701016635799498</c:v>
                </c:pt>
                <c:pt idx="15141">
                  <c:v>43.701748832693603</c:v>
                </c:pt>
                <c:pt idx="15142">
                  <c:v>43.702480981505303</c:v>
                </c:pt>
                <c:pt idx="15143">
                  <c:v>43.703213082237802</c:v>
                </c:pt>
                <c:pt idx="15144">
                  <c:v>43.703945134894497</c:v>
                </c:pt>
                <c:pt idx="15145">
                  <c:v>43.704677139478399</c:v>
                </c:pt>
                <c:pt idx="15146">
                  <c:v>43.705409095992799</c:v>
                </c:pt>
                <c:pt idx="15147">
                  <c:v>43.706141004440902</c:v>
                </c:pt>
                <c:pt idx="15148">
                  <c:v>43.706872864826003</c:v>
                </c:pt>
                <c:pt idx="15149">
                  <c:v>43.707604677151103</c:v>
                </c:pt>
                <c:pt idx="15150">
                  <c:v>43.708336441419597</c:v>
                </c:pt>
                <c:pt idx="15151">
                  <c:v>43.709068157634697</c:v>
                </c:pt>
                <c:pt idx="15152">
                  <c:v>43.709799825799401</c:v>
                </c:pt>
                <c:pt idx="15153">
                  <c:v>43.710531445917198</c:v>
                </c:pt>
                <c:pt idx="15154">
                  <c:v>43.711263017991001</c:v>
                </c:pt>
                <c:pt idx="15155">
                  <c:v>43.7119945420243</c:v>
                </c:pt>
                <c:pt idx="15156">
                  <c:v>43.712726018020099</c:v>
                </c:pt>
                <c:pt idx="15157">
                  <c:v>43.713457445981703</c:v>
                </c:pt>
                <c:pt idx="15158">
                  <c:v>43.714188825912302</c:v>
                </c:pt>
                <c:pt idx="15159">
                  <c:v>43.714920157815001</c:v>
                </c:pt>
                <c:pt idx="15160">
                  <c:v>43.715651441693197</c:v>
                </c:pt>
                <c:pt idx="15161">
                  <c:v>43.716382677550001</c:v>
                </c:pt>
                <c:pt idx="15162">
                  <c:v>43.717113865388598</c:v>
                </c:pt>
                <c:pt idx="15163">
                  <c:v>43.717845005212098</c:v>
                </c:pt>
                <c:pt idx="15164">
                  <c:v>43.718576097023899</c:v>
                </c:pt>
                <c:pt idx="15165">
                  <c:v>43.719307140827198</c:v>
                </c:pt>
                <c:pt idx="15166">
                  <c:v>43.720038136625</c:v>
                </c:pt>
                <c:pt idx="15167">
                  <c:v>43.720769084420702</c:v>
                </c:pt>
                <c:pt idx="15168">
                  <c:v>43.721499984217402</c:v>
                </c:pt>
                <c:pt idx="15169">
                  <c:v>43.722230836018298</c:v>
                </c:pt>
                <c:pt idx="15170">
                  <c:v>43.7229616398267</c:v>
                </c:pt>
                <c:pt idx="15171">
                  <c:v>43.723692395645699</c:v>
                </c:pt>
                <c:pt idx="15172">
                  <c:v>43.7244231034786</c:v>
                </c:pt>
                <c:pt idx="15173">
                  <c:v>43.7251537633285</c:v>
                </c:pt>
                <c:pt idx="15174">
                  <c:v>43.725884375198703</c:v>
                </c:pt>
                <c:pt idx="15175">
                  <c:v>43.7266149390923</c:v>
                </c:pt>
                <c:pt idx="15176">
                  <c:v>43.727345455012603</c:v>
                </c:pt>
                <c:pt idx="15177">
                  <c:v>43.728075922962802</c:v>
                </c:pt>
                <c:pt idx="15178">
                  <c:v>43.728806342946001</c:v>
                </c:pt>
                <c:pt idx="15179">
                  <c:v>43.729536714965398</c:v>
                </c:pt>
                <c:pt idx="15180">
                  <c:v>43.730267039024397</c:v>
                </c:pt>
                <c:pt idx="15181">
                  <c:v>43.730997315125897</c:v>
                </c:pt>
                <c:pt idx="15182">
                  <c:v>43.731727543273401</c:v>
                </c:pt>
                <c:pt idx="15183">
                  <c:v>43.732457723469899</c:v>
                </c:pt>
                <c:pt idx="15184">
                  <c:v>43.733187855718697</c:v>
                </c:pt>
                <c:pt idx="15185">
                  <c:v>43.733917940022899</c:v>
                </c:pt>
                <c:pt idx="15186">
                  <c:v>43.734647976385801</c:v>
                </c:pt>
                <c:pt idx="15187">
                  <c:v>43.735377964810603</c:v>
                </c:pt>
                <c:pt idx="15188">
                  <c:v>43.7361079053004</c:v>
                </c:pt>
                <c:pt idx="15189">
                  <c:v>43.736837797858499</c:v>
                </c:pt>
                <c:pt idx="15190">
                  <c:v>43.737567642488102</c:v>
                </c:pt>
                <c:pt idx="15191">
                  <c:v>43.738297439192301</c:v>
                </c:pt>
                <c:pt idx="15192">
                  <c:v>43.739027187974401</c:v>
                </c:pt>
                <c:pt idx="15193">
                  <c:v>43.739756888837498</c:v>
                </c:pt>
                <c:pt idx="15194">
                  <c:v>43.740486541784897</c:v>
                </c:pt>
                <c:pt idx="15195">
                  <c:v>43.741216146819703</c:v>
                </c:pt>
                <c:pt idx="15196">
                  <c:v>43.741945703945198</c:v>
                </c:pt>
                <c:pt idx="15197">
                  <c:v>43.742675213164503</c:v>
                </c:pt>
                <c:pt idx="15198">
                  <c:v>43.7434046744809</c:v>
                </c:pt>
                <c:pt idx="15199">
                  <c:v>43.7441340878975</c:v>
                </c:pt>
                <c:pt idx="15200">
                  <c:v>43.744863453417501</c:v>
                </c:pt>
                <c:pt idx="15201">
                  <c:v>43.745592771044201</c:v>
                </c:pt>
                <c:pt idx="15202">
                  <c:v>43.746322040780697</c:v>
                </c:pt>
                <c:pt idx="15203">
                  <c:v>43.747051262630301</c:v>
                </c:pt>
                <c:pt idx="15204">
                  <c:v>43.747780436596003</c:v>
                </c:pt>
                <c:pt idx="15205">
                  <c:v>43.7485095626812</c:v>
                </c:pt>
                <c:pt idx="15206">
                  <c:v>43.749238640888997</c:v>
                </c:pt>
                <c:pt idx="15207">
                  <c:v>43.749967671222599</c:v>
                </c:pt>
                <c:pt idx="15208">
                  <c:v>43.750696653685203</c:v>
                </c:pt>
                <c:pt idx="15209">
                  <c:v>43.75142558828</c:v>
                </c:pt>
                <c:pt idx="15210">
                  <c:v>43.752154475010201</c:v>
                </c:pt>
                <c:pt idx="15211">
                  <c:v>43.752883313878897</c:v>
                </c:pt>
                <c:pt idx="15212">
                  <c:v>43.753612104889498</c:v>
                </c:pt>
                <c:pt idx="15213">
                  <c:v>43.754340848044997</c:v>
                </c:pt>
                <c:pt idx="15214">
                  <c:v>43.755069543348696</c:v>
                </c:pt>
                <c:pt idx="15215">
                  <c:v>43.755798190803802</c:v>
                </c:pt>
                <c:pt idx="15216">
                  <c:v>43.756526790413403</c:v>
                </c:pt>
                <c:pt idx="15217">
                  <c:v>43.757255342180699</c:v>
                </c:pt>
                <c:pt idx="15218">
                  <c:v>43.757983846108999</c:v>
                </c:pt>
                <c:pt idx="15219">
                  <c:v>43.758712302201403</c:v>
                </c:pt>
                <c:pt idx="15220">
                  <c:v>43.759440710461199</c:v>
                </c:pt>
                <c:pt idx="15221">
                  <c:v>43.760169070891401</c:v>
                </c:pt>
                <c:pt idx="15222">
                  <c:v>43.760897383495397</c:v>
                </c:pt>
                <c:pt idx="15223">
                  <c:v>43.761625648276201</c:v>
                </c:pt>
                <c:pt idx="15224">
                  <c:v>43.762353865237202</c:v>
                </c:pt>
                <c:pt idx="15225">
                  <c:v>43.763082034381398</c:v>
                </c:pt>
                <c:pt idx="15226">
                  <c:v>43.7638101557121</c:v>
                </c:pt>
                <c:pt idx="15227">
                  <c:v>43.7645382292325</c:v>
                </c:pt>
                <c:pt idx="15228">
                  <c:v>43.765266254945701</c:v>
                </c:pt>
                <c:pt idx="15229">
                  <c:v>43.765994232854901</c:v>
                </c:pt>
                <c:pt idx="15230">
                  <c:v>43.766722162963397</c:v>
                </c:pt>
                <c:pt idx="15231">
                  <c:v>43.767450045274302</c:v>
                </c:pt>
                <c:pt idx="15232">
                  <c:v>43.768177879790798</c:v>
                </c:pt>
                <c:pt idx="15233">
                  <c:v>43.768905666516197</c:v>
                </c:pt>
                <c:pt idx="15234">
                  <c:v>43.769633405453497</c:v>
                </c:pt>
                <c:pt idx="15235">
                  <c:v>43.770361096605903</c:v>
                </c:pt>
                <c:pt idx="15236">
                  <c:v>43.771088739976797</c:v>
                </c:pt>
                <c:pt idx="15237">
                  <c:v>43.771816335569198</c:v>
                </c:pt>
                <c:pt idx="15238">
                  <c:v>43.772543883386298</c:v>
                </c:pt>
                <c:pt idx="15239">
                  <c:v>43.7732713834314</c:v>
                </c:pt>
                <c:pt idx="15240">
                  <c:v>43.773998835707602</c:v>
                </c:pt>
                <c:pt idx="15241">
                  <c:v>43.774726240218101</c:v>
                </c:pt>
                <c:pt idx="15242">
                  <c:v>43.775453596966102</c:v>
                </c:pt>
                <c:pt idx="15243">
                  <c:v>43.776180905954803</c:v>
                </c:pt>
                <c:pt idx="15244">
                  <c:v>43.776908167187301</c:v>
                </c:pt>
                <c:pt idx="15245">
                  <c:v>43.777635380666901</c:v>
                </c:pt>
                <c:pt idx="15246">
                  <c:v>43.7783625463967</c:v>
                </c:pt>
                <c:pt idx="15247">
                  <c:v>43.779089664380002</c:v>
                </c:pt>
                <c:pt idx="15248">
                  <c:v>43.7798167346198</c:v>
                </c:pt>
                <c:pt idx="15249">
                  <c:v>43.780543757119503</c:v>
                </c:pt>
                <c:pt idx="15250">
                  <c:v>43.781270731882202</c:v>
                </c:pt>
                <c:pt idx="15251">
                  <c:v>43.781997658911003</c:v>
                </c:pt>
                <c:pt idx="15252">
                  <c:v>43.782724538209102</c:v>
                </c:pt>
                <c:pt idx="15253">
                  <c:v>43.783451369779797</c:v>
                </c:pt>
                <c:pt idx="15254">
                  <c:v>43.7841781536262</c:v>
                </c:pt>
                <c:pt idx="15255">
                  <c:v>43.784904889751601</c:v>
                </c:pt>
                <c:pt idx="15256">
                  <c:v>43.785631578158998</c:v>
                </c:pt>
                <c:pt idx="15257">
                  <c:v>43.786358218851703</c:v>
                </c:pt>
                <c:pt idx="15258">
                  <c:v>43.787084811832798</c:v>
                </c:pt>
                <c:pt idx="15259">
                  <c:v>43.787811357105603</c:v>
                </c:pt>
                <c:pt idx="15260">
                  <c:v>43.788537854673201</c:v>
                </c:pt>
                <c:pt idx="15261">
                  <c:v>43.789264304538797</c:v>
                </c:pt>
                <c:pt idx="15262">
                  <c:v>43.789990706705701</c:v>
                </c:pt>
                <c:pt idx="15263">
                  <c:v>43.7907170611768</c:v>
                </c:pt>
                <c:pt idx="15264">
                  <c:v>43.791443367955601</c:v>
                </c:pt>
                <c:pt idx="15265">
                  <c:v>43.792169627044998</c:v>
                </c:pt>
                <c:pt idx="15266">
                  <c:v>43.792895838448402</c:v>
                </c:pt>
                <c:pt idx="15267">
                  <c:v>43.793622002168902</c:v>
                </c:pt>
                <c:pt idx="15268">
                  <c:v>43.794348118209697</c:v>
                </c:pt>
                <c:pt idx="15269">
                  <c:v>43.795074186573899</c:v>
                </c:pt>
                <c:pt idx="15270">
                  <c:v>43.795800207264797</c:v>
                </c:pt>
                <c:pt idx="15271">
                  <c:v>43.796526180285397</c:v>
                </c:pt>
                <c:pt idx="15272">
                  <c:v>43.797252105639103</c:v>
                </c:pt>
                <c:pt idx="15273">
                  <c:v>43.797977983328998</c:v>
                </c:pt>
                <c:pt idx="15274">
                  <c:v>43.798703813358301</c:v>
                </c:pt>
                <c:pt idx="15275">
                  <c:v>43.799429595730103</c:v>
                </c:pt>
                <c:pt idx="15276">
                  <c:v>43.800155330447602</c:v>
                </c:pt>
                <c:pt idx="15277">
                  <c:v>43.800881017514001</c:v>
                </c:pt>
                <c:pt idx="15278">
                  <c:v>43.801606656932499</c:v>
                </c:pt>
                <c:pt idx="15279">
                  <c:v>43.8023322487062</c:v>
                </c:pt>
                <c:pt idx="15280">
                  <c:v>43.803057792838402</c:v>
                </c:pt>
                <c:pt idx="15281">
                  <c:v>43.803783289332202</c:v>
                </c:pt>
                <c:pt idx="15282">
                  <c:v>43.804508738190897</c:v>
                </c:pt>
                <c:pt idx="15283">
                  <c:v>43.805234139417401</c:v>
                </c:pt>
                <c:pt idx="15284">
                  <c:v>43.805959493015202</c:v>
                </c:pt>
                <c:pt idx="15285">
                  <c:v>43.806684798987199</c:v>
                </c:pt>
                <c:pt idx="15286">
                  <c:v>43.807410057336803</c:v>
                </c:pt>
                <c:pt idx="15287">
                  <c:v>43.808135268067097</c:v>
                </c:pt>
                <c:pt idx="15288">
                  <c:v>43.808860431181202</c:v>
                </c:pt>
                <c:pt idx="15289">
                  <c:v>43.8095855466823</c:v>
                </c:pt>
                <c:pt idx="15290">
                  <c:v>43.810310614573702</c:v>
                </c:pt>
                <c:pt idx="15291">
                  <c:v>43.811035634858399</c:v>
                </c:pt>
                <c:pt idx="15292">
                  <c:v>43.811760607539803</c:v>
                </c:pt>
                <c:pt idx="15293">
                  <c:v>43.812485532620798</c:v>
                </c:pt>
                <c:pt idx="15294">
                  <c:v>43.813210410104801</c:v>
                </c:pt>
                <c:pt idx="15295">
                  <c:v>43.813935239994898</c:v>
                </c:pt>
                <c:pt idx="15296">
                  <c:v>43.814660022294198</c:v>
                </c:pt>
                <c:pt idx="15297">
                  <c:v>43.815384757006001</c:v>
                </c:pt>
                <c:pt idx="15298">
                  <c:v>43.816109444133403</c:v>
                </c:pt>
                <c:pt idx="15299">
                  <c:v>43.816834083679602</c:v>
                </c:pt>
                <c:pt idx="15300">
                  <c:v>43.817558675647703</c:v>
                </c:pt>
                <c:pt idx="15301">
                  <c:v>43.818283220041003</c:v>
                </c:pt>
                <c:pt idx="15302">
                  <c:v>43.8190077168626</c:v>
                </c:pt>
                <c:pt idx="15303">
                  <c:v>43.819732166115699</c:v>
                </c:pt>
                <c:pt idx="15304">
                  <c:v>43.820456567803497</c:v>
                </c:pt>
                <c:pt idx="15305">
                  <c:v>43.821180921929098</c:v>
                </c:pt>
                <c:pt idx="15306">
                  <c:v>43.821905228495702</c:v>
                </c:pt>
                <c:pt idx="15307">
                  <c:v>43.822629487506397</c:v>
                </c:pt>
                <c:pt idx="15308">
                  <c:v>43.823353698964603</c:v>
                </c:pt>
                <c:pt idx="15309">
                  <c:v>43.824077862873203</c:v>
                </c:pt>
                <c:pt idx="15310">
                  <c:v>43.824801979235502</c:v>
                </c:pt>
                <c:pt idx="15311">
                  <c:v>43.825526048054698</c:v>
                </c:pt>
                <c:pt idx="15312">
                  <c:v>43.826250069334002</c:v>
                </c:pt>
                <c:pt idx="15313">
                  <c:v>43.826974043076497</c:v>
                </c:pt>
                <c:pt idx="15314">
                  <c:v>43.827697969285303</c:v>
                </c:pt>
                <c:pt idx="15315">
                  <c:v>43.828421847963703</c:v>
                </c:pt>
                <c:pt idx="15316">
                  <c:v>43.829145679114802</c:v>
                </c:pt>
                <c:pt idx="15317">
                  <c:v>43.829869462741797</c:v>
                </c:pt>
                <c:pt idx="15318">
                  <c:v>43.830593198847801</c:v>
                </c:pt>
                <c:pt idx="15319">
                  <c:v>43.831316887436103</c:v>
                </c:pt>
                <c:pt idx="15320">
                  <c:v>43.8320405285098</c:v>
                </c:pt>
                <c:pt idx="15321">
                  <c:v>43.832764122072099</c:v>
                </c:pt>
                <c:pt idx="15322">
                  <c:v>43.833487668126097</c:v>
                </c:pt>
                <c:pt idx="15323">
                  <c:v>43.834211166674997</c:v>
                </c:pt>
                <c:pt idx="15324">
                  <c:v>43.834934617721999</c:v>
                </c:pt>
                <c:pt idx="15325">
                  <c:v>43.835658021270298</c:v>
                </c:pt>
                <c:pt idx="15326">
                  <c:v>43.836381377322901</c:v>
                </c:pt>
                <c:pt idx="15327">
                  <c:v>43.837104685883197</c:v>
                </c:pt>
                <c:pt idx="15328">
                  <c:v>43.837827946954199</c:v>
                </c:pt>
                <c:pt idx="15329">
                  <c:v>43.838551160539097</c:v>
                </c:pt>
                <c:pt idx="15330">
                  <c:v>43.839274326641103</c:v>
                </c:pt>
                <c:pt idx="15331">
                  <c:v>43.8399974452634</c:v>
                </c:pt>
                <c:pt idx="15332">
                  <c:v>43.840720516409</c:v>
                </c:pt>
                <c:pt idx="15333">
                  <c:v>43.841443540081301</c:v>
                </c:pt>
                <c:pt idx="15334">
                  <c:v>43.842166516283299</c:v>
                </c:pt>
                <c:pt idx="15335">
                  <c:v>43.842889445018301</c:v>
                </c:pt>
                <c:pt idx="15336">
                  <c:v>43.843612326289303</c:v>
                </c:pt>
                <c:pt idx="15337">
                  <c:v>43.844335160099597</c:v>
                </c:pt>
                <c:pt idx="15338">
                  <c:v>43.8450579464523</c:v>
                </c:pt>
                <c:pt idx="15339">
                  <c:v>43.845780685350597</c:v>
                </c:pt>
                <c:pt idx="15340">
                  <c:v>43.8465033767976</c:v>
                </c:pt>
                <c:pt idx="15341">
                  <c:v>43.847226020796597</c:v>
                </c:pt>
                <c:pt idx="15342">
                  <c:v>43.847948617350603</c:v>
                </c:pt>
                <c:pt idx="15343">
                  <c:v>43.8486711664629</c:v>
                </c:pt>
                <c:pt idx="15344">
                  <c:v>43.849393668136599</c:v>
                </c:pt>
                <c:pt idx="15345">
                  <c:v>43.8501161223748</c:v>
                </c:pt>
                <c:pt idx="15346">
                  <c:v>43.850838529180798</c:v>
                </c:pt>
                <c:pt idx="15347">
                  <c:v>43.8515608885577</c:v>
                </c:pt>
                <c:pt idx="15348">
                  <c:v>43.852283200508701</c:v>
                </c:pt>
                <c:pt idx="15349">
                  <c:v>43.853005465036802</c:v>
                </c:pt>
                <c:pt idx="15350">
                  <c:v>43.853727682145397</c:v>
                </c:pt>
                <c:pt idx="15351">
                  <c:v>43.854449851837501</c:v>
                </c:pt>
                <c:pt idx="15352">
                  <c:v>43.855171974116402</c:v>
                </c:pt>
                <c:pt idx="15353">
                  <c:v>43.8558940489851</c:v>
                </c:pt>
                <c:pt idx="15354">
                  <c:v>43.856616076446898</c:v>
                </c:pt>
                <c:pt idx="15355">
                  <c:v>43.857338056504801</c:v>
                </c:pt>
                <c:pt idx="15356">
                  <c:v>43.858059989162101</c:v>
                </c:pt>
                <c:pt idx="15357">
                  <c:v>43.858781874422</c:v>
                </c:pt>
                <c:pt idx="15358">
                  <c:v>43.859503712287498</c:v>
                </c:pt>
                <c:pt idx="15359">
                  <c:v>43.860225502761899</c:v>
                </c:pt>
                <c:pt idx="15360">
                  <c:v>43.860947245848301</c:v>
                </c:pt>
                <c:pt idx="15361">
                  <c:v>43.861668941549802</c:v>
                </c:pt>
                <c:pt idx="15362">
                  <c:v>43.862390589869698</c:v>
                </c:pt>
                <c:pt idx="15363">
                  <c:v>43.863112190811101</c:v>
                </c:pt>
                <c:pt idx="15364">
                  <c:v>43.863833744377096</c:v>
                </c:pt>
                <c:pt idx="15365">
                  <c:v>43.864555250571001</c:v>
                </c:pt>
                <c:pt idx="15366">
                  <c:v>43.8652767093958</c:v>
                </c:pt>
                <c:pt idx="15367">
                  <c:v>43.865998120854698</c:v>
                </c:pt>
                <c:pt idx="15368">
                  <c:v>43.866719484950899</c:v>
                </c:pt>
                <c:pt idx="15369">
                  <c:v>43.8674408016876</c:v>
                </c:pt>
                <c:pt idx="15370">
                  <c:v>43.8681620710678</c:v>
                </c:pt>
                <c:pt idx="15371">
                  <c:v>43.868883293094903</c:v>
                </c:pt>
                <c:pt idx="15372">
                  <c:v>43.869604467771801</c:v>
                </c:pt>
                <c:pt idx="15373">
                  <c:v>43.870325595101797</c:v>
                </c:pt>
                <c:pt idx="15374">
                  <c:v>43.871046675088103</c:v>
                </c:pt>
                <c:pt idx="15375">
                  <c:v>43.871767707733703</c:v>
                </c:pt>
                <c:pt idx="15376">
                  <c:v>43.872488693041902</c:v>
                </c:pt>
                <c:pt idx="15377">
                  <c:v>43.873209631015897</c:v>
                </c:pt>
                <c:pt idx="15378">
                  <c:v>43.8739305216586</c:v>
                </c:pt>
                <c:pt idx="15379">
                  <c:v>43.874651364973403</c:v>
                </c:pt>
                <c:pt idx="15380">
                  <c:v>43.875372160963401</c:v>
                </c:pt>
                <c:pt idx="15381">
                  <c:v>43.876092909631701</c:v>
                </c:pt>
                <c:pt idx="15382">
                  <c:v>43.8768136109815</c:v>
                </c:pt>
                <c:pt idx="15383">
                  <c:v>43.877534265015903</c:v>
                </c:pt>
                <c:pt idx="15384">
                  <c:v>43.8782548717382</c:v>
                </c:pt>
                <c:pt idx="15385">
                  <c:v>43.878975431151403</c:v>
                </c:pt>
                <c:pt idx="15386">
                  <c:v>43.879695943258703</c:v>
                </c:pt>
                <c:pt idx="15387">
                  <c:v>43.880416408063297</c:v>
                </c:pt>
                <c:pt idx="15388">
                  <c:v>43.881136825568198</c:v>
                </c:pt>
                <c:pt idx="15389">
                  <c:v>43.881857195776803</c:v>
                </c:pt>
                <c:pt idx="15390">
                  <c:v>43.882577518692102</c:v>
                </c:pt>
                <c:pt idx="15391">
                  <c:v>43.883297794317301</c:v>
                </c:pt>
                <c:pt idx="15392">
                  <c:v>43.884018022655503</c:v>
                </c:pt>
                <c:pt idx="15393">
                  <c:v>43.884738203709901</c:v>
                </c:pt>
                <c:pt idx="15394">
                  <c:v>43.885458337483598</c:v>
                </c:pt>
                <c:pt idx="15395">
                  <c:v>43.886178423979899</c:v>
                </c:pt>
                <c:pt idx="15396">
                  <c:v>43.886898463201803</c:v>
                </c:pt>
                <c:pt idx="15397">
                  <c:v>43.887618455152499</c:v>
                </c:pt>
                <c:pt idx="15398">
                  <c:v>43.888338399835099</c:v>
                </c:pt>
                <c:pt idx="15399">
                  <c:v>43.889058297252802</c:v>
                </c:pt>
                <c:pt idx="15400">
                  <c:v>43.889778147408897</c:v>
                </c:pt>
                <c:pt idx="15401">
                  <c:v>43.890497950306298</c:v>
                </c:pt>
                <c:pt idx="15402">
                  <c:v>43.8912177059483</c:v>
                </c:pt>
                <c:pt idx="15403">
                  <c:v>43.891937414337903</c:v>
                </c:pt>
                <c:pt idx="15404">
                  <c:v>43.892657075478503</c:v>
                </c:pt>
                <c:pt idx="15405">
                  <c:v>43.893376689373099</c:v>
                </c:pt>
                <c:pt idx="15406">
                  <c:v>43.894096256024802</c:v>
                </c:pt>
                <c:pt idx="15407">
                  <c:v>43.894815775436797</c:v>
                </c:pt>
                <c:pt idx="15408">
                  <c:v>43.895535247612301</c:v>
                </c:pt>
                <c:pt idx="15409">
                  <c:v>43.896254672554498</c:v>
                </c:pt>
                <c:pt idx="15410">
                  <c:v>43.896974050266401</c:v>
                </c:pt>
                <c:pt idx="15411">
                  <c:v>43.8976933807512</c:v>
                </c:pt>
                <c:pt idx="15412">
                  <c:v>43.898412664012</c:v>
                </c:pt>
                <c:pt idx="15413">
                  <c:v>43.899131900052097</c:v>
                </c:pt>
                <c:pt idx="15414">
                  <c:v>43.899851088874499</c:v>
                </c:pt>
                <c:pt idx="15415">
                  <c:v>43.900570230482501</c:v>
                </c:pt>
                <c:pt idx="15416">
                  <c:v>43.901289324879102</c:v>
                </c:pt>
                <c:pt idx="15417">
                  <c:v>43.902008372067499</c:v>
                </c:pt>
                <c:pt idx="15418">
                  <c:v>43.902727372050897</c:v>
                </c:pt>
                <c:pt idx="15419">
                  <c:v>43.903446324832302</c:v>
                </c:pt>
                <c:pt idx="15420">
                  <c:v>43.904165230415103</c:v>
                </c:pt>
                <c:pt idx="15421">
                  <c:v>43.904884088802199</c:v>
                </c:pt>
                <c:pt idx="15422">
                  <c:v>43.905602899996801</c:v>
                </c:pt>
                <c:pt idx="15423">
                  <c:v>43.906321664002199</c:v>
                </c:pt>
                <c:pt idx="15424">
                  <c:v>43.9070403808214</c:v>
                </c:pt>
                <c:pt idx="15425">
                  <c:v>43.9077590504575</c:v>
                </c:pt>
                <c:pt idx="15426">
                  <c:v>43.908477672913797</c:v>
                </c:pt>
                <c:pt idx="15427">
                  <c:v>43.909196248193403</c:v>
                </c:pt>
                <c:pt idx="15428">
                  <c:v>43.909914776299402</c:v>
                </c:pt>
                <c:pt idx="15429">
                  <c:v>43.910633257234998</c:v>
                </c:pt>
                <c:pt idx="15430">
                  <c:v>43.911351691003198</c:v>
                </c:pt>
                <c:pt idx="15431">
                  <c:v>43.912070077607297</c:v>
                </c:pt>
                <c:pt idx="15432">
                  <c:v>43.9127884170505</c:v>
                </c:pt>
                <c:pt idx="15433">
                  <c:v>43.913506709335799</c:v>
                </c:pt>
                <c:pt idx="15434">
                  <c:v>43.914224954466299</c:v>
                </c:pt>
                <c:pt idx="15435">
                  <c:v>43.914943152445304</c:v>
                </c:pt>
                <c:pt idx="15436">
                  <c:v>43.915661303275897</c:v>
                </c:pt>
                <c:pt idx="15437">
                  <c:v>43.916379406961198</c:v>
                </c:pt>
                <c:pt idx="15438">
                  <c:v>43.917097463504398</c:v>
                </c:pt>
                <c:pt idx="15439">
                  <c:v>43.9178154729086</c:v>
                </c:pt>
                <c:pt idx="15440">
                  <c:v>43.918533435176897</c:v>
                </c:pt>
                <c:pt idx="15441">
                  <c:v>43.9192513503125</c:v>
                </c:pt>
                <c:pt idx="15442">
                  <c:v>43.919969218318599</c:v>
                </c:pt>
                <c:pt idx="15443">
                  <c:v>43.920687039198199</c:v>
                </c:pt>
                <c:pt idx="15444">
                  <c:v>43.921404812954599</c:v>
                </c:pt>
                <c:pt idx="15445">
                  <c:v>43.922122539590802</c:v>
                </c:pt>
                <c:pt idx="15446">
                  <c:v>43.9228402191101</c:v>
                </c:pt>
                <c:pt idx="15447">
                  <c:v>43.923557851515497</c:v>
                </c:pt>
                <c:pt idx="15448">
                  <c:v>43.924275436810099</c:v>
                </c:pt>
                <c:pt idx="15449">
                  <c:v>43.924992974997203</c:v>
                </c:pt>
                <c:pt idx="15450">
                  <c:v>43.925710466079899</c:v>
                </c:pt>
                <c:pt idx="15451">
                  <c:v>43.9264279100613</c:v>
                </c:pt>
                <c:pt idx="15452">
                  <c:v>43.927145306944503</c:v>
                </c:pt>
                <c:pt idx="15453">
                  <c:v>43.927862656732799</c:v>
                </c:pt>
                <c:pt idx="15454">
                  <c:v>43.928579959429101</c:v>
                </c:pt>
                <c:pt idx="15455">
                  <c:v>43.929297215036797</c:v>
                </c:pt>
                <c:pt idx="15456">
                  <c:v>43.930014423558802</c:v>
                </c:pt>
                <c:pt idx="15457">
                  <c:v>43.930731584998398</c:v>
                </c:pt>
                <c:pt idx="15458">
                  <c:v>43.931448699358697</c:v>
                </c:pt>
                <c:pt idx="15459">
                  <c:v>43.932165766642797</c:v>
                </c:pt>
                <c:pt idx="15460">
                  <c:v>43.932882786853902</c:v>
                </c:pt>
                <c:pt idx="15461">
                  <c:v>43.933599759994998</c:v>
                </c:pt>
                <c:pt idx="15462">
                  <c:v>43.934316686069501</c:v>
                </c:pt>
                <c:pt idx="15463">
                  <c:v>43.935033565080303</c:v>
                </c:pt>
                <c:pt idx="15464">
                  <c:v>43.935750397030603</c:v>
                </c:pt>
                <c:pt idx="15465">
                  <c:v>43.936467181923597</c:v>
                </c:pt>
                <c:pt idx="15466">
                  <c:v>43.937183919762397</c:v>
                </c:pt>
                <c:pt idx="15467">
                  <c:v>43.937900610550102</c:v>
                </c:pt>
                <c:pt idx="15468">
                  <c:v>43.938617254289902</c:v>
                </c:pt>
                <c:pt idx="15469">
                  <c:v>43.939333850984802</c:v>
                </c:pt>
                <c:pt idx="15470">
                  <c:v>43.940050400638199</c:v>
                </c:pt>
                <c:pt idx="15471">
                  <c:v>43.940766903252999</c:v>
                </c:pt>
                <c:pt idx="15472">
                  <c:v>43.9414833588324</c:v>
                </c:pt>
                <c:pt idx="15473">
                  <c:v>43.942199767379599</c:v>
                </c:pt>
                <c:pt idx="15474">
                  <c:v>43.9429161288976</c:v>
                </c:pt>
                <c:pt idx="15475">
                  <c:v>43.943632443389703</c:v>
                </c:pt>
                <c:pt idx="15476">
                  <c:v>43.944348710858897</c:v>
                </c:pt>
                <c:pt idx="15477">
                  <c:v>43.945064931308401</c:v>
                </c:pt>
                <c:pt idx="15478">
                  <c:v>43.9457811047413</c:v>
                </c:pt>
                <c:pt idx="15479">
                  <c:v>43.946497231160798</c:v>
                </c:pt>
                <c:pt idx="15480">
                  <c:v>43.94721331057</c:v>
                </c:pt>
                <c:pt idx="15481">
                  <c:v>43.947929342972103</c:v>
                </c:pt>
                <c:pt idx="15482">
                  <c:v>43.948645328369999</c:v>
                </c:pt>
                <c:pt idx="15483">
                  <c:v>43.949361266767099</c:v>
                </c:pt>
                <c:pt idx="15484">
                  <c:v>43.950077158166401</c:v>
                </c:pt>
                <c:pt idx="15485">
                  <c:v>43.950793002571103</c:v>
                </c:pt>
                <c:pt idx="15486">
                  <c:v>43.951508799984197</c:v>
                </c:pt>
                <c:pt idx="15487">
                  <c:v>43.952224550408999</c:v>
                </c:pt>
                <c:pt idx="15488">
                  <c:v>43.952940253848602</c:v>
                </c:pt>
                <c:pt idx="15489">
                  <c:v>43.953655910305997</c:v>
                </c:pt>
                <c:pt idx="15490">
                  <c:v>43.954371519784502</c:v>
                </c:pt>
                <c:pt idx="15491">
                  <c:v>43.9550870822871</c:v>
                </c:pt>
                <c:pt idx="15492">
                  <c:v>43.955802597816998</c:v>
                </c:pt>
                <c:pt idx="15493">
                  <c:v>43.956518066377299</c:v>
                </c:pt>
                <c:pt idx="15494">
                  <c:v>43.957233487971102</c:v>
                </c:pt>
                <c:pt idx="15495">
                  <c:v>43.957948862601697</c:v>
                </c:pt>
                <c:pt idx="15496">
                  <c:v>43.958664190272103</c:v>
                </c:pt>
                <c:pt idx="15497">
                  <c:v>43.959379470985397</c:v>
                </c:pt>
                <c:pt idx="15498">
                  <c:v>43.960094704744698</c:v>
                </c:pt>
                <c:pt idx="15499">
                  <c:v>43.960809891553303</c:v>
                </c:pt>
                <c:pt idx="15500">
                  <c:v>43.961525031414197</c:v>
                </c:pt>
                <c:pt idx="15501">
                  <c:v>43.962240124330599</c:v>
                </c:pt>
                <c:pt idx="15502">
                  <c:v>43.962955170305499</c:v>
                </c:pt>
                <c:pt idx="15503">
                  <c:v>43.963670169342201</c:v>
                </c:pt>
                <c:pt idx="15504">
                  <c:v>43.964385121443698</c:v>
                </c:pt>
                <c:pt idx="15505">
                  <c:v>43.9651000266132</c:v>
                </c:pt>
                <c:pt idx="15506">
                  <c:v>43.965814884853799</c:v>
                </c:pt>
                <c:pt idx="15507">
                  <c:v>43.966529696168699</c:v>
                </c:pt>
                <c:pt idx="15508">
                  <c:v>43.967244460560899</c:v>
                </c:pt>
                <c:pt idx="15509">
                  <c:v>43.967959178033603</c:v>
                </c:pt>
                <c:pt idx="15510">
                  <c:v>43.968673848589901</c:v>
                </c:pt>
                <c:pt idx="15511">
                  <c:v>43.969388472233</c:v>
                </c:pt>
                <c:pt idx="15512">
                  <c:v>43.970103048965903</c:v>
                </c:pt>
                <c:pt idx="15513">
                  <c:v>43.970817578791802</c:v>
                </c:pt>
                <c:pt idx="15514">
                  <c:v>43.971532061713901</c:v>
                </c:pt>
                <c:pt idx="15515">
                  <c:v>43.972246497735199</c:v>
                </c:pt>
                <c:pt idx="15516">
                  <c:v>43.9729608868589</c:v>
                </c:pt>
                <c:pt idx="15517">
                  <c:v>43.973675229088002</c:v>
                </c:pt>
                <c:pt idx="15518">
                  <c:v>43.974389524425902</c:v>
                </c:pt>
                <c:pt idx="15519">
                  <c:v>43.9751037728754</c:v>
                </c:pt>
                <c:pt idx="15520">
                  <c:v>43.975817974439899</c:v>
                </c:pt>
                <c:pt idx="15521">
                  <c:v>43.976532129122397</c:v>
                </c:pt>
                <c:pt idx="15522">
                  <c:v>43.977246236926</c:v>
                </c:pt>
                <c:pt idx="15523">
                  <c:v>43.977960297853798</c:v>
                </c:pt>
                <c:pt idx="15524">
                  <c:v>43.978674311909003</c:v>
                </c:pt>
                <c:pt idx="15525">
                  <c:v>43.979388279094799</c:v>
                </c:pt>
                <c:pt idx="15526">
                  <c:v>43.980102199414198</c:v>
                </c:pt>
                <c:pt idx="15527">
                  <c:v>43.980816072870297</c:v>
                </c:pt>
                <c:pt idx="15528">
                  <c:v>43.981529899466302</c:v>
                </c:pt>
                <c:pt idx="15529">
                  <c:v>43.982243679205297</c:v>
                </c:pt>
                <c:pt idx="15530">
                  <c:v>43.9829574120904</c:v>
                </c:pt>
                <c:pt idx="15531">
                  <c:v>43.983671098124802</c:v>
                </c:pt>
                <c:pt idx="15532">
                  <c:v>43.984384737311501</c:v>
                </c:pt>
                <c:pt idx="15533">
                  <c:v>43.985098329653802</c:v>
                </c:pt>
                <c:pt idx="15534">
                  <c:v>43.985811875154603</c:v>
                </c:pt>
                <c:pt idx="15535">
                  <c:v>43.986525373817202</c:v>
                </c:pt>
                <c:pt idx="15536">
                  <c:v>43.987238825644603</c:v>
                </c:pt>
                <c:pt idx="15537">
                  <c:v>43.987952230640097</c:v>
                </c:pt>
                <c:pt idx="15538">
                  <c:v>43.988665588806597</c:v>
                </c:pt>
                <c:pt idx="15539">
                  <c:v>43.989378900147301</c:v>
                </c:pt>
                <c:pt idx="15540">
                  <c:v>43.990092164665398</c:v>
                </c:pt>
                <c:pt idx="15541">
                  <c:v>43.990805382364002</c:v>
                </c:pt>
                <c:pt idx="15542">
                  <c:v>43.991518553246102</c:v>
                </c:pt>
                <c:pt idx="15543">
                  <c:v>43.992231677314997</c:v>
                </c:pt>
                <c:pt idx="15544">
                  <c:v>43.992944754573699</c:v>
                </c:pt>
                <c:pt idx="15545">
                  <c:v>43.993657785025299</c:v>
                </c:pt>
                <c:pt idx="15546">
                  <c:v>43.994370768673001</c:v>
                </c:pt>
                <c:pt idx="15547">
                  <c:v>43.995083705519797</c:v>
                </c:pt>
                <c:pt idx="15548">
                  <c:v>43.995796595568997</c:v>
                </c:pt>
                <c:pt idx="15549">
                  <c:v>43.996509438823601</c:v>
                </c:pt>
                <c:pt idx="15550">
                  <c:v>43.997222235286699</c:v>
                </c:pt>
                <c:pt idx="15551">
                  <c:v>43.997934984961503</c:v>
                </c:pt>
                <c:pt idx="15552">
                  <c:v>43.998647687851097</c:v>
                </c:pt>
                <c:pt idx="15553">
                  <c:v>43.9993603439586</c:v>
                </c:pt>
                <c:pt idx="15554">
                  <c:v>44.000072953287102</c:v>
                </c:pt>
                <c:pt idx="15555">
                  <c:v>44.000785515839702</c:v>
                </c:pt>
                <c:pt idx="15556">
                  <c:v>44.001498031619597</c:v>
                </c:pt>
                <c:pt idx="15557">
                  <c:v>44.0022105006299</c:v>
                </c:pt>
                <c:pt idx="15558">
                  <c:v>44.002922922873601</c:v>
                </c:pt>
                <c:pt idx="15559">
                  <c:v>44.003635298353899</c:v>
                </c:pt>
                <c:pt idx="15560">
                  <c:v>44.004347627073997</c:v>
                </c:pt>
                <c:pt idx="15561">
                  <c:v>44.005059909036902</c:v>
                </c:pt>
                <c:pt idx="15562">
                  <c:v>44.005772144245697</c:v>
                </c:pt>
                <c:pt idx="15563">
                  <c:v>44.0064843327036</c:v>
                </c:pt>
                <c:pt idx="15564">
                  <c:v>44.007196474413703</c:v>
                </c:pt>
                <c:pt idx="15565">
                  <c:v>44.007908569379097</c:v>
                </c:pt>
                <c:pt idx="15566">
                  <c:v>44.008620617602901</c:v>
                </c:pt>
                <c:pt idx="15567">
                  <c:v>44.009332619088198</c:v>
                </c:pt>
                <c:pt idx="15568">
                  <c:v>44.010044573838201</c:v>
                </c:pt>
                <c:pt idx="15569">
                  <c:v>44.0107564818559</c:v>
                </c:pt>
                <c:pt idx="15570">
                  <c:v>44.0114683431445</c:v>
                </c:pt>
                <c:pt idx="15571">
                  <c:v>44.0121801577071</c:v>
                </c:pt>
                <c:pt idx="15572">
                  <c:v>44.012891925546803</c:v>
                </c:pt>
                <c:pt idx="15573">
                  <c:v>44.013603646666702</c:v>
                </c:pt>
                <c:pt idx="15574">
                  <c:v>44.014315321070001</c:v>
                </c:pt>
                <c:pt idx="15575">
                  <c:v>44.015026948759697</c:v>
                </c:pt>
                <c:pt idx="15576">
                  <c:v>44.015738529738897</c:v>
                </c:pt>
                <c:pt idx="15577">
                  <c:v>44.016450064010797</c:v>
                </c:pt>
                <c:pt idx="15578">
                  <c:v>44.017161551578504</c:v>
                </c:pt>
                <c:pt idx="15579">
                  <c:v>44.017872992445099</c:v>
                </c:pt>
                <c:pt idx="15580">
                  <c:v>44.018584386613703</c:v>
                </c:pt>
                <c:pt idx="15581">
                  <c:v>44.019295734087301</c:v>
                </c:pt>
                <c:pt idx="15582">
                  <c:v>44.020007034869302</c:v>
                </c:pt>
                <c:pt idx="15583">
                  <c:v>44.020718288962598</c:v>
                </c:pt>
                <c:pt idx="15584">
                  <c:v>44.021429496370303</c:v>
                </c:pt>
                <c:pt idx="15585">
                  <c:v>44.022140657095598</c:v>
                </c:pt>
                <c:pt idx="15586">
                  <c:v>44.022851771141497</c:v>
                </c:pt>
                <c:pt idx="15587">
                  <c:v>44.023562838511303</c:v>
                </c:pt>
                <c:pt idx="15588">
                  <c:v>44.024273859207902</c:v>
                </c:pt>
                <c:pt idx="15589">
                  <c:v>44.024984833234598</c:v>
                </c:pt>
                <c:pt idx="15590">
                  <c:v>44.025695760594303</c:v>
                </c:pt>
                <c:pt idx="15591">
                  <c:v>44.026406641290301</c:v>
                </c:pt>
                <c:pt idx="15592">
                  <c:v>44.027117475325703</c:v>
                </c:pt>
                <c:pt idx="15593">
                  <c:v>44.027828262703501</c:v>
                </c:pt>
                <c:pt idx="15594">
                  <c:v>44.0285390034268</c:v>
                </c:pt>
                <c:pt idx="15595">
                  <c:v>44.029249697498798</c:v>
                </c:pt>
                <c:pt idx="15596">
                  <c:v>44.0299603449225</c:v>
                </c:pt>
                <c:pt idx="15597">
                  <c:v>44.030670945701203</c:v>
                </c:pt>
                <c:pt idx="15598">
                  <c:v>44.031381499837799</c:v>
                </c:pt>
                <c:pt idx="15599">
                  <c:v>44.032092007335599</c:v>
                </c:pt>
                <c:pt idx="15600">
                  <c:v>44.032802468197502</c:v>
                </c:pt>
                <c:pt idx="15601">
                  <c:v>44.033512882426699</c:v>
                </c:pt>
                <c:pt idx="15602">
                  <c:v>44.0342232500264</c:v>
                </c:pt>
                <c:pt idx="15603">
                  <c:v>44.034933570999598</c:v>
                </c:pt>
                <c:pt idx="15604">
                  <c:v>44.035643845349398</c:v>
                </c:pt>
                <c:pt idx="15605">
                  <c:v>44.036354073079004</c:v>
                </c:pt>
                <c:pt idx="15606">
                  <c:v>44.037064254191399</c:v>
                </c:pt>
                <c:pt idx="15607">
                  <c:v>44.037774388689797</c:v>
                </c:pt>
                <c:pt idx="15608">
                  <c:v>44.038484476577203</c:v>
                </c:pt>
                <c:pt idx="15609">
                  <c:v>44.039194517856899</c:v>
                </c:pt>
                <c:pt idx="15610">
                  <c:v>44.039904512531699</c:v>
                </c:pt>
                <c:pt idx="15611">
                  <c:v>44.040614460604999</c:v>
                </c:pt>
                <c:pt idx="15612">
                  <c:v>44.041324362079699</c:v>
                </c:pt>
                <c:pt idx="15613">
                  <c:v>44.042034216959102</c:v>
                </c:pt>
                <c:pt idx="15614">
                  <c:v>44.042744025246101</c:v>
                </c:pt>
                <c:pt idx="15615">
                  <c:v>44.0434537869439</c:v>
                </c:pt>
                <c:pt idx="15616">
                  <c:v>44.044163502055603</c:v>
                </c:pt>
                <c:pt idx="15617">
                  <c:v>44.044873170584303</c:v>
                </c:pt>
                <c:pt idx="15618">
                  <c:v>44.045582792533203</c:v>
                </c:pt>
                <c:pt idx="15619">
                  <c:v>44.046292367905203</c:v>
                </c:pt>
                <c:pt idx="15620">
                  <c:v>44.047001896703598</c:v>
                </c:pt>
                <c:pt idx="15621">
                  <c:v>44.047711378931403</c:v>
                </c:pt>
                <c:pt idx="15622">
                  <c:v>44.048420814591701</c:v>
                </c:pt>
                <c:pt idx="15623">
                  <c:v>44.049130203687596</c:v>
                </c:pt>
                <c:pt idx="15624">
                  <c:v>44.049839546222302</c:v>
                </c:pt>
                <c:pt idx="15625">
                  <c:v>44.050548842198801</c:v>
                </c:pt>
                <c:pt idx="15626">
                  <c:v>44.051258091620198</c:v>
                </c:pt>
                <c:pt idx="15627">
                  <c:v>44.0519672944897</c:v>
                </c:pt>
                <c:pt idx="15628">
                  <c:v>44.052676450810303</c:v>
                </c:pt>
                <c:pt idx="15629">
                  <c:v>44.053385560585099</c:v>
                </c:pt>
                <c:pt idx="15630">
                  <c:v>44.054094623817299</c:v>
                </c:pt>
                <c:pt idx="15631">
                  <c:v>44.054803640509903</c:v>
                </c:pt>
                <c:pt idx="15632">
                  <c:v>44.055512610666099</c:v>
                </c:pt>
                <c:pt idx="15633">
                  <c:v>44.056221534288902</c:v>
                </c:pt>
                <c:pt idx="15634">
                  <c:v>44.056930411381501</c:v>
                </c:pt>
                <c:pt idx="15635">
                  <c:v>44.057639241946902</c:v>
                </c:pt>
                <c:pt idx="15636">
                  <c:v>44.058348025988302</c:v>
                </c:pt>
                <c:pt idx="15637">
                  <c:v>44.0590567635087</c:v>
                </c:pt>
                <c:pt idx="15638">
                  <c:v>44.059765454511201</c:v>
                </c:pt>
                <c:pt idx="15639">
                  <c:v>44.060474098999002</c:v>
                </c:pt>
                <c:pt idx="15640">
                  <c:v>44.061182696975102</c:v>
                </c:pt>
                <c:pt idx="15641">
                  <c:v>44.061891248442699</c:v>
                </c:pt>
                <c:pt idx="15642">
                  <c:v>44.062599753404797</c:v>
                </c:pt>
                <c:pt idx="15643">
                  <c:v>44.063308211864502</c:v>
                </c:pt>
                <c:pt idx="15644">
                  <c:v>44.064016623824998</c:v>
                </c:pt>
                <c:pt idx="15645">
                  <c:v>44.064724989289303</c:v>
                </c:pt>
                <c:pt idx="15646">
                  <c:v>44.065433308260502</c:v>
                </c:pt>
                <c:pt idx="15647">
                  <c:v>44.0661415807418</c:v>
                </c:pt>
                <c:pt idx="15648">
                  <c:v>44.066849806736201</c:v>
                </c:pt>
                <c:pt idx="15649">
                  <c:v>44.067557986246896</c:v>
                </c:pt>
                <c:pt idx="15650">
                  <c:v>44.068266119276799</c:v>
                </c:pt>
                <c:pt idx="15651">
                  <c:v>44.0689742058292</c:v>
                </c:pt>
                <c:pt idx="15652">
                  <c:v>44.069682245907103</c:v>
                </c:pt>
                <c:pt idx="15653">
                  <c:v>44.0703902395136</c:v>
                </c:pt>
                <c:pt idx="15654">
                  <c:v>44.071098186651803</c:v>
                </c:pt>
                <c:pt idx="15655">
                  <c:v>44.071806087324802</c:v>
                </c:pt>
                <c:pt idx="15656">
                  <c:v>44.072513941535703</c:v>
                </c:pt>
                <c:pt idx="15657">
                  <c:v>44.073221749287697</c:v>
                </c:pt>
                <c:pt idx="15658">
                  <c:v>44.073929510583703</c:v>
                </c:pt>
                <c:pt idx="15659">
                  <c:v>44.074637225426898</c:v>
                </c:pt>
                <c:pt idx="15660">
                  <c:v>44.075344893820301</c:v>
                </c:pt>
                <c:pt idx="15661">
                  <c:v>44.076052515767202</c:v>
                </c:pt>
                <c:pt idx="15662">
                  <c:v>44.076760091270501</c:v>
                </c:pt>
                <c:pt idx="15663">
                  <c:v>44.077467620333401</c:v>
                </c:pt>
                <c:pt idx="15664">
                  <c:v>44.078175102958902</c:v>
                </c:pt>
                <c:pt idx="15665">
                  <c:v>44.0788825391502</c:v>
                </c:pt>
                <c:pt idx="15666">
                  <c:v>44.079589928910302</c:v>
                </c:pt>
                <c:pt idx="15667">
                  <c:v>44.080297272242397</c:v>
                </c:pt>
                <c:pt idx="15668">
                  <c:v>44.081004569149499</c:v>
                </c:pt>
                <c:pt idx="15669">
                  <c:v>44.081711819634698</c:v>
                </c:pt>
                <c:pt idx="15670">
                  <c:v>44.082419023701199</c:v>
                </c:pt>
                <c:pt idx="15671">
                  <c:v>44.083126181351901</c:v>
                </c:pt>
                <c:pt idx="15672">
                  <c:v>44.0838332925901</c:v>
                </c:pt>
                <c:pt idx="15673">
                  <c:v>44.084540357418703</c:v>
                </c:pt>
                <c:pt idx="15674">
                  <c:v>44.0852473758409</c:v>
                </c:pt>
                <c:pt idx="15675">
                  <c:v>44.085954347859897</c:v>
                </c:pt>
                <c:pt idx="15676">
                  <c:v>44.086661273478498</c:v>
                </c:pt>
                <c:pt idx="15677">
                  <c:v>44.087368152700101</c:v>
                </c:pt>
                <c:pt idx="15678">
                  <c:v>44.088074985527598</c:v>
                </c:pt>
                <c:pt idx="15679">
                  <c:v>44.088781771964101</c:v>
                </c:pt>
                <c:pt idx="15680">
                  <c:v>44.0894885120128</c:v>
                </c:pt>
                <c:pt idx="15681">
                  <c:v>44.0901952056767</c:v>
                </c:pt>
                <c:pt idx="15682">
                  <c:v>44.090901852958801</c:v>
                </c:pt>
                <c:pt idx="15683">
                  <c:v>44.091608453862399</c:v>
                </c:pt>
                <c:pt idx="15684">
                  <c:v>44.0923150083905</c:v>
                </c:pt>
                <c:pt idx="15685">
                  <c:v>44.093021516546202</c:v>
                </c:pt>
                <c:pt idx="15686">
                  <c:v>44.093727978332602</c:v>
                </c:pt>
                <c:pt idx="15687">
                  <c:v>44.094434393752699</c:v>
                </c:pt>
                <c:pt idx="15688">
                  <c:v>44.095140762809599</c:v>
                </c:pt>
                <c:pt idx="15689">
                  <c:v>44.095847085506499</c:v>
                </c:pt>
                <c:pt idx="15690">
                  <c:v>44.096553361846397</c:v>
                </c:pt>
                <c:pt idx="15691">
                  <c:v>44.097259591832398</c:v>
                </c:pt>
                <c:pt idx="15692">
                  <c:v>44.097965775467699</c:v>
                </c:pt>
                <c:pt idx="15693">
                  <c:v>44.098671912755201</c:v>
                </c:pt>
                <c:pt idx="15694">
                  <c:v>44.099378003698099</c:v>
                </c:pt>
                <c:pt idx="15695">
                  <c:v>44.100084048299401</c:v>
                </c:pt>
                <c:pt idx="15696">
                  <c:v>44.100790046562302</c:v>
                </c:pt>
                <c:pt idx="15697">
                  <c:v>44.101495998489902</c:v>
                </c:pt>
                <c:pt idx="15698">
                  <c:v>44.102201904085099</c:v>
                </c:pt>
                <c:pt idx="15699">
                  <c:v>44.102907763351197</c:v>
                </c:pt>
                <c:pt idx="15700">
                  <c:v>44.103613576291202</c:v>
                </c:pt>
                <c:pt idx="15701">
                  <c:v>44.104319342908099</c:v>
                </c:pt>
                <c:pt idx="15702">
                  <c:v>44.105025063205098</c:v>
                </c:pt>
                <c:pt idx="15703">
                  <c:v>44.105730737185297</c:v>
                </c:pt>
                <c:pt idx="15704">
                  <c:v>44.106436364851703</c:v>
                </c:pt>
                <c:pt idx="15705">
                  <c:v>44.107141946207499</c:v>
                </c:pt>
                <c:pt idx="15706">
                  <c:v>44.107847481255597</c:v>
                </c:pt>
                <c:pt idx="15707">
                  <c:v>44.108552969999302</c:v>
                </c:pt>
                <c:pt idx="15708">
                  <c:v>44.109258412441498</c:v>
                </c:pt>
                <c:pt idx="15709">
                  <c:v>44.109963808585398</c:v>
                </c:pt>
                <c:pt idx="15710">
                  <c:v>44.110669158434</c:v>
                </c:pt>
                <c:pt idx="15711">
                  <c:v>44.111374461990401</c:v>
                </c:pt>
                <c:pt idx="15712">
                  <c:v>44.1120797192578</c:v>
                </c:pt>
                <c:pt idx="15713">
                  <c:v>44.112784930239201</c:v>
                </c:pt>
                <c:pt idx="15714">
                  <c:v>44.113490094937603</c:v>
                </c:pt>
                <c:pt idx="15715">
                  <c:v>44.114195213356197</c:v>
                </c:pt>
                <c:pt idx="15716">
                  <c:v>44.114900285498102</c:v>
                </c:pt>
                <c:pt idx="15717">
                  <c:v>44.115605311366203</c:v>
                </c:pt>
                <c:pt idx="15718">
                  <c:v>44.116310290963803</c:v>
                </c:pt>
                <c:pt idx="15719">
                  <c:v>44.117015224293901</c:v>
                </c:pt>
                <c:pt idx="15720">
                  <c:v>44.117720111359603</c:v>
                </c:pt>
                <c:pt idx="15721">
                  <c:v>44.118424952163899</c:v>
                </c:pt>
                <c:pt idx="15722">
                  <c:v>44.119129746709902</c:v>
                </c:pt>
                <c:pt idx="15723">
                  <c:v>44.119834495000802</c:v>
                </c:pt>
                <c:pt idx="15724">
                  <c:v>44.120539197039598</c:v>
                </c:pt>
                <c:pt idx="15725">
                  <c:v>44.121243852829302</c:v>
                </c:pt>
                <c:pt idx="15726">
                  <c:v>44.121948462373197</c:v>
                </c:pt>
                <c:pt idx="15727">
                  <c:v>44.122653025674097</c:v>
                </c:pt>
                <c:pt idx="15728">
                  <c:v>44.123357542735299</c:v>
                </c:pt>
                <c:pt idx="15729">
                  <c:v>44.124062013559701</c:v>
                </c:pt>
                <c:pt idx="15730">
                  <c:v>44.124766438150601</c:v>
                </c:pt>
                <c:pt idx="15731">
                  <c:v>44.125470816510898</c:v>
                </c:pt>
                <c:pt idx="15732">
                  <c:v>44.126175148643803</c:v>
                </c:pt>
                <c:pt idx="15733">
                  <c:v>44.126879434552201</c:v>
                </c:pt>
                <c:pt idx="15734">
                  <c:v>44.127583674239403</c:v>
                </c:pt>
                <c:pt idx="15735">
                  <c:v>44.128287867708302</c:v>
                </c:pt>
                <c:pt idx="15736">
                  <c:v>44.128992014962101</c:v>
                </c:pt>
                <c:pt idx="15737">
                  <c:v>44.129696116003899</c:v>
                </c:pt>
                <c:pt idx="15738">
                  <c:v>44.130400170836602</c:v>
                </c:pt>
                <c:pt idx="15739">
                  <c:v>44.131104179463399</c:v>
                </c:pt>
                <c:pt idx="15740">
                  <c:v>44.131808141887397</c:v>
                </c:pt>
                <c:pt idx="15741">
                  <c:v>44.132512058111701</c:v>
                </c:pt>
                <c:pt idx="15742">
                  <c:v>44.133215928139201</c:v>
                </c:pt>
                <c:pt idx="15743">
                  <c:v>44.133919751973202</c:v>
                </c:pt>
                <c:pt idx="15744">
                  <c:v>44.134623529616597</c:v>
                </c:pt>
                <c:pt idx="15745">
                  <c:v>44.135327261072597</c:v>
                </c:pt>
                <c:pt idx="15746">
                  <c:v>44.136030946344199</c:v>
                </c:pt>
                <c:pt idx="15747">
                  <c:v>44.136734585434503</c:v>
                </c:pt>
                <c:pt idx="15748">
                  <c:v>44.137438178346599</c:v>
                </c:pt>
                <c:pt idx="15749">
                  <c:v>44.1381417250835</c:v>
                </c:pt>
                <c:pt idx="15750">
                  <c:v>44.138845225648403</c:v>
                </c:pt>
                <c:pt idx="15751">
                  <c:v>44.1395486800442</c:v>
                </c:pt>
                <c:pt idx="15752">
                  <c:v>44.140252088274202</c:v>
                </c:pt>
                <c:pt idx="15753">
                  <c:v>44.140955450341302</c:v>
                </c:pt>
                <c:pt idx="15754">
                  <c:v>44.141658766248597</c:v>
                </c:pt>
                <c:pt idx="15755">
                  <c:v>44.142362035999298</c:v>
                </c:pt>
                <c:pt idx="15756">
                  <c:v>44.143065259596298</c:v>
                </c:pt>
                <c:pt idx="15757">
                  <c:v>44.143768437042702</c:v>
                </c:pt>
                <c:pt idx="15758">
                  <c:v>44.1444715683417</c:v>
                </c:pt>
                <c:pt idx="15759">
                  <c:v>44.145174653496298</c:v>
                </c:pt>
                <c:pt idx="15760">
                  <c:v>44.145877692509501</c:v>
                </c:pt>
                <c:pt idx="15761">
                  <c:v>44.1465806853845</c:v>
                </c:pt>
                <c:pt idx="15762">
                  <c:v>44.147283632124299</c:v>
                </c:pt>
                <c:pt idx="15763">
                  <c:v>44.147986532731998</c:v>
                </c:pt>
                <c:pt idx="15764">
                  <c:v>44.148689387210702</c:v>
                </c:pt>
                <c:pt idx="15765">
                  <c:v>44.149392195563401</c:v>
                </c:pt>
                <c:pt idx="15766">
                  <c:v>44.1500949577932</c:v>
                </c:pt>
                <c:pt idx="15767">
                  <c:v>44.150797673903199</c:v>
                </c:pt>
                <c:pt idx="15768">
                  <c:v>44.151500343896402</c:v>
                </c:pt>
                <c:pt idx="15769">
                  <c:v>44.152202967775899</c:v>
                </c:pt>
                <c:pt idx="15770">
                  <c:v>44.152905545544897</c:v>
                </c:pt>
                <c:pt idx="15771">
                  <c:v>44.1536080772063</c:v>
                </c:pt>
                <c:pt idx="15772">
                  <c:v>44.1543105627632</c:v>
                </c:pt>
                <c:pt idx="15773">
                  <c:v>44.155013002218702</c:v>
                </c:pt>
                <c:pt idx="15774">
                  <c:v>44.155715395575903</c:v>
                </c:pt>
                <c:pt idx="15775">
                  <c:v>44.156417742837903</c:v>
                </c:pt>
                <c:pt idx="15776">
                  <c:v>44.157120044007598</c:v>
                </c:pt>
                <c:pt idx="15777">
                  <c:v>44.157822299088302</c:v>
                </c:pt>
                <c:pt idx="15778">
                  <c:v>44.158524508082898</c:v>
                </c:pt>
                <c:pt idx="15779">
                  <c:v>44.159226670994499</c:v>
                </c:pt>
                <c:pt idx="15780">
                  <c:v>44.159928787826203</c:v>
                </c:pt>
                <c:pt idx="15781">
                  <c:v>44.160630858581001</c:v>
                </c:pt>
                <c:pt idx="15782">
                  <c:v>44.161332883262098</c:v>
                </c:pt>
                <c:pt idx="15783">
                  <c:v>44.162034861872499</c:v>
                </c:pt>
                <c:pt idx="15784">
                  <c:v>44.162736794415302</c:v>
                </c:pt>
                <c:pt idx="15785">
                  <c:v>44.1634386808934</c:v>
                </c:pt>
                <c:pt idx="15786">
                  <c:v>44.164140521310102</c:v>
                </c:pt>
                <c:pt idx="15787">
                  <c:v>44.164842315668302</c:v>
                </c:pt>
                <c:pt idx="15788">
                  <c:v>44.165544063971197</c:v>
                </c:pt>
                <c:pt idx="15789">
                  <c:v>44.166245766221799</c:v>
                </c:pt>
                <c:pt idx="15790">
                  <c:v>44.1669474224231</c:v>
                </c:pt>
                <c:pt idx="15791">
                  <c:v>44.167649032578304</c:v>
                </c:pt>
                <c:pt idx="15792">
                  <c:v>44.168350596690402</c:v>
                </c:pt>
                <c:pt idx="15793">
                  <c:v>44.169052114762401</c:v>
                </c:pt>
                <c:pt idx="15794">
                  <c:v>44.169753586797498</c:v>
                </c:pt>
                <c:pt idx="15795">
                  <c:v>44.170455012798698</c:v>
                </c:pt>
                <c:pt idx="15796">
                  <c:v>44.171156392768999</c:v>
                </c:pt>
                <c:pt idx="15797">
                  <c:v>44.171857726711501</c:v>
                </c:pt>
                <c:pt idx="15798">
                  <c:v>44.1725590146294</c:v>
                </c:pt>
                <c:pt idx="15799">
                  <c:v>44.173260256525602</c:v>
                </c:pt>
                <c:pt idx="15800">
                  <c:v>44.173961452403198</c:v>
                </c:pt>
                <c:pt idx="15801">
                  <c:v>44.1746626022653</c:v>
                </c:pt>
                <c:pt idx="15802">
                  <c:v>44.175363706115</c:v>
                </c:pt>
                <c:pt idx="15803">
                  <c:v>44.176064763955303</c:v>
                </c:pt>
                <c:pt idx="15804">
                  <c:v>44.176765775789299</c:v>
                </c:pt>
                <c:pt idx="15805">
                  <c:v>44.177466741620002</c:v>
                </c:pt>
                <c:pt idx="15806">
                  <c:v>44.178167661450502</c:v>
                </c:pt>
                <c:pt idx="15807">
                  <c:v>44.178868535283797</c:v>
                </c:pt>
                <c:pt idx="15808">
                  <c:v>44.1795693631231</c:v>
                </c:pt>
                <c:pt idx="15809">
                  <c:v>44.180270144971502</c:v>
                </c:pt>
                <c:pt idx="15810">
                  <c:v>44.180970880831801</c:v>
                </c:pt>
                <c:pt idx="15811">
                  <c:v>44.181671570707302</c:v>
                </c:pt>
                <c:pt idx="15812">
                  <c:v>44.182372214600903</c:v>
                </c:pt>
                <c:pt idx="15813">
                  <c:v>44.183072812515803</c:v>
                </c:pt>
                <c:pt idx="15814">
                  <c:v>44.183773364455</c:v>
                </c:pt>
                <c:pt idx="15815">
                  <c:v>44.184473870421598</c:v>
                </c:pt>
                <c:pt idx="15816">
                  <c:v>44.185174330418597</c:v>
                </c:pt>
                <c:pt idx="15817">
                  <c:v>44.185874744449102</c:v>
                </c:pt>
                <c:pt idx="15818">
                  <c:v>44.186575112516103</c:v>
                </c:pt>
                <c:pt idx="15819">
                  <c:v>44.187275434622798</c:v>
                </c:pt>
                <c:pt idx="15820">
                  <c:v>44.187975710772101</c:v>
                </c:pt>
                <c:pt idx="15821">
                  <c:v>44.188675940967101</c:v>
                </c:pt>
                <c:pt idx="15822">
                  <c:v>44.189376125210998</c:v>
                </c:pt>
                <c:pt idx="15823">
                  <c:v>44.190076263506597</c:v>
                </c:pt>
                <c:pt idx="15824">
                  <c:v>44.190776355857203</c:v>
                </c:pt>
                <c:pt idx="15825">
                  <c:v>44.191476402265799</c:v>
                </c:pt>
                <c:pt idx="15826">
                  <c:v>44.192176402735399</c:v>
                </c:pt>
                <c:pt idx="15827">
                  <c:v>44.192876357269</c:v>
                </c:pt>
                <c:pt idx="15828">
                  <c:v>44.193576265869801</c:v>
                </c:pt>
                <c:pt idx="15829">
                  <c:v>44.1942761285408</c:v>
                </c:pt>
                <c:pt idx="15830">
                  <c:v>44.194975945285101</c:v>
                </c:pt>
                <c:pt idx="15831">
                  <c:v>44.195675716105697</c:v>
                </c:pt>
                <c:pt idx="15832">
                  <c:v>44.196375441005699</c:v>
                </c:pt>
                <c:pt idx="15833">
                  <c:v>44.197075119988099</c:v>
                </c:pt>
                <c:pt idx="15834">
                  <c:v>44.197774753055903</c:v>
                </c:pt>
                <c:pt idx="15835">
                  <c:v>44.1984743402124</c:v>
                </c:pt>
                <c:pt idx="15836">
                  <c:v>44.199173881460403</c:v>
                </c:pt>
                <c:pt idx="15837">
                  <c:v>44.199873376803097</c:v>
                </c:pt>
                <c:pt idx="15838">
                  <c:v>44.200572826243601</c:v>
                </c:pt>
                <c:pt idx="15839">
                  <c:v>44.201272229784799</c:v>
                </c:pt>
                <c:pt idx="15840">
                  <c:v>44.201971587429803</c:v>
                </c:pt>
                <c:pt idx="15841">
                  <c:v>44.202670899181697</c:v>
                </c:pt>
                <c:pt idx="15842">
                  <c:v>44.203370165043602</c:v>
                </c:pt>
                <c:pt idx="15843">
                  <c:v>44.2040693850184</c:v>
                </c:pt>
                <c:pt idx="15844">
                  <c:v>44.204768559109297</c:v>
                </c:pt>
                <c:pt idx="15845">
                  <c:v>44.205467687319299</c:v>
                </c:pt>
                <c:pt idx="15846">
                  <c:v>44.206166769651503</c:v>
                </c:pt>
                <c:pt idx="15847">
                  <c:v>44.206865806108901</c:v>
                </c:pt>
                <c:pt idx="15848">
                  <c:v>44.207564796694598</c:v>
                </c:pt>
                <c:pt idx="15849">
                  <c:v>44.2082637414115</c:v>
                </c:pt>
                <c:pt idx="15850">
                  <c:v>44.208962640262897</c:v>
                </c:pt>
                <c:pt idx="15851">
                  <c:v>44.209661493251701</c:v>
                </c:pt>
                <c:pt idx="15852">
                  <c:v>44.210360300380998</c:v>
                </c:pt>
                <c:pt idx="15853">
                  <c:v>44.211059061653799</c:v>
                </c:pt>
                <c:pt idx="15854">
                  <c:v>44.211757777073203</c:v>
                </c:pt>
                <c:pt idx="15855">
                  <c:v>44.2124564466423</c:v>
                </c:pt>
                <c:pt idx="15856">
                  <c:v>44.213155070364103</c:v>
                </c:pt>
                <c:pt idx="15857">
                  <c:v>44.213853648241603</c:v>
                </c:pt>
                <c:pt idx="15858">
                  <c:v>44.214552180277899</c:v>
                </c:pt>
                <c:pt idx="15859">
                  <c:v>44.215250666476003</c:v>
                </c:pt>
                <c:pt idx="15860">
                  <c:v>44.215949106839098</c:v>
                </c:pt>
                <c:pt idx="15861">
                  <c:v>44.216647501370097</c:v>
                </c:pt>
                <c:pt idx="15862">
                  <c:v>44.217345850072199</c:v>
                </c:pt>
                <c:pt idx="15863">
                  <c:v>44.218044152948302</c:v>
                </c:pt>
                <c:pt idx="15864">
                  <c:v>44.218742410001497</c:v>
                </c:pt>
                <c:pt idx="15865">
                  <c:v>44.219440621234803</c:v>
                </c:pt>
                <c:pt idx="15866">
                  <c:v>44.220138786651397</c:v>
                </c:pt>
                <c:pt idx="15867">
                  <c:v>44.220836906254299</c:v>
                </c:pt>
                <c:pt idx="15868">
                  <c:v>44.2215349800464</c:v>
                </c:pt>
                <c:pt idx="15869">
                  <c:v>44.222233008030898</c:v>
                </c:pt>
                <c:pt idx="15870">
                  <c:v>44.222930990210898</c:v>
                </c:pt>
                <c:pt idx="15871">
                  <c:v>44.2236289265892</c:v>
                </c:pt>
                <c:pt idx="15872">
                  <c:v>44.2243268171691</c:v>
                </c:pt>
                <c:pt idx="15873">
                  <c:v>44.225024661953597</c:v>
                </c:pt>
                <c:pt idx="15874">
                  <c:v>44.225722460945697</c:v>
                </c:pt>
                <c:pt idx="15875">
                  <c:v>44.226420214148398</c:v>
                </c:pt>
                <c:pt idx="15876">
                  <c:v>44.227117921564798</c:v>
                </c:pt>
                <c:pt idx="15877">
                  <c:v>44.227815583198002</c:v>
                </c:pt>
                <c:pt idx="15878">
                  <c:v>44.228513199051001</c:v>
                </c:pt>
                <c:pt idx="15879">
                  <c:v>44.229210769126801</c:v>
                </c:pt>
                <c:pt idx="15880">
                  <c:v>44.229908293428501</c:v>
                </c:pt>
                <c:pt idx="15881">
                  <c:v>44.230605771959198</c:v>
                </c:pt>
                <c:pt idx="15882">
                  <c:v>44.231303204721897</c:v>
                </c:pt>
                <c:pt idx="15883">
                  <c:v>44.232000591719597</c:v>
                </c:pt>
                <c:pt idx="15884">
                  <c:v>44.232697932955297</c:v>
                </c:pt>
                <c:pt idx="15885">
                  <c:v>44.233395228432201</c:v>
                </c:pt>
                <c:pt idx="15886">
                  <c:v>44.2340924781533</c:v>
                </c:pt>
                <c:pt idx="15887">
                  <c:v>44.234789682121601</c:v>
                </c:pt>
                <c:pt idx="15888">
                  <c:v>44.235486840340201</c:v>
                </c:pt>
                <c:pt idx="15889">
                  <c:v>44.236183952812098</c:v>
                </c:pt>
                <c:pt idx="15890">
                  <c:v>44.236881019540299</c:v>
                </c:pt>
                <c:pt idx="15891">
                  <c:v>44.237578040528</c:v>
                </c:pt>
                <c:pt idx="15892">
                  <c:v>44.2382750157781</c:v>
                </c:pt>
                <c:pt idx="15893">
                  <c:v>44.238971945293699</c:v>
                </c:pt>
                <c:pt idx="15894">
                  <c:v>44.2396688290778</c:v>
                </c:pt>
                <c:pt idx="15895">
                  <c:v>44.240365667133503</c:v>
                </c:pt>
                <c:pt idx="15896">
                  <c:v>44.241062459463897</c:v>
                </c:pt>
                <c:pt idx="15897">
                  <c:v>44.241759206071897</c:v>
                </c:pt>
                <c:pt idx="15898">
                  <c:v>44.2424559069606</c:v>
                </c:pt>
                <c:pt idx="15899">
                  <c:v>44.243152562133098</c:v>
                </c:pt>
                <c:pt idx="15900">
                  <c:v>44.243849171592402</c:v>
                </c:pt>
                <c:pt idx="15901">
                  <c:v>44.244545735341497</c:v>
                </c:pt>
                <c:pt idx="15902">
                  <c:v>44.245242253383502</c:v>
                </c:pt>
                <c:pt idx="15903">
                  <c:v>44.245938725721402</c:v>
                </c:pt>
                <c:pt idx="15904">
                  <c:v>44.246635152358401</c:v>
                </c:pt>
                <c:pt idx="15905">
                  <c:v>44.247331533297299</c:v>
                </c:pt>
                <c:pt idx="15906">
                  <c:v>44.2480278685413</c:v>
                </c:pt>
                <c:pt idx="15907">
                  <c:v>44.248724158093303</c:v>
                </c:pt>
                <c:pt idx="15908">
                  <c:v>44.249420401956598</c:v>
                </c:pt>
                <c:pt idx="15909">
                  <c:v>44.250116600134</c:v>
                </c:pt>
                <c:pt idx="15910">
                  <c:v>44.250812752628597</c:v>
                </c:pt>
                <c:pt idx="15911">
                  <c:v>44.251508859443497</c:v>
                </c:pt>
                <c:pt idx="15912">
                  <c:v>44.252204920581597</c:v>
                </c:pt>
                <c:pt idx="15913">
                  <c:v>44.252900936046203</c:v>
                </c:pt>
                <c:pt idx="15914">
                  <c:v>44.253596905840098</c:v>
                </c:pt>
                <c:pt idx="15915">
                  <c:v>44.254292829966403</c:v>
                </c:pt>
                <c:pt idx="15916">
                  <c:v>44.254988708428201</c:v>
                </c:pt>
                <c:pt idx="15917">
                  <c:v>44.255684541228497</c:v>
                </c:pt>
                <c:pt idx="15918">
                  <c:v>44.256380328370298</c:v>
                </c:pt>
                <c:pt idx="15919">
                  <c:v>44.257076069856701</c:v>
                </c:pt>
                <c:pt idx="15920">
                  <c:v>44.257771765690798</c:v>
                </c:pt>
                <c:pt idx="15921">
                  <c:v>44.258467415875501</c:v>
                </c:pt>
                <c:pt idx="15922">
                  <c:v>44.259163020413901</c:v>
                </c:pt>
                <c:pt idx="15923">
                  <c:v>44.259858579308997</c:v>
                </c:pt>
                <c:pt idx="15924">
                  <c:v>44.2605540925639</c:v>
                </c:pt>
                <c:pt idx="15925">
                  <c:v>44.261249560181597</c:v>
                </c:pt>
                <c:pt idx="15926">
                  <c:v>44.261944982165197</c:v>
                </c:pt>
                <c:pt idx="15927">
                  <c:v>44.262640358517601</c:v>
                </c:pt>
                <c:pt idx="15928">
                  <c:v>44.263335689241998</c:v>
                </c:pt>
                <c:pt idx="15929">
                  <c:v>44.264030974341303</c:v>
                </c:pt>
                <c:pt idx="15930">
                  <c:v>44.264726213818697</c:v>
                </c:pt>
                <c:pt idx="15931">
                  <c:v>44.265421407677003</c:v>
                </c:pt>
                <c:pt idx="15932">
                  <c:v>44.266116555919503</c:v>
                </c:pt>
                <c:pt idx="15933">
                  <c:v>44.266811658549003</c:v>
                </c:pt>
                <c:pt idx="15934">
                  <c:v>44.2675067155687</c:v>
                </c:pt>
                <c:pt idx="15935">
                  <c:v>44.268201726981601</c:v>
                </c:pt>
                <c:pt idx="15936">
                  <c:v>44.268896692790698</c:v>
                </c:pt>
                <c:pt idx="15937">
                  <c:v>44.269591612999001</c:v>
                </c:pt>
                <c:pt idx="15938">
                  <c:v>44.270286487609603</c:v>
                </c:pt>
                <c:pt idx="15939">
                  <c:v>44.270981316625601</c:v>
                </c:pt>
                <c:pt idx="15940">
                  <c:v>44.271676100049802</c:v>
                </c:pt>
                <c:pt idx="15941">
                  <c:v>44.272370837885497</c:v>
                </c:pt>
                <c:pt idx="15942">
                  <c:v>44.273065530135597</c:v>
                </c:pt>
                <c:pt idx="15943">
                  <c:v>44.273760176803201</c:v>
                </c:pt>
                <c:pt idx="15944">
                  <c:v>44.274454777891201</c:v>
                </c:pt>
                <c:pt idx="15945">
                  <c:v>44.275149333402801</c:v>
                </c:pt>
                <c:pt idx="15946">
                  <c:v>44.275843843340901</c:v>
                </c:pt>
                <c:pt idx="15947">
                  <c:v>44.276538307708698</c:v>
                </c:pt>
                <c:pt idx="15948">
                  <c:v>44.277232726508998</c:v>
                </c:pt>
                <c:pt idx="15949">
                  <c:v>44.277927099745</c:v>
                </c:pt>
                <c:pt idx="15950">
                  <c:v>44.278621427419701</c:v>
                </c:pt>
                <c:pt idx="15951">
                  <c:v>44.2793157095361</c:v>
                </c:pt>
                <c:pt idx="15952">
                  <c:v>44.280009946097302</c:v>
                </c:pt>
                <c:pt idx="15953">
                  <c:v>44.280704137106298</c:v>
                </c:pt>
                <c:pt idx="15954">
                  <c:v>44.281398282566002</c:v>
                </c:pt>
                <c:pt idx="15955">
                  <c:v>44.282092382479703</c:v>
                </c:pt>
                <c:pt idx="15956">
                  <c:v>44.282786436850202</c:v>
                </c:pt>
                <c:pt idx="15957">
                  <c:v>44.283480445680603</c:v>
                </c:pt>
                <c:pt idx="15958">
                  <c:v>44.284174408973897</c:v>
                </c:pt>
                <c:pt idx="15959">
                  <c:v>44.284868326733303</c:v>
                </c:pt>
                <c:pt idx="15960">
                  <c:v>44.2855621989616</c:v>
                </c:pt>
                <c:pt idx="15961">
                  <c:v>44.286256025661999</c:v>
                </c:pt>
                <c:pt idx="15962">
                  <c:v>44.286949806837399</c:v>
                </c:pt>
                <c:pt idx="15963">
                  <c:v>44.287643542490898</c:v>
                </c:pt>
                <c:pt idx="15964">
                  <c:v>44.288337232625601</c:v>
                </c:pt>
                <c:pt idx="15965">
                  <c:v>44.2890308772444</c:v>
                </c:pt>
                <c:pt idx="15966">
                  <c:v>44.289724476350401</c:v>
                </c:pt>
                <c:pt idx="15967">
                  <c:v>44.290418029946601</c:v>
                </c:pt>
                <c:pt idx="15968">
                  <c:v>44.291111538035999</c:v>
                </c:pt>
                <c:pt idx="15969">
                  <c:v>44.2918050006217</c:v>
                </c:pt>
                <c:pt idx="15970">
                  <c:v>44.292498417706703</c:v>
                </c:pt>
                <c:pt idx="15971">
                  <c:v>44.293191789294099</c:v>
                </c:pt>
                <c:pt idx="15972">
                  <c:v>44.293885115386701</c:v>
                </c:pt>
                <c:pt idx="15973">
                  <c:v>44.294578395987799</c:v>
                </c:pt>
                <c:pt idx="15974">
                  <c:v>44.295271631100299</c:v>
                </c:pt>
                <c:pt idx="15975">
                  <c:v>44.2959648207272</c:v>
                </c:pt>
                <c:pt idx="15976">
                  <c:v>44.2966579648715</c:v>
                </c:pt>
                <c:pt idx="15977">
                  <c:v>44.297351063536397</c:v>
                </c:pt>
                <c:pt idx="15978">
                  <c:v>44.298044116724803</c:v>
                </c:pt>
                <c:pt idx="15979">
                  <c:v>44.298737124439697</c:v>
                </c:pt>
                <c:pt idx="15980">
                  <c:v>44.299430086684197</c:v>
                </c:pt>
                <c:pt idx="15981">
                  <c:v>44.300123003461202</c:v>
                </c:pt>
                <c:pt idx="15982">
                  <c:v>44.300815874773903</c:v>
                </c:pt>
                <c:pt idx="15983">
                  <c:v>44.301508700625298</c:v>
                </c:pt>
                <c:pt idx="15984">
                  <c:v>44.302201481018301</c:v>
                </c:pt>
                <c:pt idx="15985">
                  <c:v>44.302894215956002</c:v>
                </c:pt>
                <c:pt idx="15986">
                  <c:v>44.303586905441399</c:v>
                </c:pt>
                <c:pt idx="15987">
                  <c:v>44.304279549477599</c:v>
                </c:pt>
                <c:pt idx="15988">
                  <c:v>44.304972148067499</c:v>
                </c:pt>
                <c:pt idx="15989">
                  <c:v>44.305664701214297</c:v>
                </c:pt>
                <c:pt idx="15990">
                  <c:v>44.306357208920801</c:v>
                </c:pt>
                <c:pt idx="15991">
                  <c:v>44.3070496711902</c:v>
                </c:pt>
                <c:pt idx="15992">
                  <c:v>44.307742088025499</c:v>
                </c:pt>
                <c:pt idx="15993">
                  <c:v>44.308434459429698</c:v>
                </c:pt>
                <c:pt idx="15994">
                  <c:v>44.309126785405702</c:v>
                </c:pt>
                <c:pt idx="15995">
                  <c:v>44.309819065956702</c:v>
                </c:pt>
                <c:pt idx="15996">
                  <c:v>44.310511301085697</c:v>
                </c:pt>
                <c:pt idx="15997">
                  <c:v>44.311203490795698</c:v>
                </c:pt>
                <c:pt idx="15998">
                  <c:v>44.311895635089598</c:v>
                </c:pt>
                <c:pt idx="15999">
                  <c:v>44.312587733970602</c:v>
                </c:pt>
                <c:pt idx="16000">
                  <c:v>44.313279787441601</c:v>
                </c:pt>
                <c:pt idx="16001">
                  <c:v>44.313971795505701</c:v>
                </c:pt>
                <c:pt idx="16002">
                  <c:v>44.314663758165899</c:v>
                </c:pt>
                <c:pt idx="16003">
                  <c:v>44.315355675425202</c:v>
                </c:pt>
                <c:pt idx="16004">
                  <c:v>44.316047547286601</c:v>
                </c:pt>
                <c:pt idx="16005">
                  <c:v>44.316739373753201</c:v>
                </c:pt>
                <c:pt idx="16006">
                  <c:v>44.317431154828</c:v>
                </c:pt>
                <c:pt idx="16007">
                  <c:v>44.318122890513997</c:v>
                </c:pt>
                <c:pt idx="16008">
                  <c:v>44.318814580814099</c:v>
                </c:pt>
                <c:pt idx="16009">
                  <c:v>44.319506225731601</c:v>
                </c:pt>
                <c:pt idx="16010">
                  <c:v>44.320197825269197</c:v>
                </c:pt>
                <c:pt idx="16011">
                  <c:v>44.320889379430199</c:v>
                </c:pt>
                <c:pt idx="16012">
                  <c:v>44.321580888217397</c:v>
                </c:pt>
                <c:pt idx="16013">
                  <c:v>44.322272351633998</c:v>
                </c:pt>
                <c:pt idx="16014">
                  <c:v>44.3229637696829</c:v>
                </c:pt>
                <c:pt idx="16015">
                  <c:v>44.323655142367102</c:v>
                </c:pt>
                <c:pt idx="16016">
                  <c:v>44.324346469689701</c:v>
                </c:pt>
                <c:pt idx="16017">
                  <c:v>44.325037751653703</c:v>
                </c:pt>
                <c:pt idx="16018">
                  <c:v>44.325728988262199</c:v>
                </c:pt>
                <c:pt idx="16019">
                  <c:v>44.326420179518003</c:v>
                </c:pt>
                <c:pt idx="16020">
                  <c:v>44.327111325424298</c:v>
                </c:pt>
                <c:pt idx="16021">
                  <c:v>44.327802425983997</c:v>
                </c:pt>
                <c:pt idx="16022">
                  <c:v>44.328493481200297</c:v>
                </c:pt>
                <c:pt idx="16023">
                  <c:v>44.329184491075999</c:v>
                </c:pt>
                <c:pt idx="16024">
                  <c:v>44.3298754556142</c:v>
                </c:pt>
                <c:pt idx="16025">
                  <c:v>44.330566374817998</c:v>
                </c:pt>
                <c:pt idx="16026">
                  <c:v>44.331257248690299</c:v>
                </c:pt>
                <c:pt idx="16027">
                  <c:v>44.331948077234202</c:v>
                </c:pt>
                <c:pt idx="16028">
                  <c:v>44.332638860452597</c:v>
                </c:pt>
                <c:pt idx="16029">
                  <c:v>44.333329598348598</c:v>
                </c:pt>
                <c:pt idx="16030">
                  <c:v>44.334020290925302</c:v>
                </c:pt>
                <c:pt idx="16031">
                  <c:v>44.334710938185601</c:v>
                </c:pt>
                <c:pt idx="16032">
                  <c:v>44.335401540132501</c:v>
                </c:pt>
                <c:pt idx="16033">
                  <c:v>44.3360920967691</c:v>
                </c:pt>
                <c:pt idx="16034">
                  <c:v>44.336782608098297</c:v>
                </c:pt>
                <c:pt idx="16035">
                  <c:v>44.337473074123203</c:v>
                </c:pt>
                <c:pt idx="16036">
                  <c:v>44.338163494846903</c:v>
                </c:pt>
                <c:pt idx="16037">
                  <c:v>44.338853870272203</c:v>
                </c:pt>
                <c:pt idx="16038">
                  <c:v>44.339544200402301</c:v>
                </c:pt>
                <c:pt idx="16039">
                  <c:v>44.340234485240103</c:v>
                </c:pt>
                <c:pt idx="16040">
                  <c:v>44.3409247247886</c:v>
                </c:pt>
                <c:pt idx="16041">
                  <c:v>44.341614919050997</c:v>
                </c:pt>
                <c:pt idx="16042">
                  <c:v>44.3423050680301</c:v>
                </c:pt>
                <c:pt idx="16043">
                  <c:v>44.342995171729001</c:v>
                </c:pt>
                <c:pt idx="16044">
                  <c:v>44.343685230150697</c:v>
                </c:pt>
                <c:pt idx="16045">
                  <c:v>44.344375243298202</c:v>
                </c:pt>
                <c:pt idx="16046">
                  <c:v>44.3450652111746</c:v>
                </c:pt>
                <c:pt idx="16047">
                  <c:v>44.345755133782802</c:v>
                </c:pt>
                <c:pt idx="16048">
                  <c:v>44.346445011125901</c:v>
                </c:pt>
                <c:pt idx="16049">
                  <c:v>44.347134843206803</c:v>
                </c:pt>
                <c:pt idx="16050">
                  <c:v>44.347824630028597</c:v>
                </c:pt>
                <c:pt idx="16051">
                  <c:v>44.348514371594298</c:v>
                </c:pt>
                <c:pt idx="16052">
                  <c:v>44.349204067906904</c:v>
                </c:pt>
                <c:pt idx="16053">
                  <c:v>44.349893718969398</c:v>
                </c:pt>
                <c:pt idx="16054">
                  <c:v>44.3505833247849</c:v>
                </c:pt>
                <c:pt idx="16055">
                  <c:v>44.351272885356202</c:v>
                </c:pt>
                <c:pt idx="16056">
                  <c:v>44.351962400686503</c:v>
                </c:pt>
                <c:pt idx="16057">
                  <c:v>44.3526518707788</c:v>
                </c:pt>
                <c:pt idx="16058">
                  <c:v>44.353341295636</c:v>
                </c:pt>
                <c:pt idx="16059">
                  <c:v>44.3540306752612</c:v>
                </c:pt>
                <c:pt idx="16060">
                  <c:v>44.354720009657399</c:v>
                </c:pt>
                <c:pt idx="16061">
                  <c:v>44.355409298827503</c:v>
                </c:pt>
                <c:pt idx="16062">
                  <c:v>44.356098542774703</c:v>
                </c:pt>
                <c:pt idx="16063">
                  <c:v>44.356787741501897</c:v>
                </c:pt>
                <c:pt idx="16064">
                  <c:v>44.357476895012098</c:v>
                </c:pt>
                <c:pt idx="16065">
                  <c:v>44.358166003308298</c:v>
                </c:pt>
                <c:pt idx="16066">
                  <c:v>44.358855066393502</c:v>
                </c:pt>
                <c:pt idx="16067">
                  <c:v>44.359544084270802</c:v>
                </c:pt>
                <c:pt idx="16068">
                  <c:v>44.360233056943201</c:v>
                </c:pt>
                <c:pt idx="16069">
                  <c:v>44.360921984413601</c:v>
                </c:pt>
                <c:pt idx="16070">
                  <c:v>44.361610866684998</c:v>
                </c:pt>
                <c:pt idx="16071">
                  <c:v>44.362299703760499</c:v>
                </c:pt>
                <c:pt idx="16072">
                  <c:v>44.362988495643101</c:v>
                </c:pt>
                <c:pt idx="16073">
                  <c:v>44.363677242335797</c:v>
                </c:pt>
                <c:pt idx="16074">
                  <c:v>44.364365943841598</c:v>
                </c:pt>
                <c:pt idx="16075">
                  <c:v>44.365054600163504</c:v>
                </c:pt>
                <c:pt idx="16076">
                  <c:v>44.365743211304498</c:v>
                </c:pt>
                <c:pt idx="16077">
                  <c:v>44.3664317772676</c:v>
                </c:pt>
                <c:pt idx="16078">
                  <c:v>44.367120298055703</c:v>
                </c:pt>
                <c:pt idx="16079">
                  <c:v>44.367808773672103</c:v>
                </c:pt>
                <c:pt idx="16080">
                  <c:v>44.3684972041195</c:v>
                </c:pt>
                <c:pt idx="16081">
                  <c:v>44.369185589401098</c:v>
                </c:pt>
                <c:pt idx="16082">
                  <c:v>44.369873929519798</c:v>
                </c:pt>
                <c:pt idx="16083">
                  <c:v>44.370562224478597</c:v>
                </c:pt>
                <c:pt idx="16084">
                  <c:v>44.3712504742806</c:v>
                </c:pt>
                <c:pt idx="16085">
                  <c:v>44.3719386789287</c:v>
                </c:pt>
                <c:pt idx="16086">
                  <c:v>44.372626838426001</c:v>
                </c:pt>
                <c:pt idx="16087">
                  <c:v>44.373314952775402</c:v>
                </c:pt>
                <c:pt idx="16088">
                  <c:v>44.374003021980002</c:v>
                </c:pt>
                <c:pt idx="16089">
                  <c:v>44.374691046042798</c:v>
                </c:pt>
                <c:pt idx="16090">
                  <c:v>44.375379024966698</c:v>
                </c:pt>
                <c:pt idx="16091">
                  <c:v>44.376066958754798</c:v>
                </c:pt>
                <c:pt idx="16092">
                  <c:v>44.376754847409998</c:v>
                </c:pt>
                <c:pt idx="16093">
                  <c:v>44.377442690935503</c:v>
                </c:pt>
                <c:pt idx="16094">
                  <c:v>44.378130489334097</c:v>
                </c:pt>
                <c:pt idx="16095">
                  <c:v>44.378818242608801</c:v>
                </c:pt>
                <c:pt idx="16096">
                  <c:v>44.379505950762798</c:v>
                </c:pt>
                <c:pt idx="16097">
                  <c:v>44.380193613798902</c:v>
                </c:pt>
                <c:pt idx="16098">
                  <c:v>44.380881231720203</c:v>
                </c:pt>
                <c:pt idx="16099">
                  <c:v>44.381568804529699</c:v>
                </c:pt>
                <c:pt idx="16100">
                  <c:v>44.382256332230398</c:v>
                </c:pt>
                <c:pt idx="16101">
                  <c:v>44.382943814825303</c:v>
                </c:pt>
                <c:pt idx="16102">
                  <c:v>44.383631252317301</c:v>
                </c:pt>
                <c:pt idx="16103">
                  <c:v>44.384318644709502</c:v>
                </c:pt>
                <c:pt idx="16104">
                  <c:v>44.385005992004899</c:v>
                </c:pt>
                <c:pt idx="16105">
                  <c:v>44.385693294206497</c:v>
                </c:pt>
                <c:pt idx="16106">
                  <c:v>44.386380551317302</c:v>
                </c:pt>
                <c:pt idx="16107">
                  <c:v>44.387067763340298</c:v>
                </c:pt>
                <c:pt idx="16108">
                  <c:v>44.387754930278398</c:v>
                </c:pt>
                <c:pt idx="16109">
                  <c:v>44.3884420521347</c:v>
                </c:pt>
                <c:pt idx="16110">
                  <c:v>44.389129128912202</c:v>
                </c:pt>
                <c:pt idx="16111">
                  <c:v>44.389816160613897</c:v>
                </c:pt>
                <c:pt idx="16112">
                  <c:v>44.390503147242804</c:v>
                </c:pt>
                <c:pt idx="16113">
                  <c:v>44.3911900888018</c:v>
                </c:pt>
                <c:pt idx="16114">
                  <c:v>44.391876985293997</c:v>
                </c:pt>
                <c:pt idx="16115">
                  <c:v>44.392563836722402</c:v>
                </c:pt>
                <c:pt idx="16116">
                  <c:v>44.393250643089999</c:v>
                </c:pt>
                <c:pt idx="16117">
                  <c:v>44.393937404399701</c:v>
                </c:pt>
                <c:pt idx="16118">
                  <c:v>44.394624120654598</c:v>
                </c:pt>
                <c:pt idx="16119">
                  <c:v>44.395310791857597</c:v>
                </c:pt>
                <c:pt idx="16120">
                  <c:v>44.395997418011802</c:v>
                </c:pt>
                <c:pt idx="16121">
                  <c:v>44.3966839991201</c:v>
                </c:pt>
                <c:pt idx="16122">
                  <c:v>44.397370535185601</c:v>
                </c:pt>
                <c:pt idx="16123">
                  <c:v>44.398057026211298</c:v>
                </c:pt>
                <c:pt idx="16124">
                  <c:v>44.398743472200103</c:v>
                </c:pt>
                <c:pt idx="16125">
                  <c:v>44.399429873155</c:v>
                </c:pt>
                <c:pt idx="16126">
                  <c:v>44.400116229079103</c:v>
                </c:pt>
                <c:pt idx="16127">
                  <c:v>44.400802539975302</c:v>
                </c:pt>
                <c:pt idx="16128">
                  <c:v>44.401488805846597</c:v>
                </c:pt>
                <c:pt idx="16129">
                  <c:v>44.402175026696</c:v>
                </c:pt>
                <c:pt idx="16130">
                  <c:v>44.402861202526601</c:v>
                </c:pt>
                <c:pt idx="16131">
                  <c:v>44.403547333341201</c:v>
                </c:pt>
                <c:pt idx="16132">
                  <c:v>44.404233419142997</c:v>
                </c:pt>
                <c:pt idx="16133">
                  <c:v>44.404919459934803</c:v>
                </c:pt>
                <c:pt idx="16134">
                  <c:v>44.405605455719801</c:v>
                </c:pt>
                <c:pt idx="16135">
                  <c:v>44.406291406500799</c:v>
                </c:pt>
                <c:pt idx="16136">
                  <c:v>44.406977312280901</c:v>
                </c:pt>
                <c:pt idx="16137">
                  <c:v>44.407663173063099</c:v>
                </c:pt>
                <c:pt idx="16138">
                  <c:v>44.4083489888503</c:v>
                </c:pt>
                <c:pt idx="16139">
                  <c:v>44.4090347596456</c:v>
                </c:pt>
                <c:pt idx="16140">
                  <c:v>44.409720485451899</c:v>
                </c:pt>
                <c:pt idx="16141">
                  <c:v>44.410406166272303</c:v>
                </c:pt>
                <c:pt idx="16142">
                  <c:v>44.411091802109702</c:v>
                </c:pt>
                <c:pt idx="16143">
                  <c:v>44.411777392967203</c:v>
                </c:pt>
                <c:pt idx="16144">
                  <c:v>44.412462938847597</c:v>
                </c:pt>
                <c:pt idx="16145">
                  <c:v>44.413148439754103</c:v>
                </c:pt>
                <c:pt idx="16146">
                  <c:v>44.4138338956895</c:v>
                </c:pt>
                <c:pt idx="16147">
                  <c:v>44.414519306656999</c:v>
                </c:pt>
                <c:pt idx="16148">
                  <c:v>44.415204672659399</c:v>
                </c:pt>
                <c:pt idx="16149">
                  <c:v>44.4158899936998</c:v>
                </c:pt>
                <c:pt idx="16150">
                  <c:v>44.416575269781198</c:v>
                </c:pt>
                <c:pt idx="16151">
                  <c:v>44.417260500906501</c:v>
                </c:pt>
                <c:pt idx="16152">
                  <c:v>44.417945687078799</c:v>
                </c:pt>
                <c:pt idx="16153">
                  <c:v>44.418630828300998</c:v>
                </c:pt>
                <c:pt idx="16154">
                  <c:v>44.419315924576097</c:v>
                </c:pt>
                <c:pt idx="16155">
                  <c:v>44.420000975907101</c:v>
                </c:pt>
                <c:pt idx="16156">
                  <c:v>44.420685982297002</c:v>
                </c:pt>
                <c:pt idx="16157">
                  <c:v>44.421370943748798</c:v>
                </c:pt>
                <c:pt idx="16158">
                  <c:v>44.422055860265502</c:v>
                </c:pt>
                <c:pt idx="16159">
                  <c:v>44.422740731850098</c:v>
                </c:pt>
                <c:pt idx="16160">
                  <c:v>44.4234255585055</c:v>
                </c:pt>
                <c:pt idx="16161">
                  <c:v>44.424110340234797</c:v>
                </c:pt>
                <c:pt idx="16162">
                  <c:v>44.424795077040898</c:v>
                </c:pt>
                <c:pt idx="16163">
                  <c:v>44.425479768926799</c:v>
                </c:pt>
                <c:pt idx="16164">
                  <c:v>44.426164415895499</c:v>
                </c:pt>
                <c:pt idx="16165">
                  <c:v>44.426849017949998</c:v>
                </c:pt>
                <c:pt idx="16166">
                  <c:v>44.4275335750933</c:v>
                </c:pt>
                <c:pt idx="16167">
                  <c:v>44.428218087328403</c:v>
                </c:pt>
                <c:pt idx="16168">
                  <c:v>44.428902554658201</c:v>
                </c:pt>
                <c:pt idx="16169">
                  <c:v>44.429586977085798</c:v>
                </c:pt>
                <c:pt idx="16170">
                  <c:v>44.430271354614099</c:v>
                </c:pt>
                <c:pt idx="16171">
                  <c:v>44.430955687246097</c:v>
                </c:pt>
                <c:pt idx="16172">
                  <c:v>44.431639974984797</c:v>
                </c:pt>
                <c:pt idx="16173">
                  <c:v>44.432324217833198</c:v>
                </c:pt>
                <c:pt idx="16174">
                  <c:v>44.433008415794298</c:v>
                </c:pt>
                <c:pt idx="16175">
                  <c:v>44.433692568871002</c:v>
                </c:pt>
                <c:pt idx="16176">
                  <c:v>44.434376677066297</c:v>
                </c:pt>
                <c:pt idx="16177">
                  <c:v>44.4350607403833</c:v>
                </c:pt>
                <c:pt idx="16178">
                  <c:v>44.435744758824903</c:v>
                </c:pt>
                <c:pt idx="16179">
                  <c:v>44.436428732394099</c:v>
                </c:pt>
                <c:pt idx="16180">
                  <c:v>44.437112661093899</c:v>
                </c:pt>
                <c:pt idx="16181">
                  <c:v>44.437796544927203</c:v>
                </c:pt>
                <c:pt idx="16182">
                  <c:v>44.438480383897101</c:v>
                </c:pt>
                <c:pt idx="16183">
                  <c:v>44.4391641780065</c:v>
                </c:pt>
                <c:pt idx="16184">
                  <c:v>44.439847927258398</c:v>
                </c:pt>
                <c:pt idx="16185">
                  <c:v>44.440531631655901</c:v>
                </c:pt>
                <c:pt idx="16186">
                  <c:v>44.4412152912018</c:v>
                </c:pt>
                <c:pt idx="16187">
                  <c:v>44.441898905899102</c:v>
                </c:pt>
                <c:pt idx="16188">
                  <c:v>44.442582475750903</c:v>
                </c:pt>
                <c:pt idx="16189">
                  <c:v>44.443266000760197</c:v>
                </c:pt>
                <c:pt idx="16190">
                  <c:v>44.443949480929902</c:v>
                </c:pt>
                <c:pt idx="16191">
                  <c:v>44.444632916262897</c:v>
                </c:pt>
                <c:pt idx="16192">
                  <c:v>44.445316306762301</c:v>
                </c:pt>
                <c:pt idx="16193">
                  <c:v>44.445999652431098</c:v>
                </c:pt>
                <c:pt idx="16194">
                  <c:v>44.446682953272202</c:v>
                </c:pt>
                <c:pt idx="16195">
                  <c:v>44.447366209288603</c:v>
                </c:pt>
                <c:pt idx="16196">
                  <c:v>44.4480494204834</c:v>
                </c:pt>
                <c:pt idx="16197">
                  <c:v>44.4487325868594</c:v>
                </c:pt>
                <c:pt idx="16198">
                  <c:v>44.4494157084197</c:v>
                </c:pt>
                <c:pt idx="16199">
                  <c:v>44.450098785167199</c:v>
                </c:pt>
                <c:pt idx="16200">
                  <c:v>44.450781817104897</c:v>
                </c:pt>
                <c:pt idx="16201">
                  <c:v>44.451464804235798</c:v>
                </c:pt>
                <c:pt idx="16202">
                  <c:v>44.4521477465629</c:v>
                </c:pt>
                <c:pt idx="16203">
                  <c:v>44.452830644089197</c:v>
                </c:pt>
                <c:pt idx="16204">
                  <c:v>44.4535134968176</c:v>
                </c:pt>
                <c:pt idx="16205">
                  <c:v>44.4541963047511</c:v>
                </c:pt>
                <c:pt idx="16206">
                  <c:v>44.454879067892797</c:v>
                </c:pt>
                <c:pt idx="16207">
                  <c:v>44.455561786245497</c:v>
                </c:pt>
                <c:pt idx="16208">
                  <c:v>44.456244459812197</c:v>
                </c:pt>
                <c:pt idx="16209">
                  <c:v>44.456927088595997</c:v>
                </c:pt>
                <c:pt idx="16210">
                  <c:v>44.457609672599801</c:v>
                </c:pt>
                <c:pt idx="16211">
                  <c:v>44.458292211826503</c:v>
                </c:pt>
                <c:pt idx="16212">
                  <c:v>44.458974706279299</c:v>
                </c:pt>
                <c:pt idx="16213">
                  <c:v>44.459657155960997</c:v>
                </c:pt>
                <c:pt idx="16214">
                  <c:v>44.460339560874601</c:v>
                </c:pt>
                <c:pt idx="16215">
                  <c:v>44.461021921023097</c:v>
                </c:pt>
                <c:pt idx="16216">
                  <c:v>44.461704236409403</c:v>
                </c:pt>
                <c:pt idx="16217">
                  <c:v>44.462386507036598</c:v>
                </c:pt>
                <c:pt idx="16218">
                  <c:v>44.463068732907701</c:v>
                </c:pt>
                <c:pt idx="16219">
                  <c:v>44.463750914025503</c:v>
                </c:pt>
                <c:pt idx="16220">
                  <c:v>44.464433050393197</c:v>
                </c:pt>
                <c:pt idx="16221">
                  <c:v>44.465115142013502</c:v>
                </c:pt>
                <c:pt idx="16222">
                  <c:v>44.465797188889603</c:v>
                </c:pt>
                <c:pt idx="16223">
                  <c:v>44.466479191024497</c:v>
                </c:pt>
                <c:pt idx="16224">
                  <c:v>44.4671611484209</c:v>
                </c:pt>
                <c:pt idx="16225">
                  <c:v>44.4678430610821</c:v>
                </c:pt>
                <c:pt idx="16226">
                  <c:v>44.468524929010897</c:v>
                </c:pt>
                <c:pt idx="16227">
                  <c:v>44.469206752210198</c:v>
                </c:pt>
                <c:pt idx="16228">
                  <c:v>44.4698885306832</c:v>
                </c:pt>
                <c:pt idx="16229">
                  <c:v>44.470570264432702</c:v>
                </c:pt>
                <c:pt idx="16230">
                  <c:v>44.471251953461703</c:v>
                </c:pt>
                <c:pt idx="16231">
                  <c:v>44.471933597773301</c:v>
                </c:pt>
                <c:pt idx="16232">
                  <c:v>44.472615197370303</c:v>
                </c:pt>
                <c:pt idx="16233">
                  <c:v>44.473296752255699</c:v>
                </c:pt>
                <c:pt idx="16234">
                  <c:v>44.473978262432603</c:v>
                </c:pt>
                <c:pt idx="16235">
                  <c:v>44.474659727903799</c:v>
                </c:pt>
                <c:pt idx="16236">
                  <c:v>44.475341148672399</c:v>
                </c:pt>
                <c:pt idx="16237">
                  <c:v>44.476022524741403</c:v>
                </c:pt>
                <c:pt idx="16238">
                  <c:v>44.476703856113701</c:v>
                </c:pt>
                <c:pt idx="16239">
                  <c:v>44.477385142792201</c:v>
                </c:pt>
                <c:pt idx="16240">
                  <c:v>44.47806638478</c:v>
                </c:pt>
                <c:pt idx="16241">
                  <c:v>44.478747582079997</c:v>
                </c:pt>
                <c:pt idx="16242">
                  <c:v>44.479428734695198</c:v>
                </c:pt>
                <c:pt idx="16243">
                  <c:v>44.4801098426286</c:v>
                </c:pt>
                <c:pt idx="16244">
                  <c:v>44.480790905883097</c:v>
                </c:pt>
                <c:pt idx="16245">
                  <c:v>44.481471924461701</c:v>
                </c:pt>
                <c:pt idx="16246">
                  <c:v>44.482152898367403</c:v>
                </c:pt>
                <c:pt idx="16247">
                  <c:v>44.482833827603201</c:v>
                </c:pt>
                <c:pt idx="16248">
                  <c:v>44.483514712172003</c:v>
                </c:pt>
                <c:pt idx="16249">
                  <c:v>44.484195552076699</c:v>
                </c:pt>
                <c:pt idx="16250">
                  <c:v>44.484876347320402</c:v>
                </c:pt>
                <c:pt idx="16251">
                  <c:v>44.485557097906103</c:v>
                </c:pt>
                <c:pt idx="16252">
                  <c:v>44.486237803836602</c:v>
                </c:pt>
                <c:pt idx="16253">
                  <c:v>44.486918465114996</c:v>
                </c:pt>
                <c:pt idx="16254">
                  <c:v>44.4875990817443</c:v>
                </c:pt>
                <c:pt idx="16255">
                  <c:v>44.488279653727297</c:v>
                </c:pt>
                <c:pt idx="16256">
                  <c:v>44.4889601810671</c:v>
                </c:pt>
                <c:pt idx="16257">
                  <c:v>44.4896406637667</c:v>
                </c:pt>
                <c:pt idx="16258">
                  <c:v>44.490321101828997</c:v>
                </c:pt>
                <c:pt idx="16259">
                  <c:v>44.491001495256903</c:v>
                </c:pt>
                <c:pt idx="16260">
                  <c:v>44.491681844053502</c:v>
                </c:pt>
                <c:pt idx="16261">
                  <c:v>44.492362148221702</c:v>
                </c:pt>
                <c:pt idx="16262">
                  <c:v>44.493042407764399</c:v>
                </c:pt>
                <c:pt idx="16263">
                  <c:v>44.4937226226848</c:v>
                </c:pt>
                <c:pt idx="16264">
                  <c:v>44.494402792985603</c:v>
                </c:pt>
                <c:pt idx="16265">
                  <c:v>44.495082918669901</c:v>
                </c:pt>
                <c:pt idx="16266">
                  <c:v>44.495762999740599</c:v>
                </c:pt>
                <c:pt idx="16267">
                  <c:v>44.496443036200802</c:v>
                </c:pt>
                <c:pt idx="16268">
                  <c:v>44.497123028053302</c:v>
                </c:pt>
                <c:pt idx="16269">
                  <c:v>44.497802975301198</c:v>
                </c:pt>
                <c:pt idx="16270">
                  <c:v>44.498482877947403</c:v>
                </c:pt>
                <c:pt idx="16271">
                  <c:v>44.499162735994901</c:v>
                </c:pt>
                <c:pt idx="16272">
                  <c:v>44.499842549446598</c:v>
                </c:pt>
                <c:pt idx="16273">
                  <c:v>44.500522318305499</c:v>
                </c:pt>
                <c:pt idx="16274">
                  <c:v>44.501202042574597</c:v>
                </c:pt>
                <c:pt idx="16275">
                  <c:v>44.501881722256798</c:v>
                </c:pt>
                <c:pt idx="16276">
                  <c:v>44.502561357355098</c:v>
                </c:pt>
                <c:pt idx="16277">
                  <c:v>44.503240947872399</c:v>
                </c:pt>
                <c:pt idx="16278">
                  <c:v>44.503920493811798</c:v>
                </c:pt>
                <c:pt idx="16279">
                  <c:v>44.5045999951762</c:v>
                </c:pt>
                <c:pt idx="16280">
                  <c:v>44.505279451968498</c:v>
                </c:pt>
                <c:pt idx="16281">
                  <c:v>44.505958864191797</c:v>
                </c:pt>
                <c:pt idx="16282">
                  <c:v>44.506638231848903</c:v>
                </c:pt>
                <c:pt idx="16283">
                  <c:v>44.507317554942901</c:v>
                </c:pt>
                <c:pt idx="16284">
                  <c:v>44.507996833476597</c:v>
                </c:pt>
                <c:pt idx="16285">
                  <c:v>44.508676067453102</c:v>
                </c:pt>
                <c:pt idx="16286">
                  <c:v>44.509355256875402</c:v>
                </c:pt>
                <c:pt idx="16287">
                  <c:v>44.510034401746402</c:v>
                </c:pt>
                <c:pt idx="16288">
                  <c:v>44.510713502069002</c:v>
                </c:pt>
                <c:pt idx="16289">
                  <c:v>44.5113925578462</c:v>
                </c:pt>
                <c:pt idx="16290">
                  <c:v>44.512071569081002</c:v>
                </c:pt>
                <c:pt idx="16291">
                  <c:v>44.512750535776298</c:v>
                </c:pt>
                <c:pt idx="16292">
                  <c:v>44.513429457935104</c:v>
                </c:pt>
                <c:pt idx="16293">
                  <c:v>44.514108335560401</c:v>
                </c:pt>
                <c:pt idx="16294">
                  <c:v>44.514787168655097</c:v>
                </c:pt>
                <c:pt idx="16295">
                  <c:v>44.515465957222197</c:v>
                </c:pt>
                <c:pt idx="16296">
                  <c:v>44.516144701264601</c:v>
                </c:pt>
                <c:pt idx="16297">
                  <c:v>44.516823400785398</c:v>
                </c:pt>
                <c:pt idx="16298">
                  <c:v>44.517502055787403</c:v>
                </c:pt>
                <c:pt idx="16299">
                  <c:v>44.518180666273601</c:v>
                </c:pt>
                <c:pt idx="16300">
                  <c:v>44.518859232246903</c:v>
                </c:pt>
                <c:pt idx="16301">
                  <c:v>44.519537753710502</c:v>
                </c:pt>
                <c:pt idx="16302">
                  <c:v>44.520216230667103</c:v>
                </c:pt>
                <c:pt idx="16303">
                  <c:v>44.520894663119698</c:v>
                </c:pt>
                <c:pt idx="16304">
                  <c:v>44.5215730510714</c:v>
                </c:pt>
                <c:pt idx="16305">
                  <c:v>44.522251394525099</c:v>
                </c:pt>
                <c:pt idx="16306">
                  <c:v>44.522929693483697</c:v>
                </c:pt>
                <c:pt idx="16307">
                  <c:v>44.523607947950097</c:v>
                </c:pt>
                <c:pt idx="16308">
                  <c:v>44.524286157927399</c:v>
                </c:pt>
                <c:pt idx="16309">
                  <c:v>44.524964323418502</c:v>
                </c:pt>
                <c:pt idx="16310">
                  <c:v>44.525642444426403</c:v>
                </c:pt>
                <c:pt idx="16311">
                  <c:v>44.526320520954002</c:v>
                </c:pt>
                <c:pt idx="16312">
                  <c:v>44.526998553004297</c:v>
                </c:pt>
                <c:pt idx="16313">
                  <c:v>44.527676540580202</c:v>
                </c:pt>
                <c:pt idx="16314">
                  <c:v>44.528354483684701</c:v>
                </c:pt>
                <c:pt idx="16315">
                  <c:v>44.5290323823207</c:v>
                </c:pt>
                <c:pt idx="16316">
                  <c:v>44.529710236491198</c:v>
                </c:pt>
                <c:pt idx="16317">
                  <c:v>44.530388046199199</c:v>
                </c:pt>
                <c:pt idx="16318">
                  <c:v>44.531065811447597</c:v>
                </c:pt>
                <c:pt idx="16319">
                  <c:v>44.531743532239403</c:v>
                </c:pt>
                <c:pt idx="16320">
                  <c:v>44.532421208577503</c:v>
                </c:pt>
                <c:pt idx="16321">
                  <c:v>44.533098840464802</c:v>
                </c:pt>
                <c:pt idx="16322">
                  <c:v>44.533776427904399</c:v>
                </c:pt>
                <c:pt idx="16323">
                  <c:v>44.5344539708992</c:v>
                </c:pt>
                <c:pt idx="16324">
                  <c:v>44.535131469452097</c:v>
                </c:pt>
                <c:pt idx="16325">
                  <c:v>44.535808923566101</c:v>
                </c:pt>
                <c:pt idx="16326">
                  <c:v>44.536486333244198</c:v>
                </c:pt>
                <c:pt idx="16327">
                  <c:v>44.537163698489202</c:v>
                </c:pt>
                <c:pt idx="16328">
                  <c:v>44.537841019304302</c:v>
                </c:pt>
                <c:pt idx="16329">
                  <c:v>44.538518295692199</c:v>
                </c:pt>
                <c:pt idx="16330">
                  <c:v>44.539195527655998</c:v>
                </c:pt>
                <c:pt idx="16331">
                  <c:v>44.539872715198598</c:v>
                </c:pt>
                <c:pt idx="16332">
                  <c:v>44.540549858322997</c:v>
                </c:pt>
                <c:pt idx="16333">
                  <c:v>44.541226957032002</c:v>
                </c:pt>
                <c:pt idx="16334">
                  <c:v>44.541904011328803</c:v>
                </c:pt>
                <c:pt idx="16335">
                  <c:v>44.542581021216201</c:v>
                </c:pt>
                <c:pt idx="16336">
                  <c:v>44.543257986697199</c:v>
                </c:pt>
                <c:pt idx="16337">
                  <c:v>44.543934907774698</c:v>
                </c:pt>
                <c:pt idx="16338">
                  <c:v>44.544611784451597</c:v>
                </c:pt>
                <c:pt idx="16339">
                  <c:v>44.545288616731</c:v>
                </c:pt>
                <c:pt idx="16340">
                  <c:v>44.545965404615799</c:v>
                </c:pt>
                <c:pt idx="16341">
                  <c:v>44.546642148108901</c:v>
                </c:pt>
                <c:pt idx="16342">
                  <c:v>44.547318847213397</c:v>
                </c:pt>
                <c:pt idx="16343">
                  <c:v>44.547995501932</c:v>
                </c:pt>
                <c:pt idx="16344">
                  <c:v>44.548672112267802</c:v>
                </c:pt>
                <c:pt idx="16345">
                  <c:v>44.549348678223801</c:v>
                </c:pt>
                <c:pt idx="16346">
                  <c:v>44.550025199802803</c:v>
                </c:pt>
                <c:pt idx="16347">
                  <c:v>44.550701677007901</c:v>
                </c:pt>
                <c:pt idx="16348">
                  <c:v>44.551378109841998</c:v>
                </c:pt>
                <c:pt idx="16349">
                  <c:v>44.552054498308003</c:v>
                </c:pt>
                <c:pt idx="16350">
                  <c:v>44.552730842408899</c:v>
                </c:pt>
                <c:pt idx="16351">
                  <c:v>44.553407142147599</c:v>
                </c:pt>
                <c:pt idx="16352">
                  <c:v>44.554083397527101</c:v>
                </c:pt>
                <c:pt idx="16353">
                  <c:v>44.554759608550299</c:v>
                </c:pt>
                <c:pt idx="16354">
                  <c:v>44.555435775220197</c:v>
                </c:pt>
                <c:pt idx="16355">
                  <c:v>44.556111897539701</c:v>
                </c:pt>
                <c:pt idx="16356">
                  <c:v>44.556787975511803</c:v>
                </c:pt>
                <c:pt idx="16357">
                  <c:v>44.557464009139402</c:v>
                </c:pt>
                <c:pt idx="16358">
                  <c:v>44.558139998425503</c:v>
                </c:pt>
                <c:pt idx="16359">
                  <c:v>44.558815943372998</c:v>
                </c:pt>
                <c:pt idx="16360">
                  <c:v>44.559491843984802</c:v>
                </c:pt>
                <c:pt idx="16361">
                  <c:v>44.560167700264003</c:v>
                </c:pt>
                <c:pt idx="16362">
                  <c:v>44.560843512213403</c:v>
                </c:pt>
                <c:pt idx="16363">
                  <c:v>44.561519279835998</c:v>
                </c:pt>
                <c:pt idx="16364">
                  <c:v>44.562195003134804</c:v>
                </c:pt>
                <c:pt idx="16365">
                  <c:v>44.562870682112603</c:v>
                </c:pt>
                <c:pt idx="16366">
                  <c:v>44.563546316772502</c:v>
                </c:pt>
                <c:pt idx="16367">
                  <c:v>44.5642219071174</c:v>
                </c:pt>
                <c:pt idx="16368">
                  <c:v>44.564897453150202</c:v>
                </c:pt>
                <c:pt idx="16369">
                  <c:v>44.5655729548739</c:v>
                </c:pt>
                <c:pt idx="16370">
                  <c:v>44.566248412291401</c:v>
                </c:pt>
                <c:pt idx="16371">
                  <c:v>44.566923825405702</c:v>
                </c:pt>
                <c:pt idx="16372">
                  <c:v>44.567599194219603</c:v>
                </c:pt>
                <c:pt idx="16373">
                  <c:v>44.568274518736303</c:v>
                </c:pt>
                <c:pt idx="16374">
                  <c:v>44.568949798958499</c:v>
                </c:pt>
                <c:pt idx="16375">
                  <c:v>44.569625034889299</c:v>
                </c:pt>
                <c:pt idx="16376">
                  <c:v>44.570300226531501</c:v>
                </c:pt>
                <c:pt idx="16377">
                  <c:v>44.570975373888203</c:v>
                </c:pt>
                <c:pt idx="16378">
                  <c:v>44.571650476962297</c:v>
                </c:pt>
                <c:pt idx="16379">
                  <c:v>44.572325535756598</c:v>
                </c:pt>
                <c:pt idx="16380">
                  <c:v>44.573000550274301</c:v>
                </c:pt>
                <c:pt idx="16381">
                  <c:v>44.573675520518101</c:v>
                </c:pt>
                <c:pt idx="16382">
                  <c:v>44.574350446491103</c:v>
                </c:pt>
                <c:pt idx="16383">
                  <c:v>44.575025328196098</c:v>
                </c:pt>
                <c:pt idx="16384">
                  <c:v>44.575700165636199</c:v>
                </c:pt>
                <c:pt idx="16385">
                  <c:v>44.576374958814299</c:v>
                </c:pt>
                <c:pt idx="16386">
                  <c:v>44.577049707733202</c:v>
                </c:pt>
                <c:pt idx="16387">
                  <c:v>44.577724412396101</c:v>
                </c:pt>
                <c:pt idx="16388">
                  <c:v>44.578399072805702</c:v>
                </c:pt>
                <c:pt idx="16389">
                  <c:v>44.579073688965003</c:v>
                </c:pt>
                <c:pt idx="16390">
                  <c:v>44.579748260876997</c:v>
                </c:pt>
                <c:pt idx="16391">
                  <c:v>44.580422788544702</c:v>
                </c:pt>
                <c:pt idx="16392">
                  <c:v>44.581097271970897</c:v>
                </c:pt>
                <c:pt idx="16393">
                  <c:v>44.581771711158503</c:v>
                </c:pt>
                <c:pt idx="16394">
                  <c:v>44.582446106110702</c:v>
                </c:pt>
                <c:pt idx="16395">
                  <c:v>44.583120456830201</c:v>
                </c:pt>
                <c:pt idx="16396">
                  <c:v>44.58379476332</c:v>
                </c:pt>
                <c:pt idx="16397">
                  <c:v>44.584469025583097</c:v>
                </c:pt>
                <c:pt idx="16398">
                  <c:v>44.585143243622298</c:v>
                </c:pt>
                <c:pt idx="16399">
                  <c:v>44.585817417440701</c:v>
                </c:pt>
                <c:pt idx="16400">
                  <c:v>44.586491547041199</c:v>
                </c:pt>
                <c:pt idx="16401">
                  <c:v>44.587165632426697</c:v>
                </c:pt>
                <c:pt idx="16402">
                  <c:v>44.587839673600101</c:v>
                </c:pt>
                <c:pt idx="16403">
                  <c:v>44.588513670564502</c:v>
                </c:pt>
                <c:pt idx="16404">
                  <c:v>44.589187623322601</c:v>
                </c:pt>
                <c:pt idx="16405">
                  <c:v>44.589861531877503</c:v>
                </c:pt>
                <c:pt idx="16406">
                  <c:v>44.590535396232198</c:v>
                </c:pt>
                <c:pt idx="16407">
                  <c:v>44.591209216389402</c:v>
                </c:pt>
                <c:pt idx="16408">
                  <c:v>44.591882992352197</c:v>
                </c:pt>
                <c:pt idx="16409">
                  <c:v>44.592556724123597</c:v>
                </c:pt>
                <c:pt idx="16410">
                  <c:v>44.593230411706401</c:v>
                </c:pt>
                <c:pt idx="16411">
                  <c:v>44.593904055103501</c:v>
                </c:pt>
                <c:pt idx="16412">
                  <c:v>44.594577654318002</c:v>
                </c:pt>
                <c:pt idx="16413">
                  <c:v>44.595251209352803</c:v>
                </c:pt>
                <c:pt idx="16414">
                  <c:v>44.595924720210697</c:v>
                </c:pt>
                <c:pt idx="16415">
                  <c:v>44.596598186894802</c:v>
                </c:pt>
                <c:pt idx="16416">
                  <c:v>44.597271609407997</c:v>
                </c:pt>
                <c:pt idx="16417">
                  <c:v>44.597944987753102</c:v>
                </c:pt>
                <c:pt idx="16418">
                  <c:v>44.598618321933202</c:v>
                </c:pt>
                <c:pt idx="16419">
                  <c:v>44.599291611951102</c:v>
                </c:pt>
                <c:pt idx="16420">
                  <c:v>44.599964857809901</c:v>
                </c:pt>
                <c:pt idx="16421">
                  <c:v>44.600638059512399</c:v>
                </c:pt>
                <c:pt idx="16422">
                  <c:v>44.6013112170616</c:v>
                </c:pt>
                <c:pt idx="16423">
                  <c:v>44.601984330460297</c:v>
                </c:pt>
                <c:pt idx="16424">
                  <c:v>44.602657399711703</c:v>
                </c:pt>
                <c:pt idx="16425">
                  <c:v>44.603330424818502</c:v>
                </c:pt>
                <c:pt idx="16426">
                  <c:v>44.6040034057837</c:v>
                </c:pt>
                <c:pt idx="16427">
                  <c:v>44.604676342610198</c:v>
                </c:pt>
                <c:pt idx="16428">
                  <c:v>44.605349235300999</c:v>
                </c:pt>
                <c:pt idx="16429">
                  <c:v>44.606022083859102</c:v>
                </c:pt>
                <c:pt idx="16430">
                  <c:v>44.606694888287201</c:v>
                </c:pt>
                <c:pt idx="16431">
                  <c:v>44.6073676485885</c:v>
                </c:pt>
                <c:pt idx="16432">
                  <c:v>44.608040364765699</c:v>
                </c:pt>
                <c:pt idx="16433">
                  <c:v>44.608713036821896</c:v>
                </c:pt>
                <c:pt idx="16434">
                  <c:v>44.609385664759998</c:v>
                </c:pt>
                <c:pt idx="16435">
                  <c:v>44.610058248582803</c:v>
                </c:pt>
                <c:pt idx="16436">
                  <c:v>44.610730788293402</c:v>
                </c:pt>
                <c:pt idx="16437">
                  <c:v>44.611403283894703</c:v>
                </c:pt>
                <c:pt idx="16438">
                  <c:v>44.612075735389503</c:v>
                </c:pt>
                <c:pt idx="16439">
                  <c:v>44.612748142780902</c:v>
                </c:pt>
                <c:pt idx="16440">
                  <c:v>44.613420506071797</c:v>
                </c:pt>
                <c:pt idx="16441">
                  <c:v>44.614092825264997</c:v>
                </c:pt>
                <c:pt idx="16442">
                  <c:v>44.614765100363499</c:v>
                </c:pt>
                <c:pt idx="16443">
                  <c:v>44.615437331370302</c:v>
                </c:pt>
                <c:pt idx="16444">
                  <c:v>44.616109518288297</c:v>
                </c:pt>
                <c:pt idx="16445">
                  <c:v>44.616781661120299</c:v>
                </c:pt>
                <c:pt idx="16446">
                  <c:v>44.617453759869399</c:v>
                </c:pt>
                <c:pt idx="16447">
                  <c:v>44.618125814538502</c:v>
                </c:pt>
                <c:pt idx="16448">
                  <c:v>44.6187978251304</c:v>
                </c:pt>
                <c:pt idx="16449">
                  <c:v>44.6194697916482</c:v>
                </c:pt>
                <c:pt idx="16450">
                  <c:v>44.6201417140948</c:v>
                </c:pt>
                <c:pt idx="16451">
                  <c:v>44.620813592472999</c:v>
                </c:pt>
                <c:pt idx="16452">
                  <c:v>44.621485426785803</c:v>
                </c:pt>
                <c:pt idx="16453">
                  <c:v>44.622157217036197</c:v>
                </c:pt>
                <c:pt idx="16454">
                  <c:v>44.622828963227001</c:v>
                </c:pt>
                <c:pt idx="16455">
                  <c:v>44.623500665361199</c:v>
                </c:pt>
                <c:pt idx="16456">
                  <c:v>44.624172323441698</c:v>
                </c:pt>
                <c:pt idx="16457">
                  <c:v>44.624843937471503</c:v>
                </c:pt>
                <c:pt idx="16458">
                  <c:v>44.6255155074534</c:v>
                </c:pt>
                <c:pt idx="16459">
                  <c:v>44.626187033390501</c:v>
                </c:pt>
                <c:pt idx="16460">
                  <c:v>44.626858515285598</c:v>
                </c:pt>
                <c:pt idx="16461">
                  <c:v>44.627529953141597</c:v>
                </c:pt>
                <c:pt idx="16462">
                  <c:v>44.628201346961497</c:v>
                </c:pt>
                <c:pt idx="16463">
                  <c:v>44.628872696748203</c:v>
                </c:pt>
                <c:pt idx="16464">
                  <c:v>44.629544002504602</c:v>
                </c:pt>
                <c:pt idx="16465">
                  <c:v>44.630215264233698</c:v>
                </c:pt>
                <c:pt idx="16466">
                  <c:v>44.630886481938397</c:v>
                </c:pt>
                <c:pt idx="16467">
                  <c:v>44.631557655621599</c:v>
                </c:pt>
                <c:pt idx="16468">
                  <c:v>44.632228785286202</c:v>
                </c:pt>
                <c:pt idx="16469">
                  <c:v>44.632899870935098</c:v>
                </c:pt>
                <c:pt idx="16470">
                  <c:v>44.6335709125714</c:v>
                </c:pt>
                <c:pt idx="16471">
                  <c:v>44.634241910197801</c:v>
                </c:pt>
                <c:pt idx="16472">
                  <c:v>44.634912863817398</c:v>
                </c:pt>
                <c:pt idx="16473">
                  <c:v>44.635583773432998</c:v>
                </c:pt>
                <c:pt idx="16474">
                  <c:v>44.6362546390476</c:v>
                </c:pt>
                <c:pt idx="16475">
                  <c:v>44.636925460664102</c:v>
                </c:pt>
                <c:pt idx="16476">
                  <c:v>44.637596238285496</c:v>
                </c:pt>
                <c:pt idx="16477">
                  <c:v>44.638266971914497</c:v>
                </c:pt>
                <c:pt idx="16478">
                  <c:v>44.638937661554301</c:v>
                </c:pt>
                <c:pt idx="16479">
                  <c:v>44.639608307207602</c:v>
                </c:pt>
                <c:pt idx="16480">
                  <c:v>44.640278908877399</c:v>
                </c:pt>
                <c:pt idx="16481">
                  <c:v>44.640949466566703</c:v>
                </c:pt>
                <c:pt idx="16482">
                  <c:v>44.641619980278399</c:v>
                </c:pt>
                <c:pt idx="16483">
                  <c:v>44.642290450015302</c:v>
                </c:pt>
                <c:pt idx="16484">
                  <c:v>44.642960875780403</c:v>
                </c:pt>
                <c:pt idx="16485">
                  <c:v>44.643631257576601</c:v>
                </c:pt>
                <c:pt idx="16486">
                  <c:v>44.644301595406901</c:v>
                </c:pt>
                <c:pt idx="16487">
                  <c:v>44.644971889274203</c:v>
                </c:pt>
                <c:pt idx="16488">
                  <c:v>44.645642139181298</c:v>
                </c:pt>
                <c:pt idx="16489">
                  <c:v>44.6463123451313</c:v>
                </c:pt>
                <c:pt idx="16490">
                  <c:v>44.6469825071269</c:v>
                </c:pt>
                <c:pt idx="16491">
                  <c:v>44.647652625171197</c:v>
                </c:pt>
                <c:pt idx="16492">
                  <c:v>44.648322699267098</c:v>
                </c:pt>
                <c:pt idx="16493">
                  <c:v>44.6489927294175</c:v>
                </c:pt>
                <c:pt idx="16494">
                  <c:v>44.649662715625297</c:v>
                </c:pt>
                <c:pt idx="16495">
                  <c:v>44.650332657893401</c:v>
                </c:pt>
                <c:pt idx="16496">
                  <c:v>44.651002556224697</c:v>
                </c:pt>
                <c:pt idx="16497">
                  <c:v>44.651672410622297</c:v>
                </c:pt>
                <c:pt idx="16498">
                  <c:v>44.652342221088801</c:v>
                </c:pt>
                <c:pt idx="16499">
                  <c:v>44.653011987627401</c:v>
                </c:pt>
                <c:pt idx="16500">
                  <c:v>44.653681710241003</c:v>
                </c:pt>
                <c:pt idx="16501">
                  <c:v>44.654351388932298</c:v>
                </c:pt>
                <c:pt idx="16502">
                  <c:v>44.6550210237044</c:v>
                </c:pt>
                <c:pt idx="16503">
                  <c:v>44.6556906145602</c:v>
                </c:pt>
                <c:pt idx="16504">
                  <c:v>44.656360161502597</c:v>
                </c:pt>
                <c:pt idx="16505">
                  <c:v>44.657029664534498</c:v>
                </c:pt>
                <c:pt idx="16506">
                  <c:v>44.657699123658801</c:v>
                </c:pt>
                <c:pt idx="16507">
                  <c:v>44.658368538878499</c:v>
                </c:pt>
                <c:pt idx="16508">
                  <c:v>44.659037910196403</c:v>
                </c:pt>
                <c:pt idx="16509">
                  <c:v>44.6597072376155</c:v>
                </c:pt>
                <c:pt idx="16510">
                  <c:v>44.660376521138701</c:v>
                </c:pt>
                <c:pt idx="16511">
                  <c:v>44.6610457607689</c:v>
                </c:pt>
                <c:pt idx="16512">
                  <c:v>44.661714956509002</c:v>
                </c:pt>
                <c:pt idx="16513">
                  <c:v>44.662384108361898</c:v>
                </c:pt>
                <c:pt idx="16514">
                  <c:v>44.663053216330702</c:v>
                </c:pt>
                <c:pt idx="16515">
                  <c:v>44.663722280418</c:v>
                </c:pt>
                <c:pt idx="16516">
                  <c:v>44.664391300627003</c:v>
                </c:pt>
                <c:pt idx="16517">
                  <c:v>44.665060276960503</c:v>
                </c:pt>
                <c:pt idx="16518">
                  <c:v>44.6657292094214</c:v>
                </c:pt>
                <c:pt idx="16519">
                  <c:v>44.6663980980126</c:v>
                </c:pt>
                <c:pt idx="16520">
                  <c:v>44.667066942737101</c:v>
                </c:pt>
                <c:pt idx="16521">
                  <c:v>44.667735743597703</c:v>
                </c:pt>
                <c:pt idx="16522">
                  <c:v>44.668404500597397</c:v>
                </c:pt>
                <c:pt idx="16523">
                  <c:v>44.669073213739097</c:v>
                </c:pt>
                <c:pt idx="16524">
                  <c:v>44.669741883025701</c:v>
                </c:pt>
                <c:pt idx="16525">
                  <c:v>44.670410508460101</c:v>
                </c:pt>
                <c:pt idx="16526">
                  <c:v>44.671079090045303</c:v>
                </c:pt>
                <c:pt idx="16527">
                  <c:v>44.671747627784001</c:v>
                </c:pt>
                <c:pt idx="16528">
                  <c:v>44.672416121679397</c:v>
                </c:pt>
                <c:pt idx="16529">
                  <c:v>44.673084571734201</c:v>
                </c:pt>
                <c:pt idx="16530">
                  <c:v>44.673752977951303</c:v>
                </c:pt>
                <c:pt idx="16531">
                  <c:v>44.674421340333801</c:v>
                </c:pt>
                <c:pt idx="16532">
                  <c:v>44.675089658884502</c:v>
                </c:pt>
                <c:pt idx="16533">
                  <c:v>44.675757933606199</c:v>
                </c:pt>
                <c:pt idx="16534">
                  <c:v>44.676426164501997</c:v>
                </c:pt>
                <c:pt idx="16535">
                  <c:v>44.677094351574802</c:v>
                </c:pt>
                <c:pt idx="16536">
                  <c:v>44.677762494827398</c:v>
                </c:pt>
                <c:pt idx="16537">
                  <c:v>44.6784305942627</c:v>
                </c:pt>
                <c:pt idx="16538">
                  <c:v>44.679098649883699</c:v>
                </c:pt>
                <c:pt idx="16539">
                  <c:v>44.6797666616933</c:v>
                </c:pt>
                <c:pt idx="16540">
                  <c:v>44.680434629694403</c:v>
                </c:pt>
                <c:pt idx="16541">
                  <c:v>44.6811025538899</c:v>
                </c:pt>
                <c:pt idx="16542">
                  <c:v>44.681770434282697</c:v>
                </c:pt>
                <c:pt idx="16543">
                  <c:v>44.6824382708757</c:v>
                </c:pt>
                <c:pt idx="16544">
                  <c:v>44.683106063671801</c:v>
                </c:pt>
                <c:pt idx="16545">
                  <c:v>44.683773812673998</c:v>
                </c:pt>
                <c:pt idx="16546">
                  <c:v>44.684441517885098</c:v>
                </c:pt>
                <c:pt idx="16547">
                  <c:v>44.6851091793081</c:v>
                </c:pt>
                <c:pt idx="16548">
                  <c:v>44.685776796945802</c:v>
                </c:pt>
                <c:pt idx="16549">
                  <c:v>44.686444370801198</c:v>
                </c:pt>
                <c:pt idx="16550">
                  <c:v>44.687111900877198</c:v>
                </c:pt>
                <c:pt idx="16551">
                  <c:v>44.687779387176697</c:v>
                </c:pt>
                <c:pt idx="16552">
                  <c:v>44.688446829702599</c:v>
                </c:pt>
                <c:pt idx="16553">
                  <c:v>44.689114228457797</c:v>
                </c:pt>
                <c:pt idx="16554">
                  <c:v>44.689781583445203</c:v>
                </c:pt>
                <c:pt idx="16555">
                  <c:v>44.690448894667703</c:v>
                </c:pt>
                <c:pt idx="16556">
                  <c:v>44.691116162128303</c:v>
                </c:pt>
                <c:pt idx="16557">
                  <c:v>44.691783385829801</c:v>
                </c:pt>
                <c:pt idx="16558">
                  <c:v>44.692450565775097</c:v>
                </c:pt>
                <c:pt idx="16559">
                  <c:v>44.693117701967203</c:v>
                </c:pt>
                <c:pt idx="16560">
                  <c:v>44.693784794408899</c:v>
                </c:pt>
                <c:pt idx="16561">
                  <c:v>44.694451843103103</c:v>
                </c:pt>
                <c:pt idx="16562">
                  <c:v>44.6951188480529</c:v>
                </c:pt>
                <c:pt idx="16563">
                  <c:v>44.695785809260997</c:v>
                </c:pt>
                <c:pt idx="16564">
                  <c:v>44.696452726730399</c:v>
                </c:pt>
                <c:pt idx="16565">
                  <c:v>44.697119600463999</c:v>
                </c:pt>
                <c:pt idx="16566">
                  <c:v>44.697786430464603</c:v>
                </c:pt>
                <c:pt idx="16567">
                  <c:v>44.698453216735302</c:v>
                </c:pt>
                <c:pt idx="16568">
                  <c:v>44.699119959278804</c:v>
                </c:pt>
                <c:pt idx="16569">
                  <c:v>44.699786658098198</c:v>
                </c:pt>
                <c:pt idx="16570">
                  <c:v>44.700453313196199</c:v>
                </c:pt>
                <c:pt idx="16571">
                  <c:v>44.701119924575899</c:v>
                </c:pt>
                <c:pt idx="16572">
                  <c:v>44.701786492240103</c:v>
                </c:pt>
                <c:pt idx="16573">
                  <c:v>44.702453016191697</c:v>
                </c:pt>
                <c:pt idx="16574">
                  <c:v>44.703119496433601</c:v>
                </c:pt>
                <c:pt idx="16575">
                  <c:v>44.7037859329687</c:v>
                </c:pt>
                <c:pt idx="16576">
                  <c:v>44.704452325799899</c:v>
                </c:pt>
                <c:pt idx="16577">
                  <c:v>44.705118674930198</c:v>
                </c:pt>
                <c:pt idx="16578">
                  <c:v>44.705784980362402</c:v>
                </c:pt>
                <c:pt idx="16579">
                  <c:v>44.706451242099497</c:v>
                </c:pt>
                <c:pt idx="16580">
                  <c:v>44.707117460144303</c:v>
                </c:pt>
                <c:pt idx="16581">
                  <c:v>44.707783634499698</c:v>
                </c:pt>
                <c:pt idx="16582">
                  <c:v>44.708449765168602</c:v>
                </c:pt>
                <c:pt idx="16583">
                  <c:v>44.709115852154</c:v>
                </c:pt>
                <c:pt idx="16584">
                  <c:v>44.709781895458804</c:v>
                </c:pt>
                <c:pt idx="16585">
                  <c:v>44.7104478950858</c:v>
                </c:pt>
                <c:pt idx="16586">
                  <c:v>44.711113851037901</c:v>
                </c:pt>
                <c:pt idx="16587">
                  <c:v>44.711779763318098</c:v>
                </c:pt>
                <c:pt idx="16588">
                  <c:v>44.712445631929199</c:v>
                </c:pt>
                <c:pt idx="16589">
                  <c:v>44.713111456874202</c:v>
                </c:pt>
                <c:pt idx="16590">
                  <c:v>44.713777238155899</c:v>
                </c:pt>
                <c:pt idx="16591">
                  <c:v>44.714442975777203</c:v>
                </c:pt>
                <c:pt idx="16592">
                  <c:v>44.715108669741099</c:v>
                </c:pt>
                <c:pt idx="16593">
                  <c:v>44.7157743200505</c:v>
                </c:pt>
                <c:pt idx="16594">
                  <c:v>44.716439926708198</c:v>
                </c:pt>
                <c:pt idx="16595">
                  <c:v>44.717105489717099</c:v>
                </c:pt>
                <c:pt idx="16596">
                  <c:v>44.717771009080202</c:v>
                </c:pt>
                <c:pt idx="16597">
                  <c:v>44.7184364848003</c:v>
                </c:pt>
                <c:pt idx="16598">
                  <c:v>44.719101916880398</c:v>
                </c:pt>
                <c:pt idx="16599">
                  <c:v>44.719767305323302</c:v>
                </c:pt>
                <c:pt idx="16600">
                  <c:v>44.720432650131897</c:v>
                </c:pt>
                <c:pt idx="16601">
                  <c:v>44.721097951309197</c:v>
                </c:pt>
                <c:pt idx="16602">
                  <c:v>44.721763208858</c:v>
                </c:pt>
                <c:pt idx="16603">
                  <c:v>44.722428422781199</c:v>
                </c:pt>
                <c:pt idx="16604">
                  <c:v>44.723093593081799</c:v>
                </c:pt>
                <c:pt idx="16605">
                  <c:v>44.7237587197626</c:v>
                </c:pt>
                <c:pt idx="16606">
                  <c:v>44.7244238028265</c:v>
                </c:pt>
                <c:pt idx="16607">
                  <c:v>44.725088842276399</c:v>
                </c:pt>
                <c:pt idx="16608">
                  <c:v>44.725753838115303</c:v>
                </c:pt>
                <c:pt idx="16609">
                  <c:v>44.726418790346003</c:v>
                </c:pt>
                <c:pt idx="16610">
                  <c:v>44.727083698971299</c:v>
                </c:pt>
                <c:pt idx="16611">
                  <c:v>44.727748563994297</c:v>
                </c:pt>
                <c:pt idx="16612">
                  <c:v>44.728413385417802</c:v>
                </c:pt>
                <c:pt idx="16613">
                  <c:v>44.729078163244601</c:v>
                </c:pt>
                <c:pt idx="16614">
                  <c:v>44.729742897477799</c:v>
                </c:pt>
                <c:pt idx="16615">
                  <c:v>44.730407588120102</c:v>
                </c:pt>
                <c:pt idx="16616">
                  <c:v>44.731072235174501</c:v>
                </c:pt>
                <c:pt idx="16617">
                  <c:v>44.731736838643897</c:v>
                </c:pt>
                <c:pt idx="16618">
                  <c:v>44.732401398531202</c:v>
                </c:pt>
                <c:pt idx="16619">
                  <c:v>44.733065914839202</c:v>
                </c:pt>
                <c:pt idx="16620">
                  <c:v>44.733730387570901</c:v>
                </c:pt>
                <c:pt idx="16621">
                  <c:v>44.7343948167292</c:v>
                </c:pt>
                <c:pt idx="16622">
                  <c:v>44.735059202316897</c:v>
                </c:pt>
                <c:pt idx="16623">
                  <c:v>44.735723544336899</c:v>
                </c:pt>
                <c:pt idx="16624">
                  <c:v>44.736387842792098</c:v>
                </c:pt>
                <c:pt idx="16625">
                  <c:v>44.737052097685499</c:v>
                </c:pt>
                <c:pt idx="16626">
                  <c:v>44.737716309019902</c:v>
                </c:pt>
                <c:pt idx="16627">
                  <c:v>44.738380476798199</c:v>
                </c:pt>
                <c:pt idx="16628">
                  <c:v>44.739044601023302</c:v>
                </c:pt>
                <c:pt idx="16629">
                  <c:v>44.739708681698197</c:v>
                </c:pt>
                <c:pt idx="16630">
                  <c:v>44.740372718825597</c:v>
                </c:pt>
                <c:pt idx="16631">
                  <c:v>44.741036712408501</c:v>
                </c:pt>
                <c:pt idx="16632">
                  <c:v>44.741700662449702</c:v>
                </c:pt>
                <c:pt idx="16633">
                  <c:v>44.742364568952198</c:v>
                </c:pt>
                <c:pt idx="16634">
                  <c:v>44.743028431918901</c:v>
                </c:pt>
                <c:pt idx="16635">
                  <c:v>44.743692251352599</c:v>
                </c:pt>
                <c:pt idx="16636">
                  <c:v>44.744356027256302</c:v>
                </c:pt>
                <c:pt idx="16637">
                  <c:v>44.745019759632797</c:v>
                </c:pt>
                <c:pt idx="16638">
                  <c:v>44.745683448485003</c:v>
                </c:pt>
                <c:pt idx="16639">
                  <c:v>44.7463470938158</c:v>
                </c:pt>
                <c:pt idx="16640">
                  <c:v>44.747010695628099</c:v>
                </c:pt>
                <c:pt idx="16641">
                  <c:v>44.747674253924799</c:v>
                </c:pt>
                <c:pt idx="16642">
                  <c:v>44.748337768708801</c:v>
                </c:pt>
                <c:pt idx="16643">
                  <c:v>44.749001239982903</c:v>
                </c:pt>
                <c:pt idx="16644">
                  <c:v>44.749664667750103</c:v>
                </c:pt>
                <c:pt idx="16645">
                  <c:v>44.750328052013302</c:v>
                </c:pt>
                <c:pt idx="16646">
                  <c:v>44.750991392775298</c:v>
                </c:pt>
                <c:pt idx="16647">
                  <c:v>44.751654690038997</c:v>
                </c:pt>
                <c:pt idx="16648">
                  <c:v>44.752317943807299</c:v>
                </c:pt>
                <c:pt idx="16649">
                  <c:v>44.752981154083102</c:v>
                </c:pt>
                <c:pt idx="16650">
                  <c:v>44.753644320869398</c:v>
                </c:pt>
                <c:pt idx="16651">
                  <c:v>44.754307444168802</c:v>
                </c:pt>
                <c:pt idx="16652">
                  <c:v>44.754970523984497</c:v>
                </c:pt>
                <c:pt idx="16653">
                  <c:v>44.755633560319197</c:v>
                </c:pt>
                <c:pt idx="16654">
                  <c:v>44.7562965531759</c:v>
                </c:pt>
                <c:pt idx="16655">
                  <c:v>44.756959502557301</c:v>
                </c:pt>
                <c:pt idx="16656">
                  <c:v>44.757622408466503</c:v>
                </c:pt>
                <c:pt idx="16657">
                  <c:v>44.758285270906299</c:v>
                </c:pt>
                <c:pt idx="16658">
                  <c:v>44.758948089879603</c:v>
                </c:pt>
                <c:pt idx="16659">
                  <c:v>44.759610865389199</c:v>
                </c:pt>
                <c:pt idx="16660">
                  <c:v>44.760273597438101</c:v>
                </c:pt>
                <c:pt idx="16661">
                  <c:v>44.760936286029199</c:v>
                </c:pt>
                <c:pt idx="16662">
                  <c:v>44.761598931165302</c:v>
                </c:pt>
                <c:pt idx="16663">
                  <c:v>44.762261532849301</c:v>
                </c:pt>
                <c:pt idx="16664">
                  <c:v>44.762924091084102</c:v>
                </c:pt>
                <c:pt idx="16665">
                  <c:v>44.763586605872597</c:v>
                </c:pt>
                <c:pt idx="16666">
                  <c:v>44.764249077217599</c:v>
                </c:pt>
                <c:pt idx="16667">
                  <c:v>44.7649115051222</c:v>
                </c:pt>
                <c:pt idx="16668">
                  <c:v>44.765573889589</c:v>
                </c:pt>
                <c:pt idx="16669">
                  <c:v>44.766236230621097</c:v>
                </c:pt>
                <c:pt idx="16670">
                  <c:v>44.766898528221297</c:v>
                </c:pt>
                <c:pt idx="16671">
                  <c:v>44.767560782392501</c:v>
                </c:pt>
                <c:pt idx="16672">
                  <c:v>44.768222993137499</c:v>
                </c:pt>
                <c:pt idx="16673">
                  <c:v>44.768885160459398</c:v>
                </c:pt>
                <c:pt idx="16674">
                  <c:v>44.769547284360797</c:v>
                </c:pt>
                <c:pt idx="16675">
                  <c:v>44.770209364844803</c:v>
                </c:pt>
                <c:pt idx="16676">
                  <c:v>44.770871401914199</c:v>
                </c:pt>
                <c:pt idx="16677">
                  <c:v>44.7715333955719</c:v>
                </c:pt>
                <c:pt idx="16678">
                  <c:v>44.772195345820798</c:v>
                </c:pt>
                <c:pt idx="16679">
                  <c:v>44.772857252663698</c:v>
                </c:pt>
                <c:pt idx="16680">
                  <c:v>44.7735191161036</c:v>
                </c:pt>
                <c:pt idx="16681">
                  <c:v>44.774180936143303</c:v>
                </c:pt>
                <c:pt idx="16682">
                  <c:v>44.774842712785698</c:v>
                </c:pt>
                <c:pt idx="16683">
                  <c:v>44.775504446033601</c:v>
                </c:pt>
                <c:pt idx="16684">
                  <c:v>44.776166135890101</c:v>
                </c:pt>
                <c:pt idx="16685">
                  <c:v>44.776827782357898</c:v>
                </c:pt>
                <c:pt idx="16686">
                  <c:v>44.7774893854399</c:v>
                </c:pt>
                <c:pt idx="16687">
                  <c:v>44.778150945138997</c:v>
                </c:pt>
                <c:pt idx="16688">
                  <c:v>44.778812461458102</c:v>
                </c:pt>
                <c:pt idx="16689">
                  <c:v>44.779473934400102</c:v>
                </c:pt>
                <c:pt idx="16690">
                  <c:v>44.780135363967801</c:v>
                </c:pt>
                <c:pt idx="16691">
                  <c:v>44.7807967501642</c:v>
                </c:pt>
                <c:pt idx="16692">
                  <c:v>44.781458092992096</c:v>
                </c:pt>
                <c:pt idx="16693">
                  <c:v>44.782119392454298</c:v>
                </c:pt>
                <c:pt idx="16694">
                  <c:v>44.782780648553903</c:v>
                </c:pt>
                <c:pt idx="16695">
                  <c:v>44.783441861293603</c:v>
                </c:pt>
                <c:pt idx="16696">
                  <c:v>44.784103030676199</c:v>
                </c:pt>
                <c:pt idx="16697">
                  <c:v>44.784764156704902</c:v>
                </c:pt>
                <c:pt idx="16698">
                  <c:v>44.785425239382199</c:v>
                </c:pt>
                <c:pt idx="16699">
                  <c:v>44.786086278711302</c:v>
                </c:pt>
                <c:pt idx="16700">
                  <c:v>44.786747274694903</c:v>
                </c:pt>
                <c:pt idx="16701">
                  <c:v>44.787408227335902</c:v>
                </c:pt>
                <c:pt idx="16702">
                  <c:v>44.788069136637198</c:v>
                </c:pt>
                <c:pt idx="16703">
                  <c:v>44.788730002601703</c:v>
                </c:pt>
                <c:pt idx="16704">
                  <c:v>44.789390825232203</c:v>
                </c:pt>
                <c:pt idx="16705">
                  <c:v>44.790051604531598</c:v>
                </c:pt>
                <c:pt idx="16706">
                  <c:v>44.7907123405029</c:v>
                </c:pt>
                <c:pt idx="16707">
                  <c:v>44.791373033148801</c:v>
                </c:pt>
                <c:pt idx="16708">
                  <c:v>44.792033682472301</c:v>
                </c:pt>
                <c:pt idx="16709">
                  <c:v>44.792694288476298</c:v>
                </c:pt>
                <c:pt idx="16710">
                  <c:v>44.7933548511635</c:v>
                </c:pt>
                <c:pt idx="16711">
                  <c:v>44.794015370536897</c:v>
                </c:pt>
                <c:pt idx="16712">
                  <c:v>44.794675846599397</c:v>
                </c:pt>
                <c:pt idx="16713">
                  <c:v>44.795336279353798</c:v>
                </c:pt>
                <c:pt idx="16714">
                  <c:v>44.795996668802999</c:v>
                </c:pt>
                <c:pt idx="16715">
                  <c:v>44.79665701495</c:v>
                </c:pt>
                <c:pt idx="16716">
                  <c:v>44.7973173177974</c:v>
                </c:pt>
                <c:pt idx="16717">
                  <c:v>44.797977577348398</c:v>
                </c:pt>
                <c:pt idx="16718">
                  <c:v>44.7986377936056</c:v>
                </c:pt>
                <c:pt idx="16719">
                  <c:v>44.799297966571999</c:v>
                </c:pt>
                <c:pt idx="16720">
                  <c:v>44.799958096250499</c:v>
                </c:pt>
                <c:pt idx="16721">
                  <c:v>44.800618182643902</c:v>
                </c:pt>
                <c:pt idx="16722">
                  <c:v>44.801278225755098</c:v>
                </c:pt>
                <c:pt idx="16723">
                  <c:v>44.801938225587001</c:v>
                </c:pt>
                <c:pt idx="16724">
                  <c:v>44.802598182142397</c:v>
                </c:pt>
                <c:pt idx="16725">
                  <c:v>44.803258095424297</c:v>
                </c:pt>
                <c:pt idx="16726">
                  <c:v>44.803917965435502</c:v>
                </c:pt>
                <c:pt idx="16727">
                  <c:v>44.804577792178797</c:v>
                </c:pt>
                <c:pt idx="16728">
                  <c:v>44.805237575657202</c:v>
                </c:pt>
                <c:pt idx="16729">
                  <c:v>44.805897315873501</c:v>
                </c:pt>
                <c:pt idx="16730">
                  <c:v>44.806557012830602</c:v>
                </c:pt>
                <c:pt idx="16731">
                  <c:v>44.807216666531403</c:v>
                </c:pt>
                <c:pt idx="16732">
                  <c:v>44.807876276978703</c:v>
                </c:pt>
                <c:pt idx="16733">
                  <c:v>44.808535844175402</c:v>
                </c:pt>
                <c:pt idx="16734">
                  <c:v>44.809195368124399</c:v>
                </c:pt>
                <c:pt idx="16735">
                  <c:v>44.8098548488285</c:v>
                </c:pt>
                <c:pt idx="16736">
                  <c:v>44.810514286290697</c:v>
                </c:pt>
                <c:pt idx="16737">
                  <c:v>44.811173680513697</c:v>
                </c:pt>
                <c:pt idx="16738">
                  <c:v>44.811833031500498</c:v>
                </c:pt>
                <c:pt idx="16739">
                  <c:v>44.8124923392539</c:v>
                </c:pt>
                <c:pt idx="16740">
                  <c:v>44.813151603776802</c:v>
                </c:pt>
                <c:pt idx="16741">
                  <c:v>44.813810825072103</c:v>
                </c:pt>
                <c:pt idx="16742">
                  <c:v>44.814470003142603</c:v>
                </c:pt>
                <c:pt idx="16743">
                  <c:v>44.815129137991299</c:v>
                </c:pt>
                <c:pt idx="16744">
                  <c:v>44.8157882296209</c:v>
                </c:pt>
                <c:pt idx="16745">
                  <c:v>44.816447278034403</c:v>
                </c:pt>
                <c:pt idx="16746">
                  <c:v>44.817106283234601</c:v>
                </c:pt>
                <c:pt idx="16747">
                  <c:v>44.817765245224301</c:v>
                </c:pt>
                <c:pt idx="16748">
                  <c:v>44.818424164006601</c:v>
                </c:pt>
                <c:pt idx="16749">
                  <c:v>44.8190830395841</c:v>
                </c:pt>
                <c:pt idx="16750">
                  <c:v>44.819741871959799</c:v>
                </c:pt>
                <c:pt idx="16751">
                  <c:v>44.820400661136603</c:v>
                </c:pt>
                <c:pt idx="16752">
                  <c:v>44.821059407117303</c:v>
                </c:pt>
                <c:pt idx="16753">
                  <c:v>44.8217181099049</c:v>
                </c:pt>
                <c:pt idx="16754">
                  <c:v>44.822376769502</c:v>
                </c:pt>
                <c:pt idx="16755">
                  <c:v>44.823035385911702</c:v>
                </c:pt>
                <c:pt idx="16756">
                  <c:v>44.823693959136797</c:v>
                </c:pt>
                <c:pt idx="16757">
                  <c:v>44.8243524891802</c:v>
                </c:pt>
                <c:pt idx="16758">
                  <c:v>44.825010976044702</c:v>
                </c:pt>
                <c:pt idx="16759">
                  <c:v>44.825669419733103</c:v>
                </c:pt>
                <c:pt idx="16760">
                  <c:v>44.826327820248501</c:v>
                </c:pt>
                <c:pt idx="16761">
                  <c:v>44.826986177593596</c:v>
                </c:pt>
                <c:pt idx="16762">
                  <c:v>44.827644491771203</c:v>
                </c:pt>
                <c:pt idx="16763">
                  <c:v>44.828302762784297</c:v>
                </c:pt>
                <c:pt idx="16764">
                  <c:v>44.8289609906358</c:v>
                </c:pt>
                <c:pt idx="16765">
                  <c:v>44.829619175328403</c:v>
                </c:pt>
                <c:pt idx="16766">
                  <c:v>44.8302773168651</c:v>
                </c:pt>
                <c:pt idx="16767">
                  <c:v>44.830935415248703</c:v>
                </c:pt>
                <c:pt idx="16768">
                  <c:v>44.831593470482098</c:v>
                </c:pt>
                <c:pt idx="16769">
                  <c:v>44.832251482568097</c:v>
                </c:pt>
                <c:pt idx="16770">
                  <c:v>44.8329094515096</c:v>
                </c:pt>
                <c:pt idx="16771">
                  <c:v>44.8335673773095</c:v>
                </c:pt>
                <c:pt idx="16772">
                  <c:v>44.834225259970701</c:v>
                </c:pt>
                <c:pt idx="16773">
                  <c:v>44.834883099495997</c:v>
                </c:pt>
                <c:pt idx="16774">
                  <c:v>44.835540895888201</c:v>
                </c:pt>
                <c:pt idx="16775">
                  <c:v>44.836198649150198</c:v>
                </c:pt>
                <c:pt idx="16776">
                  <c:v>44.836856359285001</c:v>
                </c:pt>
                <c:pt idx="16777">
                  <c:v>44.837514026295302</c:v>
                </c:pt>
                <c:pt idx="16778">
                  <c:v>44.838171650184002</c:v>
                </c:pt>
                <c:pt idx="16779">
                  <c:v>44.838829230953998</c:v>
                </c:pt>
                <c:pt idx="16780">
                  <c:v>44.839486768608097</c:v>
                </c:pt>
                <c:pt idx="16781">
                  <c:v>44.840144263149199</c:v>
                </c:pt>
                <c:pt idx="16782">
                  <c:v>44.840801714580202</c:v>
                </c:pt>
                <c:pt idx="16783">
                  <c:v>44.841459122903998</c:v>
                </c:pt>
                <c:pt idx="16784">
                  <c:v>44.842116488123303</c:v>
                </c:pt>
                <c:pt idx="16785">
                  <c:v>44.842773810241098</c:v>
                </c:pt>
                <c:pt idx="16786">
                  <c:v>44.8434310892601</c:v>
                </c:pt>
                <c:pt idx="16787">
                  <c:v>44.844088325183399</c:v>
                </c:pt>
                <c:pt idx="16788">
                  <c:v>44.844745518013703</c:v>
                </c:pt>
                <c:pt idx="16789">
                  <c:v>44.845402667753802</c:v>
                </c:pt>
                <c:pt idx="16790">
                  <c:v>44.846059774406797</c:v>
                </c:pt>
                <c:pt idx="16791">
                  <c:v>44.846716837975301</c:v>
                </c:pt>
                <c:pt idx="16792">
                  <c:v>44.847373858462298</c:v>
                </c:pt>
                <c:pt idx="16793">
                  <c:v>44.848030835870702</c:v>
                </c:pt>
                <c:pt idx="16794">
                  <c:v>44.848687770203199</c:v>
                </c:pt>
                <c:pt idx="16795">
                  <c:v>44.849344661462801</c:v>
                </c:pt>
                <c:pt idx="16796">
                  <c:v>44.850001509652301</c:v>
                </c:pt>
                <c:pt idx="16797">
                  <c:v>44.850658314774499</c:v>
                </c:pt>
                <c:pt idx="16798">
                  <c:v>44.8513150768324</c:v>
                </c:pt>
                <c:pt idx="16799">
                  <c:v>44.851971795828803</c:v>
                </c:pt>
                <c:pt idx="16800">
                  <c:v>44.852628471766501</c:v>
                </c:pt>
                <c:pt idx="16801">
                  <c:v>44.8532851046484</c:v>
                </c:pt>
                <c:pt idx="16802">
                  <c:v>44.853941694477399</c:v>
                </c:pt>
                <c:pt idx="16803">
                  <c:v>44.854598241256298</c:v>
                </c:pt>
                <c:pt idx="16804">
                  <c:v>44.855254744988002</c:v>
                </c:pt>
                <c:pt idx="16805">
                  <c:v>44.855911205675298</c:v>
                </c:pt>
                <c:pt idx="16806">
                  <c:v>44.856567623321098</c:v>
                </c:pt>
                <c:pt idx="16807">
                  <c:v>44.857223997928202</c:v>
                </c:pt>
                <c:pt idx="16808">
                  <c:v>44.857880329499501</c:v>
                </c:pt>
                <c:pt idx="16809">
                  <c:v>44.858536618037903</c:v>
                </c:pt>
                <c:pt idx="16810">
                  <c:v>44.859192863546198</c:v>
                </c:pt>
                <c:pt idx="16811">
                  <c:v>44.859849066027301</c:v>
                </c:pt>
                <c:pt idx="16812">
                  <c:v>44.860505225483998</c:v>
                </c:pt>
                <c:pt idx="16813">
                  <c:v>44.8611613419192</c:v>
                </c:pt>
                <c:pt idx="16814">
                  <c:v>44.8618174153357</c:v>
                </c:pt>
                <c:pt idx="16815">
                  <c:v>44.862473445736399</c:v>
                </c:pt>
                <c:pt idx="16816">
                  <c:v>44.8631294331242</c:v>
                </c:pt>
                <c:pt idx="16817">
                  <c:v>44.863785377501898</c:v>
                </c:pt>
                <c:pt idx="16818">
                  <c:v>44.864441278872299</c:v>
                </c:pt>
                <c:pt idx="16819">
                  <c:v>44.865097137238301</c:v>
                </c:pt>
                <c:pt idx="16820">
                  <c:v>44.865752952602797</c:v>
                </c:pt>
                <c:pt idx="16821">
                  <c:v>44.866408724968601</c:v>
                </c:pt>
                <c:pt idx="16822">
                  <c:v>44.867064454338603</c:v>
                </c:pt>
                <c:pt idx="16823">
                  <c:v>44.867720140715598</c:v>
                </c:pt>
                <c:pt idx="16824">
                  <c:v>44.868375784102497</c:v>
                </c:pt>
                <c:pt idx="16825">
                  <c:v>44.8690313845022</c:v>
                </c:pt>
                <c:pt idx="16826">
                  <c:v>44.869686941917401</c:v>
                </c:pt>
                <c:pt idx="16827">
                  <c:v>44.870342456351104</c:v>
                </c:pt>
                <c:pt idx="16828">
                  <c:v>44.870997927806002</c:v>
                </c:pt>
                <c:pt idx="16829">
                  <c:v>44.871653356285101</c:v>
                </c:pt>
                <c:pt idx="16830">
                  <c:v>44.872308741791201</c:v>
                </c:pt>
                <c:pt idx="16831">
                  <c:v>44.872964084327101</c:v>
                </c:pt>
                <c:pt idx="16832">
                  <c:v>44.8736193838958</c:v>
                </c:pt>
                <c:pt idx="16833">
                  <c:v>44.874274640499998</c:v>
                </c:pt>
                <c:pt idx="16834">
                  <c:v>44.8749298541426</c:v>
                </c:pt>
                <c:pt idx="16835">
                  <c:v>44.8755850248264</c:v>
                </c:pt>
                <c:pt idx="16836">
                  <c:v>44.876240152554402</c:v>
                </c:pt>
                <c:pt idx="16837">
                  <c:v>44.8768952373293</c:v>
                </c:pt>
                <c:pt idx="16838">
                  <c:v>44.877550279154001</c:v>
                </c:pt>
                <c:pt idx="16839">
                  <c:v>44.878205278031402</c:v>
                </c:pt>
                <c:pt idx="16840">
                  <c:v>44.878860233964303</c:v>
                </c:pt>
                <c:pt idx="16841">
                  <c:v>44.879515146955598</c:v>
                </c:pt>
                <c:pt idx="16842">
                  <c:v>44.880170017007998</c:v>
                </c:pt>
                <c:pt idx="16843">
                  <c:v>44.880824844124596</c:v>
                </c:pt>
                <c:pt idx="16844">
                  <c:v>44.881479628308</c:v>
                </c:pt>
                <c:pt idx="16845">
                  <c:v>44.8821343695612</c:v>
                </c:pt>
                <c:pt idx="16846">
                  <c:v>44.882789067887003</c:v>
                </c:pt>
                <c:pt idx="16847">
                  <c:v>44.883443723288202</c:v>
                </c:pt>
                <c:pt idx="16848">
                  <c:v>44.884098335767803</c:v>
                </c:pt>
                <c:pt idx="16849">
                  <c:v>44.884752905328497</c:v>
                </c:pt>
                <c:pt idx="16850">
                  <c:v>44.885407431973199</c:v>
                </c:pt>
                <c:pt idx="16851">
                  <c:v>44.886061915704701</c:v>
                </c:pt>
                <c:pt idx="16852">
                  <c:v>44.886716356526001</c:v>
                </c:pt>
                <c:pt idx="16853">
                  <c:v>44.887370754439701</c:v>
                </c:pt>
                <c:pt idx="16854">
                  <c:v>44.888025109448897</c:v>
                </c:pt>
                <c:pt idx="16855">
                  <c:v>44.888679421556397</c:v>
                </c:pt>
                <c:pt idx="16856">
                  <c:v>44.8893336907649</c:v>
                </c:pt>
                <c:pt idx="16857">
                  <c:v>44.889987917077299</c:v>
                </c:pt>
                <c:pt idx="16858">
                  <c:v>44.8906421004965</c:v>
                </c:pt>
                <c:pt idx="16859">
                  <c:v>44.891296241025401</c:v>
                </c:pt>
                <c:pt idx="16860">
                  <c:v>44.891950338666703</c:v>
                </c:pt>
                <c:pt idx="16861">
                  <c:v>44.892604393423298</c:v>
                </c:pt>
                <c:pt idx="16862">
                  <c:v>44.893258405298198</c:v>
                </c:pt>
                <c:pt idx="16863">
                  <c:v>44.893912374293997</c:v>
                </c:pt>
                <c:pt idx="16864">
                  <c:v>44.894566300413601</c:v>
                </c:pt>
                <c:pt idx="16865">
                  <c:v>44.895220183660001</c:v>
                </c:pt>
                <c:pt idx="16866">
                  <c:v>44.895874024035898</c:v>
                </c:pt>
                <c:pt idx="16867">
                  <c:v>44.896527821544197</c:v>
                </c:pt>
                <c:pt idx="16868">
                  <c:v>44.897181576187798</c:v>
                </c:pt>
                <c:pt idx="16869">
                  <c:v>44.8978352879694</c:v>
                </c:pt>
                <c:pt idx="16870">
                  <c:v>44.898488956892002</c:v>
                </c:pt>
                <c:pt idx="16871">
                  <c:v>44.899142582958298</c:v>
                </c:pt>
                <c:pt idx="16872">
                  <c:v>44.8997961661712</c:v>
                </c:pt>
                <c:pt idx="16873">
                  <c:v>44.9004497065336</c:v>
                </c:pt>
                <c:pt idx="16874">
                  <c:v>44.901103204048297</c:v>
                </c:pt>
                <c:pt idx="16875">
                  <c:v>44.901756658718199</c:v>
                </c:pt>
                <c:pt idx="16876">
                  <c:v>44.902410070545997</c:v>
                </c:pt>
                <c:pt idx="16877">
                  <c:v>44.903063439534598</c:v>
                </c:pt>
                <c:pt idx="16878">
                  <c:v>44.903716765687001</c:v>
                </c:pt>
                <c:pt idx="16879">
                  <c:v>44.904370049005799</c:v>
                </c:pt>
                <c:pt idx="16880">
                  <c:v>44.905023289493997</c:v>
                </c:pt>
                <c:pt idx="16881">
                  <c:v>44.905676487154402</c:v>
                </c:pt>
                <c:pt idx="16882">
                  <c:v>44.906329641989899</c:v>
                </c:pt>
                <c:pt idx="16883">
                  <c:v>44.906982754003202</c:v>
                </c:pt>
                <c:pt idx="16884">
                  <c:v>44.907635823197303</c:v>
                </c:pt>
                <c:pt idx="16885">
                  <c:v>44.908288849574902</c:v>
                </c:pt>
                <c:pt idx="16886">
                  <c:v>44.908941833138897</c:v>
                </c:pt>
                <c:pt idx="16887">
                  <c:v>44.909594773892202</c:v>
                </c:pt>
                <c:pt idx="16888">
                  <c:v>44.910247671837503</c:v>
                </c:pt>
                <c:pt idx="16889">
                  <c:v>44.910900526977798</c:v>
                </c:pt>
                <c:pt idx="16890">
                  <c:v>44.911553339315901</c:v>
                </c:pt>
                <c:pt idx="16891">
                  <c:v>44.912206108854598</c:v>
                </c:pt>
                <c:pt idx="16892">
                  <c:v>44.912858835596701</c:v>
                </c:pt>
                <c:pt idx="16893">
                  <c:v>44.913511519545096</c:v>
                </c:pt>
                <c:pt idx="16894">
                  <c:v>44.914164160702697</c:v>
                </c:pt>
                <c:pt idx="16895">
                  <c:v>44.914816759072203</c:v>
                </c:pt>
                <c:pt idx="16896">
                  <c:v>44.915469314656598</c:v>
                </c:pt>
                <c:pt idx="16897">
                  <c:v>44.916121827458497</c:v>
                </c:pt>
                <c:pt idx="16898">
                  <c:v>44.916774297480998</c:v>
                </c:pt>
                <c:pt idx="16899">
                  <c:v>44.917426724726802</c:v>
                </c:pt>
                <c:pt idx="16900">
                  <c:v>44.9180791091988</c:v>
                </c:pt>
                <c:pt idx="16901">
                  <c:v>44.918731450899699</c:v>
                </c:pt>
                <c:pt idx="16902">
                  <c:v>44.919383749832498</c:v>
                </c:pt>
                <c:pt idx="16903">
                  <c:v>44.920036005999997</c:v>
                </c:pt>
                <c:pt idx="16904">
                  <c:v>44.920688219405001</c:v>
                </c:pt>
                <c:pt idx="16905">
                  <c:v>44.921340390050297</c:v>
                </c:pt>
                <c:pt idx="16906">
                  <c:v>44.921992517938897</c:v>
                </c:pt>
                <c:pt idx="16907">
                  <c:v>44.922644603073401</c:v>
                </c:pt>
                <c:pt idx="16908">
                  <c:v>44.923296645456901</c:v>
                </c:pt>
                <c:pt idx="16909">
                  <c:v>44.923948645091997</c:v>
                </c:pt>
                <c:pt idx="16910">
                  <c:v>44.924600601981702</c:v>
                </c:pt>
                <c:pt idx="16911">
                  <c:v>44.925252516128701</c:v>
                </c:pt>
                <c:pt idx="16912">
                  <c:v>44.925904387536001</c:v>
                </c:pt>
                <c:pt idx="16913">
                  <c:v>44.926556216206301</c:v>
                </c:pt>
                <c:pt idx="16914">
                  <c:v>44.9272080021425</c:v>
                </c:pt>
                <c:pt idx="16915">
                  <c:v>44.927859745347398</c:v>
                </c:pt>
                <c:pt idx="16916">
                  <c:v>44.928511445823801</c:v>
                </c:pt>
                <c:pt idx="16917">
                  <c:v>44.929163103574702</c:v>
                </c:pt>
                <c:pt idx="16918">
                  <c:v>44.929814718602699</c:v>
                </c:pt>
                <c:pt idx="16919">
                  <c:v>44.9304662909109</c:v>
                </c:pt>
                <c:pt idx="16920">
                  <c:v>44.931117820501903</c:v>
                </c:pt>
                <c:pt idx="16921">
                  <c:v>44.931769307378602</c:v>
                </c:pt>
                <c:pt idx="16922">
                  <c:v>44.932420751543901</c:v>
                </c:pt>
                <c:pt idx="16923">
                  <c:v>44.933072153000602</c:v>
                </c:pt>
                <c:pt idx="16924">
                  <c:v>44.933723511751502</c:v>
                </c:pt>
                <c:pt idx="16925">
                  <c:v>44.934374827799502</c:v>
                </c:pt>
                <c:pt idx="16926">
                  <c:v>44.9350261011474</c:v>
                </c:pt>
                <c:pt idx="16927">
                  <c:v>44.935677331797997</c:v>
                </c:pt>
                <c:pt idx="16928">
                  <c:v>44.936328519754099</c:v>
                </c:pt>
                <c:pt idx="16929">
                  <c:v>44.936979665018697</c:v>
                </c:pt>
                <c:pt idx="16930">
                  <c:v>44.937630767594499</c:v>
                </c:pt>
                <c:pt idx="16931">
                  <c:v>44.938281827484303</c:v>
                </c:pt>
                <c:pt idx="16932">
                  <c:v>44.938932844691102</c:v>
                </c:pt>
                <c:pt idx="16933">
                  <c:v>44.939583819217503</c:v>
                </c:pt>
                <c:pt idx="16934">
                  <c:v>44.940234751066498</c:v>
                </c:pt>
                <c:pt idx="16935">
                  <c:v>44.9408856402409</c:v>
                </c:pt>
                <c:pt idx="16936">
                  <c:v>44.941536486743601</c:v>
                </c:pt>
                <c:pt idx="16937">
                  <c:v>44.942187290577202</c:v>
                </c:pt>
                <c:pt idx="16938">
                  <c:v>44.942838051744801</c:v>
                </c:pt>
                <c:pt idx="16939">
                  <c:v>44.943488770248997</c:v>
                </c:pt>
                <c:pt idx="16940">
                  <c:v>44.944139446092798</c:v>
                </c:pt>
                <c:pt idx="16941">
                  <c:v>44.944790079279002</c:v>
                </c:pt>
                <c:pt idx="16942">
                  <c:v>44.945440669810303</c:v>
                </c:pt>
                <c:pt idx="16943">
                  <c:v>44.946091217689698</c:v>
                </c:pt>
                <c:pt idx="16944">
                  <c:v>44.946741722920002</c:v>
                </c:pt>
                <c:pt idx="16945">
                  <c:v>44.947392185503901</c:v>
                </c:pt>
                <c:pt idx="16946">
                  <c:v>44.9480426054444</c:v>
                </c:pt>
                <c:pt idx="16947">
                  <c:v>44.948692982744198</c:v>
                </c:pt>
                <c:pt idx="16948">
                  <c:v>44.949343317406203</c:v>
                </c:pt>
                <c:pt idx="16949">
                  <c:v>44.9499936094332</c:v>
                </c:pt>
                <c:pt idx="16950">
                  <c:v>44.950643858828101</c:v>
                </c:pt>
                <c:pt idx="16951">
                  <c:v>44.951294065593601</c:v>
                </c:pt>
                <c:pt idx="16952">
                  <c:v>44.951944229732597</c:v>
                </c:pt>
                <c:pt idx="16953">
                  <c:v>44.952594351247903</c:v>
                </c:pt>
                <c:pt idx="16954">
                  <c:v>44.953244430142398</c:v>
                </c:pt>
                <c:pt idx="16955">
                  <c:v>44.953894466418802</c:v>
                </c:pt>
                <c:pt idx="16956">
                  <c:v>44.954544460080101</c:v>
                </c:pt>
                <c:pt idx="16957">
                  <c:v>44.955194411129</c:v>
                </c:pt>
                <c:pt idx="16958">
                  <c:v>44.9558443195683</c:v>
                </c:pt>
                <c:pt idx="16959">
                  <c:v>44.956494185400899</c:v>
                </c:pt>
                <c:pt idx="16960">
                  <c:v>44.957144008629598</c:v>
                </c:pt>
                <c:pt idx="16961">
                  <c:v>44.957793789257302</c:v>
                </c:pt>
                <c:pt idx="16962">
                  <c:v>44.958443527286803</c:v>
                </c:pt>
                <c:pt idx="16963">
                  <c:v>44.959093222720803</c:v>
                </c:pt>
                <c:pt idx="16964">
                  <c:v>44.959742875562199</c:v>
                </c:pt>
                <c:pt idx="16965">
                  <c:v>44.960392485813898</c:v>
                </c:pt>
                <c:pt idx="16966">
                  <c:v>44.9610420534787</c:v>
                </c:pt>
                <c:pt idx="16967">
                  <c:v>44.961691578559297</c:v>
                </c:pt>
                <c:pt idx="16968">
                  <c:v>44.962341061058702</c:v>
                </c:pt>
                <c:pt idx="16969">
                  <c:v>44.9629905009796</c:v>
                </c:pt>
                <c:pt idx="16970">
                  <c:v>44.9636398983248</c:v>
                </c:pt>
                <c:pt idx="16971">
                  <c:v>44.964289253097299</c:v>
                </c:pt>
                <c:pt idx="16972">
                  <c:v>44.964938565299803</c:v>
                </c:pt>
                <c:pt idx="16973">
                  <c:v>44.9655878349351</c:v>
                </c:pt>
                <c:pt idx="16974">
                  <c:v>44.966237062006101</c:v>
                </c:pt>
                <c:pt idx="16975">
                  <c:v>44.9668862465156</c:v>
                </c:pt>
                <c:pt idx="16976">
                  <c:v>44.967535388466402</c:v>
                </c:pt>
                <c:pt idx="16977">
                  <c:v>44.968184487861301</c:v>
                </c:pt>
                <c:pt idx="16978">
                  <c:v>44.968833544703202</c:v>
                </c:pt>
                <c:pt idx="16979">
                  <c:v>44.969482558994798</c:v>
                </c:pt>
                <c:pt idx="16980">
                  <c:v>44.970131530739103</c:v>
                </c:pt>
                <c:pt idx="16981">
                  <c:v>44.970780459938801</c:v>
                </c:pt>
                <c:pt idx="16982">
                  <c:v>44.9714293465967</c:v>
                </c:pt>
                <c:pt idx="16983">
                  <c:v>44.972078190715699</c:v>
                </c:pt>
                <c:pt idx="16984">
                  <c:v>44.972726992298597</c:v>
                </c:pt>
                <c:pt idx="16985">
                  <c:v>44.9733757513482</c:v>
                </c:pt>
                <c:pt idx="16986">
                  <c:v>44.974024467867402</c:v>
                </c:pt>
                <c:pt idx="16987">
                  <c:v>44.974673141858901</c:v>
                </c:pt>
                <c:pt idx="16988">
                  <c:v>44.975321773325597</c:v>
                </c:pt>
                <c:pt idx="16989">
                  <c:v>44.975970362270303</c:v>
                </c:pt>
                <c:pt idx="16990">
                  <c:v>44.976618908695798</c:v>
                </c:pt>
                <c:pt idx="16991">
                  <c:v>44.977267412604903</c:v>
                </c:pt>
                <c:pt idx="16992">
                  <c:v>44.977915874000601</c:v>
                </c:pt>
                <c:pt idx="16993">
                  <c:v>44.978564292885402</c:v>
                </c:pt>
                <c:pt idx="16994">
                  <c:v>44.979212669262402</c:v>
                </c:pt>
                <c:pt idx="16995">
                  <c:v>44.979861003134403</c:v>
                </c:pt>
                <c:pt idx="16996">
                  <c:v>44.980509294504003</c:v>
                </c:pt>
                <c:pt idx="16997">
                  <c:v>44.981157543374202</c:v>
                </c:pt>
                <c:pt idx="16998">
                  <c:v>44.981805749747799</c:v>
                </c:pt>
                <c:pt idx="16999">
                  <c:v>44.982453913627602</c:v>
                </c:pt>
                <c:pt idx="17000">
                  <c:v>44.983102035016501</c:v>
                </c:pt>
                <c:pt idx="17001">
                  <c:v>44.983750113917097</c:v>
                </c:pt>
                <c:pt idx="17002">
                  <c:v>44.984398150332403</c:v>
                </c:pt>
                <c:pt idx="17003">
                  <c:v>44.985046144265198</c:v>
                </c:pt>
                <c:pt idx="17004">
                  <c:v>44.985694095718301</c:v>
                </c:pt>
                <c:pt idx="17005">
                  <c:v>44.9863420046945</c:v>
                </c:pt>
                <c:pt idx="17006">
                  <c:v>44.986989871196599</c:v>
                </c:pt>
                <c:pt idx="17007">
                  <c:v>44.987637695227399</c:v>
                </c:pt>
                <c:pt idx="17008">
                  <c:v>44.988285476789798</c:v>
                </c:pt>
                <c:pt idx="17009">
                  <c:v>44.988933215886597</c:v>
                </c:pt>
                <c:pt idx="17010">
                  <c:v>44.989580912520601</c:v>
                </c:pt>
                <c:pt idx="17011">
                  <c:v>44.990228566694597</c:v>
                </c:pt>
                <c:pt idx="17012">
                  <c:v>44.990876178411497</c:v>
                </c:pt>
                <c:pt idx="17013">
                  <c:v>44.991523747673902</c:v>
                </c:pt>
                <c:pt idx="17014">
                  <c:v>44.992171274484903</c:v>
                </c:pt>
                <c:pt idx="17015">
                  <c:v>44.9928187588471</c:v>
                </c:pt>
                <c:pt idx="17016">
                  <c:v>44.9934662007634</c:v>
                </c:pt>
                <c:pt idx="17017">
                  <c:v>44.994113600236602</c:v>
                </c:pt>
                <c:pt idx="17018">
                  <c:v>44.994760957269598</c:v>
                </c:pt>
                <c:pt idx="17019">
                  <c:v>44.995408271865003</c:v>
                </c:pt>
                <c:pt idx="17020">
                  <c:v>44.9960555440259</c:v>
                </c:pt>
                <c:pt idx="17021">
                  <c:v>44.996702773754897</c:v>
                </c:pt>
                <c:pt idx="17022">
                  <c:v>44.997349961054901</c:v>
                </c:pt>
                <c:pt idx="17023">
                  <c:v>44.997997105928697</c:v>
                </c:pt>
                <c:pt idx="17024">
                  <c:v>44.998644208378998</c:v>
                </c:pt>
                <c:pt idx="17025">
                  <c:v>44.999291268408903</c:v>
                </c:pt>
                <c:pt idx="17026">
                  <c:v>44.9999382860209</c:v>
                </c:pt>
                <c:pt idx="17027">
                  <c:v>45.000585261217999</c:v>
                </c:pt>
                <c:pt idx="17028">
                  <c:v>45.001232194003002</c:v>
                </c:pt>
                <c:pt idx="17029">
                  <c:v>45.0018790843787</c:v>
                </c:pt>
                <c:pt idx="17030">
                  <c:v>45.002525932347801</c:v>
                </c:pt>
                <c:pt idx="17031">
                  <c:v>45.003172737913303</c:v>
                </c:pt>
                <c:pt idx="17032">
                  <c:v>45.003819501077899</c:v>
                </c:pt>
                <c:pt idx="17033">
                  <c:v>45.004466221844403</c:v>
                </c:pt>
                <c:pt idx="17034">
                  <c:v>45.0051129002156</c:v>
                </c:pt>
                <c:pt idx="17035">
                  <c:v>45.005759536194397</c:v>
                </c:pt>
                <c:pt idx="17036">
                  <c:v>45.006406129783599</c:v>
                </c:pt>
                <c:pt idx="17037">
                  <c:v>45.0070526809859</c:v>
                </c:pt>
                <c:pt idx="17038">
                  <c:v>45.007699189804299</c:v>
                </c:pt>
                <c:pt idx="17039">
                  <c:v>45.008345656241403</c:v>
                </c:pt>
                <c:pt idx="17040">
                  <c:v>45.008992080300203</c:v>
                </c:pt>
                <c:pt idx="17041">
                  <c:v>45.0096384619833</c:v>
                </c:pt>
                <c:pt idx="17042">
                  <c:v>45.0102848012938</c:v>
                </c:pt>
                <c:pt idx="17043">
                  <c:v>45.010931098234202</c:v>
                </c:pt>
                <c:pt idx="17044">
                  <c:v>45.0115773528075</c:v>
                </c:pt>
                <c:pt idx="17045">
                  <c:v>45.012223565016498</c:v>
                </c:pt>
                <c:pt idx="17046">
                  <c:v>45.012869734863898</c:v>
                </c:pt>
                <c:pt idx="17047">
                  <c:v>45.013515862352698</c:v>
                </c:pt>
                <c:pt idx="17048">
                  <c:v>45.014161947485498</c:v>
                </c:pt>
                <c:pt idx="17049">
                  <c:v>45.014807990265197</c:v>
                </c:pt>
                <c:pt idx="17050">
                  <c:v>45.015453990694702</c:v>
                </c:pt>
                <c:pt idx="17051">
                  <c:v>45.016099948776599</c:v>
                </c:pt>
                <c:pt idx="17052">
                  <c:v>45.016745864513901</c:v>
                </c:pt>
                <c:pt idx="17053">
                  <c:v>45.0173917379093</c:v>
                </c:pt>
                <c:pt idx="17054">
                  <c:v>45.018037568965703</c:v>
                </c:pt>
                <c:pt idx="17055">
                  <c:v>45.018683357685802</c:v>
                </c:pt>
                <c:pt idx="17056">
                  <c:v>45.019329104072497</c:v>
                </c:pt>
                <c:pt idx="17057">
                  <c:v>45.019974808128602</c:v>
                </c:pt>
                <c:pt idx="17058">
                  <c:v>45.020620469856802</c:v>
                </c:pt>
                <c:pt idx="17059">
                  <c:v>45.021266089260003</c:v>
                </c:pt>
                <c:pt idx="17060">
                  <c:v>45.021911666341097</c:v>
                </c:pt>
                <c:pt idx="17061">
                  <c:v>45.0225572011027</c:v>
                </c:pt>
                <c:pt idx="17062">
                  <c:v>45.023202693547702</c:v>
                </c:pt>
                <c:pt idx="17063">
                  <c:v>45.023848143678897</c:v>
                </c:pt>
                <c:pt idx="17064">
                  <c:v>45.024493551499198</c:v>
                </c:pt>
                <c:pt idx="17065">
                  <c:v>45.025138917011198</c:v>
                </c:pt>
                <c:pt idx="17066">
                  <c:v>45.025784240218002</c:v>
                </c:pt>
                <c:pt idx="17067">
                  <c:v>45.026429521122097</c:v>
                </c:pt>
                <c:pt idx="17068">
                  <c:v>45.027074759726503</c:v>
                </c:pt>
                <c:pt idx="17069">
                  <c:v>45.027719956033899</c:v>
                </c:pt>
                <c:pt idx="17070">
                  <c:v>45.028365110047197</c:v>
                </c:pt>
                <c:pt idx="17071">
                  <c:v>45.029010221769198</c:v>
                </c:pt>
                <c:pt idx="17072">
                  <c:v>45.029655291202602</c:v>
                </c:pt>
                <c:pt idx="17073">
                  <c:v>45.030300318350299</c:v>
                </c:pt>
                <c:pt idx="17074">
                  <c:v>45.030945303214999</c:v>
                </c:pt>
                <c:pt idx="17075">
                  <c:v>45.031590245799599</c:v>
                </c:pt>
                <c:pt idx="17076">
                  <c:v>45.032235146106899</c:v>
                </c:pt>
                <c:pt idx="17077">
                  <c:v>45.032880004139699</c:v>
                </c:pt>
                <c:pt idx="17078">
                  <c:v>45.033524819900798</c:v>
                </c:pt>
                <c:pt idx="17079">
                  <c:v>45.034169593393003</c:v>
                </c:pt>
                <c:pt idx="17080">
                  <c:v>45.034814324618999</c:v>
                </c:pt>
                <c:pt idx="17081">
                  <c:v>45.0354590135818</c:v>
                </c:pt>
                <c:pt idx="17082">
                  <c:v>45.036103660284098</c:v>
                </c:pt>
                <c:pt idx="17083">
                  <c:v>45.036748264728601</c:v>
                </c:pt>
                <c:pt idx="17084">
                  <c:v>45.0373928269183</c:v>
                </c:pt>
                <c:pt idx="17085">
                  <c:v>45.038037346855901</c:v>
                </c:pt>
                <c:pt idx="17086">
                  <c:v>45.038681824544199</c:v>
                </c:pt>
                <c:pt idx="17087">
                  <c:v>45.039326259985998</c:v>
                </c:pt>
                <c:pt idx="17088">
                  <c:v>45.039970653184099</c:v>
                </c:pt>
                <c:pt idx="17089">
                  <c:v>45.040615004141401</c:v>
                </c:pt>
                <c:pt idx="17090">
                  <c:v>45.041259312860497</c:v>
                </c:pt>
                <c:pt idx="17091">
                  <c:v>45.0419035793444</c:v>
                </c:pt>
                <c:pt idx="17092">
                  <c:v>45.042547803595802</c:v>
                </c:pt>
                <c:pt idx="17093">
                  <c:v>45.043191985617497</c:v>
                </c:pt>
                <c:pt idx="17094">
                  <c:v>45.043836125412298</c:v>
                </c:pt>
                <c:pt idx="17095">
                  <c:v>45.044480222983097</c:v>
                </c:pt>
                <c:pt idx="17096">
                  <c:v>45.045124278332601</c:v>
                </c:pt>
                <c:pt idx="17097">
                  <c:v>45.045768291463503</c:v>
                </c:pt>
                <c:pt idx="17098">
                  <c:v>45.046412262378901</c:v>
                </c:pt>
                <c:pt idx="17099">
                  <c:v>45.047056191081303</c:v>
                </c:pt>
                <c:pt idx="17100">
                  <c:v>45.047700077573701</c:v>
                </c:pt>
                <c:pt idx="17101">
                  <c:v>45.048343921858702</c:v>
                </c:pt>
                <c:pt idx="17102">
                  <c:v>45.048987723939298</c:v>
                </c:pt>
                <c:pt idx="17103">
                  <c:v>45.049631483818203</c:v>
                </c:pt>
                <c:pt idx="17104">
                  <c:v>45.050275201498302</c:v>
                </c:pt>
                <c:pt idx="17105">
                  <c:v>45.050918876982202</c:v>
                </c:pt>
                <c:pt idx="17106">
                  <c:v>45.051562510272902</c:v>
                </c:pt>
                <c:pt idx="17107">
                  <c:v>45.052206101373002</c:v>
                </c:pt>
                <c:pt idx="17108">
                  <c:v>45.052849650285502</c:v>
                </c:pt>
                <c:pt idx="17109">
                  <c:v>45.053493157013101</c:v>
                </c:pt>
                <c:pt idx="17110">
                  <c:v>45.054136621558499</c:v>
                </c:pt>
                <c:pt idx="17111">
                  <c:v>45.054780043924701</c:v>
                </c:pt>
                <c:pt idx="17112">
                  <c:v>45.055423424114402</c:v>
                </c:pt>
                <c:pt idx="17113">
                  <c:v>45.056066762130399</c:v>
                </c:pt>
                <c:pt idx="17114">
                  <c:v>45.056710057975401</c:v>
                </c:pt>
                <c:pt idx="17115">
                  <c:v>45.057353311652399</c:v>
                </c:pt>
                <c:pt idx="17116">
                  <c:v>45.057996523164</c:v>
                </c:pt>
                <c:pt idx="17117">
                  <c:v>45.058639692513097</c:v>
                </c:pt>
                <c:pt idx="17118">
                  <c:v>45.059282819702503</c:v>
                </c:pt>
                <c:pt idx="17119">
                  <c:v>45.059925904735003</c:v>
                </c:pt>
                <c:pt idx="17120">
                  <c:v>45.060568947613298</c:v>
                </c:pt>
                <c:pt idx="17121">
                  <c:v>45.061211948340301</c:v>
                </c:pt>
                <c:pt idx="17122">
                  <c:v>45.061854906918803</c:v>
                </c:pt>
                <c:pt idx="17123">
                  <c:v>45.062497823351499</c:v>
                </c:pt>
                <c:pt idx="17124">
                  <c:v>45.063140697641202</c:v>
                </c:pt>
                <c:pt idx="17125">
                  <c:v>45.063783529790797</c:v>
                </c:pt>
                <c:pt idx="17126">
                  <c:v>45.064426319803097</c:v>
                </c:pt>
                <c:pt idx="17127">
                  <c:v>45.065069067680703</c:v>
                </c:pt>
                <c:pt idx="17128">
                  <c:v>45.0657117734266</c:v>
                </c:pt>
                <c:pt idx="17129">
                  <c:v>45.066354437043501</c:v>
                </c:pt>
                <c:pt idx="17130">
                  <c:v>45.066997058534199</c:v>
                </c:pt>
                <c:pt idx="17131">
                  <c:v>45.0676396379015</c:v>
                </c:pt>
                <c:pt idx="17132">
                  <c:v>45.068282175148298</c:v>
                </c:pt>
                <c:pt idx="17133">
                  <c:v>45.068924670277198</c:v>
                </c:pt>
                <c:pt idx="17134">
                  <c:v>45.069567123291101</c:v>
                </c:pt>
                <c:pt idx="17135">
                  <c:v>45.070209534192699</c:v>
                </c:pt>
                <c:pt idx="17136">
                  <c:v>45.070851902984998</c:v>
                </c:pt>
                <c:pt idx="17137">
                  <c:v>45.071494229670598</c:v>
                </c:pt>
                <c:pt idx="17138">
                  <c:v>45.072136514252399</c:v>
                </c:pt>
                <c:pt idx="17139">
                  <c:v>45.072778756733101</c:v>
                </c:pt>
                <c:pt idx="17140">
                  <c:v>45.073420957115502</c:v>
                </c:pt>
                <c:pt idx="17141">
                  <c:v>45.074063115402502</c:v>
                </c:pt>
                <c:pt idx="17142">
                  <c:v>45.074705231596802</c:v>
                </c:pt>
                <c:pt idx="17143">
                  <c:v>45.0753473057012</c:v>
                </c:pt>
                <c:pt idx="17144">
                  <c:v>45.075989337718497</c:v>
                </c:pt>
                <c:pt idx="17145">
                  <c:v>45.076631327651498</c:v>
                </c:pt>
                <c:pt idx="17146">
                  <c:v>45.077273275503003</c:v>
                </c:pt>
                <c:pt idx="17147">
                  <c:v>45.077915181275699</c:v>
                </c:pt>
                <c:pt idx="17148">
                  <c:v>45.078557044972598</c:v>
                </c:pt>
                <c:pt idx="17149">
                  <c:v>45.079198866596201</c:v>
                </c:pt>
                <c:pt idx="17150">
                  <c:v>45.079840646149499</c:v>
                </c:pt>
                <c:pt idx="17151">
                  <c:v>45.080482383635299</c:v>
                </c:pt>
                <c:pt idx="17152">
                  <c:v>45.081124079056302</c:v>
                </c:pt>
                <c:pt idx="17153">
                  <c:v>45.081765732415299</c:v>
                </c:pt>
                <c:pt idx="17154">
                  <c:v>45.082407343714998</c:v>
                </c:pt>
                <c:pt idx="17155">
                  <c:v>45.083048912958397</c:v>
                </c:pt>
                <c:pt idx="17156">
                  <c:v>45.083690440148203</c:v>
                </c:pt>
                <c:pt idx="17157">
                  <c:v>45.084331925287103</c:v>
                </c:pt>
                <c:pt idx="17158">
                  <c:v>45.084973368378002</c:v>
                </c:pt>
                <c:pt idx="17159">
                  <c:v>45.0856147694236</c:v>
                </c:pt>
                <c:pt idx="17160">
                  <c:v>45.086256128426797</c:v>
                </c:pt>
                <c:pt idx="17161">
                  <c:v>45.0868974453902</c:v>
                </c:pt>
                <c:pt idx="17162">
                  <c:v>45.0875387203168</c:v>
                </c:pt>
                <c:pt idx="17163">
                  <c:v>45.088179953209298</c:v>
                </c:pt>
                <c:pt idx="17164">
                  <c:v>45.088821144070401</c:v>
                </c:pt>
                <c:pt idx="17165">
                  <c:v>45.089462292903001</c:v>
                </c:pt>
                <c:pt idx="17166">
                  <c:v>45.090103399709903</c:v>
                </c:pt>
                <c:pt idx="17167">
                  <c:v>45.090744464493802</c:v>
                </c:pt>
                <c:pt idx="17168">
                  <c:v>45.091385487257497</c:v>
                </c:pt>
                <c:pt idx="17169">
                  <c:v>45.092026468003901</c:v>
                </c:pt>
                <c:pt idx="17170">
                  <c:v>45.0926674067356</c:v>
                </c:pt>
                <c:pt idx="17171">
                  <c:v>45.093308303455501</c:v>
                </c:pt>
                <c:pt idx="17172">
                  <c:v>45.093949158166403</c:v>
                </c:pt>
                <c:pt idx="17173">
                  <c:v>45.094589970871098</c:v>
                </c:pt>
                <c:pt idx="17174">
                  <c:v>45.095230741572301</c:v>
                </c:pt>
                <c:pt idx="17175">
                  <c:v>45.095871470272797</c:v>
                </c:pt>
                <c:pt idx="17176">
                  <c:v>45.0965121569754</c:v>
                </c:pt>
                <c:pt idx="17177">
                  <c:v>45.097152801682903</c:v>
                </c:pt>
                <c:pt idx="17178">
                  <c:v>45.097793404398097</c:v>
                </c:pt>
                <c:pt idx="17179">
                  <c:v>45.098433965123803</c:v>
                </c:pt>
                <c:pt idx="17180">
                  <c:v>45.099074483862701</c:v>
                </c:pt>
                <c:pt idx="17181">
                  <c:v>45.099714960617597</c:v>
                </c:pt>
                <c:pt idx="17182">
                  <c:v>45.100355395391396</c:v>
                </c:pt>
                <c:pt idx="17183">
                  <c:v>45.100995788186701</c:v>
                </c:pt>
                <c:pt idx="17184">
                  <c:v>45.101636139006501</c:v>
                </c:pt>
                <c:pt idx="17185">
                  <c:v>45.102276447853299</c:v>
                </c:pt>
                <c:pt idx="17186">
                  <c:v>45.102916714730199</c:v>
                </c:pt>
                <c:pt idx="17187">
                  <c:v>45.103556939639702</c:v>
                </c:pt>
                <c:pt idx="17188">
                  <c:v>45.1041971225848</c:v>
                </c:pt>
                <c:pt idx="17189">
                  <c:v>45.1048372635682</c:v>
                </c:pt>
                <c:pt idx="17190">
                  <c:v>45.105477362592602</c:v>
                </c:pt>
                <c:pt idx="17191">
                  <c:v>45.106117419660997</c:v>
                </c:pt>
                <c:pt idx="17192">
                  <c:v>45.106757434775901</c:v>
                </c:pt>
                <c:pt idx="17193">
                  <c:v>45.107397407940297</c:v>
                </c:pt>
                <c:pt idx="17194">
                  <c:v>45.108037339156802</c:v>
                </c:pt>
                <c:pt idx="17195">
                  <c:v>45.108677228428398</c:v>
                </c:pt>
                <c:pt idx="17196">
                  <c:v>45.109317075757701</c:v>
                </c:pt>
                <c:pt idx="17197">
                  <c:v>45.109956881147497</c:v>
                </c:pt>
                <c:pt idx="17198">
                  <c:v>45.110596644600697</c:v>
                </c:pt>
                <c:pt idx="17199">
                  <c:v>45.111236366120004</c:v>
                </c:pt>
                <c:pt idx="17200">
                  <c:v>45.1118760457082</c:v>
                </c:pt>
                <c:pt idx="17201">
                  <c:v>45.112515683368002</c:v>
                </c:pt>
                <c:pt idx="17202">
                  <c:v>45.113155279102301</c:v>
                </c:pt>
                <c:pt idx="17203">
                  <c:v>45.113794832913797</c:v>
                </c:pt>
                <c:pt idx="17204">
                  <c:v>45.114434344805296</c:v>
                </c:pt>
                <c:pt idx="17205">
                  <c:v>45.115073814779599</c:v>
                </c:pt>
                <c:pt idx="17206">
                  <c:v>45.115713242839497</c:v>
                </c:pt>
                <c:pt idx="17207">
                  <c:v>45.116352628987698</c:v>
                </c:pt>
                <c:pt idx="17208">
                  <c:v>45.116991973227002</c:v>
                </c:pt>
                <c:pt idx="17209">
                  <c:v>45.1176312755602</c:v>
                </c:pt>
                <c:pt idx="17210">
                  <c:v>45.118270535990099</c:v>
                </c:pt>
                <c:pt idx="17211">
                  <c:v>45.1189097545194</c:v>
                </c:pt>
                <c:pt idx="17212">
                  <c:v>45.119548931151002</c:v>
                </c:pt>
                <c:pt idx="17213">
                  <c:v>45.120188065887596</c:v>
                </c:pt>
                <c:pt idx="17214">
                  <c:v>45.120827158731998</c:v>
                </c:pt>
                <c:pt idx="17215">
                  <c:v>45.121466209686901</c:v>
                </c:pt>
                <c:pt idx="17216">
                  <c:v>45.122105218755202</c:v>
                </c:pt>
                <c:pt idx="17217">
                  <c:v>45.122744185939602</c:v>
                </c:pt>
                <c:pt idx="17218">
                  <c:v>45.123383111242902</c:v>
                </c:pt>
                <c:pt idx="17219">
                  <c:v>45.1240219946678</c:v>
                </c:pt>
                <c:pt idx="17220">
                  <c:v>45.124660836217203</c:v>
                </c:pt>
                <c:pt idx="17221">
                  <c:v>45.125299635893803</c:v>
                </c:pt>
                <c:pt idx="17222">
                  <c:v>45.125938393700501</c:v>
                </c:pt>
                <c:pt idx="17223">
                  <c:v>45.126577109639904</c:v>
                </c:pt>
                <c:pt idx="17224">
                  <c:v>45.127215783714803</c:v>
                </c:pt>
                <c:pt idx="17225">
                  <c:v>45.127854415928098</c:v>
                </c:pt>
                <c:pt idx="17226">
                  <c:v>45.128493006282497</c:v>
                </c:pt>
                <c:pt idx="17227">
                  <c:v>45.129131554780798</c:v>
                </c:pt>
                <c:pt idx="17228">
                  <c:v>45.129770061425702</c:v>
                </c:pt>
                <c:pt idx="17229">
                  <c:v>45.130408526220002</c:v>
                </c:pt>
                <c:pt idx="17230">
                  <c:v>45.131046949166503</c:v>
                </c:pt>
                <c:pt idx="17231">
                  <c:v>45.131685330268098</c:v>
                </c:pt>
                <c:pt idx="17232">
                  <c:v>45.132323669527302</c:v>
                </c:pt>
                <c:pt idx="17233">
                  <c:v>45.1329619669471</c:v>
                </c:pt>
                <c:pt idx="17234">
                  <c:v>45.133600222530198</c:v>
                </c:pt>
                <c:pt idx="17235">
                  <c:v>45.134238436279297</c:v>
                </c:pt>
                <c:pt idx="17236">
                  <c:v>45.134876608197303</c:v>
                </c:pt>
                <c:pt idx="17237">
                  <c:v>45.135514738286901</c:v>
                </c:pt>
                <c:pt idx="17238">
                  <c:v>45.136152826550898</c:v>
                </c:pt>
                <c:pt idx="17239">
                  <c:v>45.136790872992002</c:v>
                </c:pt>
                <c:pt idx="17240">
                  <c:v>45.137428877613097</c:v>
                </c:pt>
                <c:pt idx="17241">
                  <c:v>45.138066840416897</c:v>
                </c:pt>
                <c:pt idx="17242">
                  <c:v>45.138704761406203</c:v>
                </c:pt>
                <c:pt idx="17243">
                  <c:v>45.139342640583699</c:v>
                </c:pt>
                <c:pt idx="17244">
                  <c:v>45.1399804779522</c:v>
                </c:pt>
                <c:pt idx="17245">
                  <c:v>45.140618273514498</c:v>
                </c:pt>
                <c:pt idx="17246">
                  <c:v>45.1412560272734</c:v>
                </c:pt>
                <c:pt idx="17247">
                  <c:v>45.141893739231598</c:v>
                </c:pt>
                <c:pt idx="17248">
                  <c:v>45.142531409391999</c:v>
                </c:pt>
                <c:pt idx="17249">
                  <c:v>45.143169037757197</c:v>
                </c:pt>
                <c:pt idx="17250">
                  <c:v>45.143806624329997</c:v>
                </c:pt>
                <c:pt idx="17251">
                  <c:v>45.144444169113299</c:v>
                </c:pt>
                <c:pt idx="17252">
                  <c:v>45.145081672109697</c:v>
                </c:pt>
                <c:pt idx="17253">
                  <c:v>45.145719133322103</c:v>
                </c:pt>
                <c:pt idx="17254">
                  <c:v>45.146356552753304</c:v>
                </c:pt>
                <c:pt idx="17255">
                  <c:v>45.146993930405898</c:v>
                </c:pt>
                <c:pt idx="17256">
                  <c:v>45.147631266282801</c:v>
                </c:pt>
                <c:pt idx="17257">
                  <c:v>45.148268560386803</c:v>
                </c:pt>
                <c:pt idx="17258">
                  <c:v>45.1489058127205</c:v>
                </c:pt>
                <c:pt idx="17259">
                  <c:v>45.149543023286803</c:v>
                </c:pt>
                <c:pt idx="17260">
                  <c:v>45.150180192088499</c:v>
                </c:pt>
                <c:pt idx="17261">
                  <c:v>45.150817319128201</c:v>
                </c:pt>
                <c:pt idx="17262">
                  <c:v>45.151454404408902</c:v>
                </c:pt>
                <c:pt idx="17263">
                  <c:v>45.152091447933202</c:v>
                </c:pt>
                <c:pt idx="17264">
                  <c:v>45.152728449703901</c:v>
                </c:pt>
                <c:pt idx="17265">
                  <c:v>45.153365409723797</c:v>
                </c:pt>
                <c:pt idx="17266">
                  <c:v>45.154002327995599</c:v>
                </c:pt>
              </c:numCache>
            </c:numRef>
          </c:yVal>
          <c:smooth val="1"/>
          <c:extLst>
            <c:ext xmlns:c16="http://schemas.microsoft.com/office/drawing/2014/chart" uri="{C3380CC4-5D6E-409C-BE32-E72D297353CC}">
              <c16:uniqueId val="{00000000-1F85-B24A-AF71-FC7099AD2A0F}"/>
            </c:ext>
          </c:extLst>
        </c:ser>
        <c:ser>
          <c:idx val="1"/>
          <c:order val="1"/>
          <c:tx>
            <c:v>Temperature 5C</c:v>
          </c:tx>
          <c:spPr>
            <a:ln w="19050" cap="rnd">
              <a:solidFill>
                <a:schemeClr val="accent1"/>
              </a:solidFill>
              <a:round/>
            </a:ln>
            <a:effectLst/>
          </c:spPr>
          <c:marker>
            <c:symbol val="none"/>
          </c:marker>
          <c:xVal>
            <c:numRef>
              <c:f>'T evolution h250'!$D$2:$D$10676</c:f>
              <c:numCache>
                <c:formatCode>General</c:formatCode>
                <c:ptCount val="10675"/>
                <c:pt idx="0">
                  <c:v>0</c:v>
                </c:pt>
                <c:pt idx="1">
                  <c:v>6.3710770022294597E-2</c:v>
                </c:pt>
                <c:pt idx="2">
                  <c:v>0.127421540044589</c:v>
                </c:pt>
                <c:pt idx="3">
                  <c:v>0.191132310066884</c:v>
                </c:pt>
                <c:pt idx="4">
                  <c:v>0.254843080089179</c:v>
                </c:pt>
                <c:pt idx="5">
                  <c:v>0.31855385011147302</c:v>
                </c:pt>
                <c:pt idx="6">
                  <c:v>0.382264620133768</c:v>
                </c:pt>
                <c:pt idx="7">
                  <c:v>0.44597539015606202</c:v>
                </c:pt>
                <c:pt idx="8">
                  <c:v>0.509686160178357</c:v>
                </c:pt>
                <c:pt idx="9">
                  <c:v>0.57339693020065197</c:v>
                </c:pt>
                <c:pt idx="10">
                  <c:v>0.63710770022294605</c:v>
                </c:pt>
                <c:pt idx="11">
                  <c:v>0.70081847024524102</c:v>
                </c:pt>
                <c:pt idx="12">
                  <c:v>0.76452924026753599</c:v>
                </c:pt>
                <c:pt idx="13">
                  <c:v>0.82824001028982996</c:v>
                </c:pt>
                <c:pt idx="14">
                  <c:v>0.89195078031212505</c:v>
                </c:pt>
                <c:pt idx="15">
                  <c:v>0.95566155033442002</c:v>
                </c:pt>
                <c:pt idx="16">
                  <c:v>1.01937232035671</c:v>
                </c:pt>
                <c:pt idx="17">
                  <c:v>1.0830830903790101</c:v>
                </c:pt>
                <c:pt idx="18">
                  <c:v>1.1467938604012999</c:v>
                </c:pt>
                <c:pt idx="19">
                  <c:v>1.2105046304236</c:v>
                </c:pt>
                <c:pt idx="20">
                  <c:v>1.2742154004458901</c:v>
                </c:pt>
                <c:pt idx="21">
                  <c:v>1.33792617046819</c:v>
                </c:pt>
                <c:pt idx="22">
                  <c:v>1.40163694049048</c:v>
                </c:pt>
                <c:pt idx="23">
                  <c:v>1.4653477105127799</c:v>
                </c:pt>
                <c:pt idx="24">
                  <c:v>1.52905848053507</c:v>
                </c:pt>
                <c:pt idx="25">
                  <c:v>1.5927692505573701</c:v>
                </c:pt>
                <c:pt idx="26">
                  <c:v>1.6564800205796599</c:v>
                </c:pt>
                <c:pt idx="27">
                  <c:v>1.72019079060196</c:v>
                </c:pt>
                <c:pt idx="28">
                  <c:v>1.7839015606242501</c:v>
                </c:pt>
                <c:pt idx="29">
                  <c:v>1.8476123306465499</c:v>
                </c:pt>
                <c:pt idx="30">
                  <c:v>1.91132310066884</c:v>
                </c:pt>
                <c:pt idx="31">
                  <c:v>1.9750338706911399</c:v>
                </c:pt>
                <c:pt idx="32">
                  <c:v>2.0387446407134302</c:v>
                </c:pt>
                <c:pt idx="33">
                  <c:v>2.1024554107357298</c:v>
                </c:pt>
                <c:pt idx="34">
                  <c:v>2.1661661807580201</c:v>
                </c:pt>
                <c:pt idx="35">
                  <c:v>2.22987695078031</c:v>
                </c:pt>
                <c:pt idx="36">
                  <c:v>2.2935877208026101</c:v>
                </c:pt>
                <c:pt idx="37">
                  <c:v>2.3572984908249</c:v>
                </c:pt>
                <c:pt idx="38">
                  <c:v>2.4210092608472</c:v>
                </c:pt>
                <c:pt idx="39">
                  <c:v>2.4847200308694899</c:v>
                </c:pt>
                <c:pt idx="40">
                  <c:v>2.54843080089179</c:v>
                </c:pt>
                <c:pt idx="41">
                  <c:v>2.6121415709140798</c:v>
                </c:pt>
                <c:pt idx="42">
                  <c:v>2.6758523409363799</c:v>
                </c:pt>
                <c:pt idx="43">
                  <c:v>2.7395631109586698</c:v>
                </c:pt>
                <c:pt idx="44">
                  <c:v>2.8032738809809699</c:v>
                </c:pt>
                <c:pt idx="45">
                  <c:v>2.8669846510032602</c:v>
                </c:pt>
                <c:pt idx="46">
                  <c:v>2.9306954210255598</c:v>
                </c:pt>
                <c:pt idx="47">
                  <c:v>2.9944061910478501</c:v>
                </c:pt>
                <c:pt idx="48">
                  <c:v>3.0581169610701502</c:v>
                </c:pt>
                <c:pt idx="49">
                  <c:v>3.1218277310924401</c:v>
                </c:pt>
                <c:pt idx="50">
                  <c:v>3.1855385011147401</c:v>
                </c:pt>
                <c:pt idx="51">
                  <c:v>3.24924927113703</c:v>
                </c:pt>
                <c:pt idx="52">
                  <c:v>3.3129600411593301</c:v>
                </c:pt>
                <c:pt idx="53">
                  <c:v>3.3766708111816199</c:v>
                </c:pt>
                <c:pt idx="54">
                  <c:v>3.4403815812039098</c:v>
                </c:pt>
                <c:pt idx="55">
                  <c:v>3.5040923512262099</c:v>
                </c:pt>
                <c:pt idx="56">
                  <c:v>3.5678031212485002</c:v>
                </c:pt>
                <c:pt idx="57">
                  <c:v>3.6315138912707998</c:v>
                </c:pt>
                <c:pt idx="58">
                  <c:v>3.6952246612930901</c:v>
                </c:pt>
                <c:pt idx="59">
                  <c:v>3.7589354313153902</c:v>
                </c:pt>
                <c:pt idx="60">
                  <c:v>3.8226462013376801</c:v>
                </c:pt>
                <c:pt idx="61">
                  <c:v>3.8863569713599802</c:v>
                </c:pt>
                <c:pt idx="62">
                  <c:v>3.95006774138227</c:v>
                </c:pt>
                <c:pt idx="63">
                  <c:v>4.0137785114045696</c:v>
                </c:pt>
                <c:pt idx="64">
                  <c:v>4.0774892814268604</c:v>
                </c:pt>
                <c:pt idx="65">
                  <c:v>4.14120005144916</c:v>
                </c:pt>
                <c:pt idx="66">
                  <c:v>4.2049108214714499</c:v>
                </c:pt>
                <c:pt idx="67">
                  <c:v>4.2686215914937398</c:v>
                </c:pt>
                <c:pt idx="68">
                  <c:v>4.3323323615160403</c:v>
                </c:pt>
                <c:pt idx="69">
                  <c:v>4.3960431315383302</c:v>
                </c:pt>
                <c:pt idx="70">
                  <c:v>4.4597539015606298</c:v>
                </c:pt>
                <c:pt idx="71">
                  <c:v>4.5234646715829196</c:v>
                </c:pt>
                <c:pt idx="72">
                  <c:v>4.5871754416052202</c:v>
                </c:pt>
                <c:pt idx="73">
                  <c:v>4.65088621162751</c:v>
                </c:pt>
                <c:pt idx="74">
                  <c:v>4.7145969816497999</c:v>
                </c:pt>
                <c:pt idx="75">
                  <c:v>4.7783077516721004</c:v>
                </c:pt>
                <c:pt idx="76">
                  <c:v>4.8420185216943903</c:v>
                </c:pt>
                <c:pt idx="77">
                  <c:v>4.9057292917166899</c:v>
                </c:pt>
                <c:pt idx="78">
                  <c:v>4.9694400617389798</c:v>
                </c:pt>
                <c:pt idx="79">
                  <c:v>5.0331508317612803</c:v>
                </c:pt>
                <c:pt idx="80">
                  <c:v>5.0968616017835702</c:v>
                </c:pt>
                <c:pt idx="81">
                  <c:v>5.16057237180586</c:v>
                </c:pt>
                <c:pt idx="82">
                  <c:v>5.2242831418281597</c:v>
                </c:pt>
                <c:pt idx="83">
                  <c:v>5.2879939118504504</c:v>
                </c:pt>
                <c:pt idx="84">
                  <c:v>5.3517046818727501</c:v>
                </c:pt>
                <c:pt idx="85">
                  <c:v>5.4154154518950399</c:v>
                </c:pt>
                <c:pt idx="86">
                  <c:v>5.4791262219173396</c:v>
                </c:pt>
                <c:pt idx="87">
                  <c:v>5.5428369919396303</c:v>
                </c:pt>
                <c:pt idx="88">
                  <c:v>5.6065477619619299</c:v>
                </c:pt>
                <c:pt idx="89">
                  <c:v>5.6702585319842198</c:v>
                </c:pt>
                <c:pt idx="90">
                  <c:v>5.7339693020065097</c:v>
                </c:pt>
                <c:pt idx="91">
                  <c:v>5.7976800720288102</c:v>
                </c:pt>
                <c:pt idx="92">
                  <c:v>5.8613908420511001</c:v>
                </c:pt>
                <c:pt idx="93">
                  <c:v>5.9251016120733997</c:v>
                </c:pt>
                <c:pt idx="94">
                  <c:v>5.9888123820956896</c:v>
                </c:pt>
                <c:pt idx="95">
                  <c:v>6.0525231521179901</c:v>
                </c:pt>
                <c:pt idx="96">
                  <c:v>6.1162339221402799</c:v>
                </c:pt>
                <c:pt idx="97">
                  <c:v>6.1799446921625698</c:v>
                </c:pt>
                <c:pt idx="98">
                  <c:v>6.2436554621848703</c:v>
                </c:pt>
                <c:pt idx="99">
                  <c:v>6.3073662322071602</c:v>
                </c:pt>
                <c:pt idx="100">
                  <c:v>6.3710770022294598</c:v>
                </c:pt>
                <c:pt idx="101">
                  <c:v>6.4347877722517497</c:v>
                </c:pt>
                <c:pt idx="102">
                  <c:v>6.4984985422740502</c:v>
                </c:pt>
                <c:pt idx="103">
                  <c:v>6.5622093122963401</c:v>
                </c:pt>
                <c:pt idx="104">
                  <c:v>6.6259200823186299</c:v>
                </c:pt>
                <c:pt idx="105">
                  <c:v>6.6896308523409296</c:v>
                </c:pt>
                <c:pt idx="106">
                  <c:v>6.7533416223632203</c:v>
                </c:pt>
                <c:pt idx="107">
                  <c:v>6.81705239238552</c:v>
                </c:pt>
                <c:pt idx="108">
                  <c:v>6.8807631624078098</c:v>
                </c:pt>
                <c:pt idx="109">
                  <c:v>6.9444739324301104</c:v>
                </c:pt>
                <c:pt idx="110">
                  <c:v>7.0081847024524002</c:v>
                </c:pt>
                <c:pt idx="111">
                  <c:v>7.0718954724746901</c:v>
                </c:pt>
                <c:pt idx="112">
                  <c:v>7.1356062424969897</c:v>
                </c:pt>
                <c:pt idx="113">
                  <c:v>7.1993170125192796</c:v>
                </c:pt>
                <c:pt idx="114">
                  <c:v>7.2630277825415801</c:v>
                </c:pt>
                <c:pt idx="115">
                  <c:v>7.32673855256387</c:v>
                </c:pt>
                <c:pt idx="116">
                  <c:v>7.3904493225861696</c:v>
                </c:pt>
                <c:pt idx="117">
                  <c:v>7.4541600926084604</c:v>
                </c:pt>
                <c:pt idx="118">
                  <c:v>7.5178708626307502</c:v>
                </c:pt>
                <c:pt idx="119">
                  <c:v>7.5815816326530499</c:v>
                </c:pt>
                <c:pt idx="120">
                  <c:v>7.6452924026753397</c:v>
                </c:pt>
                <c:pt idx="121">
                  <c:v>7.7090031726976402</c:v>
                </c:pt>
                <c:pt idx="122">
                  <c:v>7.7727139427199301</c:v>
                </c:pt>
                <c:pt idx="123">
                  <c:v>7.8364247127422297</c:v>
                </c:pt>
                <c:pt idx="124">
                  <c:v>7.9001354827645196</c:v>
                </c:pt>
                <c:pt idx="125">
                  <c:v>7.9638462527868104</c:v>
                </c:pt>
                <c:pt idx="126">
                  <c:v>8.0275570228091109</c:v>
                </c:pt>
                <c:pt idx="127">
                  <c:v>8.0912677928314007</c:v>
                </c:pt>
                <c:pt idx="128">
                  <c:v>8.1549785628536995</c:v>
                </c:pt>
                <c:pt idx="129">
                  <c:v>8.218689332876</c:v>
                </c:pt>
                <c:pt idx="130">
                  <c:v>8.2824001028982899</c:v>
                </c:pt>
                <c:pt idx="131">
                  <c:v>8.3461108729205904</c:v>
                </c:pt>
                <c:pt idx="132">
                  <c:v>8.4098216429428803</c:v>
                </c:pt>
                <c:pt idx="133">
                  <c:v>8.4735324129651808</c:v>
                </c:pt>
                <c:pt idx="134">
                  <c:v>8.5372431829874706</c:v>
                </c:pt>
                <c:pt idx="135">
                  <c:v>8.6009539530097694</c:v>
                </c:pt>
                <c:pt idx="136">
                  <c:v>8.6646647230320593</c:v>
                </c:pt>
                <c:pt idx="137">
                  <c:v>8.7283754930543598</c:v>
                </c:pt>
                <c:pt idx="138">
                  <c:v>8.7920862630766496</c:v>
                </c:pt>
                <c:pt idx="139">
                  <c:v>8.8557970330989502</c:v>
                </c:pt>
                <c:pt idx="140">
                  <c:v>8.91950780312124</c:v>
                </c:pt>
                <c:pt idx="141">
                  <c:v>8.9832185731435406</c:v>
                </c:pt>
                <c:pt idx="142">
                  <c:v>9.0469293431658304</c:v>
                </c:pt>
                <c:pt idx="143">
                  <c:v>9.1106401131881292</c:v>
                </c:pt>
                <c:pt idx="144">
                  <c:v>9.1743508832104208</c:v>
                </c:pt>
                <c:pt idx="145">
                  <c:v>9.2380616532327196</c:v>
                </c:pt>
                <c:pt idx="146">
                  <c:v>9.3017724232550094</c:v>
                </c:pt>
                <c:pt idx="147">
                  <c:v>9.3654831932773099</c:v>
                </c:pt>
                <c:pt idx="148">
                  <c:v>9.4291939632995998</c:v>
                </c:pt>
                <c:pt idx="149">
                  <c:v>9.4929047333219003</c:v>
                </c:pt>
                <c:pt idx="150">
                  <c:v>9.5566155033441902</c:v>
                </c:pt>
                <c:pt idx="151">
                  <c:v>9.6203262733664907</c:v>
                </c:pt>
                <c:pt idx="152">
                  <c:v>9.6840370433887806</c:v>
                </c:pt>
                <c:pt idx="153">
                  <c:v>9.7477478134110793</c:v>
                </c:pt>
                <c:pt idx="154">
                  <c:v>9.8114585834333798</c:v>
                </c:pt>
                <c:pt idx="155">
                  <c:v>9.8751693534556697</c:v>
                </c:pt>
                <c:pt idx="156">
                  <c:v>9.9388801234779702</c:v>
                </c:pt>
                <c:pt idx="157">
                  <c:v>10.002590893500299</c:v>
                </c:pt>
                <c:pt idx="158">
                  <c:v>10.0663016635226</c:v>
                </c:pt>
                <c:pt idx="159">
                  <c:v>10.1300124335449</c:v>
                </c:pt>
                <c:pt idx="160">
                  <c:v>10.193723203567099</c:v>
                </c:pt>
                <c:pt idx="161">
                  <c:v>10.2574339735894</c:v>
                </c:pt>
                <c:pt idx="162">
                  <c:v>10.321144743611701</c:v>
                </c:pt>
                <c:pt idx="163">
                  <c:v>10.384855513633999</c:v>
                </c:pt>
                <c:pt idx="164">
                  <c:v>10.4485662836563</c:v>
                </c:pt>
                <c:pt idx="165">
                  <c:v>10.5122770536786</c:v>
                </c:pt>
                <c:pt idx="166">
                  <c:v>10.575987823700901</c:v>
                </c:pt>
                <c:pt idx="167">
                  <c:v>10.6396985937232</c:v>
                </c:pt>
                <c:pt idx="168">
                  <c:v>10.7034093637455</c:v>
                </c:pt>
                <c:pt idx="169">
                  <c:v>10.767120133767801</c:v>
                </c:pt>
                <c:pt idx="170">
                  <c:v>10.830830903790099</c:v>
                </c:pt>
                <c:pt idx="171">
                  <c:v>10.8945416738124</c:v>
                </c:pt>
                <c:pt idx="172">
                  <c:v>10.9582524438347</c:v>
                </c:pt>
                <c:pt idx="173">
                  <c:v>11.021963213856999</c:v>
                </c:pt>
                <c:pt idx="174">
                  <c:v>11.0856739838793</c:v>
                </c:pt>
                <c:pt idx="175">
                  <c:v>11.1493847539016</c:v>
                </c:pt>
                <c:pt idx="176">
                  <c:v>11.213095523923901</c:v>
                </c:pt>
                <c:pt idx="177">
                  <c:v>11.276806293946199</c:v>
                </c:pt>
                <c:pt idx="178">
                  <c:v>11.3405170639685</c:v>
                </c:pt>
                <c:pt idx="179">
                  <c:v>11.404227833990801</c:v>
                </c:pt>
                <c:pt idx="180">
                  <c:v>11.467938604013099</c:v>
                </c:pt>
                <c:pt idx="181">
                  <c:v>11.5316493740353</c:v>
                </c:pt>
                <c:pt idx="182">
                  <c:v>11.595360144057601</c:v>
                </c:pt>
                <c:pt idx="183">
                  <c:v>11.6590709140799</c:v>
                </c:pt>
                <c:pt idx="184">
                  <c:v>11.7227816841022</c:v>
                </c:pt>
                <c:pt idx="185">
                  <c:v>11.786492454124501</c:v>
                </c:pt>
                <c:pt idx="186">
                  <c:v>11.850203224146799</c:v>
                </c:pt>
                <c:pt idx="187">
                  <c:v>11.9139139941691</c:v>
                </c:pt>
                <c:pt idx="188">
                  <c:v>11.9776247641914</c:v>
                </c:pt>
                <c:pt idx="189">
                  <c:v>12.041335534213699</c:v>
                </c:pt>
                <c:pt idx="190">
                  <c:v>12.105046304236</c:v>
                </c:pt>
                <c:pt idx="191">
                  <c:v>12.1687570742583</c:v>
                </c:pt>
                <c:pt idx="192">
                  <c:v>12.232467844280601</c:v>
                </c:pt>
                <c:pt idx="193">
                  <c:v>12.296178614302899</c:v>
                </c:pt>
                <c:pt idx="194">
                  <c:v>12.3598893843252</c:v>
                </c:pt>
                <c:pt idx="195">
                  <c:v>12.423600154347501</c:v>
                </c:pt>
                <c:pt idx="196">
                  <c:v>12.487310924369799</c:v>
                </c:pt>
                <c:pt idx="197">
                  <c:v>12.5510216943921</c:v>
                </c:pt>
                <c:pt idx="198">
                  <c:v>12.6147324644144</c:v>
                </c:pt>
                <c:pt idx="199">
                  <c:v>12.678443234436701</c:v>
                </c:pt>
                <c:pt idx="200">
                  <c:v>12.742154004459</c:v>
                </c:pt>
                <c:pt idx="201">
                  <c:v>12.805864774481201</c:v>
                </c:pt>
                <c:pt idx="202">
                  <c:v>12.869575544503499</c:v>
                </c:pt>
                <c:pt idx="203">
                  <c:v>12.9332863145258</c:v>
                </c:pt>
                <c:pt idx="204">
                  <c:v>12.9969970845481</c:v>
                </c:pt>
                <c:pt idx="205">
                  <c:v>13.060707854570399</c:v>
                </c:pt>
                <c:pt idx="206">
                  <c:v>13.1244186245927</c:v>
                </c:pt>
                <c:pt idx="207">
                  <c:v>13.188129394615</c:v>
                </c:pt>
                <c:pt idx="208">
                  <c:v>13.251840164637301</c:v>
                </c:pt>
                <c:pt idx="209">
                  <c:v>13.315550934659599</c:v>
                </c:pt>
                <c:pt idx="210">
                  <c:v>13.3792617046819</c:v>
                </c:pt>
                <c:pt idx="211">
                  <c:v>13.442972474704201</c:v>
                </c:pt>
                <c:pt idx="212">
                  <c:v>13.506683244726499</c:v>
                </c:pt>
                <c:pt idx="213">
                  <c:v>13.5703940147488</c:v>
                </c:pt>
                <c:pt idx="214">
                  <c:v>13.6341047847711</c:v>
                </c:pt>
                <c:pt idx="215">
                  <c:v>13.697815554793401</c:v>
                </c:pt>
                <c:pt idx="216">
                  <c:v>13.7615263248157</c:v>
                </c:pt>
                <c:pt idx="217">
                  <c:v>13.825237094838</c:v>
                </c:pt>
                <c:pt idx="218">
                  <c:v>13.888947864860301</c:v>
                </c:pt>
                <c:pt idx="219">
                  <c:v>13.952658634882599</c:v>
                </c:pt>
                <c:pt idx="220">
                  <c:v>14.0163694049049</c:v>
                </c:pt>
                <c:pt idx="221">
                  <c:v>14.0800801749272</c:v>
                </c:pt>
                <c:pt idx="222">
                  <c:v>14.1437909449494</c:v>
                </c:pt>
                <c:pt idx="223">
                  <c:v>14.2075017149717</c:v>
                </c:pt>
                <c:pt idx="224">
                  <c:v>14.271212484994001</c:v>
                </c:pt>
                <c:pt idx="225">
                  <c:v>14.334923255016299</c:v>
                </c:pt>
                <c:pt idx="226">
                  <c:v>14.3986340250386</c:v>
                </c:pt>
                <c:pt idx="227">
                  <c:v>14.462344795060901</c:v>
                </c:pt>
                <c:pt idx="228">
                  <c:v>14.526055565083199</c:v>
                </c:pt>
                <c:pt idx="229">
                  <c:v>14.5897663351055</c:v>
                </c:pt>
                <c:pt idx="230">
                  <c:v>14.6534771051278</c:v>
                </c:pt>
                <c:pt idx="231">
                  <c:v>14.717187875150101</c:v>
                </c:pt>
                <c:pt idx="232">
                  <c:v>14.7808986451724</c:v>
                </c:pt>
                <c:pt idx="233">
                  <c:v>14.8446094151947</c:v>
                </c:pt>
                <c:pt idx="234">
                  <c:v>14.908320185217001</c:v>
                </c:pt>
                <c:pt idx="235">
                  <c:v>14.972030955239299</c:v>
                </c:pt>
                <c:pt idx="236">
                  <c:v>15.0357417252616</c:v>
                </c:pt>
                <c:pt idx="237">
                  <c:v>15.0994524952839</c:v>
                </c:pt>
                <c:pt idx="238">
                  <c:v>15.163163265306199</c:v>
                </c:pt>
                <c:pt idx="239">
                  <c:v>15.2268740353285</c:v>
                </c:pt>
                <c:pt idx="240">
                  <c:v>15.2905848053508</c:v>
                </c:pt>
                <c:pt idx="241">
                  <c:v>15.354295575373101</c:v>
                </c:pt>
                <c:pt idx="242">
                  <c:v>15.418006345395399</c:v>
                </c:pt>
                <c:pt idx="243">
                  <c:v>15.481717115417601</c:v>
                </c:pt>
                <c:pt idx="244">
                  <c:v>15.545427885439899</c:v>
                </c:pt>
                <c:pt idx="245">
                  <c:v>15.6091386554622</c:v>
                </c:pt>
                <c:pt idx="246">
                  <c:v>15.6728494254845</c:v>
                </c:pt>
                <c:pt idx="247">
                  <c:v>15.736560195506801</c:v>
                </c:pt>
                <c:pt idx="248">
                  <c:v>15.8002709655291</c:v>
                </c:pt>
                <c:pt idx="249">
                  <c:v>15.8639817355514</c:v>
                </c:pt>
                <c:pt idx="250">
                  <c:v>15.927692505573701</c:v>
                </c:pt>
                <c:pt idx="251">
                  <c:v>15.991403275595999</c:v>
                </c:pt>
                <c:pt idx="252">
                  <c:v>16.0551140456183</c:v>
                </c:pt>
                <c:pt idx="253">
                  <c:v>16.1188248156406</c:v>
                </c:pt>
                <c:pt idx="254">
                  <c:v>16.182535585662901</c:v>
                </c:pt>
                <c:pt idx="255">
                  <c:v>16.246246355685201</c:v>
                </c:pt>
                <c:pt idx="256">
                  <c:v>16.309957125707498</c:v>
                </c:pt>
                <c:pt idx="257">
                  <c:v>16.373667895729799</c:v>
                </c:pt>
                <c:pt idx="258">
                  <c:v>16.437378665752099</c:v>
                </c:pt>
                <c:pt idx="259">
                  <c:v>16.5010894357744</c:v>
                </c:pt>
                <c:pt idx="260">
                  <c:v>16.564800205796701</c:v>
                </c:pt>
                <c:pt idx="261">
                  <c:v>16.628510975818902</c:v>
                </c:pt>
                <c:pt idx="262">
                  <c:v>16.692221745841199</c:v>
                </c:pt>
                <c:pt idx="263">
                  <c:v>16.755932515863499</c:v>
                </c:pt>
                <c:pt idx="264">
                  <c:v>16.8196432858858</c:v>
                </c:pt>
                <c:pt idx="265">
                  <c:v>16.8833540559081</c:v>
                </c:pt>
                <c:pt idx="266">
                  <c:v>16.947064825930401</c:v>
                </c:pt>
                <c:pt idx="267">
                  <c:v>17.010775595952701</c:v>
                </c:pt>
                <c:pt idx="268">
                  <c:v>17.074486365975002</c:v>
                </c:pt>
                <c:pt idx="269">
                  <c:v>17.138197135997299</c:v>
                </c:pt>
                <c:pt idx="270">
                  <c:v>17.201907906019599</c:v>
                </c:pt>
                <c:pt idx="271">
                  <c:v>17.2656186760419</c:v>
                </c:pt>
                <c:pt idx="272">
                  <c:v>17.3293294460642</c:v>
                </c:pt>
                <c:pt idx="273">
                  <c:v>17.393040216086501</c:v>
                </c:pt>
                <c:pt idx="274">
                  <c:v>17.456750986108801</c:v>
                </c:pt>
                <c:pt idx="275">
                  <c:v>17.520461756131098</c:v>
                </c:pt>
                <c:pt idx="276">
                  <c:v>17.584172526153299</c:v>
                </c:pt>
                <c:pt idx="277">
                  <c:v>17.6478832961756</c:v>
                </c:pt>
                <c:pt idx="278">
                  <c:v>17.7115940661979</c:v>
                </c:pt>
                <c:pt idx="279">
                  <c:v>17.775304836220201</c:v>
                </c:pt>
                <c:pt idx="280">
                  <c:v>17.839015606242501</c:v>
                </c:pt>
                <c:pt idx="281">
                  <c:v>17.902726376264798</c:v>
                </c:pt>
                <c:pt idx="282">
                  <c:v>17.966437146287099</c:v>
                </c:pt>
                <c:pt idx="283">
                  <c:v>18.030147916309399</c:v>
                </c:pt>
                <c:pt idx="284">
                  <c:v>18.0938586863317</c:v>
                </c:pt>
                <c:pt idx="285">
                  <c:v>18.157569456354</c:v>
                </c:pt>
                <c:pt idx="286">
                  <c:v>18.221280226376301</c:v>
                </c:pt>
                <c:pt idx="287">
                  <c:v>18.284990996398601</c:v>
                </c:pt>
                <c:pt idx="288">
                  <c:v>18.348701766420898</c:v>
                </c:pt>
                <c:pt idx="289">
                  <c:v>18.412412536443199</c:v>
                </c:pt>
                <c:pt idx="290">
                  <c:v>18.476123306465499</c:v>
                </c:pt>
                <c:pt idx="291">
                  <c:v>18.539834076487701</c:v>
                </c:pt>
                <c:pt idx="292">
                  <c:v>18.603544846510001</c:v>
                </c:pt>
                <c:pt idx="293">
                  <c:v>18.667255616532302</c:v>
                </c:pt>
                <c:pt idx="294">
                  <c:v>18.730966386554599</c:v>
                </c:pt>
                <c:pt idx="295">
                  <c:v>18.794677156576899</c:v>
                </c:pt>
                <c:pt idx="296">
                  <c:v>18.8583879265992</c:v>
                </c:pt>
                <c:pt idx="297">
                  <c:v>18.9220986966215</c:v>
                </c:pt>
                <c:pt idx="298">
                  <c:v>18.985809466643801</c:v>
                </c:pt>
                <c:pt idx="299">
                  <c:v>19.049520236666101</c:v>
                </c:pt>
                <c:pt idx="300">
                  <c:v>19.113231006688402</c:v>
                </c:pt>
                <c:pt idx="301">
                  <c:v>19.176941776710699</c:v>
                </c:pt>
                <c:pt idx="302">
                  <c:v>19.240652546732999</c:v>
                </c:pt>
                <c:pt idx="303">
                  <c:v>19.3043633167553</c:v>
                </c:pt>
                <c:pt idx="304">
                  <c:v>19.3680740867776</c:v>
                </c:pt>
                <c:pt idx="305">
                  <c:v>19.431784856799901</c:v>
                </c:pt>
                <c:pt idx="306">
                  <c:v>19.495495626822098</c:v>
                </c:pt>
                <c:pt idx="307">
                  <c:v>19.559206396844399</c:v>
                </c:pt>
                <c:pt idx="308">
                  <c:v>19.622917166866699</c:v>
                </c:pt>
                <c:pt idx="309">
                  <c:v>19.686627936889</c:v>
                </c:pt>
                <c:pt idx="310">
                  <c:v>19.7503387069113</c:v>
                </c:pt>
                <c:pt idx="311">
                  <c:v>19.814049476933601</c:v>
                </c:pt>
                <c:pt idx="312">
                  <c:v>19.877760246955901</c:v>
                </c:pt>
                <c:pt idx="313">
                  <c:v>19.941471016978198</c:v>
                </c:pt>
                <c:pt idx="314">
                  <c:v>20.005181787000499</c:v>
                </c:pt>
                <c:pt idx="315">
                  <c:v>20.068892557022799</c:v>
                </c:pt>
                <c:pt idx="316">
                  <c:v>20.1326033270451</c:v>
                </c:pt>
                <c:pt idx="317">
                  <c:v>20.1963140970674</c:v>
                </c:pt>
                <c:pt idx="318">
                  <c:v>20.260024867089701</c:v>
                </c:pt>
                <c:pt idx="319">
                  <c:v>20.323735637112001</c:v>
                </c:pt>
                <c:pt idx="320">
                  <c:v>20.387446407134298</c:v>
                </c:pt>
                <c:pt idx="321">
                  <c:v>20.451157177156599</c:v>
                </c:pt>
                <c:pt idx="322">
                  <c:v>20.5148679471788</c:v>
                </c:pt>
                <c:pt idx="323">
                  <c:v>20.578578717201101</c:v>
                </c:pt>
                <c:pt idx="324">
                  <c:v>20.642289487223401</c:v>
                </c:pt>
                <c:pt idx="325">
                  <c:v>20.706000257245702</c:v>
                </c:pt>
                <c:pt idx="326">
                  <c:v>20.769711027267999</c:v>
                </c:pt>
                <c:pt idx="327">
                  <c:v>20.833421797290299</c:v>
                </c:pt>
                <c:pt idx="328">
                  <c:v>20.8971325673126</c:v>
                </c:pt>
                <c:pt idx="329">
                  <c:v>20.9608433373349</c:v>
                </c:pt>
                <c:pt idx="330">
                  <c:v>21.024554107357201</c:v>
                </c:pt>
                <c:pt idx="331">
                  <c:v>21.088264877379501</c:v>
                </c:pt>
                <c:pt idx="332">
                  <c:v>21.151975647401802</c:v>
                </c:pt>
                <c:pt idx="333">
                  <c:v>21.215686417424099</c:v>
                </c:pt>
                <c:pt idx="334">
                  <c:v>21.279397187446399</c:v>
                </c:pt>
                <c:pt idx="335">
                  <c:v>21.3431079574687</c:v>
                </c:pt>
                <c:pt idx="336">
                  <c:v>21.406818727491</c:v>
                </c:pt>
                <c:pt idx="337">
                  <c:v>21.470529497513201</c:v>
                </c:pt>
                <c:pt idx="338">
                  <c:v>21.534240267535498</c:v>
                </c:pt>
                <c:pt idx="339">
                  <c:v>21.597951037557799</c:v>
                </c:pt>
                <c:pt idx="340">
                  <c:v>21.661661807580099</c:v>
                </c:pt>
                <c:pt idx="341">
                  <c:v>21.7253725776024</c:v>
                </c:pt>
                <c:pt idx="342">
                  <c:v>21.7890833476247</c:v>
                </c:pt>
                <c:pt idx="343">
                  <c:v>21.852794117647001</c:v>
                </c:pt>
                <c:pt idx="344">
                  <c:v>21.916504887669301</c:v>
                </c:pt>
                <c:pt idx="345">
                  <c:v>21.980215657691598</c:v>
                </c:pt>
                <c:pt idx="346">
                  <c:v>22.043926427713899</c:v>
                </c:pt>
                <c:pt idx="347">
                  <c:v>22.107637197736199</c:v>
                </c:pt>
                <c:pt idx="348">
                  <c:v>22.1713479677585</c:v>
                </c:pt>
                <c:pt idx="349">
                  <c:v>22.2350587377808</c:v>
                </c:pt>
                <c:pt idx="350">
                  <c:v>22.298769507803101</c:v>
                </c:pt>
                <c:pt idx="351">
                  <c:v>22.362480277825401</c:v>
                </c:pt>
                <c:pt idx="352">
                  <c:v>22.426191047847599</c:v>
                </c:pt>
                <c:pt idx="353">
                  <c:v>22.4899018178699</c:v>
                </c:pt>
                <c:pt idx="354">
                  <c:v>22.5536125878922</c:v>
                </c:pt>
                <c:pt idx="355">
                  <c:v>22.617323357914501</c:v>
                </c:pt>
                <c:pt idx="356">
                  <c:v>22.681034127936801</c:v>
                </c:pt>
                <c:pt idx="357">
                  <c:v>22.744744897959102</c:v>
                </c:pt>
                <c:pt idx="358">
                  <c:v>22.808455667981399</c:v>
                </c:pt>
                <c:pt idx="359">
                  <c:v>22.872166438003699</c:v>
                </c:pt>
                <c:pt idx="360">
                  <c:v>22.935877208026</c:v>
                </c:pt>
                <c:pt idx="361">
                  <c:v>22.9995879780483</c:v>
                </c:pt>
                <c:pt idx="362">
                  <c:v>23.063298748070601</c:v>
                </c:pt>
                <c:pt idx="363">
                  <c:v>23.127009518092901</c:v>
                </c:pt>
                <c:pt idx="364">
                  <c:v>23.190720288115202</c:v>
                </c:pt>
                <c:pt idx="365">
                  <c:v>23.254431058137499</c:v>
                </c:pt>
                <c:pt idx="366">
                  <c:v>23.318141828159799</c:v>
                </c:pt>
                <c:pt idx="367">
                  <c:v>23.381852598182</c:v>
                </c:pt>
                <c:pt idx="368">
                  <c:v>23.445563368204301</c:v>
                </c:pt>
                <c:pt idx="369">
                  <c:v>23.509274138226601</c:v>
                </c:pt>
                <c:pt idx="370">
                  <c:v>23.572984908248898</c:v>
                </c:pt>
                <c:pt idx="371">
                  <c:v>23.636695678271199</c:v>
                </c:pt>
                <c:pt idx="372">
                  <c:v>23.700406448293499</c:v>
                </c:pt>
                <c:pt idx="373">
                  <c:v>23.7641172183158</c:v>
                </c:pt>
                <c:pt idx="374">
                  <c:v>23.8278279883381</c:v>
                </c:pt>
                <c:pt idx="375">
                  <c:v>23.891538758360401</c:v>
                </c:pt>
                <c:pt idx="376">
                  <c:v>23.955249528382701</c:v>
                </c:pt>
                <c:pt idx="377">
                  <c:v>24.018960298404998</c:v>
                </c:pt>
                <c:pt idx="378">
                  <c:v>24.082671068427299</c:v>
                </c:pt>
                <c:pt idx="379">
                  <c:v>24.146381838449599</c:v>
                </c:pt>
                <c:pt idx="380">
                  <c:v>24.2100926084719</c:v>
                </c:pt>
                <c:pt idx="381">
                  <c:v>24.2738033784942</c:v>
                </c:pt>
                <c:pt idx="382">
                  <c:v>24.337514148516401</c:v>
                </c:pt>
                <c:pt idx="383">
                  <c:v>24.401224918538698</c:v>
                </c:pt>
                <c:pt idx="384">
                  <c:v>24.464935688560999</c:v>
                </c:pt>
                <c:pt idx="385">
                  <c:v>24.5286464585833</c:v>
                </c:pt>
                <c:pt idx="386">
                  <c:v>24.5923572286056</c:v>
                </c:pt>
                <c:pt idx="387">
                  <c:v>24.656067998627901</c:v>
                </c:pt>
                <c:pt idx="388">
                  <c:v>24.719778768650201</c:v>
                </c:pt>
                <c:pt idx="389">
                  <c:v>24.783489538672502</c:v>
                </c:pt>
                <c:pt idx="390">
                  <c:v>24.847200308694799</c:v>
                </c:pt>
                <c:pt idx="391">
                  <c:v>24.910911078717099</c:v>
                </c:pt>
                <c:pt idx="392">
                  <c:v>24.9746218487394</c:v>
                </c:pt>
                <c:pt idx="393">
                  <c:v>25.0383326187617</c:v>
                </c:pt>
                <c:pt idx="394">
                  <c:v>25.102043388784001</c:v>
                </c:pt>
                <c:pt idx="395">
                  <c:v>25.165754158806301</c:v>
                </c:pt>
                <c:pt idx="396">
                  <c:v>25.229464928828602</c:v>
                </c:pt>
                <c:pt idx="397">
                  <c:v>25.293175698850899</c:v>
                </c:pt>
                <c:pt idx="398">
                  <c:v>25.3568864688731</c:v>
                </c:pt>
                <c:pt idx="399">
                  <c:v>25.4205972388954</c:v>
                </c:pt>
                <c:pt idx="400">
                  <c:v>25.484308008917701</c:v>
                </c:pt>
                <c:pt idx="401">
                  <c:v>25.548018778940001</c:v>
                </c:pt>
                <c:pt idx="402">
                  <c:v>25.611729548962298</c:v>
                </c:pt>
                <c:pt idx="403">
                  <c:v>25.675440318984599</c:v>
                </c:pt>
                <c:pt idx="404">
                  <c:v>25.739151089006899</c:v>
                </c:pt>
                <c:pt idx="405">
                  <c:v>25.8028618590292</c:v>
                </c:pt>
                <c:pt idx="406">
                  <c:v>25.8665726290515</c:v>
                </c:pt>
                <c:pt idx="407">
                  <c:v>25.930283399073801</c:v>
                </c:pt>
                <c:pt idx="408">
                  <c:v>25.993994169096101</c:v>
                </c:pt>
                <c:pt idx="409">
                  <c:v>26.057704939118398</c:v>
                </c:pt>
                <c:pt idx="410">
                  <c:v>26.121415709140699</c:v>
                </c:pt>
                <c:pt idx="411">
                  <c:v>26.185126479162999</c:v>
                </c:pt>
                <c:pt idx="412">
                  <c:v>26.2488372491853</c:v>
                </c:pt>
                <c:pt idx="413">
                  <c:v>26.312548019207501</c:v>
                </c:pt>
                <c:pt idx="414">
                  <c:v>26.376258789229801</c:v>
                </c:pt>
                <c:pt idx="415">
                  <c:v>26.439969559252098</c:v>
                </c:pt>
                <c:pt idx="416">
                  <c:v>26.503680329274399</c:v>
                </c:pt>
                <c:pt idx="417">
                  <c:v>26.5673910992967</c:v>
                </c:pt>
                <c:pt idx="418">
                  <c:v>26.631101869319</c:v>
                </c:pt>
                <c:pt idx="419">
                  <c:v>26.694812639341301</c:v>
                </c:pt>
                <c:pt idx="420">
                  <c:v>26.758523409363601</c:v>
                </c:pt>
                <c:pt idx="421">
                  <c:v>26.822234179385902</c:v>
                </c:pt>
                <c:pt idx="422">
                  <c:v>26.885944949408199</c:v>
                </c:pt>
                <c:pt idx="423">
                  <c:v>26.949655719430499</c:v>
                </c:pt>
                <c:pt idx="424">
                  <c:v>27.0133664894528</c:v>
                </c:pt>
                <c:pt idx="425">
                  <c:v>27.0770772594751</c:v>
                </c:pt>
                <c:pt idx="426">
                  <c:v>27.140788029497401</c:v>
                </c:pt>
                <c:pt idx="427">
                  <c:v>27.204498799519701</c:v>
                </c:pt>
                <c:pt idx="428">
                  <c:v>27.268209569541899</c:v>
                </c:pt>
                <c:pt idx="429">
                  <c:v>27.331920339564199</c:v>
                </c:pt>
                <c:pt idx="430">
                  <c:v>27.3956311095865</c:v>
                </c:pt>
                <c:pt idx="431">
                  <c:v>27.4593418796088</c:v>
                </c:pt>
                <c:pt idx="432">
                  <c:v>27.523052649631101</c:v>
                </c:pt>
                <c:pt idx="433">
                  <c:v>27.586763419653401</c:v>
                </c:pt>
                <c:pt idx="434">
                  <c:v>27.650474189675698</c:v>
                </c:pt>
                <c:pt idx="435">
                  <c:v>27.714184959697999</c:v>
                </c:pt>
                <c:pt idx="436">
                  <c:v>27.777895729720299</c:v>
                </c:pt>
                <c:pt idx="437">
                  <c:v>27.8416064997426</c:v>
                </c:pt>
                <c:pt idx="438">
                  <c:v>27.9053172697649</c:v>
                </c:pt>
                <c:pt idx="439">
                  <c:v>27.969028039787201</c:v>
                </c:pt>
                <c:pt idx="440">
                  <c:v>28.032738809809501</c:v>
                </c:pt>
                <c:pt idx="441">
                  <c:v>28.096449579831798</c:v>
                </c:pt>
                <c:pt idx="442">
                  <c:v>28.160160349854099</c:v>
                </c:pt>
                <c:pt idx="443">
                  <c:v>28.2238711198763</c:v>
                </c:pt>
                <c:pt idx="444">
                  <c:v>28.2875818898986</c:v>
                </c:pt>
                <c:pt idx="445">
                  <c:v>28.351292659920901</c:v>
                </c:pt>
                <c:pt idx="446">
                  <c:v>28.415003429943201</c:v>
                </c:pt>
                <c:pt idx="447">
                  <c:v>28.478714199965498</c:v>
                </c:pt>
                <c:pt idx="448">
                  <c:v>28.542424969987799</c:v>
                </c:pt>
                <c:pt idx="449">
                  <c:v>28.6061357400101</c:v>
                </c:pt>
                <c:pt idx="450">
                  <c:v>28.6698465100324</c:v>
                </c:pt>
                <c:pt idx="451">
                  <c:v>28.733557280054701</c:v>
                </c:pt>
                <c:pt idx="452">
                  <c:v>28.797268050077001</c:v>
                </c:pt>
                <c:pt idx="453">
                  <c:v>28.860978820099302</c:v>
                </c:pt>
                <c:pt idx="454">
                  <c:v>28.924689590121599</c:v>
                </c:pt>
                <c:pt idx="455">
                  <c:v>28.988400360143899</c:v>
                </c:pt>
                <c:pt idx="456">
                  <c:v>29.0521111301662</c:v>
                </c:pt>
                <c:pt idx="457">
                  <c:v>29.1158219001885</c:v>
                </c:pt>
                <c:pt idx="458">
                  <c:v>29.179532670210701</c:v>
                </c:pt>
                <c:pt idx="459">
                  <c:v>29.243243440233002</c:v>
                </c:pt>
                <c:pt idx="460">
                  <c:v>29.306954210255299</c:v>
                </c:pt>
                <c:pt idx="461">
                  <c:v>29.370664980277599</c:v>
                </c:pt>
                <c:pt idx="462">
                  <c:v>29.4343757502999</c:v>
                </c:pt>
                <c:pt idx="463">
                  <c:v>29.4980865203222</c:v>
                </c:pt>
                <c:pt idx="464">
                  <c:v>29.561797290344501</c:v>
                </c:pt>
                <c:pt idx="465">
                  <c:v>29.625508060366801</c:v>
                </c:pt>
                <c:pt idx="466">
                  <c:v>29.689218830389098</c:v>
                </c:pt>
                <c:pt idx="467">
                  <c:v>29.752929600411399</c:v>
                </c:pt>
                <c:pt idx="468">
                  <c:v>29.816640370433699</c:v>
                </c:pt>
                <c:pt idx="469">
                  <c:v>29.880351140456</c:v>
                </c:pt>
                <c:pt idx="470">
                  <c:v>29.9440619104783</c:v>
                </c:pt>
                <c:pt idx="471">
                  <c:v>30.007772680500601</c:v>
                </c:pt>
                <c:pt idx="472">
                  <c:v>30.071483450522901</c:v>
                </c:pt>
                <c:pt idx="473">
                  <c:v>30.135194220545198</c:v>
                </c:pt>
                <c:pt idx="474">
                  <c:v>30.198904990567399</c:v>
                </c:pt>
                <c:pt idx="475">
                  <c:v>30.2626157605897</c:v>
                </c:pt>
                <c:pt idx="476">
                  <c:v>30.326326530612</c:v>
                </c:pt>
                <c:pt idx="477">
                  <c:v>30.390037300634301</c:v>
                </c:pt>
                <c:pt idx="478">
                  <c:v>30.453748070656601</c:v>
                </c:pt>
                <c:pt idx="479">
                  <c:v>30.517458840678898</c:v>
                </c:pt>
                <c:pt idx="480">
                  <c:v>30.581169610701199</c:v>
                </c:pt>
                <c:pt idx="481">
                  <c:v>30.6448803807235</c:v>
                </c:pt>
                <c:pt idx="482">
                  <c:v>30.7085911507458</c:v>
                </c:pt>
                <c:pt idx="483">
                  <c:v>30.772301920768101</c:v>
                </c:pt>
                <c:pt idx="484">
                  <c:v>30.836012690790401</c:v>
                </c:pt>
                <c:pt idx="485">
                  <c:v>30.899723460812702</c:v>
                </c:pt>
                <c:pt idx="486">
                  <c:v>30.963434230834999</c:v>
                </c:pt>
                <c:pt idx="487">
                  <c:v>31.027145000857299</c:v>
                </c:pt>
                <c:pt idx="488">
                  <c:v>31.0908557708796</c:v>
                </c:pt>
                <c:pt idx="489">
                  <c:v>31.154566540901801</c:v>
                </c:pt>
                <c:pt idx="490">
                  <c:v>31.218277310924101</c:v>
                </c:pt>
                <c:pt idx="491">
                  <c:v>31.281988080946402</c:v>
                </c:pt>
                <c:pt idx="492">
                  <c:v>31.345698850968699</c:v>
                </c:pt>
                <c:pt idx="493">
                  <c:v>31.409409620990999</c:v>
                </c:pt>
                <c:pt idx="494">
                  <c:v>31.4731203910133</c:v>
                </c:pt>
                <c:pt idx="495">
                  <c:v>31.5368311610356</c:v>
                </c:pt>
                <c:pt idx="496">
                  <c:v>31.600541931057901</c:v>
                </c:pt>
                <c:pt idx="497">
                  <c:v>31.664252701080201</c:v>
                </c:pt>
                <c:pt idx="498">
                  <c:v>31.727963471102498</c:v>
                </c:pt>
                <c:pt idx="499">
                  <c:v>31.791674241124799</c:v>
                </c:pt>
                <c:pt idx="500">
                  <c:v>31.855385011147099</c:v>
                </c:pt>
                <c:pt idx="501">
                  <c:v>31.9190957811694</c:v>
                </c:pt>
                <c:pt idx="502">
                  <c:v>31.9828065511917</c:v>
                </c:pt>
                <c:pt idx="503">
                  <c:v>32.046517321213997</c:v>
                </c:pt>
                <c:pt idx="504">
                  <c:v>32.110228091236301</c:v>
                </c:pt>
                <c:pt idx="505">
                  <c:v>32.173938861258598</c:v>
                </c:pt>
                <c:pt idx="506">
                  <c:v>32.237649631280803</c:v>
                </c:pt>
                <c:pt idx="507">
                  <c:v>32.3013604013031</c:v>
                </c:pt>
                <c:pt idx="508">
                  <c:v>32.365071171325397</c:v>
                </c:pt>
                <c:pt idx="509">
                  <c:v>32.428781941347701</c:v>
                </c:pt>
                <c:pt idx="510">
                  <c:v>32.492492711369998</c:v>
                </c:pt>
                <c:pt idx="511">
                  <c:v>32.556203481392302</c:v>
                </c:pt>
                <c:pt idx="512">
                  <c:v>32.619914251414599</c:v>
                </c:pt>
                <c:pt idx="513">
                  <c:v>32.683625021436903</c:v>
                </c:pt>
                <c:pt idx="514">
                  <c:v>32.7473357914592</c:v>
                </c:pt>
                <c:pt idx="515">
                  <c:v>32.811046561481497</c:v>
                </c:pt>
                <c:pt idx="516">
                  <c:v>32.874757331503801</c:v>
                </c:pt>
                <c:pt idx="517">
                  <c:v>32.938468101526098</c:v>
                </c:pt>
                <c:pt idx="518">
                  <c:v>33.002178871548402</c:v>
                </c:pt>
                <c:pt idx="519">
                  <c:v>33.065889641570699</c:v>
                </c:pt>
                <c:pt idx="520">
                  <c:v>33.129600411593003</c:v>
                </c:pt>
                <c:pt idx="521">
                  <c:v>33.1933111816153</c:v>
                </c:pt>
                <c:pt idx="522">
                  <c:v>33.257021951637597</c:v>
                </c:pt>
                <c:pt idx="523">
                  <c:v>33.320732721659901</c:v>
                </c:pt>
                <c:pt idx="524">
                  <c:v>33.384443491682198</c:v>
                </c:pt>
                <c:pt idx="525">
                  <c:v>33.448154261704502</c:v>
                </c:pt>
                <c:pt idx="526">
                  <c:v>33.511865031726799</c:v>
                </c:pt>
                <c:pt idx="527">
                  <c:v>33.575575801749103</c:v>
                </c:pt>
                <c:pt idx="528">
                  <c:v>33.6392865717714</c:v>
                </c:pt>
                <c:pt idx="529">
                  <c:v>33.702997341793697</c:v>
                </c:pt>
                <c:pt idx="530">
                  <c:v>33.766708111816001</c:v>
                </c:pt>
                <c:pt idx="531">
                  <c:v>33.830418881838298</c:v>
                </c:pt>
                <c:pt idx="532">
                  <c:v>33.894129651860602</c:v>
                </c:pt>
                <c:pt idx="533">
                  <c:v>33.957840421882899</c:v>
                </c:pt>
                <c:pt idx="534">
                  <c:v>34.021551191905203</c:v>
                </c:pt>
                <c:pt idx="535">
                  <c:v>34.0852619619275</c:v>
                </c:pt>
                <c:pt idx="536">
                  <c:v>34.148972731949797</c:v>
                </c:pt>
                <c:pt idx="537">
                  <c:v>34.212683501972101</c:v>
                </c:pt>
                <c:pt idx="538">
                  <c:v>34.276394271994398</c:v>
                </c:pt>
                <c:pt idx="539">
                  <c:v>34.340105042016603</c:v>
                </c:pt>
                <c:pt idx="540">
                  <c:v>34.4038158120389</c:v>
                </c:pt>
                <c:pt idx="541">
                  <c:v>34.467526582061197</c:v>
                </c:pt>
                <c:pt idx="542">
                  <c:v>34.531237352083501</c:v>
                </c:pt>
                <c:pt idx="543">
                  <c:v>34.594948122105798</c:v>
                </c:pt>
                <c:pt idx="544">
                  <c:v>34.658658892128102</c:v>
                </c:pt>
                <c:pt idx="545">
                  <c:v>34.722369662150399</c:v>
                </c:pt>
                <c:pt idx="546">
                  <c:v>34.786080432172703</c:v>
                </c:pt>
                <c:pt idx="547">
                  <c:v>34.849791202195</c:v>
                </c:pt>
                <c:pt idx="548">
                  <c:v>34.913501972217297</c:v>
                </c:pt>
                <c:pt idx="549">
                  <c:v>34.977212742239601</c:v>
                </c:pt>
                <c:pt idx="550">
                  <c:v>35.040923512261898</c:v>
                </c:pt>
                <c:pt idx="551">
                  <c:v>35.104634282284202</c:v>
                </c:pt>
                <c:pt idx="552">
                  <c:v>35.168345052306499</c:v>
                </c:pt>
                <c:pt idx="553">
                  <c:v>35.232055822328803</c:v>
                </c:pt>
                <c:pt idx="554">
                  <c:v>35.2957665923511</c:v>
                </c:pt>
                <c:pt idx="555">
                  <c:v>35.359477362373397</c:v>
                </c:pt>
                <c:pt idx="556">
                  <c:v>35.423188132395701</c:v>
                </c:pt>
                <c:pt idx="557">
                  <c:v>35.486898902417998</c:v>
                </c:pt>
                <c:pt idx="558">
                  <c:v>35.550609672440302</c:v>
                </c:pt>
                <c:pt idx="559">
                  <c:v>35.614320442462599</c:v>
                </c:pt>
                <c:pt idx="560">
                  <c:v>35.678031212484903</c:v>
                </c:pt>
                <c:pt idx="561">
                  <c:v>35.7417419825072</c:v>
                </c:pt>
                <c:pt idx="562">
                  <c:v>35.805452752529497</c:v>
                </c:pt>
                <c:pt idx="563">
                  <c:v>35.869163522551801</c:v>
                </c:pt>
                <c:pt idx="564">
                  <c:v>35.932874292574098</c:v>
                </c:pt>
                <c:pt idx="565">
                  <c:v>35.996585062596402</c:v>
                </c:pt>
                <c:pt idx="566">
                  <c:v>36.060295832618699</c:v>
                </c:pt>
                <c:pt idx="567">
                  <c:v>36.124006602641003</c:v>
                </c:pt>
                <c:pt idx="568">
                  <c:v>36.1877173726633</c:v>
                </c:pt>
                <c:pt idx="569">
                  <c:v>36.251428142685597</c:v>
                </c:pt>
                <c:pt idx="570">
                  <c:v>36.315138912707901</c:v>
                </c:pt>
                <c:pt idx="571">
                  <c:v>36.378849682730198</c:v>
                </c:pt>
                <c:pt idx="572">
                  <c:v>36.442560452752403</c:v>
                </c:pt>
                <c:pt idx="573">
                  <c:v>36.5062712227747</c:v>
                </c:pt>
                <c:pt idx="574">
                  <c:v>36.569981992796997</c:v>
                </c:pt>
                <c:pt idx="575">
                  <c:v>36.633692762819301</c:v>
                </c:pt>
                <c:pt idx="576">
                  <c:v>36.697403532841598</c:v>
                </c:pt>
                <c:pt idx="577">
                  <c:v>36.761114302863902</c:v>
                </c:pt>
                <c:pt idx="578">
                  <c:v>36.824825072886199</c:v>
                </c:pt>
                <c:pt idx="579">
                  <c:v>36.888535842908503</c:v>
                </c:pt>
                <c:pt idx="580">
                  <c:v>36.9522466129308</c:v>
                </c:pt>
                <c:pt idx="581">
                  <c:v>37.015957382953097</c:v>
                </c:pt>
                <c:pt idx="582">
                  <c:v>37.079668152975401</c:v>
                </c:pt>
                <c:pt idx="583">
                  <c:v>37.143378922997698</c:v>
                </c:pt>
                <c:pt idx="584">
                  <c:v>37.207089693020002</c:v>
                </c:pt>
                <c:pt idx="585">
                  <c:v>37.270800463042299</c:v>
                </c:pt>
                <c:pt idx="586">
                  <c:v>37.334511233064603</c:v>
                </c:pt>
                <c:pt idx="587">
                  <c:v>37.3982220030869</c:v>
                </c:pt>
                <c:pt idx="588">
                  <c:v>37.461932773109197</c:v>
                </c:pt>
                <c:pt idx="589">
                  <c:v>37.525643543131501</c:v>
                </c:pt>
                <c:pt idx="590">
                  <c:v>37.589354313153798</c:v>
                </c:pt>
                <c:pt idx="591">
                  <c:v>37.653065083176102</c:v>
                </c:pt>
                <c:pt idx="592">
                  <c:v>37.716775853198399</c:v>
                </c:pt>
                <c:pt idx="593">
                  <c:v>37.780486623220703</c:v>
                </c:pt>
                <c:pt idx="594">
                  <c:v>37.844197393243</c:v>
                </c:pt>
                <c:pt idx="595">
                  <c:v>37.907908163265297</c:v>
                </c:pt>
                <c:pt idx="596">
                  <c:v>37.971618933287601</c:v>
                </c:pt>
                <c:pt idx="597">
                  <c:v>38.035329703309898</c:v>
                </c:pt>
                <c:pt idx="598">
                  <c:v>38.099040473332202</c:v>
                </c:pt>
                <c:pt idx="599">
                  <c:v>38.162751243354499</c:v>
                </c:pt>
                <c:pt idx="600">
                  <c:v>38.226462013376803</c:v>
                </c:pt>
                <c:pt idx="601">
                  <c:v>38.2901727833991</c:v>
                </c:pt>
                <c:pt idx="602">
                  <c:v>38.353883553421397</c:v>
                </c:pt>
                <c:pt idx="603">
                  <c:v>38.417594323443701</c:v>
                </c:pt>
                <c:pt idx="604">
                  <c:v>38.481305093465998</c:v>
                </c:pt>
                <c:pt idx="605">
                  <c:v>38.545015863488203</c:v>
                </c:pt>
                <c:pt idx="606">
                  <c:v>38.6087266335105</c:v>
                </c:pt>
                <c:pt idx="607">
                  <c:v>38.672437403532797</c:v>
                </c:pt>
                <c:pt idx="608">
                  <c:v>38.736148173555101</c:v>
                </c:pt>
                <c:pt idx="609">
                  <c:v>38.799858943577398</c:v>
                </c:pt>
                <c:pt idx="610">
                  <c:v>38.863569713599702</c:v>
                </c:pt>
                <c:pt idx="611">
                  <c:v>38.927280483621999</c:v>
                </c:pt>
                <c:pt idx="612">
                  <c:v>38.990991253644303</c:v>
                </c:pt>
                <c:pt idx="613">
                  <c:v>39.0547020236666</c:v>
                </c:pt>
                <c:pt idx="614">
                  <c:v>39.118412793688897</c:v>
                </c:pt>
                <c:pt idx="615">
                  <c:v>39.182123563711201</c:v>
                </c:pt>
                <c:pt idx="616">
                  <c:v>39.245834333733498</c:v>
                </c:pt>
                <c:pt idx="617">
                  <c:v>39.309545103755802</c:v>
                </c:pt>
                <c:pt idx="618">
                  <c:v>39.373255873778099</c:v>
                </c:pt>
                <c:pt idx="619">
                  <c:v>39.436966643800403</c:v>
                </c:pt>
                <c:pt idx="620">
                  <c:v>39.5006774138227</c:v>
                </c:pt>
                <c:pt idx="621">
                  <c:v>39.564388183844997</c:v>
                </c:pt>
                <c:pt idx="622">
                  <c:v>39.628098953867301</c:v>
                </c:pt>
                <c:pt idx="623">
                  <c:v>39.691809723889598</c:v>
                </c:pt>
                <c:pt idx="624">
                  <c:v>39.755520493911902</c:v>
                </c:pt>
                <c:pt idx="625">
                  <c:v>39.819231263934199</c:v>
                </c:pt>
                <c:pt idx="626">
                  <c:v>39.882942033956503</c:v>
                </c:pt>
                <c:pt idx="627">
                  <c:v>39.9466528039788</c:v>
                </c:pt>
                <c:pt idx="628">
                  <c:v>40.010363574001097</c:v>
                </c:pt>
                <c:pt idx="629">
                  <c:v>40.074074344023401</c:v>
                </c:pt>
                <c:pt idx="630">
                  <c:v>40.137785114045698</c:v>
                </c:pt>
                <c:pt idx="631">
                  <c:v>40.201495884068002</c:v>
                </c:pt>
                <c:pt idx="632">
                  <c:v>40.265206654090299</c:v>
                </c:pt>
                <c:pt idx="633">
                  <c:v>40.328917424112603</c:v>
                </c:pt>
                <c:pt idx="634">
                  <c:v>40.3926281941349</c:v>
                </c:pt>
                <c:pt idx="635">
                  <c:v>40.456338964157197</c:v>
                </c:pt>
                <c:pt idx="636">
                  <c:v>40.520049734179501</c:v>
                </c:pt>
                <c:pt idx="637">
                  <c:v>40.583760504201798</c:v>
                </c:pt>
                <c:pt idx="638">
                  <c:v>40.647471274224003</c:v>
                </c:pt>
                <c:pt idx="639">
                  <c:v>40.7111820442463</c:v>
                </c:pt>
                <c:pt idx="640">
                  <c:v>40.774892814268597</c:v>
                </c:pt>
                <c:pt idx="641">
                  <c:v>40.838603584290901</c:v>
                </c:pt>
                <c:pt idx="642">
                  <c:v>40.902314354313198</c:v>
                </c:pt>
                <c:pt idx="643">
                  <c:v>40.966025124335502</c:v>
                </c:pt>
                <c:pt idx="644">
                  <c:v>41.029735894357799</c:v>
                </c:pt>
                <c:pt idx="645">
                  <c:v>41.093446664380103</c:v>
                </c:pt>
                <c:pt idx="646">
                  <c:v>41.1571574344024</c:v>
                </c:pt>
                <c:pt idx="647">
                  <c:v>41.220868204424697</c:v>
                </c:pt>
                <c:pt idx="648">
                  <c:v>41.284578974447001</c:v>
                </c:pt>
                <c:pt idx="649">
                  <c:v>41.348289744469298</c:v>
                </c:pt>
                <c:pt idx="650">
                  <c:v>41.412000514491602</c:v>
                </c:pt>
                <c:pt idx="651">
                  <c:v>41.475711284513899</c:v>
                </c:pt>
                <c:pt idx="652">
                  <c:v>41.539422054536203</c:v>
                </c:pt>
                <c:pt idx="653">
                  <c:v>41.6031328245585</c:v>
                </c:pt>
                <c:pt idx="654">
                  <c:v>41.666843594580797</c:v>
                </c:pt>
                <c:pt idx="655">
                  <c:v>41.730554364603101</c:v>
                </c:pt>
                <c:pt idx="656">
                  <c:v>41.794265134625398</c:v>
                </c:pt>
                <c:pt idx="657">
                  <c:v>41.857975904647702</c:v>
                </c:pt>
                <c:pt idx="658">
                  <c:v>41.921686674669999</c:v>
                </c:pt>
                <c:pt idx="659">
                  <c:v>41.985397444692303</c:v>
                </c:pt>
                <c:pt idx="660">
                  <c:v>42.0491082147146</c:v>
                </c:pt>
                <c:pt idx="661">
                  <c:v>42.112818984736897</c:v>
                </c:pt>
                <c:pt idx="662">
                  <c:v>42.176529754759201</c:v>
                </c:pt>
                <c:pt idx="663">
                  <c:v>42.240240524781498</c:v>
                </c:pt>
                <c:pt idx="664">
                  <c:v>42.303951294803802</c:v>
                </c:pt>
                <c:pt idx="665">
                  <c:v>42.367662064826099</c:v>
                </c:pt>
                <c:pt idx="666">
                  <c:v>42.431372834848403</c:v>
                </c:pt>
                <c:pt idx="667">
                  <c:v>42.4950836048707</c:v>
                </c:pt>
                <c:pt idx="668">
                  <c:v>42.558794374892997</c:v>
                </c:pt>
                <c:pt idx="669">
                  <c:v>42.622505144915301</c:v>
                </c:pt>
                <c:pt idx="670">
                  <c:v>42.686215914937598</c:v>
                </c:pt>
                <c:pt idx="671">
                  <c:v>42.749926684959803</c:v>
                </c:pt>
                <c:pt idx="672">
                  <c:v>42.8136374549821</c:v>
                </c:pt>
                <c:pt idx="673">
                  <c:v>42.877348225004397</c:v>
                </c:pt>
                <c:pt idx="674">
                  <c:v>42.941058995026701</c:v>
                </c:pt>
                <c:pt idx="675">
                  <c:v>43.004769765048998</c:v>
                </c:pt>
                <c:pt idx="676">
                  <c:v>43.068480535071302</c:v>
                </c:pt>
                <c:pt idx="677">
                  <c:v>43.132191305093599</c:v>
                </c:pt>
                <c:pt idx="678">
                  <c:v>43.195902075115903</c:v>
                </c:pt>
                <c:pt idx="679">
                  <c:v>43.2596128451382</c:v>
                </c:pt>
                <c:pt idx="680">
                  <c:v>43.323323615160497</c:v>
                </c:pt>
                <c:pt idx="681">
                  <c:v>43.387034385182801</c:v>
                </c:pt>
                <c:pt idx="682">
                  <c:v>43.450745155205098</c:v>
                </c:pt>
                <c:pt idx="683">
                  <c:v>43.514455925227402</c:v>
                </c:pt>
                <c:pt idx="684">
                  <c:v>43.578166695249699</c:v>
                </c:pt>
                <c:pt idx="685">
                  <c:v>43.641877465272003</c:v>
                </c:pt>
                <c:pt idx="686">
                  <c:v>43.7055882352943</c:v>
                </c:pt>
                <c:pt idx="687">
                  <c:v>43.769299005316597</c:v>
                </c:pt>
                <c:pt idx="688">
                  <c:v>43.833009775338901</c:v>
                </c:pt>
                <c:pt idx="689">
                  <c:v>43.896720545361198</c:v>
                </c:pt>
                <c:pt idx="690">
                  <c:v>43.960431315383502</c:v>
                </c:pt>
                <c:pt idx="691">
                  <c:v>44.024142085405799</c:v>
                </c:pt>
                <c:pt idx="692">
                  <c:v>44.087852855428103</c:v>
                </c:pt>
                <c:pt idx="693">
                  <c:v>44.1515636254504</c:v>
                </c:pt>
                <c:pt idx="694">
                  <c:v>44.215274395472697</c:v>
                </c:pt>
                <c:pt idx="695">
                  <c:v>44.278985165495001</c:v>
                </c:pt>
                <c:pt idx="696">
                  <c:v>44.342695935517298</c:v>
                </c:pt>
                <c:pt idx="697">
                  <c:v>44.406406705539602</c:v>
                </c:pt>
                <c:pt idx="698">
                  <c:v>44.470117475561899</c:v>
                </c:pt>
                <c:pt idx="699">
                  <c:v>44.533828245584203</c:v>
                </c:pt>
                <c:pt idx="700">
                  <c:v>44.5975390156065</c:v>
                </c:pt>
                <c:pt idx="701">
                  <c:v>44.661249785628797</c:v>
                </c:pt>
                <c:pt idx="702">
                  <c:v>44.724960555651101</c:v>
                </c:pt>
                <c:pt idx="703">
                  <c:v>44.788671325673398</c:v>
                </c:pt>
                <c:pt idx="704">
                  <c:v>44.852382095695603</c:v>
                </c:pt>
                <c:pt idx="705">
                  <c:v>44.9160928657179</c:v>
                </c:pt>
                <c:pt idx="706">
                  <c:v>44.979803635740197</c:v>
                </c:pt>
                <c:pt idx="707">
                  <c:v>45.043514405762501</c:v>
                </c:pt>
                <c:pt idx="708">
                  <c:v>45.107225175784798</c:v>
                </c:pt>
                <c:pt idx="709">
                  <c:v>45.170935945807102</c:v>
                </c:pt>
                <c:pt idx="710">
                  <c:v>45.234646715829399</c:v>
                </c:pt>
                <c:pt idx="711">
                  <c:v>45.298357485851703</c:v>
                </c:pt>
                <c:pt idx="712">
                  <c:v>45.362068255874</c:v>
                </c:pt>
                <c:pt idx="713">
                  <c:v>45.425779025896297</c:v>
                </c:pt>
                <c:pt idx="714">
                  <c:v>45.489489795918601</c:v>
                </c:pt>
                <c:pt idx="715">
                  <c:v>45.553200565940898</c:v>
                </c:pt>
                <c:pt idx="716">
                  <c:v>45.616911335963202</c:v>
                </c:pt>
                <c:pt idx="717">
                  <c:v>45.680622105985499</c:v>
                </c:pt>
                <c:pt idx="718">
                  <c:v>45.744332876007803</c:v>
                </c:pt>
                <c:pt idx="719">
                  <c:v>45.8080436460301</c:v>
                </c:pt>
                <c:pt idx="720">
                  <c:v>45.871754416052397</c:v>
                </c:pt>
                <c:pt idx="721">
                  <c:v>45.935465186074701</c:v>
                </c:pt>
                <c:pt idx="722">
                  <c:v>45.999175956096998</c:v>
                </c:pt>
                <c:pt idx="723">
                  <c:v>46.062886726119302</c:v>
                </c:pt>
                <c:pt idx="724">
                  <c:v>46.126597496141599</c:v>
                </c:pt>
                <c:pt idx="725">
                  <c:v>46.190308266163903</c:v>
                </c:pt>
                <c:pt idx="726">
                  <c:v>46.2540190361862</c:v>
                </c:pt>
                <c:pt idx="727">
                  <c:v>46.317729806208497</c:v>
                </c:pt>
                <c:pt idx="728">
                  <c:v>46.381440576230801</c:v>
                </c:pt>
                <c:pt idx="729">
                  <c:v>46.445151346253098</c:v>
                </c:pt>
                <c:pt idx="730">
                  <c:v>46.508862116275402</c:v>
                </c:pt>
                <c:pt idx="731">
                  <c:v>46.572572886297699</c:v>
                </c:pt>
                <c:pt idx="732">
                  <c:v>46.636283656320003</c:v>
                </c:pt>
                <c:pt idx="733">
                  <c:v>46.6999944263423</c:v>
                </c:pt>
                <c:pt idx="734">
                  <c:v>46.763705196364597</c:v>
                </c:pt>
                <c:pt idx="735">
                  <c:v>46.827415966386901</c:v>
                </c:pt>
                <c:pt idx="736">
                  <c:v>46.891126736409198</c:v>
                </c:pt>
                <c:pt idx="737">
                  <c:v>46.954837506431403</c:v>
                </c:pt>
                <c:pt idx="738">
                  <c:v>47.0185482764537</c:v>
                </c:pt>
                <c:pt idx="739">
                  <c:v>47.082259046475997</c:v>
                </c:pt>
                <c:pt idx="740">
                  <c:v>47.145969816498301</c:v>
                </c:pt>
                <c:pt idx="741">
                  <c:v>47.209680586520598</c:v>
                </c:pt>
                <c:pt idx="742">
                  <c:v>47.273391356542902</c:v>
                </c:pt>
                <c:pt idx="743">
                  <c:v>47.337102126565199</c:v>
                </c:pt>
                <c:pt idx="744">
                  <c:v>47.400812896587503</c:v>
                </c:pt>
                <c:pt idx="745">
                  <c:v>47.4645236666098</c:v>
                </c:pt>
                <c:pt idx="746">
                  <c:v>47.528234436632097</c:v>
                </c:pt>
                <c:pt idx="747">
                  <c:v>47.591945206654401</c:v>
                </c:pt>
                <c:pt idx="748">
                  <c:v>47.655655976676698</c:v>
                </c:pt>
                <c:pt idx="749">
                  <c:v>47.719366746699002</c:v>
                </c:pt>
                <c:pt idx="750">
                  <c:v>47.783077516721299</c:v>
                </c:pt>
                <c:pt idx="751">
                  <c:v>47.846788286743603</c:v>
                </c:pt>
                <c:pt idx="752">
                  <c:v>47.9104990567659</c:v>
                </c:pt>
                <c:pt idx="753">
                  <c:v>47.974209826788197</c:v>
                </c:pt>
                <c:pt idx="754">
                  <c:v>48.037920596810501</c:v>
                </c:pt>
                <c:pt idx="755">
                  <c:v>48.101631366832798</c:v>
                </c:pt>
                <c:pt idx="756">
                  <c:v>48.165342136855102</c:v>
                </c:pt>
                <c:pt idx="757">
                  <c:v>48.229052906877399</c:v>
                </c:pt>
                <c:pt idx="758">
                  <c:v>48.292763676899703</c:v>
                </c:pt>
                <c:pt idx="759">
                  <c:v>48.356474446922</c:v>
                </c:pt>
                <c:pt idx="760">
                  <c:v>48.420185216944297</c:v>
                </c:pt>
                <c:pt idx="761">
                  <c:v>48.483895986966601</c:v>
                </c:pt>
                <c:pt idx="762">
                  <c:v>48.547606756988898</c:v>
                </c:pt>
                <c:pt idx="763">
                  <c:v>48.611317527011202</c:v>
                </c:pt>
                <c:pt idx="764">
                  <c:v>48.675028297033499</c:v>
                </c:pt>
                <c:pt idx="765">
                  <c:v>48.738739067055803</c:v>
                </c:pt>
                <c:pt idx="766">
                  <c:v>48.8024498370781</c:v>
                </c:pt>
                <c:pt idx="767">
                  <c:v>48.866160607100397</c:v>
                </c:pt>
                <c:pt idx="768">
                  <c:v>48.929871377122701</c:v>
                </c:pt>
                <c:pt idx="769">
                  <c:v>48.993582147144998</c:v>
                </c:pt>
                <c:pt idx="770">
                  <c:v>49.057292917167203</c:v>
                </c:pt>
                <c:pt idx="771">
                  <c:v>49.1210036871895</c:v>
                </c:pt>
                <c:pt idx="772">
                  <c:v>49.184714457211797</c:v>
                </c:pt>
                <c:pt idx="773">
                  <c:v>49.248425227234101</c:v>
                </c:pt>
                <c:pt idx="774">
                  <c:v>49.312135997256398</c:v>
                </c:pt>
                <c:pt idx="775">
                  <c:v>49.375846767278702</c:v>
                </c:pt>
                <c:pt idx="776">
                  <c:v>49.439557537300999</c:v>
                </c:pt>
                <c:pt idx="777">
                  <c:v>49.503268307323303</c:v>
                </c:pt>
                <c:pt idx="778">
                  <c:v>49.5669790773456</c:v>
                </c:pt>
                <c:pt idx="779">
                  <c:v>49.630689847367897</c:v>
                </c:pt>
                <c:pt idx="780">
                  <c:v>49.694400617390201</c:v>
                </c:pt>
                <c:pt idx="781">
                  <c:v>49.758111387412498</c:v>
                </c:pt>
                <c:pt idx="782">
                  <c:v>49.821822157434802</c:v>
                </c:pt>
                <c:pt idx="783">
                  <c:v>49.885532927457099</c:v>
                </c:pt>
                <c:pt idx="784">
                  <c:v>49.949243697479403</c:v>
                </c:pt>
                <c:pt idx="785">
                  <c:v>50.0129544675017</c:v>
                </c:pt>
                <c:pt idx="786">
                  <c:v>50.076665237523997</c:v>
                </c:pt>
                <c:pt idx="787">
                  <c:v>50.140376007546301</c:v>
                </c:pt>
                <c:pt idx="788">
                  <c:v>50.204086777568598</c:v>
                </c:pt>
                <c:pt idx="789">
                  <c:v>50.267797547590902</c:v>
                </c:pt>
                <c:pt idx="790">
                  <c:v>50.331508317613199</c:v>
                </c:pt>
                <c:pt idx="791">
                  <c:v>50.395219087635503</c:v>
                </c:pt>
                <c:pt idx="792">
                  <c:v>50.4589298576578</c:v>
                </c:pt>
                <c:pt idx="793">
                  <c:v>50.522640627680097</c:v>
                </c:pt>
                <c:pt idx="794">
                  <c:v>50.586351397702401</c:v>
                </c:pt>
                <c:pt idx="795">
                  <c:v>50.650062167724698</c:v>
                </c:pt>
                <c:pt idx="796">
                  <c:v>50.713772937747002</c:v>
                </c:pt>
                <c:pt idx="797">
                  <c:v>50.777483707769299</c:v>
                </c:pt>
                <c:pt idx="798">
                  <c:v>50.841194477791603</c:v>
                </c:pt>
                <c:pt idx="799">
                  <c:v>50.9049052478139</c:v>
                </c:pt>
                <c:pt idx="800">
                  <c:v>50.968616017836197</c:v>
                </c:pt>
                <c:pt idx="801">
                  <c:v>51.032326787858501</c:v>
                </c:pt>
                <c:pt idx="802">
                  <c:v>51.096037557880798</c:v>
                </c:pt>
                <c:pt idx="803">
                  <c:v>51.159748327903003</c:v>
                </c:pt>
                <c:pt idx="804">
                  <c:v>51.2234590979253</c:v>
                </c:pt>
                <c:pt idx="805">
                  <c:v>51.287169867947597</c:v>
                </c:pt>
                <c:pt idx="806">
                  <c:v>51.350880637969901</c:v>
                </c:pt>
                <c:pt idx="807">
                  <c:v>51.414591407992198</c:v>
                </c:pt>
                <c:pt idx="808">
                  <c:v>51.478302178014502</c:v>
                </c:pt>
                <c:pt idx="809">
                  <c:v>51.542012948036799</c:v>
                </c:pt>
                <c:pt idx="810">
                  <c:v>51.605723718059103</c:v>
                </c:pt>
                <c:pt idx="811">
                  <c:v>51.6694344880814</c:v>
                </c:pt>
                <c:pt idx="812">
                  <c:v>51.733145258103697</c:v>
                </c:pt>
                <c:pt idx="813">
                  <c:v>51.796856028126001</c:v>
                </c:pt>
                <c:pt idx="814">
                  <c:v>51.860566798148298</c:v>
                </c:pt>
                <c:pt idx="815">
                  <c:v>51.924277568170602</c:v>
                </c:pt>
                <c:pt idx="816">
                  <c:v>51.987988338192899</c:v>
                </c:pt>
                <c:pt idx="817">
                  <c:v>52.051699108215203</c:v>
                </c:pt>
                <c:pt idx="818">
                  <c:v>52.1154098782375</c:v>
                </c:pt>
                <c:pt idx="819">
                  <c:v>52.179120648259797</c:v>
                </c:pt>
                <c:pt idx="820">
                  <c:v>52.242831418282101</c:v>
                </c:pt>
                <c:pt idx="821">
                  <c:v>52.306542188304398</c:v>
                </c:pt>
                <c:pt idx="822">
                  <c:v>52.370252958326702</c:v>
                </c:pt>
                <c:pt idx="823">
                  <c:v>52.433963728348999</c:v>
                </c:pt>
                <c:pt idx="824">
                  <c:v>52.497674498371303</c:v>
                </c:pt>
                <c:pt idx="825">
                  <c:v>52.5613852683936</c:v>
                </c:pt>
                <c:pt idx="826">
                  <c:v>52.625096038415897</c:v>
                </c:pt>
                <c:pt idx="827">
                  <c:v>52.688806808438201</c:v>
                </c:pt>
                <c:pt idx="828">
                  <c:v>52.752517578460498</c:v>
                </c:pt>
                <c:pt idx="829">
                  <c:v>52.816228348482802</c:v>
                </c:pt>
                <c:pt idx="830">
                  <c:v>52.879939118505099</c:v>
                </c:pt>
                <c:pt idx="831">
                  <c:v>52.943649888527403</c:v>
                </c:pt>
                <c:pt idx="832">
                  <c:v>53.0073606585497</c:v>
                </c:pt>
                <c:pt idx="833">
                  <c:v>53.071071428571997</c:v>
                </c:pt>
                <c:pt idx="834">
                  <c:v>53.134782198594301</c:v>
                </c:pt>
                <c:pt idx="835">
                  <c:v>53.198492968616598</c:v>
                </c:pt>
                <c:pt idx="836">
                  <c:v>53.262203738638803</c:v>
                </c:pt>
                <c:pt idx="837">
                  <c:v>53.3259145086611</c:v>
                </c:pt>
                <c:pt idx="838">
                  <c:v>53.389625278683397</c:v>
                </c:pt>
                <c:pt idx="839">
                  <c:v>53.453336048705701</c:v>
                </c:pt>
                <c:pt idx="840">
                  <c:v>53.517046818727998</c:v>
                </c:pt>
                <c:pt idx="841">
                  <c:v>53.580757588750302</c:v>
                </c:pt>
                <c:pt idx="842">
                  <c:v>53.644468358772599</c:v>
                </c:pt>
                <c:pt idx="843">
                  <c:v>53.708179128794903</c:v>
                </c:pt>
                <c:pt idx="844">
                  <c:v>53.7718898988172</c:v>
                </c:pt>
                <c:pt idx="845">
                  <c:v>53.835600668839497</c:v>
                </c:pt>
                <c:pt idx="846">
                  <c:v>53.899311438861801</c:v>
                </c:pt>
                <c:pt idx="847">
                  <c:v>53.963022208884098</c:v>
                </c:pt>
                <c:pt idx="848">
                  <c:v>54.026732978906402</c:v>
                </c:pt>
                <c:pt idx="849">
                  <c:v>54.090443748928699</c:v>
                </c:pt>
                <c:pt idx="850">
                  <c:v>54.154154518951003</c:v>
                </c:pt>
                <c:pt idx="851">
                  <c:v>54.2178652889733</c:v>
                </c:pt>
                <c:pt idx="852">
                  <c:v>54.281576058995597</c:v>
                </c:pt>
                <c:pt idx="853">
                  <c:v>54.345286829017901</c:v>
                </c:pt>
                <c:pt idx="854">
                  <c:v>54.408997599040198</c:v>
                </c:pt>
                <c:pt idx="855">
                  <c:v>54.472708369062502</c:v>
                </c:pt>
                <c:pt idx="856">
                  <c:v>54.536419139084799</c:v>
                </c:pt>
                <c:pt idx="857">
                  <c:v>54.600129909107103</c:v>
                </c:pt>
                <c:pt idx="858">
                  <c:v>54.6638406791294</c:v>
                </c:pt>
                <c:pt idx="859">
                  <c:v>54.727551449151697</c:v>
                </c:pt>
                <c:pt idx="860">
                  <c:v>54.791262219174001</c:v>
                </c:pt>
                <c:pt idx="861">
                  <c:v>54.854972989196298</c:v>
                </c:pt>
                <c:pt idx="862">
                  <c:v>54.918683759218602</c:v>
                </c:pt>
                <c:pt idx="863">
                  <c:v>54.982394529240899</c:v>
                </c:pt>
                <c:pt idx="864">
                  <c:v>55.046105299263203</c:v>
                </c:pt>
                <c:pt idx="865">
                  <c:v>55.1098160692855</c:v>
                </c:pt>
                <c:pt idx="866">
                  <c:v>55.173526839307797</c:v>
                </c:pt>
                <c:pt idx="867">
                  <c:v>55.237237609330101</c:v>
                </c:pt>
                <c:pt idx="868">
                  <c:v>55.300948379352398</c:v>
                </c:pt>
                <c:pt idx="869">
                  <c:v>55.364659149374603</c:v>
                </c:pt>
                <c:pt idx="870">
                  <c:v>55.4283699193969</c:v>
                </c:pt>
                <c:pt idx="871">
                  <c:v>55.492080689419197</c:v>
                </c:pt>
                <c:pt idx="872">
                  <c:v>55.555791459441501</c:v>
                </c:pt>
                <c:pt idx="873">
                  <c:v>55.619502229463798</c:v>
                </c:pt>
                <c:pt idx="874">
                  <c:v>55.683212999486102</c:v>
                </c:pt>
                <c:pt idx="875">
                  <c:v>55.746923769508399</c:v>
                </c:pt>
                <c:pt idx="876">
                  <c:v>55.810634539530703</c:v>
                </c:pt>
                <c:pt idx="877">
                  <c:v>55.874345309553</c:v>
                </c:pt>
                <c:pt idx="878">
                  <c:v>55.938056079575297</c:v>
                </c:pt>
                <c:pt idx="879">
                  <c:v>56.001766849597601</c:v>
                </c:pt>
                <c:pt idx="880">
                  <c:v>56.065477619619898</c:v>
                </c:pt>
                <c:pt idx="881">
                  <c:v>56.129188389642202</c:v>
                </c:pt>
                <c:pt idx="882">
                  <c:v>56.192899159664499</c:v>
                </c:pt>
                <c:pt idx="883">
                  <c:v>56.256609929686803</c:v>
                </c:pt>
                <c:pt idx="884">
                  <c:v>56.3203206997091</c:v>
                </c:pt>
                <c:pt idx="885">
                  <c:v>56.384031469731397</c:v>
                </c:pt>
                <c:pt idx="886">
                  <c:v>56.447742239753701</c:v>
                </c:pt>
                <c:pt idx="887">
                  <c:v>56.511453009775998</c:v>
                </c:pt>
                <c:pt idx="888">
                  <c:v>56.575163779798302</c:v>
                </c:pt>
                <c:pt idx="889">
                  <c:v>56.638874549820599</c:v>
                </c:pt>
                <c:pt idx="890">
                  <c:v>56.702585319842903</c:v>
                </c:pt>
                <c:pt idx="891">
                  <c:v>56.7662960898652</c:v>
                </c:pt>
                <c:pt idx="892">
                  <c:v>56.830006859887497</c:v>
                </c:pt>
                <c:pt idx="893">
                  <c:v>56.893717629909801</c:v>
                </c:pt>
                <c:pt idx="894">
                  <c:v>56.957428399932098</c:v>
                </c:pt>
                <c:pt idx="895">
                  <c:v>57.021139169954402</c:v>
                </c:pt>
                <c:pt idx="896">
                  <c:v>57.084849939976699</c:v>
                </c:pt>
                <c:pt idx="897">
                  <c:v>57.148560709999003</c:v>
                </c:pt>
                <c:pt idx="898">
                  <c:v>57.2122714800213</c:v>
                </c:pt>
                <c:pt idx="899">
                  <c:v>57.275982250043597</c:v>
                </c:pt>
                <c:pt idx="900">
                  <c:v>57.339693020065901</c:v>
                </c:pt>
                <c:pt idx="901">
                  <c:v>57.403403790088198</c:v>
                </c:pt>
                <c:pt idx="902">
                  <c:v>57.467114560110403</c:v>
                </c:pt>
                <c:pt idx="903">
                  <c:v>57.5308253301327</c:v>
                </c:pt>
                <c:pt idx="904">
                  <c:v>57.594536100154997</c:v>
                </c:pt>
                <c:pt idx="905">
                  <c:v>57.658246870177301</c:v>
                </c:pt>
                <c:pt idx="906">
                  <c:v>57.721957640199598</c:v>
                </c:pt>
                <c:pt idx="907">
                  <c:v>57.785668410221902</c:v>
                </c:pt>
                <c:pt idx="908">
                  <c:v>57.849379180244199</c:v>
                </c:pt>
                <c:pt idx="909">
                  <c:v>57.913089950266503</c:v>
                </c:pt>
                <c:pt idx="910">
                  <c:v>57.9768007202888</c:v>
                </c:pt>
                <c:pt idx="911">
                  <c:v>58.040511490311097</c:v>
                </c:pt>
                <c:pt idx="912">
                  <c:v>58.104222260333401</c:v>
                </c:pt>
                <c:pt idx="913">
                  <c:v>58.167933030355698</c:v>
                </c:pt>
                <c:pt idx="914">
                  <c:v>58.231643800378002</c:v>
                </c:pt>
                <c:pt idx="915">
                  <c:v>58.295354570400299</c:v>
                </c:pt>
                <c:pt idx="916">
                  <c:v>58.359065340422603</c:v>
                </c:pt>
                <c:pt idx="917">
                  <c:v>58.4227761104449</c:v>
                </c:pt>
                <c:pt idx="918">
                  <c:v>58.486486880467197</c:v>
                </c:pt>
                <c:pt idx="919">
                  <c:v>58.550197650489501</c:v>
                </c:pt>
                <c:pt idx="920">
                  <c:v>58.613908420511798</c:v>
                </c:pt>
                <c:pt idx="921">
                  <c:v>58.677619190534102</c:v>
                </c:pt>
                <c:pt idx="922">
                  <c:v>58.741329960556399</c:v>
                </c:pt>
                <c:pt idx="923">
                  <c:v>58.805040730578703</c:v>
                </c:pt>
                <c:pt idx="924">
                  <c:v>58.868751500601</c:v>
                </c:pt>
                <c:pt idx="925">
                  <c:v>58.932462270623297</c:v>
                </c:pt>
                <c:pt idx="926">
                  <c:v>58.996173040645601</c:v>
                </c:pt>
                <c:pt idx="927">
                  <c:v>59.059883810667898</c:v>
                </c:pt>
                <c:pt idx="928">
                  <c:v>59.123594580690202</c:v>
                </c:pt>
                <c:pt idx="929">
                  <c:v>59.187305350712499</c:v>
                </c:pt>
                <c:pt idx="930">
                  <c:v>59.251016120734803</c:v>
                </c:pt>
                <c:pt idx="931">
                  <c:v>59.3147268907571</c:v>
                </c:pt>
                <c:pt idx="932">
                  <c:v>59.378437660779397</c:v>
                </c:pt>
                <c:pt idx="933">
                  <c:v>59.442148430801701</c:v>
                </c:pt>
                <c:pt idx="934">
                  <c:v>59.505859200823998</c:v>
                </c:pt>
                <c:pt idx="935">
                  <c:v>59.569569970846203</c:v>
                </c:pt>
                <c:pt idx="936">
                  <c:v>59.6332807408685</c:v>
                </c:pt>
                <c:pt idx="937">
                  <c:v>59.696991510890797</c:v>
                </c:pt>
                <c:pt idx="938">
                  <c:v>59.760702280913101</c:v>
                </c:pt>
                <c:pt idx="939">
                  <c:v>59.824413050935398</c:v>
                </c:pt>
                <c:pt idx="940">
                  <c:v>59.888123820957702</c:v>
                </c:pt>
                <c:pt idx="941">
                  <c:v>59.951834590979999</c:v>
                </c:pt>
                <c:pt idx="942">
                  <c:v>60.015545361002303</c:v>
                </c:pt>
                <c:pt idx="943">
                  <c:v>60.0792561310246</c:v>
                </c:pt>
                <c:pt idx="944">
                  <c:v>60.142966901046897</c:v>
                </c:pt>
                <c:pt idx="945">
                  <c:v>60.206677671069201</c:v>
                </c:pt>
                <c:pt idx="946">
                  <c:v>60.270388441091498</c:v>
                </c:pt>
                <c:pt idx="947">
                  <c:v>60.334099211113802</c:v>
                </c:pt>
                <c:pt idx="948">
                  <c:v>60.397809981136099</c:v>
                </c:pt>
                <c:pt idx="949">
                  <c:v>60.461520751158403</c:v>
                </c:pt>
                <c:pt idx="950">
                  <c:v>60.5252315211807</c:v>
                </c:pt>
                <c:pt idx="951">
                  <c:v>60.588942291202997</c:v>
                </c:pt>
                <c:pt idx="952">
                  <c:v>60.652653061225301</c:v>
                </c:pt>
                <c:pt idx="953">
                  <c:v>60.716363831247598</c:v>
                </c:pt>
                <c:pt idx="954">
                  <c:v>60.780074601269902</c:v>
                </c:pt>
                <c:pt idx="955">
                  <c:v>60.843785371292199</c:v>
                </c:pt>
                <c:pt idx="956">
                  <c:v>60.907496141314503</c:v>
                </c:pt>
                <c:pt idx="957">
                  <c:v>60.9712069113368</c:v>
                </c:pt>
                <c:pt idx="958">
                  <c:v>61.034917681359097</c:v>
                </c:pt>
                <c:pt idx="959">
                  <c:v>61.098628451381401</c:v>
                </c:pt>
                <c:pt idx="960">
                  <c:v>61.162339221403698</c:v>
                </c:pt>
                <c:pt idx="961">
                  <c:v>61.226049991426002</c:v>
                </c:pt>
                <c:pt idx="962">
                  <c:v>61.289760761448299</c:v>
                </c:pt>
                <c:pt idx="963">
                  <c:v>61.353471531470603</c:v>
                </c:pt>
                <c:pt idx="964">
                  <c:v>61.4171823014929</c:v>
                </c:pt>
                <c:pt idx="965">
                  <c:v>61.480893071515197</c:v>
                </c:pt>
                <c:pt idx="966">
                  <c:v>61.544603841537501</c:v>
                </c:pt>
                <c:pt idx="967">
                  <c:v>61.608314611559798</c:v>
                </c:pt>
                <c:pt idx="968">
                  <c:v>61.672025381582003</c:v>
                </c:pt>
                <c:pt idx="969">
                  <c:v>61.7357361516043</c:v>
                </c:pt>
                <c:pt idx="970">
                  <c:v>61.799446921626597</c:v>
                </c:pt>
                <c:pt idx="971">
                  <c:v>61.863157691648901</c:v>
                </c:pt>
                <c:pt idx="972">
                  <c:v>61.926868461671198</c:v>
                </c:pt>
                <c:pt idx="973">
                  <c:v>61.990579231693502</c:v>
                </c:pt>
                <c:pt idx="974">
                  <c:v>62.054290001715799</c:v>
                </c:pt>
                <c:pt idx="975">
                  <c:v>62.118000771738103</c:v>
                </c:pt>
                <c:pt idx="976">
                  <c:v>62.1817115417604</c:v>
                </c:pt>
                <c:pt idx="977">
                  <c:v>62.245422311782697</c:v>
                </c:pt>
                <c:pt idx="978">
                  <c:v>62.309133081805001</c:v>
                </c:pt>
                <c:pt idx="979">
                  <c:v>62.372843851827298</c:v>
                </c:pt>
                <c:pt idx="980">
                  <c:v>62.436554621849602</c:v>
                </c:pt>
                <c:pt idx="981">
                  <c:v>62.500265391871899</c:v>
                </c:pt>
                <c:pt idx="982">
                  <c:v>62.563976161894203</c:v>
                </c:pt>
                <c:pt idx="983">
                  <c:v>62.6276869319165</c:v>
                </c:pt>
                <c:pt idx="984">
                  <c:v>62.691397701938797</c:v>
                </c:pt>
                <c:pt idx="985">
                  <c:v>62.755108471961101</c:v>
                </c:pt>
                <c:pt idx="986">
                  <c:v>62.818819241983398</c:v>
                </c:pt>
                <c:pt idx="987">
                  <c:v>62.882530012005702</c:v>
                </c:pt>
                <c:pt idx="988">
                  <c:v>62.946240782027999</c:v>
                </c:pt>
                <c:pt idx="989">
                  <c:v>63.009951552050303</c:v>
                </c:pt>
                <c:pt idx="990">
                  <c:v>63.0736623220726</c:v>
                </c:pt>
                <c:pt idx="991">
                  <c:v>63.137373092094897</c:v>
                </c:pt>
                <c:pt idx="992">
                  <c:v>63.201083862117201</c:v>
                </c:pt>
                <c:pt idx="993">
                  <c:v>63.264794632139498</c:v>
                </c:pt>
                <c:pt idx="994">
                  <c:v>63.328505402161802</c:v>
                </c:pt>
                <c:pt idx="995">
                  <c:v>63.392216172184099</c:v>
                </c:pt>
                <c:pt idx="996">
                  <c:v>63.455926942206403</c:v>
                </c:pt>
                <c:pt idx="997">
                  <c:v>63.5196377122287</c:v>
                </c:pt>
                <c:pt idx="998">
                  <c:v>63.583348482250997</c:v>
                </c:pt>
                <c:pt idx="999">
                  <c:v>63.647059252273301</c:v>
                </c:pt>
                <c:pt idx="1000">
                  <c:v>63.710770022295598</c:v>
                </c:pt>
                <c:pt idx="1001">
                  <c:v>63.774480792317803</c:v>
                </c:pt>
                <c:pt idx="1002">
                  <c:v>63.8381915623401</c:v>
                </c:pt>
                <c:pt idx="1003">
                  <c:v>63.901902332362397</c:v>
                </c:pt>
                <c:pt idx="1004">
                  <c:v>63.965613102384701</c:v>
                </c:pt>
                <c:pt idx="1005">
                  <c:v>64.029323872407005</c:v>
                </c:pt>
                <c:pt idx="1006">
                  <c:v>64.093034642429302</c:v>
                </c:pt>
                <c:pt idx="1007">
                  <c:v>64.156745412451599</c:v>
                </c:pt>
                <c:pt idx="1008">
                  <c:v>64.220456182473896</c:v>
                </c:pt>
                <c:pt idx="1009">
                  <c:v>64.284166952496193</c:v>
                </c:pt>
                <c:pt idx="1010">
                  <c:v>64.347877722518504</c:v>
                </c:pt>
                <c:pt idx="1011">
                  <c:v>64.411588492540801</c:v>
                </c:pt>
                <c:pt idx="1012">
                  <c:v>64.475299262563098</c:v>
                </c:pt>
                <c:pt idx="1013">
                  <c:v>64.539010032585395</c:v>
                </c:pt>
                <c:pt idx="1014">
                  <c:v>64.602720802607706</c:v>
                </c:pt>
                <c:pt idx="1015">
                  <c:v>64.666431572630003</c:v>
                </c:pt>
                <c:pt idx="1016">
                  <c:v>64.7301423426523</c:v>
                </c:pt>
                <c:pt idx="1017">
                  <c:v>64.793853112674597</c:v>
                </c:pt>
                <c:pt idx="1018">
                  <c:v>64.857563882696894</c:v>
                </c:pt>
                <c:pt idx="1019">
                  <c:v>64.921274652719205</c:v>
                </c:pt>
                <c:pt idx="1020">
                  <c:v>64.984985422741502</c:v>
                </c:pt>
                <c:pt idx="1021">
                  <c:v>65.048696192763799</c:v>
                </c:pt>
                <c:pt idx="1022">
                  <c:v>65.112406962786096</c:v>
                </c:pt>
                <c:pt idx="1023">
                  <c:v>65.176117732808393</c:v>
                </c:pt>
                <c:pt idx="1024">
                  <c:v>65.239828502830704</c:v>
                </c:pt>
                <c:pt idx="1025">
                  <c:v>65.303539272853001</c:v>
                </c:pt>
                <c:pt idx="1026">
                  <c:v>65.367250042875298</c:v>
                </c:pt>
                <c:pt idx="1027">
                  <c:v>65.430960812897595</c:v>
                </c:pt>
                <c:pt idx="1028">
                  <c:v>65.494671582919906</c:v>
                </c:pt>
                <c:pt idx="1029">
                  <c:v>65.558382352942203</c:v>
                </c:pt>
                <c:pt idx="1030">
                  <c:v>65.6220931229645</c:v>
                </c:pt>
                <c:pt idx="1031">
                  <c:v>65.685803892986797</c:v>
                </c:pt>
                <c:pt idx="1032">
                  <c:v>65.749514663009094</c:v>
                </c:pt>
                <c:pt idx="1033">
                  <c:v>65.813225433031405</c:v>
                </c:pt>
                <c:pt idx="1034">
                  <c:v>65.876936203053702</c:v>
                </c:pt>
                <c:pt idx="1035">
                  <c:v>65.9406469730759</c:v>
                </c:pt>
                <c:pt idx="1036">
                  <c:v>66.004357743098197</c:v>
                </c:pt>
                <c:pt idx="1037">
                  <c:v>66.068068513120494</c:v>
                </c:pt>
                <c:pt idx="1038">
                  <c:v>66.131779283142805</c:v>
                </c:pt>
                <c:pt idx="1039">
                  <c:v>66.195490053165102</c:v>
                </c:pt>
                <c:pt idx="1040">
                  <c:v>66.259200823187399</c:v>
                </c:pt>
                <c:pt idx="1041">
                  <c:v>66.322911593209696</c:v>
                </c:pt>
                <c:pt idx="1042">
                  <c:v>66.386622363231993</c:v>
                </c:pt>
                <c:pt idx="1043">
                  <c:v>66.450333133254304</c:v>
                </c:pt>
                <c:pt idx="1044">
                  <c:v>66.514043903276601</c:v>
                </c:pt>
                <c:pt idx="1045">
                  <c:v>66.577754673298898</c:v>
                </c:pt>
                <c:pt idx="1046">
                  <c:v>66.641465443321195</c:v>
                </c:pt>
                <c:pt idx="1047">
                  <c:v>66.705176213343506</c:v>
                </c:pt>
                <c:pt idx="1048">
                  <c:v>66.768886983365803</c:v>
                </c:pt>
                <c:pt idx="1049">
                  <c:v>66.8325977533881</c:v>
                </c:pt>
                <c:pt idx="1050">
                  <c:v>66.896308523410397</c:v>
                </c:pt>
                <c:pt idx="1051">
                  <c:v>66.960019293432694</c:v>
                </c:pt>
                <c:pt idx="1052">
                  <c:v>67.023730063455005</c:v>
                </c:pt>
                <c:pt idx="1053">
                  <c:v>67.087440833477302</c:v>
                </c:pt>
                <c:pt idx="1054">
                  <c:v>67.151151603499599</c:v>
                </c:pt>
                <c:pt idx="1055">
                  <c:v>67.214862373521896</c:v>
                </c:pt>
                <c:pt idx="1056">
                  <c:v>67.278573143544193</c:v>
                </c:pt>
                <c:pt idx="1057">
                  <c:v>67.342283913566504</c:v>
                </c:pt>
                <c:pt idx="1058">
                  <c:v>67.405994683588801</c:v>
                </c:pt>
                <c:pt idx="1059">
                  <c:v>67.469705453611098</c:v>
                </c:pt>
                <c:pt idx="1060">
                  <c:v>67.533416223633395</c:v>
                </c:pt>
                <c:pt idx="1061">
                  <c:v>67.597126993655706</c:v>
                </c:pt>
                <c:pt idx="1062">
                  <c:v>67.660837763678003</c:v>
                </c:pt>
                <c:pt idx="1063">
                  <c:v>67.7245485337003</c:v>
                </c:pt>
                <c:pt idx="1064">
                  <c:v>67.788259303722597</c:v>
                </c:pt>
                <c:pt idx="1065">
                  <c:v>67.851970073744894</c:v>
                </c:pt>
                <c:pt idx="1066">
                  <c:v>67.915680843767205</c:v>
                </c:pt>
                <c:pt idx="1067">
                  <c:v>67.979391613789502</c:v>
                </c:pt>
                <c:pt idx="1068">
                  <c:v>68.0431023838117</c:v>
                </c:pt>
                <c:pt idx="1069">
                  <c:v>68.106813153833997</c:v>
                </c:pt>
                <c:pt idx="1070">
                  <c:v>68.170523923856294</c:v>
                </c:pt>
                <c:pt idx="1071">
                  <c:v>68.234234693878605</c:v>
                </c:pt>
                <c:pt idx="1072">
                  <c:v>68.297945463900902</c:v>
                </c:pt>
                <c:pt idx="1073">
                  <c:v>68.361656233923199</c:v>
                </c:pt>
                <c:pt idx="1074">
                  <c:v>68.425367003945496</c:v>
                </c:pt>
                <c:pt idx="1075">
                  <c:v>68.489077773967793</c:v>
                </c:pt>
                <c:pt idx="1076">
                  <c:v>68.552788543990104</c:v>
                </c:pt>
                <c:pt idx="1077">
                  <c:v>68.616499314012401</c:v>
                </c:pt>
                <c:pt idx="1078">
                  <c:v>68.680210084034698</c:v>
                </c:pt>
                <c:pt idx="1079">
                  <c:v>68.743920854056995</c:v>
                </c:pt>
                <c:pt idx="1080">
                  <c:v>68.807631624079306</c:v>
                </c:pt>
                <c:pt idx="1081">
                  <c:v>68.871342394101603</c:v>
                </c:pt>
                <c:pt idx="1082">
                  <c:v>68.9350531641239</c:v>
                </c:pt>
                <c:pt idx="1083">
                  <c:v>68.998763934146197</c:v>
                </c:pt>
                <c:pt idx="1084">
                  <c:v>69.062474704168494</c:v>
                </c:pt>
                <c:pt idx="1085">
                  <c:v>69.126185474190805</c:v>
                </c:pt>
                <c:pt idx="1086">
                  <c:v>69.189896244213102</c:v>
                </c:pt>
                <c:pt idx="1087">
                  <c:v>69.253607014235399</c:v>
                </c:pt>
                <c:pt idx="1088">
                  <c:v>69.317317784257696</c:v>
                </c:pt>
                <c:pt idx="1089">
                  <c:v>69.381028554279993</c:v>
                </c:pt>
                <c:pt idx="1090">
                  <c:v>69.444739324302304</c:v>
                </c:pt>
                <c:pt idx="1091">
                  <c:v>69.508450094324601</c:v>
                </c:pt>
                <c:pt idx="1092">
                  <c:v>69.572160864346898</c:v>
                </c:pt>
                <c:pt idx="1093">
                  <c:v>69.635871634369195</c:v>
                </c:pt>
                <c:pt idx="1094">
                  <c:v>69.699582404391506</c:v>
                </c:pt>
                <c:pt idx="1095">
                  <c:v>69.763293174413803</c:v>
                </c:pt>
                <c:pt idx="1096">
                  <c:v>69.8270039444361</c:v>
                </c:pt>
                <c:pt idx="1097">
                  <c:v>69.890714714458397</c:v>
                </c:pt>
                <c:pt idx="1098">
                  <c:v>69.954425484480694</c:v>
                </c:pt>
                <c:pt idx="1099">
                  <c:v>70.018136254503005</c:v>
                </c:pt>
                <c:pt idx="1100">
                  <c:v>70.081847024525302</c:v>
                </c:pt>
                <c:pt idx="1101">
                  <c:v>70.1455577945475</c:v>
                </c:pt>
                <c:pt idx="1102">
                  <c:v>70.209268564569797</c:v>
                </c:pt>
                <c:pt idx="1103">
                  <c:v>70.272979334592094</c:v>
                </c:pt>
                <c:pt idx="1104">
                  <c:v>70.336690104614405</c:v>
                </c:pt>
                <c:pt idx="1105">
                  <c:v>70.400400874636702</c:v>
                </c:pt>
                <c:pt idx="1106">
                  <c:v>70.464111644658999</c:v>
                </c:pt>
                <c:pt idx="1107">
                  <c:v>70.527822414681296</c:v>
                </c:pt>
                <c:pt idx="1108">
                  <c:v>70.591533184703593</c:v>
                </c:pt>
                <c:pt idx="1109">
                  <c:v>70.655243954725904</c:v>
                </c:pt>
                <c:pt idx="1110">
                  <c:v>70.718954724748201</c:v>
                </c:pt>
                <c:pt idx="1111">
                  <c:v>70.782665494770498</c:v>
                </c:pt>
                <c:pt idx="1112">
                  <c:v>70.846376264792795</c:v>
                </c:pt>
                <c:pt idx="1113">
                  <c:v>70.910087034815106</c:v>
                </c:pt>
                <c:pt idx="1114">
                  <c:v>70.973797804837403</c:v>
                </c:pt>
                <c:pt idx="1115">
                  <c:v>71.0375085748597</c:v>
                </c:pt>
                <c:pt idx="1116">
                  <c:v>71.101219344881997</c:v>
                </c:pt>
                <c:pt idx="1117">
                  <c:v>71.164930114904294</c:v>
                </c:pt>
                <c:pt idx="1118">
                  <c:v>71.228640884926605</c:v>
                </c:pt>
                <c:pt idx="1119">
                  <c:v>71.292351654948902</c:v>
                </c:pt>
                <c:pt idx="1120">
                  <c:v>71.356062424971199</c:v>
                </c:pt>
                <c:pt idx="1121">
                  <c:v>71.419773194993496</c:v>
                </c:pt>
                <c:pt idx="1122">
                  <c:v>71.483483965015793</c:v>
                </c:pt>
                <c:pt idx="1123">
                  <c:v>71.547194735038104</c:v>
                </c:pt>
                <c:pt idx="1124">
                  <c:v>71.610905505060401</c:v>
                </c:pt>
                <c:pt idx="1125">
                  <c:v>71.674616275082698</c:v>
                </c:pt>
                <c:pt idx="1126">
                  <c:v>71.738327045104995</c:v>
                </c:pt>
                <c:pt idx="1127">
                  <c:v>71.802037815127306</c:v>
                </c:pt>
                <c:pt idx="1128">
                  <c:v>71.865748585149603</c:v>
                </c:pt>
                <c:pt idx="1129">
                  <c:v>71.9294593551719</c:v>
                </c:pt>
                <c:pt idx="1130">
                  <c:v>71.993170125194197</c:v>
                </c:pt>
                <c:pt idx="1131">
                  <c:v>72.056880895216494</c:v>
                </c:pt>
                <c:pt idx="1132">
                  <c:v>72.120591665238805</c:v>
                </c:pt>
                <c:pt idx="1133">
                  <c:v>72.184302435261102</c:v>
                </c:pt>
                <c:pt idx="1134">
                  <c:v>72.2480132052833</c:v>
                </c:pt>
                <c:pt idx="1135">
                  <c:v>72.311723975305597</c:v>
                </c:pt>
                <c:pt idx="1136">
                  <c:v>72.375434745327894</c:v>
                </c:pt>
                <c:pt idx="1137">
                  <c:v>72.439145515350205</c:v>
                </c:pt>
                <c:pt idx="1138">
                  <c:v>72.502856285372502</c:v>
                </c:pt>
                <c:pt idx="1139">
                  <c:v>72.566567055394799</c:v>
                </c:pt>
                <c:pt idx="1140">
                  <c:v>72.630277825417096</c:v>
                </c:pt>
                <c:pt idx="1141">
                  <c:v>72.693988595439393</c:v>
                </c:pt>
                <c:pt idx="1142">
                  <c:v>72.757699365461704</c:v>
                </c:pt>
                <c:pt idx="1143">
                  <c:v>72.821410135484001</c:v>
                </c:pt>
                <c:pt idx="1144">
                  <c:v>72.885120905506298</c:v>
                </c:pt>
                <c:pt idx="1145">
                  <c:v>72.948831675528595</c:v>
                </c:pt>
                <c:pt idx="1146">
                  <c:v>73.012542445550906</c:v>
                </c:pt>
                <c:pt idx="1147">
                  <c:v>73.076253215573203</c:v>
                </c:pt>
                <c:pt idx="1148">
                  <c:v>73.1399639855955</c:v>
                </c:pt>
                <c:pt idx="1149">
                  <c:v>73.203674755617797</c:v>
                </c:pt>
                <c:pt idx="1150">
                  <c:v>73.267385525640094</c:v>
                </c:pt>
                <c:pt idx="1151">
                  <c:v>73.331096295662405</c:v>
                </c:pt>
                <c:pt idx="1152">
                  <c:v>73.394807065684702</c:v>
                </c:pt>
                <c:pt idx="1153">
                  <c:v>73.458517835706999</c:v>
                </c:pt>
                <c:pt idx="1154">
                  <c:v>73.522228605729296</c:v>
                </c:pt>
                <c:pt idx="1155">
                  <c:v>73.585939375751593</c:v>
                </c:pt>
                <c:pt idx="1156">
                  <c:v>73.649650145773904</c:v>
                </c:pt>
                <c:pt idx="1157">
                  <c:v>73.713360915796201</c:v>
                </c:pt>
                <c:pt idx="1158">
                  <c:v>73.777071685818498</c:v>
                </c:pt>
                <c:pt idx="1159">
                  <c:v>73.840782455840795</c:v>
                </c:pt>
                <c:pt idx="1160">
                  <c:v>73.904493225863106</c:v>
                </c:pt>
                <c:pt idx="1161">
                  <c:v>73.968203995885403</c:v>
                </c:pt>
                <c:pt idx="1162">
                  <c:v>74.0319147659077</c:v>
                </c:pt>
                <c:pt idx="1163">
                  <c:v>74.095625535929997</c:v>
                </c:pt>
                <c:pt idx="1164">
                  <c:v>74.159336305952294</c:v>
                </c:pt>
                <c:pt idx="1165">
                  <c:v>74.223047075974605</c:v>
                </c:pt>
                <c:pt idx="1166">
                  <c:v>74.286757845996902</c:v>
                </c:pt>
                <c:pt idx="1167">
                  <c:v>74.3504686160191</c:v>
                </c:pt>
                <c:pt idx="1168">
                  <c:v>74.414179386041397</c:v>
                </c:pt>
                <c:pt idx="1169">
                  <c:v>74.477890156063694</c:v>
                </c:pt>
                <c:pt idx="1170">
                  <c:v>74.541600926086005</c:v>
                </c:pt>
                <c:pt idx="1171">
                  <c:v>74.605311696108302</c:v>
                </c:pt>
                <c:pt idx="1172">
                  <c:v>74.669022466130599</c:v>
                </c:pt>
                <c:pt idx="1173">
                  <c:v>74.732733236152896</c:v>
                </c:pt>
                <c:pt idx="1174">
                  <c:v>74.796444006175193</c:v>
                </c:pt>
                <c:pt idx="1175">
                  <c:v>74.860154776197504</c:v>
                </c:pt>
                <c:pt idx="1176">
                  <c:v>74.923865546219801</c:v>
                </c:pt>
                <c:pt idx="1177">
                  <c:v>74.987576316242098</c:v>
                </c:pt>
                <c:pt idx="1178">
                  <c:v>75.051287086264395</c:v>
                </c:pt>
                <c:pt idx="1179">
                  <c:v>75.114997856286706</c:v>
                </c:pt>
                <c:pt idx="1180">
                  <c:v>75.178708626309003</c:v>
                </c:pt>
                <c:pt idx="1181">
                  <c:v>75.2424193963313</c:v>
                </c:pt>
                <c:pt idx="1182">
                  <c:v>75.306130166353597</c:v>
                </c:pt>
                <c:pt idx="1183">
                  <c:v>75.369840936375894</c:v>
                </c:pt>
                <c:pt idx="1184">
                  <c:v>75.433551706398205</c:v>
                </c:pt>
                <c:pt idx="1185">
                  <c:v>75.497262476420502</c:v>
                </c:pt>
                <c:pt idx="1186">
                  <c:v>75.560973246442799</c:v>
                </c:pt>
                <c:pt idx="1187">
                  <c:v>75.624684016465096</c:v>
                </c:pt>
                <c:pt idx="1188">
                  <c:v>75.688394786487393</c:v>
                </c:pt>
                <c:pt idx="1189">
                  <c:v>75.752105556509704</c:v>
                </c:pt>
                <c:pt idx="1190">
                  <c:v>75.815816326532001</c:v>
                </c:pt>
                <c:pt idx="1191">
                  <c:v>75.879527096554298</c:v>
                </c:pt>
                <c:pt idx="1192">
                  <c:v>75.943237866576595</c:v>
                </c:pt>
                <c:pt idx="1193">
                  <c:v>76.006948636598906</c:v>
                </c:pt>
                <c:pt idx="1194">
                  <c:v>76.070659406621203</c:v>
                </c:pt>
                <c:pt idx="1195">
                  <c:v>76.1343701766435</c:v>
                </c:pt>
                <c:pt idx="1196">
                  <c:v>76.198080946665797</c:v>
                </c:pt>
                <c:pt idx="1197">
                  <c:v>76.261791716688094</c:v>
                </c:pt>
                <c:pt idx="1198">
                  <c:v>76.325502486710405</c:v>
                </c:pt>
                <c:pt idx="1199">
                  <c:v>76.389213256732702</c:v>
                </c:pt>
                <c:pt idx="1200">
                  <c:v>76.4529240267549</c:v>
                </c:pt>
                <c:pt idx="1201">
                  <c:v>76.516634796777197</c:v>
                </c:pt>
                <c:pt idx="1202">
                  <c:v>76.580345566799494</c:v>
                </c:pt>
                <c:pt idx="1203">
                  <c:v>76.644056336821805</c:v>
                </c:pt>
                <c:pt idx="1204">
                  <c:v>76.707767106844102</c:v>
                </c:pt>
                <c:pt idx="1205">
                  <c:v>76.771477876866399</c:v>
                </c:pt>
                <c:pt idx="1206">
                  <c:v>76.835188646888696</c:v>
                </c:pt>
                <c:pt idx="1207">
                  <c:v>76.898899416910993</c:v>
                </c:pt>
                <c:pt idx="1208">
                  <c:v>76.962610186933304</c:v>
                </c:pt>
                <c:pt idx="1209">
                  <c:v>77.026320956955601</c:v>
                </c:pt>
                <c:pt idx="1210">
                  <c:v>77.090031726977898</c:v>
                </c:pt>
                <c:pt idx="1211">
                  <c:v>77.153742497000195</c:v>
                </c:pt>
                <c:pt idx="1212">
                  <c:v>77.217453267022506</c:v>
                </c:pt>
                <c:pt idx="1213">
                  <c:v>77.281164037044803</c:v>
                </c:pt>
                <c:pt idx="1214">
                  <c:v>77.3448748070671</c:v>
                </c:pt>
                <c:pt idx="1215">
                  <c:v>77.408585577089397</c:v>
                </c:pt>
                <c:pt idx="1216">
                  <c:v>77.472296347111694</c:v>
                </c:pt>
                <c:pt idx="1217">
                  <c:v>77.536007117134005</c:v>
                </c:pt>
                <c:pt idx="1218">
                  <c:v>77.599717887156302</c:v>
                </c:pt>
                <c:pt idx="1219">
                  <c:v>77.663428657178599</c:v>
                </c:pt>
                <c:pt idx="1220">
                  <c:v>77.727139427200896</c:v>
                </c:pt>
                <c:pt idx="1221">
                  <c:v>77.790850197223193</c:v>
                </c:pt>
                <c:pt idx="1222">
                  <c:v>77.854560967245504</c:v>
                </c:pt>
                <c:pt idx="1223">
                  <c:v>77.918271737267801</c:v>
                </c:pt>
                <c:pt idx="1224">
                  <c:v>77.981982507290098</c:v>
                </c:pt>
                <c:pt idx="1225">
                  <c:v>78.045693277312395</c:v>
                </c:pt>
                <c:pt idx="1226">
                  <c:v>78.109404047334706</c:v>
                </c:pt>
                <c:pt idx="1227">
                  <c:v>78.173114817357003</c:v>
                </c:pt>
                <c:pt idx="1228">
                  <c:v>78.2368255873793</c:v>
                </c:pt>
                <c:pt idx="1229">
                  <c:v>78.300536357401597</c:v>
                </c:pt>
                <c:pt idx="1230">
                  <c:v>78.364247127423894</c:v>
                </c:pt>
                <c:pt idx="1231">
                  <c:v>78.427957897446205</c:v>
                </c:pt>
                <c:pt idx="1232">
                  <c:v>78.491668667468502</c:v>
                </c:pt>
                <c:pt idx="1233">
                  <c:v>78.5553794374907</c:v>
                </c:pt>
                <c:pt idx="1234">
                  <c:v>78.619090207512997</c:v>
                </c:pt>
                <c:pt idx="1235">
                  <c:v>78.682800977535294</c:v>
                </c:pt>
                <c:pt idx="1236">
                  <c:v>78.746511747557605</c:v>
                </c:pt>
                <c:pt idx="1237">
                  <c:v>78.810222517579902</c:v>
                </c:pt>
                <c:pt idx="1238">
                  <c:v>78.873933287602199</c:v>
                </c:pt>
                <c:pt idx="1239">
                  <c:v>78.937644057624496</c:v>
                </c:pt>
                <c:pt idx="1240">
                  <c:v>79.001354827646793</c:v>
                </c:pt>
                <c:pt idx="1241">
                  <c:v>79.065065597669104</c:v>
                </c:pt>
                <c:pt idx="1242">
                  <c:v>79.128776367691401</c:v>
                </c:pt>
                <c:pt idx="1243">
                  <c:v>79.192487137713698</c:v>
                </c:pt>
                <c:pt idx="1244">
                  <c:v>79.256197907735995</c:v>
                </c:pt>
                <c:pt idx="1245">
                  <c:v>79.319908677758306</c:v>
                </c:pt>
                <c:pt idx="1246">
                  <c:v>79.383619447780603</c:v>
                </c:pt>
                <c:pt idx="1247">
                  <c:v>79.4473302178029</c:v>
                </c:pt>
                <c:pt idx="1248">
                  <c:v>79.511040987825197</c:v>
                </c:pt>
                <c:pt idx="1249">
                  <c:v>79.574751757847494</c:v>
                </c:pt>
                <c:pt idx="1250">
                  <c:v>79.638462527869805</c:v>
                </c:pt>
                <c:pt idx="1251">
                  <c:v>79.702173297892102</c:v>
                </c:pt>
                <c:pt idx="1252">
                  <c:v>79.765884067914399</c:v>
                </c:pt>
                <c:pt idx="1253">
                  <c:v>79.829594837936696</c:v>
                </c:pt>
                <c:pt idx="1254">
                  <c:v>79.893305607958993</c:v>
                </c:pt>
                <c:pt idx="1255">
                  <c:v>79.957016377981304</c:v>
                </c:pt>
                <c:pt idx="1256">
                  <c:v>80.020727148003601</c:v>
                </c:pt>
                <c:pt idx="1257">
                  <c:v>80.084437918025898</c:v>
                </c:pt>
                <c:pt idx="1258">
                  <c:v>80.148148688048195</c:v>
                </c:pt>
                <c:pt idx="1259">
                  <c:v>80.211859458070506</c:v>
                </c:pt>
                <c:pt idx="1260">
                  <c:v>80.275570228092803</c:v>
                </c:pt>
                <c:pt idx="1261">
                  <c:v>80.3392809981151</c:v>
                </c:pt>
                <c:pt idx="1262">
                  <c:v>80.402991768137397</c:v>
                </c:pt>
                <c:pt idx="1263">
                  <c:v>80.466702538159694</c:v>
                </c:pt>
                <c:pt idx="1264">
                  <c:v>80.530413308182005</c:v>
                </c:pt>
                <c:pt idx="1265">
                  <c:v>80.594124078204302</c:v>
                </c:pt>
                <c:pt idx="1266">
                  <c:v>80.6578348482265</c:v>
                </c:pt>
                <c:pt idx="1267">
                  <c:v>80.721545618248797</c:v>
                </c:pt>
                <c:pt idx="1268">
                  <c:v>80.785256388271094</c:v>
                </c:pt>
                <c:pt idx="1269">
                  <c:v>80.848967158293405</c:v>
                </c:pt>
                <c:pt idx="1270">
                  <c:v>80.912677928315702</c:v>
                </c:pt>
                <c:pt idx="1271">
                  <c:v>80.976388698337999</c:v>
                </c:pt>
                <c:pt idx="1272">
                  <c:v>81.040099468360296</c:v>
                </c:pt>
                <c:pt idx="1273">
                  <c:v>81.103810238382593</c:v>
                </c:pt>
                <c:pt idx="1274">
                  <c:v>81.167521008404904</c:v>
                </c:pt>
                <c:pt idx="1275">
                  <c:v>81.231231778427201</c:v>
                </c:pt>
                <c:pt idx="1276">
                  <c:v>81.294942548449498</c:v>
                </c:pt>
                <c:pt idx="1277">
                  <c:v>81.358653318471795</c:v>
                </c:pt>
                <c:pt idx="1278">
                  <c:v>81.422364088494106</c:v>
                </c:pt>
                <c:pt idx="1279">
                  <c:v>81.486074858516403</c:v>
                </c:pt>
                <c:pt idx="1280">
                  <c:v>81.5497856285387</c:v>
                </c:pt>
                <c:pt idx="1281">
                  <c:v>81.613496398560997</c:v>
                </c:pt>
                <c:pt idx="1282">
                  <c:v>81.677207168583294</c:v>
                </c:pt>
                <c:pt idx="1283">
                  <c:v>81.740917938605605</c:v>
                </c:pt>
                <c:pt idx="1284">
                  <c:v>81.804628708627902</c:v>
                </c:pt>
                <c:pt idx="1285">
                  <c:v>81.868339478650199</c:v>
                </c:pt>
                <c:pt idx="1286">
                  <c:v>81.932050248672496</c:v>
                </c:pt>
                <c:pt idx="1287">
                  <c:v>81.995761018694793</c:v>
                </c:pt>
                <c:pt idx="1288">
                  <c:v>82.059471788717104</c:v>
                </c:pt>
                <c:pt idx="1289">
                  <c:v>82.123182558739401</c:v>
                </c:pt>
                <c:pt idx="1290">
                  <c:v>82.186893328761698</c:v>
                </c:pt>
                <c:pt idx="1291">
                  <c:v>82.250604098783995</c:v>
                </c:pt>
                <c:pt idx="1292">
                  <c:v>82.314314868806306</c:v>
                </c:pt>
                <c:pt idx="1293">
                  <c:v>82.378025638828603</c:v>
                </c:pt>
                <c:pt idx="1294">
                  <c:v>82.4417364088509</c:v>
                </c:pt>
                <c:pt idx="1295">
                  <c:v>82.505447178873197</c:v>
                </c:pt>
                <c:pt idx="1296">
                  <c:v>82.569157948895494</c:v>
                </c:pt>
                <c:pt idx="1297">
                  <c:v>82.632868718917805</c:v>
                </c:pt>
                <c:pt idx="1298">
                  <c:v>82.696579488940102</c:v>
                </c:pt>
                <c:pt idx="1299">
                  <c:v>82.7602902589623</c:v>
                </c:pt>
                <c:pt idx="1300">
                  <c:v>82.824001028984597</c:v>
                </c:pt>
                <c:pt idx="1301">
                  <c:v>82.887711799006894</c:v>
                </c:pt>
                <c:pt idx="1302">
                  <c:v>82.951422569029205</c:v>
                </c:pt>
                <c:pt idx="1303">
                  <c:v>83.015133339051502</c:v>
                </c:pt>
                <c:pt idx="1304">
                  <c:v>83.078844109073799</c:v>
                </c:pt>
                <c:pt idx="1305">
                  <c:v>83.142554879096096</c:v>
                </c:pt>
                <c:pt idx="1306">
                  <c:v>83.206265649118393</c:v>
                </c:pt>
                <c:pt idx="1307">
                  <c:v>83.269976419140704</c:v>
                </c:pt>
                <c:pt idx="1308">
                  <c:v>83.333687189163001</c:v>
                </c:pt>
                <c:pt idx="1309">
                  <c:v>83.397397959185298</c:v>
                </c:pt>
                <c:pt idx="1310">
                  <c:v>83.461108729207595</c:v>
                </c:pt>
                <c:pt idx="1311">
                  <c:v>83.524819499229906</c:v>
                </c:pt>
                <c:pt idx="1312">
                  <c:v>83.588530269252203</c:v>
                </c:pt>
                <c:pt idx="1313">
                  <c:v>83.6522410392745</c:v>
                </c:pt>
                <c:pt idx="1314">
                  <c:v>83.715951809296797</c:v>
                </c:pt>
                <c:pt idx="1315">
                  <c:v>83.779662579319094</c:v>
                </c:pt>
                <c:pt idx="1316">
                  <c:v>83.843373349341405</c:v>
                </c:pt>
                <c:pt idx="1317">
                  <c:v>83.907084119363702</c:v>
                </c:pt>
                <c:pt idx="1318">
                  <c:v>83.970794889385999</c:v>
                </c:pt>
                <c:pt idx="1319">
                  <c:v>84.034505659408296</c:v>
                </c:pt>
                <c:pt idx="1320">
                  <c:v>84.098216429430593</c:v>
                </c:pt>
                <c:pt idx="1321">
                  <c:v>84.161927199452904</c:v>
                </c:pt>
                <c:pt idx="1322">
                  <c:v>84.225637969475201</c:v>
                </c:pt>
                <c:pt idx="1323">
                  <c:v>84.289348739497498</c:v>
                </c:pt>
                <c:pt idx="1324">
                  <c:v>84.353059509519795</c:v>
                </c:pt>
                <c:pt idx="1325">
                  <c:v>84.416770279542106</c:v>
                </c:pt>
                <c:pt idx="1326">
                  <c:v>84.480481049564403</c:v>
                </c:pt>
                <c:pt idx="1327">
                  <c:v>84.5441918195867</c:v>
                </c:pt>
                <c:pt idx="1328">
                  <c:v>84.607902589608997</c:v>
                </c:pt>
                <c:pt idx="1329">
                  <c:v>84.671613359631294</c:v>
                </c:pt>
                <c:pt idx="1330">
                  <c:v>84.735324129653605</c:v>
                </c:pt>
                <c:pt idx="1331">
                  <c:v>84.799034899675902</c:v>
                </c:pt>
                <c:pt idx="1332">
                  <c:v>84.8627456696981</c:v>
                </c:pt>
                <c:pt idx="1333">
                  <c:v>84.926456439720397</c:v>
                </c:pt>
                <c:pt idx="1334">
                  <c:v>84.990167209742694</c:v>
                </c:pt>
                <c:pt idx="1335">
                  <c:v>85.053877979765005</c:v>
                </c:pt>
                <c:pt idx="1336">
                  <c:v>85.117588749787302</c:v>
                </c:pt>
                <c:pt idx="1337">
                  <c:v>85.181299519809599</c:v>
                </c:pt>
                <c:pt idx="1338">
                  <c:v>85.245010289831896</c:v>
                </c:pt>
                <c:pt idx="1339">
                  <c:v>85.308721059854193</c:v>
                </c:pt>
                <c:pt idx="1340">
                  <c:v>85.372431829876504</c:v>
                </c:pt>
                <c:pt idx="1341">
                  <c:v>85.436142599898801</c:v>
                </c:pt>
                <c:pt idx="1342">
                  <c:v>85.499853369921098</c:v>
                </c:pt>
                <c:pt idx="1343">
                  <c:v>85.563564139943395</c:v>
                </c:pt>
                <c:pt idx="1344">
                  <c:v>85.627274909965706</c:v>
                </c:pt>
                <c:pt idx="1345">
                  <c:v>85.690985679988003</c:v>
                </c:pt>
                <c:pt idx="1346">
                  <c:v>85.7546964500103</c:v>
                </c:pt>
                <c:pt idx="1347">
                  <c:v>85.818407220032597</c:v>
                </c:pt>
                <c:pt idx="1348">
                  <c:v>85.882117990054894</c:v>
                </c:pt>
                <c:pt idx="1349">
                  <c:v>85.945828760077205</c:v>
                </c:pt>
                <c:pt idx="1350">
                  <c:v>86.009539530099502</c:v>
                </c:pt>
                <c:pt idx="1351">
                  <c:v>86.073250300121799</c:v>
                </c:pt>
                <c:pt idx="1352">
                  <c:v>86.136961070144096</c:v>
                </c:pt>
                <c:pt idx="1353">
                  <c:v>86.200671840166393</c:v>
                </c:pt>
                <c:pt idx="1354">
                  <c:v>86.264382610188704</c:v>
                </c:pt>
                <c:pt idx="1355">
                  <c:v>86.328093380211001</c:v>
                </c:pt>
                <c:pt idx="1356">
                  <c:v>86.391804150233298</c:v>
                </c:pt>
                <c:pt idx="1357">
                  <c:v>86.455514920255595</c:v>
                </c:pt>
                <c:pt idx="1358">
                  <c:v>86.519225690277906</c:v>
                </c:pt>
                <c:pt idx="1359">
                  <c:v>86.582936460300203</c:v>
                </c:pt>
                <c:pt idx="1360">
                  <c:v>86.6466472303225</c:v>
                </c:pt>
                <c:pt idx="1361">
                  <c:v>86.710358000344797</c:v>
                </c:pt>
                <c:pt idx="1362">
                  <c:v>86.774068770367094</c:v>
                </c:pt>
                <c:pt idx="1363">
                  <c:v>86.837779540389405</c:v>
                </c:pt>
                <c:pt idx="1364">
                  <c:v>86.901490310411702</c:v>
                </c:pt>
                <c:pt idx="1365">
                  <c:v>86.9652010804339</c:v>
                </c:pt>
                <c:pt idx="1366">
                  <c:v>87.028911850456197</c:v>
                </c:pt>
                <c:pt idx="1367">
                  <c:v>87.092622620478494</c:v>
                </c:pt>
                <c:pt idx="1368">
                  <c:v>87.156333390500805</c:v>
                </c:pt>
                <c:pt idx="1369">
                  <c:v>87.220044160523102</c:v>
                </c:pt>
                <c:pt idx="1370">
                  <c:v>87.283754930545399</c:v>
                </c:pt>
                <c:pt idx="1371">
                  <c:v>87.347465700567696</c:v>
                </c:pt>
                <c:pt idx="1372">
                  <c:v>87.411176470589993</c:v>
                </c:pt>
                <c:pt idx="1373">
                  <c:v>87.474887240612304</c:v>
                </c:pt>
                <c:pt idx="1374">
                  <c:v>87.538598010634601</c:v>
                </c:pt>
                <c:pt idx="1375">
                  <c:v>87.602308780656898</c:v>
                </c:pt>
                <c:pt idx="1376">
                  <c:v>87.666019550679195</c:v>
                </c:pt>
                <c:pt idx="1377">
                  <c:v>87.729730320701506</c:v>
                </c:pt>
                <c:pt idx="1378">
                  <c:v>87.793441090723803</c:v>
                </c:pt>
                <c:pt idx="1379">
                  <c:v>87.8571518607461</c:v>
                </c:pt>
                <c:pt idx="1380">
                  <c:v>87.920862630768397</c:v>
                </c:pt>
                <c:pt idx="1381">
                  <c:v>87.984573400790694</c:v>
                </c:pt>
                <c:pt idx="1382">
                  <c:v>88.048284170813005</c:v>
                </c:pt>
                <c:pt idx="1383">
                  <c:v>88.111994940835302</c:v>
                </c:pt>
                <c:pt idx="1384">
                  <c:v>88.175705710857599</c:v>
                </c:pt>
                <c:pt idx="1385">
                  <c:v>88.239416480879896</c:v>
                </c:pt>
                <c:pt idx="1386">
                  <c:v>88.303127250902193</c:v>
                </c:pt>
                <c:pt idx="1387">
                  <c:v>88.366838020924504</c:v>
                </c:pt>
                <c:pt idx="1388">
                  <c:v>88.430548790946801</c:v>
                </c:pt>
                <c:pt idx="1389">
                  <c:v>88.494259560969098</c:v>
                </c:pt>
                <c:pt idx="1390">
                  <c:v>88.557970330991395</c:v>
                </c:pt>
                <c:pt idx="1391">
                  <c:v>88.621681101013706</c:v>
                </c:pt>
                <c:pt idx="1392">
                  <c:v>88.685391871036003</c:v>
                </c:pt>
                <c:pt idx="1393">
                  <c:v>88.7491026410583</c:v>
                </c:pt>
                <c:pt idx="1394">
                  <c:v>88.812813411080597</c:v>
                </c:pt>
                <c:pt idx="1395">
                  <c:v>88.876524181102894</c:v>
                </c:pt>
                <c:pt idx="1396">
                  <c:v>88.940234951125205</c:v>
                </c:pt>
                <c:pt idx="1397">
                  <c:v>89.003945721147502</c:v>
                </c:pt>
                <c:pt idx="1398">
                  <c:v>89.0676564911697</c:v>
                </c:pt>
                <c:pt idx="1399">
                  <c:v>89.131367261191997</c:v>
                </c:pt>
                <c:pt idx="1400">
                  <c:v>89.195078031214294</c:v>
                </c:pt>
                <c:pt idx="1401">
                  <c:v>89.258788801236605</c:v>
                </c:pt>
                <c:pt idx="1402">
                  <c:v>89.322499571258902</c:v>
                </c:pt>
                <c:pt idx="1403">
                  <c:v>89.386210341281199</c:v>
                </c:pt>
                <c:pt idx="1404">
                  <c:v>89.449921111303496</c:v>
                </c:pt>
                <c:pt idx="1405">
                  <c:v>89.513631881325793</c:v>
                </c:pt>
                <c:pt idx="1406">
                  <c:v>89.577342651348104</c:v>
                </c:pt>
                <c:pt idx="1407">
                  <c:v>89.641053421370401</c:v>
                </c:pt>
                <c:pt idx="1408">
                  <c:v>89.704764191392698</c:v>
                </c:pt>
                <c:pt idx="1409">
                  <c:v>89.768474961414995</c:v>
                </c:pt>
                <c:pt idx="1410">
                  <c:v>89.832185731437306</c:v>
                </c:pt>
                <c:pt idx="1411">
                  <c:v>89.895896501459603</c:v>
                </c:pt>
                <c:pt idx="1412">
                  <c:v>89.9596072714819</c:v>
                </c:pt>
                <c:pt idx="1413">
                  <c:v>90.023318041504197</c:v>
                </c:pt>
                <c:pt idx="1414">
                  <c:v>90.087028811526494</c:v>
                </c:pt>
                <c:pt idx="1415">
                  <c:v>90.150739581548805</c:v>
                </c:pt>
                <c:pt idx="1416">
                  <c:v>90.214450351571102</c:v>
                </c:pt>
                <c:pt idx="1417">
                  <c:v>90.278161121593399</c:v>
                </c:pt>
                <c:pt idx="1418">
                  <c:v>90.341871891615696</c:v>
                </c:pt>
                <c:pt idx="1419">
                  <c:v>90.405582661637993</c:v>
                </c:pt>
                <c:pt idx="1420">
                  <c:v>90.469293431660304</c:v>
                </c:pt>
                <c:pt idx="1421">
                  <c:v>90.533004201682601</c:v>
                </c:pt>
                <c:pt idx="1422">
                  <c:v>90.596714971704898</c:v>
                </c:pt>
                <c:pt idx="1423">
                  <c:v>90.660425741727195</c:v>
                </c:pt>
                <c:pt idx="1424">
                  <c:v>90.724136511749506</c:v>
                </c:pt>
                <c:pt idx="1425">
                  <c:v>90.787847281771803</c:v>
                </c:pt>
                <c:pt idx="1426">
                  <c:v>90.8515580517941</c:v>
                </c:pt>
                <c:pt idx="1427">
                  <c:v>90.915268821816397</c:v>
                </c:pt>
                <c:pt idx="1428">
                  <c:v>90.978979591838694</c:v>
                </c:pt>
                <c:pt idx="1429">
                  <c:v>91.042690361861005</c:v>
                </c:pt>
                <c:pt idx="1430">
                  <c:v>91.106401131883302</c:v>
                </c:pt>
                <c:pt idx="1431">
                  <c:v>91.1701119019055</c:v>
                </c:pt>
                <c:pt idx="1432">
                  <c:v>91.233822671927797</c:v>
                </c:pt>
                <c:pt idx="1433">
                  <c:v>91.297533441950094</c:v>
                </c:pt>
                <c:pt idx="1434">
                  <c:v>91.361244211972405</c:v>
                </c:pt>
                <c:pt idx="1435">
                  <c:v>91.424954981994702</c:v>
                </c:pt>
                <c:pt idx="1436">
                  <c:v>91.488665752016999</c:v>
                </c:pt>
                <c:pt idx="1437">
                  <c:v>91.552376522039296</c:v>
                </c:pt>
                <c:pt idx="1438">
                  <c:v>91.616087292061593</c:v>
                </c:pt>
                <c:pt idx="1439">
                  <c:v>91.679798062083904</c:v>
                </c:pt>
                <c:pt idx="1440">
                  <c:v>91.743508832106201</c:v>
                </c:pt>
                <c:pt idx="1441">
                  <c:v>91.807219602128498</c:v>
                </c:pt>
                <c:pt idx="1442">
                  <c:v>91.870930372150795</c:v>
                </c:pt>
                <c:pt idx="1443">
                  <c:v>91.934641142173106</c:v>
                </c:pt>
                <c:pt idx="1444">
                  <c:v>91.998351912195403</c:v>
                </c:pt>
                <c:pt idx="1445">
                  <c:v>92.0620626822177</c:v>
                </c:pt>
                <c:pt idx="1446">
                  <c:v>92.125773452239997</c:v>
                </c:pt>
                <c:pt idx="1447">
                  <c:v>92.189484222262294</c:v>
                </c:pt>
                <c:pt idx="1448">
                  <c:v>92.253194992284605</c:v>
                </c:pt>
                <c:pt idx="1449">
                  <c:v>92.316905762306902</c:v>
                </c:pt>
                <c:pt idx="1450">
                  <c:v>92.380616532329199</c:v>
                </c:pt>
                <c:pt idx="1451">
                  <c:v>92.444327302351496</c:v>
                </c:pt>
                <c:pt idx="1452">
                  <c:v>92.508038072373793</c:v>
                </c:pt>
                <c:pt idx="1453">
                  <c:v>92.571748842396104</c:v>
                </c:pt>
                <c:pt idx="1454">
                  <c:v>92.635459612418401</c:v>
                </c:pt>
                <c:pt idx="1455">
                  <c:v>92.699170382440698</c:v>
                </c:pt>
                <c:pt idx="1456">
                  <c:v>92.762881152462995</c:v>
                </c:pt>
                <c:pt idx="1457">
                  <c:v>92.826591922485306</c:v>
                </c:pt>
                <c:pt idx="1458">
                  <c:v>92.890302692507603</c:v>
                </c:pt>
                <c:pt idx="1459">
                  <c:v>92.9540134625299</c:v>
                </c:pt>
                <c:pt idx="1460">
                  <c:v>93.017724232552197</c:v>
                </c:pt>
                <c:pt idx="1461">
                  <c:v>93.081435002574494</c:v>
                </c:pt>
                <c:pt idx="1462">
                  <c:v>93.145145772596806</c:v>
                </c:pt>
                <c:pt idx="1463">
                  <c:v>93.208856542619102</c:v>
                </c:pt>
                <c:pt idx="1464">
                  <c:v>93.2725673126413</c:v>
                </c:pt>
                <c:pt idx="1465">
                  <c:v>93.336278082663597</c:v>
                </c:pt>
                <c:pt idx="1466">
                  <c:v>93.399988852685894</c:v>
                </c:pt>
                <c:pt idx="1467">
                  <c:v>93.463699622708205</c:v>
                </c:pt>
                <c:pt idx="1468">
                  <c:v>93.527410392730502</c:v>
                </c:pt>
                <c:pt idx="1469">
                  <c:v>93.591121162752799</c:v>
                </c:pt>
                <c:pt idx="1470">
                  <c:v>93.654831932775096</c:v>
                </c:pt>
                <c:pt idx="1471">
                  <c:v>93.718542702797393</c:v>
                </c:pt>
                <c:pt idx="1472">
                  <c:v>93.782253472819704</c:v>
                </c:pt>
                <c:pt idx="1473">
                  <c:v>93.845964242842001</c:v>
                </c:pt>
                <c:pt idx="1474">
                  <c:v>93.909675012864298</c:v>
                </c:pt>
                <c:pt idx="1475">
                  <c:v>93.973385782886595</c:v>
                </c:pt>
                <c:pt idx="1476">
                  <c:v>94.037096552908906</c:v>
                </c:pt>
                <c:pt idx="1477">
                  <c:v>94.100807322931203</c:v>
                </c:pt>
                <c:pt idx="1478">
                  <c:v>94.1645180929535</c:v>
                </c:pt>
                <c:pt idx="1479">
                  <c:v>94.228228862975797</c:v>
                </c:pt>
                <c:pt idx="1480">
                  <c:v>94.291939632998094</c:v>
                </c:pt>
                <c:pt idx="1481">
                  <c:v>94.355650403020405</c:v>
                </c:pt>
                <c:pt idx="1482">
                  <c:v>94.419361173042702</c:v>
                </c:pt>
                <c:pt idx="1483">
                  <c:v>94.483071943064999</c:v>
                </c:pt>
                <c:pt idx="1484">
                  <c:v>94.546782713087296</c:v>
                </c:pt>
                <c:pt idx="1485">
                  <c:v>94.610493483109593</c:v>
                </c:pt>
                <c:pt idx="1486">
                  <c:v>94.674204253131904</c:v>
                </c:pt>
                <c:pt idx="1487">
                  <c:v>94.737915023154201</c:v>
                </c:pt>
                <c:pt idx="1488">
                  <c:v>94.801625793176498</c:v>
                </c:pt>
                <c:pt idx="1489">
                  <c:v>94.865336563198795</c:v>
                </c:pt>
                <c:pt idx="1490">
                  <c:v>94.929047333221106</c:v>
                </c:pt>
                <c:pt idx="1491">
                  <c:v>94.992758103243403</c:v>
                </c:pt>
                <c:pt idx="1492">
                  <c:v>95.0564688732657</c:v>
                </c:pt>
                <c:pt idx="1493">
                  <c:v>95.120179643287997</c:v>
                </c:pt>
                <c:pt idx="1494">
                  <c:v>95.183890413310294</c:v>
                </c:pt>
                <c:pt idx="1495">
                  <c:v>95.247601183332606</c:v>
                </c:pt>
                <c:pt idx="1496">
                  <c:v>95.311311953354902</c:v>
                </c:pt>
                <c:pt idx="1497">
                  <c:v>95.3750227233771</c:v>
                </c:pt>
                <c:pt idx="1498">
                  <c:v>95.438733493399397</c:v>
                </c:pt>
                <c:pt idx="1499">
                  <c:v>95.502444263421694</c:v>
                </c:pt>
                <c:pt idx="1500">
                  <c:v>95.566155033444005</c:v>
                </c:pt>
                <c:pt idx="1501">
                  <c:v>95.629865803466302</c:v>
                </c:pt>
                <c:pt idx="1502">
                  <c:v>95.693576573488599</c:v>
                </c:pt>
                <c:pt idx="1503">
                  <c:v>95.757287343510896</c:v>
                </c:pt>
                <c:pt idx="1504">
                  <c:v>95.820998113533193</c:v>
                </c:pt>
                <c:pt idx="1505">
                  <c:v>95.884708883555504</c:v>
                </c:pt>
                <c:pt idx="1506">
                  <c:v>95.948419653577801</c:v>
                </c:pt>
                <c:pt idx="1507">
                  <c:v>96.012130423600098</c:v>
                </c:pt>
                <c:pt idx="1508">
                  <c:v>96.075841193622395</c:v>
                </c:pt>
                <c:pt idx="1509">
                  <c:v>96.139551963644706</c:v>
                </c:pt>
                <c:pt idx="1510">
                  <c:v>96.203262733667003</c:v>
                </c:pt>
                <c:pt idx="1511">
                  <c:v>96.2669735036893</c:v>
                </c:pt>
                <c:pt idx="1512">
                  <c:v>96.330684273711597</c:v>
                </c:pt>
                <c:pt idx="1513">
                  <c:v>96.394395043733894</c:v>
                </c:pt>
                <c:pt idx="1514">
                  <c:v>96.458105813756205</c:v>
                </c:pt>
                <c:pt idx="1515">
                  <c:v>96.521816583778502</c:v>
                </c:pt>
                <c:pt idx="1516">
                  <c:v>96.585527353800799</c:v>
                </c:pt>
                <c:pt idx="1517">
                  <c:v>96.649238123823096</c:v>
                </c:pt>
                <c:pt idx="1518">
                  <c:v>96.712948893845393</c:v>
                </c:pt>
                <c:pt idx="1519">
                  <c:v>96.776659663867704</c:v>
                </c:pt>
                <c:pt idx="1520">
                  <c:v>96.840370433890001</c:v>
                </c:pt>
                <c:pt idx="1521">
                  <c:v>96.904081203912298</c:v>
                </c:pt>
                <c:pt idx="1522">
                  <c:v>96.967791973934595</c:v>
                </c:pt>
                <c:pt idx="1523">
                  <c:v>97.031502743956906</c:v>
                </c:pt>
                <c:pt idx="1524">
                  <c:v>97.095213513979203</c:v>
                </c:pt>
                <c:pt idx="1525">
                  <c:v>97.1589242840015</c:v>
                </c:pt>
                <c:pt idx="1526">
                  <c:v>97.222635054023797</c:v>
                </c:pt>
                <c:pt idx="1527">
                  <c:v>97.286345824046094</c:v>
                </c:pt>
                <c:pt idx="1528">
                  <c:v>97.350056594068406</c:v>
                </c:pt>
                <c:pt idx="1529">
                  <c:v>97.413767364090702</c:v>
                </c:pt>
                <c:pt idx="1530">
                  <c:v>97.4774781341129</c:v>
                </c:pt>
                <c:pt idx="1531">
                  <c:v>97.541188904135197</c:v>
                </c:pt>
                <c:pt idx="1532">
                  <c:v>97.604899674157494</c:v>
                </c:pt>
                <c:pt idx="1533">
                  <c:v>97.668610444179805</c:v>
                </c:pt>
                <c:pt idx="1534">
                  <c:v>97.732321214202102</c:v>
                </c:pt>
                <c:pt idx="1535">
                  <c:v>97.796031984224399</c:v>
                </c:pt>
                <c:pt idx="1536">
                  <c:v>97.859742754246696</c:v>
                </c:pt>
                <c:pt idx="1537">
                  <c:v>97.923453524268993</c:v>
                </c:pt>
                <c:pt idx="1538">
                  <c:v>97.987164294291304</c:v>
                </c:pt>
                <c:pt idx="1539">
                  <c:v>98.050875064313601</c:v>
                </c:pt>
                <c:pt idx="1540">
                  <c:v>98.114585834335898</c:v>
                </c:pt>
                <c:pt idx="1541">
                  <c:v>98.178296604358195</c:v>
                </c:pt>
                <c:pt idx="1542">
                  <c:v>98.242007374380506</c:v>
                </c:pt>
                <c:pt idx="1543">
                  <c:v>98.305718144402803</c:v>
                </c:pt>
                <c:pt idx="1544">
                  <c:v>98.3694289144251</c:v>
                </c:pt>
                <c:pt idx="1545">
                  <c:v>98.433139684447397</c:v>
                </c:pt>
                <c:pt idx="1546">
                  <c:v>98.496850454469694</c:v>
                </c:pt>
                <c:pt idx="1547">
                  <c:v>98.560561224492005</c:v>
                </c:pt>
                <c:pt idx="1548">
                  <c:v>98.624271994514302</c:v>
                </c:pt>
                <c:pt idx="1549">
                  <c:v>98.687982764536599</c:v>
                </c:pt>
                <c:pt idx="1550">
                  <c:v>98.751693534558896</c:v>
                </c:pt>
                <c:pt idx="1551">
                  <c:v>98.815404304581193</c:v>
                </c:pt>
                <c:pt idx="1552">
                  <c:v>98.879115074603504</c:v>
                </c:pt>
                <c:pt idx="1553">
                  <c:v>98.942825844625801</c:v>
                </c:pt>
                <c:pt idx="1554">
                  <c:v>99.006536614648098</c:v>
                </c:pt>
                <c:pt idx="1555">
                  <c:v>99.070247384670395</c:v>
                </c:pt>
                <c:pt idx="1556">
                  <c:v>99.133958154692706</c:v>
                </c:pt>
                <c:pt idx="1557">
                  <c:v>99.197668924715003</c:v>
                </c:pt>
                <c:pt idx="1558">
                  <c:v>99.2613796947373</c:v>
                </c:pt>
                <c:pt idx="1559">
                  <c:v>99.325090464759597</c:v>
                </c:pt>
                <c:pt idx="1560">
                  <c:v>99.388801234781894</c:v>
                </c:pt>
                <c:pt idx="1561">
                  <c:v>99.452512004804206</c:v>
                </c:pt>
                <c:pt idx="1562">
                  <c:v>99.516222774826502</c:v>
                </c:pt>
                <c:pt idx="1563">
                  <c:v>99.5799335448487</c:v>
                </c:pt>
                <c:pt idx="1564">
                  <c:v>99.643644314870997</c:v>
                </c:pt>
                <c:pt idx="1565">
                  <c:v>99.707355084893294</c:v>
                </c:pt>
                <c:pt idx="1566">
                  <c:v>99.771065854915605</c:v>
                </c:pt>
                <c:pt idx="1567">
                  <c:v>99.834776624937902</c:v>
                </c:pt>
                <c:pt idx="1568">
                  <c:v>99.898487394960199</c:v>
                </c:pt>
                <c:pt idx="1569">
                  <c:v>99.962198164982496</c:v>
                </c:pt>
                <c:pt idx="1570">
                  <c:v>100.02590893500501</c:v>
                </c:pt>
                <c:pt idx="1571">
                  <c:v>100.089619705027</c:v>
                </c:pt>
                <c:pt idx="1572">
                  <c:v>100.153330475049</c:v>
                </c:pt>
                <c:pt idx="1573">
                  <c:v>100.217041245072</c:v>
                </c:pt>
                <c:pt idx="1574">
                  <c:v>100.280752015094</c:v>
                </c:pt>
                <c:pt idx="1575">
                  <c:v>100.34446278511599</c:v>
                </c:pt>
                <c:pt idx="1576">
                  <c:v>100.408173555139</c:v>
                </c:pt>
                <c:pt idx="1577">
                  <c:v>100.471884325161</c:v>
                </c:pt>
                <c:pt idx="1578">
                  <c:v>100.535595095183</c:v>
                </c:pt>
                <c:pt idx="1579">
                  <c:v>100.59930586520601</c:v>
                </c:pt>
                <c:pt idx="1580">
                  <c:v>100.663016635228</c:v>
                </c:pt>
                <c:pt idx="1581">
                  <c:v>100.72672740525</c:v>
                </c:pt>
                <c:pt idx="1582">
                  <c:v>100.790438175272</c:v>
                </c:pt>
                <c:pt idx="1583">
                  <c:v>100.85414894529499</c:v>
                </c:pt>
                <c:pt idx="1584">
                  <c:v>100.91785971531699</c:v>
                </c:pt>
                <c:pt idx="1585">
                  <c:v>100.98157048533901</c:v>
                </c:pt>
                <c:pt idx="1586">
                  <c:v>101.045281255362</c:v>
                </c:pt>
                <c:pt idx="1587">
                  <c:v>101.108992025384</c:v>
                </c:pt>
                <c:pt idx="1588">
                  <c:v>101.172702795406</c:v>
                </c:pt>
                <c:pt idx="1589">
                  <c:v>101.23641356542799</c:v>
                </c:pt>
                <c:pt idx="1590">
                  <c:v>101.300124335451</c:v>
                </c:pt>
                <c:pt idx="1591">
                  <c:v>101.363835105473</c:v>
                </c:pt>
                <c:pt idx="1592">
                  <c:v>101.427545875495</c:v>
                </c:pt>
                <c:pt idx="1593">
                  <c:v>101.49125664551801</c:v>
                </c:pt>
                <c:pt idx="1594">
                  <c:v>101.55496741554001</c:v>
                </c:pt>
                <c:pt idx="1595">
                  <c:v>101.618678185562</c:v>
                </c:pt>
                <c:pt idx="1596">
                  <c:v>101.682388955585</c:v>
                </c:pt>
                <c:pt idx="1597">
                  <c:v>101.746099725607</c:v>
                </c:pt>
                <c:pt idx="1598">
                  <c:v>101.80981049562899</c:v>
                </c:pt>
                <c:pt idx="1599">
                  <c:v>101.87352126565099</c:v>
                </c:pt>
                <c:pt idx="1600">
                  <c:v>101.937232035674</c:v>
                </c:pt>
                <c:pt idx="1601">
                  <c:v>102.000942805696</c:v>
                </c:pt>
                <c:pt idx="1602">
                  <c:v>102.064653575718</c:v>
                </c:pt>
                <c:pt idx="1603">
                  <c:v>102.12836434574101</c:v>
                </c:pt>
                <c:pt idx="1604">
                  <c:v>102.192075115763</c:v>
                </c:pt>
                <c:pt idx="1605">
                  <c:v>102.255785885785</c:v>
                </c:pt>
                <c:pt idx="1606">
                  <c:v>102.319496655808</c:v>
                </c:pt>
                <c:pt idx="1607">
                  <c:v>102.38320742582999</c:v>
                </c:pt>
                <c:pt idx="1608">
                  <c:v>102.44691819585201</c:v>
                </c:pt>
                <c:pt idx="1609">
                  <c:v>102.51062896587401</c:v>
                </c:pt>
                <c:pt idx="1610">
                  <c:v>102.574339735897</c:v>
                </c:pt>
                <c:pt idx="1611">
                  <c:v>102.638050505919</c:v>
                </c:pt>
                <c:pt idx="1612">
                  <c:v>102.701761275941</c:v>
                </c:pt>
                <c:pt idx="1613">
                  <c:v>102.765472045964</c:v>
                </c:pt>
                <c:pt idx="1614">
                  <c:v>102.829182815986</c:v>
                </c:pt>
                <c:pt idx="1615">
                  <c:v>102.892893586008</c:v>
                </c:pt>
                <c:pt idx="1616">
                  <c:v>102.95660435603</c:v>
                </c:pt>
                <c:pt idx="1617">
                  <c:v>103.02031512605301</c:v>
                </c:pt>
                <c:pt idx="1618">
                  <c:v>103.084025896075</c:v>
                </c:pt>
                <c:pt idx="1619">
                  <c:v>103.147736666097</c:v>
                </c:pt>
                <c:pt idx="1620">
                  <c:v>103.21144743612</c:v>
                </c:pt>
                <c:pt idx="1621">
                  <c:v>103.275158206142</c:v>
                </c:pt>
                <c:pt idx="1622">
                  <c:v>103.33886897616399</c:v>
                </c:pt>
                <c:pt idx="1623">
                  <c:v>103.402579746187</c:v>
                </c:pt>
                <c:pt idx="1624">
                  <c:v>103.466290516209</c:v>
                </c:pt>
                <c:pt idx="1625">
                  <c:v>103.530001286231</c:v>
                </c:pt>
                <c:pt idx="1626">
                  <c:v>103.593712056253</c:v>
                </c:pt>
                <c:pt idx="1627">
                  <c:v>103.657422826276</c:v>
                </c:pt>
                <c:pt idx="1628">
                  <c:v>103.721133596298</c:v>
                </c:pt>
                <c:pt idx="1629">
                  <c:v>103.78484436632</c:v>
                </c:pt>
                <c:pt idx="1630">
                  <c:v>103.84855513634299</c:v>
                </c:pt>
                <c:pt idx="1631">
                  <c:v>103.91226590636499</c:v>
                </c:pt>
                <c:pt idx="1632">
                  <c:v>103.97597667638701</c:v>
                </c:pt>
                <c:pt idx="1633">
                  <c:v>104.03968744641</c:v>
                </c:pt>
                <c:pt idx="1634">
                  <c:v>104.103398216432</c:v>
                </c:pt>
                <c:pt idx="1635">
                  <c:v>104.167108986454</c:v>
                </c:pt>
                <c:pt idx="1636">
                  <c:v>104.230819756476</c:v>
                </c:pt>
                <c:pt idx="1637">
                  <c:v>104.294530526499</c:v>
                </c:pt>
                <c:pt idx="1638">
                  <c:v>104.358241296521</c:v>
                </c:pt>
                <c:pt idx="1639">
                  <c:v>104.421952066543</c:v>
                </c:pt>
                <c:pt idx="1640">
                  <c:v>104.48566283656599</c:v>
                </c:pt>
                <c:pt idx="1641">
                  <c:v>104.54937360658801</c:v>
                </c:pt>
                <c:pt idx="1642">
                  <c:v>104.61308437661</c:v>
                </c:pt>
                <c:pt idx="1643">
                  <c:v>104.676795146633</c:v>
                </c:pt>
                <c:pt idx="1644">
                  <c:v>104.740505916655</c:v>
                </c:pt>
                <c:pt idx="1645">
                  <c:v>104.80421668667699</c:v>
                </c:pt>
                <c:pt idx="1646">
                  <c:v>104.86792745669899</c:v>
                </c:pt>
                <c:pt idx="1647">
                  <c:v>104.931638226722</c:v>
                </c:pt>
                <c:pt idx="1648">
                  <c:v>104.995348996744</c:v>
                </c:pt>
                <c:pt idx="1649">
                  <c:v>105.059059766766</c:v>
                </c:pt>
                <c:pt idx="1650">
                  <c:v>105.12277053678901</c:v>
                </c:pt>
                <c:pt idx="1651">
                  <c:v>105.186481306811</c:v>
                </c:pt>
                <c:pt idx="1652">
                  <c:v>105.250192076833</c:v>
                </c:pt>
                <c:pt idx="1653">
                  <c:v>105.313902846855</c:v>
                </c:pt>
                <c:pt idx="1654">
                  <c:v>105.37761361687799</c:v>
                </c:pt>
                <c:pt idx="1655">
                  <c:v>105.44132438690001</c:v>
                </c:pt>
                <c:pt idx="1656">
                  <c:v>105.50503515692201</c:v>
                </c:pt>
                <c:pt idx="1657">
                  <c:v>105.568745926945</c:v>
                </c:pt>
                <c:pt idx="1658">
                  <c:v>105.632456696967</c:v>
                </c:pt>
                <c:pt idx="1659">
                  <c:v>105.696167466989</c:v>
                </c:pt>
                <c:pt idx="1660">
                  <c:v>105.759878237012</c:v>
                </c:pt>
                <c:pt idx="1661">
                  <c:v>105.823589007034</c:v>
                </c:pt>
                <c:pt idx="1662">
                  <c:v>105.887299777056</c:v>
                </c:pt>
                <c:pt idx="1663">
                  <c:v>105.951010547078</c:v>
                </c:pt>
                <c:pt idx="1664">
                  <c:v>106.01472131710101</c:v>
                </c:pt>
                <c:pt idx="1665">
                  <c:v>106.07843208712301</c:v>
                </c:pt>
                <c:pt idx="1666">
                  <c:v>106.142142857145</c:v>
                </c:pt>
                <c:pt idx="1667">
                  <c:v>106.205853627168</c:v>
                </c:pt>
                <c:pt idx="1668">
                  <c:v>106.26956439719</c:v>
                </c:pt>
                <c:pt idx="1669">
                  <c:v>106.33327516721199</c:v>
                </c:pt>
                <c:pt idx="1670">
                  <c:v>106.396985937235</c:v>
                </c:pt>
                <c:pt idx="1671">
                  <c:v>106.460696707257</c:v>
                </c:pt>
                <c:pt idx="1672">
                  <c:v>106.524407477279</c:v>
                </c:pt>
                <c:pt idx="1673">
                  <c:v>106.588118247301</c:v>
                </c:pt>
                <c:pt idx="1674">
                  <c:v>106.651829017324</c:v>
                </c:pt>
                <c:pt idx="1675">
                  <c:v>106.715539787346</c:v>
                </c:pt>
                <c:pt idx="1676">
                  <c:v>106.779250557368</c:v>
                </c:pt>
                <c:pt idx="1677">
                  <c:v>106.842961327391</c:v>
                </c:pt>
                <c:pt idx="1678">
                  <c:v>106.90667209741299</c:v>
                </c:pt>
                <c:pt idx="1679">
                  <c:v>106.97038286743501</c:v>
                </c:pt>
                <c:pt idx="1680">
                  <c:v>107.034093637457</c:v>
                </c:pt>
                <c:pt idx="1681">
                  <c:v>107.09780440748</c:v>
                </c:pt>
                <c:pt idx="1682">
                  <c:v>107.161515177502</c:v>
                </c:pt>
                <c:pt idx="1683">
                  <c:v>107.225225947524</c:v>
                </c:pt>
                <c:pt idx="1684">
                  <c:v>107.288936717547</c:v>
                </c:pt>
                <c:pt idx="1685">
                  <c:v>107.352647487569</c:v>
                </c:pt>
                <c:pt idx="1686">
                  <c:v>107.416358257591</c:v>
                </c:pt>
                <c:pt idx="1687">
                  <c:v>107.48006902761399</c:v>
                </c:pt>
                <c:pt idx="1688">
                  <c:v>107.54377979763601</c:v>
                </c:pt>
                <c:pt idx="1689">
                  <c:v>107.607490567658</c:v>
                </c:pt>
                <c:pt idx="1690">
                  <c:v>107.67120133768</c:v>
                </c:pt>
                <c:pt idx="1691">
                  <c:v>107.734912107703</c:v>
                </c:pt>
                <c:pt idx="1692">
                  <c:v>107.79862287772499</c:v>
                </c:pt>
                <c:pt idx="1693">
                  <c:v>107.86233364774699</c:v>
                </c:pt>
                <c:pt idx="1694">
                  <c:v>107.92604441777</c:v>
                </c:pt>
                <c:pt idx="1695">
                  <c:v>107.989755187792</c:v>
                </c:pt>
                <c:pt idx="1696">
                  <c:v>108.053465957814</c:v>
                </c:pt>
                <c:pt idx="1697">
                  <c:v>108.11717672783701</c:v>
                </c:pt>
                <c:pt idx="1698">
                  <c:v>108.180887497859</c:v>
                </c:pt>
                <c:pt idx="1699">
                  <c:v>108.244598267881</c:v>
                </c:pt>
                <c:pt idx="1700">
                  <c:v>108.308309037903</c:v>
                </c:pt>
                <c:pt idx="1701">
                  <c:v>108.37201980792599</c:v>
                </c:pt>
                <c:pt idx="1702">
                  <c:v>108.43573057794799</c:v>
                </c:pt>
                <c:pt idx="1703">
                  <c:v>108.49944134797001</c:v>
                </c:pt>
                <c:pt idx="1704">
                  <c:v>108.563152117993</c:v>
                </c:pt>
                <c:pt idx="1705">
                  <c:v>108.626862888015</c:v>
                </c:pt>
                <c:pt idx="1706">
                  <c:v>108.690573658037</c:v>
                </c:pt>
                <c:pt idx="1707">
                  <c:v>108.75428442806</c:v>
                </c:pt>
                <c:pt idx="1708">
                  <c:v>108.817995198082</c:v>
                </c:pt>
                <c:pt idx="1709">
                  <c:v>108.881705968104</c:v>
                </c:pt>
                <c:pt idx="1710">
                  <c:v>108.945416738126</c:v>
                </c:pt>
                <c:pt idx="1711">
                  <c:v>109.00912750814901</c:v>
                </c:pt>
                <c:pt idx="1712">
                  <c:v>109.07283827817101</c:v>
                </c:pt>
                <c:pt idx="1713">
                  <c:v>109.136549048193</c:v>
                </c:pt>
                <c:pt idx="1714">
                  <c:v>109.200259818216</c:v>
                </c:pt>
                <c:pt idx="1715">
                  <c:v>109.263970588238</c:v>
                </c:pt>
                <c:pt idx="1716">
                  <c:v>109.32768135825999</c:v>
                </c:pt>
                <c:pt idx="1717">
                  <c:v>109.39139212828201</c:v>
                </c:pt>
                <c:pt idx="1718">
                  <c:v>109.455102898305</c:v>
                </c:pt>
                <c:pt idx="1719">
                  <c:v>109.518813668327</c:v>
                </c:pt>
                <c:pt idx="1720">
                  <c:v>109.582524438349</c:v>
                </c:pt>
                <c:pt idx="1721">
                  <c:v>109.646235208372</c:v>
                </c:pt>
                <c:pt idx="1722">
                  <c:v>109.709945978394</c:v>
                </c:pt>
                <c:pt idx="1723">
                  <c:v>109.773656748416</c:v>
                </c:pt>
                <c:pt idx="1724">
                  <c:v>109.837367518439</c:v>
                </c:pt>
                <c:pt idx="1725">
                  <c:v>109.90107828846099</c:v>
                </c:pt>
                <c:pt idx="1726">
                  <c:v>109.96478905848301</c:v>
                </c:pt>
                <c:pt idx="1727">
                  <c:v>110.02849982850501</c:v>
                </c:pt>
                <c:pt idx="1728">
                  <c:v>110.092210598528</c:v>
                </c:pt>
                <c:pt idx="1729">
                  <c:v>110.15592136855</c:v>
                </c:pt>
                <c:pt idx="1730">
                  <c:v>110.219632138572</c:v>
                </c:pt>
                <c:pt idx="1731">
                  <c:v>110.283342908595</c:v>
                </c:pt>
                <c:pt idx="1732">
                  <c:v>110.347053678617</c:v>
                </c:pt>
                <c:pt idx="1733">
                  <c:v>110.410764448639</c:v>
                </c:pt>
                <c:pt idx="1734">
                  <c:v>110.47447521866199</c:v>
                </c:pt>
                <c:pt idx="1735">
                  <c:v>110.53818598868401</c:v>
                </c:pt>
                <c:pt idx="1736">
                  <c:v>110.601896758706</c:v>
                </c:pt>
                <c:pt idx="1737">
                  <c:v>110.665607528728</c:v>
                </c:pt>
                <c:pt idx="1738">
                  <c:v>110.729318298751</c:v>
                </c:pt>
                <c:pt idx="1739">
                  <c:v>110.793029068773</c:v>
                </c:pt>
                <c:pt idx="1740">
                  <c:v>110.85673983879499</c:v>
                </c:pt>
                <c:pt idx="1741">
                  <c:v>110.920450608818</c:v>
                </c:pt>
                <c:pt idx="1742">
                  <c:v>110.98416137884</c:v>
                </c:pt>
                <c:pt idx="1743">
                  <c:v>111.047872148862</c:v>
                </c:pt>
                <c:pt idx="1744">
                  <c:v>111.11158291888501</c:v>
                </c:pt>
                <c:pt idx="1745">
                  <c:v>111.175293688907</c:v>
                </c:pt>
                <c:pt idx="1746">
                  <c:v>111.239004458929</c:v>
                </c:pt>
                <c:pt idx="1747">
                  <c:v>111.302715228951</c:v>
                </c:pt>
                <c:pt idx="1748">
                  <c:v>111.36642599897399</c:v>
                </c:pt>
                <c:pt idx="1749">
                  <c:v>111.43013676899599</c:v>
                </c:pt>
                <c:pt idx="1750">
                  <c:v>111.49384753901801</c:v>
                </c:pt>
                <c:pt idx="1751">
                  <c:v>111.557558309041</c:v>
                </c:pt>
                <c:pt idx="1752">
                  <c:v>111.621269079063</c:v>
                </c:pt>
                <c:pt idx="1753">
                  <c:v>111.684979849085</c:v>
                </c:pt>
                <c:pt idx="1754">
                  <c:v>111.74869061910699</c:v>
                </c:pt>
                <c:pt idx="1755">
                  <c:v>111.81240138913</c:v>
                </c:pt>
                <c:pt idx="1756">
                  <c:v>111.876112159152</c:v>
                </c:pt>
                <c:pt idx="1757">
                  <c:v>111.939822929174</c:v>
                </c:pt>
                <c:pt idx="1758">
                  <c:v>112.00353369919701</c:v>
                </c:pt>
                <c:pt idx="1759">
                  <c:v>112.06724446921901</c:v>
                </c:pt>
                <c:pt idx="1760">
                  <c:v>112.130955239241</c:v>
                </c:pt>
                <c:pt idx="1761">
                  <c:v>112.194666009264</c:v>
                </c:pt>
                <c:pt idx="1762">
                  <c:v>112.258376779286</c:v>
                </c:pt>
                <c:pt idx="1763">
                  <c:v>112.32208754930799</c:v>
                </c:pt>
                <c:pt idx="1764">
                  <c:v>112.38579831932999</c:v>
                </c:pt>
                <c:pt idx="1765">
                  <c:v>112.449509089353</c:v>
                </c:pt>
                <c:pt idx="1766">
                  <c:v>112.513219859375</c:v>
                </c:pt>
                <c:pt idx="1767">
                  <c:v>112.576930629397</c:v>
                </c:pt>
                <c:pt idx="1768">
                  <c:v>112.64064139942001</c:v>
                </c:pt>
                <c:pt idx="1769">
                  <c:v>112.704352169442</c:v>
                </c:pt>
                <c:pt idx="1770">
                  <c:v>112.768062939464</c:v>
                </c:pt>
                <c:pt idx="1771">
                  <c:v>112.831773709487</c:v>
                </c:pt>
                <c:pt idx="1772">
                  <c:v>112.89548447950899</c:v>
                </c:pt>
                <c:pt idx="1773">
                  <c:v>112.95919524953101</c:v>
                </c:pt>
                <c:pt idx="1774">
                  <c:v>113.02290601955301</c:v>
                </c:pt>
                <c:pt idx="1775">
                  <c:v>113.086616789576</c:v>
                </c:pt>
                <c:pt idx="1776">
                  <c:v>113.150327559598</c:v>
                </c:pt>
                <c:pt idx="1777">
                  <c:v>113.21403832962</c:v>
                </c:pt>
                <c:pt idx="1778">
                  <c:v>113.277749099643</c:v>
                </c:pt>
                <c:pt idx="1779">
                  <c:v>113.341459869665</c:v>
                </c:pt>
                <c:pt idx="1780">
                  <c:v>113.405170639687</c:v>
                </c:pt>
                <c:pt idx="1781">
                  <c:v>113.468881409709</c:v>
                </c:pt>
                <c:pt idx="1782">
                  <c:v>113.53259217973201</c:v>
                </c:pt>
                <c:pt idx="1783">
                  <c:v>113.596302949754</c:v>
                </c:pt>
                <c:pt idx="1784">
                  <c:v>113.660013719776</c:v>
                </c:pt>
                <c:pt idx="1785">
                  <c:v>113.723724489799</c:v>
                </c:pt>
                <c:pt idx="1786">
                  <c:v>113.787435259821</c:v>
                </c:pt>
                <c:pt idx="1787">
                  <c:v>113.85114602984299</c:v>
                </c:pt>
                <c:pt idx="1788">
                  <c:v>113.914856799866</c:v>
                </c:pt>
                <c:pt idx="1789">
                  <c:v>113.978567569888</c:v>
                </c:pt>
                <c:pt idx="1790">
                  <c:v>114.04227833991</c:v>
                </c:pt>
                <c:pt idx="1791">
                  <c:v>114.105989109932</c:v>
                </c:pt>
                <c:pt idx="1792">
                  <c:v>114.169699879955</c:v>
                </c:pt>
                <c:pt idx="1793">
                  <c:v>114.233410649977</c:v>
                </c:pt>
                <c:pt idx="1794">
                  <c:v>114.297121419999</c:v>
                </c:pt>
                <c:pt idx="1795">
                  <c:v>114.36083219002199</c:v>
                </c:pt>
                <c:pt idx="1796">
                  <c:v>114.42454296004399</c:v>
                </c:pt>
                <c:pt idx="1797">
                  <c:v>114.48825373006601</c:v>
                </c:pt>
                <c:pt idx="1798">
                  <c:v>114.551964500089</c:v>
                </c:pt>
                <c:pt idx="1799">
                  <c:v>114.615675270111</c:v>
                </c:pt>
                <c:pt idx="1800">
                  <c:v>114.679386040133</c:v>
                </c:pt>
                <c:pt idx="1801">
                  <c:v>114.743096810155</c:v>
                </c:pt>
                <c:pt idx="1802">
                  <c:v>114.806807580178</c:v>
                </c:pt>
                <c:pt idx="1803">
                  <c:v>114.8705183502</c:v>
                </c:pt>
                <c:pt idx="1804">
                  <c:v>114.934229120222</c:v>
                </c:pt>
                <c:pt idx="1805">
                  <c:v>114.99793989024499</c:v>
                </c:pt>
                <c:pt idx="1806">
                  <c:v>115.06165066026701</c:v>
                </c:pt>
                <c:pt idx="1807">
                  <c:v>115.125361430289</c:v>
                </c:pt>
                <c:pt idx="1808">
                  <c:v>115.189072200312</c:v>
                </c:pt>
                <c:pt idx="1809">
                  <c:v>115.252782970334</c:v>
                </c:pt>
                <c:pt idx="1810">
                  <c:v>115.31649374035599</c:v>
                </c:pt>
                <c:pt idx="1811">
                  <c:v>115.38020451037799</c:v>
                </c:pt>
                <c:pt idx="1812">
                  <c:v>115.443915280401</c:v>
                </c:pt>
                <c:pt idx="1813">
                  <c:v>115.507626050423</c:v>
                </c:pt>
                <c:pt idx="1814">
                  <c:v>115.571336820445</c:v>
                </c:pt>
                <c:pt idx="1815">
                  <c:v>115.63504759046801</c:v>
                </c:pt>
                <c:pt idx="1816">
                  <c:v>115.69875836049</c:v>
                </c:pt>
                <c:pt idx="1817">
                  <c:v>115.762469130512</c:v>
                </c:pt>
                <c:pt idx="1818">
                  <c:v>115.826179900534</c:v>
                </c:pt>
                <c:pt idx="1819">
                  <c:v>115.88989067055699</c:v>
                </c:pt>
                <c:pt idx="1820">
                  <c:v>115.95360144057901</c:v>
                </c:pt>
                <c:pt idx="1821">
                  <c:v>116.01731221060101</c:v>
                </c:pt>
                <c:pt idx="1822">
                  <c:v>116.081022980624</c:v>
                </c:pt>
                <c:pt idx="1823">
                  <c:v>116.144733750646</c:v>
                </c:pt>
                <c:pt idx="1824">
                  <c:v>116.208444520668</c:v>
                </c:pt>
                <c:pt idx="1825">
                  <c:v>116.272155290691</c:v>
                </c:pt>
                <c:pt idx="1826">
                  <c:v>116.335866060713</c:v>
                </c:pt>
                <c:pt idx="1827">
                  <c:v>116.399576830735</c:v>
                </c:pt>
                <c:pt idx="1828">
                  <c:v>116.463287600757</c:v>
                </c:pt>
                <c:pt idx="1829">
                  <c:v>116.52699837078001</c:v>
                </c:pt>
                <c:pt idx="1830">
                  <c:v>116.59070914080201</c:v>
                </c:pt>
                <c:pt idx="1831">
                  <c:v>116.654419910824</c:v>
                </c:pt>
                <c:pt idx="1832">
                  <c:v>116.718130680847</c:v>
                </c:pt>
                <c:pt idx="1833">
                  <c:v>116.781841450869</c:v>
                </c:pt>
                <c:pt idx="1834">
                  <c:v>116.84555222089099</c:v>
                </c:pt>
                <c:pt idx="1835">
                  <c:v>116.909262990914</c:v>
                </c:pt>
                <c:pt idx="1836">
                  <c:v>116.972973760936</c:v>
                </c:pt>
                <c:pt idx="1837">
                  <c:v>117.036684530958</c:v>
                </c:pt>
                <c:pt idx="1838">
                  <c:v>117.10039530098</c:v>
                </c:pt>
                <c:pt idx="1839">
                  <c:v>117.164106071003</c:v>
                </c:pt>
                <c:pt idx="1840">
                  <c:v>117.227816841025</c:v>
                </c:pt>
                <c:pt idx="1841">
                  <c:v>117.291527611047</c:v>
                </c:pt>
                <c:pt idx="1842">
                  <c:v>117.35523838107</c:v>
                </c:pt>
                <c:pt idx="1843">
                  <c:v>117.41894915109199</c:v>
                </c:pt>
                <c:pt idx="1844">
                  <c:v>117.48265992111401</c:v>
                </c:pt>
                <c:pt idx="1845">
                  <c:v>117.546370691136</c:v>
                </c:pt>
                <c:pt idx="1846">
                  <c:v>117.610081461159</c:v>
                </c:pt>
                <c:pt idx="1847">
                  <c:v>117.673792231181</c:v>
                </c:pt>
                <c:pt idx="1848">
                  <c:v>117.737503001203</c:v>
                </c:pt>
                <c:pt idx="1849">
                  <c:v>117.801213771226</c:v>
                </c:pt>
                <c:pt idx="1850">
                  <c:v>117.864924541248</c:v>
                </c:pt>
                <c:pt idx="1851">
                  <c:v>117.92863531127</c:v>
                </c:pt>
                <c:pt idx="1852">
                  <c:v>117.99234608129299</c:v>
                </c:pt>
                <c:pt idx="1853">
                  <c:v>118.05605685131501</c:v>
                </c:pt>
                <c:pt idx="1854">
                  <c:v>118.119767621337</c:v>
                </c:pt>
                <c:pt idx="1855">
                  <c:v>118.183478391359</c:v>
                </c:pt>
                <c:pt idx="1856">
                  <c:v>118.247189161382</c:v>
                </c:pt>
                <c:pt idx="1857">
                  <c:v>118.31089993140399</c:v>
                </c:pt>
                <c:pt idx="1858">
                  <c:v>118.37461070142599</c:v>
                </c:pt>
                <c:pt idx="1859">
                  <c:v>118.438321471449</c:v>
                </c:pt>
                <c:pt idx="1860">
                  <c:v>118.502032241471</c:v>
                </c:pt>
                <c:pt idx="1861">
                  <c:v>118.565743011493</c:v>
                </c:pt>
                <c:pt idx="1862">
                  <c:v>118.62945378151601</c:v>
                </c:pt>
                <c:pt idx="1863">
                  <c:v>118.693164551538</c:v>
                </c:pt>
                <c:pt idx="1864">
                  <c:v>118.75687532156</c:v>
                </c:pt>
                <c:pt idx="1865">
                  <c:v>118.820586091582</c:v>
                </c:pt>
                <c:pt idx="1866">
                  <c:v>118.88429686160499</c:v>
                </c:pt>
                <c:pt idx="1867">
                  <c:v>118.94800763162699</c:v>
                </c:pt>
                <c:pt idx="1868">
                  <c:v>119.01171840164901</c:v>
                </c:pt>
                <c:pt idx="1869">
                  <c:v>119.075429171672</c:v>
                </c:pt>
                <c:pt idx="1870">
                  <c:v>119.139139941694</c:v>
                </c:pt>
                <c:pt idx="1871">
                  <c:v>119.202850711716</c:v>
                </c:pt>
                <c:pt idx="1872">
                  <c:v>119.266561481739</c:v>
                </c:pt>
                <c:pt idx="1873">
                  <c:v>119.330272251761</c:v>
                </c:pt>
                <c:pt idx="1874">
                  <c:v>119.393983021783</c:v>
                </c:pt>
                <c:pt idx="1875">
                  <c:v>119.457693791805</c:v>
                </c:pt>
                <c:pt idx="1876">
                  <c:v>119.52140456182801</c:v>
                </c:pt>
                <c:pt idx="1877">
                  <c:v>119.58511533185001</c:v>
                </c:pt>
                <c:pt idx="1878">
                  <c:v>119.648826101872</c:v>
                </c:pt>
                <c:pt idx="1879">
                  <c:v>119.712536871895</c:v>
                </c:pt>
                <c:pt idx="1880">
                  <c:v>119.776247641917</c:v>
                </c:pt>
                <c:pt idx="1881">
                  <c:v>119.83995841193899</c:v>
                </c:pt>
                <c:pt idx="1882">
                  <c:v>119.90366918196101</c:v>
                </c:pt>
                <c:pt idx="1883">
                  <c:v>119.967379951984</c:v>
                </c:pt>
                <c:pt idx="1884">
                  <c:v>120.031090722006</c:v>
                </c:pt>
                <c:pt idx="1885">
                  <c:v>120.094801492028</c:v>
                </c:pt>
                <c:pt idx="1886">
                  <c:v>120.158512262051</c:v>
                </c:pt>
                <c:pt idx="1887">
                  <c:v>120.222223032073</c:v>
                </c:pt>
                <c:pt idx="1888">
                  <c:v>120.285933802095</c:v>
                </c:pt>
                <c:pt idx="1889">
                  <c:v>120.349644572118</c:v>
                </c:pt>
                <c:pt idx="1890">
                  <c:v>120.41335534213999</c:v>
                </c:pt>
                <c:pt idx="1891">
                  <c:v>120.47706611216201</c:v>
                </c:pt>
                <c:pt idx="1892">
                  <c:v>120.54077688218401</c:v>
                </c:pt>
                <c:pt idx="1893">
                  <c:v>120.604487652207</c:v>
                </c:pt>
                <c:pt idx="1894">
                  <c:v>120.668198422229</c:v>
                </c:pt>
                <c:pt idx="1895">
                  <c:v>120.731909192251</c:v>
                </c:pt>
                <c:pt idx="1896">
                  <c:v>120.795619962274</c:v>
                </c:pt>
                <c:pt idx="1897">
                  <c:v>120.859330732296</c:v>
                </c:pt>
                <c:pt idx="1898">
                  <c:v>120.923041502318</c:v>
                </c:pt>
                <c:pt idx="1899">
                  <c:v>120.98675227234099</c:v>
                </c:pt>
                <c:pt idx="1900">
                  <c:v>121.05046304236301</c:v>
                </c:pt>
                <c:pt idx="1901">
                  <c:v>121.114173812385</c:v>
                </c:pt>
                <c:pt idx="1902">
                  <c:v>121.177884582407</c:v>
                </c:pt>
                <c:pt idx="1903">
                  <c:v>121.24159535243</c:v>
                </c:pt>
                <c:pt idx="1904">
                  <c:v>121.305306122452</c:v>
                </c:pt>
                <c:pt idx="1905">
                  <c:v>121.36901689247399</c:v>
                </c:pt>
                <c:pt idx="1906">
                  <c:v>121.432727662497</c:v>
                </c:pt>
                <c:pt idx="1907">
                  <c:v>121.496438432519</c:v>
                </c:pt>
                <c:pt idx="1908">
                  <c:v>121.560149202541</c:v>
                </c:pt>
                <c:pt idx="1909">
                  <c:v>121.62385997256401</c:v>
                </c:pt>
                <c:pt idx="1910">
                  <c:v>121.687570742586</c:v>
                </c:pt>
                <c:pt idx="1911">
                  <c:v>121.751281512608</c:v>
                </c:pt>
                <c:pt idx="1912">
                  <c:v>121.81499228263</c:v>
                </c:pt>
                <c:pt idx="1913">
                  <c:v>121.87870305265299</c:v>
                </c:pt>
                <c:pt idx="1914">
                  <c:v>121.94241382267499</c:v>
                </c:pt>
                <c:pt idx="1915">
                  <c:v>122.00612459269701</c:v>
                </c:pt>
                <c:pt idx="1916">
                  <c:v>122.06983536272</c:v>
                </c:pt>
                <c:pt idx="1917">
                  <c:v>122.133546132742</c:v>
                </c:pt>
                <c:pt idx="1918">
                  <c:v>122.197256902764</c:v>
                </c:pt>
                <c:pt idx="1919">
                  <c:v>122.26096767278599</c:v>
                </c:pt>
                <c:pt idx="1920">
                  <c:v>122.324678442809</c:v>
                </c:pt>
                <c:pt idx="1921">
                  <c:v>122.388389212831</c:v>
                </c:pt>
                <c:pt idx="1922">
                  <c:v>122.452099982853</c:v>
                </c:pt>
                <c:pt idx="1923">
                  <c:v>122.51581075287601</c:v>
                </c:pt>
                <c:pt idx="1924">
                  <c:v>122.57952152289801</c:v>
                </c:pt>
                <c:pt idx="1925">
                  <c:v>122.64323229292</c:v>
                </c:pt>
                <c:pt idx="1926">
                  <c:v>122.706943062943</c:v>
                </c:pt>
                <c:pt idx="1927">
                  <c:v>122.770653832965</c:v>
                </c:pt>
                <c:pt idx="1928">
                  <c:v>122.83436460298699</c:v>
                </c:pt>
                <c:pt idx="1929">
                  <c:v>122.89807537300899</c:v>
                </c:pt>
                <c:pt idx="1930">
                  <c:v>122.961786143032</c:v>
                </c:pt>
                <c:pt idx="1931">
                  <c:v>123.025496913054</c:v>
                </c:pt>
                <c:pt idx="1932">
                  <c:v>123.089207683076</c:v>
                </c:pt>
                <c:pt idx="1933">
                  <c:v>123.15291845309901</c:v>
                </c:pt>
                <c:pt idx="1934">
                  <c:v>123.216629223121</c:v>
                </c:pt>
                <c:pt idx="1935">
                  <c:v>123.280339993143</c:v>
                </c:pt>
                <c:pt idx="1936">
                  <c:v>123.344050763166</c:v>
                </c:pt>
                <c:pt idx="1937">
                  <c:v>123.40776153318799</c:v>
                </c:pt>
                <c:pt idx="1938">
                  <c:v>123.47147230321001</c:v>
                </c:pt>
                <c:pt idx="1939">
                  <c:v>123.53518307323201</c:v>
                </c:pt>
                <c:pt idx="1940">
                  <c:v>123.598893843255</c:v>
                </c:pt>
                <c:pt idx="1941">
                  <c:v>123.662604613277</c:v>
                </c:pt>
                <c:pt idx="1942">
                  <c:v>123.726315383299</c:v>
                </c:pt>
                <c:pt idx="1943">
                  <c:v>123.790026153322</c:v>
                </c:pt>
                <c:pt idx="1944">
                  <c:v>123.853736923344</c:v>
                </c:pt>
                <c:pt idx="1945">
                  <c:v>123.917447693366</c:v>
                </c:pt>
                <c:pt idx="1946">
                  <c:v>123.981158463388</c:v>
                </c:pt>
                <c:pt idx="1947">
                  <c:v>124.04486923341101</c:v>
                </c:pt>
                <c:pt idx="1948">
                  <c:v>124.108580003433</c:v>
                </c:pt>
                <c:pt idx="1949">
                  <c:v>124.172290773455</c:v>
                </c:pt>
                <c:pt idx="1950">
                  <c:v>124.236001543478</c:v>
                </c:pt>
                <c:pt idx="1951">
                  <c:v>124.2997123135</c:v>
                </c:pt>
                <c:pt idx="1952">
                  <c:v>124.36342308352199</c:v>
                </c:pt>
                <c:pt idx="1953">
                  <c:v>124.427133853545</c:v>
                </c:pt>
                <c:pt idx="1954">
                  <c:v>124.490844623567</c:v>
                </c:pt>
                <c:pt idx="1955">
                  <c:v>124.554555393589</c:v>
                </c:pt>
                <c:pt idx="1956">
                  <c:v>124.618266163611</c:v>
                </c:pt>
                <c:pt idx="1957">
                  <c:v>124.681976933634</c:v>
                </c:pt>
                <c:pt idx="1958">
                  <c:v>124.745687703656</c:v>
                </c:pt>
                <c:pt idx="1959">
                  <c:v>124.809398473678</c:v>
                </c:pt>
                <c:pt idx="1960">
                  <c:v>124.87310924370099</c:v>
                </c:pt>
                <c:pt idx="1961">
                  <c:v>124.93682001372299</c:v>
                </c:pt>
                <c:pt idx="1962">
                  <c:v>125.00053078374501</c:v>
                </c:pt>
                <c:pt idx="1963">
                  <c:v>125.064241553768</c:v>
                </c:pt>
                <c:pt idx="1964">
                  <c:v>125.12795232379</c:v>
                </c:pt>
                <c:pt idx="1965">
                  <c:v>125.191663093812</c:v>
                </c:pt>
                <c:pt idx="1966">
                  <c:v>125.255373863834</c:v>
                </c:pt>
                <c:pt idx="1967">
                  <c:v>125.319084633857</c:v>
                </c:pt>
                <c:pt idx="1968">
                  <c:v>125.382795403879</c:v>
                </c:pt>
                <c:pt idx="1969">
                  <c:v>125.446506173901</c:v>
                </c:pt>
                <c:pt idx="1970">
                  <c:v>125.51021694392399</c:v>
                </c:pt>
                <c:pt idx="1971">
                  <c:v>125.57392771394601</c:v>
                </c:pt>
                <c:pt idx="1972">
                  <c:v>125.637638483968</c:v>
                </c:pt>
                <c:pt idx="1973">
                  <c:v>125.701349253991</c:v>
                </c:pt>
                <c:pt idx="1974">
                  <c:v>125.765060024013</c:v>
                </c:pt>
                <c:pt idx="1975">
                  <c:v>125.82877079403499</c:v>
                </c:pt>
                <c:pt idx="1976">
                  <c:v>125.89248156405699</c:v>
                </c:pt>
                <c:pt idx="1977">
                  <c:v>125.95619233408</c:v>
                </c:pt>
                <c:pt idx="1978">
                  <c:v>126.019903104102</c:v>
                </c:pt>
                <c:pt idx="1979">
                  <c:v>126.083613874124</c:v>
                </c:pt>
                <c:pt idx="1980">
                  <c:v>126.14732464414701</c:v>
                </c:pt>
                <c:pt idx="1981">
                  <c:v>126.211035414169</c:v>
                </c:pt>
                <c:pt idx="1982">
                  <c:v>126.274746184191</c:v>
                </c:pt>
                <c:pt idx="1983">
                  <c:v>126.338456954213</c:v>
                </c:pt>
                <c:pt idx="1984">
                  <c:v>126.40216772423599</c:v>
                </c:pt>
                <c:pt idx="1985">
                  <c:v>126.46587849425801</c:v>
                </c:pt>
                <c:pt idx="1986">
                  <c:v>126.52958926428001</c:v>
                </c:pt>
                <c:pt idx="1987">
                  <c:v>126.593300034303</c:v>
                </c:pt>
                <c:pt idx="1988">
                  <c:v>126.657010804325</c:v>
                </c:pt>
                <c:pt idx="1989">
                  <c:v>126.720721574347</c:v>
                </c:pt>
                <c:pt idx="1990">
                  <c:v>126.78443234437</c:v>
                </c:pt>
                <c:pt idx="1991">
                  <c:v>126.848143114392</c:v>
                </c:pt>
                <c:pt idx="1992">
                  <c:v>126.911853884414</c:v>
                </c:pt>
                <c:pt idx="1993">
                  <c:v>126.975564654436</c:v>
                </c:pt>
                <c:pt idx="1994">
                  <c:v>127.03927542445901</c:v>
                </c:pt>
                <c:pt idx="1995">
                  <c:v>127.10298619448101</c:v>
                </c:pt>
                <c:pt idx="1996">
                  <c:v>127.166696964503</c:v>
                </c:pt>
                <c:pt idx="1997">
                  <c:v>127.230407734526</c:v>
                </c:pt>
                <c:pt idx="1998">
                  <c:v>127.294118504548</c:v>
                </c:pt>
                <c:pt idx="1999">
                  <c:v>127.35782927456999</c:v>
                </c:pt>
                <c:pt idx="2000">
                  <c:v>127.421540044593</c:v>
                </c:pt>
                <c:pt idx="2001">
                  <c:v>127.485250814615</c:v>
                </c:pt>
                <c:pt idx="2002">
                  <c:v>127.548961584637</c:v>
                </c:pt>
                <c:pt idx="2003">
                  <c:v>127.612672354659</c:v>
                </c:pt>
                <c:pt idx="2004">
                  <c:v>127.676383124682</c:v>
                </c:pt>
                <c:pt idx="2005">
                  <c:v>127.740093894704</c:v>
                </c:pt>
                <c:pt idx="2006">
                  <c:v>127.803804664726</c:v>
                </c:pt>
                <c:pt idx="2007">
                  <c:v>127.867515434749</c:v>
                </c:pt>
                <c:pt idx="2008">
                  <c:v>127.93122620477099</c:v>
                </c:pt>
                <c:pt idx="2009">
                  <c:v>127.99493697479301</c:v>
                </c:pt>
                <c:pt idx="2010">
                  <c:v>128.058647744816</c:v>
                </c:pt>
                <c:pt idx="2011">
                  <c:v>128.122358514838</c:v>
                </c:pt>
                <c:pt idx="2012">
                  <c:v>128.18606928486</c:v>
                </c:pt>
                <c:pt idx="2013">
                  <c:v>128.249780054882</c:v>
                </c:pt>
                <c:pt idx="2014">
                  <c:v>128.31349082490499</c:v>
                </c:pt>
                <c:pt idx="2015">
                  <c:v>128.37720159492699</c:v>
                </c:pt>
                <c:pt idx="2016">
                  <c:v>128.44091236494901</c:v>
                </c:pt>
                <c:pt idx="2017">
                  <c:v>128.50462313497101</c:v>
                </c:pt>
                <c:pt idx="2018">
                  <c:v>128.56833390499401</c:v>
                </c:pt>
                <c:pt idx="2019">
                  <c:v>128.632044675016</c:v>
                </c:pt>
                <c:pt idx="2020">
                  <c:v>128.695755445038</c:v>
                </c:pt>
                <c:pt idx="2021">
                  <c:v>128.759466215061</c:v>
                </c:pt>
                <c:pt idx="2022">
                  <c:v>128.82317698508299</c:v>
                </c:pt>
                <c:pt idx="2023">
                  <c:v>128.88688775510499</c:v>
                </c:pt>
                <c:pt idx="2024">
                  <c:v>128.95059852512699</c:v>
                </c:pt>
                <c:pt idx="2025">
                  <c:v>129.01430929515001</c:v>
                </c:pt>
                <c:pt idx="2026">
                  <c:v>129.07802006517201</c:v>
                </c:pt>
                <c:pt idx="2027">
                  <c:v>129.14173083519401</c:v>
                </c:pt>
                <c:pt idx="2028">
                  <c:v>129.205441605217</c:v>
                </c:pt>
                <c:pt idx="2029">
                  <c:v>129.269152375239</c:v>
                </c:pt>
                <c:pt idx="2030">
                  <c:v>129.332863145261</c:v>
                </c:pt>
                <c:pt idx="2031">
                  <c:v>129.396573915283</c:v>
                </c:pt>
                <c:pt idx="2032">
                  <c:v>129.46028468530599</c:v>
                </c:pt>
                <c:pt idx="2033">
                  <c:v>129.52399545532799</c:v>
                </c:pt>
                <c:pt idx="2034">
                  <c:v>129.58770622534999</c:v>
                </c:pt>
                <c:pt idx="2035">
                  <c:v>129.65141699537301</c:v>
                </c:pt>
                <c:pt idx="2036">
                  <c:v>129.71512776539501</c:v>
                </c:pt>
                <c:pt idx="2037">
                  <c:v>129.77883853541701</c:v>
                </c:pt>
                <c:pt idx="2038">
                  <c:v>129.84254930543901</c:v>
                </c:pt>
                <c:pt idx="2039">
                  <c:v>129.906260075462</c:v>
                </c:pt>
                <c:pt idx="2040">
                  <c:v>129.969970845484</c:v>
                </c:pt>
                <c:pt idx="2041">
                  <c:v>130.033681615506</c:v>
                </c:pt>
                <c:pt idx="2042">
                  <c:v>130.09739238552899</c:v>
                </c:pt>
                <c:pt idx="2043">
                  <c:v>130.16110315555099</c:v>
                </c:pt>
                <c:pt idx="2044">
                  <c:v>130.22481392557299</c:v>
                </c:pt>
                <c:pt idx="2045">
                  <c:v>130.28852469559499</c:v>
                </c:pt>
                <c:pt idx="2046">
                  <c:v>130.35223546561801</c:v>
                </c:pt>
                <c:pt idx="2047">
                  <c:v>130.41594623564001</c:v>
                </c:pt>
                <c:pt idx="2048">
                  <c:v>130.47965700566201</c:v>
                </c:pt>
                <c:pt idx="2049">
                  <c:v>130.543367775685</c:v>
                </c:pt>
                <c:pt idx="2050">
                  <c:v>130.607078545707</c:v>
                </c:pt>
                <c:pt idx="2051">
                  <c:v>130.670789315729</c:v>
                </c:pt>
                <c:pt idx="2052">
                  <c:v>130.73450008575099</c:v>
                </c:pt>
                <c:pt idx="2053">
                  <c:v>130.79821085577399</c:v>
                </c:pt>
                <c:pt idx="2054">
                  <c:v>130.86192162579599</c:v>
                </c:pt>
                <c:pt idx="2055">
                  <c:v>130.92563239581801</c:v>
                </c:pt>
                <c:pt idx="2056">
                  <c:v>130.98934316584101</c:v>
                </c:pt>
                <c:pt idx="2057">
                  <c:v>131.05305393586301</c:v>
                </c:pt>
                <c:pt idx="2058">
                  <c:v>131.116764705885</c:v>
                </c:pt>
                <c:pt idx="2059">
                  <c:v>131.180475475907</c:v>
                </c:pt>
                <c:pt idx="2060">
                  <c:v>131.24418624593</c:v>
                </c:pt>
                <c:pt idx="2061">
                  <c:v>131.30789701595199</c:v>
                </c:pt>
                <c:pt idx="2062">
                  <c:v>131.37160778597399</c:v>
                </c:pt>
                <c:pt idx="2063">
                  <c:v>131.43531855599599</c:v>
                </c:pt>
                <c:pt idx="2064">
                  <c:v>131.49902932601901</c:v>
                </c:pt>
                <c:pt idx="2065">
                  <c:v>131.56274009604101</c:v>
                </c:pt>
                <c:pt idx="2066">
                  <c:v>131.62645086606301</c:v>
                </c:pt>
                <c:pt idx="2067">
                  <c:v>131.690161636086</c:v>
                </c:pt>
                <c:pt idx="2068">
                  <c:v>131.753872406108</c:v>
                </c:pt>
                <c:pt idx="2069">
                  <c:v>131.81758317613</c:v>
                </c:pt>
                <c:pt idx="2070">
                  <c:v>131.881293946152</c:v>
                </c:pt>
                <c:pt idx="2071">
                  <c:v>131.94500471617499</c:v>
                </c:pt>
                <c:pt idx="2072">
                  <c:v>132.00871548619699</c:v>
                </c:pt>
                <c:pt idx="2073">
                  <c:v>132.07242625621899</c:v>
                </c:pt>
                <c:pt idx="2074">
                  <c:v>132.13613702624201</c:v>
                </c:pt>
                <c:pt idx="2075">
                  <c:v>132.19984779626401</c:v>
                </c:pt>
                <c:pt idx="2076">
                  <c:v>132.26355856628601</c:v>
                </c:pt>
                <c:pt idx="2077">
                  <c:v>132.32726933630801</c:v>
                </c:pt>
                <c:pt idx="2078">
                  <c:v>132.390980106331</c:v>
                </c:pt>
                <c:pt idx="2079">
                  <c:v>132.454690876353</c:v>
                </c:pt>
                <c:pt idx="2080">
                  <c:v>132.518401646375</c:v>
                </c:pt>
                <c:pt idx="2081">
                  <c:v>132.58211241639799</c:v>
                </c:pt>
                <c:pt idx="2082">
                  <c:v>132.64582318641999</c:v>
                </c:pt>
                <c:pt idx="2083">
                  <c:v>132.70953395644199</c:v>
                </c:pt>
                <c:pt idx="2084">
                  <c:v>132.77324472646399</c:v>
                </c:pt>
                <c:pt idx="2085">
                  <c:v>132.83695549648701</c:v>
                </c:pt>
                <c:pt idx="2086">
                  <c:v>132.90066626650901</c:v>
                </c:pt>
                <c:pt idx="2087">
                  <c:v>132.964377036531</c:v>
                </c:pt>
                <c:pt idx="2088">
                  <c:v>133.028087806554</c:v>
                </c:pt>
                <c:pt idx="2089">
                  <c:v>133.091798576576</c:v>
                </c:pt>
                <c:pt idx="2090">
                  <c:v>133.155509346598</c:v>
                </c:pt>
                <c:pt idx="2091">
                  <c:v>133.21922011661999</c:v>
                </c:pt>
                <c:pt idx="2092">
                  <c:v>133.28293088664299</c:v>
                </c:pt>
                <c:pt idx="2093">
                  <c:v>133.34664165666501</c:v>
                </c:pt>
                <c:pt idx="2094">
                  <c:v>133.41035242668701</c:v>
                </c:pt>
                <c:pt idx="2095">
                  <c:v>133.47406319671001</c:v>
                </c:pt>
                <c:pt idx="2096">
                  <c:v>133.537773966732</c:v>
                </c:pt>
                <c:pt idx="2097">
                  <c:v>133.601484736754</c:v>
                </c:pt>
                <c:pt idx="2098">
                  <c:v>133.665195506776</c:v>
                </c:pt>
                <c:pt idx="2099">
                  <c:v>133.72890627679899</c:v>
                </c:pt>
                <c:pt idx="2100">
                  <c:v>133.79261704682099</c:v>
                </c:pt>
                <c:pt idx="2101">
                  <c:v>133.85632781684299</c:v>
                </c:pt>
                <c:pt idx="2102">
                  <c:v>133.92003858686601</c:v>
                </c:pt>
                <c:pt idx="2103">
                  <c:v>133.98374935688801</c:v>
                </c:pt>
                <c:pt idx="2104">
                  <c:v>134.04746012691001</c:v>
                </c:pt>
                <c:pt idx="2105">
                  <c:v>134.11117089693201</c:v>
                </c:pt>
                <c:pt idx="2106">
                  <c:v>134.174881666955</c:v>
                </c:pt>
                <c:pt idx="2107">
                  <c:v>134.238592436977</c:v>
                </c:pt>
                <c:pt idx="2108">
                  <c:v>134.302303206999</c:v>
                </c:pt>
                <c:pt idx="2109">
                  <c:v>134.366013977021</c:v>
                </c:pt>
                <c:pt idx="2110">
                  <c:v>134.42972474704399</c:v>
                </c:pt>
                <c:pt idx="2111">
                  <c:v>134.49343551706599</c:v>
                </c:pt>
                <c:pt idx="2112">
                  <c:v>134.55714628708799</c:v>
                </c:pt>
                <c:pt idx="2113">
                  <c:v>134.62085705711101</c:v>
                </c:pt>
                <c:pt idx="2114">
                  <c:v>134.68456782713301</c:v>
                </c:pt>
                <c:pt idx="2115">
                  <c:v>134.74827859715501</c:v>
                </c:pt>
                <c:pt idx="2116">
                  <c:v>134.81198936717701</c:v>
                </c:pt>
                <c:pt idx="2117">
                  <c:v>134.8757001372</c:v>
                </c:pt>
                <c:pt idx="2118">
                  <c:v>134.939410907222</c:v>
                </c:pt>
                <c:pt idx="2119">
                  <c:v>135.003121677244</c:v>
                </c:pt>
                <c:pt idx="2120">
                  <c:v>135.06683244726699</c:v>
                </c:pt>
                <c:pt idx="2121">
                  <c:v>135.13054321728899</c:v>
                </c:pt>
                <c:pt idx="2122">
                  <c:v>135.19425398731099</c:v>
                </c:pt>
                <c:pt idx="2123">
                  <c:v>135.25796475733301</c:v>
                </c:pt>
                <c:pt idx="2124">
                  <c:v>135.32167552735601</c:v>
                </c:pt>
                <c:pt idx="2125">
                  <c:v>135.38538629737801</c:v>
                </c:pt>
                <c:pt idx="2126">
                  <c:v>135.4490970674</c:v>
                </c:pt>
                <c:pt idx="2127">
                  <c:v>135.512807837423</c:v>
                </c:pt>
                <c:pt idx="2128">
                  <c:v>135.576518607445</c:v>
                </c:pt>
                <c:pt idx="2129">
                  <c:v>135.64022937746699</c:v>
                </c:pt>
                <c:pt idx="2130">
                  <c:v>135.70394014748899</c:v>
                </c:pt>
                <c:pt idx="2131">
                  <c:v>135.76765091751199</c:v>
                </c:pt>
                <c:pt idx="2132">
                  <c:v>135.83136168753401</c:v>
                </c:pt>
                <c:pt idx="2133">
                  <c:v>135.89507245755601</c:v>
                </c:pt>
                <c:pt idx="2134">
                  <c:v>135.958783227579</c:v>
                </c:pt>
                <c:pt idx="2135">
                  <c:v>136.022493997601</c:v>
                </c:pt>
                <c:pt idx="2136">
                  <c:v>136.086204767623</c:v>
                </c:pt>
                <c:pt idx="2137">
                  <c:v>136.149915537645</c:v>
                </c:pt>
                <c:pt idx="2138">
                  <c:v>136.21362630766799</c:v>
                </c:pt>
                <c:pt idx="2139">
                  <c:v>136.27733707768999</c:v>
                </c:pt>
                <c:pt idx="2140">
                  <c:v>136.34104784771199</c:v>
                </c:pt>
                <c:pt idx="2141">
                  <c:v>136.40475861773501</c:v>
                </c:pt>
                <c:pt idx="2142">
                  <c:v>136.46846938775701</c:v>
                </c:pt>
                <c:pt idx="2143">
                  <c:v>136.53218015777901</c:v>
                </c:pt>
                <c:pt idx="2144">
                  <c:v>136.59589092780101</c:v>
                </c:pt>
                <c:pt idx="2145">
                  <c:v>136.659601697824</c:v>
                </c:pt>
                <c:pt idx="2146">
                  <c:v>136.723312467846</c:v>
                </c:pt>
                <c:pt idx="2147">
                  <c:v>136.787023237868</c:v>
                </c:pt>
                <c:pt idx="2148">
                  <c:v>136.85073400789099</c:v>
                </c:pt>
                <c:pt idx="2149">
                  <c:v>136.91444477791299</c:v>
                </c:pt>
                <c:pt idx="2150">
                  <c:v>136.97815554793499</c:v>
                </c:pt>
                <c:pt idx="2151">
                  <c:v>137.04186631795699</c:v>
                </c:pt>
                <c:pt idx="2152">
                  <c:v>137.10557708798001</c:v>
                </c:pt>
                <c:pt idx="2153">
                  <c:v>137.16928785800201</c:v>
                </c:pt>
                <c:pt idx="2154">
                  <c:v>137.23299862802401</c:v>
                </c:pt>
                <c:pt idx="2155">
                  <c:v>137.296709398047</c:v>
                </c:pt>
                <c:pt idx="2156">
                  <c:v>137.360420168069</c:v>
                </c:pt>
                <c:pt idx="2157">
                  <c:v>137.424130938091</c:v>
                </c:pt>
                <c:pt idx="2158">
                  <c:v>137.487841708113</c:v>
                </c:pt>
                <c:pt idx="2159">
                  <c:v>137.55155247813599</c:v>
                </c:pt>
                <c:pt idx="2160">
                  <c:v>137.61526324815799</c:v>
                </c:pt>
                <c:pt idx="2161">
                  <c:v>137.67897401818001</c:v>
                </c:pt>
                <c:pt idx="2162">
                  <c:v>137.74268478820201</c:v>
                </c:pt>
                <c:pt idx="2163">
                  <c:v>137.80639555822501</c:v>
                </c:pt>
                <c:pt idx="2164">
                  <c:v>137.870106328247</c:v>
                </c:pt>
                <c:pt idx="2165">
                  <c:v>137.933817098269</c:v>
                </c:pt>
                <c:pt idx="2166">
                  <c:v>137.997527868292</c:v>
                </c:pt>
                <c:pt idx="2167">
                  <c:v>138.06123863831399</c:v>
                </c:pt>
                <c:pt idx="2168">
                  <c:v>138.12494940833599</c:v>
                </c:pt>
                <c:pt idx="2169">
                  <c:v>138.18866017835799</c:v>
                </c:pt>
                <c:pt idx="2170">
                  <c:v>138.25237094838101</c:v>
                </c:pt>
                <c:pt idx="2171">
                  <c:v>138.31608171840301</c:v>
                </c:pt>
                <c:pt idx="2172">
                  <c:v>138.37979248842501</c:v>
                </c:pt>
                <c:pt idx="2173">
                  <c:v>138.443503258448</c:v>
                </c:pt>
                <c:pt idx="2174">
                  <c:v>138.50721402847</c:v>
                </c:pt>
                <c:pt idx="2175">
                  <c:v>138.570924798492</c:v>
                </c:pt>
                <c:pt idx="2176">
                  <c:v>138.634635568514</c:v>
                </c:pt>
                <c:pt idx="2177">
                  <c:v>138.69834633853699</c:v>
                </c:pt>
                <c:pt idx="2178">
                  <c:v>138.76205710855899</c:v>
                </c:pt>
                <c:pt idx="2179">
                  <c:v>138.82576787858099</c:v>
                </c:pt>
                <c:pt idx="2180">
                  <c:v>138.88947864860401</c:v>
                </c:pt>
                <c:pt idx="2181">
                  <c:v>138.95318941862601</c:v>
                </c:pt>
                <c:pt idx="2182">
                  <c:v>139.01690018864801</c:v>
                </c:pt>
                <c:pt idx="2183">
                  <c:v>139.08061095867001</c:v>
                </c:pt>
                <c:pt idx="2184">
                  <c:v>139.144321728693</c:v>
                </c:pt>
                <c:pt idx="2185">
                  <c:v>139.208032498715</c:v>
                </c:pt>
                <c:pt idx="2186">
                  <c:v>139.271743268737</c:v>
                </c:pt>
                <c:pt idx="2187">
                  <c:v>139.33545403875999</c:v>
                </c:pt>
                <c:pt idx="2188">
                  <c:v>139.39916480878199</c:v>
                </c:pt>
                <c:pt idx="2189">
                  <c:v>139.46287557880399</c:v>
                </c:pt>
                <c:pt idx="2190">
                  <c:v>139.52658634882599</c:v>
                </c:pt>
                <c:pt idx="2191">
                  <c:v>139.59029711884901</c:v>
                </c:pt>
                <c:pt idx="2192">
                  <c:v>139.65400788887101</c:v>
                </c:pt>
                <c:pt idx="2193">
                  <c:v>139.71771865889301</c:v>
                </c:pt>
                <c:pt idx="2194">
                  <c:v>139.781429428916</c:v>
                </c:pt>
                <c:pt idx="2195">
                  <c:v>139.845140198938</c:v>
                </c:pt>
                <c:pt idx="2196">
                  <c:v>139.90885096896</c:v>
                </c:pt>
                <c:pt idx="2197">
                  <c:v>139.97256173898199</c:v>
                </c:pt>
                <c:pt idx="2198">
                  <c:v>140.03627250900499</c:v>
                </c:pt>
                <c:pt idx="2199">
                  <c:v>140.09998327902699</c:v>
                </c:pt>
                <c:pt idx="2200">
                  <c:v>140.16369404904901</c:v>
                </c:pt>
                <c:pt idx="2201">
                  <c:v>140.22740481907201</c:v>
                </c:pt>
                <c:pt idx="2202">
                  <c:v>140.29111558909401</c:v>
                </c:pt>
                <c:pt idx="2203">
                  <c:v>140.354826359116</c:v>
                </c:pt>
                <c:pt idx="2204">
                  <c:v>140.418537129138</c:v>
                </c:pt>
                <c:pt idx="2205">
                  <c:v>140.482247899161</c:v>
                </c:pt>
                <c:pt idx="2206">
                  <c:v>140.54595866918299</c:v>
                </c:pt>
                <c:pt idx="2207">
                  <c:v>140.60966943920499</c:v>
                </c:pt>
                <c:pt idx="2208">
                  <c:v>140.67338020922699</c:v>
                </c:pt>
                <c:pt idx="2209">
                  <c:v>140.73709097925001</c:v>
                </c:pt>
                <c:pt idx="2210">
                  <c:v>140.80080174927201</c:v>
                </c:pt>
                <c:pt idx="2211">
                  <c:v>140.86451251929401</c:v>
                </c:pt>
                <c:pt idx="2212">
                  <c:v>140.928223289317</c:v>
                </c:pt>
                <c:pt idx="2213">
                  <c:v>140.991934059339</c:v>
                </c:pt>
                <c:pt idx="2214">
                  <c:v>141.055644829361</c:v>
                </c:pt>
                <c:pt idx="2215">
                  <c:v>141.119355599383</c:v>
                </c:pt>
                <c:pt idx="2216">
                  <c:v>141.18306636940599</c:v>
                </c:pt>
                <c:pt idx="2217">
                  <c:v>141.24677713942799</c:v>
                </c:pt>
                <c:pt idx="2218">
                  <c:v>141.31048790944999</c:v>
                </c:pt>
                <c:pt idx="2219">
                  <c:v>141.37419867947301</c:v>
                </c:pt>
                <c:pt idx="2220">
                  <c:v>141.43790944949501</c:v>
                </c:pt>
                <c:pt idx="2221">
                  <c:v>141.50162021951701</c:v>
                </c:pt>
                <c:pt idx="2222">
                  <c:v>141.56533098953901</c:v>
                </c:pt>
                <c:pt idx="2223">
                  <c:v>141.629041759562</c:v>
                </c:pt>
                <c:pt idx="2224">
                  <c:v>141.692752529584</c:v>
                </c:pt>
                <c:pt idx="2225">
                  <c:v>141.756463299606</c:v>
                </c:pt>
                <c:pt idx="2226">
                  <c:v>141.82017406962899</c:v>
                </c:pt>
                <c:pt idx="2227">
                  <c:v>141.88388483965099</c:v>
                </c:pt>
                <c:pt idx="2228">
                  <c:v>141.94759560967299</c:v>
                </c:pt>
                <c:pt idx="2229">
                  <c:v>142.01130637969499</c:v>
                </c:pt>
                <c:pt idx="2230">
                  <c:v>142.07501714971801</c:v>
                </c:pt>
                <c:pt idx="2231">
                  <c:v>142.13872791974001</c:v>
                </c:pt>
                <c:pt idx="2232">
                  <c:v>142.202438689762</c:v>
                </c:pt>
                <c:pt idx="2233">
                  <c:v>142.266149459785</c:v>
                </c:pt>
                <c:pt idx="2234">
                  <c:v>142.329860229807</c:v>
                </c:pt>
                <c:pt idx="2235">
                  <c:v>142.393570999829</c:v>
                </c:pt>
                <c:pt idx="2236">
                  <c:v>142.45728176985099</c:v>
                </c:pt>
                <c:pt idx="2237">
                  <c:v>142.52099253987399</c:v>
                </c:pt>
                <c:pt idx="2238">
                  <c:v>142.58470330989601</c:v>
                </c:pt>
                <c:pt idx="2239">
                  <c:v>142.64841407991801</c:v>
                </c:pt>
                <c:pt idx="2240">
                  <c:v>142.71212484994101</c:v>
                </c:pt>
                <c:pt idx="2241">
                  <c:v>142.775835619963</c:v>
                </c:pt>
                <c:pt idx="2242">
                  <c:v>142.839546389985</c:v>
                </c:pt>
                <c:pt idx="2243">
                  <c:v>142.903257160007</c:v>
                </c:pt>
                <c:pt idx="2244">
                  <c:v>142.96696793002999</c:v>
                </c:pt>
                <c:pt idx="2245">
                  <c:v>143.03067870005199</c:v>
                </c:pt>
                <c:pt idx="2246">
                  <c:v>143.09438947007399</c:v>
                </c:pt>
                <c:pt idx="2247">
                  <c:v>143.15810024009701</c:v>
                </c:pt>
                <c:pt idx="2248">
                  <c:v>143.22181101011901</c:v>
                </c:pt>
                <c:pt idx="2249">
                  <c:v>143.28552178014101</c:v>
                </c:pt>
                <c:pt idx="2250">
                  <c:v>143.34923255016301</c:v>
                </c:pt>
                <c:pt idx="2251">
                  <c:v>143.412943320186</c:v>
                </c:pt>
                <c:pt idx="2252">
                  <c:v>143.476654090208</c:v>
                </c:pt>
                <c:pt idx="2253">
                  <c:v>143.54036486023</c:v>
                </c:pt>
                <c:pt idx="2254">
                  <c:v>143.604075630252</c:v>
                </c:pt>
                <c:pt idx="2255">
                  <c:v>143.66778640027499</c:v>
                </c:pt>
                <c:pt idx="2256">
                  <c:v>143.73149717029699</c:v>
                </c:pt>
                <c:pt idx="2257">
                  <c:v>143.79520794031899</c:v>
                </c:pt>
                <c:pt idx="2258">
                  <c:v>143.85891871034201</c:v>
                </c:pt>
                <c:pt idx="2259">
                  <c:v>143.92262948036401</c:v>
                </c:pt>
                <c:pt idx="2260">
                  <c:v>143.98634025038601</c:v>
                </c:pt>
                <c:pt idx="2261">
                  <c:v>144.05005102040801</c:v>
                </c:pt>
                <c:pt idx="2262">
                  <c:v>144.113761790431</c:v>
                </c:pt>
                <c:pt idx="2263">
                  <c:v>144.177472560453</c:v>
                </c:pt>
                <c:pt idx="2264">
                  <c:v>144.241183330475</c:v>
                </c:pt>
                <c:pt idx="2265">
                  <c:v>144.30489410049799</c:v>
                </c:pt>
                <c:pt idx="2266">
                  <c:v>144.36860487051999</c:v>
                </c:pt>
                <c:pt idx="2267">
                  <c:v>144.43231564054199</c:v>
                </c:pt>
                <c:pt idx="2268">
                  <c:v>144.49602641056401</c:v>
                </c:pt>
                <c:pt idx="2269">
                  <c:v>144.55973718058701</c:v>
                </c:pt>
                <c:pt idx="2270">
                  <c:v>144.62344795060901</c:v>
                </c:pt>
                <c:pt idx="2271">
                  <c:v>144.687158720631</c:v>
                </c:pt>
                <c:pt idx="2272">
                  <c:v>144.750869490654</c:v>
                </c:pt>
                <c:pt idx="2273">
                  <c:v>144.814580260676</c:v>
                </c:pt>
                <c:pt idx="2274">
                  <c:v>144.87829103069799</c:v>
                </c:pt>
                <c:pt idx="2275">
                  <c:v>144.94200180071999</c:v>
                </c:pt>
                <c:pt idx="2276">
                  <c:v>145.00571257074299</c:v>
                </c:pt>
                <c:pt idx="2277">
                  <c:v>145.06942334076501</c:v>
                </c:pt>
                <c:pt idx="2278">
                  <c:v>145.13313411078701</c:v>
                </c:pt>
                <c:pt idx="2279">
                  <c:v>145.19684488081</c:v>
                </c:pt>
                <c:pt idx="2280">
                  <c:v>145.260555650832</c:v>
                </c:pt>
                <c:pt idx="2281">
                  <c:v>145.324266420854</c:v>
                </c:pt>
                <c:pt idx="2282">
                  <c:v>145.387977190876</c:v>
                </c:pt>
                <c:pt idx="2283">
                  <c:v>145.45168796089899</c:v>
                </c:pt>
                <c:pt idx="2284">
                  <c:v>145.51539873092099</c:v>
                </c:pt>
                <c:pt idx="2285">
                  <c:v>145.57910950094299</c:v>
                </c:pt>
                <c:pt idx="2286">
                  <c:v>145.64282027096601</c:v>
                </c:pt>
                <c:pt idx="2287">
                  <c:v>145.70653104098801</c:v>
                </c:pt>
                <c:pt idx="2288">
                  <c:v>145.77024181101001</c:v>
                </c:pt>
                <c:pt idx="2289">
                  <c:v>145.83395258103201</c:v>
                </c:pt>
                <c:pt idx="2290">
                  <c:v>145.897663351055</c:v>
                </c:pt>
                <c:pt idx="2291">
                  <c:v>145.961374121077</c:v>
                </c:pt>
                <c:pt idx="2292">
                  <c:v>146.025084891099</c:v>
                </c:pt>
                <c:pt idx="2293">
                  <c:v>146.08879566112199</c:v>
                </c:pt>
                <c:pt idx="2294">
                  <c:v>146.15250643114399</c:v>
                </c:pt>
                <c:pt idx="2295">
                  <c:v>146.21621720116599</c:v>
                </c:pt>
                <c:pt idx="2296">
                  <c:v>146.27992797118799</c:v>
                </c:pt>
                <c:pt idx="2297">
                  <c:v>146.34363874121101</c:v>
                </c:pt>
                <c:pt idx="2298">
                  <c:v>146.40734951123301</c:v>
                </c:pt>
                <c:pt idx="2299">
                  <c:v>146.47106028125501</c:v>
                </c:pt>
                <c:pt idx="2300">
                  <c:v>146.534771051278</c:v>
                </c:pt>
                <c:pt idx="2301">
                  <c:v>146.5984818213</c:v>
                </c:pt>
                <c:pt idx="2302">
                  <c:v>146.662192591322</c:v>
                </c:pt>
                <c:pt idx="2303">
                  <c:v>146.725903361344</c:v>
                </c:pt>
                <c:pt idx="2304">
                  <c:v>146.78961413136699</c:v>
                </c:pt>
                <c:pt idx="2305">
                  <c:v>146.85332490138899</c:v>
                </c:pt>
                <c:pt idx="2306">
                  <c:v>146.91703567141101</c:v>
                </c:pt>
                <c:pt idx="2307">
                  <c:v>146.98074644143301</c:v>
                </c:pt>
                <c:pt idx="2308">
                  <c:v>147.04445721145601</c:v>
                </c:pt>
                <c:pt idx="2309">
                  <c:v>147.108167981478</c:v>
                </c:pt>
                <c:pt idx="2310">
                  <c:v>147.1718787515</c:v>
                </c:pt>
                <c:pt idx="2311">
                  <c:v>147.235589521523</c:v>
                </c:pt>
                <c:pt idx="2312">
                  <c:v>147.29930029154499</c:v>
                </c:pt>
                <c:pt idx="2313">
                  <c:v>147.36301106156699</c:v>
                </c:pt>
                <c:pt idx="2314">
                  <c:v>147.42672183158899</c:v>
                </c:pt>
                <c:pt idx="2315">
                  <c:v>147.49043260161201</c:v>
                </c:pt>
                <c:pt idx="2316">
                  <c:v>147.55414337163401</c:v>
                </c:pt>
                <c:pt idx="2317">
                  <c:v>147.61785414165601</c:v>
                </c:pt>
                <c:pt idx="2318">
                  <c:v>147.681564911679</c:v>
                </c:pt>
                <c:pt idx="2319">
                  <c:v>147.745275681701</c:v>
                </c:pt>
                <c:pt idx="2320">
                  <c:v>147.808986451723</c:v>
                </c:pt>
                <c:pt idx="2321">
                  <c:v>147.872697221745</c:v>
                </c:pt>
                <c:pt idx="2322">
                  <c:v>147.93640799176799</c:v>
                </c:pt>
                <c:pt idx="2323">
                  <c:v>148.00011876178999</c:v>
                </c:pt>
                <c:pt idx="2324">
                  <c:v>148.06382953181199</c:v>
                </c:pt>
                <c:pt idx="2325">
                  <c:v>148.12754030183501</c:v>
                </c:pt>
                <c:pt idx="2326">
                  <c:v>148.19125107185701</c:v>
                </c:pt>
                <c:pt idx="2327">
                  <c:v>148.25496184187901</c:v>
                </c:pt>
                <c:pt idx="2328">
                  <c:v>148.31867261190101</c:v>
                </c:pt>
                <c:pt idx="2329">
                  <c:v>148.382383381924</c:v>
                </c:pt>
                <c:pt idx="2330">
                  <c:v>148.446094151946</c:v>
                </c:pt>
                <c:pt idx="2331">
                  <c:v>148.509804921968</c:v>
                </c:pt>
                <c:pt idx="2332">
                  <c:v>148.57351569199099</c:v>
                </c:pt>
                <c:pt idx="2333">
                  <c:v>148.63722646201299</c:v>
                </c:pt>
                <c:pt idx="2334">
                  <c:v>148.70093723203499</c:v>
                </c:pt>
                <c:pt idx="2335">
                  <c:v>148.76464800205699</c:v>
                </c:pt>
                <c:pt idx="2336">
                  <c:v>148.82835877208001</c:v>
                </c:pt>
                <c:pt idx="2337">
                  <c:v>148.89206954210201</c:v>
                </c:pt>
                <c:pt idx="2338">
                  <c:v>148.95578031212401</c:v>
                </c:pt>
                <c:pt idx="2339">
                  <c:v>149.019491082147</c:v>
                </c:pt>
                <c:pt idx="2340">
                  <c:v>149.083201852169</c:v>
                </c:pt>
                <c:pt idx="2341">
                  <c:v>149.146912622191</c:v>
                </c:pt>
                <c:pt idx="2342">
                  <c:v>149.21062339221299</c:v>
                </c:pt>
                <c:pt idx="2343">
                  <c:v>149.27433416223599</c:v>
                </c:pt>
                <c:pt idx="2344">
                  <c:v>149.33804493225799</c:v>
                </c:pt>
                <c:pt idx="2345">
                  <c:v>149.40175570228001</c:v>
                </c:pt>
                <c:pt idx="2346">
                  <c:v>149.46546647230301</c:v>
                </c:pt>
                <c:pt idx="2347">
                  <c:v>149.52917724232501</c:v>
                </c:pt>
                <c:pt idx="2348">
                  <c:v>149.592888012347</c:v>
                </c:pt>
                <c:pt idx="2349">
                  <c:v>149.656598782369</c:v>
                </c:pt>
                <c:pt idx="2350">
                  <c:v>149.720309552392</c:v>
                </c:pt>
                <c:pt idx="2351">
                  <c:v>149.78402032241399</c:v>
                </c:pt>
                <c:pt idx="2352">
                  <c:v>149.84773109243599</c:v>
                </c:pt>
                <c:pt idx="2353">
                  <c:v>149.91144186245799</c:v>
                </c:pt>
                <c:pt idx="2354">
                  <c:v>149.97515263248101</c:v>
                </c:pt>
                <c:pt idx="2355">
                  <c:v>150.03886340250301</c:v>
                </c:pt>
                <c:pt idx="2356">
                  <c:v>150.10257417252501</c:v>
                </c:pt>
                <c:pt idx="2357">
                  <c:v>150.166284942548</c:v>
                </c:pt>
                <c:pt idx="2358">
                  <c:v>150.22999571257</c:v>
                </c:pt>
                <c:pt idx="2359">
                  <c:v>150.293706482592</c:v>
                </c:pt>
                <c:pt idx="2360">
                  <c:v>150.357417252614</c:v>
                </c:pt>
                <c:pt idx="2361">
                  <c:v>150.42112802263699</c:v>
                </c:pt>
                <c:pt idx="2362">
                  <c:v>150.48483879265899</c:v>
                </c:pt>
                <c:pt idx="2363">
                  <c:v>150.54854956268099</c:v>
                </c:pt>
                <c:pt idx="2364">
                  <c:v>150.61226033270401</c:v>
                </c:pt>
                <c:pt idx="2365">
                  <c:v>150.67597110272601</c:v>
                </c:pt>
                <c:pt idx="2366">
                  <c:v>150.73968187274801</c:v>
                </c:pt>
                <c:pt idx="2367">
                  <c:v>150.80339264277001</c:v>
                </c:pt>
                <c:pt idx="2368">
                  <c:v>150.867103412793</c:v>
                </c:pt>
                <c:pt idx="2369">
                  <c:v>150.930814182815</c:v>
                </c:pt>
                <c:pt idx="2370">
                  <c:v>150.994524952837</c:v>
                </c:pt>
                <c:pt idx="2371">
                  <c:v>151.05823572285999</c:v>
                </c:pt>
                <c:pt idx="2372">
                  <c:v>151.12194649288199</c:v>
                </c:pt>
                <c:pt idx="2373">
                  <c:v>151.18565726290399</c:v>
                </c:pt>
                <c:pt idx="2374">
                  <c:v>151.24936803292599</c:v>
                </c:pt>
                <c:pt idx="2375">
                  <c:v>151.31307880294901</c:v>
                </c:pt>
                <c:pt idx="2376">
                  <c:v>151.37678957297101</c:v>
                </c:pt>
                <c:pt idx="2377">
                  <c:v>151.440500342993</c:v>
                </c:pt>
                <c:pt idx="2378">
                  <c:v>151.504211113016</c:v>
                </c:pt>
                <c:pt idx="2379">
                  <c:v>151.567921883038</c:v>
                </c:pt>
                <c:pt idx="2380">
                  <c:v>151.63163265306</c:v>
                </c:pt>
                <c:pt idx="2381">
                  <c:v>151.69534342308199</c:v>
                </c:pt>
                <c:pt idx="2382">
                  <c:v>151.75905419310499</c:v>
                </c:pt>
                <c:pt idx="2383">
                  <c:v>151.82276496312701</c:v>
                </c:pt>
                <c:pt idx="2384">
                  <c:v>151.88647573314901</c:v>
                </c:pt>
                <c:pt idx="2385">
                  <c:v>151.95018650317201</c:v>
                </c:pt>
                <c:pt idx="2386">
                  <c:v>152.013897273194</c:v>
                </c:pt>
                <c:pt idx="2387">
                  <c:v>152.077608043216</c:v>
                </c:pt>
                <c:pt idx="2388">
                  <c:v>152.141318813238</c:v>
                </c:pt>
                <c:pt idx="2389">
                  <c:v>152.20502958326099</c:v>
                </c:pt>
                <c:pt idx="2390">
                  <c:v>152.26874035328299</c:v>
                </c:pt>
                <c:pt idx="2391">
                  <c:v>152.33245112330499</c:v>
                </c:pt>
                <c:pt idx="2392">
                  <c:v>152.39616189332801</c:v>
                </c:pt>
                <c:pt idx="2393">
                  <c:v>152.45987266335001</c:v>
                </c:pt>
                <c:pt idx="2394">
                  <c:v>152.52358343337201</c:v>
                </c:pt>
                <c:pt idx="2395">
                  <c:v>152.58729420339401</c:v>
                </c:pt>
                <c:pt idx="2396">
                  <c:v>152.651004973417</c:v>
                </c:pt>
                <c:pt idx="2397">
                  <c:v>152.714715743439</c:v>
                </c:pt>
                <c:pt idx="2398">
                  <c:v>152.778426513461</c:v>
                </c:pt>
                <c:pt idx="2399">
                  <c:v>152.842137283483</c:v>
                </c:pt>
                <c:pt idx="2400">
                  <c:v>152.90584805350599</c:v>
                </c:pt>
                <c:pt idx="2401">
                  <c:v>152.96955882352799</c:v>
                </c:pt>
                <c:pt idx="2402">
                  <c:v>153.03326959354999</c:v>
                </c:pt>
                <c:pt idx="2403">
                  <c:v>153.09698036357301</c:v>
                </c:pt>
                <c:pt idx="2404">
                  <c:v>153.16069113359501</c:v>
                </c:pt>
                <c:pt idx="2405">
                  <c:v>153.22440190361701</c:v>
                </c:pt>
                <c:pt idx="2406">
                  <c:v>153.28811267363901</c:v>
                </c:pt>
                <c:pt idx="2407">
                  <c:v>153.351823443662</c:v>
                </c:pt>
                <c:pt idx="2408">
                  <c:v>153.415534213684</c:v>
                </c:pt>
                <c:pt idx="2409">
                  <c:v>153.479244983706</c:v>
                </c:pt>
                <c:pt idx="2410">
                  <c:v>153.54295575372899</c:v>
                </c:pt>
                <c:pt idx="2411">
                  <c:v>153.60666652375099</c:v>
                </c:pt>
                <c:pt idx="2412">
                  <c:v>153.67037729377299</c:v>
                </c:pt>
                <c:pt idx="2413">
                  <c:v>153.73408806379501</c:v>
                </c:pt>
                <c:pt idx="2414">
                  <c:v>153.79779883381801</c:v>
                </c:pt>
                <c:pt idx="2415">
                  <c:v>153.86150960384001</c:v>
                </c:pt>
                <c:pt idx="2416">
                  <c:v>153.925220373862</c:v>
                </c:pt>
                <c:pt idx="2417">
                  <c:v>153.988931143885</c:v>
                </c:pt>
                <c:pt idx="2418">
                  <c:v>154.052641913907</c:v>
                </c:pt>
                <c:pt idx="2419">
                  <c:v>154.11635268392899</c:v>
                </c:pt>
                <c:pt idx="2420">
                  <c:v>154.18006345395099</c:v>
                </c:pt>
                <c:pt idx="2421">
                  <c:v>154.24377422397399</c:v>
                </c:pt>
                <c:pt idx="2422">
                  <c:v>154.30748499399601</c:v>
                </c:pt>
                <c:pt idx="2423">
                  <c:v>154.37119576401801</c:v>
                </c:pt>
                <c:pt idx="2424">
                  <c:v>154.434906534041</c:v>
                </c:pt>
                <c:pt idx="2425">
                  <c:v>154.498617304063</c:v>
                </c:pt>
                <c:pt idx="2426">
                  <c:v>154.562328074085</c:v>
                </c:pt>
                <c:pt idx="2427">
                  <c:v>154.626038844107</c:v>
                </c:pt>
                <c:pt idx="2428">
                  <c:v>154.68974961412999</c:v>
                </c:pt>
                <c:pt idx="2429">
                  <c:v>154.75346038415199</c:v>
                </c:pt>
                <c:pt idx="2430">
                  <c:v>154.81717115417399</c:v>
                </c:pt>
                <c:pt idx="2431">
                  <c:v>154.88088192419701</c:v>
                </c:pt>
                <c:pt idx="2432">
                  <c:v>154.94459269421901</c:v>
                </c:pt>
                <c:pt idx="2433">
                  <c:v>155.00830346424101</c:v>
                </c:pt>
                <c:pt idx="2434">
                  <c:v>155.07201423426301</c:v>
                </c:pt>
                <c:pt idx="2435">
                  <c:v>155.135725004286</c:v>
                </c:pt>
                <c:pt idx="2436">
                  <c:v>155.199435774308</c:v>
                </c:pt>
                <c:pt idx="2437">
                  <c:v>155.26314654433</c:v>
                </c:pt>
                <c:pt idx="2438">
                  <c:v>155.32685731435299</c:v>
                </c:pt>
                <c:pt idx="2439">
                  <c:v>155.39056808437499</c:v>
                </c:pt>
                <c:pt idx="2440">
                  <c:v>155.45427885439699</c:v>
                </c:pt>
                <c:pt idx="2441">
                  <c:v>155.51798962441899</c:v>
                </c:pt>
                <c:pt idx="2442">
                  <c:v>155.58170039444201</c:v>
                </c:pt>
                <c:pt idx="2443">
                  <c:v>155.64541116446401</c:v>
                </c:pt>
                <c:pt idx="2444">
                  <c:v>155.70912193448601</c:v>
                </c:pt>
                <c:pt idx="2445">
                  <c:v>155.772832704509</c:v>
                </c:pt>
                <c:pt idx="2446">
                  <c:v>155.836543474531</c:v>
                </c:pt>
                <c:pt idx="2447">
                  <c:v>155.900254244553</c:v>
                </c:pt>
                <c:pt idx="2448">
                  <c:v>155.963965014575</c:v>
                </c:pt>
                <c:pt idx="2449">
                  <c:v>156.02767578459799</c:v>
                </c:pt>
                <c:pt idx="2450">
                  <c:v>156.09138655461999</c:v>
                </c:pt>
                <c:pt idx="2451">
                  <c:v>156.15509732464201</c:v>
                </c:pt>
                <c:pt idx="2452">
                  <c:v>156.21880809466401</c:v>
                </c:pt>
                <c:pt idx="2453">
                  <c:v>156.28251886468701</c:v>
                </c:pt>
                <c:pt idx="2454">
                  <c:v>156.346229634709</c:v>
                </c:pt>
                <c:pt idx="2455">
                  <c:v>156.409940404731</c:v>
                </c:pt>
                <c:pt idx="2456">
                  <c:v>156.473651174754</c:v>
                </c:pt>
                <c:pt idx="2457">
                  <c:v>156.53736194477599</c:v>
                </c:pt>
                <c:pt idx="2458">
                  <c:v>156.60107271479799</c:v>
                </c:pt>
                <c:pt idx="2459">
                  <c:v>156.66478348481999</c:v>
                </c:pt>
                <c:pt idx="2460">
                  <c:v>156.72849425484301</c:v>
                </c:pt>
                <c:pt idx="2461">
                  <c:v>156.79220502486501</c:v>
                </c:pt>
                <c:pt idx="2462">
                  <c:v>156.85591579488701</c:v>
                </c:pt>
                <c:pt idx="2463">
                  <c:v>156.91962656491</c:v>
                </c:pt>
                <c:pt idx="2464">
                  <c:v>156.983337334932</c:v>
                </c:pt>
                <c:pt idx="2465">
                  <c:v>157.047048104954</c:v>
                </c:pt>
                <c:pt idx="2466">
                  <c:v>157.110758874976</c:v>
                </c:pt>
                <c:pt idx="2467">
                  <c:v>157.17446964499899</c:v>
                </c:pt>
                <c:pt idx="2468">
                  <c:v>157.23818041502099</c:v>
                </c:pt>
                <c:pt idx="2469">
                  <c:v>157.30189118504299</c:v>
                </c:pt>
                <c:pt idx="2470">
                  <c:v>157.36560195506601</c:v>
                </c:pt>
                <c:pt idx="2471">
                  <c:v>157.42931272508801</c:v>
                </c:pt>
                <c:pt idx="2472">
                  <c:v>157.49302349511001</c:v>
                </c:pt>
                <c:pt idx="2473">
                  <c:v>157.55673426513201</c:v>
                </c:pt>
                <c:pt idx="2474">
                  <c:v>157.620445035155</c:v>
                </c:pt>
                <c:pt idx="2475">
                  <c:v>157.684155805177</c:v>
                </c:pt>
                <c:pt idx="2476">
                  <c:v>157.747866575199</c:v>
                </c:pt>
                <c:pt idx="2477">
                  <c:v>157.81157734522199</c:v>
                </c:pt>
                <c:pt idx="2478">
                  <c:v>157.87528811524399</c:v>
                </c:pt>
                <c:pt idx="2479">
                  <c:v>157.93899888526599</c:v>
                </c:pt>
                <c:pt idx="2480">
                  <c:v>158.00270965528799</c:v>
                </c:pt>
                <c:pt idx="2481">
                  <c:v>158.06642042531101</c:v>
                </c:pt>
                <c:pt idx="2482">
                  <c:v>158.13013119533301</c:v>
                </c:pt>
                <c:pt idx="2483">
                  <c:v>158.19384196535501</c:v>
                </c:pt>
                <c:pt idx="2484">
                  <c:v>158.257552735378</c:v>
                </c:pt>
                <c:pt idx="2485">
                  <c:v>158.3212635054</c:v>
                </c:pt>
                <c:pt idx="2486">
                  <c:v>158.384974275422</c:v>
                </c:pt>
                <c:pt idx="2487">
                  <c:v>158.44868504544399</c:v>
                </c:pt>
                <c:pt idx="2488">
                  <c:v>158.51239581546699</c:v>
                </c:pt>
                <c:pt idx="2489">
                  <c:v>158.57610658548899</c:v>
                </c:pt>
                <c:pt idx="2490">
                  <c:v>158.63981735551101</c:v>
                </c:pt>
                <c:pt idx="2491">
                  <c:v>158.70352812553401</c:v>
                </c:pt>
                <c:pt idx="2492">
                  <c:v>158.76723889555601</c:v>
                </c:pt>
                <c:pt idx="2493">
                  <c:v>158.830949665578</c:v>
                </c:pt>
                <c:pt idx="2494">
                  <c:v>158.8946604356</c:v>
                </c:pt>
                <c:pt idx="2495">
                  <c:v>158.958371205623</c:v>
                </c:pt>
                <c:pt idx="2496">
                  <c:v>159.02208197564499</c:v>
                </c:pt>
                <c:pt idx="2497">
                  <c:v>159.08579274566699</c:v>
                </c:pt>
                <c:pt idx="2498">
                  <c:v>159.14950351568899</c:v>
                </c:pt>
                <c:pt idx="2499">
                  <c:v>159.21321428571201</c:v>
                </c:pt>
                <c:pt idx="2500">
                  <c:v>159.27692505573401</c:v>
                </c:pt>
                <c:pt idx="2501">
                  <c:v>159.34063582575601</c:v>
                </c:pt>
                <c:pt idx="2502">
                  <c:v>159.404346595779</c:v>
                </c:pt>
                <c:pt idx="2503">
                  <c:v>159.468057365801</c:v>
                </c:pt>
                <c:pt idx="2504">
                  <c:v>159.531768135823</c:v>
                </c:pt>
                <c:pt idx="2505">
                  <c:v>159.595478905845</c:v>
                </c:pt>
                <c:pt idx="2506">
                  <c:v>159.65918967586799</c:v>
                </c:pt>
                <c:pt idx="2507">
                  <c:v>159.72290044588999</c:v>
                </c:pt>
                <c:pt idx="2508">
                  <c:v>159.78661121591199</c:v>
                </c:pt>
                <c:pt idx="2509">
                  <c:v>159.85032198593501</c:v>
                </c:pt>
                <c:pt idx="2510">
                  <c:v>159.91403275595701</c:v>
                </c:pt>
                <c:pt idx="2511">
                  <c:v>159.97774352597901</c:v>
                </c:pt>
                <c:pt idx="2512">
                  <c:v>160.04145429600101</c:v>
                </c:pt>
                <c:pt idx="2513">
                  <c:v>160.105165066024</c:v>
                </c:pt>
                <c:pt idx="2514">
                  <c:v>160.168875836046</c:v>
                </c:pt>
                <c:pt idx="2515">
                  <c:v>160.232586606068</c:v>
                </c:pt>
                <c:pt idx="2516">
                  <c:v>160.29629737609099</c:v>
                </c:pt>
                <c:pt idx="2517">
                  <c:v>160.36000814611299</c:v>
                </c:pt>
                <c:pt idx="2518">
                  <c:v>160.42371891613499</c:v>
                </c:pt>
                <c:pt idx="2519">
                  <c:v>160.48742968615699</c:v>
                </c:pt>
                <c:pt idx="2520">
                  <c:v>160.55114045618001</c:v>
                </c:pt>
                <c:pt idx="2521">
                  <c:v>160.61485122620201</c:v>
                </c:pt>
                <c:pt idx="2522">
                  <c:v>160.678561996224</c:v>
                </c:pt>
                <c:pt idx="2523">
                  <c:v>160.742272766247</c:v>
                </c:pt>
                <c:pt idx="2524">
                  <c:v>160.805983536269</c:v>
                </c:pt>
                <c:pt idx="2525">
                  <c:v>160.869694306291</c:v>
                </c:pt>
                <c:pt idx="2526">
                  <c:v>160.93340507631299</c:v>
                </c:pt>
                <c:pt idx="2527">
                  <c:v>160.99711584633599</c:v>
                </c:pt>
                <c:pt idx="2528">
                  <c:v>161.06082661635801</c:v>
                </c:pt>
                <c:pt idx="2529">
                  <c:v>161.12453738638001</c:v>
                </c:pt>
                <c:pt idx="2530">
                  <c:v>161.18824815640301</c:v>
                </c:pt>
                <c:pt idx="2531">
                  <c:v>161.251958926425</c:v>
                </c:pt>
                <c:pt idx="2532">
                  <c:v>161.315669696447</c:v>
                </c:pt>
                <c:pt idx="2533">
                  <c:v>161.379380466469</c:v>
                </c:pt>
                <c:pt idx="2534">
                  <c:v>161.44309123649199</c:v>
                </c:pt>
                <c:pt idx="2535">
                  <c:v>161.50680200651399</c:v>
                </c:pt>
                <c:pt idx="2536">
                  <c:v>161.57051277653599</c:v>
                </c:pt>
                <c:pt idx="2537">
                  <c:v>161.63422354655901</c:v>
                </c:pt>
                <c:pt idx="2538">
                  <c:v>161.69793431658101</c:v>
                </c:pt>
                <c:pt idx="2539">
                  <c:v>161.76164508660301</c:v>
                </c:pt>
                <c:pt idx="2540">
                  <c:v>161.82535585662501</c:v>
                </c:pt>
                <c:pt idx="2541">
                  <c:v>161.889066626648</c:v>
                </c:pt>
                <c:pt idx="2542">
                  <c:v>161.95277739667</c:v>
                </c:pt>
                <c:pt idx="2543">
                  <c:v>162.016488166692</c:v>
                </c:pt>
                <c:pt idx="2544">
                  <c:v>162.080198936714</c:v>
                </c:pt>
                <c:pt idx="2545">
                  <c:v>162.14390970673699</c:v>
                </c:pt>
                <c:pt idx="2546">
                  <c:v>162.20762047675899</c:v>
                </c:pt>
                <c:pt idx="2547">
                  <c:v>162.27133124678099</c:v>
                </c:pt>
                <c:pt idx="2548">
                  <c:v>162.33504201680401</c:v>
                </c:pt>
                <c:pt idx="2549">
                  <c:v>162.39875278682601</c:v>
                </c:pt>
                <c:pt idx="2550">
                  <c:v>162.46246355684801</c:v>
                </c:pt>
                <c:pt idx="2551">
                  <c:v>162.52617432687001</c:v>
                </c:pt>
                <c:pt idx="2552">
                  <c:v>162.589885096893</c:v>
                </c:pt>
                <c:pt idx="2553">
                  <c:v>162.653595866915</c:v>
                </c:pt>
                <c:pt idx="2554">
                  <c:v>162.717306636937</c:v>
                </c:pt>
                <c:pt idx="2555">
                  <c:v>162.78101740695999</c:v>
                </c:pt>
                <c:pt idx="2556">
                  <c:v>162.84472817698199</c:v>
                </c:pt>
                <c:pt idx="2557">
                  <c:v>162.90843894700399</c:v>
                </c:pt>
                <c:pt idx="2558">
                  <c:v>162.97214971702601</c:v>
                </c:pt>
                <c:pt idx="2559">
                  <c:v>163.03586048704901</c:v>
                </c:pt>
                <c:pt idx="2560">
                  <c:v>163.09957125707101</c:v>
                </c:pt>
                <c:pt idx="2561">
                  <c:v>163.163282027093</c:v>
                </c:pt>
                <c:pt idx="2562">
                  <c:v>163.226992797116</c:v>
                </c:pt>
                <c:pt idx="2563">
                  <c:v>163.290703567138</c:v>
                </c:pt>
                <c:pt idx="2564">
                  <c:v>163.35441433715999</c:v>
                </c:pt>
                <c:pt idx="2565">
                  <c:v>163.41812510718199</c:v>
                </c:pt>
                <c:pt idx="2566">
                  <c:v>163.48183587720499</c:v>
                </c:pt>
                <c:pt idx="2567">
                  <c:v>163.54554664722701</c:v>
                </c:pt>
                <c:pt idx="2568">
                  <c:v>163.60925741724901</c:v>
                </c:pt>
                <c:pt idx="2569">
                  <c:v>163.67296818727201</c:v>
                </c:pt>
                <c:pt idx="2570">
                  <c:v>163.736678957294</c:v>
                </c:pt>
                <c:pt idx="2571">
                  <c:v>163.800389727316</c:v>
                </c:pt>
                <c:pt idx="2572">
                  <c:v>163.864100497338</c:v>
                </c:pt>
                <c:pt idx="2573">
                  <c:v>163.92781126736099</c:v>
                </c:pt>
                <c:pt idx="2574">
                  <c:v>163.99152203738299</c:v>
                </c:pt>
                <c:pt idx="2575">
                  <c:v>164.05523280740499</c:v>
                </c:pt>
                <c:pt idx="2576">
                  <c:v>164.11894357742801</c:v>
                </c:pt>
                <c:pt idx="2577">
                  <c:v>164.18265434745001</c:v>
                </c:pt>
                <c:pt idx="2578">
                  <c:v>164.24636511747201</c:v>
                </c:pt>
                <c:pt idx="2579">
                  <c:v>164.31007588749401</c:v>
                </c:pt>
                <c:pt idx="2580">
                  <c:v>164.373786657517</c:v>
                </c:pt>
                <c:pt idx="2581">
                  <c:v>164.437497427539</c:v>
                </c:pt>
                <c:pt idx="2582">
                  <c:v>164.501208197561</c:v>
                </c:pt>
                <c:pt idx="2583">
                  <c:v>164.56491896758399</c:v>
                </c:pt>
                <c:pt idx="2584">
                  <c:v>164.62862973760599</c:v>
                </c:pt>
                <c:pt idx="2585">
                  <c:v>164.69234050762799</c:v>
                </c:pt>
                <c:pt idx="2586">
                  <c:v>164.75605127764999</c:v>
                </c:pt>
                <c:pt idx="2587">
                  <c:v>164.81976204767301</c:v>
                </c:pt>
                <c:pt idx="2588">
                  <c:v>164.88347281769501</c:v>
                </c:pt>
                <c:pt idx="2589">
                  <c:v>164.94718358771701</c:v>
                </c:pt>
                <c:pt idx="2590">
                  <c:v>165.01089435774</c:v>
                </c:pt>
                <c:pt idx="2591">
                  <c:v>165.074605127762</c:v>
                </c:pt>
                <c:pt idx="2592">
                  <c:v>165.138315897784</c:v>
                </c:pt>
                <c:pt idx="2593">
                  <c:v>165.202026667806</c:v>
                </c:pt>
                <c:pt idx="2594">
                  <c:v>165.26573743782899</c:v>
                </c:pt>
                <c:pt idx="2595">
                  <c:v>165.32944820785099</c:v>
                </c:pt>
                <c:pt idx="2596">
                  <c:v>165.39315897787299</c:v>
                </c:pt>
                <c:pt idx="2597">
                  <c:v>165.45686974789501</c:v>
                </c:pt>
                <c:pt idx="2598">
                  <c:v>165.52058051791801</c:v>
                </c:pt>
                <c:pt idx="2599">
                  <c:v>165.58429128794</c:v>
                </c:pt>
                <c:pt idx="2600">
                  <c:v>165.648002057962</c:v>
                </c:pt>
                <c:pt idx="2601">
                  <c:v>165.711712827985</c:v>
                </c:pt>
                <c:pt idx="2602">
                  <c:v>165.775423598007</c:v>
                </c:pt>
                <c:pt idx="2603">
                  <c:v>165.83913436802899</c:v>
                </c:pt>
                <c:pt idx="2604">
                  <c:v>165.90284513805099</c:v>
                </c:pt>
                <c:pt idx="2605">
                  <c:v>165.96655590807401</c:v>
                </c:pt>
                <c:pt idx="2606">
                  <c:v>166.03026667809601</c:v>
                </c:pt>
                <c:pt idx="2607">
                  <c:v>166.09397744811801</c:v>
                </c:pt>
                <c:pt idx="2608">
                  <c:v>166.157688218141</c:v>
                </c:pt>
                <c:pt idx="2609">
                  <c:v>166.221398988163</c:v>
                </c:pt>
                <c:pt idx="2610">
                  <c:v>166.285109758185</c:v>
                </c:pt>
                <c:pt idx="2611">
                  <c:v>166.348820528207</c:v>
                </c:pt>
                <c:pt idx="2612">
                  <c:v>166.41253129822999</c:v>
                </c:pt>
                <c:pt idx="2613">
                  <c:v>166.47624206825199</c:v>
                </c:pt>
                <c:pt idx="2614">
                  <c:v>166.53995283827399</c:v>
                </c:pt>
                <c:pt idx="2615">
                  <c:v>166.60366360829701</c:v>
                </c:pt>
                <c:pt idx="2616">
                  <c:v>166.66737437831901</c:v>
                </c:pt>
                <c:pt idx="2617">
                  <c:v>166.73108514834101</c:v>
                </c:pt>
                <c:pt idx="2618">
                  <c:v>166.79479591836301</c:v>
                </c:pt>
                <c:pt idx="2619">
                  <c:v>166.858506688386</c:v>
                </c:pt>
                <c:pt idx="2620">
                  <c:v>166.922217458408</c:v>
                </c:pt>
                <c:pt idx="2621">
                  <c:v>166.98592822843</c:v>
                </c:pt>
                <c:pt idx="2622">
                  <c:v>167.04963899845299</c:v>
                </c:pt>
                <c:pt idx="2623">
                  <c:v>167.11334976847499</c:v>
                </c:pt>
                <c:pt idx="2624">
                  <c:v>167.17706053849699</c:v>
                </c:pt>
                <c:pt idx="2625">
                  <c:v>167.24077130851899</c:v>
                </c:pt>
                <c:pt idx="2626">
                  <c:v>167.30448207854201</c:v>
                </c:pt>
                <c:pt idx="2627">
                  <c:v>167.36819284856401</c:v>
                </c:pt>
                <c:pt idx="2628">
                  <c:v>167.43190361858601</c:v>
                </c:pt>
                <c:pt idx="2629">
                  <c:v>167.495614388609</c:v>
                </c:pt>
                <c:pt idx="2630">
                  <c:v>167.559325158631</c:v>
                </c:pt>
                <c:pt idx="2631">
                  <c:v>167.623035928653</c:v>
                </c:pt>
                <c:pt idx="2632">
                  <c:v>167.68674669867499</c:v>
                </c:pt>
                <c:pt idx="2633">
                  <c:v>167.75045746869799</c:v>
                </c:pt>
                <c:pt idx="2634">
                  <c:v>167.81416823871999</c:v>
                </c:pt>
                <c:pt idx="2635">
                  <c:v>167.87787900874201</c:v>
                </c:pt>
                <c:pt idx="2636">
                  <c:v>167.94158977876501</c:v>
                </c:pt>
                <c:pt idx="2637">
                  <c:v>168.00530054878701</c:v>
                </c:pt>
                <c:pt idx="2638">
                  <c:v>168.069011318809</c:v>
                </c:pt>
                <c:pt idx="2639">
                  <c:v>168.132722088831</c:v>
                </c:pt>
                <c:pt idx="2640">
                  <c:v>168.196432858854</c:v>
                </c:pt>
                <c:pt idx="2641">
                  <c:v>168.26014362887599</c:v>
                </c:pt>
                <c:pt idx="2642">
                  <c:v>168.32385439889799</c:v>
                </c:pt>
                <c:pt idx="2643">
                  <c:v>168.38756516891999</c:v>
                </c:pt>
                <c:pt idx="2644">
                  <c:v>168.45127593894301</c:v>
                </c:pt>
                <c:pt idx="2645">
                  <c:v>168.51498670896501</c:v>
                </c:pt>
                <c:pt idx="2646">
                  <c:v>168.57869747898701</c:v>
                </c:pt>
                <c:pt idx="2647">
                  <c:v>168.64240824901</c:v>
                </c:pt>
                <c:pt idx="2648">
                  <c:v>168.706119019032</c:v>
                </c:pt>
                <c:pt idx="2649">
                  <c:v>168.769829789054</c:v>
                </c:pt>
                <c:pt idx="2650">
                  <c:v>168.833540559076</c:v>
                </c:pt>
                <c:pt idx="2651">
                  <c:v>168.89725132909899</c:v>
                </c:pt>
                <c:pt idx="2652">
                  <c:v>168.96096209912099</c:v>
                </c:pt>
                <c:pt idx="2653">
                  <c:v>169.02467286914299</c:v>
                </c:pt>
                <c:pt idx="2654">
                  <c:v>169.08838363916601</c:v>
                </c:pt>
                <c:pt idx="2655">
                  <c:v>169.15209440918801</c:v>
                </c:pt>
                <c:pt idx="2656">
                  <c:v>169.21580517921001</c:v>
                </c:pt>
                <c:pt idx="2657">
                  <c:v>169.27951594923201</c:v>
                </c:pt>
                <c:pt idx="2658">
                  <c:v>169.343226719255</c:v>
                </c:pt>
                <c:pt idx="2659">
                  <c:v>169.406937489277</c:v>
                </c:pt>
                <c:pt idx="2660">
                  <c:v>169.470648259299</c:v>
                </c:pt>
                <c:pt idx="2661">
                  <c:v>169.53435902932199</c:v>
                </c:pt>
                <c:pt idx="2662">
                  <c:v>169.59806979934399</c:v>
                </c:pt>
                <c:pt idx="2663">
                  <c:v>169.66178056936599</c:v>
                </c:pt>
                <c:pt idx="2664">
                  <c:v>169.72549133938799</c:v>
                </c:pt>
                <c:pt idx="2665">
                  <c:v>169.78920210941101</c:v>
                </c:pt>
                <c:pt idx="2666">
                  <c:v>169.85291287943301</c:v>
                </c:pt>
                <c:pt idx="2667">
                  <c:v>169.916623649455</c:v>
                </c:pt>
                <c:pt idx="2668">
                  <c:v>169.980334419478</c:v>
                </c:pt>
                <c:pt idx="2669">
                  <c:v>170.0440451895</c:v>
                </c:pt>
                <c:pt idx="2670">
                  <c:v>170.107755959522</c:v>
                </c:pt>
                <c:pt idx="2671">
                  <c:v>170.17146672954399</c:v>
                </c:pt>
                <c:pt idx="2672">
                  <c:v>170.23517749956699</c:v>
                </c:pt>
                <c:pt idx="2673">
                  <c:v>170.29888826958901</c:v>
                </c:pt>
                <c:pt idx="2674">
                  <c:v>170.36259903961101</c:v>
                </c:pt>
                <c:pt idx="2675">
                  <c:v>170.42630980963401</c:v>
                </c:pt>
                <c:pt idx="2676">
                  <c:v>170.490020579656</c:v>
                </c:pt>
                <c:pt idx="2677">
                  <c:v>170.553731349678</c:v>
                </c:pt>
                <c:pt idx="2678">
                  <c:v>170.6174421197</c:v>
                </c:pt>
                <c:pt idx="2679">
                  <c:v>170.68115288972299</c:v>
                </c:pt>
                <c:pt idx="2680">
                  <c:v>170.74486365974499</c:v>
                </c:pt>
                <c:pt idx="2681">
                  <c:v>170.80857442976699</c:v>
                </c:pt>
                <c:pt idx="2682">
                  <c:v>170.87228519979001</c:v>
                </c:pt>
                <c:pt idx="2683">
                  <c:v>170.93599596981201</c:v>
                </c:pt>
                <c:pt idx="2684">
                  <c:v>170.99970673983401</c:v>
                </c:pt>
                <c:pt idx="2685">
                  <c:v>171.06341750985601</c:v>
                </c:pt>
                <c:pt idx="2686">
                  <c:v>171.127128279879</c:v>
                </c:pt>
                <c:pt idx="2687">
                  <c:v>171.190839049901</c:v>
                </c:pt>
                <c:pt idx="2688">
                  <c:v>171.254549819923</c:v>
                </c:pt>
                <c:pt idx="2689">
                  <c:v>171.318260589945</c:v>
                </c:pt>
                <c:pt idx="2690">
                  <c:v>171.38197135996799</c:v>
                </c:pt>
                <c:pt idx="2691">
                  <c:v>171.44568212998999</c:v>
                </c:pt>
                <c:pt idx="2692">
                  <c:v>171.50939290001199</c:v>
                </c:pt>
                <c:pt idx="2693">
                  <c:v>171.57310367003501</c:v>
                </c:pt>
                <c:pt idx="2694">
                  <c:v>171.63681444005701</c:v>
                </c:pt>
                <c:pt idx="2695">
                  <c:v>171.70052521007901</c:v>
                </c:pt>
                <c:pt idx="2696">
                  <c:v>171.76423598010101</c:v>
                </c:pt>
                <c:pt idx="2697">
                  <c:v>171.827946750124</c:v>
                </c:pt>
                <c:pt idx="2698">
                  <c:v>171.891657520146</c:v>
                </c:pt>
                <c:pt idx="2699">
                  <c:v>171.955368290168</c:v>
                </c:pt>
                <c:pt idx="2700">
                  <c:v>172.01907906019099</c:v>
                </c:pt>
                <c:pt idx="2701">
                  <c:v>172.08278983021299</c:v>
                </c:pt>
                <c:pt idx="2702">
                  <c:v>172.14650060023499</c:v>
                </c:pt>
                <c:pt idx="2703">
                  <c:v>172.21021137025701</c:v>
                </c:pt>
                <c:pt idx="2704">
                  <c:v>172.27392214028001</c:v>
                </c:pt>
                <c:pt idx="2705">
                  <c:v>172.33763291030201</c:v>
                </c:pt>
                <c:pt idx="2706">
                  <c:v>172.401343680324</c:v>
                </c:pt>
                <c:pt idx="2707">
                  <c:v>172.465054450347</c:v>
                </c:pt>
                <c:pt idx="2708">
                  <c:v>172.528765220369</c:v>
                </c:pt>
                <c:pt idx="2709">
                  <c:v>172.59247599039099</c:v>
                </c:pt>
                <c:pt idx="2710">
                  <c:v>172.65618676041299</c:v>
                </c:pt>
                <c:pt idx="2711">
                  <c:v>172.71989753043599</c:v>
                </c:pt>
                <c:pt idx="2712">
                  <c:v>172.78360830045801</c:v>
                </c:pt>
                <c:pt idx="2713">
                  <c:v>172.84731907048001</c:v>
                </c:pt>
                <c:pt idx="2714">
                  <c:v>172.91102984050301</c:v>
                </c:pt>
                <c:pt idx="2715">
                  <c:v>172.974740610525</c:v>
                </c:pt>
                <c:pt idx="2716">
                  <c:v>173.038451380547</c:v>
                </c:pt>
                <c:pt idx="2717">
                  <c:v>173.102162150569</c:v>
                </c:pt>
                <c:pt idx="2718">
                  <c:v>173.16587292059199</c:v>
                </c:pt>
                <c:pt idx="2719">
                  <c:v>173.22958369061399</c:v>
                </c:pt>
                <c:pt idx="2720">
                  <c:v>173.29329446063599</c:v>
                </c:pt>
                <c:pt idx="2721">
                  <c:v>173.35700523065901</c:v>
                </c:pt>
                <c:pt idx="2722">
                  <c:v>173.42071600068101</c:v>
                </c:pt>
                <c:pt idx="2723">
                  <c:v>173.48442677070301</c:v>
                </c:pt>
                <c:pt idx="2724">
                  <c:v>173.54813754072501</c:v>
                </c:pt>
                <c:pt idx="2725">
                  <c:v>173.611848310748</c:v>
                </c:pt>
                <c:pt idx="2726">
                  <c:v>173.67555908077</c:v>
                </c:pt>
                <c:pt idx="2727">
                  <c:v>173.739269850792</c:v>
                </c:pt>
                <c:pt idx="2728">
                  <c:v>173.80298062081499</c:v>
                </c:pt>
                <c:pt idx="2729">
                  <c:v>173.86669139083699</c:v>
                </c:pt>
                <c:pt idx="2730">
                  <c:v>173.93040216085899</c:v>
                </c:pt>
                <c:pt idx="2731">
                  <c:v>173.99411293088099</c:v>
                </c:pt>
                <c:pt idx="2732">
                  <c:v>174.05782370090401</c:v>
                </c:pt>
                <c:pt idx="2733">
                  <c:v>174.12153447092601</c:v>
                </c:pt>
                <c:pt idx="2734">
                  <c:v>174.18524524094801</c:v>
                </c:pt>
                <c:pt idx="2735">
                  <c:v>174.248956010971</c:v>
                </c:pt>
                <c:pt idx="2736">
                  <c:v>174.312666780993</c:v>
                </c:pt>
                <c:pt idx="2737">
                  <c:v>174.376377551015</c:v>
                </c:pt>
                <c:pt idx="2738">
                  <c:v>174.440088321037</c:v>
                </c:pt>
                <c:pt idx="2739">
                  <c:v>174.50379909105999</c:v>
                </c:pt>
                <c:pt idx="2740">
                  <c:v>174.56750986108199</c:v>
                </c:pt>
                <c:pt idx="2741">
                  <c:v>174.63122063110399</c:v>
                </c:pt>
                <c:pt idx="2742">
                  <c:v>174.69493140112601</c:v>
                </c:pt>
                <c:pt idx="2743">
                  <c:v>174.75864217114901</c:v>
                </c:pt>
                <c:pt idx="2744">
                  <c:v>174.822352941171</c:v>
                </c:pt>
                <c:pt idx="2745">
                  <c:v>174.886063711193</c:v>
                </c:pt>
                <c:pt idx="2746">
                  <c:v>174.949774481216</c:v>
                </c:pt>
                <c:pt idx="2747">
                  <c:v>175.013485251238</c:v>
                </c:pt>
                <c:pt idx="2748">
                  <c:v>175.07719602125999</c:v>
                </c:pt>
                <c:pt idx="2749">
                  <c:v>175.14090679128199</c:v>
                </c:pt>
                <c:pt idx="2750">
                  <c:v>175.20461756130501</c:v>
                </c:pt>
                <c:pt idx="2751">
                  <c:v>175.26832833132701</c:v>
                </c:pt>
                <c:pt idx="2752">
                  <c:v>175.33203910134901</c:v>
                </c:pt>
                <c:pt idx="2753">
                  <c:v>175.395749871372</c:v>
                </c:pt>
                <c:pt idx="2754">
                  <c:v>175.459460641394</c:v>
                </c:pt>
                <c:pt idx="2755">
                  <c:v>175.523171411416</c:v>
                </c:pt>
                <c:pt idx="2756">
                  <c:v>175.586882181438</c:v>
                </c:pt>
                <c:pt idx="2757">
                  <c:v>175.65059295146099</c:v>
                </c:pt>
                <c:pt idx="2758">
                  <c:v>175.71430372148299</c:v>
                </c:pt>
                <c:pt idx="2759">
                  <c:v>175.77801449150499</c:v>
                </c:pt>
                <c:pt idx="2760">
                  <c:v>175.84172526152801</c:v>
                </c:pt>
                <c:pt idx="2761">
                  <c:v>175.90543603155001</c:v>
                </c:pt>
                <c:pt idx="2762">
                  <c:v>175.96914680157201</c:v>
                </c:pt>
                <c:pt idx="2763">
                  <c:v>176.03285757159401</c:v>
                </c:pt>
                <c:pt idx="2764">
                  <c:v>176.096568341617</c:v>
                </c:pt>
                <c:pt idx="2765">
                  <c:v>176.160279111639</c:v>
                </c:pt>
                <c:pt idx="2766">
                  <c:v>176.223989881661</c:v>
                </c:pt>
                <c:pt idx="2767">
                  <c:v>176.28770065168399</c:v>
                </c:pt>
                <c:pt idx="2768">
                  <c:v>176.35141142170599</c:v>
                </c:pt>
                <c:pt idx="2769">
                  <c:v>176.41512219172799</c:v>
                </c:pt>
                <c:pt idx="2770">
                  <c:v>176.47883296174999</c:v>
                </c:pt>
                <c:pt idx="2771">
                  <c:v>176.54254373177301</c:v>
                </c:pt>
                <c:pt idx="2772">
                  <c:v>176.60625450179501</c:v>
                </c:pt>
                <c:pt idx="2773">
                  <c:v>176.66996527181701</c:v>
                </c:pt>
                <c:pt idx="2774">
                  <c:v>176.73367604184</c:v>
                </c:pt>
                <c:pt idx="2775">
                  <c:v>176.797386811862</c:v>
                </c:pt>
                <c:pt idx="2776">
                  <c:v>176.861097581884</c:v>
                </c:pt>
                <c:pt idx="2777">
                  <c:v>176.92480835190599</c:v>
                </c:pt>
                <c:pt idx="2778">
                  <c:v>176.98851912192899</c:v>
                </c:pt>
                <c:pt idx="2779">
                  <c:v>177.05222989195099</c:v>
                </c:pt>
                <c:pt idx="2780">
                  <c:v>177.11594066197301</c:v>
                </c:pt>
                <c:pt idx="2781">
                  <c:v>177.17965143199601</c:v>
                </c:pt>
                <c:pt idx="2782">
                  <c:v>177.24336220201801</c:v>
                </c:pt>
                <c:pt idx="2783">
                  <c:v>177.30707297204</c:v>
                </c:pt>
                <c:pt idx="2784">
                  <c:v>177.370783742062</c:v>
                </c:pt>
                <c:pt idx="2785">
                  <c:v>177.434494512085</c:v>
                </c:pt>
                <c:pt idx="2786">
                  <c:v>177.49820528210699</c:v>
                </c:pt>
                <c:pt idx="2787">
                  <c:v>177.56191605212899</c:v>
                </c:pt>
                <c:pt idx="2788">
                  <c:v>177.62562682215099</c:v>
                </c:pt>
                <c:pt idx="2789">
                  <c:v>177.68933759217401</c:v>
                </c:pt>
                <c:pt idx="2790">
                  <c:v>177.75304836219601</c:v>
                </c:pt>
                <c:pt idx="2791">
                  <c:v>177.81675913221801</c:v>
                </c:pt>
                <c:pt idx="2792">
                  <c:v>177.880469902241</c:v>
                </c:pt>
                <c:pt idx="2793">
                  <c:v>177.944180672263</c:v>
                </c:pt>
                <c:pt idx="2794">
                  <c:v>178.007891442285</c:v>
                </c:pt>
                <c:pt idx="2795">
                  <c:v>178.071602212307</c:v>
                </c:pt>
                <c:pt idx="2796">
                  <c:v>178.13531298232999</c:v>
                </c:pt>
                <c:pt idx="2797">
                  <c:v>178.19902375235199</c:v>
                </c:pt>
                <c:pt idx="2798">
                  <c:v>178.26273452237399</c:v>
                </c:pt>
                <c:pt idx="2799">
                  <c:v>178.32644529239701</c:v>
                </c:pt>
                <c:pt idx="2800">
                  <c:v>178.39015606241901</c:v>
                </c:pt>
                <c:pt idx="2801">
                  <c:v>178.45386683244101</c:v>
                </c:pt>
                <c:pt idx="2802">
                  <c:v>178.51757760246301</c:v>
                </c:pt>
                <c:pt idx="2803">
                  <c:v>178.581288372486</c:v>
                </c:pt>
                <c:pt idx="2804">
                  <c:v>178.644999142508</c:v>
                </c:pt>
                <c:pt idx="2805">
                  <c:v>178.70870991253</c:v>
                </c:pt>
                <c:pt idx="2806">
                  <c:v>178.77242068255299</c:v>
                </c:pt>
                <c:pt idx="2807">
                  <c:v>178.83613145257499</c:v>
                </c:pt>
                <c:pt idx="2808">
                  <c:v>178.89984222259699</c:v>
                </c:pt>
                <c:pt idx="2809">
                  <c:v>178.96355299261899</c:v>
                </c:pt>
                <c:pt idx="2810">
                  <c:v>179.02726376264201</c:v>
                </c:pt>
                <c:pt idx="2811">
                  <c:v>179.09097453266401</c:v>
                </c:pt>
                <c:pt idx="2812">
                  <c:v>179.154685302686</c:v>
                </c:pt>
                <c:pt idx="2813">
                  <c:v>179.218396072709</c:v>
                </c:pt>
                <c:pt idx="2814">
                  <c:v>179.282106842731</c:v>
                </c:pt>
                <c:pt idx="2815">
                  <c:v>179.345817612753</c:v>
                </c:pt>
                <c:pt idx="2816">
                  <c:v>179.40952838277499</c:v>
                </c:pt>
                <c:pt idx="2817">
                  <c:v>179.47323915279799</c:v>
                </c:pt>
                <c:pt idx="2818">
                  <c:v>179.53694992282001</c:v>
                </c:pt>
                <c:pt idx="2819">
                  <c:v>179.60066069284201</c:v>
                </c:pt>
                <c:pt idx="2820">
                  <c:v>179.66437146286501</c:v>
                </c:pt>
                <c:pt idx="2821">
                  <c:v>179.728082232887</c:v>
                </c:pt>
                <c:pt idx="2822">
                  <c:v>179.791793002909</c:v>
                </c:pt>
                <c:pt idx="2823">
                  <c:v>179.855503772931</c:v>
                </c:pt>
                <c:pt idx="2824">
                  <c:v>179.91921454295399</c:v>
                </c:pt>
                <c:pt idx="2825">
                  <c:v>179.98292531297599</c:v>
                </c:pt>
                <c:pt idx="2826">
                  <c:v>180.04663608299799</c:v>
                </c:pt>
                <c:pt idx="2827">
                  <c:v>180.11034685302101</c:v>
                </c:pt>
                <c:pt idx="2828">
                  <c:v>180.17405762304301</c:v>
                </c:pt>
                <c:pt idx="2829">
                  <c:v>180.23776839306501</c:v>
                </c:pt>
                <c:pt idx="2830">
                  <c:v>180.30147916308701</c:v>
                </c:pt>
                <c:pt idx="2831">
                  <c:v>180.36518993311</c:v>
                </c:pt>
                <c:pt idx="2832">
                  <c:v>180.428900703132</c:v>
                </c:pt>
                <c:pt idx="2833">
                  <c:v>180.492611473154</c:v>
                </c:pt>
                <c:pt idx="2834">
                  <c:v>180.556322243176</c:v>
                </c:pt>
                <c:pt idx="2835">
                  <c:v>180.62003301319899</c:v>
                </c:pt>
                <c:pt idx="2836">
                  <c:v>180.68374378322099</c:v>
                </c:pt>
                <c:pt idx="2837">
                  <c:v>180.74745455324299</c:v>
                </c:pt>
                <c:pt idx="2838">
                  <c:v>180.81116532326601</c:v>
                </c:pt>
                <c:pt idx="2839">
                  <c:v>180.87487609328801</c:v>
                </c:pt>
                <c:pt idx="2840">
                  <c:v>180.93858686331001</c:v>
                </c:pt>
                <c:pt idx="2841">
                  <c:v>181.00229763333201</c:v>
                </c:pt>
                <c:pt idx="2842">
                  <c:v>181.066008403355</c:v>
                </c:pt>
                <c:pt idx="2843">
                  <c:v>181.129719173377</c:v>
                </c:pt>
                <c:pt idx="2844">
                  <c:v>181.193429943399</c:v>
                </c:pt>
                <c:pt idx="2845">
                  <c:v>181.25714071342199</c:v>
                </c:pt>
                <c:pt idx="2846">
                  <c:v>181.32085148344399</c:v>
                </c:pt>
                <c:pt idx="2847">
                  <c:v>181.38456225346599</c:v>
                </c:pt>
                <c:pt idx="2848">
                  <c:v>181.44827302348801</c:v>
                </c:pt>
                <c:pt idx="2849">
                  <c:v>181.51198379351101</c:v>
                </c:pt>
                <c:pt idx="2850">
                  <c:v>181.57569456353301</c:v>
                </c:pt>
                <c:pt idx="2851">
                  <c:v>181.639405333555</c:v>
                </c:pt>
                <c:pt idx="2852">
                  <c:v>181.703116103578</c:v>
                </c:pt>
                <c:pt idx="2853">
                  <c:v>181.7668268736</c:v>
                </c:pt>
                <c:pt idx="2854">
                  <c:v>181.83053764362199</c:v>
                </c:pt>
                <c:pt idx="2855">
                  <c:v>181.89424841364399</c:v>
                </c:pt>
                <c:pt idx="2856">
                  <c:v>181.95795918366699</c:v>
                </c:pt>
                <c:pt idx="2857">
                  <c:v>182.02166995368901</c:v>
                </c:pt>
                <c:pt idx="2858">
                  <c:v>182.08538072371101</c:v>
                </c:pt>
                <c:pt idx="2859">
                  <c:v>182.14909149373401</c:v>
                </c:pt>
                <c:pt idx="2860">
                  <c:v>182.212802263756</c:v>
                </c:pt>
                <c:pt idx="2861">
                  <c:v>182.276513033778</c:v>
                </c:pt>
                <c:pt idx="2862">
                  <c:v>182.3402238038</c:v>
                </c:pt>
                <c:pt idx="2863">
                  <c:v>182.40393457382299</c:v>
                </c:pt>
                <c:pt idx="2864">
                  <c:v>182.46764534384499</c:v>
                </c:pt>
                <c:pt idx="2865">
                  <c:v>182.53135611386699</c:v>
                </c:pt>
                <c:pt idx="2866">
                  <c:v>182.59506688389001</c:v>
                </c:pt>
                <c:pt idx="2867">
                  <c:v>182.65877765391201</c:v>
                </c:pt>
                <c:pt idx="2868">
                  <c:v>182.72248842393401</c:v>
                </c:pt>
                <c:pt idx="2869">
                  <c:v>182.78619919395601</c:v>
                </c:pt>
                <c:pt idx="2870">
                  <c:v>182.849909963979</c:v>
                </c:pt>
                <c:pt idx="2871">
                  <c:v>182.913620734001</c:v>
                </c:pt>
                <c:pt idx="2872">
                  <c:v>182.977331504023</c:v>
                </c:pt>
                <c:pt idx="2873">
                  <c:v>183.04104227404599</c:v>
                </c:pt>
                <c:pt idx="2874">
                  <c:v>183.10475304406799</c:v>
                </c:pt>
                <c:pt idx="2875">
                  <c:v>183.16846381408999</c:v>
                </c:pt>
                <c:pt idx="2876">
                  <c:v>183.23217458411199</c:v>
                </c:pt>
                <c:pt idx="2877">
                  <c:v>183.29588535413501</c:v>
                </c:pt>
                <c:pt idx="2878">
                  <c:v>183.35959612415701</c:v>
                </c:pt>
                <c:pt idx="2879">
                  <c:v>183.42330689417901</c:v>
                </c:pt>
                <c:pt idx="2880">
                  <c:v>183.487017664202</c:v>
                </c:pt>
                <c:pt idx="2881">
                  <c:v>183.550728434224</c:v>
                </c:pt>
                <c:pt idx="2882">
                  <c:v>183.614439204246</c:v>
                </c:pt>
                <c:pt idx="2883">
                  <c:v>183.678149974268</c:v>
                </c:pt>
                <c:pt idx="2884">
                  <c:v>183.74186074429099</c:v>
                </c:pt>
                <c:pt idx="2885">
                  <c:v>183.80557151431299</c:v>
                </c:pt>
                <c:pt idx="2886">
                  <c:v>183.86928228433499</c:v>
                </c:pt>
                <c:pt idx="2887">
                  <c:v>183.93299305435701</c:v>
                </c:pt>
                <c:pt idx="2888">
                  <c:v>183.99670382438001</c:v>
                </c:pt>
                <c:pt idx="2889">
                  <c:v>184.060414594402</c:v>
                </c:pt>
                <c:pt idx="2890">
                  <c:v>184.124125364424</c:v>
                </c:pt>
                <c:pt idx="2891">
                  <c:v>184.187836134447</c:v>
                </c:pt>
                <c:pt idx="2892">
                  <c:v>184.251546904469</c:v>
                </c:pt>
                <c:pt idx="2893">
                  <c:v>184.31525767449099</c:v>
                </c:pt>
                <c:pt idx="2894">
                  <c:v>184.37896844451299</c:v>
                </c:pt>
                <c:pt idx="2895">
                  <c:v>184.44267921453601</c:v>
                </c:pt>
                <c:pt idx="2896">
                  <c:v>184.50638998455801</c:v>
                </c:pt>
                <c:pt idx="2897">
                  <c:v>184.57010075458001</c:v>
                </c:pt>
                <c:pt idx="2898">
                  <c:v>184.633811524603</c:v>
                </c:pt>
                <c:pt idx="2899">
                  <c:v>184.697522294625</c:v>
                </c:pt>
                <c:pt idx="2900">
                  <c:v>184.761233064647</c:v>
                </c:pt>
                <c:pt idx="2901">
                  <c:v>184.824943834669</c:v>
                </c:pt>
                <c:pt idx="2902">
                  <c:v>184.88865460469199</c:v>
                </c:pt>
                <c:pt idx="2903">
                  <c:v>184.95236537471399</c:v>
                </c:pt>
                <c:pt idx="2904">
                  <c:v>185.01607614473599</c:v>
                </c:pt>
                <c:pt idx="2905">
                  <c:v>185.07978691475901</c:v>
                </c:pt>
                <c:pt idx="2906">
                  <c:v>185.14349768478101</c:v>
                </c:pt>
                <c:pt idx="2907">
                  <c:v>185.20720845480301</c:v>
                </c:pt>
                <c:pt idx="2908">
                  <c:v>185.27091922482501</c:v>
                </c:pt>
                <c:pt idx="2909">
                  <c:v>185.334629994848</c:v>
                </c:pt>
                <c:pt idx="2910">
                  <c:v>185.39834076487</c:v>
                </c:pt>
                <c:pt idx="2911">
                  <c:v>185.462051534892</c:v>
                </c:pt>
                <c:pt idx="2912">
                  <c:v>185.52576230491499</c:v>
                </c:pt>
                <c:pt idx="2913">
                  <c:v>185.58947307493699</c:v>
                </c:pt>
                <c:pt idx="2914">
                  <c:v>185.65318384495899</c:v>
                </c:pt>
                <c:pt idx="2915">
                  <c:v>185.71689461498099</c:v>
                </c:pt>
                <c:pt idx="2916">
                  <c:v>185.78060538500401</c:v>
                </c:pt>
                <c:pt idx="2917">
                  <c:v>185.84431615502601</c:v>
                </c:pt>
                <c:pt idx="2918">
                  <c:v>185.90802692504801</c:v>
                </c:pt>
                <c:pt idx="2919">
                  <c:v>185.971737695071</c:v>
                </c:pt>
                <c:pt idx="2920">
                  <c:v>186.035448465093</c:v>
                </c:pt>
                <c:pt idx="2921">
                  <c:v>186.099159235115</c:v>
                </c:pt>
                <c:pt idx="2922">
                  <c:v>186.16287000513699</c:v>
                </c:pt>
                <c:pt idx="2923">
                  <c:v>186.22658077515999</c:v>
                </c:pt>
                <c:pt idx="2924">
                  <c:v>186.29029154518199</c:v>
                </c:pt>
                <c:pt idx="2925">
                  <c:v>186.35400231520401</c:v>
                </c:pt>
                <c:pt idx="2926">
                  <c:v>186.41771308522701</c:v>
                </c:pt>
                <c:pt idx="2927">
                  <c:v>186.48142385524901</c:v>
                </c:pt>
                <c:pt idx="2928">
                  <c:v>186.545134625271</c:v>
                </c:pt>
                <c:pt idx="2929">
                  <c:v>186.608845395293</c:v>
                </c:pt>
                <c:pt idx="2930">
                  <c:v>186.672556165316</c:v>
                </c:pt>
                <c:pt idx="2931">
                  <c:v>186.73626693533799</c:v>
                </c:pt>
                <c:pt idx="2932">
                  <c:v>186.79997770535999</c:v>
                </c:pt>
                <c:pt idx="2933">
                  <c:v>186.86368847538199</c:v>
                </c:pt>
                <c:pt idx="2934">
                  <c:v>186.92739924540501</c:v>
                </c:pt>
                <c:pt idx="2935">
                  <c:v>186.99111001542701</c:v>
                </c:pt>
                <c:pt idx="2936">
                  <c:v>187.05482078544901</c:v>
                </c:pt>
                <c:pt idx="2937">
                  <c:v>187.118531555472</c:v>
                </c:pt>
                <c:pt idx="2938">
                  <c:v>187.182242325494</c:v>
                </c:pt>
                <c:pt idx="2939">
                  <c:v>187.245953095516</c:v>
                </c:pt>
                <c:pt idx="2940">
                  <c:v>187.309663865538</c:v>
                </c:pt>
                <c:pt idx="2941">
                  <c:v>187.37337463556099</c:v>
                </c:pt>
                <c:pt idx="2942">
                  <c:v>187.43708540558299</c:v>
                </c:pt>
                <c:pt idx="2943">
                  <c:v>187.50079617560499</c:v>
                </c:pt>
                <c:pt idx="2944">
                  <c:v>187.56450694562801</c:v>
                </c:pt>
                <c:pt idx="2945">
                  <c:v>187.62821771565001</c:v>
                </c:pt>
                <c:pt idx="2946">
                  <c:v>187.69192848567201</c:v>
                </c:pt>
                <c:pt idx="2947">
                  <c:v>187.75563925569401</c:v>
                </c:pt>
                <c:pt idx="2948">
                  <c:v>187.819350025717</c:v>
                </c:pt>
                <c:pt idx="2949">
                  <c:v>187.883060795739</c:v>
                </c:pt>
                <c:pt idx="2950">
                  <c:v>187.946771565761</c:v>
                </c:pt>
                <c:pt idx="2951">
                  <c:v>188.01048233578399</c:v>
                </c:pt>
                <c:pt idx="2952">
                  <c:v>188.07419310580599</c:v>
                </c:pt>
                <c:pt idx="2953">
                  <c:v>188.13790387582799</c:v>
                </c:pt>
                <c:pt idx="2954">
                  <c:v>188.20161464584999</c:v>
                </c:pt>
                <c:pt idx="2955">
                  <c:v>188.26532541587301</c:v>
                </c:pt>
                <c:pt idx="2956">
                  <c:v>188.32903618589501</c:v>
                </c:pt>
                <c:pt idx="2957">
                  <c:v>188.392746955917</c:v>
                </c:pt>
                <c:pt idx="2958">
                  <c:v>188.45645772594</c:v>
                </c:pt>
                <c:pt idx="2959">
                  <c:v>188.520168495962</c:v>
                </c:pt>
                <c:pt idx="2960">
                  <c:v>188.583879265984</c:v>
                </c:pt>
                <c:pt idx="2961">
                  <c:v>188.64759003600599</c:v>
                </c:pt>
                <c:pt idx="2962">
                  <c:v>188.71130080602899</c:v>
                </c:pt>
                <c:pt idx="2963">
                  <c:v>188.77501157605101</c:v>
                </c:pt>
                <c:pt idx="2964">
                  <c:v>188.83872234607301</c:v>
                </c:pt>
                <c:pt idx="2965">
                  <c:v>188.90243311609601</c:v>
                </c:pt>
                <c:pt idx="2966">
                  <c:v>188.966143886118</c:v>
                </c:pt>
                <c:pt idx="2967">
                  <c:v>189.02985465614</c:v>
                </c:pt>
                <c:pt idx="2968">
                  <c:v>189.093565426162</c:v>
                </c:pt>
                <c:pt idx="2969">
                  <c:v>189.15727619618499</c:v>
                </c:pt>
                <c:pt idx="2970">
                  <c:v>189.22098696620699</c:v>
                </c:pt>
                <c:pt idx="2971">
                  <c:v>189.28469773622899</c:v>
                </c:pt>
                <c:pt idx="2972">
                  <c:v>189.34840850625201</c:v>
                </c:pt>
                <c:pt idx="2973">
                  <c:v>189.41211927627401</c:v>
                </c:pt>
                <c:pt idx="2974">
                  <c:v>189.47583004629601</c:v>
                </c:pt>
                <c:pt idx="2975">
                  <c:v>189.53954081631801</c:v>
                </c:pt>
                <c:pt idx="2976">
                  <c:v>189.603251586341</c:v>
                </c:pt>
                <c:pt idx="2977">
                  <c:v>189.666962356363</c:v>
                </c:pt>
                <c:pt idx="2978">
                  <c:v>189.730673126385</c:v>
                </c:pt>
                <c:pt idx="2979">
                  <c:v>189.794383896407</c:v>
                </c:pt>
                <c:pt idx="2980">
                  <c:v>189.85809466642999</c:v>
                </c:pt>
                <c:pt idx="2981">
                  <c:v>189.92180543645199</c:v>
                </c:pt>
                <c:pt idx="2982">
                  <c:v>189.98551620647399</c:v>
                </c:pt>
                <c:pt idx="2983">
                  <c:v>190.04922697649701</c:v>
                </c:pt>
                <c:pt idx="2984">
                  <c:v>190.11293774651901</c:v>
                </c:pt>
                <c:pt idx="2985">
                  <c:v>190.17664851654101</c:v>
                </c:pt>
                <c:pt idx="2986">
                  <c:v>190.24035928656301</c:v>
                </c:pt>
                <c:pt idx="2987">
                  <c:v>190.304070056586</c:v>
                </c:pt>
                <c:pt idx="2988">
                  <c:v>190.367780826608</c:v>
                </c:pt>
                <c:pt idx="2989">
                  <c:v>190.43149159663</c:v>
                </c:pt>
                <c:pt idx="2990">
                  <c:v>190.49520236665299</c:v>
                </c:pt>
                <c:pt idx="2991">
                  <c:v>190.55891313667499</c:v>
                </c:pt>
                <c:pt idx="2992">
                  <c:v>190.62262390669699</c:v>
                </c:pt>
                <c:pt idx="2993">
                  <c:v>190.68633467671901</c:v>
                </c:pt>
                <c:pt idx="2994">
                  <c:v>190.75004544674201</c:v>
                </c:pt>
                <c:pt idx="2995">
                  <c:v>190.81375621676401</c:v>
                </c:pt>
                <c:pt idx="2996">
                  <c:v>190.877466986786</c:v>
                </c:pt>
                <c:pt idx="2997">
                  <c:v>190.941177756809</c:v>
                </c:pt>
                <c:pt idx="2998">
                  <c:v>191.004888526831</c:v>
                </c:pt>
                <c:pt idx="2999">
                  <c:v>191.06859929685299</c:v>
                </c:pt>
                <c:pt idx="3000">
                  <c:v>191.13231006687499</c:v>
                </c:pt>
                <c:pt idx="3001">
                  <c:v>191.19602083689799</c:v>
                </c:pt>
                <c:pt idx="3002">
                  <c:v>191.25973160692001</c:v>
                </c:pt>
                <c:pt idx="3003">
                  <c:v>191.32344237694201</c:v>
                </c:pt>
                <c:pt idx="3004">
                  <c:v>191.38715314696501</c:v>
                </c:pt>
                <c:pt idx="3005">
                  <c:v>191.450863916987</c:v>
                </c:pt>
                <c:pt idx="3006">
                  <c:v>191.514574687009</c:v>
                </c:pt>
                <c:pt idx="3007">
                  <c:v>191.578285457031</c:v>
                </c:pt>
                <c:pt idx="3008">
                  <c:v>191.64199622705399</c:v>
                </c:pt>
                <c:pt idx="3009">
                  <c:v>191.70570699707599</c:v>
                </c:pt>
                <c:pt idx="3010">
                  <c:v>191.76941776709799</c:v>
                </c:pt>
                <c:pt idx="3011">
                  <c:v>191.83312853712101</c:v>
                </c:pt>
                <c:pt idx="3012">
                  <c:v>191.89683930714301</c:v>
                </c:pt>
                <c:pt idx="3013">
                  <c:v>191.96055007716501</c:v>
                </c:pt>
                <c:pt idx="3014">
                  <c:v>192.02426084718701</c:v>
                </c:pt>
                <c:pt idx="3015">
                  <c:v>192.08797161721</c:v>
                </c:pt>
                <c:pt idx="3016">
                  <c:v>192.151682387232</c:v>
                </c:pt>
                <c:pt idx="3017">
                  <c:v>192.215393157254</c:v>
                </c:pt>
                <c:pt idx="3018">
                  <c:v>192.27910392727699</c:v>
                </c:pt>
                <c:pt idx="3019">
                  <c:v>192.34281469729899</c:v>
                </c:pt>
                <c:pt idx="3020">
                  <c:v>192.40652546732099</c:v>
                </c:pt>
                <c:pt idx="3021">
                  <c:v>192.47023623734299</c:v>
                </c:pt>
                <c:pt idx="3022">
                  <c:v>192.53394700736601</c:v>
                </c:pt>
                <c:pt idx="3023">
                  <c:v>192.59765777738801</c:v>
                </c:pt>
                <c:pt idx="3024">
                  <c:v>192.66136854741001</c:v>
                </c:pt>
                <c:pt idx="3025">
                  <c:v>192.725079317433</c:v>
                </c:pt>
                <c:pt idx="3026">
                  <c:v>192.788790087455</c:v>
                </c:pt>
                <c:pt idx="3027">
                  <c:v>192.852500857477</c:v>
                </c:pt>
                <c:pt idx="3028">
                  <c:v>192.916211627499</c:v>
                </c:pt>
                <c:pt idx="3029">
                  <c:v>192.97992239752199</c:v>
                </c:pt>
                <c:pt idx="3030">
                  <c:v>193.04363316754399</c:v>
                </c:pt>
                <c:pt idx="3031">
                  <c:v>193.10734393756599</c:v>
                </c:pt>
                <c:pt idx="3032">
                  <c:v>193.17105470758801</c:v>
                </c:pt>
                <c:pt idx="3033">
                  <c:v>193.23476547761101</c:v>
                </c:pt>
                <c:pt idx="3034">
                  <c:v>193.298476247633</c:v>
                </c:pt>
                <c:pt idx="3035">
                  <c:v>193.362187017655</c:v>
                </c:pt>
                <c:pt idx="3036">
                  <c:v>193.425897787678</c:v>
                </c:pt>
                <c:pt idx="3037">
                  <c:v>193.4896085577</c:v>
                </c:pt>
                <c:pt idx="3038">
                  <c:v>193.55331932772199</c:v>
                </c:pt>
                <c:pt idx="3039">
                  <c:v>193.61703009774399</c:v>
                </c:pt>
                <c:pt idx="3040">
                  <c:v>193.68074086776701</c:v>
                </c:pt>
                <c:pt idx="3041">
                  <c:v>193.74445163778901</c:v>
                </c:pt>
                <c:pt idx="3042">
                  <c:v>193.80816240781101</c:v>
                </c:pt>
                <c:pt idx="3043">
                  <c:v>193.871873177834</c:v>
                </c:pt>
                <c:pt idx="3044">
                  <c:v>193.935583947856</c:v>
                </c:pt>
                <c:pt idx="3045">
                  <c:v>193.999294717878</c:v>
                </c:pt>
                <c:pt idx="3046">
                  <c:v>194.0630054879</c:v>
                </c:pt>
                <c:pt idx="3047">
                  <c:v>194.12671625792299</c:v>
                </c:pt>
                <c:pt idx="3048">
                  <c:v>194.19042702794499</c:v>
                </c:pt>
                <c:pt idx="3049">
                  <c:v>194.25413779796699</c:v>
                </c:pt>
                <c:pt idx="3050">
                  <c:v>194.31784856799001</c:v>
                </c:pt>
                <c:pt idx="3051">
                  <c:v>194.38155933801201</c:v>
                </c:pt>
                <c:pt idx="3052">
                  <c:v>194.44527010803401</c:v>
                </c:pt>
                <c:pt idx="3053">
                  <c:v>194.50898087805601</c:v>
                </c:pt>
                <c:pt idx="3054">
                  <c:v>194.572691648079</c:v>
                </c:pt>
                <c:pt idx="3055">
                  <c:v>194.636402418101</c:v>
                </c:pt>
                <c:pt idx="3056">
                  <c:v>194.700113188123</c:v>
                </c:pt>
                <c:pt idx="3057">
                  <c:v>194.76382395814599</c:v>
                </c:pt>
                <c:pt idx="3058">
                  <c:v>194.82753472816799</c:v>
                </c:pt>
                <c:pt idx="3059">
                  <c:v>194.89124549818999</c:v>
                </c:pt>
                <c:pt idx="3060">
                  <c:v>194.95495626821199</c:v>
                </c:pt>
                <c:pt idx="3061">
                  <c:v>195.01866703823501</c:v>
                </c:pt>
                <c:pt idx="3062">
                  <c:v>195.08237780825701</c:v>
                </c:pt>
                <c:pt idx="3063">
                  <c:v>195.14608857827901</c:v>
                </c:pt>
                <c:pt idx="3064">
                  <c:v>195.209799348302</c:v>
                </c:pt>
                <c:pt idx="3065">
                  <c:v>195.273510118324</c:v>
                </c:pt>
                <c:pt idx="3066">
                  <c:v>195.337220888346</c:v>
                </c:pt>
                <c:pt idx="3067">
                  <c:v>195.40093165836799</c:v>
                </c:pt>
                <c:pt idx="3068">
                  <c:v>195.46464242839099</c:v>
                </c:pt>
                <c:pt idx="3069">
                  <c:v>195.52835319841299</c:v>
                </c:pt>
                <c:pt idx="3070">
                  <c:v>195.59206396843501</c:v>
                </c:pt>
                <c:pt idx="3071">
                  <c:v>195.65577473845801</c:v>
                </c:pt>
                <c:pt idx="3072">
                  <c:v>195.71948550848001</c:v>
                </c:pt>
                <c:pt idx="3073">
                  <c:v>195.783196278502</c:v>
                </c:pt>
                <c:pt idx="3074">
                  <c:v>195.846907048524</c:v>
                </c:pt>
                <c:pt idx="3075">
                  <c:v>195.910617818547</c:v>
                </c:pt>
                <c:pt idx="3076">
                  <c:v>195.97432858856899</c:v>
                </c:pt>
                <c:pt idx="3077">
                  <c:v>196.03803935859099</c:v>
                </c:pt>
                <c:pt idx="3078">
                  <c:v>196.10175012861299</c:v>
                </c:pt>
                <c:pt idx="3079">
                  <c:v>196.16546089863601</c:v>
                </c:pt>
                <c:pt idx="3080">
                  <c:v>196.22917166865801</c:v>
                </c:pt>
                <c:pt idx="3081">
                  <c:v>196.29288243868001</c:v>
                </c:pt>
                <c:pt idx="3082">
                  <c:v>196.356593208703</c:v>
                </c:pt>
                <c:pt idx="3083">
                  <c:v>196.420303978725</c:v>
                </c:pt>
                <c:pt idx="3084">
                  <c:v>196.484014748747</c:v>
                </c:pt>
                <c:pt idx="3085">
                  <c:v>196.547725518769</c:v>
                </c:pt>
                <c:pt idx="3086">
                  <c:v>196.61143628879199</c:v>
                </c:pt>
                <c:pt idx="3087">
                  <c:v>196.67514705881399</c:v>
                </c:pt>
                <c:pt idx="3088">
                  <c:v>196.73885782883599</c:v>
                </c:pt>
                <c:pt idx="3089">
                  <c:v>196.80256859885901</c:v>
                </c:pt>
                <c:pt idx="3090">
                  <c:v>196.86627936888101</c:v>
                </c:pt>
                <c:pt idx="3091">
                  <c:v>196.92999013890301</c:v>
                </c:pt>
                <c:pt idx="3092">
                  <c:v>196.99370090892501</c:v>
                </c:pt>
                <c:pt idx="3093">
                  <c:v>197.057411678948</c:v>
                </c:pt>
                <c:pt idx="3094">
                  <c:v>197.12112244897</c:v>
                </c:pt>
                <c:pt idx="3095">
                  <c:v>197.184833218992</c:v>
                </c:pt>
                <c:pt idx="3096">
                  <c:v>197.24854398901499</c:v>
                </c:pt>
                <c:pt idx="3097">
                  <c:v>197.31225475903699</c:v>
                </c:pt>
                <c:pt idx="3098">
                  <c:v>197.37596552905899</c:v>
                </c:pt>
                <c:pt idx="3099">
                  <c:v>197.43967629908099</c:v>
                </c:pt>
                <c:pt idx="3100">
                  <c:v>197.50338706910401</c:v>
                </c:pt>
                <c:pt idx="3101">
                  <c:v>197.56709783912601</c:v>
                </c:pt>
                <c:pt idx="3102">
                  <c:v>197.630808609148</c:v>
                </c:pt>
                <c:pt idx="3103">
                  <c:v>197.694519379171</c:v>
                </c:pt>
                <c:pt idx="3104">
                  <c:v>197.758230149193</c:v>
                </c:pt>
                <c:pt idx="3105">
                  <c:v>197.821940919215</c:v>
                </c:pt>
                <c:pt idx="3106">
                  <c:v>197.88565168923699</c:v>
                </c:pt>
                <c:pt idx="3107">
                  <c:v>197.94936245925999</c:v>
                </c:pt>
                <c:pt idx="3108">
                  <c:v>198.01307322928201</c:v>
                </c:pt>
                <c:pt idx="3109">
                  <c:v>198.07678399930401</c:v>
                </c:pt>
                <c:pt idx="3110">
                  <c:v>198.14049476932701</c:v>
                </c:pt>
                <c:pt idx="3111">
                  <c:v>198.204205539349</c:v>
                </c:pt>
                <c:pt idx="3112">
                  <c:v>198.267916309371</c:v>
                </c:pt>
                <c:pt idx="3113">
                  <c:v>198.331627079393</c:v>
                </c:pt>
                <c:pt idx="3114">
                  <c:v>198.39533784941599</c:v>
                </c:pt>
                <c:pt idx="3115">
                  <c:v>198.45904861943799</c:v>
                </c:pt>
                <c:pt idx="3116">
                  <c:v>198.52275938945999</c:v>
                </c:pt>
                <c:pt idx="3117">
                  <c:v>198.58647015948301</c:v>
                </c:pt>
                <c:pt idx="3118">
                  <c:v>198.65018092950501</c:v>
                </c:pt>
                <c:pt idx="3119">
                  <c:v>198.71389169952701</c:v>
                </c:pt>
                <c:pt idx="3120">
                  <c:v>198.77760246954901</c:v>
                </c:pt>
                <c:pt idx="3121">
                  <c:v>198.841313239572</c:v>
                </c:pt>
                <c:pt idx="3122">
                  <c:v>198.905024009594</c:v>
                </c:pt>
                <c:pt idx="3123">
                  <c:v>198.968734779616</c:v>
                </c:pt>
                <c:pt idx="3124">
                  <c:v>199.032445549638</c:v>
                </c:pt>
                <c:pt idx="3125">
                  <c:v>199.09615631966099</c:v>
                </c:pt>
                <c:pt idx="3126">
                  <c:v>199.15986708968299</c:v>
                </c:pt>
                <c:pt idx="3127">
                  <c:v>199.22357785970499</c:v>
                </c:pt>
                <c:pt idx="3128">
                  <c:v>199.28728862972801</c:v>
                </c:pt>
                <c:pt idx="3129">
                  <c:v>199.35099939975001</c:v>
                </c:pt>
                <c:pt idx="3130">
                  <c:v>199.41471016977201</c:v>
                </c:pt>
                <c:pt idx="3131">
                  <c:v>199.47842093979401</c:v>
                </c:pt>
                <c:pt idx="3132">
                  <c:v>199.542131709817</c:v>
                </c:pt>
                <c:pt idx="3133">
                  <c:v>199.605842479839</c:v>
                </c:pt>
                <c:pt idx="3134">
                  <c:v>199.669553249861</c:v>
                </c:pt>
                <c:pt idx="3135">
                  <c:v>199.73326401988399</c:v>
                </c:pt>
                <c:pt idx="3136">
                  <c:v>199.79697478990599</c:v>
                </c:pt>
                <c:pt idx="3137">
                  <c:v>199.86068555992799</c:v>
                </c:pt>
                <c:pt idx="3138">
                  <c:v>199.92439632995001</c:v>
                </c:pt>
                <c:pt idx="3139">
                  <c:v>199.98810709997301</c:v>
                </c:pt>
                <c:pt idx="3140">
                  <c:v>200.05181786999501</c:v>
                </c:pt>
                <c:pt idx="3141">
                  <c:v>200.115528640017</c:v>
                </c:pt>
                <c:pt idx="3142">
                  <c:v>200.17923941004</c:v>
                </c:pt>
                <c:pt idx="3143">
                  <c:v>200.242950180062</c:v>
                </c:pt>
                <c:pt idx="3144">
                  <c:v>200.30666095008399</c:v>
                </c:pt>
                <c:pt idx="3145">
                  <c:v>200.37037172010599</c:v>
                </c:pt>
                <c:pt idx="3146">
                  <c:v>200.43408249012899</c:v>
                </c:pt>
                <c:pt idx="3147">
                  <c:v>200.49779326015101</c:v>
                </c:pt>
                <c:pt idx="3148">
                  <c:v>200.56150403017301</c:v>
                </c:pt>
                <c:pt idx="3149">
                  <c:v>200.62521480019601</c:v>
                </c:pt>
                <c:pt idx="3150">
                  <c:v>200.688925570218</c:v>
                </c:pt>
                <c:pt idx="3151">
                  <c:v>200.75263634024</c:v>
                </c:pt>
                <c:pt idx="3152">
                  <c:v>200.816347110262</c:v>
                </c:pt>
                <c:pt idx="3153">
                  <c:v>200.88005788028499</c:v>
                </c:pt>
                <c:pt idx="3154">
                  <c:v>200.94376865030699</c:v>
                </c:pt>
                <c:pt idx="3155">
                  <c:v>201.00747942032899</c:v>
                </c:pt>
                <c:pt idx="3156">
                  <c:v>201.07119019035201</c:v>
                </c:pt>
                <c:pt idx="3157">
                  <c:v>201.13490096037401</c:v>
                </c:pt>
                <c:pt idx="3158">
                  <c:v>201.19861173039601</c:v>
                </c:pt>
                <c:pt idx="3159">
                  <c:v>201.26232250041801</c:v>
                </c:pt>
                <c:pt idx="3160">
                  <c:v>201.326033270441</c:v>
                </c:pt>
                <c:pt idx="3161">
                  <c:v>201.389744040463</c:v>
                </c:pt>
                <c:pt idx="3162">
                  <c:v>201.453454810485</c:v>
                </c:pt>
                <c:pt idx="3163">
                  <c:v>201.51716558050799</c:v>
                </c:pt>
                <c:pt idx="3164">
                  <c:v>201.58087635052999</c:v>
                </c:pt>
                <c:pt idx="3165">
                  <c:v>201.64458712055199</c:v>
                </c:pt>
                <c:pt idx="3166">
                  <c:v>201.70829789057399</c:v>
                </c:pt>
                <c:pt idx="3167">
                  <c:v>201.77200866059701</c:v>
                </c:pt>
                <c:pt idx="3168">
                  <c:v>201.83571943061901</c:v>
                </c:pt>
                <c:pt idx="3169">
                  <c:v>201.89943020064101</c:v>
                </c:pt>
                <c:pt idx="3170">
                  <c:v>201.963140970664</c:v>
                </c:pt>
                <c:pt idx="3171">
                  <c:v>202.026851740686</c:v>
                </c:pt>
                <c:pt idx="3172">
                  <c:v>202.090562510708</c:v>
                </c:pt>
                <c:pt idx="3173">
                  <c:v>202.15427328073</c:v>
                </c:pt>
                <c:pt idx="3174">
                  <c:v>202.21798405075299</c:v>
                </c:pt>
                <c:pt idx="3175">
                  <c:v>202.28169482077499</c:v>
                </c:pt>
                <c:pt idx="3176">
                  <c:v>202.34540559079699</c:v>
                </c:pt>
                <c:pt idx="3177">
                  <c:v>202.40911636081901</c:v>
                </c:pt>
                <c:pt idx="3178">
                  <c:v>202.47282713084201</c:v>
                </c:pt>
                <c:pt idx="3179">
                  <c:v>202.536537900864</c:v>
                </c:pt>
                <c:pt idx="3180">
                  <c:v>202.600248670886</c:v>
                </c:pt>
                <c:pt idx="3181">
                  <c:v>202.663959440909</c:v>
                </c:pt>
                <c:pt idx="3182">
                  <c:v>202.727670210931</c:v>
                </c:pt>
                <c:pt idx="3183">
                  <c:v>202.79138098095299</c:v>
                </c:pt>
                <c:pt idx="3184">
                  <c:v>202.85509175097499</c:v>
                </c:pt>
                <c:pt idx="3185">
                  <c:v>202.91880252099801</c:v>
                </c:pt>
                <c:pt idx="3186">
                  <c:v>202.98251329102001</c:v>
                </c:pt>
                <c:pt idx="3187">
                  <c:v>203.04622406104201</c:v>
                </c:pt>
                <c:pt idx="3188">
                  <c:v>203.109934831065</c:v>
                </c:pt>
                <c:pt idx="3189">
                  <c:v>203.173645601087</c:v>
                </c:pt>
                <c:pt idx="3190">
                  <c:v>203.237356371109</c:v>
                </c:pt>
                <c:pt idx="3191">
                  <c:v>203.301067141131</c:v>
                </c:pt>
                <c:pt idx="3192">
                  <c:v>203.36477791115399</c:v>
                </c:pt>
                <c:pt idx="3193">
                  <c:v>203.42848868117599</c:v>
                </c:pt>
                <c:pt idx="3194">
                  <c:v>203.49219945119799</c:v>
                </c:pt>
                <c:pt idx="3195">
                  <c:v>203.55591022122101</c:v>
                </c:pt>
                <c:pt idx="3196">
                  <c:v>203.61962099124301</c:v>
                </c:pt>
                <c:pt idx="3197">
                  <c:v>203.68333176126501</c:v>
                </c:pt>
                <c:pt idx="3198">
                  <c:v>203.74704253128701</c:v>
                </c:pt>
                <c:pt idx="3199">
                  <c:v>203.81075330131</c:v>
                </c:pt>
                <c:pt idx="3200">
                  <c:v>203.874464071332</c:v>
                </c:pt>
                <c:pt idx="3201">
                  <c:v>203.938174841354</c:v>
                </c:pt>
                <c:pt idx="3202">
                  <c:v>204.00188561137699</c:v>
                </c:pt>
                <c:pt idx="3203">
                  <c:v>204.06559638139899</c:v>
                </c:pt>
                <c:pt idx="3204">
                  <c:v>204.12930715142099</c:v>
                </c:pt>
                <c:pt idx="3205">
                  <c:v>204.19301792144299</c:v>
                </c:pt>
                <c:pt idx="3206">
                  <c:v>204.25672869146601</c:v>
                </c:pt>
                <c:pt idx="3207">
                  <c:v>204.32043946148801</c:v>
                </c:pt>
                <c:pt idx="3208">
                  <c:v>204.38415023151001</c:v>
                </c:pt>
                <c:pt idx="3209">
                  <c:v>204.447861001533</c:v>
                </c:pt>
                <c:pt idx="3210">
                  <c:v>204.511571771555</c:v>
                </c:pt>
                <c:pt idx="3211">
                  <c:v>204.575282541577</c:v>
                </c:pt>
                <c:pt idx="3212">
                  <c:v>204.63899331159899</c:v>
                </c:pt>
                <c:pt idx="3213">
                  <c:v>204.70270408162199</c:v>
                </c:pt>
                <c:pt idx="3214">
                  <c:v>204.76641485164399</c:v>
                </c:pt>
                <c:pt idx="3215">
                  <c:v>204.83012562166601</c:v>
                </c:pt>
                <c:pt idx="3216">
                  <c:v>204.89383639168901</c:v>
                </c:pt>
                <c:pt idx="3217">
                  <c:v>204.95754716171101</c:v>
                </c:pt>
                <c:pt idx="3218">
                  <c:v>205.021257931733</c:v>
                </c:pt>
                <c:pt idx="3219">
                  <c:v>205.084968701755</c:v>
                </c:pt>
                <c:pt idx="3220">
                  <c:v>205.148679471778</c:v>
                </c:pt>
                <c:pt idx="3221">
                  <c:v>205.21239024179999</c:v>
                </c:pt>
                <c:pt idx="3222">
                  <c:v>205.27610101182199</c:v>
                </c:pt>
                <c:pt idx="3223">
                  <c:v>205.33981178184399</c:v>
                </c:pt>
                <c:pt idx="3224">
                  <c:v>205.40352255186701</c:v>
                </c:pt>
                <c:pt idx="3225">
                  <c:v>205.46723332188901</c:v>
                </c:pt>
                <c:pt idx="3226">
                  <c:v>205.53094409191101</c:v>
                </c:pt>
                <c:pt idx="3227">
                  <c:v>205.594654861934</c:v>
                </c:pt>
                <c:pt idx="3228">
                  <c:v>205.658365631956</c:v>
                </c:pt>
                <c:pt idx="3229">
                  <c:v>205.722076401978</c:v>
                </c:pt>
                <c:pt idx="3230">
                  <c:v>205.785787172</c:v>
                </c:pt>
                <c:pt idx="3231">
                  <c:v>205.84949794202299</c:v>
                </c:pt>
                <c:pt idx="3232">
                  <c:v>205.91320871204499</c:v>
                </c:pt>
                <c:pt idx="3233">
                  <c:v>205.97691948206699</c:v>
                </c:pt>
                <c:pt idx="3234">
                  <c:v>206.04063025209001</c:v>
                </c:pt>
                <c:pt idx="3235">
                  <c:v>206.10434102211201</c:v>
                </c:pt>
                <c:pt idx="3236">
                  <c:v>206.16805179213401</c:v>
                </c:pt>
                <c:pt idx="3237">
                  <c:v>206.23176256215601</c:v>
                </c:pt>
                <c:pt idx="3238">
                  <c:v>206.295473332179</c:v>
                </c:pt>
                <c:pt idx="3239">
                  <c:v>206.359184102201</c:v>
                </c:pt>
                <c:pt idx="3240">
                  <c:v>206.422894872223</c:v>
                </c:pt>
                <c:pt idx="3241">
                  <c:v>206.48660564224599</c:v>
                </c:pt>
                <c:pt idx="3242">
                  <c:v>206.55031641226799</c:v>
                </c:pt>
                <c:pt idx="3243">
                  <c:v>206.61402718228999</c:v>
                </c:pt>
                <c:pt idx="3244">
                  <c:v>206.67773795231199</c:v>
                </c:pt>
                <c:pt idx="3245">
                  <c:v>206.74144872233501</c:v>
                </c:pt>
                <c:pt idx="3246">
                  <c:v>206.80515949235701</c:v>
                </c:pt>
                <c:pt idx="3247">
                  <c:v>206.868870262379</c:v>
                </c:pt>
                <c:pt idx="3248">
                  <c:v>206.932581032402</c:v>
                </c:pt>
                <c:pt idx="3249">
                  <c:v>206.996291802424</c:v>
                </c:pt>
                <c:pt idx="3250">
                  <c:v>207.060002572446</c:v>
                </c:pt>
                <c:pt idx="3251">
                  <c:v>207.12371334246799</c:v>
                </c:pt>
                <c:pt idx="3252">
                  <c:v>207.18742411249099</c:v>
                </c:pt>
                <c:pt idx="3253">
                  <c:v>207.25113488251301</c:v>
                </c:pt>
                <c:pt idx="3254">
                  <c:v>207.31484565253501</c:v>
                </c:pt>
                <c:pt idx="3255">
                  <c:v>207.37855642255801</c:v>
                </c:pt>
                <c:pt idx="3256">
                  <c:v>207.44226719258</c:v>
                </c:pt>
                <c:pt idx="3257">
                  <c:v>207.505977962602</c:v>
                </c:pt>
                <c:pt idx="3258">
                  <c:v>207.569688732624</c:v>
                </c:pt>
                <c:pt idx="3259">
                  <c:v>207.63339950264699</c:v>
                </c:pt>
                <c:pt idx="3260">
                  <c:v>207.69711027266899</c:v>
                </c:pt>
                <c:pt idx="3261">
                  <c:v>207.76082104269099</c:v>
                </c:pt>
                <c:pt idx="3262">
                  <c:v>207.82453181271401</c:v>
                </c:pt>
                <c:pt idx="3263">
                  <c:v>207.88824258273601</c:v>
                </c:pt>
                <c:pt idx="3264">
                  <c:v>207.95195335275801</c:v>
                </c:pt>
                <c:pt idx="3265">
                  <c:v>208.01566412278001</c:v>
                </c:pt>
                <c:pt idx="3266">
                  <c:v>208.079374892803</c:v>
                </c:pt>
                <c:pt idx="3267">
                  <c:v>208.143085662825</c:v>
                </c:pt>
                <c:pt idx="3268">
                  <c:v>208.206796432847</c:v>
                </c:pt>
                <c:pt idx="3269">
                  <c:v>208.270507202869</c:v>
                </c:pt>
                <c:pt idx="3270">
                  <c:v>208.33421797289199</c:v>
                </c:pt>
                <c:pt idx="3271">
                  <c:v>208.39792874291399</c:v>
                </c:pt>
                <c:pt idx="3272">
                  <c:v>208.46163951293599</c:v>
                </c:pt>
                <c:pt idx="3273">
                  <c:v>208.52535028295901</c:v>
                </c:pt>
                <c:pt idx="3274">
                  <c:v>208.58906105298101</c:v>
                </c:pt>
                <c:pt idx="3275">
                  <c:v>208.65277182300301</c:v>
                </c:pt>
                <c:pt idx="3276">
                  <c:v>208.71648259302501</c:v>
                </c:pt>
                <c:pt idx="3277">
                  <c:v>208.780193363048</c:v>
                </c:pt>
                <c:pt idx="3278">
                  <c:v>208.84390413307</c:v>
                </c:pt>
                <c:pt idx="3279">
                  <c:v>208.907614903092</c:v>
                </c:pt>
                <c:pt idx="3280">
                  <c:v>208.97132567311499</c:v>
                </c:pt>
                <c:pt idx="3281">
                  <c:v>209.03503644313699</c:v>
                </c:pt>
                <c:pt idx="3282">
                  <c:v>209.09874721315899</c:v>
                </c:pt>
                <c:pt idx="3283">
                  <c:v>209.16245798318101</c:v>
                </c:pt>
                <c:pt idx="3284">
                  <c:v>209.22616875320401</c:v>
                </c:pt>
                <c:pt idx="3285">
                  <c:v>209.28987952322601</c:v>
                </c:pt>
                <c:pt idx="3286">
                  <c:v>209.353590293248</c:v>
                </c:pt>
                <c:pt idx="3287">
                  <c:v>209.417301063271</c:v>
                </c:pt>
                <c:pt idx="3288">
                  <c:v>209.481011833293</c:v>
                </c:pt>
                <c:pt idx="3289">
                  <c:v>209.54472260331499</c:v>
                </c:pt>
                <c:pt idx="3290">
                  <c:v>209.60843337333699</c:v>
                </c:pt>
                <c:pt idx="3291">
                  <c:v>209.67214414335999</c:v>
                </c:pt>
                <c:pt idx="3292">
                  <c:v>209.73585491338201</c:v>
                </c:pt>
                <c:pt idx="3293">
                  <c:v>209.79956568340401</c:v>
                </c:pt>
                <c:pt idx="3294">
                  <c:v>209.86327645342701</c:v>
                </c:pt>
                <c:pt idx="3295">
                  <c:v>209.926987223449</c:v>
                </c:pt>
                <c:pt idx="3296">
                  <c:v>209.990697993471</c:v>
                </c:pt>
                <c:pt idx="3297">
                  <c:v>210.054408763493</c:v>
                </c:pt>
                <c:pt idx="3298">
                  <c:v>210.11811953351599</c:v>
                </c:pt>
                <c:pt idx="3299">
                  <c:v>210.18183030353799</c:v>
                </c:pt>
                <c:pt idx="3300">
                  <c:v>210.24554107355999</c:v>
                </c:pt>
                <c:pt idx="3301">
                  <c:v>210.30925184358301</c:v>
                </c:pt>
                <c:pt idx="3302">
                  <c:v>210.37296261360501</c:v>
                </c:pt>
                <c:pt idx="3303">
                  <c:v>210.43667338362701</c:v>
                </c:pt>
                <c:pt idx="3304">
                  <c:v>210.50038415364901</c:v>
                </c:pt>
                <c:pt idx="3305">
                  <c:v>210.564094923672</c:v>
                </c:pt>
                <c:pt idx="3306">
                  <c:v>210.627805693694</c:v>
                </c:pt>
                <c:pt idx="3307">
                  <c:v>210.691516463716</c:v>
                </c:pt>
                <c:pt idx="3308">
                  <c:v>210.75522723373899</c:v>
                </c:pt>
                <c:pt idx="3309">
                  <c:v>210.81893800376099</c:v>
                </c:pt>
                <c:pt idx="3310">
                  <c:v>210.88264877378299</c:v>
                </c:pt>
                <c:pt idx="3311">
                  <c:v>210.94635954380499</c:v>
                </c:pt>
                <c:pt idx="3312">
                  <c:v>211.01007031382801</c:v>
                </c:pt>
                <c:pt idx="3313">
                  <c:v>211.07378108385001</c:v>
                </c:pt>
                <c:pt idx="3314">
                  <c:v>211.13749185387201</c:v>
                </c:pt>
                <c:pt idx="3315">
                  <c:v>211.201202623895</c:v>
                </c:pt>
                <c:pt idx="3316">
                  <c:v>211.264913393917</c:v>
                </c:pt>
                <c:pt idx="3317">
                  <c:v>211.328624163939</c:v>
                </c:pt>
                <c:pt idx="3318">
                  <c:v>211.392334933961</c:v>
                </c:pt>
                <c:pt idx="3319">
                  <c:v>211.45604570398399</c:v>
                </c:pt>
                <c:pt idx="3320">
                  <c:v>211.51975647400599</c:v>
                </c:pt>
                <c:pt idx="3321">
                  <c:v>211.58346724402799</c:v>
                </c:pt>
                <c:pt idx="3322">
                  <c:v>211.64717801405001</c:v>
                </c:pt>
                <c:pt idx="3323">
                  <c:v>211.71088878407301</c:v>
                </c:pt>
                <c:pt idx="3324">
                  <c:v>211.774599554095</c:v>
                </c:pt>
                <c:pt idx="3325">
                  <c:v>211.838310324117</c:v>
                </c:pt>
                <c:pt idx="3326">
                  <c:v>211.90202109414</c:v>
                </c:pt>
                <c:pt idx="3327">
                  <c:v>211.965731864162</c:v>
                </c:pt>
                <c:pt idx="3328">
                  <c:v>212.02944263418399</c:v>
                </c:pt>
                <c:pt idx="3329">
                  <c:v>212.09315340420599</c:v>
                </c:pt>
                <c:pt idx="3330">
                  <c:v>212.15686417422901</c:v>
                </c:pt>
                <c:pt idx="3331">
                  <c:v>212.22057494425101</c:v>
                </c:pt>
                <c:pt idx="3332">
                  <c:v>212.28428571427301</c:v>
                </c:pt>
                <c:pt idx="3333">
                  <c:v>212.347996484296</c:v>
                </c:pt>
                <c:pt idx="3334">
                  <c:v>212.411707254318</c:v>
                </c:pt>
                <c:pt idx="3335">
                  <c:v>212.47541802434</c:v>
                </c:pt>
                <c:pt idx="3336">
                  <c:v>212.539128794362</c:v>
                </c:pt>
                <c:pt idx="3337">
                  <c:v>212.60283956438499</c:v>
                </c:pt>
                <c:pt idx="3338">
                  <c:v>212.66655033440699</c:v>
                </c:pt>
                <c:pt idx="3339">
                  <c:v>212.73026110442899</c:v>
                </c:pt>
                <c:pt idx="3340">
                  <c:v>212.79397187445201</c:v>
                </c:pt>
                <c:pt idx="3341">
                  <c:v>212.85768264447401</c:v>
                </c:pt>
                <c:pt idx="3342">
                  <c:v>212.92139341449601</c:v>
                </c:pt>
                <c:pt idx="3343">
                  <c:v>212.98510418451801</c:v>
                </c:pt>
                <c:pt idx="3344">
                  <c:v>213.048814954541</c:v>
                </c:pt>
                <c:pt idx="3345">
                  <c:v>213.112525724563</c:v>
                </c:pt>
                <c:pt idx="3346">
                  <c:v>213.176236494585</c:v>
                </c:pt>
                <c:pt idx="3347">
                  <c:v>213.23994726460799</c:v>
                </c:pt>
                <c:pt idx="3348">
                  <c:v>213.30365803462999</c:v>
                </c:pt>
                <c:pt idx="3349">
                  <c:v>213.36736880465199</c:v>
                </c:pt>
                <c:pt idx="3350">
                  <c:v>213.43107957467399</c:v>
                </c:pt>
                <c:pt idx="3351">
                  <c:v>213.49479034469701</c:v>
                </c:pt>
                <c:pt idx="3352">
                  <c:v>213.55850111471901</c:v>
                </c:pt>
                <c:pt idx="3353">
                  <c:v>213.62221188474101</c:v>
                </c:pt>
                <c:pt idx="3354">
                  <c:v>213.685922654764</c:v>
                </c:pt>
                <c:pt idx="3355">
                  <c:v>213.749633424786</c:v>
                </c:pt>
                <c:pt idx="3356">
                  <c:v>213.813344194808</c:v>
                </c:pt>
                <c:pt idx="3357">
                  <c:v>213.87705496482999</c:v>
                </c:pt>
                <c:pt idx="3358">
                  <c:v>213.94076573485299</c:v>
                </c:pt>
                <c:pt idx="3359">
                  <c:v>214.00447650487499</c:v>
                </c:pt>
                <c:pt idx="3360">
                  <c:v>214.06818727489701</c:v>
                </c:pt>
                <c:pt idx="3361">
                  <c:v>214.13189804492001</c:v>
                </c:pt>
                <c:pt idx="3362">
                  <c:v>214.19560881494201</c:v>
                </c:pt>
                <c:pt idx="3363">
                  <c:v>214.259319584964</c:v>
                </c:pt>
                <c:pt idx="3364">
                  <c:v>214.323030354986</c:v>
                </c:pt>
                <c:pt idx="3365">
                  <c:v>214.386741125009</c:v>
                </c:pt>
                <c:pt idx="3366">
                  <c:v>214.45045189503099</c:v>
                </c:pt>
                <c:pt idx="3367">
                  <c:v>214.51416266505299</c:v>
                </c:pt>
                <c:pt idx="3368">
                  <c:v>214.57787343507499</c:v>
                </c:pt>
                <c:pt idx="3369">
                  <c:v>214.64158420509801</c:v>
                </c:pt>
                <c:pt idx="3370">
                  <c:v>214.70529497512001</c:v>
                </c:pt>
                <c:pt idx="3371">
                  <c:v>214.76900574514201</c:v>
                </c:pt>
                <c:pt idx="3372">
                  <c:v>214.832716515165</c:v>
                </c:pt>
                <c:pt idx="3373">
                  <c:v>214.896427285187</c:v>
                </c:pt>
                <c:pt idx="3374">
                  <c:v>214.960138055209</c:v>
                </c:pt>
                <c:pt idx="3375">
                  <c:v>215.023848825231</c:v>
                </c:pt>
                <c:pt idx="3376">
                  <c:v>215.08755959525399</c:v>
                </c:pt>
                <c:pt idx="3377">
                  <c:v>215.15127036527599</c:v>
                </c:pt>
                <c:pt idx="3378">
                  <c:v>215.21498113529799</c:v>
                </c:pt>
                <c:pt idx="3379">
                  <c:v>215.27869190532101</c:v>
                </c:pt>
                <c:pt idx="3380">
                  <c:v>215.34240267534301</c:v>
                </c:pt>
                <c:pt idx="3381">
                  <c:v>215.40611344536501</c:v>
                </c:pt>
                <c:pt idx="3382">
                  <c:v>215.46982421538701</c:v>
                </c:pt>
                <c:pt idx="3383">
                  <c:v>215.53353498541</c:v>
                </c:pt>
                <c:pt idx="3384">
                  <c:v>215.597245755432</c:v>
                </c:pt>
                <c:pt idx="3385">
                  <c:v>215.660956525454</c:v>
                </c:pt>
                <c:pt idx="3386">
                  <c:v>215.72466729547699</c:v>
                </c:pt>
                <c:pt idx="3387">
                  <c:v>215.78837806549899</c:v>
                </c:pt>
                <c:pt idx="3388">
                  <c:v>215.85208883552099</c:v>
                </c:pt>
                <c:pt idx="3389">
                  <c:v>215.91579960554299</c:v>
                </c:pt>
                <c:pt idx="3390">
                  <c:v>215.97951037556601</c:v>
                </c:pt>
                <c:pt idx="3391">
                  <c:v>216.04322114558801</c:v>
                </c:pt>
                <c:pt idx="3392">
                  <c:v>216.10693191561001</c:v>
                </c:pt>
                <c:pt idx="3393">
                  <c:v>216.170642685633</c:v>
                </c:pt>
                <c:pt idx="3394">
                  <c:v>216.234353455655</c:v>
                </c:pt>
                <c:pt idx="3395">
                  <c:v>216.298064225677</c:v>
                </c:pt>
                <c:pt idx="3396">
                  <c:v>216.36177499569899</c:v>
                </c:pt>
                <c:pt idx="3397">
                  <c:v>216.42548576572199</c:v>
                </c:pt>
                <c:pt idx="3398">
                  <c:v>216.48919653574399</c:v>
                </c:pt>
                <c:pt idx="3399">
                  <c:v>216.55290730576601</c:v>
                </c:pt>
                <c:pt idx="3400">
                  <c:v>216.61661807578901</c:v>
                </c:pt>
                <c:pt idx="3401">
                  <c:v>216.680328845811</c:v>
                </c:pt>
                <c:pt idx="3402">
                  <c:v>216.744039615833</c:v>
                </c:pt>
                <c:pt idx="3403">
                  <c:v>216.807750385855</c:v>
                </c:pt>
                <c:pt idx="3404">
                  <c:v>216.87146115587799</c:v>
                </c:pt>
                <c:pt idx="3405">
                  <c:v>216.93517192589999</c:v>
                </c:pt>
                <c:pt idx="3406">
                  <c:v>216.99888269592199</c:v>
                </c:pt>
                <c:pt idx="3407">
                  <c:v>217.06259346594501</c:v>
                </c:pt>
                <c:pt idx="3408">
                  <c:v>217.12630423596701</c:v>
                </c:pt>
                <c:pt idx="3409">
                  <c:v>217.19001500598901</c:v>
                </c:pt>
                <c:pt idx="3410">
                  <c:v>217.25372577601101</c:v>
                </c:pt>
                <c:pt idx="3411">
                  <c:v>217.317436546034</c:v>
                </c:pt>
                <c:pt idx="3412">
                  <c:v>217.381147316056</c:v>
                </c:pt>
                <c:pt idx="3413">
                  <c:v>217.444858086078</c:v>
                </c:pt>
                <c:pt idx="3414">
                  <c:v>217.5085688561</c:v>
                </c:pt>
                <c:pt idx="3415">
                  <c:v>217.57227962612299</c:v>
                </c:pt>
                <c:pt idx="3416">
                  <c:v>217.63599039614499</c:v>
                </c:pt>
                <c:pt idx="3417">
                  <c:v>217.69970116616699</c:v>
                </c:pt>
                <c:pt idx="3418">
                  <c:v>217.76341193619001</c:v>
                </c:pt>
                <c:pt idx="3419">
                  <c:v>217.82712270621201</c:v>
                </c:pt>
                <c:pt idx="3420">
                  <c:v>217.89083347623401</c:v>
                </c:pt>
                <c:pt idx="3421">
                  <c:v>217.95454424625601</c:v>
                </c:pt>
                <c:pt idx="3422">
                  <c:v>218.018255016279</c:v>
                </c:pt>
                <c:pt idx="3423">
                  <c:v>218.081965786301</c:v>
                </c:pt>
                <c:pt idx="3424">
                  <c:v>218.145676556323</c:v>
                </c:pt>
                <c:pt idx="3425">
                  <c:v>218.20938732634599</c:v>
                </c:pt>
                <c:pt idx="3426">
                  <c:v>218.27309809636799</c:v>
                </c:pt>
                <c:pt idx="3427">
                  <c:v>218.33680886638999</c:v>
                </c:pt>
                <c:pt idx="3428">
                  <c:v>218.40051963641201</c:v>
                </c:pt>
                <c:pt idx="3429">
                  <c:v>218.46423040643501</c:v>
                </c:pt>
                <c:pt idx="3430">
                  <c:v>218.52794117645701</c:v>
                </c:pt>
                <c:pt idx="3431">
                  <c:v>218.591651946479</c:v>
                </c:pt>
                <c:pt idx="3432">
                  <c:v>218.655362716502</c:v>
                </c:pt>
                <c:pt idx="3433">
                  <c:v>218.719073486524</c:v>
                </c:pt>
                <c:pt idx="3434">
                  <c:v>218.78278425654599</c:v>
                </c:pt>
                <c:pt idx="3435">
                  <c:v>218.84649502656799</c:v>
                </c:pt>
                <c:pt idx="3436">
                  <c:v>218.91020579659099</c:v>
                </c:pt>
                <c:pt idx="3437">
                  <c:v>218.97391656661301</c:v>
                </c:pt>
                <c:pt idx="3438">
                  <c:v>219.03762733663501</c:v>
                </c:pt>
                <c:pt idx="3439">
                  <c:v>219.10133810665801</c:v>
                </c:pt>
                <c:pt idx="3440">
                  <c:v>219.16504887668</c:v>
                </c:pt>
                <c:pt idx="3441">
                  <c:v>219.228759646702</c:v>
                </c:pt>
                <c:pt idx="3442">
                  <c:v>219.292470416724</c:v>
                </c:pt>
                <c:pt idx="3443">
                  <c:v>219.35618118674699</c:v>
                </c:pt>
                <c:pt idx="3444">
                  <c:v>219.41989195676899</c:v>
                </c:pt>
                <c:pt idx="3445">
                  <c:v>219.48360272679099</c:v>
                </c:pt>
                <c:pt idx="3446">
                  <c:v>219.54731349681401</c:v>
                </c:pt>
                <c:pt idx="3447">
                  <c:v>219.61102426683601</c:v>
                </c:pt>
                <c:pt idx="3448">
                  <c:v>219.67473503685801</c:v>
                </c:pt>
                <c:pt idx="3449">
                  <c:v>219.73844580688001</c:v>
                </c:pt>
                <c:pt idx="3450">
                  <c:v>219.802156576903</c:v>
                </c:pt>
                <c:pt idx="3451">
                  <c:v>219.865867346925</c:v>
                </c:pt>
                <c:pt idx="3452">
                  <c:v>219.929578116947</c:v>
                </c:pt>
                <c:pt idx="3453">
                  <c:v>219.99328888696999</c:v>
                </c:pt>
                <c:pt idx="3454">
                  <c:v>220.05699965699199</c:v>
                </c:pt>
                <c:pt idx="3455">
                  <c:v>220.12071042701399</c:v>
                </c:pt>
                <c:pt idx="3456">
                  <c:v>220.18442119703599</c:v>
                </c:pt>
                <c:pt idx="3457">
                  <c:v>220.24813196705901</c:v>
                </c:pt>
                <c:pt idx="3458">
                  <c:v>220.31184273708101</c:v>
                </c:pt>
                <c:pt idx="3459">
                  <c:v>220.37555350710301</c:v>
                </c:pt>
                <c:pt idx="3460">
                  <c:v>220.439264277126</c:v>
                </c:pt>
                <c:pt idx="3461">
                  <c:v>220.502975047148</c:v>
                </c:pt>
                <c:pt idx="3462">
                  <c:v>220.56668581717</c:v>
                </c:pt>
                <c:pt idx="3463">
                  <c:v>220.630396587192</c:v>
                </c:pt>
                <c:pt idx="3464">
                  <c:v>220.69410735721499</c:v>
                </c:pt>
                <c:pt idx="3465">
                  <c:v>220.75781812723699</c:v>
                </c:pt>
                <c:pt idx="3466">
                  <c:v>220.82152889725899</c:v>
                </c:pt>
                <c:pt idx="3467">
                  <c:v>220.88523966728101</c:v>
                </c:pt>
                <c:pt idx="3468">
                  <c:v>220.94895043730401</c:v>
                </c:pt>
                <c:pt idx="3469">
                  <c:v>221.012661207326</c:v>
                </c:pt>
                <c:pt idx="3470">
                  <c:v>221.076371977348</c:v>
                </c:pt>
                <c:pt idx="3471">
                  <c:v>221.140082747371</c:v>
                </c:pt>
                <c:pt idx="3472">
                  <c:v>221.203793517393</c:v>
                </c:pt>
                <c:pt idx="3473">
                  <c:v>221.26750428741499</c:v>
                </c:pt>
                <c:pt idx="3474">
                  <c:v>221.33121505743699</c:v>
                </c:pt>
                <c:pt idx="3475">
                  <c:v>221.39492582746001</c:v>
                </c:pt>
                <c:pt idx="3476">
                  <c:v>221.45863659748201</c:v>
                </c:pt>
                <c:pt idx="3477">
                  <c:v>221.52234736750401</c:v>
                </c:pt>
                <c:pt idx="3478">
                  <c:v>221.586058137527</c:v>
                </c:pt>
                <c:pt idx="3479">
                  <c:v>221.649768907549</c:v>
                </c:pt>
                <c:pt idx="3480">
                  <c:v>221.713479677571</c:v>
                </c:pt>
                <c:pt idx="3481">
                  <c:v>221.777190447593</c:v>
                </c:pt>
                <c:pt idx="3482">
                  <c:v>221.84090121761599</c:v>
                </c:pt>
                <c:pt idx="3483">
                  <c:v>221.90461198763799</c:v>
                </c:pt>
                <c:pt idx="3484">
                  <c:v>221.96832275765999</c:v>
                </c:pt>
                <c:pt idx="3485">
                  <c:v>222.03203352768301</c:v>
                </c:pt>
                <c:pt idx="3486">
                  <c:v>222.09574429770501</c:v>
                </c:pt>
                <c:pt idx="3487">
                  <c:v>222.15945506772701</c:v>
                </c:pt>
                <c:pt idx="3488">
                  <c:v>222.22316583774901</c:v>
                </c:pt>
                <c:pt idx="3489">
                  <c:v>222.286876607772</c:v>
                </c:pt>
                <c:pt idx="3490">
                  <c:v>222.350587377794</c:v>
                </c:pt>
                <c:pt idx="3491">
                  <c:v>222.414298147816</c:v>
                </c:pt>
                <c:pt idx="3492">
                  <c:v>222.47800891783899</c:v>
                </c:pt>
                <c:pt idx="3493">
                  <c:v>222.54171968786099</c:v>
                </c:pt>
                <c:pt idx="3494">
                  <c:v>222.60543045788299</c:v>
                </c:pt>
                <c:pt idx="3495">
                  <c:v>222.66914122790499</c:v>
                </c:pt>
                <c:pt idx="3496">
                  <c:v>222.73285199792801</c:v>
                </c:pt>
                <c:pt idx="3497">
                  <c:v>222.79656276795001</c:v>
                </c:pt>
                <c:pt idx="3498">
                  <c:v>222.86027353797201</c:v>
                </c:pt>
                <c:pt idx="3499">
                  <c:v>222.923984307995</c:v>
                </c:pt>
                <c:pt idx="3500">
                  <c:v>222.987695078017</c:v>
                </c:pt>
                <c:pt idx="3501">
                  <c:v>223.051405848039</c:v>
                </c:pt>
                <c:pt idx="3502">
                  <c:v>223.11511661806099</c:v>
                </c:pt>
                <c:pt idx="3503">
                  <c:v>223.17882738808399</c:v>
                </c:pt>
                <c:pt idx="3504">
                  <c:v>223.24253815810599</c:v>
                </c:pt>
                <c:pt idx="3505">
                  <c:v>223.30624892812801</c:v>
                </c:pt>
                <c:pt idx="3506">
                  <c:v>223.36995969815101</c:v>
                </c:pt>
                <c:pt idx="3507">
                  <c:v>223.43367046817301</c:v>
                </c:pt>
                <c:pt idx="3508">
                  <c:v>223.497381238195</c:v>
                </c:pt>
                <c:pt idx="3509">
                  <c:v>223.561092008217</c:v>
                </c:pt>
                <c:pt idx="3510">
                  <c:v>223.62480277824</c:v>
                </c:pt>
                <c:pt idx="3511">
                  <c:v>223.68851354826199</c:v>
                </c:pt>
                <c:pt idx="3512">
                  <c:v>223.75222431828399</c:v>
                </c:pt>
                <c:pt idx="3513">
                  <c:v>223.81593508830599</c:v>
                </c:pt>
                <c:pt idx="3514">
                  <c:v>223.87964585832901</c:v>
                </c:pt>
                <c:pt idx="3515">
                  <c:v>223.94335662835101</c:v>
                </c:pt>
                <c:pt idx="3516">
                  <c:v>224.00706739837301</c:v>
                </c:pt>
                <c:pt idx="3517">
                  <c:v>224.070778168396</c:v>
                </c:pt>
                <c:pt idx="3518">
                  <c:v>224.134488938418</c:v>
                </c:pt>
                <c:pt idx="3519">
                  <c:v>224.19819970844</c:v>
                </c:pt>
                <c:pt idx="3520">
                  <c:v>224.261910478462</c:v>
                </c:pt>
                <c:pt idx="3521">
                  <c:v>224.32562124848499</c:v>
                </c:pt>
                <c:pt idx="3522">
                  <c:v>224.38933201850699</c:v>
                </c:pt>
                <c:pt idx="3523">
                  <c:v>224.45304278852899</c:v>
                </c:pt>
                <c:pt idx="3524">
                  <c:v>224.51675355855201</c:v>
                </c:pt>
                <c:pt idx="3525">
                  <c:v>224.58046432857401</c:v>
                </c:pt>
                <c:pt idx="3526">
                  <c:v>224.64417509859601</c:v>
                </c:pt>
                <c:pt idx="3527">
                  <c:v>224.70788586861801</c:v>
                </c:pt>
                <c:pt idx="3528">
                  <c:v>224.771596638641</c:v>
                </c:pt>
                <c:pt idx="3529">
                  <c:v>224.835307408663</c:v>
                </c:pt>
                <c:pt idx="3530">
                  <c:v>224.899018178685</c:v>
                </c:pt>
                <c:pt idx="3531">
                  <c:v>224.96272894870799</c:v>
                </c:pt>
                <c:pt idx="3532">
                  <c:v>225.02643971872999</c:v>
                </c:pt>
                <c:pt idx="3533">
                  <c:v>225.09015048875199</c:v>
                </c:pt>
                <c:pt idx="3534">
                  <c:v>225.15386125877399</c:v>
                </c:pt>
                <c:pt idx="3535">
                  <c:v>225.21757202879701</c:v>
                </c:pt>
                <c:pt idx="3536">
                  <c:v>225.28128279881901</c:v>
                </c:pt>
                <c:pt idx="3537">
                  <c:v>225.34499356884101</c:v>
                </c:pt>
                <c:pt idx="3538">
                  <c:v>225.408704338864</c:v>
                </c:pt>
                <c:pt idx="3539">
                  <c:v>225.472415108886</c:v>
                </c:pt>
                <c:pt idx="3540">
                  <c:v>225.536125878908</c:v>
                </c:pt>
                <c:pt idx="3541">
                  <c:v>225.59983664892999</c:v>
                </c:pt>
                <c:pt idx="3542">
                  <c:v>225.66354741895299</c:v>
                </c:pt>
                <c:pt idx="3543">
                  <c:v>225.72725818897499</c:v>
                </c:pt>
                <c:pt idx="3544">
                  <c:v>225.79096895899701</c:v>
                </c:pt>
                <c:pt idx="3545">
                  <c:v>225.85467972902001</c:v>
                </c:pt>
                <c:pt idx="3546">
                  <c:v>225.918390499042</c:v>
                </c:pt>
                <c:pt idx="3547">
                  <c:v>225.982101269064</c:v>
                </c:pt>
                <c:pt idx="3548">
                  <c:v>226.045812039086</c:v>
                </c:pt>
                <c:pt idx="3549">
                  <c:v>226.109522809109</c:v>
                </c:pt>
                <c:pt idx="3550">
                  <c:v>226.17323357913099</c:v>
                </c:pt>
                <c:pt idx="3551">
                  <c:v>226.23694434915299</c:v>
                </c:pt>
                <c:pt idx="3552">
                  <c:v>226.30065511917601</c:v>
                </c:pt>
                <c:pt idx="3553">
                  <c:v>226.36436588919801</c:v>
                </c:pt>
                <c:pt idx="3554">
                  <c:v>226.42807665922001</c:v>
                </c:pt>
                <c:pt idx="3555">
                  <c:v>226.49178742924201</c:v>
                </c:pt>
                <c:pt idx="3556">
                  <c:v>226.555498199265</c:v>
                </c:pt>
                <c:pt idx="3557">
                  <c:v>226.619208969287</c:v>
                </c:pt>
                <c:pt idx="3558">
                  <c:v>226.682919739309</c:v>
                </c:pt>
                <c:pt idx="3559">
                  <c:v>226.746630509331</c:v>
                </c:pt>
                <c:pt idx="3560">
                  <c:v>226.81034127935399</c:v>
                </c:pt>
                <c:pt idx="3561">
                  <c:v>226.87405204937599</c:v>
                </c:pt>
                <c:pt idx="3562">
                  <c:v>226.93776281939799</c:v>
                </c:pt>
                <c:pt idx="3563">
                  <c:v>227.00147358942101</c:v>
                </c:pt>
                <c:pt idx="3564">
                  <c:v>227.06518435944301</c:v>
                </c:pt>
                <c:pt idx="3565">
                  <c:v>227.12889512946501</c:v>
                </c:pt>
                <c:pt idx="3566">
                  <c:v>227.19260589948701</c:v>
                </c:pt>
                <c:pt idx="3567">
                  <c:v>227.25631666951</c:v>
                </c:pt>
                <c:pt idx="3568">
                  <c:v>227.320027439532</c:v>
                </c:pt>
                <c:pt idx="3569">
                  <c:v>227.383738209554</c:v>
                </c:pt>
                <c:pt idx="3570">
                  <c:v>227.44744897957699</c:v>
                </c:pt>
                <c:pt idx="3571">
                  <c:v>227.51115974959899</c:v>
                </c:pt>
                <c:pt idx="3572">
                  <c:v>227.57487051962099</c:v>
                </c:pt>
                <c:pt idx="3573">
                  <c:v>227.63858128964301</c:v>
                </c:pt>
                <c:pt idx="3574">
                  <c:v>227.70229205966601</c:v>
                </c:pt>
                <c:pt idx="3575">
                  <c:v>227.76600282968801</c:v>
                </c:pt>
                <c:pt idx="3576">
                  <c:v>227.82971359971</c:v>
                </c:pt>
                <c:pt idx="3577">
                  <c:v>227.893424369733</c:v>
                </c:pt>
                <c:pt idx="3578">
                  <c:v>227.957135139755</c:v>
                </c:pt>
                <c:pt idx="3579">
                  <c:v>228.02084590977699</c:v>
                </c:pt>
                <c:pt idx="3580">
                  <c:v>228.08455667979899</c:v>
                </c:pt>
                <c:pt idx="3581">
                  <c:v>228.14826744982199</c:v>
                </c:pt>
                <c:pt idx="3582">
                  <c:v>228.21197821984401</c:v>
                </c:pt>
                <c:pt idx="3583">
                  <c:v>228.27568898986601</c:v>
                </c:pt>
                <c:pt idx="3584">
                  <c:v>228.33939975988901</c:v>
                </c:pt>
                <c:pt idx="3585">
                  <c:v>228.403110529911</c:v>
                </c:pt>
                <c:pt idx="3586">
                  <c:v>228.466821299933</c:v>
                </c:pt>
                <c:pt idx="3587">
                  <c:v>228.530532069955</c:v>
                </c:pt>
                <c:pt idx="3588">
                  <c:v>228.59424283997799</c:v>
                </c:pt>
                <c:pt idx="3589">
                  <c:v>228.65795360999999</c:v>
                </c:pt>
                <c:pt idx="3590">
                  <c:v>228.72166438002199</c:v>
                </c:pt>
                <c:pt idx="3591">
                  <c:v>228.78537515004501</c:v>
                </c:pt>
                <c:pt idx="3592">
                  <c:v>228.84908592006701</c:v>
                </c:pt>
                <c:pt idx="3593">
                  <c:v>228.91279669008901</c:v>
                </c:pt>
                <c:pt idx="3594">
                  <c:v>228.97650746011101</c:v>
                </c:pt>
                <c:pt idx="3595">
                  <c:v>229.040218230134</c:v>
                </c:pt>
                <c:pt idx="3596">
                  <c:v>229.103929000156</c:v>
                </c:pt>
                <c:pt idx="3597">
                  <c:v>229.167639770178</c:v>
                </c:pt>
                <c:pt idx="3598">
                  <c:v>229.23135054020099</c:v>
                </c:pt>
                <c:pt idx="3599">
                  <c:v>229.29506131022299</c:v>
                </c:pt>
                <c:pt idx="3600">
                  <c:v>229.35877208024499</c:v>
                </c:pt>
                <c:pt idx="3601">
                  <c:v>229.42248285026699</c:v>
                </c:pt>
                <c:pt idx="3602">
                  <c:v>229.48619362029001</c:v>
                </c:pt>
                <c:pt idx="3603">
                  <c:v>229.54990439031201</c:v>
                </c:pt>
                <c:pt idx="3604">
                  <c:v>229.61361516033401</c:v>
                </c:pt>
                <c:pt idx="3605">
                  <c:v>229.677325930357</c:v>
                </c:pt>
                <c:pt idx="3606">
                  <c:v>229.741036700379</c:v>
                </c:pt>
                <c:pt idx="3607">
                  <c:v>229.804747470401</c:v>
                </c:pt>
                <c:pt idx="3608">
                  <c:v>229.868458240423</c:v>
                </c:pt>
                <c:pt idx="3609">
                  <c:v>229.93216901044599</c:v>
                </c:pt>
                <c:pt idx="3610">
                  <c:v>229.99587978046799</c:v>
                </c:pt>
                <c:pt idx="3611">
                  <c:v>230.05959055048999</c:v>
                </c:pt>
                <c:pt idx="3612">
                  <c:v>230.12330132051201</c:v>
                </c:pt>
                <c:pt idx="3613">
                  <c:v>230.18701209053501</c:v>
                </c:pt>
                <c:pt idx="3614">
                  <c:v>230.250722860557</c:v>
                </c:pt>
                <c:pt idx="3615">
                  <c:v>230.314433630579</c:v>
                </c:pt>
                <c:pt idx="3616">
                  <c:v>230.378144400602</c:v>
                </c:pt>
                <c:pt idx="3617">
                  <c:v>230.441855170624</c:v>
                </c:pt>
                <c:pt idx="3618">
                  <c:v>230.50556594064599</c:v>
                </c:pt>
                <c:pt idx="3619">
                  <c:v>230.56927671066799</c:v>
                </c:pt>
                <c:pt idx="3620">
                  <c:v>230.63298748069101</c:v>
                </c:pt>
                <c:pt idx="3621">
                  <c:v>230.69669825071301</c:v>
                </c:pt>
                <c:pt idx="3622">
                  <c:v>230.76040902073501</c:v>
                </c:pt>
                <c:pt idx="3623">
                  <c:v>230.824119790758</c:v>
                </c:pt>
                <c:pt idx="3624">
                  <c:v>230.88783056078</c:v>
                </c:pt>
                <c:pt idx="3625">
                  <c:v>230.951541330802</c:v>
                </c:pt>
                <c:pt idx="3626">
                  <c:v>231.015252100824</c:v>
                </c:pt>
                <c:pt idx="3627">
                  <c:v>231.07896287084699</c:v>
                </c:pt>
                <c:pt idx="3628">
                  <c:v>231.14267364086899</c:v>
                </c:pt>
                <c:pt idx="3629">
                  <c:v>231.20638441089099</c:v>
                </c:pt>
                <c:pt idx="3630">
                  <c:v>231.27009518091401</c:v>
                </c:pt>
                <c:pt idx="3631">
                  <c:v>231.33380595093601</c:v>
                </c:pt>
                <c:pt idx="3632">
                  <c:v>231.39751672095801</c:v>
                </c:pt>
                <c:pt idx="3633">
                  <c:v>231.46122749098001</c:v>
                </c:pt>
                <c:pt idx="3634">
                  <c:v>231.524938261003</c:v>
                </c:pt>
                <c:pt idx="3635">
                  <c:v>231.588649031025</c:v>
                </c:pt>
                <c:pt idx="3636">
                  <c:v>231.652359801047</c:v>
                </c:pt>
                <c:pt idx="3637">
                  <c:v>231.71607057106999</c:v>
                </c:pt>
                <c:pt idx="3638">
                  <c:v>231.77978134109199</c:v>
                </c:pt>
                <c:pt idx="3639">
                  <c:v>231.84349211111399</c:v>
                </c:pt>
                <c:pt idx="3640">
                  <c:v>231.90720288113599</c:v>
                </c:pt>
                <c:pt idx="3641">
                  <c:v>231.97091365115901</c:v>
                </c:pt>
                <c:pt idx="3642">
                  <c:v>232.03462442118101</c:v>
                </c:pt>
                <c:pt idx="3643">
                  <c:v>232.09833519120301</c:v>
                </c:pt>
                <c:pt idx="3644">
                  <c:v>232.162045961226</c:v>
                </c:pt>
                <c:pt idx="3645">
                  <c:v>232.225756731248</c:v>
                </c:pt>
                <c:pt idx="3646">
                  <c:v>232.28946750127</c:v>
                </c:pt>
                <c:pt idx="3647">
                  <c:v>232.35317827129199</c:v>
                </c:pt>
                <c:pt idx="3648">
                  <c:v>232.41688904131499</c:v>
                </c:pt>
                <c:pt idx="3649">
                  <c:v>232.48059981133699</c:v>
                </c:pt>
                <c:pt idx="3650">
                  <c:v>232.54431058135901</c:v>
                </c:pt>
                <c:pt idx="3651">
                  <c:v>232.60802135138201</c:v>
                </c:pt>
                <c:pt idx="3652">
                  <c:v>232.67173212140401</c:v>
                </c:pt>
                <c:pt idx="3653">
                  <c:v>232.735442891426</c:v>
                </c:pt>
                <c:pt idx="3654">
                  <c:v>232.799153661448</c:v>
                </c:pt>
                <c:pt idx="3655">
                  <c:v>232.862864431471</c:v>
                </c:pt>
                <c:pt idx="3656">
                  <c:v>232.92657520149299</c:v>
                </c:pt>
                <c:pt idx="3657">
                  <c:v>232.99028597151499</c:v>
                </c:pt>
                <c:pt idx="3658">
                  <c:v>233.05399674153699</c:v>
                </c:pt>
                <c:pt idx="3659">
                  <c:v>233.11770751156001</c:v>
                </c:pt>
                <c:pt idx="3660">
                  <c:v>233.18141828158201</c:v>
                </c:pt>
                <c:pt idx="3661">
                  <c:v>233.24512905160401</c:v>
                </c:pt>
                <c:pt idx="3662">
                  <c:v>233.308839821627</c:v>
                </c:pt>
                <c:pt idx="3663">
                  <c:v>233.372550591649</c:v>
                </c:pt>
                <c:pt idx="3664">
                  <c:v>233.436261361671</c:v>
                </c:pt>
                <c:pt idx="3665">
                  <c:v>233.499972131693</c:v>
                </c:pt>
                <c:pt idx="3666">
                  <c:v>233.56368290171599</c:v>
                </c:pt>
                <c:pt idx="3667">
                  <c:v>233.62739367173799</c:v>
                </c:pt>
                <c:pt idx="3668">
                  <c:v>233.69110444175999</c:v>
                </c:pt>
                <c:pt idx="3669">
                  <c:v>233.75481521178301</c:v>
                </c:pt>
                <c:pt idx="3670">
                  <c:v>233.81852598180501</c:v>
                </c:pt>
                <c:pt idx="3671">
                  <c:v>233.88223675182701</c:v>
                </c:pt>
                <c:pt idx="3672">
                  <c:v>233.94594752184901</c:v>
                </c:pt>
                <c:pt idx="3673">
                  <c:v>234.009658291872</c:v>
                </c:pt>
                <c:pt idx="3674">
                  <c:v>234.073369061894</c:v>
                </c:pt>
                <c:pt idx="3675">
                  <c:v>234.137079831916</c:v>
                </c:pt>
                <c:pt idx="3676">
                  <c:v>234.20079060193899</c:v>
                </c:pt>
                <c:pt idx="3677">
                  <c:v>234.26450137196099</c:v>
                </c:pt>
                <c:pt idx="3678">
                  <c:v>234.32821214198299</c:v>
                </c:pt>
                <c:pt idx="3679">
                  <c:v>234.39192291200499</c:v>
                </c:pt>
                <c:pt idx="3680">
                  <c:v>234.45563368202801</c:v>
                </c:pt>
                <c:pt idx="3681">
                  <c:v>234.51934445205001</c:v>
                </c:pt>
                <c:pt idx="3682">
                  <c:v>234.58305522207201</c:v>
                </c:pt>
                <c:pt idx="3683">
                  <c:v>234.646765992095</c:v>
                </c:pt>
                <c:pt idx="3684">
                  <c:v>234.710476762117</c:v>
                </c:pt>
                <c:pt idx="3685">
                  <c:v>234.774187532139</c:v>
                </c:pt>
                <c:pt idx="3686">
                  <c:v>234.83789830216099</c:v>
                </c:pt>
                <c:pt idx="3687">
                  <c:v>234.90160907218399</c:v>
                </c:pt>
                <c:pt idx="3688">
                  <c:v>234.96531984220599</c:v>
                </c:pt>
                <c:pt idx="3689">
                  <c:v>235.02903061222801</c:v>
                </c:pt>
                <c:pt idx="3690">
                  <c:v>235.09274138225101</c:v>
                </c:pt>
                <c:pt idx="3691">
                  <c:v>235.156452152273</c:v>
                </c:pt>
                <c:pt idx="3692">
                  <c:v>235.220162922295</c:v>
                </c:pt>
                <c:pt idx="3693">
                  <c:v>235.283873692317</c:v>
                </c:pt>
                <c:pt idx="3694">
                  <c:v>235.34758446234</c:v>
                </c:pt>
                <c:pt idx="3695">
                  <c:v>235.41129523236199</c:v>
                </c:pt>
                <c:pt idx="3696">
                  <c:v>235.47500600238399</c:v>
                </c:pt>
                <c:pt idx="3697">
                  <c:v>235.53871677240701</c:v>
                </c:pt>
                <c:pt idx="3698">
                  <c:v>235.60242754242901</c:v>
                </c:pt>
                <c:pt idx="3699">
                  <c:v>235.66613831245101</c:v>
                </c:pt>
                <c:pt idx="3700">
                  <c:v>235.72984908247301</c:v>
                </c:pt>
                <c:pt idx="3701">
                  <c:v>235.793559852496</c:v>
                </c:pt>
                <c:pt idx="3702">
                  <c:v>235.857270622518</c:v>
                </c:pt>
                <c:pt idx="3703">
                  <c:v>235.92098139254</c:v>
                </c:pt>
                <c:pt idx="3704">
                  <c:v>235.984692162562</c:v>
                </c:pt>
                <c:pt idx="3705">
                  <c:v>236.04840293258499</c:v>
                </c:pt>
                <c:pt idx="3706">
                  <c:v>236.11211370260699</c:v>
                </c:pt>
                <c:pt idx="3707">
                  <c:v>236.17582447262899</c:v>
                </c:pt>
                <c:pt idx="3708">
                  <c:v>236.23953524265201</c:v>
                </c:pt>
                <c:pt idx="3709">
                  <c:v>236.30324601267401</c:v>
                </c:pt>
                <c:pt idx="3710">
                  <c:v>236.36695678269601</c:v>
                </c:pt>
                <c:pt idx="3711">
                  <c:v>236.43066755271801</c:v>
                </c:pt>
                <c:pt idx="3712">
                  <c:v>236.494378322741</c:v>
                </c:pt>
                <c:pt idx="3713">
                  <c:v>236.558089092763</c:v>
                </c:pt>
                <c:pt idx="3714">
                  <c:v>236.621799862785</c:v>
                </c:pt>
                <c:pt idx="3715">
                  <c:v>236.68551063280799</c:v>
                </c:pt>
                <c:pt idx="3716">
                  <c:v>236.74922140282999</c:v>
                </c:pt>
                <c:pt idx="3717">
                  <c:v>236.81293217285199</c:v>
                </c:pt>
                <c:pt idx="3718">
                  <c:v>236.87664294287401</c:v>
                </c:pt>
                <c:pt idx="3719">
                  <c:v>236.94035371289701</c:v>
                </c:pt>
                <c:pt idx="3720">
                  <c:v>237.00406448291901</c:v>
                </c:pt>
                <c:pt idx="3721">
                  <c:v>237.067775252941</c:v>
                </c:pt>
                <c:pt idx="3722">
                  <c:v>237.131486022964</c:v>
                </c:pt>
                <c:pt idx="3723">
                  <c:v>237.195196792986</c:v>
                </c:pt>
                <c:pt idx="3724">
                  <c:v>237.25890756300799</c:v>
                </c:pt>
                <c:pt idx="3725">
                  <c:v>237.32261833302999</c:v>
                </c:pt>
                <c:pt idx="3726">
                  <c:v>237.38632910305299</c:v>
                </c:pt>
                <c:pt idx="3727">
                  <c:v>237.45003987307501</c:v>
                </c:pt>
                <c:pt idx="3728">
                  <c:v>237.51375064309701</c:v>
                </c:pt>
                <c:pt idx="3729">
                  <c:v>237.57746141312001</c:v>
                </c:pt>
                <c:pt idx="3730">
                  <c:v>237.641172183142</c:v>
                </c:pt>
                <c:pt idx="3731">
                  <c:v>237.704882953164</c:v>
                </c:pt>
                <c:pt idx="3732">
                  <c:v>237.768593723186</c:v>
                </c:pt>
                <c:pt idx="3733">
                  <c:v>237.83230449320899</c:v>
                </c:pt>
                <c:pt idx="3734">
                  <c:v>237.89601526323099</c:v>
                </c:pt>
                <c:pt idx="3735">
                  <c:v>237.95972603325299</c:v>
                </c:pt>
                <c:pt idx="3736">
                  <c:v>238.02343680327601</c:v>
                </c:pt>
                <c:pt idx="3737">
                  <c:v>238.08714757329801</c:v>
                </c:pt>
                <c:pt idx="3738">
                  <c:v>238.15085834332001</c:v>
                </c:pt>
                <c:pt idx="3739">
                  <c:v>238.21456911334201</c:v>
                </c:pt>
                <c:pt idx="3740">
                  <c:v>238.278279883365</c:v>
                </c:pt>
                <c:pt idx="3741">
                  <c:v>238.341990653387</c:v>
                </c:pt>
                <c:pt idx="3742">
                  <c:v>238.405701423409</c:v>
                </c:pt>
                <c:pt idx="3743">
                  <c:v>238.46941219343199</c:v>
                </c:pt>
                <c:pt idx="3744">
                  <c:v>238.53312296345399</c:v>
                </c:pt>
                <c:pt idx="3745">
                  <c:v>238.59683373347599</c:v>
                </c:pt>
                <c:pt idx="3746">
                  <c:v>238.66054450349799</c:v>
                </c:pt>
                <c:pt idx="3747">
                  <c:v>238.72425527352101</c:v>
                </c:pt>
                <c:pt idx="3748">
                  <c:v>238.78796604354301</c:v>
                </c:pt>
                <c:pt idx="3749">
                  <c:v>238.85167681356501</c:v>
                </c:pt>
                <c:pt idx="3750">
                  <c:v>238.915387583588</c:v>
                </c:pt>
                <c:pt idx="3751">
                  <c:v>238.97909835361</c:v>
                </c:pt>
                <c:pt idx="3752">
                  <c:v>239.042809123632</c:v>
                </c:pt>
                <c:pt idx="3753">
                  <c:v>239.106519893654</c:v>
                </c:pt>
                <c:pt idx="3754">
                  <c:v>239.17023066367699</c:v>
                </c:pt>
                <c:pt idx="3755">
                  <c:v>239.23394143369899</c:v>
                </c:pt>
                <c:pt idx="3756">
                  <c:v>239.29765220372099</c:v>
                </c:pt>
                <c:pt idx="3757">
                  <c:v>239.36136297374301</c:v>
                </c:pt>
                <c:pt idx="3758">
                  <c:v>239.42507374376601</c:v>
                </c:pt>
                <c:pt idx="3759">
                  <c:v>239.488784513788</c:v>
                </c:pt>
                <c:pt idx="3760">
                  <c:v>239.55249528381</c:v>
                </c:pt>
                <c:pt idx="3761">
                  <c:v>239.616206053833</c:v>
                </c:pt>
                <c:pt idx="3762">
                  <c:v>239.679916823855</c:v>
                </c:pt>
                <c:pt idx="3763">
                  <c:v>239.74362759387699</c:v>
                </c:pt>
                <c:pt idx="3764">
                  <c:v>239.80733836389899</c:v>
                </c:pt>
                <c:pt idx="3765">
                  <c:v>239.87104913392201</c:v>
                </c:pt>
                <c:pt idx="3766">
                  <c:v>239.93475990394401</c:v>
                </c:pt>
                <c:pt idx="3767">
                  <c:v>239.99847067396601</c:v>
                </c:pt>
                <c:pt idx="3768">
                  <c:v>240.062181443989</c:v>
                </c:pt>
                <c:pt idx="3769">
                  <c:v>240.125892214011</c:v>
                </c:pt>
                <c:pt idx="3770">
                  <c:v>240.189602984033</c:v>
                </c:pt>
                <c:pt idx="3771">
                  <c:v>240.253313754055</c:v>
                </c:pt>
                <c:pt idx="3772">
                  <c:v>240.31702452407799</c:v>
                </c:pt>
                <c:pt idx="3773">
                  <c:v>240.38073529409999</c:v>
                </c:pt>
                <c:pt idx="3774">
                  <c:v>240.44444606412199</c:v>
                </c:pt>
                <c:pt idx="3775">
                  <c:v>240.50815683414501</c:v>
                </c:pt>
                <c:pt idx="3776">
                  <c:v>240.57186760416701</c:v>
                </c:pt>
                <c:pt idx="3777">
                  <c:v>240.63557837418901</c:v>
                </c:pt>
                <c:pt idx="3778">
                  <c:v>240.69928914421101</c:v>
                </c:pt>
                <c:pt idx="3779">
                  <c:v>240.762999914234</c:v>
                </c:pt>
                <c:pt idx="3780">
                  <c:v>240.826710684256</c:v>
                </c:pt>
                <c:pt idx="3781">
                  <c:v>240.890421454278</c:v>
                </c:pt>
                <c:pt idx="3782">
                  <c:v>240.95413222430099</c:v>
                </c:pt>
                <c:pt idx="3783">
                  <c:v>241.01784299432299</c:v>
                </c:pt>
                <c:pt idx="3784">
                  <c:v>241.08155376434499</c:v>
                </c:pt>
                <c:pt idx="3785">
                  <c:v>241.14526453436699</c:v>
                </c:pt>
                <c:pt idx="3786">
                  <c:v>241.20897530439001</c:v>
                </c:pt>
                <c:pt idx="3787">
                  <c:v>241.27268607441201</c:v>
                </c:pt>
                <c:pt idx="3788">
                  <c:v>241.33639684443401</c:v>
                </c:pt>
                <c:pt idx="3789">
                  <c:v>241.400107614457</c:v>
                </c:pt>
                <c:pt idx="3790">
                  <c:v>241.463818384479</c:v>
                </c:pt>
                <c:pt idx="3791">
                  <c:v>241.527529154501</c:v>
                </c:pt>
                <c:pt idx="3792">
                  <c:v>241.59123992452299</c:v>
                </c:pt>
                <c:pt idx="3793">
                  <c:v>241.65495069454599</c:v>
                </c:pt>
                <c:pt idx="3794">
                  <c:v>241.71866146456799</c:v>
                </c:pt>
                <c:pt idx="3795">
                  <c:v>241.78237223459001</c:v>
                </c:pt>
                <c:pt idx="3796">
                  <c:v>241.84608300461301</c:v>
                </c:pt>
                <c:pt idx="3797">
                  <c:v>241.90979377463501</c:v>
                </c:pt>
                <c:pt idx="3798">
                  <c:v>241.973504544657</c:v>
                </c:pt>
                <c:pt idx="3799">
                  <c:v>242.037215314679</c:v>
                </c:pt>
                <c:pt idx="3800">
                  <c:v>242.100926084702</c:v>
                </c:pt>
                <c:pt idx="3801">
                  <c:v>242.16463685472399</c:v>
                </c:pt>
                <c:pt idx="3802">
                  <c:v>242.22834762474599</c:v>
                </c:pt>
                <c:pt idx="3803">
                  <c:v>242.29205839476799</c:v>
                </c:pt>
                <c:pt idx="3804">
                  <c:v>242.35576916479101</c:v>
                </c:pt>
                <c:pt idx="3805">
                  <c:v>242.41947993481301</c:v>
                </c:pt>
                <c:pt idx="3806">
                  <c:v>242.48319070483501</c:v>
                </c:pt>
                <c:pt idx="3807">
                  <c:v>242.546901474858</c:v>
                </c:pt>
                <c:pt idx="3808">
                  <c:v>242.61061224488</c:v>
                </c:pt>
                <c:pt idx="3809">
                  <c:v>242.674323014902</c:v>
                </c:pt>
                <c:pt idx="3810">
                  <c:v>242.738033784924</c:v>
                </c:pt>
                <c:pt idx="3811">
                  <c:v>242.80174455494699</c:v>
                </c:pt>
                <c:pt idx="3812">
                  <c:v>242.86545532496899</c:v>
                </c:pt>
                <c:pt idx="3813">
                  <c:v>242.92916609499099</c:v>
                </c:pt>
                <c:pt idx="3814">
                  <c:v>242.99287686501401</c:v>
                </c:pt>
                <c:pt idx="3815">
                  <c:v>243.05658763503601</c:v>
                </c:pt>
                <c:pt idx="3816">
                  <c:v>243.12029840505801</c:v>
                </c:pt>
                <c:pt idx="3817">
                  <c:v>243.18400917508001</c:v>
                </c:pt>
                <c:pt idx="3818">
                  <c:v>243.247719945103</c:v>
                </c:pt>
                <c:pt idx="3819">
                  <c:v>243.311430715125</c:v>
                </c:pt>
                <c:pt idx="3820">
                  <c:v>243.375141485147</c:v>
                </c:pt>
                <c:pt idx="3821">
                  <c:v>243.43885225516999</c:v>
                </c:pt>
                <c:pt idx="3822">
                  <c:v>243.50256302519199</c:v>
                </c:pt>
                <c:pt idx="3823">
                  <c:v>243.56627379521399</c:v>
                </c:pt>
                <c:pt idx="3824">
                  <c:v>243.62998456523599</c:v>
                </c:pt>
                <c:pt idx="3825">
                  <c:v>243.69369533525901</c:v>
                </c:pt>
                <c:pt idx="3826">
                  <c:v>243.75740610528101</c:v>
                </c:pt>
                <c:pt idx="3827">
                  <c:v>243.82111687530301</c:v>
                </c:pt>
                <c:pt idx="3828">
                  <c:v>243.884827645326</c:v>
                </c:pt>
                <c:pt idx="3829">
                  <c:v>243.948538415348</c:v>
                </c:pt>
                <c:pt idx="3830">
                  <c:v>244.01224918537</c:v>
                </c:pt>
                <c:pt idx="3831">
                  <c:v>244.07595995539199</c:v>
                </c:pt>
                <c:pt idx="3832">
                  <c:v>244.13967072541499</c:v>
                </c:pt>
                <c:pt idx="3833">
                  <c:v>244.20338149543699</c:v>
                </c:pt>
                <c:pt idx="3834">
                  <c:v>244.26709226545901</c:v>
                </c:pt>
                <c:pt idx="3835">
                  <c:v>244.33080303548201</c:v>
                </c:pt>
                <c:pt idx="3836">
                  <c:v>244.394513805504</c:v>
                </c:pt>
                <c:pt idx="3837">
                  <c:v>244.458224575526</c:v>
                </c:pt>
                <c:pt idx="3838">
                  <c:v>244.521935345548</c:v>
                </c:pt>
                <c:pt idx="3839">
                  <c:v>244.585646115571</c:v>
                </c:pt>
                <c:pt idx="3840">
                  <c:v>244.64935688559299</c:v>
                </c:pt>
                <c:pt idx="3841">
                  <c:v>244.71306765561499</c:v>
                </c:pt>
                <c:pt idx="3842">
                  <c:v>244.77677842563801</c:v>
                </c:pt>
                <c:pt idx="3843">
                  <c:v>244.84048919566001</c:v>
                </c:pt>
                <c:pt idx="3844">
                  <c:v>244.90419996568201</c:v>
                </c:pt>
                <c:pt idx="3845">
                  <c:v>244.96791073570401</c:v>
                </c:pt>
                <c:pt idx="3846">
                  <c:v>245.031621505727</c:v>
                </c:pt>
                <c:pt idx="3847">
                  <c:v>245.095332275749</c:v>
                </c:pt>
                <c:pt idx="3848">
                  <c:v>245.159043045771</c:v>
                </c:pt>
                <c:pt idx="3849">
                  <c:v>245.222753815793</c:v>
                </c:pt>
                <c:pt idx="3850">
                  <c:v>245.28646458581599</c:v>
                </c:pt>
                <c:pt idx="3851">
                  <c:v>245.35017535583799</c:v>
                </c:pt>
                <c:pt idx="3852">
                  <c:v>245.41388612585999</c:v>
                </c:pt>
                <c:pt idx="3853">
                  <c:v>245.47759689588301</c:v>
                </c:pt>
                <c:pt idx="3854">
                  <c:v>245.54130766590501</c:v>
                </c:pt>
                <c:pt idx="3855">
                  <c:v>245.60501843592701</c:v>
                </c:pt>
                <c:pt idx="3856">
                  <c:v>245.66872920594901</c:v>
                </c:pt>
                <c:pt idx="3857">
                  <c:v>245.732439975972</c:v>
                </c:pt>
                <c:pt idx="3858">
                  <c:v>245.796150745994</c:v>
                </c:pt>
                <c:pt idx="3859">
                  <c:v>245.859861516016</c:v>
                </c:pt>
                <c:pt idx="3860">
                  <c:v>245.92357228603899</c:v>
                </c:pt>
                <c:pt idx="3861">
                  <c:v>245.98728305606099</c:v>
                </c:pt>
                <c:pt idx="3862">
                  <c:v>246.05099382608299</c:v>
                </c:pt>
                <c:pt idx="3863">
                  <c:v>246.11470459610501</c:v>
                </c:pt>
                <c:pt idx="3864">
                  <c:v>246.17841536612801</c:v>
                </c:pt>
                <c:pt idx="3865">
                  <c:v>246.24212613615001</c:v>
                </c:pt>
                <c:pt idx="3866">
                  <c:v>246.305836906172</c:v>
                </c:pt>
                <c:pt idx="3867">
                  <c:v>246.369547676195</c:v>
                </c:pt>
                <c:pt idx="3868">
                  <c:v>246.433258446217</c:v>
                </c:pt>
                <c:pt idx="3869">
                  <c:v>246.49696921623899</c:v>
                </c:pt>
                <c:pt idx="3870">
                  <c:v>246.56067998626099</c:v>
                </c:pt>
                <c:pt idx="3871">
                  <c:v>246.62439075628399</c:v>
                </c:pt>
                <c:pt idx="3872">
                  <c:v>246.68810152630601</c:v>
                </c:pt>
                <c:pt idx="3873">
                  <c:v>246.75181229632801</c:v>
                </c:pt>
                <c:pt idx="3874">
                  <c:v>246.81552306635101</c:v>
                </c:pt>
                <c:pt idx="3875">
                  <c:v>246.879233836373</c:v>
                </c:pt>
                <c:pt idx="3876">
                  <c:v>246.942944606395</c:v>
                </c:pt>
                <c:pt idx="3877">
                  <c:v>247.006655376417</c:v>
                </c:pt>
                <c:pt idx="3878">
                  <c:v>247.07036614643999</c:v>
                </c:pt>
                <c:pt idx="3879">
                  <c:v>247.13407691646199</c:v>
                </c:pt>
                <c:pt idx="3880">
                  <c:v>247.19778768648399</c:v>
                </c:pt>
                <c:pt idx="3881">
                  <c:v>247.26149845650701</c:v>
                </c:pt>
                <c:pt idx="3882">
                  <c:v>247.32520922652901</c:v>
                </c:pt>
                <c:pt idx="3883">
                  <c:v>247.38891999655101</c:v>
                </c:pt>
                <c:pt idx="3884">
                  <c:v>247.45263076657301</c:v>
                </c:pt>
                <c:pt idx="3885">
                  <c:v>247.516341536596</c:v>
                </c:pt>
                <c:pt idx="3886">
                  <c:v>247.580052306618</c:v>
                </c:pt>
                <c:pt idx="3887">
                  <c:v>247.64376307664</c:v>
                </c:pt>
                <c:pt idx="3888">
                  <c:v>247.70747384666299</c:v>
                </c:pt>
                <c:pt idx="3889">
                  <c:v>247.77118461668499</c:v>
                </c:pt>
                <c:pt idx="3890">
                  <c:v>247.83489538670699</c:v>
                </c:pt>
                <c:pt idx="3891">
                  <c:v>247.89860615672899</c:v>
                </c:pt>
                <c:pt idx="3892">
                  <c:v>247.96231692675201</c:v>
                </c:pt>
                <c:pt idx="3893">
                  <c:v>248.02602769677401</c:v>
                </c:pt>
                <c:pt idx="3894">
                  <c:v>248.08973846679601</c:v>
                </c:pt>
                <c:pt idx="3895">
                  <c:v>248.153449236819</c:v>
                </c:pt>
                <c:pt idx="3896">
                  <c:v>248.217160006841</c:v>
                </c:pt>
                <c:pt idx="3897">
                  <c:v>248.280870776863</c:v>
                </c:pt>
                <c:pt idx="3898">
                  <c:v>248.344581546885</c:v>
                </c:pt>
                <c:pt idx="3899">
                  <c:v>248.40829231690799</c:v>
                </c:pt>
                <c:pt idx="3900">
                  <c:v>248.47200308692999</c:v>
                </c:pt>
                <c:pt idx="3901">
                  <c:v>248.53571385695199</c:v>
                </c:pt>
                <c:pt idx="3902">
                  <c:v>248.59942462697401</c:v>
                </c:pt>
                <c:pt idx="3903">
                  <c:v>248.66313539699701</c:v>
                </c:pt>
                <c:pt idx="3904">
                  <c:v>248.726846167019</c:v>
                </c:pt>
                <c:pt idx="3905">
                  <c:v>248.790556937041</c:v>
                </c:pt>
                <c:pt idx="3906">
                  <c:v>248.854267707064</c:v>
                </c:pt>
                <c:pt idx="3907">
                  <c:v>248.917978477086</c:v>
                </c:pt>
                <c:pt idx="3908">
                  <c:v>248.98168924710799</c:v>
                </c:pt>
                <c:pt idx="3909">
                  <c:v>249.04540001712999</c:v>
                </c:pt>
                <c:pt idx="3910">
                  <c:v>249.10911078715301</c:v>
                </c:pt>
                <c:pt idx="3911">
                  <c:v>249.17282155717501</c:v>
                </c:pt>
                <c:pt idx="3912">
                  <c:v>249.23653232719701</c:v>
                </c:pt>
                <c:pt idx="3913">
                  <c:v>249.30024309722</c:v>
                </c:pt>
                <c:pt idx="3914">
                  <c:v>249.363953867242</c:v>
                </c:pt>
                <c:pt idx="3915">
                  <c:v>249.427664637264</c:v>
                </c:pt>
                <c:pt idx="3916">
                  <c:v>249.491375407286</c:v>
                </c:pt>
                <c:pt idx="3917">
                  <c:v>249.55508617730899</c:v>
                </c:pt>
                <c:pt idx="3918">
                  <c:v>249.61879694733099</c:v>
                </c:pt>
                <c:pt idx="3919">
                  <c:v>249.68250771735299</c:v>
                </c:pt>
                <c:pt idx="3920">
                  <c:v>249.74621848737601</c:v>
                </c:pt>
                <c:pt idx="3921">
                  <c:v>249.80992925739801</c:v>
                </c:pt>
                <c:pt idx="3922">
                  <c:v>249.87364002742001</c:v>
                </c:pt>
                <c:pt idx="3923">
                  <c:v>249.93735079744201</c:v>
                </c:pt>
                <c:pt idx="3924">
                  <c:v>250.001061567465</c:v>
                </c:pt>
                <c:pt idx="3925">
                  <c:v>250.064772337487</c:v>
                </c:pt>
                <c:pt idx="3926">
                  <c:v>250.128483107509</c:v>
                </c:pt>
                <c:pt idx="3927">
                  <c:v>250.19219387753199</c:v>
                </c:pt>
                <c:pt idx="3928">
                  <c:v>250.25590464755399</c:v>
                </c:pt>
                <c:pt idx="3929">
                  <c:v>250.31961541757599</c:v>
                </c:pt>
                <c:pt idx="3930">
                  <c:v>250.38332618759799</c:v>
                </c:pt>
                <c:pt idx="3931">
                  <c:v>250.44703695762101</c:v>
                </c:pt>
                <c:pt idx="3932">
                  <c:v>250.51074772764301</c:v>
                </c:pt>
                <c:pt idx="3933">
                  <c:v>250.57445849766501</c:v>
                </c:pt>
                <c:pt idx="3934">
                  <c:v>250.638169267688</c:v>
                </c:pt>
                <c:pt idx="3935">
                  <c:v>250.70188003771</c:v>
                </c:pt>
                <c:pt idx="3936">
                  <c:v>250.765590807732</c:v>
                </c:pt>
                <c:pt idx="3937">
                  <c:v>250.82930157775399</c:v>
                </c:pt>
                <c:pt idx="3938">
                  <c:v>250.89301234777699</c:v>
                </c:pt>
                <c:pt idx="3939">
                  <c:v>250.95672311779899</c:v>
                </c:pt>
                <c:pt idx="3940">
                  <c:v>251.02043388782101</c:v>
                </c:pt>
                <c:pt idx="3941">
                  <c:v>251.08414465784401</c:v>
                </c:pt>
                <c:pt idx="3942">
                  <c:v>251.14785542786601</c:v>
                </c:pt>
                <c:pt idx="3943">
                  <c:v>251.211566197888</c:v>
                </c:pt>
                <c:pt idx="3944">
                  <c:v>251.27527696791</c:v>
                </c:pt>
                <c:pt idx="3945">
                  <c:v>251.338987737933</c:v>
                </c:pt>
                <c:pt idx="3946">
                  <c:v>251.40269850795499</c:v>
                </c:pt>
                <c:pt idx="3947">
                  <c:v>251.46640927797699</c:v>
                </c:pt>
                <c:pt idx="3948">
                  <c:v>251.53012004799899</c:v>
                </c:pt>
                <c:pt idx="3949">
                  <c:v>251.59383081802201</c:v>
                </c:pt>
                <c:pt idx="3950">
                  <c:v>251.65754158804401</c:v>
                </c:pt>
                <c:pt idx="3951">
                  <c:v>251.72125235806601</c:v>
                </c:pt>
                <c:pt idx="3952">
                  <c:v>251.784963128089</c:v>
                </c:pt>
                <c:pt idx="3953">
                  <c:v>251.848673898111</c:v>
                </c:pt>
                <c:pt idx="3954">
                  <c:v>251.912384668133</c:v>
                </c:pt>
                <c:pt idx="3955">
                  <c:v>251.976095438155</c:v>
                </c:pt>
                <c:pt idx="3956">
                  <c:v>252.03980620817799</c:v>
                </c:pt>
                <c:pt idx="3957">
                  <c:v>252.10351697819999</c:v>
                </c:pt>
                <c:pt idx="3958">
                  <c:v>252.16722774822199</c:v>
                </c:pt>
                <c:pt idx="3959">
                  <c:v>252.23093851824501</c:v>
                </c:pt>
                <c:pt idx="3960">
                  <c:v>252.29464928826701</c:v>
                </c:pt>
                <c:pt idx="3961">
                  <c:v>252.35836005828901</c:v>
                </c:pt>
                <c:pt idx="3962">
                  <c:v>252.42207082831101</c:v>
                </c:pt>
                <c:pt idx="3963">
                  <c:v>252.485781598334</c:v>
                </c:pt>
                <c:pt idx="3964">
                  <c:v>252.549492368356</c:v>
                </c:pt>
                <c:pt idx="3965">
                  <c:v>252.613203138378</c:v>
                </c:pt>
                <c:pt idx="3966">
                  <c:v>252.67691390840099</c:v>
                </c:pt>
                <c:pt idx="3967">
                  <c:v>252.74062467842299</c:v>
                </c:pt>
                <c:pt idx="3968">
                  <c:v>252.80433544844499</c:v>
                </c:pt>
                <c:pt idx="3969">
                  <c:v>252.86804621846699</c:v>
                </c:pt>
                <c:pt idx="3970">
                  <c:v>252.93175698849001</c:v>
                </c:pt>
                <c:pt idx="3971">
                  <c:v>252.99546775851201</c:v>
                </c:pt>
                <c:pt idx="3972">
                  <c:v>253.05917852853401</c:v>
                </c:pt>
                <c:pt idx="3973">
                  <c:v>253.122889298557</c:v>
                </c:pt>
                <c:pt idx="3974">
                  <c:v>253.186600068579</c:v>
                </c:pt>
                <c:pt idx="3975">
                  <c:v>253.250310838601</c:v>
                </c:pt>
                <c:pt idx="3976">
                  <c:v>253.31402160862299</c:v>
                </c:pt>
                <c:pt idx="3977">
                  <c:v>253.37773237864599</c:v>
                </c:pt>
                <c:pt idx="3978">
                  <c:v>253.44144314866799</c:v>
                </c:pt>
                <c:pt idx="3979">
                  <c:v>253.50515391869001</c:v>
                </c:pt>
                <c:pt idx="3980">
                  <c:v>253.56886468871301</c:v>
                </c:pt>
                <c:pt idx="3981">
                  <c:v>253.632575458735</c:v>
                </c:pt>
                <c:pt idx="3982">
                  <c:v>253.696286228757</c:v>
                </c:pt>
                <c:pt idx="3983">
                  <c:v>253.759996998779</c:v>
                </c:pt>
                <c:pt idx="3984">
                  <c:v>253.823707768802</c:v>
                </c:pt>
                <c:pt idx="3985">
                  <c:v>253.88741853882399</c:v>
                </c:pt>
                <c:pt idx="3986">
                  <c:v>253.95112930884599</c:v>
                </c:pt>
                <c:pt idx="3987">
                  <c:v>254.01484007886901</c:v>
                </c:pt>
                <c:pt idx="3988">
                  <c:v>254.07855084889101</c:v>
                </c:pt>
                <c:pt idx="3989">
                  <c:v>254.14226161891301</c:v>
                </c:pt>
                <c:pt idx="3990">
                  <c:v>254.20597238893501</c:v>
                </c:pt>
                <c:pt idx="3991">
                  <c:v>254.269683158958</c:v>
                </c:pt>
                <c:pt idx="3992">
                  <c:v>254.33339392898</c:v>
                </c:pt>
                <c:pt idx="3993">
                  <c:v>254.397104699002</c:v>
                </c:pt>
                <c:pt idx="3994">
                  <c:v>254.460815469024</c:v>
                </c:pt>
                <c:pt idx="3995">
                  <c:v>254.52452623904699</c:v>
                </c:pt>
                <c:pt idx="3996">
                  <c:v>254.58823700906899</c:v>
                </c:pt>
                <c:pt idx="3997">
                  <c:v>254.65194777909099</c:v>
                </c:pt>
                <c:pt idx="3998">
                  <c:v>254.71565854911401</c:v>
                </c:pt>
                <c:pt idx="3999">
                  <c:v>254.77936931913601</c:v>
                </c:pt>
                <c:pt idx="4000">
                  <c:v>254.84308008915801</c:v>
                </c:pt>
                <c:pt idx="4001">
                  <c:v>254.90679085918001</c:v>
                </c:pt>
                <c:pt idx="4002">
                  <c:v>254.970501629203</c:v>
                </c:pt>
                <c:pt idx="4003">
                  <c:v>255.034212399225</c:v>
                </c:pt>
                <c:pt idx="4004">
                  <c:v>255.097923169247</c:v>
                </c:pt>
                <c:pt idx="4005">
                  <c:v>255.16163393926999</c:v>
                </c:pt>
                <c:pt idx="4006">
                  <c:v>255.22534470929199</c:v>
                </c:pt>
                <c:pt idx="4007">
                  <c:v>255.28905547931399</c:v>
                </c:pt>
                <c:pt idx="4008">
                  <c:v>255.35276624933601</c:v>
                </c:pt>
                <c:pt idx="4009">
                  <c:v>255.41647701935901</c:v>
                </c:pt>
                <c:pt idx="4010">
                  <c:v>255.48018778938101</c:v>
                </c:pt>
                <c:pt idx="4011">
                  <c:v>255.543898559403</c:v>
                </c:pt>
                <c:pt idx="4012">
                  <c:v>255.607609329426</c:v>
                </c:pt>
                <c:pt idx="4013">
                  <c:v>255.671320099448</c:v>
                </c:pt>
                <c:pt idx="4014">
                  <c:v>255.73503086946999</c:v>
                </c:pt>
                <c:pt idx="4015">
                  <c:v>255.79874163949199</c:v>
                </c:pt>
                <c:pt idx="4016">
                  <c:v>255.86245240951499</c:v>
                </c:pt>
                <c:pt idx="4017">
                  <c:v>255.92616317953701</c:v>
                </c:pt>
                <c:pt idx="4018">
                  <c:v>255.98987394955901</c:v>
                </c:pt>
                <c:pt idx="4019">
                  <c:v>256.05358471958198</c:v>
                </c:pt>
                <c:pt idx="4020">
                  <c:v>256.11729548960398</c:v>
                </c:pt>
                <c:pt idx="4021">
                  <c:v>256.18100625962597</c:v>
                </c:pt>
                <c:pt idx="4022">
                  <c:v>256.24471702964797</c:v>
                </c:pt>
                <c:pt idx="4023">
                  <c:v>256.30842779967099</c:v>
                </c:pt>
                <c:pt idx="4024">
                  <c:v>256.37213856969299</c:v>
                </c:pt>
                <c:pt idx="4025">
                  <c:v>256.43584933971499</c:v>
                </c:pt>
                <c:pt idx="4026">
                  <c:v>256.49956010973801</c:v>
                </c:pt>
                <c:pt idx="4027">
                  <c:v>256.56327087976001</c:v>
                </c:pt>
                <c:pt idx="4028">
                  <c:v>256.62698164978201</c:v>
                </c:pt>
                <c:pt idx="4029">
                  <c:v>256.69069241980401</c:v>
                </c:pt>
                <c:pt idx="4030">
                  <c:v>256.75440318982697</c:v>
                </c:pt>
                <c:pt idx="4031">
                  <c:v>256.81811395984897</c:v>
                </c:pt>
                <c:pt idx="4032">
                  <c:v>256.88182472987103</c:v>
                </c:pt>
                <c:pt idx="4033">
                  <c:v>256.94553549989399</c:v>
                </c:pt>
                <c:pt idx="4034">
                  <c:v>257.00924626991599</c:v>
                </c:pt>
                <c:pt idx="4035">
                  <c:v>257.07295703993799</c:v>
                </c:pt>
                <c:pt idx="4036">
                  <c:v>257.13666780995999</c:v>
                </c:pt>
                <c:pt idx="4037">
                  <c:v>257.20037857998301</c:v>
                </c:pt>
                <c:pt idx="4038">
                  <c:v>257.26408935000501</c:v>
                </c:pt>
                <c:pt idx="4039">
                  <c:v>257.32780012002701</c:v>
                </c:pt>
                <c:pt idx="4040">
                  <c:v>257.39151089004997</c:v>
                </c:pt>
                <c:pt idx="4041">
                  <c:v>257.45522166007203</c:v>
                </c:pt>
                <c:pt idx="4042">
                  <c:v>257.51893243009403</c:v>
                </c:pt>
                <c:pt idx="4043">
                  <c:v>257.58264320011602</c:v>
                </c:pt>
                <c:pt idx="4044">
                  <c:v>257.64635397013899</c:v>
                </c:pt>
                <c:pt idx="4045">
                  <c:v>257.71006474016099</c:v>
                </c:pt>
                <c:pt idx="4046">
                  <c:v>257.77377551018299</c:v>
                </c:pt>
                <c:pt idx="4047">
                  <c:v>257.83748628020601</c:v>
                </c:pt>
                <c:pt idx="4048">
                  <c:v>257.90119705022801</c:v>
                </c:pt>
                <c:pt idx="4049">
                  <c:v>257.96490782025</c:v>
                </c:pt>
                <c:pt idx="4050">
                  <c:v>258.028618590272</c:v>
                </c:pt>
                <c:pt idx="4051">
                  <c:v>258.09232936029503</c:v>
                </c:pt>
                <c:pt idx="4052">
                  <c:v>258.15604013031702</c:v>
                </c:pt>
                <c:pt idx="4053">
                  <c:v>258.21975090033902</c:v>
                </c:pt>
                <c:pt idx="4054">
                  <c:v>258.28346167036199</c:v>
                </c:pt>
                <c:pt idx="4055">
                  <c:v>258.34717244038399</c:v>
                </c:pt>
                <c:pt idx="4056">
                  <c:v>258.41088321040598</c:v>
                </c:pt>
                <c:pt idx="4057">
                  <c:v>258.47459398042798</c:v>
                </c:pt>
                <c:pt idx="4058">
                  <c:v>258.538304750451</c:v>
                </c:pt>
                <c:pt idx="4059">
                  <c:v>258.602015520473</c:v>
                </c:pt>
                <c:pt idx="4060">
                  <c:v>258.665726290495</c:v>
                </c:pt>
                <c:pt idx="4061">
                  <c:v>258.729437060517</c:v>
                </c:pt>
                <c:pt idx="4062">
                  <c:v>258.79314783054002</c:v>
                </c:pt>
                <c:pt idx="4063">
                  <c:v>258.85685860056202</c:v>
                </c:pt>
                <c:pt idx="4064">
                  <c:v>258.92056937058402</c:v>
                </c:pt>
                <c:pt idx="4065">
                  <c:v>258.98428014060698</c:v>
                </c:pt>
                <c:pt idx="4066">
                  <c:v>259.04799091062898</c:v>
                </c:pt>
                <c:pt idx="4067">
                  <c:v>259.11170168065098</c:v>
                </c:pt>
                <c:pt idx="4068">
                  <c:v>259.17541245067298</c:v>
                </c:pt>
                <c:pt idx="4069">
                  <c:v>259.239123220696</c:v>
                </c:pt>
                <c:pt idx="4070">
                  <c:v>259.302833990718</c:v>
                </c:pt>
                <c:pt idx="4071">
                  <c:v>259.36654476074</c:v>
                </c:pt>
                <c:pt idx="4072">
                  <c:v>259.43025553076302</c:v>
                </c:pt>
                <c:pt idx="4073">
                  <c:v>259.49396630078502</c:v>
                </c:pt>
                <c:pt idx="4074">
                  <c:v>259.55767707080702</c:v>
                </c:pt>
                <c:pt idx="4075">
                  <c:v>259.62138784082902</c:v>
                </c:pt>
                <c:pt idx="4076">
                  <c:v>259.68509861085198</c:v>
                </c:pt>
                <c:pt idx="4077">
                  <c:v>259.74880938087398</c:v>
                </c:pt>
                <c:pt idx="4078">
                  <c:v>259.81252015089598</c:v>
                </c:pt>
                <c:pt idx="4079">
                  <c:v>259.876230920919</c:v>
                </c:pt>
                <c:pt idx="4080">
                  <c:v>259.939941690941</c:v>
                </c:pt>
                <c:pt idx="4081">
                  <c:v>260.003652460963</c:v>
                </c:pt>
                <c:pt idx="4082">
                  <c:v>260.06736323098499</c:v>
                </c:pt>
                <c:pt idx="4083">
                  <c:v>260.13107400100802</c:v>
                </c:pt>
                <c:pt idx="4084">
                  <c:v>260.19478477103002</c:v>
                </c:pt>
                <c:pt idx="4085">
                  <c:v>260.25849554105201</c:v>
                </c:pt>
                <c:pt idx="4086">
                  <c:v>260.32220631107498</c:v>
                </c:pt>
                <c:pt idx="4087">
                  <c:v>260.38591708109698</c:v>
                </c:pt>
                <c:pt idx="4088">
                  <c:v>260.44962785111898</c:v>
                </c:pt>
                <c:pt idx="4089">
                  <c:v>260.51333862114097</c:v>
                </c:pt>
                <c:pt idx="4090">
                  <c:v>260.577049391164</c:v>
                </c:pt>
                <c:pt idx="4091">
                  <c:v>260.64076016118599</c:v>
                </c:pt>
                <c:pt idx="4092">
                  <c:v>260.70447093120799</c:v>
                </c:pt>
                <c:pt idx="4093">
                  <c:v>260.76818170123101</c:v>
                </c:pt>
                <c:pt idx="4094">
                  <c:v>260.83189247125301</c:v>
                </c:pt>
                <c:pt idx="4095">
                  <c:v>260.89560324127501</c:v>
                </c:pt>
                <c:pt idx="4096">
                  <c:v>260.95931401129701</c:v>
                </c:pt>
                <c:pt idx="4097">
                  <c:v>261.02302478131998</c:v>
                </c:pt>
                <c:pt idx="4098">
                  <c:v>261.08673555134197</c:v>
                </c:pt>
                <c:pt idx="4099">
                  <c:v>261.15044632136397</c:v>
                </c:pt>
                <c:pt idx="4100">
                  <c:v>261.21415709138699</c:v>
                </c:pt>
                <c:pt idx="4101">
                  <c:v>261.27786786140899</c:v>
                </c:pt>
                <c:pt idx="4102">
                  <c:v>261.34157863143099</c:v>
                </c:pt>
                <c:pt idx="4103">
                  <c:v>261.40528940145299</c:v>
                </c:pt>
                <c:pt idx="4104">
                  <c:v>261.46900017147601</c:v>
                </c:pt>
                <c:pt idx="4105">
                  <c:v>261.53271094149801</c:v>
                </c:pt>
                <c:pt idx="4106">
                  <c:v>261.59642171152001</c:v>
                </c:pt>
                <c:pt idx="4107">
                  <c:v>261.66013248154201</c:v>
                </c:pt>
                <c:pt idx="4108">
                  <c:v>261.72384325156497</c:v>
                </c:pt>
                <c:pt idx="4109">
                  <c:v>261.78755402158703</c:v>
                </c:pt>
                <c:pt idx="4110">
                  <c:v>261.85126479160903</c:v>
                </c:pt>
                <c:pt idx="4111">
                  <c:v>261.91497556163199</c:v>
                </c:pt>
                <c:pt idx="4112">
                  <c:v>261.97868633165399</c:v>
                </c:pt>
                <c:pt idx="4113">
                  <c:v>262.04239710167599</c:v>
                </c:pt>
                <c:pt idx="4114">
                  <c:v>262.10610787169799</c:v>
                </c:pt>
                <c:pt idx="4115">
                  <c:v>262.16981864172101</c:v>
                </c:pt>
                <c:pt idx="4116">
                  <c:v>262.23352941174301</c:v>
                </c:pt>
                <c:pt idx="4117">
                  <c:v>262.29724018176501</c:v>
                </c:pt>
                <c:pt idx="4118">
                  <c:v>262.36095095178803</c:v>
                </c:pt>
                <c:pt idx="4119">
                  <c:v>262.42466172181003</c:v>
                </c:pt>
                <c:pt idx="4120">
                  <c:v>262.48837249183202</c:v>
                </c:pt>
                <c:pt idx="4121">
                  <c:v>262.55208326185402</c:v>
                </c:pt>
                <c:pt idx="4122">
                  <c:v>262.61579403187699</c:v>
                </c:pt>
                <c:pt idx="4123">
                  <c:v>262.67950480189899</c:v>
                </c:pt>
                <c:pt idx="4124">
                  <c:v>262.74321557192098</c:v>
                </c:pt>
                <c:pt idx="4125">
                  <c:v>262.80692634194401</c:v>
                </c:pt>
                <c:pt idx="4126">
                  <c:v>262.870637111966</c:v>
                </c:pt>
                <c:pt idx="4127">
                  <c:v>262.934347881988</c:v>
                </c:pt>
                <c:pt idx="4128">
                  <c:v>262.99805865201</c:v>
                </c:pt>
                <c:pt idx="4129">
                  <c:v>263.06176942203302</c:v>
                </c:pt>
                <c:pt idx="4130">
                  <c:v>263.12548019205502</c:v>
                </c:pt>
                <c:pt idx="4131">
                  <c:v>263.18919096207702</c:v>
                </c:pt>
                <c:pt idx="4132">
                  <c:v>263.25290173209999</c:v>
                </c:pt>
                <c:pt idx="4133">
                  <c:v>263.31661250212198</c:v>
                </c:pt>
                <c:pt idx="4134">
                  <c:v>263.38032327214398</c:v>
                </c:pt>
                <c:pt idx="4135">
                  <c:v>263.44403404216598</c:v>
                </c:pt>
                <c:pt idx="4136">
                  <c:v>263.507744812189</c:v>
                </c:pt>
                <c:pt idx="4137">
                  <c:v>263.571455582211</c:v>
                </c:pt>
                <c:pt idx="4138">
                  <c:v>263.635166352233</c:v>
                </c:pt>
                <c:pt idx="4139">
                  <c:v>263.69887712225602</c:v>
                </c:pt>
                <c:pt idx="4140">
                  <c:v>263.76258789227802</c:v>
                </c:pt>
                <c:pt idx="4141">
                  <c:v>263.82629866230002</c:v>
                </c:pt>
                <c:pt idx="4142">
                  <c:v>263.89000943232202</c:v>
                </c:pt>
                <c:pt idx="4143">
                  <c:v>263.95372020234498</c:v>
                </c:pt>
                <c:pt idx="4144">
                  <c:v>264.01743097236698</c:v>
                </c:pt>
                <c:pt idx="4145">
                  <c:v>264.08114174238898</c:v>
                </c:pt>
                <c:pt idx="4146">
                  <c:v>264.144852512412</c:v>
                </c:pt>
                <c:pt idx="4147">
                  <c:v>264.208563282434</c:v>
                </c:pt>
                <c:pt idx="4148">
                  <c:v>264.272274052456</c:v>
                </c:pt>
                <c:pt idx="4149">
                  <c:v>264.335984822478</c:v>
                </c:pt>
                <c:pt idx="4150">
                  <c:v>264.39969559250102</c:v>
                </c:pt>
                <c:pt idx="4151">
                  <c:v>264.46340636252302</c:v>
                </c:pt>
                <c:pt idx="4152">
                  <c:v>264.52711713254502</c:v>
                </c:pt>
                <c:pt idx="4153">
                  <c:v>264.59082790256701</c:v>
                </c:pt>
                <c:pt idx="4154">
                  <c:v>264.65453867258998</c:v>
                </c:pt>
                <c:pt idx="4155">
                  <c:v>264.71824944261198</c:v>
                </c:pt>
                <c:pt idx="4156">
                  <c:v>264.78196021263398</c:v>
                </c:pt>
                <c:pt idx="4157">
                  <c:v>264.845670982657</c:v>
                </c:pt>
                <c:pt idx="4158">
                  <c:v>264.909381752679</c:v>
                </c:pt>
                <c:pt idx="4159">
                  <c:v>264.97309252270099</c:v>
                </c:pt>
                <c:pt idx="4160">
                  <c:v>265.03680329272299</c:v>
                </c:pt>
                <c:pt idx="4161">
                  <c:v>265.10051406274602</c:v>
                </c:pt>
                <c:pt idx="4162">
                  <c:v>265.16422483276801</c:v>
                </c:pt>
                <c:pt idx="4163">
                  <c:v>265.22793560279001</c:v>
                </c:pt>
                <c:pt idx="4164">
                  <c:v>265.29164637281298</c:v>
                </c:pt>
                <c:pt idx="4165">
                  <c:v>265.35535714283498</c:v>
                </c:pt>
                <c:pt idx="4166">
                  <c:v>265.41906791285697</c:v>
                </c:pt>
                <c:pt idx="4167">
                  <c:v>265.48277868287897</c:v>
                </c:pt>
                <c:pt idx="4168">
                  <c:v>265.54648945290199</c:v>
                </c:pt>
                <c:pt idx="4169">
                  <c:v>265.61020022292399</c:v>
                </c:pt>
                <c:pt idx="4170">
                  <c:v>265.67391099294599</c:v>
                </c:pt>
                <c:pt idx="4171">
                  <c:v>265.73762176296901</c:v>
                </c:pt>
                <c:pt idx="4172">
                  <c:v>265.80133253299101</c:v>
                </c:pt>
                <c:pt idx="4173">
                  <c:v>265.86504330301301</c:v>
                </c:pt>
                <c:pt idx="4174">
                  <c:v>265.92875407303501</c:v>
                </c:pt>
                <c:pt idx="4175">
                  <c:v>265.99246484305797</c:v>
                </c:pt>
                <c:pt idx="4176">
                  <c:v>266.05617561307997</c:v>
                </c:pt>
                <c:pt idx="4177">
                  <c:v>266.11988638310203</c:v>
                </c:pt>
                <c:pt idx="4178">
                  <c:v>266.18359715312499</c:v>
                </c:pt>
                <c:pt idx="4179">
                  <c:v>266.24730792314699</c:v>
                </c:pt>
                <c:pt idx="4180">
                  <c:v>266.31101869316899</c:v>
                </c:pt>
                <c:pt idx="4181">
                  <c:v>266.37472946319099</c:v>
                </c:pt>
                <c:pt idx="4182">
                  <c:v>266.43844023321401</c:v>
                </c:pt>
                <c:pt idx="4183">
                  <c:v>266.50215100323601</c:v>
                </c:pt>
                <c:pt idx="4184">
                  <c:v>266.56586177325801</c:v>
                </c:pt>
                <c:pt idx="4185">
                  <c:v>266.62957254328097</c:v>
                </c:pt>
                <c:pt idx="4186">
                  <c:v>266.69328331330303</c:v>
                </c:pt>
                <c:pt idx="4187">
                  <c:v>266.75699408332503</c:v>
                </c:pt>
                <c:pt idx="4188">
                  <c:v>266.82070485334702</c:v>
                </c:pt>
                <c:pt idx="4189">
                  <c:v>266.88441562336999</c:v>
                </c:pt>
                <c:pt idx="4190">
                  <c:v>266.94812639339199</c:v>
                </c:pt>
                <c:pt idx="4191">
                  <c:v>267.01183716341399</c:v>
                </c:pt>
                <c:pt idx="4192">
                  <c:v>267.07554793343701</c:v>
                </c:pt>
                <c:pt idx="4193">
                  <c:v>267.13925870345901</c:v>
                </c:pt>
                <c:pt idx="4194">
                  <c:v>267.20296947348101</c:v>
                </c:pt>
                <c:pt idx="4195">
                  <c:v>267.266680243503</c:v>
                </c:pt>
                <c:pt idx="4196">
                  <c:v>267.33039101352603</c:v>
                </c:pt>
                <c:pt idx="4197">
                  <c:v>267.39410178354802</c:v>
                </c:pt>
                <c:pt idx="4198">
                  <c:v>267.45781255357002</c:v>
                </c:pt>
                <c:pt idx="4199">
                  <c:v>267.52152332359299</c:v>
                </c:pt>
                <c:pt idx="4200">
                  <c:v>267.58523409361499</c:v>
                </c:pt>
                <c:pt idx="4201">
                  <c:v>267.64894486363698</c:v>
                </c:pt>
                <c:pt idx="4202">
                  <c:v>267.71265563365898</c:v>
                </c:pt>
                <c:pt idx="4203">
                  <c:v>267.776366403682</c:v>
                </c:pt>
                <c:pt idx="4204">
                  <c:v>267.840077173704</c:v>
                </c:pt>
                <c:pt idx="4205">
                  <c:v>267.903787943726</c:v>
                </c:pt>
                <c:pt idx="4206">
                  <c:v>267.967498713748</c:v>
                </c:pt>
                <c:pt idx="4207">
                  <c:v>268.03120948377102</c:v>
                </c:pt>
                <c:pt idx="4208">
                  <c:v>268.09492025379302</c:v>
                </c:pt>
                <c:pt idx="4209">
                  <c:v>268.15863102381502</c:v>
                </c:pt>
                <c:pt idx="4210">
                  <c:v>268.22234179383798</c:v>
                </c:pt>
                <c:pt idx="4211">
                  <c:v>268.28605256385998</c:v>
                </c:pt>
                <c:pt idx="4212">
                  <c:v>268.34976333388198</c:v>
                </c:pt>
                <c:pt idx="4213">
                  <c:v>268.41347410390398</c:v>
                </c:pt>
                <c:pt idx="4214">
                  <c:v>268.477184873927</c:v>
                </c:pt>
                <c:pt idx="4215">
                  <c:v>268.540895643949</c:v>
                </c:pt>
                <c:pt idx="4216">
                  <c:v>268.604606413971</c:v>
                </c:pt>
                <c:pt idx="4217">
                  <c:v>268.66831718399402</c:v>
                </c:pt>
                <c:pt idx="4218">
                  <c:v>268.73202795401602</c:v>
                </c:pt>
                <c:pt idx="4219">
                  <c:v>268.79573872403802</c:v>
                </c:pt>
                <c:pt idx="4220">
                  <c:v>268.85944949406002</c:v>
                </c:pt>
                <c:pt idx="4221">
                  <c:v>268.92316026408298</c:v>
                </c:pt>
                <c:pt idx="4222">
                  <c:v>268.98687103410498</c:v>
                </c:pt>
                <c:pt idx="4223">
                  <c:v>269.05058180412698</c:v>
                </c:pt>
                <c:pt idx="4224">
                  <c:v>269.11429257415</c:v>
                </c:pt>
                <c:pt idx="4225">
                  <c:v>269.178003344172</c:v>
                </c:pt>
                <c:pt idx="4226">
                  <c:v>269.241714114194</c:v>
                </c:pt>
                <c:pt idx="4227">
                  <c:v>269.305424884216</c:v>
                </c:pt>
                <c:pt idx="4228">
                  <c:v>269.36913565423902</c:v>
                </c:pt>
                <c:pt idx="4229">
                  <c:v>269.43284642426102</c:v>
                </c:pt>
                <c:pt idx="4230">
                  <c:v>269.49655719428301</c:v>
                </c:pt>
                <c:pt idx="4231">
                  <c:v>269.56026796430598</c:v>
                </c:pt>
                <c:pt idx="4232">
                  <c:v>269.62397873432798</c:v>
                </c:pt>
                <c:pt idx="4233">
                  <c:v>269.68768950434998</c:v>
                </c:pt>
                <c:pt idx="4234">
                  <c:v>269.75140027437197</c:v>
                </c:pt>
                <c:pt idx="4235">
                  <c:v>269.815111044395</c:v>
                </c:pt>
                <c:pt idx="4236">
                  <c:v>269.87882181441699</c:v>
                </c:pt>
                <c:pt idx="4237">
                  <c:v>269.94253258443899</c:v>
                </c:pt>
                <c:pt idx="4238">
                  <c:v>270.00624335446201</c:v>
                </c:pt>
                <c:pt idx="4239">
                  <c:v>270.06995412448401</c:v>
                </c:pt>
                <c:pt idx="4240">
                  <c:v>270.13366489450601</c:v>
                </c:pt>
                <c:pt idx="4241">
                  <c:v>270.19737566452801</c:v>
                </c:pt>
                <c:pt idx="4242">
                  <c:v>270.26108643455098</c:v>
                </c:pt>
                <c:pt idx="4243">
                  <c:v>270.32479720457297</c:v>
                </c:pt>
                <c:pt idx="4244">
                  <c:v>270.38850797459497</c:v>
                </c:pt>
                <c:pt idx="4245">
                  <c:v>270.45221874461799</c:v>
                </c:pt>
                <c:pt idx="4246">
                  <c:v>270.51592951463999</c:v>
                </c:pt>
                <c:pt idx="4247">
                  <c:v>270.57964028466199</c:v>
                </c:pt>
                <c:pt idx="4248">
                  <c:v>270.64335105468399</c:v>
                </c:pt>
                <c:pt idx="4249">
                  <c:v>270.70706182470701</c:v>
                </c:pt>
                <c:pt idx="4250">
                  <c:v>270.77077259472901</c:v>
                </c:pt>
                <c:pt idx="4251">
                  <c:v>270.83448336475101</c:v>
                </c:pt>
                <c:pt idx="4252">
                  <c:v>270.89819413477301</c:v>
                </c:pt>
                <c:pt idx="4253">
                  <c:v>270.96190490479597</c:v>
                </c:pt>
                <c:pt idx="4254">
                  <c:v>271.02561567481803</c:v>
                </c:pt>
                <c:pt idx="4255">
                  <c:v>271.08932644484003</c:v>
                </c:pt>
                <c:pt idx="4256">
                  <c:v>271.15303721486299</c:v>
                </c:pt>
                <c:pt idx="4257">
                  <c:v>271.21674798488499</c:v>
                </c:pt>
                <c:pt idx="4258">
                  <c:v>271.28045875490699</c:v>
                </c:pt>
                <c:pt idx="4259">
                  <c:v>271.34416952492899</c:v>
                </c:pt>
                <c:pt idx="4260">
                  <c:v>271.40788029495201</c:v>
                </c:pt>
                <c:pt idx="4261">
                  <c:v>271.47159106497401</c:v>
                </c:pt>
                <c:pt idx="4262">
                  <c:v>271.53530183499601</c:v>
                </c:pt>
                <c:pt idx="4263">
                  <c:v>271.59901260501903</c:v>
                </c:pt>
                <c:pt idx="4264">
                  <c:v>271.66272337504103</c:v>
                </c:pt>
                <c:pt idx="4265">
                  <c:v>271.72643414506302</c:v>
                </c:pt>
                <c:pt idx="4266">
                  <c:v>271.79014491508502</c:v>
                </c:pt>
                <c:pt idx="4267">
                  <c:v>271.85385568510799</c:v>
                </c:pt>
                <c:pt idx="4268">
                  <c:v>271.91756645512999</c:v>
                </c:pt>
                <c:pt idx="4269">
                  <c:v>271.98127722515198</c:v>
                </c:pt>
                <c:pt idx="4270">
                  <c:v>272.04498799517501</c:v>
                </c:pt>
                <c:pt idx="4271">
                  <c:v>272.108698765197</c:v>
                </c:pt>
                <c:pt idx="4272">
                  <c:v>272.172409535219</c:v>
                </c:pt>
                <c:pt idx="4273">
                  <c:v>272.236120305241</c:v>
                </c:pt>
                <c:pt idx="4274">
                  <c:v>272.29983107526402</c:v>
                </c:pt>
                <c:pt idx="4275">
                  <c:v>272.36354184528602</c:v>
                </c:pt>
                <c:pt idx="4276">
                  <c:v>272.42725261530802</c:v>
                </c:pt>
                <c:pt idx="4277">
                  <c:v>272.49096338533099</c:v>
                </c:pt>
                <c:pt idx="4278">
                  <c:v>272.55467415535298</c:v>
                </c:pt>
                <c:pt idx="4279">
                  <c:v>272.61838492537498</c:v>
                </c:pt>
                <c:pt idx="4280">
                  <c:v>272.68209569539698</c:v>
                </c:pt>
                <c:pt idx="4281">
                  <c:v>272.74580646542</c:v>
                </c:pt>
                <c:pt idx="4282">
                  <c:v>272.809517235442</c:v>
                </c:pt>
                <c:pt idx="4283">
                  <c:v>272.873228005464</c:v>
                </c:pt>
                <c:pt idx="4284">
                  <c:v>272.93693877548702</c:v>
                </c:pt>
                <c:pt idx="4285">
                  <c:v>273.00064954550902</c:v>
                </c:pt>
                <c:pt idx="4286">
                  <c:v>273.06436031553102</c:v>
                </c:pt>
                <c:pt idx="4287">
                  <c:v>273.12807108555302</c:v>
                </c:pt>
                <c:pt idx="4288">
                  <c:v>273.19178185557598</c:v>
                </c:pt>
                <c:pt idx="4289">
                  <c:v>273.25549262559798</c:v>
                </c:pt>
                <c:pt idx="4290">
                  <c:v>273.31920339561998</c:v>
                </c:pt>
                <c:pt idx="4291">
                  <c:v>273.382914165643</c:v>
                </c:pt>
                <c:pt idx="4292">
                  <c:v>273.446624935665</c:v>
                </c:pt>
                <c:pt idx="4293">
                  <c:v>273.510335705687</c:v>
                </c:pt>
                <c:pt idx="4294">
                  <c:v>273.574046475709</c:v>
                </c:pt>
                <c:pt idx="4295">
                  <c:v>273.63775724573202</c:v>
                </c:pt>
                <c:pt idx="4296">
                  <c:v>273.70146801575402</c:v>
                </c:pt>
                <c:pt idx="4297">
                  <c:v>273.76517878577602</c:v>
                </c:pt>
                <c:pt idx="4298">
                  <c:v>273.82888955579801</c:v>
                </c:pt>
                <c:pt idx="4299">
                  <c:v>273.89260032582098</c:v>
                </c:pt>
                <c:pt idx="4300">
                  <c:v>273.95631109584298</c:v>
                </c:pt>
                <c:pt idx="4301">
                  <c:v>274.02002186586498</c:v>
                </c:pt>
                <c:pt idx="4302">
                  <c:v>274.083732635888</c:v>
                </c:pt>
                <c:pt idx="4303">
                  <c:v>274.14744340591</c:v>
                </c:pt>
                <c:pt idx="4304">
                  <c:v>274.21115417593199</c:v>
                </c:pt>
                <c:pt idx="4305">
                  <c:v>274.27486494595399</c:v>
                </c:pt>
                <c:pt idx="4306">
                  <c:v>274.33857571597702</c:v>
                </c:pt>
                <c:pt idx="4307">
                  <c:v>274.40228648599901</c:v>
                </c:pt>
                <c:pt idx="4308">
                  <c:v>274.46599725602101</c:v>
                </c:pt>
                <c:pt idx="4309">
                  <c:v>274.52970802604398</c:v>
                </c:pt>
                <c:pt idx="4310">
                  <c:v>274.59341879606598</c:v>
                </c:pt>
                <c:pt idx="4311">
                  <c:v>274.65712956608797</c:v>
                </c:pt>
                <c:pt idx="4312">
                  <c:v>274.72084033610997</c:v>
                </c:pt>
                <c:pt idx="4313">
                  <c:v>274.78455110613299</c:v>
                </c:pt>
                <c:pt idx="4314">
                  <c:v>274.84826187615499</c:v>
                </c:pt>
                <c:pt idx="4315">
                  <c:v>274.91197264617699</c:v>
                </c:pt>
                <c:pt idx="4316">
                  <c:v>274.97568341620001</c:v>
                </c:pt>
                <c:pt idx="4317">
                  <c:v>275.03939418622201</c:v>
                </c:pt>
                <c:pt idx="4318">
                  <c:v>275.10310495624401</c:v>
                </c:pt>
                <c:pt idx="4319">
                  <c:v>275.16681572626601</c:v>
                </c:pt>
                <c:pt idx="4320">
                  <c:v>275.23052649628897</c:v>
                </c:pt>
                <c:pt idx="4321">
                  <c:v>275.29423726631097</c:v>
                </c:pt>
                <c:pt idx="4322">
                  <c:v>275.35794803633303</c:v>
                </c:pt>
                <c:pt idx="4323">
                  <c:v>275.42165880635599</c:v>
                </c:pt>
                <c:pt idx="4324">
                  <c:v>275.48536957637799</c:v>
                </c:pt>
                <c:pt idx="4325">
                  <c:v>275.54908034639999</c:v>
                </c:pt>
                <c:pt idx="4326">
                  <c:v>275.61279111642199</c:v>
                </c:pt>
                <c:pt idx="4327">
                  <c:v>275.67650188644501</c:v>
                </c:pt>
                <c:pt idx="4328">
                  <c:v>275.74021265646701</c:v>
                </c:pt>
                <c:pt idx="4329">
                  <c:v>275.80392342648901</c:v>
                </c:pt>
                <c:pt idx="4330">
                  <c:v>275.86763419651197</c:v>
                </c:pt>
                <c:pt idx="4331">
                  <c:v>275.93134496653403</c:v>
                </c:pt>
                <c:pt idx="4332">
                  <c:v>275.99505573655603</c:v>
                </c:pt>
                <c:pt idx="4333">
                  <c:v>276.05876650657802</c:v>
                </c:pt>
                <c:pt idx="4334">
                  <c:v>276.12247727660099</c:v>
                </c:pt>
                <c:pt idx="4335">
                  <c:v>276.18618804662299</c:v>
                </c:pt>
                <c:pt idx="4336">
                  <c:v>276.24989881664499</c:v>
                </c:pt>
                <c:pt idx="4337">
                  <c:v>276.31360958666801</c:v>
                </c:pt>
                <c:pt idx="4338">
                  <c:v>276.37732035669001</c:v>
                </c:pt>
                <c:pt idx="4339">
                  <c:v>276.44103112671201</c:v>
                </c:pt>
                <c:pt idx="4340">
                  <c:v>276.504741896734</c:v>
                </c:pt>
                <c:pt idx="4341">
                  <c:v>276.56845266675703</c:v>
                </c:pt>
                <c:pt idx="4342">
                  <c:v>276.63216343677902</c:v>
                </c:pt>
                <c:pt idx="4343">
                  <c:v>276.69587420680102</c:v>
                </c:pt>
                <c:pt idx="4344">
                  <c:v>276.75958497682399</c:v>
                </c:pt>
                <c:pt idx="4345">
                  <c:v>276.82329574684599</c:v>
                </c:pt>
                <c:pt idx="4346">
                  <c:v>276.88700651686798</c:v>
                </c:pt>
                <c:pt idx="4347">
                  <c:v>276.95071728688998</c:v>
                </c:pt>
                <c:pt idx="4348">
                  <c:v>277.014428056913</c:v>
                </c:pt>
                <c:pt idx="4349">
                  <c:v>277.078138826935</c:v>
                </c:pt>
                <c:pt idx="4350">
                  <c:v>277.141849596957</c:v>
                </c:pt>
                <c:pt idx="4351">
                  <c:v>277.205560366979</c:v>
                </c:pt>
                <c:pt idx="4352">
                  <c:v>277.26927113700202</c:v>
                </c:pt>
                <c:pt idx="4353">
                  <c:v>277.33298190702402</c:v>
                </c:pt>
                <c:pt idx="4354">
                  <c:v>277.39669267704602</c:v>
                </c:pt>
                <c:pt idx="4355">
                  <c:v>277.46040344706898</c:v>
                </c:pt>
                <c:pt idx="4356">
                  <c:v>277.52411421709098</c:v>
                </c:pt>
                <c:pt idx="4357">
                  <c:v>277.58782498711298</c:v>
                </c:pt>
                <c:pt idx="4358">
                  <c:v>277.65153575713498</c:v>
                </c:pt>
                <c:pt idx="4359">
                  <c:v>277.715246527158</c:v>
                </c:pt>
                <c:pt idx="4360">
                  <c:v>277.77895729718</c:v>
                </c:pt>
                <c:pt idx="4361">
                  <c:v>277.842668067202</c:v>
                </c:pt>
                <c:pt idx="4362">
                  <c:v>277.90637883722502</c:v>
                </c:pt>
                <c:pt idx="4363">
                  <c:v>277.97008960724702</c:v>
                </c:pt>
                <c:pt idx="4364">
                  <c:v>278.03380037726902</c:v>
                </c:pt>
                <c:pt idx="4365">
                  <c:v>278.09751114729102</c:v>
                </c:pt>
                <c:pt idx="4366">
                  <c:v>278.16122191731398</c:v>
                </c:pt>
                <c:pt idx="4367">
                  <c:v>278.22493268733598</c:v>
                </c:pt>
                <c:pt idx="4368">
                  <c:v>278.28864345735798</c:v>
                </c:pt>
                <c:pt idx="4369">
                  <c:v>278.352354227381</c:v>
                </c:pt>
                <c:pt idx="4370">
                  <c:v>278.416064997403</c:v>
                </c:pt>
                <c:pt idx="4371">
                  <c:v>278.479775767425</c:v>
                </c:pt>
                <c:pt idx="4372">
                  <c:v>278.543486537447</c:v>
                </c:pt>
                <c:pt idx="4373">
                  <c:v>278.60719730747002</c:v>
                </c:pt>
                <c:pt idx="4374">
                  <c:v>278.67090807749202</c:v>
                </c:pt>
                <c:pt idx="4375">
                  <c:v>278.73461884751401</c:v>
                </c:pt>
                <c:pt idx="4376">
                  <c:v>278.79832961753698</c:v>
                </c:pt>
                <c:pt idx="4377">
                  <c:v>278.86204038755898</c:v>
                </c:pt>
                <c:pt idx="4378">
                  <c:v>278.92575115758098</c:v>
                </c:pt>
                <c:pt idx="4379">
                  <c:v>278.98946192760297</c:v>
                </c:pt>
                <c:pt idx="4380">
                  <c:v>279.053172697626</c:v>
                </c:pt>
                <c:pt idx="4381">
                  <c:v>279.11688346764799</c:v>
                </c:pt>
                <c:pt idx="4382">
                  <c:v>279.18059423766999</c:v>
                </c:pt>
                <c:pt idx="4383">
                  <c:v>279.24430500769301</c:v>
                </c:pt>
                <c:pt idx="4384">
                  <c:v>279.30801577771501</c:v>
                </c:pt>
                <c:pt idx="4385">
                  <c:v>279.37172654773701</c:v>
                </c:pt>
                <c:pt idx="4386">
                  <c:v>279.43543731775901</c:v>
                </c:pt>
                <c:pt idx="4387">
                  <c:v>279.49914808778198</c:v>
                </c:pt>
                <c:pt idx="4388">
                  <c:v>279.56285885780397</c:v>
                </c:pt>
                <c:pt idx="4389">
                  <c:v>279.62656962782597</c:v>
                </c:pt>
                <c:pt idx="4390">
                  <c:v>279.69028039784899</c:v>
                </c:pt>
                <c:pt idx="4391">
                  <c:v>279.75399116787099</c:v>
                </c:pt>
                <c:pt idx="4392">
                  <c:v>279.81770193789299</c:v>
                </c:pt>
                <c:pt idx="4393">
                  <c:v>279.88141270791499</c:v>
                </c:pt>
                <c:pt idx="4394">
                  <c:v>279.94512347793801</c:v>
                </c:pt>
                <c:pt idx="4395">
                  <c:v>280.00883424796001</c:v>
                </c:pt>
                <c:pt idx="4396">
                  <c:v>280.07254501798201</c:v>
                </c:pt>
                <c:pt idx="4397">
                  <c:v>280.13625578800401</c:v>
                </c:pt>
                <c:pt idx="4398">
                  <c:v>280.19996655802697</c:v>
                </c:pt>
                <c:pt idx="4399">
                  <c:v>280.26367732804903</c:v>
                </c:pt>
                <c:pt idx="4400">
                  <c:v>280.32738809807103</c:v>
                </c:pt>
                <c:pt idx="4401">
                  <c:v>280.39109886809399</c:v>
                </c:pt>
                <c:pt idx="4402">
                  <c:v>280.45480963811599</c:v>
                </c:pt>
                <c:pt idx="4403">
                  <c:v>280.51852040813799</c:v>
                </c:pt>
                <c:pt idx="4404">
                  <c:v>280.58223117815999</c:v>
                </c:pt>
                <c:pt idx="4405">
                  <c:v>280.64594194818301</c:v>
                </c:pt>
                <c:pt idx="4406">
                  <c:v>280.70965271820501</c:v>
                </c:pt>
                <c:pt idx="4407">
                  <c:v>280.77336348822701</c:v>
                </c:pt>
                <c:pt idx="4408">
                  <c:v>280.83707425825003</c:v>
                </c:pt>
                <c:pt idx="4409">
                  <c:v>280.90078502827203</c:v>
                </c:pt>
                <c:pt idx="4410">
                  <c:v>280.96449579829402</c:v>
                </c:pt>
                <c:pt idx="4411">
                  <c:v>281.02820656831602</c:v>
                </c:pt>
                <c:pt idx="4412">
                  <c:v>281.09191733833899</c:v>
                </c:pt>
                <c:pt idx="4413">
                  <c:v>281.15562810836099</c:v>
                </c:pt>
                <c:pt idx="4414">
                  <c:v>281.21933887838298</c:v>
                </c:pt>
                <c:pt idx="4415">
                  <c:v>281.28304964840601</c:v>
                </c:pt>
                <c:pt idx="4416">
                  <c:v>281.346760418428</c:v>
                </c:pt>
                <c:pt idx="4417">
                  <c:v>281.41047118845</c:v>
                </c:pt>
                <c:pt idx="4418">
                  <c:v>281.474181958472</c:v>
                </c:pt>
                <c:pt idx="4419">
                  <c:v>281.53789272849502</c:v>
                </c:pt>
                <c:pt idx="4420">
                  <c:v>281.60160349851702</c:v>
                </c:pt>
                <c:pt idx="4421">
                  <c:v>281.66531426853902</c:v>
                </c:pt>
                <c:pt idx="4422">
                  <c:v>281.72902503856199</c:v>
                </c:pt>
                <c:pt idx="4423">
                  <c:v>281.79273580858398</c:v>
                </c:pt>
                <c:pt idx="4424">
                  <c:v>281.85644657860598</c:v>
                </c:pt>
                <c:pt idx="4425">
                  <c:v>281.92015734862798</c:v>
                </c:pt>
                <c:pt idx="4426">
                  <c:v>281.983868118651</c:v>
                </c:pt>
                <c:pt idx="4427">
                  <c:v>282.047578888673</c:v>
                </c:pt>
                <c:pt idx="4428">
                  <c:v>282.111289658695</c:v>
                </c:pt>
                <c:pt idx="4429">
                  <c:v>282.17500042871802</c:v>
                </c:pt>
                <c:pt idx="4430">
                  <c:v>282.23871119874002</c:v>
                </c:pt>
                <c:pt idx="4431">
                  <c:v>282.30242196876202</c:v>
                </c:pt>
                <c:pt idx="4432">
                  <c:v>282.36613273878402</c:v>
                </c:pt>
                <c:pt idx="4433">
                  <c:v>282.42984350880698</c:v>
                </c:pt>
                <c:pt idx="4434">
                  <c:v>282.49355427882898</c:v>
                </c:pt>
                <c:pt idx="4435">
                  <c:v>282.55726504885098</c:v>
                </c:pt>
                <c:pt idx="4436">
                  <c:v>282.620975818874</c:v>
                </c:pt>
                <c:pt idx="4437">
                  <c:v>282.684686588896</c:v>
                </c:pt>
                <c:pt idx="4438">
                  <c:v>282.748397358918</c:v>
                </c:pt>
                <c:pt idx="4439">
                  <c:v>282.81210812894</c:v>
                </c:pt>
                <c:pt idx="4440">
                  <c:v>282.87581889896302</c:v>
                </c:pt>
                <c:pt idx="4441">
                  <c:v>282.93952966898502</c:v>
                </c:pt>
                <c:pt idx="4442">
                  <c:v>283.00324043900702</c:v>
                </c:pt>
                <c:pt idx="4443">
                  <c:v>283.06695120902901</c:v>
                </c:pt>
                <c:pt idx="4444">
                  <c:v>283.13066197905198</c:v>
                </c:pt>
                <c:pt idx="4445">
                  <c:v>283.19437274907398</c:v>
                </c:pt>
                <c:pt idx="4446">
                  <c:v>283.25808351909598</c:v>
                </c:pt>
                <c:pt idx="4447">
                  <c:v>283.321794289119</c:v>
                </c:pt>
                <c:pt idx="4448">
                  <c:v>283.385505059141</c:v>
                </c:pt>
                <c:pt idx="4449">
                  <c:v>283.44921582916299</c:v>
                </c:pt>
                <c:pt idx="4450">
                  <c:v>283.51292659918499</c:v>
                </c:pt>
                <c:pt idx="4451">
                  <c:v>283.57663736920802</c:v>
                </c:pt>
                <c:pt idx="4452">
                  <c:v>283.64034813923001</c:v>
                </c:pt>
                <c:pt idx="4453">
                  <c:v>283.70405890925201</c:v>
                </c:pt>
                <c:pt idx="4454">
                  <c:v>283.76776967927498</c:v>
                </c:pt>
                <c:pt idx="4455">
                  <c:v>283.83148044929698</c:v>
                </c:pt>
                <c:pt idx="4456">
                  <c:v>283.89519121931897</c:v>
                </c:pt>
                <c:pt idx="4457">
                  <c:v>283.95890198934097</c:v>
                </c:pt>
                <c:pt idx="4458">
                  <c:v>284.02261275936399</c:v>
                </c:pt>
                <c:pt idx="4459">
                  <c:v>284.08632352938599</c:v>
                </c:pt>
                <c:pt idx="4460">
                  <c:v>284.15003429940799</c:v>
                </c:pt>
                <c:pt idx="4461">
                  <c:v>284.21374506943101</c:v>
                </c:pt>
                <c:pt idx="4462">
                  <c:v>284.27745583945301</c:v>
                </c:pt>
                <c:pt idx="4463">
                  <c:v>284.34116660947501</c:v>
                </c:pt>
                <c:pt idx="4464">
                  <c:v>284.40487737949701</c:v>
                </c:pt>
                <c:pt idx="4465">
                  <c:v>284.46858814951997</c:v>
                </c:pt>
                <c:pt idx="4466">
                  <c:v>284.53229891954197</c:v>
                </c:pt>
                <c:pt idx="4467">
                  <c:v>284.59600968956403</c:v>
                </c:pt>
                <c:pt idx="4468">
                  <c:v>284.65972045958699</c:v>
                </c:pt>
                <c:pt idx="4469">
                  <c:v>284.72343122960899</c:v>
                </c:pt>
                <c:pt idx="4470">
                  <c:v>284.78714199963099</c:v>
                </c:pt>
                <c:pt idx="4471">
                  <c:v>284.85085276965299</c:v>
                </c:pt>
                <c:pt idx="4472">
                  <c:v>284.91456353967601</c:v>
                </c:pt>
                <c:pt idx="4473">
                  <c:v>284.97827430969801</c:v>
                </c:pt>
                <c:pt idx="4474">
                  <c:v>285.04198507972001</c:v>
                </c:pt>
                <c:pt idx="4475">
                  <c:v>285.10569584974297</c:v>
                </c:pt>
                <c:pt idx="4476">
                  <c:v>285.16940661976503</c:v>
                </c:pt>
                <c:pt idx="4477">
                  <c:v>285.23311738978703</c:v>
                </c:pt>
                <c:pt idx="4478">
                  <c:v>285.29682815980902</c:v>
                </c:pt>
                <c:pt idx="4479">
                  <c:v>285.36053892983199</c:v>
                </c:pt>
                <c:pt idx="4480">
                  <c:v>285.42424969985399</c:v>
                </c:pt>
                <c:pt idx="4481">
                  <c:v>285.48796046987599</c:v>
                </c:pt>
                <c:pt idx="4482">
                  <c:v>285.55167123989901</c:v>
                </c:pt>
                <c:pt idx="4483">
                  <c:v>285.61538200992101</c:v>
                </c:pt>
                <c:pt idx="4484">
                  <c:v>285.67909277994301</c:v>
                </c:pt>
                <c:pt idx="4485">
                  <c:v>285.742803549965</c:v>
                </c:pt>
                <c:pt idx="4486">
                  <c:v>285.80651431998803</c:v>
                </c:pt>
                <c:pt idx="4487">
                  <c:v>285.87022509001002</c:v>
                </c:pt>
                <c:pt idx="4488">
                  <c:v>285.93393586003202</c:v>
                </c:pt>
                <c:pt idx="4489">
                  <c:v>285.99764663005499</c:v>
                </c:pt>
                <c:pt idx="4490">
                  <c:v>286.06135740007699</c:v>
                </c:pt>
                <c:pt idx="4491">
                  <c:v>286.12506817009898</c:v>
                </c:pt>
                <c:pt idx="4492">
                  <c:v>286.18877894012098</c:v>
                </c:pt>
                <c:pt idx="4493">
                  <c:v>286.252489710144</c:v>
                </c:pt>
                <c:pt idx="4494">
                  <c:v>286.316200480166</c:v>
                </c:pt>
                <c:pt idx="4495">
                  <c:v>286.379911250188</c:v>
                </c:pt>
                <c:pt idx="4496">
                  <c:v>286.44362202021</c:v>
                </c:pt>
                <c:pt idx="4497">
                  <c:v>286.50733279023302</c:v>
                </c:pt>
                <c:pt idx="4498">
                  <c:v>286.57104356025502</c:v>
                </c:pt>
                <c:pt idx="4499">
                  <c:v>286.63475433027702</c:v>
                </c:pt>
                <c:pt idx="4500">
                  <c:v>286.69846510029998</c:v>
                </c:pt>
                <c:pt idx="4501">
                  <c:v>286.76217587032198</c:v>
                </c:pt>
                <c:pt idx="4502">
                  <c:v>286.82588664034398</c:v>
                </c:pt>
                <c:pt idx="4503">
                  <c:v>286.88959741036598</c:v>
                </c:pt>
                <c:pt idx="4504">
                  <c:v>286.953308180389</c:v>
                </c:pt>
                <c:pt idx="4505">
                  <c:v>287.017018950411</c:v>
                </c:pt>
                <c:pt idx="4506">
                  <c:v>287.080729720433</c:v>
                </c:pt>
                <c:pt idx="4507">
                  <c:v>287.14444049045602</c:v>
                </c:pt>
                <c:pt idx="4508">
                  <c:v>287.20815126047802</c:v>
                </c:pt>
                <c:pt idx="4509">
                  <c:v>287.27186203050002</c:v>
                </c:pt>
                <c:pt idx="4510">
                  <c:v>287.33557280052202</c:v>
                </c:pt>
                <c:pt idx="4511">
                  <c:v>287.39928357054498</c:v>
                </c:pt>
                <c:pt idx="4512">
                  <c:v>287.46299434056698</c:v>
                </c:pt>
                <c:pt idx="4513">
                  <c:v>287.52670511058898</c:v>
                </c:pt>
                <c:pt idx="4514">
                  <c:v>287.590415880612</c:v>
                </c:pt>
                <c:pt idx="4515">
                  <c:v>287.654126650634</c:v>
                </c:pt>
                <c:pt idx="4516">
                  <c:v>287.717837420656</c:v>
                </c:pt>
                <c:pt idx="4517">
                  <c:v>287.781548190678</c:v>
                </c:pt>
                <c:pt idx="4518">
                  <c:v>287.84525896070102</c:v>
                </c:pt>
                <c:pt idx="4519">
                  <c:v>287.90896973072302</c:v>
                </c:pt>
                <c:pt idx="4520">
                  <c:v>287.97268050074501</c:v>
                </c:pt>
                <c:pt idx="4521">
                  <c:v>288.03639127076798</c:v>
                </c:pt>
                <c:pt idx="4522">
                  <c:v>288.10010204078998</c:v>
                </c:pt>
                <c:pt idx="4523">
                  <c:v>288.16381281081198</c:v>
                </c:pt>
                <c:pt idx="4524">
                  <c:v>288.22752358083397</c:v>
                </c:pt>
                <c:pt idx="4525">
                  <c:v>288.291234350857</c:v>
                </c:pt>
                <c:pt idx="4526">
                  <c:v>288.35494512087899</c:v>
                </c:pt>
                <c:pt idx="4527">
                  <c:v>288.41865589090099</c:v>
                </c:pt>
                <c:pt idx="4528">
                  <c:v>288.48236666092401</c:v>
                </c:pt>
                <c:pt idx="4529">
                  <c:v>288.54607743094601</c:v>
                </c:pt>
                <c:pt idx="4530">
                  <c:v>288.60978820096801</c:v>
                </c:pt>
                <c:pt idx="4531">
                  <c:v>288.67349897099001</c:v>
                </c:pt>
                <c:pt idx="4532">
                  <c:v>288.73720974101298</c:v>
                </c:pt>
                <c:pt idx="4533">
                  <c:v>288.80092051103497</c:v>
                </c:pt>
                <c:pt idx="4534">
                  <c:v>288.86463128105697</c:v>
                </c:pt>
                <c:pt idx="4535">
                  <c:v>288.92834205107999</c:v>
                </c:pt>
                <c:pt idx="4536">
                  <c:v>288.99205282110199</c:v>
                </c:pt>
                <c:pt idx="4537">
                  <c:v>289.05576359112399</c:v>
                </c:pt>
                <c:pt idx="4538">
                  <c:v>289.11947436114599</c:v>
                </c:pt>
                <c:pt idx="4539">
                  <c:v>289.18318513116901</c:v>
                </c:pt>
                <c:pt idx="4540">
                  <c:v>289.24689590119101</c:v>
                </c:pt>
                <c:pt idx="4541">
                  <c:v>289.31060667121301</c:v>
                </c:pt>
                <c:pt idx="4542">
                  <c:v>289.37431744123501</c:v>
                </c:pt>
                <c:pt idx="4543">
                  <c:v>289.43802821125797</c:v>
                </c:pt>
                <c:pt idx="4544">
                  <c:v>289.50173898128003</c:v>
                </c:pt>
                <c:pt idx="4545">
                  <c:v>289.56544975130203</c:v>
                </c:pt>
                <c:pt idx="4546">
                  <c:v>289.62916052132499</c:v>
                </c:pt>
                <c:pt idx="4547">
                  <c:v>289.69287129134699</c:v>
                </c:pt>
                <c:pt idx="4548">
                  <c:v>289.75658206136899</c:v>
                </c:pt>
                <c:pt idx="4549">
                  <c:v>289.82029283139099</c:v>
                </c:pt>
                <c:pt idx="4550">
                  <c:v>289.88400360141401</c:v>
                </c:pt>
                <c:pt idx="4551">
                  <c:v>289.94771437143601</c:v>
                </c:pt>
                <c:pt idx="4552">
                  <c:v>290.01142514145801</c:v>
                </c:pt>
                <c:pt idx="4553">
                  <c:v>290.07513591148103</c:v>
                </c:pt>
                <c:pt idx="4554">
                  <c:v>290.13884668150303</c:v>
                </c:pt>
                <c:pt idx="4555">
                  <c:v>290.20255745152502</c:v>
                </c:pt>
                <c:pt idx="4556">
                  <c:v>290.26626822154702</c:v>
                </c:pt>
                <c:pt idx="4557">
                  <c:v>290.32997899156999</c:v>
                </c:pt>
                <c:pt idx="4558">
                  <c:v>290.39368976159199</c:v>
                </c:pt>
                <c:pt idx="4559">
                  <c:v>290.45740053161398</c:v>
                </c:pt>
                <c:pt idx="4560">
                  <c:v>290.52111130163701</c:v>
                </c:pt>
                <c:pt idx="4561">
                  <c:v>290.584822071659</c:v>
                </c:pt>
                <c:pt idx="4562">
                  <c:v>290.648532841681</c:v>
                </c:pt>
                <c:pt idx="4563">
                  <c:v>290.712243611703</c:v>
                </c:pt>
                <c:pt idx="4564">
                  <c:v>290.77595438172602</c:v>
                </c:pt>
                <c:pt idx="4565">
                  <c:v>290.83966515174802</c:v>
                </c:pt>
                <c:pt idx="4566">
                  <c:v>290.90337592177002</c:v>
                </c:pt>
                <c:pt idx="4567">
                  <c:v>290.96708669179299</c:v>
                </c:pt>
                <c:pt idx="4568">
                  <c:v>291.03079746181498</c:v>
                </c:pt>
                <c:pt idx="4569">
                  <c:v>291.09450823183698</c:v>
                </c:pt>
                <c:pt idx="4570">
                  <c:v>291.15821900185898</c:v>
                </c:pt>
                <c:pt idx="4571">
                  <c:v>291.221929771882</c:v>
                </c:pt>
                <c:pt idx="4572">
                  <c:v>291.285640541904</c:v>
                </c:pt>
                <c:pt idx="4573">
                  <c:v>291.349351311926</c:v>
                </c:pt>
                <c:pt idx="4574">
                  <c:v>291.41306208194902</c:v>
                </c:pt>
                <c:pt idx="4575">
                  <c:v>291.47677285197102</c:v>
                </c:pt>
                <c:pt idx="4576">
                  <c:v>291.54048362199302</c:v>
                </c:pt>
                <c:pt idx="4577">
                  <c:v>291.60419439201502</c:v>
                </c:pt>
                <c:pt idx="4578">
                  <c:v>291.66790516203798</c:v>
                </c:pt>
                <c:pt idx="4579">
                  <c:v>291.73161593205998</c:v>
                </c:pt>
                <c:pt idx="4580">
                  <c:v>291.79532670208198</c:v>
                </c:pt>
                <c:pt idx="4581">
                  <c:v>291.859037472105</c:v>
                </c:pt>
                <c:pt idx="4582">
                  <c:v>291.922748242127</c:v>
                </c:pt>
                <c:pt idx="4583">
                  <c:v>291.986459012149</c:v>
                </c:pt>
                <c:pt idx="4584">
                  <c:v>292.050169782171</c:v>
                </c:pt>
                <c:pt idx="4585">
                  <c:v>292.11388055219402</c:v>
                </c:pt>
                <c:pt idx="4586">
                  <c:v>292.17759132221602</c:v>
                </c:pt>
                <c:pt idx="4587">
                  <c:v>292.24130209223802</c:v>
                </c:pt>
                <c:pt idx="4588">
                  <c:v>292.30501286226001</c:v>
                </c:pt>
                <c:pt idx="4589">
                  <c:v>292.36872363228298</c:v>
                </c:pt>
                <c:pt idx="4590">
                  <c:v>292.43243440230498</c:v>
                </c:pt>
                <c:pt idx="4591">
                  <c:v>292.49614517232698</c:v>
                </c:pt>
                <c:pt idx="4592">
                  <c:v>292.55985594235</c:v>
                </c:pt>
                <c:pt idx="4593">
                  <c:v>292.623566712372</c:v>
                </c:pt>
                <c:pt idx="4594">
                  <c:v>292.68727748239399</c:v>
                </c:pt>
                <c:pt idx="4595">
                  <c:v>292.75098825241599</c:v>
                </c:pt>
                <c:pt idx="4596">
                  <c:v>292.81469902243902</c:v>
                </c:pt>
                <c:pt idx="4597">
                  <c:v>292.87840979246101</c:v>
                </c:pt>
                <c:pt idx="4598">
                  <c:v>292.94212056248301</c:v>
                </c:pt>
                <c:pt idx="4599">
                  <c:v>293.00583133250598</c:v>
                </c:pt>
                <c:pt idx="4600">
                  <c:v>293.06954210252798</c:v>
                </c:pt>
                <c:pt idx="4601">
                  <c:v>293.13325287254997</c:v>
                </c:pt>
                <c:pt idx="4602">
                  <c:v>293.19696364257197</c:v>
                </c:pt>
                <c:pt idx="4603">
                  <c:v>293.26067441259499</c:v>
                </c:pt>
                <c:pt idx="4604">
                  <c:v>293.32438518261699</c:v>
                </c:pt>
                <c:pt idx="4605">
                  <c:v>293.38809595263899</c:v>
                </c:pt>
                <c:pt idx="4606">
                  <c:v>293.45180672266201</c:v>
                </c:pt>
                <c:pt idx="4607">
                  <c:v>293.51551749268401</c:v>
                </c:pt>
                <c:pt idx="4608">
                  <c:v>293.57922826270601</c:v>
                </c:pt>
                <c:pt idx="4609">
                  <c:v>293.64293903272801</c:v>
                </c:pt>
                <c:pt idx="4610">
                  <c:v>293.70664980275097</c:v>
                </c:pt>
                <c:pt idx="4611">
                  <c:v>293.77036057277297</c:v>
                </c:pt>
                <c:pt idx="4612">
                  <c:v>293.83407134279503</c:v>
                </c:pt>
                <c:pt idx="4613">
                  <c:v>293.89778211281799</c:v>
                </c:pt>
                <c:pt idx="4614">
                  <c:v>293.96149288283999</c:v>
                </c:pt>
                <c:pt idx="4615">
                  <c:v>294.02520365286199</c:v>
                </c:pt>
                <c:pt idx="4616">
                  <c:v>294.08891442288399</c:v>
                </c:pt>
                <c:pt idx="4617">
                  <c:v>294.15262519290701</c:v>
                </c:pt>
                <c:pt idx="4618">
                  <c:v>294.21633596292901</c:v>
                </c:pt>
                <c:pt idx="4619">
                  <c:v>294.28004673295101</c:v>
                </c:pt>
                <c:pt idx="4620">
                  <c:v>294.34375750297397</c:v>
                </c:pt>
                <c:pt idx="4621">
                  <c:v>294.40746827299603</c:v>
                </c:pt>
                <c:pt idx="4622">
                  <c:v>294.47117904301803</c:v>
                </c:pt>
                <c:pt idx="4623">
                  <c:v>294.53488981304002</c:v>
                </c:pt>
                <c:pt idx="4624">
                  <c:v>294.59860058306299</c:v>
                </c:pt>
                <c:pt idx="4625">
                  <c:v>294.66231135308499</c:v>
                </c:pt>
                <c:pt idx="4626">
                  <c:v>294.72602212310699</c:v>
                </c:pt>
                <c:pt idx="4627">
                  <c:v>294.78973289313001</c:v>
                </c:pt>
                <c:pt idx="4628">
                  <c:v>294.85344366315201</c:v>
                </c:pt>
                <c:pt idx="4629">
                  <c:v>294.91715443317401</c:v>
                </c:pt>
                <c:pt idx="4630">
                  <c:v>294.980865203196</c:v>
                </c:pt>
                <c:pt idx="4631">
                  <c:v>295.04457597321903</c:v>
                </c:pt>
                <c:pt idx="4632">
                  <c:v>295.10828674324102</c:v>
                </c:pt>
                <c:pt idx="4633">
                  <c:v>295.17199751326302</c:v>
                </c:pt>
                <c:pt idx="4634">
                  <c:v>295.23570828328599</c:v>
                </c:pt>
                <c:pt idx="4635">
                  <c:v>295.29941905330799</c:v>
                </c:pt>
                <c:pt idx="4636">
                  <c:v>295.36312982332998</c:v>
                </c:pt>
                <c:pt idx="4637">
                  <c:v>295.42684059335198</c:v>
                </c:pt>
                <c:pt idx="4638">
                  <c:v>295.490551363375</c:v>
                </c:pt>
                <c:pt idx="4639">
                  <c:v>295.554262133397</c:v>
                </c:pt>
                <c:pt idx="4640">
                  <c:v>295.617972903419</c:v>
                </c:pt>
                <c:pt idx="4641">
                  <c:v>295.681683673441</c:v>
                </c:pt>
                <c:pt idx="4642">
                  <c:v>295.74539444346402</c:v>
                </c:pt>
                <c:pt idx="4643">
                  <c:v>295.80910521348602</c:v>
                </c:pt>
                <c:pt idx="4644">
                  <c:v>295.87281598350802</c:v>
                </c:pt>
                <c:pt idx="4645">
                  <c:v>295.93652675353098</c:v>
                </c:pt>
                <c:pt idx="4646">
                  <c:v>296.00023752355298</c:v>
                </c:pt>
                <c:pt idx="4647">
                  <c:v>296.06394829357498</c:v>
                </c:pt>
                <c:pt idx="4648">
                  <c:v>296.12765906359698</c:v>
                </c:pt>
                <c:pt idx="4649">
                  <c:v>296.19136983362</c:v>
                </c:pt>
                <c:pt idx="4650">
                  <c:v>296.255080603642</c:v>
                </c:pt>
                <c:pt idx="4651">
                  <c:v>296.318791373664</c:v>
                </c:pt>
                <c:pt idx="4652">
                  <c:v>296.38250214368702</c:v>
                </c:pt>
                <c:pt idx="4653">
                  <c:v>296.44621291370902</c:v>
                </c:pt>
                <c:pt idx="4654">
                  <c:v>296.50992368373102</c:v>
                </c:pt>
                <c:pt idx="4655">
                  <c:v>296.57363445375302</c:v>
                </c:pt>
                <c:pt idx="4656">
                  <c:v>296.63734522377598</c:v>
                </c:pt>
                <c:pt idx="4657">
                  <c:v>296.70105599379798</c:v>
                </c:pt>
                <c:pt idx="4658">
                  <c:v>296.76476676381998</c:v>
                </c:pt>
                <c:pt idx="4659">
                  <c:v>296.828477533843</c:v>
                </c:pt>
                <c:pt idx="4660">
                  <c:v>296.892188303865</c:v>
                </c:pt>
                <c:pt idx="4661">
                  <c:v>296.955899073887</c:v>
                </c:pt>
                <c:pt idx="4662">
                  <c:v>297.019609843909</c:v>
                </c:pt>
                <c:pt idx="4663">
                  <c:v>297.08332061393202</c:v>
                </c:pt>
                <c:pt idx="4664">
                  <c:v>297.14703138395402</c:v>
                </c:pt>
                <c:pt idx="4665">
                  <c:v>297.21074215397601</c:v>
                </c:pt>
                <c:pt idx="4666">
                  <c:v>297.27445292399898</c:v>
                </c:pt>
                <c:pt idx="4667">
                  <c:v>297.33816369402098</c:v>
                </c:pt>
                <c:pt idx="4668">
                  <c:v>297.40187446404298</c:v>
                </c:pt>
                <c:pt idx="4669">
                  <c:v>297.46558523406497</c:v>
                </c:pt>
                <c:pt idx="4670">
                  <c:v>297.529296004088</c:v>
                </c:pt>
                <c:pt idx="4671">
                  <c:v>297.59300677410999</c:v>
                </c:pt>
                <c:pt idx="4672">
                  <c:v>297.65671754413199</c:v>
                </c:pt>
                <c:pt idx="4673">
                  <c:v>297.72042831415501</c:v>
                </c:pt>
                <c:pt idx="4674">
                  <c:v>297.78413908417701</c:v>
                </c:pt>
                <c:pt idx="4675">
                  <c:v>297.84784985419901</c:v>
                </c:pt>
                <c:pt idx="4676">
                  <c:v>297.91156062422101</c:v>
                </c:pt>
                <c:pt idx="4677">
                  <c:v>297.97527139424398</c:v>
                </c:pt>
                <c:pt idx="4678">
                  <c:v>298.03898216426597</c:v>
                </c:pt>
                <c:pt idx="4679">
                  <c:v>298.10269293428797</c:v>
                </c:pt>
                <c:pt idx="4680">
                  <c:v>298.16640370431099</c:v>
                </c:pt>
                <c:pt idx="4681">
                  <c:v>298.23011447433299</c:v>
                </c:pt>
                <c:pt idx="4682">
                  <c:v>298.29382524435499</c:v>
                </c:pt>
                <c:pt idx="4683">
                  <c:v>298.35753601437699</c:v>
                </c:pt>
                <c:pt idx="4684">
                  <c:v>298.42124678440001</c:v>
                </c:pt>
                <c:pt idx="4685">
                  <c:v>298.48495755442201</c:v>
                </c:pt>
                <c:pt idx="4686">
                  <c:v>298.54866832444401</c:v>
                </c:pt>
                <c:pt idx="4687">
                  <c:v>298.61237909446601</c:v>
                </c:pt>
                <c:pt idx="4688">
                  <c:v>298.67608986448897</c:v>
                </c:pt>
                <c:pt idx="4689">
                  <c:v>298.73980063451103</c:v>
                </c:pt>
                <c:pt idx="4690">
                  <c:v>298.80351140453303</c:v>
                </c:pt>
                <c:pt idx="4691">
                  <c:v>298.86722217455599</c:v>
                </c:pt>
                <c:pt idx="4692">
                  <c:v>298.93093294457799</c:v>
                </c:pt>
                <c:pt idx="4693">
                  <c:v>298.99464371459999</c:v>
                </c:pt>
                <c:pt idx="4694">
                  <c:v>299.05835448462199</c:v>
                </c:pt>
                <c:pt idx="4695">
                  <c:v>299.12206525464501</c:v>
                </c:pt>
                <c:pt idx="4696">
                  <c:v>299.18577602466701</c:v>
                </c:pt>
                <c:pt idx="4697">
                  <c:v>299.24948679468901</c:v>
                </c:pt>
                <c:pt idx="4698">
                  <c:v>299.31319756471203</c:v>
                </c:pt>
                <c:pt idx="4699">
                  <c:v>299.37690833473403</c:v>
                </c:pt>
                <c:pt idx="4700">
                  <c:v>299.44061910475602</c:v>
                </c:pt>
                <c:pt idx="4701">
                  <c:v>299.50432987477802</c:v>
                </c:pt>
                <c:pt idx="4702">
                  <c:v>299.56804064480099</c:v>
                </c:pt>
                <c:pt idx="4703">
                  <c:v>299.63175141482299</c:v>
                </c:pt>
                <c:pt idx="4704">
                  <c:v>299.69546218484498</c:v>
                </c:pt>
                <c:pt idx="4705">
                  <c:v>299.75917295486801</c:v>
                </c:pt>
                <c:pt idx="4706">
                  <c:v>299.82288372489</c:v>
                </c:pt>
                <c:pt idx="4707">
                  <c:v>299.886594494912</c:v>
                </c:pt>
                <c:pt idx="4708">
                  <c:v>299.950305264934</c:v>
                </c:pt>
                <c:pt idx="4709">
                  <c:v>300.01401603495702</c:v>
                </c:pt>
                <c:pt idx="4710">
                  <c:v>300.07772680497902</c:v>
                </c:pt>
                <c:pt idx="4711">
                  <c:v>300.14143757500102</c:v>
                </c:pt>
                <c:pt idx="4712">
                  <c:v>300.20514834502399</c:v>
                </c:pt>
                <c:pt idx="4713">
                  <c:v>300.26885911504598</c:v>
                </c:pt>
                <c:pt idx="4714">
                  <c:v>300.33256988506798</c:v>
                </c:pt>
                <c:pt idx="4715">
                  <c:v>300.39628065508998</c:v>
                </c:pt>
                <c:pt idx="4716">
                  <c:v>300.459991425113</c:v>
                </c:pt>
                <c:pt idx="4717">
                  <c:v>300.523702195135</c:v>
                </c:pt>
                <c:pt idx="4718">
                  <c:v>300.587412965157</c:v>
                </c:pt>
                <c:pt idx="4719">
                  <c:v>300.65112373518002</c:v>
                </c:pt>
                <c:pt idx="4720">
                  <c:v>300.71483450520202</c:v>
                </c:pt>
                <c:pt idx="4721">
                  <c:v>300.77854527522402</c:v>
                </c:pt>
                <c:pt idx="4722">
                  <c:v>300.84225604524602</c:v>
                </c:pt>
                <c:pt idx="4723">
                  <c:v>300.90596681526898</c:v>
                </c:pt>
                <c:pt idx="4724">
                  <c:v>300.96967758529098</c:v>
                </c:pt>
                <c:pt idx="4725">
                  <c:v>301.03338835531298</c:v>
                </c:pt>
                <c:pt idx="4726">
                  <c:v>301.097099125336</c:v>
                </c:pt>
                <c:pt idx="4727">
                  <c:v>301.160809895358</c:v>
                </c:pt>
                <c:pt idx="4728">
                  <c:v>301.22452066538</c:v>
                </c:pt>
                <c:pt idx="4729">
                  <c:v>301.288231435402</c:v>
                </c:pt>
                <c:pt idx="4730">
                  <c:v>301.35194220542502</c:v>
                </c:pt>
                <c:pt idx="4731">
                  <c:v>301.41565297544702</c:v>
                </c:pt>
                <c:pt idx="4732">
                  <c:v>301.47936374546902</c:v>
                </c:pt>
                <c:pt idx="4733">
                  <c:v>301.54307451549101</c:v>
                </c:pt>
                <c:pt idx="4734">
                  <c:v>301.60678528551398</c:v>
                </c:pt>
                <c:pt idx="4735">
                  <c:v>301.67049605553598</c:v>
                </c:pt>
                <c:pt idx="4736">
                  <c:v>301.73420682555798</c:v>
                </c:pt>
                <c:pt idx="4737">
                  <c:v>301.797917595581</c:v>
                </c:pt>
                <c:pt idx="4738">
                  <c:v>301.861628365603</c:v>
                </c:pt>
                <c:pt idx="4739">
                  <c:v>301.92533913562499</c:v>
                </c:pt>
                <c:pt idx="4740">
                  <c:v>301.98904990564699</c:v>
                </c:pt>
                <c:pt idx="4741">
                  <c:v>302.05276067567002</c:v>
                </c:pt>
                <c:pt idx="4742">
                  <c:v>302.11647144569201</c:v>
                </c:pt>
                <c:pt idx="4743">
                  <c:v>302.18018221571401</c:v>
                </c:pt>
                <c:pt idx="4744">
                  <c:v>302.24389298573698</c:v>
                </c:pt>
                <c:pt idx="4745">
                  <c:v>302.30760375575898</c:v>
                </c:pt>
                <c:pt idx="4746">
                  <c:v>302.37131452578097</c:v>
                </c:pt>
                <c:pt idx="4747">
                  <c:v>302.43502529580297</c:v>
                </c:pt>
                <c:pt idx="4748">
                  <c:v>302.49873606582599</c:v>
                </c:pt>
                <c:pt idx="4749">
                  <c:v>302.56244683584799</c:v>
                </c:pt>
                <c:pt idx="4750">
                  <c:v>302.62615760586999</c:v>
                </c:pt>
                <c:pt idx="4751">
                  <c:v>302.68986837589301</c:v>
                </c:pt>
                <c:pt idx="4752">
                  <c:v>302.75357914591501</c:v>
                </c:pt>
                <c:pt idx="4753">
                  <c:v>302.81728991593701</c:v>
                </c:pt>
                <c:pt idx="4754">
                  <c:v>302.88100068595901</c:v>
                </c:pt>
                <c:pt idx="4755">
                  <c:v>302.94471145598197</c:v>
                </c:pt>
                <c:pt idx="4756">
                  <c:v>303.00842222600397</c:v>
                </c:pt>
                <c:pt idx="4757">
                  <c:v>303.07213299602603</c:v>
                </c:pt>
                <c:pt idx="4758">
                  <c:v>303.13584376604899</c:v>
                </c:pt>
                <c:pt idx="4759">
                  <c:v>303.19955453607099</c:v>
                </c:pt>
                <c:pt idx="4760">
                  <c:v>303.26326530609299</c:v>
                </c:pt>
                <c:pt idx="4761">
                  <c:v>303.32697607611499</c:v>
                </c:pt>
                <c:pt idx="4762">
                  <c:v>303.39068684613801</c:v>
                </c:pt>
                <c:pt idx="4763">
                  <c:v>303.45439761616001</c:v>
                </c:pt>
                <c:pt idx="4764">
                  <c:v>303.51810838618201</c:v>
                </c:pt>
                <c:pt idx="4765">
                  <c:v>303.58181915620497</c:v>
                </c:pt>
                <c:pt idx="4766">
                  <c:v>303.64552992622703</c:v>
                </c:pt>
                <c:pt idx="4767">
                  <c:v>303.70924069624903</c:v>
                </c:pt>
                <c:pt idx="4768">
                  <c:v>303.77295146627102</c:v>
                </c:pt>
                <c:pt idx="4769">
                  <c:v>303.83666223629399</c:v>
                </c:pt>
                <c:pt idx="4770">
                  <c:v>303.90037300631599</c:v>
                </c:pt>
                <c:pt idx="4771">
                  <c:v>303.96408377633799</c:v>
                </c:pt>
                <c:pt idx="4772">
                  <c:v>304.02779454636101</c:v>
                </c:pt>
                <c:pt idx="4773">
                  <c:v>304.09150531638301</c:v>
                </c:pt>
                <c:pt idx="4774">
                  <c:v>304.15521608640501</c:v>
                </c:pt>
                <c:pt idx="4775">
                  <c:v>304.218926856427</c:v>
                </c:pt>
                <c:pt idx="4776">
                  <c:v>304.28263762645003</c:v>
                </c:pt>
                <c:pt idx="4777">
                  <c:v>304.34634839647202</c:v>
                </c:pt>
                <c:pt idx="4778">
                  <c:v>304.41005916649402</c:v>
                </c:pt>
                <c:pt idx="4779">
                  <c:v>304.47376993651699</c:v>
                </c:pt>
                <c:pt idx="4780">
                  <c:v>304.53748070653899</c:v>
                </c:pt>
                <c:pt idx="4781">
                  <c:v>304.60119147656098</c:v>
                </c:pt>
                <c:pt idx="4782">
                  <c:v>304.66490224658298</c:v>
                </c:pt>
                <c:pt idx="4783">
                  <c:v>304.728613016606</c:v>
                </c:pt>
                <c:pt idx="4784">
                  <c:v>304.792323786628</c:v>
                </c:pt>
                <c:pt idx="4785">
                  <c:v>304.85603455665</c:v>
                </c:pt>
                <c:pt idx="4786">
                  <c:v>304.919745326672</c:v>
                </c:pt>
                <c:pt idx="4787">
                  <c:v>304.98345609669502</c:v>
                </c:pt>
                <c:pt idx="4788">
                  <c:v>305.04716686671702</c:v>
                </c:pt>
                <c:pt idx="4789">
                  <c:v>305.11087763673902</c:v>
                </c:pt>
                <c:pt idx="4790">
                  <c:v>305.17458840676198</c:v>
                </c:pt>
                <c:pt idx="4791">
                  <c:v>305.23829917678398</c:v>
                </c:pt>
                <c:pt idx="4792">
                  <c:v>305.30200994680598</c:v>
                </c:pt>
                <c:pt idx="4793">
                  <c:v>305.36572071682798</c:v>
                </c:pt>
                <c:pt idx="4794">
                  <c:v>305.429431486851</c:v>
                </c:pt>
                <c:pt idx="4795">
                  <c:v>305.493142256873</c:v>
                </c:pt>
                <c:pt idx="4796">
                  <c:v>305.556853026895</c:v>
                </c:pt>
                <c:pt idx="4797">
                  <c:v>305.62056379691802</c:v>
                </c:pt>
                <c:pt idx="4798">
                  <c:v>305.68427456694002</c:v>
                </c:pt>
                <c:pt idx="4799">
                  <c:v>305.74798533696202</c:v>
                </c:pt>
                <c:pt idx="4800">
                  <c:v>305.81169610698402</c:v>
                </c:pt>
                <c:pt idx="4801">
                  <c:v>305.87540687700698</c:v>
                </c:pt>
                <c:pt idx="4802">
                  <c:v>305.93911764702898</c:v>
                </c:pt>
                <c:pt idx="4803">
                  <c:v>306.00282841705098</c:v>
                </c:pt>
                <c:pt idx="4804">
                  <c:v>306.066539187074</c:v>
                </c:pt>
                <c:pt idx="4805">
                  <c:v>306.130249957096</c:v>
                </c:pt>
                <c:pt idx="4806">
                  <c:v>306.193960727118</c:v>
                </c:pt>
                <c:pt idx="4807">
                  <c:v>306.25767149714</c:v>
                </c:pt>
                <c:pt idx="4808">
                  <c:v>306.32138226716302</c:v>
                </c:pt>
                <c:pt idx="4809">
                  <c:v>306.38509303718502</c:v>
                </c:pt>
                <c:pt idx="4810">
                  <c:v>306.44880380720701</c:v>
                </c:pt>
                <c:pt idx="4811">
                  <c:v>306.51251457722998</c:v>
                </c:pt>
                <c:pt idx="4812">
                  <c:v>306.57622534725198</c:v>
                </c:pt>
                <c:pt idx="4813">
                  <c:v>306.63993611727398</c:v>
                </c:pt>
                <c:pt idx="4814">
                  <c:v>306.70364688729597</c:v>
                </c:pt>
                <c:pt idx="4815">
                  <c:v>306.767357657319</c:v>
                </c:pt>
                <c:pt idx="4816">
                  <c:v>306.83106842734099</c:v>
                </c:pt>
                <c:pt idx="4817">
                  <c:v>306.89477919736299</c:v>
                </c:pt>
                <c:pt idx="4818">
                  <c:v>306.95848996738601</c:v>
                </c:pt>
                <c:pt idx="4819">
                  <c:v>307.02220073740801</c:v>
                </c:pt>
                <c:pt idx="4820">
                  <c:v>307.08591150743001</c:v>
                </c:pt>
                <c:pt idx="4821">
                  <c:v>307.14962227745201</c:v>
                </c:pt>
                <c:pt idx="4822">
                  <c:v>307.21333304747498</c:v>
                </c:pt>
                <c:pt idx="4823">
                  <c:v>307.27704381749697</c:v>
                </c:pt>
                <c:pt idx="4824">
                  <c:v>307.34075458751897</c:v>
                </c:pt>
                <c:pt idx="4825">
                  <c:v>307.40446535754199</c:v>
                </c:pt>
                <c:pt idx="4826">
                  <c:v>307.46817612756399</c:v>
                </c:pt>
                <c:pt idx="4827">
                  <c:v>307.53188689758599</c:v>
                </c:pt>
                <c:pt idx="4828">
                  <c:v>307.59559766760799</c:v>
                </c:pt>
                <c:pt idx="4829">
                  <c:v>307.65930843763101</c:v>
                </c:pt>
                <c:pt idx="4830">
                  <c:v>307.72301920765301</c:v>
                </c:pt>
                <c:pt idx="4831">
                  <c:v>307.78672997767501</c:v>
                </c:pt>
                <c:pt idx="4832">
                  <c:v>307.85044074769701</c:v>
                </c:pt>
                <c:pt idx="4833">
                  <c:v>307.91415151771997</c:v>
                </c:pt>
                <c:pt idx="4834">
                  <c:v>307.97786228774203</c:v>
                </c:pt>
                <c:pt idx="4835">
                  <c:v>308.04157305776403</c:v>
                </c:pt>
                <c:pt idx="4836">
                  <c:v>308.10528382778699</c:v>
                </c:pt>
                <c:pt idx="4837">
                  <c:v>308.16899459780899</c:v>
                </c:pt>
                <c:pt idx="4838">
                  <c:v>308.23270536783099</c:v>
                </c:pt>
                <c:pt idx="4839">
                  <c:v>308.29641613785299</c:v>
                </c:pt>
                <c:pt idx="4840">
                  <c:v>308.36012690787601</c:v>
                </c:pt>
                <c:pt idx="4841">
                  <c:v>308.42383767789801</c:v>
                </c:pt>
                <c:pt idx="4842">
                  <c:v>308.48754844792001</c:v>
                </c:pt>
                <c:pt idx="4843">
                  <c:v>308.55125921794303</c:v>
                </c:pt>
                <c:pt idx="4844">
                  <c:v>308.61496998796503</c:v>
                </c:pt>
                <c:pt idx="4845">
                  <c:v>308.67868075798702</c:v>
                </c:pt>
                <c:pt idx="4846">
                  <c:v>308.74239152800902</c:v>
                </c:pt>
                <c:pt idx="4847">
                  <c:v>308.80610229803199</c:v>
                </c:pt>
                <c:pt idx="4848">
                  <c:v>308.86981306805399</c:v>
                </c:pt>
                <c:pt idx="4849">
                  <c:v>308.93352383807598</c:v>
                </c:pt>
                <c:pt idx="4850">
                  <c:v>308.99723460809901</c:v>
                </c:pt>
                <c:pt idx="4851">
                  <c:v>309.060945378121</c:v>
                </c:pt>
                <c:pt idx="4852">
                  <c:v>309.124656148143</c:v>
                </c:pt>
                <c:pt idx="4853">
                  <c:v>309.188366918165</c:v>
                </c:pt>
                <c:pt idx="4854">
                  <c:v>309.25207768818802</c:v>
                </c:pt>
                <c:pt idx="4855">
                  <c:v>309.31578845821002</c:v>
                </c:pt>
                <c:pt idx="4856">
                  <c:v>309.37949922823202</c:v>
                </c:pt>
                <c:pt idx="4857">
                  <c:v>309.44320999825499</c:v>
                </c:pt>
                <c:pt idx="4858">
                  <c:v>309.50692076827698</c:v>
                </c:pt>
                <c:pt idx="4859">
                  <c:v>309.57063153829898</c:v>
                </c:pt>
                <c:pt idx="4860">
                  <c:v>309.63434230832098</c:v>
                </c:pt>
                <c:pt idx="4861">
                  <c:v>309.698053078344</c:v>
                </c:pt>
                <c:pt idx="4862">
                  <c:v>309.761763848366</c:v>
                </c:pt>
                <c:pt idx="4863">
                  <c:v>309.825474618388</c:v>
                </c:pt>
                <c:pt idx="4864">
                  <c:v>309.88918538841102</c:v>
                </c:pt>
                <c:pt idx="4865">
                  <c:v>309.95289615843302</c:v>
                </c:pt>
                <c:pt idx="4866">
                  <c:v>310.01660692845502</c:v>
                </c:pt>
                <c:pt idx="4867">
                  <c:v>310.08031769847702</c:v>
                </c:pt>
                <c:pt idx="4868">
                  <c:v>310.14402846849998</c:v>
                </c:pt>
                <c:pt idx="4869">
                  <c:v>310.20773923852198</c:v>
                </c:pt>
                <c:pt idx="4870">
                  <c:v>310.27145000854398</c:v>
                </c:pt>
                <c:pt idx="4871">
                  <c:v>310.335160778567</c:v>
                </c:pt>
                <c:pt idx="4872">
                  <c:v>310.398871548589</c:v>
                </c:pt>
                <c:pt idx="4873">
                  <c:v>310.462582318611</c:v>
                </c:pt>
                <c:pt idx="4874">
                  <c:v>310.526293088633</c:v>
                </c:pt>
                <c:pt idx="4875">
                  <c:v>310.59000385865602</c:v>
                </c:pt>
                <c:pt idx="4876">
                  <c:v>310.65371462867802</c:v>
                </c:pt>
                <c:pt idx="4877">
                  <c:v>310.71742539870002</c:v>
                </c:pt>
                <c:pt idx="4878">
                  <c:v>310.78113616872201</c:v>
                </c:pt>
                <c:pt idx="4879">
                  <c:v>310.84484693874498</c:v>
                </c:pt>
                <c:pt idx="4880">
                  <c:v>310.90855770876698</c:v>
                </c:pt>
                <c:pt idx="4881">
                  <c:v>310.97226847878898</c:v>
                </c:pt>
                <c:pt idx="4882">
                  <c:v>311.035979248812</c:v>
                </c:pt>
                <c:pt idx="4883">
                  <c:v>311.099690018834</c:v>
                </c:pt>
                <c:pt idx="4884">
                  <c:v>311.16340078885599</c:v>
                </c:pt>
                <c:pt idx="4885">
                  <c:v>311.22711155887799</c:v>
                </c:pt>
                <c:pt idx="4886">
                  <c:v>311.29082232890102</c:v>
                </c:pt>
                <c:pt idx="4887">
                  <c:v>311.35453309892301</c:v>
                </c:pt>
                <c:pt idx="4888">
                  <c:v>311.41824386894501</c:v>
                </c:pt>
                <c:pt idx="4889">
                  <c:v>311.48195463896798</c:v>
                </c:pt>
                <c:pt idx="4890">
                  <c:v>311.54566540898998</c:v>
                </c:pt>
                <c:pt idx="4891">
                  <c:v>311.60937617901197</c:v>
                </c:pt>
                <c:pt idx="4892">
                  <c:v>311.67308694903397</c:v>
                </c:pt>
                <c:pt idx="4893">
                  <c:v>311.73679771905699</c:v>
                </c:pt>
                <c:pt idx="4894">
                  <c:v>311.80050848907899</c:v>
                </c:pt>
                <c:pt idx="4895">
                  <c:v>311.86421925910099</c:v>
                </c:pt>
                <c:pt idx="4896">
                  <c:v>311.92793002912401</c:v>
                </c:pt>
                <c:pt idx="4897">
                  <c:v>311.99164079914601</c:v>
                </c:pt>
                <c:pt idx="4898">
                  <c:v>312.05535156916801</c:v>
                </c:pt>
                <c:pt idx="4899">
                  <c:v>312.11906233919001</c:v>
                </c:pt>
                <c:pt idx="4900">
                  <c:v>312.18277310921297</c:v>
                </c:pt>
                <c:pt idx="4901">
                  <c:v>312.24648387923497</c:v>
                </c:pt>
                <c:pt idx="4902">
                  <c:v>312.31019464925703</c:v>
                </c:pt>
                <c:pt idx="4903">
                  <c:v>312.37390541927999</c:v>
                </c:pt>
                <c:pt idx="4904">
                  <c:v>312.43761618930199</c:v>
                </c:pt>
                <c:pt idx="4905">
                  <c:v>312.50132695932399</c:v>
                </c:pt>
                <c:pt idx="4906">
                  <c:v>312.56503772934599</c:v>
                </c:pt>
                <c:pt idx="4907">
                  <c:v>312.62874849936901</c:v>
                </c:pt>
                <c:pt idx="4908">
                  <c:v>312.69245926939101</c:v>
                </c:pt>
                <c:pt idx="4909">
                  <c:v>312.75617003941301</c:v>
                </c:pt>
                <c:pt idx="4910">
                  <c:v>312.81988080943597</c:v>
                </c:pt>
                <c:pt idx="4911">
                  <c:v>312.88359157945803</c:v>
                </c:pt>
                <c:pt idx="4912">
                  <c:v>312.94730234948003</c:v>
                </c:pt>
                <c:pt idx="4913">
                  <c:v>313.01101311950202</c:v>
                </c:pt>
                <c:pt idx="4914">
                  <c:v>313.07472388952499</c:v>
                </c:pt>
                <c:pt idx="4915">
                  <c:v>313.13843465954699</c:v>
                </c:pt>
                <c:pt idx="4916">
                  <c:v>313.20214542956899</c:v>
                </c:pt>
                <c:pt idx="4917">
                  <c:v>313.26585619959201</c:v>
                </c:pt>
                <c:pt idx="4918">
                  <c:v>313.32956696961401</c:v>
                </c:pt>
                <c:pt idx="4919">
                  <c:v>313.39327773963601</c:v>
                </c:pt>
                <c:pt idx="4920">
                  <c:v>313.456988509658</c:v>
                </c:pt>
                <c:pt idx="4921">
                  <c:v>313.52069927968103</c:v>
                </c:pt>
                <c:pt idx="4922">
                  <c:v>313.58441004970302</c:v>
                </c:pt>
                <c:pt idx="4923">
                  <c:v>313.64812081972502</c:v>
                </c:pt>
                <c:pt idx="4924">
                  <c:v>313.71183158974799</c:v>
                </c:pt>
                <c:pt idx="4925">
                  <c:v>313.77554235976999</c:v>
                </c:pt>
                <c:pt idx="4926">
                  <c:v>313.83925312979198</c:v>
                </c:pt>
                <c:pt idx="4927">
                  <c:v>313.90296389981398</c:v>
                </c:pt>
                <c:pt idx="4928">
                  <c:v>313.966674669837</c:v>
                </c:pt>
                <c:pt idx="4929">
                  <c:v>314.030385439859</c:v>
                </c:pt>
                <c:pt idx="4930">
                  <c:v>314.094096209881</c:v>
                </c:pt>
                <c:pt idx="4931">
                  <c:v>314.157806979903</c:v>
                </c:pt>
                <c:pt idx="4932">
                  <c:v>314.22151774992602</c:v>
                </c:pt>
                <c:pt idx="4933">
                  <c:v>314.28522851994802</c:v>
                </c:pt>
                <c:pt idx="4934">
                  <c:v>314.34893928997002</c:v>
                </c:pt>
                <c:pt idx="4935">
                  <c:v>314.41265005999298</c:v>
                </c:pt>
                <c:pt idx="4936">
                  <c:v>314.47636083001498</c:v>
                </c:pt>
                <c:pt idx="4937">
                  <c:v>314.54007160003698</c:v>
                </c:pt>
                <c:pt idx="4938">
                  <c:v>314.60378237005898</c:v>
                </c:pt>
                <c:pt idx="4939">
                  <c:v>314.667493140082</c:v>
                </c:pt>
                <c:pt idx="4940">
                  <c:v>314.731203910104</c:v>
                </c:pt>
                <c:pt idx="4941">
                  <c:v>314.794914680126</c:v>
                </c:pt>
                <c:pt idx="4942">
                  <c:v>314.85862545014902</c:v>
                </c:pt>
                <c:pt idx="4943">
                  <c:v>314.92233622017102</c:v>
                </c:pt>
                <c:pt idx="4944">
                  <c:v>314.98604699019302</c:v>
                </c:pt>
                <c:pt idx="4945">
                  <c:v>315.04975776021502</c:v>
                </c:pt>
                <c:pt idx="4946">
                  <c:v>315.11346853023798</c:v>
                </c:pt>
                <c:pt idx="4947">
                  <c:v>315.17717930025998</c:v>
                </c:pt>
                <c:pt idx="4948">
                  <c:v>315.24089007028198</c:v>
                </c:pt>
                <c:pt idx="4949">
                  <c:v>315.304600840305</c:v>
                </c:pt>
                <c:pt idx="4950">
                  <c:v>315.368311610327</c:v>
                </c:pt>
                <c:pt idx="4951">
                  <c:v>315.432022380349</c:v>
                </c:pt>
                <c:pt idx="4952">
                  <c:v>315.495733150371</c:v>
                </c:pt>
                <c:pt idx="4953">
                  <c:v>315.55944392039402</c:v>
                </c:pt>
                <c:pt idx="4954">
                  <c:v>315.62315469041602</c:v>
                </c:pt>
                <c:pt idx="4955">
                  <c:v>315.68686546043801</c:v>
                </c:pt>
                <c:pt idx="4956">
                  <c:v>315.75057623046098</c:v>
                </c:pt>
                <c:pt idx="4957">
                  <c:v>315.81428700048298</c:v>
                </c:pt>
                <c:pt idx="4958">
                  <c:v>315.87799777050498</c:v>
                </c:pt>
                <c:pt idx="4959">
                  <c:v>315.94170854052697</c:v>
                </c:pt>
                <c:pt idx="4960">
                  <c:v>316.00541931055</c:v>
                </c:pt>
                <c:pt idx="4961">
                  <c:v>316.06913008057199</c:v>
                </c:pt>
                <c:pt idx="4962">
                  <c:v>316.13284085059399</c:v>
                </c:pt>
                <c:pt idx="4963">
                  <c:v>316.19655162061702</c:v>
                </c:pt>
                <c:pt idx="4964">
                  <c:v>316.26026239063901</c:v>
                </c:pt>
                <c:pt idx="4965">
                  <c:v>316.32397316066101</c:v>
                </c:pt>
                <c:pt idx="4966">
                  <c:v>316.38768393068301</c:v>
                </c:pt>
                <c:pt idx="4967">
                  <c:v>316.45139470070598</c:v>
                </c:pt>
                <c:pt idx="4968">
                  <c:v>316.51510547072797</c:v>
                </c:pt>
                <c:pt idx="4969">
                  <c:v>316.57881624074997</c:v>
                </c:pt>
                <c:pt idx="4970">
                  <c:v>316.64252701077299</c:v>
                </c:pt>
                <c:pt idx="4971">
                  <c:v>316.70623778079499</c:v>
                </c:pt>
                <c:pt idx="4972">
                  <c:v>316.76994855081699</c:v>
                </c:pt>
                <c:pt idx="4973">
                  <c:v>316.83365932083899</c:v>
                </c:pt>
                <c:pt idx="4974">
                  <c:v>316.89737009086201</c:v>
                </c:pt>
                <c:pt idx="4975">
                  <c:v>316.96108086088401</c:v>
                </c:pt>
                <c:pt idx="4976">
                  <c:v>317.02479163090601</c:v>
                </c:pt>
                <c:pt idx="4977">
                  <c:v>317.08850240092801</c:v>
                </c:pt>
                <c:pt idx="4978">
                  <c:v>317.15221317095097</c:v>
                </c:pt>
                <c:pt idx="4979">
                  <c:v>317.21592394097303</c:v>
                </c:pt>
                <c:pt idx="4980">
                  <c:v>317.27963471099503</c:v>
                </c:pt>
                <c:pt idx="4981">
                  <c:v>317.34334548101799</c:v>
                </c:pt>
                <c:pt idx="4982">
                  <c:v>317.40705625103999</c:v>
                </c:pt>
                <c:pt idx="4983">
                  <c:v>317.47076702106199</c:v>
                </c:pt>
                <c:pt idx="4984">
                  <c:v>317.53447779108399</c:v>
                </c:pt>
                <c:pt idx="4985">
                  <c:v>317.59818856110701</c:v>
                </c:pt>
                <c:pt idx="4986">
                  <c:v>317.66189933112901</c:v>
                </c:pt>
                <c:pt idx="4987">
                  <c:v>317.72561010115101</c:v>
                </c:pt>
                <c:pt idx="4988">
                  <c:v>317.78932087117403</c:v>
                </c:pt>
                <c:pt idx="4989">
                  <c:v>317.85303164119603</c:v>
                </c:pt>
                <c:pt idx="4990">
                  <c:v>317.91674241121802</c:v>
                </c:pt>
                <c:pt idx="4991">
                  <c:v>317.98045318124002</c:v>
                </c:pt>
                <c:pt idx="4992">
                  <c:v>318.04416395126299</c:v>
                </c:pt>
                <c:pt idx="4993">
                  <c:v>318.10787472128499</c:v>
                </c:pt>
                <c:pt idx="4994">
                  <c:v>318.17158549130698</c:v>
                </c:pt>
                <c:pt idx="4995">
                  <c:v>318.23529626133001</c:v>
                </c:pt>
                <c:pt idx="4996">
                  <c:v>318.29900703135201</c:v>
                </c:pt>
                <c:pt idx="4997">
                  <c:v>318.362717801374</c:v>
                </c:pt>
                <c:pt idx="4998">
                  <c:v>318.426428571396</c:v>
                </c:pt>
                <c:pt idx="4999">
                  <c:v>318.49013934141902</c:v>
                </c:pt>
                <c:pt idx="5000">
                  <c:v>318.55385011144102</c:v>
                </c:pt>
                <c:pt idx="5001">
                  <c:v>318.61756088146302</c:v>
                </c:pt>
                <c:pt idx="5002">
                  <c:v>318.68127165148599</c:v>
                </c:pt>
                <c:pt idx="5003">
                  <c:v>318.74498242150798</c:v>
                </c:pt>
                <c:pt idx="5004">
                  <c:v>318.80869319152998</c:v>
                </c:pt>
                <c:pt idx="5005">
                  <c:v>318.87240396155198</c:v>
                </c:pt>
                <c:pt idx="5006">
                  <c:v>318.936114731575</c:v>
                </c:pt>
                <c:pt idx="5007">
                  <c:v>318.999825501597</c:v>
                </c:pt>
                <c:pt idx="5008">
                  <c:v>319.063536271619</c:v>
                </c:pt>
                <c:pt idx="5009">
                  <c:v>319.12724704164202</c:v>
                </c:pt>
                <c:pt idx="5010">
                  <c:v>319.19095781166402</c:v>
                </c:pt>
                <c:pt idx="5011">
                  <c:v>319.25466858168602</c:v>
                </c:pt>
                <c:pt idx="5012">
                  <c:v>319.31837935170802</c:v>
                </c:pt>
                <c:pt idx="5013">
                  <c:v>319.38209012173098</c:v>
                </c:pt>
                <c:pt idx="5014">
                  <c:v>319.44580089175298</c:v>
                </c:pt>
                <c:pt idx="5015">
                  <c:v>319.50951166177498</c:v>
                </c:pt>
                <c:pt idx="5016">
                  <c:v>319.573222431798</c:v>
                </c:pt>
                <c:pt idx="5017">
                  <c:v>319.63693320182</c:v>
                </c:pt>
                <c:pt idx="5018">
                  <c:v>319.700643971842</c:v>
                </c:pt>
                <c:pt idx="5019">
                  <c:v>319.764354741864</c:v>
                </c:pt>
                <c:pt idx="5020">
                  <c:v>319.82806551188702</c:v>
                </c:pt>
                <c:pt idx="5021">
                  <c:v>319.89177628190902</c:v>
                </c:pt>
                <c:pt idx="5022">
                  <c:v>319.95548705193102</c:v>
                </c:pt>
                <c:pt idx="5023">
                  <c:v>320.01919782195301</c:v>
                </c:pt>
                <c:pt idx="5024">
                  <c:v>320.08290859197598</c:v>
                </c:pt>
                <c:pt idx="5025">
                  <c:v>320.14661936199798</c:v>
                </c:pt>
                <c:pt idx="5026">
                  <c:v>320.21033013201998</c:v>
                </c:pt>
                <c:pt idx="5027">
                  <c:v>320.274040902043</c:v>
                </c:pt>
                <c:pt idx="5028">
                  <c:v>320.337751672065</c:v>
                </c:pt>
                <c:pt idx="5029">
                  <c:v>320.40146244208699</c:v>
                </c:pt>
                <c:pt idx="5030">
                  <c:v>320.46517321210899</c:v>
                </c:pt>
                <c:pt idx="5031">
                  <c:v>320.52888398213202</c:v>
                </c:pt>
                <c:pt idx="5032">
                  <c:v>320.59259475215401</c:v>
                </c:pt>
                <c:pt idx="5033">
                  <c:v>320.65630552217601</c:v>
                </c:pt>
                <c:pt idx="5034">
                  <c:v>320.72001629219898</c:v>
                </c:pt>
                <c:pt idx="5035">
                  <c:v>320.78372706222098</c:v>
                </c:pt>
                <c:pt idx="5036">
                  <c:v>320.84743783224297</c:v>
                </c:pt>
                <c:pt idx="5037">
                  <c:v>320.91114860226497</c:v>
                </c:pt>
                <c:pt idx="5038">
                  <c:v>320.97485937228799</c:v>
                </c:pt>
                <c:pt idx="5039">
                  <c:v>321.03857014230999</c:v>
                </c:pt>
                <c:pt idx="5040">
                  <c:v>321.10228091233199</c:v>
                </c:pt>
                <c:pt idx="5041">
                  <c:v>321.16599168235501</c:v>
                </c:pt>
                <c:pt idx="5042">
                  <c:v>321.22970245237701</c:v>
                </c:pt>
                <c:pt idx="5043">
                  <c:v>321.29341322239901</c:v>
                </c:pt>
                <c:pt idx="5044">
                  <c:v>321.35712399242101</c:v>
                </c:pt>
                <c:pt idx="5045">
                  <c:v>321.42083476244397</c:v>
                </c:pt>
                <c:pt idx="5046">
                  <c:v>321.48454553246597</c:v>
                </c:pt>
                <c:pt idx="5047">
                  <c:v>321.54825630248803</c:v>
                </c:pt>
                <c:pt idx="5048">
                  <c:v>321.61196707251099</c:v>
                </c:pt>
                <c:pt idx="5049">
                  <c:v>321.67567784253299</c:v>
                </c:pt>
                <c:pt idx="5050">
                  <c:v>321.73938861255499</c:v>
                </c:pt>
                <c:pt idx="5051">
                  <c:v>321.80309938257699</c:v>
                </c:pt>
                <c:pt idx="5052">
                  <c:v>321.86681015260001</c:v>
                </c:pt>
                <c:pt idx="5053">
                  <c:v>321.93052092262201</c:v>
                </c:pt>
                <c:pt idx="5054">
                  <c:v>321.99423169264401</c:v>
                </c:pt>
                <c:pt idx="5055">
                  <c:v>322.05794246266697</c:v>
                </c:pt>
                <c:pt idx="5056">
                  <c:v>322.12165323268903</c:v>
                </c:pt>
                <c:pt idx="5057">
                  <c:v>322.18536400271103</c:v>
                </c:pt>
                <c:pt idx="5058">
                  <c:v>322.24907477273302</c:v>
                </c:pt>
                <c:pt idx="5059">
                  <c:v>322.31278554275599</c:v>
                </c:pt>
                <c:pt idx="5060">
                  <c:v>322.37649631277799</c:v>
                </c:pt>
                <c:pt idx="5061">
                  <c:v>322.44020708279999</c:v>
                </c:pt>
                <c:pt idx="5062">
                  <c:v>322.50391785282301</c:v>
                </c:pt>
                <c:pt idx="5063">
                  <c:v>322.56762862284501</c:v>
                </c:pt>
                <c:pt idx="5064">
                  <c:v>322.63133939286701</c:v>
                </c:pt>
                <c:pt idx="5065">
                  <c:v>322.695050162889</c:v>
                </c:pt>
                <c:pt idx="5066">
                  <c:v>322.75876093291203</c:v>
                </c:pt>
                <c:pt idx="5067">
                  <c:v>322.82247170293402</c:v>
                </c:pt>
                <c:pt idx="5068">
                  <c:v>322.88618247295602</c:v>
                </c:pt>
                <c:pt idx="5069">
                  <c:v>322.94989324297899</c:v>
                </c:pt>
                <c:pt idx="5070">
                  <c:v>323.01360401300099</c:v>
                </c:pt>
                <c:pt idx="5071">
                  <c:v>323.07731478302298</c:v>
                </c:pt>
                <c:pt idx="5072">
                  <c:v>323.14102555304498</c:v>
                </c:pt>
                <c:pt idx="5073">
                  <c:v>323.204736323068</c:v>
                </c:pt>
                <c:pt idx="5074">
                  <c:v>323.26844709309</c:v>
                </c:pt>
                <c:pt idx="5075">
                  <c:v>323.332157863112</c:v>
                </c:pt>
                <c:pt idx="5076">
                  <c:v>323.395868633134</c:v>
                </c:pt>
                <c:pt idx="5077">
                  <c:v>323.45957940315702</c:v>
                </c:pt>
                <c:pt idx="5078">
                  <c:v>323.52329017317902</c:v>
                </c:pt>
                <c:pt idx="5079">
                  <c:v>323.58700094320102</c:v>
                </c:pt>
                <c:pt idx="5080">
                  <c:v>323.65071171322398</c:v>
                </c:pt>
                <c:pt idx="5081">
                  <c:v>323.71442248324598</c:v>
                </c:pt>
                <c:pt idx="5082">
                  <c:v>323.77813325326798</c:v>
                </c:pt>
                <c:pt idx="5083">
                  <c:v>323.84184402328998</c:v>
                </c:pt>
                <c:pt idx="5084">
                  <c:v>323.905554793313</c:v>
                </c:pt>
                <c:pt idx="5085">
                  <c:v>323.969265563335</c:v>
                </c:pt>
                <c:pt idx="5086">
                  <c:v>324.032976333357</c:v>
                </c:pt>
                <c:pt idx="5087">
                  <c:v>324.09668710338002</c:v>
                </c:pt>
                <c:pt idx="5088">
                  <c:v>324.16039787340202</c:v>
                </c:pt>
                <c:pt idx="5089">
                  <c:v>324.22410864342402</c:v>
                </c:pt>
                <c:pt idx="5090">
                  <c:v>324.28781941344602</c:v>
                </c:pt>
                <c:pt idx="5091">
                  <c:v>324.35153018346898</c:v>
                </c:pt>
                <c:pt idx="5092">
                  <c:v>324.41524095349098</c:v>
                </c:pt>
                <c:pt idx="5093">
                  <c:v>324.47895172351298</c:v>
                </c:pt>
                <c:pt idx="5094">
                  <c:v>324.542662493536</c:v>
                </c:pt>
                <c:pt idx="5095">
                  <c:v>324.606373263558</c:v>
                </c:pt>
                <c:pt idx="5096">
                  <c:v>324.67008403358</c:v>
                </c:pt>
                <c:pt idx="5097">
                  <c:v>324.733794803602</c:v>
                </c:pt>
                <c:pt idx="5098">
                  <c:v>324.79750557362502</c:v>
                </c:pt>
                <c:pt idx="5099">
                  <c:v>324.86121634364702</c:v>
                </c:pt>
                <c:pt idx="5100">
                  <c:v>324.92492711366901</c:v>
                </c:pt>
                <c:pt idx="5101">
                  <c:v>324.98863788369198</c:v>
                </c:pt>
                <c:pt idx="5102">
                  <c:v>325.05234865371398</c:v>
                </c:pt>
                <c:pt idx="5103">
                  <c:v>325.11605942373598</c:v>
                </c:pt>
                <c:pt idx="5104">
                  <c:v>325.17977019375797</c:v>
                </c:pt>
                <c:pt idx="5105">
                  <c:v>325.243480963781</c:v>
                </c:pt>
                <c:pt idx="5106">
                  <c:v>325.30719173380299</c:v>
                </c:pt>
                <c:pt idx="5107">
                  <c:v>325.37090250382499</c:v>
                </c:pt>
                <c:pt idx="5108">
                  <c:v>325.43461327384802</c:v>
                </c:pt>
                <c:pt idx="5109">
                  <c:v>325.49832404387001</c:v>
                </c:pt>
                <c:pt idx="5110">
                  <c:v>325.56203481389201</c:v>
                </c:pt>
                <c:pt idx="5111">
                  <c:v>325.62574558391401</c:v>
                </c:pt>
                <c:pt idx="5112">
                  <c:v>325.68945635393698</c:v>
                </c:pt>
                <c:pt idx="5113">
                  <c:v>325.75316712395897</c:v>
                </c:pt>
                <c:pt idx="5114">
                  <c:v>325.81687789398097</c:v>
                </c:pt>
                <c:pt idx="5115">
                  <c:v>325.88058866400399</c:v>
                </c:pt>
                <c:pt idx="5116">
                  <c:v>325.94429943402599</c:v>
                </c:pt>
                <c:pt idx="5117">
                  <c:v>326.00801020404799</c:v>
                </c:pt>
                <c:pt idx="5118">
                  <c:v>326.07172097406999</c:v>
                </c:pt>
                <c:pt idx="5119">
                  <c:v>326.13543174409301</c:v>
                </c:pt>
                <c:pt idx="5120">
                  <c:v>326.19914251411501</c:v>
                </c:pt>
                <c:pt idx="5121">
                  <c:v>326.26285328413701</c:v>
                </c:pt>
                <c:pt idx="5122">
                  <c:v>326.32656405415901</c:v>
                </c:pt>
                <c:pt idx="5123">
                  <c:v>326.39027482418197</c:v>
                </c:pt>
                <c:pt idx="5124">
                  <c:v>326.45398559420403</c:v>
                </c:pt>
                <c:pt idx="5125">
                  <c:v>326.51769636422603</c:v>
                </c:pt>
                <c:pt idx="5126">
                  <c:v>326.58140713424899</c:v>
                </c:pt>
                <c:pt idx="5127">
                  <c:v>326.64511790427099</c:v>
                </c:pt>
                <c:pt idx="5128">
                  <c:v>326.70882867429299</c:v>
                </c:pt>
                <c:pt idx="5129">
                  <c:v>326.77253944431499</c:v>
                </c:pt>
                <c:pt idx="5130">
                  <c:v>326.83625021433801</c:v>
                </c:pt>
                <c:pt idx="5131">
                  <c:v>326.89996098436001</c:v>
                </c:pt>
                <c:pt idx="5132">
                  <c:v>326.96367175438201</c:v>
                </c:pt>
                <c:pt idx="5133">
                  <c:v>327.02738252440503</c:v>
                </c:pt>
                <c:pt idx="5134">
                  <c:v>327.09109329442703</c:v>
                </c:pt>
                <c:pt idx="5135">
                  <c:v>327.15480406444902</c:v>
                </c:pt>
                <c:pt idx="5136">
                  <c:v>327.21851483447102</c:v>
                </c:pt>
                <c:pt idx="5137">
                  <c:v>327.28222560449399</c:v>
                </c:pt>
                <c:pt idx="5138">
                  <c:v>327.34593637451599</c:v>
                </c:pt>
                <c:pt idx="5139">
                  <c:v>327.40964714453798</c:v>
                </c:pt>
                <c:pt idx="5140">
                  <c:v>327.47335791456101</c:v>
                </c:pt>
                <c:pt idx="5141">
                  <c:v>327.53706868458301</c:v>
                </c:pt>
                <c:pt idx="5142">
                  <c:v>327.600779454605</c:v>
                </c:pt>
                <c:pt idx="5143">
                  <c:v>327.664490224627</c:v>
                </c:pt>
                <c:pt idx="5144">
                  <c:v>327.72820099465002</c:v>
                </c:pt>
                <c:pt idx="5145">
                  <c:v>327.79191176467202</c:v>
                </c:pt>
                <c:pt idx="5146">
                  <c:v>327.85562253469402</c:v>
                </c:pt>
                <c:pt idx="5147">
                  <c:v>327.91933330471699</c:v>
                </c:pt>
                <c:pt idx="5148">
                  <c:v>327.98304407473898</c:v>
                </c:pt>
                <c:pt idx="5149">
                  <c:v>328.04675484476098</c:v>
                </c:pt>
                <c:pt idx="5150">
                  <c:v>328.11046561478298</c:v>
                </c:pt>
                <c:pt idx="5151">
                  <c:v>328.174176384806</c:v>
                </c:pt>
                <c:pt idx="5152">
                  <c:v>328.237887154828</c:v>
                </c:pt>
                <c:pt idx="5153">
                  <c:v>328.30159792485</c:v>
                </c:pt>
                <c:pt idx="5154">
                  <c:v>328.36530869487302</c:v>
                </c:pt>
                <c:pt idx="5155">
                  <c:v>328.42901946489502</c:v>
                </c:pt>
                <c:pt idx="5156">
                  <c:v>328.49273023491702</c:v>
                </c:pt>
                <c:pt idx="5157">
                  <c:v>328.55644100493902</c:v>
                </c:pt>
                <c:pt idx="5158">
                  <c:v>328.62015177496198</c:v>
                </c:pt>
                <c:pt idx="5159">
                  <c:v>328.68386254498398</c:v>
                </c:pt>
                <c:pt idx="5160">
                  <c:v>328.74757331500598</c:v>
                </c:pt>
                <c:pt idx="5161">
                  <c:v>328.811284085029</c:v>
                </c:pt>
                <c:pt idx="5162">
                  <c:v>328.874994855051</c:v>
                </c:pt>
                <c:pt idx="5163">
                  <c:v>328.938705625073</c:v>
                </c:pt>
                <c:pt idx="5164">
                  <c:v>329.002416395095</c:v>
                </c:pt>
                <c:pt idx="5165">
                  <c:v>329.06612716511802</c:v>
                </c:pt>
                <c:pt idx="5166">
                  <c:v>329.12983793514002</c:v>
                </c:pt>
                <c:pt idx="5167">
                  <c:v>329.19354870516202</c:v>
                </c:pt>
                <c:pt idx="5168">
                  <c:v>329.25725947518401</c:v>
                </c:pt>
                <c:pt idx="5169">
                  <c:v>329.32097024520698</c:v>
                </c:pt>
                <c:pt idx="5170">
                  <c:v>329.38468101522898</c:v>
                </c:pt>
                <c:pt idx="5171">
                  <c:v>329.44839178525098</c:v>
                </c:pt>
                <c:pt idx="5172">
                  <c:v>329.512102555274</c:v>
                </c:pt>
                <c:pt idx="5173">
                  <c:v>329.575813325296</c:v>
                </c:pt>
                <c:pt idx="5174">
                  <c:v>329.639524095318</c:v>
                </c:pt>
                <c:pt idx="5175">
                  <c:v>329.70323486533999</c:v>
                </c:pt>
                <c:pt idx="5176">
                  <c:v>329.76694563536302</c:v>
                </c:pt>
                <c:pt idx="5177">
                  <c:v>329.83065640538501</c:v>
                </c:pt>
                <c:pt idx="5178">
                  <c:v>329.89436717540701</c:v>
                </c:pt>
                <c:pt idx="5179">
                  <c:v>329.95807794542998</c:v>
                </c:pt>
                <c:pt idx="5180">
                  <c:v>330.02178871545198</c:v>
                </c:pt>
                <c:pt idx="5181">
                  <c:v>330.08549948547397</c:v>
                </c:pt>
                <c:pt idx="5182">
                  <c:v>330.14921025549597</c:v>
                </c:pt>
                <c:pt idx="5183">
                  <c:v>330.21292102551899</c:v>
                </c:pt>
                <c:pt idx="5184">
                  <c:v>330.27663179554099</c:v>
                </c:pt>
                <c:pt idx="5185">
                  <c:v>330.34034256556299</c:v>
                </c:pt>
                <c:pt idx="5186">
                  <c:v>330.40405333558601</c:v>
                </c:pt>
                <c:pt idx="5187">
                  <c:v>330.46776410560801</c:v>
                </c:pt>
                <c:pt idx="5188">
                  <c:v>330.53147487563001</c:v>
                </c:pt>
                <c:pt idx="5189">
                  <c:v>330.59518564565201</c:v>
                </c:pt>
                <c:pt idx="5190">
                  <c:v>330.65889641567497</c:v>
                </c:pt>
                <c:pt idx="5191">
                  <c:v>330.72260718569697</c:v>
                </c:pt>
                <c:pt idx="5192">
                  <c:v>330.78631795571903</c:v>
                </c:pt>
                <c:pt idx="5193">
                  <c:v>330.85002872574199</c:v>
                </c:pt>
                <c:pt idx="5194">
                  <c:v>330.91373949576399</c:v>
                </c:pt>
                <c:pt idx="5195">
                  <c:v>330.97745026578599</c:v>
                </c:pt>
                <c:pt idx="5196">
                  <c:v>331.04116103580799</c:v>
                </c:pt>
                <c:pt idx="5197">
                  <c:v>331.10487180583101</c:v>
                </c:pt>
                <c:pt idx="5198">
                  <c:v>331.16858257585301</c:v>
                </c:pt>
                <c:pt idx="5199">
                  <c:v>331.23229334587501</c:v>
                </c:pt>
                <c:pt idx="5200">
                  <c:v>331.29600411589797</c:v>
                </c:pt>
                <c:pt idx="5201">
                  <c:v>331.35971488592003</c:v>
                </c:pt>
                <c:pt idx="5202">
                  <c:v>331.42342565594203</c:v>
                </c:pt>
                <c:pt idx="5203">
                  <c:v>331.48713642596402</c:v>
                </c:pt>
                <c:pt idx="5204">
                  <c:v>331.55084719598699</c:v>
                </c:pt>
                <c:pt idx="5205">
                  <c:v>331.61455796600899</c:v>
                </c:pt>
                <c:pt idx="5206">
                  <c:v>331.67826873603099</c:v>
                </c:pt>
                <c:pt idx="5207">
                  <c:v>331.74197950605401</c:v>
                </c:pt>
                <c:pt idx="5208">
                  <c:v>331.80569027607601</c:v>
                </c:pt>
                <c:pt idx="5209">
                  <c:v>331.86940104609801</c:v>
                </c:pt>
                <c:pt idx="5210">
                  <c:v>331.93311181612</c:v>
                </c:pt>
                <c:pt idx="5211">
                  <c:v>331.99682258614303</c:v>
                </c:pt>
                <c:pt idx="5212">
                  <c:v>332.06053335616502</c:v>
                </c:pt>
                <c:pt idx="5213">
                  <c:v>332.12424412618702</c:v>
                </c:pt>
                <c:pt idx="5214">
                  <c:v>332.18795489620999</c:v>
                </c:pt>
                <c:pt idx="5215">
                  <c:v>332.25166566623199</c:v>
                </c:pt>
                <c:pt idx="5216">
                  <c:v>332.31537643625398</c:v>
                </c:pt>
                <c:pt idx="5217">
                  <c:v>332.37908720627598</c:v>
                </c:pt>
                <c:pt idx="5218">
                  <c:v>332.442797976299</c:v>
                </c:pt>
                <c:pt idx="5219">
                  <c:v>332.506508746321</c:v>
                </c:pt>
                <c:pt idx="5220">
                  <c:v>332.570219516343</c:v>
                </c:pt>
                <c:pt idx="5221">
                  <c:v>332.633930286365</c:v>
                </c:pt>
                <c:pt idx="5222">
                  <c:v>332.69764105638802</c:v>
                </c:pt>
                <c:pt idx="5223">
                  <c:v>332.76135182641002</c:v>
                </c:pt>
                <c:pt idx="5224">
                  <c:v>332.82506259643202</c:v>
                </c:pt>
                <c:pt idx="5225">
                  <c:v>332.88877336645498</c:v>
                </c:pt>
                <c:pt idx="5226">
                  <c:v>332.95248413647698</c:v>
                </c:pt>
                <c:pt idx="5227">
                  <c:v>333.01619490649898</c:v>
                </c:pt>
                <c:pt idx="5228">
                  <c:v>333.07990567652098</c:v>
                </c:pt>
                <c:pt idx="5229">
                  <c:v>333.143616446544</c:v>
                </c:pt>
                <c:pt idx="5230">
                  <c:v>333.207327216566</c:v>
                </c:pt>
                <c:pt idx="5231">
                  <c:v>333.271037986588</c:v>
                </c:pt>
                <c:pt idx="5232">
                  <c:v>333.33474875661102</c:v>
                </c:pt>
                <c:pt idx="5233">
                  <c:v>333.39845952663302</c:v>
                </c:pt>
                <c:pt idx="5234">
                  <c:v>333.46217029665502</c:v>
                </c:pt>
                <c:pt idx="5235">
                  <c:v>333.52588106667702</c:v>
                </c:pt>
                <c:pt idx="5236">
                  <c:v>333.58959183669998</c:v>
                </c:pt>
                <c:pt idx="5237">
                  <c:v>333.65330260672198</c:v>
                </c:pt>
                <c:pt idx="5238">
                  <c:v>333.71701337674398</c:v>
                </c:pt>
                <c:pt idx="5239">
                  <c:v>333.780724146767</c:v>
                </c:pt>
                <c:pt idx="5240">
                  <c:v>333.844434916789</c:v>
                </c:pt>
                <c:pt idx="5241">
                  <c:v>333.908145686811</c:v>
                </c:pt>
                <c:pt idx="5242">
                  <c:v>333.971856456833</c:v>
                </c:pt>
                <c:pt idx="5243">
                  <c:v>334.03556722685602</c:v>
                </c:pt>
                <c:pt idx="5244">
                  <c:v>334.09927799687802</c:v>
                </c:pt>
                <c:pt idx="5245">
                  <c:v>334.16298876690001</c:v>
                </c:pt>
                <c:pt idx="5246">
                  <c:v>334.22669953692298</c:v>
                </c:pt>
                <c:pt idx="5247">
                  <c:v>334.29041030694498</c:v>
                </c:pt>
                <c:pt idx="5248">
                  <c:v>334.35412107696698</c:v>
                </c:pt>
                <c:pt idx="5249">
                  <c:v>334.41783184698897</c:v>
                </c:pt>
                <c:pt idx="5250">
                  <c:v>334.481542617012</c:v>
                </c:pt>
                <c:pt idx="5251">
                  <c:v>334.54525338703399</c:v>
                </c:pt>
                <c:pt idx="5252">
                  <c:v>334.60896415705599</c:v>
                </c:pt>
                <c:pt idx="5253">
                  <c:v>334.67267492707902</c:v>
                </c:pt>
                <c:pt idx="5254">
                  <c:v>334.73638569710101</c:v>
                </c:pt>
                <c:pt idx="5255">
                  <c:v>334.80009646712301</c:v>
                </c:pt>
                <c:pt idx="5256">
                  <c:v>334.86380723714501</c:v>
                </c:pt>
                <c:pt idx="5257">
                  <c:v>334.92751800716798</c:v>
                </c:pt>
                <c:pt idx="5258">
                  <c:v>334.99122877718997</c:v>
                </c:pt>
                <c:pt idx="5259">
                  <c:v>335.05493954721197</c:v>
                </c:pt>
                <c:pt idx="5260">
                  <c:v>335.11865031723499</c:v>
                </c:pt>
                <c:pt idx="5261">
                  <c:v>335.18236108725699</c:v>
                </c:pt>
                <c:pt idx="5262">
                  <c:v>335.24607185727899</c:v>
                </c:pt>
                <c:pt idx="5263">
                  <c:v>335.30978262730099</c:v>
                </c:pt>
                <c:pt idx="5264">
                  <c:v>335.37349339732401</c:v>
                </c:pt>
                <c:pt idx="5265">
                  <c:v>335.43720416734601</c:v>
                </c:pt>
                <c:pt idx="5266">
                  <c:v>335.50091493736801</c:v>
                </c:pt>
                <c:pt idx="5267">
                  <c:v>335.56462570739001</c:v>
                </c:pt>
                <c:pt idx="5268">
                  <c:v>335.62833647741297</c:v>
                </c:pt>
                <c:pt idx="5269">
                  <c:v>335.69204724743503</c:v>
                </c:pt>
                <c:pt idx="5270">
                  <c:v>335.75575801745703</c:v>
                </c:pt>
                <c:pt idx="5271">
                  <c:v>335.81946878747999</c:v>
                </c:pt>
                <c:pt idx="5272">
                  <c:v>335.88317955750199</c:v>
                </c:pt>
                <c:pt idx="5273">
                  <c:v>335.94689032752399</c:v>
                </c:pt>
                <c:pt idx="5274">
                  <c:v>336.01060109754599</c:v>
                </c:pt>
                <c:pt idx="5275">
                  <c:v>336.07431186756901</c:v>
                </c:pt>
                <c:pt idx="5276">
                  <c:v>336.13802263759101</c:v>
                </c:pt>
                <c:pt idx="5277">
                  <c:v>336.20173340761301</c:v>
                </c:pt>
                <c:pt idx="5278">
                  <c:v>336.26544417763603</c:v>
                </c:pt>
                <c:pt idx="5279">
                  <c:v>336.32915494765803</c:v>
                </c:pt>
                <c:pt idx="5280">
                  <c:v>336.39286571768002</c:v>
                </c:pt>
                <c:pt idx="5281">
                  <c:v>336.45657648770202</c:v>
                </c:pt>
                <c:pt idx="5282">
                  <c:v>336.52028725772499</c:v>
                </c:pt>
                <c:pt idx="5283">
                  <c:v>336.58399802774699</c:v>
                </c:pt>
                <c:pt idx="5284">
                  <c:v>336.64770879776898</c:v>
                </c:pt>
                <c:pt idx="5285">
                  <c:v>336.71141956779201</c:v>
                </c:pt>
                <c:pt idx="5286">
                  <c:v>336.77513033781401</c:v>
                </c:pt>
                <c:pt idx="5287">
                  <c:v>336.838841107836</c:v>
                </c:pt>
                <c:pt idx="5288">
                  <c:v>336.902551877858</c:v>
                </c:pt>
                <c:pt idx="5289">
                  <c:v>336.96626264788102</c:v>
                </c:pt>
                <c:pt idx="5290">
                  <c:v>337.02997341790302</c:v>
                </c:pt>
                <c:pt idx="5291">
                  <c:v>337.09368418792502</c:v>
                </c:pt>
                <c:pt idx="5292">
                  <c:v>337.15739495794799</c:v>
                </c:pt>
                <c:pt idx="5293">
                  <c:v>337.22110572796998</c:v>
                </c:pt>
                <c:pt idx="5294">
                  <c:v>337.28481649799198</c:v>
                </c:pt>
                <c:pt idx="5295">
                  <c:v>337.34852726801398</c:v>
                </c:pt>
                <c:pt idx="5296">
                  <c:v>337.412238038037</c:v>
                </c:pt>
                <c:pt idx="5297">
                  <c:v>337.475948808059</c:v>
                </c:pt>
                <c:pt idx="5298">
                  <c:v>337.539659578081</c:v>
                </c:pt>
                <c:pt idx="5299">
                  <c:v>337.60337034810402</c:v>
                </c:pt>
                <c:pt idx="5300">
                  <c:v>337.66708111812602</c:v>
                </c:pt>
                <c:pt idx="5301">
                  <c:v>337.73079188814802</c:v>
                </c:pt>
                <c:pt idx="5302">
                  <c:v>337.79450265817002</c:v>
                </c:pt>
                <c:pt idx="5303">
                  <c:v>337.85821342819298</c:v>
                </c:pt>
                <c:pt idx="5304">
                  <c:v>337.92192419821498</c:v>
                </c:pt>
                <c:pt idx="5305">
                  <c:v>337.98563496823698</c:v>
                </c:pt>
                <c:pt idx="5306">
                  <c:v>338.04934573826</c:v>
                </c:pt>
                <c:pt idx="5307">
                  <c:v>338.113056508282</c:v>
                </c:pt>
                <c:pt idx="5308">
                  <c:v>338.176767278304</c:v>
                </c:pt>
                <c:pt idx="5309">
                  <c:v>338.240478048326</c:v>
                </c:pt>
                <c:pt idx="5310">
                  <c:v>338.30418881834902</c:v>
                </c:pt>
                <c:pt idx="5311">
                  <c:v>338.36789958837102</c:v>
                </c:pt>
                <c:pt idx="5312">
                  <c:v>338.43161035839302</c:v>
                </c:pt>
                <c:pt idx="5313">
                  <c:v>338.49532112841501</c:v>
                </c:pt>
                <c:pt idx="5314">
                  <c:v>338.55903189843798</c:v>
                </c:pt>
                <c:pt idx="5315">
                  <c:v>338.62274266845998</c:v>
                </c:pt>
                <c:pt idx="5316">
                  <c:v>338.68645343848198</c:v>
                </c:pt>
                <c:pt idx="5317">
                  <c:v>338.750164208505</c:v>
                </c:pt>
                <c:pt idx="5318">
                  <c:v>338.813874978527</c:v>
                </c:pt>
                <c:pt idx="5319">
                  <c:v>338.877585748549</c:v>
                </c:pt>
                <c:pt idx="5320">
                  <c:v>338.94129651857099</c:v>
                </c:pt>
                <c:pt idx="5321">
                  <c:v>339.00500728859402</c:v>
                </c:pt>
                <c:pt idx="5322">
                  <c:v>339.06871805861601</c:v>
                </c:pt>
                <c:pt idx="5323">
                  <c:v>339.13242882863801</c:v>
                </c:pt>
                <c:pt idx="5324">
                  <c:v>339.19613959866098</c:v>
                </c:pt>
                <c:pt idx="5325">
                  <c:v>339.25985036868298</c:v>
                </c:pt>
                <c:pt idx="5326">
                  <c:v>339.32356113870497</c:v>
                </c:pt>
                <c:pt idx="5327">
                  <c:v>339.38727190872697</c:v>
                </c:pt>
                <c:pt idx="5328">
                  <c:v>339.45098267874999</c:v>
                </c:pt>
                <c:pt idx="5329">
                  <c:v>339.51469344877199</c:v>
                </c:pt>
                <c:pt idx="5330">
                  <c:v>339.57840421879399</c:v>
                </c:pt>
                <c:pt idx="5331">
                  <c:v>339.64211498881701</c:v>
                </c:pt>
                <c:pt idx="5332">
                  <c:v>339.70582575883901</c:v>
                </c:pt>
                <c:pt idx="5333">
                  <c:v>339.76953652886101</c:v>
                </c:pt>
                <c:pt idx="5334">
                  <c:v>339.83324729888301</c:v>
                </c:pt>
                <c:pt idx="5335">
                  <c:v>339.89695806890597</c:v>
                </c:pt>
                <c:pt idx="5336">
                  <c:v>339.96066883892797</c:v>
                </c:pt>
                <c:pt idx="5337">
                  <c:v>340.02437960895003</c:v>
                </c:pt>
                <c:pt idx="5338">
                  <c:v>340.08809037897299</c:v>
                </c:pt>
                <c:pt idx="5339">
                  <c:v>340.15180114899499</c:v>
                </c:pt>
                <c:pt idx="5340">
                  <c:v>340.21551191901699</c:v>
                </c:pt>
                <c:pt idx="5341">
                  <c:v>340.27922268903899</c:v>
                </c:pt>
                <c:pt idx="5342">
                  <c:v>340.34293345906201</c:v>
                </c:pt>
                <c:pt idx="5343">
                  <c:v>340.40664422908401</c:v>
                </c:pt>
                <c:pt idx="5344">
                  <c:v>340.47035499910601</c:v>
                </c:pt>
                <c:pt idx="5345">
                  <c:v>340.53406576912897</c:v>
                </c:pt>
                <c:pt idx="5346">
                  <c:v>340.59777653915103</c:v>
                </c:pt>
                <c:pt idx="5347">
                  <c:v>340.66148730917303</c:v>
                </c:pt>
                <c:pt idx="5348">
                  <c:v>340.72519807919502</c:v>
                </c:pt>
                <c:pt idx="5349">
                  <c:v>340.78890884921799</c:v>
                </c:pt>
                <c:pt idx="5350">
                  <c:v>340.85261961923999</c:v>
                </c:pt>
                <c:pt idx="5351">
                  <c:v>340.91633038926199</c:v>
                </c:pt>
                <c:pt idx="5352">
                  <c:v>340.98004115928501</c:v>
                </c:pt>
                <c:pt idx="5353">
                  <c:v>341.04375192930701</c:v>
                </c:pt>
                <c:pt idx="5354">
                  <c:v>341.10746269932901</c:v>
                </c:pt>
                <c:pt idx="5355">
                  <c:v>341.171173469351</c:v>
                </c:pt>
                <c:pt idx="5356">
                  <c:v>341.23488423937403</c:v>
                </c:pt>
                <c:pt idx="5357">
                  <c:v>341.29859500939602</c:v>
                </c:pt>
                <c:pt idx="5358">
                  <c:v>341.36230577941802</c:v>
                </c:pt>
                <c:pt idx="5359">
                  <c:v>341.42601654944099</c:v>
                </c:pt>
                <c:pt idx="5360">
                  <c:v>341.48972731946299</c:v>
                </c:pt>
                <c:pt idx="5361">
                  <c:v>341.55343808948498</c:v>
                </c:pt>
                <c:pt idx="5362">
                  <c:v>341.61714885950698</c:v>
                </c:pt>
                <c:pt idx="5363">
                  <c:v>341.68085962953</c:v>
                </c:pt>
                <c:pt idx="5364">
                  <c:v>341.744570399552</c:v>
                </c:pt>
                <c:pt idx="5365">
                  <c:v>341.808281169574</c:v>
                </c:pt>
                <c:pt idx="5366">
                  <c:v>341.871991939596</c:v>
                </c:pt>
                <c:pt idx="5367">
                  <c:v>341.93570270961902</c:v>
                </c:pt>
                <c:pt idx="5368">
                  <c:v>341.99941347964102</c:v>
                </c:pt>
                <c:pt idx="5369">
                  <c:v>342.06312424966302</c:v>
                </c:pt>
                <c:pt idx="5370">
                  <c:v>342.12683501968598</c:v>
                </c:pt>
                <c:pt idx="5371">
                  <c:v>342.19054578970798</c:v>
                </c:pt>
                <c:pt idx="5372">
                  <c:v>342.25425655972998</c:v>
                </c:pt>
                <c:pt idx="5373">
                  <c:v>342.31796732975198</c:v>
                </c:pt>
                <c:pt idx="5374">
                  <c:v>342.381678099775</c:v>
                </c:pt>
                <c:pt idx="5375">
                  <c:v>342.445388869797</c:v>
                </c:pt>
                <c:pt idx="5376">
                  <c:v>342.509099639819</c:v>
                </c:pt>
                <c:pt idx="5377">
                  <c:v>342.57281040984202</c:v>
                </c:pt>
                <c:pt idx="5378">
                  <c:v>342.63652117986402</c:v>
                </c:pt>
                <c:pt idx="5379">
                  <c:v>342.70023194988602</c:v>
                </c:pt>
                <c:pt idx="5380">
                  <c:v>342.76394271990802</c:v>
                </c:pt>
                <c:pt idx="5381">
                  <c:v>342.82765348993098</c:v>
                </c:pt>
                <c:pt idx="5382">
                  <c:v>342.89136425995298</c:v>
                </c:pt>
                <c:pt idx="5383">
                  <c:v>342.95507502997498</c:v>
                </c:pt>
                <c:pt idx="5384">
                  <c:v>343.018785799998</c:v>
                </c:pt>
                <c:pt idx="5385">
                  <c:v>343.08249657002</c:v>
                </c:pt>
                <c:pt idx="5386">
                  <c:v>343.146207340042</c:v>
                </c:pt>
                <c:pt idx="5387">
                  <c:v>343.209918110064</c:v>
                </c:pt>
                <c:pt idx="5388">
                  <c:v>343.27362888008702</c:v>
                </c:pt>
                <c:pt idx="5389">
                  <c:v>343.33733965010902</c:v>
                </c:pt>
                <c:pt idx="5390">
                  <c:v>343.40105042013101</c:v>
                </c:pt>
                <c:pt idx="5391">
                  <c:v>343.46476119015398</c:v>
                </c:pt>
                <c:pt idx="5392">
                  <c:v>343.52847196017598</c:v>
                </c:pt>
                <c:pt idx="5393">
                  <c:v>343.59218273019798</c:v>
                </c:pt>
                <c:pt idx="5394">
                  <c:v>343.65589350021997</c:v>
                </c:pt>
                <c:pt idx="5395">
                  <c:v>343.719604270243</c:v>
                </c:pt>
                <c:pt idx="5396">
                  <c:v>343.78331504026499</c:v>
                </c:pt>
                <c:pt idx="5397">
                  <c:v>343.84702581028699</c:v>
                </c:pt>
                <c:pt idx="5398">
                  <c:v>343.91073658031002</c:v>
                </c:pt>
                <c:pt idx="5399">
                  <c:v>343.97444735033201</c:v>
                </c:pt>
                <c:pt idx="5400">
                  <c:v>344.03815812035401</c:v>
                </c:pt>
                <c:pt idx="5401">
                  <c:v>344.10186889037601</c:v>
                </c:pt>
                <c:pt idx="5402">
                  <c:v>344.16557966039898</c:v>
                </c:pt>
                <c:pt idx="5403">
                  <c:v>344.22929043042097</c:v>
                </c:pt>
                <c:pt idx="5404">
                  <c:v>344.29300120044297</c:v>
                </c:pt>
                <c:pt idx="5405">
                  <c:v>344.35671197046599</c:v>
                </c:pt>
                <c:pt idx="5406">
                  <c:v>344.42042274048799</c:v>
                </c:pt>
                <c:pt idx="5407">
                  <c:v>344.48413351050999</c:v>
                </c:pt>
                <c:pt idx="5408">
                  <c:v>344.54784428053199</c:v>
                </c:pt>
                <c:pt idx="5409">
                  <c:v>344.61155505055501</c:v>
                </c:pt>
                <c:pt idx="5410">
                  <c:v>344.67526582057701</c:v>
                </c:pt>
                <c:pt idx="5411">
                  <c:v>344.73897659059901</c:v>
                </c:pt>
                <c:pt idx="5412">
                  <c:v>344.80268736062101</c:v>
                </c:pt>
                <c:pt idx="5413">
                  <c:v>344.86639813064397</c:v>
                </c:pt>
                <c:pt idx="5414">
                  <c:v>344.93010890066603</c:v>
                </c:pt>
                <c:pt idx="5415">
                  <c:v>344.99381967068803</c:v>
                </c:pt>
                <c:pt idx="5416">
                  <c:v>345.05753044071099</c:v>
                </c:pt>
                <c:pt idx="5417">
                  <c:v>345.12124121073299</c:v>
                </c:pt>
                <c:pt idx="5418">
                  <c:v>345.18495198075499</c:v>
                </c:pt>
                <c:pt idx="5419">
                  <c:v>345.24866275077699</c:v>
                </c:pt>
                <c:pt idx="5420">
                  <c:v>345.31237352080001</c:v>
                </c:pt>
                <c:pt idx="5421">
                  <c:v>345.37608429082201</c:v>
                </c:pt>
                <c:pt idx="5422">
                  <c:v>345.43979506084401</c:v>
                </c:pt>
                <c:pt idx="5423">
                  <c:v>345.50350583086703</c:v>
                </c:pt>
                <c:pt idx="5424">
                  <c:v>345.56721660088903</c:v>
                </c:pt>
                <c:pt idx="5425">
                  <c:v>345.63092737091102</c:v>
                </c:pt>
                <c:pt idx="5426">
                  <c:v>345.69463814093302</c:v>
                </c:pt>
                <c:pt idx="5427">
                  <c:v>345.75834891095599</c:v>
                </c:pt>
                <c:pt idx="5428">
                  <c:v>345.82205968097799</c:v>
                </c:pt>
                <c:pt idx="5429">
                  <c:v>345.88577045099998</c:v>
                </c:pt>
                <c:pt idx="5430">
                  <c:v>345.94948122102301</c:v>
                </c:pt>
                <c:pt idx="5431">
                  <c:v>346.01319199104501</c:v>
                </c:pt>
                <c:pt idx="5432">
                  <c:v>346.076902761067</c:v>
                </c:pt>
                <c:pt idx="5433">
                  <c:v>346.140613531089</c:v>
                </c:pt>
                <c:pt idx="5434">
                  <c:v>346.20432430111202</c:v>
                </c:pt>
                <c:pt idx="5435">
                  <c:v>346.26803507113402</c:v>
                </c:pt>
                <c:pt idx="5436">
                  <c:v>346.33174584115602</c:v>
                </c:pt>
                <c:pt idx="5437">
                  <c:v>346.39545661117899</c:v>
                </c:pt>
                <c:pt idx="5438">
                  <c:v>346.45916738120098</c:v>
                </c:pt>
                <c:pt idx="5439">
                  <c:v>346.52287815122298</c:v>
                </c:pt>
                <c:pt idx="5440">
                  <c:v>346.58658892124498</c:v>
                </c:pt>
                <c:pt idx="5441">
                  <c:v>346.650299691268</c:v>
                </c:pt>
                <c:pt idx="5442">
                  <c:v>346.71401046129</c:v>
                </c:pt>
                <c:pt idx="5443">
                  <c:v>346.777721231312</c:v>
                </c:pt>
                <c:pt idx="5444">
                  <c:v>346.84143200133502</c:v>
                </c:pt>
                <c:pt idx="5445">
                  <c:v>346.90514277135702</c:v>
                </c:pt>
                <c:pt idx="5446">
                  <c:v>346.96885354137902</c:v>
                </c:pt>
                <c:pt idx="5447">
                  <c:v>347.03256431140102</c:v>
                </c:pt>
                <c:pt idx="5448">
                  <c:v>347.09627508142398</c:v>
                </c:pt>
                <c:pt idx="5449">
                  <c:v>347.15998585144598</c:v>
                </c:pt>
                <c:pt idx="5450">
                  <c:v>347.22369662146798</c:v>
                </c:pt>
                <c:pt idx="5451">
                  <c:v>347.287407391491</c:v>
                </c:pt>
                <c:pt idx="5452">
                  <c:v>347.351118161513</c:v>
                </c:pt>
                <c:pt idx="5453">
                  <c:v>347.414828931535</c:v>
                </c:pt>
                <c:pt idx="5454">
                  <c:v>347.478539701557</c:v>
                </c:pt>
                <c:pt idx="5455">
                  <c:v>347.54225047158002</c:v>
                </c:pt>
                <c:pt idx="5456">
                  <c:v>347.60596124160202</c:v>
                </c:pt>
                <c:pt idx="5457">
                  <c:v>347.66967201162402</c:v>
                </c:pt>
                <c:pt idx="5458">
                  <c:v>347.73338278164601</c:v>
                </c:pt>
                <c:pt idx="5459">
                  <c:v>347.79709355166898</c:v>
                </c:pt>
                <c:pt idx="5460">
                  <c:v>347.86080432169098</c:v>
                </c:pt>
                <c:pt idx="5461">
                  <c:v>347.92451509171298</c:v>
                </c:pt>
                <c:pt idx="5462">
                  <c:v>347.988225861736</c:v>
                </c:pt>
                <c:pt idx="5463">
                  <c:v>348.051936631758</c:v>
                </c:pt>
                <c:pt idx="5464">
                  <c:v>348.11564740178</c:v>
                </c:pt>
                <c:pt idx="5465">
                  <c:v>348.17935817180199</c:v>
                </c:pt>
                <c:pt idx="5466">
                  <c:v>348.24306894182502</c:v>
                </c:pt>
                <c:pt idx="5467">
                  <c:v>348.30677971184701</c:v>
                </c:pt>
                <c:pt idx="5468">
                  <c:v>348.37049048186901</c:v>
                </c:pt>
                <c:pt idx="5469">
                  <c:v>348.43420125189198</c:v>
                </c:pt>
                <c:pt idx="5470">
                  <c:v>348.49791202191398</c:v>
                </c:pt>
                <c:pt idx="5471">
                  <c:v>348.56162279193597</c:v>
                </c:pt>
                <c:pt idx="5472">
                  <c:v>348.62533356195797</c:v>
                </c:pt>
                <c:pt idx="5473">
                  <c:v>348.68904433198099</c:v>
                </c:pt>
                <c:pt idx="5474">
                  <c:v>348.75275510200299</c:v>
                </c:pt>
                <c:pt idx="5475">
                  <c:v>348.81646587202499</c:v>
                </c:pt>
                <c:pt idx="5476">
                  <c:v>348.88017664204801</c:v>
                </c:pt>
                <c:pt idx="5477">
                  <c:v>348.94388741207001</c:v>
                </c:pt>
                <c:pt idx="5478">
                  <c:v>349.00759818209201</c:v>
                </c:pt>
                <c:pt idx="5479">
                  <c:v>349.07130895211401</c:v>
                </c:pt>
                <c:pt idx="5480">
                  <c:v>349.13501972213697</c:v>
                </c:pt>
                <c:pt idx="5481">
                  <c:v>349.19873049215897</c:v>
                </c:pt>
                <c:pt idx="5482">
                  <c:v>349.26244126218103</c:v>
                </c:pt>
                <c:pt idx="5483">
                  <c:v>349.32615203220399</c:v>
                </c:pt>
                <c:pt idx="5484">
                  <c:v>349.38986280222599</c:v>
                </c:pt>
                <c:pt idx="5485">
                  <c:v>349.45357357224799</c:v>
                </c:pt>
                <c:pt idx="5486">
                  <c:v>349.51728434226999</c:v>
                </c:pt>
                <c:pt idx="5487">
                  <c:v>349.58099511229301</c:v>
                </c:pt>
                <c:pt idx="5488">
                  <c:v>349.64470588231501</c:v>
                </c:pt>
                <c:pt idx="5489">
                  <c:v>349.70841665233701</c:v>
                </c:pt>
                <c:pt idx="5490">
                  <c:v>349.77212742235997</c:v>
                </c:pt>
                <c:pt idx="5491">
                  <c:v>349.83583819238203</c:v>
                </c:pt>
                <c:pt idx="5492">
                  <c:v>349.89954896240403</c:v>
                </c:pt>
                <c:pt idx="5493">
                  <c:v>349.96325973242602</c:v>
                </c:pt>
                <c:pt idx="5494">
                  <c:v>350.02697050244899</c:v>
                </c:pt>
                <c:pt idx="5495">
                  <c:v>350.09068127247099</c:v>
                </c:pt>
                <c:pt idx="5496">
                  <c:v>350.15439204249299</c:v>
                </c:pt>
                <c:pt idx="5497">
                  <c:v>350.21810281251601</c:v>
                </c:pt>
                <c:pt idx="5498">
                  <c:v>350.28181358253801</c:v>
                </c:pt>
                <c:pt idx="5499">
                  <c:v>350.34552435256001</c:v>
                </c:pt>
                <c:pt idx="5500">
                  <c:v>350.409235122582</c:v>
                </c:pt>
                <c:pt idx="5501">
                  <c:v>350.47294589260503</c:v>
                </c:pt>
                <c:pt idx="5502">
                  <c:v>350.53665666262702</c:v>
                </c:pt>
                <c:pt idx="5503">
                  <c:v>350.60036743264902</c:v>
                </c:pt>
                <c:pt idx="5504">
                  <c:v>350.66407820267199</c:v>
                </c:pt>
                <c:pt idx="5505">
                  <c:v>350.72778897269399</c:v>
                </c:pt>
                <c:pt idx="5506">
                  <c:v>350.79149974271598</c:v>
                </c:pt>
                <c:pt idx="5507">
                  <c:v>350.85521051273798</c:v>
                </c:pt>
                <c:pt idx="5508">
                  <c:v>350.918921282761</c:v>
                </c:pt>
                <c:pt idx="5509">
                  <c:v>350.982632052783</c:v>
                </c:pt>
                <c:pt idx="5510">
                  <c:v>351.046342822805</c:v>
                </c:pt>
                <c:pt idx="5511">
                  <c:v>351.110053592827</c:v>
                </c:pt>
                <c:pt idx="5512">
                  <c:v>351.17376436285002</c:v>
                </c:pt>
                <c:pt idx="5513">
                  <c:v>351.23747513287202</c:v>
                </c:pt>
                <c:pt idx="5514">
                  <c:v>351.30118590289402</c:v>
                </c:pt>
                <c:pt idx="5515">
                  <c:v>351.36489667291698</c:v>
                </c:pt>
                <c:pt idx="5516">
                  <c:v>351.42860744293898</c:v>
                </c:pt>
                <c:pt idx="5517">
                  <c:v>351.49231821296098</c:v>
                </c:pt>
                <c:pt idx="5518">
                  <c:v>351.55602898298298</c:v>
                </c:pt>
                <c:pt idx="5519">
                  <c:v>351.619739753006</c:v>
                </c:pt>
                <c:pt idx="5520">
                  <c:v>351.683450523028</c:v>
                </c:pt>
                <c:pt idx="5521">
                  <c:v>351.74716129305</c:v>
                </c:pt>
                <c:pt idx="5522">
                  <c:v>351.81087206307302</c:v>
                </c:pt>
                <c:pt idx="5523">
                  <c:v>351.87458283309502</c:v>
                </c:pt>
                <c:pt idx="5524">
                  <c:v>351.93829360311702</c:v>
                </c:pt>
                <c:pt idx="5525">
                  <c:v>352.00200437313902</c:v>
                </c:pt>
                <c:pt idx="5526">
                  <c:v>352.06571514316198</c:v>
                </c:pt>
                <c:pt idx="5527">
                  <c:v>352.12942591318398</c:v>
                </c:pt>
                <c:pt idx="5528">
                  <c:v>352.19313668320598</c:v>
                </c:pt>
                <c:pt idx="5529">
                  <c:v>352.256847453229</c:v>
                </c:pt>
                <c:pt idx="5530">
                  <c:v>352.320558223251</c:v>
                </c:pt>
                <c:pt idx="5531">
                  <c:v>352.384268993273</c:v>
                </c:pt>
                <c:pt idx="5532">
                  <c:v>352.447979763295</c:v>
                </c:pt>
                <c:pt idx="5533">
                  <c:v>352.51169053331802</c:v>
                </c:pt>
                <c:pt idx="5534">
                  <c:v>352.57540130334002</c:v>
                </c:pt>
                <c:pt idx="5535">
                  <c:v>352.63911207336201</c:v>
                </c:pt>
                <c:pt idx="5536">
                  <c:v>352.70282284338498</c:v>
                </c:pt>
                <c:pt idx="5537">
                  <c:v>352.76653361340698</c:v>
                </c:pt>
                <c:pt idx="5538">
                  <c:v>352.83024438342898</c:v>
                </c:pt>
                <c:pt idx="5539">
                  <c:v>352.89395515345097</c:v>
                </c:pt>
                <c:pt idx="5540">
                  <c:v>352.957665923474</c:v>
                </c:pt>
                <c:pt idx="5541">
                  <c:v>353.02137669349599</c:v>
                </c:pt>
                <c:pt idx="5542">
                  <c:v>353.08508746351799</c:v>
                </c:pt>
                <c:pt idx="5543">
                  <c:v>353.14879823354102</c:v>
                </c:pt>
                <c:pt idx="5544">
                  <c:v>353.21250900356301</c:v>
                </c:pt>
                <c:pt idx="5545">
                  <c:v>353.27621977358501</c:v>
                </c:pt>
                <c:pt idx="5546">
                  <c:v>353.33993054360701</c:v>
                </c:pt>
                <c:pt idx="5547">
                  <c:v>353.40364131362998</c:v>
                </c:pt>
                <c:pt idx="5548">
                  <c:v>353.46735208365197</c:v>
                </c:pt>
                <c:pt idx="5549">
                  <c:v>353.53106285367397</c:v>
                </c:pt>
                <c:pt idx="5550">
                  <c:v>353.59477362369699</c:v>
                </c:pt>
                <c:pt idx="5551">
                  <c:v>353.65848439371899</c:v>
                </c:pt>
                <c:pt idx="5552">
                  <c:v>353.72219516374099</c:v>
                </c:pt>
                <c:pt idx="5553">
                  <c:v>353.78590593376299</c:v>
                </c:pt>
                <c:pt idx="5554">
                  <c:v>353.84961670378601</c:v>
                </c:pt>
                <c:pt idx="5555">
                  <c:v>353.91332747380801</c:v>
                </c:pt>
                <c:pt idx="5556">
                  <c:v>353.97703824383001</c:v>
                </c:pt>
                <c:pt idx="5557">
                  <c:v>354.04074901385201</c:v>
                </c:pt>
                <c:pt idx="5558">
                  <c:v>354.10445978387497</c:v>
                </c:pt>
                <c:pt idx="5559">
                  <c:v>354.16817055389703</c:v>
                </c:pt>
                <c:pt idx="5560">
                  <c:v>354.23188132391903</c:v>
                </c:pt>
                <c:pt idx="5561">
                  <c:v>354.29559209394199</c:v>
                </c:pt>
                <c:pt idx="5562">
                  <c:v>354.35930286396399</c:v>
                </c:pt>
                <c:pt idx="5563">
                  <c:v>354.42301363398599</c:v>
                </c:pt>
                <c:pt idx="5564">
                  <c:v>354.48672440400799</c:v>
                </c:pt>
                <c:pt idx="5565">
                  <c:v>354.55043517403101</c:v>
                </c:pt>
                <c:pt idx="5566">
                  <c:v>354.61414594405301</c:v>
                </c:pt>
                <c:pt idx="5567">
                  <c:v>354.67785671407501</c:v>
                </c:pt>
                <c:pt idx="5568">
                  <c:v>354.74156748409803</c:v>
                </c:pt>
                <c:pt idx="5569">
                  <c:v>354.80527825412003</c:v>
                </c:pt>
                <c:pt idx="5570">
                  <c:v>354.86898902414202</c:v>
                </c:pt>
                <c:pt idx="5571">
                  <c:v>354.93269979416402</c:v>
                </c:pt>
                <c:pt idx="5572">
                  <c:v>354.99641056418699</c:v>
                </c:pt>
                <c:pt idx="5573">
                  <c:v>355.06012133420899</c:v>
                </c:pt>
                <c:pt idx="5574">
                  <c:v>355.12383210423098</c:v>
                </c:pt>
                <c:pt idx="5575">
                  <c:v>355.18754287425401</c:v>
                </c:pt>
                <c:pt idx="5576">
                  <c:v>355.25125364427601</c:v>
                </c:pt>
                <c:pt idx="5577">
                  <c:v>355.314964414298</c:v>
                </c:pt>
                <c:pt idx="5578">
                  <c:v>355.37867518432</c:v>
                </c:pt>
                <c:pt idx="5579">
                  <c:v>355.44238595434302</c:v>
                </c:pt>
                <c:pt idx="5580">
                  <c:v>355.50609672436502</c:v>
                </c:pt>
                <c:pt idx="5581">
                  <c:v>355.56980749438702</c:v>
                </c:pt>
                <c:pt idx="5582">
                  <c:v>355.63351826440999</c:v>
                </c:pt>
                <c:pt idx="5583">
                  <c:v>355.69722903443198</c:v>
                </c:pt>
                <c:pt idx="5584">
                  <c:v>355.76093980445398</c:v>
                </c:pt>
                <c:pt idx="5585">
                  <c:v>355.82465057447598</c:v>
                </c:pt>
                <c:pt idx="5586">
                  <c:v>355.888361344499</c:v>
                </c:pt>
                <c:pt idx="5587">
                  <c:v>355.952072114521</c:v>
                </c:pt>
                <c:pt idx="5588">
                  <c:v>356.015782884543</c:v>
                </c:pt>
                <c:pt idx="5589">
                  <c:v>356.07949365456602</c:v>
                </c:pt>
                <c:pt idx="5590">
                  <c:v>356.14320442458802</c:v>
                </c:pt>
                <c:pt idx="5591">
                  <c:v>356.20691519461002</c:v>
                </c:pt>
                <c:pt idx="5592">
                  <c:v>356.27062596463202</c:v>
                </c:pt>
                <c:pt idx="5593">
                  <c:v>356.33433673465498</c:v>
                </c:pt>
                <c:pt idx="5594">
                  <c:v>356.39804750467698</c:v>
                </c:pt>
                <c:pt idx="5595">
                  <c:v>356.46175827469898</c:v>
                </c:pt>
                <c:pt idx="5596">
                  <c:v>356.525469044722</c:v>
                </c:pt>
                <c:pt idx="5597">
                  <c:v>356.589179814744</c:v>
                </c:pt>
                <c:pt idx="5598">
                  <c:v>356.652890584766</c:v>
                </c:pt>
                <c:pt idx="5599">
                  <c:v>356.716601354788</c:v>
                </c:pt>
                <c:pt idx="5600">
                  <c:v>356.78031212481102</c:v>
                </c:pt>
                <c:pt idx="5601">
                  <c:v>356.84402289483302</c:v>
                </c:pt>
                <c:pt idx="5602">
                  <c:v>356.90773366485502</c:v>
                </c:pt>
                <c:pt idx="5603">
                  <c:v>356.97144443487701</c:v>
                </c:pt>
                <c:pt idx="5604">
                  <c:v>357.03515520489998</c:v>
                </c:pt>
                <c:pt idx="5605">
                  <c:v>357.09886597492198</c:v>
                </c:pt>
                <c:pt idx="5606">
                  <c:v>357.16257674494398</c:v>
                </c:pt>
                <c:pt idx="5607">
                  <c:v>357.226287514967</c:v>
                </c:pt>
                <c:pt idx="5608">
                  <c:v>357.289998284989</c:v>
                </c:pt>
                <c:pt idx="5609">
                  <c:v>357.353709055011</c:v>
                </c:pt>
                <c:pt idx="5610">
                  <c:v>357.41741982503299</c:v>
                </c:pt>
                <c:pt idx="5611">
                  <c:v>357.48113059505602</c:v>
                </c:pt>
                <c:pt idx="5612">
                  <c:v>357.54484136507801</c:v>
                </c:pt>
                <c:pt idx="5613">
                  <c:v>357.60855213510001</c:v>
                </c:pt>
                <c:pt idx="5614">
                  <c:v>357.67226290512298</c:v>
                </c:pt>
                <c:pt idx="5615">
                  <c:v>357.73597367514498</c:v>
                </c:pt>
                <c:pt idx="5616">
                  <c:v>357.79968444516697</c:v>
                </c:pt>
                <c:pt idx="5617">
                  <c:v>357.86339521518897</c:v>
                </c:pt>
                <c:pt idx="5618">
                  <c:v>357.92710598521199</c:v>
                </c:pt>
                <c:pt idx="5619">
                  <c:v>357.99081675523399</c:v>
                </c:pt>
                <c:pt idx="5620">
                  <c:v>358.05452752525599</c:v>
                </c:pt>
                <c:pt idx="5621">
                  <c:v>358.11823829527901</c:v>
                </c:pt>
                <c:pt idx="5622">
                  <c:v>358.18194906530101</c:v>
                </c:pt>
                <c:pt idx="5623">
                  <c:v>358.24565983532301</c:v>
                </c:pt>
                <c:pt idx="5624">
                  <c:v>358.30937060534501</c:v>
                </c:pt>
                <c:pt idx="5625">
                  <c:v>358.37308137536797</c:v>
                </c:pt>
                <c:pt idx="5626">
                  <c:v>358.43679214538997</c:v>
                </c:pt>
                <c:pt idx="5627">
                  <c:v>358.50050291541203</c:v>
                </c:pt>
                <c:pt idx="5628">
                  <c:v>358.56421368543499</c:v>
                </c:pt>
                <c:pt idx="5629">
                  <c:v>358.62792445545699</c:v>
                </c:pt>
                <c:pt idx="5630">
                  <c:v>358.69163522547899</c:v>
                </c:pt>
                <c:pt idx="5631">
                  <c:v>358.75534599550099</c:v>
                </c:pt>
                <c:pt idx="5632">
                  <c:v>358.81905676552401</c:v>
                </c:pt>
                <c:pt idx="5633">
                  <c:v>358.88276753554601</c:v>
                </c:pt>
                <c:pt idx="5634">
                  <c:v>358.94647830556801</c:v>
                </c:pt>
                <c:pt idx="5635">
                  <c:v>359.01018907559097</c:v>
                </c:pt>
                <c:pt idx="5636">
                  <c:v>359.07389984561303</c:v>
                </c:pt>
                <c:pt idx="5637">
                  <c:v>359.13761061563503</c:v>
                </c:pt>
                <c:pt idx="5638">
                  <c:v>359.20132138565702</c:v>
                </c:pt>
                <c:pt idx="5639">
                  <c:v>359.26503215567999</c:v>
                </c:pt>
                <c:pt idx="5640">
                  <c:v>359.32874292570199</c:v>
                </c:pt>
                <c:pt idx="5641">
                  <c:v>359.39245369572399</c:v>
                </c:pt>
                <c:pt idx="5642">
                  <c:v>359.45616446574701</c:v>
                </c:pt>
                <c:pt idx="5643">
                  <c:v>359.51987523576901</c:v>
                </c:pt>
                <c:pt idx="5644">
                  <c:v>359.58358600579101</c:v>
                </c:pt>
                <c:pt idx="5645">
                  <c:v>359.647296775813</c:v>
                </c:pt>
                <c:pt idx="5646">
                  <c:v>359.71100754583603</c:v>
                </c:pt>
                <c:pt idx="5647">
                  <c:v>359.77471831585802</c:v>
                </c:pt>
                <c:pt idx="5648">
                  <c:v>359.83842908588002</c:v>
                </c:pt>
                <c:pt idx="5649">
                  <c:v>359.90213985590299</c:v>
                </c:pt>
                <c:pt idx="5650">
                  <c:v>359.96585062592499</c:v>
                </c:pt>
                <c:pt idx="5651">
                  <c:v>360.02956139594698</c:v>
                </c:pt>
                <c:pt idx="5652">
                  <c:v>360.09327216596898</c:v>
                </c:pt>
                <c:pt idx="5653">
                  <c:v>360.156982935992</c:v>
                </c:pt>
                <c:pt idx="5654">
                  <c:v>360.220693706014</c:v>
                </c:pt>
                <c:pt idx="5655">
                  <c:v>360.284404476036</c:v>
                </c:pt>
                <c:pt idx="5656">
                  <c:v>360.348115246058</c:v>
                </c:pt>
                <c:pt idx="5657">
                  <c:v>360.41182601608102</c:v>
                </c:pt>
                <c:pt idx="5658">
                  <c:v>360.47553678610302</c:v>
                </c:pt>
                <c:pt idx="5659">
                  <c:v>360.53924755612502</c:v>
                </c:pt>
                <c:pt idx="5660">
                  <c:v>360.60295832614798</c:v>
                </c:pt>
                <c:pt idx="5661">
                  <c:v>360.66666909616998</c:v>
                </c:pt>
                <c:pt idx="5662">
                  <c:v>360.73037986619198</c:v>
                </c:pt>
                <c:pt idx="5663">
                  <c:v>360.79409063621398</c:v>
                </c:pt>
                <c:pt idx="5664">
                  <c:v>360.857801406237</c:v>
                </c:pt>
                <c:pt idx="5665">
                  <c:v>360.921512176259</c:v>
                </c:pt>
                <c:pt idx="5666">
                  <c:v>360.985222946281</c:v>
                </c:pt>
                <c:pt idx="5667">
                  <c:v>361.04893371630402</c:v>
                </c:pt>
                <c:pt idx="5668">
                  <c:v>361.11264448632602</c:v>
                </c:pt>
                <c:pt idx="5669">
                  <c:v>361.17635525634802</c:v>
                </c:pt>
                <c:pt idx="5670">
                  <c:v>361.24006602637002</c:v>
                </c:pt>
                <c:pt idx="5671">
                  <c:v>361.30377679639298</c:v>
                </c:pt>
                <c:pt idx="5672">
                  <c:v>361.36748756641498</c:v>
                </c:pt>
                <c:pt idx="5673">
                  <c:v>361.43119833643698</c:v>
                </c:pt>
                <c:pt idx="5674">
                  <c:v>361.49490910646</c:v>
                </c:pt>
                <c:pt idx="5675">
                  <c:v>361.558619876482</c:v>
                </c:pt>
                <c:pt idx="5676">
                  <c:v>361.622330646504</c:v>
                </c:pt>
                <c:pt idx="5677">
                  <c:v>361.686041416526</c:v>
                </c:pt>
                <c:pt idx="5678">
                  <c:v>361.74975218654902</c:v>
                </c:pt>
                <c:pt idx="5679">
                  <c:v>361.81346295657102</c:v>
                </c:pt>
                <c:pt idx="5680">
                  <c:v>361.87717372659301</c:v>
                </c:pt>
                <c:pt idx="5681">
                  <c:v>361.94088449661598</c:v>
                </c:pt>
                <c:pt idx="5682">
                  <c:v>362.00459526663798</c:v>
                </c:pt>
                <c:pt idx="5683">
                  <c:v>362.06830603665998</c:v>
                </c:pt>
                <c:pt idx="5684">
                  <c:v>362.13201680668197</c:v>
                </c:pt>
                <c:pt idx="5685">
                  <c:v>362.195727576705</c:v>
                </c:pt>
                <c:pt idx="5686">
                  <c:v>362.25943834672699</c:v>
                </c:pt>
                <c:pt idx="5687">
                  <c:v>362.32314911674899</c:v>
                </c:pt>
                <c:pt idx="5688">
                  <c:v>362.38685988677202</c:v>
                </c:pt>
                <c:pt idx="5689">
                  <c:v>362.45057065679401</c:v>
                </c:pt>
                <c:pt idx="5690">
                  <c:v>362.51428142681601</c:v>
                </c:pt>
                <c:pt idx="5691">
                  <c:v>362.57799219683801</c:v>
                </c:pt>
                <c:pt idx="5692">
                  <c:v>362.64170296686098</c:v>
                </c:pt>
                <c:pt idx="5693">
                  <c:v>362.70541373688297</c:v>
                </c:pt>
                <c:pt idx="5694">
                  <c:v>362.76912450690497</c:v>
                </c:pt>
                <c:pt idx="5695">
                  <c:v>362.83283527692799</c:v>
                </c:pt>
                <c:pt idx="5696">
                  <c:v>362.89654604694999</c:v>
                </c:pt>
                <c:pt idx="5697">
                  <c:v>362.96025681697199</c:v>
                </c:pt>
                <c:pt idx="5698">
                  <c:v>363.02396758699399</c:v>
                </c:pt>
                <c:pt idx="5699">
                  <c:v>363.08767835701701</c:v>
                </c:pt>
                <c:pt idx="5700">
                  <c:v>363.15138912703901</c:v>
                </c:pt>
                <c:pt idx="5701">
                  <c:v>363.21509989706101</c:v>
                </c:pt>
                <c:pt idx="5702">
                  <c:v>363.27881066708301</c:v>
                </c:pt>
                <c:pt idx="5703">
                  <c:v>363.34252143710597</c:v>
                </c:pt>
                <c:pt idx="5704">
                  <c:v>363.40623220712803</c:v>
                </c:pt>
                <c:pt idx="5705">
                  <c:v>363.46994297715003</c:v>
                </c:pt>
                <c:pt idx="5706">
                  <c:v>363.53365374717299</c:v>
                </c:pt>
                <c:pt idx="5707">
                  <c:v>363.59736451719499</c:v>
                </c:pt>
                <c:pt idx="5708">
                  <c:v>363.66107528721699</c:v>
                </c:pt>
                <c:pt idx="5709">
                  <c:v>363.72478605723899</c:v>
                </c:pt>
                <c:pt idx="5710">
                  <c:v>363.78849682726201</c:v>
                </c:pt>
                <c:pt idx="5711">
                  <c:v>363.85220759728401</c:v>
                </c:pt>
                <c:pt idx="5712">
                  <c:v>363.91591836730601</c:v>
                </c:pt>
                <c:pt idx="5713">
                  <c:v>363.97962913732903</c:v>
                </c:pt>
                <c:pt idx="5714">
                  <c:v>364.04333990735103</c:v>
                </c:pt>
                <c:pt idx="5715">
                  <c:v>364.10705067737302</c:v>
                </c:pt>
                <c:pt idx="5716">
                  <c:v>364.17076144739502</c:v>
                </c:pt>
                <c:pt idx="5717">
                  <c:v>364.23447221741799</c:v>
                </c:pt>
                <c:pt idx="5718">
                  <c:v>364.29818298743999</c:v>
                </c:pt>
                <c:pt idx="5719">
                  <c:v>364.36189375746198</c:v>
                </c:pt>
                <c:pt idx="5720">
                  <c:v>364.42560452748501</c:v>
                </c:pt>
                <c:pt idx="5721">
                  <c:v>364.48931529750701</c:v>
                </c:pt>
                <c:pt idx="5722">
                  <c:v>364.553026067529</c:v>
                </c:pt>
                <c:pt idx="5723">
                  <c:v>364.616736837551</c:v>
                </c:pt>
                <c:pt idx="5724">
                  <c:v>364.68044760757402</c:v>
                </c:pt>
                <c:pt idx="5725">
                  <c:v>364.74415837759602</c:v>
                </c:pt>
                <c:pt idx="5726">
                  <c:v>364.80786914761802</c:v>
                </c:pt>
                <c:pt idx="5727">
                  <c:v>364.87157991764099</c:v>
                </c:pt>
                <c:pt idx="5728">
                  <c:v>364.93529068766298</c:v>
                </c:pt>
                <c:pt idx="5729">
                  <c:v>364.99900145768498</c:v>
                </c:pt>
                <c:pt idx="5730">
                  <c:v>365.06271222770698</c:v>
                </c:pt>
                <c:pt idx="5731">
                  <c:v>365.12642299773</c:v>
                </c:pt>
                <c:pt idx="5732">
                  <c:v>365.190133767752</c:v>
                </c:pt>
                <c:pt idx="5733">
                  <c:v>365.253844537774</c:v>
                </c:pt>
                <c:pt idx="5734">
                  <c:v>365.31755530779702</c:v>
                </c:pt>
                <c:pt idx="5735">
                  <c:v>365.38126607781902</c:v>
                </c:pt>
                <c:pt idx="5736">
                  <c:v>365.44497684784102</c:v>
                </c:pt>
                <c:pt idx="5737">
                  <c:v>365.50868761786302</c:v>
                </c:pt>
                <c:pt idx="5738">
                  <c:v>365.57239838788598</c:v>
                </c:pt>
                <c:pt idx="5739">
                  <c:v>365.63610915790798</c:v>
                </c:pt>
                <c:pt idx="5740">
                  <c:v>365.69981992792998</c:v>
                </c:pt>
                <c:pt idx="5741">
                  <c:v>365.763530697953</c:v>
                </c:pt>
                <c:pt idx="5742">
                  <c:v>365.827241467975</c:v>
                </c:pt>
                <c:pt idx="5743">
                  <c:v>365.890952237997</c:v>
                </c:pt>
                <c:pt idx="5744">
                  <c:v>365.954663008019</c:v>
                </c:pt>
                <c:pt idx="5745">
                  <c:v>366.01837377804202</c:v>
                </c:pt>
                <c:pt idx="5746">
                  <c:v>366.08208454806402</c:v>
                </c:pt>
                <c:pt idx="5747">
                  <c:v>366.14579531808602</c:v>
                </c:pt>
                <c:pt idx="5748">
                  <c:v>366.20950608810801</c:v>
                </c:pt>
                <c:pt idx="5749">
                  <c:v>366.27321685813098</c:v>
                </c:pt>
                <c:pt idx="5750">
                  <c:v>366.33692762815298</c:v>
                </c:pt>
                <c:pt idx="5751">
                  <c:v>366.40063839817498</c:v>
                </c:pt>
                <c:pt idx="5752">
                  <c:v>366.464349168198</c:v>
                </c:pt>
                <c:pt idx="5753">
                  <c:v>366.52805993822</c:v>
                </c:pt>
                <c:pt idx="5754">
                  <c:v>366.591770708242</c:v>
                </c:pt>
                <c:pt idx="5755">
                  <c:v>366.65548147826399</c:v>
                </c:pt>
                <c:pt idx="5756">
                  <c:v>366.71919224828702</c:v>
                </c:pt>
                <c:pt idx="5757">
                  <c:v>366.78290301830901</c:v>
                </c:pt>
                <c:pt idx="5758">
                  <c:v>366.84661378833101</c:v>
                </c:pt>
                <c:pt idx="5759">
                  <c:v>366.91032455835398</c:v>
                </c:pt>
                <c:pt idx="5760">
                  <c:v>366.97403532837598</c:v>
                </c:pt>
                <c:pt idx="5761">
                  <c:v>367.03774609839797</c:v>
                </c:pt>
                <c:pt idx="5762">
                  <c:v>367.10145686841997</c:v>
                </c:pt>
                <c:pt idx="5763">
                  <c:v>367.16516763844299</c:v>
                </c:pt>
                <c:pt idx="5764">
                  <c:v>367.22887840846499</c:v>
                </c:pt>
                <c:pt idx="5765">
                  <c:v>367.29258917848699</c:v>
                </c:pt>
                <c:pt idx="5766">
                  <c:v>367.35629994851001</c:v>
                </c:pt>
                <c:pt idx="5767">
                  <c:v>367.42001071853201</c:v>
                </c:pt>
                <c:pt idx="5768">
                  <c:v>367.48372148855401</c:v>
                </c:pt>
                <c:pt idx="5769">
                  <c:v>367.54743225857601</c:v>
                </c:pt>
                <c:pt idx="5770">
                  <c:v>367.61114302859897</c:v>
                </c:pt>
                <c:pt idx="5771">
                  <c:v>367.67485379862097</c:v>
                </c:pt>
                <c:pt idx="5772">
                  <c:v>367.73856456864303</c:v>
                </c:pt>
                <c:pt idx="5773">
                  <c:v>367.80227533866599</c:v>
                </c:pt>
                <c:pt idx="5774">
                  <c:v>367.86598610868799</c:v>
                </c:pt>
                <c:pt idx="5775">
                  <c:v>367.92969687870999</c:v>
                </c:pt>
                <c:pt idx="5776">
                  <c:v>367.99340764873199</c:v>
                </c:pt>
                <c:pt idx="5777">
                  <c:v>368.05711841875501</c:v>
                </c:pt>
                <c:pt idx="5778">
                  <c:v>368.12082918877701</c:v>
                </c:pt>
                <c:pt idx="5779">
                  <c:v>368.18453995879901</c:v>
                </c:pt>
                <c:pt idx="5780">
                  <c:v>368.24825072882197</c:v>
                </c:pt>
                <c:pt idx="5781">
                  <c:v>368.31196149884403</c:v>
                </c:pt>
                <c:pt idx="5782">
                  <c:v>368.37567226886603</c:v>
                </c:pt>
                <c:pt idx="5783">
                  <c:v>368.43938303888802</c:v>
                </c:pt>
                <c:pt idx="5784">
                  <c:v>368.50309380891099</c:v>
                </c:pt>
                <c:pt idx="5785">
                  <c:v>368.56680457893299</c:v>
                </c:pt>
                <c:pt idx="5786">
                  <c:v>368.63051534895499</c:v>
                </c:pt>
                <c:pt idx="5787">
                  <c:v>368.69422611897801</c:v>
                </c:pt>
                <c:pt idx="5788">
                  <c:v>368.75793688900001</c:v>
                </c:pt>
                <c:pt idx="5789">
                  <c:v>368.82164765902201</c:v>
                </c:pt>
                <c:pt idx="5790">
                  <c:v>368.885358429044</c:v>
                </c:pt>
                <c:pt idx="5791">
                  <c:v>368.94906919906703</c:v>
                </c:pt>
                <c:pt idx="5792">
                  <c:v>369.01277996908902</c:v>
                </c:pt>
                <c:pt idx="5793">
                  <c:v>369.07649073911102</c:v>
                </c:pt>
                <c:pt idx="5794">
                  <c:v>369.14020150913399</c:v>
                </c:pt>
                <c:pt idx="5795">
                  <c:v>369.20391227915599</c:v>
                </c:pt>
                <c:pt idx="5796">
                  <c:v>369.26762304917798</c:v>
                </c:pt>
                <c:pt idx="5797">
                  <c:v>369.33133381919998</c:v>
                </c:pt>
                <c:pt idx="5798">
                  <c:v>369.39504458922301</c:v>
                </c:pt>
                <c:pt idx="5799">
                  <c:v>369.458755359245</c:v>
                </c:pt>
                <c:pt idx="5800">
                  <c:v>369.522466129267</c:v>
                </c:pt>
                <c:pt idx="5801">
                  <c:v>369.586176899289</c:v>
                </c:pt>
                <c:pt idx="5802">
                  <c:v>369.64988766931202</c:v>
                </c:pt>
                <c:pt idx="5803">
                  <c:v>369.71359843933402</c:v>
                </c:pt>
                <c:pt idx="5804">
                  <c:v>369.77730920935602</c:v>
                </c:pt>
                <c:pt idx="5805">
                  <c:v>369.84101997937898</c:v>
                </c:pt>
                <c:pt idx="5806">
                  <c:v>369.90473074940098</c:v>
                </c:pt>
                <c:pt idx="5807">
                  <c:v>369.96844151942298</c:v>
                </c:pt>
                <c:pt idx="5808">
                  <c:v>370.03215228944498</c:v>
                </c:pt>
                <c:pt idx="5809">
                  <c:v>370.095863059468</c:v>
                </c:pt>
                <c:pt idx="5810">
                  <c:v>370.15957382949</c:v>
                </c:pt>
                <c:pt idx="5811">
                  <c:v>370.223284599512</c:v>
                </c:pt>
                <c:pt idx="5812">
                  <c:v>370.28699536953502</c:v>
                </c:pt>
                <c:pt idx="5813">
                  <c:v>370.35070613955702</c:v>
                </c:pt>
                <c:pt idx="5814">
                  <c:v>370.41441690957902</c:v>
                </c:pt>
                <c:pt idx="5815">
                  <c:v>370.47812767960102</c:v>
                </c:pt>
                <c:pt idx="5816">
                  <c:v>370.54183844962398</c:v>
                </c:pt>
                <c:pt idx="5817">
                  <c:v>370.60554921964598</c:v>
                </c:pt>
                <c:pt idx="5818">
                  <c:v>370.66925998966798</c:v>
                </c:pt>
                <c:pt idx="5819">
                  <c:v>370.732970759691</c:v>
                </c:pt>
                <c:pt idx="5820">
                  <c:v>370.796681529713</c:v>
                </c:pt>
                <c:pt idx="5821">
                  <c:v>370.860392299735</c:v>
                </c:pt>
                <c:pt idx="5822">
                  <c:v>370.924103069757</c:v>
                </c:pt>
                <c:pt idx="5823">
                  <c:v>370.98781383978002</c:v>
                </c:pt>
                <c:pt idx="5824">
                  <c:v>371.05152460980202</c:v>
                </c:pt>
                <c:pt idx="5825">
                  <c:v>371.11523537982401</c:v>
                </c:pt>
                <c:pt idx="5826">
                  <c:v>371.17894614984698</c:v>
                </c:pt>
                <c:pt idx="5827">
                  <c:v>371.24265691986898</c:v>
                </c:pt>
                <c:pt idx="5828">
                  <c:v>371.30636768989098</c:v>
                </c:pt>
                <c:pt idx="5829">
                  <c:v>371.37007845991297</c:v>
                </c:pt>
                <c:pt idx="5830">
                  <c:v>371.433789229936</c:v>
                </c:pt>
                <c:pt idx="5831">
                  <c:v>371.49749999995799</c:v>
                </c:pt>
                <c:pt idx="5832">
                  <c:v>371.56121076997999</c:v>
                </c:pt>
                <c:pt idx="5833">
                  <c:v>371.62492154000302</c:v>
                </c:pt>
                <c:pt idx="5834">
                  <c:v>371.68863231002501</c:v>
                </c:pt>
                <c:pt idx="5835">
                  <c:v>371.75234308004701</c:v>
                </c:pt>
                <c:pt idx="5836">
                  <c:v>371.81605385006901</c:v>
                </c:pt>
                <c:pt idx="5837">
                  <c:v>371.87976462009198</c:v>
                </c:pt>
                <c:pt idx="5838">
                  <c:v>371.94347539011397</c:v>
                </c:pt>
                <c:pt idx="5839">
                  <c:v>372.00718616013597</c:v>
                </c:pt>
                <c:pt idx="5840">
                  <c:v>372.07089693015899</c:v>
                </c:pt>
                <c:pt idx="5841">
                  <c:v>372.13460770018099</c:v>
                </c:pt>
                <c:pt idx="5842">
                  <c:v>372.19831847020299</c:v>
                </c:pt>
                <c:pt idx="5843">
                  <c:v>372.26202924022499</c:v>
                </c:pt>
                <c:pt idx="5844">
                  <c:v>372.32574001024801</c:v>
                </c:pt>
                <c:pt idx="5845">
                  <c:v>372.38945078027001</c:v>
                </c:pt>
                <c:pt idx="5846">
                  <c:v>372.45316155029201</c:v>
                </c:pt>
                <c:pt idx="5847">
                  <c:v>372.51687232031401</c:v>
                </c:pt>
                <c:pt idx="5848">
                  <c:v>372.58058309033697</c:v>
                </c:pt>
                <c:pt idx="5849">
                  <c:v>372.64429386035903</c:v>
                </c:pt>
                <c:pt idx="5850">
                  <c:v>372.70800463038103</c:v>
                </c:pt>
                <c:pt idx="5851">
                  <c:v>372.77171540040399</c:v>
                </c:pt>
                <c:pt idx="5852">
                  <c:v>372.83542617042599</c:v>
                </c:pt>
                <c:pt idx="5853">
                  <c:v>372.89913694044799</c:v>
                </c:pt>
                <c:pt idx="5854">
                  <c:v>372.96284771046999</c:v>
                </c:pt>
                <c:pt idx="5855">
                  <c:v>373.02655848049301</c:v>
                </c:pt>
                <c:pt idx="5856">
                  <c:v>373.09026925051501</c:v>
                </c:pt>
                <c:pt idx="5857">
                  <c:v>373.15398002053701</c:v>
                </c:pt>
                <c:pt idx="5858">
                  <c:v>373.21769079056003</c:v>
                </c:pt>
                <c:pt idx="5859">
                  <c:v>373.28140156058203</c:v>
                </c:pt>
                <c:pt idx="5860">
                  <c:v>373.34511233060402</c:v>
                </c:pt>
                <c:pt idx="5861">
                  <c:v>373.40882310062602</c:v>
                </c:pt>
                <c:pt idx="5862">
                  <c:v>373.47253387064899</c:v>
                </c:pt>
                <c:pt idx="5863">
                  <c:v>373.53624464067099</c:v>
                </c:pt>
                <c:pt idx="5864">
                  <c:v>373.59995541069298</c:v>
                </c:pt>
                <c:pt idx="5865">
                  <c:v>373.66366618071601</c:v>
                </c:pt>
                <c:pt idx="5866">
                  <c:v>373.72737695073801</c:v>
                </c:pt>
                <c:pt idx="5867">
                  <c:v>373.79108772076</c:v>
                </c:pt>
                <c:pt idx="5868">
                  <c:v>373.854798490782</c:v>
                </c:pt>
                <c:pt idx="5869">
                  <c:v>373.91850926080502</c:v>
                </c:pt>
                <c:pt idx="5870">
                  <c:v>373.98222003082702</c:v>
                </c:pt>
                <c:pt idx="5871">
                  <c:v>374.04593080084902</c:v>
                </c:pt>
                <c:pt idx="5872">
                  <c:v>374.10964157087199</c:v>
                </c:pt>
                <c:pt idx="5873">
                  <c:v>374.17335234089398</c:v>
                </c:pt>
                <c:pt idx="5874">
                  <c:v>374.23706311091598</c:v>
                </c:pt>
                <c:pt idx="5875">
                  <c:v>374.30077388093798</c:v>
                </c:pt>
                <c:pt idx="5876">
                  <c:v>374.364484650961</c:v>
                </c:pt>
                <c:pt idx="5877">
                  <c:v>374.428195420983</c:v>
                </c:pt>
                <c:pt idx="5878">
                  <c:v>374.491906191005</c:v>
                </c:pt>
                <c:pt idx="5879">
                  <c:v>374.55561696102802</c:v>
                </c:pt>
                <c:pt idx="5880">
                  <c:v>374.61932773105002</c:v>
                </c:pt>
                <c:pt idx="5881">
                  <c:v>374.68303850107202</c:v>
                </c:pt>
                <c:pt idx="5882">
                  <c:v>374.74674927109402</c:v>
                </c:pt>
                <c:pt idx="5883">
                  <c:v>374.81046004111698</c:v>
                </c:pt>
                <c:pt idx="5884">
                  <c:v>374.87417081113898</c:v>
                </c:pt>
                <c:pt idx="5885">
                  <c:v>374.93788158116098</c:v>
                </c:pt>
                <c:pt idx="5886">
                  <c:v>375.001592351184</c:v>
                </c:pt>
                <c:pt idx="5887">
                  <c:v>375.065303121206</c:v>
                </c:pt>
                <c:pt idx="5888">
                  <c:v>375.129013891228</c:v>
                </c:pt>
                <c:pt idx="5889">
                  <c:v>375.19272466125</c:v>
                </c:pt>
                <c:pt idx="5890">
                  <c:v>375.25643543127302</c:v>
                </c:pt>
                <c:pt idx="5891">
                  <c:v>375.32014620129502</c:v>
                </c:pt>
                <c:pt idx="5892">
                  <c:v>375.38385697131702</c:v>
                </c:pt>
                <c:pt idx="5893">
                  <c:v>375.44756774133901</c:v>
                </c:pt>
                <c:pt idx="5894">
                  <c:v>375.51127851136198</c:v>
                </c:pt>
                <c:pt idx="5895">
                  <c:v>375.57498928138398</c:v>
                </c:pt>
                <c:pt idx="5896">
                  <c:v>375.63870005140598</c:v>
                </c:pt>
                <c:pt idx="5897">
                  <c:v>375.702410821429</c:v>
                </c:pt>
                <c:pt idx="5898">
                  <c:v>375.766121591451</c:v>
                </c:pt>
                <c:pt idx="5899">
                  <c:v>375.829832361473</c:v>
                </c:pt>
                <c:pt idx="5900">
                  <c:v>375.89354313149499</c:v>
                </c:pt>
                <c:pt idx="5901">
                  <c:v>375.95725390151802</c:v>
                </c:pt>
                <c:pt idx="5902">
                  <c:v>376.02096467154001</c:v>
                </c:pt>
                <c:pt idx="5903">
                  <c:v>376.08467544156201</c:v>
                </c:pt>
                <c:pt idx="5904">
                  <c:v>376.14838621158498</c:v>
                </c:pt>
                <c:pt idx="5905">
                  <c:v>376.21209698160698</c:v>
                </c:pt>
                <c:pt idx="5906">
                  <c:v>376.27580775162897</c:v>
                </c:pt>
                <c:pt idx="5907">
                  <c:v>376.33951852165097</c:v>
                </c:pt>
                <c:pt idx="5908">
                  <c:v>376.40322929167399</c:v>
                </c:pt>
                <c:pt idx="5909">
                  <c:v>376.46694006169599</c:v>
                </c:pt>
                <c:pt idx="5910">
                  <c:v>376.53065083171799</c:v>
                </c:pt>
                <c:pt idx="5911">
                  <c:v>376.59436160174101</c:v>
                </c:pt>
                <c:pt idx="5912">
                  <c:v>376.65807237176301</c:v>
                </c:pt>
                <c:pt idx="5913">
                  <c:v>376.72178314178501</c:v>
                </c:pt>
                <c:pt idx="5914">
                  <c:v>376.78549391180701</c:v>
                </c:pt>
                <c:pt idx="5915">
                  <c:v>376.84920468182997</c:v>
                </c:pt>
                <c:pt idx="5916">
                  <c:v>376.91291545185197</c:v>
                </c:pt>
                <c:pt idx="5917">
                  <c:v>376.97662622187403</c:v>
                </c:pt>
                <c:pt idx="5918">
                  <c:v>377.04033699189699</c:v>
                </c:pt>
                <c:pt idx="5919">
                  <c:v>377.10404776191899</c:v>
                </c:pt>
                <c:pt idx="5920">
                  <c:v>377.16775853194099</c:v>
                </c:pt>
                <c:pt idx="5921">
                  <c:v>377.23146930196299</c:v>
                </c:pt>
                <c:pt idx="5922">
                  <c:v>377.29518007198601</c:v>
                </c:pt>
                <c:pt idx="5923">
                  <c:v>377.35889084200801</c:v>
                </c:pt>
                <c:pt idx="5924">
                  <c:v>377.42260161203001</c:v>
                </c:pt>
                <c:pt idx="5925">
                  <c:v>377.48631238205297</c:v>
                </c:pt>
                <c:pt idx="5926">
                  <c:v>377.55002315207503</c:v>
                </c:pt>
                <c:pt idx="5927">
                  <c:v>377.61373392209703</c:v>
                </c:pt>
                <c:pt idx="5928">
                  <c:v>377.67744469211902</c:v>
                </c:pt>
                <c:pt idx="5929">
                  <c:v>377.74115546214199</c:v>
                </c:pt>
                <c:pt idx="5930">
                  <c:v>377.80486623216399</c:v>
                </c:pt>
                <c:pt idx="5931">
                  <c:v>377.86857700218599</c:v>
                </c:pt>
                <c:pt idx="5932">
                  <c:v>377.93228777220901</c:v>
                </c:pt>
                <c:pt idx="5933">
                  <c:v>377.99599854223101</c:v>
                </c:pt>
                <c:pt idx="5934">
                  <c:v>378.05970931225301</c:v>
                </c:pt>
                <c:pt idx="5935">
                  <c:v>378.123420082275</c:v>
                </c:pt>
                <c:pt idx="5936">
                  <c:v>378.18713085229803</c:v>
                </c:pt>
                <c:pt idx="5937">
                  <c:v>378.25084162232002</c:v>
                </c:pt>
                <c:pt idx="5938">
                  <c:v>378.31455239234202</c:v>
                </c:pt>
                <c:pt idx="5939">
                  <c:v>378.37826316236499</c:v>
                </c:pt>
                <c:pt idx="5940">
                  <c:v>378.44197393238699</c:v>
                </c:pt>
                <c:pt idx="5941">
                  <c:v>378.50568470240898</c:v>
                </c:pt>
                <c:pt idx="5942">
                  <c:v>378.56939547243098</c:v>
                </c:pt>
                <c:pt idx="5943">
                  <c:v>378.63310624245401</c:v>
                </c:pt>
                <c:pt idx="5944">
                  <c:v>378.696817012476</c:v>
                </c:pt>
                <c:pt idx="5945">
                  <c:v>378.760527782498</c:v>
                </c:pt>
                <c:pt idx="5946">
                  <c:v>378.82423855252</c:v>
                </c:pt>
                <c:pt idx="5947">
                  <c:v>378.88794932254302</c:v>
                </c:pt>
                <c:pt idx="5948">
                  <c:v>378.95166009256502</c:v>
                </c:pt>
                <c:pt idx="5949">
                  <c:v>379.01537086258702</c:v>
                </c:pt>
                <c:pt idx="5950">
                  <c:v>379.07908163260998</c:v>
                </c:pt>
                <c:pt idx="5951">
                  <c:v>379.14279240263198</c:v>
                </c:pt>
                <c:pt idx="5952">
                  <c:v>379.20650317265398</c:v>
                </c:pt>
                <c:pt idx="5953">
                  <c:v>379.27021394267598</c:v>
                </c:pt>
                <c:pt idx="5954">
                  <c:v>379.333924712699</c:v>
                </c:pt>
                <c:pt idx="5955">
                  <c:v>379.397635482721</c:v>
                </c:pt>
                <c:pt idx="5956">
                  <c:v>379.461346252743</c:v>
                </c:pt>
                <c:pt idx="5957">
                  <c:v>379.52505702276602</c:v>
                </c:pt>
                <c:pt idx="5958">
                  <c:v>379.58876779278802</c:v>
                </c:pt>
                <c:pt idx="5959">
                  <c:v>379.65247856281002</c:v>
                </c:pt>
                <c:pt idx="5960">
                  <c:v>379.71618933283202</c:v>
                </c:pt>
                <c:pt idx="5961">
                  <c:v>379.77990010285498</c:v>
                </c:pt>
                <c:pt idx="5962">
                  <c:v>379.84361087287698</c:v>
                </c:pt>
                <c:pt idx="5963">
                  <c:v>379.90732164289898</c:v>
                </c:pt>
                <c:pt idx="5964">
                  <c:v>379.971032412922</c:v>
                </c:pt>
                <c:pt idx="5965">
                  <c:v>380.034743182944</c:v>
                </c:pt>
                <c:pt idx="5966">
                  <c:v>380.098453952966</c:v>
                </c:pt>
                <c:pt idx="5967">
                  <c:v>380.162164722988</c:v>
                </c:pt>
                <c:pt idx="5968">
                  <c:v>380.22587549301102</c:v>
                </c:pt>
                <c:pt idx="5969">
                  <c:v>380.28958626303302</c:v>
                </c:pt>
                <c:pt idx="5970">
                  <c:v>380.35329703305501</c:v>
                </c:pt>
                <c:pt idx="5971">
                  <c:v>380.41700780307798</c:v>
                </c:pt>
                <c:pt idx="5972">
                  <c:v>380.48071857309998</c:v>
                </c:pt>
                <c:pt idx="5973">
                  <c:v>380.54442934312198</c:v>
                </c:pt>
                <c:pt idx="5974">
                  <c:v>380.60814011314397</c:v>
                </c:pt>
                <c:pt idx="5975">
                  <c:v>380.671850883167</c:v>
                </c:pt>
                <c:pt idx="5976">
                  <c:v>380.735561653189</c:v>
                </c:pt>
                <c:pt idx="5977">
                  <c:v>380.79927242321099</c:v>
                </c:pt>
                <c:pt idx="5978">
                  <c:v>380.86298319323402</c:v>
                </c:pt>
                <c:pt idx="5979">
                  <c:v>380.92669396325601</c:v>
                </c:pt>
                <c:pt idx="5980">
                  <c:v>380.99040473327801</c:v>
                </c:pt>
                <c:pt idx="5981">
                  <c:v>381.05411550330001</c:v>
                </c:pt>
                <c:pt idx="5982">
                  <c:v>381.11782627332298</c:v>
                </c:pt>
                <c:pt idx="5983">
                  <c:v>381.18153704334497</c:v>
                </c:pt>
                <c:pt idx="5984">
                  <c:v>381.24524781336697</c:v>
                </c:pt>
                <c:pt idx="5985">
                  <c:v>381.30895858338999</c:v>
                </c:pt>
                <c:pt idx="5986">
                  <c:v>381.37266935341199</c:v>
                </c:pt>
                <c:pt idx="5987">
                  <c:v>381.43638012343399</c:v>
                </c:pt>
                <c:pt idx="5988">
                  <c:v>381.50009089345599</c:v>
                </c:pt>
                <c:pt idx="5989">
                  <c:v>381.56380166347901</c:v>
                </c:pt>
                <c:pt idx="5990">
                  <c:v>381.62751243350101</c:v>
                </c:pt>
                <c:pt idx="5991">
                  <c:v>381.69122320352301</c:v>
                </c:pt>
                <c:pt idx="5992">
                  <c:v>381.75493397354501</c:v>
                </c:pt>
                <c:pt idx="5993">
                  <c:v>381.81864474356797</c:v>
                </c:pt>
                <c:pt idx="5994">
                  <c:v>381.88235551359003</c:v>
                </c:pt>
                <c:pt idx="5995">
                  <c:v>381.94606628361203</c:v>
                </c:pt>
                <c:pt idx="5996">
                  <c:v>382.00977705363499</c:v>
                </c:pt>
                <c:pt idx="5997">
                  <c:v>382.07348782365699</c:v>
                </c:pt>
                <c:pt idx="5998">
                  <c:v>382.13719859367899</c:v>
                </c:pt>
                <c:pt idx="5999">
                  <c:v>382.20090936370099</c:v>
                </c:pt>
                <c:pt idx="6000">
                  <c:v>382.26462013372401</c:v>
                </c:pt>
                <c:pt idx="6001">
                  <c:v>382.32833090374601</c:v>
                </c:pt>
                <c:pt idx="6002">
                  <c:v>382.39204167376801</c:v>
                </c:pt>
                <c:pt idx="6003">
                  <c:v>382.45575244379103</c:v>
                </c:pt>
                <c:pt idx="6004">
                  <c:v>382.51946321381303</c:v>
                </c:pt>
                <c:pt idx="6005">
                  <c:v>382.58317398383502</c:v>
                </c:pt>
                <c:pt idx="6006">
                  <c:v>382.64688475385702</c:v>
                </c:pt>
                <c:pt idx="6007">
                  <c:v>382.71059552387999</c:v>
                </c:pt>
                <c:pt idx="6008">
                  <c:v>382.77430629390199</c:v>
                </c:pt>
                <c:pt idx="6009">
                  <c:v>382.83801706392399</c:v>
                </c:pt>
                <c:pt idx="6010">
                  <c:v>382.90172783394701</c:v>
                </c:pt>
                <c:pt idx="6011">
                  <c:v>382.96543860396901</c:v>
                </c:pt>
                <c:pt idx="6012">
                  <c:v>383.029149373991</c:v>
                </c:pt>
                <c:pt idx="6013">
                  <c:v>383.092860144013</c:v>
                </c:pt>
                <c:pt idx="6014">
                  <c:v>383.15657091403602</c:v>
                </c:pt>
                <c:pt idx="6015">
                  <c:v>383.22028168405802</c:v>
                </c:pt>
                <c:pt idx="6016">
                  <c:v>383.28399245408002</c:v>
                </c:pt>
                <c:pt idx="6017">
                  <c:v>383.34770322410299</c:v>
                </c:pt>
                <c:pt idx="6018">
                  <c:v>383.41141399412498</c:v>
                </c:pt>
                <c:pt idx="6019">
                  <c:v>383.47512476414698</c:v>
                </c:pt>
                <c:pt idx="6020">
                  <c:v>383.53883553416898</c:v>
                </c:pt>
                <c:pt idx="6021">
                  <c:v>383.602546304192</c:v>
                </c:pt>
                <c:pt idx="6022">
                  <c:v>383.666257074214</c:v>
                </c:pt>
                <c:pt idx="6023">
                  <c:v>383.729967844236</c:v>
                </c:pt>
                <c:pt idx="6024">
                  <c:v>383.79367861425902</c:v>
                </c:pt>
                <c:pt idx="6025">
                  <c:v>383.85738938428102</c:v>
                </c:pt>
                <c:pt idx="6026">
                  <c:v>383.92110015430302</c:v>
                </c:pt>
                <c:pt idx="6027">
                  <c:v>383.98481092432502</c:v>
                </c:pt>
                <c:pt idx="6028">
                  <c:v>384.04852169434798</c:v>
                </c:pt>
                <c:pt idx="6029">
                  <c:v>384.11223246436998</c:v>
                </c:pt>
                <c:pt idx="6030">
                  <c:v>384.17594323439198</c:v>
                </c:pt>
                <c:pt idx="6031">
                  <c:v>384.239654004415</c:v>
                </c:pt>
                <c:pt idx="6032">
                  <c:v>384.303364774437</c:v>
                </c:pt>
                <c:pt idx="6033">
                  <c:v>384.367075544459</c:v>
                </c:pt>
                <c:pt idx="6034">
                  <c:v>384.430786314481</c:v>
                </c:pt>
                <c:pt idx="6035">
                  <c:v>384.49449708450402</c:v>
                </c:pt>
                <c:pt idx="6036">
                  <c:v>384.55820785452602</c:v>
                </c:pt>
                <c:pt idx="6037">
                  <c:v>384.62191862454802</c:v>
                </c:pt>
                <c:pt idx="6038">
                  <c:v>384.68562939457001</c:v>
                </c:pt>
                <c:pt idx="6039">
                  <c:v>384.74934016459298</c:v>
                </c:pt>
                <c:pt idx="6040">
                  <c:v>384.81305093461498</c:v>
                </c:pt>
                <c:pt idx="6041">
                  <c:v>384.87676170463698</c:v>
                </c:pt>
                <c:pt idx="6042">
                  <c:v>384.94047247466</c:v>
                </c:pt>
                <c:pt idx="6043">
                  <c:v>385.004183244682</c:v>
                </c:pt>
                <c:pt idx="6044">
                  <c:v>385.067894014704</c:v>
                </c:pt>
                <c:pt idx="6045">
                  <c:v>385.13160478472599</c:v>
                </c:pt>
                <c:pt idx="6046">
                  <c:v>385.19531555474902</c:v>
                </c:pt>
                <c:pt idx="6047">
                  <c:v>385.25902632477101</c:v>
                </c:pt>
                <c:pt idx="6048">
                  <c:v>385.32273709479301</c:v>
                </c:pt>
                <c:pt idx="6049">
                  <c:v>385.38644786481598</c:v>
                </c:pt>
                <c:pt idx="6050">
                  <c:v>385.45015863483798</c:v>
                </c:pt>
                <c:pt idx="6051">
                  <c:v>385.51386940485997</c:v>
                </c:pt>
                <c:pt idx="6052">
                  <c:v>385.57758017488197</c:v>
                </c:pt>
                <c:pt idx="6053">
                  <c:v>385.64129094490499</c:v>
                </c:pt>
                <c:pt idx="6054">
                  <c:v>385.70500171492699</c:v>
                </c:pt>
                <c:pt idx="6055">
                  <c:v>385.76871248494899</c:v>
                </c:pt>
                <c:pt idx="6056">
                  <c:v>385.83242325497201</c:v>
                </c:pt>
                <c:pt idx="6057">
                  <c:v>385.89613402499401</c:v>
                </c:pt>
                <c:pt idx="6058">
                  <c:v>385.95984479501601</c:v>
                </c:pt>
                <c:pt idx="6059">
                  <c:v>386.02355556503801</c:v>
                </c:pt>
                <c:pt idx="6060">
                  <c:v>386.08726633506097</c:v>
                </c:pt>
                <c:pt idx="6061">
                  <c:v>386.15097710508297</c:v>
                </c:pt>
                <c:pt idx="6062">
                  <c:v>386.21468787510503</c:v>
                </c:pt>
                <c:pt idx="6063">
                  <c:v>386.27839864512799</c:v>
                </c:pt>
                <c:pt idx="6064">
                  <c:v>386.34210941514999</c:v>
                </c:pt>
                <c:pt idx="6065">
                  <c:v>386.40582018517199</c:v>
                </c:pt>
                <c:pt idx="6066">
                  <c:v>386.46953095519399</c:v>
                </c:pt>
                <c:pt idx="6067">
                  <c:v>386.53324172521701</c:v>
                </c:pt>
                <c:pt idx="6068">
                  <c:v>386.59695249523901</c:v>
                </c:pt>
                <c:pt idx="6069">
                  <c:v>386.66066326526101</c:v>
                </c:pt>
                <c:pt idx="6070">
                  <c:v>386.72437403528397</c:v>
                </c:pt>
                <c:pt idx="6071">
                  <c:v>386.78808480530603</c:v>
                </c:pt>
                <c:pt idx="6072">
                  <c:v>386.85179557532803</c:v>
                </c:pt>
                <c:pt idx="6073">
                  <c:v>386.91550634535002</c:v>
                </c:pt>
                <c:pt idx="6074">
                  <c:v>386.97921711537299</c:v>
                </c:pt>
                <c:pt idx="6075">
                  <c:v>387.04292788539499</c:v>
                </c:pt>
                <c:pt idx="6076">
                  <c:v>387.10663865541699</c:v>
                </c:pt>
                <c:pt idx="6077">
                  <c:v>387.17034942544001</c:v>
                </c:pt>
                <c:pt idx="6078">
                  <c:v>387.23406019546201</c:v>
                </c:pt>
                <c:pt idx="6079">
                  <c:v>387.29777096548401</c:v>
                </c:pt>
                <c:pt idx="6080">
                  <c:v>387.361481735506</c:v>
                </c:pt>
                <c:pt idx="6081">
                  <c:v>387.42519250552903</c:v>
                </c:pt>
                <c:pt idx="6082">
                  <c:v>387.48890327555102</c:v>
                </c:pt>
                <c:pt idx="6083">
                  <c:v>387.55261404557302</c:v>
                </c:pt>
                <c:pt idx="6084">
                  <c:v>387.61632481559599</c:v>
                </c:pt>
                <c:pt idx="6085">
                  <c:v>387.68003558561799</c:v>
                </c:pt>
                <c:pt idx="6086">
                  <c:v>387.74374635563998</c:v>
                </c:pt>
                <c:pt idx="6087">
                  <c:v>387.80745712566198</c:v>
                </c:pt>
                <c:pt idx="6088">
                  <c:v>387.87116789568501</c:v>
                </c:pt>
                <c:pt idx="6089">
                  <c:v>387.934878665707</c:v>
                </c:pt>
                <c:pt idx="6090">
                  <c:v>387.998589435729</c:v>
                </c:pt>
                <c:pt idx="6091">
                  <c:v>388.062300205751</c:v>
                </c:pt>
                <c:pt idx="6092">
                  <c:v>388.12601097577402</c:v>
                </c:pt>
                <c:pt idx="6093">
                  <c:v>388.18972174579602</c:v>
                </c:pt>
                <c:pt idx="6094">
                  <c:v>388.25343251581802</c:v>
                </c:pt>
                <c:pt idx="6095">
                  <c:v>388.31714328584098</c:v>
                </c:pt>
                <c:pt idx="6096">
                  <c:v>388.38085405586298</c:v>
                </c:pt>
                <c:pt idx="6097">
                  <c:v>388.44456482588498</c:v>
                </c:pt>
                <c:pt idx="6098">
                  <c:v>388.50827559590698</c:v>
                </c:pt>
                <c:pt idx="6099">
                  <c:v>388.57198636593</c:v>
                </c:pt>
                <c:pt idx="6100">
                  <c:v>388.635697135952</c:v>
                </c:pt>
                <c:pt idx="6101">
                  <c:v>388.699407905974</c:v>
                </c:pt>
                <c:pt idx="6102">
                  <c:v>388.76311867599702</c:v>
                </c:pt>
                <c:pt idx="6103">
                  <c:v>388.82682944601902</c:v>
                </c:pt>
                <c:pt idx="6104">
                  <c:v>388.89054021604102</c:v>
                </c:pt>
                <c:pt idx="6105">
                  <c:v>388.95425098606302</c:v>
                </c:pt>
                <c:pt idx="6106">
                  <c:v>389.01796175608598</c:v>
                </c:pt>
                <c:pt idx="6107">
                  <c:v>389.08167252610798</c:v>
                </c:pt>
                <c:pt idx="6108">
                  <c:v>389.14538329612998</c:v>
                </c:pt>
                <c:pt idx="6109">
                  <c:v>389.209094066153</c:v>
                </c:pt>
                <c:pt idx="6110">
                  <c:v>389.272804836175</c:v>
                </c:pt>
                <c:pt idx="6111">
                  <c:v>389.336515606197</c:v>
                </c:pt>
                <c:pt idx="6112">
                  <c:v>389.400226376219</c:v>
                </c:pt>
                <c:pt idx="6113">
                  <c:v>389.46393714624202</c:v>
                </c:pt>
                <c:pt idx="6114">
                  <c:v>389.52764791626402</c:v>
                </c:pt>
                <c:pt idx="6115">
                  <c:v>389.59135868628601</c:v>
                </c:pt>
                <c:pt idx="6116">
                  <c:v>389.65506945630898</c:v>
                </c:pt>
                <c:pt idx="6117">
                  <c:v>389.71878022633098</c:v>
                </c:pt>
                <c:pt idx="6118">
                  <c:v>389.78249099635298</c:v>
                </c:pt>
                <c:pt idx="6119">
                  <c:v>389.84620176637497</c:v>
                </c:pt>
                <c:pt idx="6120">
                  <c:v>389.909912536398</c:v>
                </c:pt>
                <c:pt idx="6121">
                  <c:v>389.97362330642</c:v>
                </c:pt>
                <c:pt idx="6122">
                  <c:v>390.03733407644199</c:v>
                </c:pt>
                <c:pt idx="6123">
                  <c:v>390.10104484646502</c:v>
                </c:pt>
                <c:pt idx="6124">
                  <c:v>390.16475561648701</c:v>
                </c:pt>
                <c:pt idx="6125">
                  <c:v>390.22846638650901</c:v>
                </c:pt>
                <c:pt idx="6126">
                  <c:v>390.29217715653101</c:v>
                </c:pt>
                <c:pt idx="6127">
                  <c:v>390.35588792655398</c:v>
                </c:pt>
                <c:pt idx="6128">
                  <c:v>390.41959869657597</c:v>
                </c:pt>
                <c:pt idx="6129">
                  <c:v>390.48330946659797</c:v>
                </c:pt>
                <c:pt idx="6130">
                  <c:v>390.54702023662099</c:v>
                </c:pt>
                <c:pt idx="6131">
                  <c:v>390.61073100664299</c:v>
                </c:pt>
                <c:pt idx="6132">
                  <c:v>390.67444177666499</c:v>
                </c:pt>
                <c:pt idx="6133">
                  <c:v>390.73815254668699</c:v>
                </c:pt>
                <c:pt idx="6134">
                  <c:v>390.80186331671001</c:v>
                </c:pt>
                <c:pt idx="6135">
                  <c:v>390.86557408673201</c:v>
                </c:pt>
                <c:pt idx="6136">
                  <c:v>390.92928485675401</c:v>
                </c:pt>
                <c:pt idx="6137">
                  <c:v>390.99299562677601</c:v>
                </c:pt>
                <c:pt idx="6138">
                  <c:v>391.05670639679897</c:v>
                </c:pt>
                <c:pt idx="6139">
                  <c:v>391.12041716682103</c:v>
                </c:pt>
                <c:pt idx="6140">
                  <c:v>391.18412793684303</c:v>
                </c:pt>
                <c:pt idx="6141">
                  <c:v>391.24783870686599</c:v>
                </c:pt>
                <c:pt idx="6142">
                  <c:v>391.31154947688799</c:v>
                </c:pt>
                <c:pt idx="6143">
                  <c:v>391.37526024690999</c:v>
                </c:pt>
                <c:pt idx="6144">
                  <c:v>391.43897101693199</c:v>
                </c:pt>
                <c:pt idx="6145">
                  <c:v>391.50268178695501</c:v>
                </c:pt>
                <c:pt idx="6146">
                  <c:v>391.56639255697701</c:v>
                </c:pt>
                <c:pt idx="6147">
                  <c:v>391.63010332699901</c:v>
                </c:pt>
                <c:pt idx="6148">
                  <c:v>391.69381409702203</c:v>
                </c:pt>
                <c:pt idx="6149">
                  <c:v>391.75752486704403</c:v>
                </c:pt>
                <c:pt idx="6150">
                  <c:v>391.82123563706602</c:v>
                </c:pt>
                <c:pt idx="6151">
                  <c:v>391.88494640708802</c:v>
                </c:pt>
                <c:pt idx="6152">
                  <c:v>391.94865717711099</c:v>
                </c:pt>
                <c:pt idx="6153">
                  <c:v>392.01236794713299</c:v>
                </c:pt>
                <c:pt idx="6154">
                  <c:v>392.07607871715499</c:v>
                </c:pt>
                <c:pt idx="6155">
                  <c:v>392.13978948717801</c:v>
                </c:pt>
                <c:pt idx="6156">
                  <c:v>392.20350025720001</c:v>
                </c:pt>
                <c:pt idx="6157">
                  <c:v>392.267211027222</c:v>
                </c:pt>
                <c:pt idx="6158">
                  <c:v>392.330921797244</c:v>
                </c:pt>
                <c:pt idx="6159">
                  <c:v>392.39463256726702</c:v>
                </c:pt>
                <c:pt idx="6160">
                  <c:v>392.45834333728902</c:v>
                </c:pt>
                <c:pt idx="6161">
                  <c:v>392.52205410731102</c:v>
                </c:pt>
                <c:pt idx="6162">
                  <c:v>392.58576487733399</c:v>
                </c:pt>
                <c:pt idx="6163">
                  <c:v>392.64947564735598</c:v>
                </c:pt>
                <c:pt idx="6164">
                  <c:v>392.71318641737798</c:v>
                </c:pt>
                <c:pt idx="6165">
                  <c:v>392.77689718739998</c:v>
                </c:pt>
                <c:pt idx="6166">
                  <c:v>392.840607957423</c:v>
                </c:pt>
                <c:pt idx="6167">
                  <c:v>392.904318727445</c:v>
                </c:pt>
                <c:pt idx="6168">
                  <c:v>392.968029497467</c:v>
                </c:pt>
                <c:pt idx="6169">
                  <c:v>393.03174026749002</c:v>
                </c:pt>
                <c:pt idx="6170">
                  <c:v>393.09545103751202</c:v>
                </c:pt>
                <c:pt idx="6171">
                  <c:v>393.15916180753402</c:v>
                </c:pt>
                <c:pt idx="6172">
                  <c:v>393.22287257755602</c:v>
                </c:pt>
                <c:pt idx="6173">
                  <c:v>393.28658334757898</c:v>
                </c:pt>
                <c:pt idx="6174">
                  <c:v>393.35029411760098</c:v>
                </c:pt>
                <c:pt idx="6175">
                  <c:v>393.41400488762298</c:v>
                </c:pt>
                <c:pt idx="6176">
                  <c:v>393.477715657646</c:v>
                </c:pt>
                <c:pt idx="6177">
                  <c:v>393.541426427668</c:v>
                </c:pt>
                <c:pt idx="6178">
                  <c:v>393.60513719769</c:v>
                </c:pt>
                <c:pt idx="6179">
                  <c:v>393.668847967712</c:v>
                </c:pt>
                <c:pt idx="6180">
                  <c:v>393.73255873773502</c:v>
                </c:pt>
                <c:pt idx="6181">
                  <c:v>393.79626950775702</c:v>
                </c:pt>
                <c:pt idx="6182">
                  <c:v>393.85998027777902</c:v>
                </c:pt>
                <c:pt idx="6183">
                  <c:v>393.92369104780101</c:v>
                </c:pt>
                <c:pt idx="6184">
                  <c:v>393.98740181782398</c:v>
                </c:pt>
                <c:pt idx="6185">
                  <c:v>394.05111258784598</c:v>
                </c:pt>
                <c:pt idx="6186">
                  <c:v>394.11482335786798</c:v>
                </c:pt>
                <c:pt idx="6187">
                  <c:v>394.178534127891</c:v>
                </c:pt>
                <c:pt idx="6188">
                  <c:v>394.242244897913</c:v>
                </c:pt>
                <c:pt idx="6189">
                  <c:v>394.305955667935</c:v>
                </c:pt>
                <c:pt idx="6190">
                  <c:v>394.36966643795699</c:v>
                </c:pt>
                <c:pt idx="6191">
                  <c:v>394.43337720798002</c:v>
                </c:pt>
                <c:pt idx="6192">
                  <c:v>394.49708797800201</c:v>
                </c:pt>
                <c:pt idx="6193">
                  <c:v>394.56079874802401</c:v>
                </c:pt>
                <c:pt idx="6194">
                  <c:v>394.62450951804698</c:v>
                </c:pt>
                <c:pt idx="6195">
                  <c:v>394.68822028806898</c:v>
                </c:pt>
                <c:pt idx="6196">
                  <c:v>394.75193105809097</c:v>
                </c:pt>
                <c:pt idx="6197">
                  <c:v>394.81564182811297</c:v>
                </c:pt>
                <c:pt idx="6198">
                  <c:v>394.87935259813599</c:v>
                </c:pt>
                <c:pt idx="6199">
                  <c:v>394.94306336815799</c:v>
                </c:pt>
                <c:pt idx="6200">
                  <c:v>395.00677413817999</c:v>
                </c:pt>
                <c:pt idx="6201">
                  <c:v>395.07048490820301</c:v>
                </c:pt>
                <c:pt idx="6202">
                  <c:v>395.13419567822501</c:v>
                </c:pt>
                <c:pt idx="6203">
                  <c:v>395.19790644824701</c:v>
                </c:pt>
                <c:pt idx="6204">
                  <c:v>395.26161721826901</c:v>
                </c:pt>
                <c:pt idx="6205">
                  <c:v>395.32532798829197</c:v>
                </c:pt>
                <c:pt idx="6206">
                  <c:v>395.38903875831397</c:v>
                </c:pt>
                <c:pt idx="6207">
                  <c:v>395.45274952833603</c:v>
                </c:pt>
                <c:pt idx="6208">
                  <c:v>395.51646029835899</c:v>
                </c:pt>
                <c:pt idx="6209">
                  <c:v>395.58017106838099</c:v>
                </c:pt>
                <c:pt idx="6210">
                  <c:v>395.64388183840299</c:v>
                </c:pt>
                <c:pt idx="6211">
                  <c:v>395.70759260842499</c:v>
                </c:pt>
                <c:pt idx="6212">
                  <c:v>395.77130337844801</c:v>
                </c:pt>
                <c:pt idx="6213">
                  <c:v>395.83501414847001</c:v>
                </c:pt>
                <c:pt idx="6214">
                  <c:v>395.89872491849201</c:v>
                </c:pt>
                <c:pt idx="6215">
                  <c:v>395.96243568851497</c:v>
                </c:pt>
                <c:pt idx="6216">
                  <c:v>396.02614645853703</c:v>
                </c:pt>
                <c:pt idx="6217">
                  <c:v>396.08985722855903</c:v>
                </c:pt>
                <c:pt idx="6218">
                  <c:v>396.15356799858102</c:v>
                </c:pt>
                <c:pt idx="6219">
                  <c:v>396.21727876860399</c:v>
                </c:pt>
                <c:pt idx="6220">
                  <c:v>396.28098953862599</c:v>
                </c:pt>
                <c:pt idx="6221">
                  <c:v>396.34470030864799</c:v>
                </c:pt>
                <c:pt idx="6222">
                  <c:v>396.40841107867101</c:v>
                </c:pt>
                <c:pt idx="6223">
                  <c:v>396.47212184869301</c:v>
                </c:pt>
                <c:pt idx="6224">
                  <c:v>396.53583261871501</c:v>
                </c:pt>
                <c:pt idx="6225">
                  <c:v>396.599543388737</c:v>
                </c:pt>
                <c:pt idx="6226">
                  <c:v>396.66325415876003</c:v>
                </c:pt>
                <c:pt idx="6227">
                  <c:v>396.72696492878202</c:v>
                </c:pt>
                <c:pt idx="6228">
                  <c:v>396.79067569880402</c:v>
                </c:pt>
                <c:pt idx="6229">
                  <c:v>396.85438646882699</c:v>
                </c:pt>
                <c:pt idx="6230">
                  <c:v>396.91809723884899</c:v>
                </c:pt>
                <c:pt idx="6231">
                  <c:v>396.98180800887098</c:v>
                </c:pt>
                <c:pt idx="6232">
                  <c:v>397.04551877889298</c:v>
                </c:pt>
                <c:pt idx="6233">
                  <c:v>397.10922954891601</c:v>
                </c:pt>
                <c:pt idx="6234">
                  <c:v>397.172940318938</c:v>
                </c:pt>
                <c:pt idx="6235">
                  <c:v>397.23665108896</c:v>
                </c:pt>
                <c:pt idx="6236">
                  <c:v>397.300361858982</c:v>
                </c:pt>
                <c:pt idx="6237">
                  <c:v>397.36407262900502</c:v>
                </c:pt>
                <c:pt idx="6238">
                  <c:v>397.42778339902702</c:v>
                </c:pt>
                <c:pt idx="6239">
                  <c:v>397.49149416904902</c:v>
                </c:pt>
                <c:pt idx="6240">
                  <c:v>397.55520493907198</c:v>
                </c:pt>
                <c:pt idx="6241">
                  <c:v>397.61891570909398</c:v>
                </c:pt>
                <c:pt idx="6242">
                  <c:v>397.68262647911598</c:v>
                </c:pt>
                <c:pt idx="6243">
                  <c:v>397.74633724913798</c:v>
                </c:pt>
                <c:pt idx="6244">
                  <c:v>397.810048019161</c:v>
                </c:pt>
                <c:pt idx="6245">
                  <c:v>397.873758789183</c:v>
                </c:pt>
                <c:pt idx="6246">
                  <c:v>397.937469559205</c:v>
                </c:pt>
                <c:pt idx="6247">
                  <c:v>398.00118032922802</c:v>
                </c:pt>
                <c:pt idx="6248">
                  <c:v>398.06489109925002</c:v>
                </c:pt>
                <c:pt idx="6249">
                  <c:v>398.12860186927202</c:v>
                </c:pt>
                <c:pt idx="6250">
                  <c:v>398.19231263929402</c:v>
                </c:pt>
                <c:pt idx="6251">
                  <c:v>398.25602340931698</c:v>
                </c:pt>
                <c:pt idx="6252">
                  <c:v>398.31973417933898</c:v>
                </c:pt>
                <c:pt idx="6253">
                  <c:v>398.38344494936098</c:v>
                </c:pt>
                <c:pt idx="6254">
                  <c:v>398.447155719384</c:v>
                </c:pt>
                <c:pt idx="6255">
                  <c:v>398.510866489406</c:v>
                </c:pt>
                <c:pt idx="6256">
                  <c:v>398.574577259428</c:v>
                </c:pt>
                <c:pt idx="6257">
                  <c:v>398.63828802945</c:v>
                </c:pt>
                <c:pt idx="6258">
                  <c:v>398.70199879947302</c:v>
                </c:pt>
                <c:pt idx="6259">
                  <c:v>398.76570956949502</c:v>
                </c:pt>
                <c:pt idx="6260">
                  <c:v>398.82942033951701</c:v>
                </c:pt>
                <c:pt idx="6261">
                  <c:v>398.89313110953998</c:v>
                </c:pt>
                <c:pt idx="6262">
                  <c:v>398.95684187956198</c:v>
                </c:pt>
                <c:pt idx="6263">
                  <c:v>399.02055264958398</c:v>
                </c:pt>
                <c:pt idx="6264">
                  <c:v>399.08426341960597</c:v>
                </c:pt>
                <c:pt idx="6265">
                  <c:v>399.147974189629</c:v>
                </c:pt>
                <c:pt idx="6266">
                  <c:v>399.211684959651</c:v>
                </c:pt>
                <c:pt idx="6267">
                  <c:v>399.27539572967299</c:v>
                </c:pt>
                <c:pt idx="6268">
                  <c:v>399.33910649969602</c:v>
                </c:pt>
                <c:pt idx="6269">
                  <c:v>399.40281726971801</c:v>
                </c:pt>
                <c:pt idx="6270">
                  <c:v>399.46652803974001</c:v>
                </c:pt>
                <c:pt idx="6271">
                  <c:v>399.53023880976201</c:v>
                </c:pt>
                <c:pt idx="6272">
                  <c:v>399.59394957978498</c:v>
                </c:pt>
                <c:pt idx="6273">
                  <c:v>399.65766034980697</c:v>
                </c:pt>
                <c:pt idx="6274">
                  <c:v>399.72137111982897</c:v>
                </c:pt>
                <c:pt idx="6275">
                  <c:v>399.78508188985199</c:v>
                </c:pt>
                <c:pt idx="6276">
                  <c:v>399.84879265987399</c:v>
                </c:pt>
                <c:pt idx="6277">
                  <c:v>399.91250342989599</c:v>
                </c:pt>
                <c:pt idx="6278">
                  <c:v>399.97621419991799</c:v>
                </c:pt>
                <c:pt idx="6279">
                  <c:v>400.03992496994101</c:v>
                </c:pt>
                <c:pt idx="6280">
                  <c:v>400.10363573996301</c:v>
                </c:pt>
                <c:pt idx="6281">
                  <c:v>400.16734650998501</c:v>
                </c:pt>
                <c:pt idx="6282">
                  <c:v>400.23105728000701</c:v>
                </c:pt>
                <c:pt idx="6283">
                  <c:v>400.29476805002997</c:v>
                </c:pt>
                <c:pt idx="6284">
                  <c:v>400.35847882005203</c:v>
                </c:pt>
                <c:pt idx="6285">
                  <c:v>400.42218959007403</c:v>
                </c:pt>
                <c:pt idx="6286">
                  <c:v>400.48590036009699</c:v>
                </c:pt>
                <c:pt idx="6287">
                  <c:v>400.54961113011899</c:v>
                </c:pt>
                <c:pt idx="6288">
                  <c:v>400.61332190014099</c:v>
                </c:pt>
                <c:pt idx="6289">
                  <c:v>400.67703267016299</c:v>
                </c:pt>
                <c:pt idx="6290">
                  <c:v>400.74074344018601</c:v>
                </c:pt>
                <c:pt idx="6291">
                  <c:v>400.80445421020801</c:v>
                </c:pt>
                <c:pt idx="6292">
                  <c:v>400.86816498023001</c:v>
                </c:pt>
                <c:pt idx="6293">
                  <c:v>400.93187575025303</c:v>
                </c:pt>
                <c:pt idx="6294">
                  <c:v>400.99558652027503</c:v>
                </c:pt>
                <c:pt idx="6295">
                  <c:v>401.05929729029702</c:v>
                </c:pt>
                <c:pt idx="6296">
                  <c:v>401.12300806031902</c:v>
                </c:pt>
                <c:pt idx="6297">
                  <c:v>401.18671883034199</c:v>
                </c:pt>
                <c:pt idx="6298">
                  <c:v>401.25042960036399</c:v>
                </c:pt>
                <c:pt idx="6299">
                  <c:v>401.31414037038599</c:v>
                </c:pt>
                <c:pt idx="6300">
                  <c:v>401.37785114040901</c:v>
                </c:pt>
                <c:pt idx="6301">
                  <c:v>401.44156191043101</c:v>
                </c:pt>
                <c:pt idx="6302">
                  <c:v>401.505272680453</c:v>
                </c:pt>
                <c:pt idx="6303">
                  <c:v>401.568983450475</c:v>
                </c:pt>
                <c:pt idx="6304">
                  <c:v>401.63269422049802</c:v>
                </c:pt>
                <c:pt idx="6305">
                  <c:v>401.69640499052002</c:v>
                </c:pt>
                <c:pt idx="6306">
                  <c:v>401.76011576054202</c:v>
                </c:pt>
                <c:pt idx="6307">
                  <c:v>401.82382653056499</c:v>
                </c:pt>
                <c:pt idx="6308">
                  <c:v>401.88753730058698</c:v>
                </c:pt>
                <c:pt idx="6309">
                  <c:v>401.95124807060898</c:v>
                </c:pt>
                <c:pt idx="6310">
                  <c:v>402.01495884063098</c:v>
                </c:pt>
                <c:pt idx="6311">
                  <c:v>402.078669610654</c:v>
                </c:pt>
                <c:pt idx="6312">
                  <c:v>402.142380380676</c:v>
                </c:pt>
                <c:pt idx="6313">
                  <c:v>402.206091150698</c:v>
                </c:pt>
                <c:pt idx="6314">
                  <c:v>402.26980192072102</c:v>
                </c:pt>
                <c:pt idx="6315">
                  <c:v>402.33351269074302</c:v>
                </c:pt>
                <c:pt idx="6316">
                  <c:v>402.39722346076502</c:v>
                </c:pt>
                <c:pt idx="6317">
                  <c:v>402.46093423078702</c:v>
                </c:pt>
                <c:pt idx="6318">
                  <c:v>402.52464500080998</c:v>
                </c:pt>
                <c:pt idx="6319">
                  <c:v>402.58835577083198</c:v>
                </c:pt>
                <c:pt idx="6320">
                  <c:v>402.65206654085398</c:v>
                </c:pt>
                <c:pt idx="6321">
                  <c:v>402.715777310877</c:v>
                </c:pt>
                <c:pt idx="6322">
                  <c:v>402.779488080899</c:v>
                </c:pt>
                <c:pt idx="6323">
                  <c:v>402.843198850921</c:v>
                </c:pt>
                <c:pt idx="6324">
                  <c:v>402.906909620943</c:v>
                </c:pt>
                <c:pt idx="6325">
                  <c:v>402.97062039096602</c:v>
                </c:pt>
                <c:pt idx="6326">
                  <c:v>403.03433116098802</c:v>
                </c:pt>
                <c:pt idx="6327">
                  <c:v>403.09804193101002</c:v>
                </c:pt>
                <c:pt idx="6328">
                  <c:v>403.16175270103201</c:v>
                </c:pt>
                <c:pt idx="6329">
                  <c:v>403.22546347105498</c:v>
                </c:pt>
                <c:pt idx="6330">
                  <c:v>403.28917424107698</c:v>
                </c:pt>
                <c:pt idx="6331">
                  <c:v>403.35288501109898</c:v>
                </c:pt>
                <c:pt idx="6332">
                  <c:v>403.416595781122</c:v>
                </c:pt>
                <c:pt idx="6333">
                  <c:v>403.480306551144</c:v>
                </c:pt>
                <c:pt idx="6334">
                  <c:v>403.544017321166</c:v>
                </c:pt>
                <c:pt idx="6335">
                  <c:v>403.60772809118799</c:v>
                </c:pt>
                <c:pt idx="6336">
                  <c:v>403.67143886121102</c:v>
                </c:pt>
                <c:pt idx="6337">
                  <c:v>403.73514963123301</c:v>
                </c:pt>
                <c:pt idx="6338">
                  <c:v>403.79886040125501</c:v>
                </c:pt>
                <c:pt idx="6339">
                  <c:v>403.86257117127798</c:v>
                </c:pt>
                <c:pt idx="6340">
                  <c:v>403.92628194129998</c:v>
                </c:pt>
                <c:pt idx="6341">
                  <c:v>403.98999271132197</c:v>
                </c:pt>
                <c:pt idx="6342">
                  <c:v>404.05370348134397</c:v>
                </c:pt>
                <c:pt idx="6343">
                  <c:v>404.11741425136699</c:v>
                </c:pt>
                <c:pt idx="6344">
                  <c:v>404.18112502138899</c:v>
                </c:pt>
                <c:pt idx="6345">
                  <c:v>404.24483579141099</c:v>
                </c:pt>
                <c:pt idx="6346">
                  <c:v>404.30854656143401</c:v>
                </c:pt>
                <c:pt idx="6347">
                  <c:v>404.37225733145601</c:v>
                </c:pt>
                <c:pt idx="6348">
                  <c:v>404.43596810147801</c:v>
                </c:pt>
                <c:pt idx="6349">
                  <c:v>404.49967887150001</c:v>
                </c:pt>
                <c:pt idx="6350">
                  <c:v>404.56338964152297</c:v>
                </c:pt>
                <c:pt idx="6351">
                  <c:v>404.62710041154497</c:v>
                </c:pt>
                <c:pt idx="6352">
                  <c:v>404.69081118156703</c:v>
                </c:pt>
                <c:pt idx="6353">
                  <c:v>404.75452195158999</c:v>
                </c:pt>
                <c:pt idx="6354">
                  <c:v>404.81823272161199</c:v>
                </c:pt>
                <c:pt idx="6355">
                  <c:v>404.88194349163399</c:v>
                </c:pt>
                <c:pt idx="6356">
                  <c:v>404.94565426165599</c:v>
                </c:pt>
                <c:pt idx="6357">
                  <c:v>405.00936503167901</c:v>
                </c:pt>
                <c:pt idx="6358">
                  <c:v>405.07307580170101</c:v>
                </c:pt>
                <c:pt idx="6359">
                  <c:v>405.13678657172301</c:v>
                </c:pt>
                <c:pt idx="6360">
                  <c:v>405.20049734174597</c:v>
                </c:pt>
                <c:pt idx="6361">
                  <c:v>405.26420811176803</c:v>
                </c:pt>
                <c:pt idx="6362">
                  <c:v>405.32791888179003</c:v>
                </c:pt>
                <c:pt idx="6363">
                  <c:v>405.39162965181202</c:v>
                </c:pt>
                <c:pt idx="6364">
                  <c:v>405.45534042183499</c:v>
                </c:pt>
                <c:pt idx="6365">
                  <c:v>405.51905119185699</c:v>
                </c:pt>
                <c:pt idx="6366">
                  <c:v>405.58276196187899</c:v>
                </c:pt>
                <c:pt idx="6367">
                  <c:v>405.64647273190201</c:v>
                </c:pt>
                <c:pt idx="6368">
                  <c:v>405.71018350192401</c:v>
                </c:pt>
                <c:pt idx="6369">
                  <c:v>405.77389427194601</c:v>
                </c:pt>
                <c:pt idx="6370">
                  <c:v>405.837605041968</c:v>
                </c:pt>
                <c:pt idx="6371">
                  <c:v>405.90131581199103</c:v>
                </c:pt>
                <c:pt idx="6372">
                  <c:v>405.96502658201302</c:v>
                </c:pt>
                <c:pt idx="6373">
                  <c:v>406.02873735203502</c:v>
                </c:pt>
                <c:pt idx="6374">
                  <c:v>406.09244812205799</c:v>
                </c:pt>
                <c:pt idx="6375">
                  <c:v>406.15615889207999</c:v>
                </c:pt>
                <c:pt idx="6376">
                  <c:v>406.21986966210198</c:v>
                </c:pt>
                <c:pt idx="6377">
                  <c:v>406.28358043212398</c:v>
                </c:pt>
                <c:pt idx="6378">
                  <c:v>406.34729120214701</c:v>
                </c:pt>
                <c:pt idx="6379">
                  <c:v>406.411001972169</c:v>
                </c:pt>
                <c:pt idx="6380">
                  <c:v>406.474712742191</c:v>
                </c:pt>
                <c:pt idx="6381">
                  <c:v>406.538423512213</c:v>
                </c:pt>
                <c:pt idx="6382">
                  <c:v>406.60213428223602</c:v>
                </c:pt>
                <c:pt idx="6383">
                  <c:v>406.66584505225802</c:v>
                </c:pt>
                <c:pt idx="6384">
                  <c:v>406.72955582228002</c:v>
                </c:pt>
                <c:pt idx="6385">
                  <c:v>406.79326659230298</c:v>
                </c:pt>
                <c:pt idx="6386">
                  <c:v>406.85697736232498</c:v>
                </c:pt>
                <c:pt idx="6387">
                  <c:v>406.92068813234698</c:v>
                </c:pt>
                <c:pt idx="6388">
                  <c:v>406.98439890236898</c:v>
                </c:pt>
                <c:pt idx="6389">
                  <c:v>407.048109672392</c:v>
                </c:pt>
                <c:pt idx="6390">
                  <c:v>407.111820442414</c:v>
                </c:pt>
                <c:pt idx="6391">
                  <c:v>407.175531212436</c:v>
                </c:pt>
                <c:pt idx="6392">
                  <c:v>407.23924198245902</c:v>
                </c:pt>
                <c:pt idx="6393">
                  <c:v>407.30295275248102</c:v>
                </c:pt>
                <c:pt idx="6394">
                  <c:v>407.36666352250302</c:v>
                </c:pt>
                <c:pt idx="6395">
                  <c:v>407.43037429252502</c:v>
                </c:pt>
                <c:pt idx="6396">
                  <c:v>407.49408506254798</c:v>
                </c:pt>
                <c:pt idx="6397">
                  <c:v>407.55779583256998</c:v>
                </c:pt>
                <c:pt idx="6398">
                  <c:v>407.62150660259198</c:v>
                </c:pt>
                <c:pt idx="6399">
                  <c:v>407.685217372615</c:v>
                </c:pt>
                <c:pt idx="6400">
                  <c:v>407.748928142637</c:v>
                </c:pt>
                <c:pt idx="6401">
                  <c:v>407.812638912659</c:v>
                </c:pt>
                <c:pt idx="6402">
                  <c:v>407.876349682681</c:v>
                </c:pt>
                <c:pt idx="6403">
                  <c:v>407.94006045270402</c:v>
                </c:pt>
                <c:pt idx="6404">
                  <c:v>408.00377122272602</c:v>
                </c:pt>
                <c:pt idx="6405">
                  <c:v>408.06748199274801</c:v>
                </c:pt>
                <c:pt idx="6406">
                  <c:v>408.13119276277098</c:v>
                </c:pt>
                <c:pt idx="6407">
                  <c:v>408.19490353279298</c:v>
                </c:pt>
                <c:pt idx="6408">
                  <c:v>408.25861430281498</c:v>
                </c:pt>
                <c:pt idx="6409">
                  <c:v>408.32232507283697</c:v>
                </c:pt>
                <c:pt idx="6410">
                  <c:v>408.38603584286</c:v>
                </c:pt>
                <c:pt idx="6411">
                  <c:v>408.449746612882</c:v>
                </c:pt>
                <c:pt idx="6412">
                  <c:v>408.51345738290399</c:v>
                </c:pt>
                <c:pt idx="6413">
                  <c:v>408.57716815292702</c:v>
                </c:pt>
                <c:pt idx="6414">
                  <c:v>408.64087892294901</c:v>
                </c:pt>
                <c:pt idx="6415">
                  <c:v>408.70458969297101</c:v>
                </c:pt>
                <c:pt idx="6416">
                  <c:v>408.76830046299301</c:v>
                </c:pt>
                <c:pt idx="6417">
                  <c:v>408.83201123301598</c:v>
                </c:pt>
                <c:pt idx="6418">
                  <c:v>408.89572200303797</c:v>
                </c:pt>
                <c:pt idx="6419">
                  <c:v>408.95943277305997</c:v>
                </c:pt>
                <c:pt idx="6420">
                  <c:v>409.02314354308299</c:v>
                </c:pt>
                <c:pt idx="6421">
                  <c:v>409.08685431310499</c:v>
                </c:pt>
                <c:pt idx="6422">
                  <c:v>409.15056508312699</c:v>
                </c:pt>
                <c:pt idx="6423">
                  <c:v>409.21427585314899</c:v>
                </c:pt>
                <c:pt idx="6424">
                  <c:v>409.27798662317201</c:v>
                </c:pt>
                <c:pt idx="6425">
                  <c:v>409.34169739319401</c:v>
                </c:pt>
                <c:pt idx="6426">
                  <c:v>409.40540816321601</c:v>
                </c:pt>
                <c:pt idx="6427">
                  <c:v>409.46911893323801</c:v>
                </c:pt>
                <c:pt idx="6428">
                  <c:v>409.53282970326097</c:v>
                </c:pt>
                <c:pt idx="6429">
                  <c:v>409.59654047328303</c:v>
                </c:pt>
                <c:pt idx="6430">
                  <c:v>409.66025124330503</c:v>
                </c:pt>
                <c:pt idx="6431">
                  <c:v>409.72396201332799</c:v>
                </c:pt>
                <c:pt idx="6432">
                  <c:v>409.78767278334999</c:v>
                </c:pt>
                <c:pt idx="6433">
                  <c:v>409.85138355337199</c:v>
                </c:pt>
                <c:pt idx="6434">
                  <c:v>409.91509432339399</c:v>
                </c:pt>
                <c:pt idx="6435">
                  <c:v>409.97880509341701</c:v>
                </c:pt>
                <c:pt idx="6436">
                  <c:v>410.04251586343901</c:v>
                </c:pt>
                <c:pt idx="6437">
                  <c:v>410.10622663346101</c:v>
                </c:pt>
                <c:pt idx="6438">
                  <c:v>410.16993740348403</c:v>
                </c:pt>
                <c:pt idx="6439">
                  <c:v>410.23364817350603</c:v>
                </c:pt>
                <c:pt idx="6440">
                  <c:v>410.29735894352802</c:v>
                </c:pt>
                <c:pt idx="6441">
                  <c:v>410.36106971355002</c:v>
                </c:pt>
                <c:pt idx="6442">
                  <c:v>410.42478048357299</c:v>
                </c:pt>
                <c:pt idx="6443">
                  <c:v>410.48849125359499</c:v>
                </c:pt>
                <c:pt idx="6444">
                  <c:v>410.55220202361699</c:v>
                </c:pt>
                <c:pt idx="6445">
                  <c:v>410.61591279364001</c:v>
                </c:pt>
                <c:pt idx="6446">
                  <c:v>410.67962356366201</c:v>
                </c:pt>
                <c:pt idx="6447">
                  <c:v>410.743334333684</c:v>
                </c:pt>
                <c:pt idx="6448">
                  <c:v>410.807045103706</c:v>
                </c:pt>
                <c:pt idx="6449">
                  <c:v>410.87075587372902</c:v>
                </c:pt>
                <c:pt idx="6450">
                  <c:v>410.93446664375102</c:v>
                </c:pt>
                <c:pt idx="6451">
                  <c:v>410.99817741377302</c:v>
                </c:pt>
                <c:pt idx="6452">
                  <c:v>411.06188818379599</c:v>
                </c:pt>
                <c:pt idx="6453">
                  <c:v>411.12559895381798</c:v>
                </c:pt>
                <c:pt idx="6454">
                  <c:v>411.18930972383998</c:v>
                </c:pt>
                <c:pt idx="6455">
                  <c:v>411.25302049386198</c:v>
                </c:pt>
                <c:pt idx="6456">
                  <c:v>411.316731263885</c:v>
                </c:pt>
                <c:pt idx="6457">
                  <c:v>411.380442033907</c:v>
                </c:pt>
                <c:pt idx="6458">
                  <c:v>411.444152803929</c:v>
                </c:pt>
                <c:pt idx="6459">
                  <c:v>411.50786357395202</c:v>
                </c:pt>
                <c:pt idx="6460">
                  <c:v>411.57157434397402</c:v>
                </c:pt>
                <c:pt idx="6461">
                  <c:v>411.63528511399602</c:v>
                </c:pt>
                <c:pt idx="6462">
                  <c:v>411.69899588401802</c:v>
                </c:pt>
                <c:pt idx="6463">
                  <c:v>411.76270665404098</c:v>
                </c:pt>
                <c:pt idx="6464">
                  <c:v>411.82641742406298</c:v>
                </c:pt>
                <c:pt idx="6465">
                  <c:v>411.89012819408498</c:v>
                </c:pt>
                <c:pt idx="6466">
                  <c:v>411.953838964108</c:v>
                </c:pt>
                <c:pt idx="6467">
                  <c:v>412.01754973413</c:v>
                </c:pt>
                <c:pt idx="6468">
                  <c:v>412.081260504152</c:v>
                </c:pt>
                <c:pt idx="6469">
                  <c:v>412.144971274174</c:v>
                </c:pt>
                <c:pt idx="6470">
                  <c:v>412.20868204419702</c:v>
                </c:pt>
                <c:pt idx="6471">
                  <c:v>412.27239281421902</c:v>
                </c:pt>
                <c:pt idx="6472">
                  <c:v>412.33610358424102</c:v>
                </c:pt>
                <c:pt idx="6473">
                  <c:v>412.39981435426301</c:v>
                </c:pt>
                <c:pt idx="6474">
                  <c:v>412.46352512428598</c:v>
                </c:pt>
                <c:pt idx="6475">
                  <c:v>412.52723589430798</c:v>
                </c:pt>
                <c:pt idx="6476">
                  <c:v>412.59094666432998</c:v>
                </c:pt>
                <c:pt idx="6477">
                  <c:v>412.654657434353</c:v>
                </c:pt>
                <c:pt idx="6478">
                  <c:v>412.718368204375</c:v>
                </c:pt>
                <c:pt idx="6479">
                  <c:v>412.782078974397</c:v>
                </c:pt>
                <c:pt idx="6480">
                  <c:v>412.84578974441899</c:v>
                </c:pt>
                <c:pt idx="6481">
                  <c:v>412.90950051444202</c:v>
                </c:pt>
                <c:pt idx="6482">
                  <c:v>412.97321128446401</c:v>
                </c:pt>
                <c:pt idx="6483">
                  <c:v>413.03692205448601</c:v>
                </c:pt>
                <c:pt idx="6484">
                  <c:v>413.10063282450898</c:v>
                </c:pt>
                <c:pt idx="6485">
                  <c:v>413.16434359453098</c:v>
                </c:pt>
                <c:pt idx="6486">
                  <c:v>413.22805436455297</c:v>
                </c:pt>
                <c:pt idx="6487">
                  <c:v>413.29176513457497</c:v>
                </c:pt>
                <c:pt idx="6488">
                  <c:v>413.35547590459799</c:v>
                </c:pt>
                <c:pt idx="6489">
                  <c:v>413.41918667461999</c:v>
                </c:pt>
                <c:pt idx="6490">
                  <c:v>413.48289744464199</c:v>
                </c:pt>
                <c:pt idx="6491">
                  <c:v>413.54660821466501</c:v>
                </c:pt>
                <c:pt idx="6492">
                  <c:v>413.61031898468701</c:v>
                </c:pt>
                <c:pt idx="6493">
                  <c:v>413.67402975470901</c:v>
                </c:pt>
                <c:pt idx="6494">
                  <c:v>413.73774052473101</c:v>
                </c:pt>
                <c:pt idx="6495">
                  <c:v>413.80145129475397</c:v>
                </c:pt>
                <c:pt idx="6496">
                  <c:v>413.86516206477597</c:v>
                </c:pt>
                <c:pt idx="6497">
                  <c:v>413.92887283479803</c:v>
                </c:pt>
                <c:pt idx="6498">
                  <c:v>413.99258360482099</c:v>
                </c:pt>
                <c:pt idx="6499">
                  <c:v>414.05629437484299</c:v>
                </c:pt>
                <c:pt idx="6500">
                  <c:v>414.12000514486499</c:v>
                </c:pt>
                <c:pt idx="6501">
                  <c:v>414.18371591488699</c:v>
                </c:pt>
                <c:pt idx="6502">
                  <c:v>414.24742668491001</c:v>
                </c:pt>
                <c:pt idx="6503">
                  <c:v>414.31113745493201</c:v>
                </c:pt>
                <c:pt idx="6504">
                  <c:v>414.37484822495401</c:v>
                </c:pt>
                <c:pt idx="6505">
                  <c:v>414.43855899497697</c:v>
                </c:pt>
                <c:pt idx="6506">
                  <c:v>414.50226976499903</c:v>
                </c:pt>
                <c:pt idx="6507">
                  <c:v>414.56598053502103</c:v>
                </c:pt>
                <c:pt idx="6508">
                  <c:v>414.62969130504302</c:v>
                </c:pt>
                <c:pt idx="6509">
                  <c:v>414.69340207506599</c:v>
                </c:pt>
                <c:pt idx="6510">
                  <c:v>414.75711284508799</c:v>
                </c:pt>
                <c:pt idx="6511">
                  <c:v>414.82082361510999</c:v>
                </c:pt>
                <c:pt idx="6512">
                  <c:v>414.88453438513301</c:v>
                </c:pt>
                <c:pt idx="6513">
                  <c:v>414.94824515515501</c:v>
                </c:pt>
                <c:pt idx="6514">
                  <c:v>415.01195592517701</c:v>
                </c:pt>
                <c:pt idx="6515">
                  <c:v>415.075666695199</c:v>
                </c:pt>
                <c:pt idx="6516">
                  <c:v>415.13937746522203</c:v>
                </c:pt>
                <c:pt idx="6517">
                  <c:v>415.20308823524402</c:v>
                </c:pt>
                <c:pt idx="6518">
                  <c:v>415.26679900526602</c:v>
                </c:pt>
                <c:pt idx="6519">
                  <c:v>415.33050977528899</c:v>
                </c:pt>
                <c:pt idx="6520">
                  <c:v>415.39422054531099</c:v>
                </c:pt>
                <c:pt idx="6521">
                  <c:v>415.45793131533298</c:v>
                </c:pt>
                <c:pt idx="6522">
                  <c:v>415.52164208535498</c:v>
                </c:pt>
                <c:pt idx="6523">
                  <c:v>415.58535285537801</c:v>
                </c:pt>
                <c:pt idx="6524">
                  <c:v>415.6490636254</c:v>
                </c:pt>
                <c:pt idx="6525">
                  <c:v>415.712774395422</c:v>
                </c:pt>
                <c:pt idx="6526">
                  <c:v>415.776485165444</c:v>
                </c:pt>
                <c:pt idx="6527">
                  <c:v>415.84019593546702</c:v>
                </c:pt>
                <c:pt idx="6528">
                  <c:v>415.90390670548902</c:v>
                </c:pt>
                <c:pt idx="6529">
                  <c:v>415.96761747551102</c:v>
                </c:pt>
                <c:pt idx="6530">
                  <c:v>416.03132824553398</c:v>
                </c:pt>
                <c:pt idx="6531">
                  <c:v>416.09503901555598</c:v>
                </c:pt>
                <c:pt idx="6532">
                  <c:v>416.15874978557798</c:v>
                </c:pt>
                <c:pt idx="6533">
                  <c:v>416.22246055559998</c:v>
                </c:pt>
                <c:pt idx="6534">
                  <c:v>416.286171325623</c:v>
                </c:pt>
                <c:pt idx="6535">
                  <c:v>416.349882095645</c:v>
                </c:pt>
                <c:pt idx="6536">
                  <c:v>416.413592865667</c:v>
                </c:pt>
                <c:pt idx="6537">
                  <c:v>416.47730363569002</c:v>
                </c:pt>
                <c:pt idx="6538">
                  <c:v>416.54101440571202</c:v>
                </c:pt>
                <c:pt idx="6539">
                  <c:v>416.60472517573402</c:v>
                </c:pt>
                <c:pt idx="6540">
                  <c:v>416.66843594575602</c:v>
                </c:pt>
                <c:pt idx="6541">
                  <c:v>416.73214671577898</c:v>
                </c:pt>
                <c:pt idx="6542">
                  <c:v>416.79585748580098</c:v>
                </c:pt>
                <c:pt idx="6543">
                  <c:v>416.85956825582298</c:v>
                </c:pt>
                <c:pt idx="6544">
                  <c:v>416.923279025846</c:v>
                </c:pt>
                <c:pt idx="6545">
                  <c:v>416.986989795868</c:v>
                </c:pt>
                <c:pt idx="6546">
                  <c:v>417.05070056589</c:v>
                </c:pt>
                <c:pt idx="6547">
                  <c:v>417.114411335912</c:v>
                </c:pt>
                <c:pt idx="6548">
                  <c:v>417.17812210593502</c:v>
                </c:pt>
                <c:pt idx="6549">
                  <c:v>417.24183287595702</c:v>
                </c:pt>
                <c:pt idx="6550">
                  <c:v>417.30554364597901</c:v>
                </c:pt>
                <c:pt idx="6551">
                  <c:v>417.36925441600198</c:v>
                </c:pt>
                <c:pt idx="6552">
                  <c:v>417.43296518602398</c:v>
                </c:pt>
                <c:pt idx="6553">
                  <c:v>417.49667595604598</c:v>
                </c:pt>
                <c:pt idx="6554">
                  <c:v>417.56038672606797</c:v>
                </c:pt>
                <c:pt idx="6555">
                  <c:v>417.624097496091</c:v>
                </c:pt>
                <c:pt idx="6556">
                  <c:v>417.687808266113</c:v>
                </c:pt>
                <c:pt idx="6557">
                  <c:v>417.75151903613499</c:v>
                </c:pt>
                <c:pt idx="6558">
                  <c:v>417.81522980615802</c:v>
                </c:pt>
                <c:pt idx="6559">
                  <c:v>417.87894057618001</c:v>
                </c:pt>
                <c:pt idx="6560">
                  <c:v>417.94265134620201</c:v>
                </c:pt>
                <c:pt idx="6561">
                  <c:v>418.00636211622401</c:v>
                </c:pt>
                <c:pt idx="6562">
                  <c:v>418.07007288624698</c:v>
                </c:pt>
                <c:pt idx="6563">
                  <c:v>418.13378365626897</c:v>
                </c:pt>
                <c:pt idx="6564">
                  <c:v>418.19749442629097</c:v>
                </c:pt>
                <c:pt idx="6565">
                  <c:v>418.26120519631399</c:v>
                </c:pt>
                <c:pt idx="6566">
                  <c:v>418.32491596633599</c:v>
                </c:pt>
                <c:pt idx="6567">
                  <c:v>418.38862673635799</c:v>
                </c:pt>
                <c:pt idx="6568">
                  <c:v>418.45233750637999</c:v>
                </c:pt>
                <c:pt idx="6569">
                  <c:v>418.51604827640301</c:v>
                </c:pt>
                <c:pt idx="6570">
                  <c:v>418.57975904642501</c:v>
                </c:pt>
                <c:pt idx="6571">
                  <c:v>418.64346981644701</c:v>
                </c:pt>
                <c:pt idx="6572">
                  <c:v>418.70718058646901</c:v>
                </c:pt>
                <c:pt idx="6573">
                  <c:v>418.77089135649197</c:v>
                </c:pt>
                <c:pt idx="6574">
                  <c:v>418.83460212651403</c:v>
                </c:pt>
                <c:pt idx="6575">
                  <c:v>418.89831289653603</c:v>
                </c:pt>
                <c:pt idx="6576">
                  <c:v>418.96202366655899</c:v>
                </c:pt>
                <c:pt idx="6577">
                  <c:v>419.02573443658099</c:v>
                </c:pt>
                <c:pt idx="6578">
                  <c:v>419.08944520660299</c:v>
                </c:pt>
                <c:pt idx="6579">
                  <c:v>419.15315597662499</c:v>
                </c:pt>
                <c:pt idx="6580">
                  <c:v>419.21686674664801</c:v>
                </c:pt>
                <c:pt idx="6581">
                  <c:v>419.28057751667001</c:v>
                </c:pt>
                <c:pt idx="6582">
                  <c:v>419.34428828669201</c:v>
                </c:pt>
                <c:pt idx="6583">
                  <c:v>419.40799905671503</c:v>
                </c:pt>
                <c:pt idx="6584">
                  <c:v>419.47170982673703</c:v>
                </c:pt>
                <c:pt idx="6585">
                  <c:v>419.53542059675902</c:v>
                </c:pt>
                <c:pt idx="6586">
                  <c:v>419.59913136678102</c:v>
                </c:pt>
                <c:pt idx="6587">
                  <c:v>419.66284213680399</c:v>
                </c:pt>
                <c:pt idx="6588">
                  <c:v>419.72655290682599</c:v>
                </c:pt>
                <c:pt idx="6589">
                  <c:v>419.79026367684799</c:v>
                </c:pt>
                <c:pt idx="6590">
                  <c:v>419.85397444687101</c:v>
                </c:pt>
                <c:pt idx="6591">
                  <c:v>419.91768521689301</c:v>
                </c:pt>
                <c:pt idx="6592">
                  <c:v>419.981395986915</c:v>
                </c:pt>
                <c:pt idx="6593">
                  <c:v>420.045106756937</c:v>
                </c:pt>
                <c:pt idx="6594">
                  <c:v>420.10881752696002</c:v>
                </c:pt>
                <c:pt idx="6595">
                  <c:v>420.17252829698202</c:v>
                </c:pt>
                <c:pt idx="6596">
                  <c:v>420.23623906700402</c:v>
                </c:pt>
                <c:pt idx="6597">
                  <c:v>420.29994983702699</c:v>
                </c:pt>
                <c:pt idx="6598">
                  <c:v>420.36366060704898</c:v>
                </c:pt>
                <c:pt idx="6599">
                  <c:v>420.42737137707098</c:v>
                </c:pt>
                <c:pt idx="6600">
                  <c:v>420.49108214709298</c:v>
                </c:pt>
                <c:pt idx="6601">
                  <c:v>420.554792917116</c:v>
                </c:pt>
                <c:pt idx="6602">
                  <c:v>420.618503687138</c:v>
                </c:pt>
                <c:pt idx="6603">
                  <c:v>420.68221445716</c:v>
                </c:pt>
                <c:pt idx="6604">
                  <c:v>420.74592522718302</c:v>
                </c:pt>
                <c:pt idx="6605">
                  <c:v>420.80963599720502</c:v>
                </c:pt>
                <c:pt idx="6606">
                  <c:v>420.87334676722702</c:v>
                </c:pt>
                <c:pt idx="6607">
                  <c:v>420.93705753724902</c:v>
                </c:pt>
                <c:pt idx="6608">
                  <c:v>421.00076830727198</c:v>
                </c:pt>
                <c:pt idx="6609">
                  <c:v>421.06447907729398</c:v>
                </c:pt>
                <c:pt idx="6610">
                  <c:v>421.12818984731598</c:v>
                </c:pt>
                <c:pt idx="6611">
                  <c:v>421.191900617339</c:v>
                </c:pt>
                <c:pt idx="6612">
                  <c:v>421.255611387361</c:v>
                </c:pt>
                <c:pt idx="6613">
                  <c:v>421.319322157383</c:v>
                </c:pt>
                <c:pt idx="6614">
                  <c:v>421.383032927405</c:v>
                </c:pt>
                <c:pt idx="6615">
                  <c:v>421.44674369742802</c:v>
                </c:pt>
                <c:pt idx="6616">
                  <c:v>421.51045446745002</c:v>
                </c:pt>
                <c:pt idx="6617">
                  <c:v>421.57416523747202</c:v>
                </c:pt>
                <c:pt idx="6618">
                  <c:v>421.63787600749401</c:v>
                </c:pt>
                <c:pt idx="6619">
                  <c:v>421.70158677751698</c:v>
                </c:pt>
                <c:pt idx="6620">
                  <c:v>421.76529754753898</c:v>
                </c:pt>
                <c:pt idx="6621">
                  <c:v>421.82900831756098</c:v>
                </c:pt>
                <c:pt idx="6622">
                  <c:v>421.892719087584</c:v>
                </c:pt>
                <c:pt idx="6623">
                  <c:v>421.956429857606</c:v>
                </c:pt>
                <c:pt idx="6624">
                  <c:v>422.020140627628</c:v>
                </c:pt>
                <c:pt idx="6625">
                  <c:v>422.08385139764999</c:v>
                </c:pt>
                <c:pt idx="6626">
                  <c:v>422.14756216767302</c:v>
                </c:pt>
                <c:pt idx="6627">
                  <c:v>422.21127293769501</c:v>
                </c:pt>
                <c:pt idx="6628">
                  <c:v>422.27498370771701</c:v>
                </c:pt>
                <c:pt idx="6629">
                  <c:v>422.33869447773998</c:v>
                </c:pt>
                <c:pt idx="6630">
                  <c:v>422.40240524776198</c:v>
                </c:pt>
                <c:pt idx="6631">
                  <c:v>422.46611601778397</c:v>
                </c:pt>
                <c:pt idx="6632">
                  <c:v>422.52982678780597</c:v>
                </c:pt>
                <c:pt idx="6633">
                  <c:v>422.59353755782899</c:v>
                </c:pt>
                <c:pt idx="6634">
                  <c:v>422.65724832785099</c:v>
                </c:pt>
                <c:pt idx="6635">
                  <c:v>422.72095909787299</c:v>
                </c:pt>
                <c:pt idx="6636">
                  <c:v>422.78466986789601</c:v>
                </c:pt>
                <c:pt idx="6637">
                  <c:v>422.84838063791801</c:v>
                </c:pt>
                <c:pt idx="6638">
                  <c:v>422.91209140794001</c:v>
                </c:pt>
                <c:pt idx="6639">
                  <c:v>422.97580217796201</c:v>
                </c:pt>
                <c:pt idx="6640">
                  <c:v>423.03951294798497</c:v>
                </c:pt>
                <c:pt idx="6641">
                  <c:v>423.10322371800697</c:v>
                </c:pt>
                <c:pt idx="6642">
                  <c:v>423.16693448802903</c:v>
                </c:pt>
                <c:pt idx="6643">
                  <c:v>423.23064525805199</c:v>
                </c:pt>
                <c:pt idx="6644">
                  <c:v>423.29435602807399</c:v>
                </c:pt>
                <c:pt idx="6645">
                  <c:v>423.35806679809599</c:v>
                </c:pt>
                <c:pt idx="6646">
                  <c:v>423.42177756811799</c:v>
                </c:pt>
                <c:pt idx="6647">
                  <c:v>423.48548833814101</c:v>
                </c:pt>
                <c:pt idx="6648">
                  <c:v>423.54919910816301</c:v>
                </c:pt>
                <c:pt idx="6649">
                  <c:v>423.61290987818501</c:v>
                </c:pt>
                <c:pt idx="6650">
                  <c:v>423.67662064820797</c:v>
                </c:pt>
                <c:pt idx="6651">
                  <c:v>423.74033141823003</c:v>
                </c:pt>
                <c:pt idx="6652">
                  <c:v>423.80404218825203</c:v>
                </c:pt>
                <c:pt idx="6653">
                  <c:v>423.86775295827402</c:v>
                </c:pt>
                <c:pt idx="6654">
                  <c:v>423.93146372829699</c:v>
                </c:pt>
                <c:pt idx="6655">
                  <c:v>423.99517449831899</c:v>
                </c:pt>
                <c:pt idx="6656">
                  <c:v>424.05888526834099</c:v>
                </c:pt>
                <c:pt idx="6657">
                  <c:v>424.12259603836401</c:v>
                </c:pt>
                <c:pt idx="6658">
                  <c:v>424.18630680838601</c:v>
                </c:pt>
                <c:pt idx="6659">
                  <c:v>424.25001757840801</c:v>
                </c:pt>
                <c:pt idx="6660">
                  <c:v>424.31372834843</c:v>
                </c:pt>
                <c:pt idx="6661">
                  <c:v>424.37743911845303</c:v>
                </c:pt>
                <c:pt idx="6662">
                  <c:v>424.44114988847502</c:v>
                </c:pt>
                <c:pt idx="6663">
                  <c:v>424.50486065849702</c:v>
                </c:pt>
                <c:pt idx="6664">
                  <c:v>424.56857142851999</c:v>
                </c:pt>
                <c:pt idx="6665">
                  <c:v>424.63228219854199</c:v>
                </c:pt>
                <c:pt idx="6666">
                  <c:v>424.69599296856398</c:v>
                </c:pt>
                <c:pt idx="6667">
                  <c:v>424.75970373858598</c:v>
                </c:pt>
                <c:pt idx="6668">
                  <c:v>424.82341450860901</c:v>
                </c:pt>
                <c:pt idx="6669">
                  <c:v>424.887125278631</c:v>
                </c:pt>
                <c:pt idx="6670">
                  <c:v>424.950836048653</c:v>
                </c:pt>
                <c:pt idx="6671">
                  <c:v>425.014546818675</c:v>
                </c:pt>
                <c:pt idx="6672">
                  <c:v>425.07825758869802</c:v>
                </c:pt>
                <c:pt idx="6673">
                  <c:v>425.14196835872002</c:v>
                </c:pt>
                <c:pt idx="6674">
                  <c:v>425.20567912874202</c:v>
                </c:pt>
                <c:pt idx="6675">
                  <c:v>425.26938989876498</c:v>
                </c:pt>
                <c:pt idx="6676">
                  <c:v>425.33310066878698</c:v>
                </c:pt>
                <c:pt idx="6677">
                  <c:v>425.39681143880898</c:v>
                </c:pt>
                <c:pt idx="6678">
                  <c:v>425.46052220883098</c:v>
                </c:pt>
                <c:pt idx="6679">
                  <c:v>425.524232978854</c:v>
                </c:pt>
                <c:pt idx="6680">
                  <c:v>425.587943748876</c:v>
                </c:pt>
                <c:pt idx="6681">
                  <c:v>425.651654518898</c:v>
                </c:pt>
                <c:pt idx="6682">
                  <c:v>425.71536528892102</c:v>
                </c:pt>
                <c:pt idx="6683">
                  <c:v>425.77907605894302</c:v>
                </c:pt>
                <c:pt idx="6684">
                  <c:v>425.84278682896502</c:v>
                </c:pt>
                <c:pt idx="6685">
                  <c:v>425.90649759898702</c:v>
                </c:pt>
                <c:pt idx="6686">
                  <c:v>425.97020836900998</c:v>
                </c:pt>
                <c:pt idx="6687">
                  <c:v>426.03391913903198</c:v>
                </c:pt>
                <c:pt idx="6688">
                  <c:v>426.09762990905398</c:v>
                </c:pt>
                <c:pt idx="6689">
                  <c:v>426.161340679077</c:v>
                </c:pt>
                <c:pt idx="6690">
                  <c:v>426.225051449099</c:v>
                </c:pt>
                <c:pt idx="6691">
                  <c:v>426.288762219121</c:v>
                </c:pt>
                <c:pt idx="6692">
                  <c:v>426.352472989143</c:v>
                </c:pt>
                <c:pt idx="6693">
                  <c:v>426.41618375916602</c:v>
                </c:pt>
                <c:pt idx="6694">
                  <c:v>426.47989452918802</c:v>
                </c:pt>
                <c:pt idx="6695">
                  <c:v>426.54360529921001</c:v>
                </c:pt>
                <c:pt idx="6696">
                  <c:v>426.60731606923298</c:v>
                </c:pt>
                <c:pt idx="6697">
                  <c:v>426.67102683925498</c:v>
                </c:pt>
                <c:pt idx="6698">
                  <c:v>426.73473760927698</c:v>
                </c:pt>
                <c:pt idx="6699">
                  <c:v>426.79844837929897</c:v>
                </c:pt>
                <c:pt idx="6700">
                  <c:v>426.862159149322</c:v>
                </c:pt>
                <c:pt idx="6701">
                  <c:v>426.925869919344</c:v>
                </c:pt>
                <c:pt idx="6702">
                  <c:v>426.98958068936599</c:v>
                </c:pt>
                <c:pt idx="6703">
                  <c:v>427.05329145938902</c:v>
                </c:pt>
                <c:pt idx="6704">
                  <c:v>427.11700222941101</c:v>
                </c:pt>
                <c:pt idx="6705">
                  <c:v>427.18071299943301</c:v>
                </c:pt>
                <c:pt idx="6706">
                  <c:v>427.24442376945501</c:v>
                </c:pt>
                <c:pt idx="6707">
                  <c:v>427.30813453947798</c:v>
                </c:pt>
                <c:pt idx="6708">
                  <c:v>427.37184530949997</c:v>
                </c:pt>
                <c:pt idx="6709">
                  <c:v>427.43555607952197</c:v>
                </c:pt>
                <c:pt idx="6710">
                  <c:v>427.49926684954499</c:v>
                </c:pt>
                <c:pt idx="6711">
                  <c:v>427.56297761956699</c:v>
                </c:pt>
                <c:pt idx="6712">
                  <c:v>427.62668838958899</c:v>
                </c:pt>
                <c:pt idx="6713">
                  <c:v>427.69039915961099</c:v>
                </c:pt>
                <c:pt idx="6714">
                  <c:v>427.75410992963401</c:v>
                </c:pt>
                <c:pt idx="6715">
                  <c:v>427.81782069965601</c:v>
                </c:pt>
                <c:pt idx="6716">
                  <c:v>427.88153146967801</c:v>
                </c:pt>
                <c:pt idx="6717">
                  <c:v>427.94524223970001</c:v>
                </c:pt>
                <c:pt idx="6718">
                  <c:v>428.00895300972297</c:v>
                </c:pt>
                <c:pt idx="6719">
                  <c:v>428.07266377974503</c:v>
                </c:pt>
                <c:pt idx="6720">
                  <c:v>428.13637454976703</c:v>
                </c:pt>
                <c:pt idx="6721">
                  <c:v>428.20008531978999</c:v>
                </c:pt>
                <c:pt idx="6722">
                  <c:v>428.26379608981199</c:v>
                </c:pt>
                <c:pt idx="6723">
                  <c:v>428.32750685983399</c:v>
                </c:pt>
                <c:pt idx="6724">
                  <c:v>428.39121762985599</c:v>
                </c:pt>
                <c:pt idx="6725">
                  <c:v>428.45492839987901</c:v>
                </c:pt>
                <c:pt idx="6726">
                  <c:v>428.51863916990101</c:v>
                </c:pt>
                <c:pt idx="6727">
                  <c:v>428.58234993992301</c:v>
                </c:pt>
                <c:pt idx="6728">
                  <c:v>428.64606070994603</c:v>
                </c:pt>
                <c:pt idx="6729">
                  <c:v>428.70977147996803</c:v>
                </c:pt>
                <c:pt idx="6730">
                  <c:v>428.77348224999002</c:v>
                </c:pt>
                <c:pt idx="6731">
                  <c:v>428.83719302001202</c:v>
                </c:pt>
                <c:pt idx="6732">
                  <c:v>428.90090379003499</c:v>
                </c:pt>
                <c:pt idx="6733">
                  <c:v>428.96461456005699</c:v>
                </c:pt>
                <c:pt idx="6734">
                  <c:v>429.02832533007899</c:v>
                </c:pt>
                <c:pt idx="6735">
                  <c:v>429.09203610010201</c:v>
                </c:pt>
                <c:pt idx="6736">
                  <c:v>429.15574687012401</c:v>
                </c:pt>
                <c:pt idx="6737">
                  <c:v>429.219457640146</c:v>
                </c:pt>
                <c:pt idx="6738">
                  <c:v>429.283168410168</c:v>
                </c:pt>
                <c:pt idx="6739">
                  <c:v>429.34687918019102</c:v>
                </c:pt>
                <c:pt idx="6740">
                  <c:v>429.41058995021302</c:v>
                </c:pt>
                <c:pt idx="6741">
                  <c:v>429.47430072023502</c:v>
                </c:pt>
                <c:pt idx="6742">
                  <c:v>429.53801149025799</c:v>
                </c:pt>
                <c:pt idx="6743">
                  <c:v>429.60172226027998</c:v>
                </c:pt>
                <c:pt idx="6744">
                  <c:v>429.66543303030198</c:v>
                </c:pt>
                <c:pt idx="6745">
                  <c:v>429.72914380032398</c:v>
                </c:pt>
                <c:pt idx="6746">
                  <c:v>429.792854570347</c:v>
                </c:pt>
                <c:pt idx="6747">
                  <c:v>429.856565340369</c:v>
                </c:pt>
                <c:pt idx="6748">
                  <c:v>429.920276110391</c:v>
                </c:pt>
                <c:pt idx="6749">
                  <c:v>429.98398688041402</c:v>
                </c:pt>
                <c:pt idx="6750">
                  <c:v>430.04769765043602</c:v>
                </c:pt>
                <c:pt idx="6751">
                  <c:v>430.11140842045802</c:v>
                </c:pt>
                <c:pt idx="6752">
                  <c:v>430.17511919048002</c:v>
                </c:pt>
                <c:pt idx="6753">
                  <c:v>430.23882996050298</c:v>
                </c:pt>
                <c:pt idx="6754">
                  <c:v>430.30254073052498</c:v>
                </c:pt>
                <c:pt idx="6755">
                  <c:v>430.36625150054698</c:v>
                </c:pt>
                <c:pt idx="6756">
                  <c:v>430.42996227057</c:v>
                </c:pt>
                <c:pt idx="6757">
                  <c:v>430.493673040592</c:v>
                </c:pt>
                <c:pt idx="6758">
                  <c:v>430.557383810614</c:v>
                </c:pt>
                <c:pt idx="6759">
                  <c:v>430.621094580636</c:v>
                </c:pt>
                <c:pt idx="6760">
                  <c:v>430.68480535065902</c:v>
                </c:pt>
                <c:pt idx="6761">
                  <c:v>430.74851612068102</c:v>
                </c:pt>
                <c:pt idx="6762">
                  <c:v>430.81222689070302</c:v>
                </c:pt>
                <c:pt idx="6763">
                  <c:v>430.87593766072501</c:v>
                </c:pt>
                <c:pt idx="6764">
                  <c:v>430.93964843074798</c:v>
                </c:pt>
                <c:pt idx="6765">
                  <c:v>431.00335920076998</c:v>
                </c:pt>
                <c:pt idx="6766">
                  <c:v>431.06706997079198</c:v>
                </c:pt>
                <c:pt idx="6767">
                  <c:v>431.130780740815</c:v>
                </c:pt>
                <c:pt idx="6768">
                  <c:v>431.194491510837</c:v>
                </c:pt>
                <c:pt idx="6769">
                  <c:v>431.258202280859</c:v>
                </c:pt>
                <c:pt idx="6770">
                  <c:v>431.32191305088099</c:v>
                </c:pt>
                <c:pt idx="6771">
                  <c:v>431.38562382090402</c:v>
                </c:pt>
                <c:pt idx="6772">
                  <c:v>431.44933459092601</c:v>
                </c:pt>
                <c:pt idx="6773">
                  <c:v>431.51304536094801</c:v>
                </c:pt>
                <c:pt idx="6774">
                  <c:v>431.57675613097098</c:v>
                </c:pt>
                <c:pt idx="6775">
                  <c:v>431.64046690099298</c:v>
                </c:pt>
                <c:pt idx="6776">
                  <c:v>431.70417767101497</c:v>
                </c:pt>
                <c:pt idx="6777">
                  <c:v>431.76788844103697</c:v>
                </c:pt>
                <c:pt idx="6778">
                  <c:v>431.83159921106</c:v>
                </c:pt>
                <c:pt idx="6779">
                  <c:v>431.89530998108199</c:v>
                </c:pt>
                <c:pt idx="6780">
                  <c:v>431.95902075110399</c:v>
                </c:pt>
                <c:pt idx="6781">
                  <c:v>432.02273152112701</c:v>
                </c:pt>
                <c:pt idx="6782">
                  <c:v>432.08644229114901</c:v>
                </c:pt>
                <c:pt idx="6783">
                  <c:v>432.15015306117101</c:v>
                </c:pt>
                <c:pt idx="6784">
                  <c:v>432.21386383119301</c:v>
                </c:pt>
                <c:pt idx="6785">
                  <c:v>432.27757460121597</c:v>
                </c:pt>
                <c:pt idx="6786">
                  <c:v>432.34128537123797</c:v>
                </c:pt>
                <c:pt idx="6787">
                  <c:v>432.40499614126003</c:v>
                </c:pt>
                <c:pt idx="6788">
                  <c:v>432.46870691128299</c:v>
                </c:pt>
                <c:pt idx="6789">
                  <c:v>432.53241768130499</c:v>
                </c:pt>
                <c:pt idx="6790">
                  <c:v>432.59612845132699</c:v>
                </c:pt>
                <c:pt idx="6791">
                  <c:v>432.65983922134899</c:v>
                </c:pt>
                <c:pt idx="6792">
                  <c:v>432.72354999137201</c:v>
                </c:pt>
                <c:pt idx="6793">
                  <c:v>432.78726076139401</c:v>
                </c:pt>
                <c:pt idx="6794">
                  <c:v>432.85097153141601</c:v>
                </c:pt>
                <c:pt idx="6795">
                  <c:v>432.91468230143897</c:v>
                </c:pt>
                <c:pt idx="6796">
                  <c:v>432.97839307146103</c:v>
                </c:pt>
                <c:pt idx="6797">
                  <c:v>433.04210384148303</c:v>
                </c:pt>
                <c:pt idx="6798">
                  <c:v>433.10581461150502</c:v>
                </c:pt>
                <c:pt idx="6799">
                  <c:v>433.16952538152799</c:v>
                </c:pt>
                <c:pt idx="6800">
                  <c:v>433.23323615154999</c:v>
                </c:pt>
                <c:pt idx="6801">
                  <c:v>433.29694692157199</c:v>
                </c:pt>
                <c:pt idx="6802">
                  <c:v>433.36065769159501</c:v>
                </c:pt>
                <c:pt idx="6803">
                  <c:v>433.42436846161701</c:v>
                </c:pt>
                <c:pt idx="6804">
                  <c:v>433.48807923163901</c:v>
                </c:pt>
                <c:pt idx="6805">
                  <c:v>433.551790001661</c:v>
                </c:pt>
                <c:pt idx="6806">
                  <c:v>433.61550077168403</c:v>
                </c:pt>
                <c:pt idx="6807">
                  <c:v>433.67921154170602</c:v>
                </c:pt>
                <c:pt idx="6808">
                  <c:v>433.74292231172802</c:v>
                </c:pt>
                <c:pt idx="6809">
                  <c:v>433.80663308175099</c:v>
                </c:pt>
                <c:pt idx="6810">
                  <c:v>433.87034385177299</c:v>
                </c:pt>
                <c:pt idx="6811">
                  <c:v>433.93405462179498</c:v>
                </c:pt>
                <c:pt idx="6812">
                  <c:v>433.99776539181698</c:v>
                </c:pt>
                <c:pt idx="6813">
                  <c:v>434.06147616184001</c:v>
                </c:pt>
                <c:pt idx="6814">
                  <c:v>434.125186931862</c:v>
                </c:pt>
                <c:pt idx="6815">
                  <c:v>434.188897701884</c:v>
                </c:pt>
                <c:pt idx="6816">
                  <c:v>434.252608471906</c:v>
                </c:pt>
                <c:pt idx="6817">
                  <c:v>434.31631924192902</c:v>
                </c:pt>
                <c:pt idx="6818">
                  <c:v>434.38003001195102</c:v>
                </c:pt>
                <c:pt idx="6819">
                  <c:v>434.44374078197302</c:v>
                </c:pt>
                <c:pt idx="6820">
                  <c:v>434.50745155199598</c:v>
                </c:pt>
                <c:pt idx="6821">
                  <c:v>434.57116232201798</c:v>
                </c:pt>
                <c:pt idx="6822">
                  <c:v>434.63487309203998</c:v>
                </c:pt>
                <c:pt idx="6823">
                  <c:v>434.69858386206198</c:v>
                </c:pt>
                <c:pt idx="6824">
                  <c:v>434.762294632085</c:v>
                </c:pt>
                <c:pt idx="6825">
                  <c:v>434.826005402107</c:v>
                </c:pt>
                <c:pt idx="6826">
                  <c:v>434.889716172129</c:v>
                </c:pt>
                <c:pt idx="6827">
                  <c:v>434.95342694215202</c:v>
                </c:pt>
                <c:pt idx="6828">
                  <c:v>435.01713771217402</c:v>
                </c:pt>
                <c:pt idx="6829">
                  <c:v>435.08084848219602</c:v>
                </c:pt>
                <c:pt idx="6830">
                  <c:v>435.14455925221802</c:v>
                </c:pt>
                <c:pt idx="6831">
                  <c:v>435.20827002224098</c:v>
                </c:pt>
                <c:pt idx="6832">
                  <c:v>435.27198079226298</c:v>
                </c:pt>
                <c:pt idx="6833">
                  <c:v>435.33569156228498</c:v>
                </c:pt>
                <c:pt idx="6834">
                  <c:v>435.399402332308</c:v>
                </c:pt>
                <c:pt idx="6835">
                  <c:v>435.46311310233</c:v>
                </c:pt>
                <c:pt idx="6836">
                  <c:v>435.526823872352</c:v>
                </c:pt>
                <c:pt idx="6837">
                  <c:v>435.590534642374</c:v>
                </c:pt>
                <c:pt idx="6838">
                  <c:v>435.65424541239702</c:v>
                </c:pt>
                <c:pt idx="6839">
                  <c:v>435.71795618241902</c:v>
                </c:pt>
                <c:pt idx="6840">
                  <c:v>435.78166695244101</c:v>
                </c:pt>
                <c:pt idx="6841">
                  <c:v>435.84537772246398</c:v>
                </c:pt>
                <c:pt idx="6842">
                  <c:v>435.90908849248598</c:v>
                </c:pt>
                <c:pt idx="6843">
                  <c:v>435.97279926250798</c:v>
                </c:pt>
                <c:pt idx="6844">
                  <c:v>436.03651003252997</c:v>
                </c:pt>
                <c:pt idx="6845">
                  <c:v>436.100220802553</c:v>
                </c:pt>
                <c:pt idx="6846">
                  <c:v>436.163931572575</c:v>
                </c:pt>
                <c:pt idx="6847">
                  <c:v>436.22764234259699</c:v>
                </c:pt>
                <c:pt idx="6848">
                  <c:v>436.29135311262002</c:v>
                </c:pt>
                <c:pt idx="6849">
                  <c:v>436.35506388264201</c:v>
                </c:pt>
                <c:pt idx="6850">
                  <c:v>436.41877465266401</c:v>
                </c:pt>
                <c:pt idx="6851">
                  <c:v>436.48248542268601</c:v>
                </c:pt>
                <c:pt idx="6852">
                  <c:v>436.54619619270898</c:v>
                </c:pt>
                <c:pt idx="6853">
                  <c:v>436.60990696273097</c:v>
                </c:pt>
                <c:pt idx="6854">
                  <c:v>436.67361773275297</c:v>
                </c:pt>
                <c:pt idx="6855">
                  <c:v>436.73732850277599</c:v>
                </c:pt>
                <c:pt idx="6856">
                  <c:v>436.80103927279799</c:v>
                </c:pt>
                <c:pt idx="6857">
                  <c:v>436.86475004281999</c:v>
                </c:pt>
                <c:pt idx="6858">
                  <c:v>436.92846081284199</c:v>
                </c:pt>
                <c:pt idx="6859">
                  <c:v>436.99217158286501</c:v>
                </c:pt>
                <c:pt idx="6860">
                  <c:v>437.05588235288701</c:v>
                </c:pt>
                <c:pt idx="6861">
                  <c:v>437.11959312290901</c:v>
                </c:pt>
                <c:pt idx="6862">
                  <c:v>437.18330389293101</c:v>
                </c:pt>
                <c:pt idx="6863">
                  <c:v>437.24701466295397</c:v>
                </c:pt>
                <c:pt idx="6864">
                  <c:v>437.31072543297603</c:v>
                </c:pt>
                <c:pt idx="6865">
                  <c:v>437.37443620299803</c:v>
                </c:pt>
                <c:pt idx="6866">
                  <c:v>437.43814697302099</c:v>
                </c:pt>
                <c:pt idx="6867">
                  <c:v>437.50185774304299</c:v>
                </c:pt>
                <c:pt idx="6868">
                  <c:v>437.56556851306499</c:v>
                </c:pt>
                <c:pt idx="6869">
                  <c:v>437.62927928308699</c:v>
                </c:pt>
                <c:pt idx="6870">
                  <c:v>437.69299005311001</c:v>
                </c:pt>
                <c:pt idx="6871">
                  <c:v>437.75670082313201</c:v>
                </c:pt>
                <c:pt idx="6872">
                  <c:v>437.82041159315401</c:v>
                </c:pt>
                <c:pt idx="6873">
                  <c:v>437.88412236317703</c:v>
                </c:pt>
                <c:pt idx="6874">
                  <c:v>437.94783313319903</c:v>
                </c:pt>
                <c:pt idx="6875">
                  <c:v>438.01154390322102</c:v>
                </c:pt>
                <c:pt idx="6876">
                  <c:v>438.07525467324302</c:v>
                </c:pt>
                <c:pt idx="6877">
                  <c:v>438.13896544326599</c:v>
                </c:pt>
                <c:pt idx="6878">
                  <c:v>438.20267621328799</c:v>
                </c:pt>
                <c:pt idx="6879">
                  <c:v>438.26638698330999</c:v>
                </c:pt>
                <c:pt idx="6880">
                  <c:v>438.33009775333301</c:v>
                </c:pt>
                <c:pt idx="6881">
                  <c:v>438.39380852335501</c:v>
                </c:pt>
                <c:pt idx="6882">
                  <c:v>438.457519293377</c:v>
                </c:pt>
                <c:pt idx="6883">
                  <c:v>438.521230063399</c:v>
                </c:pt>
                <c:pt idx="6884">
                  <c:v>438.58494083342202</c:v>
                </c:pt>
                <c:pt idx="6885">
                  <c:v>438.64865160344402</c:v>
                </c:pt>
                <c:pt idx="6886">
                  <c:v>438.71236237346602</c:v>
                </c:pt>
                <c:pt idx="6887">
                  <c:v>438.77607314348899</c:v>
                </c:pt>
                <c:pt idx="6888">
                  <c:v>438.83978391351098</c:v>
                </c:pt>
                <c:pt idx="6889">
                  <c:v>438.90349468353298</c:v>
                </c:pt>
                <c:pt idx="6890">
                  <c:v>438.96720545355498</c:v>
                </c:pt>
                <c:pt idx="6891">
                  <c:v>439.030916223578</c:v>
                </c:pt>
                <c:pt idx="6892">
                  <c:v>439.0946269936</c:v>
                </c:pt>
                <c:pt idx="6893">
                  <c:v>439.158337763622</c:v>
                </c:pt>
                <c:pt idx="6894">
                  <c:v>439.22204853364502</c:v>
                </c:pt>
                <c:pt idx="6895">
                  <c:v>439.28575930366702</c:v>
                </c:pt>
                <c:pt idx="6896">
                  <c:v>439.34947007368902</c:v>
                </c:pt>
                <c:pt idx="6897">
                  <c:v>439.41318084371102</c:v>
                </c:pt>
                <c:pt idx="6898">
                  <c:v>439.47689161373398</c:v>
                </c:pt>
                <c:pt idx="6899">
                  <c:v>439.54060238375598</c:v>
                </c:pt>
                <c:pt idx="6900">
                  <c:v>439.60431315377798</c:v>
                </c:pt>
                <c:pt idx="6901">
                  <c:v>439.668023923801</c:v>
                </c:pt>
                <c:pt idx="6902">
                  <c:v>439.731734693823</c:v>
                </c:pt>
                <c:pt idx="6903">
                  <c:v>439.795445463845</c:v>
                </c:pt>
                <c:pt idx="6904">
                  <c:v>439.859156233867</c:v>
                </c:pt>
                <c:pt idx="6905">
                  <c:v>439.92286700389002</c:v>
                </c:pt>
                <c:pt idx="6906">
                  <c:v>439.98657777391202</c:v>
                </c:pt>
                <c:pt idx="6907">
                  <c:v>440.05028854393402</c:v>
                </c:pt>
                <c:pt idx="6908">
                  <c:v>440.11399931395601</c:v>
                </c:pt>
                <c:pt idx="6909">
                  <c:v>440.17771008397898</c:v>
                </c:pt>
                <c:pt idx="6910">
                  <c:v>440.24142085400098</c:v>
                </c:pt>
                <c:pt idx="6911">
                  <c:v>440.30513162402298</c:v>
                </c:pt>
                <c:pt idx="6912">
                  <c:v>440.368842394046</c:v>
                </c:pt>
                <c:pt idx="6913">
                  <c:v>440.432553164068</c:v>
                </c:pt>
                <c:pt idx="6914">
                  <c:v>440.49626393409</c:v>
                </c:pt>
                <c:pt idx="6915">
                  <c:v>440.55997470411199</c:v>
                </c:pt>
                <c:pt idx="6916">
                  <c:v>440.62368547413502</c:v>
                </c:pt>
                <c:pt idx="6917">
                  <c:v>440.68739624415701</c:v>
                </c:pt>
                <c:pt idx="6918">
                  <c:v>440.75110701417901</c:v>
                </c:pt>
                <c:pt idx="6919">
                  <c:v>440.81481778420198</c:v>
                </c:pt>
                <c:pt idx="6920">
                  <c:v>440.87852855422398</c:v>
                </c:pt>
                <c:pt idx="6921">
                  <c:v>440.94223932424597</c:v>
                </c:pt>
                <c:pt idx="6922">
                  <c:v>441.00595009426797</c:v>
                </c:pt>
                <c:pt idx="6923">
                  <c:v>441.069660864291</c:v>
                </c:pt>
                <c:pt idx="6924">
                  <c:v>441.13337163431299</c:v>
                </c:pt>
                <c:pt idx="6925">
                  <c:v>441.19708240433499</c:v>
                </c:pt>
                <c:pt idx="6926">
                  <c:v>441.26079317435801</c:v>
                </c:pt>
                <c:pt idx="6927">
                  <c:v>441.32450394438001</c:v>
                </c:pt>
                <c:pt idx="6928">
                  <c:v>441.38821471440201</c:v>
                </c:pt>
                <c:pt idx="6929">
                  <c:v>441.45192548442401</c:v>
                </c:pt>
                <c:pt idx="6930">
                  <c:v>441.51563625444697</c:v>
                </c:pt>
                <c:pt idx="6931">
                  <c:v>441.57934702446897</c:v>
                </c:pt>
                <c:pt idx="6932">
                  <c:v>441.64305779449103</c:v>
                </c:pt>
                <c:pt idx="6933">
                  <c:v>441.70676856451399</c:v>
                </c:pt>
                <c:pt idx="6934">
                  <c:v>441.77047933453599</c:v>
                </c:pt>
                <c:pt idx="6935">
                  <c:v>441.83419010455799</c:v>
                </c:pt>
                <c:pt idx="6936">
                  <c:v>441.89790087457999</c:v>
                </c:pt>
                <c:pt idx="6937">
                  <c:v>441.96161164460301</c:v>
                </c:pt>
                <c:pt idx="6938">
                  <c:v>442.02532241462501</c:v>
                </c:pt>
                <c:pt idx="6939">
                  <c:v>442.08903318464701</c:v>
                </c:pt>
                <c:pt idx="6940">
                  <c:v>442.15274395466997</c:v>
                </c:pt>
                <c:pt idx="6941">
                  <c:v>442.21645472469203</c:v>
                </c:pt>
                <c:pt idx="6942">
                  <c:v>442.28016549471403</c:v>
                </c:pt>
                <c:pt idx="6943">
                  <c:v>442.34387626473602</c:v>
                </c:pt>
                <c:pt idx="6944">
                  <c:v>442.40758703475899</c:v>
                </c:pt>
                <c:pt idx="6945">
                  <c:v>442.47129780478099</c:v>
                </c:pt>
                <c:pt idx="6946">
                  <c:v>442.53500857480299</c:v>
                </c:pt>
                <c:pt idx="6947">
                  <c:v>442.59871934482601</c:v>
                </c:pt>
                <c:pt idx="6948">
                  <c:v>442.66243011484801</c:v>
                </c:pt>
                <c:pt idx="6949">
                  <c:v>442.72614088487001</c:v>
                </c:pt>
                <c:pt idx="6950">
                  <c:v>442.789851654892</c:v>
                </c:pt>
                <c:pt idx="6951">
                  <c:v>442.85356242491503</c:v>
                </c:pt>
                <c:pt idx="6952">
                  <c:v>442.91727319493702</c:v>
                </c:pt>
                <c:pt idx="6953">
                  <c:v>442.98098396495902</c:v>
                </c:pt>
                <c:pt idx="6954">
                  <c:v>443.04469473498199</c:v>
                </c:pt>
                <c:pt idx="6955">
                  <c:v>443.10840550500399</c:v>
                </c:pt>
                <c:pt idx="6956">
                  <c:v>443.17211627502599</c:v>
                </c:pt>
                <c:pt idx="6957">
                  <c:v>443.23582704504798</c:v>
                </c:pt>
                <c:pt idx="6958">
                  <c:v>443.29953781507101</c:v>
                </c:pt>
                <c:pt idx="6959">
                  <c:v>443.363248585093</c:v>
                </c:pt>
                <c:pt idx="6960">
                  <c:v>443.426959355115</c:v>
                </c:pt>
                <c:pt idx="6961">
                  <c:v>443.490670125137</c:v>
                </c:pt>
                <c:pt idx="6962">
                  <c:v>443.55438089516002</c:v>
                </c:pt>
                <c:pt idx="6963">
                  <c:v>443.61809166518202</c:v>
                </c:pt>
                <c:pt idx="6964">
                  <c:v>443.68180243520402</c:v>
                </c:pt>
                <c:pt idx="6965">
                  <c:v>443.74551320522698</c:v>
                </c:pt>
                <c:pt idx="6966">
                  <c:v>443.80922397524898</c:v>
                </c:pt>
                <c:pt idx="6967">
                  <c:v>443.87293474527098</c:v>
                </c:pt>
                <c:pt idx="6968">
                  <c:v>443.93664551529298</c:v>
                </c:pt>
                <c:pt idx="6969">
                  <c:v>444.000356285316</c:v>
                </c:pt>
                <c:pt idx="6970">
                  <c:v>444.064067055338</c:v>
                </c:pt>
                <c:pt idx="6971">
                  <c:v>444.12777782536</c:v>
                </c:pt>
                <c:pt idx="6972">
                  <c:v>444.19148859538302</c:v>
                </c:pt>
                <c:pt idx="6973">
                  <c:v>444.25519936540502</c:v>
                </c:pt>
                <c:pt idx="6974">
                  <c:v>444.31891013542702</c:v>
                </c:pt>
                <c:pt idx="6975">
                  <c:v>444.38262090544902</c:v>
                </c:pt>
                <c:pt idx="6976">
                  <c:v>444.44633167547198</c:v>
                </c:pt>
                <c:pt idx="6977">
                  <c:v>444.51004244549398</c:v>
                </c:pt>
                <c:pt idx="6978">
                  <c:v>444.57375321551598</c:v>
                </c:pt>
                <c:pt idx="6979">
                  <c:v>444.637463985539</c:v>
                </c:pt>
                <c:pt idx="6980">
                  <c:v>444.701174755561</c:v>
                </c:pt>
                <c:pt idx="6981">
                  <c:v>444.764885525583</c:v>
                </c:pt>
                <c:pt idx="6982">
                  <c:v>444.828596295605</c:v>
                </c:pt>
                <c:pt idx="6983">
                  <c:v>444.89230706562802</c:v>
                </c:pt>
                <c:pt idx="6984">
                  <c:v>444.95601783565002</c:v>
                </c:pt>
                <c:pt idx="6985">
                  <c:v>445.01972860567201</c:v>
                </c:pt>
                <c:pt idx="6986">
                  <c:v>445.08343937569498</c:v>
                </c:pt>
                <c:pt idx="6987">
                  <c:v>445.14715014571698</c:v>
                </c:pt>
                <c:pt idx="6988">
                  <c:v>445.21086091573898</c:v>
                </c:pt>
                <c:pt idx="6989">
                  <c:v>445.27457168576098</c:v>
                </c:pt>
                <c:pt idx="6990">
                  <c:v>445.338282455784</c:v>
                </c:pt>
                <c:pt idx="6991">
                  <c:v>445.401993225806</c:v>
                </c:pt>
                <c:pt idx="6992">
                  <c:v>445.46570399582799</c:v>
                </c:pt>
                <c:pt idx="6993">
                  <c:v>445.52941476585102</c:v>
                </c:pt>
                <c:pt idx="6994">
                  <c:v>445.59312553587301</c:v>
                </c:pt>
                <c:pt idx="6995">
                  <c:v>445.65683630589501</c:v>
                </c:pt>
                <c:pt idx="6996">
                  <c:v>445.72054707591701</c:v>
                </c:pt>
                <c:pt idx="6997">
                  <c:v>445.78425784593998</c:v>
                </c:pt>
                <c:pt idx="6998">
                  <c:v>445.84796861596197</c:v>
                </c:pt>
                <c:pt idx="6999">
                  <c:v>445.91167938598397</c:v>
                </c:pt>
                <c:pt idx="7000">
                  <c:v>445.97539015600699</c:v>
                </c:pt>
                <c:pt idx="7001">
                  <c:v>446.03910092602899</c:v>
                </c:pt>
                <c:pt idx="7002">
                  <c:v>446.10281169605099</c:v>
                </c:pt>
                <c:pt idx="7003">
                  <c:v>446.16652246607299</c:v>
                </c:pt>
                <c:pt idx="7004">
                  <c:v>446.23023323609601</c:v>
                </c:pt>
                <c:pt idx="7005">
                  <c:v>446.29394400611801</c:v>
                </c:pt>
                <c:pt idx="7006">
                  <c:v>446.35765477614001</c:v>
                </c:pt>
                <c:pt idx="7007">
                  <c:v>446.42136554616201</c:v>
                </c:pt>
                <c:pt idx="7008">
                  <c:v>446.48507631618497</c:v>
                </c:pt>
                <c:pt idx="7009">
                  <c:v>446.54878708620703</c:v>
                </c:pt>
                <c:pt idx="7010">
                  <c:v>446.61249785622903</c:v>
                </c:pt>
                <c:pt idx="7011">
                  <c:v>446.67620862625199</c:v>
                </c:pt>
                <c:pt idx="7012">
                  <c:v>446.73991939627399</c:v>
                </c:pt>
                <c:pt idx="7013">
                  <c:v>446.80363016629599</c:v>
                </c:pt>
                <c:pt idx="7014">
                  <c:v>446.86734093631799</c:v>
                </c:pt>
                <c:pt idx="7015">
                  <c:v>446.93105170634101</c:v>
                </c:pt>
                <c:pt idx="7016">
                  <c:v>446.99476247636301</c:v>
                </c:pt>
                <c:pt idx="7017">
                  <c:v>447.05847324638501</c:v>
                </c:pt>
                <c:pt idx="7018">
                  <c:v>447.12218401640803</c:v>
                </c:pt>
                <c:pt idx="7019">
                  <c:v>447.18589478643003</c:v>
                </c:pt>
                <c:pt idx="7020">
                  <c:v>447.24960555645202</c:v>
                </c:pt>
                <c:pt idx="7021">
                  <c:v>447.31331632647402</c:v>
                </c:pt>
                <c:pt idx="7022">
                  <c:v>447.37702709649699</c:v>
                </c:pt>
                <c:pt idx="7023">
                  <c:v>447.44073786651899</c:v>
                </c:pt>
                <c:pt idx="7024">
                  <c:v>447.50444863654099</c:v>
                </c:pt>
                <c:pt idx="7025">
                  <c:v>447.56815940656401</c:v>
                </c:pt>
                <c:pt idx="7026">
                  <c:v>447.63187017658601</c:v>
                </c:pt>
                <c:pt idx="7027">
                  <c:v>447.695580946608</c:v>
                </c:pt>
                <c:pt idx="7028">
                  <c:v>447.75929171663</c:v>
                </c:pt>
                <c:pt idx="7029">
                  <c:v>447.82300248665302</c:v>
                </c:pt>
                <c:pt idx="7030">
                  <c:v>447.88671325667502</c:v>
                </c:pt>
                <c:pt idx="7031">
                  <c:v>447.95042402669702</c:v>
                </c:pt>
                <c:pt idx="7032">
                  <c:v>448.01413479671999</c:v>
                </c:pt>
                <c:pt idx="7033">
                  <c:v>448.07784556674198</c:v>
                </c:pt>
                <c:pt idx="7034">
                  <c:v>448.14155633676398</c:v>
                </c:pt>
                <c:pt idx="7035">
                  <c:v>448.20526710678598</c:v>
                </c:pt>
                <c:pt idx="7036">
                  <c:v>448.268977876809</c:v>
                </c:pt>
                <c:pt idx="7037">
                  <c:v>448.332688646831</c:v>
                </c:pt>
                <c:pt idx="7038">
                  <c:v>448.396399416853</c:v>
                </c:pt>
                <c:pt idx="7039">
                  <c:v>448.46011018687602</c:v>
                </c:pt>
                <c:pt idx="7040">
                  <c:v>448.52382095689802</c:v>
                </c:pt>
                <c:pt idx="7041">
                  <c:v>448.58753172692002</c:v>
                </c:pt>
                <c:pt idx="7042">
                  <c:v>448.65124249694202</c:v>
                </c:pt>
                <c:pt idx="7043">
                  <c:v>448.71495326696498</c:v>
                </c:pt>
                <c:pt idx="7044">
                  <c:v>448.77866403698698</c:v>
                </c:pt>
                <c:pt idx="7045">
                  <c:v>448.84237480700898</c:v>
                </c:pt>
                <c:pt idx="7046">
                  <c:v>448.906085577032</c:v>
                </c:pt>
                <c:pt idx="7047">
                  <c:v>448.969796347054</c:v>
                </c:pt>
                <c:pt idx="7048">
                  <c:v>449.033507117076</c:v>
                </c:pt>
                <c:pt idx="7049">
                  <c:v>449.097217887098</c:v>
                </c:pt>
                <c:pt idx="7050">
                  <c:v>449.16092865712102</c:v>
                </c:pt>
                <c:pt idx="7051">
                  <c:v>449.22463942714302</c:v>
                </c:pt>
                <c:pt idx="7052">
                  <c:v>449.28835019716502</c:v>
                </c:pt>
                <c:pt idx="7053">
                  <c:v>449.35206096718701</c:v>
                </c:pt>
                <c:pt idx="7054">
                  <c:v>449.41577173720998</c:v>
                </c:pt>
                <c:pt idx="7055">
                  <c:v>449.47948250723198</c:v>
                </c:pt>
                <c:pt idx="7056">
                  <c:v>449.54319327725398</c:v>
                </c:pt>
                <c:pt idx="7057">
                  <c:v>449.606904047277</c:v>
                </c:pt>
                <c:pt idx="7058">
                  <c:v>449.670614817299</c:v>
                </c:pt>
                <c:pt idx="7059">
                  <c:v>449.734325587321</c:v>
                </c:pt>
                <c:pt idx="7060">
                  <c:v>449.79803635734299</c:v>
                </c:pt>
                <c:pt idx="7061">
                  <c:v>449.86174712736602</c:v>
                </c:pt>
                <c:pt idx="7062">
                  <c:v>449.92545789738801</c:v>
                </c:pt>
                <c:pt idx="7063">
                  <c:v>449.98916866741001</c:v>
                </c:pt>
                <c:pt idx="7064">
                  <c:v>450.05287943743298</c:v>
                </c:pt>
                <c:pt idx="7065">
                  <c:v>450.11659020745498</c:v>
                </c:pt>
                <c:pt idx="7066">
                  <c:v>450.18030097747697</c:v>
                </c:pt>
                <c:pt idx="7067">
                  <c:v>450.24401174749897</c:v>
                </c:pt>
                <c:pt idx="7068">
                  <c:v>450.307722517522</c:v>
                </c:pt>
                <c:pt idx="7069">
                  <c:v>450.37143328754399</c:v>
                </c:pt>
                <c:pt idx="7070">
                  <c:v>450.43514405756599</c:v>
                </c:pt>
                <c:pt idx="7071">
                  <c:v>450.49885482758901</c:v>
                </c:pt>
                <c:pt idx="7072">
                  <c:v>450.56256559761101</c:v>
                </c:pt>
                <c:pt idx="7073">
                  <c:v>450.62627636763301</c:v>
                </c:pt>
                <c:pt idx="7074">
                  <c:v>450.68998713765501</c:v>
                </c:pt>
                <c:pt idx="7075">
                  <c:v>450.75369790767797</c:v>
                </c:pt>
                <c:pt idx="7076">
                  <c:v>450.81740867769997</c:v>
                </c:pt>
                <c:pt idx="7077">
                  <c:v>450.88111944772203</c:v>
                </c:pt>
                <c:pt idx="7078">
                  <c:v>450.94483021774499</c:v>
                </c:pt>
                <c:pt idx="7079">
                  <c:v>451.00854098776699</c:v>
                </c:pt>
                <c:pt idx="7080">
                  <c:v>451.07225175778899</c:v>
                </c:pt>
                <c:pt idx="7081">
                  <c:v>451.13596252781099</c:v>
                </c:pt>
                <c:pt idx="7082">
                  <c:v>451.19967329783401</c:v>
                </c:pt>
                <c:pt idx="7083">
                  <c:v>451.26338406785601</c:v>
                </c:pt>
                <c:pt idx="7084">
                  <c:v>451.32709483787801</c:v>
                </c:pt>
                <c:pt idx="7085">
                  <c:v>451.39080560790097</c:v>
                </c:pt>
                <c:pt idx="7086">
                  <c:v>451.45451637792303</c:v>
                </c:pt>
                <c:pt idx="7087">
                  <c:v>451.51822714794503</c:v>
                </c:pt>
                <c:pt idx="7088">
                  <c:v>451.58193791796702</c:v>
                </c:pt>
                <c:pt idx="7089">
                  <c:v>451.64564868798999</c:v>
                </c:pt>
                <c:pt idx="7090">
                  <c:v>451.70935945801199</c:v>
                </c:pt>
                <c:pt idx="7091">
                  <c:v>451.77307022803399</c:v>
                </c:pt>
                <c:pt idx="7092">
                  <c:v>451.83678099805701</c:v>
                </c:pt>
                <c:pt idx="7093">
                  <c:v>451.90049176807901</c:v>
                </c:pt>
                <c:pt idx="7094">
                  <c:v>451.96420253810101</c:v>
                </c:pt>
                <c:pt idx="7095">
                  <c:v>452.027913308123</c:v>
                </c:pt>
                <c:pt idx="7096">
                  <c:v>452.09162407814603</c:v>
                </c:pt>
                <c:pt idx="7097">
                  <c:v>452.15533484816802</c:v>
                </c:pt>
                <c:pt idx="7098">
                  <c:v>452.21904561819002</c:v>
                </c:pt>
                <c:pt idx="7099">
                  <c:v>452.28275638821299</c:v>
                </c:pt>
                <c:pt idx="7100">
                  <c:v>452.34646715823499</c:v>
                </c:pt>
                <c:pt idx="7101">
                  <c:v>452.41017792825699</c:v>
                </c:pt>
                <c:pt idx="7102">
                  <c:v>452.47388869827898</c:v>
                </c:pt>
                <c:pt idx="7103">
                  <c:v>452.53759946830201</c:v>
                </c:pt>
                <c:pt idx="7104">
                  <c:v>452.601310238324</c:v>
                </c:pt>
                <c:pt idx="7105">
                  <c:v>452.665021008346</c:v>
                </c:pt>
                <c:pt idx="7106">
                  <c:v>452.728731778368</c:v>
                </c:pt>
                <c:pt idx="7107">
                  <c:v>452.79244254839102</c:v>
                </c:pt>
                <c:pt idx="7108">
                  <c:v>452.85615331841302</c:v>
                </c:pt>
                <c:pt idx="7109">
                  <c:v>452.91986408843502</c:v>
                </c:pt>
                <c:pt idx="7110">
                  <c:v>452.98357485845798</c:v>
                </c:pt>
                <c:pt idx="7111">
                  <c:v>453.04728562847998</c:v>
                </c:pt>
                <c:pt idx="7112">
                  <c:v>453.11099639850198</c:v>
                </c:pt>
                <c:pt idx="7113">
                  <c:v>453.17470716852398</c:v>
                </c:pt>
                <c:pt idx="7114">
                  <c:v>453.238417938547</c:v>
                </c:pt>
                <c:pt idx="7115">
                  <c:v>453.302128708569</c:v>
                </c:pt>
                <c:pt idx="7116">
                  <c:v>453.365839478591</c:v>
                </c:pt>
                <c:pt idx="7117">
                  <c:v>453.42955024861402</c:v>
                </c:pt>
                <c:pt idx="7118">
                  <c:v>453.49326101863602</c:v>
                </c:pt>
                <c:pt idx="7119">
                  <c:v>453.55697178865802</c:v>
                </c:pt>
                <c:pt idx="7120">
                  <c:v>453.62068255868002</c:v>
                </c:pt>
                <c:pt idx="7121">
                  <c:v>453.68439332870298</c:v>
                </c:pt>
                <c:pt idx="7122">
                  <c:v>453.74810409872498</c:v>
                </c:pt>
                <c:pt idx="7123">
                  <c:v>453.81181486874698</c:v>
                </c:pt>
                <c:pt idx="7124">
                  <c:v>453.87552563877</c:v>
                </c:pt>
                <c:pt idx="7125">
                  <c:v>453.939236408792</c:v>
                </c:pt>
                <c:pt idx="7126">
                  <c:v>454.002947178814</c:v>
                </c:pt>
                <c:pt idx="7127">
                  <c:v>454.066657948836</c:v>
                </c:pt>
                <c:pt idx="7128">
                  <c:v>454.13036871885902</c:v>
                </c:pt>
                <c:pt idx="7129">
                  <c:v>454.19407948888102</c:v>
                </c:pt>
                <c:pt idx="7130">
                  <c:v>454.25779025890301</c:v>
                </c:pt>
                <c:pt idx="7131">
                  <c:v>454.32150102892598</c:v>
                </c:pt>
                <c:pt idx="7132">
                  <c:v>454.38521179894798</c:v>
                </c:pt>
                <c:pt idx="7133">
                  <c:v>454.44892256896998</c:v>
                </c:pt>
                <c:pt idx="7134">
                  <c:v>454.51263333899198</c:v>
                </c:pt>
                <c:pt idx="7135">
                  <c:v>454.576344109015</c:v>
                </c:pt>
                <c:pt idx="7136">
                  <c:v>454.640054879037</c:v>
                </c:pt>
                <c:pt idx="7137">
                  <c:v>454.70376564905899</c:v>
                </c:pt>
                <c:pt idx="7138">
                  <c:v>454.76747641908202</c:v>
                </c:pt>
                <c:pt idx="7139">
                  <c:v>454.83118718910401</c:v>
                </c:pt>
                <c:pt idx="7140">
                  <c:v>454.89489795912601</c:v>
                </c:pt>
                <c:pt idx="7141">
                  <c:v>454.95860872914801</c:v>
                </c:pt>
                <c:pt idx="7142">
                  <c:v>455.02231949917098</c:v>
                </c:pt>
                <c:pt idx="7143">
                  <c:v>455.08603026919297</c:v>
                </c:pt>
                <c:pt idx="7144">
                  <c:v>455.14974103921497</c:v>
                </c:pt>
                <c:pt idx="7145">
                  <c:v>455.21345180923799</c:v>
                </c:pt>
                <c:pt idx="7146">
                  <c:v>455.27716257925999</c:v>
                </c:pt>
                <c:pt idx="7147">
                  <c:v>455.34087334928199</c:v>
                </c:pt>
                <c:pt idx="7148">
                  <c:v>455.40458411930399</c:v>
                </c:pt>
                <c:pt idx="7149">
                  <c:v>455.46829488932701</c:v>
                </c:pt>
                <c:pt idx="7150">
                  <c:v>455.53200565934901</c:v>
                </c:pt>
                <c:pt idx="7151">
                  <c:v>455.59571642937101</c:v>
                </c:pt>
                <c:pt idx="7152">
                  <c:v>455.65942719939301</c:v>
                </c:pt>
                <c:pt idx="7153">
                  <c:v>455.72313796941597</c:v>
                </c:pt>
                <c:pt idx="7154">
                  <c:v>455.78684873943803</c:v>
                </c:pt>
                <c:pt idx="7155">
                  <c:v>455.85055950946003</c:v>
                </c:pt>
                <c:pt idx="7156">
                  <c:v>455.91427027948299</c:v>
                </c:pt>
                <c:pt idx="7157">
                  <c:v>455.97798104950499</c:v>
                </c:pt>
                <c:pt idx="7158">
                  <c:v>456.04169181952699</c:v>
                </c:pt>
                <c:pt idx="7159">
                  <c:v>456.10540258954899</c:v>
                </c:pt>
                <c:pt idx="7160">
                  <c:v>456.16911335957201</c:v>
                </c:pt>
                <c:pt idx="7161">
                  <c:v>456.23282412959401</c:v>
                </c:pt>
                <c:pt idx="7162">
                  <c:v>456.29653489961601</c:v>
                </c:pt>
                <c:pt idx="7163">
                  <c:v>456.36024566963903</c:v>
                </c:pt>
                <c:pt idx="7164">
                  <c:v>456.42395643966103</c:v>
                </c:pt>
                <c:pt idx="7165">
                  <c:v>456.48766720968302</c:v>
                </c:pt>
                <c:pt idx="7166">
                  <c:v>456.55137797970502</c:v>
                </c:pt>
                <c:pt idx="7167">
                  <c:v>456.61508874972799</c:v>
                </c:pt>
                <c:pt idx="7168">
                  <c:v>456.67879951974999</c:v>
                </c:pt>
                <c:pt idx="7169">
                  <c:v>456.74251028977199</c:v>
                </c:pt>
                <c:pt idx="7170">
                  <c:v>456.80622105979501</c:v>
                </c:pt>
                <c:pt idx="7171">
                  <c:v>456.86993182981701</c:v>
                </c:pt>
                <c:pt idx="7172">
                  <c:v>456.933642599839</c:v>
                </c:pt>
                <c:pt idx="7173">
                  <c:v>456.997353369861</c:v>
                </c:pt>
                <c:pt idx="7174">
                  <c:v>457.06106413988402</c:v>
                </c:pt>
                <c:pt idx="7175">
                  <c:v>457.12477490990602</c:v>
                </c:pt>
                <c:pt idx="7176">
                  <c:v>457.18848567992802</c:v>
                </c:pt>
                <c:pt idx="7177">
                  <c:v>457.25219644995099</c:v>
                </c:pt>
                <c:pt idx="7178">
                  <c:v>457.31590721997298</c:v>
                </c:pt>
                <c:pt idx="7179">
                  <c:v>457.37961798999498</c:v>
                </c:pt>
                <c:pt idx="7180">
                  <c:v>457.44332876001698</c:v>
                </c:pt>
                <c:pt idx="7181">
                  <c:v>457.50703953004</c:v>
                </c:pt>
                <c:pt idx="7182">
                  <c:v>457.570750300062</c:v>
                </c:pt>
                <c:pt idx="7183">
                  <c:v>457.634461070084</c:v>
                </c:pt>
                <c:pt idx="7184">
                  <c:v>457.69817184010702</c:v>
                </c:pt>
                <c:pt idx="7185">
                  <c:v>457.76188261012902</c:v>
                </c:pt>
                <c:pt idx="7186">
                  <c:v>457.82559338015102</c:v>
                </c:pt>
                <c:pt idx="7187">
                  <c:v>457.88930415017302</c:v>
                </c:pt>
                <c:pt idx="7188">
                  <c:v>457.95301492019598</c:v>
                </c:pt>
                <c:pt idx="7189">
                  <c:v>458.01672569021798</c:v>
                </c:pt>
                <c:pt idx="7190">
                  <c:v>458.08043646023998</c:v>
                </c:pt>
                <c:pt idx="7191">
                  <c:v>458.144147230263</c:v>
                </c:pt>
                <c:pt idx="7192">
                  <c:v>458.207858000285</c:v>
                </c:pt>
                <c:pt idx="7193">
                  <c:v>458.271568770307</c:v>
                </c:pt>
                <c:pt idx="7194">
                  <c:v>458.335279540329</c:v>
                </c:pt>
                <c:pt idx="7195">
                  <c:v>458.39899031035202</c:v>
                </c:pt>
                <c:pt idx="7196">
                  <c:v>458.46270108037402</c:v>
                </c:pt>
                <c:pt idx="7197">
                  <c:v>458.52641185039602</c:v>
                </c:pt>
                <c:pt idx="7198">
                  <c:v>458.59012262041801</c:v>
                </c:pt>
                <c:pt idx="7199">
                  <c:v>458.65383339044098</c:v>
                </c:pt>
                <c:pt idx="7200">
                  <c:v>458.71754416046298</c:v>
                </c:pt>
                <c:pt idx="7201">
                  <c:v>458.78125493048498</c:v>
                </c:pt>
                <c:pt idx="7202">
                  <c:v>458.844965700508</c:v>
                </c:pt>
                <c:pt idx="7203">
                  <c:v>458.90867647053</c:v>
                </c:pt>
                <c:pt idx="7204">
                  <c:v>458.972387240552</c:v>
                </c:pt>
                <c:pt idx="7205">
                  <c:v>459.03609801057399</c:v>
                </c:pt>
                <c:pt idx="7206">
                  <c:v>459.09980878059702</c:v>
                </c:pt>
                <c:pt idx="7207">
                  <c:v>459.16351955061901</c:v>
                </c:pt>
                <c:pt idx="7208">
                  <c:v>459.22723032064101</c:v>
                </c:pt>
                <c:pt idx="7209">
                  <c:v>459.29094109066398</c:v>
                </c:pt>
                <c:pt idx="7210">
                  <c:v>459.35465186068598</c:v>
                </c:pt>
                <c:pt idx="7211">
                  <c:v>459.41836263070797</c:v>
                </c:pt>
                <c:pt idx="7212">
                  <c:v>459.48207340072997</c:v>
                </c:pt>
                <c:pt idx="7213">
                  <c:v>459.545784170753</c:v>
                </c:pt>
                <c:pt idx="7214">
                  <c:v>459.60949494077499</c:v>
                </c:pt>
                <c:pt idx="7215">
                  <c:v>459.67320571079699</c:v>
                </c:pt>
                <c:pt idx="7216">
                  <c:v>459.73691648082001</c:v>
                </c:pt>
                <c:pt idx="7217">
                  <c:v>459.80062725084201</c:v>
                </c:pt>
                <c:pt idx="7218">
                  <c:v>459.86433802086401</c:v>
                </c:pt>
                <c:pt idx="7219">
                  <c:v>459.92804879088601</c:v>
                </c:pt>
                <c:pt idx="7220">
                  <c:v>459.99175956090897</c:v>
                </c:pt>
                <c:pt idx="7221">
                  <c:v>460.05547033093097</c:v>
                </c:pt>
                <c:pt idx="7222">
                  <c:v>460.11918110095303</c:v>
                </c:pt>
                <c:pt idx="7223">
                  <c:v>460.18289187097599</c:v>
                </c:pt>
                <c:pt idx="7224">
                  <c:v>460.24660264099799</c:v>
                </c:pt>
                <c:pt idx="7225">
                  <c:v>460.31031341101999</c:v>
                </c:pt>
                <c:pt idx="7226">
                  <c:v>460.37402418104199</c:v>
                </c:pt>
                <c:pt idx="7227">
                  <c:v>460.43773495106501</c:v>
                </c:pt>
                <c:pt idx="7228">
                  <c:v>460.50144572108701</c:v>
                </c:pt>
                <c:pt idx="7229">
                  <c:v>460.56515649110901</c:v>
                </c:pt>
                <c:pt idx="7230">
                  <c:v>460.62886726113197</c:v>
                </c:pt>
                <c:pt idx="7231">
                  <c:v>460.69257803115403</c:v>
                </c:pt>
                <c:pt idx="7232">
                  <c:v>460.75628880117603</c:v>
                </c:pt>
                <c:pt idx="7233">
                  <c:v>460.81999957119803</c:v>
                </c:pt>
                <c:pt idx="7234">
                  <c:v>460.88371034122099</c:v>
                </c:pt>
                <c:pt idx="7235">
                  <c:v>460.94742111124299</c:v>
                </c:pt>
                <c:pt idx="7236">
                  <c:v>461.01113188126499</c:v>
                </c:pt>
                <c:pt idx="7237">
                  <c:v>461.07484265128801</c:v>
                </c:pt>
                <c:pt idx="7238">
                  <c:v>461.13855342131001</c:v>
                </c:pt>
                <c:pt idx="7239">
                  <c:v>461.20226419133201</c:v>
                </c:pt>
                <c:pt idx="7240">
                  <c:v>461.265974961354</c:v>
                </c:pt>
                <c:pt idx="7241">
                  <c:v>461.32968573137703</c:v>
                </c:pt>
                <c:pt idx="7242">
                  <c:v>461.39339650139902</c:v>
                </c:pt>
                <c:pt idx="7243">
                  <c:v>461.45710727142102</c:v>
                </c:pt>
                <c:pt idx="7244">
                  <c:v>461.52081804144399</c:v>
                </c:pt>
                <c:pt idx="7245">
                  <c:v>461.58452881146599</c:v>
                </c:pt>
                <c:pt idx="7246">
                  <c:v>461.64823958148799</c:v>
                </c:pt>
                <c:pt idx="7247">
                  <c:v>461.71195035150998</c:v>
                </c:pt>
                <c:pt idx="7248">
                  <c:v>461.77566112153301</c:v>
                </c:pt>
                <c:pt idx="7249">
                  <c:v>461.839371891555</c:v>
                </c:pt>
                <c:pt idx="7250">
                  <c:v>461.903082661577</c:v>
                </c:pt>
                <c:pt idx="7251">
                  <c:v>461.966793431599</c:v>
                </c:pt>
                <c:pt idx="7252">
                  <c:v>462.03050420162202</c:v>
                </c:pt>
                <c:pt idx="7253">
                  <c:v>462.09421497164402</c:v>
                </c:pt>
                <c:pt idx="7254">
                  <c:v>462.15792574166602</c:v>
                </c:pt>
                <c:pt idx="7255">
                  <c:v>462.22163651168898</c:v>
                </c:pt>
                <c:pt idx="7256">
                  <c:v>462.28534728171098</c:v>
                </c:pt>
                <c:pt idx="7257">
                  <c:v>462.34905805173298</c:v>
                </c:pt>
                <c:pt idx="7258">
                  <c:v>462.41276882175498</c:v>
                </c:pt>
                <c:pt idx="7259">
                  <c:v>462.476479591778</c:v>
                </c:pt>
                <c:pt idx="7260">
                  <c:v>462.5401903618</c:v>
                </c:pt>
                <c:pt idx="7261">
                  <c:v>462.603901131822</c:v>
                </c:pt>
                <c:pt idx="7262">
                  <c:v>462.66761190184502</c:v>
                </c:pt>
                <c:pt idx="7263">
                  <c:v>462.73132267186702</c:v>
                </c:pt>
                <c:pt idx="7264">
                  <c:v>462.79503344188902</c:v>
                </c:pt>
                <c:pt idx="7265">
                  <c:v>462.85874421191102</c:v>
                </c:pt>
                <c:pt idx="7266">
                  <c:v>462.92245498193398</c:v>
                </c:pt>
                <c:pt idx="7267">
                  <c:v>462.98616575195598</c:v>
                </c:pt>
                <c:pt idx="7268">
                  <c:v>463.04987652197798</c:v>
                </c:pt>
                <c:pt idx="7269">
                  <c:v>463.113587292001</c:v>
                </c:pt>
                <c:pt idx="7270">
                  <c:v>463.177298062023</c:v>
                </c:pt>
                <c:pt idx="7271">
                  <c:v>463.241008832045</c:v>
                </c:pt>
                <c:pt idx="7272">
                  <c:v>463.304719602067</c:v>
                </c:pt>
                <c:pt idx="7273">
                  <c:v>463.36843037209002</c:v>
                </c:pt>
                <c:pt idx="7274">
                  <c:v>463.43214114211202</c:v>
                </c:pt>
                <c:pt idx="7275">
                  <c:v>463.49585191213401</c:v>
                </c:pt>
                <c:pt idx="7276">
                  <c:v>463.55956268215698</c:v>
                </c:pt>
                <c:pt idx="7277">
                  <c:v>463.62327345217898</c:v>
                </c:pt>
                <c:pt idx="7278">
                  <c:v>463.68698422220098</c:v>
                </c:pt>
                <c:pt idx="7279">
                  <c:v>463.75069499222298</c:v>
                </c:pt>
                <c:pt idx="7280">
                  <c:v>463.814405762246</c:v>
                </c:pt>
                <c:pt idx="7281">
                  <c:v>463.878116532268</c:v>
                </c:pt>
                <c:pt idx="7282">
                  <c:v>463.94182730228999</c:v>
                </c:pt>
                <c:pt idx="7283">
                  <c:v>464.00553807231302</c:v>
                </c:pt>
                <c:pt idx="7284">
                  <c:v>464.06924884233501</c:v>
                </c:pt>
                <c:pt idx="7285">
                  <c:v>464.13295961235701</c:v>
                </c:pt>
                <c:pt idx="7286">
                  <c:v>464.19667038237901</c:v>
                </c:pt>
                <c:pt idx="7287">
                  <c:v>464.26038115240198</c:v>
                </c:pt>
                <c:pt idx="7288">
                  <c:v>464.32409192242397</c:v>
                </c:pt>
                <c:pt idx="7289">
                  <c:v>464.38780269244597</c:v>
                </c:pt>
                <c:pt idx="7290">
                  <c:v>464.45151346246899</c:v>
                </c:pt>
                <c:pt idx="7291">
                  <c:v>464.51522423249099</c:v>
                </c:pt>
                <c:pt idx="7292">
                  <c:v>464.57893500251299</c:v>
                </c:pt>
                <c:pt idx="7293">
                  <c:v>464.64264577253499</c:v>
                </c:pt>
                <c:pt idx="7294">
                  <c:v>464.70635654255801</c:v>
                </c:pt>
                <c:pt idx="7295">
                  <c:v>464.77006731258001</c:v>
                </c:pt>
                <c:pt idx="7296">
                  <c:v>464.83377808260201</c:v>
                </c:pt>
                <c:pt idx="7297">
                  <c:v>464.89748885262401</c:v>
                </c:pt>
                <c:pt idx="7298">
                  <c:v>464.96119962264697</c:v>
                </c:pt>
                <c:pt idx="7299">
                  <c:v>465.02491039266903</c:v>
                </c:pt>
                <c:pt idx="7300">
                  <c:v>465.08862116269103</c:v>
                </c:pt>
                <c:pt idx="7301">
                  <c:v>465.15233193271399</c:v>
                </c:pt>
                <c:pt idx="7302">
                  <c:v>465.21604270273599</c:v>
                </c:pt>
                <c:pt idx="7303">
                  <c:v>465.27975347275799</c:v>
                </c:pt>
                <c:pt idx="7304">
                  <c:v>465.34346424277999</c:v>
                </c:pt>
                <c:pt idx="7305">
                  <c:v>465.40717501280301</c:v>
                </c:pt>
                <c:pt idx="7306">
                  <c:v>465.47088578282501</c:v>
                </c:pt>
                <c:pt idx="7307">
                  <c:v>465.53459655284701</c:v>
                </c:pt>
                <c:pt idx="7308">
                  <c:v>465.59830732287003</c:v>
                </c:pt>
                <c:pt idx="7309">
                  <c:v>465.66201809289203</c:v>
                </c:pt>
                <c:pt idx="7310">
                  <c:v>465.72572886291402</c:v>
                </c:pt>
                <c:pt idx="7311">
                  <c:v>465.78943963293602</c:v>
                </c:pt>
                <c:pt idx="7312">
                  <c:v>465.85315040295899</c:v>
                </c:pt>
                <c:pt idx="7313">
                  <c:v>465.91686117298099</c:v>
                </c:pt>
                <c:pt idx="7314">
                  <c:v>465.98057194300299</c:v>
                </c:pt>
                <c:pt idx="7315">
                  <c:v>466.04428271302601</c:v>
                </c:pt>
                <c:pt idx="7316">
                  <c:v>466.10799348304801</c:v>
                </c:pt>
                <c:pt idx="7317">
                  <c:v>466.17170425307</c:v>
                </c:pt>
                <c:pt idx="7318">
                  <c:v>466.235415023092</c:v>
                </c:pt>
                <c:pt idx="7319">
                  <c:v>466.29912579311502</c:v>
                </c:pt>
                <c:pt idx="7320">
                  <c:v>466.36283656313702</c:v>
                </c:pt>
                <c:pt idx="7321">
                  <c:v>466.42654733315902</c:v>
                </c:pt>
                <c:pt idx="7322">
                  <c:v>466.49025810318199</c:v>
                </c:pt>
                <c:pt idx="7323">
                  <c:v>466.55396887320398</c:v>
                </c:pt>
                <c:pt idx="7324">
                  <c:v>466.61767964322598</c:v>
                </c:pt>
                <c:pt idx="7325">
                  <c:v>466.68139041324798</c:v>
                </c:pt>
                <c:pt idx="7326">
                  <c:v>466.745101183271</c:v>
                </c:pt>
                <c:pt idx="7327">
                  <c:v>466.808811953293</c:v>
                </c:pt>
                <c:pt idx="7328">
                  <c:v>466.872522723315</c:v>
                </c:pt>
                <c:pt idx="7329">
                  <c:v>466.93623349333802</c:v>
                </c:pt>
                <c:pt idx="7330">
                  <c:v>466.99994426336002</c:v>
                </c:pt>
                <c:pt idx="7331">
                  <c:v>467.06365503338202</c:v>
                </c:pt>
                <c:pt idx="7332">
                  <c:v>467.12736580340402</c:v>
                </c:pt>
                <c:pt idx="7333">
                  <c:v>467.19107657342698</c:v>
                </c:pt>
                <c:pt idx="7334">
                  <c:v>467.25478734344898</c:v>
                </c:pt>
                <c:pt idx="7335">
                  <c:v>467.31849811347098</c:v>
                </c:pt>
                <c:pt idx="7336">
                  <c:v>467.382208883494</c:v>
                </c:pt>
                <c:pt idx="7337">
                  <c:v>467.445919653516</c:v>
                </c:pt>
                <c:pt idx="7338">
                  <c:v>467.509630423538</c:v>
                </c:pt>
                <c:pt idx="7339">
                  <c:v>467.57334119356</c:v>
                </c:pt>
                <c:pt idx="7340">
                  <c:v>467.63705196358302</c:v>
                </c:pt>
                <c:pt idx="7341">
                  <c:v>467.70076273360502</c:v>
                </c:pt>
                <c:pt idx="7342">
                  <c:v>467.76447350362702</c:v>
                </c:pt>
                <c:pt idx="7343">
                  <c:v>467.82818427364901</c:v>
                </c:pt>
                <c:pt idx="7344">
                  <c:v>467.89189504367198</c:v>
                </c:pt>
                <c:pt idx="7345">
                  <c:v>467.95560581369398</c:v>
                </c:pt>
                <c:pt idx="7346">
                  <c:v>468.01931658371598</c:v>
                </c:pt>
                <c:pt idx="7347">
                  <c:v>468.083027353739</c:v>
                </c:pt>
                <c:pt idx="7348">
                  <c:v>468.146738123761</c:v>
                </c:pt>
                <c:pt idx="7349">
                  <c:v>468.210448893783</c:v>
                </c:pt>
                <c:pt idx="7350">
                  <c:v>468.27415966380499</c:v>
                </c:pt>
                <c:pt idx="7351">
                  <c:v>468.33787043382802</c:v>
                </c:pt>
                <c:pt idx="7352">
                  <c:v>468.40158120385001</c:v>
                </c:pt>
                <c:pt idx="7353">
                  <c:v>468.46529197387201</c:v>
                </c:pt>
                <c:pt idx="7354">
                  <c:v>468.52900274389498</c:v>
                </c:pt>
                <c:pt idx="7355">
                  <c:v>468.59271351391698</c:v>
                </c:pt>
                <c:pt idx="7356">
                  <c:v>468.65642428393897</c:v>
                </c:pt>
                <c:pt idx="7357">
                  <c:v>468.72013505396097</c:v>
                </c:pt>
                <c:pt idx="7358">
                  <c:v>468.783845823984</c:v>
                </c:pt>
                <c:pt idx="7359">
                  <c:v>468.84755659400599</c:v>
                </c:pt>
                <c:pt idx="7360">
                  <c:v>468.91126736402799</c:v>
                </c:pt>
                <c:pt idx="7361">
                  <c:v>468.97497813405101</c:v>
                </c:pt>
                <c:pt idx="7362">
                  <c:v>469.03868890407301</c:v>
                </c:pt>
                <c:pt idx="7363">
                  <c:v>469.10239967409501</c:v>
                </c:pt>
                <c:pt idx="7364">
                  <c:v>469.16611044411701</c:v>
                </c:pt>
                <c:pt idx="7365">
                  <c:v>469.22982121413997</c:v>
                </c:pt>
                <c:pt idx="7366">
                  <c:v>469.29353198416197</c:v>
                </c:pt>
                <c:pt idx="7367">
                  <c:v>469.35724275418403</c:v>
                </c:pt>
                <c:pt idx="7368">
                  <c:v>469.42095352420699</c:v>
                </c:pt>
                <c:pt idx="7369">
                  <c:v>469.48466429422899</c:v>
                </c:pt>
                <c:pt idx="7370">
                  <c:v>469.54837506425099</c:v>
                </c:pt>
                <c:pt idx="7371">
                  <c:v>469.61208583427299</c:v>
                </c:pt>
                <c:pt idx="7372">
                  <c:v>469.67579660429601</c:v>
                </c:pt>
                <c:pt idx="7373">
                  <c:v>469.73950737431801</c:v>
                </c:pt>
                <c:pt idx="7374">
                  <c:v>469.80321814434001</c:v>
                </c:pt>
                <c:pt idx="7375">
                  <c:v>469.86692891436297</c:v>
                </c:pt>
                <c:pt idx="7376">
                  <c:v>469.93063968438503</c:v>
                </c:pt>
                <c:pt idx="7377">
                  <c:v>469.99435045440703</c:v>
                </c:pt>
                <c:pt idx="7378">
                  <c:v>470.05806122442903</c:v>
                </c:pt>
                <c:pt idx="7379">
                  <c:v>470.12177199445199</c:v>
                </c:pt>
                <c:pt idx="7380">
                  <c:v>470.18548276447399</c:v>
                </c:pt>
                <c:pt idx="7381">
                  <c:v>470.24919353449599</c:v>
                </c:pt>
                <c:pt idx="7382">
                  <c:v>470.31290430451901</c:v>
                </c:pt>
                <c:pt idx="7383">
                  <c:v>470.37661507454101</c:v>
                </c:pt>
                <c:pt idx="7384">
                  <c:v>470.44032584456301</c:v>
                </c:pt>
                <c:pt idx="7385">
                  <c:v>470.504036614585</c:v>
                </c:pt>
                <c:pt idx="7386">
                  <c:v>470.56774738460803</c:v>
                </c:pt>
                <c:pt idx="7387">
                  <c:v>470.63145815463002</c:v>
                </c:pt>
                <c:pt idx="7388">
                  <c:v>470.69516892465202</c:v>
                </c:pt>
                <c:pt idx="7389">
                  <c:v>470.75887969467499</c:v>
                </c:pt>
                <c:pt idx="7390">
                  <c:v>470.82259046469699</c:v>
                </c:pt>
                <c:pt idx="7391">
                  <c:v>470.88630123471899</c:v>
                </c:pt>
                <c:pt idx="7392">
                  <c:v>470.95001200474098</c:v>
                </c:pt>
                <c:pt idx="7393">
                  <c:v>471.01372277476401</c:v>
                </c:pt>
                <c:pt idx="7394">
                  <c:v>471.077433544786</c:v>
                </c:pt>
                <c:pt idx="7395">
                  <c:v>471.141144314808</c:v>
                </c:pt>
                <c:pt idx="7396">
                  <c:v>471.20485508483</c:v>
                </c:pt>
                <c:pt idx="7397">
                  <c:v>471.26856585485302</c:v>
                </c:pt>
                <c:pt idx="7398">
                  <c:v>471.33227662487502</c:v>
                </c:pt>
                <c:pt idx="7399">
                  <c:v>471.39598739489702</c:v>
                </c:pt>
                <c:pt idx="7400">
                  <c:v>471.45969816491998</c:v>
                </c:pt>
                <c:pt idx="7401">
                  <c:v>471.52340893494198</c:v>
                </c:pt>
                <c:pt idx="7402">
                  <c:v>471.58711970496398</c:v>
                </c:pt>
                <c:pt idx="7403">
                  <c:v>471.65083047498598</c:v>
                </c:pt>
                <c:pt idx="7404">
                  <c:v>471.714541245009</c:v>
                </c:pt>
                <c:pt idx="7405">
                  <c:v>471.778252015031</c:v>
                </c:pt>
                <c:pt idx="7406">
                  <c:v>471.841962785053</c:v>
                </c:pt>
                <c:pt idx="7407">
                  <c:v>471.90567355507602</c:v>
                </c:pt>
                <c:pt idx="7408">
                  <c:v>471.96938432509802</c:v>
                </c:pt>
                <c:pt idx="7409">
                  <c:v>472.03309509512002</c:v>
                </c:pt>
                <c:pt idx="7410">
                  <c:v>472.09680586514202</c:v>
                </c:pt>
                <c:pt idx="7411">
                  <c:v>472.16051663516498</c:v>
                </c:pt>
                <c:pt idx="7412">
                  <c:v>472.22422740518698</c:v>
                </c:pt>
                <c:pt idx="7413">
                  <c:v>472.28793817520898</c:v>
                </c:pt>
                <c:pt idx="7414">
                  <c:v>472.351648945232</c:v>
                </c:pt>
                <c:pt idx="7415">
                  <c:v>472.415359715254</c:v>
                </c:pt>
                <c:pt idx="7416">
                  <c:v>472.479070485276</c:v>
                </c:pt>
                <c:pt idx="7417">
                  <c:v>472.542781255298</c:v>
                </c:pt>
                <c:pt idx="7418">
                  <c:v>472.60649202532102</c:v>
                </c:pt>
                <c:pt idx="7419">
                  <c:v>472.67020279534302</c:v>
                </c:pt>
                <c:pt idx="7420">
                  <c:v>472.73391356536501</c:v>
                </c:pt>
                <c:pt idx="7421">
                  <c:v>472.79762433538798</c:v>
                </c:pt>
                <c:pt idx="7422">
                  <c:v>472.86133510540998</c:v>
                </c:pt>
                <c:pt idx="7423">
                  <c:v>472.92504587543198</c:v>
                </c:pt>
                <c:pt idx="7424">
                  <c:v>472.98875664545398</c:v>
                </c:pt>
                <c:pt idx="7425">
                  <c:v>473.052467415477</c:v>
                </c:pt>
                <c:pt idx="7426">
                  <c:v>473.116178185499</c:v>
                </c:pt>
                <c:pt idx="7427">
                  <c:v>473.17988895552099</c:v>
                </c:pt>
                <c:pt idx="7428">
                  <c:v>473.24359972554402</c:v>
                </c:pt>
                <c:pt idx="7429">
                  <c:v>473.30731049556601</c:v>
                </c:pt>
                <c:pt idx="7430">
                  <c:v>473.37102126558801</c:v>
                </c:pt>
                <c:pt idx="7431">
                  <c:v>473.43473203561001</c:v>
                </c:pt>
                <c:pt idx="7432">
                  <c:v>473.49844280563298</c:v>
                </c:pt>
                <c:pt idx="7433">
                  <c:v>473.56215357565497</c:v>
                </c:pt>
                <c:pt idx="7434">
                  <c:v>473.62586434567697</c:v>
                </c:pt>
                <c:pt idx="7435">
                  <c:v>473.68957511569999</c:v>
                </c:pt>
                <c:pt idx="7436">
                  <c:v>473.75328588572199</c:v>
                </c:pt>
                <c:pt idx="7437">
                  <c:v>473.81699665574399</c:v>
                </c:pt>
                <c:pt idx="7438">
                  <c:v>473.88070742576599</c:v>
                </c:pt>
                <c:pt idx="7439">
                  <c:v>473.94441819578901</c:v>
                </c:pt>
                <c:pt idx="7440">
                  <c:v>474.00812896581101</c:v>
                </c:pt>
                <c:pt idx="7441">
                  <c:v>474.07183973583301</c:v>
                </c:pt>
                <c:pt idx="7442">
                  <c:v>474.13555050585501</c:v>
                </c:pt>
                <c:pt idx="7443">
                  <c:v>474.19926127587797</c:v>
                </c:pt>
                <c:pt idx="7444">
                  <c:v>474.26297204590003</c:v>
                </c:pt>
                <c:pt idx="7445">
                  <c:v>474.32668281592203</c:v>
                </c:pt>
                <c:pt idx="7446">
                  <c:v>474.39039358594499</c:v>
                </c:pt>
                <c:pt idx="7447">
                  <c:v>474.45410435596699</c:v>
                </c:pt>
                <c:pt idx="7448">
                  <c:v>474.51781512598899</c:v>
                </c:pt>
                <c:pt idx="7449">
                  <c:v>474.58152589601099</c:v>
                </c:pt>
                <c:pt idx="7450">
                  <c:v>474.64523666603401</c:v>
                </c:pt>
                <c:pt idx="7451">
                  <c:v>474.70894743605601</c:v>
                </c:pt>
                <c:pt idx="7452">
                  <c:v>474.77265820607801</c:v>
                </c:pt>
                <c:pt idx="7453">
                  <c:v>474.83636897610103</c:v>
                </c:pt>
                <c:pt idx="7454">
                  <c:v>474.90007974612303</c:v>
                </c:pt>
                <c:pt idx="7455">
                  <c:v>474.96379051614502</c:v>
                </c:pt>
                <c:pt idx="7456">
                  <c:v>475.02750128616702</c:v>
                </c:pt>
                <c:pt idx="7457">
                  <c:v>475.09121205618999</c:v>
                </c:pt>
                <c:pt idx="7458">
                  <c:v>475.15492282621199</c:v>
                </c:pt>
                <c:pt idx="7459">
                  <c:v>475.21863359623399</c:v>
                </c:pt>
                <c:pt idx="7460">
                  <c:v>475.28234436625701</c:v>
                </c:pt>
                <c:pt idx="7461">
                  <c:v>475.34605513627901</c:v>
                </c:pt>
                <c:pt idx="7462">
                  <c:v>475.409765906301</c:v>
                </c:pt>
                <c:pt idx="7463">
                  <c:v>475.473476676323</c:v>
                </c:pt>
                <c:pt idx="7464">
                  <c:v>475.53718744634602</c:v>
                </c:pt>
                <c:pt idx="7465">
                  <c:v>475.60089821636802</c:v>
                </c:pt>
                <c:pt idx="7466">
                  <c:v>475.66460898639002</c:v>
                </c:pt>
                <c:pt idx="7467">
                  <c:v>475.72831975641299</c:v>
                </c:pt>
                <c:pt idx="7468">
                  <c:v>475.79203052643498</c:v>
                </c:pt>
                <c:pt idx="7469">
                  <c:v>475.85574129645698</c:v>
                </c:pt>
                <c:pt idx="7470">
                  <c:v>475.91945206647898</c:v>
                </c:pt>
                <c:pt idx="7471">
                  <c:v>475.983162836502</c:v>
                </c:pt>
                <c:pt idx="7472">
                  <c:v>476.046873606524</c:v>
                </c:pt>
                <c:pt idx="7473">
                  <c:v>476.110584376546</c:v>
                </c:pt>
                <c:pt idx="7474">
                  <c:v>476.17429514656902</c:v>
                </c:pt>
                <c:pt idx="7475">
                  <c:v>476.23800591659102</c:v>
                </c:pt>
                <c:pt idx="7476">
                  <c:v>476.30171668661302</c:v>
                </c:pt>
                <c:pt idx="7477">
                  <c:v>476.36542745663502</c:v>
                </c:pt>
                <c:pt idx="7478">
                  <c:v>476.42913822665798</c:v>
                </c:pt>
                <c:pt idx="7479">
                  <c:v>476.49284899667998</c:v>
                </c:pt>
                <c:pt idx="7480">
                  <c:v>476.55655976670198</c:v>
                </c:pt>
                <c:pt idx="7481">
                  <c:v>476.620270536725</c:v>
                </c:pt>
                <c:pt idx="7482">
                  <c:v>476.683981306747</c:v>
                </c:pt>
                <c:pt idx="7483">
                  <c:v>476.747692076769</c:v>
                </c:pt>
                <c:pt idx="7484">
                  <c:v>476.811402846791</c:v>
                </c:pt>
                <c:pt idx="7485">
                  <c:v>476.87511361681402</c:v>
                </c:pt>
                <c:pt idx="7486">
                  <c:v>476.93882438683602</c:v>
                </c:pt>
                <c:pt idx="7487">
                  <c:v>477.00253515685802</c:v>
                </c:pt>
                <c:pt idx="7488">
                  <c:v>477.06624592688001</c:v>
                </c:pt>
                <c:pt idx="7489">
                  <c:v>477.12995669690298</c:v>
                </c:pt>
                <c:pt idx="7490">
                  <c:v>477.19366746692498</c:v>
                </c:pt>
                <c:pt idx="7491">
                  <c:v>477.25737823694698</c:v>
                </c:pt>
                <c:pt idx="7492">
                  <c:v>477.32108900697</c:v>
                </c:pt>
                <c:pt idx="7493">
                  <c:v>477.384799776992</c:v>
                </c:pt>
                <c:pt idx="7494">
                  <c:v>477.448510547014</c:v>
                </c:pt>
                <c:pt idx="7495">
                  <c:v>477.51222131703599</c:v>
                </c:pt>
                <c:pt idx="7496">
                  <c:v>477.57593208705902</c:v>
                </c:pt>
                <c:pt idx="7497">
                  <c:v>477.63964285708101</c:v>
                </c:pt>
                <c:pt idx="7498">
                  <c:v>477.70335362710301</c:v>
                </c:pt>
                <c:pt idx="7499">
                  <c:v>477.76706439712598</c:v>
                </c:pt>
                <c:pt idx="7500">
                  <c:v>477.83077516714798</c:v>
                </c:pt>
                <c:pt idx="7501">
                  <c:v>477.89448593716997</c:v>
                </c:pt>
                <c:pt idx="7502">
                  <c:v>477.95819670719197</c:v>
                </c:pt>
                <c:pt idx="7503">
                  <c:v>478.021907477215</c:v>
                </c:pt>
                <c:pt idx="7504">
                  <c:v>478.08561824723699</c:v>
                </c:pt>
                <c:pt idx="7505">
                  <c:v>478.14932901725899</c:v>
                </c:pt>
                <c:pt idx="7506">
                  <c:v>478.21303978728201</c:v>
                </c:pt>
                <c:pt idx="7507">
                  <c:v>478.27675055730401</c:v>
                </c:pt>
                <c:pt idx="7508">
                  <c:v>478.34046132732601</c:v>
                </c:pt>
                <c:pt idx="7509">
                  <c:v>478.40417209734801</c:v>
                </c:pt>
                <c:pt idx="7510">
                  <c:v>478.46788286737097</c:v>
                </c:pt>
                <c:pt idx="7511">
                  <c:v>478.53159363739297</c:v>
                </c:pt>
                <c:pt idx="7512">
                  <c:v>478.59530440741503</c:v>
                </c:pt>
                <c:pt idx="7513">
                  <c:v>478.65901517743799</c:v>
                </c:pt>
                <c:pt idx="7514">
                  <c:v>478.72272594745999</c:v>
                </c:pt>
                <c:pt idx="7515">
                  <c:v>478.78643671748199</c:v>
                </c:pt>
                <c:pt idx="7516">
                  <c:v>478.85014748750399</c:v>
                </c:pt>
                <c:pt idx="7517">
                  <c:v>478.91385825752701</c:v>
                </c:pt>
                <c:pt idx="7518">
                  <c:v>478.97756902754901</c:v>
                </c:pt>
                <c:pt idx="7519">
                  <c:v>479.04127979757101</c:v>
                </c:pt>
                <c:pt idx="7520">
                  <c:v>479.10499056759397</c:v>
                </c:pt>
                <c:pt idx="7521">
                  <c:v>479.16870133761603</c:v>
                </c:pt>
                <c:pt idx="7522">
                  <c:v>479.23241210763803</c:v>
                </c:pt>
                <c:pt idx="7523">
                  <c:v>479.29612287766003</c:v>
                </c:pt>
                <c:pt idx="7524">
                  <c:v>479.35983364768299</c:v>
                </c:pt>
                <c:pt idx="7525">
                  <c:v>479.42354441770499</c:v>
                </c:pt>
                <c:pt idx="7526">
                  <c:v>479.48725518772699</c:v>
                </c:pt>
                <c:pt idx="7527">
                  <c:v>479.55096595775001</c:v>
                </c:pt>
                <c:pt idx="7528">
                  <c:v>479.61467672777201</c:v>
                </c:pt>
                <c:pt idx="7529">
                  <c:v>479.67838749779401</c:v>
                </c:pt>
                <c:pt idx="7530">
                  <c:v>479.742098267816</c:v>
                </c:pt>
                <c:pt idx="7531">
                  <c:v>479.80580903783903</c:v>
                </c:pt>
                <c:pt idx="7532">
                  <c:v>479.86951980786102</c:v>
                </c:pt>
                <c:pt idx="7533">
                  <c:v>479.93323057788302</c:v>
                </c:pt>
                <c:pt idx="7534">
                  <c:v>479.99694134790599</c:v>
                </c:pt>
                <c:pt idx="7535">
                  <c:v>480.06065211792799</c:v>
                </c:pt>
                <c:pt idx="7536">
                  <c:v>480.12436288794999</c:v>
                </c:pt>
                <c:pt idx="7537">
                  <c:v>480.18807365797198</c:v>
                </c:pt>
                <c:pt idx="7538">
                  <c:v>480.25178442799501</c:v>
                </c:pt>
                <c:pt idx="7539">
                  <c:v>480.315495198017</c:v>
                </c:pt>
                <c:pt idx="7540">
                  <c:v>480.379205968039</c:v>
                </c:pt>
                <c:pt idx="7541">
                  <c:v>480.442916738061</c:v>
                </c:pt>
                <c:pt idx="7542">
                  <c:v>480.50662750808402</c:v>
                </c:pt>
                <c:pt idx="7543">
                  <c:v>480.57033827810602</c:v>
                </c:pt>
                <c:pt idx="7544">
                  <c:v>480.63404904812802</c:v>
                </c:pt>
                <c:pt idx="7545">
                  <c:v>480.69775981815098</c:v>
                </c:pt>
                <c:pt idx="7546">
                  <c:v>480.76147058817298</c:v>
                </c:pt>
                <c:pt idx="7547">
                  <c:v>480.82518135819498</c:v>
                </c:pt>
                <c:pt idx="7548">
                  <c:v>480.88889212821698</c:v>
                </c:pt>
                <c:pt idx="7549">
                  <c:v>480.95260289824</c:v>
                </c:pt>
                <c:pt idx="7550">
                  <c:v>481.016313668262</c:v>
                </c:pt>
                <c:pt idx="7551">
                  <c:v>481.080024438284</c:v>
                </c:pt>
                <c:pt idx="7552">
                  <c:v>481.14373520830702</c:v>
                </c:pt>
                <c:pt idx="7553">
                  <c:v>481.20744597832902</c:v>
                </c:pt>
                <c:pt idx="7554">
                  <c:v>481.27115674835102</c:v>
                </c:pt>
                <c:pt idx="7555">
                  <c:v>481.33486751837302</c:v>
                </c:pt>
                <c:pt idx="7556">
                  <c:v>481.39857828839598</c:v>
                </c:pt>
                <c:pt idx="7557">
                  <c:v>481.46228905841798</c:v>
                </c:pt>
                <c:pt idx="7558">
                  <c:v>481.52599982843998</c:v>
                </c:pt>
                <c:pt idx="7559">
                  <c:v>481.589710598463</c:v>
                </c:pt>
                <c:pt idx="7560">
                  <c:v>481.653421368485</c:v>
                </c:pt>
                <c:pt idx="7561">
                  <c:v>481.717132138507</c:v>
                </c:pt>
                <c:pt idx="7562">
                  <c:v>481.780842908529</c:v>
                </c:pt>
                <c:pt idx="7563">
                  <c:v>481.84455367855202</c:v>
                </c:pt>
                <c:pt idx="7564">
                  <c:v>481.90826444857402</c:v>
                </c:pt>
                <c:pt idx="7565">
                  <c:v>481.97197521859601</c:v>
                </c:pt>
                <c:pt idx="7566">
                  <c:v>482.03568598861898</c:v>
                </c:pt>
                <c:pt idx="7567">
                  <c:v>482.09939675864098</c:v>
                </c:pt>
                <c:pt idx="7568">
                  <c:v>482.16310752866298</c:v>
                </c:pt>
                <c:pt idx="7569">
                  <c:v>482.22681829868498</c:v>
                </c:pt>
                <c:pt idx="7570">
                  <c:v>482.290529068708</c:v>
                </c:pt>
                <c:pt idx="7571">
                  <c:v>482.35423983873</c:v>
                </c:pt>
                <c:pt idx="7572">
                  <c:v>482.41795060875199</c:v>
                </c:pt>
                <c:pt idx="7573">
                  <c:v>482.48166137877502</c:v>
                </c:pt>
                <c:pt idx="7574">
                  <c:v>482.54537214879701</c:v>
                </c:pt>
                <c:pt idx="7575">
                  <c:v>482.60908291881901</c:v>
                </c:pt>
                <c:pt idx="7576">
                  <c:v>482.67279368884101</c:v>
                </c:pt>
                <c:pt idx="7577">
                  <c:v>482.73650445886398</c:v>
                </c:pt>
                <c:pt idx="7578">
                  <c:v>482.80021522888597</c:v>
                </c:pt>
                <c:pt idx="7579">
                  <c:v>482.86392599890797</c:v>
                </c:pt>
                <c:pt idx="7580">
                  <c:v>482.927636768931</c:v>
                </c:pt>
                <c:pt idx="7581">
                  <c:v>482.99134753895299</c:v>
                </c:pt>
                <c:pt idx="7582">
                  <c:v>483.05505830897499</c:v>
                </c:pt>
                <c:pt idx="7583">
                  <c:v>483.11876907899699</c:v>
                </c:pt>
                <c:pt idx="7584">
                  <c:v>483.18247984902001</c:v>
                </c:pt>
                <c:pt idx="7585">
                  <c:v>483.24619061904201</c:v>
                </c:pt>
                <c:pt idx="7586">
                  <c:v>483.30990138906401</c:v>
                </c:pt>
                <c:pt idx="7587">
                  <c:v>483.37361215908601</c:v>
                </c:pt>
                <c:pt idx="7588">
                  <c:v>483.43732292910897</c:v>
                </c:pt>
                <c:pt idx="7589">
                  <c:v>483.50103369913103</c:v>
                </c:pt>
                <c:pt idx="7590">
                  <c:v>483.56474446915303</c:v>
                </c:pt>
                <c:pt idx="7591">
                  <c:v>483.62845523917599</c:v>
                </c:pt>
                <c:pt idx="7592">
                  <c:v>483.69216600919799</c:v>
                </c:pt>
                <c:pt idx="7593">
                  <c:v>483.75587677921999</c:v>
                </c:pt>
                <c:pt idx="7594">
                  <c:v>483.81958754924199</c:v>
                </c:pt>
                <c:pt idx="7595">
                  <c:v>483.88329831926501</c:v>
                </c:pt>
                <c:pt idx="7596">
                  <c:v>483.94700908928701</c:v>
                </c:pt>
                <c:pt idx="7597">
                  <c:v>484.01071985930901</c:v>
                </c:pt>
                <c:pt idx="7598">
                  <c:v>484.07443062933203</c:v>
                </c:pt>
                <c:pt idx="7599">
                  <c:v>484.13814139935403</c:v>
                </c:pt>
                <c:pt idx="7600">
                  <c:v>484.20185216937602</c:v>
                </c:pt>
                <c:pt idx="7601">
                  <c:v>484.26556293939802</c:v>
                </c:pt>
                <c:pt idx="7602">
                  <c:v>484.32927370942099</c:v>
                </c:pt>
                <c:pt idx="7603">
                  <c:v>484.39298447944299</c:v>
                </c:pt>
                <c:pt idx="7604">
                  <c:v>484.45669524946499</c:v>
                </c:pt>
                <c:pt idx="7605">
                  <c:v>484.52040601948801</c:v>
                </c:pt>
                <c:pt idx="7606">
                  <c:v>484.58411678951001</c:v>
                </c:pt>
                <c:pt idx="7607">
                  <c:v>484.647827559532</c:v>
                </c:pt>
                <c:pt idx="7608">
                  <c:v>484.711538329554</c:v>
                </c:pt>
                <c:pt idx="7609">
                  <c:v>484.77524909957702</c:v>
                </c:pt>
                <c:pt idx="7610">
                  <c:v>484.83895986959902</c:v>
                </c:pt>
                <c:pt idx="7611">
                  <c:v>484.90267063962102</c:v>
                </c:pt>
                <c:pt idx="7612">
                  <c:v>484.96638140964399</c:v>
                </c:pt>
                <c:pt idx="7613">
                  <c:v>485.03009217966598</c:v>
                </c:pt>
                <c:pt idx="7614">
                  <c:v>485.09380294968798</c:v>
                </c:pt>
                <c:pt idx="7615">
                  <c:v>485.15751371970998</c:v>
                </c:pt>
                <c:pt idx="7616">
                  <c:v>485.221224489733</c:v>
                </c:pt>
                <c:pt idx="7617">
                  <c:v>485.284935259755</c:v>
                </c:pt>
                <c:pt idx="7618">
                  <c:v>485.348646029777</c:v>
                </c:pt>
                <c:pt idx="7619">
                  <c:v>485.41235679980002</c:v>
                </c:pt>
                <c:pt idx="7620">
                  <c:v>485.47606756982202</c:v>
                </c:pt>
                <c:pt idx="7621">
                  <c:v>485.53977833984402</c:v>
                </c:pt>
                <c:pt idx="7622">
                  <c:v>485.60348910986602</c:v>
                </c:pt>
                <c:pt idx="7623">
                  <c:v>485.66719987988898</c:v>
                </c:pt>
                <c:pt idx="7624">
                  <c:v>485.73091064991098</c:v>
                </c:pt>
                <c:pt idx="7625">
                  <c:v>485.79462141993298</c:v>
                </c:pt>
                <c:pt idx="7626">
                  <c:v>485.858332189956</c:v>
                </c:pt>
                <c:pt idx="7627">
                  <c:v>485.922042959978</c:v>
                </c:pt>
                <c:pt idx="7628">
                  <c:v>485.98575373</c:v>
                </c:pt>
                <c:pt idx="7629">
                  <c:v>486.049464500022</c:v>
                </c:pt>
                <c:pt idx="7630">
                  <c:v>486.11317527004502</c:v>
                </c:pt>
                <c:pt idx="7631">
                  <c:v>486.17688604006702</c:v>
                </c:pt>
                <c:pt idx="7632">
                  <c:v>486.24059681008902</c:v>
                </c:pt>
                <c:pt idx="7633">
                  <c:v>486.30430758011101</c:v>
                </c:pt>
                <c:pt idx="7634">
                  <c:v>486.36801835013398</c:v>
                </c:pt>
                <c:pt idx="7635">
                  <c:v>486.43172912015598</c:v>
                </c:pt>
                <c:pt idx="7636">
                  <c:v>486.49543989017798</c:v>
                </c:pt>
                <c:pt idx="7637">
                  <c:v>486.559150660201</c:v>
                </c:pt>
                <c:pt idx="7638">
                  <c:v>486.622861430223</c:v>
                </c:pt>
                <c:pt idx="7639">
                  <c:v>486.686572200245</c:v>
                </c:pt>
                <c:pt idx="7640">
                  <c:v>486.75028297026699</c:v>
                </c:pt>
                <c:pt idx="7641">
                  <c:v>486.81399374029002</c:v>
                </c:pt>
                <c:pt idx="7642">
                  <c:v>486.87770451031201</c:v>
                </c:pt>
                <c:pt idx="7643">
                  <c:v>486.94141528033401</c:v>
                </c:pt>
                <c:pt idx="7644">
                  <c:v>487.00512605035698</c:v>
                </c:pt>
                <c:pt idx="7645">
                  <c:v>487.06883682037898</c:v>
                </c:pt>
                <c:pt idx="7646">
                  <c:v>487.13254759040097</c:v>
                </c:pt>
                <c:pt idx="7647">
                  <c:v>487.19625836042297</c:v>
                </c:pt>
                <c:pt idx="7648">
                  <c:v>487.259969130446</c:v>
                </c:pt>
                <c:pt idx="7649">
                  <c:v>487.32367990046799</c:v>
                </c:pt>
                <c:pt idx="7650">
                  <c:v>487.38739067048999</c:v>
                </c:pt>
                <c:pt idx="7651">
                  <c:v>487.45110144051301</c:v>
                </c:pt>
                <c:pt idx="7652">
                  <c:v>487.51481221053501</c:v>
                </c:pt>
                <c:pt idx="7653">
                  <c:v>487.57852298055701</c:v>
                </c:pt>
                <c:pt idx="7654">
                  <c:v>487.64223375057901</c:v>
                </c:pt>
                <c:pt idx="7655">
                  <c:v>487.70594452060197</c:v>
                </c:pt>
                <c:pt idx="7656">
                  <c:v>487.76965529062397</c:v>
                </c:pt>
                <c:pt idx="7657">
                  <c:v>487.83336606064597</c:v>
                </c:pt>
                <c:pt idx="7658">
                  <c:v>487.89707683066899</c:v>
                </c:pt>
                <c:pt idx="7659">
                  <c:v>487.96078760069099</c:v>
                </c:pt>
                <c:pt idx="7660">
                  <c:v>488.02449837071299</c:v>
                </c:pt>
                <c:pt idx="7661">
                  <c:v>488.08820914073499</c:v>
                </c:pt>
                <c:pt idx="7662">
                  <c:v>488.15191991075801</c:v>
                </c:pt>
                <c:pt idx="7663">
                  <c:v>488.21563068078001</c:v>
                </c:pt>
                <c:pt idx="7664">
                  <c:v>488.27934145080201</c:v>
                </c:pt>
                <c:pt idx="7665">
                  <c:v>488.34305222082497</c:v>
                </c:pt>
                <c:pt idx="7666">
                  <c:v>488.40676299084703</c:v>
                </c:pt>
                <c:pt idx="7667">
                  <c:v>488.47047376086903</c:v>
                </c:pt>
                <c:pt idx="7668">
                  <c:v>488.53418453089103</c:v>
                </c:pt>
                <c:pt idx="7669">
                  <c:v>488.59789530091399</c:v>
                </c:pt>
                <c:pt idx="7670">
                  <c:v>488.66160607093599</c:v>
                </c:pt>
                <c:pt idx="7671">
                  <c:v>488.72531684095799</c:v>
                </c:pt>
                <c:pt idx="7672">
                  <c:v>488.78902761098101</c:v>
                </c:pt>
                <c:pt idx="7673">
                  <c:v>488.85273838100301</c:v>
                </c:pt>
                <c:pt idx="7674">
                  <c:v>488.91644915102501</c:v>
                </c:pt>
                <c:pt idx="7675">
                  <c:v>488.980159921047</c:v>
                </c:pt>
                <c:pt idx="7676">
                  <c:v>489.04387069107003</c:v>
                </c:pt>
                <c:pt idx="7677">
                  <c:v>489.10758146109202</c:v>
                </c:pt>
                <c:pt idx="7678">
                  <c:v>489.17129223111402</c:v>
                </c:pt>
                <c:pt idx="7679">
                  <c:v>489.23500300113699</c:v>
                </c:pt>
                <c:pt idx="7680">
                  <c:v>489.29871377115899</c:v>
                </c:pt>
                <c:pt idx="7681">
                  <c:v>489.36242454118099</c:v>
                </c:pt>
                <c:pt idx="7682">
                  <c:v>489.42613531120298</c:v>
                </c:pt>
                <c:pt idx="7683">
                  <c:v>489.48984608122601</c:v>
                </c:pt>
                <c:pt idx="7684">
                  <c:v>489.553556851248</c:v>
                </c:pt>
                <c:pt idx="7685">
                  <c:v>489.61726762127</c:v>
                </c:pt>
                <c:pt idx="7686">
                  <c:v>489.680978391292</c:v>
                </c:pt>
                <c:pt idx="7687">
                  <c:v>489.74468916131502</c:v>
                </c:pt>
                <c:pt idx="7688">
                  <c:v>489.80839993133702</c:v>
                </c:pt>
                <c:pt idx="7689">
                  <c:v>489.87211070135902</c:v>
                </c:pt>
                <c:pt idx="7690">
                  <c:v>489.93582147138198</c:v>
                </c:pt>
                <c:pt idx="7691">
                  <c:v>489.99953224140398</c:v>
                </c:pt>
                <c:pt idx="7692">
                  <c:v>490.06324301142598</c:v>
                </c:pt>
                <c:pt idx="7693">
                  <c:v>490.12695378144798</c:v>
                </c:pt>
                <c:pt idx="7694">
                  <c:v>490.190664551471</c:v>
                </c:pt>
                <c:pt idx="7695">
                  <c:v>490.254375321493</c:v>
                </c:pt>
                <c:pt idx="7696">
                  <c:v>490.318086091515</c:v>
                </c:pt>
                <c:pt idx="7697">
                  <c:v>490.38179686153802</c:v>
                </c:pt>
                <c:pt idx="7698">
                  <c:v>490.44550763156002</c:v>
                </c:pt>
                <c:pt idx="7699">
                  <c:v>490.50921840158202</c:v>
                </c:pt>
                <c:pt idx="7700">
                  <c:v>490.57292917160402</c:v>
                </c:pt>
                <c:pt idx="7701">
                  <c:v>490.63663994162698</c:v>
                </c:pt>
                <c:pt idx="7702">
                  <c:v>490.70035071164898</c:v>
                </c:pt>
                <c:pt idx="7703">
                  <c:v>490.76406148167098</c:v>
                </c:pt>
                <c:pt idx="7704">
                  <c:v>490.827772251694</c:v>
                </c:pt>
                <c:pt idx="7705">
                  <c:v>490.891483021716</c:v>
                </c:pt>
                <c:pt idx="7706">
                  <c:v>490.955193791738</c:v>
                </c:pt>
                <c:pt idx="7707">
                  <c:v>491.01890456176</c:v>
                </c:pt>
                <c:pt idx="7708">
                  <c:v>491.08261533178302</c:v>
                </c:pt>
                <c:pt idx="7709">
                  <c:v>491.14632610180502</c:v>
                </c:pt>
                <c:pt idx="7710">
                  <c:v>491.21003687182701</c:v>
                </c:pt>
                <c:pt idx="7711">
                  <c:v>491.27374764184998</c:v>
                </c:pt>
                <c:pt idx="7712">
                  <c:v>491.33745841187198</c:v>
                </c:pt>
                <c:pt idx="7713">
                  <c:v>491.40116918189398</c:v>
                </c:pt>
                <c:pt idx="7714">
                  <c:v>491.46487995191598</c:v>
                </c:pt>
                <c:pt idx="7715">
                  <c:v>491.528590721939</c:v>
                </c:pt>
                <c:pt idx="7716">
                  <c:v>491.592301491961</c:v>
                </c:pt>
                <c:pt idx="7717">
                  <c:v>491.65601226198299</c:v>
                </c:pt>
                <c:pt idx="7718">
                  <c:v>491.71972303200602</c:v>
                </c:pt>
                <c:pt idx="7719">
                  <c:v>491.78343380202801</c:v>
                </c:pt>
                <c:pt idx="7720">
                  <c:v>491.84714457205001</c:v>
                </c:pt>
                <c:pt idx="7721">
                  <c:v>491.91085534207201</c:v>
                </c:pt>
                <c:pt idx="7722">
                  <c:v>491.97456611209498</c:v>
                </c:pt>
                <c:pt idx="7723">
                  <c:v>492.03827688211697</c:v>
                </c:pt>
                <c:pt idx="7724">
                  <c:v>492.10198765213897</c:v>
                </c:pt>
                <c:pt idx="7725">
                  <c:v>492.165698422162</c:v>
                </c:pt>
                <c:pt idx="7726">
                  <c:v>492.22940919218399</c:v>
                </c:pt>
                <c:pt idx="7727">
                  <c:v>492.29311996220599</c:v>
                </c:pt>
                <c:pt idx="7728">
                  <c:v>492.35683073222799</c:v>
                </c:pt>
                <c:pt idx="7729">
                  <c:v>492.42054150225101</c:v>
                </c:pt>
                <c:pt idx="7730">
                  <c:v>492.48425227227301</c:v>
                </c:pt>
                <c:pt idx="7731">
                  <c:v>492.54796304229501</c:v>
                </c:pt>
                <c:pt idx="7732">
                  <c:v>492.61167381231701</c:v>
                </c:pt>
                <c:pt idx="7733">
                  <c:v>492.67538458233997</c:v>
                </c:pt>
                <c:pt idx="7734">
                  <c:v>492.73909535236203</c:v>
                </c:pt>
                <c:pt idx="7735">
                  <c:v>492.80280612238403</c:v>
                </c:pt>
                <c:pt idx="7736">
                  <c:v>492.86651689240699</c:v>
                </c:pt>
                <c:pt idx="7737">
                  <c:v>492.93022766242899</c:v>
                </c:pt>
                <c:pt idx="7738">
                  <c:v>492.99393843245099</c:v>
                </c:pt>
                <c:pt idx="7739">
                  <c:v>493.05764920247299</c:v>
                </c:pt>
                <c:pt idx="7740">
                  <c:v>493.12135997249601</c:v>
                </c:pt>
                <c:pt idx="7741">
                  <c:v>493.18507074251801</c:v>
                </c:pt>
                <c:pt idx="7742">
                  <c:v>493.24878151254001</c:v>
                </c:pt>
                <c:pt idx="7743">
                  <c:v>493.31249228256303</c:v>
                </c:pt>
                <c:pt idx="7744">
                  <c:v>493.37620305258503</c:v>
                </c:pt>
                <c:pt idx="7745">
                  <c:v>493.43991382260702</c:v>
                </c:pt>
                <c:pt idx="7746">
                  <c:v>493.50362459262902</c:v>
                </c:pt>
                <c:pt idx="7747">
                  <c:v>493.56733536265199</c:v>
                </c:pt>
                <c:pt idx="7748">
                  <c:v>493.63104613267399</c:v>
                </c:pt>
                <c:pt idx="7749">
                  <c:v>493.69475690269599</c:v>
                </c:pt>
                <c:pt idx="7750">
                  <c:v>493.75846767271901</c:v>
                </c:pt>
                <c:pt idx="7751">
                  <c:v>493.82217844274101</c:v>
                </c:pt>
                <c:pt idx="7752">
                  <c:v>493.885889212763</c:v>
                </c:pt>
                <c:pt idx="7753">
                  <c:v>493.949599982785</c:v>
                </c:pt>
                <c:pt idx="7754">
                  <c:v>494.01331075280802</c:v>
                </c:pt>
                <c:pt idx="7755">
                  <c:v>494.07702152283002</c:v>
                </c:pt>
                <c:pt idx="7756">
                  <c:v>494.14073229285202</c:v>
                </c:pt>
                <c:pt idx="7757">
                  <c:v>494.20444306287499</c:v>
                </c:pt>
                <c:pt idx="7758">
                  <c:v>494.26815383289699</c:v>
                </c:pt>
                <c:pt idx="7759">
                  <c:v>494.33186460291898</c:v>
                </c:pt>
                <c:pt idx="7760">
                  <c:v>494.39557537294098</c:v>
                </c:pt>
                <c:pt idx="7761">
                  <c:v>494.459286142964</c:v>
                </c:pt>
                <c:pt idx="7762">
                  <c:v>494.522996912986</c:v>
                </c:pt>
                <c:pt idx="7763">
                  <c:v>494.586707683008</c:v>
                </c:pt>
                <c:pt idx="7764">
                  <c:v>494.65041845303102</c:v>
                </c:pt>
                <c:pt idx="7765">
                  <c:v>494.71412922305302</c:v>
                </c:pt>
                <c:pt idx="7766">
                  <c:v>494.77783999307502</c:v>
                </c:pt>
                <c:pt idx="7767">
                  <c:v>494.84155076309702</c:v>
                </c:pt>
                <c:pt idx="7768">
                  <c:v>494.90526153311998</c:v>
                </c:pt>
                <c:pt idx="7769">
                  <c:v>494.96897230314198</c:v>
                </c:pt>
                <c:pt idx="7770">
                  <c:v>495.03268307316398</c:v>
                </c:pt>
                <c:pt idx="7771">
                  <c:v>495.096393843187</c:v>
                </c:pt>
                <c:pt idx="7772">
                  <c:v>495.160104613209</c:v>
                </c:pt>
                <c:pt idx="7773">
                  <c:v>495.223815383231</c:v>
                </c:pt>
                <c:pt idx="7774">
                  <c:v>495.287526153253</c:v>
                </c:pt>
                <c:pt idx="7775">
                  <c:v>495.35123692327602</c:v>
                </c:pt>
                <c:pt idx="7776">
                  <c:v>495.41494769329802</c:v>
                </c:pt>
                <c:pt idx="7777">
                  <c:v>495.47865846332002</c:v>
                </c:pt>
                <c:pt idx="7778">
                  <c:v>495.54236923334201</c:v>
                </c:pt>
                <c:pt idx="7779">
                  <c:v>495.60608000336498</c:v>
                </c:pt>
                <c:pt idx="7780">
                  <c:v>495.66979077338698</c:v>
                </c:pt>
                <c:pt idx="7781">
                  <c:v>495.73350154340898</c:v>
                </c:pt>
                <c:pt idx="7782">
                  <c:v>495.797212313432</c:v>
                </c:pt>
                <c:pt idx="7783">
                  <c:v>495.860923083454</c:v>
                </c:pt>
                <c:pt idx="7784">
                  <c:v>495.924633853476</c:v>
                </c:pt>
                <c:pt idx="7785">
                  <c:v>495.98834462349799</c:v>
                </c:pt>
                <c:pt idx="7786">
                  <c:v>496.05205539352102</c:v>
                </c:pt>
                <c:pt idx="7787">
                  <c:v>496.11576616354301</c:v>
                </c:pt>
                <c:pt idx="7788">
                  <c:v>496.17947693356501</c:v>
                </c:pt>
                <c:pt idx="7789">
                  <c:v>496.24318770358798</c:v>
                </c:pt>
                <c:pt idx="7790">
                  <c:v>496.30689847360998</c:v>
                </c:pt>
                <c:pt idx="7791">
                  <c:v>496.37060924363198</c:v>
                </c:pt>
                <c:pt idx="7792">
                  <c:v>496.43432001365397</c:v>
                </c:pt>
                <c:pt idx="7793">
                  <c:v>496.498030783677</c:v>
                </c:pt>
                <c:pt idx="7794">
                  <c:v>496.56174155369899</c:v>
                </c:pt>
                <c:pt idx="7795">
                  <c:v>496.62545232372099</c:v>
                </c:pt>
                <c:pt idx="7796">
                  <c:v>496.68916309374401</c:v>
                </c:pt>
                <c:pt idx="7797">
                  <c:v>496.75287386376601</c:v>
                </c:pt>
                <c:pt idx="7798">
                  <c:v>496.81658463378801</c:v>
                </c:pt>
                <c:pt idx="7799">
                  <c:v>496.88029540381001</c:v>
                </c:pt>
                <c:pt idx="7800">
                  <c:v>496.94400617383297</c:v>
                </c:pt>
                <c:pt idx="7801">
                  <c:v>497.00771694385497</c:v>
                </c:pt>
                <c:pt idx="7802">
                  <c:v>497.07142771387697</c:v>
                </c:pt>
                <c:pt idx="7803">
                  <c:v>497.13513848389999</c:v>
                </c:pt>
                <c:pt idx="7804">
                  <c:v>497.19884925392199</c:v>
                </c:pt>
                <c:pt idx="7805">
                  <c:v>497.26256002394399</c:v>
                </c:pt>
                <c:pt idx="7806">
                  <c:v>497.32627079396599</c:v>
                </c:pt>
                <c:pt idx="7807">
                  <c:v>497.38998156398901</c:v>
                </c:pt>
                <c:pt idx="7808">
                  <c:v>497.45369233401101</c:v>
                </c:pt>
                <c:pt idx="7809">
                  <c:v>497.51740310403301</c:v>
                </c:pt>
                <c:pt idx="7810">
                  <c:v>497.58111387405597</c:v>
                </c:pt>
                <c:pt idx="7811">
                  <c:v>497.64482464407803</c:v>
                </c:pt>
                <c:pt idx="7812">
                  <c:v>497.70853541410003</c:v>
                </c:pt>
                <c:pt idx="7813">
                  <c:v>497.77224618412203</c:v>
                </c:pt>
                <c:pt idx="7814">
                  <c:v>497.83595695414499</c:v>
                </c:pt>
                <c:pt idx="7815">
                  <c:v>497.89966772416699</c:v>
                </c:pt>
                <c:pt idx="7816">
                  <c:v>497.96337849418899</c:v>
                </c:pt>
                <c:pt idx="7817">
                  <c:v>498.02708926421201</c:v>
                </c:pt>
                <c:pt idx="7818">
                  <c:v>498.09080003423401</c:v>
                </c:pt>
                <c:pt idx="7819">
                  <c:v>498.15451080425601</c:v>
                </c:pt>
                <c:pt idx="7820">
                  <c:v>498.218221574278</c:v>
                </c:pt>
                <c:pt idx="7821">
                  <c:v>498.28193234430103</c:v>
                </c:pt>
                <c:pt idx="7822">
                  <c:v>498.34564311432302</c:v>
                </c:pt>
                <c:pt idx="7823">
                  <c:v>498.40935388434502</c:v>
                </c:pt>
                <c:pt idx="7824">
                  <c:v>498.47306465436799</c:v>
                </c:pt>
                <c:pt idx="7825">
                  <c:v>498.53677542438999</c:v>
                </c:pt>
                <c:pt idx="7826">
                  <c:v>498.60048619441199</c:v>
                </c:pt>
                <c:pt idx="7827">
                  <c:v>498.66419696443398</c:v>
                </c:pt>
                <c:pt idx="7828">
                  <c:v>498.72790773445701</c:v>
                </c:pt>
                <c:pt idx="7829">
                  <c:v>498.791618504479</c:v>
                </c:pt>
                <c:pt idx="7830">
                  <c:v>498.855329274501</c:v>
                </c:pt>
                <c:pt idx="7831">
                  <c:v>498.919040044523</c:v>
                </c:pt>
                <c:pt idx="7832">
                  <c:v>498.98275081454602</c:v>
                </c:pt>
                <c:pt idx="7833">
                  <c:v>499.04646158456802</c:v>
                </c:pt>
                <c:pt idx="7834">
                  <c:v>499.11017235459002</c:v>
                </c:pt>
                <c:pt idx="7835">
                  <c:v>499.17388312461298</c:v>
                </c:pt>
                <c:pt idx="7836">
                  <c:v>499.23759389463498</c:v>
                </c:pt>
                <c:pt idx="7837">
                  <c:v>499.30130466465698</c:v>
                </c:pt>
                <c:pt idx="7838">
                  <c:v>499.36501543467898</c:v>
                </c:pt>
                <c:pt idx="7839">
                  <c:v>499.428726204702</c:v>
                </c:pt>
                <c:pt idx="7840">
                  <c:v>499.492436974724</c:v>
                </c:pt>
                <c:pt idx="7841">
                  <c:v>499.556147744746</c:v>
                </c:pt>
                <c:pt idx="7842">
                  <c:v>499.61985851476902</c:v>
                </c:pt>
                <c:pt idx="7843">
                  <c:v>499.68356928479102</c:v>
                </c:pt>
                <c:pt idx="7844">
                  <c:v>499.74728005481302</c:v>
                </c:pt>
                <c:pt idx="7845">
                  <c:v>499.81099082483502</c:v>
                </c:pt>
                <c:pt idx="7846">
                  <c:v>499.87470159485798</c:v>
                </c:pt>
                <c:pt idx="7847">
                  <c:v>499.93841236487998</c:v>
                </c:pt>
                <c:pt idx="7848">
                  <c:v>500.00212313490198</c:v>
                </c:pt>
                <c:pt idx="7849">
                  <c:v>500.065833904925</c:v>
                </c:pt>
                <c:pt idx="7850">
                  <c:v>500.129544674947</c:v>
                </c:pt>
                <c:pt idx="7851">
                  <c:v>500.193255444969</c:v>
                </c:pt>
                <c:pt idx="7852">
                  <c:v>500.256966214991</c:v>
                </c:pt>
                <c:pt idx="7853">
                  <c:v>500.32067698501402</c:v>
                </c:pt>
                <c:pt idx="7854">
                  <c:v>500.38438775503602</c:v>
                </c:pt>
                <c:pt idx="7855">
                  <c:v>500.44809852505801</c:v>
                </c:pt>
                <c:pt idx="7856">
                  <c:v>500.51180929508098</c:v>
                </c:pt>
                <c:pt idx="7857">
                  <c:v>500.57552006510298</c:v>
                </c:pt>
                <c:pt idx="7858">
                  <c:v>500.63923083512498</c:v>
                </c:pt>
                <c:pt idx="7859">
                  <c:v>500.70294160514698</c:v>
                </c:pt>
                <c:pt idx="7860">
                  <c:v>500.76665237517</c:v>
                </c:pt>
                <c:pt idx="7861">
                  <c:v>500.830363145192</c:v>
                </c:pt>
                <c:pt idx="7862">
                  <c:v>500.89407391521399</c:v>
                </c:pt>
                <c:pt idx="7863">
                  <c:v>500.95778468523702</c:v>
                </c:pt>
                <c:pt idx="7864">
                  <c:v>501.02149545525901</c:v>
                </c:pt>
                <c:pt idx="7865">
                  <c:v>501.08520622528101</c:v>
                </c:pt>
                <c:pt idx="7866">
                  <c:v>501.14891699530301</c:v>
                </c:pt>
                <c:pt idx="7867">
                  <c:v>501.21262776532598</c:v>
                </c:pt>
                <c:pt idx="7868">
                  <c:v>501.27633853534797</c:v>
                </c:pt>
                <c:pt idx="7869">
                  <c:v>501.34004930536997</c:v>
                </c:pt>
                <c:pt idx="7870">
                  <c:v>501.403760075393</c:v>
                </c:pt>
                <c:pt idx="7871">
                  <c:v>501.46747084541499</c:v>
                </c:pt>
                <c:pt idx="7872">
                  <c:v>501.53118161543699</c:v>
                </c:pt>
                <c:pt idx="7873">
                  <c:v>501.59489238545899</c:v>
                </c:pt>
                <c:pt idx="7874">
                  <c:v>501.65860315548201</c:v>
                </c:pt>
                <c:pt idx="7875">
                  <c:v>501.72231392550401</c:v>
                </c:pt>
                <c:pt idx="7876">
                  <c:v>501.78602469552601</c:v>
                </c:pt>
                <c:pt idx="7877">
                  <c:v>501.84973546554801</c:v>
                </c:pt>
                <c:pt idx="7878">
                  <c:v>501.91344623557097</c:v>
                </c:pt>
                <c:pt idx="7879">
                  <c:v>501.97715700559303</c:v>
                </c:pt>
                <c:pt idx="7880">
                  <c:v>502.04086777561503</c:v>
                </c:pt>
                <c:pt idx="7881">
                  <c:v>502.10457854563799</c:v>
                </c:pt>
                <c:pt idx="7882">
                  <c:v>502.16828931565999</c:v>
                </c:pt>
                <c:pt idx="7883">
                  <c:v>502.23200008568199</c:v>
                </c:pt>
                <c:pt idx="7884">
                  <c:v>502.29571085570399</c:v>
                </c:pt>
                <c:pt idx="7885">
                  <c:v>502.35942162572701</c:v>
                </c:pt>
                <c:pt idx="7886">
                  <c:v>502.42313239574901</c:v>
                </c:pt>
                <c:pt idx="7887">
                  <c:v>502.48684316577101</c:v>
                </c:pt>
                <c:pt idx="7888">
                  <c:v>502.55055393579403</c:v>
                </c:pt>
                <c:pt idx="7889">
                  <c:v>502.61426470581603</c:v>
                </c:pt>
                <c:pt idx="7890">
                  <c:v>502.67797547583802</c:v>
                </c:pt>
                <c:pt idx="7891">
                  <c:v>502.74168624586002</c:v>
                </c:pt>
                <c:pt idx="7892">
                  <c:v>502.80539701588299</c:v>
                </c:pt>
                <c:pt idx="7893">
                  <c:v>502.86910778590499</c:v>
                </c:pt>
                <c:pt idx="7894">
                  <c:v>502.93281855592699</c:v>
                </c:pt>
                <c:pt idx="7895">
                  <c:v>502.99652932595001</c:v>
                </c:pt>
                <c:pt idx="7896">
                  <c:v>503.06024009597201</c:v>
                </c:pt>
                <c:pt idx="7897">
                  <c:v>503.123950865994</c:v>
                </c:pt>
                <c:pt idx="7898">
                  <c:v>503.187661636016</c:v>
                </c:pt>
                <c:pt idx="7899">
                  <c:v>503.25137240603902</c:v>
                </c:pt>
                <c:pt idx="7900">
                  <c:v>503.31508317606102</c:v>
                </c:pt>
                <c:pt idx="7901">
                  <c:v>503.37879394608302</c:v>
                </c:pt>
                <c:pt idx="7902">
                  <c:v>503.44250471610599</c:v>
                </c:pt>
                <c:pt idx="7903">
                  <c:v>503.50621548612799</c:v>
                </c:pt>
                <c:pt idx="7904">
                  <c:v>503.56992625614998</c:v>
                </c:pt>
                <c:pt idx="7905">
                  <c:v>503.63363702617198</c:v>
                </c:pt>
                <c:pt idx="7906">
                  <c:v>503.697347796195</c:v>
                </c:pt>
                <c:pt idx="7907">
                  <c:v>503.761058566217</c:v>
                </c:pt>
                <c:pt idx="7908">
                  <c:v>503.824769336239</c:v>
                </c:pt>
                <c:pt idx="7909">
                  <c:v>503.88848010626202</c:v>
                </c:pt>
                <c:pt idx="7910">
                  <c:v>503.95219087628402</c:v>
                </c:pt>
                <c:pt idx="7911">
                  <c:v>504.01590164630602</c:v>
                </c:pt>
                <c:pt idx="7912">
                  <c:v>504.07961241632802</c:v>
                </c:pt>
                <c:pt idx="7913">
                  <c:v>504.14332318635098</c:v>
                </c:pt>
                <c:pt idx="7914">
                  <c:v>504.20703395637298</c:v>
                </c:pt>
                <c:pt idx="7915">
                  <c:v>504.27074472639498</c:v>
                </c:pt>
                <c:pt idx="7916">
                  <c:v>504.334455496418</c:v>
                </c:pt>
                <c:pt idx="7917">
                  <c:v>504.39816626644</c:v>
                </c:pt>
                <c:pt idx="7918">
                  <c:v>504.461877036462</c:v>
                </c:pt>
                <c:pt idx="7919">
                  <c:v>504.525587806484</c:v>
                </c:pt>
                <c:pt idx="7920">
                  <c:v>504.58929857650702</c:v>
                </c:pt>
                <c:pt idx="7921">
                  <c:v>504.65300934652902</c:v>
                </c:pt>
                <c:pt idx="7922">
                  <c:v>504.71672011655102</c:v>
                </c:pt>
                <c:pt idx="7923">
                  <c:v>504.78043088657301</c:v>
                </c:pt>
                <c:pt idx="7924">
                  <c:v>504.84414165659598</c:v>
                </c:pt>
                <c:pt idx="7925">
                  <c:v>504.90785242661798</c:v>
                </c:pt>
                <c:pt idx="7926">
                  <c:v>504.97156319663998</c:v>
                </c:pt>
                <c:pt idx="7927">
                  <c:v>505.035273966663</c:v>
                </c:pt>
                <c:pt idx="7928">
                  <c:v>505.098984736685</c:v>
                </c:pt>
                <c:pt idx="7929">
                  <c:v>505.162695506707</c:v>
                </c:pt>
                <c:pt idx="7930">
                  <c:v>505.22640627672899</c:v>
                </c:pt>
                <c:pt idx="7931">
                  <c:v>505.29011704675202</c:v>
                </c:pt>
                <c:pt idx="7932">
                  <c:v>505.35382781677401</c:v>
                </c:pt>
                <c:pt idx="7933">
                  <c:v>505.41753858679601</c:v>
                </c:pt>
                <c:pt idx="7934">
                  <c:v>505.48124935681898</c:v>
                </c:pt>
                <c:pt idx="7935">
                  <c:v>505.54496012684098</c:v>
                </c:pt>
                <c:pt idx="7936">
                  <c:v>505.60867089686298</c:v>
                </c:pt>
                <c:pt idx="7937">
                  <c:v>505.67238166688497</c:v>
                </c:pt>
                <c:pt idx="7938">
                  <c:v>505.736092436908</c:v>
                </c:pt>
                <c:pt idx="7939">
                  <c:v>505.79980320692999</c:v>
                </c:pt>
                <c:pt idx="7940">
                  <c:v>505.86351397695199</c:v>
                </c:pt>
                <c:pt idx="7941">
                  <c:v>505.92722474697501</c:v>
                </c:pt>
                <c:pt idx="7942">
                  <c:v>505.99093551699701</c:v>
                </c:pt>
                <c:pt idx="7943">
                  <c:v>506.05464628701901</c:v>
                </c:pt>
                <c:pt idx="7944">
                  <c:v>506.11835705704101</c:v>
                </c:pt>
                <c:pt idx="7945">
                  <c:v>506.18206782706397</c:v>
                </c:pt>
                <c:pt idx="7946">
                  <c:v>506.24577859708597</c:v>
                </c:pt>
                <c:pt idx="7947">
                  <c:v>506.30948936710797</c:v>
                </c:pt>
                <c:pt idx="7948">
                  <c:v>506.37320013713099</c:v>
                </c:pt>
                <c:pt idx="7949">
                  <c:v>506.43691090715299</c:v>
                </c:pt>
                <c:pt idx="7950">
                  <c:v>506.50062167717499</c:v>
                </c:pt>
                <c:pt idx="7951">
                  <c:v>506.56433244719699</c:v>
                </c:pt>
                <c:pt idx="7952">
                  <c:v>506.62804321722001</c:v>
                </c:pt>
                <c:pt idx="7953">
                  <c:v>506.69175398724201</c:v>
                </c:pt>
                <c:pt idx="7954">
                  <c:v>506.75546475726401</c:v>
                </c:pt>
                <c:pt idx="7955">
                  <c:v>506.81917552728697</c:v>
                </c:pt>
                <c:pt idx="7956">
                  <c:v>506.88288629730903</c:v>
                </c:pt>
                <c:pt idx="7957">
                  <c:v>506.94659706733103</c:v>
                </c:pt>
                <c:pt idx="7958">
                  <c:v>507.01030783735303</c:v>
                </c:pt>
                <c:pt idx="7959">
                  <c:v>507.07401860737599</c:v>
                </c:pt>
                <c:pt idx="7960">
                  <c:v>507.13772937739799</c:v>
                </c:pt>
                <c:pt idx="7961">
                  <c:v>507.20144014741999</c:v>
                </c:pt>
                <c:pt idx="7962">
                  <c:v>507.26515091744301</c:v>
                </c:pt>
                <c:pt idx="7963">
                  <c:v>507.32886168746501</c:v>
                </c:pt>
                <c:pt idx="7964">
                  <c:v>507.39257245748701</c:v>
                </c:pt>
                <c:pt idx="7965">
                  <c:v>507.456283227509</c:v>
                </c:pt>
                <c:pt idx="7966">
                  <c:v>507.51999399753203</c:v>
                </c:pt>
                <c:pt idx="7967">
                  <c:v>507.58370476755402</c:v>
                </c:pt>
                <c:pt idx="7968">
                  <c:v>507.64741553757602</c:v>
                </c:pt>
                <c:pt idx="7969">
                  <c:v>507.71112630759899</c:v>
                </c:pt>
                <c:pt idx="7970">
                  <c:v>507.77483707762099</c:v>
                </c:pt>
                <c:pt idx="7971">
                  <c:v>507.83854784764299</c:v>
                </c:pt>
                <c:pt idx="7972">
                  <c:v>507.90225861766498</c:v>
                </c:pt>
                <c:pt idx="7973">
                  <c:v>507.96596938768801</c:v>
                </c:pt>
                <c:pt idx="7974">
                  <c:v>508.02968015771</c:v>
                </c:pt>
                <c:pt idx="7975">
                  <c:v>508.093390927732</c:v>
                </c:pt>
                <c:pt idx="7976">
                  <c:v>508.157101697754</c:v>
                </c:pt>
                <c:pt idx="7977">
                  <c:v>508.22081246777702</c:v>
                </c:pt>
                <c:pt idx="7978">
                  <c:v>508.28452323779902</c:v>
                </c:pt>
                <c:pt idx="7979">
                  <c:v>508.34823400782102</c:v>
                </c:pt>
                <c:pt idx="7980">
                  <c:v>508.41194477784398</c:v>
                </c:pt>
                <c:pt idx="7981">
                  <c:v>508.47565554786598</c:v>
                </c:pt>
                <c:pt idx="7982">
                  <c:v>508.53936631788798</c:v>
                </c:pt>
                <c:pt idx="7983">
                  <c:v>508.60307708790998</c:v>
                </c:pt>
                <c:pt idx="7984">
                  <c:v>508.666787857933</c:v>
                </c:pt>
                <c:pt idx="7985">
                  <c:v>508.730498627955</c:v>
                </c:pt>
                <c:pt idx="7986">
                  <c:v>508.794209397977</c:v>
                </c:pt>
                <c:pt idx="7987">
                  <c:v>508.85792016800002</c:v>
                </c:pt>
                <c:pt idx="7988">
                  <c:v>508.92163093802202</c:v>
                </c:pt>
                <c:pt idx="7989">
                  <c:v>508.98534170804402</c:v>
                </c:pt>
                <c:pt idx="7990">
                  <c:v>509.04905247806602</c:v>
                </c:pt>
                <c:pt idx="7991">
                  <c:v>509.11276324808898</c:v>
                </c:pt>
                <c:pt idx="7992">
                  <c:v>509.17647401811098</c:v>
                </c:pt>
                <c:pt idx="7993">
                  <c:v>509.24018478813298</c:v>
                </c:pt>
                <c:pt idx="7994">
                  <c:v>509.303895558156</c:v>
                </c:pt>
                <c:pt idx="7995">
                  <c:v>509.367606328178</c:v>
                </c:pt>
                <c:pt idx="7996">
                  <c:v>509.4313170982</c:v>
                </c:pt>
                <c:pt idx="7997">
                  <c:v>509.495027868222</c:v>
                </c:pt>
                <c:pt idx="7998">
                  <c:v>509.55873863824502</c:v>
                </c:pt>
                <c:pt idx="7999">
                  <c:v>509.62244940826702</c:v>
                </c:pt>
                <c:pt idx="8000">
                  <c:v>509.68616017828901</c:v>
                </c:pt>
                <c:pt idx="8001">
                  <c:v>509.74987094831198</c:v>
                </c:pt>
                <c:pt idx="8002">
                  <c:v>509.81358171833398</c:v>
                </c:pt>
                <c:pt idx="8003">
                  <c:v>509.87729248835598</c:v>
                </c:pt>
                <c:pt idx="8004">
                  <c:v>509.94100325837798</c:v>
                </c:pt>
                <c:pt idx="8005">
                  <c:v>510.004714028401</c:v>
                </c:pt>
                <c:pt idx="8006">
                  <c:v>510.068424798423</c:v>
                </c:pt>
                <c:pt idx="8007">
                  <c:v>510.13213556844499</c:v>
                </c:pt>
                <c:pt idx="8008">
                  <c:v>510.19584633846802</c:v>
                </c:pt>
                <c:pt idx="8009">
                  <c:v>510.25955710849001</c:v>
                </c:pt>
                <c:pt idx="8010">
                  <c:v>510.32326787851201</c:v>
                </c:pt>
                <c:pt idx="8011">
                  <c:v>510.38697864853401</c:v>
                </c:pt>
                <c:pt idx="8012">
                  <c:v>510.45068941855698</c:v>
                </c:pt>
                <c:pt idx="8013">
                  <c:v>510.51440018857897</c:v>
                </c:pt>
                <c:pt idx="8014">
                  <c:v>510.57811095860097</c:v>
                </c:pt>
                <c:pt idx="8015">
                  <c:v>510.641821728624</c:v>
                </c:pt>
                <c:pt idx="8016">
                  <c:v>510.70553249864599</c:v>
                </c:pt>
                <c:pt idx="8017">
                  <c:v>510.76924326866799</c:v>
                </c:pt>
                <c:pt idx="8018">
                  <c:v>510.83295403868999</c:v>
                </c:pt>
                <c:pt idx="8019">
                  <c:v>510.89666480871301</c:v>
                </c:pt>
                <c:pt idx="8020">
                  <c:v>510.96037557873501</c:v>
                </c:pt>
                <c:pt idx="8021">
                  <c:v>511.02408634875701</c:v>
                </c:pt>
                <c:pt idx="8022">
                  <c:v>511.08779711877901</c:v>
                </c:pt>
                <c:pt idx="8023">
                  <c:v>511.15150788880197</c:v>
                </c:pt>
                <c:pt idx="8024">
                  <c:v>511.21521865882403</c:v>
                </c:pt>
                <c:pt idx="8025">
                  <c:v>511.27892942884603</c:v>
                </c:pt>
                <c:pt idx="8026">
                  <c:v>511.34264019886899</c:v>
                </c:pt>
                <c:pt idx="8027">
                  <c:v>511.40635096889099</c:v>
                </c:pt>
                <c:pt idx="8028">
                  <c:v>511.47006173891299</c:v>
                </c:pt>
                <c:pt idx="8029">
                  <c:v>511.53377250893499</c:v>
                </c:pt>
                <c:pt idx="8030">
                  <c:v>511.59748327895801</c:v>
                </c:pt>
                <c:pt idx="8031">
                  <c:v>511.66119404898001</c:v>
                </c:pt>
                <c:pt idx="8032">
                  <c:v>511.72490481900201</c:v>
                </c:pt>
                <c:pt idx="8033">
                  <c:v>511.78861558902503</c:v>
                </c:pt>
                <c:pt idx="8034">
                  <c:v>511.85232635904703</c:v>
                </c:pt>
                <c:pt idx="8035">
                  <c:v>511.91603712906903</c:v>
                </c:pt>
                <c:pt idx="8036">
                  <c:v>511.97974789909102</c:v>
                </c:pt>
                <c:pt idx="8037">
                  <c:v>512.04345866911399</c:v>
                </c:pt>
                <c:pt idx="8038">
                  <c:v>512.10716943913599</c:v>
                </c:pt>
                <c:pt idx="8039">
                  <c:v>512.17088020915799</c:v>
                </c:pt>
                <c:pt idx="8040">
                  <c:v>512.23459097918101</c:v>
                </c:pt>
                <c:pt idx="8041">
                  <c:v>512.29830174920301</c:v>
                </c:pt>
                <c:pt idx="8042">
                  <c:v>512.36201251922603</c:v>
                </c:pt>
                <c:pt idx="8043">
                  <c:v>512.42572328924803</c:v>
                </c:pt>
                <c:pt idx="8044">
                  <c:v>512.48943405927002</c:v>
                </c:pt>
                <c:pt idx="8045">
                  <c:v>512.55314482929305</c:v>
                </c:pt>
                <c:pt idx="8046">
                  <c:v>512.61685559931504</c:v>
                </c:pt>
                <c:pt idx="8047">
                  <c:v>512.68056636933704</c:v>
                </c:pt>
                <c:pt idx="8048">
                  <c:v>512.74427713935995</c:v>
                </c:pt>
                <c:pt idx="8049">
                  <c:v>512.80798790938195</c:v>
                </c:pt>
                <c:pt idx="8050">
                  <c:v>512.87169867940395</c:v>
                </c:pt>
                <c:pt idx="8051">
                  <c:v>512.93540944942697</c:v>
                </c:pt>
                <c:pt idx="8052">
                  <c:v>512.99912021944897</c:v>
                </c:pt>
                <c:pt idx="8053">
                  <c:v>513.06283098947097</c:v>
                </c:pt>
                <c:pt idx="8054">
                  <c:v>513.12654175949399</c:v>
                </c:pt>
                <c:pt idx="8055">
                  <c:v>513.19025252951599</c:v>
                </c:pt>
                <c:pt idx="8056">
                  <c:v>513.25396329953799</c:v>
                </c:pt>
                <c:pt idx="8057">
                  <c:v>513.31767406956101</c:v>
                </c:pt>
                <c:pt idx="8058">
                  <c:v>513.38138483958301</c:v>
                </c:pt>
                <c:pt idx="8059">
                  <c:v>513.445095609605</c:v>
                </c:pt>
                <c:pt idx="8060">
                  <c:v>513.50880637962803</c:v>
                </c:pt>
                <c:pt idx="8061">
                  <c:v>513.57251714965003</c:v>
                </c:pt>
                <c:pt idx="8062">
                  <c:v>513.63622791967202</c:v>
                </c:pt>
                <c:pt idx="8063">
                  <c:v>513.69993868969505</c:v>
                </c:pt>
                <c:pt idx="8064">
                  <c:v>513.76364945971704</c:v>
                </c:pt>
                <c:pt idx="8065">
                  <c:v>513.82736022973904</c:v>
                </c:pt>
                <c:pt idx="8066">
                  <c:v>513.89107099976195</c:v>
                </c:pt>
                <c:pt idx="8067">
                  <c:v>513.95478176978395</c:v>
                </c:pt>
                <c:pt idx="8068">
                  <c:v>514.01849253980595</c:v>
                </c:pt>
                <c:pt idx="8069">
                  <c:v>514.08220330982897</c:v>
                </c:pt>
                <c:pt idx="8070">
                  <c:v>514.14591407985097</c:v>
                </c:pt>
                <c:pt idx="8071">
                  <c:v>514.20962484987297</c:v>
                </c:pt>
                <c:pt idx="8072">
                  <c:v>514.27333561989599</c:v>
                </c:pt>
                <c:pt idx="8073">
                  <c:v>514.33704638991799</c:v>
                </c:pt>
                <c:pt idx="8074">
                  <c:v>514.40075715993999</c:v>
                </c:pt>
                <c:pt idx="8075">
                  <c:v>514.46446792996301</c:v>
                </c:pt>
                <c:pt idx="8076">
                  <c:v>514.52817869998501</c:v>
                </c:pt>
                <c:pt idx="8077">
                  <c:v>514.591889470007</c:v>
                </c:pt>
                <c:pt idx="8078">
                  <c:v>514.65560024003003</c:v>
                </c:pt>
                <c:pt idx="8079">
                  <c:v>514.71931101005202</c:v>
                </c:pt>
                <c:pt idx="8080">
                  <c:v>514.78302178007402</c:v>
                </c:pt>
                <c:pt idx="8081">
                  <c:v>514.84673255009704</c:v>
                </c:pt>
                <c:pt idx="8082">
                  <c:v>514.91044332011904</c:v>
                </c:pt>
                <c:pt idx="8083">
                  <c:v>514.97415409014104</c:v>
                </c:pt>
                <c:pt idx="8084">
                  <c:v>515.03786486016395</c:v>
                </c:pt>
                <c:pt idx="8085">
                  <c:v>515.10157563018595</c:v>
                </c:pt>
                <c:pt idx="8086">
                  <c:v>515.16528640020795</c:v>
                </c:pt>
                <c:pt idx="8087">
                  <c:v>515.22899717023097</c:v>
                </c:pt>
                <c:pt idx="8088">
                  <c:v>515.29270794025297</c:v>
                </c:pt>
                <c:pt idx="8089">
                  <c:v>515.35641871027497</c:v>
                </c:pt>
                <c:pt idx="8090">
                  <c:v>515.42012948029799</c:v>
                </c:pt>
                <c:pt idx="8091">
                  <c:v>515.48384025031999</c:v>
                </c:pt>
                <c:pt idx="8092">
                  <c:v>515.54755102034198</c:v>
                </c:pt>
                <c:pt idx="8093">
                  <c:v>515.61126179036501</c:v>
                </c:pt>
                <c:pt idx="8094">
                  <c:v>515.674972560387</c:v>
                </c:pt>
                <c:pt idx="8095">
                  <c:v>515.73868333041003</c:v>
                </c:pt>
                <c:pt idx="8096">
                  <c:v>515.80239410043202</c:v>
                </c:pt>
                <c:pt idx="8097">
                  <c:v>515.86610487045402</c:v>
                </c:pt>
                <c:pt idx="8098">
                  <c:v>515.92981564047705</c:v>
                </c:pt>
                <c:pt idx="8099">
                  <c:v>515.99352641049904</c:v>
                </c:pt>
                <c:pt idx="8100">
                  <c:v>516.05723718052104</c:v>
                </c:pt>
                <c:pt idx="8101">
                  <c:v>516.12094795054395</c:v>
                </c:pt>
                <c:pt idx="8102">
                  <c:v>516.18465872056595</c:v>
                </c:pt>
                <c:pt idx="8103">
                  <c:v>516.24836949058795</c:v>
                </c:pt>
                <c:pt idx="8104">
                  <c:v>516.31208026061097</c:v>
                </c:pt>
                <c:pt idx="8105">
                  <c:v>516.37579103063297</c:v>
                </c:pt>
                <c:pt idx="8106">
                  <c:v>516.43950180065497</c:v>
                </c:pt>
                <c:pt idx="8107">
                  <c:v>516.50321257067799</c:v>
                </c:pt>
                <c:pt idx="8108">
                  <c:v>516.56692334069999</c:v>
                </c:pt>
                <c:pt idx="8109">
                  <c:v>516.63063411072199</c:v>
                </c:pt>
                <c:pt idx="8110">
                  <c:v>516.69434488074501</c:v>
                </c:pt>
                <c:pt idx="8111">
                  <c:v>516.75805565076701</c:v>
                </c:pt>
                <c:pt idx="8112">
                  <c:v>516.821766420789</c:v>
                </c:pt>
                <c:pt idx="8113">
                  <c:v>516.88547719081203</c:v>
                </c:pt>
                <c:pt idx="8114">
                  <c:v>516.94918796083402</c:v>
                </c:pt>
                <c:pt idx="8115">
                  <c:v>517.01289873085602</c:v>
                </c:pt>
                <c:pt idx="8116">
                  <c:v>517.07660950087904</c:v>
                </c:pt>
                <c:pt idx="8117">
                  <c:v>517.14032027090104</c:v>
                </c:pt>
                <c:pt idx="8118">
                  <c:v>517.20403104092304</c:v>
                </c:pt>
                <c:pt idx="8119">
                  <c:v>517.26774181094595</c:v>
                </c:pt>
                <c:pt idx="8120">
                  <c:v>517.33145258096795</c:v>
                </c:pt>
                <c:pt idx="8121">
                  <c:v>517.39516335098995</c:v>
                </c:pt>
                <c:pt idx="8122">
                  <c:v>517.45887412101297</c:v>
                </c:pt>
                <c:pt idx="8123">
                  <c:v>517.52258489103497</c:v>
                </c:pt>
                <c:pt idx="8124">
                  <c:v>517.58629566105697</c:v>
                </c:pt>
                <c:pt idx="8125">
                  <c:v>517.65000643107999</c:v>
                </c:pt>
                <c:pt idx="8126">
                  <c:v>517.71371720110199</c:v>
                </c:pt>
                <c:pt idx="8127">
                  <c:v>517.77742797112398</c:v>
                </c:pt>
                <c:pt idx="8128">
                  <c:v>517.84113874114701</c:v>
                </c:pt>
                <c:pt idx="8129">
                  <c:v>517.904849511169</c:v>
                </c:pt>
                <c:pt idx="8130">
                  <c:v>517.968560281191</c:v>
                </c:pt>
                <c:pt idx="8131">
                  <c:v>518.03227105121402</c:v>
                </c:pt>
                <c:pt idx="8132">
                  <c:v>518.09598182123602</c:v>
                </c:pt>
                <c:pt idx="8133">
                  <c:v>518.15969259125802</c:v>
                </c:pt>
                <c:pt idx="8134">
                  <c:v>518.22340336128104</c:v>
                </c:pt>
                <c:pt idx="8135">
                  <c:v>518.28711413130304</c:v>
                </c:pt>
                <c:pt idx="8136">
                  <c:v>518.35082490132504</c:v>
                </c:pt>
                <c:pt idx="8137">
                  <c:v>518.41453567134795</c:v>
                </c:pt>
                <c:pt idx="8138">
                  <c:v>518.47824644136995</c:v>
                </c:pt>
                <c:pt idx="8139">
                  <c:v>518.54195721139195</c:v>
                </c:pt>
                <c:pt idx="8140">
                  <c:v>518.60566798141497</c:v>
                </c:pt>
                <c:pt idx="8141">
                  <c:v>518.66937875143697</c:v>
                </c:pt>
                <c:pt idx="8142">
                  <c:v>518.73308952145896</c:v>
                </c:pt>
                <c:pt idx="8143">
                  <c:v>518.79680029148199</c:v>
                </c:pt>
                <c:pt idx="8144">
                  <c:v>518.86051106150398</c:v>
                </c:pt>
                <c:pt idx="8145">
                  <c:v>518.92422183152598</c:v>
                </c:pt>
                <c:pt idx="8146">
                  <c:v>518.98793260154901</c:v>
                </c:pt>
                <c:pt idx="8147">
                  <c:v>519.051643371571</c:v>
                </c:pt>
                <c:pt idx="8148">
                  <c:v>519.11535414159403</c:v>
                </c:pt>
                <c:pt idx="8149">
                  <c:v>519.17906491161602</c:v>
                </c:pt>
                <c:pt idx="8150">
                  <c:v>519.24277568163802</c:v>
                </c:pt>
                <c:pt idx="8151">
                  <c:v>519.30648645166104</c:v>
                </c:pt>
                <c:pt idx="8152">
                  <c:v>519.37019722168304</c:v>
                </c:pt>
                <c:pt idx="8153">
                  <c:v>519.43390799170504</c:v>
                </c:pt>
                <c:pt idx="8154">
                  <c:v>519.49761876172795</c:v>
                </c:pt>
                <c:pt idx="8155">
                  <c:v>519.56132953174995</c:v>
                </c:pt>
                <c:pt idx="8156">
                  <c:v>519.62504030177195</c:v>
                </c:pt>
                <c:pt idx="8157">
                  <c:v>519.68875107179497</c:v>
                </c:pt>
                <c:pt idx="8158">
                  <c:v>519.75246184181697</c:v>
                </c:pt>
                <c:pt idx="8159">
                  <c:v>519.81617261183897</c:v>
                </c:pt>
                <c:pt idx="8160">
                  <c:v>519.87988338186199</c:v>
                </c:pt>
                <c:pt idx="8161">
                  <c:v>519.94359415188399</c:v>
                </c:pt>
                <c:pt idx="8162">
                  <c:v>520.00730492190598</c:v>
                </c:pt>
                <c:pt idx="8163">
                  <c:v>520.07101569192901</c:v>
                </c:pt>
                <c:pt idx="8164">
                  <c:v>520.134726461951</c:v>
                </c:pt>
                <c:pt idx="8165">
                  <c:v>520.198437231973</c:v>
                </c:pt>
                <c:pt idx="8166">
                  <c:v>520.26214800199602</c:v>
                </c:pt>
                <c:pt idx="8167">
                  <c:v>520.32585877201802</c:v>
                </c:pt>
                <c:pt idx="8168">
                  <c:v>520.38956954204002</c:v>
                </c:pt>
                <c:pt idx="8169">
                  <c:v>520.45328031206304</c:v>
                </c:pt>
                <c:pt idx="8170">
                  <c:v>520.51699108208504</c:v>
                </c:pt>
                <c:pt idx="8171">
                  <c:v>520.58070185210704</c:v>
                </c:pt>
                <c:pt idx="8172">
                  <c:v>520.64441262212995</c:v>
                </c:pt>
                <c:pt idx="8173">
                  <c:v>520.70812339215195</c:v>
                </c:pt>
                <c:pt idx="8174">
                  <c:v>520.77183416217395</c:v>
                </c:pt>
                <c:pt idx="8175">
                  <c:v>520.83554493219697</c:v>
                </c:pt>
                <c:pt idx="8176">
                  <c:v>520.89925570221897</c:v>
                </c:pt>
                <c:pt idx="8177">
                  <c:v>520.96296647224096</c:v>
                </c:pt>
                <c:pt idx="8178">
                  <c:v>521.02667724226399</c:v>
                </c:pt>
                <c:pt idx="8179">
                  <c:v>521.09038801228598</c:v>
                </c:pt>
                <c:pt idx="8180">
                  <c:v>521.15409878230798</c:v>
                </c:pt>
                <c:pt idx="8181">
                  <c:v>521.217809552331</c:v>
                </c:pt>
                <c:pt idx="8182">
                  <c:v>521.281520322353</c:v>
                </c:pt>
                <c:pt idx="8183">
                  <c:v>521.345231092375</c:v>
                </c:pt>
                <c:pt idx="8184">
                  <c:v>521.40894186239802</c:v>
                </c:pt>
                <c:pt idx="8185">
                  <c:v>521.47265263242002</c:v>
                </c:pt>
                <c:pt idx="8186">
                  <c:v>521.53636340244202</c:v>
                </c:pt>
                <c:pt idx="8187">
                  <c:v>521.60007417246504</c:v>
                </c:pt>
                <c:pt idx="8188">
                  <c:v>521.66378494248704</c:v>
                </c:pt>
                <c:pt idx="8189">
                  <c:v>521.72749571250904</c:v>
                </c:pt>
                <c:pt idx="8190">
                  <c:v>521.79120648253195</c:v>
                </c:pt>
                <c:pt idx="8191">
                  <c:v>521.85491725255395</c:v>
                </c:pt>
                <c:pt idx="8192">
                  <c:v>521.91862802257594</c:v>
                </c:pt>
                <c:pt idx="8193">
                  <c:v>521.98233879259897</c:v>
                </c:pt>
                <c:pt idx="8194">
                  <c:v>522.04604956262096</c:v>
                </c:pt>
                <c:pt idx="8195">
                  <c:v>522.10976033264296</c:v>
                </c:pt>
                <c:pt idx="8196">
                  <c:v>522.17347110266599</c:v>
                </c:pt>
                <c:pt idx="8197">
                  <c:v>522.23718187268798</c:v>
                </c:pt>
                <c:pt idx="8198">
                  <c:v>522.30089264270998</c:v>
                </c:pt>
                <c:pt idx="8199">
                  <c:v>522.364603412733</c:v>
                </c:pt>
                <c:pt idx="8200">
                  <c:v>522.428314182755</c:v>
                </c:pt>
                <c:pt idx="8201">
                  <c:v>522.49202495277802</c:v>
                </c:pt>
                <c:pt idx="8202">
                  <c:v>522.55573572280002</c:v>
                </c:pt>
                <c:pt idx="8203">
                  <c:v>522.61944649282202</c:v>
                </c:pt>
                <c:pt idx="8204">
                  <c:v>522.68315726284504</c:v>
                </c:pt>
                <c:pt idx="8205">
                  <c:v>522.74686803286704</c:v>
                </c:pt>
                <c:pt idx="8206">
                  <c:v>522.81057880288904</c:v>
                </c:pt>
                <c:pt idx="8207">
                  <c:v>522.87428957291195</c:v>
                </c:pt>
                <c:pt idx="8208">
                  <c:v>522.93800034293395</c:v>
                </c:pt>
                <c:pt idx="8209">
                  <c:v>523.00171111295595</c:v>
                </c:pt>
                <c:pt idx="8210">
                  <c:v>523.06542188297897</c:v>
                </c:pt>
                <c:pt idx="8211">
                  <c:v>523.12913265300097</c:v>
                </c:pt>
                <c:pt idx="8212">
                  <c:v>523.19284342302296</c:v>
                </c:pt>
                <c:pt idx="8213">
                  <c:v>523.25655419304599</c:v>
                </c:pt>
                <c:pt idx="8214">
                  <c:v>523.32026496306798</c:v>
                </c:pt>
                <c:pt idx="8215">
                  <c:v>523.38397573308998</c:v>
                </c:pt>
                <c:pt idx="8216">
                  <c:v>523.447686503113</c:v>
                </c:pt>
                <c:pt idx="8217">
                  <c:v>523.511397273135</c:v>
                </c:pt>
                <c:pt idx="8218">
                  <c:v>523.575108043157</c:v>
                </c:pt>
                <c:pt idx="8219">
                  <c:v>523.63881881318002</c:v>
                </c:pt>
                <c:pt idx="8220">
                  <c:v>523.70252958320202</c:v>
                </c:pt>
                <c:pt idx="8221">
                  <c:v>523.76624035322402</c:v>
                </c:pt>
                <c:pt idx="8222">
                  <c:v>523.82995112324704</c:v>
                </c:pt>
                <c:pt idx="8223">
                  <c:v>523.89366189326904</c:v>
                </c:pt>
                <c:pt idx="8224">
                  <c:v>523.95737266329104</c:v>
                </c:pt>
                <c:pt idx="8225">
                  <c:v>524.02108343331395</c:v>
                </c:pt>
                <c:pt idx="8226">
                  <c:v>524.08479420333595</c:v>
                </c:pt>
                <c:pt idx="8227">
                  <c:v>524.14850497335794</c:v>
                </c:pt>
                <c:pt idx="8228">
                  <c:v>524.21221574338097</c:v>
                </c:pt>
                <c:pt idx="8229">
                  <c:v>524.27592651340296</c:v>
                </c:pt>
                <c:pt idx="8230">
                  <c:v>524.33963728342496</c:v>
                </c:pt>
                <c:pt idx="8231">
                  <c:v>524.40334805344798</c:v>
                </c:pt>
                <c:pt idx="8232">
                  <c:v>524.46705882346998</c:v>
                </c:pt>
                <c:pt idx="8233">
                  <c:v>524.53076959349198</c:v>
                </c:pt>
                <c:pt idx="8234">
                  <c:v>524.594480363515</c:v>
                </c:pt>
                <c:pt idx="8235">
                  <c:v>524.658191133537</c:v>
                </c:pt>
                <c:pt idx="8236">
                  <c:v>524.721901903559</c:v>
                </c:pt>
                <c:pt idx="8237">
                  <c:v>524.78561267358202</c:v>
                </c:pt>
                <c:pt idx="8238">
                  <c:v>524.84932344360402</c:v>
                </c:pt>
                <c:pt idx="8239">
                  <c:v>524.91303421362602</c:v>
                </c:pt>
                <c:pt idx="8240">
                  <c:v>524.97674498364904</c:v>
                </c:pt>
                <c:pt idx="8241">
                  <c:v>525.04045575367104</c:v>
                </c:pt>
                <c:pt idx="8242">
                  <c:v>525.10416652369304</c:v>
                </c:pt>
                <c:pt idx="8243">
                  <c:v>525.16787729371595</c:v>
                </c:pt>
                <c:pt idx="8244">
                  <c:v>525.23158806373795</c:v>
                </c:pt>
                <c:pt idx="8245">
                  <c:v>525.29529883375994</c:v>
                </c:pt>
                <c:pt idx="8246">
                  <c:v>525.35900960378297</c:v>
                </c:pt>
                <c:pt idx="8247">
                  <c:v>525.42272037380496</c:v>
                </c:pt>
                <c:pt idx="8248">
                  <c:v>525.48643114382696</c:v>
                </c:pt>
                <c:pt idx="8249">
                  <c:v>525.55014191384998</c:v>
                </c:pt>
                <c:pt idx="8250">
                  <c:v>525.61385268387198</c:v>
                </c:pt>
                <c:pt idx="8251">
                  <c:v>525.67756345389398</c:v>
                </c:pt>
                <c:pt idx="8252">
                  <c:v>525.741274223917</c:v>
                </c:pt>
                <c:pt idx="8253">
                  <c:v>525.804984993939</c:v>
                </c:pt>
                <c:pt idx="8254">
                  <c:v>525.86869576396202</c:v>
                </c:pt>
                <c:pt idx="8255">
                  <c:v>525.93240653398402</c:v>
                </c:pt>
                <c:pt idx="8256">
                  <c:v>525.99611730400602</c:v>
                </c:pt>
                <c:pt idx="8257">
                  <c:v>526.05982807402904</c:v>
                </c:pt>
                <c:pt idx="8258">
                  <c:v>526.12353884405104</c:v>
                </c:pt>
                <c:pt idx="8259">
                  <c:v>526.18724961407304</c:v>
                </c:pt>
                <c:pt idx="8260">
                  <c:v>526.25096038409595</c:v>
                </c:pt>
                <c:pt idx="8261">
                  <c:v>526.31467115411795</c:v>
                </c:pt>
                <c:pt idx="8262">
                  <c:v>526.37838192413994</c:v>
                </c:pt>
                <c:pt idx="8263">
                  <c:v>526.44209269416297</c:v>
                </c:pt>
                <c:pt idx="8264">
                  <c:v>526.50580346418496</c:v>
                </c:pt>
                <c:pt idx="8265">
                  <c:v>526.56951423420696</c:v>
                </c:pt>
                <c:pt idx="8266">
                  <c:v>526.63322500422998</c:v>
                </c:pt>
                <c:pt idx="8267">
                  <c:v>526.69693577425198</c:v>
                </c:pt>
                <c:pt idx="8268">
                  <c:v>526.76064654427398</c:v>
                </c:pt>
                <c:pt idx="8269">
                  <c:v>526.824357314297</c:v>
                </c:pt>
                <c:pt idx="8270">
                  <c:v>526.888068084319</c:v>
                </c:pt>
                <c:pt idx="8271">
                  <c:v>526.951778854341</c:v>
                </c:pt>
                <c:pt idx="8272">
                  <c:v>527.01548962436402</c:v>
                </c:pt>
                <c:pt idx="8273">
                  <c:v>527.07920039438602</c:v>
                </c:pt>
                <c:pt idx="8274">
                  <c:v>527.14291116440802</c:v>
                </c:pt>
                <c:pt idx="8275">
                  <c:v>527.20662193443104</c:v>
                </c:pt>
                <c:pt idx="8276">
                  <c:v>527.27033270445304</c:v>
                </c:pt>
                <c:pt idx="8277">
                  <c:v>527.33404347447504</c:v>
                </c:pt>
                <c:pt idx="8278">
                  <c:v>527.39775424449795</c:v>
                </c:pt>
                <c:pt idx="8279">
                  <c:v>527.46146501451994</c:v>
                </c:pt>
                <c:pt idx="8280">
                  <c:v>527.52517578454194</c:v>
                </c:pt>
                <c:pt idx="8281">
                  <c:v>527.58888655456497</c:v>
                </c:pt>
                <c:pt idx="8282">
                  <c:v>527.65259732458696</c:v>
                </c:pt>
                <c:pt idx="8283">
                  <c:v>527.71630809460896</c:v>
                </c:pt>
                <c:pt idx="8284">
                  <c:v>527.78001886463198</c:v>
                </c:pt>
                <c:pt idx="8285">
                  <c:v>527.84372963465398</c:v>
                </c:pt>
                <c:pt idx="8286">
                  <c:v>527.90744040467598</c:v>
                </c:pt>
                <c:pt idx="8287">
                  <c:v>527.971151174699</c:v>
                </c:pt>
                <c:pt idx="8288">
                  <c:v>528.034861944721</c:v>
                </c:pt>
                <c:pt idx="8289">
                  <c:v>528.098572714743</c:v>
                </c:pt>
                <c:pt idx="8290">
                  <c:v>528.16228348476602</c:v>
                </c:pt>
                <c:pt idx="8291">
                  <c:v>528.22599425478802</c:v>
                </c:pt>
                <c:pt idx="8292">
                  <c:v>528.28970502481002</c:v>
                </c:pt>
                <c:pt idx="8293">
                  <c:v>528.35341579483304</c:v>
                </c:pt>
                <c:pt idx="8294">
                  <c:v>528.41712656485504</c:v>
                </c:pt>
                <c:pt idx="8295">
                  <c:v>528.48083733487704</c:v>
                </c:pt>
                <c:pt idx="8296">
                  <c:v>528.54454810489995</c:v>
                </c:pt>
                <c:pt idx="8297">
                  <c:v>528.60825887492194</c:v>
                </c:pt>
                <c:pt idx="8298">
                  <c:v>528.67196964494406</c:v>
                </c:pt>
                <c:pt idx="8299">
                  <c:v>528.73568041496696</c:v>
                </c:pt>
                <c:pt idx="8300">
                  <c:v>528.79939118498896</c:v>
                </c:pt>
                <c:pt idx="8301">
                  <c:v>528.86310195501096</c:v>
                </c:pt>
                <c:pt idx="8302">
                  <c:v>528.92681272503398</c:v>
                </c:pt>
                <c:pt idx="8303">
                  <c:v>528.99052349505598</c:v>
                </c:pt>
                <c:pt idx="8304">
                  <c:v>529.05423426507798</c:v>
                </c:pt>
                <c:pt idx="8305">
                  <c:v>529.117945035101</c:v>
                </c:pt>
                <c:pt idx="8306">
                  <c:v>529.181655805123</c:v>
                </c:pt>
                <c:pt idx="8307">
                  <c:v>529.24536657514602</c:v>
                </c:pt>
                <c:pt idx="8308">
                  <c:v>529.30907734516802</c:v>
                </c:pt>
                <c:pt idx="8309">
                  <c:v>529.37278811519002</c:v>
                </c:pt>
                <c:pt idx="8310">
                  <c:v>529.43649888521304</c:v>
                </c:pt>
                <c:pt idx="8311">
                  <c:v>529.50020965523504</c:v>
                </c:pt>
                <c:pt idx="8312">
                  <c:v>529.56392042525704</c:v>
                </c:pt>
                <c:pt idx="8313">
                  <c:v>529.62763119527995</c:v>
                </c:pt>
                <c:pt idx="8314">
                  <c:v>529.69134196530194</c:v>
                </c:pt>
                <c:pt idx="8315">
                  <c:v>529.75505273532406</c:v>
                </c:pt>
                <c:pt idx="8316">
                  <c:v>529.81876350534696</c:v>
                </c:pt>
                <c:pt idx="8317">
                  <c:v>529.88247427536896</c:v>
                </c:pt>
                <c:pt idx="8318">
                  <c:v>529.94618504539096</c:v>
                </c:pt>
                <c:pt idx="8319">
                  <c:v>530.00989581541398</c:v>
                </c:pt>
                <c:pt idx="8320">
                  <c:v>530.07360658543598</c:v>
                </c:pt>
                <c:pt idx="8321">
                  <c:v>530.13731735545798</c:v>
                </c:pt>
                <c:pt idx="8322">
                  <c:v>530.201028125481</c:v>
                </c:pt>
                <c:pt idx="8323">
                  <c:v>530.264738895503</c:v>
                </c:pt>
                <c:pt idx="8324">
                  <c:v>530.328449665525</c:v>
                </c:pt>
                <c:pt idx="8325">
                  <c:v>530.39216043554802</c:v>
                </c:pt>
                <c:pt idx="8326">
                  <c:v>530.45587120557002</c:v>
                </c:pt>
                <c:pt idx="8327">
                  <c:v>530.51958197559202</c:v>
                </c:pt>
                <c:pt idx="8328">
                  <c:v>530.58329274561504</c:v>
                </c:pt>
                <c:pt idx="8329">
                  <c:v>530.64700351563704</c:v>
                </c:pt>
                <c:pt idx="8330">
                  <c:v>530.71071428565904</c:v>
                </c:pt>
                <c:pt idx="8331">
                  <c:v>530.77442505568195</c:v>
                </c:pt>
                <c:pt idx="8332">
                  <c:v>530.83813582570394</c:v>
                </c:pt>
                <c:pt idx="8333">
                  <c:v>530.90184659572606</c:v>
                </c:pt>
                <c:pt idx="8334">
                  <c:v>530.96555736574896</c:v>
                </c:pt>
                <c:pt idx="8335">
                  <c:v>531.02926813577096</c:v>
                </c:pt>
                <c:pt idx="8336">
                  <c:v>531.09297890579296</c:v>
                </c:pt>
                <c:pt idx="8337">
                  <c:v>531.15668967581598</c:v>
                </c:pt>
                <c:pt idx="8338">
                  <c:v>531.22040044583798</c:v>
                </c:pt>
                <c:pt idx="8339">
                  <c:v>531.28411121585998</c:v>
                </c:pt>
                <c:pt idx="8340">
                  <c:v>531.347821985883</c:v>
                </c:pt>
                <c:pt idx="8341">
                  <c:v>531.411532755905</c:v>
                </c:pt>
                <c:pt idx="8342">
                  <c:v>531.475243525927</c:v>
                </c:pt>
                <c:pt idx="8343">
                  <c:v>531.53895429595002</c:v>
                </c:pt>
                <c:pt idx="8344">
                  <c:v>531.60266506597202</c:v>
                </c:pt>
                <c:pt idx="8345">
                  <c:v>531.66637583599402</c:v>
                </c:pt>
                <c:pt idx="8346">
                  <c:v>531.73008660601704</c:v>
                </c:pt>
                <c:pt idx="8347">
                  <c:v>531.79379737603904</c:v>
                </c:pt>
                <c:pt idx="8348">
                  <c:v>531.85750814606104</c:v>
                </c:pt>
                <c:pt idx="8349">
                  <c:v>531.92121891608394</c:v>
                </c:pt>
                <c:pt idx="8350">
                  <c:v>531.98492968610606</c:v>
                </c:pt>
                <c:pt idx="8351">
                  <c:v>532.04864045612806</c:v>
                </c:pt>
                <c:pt idx="8352">
                  <c:v>532.11235122615096</c:v>
                </c:pt>
                <c:pt idx="8353">
                  <c:v>532.17606199617296</c:v>
                </c:pt>
                <c:pt idx="8354">
                  <c:v>532.23977276619496</c:v>
                </c:pt>
                <c:pt idx="8355">
                  <c:v>532.30348353621798</c:v>
                </c:pt>
                <c:pt idx="8356">
                  <c:v>532.36719430623998</c:v>
                </c:pt>
                <c:pt idx="8357">
                  <c:v>532.43090507626198</c:v>
                </c:pt>
                <c:pt idx="8358">
                  <c:v>532.494615846285</c:v>
                </c:pt>
                <c:pt idx="8359">
                  <c:v>532.558326616307</c:v>
                </c:pt>
                <c:pt idx="8360">
                  <c:v>532.62203738633002</c:v>
                </c:pt>
                <c:pt idx="8361">
                  <c:v>532.68574815635202</c:v>
                </c:pt>
                <c:pt idx="8362">
                  <c:v>532.74945892637402</c:v>
                </c:pt>
                <c:pt idx="8363">
                  <c:v>532.81316969639704</c:v>
                </c:pt>
                <c:pt idx="8364">
                  <c:v>532.87688046641904</c:v>
                </c:pt>
                <c:pt idx="8365">
                  <c:v>532.94059123644104</c:v>
                </c:pt>
                <c:pt idx="8366">
                  <c:v>533.00430200646394</c:v>
                </c:pt>
                <c:pt idx="8367">
                  <c:v>533.06801277648594</c:v>
                </c:pt>
                <c:pt idx="8368">
                  <c:v>533.13172354650806</c:v>
                </c:pt>
                <c:pt idx="8369">
                  <c:v>533.19543431653096</c:v>
                </c:pt>
                <c:pt idx="8370">
                  <c:v>533.25914508655296</c:v>
                </c:pt>
                <c:pt idx="8371">
                  <c:v>533.32285585657496</c:v>
                </c:pt>
                <c:pt idx="8372">
                  <c:v>533.38656662659798</c:v>
                </c:pt>
                <c:pt idx="8373">
                  <c:v>533.45027739661998</c:v>
                </c:pt>
                <c:pt idx="8374">
                  <c:v>533.51398816664198</c:v>
                </c:pt>
                <c:pt idx="8375">
                  <c:v>533.577698936665</c:v>
                </c:pt>
                <c:pt idx="8376">
                  <c:v>533.641409706687</c:v>
                </c:pt>
                <c:pt idx="8377">
                  <c:v>533.705120476709</c:v>
                </c:pt>
                <c:pt idx="8378">
                  <c:v>533.76883124673202</c:v>
                </c:pt>
                <c:pt idx="8379">
                  <c:v>533.83254201675402</c:v>
                </c:pt>
                <c:pt idx="8380">
                  <c:v>533.89625278677602</c:v>
                </c:pt>
                <c:pt idx="8381">
                  <c:v>533.95996355679904</c:v>
                </c:pt>
                <c:pt idx="8382">
                  <c:v>534.02367432682104</c:v>
                </c:pt>
                <c:pt idx="8383">
                  <c:v>534.08738509684304</c:v>
                </c:pt>
                <c:pt idx="8384">
                  <c:v>534.15109586686594</c:v>
                </c:pt>
                <c:pt idx="8385">
                  <c:v>534.21480663688806</c:v>
                </c:pt>
                <c:pt idx="8386">
                  <c:v>534.27851740691005</c:v>
                </c:pt>
                <c:pt idx="8387">
                  <c:v>534.34222817693296</c:v>
                </c:pt>
                <c:pt idx="8388">
                  <c:v>534.40593894695496</c:v>
                </c:pt>
                <c:pt idx="8389">
                  <c:v>534.46964971697696</c:v>
                </c:pt>
                <c:pt idx="8390">
                  <c:v>534.53336048699998</c:v>
                </c:pt>
                <c:pt idx="8391">
                  <c:v>534.59707125702198</c:v>
                </c:pt>
                <c:pt idx="8392">
                  <c:v>534.66078202704398</c:v>
                </c:pt>
                <c:pt idx="8393">
                  <c:v>534.724492797067</c:v>
                </c:pt>
                <c:pt idx="8394">
                  <c:v>534.788203567089</c:v>
                </c:pt>
                <c:pt idx="8395">
                  <c:v>534.851914337111</c:v>
                </c:pt>
                <c:pt idx="8396">
                  <c:v>534.91562510713402</c:v>
                </c:pt>
                <c:pt idx="8397">
                  <c:v>534.97933587715602</c:v>
                </c:pt>
                <c:pt idx="8398">
                  <c:v>535.04304664717802</c:v>
                </c:pt>
                <c:pt idx="8399">
                  <c:v>535.10675741720104</c:v>
                </c:pt>
                <c:pt idx="8400">
                  <c:v>535.17046818722304</c:v>
                </c:pt>
                <c:pt idx="8401">
                  <c:v>535.23417895724504</c:v>
                </c:pt>
                <c:pt idx="8402">
                  <c:v>535.29788972726794</c:v>
                </c:pt>
                <c:pt idx="8403">
                  <c:v>535.36160049729006</c:v>
                </c:pt>
                <c:pt idx="8404">
                  <c:v>535.42531126731205</c:v>
                </c:pt>
                <c:pt idx="8405">
                  <c:v>535.48902203733496</c:v>
                </c:pt>
                <c:pt idx="8406">
                  <c:v>535.55273280735696</c:v>
                </c:pt>
                <c:pt idx="8407">
                  <c:v>535.61644357737896</c:v>
                </c:pt>
                <c:pt idx="8408">
                  <c:v>535.68015434740198</c:v>
                </c:pt>
                <c:pt idx="8409">
                  <c:v>535.74386511742398</c:v>
                </c:pt>
                <c:pt idx="8410">
                  <c:v>535.80757588744598</c:v>
                </c:pt>
                <c:pt idx="8411">
                  <c:v>535.871286657469</c:v>
                </c:pt>
                <c:pt idx="8412">
                  <c:v>535.934997427491</c:v>
                </c:pt>
                <c:pt idx="8413">
                  <c:v>535.99870819751402</c:v>
                </c:pt>
                <c:pt idx="8414">
                  <c:v>536.06241896753602</c:v>
                </c:pt>
                <c:pt idx="8415">
                  <c:v>536.12612973755802</c:v>
                </c:pt>
                <c:pt idx="8416">
                  <c:v>536.18984050758104</c:v>
                </c:pt>
                <c:pt idx="8417">
                  <c:v>536.25355127760304</c:v>
                </c:pt>
                <c:pt idx="8418">
                  <c:v>536.31726204762504</c:v>
                </c:pt>
                <c:pt idx="8419">
                  <c:v>536.38097281764794</c:v>
                </c:pt>
                <c:pt idx="8420">
                  <c:v>536.44468358767006</c:v>
                </c:pt>
                <c:pt idx="8421">
                  <c:v>536.50839435769205</c:v>
                </c:pt>
                <c:pt idx="8422">
                  <c:v>536.57210512771496</c:v>
                </c:pt>
                <c:pt idx="8423">
                  <c:v>536.63581589773696</c:v>
                </c:pt>
                <c:pt idx="8424">
                  <c:v>536.69952666775896</c:v>
                </c:pt>
                <c:pt idx="8425">
                  <c:v>536.76323743778198</c:v>
                </c:pt>
                <c:pt idx="8426">
                  <c:v>536.82694820780398</c:v>
                </c:pt>
                <c:pt idx="8427">
                  <c:v>536.89065897782598</c:v>
                </c:pt>
                <c:pt idx="8428">
                  <c:v>536.954369747849</c:v>
                </c:pt>
                <c:pt idx="8429">
                  <c:v>537.018080517871</c:v>
                </c:pt>
                <c:pt idx="8430">
                  <c:v>537.081791287893</c:v>
                </c:pt>
                <c:pt idx="8431">
                  <c:v>537.14550205791602</c:v>
                </c:pt>
                <c:pt idx="8432">
                  <c:v>537.20921282793802</c:v>
                </c:pt>
                <c:pt idx="8433">
                  <c:v>537.27292359796002</c:v>
                </c:pt>
                <c:pt idx="8434">
                  <c:v>537.33663436798304</c:v>
                </c:pt>
                <c:pt idx="8435">
                  <c:v>537.40034513800504</c:v>
                </c:pt>
                <c:pt idx="8436">
                  <c:v>537.46405590802704</c:v>
                </c:pt>
                <c:pt idx="8437">
                  <c:v>537.52776667805006</c:v>
                </c:pt>
                <c:pt idx="8438">
                  <c:v>537.59147744807206</c:v>
                </c:pt>
                <c:pt idx="8439">
                  <c:v>537.65518821809405</c:v>
                </c:pt>
                <c:pt idx="8440">
                  <c:v>537.71889898811696</c:v>
                </c:pt>
                <c:pt idx="8441">
                  <c:v>537.78260975813896</c:v>
                </c:pt>
                <c:pt idx="8442">
                  <c:v>537.84632052816096</c:v>
                </c:pt>
                <c:pt idx="8443">
                  <c:v>537.91003129818398</c:v>
                </c:pt>
                <c:pt idx="8444">
                  <c:v>537.97374206820598</c:v>
                </c:pt>
                <c:pt idx="8445">
                  <c:v>538.03745283822798</c:v>
                </c:pt>
                <c:pt idx="8446">
                  <c:v>538.101163608251</c:v>
                </c:pt>
                <c:pt idx="8447">
                  <c:v>538.164874378273</c:v>
                </c:pt>
                <c:pt idx="8448">
                  <c:v>538.228585148295</c:v>
                </c:pt>
                <c:pt idx="8449">
                  <c:v>538.29229591831802</c:v>
                </c:pt>
                <c:pt idx="8450">
                  <c:v>538.35600668834002</c:v>
                </c:pt>
                <c:pt idx="8451">
                  <c:v>538.41971745836202</c:v>
                </c:pt>
                <c:pt idx="8452">
                  <c:v>538.48342822838504</c:v>
                </c:pt>
                <c:pt idx="8453">
                  <c:v>538.54713899840704</c:v>
                </c:pt>
                <c:pt idx="8454">
                  <c:v>538.61084976842903</c:v>
                </c:pt>
                <c:pt idx="8455">
                  <c:v>538.67456053845206</c:v>
                </c:pt>
                <c:pt idx="8456">
                  <c:v>538.73827130847405</c:v>
                </c:pt>
                <c:pt idx="8457">
                  <c:v>538.80198207849605</c:v>
                </c:pt>
                <c:pt idx="8458">
                  <c:v>538.86569284851896</c:v>
                </c:pt>
                <c:pt idx="8459">
                  <c:v>538.92940361854096</c:v>
                </c:pt>
                <c:pt idx="8460">
                  <c:v>538.99311438856296</c:v>
                </c:pt>
                <c:pt idx="8461">
                  <c:v>539.05682515858598</c:v>
                </c:pt>
                <c:pt idx="8462">
                  <c:v>539.12053592860798</c:v>
                </c:pt>
                <c:pt idx="8463">
                  <c:v>539.18424669862998</c:v>
                </c:pt>
                <c:pt idx="8464">
                  <c:v>539.247957468653</c:v>
                </c:pt>
                <c:pt idx="8465">
                  <c:v>539.311668238675</c:v>
                </c:pt>
                <c:pt idx="8466">
                  <c:v>539.37537900869802</c:v>
                </c:pt>
                <c:pt idx="8467">
                  <c:v>539.43908977872002</c:v>
                </c:pt>
                <c:pt idx="8468">
                  <c:v>539.50280054874202</c:v>
                </c:pt>
                <c:pt idx="8469">
                  <c:v>539.56651131876504</c:v>
                </c:pt>
                <c:pt idx="8470">
                  <c:v>539.63022208878704</c:v>
                </c:pt>
                <c:pt idx="8471">
                  <c:v>539.69393285880903</c:v>
                </c:pt>
                <c:pt idx="8472">
                  <c:v>539.75764362883206</c:v>
                </c:pt>
                <c:pt idx="8473">
                  <c:v>539.82135439885406</c:v>
                </c:pt>
                <c:pt idx="8474">
                  <c:v>539.88506516887605</c:v>
                </c:pt>
                <c:pt idx="8475">
                  <c:v>539.94877593889896</c:v>
                </c:pt>
                <c:pt idx="8476">
                  <c:v>540.01248670892096</c:v>
                </c:pt>
                <c:pt idx="8477">
                  <c:v>540.07619747894296</c:v>
                </c:pt>
                <c:pt idx="8478">
                  <c:v>540.13990824896598</c:v>
                </c:pt>
                <c:pt idx="8479">
                  <c:v>540.20361901898798</c:v>
                </c:pt>
                <c:pt idx="8480">
                  <c:v>540.26732978900998</c:v>
                </c:pt>
                <c:pt idx="8481">
                  <c:v>540.331040559033</c:v>
                </c:pt>
                <c:pt idx="8482">
                  <c:v>540.394751329055</c:v>
                </c:pt>
                <c:pt idx="8483">
                  <c:v>540.458462099077</c:v>
                </c:pt>
                <c:pt idx="8484">
                  <c:v>540.52217286910002</c:v>
                </c:pt>
                <c:pt idx="8485">
                  <c:v>540.58588363912202</c:v>
                </c:pt>
                <c:pt idx="8486">
                  <c:v>540.64959440914402</c:v>
                </c:pt>
                <c:pt idx="8487">
                  <c:v>540.71330517916704</c:v>
                </c:pt>
                <c:pt idx="8488">
                  <c:v>540.77701594918904</c:v>
                </c:pt>
                <c:pt idx="8489">
                  <c:v>540.84072671921103</c:v>
                </c:pt>
                <c:pt idx="8490">
                  <c:v>540.90443748923406</c:v>
                </c:pt>
                <c:pt idx="8491">
                  <c:v>540.96814825925605</c:v>
                </c:pt>
                <c:pt idx="8492">
                  <c:v>541.03185902927805</c:v>
                </c:pt>
                <c:pt idx="8493">
                  <c:v>541.09556979930096</c:v>
                </c:pt>
                <c:pt idx="8494">
                  <c:v>541.15928056932296</c:v>
                </c:pt>
                <c:pt idx="8495">
                  <c:v>541.22299133934496</c:v>
                </c:pt>
                <c:pt idx="8496">
                  <c:v>541.28670210936798</c:v>
                </c:pt>
                <c:pt idx="8497">
                  <c:v>541.35041287938998</c:v>
                </c:pt>
                <c:pt idx="8498">
                  <c:v>541.41412364941198</c:v>
                </c:pt>
                <c:pt idx="8499">
                  <c:v>541.477834419435</c:v>
                </c:pt>
                <c:pt idx="8500">
                  <c:v>541.541545189457</c:v>
                </c:pt>
                <c:pt idx="8501">
                  <c:v>541.605255959479</c:v>
                </c:pt>
                <c:pt idx="8502">
                  <c:v>541.66896672950202</c:v>
                </c:pt>
                <c:pt idx="8503">
                  <c:v>541.73267749952402</c:v>
                </c:pt>
                <c:pt idx="8504">
                  <c:v>541.79638826954601</c:v>
                </c:pt>
                <c:pt idx="8505">
                  <c:v>541.86009903956904</c:v>
                </c:pt>
                <c:pt idx="8506">
                  <c:v>541.92380980959103</c:v>
                </c:pt>
                <c:pt idx="8507">
                  <c:v>541.98752057961303</c:v>
                </c:pt>
                <c:pt idx="8508">
                  <c:v>542.05123134963605</c:v>
                </c:pt>
                <c:pt idx="8509">
                  <c:v>542.11494211965805</c:v>
                </c:pt>
                <c:pt idx="8510">
                  <c:v>542.17865288968005</c:v>
                </c:pt>
                <c:pt idx="8511">
                  <c:v>542.24236365970296</c:v>
                </c:pt>
                <c:pt idx="8512">
                  <c:v>542.30607442972496</c:v>
                </c:pt>
                <c:pt idx="8513">
                  <c:v>542.36978519974696</c:v>
                </c:pt>
                <c:pt idx="8514">
                  <c:v>542.43349596976998</c:v>
                </c:pt>
                <c:pt idx="8515">
                  <c:v>542.49720673979198</c:v>
                </c:pt>
                <c:pt idx="8516">
                  <c:v>542.56091750981398</c:v>
                </c:pt>
                <c:pt idx="8517">
                  <c:v>542.624628279837</c:v>
                </c:pt>
                <c:pt idx="8518">
                  <c:v>542.688339049859</c:v>
                </c:pt>
                <c:pt idx="8519">
                  <c:v>542.75204981988099</c:v>
                </c:pt>
                <c:pt idx="8520">
                  <c:v>542.81576058990402</c:v>
                </c:pt>
                <c:pt idx="8521">
                  <c:v>542.87947135992601</c:v>
                </c:pt>
                <c:pt idx="8522">
                  <c:v>542.94318212994904</c:v>
                </c:pt>
                <c:pt idx="8523">
                  <c:v>543.00689289997104</c:v>
                </c:pt>
                <c:pt idx="8524">
                  <c:v>543.07060366999303</c:v>
                </c:pt>
                <c:pt idx="8525">
                  <c:v>543.13431444001606</c:v>
                </c:pt>
                <c:pt idx="8526">
                  <c:v>543.19802521003805</c:v>
                </c:pt>
                <c:pt idx="8527">
                  <c:v>543.26173598006005</c:v>
                </c:pt>
                <c:pt idx="8528">
                  <c:v>543.32544675008296</c:v>
                </c:pt>
                <c:pt idx="8529">
                  <c:v>543.38915752010496</c:v>
                </c:pt>
                <c:pt idx="8530">
                  <c:v>543.45286829012696</c:v>
                </c:pt>
                <c:pt idx="8531">
                  <c:v>543.51657906014998</c:v>
                </c:pt>
                <c:pt idx="8532">
                  <c:v>543.58028983017198</c:v>
                </c:pt>
                <c:pt idx="8533">
                  <c:v>543.64400060019398</c:v>
                </c:pt>
                <c:pt idx="8534">
                  <c:v>543.707711370217</c:v>
                </c:pt>
                <c:pt idx="8535">
                  <c:v>543.771422140239</c:v>
                </c:pt>
                <c:pt idx="8536">
                  <c:v>543.835132910261</c:v>
                </c:pt>
                <c:pt idx="8537">
                  <c:v>543.89884368028402</c:v>
                </c:pt>
                <c:pt idx="8538">
                  <c:v>543.96255445030602</c:v>
                </c:pt>
                <c:pt idx="8539">
                  <c:v>544.02626522032801</c:v>
                </c:pt>
                <c:pt idx="8540">
                  <c:v>544.08997599035104</c:v>
                </c:pt>
                <c:pt idx="8541">
                  <c:v>544.15368676037303</c:v>
                </c:pt>
                <c:pt idx="8542">
                  <c:v>544.21739753039503</c:v>
                </c:pt>
                <c:pt idx="8543">
                  <c:v>544.28110830041805</c:v>
                </c:pt>
                <c:pt idx="8544">
                  <c:v>544.34481907044005</c:v>
                </c:pt>
                <c:pt idx="8545">
                  <c:v>544.40852984046205</c:v>
                </c:pt>
                <c:pt idx="8546">
                  <c:v>544.47224061048496</c:v>
                </c:pt>
                <c:pt idx="8547">
                  <c:v>544.53595138050696</c:v>
                </c:pt>
                <c:pt idx="8548">
                  <c:v>544.59966215052896</c:v>
                </c:pt>
                <c:pt idx="8549">
                  <c:v>544.66337292055198</c:v>
                </c:pt>
                <c:pt idx="8550">
                  <c:v>544.72708369057398</c:v>
                </c:pt>
                <c:pt idx="8551">
                  <c:v>544.79079446059598</c:v>
                </c:pt>
                <c:pt idx="8552">
                  <c:v>544.854505230619</c:v>
                </c:pt>
                <c:pt idx="8553">
                  <c:v>544.918216000641</c:v>
                </c:pt>
                <c:pt idx="8554">
                  <c:v>544.98192677066299</c:v>
                </c:pt>
                <c:pt idx="8555">
                  <c:v>545.04563754068602</c:v>
                </c:pt>
                <c:pt idx="8556">
                  <c:v>545.10934831070801</c:v>
                </c:pt>
                <c:pt idx="8557">
                  <c:v>545.17305908073001</c:v>
                </c:pt>
                <c:pt idx="8558">
                  <c:v>545.23676985075303</c:v>
                </c:pt>
                <c:pt idx="8559">
                  <c:v>545.30048062077503</c:v>
                </c:pt>
                <c:pt idx="8560">
                  <c:v>545.36419139079703</c:v>
                </c:pt>
                <c:pt idx="8561">
                  <c:v>545.42790216082005</c:v>
                </c:pt>
                <c:pt idx="8562">
                  <c:v>545.49161293084205</c:v>
                </c:pt>
                <c:pt idx="8563">
                  <c:v>545.55532370086405</c:v>
                </c:pt>
                <c:pt idx="8564">
                  <c:v>545.61903447088696</c:v>
                </c:pt>
                <c:pt idx="8565">
                  <c:v>545.68274524090896</c:v>
                </c:pt>
                <c:pt idx="8566">
                  <c:v>545.74645601093096</c:v>
                </c:pt>
                <c:pt idx="8567">
                  <c:v>545.81016678095398</c:v>
                </c:pt>
                <c:pt idx="8568">
                  <c:v>545.87387755097598</c:v>
                </c:pt>
                <c:pt idx="8569">
                  <c:v>545.93758832099797</c:v>
                </c:pt>
                <c:pt idx="8570">
                  <c:v>546.001299091021</c:v>
                </c:pt>
                <c:pt idx="8571">
                  <c:v>546.06500986104299</c:v>
                </c:pt>
                <c:pt idx="8572">
                  <c:v>546.12872063106499</c:v>
                </c:pt>
                <c:pt idx="8573">
                  <c:v>546.19243140108802</c:v>
                </c:pt>
                <c:pt idx="8574">
                  <c:v>546.25614217111001</c:v>
                </c:pt>
                <c:pt idx="8575">
                  <c:v>546.31985294113304</c:v>
                </c:pt>
                <c:pt idx="8576">
                  <c:v>546.38356371115503</c:v>
                </c:pt>
                <c:pt idx="8577">
                  <c:v>546.44727448117703</c:v>
                </c:pt>
                <c:pt idx="8578">
                  <c:v>546.51098525120005</c:v>
                </c:pt>
                <c:pt idx="8579">
                  <c:v>546.57469602122205</c:v>
                </c:pt>
                <c:pt idx="8580">
                  <c:v>546.63840679124405</c:v>
                </c:pt>
                <c:pt idx="8581">
                  <c:v>546.70211756126696</c:v>
                </c:pt>
                <c:pt idx="8582">
                  <c:v>546.76582833128896</c:v>
                </c:pt>
                <c:pt idx="8583">
                  <c:v>546.82953910131096</c:v>
                </c:pt>
                <c:pt idx="8584">
                  <c:v>546.89324987133398</c:v>
                </c:pt>
                <c:pt idx="8585">
                  <c:v>546.95696064135598</c:v>
                </c:pt>
                <c:pt idx="8586">
                  <c:v>547.02067141137798</c:v>
                </c:pt>
                <c:pt idx="8587">
                  <c:v>547.084382181401</c:v>
                </c:pt>
                <c:pt idx="8588">
                  <c:v>547.148092951423</c:v>
                </c:pt>
                <c:pt idx="8589">
                  <c:v>547.21180372144499</c:v>
                </c:pt>
                <c:pt idx="8590">
                  <c:v>547.27551449146802</c:v>
                </c:pt>
                <c:pt idx="8591">
                  <c:v>547.33922526149001</c:v>
                </c:pt>
                <c:pt idx="8592">
                  <c:v>547.40293603151201</c:v>
                </c:pt>
                <c:pt idx="8593">
                  <c:v>547.46664680153503</c:v>
                </c:pt>
                <c:pt idx="8594">
                  <c:v>547.53035757155703</c:v>
                </c:pt>
                <c:pt idx="8595">
                  <c:v>547.59406834157903</c:v>
                </c:pt>
                <c:pt idx="8596">
                  <c:v>547.65777911160205</c:v>
                </c:pt>
                <c:pt idx="8597">
                  <c:v>547.72148988162405</c:v>
                </c:pt>
                <c:pt idx="8598">
                  <c:v>547.78520065164605</c:v>
                </c:pt>
                <c:pt idx="8599">
                  <c:v>547.84891142166896</c:v>
                </c:pt>
                <c:pt idx="8600">
                  <c:v>547.91262219169096</c:v>
                </c:pt>
                <c:pt idx="8601">
                  <c:v>547.97633296171296</c:v>
                </c:pt>
                <c:pt idx="8602">
                  <c:v>548.04004373173598</c:v>
                </c:pt>
                <c:pt idx="8603">
                  <c:v>548.10375450175798</c:v>
                </c:pt>
                <c:pt idx="8604">
                  <c:v>548.16746527177997</c:v>
                </c:pt>
                <c:pt idx="8605">
                  <c:v>548.231176041803</c:v>
                </c:pt>
                <c:pt idx="8606">
                  <c:v>548.29488681182499</c:v>
                </c:pt>
                <c:pt idx="8607">
                  <c:v>548.35859758184699</c:v>
                </c:pt>
                <c:pt idx="8608">
                  <c:v>548.42230835187002</c:v>
                </c:pt>
                <c:pt idx="8609">
                  <c:v>548.48601912189201</c:v>
                </c:pt>
                <c:pt idx="8610">
                  <c:v>548.54972989191401</c:v>
                </c:pt>
                <c:pt idx="8611">
                  <c:v>548.61344066193703</c:v>
                </c:pt>
                <c:pt idx="8612">
                  <c:v>548.67715143195903</c:v>
                </c:pt>
                <c:pt idx="8613">
                  <c:v>548.74086220198103</c:v>
                </c:pt>
                <c:pt idx="8614">
                  <c:v>548.80457297200405</c:v>
                </c:pt>
                <c:pt idx="8615">
                  <c:v>548.86828374202605</c:v>
                </c:pt>
                <c:pt idx="8616">
                  <c:v>548.93199451204805</c:v>
                </c:pt>
                <c:pt idx="8617">
                  <c:v>548.99570528207096</c:v>
                </c:pt>
                <c:pt idx="8618">
                  <c:v>549.05941605209296</c:v>
                </c:pt>
                <c:pt idx="8619">
                  <c:v>549.12312682211495</c:v>
                </c:pt>
                <c:pt idx="8620">
                  <c:v>549.18683759213798</c:v>
                </c:pt>
                <c:pt idx="8621">
                  <c:v>549.25054836215998</c:v>
                </c:pt>
                <c:pt idx="8622">
                  <c:v>549.31425913218197</c:v>
                </c:pt>
                <c:pt idx="8623">
                  <c:v>549.377969902205</c:v>
                </c:pt>
                <c:pt idx="8624">
                  <c:v>549.44168067222699</c:v>
                </c:pt>
                <c:pt idx="8625">
                  <c:v>549.50539144224899</c:v>
                </c:pt>
                <c:pt idx="8626">
                  <c:v>549.56910221227201</c:v>
                </c:pt>
                <c:pt idx="8627">
                  <c:v>549.63281298229401</c:v>
                </c:pt>
                <c:pt idx="8628">
                  <c:v>549.69652375231703</c:v>
                </c:pt>
                <c:pt idx="8629">
                  <c:v>549.76023452233903</c:v>
                </c:pt>
                <c:pt idx="8630">
                  <c:v>549.82394529236103</c:v>
                </c:pt>
                <c:pt idx="8631">
                  <c:v>549.88765606238405</c:v>
                </c:pt>
                <c:pt idx="8632">
                  <c:v>549.95136683240605</c:v>
                </c:pt>
                <c:pt idx="8633">
                  <c:v>550.01507760242805</c:v>
                </c:pt>
                <c:pt idx="8634">
                  <c:v>550.07878837245096</c:v>
                </c:pt>
                <c:pt idx="8635">
                  <c:v>550.14249914247296</c:v>
                </c:pt>
                <c:pt idx="8636">
                  <c:v>550.20620991249496</c:v>
                </c:pt>
                <c:pt idx="8637">
                  <c:v>550.26992068251798</c:v>
                </c:pt>
                <c:pt idx="8638">
                  <c:v>550.33363145253998</c:v>
                </c:pt>
                <c:pt idx="8639">
                  <c:v>550.39734222256197</c:v>
                </c:pt>
                <c:pt idx="8640">
                  <c:v>550.461052992585</c:v>
                </c:pt>
                <c:pt idx="8641">
                  <c:v>550.52476376260699</c:v>
                </c:pt>
                <c:pt idx="8642">
                  <c:v>550.58847453262899</c:v>
                </c:pt>
                <c:pt idx="8643">
                  <c:v>550.65218530265201</c:v>
                </c:pt>
                <c:pt idx="8644">
                  <c:v>550.71589607267401</c:v>
                </c:pt>
                <c:pt idx="8645">
                  <c:v>550.77960684269601</c:v>
                </c:pt>
                <c:pt idx="8646">
                  <c:v>550.84331761271903</c:v>
                </c:pt>
                <c:pt idx="8647">
                  <c:v>550.90702838274103</c:v>
                </c:pt>
                <c:pt idx="8648">
                  <c:v>550.97073915276303</c:v>
                </c:pt>
                <c:pt idx="8649">
                  <c:v>551.03444992278605</c:v>
                </c:pt>
                <c:pt idx="8650">
                  <c:v>551.09816069280805</c:v>
                </c:pt>
                <c:pt idx="8651">
                  <c:v>551.16187146283005</c:v>
                </c:pt>
                <c:pt idx="8652">
                  <c:v>551.22558223285296</c:v>
                </c:pt>
                <c:pt idx="8653">
                  <c:v>551.28929300287496</c:v>
                </c:pt>
                <c:pt idx="8654">
                  <c:v>551.35300377289695</c:v>
                </c:pt>
                <c:pt idx="8655">
                  <c:v>551.41671454291998</c:v>
                </c:pt>
                <c:pt idx="8656">
                  <c:v>551.48042531294197</c:v>
                </c:pt>
                <c:pt idx="8657">
                  <c:v>551.54413608296397</c:v>
                </c:pt>
                <c:pt idx="8658">
                  <c:v>551.607846852987</c:v>
                </c:pt>
                <c:pt idx="8659">
                  <c:v>551.67155762300899</c:v>
                </c:pt>
                <c:pt idx="8660">
                  <c:v>551.73526839303099</c:v>
                </c:pt>
                <c:pt idx="8661">
                  <c:v>551.79897916305401</c:v>
                </c:pt>
                <c:pt idx="8662">
                  <c:v>551.86268993307601</c:v>
                </c:pt>
                <c:pt idx="8663">
                  <c:v>551.92640070309801</c:v>
                </c:pt>
                <c:pt idx="8664">
                  <c:v>551.99011147312103</c:v>
                </c:pt>
                <c:pt idx="8665">
                  <c:v>552.05382224314303</c:v>
                </c:pt>
                <c:pt idx="8666">
                  <c:v>552.11753301316503</c:v>
                </c:pt>
                <c:pt idx="8667">
                  <c:v>552.18124378318805</c:v>
                </c:pt>
                <c:pt idx="8668">
                  <c:v>552.24495455321005</c:v>
                </c:pt>
                <c:pt idx="8669">
                  <c:v>552.30866532323205</c:v>
                </c:pt>
                <c:pt idx="8670">
                  <c:v>552.37237609325496</c:v>
                </c:pt>
                <c:pt idx="8671">
                  <c:v>552.43608686327696</c:v>
                </c:pt>
                <c:pt idx="8672">
                  <c:v>552.49979763329895</c:v>
                </c:pt>
                <c:pt idx="8673">
                  <c:v>552.56350840332198</c:v>
                </c:pt>
                <c:pt idx="8674">
                  <c:v>552.62721917334397</c:v>
                </c:pt>
                <c:pt idx="8675">
                  <c:v>552.69092994336597</c:v>
                </c:pt>
                <c:pt idx="8676">
                  <c:v>552.75464071338899</c:v>
                </c:pt>
                <c:pt idx="8677">
                  <c:v>552.81835148341099</c:v>
                </c:pt>
                <c:pt idx="8678">
                  <c:v>552.88206225343299</c:v>
                </c:pt>
                <c:pt idx="8679">
                  <c:v>552.94577302345601</c:v>
                </c:pt>
                <c:pt idx="8680">
                  <c:v>553.00948379347801</c:v>
                </c:pt>
                <c:pt idx="8681">
                  <c:v>553.07319456350103</c:v>
                </c:pt>
                <c:pt idx="8682">
                  <c:v>553.13690533352303</c:v>
                </c:pt>
                <c:pt idx="8683">
                  <c:v>553.20061610354503</c:v>
                </c:pt>
                <c:pt idx="8684">
                  <c:v>553.26432687356805</c:v>
                </c:pt>
                <c:pt idx="8685">
                  <c:v>553.32803764359005</c:v>
                </c:pt>
                <c:pt idx="8686">
                  <c:v>553.39174841361205</c:v>
                </c:pt>
                <c:pt idx="8687">
                  <c:v>553.45545918363496</c:v>
                </c:pt>
                <c:pt idx="8688">
                  <c:v>553.51916995365696</c:v>
                </c:pt>
                <c:pt idx="8689">
                  <c:v>553.58288072367895</c:v>
                </c:pt>
                <c:pt idx="8690">
                  <c:v>553.64659149370198</c:v>
                </c:pt>
                <c:pt idx="8691">
                  <c:v>553.71030226372397</c:v>
                </c:pt>
                <c:pt idx="8692">
                  <c:v>553.77401303374597</c:v>
                </c:pt>
                <c:pt idx="8693">
                  <c:v>553.83772380376899</c:v>
                </c:pt>
                <c:pt idx="8694">
                  <c:v>553.90143457379099</c:v>
                </c:pt>
                <c:pt idx="8695">
                  <c:v>553.96514534381299</c:v>
                </c:pt>
                <c:pt idx="8696">
                  <c:v>554.02885611383601</c:v>
                </c:pt>
                <c:pt idx="8697">
                  <c:v>554.09256688385801</c:v>
                </c:pt>
                <c:pt idx="8698">
                  <c:v>554.15627765388001</c:v>
                </c:pt>
                <c:pt idx="8699">
                  <c:v>554.21998842390303</c:v>
                </c:pt>
                <c:pt idx="8700">
                  <c:v>554.28369919392503</c:v>
                </c:pt>
                <c:pt idx="8701">
                  <c:v>554.34740996394703</c:v>
                </c:pt>
                <c:pt idx="8702">
                  <c:v>554.41112073397005</c:v>
                </c:pt>
                <c:pt idx="8703">
                  <c:v>554.47483150399205</c:v>
                </c:pt>
                <c:pt idx="8704">
                  <c:v>554.53854227401405</c:v>
                </c:pt>
                <c:pt idx="8705">
                  <c:v>554.60225304403696</c:v>
                </c:pt>
                <c:pt idx="8706">
                  <c:v>554.66596381405895</c:v>
                </c:pt>
                <c:pt idx="8707">
                  <c:v>554.72967458408095</c:v>
                </c:pt>
                <c:pt idx="8708">
                  <c:v>554.79338535410398</c:v>
                </c:pt>
                <c:pt idx="8709">
                  <c:v>554.85709612412597</c:v>
                </c:pt>
                <c:pt idx="8710">
                  <c:v>554.92080689414797</c:v>
                </c:pt>
                <c:pt idx="8711">
                  <c:v>554.98451766417099</c:v>
                </c:pt>
                <c:pt idx="8712">
                  <c:v>555.04822843419299</c:v>
                </c:pt>
                <c:pt idx="8713">
                  <c:v>555.11193920421499</c:v>
                </c:pt>
                <c:pt idx="8714">
                  <c:v>555.17564997423801</c:v>
                </c:pt>
                <c:pt idx="8715">
                  <c:v>555.23936074426001</c:v>
                </c:pt>
                <c:pt idx="8716">
                  <c:v>555.30307151428201</c:v>
                </c:pt>
                <c:pt idx="8717">
                  <c:v>555.36678228430503</c:v>
                </c:pt>
                <c:pt idx="8718">
                  <c:v>555.43049305432703</c:v>
                </c:pt>
                <c:pt idx="8719">
                  <c:v>555.49420382434903</c:v>
                </c:pt>
                <c:pt idx="8720">
                  <c:v>555.55791459437205</c:v>
                </c:pt>
                <c:pt idx="8721">
                  <c:v>555.62162536439405</c:v>
                </c:pt>
                <c:pt idx="8722">
                  <c:v>555.68533613441605</c:v>
                </c:pt>
                <c:pt idx="8723">
                  <c:v>555.74904690443896</c:v>
                </c:pt>
                <c:pt idx="8724">
                  <c:v>555.81275767446095</c:v>
                </c:pt>
                <c:pt idx="8725">
                  <c:v>555.87646844448295</c:v>
                </c:pt>
                <c:pt idx="8726">
                  <c:v>555.94017921450597</c:v>
                </c:pt>
                <c:pt idx="8727">
                  <c:v>556.00388998452797</c:v>
                </c:pt>
                <c:pt idx="8728">
                  <c:v>556.06760075454997</c:v>
                </c:pt>
                <c:pt idx="8729">
                  <c:v>556.13131152457299</c:v>
                </c:pt>
                <c:pt idx="8730">
                  <c:v>556.19502229459499</c:v>
                </c:pt>
                <c:pt idx="8731">
                  <c:v>556.25873306461699</c:v>
                </c:pt>
                <c:pt idx="8732">
                  <c:v>556.32244383464001</c:v>
                </c:pt>
                <c:pt idx="8733">
                  <c:v>556.38615460466201</c:v>
                </c:pt>
                <c:pt idx="8734">
                  <c:v>556.44986537468503</c:v>
                </c:pt>
                <c:pt idx="8735">
                  <c:v>556.51357614470703</c:v>
                </c:pt>
                <c:pt idx="8736">
                  <c:v>556.57728691472903</c:v>
                </c:pt>
                <c:pt idx="8737">
                  <c:v>556.64099768475205</c:v>
                </c:pt>
                <c:pt idx="8738">
                  <c:v>556.70470845477405</c:v>
                </c:pt>
                <c:pt idx="8739">
                  <c:v>556.76841922479605</c:v>
                </c:pt>
                <c:pt idx="8740">
                  <c:v>556.83212999481896</c:v>
                </c:pt>
                <c:pt idx="8741">
                  <c:v>556.89584076484095</c:v>
                </c:pt>
                <c:pt idx="8742">
                  <c:v>556.95955153486295</c:v>
                </c:pt>
                <c:pt idx="8743">
                  <c:v>557.02326230488598</c:v>
                </c:pt>
                <c:pt idx="8744">
                  <c:v>557.08697307490797</c:v>
                </c:pt>
                <c:pt idx="8745">
                  <c:v>557.15068384492997</c:v>
                </c:pt>
                <c:pt idx="8746">
                  <c:v>557.21439461495299</c:v>
                </c:pt>
                <c:pt idx="8747">
                  <c:v>557.27810538497499</c:v>
                </c:pt>
                <c:pt idx="8748">
                  <c:v>557.34181615499699</c:v>
                </c:pt>
                <c:pt idx="8749">
                  <c:v>557.40552692502001</c:v>
                </c:pt>
                <c:pt idx="8750">
                  <c:v>557.46923769504201</c:v>
                </c:pt>
                <c:pt idx="8751">
                  <c:v>557.53294846506401</c:v>
                </c:pt>
                <c:pt idx="8752">
                  <c:v>557.59665923508703</c:v>
                </c:pt>
                <c:pt idx="8753">
                  <c:v>557.66037000510903</c:v>
                </c:pt>
                <c:pt idx="8754">
                  <c:v>557.72408077513103</c:v>
                </c:pt>
                <c:pt idx="8755">
                  <c:v>557.78779154515405</c:v>
                </c:pt>
                <c:pt idx="8756">
                  <c:v>557.85150231517605</c:v>
                </c:pt>
                <c:pt idx="8757">
                  <c:v>557.91521308519805</c:v>
                </c:pt>
                <c:pt idx="8758">
                  <c:v>557.97892385522096</c:v>
                </c:pt>
                <c:pt idx="8759">
                  <c:v>558.04263462524295</c:v>
                </c:pt>
                <c:pt idx="8760">
                  <c:v>558.10634539526495</c:v>
                </c:pt>
                <c:pt idx="8761">
                  <c:v>558.17005616528797</c:v>
                </c:pt>
                <c:pt idx="8762">
                  <c:v>558.23376693530997</c:v>
                </c:pt>
                <c:pt idx="8763">
                  <c:v>558.29747770533197</c:v>
                </c:pt>
                <c:pt idx="8764">
                  <c:v>558.36118847535499</c:v>
                </c:pt>
                <c:pt idx="8765">
                  <c:v>558.42489924537699</c:v>
                </c:pt>
                <c:pt idx="8766">
                  <c:v>558.48861001539899</c:v>
                </c:pt>
                <c:pt idx="8767">
                  <c:v>558.55232078542201</c:v>
                </c:pt>
                <c:pt idx="8768">
                  <c:v>558.61603155544401</c:v>
                </c:pt>
                <c:pt idx="8769">
                  <c:v>558.67974232546601</c:v>
                </c:pt>
                <c:pt idx="8770">
                  <c:v>558.74345309548903</c:v>
                </c:pt>
                <c:pt idx="8771">
                  <c:v>558.80716386551103</c:v>
                </c:pt>
                <c:pt idx="8772">
                  <c:v>558.87087463553303</c:v>
                </c:pt>
                <c:pt idx="8773">
                  <c:v>558.93458540555605</c:v>
                </c:pt>
                <c:pt idx="8774">
                  <c:v>558.99829617557805</c:v>
                </c:pt>
                <c:pt idx="8775">
                  <c:v>559.06200694560005</c:v>
                </c:pt>
                <c:pt idx="8776">
                  <c:v>559.12571771562295</c:v>
                </c:pt>
                <c:pt idx="8777">
                  <c:v>559.18942848564495</c:v>
                </c:pt>
                <c:pt idx="8778">
                  <c:v>559.25313925566695</c:v>
                </c:pt>
                <c:pt idx="8779">
                  <c:v>559.31685002568997</c:v>
                </c:pt>
                <c:pt idx="8780">
                  <c:v>559.38056079571197</c:v>
                </c:pt>
                <c:pt idx="8781">
                  <c:v>559.44427156573397</c:v>
                </c:pt>
                <c:pt idx="8782">
                  <c:v>559.50798233575699</c:v>
                </c:pt>
                <c:pt idx="8783">
                  <c:v>559.57169310577899</c:v>
                </c:pt>
                <c:pt idx="8784">
                  <c:v>559.63540387580099</c:v>
                </c:pt>
                <c:pt idx="8785">
                  <c:v>559.69911464582401</c:v>
                </c:pt>
                <c:pt idx="8786">
                  <c:v>559.76282541584601</c:v>
                </c:pt>
                <c:pt idx="8787">
                  <c:v>559.82653618586903</c:v>
                </c:pt>
                <c:pt idx="8788">
                  <c:v>559.89024695589103</c:v>
                </c:pt>
                <c:pt idx="8789">
                  <c:v>559.95395772591303</c:v>
                </c:pt>
                <c:pt idx="8790">
                  <c:v>560.01766849593605</c:v>
                </c:pt>
                <c:pt idx="8791">
                  <c:v>560.08137926595805</c:v>
                </c:pt>
                <c:pt idx="8792">
                  <c:v>560.14509003598005</c:v>
                </c:pt>
                <c:pt idx="8793">
                  <c:v>560.20880080600296</c:v>
                </c:pt>
                <c:pt idx="8794">
                  <c:v>560.27251157602495</c:v>
                </c:pt>
                <c:pt idx="8795">
                  <c:v>560.33622234604695</c:v>
                </c:pt>
                <c:pt idx="8796">
                  <c:v>560.39993311606997</c:v>
                </c:pt>
                <c:pt idx="8797">
                  <c:v>560.46364388609197</c:v>
                </c:pt>
                <c:pt idx="8798">
                  <c:v>560.52735465611397</c:v>
                </c:pt>
                <c:pt idx="8799">
                  <c:v>560.59106542613699</c:v>
                </c:pt>
                <c:pt idx="8800">
                  <c:v>560.65477619615899</c:v>
                </c:pt>
                <c:pt idx="8801">
                  <c:v>560.71848696618099</c:v>
                </c:pt>
                <c:pt idx="8802">
                  <c:v>560.78219773620401</c:v>
                </c:pt>
                <c:pt idx="8803">
                  <c:v>560.84590850622601</c:v>
                </c:pt>
                <c:pt idx="8804">
                  <c:v>560.90961927624801</c:v>
                </c:pt>
                <c:pt idx="8805">
                  <c:v>560.97333004627103</c:v>
                </c:pt>
                <c:pt idx="8806">
                  <c:v>561.03704081629303</c:v>
                </c:pt>
                <c:pt idx="8807">
                  <c:v>561.10075158631503</c:v>
                </c:pt>
                <c:pt idx="8808">
                  <c:v>561.16446235633805</c:v>
                </c:pt>
                <c:pt idx="8809">
                  <c:v>561.22817312636005</c:v>
                </c:pt>
                <c:pt idx="8810">
                  <c:v>561.29188389638205</c:v>
                </c:pt>
                <c:pt idx="8811">
                  <c:v>561.35559466640495</c:v>
                </c:pt>
                <c:pt idx="8812">
                  <c:v>561.41930543642695</c:v>
                </c:pt>
                <c:pt idx="8813">
                  <c:v>561.48301620644895</c:v>
                </c:pt>
                <c:pt idx="8814">
                  <c:v>561.54672697647197</c:v>
                </c:pt>
                <c:pt idx="8815">
                  <c:v>561.61043774649397</c:v>
                </c:pt>
                <c:pt idx="8816">
                  <c:v>561.67414851651597</c:v>
                </c:pt>
                <c:pt idx="8817">
                  <c:v>561.73785928653899</c:v>
                </c:pt>
                <c:pt idx="8818">
                  <c:v>561.80157005656099</c:v>
                </c:pt>
                <c:pt idx="8819">
                  <c:v>561.86528082658299</c:v>
                </c:pt>
                <c:pt idx="8820">
                  <c:v>561.92899159660601</c:v>
                </c:pt>
                <c:pt idx="8821">
                  <c:v>561.99270236662801</c:v>
                </c:pt>
                <c:pt idx="8822">
                  <c:v>562.05641313665001</c:v>
                </c:pt>
                <c:pt idx="8823">
                  <c:v>562.12012390667303</c:v>
                </c:pt>
                <c:pt idx="8824">
                  <c:v>562.18383467669503</c:v>
                </c:pt>
                <c:pt idx="8825">
                  <c:v>562.24754544671703</c:v>
                </c:pt>
                <c:pt idx="8826">
                  <c:v>562.31125621674005</c:v>
                </c:pt>
                <c:pt idx="8827">
                  <c:v>562.37496698676205</c:v>
                </c:pt>
                <c:pt idx="8828">
                  <c:v>562.43867775678405</c:v>
                </c:pt>
                <c:pt idx="8829">
                  <c:v>562.50238852680695</c:v>
                </c:pt>
                <c:pt idx="8830">
                  <c:v>562.56609929682895</c:v>
                </c:pt>
                <c:pt idx="8831">
                  <c:v>562.62981006685095</c:v>
                </c:pt>
                <c:pt idx="8832">
                  <c:v>562.69352083687397</c:v>
                </c:pt>
                <c:pt idx="8833">
                  <c:v>562.75723160689597</c:v>
                </c:pt>
                <c:pt idx="8834">
                  <c:v>562.82094237691797</c:v>
                </c:pt>
                <c:pt idx="8835">
                  <c:v>562.88465314694099</c:v>
                </c:pt>
                <c:pt idx="8836">
                  <c:v>562.94836391696299</c:v>
                </c:pt>
                <c:pt idx="8837">
                  <c:v>563.01207468698499</c:v>
                </c:pt>
                <c:pt idx="8838">
                  <c:v>563.07578545700801</c:v>
                </c:pt>
                <c:pt idx="8839">
                  <c:v>563.13949622703001</c:v>
                </c:pt>
                <c:pt idx="8840">
                  <c:v>563.20320699705303</c:v>
                </c:pt>
                <c:pt idx="8841">
                  <c:v>563.26691776707503</c:v>
                </c:pt>
                <c:pt idx="8842">
                  <c:v>563.33062853709703</c:v>
                </c:pt>
                <c:pt idx="8843">
                  <c:v>563.39433930712005</c:v>
                </c:pt>
                <c:pt idx="8844">
                  <c:v>563.45805007714205</c:v>
                </c:pt>
                <c:pt idx="8845">
                  <c:v>563.52176084716405</c:v>
                </c:pt>
                <c:pt idx="8846">
                  <c:v>563.58547161718695</c:v>
                </c:pt>
                <c:pt idx="8847">
                  <c:v>563.64918238720895</c:v>
                </c:pt>
                <c:pt idx="8848">
                  <c:v>563.71289315723095</c:v>
                </c:pt>
                <c:pt idx="8849">
                  <c:v>563.77660392725397</c:v>
                </c:pt>
                <c:pt idx="8850">
                  <c:v>563.84031469727597</c:v>
                </c:pt>
                <c:pt idx="8851">
                  <c:v>563.90402546729797</c:v>
                </c:pt>
                <c:pt idx="8852">
                  <c:v>563.96773623732099</c:v>
                </c:pt>
                <c:pt idx="8853">
                  <c:v>564.03144700734299</c:v>
                </c:pt>
                <c:pt idx="8854">
                  <c:v>564.09515777736499</c:v>
                </c:pt>
                <c:pt idx="8855">
                  <c:v>564.15886854738801</c:v>
                </c:pt>
                <c:pt idx="8856">
                  <c:v>564.22257931741001</c:v>
                </c:pt>
                <c:pt idx="8857">
                  <c:v>564.28629008743201</c:v>
                </c:pt>
                <c:pt idx="8858">
                  <c:v>564.35000085745503</c:v>
                </c:pt>
                <c:pt idx="8859">
                  <c:v>564.41371162747703</c:v>
                </c:pt>
                <c:pt idx="8860">
                  <c:v>564.47742239749903</c:v>
                </c:pt>
                <c:pt idx="8861">
                  <c:v>564.54113316752205</c:v>
                </c:pt>
                <c:pt idx="8862">
                  <c:v>564.60484393754405</c:v>
                </c:pt>
                <c:pt idx="8863">
                  <c:v>564.66855470756605</c:v>
                </c:pt>
                <c:pt idx="8864">
                  <c:v>564.73226547758895</c:v>
                </c:pt>
                <c:pt idx="8865">
                  <c:v>564.79597624761095</c:v>
                </c:pt>
                <c:pt idx="8866">
                  <c:v>564.85968701763295</c:v>
                </c:pt>
                <c:pt idx="8867">
                  <c:v>564.92339778765597</c:v>
                </c:pt>
                <c:pt idx="8868">
                  <c:v>564.98710855767797</c:v>
                </c:pt>
                <c:pt idx="8869">
                  <c:v>565.05081932769997</c:v>
                </c:pt>
                <c:pt idx="8870">
                  <c:v>565.11453009772299</c:v>
                </c:pt>
                <c:pt idx="8871">
                  <c:v>565.17824086774499</c:v>
                </c:pt>
                <c:pt idx="8872">
                  <c:v>565.24195163776699</c:v>
                </c:pt>
                <c:pt idx="8873">
                  <c:v>565.30566240779001</c:v>
                </c:pt>
                <c:pt idx="8874">
                  <c:v>565.36937317781201</c:v>
                </c:pt>
                <c:pt idx="8875">
                  <c:v>565.43308394783401</c:v>
                </c:pt>
                <c:pt idx="8876">
                  <c:v>565.49679471785703</c:v>
                </c:pt>
                <c:pt idx="8877">
                  <c:v>565.56050548787903</c:v>
                </c:pt>
                <c:pt idx="8878">
                  <c:v>565.62421625790103</c:v>
                </c:pt>
                <c:pt idx="8879">
                  <c:v>565.68792702792405</c:v>
                </c:pt>
                <c:pt idx="8880">
                  <c:v>565.75163779794605</c:v>
                </c:pt>
                <c:pt idx="8881">
                  <c:v>565.81534856796804</c:v>
                </c:pt>
                <c:pt idx="8882">
                  <c:v>565.87905933799095</c:v>
                </c:pt>
                <c:pt idx="8883">
                  <c:v>565.94277010801295</c:v>
                </c:pt>
                <c:pt idx="8884">
                  <c:v>566.00648087803495</c:v>
                </c:pt>
                <c:pt idx="8885">
                  <c:v>566.07019164805797</c:v>
                </c:pt>
                <c:pt idx="8886">
                  <c:v>566.13390241807997</c:v>
                </c:pt>
                <c:pt idx="8887">
                  <c:v>566.19761318810197</c:v>
                </c:pt>
                <c:pt idx="8888">
                  <c:v>566.26132395812499</c:v>
                </c:pt>
                <c:pt idx="8889">
                  <c:v>566.32503472814699</c:v>
                </c:pt>
                <c:pt idx="8890">
                  <c:v>566.38874549816899</c:v>
                </c:pt>
                <c:pt idx="8891">
                  <c:v>566.45245626819201</c:v>
                </c:pt>
                <c:pt idx="8892">
                  <c:v>566.51616703821401</c:v>
                </c:pt>
                <c:pt idx="8893">
                  <c:v>566.57987780823703</c:v>
                </c:pt>
                <c:pt idx="8894">
                  <c:v>566.64358857825903</c:v>
                </c:pt>
                <c:pt idx="8895">
                  <c:v>566.70729934828103</c:v>
                </c:pt>
                <c:pt idx="8896">
                  <c:v>566.77101011830405</c:v>
                </c:pt>
                <c:pt idx="8897">
                  <c:v>566.83472088832605</c:v>
                </c:pt>
                <c:pt idx="8898">
                  <c:v>566.89843165834804</c:v>
                </c:pt>
                <c:pt idx="8899">
                  <c:v>566.96214242837095</c:v>
                </c:pt>
                <c:pt idx="8900">
                  <c:v>567.02585319839295</c:v>
                </c:pt>
                <c:pt idx="8901">
                  <c:v>567.08956396841495</c:v>
                </c:pt>
                <c:pt idx="8902">
                  <c:v>567.15327473843797</c:v>
                </c:pt>
                <c:pt idx="8903">
                  <c:v>567.21698550845997</c:v>
                </c:pt>
                <c:pt idx="8904">
                  <c:v>567.28069627848197</c:v>
                </c:pt>
                <c:pt idx="8905">
                  <c:v>567.34440704850499</c:v>
                </c:pt>
                <c:pt idx="8906">
                  <c:v>567.40811781852699</c:v>
                </c:pt>
                <c:pt idx="8907">
                  <c:v>567.47182858854899</c:v>
                </c:pt>
                <c:pt idx="8908">
                  <c:v>567.53553935857201</c:v>
                </c:pt>
                <c:pt idx="8909">
                  <c:v>567.59925012859401</c:v>
                </c:pt>
                <c:pt idx="8910">
                  <c:v>567.66296089861601</c:v>
                </c:pt>
                <c:pt idx="8911">
                  <c:v>567.72667166863903</c:v>
                </c:pt>
                <c:pt idx="8912">
                  <c:v>567.79038243866103</c:v>
                </c:pt>
                <c:pt idx="8913">
                  <c:v>567.85409320868303</c:v>
                </c:pt>
                <c:pt idx="8914">
                  <c:v>567.91780397870605</c:v>
                </c:pt>
                <c:pt idx="8915">
                  <c:v>567.98151474872805</c:v>
                </c:pt>
                <c:pt idx="8916">
                  <c:v>568.04522551875004</c:v>
                </c:pt>
                <c:pt idx="8917">
                  <c:v>568.10893628877295</c:v>
                </c:pt>
                <c:pt idx="8918">
                  <c:v>568.17264705879495</c:v>
                </c:pt>
                <c:pt idx="8919">
                  <c:v>568.23635782881695</c:v>
                </c:pt>
                <c:pt idx="8920">
                  <c:v>568.30006859883997</c:v>
                </c:pt>
                <c:pt idx="8921">
                  <c:v>568.36377936886197</c:v>
                </c:pt>
                <c:pt idx="8922">
                  <c:v>568.42749013888397</c:v>
                </c:pt>
                <c:pt idx="8923">
                  <c:v>568.49120090890699</c:v>
                </c:pt>
                <c:pt idx="8924">
                  <c:v>568.55491167892899</c:v>
                </c:pt>
                <c:pt idx="8925">
                  <c:v>568.61862244895099</c:v>
                </c:pt>
                <c:pt idx="8926">
                  <c:v>568.68233321897401</c:v>
                </c:pt>
                <c:pt idx="8927">
                  <c:v>568.74604398899601</c:v>
                </c:pt>
                <c:pt idx="8928">
                  <c:v>568.80975475901801</c:v>
                </c:pt>
                <c:pt idx="8929">
                  <c:v>568.87346552904103</c:v>
                </c:pt>
                <c:pt idx="8930">
                  <c:v>568.93717629906303</c:v>
                </c:pt>
                <c:pt idx="8931">
                  <c:v>569.00088706908502</c:v>
                </c:pt>
                <c:pt idx="8932">
                  <c:v>569.06459783910805</c:v>
                </c:pt>
                <c:pt idx="8933">
                  <c:v>569.12830860913004</c:v>
                </c:pt>
                <c:pt idx="8934">
                  <c:v>569.19201937915204</c:v>
                </c:pt>
                <c:pt idx="8935">
                  <c:v>569.25573014917495</c:v>
                </c:pt>
                <c:pt idx="8936">
                  <c:v>569.31944091919695</c:v>
                </c:pt>
                <c:pt idx="8937">
                  <c:v>569.38315168921895</c:v>
                </c:pt>
                <c:pt idx="8938">
                  <c:v>569.44686245924197</c:v>
                </c:pt>
                <c:pt idx="8939">
                  <c:v>569.51057322926397</c:v>
                </c:pt>
                <c:pt idx="8940">
                  <c:v>569.57428399928597</c:v>
                </c:pt>
                <c:pt idx="8941">
                  <c:v>569.63799476930899</c:v>
                </c:pt>
                <c:pt idx="8942">
                  <c:v>569.70170553933099</c:v>
                </c:pt>
                <c:pt idx="8943">
                  <c:v>569.76541630935299</c:v>
                </c:pt>
                <c:pt idx="8944">
                  <c:v>569.82912707937601</c:v>
                </c:pt>
                <c:pt idx="8945">
                  <c:v>569.89283784939801</c:v>
                </c:pt>
                <c:pt idx="8946">
                  <c:v>569.95654861942103</c:v>
                </c:pt>
                <c:pt idx="8947">
                  <c:v>570.02025938944303</c:v>
                </c:pt>
                <c:pt idx="8948">
                  <c:v>570.08397015946503</c:v>
                </c:pt>
                <c:pt idx="8949">
                  <c:v>570.14768092948805</c:v>
                </c:pt>
                <c:pt idx="8950">
                  <c:v>570.21139169951005</c:v>
                </c:pt>
                <c:pt idx="8951">
                  <c:v>570.27510246953204</c:v>
                </c:pt>
                <c:pt idx="8952">
                  <c:v>570.33881323955495</c:v>
                </c:pt>
                <c:pt idx="8953">
                  <c:v>570.40252400957695</c:v>
                </c:pt>
                <c:pt idx="8954">
                  <c:v>570.46623477959895</c:v>
                </c:pt>
                <c:pt idx="8955">
                  <c:v>570.52994554962197</c:v>
                </c:pt>
                <c:pt idx="8956">
                  <c:v>570.59365631964397</c:v>
                </c:pt>
                <c:pt idx="8957">
                  <c:v>570.65736708966597</c:v>
                </c:pt>
                <c:pt idx="8958">
                  <c:v>570.72107785968899</c:v>
                </c:pt>
                <c:pt idx="8959">
                  <c:v>570.78478862971099</c:v>
                </c:pt>
                <c:pt idx="8960">
                  <c:v>570.84849939973299</c:v>
                </c:pt>
                <c:pt idx="8961">
                  <c:v>570.91221016975601</c:v>
                </c:pt>
                <c:pt idx="8962">
                  <c:v>570.97592093977801</c:v>
                </c:pt>
                <c:pt idx="8963">
                  <c:v>571.03963170980001</c:v>
                </c:pt>
                <c:pt idx="8964">
                  <c:v>571.10334247982303</c:v>
                </c:pt>
                <c:pt idx="8965">
                  <c:v>571.16705324984503</c:v>
                </c:pt>
                <c:pt idx="8966">
                  <c:v>571.23076401986702</c:v>
                </c:pt>
                <c:pt idx="8967">
                  <c:v>571.29447478989005</c:v>
                </c:pt>
                <c:pt idx="8968">
                  <c:v>571.35818555991204</c:v>
                </c:pt>
                <c:pt idx="8969">
                  <c:v>571.42189632993404</c:v>
                </c:pt>
                <c:pt idx="8970">
                  <c:v>571.48560709995695</c:v>
                </c:pt>
                <c:pt idx="8971">
                  <c:v>571.54931786997895</c:v>
                </c:pt>
                <c:pt idx="8972">
                  <c:v>571.61302864000095</c:v>
                </c:pt>
                <c:pt idx="8973">
                  <c:v>571.67673941002397</c:v>
                </c:pt>
                <c:pt idx="8974">
                  <c:v>571.74045018004597</c:v>
                </c:pt>
                <c:pt idx="8975">
                  <c:v>571.80416095006797</c:v>
                </c:pt>
                <c:pt idx="8976">
                  <c:v>571.86787172009099</c:v>
                </c:pt>
                <c:pt idx="8977">
                  <c:v>571.93158249011299</c:v>
                </c:pt>
                <c:pt idx="8978">
                  <c:v>571.99529326013499</c:v>
                </c:pt>
                <c:pt idx="8979">
                  <c:v>572.05900403015801</c:v>
                </c:pt>
                <c:pt idx="8980">
                  <c:v>572.12271480018001</c:v>
                </c:pt>
                <c:pt idx="8981">
                  <c:v>572.186425570202</c:v>
                </c:pt>
                <c:pt idx="8982">
                  <c:v>572.25013634022503</c:v>
                </c:pt>
                <c:pt idx="8983">
                  <c:v>572.31384711024702</c:v>
                </c:pt>
                <c:pt idx="8984">
                  <c:v>572.37755788026902</c:v>
                </c:pt>
                <c:pt idx="8985">
                  <c:v>572.44126865029205</c:v>
                </c:pt>
                <c:pt idx="8986">
                  <c:v>572.50497942031404</c:v>
                </c:pt>
                <c:pt idx="8987">
                  <c:v>572.56869019033604</c:v>
                </c:pt>
                <c:pt idx="8988">
                  <c:v>572.63240096035895</c:v>
                </c:pt>
                <c:pt idx="8989">
                  <c:v>572.69611173038095</c:v>
                </c:pt>
                <c:pt idx="8990">
                  <c:v>572.75982250040295</c:v>
                </c:pt>
                <c:pt idx="8991">
                  <c:v>572.82353327042597</c:v>
                </c:pt>
                <c:pt idx="8992">
                  <c:v>572.88724404044797</c:v>
                </c:pt>
                <c:pt idx="8993">
                  <c:v>572.95095481046997</c:v>
                </c:pt>
                <c:pt idx="8994">
                  <c:v>573.01466558049299</c:v>
                </c:pt>
                <c:pt idx="8995">
                  <c:v>573.07837635051499</c:v>
                </c:pt>
                <c:pt idx="8996">
                  <c:v>573.14208712053698</c:v>
                </c:pt>
                <c:pt idx="8997">
                  <c:v>573.20579789056001</c:v>
                </c:pt>
                <c:pt idx="8998">
                  <c:v>573.26950866058201</c:v>
                </c:pt>
                <c:pt idx="8999">
                  <c:v>573.33321943060503</c:v>
                </c:pt>
                <c:pt idx="9000">
                  <c:v>573.39693020062703</c:v>
                </c:pt>
                <c:pt idx="9001">
                  <c:v>573.46064097064902</c:v>
                </c:pt>
                <c:pt idx="9002">
                  <c:v>573.52435174067205</c:v>
                </c:pt>
                <c:pt idx="9003">
                  <c:v>573.58806251069404</c:v>
                </c:pt>
                <c:pt idx="9004">
                  <c:v>573.65177328071604</c:v>
                </c:pt>
                <c:pt idx="9005">
                  <c:v>573.71548405073895</c:v>
                </c:pt>
                <c:pt idx="9006">
                  <c:v>573.77919482076095</c:v>
                </c:pt>
                <c:pt idx="9007">
                  <c:v>573.84290559078295</c:v>
                </c:pt>
                <c:pt idx="9008">
                  <c:v>573.90661636080597</c:v>
                </c:pt>
                <c:pt idx="9009">
                  <c:v>573.97032713082797</c:v>
                </c:pt>
                <c:pt idx="9010">
                  <c:v>574.03403790084997</c:v>
                </c:pt>
                <c:pt idx="9011">
                  <c:v>574.09774867087299</c:v>
                </c:pt>
                <c:pt idx="9012">
                  <c:v>574.16145944089499</c:v>
                </c:pt>
                <c:pt idx="9013">
                  <c:v>574.22517021091699</c:v>
                </c:pt>
                <c:pt idx="9014">
                  <c:v>574.28888098094001</c:v>
                </c:pt>
                <c:pt idx="9015">
                  <c:v>574.35259175096201</c:v>
                </c:pt>
                <c:pt idx="9016">
                  <c:v>574.416302520984</c:v>
                </c:pt>
                <c:pt idx="9017">
                  <c:v>574.48001329100703</c:v>
                </c:pt>
                <c:pt idx="9018">
                  <c:v>574.54372406102902</c:v>
                </c:pt>
                <c:pt idx="9019">
                  <c:v>574.60743483105102</c:v>
                </c:pt>
                <c:pt idx="9020">
                  <c:v>574.67114560107404</c:v>
                </c:pt>
                <c:pt idx="9021">
                  <c:v>574.73485637109604</c:v>
                </c:pt>
                <c:pt idx="9022">
                  <c:v>574.79856714111804</c:v>
                </c:pt>
                <c:pt idx="9023">
                  <c:v>574.86227791114095</c:v>
                </c:pt>
                <c:pt idx="9024">
                  <c:v>574.92598868116295</c:v>
                </c:pt>
                <c:pt idx="9025">
                  <c:v>574.98969945118495</c:v>
                </c:pt>
                <c:pt idx="9026">
                  <c:v>575.05341022120797</c:v>
                </c:pt>
                <c:pt idx="9027">
                  <c:v>575.11712099122997</c:v>
                </c:pt>
                <c:pt idx="9028">
                  <c:v>575.18083176125197</c:v>
                </c:pt>
                <c:pt idx="9029">
                  <c:v>575.24454253127499</c:v>
                </c:pt>
                <c:pt idx="9030">
                  <c:v>575.30825330129699</c:v>
                </c:pt>
                <c:pt idx="9031">
                  <c:v>575.37196407131898</c:v>
                </c:pt>
                <c:pt idx="9032">
                  <c:v>575.43567484134201</c:v>
                </c:pt>
                <c:pt idx="9033">
                  <c:v>575.499385611364</c:v>
                </c:pt>
                <c:pt idx="9034">
                  <c:v>575.563096381386</c:v>
                </c:pt>
                <c:pt idx="9035">
                  <c:v>575.62680715140903</c:v>
                </c:pt>
                <c:pt idx="9036">
                  <c:v>575.69051792143102</c:v>
                </c:pt>
                <c:pt idx="9037">
                  <c:v>575.75422869145302</c:v>
                </c:pt>
                <c:pt idx="9038">
                  <c:v>575.81793946147604</c:v>
                </c:pt>
                <c:pt idx="9039">
                  <c:v>575.88165023149804</c:v>
                </c:pt>
                <c:pt idx="9040">
                  <c:v>575.94536100152004</c:v>
                </c:pt>
                <c:pt idx="9041">
                  <c:v>576.00907177154295</c:v>
                </c:pt>
                <c:pt idx="9042">
                  <c:v>576.07278254156495</c:v>
                </c:pt>
                <c:pt idx="9043">
                  <c:v>576.13649331158695</c:v>
                </c:pt>
                <c:pt idx="9044">
                  <c:v>576.20020408160997</c:v>
                </c:pt>
                <c:pt idx="9045">
                  <c:v>576.26391485163197</c:v>
                </c:pt>
                <c:pt idx="9046">
                  <c:v>576.32762562165397</c:v>
                </c:pt>
                <c:pt idx="9047">
                  <c:v>576.39133639167699</c:v>
                </c:pt>
                <c:pt idx="9048">
                  <c:v>576.45504716169899</c:v>
                </c:pt>
                <c:pt idx="9049">
                  <c:v>576.51875793172098</c:v>
                </c:pt>
                <c:pt idx="9050">
                  <c:v>576.58246870174401</c:v>
                </c:pt>
                <c:pt idx="9051">
                  <c:v>576.646179471766</c:v>
                </c:pt>
                <c:pt idx="9052">
                  <c:v>576.70989024178903</c:v>
                </c:pt>
                <c:pt idx="9053">
                  <c:v>576.77360101181102</c:v>
                </c:pt>
                <c:pt idx="9054">
                  <c:v>576.83731178183302</c:v>
                </c:pt>
                <c:pt idx="9055">
                  <c:v>576.90102255185604</c:v>
                </c:pt>
                <c:pt idx="9056">
                  <c:v>576.96473332187804</c:v>
                </c:pt>
                <c:pt idx="9057">
                  <c:v>577.02844409190004</c:v>
                </c:pt>
                <c:pt idx="9058">
                  <c:v>577.09215486192295</c:v>
                </c:pt>
                <c:pt idx="9059">
                  <c:v>577.15586563194495</c:v>
                </c:pt>
                <c:pt idx="9060">
                  <c:v>577.21957640196695</c:v>
                </c:pt>
                <c:pt idx="9061">
                  <c:v>577.28328717198997</c:v>
                </c:pt>
                <c:pt idx="9062">
                  <c:v>577.34699794201197</c:v>
                </c:pt>
                <c:pt idx="9063">
                  <c:v>577.41070871203397</c:v>
                </c:pt>
                <c:pt idx="9064">
                  <c:v>577.47441948205699</c:v>
                </c:pt>
                <c:pt idx="9065">
                  <c:v>577.53813025207899</c:v>
                </c:pt>
                <c:pt idx="9066">
                  <c:v>577.60184102210098</c:v>
                </c:pt>
                <c:pt idx="9067">
                  <c:v>577.66555179212401</c:v>
                </c:pt>
                <c:pt idx="9068">
                  <c:v>577.729262562146</c:v>
                </c:pt>
                <c:pt idx="9069">
                  <c:v>577.792973332168</c:v>
                </c:pt>
                <c:pt idx="9070">
                  <c:v>577.85668410219102</c:v>
                </c:pt>
                <c:pt idx="9071">
                  <c:v>577.92039487221302</c:v>
                </c:pt>
                <c:pt idx="9072">
                  <c:v>577.98410564223502</c:v>
                </c:pt>
                <c:pt idx="9073">
                  <c:v>578.04781641225804</c:v>
                </c:pt>
                <c:pt idx="9074">
                  <c:v>578.11152718228004</c:v>
                </c:pt>
                <c:pt idx="9075">
                  <c:v>578.17523795230204</c:v>
                </c:pt>
                <c:pt idx="9076">
                  <c:v>578.23894872232495</c:v>
                </c:pt>
                <c:pt idx="9077">
                  <c:v>578.30265949234695</c:v>
                </c:pt>
                <c:pt idx="9078">
                  <c:v>578.36637026236895</c:v>
                </c:pt>
                <c:pt idx="9079">
                  <c:v>578.43008103239197</c:v>
                </c:pt>
                <c:pt idx="9080">
                  <c:v>578.49379180241397</c:v>
                </c:pt>
                <c:pt idx="9081">
                  <c:v>578.55750257243596</c:v>
                </c:pt>
                <c:pt idx="9082">
                  <c:v>578.62121334245899</c:v>
                </c:pt>
                <c:pt idx="9083">
                  <c:v>578.68492411248099</c:v>
                </c:pt>
                <c:pt idx="9084">
                  <c:v>578.74863488250298</c:v>
                </c:pt>
                <c:pt idx="9085">
                  <c:v>578.81234565252601</c:v>
                </c:pt>
                <c:pt idx="9086">
                  <c:v>578.876056422548</c:v>
                </c:pt>
                <c:pt idx="9087">
                  <c:v>578.93976719257</c:v>
                </c:pt>
                <c:pt idx="9088">
                  <c:v>579.00347796259302</c:v>
                </c:pt>
                <c:pt idx="9089">
                  <c:v>579.06718873261502</c:v>
                </c:pt>
                <c:pt idx="9090">
                  <c:v>579.13089950263702</c:v>
                </c:pt>
                <c:pt idx="9091">
                  <c:v>579.19461027266004</c:v>
                </c:pt>
                <c:pt idx="9092">
                  <c:v>579.25832104268204</c:v>
                </c:pt>
                <c:pt idx="9093">
                  <c:v>579.32203181270404</c:v>
                </c:pt>
                <c:pt idx="9094">
                  <c:v>579.38574258272695</c:v>
                </c:pt>
                <c:pt idx="9095">
                  <c:v>579.44945335274895</c:v>
                </c:pt>
                <c:pt idx="9096">
                  <c:v>579.51316412277095</c:v>
                </c:pt>
                <c:pt idx="9097">
                  <c:v>579.57687489279397</c:v>
                </c:pt>
                <c:pt idx="9098">
                  <c:v>579.64058566281597</c:v>
                </c:pt>
                <c:pt idx="9099">
                  <c:v>579.70429643283796</c:v>
                </c:pt>
                <c:pt idx="9100">
                  <c:v>579.76800720286099</c:v>
                </c:pt>
                <c:pt idx="9101">
                  <c:v>579.83171797288298</c:v>
                </c:pt>
                <c:pt idx="9102">
                  <c:v>579.89542874290498</c:v>
                </c:pt>
                <c:pt idx="9103">
                  <c:v>579.959139512928</c:v>
                </c:pt>
                <c:pt idx="9104">
                  <c:v>580.02285028295</c:v>
                </c:pt>
                <c:pt idx="9105">
                  <c:v>580.08656105297302</c:v>
                </c:pt>
                <c:pt idx="9106">
                  <c:v>580.15027182299502</c:v>
                </c:pt>
                <c:pt idx="9107">
                  <c:v>580.21398259301702</c:v>
                </c:pt>
                <c:pt idx="9108">
                  <c:v>580.27769336304004</c:v>
                </c:pt>
                <c:pt idx="9109">
                  <c:v>580.34140413306204</c:v>
                </c:pt>
                <c:pt idx="9110">
                  <c:v>580.40511490308404</c:v>
                </c:pt>
                <c:pt idx="9111">
                  <c:v>580.46882567310695</c:v>
                </c:pt>
                <c:pt idx="9112">
                  <c:v>580.53253644312895</c:v>
                </c:pt>
                <c:pt idx="9113">
                  <c:v>580.59624721315095</c:v>
                </c:pt>
                <c:pt idx="9114">
                  <c:v>580.65995798317397</c:v>
                </c:pt>
                <c:pt idx="9115">
                  <c:v>580.72366875319597</c:v>
                </c:pt>
                <c:pt idx="9116">
                  <c:v>580.78737952321796</c:v>
                </c:pt>
                <c:pt idx="9117">
                  <c:v>580.85109029324099</c:v>
                </c:pt>
                <c:pt idx="9118">
                  <c:v>580.91480106326298</c:v>
                </c:pt>
                <c:pt idx="9119">
                  <c:v>580.97851183328498</c:v>
                </c:pt>
                <c:pt idx="9120">
                  <c:v>581.04222260330801</c:v>
                </c:pt>
                <c:pt idx="9121">
                  <c:v>581.10593337333</c:v>
                </c:pt>
                <c:pt idx="9122">
                  <c:v>581.169644143352</c:v>
                </c:pt>
                <c:pt idx="9123">
                  <c:v>581.23335491337502</c:v>
                </c:pt>
                <c:pt idx="9124">
                  <c:v>581.29706568339702</c:v>
                </c:pt>
                <c:pt idx="9125">
                  <c:v>581.36077645341902</c:v>
                </c:pt>
                <c:pt idx="9126">
                  <c:v>581.42448722344204</c:v>
                </c:pt>
                <c:pt idx="9127">
                  <c:v>581.48819799346404</c:v>
                </c:pt>
                <c:pt idx="9128">
                  <c:v>581.55190876348604</c:v>
                </c:pt>
                <c:pt idx="9129">
                  <c:v>581.61561953350895</c:v>
                </c:pt>
                <c:pt idx="9130">
                  <c:v>581.67933030353095</c:v>
                </c:pt>
                <c:pt idx="9131">
                  <c:v>581.74304107355294</c:v>
                </c:pt>
                <c:pt idx="9132">
                  <c:v>581.80675184357597</c:v>
                </c:pt>
                <c:pt idx="9133">
                  <c:v>581.87046261359797</c:v>
                </c:pt>
                <c:pt idx="9134">
                  <c:v>581.93417338361996</c:v>
                </c:pt>
                <c:pt idx="9135">
                  <c:v>581.99788415364299</c:v>
                </c:pt>
                <c:pt idx="9136">
                  <c:v>582.06159492366498</c:v>
                </c:pt>
                <c:pt idx="9137">
                  <c:v>582.12530569368698</c:v>
                </c:pt>
                <c:pt idx="9138">
                  <c:v>582.18901646371</c:v>
                </c:pt>
                <c:pt idx="9139">
                  <c:v>582.252727233732</c:v>
                </c:pt>
                <c:pt idx="9140">
                  <c:v>582.316438003754</c:v>
                </c:pt>
                <c:pt idx="9141">
                  <c:v>582.38014877377702</c:v>
                </c:pt>
                <c:pt idx="9142">
                  <c:v>582.44385954379902</c:v>
                </c:pt>
                <c:pt idx="9143">
                  <c:v>582.50757031382102</c:v>
                </c:pt>
                <c:pt idx="9144">
                  <c:v>582.57128108384404</c:v>
                </c:pt>
                <c:pt idx="9145">
                  <c:v>582.63499185386604</c:v>
                </c:pt>
                <c:pt idx="9146">
                  <c:v>582.69870262388804</c:v>
                </c:pt>
                <c:pt idx="9147">
                  <c:v>582.76241339391095</c:v>
                </c:pt>
                <c:pt idx="9148">
                  <c:v>582.82612416393295</c:v>
                </c:pt>
                <c:pt idx="9149">
                  <c:v>582.88983493395494</c:v>
                </c:pt>
                <c:pt idx="9150">
                  <c:v>582.95354570397797</c:v>
                </c:pt>
                <c:pt idx="9151">
                  <c:v>583.01725647399996</c:v>
                </c:pt>
                <c:pt idx="9152">
                  <c:v>583.08096724402196</c:v>
                </c:pt>
                <c:pt idx="9153">
                  <c:v>583.14467801404498</c:v>
                </c:pt>
                <c:pt idx="9154">
                  <c:v>583.20838878406698</c:v>
                </c:pt>
                <c:pt idx="9155">
                  <c:v>583.27209955408898</c:v>
                </c:pt>
                <c:pt idx="9156">
                  <c:v>583.335810324112</c:v>
                </c:pt>
                <c:pt idx="9157">
                  <c:v>583.399521094134</c:v>
                </c:pt>
                <c:pt idx="9158">
                  <c:v>583.46323186415702</c:v>
                </c:pt>
                <c:pt idx="9159">
                  <c:v>583.52694263417902</c:v>
                </c:pt>
                <c:pt idx="9160">
                  <c:v>583.59065340420102</c:v>
                </c:pt>
                <c:pt idx="9161">
                  <c:v>583.65436417422404</c:v>
                </c:pt>
                <c:pt idx="9162">
                  <c:v>583.71807494424604</c:v>
                </c:pt>
                <c:pt idx="9163">
                  <c:v>583.78178571426804</c:v>
                </c:pt>
                <c:pt idx="9164">
                  <c:v>583.84549648429095</c:v>
                </c:pt>
                <c:pt idx="9165">
                  <c:v>583.90920725431295</c:v>
                </c:pt>
                <c:pt idx="9166">
                  <c:v>583.97291802433494</c:v>
                </c:pt>
                <c:pt idx="9167">
                  <c:v>584.03662879435797</c:v>
                </c:pt>
                <c:pt idx="9168">
                  <c:v>584.10033956437996</c:v>
                </c:pt>
                <c:pt idx="9169">
                  <c:v>584.16405033440196</c:v>
                </c:pt>
                <c:pt idx="9170">
                  <c:v>584.22776110442499</c:v>
                </c:pt>
                <c:pt idx="9171">
                  <c:v>584.29147187444698</c:v>
                </c:pt>
                <c:pt idx="9172">
                  <c:v>584.35518264446898</c:v>
                </c:pt>
                <c:pt idx="9173">
                  <c:v>584.418893414492</c:v>
                </c:pt>
                <c:pt idx="9174">
                  <c:v>584.482604184514</c:v>
                </c:pt>
                <c:pt idx="9175">
                  <c:v>584.546314954536</c:v>
                </c:pt>
                <c:pt idx="9176">
                  <c:v>584.61002572455902</c:v>
                </c:pt>
                <c:pt idx="9177">
                  <c:v>584.67373649458102</c:v>
                </c:pt>
                <c:pt idx="9178">
                  <c:v>584.73744726460302</c:v>
                </c:pt>
                <c:pt idx="9179">
                  <c:v>584.80115803462604</c:v>
                </c:pt>
                <c:pt idx="9180">
                  <c:v>584.86486880464804</c:v>
                </c:pt>
                <c:pt idx="9181">
                  <c:v>584.92857957467004</c:v>
                </c:pt>
                <c:pt idx="9182">
                  <c:v>584.99229034469295</c:v>
                </c:pt>
                <c:pt idx="9183">
                  <c:v>585.05600111471495</c:v>
                </c:pt>
                <c:pt idx="9184">
                  <c:v>585.11971188473694</c:v>
                </c:pt>
                <c:pt idx="9185">
                  <c:v>585.18342265475997</c:v>
                </c:pt>
                <c:pt idx="9186">
                  <c:v>585.24713342478196</c:v>
                </c:pt>
                <c:pt idx="9187">
                  <c:v>585.31084419480396</c:v>
                </c:pt>
                <c:pt idx="9188">
                  <c:v>585.37455496482698</c:v>
                </c:pt>
                <c:pt idx="9189">
                  <c:v>585.43826573484898</c:v>
                </c:pt>
                <c:pt idx="9190">
                  <c:v>585.50197650487098</c:v>
                </c:pt>
                <c:pt idx="9191">
                  <c:v>585.565687274894</c:v>
                </c:pt>
                <c:pt idx="9192">
                  <c:v>585.629398044916</c:v>
                </c:pt>
                <c:pt idx="9193">
                  <c:v>585.693108814938</c:v>
                </c:pt>
                <c:pt idx="9194">
                  <c:v>585.75681958496102</c:v>
                </c:pt>
                <c:pt idx="9195">
                  <c:v>585.82053035498302</c:v>
                </c:pt>
                <c:pt idx="9196">
                  <c:v>585.88424112500502</c:v>
                </c:pt>
                <c:pt idx="9197">
                  <c:v>585.94795189502804</c:v>
                </c:pt>
                <c:pt idx="9198">
                  <c:v>586.01166266505004</c:v>
                </c:pt>
                <c:pt idx="9199">
                  <c:v>586.07537343507204</c:v>
                </c:pt>
                <c:pt idx="9200">
                  <c:v>586.13908420509495</c:v>
                </c:pt>
                <c:pt idx="9201">
                  <c:v>586.20279497511694</c:v>
                </c:pt>
                <c:pt idx="9202">
                  <c:v>586.26650574513906</c:v>
                </c:pt>
                <c:pt idx="9203">
                  <c:v>586.33021651516196</c:v>
                </c:pt>
                <c:pt idx="9204">
                  <c:v>586.39392728518396</c:v>
                </c:pt>
                <c:pt idx="9205">
                  <c:v>586.45763805520596</c:v>
                </c:pt>
                <c:pt idx="9206">
                  <c:v>586.52134882522898</c:v>
                </c:pt>
                <c:pt idx="9207">
                  <c:v>586.58505959525098</c:v>
                </c:pt>
                <c:pt idx="9208">
                  <c:v>586.64877036527298</c:v>
                </c:pt>
                <c:pt idx="9209">
                  <c:v>586.712481135296</c:v>
                </c:pt>
                <c:pt idx="9210">
                  <c:v>586.776191905318</c:v>
                </c:pt>
                <c:pt idx="9211">
                  <c:v>586.83990267534102</c:v>
                </c:pt>
                <c:pt idx="9212">
                  <c:v>586.90361344536302</c:v>
                </c:pt>
                <c:pt idx="9213">
                  <c:v>586.96732421538502</c:v>
                </c:pt>
                <c:pt idx="9214">
                  <c:v>587.03103498540804</c:v>
                </c:pt>
                <c:pt idx="9215">
                  <c:v>587.09474575543004</c:v>
                </c:pt>
                <c:pt idx="9216">
                  <c:v>587.15845652545204</c:v>
                </c:pt>
                <c:pt idx="9217">
                  <c:v>587.22216729547495</c:v>
                </c:pt>
                <c:pt idx="9218">
                  <c:v>587.28587806549695</c:v>
                </c:pt>
                <c:pt idx="9219">
                  <c:v>587.34958883551894</c:v>
                </c:pt>
                <c:pt idx="9220">
                  <c:v>587.41329960554197</c:v>
                </c:pt>
                <c:pt idx="9221">
                  <c:v>587.47701037556396</c:v>
                </c:pt>
                <c:pt idx="9222">
                  <c:v>587.54072114558596</c:v>
                </c:pt>
                <c:pt idx="9223">
                  <c:v>587.60443191560898</c:v>
                </c:pt>
                <c:pt idx="9224">
                  <c:v>587.66814268563098</c:v>
                </c:pt>
                <c:pt idx="9225">
                  <c:v>587.73185345565298</c:v>
                </c:pt>
                <c:pt idx="9226">
                  <c:v>587.795564225676</c:v>
                </c:pt>
                <c:pt idx="9227">
                  <c:v>587.859274995698</c:v>
                </c:pt>
                <c:pt idx="9228">
                  <c:v>587.92298576572</c:v>
                </c:pt>
                <c:pt idx="9229">
                  <c:v>587.98669653574302</c:v>
                </c:pt>
                <c:pt idx="9230">
                  <c:v>588.05040730576502</c:v>
                </c:pt>
                <c:pt idx="9231">
                  <c:v>588.11411807578702</c:v>
                </c:pt>
                <c:pt idx="9232">
                  <c:v>588.17782884581004</c:v>
                </c:pt>
                <c:pt idx="9233">
                  <c:v>588.24153961583204</c:v>
                </c:pt>
                <c:pt idx="9234">
                  <c:v>588.30525038585404</c:v>
                </c:pt>
                <c:pt idx="9235">
                  <c:v>588.36896115587695</c:v>
                </c:pt>
                <c:pt idx="9236">
                  <c:v>588.43267192589894</c:v>
                </c:pt>
                <c:pt idx="9237">
                  <c:v>588.49638269592106</c:v>
                </c:pt>
                <c:pt idx="9238">
                  <c:v>588.56009346594396</c:v>
                </c:pt>
                <c:pt idx="9239">
                  <c:v>588.62380423596596</c:v>
                </c:pt>
                <c:pt idx="9240">
                  <c:v>588.68751500598796</c:v>
                </c:pt>
                <c:pt idx="9241">
                  <c:v>588.75122577601098</c:v>
                </c:pt>
                <c:pt idx="9242">
                  <c:v>588.81493654603298</c:v>
                </c:pt>
                <c:pt idx="9243">
                  <c:v>588.87864731605498</c:v>
                </c:pt>
                <c:pt idx="9244">
                  <c:v>588.942358086078</c:v>
                </c:pt>
                <c:pt idx="9245">
                  <c:v>589.0060688561</c:v>
                </c:pt>
                <c:pt idx="9246">
                  <c:v>589.069779626122</c:v>
                </c:pt>
                <c:pt idx="9247">
                  <c:v>589.13349039614502</c:v>
                </c:pt>
                <c:pt idx="9248">
                  <c:v>589.19720116616702</c:v>
                </c:pt>
                <c:pt idx="9249">
                  <c:v>589.26091193618902</c:v>
                </c:pt>
                <c:pt idx="9250">
                  <c:v>589.32462270621204</c:v>
                </c:pt>
                <c:pt idx="9251">
                  <c:v>589.38833347623404</c:v>
                </c:pt>
                <c:pt idx="9252">
                  <c:v>589.45204424625604</c:v>
                </c:pt>
                <c:pt idx="9253">
                  <c:v>589.51575501627894</c:v>
                </c:pt>
                <c:pt idx="9254">
                  <c:v>589.57946578630094</c:v>
                </c:pt>
                <c:pt idx="9255">
                  <c:v>589.64317655632306</c:v>
                </c:pt>
                <c:pt idx="9256">
                  <c:v>589.70688732634596</c:v>
                </c:pt>
                <c:pt idx="9257">
                  <c:v>589.77059809636796</c:v>
                </c:pt>
                <c:pt idx="9258">
                  <c:v>589.83430886638996</c:v>
                </c:pt>
                <c:pt idx="9259">
                  <c:v>589.89801963641298</c:v>
                </c:pt>
                <c:pt idx="9260">
                  <c:v>589.96173040643498</c:v>
                </c:pt>
                <c:pt idx="9261">
                  <c:v>590.02544117645698</c:v>
                </c:pt>
                <c:pt idx="9262">
                  <c:v>590.08915194648</c:v>
                </c:pt>
                <c:pt idx="9263">
                  <c:v>590.152862716502</c:v>
                </c:pt>
                <c:pt idx="9264">
                  <c:v>590.21657348652502</c:v>
                </c:pt>
                <c:pt idx="9265">
                  <c:v>590.28028425654702</c:v>
                </c:pt>
                <c:pt idx="9266">
                  <c:v>590.34399502656902</c:v>
                </c:pt>
                <c:pt idx="9267">
                  <c:v>590.40770579659204</c:v>
                </c:pt>
                <c:pt idx="9268">
                  <c:v>590.47141656661404</c:v>
                </c:pt>
                <c:pt idx="9269">
                  <c:v>590.53512733663604</c:v>
                </c:pt>
                <c:pt idx="9270">
                  <c:v>590.59883810665895</c:v>
                </c:pt>
                <c:pt idx="9271">
                  <c:v>590.66254887668094</c:v>
                </c:pt>
                <c:pt idx="9272">
                  <c:v>590.72625964670306</c:v>
                </c:pt>
                <c:pt idx="9273">
                  <c:v>590.78997041672596</c:v>
                </c:pt>
                <c:pt idx="9274">
                  <c:v>590.85368118674796</c:v>
                </c:pt>
                <c:pt idx="9275">
                  <c:v>590.91739195676996</c:v>
                </c:pt>
                <c:pt idx="9276">
                  <c:v>590.98110272679298</c:v>
                </c:pt>
                <c:pt idx="9277">
                  <c:v>591.04481349681498</c:v>
                </c:pt>
                <c:pt idx="9278">
                  <c:v>591.10852426683698</c:v>
                </c:pt>
                <c:pt idx="9279">
                  <c:v>591.17223503686</c:v>
                </c:pt>
                <c:pt idx="9280">
                  <c:v>591.235945806882</c:v>
                </c:pt>
                <c:pt idx="9281">
                  <c:v>591.299656576904</c:v>
                </c:pt>
                <c:pt idx="9282">
                  <c:v>591.36336734692702</c:v>
                </c:pt>
                <c:pt idx="9283">
                  <c:v>591.42707811694902</c:v>
                </c:pt>
                <c:pt idx="9284">
                  <c:v>591.49078888697102</c:v>
                </c:pt>
                <c:pt idx="9285">
                  <c:v>591.55449965699404</c:v>
                </c:pt>
                <c:pt idx="9286">
                  <c:v>591.61821042701604</c:v>
                </c:pt>
                <c:pt idx="9287">
                  <c:v>591.68192119703804</c:v>
                </c:pt>
                <c:pt idx="9288">
                  <c:v>591.74563196706094</c:v>
                </c:pt>
                <c:pt idx="9289">
                  <c:v>591.80934273708294</c:v>
                </c:pt>
                <c:pt idx="9290">
                  <c:v>591.87305350710506</c:v>
                </c:pt>
                <c:pt idx="9291">
                  <c:v>591.93676427712796</c:v>
                </c:pt>
                <c:pt idx="9292">
                  <c:v>592.00047504714996</c:v>
                </c:pt>
                <c:pt idx="9293">
                  <c:v>592.06418581717196</c:v>
                </c:pt>
                <c:pt idx="9294">
                  <c:v>592.12789658719498</c:v>
                </c:pt>
                <c:pt idx="9295">
                  <c:v>592.19160735721698</c:v>
                </c:pt>
                <c:pt idx="9296">
                  <c:v>592.25531812723898</c:v>
                </c:pt>
                <c:pt idx="9297">
                  <c:v>592.319028897262</c:v>
                </c:pt>
                <c:pt idx="9298">
                  <c:v>592.382739667284</c:v>
                </c:pt>
                <c:pt idx="9299">
                  <c:v>592.446450437306</c:v>
                </c:pt>
                <c:pt idx="9300">
                  <c:v>592.51016120732902</c:v>
                </c:pt>
                <c:pt idx="9301">
                  <c:v>592.57387197735102</c:v>
                </c:pt>
                <c:pt idx="9302">
                  <c:v>592.63758274737302</c:v>
                </c:pt>
                <c:pt idx="9303">
                  <c:v>592.70129351739604</c:v>
                </c:pt>
                <c:pt idx="9304">
                  <c:v>592.76500428741804</c:v>
                </c:pt>
                <c:pt idx="9305">
                  <c:v>592.82871505744004</c:v>
                </c:pt>
                <c:pt idx="9306">
                  <c:v>592.89242582746294</c:v>
                </c:pt>
                <c:pt idx="9307">
                  <c:v>592.95613659748506</c:v>
                </c:pt>
                <c:pt idx="9308">
                  <c:v>593.01984736750705</c:v>
                </c:pt>
                <c:pt idx="9309">
                  <c:v>593.08355813752996</c:v>
                </c:pt>
                <c:pt idx="9310">
                  <c:v>593.14726890755196</c:v>
                </c:pt>
                <c:pt idx="9311">
                  <c:v>593.21097967757396</c:v>
                </c:pt>
                <c:pt idx="9312">
                  <c:v>593.27469044759698</c:v>
                </c:pt>
                <c:pt idx="9313">
                  <c:v>593.33840121761898</c:v>
                </c:pt>
                <c:pt idx="9314">
                  <c:v>593.40211198764098</c:v>
                </c:pt>
                <c:pt idx="9315">
                  <c:v>593.465822757664</c:v>
                </c:pt>
                <c:pt idx="9316">
                  <c:v>593.529533527686</c:v>
                </c:pt>
                <c:pt idx="9317">
                  <c:v>593.59324429770902</c:v>
                </c:pt>
                <c:pt idx="9318">
                  <c:v>593.65695506773102</c:v>
                </c:pt>
                <c:pt idx="9319">
                  <c:v>593.72066583775302</c:v>
                </c:pt>
                <c:pt idx="9320">
                  <c:v>593.78437660777604</c:v>
                </c:pt>
                <c:pt idx="9321">
                  <c:v>593.84808737779804</c:v>
                </c:pt>
                <c:pt idx="9322">
                  <c:v>593.91179814782004</c:v>
                </c:pt>
                <c:pt idx="9323">
                  <c:v>593.97550891784294</c:v>
                </c:pt>
                <c:pt idx="9324">
                  <c:v>594.03921968786506</c:v>
                </c:pt>
                <c:pt idx="9325">
                  <c:v>594.10293045788706</c:v>
                </c:pt>
                <c:pt idx="9326">
                  <c:v>594.16664122790996</c:v>
                </c:pt>
                <c:pt idx="9327">
                  <c:v>594.23035199793196</c:v>
                </c:pt>
                <c:pt idx="9328">
                  <c:v>594.29406276795396</c:v>
                </c:pt>
                <c:pt idx="9329">
                  <c:v>594.35777353797698</c:v>
                </c:pt>
                <c:pt idx="9330">
                  <c:v>594.42148430799898</c:v>
                </c:pt>
                <c:pt idx="9331">
                  <c:v>594.48519507802098</c:v>
                </c:pt>
                <c:pt idx="9332">
                  <c:v>594.548905848044</c:v>
                </c:pt>
                <c:pt idx="9333">
                  <c:v>594.612616618066</c:v>
                </c:pt>
                <c:pt idx="9334">
                  <c:v>594.676327388088</c:v>
                </c:pt>
                <c:pt idx="9335">
                  <c:v>594.74003815811102</c:v>
                </c:pt>
                <c:pt idx="9336">
                  <c:v>594.80374892813302</c:v>
                </c:pt>
                <c:pt idx="9337">
                  <c:v>594.86745969815502</c:v>
                </c:pt>
                <c:pt idx="9338">
                  <c:v>594.93117046817804</c:v>
                </c:pt>
                <c:pt idx="9339">
                  <c:v>594.99488123820004</c:v>
                </c:pt>
                <c:pt idx="9340">
                  <c:v>595.05859200822204</c:v>
                </c:pt>
                <c:pt idx="9341">
                  <c:v>595.12230277824494</c:v>
                </c:pt>
                <c:pt idx="9342">
                  <c:v>595.18601354826706</c:v>
                </c:pt>
                <c:pt idx="9343">
                  <c:v>595.24972431828905</c:v>
                </c:pt>
                <c:pt idx="9344">
                  <c:v>595.31343508831196</c:v>
                </c:pt>
                <c:pt idx="9345">
                  <c:v>595.37714585833396</c:v>
                </c:pt>
                <c:pt idx="9346">
                  <c:v>595.44085662835596</c:v>
                </c:pt>
                <c:pt idx="9347">
                  <c:v>595.50456739837898</c:v>
                </c:pt>
                <c:pt idx="9348">
                  <c:v>595.56827816840098</c:v>
                </c:pt>
                <c:pt idx="9349">
                  <c:v>595.63198893842298</c:v>
                </c:pt>
                <c:pt idx="9350">
                  <c:v>595.695699708446</c:v>
                </c:pt>
                <c:pt idx="9351">
                  <c:v>595.759410478468</c:v>
                </c:pt>
                <c:pt idx="9352">
                  <c:v>595.82312124849</c:v>
                </c:pt>
                <c:pt idx="9353">
                  <c:v>595.88683201851302</c:v>
                </c:pt>
                <c:pt idx="9354">
                  <c:v>595.95054278853502</c:v>
                </c:pt>
                <c:pt idx="9355">
                  <c:v>596.01425355855702</c:v>
                </c:pt>
                <c:pt idx="9356">
                  <c:v>596.07796432858004</c:v>
                </c:pt>
                <c:pt idx="9357">
                  <c:v>596.14167509860204</c:v>
                </c:pt>
                <c:pt idx="9358">
                  <c:v>596.20538586862403</c:v>
                </c:pt>
                <c:pt idx="9359">
                  <c:v>596.26909663864706</c:v>
                </c:pt>
                <c:pt idx="9360">
                  <c:v>596.33280740866905</c:v>
                </c:pt>
                <c:pt idx="9361">
                  <c:v>596.39651817869105</c:v>
                </c:pt>
                <c:pt idx="9362">
                  <c:v>596.46022894871396</c:v>
                </c:pt>
                <c:pt idx="9363">
                  <c:v>596.52393971873596</c:v>
                </c:pt>
                <c:pt idx="9364">
                  <c:v>596.58765048875796</c:v>
                </c:pt>
                <c:pt idx="9365">
                  <c:v>596.65136125878098</c:v>
                </c:pt>
                <c:pt idx="9366">
                  <c:v>596.71507202880298</c:v>
                </c:pt>
                <c:pt idx="9367">
                  <c:v>596.77878279882498</c:v>
                </c:pt>
                <c:pt idx="9368">
                  <c:v>596.842493568848</c:v>
                </c:pt>
                <c:pt idx="9369">
                  <c:v>596.90620433887</c:v>
                </c:pt>
                <c:pt idx="9370">
                  <c:v>596.96991510889302</c:v>
                </c:pt>
                <c:pt idx="9371">
                  <c:v>597.03362587891502</c:v>
                </c:pt>
                <c:pt idx="9372">
                  <c:v>597.09733664893702</c:v>
                </c:pt>
                <c:pt idx="9373">
                  <c:v>597.16104741896004</c:v>
                </c:pt>
                <c:pt idx="9374">
                  <c:v>597.22475818898204</c:v>
                </c:pt>
                <c:pt idx="9375">
                  <c:v>597.28846895900404</c:v>
                </c:pt>
                <c:pt idx="9376">
                  <c:v>597.35217972902694</c:v>
                </c:pt>
                <c:pt idx="9377">
                  <c:v>597.41589049904906</c:v>
                </c:pt>
                <c:pt idx="9378">
                  <c:v>597.47960126907105</c:v>
                </c:pt>
                <c:pt idx="9379">
                  <c:v>597.54331203909396</c:v>
                </c:pt>
                <c:pt idx="9380">
                  <c:v>597.60702280911596</c:v>
                </c:pt>
                <c:pt idx="9381">
                  <c:v>597.67073357913796</c:v>
                </c:pt>
                <c:pt idx="9382">
                  <c:v>597.73444434916098</c:v>
                </c:pt>
                <c:pt idx="9383">
                  <c:v>597.79815511918298</c:v>
                </c:pt>
                <c:pt idx="9384">
                  <c:v>597.86186588920498</c:v>
                </c:pt>
                <c:pt idx="9385">
                  <c:v>597.925576659228</c:v>
                </c:pt>
                <c:pt idx="9386">
                  <c:v>597.98928742925</c:v>
                </c:pt>
                <c:pt idx="9387">
                  <c:v>598.052998199272</c:v>
                </c:pt>
                <c:pt idx="9388">
                  <c:v>598.11670896929502</c:v>
                </c:pt>
                <c:pt idx="9389">
                  <c:v>598.18041973931702</c:v>
                </c:pt>
                <c:pt idx="9390">
                  <c:v>598.24413050933902</c:v>
                </c:pt>
                <c:pt idx="9391">
                  <c:v>598.30784127936204</c:v>
                </c:pt>
                <c:pt idx="9392">
                  <c:v>598.37155204938404</c:v>
                </c:pt>
                <c:pt idx="9393">
                  <c:v>598.43526281940603</c:v>
                </c:pt>
                <c:pt idx="9394">
                  <c:v>598.49897358942906</c:v>
                </c:pt>
                <c:pt idx="9395">
                  <c:v>598.56268435945105</c:v>
                </c:pt>
                <c:pt idx="9396">
                  <c:v>598.62639512947305</c:v>
                </c:pt>
                <c:pt idx="9397">
                  <c:v>598.69010589949596</c:v>
                </c:pt>
                <c:pt idx="9398">
                  <c:v>598.75381666951796</c:v>
                </c:pt>
                <c:pt idx="9399">
                  <c:v>598.81752743953996</c:v>
                </c:pt>
                <c:pt idx="9400">
                  <c:v>598.88123820956298</c:v>
                </c:pt>
                <c:pt idx="9401">
                  <c:v>598.94494897958498</c:v>
                </c:pt>
                <c:pt idx="9402">
                  <c:v>599.00865974960698</c:v>
                </c:pt>
                <c:pt idx="9403">
                  <c:v>599.07237051963</c:v>
                </c:pt>
                <c:pt idx="9404">
                  <c:v>599.136081289652</c:v>
                </c:pt>
                <c:pt idx="9405">
                  <c:v>599.199792059674</c:v>
                </c:pt>
                <c:pt idx="9406">
                  <c:v>599.26350282969702</c:v>
                </c:pt>
                <c:pt idx="9407">
                  <c:v>599.32721359971902</c:v>
                </c:pt>
                <c:pt idx="9408">
                  <c:v>599.39092436974101</c:v>
                </c:pt>
                <c:pt idx="9409">
                  <c:v>599.45463513976404</c:v>
                </c:pt>
                <c:pt idx="9410">
                  <c:v>599.51834590978604</c:v>
                </c:pt>
                <c:pt idx="9411">
                  <c:v>599.58205667980803</c:v>
                </c:pt>
                <c:pt idx="9412">
                  <c:v>599.64576744983106</c:v>
                </c:pt>
                <c:pt idx="9413">
                  <c:v>599.70947821985305</c:v>
                </c:pt>
                <c:pt idx="9414">
                  <c:v>599.77318898987505</c:v>
                </c:pt>
                <c:pt idx="9415">
                  <c:v>599.83689975989796</c:v>
                </c:pt>
                <c:pt idx="9416">
                  <c:v>599.90061052991996</c:v>
                </c:pt>
                <c:pt idx="9417">
                  <c:v>599.96432129994196</c:v>
                </c:pt>
                <c:pt idx="9418">
                  <c:v>600.02803206996498</c:v>
                </c:pt>
                <c:pt idx="9419">
                  <c:v>600.09174283998698</c:v>
                </c:pt>
                <c:pt idx="9420">
                  <c:v>600.15545361000898</c:v>
                </c:pt>
                <c:pt idx="9421">
                  <c:v>600.219164380032</c:v>
                </c:pt>
                <c:pt idx="9422">
                  <c:v>600.282875150054</c:v>
                </c:pt>
                <c:pt idx="9423">
                  <c:v>600.346585920076</c:v>
                </c:pt>
                <c:pt idx="9424">
                  <c:v>600.41029669009902</c:v>
                </c:pt>
                <c:pt idx="9425">
                  <c:v>600.47400746012102</c:v>
                </c:pt>
                <c:pt idx="9426">
                  <c:v>600.53771823014404</c:v>
                </c:pt>
                <c:pt idx="9427">
                  <c:v>600.60142900016604</c:v>
                </c:pt>
                <c:pt idx="9428">
                  <c:v>600.66513977018803</c:v>
                </c:pt>
                <c:pt idx="9429">
                  <c:v>600.72885054021106</c:v>
                </c:pt>
                <c:pt idx="9430">
                  <c:v>600.79256131023305</c:v>
                </c:pt>
                <c:pt idx="9431">
                  <c:v>600.85627208025505</c:v>
                </c:pt>
                <c:pt idx="9432">
                  <c:v>600.91998285027796</c:v>
                </c:pt>
                <c:pt idx="9433">
                  <c:v>600.98369362029996</c:v>
                </c:pt>
                <c:pt idx="9434">
                  <c:v>601.04740439032196</c:v>
                </c:pt>
                <c:pt idx="9435">
                  <c:v>601.11111516034498</c:v>
                </c:pt>
                <c:pt idx="9436">
                  <c:v>601.17482593036698</c:v>
                </c:pt>
                <c:pt idx="9437">
                  <c:v>601.23853670038898</c:v>
                </c:pt>
                <c:pt idx="9438">
                  <c:v>601.302247470412</c:v>
                </c:pt>
                <c:pt idx="9439">
                  <c:v>601.365958240434</c:v>
                </c:pt>
                <c:pt idx="9440">
                  <c:v>601.429669010456</c:v>
                </c:pt>
                <c:pt idx="9441">
                  <c:v>601.49337978047902</c:v>
                </c:pt>
                <c:pt idx="9442">
                  <c:v>601.55709055050102</c:v>
                </c:pt>
                <c:pt idx="9443">
                  <c:v>601.62080132052301</c:v>
                </c:pt>
                <c:pt idx="9444">
                  <c:v>601.68451209054604</c:v>
                </c:pt>
                <c:pt idx="9445">
                  <c:v>601.74822286056803</c:v>
                </c:pt>
                <c:pt idx="9446">
                  <c:v>601.81193363059003</c:v>
                </c:pt>
                <c:pt idx="9447">
                  <c:v>601.87564440061306</c:v>
                </c:pt>
                <c:pt idx="9448">
                  <c:v>601.93935517063505</c:v>
                </c:pt>
                <c:pt idx="9449">
                  <c:v>602.00306594065705</c:v>
                </c:pt>
                <c:pt idx="9450">
                  <c:v>602.06677671067996</c:v>
                </c:pt>
                <c:pt idx="9451">
                  <c:v>602.13048748070196</c:v>
                </c:pt>
                <c:pt idx="9452">
                  <c:v>602.19419825072396</c:v>
                </c:pt>
                <c:pt idx="9453">
                  <c:v>602.25790902074698</c:v>
                </c:pt>
                <c:pt idx="9454">
                  <c:v>602.32161979076898</c:v>
                </c:pt>
                <c:pt idx="9455">
                  <c:v>602.38533056079098</c:v>
                </c:pt>
                <c:pt idx="9456">
                  <c:v>602.449041330814</c:v>
                </c:pt>
                <c:pt idx="9457">
                  <c:v>602.512752100836</c:v>
                </c:pt>
                <c:pt idx="9458">
                  <c:v>602.57646287085799</c:v>
                </c:pt>
                <c:pt idx="9459">
                  <c:v>602.64017364088102</c:v>
                </c:pt>
                <c:pt idx="9460">
                  <c:v>602.70388441090302</c:v>
                </c:pt>
                <c:pt idx="9461">
                  <c:v>602.76759518092501</c:v>
                </c:pt>
                <c:pt idx="9462">
                  <c:v>602.83130595094804</c:v>
                </c:pt>
                <c:pt idx="9463">
                  <c:v>602.89501672097003</c:v>
                </c:pt>
                <c:pt idx="9464">
                  <c:v>602.95872749099203</c:v>
                </c:pt>
                <c:pt idx="9465">
                  <c:v>603.02243826101505</c:v>
                </c:pt>
                <c:pt idx="9466">
                  <c:v>603.08614903103705</c:v>
                </c:pt>
                <c:pt idx="9467">
                  <c:v>603.14985980105905</c:v>
                </c:pt>
                <c:pt idx="9468">
                  <c:v>603.21357057108196</c:v>
                </c:pt>
                <c:pt idx="9469">
                  <c:v>603.27728134110396</c:v>
                </c:pt>
                <c:pt idx="9470">
                  <c:v>603.34099211112596</c:v>
                </c:pt>
                <c:pt idx="9471">
                  <c:v>603.40470288114898</c:v>
                </c:pt>
                <c:pt idx="9472">
                  <c:v>603.46841365117098</c:v>
                </c:pt>
                <c:pt idx="9473">
                  <c:v>603.53212442119298</c:v>
                </c:pt>
                <c:pt idx="9474">
                  <c:v>603.595835191216</c:v>
                </c:pt>
                <c:pt idx="9475">
                  <c:v>603.659545961238</c:v>
                </c:pt>
                <c:pt idx="9476">
                  <c:v>603.72325673125999</c:v>
                </c:pt>
                <c:pt idx="9477">
                  <c:v>603.78696750128302</c:v>
                </c:pt>
                <c:pt idx="9478">
                  <c:v>603.85067827130501</c:v>
                </c:pt>
                <c:pt idx="9479">
                  <c:v>603.91438904132804</c:v>
                </c:pt>
                <c:pt idx="9480">
                  <c:v>603.97809981135003</c:v>
                </c:pt>
                <c:pt idx="9481">
                  <c:v>604.04181058137203</c:v>
                </c:pt>
                <c:pt idx="9482">
                  <c:v>604.10552135139505</c:v>
                </c:pt>
                <c:pt idx="9483">
                  <c:v>604.16923212141705</c:v>
                </c:pt>
                <c:pt idx="9484">
                  <c:v>604.23294289143905</c:v>
                </c:pt>
                <c:pt idx="9485">
                  <c:v>604.29665366146196</c:v>
                </c:pt>
                <c:pt idx="9486">
                  <c:v>604.36036443148396</c:v>
                </c:pt>
                <c:pt idx="9487">
                  <c:v>604.42407520150596</c:v>
                </c:pt>
                <c:pt idx="9488">
                  <c:v>604.48778597152898</c:v>
                </c:pt>
                <c:pt idx="9489">
                  <c:v>604.55149674155098</c:v>
                </c:pt>
                <c:pt idx="9490">
                  <c:v>604.61520751157298</c:v>
                </c:pt>
                <c:pt idx="9491">
                  <c:v>604.678918281596</c:v>
                </c:pt>
                <c:pt idx="9492">
                  <c:v>604.742629051618</c:v>
                </c:pt>
                <c:pt idx="9493">
                  <c:v>604.80633982163999</c:v>
                </c:pt>
                <c:pt idx="9494">
                  <c:v>604.87005059166302</c:v>
                </c:pt>
                <c:pt idx="9495">
                  <c:v>604.93376136168501</c:v>
                </c:pt>
                <c:pt idx="9496">
                  <c:v>604.99747213170701</c:v>
                </c:pt>
                <c:pt idx="9497">
                  <c:v>605.06118290173004</c:v>
                </c:pt>
                <c:pt idx="9498">
                  <c:v>605.12489367175203</c:v>
                </c:pt>
                <c:pt idx="9499">
                  <c:v>605.18860444177403</c:v>
                </c:pt>
                <c:pt idx="9500">
                  <c:v>605.25231521179705</c:v>
                </c:pt>
                <c:pt idx="9501">
                  <c:v>605.31602598181905</c:v>
                </c:pt>
                <c:pt idx="9502">
                  <c:v>605.37973675184105</c:v>
                </c:pt>
                <c:pt idx="9503">
                  <c:v>605.44344752186396</c:v>
                </c:pt>
                <c:pt idx="9504">
                  <c:v>605.50715829188596</c:v>
                </c:pt>
                <c:pt idx="9505">
                  <c:v>605.57086906190796</c:v>
                </c:pt>
                <c:pt idx="9506">
                  <c:v>605.63457983193098</c:v>
                </c:pt>
                <c:pt idx="9507">
                  <c:v>605.69829060195298</c:v>
                </c:pt>
                <c:pt idx="9508">
                  <c:v>605.76200137197497</c:v>
                </c:pt>
                <c:pt idx="9509">
                  <c:v>605.825712141998</c:v>
                </c:pt>
                <c:pt idx="9510">
                  <c:v>605.88942291202</c:v>
                </c:pt>
                <c:pt idx="9511">
                  <c:v>605.95313368204199</c:v>
                </c:pt>
                <c:pt idx="9512">
                  <c:v>606.01684445206502</c:v>
                </c:pt>
                <c:pt idx="9513">
                  <c:v>606.08055522208701</c:v>
                </c:pt>
                <c:pt idx="9514">
                  <c:v>606.14426599210901</c:v>
                </c:pt>
                <c:pt idx="9515">
                  <c:v>606.20797676213203</c:v>
                </c:pt>
                <c:pt idx="9516">
                  <c:v>606.27168753215403</c:v>
                </c:pt>
                <c:pt idx="9517">
                  <c:v>606.33539830217603</c:v>
                </c:pt>
                <c:pt idx="9518">
                  <c:v>606.39910907219905</c:v>
                </c:pt>
                <c:pt idx="9519">
                  <c:v>606.46281984222105</c:v>
                </c:pt>
                <c:pt idx="9520">
                  <c:v>606.52653061224305</c:v>
                </c:pt>
                <c:pt idx="9521">
                  <c:v>606.59024138226596</c:v>
                </c:pt>
                <c:pt idx="9522">
                  <c:v>606.65395215228796</c:v>
                </c:pt>
                <c:pt idx="9523">
                  <c:v>606.71766292230996</c:v>
                </c:pt>
                <c:pt idx="9524">
                  <c:v>606.78137369233298</c:v>
                </c:pt>
                <c:pt idx="9525">
                  <c:v>606.84508446235498</c:v>
                </c:pt>
                <c:pt idx="9526">
                  <c:v>606.90879523237697</c:v>
                </c:pt>
                <c:pt idx="9527">
                  <c:v>606.9725060024</c:v>
                </c:pt>
                <c:pt idx="9528">
                  <c:v>607.03621677242199</c:v>
                </c:pt>
                <c:pt idx="9529">
                  <c:v>607.09992754244399</c:v>
                </c:pt>
                <c:pt idx="9530">
                  <c:v>607.16363831246701</c:v>
                </c:pt>
                <c:pt idx="9531">
                  <c:v>607.22734908248901</c:v>
                </c:pt>
                <c:pt idx="9532">
                  <c:v>607.29105985251203</c:v>
                </c:pt>
                <c:pt idx="9533">
                  <c:v>607.35477062253403</c:v>
                </c:pt>
                <c:pt idx="9534">
                  <c:v>607.41848139255603</c:v>
                </c:pt>
                <c:pt idx="9535">
                  <c:v>607.48219216257905</c:v>
                </c:pt>
                <c:pt idx="9536">
                  <c:v>607.54590293260105</c:v>
                </c:pt>
                <c:pt idx="9537">
                  <c:v>607.60961370262305</c:v>
                </c:pt>
                <c:pt idx="9538">
                  <c:v>607.67332447264596</c:v>
                </c:pt>
                <c:pt idx="9539">
                  <c:v>607.73703524266796</c:v>
                </c:pt>
                <c:pt idx="9540">
                  <c:v>607.80074601268996</c:v>
                </c:pt>
                <c:pt idx="9541">
                  <c:v>607.86445678271298</c:v>
                </c:pt>
                <c:pt idx="9542">
                  <c:v>607.92816755273498</c:v>
                </c:pt>
                <c:pt idx="9543">
                  <c:v>607.99187832275697</c:v>
                </c:pt>
                <c:pt idx="9544">
                  <c:v>608.05558909278</c:v>
                </c:pt>
                <c:pt idx="9545">
                  <c:v>608.119299862802</c:v>
                </c:pt>
                <c:pt idx="9546">
                  <c:v>608.18301063282399</c:v>
                </c:pt>
                <c:pt idx="9547">
                  <c:v>608.24672140284702</c:v>
                </c:pt>
                <c:pt idx="9548">
                  <c:v>608.31043217286901</c:v>
                </c:pt>
                <c:pt idx="9549">
                  <c:v>608.37414294289101</c:v>
                </c:pt>
                <c:pt idx="9550">
                  <c:v>608.43785371291403</c:v>
                </c:pt>
                <c:pt idx="9551">
                  <c:v>608.50156448293603</c:v>
                </c:pt>
                <c:pt idx="9552">
                  <c:v>608.56527525295803</c:v>
                </c:pt>
                <c:pt idx="9553">
                  <c:v>608.62898602298105</c:v>
                </c:pt>
                <c:pt idx="9554">
                  <c:v>608.69269679300305</c:v>
                </c:pt>
                <c:pt idx="9555">
                  <c:v>608.75640756302505</c:v>
                </c:pt>
                <c:pt idx="9556">
                  <c:v>608.82011833304796</c:v>
                </c:pt>
                <c:pt idx="9557">
                  <c:v>608.88382910306996</c:v>
                </c:pt>
                <c:pt idx="9558">
                  <c:v>608.94753987309196</c:v>
                </c:pt>
                <c:pt idx="9559">
                  <c:v>609.01125064311498</c:v>
                </c:pt>
                <c:pt idx="9560">
                  <c:v>609.07496141313698</c:v>
                </c:pt>
                <c:pt idx="9561">
                  <c:v>609.13867218315897</c:v>
                </c:pt>
                <c:pt idx="9562">
                  <c:v>609.202382953182</c:v>
                </c:pt>
                <c:pt idx="9563">
                  <c:v>609.26609372320399</c:v>
                </c:pt>
                <c:pt idx="9564">
                  <c:v>609.32980449322599</c:v>
                </c:pt>
                <c:pt idx="9565">
                  <c:v>609.39351526324901</c:v>
                </c:pt>
                <c:pt idx="9566">
                  <c:v>609.45722603327101</c:v>
                </c:pt>
                <c:pt idx="9567">
                  <c:v>609.52093680329301</c:v>
                </c:pt>
                <c:pt idx="9568">
                  <c:v>609.58464757331603</c:v>
                </c:pt>
                <c:pt idx="9569">
                  <c:v>609.64835834333803</c:v>
                </c:pt>
                <c:pt idx="9570">
                  <c:v>609.71206911336003</c:v>
                </c:pt>
                <c:pt idx="9571">
                  <c:v>609.77577988338305</c:v>
                </c:pt>
                <c:pt idx="9572">
                  <c:v>609.83949065340505</c:v>
                </c:pt>
                <c:pt idx="9573">
                  <c:v>609.90320142342705</c:v>
                </c:pt>
                <c:pt idx="9574">
                  <c:v>609.96691219344996</c:v>
                </c:pt>
                <c:pt idx="9575">
                  <c:v>610.03062296347196</c:v>
                </c:pt>
                <c:pt idx="9576">
                  <c:v>610.09433373349395</c:v>
                </c:pt>
                <c:pt idx="9577">
                  <c:v>610.15804450351698</c:v>
                </c:pt>
                <c:pt idx="9578">
                  <c:v>610.22175527353897</c:v>
                </c:pt>
                <c:pt idx="9579">
                  <c:v>610.28546604356097</c:v>
                </c:pt>
                <c:pt idx="9580">
                  <c:v>610.34917681358399</c:v>
                </c:pt>
                <c:pt idx="9581">
                  <c:v>610.41288758360599</c:v>
                </c:pt>
                <c:pt idx="9582">
                  <c:v>610.47659835362799</c:v>
                </c:pt>
                <c:pt idx="9583">
                  <c:v>610.54030912365101</c:v>
                </c:pt>
                <c:pt idx="9584">
                  <c:v>610.60401989367301</c:v>
                </c:pt>
                <c:pt idx="9585">
                  <c:v>610.66773066369603</c:v>
                </c:pt>
                <c:pt idx="9586">
                  <c:v>610.73144143371803</c:v>
                </c:pt>
                <c:pt idx="9587">
                  <c:v>610.79515220374003</c:v>
                </c:pt>
                <c:pt idx="9588">
                  <c:v>610.85886297376305</c:v>
                </c:pt>
                <c:pt idx="9589">
                  <c:v>610.92257374378505</c:v>
                </c:pt>
                <c:pt idx="9590">
                  <c:v>610.98628451380705</c:v>
                </c:pt>
                <c:pt idx="9591">
                  <c:v>611.04999528382996</c:v>
                </c:pt>
                <c:pt idx="9592">
                  <c:v>611.11370605385196</c:v>
                </c:pt>
                <c:pt idx="9593">
                  <c:v>611.17741682387395</c:v>
                </c:pt>
                <c:pt idx="9594">
                  <c:v>611.24112759389698</c:v>
                </c:pt>
                <c:pt idx="9595">
                  <c:v>611.30483836391898</c:v>
                </c:pt>
                <c:pt idx="9596">
                  <c:v>611.36854913394097</c:v>
                </c:pt>
                <c:pt idx="9597">
                  <c:v>611.432259903964</c:v>
                </c:pt>
                <c:pt idx="9598">
                  <c:v>611.49597067398599</c:v>
                </c:pt>
                <c:pt idx="9599">
                  <c:v>611.55968144400799</c:v>
                </c:pt>
                <c:pt idx="9600">
                  <c:v>611.62339221403101</c:v>
                </c:pt>
                <c:pt idx="9601">
                  <c:v>611.68710298405301</c:v>
                </c:pt>
                <c:pt idx="9602">
                  <c:v>611.75081375407501</c:v>
                </c:pt>
                <c:pt idx="9603">
                  <c:v>611.81452452409803</c:v>
                </c:pt>
                <c:pt idx="9604">
                  <c:v>611.87823529412003</c:v>
                </c:pt>
                <c:pt idx="9605">
                  <c:v>611.94194606414203</c:v>
                </c:pt>
                <c:pt idx="9606">
                  <c:v>612.00565683416505</c:v>
                </c:pt>
                <c:pt idx="9607">
                  <c:v>612.06936760418705</c:v>
                </c:pt>
                <c:pt idx="9608">
                  <c:v>612.13307837420905</c:v>
                </c:pt>
                <c:pt idx="9609">
                  <c:v>612.19678914423196</c:v>
                </c:pt>
                <c:pt idx="9610">
                  <c:v>612.26049991425396</c:v>
                </c:pt>
                <c:pt idx="9611">
                  <c:v>612.32421068427595</c:v>
                </c:pt>
                <c:pt idx="9612">
                  <c:v>612.38792145429898</c:v>
                </c:pt>
                <c:pt idx="9613">
                  <c:v>612.45163222432097</c:v>
                </c:pt>
                <c:pt idx="9614">
                  <c:v>612.51534299434297</c:v>
                </c:pt>
                <c:pt idx="9615">
                  <c:v>612.57905376436599</c:v>
                </c:pt>
                <c:pt idx="9616">
                  <c:v>612.64276453438799</c:v>
                </c:pt>
                <c:pt idx="9617">
                  <c:v>612.70647530440999</c:v>
                </c:pt>
                <c:pt idx="9618">
                  <c:v>612.77018607443301</c:v>
                </c:pt>
                <c:pt idx="9619">
                  <c:v>612.83389684445501</c:v>
                </c:pt>
                <c:pt idx="9620">
                  <c:v>612.89760761447701</c:v>
                </c:pt>
                <c:pt idx="9621">
                  <c:v>612.96131838450003</c:v>
                </c:pt>
                <c:pt idx="9622">
                  <c:v>613.02502915452203</c:v>
                </c:pt>
                <c:pt idx="9623">
                  <c:v>613.08873992454403</c:v>
                </c:pt>
                <c:pt idx="9624">
                  <c:v>613.15245069456705</c:v>
                </c:pt>
                <c:pt idx="9625">
                  <c:v>613.21616146458905</c:v>
                </c:pt>
                <c:pt idx="9626">
                  <c:v>613.27987223461105</c:v>
                </c:pt>
                <c:pt idx="9627">
                  <c:v>613.34358300463396</c:v>
                </c:pt>
                <c:pt idx="9628">
                  <c:v>613.40729377465595</c:v>
                </c:pt>
                <c:pt idx="9629">
                  <c:v>613.47100454467795</c:v>
                </c:pt>
                <c:pt idx="9630">
                  <c:v>613.53471531470097</c:v>
                </c:pt>
                <c:pt idx="9631">
                  <c:v>613.59842608472297</c:v>
                </c:pt>
                <c:pt idx="9632">
                  <c:v>613.66213685474497</c:v>
                </c:pt>
                <c:pt idx="9633">
                  <c:v>613.72584762476799</c:v>
                </c:pt>
                <c:pt idx="9634">
                  <c:v>613.78955839478999</c:v>
                </c:pt>
                <c:pt idx="9635">
                  <c:v>613.85326916481199</c:v>
                </c:pt>
                <c:pt idx="9636">
                  <c:v>613.91697993483501</c:v>
                </c:pt>
                <c:pt idx="9637">
                  <c:v>613.98069070485701</c:v>
                </c:pt>
                <c:pt idx="9638">
                  <c:v>614.04440147488003</c:v>
                </c:pt>
                <c:pt idx="9639">
                  <c:v>614.10811224490203</c:v>
                </c:pt>
                <c:pt idx="9640">
                  <c:v>614.17182301492403</c:v>
                </c:pt>
                <c:pt idx="9641">
                  <c:v>614.23553378494705</c:v>
                </c:pt>
                <c:pt idx="9642">
                  <c:v>614.29924455496905</c:v>
                </c:pt>
                <c:pt idx="9643">
                  <c:v>614.36295532499105</c:v>
                </c:pt>
                <c:pt idx="9644">
                  <c:v>614.42666609501396</c:v>
                </c:pt>
                <c:pt idx="9645">
                  <c:v>614.49037686503596</c:v>
                </c:pt>
                <c:pt idx="9646">
                  <c:v>614.55408763505795</c:v>
                </c:pt>
                <c:pt idx="9647">
                  <c:v>614.61779840508098</c:v>
                </c:pt>
                <c:pt idx="9648">
                  <c:v>614.68150917510297</c:v>
                </c:pt>
                <c:pt idx="9649">
                  <c:v>614.74521994512497</c:v>
                </c:pt>
                <c:pt idx="9650">
                  <c:v>614.80893071514799</c:v>
                </c:pt>
                <c:pt idx="9651">
                  <c:v>614.87264148516999</c:v>
                </c:pt>
                <c:pt idx="9652">
                  <c:v>614.93635225519199</c:v>
                </c:pt>
                <c:pt idx="9653">
                  <c:v>615.00006302521501</c:v>
                </c:pt>
                <c:pt idx="9654">
                  <c:v>615.06377379523701</c:v>
                </c:pt>
                <c:pt idx="9655">
                  <c:v>615.12748456525901</c:v>
                </c:pt>
                <c:pt idx="9656">
                  <c:v>615.19119533528203</c:v>
                </c:pt>
                <c:pt idx="9657">
                  <c:v>615.25490610530403</c:v>
                </c:pt>
                <c:pt idx="9658">
                  <c:v>615.31861687532603</c:v>
                </c:pt>
                <c:pt idx="9659">
                  <c:v>615.38232764534905</c:v>
                </c:pt>
                <c:pt idx="9660">
                  <c:v>615.44603841537105</c:v>
                </c:pt>
                <c:pt idx="9661">
                  <c:v>615.50974918539305</c:v>
                </c:pt>
                <c:pt idx="9662">
                  <c:v>615.57345995541596</c:v>
                </c:pt>
                <c:pt idx="9663">
                  <c:v>615.63717072543795</c:v>
                </c:pt>
                <c:pt idx="9664">
                  <c:v>615.70088149545995</c:v>
                </c:pt>
                <c:pt idx="9665">
                  <c:v>615.76459226548297</c:v>
                </c:pt>
                <c:pt idx="9666">
                  <c:v>615.82830303550497</c:v>
                </c:pt>
                <c:pt idx="9667">
                  <c:v>615.89201380552697</c:v>
                </c:pt>
                <c:pt idx="9668">
                  <c:v>615.95572457554999</c:v>
                </c:pt>
                <c:pt idx="9669">
                  <c:v>616.01943534557199</c:v>
                </c:pt>
                <c:pt idx="9670">
                  <c:v>616.08314611559399</c:v>
                </c:pt>
                <c:pt idx="9671">
                  <c:v>616.14685688561701</c:v>
                </c:pt>
                <c:pt idx="9672">
                  <c:v>616.21056765563901</c:v>
                </c:pt>
                <c:pt idx="9673">
                  <c:v>616.27427842566101</c:v>
                </c:pt>
                <c:pt idx="9674">
                  <c:v>616.33798919568403</c:v>
                </c:pt>
                <c:pt idx="9675">
                  <c:v>616.40169996570603</c:v>
                </c:pt>
                <c:pt idx="9676">
                  <c:v>616.46541073572803</c:v>
                </c:pt>
                <c:pt idx="9677">
                  <c:v>616.52912150575105</c:v>
                </c:pt>
                <c:pt idx="9678">
                  <c:v>616.59283227577305</c:v>
                </c:pt>
                <c:pt idx="9679">
                  <c:v>616.65654304579505</c:v>
                </c:pt>
                <c:pt idx="9680">
                  <c:v>616.72025381581796</c:v>
                </c:pt>
                <c:pt idx="9681">
                  <c:v>616.78396458583995</c:v>
                </c:pt>
                <c:pt idx="9682">
                  <c:v>616.84767535586195</c:v>
                </c:pt>
                <c:pt idx="9683">
                  <c:v>616.91138612588497</c:v>
                </c:pt>
                <c:pt idx="9684">
                  <c:v>616.97509689590697</c:v>
                </c:pt>
                <c:pt idx="9685">
                  <c:v>617.03880766592897</c:v>
                </c:pt>
                <c:pt idx="9686">
                  <c:v>617.10251843595199</c:v>
                </c:pt>
                <c:pt idx="9687">
                  <c:v>617.16622920597399</c:v>
                </c:pt>
                <c:pt idx="9688">
                  <c:v>617.22993997599599</c:v>
                </c:pt>
                <c:pt idx="9689">
                  <c:v>617.29365074601901</c:v>
                </c:pt>
                <c:pt idx="9690">
                  <c:v>617.35736151604101</c:v>
                </c:pt>
                <c:pt idx="9691">
                  <c:v>617.42107228606403</c:v>
                </c:pt>
                <c:pt idx="9692">
                  <c:v>617.48478305608603</c:v>
                </c:pt>
                <c:pt idx="9693">
                  <c:v>617.54849382610803</c:v>
                </c:pt>
                <c:pt idx="9694">
                  <c:v>617.61220459613105</c:v>
                </c:pt>
                <c:pt idx="9695">
                  <c:v>617.67591536615305</c:v>
                </c:pt>
                <c:pt idx="9696">
                  <c:v>617.73962613617505</c:v>
                </c:pt>
                <c:pt idx="9697">
                  <c:v>617.80333690619796</c:v>
                </c:pt>
                <c:pt idx="9698">
                  <c:v>617.86704767621995</c:v>
                </c:pt>
                <c:pt idx="9699">
                  <c:v>617.93075844624195</c:v>
                </c:pt>
                <c:pt idx="9700">
                  <c:v>617.99446921626497</c:v>
                </c:pt>
                <c:pt idx="9701">
                  <c:v>618.05817998628697</c:v>
                </c:pt>
                <c:pt idx="9702">
                  <c:v>618.12189075630897</c:v>
                </c:pt>
                <c:pt idx="9703">
                  <c:v>618.18560152633199</c:v>
                </c:pt>
                <c:pt idx="9704">
                  <c:v>618.24931229635399</c:v>
                </c:pt>
                <c:pt idx="9705">
                  <c:v>618.31302306637599</c:v>
                </c:pt>
                <c:pt idx="9706">
                  <c:v>618.37673383639901</c:v>
                </c:pt>
                <c:pt idx="9707">
                  <c:v>618.44044460642101</c:v>
                </c:pt>
                <c:pt idx="9708">
                  <c:v>618.50415537644301</c:v>
                </c:pt>
                <c:pt idx="9709">
                  <c:v>618.56786614646603</c:v>
                </c:pt>
                <c:pt idx="9710">
                  <c:v>618.63157691648803</c:v>
                </c:pt>
                <c:pt idx="9711">
                  <c:v>618.69528768651003</c:v>
                </c:pt>
                <c:pt idx="9712">
                  <c:v>618.75899845653305</c:v>
                </c:pt>
                <c:pt idx="9713">
                  <c:v>618.82270922655505</c:v>
                </c:pt>
                <c:pt idx="9714">
                  <c:v>618.88641999657705</c:v>
                </c:pt>
                <c:pt idx="9715">
                  <c:v>618.95013076659995</c:v>
                </c:pt>
                <c:pt idx="9716">
                  <c:v>619.01384153662195</c:v>
                </c:pt>
                <c:pt idx="9717">
                  <c:v>619.07755230664395</c:v>
                </c:pt>
                <c:pt idx="9718">
                  <c:v>619.14126307666697</c:v>
                </c:pt>
                <c:pt idx="9719">
                  <c:v>619.20497384668897</c:v>
                </c:pt>
                <c:pt idx="9720">
                  <c:v>619.26868461671097</c:v>
                </c:pt>
                <c:pt idx="9721">
                  <c:v>619.33239538673399</c:v>
                </c:pt>
                <c:pt idx="9722">
                  <c:v>619.39610615675599</c:v>
                </c:pt>
                <c:pt idx="9723">
                  <c:v>619.45981692677799</c:v>
                </c:pt>
                <c:pt idx="9724">
                  <c:v>619.52352769680101</c:v>
                </c:pt>
                <c:pt idx="9725">
                  <c:v>619.58723846682301</c:v>
                </c:pt>
                <c:pt idx="9726">
                  <c:v>619.65094923684501</c:v>
                </c:pt>
                <c:pt idx="9727">
                  <c:v>619.71466000686803</c:v>
                </c:pt>
                <c:pt idx="9728">
                  <c:v>619.77837077689003</c:v>
                </c:pt>
                <c:pt idx="9729">
                  <c:v>619.84208154691203</c:v>
                </c:pt>
                <c:pt idx="9730">
                  <c:v>619.90579231693505</c:v>
                </c:pt>
                <c:pt idx="9731">
                  <c:v>619.96950308695705</c:v>
                </c:pt>
                <c:pt idx="9732">
                  <c:v>620.03321385697905</c:v>
                </c:pt>
                <c:pt idx="9733">
                  <c:v>620.09692462700195</c:v>
                </c:pt>
                <c:pt idx="9734">
                  <c:v>620.16063539702395</c:v>
                </c:pt>
                <c:pt idx="9735">
                  <c:v>620.22434616704595</c:v>
                </c:pt>
                <c:pt idx="9736">
                  <c:v>620.28805693706897</c:v>
                </c:pt>
                <c:pt idx="9737">
                  <c:v>620.35176770709097</c:v>
                </c:pt>
                <c:pt idx="9738">
                  <c:v>620.41547847711297</c:v>
                </c:pt>
                <c:pt idx="9739">
                  <c:v>620.47918924713599</c:v>
                </c:pt>
                <c:pt idx="9740">
                  <c:v>620.54290001715799</c:v>
                </c:pt>
                <c:pt idx="9741">
                  <c:v>620.60661078717999</c:v>
                </c:pt>
                <c:pt idx="9742">
                  <c:v>620.67032155720301</c:v>
                </c:pt>
                <c:pt idx="9743">
                  <c:v>620.73403232722501</c:v>
                </c:pt>
                <c:pt idx="9744">
                  <c:v>620.79774309724803</c:v>
                </c:pt>
                <c:pt idx="9745">
                  <c:v>620.86145386727003</c:v>
                </c:pt>
                <c:pt idx="9746">
                  <c:v>620.92516463729203</c:v>
                </c:pt>
                <c:pt idx="9747">
                  <c:v>620.98887540731505</c:v>
                </c:pt>
                <c:pt idx="9748">
                  <c:v>621.05258617733705</c:v>
                </c:pt>
                <c:pt idx="9749">
                  <c:v>621.11629694735905</c:v>
                </c:pt>
                <c:pt idx="9750">
                  <c:v>621.18000771738195</c:v>
                </c:pt>
                <c:pt idx="9751">
                  <c:v>621.24371848740395</c:v>
                </c:pt>
                <c:pt idx="9752">
                  <c:v>621.30742925742595</c:v>
                </c:pt>
                <c:pt idx="9753">
                  <c:v>621.37114002744897</c:v>
                </c:pt>
                <c:pt idx="9754">
                  <c:v>621.43485079747097</c:v>
                </c:pt>
                <c:pt idx="9755">
                  <c:v>621.49856156749297</c:v>
                </c:pt>
                <c:pt idx="9756">
                  <c:v>621.56227233751599</c:v>
                </c:pt>
                <c:pt idx="9757">
                  <c:v>621.62598310753799</c:v>
                </c:pt>
                <c:pt idx="9758">
                  <c:v>621.68969387755999</c:v>
                </c:pt>
                <c:pt idx="9759">
                  <c:v>621.75340464758301</c:v>
                </c:pt>
                <c:pt idx="9760">
                  <c:v>621.81711541760501</c:v>
                </c:pt>
                <c:pt idx="9761">
                  <c:v>621.88082618762701</c:v>
                </c:pt>
                <c:pt idx="9762">
                  <c:v>621.94453695765003</c:v>
                </c:pt>
                <c:pt idx="9763">
                  <c:v>622.00824772767203</c:v>
                </c:pt>
                <c:pt idx="9764">
                  <c:v>622.07195849769403</c:v>
                </c:pt>
                <c:pt idx="9765">
                  <c:v>622.13566926771705</c:v>
                </c:pt>
                <c:pt idx="9766">
                  <c:v>622.19938003773905</c:v>
                </c:pt>
                <c:pt idx="9767">
                  <c:v>622.26309080776105</c:v>
                </c:pt>
                <c:pt idx="9768">
                  <c:v>622.32680157778395</c:v>
                </c:pt>
                <c:pt idx="9769">
                  <c:v>622.39051234780595</c:v>
                </c:pt>
                <c:pt idx="9770">
                  <c:v>622.45422311782795</c:v>
                </c:pt>
                <c:pt idx="9771">
                  <c:v>622.51793388785097</c:v>
                </c:pt>
                <c:pt idx="9772">
                  <c:v>622.58164465787297</c:v>
                </c:pt>
                <c:pt idx="9773">
                  <c:v>622.64535542789497</c:v>
                </c:pt>
                <c:pt idx="9774">
                  <c:v>622.70906619791799</c:v>
                </c:pt>
                <c:pt idx="9775">
                  <c:v>622.77277696793999</c:v>
                </c:pt>
                <c:pt idx="9776">
                  <c:v>622.83648773796199</c:v>
                </c:pt>
                <c:pt idx="9777">
                  <c:v>622.90019850798501</c:v>
                </c:pt>
                <c:pt idx="9778">
                  <c:v>622.96390927800701</c:v>
                </c:pt>
                <c:pt idx="9779">
                  <c:v>623.02762004802901</c:v>
                </c:pt>
                <c:pt idx="9780">
                  <c:v>623.09133081805203</c:v>
                </c:pt>
                <c:pt idx="9781">
                  <c:v>623.15504158807403</c:v>
                </c:pt>
                <c:pt idx="9782">
                  <c:v>623.21875235809603</c:v>
                </c:pt>
                <c:pt idx="9783">
                  <c:v>623.28246312811905</c:v>
                </c:pt>
                <c:pt idx="9784">
                  <c:v>623.34617389814105</c:v>
                </c:pt>
                <c:pt idx="9785">
                  <c:v>623.40988466816304</c:v>
                </c:pt>
                <c:pt idx="9786">
                  <c:v>623.47359543818595</c:v>
                </c:pt>
                <c:pt idx="9787">
                  <c:v>623.53730620820795</c:v>
                </c:pt>
                <c:pt idx="9788">
                  <c:v>623.60101697822995</c:v>
                </c:pt>
                <c:pt idx="9789">
                  <c:v>623.66472774825297</c:v>
                </c:pt>
                <c:pt idx="9790">
                  <c:v>623.72843851827497</c:v>
                </c:pt>
                <c:pt idx="9791">
                  <c:v>623.79214928829697</c:v>
                </c:pt>
                <c:pt idx="9792">
                  <c:v>623.85586005831999</c:v>
                </c:pt>
                <c:pt idx="9793">
                  <c:v>623.91957082834199</c:v>
                </c:pt>
                <c:pt idx="9794">
                  <c:v>623.98328159836399</c:v>
                </c:pt>
                <c:pt idx="9795">
                  <c:v>624.04699236838701</c:v>
                </c:pt>
                <c:pt idx="9796">
                  <c:v>624.11070313840901</c:v>
                </c:pt>
                <c:pt idx="9797">
                  <c:v>624.17441390843203</c:v>
                </c:pt>
                <c:pt idx="9798">
                  <c:v>624.23812467845403</c:v>
                </c:pt>
                <c:pt idx="9799">
                  <c:v>624.30183544847603</c:v>
                </c:pt>
                <c:pt idx="9800">
                  <c:v>624.36554621849905</c:v>
                </c:pt>
                <c:pt idx="9801">
                  <c:v>624.42925698852105</c:v>
                </c:pt>
                <c:pt idx="9802">
                  <c:v>624.49296775854305</c:v>
                </c:pt>
                <c:pt idx="9803">
                  <c:v>624.55667852856595</c:v>
                </c:pt>
                <c:pt idx="9804">
                  <c:v>624.62038929858795</c:v>
                </c:pt>
                <c:pt idx="9805">
                  <c:v>624.68410006860995</c:v>
                </c:pt>
                <c:pt idx="9806">
                  <c:v>624.74781083863297</c:v>
                </c:pt>
                <c:pt idx="9807">
                  <c:v>624.81152160865497</c:v>
                </c:pt>
                <c:pt idx="9808">
                  <c:v>624.87523237867697</c:v>
                </c:pt>
                <c:pt idx="9809">
                  <c:v>624.93894314869999</c:v>
                </c:pt>
                <c:pt idx="9810">
                  <c:v>625.00265391872199</c:v>
                </c:pt>
                <c:pt idx="9811">
                  <c:v>625.06636468874399</c:v>
                </c:pt>
                <c:pt idx="9812">
                  <c:v>625.13007545876701</c:v>
                </c:pt>
                <c:pt idx="9813">
                  <c:v>625.19378622878901</c:v>
                </c:pt>
                <c:pt idx="9814">
                  <c:v>625.25749699881101</c:v>
                </c:pt>
                <c:pt idx="9815">
                  <c:v>625.32120776883403</c:v>
                </c:pt>
                <c:pt idx="9816">
                  <c:v>625.38491853885603</c:v>
                </c:pt>
                <c:pt idx="9817">
                  <c:v>625.44862930887803</c:v>
                </c:pt>
                <c:pt idx="9818">
                  <c:v>625.51234007890105</c:v>
                </c:pt>
                <c:pt idx="9819">
                  <c:v>625.57605084892305</c:v>
                </c:pt>
                <c:pt idx="9820">
                  <c:v>625.63976161894504</c:v>
                </c:pt>
                <c:pt idx="9821">
                  <c:v>625.70347238896795</c:v>
                </c:pt>
                <c:pt idx="9822">
                  <c:v>625.76718315898995</c:v>
                </c:pt>
                <c:pt idx="9823">
                  <c:v>625.83089392901195</c:v>
                </c:pt>
                <c:pt idx="9824">
                  <c:v>625.89460469903497</c:v>
                </c:pt>
                <c:pt idx="9825">
                  <c:v>625.95831546905697</c:v>
                </c:pt>
                <c:pt idx="9826">
                  <c:v>626.02202623907897</c:v>
                </c:pt>
                <c:pt idx="9827">
                  <c:v>626.08573700910199</c:v>
                </c:pt>
                <c:pt idx="9828">
                  <c:v>626.14944777912399</c:v>
                </c:pt>
                <c:pt idx="9829">
                  <c:v>626.21315854914599</c:v>
                </c:pt>
                <c:pt idx="9830">
                  <c:v>626.27686931916901</c:v>
                </c:pt>
                <c:pt idx="9831">
                  <c:v>626.34058008919101</c:v>
                </c:pt>
                <c:pt idx="9832">
                  <c:v>626.40429085921301</c:v>
                </c:pt>
                <c:pt idx="9833">
                  <c:v>626.46800162923603</c:v>
                </c:pt>
                <c:pt idx="9834">
                  <c:v>626.53171239925803</c:v>
                </c:pt>
                <c:pt idx="9835">
                  <c:v>626.59542316928002</c:v>
                </c:pt>
                <c:pt idx="9836">
                  <c:v>626.65913393930305</c:v>
                </c:pt>
                <c:pt idx="9837">
                  <c:v>626.72284470932505</c:v>
                </c:pt>
                <c:pt idx="9838">
                  <c:v>626.78655547934704</c:v>
                </c:pt>
                <c:pt idx="9839">
                  <c:v>626.85026624936995</c:v>
                </c:pt>
                <c:pt idx="9840">
                  <c:v>626.91397701939195</c:v>
                </c:pt>
                <c:pt idx="9841">
                  <c:v>626.97768778941395</c:v>
                </c:pt>
                <c:pt idx="9842">
                  <c:v>627.04139855943697</c:v>
                </c:pt>
                <c:pt idx="9843">
                  <c:v>627.10510932945897</c:v>
                </c:pt>
                <c:pt idx="9844">
                  <c:v>627.16882009948097</c:v>
                </c:pt>
                <c:pt idx="9845">
                  <c:v>627.23253086950399</c:v>
                </c:pt>
                <c:pt idx="9846">
                  <c:v>627.29624163952599</c:v>
                </c:pt>
                <c:pt idx="9847">
                  <c:v>627.35995240954799</c:v>
                </c:pt>
                <c:pt idx="9848">
                  <c:v>627.42366317957101</c:v>
                </c:pt>
                <c:pt idx="9849">
                  <c:v>627.48737394959301</c:v>
                </c:pt>
                <c:pt idx="9850">
                  <c:v>627.55108471961603</c:v>
                </c:pt>
                <c:pt idx="9851">
                  <c:v>627.61479548963803</c:v>
                </c:pt>
                <c:pt idx="9852">
                  <c:v>627.67850625966003</c:v>
                </c:pt>
                <c:pt idx="9853">
                  <c:v>627.74221702968305</c:v>
                </c:pt>
                <c:pt idx="9854">
                  <c:v>627.80592779970505</c:v>
                </c:pt>
                <c:pt idx="9855">
                  <c:v>627.86963856972704</c:v>
                </c:pt>
                <c:pt idx="9856">
                  <c:v>627.93334933974995</c:v>
                </c:pt>
                <c:pt idx="9857">
                  <c:v>627.99706010977195</c:v>
                </c:pt>
                <c:pt idx="9858">
                  <c:v>628.06077087979395</c:v>
                </c:pt>
                <c:pt idx="9859">
                  <c:v>628.12448164981697</c:v>
                </c:pt>
                <c:pt idx="9860">
                  <c:v>628.18819241983897</c:v>
                </c:pt>
                <c:pt idx="9861">
                  <c:v>628.25190318986097</c:v>
                </c:pt>
                <c:pt idx="9862">
                  <c:v>628.31561395988399</c:v>
                </c:pt>
                <c:pt idx="9863">
                  <c:v>628.37932472990599</c:v>
                </c:pt>
                <c:pt idx="9864">
                  <c:v>628.44303549992799</c:v>
                </c:pt>
                <c:pt idx="9865">
                  <c:v>628.50674626995101</c:v>
                </c:pt>
                <c:pt idx="9866">
                  <c:v>628.57045703997301</c:v>
                </c:pt>
                <c:pt idx="9867">
                  <c:v>628.63416780999501</c:v>
                </c:pt>
                <c:pt idx="9868">
                  <c:v>628.69787858001803</c:v>
                </c:pt>
                <c:pt idx="9869">
                  <c:v>628.76158935004003</c:v>
                </c:pt>
                <c:pt idx="9870">
                  <c:v>628.82530012006202</c:v>
                </c:pt>
                <c:pt idx="9871">
                  <c:v>628.88901089008505</c:v>
                </c:pt>
                <c:pt idx="9872">
                  <c:v>628.95272166010704</c:v>
                </c:pt>
                <c:pt idx="9873">
                  <c:v>629.01643243012904</c:v>
                </c:pt>
                <c:pt idx="9874">
                  <c:v>629.08014320015195</c:v>
                </c:pt>
                <c:pt idx="9875">
                  <c:v>629.14385397017395</c:v>
                </c:pt>
                <c:pt idx="9876">
                  <c:v>629.20756474019595</c:v>
                </c:pt>
                <c:pt idx="9877">
                  <c:v>629.27127551021897</c:v>
                </c:pt>
                <c:pt idx="9878">
                  <c:v>629.33498628024097</c:v>
                </c:pt>
                <c:pt idx="9879">
                  <c:v>629.39869705026297</c:v>
                </c:pt>
                <c:pt idx="9880">
                  <c:v>629.46240782028599</c:v>
                </c:pt>
                <c:pt idx="9881">
                  <c:v>629.52611859030799</c:v>
                </c:pt>
                <c:pt idx="9882">
                  <c:v>629.58982936032999</c:v>
                </c:pt>
                <c:pt idx="9883">
                  <c:v>629.65354013035301</c:v>
                </c:pt>
                <c:pt idx="9884">
                  <c:v>629.71725090037501</c:v>
                </c:pt>
                <c:pt idx="9885">
                  <c:v>629.78096167039701</c:v>
                </c:pt>
                <c:pt idx="9886">
                  <c:v>629.84467244042003</c:v>
                </c:pt>
                <c:pt idx="9887">
                  <c:v>629.90838321044203</c:v>
                </c:pt>
                <c:pt idx="9888">
                  <c:v>629.97209398046402</c:v>
                </c:pt>
                <c:pt idx="9889">
                  <c:v>630.03580475048705</c:v>
                </c:pt>
                <c:pt idx="9890">
                  <c:v>630.09951552050904</c:v>
                </c:pt>
                <c:pt idx="9891">
                  <c:v>630.16322629053104</c:v>
                </c:pt>
                <c:pt idx="9892">
                  <c:v>630.22693706055395</c:v>
                </c:pt>
                <c:pt idx="9893">
                  <c:v>630.29064783057595</c:v>
                </c:pt>
                <c:pt idx="9894">
                  <c:v>630.35435860059795</c:v>
                </c:pt>
                <c:pt idx="9895">
                  <c:v>630.41806937062097</c:v>
                </c:pt>
                <c:pt idx="9896">
                  <c:v>630.48178014064297</c:v>
                </c:pt>
                <c:pt idx="9897">
                  <c:v>630.54549091066497</c:v>
                </c:pt>
                <c:pt idx="9898">
                  <c:v>630.60920168068799</c:v>
                </c:pt>
                <c:pt idx="9899">
                  <c:v>630.67291245070999</c:v>
                </c:pt>
                <c:pt idx="9900">
                  <c:v>630.73662322073199</c:v>
                </c:pt>
                <c:pt idx="9901">
                  <c:v>630.80033399075501</c:v>
                </c:pt>
                <c:pt idx="9902">
                  <c:v>630.86404476077701</c:v>
                </c:pt>
                <c:pt idx="9903">
                  <c:v>630.92775553080003</c:v>
                </c:pt>
                <c:pt idx="9904">
                  <c:v>630.99146630082203</c:v>
                </c:pt>
                <c:pt idx="9905">
                  <c:v>631.05517707084402</c:v>
                </c:pt>
                <c:pt idx="9906">
                  <c:v>631.11888784086705</c:v>
                </c:pt>
                <c:pt idx="9907">
                  <c:v>631.18259861088904</c:v>
                </c:pt>
                <c:pt idx="9908">
                  <c:v>631.24630938091104</c:v>
                </c:pt>
                <c:pt idx="9909">
                  <c:v>631.31002015093395</c:v>
                </c:pt>
                <c:pt idx="9910">
                  <c:v>631.37373092095595</c:v>
                </c:pt>
                <c:pt idx="9911">
                  <c:v>631.43744169097795</c:v>
                </c:pt>
                <c:pt idx="9912">
                  <c:v>631.50115246100097</c:v>
                </c:pt>
                <c:pt idx="9913">
                  <c:v>631.56486323102297</c:v>
                </c:pt>
                <c:pt idx="9914">
                  <c:v>631.62857400104497</c:v>
                </c:pt>
                <c:pt idx="9915">
                  <c:v>631.69228477106799</c:v>
                </c:pt>
                <c:pt idx="9916">
                  <c:v>631.75599554108999</c:v>
                </c:pt>
                <c:pt idx="9917">
                  <c:v>631.81970631111199</c:v>
                </c:pt>
                <c:pt idx="9918">
                  <c:v>631.88341708113501</c:v>
                </c:pt>
                <c:pt idx="9919">
                  <c:v>631.94712785115701</c:v>
                </c:pt>
                <c:pt idx="9920">
                  <c:v>632.010838621179</c:v>
                </c:pt>
                <c:pt idx="9921">
                  <c:v>632.07454939120203</c:v>
                </c:pt>
                <c:pt idx="9922">
                  <c:v>632.13826016122403</c:v>
                </c:pt>
                <c:pt idx="9923">
                  <c:v>632.20197093124602</c:v>
                </c:pt>
                <c:pt idx="9924">
                  <c:v>632.26568170126905</c:v>
                </c:pt>
                <c:pt idx="9925">
                  <c:v>632.32939247129104</c:v>
                </c:pt>
                <c:pt idx="9926">
                  <c:v>632.39310324131304</c:v>
                </c:pt>
                <c:pt idx="9927">
                  <c:v>632.45681401133595</c:v>
                </c:pt>
                <c:pt idx="9928">
                  <c:v>632.52052478135795</c:v>
                </c:pt>
                <c:pt idx="9929">
                  <c:v>632.58423555137995</c:v>
                </c:pt>
                <c:pt idx="9930">
                  <c:v>632.64794632140297</c:v>
                </c:pt>
                <c:pt idx="9931">
                  <c:v>632.71165709142497</c:v>
                </c:pt>
                <c:pt idx="9932">
                  <c:v>632.77536786144697</c:v>
                </c:pt>
                <c:pt idx="9933">
                  <c:v>632.83907863146999</c:v>
                </c:pt>
                <c:pt idx="9934">
                  <c:v>632.90278940149199</c:v>
                </c:pt>
                <c:pt idx="9935">
                  <c:v>632.96650017151399</c:v>
                </c:pt>
                <c:pt idx="9936">
                  <c:v>633.03021094153701</c:v>
                </c:pt>
                <c:pt idx="9937">
                  <c:v>633.09392171155901</c:v>
                </c:pt>
                <c:pt idx="9938">
                  <c:v>633.157632481581</c:v>
                </c:pt>
                <c:pt idx="9939">
                  <c:v>633.22134325160403</c:v>
                </c:pt>
                <c:pt idx="9940">
                  <c:v>633.28505402162602</c:v>
                </c:pt>
                <c:pt idx="9941">
                  <c:v>633.34876479164802</c:v>
                </c:pt>
                <c:pt idx="9942">
                  <c:v>633.41247556167104</c:v>
                </c:pt>
                <c:pt idx="9943">
                  <c:v>633.47618633169304</c:v>
                </c:pt>
                <c:pt idx="9944">
                  <c:v>633.53989710171504</c:v>
                </c:pt>
                <c:pt idx="9945">
                  <c:v>633.60360787173795</c:v>
                </c:pt>
                <c:pt idx="9946">
                  <c:v>633.66731864175995</c:v>
                </c:pt>
                <c:pt idx="9947">
                  <c:v>633.73102941178195</c:v>
                </c:pt>
                <c:pt idx="9948">
                  <c:v>633.79474018180497</c:v>
                </c:pt>
                <c:pt idx="9949">
                  <c:v>633.85845095182697</c:v>
                </c:pt>
                <c:pt idx="9950">
                  <c:v>633.92216172184897</c:v>
                </c:pt>
                <c:pt idx="9951">
                  <c:v>633.98587249187199</c:v>
                </c:pt>
                <c:pt idx="9952">
                  <c:v>634.04958326189399</c:v>
                </c:pt>
                <c:pt idx="9953">
                  <c:v>634.11329403191598</c:v>
                </c:pt>
                <c:pt idx="9954">
                  <c:v>634.17700480193901</c:v>
                </c:pt>
                <c:pt idx="9955">
                  <c:v>634.240715571961</c:v>
                </c:pt>
                <c:pt idx="9956">
                  <c:v>634.30442634198403</c:v>
                </c:pt>
                <c:pt idx="9957">
                  <c:v>634.36813711200602</c:v>
                </c:pt>
                <c:pt idx="9958">
                  <c:v>634.43184788202802</c:v>
                </c:pt>
                <c:pt idx="9959">
                  <c:v>634.49555865205105</c:v>
                </c:pt>
                <c:pt idx="9960">
                  <c:v>634.55926942207304</c:v>
                </c:pt>
                <c:pt idx="9961">
                  <c:v>634.62298019209504</c:v>
                </c:pt>
                <c:pt idx="9962">
                  <c:v>634.68669096211795</c:v>
                </c:pt>
                <c:pt idx="9963">
                  <c:v>634.75040173213995</c:v>
                </c:pt>
                <c:pt idx="9964">
                  <c:v>634.81411250216195</c:v>
                </c:pt>
                <c:pt idx="9965">
                  <c:v>634.87782327218497</c:v>
                </c:pt>
                <c:pt idx="9966">
                  <c:v>634.94153404220697</c:v>
                </c:pt>
                <c:pt idx="9967">
                  <c:v>635.00524481222897</c:v>
                </c:pt>
                <c:pt idx="9968">
                  <c:v>635.06895558225199</c:v>
                </c:pt>
                <c:pt idx="9969">
                  <c:v>635.13266635227399</c:v>
                </c:pt>
                <c:pt idx="9970">
                  <c:v>635.19637712229598</c:v>
                </c:pt>
                <c:pt idx="9971">
                  <c:v>635.26008789231901</c:v>
                </c:pt>
                <c:pt idx="9972">
                  <c:v>635.32379866234101</c:v>
                </c:pt>
                <c:pt idx="9973">
                  <c:v>635.387509432363</c:v>
                </c:pt>
                <c:pt idx="9974">
                  <c:v>635.45122020238603</c:v>
                </c:pt>
                <c:pt idx="9975">
                  <c:v>635.51493097240802</c:v>
                </c:pt>
                <c:pt idx="9976">
                  <c:v>635.57864174243002</c:v>
                </c:pt>
                <c:pt idx="9977">
                  <c:v>635.64235251245304</c:v>
                </c:pt>
                <c:pt idx="9978">
                  <c:v>635.70606328247504</c:v>
                </c:pt>
                <c:pt idx="9979">
                  <c:v>635.76977405249704</c:v>
                </c:pt>
                <c:pt idx="9980">
                  <c:v>635.83348482251995</c:v>
                </c:pt>
                <c:pt idx="9981">
                  <c:v>635.89719559254195</c:v>
                </c:pt>
                <c:pt idx="9982">
                  <c:v>635.96090636256395</c:v>
                </c:pt>
                <c:pt idx="9983">
                  <c:v>636.02461713258697</c:v>
                </c:pt>
                <c:pt idx="9984">
                  <c:v>636.08832790260897</c:v>
                </c:pt>
                <c:pt idx="9985">
                  <c:v>636.15203867263097</c:v>
                </c:pt>
                <c:pt idx="9986">
                  <c:v>636.21574944265399</c:v>
                </c:pt>
                <c:pt idx="9987">
                  <c:v>636.27946021267599</c:v>
                </c:pt>
                <c:pt idx="9988">
                  <c:v>636.34317098269798</c:v>
                </c:pt>
                <c:pt idx="9989">
                  <c:v>636.40688175272101</c:v>
                </c:pt>
                <c:pt idx="9990">
                  <c:v>636.470592522743</c:v>
                </c:pt>
                <c:pt idx="9991">
                  <c:v>636.534303292765</c:v>
                </c:pt>
                <c:pt idx="9992">
                  <c:v>636.59801406278802</c:v>
                </c:pt>
                <c:pt idx="9993">
                  <c:v>636.66172483281002</c:v>
                </c:pt>
                <c:pt idx="9994">
                  <c:v>636.72543560283202</c:v>
                </c:pt>
                <c:pt idx="9995">
                  <c:v>636.78914637285504</c:v>
                </c:pt>
                <c:pt idx="9996">
                  <c:v>636.85285714287704</c:v>
                </c:pt>
                <c:pt idx="9997">
                  <c:v>636.91656791289904</c:v>
                </c:pt>
                <c:pt idx="9998">
                  <c:v>636.98027868292195</c:v>
                </c:pt>
                <c:pt idx="9999">
                  <c:v>637.04398945294395</c:v>
                </c:pt>
                <c:pt idx="10000">
                  <c:v>637.10770022296595</c:v>
                </c:pt>
                <c:pt idx="10001">
                  <c:v>637.17141099298897</c:v>
                </c:pt>
                <c:pt idx="10002">
                  <c:v>637.23512176301097</c:v>
                </c:pt>
                <c:pt idx="10003">
                  <c:v>637.29883253303296</c:v>
                </c:pt>
                <c:pt idx="10004">
                  <c:v>637.36254330305599</c:v>
                </c:pt>
                <c:pt idx="10005">
                  <c:v>637.42625407307798</c:v>
                </c:pt>
                <c:pt idx="10006">
                  <c:v>637.48996484309998</c:v>
                </c:pt>
                <c:pt idx="10007">
                  <c:v>637.553675613123</c:v>
                </c:pt>
                <c:pt idx="10008">
                  <c:v>637.617386383145</c:v>
                </c:pt>
                <c:pt idx="10009">
                  <c:v>637.68109715316803</c:v>
                </c:pt>
                <c:pt idx="10010">
                  <c:v>637.74480792319002</c:v>
                </c:pt>
                <c:pt idx="10011">
                  <c:v>637.80851869321202</c:v>
                </c:pt>
                <c:pt idx="10012">
                  <c:v>637.87222946323504</c:v>
                </c:pt>
                <c:pt idx="10013">
                  <c:v>637.93594023325704</c:v>
                </c:pt>
                <c:pt idx="10014">
                  <c:v>637.99965100327904</c:v>
                </c:pt>
                <c:pt idx="10015">
                  <c:v>638.06336177330195</c:v>
                </c:pt>
                <c:pt idx="10016">
                  <c:v>638.12707254332395</c:v>
                </c:pt>
                <c:pt idx="10017">
                  <c:v>638.19078331334595</c:v>
                </c:pt>
                <c:pt idx="10018">
                  <c:v>638.25449408336897</c:v>
                </c:pt>
                <c:pt idx="10019">
                  <c:v>638.31820485339097</c:v>
                </c:pt>
                <c:pt idx="10020">
                  <c:v>638.38191562341297</c:v>
                </c:pt>
                <c:pt idx="10021">
                  <c:v>638.44562639343599</c:v>
                </c:pt>
                <c:pt idx="10022">
                  <c:v>638.50933716345799</c:v>
                </c:pt>
                <c:pt idx="10023">
                  <c:v>638.57304793347998</c:v>
                </c:pt>
                <c:pt idx="10024">
                  <c:v>638.63675870350301</c:v>
                </c:pt>
                <c:pt idx="10025">
                  <c:v>638.700469473525</c:v>
                </c:pt>
                <c:pt idx="10026">
                  <c:v>638.764180243547</c:v>
                </c:pt>
                <c:pt idx="10027">
                  <c:v>638.82789101357002</c:v>
                </c:pt>
                <c:pt idx="10028">
                  <c:v>638.89160178359202</c:v>
                </c:pt>
                <c:pt idx="10029">
                  <c:v>638.95531255361402</c:v>
                </c:pt>
                <c:pt idx="10030">
                  <c:v>639.01902332363704</c:v>
                </c:pt>
                <c:pt idx="10031">
                  <c:v>639.08273409365904</c:v>
                </c:pt>
                <c:pt idx="10032">
                  <c:v>639.14644486368104</c:v>
                </c:pt>
                <c:pt idx="10033">
                  <c:v>639.21015563370395</c:v>
                </c:pt>
                <c:pt idx="10034">
                  <c:v>639.27386640372595</c:v>
                </c:pt>
                <c:pt idx="10035">
                  <c:v>639.33757717374795</c:v>
                </c:pt>
                <c:pt idx="10036">
                  <c:v>639.40128794377097</c:v>
                </c:pt>
                <c:pt idx="10037">
                  <c:v>639.46499871379297</c:v>
                </c:pt>
                <c:pt idx="10038">
                  <c:v>639.52870948381496</c:v>
                </c:pt>
                <c:pt idx="10039">
                  <c:v>639.59242025383799</c:v>
                </c:pt>
                <c:pt idx="10040">
                  <c:v>639.65613102385998</c:v>
                </c:pt>
                <c:pt idx="10041">
                  <c:v>639.71984179388198</c:v>
                </c:pt>
                <c:pt idx="10042">
                  <c:v>639.783552563905</c:v>
                </c:pt>
                <c:pt idx="10043">
                  <c:v>639.847263333927</c:v>
                </c:pt>
                <c:pt idx="10044">
                  <c:v>639.910974103949</c:v>
                </c:pt>
                <c:pt idx="10045">
                  <c:v>639.97468487397202</c:v>
                </c:pt>
                <c:pt idx="10046">
                  <c:v>640.03839564399402</c:v>
                </c:pt>
                <c:pt idx="10047">
                  <c:v>640.10210641401602</c:v>
                </c:pt>
                <c:pt idx="10048">
                  <c:v>640.16581718403904</c:v>
                </c:pt>
                <c:pt idx="10049">
                  <c:v>640.22952795406104</c:v>
                </c:pt>
                <c:pt idx="10050">
                  <c:v>640.29323872408304</c:v>
                </c:pt>
                <c:pt idx="10051">
                  <c:v>640.35694949410595</c:v>
                </c:pt>
                <c:pt idx="10052">
                  <c:v>640.42066026412795</c:v>
                </c:pt>
                <c:pt idx="10053">
                  <c:v>640.48437103414994</c:v>
                </c:pt>
                <c:pt idx="10054">
                  <c:v>640.54808180417297</c:v>
                </c:pt>
                <c:pt idx="10055">
                  <c:v>640.61179257419496</c:v>
                </c:pt>
                <c:pt idx="10056">
                  <c:v>640.67550334421696</c:v>
                </c:pt>
                <c:pt idx="10057">
                  <c:v>640.73921411423999</c:v>
                </c:pt>
                <c:pt idx="10058">
                  <c:v>640.80292488426198</c:v>
                </c:pt>
                <c:pt idx="10059">
                  <c:v>640.86663565428398</c:v>
                </c:pt>
                <c:pt idx="10060">
                  <c:v>640.930346424307</c:v>
                </c:pt>
                <c:pt idx="10061">
                  <c:v>640.994057194329</c:v>
                </c:pt>
                <c:pt idx="10062">
                  <c:v>641.05776796435202</c:v>
                </c:pt>
                <c:pt idx="10063">
                  <c:v>641.12147873437402</c:v>
                </c:pt>
                <c:pt idx="10064">
                  <c:v>641.18518950439602</c:v>
                </c:pt>
                <c:pt idx="10065">
                  <c:v>641.24890027441904</c:v>
                </c:pt>
                <c:pt idx="10066">
                  <c:v>641.31261104444104</c:v>
                </c:pt>
                <c:pt idx="10067">
                  <c:v>641.37632181446304</c:v>
                </c:pt>
                <c:pt idx="10068">
                  <c:v>641.44003258448595</c:v>
                </c:pt>
                <c:pt idx="10069">
                  <c:v>641.50374335450795</c:v>
                </c:pt>
                <c:pt idx="10070">
                  <c:v>641.56745412452995</c:v>
                </c:pt>
                <c:pt idx="10071">
                  <c:v>641.63116489455297</c:v>
                </c:pt>
                <c:pt idx="10072">
                  <c:v>641.69487566457497</c:v>
                </c:pt>
                <c:pt idx="10073">
                  <c:v>641.75858643459696</c:v>
                </c:pt>
                <c:pt idx="10074">
                  <c:v>641.82229720461999</c:v>
                </c:pt>
                <c:pt idx="10075">
                  <c:v>641.88600797464198</c:v>
                </c:pt>
                <c:pt idx="10076">
                  <c:v>641.94971874466398</c:v>
                </c:pt>
                <c:pt idx="10077">
                  <c:v>642.013429514687</c:v>
                </c:pt>
                <c:pt idx="10078">
                  <c:v>642.077140284709</c:v>
                </c:pt>
                <c:pt idx="10079">
                  <c:v>642.140851054731</c:v>
                </c:pt>
                <c:pt idx="10080">
                  <c:v>642.20456182475402</c:v>
                </c:pt>
                <c:pt idx="10081">
                  <c:v>642.26827259477602</c:v>
                </c:pt>
                <c:pt idx="10082">
                  <c:v>642.33198336479802</c:v>
                </c:pt>
                <c:pt idx="10083">
                  <c:v>642.39569413482104</c:v>
                </c:pt>
                <c:pt idx="10084">
                  <c:v>642.45940490484304</c:v>
                </c:pt>
                <c:pt idx="10085">
                  <c:v>642.52311567486504</c:v>
                </c:pt>
                <c:pt idx="10086">
                  <c:v>642.58682644488795</c:v>
                </c:pt>
                <c:pt idx="10087">
                  <c:v>642.65053721490995</c:v>
                </c:pt>
                <c:pt idx="10088">
                  <c:v>642.71424798493194</c:v>
                </c:pt>
                <c:pt idx="10089">
                  <c:v>642.77795875495497</c:v>
                </c:pt>
                <c:pt idx="10090">
                  <c:v>642.84166952497696</c:v>
                </c:pt>
                <c:pt idx="10091">
                  <c:v>642.90538029499896</c:v>
                </c:pt>
                <c:pt idx="10092">
                  <c:v>642.96909106502198</c:v>
                </c:pt>
                <c:pt idx="10093">
                  <c:v>643.03280183504398</c:v>
                </c:pt>
                <c:pt idx="10094">
                  <c:v>643.09651260506598</c:v>
                </c:pt>
                <c:pt idx="10095">
                  <c:v>643.160223375089</c:v>
                </c:pt>
                <c:pt idx="10096">
                  <c:v>643.223934145111</c:v>
                </c:pt>
                <c:pt idx="10097">
                  <c:v>643.287644915133</c:v>
                </c:pt>
                <c:pt idx="10098">
                  <c:v>643.35135568515602</c:v>
                </c:pt>
                <c:pt idx="10099">
                  <c:v>643.41506645517802</c:v>
                </c:pt>
                <c:pt idx="10100">
                  <c:v>643.47877722520002</c:v>
                </c:pt>
                <c:pt idx="10101">
                  <c:v>643.54248799522304</c:v>
                </c:pt>
                <c:pt idx="10102">
                  <c:v>643.60619876524504</c:v>
                </c:pt>
                <c:pt idx="10103">
                  <c:v>643.66990953526704</c:v>
                </c:pt>
                <c:pt idx="10104">
                  <c:v>643.73362030528995</c:v>
                </c:pt>
                <c:pt idx="10105">
                  <c:v>643.79733107531194</c:v>
                </c:pt>
                <c:pt idx="10106">
                  <c:v>643.86104184533394</c:v>
                </c:pt>
                <c:pt idx="10107">
                  <c:v>643.92475261535697</c:v>
                </c:pt>
                <c:pt idx="10108">
                  <c:v>643.98846338537896</c:v>
                </c:pt>
                <c:pt idx="10109">
                  <c:v>644.05217415540096</c:v>
                </c:pt>
                <c:pt idx="10110">
                  <c:v>644.11588492542398</c:v>
                </c:pt>
                <c:pt idx="10111">
                  <c:v>644.17959569544598</c:v>
                </c:pt>
                <c:pt idx="10112">
                  <c:v>644.24330646546798</c:v>
                </c:pt>
                <c:pt idx="10113">
                  <c:v>644.307017235491</c:v>
                </c:pt>
                <c:pt idx="10114">
                  <c:v>644.370728005513</c:v>
                </c:pt>
                <c:pt idx="10115">
                  <c:v>644.43443877553602</c:v>
                </c:pt>
                <c:pt idx="10116">
                  <c:v>644.49814954555802</c:v>
                </c:pt>
                <c:pt idx="10117">
                  <c:v>644.56186031558002</c:v>
                </c:pt>
                <c:pt idx="10118">
                  <c:v>644.62557108560304</c:v>
                </c:pt>
                <c:pt idx="10119">
                  <c:v>644.68928185562504</c:v>
                </c:pt>
                <c:pt idx="10120">
                  <c:v>644.75299262564704</c:v>
                </c:pt>
                <c:pt idx="10121">
                  <c:v>644.81670339566995</c:v>
                </c:pt>
                <c:pt idx="10122">
                  <c:v>644.88041416569195</c:v>
                </c:pt>
                <c:pt idx="10123">
                  <c:v>644.94412493571394</c:v>
                </c:pt>
                <c:pt idx="10124">
                  <c:v>645.00783570573697</c:v>
                </c:pt>
                <c:pt idx="10125">
                  <c:v>645.07154647575896</c:v>
                </c:pt>
                <c:pt idx="10126">
                  <c:v>645.13525724578096</c:v>
                </c:pt>
                <c:pt idx="10127">
                  <c:v>645.19896801580398</c:v>
                </c:pt>
                <c:pt idx="10128">
                  <c:v>645.26267878582598</c:v>
                </c:pt>
                <c:pt idx="10129">
                  <c:v>645.32638955584798</c:v>
                </c:pt>
                <c:pt idx="10130">
                  <c:v>645.390100325871</c:v>
                </c:pt>
                <c:pt idx="10131">
                  <c:v>645.453811095893</c:v>
                </c:pt>
                <c:pt idx="10132">
                  <c:v>645.517521865915</c:v>
                </c:pt>
                <c:pt idx="10133">
                  <c:v>645.58123263593802</c:v>
                </c:pt>
                <c:pt idx="10134">
                  <c:v>645.64494340596002</c:v>
                </c:pt>
                <c:pt idx="10135">
                  <c:v>645.70865417598202</c:v>
                </c:pt>
                <c:pt idx="10136">
                  <c:v>645.77236494600504</c:v>
                </c:pt>
                <c:pt idx="10137">
                  <c:v>645.83607571602704</c:v>
                </c:pt>
                <c:pt idx="10138">
                  <c:v>645.89978648604904</c:v>
                </c:pt>
                <c:pt idx="10139">
                  <c:v>645.96349725607195</c:v>
                </c:pt>
                <c:pt idx="10140">
                  <c:v>646.02720802609394</c:v>
                </c:pt>
                <c:pt idx="10141">
                  <c:v>646.09091879611594</c:v>
                </c:pt>
                <c:pt idx="10142">
                  <c:v>646.15462956613896</c:v>
                </c:pt>
                <c:pt idx="10143">
                  <c:v>646.21834033616096</c:v>
                </c:pt>
                <c:pt idx="10144">
                  <c:v>646.28205110618296</c:v>
                </c:pt>
                <c:pt idx="10145">
                  <c:v>646.34576187620598</c:v>
                </c:pt>
                <c:pt idx="10146">
                  <c:v>646.40947264622798</c:v>
                </c:pt>
                <c:pt idx="10147">
                  <c:v>646.47318341624998</c:v>
                </c:pt>
                <c:pt idx="10148">
                  <c:v>646.536894186273</c:v>
                </c:pt>
                <c:pt idx="10149">
                  <c:v>646.600604956295</c:v>
                </c:pt>
                <c:pt idx="10150">
                  <c:v>646.664315726317</c:v>
                </c:pt>
                <c:pt idx="10151">
                  <c:v>646.72802649634002</c:v>
                </c:pt>
                <c:pt idx="10152">
                  <c:v>646.79173726636202</c:v>
                </c:pt>
                <c:pt idx="10153">
                  <c:v>646.85544803638402</c:v>
                </c:pt>
                <c:pt idx="10154">
                  <c:v>646.91915880640704</c:v>
                </c:pt>
                <c:pt idx="10155">
                  <c:v>646.98286957642904</c:v>
                </c:pt>
                <c:pt idx="10156">
                  <c:v>647.04658034645104</c:v>
                </c:pt>
                <c:pt idx="10157">
                  <c:v>647.11029111647395</c:v>
                </c:pt>
                <c:pt idx="10158">
                  <c:v>647.17400188649594</c:v>
                </c:pt>
                <c:pt idx="10159">
                  <c:v>647.23771265651806</c:v>
                </c:pt>
                <c:pt idx="10160">
                  <c:v>647.30142342654096</c:v>
                </c:pt>
                <c:pt idx="10161">
                  <c:v>647.36513419656296</c:v>
                </c:pt>
                <c:pt idx="10162">
                  <c:v>647.42884496658496</c:v>
                </c:pt>
                <c:pt idx="10163">
                  <c:v>647.49255573660798</c:v>
                </c:pt>
                <c:pt idx="10164">
                  <c:v>647.55626650662998</c:v>
                </c:pt>
                <c:pt idx="10165">
                  <c:v>647.61997727665198</c:v>
                </c:pt>
                <c:pt idx="10166">
                  <c:v>647.683688046675</c:v>
                </c:pt>
                <c:pt idx="10167">
                  <c:v>647.747398816697</c:v>
                </c:pt>
                <c:pt idx="10168">
                  <c:v>647.81110958672002</c:v>
                </c:pt>
                <c:pt idx="10169">
                  <c:v>647.87482035674202</c:v>
                </c:pt>
                <c:pt idx="10170">
                  <c:v>647.93853112676402</c:v>
                </c:pt>
                <c:pt idx="10171">
                  <c:v>648.00224189678704</c:v>
                </c:pt>
                <c:pt idx="10172">
                  <c:v>648.06595266680904</c:v>
                </c:pt>
                <c:pt idx="10173">
                  <c:v>648.12966343683104</c:v>
                </c:pt>
                <c:pt idx="10174">
                  <c:v>648.19337420685395</c:v>
                </c:pt>
                <c:pt idx="10175">
                  <c:v>648.25708497687594</c:v>
                </c:pt>
                <c:pt idx="10176">
                  <c:v>648.32079574689806</c:v>
                </c:pt>
                <c:pt idx="10177">
                  <c:v>648.38450651692096</c:v>
                </c:pt>
                <c:pt idx="10178">
                  <c:v>648.44821728694296</c:v>
                </c:pt>
                <c:pt idx="10179">
                  <c:v>648.51192805696496</c:v>
                </c:pt>
                <c:pt idx="10180">
                  <c:v>648.57563882698798</c:v>
                </c:pt>
                <c:pt idx="10181">
                  <c:v>648.63934959700998</c:v>
                </c:pt>
                <c:pt idx="10182">
                  <c:v>648.70306036703198</c:v>
                </c:pt>
                <c:pt idx="10183">
                  <c:v>648.766771137055</c:v>
                </c:pt>
                <c:pt idx="10184">
                  <c:v>648.830481907077</c:v>
                </c:pt>
                <c:pt idx="10185">
                  <c:v>648.894192677099</c:v>
                </c:pt>
                <c:pt idx="10186">
                  <c:v>648.95790344712202</c:v>
                </c:pt>
                <c:pt idx="10187">
                  <c:v>649.02161421714402</c:v>
                </c:pt>
                <c:pt idx="10188">
                  <c:v>649.08532498716602</c:v>
                </c:pt>
                <c:pt idx="10189">
                  <c:v>649.14903575718904</c:v>
                </c:pt>
                <c:pt idx="10190">
                  <c:v>649.21274652721104</c:v>
                </c:pt>
                <c:pt idx="10191">
                  <c:v>649.27645729723304</c:v>
                </c:pt>
                <c:pt idx="10192">
                  <c:v>649.34016806725595</c:v>
                </c:pt>
                <c:pt idx="10193">
                  <c:v>649.40387883727794</c:v>
                </c:pt>
                <c:pt idx="10194">
                  <c:v>649.46758960730006</c:v>
                </c:pt>
                <c:pt idx="10195">
                  <c:v>649.53130037732296</c:v>
                </c:pt>
                <c:pt idx="10196">
                  <c:v>649.59501114734496</c:v>
                </c:pt>
                <c:pt idx="10197">
                  <c:v>649.65872191736696</c:v>
                </c:pt>
                <c:pt idx="10198">
                  <c:v>649.72243268738998</c:v>
                </c:pt>
                <c:pt idx="10199">
                  <c:v>649.78614345741198</c:v>
                </c:pt>
                <c:pt idx="10200">
                  <c:v>649.84985422743398</c:v>
                </c:pt>
                <c:pt idx="10201">
                  <c:v>649.913564997457</c:v>
                </c:pt>
                <c:pt idx="10202">
                  <c:v>649.977275767479</c:v>
                </c:pt>
                <c:pt idx="10203">
                  <c:v>650.040986537501</c:v>
                </c:pt>
                <c:pt idx="10204">
                  <c:v>650.10469730752402</c:v>
                </c:pt>
                <c:pt idx="10205">
                  <c:v>650.16840807754602</c:v>
                </c:pt>
                <c:pt idx="10206">
                  <c:v>650.23211884756802</c:v>
                </c:pt>
                <c:pt idx="10207">
                  <c:v>650.29582961759104</c:v>
                </c:pt>
                <c:pt idx="10208">
                  <c:v>650.35954038761304</c:v>
                </c:pt>
                <c:pt idx="10209">
                  <c:v>650.42325115763504</c:v>
                </c:pt>
                <c:pt idx="10210">
                  <c:v>650.48696192765794</c:v>
                </c:pt>
                <c:pt idx="10211">
                  <c:v>650.55067269768006</c:v>
                </c:pt>
                <c:pt idx="10212">
                  <c:v>650.61438346770205</c:v>
                </c:pt>
                <c:pt idx="10213">
                  <c:v>650.67809423772496</c:v>
                </c:pt>
                <c:pt idx="10214">
                  <c:v>650.74180500774696</c:v>
                </c:pt>
                <c:pt idx="10215">
                  <c:v>650.80551577776896</c:v>
                </c:pt>
                <c:pt idx="10216">
                  <c:v>650.86922654779198</c:v>
                </c:pt>
                <c:pt idx="10217">
                  <c:v>650.93293731781398</c:v>
                </c:pt>
                <c:pt idx="10218">
                  <c:v>650.99664808783598</c:v>
                </c:pt>
                <c:pt idx="10219">
                  <c:v>651.060358857859</c:v>
                </c:pt>
                <c:pt idx="10220">
                  <c:v>651.124069627881</c:v>
                </c:pt>
                <c:pt idx="10221">
                  <c:v>651.18778039790402</c:v>
                </c:pt>
                <c:pt idx="10222">
                  <c:v>651.25149116792602</c:v>
                </c:pt>
                <c:pt idx="10223">
                  <c:v>651.31520193794802</c:v>
                </c:pt>
                <c:pt idx="10224">
                  <c:v>651.37891270797104</c:v>
                </c:pt>
                <c:pt idx="10225">
                  <c:v>651.44262347799304</c:v>
                </c:pt>
                <c:pt idx="10226">
                  <c:v>651.50633424801504</c:v>
                </c:pt>
                <c:pt idx="10227">
                  <c:v>651.57004501803794</c:v>
                </c:pt>
                <c:pt idx="10228">
                  <c:v>651.63375578805994</c:v>
                </c:pt>
                <c:pt idx="10229">
                  <c:v>651.69746655808206</c:v>
                </c:pt>
                <c:pt idx="10230">
                  <c:v>651.76117732810496</c:v>
                </c:pt>
                <c:pt idx="10231">
                  <c:v>651.82488809812696</c:v>
                </c:pt>
                <c:pt idx="10232">
                  <c:v>651.88859886814896</c:v>
                </c:pt>
                <c:pt idx="10233">
                  <c:v>651.95230963817198</c:v>
                </c:pt>
                <c:pt idx="10234">
                  <c:v>652.01602040819398</c:v>
                </c:pt>
                <c:pt idx="10235">
                  <c:v>652.07973117821598</c:v>
                </c:pt>
                <c:pt idx="10236">
                  <c:v>652.143441948239</c:v>
                </c:pt>
                <c:pt idx="10237">
                  <c:v>652.207152718261</c:v>
                </c:pt>
                <c:pt idx="10238">
                  <c:v>652.270863488283</c:v>
                </c:pt>
                <c:pt idx="10239">
                  <c:v>652.33457425830602</c:v>
                </c:pt>
                <c:pt idx="10240">
                  <c:v>652.39828502832802</c:v>
                </c:pt>
                <c:pt idx="10241">
                  <c:v>652.46199579835002</c:v>
                </c:pt>
                <c:pt idx="10242">
                  <c:v>652.52570656837304</c:v>
                </c:pt>
                <c:pt idx="10243">
                  <c:v>652.58941733839504</c:v>
                </c:pt>
                <c:pt idx="10244">
                  <c:v>652.65312810841704</c:v>
                </c:pt>
                <c:pt idx="10245">
                  <c:v>652.71683887843994</c:v>
                </c:pt>
                <c:pt idx="10246">
                  <c:v>652.78054964846206</c:v>
                </c:pt>
                <c:pt idx="10247">
                  <c:v>652.84426041848405</c:v>
                </c:pt>
                <c:pt idx="10248">
                  <c:v>652.90797118850696</c:v>
                </c:pt>
                <c:pt idx="10249">
                  <c:v>652.97168195852896</c:v>
                </c:pt>
                <c:pt idx="10250">
                  <c:v>653.03539272855096</c:v>
                </c:pt>
                <c:pt idx="10251">
                  <c:v>653.09910349857398</c:v>
                </c:pt>
                <c:pt idx="10252">
                  <c:v>653.16281426859598</c:v>
                </c:pt>
                <c:pt idx="10253">
                  <c:v>653.22652503861798</c:v>
                </c:pt>
                <c:pt idx="10254">
                  <c:v>653.290235808641</c:v>
                </c:pt>
                <c:pt idx="10255">
                  <c:v>653.353946578663</c:v>
                </c:pt>
                <c:pt idx="10256">
                  <c:v>653.417657348685</c:v>
                </c:pt>
                <c:pt idx="10257">
                  <c:v>653.48136811870802</c:v>
                </c:pt>
                <c:pt idx="10258">
                  <c:v>653.54507888873002</c:v>
                </c:pt>
                <c:pt idx="10259">
                  <c:v>653.60878965875202</c:v>
                </c:pt>
                <c:pt idx="10260">
                  <c:v>653.67250042877504</c:v>
                </c:pt>
                <c:pt idx="10261">
                  <c:v>653.73621119879704</c:v>
                </c:pt>
                <c:pt idx="10262">
                  <c:v>653.79992196881904</c:v>
                </c:pt>
                <c:pt idx="10263">
                  <c:v>653.86363273884194</c:v>
                </c:pt>
                <c:pt idx="10264">
                  <c:v>653.92734350886406</c:v>
                </c:pt>
                <c:pt idx="10265">
                  <c:v>653.99105427888605</c:v>
                </c:pt>
                <c:pt idx="10266">
                  <c:v>654.05476504890896</c:v>
                </c:pt>
                <c:pt idx="10267">
                  <c:v>654.11847581893096</c:v>
                </c:pt>
                <c:pt idx="10268">
                  <c:v>654.18218658895296</c:v>
                </c:pt>
                <c:pt idx="10269">
                  <c:v>654.24589735897598</c:v>
                </c:pt>
                <c:pt idx="10270">
                  <c:v>654.30960812899798</c:v>
                </c:pt>
                <c:pt idx="10271">
                  <c:v>654.37331889901998</c:v>
                </c:pt>
                <c:pt idx="10272">
                  <c:v>654.437029669043</c:v>
                </c:pt>
                <c:pt idx="10273">
                  <c:v>654.500740439065</c:v>
                </c:pt>
                <c:pt idx="10274">
                  <c:v>654.56445120908802</c:v>
                </c:pt>
                <c:pt idx="10275">
                  <c:v>654.62816197911002</c:v>
                </c:pt>
                <c:pt idx="10276">
                  <c:v>654.69187274913202</c:v>
                </c:pt>
                <c:pt idx="10277">
                  <c:v>654.75558351915504</c:v>
                </c:pt>
                <c:pt idx="10278">
                  <c:v>654.81929428917704</c:v>
                </c:pt>
                <c:pt idx="10279">
                  <c:v>654.88300505919904</c:v>
                </c:pt>
                <c:pt idx="10280">
                  <c:v>654.94671582922194</c:v>
                </c:pt>
                <c:pt idx="10281">
                  <c:v>655.01042659924406</c:v>
                </c:pt>
                <c:pt idx="10282">
                  <c:v>655.07413736926605</c:v>
                </c:pt>
                <c:pt idx="10283">
                  <c:v>655.13784813928896</c:v>
                </c:pt>
                <c:pt idx="10284">
                  <c:v>655.20155890931096</c:v>
                </c:pt>
                <c:pt idx="10285">
                  <c:v>655.26526967933296</c:v>
                </c:pt>
                <c:pt idx="10286">
                  <c:v>655.32898044935598</c:v>
                </c:pt>
                <c:pt idx="10287">
                  <c:v>655.39269121937798</c:v>
                </c:pt>
                <c:pt idx="10288">
                  <c:v>655.45640198939998</c:v>
                </c:pt>
                <c:pt idx="10289">
                  <c:v>655.520112759423</c:v>
                </c:pt>
                <c:pt idx="10290">
                  <c:v>655.583823529445</c:v>
                </c:pt>
                <c:pt idx="10291">
                  <c:v>655.647534299467</c:v>
                </c:pt>
                <c:pt idx="10292">
                  <c:v>655.71124506949002</c:v>
                </c:pt>
                <c:pt idx="10293">
                  <c:v>655.77495583951202</c:v>
                </c:pt>
                <c:pt idx="10294">
                  <c:v>655.83866660953402</c:v>
                </c:pt>
                <c:pt idx="10295">
                  <c:v>655.90237737955704</c:v>
                </c:pt>
                <c:pt idx="10296">
                  <c:v>655.96608814957904</c:v>
                </c:pt>
                <c:pt idx="10297">
                  <c:v>656.02979891960103</c:v>
                </c:pt>
                <c:pt idx="10298">
                  <c:v>656.09350968962406</c:v>
                </c:pt>
                <c:pt idx="10299">
                  <c:v>656.15722045964606</c:v>
                </c:pt>
                <c:pt idx="10300">
                  <c:v>656.22093122966805</c:v>
                </c:pt>
                <c:pt idx="10301">
                  <c:v>656.28464199969096</c:v>
                </c:pt>
                <c:pt idx="10302">
                  <c:v>656.34835276971296</c:v>
                </c:pt>
                <c:pt idx="10303">
                  <c:v>656.41206353973496</c:v>
                </c:pt>
                <c:pt idx="10304">
                  <c:v>656.47577430975798</c:v>
                </c:pt>
                <c:pt idx="10305">
                  <c:v>656.53948507977998</c:v>
                </c:pt>
                <c:pt idx="10306">
                  <c:v>656.60319584980198</c:v>
                </c:pt>
                <c:pt idx="10307">
                  <c:v>656.666906619825</c:v>
                </c:pt>
                <c:pt idx="10308">
                  <c:v>656.730617389847</c:v>
                </c:pt>
                <c:pt idx="10309">
                  <c:v>656.794328159869</c:v>
                </c:pt>
                <c:pt idx="10310">
                  <c:v>656.85803892989202</c:v>
                </c:pt>
                <c:pt idx="10311">
                  <c:v>656.92174969991402</c:v>
                </c:pt>
                <c:pt idx="10312">
                  <c:v>656.98546046993602</c:v>
                </c:pt>
                <c:pt idx="10313">
                  <c:v>657.04917123995904</c:v>
                </c:pt>
                <c:pt idx="10314">
                  <c:v>657.11288200998104</c:v>
                </c:pt>
                <c:pt idx="10315">
                  <c:v>657.17659278000303</c:v>
                </c:pt>
                <c:pt idx="10316">
                  <c:v>657.24030355002606</c:v>
                </c:pt>
                <c:pt idx="10317">
                  <c:v>657.30401432004805</c:v>
                </c:pt>
                <c:pt idx="10318">
                  <c:v>657.36772509007005</c:v>
                </c:pt>
                <c:pt idx="10319">
                  <c:v>657.43143586009296</c:v>
                </c:pt>
                <c:pt idx="10320">
                  <c:v>657.49514663011496</c:v>
                </c:pt>
                <c:pt idx="10321">
                  <c:v>657.55885740013696</c:v>
                </c:pt>
                <c:pt idx="10322">
                  <c:v>657.62256817015998</c:v>
                </c:pt>
                <c:pt idx="10323">
                  <c:v>657.68627894018198</c:v>
                </c:pt>
                <c:pt idx="10324">
                  <c:v>657.74998971020398</c:v>
                </c:pt>
                <c:pt idx="10325">
                  <c:v>657.813700480227</c:v>
                </c:pt>
                <c:pt idx="10326">
                  <c:v>657.877411250249</c:v>
                </c:pt>
                <c:pt idx="10327">
                  <c:v>657.94112202027202</c:v>
                </c:pt>
                <c:pt idx="10328">
                  <c:v>658.00483279029402</c:v>
                </c:pt>
                <c:pt idx="10329">
                  <c:v>658.06854356031602</c:v>
                </c:pt>
                <c:pt idx="10330">
                  <c:v>658.13225433033904</c:v>
                </c:pt>
                <c:pt idx="10331">
                  <c:v>658.19596510036104</c:v>
                </c:pt>
                <c:pt idx="10332">
                  <c:v>658.25967587038303</c:v>
                </c:pt>
                <c:pt idx="10333">
                  <c:v>658.32338664040606</c:v>
                </c:pt>
                <c:pt idx="10334">
                  <c:v>658.38709741042805</c:v>
                </c:pt>
                <c:pt idx="10335">
                  <c:v>658.45080818045005</c:v>
                </c:pt>
                <c:pt idx="10336">
                  <c:v>658.51451895047296</c:v>
                </c:pt>
                <c:pt idx="10337">
                  <c:v>658.57822972049496</c:v>
                </c:pt>
                <c:pt idx="10338">
                  <c:v>658.64194049051696</c:v>
                </c:pt>
                <c:pt idx="10339">
                  <c:v>658.70565126053998</c:v>
                </c:pt>
                <c:pt idx="10340">
                  <c:v>658.76936203056198</c:v>
                </c:pt>
                <c:pt idx="10341">
                  <c:v>658.83307280058398</c:v>
                </c:pt>
                <c:pt idx="10342">
                  <c:v>658.896783570607</c:v>
                </c:pt>
                <c:pt idx="10343">
                  <c:v>658.960494340629</c:v>
                </c:pt>
                <c:pt idx="10344">
                  <c:v>659.024205110651</c:v>
                </c:pt>
                <c:pt idx="10345">
                  <c:v>659.08791588067402</c:v>
                </c:pt>
                <c:pt idx="10346">
                  <c:v>659.15162665069602</c:v>
                </c:pt>
                <c:pt idx="10347">
                  <c:v>659.21533742071801</c:v>
                </c:pt>
                <c:pt idx="10348">
                  <c:v>659.27904819074104</c:v>
                </c:pt>
                <c:pt idx="10349">
                  <c:v>659.34275896076304</c:v>
                </c:pt>
                <c:pt idx="10350">
                  <c:v>659.40646973078503</c:v>
                </c:pt>
                <c:pt idx="10351">
                  <c:v>659.47018050080806</c:v>
                </c:pt>
                <c:pt idx="10352">
                  <c:v>659.53389127083005</c:v>
                </c:pt>
                <c:pt idx="10353">
                  <c:v>659.59760204085205</c:v>
                </c:pt>
                <c:pt idx="10354">
                  <c:v>659.66131281087496</c:v>
                </c:pt>
                <c:pt idx="10355">
                  <c:v>659.72502358089696</c:v>
                </c:pt>
                <c:pt idx="10356">
                  <c:v>659.78873435091896</c:v>
                </c:pt>
                <c:pt idx="10357">
                  <c:v>659.85244512094198</c:v>
                </c:pt>
                <c:pt idx="10358">
                  <c:v>659.91615589096398</c:v>
                </c:pt>
                <c:pt idx="10359">
                  <c:v>659.97986666098598</c:v>
                </c:pt>
                <c:pt idx="10360">
                  <c:v>660.043577431009</c:v>
                </c:pt>
                <c:pt idx="10361">
                  <c:v>660.107288201031</c:v>
                </c:pt>
                <c:pt idx="10362">
                  <c:v>660.170998971053</c:v>
                </c:pt>
                <c:pt idx="10363">
                  <c:v>660.23470974107602</c:v>
                </c:pt>
                <c:pt idx="10364">
                  <c:v>660.29842051109802</c:v>
                </c:pt>
                <c:pt idx="10365">
                  <c:v>660.36213128112001</c:v>
                </c:pt>
                <c:pt idx="10366">
                  <c:v>660.42584205114304</c:v>
                </c:pt>
                <c:pt idx="10367">
                  <c:v>660.48955282116503</c:v>
                </c:pt>
                <c:pt idx="10368">
                  <c:v>660.55326359118703</c:v>
                </c:pt>
                <c:pt idx="10369">
                  <c:v>660.61697436121005</c:v>
                </c:pt>
                <c:pt idx="10370">
                  <c:v>660.68068513123205</c:v>
                </c:pt>
                <c:pt idx="10371">
                  <c:v>660.74439590125405</c:v>
                </c:pt>
                <c:pt idx="10372">
                  <c:v>660.80810667127696</c:v>
                </c:pt>
                <c:pt idx="10373">
                  <c:v>660.87181744129896</c:v>
                </c:pt>
                <c:pt idx="10374">
                  <c:v>660.93552821132096</c:v>
                </c:pt>
                <c:pt idx="10375">
                  <c:v>660.99923898134398</c:v>
                </c:pt>
                <c:pt idx="10376">
                  <c:v>661.06294975136598</c:v>
                </c:pt>
                <c:pt idx="10377">
                  <c:v>661.12666052138798</c:v>
                </c:pt>
                <c:pt idx="10378">
                  <c:v>661.190371291411</c:v>
                </c:pt>
                <c:pt idx="10379">
                  <c:v>661.254082061433</c:v>
                </c:pt>
                <c:pt idx="10380">
                  <c:v>661.31779283145499</c:v>
                </c:pt>
                <c:pt idx="10381">
                  <c:v>661.38150360147802</c:v>
                </c:pt>
                <c:pt idx="10382">
                  <c:v>661.44521437150001</c:v>
                </c:pt>
                <c:pt idx="10383">
                  <c:v>661.50892514152304</c:v>
                </c:pt>
                <c:pt idx="10384">
                  <c:v>661.57263591154504</c:v>
                </c:pt>
                <c:pt idx="10385">
                  <c:v>661.63634668156703</c:v>
                </c:pt>
                <c:pt idx="10386">
                  <c:v>661.70005745159006</c:v>
                </c:pt>
                <c:pt idx="10387">
                  <c:v>661.76376822161205</c:v>
                </c:pt>
                <c:pt idx="10388">
                  <c:v>661.82747899163405</c:v>
                </c:pt>
                <c:pt idx="10389">
                  <c:v>661.89118976165696</c:v>
                </c:pt>
                <c:pt idx="10390">
                  <c:v>661.95490053167896</c:v>
                </c:pt>
                <c:pt idx="10391">
                  <c:v>662.01861130170096</c:v>
                </c:pt>
                <c:pt idx="10392">
                  <c:v>662.08232207172398</c:v>
                </c:pt>
                <c:pt idx="10393">
                  <c:v>662.14603284174598</c:v>
                </c:pt>
                <c:pt idx="10394">
                  <c:v>662.20974361176798</c:v>
                </c:pt>
                <c:pt idx="10395">
                  <c:v>662.273454381791</c:v>
                </c:pt>
                <c:pt idx="10396">
                  <c:v>662.337165151813</c:v>
                </c:pt>
                <c:pt idx="10397">
                  <c:v>662.400875921835</c:v>
                </c:pt>
                <c:pt idx="10398">
                  <c:v>662.46458669185802</c:v>
                </c:pt>
                <c:pt idx="10399">
                  <c:v>662.52829746188002</c:v>
                </c:pt>
                <c:pt idx="10400">
                  <c:v>662.59200823190201</c:v>
                </c:pt>
                <c:pt idx="10401">
                  <c:v>662.65571900192504</c:v>
                </c:pt>
                <c:pt idx="10402">
                  <c:v>662.71942977194703</c:v>
                </c:pt>
                <c:pt idx="10403">
                  <c:v>662.78314054196903</c:v>
                </c:pt>
                <c:pt idx="10404">
                  <c:v>662.84685131199205</c:v>
                </c:pt>
                <c:pt idx="10405">
                  <c:v>662.91056208201405</c:v>
                </c:pt>
                <c:pt idx="10406">
                  <c:v>662.97427285203605</c:v>
                </c:pt>
                <c:pt idx="10407">
                  <c:v>663.03798362205896</c:v>
                </c:pt>
                <c:pt idx="10408">
                  <c:v>663.10169439208096</c:v>
                </c:pt>
                <c:pt idx="10409">
                  <c:v>663.16540516210296</c:v>
                </c:pt>
                <c:pt idx="10410">
                  <c:v>663.22911593212598</c:v>
                </c:pt>
                <c:pt idx="10411">
                  <c:v>663.29282670214798</c:v>
                </c:pt>
                <c:pt idx="10412">
                  <c:v>663.35653747216998</c:v>
                </c:pt>
                <c:pt idx="10413">
                  <c:v>663.420248242193</c:v>
                </c:pt>
                <c:pt idx="10414">
                  <c:v>663.483959012215</c:v>
                </c:pt>
                <c:pt idx="10415">
                  <c:v>663.54766978223699</c:v>
                </c:pt>
                <c:pt idx="10416">
                  <c:v>663.61138055226002</c:v>
                </c:pt>
                <c:pt idx="10417">
                  <c:v>663.67509132228201</c:v>
                </c:pt>
                <c:pt idx="10418">
                  <c:v>663.73880209230401</c:v>
                </c:pt>
                <c:pt idx="10419">
                  <c:v>663.80251286232703</c:v>
                </c:pt>
                <c:pt idx="10420">
                  <c:v>663.86622363234903</c:v>
                </c:pt>
                <c:pt idx="10421">
                  <c:v>663.92993440237103</c:v>
                </c:pt>
                <c:pt idx="10422">
                  <c:v>663.99364517239405</c:v>
                </c:pt>
                <c:pt idx="10423">
                  <c:v>664.05735594241605</c:v>
                </c:pt>
                <c:pt idx="10424">
                  <c:v>664.12106671243805</c:v>
                </c:pt>
                <c:pt idx="10425">
                  <c:v>664.18477748246096</c:v>
                </c:pt>
                <c:pt idx="10426">
                  <c:v>664.24848825248296</c:v>
                </c:pt>
                <c:pt idx="10427">
                  <c:v>664.31219902250496</c:v>
                </c:pt>
                <c:pt idx="10428">
                  <c:v>664.37590979252798</c:v>
                </c:pt>
                <c:pt idx="10429">
                  <c:v>664.43962056254998</c:v>
                </c:pt>
                <c:pt idx="10430">
                  <c:v>664.50333133257197</c:v>
                </c:pt>
                <c:pt idx="10431">
                  <c:v>664.567042102595</c:v>
                </c:pt>
                <c:pt idx="10432">
                  <c:v>664.63075287261699</c:v>
                </c:pt>
                <c:pt idx="10433">
                  <c:v>664.69446364263899</c:v>
                </c:pt>
                <c:pt idx="10434">
                  <c:v>664.75817441266202</c:v>
                </c:pt>
                <c:pt idx="10435">
                  <c:v>664.82188518268401</c:v>
                </c:pt>
                <c:pt idx="10436">
                  <c:v>664.88559595270704</c:v>
                </c:pt>
                <c:pt idx="10437">
                  <c:v>664.94930672272903</c:v>
                </c:pt>
                <c:pt idx="10438">
                  <c:v>665.01301749275103</c:v>
                </c:pt>
                <c:pt idx="10439">
                  <c:v>665.07672826277405</c:v>
                </c:pt>
                <c:pt idx="10440">
                  <c:v>665.14043903279605</c:v>
                </c:pt>
                <c:pt idx="10441">
                  <c:v>665.20414980281805</c:v>
                </c:pt>
                <c:pt idx="10442">
                  <c:v>665.26786057284096</c:v>
                </c:pt>
                <c:pt idx="10443">
                  <c:v>665.33157134286296</c:v>
                </c:pt>
                <c:pt idx="10444">
                  <c:v>665.39528211288496</c:v>
                </c:pt>
                <c:pt idx="10445">
                  <c:v>665.45899288290798</c:v>
                </c:pt>
                <c:pt idx="10446">
                  <c:v>665.52270365292998</c:v>
                </c:pt>
                <c:pt idx="10447">
                  <c:v>665.58641442295198</c:v>
                </c:pt>
                <c:pt idx="10448">
                  <c:v>665.650125192975</c:v>
                </c:pt>
                <c:pt idx="10449">
                  <c:v>665.713835962997</c:v>
                </c:pt>
                <c:pt idx="10450">
                  <c:v>665.77754673301899</c:v>
                </c:pt>
                <c:pt idx="10451">
                  <c:v>665.84125750304202</c:v>
                </c:pt>
                <c:pt idx="10452">
                  <c:v>665.90496827306401</c:v>
                </c:pt>
                <c:pt idx="10453">
                  <c:v>665.96867904308601</c:v>
                </c:pt>
                <c:pt idx="10454">
                  <c:v>666.03238981310903</c:v>
                </c:pt>
                <c:pt idx="10455">
                  <c:v>666.09610058313103</c:v>
                </c:pt>
                <c:pt idx="10456">
                  <c:v>666.15981135315303</c:v>
                </c:pt>
                <c:pt idx="10457">
                  <c:v>666.22352212317605</c:v>
                </c:pt>
                <c:pt idx="10458">
                  <c:v>666.28723289319805</c:v>
                </c:pt>
                <c:pt idx="10459">
                  <c:v>666.35094366322005</c:v>
                </c:pt>
                <c:pt idx="10460">
                  <c:v>666.41465443324296</c:v>
                </c:pt>
                <c:pt idx="10461">
                  <c:v>666.47836520326496</c:v>
                </c:pt>
                <c:pt idx="10462">
                  <c:v>666.54207597328696</c:v>
                </c:pt>
                <c:pt idx="10463">
                  <c:v>666.60578674330998</c:v>
                </c:pt>
                <c:pt idx="10464">
                  <c:v>666.66949751333198</c:v>
                </c:pt>
                <c:pt idx="10465">
                  <c:v>666.73320828335397</c:v>
                </c:pt>
                <c:pt idx="10466">
                  <c:v>666.796919053377</c:v>
                </c:pt>
                <c:pt idx="10467">
                  <c:v>666.86062982339899</c:v>
                </c:pt>
                <c:pt idx="10468">
                  <c:v>666.92434059342099</c:v>
                </c:pt>
                <c:pt idx="10469">
                  <c:v>666.98805136344401</c:v>
                </c:pt>
                <c:pt idx="10470">
                  <c:v>667.05176213346601</c:v>
                </c:pt>
                <c:pt idx="10471">
                  <c:v>667.11547290348801</c:v>
                </c:pt>
                <c:pt idx="10472">
                  <c:v>667.17918367351103</c:v>
                </c:pt>
                <c:pt idx="10473">
                  <c:v>667.24289444353303</c:v>
                </c:pt>
                <c:pt idx="10474">
                  <c:v>667.30660521355503</c:v>
                </c:pt>
                <c:pt idx="10475">
                  <c:v>667.37031598357805</c:v>
                </c:pt>
                <c:pt idx="10476">
                  <c:v>667.43402675360005</c:v>
                </c:pt>
                <c:pt idx="10477">
                  <c:v>667.49773752362205</c:v>
                </c:pt>
                <c:pt idx="10478">
                  <c:v>667.56144829364496</c:v>
                </c:pt>
                <c:pt idx="10479">
                  <c:v>667.62515906366696</c:v>
                </c:pt>
                <c:pt idx="10480">
                  <c:v>667.68886983368895</c:v>
                </c:pt>
                <c:pt idx="10481">
                  <c:v>667.75258060371198</c:v>
                </c:pt>
                <c:pt idx="10482">
                  <c:v>667.81629137373397</c:v>
                </c:pt>
                <c:pt idx="10483">
                  <c:v>667.88000214375597</c:v>
                </c:pt>
                <c:pt idx="10484">
                  <c:v>667.943712913779</c:v>
                </c:pt>
                <c:pt idx="10485">
                  <c:v>668.00742368380099</c:v>
                </c:pt>
                <c:pt idx="10486">
                  <c:v>668.07113445382299</c:v>
                </c:pt>
                <c:pt idx="10487">
                  <c:v>668.13484522384601</c:v>
                </c:pt>
                <c:pt idx="10488">
                  <c:v>668.19855599386801</c:v>
                </c:pt>
                <c:pt idx="10489">
                  <c:v>668.26226676389103</c:v>
                </c:pt>
                <c:pt idx="10490">
                  <c:v>668.32597753391303</c:v>
                </c:pt>
                <c:pt idx="10491">
                  <c:v>668.38968830393503</c:v>
                </c:pt>
                <c:pt idx="10492">
                  <c:v>668.45339907395805</c:v>
                </c:pt>
                <c:pt idx="10493">
                  <c:v>668.51710984398005</c:v>
                </c:pt>
                <c:pt idx="10494">
                  <c:v>668.58082061400205</c:v>
                </c:pt>
                <c:pt idx="10495">
                  <c:v>668.64453138402496</c:v>
                </c:pt>
                <c:pt idx="10496">
                  <c:v>668.70824215404696</c:v>
                </c:pt>
                <c:pt idx="10497">
                  <c:v>668.77195292406896</c:v>
                </c:pt>
                <c:pt idx="10498">
                  <c:v>668.83566369409198</c:v>
                </c:pt>
                <c:pt idx="10499">
                  <c:v>668.89937446411398</c:v>
                </c:pt>
                <c:pt idx="10500">
                  <c:v>668.96308523413597</c:v>
                </c:pt>
                <c:pt idx="10501">
                  <c:v>669.026796004159</c:v>
                </c:pt>
                <c:pt idx="10502">
                  <c:v>669.09050677418099</c:v>
                </c:pt>
                <c:pt idx="10503">
                  <c:v>669.15421754420299</c:v>
                </c:pt>
                <c:pt idx="10504">
                  <c:v>669.21792831422601</c:v>
                </c:pt>
                <c:pt idx="10505">
                  <c:v>669.28163908424801</c:v>
                </c:pt>
                <c:pt idx="10506">
                  <c:v>669.34534985427001</c:v>
                </c:pt>
                <c:pt idx="10507">
                  <c:v>669.40906062429303</c:v>
                </c:pt>
                <c:pt idx="10508">
                  <c:v>669.47277139431503</c:v>
                </c:pt>
                <c:pt idx="10509">
                  <c:v>669.53648216433703</c:v>
                </c:pt>
                <c:pt idx="10510">
                  <c:v>669.60019293436005</c:v>
                </c:pt>
                <c:pt idx="10511">
                  <c:v>669.66390370438205</c:v>
                </c:pt>
                <c:pt idx="10512">
                  <c:v>669.72761447440405</c:v>
                </c:pt>
                <c:pt idx="10513">
                  <c:v>669.79132524442696</c:v>
                </c:pt>
                <c:pt idx="10514">
                  <c:v>669.85503601444896</c:v>
                </c:pt>
                <c:pt idx="10515">
                  <c:v>669.91874678447095</c:v>
                </c:pt>
                <c:pt idx="10516">
                  <c:v>669.98245755449398</c:v>
                </c:pt>
                <c:pt idx="10517">
                  <c:v>670.04616832451597</c:v>
                </c:pt>
                <c:pt idx="10518">
                  <c:v>670.10987909453797</c:v>
                </c:pt>
                <c:pt idx="10519">
                  <c:v>670.173589864561</c:v>
                </c:pt>
                <c:pt idx="10520">
                  <c:v>670.23730063458299</c:v>
                </c:pt>
                <c:pt idx="10521">
                  <c:v>670.30101140460499</c:v>
                </c:pt>
                <c:pt idx="10522">
                  <c:v>670.36472217462801</c:v>
                </c:pt>
                <c:pt idx="10523">
                  <c:v>670.42843294465001</c:v>
                </c:pt>
                <c:pt idx="10524">
                  <c:v>670.49214371467201</c:v>
                </c:pt>
                <c:pt idx="10525">
                  <c:v>670.55585448469503</c:v>
                </c:pt>
                <c:pt idx="10526">
                  <c:v>670.61956525471703</c:v>
                </c:pt>
                <c:pt idx="10527">
                  <c:v>670.68327602473903</c:v>
                </c:pt>
                <c:pt idx="10528">
                  <c:v>670.74698679476205</c:v>
                </c:pt>
                <c:pt idx="10529">
                  <c:v>670.81069756478405</c:v>
                </c:pt>
                <c:pt idx="10530">
                  <c:v>670.87440833480605</c:v>
                </c:pt>
                <c:pt idx="10531">
                  <c:v>670.93811910482896</c:v>
                </c:pt>
                <c:pt idx="10532">
                  <c:v>671.00182987485096</c:v>
                </c:pt>
                <c:pt idx="10533">
                  <c:v>671.06554064487295</c:v>
                </c:pt>
                <c:pt idx="10534">
                  <c:v>671.12925141489598</c:v>
                </c:pt>
                <c:pt idx="10535">
                  <c:v>671.19296218491797</c:v>
                </c:pt>
                <c:pt idx="10536">
                  <c:v>671.25667295493997</c:v>
                </c:pt>
                <c:pt idx="10537">
                  <c:v>671.32038372496299</c:v>
                </c:pt>
                <c:pt idx="10538">
                  <c:v>671.38409449498499</c:v>
                </c:pt>
                <c:pt idx="10539">
                  <c:v>671.44780526500699</c:v>
                </c:pt>
                <c:pt idx="10540">
                  <c:v>671.51151603503001</c:v>
                </c:pt>
                <c:pt idx="10541">
                  <c:v>671.57522680505201</c:v>
                </c:pt>
                <c:pt idx="10542">
                  <c:v>671.63893757507503</c:v>
                </c:pt>
                <c:pt idx="10543">
                  <c:v>671.70264834509703</c:v>
                </c:pt>
                <c:pt idx="10544">
                  <c:v>671.76635911511903</c:v>
                </c:pt>
                <c:pt idx="10545">
                  <c:v>671.83006988514205</c:v>
                </c:pt>
                <c:pt idx="10546">
                  <c:v>671.89378065516405</c:v>
                </c:pt>
                <c:pt idx="10547">
                  <c:v>671.95749142518605</c:v>
                </c:pt>
                <c:pt idx="10548">
                  <c:v>672.02120219520896</c:v>
                </c:pt>
                <c:pt idx="10549">
                  <c:v>672.08491296523096</c:v>
                </c:pt>
                <c:pt idx="10550">
                  <c:v>672.14862373525295</c:v>
                </c:pt>
                <c:pt idx="10551">
                  <c:v>672.21233450527598</c:v>
                </c:pt>
                <c:pt idx="10552">
                  <c:v>672.27604527529797</c:v>
                </c:pt>
                <c:pt idx="10553">
                  <c:v>672.33975604531997</c:v>
                </c:pt>
                <c:pt idx="10554">
                  <c:v>672.40346681534299</c:v>
                </c:pt>
                <c:pt idx="10555">
                  <c:v>672.46717758536499</c:v>
                </c:pt>
                <c:pt idx="10556">
                  <c:v>672.53088835538699</c:v>
                </c:pt>
                <c:pt idx="10557">
                  <c:v>672.59459912541001</c:v>
                </c:pt>
                <c:pt idx="10558">
                  <c:v>672.65830989543201</c:v>
                </c:pt>
                <c:pt idx="10559">
                  <c:v>672.72202066545401</c:v>
                </c:pt>
                <c:pt idx="10560">
                  <c:v>672.78573143547703</c:v>
                </c:pt>
                <c:pt idx="10561">
                  <c:v>672.84944220549903</c:v>
                </c:pt>
                <c:pt idx="10562">
                  <c:v>672.91315297552103</c:v>
                </c:pt>
                <c:pt idx="10563">
                  <c:v>672.97686374554405</c:v>
                </c:pt>
                <c:pt idx="10564">
                  <c:v>673.04057451556605</c:v>
                </c:pt>
                <c:pt idx="10565">
                  <c:v>673.10428528558805</c:v>
                </c:pt>
                <c:pt idx="10566">
                  <c:v>673.16799605561096</c:v>
                </c:pt>
                <c:pt idx="10567">
                  <c:v>673.23170682563295</c:v>
                </c:pt>
                <c:pt idx="10568">
                  <c:v>673.29541759565495</c:v>
                </c:pt>
                <c:pt idx="10569">
                  <c:v>673.35912836567798</c:v>
                </c:pt>
                <c:pt idx="10570">
                  <c:v>673.42283913569997</c:v>
                </c:pt>
                <c:pt idx="10571">
                  <c:v>673.48654990572197</c:v>
                </c:pt>
                <c:pt idx="10572">
                  <c:v>673.55026067574499</c:v>
                </c:pt>
                <c:pt idx="10573">
                  <c:v>673.61397144576699</c:v>
                </c:pt>
                <c:pt idx="10574">
                  <c:v>673.67768221578899</c:v>
                </c:pt>
                <c:pt idx="10575">
                  <c:v>673.74139298581201</c:v>
                </c:pt>
                <c:pt idx="10576">
                  <c:v>673.80510375583401</c:v>
                </c:pt>
                <c:pt idx="10577">
                  <c:v>673.86881452585601</c:v>
                </c:pt>
                <c:pt idx="10578">
                  <c:v>673.93252529587903</c:v>
                </c:pt>
                <c:pt idx="10579">
                  <c:v>673.99623606590103</c:v>
                </c:pt>
                <c:pt idx="10580">
                  <c:v>674.05994683592303</c:v>
                </c:pt>
                <c:pt idx="10581">
                  <c:v>674.12365760594605</c:v>
                </c:pt>
                <c:pt idx="10582">
                  <c:v>674.18736837596805</c:v>
                </c:pt>
                <c:pt idx="10583">
                  <c:v>674.25107914599005</c:v>
                </c:pt>
                <c:pt idx="10584">
                  <c:v>674.31478991601296</c:v>
                </c:pt>
                <c:pt idx="10585">
                  <c:v>674.37850068603495</c:v>
                </c:pt>
                <c:pt idx="10586">
                  <c:v>674.44221145605695</c:v>
                </c:pt>
                <c:pt idx="10587">
                  <c:v>674.50592222607997</c:v>
                </c:pt>
                <c:pt idx="10588">
                  <c:v>674.56963299610197</c:v>
                </c:pt>
                <c:pt idx="10589">
                  <c:v>674.63334376612397</c:v>
                </c:pt>
                <c:pt idx="10590">
                  <c:v>674.69705453614699</c:v>
                </c:pt>
                <c:pt idx="10591">
                  <c:v>674.76076530616899</c:v>
                </c:pt>
                <c:pt idx="10592">
                  <c:v>674.82447607619099</c:v>
                </c:pt>
                <c:pt idx="10593">
                  <c:v>674.88818684621401</c:v>
                </c:pt>
                <c:pt idx="10594">
                  <c:v>674.95189761623601</c:v>
                </c:pt>
                <c:pt idx="10595">
                  <c:v>675.01560838625903</c:v>
                </c:pt>
                <c:pt idx="10596">
                  <c:v>675.07931915628103</c:v>
                </c:pt>
                <c:pt idx="10597">
                  <c:v>675.14302992630303</c:v>
                </c:pt>
                <c:pt idx="10598">
                  <c:v>675.20674069632605</c:v>
                </c:pt>
                <c:pt idx="10599">
                  <c:v>675.27045146634805</c:v>
                </c:pt>
                <c:pt idx="10600">
                  <c:v>675.33416223637005</c:v>
                </c:pt>
                <c:pt idx="10601">
                  <c:v>675.39787300639296</c:v>
                </c:pt>
                <c:pt idx="10602">
                  <c:v>675.46158377641495</c:v>
                </c:pt>
                <c:pt idx="10603">
                  <c:v>675.52529454643695</c:v>
                </c:pt>
                <c:pt idx="10604">
                  <c:v>675.58900531645997</c:v>
                </c:pt>
                <c:pt idx="10605">
                  <c:v>675.65271608648197</c:v>
                </c:pt>
                <c:pt idx="10606">
                  <c:v>675.71642685650397</c:v>
                </c:pt>
                <c:pt idx="10607">
                  <c:v>675.78013762652699</c:v>
                </c:pt>
                <c:pt idx="10608">
                  <c:v>675.84384839654899</c:v>
                </c:pt>
                <c:pt idx="10609">
                  <c:v>675.90755916657099</c:v>
                </c:pt>
                <c:pt idx="10610">
                  <c:v>675.97126993659401</c:v>
                </c:pt>
                <c:pt idx="10611">
                  <c:v>676.03498070661601</c:v>
                </c:pt>
                <c:pt idx="10612">
                  <c:v>676.09869147663801</c:v>
                </c:pt>
                <c:pt idx="10613">
                  <c:v>676.16240224666103</c:v>
                </c:pt>
                <c:pt idx="10614">
                  <c:v>676.22611301668303</c:v>
                </c:pt>
                <c:pt idx="10615">
                  <c:v>676.28982378670503</c:v>
                </c:pt>
                <c:pt idx="10616">
                  <c:v>676.35353455672805</c:v>
                </c:pt>
                <c:pt idx="10617">
                  <c:v>676.41724532675005</c:v>
                </c:pt>
                <c:pt idx="10618">
                  <c:v>676.48095609677205</c:v>
                </c:pt>
                <c:pt idx="10619">
                  <c:v>676.54466686679496</c:v>
                </c:pt>
                <c:pt idx="10620">
                  <c:v>676.60837763681695</c:v>
                </c:pt>
                <c:pt idx="10621">
                  <c:v>676.67208840683895</c:v>
                </c:pt>
                <c:pt idx="10622">
                  <c:v>676.73579917686197</c:v>
                </c:pt>
                <c:pt idx="10623">
                  <c:v>676.79950994688397</c:v>
                </c:pt>
                <c:pt idx="10624">
                  <c:v>676.86322071690597</c:v>
                </c:pt>
                <c:pt idx="10625">
                  <c:v>676.92693148692899</c:v>
                </c:pt>
                <c:pt idx="10626">
                  <c:v>676.99064225695099</c:v>
                </c:pt>
                <c:pt idx="10627">
                  <c:v>677.05435302697299</c:v>
                </c:pt>
                <c:pt idx="10628">
                  <c:v>677.11806379699601</c:v>
                </c:pt>
                <c:pt idx="10629">
                  <c:v>677.18177456701801</c:v>
                </c:pt>
                <c:pt idx="10630">
                  <c:v>677.24548533704001</c:v>
                </c:pt>
                <c:pt idx="10631">
                  <c:v>677.30919610706303</c:v>
                </c:pt>
                <c:pt idx="10632">
                  <c:v>677.37290687708503</c:v>
                </c:pt>
                <c:pt idx="10633">
                  <c:v>677.43661764710703</c:v>
                </c:pt>
                <c:pt idx="10634">
                  <c:v>677.50032841713005</c:v>
                </c:pt>
                <c:pt idx="10635">
                  <c:v>677.56403918715205</c:v>
                </c:pt>
                <c:pt idx="10636">
                  <c:v>677.62774995717405</c:v>
                </c:pt>
                <c:pt idx="10637">
                  <c:v>677.69146072719695</c:v>
                </c:pt>
                <c:pt idx="10638">
                  <c:v>677.75517149721895</c:v>
                </c:pt>
                <c:pt idx="10639">
                  <c:v>677.81888226724095</c:v>
                </c:pt>
                <c:pt idx="10640">
                  <c:v>677.88259303726397</c:v>
                </c:pt>
                <c:pt idx="10641">
                  <c:v>677.94630380728597</c:v>
                </c:pt>
                <c:pt idx="10642">
                  <c:v>678.01001457730797</c:v>
                </c:pt>
                <c:pt idx="10643">
                  <c:v>678.07372534733099</c:v>
                </c:pt>
                <c:pt idx="10644">
                  <c:v>678.13743611735299</c:v>
                </c:pt>
                <c:pt idx="10645">
                  <c:v>678.20114688737499</c:v>
                </c:pt>
                <c:pt idx="10646">
                  <c:v>678.26485765739801</c:v>
                </c:pt>
                <c:pt idx="10647">
                  <c:v>678.32856842742001</c:v>
                </c:pt>
                <c:pt idx="10648">
                  <c:v>678.39227919744303</c:v>
                </c:pt>
                <c:pt idx="10649">
                  <c:v>678.45598996746503</c:v>
                </c:pt>
                <c:pt idx="10650">
                  <c:v>678.51970073748703</c:v>
                </c:pt>
                <c:pt idx="10651">
                  <c:v>678.58341150751005</c:v>
                </c:pt>
                <c:pt idx="10652">
                  <c:v>678.64712227753205</c:v>
                </c:pt>
                <c:pt idx="10653">
                  <c:v>678.71083304755405</c:v>
                </c:pt>
                <c:pt idx="10654">
                  <c:v>678.77454381757696</c:v>
                </c:pt>
                <c:pt idx="10655">
                  <c:v>678.83825458759895</c:v>
                </c:pt>
                <c:pt idx="10656">
                  <c:v>678.90196535762095</c:v>
                </c:pt>
                <c:pt idx="10657">
                  <c:v>678.96567612764397</c:v>
                </c:pt>
                <c:pt idx="10658">
                  <c:v>679.02938689766597</c:v>
                </c:pt>
                <c:pt idx="10659">
                  <c:v>679.09309766768797</c:v>
                </c:pt>
                <c:pt idx="10660">
                  <c:v>679.15680843771099</c:v>
                </c:pt>
                <c:pt idx="10661">
                  <c:v>679.22051920773299</c:v>
                </c:pt>
                <c:pt idx="10662">
                  <c:v>679.28422997775499</c:v>
                </c:pt>
                <c:pt idx="10663">
                  <c:v>679.34794074777801</c:v>
                </c:pt>
                <c:pt idx="10664">
                  <c:v>679.41165151780001</c:v>
                </c:pt>
                <c:pt idx="10665">
                  <c:v>679.47536228782201</c:v>
                </c:pt>
                <c:pt idx="10666">
                  <c:v>679.53907305784503</c:v>
                </c:pt>
                <c:pt idx="10667">
                  <c:v>679.60278382786703</c:v>
                </c:pt>
                <c:pt idx="10668">
                  <c:v>679.66649459788903</c:v>
                </c:pt>
                <c:pt idx="10669">
                  <c:v>679.73020536791205</c:v>
                </c:pt>
                <c:pt idx="10670">
                  <c:v>679.79391613793405</c:v>
                </c:pt>
                <c:pt idx="10671">
                  <c:v>679.85762690795605</c:v>
                </c:pt>
                <c:pt idx="10672">
                  <c:v>679.92133767797895</c:v>
                </c:pt>
                <c:pt idx="10673">
                  <c:v>679.98504844800095</c:v>
                </c:pt>
                <c:pt idx="10674">
                  <c:v>680.04875921802295</c:v>
                </c:pt>
              </c:numCache>
            </c:numRef>
          </c:xVal>
          <c:yVal>
            <c:numRef>
              <c:f>'T evolution h250'!$E$2:$E$10676</c:f>
              <c:numCache>
                <c:formatCode>General</c:formatCode>
                <c:ptCount val="10675"/>
                <c:pt idx="0">
                  <c:v>25</c:v>
                </c:pt>
                <c:pt idx="1">
                  <c:v>25.004818160553</c:v>
                </c:pt>
                <c:pt idx="2">
                  <c:v>25.009636321106001</c:v>
                </c:pt>
                <c:pt idx="3">
                  <c:v>25.014454481659001</c:v>
                </c:pt>
                <c:pt idx="4">
                  <c:v>25.019272642212002</c:v>
                </c:pt>
                <c:pt idx="5">
                  <c:v>25.024090802764999</c:v>
                </c:pt>
                <c:pt idx="6">
                  <c:v>25.0289089633179</c:v>
                </c:pt>
                <c:pt idx="7">
                  <c:v>25.0337271238709</c:v>
                </c:pt>
                <c:pt idx="8">
                  <c:v>25.0385452844239</c:v>
                </c:pt>
                <c:pt idx="9">
                  <c:v>25.043363444976901</c:v>
                </c:pt>
                <c:pt idx="10">
                  <c:v>25.048181605529901</c:v>
                </c:pt>
                <c:pt idx="11">
                  <c:v>25.052999766082898</c:v>
                </c:pt>
                <c:pt idx="12">
                  <c:v>25.057817926635899</c:v>
                </c:pt>
                <c:pt idx="13">
                  <c:v>25.062636087188899</c:v>
                </c:pt>
                <c:pt idx="14">
                  <c:v>25.0674542477419</c:v>
                </c:pt>
                <c:pt idx="15">
                  <c:v>25.072272408294801</c:v>
                </c:pt>
                <c:pt idx="16">
                  <c:v>25.077090568847801</c:v>
                </c:pt>
                <c:pt idx="17">
                  <c:v>25.081908729400801</c:v>
                </c:pt>
                <c:pt idx="18">
                  <c:v>25.086726889953798</c:v>
                </c:pt>
                <c:pt idx="19">
                  <c:v>25.091545050506799</c:v>
                </c:pt>
                <c:pt idx="20">
                  <c:v>25.096363211059799</c:v>
                </c:pt>
                <c:pt idx="21">
                  <c:v>25.1011813716128</c:v>
                </c:pt>
                <c:pt idx="22">
                  <c:v>25.1059995321658</c:v>
                </c:pt>
                <c:pt idx="23">
                  <c:v>25.1108176927188</c:v>
                </c:pt>
                <c:pt idx="24">
                  <c:v>25.115635853271801</c:v>
                </c:pt>
                <c:pt idx="25">
                  <c:v>25.120454013824698</c:v>
                </c:pt>
                <c:pt idx="26">
                  <c:v>25.125272174377699</c:v>
                </c:pt>
                <c:pt idx="27">
                  <c:v>25.130090334930699</c:v>
                </c:pt>
                <c:pt idx="28">
                  <c:v>25.1349084954837</c:v>
                </c:pt>
                <c:pt idx="29">
                  <c:v>25.1397266560367</c:v>
                </c:pt>
                <c:pt idx="30">
                  <c:v>25.144544816589701</c:v>
                </c:pt>
                <c:pt idx="31">
                  <c:v>25.149362977142701</c:v>
                </c:pt>
                <c:pt idx="32">
                  <c:v>25.154181137695701</c:v>
                </c:pt>
                <c:pt idx="33">
                  <c:v>25.158999298248698</c:v>
                </c:pt>
                <c:pt idx="34">
                  <c:v>25.163817458801699</c:v>
                </c:pt>
                <c:pt idx="35">
                  <c:v>25.1686356193546</c:v>
                </c:pt>
                <c:pt idx="36">
                  <c:v>25.1734537799076</c:v>
                </c:pt>
                <c:pt idx="37">
                  <c:v>25.178271940460601</c:v>
                </c:pt>
                <c:pt idx="38">
                  <c:v>25.183090101013601</c:v>
                </c:pt>
                <c:pt idx="39">
                  <c:v>25.187908261566601</c:v>
                </c:pt>
                <c:pt idx="40">
                  <c:v>25.192726422119598</c:v>
                </c:pt>
                <c:pt idx="41">
                  <c:v>25.197544582672599</c:v>
                </c:pt>
                <c:pt idx="42">
                  <c:v>25.202362743225599</c:v>
                </c:pt>
                <c:pt idx="43">
                  <c:v>25.2071809037786</c:v>
                </c:pt>
                <c:pt idx="44">
                  <c:v>25.2119990643316</c:v>
                </c:pt>
                <c:pt idx="45">
                  <c:v>25.216817224884501</c:v>
                </c:pt>
                <c:pt idx="46">
                  <c:v>25.221635385437501</c:v>
                </c:pt>
                <c:pt idx="47">
                  <c:v>25.226453545990498</c:v>
                </c:pt>
                <c:pt idx="48">
                  <c:v>25.231271706543499</c:v>
                </c:pt>
                <c:pt idx="49">
                  <c:v>25.236089867096499</c:v>
                </c:pt>
                <c:pt idx="50">
                  <c:v>25.2409080276495</c:v>
                </c:pt>
                <c:pt idx="51">
                  <c:v>25.2457261882025</c:v>
                </c:pt>
                <c:pt idx="52">
                  <c:v>25.250544348755501</c:v>
                </c:pt>
                <c:pt idx="53">
                  <c:v>25.255362509308501</c:v>
                </c:pt>
                <c:pt idx="54">
                  <c:v>25.260180669861398</c:v>
                </c:pt>
                <c:pt idx="55">
                  <c:v>25.264998830414399</c:v>
                </c:pt>
                <c:pt idx="56">
                  <c:v>25.269816990967399</c:v>
                </c:pt>
                <c:pt idx="57">
                  <c:v>25.2746351515204</c:v>
                </c:pt>
                <c:pt idx="58">
                  <c:v>25.2794533120734</c:v>
                </c:pt>
                <c:pt idx="59">
                  <c:v>25.284271472626401</c:v>
                </c:pt>
                <c:pt idx="60">
                  <c:v>25.289089633179401</c:v>
                </c:pt>
                <c:pt idx="61">
                  <c:v>25.293907793732402</c:v>
                </c:pt>
                <c:pt idx="62">
                  <c:v>25.298725954285398</c:v>
                </c:pt>
                <c:pt idx="63">
                  <c:v>25.303544114838399</c:v>
                </c:pt>
                <c:pt idx="64">
                  <c:v>25.3083622753913</c:v>
                </c:pt>
                <c:pt idx="65">
                  <c:v>25.3131804359443</c:v>
                </c:pt>
                <c:pt idx="66">
                  <c:v>25.317998596497301</c:v>
                </c:pt>
                <c:pt idx="67">
                  <c:v>25.322816757050301</c:v>
                </c:pt>
                <c:pt idx="68">
                  <c:v>25.327634917603302</c:v>
                </c:pt>
                <c:pt idx="69">
                  <c:v>25.332453078156298</c:v>
                </c:pt>
                <c:pt idx="70">
                  <c:v>25.337271238709299</c:v>
                </c:pt>
                <c:pt idx="71">
                  <c:v>25.342089399262299</c:v>
                </c:pt>
                <c:pt idx="72">
                  <c:v>25.3469075598153</c:v>
                </c:pt>
                <c:pt idx="73">
                  <c:v>25.3517257203683</c:v>
                </c:pt>
                <c:pt idx="74">
                  <c:v>25.356543880921201</c:v>
                </c:pt>
                <c:pt idx="75">
                  <c:v>25.361362041474202</c:v>
                </c:pt>
                <c:pt idx="76">
                  <c:v>25.366180202027198</c:v>
                </c:pt>
                <c:pt idx="77">
                  <c:v>25.370998362580199</c:v>
                </c:pt>
                <c:pt idx="78">
                  <c:v>25.375816523133199</c:v>
                </c:pt>
                <c:pt idx="79">
                  <c:v>25.3806346836862</c:v>
                </c:pt>
                <c:pt idx="80">
                  <c:v>25.3854528442392</c:v>
                </c:pt>
                <c:pt idx="81">
                  <c:v>25.390271004792201</c:v>
                </c:pt>
                <c:pt idx="82">
                  <c:v>25.395089165345201</c:v>
                </c:pt>
                <c:pt idx="83">
                  <c:v>25.399907325898202</c:v>
                </c:pt>
                <c:pt idx="84">
                  <c:v>25.404725486451099</c:v>
                </c:pt>
                <c:pt idx="85">
                  <c:v>25.409543647004099</c:v>
                </c:pt>
                <c:pt idx="86">
                  <c:v>25.4143618075571</c:v>
                </c:pt>
                <c:pt idx="87">
                  <c:v>25.4191799681101</c:v>
                </c:pt>
                <c:pt idx="88">
                  <c:v>25.423998128663101</c:v>
                </c:pt>
                <c:pt idx="89">
                  <c:v>25.428816289216101</c:v>
                </c:pt>
                <c:pt idx="90">
                  <c:v>25.433634449769102</c:v>
                </c:pt>
                <c:pt idx="91">
                  <c:v>25.438452610322098</c:v>
                </c:pt>
                <c:pt idx="92">
                  <c:v>25.443270770875099</c:v>
                </c:pt>
                <c:pt idx="93">
                  <c:v>25.448088931428099</c:v>
                </c:pt>
                <c:pt idx="94">
                  <c:v>25.452907091981</c:v>
                </c:pt>
                <c:pt idx="95">
                  <c:v>25.457725252534001</c:v>
                </c:pt>
                <c:pt idx="96">
                  <c:v>25.462543413087001</c:v>
                </c:pt>
                <c:pt idx="97">
                  <c:v>25.467361573640002</c:v>
                </c:pt>
                <c:pt idx="98">
                  <c:v>25.472179734192999</c:v>
                </c:pt>
                <c:pt idx="99">
                  <c:v>25.476997894745999</c:v>
                </c:pt>
                <c:pt idx="100">
                  <c:v>25.481816055298999</c:v>
                </c:pt>
                <c:pt idx="101">
                  <c:v>25.486634215852</c:v>
                </c:pt>
                <c:pt idx="102">
                  <c:v>25.491452376405</c:v>
                </c:pt>
                <c:pt idx="103">
                  <c:v>25.496270536957901</c:v>
                </c:pt>
                <c:pt idx="104">
                  <c:v>25.501088697510902</c:v>
                </c:pt>
                <c:pt idx="105">
                  <c:v>25.505906858063899</c:v>
                </c:pt>
                <c:pt idx="106">
                  <c:v>25.510725018616899</c:v>
                </c:pt>
                <c:pt idx="107">
                  <c:v>25.515543179169899</c:v>
                </c:pt>
                <c:pt idx="108">
                  <c:v>25.5203613397229</c:v>
                </c:pt>
                <c:pt idx="109">
                  <c:v>25.5251795002759</c:v>
                </c:pt>
                <c:pt idx="110">
                  <c:v>25.529997660828901</c:v>
                </c:pt>
                <c:pt idx="111">
                  <c:v>25.534815821381901</c:v>
                </c:pt>
                <c:pt idx="112">
                  <c:v>25.539633981934902</c:v>
                </c:pt>
                <c:pt idx="113">
                  <c:v>25.544452142487799</c:v>
                </c:pt>
                <c:pt idx="114">
                  <c:v>25.549270303040799</c:v>
                </c:pt>
                <c:pt idx="115">
                  <c:v>25.5540884635938</c:v>
                </c:pt>
                <c:pt idx="116">
                  <c:v>25.5589066241468</c:v>
                </c:pt>
                <c:pt idx="117">
                  <c:v>25.563724784699801</c:v>
                </c:pt>
                <c:pt idx="118">
                  <c:v>25.568542945252801</c:v>
                </c:pt>
                <c:pt idx="119">
                  <c:v>25.573361105805802</c:v>
                </c:pt>
                <c:pt idx="120">
                  <c:v>25.578179266358799</c:v>
                </c:pt>
                <c:pt idx="121">
                  <c:v>25.582997426911799</c:v>
                </c:pt>
                <c:pt idx="122">
                  <c:v>25.587815587464799</c:v>
                </c:pt>
                <c:pt idx="123">
                  <c:v>25.5926337480177</c:v>
                </c:pt>
                <c:pt idx="124">
                  <c:v>25.597451908570701</c:v>
                </c:pt>
                <c:pt idx="125">
                  <c:v>25.602270069123701</c:v>
                </c:pt>
                <c:pt idx="126">
                  <c:v>25.607088229676702</c:v>
                </c:pt>
                <c:pt idx="127">
                  <c:v>25.611906390229699</c:v>
                </c:pt>
                <c:pt idx="128">
                  <c:v>25.616724550782699</c:v>
                </c:pt>
                <c:pt idx="129">
                  <c:v>25.621542711335699</c:v>
                </c:pt>
                <c:pt idx="130">
                  <c:v>25.6263608718887</c:v>
                </c:pt>
                <c:pt idx="131">
                  <c:v>25.631179032441601</c:v>
                </c:pt>
                <c:pt idx="132">
                  <c:v>25.635997192994601</c:v>
                </c:pt>
                <c:pt idx="133">
                  <c:v>25.640815353547602</c:v>
                </c:pt>
                <c:pt idx="134">
                  <c:v>25.645633514100599</c:v>
                </c:pt>
                <c:pt idx="135">
                  <c:v>25.650451674653599</c:v>
                </c:pt>
                <c:pt idx="136">
                  <c:v>25.6552698352066</c:v>
                </c:pt>
                <c:pt idx="137">
                  <c:v>25.6600879957596</c:v>
                </c:pt>
                <c:pt idx="138">
                  <c:v>25.6649061563126</c:v>
                </c:pt>
                <c:pt idx="139">
                  <c:v>25.669724316865601</c:v>
                </c:pt>
                <c:pt idx="140">
                  <c:v>25.674542477418498</c:v>
                </c:pt>
                <c:pt idx="141">
                  <c:v>25.679360637971499</c:v>
                </c:pt>
                <c:pt idx="142">
                  <c:v>25.684178798524499</c:v>
                </c:pt>
                <c:pt idx="143">
                  <c:v>25.6889969590775</c:v>
                </c:pt>
                <c:pt idx="144">
                  <c:v>25.6938151196305</c:v>
                </c:pt>
                <c:pt idx="145">
                  <c:v>25.6986332801835</c:v>
                </c:pt>
                <c:pt idx="146">
                  <c:v>25.703451440736501</c:v>
                </c:pt>
                <c:pt idx="147">
                  <c:v>25.708269601289501</c:v>
                </c:pt>
                <c:pt idx="148">
                  <c:v>25.713087761842498</c:v>
                </c:pt>
                <c:pt idx="149">
                  <c:v>25.717905922395399</c:v>
                </c:pt>
                <c:pt idx="150">
                  <c:v>25.7227240829484</c:v>
                </c:pt>
                <c:pt idx="151">
                  <c:v>25.7275422435014</c:v>
                </c:pt>
                <c:pt idx="152">
                  <c:v>25.732360404054401</c:v>
                </c:pt>
                <c:pt idx="153">
                  <c:v>25.737178564607401</c:v>
                </c:pt>
                <c:pt idx="154">
                  <c:v>25.741996725160401</c:v>
                </c:pt>
                <c:pt idx="155">
                  <c:v>25.746814885713398</c:v>
                </c:pt>
                <c:pt idx="156">
                  <c:v>25.751633046266299</c:v>
                </c:pt>
                <c:pt idx="157">
                  <c:v>25.7564512068193</c:v>
                </c:pt>
                <c:pt idx="158">
                  <c:v>25.7612693673723</c:v>
                </c:pt>
                <c:pt idx="159">
                  <c:v>25.766087527925301</c:v>
                </c:pt>
                <c:pt idx="160">
                  <c:v>25.770905688478301</c:v>
                </c:pt>
                <c:pt idx="161">
                  <c:v>25.775723849031198</c:v>
                </c:pt>
                <c:pt idx="162">
                  <c:v>25.780542009584199</c:v>
                </c:pt>
                <c:pt idx="163">
                  <c:v>25.785360170137199</c:v>
                </c:pt>
                <c:pt idx="164">
                  <c:v>25.7901783306902</c:v>
                </c:pt>
                <c:pt idx="165">
                  <c:v>25.794996491243101</c:v>
                </c:pt>
                <c:pt idx="166">
                  <c:v>25.799814651796101</c:v>
                </c:pt>
                <c:pt idx="167">
                  <c:v>25.804632812348999</c:v>
                </c:pt>
                <c:pt idx="168">
                  <c:v>25.809450972901999</c:v>
                </c:pt>
                <c:pt idx="169">
                  <c:v>25.8142691334549</c:v>
                </c:pt>
                <c:pt idx="170">
                  <c:v>25.8190872940079</c:v>
                </c:pt>
                <c:pt idx="171">
                  <c:v>25.823905454560801</c:v>
                </c:pt>
                <c:pt idx="172">
                  <c:v>25.828723615113699</c:v>
                </c:pt>
                <c:pt idx="173">
                  <c:v>25.833541775666699</c:v>
                </c:pt>
                <c:pt idx="174">
                  <c:v>25.8383599362196</c:v>
                </c:pt>
                <c:pt idx="175">
                  <c:v>25.843178096772402</c:v>
                </c:pt>
                <c:pt idx="176">
                  <c:v>25.847996257325299</c:v>
                </c:pt>
                <c:pt idx="177">
                  <c:v>25.8528144178782</c:v>
                </c:pt>
                <c:pt idx="178">
                  <c:v>25.857632578431001</c:v>
                </c:pt>
                <c:pt idx="179">
                  <c:v>25.862450738983799</c:v>
                </c:pt>
                <c:pt idx="180">
                  <c:v>25.867268899536601</c:v>
                </c:pt>
                <c:pt idx="181">
                  <c:v>25.872087060089399</c:v>
                </c:pt>
                <c:pt idx="182">
                  <c:v>25.876905220642101</c:v>
                </c:pt>
                <c:pt idx="183">
                  <c:v>25.881723381194899</c:v>
                </c:pt>
                <c:pt idx="184">
                  <c:v>25.886541541747501</c:v>
                </c:pt>
                <c:pt idx="185">
                  <c:v>25.8913597023002</c:v>
                </c:pt>
                <c:pt idx="186">
                  <c:v>25.896177862852799</c:v>
                </c:pt>
                <c:pt idx="187">
                  <c:v>25.900996023405298</c:v>
                </c:pt>
                <c:pt idx="188">
                  <c:v>25.905814183957801</c:v>
                </c:pt>
                <c:pt idx="189">
                  <c:v>25.910632344510201</c:v>
                </c:pt>
                <c:pt idx="190">
                  <c:v>25.915450505062601</c:v>
                </c:pt>
                <c:pt idx="191">
                  <c:v>25.920268665614898</c:v>
                </c:pt>
                <c:pt idx="192">
                  <c:v>25.925086826167099</c:v>
                </c:pt>
                <c:pt idx="193">
                  <c:v>25.929904986719201</c:v>
                </c:pt>
                <c:pt idx="194">
                  <c:v>25.9347231472712</c:v>
                </c:pt>
                <c:pt idx="195">
                  <c:v>25.939541307823099</c:v>
                </c:pt>
                <c:pt idx="196">
                  <c:v>25.944359468374898</c:v>
                </c:pt>
                <c:pt idx="197">
                  <c:v>25.949177628926499</c:v>
                </c:pt>
                <c:pt idx="198">
                  <c:v>25.9539957894781</c:v>
                </c:pt>
                <c:pt idx="199">
                  <c:v>25.958813950029398</c:v>
                </c:pt>
                <c:pt idx="200">
                  <c:v>25.963632110580601</c:v>
                </c:pt>
                <c:pt idx="201">
                  <c:v>25.968450271131601</c:v>
                </c:pt>
                <c:pt idx="202">
                  <c:v>25.9732684316823</c:v>
                </c:pt>
                <c:pt idx="203">
                  <c:v>25.978086592232899</c:v>
                </c:pt>
                <c:pt idx="204">
                  <c:v>25.982904752783199</c:v>
                </c:pt>
                <c:pt idx="205">
                  <c:v>25.987722913333201</c:v>
                </c:pt>
                <c:pt idx="206">
                  <c:v>25.992541073883</c:v>
                </c:pt>
                <c:pt idx="207">
                  <c:v>25.997359234432398</c:v>
                </c:pt>
                <c:pt idx="208">
                  <c:v>26.002177394981501</c:v>
                </c:pt>
                <c:pt idx="209">
                  <c:v>26.006995555530199</c:v>
                </c:pt>
                <c:pt idx="210">
                  <c:v>26.0118137160785</c:v>
                </c:pt>
                <c:pt idx="211">
                  <c:v>26.016631876626299</c:v>
                </c:pt>
                <c:pt idx="212">
                  <c:v>26.0214500371737</c:v>
                </c:pt>
                <c:pt idx="213">
                  <c:v>26.026268197720501</c:v>
                </c:pt>
                <c:pt idx="214">
                  <c:v>26.031086358266801</c:v>
                </c:pt>
                <c:pt idx="215">
                  <c:v>26.035904518812501</c:v>
                </c:pt>
                <c:pt idx="216">
                  <c:v>26.040722679357501</c:v>
                </c:pt>
                <c:pt idx="217">
                  <c:v>26.0455408399018</c:v>
                </c:pt>
                <c:pt idx="218">
                  <c:v>26.0503590004454</c:v>
                </c:pt>
                <c:pt idx="219">
                  <c:v>26.055177160988102</c:v>
                </c:pt>
                <c:pt idx="220">
                  <c:v>26.05999532153</c:v>
                </c:pt>
                <c:pt idx="221">
                  <c:v>26.0648134820709</c:v>
                </c:pt>
                <c:pt idx="222">
                  <c:v>26.069631642610801</c:v>
                </c:pt>
                <c:pt idx="223">
                  <c:v>26.074449803149601</c:v>
                </c:pt>
                <c:pt idx="224">
                  <c:v>26.079267963687201</c:v>
                </c:pt>
                <c:pt idx="225">
                  <c:v>26.0840861242236</c:v>
                </c:pt>
                <c:pt idx="226">
                  <c:v>26.088904284758598</c:v>
                </c:pt>
                <c:pt idx="227">
                  <c:v>26.093722445292201</c:v>
                </c:pt>
                <c:pt idx="228">
                  <c:v>26.098540605824201</c:v>
                </c:pt>
                <c:pt idx="229">
                  <c:v>26.103358766354599</c:v>
                </c:pt>
                <c:pt idx="230">
                  <c:v>26.1081769268831</c:v>
                </c:pt>
                <c:pt idx="231">
                  <c:v>26.112995087409899</c:v>
                </c:pt>
                <c:pt idx="232">
                  <c:v>26.117813247934599</c:v>
                </c:pt>
                <c:pt idx="233">
                  <c:v>26.122631408457099</c:v>
                </c:pt>
                <c:pt idx="234">
                  <c:v>26.127449568977401</c:v>
                </c:pt>
                <c:pt idx="235">
                  <c:v>26.132267729495201</c:v>
                </c:pt>
                <c:pt idx="236">
                  <c:v>26.1370858900104</c:v>
                </c:pt>
                <c:pt idx="237">
                  <c:v>26.1419040505228</c:v>
                </c:pt>
                <c:pt idx="238">
                  <c:v>26.146722211032301</c:v>
                </c:pt>
                <c:pt idx="239">
                  <c:v>26.151540371538701</c:v>
                </c:pt>
                <c:pt idx="240">
                  <c:v>26.1563585320418</c:v>
                </c:pt>
                <c:pt idx="241">
                  <c:v>26.1611766925413</c:v>
                </c:pt>
                <c:pt idx="242">
                  <c:v>26.165994853037098</c:v>
                </c:pt>
                <c:pt idx="243">
                  <c:v>26.1708130135289</c:v>
                </c:pt>
                <c:pt idx="244">
                  <c:v>26.175631174016502</c:v>
                </c:pt>
                <c:pt idx="245">
                  <c:v>26.180449334499599</c:v>
                </c:pt>
                <c:pt idx="246">
                  <c:v>26.185267494978</c:v>
                </c:pt>
                <c:pt idx="247">
                  <c:v>26.190085655451501</c:v>
                </c:pt>
                <c:pt idx="248">
                  <c:v>26.194903815919599</c:v>
                </c:pt>
                <c:pt idx="249">
                  <c:v>26.199721976382101</c:v>
                </c:pt>
                <c:pt idx="250">
                  <c:v>26.204540136838698</c:v>
                </c:pt>
                <c:pt idx="251">
                  <c:v>26.2093582972891</c:v>
                </c:pt>
                <c:pt idx="252">
                  <c:v>26.214176457732901</c:v>
                </c:pt>
                <c:pt idx="253">
                  <c:v>26.218994618169699</c:v>
                </c:pt>
                <c:pt idx="254">
                  <c:v>26.2238127785992</c:v>
                </c:pt>
                <c:pt idx="255">
                  <c:v>26.228630939020999</c:v>
                </c:pt>
                <c:pt idx="256">
                  <c:v>26.233449099434601</c:v>
                </c:pt>
                <c:pt idx="257">
                  <c:v>26.238267259839699</c:v>
                </c:pt>
                <c:pt idx="258">
                  <c:v>26.243085420235602</c:v>
                </c:pt>
                <c:pt idx="259">
                  <c:v>26.247903580622101</c:v>
                </c:pt>
                <c:pt idx="260">
                  <c:v>26.252721740998599</c:v>
                </c:pt>
                <c:pt idx="261">
                  <c:v>26.257539901364499</c:v>
                </c:pt>
                <c:pt idx="262">
                  <c:v>26.2623580617194</c:v>
                </c:pt>
                <c:pt idx="263">
                  <c:v>26.267176222062702</c:v>
                </c:pt>
                <c:pt idx="264">
                  <c:v>26.2719943823937</c:v>
                </c:pt>
                <c:pt idx="265">
                  <c:v>26.276812542712001</c:v>
                </c:pt>
                <c:pt idx="266">
                  <c:v>26.281630703016798</c:v>
                </c:pt>
                <c:pt idx="267">
                  <c:v>26.286448863307498</c:v>
                </c:pt>
                <c:pt idx="268">
                  <c:v>26.291267023583401</c:v>
                </c:pt>
                <c:pt idx="269">
                  <c:v>26.2960851838438</c:v>
                </c:pt>
                <c:pt idx="270">
                  <c:v>26.300903344087999</c:v>
                </c:pt>
                <c:pt idx="271">
                  <c:v>26.305721504315201</c:v>
                </c:pt>
                <c:pt idx="272">
                  <c:v>26.310539664524601</c:v>
                </c:pt>
                <c:pt idx="273">
                  <c:v>26.315357824715399</c:v>
                </c:pt>
                <c:pt idx="274">
                  <c:v>26.320175984886699</c:v>
                </c:pt>
                <c:pt idx="275">
                  <c:v>26.3249941450376</c:v>
                </c:pt>
                <c:pt idx="276">
                  <c:v>26.329812305167199</c:v>
                </c:pt>
                <c:pt idx="277">
                  <c:v>26.3346304652745</c:v>
                </c:pt>
                <c:pt idx="278">
                  <c:v>26.3394486253586</c:v>
                </c:pt>
                <c:pt idx="279">
                  <c:v>26.344266785418501</c:v>
                </c:pt>
                <c:pt idx="280">
                  <c:v>26.349084945452901</c:v>
                </c:pt>
                <c:pt idx="281">
                  <c:v>26.353903105461001</c:v>
                </c:pt>
                <c:pt idx="282">
                  <c:v>26.3587212654414</c:v>
                </c:pt>
                <c:pt idx="283">
                  <c:v>26.3635394253931</c:v>
                </c:pt>
                <c:pt idx="284">
                  <c:v>26.368357585314701</c:v>
                </c:pt>
                <c:pt idx="285">
                  <c:v>26.373175745205099</c:v>
                </c:pt>
                <c:pt idx="286">
                  <c:v>26.377993905063001</c:v>
                </c:pt>
                <c:pt idx="287">
                  <c:v>26.382812064886899</c:v>
                </c:pt>
                <c:pt idx="288">
                  <c:v>26.387630224675501</c:v>
                </c:pt>
                <c:pt idx="289">
                  <c:v>26.392448384427301</c:v>
                </c:pt>
                <c:pt idx="290">
                  <c:v>26.397266544140901</c:v>
                </c:pt>
                <c:pt idx="291">
                  <c:v>26.402084703814701</c:v>
                </c:pt>
                <c:pt idx="292">
                  <c:v>26.406902863447201</c:v>
                </c:pt>
                <c:pt idx="293">
                  <c:v>26.411721023036598</c:v>
                </c:pt>
                <c:pt idx="294">
                  <c:v>26.4165391825813</c:v>
                </c:pt>
                <c:pt idx="295">
                  <c:v>26.421357342079599</c:v>
                </c:pt>
                <c:pt idx="296">
                  <c:v>26.426175501529599</c:v>
                </c:pt>
                <c:pt idx="297">
                  <c:v>26.430993660929499</c:v>
                </c:pt>
                <c:pt idx="298">
                  <c:v>26.435811820277401</c:v>
                </c:pt>
                <c:pt idx="299">
                  <c:v>26.440629979571401</c:v>
                </c:pt>
                <c:pt idx="300">
                  <c:v>26.445448138809301</c:v>
                </c:pt>
                <c:pt idx="301">
                  <c:v>26.450266297989199</c:v>
                </c:pt>
                <c:pt idx="302">
                  <c:v>26.4550844571088</c:v>
                </c:pt>
                <c:pt idx="303">
                  <c:v>26.459902616166001</c:v>
                </c:pt>
                <c:pt idx="304">
                  <c:v>26.464720775158501</c:v>
                </c:pt>
                <c:pt idx="305">
                  <c:v>26.4695389340839</c:v>
                </c:pt>
                <c:pt idx="306">
                  <c:v>26.474357092939801</c:v>
                </c:pt>
                <c:pt idx="307">
                  <c:v>26.479175251723898</c:v>
                </c:pt>
                <c:pt idx="308">
                  <c:v>26.483993410433399</c:v>
                </c:pt>
                <c:pt idx="309">
                  <c:v>26.488811569065899</c:v>
                </c:pt>
                <c:pt idx="310">
                  <c:v>26.493629727618501</c:v>
                </c:pt>
                <c:pt idx="311">
                  <c:v>26.498447886088702</c:v>
                </c:pt>
                <c:pt idx="312">
                  <c:v>26.503266044473399</c:v>
                </c:pt>
                <c:pt idx="313">
                  <c:v>26.508084202769901</c:v>
                </c:pt>
                <c:pt idx="314">
                  <c:v>26.512902360975101</c:v>
                </c:pt>
                <c:pt idx="315">
                  <c:v>26.517720519086001</c:v>
                </c:pt>
                <c:pt idx="316">
                  <c:v>26.522538677099298</c:v>
                </c:pt>
                <c:pt idx="317">
                  <c:v>26.527356835012</c:v>
                </c:pt>
                <c:pt idx="318">
                  <c:v>26.5321749928206</c:v>
                </c:pt>
                <c:pt idx="319">
                  <c:v>26.536993150521901</c:v>
                </c:pt>
                <c:pt idx="320">
                  <c:v>26.541811308112202</c:v>
                </c:pt>
                <c:pt idx="321">
                  <c:v>26.546629465588001</c:v>
                </c:pt>
                <c:pt idx="322">
                  <c:v>26.551447622945702</c:v>
                </c:pt>
                <c:pt idx="323">
                  <c:v>26.556265780181501</c:v>
                </c:pt>
                <c:pt idx="324">
                  <c:v>26.561083937291599</c:v>
                </c:pt>
                <c:pt idx="325">
                  <c:v>26.565902094272001</c:v>
                </c:pt>
                <c:pt idx="326">
                  <c:v>26.570720251118701</c:v>
                </c:pt>
                <c:pt idx="327">
                  <c:v>26.575538407827601</c:v>
                </c:pt>
                <c:pt idx="328">
                  <c:v>26.5803565643944</c:v>
                </c:pt>
                <c:pt idx="329">
                  <c:v>26.585174720814798</c:v>
                </c:pt>
                <c:pt idx="330">
                  <c:v>26.589992877084502</c:v>
                </c:pt>
                <c:pt idx="331">
                  <c:v>26.594811033198798</c:v>
                </c:pt>
                <c:pt idx="332">
                  <c:v>26.599629189153202</c:v>
                </c:pt>
                <c:pt idx="333">
                  <c:v>26.604447344942798</c:v>
                </c:pt>
                <c:pt idx="334">
                  <c:v>26.609265500562898</c:v>
                </c:pt>
                <c:pt idx="335">
                  <c:v>26.6140836560085</c:v>
                </c:pt>
                <c:pt idx="336">
                  <c:v>26.618901811274501</c:v>
                </c:pt>
                <c:pt idx="337">
                  <c:v>26.6237199663558</c:v>
                </c:pt>
                <c:pt idx="338">
                  <c:v>26.628538121247001</c:v>
                </c:pt>
                <c:pt idx="339">
                  <c:v>26.633356275942699</c:v>
                </c:pt>
                <c:pt idx="340">
                  <c:v>26.638174430437498</c:v>
                </c:pt>
                <c:pt idx="341">
                  <c:v>26.6429925847257</c:v>
                </c:pt>
                <c:pt idx="342">
                  <c:v>26.6478107388015</c:v>
                </c:pt>
                <c:pt idx="343">
                  <c:v>26.652628892658999</c:v>
                </c:pt>
                <c:pt idx="344">
                  <c:v>26.657447046292202</c:v>
                </c:pt>
                <c:pt idx="345">
                  <c:v>26.662265199695099</c:v>
                </c:pt>
                <c:pt idx="346">
                  <c:v>26.667083352861201</c:v>
                </c:pt>
                <c:pt idx="347">
                  <c:v>26.671901505784302</c:v>
                </c:pt>
                <c:pt idx="348">
                  <c:v>26.676719658457898</c:v>
                </c:pt>
                <c:pt idx="349">
                  <c:v>26.681537810875199</c:v>
                </c:pt>
                <c:pt idx="350">
                  <c:v>26.686355963029499</c:v>
                </c:pt>
                <c:pt idx="351">
                  <c:v>26.691174114913899</c:v>
                </c:pt>
                <c:pt idx="352">
                  <c:v>26.695992266521301</c:v>
                </c:pt>
                <c:pt idx="353">
                  <c:v>26.7008104178446</c:v>
                </c:pt>
                <c:pt idx="354">
                  <c:v>26.705628568876399</c:v>
                </c:pt>
                <c:pt idx="355">
                  <c:v>26.710446719609202</c:v>
                </c:pt>
                <c:pt idx="356">
                  <c:v>26.715264870035401</c:v>
                </c:pt>
                <c:pt idx="357">
                  <c:v>26.7200830201473</c:v>
                </c:pt>
                <c:pt idx="358">
                  <c:v>26.724901169936899</c:v>
                </c:pt>
                <c:pt idx="359">
                  <c:v>26.729719319396299</c:v>
                </c:pt>
                <c:pt idx="360">
                  <c:v>26.7345374685171</c:v>
                </c:pt>
                <c:pt idx="361">
                  <c:v>26.7393556172911</c:v>
                </c:pt>
                <c:pt idx="362">
                  <c:v>26.7441737657097</c:v>
                </c:pt>
                <c:pt idx="363">
                  <c:v>26.7489919137643</c:v>
                </c:pt>
                <c:pt idx="364">
                  <c:v>26.753810061446099</c:v>
                </c:pt>
                <c:pt idx="365">
                  <c:v>26.758628208746099</c:v>
                </c:pt>
                <c:pt idx="366">
                  <c:v>26.763446355655098</c:v>
                </c:pt>
                <c:pt idx="367">
                  <c:v>26.768264502163898</c:v>
                </c:pt>
                <c:pt idx="368">
                  <c:v>26.773082648262999</c:v>
                </c:pt>
                <c:pt idx="369">
                  <c:v>26.777900793942699</c:v>
                </c:pt>
                <c:pt idx="370">
                  <c:v>26.782718939193401</c:v>
                </c:pt>
                <c:pt idx="371">
                  <c:v>26.787537084004999</c:v>
                </c:pt>
                <c:pt idx="372">
                  <c:v>26.792355228367398</c:v>
                </c:pt>
                <c:pt idx="373">
                  <c:v>26.7971733722704</c:v>
                </c:pt>
                <c:pt idx="374">
                  <c:v>26.801991515703399</c:v>
                </c:pt>
                <c:pt idx="375">
                  <c:v>26.806809658655801</c:v>
                </c:pt>
                <c:pt idx="376">
                  <c:v>26.811627801116799</c:v>
                </c:pt>
                <c:pt idx="377">
                  <c:v>26.8164459430755</c:v>
                </c:pt>
                <c:pt idx="378">
                  <c:v>26.8212640845205</c:v>
                </c:pt>
                <c:pt idx="379">
                  <c:v>26.8260822254407</c:v>
                </c:pt>
                <c:pt idx="380">
                  <c:v>26.830900365824402</c:v>
                </c:pt>
                <c:pt idx="381">
                  <c:v>26.835718505659901</c:v>
                </c:pt>
                <c:pt idx="382">
                  <c:v>26.840536644935401</c:v>
                </c:pt>
                <c:pt idx="383">
                  <c:v>26.845354783638701</c:v>
                </c:pt>
                <c:pt idx="384">
                  <c:v>26.850172921757601</c:v>
                </c:pt>
                <c:pt idx="385">
                  <c:v>26.854991059279499</c:v>
                </c:pt>
                <c:pt idx="386">
                  <c:v>26.8598091961919</c:v>
                </c:pt>
                <c:pt idx="387">
                  <c:v>26.864627332481898</c:v>
                </c:pt>
                <c:pt idx="388">
                  <c:v>26.869445468136401</c:v>
                </c:pt>
                <c:pt idx="389">
                  <c:v>26.8742636031423</c:v>
                </c:pt>
                <c:pt idx="390">
                  <c:v>26.879081737485901</c:v>
                </c:pt>
                <c:pt idx="391">
                  <c:v>26.883899871153801</c:v>
                </c:pt>
                <c:pt idx="392">
                  <c:v>26.888718004132102</c:v>
                </c:pt>
                <c:pt idx="393">
                  <c:v>26.893536136406698</c:v>
                </c:pt>
                <c:pt idx="394">
                  <c:v>26.898354267963299</c:v>
                </c:pt>
                <c:pt idx="395">
                  <c:v>26.9031723987876</c:v>
                </c:pt>
                <c:pt idx="396">
                  <c:v>26.9079905288649</c:v>
                </c:pt>
                <c:pt idx="397">
                  <c:v>26.9128086581803</c:v>
                </c:pt>
                <c:pt idx="398">
                  <c:v>26.917626786718699</c:v>
                </c:pt>
                <c:pt idx="399">
                  <c:v>26.922444914464901</c:v>
                </c:pt>
                <c:pt idx="400">
                  <c:v>26.9272630414033</c:v>
                </c:pt>
                <c:pt idx="401">
                  <c:v>26.932081167518302</c:v>
                </c:pt>
                <c:pt idx="402">
                  <c:v>26.9368992927938</c:v>
                </c:pt>
                <c:pt idx="403">
                  <c:v>26.941717417213798</c:v>
                </c:pt>
                <c:pt idx="404">
                  <c:v>26.9465355407619</c:v>
                </c:pt>
                <c:pt idx="405">
                  <c:v>26.9513536634215</c:v>
                </c:pt>
                <c:pt idx="406">
                  <c:v>26.956171785175702</c:v>
                </c:pt>
                <c:pt idx="407">
                  <c:v>26.960989906007601</c:v>
                </c:pt>
                <c:pt idx="408">
                  <c:v>26.965808025899999</c:v>
                </c:pt>
                <c:pt idx="409">
                  <c:v>26.970626144835201</c:v>
                </c:pt>
                <c:pt idx="410">
                  <c:v>26.975444262795701</c:v>
                </c:pt>
                <c:pt idx="411">
                  <c:v>26.980262379763499</c:v>
                </c:pt>
                <c:pt idx="412">
                  <c:v>26.9850804957204</c:v>
                </c:pt>
                <c:pt idx="413">
                  <c:v>26.989898610647899</c:v>
                </c:pt>
                <c:pt idx="414">
                  <c:v>26.994716724527599</c:v>
                </c:pt>
                <c:pt idx="415">
                  <c:v>26.999534837340502</c:v>
                </c:pt>
                <c:pt idx="416">
                  <c:v>27.004352949067599</c:v>
                </c:pt>
                <c:pt idx="417">
                  <c:v>27.0091710596894</c:v>
                </c:pt>
                <c:pt idx="418">
                  <c:v>27.013989169186399</c:v>
                </c:pt>
                <c:pt idx="419">
                  <c:v>27.018807277538901</c:v>
                </c:pt>
                <c:pt idx="420">
                  <c:v>27.0236253847266</c:v>
                </c:pt>
                <c:pt idx="421">
                  <c:v>27.028443490729501</c:v>
                </c:pt>
                <c:pt idx="422">
                  <c:v>27.033261595526898</c:v>
                </c:pt>
                <c:pt idx="423">
                  <c:v>27.038079699097899</c:v>
                </c:pt>
                <c:pt idx="424">
                  <c:v>27.042897801421802</c:v>
                </c:pt>
                <c:pt idx="425">
                  <c:v>27.047715902477002</c:v>
                </c:pt>
                <c:pt idx="426">
                  <c:v>27.052534002242101</c:v>
                </c:pt>
                <c:pt idx="427">
                  <c:v>27.0573521006954</c:v>
                </c:pt>
                <c:pt idx="428">
                  <c:v>27.062170197814801</c:v>
                </c:pt>
                <c:pt idx="429">
                  <c:v>27.066988293578</c:v>
                </c:pt>
                <c:pt idx="430">
                  <c:v>27.0718063879625</c:v>
                </c:pt>
                <c:pt idx="431">
                  <c:v>27.076624480945501</c:v>
                </c:pt>
                <c:pt idx="432">
                  <c:v>27.081442572504098</c:v>
                </c:pt>
                <c:pt idx="433">
                  <c:v>27.086260662614801</c:v>
                </c:pt>
                <c:pt idx="434">
                  <c:v>27.091078751254202</c:v>
                </c:pt>
                <c:pt idx="435">
                  <c:v>27.095896838398399</c:v>
                </c:pt>
                <c:pt idx="436">
                  <c:v>27.100714924023301</c:v>
                </c:pt>
                <c:pt idx="437">
                  <c:v>27.1055330081047</c:v>
                </c:pt>
                <c:pt idx="438">
                  <c:v>27.1103510906179</c:v>
                </c:pt>
                <c:pt idx="439">
                  <c:v>27.115169171538099</c:v>
                </c:pt>
                <c:pt idx="440">
                  <c:v>27.119987250840101</c:v>
                </c:pt>
                <c:pt idx="441">
                  <c:v>27.124805328498699</c:v>
                </c:pt>
                <c:pt idx="442">
                  <c:v>27.129623404488001</c:v>
                </c:pt>
                <c:pt idx="443">
                  <c:v>27.1344414787822</c:v>
                </c:pt>
                <c:pt idx="444">
                  <c:v>27.139259551355099</c:v>
                </c:pt>
                <c:pt idx="445">
                  <c:v>27.144077622180198</c:v>
                </c:pt>
                <c:pt idx="446">
                  <c:v>27.148895691230901</c:v>
                </c:pt>
                <c:pt idx="447">
                  <c:v>27.153713758480102</c:v>
                </c:pt>
                <c:pt idx="448">
                  <c:v>27.1585318239005</c:v>
                </c:pt>
                <c:pt idx="449">
                  <c:v>27.163349887464602</c:v>
                </c:pt>
                <c:pt idx="450">
                  <c:v>27.1681679491445</c:v>
                </c:pt>
                <c:pt idx="451">
                  <c:v>27.1729860089123</c:v>
                </c:pt>
                <c:pt idx="452">
                  <c:v>27.177804066739402</c:v>
                </c:pt>
                <c:pt idx="453">
                  <c:v>27.182622122597198</c:v>
                </c:pt>
                <c:pt idx="454">
                  <c:v>27.1874401764568</c:v>
                </c:pt>
                <c:pt idx="455">
                  <c:v>27.192258228289099</c:v>
                </c:pt>
                <c:pt idx="456">
                  <c:v>27.197076278064401</c:v>
                </c:pt>
                <c:pt idx="457">
                  <c:v>27.201894325753099</c:v>
                </c:pt>
                <c:pt idx="458">
                  <c:v>27.2067123713251</c:v>
                </c:pt>
                <c:pt idx="459">
                  <c:v>27.211530414750001</c:v>
                </c:pt>
                <c:pt idx="460">
                  <c:v>27.216348455997199</c:v>
                </c:pt>
                <c:pt idx="461">
                  <c:v>27.221166495035799</c:v>
                </c:pt>
                <c:pt idx="462">
                  <c:v>27.225984531834701</c:v>
                </c:pt>
                <c:pt idx="463">
                  <c:v>27.2308025663623</c:v>
                </c:pt>
                <c:pt idx="464">
                  <c:v>27.235620598586902</c:v>
                </c:pt>
                <c:pt idx="465">
                  <c:v>27.2404386284765</c:v>
                </c:pt>
                <c:pt idx="466">
                  <c:v>27.245256655998599</c:v>
                </c:pt>
                <c:pt idx="467">
                  <c:v>27.250074681120701</c:v>
                </c:pt>
                <c:pt idx="468">
                  <c:v>27.254892703809901</c:v>
                </c:pt>
                <c:pt idx="469">
                  <c:v>27.2597107240328</c:v>
                </c:pt>
                <c:pt idx="470">
                  <c:v>27.264528741756202</c:v>
                </c:pt>
                <c:pt idx="471">
                  <c:v>27.269346756946</c:v>
                </c:pt>
                <c:pt idx="472">
                  <c:v>27.274164769568301</c:v>
                </c:pt>
                <c:pt idx="473">
                  <c:v>27.278982779588699</c:v>
                </c:pt>
                <c:pt idx="474">
                  <c:v>27.283800786972499</c:v>
                </c:pt>
                <c:pt idx="475">
                  <c:v>27.288618791684701</c:v>
                </c:pt>
                <c:pt idx="476">
                  <c:v>27.293436793690098</c:v>
                </c:pt>
                <c:pt idx="477">
                  <c:v>27.298254792953099</c:v>
                </c:pt>
                <c:pt idx="478">
                  <c:v>27.303072789437799</c:v>
                </c:pt>
                <c:pt idx="479">
                  <c:v>27.3078907831081</c:v>
                </c:pt>
                <c:pt idx="480">
                  <c:v>27.312708773927501</c:v>
                </c:pt>
                <c:pt idx="481">
                  <c:v>27.317526761859298</c:v>
                </c:pt>
                <c:pt idx="482">
                  <c:v>27.322344746866399</c:v>
                </c:pt>
                <c:pt idx="483">
                  <c:v>27.3271627289115</c:v>
                </c:pt>
                <c:pt idx="484">
                  <c:v>27.331980707956902</c:v>
                </c:pt>
                <c:pt idx="485">
                  <c:v>27.336798683964599</c:v>
                </c:pt>
                <c:pt idx="486">
                  <c:v>27.341616656896498</c:v>
                </c:pt>
                <c:pt idx="487">
                  <c:v>27.346434626713801</c:v>
                </c:pt>
                <c:pt idx="488">
                  <c:v>27.3512525933779</c:v>
                </c:pt>
                <c:pt idx="489">
                  <c:v>27.356070556849399</c:v>
                </c:pt>
                <c:pt idx="490">
                  <c:v>27.360888517088998</c:v>
                </c:pt>
                <c:pt idx="491">
                  <c:v>27.3657064740568</c:v>
                </c:pt>
                <c:pt idx="492">
                  <c:v>27.370524427712802</c:v>
                </c:pt>
                <c:pt idx="493">
                  <c:v>27.375342378016601</c:v>
                </c:pt>
                <c:pt idx="494">
                  <c:v>27.380160324927601</c:v>
                </c:pt>
                <c:pt idx="495">
                  <c:v>27.384978268404598</c:v>
                </c:pt>
                <c:pt idx="496">
                  <c:v>27.389796208406398</c:v>
                </c:pt>
                <c:pt idx="497">
                  <c:v>27.394614144891499</c:v>
                </c:pt>
                <c:pt idx="498">
                  <c:v>27.399432077817799</c:v>
                </c:pt>
                <c:pt idx="499">
                  <c:v>27.404250007143201</c:v>
                </c:pt>
                <c:pt idx="500">
                  <c:v>27.409067932825099</c:v>
                </c:pt>
                <c:pt idx="501">
                  <c:v>27.413885854820599</c:v>
                </c:pt>
                <c:pt idx="502">
                  <c:v>27.418703773086701</c:v>
                </c:pt>
                <c:pt idx="503">
                  <c:v>27.4235216875799</c:v>
                </c:pt>
                <c:pt idx="504">
                  <c:v>27.4283395982564</c:v>
                </c:pt>
                <c:pt idx="505">
                  <c:v>27.433157505072099</c:v>
                </c:pt>
                <c:pt idx="506">
                  <c:v>27.437975407982599</c:v>
                </c:pt>
                <c:pt idx="507">
                  <c:v>27.442793306943202</c:v>
                </c:pt>
                <c:pt idx="508">
                  <c:v>27.447611201909002</c:v>
                </c:pt>
                <c:pt idx="509">
                  <c:v>27.4524290928345</c:v>
                </c:pt>
                <c:pt idx="510">
                  <c:v>27.457246979674199</c:v>
                </c:pt>
                <c:pt idx="511">
                  <c:v>27.462064862382199</c:v>
                </c:pt>
                <c:pt idx="512">
                  <c:v>27.466882740911998</c:v>
                </c:pt>
                <c:pt idx="513">
                  <c:v>27.471700615217301</c:v>
                </c:pt>
                <c:pt idx="514">
                  <c:v>27.476518485251098</c:v>
                </c:pt>
                <c:pt idx="515">
                  <c:v>27.4813363509661</c:v>
                </c:pt>
                <c:pt idx="516">
                  <c:v>27.486154212315</c:v>
                </c:pt>
                <c:pt idx="517">
                  <c:v>27.4909720692498</c:v>
                </c:pt>
                <c:pt idx="518">
                  <c:v>27.495789921722501</c:v>
                </c:pt>
                <c:pt idx="519">
                  <c:v>27.500607769684599</c:v>
                </c:pt>
                <c:pt idx="520">
                  <c:v>27.505425613087301</c:v>
                </c:pt>
                <c:pt idx="521">
                  <c:v>27.5102434518815</c:v>
                </c:pt>
                <c:pt idx="522">
                  <c:v>27.515061286018</c:v>
                </c:pt>
                <c:pt idx="523">
                  <c:v>27.519879115446798</c:v>
                </c:pt>
                <c:pt idx="524">
                  <c:v>27.524696940118201</c:v>
                </c:pt>
                <c:pt idx="525">
                  <c:v>27.529514759981598</c:v>
                </c:pt>
                <c:pt idx="526">
                  <c:v>27.5343325749865</c:v>
                </c:pt>
                <c:pt idx="527">
                  <c:v>27.5391503850819</c:v>
                </c:pt>
                <c:pt idx="528">
                  <c:v>27.5439681902165</c:v>
                </c:pt>
                <c:pt idx="529">
                  <c:v>27.5487859903388</c:v>
                </c:pt>
                <c:pt idx="530">
                  <c:v>27.553603785396799</c:v>
                </c:pt>
                <c:pt idx="531">
                  <c:v>27.558421575338301</c:v>
                </c:pt>
                <c:pt idx="532">
                  <c:v>27.563239360110799</c:v>
                </c:pt>
                <c:pt idx="533">
                  <c:v>27.568057139661299</c:v>
                </c:pt>
                <c:pt idx="534">
                  <c:v>27.5728749139369</c:v>
                </c:pt>
                <c:pt idx="535">
                  <c:v>27.5776926828839</c:v>
                </c:pt>
                <c:pt idx="536">
                  <c:v>27.582510446448602</c:v>
                </c:pt>
                <c:pt idx="537">
                  <c:v>27.587328204576899</c:v>
                </c:pt>
                <c:pt idx="538">
                  <c:v>27.592145957214299</c:v>
                </c:pt>
                <c:pt idx="539">
                  <c:v>27.596963704305999</c:v>
                </c:pt>
                <c:pt idx="540">
                  <c:v>27.601781445797201</c:v>
                </c:pt>
                <c:pt idx="541">
                  <c:v>27.606599181632301</c:v>
                </c:pt>
                <c:pt idx="542">
                  <c:v>27.6114169117557</c:v>
                </c:pt>
                <c:pt idx="543">
                  <c:v>27.6162346361114</c:v>
                </c:pt>
                <c:pt idx="544">
                  <c:v>27.621052354642998</c:v>
                </c:pt>
                <c:pt idx="545">
                  <c:v>27.625870067293999</c:v>
                </c:pt>
                <c:pt idx="546">
                  <c:v>27.630687774007399</c:v>
                </c:pt>
                <c:pt idx="547">
                  <c:v>27.6355054747258</c:v>
                </c:pt>
                <c:pt idx="548">
                  <c:v>27.640323169391898</c:v>
                </c:pt>
                <c:pt idx="549">
                  <c:v>27.645140857947599</c:v>
                </c:pt>
                <c:pt idx="550">
                  <c:v>27.649958540334801</c:v>
                </c:pt>
                <c:pt idx="551">
                  <c:v>27.654776216494898</c:v>
                </c:pt>
                <c:pt idx="552">
                  <c:v>27.659593886369102</c:v>
                </c:pt>
                <c:pt idx="553">
                  <c:v>27.664411549898301</c:v>
                </c:pt>
                <c:pt idx="554">
                  <c:v>27.669229207023001</c:v>
                </c:pt>
                <c:pt idx="555">
                  <c:v>27.6740468576834</c:v>
                </c:pt>
                <c:pt idx="556">
                  <c:v>27.678864501819501</c:v>
                </c:pt>
                <c:pt idx="557">
                  <c:v>27.683682139370799</c:v>
                </c:pt>
                <c:pt idx="558">
                  <c:v>27.6884997702766</c:v>
                </c:pt>
                <c:pt idx="559">
                  <c:v>27.693317394476001</c:v>
                </c:pt>
                <c:pt idx="560">
                  <c:v>27.6981350119074</c:v>
                </c:pt>
                <c:pt idx="561">
                  <c:v>27.7029526225094</c:v>
                </c:pt>
                <c:pt idx="562">
                  <c:v>27.707770226219999</c:v>
                </c:pt>
                <c:pt idx="563">
                  <c:v>27.712587822976801</c:v>
                </c:pt>
                <c:pt idx="564">
                  <c:v>27.717405412717198</c:v>
                </c:pt>
                <c:pt idx="565">
                  <c:v>27.722222995378502</c:v>
                </c:pt>
                <c:pt idx="566">
                  <c:v>27.727040570897302</c:v>
                </c:pt>
                <c:pt idx="567">
                  <c:v>27.7318581392101</c:v>
                </c:pt>
                <c:pt idx="568">
                  <c:v>27.736675700253201</c:v>
                </c:pt>
                <c:pt idx="569">
                  <c:v>27.7414932539623</c:v>
                </c:pt>
                <c:pt idx="570">
                  <c:v>27.746310800273001</c:v>
                </c:pt>
                <c:pt idx="571">
                  <c:v>27.751128339120498</c:v>
                </c:pt>
                <c:pt idx="572">
                  <c:v>27.755945870439799</c:v>
                </c:pt>
                <c:pt idx="573">
                  <c:v>27.760763394165501</c:v>
                </c:pt>
                <c:pt idx="574">
                  <c:v>27.765580910231801</c:v>
                </c:pt>
                <c:pt idx="575">
                  <c:v>27.7703984185728</c:v>
                </c:pt>
                <c:pt idx="576">
                  <c:v>27.7752159191221</c:v>
                </c:pt>
                <c:pt idx="577">
                  <c:v>27.7800334118132</c:v>
                </c:pt>
                <c:pt idx="578">
                  <c:v>27.784850896579101</c:v>
                </c:pt>
                <c:pt idx="579">
                  <c:v>27.789668373352502</c:v>
                </c:pt>
                <c:pt idx="580">
                  <c:v>27.794485842065999</c:v>
                </c:pt>
                <c:pt idx="581">
                  <c:v>27.799303302651602</c:v>
                </c:pt>
                <c:pt idx="582">
                  <c:v>27.8041207550412</c:v>
                </c:pt>
                <c:pt idx="583">
                  <c:v>27.808938199166398</c:v>
                </c:pt>
                <c:pt idx="584">
                  <c:v>27.813755634958301</c:v>
                </c:pt>
                <c:pt idx="585">
                  <c:v>27.818573062347902</c:v>
                </c:pt>
                <c:pt idx="586">
                  <c:v>27.8233904812658</c:v>
                </c:pt>
                <c:pt idx="587">
                  <c:v>27.8282078916423</c:v>
                </c:pt>
                <c:pt idx="588">
                  <c:v>27.833025293407498</c:v>
                </c:pt>
                <c:pt idx="589">
                  <c:v>27.837842686490902</c:v>
                </c:pt>
                <c:pt idx="590">
                  <c:v>27.842660070822099</c:v>
                </c:pt>
                <c:pt idx="591">
                  <c:v>27.8474774463301</c:v>
                </c:pt>
                <c:pt idx="592">
                  <c:v>27.8522948129437</c:v>
                </c:pt>
                <c:pt idx="593">
                  <c:v>27.8571121705914</c:v>
                </c:pt>
                <c:pt idx="594">
                  <c:v>27.861929519201301</c:v>
                </c:pt>
                <c:pt idx="595">
                  <c:v>27.8667468587015</c:v>
                </c:pt>
                <c:pt idx="596">
                  <c:v>27.871564189019299</c:v>
                </c:pt>
                <c:pt idx="597">
                  <c:v>27.8763815100823</c:v>
                </c:pt>
                <c:pt idx="598">
                  <c:v>27.8811988218172</c:v>
                </c:pt>
                <c:pt idx="599">
                  <c:v>27.8860161241508</c:v>
                </c:pt>
                <c:pt idx="600">
                  <c:v>27.8908334170095</c:v>
                </c:pt>
                <c:pt idx="601">
                  <c:v>27.895650700319401</c:v>
                </c:pt>
                <c:pt idx="602">
                  <c:v>27.9004679740063</c:v>
                </c:pt>
                <c:pt idx="603">
                  <c:v>27.9052852379955</c:v>
                </c:pt>
                <c:pt idx="604">
                  <c:v>27.910102492212399</c:v>
                </c:pt>
                <c:pt idx="605">
                  <c:v>27.914919736581801</c:v>
                </c:pt>
                <c:pt idx="606">
                  <c:v>27.9197369710283</c:v>
                </c:pt>
                <c:pt idx="607">
                  <c:v>27.924554195476201</c:v>
                </c:pt>
                <c:pt idx="608">
                  <c:v>27.929371409849502</c:v>
                </c:pt>
                <c:pt idx="609">
                  <c:v>27.934188614071999</c:v>
                </c:pt>
                <c:pt idx="610">
                  <c:v>27.939005808067002</c:v>
                </c:pt>
                <c:pt idx="611">
                  <c:v>27.9438229917576</c:v>
                </c:pt>
                <c:pt idx="612">
                  <c:v>27.948640165066699</c:v>
                </c:pt>
                <c:pt idx="613">
                  <c:v>27.953457327916801</c:v>
                </c:pt>
                <c:pt idx="614">
                  <c:v>27.958274480230099</c:v>
                </c:pt>
                <c:pt idx="615">
                  <c:v>27.963091621928701</c:v>
                </c:pt>
                <c:pt idx="616">
                  <c:v>27.967908752934001</c:v>
                </c:pt>
                <c:pt idx="617">
                  <c:v>27.972725873167601</c:v>
                </c:pt>
                <c:pt idx="618">
                  <c:v>27.977542982550499</c:v>
                </c:pt>
                <c:pt idx="619">
                  <c:v>27.982360081003399</c:v>
                </c:pt>
                <c:pt idx="620">
                  <c:v>27.987177168446902</c:v>
                </c:pt>
                <c:pt idx="621">
                  <c:v>27.991994244801099</c:v>
                </c:pt>
                <c:pt idx="622">
                  <c:v>27.996811309986001</c:v>
                </c:pt>
                <c:pt idx="623">
                  <c:v>28.001628363921299</c:v>
                </c:pt>
                <c:pt idx="624">
                  <c:v>28.006445406526101</c:v>
                </c:pt>
                <c:pt idx="625">
                  <c:v>28.011262437719701</c:v>
                </c:pt>
                <c:pt idx="626">
                  <c:v>28.016079457420702</c:v>
                </c:pt>
                <c:pt idx="627">
                  <c:v>28.020896465547601</c:v>
                </c:pt>
                <c:pt idx="628">
                  <c:v>28.0257134620187</c:v>
                </c:pt>
                <c:pt idx="629">
                  <c:v>28.0305304467519</c:v>
                </c:pt>
                <c:pt idx="630">
                  <c:v>28.035347419664699</c:v>
                </c:pt>
                <c:pt idx="631">
                  <c:v>28.0401643806746</c:v>
                </c:pt>
                <c:pt idx="632">
                  <c:v>28.044981329698501</c:v>
                </c:pt>
                <c:pt idx="633">
                  <c:v>28.049798266653401</c:v>
                </c:pt>
                <c:pt idx="634">
                  <c:v>28.0546151914556</c:v>
                </c:pt>
                <c:pt idx="635">
                  <c:v>28.059432104021301</c:v>
                </c:pt>
                <c:pt idx="636">
                  <c:v>28.0642490042666</c:v>
                </c:pt>
                <c:pt idx="637">
                  <c:v>28.069065892107101</c:v>
                </c:pt>
                <c:pt idx="638">
                  <c:v>28.073882767458201</c:v>
                </c:pt>
                <c:pt idx="639">
                  <c:v>28.078699630234901</c:v>
                </c:pt>
                <c:pt idx="640">
                  <c:v>28.083516480352099</c:v>
                </c:pt>
                <c:pt idx="641">
                  <c:v>28.088333317724398</c:v>
                </c:pt>
                <c:pt idx="642">
                  <c:v>28.093150142265898</c:v>
                </c:pt>
                <c:pt idx="643">
                  <c:v>28.097966953890701</c:v>
                </c:pt>
                <c:pt idx="644">
                  <c:v>28.1027837525126</c:v>
                </c:pt>
                <c:pt idx="645">
                  <c:v>28.107600538044899</c:v>
                </c:pt>
                <c:pt idx="646">
                  <c:v>28.112417310400801</c:v>
                </c:pt>
                <c:pt idx="647">
                  <c:v>28.1172340694933</c:v>
                </c:pt>
                <c:pt idx="648">
                  <c:v>28.1220508152349</c:v>
                </c:pt>
                <c:pt idx="649">
                  <c:v>28.126867547538001</c:v>
                </c:pt>
                <c:pt idx="650">
                  <c:v>28.131684266314601</c:v>
                </c:pt>
                <c:pt idx="651">
                  <c:v>28.1365009714767</c:v>
                </c:pt>
                <c:pt idx="652">
                  <c:v>28.141317662935698</c:v>
                </c:pt>
                <c:pt idx="653">
                  <c:v>28.146134340602799</c:v>
                </c:pt>
                <c:pt idx="654">
                  <c:v>28.150951004389199</c:v>
                </c:pt>
                <c:pt idx="655">
                  <c:v>28.155767654205501</c:v>
                </c:pt>
                <c:pt idx="656">
                  <c:v>28.160584289962198</c:v>
                </c:pt>
                <c:pt idx="657">
                  <c:v>28.165400911569499</c:v>
                </c:pt>
                <c:pt idx="658">
                  <c:v>28.170217518937299</c:v>
                </c:pt>
                <c:pt idx="659">
                  <c:v>28.1750341119753</c:v>
                </c:pt>
                <c:pt idx="660">
                  <c:v>28.1798506905929</c:v>
                </c:pt>
                <c:pt idx="661">
                  <c:v>28.1846672546992</c:v>
                </c:pt>
                <c:pt idx="662">
                  <c:v>28.1894838042031</c:v>
                </c:pt>
                <c:pt idx="663">
                  <c:v>28.194300339013299</c:v>
                </c:pt>
                <c:pt idx="664">
                  <c:v>28.199116859038</c:v>
                </c:pt>
                <c:pt idx="665">
                  <c:v>28.203933364185399</c:v>
                </c:pt>
                <c:pt idx="666">
                  <c:v>28.208749854363202</c:v>
                </c:pt>
                <c:pt idx="667">
                  <c:v>28.2135663294791</c:v>
                </c:pt>
                <c:pt idx="668">
                  <c:v>28.218382789440401</c:v>
                </c:pt>
                <c:pt idx="669">
                  <c:v>28.223199234153999</c:v>
                </c:pt>
                <c:pt idx="670">
                  <c:v>28.2280156635269</c:v>
                </c:pt>
                <c:pt idx="671">
                  <c:v>28.232832077465499</c:v>
                </c:pt>
                <c:pt idx="672">
                  <c:v>28.237648475876199</c:v>
                </c:pt>
                <c:pt idx="673">
                  <c:v>28.2424648586648</c:v>
                </c:pt>
                <c:pt idx="674">
                  <c:v>28.2472812257373</c:v>
                </c:pt>
                <c:pt idx="675">
                  <c:v>28.252097576999098</c:v>
                </c:pt>
                <c:pt idx="676">
                  <c:v>28.2569139123555</c:v>
                </c:pt>
                <c:pt idx="677">
                  <c:v>28.2617302317114</c:v>
                </c:pt>
                <c:pt idx="678">
                  <c:v>28.266546534971798</c:v>
                </c:pt>
                <c:pt idx="679">
                  <c:v>28.271362822040899</c:v>
                </c:pt>
                <c:pt idx="680">
                  <c:v>28.276179092823099</c:v>
                </c:pt>
                <c:pt idx="681">
                  <c:v>28.2809953472225</c:v>
                </c:pt>
                <c:pt idx="682">
                  <c:v>28.285811585142699</c:v>
                </c:pt>
                <c:pt idx="683">
                  <c:v>28.290627806487201</c:v>
                </c:pt>
                <c:pt idx="684">
                  <c:v>28.2954440111594</c:v>
                </c:pt>
                <c:pt idx="685">
                  <c:v>28.300260199062201</c:v>
                </c:pt>
                <c:pt idx="686">
                  <c:v>28.305076370098401</c:v>
                </c:pt>
                <c:pt idx="687">
                  <c:v>28.3098925241705</c:v>
                </c:pt>
                <c:pt idx="688">
                  <c:v>28.314708661180699</c:v>
                </c:pt>
                <c:pt idx="689">
                  <c:v>28.319524781031198</c:v>
                </c:pt>
                <c:pt idx="690">
                  <c:v>28.324340883623599</c:v>
                </c:pt>
                <c:pt idx="691">
                  <c:v>28.3291569688596</c:v>
                </c:pt>
                <c:pt idx="692">
                  <c:v>28.333973036640401</c:v>
                </c:pt>
                <c:pt idx="693">
                  <c:v>28.338789086866999</c:v>
                </c:pt>
                <c:pt idx="694">
                  <c:v>28.343605119440401</c:v>
                </c:pt>
                <c:pt idx="695">
                  <c:v>28.348421134261098</c:v>
                </c:pt>
                <c:pt idx="696">
                  <c:v>28.353237131229299</c:v>
                </c:pt>
                <c:pt idx="697">
                  <c:v>28.358053110245301</c:v>
                </c:pt>
                <c:pt idx="698">
                  <c:v>28.362869071208902</c:v>
                </c:pt>
                <c:pt idx="699">
                  <c:v>28.367685014019699</c:v>
                </c:pt>
                <c:pt idx="700">
                  <c:v>28.372500938577002</c:v>
                </c:pt>
                <c:pt idx="701">
                  <c:v>28.3773168447802</c:v>
                </c:pt>
                <c:pt idx="702">
                  <c:v>28.3821327325279</c:v>
                </c:pt>
                <c:pt idx="703">
                  <c:v>28.386948601719102</c:v>
                </c:pt>
                <c:pt idx="704">
                  <c:v>28.391764452252001</c:v>
                </c:pt>
                <c:pt idx="705">
                  <c:v>28.396580284024999</c:v>
                </c:pt>
                <c:pt idx="706">
                  <c:v>28.401396096935901</c:v>
                </c:pt>
                <c:pt idx="707">
                  <c:v>28.406211890882702</c:v>
                </c:pt>
                <c:pt idx="708">
                  <c:v>28.411027665762699</c:v>
                </c:pt>
                <c:pt idx="709">
                  <c:v>28.415843421473301</c:v>
                </c:pt>
                <c:pt idx="710">
                  <c:v>28.420659157911601</c:v>
                </c:pt>
                <c:pt idx="711">
                  <c:v>28.425474874974299</c:v>
                </c:pt>
                <c:pt idx="712">
                  <c:v>28.430290572558199</c:v>
                </c:pt>
                <c:pt idx="713">
                  <c:v>28.435106250559599</c:v>
                </c:pt>
                <c:pt idx="714">
                  <c:v>28.439921908874599</c:v>
                </c:pt>
                <c:pt idx="715">
                  <c:v>28.4447375473992</c:v>
                </c:pt>
                <c:pt idx="716">
                  <c:v>28.449553166029201</c:v>
                </c:pt>
                <c:pt idx="717">
                  <c:v>28.4543687646599</c:v>
                </c:pt>
                <c:pt idx="718">
                  <c:v>28.459184343186699</c:v>
                </c:pt>
                <c:pt idx="719">
                  <c:v>28.463999901504501</c:v>
                </c:pt>
                <c:pt idx="720">
                  <c:v>28.468815439508301</c:v>
                </c:pt>
                <c:pt idx="721">
                  <c:v>28.473630957092698</c:v>
                </c:pt>
                <c:pt idx="722">
                  <c:v>28.4784464541519</c:v>
                </c:pt>
                <c:pt idx="723">
                  <c:v>28.483261930580198</c:v>
                </c:pt>
                <c:pt idx="724">
                  <c:v>28.488077386271499</c:v>
                </c:pt>
                <c:pt idx="725">
                  <c:v>28.492892821119501</c:v>
                </c:pt>
                <c:pt idx="726">
                  <c:v>28.4977082350178</c:v>
                </c:pt>
                <c:pt idx="727">
                  <c:v>28.502523627859699</c:v>
                </c:pt>
                <c:pt idx="728">
                  <c:v>28.507338999538099</c:v>
                </c:pt>
                <c:pt idx="729">
                  <c:v>28.512154349946101</c:v>
                </c:pt>
                <c:pt idx="730">
                  <c:v>28.516969678976199</c:v>
                </c:pt>
                <c:pt idx="731">
                  <c:v>28.521784986520899</c:v>
                </c:pt>
                <c:pt idx="732">
                  <c:v>28.5266002724724</c:v>
                </c:pt>
                <c:pt idx="733">
                  <c:v>28.531415536722701</c:v>
                </c:pt>
                <c:pt idx="734">
                  <c:v>28.536230779163599</c:v>
                </c:pt>
                <c:pt idx="735">
                  <c:v>28.541045999686698</c:v>
                </c:pt>
                <c:pt idx="736">
                  <c:v>28.545861198183498</c:v>
                </c:pt>
                <c:pt idx="737">
                  <c:v>28.550676374544999</c:v>
                </c:pt>
                <c:pt idx="738">
                  <c:v>28.555491528662301</c:v>
                </c:pt>
                <c:pt idx="739">
                  <c:v>28.5603066604261</c:v>
                </c:pt>
                <c:pt idx="740">
                  <c:v>28.5651217697269</c:v>
                </c:pt>
                <c:pt idx="741">
                  <c:v>28.5699368564552</c:v>
                </c:pt>
                <c:pt idx="742">
                  <c:v>28.5747519205011</c:v>
                </c:pt>
                <c:pt idx="743">
                  <c:v>28.579566961754399</c:v>
                </c:pt>
                <c:pt idx="744">
                  <c:v>28.584381980105</c:v>
                </c:pt>
                <c:pt idx="745">
                  <c:v>28.589196975442398</c:v>
                </c:pt>
                <c:pt idx="746">
                  <c:v>28.5940119476559</c:v>
                </c:pt>
                <c:pt idx="747">
                  <c:v>28.598826896634598</c:v>
                </c:pt>
                <c:pt idx="748">
                  <c:v>28.603641822267502</c:v>
                </c:pt>
                <c:pt idx="749">
                  <c:v>28.6084567244434</c:v>
                </c:pt>
                <c:pt idx="750">
                  <c:v>28.613271603050698</c:v>
                </c:pt>
                <c:pt idx="751">
                  <c:v>28.6180864579778</c:v>
                </c:pt>
                <c:pt idx="752">
                  <c:v>28.6229012891129</c:v>
                </c:pt>
                <c:pt idx="753">
                  <c:v>28.6277160963438</c:v>
                </c:pt>
                <c:pt idx="754">
                  <c:v>28.632530879558399</c:v>
                </c:pt>
                <c:pt idx="755">
                  <c:v>28.637345638644099</c:v>
                </c:pt>
                <c:pt idx="756">
                  <c:v>28.642160373488501</c:v>
                </c:pt>
                <c:pt idx="757">
                  <c:v>28.6469750839785</c:v>
                </c:pt>
                <c:pt idx="758">
                  <c:v>28.651789770001201</c:v>
                </c:pt>
                <c:pt idx="759">
                  <c:v>28.656604431443402</c:v>
                </c:pt>
                <c:pt idx="760">
                  <c:v>28.661419068191702</c:v>
                </c:pt>
                <c:pt idx="761">
                  <c:v>28.6662336801324</c:v>
                </c:pt>
                <c:pt idx="762">
                  <c:v>28.6710482671519</c:v>
                </c:pt>
                <c:pt idx="763">
                  <c:v>28.675862829136001</c:v>
                </c:pt>
                <c:pt idx="764">
                  <c:v>28.680677365970698</c:v>
                </c:pt>
                <c:pt idx="765">
                  <c:v>28.685491877541601</c:v>
                </c:pt>
                <c:pt idx="766">
                  <c:v>28.690306363734098</c:v>
                </c:pt>
                <c:pt idx="767">
                  <c:v>28.695120824433602</c:v>
                </c:pt>
                <c:pt idx="768">
                  <c:v>28.699935259524999</c:v>
                </c:pt>
                <c:pt idx="769">
                  <c:v>28.704749668893498</c:v>
                </c:pt>
                <c:pt idx="770">
                  <c:v>28.709564052423499</c:v>
                </c:pt>
                <c:pt idx="771">
                  <c:v>28.714378409999799</c:v>
                </c:pt>
                <c:pt idx="772">
                  <c:v>28.7191927415066</c:v>
                </c:pt>
                <c:pt idx="773">
                  <c:v>28.724007046828198</c:v>
                </c:pt>
                <c:pt idx="774">
                  <c:v>28.728821325848401</c:v>
                </c:pt>
                <c:pt idx="775">
                  <c:v>28.733635578451299</c:v>
                </c:pt>
                <c:pt idx="776">
                  <c:v>28.7384498045203</c:v>
                </c:pt>
                <c:pt idx="777">
                  <c:v>28.743264003938901</c:v>
                </c:pt>
                <c:pt idx="778">
                  <c:v>28.7480781765905</c:v>
                </c:pt>
                <c:pt idx="779">
                  <c:v>28.7528923223581</c:v>
                </c:pt>
                <c:pt idx="780">
                  <c:v>28.757706441124601</c:v>
                </c:pt>
                <c:pt idx="781">
                  <c:v>28.7625205327729</c:v>
                </c:pt>
                <c:pt idx="782">
                  <c:v>28.7673345971854</c:v>
                </c:pt>
                <c:pt idx="783">
                  <c:v>28.772148634244701</c:v>
                </c:pt>
                <c:pt idx="784">
                  <c:v>28.776962643832899</c:v>
                </c:pt>
                <c:pt idx="785">
                  <c:v>28.781776625831998</c:v>
                </c:pt>
                <c:pt idx="786">
                  <c:v>28.786590580124098</c:v>
                </c:pt>
                <c:pt idx="787">
                  <c:v>28.791404506590698</c:v>
                </c:pt>
                <c:pt idx="788">
                  <c:v>28.7962184051135</c:v>
                </c:pt>
                <c:pt idx="789">
                  <c:v>28.8010322755737</c:v>
                </c:pt>
                <c:pt idx="790">
                  <c:v>28.805846117852699</c:v>
                </c:pt>
                <c:pt idx="791">
                  <c:v>28.810659931831498</c:v>
                </c:pt>
                <c:pt idx="792">
                  <c:v>28.815473717390901</c:v>
                </c:pt>
                <c:pt idx="793">
                  <c:v>28.8202874744116</c:v>
                </c:pt>
                <c:pt idx="794">
                  <c:v>28.825101202774299</c:v>
                </c:pt>
                <c:pt idx="795">
                  <c:v>28.8299149023591</c:v>
                </c:pt>
                <c:pt idx="796">
                  <c:v>28.834728573046501</c:v>
                </c:pt>
                <c:pt idx="797">
                  <c:v>28.839542214716399</c:v>
                </c:pt>
                <c:pt idx="798">
                  <c:v>28.844355827248599</c:v>
                </c:pt>
                <c:pt idx="799">
                  <c:v>28.849169410523</c:v>
                </c:pt>
                <c:pt idx="800">
                  <c:v>28.853982964419099</c:v>
                </c:pt>
                <c:pt idx="801">
                  <c:v>28.858796488816299</c:v>
                </c:pt>
                <c:pt idx="802">
                  <c:v>28.863609983593701</c:v>
                </c:pt>
                <c:pt idx="803">
                  <c:v>28.868423448630601</c:v>
                </c:pt>
                <c:pt idx="804">
                  <c:v>28.873236883805902</c:v>
                </c:pt>
                <c:pt idx="805">
                  <c:v>28.8780502889982</c:v>
                </c:pt>
                <c:pt idx="806">
                  <c:v>28.882863664086202</c:v>
                </c:pt>
                <c:pt idx="807">
                  <c:v>28.887677008948302</c:v>
                </c:pt>
                <c:pt idx="808">
                  <c:v>28.892490323462901</c:v>
                </c:pt>
                <c:pt idx="809">
                  <c:v>28.8973036075081</c:v>
                </c:pt>
                <c:pt idx="810">
                  <c:v>28.902116860961801</c:v>
                </c:pt>
                <c:pt idx="811">
                  <c:v>28.906930083702001</c:v>
                </c:pt>
                <c:pt idx="812">
                  <c:v>28.911743275606199</c:v>
                </c:pt>
                <c:pt idx="813">
                  <c:v>28.916556436552</c:v>
                </c:pt>
                <c:pt idx="814">
                  <c:v>28.9213695664168</c:v>
                </c:pt>
                <c:pt idx="815">
                  <c:v>28.9261826650778</c:v>
                </c:pt>
                <c:pt idx="816">
                  <c:v>28.9309957324121</c:v>
                </c:pt>
                <c:pt idx="817">
                  <c:v>28.935808768296599</c:v>
                </c:pt>
                <c:pt idx="818">
                  <c:v>28.940621772608001</c:v>
                </c:pt>
                <c:pt idx="819">
                  <c:v>28.9454347452231</c:v>
                </c:pt>
                <c:pt idx="820">
                  <c:v>28.950247686018201</c:v>
                </c:pt>
                <c:pt idx="821">
                  <c:v>28.955060594869799</c:v>
                </c:pt>
                <c:pt idx="822">
                  <c:v>28.959873471653999</c:v>
                </c:pt>
                <c:pt idx="823">
                  <c:v>28.964686316246802</c:v>
                </c:pt>
                <c:pt idx="824">
                  <c:v>28.969499128524198</c:v>
                </c:pt>
                <c:pt idx="825">
                  <c:v>28.974311908361901</c:v>
                </c:pt>
                <c:pt idx="826">
                  <c:v>28.979124655635601</c:v>
                </c:pt>
                <c:pt idx="827">
                  <c:v>28.983937370220598</c:v>
                </c:pt>
                <c:pt idx="828">
                  <c:v>28.988750051992302</c:v>
                </c:pt>
                <c:pt idx="829">
                  <c:v>28.993562700825901</c:v>
                </c:pt>
                <c:pt idx="830">
                  <c:v>28.998375316596501</c:v>
                </c:pt>
                <c:pt idx="831">
                  <c:v>29.003187899179</c:v>
                </c:pt>
                <c:pt idx="832">
                  <c:v>29.008000448448001</c:v>
                </c:pt>
                <c:pt idx="833">
                  <c:v>29.0128129642783</c:v>
                </c:pt>
                <c:pt idx="834">
                  <c:v>29.0176254465444</c:v>
                </c:pt>
                <c:pt idx="835">
                  <c:v>29.0224378951206</c:v>
                </c:pt>
                <c:pt idx="836">
                  <c:v>29.027250309881101</c:v>
                </c:pt>
                <c:pt idx="837">
                  <c:v>29.032062690699998</c:v>
                </c:pt>
                <c:pt idx="838">
                  <c:v>29.036875037451299</c:v>
                </c:pt>
                <c:pt idx="839">
                  <c:v>29.041687350008701</c:v>
                </c:pt>
                <c:pt idx="840">
                  <c:v>29.046499628246</c:v>
                </c:pt>
                <c:pt idx="841">
                  <c:v>29.051311872036699</c:v>
                </c:pt>
                <c:pt idx="842">
                  <c:v>29.0561240812542</c:v>
                </c:pt>
                <c:pt idx="843">
                  <c:v>29.0609362557718</c:v>
                </c:pt>
                <c:pt idx="844">
                  <c:v>29.065748395462698</c:v>
                </c:pt>
                <c:pt idx="845">
                  <c:v>29.0705605001998</c:v>
                </c:pt>
                <c:pt idx="846">
                  <c:v>29.0753725698561</c:v>
                </c:pt>
                <c:pt idx="847">
                  <c:v>29.080184604304399</c:v>
                </c:pt>
                <c:pt idx="848">
                  <c:v>29.084996603417199</c:v>
                </c:pt>
                <c:pt idx="849">
                  <c:v>29.089808567067099</c:v>
                </c:pt>
                <c:pt idx="850">
                  <c:v>29.094620495126499</c:v>
                </c:pt>
                <c:pt idx="851">
                  <c:v>29.099432387467701</c:v>
                </c:pt>
                <c:pt idx="852">
                  <c:v>29.1042442439627</c:v>
                </c:pt>
                <c:pt idx="853">
                  <c:v>29.1090560644835</c:v>
                </c:pt>
                <c:pt idx="854">
                  <c:v>29.1138678489021</c:v>
                </c:pt>
                <c:pt idx="855">
                  <c:v>29.1186795970902</c:v>
                </c:pt>
                <c:pt idx="856">
                  <c:v>29.123491308919501</c:v>
                </c:pt>
                <c:pt idx="857">
                  <c:v>29.128302984261499</c:v>
                </c:pt>
                <c:pt idx="858">
                  <c:v>29.133114622987399</c:v>
                </c:pt>
                <c:pt idx="859">
                  <c:v>29.137926224968801</c:v>
                </c:pt>
                <c:pt idx="860">
                  <c:v>29.142737790076598</c:v>
                </c:pt>
                <c:pt idx="861">
                  <c:v>29.147549318181898</c:v>
                </c:pt>
                <c:pt idx="862">
                  <c:v>29.152360809155599</c:v>
                </c:pt>
                <c:pt idx="863">
                  <c:v>29.157172262868599</c:v>
                </c:pt>
                <c:pt idx="864">
                  <c:v>29.161983679191501</c:v>
                </c:pt>
                <c:pt idx="865">
                  <c:v>29.166795057994801</c:v>
                </c:pt>
                <c:pt idx="866">
                  <c:v>29.171606399148999</c:v>
                </c:pt>
                <c:pt idx="867">
                  <c:v>29.1764177025245</c:v>
                </c:pt>
                <c:pt idx="868">
                  <c:v>29.181228967991402</c:v>
                </c:pt>
                <c:pt idx="869">
                  <c:v>29.186040195419899</c:v>
                </c:pt>
                <c:pt idx="870">
                  <c:v>29.190851384679899</c:v>
                </c:pt>
                <c:pt idx="871">
                  <c:v>29.195662535641301</c:v>
                </c:pt>
                <c:pt idx="872">
                  <c:v>29.200473648173901</c:v>
                </c:pt>
                <c:pt idx="873">
                  <c:v>29.205284722147301</c:v>
                </c:pt>
                <c:pt idx="874">
                  <c:v>29.210095757431102</c:v>
                </c:pt>
                <c:pt idx="875">
                  <c:v>29.214906753894699</c:v>
                </c:pt>
                <c:pt idx="876">
                  <c:v>29.219717711407299</c:v>
                </c:pt>
                <c:pt idx="877">
                  <c:v>29.224528629838201</c:v>
                </c:pt>
                <c:pt idx="878">
                  <c:v>29.229339509056601</c:v>
                </c:pt>
                <c:pt idx="879">
                  <c:v>29.234150348931301</c:v>
                </c:pt>
                <c:pt idx="880">
                  <c:v>29.238961149331399</c:v>
                </c:pt>
                <c:pt idx="881">
                  <c:v>29.243771910125499</c:v>
                </c:pt>
                <c:pt idx="882">
                  <c:v>29.248582631182298</c:v>
                </c:pt>
                <c:pt idx="883">
                  <c:v>29.253393312370399</c:v>
                </c:pt>
                <c:pt idx="884">
                  <c:v>29.258203953558201</c:v>
                </c:pt>
                <c:pt idx="885">
                  <c:v>29.263014554614202</c:v>
                </c:pt>
                <c:pt idx="886">
                  <c:v>29.267825115406499</c:v>
                </c:pt>
                <c:pt idx="887">
                  <c:v>29.272635635803301</c:v>
                </c:pt>
                <c:pt idx="888">
                  <c:v>29.277446115672699</c:v>
                </c:pt>
                <c:pt idx="889">
                  <c:v>29.282256554882601</c:v>
                </c:pt>
                <c:pt idx="890">
                  <c:v>29.287066953300801</c:v>
                </c:pt>
                <c:pt idx="891">
                  <c:v>29.291877310795101</c:v>
                </c:pt>
                <c:pt idx="892">
                  <c:v>29.296687627233101</c:v>
                </c:pt>
                <c:pt idx="893">
                  <c:v>29.301497902482399</c:v>
                </c:pt>
                <c:pt idx="894">
                  <c:v>29.306308136410401</c:v>
                </c:pt>
                <c:pt idx="895">
                  <c:v>29.311118328884501</c:v>
                </c:pt>
                <c:pt idx="896">
                  <c:v>29.315928479771902</c:v>
                </c:pt>
                <c:pt idx="897">
                  <c:v>29.320738588939701</c:v>
                </c:pt>
                <c:pt idx="898">
                  <c:v>29.325548656255101</c:v>
                </c:pt>
                <c:pt idx="899">
                  <c:v>29.330358681584901</c:v>
                </c:pt>
                <c:pt idx="900">
                  <c:v>29.335168664796001</c:v>
                </c:pt>
                <c:pt idx="901">
                  <c:v>29.339978605755299</c:v>
                </c:pt>
                <c:pt idx="902">
                  <c:v>29.344788504329301</c:v>
                </c:pt>
                <c:pt idx="903">
                  <c:v>29.3495983603847</c:v>
                </c:pt>
                <c:pt idx="904">
                  <c:v>29.354408173787998</c:v>
                </c:pt>
                <c:pt idx="905">
                  <c:v>29.359217944405501</c:v>
                </c:pt>
                <c:pt idx="906">
                  <c:v>29.3640276721035</c:v>
                </c:pt>
                <c:pt idx="907">
                  <c:v>29.368837356748301</c:v>
                </c:pt>
                <c:pt idx="908">
                  <c:v>29.373646998205999</c:v>
                </c:pt>
                <c:pt idx="909">
                  <c:v>29.378456596342598</c:v>
                </c:pt>
                <c:pt idx="910">
                  <c:v>29.383266151024099</c:v>
                </c:pt>
                <c:pt idx="911">
                  <c:v>29.3880756621163</c:v>
                </c:pt>
                <c:pt idx="912">
                  <c:v>29.392885129484998</c:v>
                </c:pt>
                <c:pt idx="913">
                  <c:v>29.397694552995901</c:v>
                </c:pt>
                <c:pt idx="914">
                  <c:v>29.402503932514499</c:v>
                </c:pt>
                <c:pt idx="915">
                  <c:v>29.4073132679064</c:v>
                </c:pt>
                <c:pt idx="916">
                  <c:v>29.412122559037002</c:v>
                </c:pt>
                <c:pt idx="917">
                  <c:v>29.4169318057716</c:v>
                </c:pt>
                <c:pt idx="918">
                  <c:v>29.421741007975498</c:v>
                </c:pt>
                <c:pt idx="919">
                  <c:v>29.426550165513799</c:v>
                </c:pt>
                <c:pt idx="920">
                  <c:v>29.431359278251598</c:v>
                </c:pt>
                <c:pt idx="921">
                  <c:v>29.436168346054</c:v>
                </c:pt>
                <c:pt idx="922">
                  <c:v>29.440977368785699</c:v>
                </c:pt>
                <c:pt idx="923">
                  <c:v>29.445786346311799</c:v>
                </c:pt>
                <c:pt idx="924">
                  <c:v>29.450595278496898</c:v>
                </c:pt>
                <c:pt idx="925">
                  <c:v>29.4554041652056</c:v>
                </c:pt>
                <c:pt idx="926">
                  <c:v>29.460213006302698</c:v>
                </c:pt>
                <c:pt idx="927">
                  <c:v>29.465021801652501</c:v>
                </c:pt>
                <c:pt idx="928">
                  <c:v>29.4698305511196</c:v>
                </c:pt>
                <c:pt idx="929">
                  <c:v>29.474639254568299</c:v>
                </c:pt>
                <c:pt idx="930">
                  <c:v>29.479447911862799</c:v>
                </c:pt>
                <c:pt idx="931">
                  <c:v>29.484256522867501</c:v>
                </c:pt>
                <c:pt idx="932">
                  <c:v>29.489065087446299</c:v>
                </c:pt>
                <c:pt idx="933">
                  <c:v>29.4938736054633</c:v>
                </c:pt>
                <c:pt idx="934">
                  <c:v>29.498682076782501</c:v>
                </c:pt>
                <c:pt idx="935">
                  <c:v>29.503490501267901</c:v>
                </c:pt>
                <c:pt idx="936">
                  <c:v>29.508298878783201</c:v>
                </c:pt>
                <c:pt idx="937">
                  <c:v>29.5131072091921</c:v>
                </c:pt>
                <c:pt idx="938">
                  <c:v>29.517915492358402</c:v>
                </c:pt>
                <c:pt idx="939">
                  <c:v>29.5227237281456</c:v>
                </c:pt>
                <c:pt idx="940">
                  <c:v>29.527531916417299</c:v>
                </c:pt>
                <c:pt idx="941">
                  <c:v>29.532340057036901</c:v>
                </c:pt>
                <c:pt idx="942">
                  <c:v>29.5371481498678</c:v>
                </c:pt>
                <c:pt idx="943">
                  <c:v>29.541956194773402</c:v>
                </c:pt>
                <c:pt idx="944">
                  <c:v>29.546764191616798</c:v>
                </c:pt>
                <c:pt idx="945">
                  <c:v>29.5515721402612</c:v>
                </c:pt>
                <c:pt idx="946">
                  <c:v>29.556380040569799</c:v>
                </c:pt>
                <c:pt idx="947">
                  <c:v>29.561187892405599</c:v>
                </c:pt>
                <c:pt idx="948">
                  <c:v>29.5659956956315</c:v>
                </c:pt>
                <c:pt idx="949">
                  <c:v>29.5708034501104</c:v>
                </c:pt>
                <c:pt idx="950">
                  <c:v>29.5756111557052</c:v>
                </c:pt>
                <c:pt idx="951">
                  <c:v>29.580418812278602</c:v>
                </c:pt>
                <c:pt idx="952">
                  <c:v>29.585226419693399</c:v>
                </c:pt>
                <c:pt idx="953">
                  <c:v>29.590033977812102</c:v>
                </c:pt>
                <c:pt idx="954">
                  <c:v>29.594841486497401</c:v>
                </c:pt>
                <c:pt idx="955">
                  <c:v>29.599648945611701</c:v>
                </c:pt>
                <c:pt idx="956">
                  <c:v>29.604456355017501</c:v>
                </c:pt>
                <c:pt idx="957">
                  <c:v>29.6092637145771</c:v>
                </c:pt>
                <c:pt idx="958">
                  <c:v>29.614071024152899</c:v>
                </c:pt>
                <c:pt idx="959">
                  <c:v>29.618878283607099</c:v>
                </c:pt>
                <c:pt idx="960">
                  <c:v>29.623685492801901</c:v>
                </c:pt>
                <c:pt idx="961">
                  <c:v>29.628492651599501</c:v>
                </c:pt>
                <c:pt idx="962">
                  <c:v>29.633299759861799</c:v>
                </c:pt>
                <c:pt idx="963">
                  <c:v>29.6381068174509</c:v>
                </c:pt>
                <c:pt idx="964">
                  <c:v>29.642913824228799</c:v>
                </c:pt>
                <c:pt idx="965">
                  <c:v>29.647720780057199</c:v>
                </c:pt>
                <c:pt idx="966">
                  <c:v>29.652527684798201</c:v>
                </c:pt>
                <c:pt idx="967">
                  <c:v>29.6573345383133</c:v>
                </c:pt>
                <c:pt idx="968">
                  <c:v>29.662141340464402</c:v>
                </c:pt>
                <c:pt idx="969">
                  <c:v>29.666948091112999</c:v>
                </c:pt>
                <c:pt idx="970">
                  <c:v>29.671754790120801</c:v>
                </c:pt>
                <c:pt idx="971">
                  <c:v>29.676561437349399</c:v>
                </c:pt>
                <c:pt idx="972">
                  <c:v>29.681368032660099</c:v>
                </c:pt>
                <c:pt idx="973">
                  <c:v>29.686174575914499</c:v>
                </c:pt>
                <c:pt idx="974">
                  <c:v>29.690981066973801</c:v>
                </c:pt>
                <c:pt idx="975">
                  <c:v>29.695787505699499</c:v>
                </c:pt>
                <c:pt idx="976">
                  <c:v>29.7005938919527</c:v>
                </c:pt>
                <c:pt idx="977">
                  <c:v>29.705400225594701</c:v>
                </c:pt>
                <c:pt idx="978">
                  <c:v>29.7102065064866</c:v>
                </c:pt>
                <c:pt idx="979">
                  <c:v>29.715012734489601</c:v>
                </c:pt>
                <c:pt idx="980">
                  <c:v>29.719818909464699</c:v>
                </c:pt>
                <c:pt idx="981">
                  <c:v>29.7246250312729</c:v>
                </c:pt>
                <c:pt idx="982">
                  <c:v>29.729431099775098</c:v>
                </c:pt>
                <c:pt idx="983">
                  <c:v>29.7342371148323</c:v>
                </c:pt>
                <c:pt idx="984">
                  <c:v>29.739043076305201</c:v>
                </c:pt>
                <c:pt idx="985">
                  <c:v>29.7438489840548</c:v>
                </c:pt>
                <c:pt idx="986">
                  <c:v>29.7486548379417</c:v>
                </c:pt>
                <c:pt idx="987">
                  <c:v>29.753460637826599</c:v>
                </c:pt>
                <c:pt idx="988">
                  <c:v>29.758266383570199</c:v>
                </c:pt>
                <c:pt idx="989">
                  <c:v>29.763072075033101</c:v>
                </c:pt>
                <c:pt idx="990">
                  <c:v>29.767877712075801</c:v>
                </c:pt>
                <c:pt idx="991">
                  <c:v>29.772683294558998</c:v>
                </c:pt>
                <c:pt idx="992">
                  <c:v>29.7774888223429</c:v>
                </c:pt>
                <c:pt idx="993">
                  <c:v>29.7822942952881</c:v>
                </c:pt>
                <c:pt idx="994">
                  <c:v>29.7870997132549</c:v>
                </c:pt>
                <c:pt idx="995">
                  <c:v>29.7919050761036</c:v>
                </c:pt>
                <c:pt idx="996">
                  <c:v>29.796710383694599</c:v>
                </c:pt>
                <c:pt idx="997">
                  <c:v>29.801515635887998</c:v>
                </c:pt>
                <c:pt idx="998">
                  <c:v>29.806320832544099</c:v>
                </c:pt>
                <c:pt idx="999">
                  <c:v>29.811125973523001</c:v>
                </c:pt>
                <c:pt idx="1000">
                  <c:v>29.8159310586848</c:v>
                </c:pt>
                <c:pt idx="1001">
                  <c:v>29.8207360878896</c:v>
                </c:pt>
                <c:pt idx="1002">
                  <c:v>29.825541060997399</c:v>
                </c:pt>
                <c:pt idx="1003">
                  <c:v>29.830345977868198</c:v>
                </c:pt>
                <c:pt idx="1004">
                  <c:v>29.835150838361901</c:v>
                </c:pt>
                <c:pt idx="1005">
                  <c:v>29.839955642338499</c:v>
                </c:pt>
                <c:pt idx="1006">
                  <c:v>29.844760389657701</c:v>
                </c:pt>
                <c:pt idx="1007">
                  <c:v>29.849565080179499</c:v>
                </c:pt>
                <c:pt idx="1008">
                  <c:v>29.854369713763599</c:v>
                </c:pt>
                <c:pt idx="1009">
                  <c:v>29.859174290269699</c:v>
                </c:pt>
                <c:pt idx="1010">
                  <c:v>29.863978809557601</c:v>
                </c:pt>
                <c:pt idx="1011">
                  <c:v>29.868783271486901</c:v>
                </c:pt>
                <c:pt idx="1012">
                  <c:v>29.8735876759173</c:v>
                </c:pt>
                <c:pt idx="1013">
                  <c:v>29.878392022708301</c:v>
                </c:pt>
                <c:pt idx="1014">
                  <c:v>29.883196311719502</c:v>
                </c:pt>
                <c:pt idx="1015">
                  <c:v>29.888000542810399</c:v>
                </c:pt>
                <c:pt idx="1016">
                  <c:v>29.892804715840601</c:v>
                </c:pt>
                <c:pt idx="1017">
                  <c:v>29.897608830669402</c:v>
                </c:pt>
                <c:pt idx="1018">
                  <c:v>29.902412887156299</c:v>
                </c:pt>
                <c:pt idx="1019">
                  <c:v>29.9072168851607</c:v>
                </c:pt>
                <c:pt idx="1020">
                  <c:v>29.912020824541798</c:v>
                </c:pt>
                <c:pt idx="1021">
                  <c:v>29.916824705159101</c:v>
                </c:pt>
                <c:pt idx="1022">
                  <c:v>29.9216285268718</c:v>
                </c:pt>
                <c:pt idx="1023">
                  <c:v>29.9264322895392</c:v>
                </c:pt>
                <c:pt idx="1024">
                  <c:v>29.931235993020401</c:v>
                </c:pt>
                <c:pt idx="1025">
                  <c:v>29.936039637174702</c:v>
                </c:pt>
                <c:pt idx="1026">
                  <c:v>29.940843221861201</c:v>
                </c:pt>
                <c:pt idx="1027">
                  <c:v>29.945646746939001</c:v>
                </c:pt>
                <c:pt idx="1028">
                  <c:v>29.950450212267299</c:v>
                </c:pt>
                <c:pt idx="1029">
                  <c:v>29.955253617705001</c:v>
                </c:pt>
                <c:pt idx="1030">
                  <c:v>29.960056963111199</c:v>
                </c:pt>
                <c:pt idx="1031">
                  <c:v>29.964860248345001</c:v>
                </c:pt>
                <c:pt idx="1032">
                  <c:v>29.9696634732653</c:v>
                </c:pt>
                <c:pt idx="1033">
                  <c:v>29.974466637730998</c:v>
                </c:pt>
                <c:pt idx="1034">
                  <c:v>29.979269741601001</c:v>
                </c:pt>
                <c:pt idx="1035">
                  <c:v>29.984072784734298</c:v>
                </c:pt>
                <c:pt idx="1036">
                  <c:v>29.9888757669898</c:v>
                </c:pt>
                <c:pt idx="1037">
                  <c:v>29.993678688226101</c:v>
                </c:pt>
                <c:pt idx="1038">
                  <c:v>29.998481548302301</c:v>
                </c:pt>
                <c:pt idx="1039">
                  <c:v>30.003284347076999</c:v>
                </c:pt>
                <c:pt idx="1040">
                  <c:v>30.008087084408899</c:v>
                </c:pt>
                <c:pt idx="1041">
                  <c:v>30.012889760157002</c:v>
                </c:pt>
                <c:pt idx="1042">
                  <c:v>30.017692374179699</c:v>
                </c:pt>
                <c:pt idx="1043">
                  <c:v>30.022494926335899</c:v>
                </c:pt>
                <c:pt idx="1044">
                  <c:v>30.027297416484199</c:v>
                </c:pt>
                <c:pt idx="1045">
                  <c:v>30.032099844483199</c:v>
                </c:pt>
                <c:pt idx="1046">
                  <c:v>30.036902210191499</c:v>
                </c:pt>
                <c:pt idx="1047">
                  <c:v>30.041704513467799</c:v>
                </c:pt>
                <c:pt idx="1048">
                  <c:v>30.046506754170501</c:v>
                </c:pt>
                <c:pt idx="1049">
                  <c:v>30.0513089321583</c:v>
                </c:pt>
                <c:pt idx="1050">
                  <c:v>30.056111047289701</c:v>
                </c:pt>
                <c:pt idx="1051">
                  <c:v>30.0609130994231</c:v>
                </c:pt>
                <c:pt idx="1052">
                  <c:v>30.0657150884171</c:v>
                </c:pt>
                <c:pt idx="1053">
                  <c:v>30.0705170141302</c:v>
                </c:pt>
                <c:pt idx="1054">
                  <c:v>30.075318876420599</c:v>
                </c:pt>
                <c:pt idx="1055">
                  <c:v>30.080120675147</c:v>
                </c:pt>
                <c:pt idx="1056">
                  <c:v>30.0849224101676</c:v>
                </c:pt>
                <c:pt idx="1057">
                  <c:v>30.089724081341</c:v>
                </c:pt>
                <c:pt idx="1058">
                  <c:v>30.094525688525302</c:v>
                </c:pt>
                <c:pt idx="1059">
                  <c:v>30.0993272315791</c:v>
                </c:pt>
                <c:pt idx="1060">
                  <c:v>30.104128710360499</c:v>
                </c:pt>
                <c:pt idx="1061">
                  <c:v>30.108930124728001</c:v>
                </c:pt>
                <c:pt idx="1062">
                  <c:v>30.113731474539801</c:v>
                </c:pt>
                <c:pt idx="1063">
                  <c:v>30.118532759654201</c:v>
                </c:pt>
                <c:pt idx="1064">
                  <c:v>30.123333979929502</c:v>
                </c:pt>
                <c:pt idx="1065">
                  <c:v>30.1281351352239</c:v>
                </c:pt>
                <c:pt idx="1066">
                  <c:v>30.132936225395699</c:v>
                </c:pt>
                <c:pt idx="1067">
                  <c:v>30.137737250303001</c:v>
                </c:pt>
                <c:pt idx="1068">
                  <c:v>30.142538209804101</c:v>
                </c:pt>
                <c:pt idx="1069">
                  <c:v>30.147339103757101</c:v>
                </c:pt>
                <c:pt idx="1070">
                  <c:v>30.152139932020301</c:v>
                </c:pt>
                <c:pt idx="1071">
                  <c:v>30.156940694451698</c:v>
                </c:pt>
                <c:pt idx="1072">
                  <c:v>30.161741390909601</c:v>
                </c:pt>
                <c:pt idx="1073">
                  <c:v>30.166542021252098</c:v>
                </c:pt>
                <c:pt idx="1074">
                  <c:v>30.1713425853372</c:v>
                </c:pt>
                <c:pt idx="1075">
                  <c:v>30.176143083023199</c:v>
                </c:pt>
                <c:pt idx="1076">
                  <c:v>30.180943514168</c:v>
                </c:pt>
                <c:pt idx="1077">
                  <c:v>30.1857438786299</c:v>
                </c:pt>
                <c:pt idx="1078">
                  <c:v>30.190544176266801</c:v>
                </c:pt>
                <c:pt idx="1079">
                  <c:v>30.195344406936801</c:v>
                </c:pt>
                <c:pt idx="1080">
                  <c:v>30.200144570498001</c:v>
                </c:pt>
                <c:pt idx="1081">
                  <c:v>30.204944666808402</c:v>
                </c:pt>
                <c:pt idx="1082">
                  <c:v>30.209744695726101</c:v>
                </c:pt>
                <c:pt idx="1083">
                  <c:v>30.214544657109101</c:v>
                </c:pt>
                <c:pt idx="1084">
                  <c:v>30.2193445508153</c:v>
                </c:pt>
                <c:pt idx="1085">
                  <c:v>30.224144376702899</c:v>
                </c:pt>
                <c:pt idx="1086">
                  <c:v>30.228944134629799</c:v>
                </c:pt>
                <c:pt idx="1087">
                  <c:v>30.233743824453899</c:v>
                </c:pt>
                <c:pt idx="1088">
                  <c:v>30.2385434460334</c:v>
                </c:pt>
                <c:pt idx="1089">
                  <c:v>30.243342999226101</c:v>
                </c:pt>
                <c:pt idx="1090">
                  <c:v>30.248142483890099</c:v>
                </c:pt>
                <c:pt idx="1091">
                  <c:v>30.252941899883201</c:v>
                </c:pt>
                <c:pt idx="1092">
                  <c:v>30.2577412470635</c:v>
                </c:pt>
                <c:pt idx="1093">
                  <c:v>30.262540525288799</c:v>
                </c:pt>
                <c:pt idx="1094">
                  <c:v>30.267339734417298</c:v>
                </c:pt>
                <c:pt idx="1095">
                  <c:v>30.272138874306702</c:v>
                </c:pt>
                <c:pt idx="1096">
                  <c:v>30.276937944815</c:v>
                </c:pt>
                <c:pt idx="1097">
                  <c:v>30.281736945800201</c:v>
                </c:pt>
                <c:pt idx="1098">
                  <c:v>30.286535877120201</c:v>
                </c:pt>
                <c:pt idx="1099">
                  <c:v>30.291334738632798</c:v>
                </c:pt>
                <c:pt idx="1100">
                  <c:v>30.296133530196101</c:v>
                </c:pt>
                <c:pt idx="1101">
                  <c:v>30.300932251668002</c:v>
                </c:pt>
                <c:pt idx="1102">
                  <c:v>30.305730902906198</c:v>
                </c:pt>
                <c:pt idx="1103">
                  <c:v>30.310529483768899</c:v>
                </c:pt>
                <c:pt idx="1104">
                  <c:v>30.315327994113801</c:v>
                </c:pt>
                <c:pt idx="1105">
                  <c:v>30.320126433798901</c:v>
                </c:pt>
                <c:pt idx="1106">
                  <c:v>30.324924802682101</c:v>
                </c:pt>
                <c:pt idx="1107">
                  <c:v>30.329723100621301</c:v>
                </c:pt>
                <c:pt idx="1108">
                  <c:v>30.334521327474398</c:v>
                </c:pt>
                <c:pt idx="1109">
                  <c:v>30.339319483099398</c:v>
                </c:pt>
                <c:pt idx="1110">
                  <c:v>30.344117567354001</c:v>
                </c:pt>
                <c:pt idx="1111">
                  <c:v>30.3489155800962</c:v>
                </c:pt>
                <c:pt idx="1112">
                  <c:v>30.353713521183899</c:v>
                </c:pt>
                <c:pt idx="1113">
                  <c:v>30.358511390475101</c:v>
                </c:pt>
                <c:pt idx="1114">
                  <c:v>30.3633091878275</c:v>
                </c:pt>
                <c:pt idx="1115">
                  <c:v>30.368106913099201</c:v>
                </c:pt>
                <c:pt idx="1116">
                  <c:v>30.372904566148101</c:v>
                </c:pt>
                <c:pt idx="1117">
                  <c:v>30.377702146832</c:v>
                </c:pt>
                <c:pt idx="1118">
                  <c:v>30.3824996550089</c:v>
                </c:pt>
                <c:pt idx="1119">
                  <c:v>30.387297090536599</c:v>
                </c:pt>
                <c:pt idx="1120">
                  <c:v>30.392094453273199</c:v>
                </c:pt>
                <c:pt idx="1121">
                  <c:v>30.396891743076502</c:v>
                </c:pt>
                <c:pt idx="1122">
                  <c:v>30.4016889598044</c:v>
                </c:pt>
                <c:pt idx="1123">
                  <c:v>30.406486103314901</c:v>
                </c:pt>
                <c:pt idx="1124">
                  <c:v>30.411283173466</c:v>
                </c:pt>
                <c:pt idx="1125">
                  <c:v>30.4160801701154</c:v>
                </c:pt>
                <c:pt idx="1126">
                  <c:v>30.420877093121302</c:v>
                </c:pt>
                <c:pt idx="1127">
                  <c:v>30.4256739423416</c:v>
                </c:pt>
                <c:pt idx="1128">
                  <c:v>30.430470717634101</c:v>
                </c:pt>
                <c:pt idx="1129">
                  <c:v>30.435267418856899</c:v>
                </c:pt>
                <c:pt idx="1130">
                  <c:v>30.440064045867899</c:v>
                </c:pt>
                <c:pt idx="1131">
                  <c:v>30.4448605985251</c:v>
                </c:pt>
                <c:pt idx="1132">
                  <c:v>30.449657076686499</c:v>
                </c:pt>
                <c:pt idx="1133">
                  <c:v>30.454453480210098</c:v>
                </c:pt>
                <c:pt idx="1134">
                  <c:v>30.4592498089538</c:v>
                </c:pt>
                <c:pt idx="1135">
                  <c:v>30.464046062775701</c:v>
                </c:pt>
                <c:pt idx="1136">
                  <c:v>30.4688422415338</c:v>
                </c:pt>
                <c:pt idx="1137">
                  <c:v>30.473638345086101</c:v>
                </c:pt>
                <c:pt idx="1138">
                  <c:v>30.478434373290501</c:v>
                </c:pt>
                <c:pt idx="1139">
                  <c:v>30.483230326005199</c:v>
                </c:pt>
                <c:pt idx="1140">
                  <c:v>30.4880262030882</c:v>
                </c:pt>
                <c:pt idx="1141">
                  <c:v>30.492822004397599</c:v>
                </c:pt>
                <c:pt idx="1142">
                  <c:v>30.497617729791301</c:v>
                </c:pt>
                <c:pt idx="1143">
                  <c:v>30.502413379127599</c:v>
                </c:pt>
                <c:pt idx="1144">
                  <c:v>30.507208952264399</c:v>
                </c:pt>
                <c:pt idx="1145">
                  <c:v>30.512004449059798</c:v>
                </c:pt>
                <c:pt idx="1146">
                  <c:v>30.516799869372001</c:v>
                </c:pt>
                <c:pt idx="1147">
                  <c:v>30.521595213059101</c:v>
                </c:pt>
                <c:pt idx="1148">
                  <c:v>30.526390479979199</c:v>
                </c:pt>
                <c:pt idx="1149">
                  <c:v>30.5311856699904</c:v>
                </c:pt>
                <c:pt idx="1150">
                  <c:v>30.535980782950901</c:v>
                </c:pt>
                <c:pt idx="1151">
                  <c:v>30.540775818718799</c:v>
                </c:pt>
                <c:pt idx="1152">
                  <c:v>30.545570777152399</c:v>
                </c:pt>
                <c:pt idx="1153">
                  <c:v>30.550365658109801</c:v>
                </c:pt>
                <c:pt idx="1154">
                  <c:v>30.555160461449201</c:v>
                </c:pt>
                <c:pt idx="1155">
                  <c:v>30.559955187028802</c:v>
                </c:pt>
                <c:pt idx="1156">
                  <c:v>30.564749834706902</c:v>
                </c:pt>
                <c:pt idx="1157">
                  <c:v>30.569544404341599</c:v>
                </c:pt>
                <c:pt idx="1158">
                  <c:v>30.5743388957913</c:v>
                </c:pt>
                <c:pt idx="1159">
                  <c:v>30.579133308914201</c:v>
                </c:pt>
                <c:pt idx="1160">
                  <c:v>30.5839276435686</c:v>
                </c:pt>
                <c:pt idx="1161">
                  <c:v>30.588721899612899</c:v>
                </c:pt>
                <c:pt idx="1162">
                  <c:v>30.5935160769052</c:v>
                </c:pt>
                <c:pt idx="1163">
                  <c:v>30.598310175304</c:v>
                </c:pt>
                <c:pt idx="1164">
                  <c:v>30.603104194667502</c:v>
                </c:pt>
                <c:pt idx="1165">
                  <c:v>30.607898134854199</c:v>
                </c:pt>
                <c:pt idx="1166">
                  <c:v>30.6126919957225</c:v>
                </c:pt>
                <c:pt idx="1167">
                  <c:v>30.6174857771306</c:v>
                </c:pt>
                <c:pt idx="1168">
                  <c:v>30.622279478937099</c:v>
                </c:pt>
                <c:pt idx="1169">
                  <c:v>30.627073101000398</c:v>
                </c:pt>
                <c:pt idx="1170">
                  <c:v>30.631866643178899</c:v>
                </c:pt>
                <c:pt idx="1171">
                  <c:v>30.636660105331</c:v>
                </c:pt>
                <c:pt idx="1172">
                  <c:v>30.641453487315299</c:v>
                </c:pt>
                <c:pt idx="1173">
                  <c:v>30.6462467889903</c:v>
                </c:pt>
                <c:pt idx="1174">
                  <c:v>30.651040010214398</c:v>
                </c:pt>
                <c:pt idx="1175">
                  <c:v>30.655833150846298</c:v>
                </c:pt>
                <c:pt idx="1176">
                  <c:v>30.6606262107444</c:v>
                </c:pt>
                <c:pt idx="1177">
                  <c:v>30.665419189767299</c:v>
                </c:pt>
                <c:pt idx="1178">
                  <c:v>30.670212087773699</c:v>
                </c:pt>
                <c:pt idx="1179">
                  <c:v>30.675004904622099</c:v>
                </c:pt>
                <c:pt idx="1180">
                  <c:v>30.679797640171198</c:v>
                </c:pt>
                <c:pt idx="1181">
                  <c:v>30.684590294279701</c:v>
                </c:pt>
                <c:pt idx="1182">
                  <c:v>30.689382866806099</c:v>
                </c:pt>
                <c:pt idx="1183">
                  <c:v>30.6941753576093</c:v>
                </c:pt>
                <c:pt idx="1184">
                  <c:v>30.698967766547799</c:v>
                </c:pt>
                <c:pt idx="1185">
                  <c:v>30.7037600934806</c:v>
                </c:pt>
                <c:pt idx="1186">
                  <c:v>30.708552338266198</c:v>
                </c:pt>
                <c:pt idx="1187">
                  <c:v>30.713344500763601</c:v>
                </c:pt>
                <c:pt idx="1188">
                  <c:v>30.718136580831501</c:v>
                </c:pt>
                <c:pt idx="1189">
                  <c:v>30.722928578328698</c:v>
                </c:pt>
                <c:pt idx="1190">
                  <c:v>30.727720493113999</c:v>
                </c:pt>
                <c:pt idx="1191">
                  <c:v>30.7325123250464</c:v>
                </c:pt>
                <c:pt idx="1192">
                  <c:v>30.737304073984799</c:v>
                </c:pt>
                <c:pt idx="1193">
                  <c:v>30.742095739787999</c:v>
                </c:pt>
                <c:pt idx="1194">
                  <c:v>30.746887322315001</c:v>
                </c:pt>
                <c:pt idx="1195">
                  <c:v>30.751678821424701</c:v>
                </c:pt>
                <c:pt idx="1196">
                  <c:v>30.756470236976199</c:v>
                </c:pt>
                <c:pt idx="1197">
                  <c:v>30.761261568828399</c:v>
                </c:pt>
                <c:pt idx="1198">
                  <c:v>30.766052816840499</c:v>
                </c:pt>
                <c:pt idx="1199">
                  <c:v>30.770843980871401</c:v>
                </c:pt>
                <c:pt idx="1200">
                  <c:v>30.7756350607802</c:v>
                </c:pt>
                <c:pt idx="1201">
                  <c:v>30.780426056426101</c:v>
                </c:pt>
                <c:pt idx="1202">
                  <c:v>30.785216967668099</c:v>
                </c:pt>
                <c:pt idx="1203">
                  <c:v>30.790007794365501</c:v>
                </c:pt>
                <c:pt idx="1204">
                  <c:v>30.794798536377499</c:v>
                </c:pt>
                <c:pt idx="1205">
                  <c:v>30.799589193563101</c:v>
                </c:pt>
                <c:pt idx="1206">
                  <c:v>30.8043797657818</c:v>
                </c:pt>
                <c:pt idx="1207">
                  <c:v>30.809170252892699</c:v>
                </c:pt>
                <c:pt idx="1208">
                  <c:v>30.813960654755199</c:v>
                </c:pt>
                <c:pt idx="1209">
                  <c:v>30.8187509712285</c:v>
                </c:pt>
                <c:pt idx="1210">
                  <c:v>30.823541202171999</c:v>
                </c:pt>
                <c:pt idx="1211">
                  <c:v>30.828331347445101</c:v>
                </c:pt>
                <c:pt idx="1212">
                  <c:v>30.8331214069072</c:v>
                </c:pt>
                <c:pt idx="1213">
                  <c:v>30.8379113804178</c:v>
                </c:pt>
                <c:pt idx="1214">
                  <c:v>30.842701267836102</c:v>
                </c:pt>
                <c:pt idx="1215">
                  <c:v>30.847491069021899</c:v>
                </c:pt>
                <c:pt idx="1216">
                  <c:v>30.852280783834502</c:v>
                </c:pt>
                <c:pt idx="1217">
                  <c:v>30.857070412133599</c:v>
                </c:pt>
                <c:pt idx="1218">
                  <c:v>30.861859953778598</c:v>
                </c:pt>
                <c:pt idx="1219">
                  <c:v>30.8666494086292</c:v>
                </c:pt>
                <c:pt idx="1220">
                  <c:v>30.871438776545101</c:v>
                </c:pt>
                <c:pt idx="1221">
                  <c:v>30.876228057385799</c:v>
                </c:pt>
                <c:pt idx="1222">
                  <c:v>30.881017251011102</c:v>
                </c:pt>
                <c:pt idx="1223">
                  <c:v>30.8858063572807</c:v>
                </c:pt>
                <c:pt idx="1224">
                  <c:v>30.890595376054399</c:v>
                </c:pt>
                <c:pt idx="1225">
                  <c:v>30.8953843071919</c:v>
                </c:pt>
                <c:pt idx="1226">
                  <c:v>30.900173150553002</c:v>
                </c:pt>
                <c:pt idx="1227">
                  <c:v>30.904961905997599</c:v>
                </c:pt>
                <c:pt idx="1228">
                  <c:v>30.909750573385601</c:v>
                </c:pt>
                <c:pt idx="1229">
                  <c:v>30.914539152576801</c:v>
                </c:pt>
                <c:pt idx="1230">
                  <c:v>30.919327643431298</c:v>
                </c:pt>
                <c:pt idx="1231">
                  <c:v>30.924116045808901</c:v>
                </c:pt>
                <c:pt idx="1232">
                  <c:v>30.9289043595697</c:v>
                </c:pt>
                <c:pt idx="1233">
                  <c:v>30.933692584573699</c:v>
                </c:pt>
                <c:pt idx="1234">
                  <c:v>30.938480720681</c:v>
                </c:pt>
                <c:pt idx="1235">
                  <c:v>30.9432687677517</c:v>
                </c:pt>
                <c:pt idx="1236">
                  <c:v>30.948056725645799</c:v>
                </c:pt>
                <c:pt idx="1237">
                  <c:v>30.952844594223698</c:v>
                </c:pt>
                <c:pt idx="1238">
                  <c:v>30.957632373345401</c:v>
                </c:pt>
                <c:pt idx="1239">
                  <c:v>30.9624200628712</c:v>
                </c:pt>
                <c:pt idx="1240">
                  <c:v>30.967207662661401</c:v>
                </c:pt>
                <c:pt idx="1241">
                  <c:v>30.9719951725762</c:v>
                </c:pt>
                <c:pt idx="1242">
                  <c:v>30.976782592476098</c:v>
                </c:pt>
                <c:pt idx="1243">
                  <c:v>30.981569922221301</c:v>
                </c:pt>
                <c:pt idx="1244">
                  <c:v>30.986357161672299</c:v>
                </c:pt>
                <c:pt idx="1245">
                  <c:v>30.9911443106894</c:v>
                </c:pt>
                <c:pt idx="1246">
                  <c:v>30.995931369133299</c:v>
                </c:pt>
                <c:pt idx="1247">
                  <c:v>31.000718336864399</c:v>
                </c:pt>
                <c:pt idx="1248">
                  <c:v>31.005505213743099</c:v>
                </c:pt>
                <c:pt idx="1249">
                  <c:v>31.010291999630201</c:v>
                </c:pt>
                <c:pt idx="1250">
                  <c:v>31.015078694386201</c:v>
                </c:pt>
                <c:pt idx="1251">
                  <c:v>31.019865297871799</c:v>
                </c:pt>
                <c:pt idx="1252">
                  <c:v>31.024651809947599</c:v>
                </c:pt>
                <c:pt idx="1253">
                  <c:v>31.029438230474401</c:v>
                </c:pt>
                <c:pt idx="1254">
                  <c:v>31.0342245593129</c:v>
                </c:pt>
                <c:pt idx="1255">
                  <c:v>31.039010796324</c:v>
                </c:pt>
                <c:pt idx="1256">
                  <c:v>31.043796941368399</c:v>
                </c:pt>
                <c:pt idx="1257">
                  <c:v>31.0485829943071</c:v>
                </c:pt>
                <c:pt idx="1258">
                  <c:v>31.053368955000799</c:v>
                </c:pt>
                <c:pt idx="1259">
                  <c:v>31.058154823310701</c:v>
                </c:pt>
                <c:pt idx="1260">
                  <c:v>31.062940599097601</c:v>
                </c:pt>
                <c:pt idx="1261">
                  <c:v>31.067726282222601</c:v>
                </c:pt>
                <c:pt idx="1262">
                  <c:v>31.072511872546698</c:v>
                </c:pt>
                <c:pt idx="1263">
                  <c:v>31.077297369931099</c:v>
                </c:pt>
                <c:pt idx="1264">
                  <c:v>31.082082774236799</c:v>
                </c:pt>
                <c:pt idx="1265">
                  <c:v>31.086868085325101</c:v>
                </c:pt>
                <c:pt idx="1266">
                  <c:v>31.0916533030571</c:v>
                </c:pt>
                <c:pt idx="1267">
                  <c:v>31.0964384272941</c:v>
                </c:pt>
                <c:pt idx="1268">
                  <c:v>31.101223457897401</c:v>
                </c:pt>
                <c:pt idx="1269">
                  <c:v>31.106008394728299</c:v>
                </c:pt>
                <c:pt idx="1270">
                  <c:v>31.110793237648199</c:v>
                </c:pt>
                <c:pt idx="1271">
                  <c:v>31.115577986518499</c:v>
                </c:pt>
                <c:pt idx="1272">
                  <c:v>31.1203626412006</c:v>
                </c:pt>
                <c:pt idx="1273">
                  <c:v>31.1251472015561</c:v>
                </c:pt>
                <c:pt idx="1274">
                  <c:v>31.1299316674464</c:v>
                </c:pt>
                <c:pt idx="1275">
                  <c:v>31.134716038733099</c:v>
                </c:pt>
                <c:pt idx="1276">
                  <c:v>31.1395003152779</c:v>
                </c:pt>
                <c:pt idx="1277">
                  <c:v>31.144284496942301</c:v>
                </c:pt>
                <c:pt idx="1278">
                  <c:v>31.1490685835881</c:v>
                </c:pt>
                <c:pt idx="1279">
                  <c:v>31.153852575077</c:v>
                </c:pt>
                <c:pt idx="1280">
                  <c:v>31.1586364712708</c:v>
                </c:pt>
                <c:pt idx="1281">
                  <c:v>31.163420272031299</c:v>
                </c:pt>
                <c:pt idx="1282">
                  <c:v>31.168203977220301</c:v>
                </c:pt>
                <c:pt idx="1283">
                  <c:v>31.172987586699801</c:v>
                </c:pt>
                <c:pt idx="1284">
                  <c:v>31.177771100331601</c:v>
                </c:pt>
                <c:pt idx="1285">
                  <c:v>31.182554517977799</c:v>
                </c:pt>
                <c:pt idx="1286">
                  <c:v>31.187337839500401</c:v>
                </c:pt>
                <c:pt idx="1287">
                  <c:v>31.192121064761501</c:v>
                </c:pt>
                <c:pt idx="1288">
                  <c:v>31.196904193623102</c:v>
                </c:pt>
                <c:pt idx="1289">
                  <c:v>31.201687225947499</c:v>
                </c:pt>
                <c:pt idx="1290">
                  <c:v>31.206470161596702</c:v>
                </c:pt>
                <c:pt idx="1291">
                  <c:v>31.211253000433199</c:v>
                </c:pt>
                <c:pt idx="1292">
                  <c:v>31.216035742319001</c:v>
                </c:pt>
                <c:pt idx="1293">
                  <c:v>31.220818387116601</c:v>
                </c:pt>
                <c:pt idx="1294">
                  <c:v>31.225600934688401</c:v>
                </c:pt>
                <c:pt idx="1295">
                  <c:v>31.230383384896601</c:v>
                </c:pt>
                <c:pt idx="1296">
                  <c:v>31.2351657376039</c:v>
                </c:pt>
                <c:pt idx="1297">
                  <c:v>31.2399479926727</c:v>
                </c:pt>
                <c:pt idx="1298">
                  <c:v>31.244730149965601</c:v>
                </c:pt>
                <c:pt idx="1299">
                  <c:v>31.249512209344999</c:v>
                </c:pt>
                <c:pt idx="1300">
                  <c:v>31.254294170673798</c:v>
                </c:pt>
                <c:pt idx="1301">
                  <c:v>31.259076033814502</c:v>
                </c:pt>
                <c:pt idx="1302">
                  <c:v>31.2638577986299</c:v>
                </c:pt>
                <c:pt idx="1303">
                  <c:v>31.268639464982702</c:v>
                </c:pt>
                <c:pt idx="1304">
                  <c:v>31.273421032735801</c:v>
                </c:pt>
                <c:pt idx="1305">
                  <c:v>31.278202501751998</c:v>
                </c:pt>
                <c:pt idx="1306">
                  <c:v>31.282983871894199</c:v>
                </c:pt>
                <c:pt idx="1307">
                  <c:v>31.287765143025499</c:v>
                </c:pt>
                <c:pt idx="1308">
                  <c:v>31.2925463150087</c:v>
                </c:pt>
                <c:pt idx="1309">
                  <c:v>31.2973273877069</c:v>
                </c:pt>
                <c:pt idx="1310">
                  <c:v>31.302108360983301</c:v>
                </c:pt>
                <c:pt idx="1311">
                  <c:v>31.3068892347009</c:v>
                </c:pt>
                <c:pt idx="1312">
                  <c:v>31.311670008722899</c:v>
                </c:pt>
                <c:pt idx="1313">
                  <c:v>31.316450682912599</c:v>
                </c:pt>
                <c:pt idx="1314">
                  <c:v>31.321231257133299</c:v>
                </c:pt>
                <c:pt idx="1315">
                  <c:v>31.326011731248201</c:v>
                </c:pt>
                <c:pt idx="1316">
                  <c:v>31.3307921051208</c:v>
                </c:pt>
                <c:pt idx="1317">
                  <c:v>31.335572378614401</c:v>
                </c:pt>
                <c:pt idx="1318">
                  <c:v>31.340352551592499</c:v>
                </c:pt>
                <c:pt idx="1319">
                  <c:v>31.345132623918701</c:v>
                </c:pt>
                <c:pt idx="1320">
                  <c:v>31.349912595456502</c:v>
                </c:pt>
                <c:pt idx="1321">
                  <c:v>31.354692466069501</c:v>
                </c:pt>
                <c:pt idx="1322">
                  <c:v>31.3594722356214</c:v>
                </c:pt>
                <c:pt idx="1323">
                  <c:v>31.364251903975902</c:v>
                </c:pt>
                <c:pt idx="1324">
                  <c:v>31.369031470996699</c:v>
                </c:pt>
                <c:pt idx="1325">
                  <c:v>31.373810936547599</c:v>
                </c:pt>
                <c:pt idx="1326">
                  <c:v>31.378590300492501</c:v>
                </c:pt>
                <c:pt idx="1327">
                  <c:v>31.3833695626953</c:v>
                </c:pt>
                <c:pt idx="1328">
                  <c:v>31.388148723019899</c:v>
                </c:pt>
                <c:pt idx="1329">
                  <c:v>31.3929277813304</c:v>
                </c:pt>
                <c:pt idx="1330">
                  <c:v>31.3977067374908</c:v>
                </c:pt>
                <c:pt idx="1331">
                  <c:v>31.402485591365199</c:v>
                </c:pt>
                <c:pt idx="1332">
                  <c:v>31.407264342817601</c:v>
                </c:pt>
                <c:pt idx="1333">
                  <c:v>31.412042991712401</c:v>
                </c:pt>
                <c:pt idx="1334">
                  <c:v>31.416821537913801</c:v>
                </c:pt>
                <c:pt idx="1335">
                  <c:v>31.4215999812861</c:v>
                </c:pt>
                <c:pt idx="1336">
                  <c:v>31.426378321693601</c:v>
                </c:pt>
                <c:pt idx="1337">
                  <c:v>31.431156559000701</c:v>
                </c:pt>
                <c:pt idx="1338">
                  <c:v>31.4359346930718</c:v>
                </c:pt>
                <c:pt idx="1339">
                  <c:v>31.4407127237716</c:v>
                </c:pt>
                <c:pt idx="1340">
                  <c:v>31.445490650964398</c:v>
                </c:pt>
                <c:pt idx="1341">
                  <c:v>31.450268474514999</c:v>
                </c:pt>
                <c:pt idx="1342">
                  <c:v>31.455046194287899</c:v>
                </c:pt>
                <c:pt idx="1343">
                  <c:v>31.459823810147899</c:v>
                </c:pt>
                <c:pt idx="1344">
                  <c:v>31.464601321959702</c:v>
                </c:pt>
                <c:pt idx="1345">
                  <c:v>31.469378729588101</c:v>
                </c:pt>
                <c:pt idx="1346">
                  <c:v>31.474156032898001</c:v>
                </c:pt>
                <c:pt idx="1347">
                  <c:v>31.478933231754301</c:v>
                </c:pt>
                <c:pt idx="1348">
                  <c:v>31.483710326021999</c:v>
                </c:pt>
                <c:pt idx="1349">
                  <c:v>31.488487315566001</c:v>
                </c:pt>
                <c:pt idx="1350">
                  <c:v>31.493264200251399</c:v>
                </c:pt>
                <c:pt idx="1351">
                  <c:v>31.498040979943401</c:v>
                </c:pt>
                <c:pt idx="1352">
                  <c:v>31.502817654506998</c:v>
                </c:pt>
                <c:pt idx="1353">
                  <c:v>31.507594223807601</c:v>
                </c:pt>
                <c:pt idx="1354">
                  <c:v>31.512370687710501</c:v>
                </c:pt>
                <c:pt idx="1355">
                  <c:v>31.517147046080801</c:v>
                </c:pt>
                <c:pt idx="1356">
                  <c:v>31.521923298783999</c:v>
                </c:pt>
                <c:pt idx="1357">
                  <c:v>31.526699445685601</c:v>
                </c:pt>
                <c:pt idx="1358">
                  <c:v>31.531475486651001</c:v>
                </c:pt>
                <c:pt idx="1359">
                  <c:v>31.536251421545799</c:v>
                </c:pt>
                <c:pt idx="1360">
                  <c:v>31.541027250235501</c:v>
                </c:pt>
                <c:pt idx="1361">
                  <c:v>31.5458029725858</c:v>
                </c:pt>
                <c:pt idx="1362">
                  <c:v>31.5505785884625</c:v>
                </c:pt>
                <c:pt idx="1363">
                  <c:v>31.555354097731101</c:v>
                </c:pt>
                <c:pt idx="1364">
                  <c:v>31.560129500257698</c:v>
                </c:pt>
                <c:pt idx="1365">
                  <c:v>31.5649047959079</c:v>
                </c:pt>
                <c:pt idx="1366">
                  <c:v>31.5696799845478</c:v>
                </c:pt>
                <c:pt idx="1367">
                  <c:v>31.574455066043299</c:v>
                </c:pt>
                <c:pt idx="1368">
                  <c:v>31.579230040260398</c:v>
                </c:pt>
                <c:pt idx="1369">
                  <c:v>31.5840049070652</c:v>
                </c:pt>
                <c:pt idx="1370">
                  <c:v>31.588779666323799</c:v>
                </c:pt>
                <c:pt idx="1371">
                  <c:v>31.593554317902498</c:v>
                </c:pt>
                <c:pt idx="1372">
                  <c:v>31.598328861667401</c:v>
                </c:pt>
                <c:pt idx="1373">
                  <c:v>31.6031032974849</c:v>
                </c:pt>
                <c:pt idx="1374">
                  <c:v>31.607877625221299</c:v>
                </c:pt>
                <c:pt idx="1375">
                  <c:v>31.612651844742999</c:v>
                </c:pt>
                <c:pt idx="1376">
                  <c:v>31.617425955916399</c:v>
                </c:pt>
                <c:pt idx="1377">
                  <c:v>31.622199958608199</c:v>
                </c:pt>
                <c:pt idx="1378">
                  <c:v>31.626973852684898</c:v>
                </c:pt>
                <c:pt idx="1379">
                  <c:v>31.631747638013</c:v>
                </c:pt>
                <c:pt idx="1380">
                  <c:v>31.636521314459401</c:v>
                </c:pt>
                <c:pt idx="1381">
                  <c:v>31.641294881890602</c:v>
                </c:pt>
                <c:pt idx="1382">
                  <c:v>31.646068340173599</c:v>
                </c:pt>
                <c:pt idx="1383">
                  <c:v>31.650841689175198</c:v>
                </c:pt>
                <c:pt idx="1384">
                  <c:v>31.655614928762301</c:v>
                </c:pt>
                <c:pt idx="1385">
                  <c:v>31.6603880588018</c:v>
                </c:pt>
                <c:pt idx="1386">
                  <c:v>31.6651610791608</c:v>
                </c:pt>
                <c:pt idx="1387">
                  <c:v>31.669933989706301</c:v>
                </c:pt>
                <c:pt idx="1388">
                  <c:v>31.6747067903055</c:v>
                </c:pt>
                <c:pt idx="1389">
                  <c:v>31.679479480825599</c:v>
                </c:pt>
                <c:pt idx="1390">
                  <c:v>31.6842520611339</c:v>
                </c:pt>
                <c:pt idx="1391">
                  <c:v>31.689024531097498</c:v>
                </c:pt>
                <c:pt idx="1392">
                  <c:v>31.693796890584</c:v>
                </c:pt>
                <c:pt idx="1393">
                  <c:v>31.698569139460702</c:v>
                </c:pt>
                <c:pt idx="1394">
                  <c:v>31.703341277595101</c:v>
                </c:pt>
                <c:pt idx="1395">
                  <c:v>31.708113304854699</c:v>
                </c:pt>
                <c:pt idx="1396">
                  <c:v>31.7128852211072</c:v>
                </c:pt>
                <c:pt idx="1397">
                  <c:v>31.717657026220099</c:v>
                </c:pt>
                <c:pt idx="1398">
                  <c:v>31.722428720061298</c:v>
                </c:pt>
                <c:pt idx="1399">
                  <c:v>31.7272003024984</c:v>
                </c:pt>
                <c:pt idx="1400">
                  <c:v>31.731971773399199</c:v>
                </c:pt>
                <c:pt idx="1401">
                  <c:v>31.736743132631801</c:v>
                </c:pt>
                <c:pt idx="1402">
                  <c:v>31.741514380063901</c:v>
                </c:pt>
                <c:pt idx="1403">
                  <c:v>31.746285515563699</c:v>
                </c:pt>
                <c:pt idx="1404">
                  <c:v>31.751056538999102</c:v>
                </c:pt>
                <c:pt idx="1405">
                  <c:v>31.7558274502383</c:v>
                </c:pt>
                <c:pt idx="1406">
                  <c:v>31.760598249149499</c:v>
                </c:pt>
                <c:pt idx="1407">
                  <c:v>31.765368935600801</c:v>
                </c:pt>
                <c:pt idx="1408">
                  <c:v>31.770139509460702</c:v>
                </c:pt>
                <c:pt idx="1409">
                  <c:v>31.774909970597299</c:v>
                </c:pt>
                <c:pt idx="1410">
                  <c:v>31.779680318879301</c:v>
                </c:pt>
                <c:pt idx="1411">
                  <c:v>31.784450554174899</c:v>
                </c:pt>
                <c:pt idx="1412">
                  <c:v>31.789220676352802</c:v>
                </c:pt>
                <c:pt idx="1413">
                  <c:v>31.793990685281599</c:v>
                </c:pt>
                <c:pt idx="1414">
                  <c:v>31.7987605808298</c:v>
                </c:pt>
                <c:pt idx="1415">
                  <c:v>31.803530362866201</c:v>
                </c:pt>
                <c:pt idx="1416">
                  <c:v>31.808300031259598</c:v>
                </c:pt>
                <c:pt idx="1417">
                  <c:v>31.8130695858788</c:v>
                </c:pt>
                <c:pt idx="1418">
                  <c:v>31.817839026592601</c:v>
                </c:pt>
                <c:pt idx="1419">
                  <c:v>31.822608353270098</c:v>
                </c:pt>
                <c:pt idx="1420">
                  <c:v>31.8273775657802</c:v>
                </c:pt>
                <c:pt idx="1421">
                  <c:v>31.832146663992098</c:v>
                </c:pt>
                <c:pt idx="1422">
                  <c:v>31.836915647774699</c:v>
                </c:pt>
                <c:pt idx="1423">
                  <c:v>31.8416845169974</c:v>
                </c:pt>
                <c:pt idx="1424">
                  <c:v>31.846453271529398</c:v>
                </c:pt>
                <c:pt idx="1425">
                  <c:v>31.8512219112399</c:v>
                </c:pt>
                <c:pt idx="1426">
                  <c:v>31.8559904359984</c:v>
                </c:pt>
                <c:pt idx="1427">
                  <c:v>31.860758845674301</c:v>
                </c:pt>
                <c:pt idx="1428">
                  <c:v>31.865527140137001</c:v>
                </c:pt>
                <c:pt idx="1429">
                  <c:v>31.870295319256201</c:v>
                </c:pt>
                <c:pt idx="1430">
                  <c:v>31.875063382901399</c:v>
                </c:pt>
                <c:pt idx="1431">
                  <c:v>31.879831330942299</c:v>
                </c:pt>
                <c:pt idx="1432">
                  <c:v>31.884599163248701</c:v>
                </c:pt>
                <c:pt idx="1433">
                  <c:v>31.8893668796904</c:v>
                </c:pt>
                <c:pt idx="1434">
                  <c:v>31.894134480137101</c:v>
                </c:pt>
                <c:pt idx="1435">
                  <c:v>31.898901964458901</c:v>
                </c:pt>
                <c:pt idx="1436">
                  <c:v>31.903669332525698</c:v>
                </c:pt>
                <c:pt idx="1437">
                  <c:v>31.9084365842076</c:v>
                </c:pt>
                <c:pt idx="1438">
                  <c:v>31.9132037193746</c:v>
                </c:pt>
                <c:pt idx="1439">
                  <c:v>31.917970737897001</c:v>
                </c:pt>
                <c:pt idx="1440">
                  <c:v>31.9227376396449</c:v>
                </c:pt>
                <c:pt idx="1441">
                  <c:v>31.927504424488699</c:v>
                </c:pt>
                <c:pt idx="1442">
                  <c:v>31.932271092298699</c:v>
                </c:pt>
                <c:pt idx="1443">
                  <c:v>31.937037642945299</c:v>
                </c:pt>
                <c:pt idx="1444">
                  <c:v>31.9418040762991</c:v>
                </c:pt>
                <c:pt idx="1445">
                  <c:v>31.946570392230502</c:v>
                </c:pt>
                <c:pt idx="1446">
                  <c:v>31.951336590610101</c:v>
                </c:pt>
                <c:pt idx="1447">
                  <c:v>31.956102671308599</c:v>
                </c:pt>
                <c:pt idx="1448">
                  <c:v>31.9608686341968</c:v>
                </c:pt>
                <c:pt idx="1449">
                  <c:v>31.9656344791454</c:v>
                </c:pt>
                <c:pt idx="1450">
                  <c:v>31.970400206025399</c:v>
                </c:pt>
                <c:pt idx="1451">
                  <c:v>31.975165814707498</c:v>
                </c:pt>
                <c:pt idx="1452">
                  <c:v>31.979931305062799</c:v>
                </c:pt>
                <c:pt idx="1453">
                  <c:v>31.984696676962301</c:v>
                </c:pt>
                <c:pt idx="1454">
                  <c:v>31.989461930277201</c:v>
                </c:pt>
                <c:pt idx="1455">
                  <c:v>31.994227064878601</c:v>
                </c:pt>
                <c:pt idx="1456">
                  <c:v>31.998992080637802</c:v>
                </c:pt>
                <c:pt idx="1457">
                  <c:v>32.003756977425901</c:v>
                </c:pt>
                <c:pt idx="1458">
                  <c:v>32.008521755114501</c:v>
                </c:pt>
                <c:pt idx="1459">
                  <c:v>32.013286413574903</c:v>
                </c:pt>
                <c:pt idx="1460">
                  <c:v>32.0180509526786</c:v>
                </c:pt>
                <c:pt idx="1461">
                  <c:v>32.022815372297202</c:v>
                </c:pt>
                <c:pt idx="1462">
                  <c:v>32.027579672302203</c:v>
                </c:pt>
                <c:pt idx="1463">
                  <c:v>32.032343852565397</c:v>
                </c:pt>
                <c:pt idx="1464">
                  <c:v>32.037107912958497</c:v>
                </c:pt>
                <c:pt idx="1465">
                  <c:v>32.0418718533533</c:v>
                </c:pt>
                <c:pt idx="1466">
                  <c:v>32.046635673621701</c:v>
                </c:pt>
                <c:pt idx="1467">
                  <c:v>32.051399373635597</c:v>
                </c:pt>
                <c:pt idx="1468">
                  <c:v>32.056162953266998</c:v>
                </c:pt>
                <c:pt idx="1469">
                  <c:v>32.060926412388</c:v>
                </c:pt>
                <c:pt idx="1470">
                  <c:v>32.065689750870703</c:v>
                </c:pt>
                <c:pt idx="1471">
                  <c:v>32.070452968587297</c:v>
                </c:pt>
                <c:pt idx="1472">
                  <c:v>32.075216065409997</c:v>
                </c:pt>
                <c:pt idx="1473">
                  <c:v>32.079979041211203</c:v>
                </c:pt>
                <c:pt idx="1474">
                  <c:v>32.084741895863303</c:v>
                </c:pt>
                <c:pt idx="1475">
                  <c:v>32.089504629238697</c:v>
                </c:pt>
                <c:pt idx="1476">
                  <c:v>32.094267241209899</c:v>
                </c:pt>
                <c:pt idx="1477">
                  <c:v>32.099029731649502</c:v>
                </c:pt>
                <c:pt idx="1478">
                  <c:v>32.103792100430198</c:v>
                </c:pt>
                <c:pt idx="1479">
                  <c:v>32.1085543474247</c:v>
                </c:pt>
                <c:pt idx="1480">
                  <c:v>32.113316472505701</c:v>
                </c:pt>
                <c:pt idx="1481">
                  <c:v>32.118078475546099</c:v>
                </c:pt>
                <c:pt idx="1482">
                  <c:v>32.122840356418799</c:v>
                </c:pt>
                <c:pt idx="1483">
                  <c:v>32.127602114996797</c:v>
                </c:pt>
                <c:pt idx="1484">
                  <c:v>32.1323637511531</c:v>
                </c:pt>
                <c:pt idx="1485">
                  <c:v>32.137125264760797</c:v>
                </c:pt>
                <c:pt idx="1486">
                  <c:v>32.141886655693099</c:v>
                </c:pt>
                <c:pt idx="1487">
                  <c:v>32.146647923823302</c:v>
                </c:pt>
                <c:pt idx="1488">
                  <c:v>32.151409069024503</c:v>
                </c:pt>
                <c:pt idx="1489">
                  <c:v>32.156170091170303</c:v>
                </c:pt>
                <c:pt idx="1490">
                  <c:v>32.160930990133899</c:v>
                </c:pt>
                <c:pt idx="1491">
                  <c:v>32.165691765788999</c:v>
                </c:pt>
                <c:pt idx="1492">
                  <c:v>32.170452418009098</c:v>
                </c:pt>
                <c:pt idx="1493">
                  <c:v>32.175212946667799</c:v>
                </c:pt>
                <c:pt idx="1494">
                  <c:v>32.1799733516388</c:v>
                </c:pt>
                <c:pt idx="1495">
                  <c:v>32.184733632795897</c:v>
                </c:pt>
                <c:pt idx="1496">
                  <c:v>32.189493790012897</c:v>
                </c:pt>
                <c:pt idx="1497">
                  <c:v>32.194253823163798</c:v>
                </c:pt>
                <c:pt idx="1498">
                  <c:v>32.199013732122403</c:v>
                </c:pt>
                <c:pt idx="1499">
                  <c:v>32.203773516762801</c:v>
                </c:pt>
                <c:pt idx="1500">
                  <c:v>32.208533176959001</c:v>
                </c:pt>
                <c:pt idx="1501">
                  <c:v>32.2132927125854</c:v>
                </c:pt>
                <c:pt idx="1502">
                  <c:v>32.218052123516003</c:v>
                </c:pt>
                <c:pt idx="1503">
                  <c:v>32.222811409625301</c:v>
                </c:pt>
                <c:pt idx="1504">
                  <c:v>32.227570570787499</c:v>
                </c:pt>
                <c:pt idx="1505">
                  <c:v>32.232329606877002</c:v>
                </c:pt>
                <c:pt idx="1506">
                  <c:v>32.237088517768498</c:v>
                </c:pt>
                <c:pt idx="1507">
                  <c:v>32.2418473033363</c:v>
                </c:pt>
                <c:pt idx="1508">
                  <c:v>32.246605963455302</c:v>
                </c:pt>
                <c:pt idx="1509">
                  <c:v>32.251364498000001</c:v>
                </c:pt>
                <c:pt idx="1510">
                  <c:v>32.256122906845299</c:v>
                </c:pt>
                <c:pt idx="1511">
                  <c:v>32.260881189865898</c:v>
                </c:pt>
                <c:pt idx="1512">
                  <c:v>32.265639346936801</c:v>
                </c:pt>
                <c:pt idx="1513">
                  <c:v>32.270397377932902</c:v>
                </c:pt>
                <c:pt idx="1514">
                  <c:v>32.275155282729301</c:v>
                </c:pt>
                <c:pt idx="1515">
                  <c:v>32.2799130612011</c:v>
                </c:pt>
                <c:pt idx="1516">
                  <c:v>32.284670713223399</c:v>
                </c:pt>
                <c:pt idx="1517">
                  <c:v>32.289428238671498</c:v>
                </c:pt>
                <c:pt idx="1518">
                  <c:v>32.294185637420703</c:v>
                </c:pt>
                <c:pt idx="1519">
                  <c:v>32.298942909346401</c:v>
                </c:pt>
                <c:pt idx="1520">
                  <c:v>32.303700054323997</c:v>
                </c:pt>
                <c:pt idx="1521">
                  <c:v>32.308457072228997</c:v>
                </c:pt>
                <c:pt idx="1522">
                  <c:v>32.313213962936899</c:v>
                </c:pt>
                <c:pt idx="1523">
                  <c:v>32.317970726323502</c:v>
                </c:pt>
                <c:pt idx="1524">
                  <c:v>32.322727362264501</c:v>
                </c:pt>
                <c:pt idx="1525">
                  <c:v>32.327483870635596</c:v>
                </c:pt>
                <c:pt idx="1526">
                  <c:v>32.332240251312598</c:v>
                </c:pt>
                <c:pt idx="1527">
                  <c:v>32.336996504171601</c:v>
                </c:pt>
                <c:pt idx="1528">
                  <c:v>32.341752629088496</c:v>
                </c:pt>
                <c:pt idx="1529">
                  <c:v>32.3465086259393</c:v>
                </c:pt>
                <c:pt idx="1530">
                  <c:v>32.351264494600102</c:v>
                </c:pt>
                <c:pt idx="1531">
                  <c:v>32.356020234947202</c:v>
                </c:pt>
                <c:pt idx="1532">
                  <c:v>32.360775846856797</c:v>
                </c:pt>
                <c:pt idx="1533">
                  <c:v>32.3655313302053</c:v>
                </c:pt>
                <c:pt idx="1534">
                  <c:v>32.370286684869001</c:v>
                </c:pt>
                <c:pt idx="1535">
                  <c:v>32.375041910724399</c:v>
                </c:pt>
                <c:pt idx="1536">
                  <c:v>32.379797007648001</c:v>
                </c:pt>
                <c:pt idx="1537">
                  <c:v>32.384551975516501</c:v>
                </c:pt>
                <c:pt idx="1538">
                  <c:v>32.389306814206499</c:v>
                </c:pt>
                <c:pt idx="1539">
                  <c:v>32.3940615235948</c:v>
                </c:pt>
                <c:pt idx="1540">
                  <c:v>32.398816103558097</c:v>
                </c:pt>
                <c:pt idx="1541">
                  <c:v>32.403570553973402</c:v>
                </c:pt>
                <c:pt idx="1542">
                  <c:v>32.4083248747176</c:v>
                </c:pt>
                <c:pt idx="1543">
                  <c:v>32.413079065667603</c:v>
                </c:pt>
                <c:pt idx="1544">
                  <c:v>32.4178331267007</c:v>
                </c:pt>
                <c:pt idx="1545">
                  <c:v>32.422587057693903</c:v>
                </c:pt>
                <c:pt idx="1546">
                  <c:v>32.427340858524602</c:v>
                </c:pt>
                <c:pt idx="1547">
                  <c:v>32.432094529069801</c:v>
                </c:pt>
                <c:pt idx="1548">
                  <c:v>32.436848069207102</c:v>
                </c:pt>
                <c:pt idx="1549">
                  <c:v>32.441601478813901</c:v>
                </c:pt>
                <c:pt idx="1550">
                  <c:v>32.446354757767701</c:v>
                </c:pt>
                <c:pt idx="1551">
                  <c:v>32.451107905946003</c:v>
                </c:pt>
                <c:pt idx="1552">
                  <c:v>32.455860923226503</c:v>
                </c:pt>
                <c:pt idx="1553">
                  <c:v>32.460613809486802</c:v>
                </c:pt>
                <c:pt idx="1554">
                  <c:v>32.465366564604899</c:v>
                </c:pt>
                <c:pt idx="1555">
                  <c:v>32.470119188458497</c:v>
                </c:pt>
                <c:pt idx="1556">
                  <c:v>32.474871680925503</c:v>
                </c:pt>
                <c:pt idx="1557">
                  <c:v>32.479624041884001</c:v>
                </c:pt>
                <c:pt idx="1558">
                  <c:v>32.4843762712119</c:v>
                </c:pt>
                <c:pt idx="1559">
                  <c:v>32.489128368787497</c:v>
                </c:pt>
                <c:pt idx="1560">
                  <c:v>32.4938803344889</c:v>
                </c:pt>
                <c:pt idx="1561">
                  <c:v>32.498632168194497</c:v>
                </c:pt>
                <c:pt idx="1562">
                  <c:v>32.503383869782397</c:v>
                </c:pt>
                <c:pt idx="1563">
                  <c:v>32.508135439131202</c:v>
                </c:pt>
                <c:pt idx="1564">
                  <c:v>32.512886876119303</c:v>
                </c:pt>
                <c:pt idx="1565">
                  <c:v>32.517638180625298</c:v>
                </c:pt>
                <c:pt idx="1566">
                  <c:v>32.522389352527803</c:v>
                </c:pt>
                <c:pt idx="1567">
                  <c:v>32.527140391705501</c:v>
                </c:pt>
                <c:pt idx="1568">
                  <c:v>32.531891298037102</c:v>
                </c:pt>
                <c:pt idx="1569">
                  <c:v>32.536642071401502</c:v>
                </c:pt>
                <c:pt idx="1570">
                  <c:v>32.541392711677602</c:v>
                </c:pt>
                <c:pt idx="1571">
                  <c:v>32.546143218744298</c:v>
                </c:pt>
                <c:pt idx="1572">
                  <c:v>32.550893592480797</c:v>
                </c:pt>
                <c:pt idx="1573">
                  <c:v>32.555643832766002</c:v>
                </c:pt>
                <c:pt idx="1574">
                  <c:v>32.560393939479198</c:v>
                </c:pt>
                <c:pt idx="1575">
                  <c:v>32.5651439124997</c:v>
                </c:pt>
                <c:pt idx="1576">
                  <c:v>32.5698937517068</c:v>
                </c:pt>
                <c:pt idx="1577">
                  <c:v>32.5746434569798</c:v>
                </c:pt>
                <c:pt idx="1578">
                  <c:v>32.579393028198197</c:v>
                </c:pt>
                <c:pt idx="1579">
                  <c:v>32.584142465241698</c:v>
                </c:pt>
                <c:pt idx="1580">
                  <c:v>32.588891767989701</c:v>
                </c:pt>
                <c:pt idx="1581">
                  <c:v>32.593640936321897</c:v>
                </c:pt>
                <c:pt idx="1582">
                  <c:v>32.598389970118198</c:v>
                </c:pt>
                <c:pt idx="1583">
                  <c:v>32.603138869258203</c:v>
                </c:pt>
                <c:pt idx="1584">
                  <c:v>32.607887633622099</c:v>
                </c:pt>
                <c:pt idx="1585">
                  <c:v>32.612636263089499</c:v>
                </c:pt>
                <c:pt idx="1586">
                  <c:v>32.617384757540698</c:v>
                </c:pt>
                <c:pt idx="1587">
                  <c:v>32.6221331168557</c:v>
                </c:pt>
                <c:pt idx="1588">
                  <c:v>32.6268813409148</c:v>
                </c:pt>
                <c:pt idx="1589">
                  <c:v>32.631629429598</c:v>
                </c:pt>
                <c:pt idx="1590">
                  <c:v>32.636377382785803</c:v>
                </c:pt>
                <c:pt idx="1591">
                  <c:v>32.641125200358601</c:v>
                </c:pt>
                <c:pt idx="1592">
                  <c:v>32.645872882196699</c:v>
                </c:pt>
                <c:pt idx="1593">
                  <c:v>32.650620428180801</c:v>
                </c:pt>
                <c:pt idx="1594">
                  <c:v>32.655367838191502</c:v>
                </c:pt>
                <c:pt idx="1595">
                  <c:v>32.660115112109402</c:v>
                </c:pt>
                <c:pt idx="1596">
                  <c:v>32.664862249815201</c:v>
                </c:pt>
                <c:pt idx="1597">
                  <c:v>32.669609251189797</c:v>
                </c:pt>
                <c:pt idx="1598">
                  <c:v>32.674356116114097</c:v>
                </c:pt>
                <c:pt idx="1599">
                  <c:v>32.679102844469</c:v>
                </c:pt>
                <c:pt idx="1600">
                  <c:v>32.683849436135603</c:v>
                </c:pt>
                <c:pt idx="1601">
                  <c:v>32.688595890995003</c:v>
                </c:pt>
                <c:pt idx="1602">
                  <c:v>32.6933422089283</c:v>
                </c:pt>
                <c:pt idx="1603">
                  <c:v>32.698088389816697</c:v>
                </c:pt>
                <c:pt idx="1604">
                  <c:v>32.702834433541703</c:v>
                </c:pt>
                <c:pt idx="1605">
                  <c:v>32.707580339984602</c:v>
                </c:pt>
                <c:pt idx="1606">
                  <c:v>32.712326109026897</c:v>
                </c:pt>
                <c:pt idx="1607">
                  <c:v>32.717071740549997</c:v>
                </c:pt>
                <c:pt idx="1608">
                  <c:v>32.721817234435697</c:v>
                </c:pt>
                <c:pt idx="1609">
                  <c:v>32.7265625905655</c:v>
                </c:pt>
                <c:pt idx="1610">
                  <c:v>32.731307808821299</c:v>
                </c:pt>
                <c:pt idx="1611">
                  <c:v>32.736052889084803</c:v>
                </c:pt>
                <c:pt idx="1612">
                  <c:v>32.740797831237998</c:v>
                </c:pt>
                <c:pt idx="1613">
                  <c:v>32.745542635162799</c:v>
                </c:pt>
                <c:pt idx="1614">
                  <c:v>32.750287300741199</c:v>
                </c:pt>
                <c:pt idx="1615">
                  <c:v>32.755031827855397</c:v>
                </c:pt>
                <c:pt idx="1616">
                  <c:v>32.7597762163875</c:v>
                </c:pt>
                <c:pt idx="1617">
                  <c:v>32.7645204662198</c:v>
                </c:pt>
                <c:pt idx="1618">
                  <c:v>32.769264577234601</c:v>
                </c:pt>
                <c:pt idx="1619">
                  <c:v>32.774008549314402</c:v>
                </c:pt>
                <c:pt idx="1620">
                  <c:v>32.778752382341501</c:v>
                </c:pt>
                <c:pt idx="1621">
                  <c:v>32.783496076198603</c:v>
                </c:pt>
                <c:pt idx="1622">
                  <c:v>32.788239630768203</c:v>
                </c:pt>
                <c:pt idx="1623">
                  <c:v>32.792983045933099</c:v>
                </c:pt>
                <c:pt idx="1624">
                  <c:v>32.797726321575901</c:v>
                </c:pt>
                <c:pt idx="1625">
                  <c:v>32.802469457579598</c:v>
                </c:pt>
                <c:pt idx="1626">
                  <c:v>32.807212453826999</c:v>
                </c:pt>
                <c:pt idx="1627">
                  <c:v>32.8119553102011</c:v>
                </c:pt>
                <c:pt idx="1628">
                  <c:v>32.816698026585001</c:v>
                </c:pt>
                <c:pt idx="1629">
                  <c:v>32.821440602861699</c:v>
                </c:pt>
                <c:pt idx="1630">
                  <c:v>32.8261830389146</c:v>
                </c:pt>
                <c:pt idx="1631">
                  <c:v>32.830925334626698</c:v>
                </c:pt>
                <c:pt idx="1632">
                  <c:v>32.835667489881601</c:v>
                </c:pt>
                <c:pt idx="1633">
                  <c:v>32.840409504562501</c:v>
                </c:pt>
                <c:pt idx="1634">
                  <c:v>32.845151378552998</c:v>
                </c:pt>
                <c:pt idx="1635">
                  <c:v>32.849893111736698</c:v>
                </c:pt>
                <c:pt idx="1636">
                  <c:v>32.8546347039971</c:v>
                </c:pt>
                <c:pt idx="1637">
                  <c:v>32.859376155217902</c:v>
                </c:pt>
                <c:pt idx="1638">
                  <c:v>32.864117465283002</c:v>
                </c:pt>
                <c:pt idx="1639">
                  <c:v>32.868858634076297</c:v>
                </c:pt>
                <c:pt idx="1640">
                  <c:v>32.873599661481499</c:v>
                </c:pt>
                <c:pt idx="1641">
                  <c:v>32.878340547382699</c:v>
                </c:pt>
                <c:pt idx="1642">
                  <c:v>32.883081291663999</c:v>
                </c:pt>
                <c:pt idx="1643">
                  <c:v>32.887821894209502</c:v>
                </c:pt>
                <c:pt idx="1644">
                  <c:v>32.892562354903397</c:v>
                </c:pt>
                <c:pt idx="1645">
                  <c:v>32.897302673630001</c:v>
                </c:pt>
                <c:pt idx="1646">
                  <c:v>32.902042850273702</c:v>
                </c:pt>
                <c:pt idx="1647">
                  <c:v>32.906782884718901</c:v>
                </c:pt>
                <c:pt idx="1648">
                  <c:v>32.911522776850099</c:v>
                </c:pt>
                <c:pt idx="1649">
                  <c:v>32.916262526551897</c:v>
                </c:pt>
                <c:pt idx="1650">
                  <c:v>32.921002133708903</c:v>
                </c:pt>
                <c:pt idx="1651">
                  <c:v>32.925741598205903</c:v>
                </c:pt>
                <c:pt idx="1652">
                  <c:v>32.930480919927597</c:v>
                </c:pt>
                <c:pt idx="1653">
                  <c:v>32.935220098758897</c:v>
                </c:pt>
                <c:pt idx="1654">
                  <c:v>32.939959134584797</c:v>
                </c:pt>
                <c:pt idx="1655">
                  <c:v>32.944698027290201</c:v>
                </c:pt>
                <c:pt idx="1656">
                  <c:v>32.9494367767604</c:v>
                </c:pt>
                <c:pt idx="1657">
                  <c:v>32.954175382880301</c:v>
                </c:pt>
                <c:pt idx="1658">
                  <c:v>32.958913845535299</c:v>
                </c:pt>
                <c:pt idx="1659">
                  <c:v>32.9636521646107</c:v>
                </c:pt>
                <c:pt idx="1660">
                  <c:v>32.968390339991899</c:v>
                </c:pt>
                <c:pt idx="1661">
                  <c:v>32.973128371564201</c:v>
                </c:pt>
                <c:pt idx="1662">
                  <c:v>32.9778662592133</c:v>
                </c:pt>
                <c:pt idx="1663">
                  <c:v>32.982604002824701</c:v>
                </c:pt>
                <c:pt idx="1664">
                  <c:v>32.987341602284097</c:v>
                </c:pt>
                <c:pt idx="1665">
                  <c:v>32.992079057477298</c:v>
                </c:pt>
                <c:pt idx="1666">
                  <c:v>32.996816368289998</c:v>
                </c:pt>
                <c:pt idx="1667">
                  <c:v>33.001553534608298</c:v>
                </c:pt>
                <c:pt idx="1668">
                  <c:v>33.0062905563179</c:v>
                </c:pt>
                <c:pt idx="1669">
                  <c:v>33.011027433305102</c:v>
                </c:pt>
                <c:pt idx="1670">
                  <c:v>33.015764165455799</c:v>
                </c:pt>
                <c:pt idx="1671">
                  <c:v>33.020500752656403</c:v>
                </c:pt>
                <c:pt idx="1672">
                  <c:v>33.025237194793</c:v>
                </c:pt>
                <c:pt idx="1673">
                  <c:v>33.029973491752003</c:v>
                </c:pt>
                <c:pt idx="1674">
                  <c:v>33.034709643419703</c:v>
                </c:pt>
                <c:pt idx="1675">
                  <c:v>33.039445649682797</c:v>
                </c:pt>
                <c:pt idx="1676">
                  <c:v>33.044181510427698</c:v>
                </c:pt>
                <c:pt idx="1677">
                  <c:v>33.048917225540997</c:v>
                </c:pt>
                <c:pt idx="1678">
                  <c:v>33.053652794909503</c:v>
                </c:pt>
                <c:pt idx="1679">
                  <c:v>33.058388218419999</c:v>
                </c:pt>
                <c:pt idx="1680">
                  <c:v>33.063123495959303</c:v>
                </c:pt>
                <c:pt idx="1681">
                  <c:v>33.067858627414203</c:v>
                </c:pt>
                <c:pt idx="1682">
                  <c:v>33.072593612671902</c:v>
                </c:pt>
                <c:pt idx="1683">
                  <c:v>33.077328451619401</c:v>
                </c:pt>
                <c:pt idx="1684">
                  <c:v>33.082063144143802</c:v>
                </c:pt>
                <c:pt idx="1685">
                  <c:v>33.0867976901324</c:v>
                </c:pt>
                <c:pt idx="1686">
                  <c:v>33.091532089472402</c:v>
                </c:pt>
                <c:pt idx="1687">
                  <c:v>33.096266342051202</c:v>
                </c:pt>
                <c:pt idx="1688">
                  <c:v>33.101000447756199</c:v>
                </c:pt>
                <c:pt idx="1689">
                  <c:v>33.105734406475101</c:v>
                </c:pt>
                <c:pt idx="1690">
                  <c:v>33.110468218095299</c:v>
                </c:pt>
                <c:pt idx="1691">
                  <c:v>33.115201882504401</c:v>
                </c:pt>
                <c:pt idx="1692">
                  <c:v>33.119935399590403</c:v>
                </c:pt>
                <c:pt idx="1693">
                  <c:v>33.124668769240898</c:v>
                </c:pt>
                <c:pt idx="1694">
                  <c:v>33.129401991343798</c:v>
                </c:pt>
                <c:pt idx="1695">
                  <c:v>33.134135065787198</c:v>
                </c:pt>
                <c:pt idx="1696">
                  <c:v>33.138867992458898</c:v>
                </c:pt>
                <c:pt idx="1697">
                  <c:v>33.1436007712472</c:v>
                </c:pt>
                <c:pt idx="1698">
                  <c:v>33.148333402040201</c:v>
                </c:pt>
                <c:pt idx="1699">
                  <c:v>33.153065884726203</c:v>
                </c:pt>
                <c:pt idx="1700">
                  <c:v>33.157798219193502</c:v>
                </c:pt>
                <c:pt idx="1701">
                  <c:v>33.162530405330401</c:v>
                </c:pt>
                <c:pt idx="1702">
                  <c:v>33.1672624430255</c:v>
                </c:pt>
                <c:pt idx="1703">
                  <c:v>33.171994332167301</c:v>
                </c:pt>
                <c:pt idx="1704">
                  <c:v>33.176726072644499</c:v>
                </c:pt>
                <c:pt idx="1705">
                  <c:v>33.1814576643457</c:v>
                </c:pt>
                <c:pt idx="1706">
                  <c:v>33.186189107159599</c:v>
                </c:pt>
                <c:pt idx="1707">
                  <c:v>33.190920400975301</c:v>
                </c:pt>
                <c:pt idx="1708">
                  <c:v>33.1956515456815</c:v>
                </c:pt>
                <c:pt idx="1709">
                  <c:v>33.200382541167201</c:v>
                </c:pt>
                <c:pt idx="1710">
                  <c:v>33.205113387321603</c:v>
                </c:pt>
                <c:pt idx="1711">
                  <c:v>33.209844084033698</c:v>
                </c:pt>
                <c:pt idx="1712">
                  <c:v>33.214574631192797</c:v>
                </c:pt>
                <c:pt idx="1713">
                  <c:v>33.219305028688098</c:v>
                </c:pt>
                <c:pt idx="1714">
                  <c:v>33.224035276409097</c:v>
                </c:pt>
                <c:pt idx="1715">
                  <c:v>33.2287653742451</c:v>
                </c:pt>
                <c:pt idx="1716">
                  <c:v>33.233495322085702</c:v>
                </c:pt>
                <c:pt idx="1717">
                  <c:v>33.238225119820498</c:v>
                </c:pt>
                <c:pt idx="1718">
                  <c:v>33.2429547673391</c:v>
                </c:pt>
                <c:pt idx="1719">
                  <c:v>33.247684264531202</c:v>
                </c:pt>
                <c:pt idx="1720">
                  <c:v>33.252413611286698</c:v>
                </c:pt>
                <c:pt idx="1721">
                  <c:v>33.257142807495399</c:v>
                </c:pt>
                <c:pt idx="1722">
                  <c:v>33.261871853047303</c:v>
                </c:pt>
                <c:pt idx="1723">
                  <c:v>33.266600747832399</c:v>
                </c:pt>
                <c:pt idx="1724">
                  <c:v>33.2713294917409</c:v>
                </c:pt>
                <c:pt idx="1725">
                  <c:v>33.2760580846628</c:v>
                </c:pt>
                <c:pt idx="1726">
                  <c:v>33.280786526488498</c:v>
                </c:pt>
                <c:pt idx="1727">
                  <c:v>33.2855148171083</c:v>
                </c:pt>
                <c:pt idx="1728">
                  <c:v>33.290242956412598</c:v>
                </c:pt>
                <c:pt idx="1729">
                  <c:v>33.294970944291798</c:v>
                </c:pt>
                <c:pt idx="1730">
                  <c:v>33.299698780636497</c:v>
                </c:pt>
                <c:pt idx="1731">
                  <c:v>33.304426465337301</c:v>
                </c:pt>
                <c:pt idx="1732">
                  <c:v>33.309153998284998</c:v>
                </c:pt>
                <c:pt idx="1733">
                  <c:v>33.313881379370301</c:v>
                </c:pt>
                <c:pt idx="1734">
                  <c:v>33.318608608483999</c:v>
                </c:pt>
                <c:pt idx="1735">
                  <c:v>33.323335685517101</c:v>
                </c:pt>
                <c:pt idx="1736">
                  <c:v>33.328062610360497</c:v>
                </c:pt>
                <c:pt idx="1737">
                  <c:v>33.332789382905297</c:v>
                </c:pt>
                <c:pt idx="1738">
                  <c:v>33.337516003042801</c:v>
                </c:pt>
                <c:pt idx="1739">
                  <c:v>33.342242470663997</c:v>
                </c:pt>
                <c:pt idx="1740">
                  <c:v>33.346968785660302</c:v>
                </c:pt>
                <c:pt idx="1741">
                  <c:v>33.351694947923001</c:v>
                </c:pt>
                <c:pt idx="1742">
                  <c:v>33.356420957343602</c:v>
                </c:pt>
                <c:pt idx="1743">
                  <c:v>33.361146813813598</c:v>
                </c:pt>
                <c:pt idx="1744">
                  <c:v>33.365872517224602</c:v>
                </c:pt>
                <c:pt idx="1745">
                  <c:v>33.370598067468201</c:v>
                </c:pt>
                <c:pt idx="1746">
                  <c:v>33.3753234644362</c:v>
                </c:pt>
                <c:pt idx="1747">
                  <c:v>33.380048708020503</c:v>
                </c:pt>
                <c:pt idx="1748">
                  <c:v>33.384773798112803</c:v>
                </c:pt>
                <c:pt idx="1749">
                  <c:v>33.389498734605098</c:v>
                </c:pt>
                <c:pt idx="1750">
                  <c:v>33.394223517389598</c:v>
                </c:pt>
                <c:pt idx="1751">
                  <c:v>33.398948146358201</c:v>
                </c:pt>
                <c:pt idx="1752">
                  <c:v>33.403672621403203</c:v>
                </c:pt>
                <c:pt idx="1753">
                  <c:v>33.4083969424168</c:v>
                </c:pt>
                <c:pt idx="1754">
                  <c:v>33.413121109291403</c:v>
                </c:pt>
                <c:pt idx="1755">
                  <c:v>33.417845121919299</c:v>
                </c:pt>
                <c:pt idx="1756">
                  <c:v>33.422568980193098</c:v>
                </c:pt>
                <c:pt idx="1757">
                  <c:v>33.427292684005302</c:v>
                </c:pt>
                <c:pt idx="1758">
                  <c:v>33.432016233248603</c:v>
                </c:pt>
                <c:pt idx="1759">
                  <c:v>33.436739627815498</c:v>
                </c:pt>
                <c:pt idx="1760">
                  <c:v>33.441462867599</c:v>
                </c:pt>
                <c:pt idx="1761">
                  <c:v>33.446185952491902</c:v>
                </c:pt>
                <c:pt idx="1762">
                  <c:v>33.450908882386997</c:v>
                </c:pt>
                <c:pt idx="1763">
                  <c:v>33.455631657177499</c:v>
                </c:pt>
                <c:pt idx="1764">
                  <c:v>33.460354276756298</c:v>
                </c:pt>
                <c:pt idx="1765">
                  <c:v>33.465076741016603</c:v>
                </c:pt>
                <c:pt idx="1766">
                  <c:v>33.469799049851702</c:v>
                </c:pt>
                <c:pt idx="1767">
                  <c:v>33.4745212031549</c:v>
                </c:pt>
                <c:pt idx="1768">
                  <c:v>33.479243200819397</c:v>
                </c:pt>
                <c:pt idx="1769">
                  <c:v>33.483965042738902</c:v>
                </c:pt>
                <c:pt idx="1770">
                  <c:v>33.488686728806698</c:v>
                </c:pt>
                <c:pt idx="1771">
                  <c:v>33.493408258916503</c:v>
                </c:pt>
                <c:pt idx="1772">
                  <c:v>33.498129632961998</c:v>
                </c:pt>
                <c:pt idx="1773">
                  <c:v>33.502850850836801</c:v>
                </c:pt>
                <c:pt idx="1774">
                  <c:v>33.507571912434898</c:v>
                </c:pt>
                <c:pt idx="1775">
                  <c:v>33.512292817650099</c:v>
                </c:pt>
                <c:pt idx="1776">
                  <c:v>33.517013566376399</c:v>
                </c:pt>
                <c:pt idx="1777">
                  <c:v>33.521734158507897</c:v>
                </c:pt>
                <c:pt idx="1778">
                  <c:v>33.526454593938503</c:v>
                </c:pt>
                <c:pt idx="1779">
                  <c:v>33.531174872562701</c:v>
                </c:pt>
                <c:pt idx="1780">
                  <c:v>33.5358949942745</c:v>
                </c:pt>
                <c:pt idx="1781">
                  <c:v>33.540614958968298</c:v>
                </c:pt>
                <c:pt idx="1782">
                  <c:v>33.545334766538701</c:v>
                </c:pt>
                <c:pt idx="1783">
                  <c:v>33.550054416879902</c:v>
                </c:pt>
                <c:pt idx="1784">
                  <c:v>33.554773909886698</c:v>
                </c:pt>
                <c:pt idx="1785">
                  <c:v>33.559493245453602</c:v>
                </c:pt>
                <c:pt idx="1786">
                  <c:v>33.564212423475396</c:v>
                </c:pt>
                <c:pt idx="1787">
                  <c:v>33.5689314438469</c:v>
                </c:pt>
                <c:pt idx="1788">
                  <c:v>33.573650306462902</c:v>
                </c:pt>
                <c:pt idx="1789">
                  <c:v>33.5783690112183</c:v>
                </c:pt>
                <c:pt idx="1790">
                  <c:v>33.583087558008103</c:v>
                </c:pt>
                <c:pt idx="1791">
                  <c:v>33.587805946727599</c:v>
                </c:pt>
                <c:pt idx="1792">
                  <c:v>33.592524177271699</c:v>
                </c:pt>
                <c:pt idx="1793">
                  <c:v>33.597242249535697</c:v>
                </c:pt>
                <c:pt idx="1794">
                  <c:v>33.601960163415001</c:v>
                </c:pt>
                <c:pt idx="1795">
                  <c:v>33.606677918804898</c:v>
                </c:pt>
                <c:pt idx="1796">
                  <c:v>33.611395515600897</c:v>
                </c:pt>
                <c:pt idx="1797">
                  <c:v>33.616112953698497</c:v>
                </c:pt>
                <c:pt idx="1798">
                  <c:v>33.620830232993399</c:v>
                </c:pt>
                <c:pt idx="1799">
                  <c:v>33.625547353381101</c:v>
                </c:pt>
                <c:pt idx="1800">
                  <c:v>33.630264314757497</c:v>
                </c:pt>
                <c:pt idx="1801">
                  <c:v>33.634981117018299</c:v>
                </c:pt>
                <c:pt idx="1802">
                  <c:v>33.639697760059597</c:v>
                </c:pt>
                <c:pt idx="1803">
                  <c:v>33.644414243777199</c:v>
                </c:pt>
                <c:pt idx="1804">
                  <c:v>33.6491305680672</c:v>
                </c:pt>
                <c:pt idx="1805">
                  <c:v>33.653846732825698</c:v>
                </c:pt>
                <c:pt idx="1806">
                  <c:v>33.658562737948998</c:v>
                </c:pt>
                <c:pt idx="1807">
                  <c:v>33.663278583333302</c:v>
                </c:pt>
                <c:pt idx="1808">
                  <c:v>33.667994268874899</c:v>
                </c:pt>
                <c:pt idx="1809">
                  <c:v>33.6727097944703</c:v>
                </c:pt>
                <c:pt idx="1810">
                  <c:v>33.677425160016</c:v>
                </c:pt>
                <c:pt idx="1811">
                  <c:v>33.6821403654086</c:v>
                </c:pt>
                <c:pt idx="1812">
                  <c:v>33.686855410544602</c:v>
                </c:pt>
                <c:pt idx="1813">
                  <c:v>33.691570295320901</c:v>
                </c:pt>
                <c:pt idx="1814">
                  <c:v>33.696285019634203</c:v>
                </c:pt>
                <c:pt idx="1815">
                  <c:v>33.700999583381297</c:v>
                </c:pt>
                <c:pt idx="1816">
                  <c:v>33.705713986459301</c:v>
                </c:pt>
                <c:pt idx="1817">
                  <c:v>33.710428228765103</c:v>
                </c:pt>
                <c:pt idx="1818">
                  <c:v>33.715142310195901</c:v>
                </c:pt>
                <c:pt idx="1819">
                  <c:v>33.719856230648702</c:v>
                </c:pt>
                <c:pt idx="1820">
                  <c:v>33.724569990020903</c:v>
                </c:pt>
                <c:pt idx="1821">
                  <c:v>33.729283588209697</c:v>
                </c:pt>
                <c:pt idx="1822">
                  <c:v>33.7339970251126</c:v>
                </c:pt>
                <c:pt idx="1823">
                  <c:v>33.738710300626998</c:v>
                </c:pt>
                <c:pt idx="1824">
                  <c:v>33.743423414650401</c:v>
                </c:pt>
                <c:pt idx="1825">
                  <c:v>33.748136367080498</c:v>
                </c:pt>
                <c:pt idx="1826">
                  <c:v>33.752849157815</c:v>
                </c:pt>
                <c:pt idx="1827">
                  <c:v>33.757561786751502</c:v>
                </c:pt>
                <c:pt idx="1828">
                  <c:v>33.762274253787901</c:v>
                </c:pt>
                <c:pt idx="1829">
                  <c:v>33.766986558822197</c:v>
                </c:pt>
                <c:pt idx="1830">
                  <c:v>33.771698701752399</c:v>
                </c:pt>
                <c:pt idx="1831">
                  <c:v>33.776410682476403</c:v>
                </c:pt>
                <c:pt idx="1832">
                  <c:v>33.781122500892401</c:v>
                </c:pt>
                <c:pt idx="1833">
                  <c:v>33.785834156898602</c:v>
                </c:pt>
                <c:pt idx="1834">
                  <c:v>33.790545650393398</c:v>
                </c:pt>
                <c:pt idx="1835">
                  <c:v>33.795256981274903</c:v>
                </c:pt>
                <c:pt idx="1836">
                  <c:v>33.799968149441803</c:v>
                </c:pt>
                <c:pt idx="1837">
                  <c:v>33.804679154792503</c:v>
                </c:pt>
                <c:pt idx="1838">
                  <c:v>33.809389997225502</c:v>
                </c:pt>
                <c:pt idx="1839">
                  <c:v>33.814100676639498</c:v>
                </c:pt>
                <c:pt idx="1840">
                  <c:v>33.818811192933197</c:v>
                </c:pt>
                <c:pt idx="1841">
                  <c:v>33.823521546005502</c:v>
                </c:pt>
                <c:pt idx="1842">
                  <c:v>33.828231735755203</c:v>
                </c:pt>
                <c:pt idx="1843">
                  <c:v>33.832941762081198</c:v>
                </c:pt>
                <c:pt idx="1844">
                  <c:v>33.837651624882596</c:v>
                </c:pt>
                <c:pt idx="1845">
                  <c:v>33.842361324058402</c:v>
                </c:pt>
                <c:pt idx="1846">
                  <c:v>33.847070859507902</c:v>
                </c:pt>
                <c:pt idx="1847">
                  <c:v>33.851780231130299</c:v>
                </c:pt>
                <c:pt idx="1848">
                  <c:v>33.856489438824902</c:v>
                </c:pt>
                <c:pt idx="1849">
                  <c:v>33.861198482490998</c:v>
                </c:pt>
                <c:pt idx="1850">
                  <c:v>33.865907362028203</c:v>
                </c:pt>
                <c:pt idx="1851">
                  <c:v>33.870616077336003</c:v>
                </c:pt>
                <c:pt idx="1852">
                  <c:v>33.875324628313997</c:v>
                </c:pt>
                <c:pt idx="1853">
                  <c:v>33.880033014861901</c:v>
                </c:pt>
                <c:pt idx="1854">
                  <c:v>33.8847412368794</c:v>
                </c:pt>
                <c:pt idx="1855">
                  <c:v>33.889449294266399</c:v>
                </c:pt>
                <c:pt idx="1856">
                  <c:v>33.894157186922897</c:v>
                </c:pt>
                <c:pt idx="1857">
                  <c:v>33.8988649147487</c:v>
                </c:pt>
                <c:pt idx="1858">
                  <c:v>33.903572477643898</c:v>
                </c:pt>
                <c:pt idx="1859">
                  <c:v>33.908279875508697</c:v>
                </c:pt>
                <c:pt idx="1860">
                  <c:v>33.9129871082433</c:v>
                </c:pt>
                <c:pt idx="1861">
                  <c:v>33.917694175747897</c:v>
                </c:pt>
                <c:pt idx="1862">
                  <c:v>33.922401077922899</c:v>
                </c:pt>
                <c:pt idx="1863">
                  <c:v>33.927107814668801</c:v>
                </c:pt>
                <c:pt idx="1864">
                  <c:v>33.931814385886</c:v>
                </c:pt>
                <c:pt idx="1865">
                  <c:v>33.936520791475097</c:v>
                </c:pt>
                <c:pt idx="1866">
                  <c:v>33.941227031336702</c:v>
                </c:pt>
                <c:pt idx="1867">
                  <c:v>33.945933105371701</c:v>
                </c:pt>
                <c:pt idx="1868">
                  <c:v>33.950639013480703</c:v>
                </c:pt>
                <c:pt idx="1869">
                  <c:v>33.955344755564603</c:v>
                </c:pt>
                <c:pt idx="1870">
                  <c:v>33.960050331524499</c:v>
                </c:pt>
                <c:pt idx="1871">
                  <c:v>33.9647557412612</c:v>
                </c:pt>
                <c:pt idx="1872">
                  <c:v>33.969460984675898</c:v>
                </c:pt>
                <c:pt idx="1873">
                  <c:v>33.974166061669798</c:v>
                </c:pt>
                <c:pt idx="1874">
                  <c:v>33.978870972144101</c:v>
                </c:pt>
                <c:pt idx="1875">
                  <c:v>33.983575716000203</c:v>
                </c:pt>
                <c:pt idx="1876">
                  <c:v>33.988280293139297</c:v>
                </c:pt>
                <c:pt idx="1877">
                  <c:v>33.992984703463001</c:v>
                </c:pt>
                <c:pt idx="1878">
                  <c:v>33.997688946872699</c:v>
                </c:pt>
                <c:pt idx="1879">
                  <c:v>34.002393023270201</c:v>
                </c:pt>
                <c:pt idx="1880">
                  <c:v>34.007096932557097</c:v>
                </c:pt>
                <c:pt idx="1881">
                  <c:v>34.011800674635097</c:v>
                </c:pt>
                <c:pt idx="1882">
                  <c:v>34.016504249406097</c:v>
                </c:pt>
                <c:pt idx="1883">
                  <c:v>34.0212076567719</c:v>
                </c:pt>
                <c:pt idx="1884">
                  <c:v>34.025910896634599</c:v>
                </c:pt>
                <c:pt idx="1885">
                  <c:v>34.030613968896198</c:v>
                </c:pt>
                <c:pt idx="1886">
                  <c:v>34.035316873458903</c:v>
                </c:pt>
                <c:pt idx="1887">
                  <c:v>34.040019610224697</c:v>
                </c:pt>
                <c:pt idx="1888">
                  <c:v>34.044722179095999</c:v>
                </c:pt>
                <c:pt idx="1889">
                  <c:v>34.049424579975202</c:v>
                </c:pt>
                <c:pt idx="1890">
                  <c:v>34.054126812764601</c:v>
                </c:pt>
                <c:pt idx="1891">
                  <c:v>34.0588288773668</c:v>
                </c:pt>
                <c:pt idx="1892">
                  <c:v>34.063530773684199</c:v>
                </c:pt>
                <c:pt idx="1893">
                  <c:v>34.068232501619697</c:v>
                </c:pt>
                <c:pt idx="1894">
                  <c:v>34.072934061075799</c:v>
                </c:pt>
                <c:pt idx="1895">
                  <c:v>34.077635451955302</c:v>
                </c:pt>
                <c:pt idx="1896">
                  <c:v>34.082336674161098</c:v>
                </c:pt>
                <c:pt idx="1897">
                  <c:v>34.087037727596197</c:v>
                </c:pt>
                <c:pt idx="1898">
                  <c:v>34.091738612163503</c:v>
                </c:pt>
                <c:pt idx="1899">
                  <c:v>34.096439327766099</c:v>
                </c:pt>
                <c:pt idx="1900">
                  <c:v>34.101139874307201</c:v>
                </c:pt>
                <c:pt idx="1901">
                  <c:v>34.105840251690097</c:v>
                </c:pt>
                <c:pt idx="1902">
                  <c:v>34.110540459817898</c:v>
                </c:pt>
                <c:pt idx="1903">
                  <c:v>34.115240498594098</c:v>
                </c:pt>
                <c:pt idx="1904">
                  <c:v>34.119940367922098</c:v>
                </c:pt>
                <c:pt idx="1905">
                  <c:v>34.1246400677054</c:v>
                </c:pt>
                <c:pt idx="1906">
                  <c:v>34.129339597847697</c:v>
                </c:pt>
                <c:pt idx="1907">
                  <c:v>34.134038958252603</c:v>
                </c:pt>
                <c:pt idx="1908">
                  <c:v>34.138738148823897</c:v>
                </c:pt>
                <c:pt idx="1909">
                  <c:v>34.143437169465301</c:v>
                </c:pt>
                <c:pt idx="1910">
                  <c:v>34.148136020080699</c:v>
                </c:pt>
                <c:pt idx="1911">
                  <c:v>34.152834700574203</c:v>
                </c:pt>
                <c:pt idx="1912">
                  <c:v>34.157533210849699</c:v>
                </c:pt>
                <c:pt idx="1913">
                  <c:v>34.162231550811299</c:v>
                </c:pt>
                <c:pt idx="1914">
                  <c:v>34.1669297203632</c:v>
                </c:pt>
                <c:pt idx="1915">
                  <c:v>34.171627719409699</c:v>
                </c:pt>
                <c:pt idx="1916">
                  <c:v>34.1763255478551</c:v>
                </c:pt>
                <c:pt idx="1917">
                  <c:v>34.1810232056039</c:v>
                </c:pt>
                <c:pt idx="1918">
                  <c:v>34.185720692560402</c:v>
                </c:pt>
                <c:pt idx="1919">
                  <c:v>34.190418008629202</c:v>
                </c:pt>
                <c:pt idx="1920">
                  <c:v>34.195115153714902</c:v>
                </c:pt>
                <c:pt idx="1921">
                  <c:v>34.199812127722304</c:v>
                </c:pt>
                <c:pt idx="1922">
                  <c:v>34.204508930556003</c:v>
                </c:pt>
                <c:pt idx="1923">
                  <c:v>34.209205562120999</c:v>
                </c:pt>
                <c:pt idx="1924">
                  <c:v>34.213902022322202</c:v>
                </c:pt>
                <c:pt idx="1925">
                  <c:v>34.218598311064397</c:v>
                </c:pt>
                <c:pt idx="1926">
                  <c:v>34.223294428252899</c:v>
                </c:pt>
                <c:pt idx="1927">
                  <c:v>34.227990373792601</c:v>
                </c:pt>
                <c:pt idx="1928">
                  <c:v>34.2326861475889</c:v>
                </c:pt>
                <c:pt idx="1929">
                  <c:v>34.237381749546998</c:v>
                </c:pt>
                <c:pt idx="1930">
                  <c:v>34.242077179572199</c:v>
                </c:pt>
                <c:pt idx="1931">
                  <c:v>34.246772437569902</c:v>
                </c:pt>
                <c:pt idx="1932">
                  <c:v>34.251467523445697</c:v>
                </c:pt>
                <c:pt idx="1933">
                  <c:v>34.256162437105203</c:v>
                </c:pt>
                <c:pt idx="1934">
                  <c:v>34.260857178453897</c:v>
                </c:pt>
                <c:pt idx="1935">
                  <c:v>34.265551747397602</c:v>
                </c:pt>
                <c:pt idx="1936">
                  <c:v>34.270246143842002</c:v>
                </c:pt>
                <c:pt idx="1937">
                  <c:v>34.274940367693098</c:v>
                </c:pt>
                <c:pt idx="1938">
                  <c:v>34.279634418856801</c:v>
                </c:pt>
                <c:pt idx="1939">
                  <c:v>34.284328297238901</c:v>
                </c:pt>
                <c:pt idx="1940">
                  <c:v>34.289022002745803</c:v>
                </c:pt>
                <c:pt idx="1941">
                  <c:v>34.293715535283397</c:v>
                </c:pt>
                <c:pt idx="1942">
                  <c:v>34.298408894757998</c:v>
                </c:pt>
                <c:pt idx="1943">
                  <c:v>34.303102081075998</c:v>
                </c:pt>
                <c:pt idx="1944">
                  <c:v>34.3077950941436</c:v>
                </c:pt>
                <c:pt idx="1945">
                  <c:v>34.312487933867303</c:v>
                </c:pt>
                <c:pt idx="1946">
                  <c:v>34.317180600153698</c:v>
                </c:pt>
                <c:pt idx="1947">
                  <c:v>34.3218730929093</c:v>
                </c:pt>
                <c:pt idx="1948">
                  <c:v>34.326565412040701</c:v>
                </c:pt>
                <c:pt idx="1949">
                  <c:v>34.331257557454798</c:v>
                </c:pt>
                <c:pt idx="1950">
                  <c:v>34.335949529058297</c:v>
                </c:pt>
                <c:pt idx="1951">
                  <c:v>34.340641326758004</c:v>
                </c:pt>
                <c:pt idx="1952">
                  <c:v>34.345332950461</c:v>
                </c:pt>
                <c:pt idx="1953">
                  <c:v>34.350024400074297</c:v>
                </c:pt>
                <c:pt idx="1954">
                  <c:v>34.354715675504899</c:v>
                </c:pt>
                <c:pt idx="1955">
                  <c:v>34.359406776660101</c:v>
                </c:pt>
                <c:pt idx="1956">
                  <c:v>34.364097703447001</c:v>
                </c:pt>
                <c:pt idx="1957">
                  <c:v>34.368788455773</c:v>
                </c:pt>
                <c:pt idx="1958">
                  <c:v>34.373479033545401</c:v>
                </c:pt>
                <c:pt idx="1959">
                  <c:v>34.378169436671797</c:v>
                </c:pt>
                <c:pt idx="1960">
                  <c:v>34.382859665059598</c:v>
                </c:pt>
                <c:pt idx="1961">
                  <c:v>34.387549718616398</c:v>
                </c:pt>
                <c:pt idx="1962">
                  <c:v>34.392239597249997</c:v>
                </c:pt>
                <c:pt idx="1963">
                  <c:v>34.396929300868003</c:v>
                </c:pt>
                <c:pt idx="1964">
                  <c:v>34.4016188293783</c:v>
                </c:pt>
                <c:pt idx="1965">
                  <c:v>34.406308182688797</c:v>
                </c:pt>
                <c:pt idx="1966">
                  <c:v>34.410997360707498</c:v>
                </c:pt>
                <c:pt idx="1967">
                  <c:v>34.415686363342303</c:v>
                </c:pt>
                <c:pt idx="1968">
                  <c:v>34.420375190501296</c:v>
                </c:pt>
                <c:pt idx="1969">
                  <c:v>34.425063842092896</c:v>
                </c:pt>
                <c:pt idx="1970">
                  <c:v>34.429752318025201</c:v>
                </c:pt>
                <c:pt idx="1971">
                  <c:v>34.434440618206501</c:v>
                </c:pt>
                <c:pt idx="1972">
                  <c:v>34.439128742545201</c:v>
                </c:pt>
                <c:pt idx="1973">
                  <c:v>34.443816690949802</c:v>
                </c:pt>
                <c:pt idx="1974">
                  <c:v>34.448504463328902</c:v>
                </c:pt>
                <c:pt idx="1975">
                  <c:v>34.453192059591103</c:v>
                </c:pt>
                <c:pt idx="1976">
                  <c:v>34.457879479644902</c:v>
                </c:pt>
                <c:pt idx="1977">
                  <c:v>34.462566723399298</c:v>
                </c:pt>
                <c:pt idx="1978">
                  <c:v>34.467253790763003</c:v>
                </c:pt>
                <c:pt idx="1979">
                  <c:v>34.471940681645002</c:v>
                </c:pt>
                <c:pt idx="1980">
                  <c:v>34.476627395954097</c:v>
                </c:pt>
                <c:pt idx="1981">
                  <c:v>34.481313933599502</c:v>
                </c:pt>
                <c:pt idx="1982">
                  <c:v>34.486000294490204</c:v>
                </c:pt>
                <c:pt idx="1983">
                  <c:v>34.490686478535501</c:v>
                </c:pt>
                <c:pt idx="1984">
                  <c:v>34.495372485644602</c:v>
                </c:pt>
                <c:pt idx="1985">
                  <c:v>34.500058315726903</c:v>
                </c:pt>
                <c:pt idx="1986">
                  <c:v>34.504743968691699</c:v>
                </c:pt>
                <c:pt idx="1987">
                  <c:v>34.5094294444485</c:v>
                </c:pt>
                <c:pt idx="1988">
                  <c:v>34.514114742906898</c:v>
                </c:pt>
                <c:pt idx="1989">
                  <c:v>34.518799863976497</c:v>
                </c:pt>
                <c:pt idx="1990">
                  <c:v>34.523484807567002</c:v>
                </c:pt>
                <c:pt idx="1991">
                  <c:v>34.528169573588102</c:v>
                </c:pt>
                <c:pt idx="1992">
                  <c:v>34.5328541619498</c:v>
                </c:pt>
                <c:pt idx="1993">
                  <c:v>34.5375385725618</c:v>
                </c:pt>
                <c:pt idx="1994">
                  <c:v>34.542222805334099</c:v>
                </c:pt>
                <c:pt idx="1995">
                  <c:v>34.546906860176897</c:v>
                </c:pt>
                <c:pt idx="1996">
                  <c:v>34.551590737000303</c:v>
                </c:pt>
                <c:pt idx="1997">
                  <c:v>34.5562744357143</c:v>
                </c:pt>
                <c:pt idx="1998">
                  <c:v>34.560957956229402</c:v>
                </c:pt>
                <c:pt idx="1999">
                  <c:v>34.565641298455802</c:v>
                </c:pt>
                <c:pt idx="2000">
                  <c:v>34.570324462304001</c:v>
                </c:pt>
                <c:pt idx="2001">
                  <c:v>34.575007447684399</c:v>
                </c:pt>
                <c:pt idx="2002">
                  <c:v>34.579690254507497</c:v>
                </c:pt>
                <c:pt idx="2003">
                  <c:v>34.5843728826841</c:v>
                </c:pt>
                <c:pt idx="2004">
                  <c:v>34.589055332124701</c:v>
                </c:pt>
                <c:pt idx="2005">
                  <c:v>34.593737602740198</c:v>
                </c:pt>
                <c:pt idx="2006">
                  <c:v>34.598419694441397</c:v>
                </c:pt>
                <c:pt idx="2007">
                  <c:v>34.603101607139202</c:v>
                </c:pt>
                <c:pt idx="2008">
                  <c:v>34.607783340744597</c:v>
                </c:pt>
                <c:pt idx="2009">
                  <c:v>34.6124648951686</c:v>
                </c:pt>
                <c:pt idx="2010">
                  <c:v>34.617146270322401</c:v>
                </c:pt>
                <c:pt idx="2011">
                  <c:v>34.621827466117097</c:v>
                </c:pt>
                <c:pt idx="2012">
                  <c:v>34.626508482463997</c:v>
                </c:pt>
                <c:pt idx="2013">
                  <c:v>34.631189319274498</c:v>
                </c:pt>
                <c:pt idx="2014">
                  <c:v>34.63586997646</c:v>
                </c:pt>
                <c:pt idx="2015">
                  <c:v>34.640550453931901</c:v>
                </c:pt>
                <c:pt idx="2016">
                  <c:v>34.645230751601702</c:v>
                </c:pt>
                <c:pt idx="2017">
                  <c:v>34.649910869381202</c:v>
                </c:pt>
                <c:pt idx="2018">
                  <c:v>34.654590807181997</c:v>
                </c:pt>
                <c:pt idx="2019">
                  <c:v>34.659270564915801</c:v>
                </c:pt>
                <c:pt idx="2020">
                  <c:v>34.663950142494599</c:v>
                </c:pt>
                <c:pt idx="2021">
                  <c:v>34.6686295398301</c:v>
                </c:pt>
                <c:pt idx="2022">
                  <c:v>34.673308756834501</c:v>
                </c:pt>
                <c:pt idx="2023">
                  <c:v>34.677987793419597</c:v>
                </c:pt>
                <c:pt idx="2024">
                  <c:v>34.682666649497698</c:v>
                </c:pt>
                <c:pt idx="2025">
                  <c:v>34.687345324980903</c:v>
                </c:pt>
                <c:pt idx="2026">
                  <c:v>34.692023819781603</c:v>
                </c:pt>
                <c:pt idx="2027">
                  <c:v>34.696702133811897</c:v>
                </c:pt>
                <c:pt idx="2028">
                  <c:v>34.701380266984401</c:v>
                </c:pt>
                <c:pt idx="2029">
                  <c:v>34.706058219211499</c:v>
                </c:pt>
                <c:pt idx="2030">
                  <c:v>34.710735990405702</c:v>
                </c:pt>
                <c:pt idx="2031">
                  <c:v>34.715413580479698</c:v>
                </c:pt>
                <c:pt idx="2032">
                  <c:v>34.720090989346197</c:v>
                </c:pt>
                <c:pt idx="2033">
                  <c:v>34.724768216917802</c:v>
                </c:pt>
                <c:pt idx="2034">
                  <c:v>34.7294452631075</c:v>
                </c:pt>
                <c:pt idx="2035">
                  <c:v>34.734122127828101</c:v>
                </c:pt>
                <c:pt idx="2036">
                  <c:v>34.738798810992598</c:v>
                </c:pt>
                <c:pt idx="2037">
                  <c:v>34.743475312514001</c:v>
                </c:pt>
                <c:pt idx="2038">
                  <c:v>34.7481516323055</c:v>
                </c:pt>
                <c:pt idx="2039">
                  <c:v>34.752827770280199</c:v>
                </c:pt>
                <c:pt idx="2040">
                  <c:v>34.757503726351302</c:v>
                </c:pt>
                <c:pt idx="2041">
                  <c:v>34.762179500432303</c:v>
                </c:pt>
                <c:pt idx="2042">
                  <c:v>34.766855092436501</c:v>
                </c:pt>
                <c:pt idx="2043">
                  <c:v>34.771530502277301</c:v>
                </c:pt>
                <c:pt idx="2044">
                  <c:v>34.776205729868302</c:v>
                </c:pt>
                <c:pt idx="2045">
                  <c:v>34.780880775123102</c:v>
                </c:pt>
                <c:pt idx="2046">
                  <c:v>34.785555637955298</c:v>
                </c:pt>
                <c:pt idx="2047">
                  <c:v>34.790230318278802</c:v>
                </c:pt>
                <c:pt idx="2048">
                  <c:v>34.794904816007197</c:v>
                </c:pt>
                <c:pt idx="2049">
                  <c:v>34.7995791310546</c:v>
                </c:pt>
                <c:pt idx="2050">
                  <c:v>34.8042532633348</c:v>
                </c:pt>
                <c:pt idx="2051">
                  <c:v>34.808927212762001</c:v>
                </c:pt>
                <c:pt idx="2052">
                  <c:v>34.813600979250097</c:v>
                </c:pt>
                <c:pt idx="2053">
                  <c:v>34.818274562713398</c:v>
                </c:pt>
                <c:pt idx="2054">
                  <c:v>34.822947963065999</c:v>
                </c:pt>
                <c:pt idx="2055">
                  <c:v>34.827621180222302</c:v>
                </c:pt>
                <c:pt idx="2056">
                  <c:v>34.832294214096798</c:v>
                </c:pt>
                <c:pt idx="2057">
                  <c:v>34.836967064603698</c:v>
                </c:pt>
                <c:pt idx="2058">
                  <c:v>34.8416397316577</c:v>
                </c:pt>
                <c:pt idx="2059">
                  <c:v>34.846312215173299</c:v>
                </c:pt>
                <c:pt idx="2060">
                  <c:v>34.8509845150651</c:v>
                </c:pt>
                <c:pt idx="2061">
                  <c:v>34.855656631248003</c:v>
                </c:pt>
                <c:pt idx="2062">
                  <c:v>34.860328563636699</c:v>
                </c:pt>
                <c:pt idx="2063">
                  <c:v>34.865000312146002</c:v>
                </c:pt>
                <c:pt idx="2064">
                  <c:v>34.869671876691001</c:v>
                </c:pt>
                <c:pt idx="2065">
                  <c:v>34.874343257186602</c:v>
                </c:pt>
                <c:pt idx="2066">
                  <c:v>34.879014453547903</c:v>
                </c:pt>
                <c:pt idx="2067">
                  <c:v>34.88368546569</c:v>
                </c:pt>
                <c:pt idx="2068">
                  <c:v>34.888356293528197</c:v>
                </c:pt>
                <c:pt idx="2069">
                  <c:v>34.893026936977698</c:v>
                </c:pt>
                <c:pt idx="2070">
                  <c:v>34.897697395953998</c:v>
                </c:pt>
                <c:pt idx="2071">
                  <c:v>34.902367670372399</c:v>
                </c:pt>
                <c:pt idx="2072">
                  <c:v>34.907037760148398</c:v>
                </c:pt>
                <c:pt idx="2073">
                  <c:v>34.911707665197497</c:v>
                </c:pt>
                <c:pt idx="2074">
                  <c:v>34.916377385435602</c:v>
                </c:pt>
                <c:pt idx="2075">
                  <c:v>34.921046920778103</c:v>
                </c:pt>
                <c:pt idx="2076">
                  <c:v>34.925716271140999</c:v>
                </c:pt>
                <c:pt idx="2077">
                  <c:v>34.930385436439998</c:v>
                </c:pt>
                <c:pt idx="2078">
                  <c:v>34.9350544165911</c:v>
                </c:pt>
                <c:pt idx="2079">
                  <c:v>34.939723211510298</c:v>
                </c:pt>
                <c:pt idx="2080">
                  <c:v>34.944391821113499</c:v>
                </c:pt>
                <c:pt idx="2081">
                  <c:v>34.949060245317</c:v>
                </c:pt>
                <c:pt idx="2082">
                  <c:v>34.953728484036901</c:v>
                </c:pt>
                <c:pt idx="2083">
                  <c:v>34.9583965371895</c:v>
                </c:pt>
                <c:pt idx="2084">
                  <c:v>34.963064404691202</c:v>
                </c:pt>
                <c:pt idx="2085">
                  <c:v>34.967732086458199</c:v>
                </c:pt>
                <c:pt idx="2086">
                  <c:v>34.9723995824071</c:v>
                </c:pt>
                <c:pt idx="2087">
                  <c:v>34.977066892454502</c:v>
                </c:pt>
                <c:pt idx="2088">
                  <c:v>34.981734016516903</c:v>
                </c:pt>
                <c:pt idx="2089">
                  <c:v>34.986400954510998</c:v>
                </c:pt>
                <c:pt idx="2090">
                  <c:v>34.991067706353597</c:v>
                </c:pt>
                <c:pt idx="2091">
                  <c:v>34.995734271961403</c:v>
                </c:pt>
                <c:pt idx="2092">
                  <c:v>35.000400651251503</c:v>
                </c:pt>
                <c:pt idx="2093">
                  <c:v>35.0050668441406</c:v>
                </c:pt>
                <c:pt idx="2094">
                  <c:v>35.009732850545902</c:v>
                </c:pt>
                <c:pt idx="2095">
                  <c:v>35.014398670384502</c:v>
                </c:pt>
                <c:pt idx="2096">
                  <c:v>35.019064303573401</c:v>
                </c:pt>
                <c:pt idx="2097">
                  <c:v>35.02372975003</c:v>
                </c:pt>
                <c:pt idx="2098">
                  <c:v>35.028395009671499</c:v>
                </c:pt>
                <c:pt idx="2099">
                  <c:v>35.033060082415297</c:v>
                </c:pt>
                <c:pt idx="2100">
                  <c:v>35.0377249681789</c:v>
                </c:pt>
                <c:pt idx="2101">
                  <c:v>35.0423896668797</c:v>
                </c:pt>
                <c:pt idx="2102">
                  <c:v>35.047054178435403</c:v>
                </c:pt>
                <c:pt idx="2103">
                  <c:v>35.051718502763499</c:v>
                </c:pt>
                <c:pt idx="2104">
                  <c:v>35.056382639781802</c:v>
                </c:pt>
                <c:pt idx="2105">
                  <c:v>35.0610465894081</c:v>
                </c:pt>
                <c:pt idx="2106">
                  <c:v>35.065710351560298</c:v>
                </c:pt>
                <c:pt idx="2107">
                  <c:v>35.070373926156101</c:v>
                </c:pt>
                <c:pt idx="2108">
                  <c:v>35.075037313113803</c:v>
                </c:pt>
                <c:pt idx="2109">
                  <c:v>35.079700512351202</c:v>
                </c:pt>
                <c:pt idx="2110">
                  <c:v>35.0843635237865</c:v>
                </c:pt>
                <c:pt idx="2111">
                  <c:v>35.089026347337999</c:v>
                </c:pt>
                <c:pt idx="2112">
                  <c:v>35.093688982923801</c:v>
                </c:pt>
                <c:pt idx="2113">
                  <c:v>35.098351430462401</c:v>
                </c:pt>
                <c:pt idx="2114">
                  <c:v>35.1030136898721</c:v>
                </c:pt>
                <c:pt idx="2115">
                  <c:v>35.107675761071299</c:v>
                </c:pt>
                <c:pt idx="2116">
                  <c:v>35.112337643978698</c:v>
                </c:pt>
                <c:pt idx="2117">
                  <c:v>35.116999338512898</c:v>
                </c:pt>
                <c:pt idx="2118">
                  <c:v>35.121660844592498</c:v>
                </c:pt>
                <c:pt idx="2119">
                  <c:v>35.126322162136198</c:v>
                </c:pt>
                <c:pt idx="2120">
                  <c:v>35.130983291062897</c:v>
                </c:pt>
                <c:pt idx="2121">
                  <c:v>35.135644231291401</c:v>
                </c:pt>
                <c:pt idx="2122">
                  <c:v>35.140304982740801</c:v>
                </c:pt>
                <c:pt idx="2123">
                  <c:v>35.144965545329903</c:v>
                </c:pt>
                <c:pt idx="2124">
                  <c:v>35.149625918978003</c:v>
                </c:pt>
                <c:pt idx="2125">
                  <c:v>35.1542861036042</c:v>
                </c:pt>
                <c:pt idx="2126">
                  <c:v>35.158946099127597</c:v>
                </c:pt>
                <c:pt idx="2127">
                  <c:v>35.163605905467598</c:v>
                </c:pt>
                <c:pt idx="2128">
                  <c:v>35.168265522543599</c:v>
                </c:pt>
                <c:pt idx="2129">
                  <c:v>35.172924950274897</c:v>
                </c:pt>
                <c:pt idx="2130">
                  <c:v>35.1775841885811</c:v>
                </c:pt>
                <c:pt idx="2131">
                  <c:v>35.182243237381698</c:v>
                </c:pt>
                <c:pt idx="2132">
                  <c:v>35.186902096596398</c:v>
                </c:pt>
                <c:pt idx="2133">
                  <c:v>35.191560766144804</c:v>
                </c:pt>
                <c:pt idx="2134">
                  <c:v>35.1962192459468</c:v>
                </c:pt>
                <c:pt idx="2135">
                  <c:v>35.200877535922103</c:v>
                </c:pt>
                <c:pt idx="2136">
                  <c:v>35.2055356359906</c:v>
                </c:pt>
                <c:pt idx="2137">
                  <c:v>35.210193546072503</c:v>
                </c:pt>
                <c:pt idx="2138">
                  <c:v>35.214851266087599</c:v>
                </c:pt>
                <c:pt idx="2139">
                  <c:v>35.219508795956003</c:v>
                </c:pt>
                <c:pt idx="2140">
                  <c:v>35.224166135598097</c:v>
                </c:pt>
                <c:pt idx="2141">
                  <c:v>35.228823284933902</c:v>
                </c:pt>
                <c:pt idx="2142">
                  <c:v>35.233480243883903</c:v>
                </c:pt>
                <c:pt idx="2143">
                  <c:v>35.238137012368398</c:v>
                </c:pt>
                <c:pt idx="2144">
                  <c:v>35.242793590307798</c:v>
                </c:pt>
                <c:pt idx="2145">
                  <c:v>35.247449977622601</c:v>
                </c:pt>
                <c:pt idx="2146">
                  <c:v>35.252106174233603</c:v>
                </c:pt>
                <c:pt idx="2147">
                  <c:v>35.256762180061202</c:v>
                </c:pt>
                <c:pt idx="2148">
                  <c:v>35.2614179950262</c:v>
                </c:pt>
                <c:pt idx="2149">
                  <c:v>35.266073619049301</c:v>
                </c:pt>
                <c:pt idx="2150">
                  <c:v>35.2707290520516</c:v>
                </c:pt>
                <c:pt idx="2151">
                  <c:v>35.275384293953799</c:v>
                </c:pt>
                <c:pt idx="2152">
                  <c:v>35.280039344676901</c:v>
                </c:pt>
                <c:pt idx="2153">
                  <c:v>35.284694204142099</c:v>
                </c:pt>
                <c:pt idx="2154">
                  <c:v>35.289348872270402</c:v>
                </c:pt>
                <c:pt idx="2155">
                  <c:v>35.294003348982997</c:v>
                </c:pt>
                <c:pt idx="2156">
                  <c:v>35.298657634201199</c:v>
                </c:pt>
                <c:pt idx="2157">
                  <c:v>35.3033117278463</c:v>
                </c:pt>
                <c:pt idx="2158">
                  <c:v>35.3079656298397</c:v>
                </c:pt>
                <c:pt idx="2159">
                  <c:v>35.312619340102799</c:v>
                </c:pt>
                <c:pt idx="2160">
                  <c:v>35.317272858557303</c:v>
                </c:pt>
                <c:pt idx="2161">
                  <c:v>35.321926185124497</c:v>
                </c:pt>
                <c:pt idx="2162">
                  <c:v>35.326579319726399</c:v>
                </c:pt>
                <c:pt idx="2163">
                  <c:v>35.331232262284502</c:v>
                </c:pt>
                <c:pt idx="2164">
                  <c:v>35.335885012720603</c:v>
                </c:pt>
                <c:pt idx="2165">
                  <c:v>35.340537570956698</c:v>
                </c:pt>
                <c:pt idx="2166">
                  <c:v>35.345189936914601</c:v>
                </c:pt>
                <c:pt idx="2167">
                  <c:v>35.349842110516398</c:v>
                </c:pt>
                <c:pt idx="2168">
                  <c:v>35.354494091684003</c:v>
                </c:pt>
                <c:pt idx="2169">
                  <c:v>35.359145880339803</c:v>
                </c:pt>
                <c:pt idx="2170">
                  <c:v>35.363797476405701</c:v>
                </c:pt>
                <c:pt idx="2171">
                  <c:v>35.368448879804198</c:v>
                </c:pt>
                <c:pt idx="2172">
                  <c:v>35.373100090457498</c:v>
                </c:pt>
                <c:pt idx="2173">
                  <c:v>35.377751108288003</c:v>
                </c:pt>
                <c:pt idx="2174">
                  <c:v>35.382401933218198</c:v>
                </c:pt>
                <c:pt idx="2175">
                  <c:v>35.387052565170599</c:v>
                </c:pt>
                <c:pt idx="2176">
                  <c:v>35.391703004067899</c:v>
                </c:pt>
                <c:pt idx="2177">
                  <c:v>35.3963532498326</c:v>
                </c:pt>
                <c:pt idx="2178">
                  <c:v>35.401003302387601</c:v>
                </c:pt>
                <c:pt idx="2179">
                  <c:v>35.4056531616556</c:v>
                </c:pt>
                <c:pt idx="2180">
                  <c:v>35.410302827559498</c:v>
                </c:pt>
                <c:pt idx="2181">
                  <c:v>35.4149523000222</c:v>
                </c:pt>
                <c:pt idx="2182">
                  <c:v>35.419601578966798</c:v>
                </c:pt>
                <c:pt idx="2183">
                  <c:v>35.424250664316197</c:v>
                </c:pt>
                <c:pt idx="2184">
                  <c:v>35.428899555993603</c:v>
                </c:pt>
                <c:pt idx="2185">
                  <c:v>35.433548253922197</c:v>
                </c:pt>
                <c:pt idx="2186">
                  <c:v>35.438196758025299</c:v>
                </c:pt>
                <c:pt idx="2187">
                  <c:v>35.442845068226198</c:v>
                </c:pt>
                <c:pt idx="2188">
                  <c:v>35.447493184448398</c:v>
                </c:pt>
                <c:pt idx="2189">
                  <c:v>35.452141106615102</c:v>
                </c:pt>
                <c:pt idx="2190">
                  <c:v>35.456788834650098</c:v>
                </c:pt>
                <c:pt idx="2191">
                  <c:v>35.461436368476903</c:v>
                </c:pt>
                <c:pt idx="2192">
                  <c:v>35.466083708019198</c:v>
                </c:pt>
                <c:pt idx="2193">
                  <c:v>35.4707308532006</c:v>
                </c:pt>
                <c:pt idx="2194">
                  <c:v>35.475377803945001</c:v>
                </c:pt>
                <c:pt idx="2195">
                  <c:v>35.480024560176197</c:v>
                </c:pt>
                <c:pt idx="2196">
                  <c:v>35.484671121818202</c:v>
                </c:pt>
                <c:pt idx="2197">
                  <c:v>35.489317488795002</c:v>
                </c:pt>
                <c:pt idx="2198">
                  <c:v>35.493963661030598</c:v>
                </c:pt>
                <c:pt idx="2199">
                  <c:v>35.498609638449103</c:v>
                </c:pt>
                <c:pt idx="2200">
                  <c:v>35.503255420974803</c:v>
                </c:pt>
                <c:pt idx="2201">
                  <c:v>35.507901008531903</c:v>
                </c:pt>
                <c:pt idx="2202">
                  <c:v>35.512546401044702</c:v>
                </c:pt>
                <c:pt idx="2203">
                  <c:v>35.517191598437599</c:v>
                </c:pt>
                <c:pt idx="2204">
                  <c:v>35.521836600635098</c:v>
                </c:pt>
                <c:pt idx="2205">
                  <c:v>35.526481407561697</c:v>
                </c:pt>
                <c:pt idx="2206">
                  <c:v>35.531126019141901</c:v>
                </c:pt>
                <c:pt idx="2207">
                  <c:v>35.535770435300499</c:v>
                </c:pt>
                <c:pt idx="2208">
                  <c:v>35.540414655962103</c:v>
                </c:pt>
                <c:pt idx="2209">
                  <c:v>35.545058681051501</c:v>
                </c:pt>
                <c:pt idx="2210">
                  <c:v>35.549702510493603</c:v>
                </c:pt>
                <c:pt idx="2211">
                  <c:v>35.554346144213298</c:v>
                </c:pt>
                <c:pt idx="2212">
                  <c:v>35.558989582135602</c:v>
                </c:pt>
                <c:pt idx="2213">
                  <c:v>35.563632824185497</c:v>
                </c:pt>
                <c:pt idx="2214">
                  <c:v>35.568275870288197</c:v>
                </c:pt>
                <c:pt idx="2215">
                  <c:v>35.572918720368698</c:v>
                </c:pt>
                <c:pt idx="2216">
                  <c:v>35.577561374352499</c:v>
                </c:pt>
                <c:pt idx="2217">
                  <c:v>35.582203832164602</c:v>
                </c:pt>
                <c:pt idx="2218">
                  <c:v>35.586846093730699</c:v>
                </c:pt>
                <c:pt idx="2219">
                  <c:v>35.591488158975999</c:v>
                </c:pt>
                <c:pt idx="2220">
                  <c:v>35.596130027826099</c:v>
                </c:pt>
                <c:pt idx="2221">
                  <c:v>35.6007717002066</c:v>
                </c:pt>
                <c:pt idx="2222">
                  <c:v>35.605413176043001</c:v>
                </c:pt>
                <c:pt idx="2223">
                  <c:v>35.610054455261199</c:v>
                </c:pt>
                <c:pt idx="2224">
                  <c:v>35.614695537786801</c:v>
                </c:pt>
                <c:pt idx="2225">
                  <c:v>35.619336423545697</c:v>
                </c:pt>
                <c:pt idx="2226">
                  <c:v>35.623977112463798</c:v>
                </c:pt>
                <c:pt idx="2227">
                  <c:v>35.628617604467102</c:v>
                </c:pt>
                <c:pt idx="2228">
                  <c:v>35.633257899481499</c:v>
                </c:pt>
                <c:pt idx="2229">
                  <c:v>35.6378979974332</c:v>
                </c:pt>
                <c:pt idx="2230">
                  <c:v>35.6425378982483</c:v>
                </c:pt>
                <c:pt idx="2231">
                  <c:v>35.647177601853102</c:v>
                </c:pt>
                <c:pt idx="2232">
                  <c:v>35.651817108173901</c:v>
                </c:pt>
                <c:pt idx="2233">
                  <c:v>35.656456417136901</c:v>
                </c:pt>
                <c:pt idx="2234">
                  <c:v>35.661095528668703</c:v>
                </c:pt>
                <c:pt idx="2235">
                  <c:v>35.665734442695602</c:v>
                </c:pt>
                <c:pt idx="2236">
                  <c:v>35.670373159144297</c:v>
                </c:pt>
                <c:pt idx="2237">
                  <c:v>35.675011677941299</c:v>
                </c:pt>
                <c:pt idx="2238">
                  <c:v>35.6796499990134</c:v>
                </c:pt>
                <c:pt idx="2239">
                  <c:v>35.684288122287299</c:v>
                </c:pt>
                <c:pt idx="2240">
                  <c:v>35.688926047689698</c:v>
                </c:pt>
                <c:pt idx="2241">
                  <c:v>35.693563775147602</c:v>
                </c:pt>
                <c:pt idx="2242">
                  <c:v>35.698201304587798</c:v>
                </c:pt>
                <c:pt idx="2243">
                  <c:v>35.702838635937503</c:v>
                </c:pt>
                <c:pt idx="2244">
                  <c:v>35.707475769123597</c:v>
                </c:pt>
                <c:pt idx="2245">
                  <c:v>35.712112704073299</c:v>
                </c:pt>
                <c:pt idx="2246">
                  <c:v>35.716749440713699</c:v>
                </c:pt>
                <c:pt idx="2247">
                  <c:v>35.721385978972201</c:v>
                </c:pt>
                <c:pt idx="2248">
                  <c:v>35.726022318776103</c:v>
                </c:pt>
                <c:pt idx="2249">
                  <c:v>35.730658460052702</c:v>
                </c:pt>
                <c:pt idx="2250">
                  <c:v>35.735294402729501</c:v>
                </c:pt>
                <c:pt idx="2251">
                  <c:v>35.739930146733997</c:v>
                </c:pt>
                <c:pt idx="2252">
                  <c:v>35.744565691993799</c:v>
                </c:pt>
                <c:pt idx="2253">
                  <c:v>35.749201038436603</c:v>
                </c:pt>
                <c:pt idx="2254">
                  <c:v>35.753836185989996</c:v>
                </c:pt>
                <c:pt idx="2255">
                  <c:v>35.758471134581903</c:v>
                </c:pt>
                <c:pt idx="2256">
                  <c:v>35.763105884140003</c:v>
                </c:pt>
                <c:pt idx="2257">
                  <c:v>35.767740434592298</c:v>
                </c:pt>
                <c:pt idx="2258">
                  <c:v>35.772374785866702</c:v>
                </c:pt>
                <c:pt idx="2259">
                  <c:v>35.777008937891203</c:v>
                </c:pt>
                <c:pt idx="2260">
                  <c:v>35.7816428905941</c:v>
                </c:pt>
                <c:pt idx="2261">
                  <c:v>35.7862766439033</c:v>
                </c:pt>
                <c:pt idx="2262">
                  <c:v>35.790910197747202</c:v>
                </c:pt>
                <c:pt idx="2263">
                  <c:v>35.795543552053999</c:v>
                </c:pt>
                <c:pt idx="2264">
                  <c:v>35.800176706752097</c:v>
                </c:pt>
                <c:pt idx="2265">
                  <c:v>35.804809661769902</c:v>
                </c:pt>
                <c:pt idx="2266">
                  <c:v>35.809442417035903</c:v>
                </c:pt>
                <c:pt idx="2267">
                  <c:v>35.814074972478501</c:v>
                </c:pt>
                <c:pt idx="2268">
                  <c:v>35.818707328026498</c:v>
                </c:pt>
                <c:pt idx="2269">
                  <c:v>35.8233394836085</c:v>
                </c:pt>
                <c:pt idx="2270">
                  <c:v>35.827971439153202</c:v>
                </c:pt>
                <c:pt idx="2271">
                  <c:v>35.832603194589502</c:v>
                </c:pt>
                <c:pt idx="2272">
                  <c:v>35.837234749846097</c:v>
                </c:pt>
                <c:pt idx="2273">
                  <c:v>35.841866104852002</c:v>
                </c:pt>
                <c:pt idx="2274">
                  <c:v>35.8464972595362</c:v>
                </c:pt>
                <c:pt idx="2275">
                  <c:v>35.851128213827799</c:v>
                </c:pt>
                <c:pt idx="2276">
                  <c:v>35.855758967655902</c:v>
                </c:pt>
                <c:pt idx="2277">
                  <c:v>35.860389520949603</c:v>
                </c:pt>
                <c:pt idx="2278">
                  <c:v>35.865019873638097</c:v>
                </c:pt>
                <c:pt idx="2279">
                  <c:v>35.869650025650898</c:v>
                </c:pt>
                <c:pt idx="2280">
                  <c:v>35.874279976917201</c:v>
                </c:pt>
                <c:pt idx="2281">
                  <c:v>35.878909727366597</c:v>
                </c:pt>
                <c:pt idx="2282">
                  <c:v>35.883539276928403</c:v>
                </c:pt>
                <c:pt idx="2283">
                  <c:v>35.888168625532302</c:v>
                </c:pt>
                <c:pt idx="2284">
                  <c:v>35.892797773107901</c:v>
                </c:pt>
                <c:pt idx="2285">
                  <c:v>35.8974267195848</c:v>
                </c:pt>
                <c:pt idx="2286">
                  <c:v>35.902055464892797</c:v>
                </c:pt>
                <c:pt idx="2287">
                  <c:v>35.906684008961797</c:v>
                </c:pt>
                <c:pt idx="2288">
                  <c:v>35.911312351721598</c:v>
                </c:pt>
                <c:pt idx="2289">
                  <c:v>35.915940493102099</c:v>
                </c:pt>
                <c:pt idx="2290">
                  <c:v>35.920568433033402</c:v>
                </c:pt>
                <c:pt idx="2291">
                  <c:v>35.925196171445499</c:v>
                </c:pt>
                <c:pt idx="2292">
                  <c:v>35.929823708268501</c:v>
                </c:pt>
                <c:pt idx="2293">
                  <c:v>35.934451043432603</c:v>
                </c:pt>
                <c:pt idx="2294">
                  <c:v>35.9390781768682</c:v>
                </c:pt>
                <c:pt idx="2295">
                  <c:v>35.943705108505398</c:v>
                </c:pt>
                <c:pt idx="2296">
                  <c:v>35.948331838274697</c:v>
                </c:pt>
                <c:pt idx="2297">
                  <c:v>35.9529583661066</c:v>
                </c:pt>
                <c:pt idx="2298">
                  <c:v>35.957584691931501</c:v>
                </c:pt>
                <c:pt idx="2299">
                  <c:v>35.962210815680002</c:v>
                </c:pt>
                <c:pt idx="2300">
                  <c:v>35.966836737282698</c:v>
                </c:pt>
                <c:pt idx="2301">
                  <c:v>35.971462456670402</c:v>
                </c:pt>
                <c:pt idx="2302">
                  <c:v>35.976087973773701</c:v>
                </c:pt>
                <c:pt idx="2303">
                  <c:v>35.980713288523603</c:v>
                </c:pt>
                <c:pt idx="2304">
                  <c:v>35.9853384008508</c:v>
                </c:pt>
                <c:pt idx="2305">
                  <c:v>35.989963310686399</c:v>
                </c:pt>
                <c:pt idx="2306">
                  <c:v>35.994588017961298</c:v>
                </c:pt>
                <c:pt idx="2307">
                  <c:v>35.999212522606697</c:v>
                </c:pt>
                <c:pt idx="2308">
                  <c:v>36.003836824553602</c:v>
                </c:pt>
                <c:pt idx="2309">
                  <c:v>36.008460923733203</c:v>
                </c:pt>
                <c:pt idx="2310">
                  <c:v>36.013084820076799</c:v>
                </c:pt>
                <c:pt idx="2311">
                  <c:v>36.017708513515799</c:v>
                </c:pt>
                <c:pt idx="2312">
                  <c:v>36.022332003981397</c:v>
                </c:pt>
                <c:pt idx="2313">
                  <c:v>36.026955291405201</c:v>
                </c:pt>
                <c:pt idx="2314">
                  <c:v>36.031578375718702</c:v>
                </c:pt>
                <c:pt idx="2315">
                  <c:v>36.036201256853303</c:v>
                </c:pt>
                <c:pt idx="2316">
                  <c:v>36.040823934740899</c:v>
                </c:pt>
                <c:pt idx="2317">
                  <c:v>36.045446409312902</c:v>
                </c:pt>
                <c:pt idx="2318">
                  <c:v>36.050068680501298</c:v>
                </c:pt>
                <c:pt idx="2319">
                  <c:v>36.054690748237903</c:v>
                </c:pt>
                <c:pt idx="2320">
                  <c:v>36.059312612454399</c:v>
                </c:pt>
                <c:pt idx="2321">
                  <c:v>36.063934273082801</c:v>
                </c:pt>
                <c:pt idx="2322">
                  <c:v>36.068555730055301</c:v>
                </c:pt>
                <c:pt idx="2323">
                  <c:v>36.073176983303703</c:v>
                </c:pt>
                <c:pt idx="2324">
                  <c:v>36.077798032760299</c:v>
                </c:pt>
                <c:pt idx="2325">
                  <c:v>36.082418878357203</c:v>
                </c:pt>
                <c:pt idx="2326">
                  <c:v>36.0870395200267</c:v>
                </c:pt>
                <c:pt idx="2327">
                  <c:v>36.091659957701097</c:v>
                </c:pt>
                <c:pt idx="2328">
                  <c:v>36.0962801913129</c:v>
                </c:pt>
                <c:pt idx="2329">
                  <c:v>36.100900220794301</c:v>
                </c:pt>
                <c:pt idx="2330">
                  <c:v>36.105520046077899</c:v>
                </c:pt>
                <c:pt idx="2331">
                  <c:v>36.110139667096298</c:v>
                </c:pt>
                <c:pt idx="2332">
                  <c:v>36.114759083782197</c:v>
                </c:pt>
                <c:pt idx="2333">
                  <c:v>36.119378296068099</c:v>
                </c:pt>
                <c:pt idx="2334">
                  <c:v>36.123997303886803</c:v>
                </c:pt>
                <c:pt idx="2335">
                  <c:v>36.128616107171197</c:v>
                </c:pt>
                <c:pt idx="2336">
                  <c:v>36.1332347058541</c:v>
                </c:pt>
                <c:pt idx="2337">
                  <c:v>36.137853099868501</c:v>
                </c:pt>
                <c:pt idx="2338">
                  <c:v>36.142471289147302</c:v>
                </c:pt>
                <c:pt idx="2339">
                  <c:v>36.1470892736235</c:v>
                </c:pt>
                <c:pt idx="2340">
                  <c:v>36.151707053230403</c:v>
                </c:pt>
                <c:pt idx="2341">
                  <c:v>36.1563246279011</c:v>
                </c:pt>
                <c:pt idx="2342">
                  <c:v>36.160941997568798</c:v>
                </c:pt>
                <c:pt idx="2343">
                  <c:v>36.165559162166801</c:v>
                </c:pt>
                <c:pt idx="2344">
                  <c:v>36.170176121628501</c:v>
                </c:pt>
                <c:pt idx="2345">
                  <c:v>36.174792875887299</c:v>
                </c:pt>
                <c:pt idx="2346">
                  <c:v>36.179409424876702</c:v>
                </c:pt>
                <c:pt idx="2347">
                  <c:v>36.184025768530198</c:v>
                </c:pt>
                <c:pt idx="2348">
                  <c:v>36.188641906781498</c:v>
                </c:pt>
                <c:pt idx="2349">
                  <c:v>36.193257839564197</c:v>
                </c:pt>
                <c:pt idx="2350">
                  <c:v>36.197873566812</c:v>
                </c:pt>
                <c:pt idx="2351">
                  <c:v>36.202489088458698</c:v>
                </c:pt>
                <c:pt idx="2352">
                  <c:v>36.207104404438297</c:v>
                </c:pt>
                <c:pt idx="2353">
                  <c:v>36.211719514684503</c:v>
                </c:pt>
                <c:pt idx="2354">
                  <c:v>36.2163344191313</c:v>
                </c:pt>
                <c:pt idx="2355">
                  <c:v>36.220949117712898</c:v>
                </c:pt>
                <c:pt idx="2356">
                  <c:v>36.225563610363203</c:v>
                </c:pt>
                <c:pt idx="2357">
                  <c:v>36.230177897016503</c:v>
                </c:pt>
                <c:pt idx="2358">
                  <c:v>36.234791977607003</c:v>
                </c:pt>
                <c:pt idx="2359">
                  <c:v>36.239405852068799</c:v>
                </c:pt>
                <c:pt idx="2360">
                  <c:v>36.244019520336501</c:v>
                </c:pt>
                <c:pt idx="2361">
                  <c:v>36.248632982344297</c:v>
                </c:pt>
                <c:pt idx="2362">
                  <c:v>36.253246238026797</c:v>
                </c:pt>
                <c:pt idx="2363">
                  <c:v>36.257859287318297</c:v>
                </c:pt>
                <c:pt idx="2364">
                  <c:v>36.262472130153697</c:v>
                </c:pt>
                <c:pt idx="2365">
                  <c:v>36.267084766467399</c:v>
                </c:pt>
                <c:pt idx="2366">
                  <c:v>36.271697196194097</c:v>
                </c:pt>
                <c:pt idx="2367">
                  <c:v>36.276309419268699</c:v>
                </c:pt>
                <c:pt idx="2368">
                  <c:v>36.280921435625999</c:v>
                </c:pt>
                <c:pt idx="2369">
                  <c:v>36.285533245200803</c:v>
                </c:pt>
                <c:pt idx="2370">
                  <c:v>36.290144847928097</c:v>
                </c:pt>
                <c:pt idx="2371">
                  <c:v>36.294756243742803</c:v>
                </c:pt>
                <c:pt idx="2372">
                  <c:v>36.299367432580098</c:v>
                </c:pt>
                <c:pt idx="2373">
                  <c:v>36.303978414375102</c:v>
                </c:pt>
                <c:pt idx="2374">
                  <c:v>36.3085891890629</c:v>
                </c:pt>
                <c:pt idx="2375">
                  <c:v>36.313199756578904</c:v>
                </c:pt>
                <c:pt idx="2376">
                  <c:v>36.317810116858197</c:v>
                </c:pt>
                <c:pt idx="2377">
                  <c:v>36.3224202698364</c:v>
                </c:pt>
                <c:pt idx="2378">
                  <c:v>36.327030215448701</c:v>
                </c:pt>
                <c:pt idx="2379">
                  <c:v>36.331639953630699</c:v>
                </c:pt>
                <c:pt idx="2380">
                  <c:v>36.336249484317896</c:v>
                </c:pt>
                <c:pt idx="2381">
                  <c:v>36.340858807445997</c:v>
                </c:pt>
                <c:pt idx="2382">
                  <c:v>36.345467922950498</c:v>
                </c:pt>
                <c:pt idx="2383">
                  <c:v>36.3500768307673</c:v>
                </c:pt>
                <c:pt idx="2384">
                  <c:v>36.3546855308321</c:v>
                </c:pt>
                <c:pt idx="2385">
                  <c:v>36.3592940230808</c:v>
                </c:pt>
                <c:pt idx="2386">
                  <c:v>36.363902307449202</c:v>
                </c:pt>
                <c:pt idx="2387">
                  <c:v>36.368510383873399</c:v>
                </c:pt>
                <c:pt idx="2388">
                  <c:v>36.373118252289302</c:v>
                </c:pt>
                <c:pt idx="2389">
                  <c:v>36.377725912633103</c:v>
                </c:pt>
                <c:pt idx="2390">
                  <c:v>36.382333364840797</c:v>
                </c:pt>
                <c:pt idx="2391">
                  <c:v>36.386940608848697</c:v>
                </c:pt>
                <c:pt idx="2392">
                  <c:v>36.391547644593103</c:v>
                </c:pt>
                <c:pt idx="2393">
                  <c:v>36.396154472010203</c:v>
                </c:pt>
                <c:pt idx="2394">
                  <c:v>36.4007610910365</c:v>
                </c:pt>
                <c:pt idx="2395">
                  <c:v>36.405367501608403</c:v>
                </c:pt>
                <c:pt idx="2396">
                  <c:v>36.409973703662402</c:v>
                </c:pt>
                <c:pt idx="2397">
                  <c:v>36.414579697135103</c:v>
                </c:pt>
                <c:pt idx="2398">
                  <c:v>36.419185481963098</c:v>
                </c:pt>
                <c:pt idx="2399">
                  <c:v>36.423791058082998</c:v>
                </c:pt>
                <c:pt idx="2400">
                  <c:v>36.4283964254316</c:v>
                </c:pt>
                <c:pt idx="2401">
                  <c:v>36.433001583945803</c:v>
                </c:pt>
                <c:pt idx="2402">
                  <c:v>36.437606533562303</c:v>
                </c:pt>
                <c:pt idx="2403">
                  <c:v>36.442211274218103</c:v>
                </c:pt>
                <c:pt idx="2404">
                  <c:v>36.4468158058501</c:v>
                </c:pt>
                <c:pt idx="2405">
                  <c:v>36.451420128395497</c:v>
                </c:pt>
                <c:pt idx="2406">
                  <c:v>36.456024241791198</c:v>
                </c:pt>
                <c:pt idx="2407">
                  <c:v>36.460628145974503</c:v>
                </c:pt>
                <c:pt idx="2408">
                  <c:v>36.465231840882602</c:v>
                </c:pt>
                <c:pt idx="2409">
                  <c:v>36.469835326452703</c:v>
                </c:pt>
                <c:pt idx="2410">
                  <c:v>36.474438602622101</c:v>
                </c:pt>
                <c:pt idx="2411">
                  <c:v>36.479041669328303</c:v>
                </c:pt>
                <c:pt idx="2412">
                  <c:v>36.483644526508797</c:v>
                </c:pt>
                <c:pt idx="2413">
                  <c:v>36.488247174100898</c:v>
                </c:pt>
                <c:pt idx="2414">
                  <c:v>36.492849612042399</c:v>
                </c:pt>
                <c:pt idx="2415">
                  <c:v>36.497451840270799</c:v>
                </c:pt>
                <c:pt idx="2416">
                  <c:v>36.502053858723698</c:v>
                </c:pt>
                <c:pt idx="2417">
                  <c:v>36.506655667338997</c:v>
                </c:pt>
                <c:pt idx="2418">
                  <c:v>36.5112572660545</c:v>
                </c:pt>
                <c:pt idx="2419">
                  <c:v>36.515858654808</c:v>
                </c:pt>
                <c:pt idx="2420">
                  <c:v>36.520459833537402</c:v>
                </c:pt>
                <c:pt idx="2421">
                  <c:v>36.525060802180697</c:v>
                </c:pt>
                <c:pt idx="2422">
                  <c:v>36.529661560675997</c:v>
                </c:pt>
                <c:pt idx="2423">
                  <c:v>36.5342621089613</c:v>
                </c:pt>
                <c:pt idx="2424">
                  <c:v>36.538862446974797</c:v>
                </c:pt>
                <c:pt idx="2425">
                  <c:v>36.543462574654797</c:v>
                </c:pt>
                <c:pt idx="2426">
                  <c:v>36.548062491939397</c:v>
                </c:pt>
                <c:pt idx="2427">
                  <c:v>36.552662198767102</c:v>
                </c:pt>
                <c:pt idx="2428">
                  <c:v>36.5572616950762</c:v>
                </c:pt>
                <c:pt idx="2429">
                  <c:v>36.5618609808051</c:v>
                </c:pt>
                <c:pt idx="2430">
                  <c:v>36.566460055892399</c:v>
                </c:pt>
                <c:pt idx="2431">
                  <c:v>36.571058920276698</c:v>
                </c:pt>
                <c:pt idx="2432">
                  <c:v>36.5756575738964</c:v>
                </c:pt>
                <c:pt idx="2433">
                  <c:v>36.580256016690498</c:v>
                </c:pt>
                <c:pt idx="2434">
                  <c:v>36.584854248597502</c:v>
                </c:pt>
                <c:pt idx="2435">
                  <c:v>36.589452269556297</c:v>
                </c:pt>
                <c:pt idx="2436">
                  <c:v>36.594050079505699</c:v>
                </c:pt>
                <c:pt idx="2437">
                  <c:v>36.598647678384602</c:v>
                </c:pt>
                <c:pt idx="2438">
                  <c:v>36.603245066132096</c:v>
                </c:pt>
                <c:pt idx="2439">
                  <c:v>36.607842242687099</c:v>
                </c:pt>
                <c:pt idx="2440">
                  <c:v>36.6124392079888</c:v>
                </c:pt>
                <c:pt idx="2441">
                  <c:v>36.6170359619762</c:v>
                </c:pt>
                <c:pt idx="2442">
                  <c:v>36.621632504588703</c:v>
                </c:pt>
                <c:pt idx="2443">
                  <c:v>36.626228835765303</c:v>
                </c:pt>
                <c:pt idx="2444">
                  <c:v>36.630824955445597</c:v>
                </c:pt>
                <c:pt idx="2445">
                  <c:v>36.635420863568797</c:v>
                </c:pt>
                <c:pt idx="2446">
                  <c:v>36.640016560074301</c:v>
                </c:pt>
                <c:pt idx="2447">
                  <c:v>36.644612044901798</c:v>
                </c:pt>
                <c:pt idx="2448">
                  <c:v>36.649207317990701</c:v>
                </c:pt>
                <c:pt idx="2449">
                  <c:v>36.653802379280599</c:v>
                </c:pt>
                <c:pt idx="2450">
                  <c:v>36.658397228711202</c:v>
                </c:pt>
                <c:pt idx="2451">
                  <c:v>36.662991866222299</c:v>
                </c:pt>
                <c:pt idx="2452">
                  <c:v>36.667586291753501</c:v>
                </c:pt>
                <c:pt idx="2453">
                  <c:v>36.672180505244803</c:v>
                </c:pt>
                <c:pt idx="2454">
                  <c:v>36.6767745066361</c:v>
                </c:pt>
                <c:pt idx="2455">
                  <c:v>36.681368295867202</c:v>
                </c:pt>
                <c:pt idx="2456">
                  <c:v>36.685961872878302</c:v>
                </c:pt>
                <c:pt idx="2457">
                  <c:v>36.690555237609402</c:v>
                </c:pt>
                <c:pt idx="2458">
                  <c:v>36.695148390000497</c:v>
                </c:pt>
                <c:pt idx="2459">
                  <c:v>36.699741329992001</c:v>
                </c:pt>
                <c:pt idx="2460">
                  <c:v>36.704334057524001</c:v>
                </c:pt>
                <c:pt idx="2461">
                  <c:v>36.708926572536903</c:v>
                </c:pt>
                <c:pt idx="2462">
                  <c:v>36.713518874970902</c:v>
                </c:pt>
                <c:pt idx="2463">
                  <c:v>36.718110964766602</c:v>
                </c:pt>
                <c:pt idx="2464">
                  <c:v>36.722702841864297</c:v>
                </c:pt>
                <c:pt idx="2465">
                  <c:v>36.727294506204601</c:v>
                </c:pt>
                <c:pt idx="2466">
                  <c:v>36.731885957728103</c:v>
                </c:pt>
                <c:pt idx="2467">
                  <c:v>36.736477196375503</c:v>
                </c:pt>
                <c:pt idx="2468">
                  <c:v>36.741068222087399</c:v>
                </c:pt>
                <c:pt idx="2469">
                  <c:v>36.745659034804603</c:v>
                </c:pt>
                <c:pt idx="2470">
                  <c:v>36.750249634467899</c:v>
                </c:pt>
                <c:pt idx="2471">
                  <c:v>36.754840021018197</c:v>
                </c:pt>
                <c:pt idx="2472">
                  <c:v>36.759430194396302</c:v>
                </c:pt>
                <c:pt idx="2473">
                  <c:v>36.764020154543402</c:v>
                </c:pt>
                <c:pt idx="2474">
                  <c:v>36.768609901400403</c:v>
                </c:pt>
                <c:pt idx="2475">
                  <c:v>36.773199434908399</c:v>
                </c:pt>
                <c:pt idx="2476">
                  <c:v>36.777788755008601</c:v>
                </c:pt>
                <c:pt idx="2477">
                  <c:v>36.782377861642203</c:v>
                </c:pt>
                <c:pt idx="2478">
                  <c:v>36.786966754750402</c:v>
                </c:pt>
                <c:pt idx="2479">
                  <c:v>36.791555434274699</c:v>
                </c:pt>
                <c:pt idx="2480">
                  <c:v>36.796143900156302</c:v>
                </c:pt>
                <c:pt idx="2481">
                  <c:v>36.8007321523367</c:v>
                </c:pt>
                <c:pt idx="2482">
                  <c:v>36.805320190757399</c:v>
                </c:pt>
                <c:pt idx="2483">
                  <c:v>36.809908015360001</c:v>
                </c:pt>
                <c:pt idx="2484">
                  <c:v>36.814495626086</c:v>
                </c:pt>
                <c:pt idx="2485">
                  <c:v>36.819083022877201</c:v>
                </c:pt>
                <c:pt idx="2486">
                  <c:v>36.823670205675199</c:v>
                </c:pt>
                <c:pt idx="2487">
                  <c:v>36.8282571744219</c:v>
                </c:pt>
                <c:pt idx="2488">
                  <c:v>36.832843929059003</c:v>
                </c:pt>
                <c:pt idx="2489">
                  <c:v>36.8374304695284</c:v>
                </c:pt>
                <c:pt idx="2490">
                  <c:v>36.842016795772203</c:v>
                </c:pt>
                <c:pt idx="2491">
                  <c:v>36.846602907732198</c:v>
                </c:pt>
                <c:pt idx="2492">
                  <c:v>36.851188805350603</c:v>
                </c:pt>
                <c:pt idx="2493">
                  <c:v>36.855774488569502</c:v>
                </c:pt>
                <c:pt idx="2494">
                  <c:v>36.860359957330999</c:v>
                </c:pt>
                <c:pt idx="2495">
                  <c:v>36.8649452115774</c:v>
                </c:pt>
                <c:pt idx="2496">
                  <c:v>36.869530251251</c:v>
                </c:pt>
                <c:pt idx="2497">
                  <c:v>36.874115076293997</c:v>
                </c:pt>
                <c:pt idx="2498">
                  <c:v>36.878699686649</c:v>
                </c:pt>
                <c:pt idx="2499">
                  <c:v>36.883284082258299</c:v>
                </c:pt>
                <c:pt idx="2500">
                  <c:v>36.887868263064398</c:v>
                </c:pt>
                <c:pt idx="2501">
                  <c:v>36.892452229009997</c:v>
                </c:pt>
                <c:pt idx="2502">
                  <c:v>36.8970359800376</c:v>
                </c:pt>
                <c:pt idx="2503">
                  <c:v>36.901619516089902</c:v>
                </c:pt>
                <c:pt idx="2504">
                  <c:v>36.906202837109703</c:v>
                </c:pt>
                <c:pt idx="2505">
                  <c:v>36.910785943039699</c:v>
                </c:pt>
                <c:pt idx="2506">
                  <c:v>36.915368833822697</c:v>
                </c:pt>
                <c:pt idx="2507">
                  <c:v>36.919951509401798</c:v>
                </c:pt>
                <c:pt idx="2508">
                  <c:v>36.924533969719697</c:v>
                </c:pt>
                <c:pt idx="2509">
                  <c:v>36.929116214719599</c:v>
                </c:pt>
                <c:pt idx="2510">
                  <c:v>36.933698244344598</c:v>
                </c:pt>
                <c:pt idx="2511">
                  <c:v>36.9382800585376</c:v>
                </c:pt>
                <c:pt idx="2512">
                  <c:v>36.942861657241998</c:v>
                </c:pt>
                <c:pt idx="2513">
                  <c:v>36.947443040400799</c:v>
                </c:pt>
                <c:pt idx="2514">
                  <c:v>36.952024207957599</c:v>
                </c:pt>
                <c:pt idx="2515">
                  <c:v>36.9566051598554</c:v>
                </c:pt>
                <c:pt idx="2516">
                  <c:v>36.961185896037897</c:v>
                </c:pt>
                <c:pt idx="2517">
                  <c:v>36.965766416448403</c:v>
                </c:pt>
                <c:pt idx="2518">
                  <c:v>36.970346721030403</c:v>
                </c:pt>
                <c:pt idx="2519">
                  <c:v>36.974926809727499</c:v>
                </c:pt>
                <c:pt idx="2520">
                  <c:v>36.979506682483297</c:v>
                </c:pt>
                <c:pt idx="2521">
                  <c:v>36.9840863392415</c:v>
                </c:pt>
                <c:pt idx="2522">
                  <c:v>36.988665779945798</c:v>
                </c:pt>
                <c:pt idx="2523">
                  <c:v>36.9932450045401</c:v>
                </c:pt>
                <c:pt idx="2524">
                  <c:v>36.997824012968103</c:v>
                </c:pt>
                <c:pt idx="2525">
                  <c:v>37.002402805173801</c:v>
                </c:pt>
                <c:pt idx="2526">
                  <c:v>37.006981381100999</c:v>
                </c:pt>
                <c:pt idx="2527">
                  <c:v>37.011559740693897</c:v>
                </c:pt>
                <c:pt idx="2528">
                  <c:v>37.016137883896398</c:v>
                </c:pt>
                <c:pt idx="2529">
                  <c:v>37.020715810652703</c:v>
                </c:pt>
                <c:pt idx="2530">
                  <c:v>37.025293520906999</c:v>
                </c:pt>
                <c:pt idx="2531">
                  <c:v>37.029871014603501</c:v>
                </c:pt>
                <c:pt idx="2532">
                  <c:v>37.034448291686402</c:v>
                </c:pt>
                <c:pt idx="2533">
                  <c:v>37.039025352100097</c:v>
                </c:pt>
                <c:pt idx="2534">
                  <c:v>37.043602195789099</c:v>
                </c:pt>
                <c:pt idx="2535">
                  <c:v>37.048178822697601</c:v>
                </c:pt>
                <c:pt idx="2536">
                  <c:v>37.052755232770302</c:v>
                </c:pt>
                <c:pt idx="2537">
                  <c:v>37.057331425951702</c:v>
                </c:pt>
                <c:pt idx="2538">
                  <c:v>37.061907402186399</c:v>
                </c:pt>
                <c:pt idx="2539">
                  <c:v>37.0664831614191</c:v>
                </c:pt>
                <c:pt idx="2540">
                  <c:v>37.071058703594503</c:v>
                </c:pt>
                <c:pt idx="2541">
                  <c:v>37.075634028657298</c:v>
                </c:pt>
                <c:pt idx="2542">
                  <c:v>37.080209136552497</c:v>
                </c:pt>
                <c:pt idx="2543">
                  <c:v>37.084784027224799</c:v>
                </c:pt>
                <c:pt idx="2544">
                  <c:v>37.089358700619201</c:v>
                </c:pt>
                <c:pt idx="2545">
                  <c:v>37.093933156680698</c:v>
                </c:pt>
                <c:pt idx="2546">
                  <c:v>37.098507395354403</c:v>
                </c:pt>
                <c:pt idx="2547">
                  <c:v>37.103081416585297</c:v>
                </c:pt>
                <c:pt idx="2548">
                  <c:v>37.107655220318598</c:v>
                </c:pt>
                <c:pt idx="2549">
                  <c:v>37.112228806499601</c:v>
                </c:pt>
                <c:pt idx="2550">
                  <c:v>37.116802175073403</c:v>
                </c:pt>
                <c:pt idx="2551">
                  <c:v>37.121375325985497</c:v>
                </c:pt>
                <c:pt idx="2552">
                  <c:v>37.125948259181101</c:v>
                </c:pt>
                <c:pt idx="2553">
                  <c:v>37.130520974605702</c:v>
                </c:pt>
                <c:pt idx="2554">
                  <c:v>37.135093472204801</c:v>
                </c:pt>
                <c:pt idx="2555">
                  <c:v>37.1396657519239</c:v>
                </c:pt>
                <c:pt idx="2556">
                  <c:v>37.1442378137086</c:v>
                </c:pt>
                <c:pt idx="2557">
                  <c:v>37.148809657504501</c:v>
                </c:pt>
                <c:pt idx="2558">
                  <c:v>37.153381283257403</c:v>
                </c:pt>
                <c:pt idx="2559">
                  <c:v>37.157952690913</c:v>
                </c:pt>
                <c:pt idx="2560">
                  <c:v>37.162523880417098</c:v>
                </c:pt>
                <c:pt idx="2561">
                  <c:v>37.167094851715497</c:v>
                </c:pt>
                <c:pt idx="2562">
                  <c:v>37.171665604754203</c:v>
                </c:pt>
                <c:pt idx="2563">
                  <c:v>37.176236139479101</c:v>
                </c:pt>
                <c:pt idx="2564">
                  <c:v>37.180806455836297</c:v>
                </c:pt>
                <c:pt idx="2565">
                  <c:v>37.185376553771803</c:v>
                </c:pt>
                <c:pt idx="2566">
                  <c:v>37.189946433231803</c:v>
                </c:pt>
                <c:pt idx="2567">
                  <c:v>37.194516094162402</c:v>
                </c:pt>
                <c:pt idx="2568">
                  <c:v>37.199085536509898</c:v>
                </c:pt>
                <c:pt idx="2569">
                  <c:v>37.203654760220601</c:v>
                </c:pt>
                <c:pt idx="2570">
                  <c:v>37.208223765240703</c:v>
                </c:pt>
                <c:pt idx="2571">
                  <c:v>37.212792551516799</c:v>
                </c:pt>
                <c:pt idx="2572">
                  <c:v>37.2173611189952</c:v>
                </c:pt>
                <c:pt idx="2573">
                  <c:v>37.221929467622402</c:v>
                </c:pt>
                <c:pt idx="2574">
                  <c:v>37.226497597345102</c:v>
                </c:pt>
                <c:pt idx="2575">
                  <c:v>37.231065508109801</c:v>
                </c:pt>
                <c:pt idx="2576">
                  <c:v>37.235633199863102</c:v>
                </c:pt>
                <c:pt idx="2577">
                  <c:v>37.2402006725519</c:v>
                </c:pt>
                <c:pt idx="2578">
                  <c:v>37.244767926122798</c:v>
                </c:pt>
                <c:pt idx="2579">
                  <c:v>37.249334960522702</c:v>
                </c:pt>
                <c:pt idx="2580">
                  <c:v>37.253901775698502</c:v>
                </c:pt>
                <c:pt idx="2581">
                  <c:v>37.258468371597097</c:v>
                </c:pt>
                <c:pt idx="2582">
                  <c:v>37.263034748165403</c:v>
                </c:pt>
                <c:pt idx="2583">
                  <c:v>37.267600905350598</c:v>
                </c:pt>
                <c:pt idx="2584">
                  <c:v>37.272166843099697</c:v>
                </c:pt>
                <c:pt idx="2585">
                  <c:v>37.2767325613598</c:v>
                </c:pt>
                <c:pt idx="2586">
                  <c:v>37.2812980600782</c:v>
                </c:pt>
                <c:pt idx="2587">
                  <c:v>37.285863339202002</c:v>
                </c:pt>
                <c:pt idx="2588">
                  <c:v>37.290428398678699</c:v>
                </c:pt>
                <c:pt idx="2589">
                  <c:v>37.294993238455497</c:v>
                </c:pt>
                <c:pt idx="2590">
                  <c:v>37.299557858479801</c:v>
                </c:pt>
                <c:pt idx="2591">
                  <c:v>37.304122258699202</c:v>
                </c:pt>
                <c:pt idx="2592">
                  <c:v>37.308686439061098</c:v>
                </c:pt>
                <c:pt idx="2593">
                  <c:v>37.313250399513102</c:v>
                </c:pt>
                <c:pt idx="2594">
                  <c:v>37.317814140002703</c:v>
                </c:pt>
                <c:pt idx="2595">
                  <c:v>37.322377660477798</c:v>
                </c:pt>
                <c:pt idx="2596">
                  <c:v>37.326940960885999</c:v>
                </c:pt>
                <c:pt idx="2597">
                  <c:v>37.331504041175101</c:v>
                </c:pt>
                <c:pt idx="2598">
                  <c:v>37.336066901292803</c:v>
                </c:pt>
                <c:pt idx="2599">
                  <c:v>37.340629541187198</c:v>
                </c:pt>
                <c:pt idx="2600">
                  <c:v>37.345191960806098</c:v>
                </c:pt>
                <c:pt idx="2601">
                  <c:v>37.349754160097497</c:v>
                </c:pt>
                <c:pt idx="2602">
                  <c:v>37.354316139009498</c:v>
                </c:pt>
                <c:pt idx="2603">
                  <c:v>37.358877897490103</c:v>
                </c:pt>
                <c:pt idx="2604">
                  <c:v>37.3634394354875</c:v>
                </c:pt>
                <c:pt idx="2605">
                  <c:v>37.368000752949897</c:v>
                </c:pt>
                <c:pt idx="2606">
                  <c:v>37.372561849825502</c:v>
                </c:pt>
                <c:pt idx="2607">
                  <c:v>37.377122726062701</c:v>
                </c:pt>
                <c:pt idx="2608">
                  <c:v>37.381683381609797</c:v>
                </c:pt>
                <c:pt idx="2609">
                  <c:v>37.386243816415202</c:v>
                </c:pt>
                <c:pt idx="2610">
                  <c:v>37.390804030427297</c:v>
                </c:pt>
                <c:pt idx="2611">
                  <c:v>37.395364023594702</c:v>
                </c:pt>
                <c:pt idx="2612">
                  <c:v>37.399923795865902</c:v>
                </c:pt>
                <c:pt idx="2613">
                  <c:v>37.404483347189597</c:v>
                </c:pt>
                <c:pt idx="2614">
                  <c:v>37.4090426775144</c:v>
                </c:pt>
                <c:pt idx="2615">
                  <c:v>37.413601786789101</c:v>
                </c:pt>
                <c:pt idx="2616">
                  <c:v>37.418160674962301</c:v>
                </c:pt>
                <c:pt idx="2617">
                  <c:v>37.422719341982997</c:v>
                </c:pt>
                <c:pt idx="2618">
                  <c:v>37.427277787800001</c:v>
                </c:pt>
                <c:pt idx="2619">
                  <c:v>37.431836012362197</c:v>
                </c:pt>
                <c:pt idx="2620">
                  <c:v>37.436394015618603</c:v>
                </c:pt>
                <c:pt idx="2621">
                  <c:v>37.440951797518302</c:v>
                </c:pt>
                <c:pt idx="2622">
                  <c:v>37.445509358010298</c:v>
                </c:pt>
                <c:pt idx="2623">
                  <c:v>37.450066697043802</c:v>
                </c:pt>
                <c:pt idx="2624">
                  <c:v>37.454623814567903</c:v>
                </c:pt>
                <c:pt idx="2625">
                  <c:v>37.459180710531903</c:v>
                </c:pt>
                <c:pt idx="2626">
                  <c:v>37.4637373848851</c:v>
                </c:pt>
                <c:pt idx="2627">
                  <c:v>37.468293837576702</c:v>
                </c:pt>
                <c:pt idx="2628">
                  <c:v>37.472850068556397</c:v>
                </c:pt>
                <c:pt idx="2629">
                  <c:v>37.477406077773303</c:v>
                </c:pt>
                <c:pt idx="2630">
                  <c:v>37.481961865177198</c:v>
                </c:pt>
                <c:pt idx="2631">
                  <c:v>37.486517430717399</c:v>
                </c:pt>
                <c:pt idx="2632">
                  <c:v>37.4910727743436</c:v>
                </c:pt>
                <c:pt idx="2633">
                  <c:v>37.495627896005502</c:v>
                </c:pt>
                <c:pt idx="2634">
                  <c:v>37.500182795652698</c:v>
                </c:pt>
                <c:pt idx="2635">
                  <c:v>37.504737473235103</c:v>
                </c:pt>
                <c:pt idx="2636">
                  <c:v>37.509291928702297</c:v>
                </c:pt>
                <c:pt idx="2637">
                  <c:v>37.513846162004398</c:v>
                </c:pt>
                <c:pt idx="2638">
                  <c:v>37.518400173091102</c:v>
                </c:pt>
                <c:pt idx="2639">
                  <c:v>37.5229539619124</c:v>
                </c:pt>
                <c:pt idx="2640">
                  <c:v>37.527507528418397</c:v>
                </c:pt>
                <c:pt idx="2641">
                  <c:v>37.5320608725591</c:v>
                </c:pt>
                <c:pt idx="2642">
                  <c:v>37.5366139942847</c:v>
                </c:pt>
                <c:pt idx="2643">
                  <c:v>37.541166893545203</c:v>
                </c:pt>
                <c:pt idx="2644">
                  <c:v>37.545719570290998</c:v>
                </c:pt>
                <c:pt idx="2645">
                  <c:v>37.5502720244722</c:v>
                </c:pt>
                <c:pt idx="2646">
                  <c:v>37.554824256039197</c:v>
                </c:pt>
                <c:pt idx="2647">
                  <c:v>37.559376264942301</c:v>
                </c:pt>
                <c:pt idx="2648">
                  <c:v>37.563928051132102</c:v>
                </c:pt>
                <c:pt idx="2649">
                  <c:v>37.568479614558903</c:v>
                </c:pt>
                <c:pt idx="2650">
                  <c:v>37.573030955173202</c:v>
                </c:pt>
                <c:pt idx="2651">
                  <c:v>37.577582072925701</c:v>
                </c:pt>
                <c:pt idx="2652">
                  <c:v>37.582132967766903</c:v>
                </c:pt>
                <c:pt idx="2653">
                  <c:v>37.586683639647603</c:v>
                </c:pt>
                <c:pt idx="2654">
                  <c:v>37.591234088518497</c:v>
                </c:pt>
                <c:pt idx="2655">
                  <c:v>37.595784314330302</c:v>
                </c:pt>
                <c:pt idx="2656">
                  <c:v>37.600334317033898</c:v>
                </c:pt>
                <c:pt idx="2657">
                  <c:v>37.604884096580101</c:v>
                </c:pt>
                <c:pt idx="2658">
                  <c:v>37.609433652919797</c:v>
                </c:pt>
                <c:pt idx="2659">
                  <c:v>37.613982986004103</c:v>
                </c:pt>
                <c:pt idx="2660">
                  <c:v>37.618532095783998</c:v>
                </c:pt>
                <c:pt idx="2661">
                  <c:v>37.623080982210602</c:v>
                </c:pt>
                <c:pt idx="2662">
                  <c:v>37.627629645234897</c:v>
                </c:pt>
                <c:pt idx="2663">
                  <c:v>37.632178084808203</c:v>
                </c:pt>
                <c:pt idx="2664">
                  <c:v>37.636726300881698</c:v>
                </c:pt>
                <c:pt idx="2665">
                  <c:v>37.641274293406603</c:v>
                </c:pt>
                <c:pt idx="2666">
                  <c:v>37.645822062334403</c:v>
                </c:pt>
                <c:pt idx="2667">
                  <c:v>37.650369607616398</c:v>
                </c:pt>
                <c:pt idx="2668">
                  <c:v>37.6549169292039</c:v>
                </c:pt>
                <c:pt idx="2669">
                  <c:v>37.6594640270486</c:v>
                </c:pt>
                <c:pt idx="2670">
                  <c:v>37.664010901101904</c:v>
                </c:pt>
                <c:pt idx="2671">
                  <c:v>37.668557551315502</c:v>
                </c:pt>
                <c:pt idx="2672">
                  <c:v>37.673103977640899</c:v>
                </c:pt>
                <c:pt idx="2673">
                  <c:v>37.677650180029801</c:v>
                </c:pt>
                <c:pt idx="2674">
                  <c:v>37.682196158434003</c:v>
                </c:pt>
                <c:pt idx="2675">
                  <c:v>37.686741912805203</c:v>
                </c:pt>
                <c:pt idx="2676">
                  <c:v>37.691287443095398</c:v>
                </c:pt>
                <c:pt idx="2677">
                  <c:v>37.695832749256297</c:v>
                </c:pt>
                <c:pt idx="2678">
                  <c:v>37.700377831239898</c:v>
                </c:pt>
                <c:pt idx="2679">
                  <c:v>37.704922688998202</c:v>
                </c:pt>
                <c:pt idx="2680">
                  <c:v>37.709467322483199</c:v>
                </c:pt>
                <c:pt idx="2681">
                  <c:v>37.714011731646998</c:v>
                </c:pt>
                <c:pt idx="2682">
                  <c:v>37.718555916441701</c:v>
                </c:pt>
                <c:pt idx="2683">
                  <c:v>37.723099876819603</c:v>
                </c:pt>
                <c:pt idx="2684">
                  <c:v>37.727643612732798</c:v>
                </c:pt>
                <c:pt idx="2685">
                  <c:v>37.732187124133702</c:v>
                </c:pt>
                <c:pt idx="2686">
                  <c:v>37.736730410974502</c:v>
                </c:pt>
                <c:pt idx="2687">
                  <c:v>37.741273473207698</c:v>
                </c:pt>
                <c:pt idx="2688">
                  <c:v>37.7458163107856</c:v>
                </c:pt>
                <c:pt idx="2689">
                  <c:v>37.750358923660798</c:v>
                </c:pt>
                <c:pt idx="2690">
                  <c:v>37.754901311785801</c:v>
                </c:pt>
                <c:pt idx="2691">
                  <c:v>37.759443475113201</c:v>
                </c:pt>
                <c:pt idx="2692">
                  <c:v>37.763985413595599</c:v>
                </c:pt>
                <c:pt idx="2693">
                  <c:v>37.7685271271856</c:v>
                </c:pt>
                <c:pt idx="2694">
                  <c:v>37.773068615836102</c:v>
                </c:pt>
                <c:pt idx="2695">
                  <c:v>37.777609879499799</c:v>
                </c:pt>
                <c:pt idx="2696">
                  <c:v>37.782150918129403</c:v>
                </c:pt>
                <c:pt idx="2697">
                  <c:v>37.786691731677998</c:v>
                </c:pt>
                <c:pt idx="2698">
                  <c:v>37.791232320098402</c:v>
                </c:pt>
                <c:pt idx="2699">
                  <c:v>37.7957726833436</c:v>
                </c:pt>
                <c:pt idx="2700">
                  <c:v>37.800312821366603</c:v>
                </c:pt>
                <c:pt idx="2701">
                  <c:v>37.804852734120502</c:v>
                </c:pt>
                <c:pt idx="2702">
                  <c:v>37.8093924215584</c:v>
                </c:pt>
                <c:pt idx="2703">
                  <c:v>37.813931883633501</c:v>
                </c:pt>
                <c:pt idx="2704">
                  <c:v>37.818471120299002</c:v>
                </c:pt>
                <c:pt idx="2705">
                  <c:v>37.823010131508198</c:v>
                </c:pt>
                <c:pt idx="2706">
                  <c:v>37.827548917214401</c:v>
                </c:pt>
                <c:pt idx="2707">
                  <c:v>37.832087477370997</c:v>
                </c:pt>
                <c:pt idx="2708">
                  <c:v>37.836625811931398</c:v>
                </c:pt>
                <c:pt idx="2709">
                  <c:v>37.841163920848999</c:v>
                </c:pt>
                <c:pt idx="2710">
                  <c:v>37.8457018040774</c:v>
                </c:pt>
                <c:pt idx="2711">
                  <c:v>37.850239461570098</c:v>
                </c:pt>
                <c:pt idx="2712">
                  <c:v>37.8547768932808</c:v>
                </c:pt>
                <c:pt idx="2713">
                  <c:v>37.8593140991631</c:v>
                </c:pt>
                <c:pt idx="2714">
                  <c:v>37.863851079170701</c:v>
                </c:pt>
                <c:pt idx="2715">
                  <c:v>37.868387833257401</c:v>
                </c:pt>
                <c:pt idx="2716">
                  <c:v>37.872924361377002</c:v>
                </c:pt>
                <c:pt idx="2717">
                  <c:v>37.877460663483298</c:v>
                </c:pt>
                <c:pt idx="2718">
                  <c:v>37.881996739530301</c:v>
                </c:pt>
                <c:pt idx="2719">
                  <c:v>37.886532589471898</c:v>
                </c:pt>
                <c:pt idx="2720">
                  <c:v>37.891068213262201</c:v>
                </c:pt>
                <c:pt idx="2721">
                  <c:v>37.895603610854998</c:v>
                </c:pt>
                <c:pt idx="2722">
                  <c:v>37.900138782204699</c:v>
                </c:pt>
                <c:pt idx="2723">
                  <c:v>37.904673727265298</c:v>
                </c:pt>
                <c:pt idx="2724">
                  <c:v>37.909208445990998</c:v>
                </c:pt>
                <c:pt idx="2725">
                  <c:v>37.913742938336</c:v>
                </c:pt>
                <c:pt idx="2726">
                  <c:v>37.9182772042547</c:v>
                </c:pt>
                <c:pt idx="2727">
                  <c:v>37.922811243701403</c:v>
                </c:pt>
                <c:pt idx="2728">
                  <c:v>37.9273450566305</c:v>
                </c:pt>
                <c:pt idx="2729">
                  <c:v>37.931878642996402</c:v>
                </c:pt>
                <c:pt idx="2730">
                  <c:v>37.936412002753599</c:v>
                </c:pt>
                <c:pt idx="2731">
                  <c:v>37.940945135856701</c:v>
                </c:pt>
                <c:pt idx="2732">
                  <c:v>37.945478042260198</c:v>
                </c:pt>
                <c:pt idx="2733">
                  <c:v>37.950010721918801</c:v>
                </c:pt>
                <c:pt idx="2734">
                  <c:v>37.954543174787098</c:v>
                </c:pt>
                <c:pt idx="2735">
                  <c:v>37.959075400819899</c:v>
                </c:pt>
                <c:pt idx="2736">
                  <c:v>37.963607399971998</c:v>
                </c:pt>
                <c:pt idx="2737">
                  <c:v>37.9681391721981</c:v>
                </c:pt>
                <c:pt idx="2738">
                  <c:v>37.972670717453198</c:v>
                </c:pt>
                <c:pt idx="2739">
                  <c:v>37.977202035692201</c:v>
                </c:pt>
                <c:pt idx="2740">
                  <c:v>37.981733126869997</c:v>
                </c:pt>
                <c:pt idx="2741">
                  <c:v>37.986263990941602</c:v>
                </c:pt>
                <c:pt idx="2742">
                  <c:v>37.990794627862201</c:v>
                </c:pt>
                <c:pt idx="2743">
                  <c:v>37.995325037586802</c:v>
                </c:pt>
                <c:pt idx="2744">
                  <c:v>37.9998552200707</c:v>
                </c:pt>
                <c:pt idx="2745">
                  <c:v>38.004385175268901</c:v>
                </c:pt>
                <c:pt idx="2746">
                  <c:v>38.008914903136699</c:v>
                </c:pt>
                <c:pt idx="2747">
                  <c:v>38.013444403629599</c:v>
                </c:pt>
                <c:pt idx="2748">
                  <c:v>38.017973676702702</c:v>
                </c:pt>
                <c:pt idx="2749">
                  <c:v>38.0225027223116</c:v>
                </c:pt>
                <c:pt idx="2750">
                  <c:v>38.027031540411599</c:v>
                </c:pt>
                <c:pt idx="2751">
                  <c:v>38.031560130958297</c:v>
                </c:pt>
                <c:pt idx="2752">
                  <c:v>38.036088493907201</c:v>
                </c:pt>
                <c:pt idx="2753">
                  <c:v>38.040616629213801</c:v>
                </c:pt>
                <c:pt idx="2754">
                  <c:v>38.045144536833902</c:v>
                </c:pt>
                <c:pt idx="2755">
                  <c:v>38.049672216723103</c:v>
                </c:pt>
                <c:pt idx="2756">
                  <c:v>38.0541996688371</c:v>
                </c:pt>
                <c:pt idx="2757">
                  <c:v>38.058726893131798</c:v>
                </c:pt>
                <c:pt idx="2758">
                  <c:v>38.063253889562802</c:v>
                </c:pt>
                <c:pt idx="2759">
                  <c:v>38.0677806580862</c:v>
                </c:pt>
                <c:pt idx="2760">
                  <c:v>38.072307198657903</c:v>
                </c:pt>
                <c:pt idx="2761">
                  <c:v>38.076833511233701</c:v>
                </c:pt>
                <c:pt idx="2762">
                  <c:v>38.081359595769797</c:v>
                </c:pt>
                <c:pt idx="2763">
                  <c:v>38.0858854522222</c:v>
                </c:pt>
                <c:pt idx="2764">
                  <c:v>38.090411080547</c:v>
                </c:pt>
                <c:pt idx="2765">
                  <c:v>38.094936480700298</c:v>
                </c:pt>
                <c:pt idx="2766">
                  <c:v>38.099461652638396</c:v>
                </c:pt>
                <c:pt idx="2767">
                  <c:v>38.103986596317498</c:v>
                </c:pt>
                <c:pt idx="2768">
                  <c:v>38.108511311693903</c:v>
                </c:pt>
                <c:pt idx="2769">
                  <c:v>38.113035798723899</c:v>
                </c:pt>
                <c:pt idx="2770">
                  <c:v>38.117560057364003</c:v>
                </c:pt>
                <c:pt idx="2771">
                  <c:v>38.122084087570599</c:v>
                </c:pt>
                <c:pt idx="2772">
                  <c:v>38.126607889300203</c:v>
                </c:pt>
                <c:pt idx="2773">
                  <c:v>38.131131462509302</c:v>
                </c:pt>
                <c:pt idx="2774">
                  <c:v>38.135654807154502</c:v>
                </c:pt>
                <c:pt idx="2775">
                  <c:v>38.140177923192397</c:v>
                </c:pt>
                <c:pt idx="2776">
                  <c:v>38.1447008105796</c:v>
                </c:pt>
                <c:pt idx="2777">
                  <c:v>38.149223469272997</c:v>
                </c:pt>
                <c:pt idx="2778">
                  <c:v>38.1537458992293</c:v>
                </c:pt>
                <c:pt idx="2779">
                  <c:v>38.158268100405301</c:v>
                </c:pt>
                <c:pt idx="2780">
                  <c:v>38.162790072757801</c:v>
                </c:pt>
                <c:pt idx="2781">
                  <c:v>38.167311816243803</c:v>
                </c:pt>
                <c:pt idx="2782">
                  <c:v>38.171833330820199</c:v>
                </c:pt>
                <c:pt idx="2783">
                  <c:v>38.176354616444002</c:v>
                </c:pt>
                <c:pt idx="2784">
                  <c:v>38.1808756730723</c:v>
                </c:pt>
                <c:pt idx="2785">
                  <c:v>38.185396500662101</c:v>
                </c:pt>
                <c:pt idx="2786">
                  <c:v>38.1899170991707</c:v>
                </c:pt>
                <c:pt idx="2787">
                  <c:v>38.194437468555101</c:v>
                </c:pt>
                <c:pt idx="2788">
                  <c:v>38.198957608772702</c:v>
                </c:pt>
                <c:pt idx="2789">
                  <c:v>38.203477519780598</c:v>
                </c:pt>
                <c:pt idx="2790">
                  <c:v>38.207997201536301</c:v>
                </c:pt>
                <c:pt idx="2791">
                  <c:v>38.212516653997099</c:v>
                </c:pt>
                <c:pt idx="2792">
                  <c:v>38.217035877120303</c:v>
                </c:pt>
                <c:pt idx="2793">
                  <c:v>38.221554870863599</c:v>
                </c:pt>
                <c:pt idx="2794">
                  <c:v>38.226073635184399</c:v>
                </c:pt>
                <c:pt idx="2795">
                  <c:v>38.230592170040197</c:v>
                </c:pt>
                <c:pt idx="2796">
                  <c:v>38.235110475388701</c:v>
                </c:pt>
                <c:pt idx="2797">
                  <c:v>38.239628551187501</c:v>
                </c:pt>
                <c:pt idx="2798">
                  <c:v>38.244146397394204</c:v>
                </c:pt>
                <c:pt idx="2799">
                  <c:v>38.248664013966803</c:v>
                </c:pt>
                <c:pt idx="2800">
                  <c:v>38.2531814008628</c:v>
                </c:pt>
                <c:pt idx="2801">
                  <c:v>38.257698558040197</c:v>
                </c:pt>
                <c:pt idx="2802">
                  <c:v>38.262215485456899</c:v>
                </c:pt>
                <c:pt idx="2803">
                  <c:v>38.266732183070701</c:v>
                </c:pt>
                <c:pt idx="2804">
                  <c:v>38.271248650839702</c:v>
                </c:pt>
                <c:pt idx="2805">
                  <c:v>38.275764888721802</c:v>
                </c:pt>
                <c:pt idx="2806">
                  <c:v>38.280280896675102</c:v>
                </c:pt>
                <c:pt idx="2807">
                  <c:v>38.284796674657798</c:v>
                </c:pt>
                <c:pt idx="2808">
                  <c:v>38.289312222627998</c:v>
                </c:pt>
                <c:pt idx="2809">
                  <c:v>38.293827540543901</c:v>
                </c:pt>
                <c:pt idx="2810">
                  <c:v>38.298342628363699</c:v>
                </c:pt>
                <c:pt idx="2811">
                  <c:v>38.302857486045703</c:v>
                </c:pt>
                <c:pt idx="2812">
                  <c:v>38.307372113548297</c:v>
                </c:pt>
                <c:pt idx="2813">
                  <c:v>38.311886510829801</c:v>
                </c:pt>
                <c:pt idx="2814">
                  <c:v>38.316400677848797</c:v>
                </c:pt>
                <c:pt idx="2815">
                  <c:v>38.320914614563499</c:v>
                </c:pt>
                <c:pt idx="2816">
                  <c:v>38.325428320932701</c:v>
                </c:pt>
                <c:pt idx="2817">
                  <c:v>38.329941796914802</c:v>
                </c:pt>
                <c:pt idx="2818">
                  <c:v>38.334455042468399</c:v>
                </c:pt>
                <c:pt idx="2819">
                  <c:v>38.3389680575523</c:v>
                </c:pt>
                <c:pt idx="2820">
                  <c:v>38.343480842124997</c:v>
                </c:pt>
                <c:pt idx="2821">
                  <c:v>38.347993396145498</c:v>
                </c:pt>
                <c:pt idx="2822">
                  <c:v>38.352505719572299</c:v>
                </c:pt>
                <c:pt idx="2823">
                  <c:v>38.357017812364496</c:v>
                </c:pt>
                <c:pt idx="2824">
                  <c:v>38.361529674480899</c:v>
                </c:pt>
                <c:pt idx="2825">
                  <c:v>38.366041305880302</c:v>
                </c:pt>
                <c:pt idx="2826">
                  <c:v>38.370552706521799</c:v>
                </c:pt>
                <c:pt idx="2827">
                  <c:v>38.375063876364401</c:v>
                </c:pt>
                <c:pt idx="2828">
                  <c:v>38.379574815367199</c:v>
                </c:pt>
                <c:pt idx="2829">
                  <c:v>38.384085523489297</c:v>
                </c:pt>
                <c:pt idx="2830">
                  <c:v>38.388596000689802</c:v>
                </c:pt>
                <c:pt idx="2831">
                  <c:v>38.3931062469279</c:v>
                </c:pt>
                <c:pt idx="2832">
                  <c:v>38.397616262162899</c:v>
                </c:pt>
                <c:pt idx="2833">
                  <c:v>38.402126046353999</c:v>
                </c:pt>
                <c:pt idx="2834">
                  <c:v>38.4066355994606</c:v>
                </c:pt>
                <c:pt idx="2835">
                  <c:v>38.411144921442201</c:v>
                </c:pt>
                <c:pt idx="2836">
                  <c:v>38.415654012258003</c:v>
                </c:pt>
                <c:pt idx="2837">
                  <c:v>38.420162871867603</c:v>
                </c:pt>
                <c:pt idx="2838">
                  <c:v>38.424671500230403</c:v>
                </c:pt>
                <c:pt idx="2839">
                  <c:v>38.429179897306099</c:v>
                </c:pt>
                <c:pt idx="2840">
                  <c:v>38.433688063054298</c:v>
                </c:pt>
                <c:pt idx="2841">
                  <c:v>38.438195997434597</c:v>
                </c:pt>
                <c:pt idx="2842">
                  <c:v>38.442703700406597</c:v>
                </c:pt>
                <c:pt idx="2843">
                  <c:v>38.447211171930199</c:v>
                </c:pt>
                <c:pt idx="2844">
                  <c:v>38.451718411965103</c:v>
                </c:pt>
                <c:pt idx="2845">
                  <c:v>38.4562254204711</c:v>
                </c:pt>
                <c:pt idx="2846">
                  <c:v>38.460732197408198</c:v>
                </c:pt>
                <c:pt idx="2847">
                  <c:v>38.465238742736197</c:v>
                </c:pt>
                <c:pt idx="2848">
                  <c:v>38.469745056415</c:v>
                </c:pt>
                <c:pt idx="2849">
                  <c:v>38.474251138404803</c:v>
                </c:pt>
                <c:pt idx="2850">
                  <c:v>38.478756988665502</c:v>
                </c:pt>
                <c:pt idx="2851">
                  <c:v>38.4832626071573</c:v>
                </c:pt>
                <c:pt idx="2852">
                  <c:v>38.487767993840201</c:v>
                </c:pt>
                <c:pt idx="2853">
                  <c:v>38.492273148674499</c:v>
                </c:pt>
                <c:pt idx="2854">
                  <c:v>38.496778071620398</c:v>
                </c:pt>
                <c:pt idx="2855">
                  <c:v>38.501282762638198</c:v>
                </c:pt>
                <c:pt idx="2856">
                  <c:v>38.505787221688102</c:v>
                </c:pt>
                <c:pt idx="2857">
                  <c:v>38.510291448730598</c:v>
                </c:pt>
                <c:pt idx="2858">
                  <c:v>38.514795443726001</c:v>
                </c:pt>
                <c:pt idx="2859">
                  <c:v>38.519299206634898</c:v>
                </c:pt>
                <c:pt idx="2860">
                  <c:v>38.523802737417597</c:v>
                </c:pt>
                <c:pt idx="2861">
                  <c:v>38.528306036034799</c:v>
                </c:pt>
                <c:pt idx="2862">
                  <c:v>38.532809102446897</c:v>
                </c:pt>
                <c:pt idx="2863">
                  <c:v>38.537311936614699</c:v>
                </c:pt>
                <c:pt idx="2864">
                  <c:v>38.541814538498798</c:v>
                </c:pt>
                <c:pt idx="2865">
                  <c:v>38.54631690806</c:v>
                </c:pt>
                <c:pt idx="2866">
                  <c:v>38.550819045258898</c:v>
                </c:pt>
                <c:pt idx="2867">
                  <c:v>38.555320950056398</c:v>
                </c:pt>
                <c:pt idx="2868">
                  <c:v>38.5598226224133</c:v>
                </c:pt>
                <c:pt idx="2869">
                  <c:v>38.564324062290503</c:v>
                </c:pt>
                <c:pt idx="2870">
                  <c:v>38.568825269648997</c:v>
                </c:pt>
                <c:pt idx="2871">
                  <c:v>38.573326244449703</c:v>
                </c:pt>
                <c:pt idx="2872">
                  <c:v>38.577826986653697</c:v>
                </c:pt>
                <c:pt idx="2873">
                  <c:v>38.582327496222</c:v>
                </c:pt>
                <c:pt idx="2874">
                  <c:v>38.586827773115701</c:v>
                </c:pt>
                <c:pt idx="2875">
                  <c:v>38.591327817295998</c:v>
                </c:pt>
                <c:pt idx="2876">
                  <c:v>38.595827628724003</c:v>
                </c:pt>
                <c:pt idx="2877">
                  <c:v>38.600327207361097</c:v>
                </c:pt>
                <c:pt idx="2878">
                  <c:v>38.604826553168401</c:v>
                </c:pt>
                <c:pt idx="2879">
                  <c:v>38.609325666107402</c:v>
                </c:pt>
                <c:pt idx="2880">
                  <c:v>38.613824546139398</c:v>
                </c:pt>
                <c:pt idx="2881">
                  <c:v>38.618323193225798</c:v>
                </c:pt>
                <c:pt idx="2882">
                  <c:v>38.622821607328</c:v>
                </c:pt>
                <c:pt idx="2883">
                  <c:v>38.627319788407704</c:v>
                </c:pt>
                <c:pt idx="2884">
                  <c:v>38.6318177364262</c:v>
                </c:pt>
                <c:pt idx="2885">
                  <c:v>38.636315451345197</c:v>
                </c:pt>
                <c:pt idx="2886">
                  <c:v>38.640812933126398</c:v>
                </c:pt>
                <c:pt idx="2887">
                  <c:v>38.645310181731297</c:v>
                </c:pt>
                <c:pt idx="2888">
                  <c:v>38.649807197121802</c:v>
                </c:pt>
                <c:pt idx="2889">
                  <c:v>38.654303979259602</c:v>
                </c:pt>
                <c:pt idx="2890">
                  <c:v>38.658800528106397</c:v>
                </c:pt>
                <c:pt idx="2891">
                  <c:v>38.663296843624202</c:v>
                </c:pt>
                <c:pt idx="2892">
                  <c:v>38.667792925774897</c:v>
                </c:pt>
                <c:pt idx="2893">
                  <c:v>38.672288774520297</c:v>
                </c:pt>
                <c:pt idx="2894">
                  <c:v>38.676784389822402</c:v>
                </c:pt>
                <c:pt idx="2895">
                  <c:v>38.681279771643297</c:v>
                </c:pt>
                <c:pt idx="2896">
                  <c:v>38.685774919944997</c:v>
                </c:pt>
                <c:pt idx="2897">
                  <c:v>38.690269834689701</c:v>
                </c:pt>
                <c:pt idx="2898">
                  <c:v>38.694764515839402</c:v>
                </c:pt>
                <c:pt idx="2899">
                  <c:v>38.699258963356399</c:v>
                </c:pt>
                <c:pt idx="2900">
                  <c:v>38.703753177202898</c:v>
                </c:pt>
                <c:pt idx="2901">
                  <c:v>38.708247157341198</c:v>
                </c:pt>
                <c:pt idx="2902">
                  <c:v>38.712740903733597</c:v>
                </c:pt>
                <c:pt idx="2903">
                  <c:v>38.7172344163425</c:v>
                </c:pt>
                <c:pt idx="2904">
                  <c:v>38.721727695130298</c:v>
                </c:pt>
                <c:pt idx="2905">
                  <c:v>38.726220740059397</c:v>
                </c:pt>
                <c:pt idx="2906">
                  <c:v>38.7307135510923</c:v>
                </c:pt>
                <c:pt idx="2907">
                  <c:v>38.735206128191599</c:v>
                </c:pt>
                <c:pt idx="2908">
                  <c:v>38.739698471319798</c:v>
                </c:pt>
                <c:pt idx="2909">
                  <c:v>38.744190580439501</c:v>
                </c:pt>
                <c:pt idx="2910">
                  <c:v>38.748682455513503</c:v>
                </c:pt>
                <c:pt idx="2911">
                  <c:v>38.753174096504402</c:v>
                </c:pt>
                <c:pt idx="2912">
                  <c:v>38.757665503375001</c:v>
                </c:pt>
                <c:pt idx="2913">
                  <c:v>38.762156676088097</c:v>
                </c:pt>
                <c:pt idx="2914">
                  <c:v>38.766647614606498</c:v>
                </c:pt>
                <c:pt idx="2915">
                  <c:v>38.771138318893001</c:v>
                </c:pt>
                <c:pt idx="2916">
                  <c:v>38.775628788910701</c:v>
                </c:pt>
                <c:pt idx="2917">
                  <c:v>38.780119024622401</c:v>
                </c:pt>
                <c:pt idx="2918">
                  <c:v>38.784609025991102</c:v>
                </c:pt>
                <c:pt idx="2919">
                  <c:v>38.789098792979999</c:v>
                </c:pt>
                <c:pt idx="2920">
                  <c:v>38.793588325552101</c:v>
                </c:pt>
                <c:pt idx="2921">
                  <c:v>38.798077623670402</c:v>
                </c:pt>
                <c:pt idx="2922">
                  <c:v>38.802566687298302</c:v>
                </c:pt>
                <c:pt idx="2923">
                  <c:v>38.807055516398897</c:v>
                </c:pt>
                <c:pt idx="2924">
                  <c:v>38.8115441109355</c:v>
                </c:pt>
                <c:pt idx="2925">
                  <c:v>38.816032470871399</c:v>
                </c:pt>
                <c:pt idx="2926">
                  <c:v>38.8205205961698</c:v>
                </c:pt>
                <c:pt idx="2927">
                  <c:v>38.825008486794303</c:v>
                </c:pt>
                <c:pt idx="2928">
                  <c:v>38.829496142708201</c:v>
                </c:pt>
                <c:pt idx="2929">
                  <c:v>38.833983563875002</c:v>
                </c:pt>
                <c:pt idx="2930">
                  <c:v>38.838470750258203</c:v>
                </c:pt>
                <c:pt idx="2931">
                  <c:v>38.842957701821298</c:v>
                </c:pt>
                <c:pt idx="2932">
                  <c:v>38.847444418527999</c:v>
                </c:pt>
                <c:pt idx="2933">
                  <c:v>38.851930900341898</c:v>
                </c:pt>
                <c:pt idx="2934">
                  <c:v>38.856417147226601</c:v>
                </c:pt>
                <c:pt idx="2935">
                  <c:v>38.860903159145998</c:v>
                </c:pt>
                <c:pt idx="2936">
                  <c:v>38.865388936063702</c:v>
                </c:pt>
                <c:pt idx="2937">
                  <c:v>38.869874477943497</c:v>
                </c:pt>
                <c:pt idx="2938">
                  <c:v>38.874359784749302</c:v>
                </c:pt>
                <c:pt idx="2939">
                  <c:v>38.878844856444999</c:v>
                </c:pt>
                <c:pt idx="2940">
                  <c:v>38.8833296929946</c:v>
                </c:pt>
                <c:pt idx="2941">
                  <c:v>38.887814294361903</c:v>
                </c:pt>
                <c:pt idx="2942">
                  <c:v>38.892298660511003</c:v>
                </c:pt>
                <c:pt idx="2943">
                  <c:v>38.896782791405897</c:v>
                </c:pt>
                <c:pt idx="2944">
                  <c:v>38.901266687010903</c:v>
                </c:pt>
                <c:pt idx="2945">
                  <c:v>38.905750347289803</c:v>
                </c:pt>
                <c:pt idx="2946">
                  <c:v>38.9102337722071</c:v>
                </c:pt>
                <c:pt idx="2947">
                  <c:v>38.914716961726903</c:v>
                </c:pt>
                <c:pt idx="2948">
                  <c:v>38.919199915813401</c:v>
                </c:pt>
                <c:pt idx="2949">
                  <c:v>38.923682634430897</c:v>
                </c:pt>
                <c:pt idx="2950">
                  <c:v>38.928165117543898</c:v>
                </c:pt>
                <c:pt idx="2951">
                  <c:v>38.932647365116601</c:v>
                </c:pt>
                <c:pt idx="2952">
                  <c:v>38.9371293771135</c:v>
                </c:pt>
                <c:pt idx="2953">
                  <c:v>38.941611153499203</c:v>
                </c:pt>
                <c:pt idx="2954">
                  <c:v>38.946092694237997</c:v>
                </c:pt>
                <c:pt idx="2955">
                  <c:v>38.950573999294598</c:v>
                </c:pt>
                <c:pt idx="2956">
                  <c:v>38.955055068633499</c:v>
                </c:pt>
                <c:pt idx="2957">
                  <c:v>38.959535902219301</c:v>
                </c:pt>
                <c:pt idx="2958">
                  <c:v>38.964016500016903</c:v>
                </c:pt>
                <c:pt idx="2959">
                  <c:v>38.968496861990801</c:v>
                </c:pt>
                <c:pt idx="2960">
                  <c:v>38.972976988105799</c:v>
                </c:pt>
                <c:pt idx="2961">
                  <c:v>38.977456878326699</c:v>
                </c:pt>
                <c:pt idx="2962">
                  <c:v>38.981936532618398</c:v>
                </c:pt>
                <c:pt idx="2963">
                  <c:v>38.986415950945798</c:v>
                </c:pt>
                <c:pt idx="2964">
                  <c:v>38.990895133273703</c:v>
                </c:pt>
                <c:pt idx="2965">
                  <c:v>38.9953740795671</c:v>
                </c:pt>
                <c:pt idx="2966">
                  <c:v>38.999852789791099</c:v>
                </c:pt>
                <c:pt idx="2967">
                  <c:v>39.0043312639107</c:v>
                </c:pt>
                <c:pt idx="2968">
                  <c:v>39.008809501891001</c:v>
                </c:pt>
                <c:pt idx="2969">
                  <c:v>39.013287503697001</c:v>
                </c:pt>
                <c:pt idx="2970">
                  <c:v>39.017765269294003</c:v>
                </c:pt>
                <c:pt idx="2971">
                  <c:v>39.022242798647198</c:v>
                </c:pt>
                <c:pt idx="2972">
                  <c:v>39.026720091721799</c:v>
                </c:pt>
                <c:pt idx="2973">
                  <c:v>39.031197148483102</c:v>
                </c:pt>
                <c:pt idx="2974">
                  <c:v>39.035673968896504</c:v>
                </c:pt>
                <c:pt idx="2975">
                  <c:v>39.040150552927301</c:v>
                </c:pt>
                <c:pt idx="2976">
                  <c:v>39.044626900540898</c:v>
                </c:pt>
                <c:pt idx="2977">
                  <c:v>39.049103011702897</c:v>
                </c:pt>
                <c:pt idx="2978">
                  <c:v>39.053578886378602</c:v>
                </c:pt>
                <c:pt idx="2979">
                  <c:v>39.058054524533603</c:v>
                </c:pt>
                <c:pt idx="2980">
                  <c:v>39.0625299261335</c:v>
                </c:pt>
                <c:pt idx="2981">
                  <c:v>39.067005091143898</c:v>
                </c:pt>
                <c:pt idx="2982">
                  <c:v>39.071480019530497</c:v>
                </c:pt>
                <c:pt idx="2983">
                  <c:v>39.075954711258902</c:v>
                </c:pt>
                <c:pt idx="2984">
                  <c:v>39.080429166294998</c:v>
                </c:pt>
                <c:pt idx="2985">
                  <c:v>39.084903384604402</c:v>
                </c:pt>
                <c:pt idx="2986">
                  <c:v>39.089377366153002</c:v>
                </c:pt>
                <c:pt idx="2987">
                  <c:v>39.093851110906698</c:v>
                </c:pt>
                <c:pt idx="2988">
                  <c:v>39.098324618831299</c:v>
                </c:pt>
                <c:pt idx="2989">
                  <c:v>39.102797889892898</c:v>
                </c:pt>
                <c:pt idx="2990">
                  <c:v>39.107270924057303</c:v>
                </c:pt>
                <c:pt idx="2991">
                  <c:v>39.111743721290601</c:v>
                </c:pt>
                <c:pt idx="2992">
                  <c:v>39.116216281558799</c:v>
                </c:pt>
                <c:pt idx="2993">
                  <c:v>39.120688604828104</c:v>
                </c:pt>
                <c:pt idx="2994">
                  <c:v>39.1251606910646</c:v>
                </c:pt>
                <c:pt idx="2995">
                  <c:v>39.129632540234503</c:v>
                </c:pt>
                <c:pt idx="2996">
                  <c:v>39.134104152303998</c:v>
                </c:pt>
                <c:pt idx="2997">
                  <c:v>39.138575527239297</c:v>
                </c:pt>
                <c:pt idx="2998">
                  <c:v>39.1430466650068</c:v>
                </c:pt>
                <c:pt idx="2999">
                  <c:v>39.147517565572798</c:v>
                </c:pt>
                <c:pt idx="3000">
                  <c:v>39.151988228903697</c:v>
                </c:pt>
                <c:pt idx="3001">
                  <c:v>39.156458654965903</c:v>
                </c:pt>
                <c:pt idx="3002">
                  <c:v>39.160928843725898</c:v>
                </c:pt>
                <c:pt idx="3003">
                  <c:v>39.165398795150097</c:v>
                </c:pt>
                <c:pt idx="3004">
                  <c:v>39.169868509205102</c:v>
                </c:pt>
                <c:pt idx="3005">
                  <c:v>39.174337985857598</c:v>
                </c:pt>
                <c:pt idx="3006">
                  <c:v>39.178807225074003</c:v>
                </c:pt>
                <c:pt idx="3007">
                  <c:v>39.1832762268211</c:v>
                </c:pt>
                <c:pt idx="3008">
                  <c:v>39.1877449910656</c:v>
                </c:pt>
                <c:pt idx="3009">
                  <c:v>39.192213517774199</c:v>
                </c:pt>
                <c:pt idx="3010">
                  <c:v>39.196681806913702</c:v>
                </c:pt>
                <c:pt idx="3011">
                  <c:v>39.201149858450897</c:v>
                </c:pt>
                <c:pt idx="3012">
                  <c:v>39.205617672352602</c:v>
                </c:pt>
                <c:pt idx="3013">
                  <c:v>39.210085248585798</c:v>
                </c:pt>
                <c:pt idx="3014">
                  <c:v>39.214552587117502</c:v>
                </c:pt>
                <c:pt idx="3015">
                  <c:v>39.219019687914503</c:v>
                </c:pt>
                <c:pt idx="3016">
                  <c:v>39.223486550943903</c:v>
                </c:pt>
                <c:pt idx="3017">
                  <c:v>39.227953176172797</c:v>
                </c:pt>
                <c:pt idx="3018">
                  <c:v>39.2324195635683</c:v>
                </c:pt>
                <c:pt idx="3019">
                  <c:v>39.236885713097401</c:v>
                </c:pt>
                <c:pt idx="3020">
                  <c:v>39.2413516247274</c:v>
                </c:pt>
                <c:pt idx="3021">
                  <c:v>39.2458172984255</c:v>
                </c:pt>
                <c:pt idx="3022">
                  <c:v>39.250282734158901</c:v>
                </c:pt>
                <c:pt idx="3023">
                  <c:v>39.254747931894997</c:v>
                </c:pt>
                <c:pt idx="3024">
                  <c:v>39.259212891601003</c:v>
                </c:pt>
                <c:pt idx="3025">
                  <c:v>39.263677613244298</c:v>
                </c:pt>
                <c:pt idx="3026">
                  <c:v>39.268142096792403</c:v>
                </c:pt>
                <c:pt idx="3027">
                  <c:v>39.272606342212697</c:v>
                </c:pt>
                <c:pt idx="3028">
                  <c:v>39.277070349472702</c:v>
                </c:pt>
                <c:pt idx="3029">
                  <c:v>39.281534118539902</c:v>
                </c:pt>
                <c:pt idx="3030">
                  <c:v>39.285997649381898</c:v>
                </c:pt>
                <c:pt idx="3031">
                  <c:v>39.290460941966302</c:v>
                </c:pt>
                <c:pt idx="3032">
                  <c:v>39.2949239962607</c:v>
                </c:pt>
                <c:pt idx="3033">
                  <c:v>39.299386812232903</c:v>
                </c:pt>
                <c:pt idx="3034">
                  <c:v>39.303849389850498</c:v>
                </c:pt>
                <c:pt idx="3035">
                  <c:v>39.308311729081296</c:v>
                </c:pt>
                <c:pt idx="3036">
                  <c:v>39.312773829893104</c:v>
                </c:pt>
                <c:pt idx="3037">
                  <c:v>39.317235692253803</c:v>
                </c:pt>
                <c:pt idx="3038">
                  <c:v>39.3216973161312</c:v>
                </c:pt>
                <c:pt idx="3039">
                  <c:v>39.326158701493299</c:v>
                </c:pt>
                <c:pt idx="3040">
                  <c:v>39.330619848307997</c:v>
                </c:pt>
                <c:pt idx="3041">
                  <c:v>39.335080756543299</c:v>
                </c:pt>
                <c:pt idx="3042">
                  <c:v>39.339541426167301</c:v>
                </c:pt>
                <c:pt idx="3043">
                  <c:v>39.344001857148001</c:v>
                </c:pt>
                <c:pt idx="3044">
                  <c:v>39.348462049453502</c:v>
                </c:pt>
                <c:pt idx="3045">
                  <c:v>39.352922003052001</c:v>
                </c:pt>
                <c:pt idx="3046">
                  <c:v>39.3573817179117</c:v>
                </c:pt>
                <c:pt idx="3047">
                  <c:v>39.361841194000803</c:v>
                </c:pt>
                <c:pt idx="3048">
                  <c:v>39.366300431287598</c:v>
                </c:pt>
                <c:pt idx="3049">
                  <c:v>39.370759429740303</c:v>
                </c:pt>
                <c:pt idx="3050">
                  <c:v>39.375218189327398</c:v>
                </c:pt>
                <c:pt idx="3051">
                  <c:v>39.3796767100173</c:v>
                </c:pt>
                <c:pt idx="3052">
                  <c:v>39.384134991778197</c:v>
                </c:pt>
                <c:pt idx="3053">
                  <c:v>39.388593034578797</c:v>
                </c:pt>
                <c:pt idx="3054">
                  <c:v>39.393050838387403</c:v>
                </c:pt>
                <c:pt idx="3055">
                  <c:v>39.397508403172701</c:v>
                </c:pt>
                <c:pt idx="3056">
                  <c:v>39.4019657289032</c:v>
                </c:pt>
                <c:pt idx="3057">
                  <c:v>39.406422815547501</c:v>
                </c:pt>
                <c:pt idx="3058">
                  <c:v>39.410879663074297</c:v>
                </c:pt>
                <c:pt idx="3059">
                  <c:v>39.415336271452297</c:v>
                </c:pt>
                <c:pt idx="3060">
                  <c:v>39.419792640650201</c:v>
                </c:pt>
                <c:pt idx="3061">
                  <c:v>39.424248770636702</c:v>
                </c:pt>
                <c:pt idx="3062">
                  <c:v>39.428704661380799</c:v>
                </c:pt>
                <c:pt idx="3063">
                  <c:v>39.433160312851101</c:v>
                </c:pt>
                <c:pt idx="3064">
                  <c:v>39.437615725016698</c:v>
                </c:pt>
                <c:pt idx="3065">
                  <c:v>39.4420708978463</c:v>
                </c:pt>
                <c:pt idx="3066">
                  <c:v>39.446525831309103</c:v>
                </c:pt>
                <c:pt idx="3067">
                  <c:v>39.450980525374</c:v>
                </c:pt>
                <c:pt idx="3068">
                  <c:v>39.455434980009898</c:v>
                </c:pt>
                <c:pt idx="3069">
                  <c:v>39.459889195186101</c:v>
                </c:pt>
                <c:pt idx="3070">
                  <c:v>39.464343170871501</c:v>
                </c:pt>
                <c:pt idx="3071">
                  <c:v>39.468796907035397</c:v>
                </c:pt>
                <c:pt idx="3072">
                  <c:v>39.473250403647</c:v>
                </c:pt>
                <c:pt idx="3073">
                  <c:v>39.477703660675402</c:v>
                </c:pt>
                <c:pt idx="3074">
                  <c:v>39.4821566780899</c:v>
                </c:pt>
                <c:pt idx="3075">
                  <c:v>39.486609455859899</c:v>
                </c:pt>
                <c:pt idx="3076">
                  <c:v>39.491061993954602</c:v>
                </c:pt>
                <c:pt idx="3077">
                  <c:v>39.495514292343501</c:v>
                </c:pt>
                <c:pt idx="3078">
                  <c:v>39.499966350995997</c:v>
                </c:pt>
                <c:pt idx="3079">
                  <c:v>39.504418169881397</c:v>
                </c:pt>
                <c:pt idx="3080">
                  <c:v>39.508869748969403</c:v>
                </c:pt>
                <c:pt idx="3081">
                  <c:v>39.513321088229397</c:v>
                </c:pt>
                <c:pt idx="3082">
                  <c:v>39.517772187630896</c:v>
                </c:pt>
                <c:pt idx="3083">
                  <c:v>39.522223047143697</c:v>
                </c:pt>
                <c:pt idx="3084">
                  <c:v>39.526673666737302</c:v>
                </c:pt>
                <c:pt idx="3085">
                  <c:v>39.5311240463815</c:v>
                </c:pt>
                <c:pt idx="3086">
                  <c:v>39.535574186045899</c:v>
                </c:pt>
                <c:pt idx="3087">
                  <c:v>39.540024085700203</c:v>
                </c:pt>
                <c:pt idx="3088">
                  <c:v>39.544473745314399</c:v>
                </c:pt>
                <c:pt idx="3089">
                  <c:v>39.548923164858103</c:v>
                </c:pt>
                <c:pt idx="3090">
                  <c:v>39.553372344301401</c:v>
                </c:pt>
                <c:pt idx="3091">
                  <c:v>39.557821283613997</c:v>
                </c:pt>
                <c:pt idx="3092">
                  <c:v>39.562269982765898</c:v>
                </c:pt>
                <c:pt idx="3093">
                  <c:v>39.566718441727197</c:v>
                </c:pt>
                <c:pt idx="3094">
                  <c:v>39.571166660467703</c:v>
                </c:pt>
                <c:pt idx="3095">
                  <c:v>39.575614638957603</c:v>
                </c:pt>
                <c:pt idx="3096">
                  <c:v>39.580062377167003</c:v>
                </c:pt>
                <c:pt idx="3097">
                  <c:v>39.584509875065997</c:v>
                </c:pt>
                <c:pt idx="3098">
                  <c:v>39.588957132624699</c:v>
                </c:pt>
                <c:pt idx="3099">
                  <c:v>39.593404149813402</c:v>
                </c:pt>
                <c:pt idx="3100">
                  <c:v>39.597850926602298</c:v>
                </c:pt>
                <c:pt idx="3101">
                  <c:v>39.602297462961602</c:v>
                </c:pt>
                <c:pt idx="3102">
                  <c:v>39.606743758861803</c:v>
                </c:pt>
                <c:pt idx="3103">
                  <c:v>39.611189814273096</c:v>
                </c:pt>
                <c:pt idx="3104">
                  <c:v>39.615635629165901</c:v>
                </c:pt>
                <c:pt idx="3105">
                  <c:v>39.620081203510601</c:v>
                </c:pt>
                <c:pt idx="3106">
                  <c:v>39.624526537277802</c:v>
                </c:pt>
                <c:pt idx="3107">
                  <c:v>39.628971630437903</c:v>
                </c:pt>
                <c:pt idx="3108">
                  <c:v>39.633416482961401</c:v>
                </c:pt>
                <c:pt idx="3109">
                  <c:v>39.637861094818902</c:v>
                </c:pt>
                <c:pt idx="3110">
                  <c:v>39.642305465981103</c:v>
                </c:pt>
                <c:pt idx="3111">
                  <c:v>39.646749596418601</c:v>
                </c:pt>
                <c:pt idx="3112">
                  <c:v>39.651193486102002</c:v>
                </c:pt>
                <c:pt idx="3113">
                  <c:v>39.655637135002202</c:v>
                </c:pt>
                <c:pt idx="3114">
                  <c:v>39.660080543089698</c:v>
                </c:pt>
                <c:pt idx="3115">
                  <c:v>39.664523710335502</c:v>
                </c:pt>
                <c:pt idx="3116">
                  <c:v>39.668966636710401</c:v>
                </c:pt>
                <c:pt idx="3117">
                  <c:v>39.673409322185201</c:v>
                </c:pt>
                <c:pt idx="3118">
                  <c:v>39.677851766730903</c:v>
                </c:pt>
                <c:pt idx="3119">
                  <c:v>39.682293970318298</c:v>
                </c:pt>
                <c:pt idx="3120">
                  <c:v>39.686735932918502</c:v>
                </c:pt>
                <c:pt idx="3121">
                  <c:v>39.691177654502503</c:v>
                </c:pt>
                <c:pt idx="3122">
                  <c:v>39.695619135041298</c:v>
                </c:pt>
                <c:pt idx="3123">
                  <c:v>39.700060374506101</c:v>
                </c:pt>
                <c:pt idx="3124">
                  <c:v>39.704501372867803</c:v>
                </c:pt>
                <c:pt idx="3125">
                  <c:v>39.708942130097803</c:v>
                </c:pt>
                <c:pt idx="3126">
                  <c:v>39.713382646167197</c:v>
                </c:pt>
                <c:pt idx="3127">
                  <c:v>39.717822921047201</c:v>
                </c:pt>
                <c:pt idx="3128">
                  <c:v>39.722262954709102</c:v>
                </c:pt>
                <c:pt idx="3129">
                  <c:v>39.7267027471243</c:v>
                </c:pt>
                <c:pt idx="3130">
                  <c:v>39.731142298263997</c:v>
                </c:pt>
                <c:pt idx="3131">
                  <c:v>39.735581608099601</c:v>
                </c:pt>
                <c:pt idx="3132">
                  <c:v>39.740020676602597</c:v>
                </c:pt>
                <c:pt idx="3133">
                  <c:v>39.744459503744302</c:v>
                </c:pt>
                <c:pt idx="3134">
                  <c:v>39.7488980894964</c:v>
                </c:pt>
                <c:pt idx="3135">
                  <c:v>39.753336433830299</c:v>
                </c:pt>
                <c:pt idx="3136">
                  <c:v>39.757774536717598</c:v>
                </c:pt>
                <c:pt idx="3137">
                  <c:v>39.762212398129897</c:v>
                </c:pt>
                <c:pt idx="3138">
                  <c:v>39.766650018038703</c:v>
                </c:pt>
                <c:pt idx="3139">
                  <c:v>39.771087396415901</c:v>
                </c:pt>
                <c:pt idx="3140">
                  <c:v>39.775524533233003</c:v>
                </c:pt>
                <c:pt idx="3141">
                  <c:v>39.779961428461903</c:v>
                </c:pt>
                <c:pt idx="3142">
                  <c:v>39.784398082074297</c:v>
                </c:pt>
                <c:pt idx="3143">
                  <c:v>39.788834494042</c:v>
                </c:pt>
                <c:pt idx="3144">
                  <c:v>39.793270664336902</c:v>
                </c:pt>
                <c:pt idx="3145">
                  <c:v>39.797706592930801</c:v>
                </c:pt>
                <c:pt idx="3146">
                  <c:v>39.802142279795703</c:v>
                </c:pt>
                <c:pt idx="3147">
                  <c:v>39.806577724903597</c:v>
                </c:pt>
                <c:pt idx="3148">
                  <c:v>39.811012928226397</c:v>
                </c:pt>
                <c:pt idx="3149">
                  <c:v>39.815447889736198</c:v>
                </c:pt>
                <c:pt idx="3150">
                  <c:v>39.819882609404999</c:v>
                </c:pt>
                <c:pt idx="3151">
                  <c:v>39.824317087204903</c:v>
                </c:pt>
                <c:pt idx="3152">
                  <c:v>39.828751323108101</c:v>
                </c:pt>
                <c:pt idx="3153">
                  <c:v>39.833185317086702</c:v>
                </c:pt>
                <c:pt idx="3154">
                  <c:v>39.837619069113003</c:v>
                </c:pt>
                <c:pt idx="3155">
                  <c:v>39.842052579159201</c:v>
                </c:pt>
                <c:pt idx="3156">
                  <c:v>39.846485847197499</c:v>
                </c:pt>
                <c:pt idx="3157">
                  <c:v>39.850918873200399</c:v>
                </c:pt>
                <c:pt idx="3158">
                  <c:v>39.855351657140098</c:v>
                </c:pt>
                <c:pt idx="3159">
                  <c:v>39.859784198988997</c:v>
                </c:pt>
                <c:pt idx="3160">
                  <c:v>39.8642164987196</c:v>
                </c:pt>
                <c:pt idx="3161">
                  <c:v>39.868648556304301</c:v>
                </c:pt>
                <c:pt idx="3162">
                  <c:v>39.873080371715702</c:v>
                </c:pt>
                <c:pt idx="3163">
                  <c:v>39.877511944926098</c:v>
                </c:pt>
                <c:pt idx="3164">
                  <c:v>39.881943275908299</c:v>
                </c:pt>
                <c:pt idx="3165">
                  <c:v>39.886374364634797</c:v>
                </c:pt>
                <c:pt idx="3166">
                  <c:v>39.890805211078202</c:v>
                </c:pt>
                <c:pt idx="3167">
                  <c:v>39.895235815211201</c:v>
                </c:pt>
                <c:pt idx="3168">
                  <c:v>39.899666177006601</c:v>
                </c:pt>
                <c:pt idx="3169">
                  <c:v>39.904096296436997</c:v>
                </c:pt>
                <c:pt idx="3170">
                  <c:v>39.908526173475202</c:v>
                </c:pt>
                <c:pt idx="3171">
                  <c:v>39.912955808094203</c:v>
                </c:pt>
                <c:pt idx="3172">
                  <c:v>39.917385200266601</c:v>
                </c:pt>
                <c:pt idx="3173">
                  <c:v>39.921814349965402</c:v>
                </c:pt>
                <c:pt idx="3174">
                  <c:v>39.926243257163499</c:v>
                </c:pt>
                <c:pt idx="3175">
                  <c:v>39.930671921833799</c:v>
                </c:pt>
                <c:pt idx="3176">
                  <c:v>39.9351003439495</c:v>
                </c:pt>
                <c:pt idx="3177">
                  <c:v>39.939528523483403</c:v>
                </c:pt>
                <c:pt idx="3178">
                  <c:v>39.9439564604086</c:v>
                </c:pt>
                <c:pt idx="3179">
                  <c:v>39.948384154698203</c:v>
                </c:pt>
                <c:pt idx="3180">
                  <c:v>39.952811606325398</c:v>
                </c:pt>
                <c:pt idx="3181">
                  <c:v>39.957238815263402</c:v>
                </c:pt>
                <c:pt idx="3182">
                  <c:v>39.961665781485202</c:v>
                </c:pt>
                <c:pt idx="3183">
                  <c:v>39.966092504964202</c:v>
                </c:pt>
                <c:pt idx="3184">
                  <c:v>39.970518985673699</c:v>
                </c:pt>
                <c:pt idx="3185">
                  <c:v>39.9749452235869</c:v>
                </c:pt>
                <c:pt idx="3186">
                  <c:v>39.979371218677102</c:v>
                </c:pt>
                <c:pt idx="3187">
                  <c:v>39.983796970917801</c:v>
                </c:pt>
                <c:pt idx="3188">
                  <c:v>39.988222480282403</c:v>
                </c:pt>
                <c:pt idx="3189">
                  <c:v>39.992647746744197</c:v>
                </c:pt>
                <c:pt idx="3190">
                  <c:v>39.997072770276802</c:v>
                </c:pt>
                <c:pt idx="3191">
                  <c:v>40.001497550853799</c:v>
                </c:pt>
                <c:pt idx="3192">
                  <c:v>40.0059220884485</c:v>
                </c:pt>
                <c:pt idx="3193">
                  <c:v>40.010346383034701</c:v>
                </c:pt>
                <c:pt idx="3194">
                  <c:v>40.014770434585998</c:v>
                </c:pt>
                <c:pt idx="3195">
                  <c:v>40.019194243075901</c:v>
                </c:pt>
                <c:pt idx="3196">
                  <c:v>40.0236178084782</c:v>
                </c:pt>
                <c:pt idx="3197">
                  <c:v>40.028041130766702</c:v>
                </c:pt>
                <c:pt idx="3198">
                  <c:v>40.032464209914998</c:v>
                </c:pt>
                <c:pt idx="3199">
                  <c:v>40.036887045896897</c:v>
                </c:pt>
                <c:pt idx="3200">
                  <c:v>40.0413096386864</c:v>
                </c:pt>
                <c:pt idx="3201">
                  <c:v>40.045731988257202</c:v>
                </c:pt>
                <c:pt idx="3202">
                  <c:v>40.050154094583199</c:v>
                </c:pt>
                <c:pt idx="3203">
                  <c:v>40.054575957638399</c:v>
                </c:pt>
                <c:pt idx="3204">
                  <c:v>40.058997577396703</c:v>
                </c:pt>
                <c:pt idx="3205">
                  <c:v>40.063418953832098</c:v>
                </c:pt>
                <c:pt idx="3206">
                  <c:v>40.0678400869188</c:v>
                </c:pt>
                <c:pt idx="3207">
                  <c:v>40.072260976630602</c:v>
                </c:pt>
                <c:pt idx="3208">
                  <c:v>40.076681622941798</c:v>
                </c:pt>
                <c:pt idx="3209">
                  <c:v>40.081102025826397</c:v>
                </c:pt>
                <c:pt idx="3210">
                  <c:v>40.085522185258696</c:v>
                </c:pt>
                <c:pt idx="3211">
                  <c:v>40.089942101212799</c:v>
                </c:pt>
                <c:pt idx="3212">
                  <c:v>40.094361773663003</c:v>
                </c:pt>
                <c:pt idx="3213">
                  <c:v>40.098781202583602</c:v>
                </c:pt>
                <c:pt idx="3214">
                  <c:v>40.103200387948803</c:v>
                </c:pt>
                <c:pt idx="3215">
                  <c:v>40.107619329733097</c:v>
                </c:pt>
                <c:pt idx="3216">
                  <c:v>40.1120380279107</c:v>
                </c:pt>
                <c:pt idx="3217">
                  <c:v>40.116456482456101</c:v>
                </c:pt>
                <c:pt idx="3218">
                  <c:v>40.120874693343701</c:v>
                </c:pt>
                <c:pt idx="3219">
                  <c:v>40.125292660548098</c:v>
                </c:pt>
                <c:pt idx="3220">
                  <c:v>40.129710384043598</c:v>
                </c:pt>
                <c:pt idx="3221">
                  <c:v>40.134127863804999</c:v>
                </c:pt>
                <c:pt idx="3222">
                  <c:v>40.138545099806699</c:v>
                </c:pt>
                <c:pt idx="3223">
                  <c:v>40.142962092023303</c:v>
                </c:pt>
                <c:pt idx="3224">
                  <c:v>40.147378840429603</c:v>
                </c:pt>
                <c:pt idx="3225">
                  <c:v>40.151795345000103</c:v>
                </c:pt>
                <c:pt idx="3226">
                  <c:v>40.1562116057097</c:v>
                </c:pt>
                <c:pt idx="3227">
                  <c:v>40.160627622533099</c:v>
                </c:pt>
                <c:pt idx="3228">
                  <c:v>40.165043395444897</c:v>
                </c:pt>
                <c:pt idx="3229">
                  <c:v>40.169458924420198</c:v>
                </c:pt>
                <c:pt idx="3230">
                  <c:v>40.173874209433599</c:v>
                </c:pt>
                <c:pt idx="3231">
                  <c:v>40.178289250460097</c:v>
                </c:pt>
                <c:pt idx="3232">
                  <c:v>40.182704047474701</c:v>
                </c:pt>
                <c:pt idx="3233">
                  <c:v>40.187118600452202</c:v>
                </c:pt>
                <c:pt idx="3234">
                  <c:v>40.191532909367702</c:v>
                </c:pt>
                <c:pt idx="3235">
                  <c:v>40.195946974196097</c:v>
                </c:pt>
                <c:pt idx="3236">
                  <c:v>40.200360794912598</c:v>
                </c:pt>
                <c:pt idx="3237">
                  <c:v>40.204774371492199</c:v>
                </c:pt>
                <c:pt idx="3238">
                  <c:v>40.209187703909997</c:v>
                </c:pt>
                <c:pt idx="3239">
                  <c:v>40.2136007921413</c:v>
                </c:pt>
                <c:pt idx="3240">
                  <c:v>40.218013636161103</c:v>
                </c:pt>
                <c:pt idx="3241">
                  <c:v>40.222426235944603</c:v>
                </c:pt>
                <c:pt idx="3242">
                  <c:v>40.226838591467299</c:v>
                </c:pt>
                <c:pt idx="3243">
                  <c:v>40.231250702704301</c:v>
                </c:pt>
                <c:pt idx="3244">
                  <c:v>40.235662569630897</c:v>
                </c:pt>
                <c:pt idx="3245">
                  <c:v>40.2400741922226</c:v>
                </c:pt>
                <c:pt idx="3246">
                  <c:v>40.2444855704547</c:v>
                </c:pt>
                <c:pt idx="3247">
                  <c:v>40.248896704302602</c:v>
                </c:pt>
                <c:pt idx="3248">
                  <c:v>40.253307593741802</c:v>
                </c:pt>
                <c:pt idx="3249">
                  <c:v>40.257718238747799</c:v>
                </c:pt>
                <c:pt idx="3250">
                  <c:v>40.262128639296002</c:v>
                </c:pt>
                <c:pt idx="3251">
                  <c:v>40.266538795362102</c:v>
                </c:pt>
                <c:pt idx="3252">
                  <c:v>40.2709487069217</c:v>
                </c:pt>
                <c:pt idx="3253">
                  <c:v>40.275358373950297</c:v>
                </c:pt>
                <c:pt idx="3254">
                  <c:v>40.279767796423599</c:v>
                </c:pt>
                <c:pt idx="3255">
                  <c:v>40.284176974317397</c:v>
                </c:pt>
                <c:pt idx="3256">
                  <c:v>40.288585907607199</c:v>
                </c:pt>
                <c:pt idx="3257">
                  <c:v>40.292994596268997</c:v>
                </c:pt>
                <c:pt idx="3258">
                  <c:v>40.297403040278397</c:v>
                </c:pt>
                <c:pt idx="3259">
                  <c:v>40.301811239611297</c:v>
                </c:pt>
                <c:pt idx="3260">
                  <c:v>40.306219194243504</c:v>
                </c:pt>
                <c:pt idx="3261">
                  <c:v>40.310626904151</c:v>
                </c:pt>
                <c:pt idx="3262">
                  <c:v>40.3150343693096</c:v>
                </c:pt>
                <c:pt idx="3263">
                  <c:v>40.319441589695302</c:v>
                </c:pt>
                <c:pt idx="3264">
                  <c:v>40.323848565284102</c:v>
                </c:pt>
                <c:pt idx="3265">
                  <c:v>40.328255296051999</c:v>
                </c:pt>
                <c:pt idx="3266">
                  <c:v>40.332661781975098</c:v>
                </c:pt>
                <c:pt idx="3267">
                  <c:v>40.337068023029403</c:v>
                </c:pt>
                <c:pt idx="3268">
                  <c:v>40.341474019191097</c:v>
                </c:pt>
                <c:pt idx="3269">
                  <c:v>40.345879770436298</c:v>
                </c:pt>
                <c:pt idx="3270">
                  <c:v>40.350285276741097</c:v>
                </c:pt>
                <c:pt idx="3271">
                  <c:v>40.354690538081897</c:v>
                </c:pt>
                <c:pt idx="3272">
                  <c:v>40.359095554434802</c:v>
                </c:pt>
                <c:pt idx="3273">
                  <c:v>40.363500325776201</c:v>
                </c:pt>
                <c:pt idx="3274">
                  <c:v>40.367904852082297</c:v>
                </c:pt>
                <c:pt idx="3275">
                  <c:v>40.372309133329502</c:v>
                </c:pt>
                <c:pt idx="3276">
                  <c:v>40.376713169494202</c:v>
                </c:pt>
                <c:pt idx="3277">
                  <c:v>40.381116960552802</c:v>
                </c:pt>
                <c:pt idx="3278">
                  <c:v>40.385520506481697</c:v>
                </c:pt>
                <c:pt idx="3279">
                  <c:v>40.389923807257397</c:v>
                </c:pt>
                <c:pt idx="3280">
                  <c:v>40.394326862856403</c:v>
                </c:pt>
                <c:pt idx="3281">
                  <c:v>40.398729673255303</c:v>
                </c:pt>
                <c:pt idx="3282">
                  <c:v>40.403132238430601</c:v>
                </c:pt>
                <c:pt idx="3283">
                  <c:v>40.407534558359004</c:v>
                </c:pt>
                <c:pt idx="3284">
                  <c:v>40.411936633017099</c:v>
                </c:pt>
                <c:pt idx="3285">
                  <c:v>40.416338462381503</c:v>
                </c:pt>
                <c:pt idx="3286">
                  <c:v>40.420740046428897</c:v>
                </c:pt>
                <c:pt idx="3287">
                  <c:v>40.4251413851362</c:v>
                </c:pt>
                <c:pt idx="3288">
                  <c:v>40.429542478480002</c:v>
                </c:pt>
                <c:pt idx="3289">
                  <c:v>40.433943326437202</c:v>
                </c:pt>
                <c:pt idx="3290">
                  <c:v>40.438343928984601</c:v>
                </c:pt>
                <c:pt idx="3291">
                  <c:v>40.442744286099</c:v>
                </c:pt>
                <c:pt idx="3292">
                  <c:v>40.447144397757498</c:v>
                </c:pt>
                <c:pt idx="3293">
                  <c:v>40.451544263936803</c:v>
                </c:pt>
                <c:pt idx="3294">
                  <c:v>40.455943884613902</c:v>
                </c:pt>
                <c:pt idx="3295">
                  <c:v>40.460343259765999</c:v>
                </c:pt>
                <c:pt idx="3296">
                  <c:v>40.464742389369903</c:v>
                </c:pt>
                <c:pt idx="3297">
                  <c:v>40.469141273402698</c:v>
                </c:pt>
                <c:pt idx="3298">
                  <c:v>40.473539911841598</c:v>
                </c:pt>
                <c:pt idx="3299">
                  <c:v>40.477938304663603</c:v>
                </c:pt>
                <c:pt idx="3300">
                  <c:v>40.482336451845903</c:v>
                </c:pt>
                <c:pt idx="3301">
                  <c:v>40.486734353365797</c:v>
                </c:pt>
                <c:pt idx="3302">
                  <c:v>40.4911320092003</c:v>
                </c:pt>
                <c:pt idx="3303">
                  <c:v>40.4955294193268</c:v>
                </c:pt>
                <c:pt idx="3304">
                  <c:v>40.499926583722598</c:v>
                </c:pt>
                <c:pt idx="3305">
                  <c:v>40.504323502364898</c:v>
                </c:pt>
                <c:pt idx="3306">
                  <c:v>40.508720175231197</c:v>
                </c:pt>
                <c:pt idx="3307">
                  <c:v>40.513116602298702</c:v>
                </c:pt>
                <c:pt idx="3308">
                  <c:v>40.517512783545001</c:v>
                </c:pt>
                <c:pt idx="3309">
                  <c:v>40.521908718947401</c:v>
                </c:pt>
                <c:pt idx="3310">
                  <c:v>40.526304408483398</c:v>
                </c:pt>
                <c:pt idx="3311">
                  <c:v>40.530699852130603</c:v>
                </c:pt>
                <c:pt idx="3312">
                  <c:v>40.535095049866399</c:v>
                </c:pt>
                <c:pt idx="3313">
                  <c:v>40.539490001668497</c:v>
                </c:pt>
                <c:pt idx="3314">
                  <c:v>40.543884707514401</c:v>
                </c:pt>
                <c:pt idx="3315">
                  <c:v>40.5482791673818</c:v>
                </c:pt>
                <c:pt idx="3316">
                  <c:v>40.552673381248397</c:v>
                </c:pt>
                <c:pt idx="3317">
                  <c:v>40.557067349091703</c:v>
                </c:pt>
                <c:pt idx="3318">
                  <c:v>40.561461070889699</c:v>
                </c:pt>
                <c:pt idx="3319">
                  <c:v>40.565854546620002</c:v>
                </c:pt>
                <c:pt idx="3320">
                  <c:v>40.570247776260402</c:v>
                </c:pt>
                <c:pt idx="3321">
                  <c:v>40.5746407597887</c:v>
                </c:pt>
                <c:pt idx="3322">
                  <c:v>40.579033497182898</c:v>
                </c:pt>
                <c:pt idx="3323">
                  <c:v>40.5834259884207</c:v>
                </c:pt>
                <c:pt idx="3324">
                  <c:v>40.5878182334801</c:v>
                </c:pt>
                <c:pt idx="3325">
                  <c:v>40.592210232339099</c:v>
                </c:pt>
                <c:pt idx="3326">
                  <c:v>40.596601984975599</c:v>
                </c:pt>
                <c:pt idx="3327">
                  <c:v>40.600993491367703</c:v>
                </c:pt>
                <c:pt idx="3328">
                  <c:v>40.605384751493403</c:v>
                </c:pt>
                <c:pt idx="3329">
                  <c:v>40.609775765330703</c:v>
                </c:pt>
                <c:pt idx="3330">
                  <c:v>40.614166532857901</c:v>
                </c:pt>
                <c:pt idx="3331">
                  <c:v>40.6185570540529</c:v>
                </c:pt>
                <c:pt idx="3332">
                  <c:v>40.622947328894</c:v>
                </c:pt>
                <c:pt idx="3333">
                  <c:v>40.627337357359401</c:v>
                </c:pt>
                <c:pt idx="3334">
                  <c:v>40.631727139427298</c:v>
                </c:pt>
                <c:pt idx="3335">
                  <c:v>40.636116675076003</c:v>
                </c:pt>
                <c:pt idx="3336">
                  <c:v>40.640505964283797</c:v>
                </c:pt>
                <c:pt idx="3337">
                  <c:v>40.6448950070289</c:v>
                </c:pt>
                <c:pt idx="3338">
                  <c:v>40.649283803289798</c:v>
                </c:pt>
                <c:pt idx="3339">
                  <c:v>40.653672353044897</c:v>
                </c:pt>
                <c:pt idx="3340">
                  <c:v>40.658060656272497</c:v>
                </c:pt>
                <c:pt idx="3341">
                  <c:v>40.662448712951203</c:v>
                </c:pt>
                <c:pt idx="3342">
                  <c:v>40.666836523059303</c:v>
                </c:pt>
                <c:pt idx="3343">
                  <c:v>40.6712240865754</c:v>
                </c:pt>
                <c:pt idx="3344">
                  <c:v>40.675611403478101</c:v>
                </c:pt>
                <c:pt idx="3345">
                  <c:v>40.679998473745897</c:v>
                </c:pt>
                <c:pt idx="3346">
                  <c:v>40.684385297357402</c:v>
                </c:pt>
                <c:pt idx="3347">
                  <c:v>40.688771874291298</c:v>
                </c:pt>
                <c:pt idx="3348">
                  <c:v>40.693158204526299</c:v>
                </c:pt>
                <c:pt idx="3349">
                  <c:v>40.697544288040902</c:v>
                </c:pt>
                <c:pt idx="3350">
                  <c:v>40.701930124813998</c:v>
                </c:pt>
                <c:pt idx="3351">
                  <c:v>40.706315714824399</c:v>
                </c:pt>
                <c:pt idx="3352">
                  <c:v>40.710701058050702</c:v>
                </c:pt>
                <c:pt idx="3353">
                  <c:v>40.715086154471898</c:v>
                </c:pt>
                <c:pt idx="3354">
                  <c:v>40.719471004066797</c:v>
                </c:pt>
                <c:pt idx="3355">
                  <c:v>40.723855606814197</c:v>
                </c:pt>
                <c:pt idx="3356">
                  <c:v>40.728239962693102</c:v>
                </c:pt>
                <c:pt idx="3357">
                  <c:v>40.732624071682402</c:v>
                </c:pt>
                <c:pt idx="3358">
                  <c:v>40.737007933761198</c:v>
                </c:pt>
                <c:pt idx="3359">
                  <c:v>40.741391548908297</c:v>
                </c:pt>
                <c:pt idx="3360">
                  <c:v>40.745774917102899</c:v>
                </c:pt>
                <c:pt idx="3361">
                  <c:v>40.750158038324003</c:v>
                </c:pt>
                <c:pt idx="3362">
                  <c:v>40.754540912550702</c:v>
                </c:pt>
                <c:pt idx="3363">
                  <c:v>40.758923539762101</c:v>
                </c:pt>
                <c:pt idx="3364">
                  <c:v>40.763305919937402</c:v>
                </c:pt>
                <c:pt idx="3365">
                  <c:v>40.767688053055799</c:v>
                </c:pt>
                <c:pt idx="3366">
                  <c:v>40.772069939096497</c:v>
                </c:pt>
                <c:pt idx="3367">
                  <c:v>40.776451578038802</c:v>
                </c:pt>
                <c:pt idx="3368">
                  <c:v>40.780832969861898</c:v>
                </c:pt>
                <c:pt idx="3369">
                  <c:v>40.785214114545099</c:v>
                </c:pt>
                <c:pt idx="3370">
                  <c:v>40.789595012067899</c:v>
                </c:pt>
                <c:pt idx="3371">
                  <c:v>40.793975662409402</c:v>
                </c:pt>
                <c:pt idx="3372">
                  <c:v>40.798356065549299</c:v>
                </c:pt>
                <c:pt idx="3373">
                  <c:v>40.802736221466802</c:v>
                </c:pt>
                <c:pt idx="3374">
                  <c:v>40.807116130141601</c:v>
                </c:pt>
                <c:pt idx="3375">
                  <c:v>40.8114957915529</c:v>
                </c:pt>
                <c:pt idx="3376">
                  <c:v>40.815875205680399</c:v>
                </c:pt>
                <c:pt idx="3377">
                  <c:v>40.820254372503697</c:v>
                </c:pt>
                <c:pt idx="3378">
                  <c:v>40.824633292002297</c:v>
                </c:pt>
                <c:pt idx="3379">
                  <c:v>40.829011964155796</c:v>
                </c:pt>
                <c:pt idx="3380">
                  <c:v>40.833390388943897</c:v>
                </c:pt>
                <c:pt idx="3381">
                  <c:v>40.837768566346199</c:v>
                </c:pt>
                <c:pt idx="3382">
                  <c:v>40.842146496342501</c:v>
                </c:pt>
                <c:pt idx="3383">
                  <c:v>40.846524178912397</c:v>
                </c:pt>
                <c:pt idx="3384">
                  <c:v>40.850901614035898</c:v>
                </c:pt>
                <c:pt idx="3385">
                  <c:v>40.855278801692499</c:v>
                </c:pt>
                <c:pt idx="3386">
                  <c:v>40.859655741862298</c:v>
                </c:pt>
                <c:pt idx="3387">
                  <c:v>40.864032434525001</c:v>
                </c:pt>
                <c:pt idx="3388">
                  <c:v>40.8684088796605</c:v>
                </c:pt>
                <c:pt idx="3389">
                  <c:v>40.8727850772487</c:v>
                </c:pt>
                <c:pt idx="3390">
                  <c:v>40.877161027269601</c:v>
                </c:pt>
                <c:pt idx="3391">
                  <c:v>40.8815367297031</c:v>
                </c:pt>
                <c:pt idx="3392">
                  <c:v>40.885912184529303</c:v>
                </c:pt>
                <c:pt idx="3393">
                  <c:v>40.890287391728201</c:v>
                </c:pt>
                <c:pt idx="3394">
                  <c:v>40.894662351279898</c:v>
                </c:pt>
                <c:pt idx="3395">
                  <c:v>40.8990370631644</c:v>
                </c:pt>
                <c:pt idx="3396">
                  <c:v>40.903411527361897</c:v>
                </c:pt>
                <c:pt idx="3397">
                  <c:v>40.9077857438525</c:v>
                </c:pt>
                <c:pt idx="3398">
                  <c:v>40.9121597126164</c:v>
                </c:pt>
                <c:pt idx="3399">
                  <c:v>40.916533433633802</c:v>
                </c:pt>
                <c:pt idx="3400">
                  <c:v>40.920906906885101</c:v>
                </c:pt>
                <c:pt idx="3401">
                  <c:v>40.925280132350302</c:v>
                </c:pt>
                <c:pt idx="3402">
                  <c:v>40.929653110009902</c:v>
                </c:pt>
                <c:pt idx="3403">
                  <c:v>40.934025839844203</c:v>
                </c:pt>
                <c:pt idx="3404">
                  <c:v>40.938398321833603</c:v>
                </c:pt>
                <c:pt idx="3405">
                  <c:v>40.942770555958397</c:v>
                </c:pt>
                <c:pt idx="3406">
                  <c:v>40.947142542199003</c:v>
                </c:pt>
                <c:pt idx="3407">
                  <c:v>40.951514280535903</c:v>
                </c:pt>
                <c:pt idx="3408">
                  <c:v>40.955885770949699</c:v>
                </c:pt>
                <c:pt idx="3409">
                  <c:v>40.960257013420701</c:v>
                </c:pt>
                <c:pt idx="3410">
                  <c:v>40.964628007929598</c:v>
                </c:pt>
                <c:pt idx="3411">
                  <c:v>40.968998754456798</c:v>
                </c:pt>
                <c:pt idx="3412">
                  <c:v>40.973369252983098</c:v>
                </c:pt>
                <c:pt idx="3413">
                  <c:v>40.977739503488998</c:v>
                </c:pt>
                <c:pt idx="3414">
                  <c:v>40.982109505955201</c:v>
                </c:pt>
                <c:pt idx="3415">
                  <c:v>40.986479260362401</c:v>
                </c:pt>
                <c:pt idx="3416">
                  <c:v>40.9908487666913</c:v>
                </c:pt>
                <c:pt idx="3417">
                  <c:v>40.9952180249227</c:v>
                </c:pt>
                <c:pt idx="3418">
                  <c:v>40.999587035037202</c:v>
                </c:pt>
                <c:pt idx="3419">
                  <c:v>41.003955797015799</c:v>
                </c:pt>
                <c:pt idx="3420">
                  <c:v>41.0083243108392</c:v>
                </c:pt>
                <c:pt idx="3421">
                  <c:v>41.012692576488398</c:v>
                </c:pt>
                <c:pt idx="3422">
                  <c:v>41.017060593944102</c:v>
                </c:pt>
                <c:pt idx="3423">
                  <c:v>41.021428363187397</c:v>
                </c:pt>
                <c:pt idx="3424">
                  <c:v>41.025795884199198</c:v>
                </c:pt>
                <c:pt idx="3425">
                  <c:v>41.030163156960398</c:v>
                </c:pt>
                <c:pt idx="3426">
                  <c:v>41.034530181452098</c:v>
                </c:pt>
                <c:pt idx="3427">
                  <c:v>41.038896957655297</c:v>
                </c:pt>
                <c:pt idx="3428">
                  <c:v>41.043263485551101</c:v>
                </c:pt>
                <c:pt idx="3429">
                  <c:v>41.047629765120497</c:v>
                </c:pt>
                <c:pt idx="3430">
                  <c:v>41.051995796344798</c:v>
                </c:pt>
                <c:pt idx="3431">
                  <c:v>41.056361579205003</c:v>
                </c:pt>
                <c:pt idx="3432">
                  <c:v>41.060727113682297</c:v>
                </c:pt>
                <c:pt idx="3433">
                  <c:v>41.065092399758001</c:v>
                </c:pt>
                <c:pt idx="3434">
                  <c:v>41.069457437413298</c:v>
                </c:pt>
                <c:pt idx="3435">
                  <c:v>41.073822226629403</c:v>
                </c:pt>
                <c:pt idx="3436">
                  <c:v>41.078186767387699</c:v>
                </c:pt>
                <c:pt idx="3437">
                  <c:v>41.082551059669498</c:v>
                </c:pt>
                <c:pt idx="3438">
                  <c:v>41.0869151034561</c:v>
                </c:pt>
                <c:pt idx="3439">
                  <c:v>41.091278898728902</c:v>
                </c:pt>
                <c:pt idx="3440">
                  <c:v>41.095642445469402</c:v>
                </c:pt>
                <c:pt idx="3441">
                  <c:v>41.100005743658997</c:v>
                </c:pt>
                <c:pt idx="3442">
                  <c:v>41.1043687932791</c:v>
                </c:pt>
                <c:pt idx="3443">
                  <c:v>41.108731594311301</c:v>
                </c:pt>
                <c:pt idx="3444">
                  <c:v>41.113094146737097</c:v>
                </c:pt>
                <c:pt idx="3445">
                  <c:v>41.117456450538</c:v>
                </c:pt>
                <c:pt idx="3446">
                  <c:v>41.1218185056957</c:v>
                </c:pt>
                <c:pt idx="3447">
                  <c:v>41.1261803121917</c:v>
                </c:pt>
                <c:pt idx="3448">
                  <c:v>41.130541870007697</c:v>
                </c:pt>
                <c:pt idx="3449">
                  <c:v>41.134903179125402</c:v>
                </c:pt>
                <c:pt idx="3450">
                  <c:v>41.139264239526398</c:v>
                </c:pt>
                <c:pt idx="3451">
                  <c:v>41.1436250511926</c:v>
                </c:pt>
                <c:pt idx="3452">
                  <c:v>41.1479856141056</c:v>
                </c:pt>
                <c:pt idx="3453">
                  <c:v>41.1523459282473</c:v>
                </c:pt>
                <c:pt idx="3454">
                  <c:v>41.156705993599402</c:v>
                </c:pt>
                <c:pt idx="3455">
                  <c:v>41.161065810143803</c:v>
                </c:pt>
                <c:pt idx="3456">
                  <c:v>41.165425377862398</c:v>
                </c:pt>
                <c:pt idx="3457">
                  <c:v>41.169784696737104</c:v>
                </c:pt>
                <c:pt idx="3458">
                  <c:v>41.1741437667498</c:v>
                </c:pt>
                <c:pt idx="3459">
                  <c:v>41.178502587882498</c:v>
                </c:pt>
                <c:pt idx="3460">
                  <c:v>41.182861160117099</c:v>
                </c:pt>
                <c:pt idx="3461">
                  <c:v>41.187219483435697</c:v>
                </c:pt>
                <c:pt idx="3462">
                  <c:v>41.191577557820303</c:v>
                </c:pt>
                <c:pt idx="3463">
                  <c:v>41.195935383253001</c:v>
                </c:pt>
                <c:pt idx="3464">
                  <c:v>41.200292959715902</c:v>
                </c:pt>
                <c:pt idx="3465">
                  <c:v>41.2046502871911</c:v>
                </c:pt>
                <c:pt idx="3466">
                  <c:v>41.209007365660803</c:v>
                </c:pt>
                <c:pt idx="3467">
                  <c:v>41.213364195107197</c:v>
                </c:pt>
                <c:pt idx="3468">
                  <c:v>41.217720775512397</c:v>
                </c:pt>
                <c:pt idx="3469">
                  <c:v>41.222077106858698</c:v>
                </c:pt>
                <c:pt idx="3470">
                  <c:v>41.2264331891284</c:v>
                </c:pt>
                <c:pt idx="3471">
                  <c:v>41.230789022303803</c:v>
                </c:pt>
                <c:pt idx="3472">
                  <c:v>41.2351446063672</c:v>
                </c:pt>
                <c:pt idx="3473">
                  <c:v>41.239499941300998</c:v>
                </c:pt>
                <c:pt idx="3474">
                  <c:v>41.243855027087498</c:v>
                </c:pt>
                <c:pt idx="3475">
                  <c:v>41.2482098637091</c:v>
                </c:pt>
                <c:pt idx="3476">
                  <c:v>41.252564451148302</c:v>
                </c:pt>
                <c:pt idx="3477">
                  <c:v>41.256918789387598</c:v>
                </c:pt>
                <c:pt idx="3478">
                  <c:v>41.2612728784095</c:v>
                </c:pt>
                <c:pt idx="3479">
                  <c:v>41.265626718196401</c:v>
                </c:pt>
                <c:pt idx="3480">
                  <c:v>41.269980308730901</c:v>
                </c:pt>
                <c:pt idx="3481">
                  <c:v>41.274333649995697</c:v>
                </c:pt>
                <c:pt idx="3482">
                  <c:v>41.278686741973203</c:v>
                </c:pt>
                <c:pt idx="3483">
                  <c:v>41.283039584646197</c:v>
                </c:pt>
                <c:pt idx="3484">
                  <c:v>41.287392177997297</c:v>
                </c:pt>
                <c:pt idx="3485">
                  <c:v>41.291744522009203</c:v>
                </c:pt>
                <c:pt idx="3486">
                  <c:v>41.296096616664599</c:v>
                </c:pt>
                <c:pt idx="3487">
                  <c:v>41.300448461946303</c:v>
                </c:pt>
                <c:pt idx="3488">
                  <c:v>41.3048000578369</c:v>
                </c:pt>
                <c:pt idx="3489">
                  <c:v>41.309151404319401</c:v>
                </c:pt>
                <c:pt idx="3490">
                  <c:v>41.313502501376597</c:v>
                </c:pt>
                <c:pt idx="3491">
                  <c:v>41.317853348991299</c:v>
                </c:pt>
                <c:pt idx="3492">
                  <c:v>41.322203947146399</c:v>
                </c:pt>
                <c:pt idx="3493">
                  <c:v>41.326554295824799</c:v>
                </c:pt>
                <c:pt idx="3494">
                  <c:v>41.330904395009398</c:v>
                </c:pt>
                <c:pt idx="3495">
                  <c:v>41.335254244683298</c:v>
                </c:pt>
                <c:pt idx="3496">
                  <c:v>41.339603844829398</c:v>
                </c:pt>
                <c:pt idx="3497">
                  <c:v>41.3439531954307</c:v>
                </c:pt>
                <c:pt idx="3498">
                  <c:v>41.348302296470301</c:v>
                </c:pt>
                <c:pt idx="3499">
                  <c:v>41.352651147931198</c:v>
                </c:pt>
                <c:pt idx="3500">
                  <c:v>41.356999749796699</c:v>
                </c:pt>
                <c:pt idx="3501">
                  <c:v>41.361348102049703</c:v>
                </c:pt>
                <c:pt idx="3502">
                  <c:v>41.365696204673498</c:v>
                </c:pt>
                <c:pt idx="3503">
                  <c:v>41.370044057651199</c:v>
                </c:pt>
                <c:pt idx="3504">
                  <c:v>41.374391660966097</c:v>
                </c:pt>
                <c:pt idx="3505">
                  <c:v>41.3787390146014</c:v>
                </c:pt>
                <c:pt idx="3506">
                  <c:v>41.383086118540398</c:v>
                </c:pt>
                <c:pt idx="3507">
                  <c:v>41.387432972766298</c:v>
                </c:pt>
                <c:pt idx="3508">
                  <c:v>41.391779577262596</c:v>
                </c:pt>
                <c:pt idx="3509">
                  <c:v>41.396125932012403</c:v>
                </c:pt>
                <c:pt idx="3510">
                  <c:v>41.400472036999403</c:v>
                </c:pt>
                <c:pt idx="3511">
                  <c:v>41.404817892206701</c:v>
                </c:pt>
                <c:pt idx="3512">
                  <c:v>41.409163497617897</c:v>
                </c:pt>
                <c:pt idx="3513">
                  <c:v>41.413508853216499</c:v>
                </c:pt>
                <c:pt idx="3514">
                  <c:v>41.417853958985802</c:v>
                </c:pt>
                <c:pt idx="3515">
                  <c:v>41.4221988149095</c:v>
                </c:pt>
                <c:pt idx="3516">
                  <c:v>41.4265434209711</c:v>
                </c:pt>
                <c:pt idx="3517">
                  <c:v>41.430887777154098</c:v>
                </c:pt>
                <c:pt idx="3518">
                  <c:v>41.435231883442199</c:v>
                </c:pt>
                <c:pt idx="3519">
                  <c:v>41.439575739818899</c:v>
                </c:pt>
                <c:pt idx="3520">
                  <c:v>41.443919346267997</c:v>
                </c:pt>
                <c:pt idx="3521">
                  <c:v>41.448262702773</c:v>
                </c:pt>
                <c:pt idx="3522">
                  <c:v>41.452605809317703</c:v>
                </c:pt>
                <c:pt idx="3523">
                  <c:v>41.456948665885903</c:v>
                </c:pt>
                <c:pt idx="3524">
                  <c:v>41.461291272461303</c:v>
                </c:pt>
                <c:pt idx="3525">
                  <c:v>41.4656336290277</c:v>
                </c:pt>
                <c:pt idx="3526">
                  <c:v>41.469975735568802</c:v>
                </c:pt>
                <c:pt idx="3527">
                  <c:v>41.474317592068601</c:v>
                </c:pt>
                <c:pt idx="3528">
                  <c:v>41.478659198510897</c:v>
                </c:pt>
                <c:pt idx="3529">
                  <c:v>41.483000554879602</c:v>
                </c:pt>
                <c:pt idx="3530">
                  <c:v>41.487341661158602</c:v>
                </c:pt>
                <c:pt idx="3531">
                  <c:v>41.491682517331803</c:v>
                </c:pt>
                <c:pt idx="3532">
                  <c:v>41.496023123383402</c:v>
                </c:pt>
                <c:pt idx="3533">
                  <c:v>41.5003634792971</c:v>
                </c:pt>
                <c:pt idx="3534">
                  <c:v>41.5047035850572</c:v>
                </c:pt>
                <c:pt idx="3535">
                  <c:v>41.509043440647503</c:v>
                </c:pt>
                <c:pt idx="3536">
                  <c:v>41.513383046052297</c:v>
                </c:pt>
                <c:pt idx="3537">
                  <c:v>41.517722401255597</c:v>
                </c:pt>
                <c:pt idx="3538">
                  <c:v>41.522061506241499</c:v>
                </c:pt>
                <c:pt idx="3539">
                  <c:v>41.526400360994302</c:v>
                </c:pt>
                <c:pt idx="3540">
                  <c:v>41.530738965498102</c:v>
                </c:pt>
                <c:pt idx="3541">
                  <c:v>41.535077319737098</c:v>
                </c:pt>
                <c:pt idx="3542">
                  <c:v>41.539415423695502</c:v>
                </c:pt>
                <c:pt idx="3543">
                  <c:v>41.543753277357702</c:v>
                </c:pt>
                <c:pt idx="3544">
                  <c:v>41.548090880707903</c:v>
                </c:pt>
                <c:pt idx="3545">
                  <c:v>41.552428233730502</c:v>
                </c:pt>
                <c:pt idx="3546">
                  <c:v>41.556765336409804</c:v>
                </c:pt>
                <c:pt idx="3547">
                  <c:v>41.561102188730203</c:v>
                </c:pt>
                <c:pt idx="3548">
                  <c:v>41.565438790676097</c:v>
                </c:pt>
                <c:pt idx="3549">
                  <c:v>41.569775142231798</c:v>
                </c:pt>
                <c:pt idx="3550">
                  <c:v>41.5741112433819</c:v>
                </c:pt>
                <c:pt idx="3551">
                  <c:v>41.578447094110899</c:v>
                </c:pt>
                <c:pt idx="3552">
                  <c:v>41.5827826944032</c:v>
                </c:pt>
                <c:pt idx="3553">
                  <c:v>41.587118044243503</c:v>
                </c:pt>
                <c:pt idx="3554">
                  <c:v>41.5914531436161</c:v>
                </c:pt>
                <c:pt idx="3555">
                  <c:v>41.595787992505798</c:v>
                </c:pt>
                <c:pt idx="3556">
                  <c:v>41.6001225908972</c:v>
                </c:pt>
                <c:pt idx="3557">
                  <c:v>41.604456938774803</c:v>
                </c:pt>
                <c:pt idx="3558">
                  <c:v>41.608791036123499</c:v>
                </c:pt>
                <c:pt idx="3559">
                  <c:v>41.6131248829277</c:v>
                </c:pt>
                <c:pt idx="3560">
                  <c:v>41.617458479172299</c:v>
                </c:pt>
                <c:pt idx="3561">
                  <c:v>41.621791824842099</c:v>
                </c:pt>
                <c:pt idx="3562">
                  <c:v>41.6261249199217</c:v>
                </c:pt>
                <c:pt idx="3563">
                  <c:v>41.630457764395999</c:v>
                </c:pt>
                <c:pt idx="3564">
                  <c:v>41.634790358249901</c:v>
                </c:pt>
                <c:pt idx="3565">
                  <c:v>41.639122701467997</c:v>
                </c:pt>
                <c:pt idx="3566">
                  <c:v>41.643454794035499</c:v>
                </c:pt>
                <c:pt idx="3567">
                  <c:v>41.647786635937003</c:v>
                </c:pt>
                <c:pt idx="3568">
                  <c:v>41.652118227157601</c:v>
                </c:pt>
                <c:pt idx="3569">
                  <c:v>41.656449567682301</c:v>
                </c:pt>
                <c:pt idx="3570">
                  <c:v>41.660780657495899</c:v>
                </c:pt>
                <c:pt idx="3571">
                  <c:v>41.665111496583599</c:v>
                </c:pt>
                <c:pt idx="3572">
                  <c:v>41.669442084930303</c:v>
                </c:pt>
                <c:pt idx="3573">
                  <c:v>41.673772422521097</c:v>
                </c:pt>
                <c:pt idx="3574">
                  <c:v>41.678102509341002</c:v>
                </c:pt>
                <c:pt idx="3575">
                  <c:v>41.682432345375297</c:v>
                </c:pt>
                <c:pt idx="3576">
                  <c:v>41.686761930609002</c:v>
                </c:pt>
                <c:pt idx="3577">
                  <c:v>41.691091265027303</c:v>
                </c:pt>
                <c:pt idx="3578">
                  <c:v>41.6954203486154</c:v>
                </c:pt>
                <c:pt idx="3579">
                  <c:v>41.699749181358499</c:v>
                </c:pt>
                <c:pt idx="3580">
                  <c:v>41.704077763241798</c:v>
                </c:pt>
                <c:pt idx="3581">
                  <c:v>41.708406094250698</c:v>
                </c:pt>
                <c:pt idx="3582">
                  <c:v>41.712734174370297</c:v>
                </c:pt>
                <c:pt idx="3583">
                  <c:v>41.717062003586001</c:v>
                </c:pt>
                <c:pt idx="3584">
                  <c:v>41.721389581883301</c:v>
                </c:pt>
                <c:pt idx="3585">
                  <c:v>41.725716909247303</c:v>
                </c:pt>
                <c:pt idx="3586">
                  <c:v>41.730043985663599</c:v>
                </c:pt>
                <c:pt idx="3587">
                  <c:v>41.7343708111175</c:v>
                </c:pt>
                <c:pt idx="3588">
                  <c:v>41.738697385594499</c:v>
                </c:pt>
                <c:pt idx="3589">
                  <c:v>41.743023709079999</c:v>
                </c:pt>
                <c:pt idx="3590">
                  <c:v>41.747349781559699</c:v>
                </c:pt>
                <c:pt idx="3591">
                  <c:v>41.751675603018903</c:v>
                </c:pt>
                <c:pt idx="3592">
                  <c:v>41.756001173443302</c:v>
                </c:pt>
                <c:pt idx="3593">
                  <c:v>41.7603264928184</c:v>
                </c:pt>
                <c:pt idx="3594">
                  <c:v>41.764651561129703</c:v>
                </c:pt>
                <c:pt idx="3595">
                  <c:v>41.768976378363099</c:v>
                </c:pt>
                <c:pt idx="3596">
                  <c:v>41.773300944504001</c:v>
                </c:pt>
                <c:pt idx="3597">
                  <c:v>41.777625259538198</c:v>
                </c:pt>
                <c:pt idx="3598">
                  <c:v>41.7819493234514</c:v>
                </c:pt>
                <c:pt idx="3599">
                  <c:v>41.786273136229198</c:v>
                </c:pt>
                <c:pt idx="3600">
                  <c:v>41.790596697857602</c:v>
                </c:pt>
                <c:pt idx="3601">
                  <c:v>41.794920008322102</c:v>
                </c:pt>
                <c:pt idx="3602">
                  <c:v>41.7992430676087</c:v>
                </c:pt>
                <c:pt idx="3603">
                  <c:v>41.8035658757032</c:v>
                </c:pt>
                <c:pt idx="3604">
                  <c:v>41.807888432591398</c:v>
                </c:pt>
                <c:pt idx="3605">
                  <c:v>41.812210738259203</c:v>
                </c:pt>
                <c:pt idx="3606">
                  <c:v>41.816532792692499</c:v>
                </c:pt>
                <c:pt idx="3607">
                  <c:v>41.8208545958773</c:v>
                </c:pt>
                <c:pt idx="3608">
                  <c:v>41.825176147799503</c:v>
                </c:pt>
                <c:pt idx="3609">
                  <c:v>41.829497448444997</c:v>
                </c:pt>
                <c:pt idx="3610">
                  <c:v>41.833818497800003</c:v>
                </c:pt>
                <c:pt idx="3611">
                  <c:v>41.838139295850297</c:v>
                </c:pt>
                <c:pt idx="3612">
                  <c:v>41.842459842582201</c:v>
                </c:pt>
                <c:pt idx="3613">
                  <c:v>41.846780137981597</c:v>
                </c:pt>
                <c:pt idx="3614">
                  <c:v>41.851100182034699</c:v>
                </c:pt>
                <c:pt idx="3615">
                  <c:v>41.855419974727603</c:v>
                </c:pt>
                <c:pt idx="3616">
                  <c:v>41.859739516046503</c:v>
                </c:pt>
                <c:pt idx="3617">
                  <c:v>41.864058805977599</c:v>
                </c:pt>
                <c:pt idx="3618">
                  <c:v>41.868377844507002</c:v>
                </c:pt>
                <c:pt idx="3619">
                  <c:v>41.872696631620997</c:v>
                </c:pt>
                <c:pt idx="3620">
                  <c:v>41.8770151673058</c:v>
                </c:pt>
                <c:pt idx="3621">
                  <c:v>41.881333451547803</c:v>
                </c:pt>
                <c:pt idx="3622">
                  <c:v>41.885651484333302</c:v>
                </c:pt>
                <c:pt idx="3623">
                  <c:v>41.889969265648503</c:v>
                </c:pt>
                <c:pt idx="3624">
                  <c:v>41.8942867954799</c:v>
                </c:pt>
                <c:pt idx="3625">
                  <c:v>41.8986040738139</c:v>
                </c:pt>
                <c:pt idx="3626">
                  <c:v>41.902921100636703</c:v>
                </c:pt>
                <c:pt idx="3627">
                  <c:v>41.907237875934896</c:v>
                </c:pt>
                <c:pt idx="3628">
                  <c:v>41.911554399695</c:v>
                </c:pt>
                <c:pt idx="3629">
                  <c:v>41.915870671903399</c:v>
                </c:pt>
                <c:pt idx="3630">
                  <c:v>41.920186692546601</c:v>
                </c:pt>
                <c:pt idx="3631">
                  <c:v>41.924502461611198</c:v>
                </c:pt>
                <c:pt idx="3632">
                  <c:v>41.928817979083703</c:v>
                </c:pt>
                <c:pt idx="3633">
                  <c:v>41.933133244950803</c:v>
                </c:pt>
                <c:pt idx="3634">
                  <c:v>41.937448259198902</c:v>
                </c:pt>
                <c:pt idx="3635">
                  <c:v>41.941763021814801</c:v>
                </c:pt>
                <c:pt idx="3636">
                  <c:v>41.946077532785097</c:v>
                </c:pt>
                <c:pt idx="3637">
                  <c:v>41.950391792096397</c:v>
                </c:pt>
                <c:pt idx="3638">
                  <c:v>41.954705799735599</c:v>
                </c:pt>
                <c:pt idx="3639">
                  <c:v>41.959019555689302</c:v>
                </c:pt>
                <c:pt idx="3640">
                  <c:v>41.963333059944297</c:v>
                </c:pt>
                <c:pt idx="3641">
                  <c:v>41.967646312487403</c:v>
                </c:pt>
                <c:pt idx="3642">
                  <c:v>41.971959313305298</c:v>
                </c:pt>
                <c:pt idx="3643">
                  <c:v>41.976272062385</c:v>
                </c:pt>
                <c:pt idx="3644">
                  <c:v>41.980584559713201</c:v>
                </c:pt>
                <c:pt idx="3645">
                  <c:v>41.984896805276897</c:v>
                </c:pt>
                <c:pt idx="3646">
                  <c:v>41.989208799062901</c:v>
                </c:pt>
                <c:pt idx="3647">
                  <c:v>41.993520541058203</c:v>
                </c:pt>
                <c:pt idx="3648">
                  <c:v>41.9978320312497</c:v>
                </c:pt>
                <c:pt idx="3649">
                  <c:v>42.002143269624398</c:v>
                </c:pt>
                <c:pt idx="3650">
                  <c:v>42.006454256169398</c:v>
                </c:pt>
                <c:pt idx="3651">
                  <c:v>42.0107649908716</c:v>
                </c:pt>
                <c:pt idx="3652">
                  <c:v>42.015075473718099</c:v>
                </c:pt>
                <c:pt idx="3653">
                  <c:v>42.0193857046959</c:v>
                </c:pt>
                <c:pt idx="3654">
                  <c:v>42.023695683792297</c:v>
                </c:pt>
                <c:pt idx="3655">
                  <c:v>42.028005410994197</c:v>
                </c:pt>
                <c:pt idx="3656">
                  <c:v>42.032314886288901</c:v>
                </c:pt>
                <c:pt idx="3657">
                  <c:v>42.036624109663499</c:v>
                </c:pt>
                <c:pt idx="3658">
                  <c:v>42.040933081105301</c:v>
                </c:pt>
                <c:pt idx="3659">
                  <c:v>42.045241800601303</c:v>
                </c:pt>
                <c:pt idx="3660">
                  <c:v>42.049550268139001</c:v>
                </c:pt>
                <c:pt idx="3661">
                  <c:v>42.053858483705604</c:v>
                </c:pt>
                <c:pt idx="3662">
                  <c:v>42.058166447288201</c:v>
                </c:pt>
                <c:pt idx="3663">
                  <c:v>42.062474158874402</c:v>
                </c:pt>
                <c:pt idx="3664">
                  <c:v>42.066781618451401</c:v>
                </c:pt>
                <c:pt idx="3665">
                  <c:v>42.071088826006601</c:v>
                </c:pt>
                <c:pt idx="3666">
                  <c:v>42.075395781527398</c:v>
                </c:pt>
                <c:pt idx="3667">
                  <c:v>42.079702485001199</c:v>
                </c:pt>
                <c:pt idx="3668">
                  <c:v>42.084008936415401</c:v>
                </c:pt>
                <c:pt idx="3669">
                  <c:v>42.088315135757497</c:v>
                </c:pt>
                <c:pt idx="3670">
                  <c:v>42.092621083014997</c:v>
                </c:pt>
                <c:pt idx="3671">
                  <c:v>42.096926778175501</c:v>
                </c:pt>
                <c:pt idx="3672">
                  <c:v>42.101232221226397</c:v>
                </c:pt>
                <c:pt idx="3673">
                  <c:v>42.1055374121553</c:v>
                </c:pt>
                <c:pt idx="3674">
                  <c:v>42.109842350949798</c:v>
                </c:pt>
                <c:pt idx="3675">
                  <c:v>42.114147037597498</c:v>
                </c:pt>
                <c:pt idx="3676">
                  <c:v>42.118451472086001</c:v>
                </c:pt>
                <c:pt idx="3677">
                  <c:v>42.1227556544031</c:v>
                </c:pt>
                <c:pt idx="3678">
                  <c:v>42.127059584536298</c:v>
                </c:pt>
                <c:pt idx="3679">
                  <c:v>42.1313632624734</c:v>
                </c:pt>
                <c:pt idx="3680">
                  <c:v>42.1356666882021</c:v>
                </c:pt>
                <c:pt idx="3681">
                  <c:v>42.139969861710199</c:v>
                </c:pt>
                <c:pt idx="3682">
                  <c:v>42.144272782985503</c:v>
                </c:pt>
                <c:pt idx="3683">
                  <c:v>42.148575452015699</c:v>
                </c:pt>
                <c:pt idx="3684">
                  <c:v>42.1528778687886</c:v>
                </c:pt>
                <c:pt idx="3685">
                  <c:v>42.1571800332922</c:v>
                </c:pt>
                <c:pt idx="3686">
                  <c:v>42.161481945514304</c:v>
                </c:pt>
                <c:pt idx="3687">
                  <c:v>42.165783605442797</c:v>
                </c:pt>
                <c:pt idx="3688">
                  <c:v>42.170085013065602</c:v>
                </c:pt>
                <c:pt idx="3689">
                  <c:v>42.174386168370603</c:v>
                </c:pt>
                <c:pt idx="3690">
                  <c:v>42.178687071345898</c:v>
                </c:pt>
                <c:pt idx="3691">
                  <c:v>42.182987721979302</c:v>
                </c:pt>
                <c:pt idx="3692">
                  <c:v>42.187288120259097</c:v>
                </c:pt>
                <c:pt idx="3693">
                  <c:v>42.191588266173</c:v>
                </c:pt>
                <c:pt idx="3694">
                  <c:v>42.195888159709398</c:v>
                </c:pt>
                <c:pt idx="3695">
                  <c:v>42.200187800856099</c:v>
                </c:pt>
                <c:pt idx="3696">
                  <c:v>42.204487189601402</c:v>
                </c:pt>
                <c:pt idx="3697">
                  <c:v>42.208786325933303</c:v>
                </c:pt>
                <c:pt idx="3698">
                  <c:v>42.213085209840102</c:v>
                </c:pt>
                <c:pt idx="3699">
                  <c:v>42.217383841309797</c:v>
                </c:pt>
                <c:pt idx="3700">
                  <c:v>42.221682220330798</c:v>
                </c:pt>
                <c:pt idx="3701">
                  <c:v>42.225980346891198</c:v>
                </c:pt>
                <c:pt idx="3702">
                  <c:v>42.230278220979301</c:v>
                </c:pt>
                <c:pt idx="3703">
                  <c:v>42.234575842583297</c:v>
                </c:pt>
                <c:pt idx="3704">
                  <c:v>42.238873211691597</c:v>
                </c:pt>
                <c:pt idx="3705">
                  <c:v>42.2431703282925</c:v>
                </c:pt>
                <c:pt idx="3706">
                  <c:v>42.247467192374302</c:v>
                </c:pt>
                <c:pt idx="3707">
                  <c:v>42.2517638039254</c:v>
                </c:pt>
                <c:pt idx="3708">
                  <c:v>42.256060162934197</c:v>
                </c:pt>
                <c:pt idx="3709">
                  <c:v>42.260356269389199</c:v>
                </c:pt>
                <c:pt idx="3710">
                  <c:v>42.264652123278601</c:v>
                </c:pt>
                <c:pt idx="3711">
                  <c:v>42.268947724591101</c:v>
                </c:pt>
                <c:pt idx="3712">
                  <c:v>42.273243073315001</c:v>
                </c:pt>
                <c:pt idx="3713">
                  <c:v>42.277538169438998</c:v>
                </c:pt>
                <c:pt idx="3714">
                  <c:v>42.281833012951502</c:v>
                </c:pt>
                <c:pt idx="3715">
                  <c:v>42.286127603841003</c:v>
                </c:pt>
                <c:pt idx="3716">
                  <c:v>42.290421942096302</c:v>
                </c:pt>
                <c:pt idx="3717">
                  <c:v>42.294716027705803</c:v>
                </c:pt>
                <c:pt idx="3718">
                  <c:v>42.299009860658202</c:v>
                </c:pt>
                <c:pt idx="3719">
                  <c:v>42.303303440942202</c:v>
                </c:pt>
                <c:pt idx="3720">
                  <c:v>42.307596768546397</c:v>
                </c:pt>
                <c:pt idx="3721">
                  <c:v>42.311889843459497</c:v>
                </c:pt>
                <c:pt idx="3722">
                  <c:v>42.316182665670198</c:v>
                </c:pt>
                <c:pt idx="3723">
                  <c:v>42.320475235167301</c:v>
                </c:pt>
                <c:pt idx="3724">
                  <c:v>42.324767551939502</c:v>
                </c:pt>
                <c:pt idx="3725">
                  <c:v>42.329059615975702</c:v>
                </c:pt>
                <c:pt idx="3726">
                  <c:v>42.333351427264603</c:v>
                </c:pt>
                <c:pt idx="3727">
                  <c:v>42.337642985795</c:v>
                </c:pt>
                <c:pt idx="3728">
                  <c:v>42.341934291555901</c:v>
                </c:pt>
                <c:pt idx="3729">
                  <c:v>42.346225344536101</c:v>
                </c:pt>
                <c:pt idx="3730">
                  <c:v>42.350516144724502</c:v>
                </c:pt>
                <c:pt idx="3731">
                  <c:v>42.354806692110103</c:v>
                </c:pt>
                <c:pt idx="3732">
                  <c:v>42.359096986681699</c:v>
                </c:pt>
                <c:pt idx="3733">
                  <c:v>42.363387028428399</c:v>
                </c:pt>
                <c:pt idx="3734">
                  <c:v>42.367676817339103</c:v>
                </c:pt>
                <c:pt idx="3735">
                  <c:v>42.371966353402897</c:v>
                </c:pt>
                <c:pt idx="3736">
                  <c:v>42.376255636608803</c:v>
                </c:pt>
                <c:pt idx="3737">
                  <c:v>42.380544666945902</c:v>
                </c:pt>
                <c:pt idx="3738">
                  <c:v>42.384833444403199</c:v>
                </c:pt>
                <c:pt idx="3739">
                  <c:v>42.389121968969903</c:v>
                </c:pt>
                <c:pt idx="3740">
                  <c:v>42.393410240635198</c:v>
                </c:pt>
                <c:pt idx="3741">
                  <c:v>42.397698259388001</c:v>
                </c:pt>
                <c:pt idx="3742">
                  <c:v>42.401986025217703</c:v>
                </c:pt>
                <c:pt idx="3743">
                  <c:v>42.406273538113403</c:v>
                </c:pt>
                <c:pt idx="3744">
                  <c:v>42.410560798064402</c:v>
                </c:pt>
                <c:pt idx="3745">
                  <c:v>42.4148478050599</c:v>
                </c:pt>
                <c:pt idx="3746">
                  <c:v>42.419134559089201</c:v>
                </c:pt>
                <c:pt idx="3747">
                  <c:v>42.4234210601415</c:v>
                </c:pt>
                <c:pt idx="3748">
                  <c:v>42.427707308206202</c:v>
                </c:pt>
                <c:pt idx="3749">
                  <c:v>42.431993303272598</c:v>
                </c:pt>
                <c:pt idx="3750">
                  <c:v>42.436279045330103</c:v>
                </c:pt>
                <c:pt idx="3751">
                  <c:v>42.4405645343681</c:v>
                </c:pt>
                <c:pt idx="3752">
                  <c:v>42.444849770375797</c:v>
                </c:pt>
                <c:pt idx="3753">
                  <c:v>42.449134753342904</c:v>
                </c:pt>
                <c:pt idx="3754">
                  <c:v>42.453419483258799</c:v>
                </c:pt>
                <c:pt idx="3755">
                  <c:v>42.457703960112802</c:v>
                </c:pt>
                <c:pt idx="3756">
                  <c:v>42.461988183894498</c:v>
                </c:pt>
                <c:pt idx="3757">
                  <c:v>42.466272154593497</c:v>
                </c:pt>
                <c:pt idx="3758">
                  <c:v>42.470555872199199</c:v>
                </c:pt>
                <c:pt idx="3759">
                  <c:v>42.474839336701301</c:v>
                </c:pt>
                <c:pt idx="3760">
                  <c:v>42.479122548089201</c:v>
                </c:pt>
                <c:pt idx="3761">
                  <c:v>42.483405506352703</c:v>
                </c:pt>
                <c:pt idx="3762">
                  <c:v>42.487688211481299</c:v>
                </c:pt>
                <c:pt idx="3763">
                  <c:v>42.491970663464798</c:v>
                </c:pt>
                <c:pt idx="3764">
                  <c:v>42.4962528622927</c:v>
                </c:pt>
                <c:pt idx="3765">
                  <c:v>42.500534807954701</c:v>
                </c:pt>
                <c:pt idx="3766">
                  <c:v>42.504816500440697</c:v>
                </c:pt>
                <c:pt idx="3767">
                  <c:v>42.5090979397403</c:v>
                </c:pt>
                <c:pt idx="3768">
                  <c:v>42.513379125843301</c:v>
                </c:pt>
                <c:pt idx="3769">
                  <c:v>42.517660058739402</c:v>
                </c:pt>
                <c:pt idx="3770">
                  <c:v>42.5219407384186</c:v>
                </c:pt>
                <c:pt idx="3771">
                  <c:v>42.526221164870599</c:v>
                </c:pt>
                <c:pt idx="3772">
                  <c:v>42.530501338085202</c:v>
                </c:pt>
                <c:pt idx="3773">
                  <c:v>42.534781258052398</c:v>
                </c:pt>
                <c:pt idx="3774">
                  <c:v>42.539060924762097</c:v>
                </c:pt>
                <c:pt idx="3775">
                  <c:v>42.543340338204104</c:v>
                </c:pt>
                <c:pt idx="3776">
                  <c:v>42.547619498368498</c:v>
                </c:pt>
                <c:pt idx="3777">
                  <c:v>42.551898405245097</c:v>
                </c:pt>
                <c:pt idx="3778">
                  <c:v>42.556177058823998</c:v>
                </c:pt>
                <c:pt idx="3779">
                  <c:v>42.560455459095103</c:v>
                </c:pt>
                <c:pt idx="3780">
                  <c:v>42.564733606048598</c:v>
                </c:pt>
                <c:pt idx="3781">
                  <c:v>42.569011499674403</c:v>
                </c:pt>
                <c:pt idx="3782">
                  <c:v>42.573289139962696</c:v>
                </c:pt>
                <c:pt idx="3783">
                  <c:v>42.577566526903396</c:v>
                </c:pt>
                <c:pt idx="3784">
                  <c:v>42.581843660486904</c:v>
                </c:pt>
                <c:pt idx="3785">
                  <c:v>42.586120540703099</c:v>
                </c:pt>
                <c:pt idx="3786">
                  <c:v>42.5903971675422</c:v>
                </c:pt>
                <c:pt idx="3787">
                  <c:v>42.594673540994499</c:v>
                </c:pt>
                <c:pt idx="3788">
                  <c:v>42.598949661050199</c:v>
                </c:pt>
                <c:pt idx="3789">
                  <c:v>42.603225527699401</c:v>
                </c:pt>
                <c:pt idx="3790">
                  <c:v>42.607501140932399</c:v>
                </c:pt>
                <c:pt idx="3791">
                  <c:v>42.611776500739502</c:v>
                </c:pt>
                <c:pt idx="3792">
                  <c:v>42.616051607110997</c:v>
                </c:pt>
                <c:pt idx="3793">
                  <c:v>42.620326460037298</c:v>
                </c:pt>
                <c:pt idx="3794">
                  <c:v>42.624601059508599</c:v>
                </c:pt>
                <c:pt idx="3795">
                  <c:v>42.628875405515203</c:v>
                </c:pt>
                <c:pt idx="3796">
                  <c:v>42.6331494980477</c:v>
                </c:pt>
                <c:pt idx="3797">
                  <c:v>42.637423337096401</c:v>
                </c:pt>
                <c:pt idx="3798">
                  <c:v>42.641696922651697</c:v>
                </c:pt>
                <c:pt idx="3799">
                  <c:v>42.645970254703997</c:v>
                </c:pt>
                <c:pt idx="3800">
                  <c:v>42.6502433332439</c:v>
                </c:pt>
                <c:pt idx="3801">
                  <c:v>42.654516158261899</c:v>
                </c:pt>
                <c:pt idx="3802">
                  <c:v>42.658788729748302</c:v>
                </c:pt>
                <c:pt idx="3803">
                  <c:v>42.663061047693901</c:v>
                </c:pt>
                <c:pt idx="3804">
                  <c:v>42.667333112089104</c:v>
                </c:pt>
                <c:pt idx="3805">
                  <c:v>42.671604922924402</c:v>
                </c:pt>
                <c:pt idx="3806">
                  <c:v>42.675876480190603</c:v>
                </c:pt>
                <c:pt idx="3807">
                  <c:v>42.680147783878297</c:v>
                </c:pt>
                <c:pt idx="3808">
                  <c:v>42.684418833978</c:v>
                </c:pt>
                <c:pt idx="3809">
                  <c:v>42.688689630480503</c:v>
                </c:pt>
                <c:pt idx="3810">
                  <c:v>42.692960173376299</c:v>
                </c:pt>
                <c:pt idx="3811">
                  <c:v>42.6972304626563</c:v>
                </c:pt>
                <c:pt idx="3812">
                  <c:v>42.701500498311198</c:v>
                </c:pt>
                <c:pt idx="3813">
                  <c:v>42.705770280331699</c:v>
                </c:pt>
                <c:pt idx="3814">
                  <c:v>42.710039808708601</c:v>
                </c:pt>
                <c:pt idx="3815">
                  <c:v>42.714309083432703</c:v>
                </c:pt>
                <c:pt idx="3816">
                  <c:v>42.718578104494803</c:v>
                </c:pt>
                <c:pt idx="3817">
                  <c:v>42.7228468718857</c:v>
                </c:pt>
                <c:pt idx="3818">
                  <c:v>42.727115385596299</c:v>
                </c:pt>
                <c:pt idx="3819">
                  <c:v>42.731383645617498</c:v>
                </c:pt>
                <c:pt idx="3820">
                  <c:v>42.735651651940103</c:v>
                </c:pt>
                <c:pt idx="3821">
                  <c:v>42.739919404555202</c:v>
                </c:pt>
                <c:pt idx="3822">
                  <c:v>42.744186903453603</c:v>
                </c:pt>
                <c:pt idx="3823">
                  <c:v>42.748454148626301</c:v>
                </c:pt>
                <c:pt idx="3824">
                  <c:v>42.752721140064303</c:v>
                </c:pt>
                <c:pt idx="3825">
                  <c:v>42.756987877758597</c:v>
                </c:pt>
                <c:pt idx="3826">
                  <c:v>42.761254361700303</c:v>
                </c:pt>
                <c:pt idx="3827">
                  <c:v>42.765520591880303</c:v>
                </c:pt>
                <c:pt idx="3828">
                  <c:v>42.769786568289803</c:v>
                </c:pt>
                <c:pt idx="3829">
                  <c:v>42.774052290919798</c:v>
                </c:pt>
                <c:pt idx="3830">
                  <c:v>42.778317759761499</c:v>
                </c:pt>
                <c:pt idx="3831">
                  <c:v>42.782582974805997</c:v>
                </c:pt>
                <c:pt idx="3832">
                  <c:v>42.786847936044502</c:v>
                </c:pt>
                <c:pt idx="3833">
                  <c:v>42.791112643468097</c:v>
                </c:pt>
                <c:pt idx="3834">
                  <c:v>42.795377097068098</c:v>
                </c:pt>
                <c:pt idx="3835">
                  <c:v>42.799641296835603</c:v>
                </c:pt>
                <c:pt idx="3836">
                  <c:v>42.8039052427619</c:v>
                </c:pt>
                <c:pt idx="3837">
                  <c:v>42.808168934838299</c:v>
                </c:pt>
                <c:pt idx="3838">
                  <c:v>42.812432373055998</c:v>
                </c:pt>
                <c:pt idx="3839">
                  <c:v>42.816695557406398</c:v>
                </c:pt>
                <c:pt idx="3840">
                  <c:v>42.820958487880702</c:v>
                </c:pt>
                <c:pt idx="3841">
                  <c:v>42.825221164470399</c:v>
                </c:pt>
                <c:pt idx="3842">
                  <c:v>42.829483587166798</c:v>
                </c:pt>
                <c:pt idx="3843">
                  <c:v>42.833745755961303</c:v>
                </c:pt>
                <c:pt idx="3844">
                  <c:v>42.8380076708453</c:v>
                </c:pt>
                <c:pt idx="3845">
                  <c:v>42.842269331810201</c:v>
                </c:pt>
                <c:pt idx="3846">
                  <c:v>42.846530738847498</c:v>
                </c:pt>
                <c:pt idx="3847">
                  <c:v>42.850791891948603</c:v>
                </c:pt>
                <c:pt idx="3848">
                  <c:v>42.855052791105102</c:v>
                </c:pt>
                <c:pt idx="3849">
                  <c:v>42.859313436308398</c:v>
                </c:pt>
                <c:pt idx="3850">
                  <c:v>42.863573827550198</c:v>
                </c:pt>
                <c:pt idx="3851">
                  <c:v>42.867833964821898</c:v>
                </c:pt>
                <c:pt idx="3852">
                  <c:v>42.872093848115199</c:v>
                </c:pt>
                <c:pt idx="3853">
                  <c:v>42.876353477421603</c:v>
                </c:pt>
                <c:pt idx="3854">
                  <c:v>42.880612852732803</c:v>
                </c:pt>
                <c:pt idx="3855">
                  <c:v>42.884871974040301</c:v>
                </c:pt>
                <c:pt idx="3856">
                  <c:v>42.889130841335998</c:v>
                </c:pt>
                <c:pt idx="3857">
                  <c:v>42.893389454611302</c:v>
                </c:pt>
                <c:pt idx="3858">
                  <c:v>42.8976478138581</c:v>
                </c:pt>
                <c:pt idx="3859">
                  <c:v>42.901905919068099</c:v>
                </c:pt>
                <c:pt idx="3860">
                  <c:v>42.906163770233</c:v>
                </c:pt>
                <c:pt idx="3861">
                  <c:v>42.910421367344597</c:v>
                </c:pt>
                <c:pt idx="3862">
                  <c:v>42.914678710394703</c:v>
                </c:pt>
                <c:pt idx="3863">
                  <c:v>42.918935799374999</c:v>
                </c:pt>
                <c:pt idx="3864">
                  <c:v>42.923192634277399</c:v>
                </c:pt>
                <c:pt idx="3865">
                  <c:v>42.927449215093802</c:v>
                </c:pt>
                <c:pt idx="3866">
                  <c:v>42.931705541816001</c:v>
                </c:pt>
                <c:pt idx="3867">
                  <c:v>42.935961614436003</c:v>
                </c:pt>
                <c:pt idx="3868">
                  <c:v>42.940217432945502</c:v>
                </c:pt>
                <c:pt idx="3869">
                  <c:v>42.944472997336597</c:v>
                </c:pt>
                <c:pt idx="3870">
                  <c:v>42.948728307601201</c:v>
                </c:pt>
                <c:pt idx="3871">
                  <c:v>42.952983363731299</c:v>
                </c:pt>
                <c:pt idx="3872">
                  <c:v>42.957238165718799</c:v>
                </c:pt>
                <c:pt idx="3873">
                  <c:v>42.961492713555899</c:v>
                </c:pt>
                <c:pt idx="3874">
                  <c:v>42.965747007234398</c:v>
                </c:pt>
                <c:pt idx="3875">
                  <c:v>42.970001046746503</c:v>
                </c:pt>
                <c:pt idx="3876">
                  <c:v>42.974254832084299</c:v>
                </c:pt>
                <c:pt idx="3877">
                  <c:v>42.978508363239797</c:v>
                </c:pt>
                <c:pt idx="3878">
                  <c:v>42.982761640205098</c:v>
                </c:pt>
                <c:pt idx="3879">
                  <c:v>42.987014662972499</c:v>
                </c:pt>
                <c:pt idx="3880">
                  <c:v>42.991267431533998</c:v>
                </c:pt>
                <c:pt idx="3881">
                  <c:v>42.995519945881803</c:v>
                </c:pt>
                <c:pt idx="3882">
                  <c:v>42.999772206008203</c:v>
                </c:pt>
                <c:pt idx="3883">
                  <c:v>43.004024211905303</c:v>
                </c:pt>
                <c:pt idx="3884">
                  <c:v>43.008275963565303</c:v>
                </c:pt>
                <c:pt idx="3885">
                  <c:v>43.0125274609806</c:v>
                </c:pt>
                <c:pt idx="3886">
                  <c:v>43.016778704143498</c:v>
                </c:pt>
                <c:pt idx="3887">
                  <c:v>43.021029693046103</c:v>
                </c:pt>
                <c:pt idx="3888">
                  <c:v>43.025280427680897</c:v>
                </c:pt>
                <c:pt idx="3889">
                  <c:v>43.029530908040101</c:v>
                </c:pt>
                <c:pt idx="3890">
                  <c:v>43.033781134116197</c:v>
                </c:pt>
                <c:pt idx="3891">
                  <c:v>43.038031105901602</c:v>
                </c:pt>
                <c:pt idx="3892">
                  <c:v>43.042280823388502</c:v>
                </c:pt>
                <c:pt idx="3893">
                  <c:v>43.046530286569499</c:v>
                </c:pt>
                <c:pt idx="3894">
                  <c:v>43.050779495436899</c:v>
                </c:pt>
                <c:pt idx="3895">
                  <c:v>43.055028449983297</c:v>
                </c:pt>
                <c:pt idx="3896">
                  <c:v>43.059277150201098</c:v>
                </c:pt>
                <c:pt idx="3897">
                  <c:v>43.063525596082798</c:v>
                </c:pt>
                <c:pt idx="3898">
                  <c:v>43.067773787621</c:v>
                </c:pt>
                <c:pt idx="3899">
                  <c:v>43.072021724808202</c:v>
                </c:pt>
                <c:pt idx="3900">
                  <c:v>43.0762694076369</c:v>
                </c:pt>
                <c:pt idx="3901">
                  <c:v>43.080516836099697</c:v>
                </c:pt>
                <c:pt idx="3902">
                  <c:v>43.084764010189303</c:v>
                </c:pt>
                <c:pt idx="3903">
                  <c:v>43.089010929898201</c:v>
                </c:pt>
                <c:pt idx="3904">
                  <c:v>43.0932575952191</c:v>
                </c:pt>
                <c:pt idx="3905">
                  <c:v>43.097504006144703</c:v>
                </c:pt>
                <c:pt idx="3906">
                  <c:v>43.101750162667599</c:v>
                </c:pt>
                <c:pt idx="3907">
                  <c:v>43.105996064780598</c:v>
                </c:pt>
                <c:pt idx="3908">
                  <c:v>43.110241712476302</c:v>
                </c:pt>
                <c:pt idx="3909">
                  <c:v>43.1144871057475</c:v>
                </c:pt>
                <c:pt idx="3910">
                  <c:v>43.118732244587001</c:v>
                </c:pt>
                <c:pt idx="3911">
                  <c:v>43.1229771289876</c:v>
                </c:pt>
                <c:pt idx="3912">
                  <c:v>43.127221758941999</c:v>
                </c:pt>
                <c:pt idx="3913">
                  <c:v>43.131466134443102</c:v>
                </c:pt>
                <c:pt idx="3914">
                  <c:v>43.135710255483701</c:v>
                </c:pt>
                <c:pt idx="3915">
                  <c:v>43.139954122056601</c:v>
                </c:pt>
                <c:pt idx="3916">
                  <c:v>43.144197734154901</c:v>
                </c:pt>
                <c:pt idx="3917">
                  <c:v>43.148441091771303</c:v>
                </c:pt>
                <c:pt idx="3918">
                  <c:v>43.152684194898697</c:v>
                </c:pt>
                <c:pt idx="3919">
                  <c:v>43.156927043530203</c:v>
                </c:pt>
                <c:pt idx="3920">
                  <c:v>43.161169637658702</c:v>
                </c:pt>
                <c:pt idx="3921">
                  <c:v>43.165411977277103</c:v>
                </c:pt>
                <c:pt idx="3922">
                  <c:v>43.169654062378598</c:v>
                </c:pt>
                <c:pt idx="3923">
                  <c:v>43.173895892955898</c:v>
                </c:pt>
                <c:pt idx="3924">
                  <c:v>43.178137469002301</c:v>
                </c:pt>
                <c:pt idx="3925">
                  <c:v>43.182378790510803</c:v>
                </c:pt>
                <c:pt idx="3926">
                  <c:v>43.186619857474497</c:v>
                </c:pt>
                <c:pt idx="3927">
                  <c:v>43.190860669886398</c:v>
                </c:pt>
                <c:pt idx="3928">
                  <c:v>43.195101227739698</c:v>
                </c:pt>
                <c:pt idx="3929">
                  <c:v>43.1993415310275</c:v>
                </c:pt>
                <c:pt idx="3930">
                  <c:v>43.203581579743002</c:v>
                </c:pt>
                <c:pt idx="3931">
                  <c:v>43.207821373879298</c:v>
                </c:pt>
                <c:pt idx="3932">
                  <c:v>43.212060913429703</c:v>
                </c:pt>
                <c:pt idx="3933">
                  <c:v>43.216300198387302</c:v>
                </c:pt>
                <c:pt idx="3934">
                  <c:v>43.220539228745501</c:v>
                </c:pt>
                <c:pt idx="3935">
                  <c:v>43.224778004497402</c:v>
                </c:pt>
                <c:pt idx="3936">
                  <c:v>43.229016525636297</c:v>
                </c:pt>
                <c:pt idx="3937">
                  <c:v>43.233254792155599</c:v>
                </c:pt>
                <c:pt idx="3938">
                  <c:v>43.237492804048401</c:v>
                </c:pt>
                <c:pt idx="3939">
                  <c:v>43.241730561308302</c:v>
                </c:pt>
                <c:pt idx="3940">
                  <c:v>43.245968063928501</c:v>
                </c:pt>
                <c:pt idx="3941">
                  <c:v>43.250205311902398</c:v>
                </c:pt>
                <c:pt idx="3942">
                  <c:v>43.2544423052234</c:v>
                </c:pt>
                <c:pt idx="3943">
                  <c:v>43.258679043884797</c:v>
                </c:pt>
                <c:pt idx="3944">
                  <c:v>43.262915527880203</c:v>
                </c:pt>
                <c:pt idx="3945">
                  <c:v>43.267151757203003</c:v>
                </c:pt>
                <c:pt idx="3946">
                  <c:v>43.271387731846701</c:v>
                </c:pt>
                <c:pt idx="3947">
                  <c:v>43.275623451804698</c:v>
                </c:pt>
                <c:pt idx="3948">
                  <c:v>43.279858917070499</c:v>
                </c:pt>
                <c:pt idx="3949">
                  <c:v>43.284094127637701</c:v>
                </c:pt>
                <c:pt idx="3950">
                  <c:v>43.288329083499796</c:v>
                </c:pt>
                <c:pt idx="3951">
                  <c:v>43.292563784650497</c:v>
                </c:pt>
                <c:pt idx="3952">
                  <c:v>43.296798231083102</c:v>
                </c:pt>
                <c:pt idx="3953">
                  <c:v>43.301032422791501</c:v>
                </c:pt>
                <c:pt idx="3954">
                  <c:v>43.305266359769199</c:v>
                </c:pt>
                <c:pt idx="3955">
                  <c:v>43.309500042009802</c:v>
                </c:pt>
                <c:pt idx="3956">
                  <c:v>43.313733469507099</c:v>
                </c:pt>
                <c:pt idx="3957">
                  <c:v>43.317966642254603</c:v>
                </c:pt>
                <c:pt idx="3958">
                  <c:v>43.322199560246098</c:v>
                </c:pt>
                <c:pt idx="3959">
                  <c:v>43.326432223475301</c:v>
                </c:pt>
                <c:pt idx="3960">
                  <c:v>43.330664631936003</c:v>
                </c:pt>
                <c:pt idx="3961">
                  <c:v>43.334896785621901</c:v>
                </c:pt>
                <c:pt idx="3962">
                  <c:v>43.339128684526699</c:v>
                </c:pt>
                <c:pt idx="3963">
                  <c:v>43.343360328644401</c:v>
                </c:pt>
                <c:pt idx="3964">
                  <c:v>43.347591717968697</c:v>
                </c:pt>
                <c:pt idx="3965">
                  <c:v>43.351822852493299</c:v>
                </c:pt>
                <c:pt idx="3966">
                  <c:v>43.356053732212303</c:v>
                </c:pt>
                <c:pt idx="3967">
                  <c:v>43.360284357119397</c:v>
                </c:pt>
                <c:pt idx="3968">
                  <c:v>43.364514727208601</c:v>
                </c:pt>
                <c:pt idx="3969">
                  <c:v>43.368744842473802</c:v>
                </c:pt>
                <c:pt idx="3970">
                  <c:v>43.372974702908799</c:v>
                </c:pt>
                <c:pt idx="3971">
                  <c:v>43.3772043085077</c:v>
                </c:pt>
                <c:pt idx="3972">
                  <c:v>43.381433659264403</c:v>
                </c:pt>
                <c:pt idx="3973">
                  <c:v>43.385662755172902</c:v>
                </c:pt>
                <c:pt idx="3974">
                  <c:v>43.389891596227102</c:v>
                </c:pt>
                <c:pt idx="3975">
                  <c:v>43.394120182421297</c:v>
                </c:pt>
                <c:pt idx="3976">
                  <c:v>43.398348513749198</c:v>
                </c:pt>
                <c:pt idx="3977">
                  <c:v>43.4025765902052</c:v>
                </c:pt>
                <c:pt idx="3978">
                  <c:v>43.406804411783099</c:v>
                </c:pt>
                <c:pt idx="3979">
                  <c:v>43.411031978477098</c:v>
                </c:pt>
                <c:pt idx="3980">
                  <c:v>43.415259290281398</c:v>
                </c:pt>
                <c:pt idx="3981">
                  <c:v>43.419486347190102</c:v>
                </c:pt>
                <c:pt idx="3982">
                  <c:v>43.423713149197198</c:v>
                </c:pt>
                <c:pt idx="3983">
                  <c:v>43.427939696297102</c:v>
                </c:pt>
                <c:pt idx="3984">
                  <c:v>43.432165988483902</c:v>
                </c:pt>
                <c:pt idx="3985">
                  <c:v>43.4363920257518</c:v>
                </c:pt>
                <c:pt idx="3986">
                  <c:v>43.440617808094999</c:v>
                </c:pt>
                <c:pt idx="3987">
                  <c:v>43.444843335507798</c:v>
                </c:pt>
                <c:pt idx="3988">
                  <c:v>43.449068607984501</c:v>
                </c:pt>
                <c:pt idx="3989">
                  <c:v>43.4532936255194</c:v>
                </c:pt>
                <c:pt idx="3990">
                  <c:v>43.457518388106699</c:v>
                </c:pt>
                <c:pt idx="3991">
                  <c:v>43.461742895740798</c:v>
                </c:pt>
                <c:pt idx="3992">
                  <c:v>43.465967148415999</c:v>
                </c:pt>
                <c:pt idx="3993">
                  <c:v>43.470191146126702</c:v>
                </c:pt>
                <c:pt idx="3994">
                  <c:v>43.474414888867202</c:v>
                </c:pt>
                <c:pt idx="3995">
                  <c:v>43.478638376632098</c:v>
                </c:pt>
                <c:pt idx="3996">
                  <c:v>43.4828616094156</c:v>
                </c:pt>
                <c:pt idx="3997">
                  <c:v>43.487084587212301</c:v>
                </c:pt>
                <c:pt idx="3998">
                  <c:v>43.491307310016502</c:v>
                </c:pt>
                <c:pt idx="3999">
                  <c:v>43.495529777822803</c:v>
                </c:pt>
                <c:pt idx="4000">
                  <c:v>43.499751990625697</c:v>
                </c:pt>
                <c:pt idx="4001">
                  <c:v>43.503973948419599</c:v>
                </c:pt>
                <c:pt idx="4002">
                  <c:v>43.508195651199202</c:v>
                </c:pt>
                <c:pt idx="4003">
                  <c:v>43.512417098958799</c:v>
                </c:pt>
                <c:pt idx="4004">
                  <c:v>43.516638291693198</c:v>
                </c:pt>
                <c:pt idx="4005">
                  <c:v>43.520859229396898</c:v>
                </c:pt>
                <c:pt idx="4006">
                  <c:v>43.525079912064399</c:v>
                </c:pt>
                <c:pt idx="4007">
                  <c:v>43.529300339690501</c:v>
                </c:pt>
                <c:pt idx="4008">
                  <c:v>43.533520512269703</c:v>
                </c:pt>
                <c:pt idx="4009">
                  <c:v>43.537740429796798</c:v>
                </c:pt>
                <c:pt idx="4010">
                  <c:v>43.5419600922664</c:v>
                </c:pt>
                <c:pt idx="4011">
                  <c:v>43.546179499673102</c:v>
                </c:pt>
                <c:pt idx="4012">
                  <c:v>43.5503986520118</c:v>
                </c:pt>
                <c:pt idx="4013">
                  <c:v>43.554617549277097</c:v>
                </c:pt>
                <c:pt idx="4014">
                  <c:v>43.558836191463797</c:v>
                </c:pt>
                <c:pt idx="4015">
                  <c:v>43.5630545785667</c:v>
                </c:pt>
                <c:pt idx="4016">
                  <c:v>43.567272710580497</c:v>
                </c:pt>
                <c:pt idx="4017">
                  <c:v>43.571490587500101</c:v>
                </c:pt>
                <c:pt idx="4018">
                  <c:v>43.575708209320297</c:v>
                </c:pt>
                <c:pt idx="4019">
                  <c:v>43.579925576035897</c:v>
                </c:pt>
                <c:pt idx="4020">
                  <c:v>43.584142687641702</c:v>
                </c:pt>
                <c:pt idx="4021">
                  <c:v>43.5883595441328</c:v>
                </c:pt>
                <c:pt idx="4022">
                  <c:v>43.592576145503898</c:v>
                </c:pt>
                <c:pt idx="4023">
                  <c:v>43.596792491749902</c:v>
                </c:pt>
                <c:pt idx="4024">
                  <c:v>43.601008582865902</c:v>
                </c:pt>
                <c:pt idx="4025">
                  <c:v>43.605224418846802</c:v>
                </c:pt>
                <c:pt idx="4026">
                  <c:v>43.609439999687403</c:v>
                </c:pt>
                <c:pt idx="4027">
                  <c:v>43.613655325382901</c:v>
                </c:pt>
                <c:pt idx="4028">
                  <c:v>43.6178703959283</c:v>
                </c:pt>
                <c:pt idx="4029">
                  <c:v>43.622085211318399</c:v>
                </c:pt>
                <c:pt idx="4030">
                  <c:v>43.626299771548503</c:v>
                </c:pt>
                <c:pt idx="4031">
                  <c:v>43.630514076613501</c:v>
                </c:pt>
                <c:pt idx="4032">
                  <c:v>43.634728126508598</c:v>
                </c:pt>
                <c:pt idx="4033">
                  <c:v>43.638941921228799</c:v>
                </c:pt>
                <c:pt idx="4034">
                  <c:v>43.643155460769201</c:v>
                </c:pt>
                <c:pt idx="4035">
                  <c:v>43.6473687451251</c:v>
                </c:pt>
                <c:pt idx="4036">
                  <c:v>43.651581774291401</c:v>
                </c:pt>
                <c:pt idx="4037">
                  <c:v>43.655794548263501</c:v>
                </c:pt>
                <c:pt idx="4038">
                  <c:v>43.660007067036403</c:v>
                </c:pt>
                <c:pt idx="4039">
                  <c:v>43.664219330605398</c:v>
                </c:pt>
                <c:pt idx="4040">
                  <c:v>43.668431338965803</c:v>
                </c:pt>
                <c:pt idx="4041">
                  <c:v>43.6726430921127</c:v>
                </c:pt>
                <c:pt idx="4042">
                  <c:v>43.676854590041401</c:v>
                </c:pt>
                <c:pt idx="4043">
                  <c:v>43.681065832747201</c:v>
                </c:pt>
                <c:pt idx="4044">
                  <c:v>43.685276820225397</c:v>
                </c:pt>
                <c:pt idx="4045">
                  <c:v>43.689487552471299</c:v>
                </c:pt>
                <c:pt idx="4046">
                  <c:v>43.693698029480203</c:v>
                </c:pt>
                <c:pt idx="4047">
                  <c:v>43.697908251247497</c:v>
                </c:pt>
                <c:pt idx="4048">
                  <c:v>43.702118217768501</c:v>
                </c:pt>
                <c:pt idx="4049">
                  <c:v>43.706327929038601</c:v>
                </c:pt>
                <c:pt idx="4050">
                  <c:v>43.7105373850533</c:v>
                </c:pt>
                <c:pt idx="4051">
                  <c:v>43.714746585807902</c:v>
                </c:pt>
                <c:pt idx="4052">
                  <c:v>43.718955531298</c:v>
                </c:pt>
                <c:pt idx="4053">
                  <c:v>43.7231642215188</c:v>
                </c:pt>
                <c:pt idx="4054">
                  <c:v>43.727372656466002</c:v>
                </c:pt>
                <c:pt idx="4055">
                  <c:v>43.731580836134903</c:v>
                </c:pt>
                <c:pt idx="4056">
                  <c:v>43.735788760521203</c:v>
                </c:pt>
                <c:pt idx="4057">
                  <c:v>43.739996429620298</c:v>
                </c:pt>
                <c:pt idx="4058">
                  <c:v>43.744203843427798</c:v>
                </c:pt>
                <c:pt idx="4059">
                  <c:v>43.748411001939303</c:v>
                </c:pt>
                <c:pt idx="4060">
                  <c:v>43.752617905150203</c:v>
                </c:pt>
                <c:pt idx="4061">
                  <c:v>43.756824553056298</c:v>
                </c:pt>
                <c:pt idx="4062">
                  <c:v>43.761030945653097</c:v>
                </c:pt>
                <c:pt idx="4063">
                  <c:v>43.765237082936302</c:v>
                </c:pt>
                <c:pt idx="4064">
                  <c:v>43.769442964901501</c:v>
                </c:pt>
                <c:pt idx="4065">
                  <c:v>43.773648591544401</c:v>
                </c:pt>
                <c:pt idx="4066">
                  <c:v>43.777853962860597</c:v>
                </c:pt>
                <c:pt idx="4067">
                  <c:v>43.782059078845897</c:v>
                </c:pt>
                <c:pt idx="4068">
                  <c:v>43.786263939496003</c:v>
                </c:pt>
                <c:pt idx="4069">
                  <c:v>43.7904685448066</c:v>
                </c:pt>
                <c:pt idx="4070">
                  <c:v>43.794672894773498</c:v>
                </c:pt>
                <c:pt idx="4071">
                  <c:v>43.798876989392497</c:v>
                </c:pt>
                <c:pt idx="4072">
                  <c:v>43.803080828659297</c:v>
                </c:pt>
                <c:pt idx="4073">
                  <c:v>43.8072844125697</c:v>
                </c:pt>
                <c:pt idx="4074">
                  <c:v>43.811487741119599</c:v>
                </c:pt>
                <c:pt idx="4075">
                  <c:v>43.815690814304901</c:v>
                </c:pt>
                <c:pt idx="4076">
                  <c:v>43.8198936321213</c:v>
                </c:pt>
                <c:pt idx="4077">
                  <c:v>43.824096194564703</c:v>
                </c:pt>
                <c:pt idx="4078">
                  <c:v>43.828298501631203</c:v>
                </c:pt>
                <c:pt idx="4079">
                  <c:v>43.8325005533165</c:v>
                </c:pt>
                <c:pt idx="4080">
                  <c:v>43.836702349616502</c:v>
                </c:pt>
                <c:pt idx="4081">
                  <c:v>43.840903890527301</c:v>
                </c:pt>
                <c:pt idx="4082">
                  <c:v>43.845105176044903</c:v>
                </c:pt>
                <c:pt idx="4083">
                  <c:v>43.849306206165103</c:v>
                </c:pt>
                <c:pt idx="4084">
                  <c:v>43.8535069808839</c:v>
                </c:pt>
                <c:pt idx="4085">
                  <c:v>43.857707500197499</c:v>
                </c:pt>
                <c:pt idx="4086">
                  <c:v>43.861907764101801</c:v>
                </c:pt>
                <c:pt idx="4087">
                  <c:v>43.866107772592997</c:v>
                </c:pt>
                <c:pt idx="4088">
                  <c:v>43.870307525666902</c:v>
                </c:pt>
                <c:pt idx="4089">
                  <c:v>43.874507023319801</c:v>
                </c:pt>
                <c:pt idx="4090">
                  <c:v>43.878706265547699</c:v>
                </c:pt>
                <c:pt idx="4091">
                  <c:v>43.882905252346802</c:v>
                </c:pt>
                <c:pt idx="4092">
                  <c:v>43.887103983713203</c:v>
                </c:pt>
                <c:pt idx="4093">
                  <c:v>43.891302459643001</c:v>
                </c:pt>
                <c:pt idx="4094">
                  <c:v>43.8955006801325</c:v>
                </c:pt>
                <c:pt idx="4095">
                  <c:v>43.8996986451777</c:v>
                </c:pt>
                <c:pt idx="4096">
                  <c:v>43.903896354775</c:v>
                </c:pt>
                <c:pt idx="4097">
                  <c:v>43.908093808920597</c:v>
                </c:pt>
                <c:pt idx="4098">
                  <c:v>43.912291007610499</c:v>
                </c:pt>
                <c:pt idx="4099">
                  <c:v>43.916487950841301</c:v>
                </c:pt>
                <c:pt idx="4100">
                  <c:v>43.920684638609004</c:v>
                </c:pt>
                <c:pt idx="4101">
                  <c:v>43.924881070910097</c:v>
                </c:pt>
                <c:pt idx="4102">
                  <c:v>43.9290772477407</c:v>
                </c:pt>
                <c:pt idx="4103">
                  <c:v>43.933273169097298</c:v>
                </c:pt>
                <c:pt idx="4104">
                  <c:v>43.937468834976201</c:v>
                </c:pt>
                <c:pt idx="4105">
                  <c:v>43.941664245373701</c:v>
                </c:pt>
                <c:pt idx="4106">
                  <c:v>43.945859400286302</c:v>
                </c:pt>
                <c:pt idx="4107">
                  <c:v>43.950054299710203</c:v>
                </c:pt>
                <c:pt idx="4108">
                  <c:v>43.9542489436419</c:v>
                </c:pt>
                <c:pt idx="4109">
                  <c:v>43.958443332077898</c:v>
                </c:pt>
                <c:pt idx="4110">
                  <c:v>43.962637465014602</c:v>
                </c:pt>
                <c:pt idx="4111">
                  <c:v>43.966831342448501</c:v>
                </c:pt>
                <c:pt idx="4112">
                  <c:v>43.971024964375999</c:v>
                </c:pt>
                <c:pt idx="4113">
                  <c:v>43.975218330793503</c:v>
                </c:pt>
                <c:pt idx="4114">
                  <c:v>43.979411441697799</c:v>
                </c:pt>
                <c:pt idx="4115">
                  <c:v>43.983604297085201</c:v>
                </c:pt>
                <c:pt idx="4116">
                  <c:v>43.987796896952297</c:v>
                </c:pt>
                <c:pt idx="4117">
                  <c:v>43.991989241295698</c:v>
                </c:pt>
                <c:pt idx="4118">
                  <c:v>43.996181330112002</c:v>
                </c:pt>
                <c:pt idx="4119">
                  <c:v>44.000373163397697</c:v>
                </c:pt>
                <c:pt idx="4120">
                  <c:v>44.004564741149402</c:v>
                </c:pt>
                <c:pt idx="4121">
                  <c:v>44.008756063363897</c:v>
                </c:pt>
                <c:pt idx="4122">
                  <c:v>44.012947130037702</c:v>
                </c:pt>
                <c:pt idx="4123">
                  <c:v>44.017137941167498</c:v>
                </c:pt>
                <c:pt idx="4124">
                  <c:v>44.021328496750002</c:v>
                </c:pt>
                <c:pt idx="4125">
                  <c:v>44.025518796781903</c:v>
                </c:pt>
                <c:pt idx="4126">
                  <c:v>44.029708841259897</c:v>
                </c:pt>
                <c:pt idx="4127">
                  <c:v>44.033898630180701</c:v>
                </c:pt>
                <c:pt idx="4128">
                  <c:v>44.038088163541097</c:v>
                </c:pt>
                <c:pt idx="4129">
                  <c:v>44.042277441337902</c:v>
                </c:pt>
                <c:pt idx="4130">
                  <c:v>44.046466463567697</c:v>
                </c:pt>
                <c:pt idx="4131">
                  <c:v>44.050655230227498</c:v>
                </c:pt>
                <c:pt idx="4132">
                  <c:v>44.054843741314002</c:v>
                </c:pt>
                <c:pt idx="4133">
                  <c:v>44.059031996824103</c:v>
                </c:pt>
                <c:pt idx="4134">
                  <c:v>44.063219996754597</c:v>
                </c:pt>
                <c:pt idx="4135">
                  <c:v>44.0674077411024</c:v>
                </c:pt>
                <c:pt idx="4136">
                  <c:v>44.0715952298643</c:v>
                </c:pt>
                <c:pt idx="4137">
                  <c:v>44.075782463037299</c:v>
                </c:pt>
                <c:pt idx="4138">
                  <c:v>44.079969440618299</c:v>
                </c:pt>
                <c:pt idx="4139">
                  <c:v>44.084156162604103</c:v>
                </c:pt>
                <c:pt idx="4140">
                  <c:v>44.088342628991903</c:v>
                </c:pt>
                <c:pt idx="4141">
                  <c:v>44.092528839778403</c:v>
                </c:pt>
                <c:pt idx="4142">
                  <c:v>44.096714794960697</c:v>
                </c:pt>
                <c:pt idx="4143">
                  <c:v>44.1009004945358</c:v>
                </c:pt>
                <c:pt idx="4144">
                  <c:v>44.1050859385007</c:v>
                </c:pt>
                <c:pt idx="4145">
                  <c:v>44.109271126852398</c:v>
                </c:pt>
                <c:pt idx="4146">
                  <c:v>44.113456059588003</c:v>
                </c:pt>
                <c:pt idx="4147">
                  <c:v>44.117640736704601</c:v>
                </c:pt>
                <c:pt idx="4148">
                  <c:v>44.121825158199201</c:v>
                </c:pt>
                <c:pt idx="4149">
                  <c:v>44.126009324068903</c:v>
                </c:pt>
                <c:pt idx="4150">
                  <c:v>44.130193234310802</c:v>
                </c:pt>
                <c:pt idx="4151">
                  <c:v>44.134376888921999</c:v>
                </c:pt>
                <c:pt idx="4152">
                  <c:v>44.1385602878998</c:v>
                </c:pt>
                <c:pt idx="4153">
                  <c:v>44.1427434312412</c:v>
                </c:pt>
                <c:pt idx="4154">
                  <c:v>44.1469263189435</c:v>
                </c:pt>
                <c:pt idx="4155">
                  <c:v>44.151108951003799</c:v>
                </c:pt>
                <c:pt idx="4156">
                  <c:v>44.155291327419299</c:v>
                </c:pt>
                <c:pt idx="4157">
                  <c:v>44.159473448187299</c:v>
                </c:pt>
                <c:pt idx="4158">
                  <c:v>44.1636553133051</c:v>
                </c:pt>
                <c:pt idx="4159">
                  <c:v>44.167836922769801</c:v>
                </c:pt>
                <c:pt idx="4160">
                  <c:v>44.172018276578697</c:v>
                </c:pt>
                <c:pt idx="4161">
                  <c:v>44.176199374729201</c:v>
                </c:pt>
                <c:pt idx="4162">
                  <c:v>44.180380217218499</c:v>
                </c:pt>
                <c:pt idx="4163">
                  <c:v>44.184560804043997</c:v>
                </c:pt>
                <c:pt idx="4164">
                  <c:v>44.188741135203003</c:v>
                </c:pt>
                <c:pt idx="4165">
                  <c:v>44.192921210692901</c:v>
                </c:pt>
                <c:pt idx="4166">
                  <c:v>44.197101030511</c:v>
                </c:pt>
                <c:pt idx="4167">
                  <c:v>44.201280594654698</c:v>
                </c:pt>
                <c:pt idx="4168">
                  <c:v>44.205459903121501</c:v>
                </c:pt>
                <c:pt idx="4169">
                  <c:v>44.209638955908702</c:v>
                </c:pt>
                <c:pt idx="4170">
                  <c:v>44.213817753013799</c:v>
                </c:pt>
                <c:pt idx="4171">
                  <c:v>44.2179962944343</c:v>
                </c:pt>
                <c:pt idx="4172">
                  <c:v>44.222174580167597</c:v>
                </c:pt>
                <c:pt idx="4173">
                  <c:v>44.226352610211102</c:v>
                </c:pt>
                <c:pt idx="4174">
                  <c:v>44.230530384562499</c:v>
                </c:pt>
                <c:pt idx="4175">
                  <c:v>44.234707903219203</c:v>
                </c:pt>
                <c:pt idx="4176">
                  <c:v>44.238885166178797</c:v>
                </c:pt>
                <c:pt idx="4177">
                  <c:v>44.243062173438801</c:v>
                </c:pt>
                <c:pt idx="4178">
                  <c:v>44.247238924996701</c:v>
                </c:pt>
                <c:pt idx="4179">
                  <c:v>44.2514154208503</c:v>
                </c:pt>
                <c:pt idx="4180">
                  <c:v>44.255591660996899</c:v>
                </c:pt>
                <c:pt idx="4181">
                  <c:v>44.259767645434302</c:v>
                </c:pt>
                <c:pt idx="4182">
                  <c:v>44.263943374160199</c:v>
                </c:pt>
                <c:pt idx="4183">
                  <c:v>44.268118847171998</c:v>
                </c:pt>
                <c:pt idx="4184">
                  <c:v>44.272294064467602</c:v>
                </c:pt>
                <c:pt idx="4185">
                  <c:v>44.276469026044602</c:v>
                </c:pt>
                <c:pt idx="4186">
                  <c:v>44.280643731900597</c:v>
                </c:pt>
                <c:pt idx="4187">
                  <c:v>44.284818182033398</c:v>
                </c:pt>
                <c:pt idx="4188">
                  <c:v>44.288992376440802</c:v>
                </c:pt>
                <c:pt idx="4189">
                  <c:v>44.293166315120402</c:v>
                </c:pt>
                <c:pt idx="4190">
                  <c:v>44.297339998070001</c:v>
                </c:pt>
                <c:pt idx="4191">
                  <c:v>44.301513425287403</c:v>
                </c:pt>
                <c:pt idx="4192">
                  <c:v>44.3056865967704</c:v>
                </c:pt>
                <c:pt idx="4193">
                  <c:v>44.309859512516802</c:v>
                </c:pt>
                <c:pt idx="4194">
                  <c:v>44.314032172524399</c:v>
                </c:pt>
                <c:pt idx="4195">
                  <c:v>44.318204576790997</c:v>
                </c:pt>
                <c:pt idx="4196">
                  <c:v>44.322376725314498</c:v>
                </c:pt>
                <c:pt idx="4197">
                  <c:v>44.326548618092801</c:v>
                </c:pt>
                <c:pt idx="4198">
                  <c:v>44.330720255123701</c:v>
                </c:pt>
                <c:pt idx="4199">
                  <c:v>44.334891636405203</c:v>
                </c:pt>
                <c:pt idx="4200">
                  <c:v>44.339062761935097</c:v>
                </c:pt>
                <c:pt idx="4201">
                  <c:v>44.343233631711499</c:v>
                </c:pt>
                <c:pt idx="4202">
                  <c:v>44.3474042457321</c:v>
                </c:pt>
                <c:pt idx="4203">
                  <c:v>44.351574603995097</c:v>
                </c:pt>
                <c:pt idx="4204">
                  <c:v>44.355744706498399</c:v>
                </c:pt>
                <c:pt idx="4205">
                  <c:v>44.359914553239904</c:v>
                </c:pt>
                <c:pt idx="4206">
                  <c:v>44.364084144217799</c:v>
                </c:pt>
                <c:pt idx="4207">
                  <c:v>44.368253479430003</c:v>
                </c:pt>
                <c:pt idx="4208">
                  <c:v>44.372422558874497</c:v>
                </c:pt>
                <c:pt idx="4209">
                  <c:v>44.3765913825494</c:v>
                </c:pt>
                <c:pt idx="4210">
                  <c:v>44.380759950452898</c:v>
                </c:pt>
                <c:pt idx="4211">
                  <c:v>44.384928262582903</c:v>
                </c:pt>
                <c:pt idx="4212">
                  <c:v>44.389096318937497</c:v>
                </c:pt>
                <c:pt idx="4213">
                  <c:v>44.393264119515003</c:v>
                </c:pt>
                <c:pt idx="4214">
                  <c:v>44.397431664313501</c:v>
                </c:pt>
                <c:pt idx="4215">
                  <c:v>44.401598953331003</c:v>
                </c:pt>
                <c:pt idx="4216">
                  <c:v>44.405765986565697</c:v>
                </c:pt>
                <c:pt idx="4217">
                  <c:v>44.409932764015899</c:v>
                </c:pt>
                <c:pt idx="4218">
                  <c:v>44.414099285679796</c:v>
                </c:pt>
                <c:pt idx="4219">
                  <c:v>44.4182655515555</c:v>
                </c:pt>
                <c:pt idx="4220">
                  <c:v>44.422431561641197</c:v>
                </c:pt>
                <c:pt idx="4221">
                  <c:v>44.426597315935297</c:v>
                </c:pt>
                <c:pt idx="4222">
                  <c:v>44.430762814435901</c:v>
                </c:pt>
                <c:pt idx="4223">
                  <c:v>44.434928057141398</c:v>
                </c:pt>
                <c:pt idx="4224">
                  <c:v>44.439093044050097</c:v>
                </c:pt>
                <c:pt idx="4225">
                  <c:v>44.443257775160198</c:v>
                </c:pt>
                <c:pt idx="4226">
                  <c:v>44.447422250470098</c:v>
                </c:pt>
                <c:pt idx="4227">
                  <c:v>44.451586469977997</c:v>
                </c:pt>
                <c:pt idx="4228">
                  <c:v>44.455750433682503</c:v>
                </c:pt>
                <c:pt idx="4229">
                  <c:v>44.459914141581699</c:v>
                </c:pt>
                <c:pt idx="4230">
                  <c:v>44.464077593674197</c:v>
                </c:pt>
                <c:pt idx="4231">
                  <c:v>44.468240789958301</c:v>
                </c:pt>
                <c:pt idx="4232">
                  <c:v>44.472403730432397</c:v>
                </c:pt>
                <c:pt idx="4233">
                  <c:v>44.476566415094901</c:v>
                </c:pt>
                <c:pt idx="4234">
                  <c:v>44.480728843944398</c:v>
                </c:pt>
                <c:pt idx="4235">
                  <c:v>44.484891016979198</c:v>
                </c:pt>
                <c:pt idx="4236">
                  <c:v>44.489052934197801</c:v>
                </c:pt>
                <c:pt idx="4237">
                  <c:v>44.493214595598801</c:v>
                </c:pt>
                <c:pt idx="4238">
                  <c:v>44.497376001180498</c:v>
                </c:pt>
                <c:pt idx="4239">
                  <c:v>44.501537150941601</c:v>
                </c:pt>
                <c:pt idx="4240">
                  <c:v>44.505698044880603</c:v>
                </c:pt>
                <c:pt idx="4241">
                  <c:v>44.509858682996096</c:v>
                </c:pt>
                <c:pt idx="4242">
                  <c:v>44.514019065286497</c:v>
                </c:pt>
                <c:pt idx="4243">
                  <c:v>44.518179191750498</c:v>
                </c:pt>
                <c:pt idx="4244">
                  <c:v>44.522339062386699</c:v>
                </c:pt>
                <c:pt idx="4245">
                  <c:v>44.526498677193601</c:v>
                </c:pt>
                <c:pt idx="4246">
                  <c:v>44.530658036170003</c:v>
                </c:pt>
                <c:pt idx="4247">
                  <c:v>44.534817139314498</c:v>
                </c:pt>
                <c:pt idx="4248">
                  <c:v>44.538975986625601</c:v>
                </c:pt>
                <c:pt idx="4249">
                  <c:v>44.543134578102197</c:v>
                </c:pt>
                <c:pt idx="4250">
                  <c:v>44.547292913742801</c:v>
                </c:pt>
                <c:pt idx="4251">
                  <c:v>44.551450993546197</c:v>
                </c:pt>
                <c:pt idx="4252">
                  <c:v>44.5556088175111</c:v>
                </c:pt>
                <c:pt idx="4253">
                  <c:v>44.559766385636202</c:v>
                </c:pt>
                <c:pt idx="4254">
                  <c:v>44.563923697920302</c:v>
                </c:pt>
                <c:pt idx="4255">
                  <c:v>44.5680807543622</c:v>
                </c:pt>
                <c:pt idx="4256">
                  <c:v>44.572237554960601</c:v>
                </c:pt>
                <c:pt idx="4257">
                  <c:v>44.5763940997142</c:v>
                </c:pt>
                <c:pt idx="4258">
                  <c:v>44.580550388622001</c:v>
                </c:pt>
                <c:pt idx="4259">
                  <c:v>44.584706421682803</c:v>
                </c:pt>
                <c:pt idx="4260">
                  <c:v>44.588862198895299</c:v>
                </c:pt>
                <c:pt idx="4261">
                  <c:v>44.593017720258402</c:v>
                </c:pt>
                <c:pt idx="4262">
                  <c:v>44.597172985771103</c:v>
                </c:pt>
                <c:pt idx="4263">
                  <c:v>44.601327995432101</c:v>
                </c:pt>
                <c:pt idx="4264">
                  <c:v>44.605482749240501</c:v>
                </c:pt>
                <c:pt idx="4265">
                  <c:v>44.609637247195003</c:v>
                </c:pt>
                <c:pt idx="4266">
                  <c:v>44.613791489294599</c:v>
                </c:pt>
                <c:pt idx="4267">
                  <c:v>44.617945475538399</c:v>
                </c:pt>
                <c:pt idx="4268">
                  <c:v>44.622099205925103</c:v>
                </c:pt>
                <c:pt idx="4269">
                  <c:v>44.626252680453902</c:v>
                </c:pt>
                <c:pt idx="4270">
                  <c:v>44.630405899123602</c:v>
                </c:pt>
                <c:pt idx="4271">
                  <c:v>44.6345588619333</c:v>
                </c:pt>
                <c:pt idx="4272">
                  <c:v>44.638711568882002</c:v>
                </c:pt>
                <c:pt idx="4273">
                  <c:v>44.642864019968798</c:v>
                </c:pt>
                <c:pt idx="4274">
                  <c:v>44.6470162151926</c:v>
                </c:pt>
                <c:pt idx="4275">
                  <c:v>44.6511681545526</c:v>
                </c:pt>
                <c:pt idx="4276">
                  <c:v>44.655319838047802</c:v>
                </c:pt>
                <c:pt idx="4277">
                  <c:v>44.659471265677396</c:v>
                </c:pt>
                <c:pt idx="4278">
                  <c:v>44.663622437440303</c:v>
                </c:pt>
                <c:pt idx="4279">
                  <c:v>44.667773353335797</c:v>
                </c:pt>
                <c:pt idx="4280">
                  <c:v>44.671924013362997</c:v>
                </c:pt>
                <c:pt idx="4281">
                  <c:v>44.676074417520901</c:v>
                </c:pt>
                <c:pt idx="4282">
                  <c:v>44.680224565808899</c:v>
                </c:pt>
                <c:pt idx="4283">
                  <c:v>44.684374458226102</c:v>
                </c:pt>
                <c:pt idx="4284">
                  <c:v>44.688524094771601</c:v>
                </c:pt>
                <c:pt idx="4285">
                  <c:v>44.6926734754447</c:v>
                </c:pt>
                <c:pt idx="4286">
                  <c:v>44.696822600244602</c:v>
                </c:pt>
                <c:pt idx="4287">
                  <c:v>44.700971469170497</c:v>
                </c:pt>
                <c:pt idx="4288">
                  <c:v>44.705120082221796</c:v>
                </c:pt>
                <c:pt idx="4289">
                  <c:v>44.709268439397597</c:v>
                </c:pt>
                <c:pt idx="4290">
                  <c:v>44.713416540697203</c:v>
                </c:pt>
                <c:pt idx="4291">
                  <c:v>44.717564386120003</c:v>
                </c:pt>
                <c:pt idx="4292">
                  <c:v>44.721711975665201</c:v>
                </c:pt>
                <c:pt idx="4293">
                  <c:v>44.725859309332201</c:v>
                </c:pt>
                <c:pt idx="4294">
                  <c:v>44.730006387120298</c:v>
                </c:pt>
                <c:pt idx="4295">
                  <c:v>44.734153209028896</c:v>
                </c:pt>
                <c:pt idx="4296">
                  <c:v>44.7382997750573</c:v>
                </c:pt>
                <c:pt idx="4297">
                  <c:v>44.742446085205003</c:v>
                </c:pt>
                <c:pt idx="4298">
                  <c:v>44.746592139471304</c:v>
                </c:pt>
                <c:pt idx="4299">
                  <c:v>44.750737937855597</c:v>
                </c:pt>
                <c:pt idx="4300">
                  <c:v>44.7548834803574</c:v>
                </c:pt>
                <c:pt idx="4301">
                  <c:v>44.759028766976101</c:v>
                </c:pt>
                <c:pt idx="4302">
                  <c:v>44.763173797711197</c:v>
                </c:pt>
                <c:pt idx="4303">
                  <c:v>44.767318572562097</c:v>
                </c:pt>
                <c:pt idx="4304">
                  <c:v>44.771463091528297</c:v>
                </c:pt>
                <c:pt idx="4305">
                  <c:v>44.775607354609399</c:v>
                </c:pt>
                <c:pt idx="4306">
                  <c:v>44.779751361804799</c:v>
                </c:pt>
                <c:pt idx="4307">
                  <c:v>44.783895113113999</c:v>
                </c:pt>
                <c:pt idx="4308">
                  <c:v>44.788038608536702</c:v>
                </c:pt>
                <c:pt idx="4309">
                  <c:v>44.792181848072403</c:v>
                </c:pt>
                <c:pt idx="4310">
                  <c:v>44.796324831720597</c:v>
                </c:pt>
                <c:pt idx="4311">
                  <c:v>44.800467559481</c:v>
                </c:pt>
                <c:pt idx="4312">
                  <c:v>44.804610031353</c:v>
                </c:pt>
                <c:pt idx="4313">
                  <c:v>44.8087522473365</c:v>
                </c:pt>
                <c:pt idx="4314">
                  <c:v>44.812894207430801</c:v>
                </c:pt>
                <c:pt idx="4315">
                  <c:v>44.817035911635898</c:v>
                </c:pt>
                <c:pt idx="4316">
                  <c:v>44.8211773599512</c:v>
                </c:pt>
                <c:pt idx="4317">
                  <c:v>44.825318552376402</c:v>
                </c:pt>
                <c:pt idx="4318">
                  <c:v>44.829459488911397</c:v>
                </c:pt>
                <c:pt idx="4319">
                  <c:v>44.833600169555602</c:v>
                </c:pt>
                <c:pt idx="4320">
                  <c:v>44.837740594308897</c:v>
                </c:pt>
                <c:pt idx="4321">
                  <c:v>44.841880763170998</c:v>
                </c:pt>
                <c:pt idx="4322">
                  <c:v>44.846020676141599</c:v>
                </c:pt>
                <c:pt idx="4323">
                  <c:v>44.8501603332206</c:v>
                </c:pt>
                <c:pt idx="4324">
                  <c:v>44.854299734407498</c:v>
                </c:pt>
                <c:pt idx="4325">
                  <c:v>44.858438879702398</c:v>
                </c:pt>
                <c:pt idx="4326">
                  <c:v>44.862577769104902</c:v>
                </c:pt>
                <c:pt idx="4327">
                  <c:v>44.866716402614898</c:v>
                </c:pt>
                <c:pt idx="4328">
                  <c:v>44.870854780232101</c:v>
                </c:pt>
                <c:pt idx="4329">
                  <c:v>44.874992901956503</c:v>
                </c:pt>
                <c:pt idx="4330">
                  <c:v>44.879130767787899</c:v>
                </c:pt>
                <c:pt idx="4331">
                  <c:v>44.883268377726203</c:v>
                </c:pt>
                <c:pt idx="4332">
                  <c:v>44.887405731771203</c:v>
                </c:pt>
                <c:pt idx="4333">
                  <c:v>44.891542829922898</c:v>
                </c:pt>
                <c:pt idx="4334">
                  <c:v>44.895679672181203</c:v>
                </c:pt>
                <c:pt idx="4335">
                  <c:v>44.899816258545997</c:v>
                </c:pt>
                <c:pt idx="4336">
                  <c:v>44.903952589017202</c:v>
                </c:pt>
                <c:pt idx="4337">
                  <c:v>44.908088663594803</c:v>
                </c:pt>
                <c:pt idx="4338">
                  <c:v>44.912224482278702</c:v>
                </c:pt>
                <c:pt idx="4339">
                  <c:v>44.916360045069098</c:v>
                </c:pt>
                <c:pt idx="4340">
                  <c:v>44.920495351965798</c:v>
                </c:pt>
                <c:pt idx="4341">
                  <c:v>44.924630402968802</c:v>
                </c:pt>
                <c:pt idx="4342">
                  <c:v>44.928765198078302</c:v>
                </c:pt>
                <c:pt idx="4343">
                  <c:v>44.9328997372942</c:v>
                </c:pt>
                <c:pt idx="4344">
                  <c:v>44.937034020616501</c:v>
                </c:pt>
                <c:pt idx="4345">
                  <c:v>44.941168048045498</c:v>
                </c:pt>
                <c:pt idx="4346">
                  <c:v>44.945301819580997</c:v>
                </c:pt>
                <c:pt idx="4347">
                  <c:v>44.949435335223299</c:v>
                </c:pt>
                <c:pt idx="4348">
                  <c:v>44.953568594972502</c:v>
                </c:pt>
                <c:pt idx="4349">
                  <c:v>44.957701598828599</c:v>
                </c:pt>
                <c:pt idx="4350">
                  <c:v>44.961834346791903</c:v>
                </c:pt>
                <c:pt idx="4351">
                  <c:v>44.9659668388624</c:v>
                </c:pt>
                <c:pt idx="4352">
                  <c:v>44.970099075040302</c:v>
                </c:pt>
                <c:pt idx="4353">
                  <c:v>44.974231055325902</c:v>
                </c:pt>
                <c:pt idx="4354">
                  <c:v>44.978362779719198</c:v>
                </c:pt>
                <c:pt idx="4355">
                  <c:v>44.982494248220597</c:v>
                </c:pt>
                <c:pt idx="4356">
                  <c:v>44.986625460830197</c:v>
                </c:pt>
                <c:pt idx="4357">
                  <c:v>44.990756417548198</c:v>
                </c:pt>
                <c:pt idx="4358">
                  <c:v>44.994887118374997</c:v>
                </c:pt>
                <c:pt idx="4359">
                  <c:v>44.999017563310801</c:v>
                </c:pt>
                <c:pt idx="4360">
                  <c:v>45.003147752355801</c:v>
                </c:pt>
                <c:pt idx="4361">
                  <c:v>45.007277685510303</c:v>
                </c:pt>
                <c:pt idx="4362">
                  <c:v>45.011407362774797</c:v>
                </c:pt>
                <c:pt idx="4363">
                  <c:v>45.015536784149397</c:v>
                </c:pt>
                <c:pt idx="4364">
                  <c:v>45.019665949634501</c:v>
                </c:pt>
                <c:pt idx="4365">
                  <c:v>45.023794859230399</c:v>
                </c:pt>
                <c:pt idx="4366">
                  <c:v>45.027923512937598</c:v>
                </c:pt>
                <c:pt idx="4367">
                  <c:v>45.032051910756302</c:v>
                </c:pt>
                <c:pt idx="4368">
                  <c:v>45.036180052687001</c:v>
                </c:pt>
                <c:pt idx="4369">
                  <c:v>45.040307938730102</c:v>
                </c:pt>
                <c:pt idx="4370">
                  <c:v>45.044435568886001</c:v>
                </c:pt>
                <c:pt idx="4371">
                  <c:v>45.048562943154998</c:v>
                </c:pt>
                <c:pt idx="4372">
                  <c:v>45.052690061537803</c:v>
                </c:pt>
                <c:pt idx="4373">
                  <c:v>45.056816924034599</c:v>
                </c:pt>
                <c:pt idx="4374">
                  <c:v>45.060943530646099</c:v>
                </c:pt>
                <c:pt idx="4375">
                  <c:v>45.065069881372501</c:v>
                </c:pt>
                <c:pt idx="4376">
                  <c:v>45.069195976214601</c:v>
                </c:pt>
                <c:pt idx="4377">
                  <c:v>45.073321815172697</c:v>
                </c:pt>
                <c:pt idx="4378">
                  <c:v>45.077447398247401</c:v>
                </c:pt>
                <c:pt idx="4379">
                  <c:v>45.081572725439202</c:v>
                </c:pt>
                <c:pt idx="4380">
                  <c:v>45.085697796748697</c:v>
                </c:pt>
                <c:pt idx="4381">
                  <c:v>45.089822612176498</c:v>
                </c:pt>
                <c:pt idx="4382">
                  <c:v>45.093947171723102</c:v>
                </c:pt>
                <c:pt idx="4383">
                  <c:v>45.098071475389098</c:v>
                </c:pt>
                <c:pt idx="4384">
                  <c:v>45.102195523175098</c:v>
                </c:pt>
                <c:pt idx="4385">
                  <c:v>45.106319315081699</c:v>
                </c:pt>
                <c:pt idx="4386">
                  <c:v>45.110442851109603</c:v>
                </c:pt>
                <c:pt idx="4387">
                  <c:v>45.114566131259402</c:v>
                </c:pt>
                <c:pt idx="4388">
                  <c:v>45.118689155531897</c:v>
                </c:pt>
                <c:pt idx="4389">
                  <c:v>45.1228119239275</c:v>
                </c:pt>
                <c:pt idx="4390">
                  <c:v>45.126934436447101</c:v>
                </c:pt>
                <c:pt idx="4391">
                  <c:v>45.131056693091303</c:v>
                </c:pt>
                <c:pt idx="4392">
                  <c:v>45.135178693860802</c:v>
                </c:pt>
                <c:pt idx="4393">
                  <c:v>45.139300438756401</c:v>
                </c:pt>
                <c:pt idx="4394">
                  <c:v>45.143421927778803</c:v>
                </c:pt>
                <c:pt idx="4395">
                  <c:v>45.147543160928798</c:v>
                </c:pt>
                <c:pt idx="4396">
                  <c:v>45.151664138207103</c:v>
                </c:pt>
                <c:pt idx="4397">
                  <c:v>45.155784859614499</c:v>
                </c:pt>
                <c:pt idx="4398">
                  <c:v>45.159905325151797</c:v>
                </c:pt>
                <c:pt idx="4399">
                  <c:v>45.1640255348198</c:v>
                </c:pt>
                <c:pt idx="4400">
                  <c:v>45.168145488619402</c:v>
                </c:pt>
                <c:pt idx="4401">
                  <c:v>45.1722651865513</c:v>
                </c:pt>
                <c:pt idx="4402">
                  <c:v>45.176384628616397</c:v>
                </c:pt>
                <c:pt idx="4403">
                  <c:v>45.180503814815502</c:v>
                </c:pt>
                <c:pt idx="4404">
                  <c:v>45.184622745149603</c:v>
                </c:pt>
                <c:pt idx="4405">
                  <c:v>45.188741419619603</c:v>
                </c:pt>
                <c:pt idx="4406">
                  <c:v>45.192859838226198</c:v>
                </c:pt>
                <c:pt idx="4407">
                  <c:v>45.196978000970503</c:v>
                </c:pt>
                <c:pt idx="4408">
                  <c:v>45.2010959078534</c:v>
                </c:pt>
                <c:pt idx="4409">
                  <c:v>45.205213558875698</c:v>
                </c:pt>
                <c:pt idx="4410">
                  <c:v>45.209330954038499</c:v>
                </c:pt>
                <c:pt idx="4411">
                  <c:v>45.213448093342798</c:v>
                </c:pt>
                <c:pt idx="4412">
                  <c:v>45.217564976789397</c:v>
                </c:pt>
                <c:pt idx="4413">
                  <c:v>45.221681604379398</c:v>
                </c:pt>
                <c:pt idx="4414">
                  <c:v>45.225797976113803</c:v>
                </c:pt>
                <c:pt idx="4415">
                  <c:v>45.229914091993699</c:v>
                </c:pt>
                <c:pt idx="4416">
                  <c:v>45.234029952019903</c:v>
                </c:pt>
                <c:pt idx="4417">
                  <c:v>45.2381455561937</c:v>
                </c:pt>
                <c:pt idx="4418">
                  <c:v>45.242260904516101</c:v>
                </c:pt>
                <c:pt idx="4419">
                  <c:v>45.246375996988</c:v>
                </c:pt>
                <c:pt idx="4420">
                  <c:v>45.250490833610698</c:v>
                </c:pt>
                <c:pt idx="4421">
                  <c:v>45.254605414385097</c:v>
                </c:pt>
                <c:pt idx="4422">
                  <c:v>45.258719739312497</c:v>
                </c:pt>
                <c:pt idx="4423">
                  <c:v>45.2628338083939</c:v>
                </c:pt>
                <c:pt idx="4424">
                  <c:v>45.2669476216305</c:v>
                </c:pt>
                <c:pt idx="4425">
                  <c:v>45.271061179023398</c:v>
                </c:pt>
                <c:pt idx="4426">
                  <c:v>45.275174480573803</c:v>
                </c:pt>
                <c:pt idx="4427">
                  <c:v>45.2792875262829</c:v>
                </c:pt>
                <c:pt idx="4428">
                  <c:v>45.283400316151798</c:v>
                </c:pt>
                <c:pt idx="4429">
                  <c:v>45.287512850181798</c:v>
                </c:pt>
                <c:pt idx="4430">
                  <c:v>45.2916251283741</c:v>
                </c:pt>
                <c:pt idx="4431">
                  <c:v>45.295737150729799</c:v>
                </c:pt>
                <c:pt idx="4432">
                  <c:v>45.299848917250301</c:v>
                </c:pt>
                <c:pt idx="4433">
                  <c:v>45.303960427936801</c:v>
                </c:pt>
                <c:pt idx="4434">
                  <c:v>45.308071682790498</c:v>
                </c:pt>
                <c:pt idx="4435">
                  <c:v>45.3121826818128</c:v>
                </c:pt>
                <c:pt idx="4436">
                  <c:v>45.316293425004901</c:v>
                </c:pt>
                <c:pt idx="4437">
                  <c:v>45.320403912368199</c:v>
                </c:pt>
                <c:pt idx="4438">
                  <c:v>45.324514143903897</c:v>
                </c:pt>
                <c:pt idx="4439">
                  <c:v>45.328624119613401</c:v>
                </c:pt>
                <c:pt idx="4440">
                  <c:v>45.332733839497998</c:v>
                </c:pt>
                <c:pt idx="4441">
                  <c:v>45.3368433035591</c:v>
                </c:pt>
                <c:pt idx="4442">
                  <c:v>45.3409525117981</c:v>
                </c:pt>
                <c:pt idx="4443">
                  <c:v>45.3450614642164</c:v>
                </c:pt>
                <c:pt idx="4444">
                  <c:v>45.349170160815198</c:v>
                </c:pt>
                <c:pt idx="4445">
                  <c:v>45.353278601596202</c:v>
                </c:pt>
                <c:pt idx="4446">
                  <c:v>45.357386786560603</c:v>
                </c:pt>
                <c:pt idx="4447">
                  <c:v>45.361494715709902</c:v>
                </c:pt>
                <c:pt idx="4448">
                  <c:v>45.365602389045598</c:v>
                </c:pt>
                <c:pt idx="4449">
                  <c:v>45.369709806568999</c:v>
                </c:pt>
                <c:pt idx="4450">
                  <c:v>45.373816968281801</c:v>
                </c:pt>
                <c:pt idx="4451">
                  <c:v>45.377923874185299</c:v>
                </c:pt>
                <c:pt idx="4452">
                  <c:v>45.382030524281198</c:v>
                </c:pt>
                <c:pt idx="4453">
                  <c:v>45.386136918570799</c:v>
                </c:pt>
                <c:pt idx="4454">
                  <c:v>45.390243057055699</c:v>
                </c:pt>
                <c:pt idx="4455">
                  <c:v>45.394348939737398</c:v>
                </c:pt>
                <c:pt idx="4456">
                  <c:v>45.398454566617602</c:v>
                </c:pt>
                <c:pt idx="4457">
                  <c:v>45.402559937697703</c:v>
                </c:pt>
                <c:pt idx="4458">
                  <c:v>45.406665052979299</c:v>
                </c:pt>
                <c:pt idx="4459">
                  <c:v>45.410769912464097</c:v>
                </c:pt>
                <c:pt idx="4460">
                  <c:v>45.414874516153603</c:v>
                </c:pt>
                <c:pt idx="4461">
                  <c:v>45.4189788640494</c:v>
                </c:pt>
                <c:pt idx="4462">
                  <c:v>45.423082956153202</c:v>
                </c:pt>
                <c:pt idx="4463">
                  <c:v>45.4271867924665</c:v>
                </c:pt>
                <c:pt idx="4464">
                  <c:v>45.431290372991199</c:v>
                </c:pt>
                <c:pt idx="4465">
                  <c:v>45.435393697728699</c:v>
                </c:pt>
                <c:pt idx="4466">
                  <c:v>45.439496766680797</c:v>
                </c:pt>
                <c:pt idx="4467">
                  <c:v>45.443599579849298</c:v>
                </c:pt>
                <c:pt idx="4468">
                  <c:v>45.447702137235602</c:v>
                </c:pt>
                <c:pt idx="4469">
                  <c:v>45.451804438841698</c:v>
                </c:pt>
                <c:pt idx="4470">
                  <c:v>45.4559064846692</c:v>
                </c:pt>
                <c:pt idx="4471">
                  <c:v>45.460008274719897</c:v>
                </c:pt>
                <c:pt idx="4472">
                  <c:v>45.464109808995502</c:v>
                </c:pt>
                <c:pt idx="4473">
                  <c:v>45.468211087497799</c:v>
                </c:pt>
                <c:pt idx="4474">
                  <c:v>45.472312110228501</c:v>
                </c:pt>
                <c:pt idx="4475">
                  <c:v>45.476412877189503</c:v>
                </c:pt>
                <c:pt idx="4476">
                  <c:v>45.480513388382498</c:v>
                </c:pt>
                <c:pt idx="4477">
                  <c:v>45.484613643809297</c:v>
                </c:pt>
                <c:pt idx="4478">
                  <c:v>45.488713643471897</c:v>
                </c:pt>
                <c:pt idx="4479">
                  <c:v>45.492813387372003</c:v>
                </c:pt>
                <c:pt idx="4480">
                  <c:v>45.496912875511498</c:v>
                </c:pt>
                <c:pt idx="4481">
                  <c:v>45.501012107892201</c:v>
                </c:pt>
                <c:pt idx="4482">
                  <c:v>45.505111084516003</c:v>
                </c:pt>
                <c:pt idx="4483">
                  <c:v>45.509209805384899</c:v>
                </c:pt>
                <c:pt idx="4484">
                  <c:v>45.513308270500602</c:v>
                </c:pt>
                <c:pt idx="4485">
                  <c:v>45.517406479865201</c:v>
                </c:pt>
                <c:pt idx="4486">
                  <c:v>45.521504433480601</c:v>
                </c:pt>
                <c:pt idx="4487">
                  <c:v>45.525602131348599</c:v>
                </c:pt>
                <c:pt idx="4488">
                  <c:v>45.529699573471298</c:v>
                </c:pt>
                <c:pt idx="4489">
                  <c:v>45.533796759850603</c:v>
                </c:pt>
                <c:pt idx="4490">
                  <c:v>45.537893690488502</c:v>
                </c:pt>
                <c:pt idx="4491">
                  <c:v>45.541990365386901</c:v>
                </c:pt>
                <c:pt idx="4492">
                  <c:v>45.546086784548002</c:v>
                </c:pt>
                <c:pt idx="4493">
                  <c:v>45.550182947973603</c:v>
                </c:pt>
                <c:pt idx="4494">
                  <c:v>45.5542788556658</c:v>
                </c:pt>
                <c:pt idx="4495">
                  <c:v>45.558374507626702</c:v>
                </c:pt>
                <c:pt idx="4496">
                  <c:v>45.5624699038583</c:v>
                </c:pt>
                <c:pt idx="4497">
                  <c:v>45.566565044362697</c:v>
                </c:pt>
                <c:pt idx="4498">
                  <c:v>45.570659929141897</c:v>
                </c:pt>
                <c:pt idx="4499">
                  <c:v>45.574754558198002</c:v>
                </c:pt>
                <c:pt idx="4500">
                  <c:v>45.578848931533201</c:v>
                </c:pt>
                <c:pt idx="4501">
                  <c:v>45.582943049149499</c:v>
                </c:pt>
                <c:pt idx="4502">
                  <c:v>45.587036911048997</c:v>
                </c:pt>
                <c:pt idx="4503">
                  <c:v>45.591130517233999</c:v>
                </c:pt>
                <c:pt idx="4504">
                  <c:v>45.595223867706501</c:v>
                </c:pt>
                <c:pt idx="4505">
                  <c:v>45.599316962468698</c:v>
                </c:pt>
                <c:pt idx="4506">
                  <c:v>45.603409801522801</c:v>
                </c:pt>
                <c:pt idx="4507">
                  <c:v>45.607502384870998</c:v>
                </c:pt>
                <c:pt idx="4508">
                  <c:v>45.611594712515398</c:v>
                </c:pt>
                <c:pt idx="4509">
                  <c:v>45.615686784458397</c:v>
                </c:pt>
                <c:pt idx="4510">
                  <c:v>45.619778600701999</c:v>
                </c:pt>
                <c:pt idx="4511">
                  <c:v>45.623870161248497</c:v>
                </c:pt>
                <c:pt idx="4512">
                  <c:v>45.627961466100203</c:v>
                </c:pt>
                <c:pt idx="4513">
                  <c:v>45.632052515259403</c:v>
                </c:pt>
                <c:pt idx="4514">
                  <c:v>45.636143308728201</c:v>
                </c:pt>
                <c:pt idx="4515">
                  <c:v>45.640233846508998</c:v>
                </c:pt>
                <c:pt idx="4516">
                  <c:v>45.644324128604197</c:v>
                </c:pt>
                <c:pt idx="4517">
                  <c:v>45.648414155015899</c:v>
                </c:pt>
                <c:pt idx="4518">
                  <c:v>45.652503925746501</c:v>
                </c:pt>
                <c:pt idx="4519">
                  <c:v>45.656593440798297</c:v>
                </c:pt>
                <c:pt idx="4520">
                  <c:v>45.660682700173702</c:v>
                </c:pt>
                <c:pt idx="4521">
                  <c:v>45.664771703875097</c:v>
                </c:pt>
                <c:pt idx="4522">
                  <c:v>45.668860451904798</c:v>
                </c:pt>
                <c:pt idx="4523">
                  <c:v>45.672948944265102</c:v>
                </c:pt>
                <c:pt idx="4524">
                  <c:v>45.6770371809585</c:v>
                </c:pt>
                <c:pt idx="4525">
                  <c:v>45.681125161987403</c:v>
                </c:pt>
                <c:pt idx="4526">
                  <c:v>45.685212887354197</c:v>
                </c:pt>
                <c:pt idx="4527">
                  <c:v>45.689300357061299</c:v>
                </c:pt>
                <c:pt idx="4528">
                  <c:v>45.693387571111202</c:v>
                </c:pt>
                <c:pt idx="4529">
                  <c:v>45.697474529506202</c:v>
                </c:pt>
                <c:pt idx="4530">
                  <c:v>45.701561232248899</c:v>
                </c:pt>
                <c:pt idx="4531">
                  <c:v>45.705647679341801</c:v>
                </c:pt>
                <c:pt idx="4532">
                  <c:v>45.709733870787304</c:v>
                </c:pt>
                <c:pt idx="4533">
                  <c:v>45.7138198065879</c:v>
                </c:pt>
                <c:pt idx="4534">
                  <c:v>45.717905486746197</c:v>
                </c:pt>
                <c:pt idx="4535">
                  <c:v>45.721990911264598</c:v>
                </c:pt>
                <c:pt idx="4536">
                  <c:v>45.726076080145702</c:v>
                </c:pt>
                <c:pt idx="4537">
                  <c:v>45.730160993392097</c:v>
                </c:pt>
                <c:pt idx="4538">
                  <c:v>45.734245651006297</c:v>
                </c:pt>
                <c:pt idx="4539">
                  <c:v>45.738330052990797</c:v>
                </c:pt>
                <c:pt idx="4540">
                  <c:v>45.742414199348303</c:v>
                </c:pt>
                <c:pt idx="4541">
                  <c:v>45.746498090081403</c:v>
                </c:pt>
                <c:pt idx="4542">
                  <c:v>45.750581725192497</c:v>
                </c:pt>
                <c:pt idx="4543">
                  <c:v>45.754665104684499</c:v>
                </c:pt>
                <c:pt idx="4544">
                  <c:v>45.758748228559902</c:v>
                </c:pt>
                <c:pt idx="4545">
                  <c:v>45.762831096821301</c:v>
                </c:pt>
                <c:pt idx="4546">
                  <c:v>45.766913709471403</c:v>
                </c:pt>
                <c:pt idx="4547">
                  <c:v>45.770996066512801</c:v>
                </c:pt>
                <c:pt idx="4548">
                  <c:v>45.775078167948301</c:v>
                </c:pt>
                <c:pt idx="4549">
                  <c:v>45.779160013780498</c:v>
                </c:pt>
                <c:pt idx="4550">
                  <c:v>45.783241604012197</c:v>
                </c:pt>
                <c:pt idx="4551">
                  <c:v>45.7873229386459</c:v>
                </c:pt>
                <c:pt idx="4552">
                  <c:v>45.791404017684599</c:v>
                </c:pt>
                <c:pt idx="4553">
                  <c:v>45.795484841130801</c:v>
                </c:pt>
                <c:pt idx="4554">
                  <c:v>45.799565408987299</c:v>
                </c:pt>
                <c:pt idx="4555">
                  <c:v>45.803645721256999</c:v>
                </c:pt>
                <c:pt idx="4556">
                  <c:v>45.807725777942501</c:v>
                </c:pt>
                <c:pt idx="4557">
                  <c:v>45.811805579046698</c:v>
                </c:pt>
                <c:pt idx="4558">
                  <c:v>45.815885124572297</c:v>
                </c:pt>
                <c:pt idx="4559">
                  <c:v>45.819964414522197</c:v>
                </c:pt>
                <c:pt idx="4560">
                  <c:v>45.824043448899097</c:v>
                </c:pt>
                <c:pt idx="4561">
                  <c:v>45.828122227705997</c:v>
                </c:pt>
                <c:pt idx="4562">
                  <c:v>45.832200750945503</c:v>
                </c:pt>
                <c:pt idx="4563">
                  <c:v>45.836279018620701</c:v>
                </c:pt>
                <c:pt idx="4564">
                  <c:v>45.840357030734303</c:v>
                </c:pt>
                <c:pt idx="4565">
                  <c:v>45.844434787289202</c:v>
                </c:pt>
                <c:pt idx="4566">
                  <c:v>45.848512288288397</c:v>
                </c:pt>
                <c:pt idx="4567">
                  <c:v>45.852589533734701</c:v>
                </c:pt>
                <c:pt idx="4568">
                  <c:v>45.856666523630999</c:v>
                </c:pt>
                <c:pt idx="4569">
                  <c:v>45.860743257980197</c:v>
                </c:pt>
                <c:pt idx="4570">
                  <c:v>45.8648197367853</c:v>
                </c:pt>
                <c:pt idx="4571">
                  <c:v>45.868895960049201</c:v>
                </c:pt>
                <c:pt idx="4572">
                  <c:v>45.872971927774898</c:v>
                </c:pt>
                <c:pt idx="4573">
                  <c:v>45.877047639965397</c:v>
                </c:pt>
                <c:pt idx="4574">
                  <c:v>45.881123096623597</c:v>
                </c:pt>
                <c:pt idx="4575">
                  <c:v>45.885198297752503</c:v>
                </c:pt>
                <c:pt idx="4576">
                  <c:v>45.889273243355099</c:v>
                </c:pt>
                <c:pt idx="4577">
                  <c:v>45.893347933434399</c:v>
                </c:pt>
                <c:pt idx="4578">
                  <c:v>45.897422367993499</c:v>
                </c:pt>
                <c:pt idx="4579">
                  <c:v>45.9014965470354</c:v>
                </c:pt>
                <c:pt idx="4580">
                  <c:v>45.905570470563198</c:v>
                </c:pt>
                <c:pt idx="4581">
                  <c:v>45.9096441385798</c:v>
                </c:pt>
                <c:pt idx="4582">
                  <c:v>45.913717551088403</c:v>
                </c:pt>
                <c:pt idx="4583">
                  <c:v>45.917790708092099</c:v>
                </c:pt>
                <c:pt idx="4584">
                  <c:v>45.921863609593899</c:v>
                </c:pt>
                <c:pt idx="4585">
                  <c:v>45.925936255597001</c:v>
                </c:pt>
                <c:pt idx="4586">
                  <c:v>45.930008646104397</c:v>
                </c:pt>
                <c:pt idx="4587">
                  <c:v>45.934080781119398</c:v>
                </c:pt>
                <c:pt idx="4588">
                  <c:v>45.938152660644903</c:v>
                </c:pt>
                <c:pt idx="4589">
                  <c:v>45.942224284684301</c:v>
                </c:pt>
                <c:pt idx="4590">
                  <c:v>45.946295653240597</c:v>
                </c:pt>
                <c:pt idx="4591">
                  <c:v>45.950366766317103</c:v>
                </c:pt>
                <c:pt idx="4592">
                  <c:v>45.954437623916903</c:v>
                </c:pt>
                <c:pt idx="4593">
                  <c:v>45.958508226043101</c:v>
                </c:pt>
                <c:pt idx="4594">
                  <c:v>45.962578572699101</c:v>
                </c:pt>
                <c:pt idx="4595">
                  <c:v>45.966648663888002</c:v>
                </c:pt>
                <c:pt idx="4596">
                  <c:v>45.970718499613099</c:v>
                </c:pt>
                <c:pt idx="4597">
                  <c:v>45.974788079877598</c:v>
                </c:pt>
                <c:pt idx="4598">
                  <c:v>45.978857404684803</c:v>
                </c:pt>
                <c:pt idx="4599">
                  <c:v>45.982926474037797</c:v>
                </c:pt>
                <c:pt idx="4600">
                  <c:v>45.986995287940097</c:v>
                </c:pt>
                <c:pt idx="4601">
                  <c:v>45.991063846394901</c:v>
                </c:pt>
                <c:pt idx="4602">
                  <c:v>45.9951321494054</c:v>
                </c:pt>
                <c:pt idx="4603">
                  <c:v>45.999200196975004</c:v>
                </c:pt>
                <c:pt idx="4604">
                  <c:v>46.003267989107101</c:v>
                </c:pt>
                <c:pt idx="4605">
                  <c:v>46.007335525804898</c:v>
                </c:pt>
                <c:pt idx="4606">
                  <c:v>46.011402807071804</c:v>
                </c:pt>
                <c:pt idx="4607">
                  <c:v>46.015469832911101</c:v>
                </c:pt>
                <c:pt idx="4608">
                  <c:v>46.019536603326202</c:v>
                </c:pt>
                <c:pt idx="4609">
                  <c:v>46.023603118320501</c:v>
                </c:pt>
                <c:pt idx="4610">
                  <c:v>46.027669377897404</c:v>
                </c:pt>
                <c:pt idx="4611">
                  <c:v>46.031735382060297</c:v>
                </c:pt>
                <c:pt idx="4612">
                  <c:v>46.035801130812501</c:v>
                </c:pt>
                <c:pt idx="4613">
                  <c:v>46.039866624157497</c:v>
                </c:pt>
                <c:pt idx="4614">
                  <c:v>46.043931862098802</c:v>
                </c:pt>
                <c:pt idx="4615">
                  <c:v>46.047996844639798</c:v>
                </c:pt>
                <c:pt idx="4616">
                  <c:v>46.052061571783803</c:v>
                </c:pt>
                <c:pt idx="4617">
                  <c:v>46.056126043534498</c:v>
                </c:pt>
                <c:pt idx="4618">
                  <c:v>46.060190259895201</c:v>
                </c:pt>
                <c:pt idx="4619">
                  <c:v>46.0642542208696</c:v>
                </c:pt>
                <c:pt idx="4620">
                  <c:v>46.0683179264609</c:v>
                </c:pt>
                <c:pt idx="4621">
                  <c:v>46.072381376672901</c:v>
                </c:pt>
                <c:pt idx="4622">
                  <c:v>46.076444571508901</c:v>
                </c:pt>
                <c:pt idx="4623">
                  <c:v>46.080507510972502</c:v>
                </c:pt>
                <c:pt idx="4624">
                  <c:v>46.0845701950674</c:v>
                </c:pt>
                <c:pt idx="4625">
                  <c:v>46.088632623796897</c:v>
                </c:pt>
                <c:pt idx="4626">
                  <c:v>46.092694797164697</c:v>
                </c:pt>
                <c:pt idx="4627">
                  <c:v>46.096756715174401</c:v>
                </c:pt>
                <c:pt idx="4628">
                  <c:v>46.100818377829498</c:v>
                </c:pt>
                <c:pt idx="4629">
                  <c:v>46.104879785133697</c:v>
                </c:pt>
                <c:pt idx="4630">
                  <c:v>46.108940937090502</c:v>
                </c:pt>
                <c:pt idx="4631">
                  <c:v>46.113001833703699</c:v>
                </c:pt>
                <c:pt idx="4632">
                  <c:v>46.117062474976699</c:v>
                </c:pt>
                <c:pt idx="4633">
                  <c:v>46.121122860913196</c:v>
                </c:pt>
                <c:pt idx="4634">
                  <c:v>46.125182991517001</c:v>
                </c:pt>
                <c:pt idx="4635">
                  <c:v>46.1292428667916</c:v>
                </c:pt>
                <c:pt idx="4636">
                  <c:v>46.133302486740803</c:v>
                </c:pt>
                <c:pt idx="4637">
                  <c:v>46.137361851368198</c:v>
                </c:pt>
                <c:pt idx="4638">
                  <c:v>46.1414209606775</c:v>
                </c:pt>
                <c:pt idx="4639">
                  <c:v>46.145479814672498</c:v>
                </c:pt>
                <c:pt idx="4640">
                  <c:v>46.149538413356801</c:v>
                </c:pt>
                <c:pt idx="4641">
                  <c:v>46.153596756734203</c:v>
                </c:pt>
                <c:pt idx="4642">
                  <c:v>46.157654844808398</c:v>
                </c:pt>
                <c:pt idx="4643">
                  <c:v>46.161712677583097</c:v>
                </c:pt>
                <c:pt idx="4644">
                  <c:v>46.165770255062199</c:v>
                </c:pt>
                <c:pt idx="4645">
                  <c:v>46.1698275772494</c:v>
                </c:pt>
                <c:pt idx="4646">
                  <c:v>46.173884644148501</c:v>
                </c:pt>
                <c:pt idx="4647">
                  <c:v>46.177941455763303</c:v>
                </c:pt>
                <c:pt idx="4648">
                  <c:v>46.181998012097601</c:v>
                </c:pt>
                <c:pt idx="4649">
                  <c:v>46.186054313155097</c:v>
                </c:pt>
                <c:pt idx="4650">
                  <c:v>46.190110358939798</c:v>
                </c:pt>
                <c:pt idx="4651">
                  <c:v>46.194166149455498</c:v>
                </c:pt>
                <c:pt idx="4652">
                  <c:v>46.198221684705999</c:v>
                </c:pt>
                <c:pt idx="4653">
                  <c:v>46.202276964695102</c:v>
                </c:pt>
                <c:pt idx="4654">
                  <c:v>46.206331989426801</c:v>
                </c:pt>
                <c:pt idx="4655">
                  <c:v>46.210386758904903</c:v>
                </c:pt>
                <c:pt idx="4656">
                  <c:v>46.214441273133403</c:v>
                </c:pt>
                <c:pt idx="4657">
                  <c:v>46.218495532116002</c:v>
                </c:pt>
                <c:pt idx="4658">
                  <c:v>46.2225495358568</c:v>
                </c:pt>
                <c:pt idx="4659">
                  <c:v>46.226603284359697</c:v>
                </c:pt>
                <c:pt idx="4660">
                  <c:v>46.230656777628496</c:v>
                </c:pt>
                <c:pt idx="4661">
                  <c:v>46.234710015667297</c:v>
                </c:pt>
                <c:pt idx="4662">
                  <c:v>46.238762998479999</c:v>
                </c:pt>
                <c:pt idx="4663">
                  <c:v>46.242815726070504</c:v>
                </c:pt>
                <c:pt idx="4664">
                  <c:v>46.246868198442897</c:v>
                </c:pt>
                <c:pt idx="4665">
                  <c:v>46.250920415601001</c:v>
                </c:pt>
                <c:pt idx="4666">
                  <c:v>46.254972377549102</c:v>
                </c:pt>
                <c:pt idx="4667">
                  <c:v>46.2590240842909</c:v>
                </c:pt>
                <c:pt idx="4668">
                  <c:v>46.263075535830602</c:v>
                </c:pt>
                <c:pt idx="4669">
                  <c:v>46.267126732172102</c:v>
                </c:pt>
                <c:pt idx="4670">
                  <c:v>46.271177673319599</c:v>
                </c:pt>
                <c:pt idx="4671">
                  <c:v>46.275228359277101</c:v>
                </c:pt>
                <c:pt idx="4672">
                  <c:v>46.279278790048501</c:v>
                </c:pt>
                <c:pt idx="4673">
                  <c:v>46.283328965638098</c:v>
                </c:pt>
                <c:pt idx="4674">
                  <c:v>46.2873788860499</c:v>
                </c:pt>
                <c:pt idx="4675">
                  <c:v>46.291428551288</c:v>
                </c:pt>
                <c:pt idx="4676">
                  <c:v>46.295477961356397</c:v>
                </c:pt>
                <c:pt idx="4677">
                  <c:v>46.299527116259398</c:v>
                </c:pt>
                <c:pt idx="4678">
                  <c:v>46.303576016001003</c:v>
                </c:pt>
                <c:pt idx="4679">
                  <c:v>46.307624660585297</c:v>
                </c:pt>
                <c:pt idx="4680">
                  <c:v>46.311673050016601</c:v>
                </c:pt>
                <c:pt idx="4681">
                  <c:v>46.315721184298901</c:v>
                </c:pt>
                <c:pt idx="4682">
                  <c:v>46.319769063436503</c:v>
                </c:pt>
                <c:pt idx="4683">
                  <c:v>46.3238166874334</c:v>
                </c:pt>
                <c:pt idx="4684">
                  <c:v>46.327864056293997</c:v>
                </c:pt>
                <c:pt idx="4685">
                  <c:v>46.331911170022401</c:v>
                </c:pt>
                <c:pt idx="4686">
                  <c:v>46.335958028622798</c:v>
                </c:pt>
                <c:pt idx="4687">
                  <c:v>46.340004632099401</c:v>
                </c:pt>
                <c:pt idx="4688">
                  <c:v>46.344050980456402</c:v>
                </c:pt>
                <c:pt idx="4689">
                  <c:v>46.348097073698199</c:v>
                </c:pt>
                <c:pt idx="4690">
                  <c:v>46.352142911828899</c:v>
                </c:pt>
                <c:pt idx="4691">
                  <c:v>46.356188494852901</c:v>
                </c:pt>
                <c:pt idx="4692">
                  <c:v>46.360233822774298</c:v>
                </c:pt>
                <c:pt idx="4693">
                  <c:v>46.364278895597501</c:v>
                </c:pt>
                <c:pt idx="4694">
                  <c:v>46.368323713326703</c:v>
                </c:pt>
                <c:pt idx="4695">
                  <c:v>46.372368275966402</c:v>
                </c:pt>
                <c:pt idx="4696">
                  <c:v>46.376412583520697</c:v>
                </c:pt>
                <c:pt idx="4697">
                  <c:v>46.380456635993902</c:v>
                </c:pt>
                <c:pt idx="4698">
                  <c:v>46.384500433390599</c:v>
                </c:pt>
                <c:pt idx="4699">
                  <c:v>46.388543975714903</c:v>
                </c:pt>
                <c:pt idx="4700">
                  <c:v>46.392587262971198</c:v>
                </c:pt>
                <c:pt idx="4701">
                  <c:v>46.396630295164002</c:v>
                </c:pt>
                <c:pt idx="4702">
                  <c:v>46.400673072297501</c:v>
                </c:pt>
                <c:pt idx="4703">
                  <c:v>46.404715594376199</c:v>
                </c:pt>
                <c:pt idx="4704">
                  <c:v>46.408757861404403</c:v>
                </c:pt>
                <c:pt idx="4705">
                  <c:v>46.412799873386597</c:v>
                </c:pt>
                <c:pt idx="4706">
                  <c:v>46.416841630327198</c:v>
                </c:pt>
                <c:pt idx="4707">
                  <c:v>46.4208831322306</c:v>
                </c:pt>
                <c:pt idx="4708">
                  <c:v>46.424924379101299</c:v>
                </c:pt>
                <c:pt idx="4709">
                  <c:v>46.428965370943601</c:v>
                </c:pt>
                <c:pt idx="4710">
                  <c:v>46.433006107762097</c:v>
                </c:pt>
                <c:pt idx="4711">
                  <c:v>46.437046589561199</c:v>
                </c:pt>
                <c:pt idx="4712">
                  <c:v>46.441086816345504</c:v>
                </c:pt>
                <c:pt idx="4713">
                  <c:v>46.445126788119303</c:v>
                </c:pt>
                <c:pt idx="4714">
                  <c:v>46.449166504887103</c:v>
                </c:pt>
                <c:pt idx="4715">
                  <c:v>46.453205966653599</c:v>
                </c:pt>
                <c:pt idx="4716">
                  <c:v>46.457245173423203</c:v>
                </c:pt>
                <c:pt idx="4717">
                  <c:v>46.4612841252005</c:v>
                </c:pt>
                <c:pt idx="4718">
                  <c:v>46.465322821989901</c:v>
                </c:pt>
                <c:pt idx="4719">
                  <c:v>46.469361263796102</c:v>
                </c:pt>
                <c:pt idx="4720">
                  <c:v>46.473399450623504</c:v>
                </c:pt>
                <c:pt idx="4721">
                  <c:v>46.477437382476801</c:v>
                </c:pt>
                <c:pt idx="4722">
                  <c:v>46.481475059360598</c:v>
                </c:pt>
                <c:pt idx="4723">
                  <c:v>46.4855124812794</c:v>
                </c:pt>
                <c:pt idx="4724">
                  <c:v>46.489549648237798</c:v>
                </c:pt>
                <c:pt idx="4725">
                  <c:v>46.493586560240502</c:v>
                </c:pt>
                <c:pt idx="4726">
                  <c:v>46.497623217292102</c:v>
                </c:pt>
                <c:pt idx="4727">
                  <c:v>46.501659619397103</c:v>
                </c:pt>
                <c:pt idx="4728">
                  <c:v>46.505695766560301</c:v>
                </c:pt>
                <c:pt idx="4729">
                  <c:v>46.509731658786301</c:v>
                </c:pt>
                <c:pt idx="4730">
                  <c:v>46.513767296079699</c:v>
                </c:pt>
                <c:pt idx="4731">
                  <c:v>46.5178026784452</c:v>
                </c:pt>
                <c:pt idx="4732">
                  <c:v>46.5218378058876</c:v>
                </c:pt>
                <c:pt idx="4733">
                  <c:v>46.525872678411403</c:v>
                </c:pt>
                <c:pt idx="4734">
                  <c:v>46.529907296021499</c:v>
                </c:pt>
                <c:pt idx="4735">
                  <c:v>46.533941658722398</c:v>
                </c:pt>
                <c:pt idx="4736">
                  <c:v>46.537975766518997</c:v>
                </c:pt>
                <c:pt idx="4737">
                  <c:v>46.5420096194159</c:v>
                </c:pt>
                <c:pt idx="4738">
                  <c:v>46.546043217418003</c:v>
                </c:pt>
                <c:pt idx="4739">
                  <c:v>46.550076560529902</c:v>
                </c:pt>
                <c:pt idx="4740">
                  <c:v>46.554109648756402</c:v>
                </c:pt>
                <c:pt idx="4741">
                  <c:v>46.558142482102298</c:v>
                </c:pt>
                <c:pt idx="4742">
                  <c:v>46.562175060572301</c:v>
                </c:pt>
                <c:pt idx="4743">
                  <c:v>46.566207384171399</c:v>
                </c:pt>
                <c:pt idx="4744">
                  <c:v>46.570239452904097</c:v>
                </c:pt>
                <c:pt idx="4745">
                  <c:v>46.574271266775497</c:v>
                </c:pt>
                <c:pt idx="4746">
                  <c:v>46.578302825790203</c:v>
                </c:pt>
                <c:pt idx="4747">
                  <c:v>46.582334129953203</c:v>
                </c:pt>
                <c:pt idx="4748">
                  <c:v>46.586365179269201</c:v>
                </c:pt>
                <c:pt idx="4749">
                  <c:v>46.590395973743199</c:v>
                </c:pt>
                <c:pt idx="4750">
                  <c:v>46.594426513379901</c:v>
                </c:pt>
                <c:pt idx="4751">
                  <c:v>46.598456798184301</c:v>
                </c:pt>
                <c:pt idx="4752">
                  <c:v>46.602486828161197</c:v>
                </c:pt>
                <c:pt idx="4753">
                  <c:v>46.606516603315498</c:v>
                </c:pt>
                <c:pt idx="4754">
                  <c:v>46.610546123652099</c:v>
                </c:pt>
                <c:pt idx="4755">
                  <c:v>46.614575389175997</c:v>
                </c:pt>
                <c:pt idx="4756">
                  <c:v>46.618604399892</c:v>
                </c:pt>
                <c:pt idx="4757">
                  <c:v>46.622633155805097</c:v>
                </c:pt>
                <c:pt idx="4758">
                  <c:v>46.626661656920199</c:v>
                </c:pt>
                <c:pt idx="4759">
                  <c:v>46.630689903242299</c:v>
                </c:pt>
                <c:pt idx="4760">
                  <c:v>46.634717894776301</c:v>
                </c:pt>
                <c:pt idx="4761">
                  <c:v>46.6387456315272</c:v>
                </c:pt>
                <c:pt idx="4762">
                  <c:v>46.642773113499999</c:v>
                </c:pt>
                <c:pt idx="4763">
                  <c:v>46.646800340699698</c:v>
                </c:pt>
                <c:pt idx="4764">
                  <c:v>46.650827313131202</c:v>
                </c:pt>
                <c:pt idx="4765">
                  <c:v>46.654854030799598</c:v>
                </c:pt>
                <c:pt idx="4766">
                  <c:v>46.658880493709802</c:v>
                </c:pt>
                <c:pt idx="4767">
                  <c:v>46.662906701867001</c:v>
                </c:pt>
                <c:pt idx="4768">
                  <c:v>46.666932655276199</c:v>
                </c:pt>
                <c:pt idx="4769">
                  <c:v>46.670958353942297</c:v>
                </c:pt>
                <c:pt idx="4770">
                  <c:v>46.674983797870503</c:v>
                </c:pt>
                <c:pt idx="4771">
                  <c:v>46.679008987065899</c:v>
                </c:pt>
                <c:pt idx="4772">
                  <c:v>46.683033921533401</c:v>
                </c:pt>
                <c:pt idx="4773">
                  <c:v>46.687058601278302</c:v>
                </c:pt>
                <c:pt idx="4774">
                  <c:v>46.691083026305499</c:v>
                </c:pt>
                <c:pt idx="4775">
                  <c:v>46.695107196620199</c:v>
                </c:pt>
                <c:pt idx="4776">
                  <c:v>46.699131112227498</c:v>
                </c:pt>
                <c:pt idx="4777">
                  <c:v>46.703154773132603</c:v>
                </c:pt>
                <c:pt idx="4778">
                  <c:v>46.707178179340502</c:v>
                </c:pt>
                <c:pt idx="4779">
                  <c:v>46.711201330856397</c:v>
                </c:pt>
                <c:pt idx="4780">
                  <c:v>46.715224227685503</c:v>
                </c:pt>
                <c:pt idx="4781">
                  <c:v>46.719246869832901</c:v>
                </c:pt>
                <c:pt idx="4782">
                  <c:v>46.723269257303897</c:v>
                </c:pt>
                <c:pt idx="4783">
                  <c:v>46.727291390103503</c:v>
                </c:pt>
                <c:pt idx="4784">
                  <c:v>46.731313268236903</c:v>
                </c:pt>
                <c:pt idx="4785">
                  <c:v>46.735334891709499</c:v>
                </c:pt>
                <c:pt idx="4786">
                  <c:v>46.739356260526399</c:v>
                </c:pt>
                <c:pt idx="4787">
                  <c:v>46.743377374692699</c:v>
                </c:pt>
                <c:pt idx="4788">
                  <c:v>46.747398234213897</c:v>
                </c:pt>
                <c:pt idx="4789">
                  <c:v>46.751418839094903</c:v>
                </c:pt>
                <c:pt idx="4790">
                  <c:v>46.755439189341303</c:v>
                </c:pt>
                <c:pt idx="4791">
                  <c:v>46.759459284958098</c:v>
                </c:pt>
                <c:pt idx="4792">
                  <c:v>46.763479125950703</c:v>
                </c:pt>
                <c:pt idx="4793">
                  <c:v>46.767498712324297</c:v>
                </c:pt>
                <c:pt idx="4794">
                  <c:v>46.771518044084303</c:v>
                </c:pt>
                <c:pt idx="4795">
                  <c:v>46.7755371212358</c:v>
                </c:pt>
                <c:pt idx="4796">
                  <c:v>46.779555943784402</c:v>
                </c:pt>
                <c:pt idx="4797">
                  <c:v>46.783574511735097</c:v>
                </c:pt>
                <c:pt idx="4798">
                  <c:v>46.787592825093498</c:v>
                </c:pt>
                <c:pt idx="4799">
                  <c:v>46.791610883864699</c:v>
                </c:pt>
                <c:pt idx="4800">
                  <c:v>46.795628688054201</c:v>
                </c:pt>
                <c:pt idx="4801">
                  <c:v>46.799646237667403</c:v>
                </c:pt>
                <c:pt idx="4802">
                  <c:v>46.8036635327095</c:v>
                </c:pt>
                <c:pt idx="4803">
                  <c:v>46.807680573185898</c:v>
                </c:pt>
                <c:pt idx="4804">
                  <c:v>46.811697359102098</c:v>
                </c:pt>
                <c:pt idx="4805">
                  <c:v>46.8157138904634</c:v>
                </c:pt>
                <c:pt idx="4806">
                  <c:v>46.819730167275303</c:v>
                </c:pt>
                <c:pt idx="4807">
                  <c:v>46.823746189543101</c:v>
                </c:pt>
                <c:pt idx="4808">
                  <c:v>46.827761957272202</c:v>
                </c:pt>
                <c:pt idx="4809">
                  <c:v>46.831777470468097</c:v>
                </c:pt>
                <c:pt idx="4810">
                  <c:v>46.835792729136301</c:v>
                </c:pt>
                <c:pt idx="4811">
                  <c:v>46.8398077332821</c:v>
                </c:pt>
                <c:pt idx="4812">
                  <c:v>46.843822482911101</c:v>
                </c:pt>
                <c:pt idx="4813">
                  <c:v>46.847836978028703</c:v>
                </c:pt>
                <c:pt idx="4814">
                  <c:v>46.851851218640398</c:v>
                </c:pt>
                <c:pt idx="4815">
                  <c:v>46.855865204751602</c:v>
                </c:pt>
                <c:pt idx="4816">
                  <c:v>46.859878936367899</c:v>
                </c:pt>
                <c:pt idx="4817">
                  <c:v>46.863892413494803</c:v>
                </c:pt>
                <c:pt idx="4818">
                  <c:v>46.867905636137699</c:v>
                </c:pt>
                <c:pt idx="4819">
                  <c:v>46.871918604302302</c:v>
                </c:pt>
                <c:pt idx="4820">
                  <c:v>46.875931317993903</c:v>
                </c:pt>
                <c:pt idx="4821">
                  <c:v>46.879943777218301</c:v>
                </c:pt>
                <c:pt idx="4822">
                  <c:v>46.883955981980897</c:v>
                </c:pt>
                <c:pt idx="4823">
                  <c:v>46.887967932287303</c:v>
                </c:pt>
                <c:pt idx="4824">
                  <c:v>46.891979628143098</c:v>
                </c:pt>
                <c:pt idx="4825">
                  <c:v>46.895991069553801</c:v>
                </c:pt>
                <c:pt idx="4826">
                  <c:v>46.900002256525099</c:v>
                </c:pt>
                <c:pt idx="4827">
                  <c:v>46.904013189062503</c:v>
                </c:pt>
                <c:pt idx="4828">
                  <c:v>46.9080238671716</c:v>
                </c:pt>
                <c:pt idx="4829">
                  <c:v>46.912034290858102</c:v>
                </c:pt>
                <c:pt idx="4830">
                  <c:v>46.916044460127502</c:v>
                </c:pt>
                <c:pt idx="4831">
                  <c:v>46.920054374985597</c:v>
                </c:pt>
                <c:pt idx="4832">
                  <c:v>46.924064035437901</c:v>
                </c:pt>
                <c:pt idx="4833">
                  <c:v>46.928073441490199</c:v>
                </c:pt>
                <c:pt idx="4834">
                  <c:v>46.932082593148003</c:v>
                </c:pt>
                <c:pt idx="4835">
                  <c:v>46.936091490417098</c:v>
                </c:pt>
                <c:pt idx="4836">
                  <c:v>46.940100133303098</c:v>
                </c:pt>
                <c:pt idx="4837">
                  <c:v>46.9441085218117</c:v>
                </c:pt>
                <c:pt idx="4838">
                  <c:v>46.948116655948702</c:v>
                </c:pt>
                <c:pt idx="4839">
                  <c:v>46.952124535719697</c:v>
                </c:pt>
                <c:pt idx="4840">
                  <c:v>46.956132161130398</c:v>
                </c:pt>
                <c:pt idx="4841">
                  <c:v>46.960139532186602</c:v>
                </c:pt>
                <c:pt idx="4842">
                  <c:v>46.964146648894001</c:v>
                </c:pt>
                <c:pt idx="4843">
                  <c:v>46.968153511258301</c:v>
                </c:pt>
                <c:pt idx="4844">
                  <c:v>46.972160119285398</c:v>
                </c:pt>
                <c:pt idx="4845">
                  <c:v>46.9761664729809</c:v>
                </c:pt>
                <c:pt idx="4846">
                  <c:v>46.980172572350703</c:v>
                </c:pt>
                <c:pt idx="4847">
                  <c:v>46.9841784174005</c:v>
                </c:pt>
                <c:pt idx="4848">
                  <c:v>46.988184008136102</c:v>
                </c:pt>
                <c:pt idx="4849">
                  <c:v>46.9921893445633</c:v>
                </c:pt>
                <c:pt idx="4850">
                  <c:v>46.996194426688</c:v>
                </c:pt>
                <c:pt idx="4851">
                  <c:v>47.000199254515898</c:v>
                </c:pt>
                <c:pt idx="4852">
                  <c:v>47.004203828052901</c:v>
                </c:pt>
                <c:pt idx="4853">
                  <c:v>47.0082081473047</c:v>
                </c:pt>
                <c:pt idx="4854">
                  <c:v>47.012212212277397</c:v>
                </c:pt>
                <c:pt idx="4855">
                  <c:v>47.0162160229766</c:v>
                </c:pt>
                <c:pt idx="4856">
                  <c:v>47.020219579408298</c:v>
                </c:pt>
                <c:pt idx="4857">
                  <c:v>47.024222881578297</c:v>
                </c:pt>
                <c:pt idx="4858">
                  <c:v>47.028225929492599</c:v>
                </c:pt>
                <c:pt idx="4859">
                  <c:v>47.032228723156997</c:v>
                </c:pt>
                <c:pt idx="4860">
                  <c:v>47.036231262577303</c:v>
                </c:pt>
                <c:pt idx="4861">
                  <c:v>47.040233547759598</c:v>
                </c:pt>
                <c:pt idx="4862">
                  <c:v>47.044235578709802</c:v>
                </c:pt>
                <c:pt idx="4863">
                  <c:v>47.048237355433699</c:v>
                </c:pt>
                <c:pt idx="4864">
                  <c:v>47.052238877937199</c:v>
                </c:pt>
                <c:pt idx="4865">
                  <c:v>47.0562401462265</c:v>
                </c:pt>
                <c:pt idx="4866">
                  <c:v>47.060241160307299</c:v>
                </c:pt>
                <c:pt idx="4867">
                  <c:v>47.064241920185701</c:v>
                </c:pt>
                <c:pt idx="4868">
                  <c:v>47.068242425867602</c:v>
                </c:pt>
                <c:pt idx="4869">
                  <c:v>47.072242677359</c:v>
                </c:pt>
                <c:pt idx="4870">
                  <c:v>47.076242674665899</c:v>
                </c:pt>
                <c:pt idx="4871">
                  <c:v>47.080242417794302</c:v>
                </c:pt>
                <c:pt idx="4872">
                  <c:v>47.084241906750201</c:v>
                </c:pt>
                <c:pt idx="4873">
                  <c:v>47.088241141539598</c:v>
                </c:pt>
                <c:pt idx="4874">
                  <c:v>47.092240122168498</c:v>
                </c:pt>
                <c:pt idx="4875">
                  <c:v>47.096238848642997</c:v>
                </c:pt>
                <c:pt idx="4876">
                  <c:v>47.1002373209691</c:v>
                </c:pt>
                <c:pt idx="4877">
                  <c:v>47.104235539152903</c:v>
                </c:pt>
                <c:pt idx="4878">
                  <c:v>47.108233503200402</c:v>
                </c:pt>
                <c:pt idx="4879">
                  <c:v>47.112231213117703</c:v>
                </c:pt>
                <c:pt idx="4880">
                  <c:v>47.1162286689109</c:v>
                </c:pt>
                <c:pt idx="4881">
                  <c:v>47.120225870586097</c:v>
                </c:pt>
                <c:pt idx="4882">
                  <c:v>47.1242228181492</c:v>
                </c:pt>
                <c:pt idx="4883">
                  <c:v>47.128219511606602</c:v>
                </c:pt>
                <c:pt idx="4884">
                  <c:v>47.132215950964202</c:v>
                </c:pt>
                <c:pt idx="4885">
                  <c:v>47.136212136228103</c:v>
                </c:pt>
                <c:pt idx="4886">
                  <c:v>47.1402080674046</c:v>
                </c:pt>
                <c:pt idx="4887">
                  <c:v>47.144203744499798</c:v>
                </c:pt>
                <c:pt idx="4888">
                  <c:v>47.148199167519799</c:v>
                </c:pt>
                <c:pt idx="4889">
                  <c:v>47.1521943364707</c:v>
                </c:pt>
                <c:pt idx="4890">
                  <c:v>47.156189251358803</c:v>
                </c:pt>
                <c:pt idx="4891">
                  <c:v>47.160183912190099</c:v>
                </c:pt>
                <c:pt idx="4892">
                  <c:v>47.164178318970997</c:v>
                </c:pt>
                <c:pt idx="4893">
                  <c:v>47.1681724717075</c:v>
                </c:pt>
                <c:pt idx="4894">
                  <c:v>47.172166370405897</c:v>
                </c:pt>
                <c:pt idx="4895">
                  <c:v>47.176160015072298</c:v>
                </c:pt>
                <c:pt idx="4896">
                  <c:v>47.180153405713099</c:v>
                </c:pt>
                <c:pt idx="4897">
                  <c:v>47.184146542334403</c:v>
                </c:pt>
                <c:pt idx="4898">
                  <c:v>47.188139424942499</c:v>
                </c:pt>
                <c:pt idx="4899">
                  <c:v>47.192132053543602</c:v>
                </c:pt>
                <c:pt idx="4900">
                  <c:v>47.196124428143897</c:v>
                </c:pt>
                <c:pt idx="4901">
                  <c:v>47.200116548749797</c:v>
                </c:pt>
                <c:pt idx="4902">
                  <c:v>47.204108415367401</c:v>
                </c:pt>
                <c:pt idx="4903">
                  <c:v>47.208100028003102</c:v>
                </c:pt>
                <c:pt idx="4904">
                  <c:v>47.212091386663197</c:v>
                </c:pt>
                <c:pt idx="4905">
                  <c:v>47.216082491353902</c:v>
                </c:pt>
                <c:pt idx="4906">
                  <c:v>47.220073342081598</c:v>
                </c:pt>
                <c:pt idx="4907">
                  <c:v>47.224063938852602</c:v>
                </c:pt>
                <c:pt idx="4908">
                  <c:v>47.228054281673103</c:v>
                </c:pt>
                <c:pt idx="4909">
                  <c:v>47.232044370549602</c:v>
                </c:pt>
                <c:pt idx="4910">
                  <c:v>47.236034205488302</c:v>
                </c:pt>
                <c:pt idx="4911">
                  <c:v>47.240023786495598</c:v>
                </c:pt>
                <c:pt idx="4912">
                  <c:v>47.2440131135779</c:v>
                </c:pt>
                <c:pt idx="4913">
                  <c:v>47.248002186741601</c:v>
                </c:pt>
                <c:pt idx="4914">
                  <c:v>47.251991005992899</c:v>
                </c:pt>
                <c:pt idx="4915">
                  <c:v>47.255979571338301</c:v>
                </c:pt>
                <c:pt idx="4916">
                  <c:v>47.259967882784203</c:v>
                </c:pt>
                <c:pt idx="4917">
                  <c:v>47.263955940336999</c:v>
                </c:pt>
                <c:pt idx="4918">
                  <c:v>47.267943744002999</c:v>
                </c:pt>
                <c:pt idx="4919">
                  <c:v>47.271931293788697</c:v>
                </c:pt>
                <c:pt idx="4920">
                  <c:v>47.275918589700602</c:v>
                </c:pt>
                <c:pt idx="4921">
                  <c:v>47.279905631745002</c:v>
                </c:pt>
                <c:pt idx="4922">
                  <c:v>47.283892419928399</c:v>
                </c:pt>
                <c:pt idx="4923">
                  <c:v>47.287878954257302</c:v>
                </c:pt>
                <c:pt idx="4924">
                  <c:v>47.291865234737998</c:v>
                </c:pt>
                <c:pt idx="4925">
                  <c:v>47.295851261377202</c:v>
                </c:pt>
                <c:pt idx="4926">
                  <c:v>47.299837034181103</c:v>
                </c:pt>
                <c:pt idx="4927">
                  <c:v>47.3038225531565</c:v>
                </c:pt>
                <c:pt idx="4928">
                  <c:v>47.307807818309598</c:v>
                </c:pt>
                <c:pt idx="4929">
                  <c:v>47.311792829647104</c:v>
                </c:pt>
                <c:pt idx="4930">
                  <c:v>47.315777587175297</c:v>
                </c:pt>
                <c:pt idx="4931">
                  <c:v>47.319762090901001</c:v>
                </c:pt>
                <c:pt idx="4932">
                  <c:v>47.323746340830503</c:v>
                </c:pt>
                <c:pt idx="4933">
                  <c:v>47.327730336970397</c:v>
                </c:pt>
                <c:pt idx="4934">
                  <c:v>47.331714079327298</c:v>
                </c:pt>
                <c:pt idx="4935">
                  <c:v>47.335697567907701</c:v>
                </c:pt>
                <c:pt idx="4936">
                  <c:v>47.339680802718199</c:v>
                </c:pt>
                <c:pt idx="4937">
                  <c:v>47.343663783765301</c:v>
                </c:pt>
                <c:pt idx="4938">
                  <c:v>47.347646511055601</c:v>
                </c:pt>
                <c:pt idx="4939">
                  <c:v>47.351628984595699</c:v>
                </c:pt>
                <c:pt idx="4940">
                  <c:v>47.355611204392197</c:v>
                </c:pt>
                <c:pt idx="4941">
                  <c:v>47.359593170451703</c:v>
                </c:pt>
                <c:pt idx="4942">
                  <c:v>47.363574882780803</c:v>
                </c:pt>
                <c:pt idx="4943">
                  <c:v>47.367556341386198</c:v>
                </c:pt>
                <c:pt idx="4944">
                  <c:v>47.371537546274297</c:v>
                </c:pt>
                <c:pt idx="4945">
                  <c:v>47.375518497451999</c:v>
                </c:pt>
                <c:pt idx="4946">
                  <c:v>47.379499194925799</c:v>
                </c:pt>
                <c:pt idx="4947">
                  <c:v>47.383479638702298</c:v>
                </c:pt>
                <c:pt idx="4948">
                  <c:v>47.387459828788401</c:v>
                </c:pt>
                <c:pt idx="4949">
                  <c:v>47.391439765190498</c:v>
                </c:pt>
                <c:pt idx="4950">
                  <c:v>47.395419447915401</c:v>
                </c:pt>
                <c:pt idx="4951">
                  <c:v>47.399398876969698</c:v>
                </c:pt>
                <c:pt idx="4952">
                  <c:v>47.403378052360303</c:v>
                </c:pt>
                <c:pt idx="4953">
                  <c:v>47.407356974093702</c:v>
                </c:pt>
                <c:pt idx="4954">
                  <c:v>47.411335642176702</c:v>
                </c:pt>
                <c:pt idx="4955">
                  <c:v>47.415314056615998</c:v>
                </c:pt>
                <c:pt idx="4956">
                  <c:v>47.419292217418302</c:v>
                </c:pt>
                <c:pt idx="4957">
                  <c:v>47.423270124590303</c:v>
                </c:pt>
                <c:pt idx="4958">
                  <c:v>47.427247778138899</c:v>
                </c:pt>
                <c:pt idx="4959">
                  <c:v>47.431225178070697</c:v>
                </c:pt>
                <c:pt idx="4960">
                  <c:v>47.435202324392499</c:v>
                </c:pt>
                <c:pt idx="4961">
                  <c:v>47.439179217111104</c:v>
                </c:pt>
                <c:pt idx="4962">
                  <c:v>47.443155856233297</c:v>
                </c:pt>
                <c:pt idx="4963">
                  <c:v>47.447132241765701</c:v>
                </c:pt>
                <c:pt idx="4964">
                  <c:v>47.4511083737154</c:v>
                </c:pt>
                <c:pt idx="4965">
                  <c:v>47.455084252088902</c:v>
                </c:pt>
                <c:pt idx="4966">
                  <c:v>47.4590598768932</c:v>
                </c:pt>
                <c:pt idx="4967">
                  <c:v>47.4630352481351</c:v>
                </c:pt>
                <c:pt idx="4968">
                  <c:v>47.467010365821302</c:v>
                </c:pt>
                <c:pt idx="4969">
                  <c:v>47.470985229958799</c:v>
                </c:pt>
                <c:pt idx="4970">
                  <c:v>47.474959840554298</c:v>
                </c:pt>
                <c:pt idx="4971">
                  <c:v>47.478934197614699</c:v>
                </c:pt>
                <c:pt idx="4972">
                  <c:v>47.4829083011469</c:v>
                </c:pt>
                <c:pt idx="4973">
                  <c:v>47.486882151157701</c:v>
                </c:pt>
                <c:pt idx="4974">
                  <c:v>47.490855747654003</c:v>
                </c:pt>
                <c:pt idx="4975">
                  <c:v>47.494829090642703</c:v>
                </c:pt>
                <c:pt idx="4976">
                  <c:v>47.498802180130703</c:v>
                </c:pt>
                <c:pt idx="4977">
                  <c:v>47.5027750161249</c:v>
                </c:pt>
                <c:pt idx="4978">
                  <c:v>47.506747598632103</c:v>
                </c:pt>
                <c:pt idx="4979">
                  <c:v>47.510719927659402</c:v>
                </c:pt>
                <c:pt idx="4980">
                  <c:v>47.514692003213597</c:v>
                </c:pt>
                <c:pt idx="4981">
                  <c:v>47.518663825301601</c:v>
                </c:pt>
                <c:pt idx="4982">
                  <c:v>47.5226353939304</c:v>
                </c:pt>
                <c:pt idx="4983">
                  <c:v>47.5266067091069</c:v>
                </c:pt>
                <c:pt idx="4984">
                  <c:v>47.5305777708382</c:v>
                </c:pt>
                <c:pt idx="4985">
                  <c:v>47.534548579131098</c:v>
                </c:pt>
                <c:pt idx="4986">
                  <c:v>47.538519133992601</c:v>
                </c:pt>
                <c:pt idx="4987">
                  <c:v>47.542489435429701</c:v>
                </c:pt>
                <c:pt idx="4988">
                  <c:v>47.546459483449397</c:v>
                </c:pt>
                <c:pt idx="4989">
                  <c:v>47.550429278058701</c:v>
                </c:pt>
                <c:pt idx="4990">
                  <c:v>47.554398819264598</c:v>
                </c:pt>
                <c:pt idx="4991">
                  <c:v>47.558368107074102</c:v>
                </c:pt>
                <c:pt idx="4992">
                  <c:v>47.562337141494197</c:v>
                </c:pt>
                <c:pt idx="4993">
                  <c:v>47.566305922532003</c:v>
                </c:pt>
                <c:pt idx="4994">
                  <c:v>47.570274450194503</c:v>
                </c:pt>
                <c:pt idx="4995">
                  <c:v>47.574242724488599</c:v>
                </c:pt>
                <c:pt idx="4996">
                  <c:v>47.5782107454216</c:v>
                </c:pt>
                <c:pt idx="4997">
                  <c:v>47.5821785130004</c:v>
                </c:pt>
                <c:pt idx="4998">
                  <c:v>47.586146027232097</c:v>
                </c:pt>
                <c:pt idx="4999">
                  <c:v>47.590113288123703</c:v>
                </c:pt>
                <c:pt idx="5000">
                  <c:v>47.594080295682502</c:v>
                </c:pt>
                <c:pt idx="5001">
                  <c:v>47.598047049915401</c:v>
                </c:pt>
                <c:pt idx="5002">
                  <c:v>47.602013550829497</c:v>
                </c:pt>
                <c:pt idx="5003">
                  <c:v>47.605979798432003</c:v>
                </c:pt>
                <c:pt idx="5004">
                  <c:v>47.609945792730002</c:v>
                </c:pt>
                <c:pt idx="5005">
                  <c:v>47.613911533730501</c:v>
                </c:pt>
                <c:pt idx="5006">
                  <c:v>47.617877021440798</c:v>
                </c:pt>
                <c:pt idx="5007">
                  <c:v>47.621842255868003</c:v>
                </c:pt>
                <c:pt idx="5008">
                  <c:v>47.625807237019103</c:v>
                </c:pt>
                <c:pt idx="5009">
                  <c:v>47.629771964901501</c:v>
                </c:pt>
                <c:pt idx="5010">
                  <c:v>47.633736439522103</c:v>
                </c:pt>
                <c:pt idx="5011">
                  <c:v>47.637700660888299</c:v>
                </c:pt>
                <c:pt idx="5012">
                  <c:v>47.641664629007103</c:v>
                </c:pt>
                <c:pt idx="5013">
                  <c:v>47.645628343885797</c:v>
                </c:pt>
                <c:pt idx="5014">
                  <c:v>47.6495918055315</c:v>
                </c:pt>
                <c:pt idx="5015">
                  <c:v>47.653555013951497</c:v>
                </c:pt>
                <c:pt idx="5016">
                  <c:v>47.657517969152899</c:v>
                </c:pt>
                <c:pt idx="5017">
                  <c:v>47.661480671143103</c:v>
                </c:pt>
                <c:pt idx="5018">
                  <c:v>47.665443119929101</c:v>
                </c:pt>
                <c:pt idx="5019">
                  <c:v>47.669405315518297</c:v>
                </c:pt>
                <c:pt idx="5020">
                  <c:v>47.673367257917803</c:v>
                </c:pt>
                <c:pt idx="5021">
                  <c:v>47.677328947135003</c:v>
                </c:pt>
                <c:pt idx="5022">
                  <c:v>47.6812903831771</c:v>
                </c:pt>
                <c:pt idx="5023">
                  <c:v>47.685251566051299</c:v>
                </c:pt>
                <c:pt idx="5024">
                  <c:v>47.689212495764899</c:v>
                </c:pt>
                <c:pt idx="5025">
                  <c:v>47.693173172325203</c:v>
                </c:pt>
                <c:pt idx="5026">
                  <c:v>47.697133595739501</c:v>
                </c:pt>
                <c:pt idx="5027">
                  <c:v>47.701093766015099</c:v>
                </c:pt>
                <c:pt idx="5028">
                  <c:v>47.7050536831592</c:v>
                </c:pt>
                <c:pt idx="5029">
                  <c:v>47.709013347179301</c:v>
                </c:pt>
                <c:pt idx="5030">
                  <c:v>47.7129727580825</c:v>
                </c:pt>
                <c:pt idx="5031">
                  <c:v>47.716931915876302</c:v>
                </c:pt>
                <c:pt idx="5032">
                  <c:v>47.720890820567902</c:v>
                </c:pt>
                <c:pt idx="5033">
                  <c:v>47.724849472164799</c:v>
                </c:pt>
                <c:pt idx="5034">
                  <c:v>47.728807870674203</c:v>
                </c:pt>
                <c:pt idx="5035">
                  <c:v>47.732766016103497</c:v>
                </c:pt>
                <c:pt idx="5036">
                  <c:v>47.7367239084601</c:v>
                </c:pt>
                <c:pt idx="5037">
                  <c:v>47.7406815477514</c:v>
                </c:pt>
                <c:pt idx="5038">
                  <c:v>47.744638933984703</c:v>
                </c:pt>
                <c:pt idx="5039">
                  <c:v>47.748596067167398</c:v>
                </c:pt>
                <c:pt idx="5040">
                  <c:v>47.752552947306903</c:v>
                </c:pt>
                <c:pt idx="5041">
                  <c:v>47.7565095744106</c:v>
                </c:pt>
                <c:pt idx="5042">
                  <c:v>47.760465948486001</c:v>
                </c:pt>
                <c:pt idx="5043">
                  <c:v>47.764422069540302</c:v>
                </c:pt>
                <c:pt idx="5044">
                  <c:v>47.768377937581199</c:v>
                </c:pt>
                <c:pt idx="5045">
                  <c:v>47.772333552615997</c:v>
                </c:pt>
                <c:pt idx="5046">
                  <c:v>47.776288914652</c:v>
                </c:pt>
                <c:pt idx="5047">
                  <c:v>47.780244023696902</c:v>
                </c:pt>
                <c:pt idx="5048">
                  <c:v>47.784198879758101</c:v>
                </c:pt>
                <c:pt idx="5049">
                  <c:v>47.788153482842901</c:v>
                </c:pt>
                <c:pt idx="5050">
                  <c:v>47.792107832958898</c:v>
                </c:pt>
                <c:pt idx="5051">
                  <c:v>47.796061930113602</c:v>
                </c:pt>
                <c:pt idx="5052">
                  <c:v>47.800015774314403</c:v>
                </c:pt>
                <c:pt idx="5053">
                  <c:v>47.803969365568904</c:v>
                </c:pt>
                <c:pt idx="5054">
                  <c:v>47.8079227038845</c:v>
                </c:pt>
                <c:pt idx="5055">
                  <c:v>47.811875789268697</c:v>
                </c:pt>
                <c:pt idx="5056">
                  <c:v>47.815828621729104</c:v>
                </c:pt>
                <c:pt idx="5057">
                  <c:v>47.819781201273202</c:v>
                </c:pt>
                <c:pt idx="5058">
                  <c:v>47.823733527908502</c:v>
                </c:pt>
                <c:pt idx="5059">
                  <c:v>47.8276856016426</c:v>
                </c:pt>
                <c:pt idx="5060">
                  <c:v>47.831637422482999</c:v>
                </c:pt>
                <c:pt idx="5061">
                  <c:v>47.835588990437202</c:v>
                </c:pt>
                <c:pt idx="5062">
                  <c:v>47.839540305512898</c:v>
                </c:pt>
                <c:pt idx="5063">
                  <c:v>47.843491367717597</c:v>
                </c:pt>
                <c:pt idx="5064">
                  <c:v>47.847442177058802</c:v>
                </c:pt>
                <c:pt idx="5065">
                  <c:v>47.851392733544202</c:v>
                </c:pt>
                <c:pt idx="5066">
                  <c:v>47.855343037181299</c:v>
                </c:pt>
                <c:pt idx="5067">
                  <c:v>47.859293087977797</c:v>
                </c:pt>
                <c:pt idx="5068">
                  <c:v>47.863242885941197</c:v>
                </c:pt>
                <c:pt idx="5069">
                  <c:v>47.867192431079197</c:v>
                </c:pt>
                <c:pt idx="5070">
                  <c:v>47.871141723399298</c:v>
                </c:pt>
                <c:pt idx="5071">
                  <c:v>47.875090762909302</c:v>
                </c:pt>
                <c:pt idx="5072">
                  <c:v>47.879039549616799</c:v>
                </c:pt>
                <c:pt idx="5073">
                  <c:v>47.882988083529298</c:v>
                </c:pt>
                <c:pt idx="5074">
                  <c:v>47.886936364654602</c:v>
                </c:pt>
                <c:pt idx="5075">
                  <c:v>47.890884393000199</c:v>
                </c:pt>
                <c:pt idx="5076">
                  <c:v>47.894832168573998</c:v>
                </c:pt>
                <c:pt idx="5077">
                  <c:v>47.898779691383503</c:v>
                </c:pt>
                <c:pt idx="5078">
                  <c:v>47.9027269614364</c:v>
                </c:pt>
                <c:pt idx="5079">
                  <c:v>47.9066739787404</c:v>
                </c:pt>
                <c:pt idx="5080">
                  <c:v>47.910620743303298</c:v>
                </c:pt>
                <c:pt idx="5081">
                  <c:v>47.914567255132603</c:v>
                </c:pt>
                <c:pt idx="5082">
                  <c:v>47.918513514236203</c:v>
                </c:pt>
                <c:pt idx="5083">
                  <c:v>47.9224595206217</c:v>
                </c:pt>
                <c:pt idx="5084">
                  <c:v>47.926405274296897</c:v>
                </c:pt>
                <c:pt idx="5085">
                  <c:v>47.930350775269503</c:v>
                </c:pt>
                <c:pt idx="5086">
                  <c:v>47.934296023547297</c:v>
                </c:pt>
                <c:pt idx="5087">
                  <c:v>47.938241019137898</c:v>
                </c:pt>
                <c:pt idx="5088">
                  <c:v>47.9421857620491</c:v>
                </c:pt>
                <c:pt idx="5089">
                  <c:v>47.946130252288803</c:v>
                </c:pt>
                <c:pt idx="5090">
                  <c:v>47.950074489864598</c:v>
                </c:pt>
                <c:pt idx="5091">
                  <c:v>47.954018474784398</c:v>
                </c:pt>
                <c:pt idx="5092">
                  <c:v>47.9579622070559</c:v>
                </c:pt>
                <c:pt idx="5093">
                  <c:v>47.961905686686997</c:v>
                </c:pt>
                <c:pt idx="5094">
                  <c:v>47.965848913685299</c:v>
                </c:pt>
                <c:pt idx="5095">
                  <c:v>47.969791888058801</c:v>
                </c:pt>
                <c:pt idx="5096">
                  <c:v>47.973734609815203</c:v>
                </c:pt>
                <c:pt idx="5097">
                  <c:v>47.977677078962401</c:v>
                </c:pt>
                <c:pt idx="5098">
                  <c:v>47.981619295508203</c:v>
                </c:pt>
                <c:pt idx="5099">
                  <c:v>47.985561259460397</c:v>
                </c:pt>
                <c:pt idx="5100">
                  <c:v>47.989502970826898</c:v>
                </c:pt>
                <c:pt idx="5101">
                  <c:v>47.993444429615501</c:v>
                </c:pt>
                <c:pt idx="5102">
                  <c:v>47.997385635834</c:v>
                </c:pt>
                <c:pt idx="5103">
                  <c:v>48.001326589490397</c:v>
                </c:pt>
                <c:pt idx="5104">
                  <c:v>48.005267290592499</c:v>
                </c:pt>
                <c:pt idx="5105">
                  <c:v>48.009207739148202</c:v>
                </c:pt>
                <c:pt idx="5106">
                  <c:v>48.013147935165399</c:v>
                </c:pt>
                <c:pt idx="5107">
                  <c:v>48.0170878786519</c:v>
                </c:pt>
                <c:pt idx="5108">
                  <c:v>48.021027569615697</c:v>
                </c:pt>
                <c:pt idx="5109">
                  <c:v>48.024967008064699</c:v>
                </c:pt>
                <c:pt idx="5110">
                  <c:v>48.028906194006701</c:v>
                </c:pt>
                <c:pt idx="5111">
                  <c:v>48.032845127449797</c:v>
                </c:pt>
                <c:pt idx="5112">
                  <c:v>48.0367838084018</c:v>
                </c:pt>
                <c:pt idx="5113">
                  <c:v>48.0407222368706</c:v>
                </c:pt>
                <c:pt idx="5114">
                  <c:v>48.044660412864303</c:v>
                </c:pt>
                <c:pt idx="5115">
                  <c:v>48.048598336390697</c:v>
                </c:pt>
                <c:pt idx="5116">
                  <c:v>48.052536007457903</c:v>
                </c:pt>
                <c:pt idx="5117">
                  <c:v>48.056473426073801</c:v>
                </c:pt>
                <c:pt idx="5118">
                  <c:v>48.060410592246299</c:v>
                </c:pt>
                <c:pt idx="5119">
                  <c:v>48.064347505983399</c:v>
                </c:pt>
                <c:pt idx="5120">
                  <c:v>48.0682841672932</c:v>
                </c:pt>
                <c:pt idx="5121">
                  <c:v>48.072220576183597</c:v>
                </c:pt>
                <c:pt idx="5122">
                  <c:v>48.076156732662596</c:v>
                </c:pt>
                <c:pt idx="5123">
                  <c:v>48.0800926367382</c:v>
                </c:pt>
                <c:pt idx="5124">
                  <c:v>48.084028288418502</c:v>
                </c:pt>
                <c:pt idx="5125">
                  <c:v>48.087963687711401</c:v>
                </c:pt>
                <c:pt idx="5126">
                  <c:v>48.091898834625098</c:v>
                </c:pt>
                <c:pt idx="5127">
                  <c:v>48.095833729167403</c:v>
                </c:pt>
                <c:pt idx="5128">
                  <c:v>48.099768371346499</c:v>
                </c:pt>
                <c:pt idx="5129">
                  <c:v>48.103702761170403</c:v>
                </c:pt>
                <c:pt idx="5130">
                  <c:v>48.1076368986472</c:v>
                </c:pt>
                <c:pt idx="5131">
                  <c:v>48.111570783784998</c:v>
                </c:pt>
                <c:pt idx="5132">
                  <c:v>48.115504416591698</c:v>
                </c:pt>
                <c:pt idx="5133">
                  <c:v>48.119437797075598</c:v>
                </c:pt>
                <c:pt idx="5134">
                  <c:v>48.1233709252446</c:v>
                </c:pt>
                <c:pt idx="5135">
                  <c:v>48.127303801106798</c:v>
                </c:pt>
                <c:pt idx="5136">
                  <c:v>48.131236424670497</c:v>
                </c:pt>
                <c:pt idx="5137">
                  <c:v>48.135168795943599</c:v>
                </c:pt>
                <c:pt idx="5138">
                  <c:v>48.139100914934303</c:v>
                </c:pt>
                <c:pt idx="5139">
                  <c:v>48.143032781650597</c:v>
                </c:pt>
                <c:pt idx="5140">
                  <c:v>48.146964396100799</c:v>
                </c:pt>
                <c:pt idx="5141">
                  <c:v>48.150895758292997</c:v>
                </c:pt>
                <c:pt idx="5142">
                  <c:v>48.154826868235297</c:v>
                </c:pt>
                <c:pt idx="5143">
                  <c:v>48.1587577259358</c:v>
                </c:pt>
                <c:pt idx="5144">
                  <c:v>48.162688331402798</c:v>
                </c:pt>
                <c:pt idx="5145">
                  <c:v>48.166618684644298</c:v>
                </c:pt>
                <c:pt idx="5146">
                  <c:v>48.170548785668501</c:v>
                </c:pt>
                <c:pt idx="5147">
                  <c:v>48.174478634483698</c:v>
                </c:pt>
                <c:pt idx="5148">
                  <c:v>48.178408231097897</c:v>
                </c:pt>
                <c:pt idx="5149">
                  <c:v>48.182337575519497</c:v>
                </c:pt>
                <c:pt idx="5150">
                  <c:v>48.186266667756499</c:v>
                </c:pt>
                <c:pt idx="5151">
                  <c:v>48.190195507817201</c:v>
                </c:pt>
                <c:pt idx="5152">
                  <c:v>48.194124095709803</c:v>
                </c:pt>
                <c:pt idx="5153">
                  <c:v>48.198052431442498</c:v>
                </c:pt>
                <c:pt idx="5154">
                  <c:v>48.2019805150236</c:v>
                </c:pt>
                <c:pt idx="5155">
                  <c:v>48.2059083464612</c:v>
                </c:pt>
                <c:pt idx="5156">
                  <c:v>48.209835925763699</c:v>
                </c:pt>
                <c:pt idx="5157">
                  <c:v>48.213763252939202</c:v>
                </c:pt>
                <c:pt idx="5158">
                  <c:v>48.217690327996003</c:v>
                </c:pt>
                <c:pt idx="5159">
                  <c:v>48.2216171509424</c:v>
                </c:pt>
                <c:pt idx="5160">
                  <c:v>48.2255437217866</c:v>
                </c:pt>
                <c:pt idx="5161">
                  <c:v>48.229470040536903</c:v>
                </c:pt>
                <c:pt idx="5162">
                  <c:v>48.2333961072015</c:v>
                </c:pt>
                <c:pt idx="5163">
                  <c:v>48.237321921788897</c:v>
                </c:pt>
                <c:pt idx="5164">
                  <c:v>48.241247484307202</c:v>
                </c:pt>
                <c:pt idx="5165">
                  <c:v>48.245172794764798</c:v>
                </c:pt>
                <c:pt idx="5166">
                  <c:v>48.2490978531699</c:v>
                </c:pt>
                <c:pt idx="5167">
                  <c:v>48.253022659530998</c:v>
                </c:pt>
                <c:pt idx="5168">
                  <c:v>48.256947213856201</c:v>
                </c:pt>
                <c:pt idx="5169">
                  <c:v>48.260871516153998</c:v>
                </c:pt>
                <c:pt idx="5170">
                  <c:v>48.264795566432603</c:v>
                </c:pt>
                <c:pt idx="5171">
                  <c:v>48.268719364700402</c:v>
                </c:pt>
                <c:pt idx="5172">
                  <c:v>48.2726429109658</c:v>
                </c:pt>
                <c:pt idx="5173">
                  <c:v>48.276566205237103</c:v>
                </c:pt>
                <c:pt idx="5174">
                  <c:v>48.280489247522603</c:v>
                </c:pt>
                <c:pt idx="5175">
                  <c:v>48.284412037830798</c:v>
                </c:pt>
                <c:pt idx="5176">
                  <c:v>48.288334576170001</c:v>
                </c:pt>
                <c:pt idx="5177">
                  <c:v>48.292256862548697</c:v>
                </c:pt>
                <c:pt idx="5178">
                  <c:v>48.296178896975</c:v>
                </c:pt>
                <c:pt idx="5179">
                  <c:v>48.3001006794576</c:v>
                </c:pt>
                <c:pt idx="5180">
                  <c:v>48.304022210004703</c:v>
                </c:pt>
                <c:pt idx="5181">
                  <c:v>48.307943488624801</c:v>
                </c:pt>
                <c:pt idx="5182">
                  <c:v>48.311864515326398</c:v>
                </c:pt>
                <c:pt idx="5183">
                  <c:v>48.315785290117702</c:v>
                </c:pt>
                <c:pt idx="5184">
                  <c:v>48.319705813007303</c:v>
                </c:pt>
                <c:pt idx="5185">
                  <c:v>48.3236260840036</c:v>
                </c:pt>
                <c:pt idx="5186">
                  <c:v>48.327546103114997</c:v>
                </c:pt>
                <c:pt idx="5187">
                  <c:v>48.331465870350002</c:v>
                </c:pt>
                <c:pt idx="5188">
                  <c:v>48.335385385716997</c:v>
                </c:pt>
                <c:pt idx="5189">
                  <c:v>48.339304649224601</c:v>
                </c:pt>
                <c:pt idx="5190">
                  <c:v>48.343223660881002</c:v>
                </c:pt>
                <c:pt idx="5191">
                  <c:v>48.347142420695</c:v>
                </c:pt>
                <c:pt idx="5192">
                  <c:v>48.351060928674798</c:v>
                </c:pt>
                <c:pt idx="5193">
                  <c:v>48.354979184829098</c:v>
                </c:pt>
                <c:pt idx="5194">
                  <c:v>48.358897189166299</c:v>
                </c:pt>
                <c:pt idx="5195">
                  <c:v>48.3628149416949</c:v>
                </c:pt>
                <c:pt idx="5196">
                  <c:v>48.366732442423398</c:v>
                </c:pt>
                <c:pt idx="5197">
                  <c:v>48.370649691360299</c:v>
                </c:pt>
                <c:pt idx="5198">
                  <c:v>48.3745666885142</c:v>
                </c:pt>
                <c:pt idx="5199">
                  <c:v>48.378483433893599</c:v>
                </c:pt>
                <c:pt idx="5200">
                  <c:v>48.382399927507002</c:v>
                </c:pt>
                <c:pt idx="5201">
                  <c:v>48.386316169362999</c:v>
                </c:pt>
                <c:pt idx="5202">
                  <c:v>48.390232159470003</c:v>
                </c:pt>
                <c:pt idx="5203">
                  <c:v>48.394147897836802</c:v>
                </c:pt>
                <c:pt idx="5204">
                  <c:v>48.398063384471797</c:v>
                </c:pt>
                <c:pt idx="5205">
                  <c:v>48.401978619383499</c:v>
                </c:pt>
                <c:pt idx="5206">
                  <c:v>48.405893602580697</c:v>
                </c:pt>
                <c:pt idx="5207">
                  <c:v>48.409808334071798</c:v>
                </c:pt>
                <c:pt idx="5208">
                  <c:v>48.413722813865398</c:v>
                </c:pt>
                <c:pt idx="5209">
                  <c:v>48.417637041970202</c:v>
                </c:pt>
                <c:pt idx="5210">
                  <c:v>48.421551018394702</c:v>
                </c:pt>
                <c:pt idx="5211">
                  <c:v>48.4254647431476</c:v>
                </c:pt>
                <c:pt idx="5212">
                  <c:v>48.429378216237403</c:v>
                </c:pt>
                <c:pt idx="5213">
                  <c:v>48.4332914376728</c:v>
                </c:pt>
                <c:pt idx="5214">
                  <c:v>48.437204407462403</c:v>
                </c:pt>
                <c:pt idx="5215">
                  <c:v>48.441117125614802</c:v>
                </c:pt>
                <c:pt idx="5216">
                  <c:v>48.445029592138802</c:v>
                </c:pt>
                <c:pt idx="5217">
                  <c:v>48.4489418070428</c:v>
                </c:pt>
                <c:pt idx="5218">
                  <c:v>48.4528537703357</c:v>
                </c:pt>
                <c:pt idx="5219">
                  <c:v>48.456765482026</c:v>
                </c:pt>
                <c:pt idx="5220">
                  <c:v>48.460676942122397</c:v>
                </c:pt>
                <c:pt idx="5221">
                  <c:v>48.464588150633602</c:v>
                </c:pt>
                <c:pt idx="5222">
                  <c:v>48.468499107568199</c:v>
                </c:pt>
                <c:pt idx="5223">
                  <c:v>48.472409812934998</c:v>
                </c:pt>
                <c:pt idx="5224">
                  <c:v>48.476320266742697</c:v>
                </c:pt>
                <c:pt idx="5225">
                  <c:v>48.480230468999899</c:v>
                </c:pt>
                <c:pt idx="5226">
                  <c:v>48.484140419715303</c:v>
                </c:pt>
                <c:pt idx="5227">
                  <c:v>48.488050118897696</c:v>
                </c:pt>
                <c:pt idx="5228">
                  <c:v>48.4919595665557</c:v>
                </c:pt>
                <c:pt idx="5229">
                  <c:v>48.495868762698201</c:v>
                </c:pt>
                <c:pt idx="5230">
                  <c:v>48.499777707333799</c:v>
                </c:pt>
                <c:pt idx="5231">
                  <c:v>48.503686400471302</c:v>
                </c:pt>
                <c:pt idx="5232">
                  <c:v>48.507594842119303</c:v>
                </c:pt>
                <c:pt idx="5233">
                  <c:v>48.511503032286797</c:v>
                </c:pt>
                <c:pt idx="5234">
                  <c:v>48.515410970982401</c:v>
                </c:pt>
                <c:pt idx="5235">
                  <c:v>48.5193186582148</c:v>
                </c:pt>
                <c:pt idx="5236">
                  <c:v>48.523226093992903</c:v>
                </c:pt>
                <c:pt idx="5237">
                  <c:v>48.5271332783255</c:v>
                </c:pt>
                <c:pt idx="5238">
                  <c:v>48.531040211221203</c:v>
                </c:pt>
                <c:pt idx="5239">
                  <c:v>48.534946892689</c:v>
                </c:pt>
                <c:pt idx="5240">
                  <c:v>48.538853322737502</c:v>
                </c:pt>
                <c:pt idx="5241">
                  <c:v>48.542759501375699</c:v>
                </c:pt>
                <c:pt idx="5242">
                  <c:v>48.5466654286123</c:v>
                </c:pt>
                <c:pt idx="5243">
                  <c:v>48.550571104456097</c:v>
                </c:pt>
                <c:pt idx="5244">
                  <c:v>48.554476528915899</c:v>
                </c:pt>
                <c:pt idx="5245">
                  <c:v>48.558381702000602</c:v>
                </c:pt>
                <c:pt idx="5246">
                  <c:v>48.562286623718997</c:v>
                </c:pt>
                <c:pt idx="5247">
                  <c:v>48.5661912940799</c:v>
                </c:pt>
                <c:pt idx="5248">
                  <c:v>48.5700957130923</c:v>
                </c:pt>
                <c:pt idx="5249">
                  <c:v>48.573999880764902</c:v>
                </c:pt>
                <c:pt idx="5250">
                  <c:v>48.577903797106501</c:v>
                </c:pt>
                <c:pt idx="5251">
                  <c:v>48.5818074621262</c:v>
                </c:pt>
                <c:pt idx="5252">
                  <c:v>48.585710875832703</c:v>
                </c:pt>
                <c:pt idx="5253">
                  <c:v>48.589614038234899</c:v>
                </c:pt>
                <c:pt idx="5254">
                  <c:v>48.593516949341698</c:v>
                </c:pt>
                <c:pt idx="5255">
                  <c:v>48.597419609162003</c:v>
                </c:pt>
                <c:pt idx="5256">
                  <c:v>48.601322017704597</c:v>
                </c:pt>
                <c:pt idx="5257">
                  <c:v>48.605224174978602</c:v>
                </c:pt>
                <c:pt idx="5258">
                  <c:v>48.609126080992802</c:v>
                </c:pt>
                <c:pt idx="5259">
                  <c:v>48.613027735756098</c:v>
                </c:pt>
                <c:pt idx="5260">
                  <c:v>48.616929139277403</c:v>
                </c:pt>
                <c:pt idx="5261">
                  <c:v>48.620830291565703</c:v>
                </c:pt>
                <c:pt idx="5262">
                  <c:v>48.624731192629802</c:v>
                </c:pt>
                <c:pt idx="5263">
                  <c:v>48.628631842478903</c:v>
                </c:pt>
                <c:pt idx="5264">
                  <c:v>48.632532241121702</c:v>
                </c:pt>
                <c:pt idx="5265">
                  <c:v>48.636432388567201</c:v>
                </c:pt>
                <c:pt idx="5266">
                  <c:v>48.640332284824503</c:v>
                </c:pt>
                <c:pt idx="5267">
                  <c:v>48.644231929902404</c:v>
                </c:pt>
                <c:pt idx="5268">
                  <c:v>48.648131323809899</c:v>
                </c:pt>
                <c:pt idx="5269">
                  <c:v>48.652030466555999</c:v>
                </c:pt>
                <c:pt idx="5270">
                  <c:v>48.655929358149798</c:v>
                </c:pt>
                <c:pt idx="5271">
                  <c:v>48.6598279986001</c:v>
                </c:pt>
                <c:pt idx="5272">
                  <c:v>48.663726387916</c:v>
                </c:pt>
                <c:pt idx="5273">
                  <c:v>48.667624526106501</c:v>
                </c:pt>
                <c:pt idx="5274">
                  <c:v>48.671522413180597</c:v>
                </c:pt>
                <c:pt idx="5275">
                  <c:v>48.675420049147398</c:v>
                </c:pt>
                <c:pt idx="5276">
                  <c:v>48.679317434015701</c:v>
                </c:pt>
                <c:pt idx="5277">
                  <c:v>48.6832145677947</c:v>
                </c:pt>
                <c:pt idx="5278">
                  <c:v>48.687111450493397</c:v>
                </c:pt>
                <c:pt idx="5279">
                  <c:v>48.691008082120803</c:v>
                </c:pt>
                <c:pt idx="5280">
                  <c:v>48.694904462685997</c:v>
                </c:pt>
                <c:pt idx="5281">
                  <c:v>48.698800592197998</c:v>
                </c:pt>
                <c:pt idx="5282">
                  <c:v>48.702696470665998</c:v>
                </c:pt>
                <c:pt idx="5283">
                  <c:v>48.706592098098803</c:v>
                </c:pt>
                <c:pt idx="5284">
                  <c:v>48.710487474505697</c:v>
                </c:pt>
                <c:pt idx="5285">
                  <c:v>48.7143825998957</c:v>
                </c:pt>
                <c:pt idx="5286">
                  <c:v>48.718277474277897</c:v>
                </c:pt>
                <c:pt idx="5287">
                  <c:v>48.7221720976613</c:v>
                </c:pt>
                <c:pt idx="5288">
                  <c:v>48.726066470055102</c:v>
                </c:pt>
                <c:pt idx="5289">
                  <c:v>48.729960591468398</c:v>
                </c:pt>
                <c:pt idx="5290">
                  <c:v>48.733854461910198</c:v>
                </c:pt>
                <c:pt idx="5291">
                  <c:v>48.737748081389697</c:v>
                </c:pt>
                <c:pt idx="5292">
                  <c:v>48.741641449916102</c:v>
                </c:pt>
                <c:pt idx="5293">
                  <c:v>48.745534567498296</c:v>
                </c:pt>
                <c:pt idx="5294">
                  <c:v>48.749427434145602</c:v>
                </c:pt>
                <c:pt idx="5295">
                  <c:v>48.753320049867199</c:v>
                </c:pt>
                <c:pt idx="5296">
                  <c:v>48.757212414671997</c:v>
                </c:pt>
                <c:pt idx="5297">
                  <c:v>48.761104528569398</c:v>
                </c:pt>
                <c:pt idx="5298">
                  <c:v>48.764996391568403</c:v>
                </c:pt>
                <c:pt idx="5299">
                  <c:v>48.7688880036782</c:v>
                </c:pt>
                <c:pt idx="5300">
                  <c:v>48.772779364907898</c:v>
                </c:pt>
                <c:pt idx="5301">
                  <c:v>48.776670475266897</c:v>
                </c:pt>
                <c:pt idx="5302">
                  <c:v>48.780561334764101</c:v>
                </c:pt>
                <c:pt idx="5303">
                  <c:v>48.784451943408897</c:v>
                </c:pt>
                <c:pt idx="5304">
                  <c:v>48.788342301210399</c:v>
                </c:pt>
                <c:pt idx="5305">
                  <c:v>48.792232408177703</c:v>
                </c:pt>
                <c:pt idx="5306">
                  <c:v>48.796122264320203</c:v>
                </c:pt>
                <c:pt idx="5307">
                  <c:v>48.800011869647001</c:v>
                </c:pt>
                <c:pt idx="5308">
                  <c:v>48.803901224167397</c:v>
                </c:pt>
                <c:pt idx="5309">
                  <c:v>48.807790327890501</c:v>
                </c:pt>
                <c:pt idx="5310">
                  <c:v>48.8116791808255</c:v>
                </c:pt>
                <c:pt idx="5311">
                  <c:v>48.815567782981802</c:v>
                </c:pt>
                <c:pt idx="5312">
                  <c:v>48.8194561343686</c:v>
                </c:pt>
                <c:pt idx="5313">
                  <c:v>48.823344234994998</c:v>
                </c:pt>
                <c:pt idx="5314">
                  <c:v>48.827232084870403</c:v>
                </c:pt>
                <c:pt idx="5315">
                  <c:v>48.831119684004001</c:v>
                </c:pt>
                <c:pt idx="5316">
                  <c:v>48.835007032405102</c:v>
                </c:pt>
                <c:pt idx="5317">
                  <c:v>48.838894130082899</c:v>
                </c:pt>
                <c:pt idx="5318">
                  <c:v>48.842780977046701</c:v>
                </c:pt>
                <c:pt idx="5319">
                  <c:v>48.846667573305801</c:v>
                </c:pt>
                <c:pt idx="5320">
                  <c:v>48.850553918869601</c:v>
                </c:pt>
                <c:pt idx="5321">
                  <c:v>48.854440013747102</c:v>
                </c:pt>
                <c:pt idx="5322">
                  <c:v>48.858325857947897</c:v>
                </c:pt>
                <c:pt idx="5323">
                  <c:v>48.862211451481201</c:v>
                </c:pt>
                <c:pt idx="5324">
                  <c:v>48.866096794356203</c:v>
                </c:pt>
                <c:pt idx="5325">
                  <c:v>48.869981886582401</c:v>
                </c:pt>
                <c:pt idx="5326">
                  <c:v>48.873866728168899</c:v>
                </c:pt>
                <c:pt idx="5327">
                  <c:v>48.877751319125302</c:v>
                </c:pt>
                <c:pt idx="5328">
                  <c:v>48.881635659460699</c:v>
                </c:pt>
                <c:pt idx="5329">
                  <c:v>48.885519749184603</c:v>
                </c:pt>
                <c:pt idx="5330">
                  <c:v>48.889403588306202</c:v>
                </c:pt>
                <c:pt idx="5331">
                  <c:v>48.893287176835003</c:v>
                </c:pt>
                <c:pt idx="5332">
                  <c:v>48.897170514780299</c:v>
                </c:pt>
                <c:pt idx="5333">
                  <c:v>48.9010536021514</c:v>
                </c:pt>
                <c:pt idx="5334">
                  <c:v>48.904936438957797</c:v>
                </c:pt>
                <c:pt idx="5335">
                  <c:v>48.9088190252087</c:v>
                </c:pt>
                <c:pt idx="5336">
                  <c:v>48.912701360913601</c:v>
                </c:pt>
                <c:pt idx="5337">
                  <c:v>48.916583446081901</c:v>
                </c:pt>
                <c:pt idx="5338">
                  <c:v>48.920465280723</c:v>
                </c:pt>
                <c:pt idx="5339">
                  <c:v>48.9243468648462</c:v>
                </c:pt>
                <c:pt idx="5340">
                  <c:v>48.9282281984609</c:v>
                </c:pt>
                <c:pt idx="5341">
                  <c:v>48.9321092815767</c:v>
                </c:pt>
                <c:pt idx="5342">
                  <c:v>48.935990114202802</c:v>
                </c:pt>
                <c:pt idx="5343">
                  <c:v>48.939870696348699</c:v>
                </c:pt>
                <c:pt idx="5344">
                  <c:v>48.943751028023897</c:v>
                </c:pt>
                <c:pt idx="5345">
                  <c:v>48.947631109237697</c:v>
                </c:pt>
                <c:pt idx="5346">
                  <c:v>48.9515109399997</c:v>
                </c:pt>
                <c:pt idx="5347">
                  <c:v>48.955390520319199</c:v>
                </c:pt>
                <c:pt idx="5348">
                  <c:v>48.9592698502057</c:v>
                </c:pt>
                <c:pt idx="5349">
                  <c:v>48.963148929668598</c:v>
                </c:pt>
                <c:pt idx="5350">
                  <c:v>48.967027758717499</c:v>
                </c:pt>
                <c:pt idx="5351">
                  <c:v>48.970906337361797</c:v>
                </c:pt>
                <c:pt idx="5352">
                  <c:v>48.974784665610997</c:v>
                </c:pt>
                <c:pt idx="5353">
                  <c:v>48.978662743474402</c:v>
                </c:pt>
                <c:pt idx="5354">
                  <c:v>48.982540570961703</c:v>
                </c:pt>
                <c:pt idx="5355">
                  <c:v>48.9864181480824</c:v>
                </c:pt>
                <c:pt idx="5356">
                  <c:v>48.990295474845801</c:v>
                </c:pt>
                <c:pt idx="5357">
                  <c:v>48.994172551261599</c:v>
                </c:pt>
                <c:pt idx="5358">
                  <c:v>48.9980493773392</c:v>
                </c:pt>
                <c:pt idx="5359">
                  <c:v>49.001925953088097</c:v>
                </c:pt>
                <c:pt idx="5360">
                  <c:v>49.005802278517898</c:v>
                </c:pt>
                <c:pt idx="5361">
                  <c:v>49.009678353638101</c:v>
                </c:pt>
                <c:pt idx="5362">
                  <c:v>49.0135541784582</c:v>
                </c:pt>
                <c:pt idx="5363">
                  <c:v>49.017429752987702</c:v>
                </c:pt>
                <c:pt idx="5364">
                  <c:v>49.021305077236299</c:v>
                </c:pt>
                <c:pt idx="5365">
                  <c:v>49.025180151213299</c:v>
                </c:pt>
                <c:pt idx="5366">
                  <c:v>49.029054974928499</c:v>
                </c:pt>
                <c:pt idx="5367">
                  <c:v>49.032929548391301</c:v>
                </c:pt>
                <c:pt idx="5368">
                  <c:v>49.036803871611397</c:v>
                </c:pt>
                <c:pt idx="5369">
                  <c:v>49.040677944598201</c:v>
                </c:pt>
                <c:pt idx="5370">
                  <c:v>49.044551767361398</c:v>
                </c:pt>
                <c:pt idx="5371">
                  <c:v>49.048425339910601</c:v>
                </c:pt>
                <c:pt idx="5372">
                  <c:v>49.052298662255197</c:v>
                </c:pt>
                <c:pt idx="5373">
                  <c:v>49.056171734405098</c:v>
                </c:pt>
                <c:pt idx="5374">
                  <c:v>49.060044556369597</c:v>
                </c:pt>
                <c:pt idx="5375">
                  <c:v>49.063917128158501</c:v>
                </c:pt>
                <c:pt idx="5376">
                  <c:v>49.067789449781301</c:v>
                </c:pt>
                <c:pt idx="5377">
                  <c:v>49.071661521247599</c:v>
                </c:pt>
                <c:pt idx="5378">
                  <c:v>49.075533342567198</c:v>
                </c:pt>
                <c:pt idx="5379">
                  <c:v>49.079404913749499</c:v>
                </c:pt>
                <c:pt idx="5380">
                  <c:v>49.083276234804302</c:v>
                </c:pt>
                <c:pt idx="5381">
                  <c:v>49.087147305741198</c:v>
                </c:pt>
                <c:pt idx="5382">
                  <c:v>49.091018126569701</c:v>
                </c:pt>
                <c:pt idx="5383">
                  <c:v>49.094888697299702</c:v>
                </c:pt>
                <c:pt idx="5384">
                  <c:v>49.098759017940601</c:v>
                </c:pt>
                <c:pt idx="5385">
                  <c:v>49.102629088502297</c:v>
                </c:pt>
                <c:pt idx="5386">
                  <c:v>49.106498908994297</c:v>
                </c:pt>
                <c:pt idx="5387">
                  <c:v>49.110368479426299</c:v>
                </c:pt>
                <c:pt idx="5388">
                  <c:v>49.114237799808002</c:v>
                </c:pt>
                <c:pt idx="5389">
                  <c:v>49.118106870149099</c:v>
                </c:pt>
                <c:pt idx="5390">
                  <c:v>49.121975690459202</c:v>
                </c:pt>
                <c:pt idx="5391">
                  <c:v>49.125844260748103</c:v>
                </c:pt>
                <c:pt idx="5392">
                  <c:v>49.129712581025501</c:v>
                </c:pt>
                <c:pt idx="5393">
                  <c:v>49.133580651301003</c:v>
                </c:pt>
                <c:pt idx="5394">
                  <c:v>49.137448471584399</c:v>
                </c:pt>
                <c:pt idx="5395">
                  <c:v>49.141316041885403</c:v>
                </c:pt>
                <c:pt idx="5396">
                  <c:v>49.1451833622137</c:v>
                </c:pt>
                <c:pt idx="5397">
                  <c:v>49.149050432579102</c:v>
                </c:pt>
                <c:pt idx="5398">
                  <c:v>49.152917252991202</c:v>
                </c:pt>
                <c:pt idx="5399">
                  <c:v>49.156783823459797</c:v>
                </c:pt>
                <c:pt idx="5400">
                  <c:v>49.160650143994602</c:v>
                </c:pt>
                <c:pt idx="5401">
                  <c:v>49.164516214605499</c:v>
                </c:pt>
                <c:pt idx="5402">
                  <c:v>49.168382035302102</c:v>
                </c:pt>
                <c:pt idx="5403">
                  <c:v>49.172247606094203</c:v>
                </c:pt>
                <c:pt idx="5404">
                  <c:v>49.1761129269916</c:v>
                </c:pt>
                <c:pt idx="5405">
                  <c:v>49.179977998004098</c:v>
                </c:pt>
                <c:pt idx="5406">
                  <c:v>49.183842819141397</c:v>
                </c:pt>
                <c:pt idx="5407">
                  <c:v>49.187707390413202</c:v>
                </c:pt>
                <c:pt idx="5408">
                  <c:v>49.191571711829503</c:v>
                </c:pt>
                <c:pt idx="5409">
                  <c:v>49.195435783399901</c:v>
                </c:pt>
                <c:pt idx="5410">
                  <c:v>49.199299605134399</c:v>
                </c:pt>
                <c:pt idx="5411">
                  <c:v>49.203163177042597</c:v>
                </c:pt>
                <c:pt idx="5412">
                  <c:v>49.2070264991344</c:v>
                </c:pt>
                <c:pt idx="5413">
                  <c:v>49.2108895714196</c:v>
                </c:pt>
                <c:pt idx="5414">
                  <c:v>49.2147523939081</c:v>
                </c:pt>
                <c:pt idx="5415">
                  <c:v>49.218614966609501</c:v>
                </c:pt>
                <c:pt idx="5416">
                  <c:v>49.222477289533899</c:v>
                </c:pt>
                <c:pt idx="5417">
                  <c:v>49.226339362691</c:v>
                </c:pt>
                <c:pt idx="5418">
                  <c:v>49.230201186090603</c:v>
                </c:pt>
                <c:pt idx="5419">
                  <c:v>49.234062759742699</c:v>
                </c:pt>
                <c:pt idx="5420">
                  <c:v>49.237924083656999</c:v>
                </c:pt>
                <c:pt idx="5421">
                  <c:v>49.241785157843402</c:v>
                </c:pt>
                <c:pt idx="5422">
                  <c:v>49.2456459823118</c:v>
                </c:pt>
                <c:pt idx="5423">
                  <c:v>49.249506557072003</c:v>
                </c:pt>
                <c:pt idx="5424">
                  <c:v>49.253366882134003</c:v>
                </c:pt>
                <c:pt idx="5425">
                  <c:v>49.257226957507498</c:v>
                </c:pt>
                <c:pt idx="5426">
                  <c:v>49.2610867832026</c:v>
                </c:pt>
                <c:pt idx="5427">
                  <c:v>49.264946359229</c:v>
                </c:pt>
                <c:pt idx="5428">
                  <c:v>49.268805685596597</c:v>
                </c:pt>
                <c:pt idx="5429">
                  <c:v>49.2726647623155</c:v>
                </c:pt>
                <c:pt idx="5430">
                  <c:v>49.276523589395303</c:v>
                </c:pt>
                <c:pt idx="5431">
                  <c:v>49.280382166846202</c:v>
                </c:pt>
                <c:pt idx="5432">
                  <c:v>49.284240494678002</c:v>
                </c:pt>
                <c:pt idx="5433">
                  <c:v>49.288098572900601</c:v>
                </c:pt>
                <c:pt idx="5434">
                  <c:v>49.291956401523898</c:v>
                </c:pt>
                <c:pt idx="5435">
                  <c:v>49.295813980557902</c:v>
                </c:pt>
                <c:pt idx="5436">
                  <c:v>49.299671310012499</c:v>
                </c:pt>
                <c:pt idx="5437">
                  <c:v>49.3035283898977</c:v>
                </c:pt>
                <c:pt idx="5438">
                  <c:v>49.307385220223402</c:v>
                </c:pt>
                <c:pt idx="5439">
                  <c:v>49.311241800999497</c:v>
                </c:pt>
                <c:pt idx="5440">
                  <c:v>49.315098132236002</c:v>
                </c:pt>
                <c:pt idx="5441">
                  <c:v>49.318954213943002</c:v>
                </c:pt>
                <c:pt idx="5442">
                  <c:v>49.322810046130201</c:v>
                </c:pt>
                <c:pt idx="5443">
                  <c:v>49.326665628807802</c:v>
                </c:pt>
                <c:pt idx="5444">
                  <c:v>49.330520961985698</c:v>
                </c:pt>
                <c:pt idx="5445">
                  <c:v>49.334376045673899</c:v>
                </c:pt>
                <c:pt idx="5446">
                  <c:v>49.338230879882303</c:v>
                </c:pt>
                <c:pt idx="5447">
                  <c:v>49.3420854646211</c:v>
                </c:pt>
                <c:pt idx="5448">
                  <c:v>49.345939799900101</c:v>
                </c:pt>
                <c:pt idx="5449">
                  <c:v>49.349793885729298</c:v>
                </c:pt>
                <c:pt idx="5450">
                  <c:v>49.3536477221189</c:v>
                </c:pt>
                <c:pt idx="5451">
                  <c:v>49.357501309078799</c:v>
                </c:pt>
                <c:pt idx="5452">
                  <c:v>49.361354646618999</c:v>
                </c:pt>
                <c:pt idx="5453">
                  <c:v>49.365207734749497</c:v>
                </c:pt>
                <c:pt idx="5454">
                  <c:v>49.369060573480397</c:v>
                </c:pt>
                <c:pt idx="5455">
                  <c:v>49.372913162821803</c:v>
                </c:pt>
                <c:pt idx="5456">
                  <c:v>49.376765502783599</c:v>
                </c:pt>
                <c:pt idx="5457">
                  <c:v>49.380617593375902</c:v>
                </c:pt>
                <c:pt idx="5458">
                  <c:v>49.384469434608803</c:v>
                </c:pt>
                <c:pt idx="5459">
                  <c:v>49.388321026492299</c:v>
                </c:pt>
                <c:pt idx="5460">
                  <c:v>49.392172369036501</c:v>
                </c:pt>
                <c:pt idx="5461">
                  <c:v>49.396023462251499</c:v>
                </c:pt>
                <c:pt idx="5462">
                  <c:v>49.399874306147296</c:v>
                </c:pt>
                <c:pt idx="5463">
                  <c:v>49.403724900733899</c:v>
                </c:pt>
                <c:pt idx="5464">
                  <c:v>49.407575246021601</c:v>
                </c:pt>
                <c:pt idx="5465">
                  <c:v>49.411425342020301</c:v>
                </c:pt>
                <c:pt idx="5466">
                  <c:v>49.415275188740203</c:v>
                </c:pt>
                <c:pt idx="5467">
                  <c:v>49.419124786191396</c:v>
                </c:pt>
                <c:pt idx="5468">
                  <c:v>49.422974134383999</c:v>
                </c:pt>
                <c:pt idx="5469">
                  <c:v>49.426823233328001</c:v>
                </c:pt>
                <c:pt idx="5470">
                  <c:v>49.430672083033699</c:v>
                </c:pt>
                <c:pt idx="5471">
                  <c:v>49.434520683511003</c:v>
                </c:pt>
                <c:pt idx="5472">
                  <c:v>49.438369034770197</c:v>
                </c:pt>
                <c:pt idx="5473">
                  <c:v>49.442217136821398</c:v>
                </c:pt>
                <c:pt idx="5474">
                  <c:v>49.446064989674703</c:v>
                </c:pt>
                <c:pt idx="5475">
                  <c:v>49.449912593340201</c:v>
                </c:pt>
                <c:pt idx="5476">
                  <c:v>49.453759947828203</c:v>
                </c:pt>
                <c:pt idx="5477">
                  <c:v>49.4576070531486</c:v>
                </c:pt>
                <c:pt idx="5478">
                  <c:v>49.4614539093118</c:v>
                </c:pt>
                <c:pt idx="5479">
                  <c:v>49.465300516327801</c:v>
                </c:pt>
                <c:pt idx="5480">
                  <c:v>49.469146874206899</c:v>
                </c:pt>
                <c:pt idx="5481">
                  <c:v>49.472992982959099</c:v>
                </c:pt>
                <c:pt idx="5482">
                  <c:v>49.476838842594702</c:v>
                </c:pt>
                <c:pt idx="5483">
                  <c:v>49.480684453123899</c:v>
                </c:pt>
                <c:pt idx="5484">
                  <c:v>49.484529814556801</c:v>
                </c:pt>
                <c:pt idx="5485">
                  <c:v>49.488374926903703</c:v>
                </c:pt>
                <c:pt idx="5486">
                  <c:v>49.492219790174701</c:v>
                </c:pt>
                <c:pt idx="5487">
                  <c:v>49.496064404379901</c:v>
                </c:pt>
                <c:pt idx="5488">
                  <c:v>49.499908769529803</c:v>
                </c:pt>
                <c:pt idx="5489">
                  <c:v>49.503752885634299</c:v>
                </c:pt>
                <c:pt idx="5490">
                  <c:v>49.507596752703897</c:v>
                </c:pt>
                <c:pt idx="5491">
                  <c:v>49.511440370748602</c:v>
                </c:pt>
                <c:pt idx="5492">
                  <c:v>49.515283739778702</c:v>
                </c:pt>
                <c:pt idx="5493">
                  <c:v>49.519126859804501</c:v>
                </c:pt>
                <c:pt idx="5494">
                  <c:v>49.522969730836103</c:v>
                </c:pt>
                <c:pt idx="5495">
                  <c:v>49.526812352883802</c:v>
                </c:pt>
                <c:pt idx="5496">
                  <c:v>49.530654725957902</c:v>
                </c:pt>
                <c:pt idx="5497">
                  <c:v>49.534496850068699</c:v>
                </c:pt>
                <c:pt idx="5498">
                  <c:v>49.538338725226303</c:v>
                </c:pt>
                <c:pt idx="5499">
                  <c:v>49.542180351440997</c:v>
                </c:pt>
                <c:pt idx="5500">
                  <c:v>49.546021728723098</c:v>
                </c:pt>
                <c:pt idx="5501">
                  <c:v>49.5498628570829</c:v>
                </c:pt>
                <c:pt idx="5502">
                  <c:v>49.553703736530601</c:v>
                </c:pt>
                <c:pt idx="5503">
                  <c:v>49.557544367076602</c:v>
                </c:pt>
                <c:pt idx="5504">
                  <c:v>49.561384748731101</c:v>
                </c:pt>
                <c:pt idx="5505">
                  <c:v>49.565224881504399</c:v>
                </c:pt>
                <c:pt idx="5506">
                  <c:v>49.569064765406701</c:v>
                </c:pt>
                <c:pt idx="5507">
                  <c:v>49.5729044004485</c:v>
                </c:pt>
                <c:pt idx="5508">
                  <c:v>49.576743786640002</c:v>
                </c:pt>
                <c:pt idx="5509">
                  <c:v>49.5805829239915</c:v>
                </c:pt>
                <c:pt idx="5510">
                  <c:v>49.584421812513298</c:v>
                </c:pt>
                <c:pt idx="5511">
                  <c:v>49.588260452215799</c:v>
                </c:pt>
                <c:pt idx="5512">
                  <c:v>49.592098843109298</c:v>
                </c:pt>
                <c:pt idx="5513">
                  <c:v>49.595936985204098</c:v>
                </c:pt>
                <c:pt idx="5514">
                  <c:v>49.599774878510502</c:v>
                </c:pt>
                <c:pt idx="5515">
                  <c:v>49.603612523038898</c:v>
                </c:pt>
                <c:pt idx="5516">
                  <c:v>49.607449918799603</c:v>
                </c:pt>
                <c:pt idx="5517">
                  <c:v>49.611287065802998</c:v>
                </c:pt>
                <c:pt idx="5518">
                  <c:v>49.615123964059499</c:v>
                </c:pt>
                <c:pt idx="5519">
                  <c:v>49.618960613579297</c:v>
                </c:pt>
                <c:pt idx="5520">
                  <c:v>49.622797014372999</c:v>
                </c:pt>
                <c:pt idx="5521">
                  <c:v>49.626633166450702</c:v>
                </c:pt>
                <c:pt idx="5522">
                  <c:v>49.630469069823</c:v>
                </c:pt>
                <c:pt idx="5523">
                  <c:v>49.634304724500097</c:v>
                </c:pt>
                <c:pt idx="5524">
                  <c:v>49.638140130492502</c:v>
                </c:pt>
                <c:pt idx="5525">
                  <c:v>49.641975287810602</c:v>
                </c:pt>
                <c:pt idx="5526">
                  <c:v>49.645810196464701</c:v>
                </c:pt>
                <c:pt idx="5527">
                  <c:v>49.649644856465301</c:v>
                </c:pt>
                <c:pt idx="5528">
                  <c:v>49.653479267822703</c:v>
                </c:pt>
                <c:pt idx="5529">
                  <c:v>49.657313430547397</c:v>
                </c:pt>
                <c:pt idx="5530">
                  <c:v>49.661147344649798</c:v>
                </c:pt>
                <c:pt idx="5531">
                  <c:v>49.664981010140202</c:v>
                </c:pt>
                <c:pt idx="5532">
                  <c:v>49.668814427029197</c:v>
                </c:pt>
                <c:pt idx="5533">
                  <c:v>49.672647595327199</c:v>
                </c:pt>
                <c:pt idx="5534">
                  <c:v>49.676480515044503</c:v>
                </c:pt>
                <c:pt idx="5535">
                  <c:v>49.680313186191597</c:v>
                </c:pt>
                <c:pt idx="5536">
                  <c:v>49.684145608778998</c:v>
                </c:pt>
                <c:pt idx="5537">
                  <c:v>49.6879777828171</c:v>
                </c:pt>
                <c:pt idx="5538">
                  <c:v>49.691809708316399</c:v>
                </c:pt>
                <c:pt idx="5539">
                  <c:v>49.695641385287303</c:v>
                </c:pt>
                <c:pt idx="5540">
                  <c:v>49.6994728137403</c:v>
                </c:pt>
                <c:pt idx="5541">
                  <c:v>49.7033039936858</c:v>
                </c:pt>
                <c:pt idx="5542">
                  <c:v>49.707134925134298</c:v>
                </c:pt>
                <c:pt idx="5543">
                  <c:v>49.710965608096302</c:v>
                </c:pt>
                <c:pt idx="5544">
                  <c:v>49.7147960425823</c:v>
                </c:pt>
                <c:pt idx="5545">
                  <c:v>49.718626228602801</c:v>
                </c:pt>
                <c:pt idx="5546">
                  <c:v>49.7224561661682</c:v>
                </c:pt>
                <c:pt idx="5547">
                  <c:v>49.726285855288999</c:v>
                </c:pt>
                <c:pt idx="5548">
                  <c:v>49.7301152959758</c:v>
                </c:pt>
                <c:pt idx="5549">
                  <c:v>49.733944488239104</c:v>
                </c:pt>
                <c:pt idx="5550">
                  <c:v>49.737773432089298</c:v>
                </c:pt>
                <c:pt idx="5551">
                  <c:v>49.7416021275369</c:v>
                </c:pt>
                <c:pt idx="5552">
                  <c:v>49.745430574592604</c:v>
                </c:pt>
                <c:pt idx="5553">
                  <c:v>49.749258773266803</c:v>
                </c:pt>
                <c:pt idx="5554">
                  <c:v>49.75308672357</c:v>
                </c:pt>
                <c:pt idx="5555">
                  <c:v>49.756914425512797</c:v>
                </c:pt>
                <c:pt idx="5556">
                  <c:v>49.760741879105801</c:v>
                </c:pt>
                <c:pt idx="5557">
                  <c:v>49.764569084359302</c:v>
                </c:pt>
                <c:pt idx="5558">
                  <c:v>49.768396041284099</c:v>
                </c:pt>
                <c:pt idx="5559">
                  <c:v>49.772222749890702</c:v>
                </c:pt>
                <c:pt idx="5560">
                  <c:v>49.776049210189498</c:v>
                </c:pt>
                <c:pt idx="5561">
                  <c:v>49.779875422191203</c:v>
                </c:pt>
                <c:pt idx="5562">
                  <c:v>49.783701385906397</c:v>
                </c:pt>
                <c:pt idx="5563">
                  <c:v>49.787527101345603</c:v>
                </c:pt>
                <c:pt idx="5564">
                  <c:v>49.7913525685194</c:v>
                </c:pt>
                <c:pt idx="5565">
                  <c:v>49.795177787438298</c:v>
                </c:pt>
                <c:pt idx="5566">
                  <c:v>49.799002758112998</c:v>
                </c:pt>
                <c:pt idx="5567">
                  <c:v>49.802827480554001</c:v>
                </c:pt>
                <c:pt idx="5568">
                  <c:v>49.806651954772001</c:v>
                </c:pt>
                <c:pt idx="5569">
                  <c:v>49.810476180777499</c:v>
                </c:pt>
                <c:pt idx="5570">
                  <c:v>49.814300158581098</c:v>
                </c:pt>
                <c:pt idx="5571">
                  <c:v>49.818123888193497</c:v>
                </c:pt>
                <c:pt idx="5572">
                  <c:v>49.8219473696252</c:v>
                </c:pt>
                <c:pt idx="5573">
                  <c:v>49.825770602886898</c:v>
                </c:pt>
                <c:pt idx="5574">
                  <c:v>49.829593587989201</c:v>
                </c:pt>
                <c:pt idx="5575">
                  <c:v>49.833416324942696</c:v>
                </c:pt>
                <c:pt idx="5576">
                  <c:v>49.837238813758098</c:v>
                </c:pt>
                <c:pt idx="5577">
                  <c:v>49.841061054446001</c:v>
                </c:pt>
                <c:pt idx="5578">
                  <c:v>49.844883047016999</c:v>
                </c:pt>
                <c:pt idx="5579">
                  <c:v>49.848704791481701</c:v>
                </c:pt>
                <c:pt idx="5580">
                  <c:v>49.8525262878509</c:v>
                </c:pt>
                <c:pt idx="5581">
                  <c:v>49.856347536135203</c:v>
                </c:pt>
                <c:pt idx="5582">
                  <c:v>49.860168536345199</c:v>
                </c:pt>
                <c:pt idx="5583">
                  <c:v>49.863989288491702</c:v>
                </c:pt>
                <c:pt idx="5584">
                  <c:v>49.867809792585099</c:v>
                </c:pt>
                <c:pt idx="5585">
                  <c:v>49.871630048636398</c:v>
                </c:pt>
                <c:pt idx="5586">
                  <c:v>49.875450056656</c:v>
                </c:pt>
                <c:pt idx="5587">
                  <c:v>49.879269816654798</c:v>
                </c:pt>
                <c:pt idx="5588">
                  <c:v>49.883089328643301</c:v>
                </c:pt>
                <c:pt idx="5589">
                  <c:v>49.886908592632302</c:v>
                </c:pt>
                <c:pt idx="5590">
                  <c:v>49.890727608632503</c:v>
                </c:pt>
                <c:pt idx="5591">
                  <c:v>49.894546376654603</c:v>
                </c:pt>
                <c:pt idx="5592">
                  <c:v>49.898364896709303</c:v>
                </c:pt>
                <c:pt idx="5593">
                  <c:v>49.902183168807198</c:v>
                </c:pt>
                <c:pt idx="5594">
                  <c:v>49.906001192959103</c:v>
                </c:pt>
                <c:pt idx="5595">
                  <c:v>49.909818969175802</c:v>
                </c:pt>
                <c:pt idx="5596">
                  <c:v>49.913636497467898</c:v>
                </c:pt>
                <c:pt idx="5597">
                  <c:v>49.917453777846198</c:v>
                </c:pt>
                <c:pt idx="5598">
                  <c:v>49.921270810321303</c:v>
                </c:pt>
                <c:pt idx="5599">
                  <c:v>49.925087594904099</c:v>
                </c:pt>
                <c:pt idx="5600">
                  <c:v>49.9289041316053</c:v>
                </c:pt>
                <c:pt idx="5601">
                  <c:v>49.932720420435601</c:v>
                </c:pt>
                <c:pt idx="5602">
                  <c:v>49.936536461405801</c:v>
                </c:pt>
                <c:pt idx="5603">
                  <c:v>49.940352254526701</c:v>
                </c:pt>
                <c:pt idx="5604">
                  <c:v>49.944167799808902</c:v>
                </c:pt>
                <c:pt idx="5605">
                  <c:v>49.947983097263197</c:v>
                </c:pt>
                <c:pt idx="5606">
                  <c:v>49.951798146900501</c:v>
                </c:pt>
                <c:pt idx="5607">
                  <c:v>49.955612948731499</c:v>
                </c:pt>
                <c:pt idx="5608">
                  <c:v>49.9594275027669</c:v>
                </c:pt>
                <c:pt idx="5609">
                  <c:v>49.963241809017603</c:v>
                </c:pt>
                <c:pt idx="5610">
                  <c:v>49.967055867494302</c:v>
                </c:pt>
                <c:pt idx="5611">
                  <c:v>49.970869678207897</c:v>
                </c:pt>
                <c:pt idx="5612">
                  <c:v>49.974683241168997</c:v>
                </c:pt>
                <c:pt idx="5613">
                  <c:v>49.978496556388599</c:v>
                </c:pt>
                <c:pt idx="5614">
                  <c:v>49.982309623877399</c:v>
                </c:pt>
                <c:pt idx="5615">
                  <c:v>49.986122443646202</c:v>
                </c:pt>
                <c:pt idx="5616">
                  <c:v>49.989935015705903</c:v>
                </c:pt>
                <c:pt idx="5617">
                  <c:v>49.993747340067301</c:v>
                </c:pt>
                <c:pt idx="5618">
                  <c:v>49.997559416741097</c:v>
                </c:pt>
                <c:pt idx="5619">
                  <c:v>50.001371245738298</c:v>
                </c:pt>
                <c:pt idx="5620">
                  <c:v>50.005182827069497</c:v>
                </c:pt>
                <c:pt idx="5621">
                  <c:v>50.0089941607458</c:v>
                </c:pt>
                <c:pt idx="5622">
                  <c:v>50.012805246777802</c:v>
                </c:pt>
                <c:pt idx="5623">
                  <c:v>50.016616085176601</c:v>
                </c:pt>
                <c:pt idx="5624">
                  <c:v>50.020426675952798</c:v>
                </c:pt>
                <c:pt idx="5625">
                  <c:v>50.0242370191174</c:v>
                </c:pt>
                <c:pt idx="5626">
                  <c:v>50.0280471146812</c:v>
                </c:pt>
                <c:pt idx="5627">
                  <c:v>50.031856962654999</c:v>
                </c:pt>
                <c:pt idx="5628">
                  <c:v>50.035666563049801</c:v>
                </c:pt>
                <c:pt idx="5629">
                  <c:v>50.039475915876501</c:v>
                </c:pt>
                <c:pt idx="5630">
                  <c:v>50.043285021145799</c:v>
                </c:pt>
                <c:pt idx="5631">
                  <c:v>50.047093878868601</c:v>
                </c:pt>
                <c:pt idx="5632">
                  <c:v>50.0509024890559</c:v>
                </c:pt>
                <c:pt idx="5633">
                  <c:v>50.054710851718603</c:v>
                </c:pt>
                <c:pt idx="5634">
                  <c:v>50.058518966867503</c:v>
                </c:pt>
                <c:pt idx="5635">
                  <c:v>50.062326834513499</c:v>
                </c:pt>
                <c:pt idx="5636">
                  <c:v>50.066134454667498</c:v>
                </c:pt>
                <c:pt idx="5637">
                  <c:v>50.069941827340401</c:v>
                </c:pt>
                <c:pt idx="5638">
                  <c:v>50.073748952543198</c:v>
                </c:pt>
                <c:pt idx="5639">
                  <c:v>50.077555830286698</c:v>
                </c:pt>
                <c:pt idx="5640">
                  <c:v>50.0813624605819</c:v>
                </c:pt>
                <c:pt idx="5641">
                  <c:v>50.085168843439703</c:v>
                </c:pt>
                <c:pt idx="5642">
                  <c:v>50.088974978871001</c:v>
                </c:pt>
                <c:pt idx="5643">
                  <c:v>50.092780866886798</c:v>
                </c:pt>
                <c:pt idx="5644">
                  <c:v>50.096586507497904</c:v>
                </c:pt>
                <c:pt idx="5645">
                  <c:v>50.100391900715401</c:v>
                </c:pt>
                <c:pt idx="5646">
                  <c:v>50.104197046550098</c:v>
                </c:pt>
                <c:pt idx="5647">
                  <c:v>50.1080019450131</c:v>
                </c:pt>
                <c:pt idx="5648">
                  <c:v>50.111806596115201</c:v>
                </c:pt>
                <c:pt idx="5649">
                  <c:v>50.1156109998674</c:v>
                </c:pt>
                <c:pt idx="5650">
                  <c:v>50.119415156280802</c:v>
                </c:pt>
                <c:pt idx="5651">
                  <c:v>50.123219065366101</c:v>
                </c:pt>
                <c:pt idx="5652">
                  <c:v>50.127022727134502</c:v>
                </c:pt>
                <c:pt idx="5653">
                  <c:v>50.130826141596899</c:v>
                </c:pt>
                <c:pt idx="5654">
                  <c:v>50.134629308764303</c:v>
                </c:pt>
                <c:pt idx="5655">
                  <c:v>50.138432228647602</c:v>
                </c:pt>
                <c:pt idx="5656">
                  <c:v>50.142234901257901</c:v>
                </c:pt>
                <c:pt idx="5657">
                  <c:v>50.146037326606098</c:v>
                </c:pt>
                <c:pt idx="5658">
                  <c:v>50.149839504703202</c:v>
                </c:pt>
                <c:pt idx="5659">
                  <c:v>50.153641435560303</c:v>
                </c:pt>
                <c:pt idx="5660">
                  <c:v>50.157443119188301</c:v>
                </c:pt>
                <c:pt idx="5661">
                  <c:v>50.161244555598202</c:v>
                </c:pt>
                <c:pt idx="5662">
                  <c:v>50.165045744801098</c:v>
                </c:pt>
                <c:pt idx="5663">
                  <c:v>50.168846686807903</c:v>
                </c:pt>
                <c:pt idx="5664">
                  <c:v>50.172647381629801</c:v>
                </c:pt>
                <c:pt idx="5665">
                  <c:v>50.176447829277599</c:v>
                </c:pt>
                <c:pt idx="5666">
                  <c:v>50.180248029762502</c:v>
                </c:pt>
                <c:pt idx="5667">
                  <c:v>50.184047983095503</c:v>
                </c:pt>
                <c:pt idx="5668">
                  <c:v>50.187847689287601</c:v>
                </c:pt>
                <c:pt idx="5669">
                  <c:v>50.191647148349901</c:v>
                </c:pt>
                <c:pt idx="5670">
                  <c:v>50.195446360293403</c:v>
                </c:pt>
                <c:pt idx="5671">
                  <c:v>50.199245325129098</c:v>
                </c:pt>
                <c:pt idx="5672">
                  <c:v>50.2030440428681</c:v>
                </c:pt>
                <c:pt idx="5673">
                  <c:v>50.206842513521501</c:v>
                </c:pt>
                <c:pt idx="5674">
                  <c:v>50.210640737100398</c:v>
                </c:pt>
                <c:pt idx="5675">
                  <c:v>50.214438713615699</c:v>
                </c:pt>
                <c:pt idx="5676">
                  <c:v>50.218236443078602</c:v>
                </c:pt>
                <c:pt idx="5677">
                  <c:v>50.222033925500199</c:v>
                </c:pt>
                <c:pt idx="5678">
                  <c:v>50.225831160891403</c:v>
                </c:pt>
                <c:pt idx="5679">
                  <c:v>50.229628149263498</c:v>
                </c:pt>
                <c:pt idx="5680">
                  <c:v>50.233424890627496</c:v>
                </c:pt>
                <c:pt idx="5681">
                  <c:v>50.237221384994498</c:v>
                </c:pt>
                <c:pt idx="5682">
                  <c:v>50.241017632375602</c:v>
                </c:pt>
                <c:pt idx="5683">
                  <c:v>50.244813632781799</c:v>
                </c:pt>
                <c:pt idx="5684">
                  <c:v>50.248609386224402</c:v>
                </c:pt>
                <c:pt idx="5685">
                  <c:v>50.252404892714303</c:v>
                </c:pt>
                <c:pt idx="5686">
                  <c:v>50.256200152262799</c:v>
                </c:pt>
                <c:pt idx="5687">
                  <c:v>50.259995164880898</c:v>
                </c:pt>
                <c:pt idx="5688">
                  <c:v>50.263789930579698</c:v>
                </c:pt>
                <c:pt idx="5689">
                  <c:v>50.267584449370403</c:v>
                </c:pt>
                <c:pt idx="5690">
                  <c:v>50.271378721264099</c:v>
                </c:pt>
                <c:pt idx="5691">
                  <c:v>50.275172746271998</c:v>
                </c:pt>
                <c:pt idx="5692">
                  <c:v>50.278966524405199</c:v>
                </c:pt>
                <c:pt idx="5693">
                  <c:v>50.2827600556747</c:v>
                </c:pt>
                <c:pt idx="5694">
                  <c:v>50.286553340091899</c:v>
                </c:pt>
                <c:pt idx="5695">
                  <c:v>50.290346377667703</c:v>
                </c:pt>
                <c:pt idx="5696">
                  <c:v>50.294139168413501</c:v>
                </c:pt>
                <c:pt idx="5697">
                  <c:v>50.297931712340201</c:v>
                </c:pt>
                <c:pt idx="5698">
                  <c:v>50.3017240094592</c:v>
                </c:pt>
                <c:pt idx="5699">
                  <c:v>50.305516059781503</c:v>
                </c:pt>
                <c:pt idx="5700">
                  <c:v>50.309307863318303</c:v>
                </c:pt>
                <c:pt idx="5701">
                  <c:v>50.313099420080903</c:v>
                </c:pt>
                <c:pt idx="5702">
                  <c:v>50.316890730080303</c:v>
                </c:pt>
                <c:pt idx="5703">
                  <c:v>50.3206817933278</c:v>
                </c:pt>
                <c:pt idx="5704">
                  <c:v>50.324472609834501</c:v>
                </c:pt>
                <c:pt idx="5705">
                  <c:v>50.328263179611703</c:v>
                </c:pt>
                <c:pt idx="5706">
                  <c:v>50.332053502670497</c:v>
                </c:pt>
                <c:pt idx="5707">
                  <c:v>50.335843579022203</c:v>
                </c:pt>
                <c:pt idx="5708">
                  <c:v>50.339633408677898</c:v>
                </c:pt>
                <c:pt idx="5709">
                  <c:v>50.3434229916489</c:v>
                </c:pt>
                <c:pt idx="5710">
                  <c:v>50.347212327946302</c:v>
                </c:pt>
                <c:pt idx="5711">
                  <c:v>50.351001417581401</c:v>
                </c:pt>
                <c:pt idx="5712">
                  <c:v>50.354790260565402</c:v>
                </c:pt>
                <c:pt idx="5713">
                  <c:v>50.358578856909503</c:v>
                </c:pt>
                <c:pt idx="5714">
                  <c:v>50.362367206624903</c:v>
                </c:pt>
                <c:pt idx="5715">
                  <c:v>50.366155309722998</c:v>
                </c:pt>
                <c:pt idx="5716">
                  <c:v>50.369943166214803</c:v>
                </c:pt>
                <c:pt idx="5717">
                  <c:v>50.373730776111699</c:v>
                </c:pt>
                <c:pt idx="5718">
                  <c:v>50.3775181394249</c:v>
                </c:pt>
                <c:pt idx="5719">
                  <c:v>50.381305256165597</c:v>
                </c:pt>
                <c:pt idx="5720">
                  <c:v>50.3850921263451</c:v>
                </c:pt>
                <c:pt idx="5721">
                  <c:v>50.388878749974701</c:v>
                </c:pt>
                <c:pt idx="5722">
                  <c:v>50.392665127065598</c:v>
                </c:pt>
                <c:pt idx="5723">
                  <c:v>50.396451257629003</c:v>
                </c:pt>
                <c:pt idx="5724">
                  <c:v>50.4002371416763</c:v>
                </c:pt>
                <c:pt idx="5725">
                  <c:v>50.404022779218799</c:v>
                </c:pt>
                <c:pt idx="5726">
                  <c:v>50.407808170267501</c:v>
                </c:pt>
                <c:pt idx="5727">
                  <c:v>50.411593314834001</c:v>
                </c:pt>
                <c:pt idx="5728">
                  <c:v>50.415378212929397</c:v>
                </c:pt>
                <c:pt idx="5729">
                  <c:v>50.419162864565102</c:v>
                </c:pt>
                <c:pt idx="5730">
                  <c:v>50.422947269752299</c:v>
                </c:pt>
                <c:pt idx="5731">
                  <c:v>50.426731428502301</c:v>
                </c:pt>
                <c:pt idx="5732">
                  <c:v>50.430515340826403</c:v>
                </c:pt>
                <c:pt idx="5733">
                  <c:v>50.434299006735898</c:v>
                </c:pt>
                <c:pt idx="5734">
                  <c:v>50.438082426242197</c:v>
                </c:pt>
                <c:pt idx="5735">
                  <c:v>50.441865599356603</c:v>
                </c:pt>
                <c:pt idx="5736">
                  <c:v>50.445648526090302</c:v>
                </c:pt>
                <c:pt idx="5737">
                  <c:v>50.449431206454598</c:v>
                </c:pt>
                <c:pt idx="5738">
                  <c:v>50.453213640461001</c:v>
                </c:pt>
                <c:pt idx="5739">
                  <c:v>50.456995828120697</c:v>
                </c:pt>
                <c:pt idx="5740">
                  <c:v>50.460777769445102</c:v>
                </c:pt>
                <c:pt idx="5741">
                  <c:v>50.464559464445401</c:v>
                </c:pt>
                <c:pt idx="5742">
                  <c:v>50.468340913133098</c:v>
                </c:pt>
                <c:pt idx="5743">
                  <c:v>50.472122115519497</c:v>
                </c:pt>
                <c:pt idx="5744">
                  <c:v>50.475903071615797</c:v>
                </c:pt>
                <c:pt idx="5745">
                  <c:v>50.4796837814336</c:v>
                </c:pt>
                <c:pt idx="5746">
                  <c:v>50.483464244984098</c:v>
                </c:pt>
                <c:pt idx="5747">
                  <c:v>50.487244462278603</c:v>
                </c:pt>
                <c:pt idx="5748">
                  <c:v>50.491024433328697</c:v>
                </c:pt>
                <c:pt idx="5749">
                  <c:v>50.494804158145499</c:v>
                </c:pt>
                <c:pt idx="5750">
                  <c:v>50.498583636740499</c:v>
                </c:pt>
                <c:pt idx="5751">
                  <c:v>50.502362869125001</c:v>
                </c:pt>
                <c:pt idx="5752">
                  <c:v>50.506141855310503</c:v>
                </c:pt>
                <c:pt idx="5753">
                  <c:v>50.509920595308401</c:v>
                </c:pt>
                <c:pt idx="5754">
                  <c:v>50.513699089129901</c:v>
                </c:pt>
                <c:pt idx="5755">
                  <c:v>50.517477336786499</c:v>
                </c:pt>
                <c:pt idx="5756">
                  <c:v>50.5212553382895</c:v>
                </c:pt>
                <c:pt idx="5757">
                  <c:v>50.525033093650499</c:v>
                </c:pt>
                <c:pt idx="5758">
                  <c:v>50.528810602880696</c:v>
                </c:pt>
                <c:pt idx="5759">
                  <c:v>50.532587865991601</c:v>
                </c:pt>
                <c:pt idx="5760">
                  <c:v>50.536364882994597</c:v>
                </c:pt>
                <c:pt idx="5761">
                  <c:v>50.540141653901102</c:v>
                </c:pt>
                <c:pt idx="5762">
                  <c:v>50.543918178722599</c:v>
                </c:pt>
                <c:pt idx="5763">
                  <c:v>50.547694457470399</c:v>
                </c:pt>
                <c:pt idx="5764">
                  <c:v>50.5514704901559</c:v>
                </c:pt>
                <c:pt idx="5765">
                  <c:v>50.555246276790598</c:v>
                </c:pt>
                <c:pt idx="5766">
                  <c:v>50.559021817385997</c:v>
                </c:pt>
                <c:pt idx="5767">
                  <c:v>50.562797111953401</c:v>
                </c:pt>
                <c:pt idx="5768">
                  <c:v>50.5665721605043</c:v>
                </c:pt>
                <c:pt idx="5769">
                  <c:v>50.570346963050099</c:v>
                </c:pt>
                <c:pt idx="5770">
                  <c:v>50.574121519602301</c:v>
                </c:pt>
                <c:pt idx="5771">
                  <c:v>50.577895830172402</c:v>
                </c:pt>
                <c:pt idx="5772">
                  <c:v>50.5816698947718</c:v>
                </c:pt>
                <c:pt idx="5773">
                  <c:v>50.585443713411898</c:v>
                </c:pt>
                <c:pt idx="5774">
                  <c:v>50.589217286104201</c:v>
                </c:pt>
                <c:pt idx="5775">
                  <c:v>50.592990612860198</c:v>
                </c:pt>
                <c:pt idx="5776">
                  <c:v>50.596763693691301</c:v>
                </c:pt>
                <c:pt idx="5777">
                  <c:v>50.600536528608998</c:v>
                </c:pt>
                <c:pt idx="5778">
                  <c:v>50.604309117624901</c:v>
                </c:pt>
                <c:pt idx="5779">
                  <c:v>50.608081460750299</c:v>
                </c:pt>
                <c:pt idx="5780">
                  <c:v>50.611853557996803</c:v>
                </c:pt>
                <c:pt idx="5781">
                  <c:v>50.615625409375802</c:v>
                </c:pt>
                <c:pt idx="5782">
                  <c:v>50.619397014898901</c:v>
                </c:pt>
                <c:pt idx="5783">
                  <c:v>50.623168374577503</c:v>
                </c:pt>
                <c:pt idx="5784">
                  <c:v>50.626939488423197</c:v>
                </c:pt>
                <c:pt idx="5785">
                  <c:v>50.630710356447302</c:v>
                </c:pt>
                <c:pt idx="5786">
                  <c:v>50.6344809786616</c:v>
                </c:pt>
                <c:pt idx="5787">
                  <c:v>50.638251355077401</c:v>
                </c:pt>
                <c:pt idx="5788">
                  <c:v>50.642021485706202</c:v>
                </c:pt>
                <c:pt idx="5789">
                  <c:v>50.6457913705596</c:v>
                </c:pt>
                <c:pt idx="5790">
                  <c:v>50.649561009649197</c:v>
                </c:pt>
                <c:pt idx="5791">
                  <c:v>50.653330402986398</c:v>
                </c:pt>
                <c:pt idx="5792">
                  <c:v>50.6570995505827</c:v>
                </c:pt>
                <c:pt idx="5793">
                  <c:v>50.660868452449797</c:v>
                </c:pt>
                <c:pt idx="5794">
                  <c:v>50.664637108599102</c:v>
                </c:pt>
                <c:pt idx="5795">
                  <c:v>50.668405519042103</c:v>
                </c:pt>
                <c:pt idx="5796">
                  <c:v>50.672173683790497</c:v>
                </c:pt>
                <c:pt idx="5797">
                  <c:v>50.675941602855801</c:v>
                </c:pt>
                <c:pt idx="5798">
                  <c:v>50.679709276249397</c:v>
                </c:pt>
                <c:pt idx="5799">
                  <c:v>50.683476703983096</c:v>
                </c:pt>
                <c:pt idx="5800">
                  <c:v>50.687243886068202</c:v>
                </c:pt>
                <c:pt idx="5801">
                  <c:v>50.691010822516503</c:v>
                </c:pt>
                <c:pt idx="5802">
                  <c:v>50.694777513339403</c:v>
                </c:pt>
                <c:pt idx="5803">
                  <c:v>50.698543958548598</c:v>
                </c:pt>
                <c:pt idx="5804">
                  <c:v>50.702310158155598</c:v>
                </c:pt>
                <c:pt idx="5805">
                  <c:v>50.7060761121719</c:v>
                </c:pt>
                <c:pt idx="5806">
                  <c:v>50.709841820609199</c:v>
                </c:pt>
                <c:pt idx="5807">
                  <c:v>50.713607283479099</c:v>
                </c:pt>
                <c:pt idx="5808">
                  <c:v>50.717372500793097</c:v>
                </c:pt>
                <c:pt idx="5809">
                  <c:v>50.721137472562802</c:v>
                </c:pt>
                <c:pt idx="5810">
                  <c:v>50.724902198799903</c:v>
                </c:pt>
                <c:pt idx="5811">
                  <c:v>50.728666679515797</c:v>
                </c:pt>
                <c:pt idx="5812">
                  <c:v>50.7324309147223</c:v>
                </c:pt>
                <c:pt idx="5813">
                  <c:v>50.736194904431002</c:v>
                </c:pt>
                <c:pt idx="5814">
                  <c:v>50.7399586486533</c:v>
                </c:pt>
                <c:pt idx="5815">
                  <c:v>50.743722147401101</c:v>
                </c:pt>
                <c:pt idx="5816">
                  <c:v>50.747485400685797</c:v>
                </c:pt>
                <c:pt idx="5817">
                  <c:v>50.751248408519103</c:v>
                </c:pt>
                <c:pt idx="5818">
                  <c:v>50.755011170912603</c:v>
                </c:pt>
                <c:pt idx="5819">
                  <c:v>50.758773687877898</c:v>
                </c:pt>
                <c:pt idx="5820">
                  <c:v>50.762535959426799</c:v>
                </c:pt>
                <c:pt idx="5821">
                  <c:v>50.766297985570702</c:v>
                </c:pt>
                <c:pt idx="5822">
                  <c:v>50.770059766321403</c:v>
                </c:pt>
                <c:pt idx="5823">
                  <c:v>50.773821301690496</c:v>
                </c:pt>
                <c:pt idx="5824">
                  <c:v>50.777582591689701</c:v>
                </c:pt>
                <c:pt idx="5825">
                  <c:v>50.781343636330497</c:v>
                </c:pt>
                <c:pt idx="5826">
                  <c:v>50.785104435624703</c:v>
                </c:pt>
                <c:pt idx="5827">
                  <c:v>50.7888649895839</c:v>
                </c:pt>
                <c:pt idx="5828">
                  <c:v>50.792625298219697</c:v>
                </c:pt>
                <c:pt idx="5829">
                  <c:v>50.796385361543898</c:v>
                </c:pt>
                <c:pt idx="5830">
                  <c:v>50.800145179568098</c:v>
                </c:pt>
                <c:pt idx="5831">
                  <c:v>50.8039047523039</c:v>
                </c:pt>
                <c:pt idx="5832">
                  <c:v>50.8076640797631</c:v>
                </c:pt>
                <c:pt idx="5833">
                  <c:v>50.8114231619573</c:v>
                </c:pt>
                <c:pt idx="5834">
                  <c:v>50.815181998898197</c:v>
                </c:pt>
                <c:pt idx="5835">
                  <c:v>50.818940590597499</c:v>
                </c:pt>
                <c:pt idx="5836">
                  <c:v>50.822698937066797</c:v>
                </c:pt>
                <c:pt idx="5837">
                  <c:v>50.826457038317997</c:v>
                </c:pt>
                <c:pt idx="5838">
                  <c:v>50.830214894362598</c:v>
                </c:pt>
                <c:pt idx="5839">
                  <c:v>50.833972505212301</c:v>
                </c:pt>
                <c:pt idx="5840">
                  <c:v>50.837729870879002</c:v>
                </c:pt>
                <c:pt idx="5841">
                  <c:v>50.841486991374197</c:v>
                </c:pt>
                <c:pt idx="5842">
                  <c:v>50.845243866709602</c:v>
                </c:pt>
                <c:pt idx="5843">
                  <c:v>50.849000496897098</c:v>
                </c:pt>
                <c:pt idx="5844">
                  <c:v>50.852756881948302</c:v>
                </c:pt>
                <c:pt idx="5845">
                  <c:v>50.856513021875003</c:v>
                </c:pt>
                <c:pt idx="5846">
                  <c:v>50.860268916688803</c:v>
                </c:pt>
                <c:pt idx="5847">
                  <c:v>50.864024566401497</c:v>
                </c:pt>
                <c:pt idx="5848">
                  <c:v>50.867779971024802</c:v>
                </c:pt>
                <c:pt idx="5849">
                  <c:v>50.8715351305705</c:v>
                </c:pt>
                <c:pt idx="5850">
                  <c:v>50.8752900450502</c:v>
                </c:pt>
                <c:pt idx="5851">
                  <c:v>50.879044714475803</c:v>
                </c:pt>
                <c:pt idx="5852">
                  <c:v>50.882799138858999</c:v>
                </c:pt>
                <c:pt idx="5853">
                  <c:v>50.886553318211497</c:v>
                </c:pt>
                <c:pt idx="5854">
                  <c:v>50.890307252545099</c:v>
                </c:pt>
                <c:pt idx="5855">
                  <c:v>50.894060941871601</c:v>
                </c:pt>
                <c:pt idx="5856">
                  <c:v>50.897814386202597</c:v>
                </c:pt>
                <c:pt idx="5857">
                  <c:v>50.901567585549998</c:v>
                </c:pt>
                <c:pt idx="5858">
                  <c:v>50.905320539925498</c:v>
                </c:pt>
                <c:pt idx="5859">
                  <c:v>50.909073249340899</c:v>
                </c:pt>
                <c:pt idx="5860">
                  <c:v>50.912825713807997</c:v>
                </c:pt>
                <c:pt idx="5861">
                  <c:v>50.916577933338502</c:v>
                </c:pt>
                <c:pt idx="5862">
                  <c:v>50.9203299079443</c:v>
                </c:pt>
                <c:pt idx="5863">
                  <c:v>50.924081637637101</c:v>
                </c:pt>
                <c:pt idx="5864">
                  <c:v>50.927833122428602</c:v>
                </c:pt>
                <c:pt idx="5865">
                  <c:v>50.931584362330803</c:v>
                </c:pt>
                <c:pt idx="5866">
                  <c:v>50.935335357355299</c:v>
                </c:pt>
                <c:pt idx="5867">
                  <c:v>50.939086107514001</c:v>
                </c:pt>
                <c:pt idx="5868">
                  <c:v>50.942836612818802</c:v>
                </c:pt>
                <c:pt idx="5869">
                  <c:v>50.946586873281198</c:v>
                </c:pt>
                <c:pt idx="5870">
                  <c:v>50.950336888913299</c:v>
                </c:pt>
                <c:pt idx="5871">
                  <c:v>50.954086659726798</c:v>
                </c:pt>
                <c:pt idx="5872">
                  <c:v>50.957836185733498</c:v>
                </c:pt>
                <c:pt idx="5873">
                  <c:v>50.961585466945202</c:v>
                </c:pt>
                <c:pt idx="5874">
                  <c:v>50.965334503373803</c:v>
                </c:pt>
                <c:pt idx="5875">
                  <c:v>50.969083295031098</c:v>
                </c:pt>
                <c:pt idx="5876">
                  <c:v>50.972831841928802</c:v>
                </c:pt>
                <c:pt idx="5877">
                  <c:v>50.976580144079001</c:v>
                </c:pt>
                <c:pt idx="5878">
                  <c:v>50.9803282014933</c:v>
                </c:pt>
                <c:pt idx="5879">
                  <c:v>50.9840760141836</c:v>
                </c:pt>
                <c:pt idx="5880">
                  <c:v>50.987823582161703</c:v>
                </c:pt>
                <c:pt idx="5881">
                  <c:v>50.991570905439602</c:v>
                </c:pt>
                <c:pt idx="5882">
                  <c:v>50.995317984029001</c:v>
                </c:pt>
                <c:pt idx="5883">
                  <c:v>50.9990648179418</c:v>
                </c:pt>
                <c:pt idx="5884">
                  <c:v>51.002811407189903</c:v>
                </c:pt>
                <c:pt idx="5885">
                  <c:v>51.006557751785103</c:v>
                </c:pt>
                <c:pt idx="5886">
                  <c:v>51.010303851739202</c:v>
                </c:pt>
                <c:pt idx="5887">
                  <c:v>51.014049707064203</c:v>
                </c:pt>
                <c:pt idx="5888">
                  <c:v>51.017795317771998</c:v>
                </c:pt>
                <c:pt idx="5889">
                  <c:v>51.0215406838742</c:v>
                </c:pt>
                <c:pt idx="5890">
                  <c:v>51.025285805383</c:v>
                </c:pt>
                <c:pt idx="5891">
                  <c:v>51.029030682310101</c:v>
                </c:pt>
                <c:pt idx="5892">
                  <c:v>51.032775314667397</c:v>
                </c:pt>
                <c:pt idx="5893">
                  <c:v>51.036519702466798</c:v>
                </c:pt>
                <c:pt idx="5894">
                  <c:v>51.040263845720197</c:v>
                </c:pt>
                <c:pt idx="5895">
                  <c:v>51.044007744439497</c:v>
                </c:pt>
                <c:pt idx="5896">
                  <c:v>51.047751398636599</c:v>
                </c:pt>
                <c:pt idx="5897">
                  <c:v>51.051494808323397</c:v>
                </c:pt>
                <c:pt idx="5898">
                  <c:v>51.055237973511701</c:v>
                </c:pt>
                <c:pt idx="5899">
                  <c:v>51.058980894213498</c:v>
                </c:pt>
                <c:pt idx="5900">
                  <c:v>51.062723570440703</c:v>
                </c:pt>
                <c:pt idx="5901">
                  <c:v>51.066466002205303</c:v>
                </c:pt>
                <c:pt idx="5902">
                  <c:v>51.070208189519001</c:v>
                </c:pt>
                <c:pt idx="5903">
                  <c:v>51.073950132393897</c:v>
                </c:pt>
                <c:pt idx="5904">
                  <c:v>51.0776918308419</c:v>
                </c:pt>
                <c:pt idx="5905">
                  <c:v>51.081433284874798</c:v>
                </c:pt>
                <c:pt idx="5906">
                  <c:v>51.085174494504699</c:v>
                </c:pt>
                <c:pt idx="5907">
                  <c:v>51.088915459743397</c:v>
                </c:pt>
                <c:pt idx="5908">
                  <c:v>51.092656180602901</c:v>
                </c:pt>
                <c:pt idx="5909">
                  <c:v>51.096396657095099</c:v>
                </c:pt>
                <c:pt idx="5910">
                  <c:v>51.100136889231997</c:v>
                </c:pt>
                <c:pt idx="5911">
                  <c:v>51.103876877025499</c:v>
                </c:pt>
                <c:pt idx="5912">
                  <c:v>51.107616620487498</c:v>
                </c:pt>
                <c:pt idx="5913">
                  <c:v>51.111356119630102</c:v>
                </c:pt>
                <c:pt idx="5914">
                  <c:v>51.115095374465099</c:v>
                </c:pt>
                <c:pt idx="5915">
                  <c:v>51.118834385004597</c:v>
                </c:pt>
                <c:pt idx="5916">
                  <c:v>51.122573151260397</c:v>
                </c:pt>
                <c:pt idx="5917">
                  <c:v>51.126311673244601</c:v>
                </c:pt>
                <c:pt idx="5918">
                  <c:v>51.130049950969102</c:v>
                </c:pt>
                <c:pt idx="5919">
                  <c:v>51.133787984445902</c:v>
                </c:pt>
                <c:pt idx="5920">
                  <c:v>51.137525773686903</c:v>
                </c:pt>
                <c:pt idx="5921">
                  <c:v>51.141263318704198</c:v>
                </c:pt>
                <c:pt idx="5922">
                  <c:v>51.145000619509702</c:v>
                </c:pt>
                <c:pt idx="5923">
                  <c:v>51.148737676115402</c:v>
                </c:pt>
                <c:pt idx="5924">
                  <c:v>51.152474488533301</c:v>
                </c:pt>
                <c:pt idx="5925">
                  <c:v>51.156211056775398</c:v>
                </c:pt>
                <c:pt idx="5926">
                  <c:v>51.159947380853602</c:v>
                </c:pt>
                <c:pt idx="5927">
                  <c:v>51.163683460780099</c:v>
                </c:pt>
                <c:pt idx="5928">
                  <c:v>51.167419296566699</c:v>
                </c:pt>
                <c:pt idx="5929">
                  <c:v>51.171154888225402</c:v>
                </c:pt>
                <c:pt idx="5930">
                  <c:v>51.174890235768402</c:v>
                </c:pt>
                <c:pt idx="5931">
                  <c:v>51.178625339207599</c:v>
                </c:pt>
                <c:pt idx="5932">
                  <c:v>51.182360198554903</c:v>
                </c:pt>
                <c:pt idx="5933">
                  <c:v>51.1860948138225</c:v>
                </c:pt>
                <c:pt idx="5934">
                  <c:v>51.189829185022298</c:v>
                </c:pt>
                <c:pt idx="5935">
                  <c:v>51.193563312166397</c:v>
                </c:pt>
                <c:pt idx="5936">
                  <c:v>51.197297195266799</c:v>
                </c:pt>
                <c:pt idx="5937">
                  <c:v>51.201030834335498</c:v>
                </c:pt>
                <c:pt idx="5938">
                  <c:v>51.204764229384502</c:v>
                </c:pt>
                <c:pt idx="5939">
                  <c:v>51.208497380426003</c:v>
                </c:pt>
                <c:pt idx="5940">
                  <c:v>51.212230287471797</c:v>
                </c:pt>
                <c:pt idx="5941">
                  <c:v>51.215962950534198</c:v>
                </c:pt>
                <c:pt idx="5942">
                  <c:v>51.219695369625001</c:v>
                </c:pt>
                <c:pt idx="5943">
                  <c:v>51.223427544756397</c:v>
                </c:pt>
                <c:pt idx="5944">
                  <c:v>51.227159475940397</c:v>
                </c:pt>
                <c:pt idx="5945">
                  <c:v>51.230891163189099</c:v>
                </c:pt>
                <c:pt idx="5946">
                  <c:v>51.234622606514499</c:v>
                </c:pt>
                <c:pt idx="5947">
                  <c:v>51.238353805928597</c:v>
                </c:pt>
                <c:pt idx="5948">
                  <c:v>51.242084761443699</c:v>
                </c:pt>
                <c:pt idx="5949">
                  <c:v>51.245815473071602</c:v>
                </c:pt>
                <c:pt idx="5950">
                  <c:v>51.249545940824497</c:v>
                </c:pt>
                <c:pt idx="5951">
                  <c:v>51.253276164714499</c:v>
                </c:pt>
                <c:pt idx="5952">
                  <c:v>51.257006144753603</c:v>
                </c:pt>
                <c:pt idx="5953">
                  <c:v>51.260735880954002</c:v>
                </c:pt>
                <c:pt idx="5954">
                  <c:v>51.264465373327603</c:v>
                </c:pt>
                <c:pt idx="5955">
                  <c:v>51.2681946218866</c:v>
                </c:pt>
                <c:pt idx="5956">
                  <c:v>51.271923626643101</c:v>
                </c:pt>
                <c:pt idx="5957">
                  <c:v>51.275652387609199</c:v>
                </c:pt>
                <c:pt idx="5958">
                  <c:v>51.279380904796902</c:v>
                </c:pt>
                <c:pt idx="5959">
                  <c:v>51.283109178218297</c:v>
                </c:pt>
                <c:pt idx="5960">
                  <c:v>51.286837207885597</c:v>
                </c:pt>
                <c:pt idx="5961">
                  <c:v>51.290564993810897</c:v>
                </c:pt>
                <c:pt idx="5962">
                  <c:v>51.294292536006303</c:v>
                </c:pt>
                <c:pt idx="5963">
                  <c:v>51.298019834483803</c:v>
                </c:pt>
                <c:pt idx="5964">
                  <c:v>51.301746889255703</c:v>
                </c:pt>
                <c:pt idx="5965">
                  <c:v>51.305473700333899</c:v>
                </c:pt>
                <c:pt idx="5966">
                  <c:v>51.309200267730702</c:v>
                </c:pt>
                <c:pt idx="5967">
                  <c:v>51.312926591458101</c:v>
                </c:pt>
                <c:pt idx="5968">
                  <c:v>51.316652671528303</c:v>
                </c:pt>
                <c:pt idx="5969">
                  <c:v>51.3203785079534</c:v>
                </c:pt>
                <c:pt idx="5970">
                  <c:v>51.3241041007456</c:v>
                </c:pt>
                <c:pt idx="5971">
                  <c:v>51.327829449916898</c:v>
                </c:pt>
                <c:pt idx="5972">
                  <c:v>51.331554555479599</c:v>
                </c:pt>
                <c:pt idx="5973">
                  <c:v>51.335279417445697</c:v>
                </c:pt>
                <c:pt idx="5974">
                  <c:v>51.339004035827401</c:v>
                </c:pt>
                <c:pt idx="5975">
                  <c:v>51.342728410636902</c:v>
                </c:pt>
                <c:pt idx="5976">
                  <c:v>51.3464525418863</c:v>
                </c:pt>
                <c:pt idx="5977">
                  <c:v>51.350176429587698</c:v>
                </c:pt>
                <c:pt idx="5978">
                  <c:v>51.353900073753401</c:v>
                </c:pt>
                <c:pt idx="5979">
                  <c:v>51.357623474395403</c:v>
                </c:pt>
                <c:pt idx="5980">
                  <c:v>51.361346631525898</c:v>
                </c:pt>
                <c:pt idx="5981">
                  <c:v>51.365069545157198</c:v>
                </c:pt>
                <c:pt idx="5982">
                  <c:v>51.368792215301298</c:v>
                </c:pt>
                <c:pt idx="5983">
                  <c:v>51.372514641970398</c:v>
                </c:pt>
                <c:pt idx="5984">
                  <c:v>51.376236825176797</c:v>
                </c:pt>
                <c:pt idx="5985">
                  <c:v>51.379958764932603</c:v>
                </c:pt>
                <c:pt idx="5986">
                  <c:v>51.383680461249902</c:v>
                </c:pt>
                <c:pt idx="5987">
                  <c:v>51.387401914141002</c:v>
                </c:pt>
                <c:pt idx="5988">
                  <c:v>51.391123123618101</c:v>
                </c:pt>
                <c:pt idx="5989">
                  <c:v>51.394844089693301</c:v>
                </c:pt>
                <c:pt idx="5990">
                  <c:v>51.398564812378801</c:v>
                </c:pt>
                <c:pt idx="5991">
                  <c:v>51.402285291686802</c:v>
                </c:pt>
                <c:pt idx="5992">
                  <c:v>51.406005527629603</c:v>
                </c:pt>
                <c:pt idx="5993">
                  <c:v>51.409725520219297</c:v>
                </c:pt>
                <c:pt idx="5994">
                  <c:v>51.413445269468099</c:v>
                </c:pt>
                <c:pt idx="5995">
                  <c:v>51.417164775388301</c:v>
                </c:pt>
                <c:pt idx="5996">
                  <c:v>51.420884037992003</c:v>
                </c:pt>
                <c:pt idx="5997">
                  <c:v>51.424603057291499</c:v>
                </c:pt>
                <c:pt idx="5998">
                  <c:v>51.428321833299002</c:v>
                </c:pt>
                <c:pt idx="5999">
                  <c:v>51.432040366026698</c:v>
                </c:pt>
                <c:pt idx="6000">
                  <c:v>51.435758655486801</c:v>
                </c:pt>
                <c:pt idx="6001">
                  <c:v>51.439476701691497</c:v>
                </c:pt>
                <c:pt idx="6002">
                  <c:v>51.4431945046531</c:v>
                </c:pt>
                <c:pt idx="6003">
                  <c:v>51.446912064383902</c:v>
                </c:pt>
                <c:pt idx="6004">
                  <c:v>51.450629380895997</c:v>
                </c:pt>
                <c:pt idx="6005">
                  <c:v>51.454346454201698</c:v>
                </c:pt>
                <c:pt idx="6006">
                  <c:v>51.458063284313198</c:v>
                </c:pt>
                <c:pt idx="6007">
                  <c:v>51.461779871242797</c:v>
                </c:pt>
                <c:pt idx="6008">
                  <c:v>51.465496215002702</c:v>
                </c:pt>
                <c:pt idx="6009">
                  <c:v>51.469212315605098</c:v>
                </c:pt>
                <c:pt idx="6010">
                  <c:v>51.4729281730624</c:v>
                </c:pt>
                <c:pt idx="6011">
                  <c:v>51.476643787386799</c:v>
                </c:pt>
                <c:pt idx="6012">
                  <c:v>51.480359158590502</c:v>
                </c:pt>
                <c:pt idx="6013">
                  <c:v>51.484074286685797</c:v>
                </c:pt>
                <c:pt idx="6014">
                  <c:v>51.487789171684902</c:v>
                </c:pt>
                <c:pt idx="6015">
                  <c:v>51.491503813600197</c:v>
                </c:pt>
                <c:pt idx="6016">
                  <c:v>51.495218212443902</c:v>
                </c:pt>
                <c:pt idx="6017">
                  <c:v>51.498932368228203</c:v>
                </c:pt>
                <c:pt idx="6018">
                  <c:v>51.5026462809655</c:v>
                </c:pt>
                <c:pt idx="6019">
                  <c:v>51.506359950667999</c:v>
                </c:pt>
                <c:pt idx="6020">
                  <c:v>51.5100733773481</c:v>
                </c:pt>
                <c:pt idx="6021">
                  <c:v>51.513786561017902</c:v>
                </c:pt>
                <c:pt idx="6022">
                  <c:v>51.517499501689798</c:v>
                </c:pt>
                <c:pt idx="6023">
                  <c:v>51.521212199376002</c:v>
                </c:pt>
                <c:pt idx="6024">
                  <c:v>51.524924654088998</c:v>
                </c:pt>
                <c:pt idx="6025">
                  <c:v>51.528636865840902</c:v>
                </c:pt>
                <c:pt idx="6026">
                  <c:v>51.532348834643997</c:v>
                </c:pt>
                <c:pt idx="6027">
                  <c:v>51.536060560510698</c:v>
                </c:pt>
                <c:pt idx="6028">
                  <c:v>51.539772043453297</c:v>
                </c:pt>
                <c:pt idx="6029">
                  <c:v>51.5434832834841</c:v>
                </c:pt>
                <c:pt idx="6030">
                  <c:v>51.547194280615301</c:v>
                </c:pt>
                <c:pt idx="6031">
                  <c:v>51.550905034859397</c:v>
                </c:pt>
                <c:pt idx="6032">
                  <c:v>51.554615546228497</c:v>
                </c:pt>
                <c:pt idx="6033">
                  <c:v>51.558325814735099</c:v>
                </c:pt>
                <c:pt idx="6034">
                  <c:v>51.562035840391502</c:v>
                </c:pt>
                <c:pt idx="6035">
                  <c:v>51.565745623209899</c:v>
                </c:pt>
                <c:pt idx="6036">
                  <c:v>51.569455163202797</c:v>
                </c:pt>
                <c:pt idx="6037">
                  <c:v>51.573164460382401</c:v>
                </c:pt>
                <c:pt idx="6038">
                  <c:v>51.576873514760997</c:v>
                </c:pt>
                <c:pt idx="6039">
                  <c:v>51.580582326351099</c:v>
                </c:pt>
                <c:pt idx="6040">
                  <c:v>51.584290895164898</c:v>
                </c:pt>
                <c:pt idx="6041">
                  <c:v>51.587999221214901</c:v>
                </c:pt>
                <c:pt idx="6042">
                  <c:v>51.5917073045132</c:v>
                </c:pt>
                <c:pt idx="6043">
                  <c:v>51.595415145072401</c:v>
                </c:pt>
                <c:pt idx="6044">
                  <c:v>51.599122742904697</c:v>
                </c:pt>
                <c:pt idx="6045">
                  <c:v>51.602830098022402</c:v>
                </c:pt>
                <c:pt idx="6046">
                  <c:v>51.606537210438098</c:v>
                </c:pt>
                <c:pt idx="6047">
                  <c:v>51.610244080163902</c:v>
                </c:pt>
                <c:pt idx="6048">
                  <c:v>51.613950707212297</c:v>
                </c:pt>
                <c:pt idx="6049">
                  <c:v>51.617657091595703</c:v>
                </c:pt>
                <c:pt idx="6050">
                  <c:v>51.621363233326299</c:v>
                </c:pt>
                <c:pt idx="6051">
                  <c:v>51.625069132416598</c:v>
                </c:pt>
                <c:pt idx="6052">
                  <c:v>51.628774788878999</c:v>
                </c:pt>
                <c:pt idx="6053">
                  <c:v>51.632480202725802</c:v>
                </c:pt>
                <c:pt idx="6054">
                  <c:v>51.636185373969397</c:v>
                </c:pt>
                <c:pt idx="6055">
                  <c:v>51.639890302622199</c:v>
                </c:pt>
                <c:pt idx="6056">
                  <c:v>51.643594988696499</c:v>
                </c:pt>
                <c:pt idx="6057">
                  <c:v>51.647299432204797</c:v>
                </c:pt>
                <c:pt idx="6058">
                  <c:v>51.651003633159398</c:v>
                </c:pt>
                <c:pt idx="6059">
                  <c:v>51.654707591572802</c:v>
                </c:pt>
                <c:pt idx="6060">
                  <c:v>51.6584113074573</c:v>
                </c:pt>
                <c:pt idx="6061">
                  <c:v>51.662114780825398</c:v>
                </c:pt>
                <c:pt idx="6062">
                  <c:v>51.665818011689403</c:v>
                </c:pt>
                <c:pt idx="6063">
                  <c:v>51.6695210000617</c:v>
                </c:pt>
                <c:pt idx="6064">
                  <c:v>51.6732237459548</c:v>
                </c:pt>
                <c:pt idx="6065">
                  <c:v>51.676926249380998</c:v>
                </c:pt>
                <c:pt idx="6066">
                  <c:v>51.680628510352797</c:v>
                </c:pt>
                <c:pt idx="6067">
                  <c:v>51.684330528882498</c:v>
                </c:pt>
                <c:pt idx="6068">
                  <c:v>51.688032304982698</c:v>
                </c:pt>
                <c:pt idx="6069">
                  <c:v>51.691733838665698</c:v>
                </c:pt>
                <c:pt idx="6070">
                  <c:v>51.695435129943903</c:v>
                </c:pt>
                <c:pt idx="6071">
                  <c:v>51.699136178829797</c:v>
                </c:pt>
                <c:pt idx="6072">
                  <c:v>51.7028369853358</c:v>
                </c:pt>
                <c:pt idx="6073">
                  <c:v>51.706537549474398</c:v>
                </c:pt>
                <c:pt idx="6074">
                  <c:v>51.710237871257902</c:v>
                </c:pt>
                <c:pt idx="6075">
                  <c:v>51.713937950698799</c:v>
                </c:pt>
                <c:pt idx="6076">
                  <c:v>51.717637787809501</c:v>
                </c:pt>
                <c:pt idx="6077">
                  <c:v>51.721337382602499</c:v>
                </c:pt>
                <c:pt idx="6078">
                  <c:v>51.725036735090299</c:v>
                </c:pt>
                <c:pt idx="6079">
                  <c:v>51.7287358452852</c:v>
                </c:pt>
                <c:pt idx="6080">
                  <c:v>51.732434713199801</c:v>
                </c:pt>
                <c:pt idx="6081">
                  <c:v>51.7361333388464</c:v>
                </c:pt>
                <c:pt idx="6082">
                  <c:v>51.739831722237597</c:v>
                </c:pt>
                <c:pt idx="6083">
                  <c:v>51.743529863385803</c:v>
                </c:pt>
                <c:pt idx="6084">
                  <c:v>51.747227762303503</c:v>
                </c:pt>
                <c:pt idx="6085">
                  <c:v>51.750925419003003</c:v>
                </c:pt>
                <c:pt idx="6086">
                  <c:v>51.754622833497002</c:v>
                </c:pt>
                <c:pt idx="6087">
                  <c:v>51.758320005797799</c:v>
                </c:pt>
                <c:pt idx="6088">
                  <c:v>51.762016935917899</c:v>
                </c:pt>
                <c:pt idx="6089">
                  <c:v>51.7657136238699</c:v>
                </c:pt>
                <c:pt idx="6090">
                  <c:v>51.769410069666101</c:v>
                </c:pt>
                <c:pt idx="6091">
                  <c:v>51.7731062733192</c:v>
                </c:pt>
                <c:pt idx="6092">
                  <c:v>51.776802234841398</c:v>
                </c:pt>
                <c:pt idx="6093">
                  <c:v>51.780497954245398</c:v>
                </c:pt>
                <c:pt idx="6094">
                  <c:v>51.784193431543599</c:v>
                </c:pt>
                <c:pt idx="6095">
                  <c:v>51.7878886667486</c:v>
                </c:pt>
                <c:pt idx="6096">
                  <c:v>51.7915836598727</c:v>
                </c:pt>
                <c:pt idx="6097">
                  <c:v>51.795278410928503</c:v>
                </c:pt>
                <c:pt idx="6098">
                  <c:v>51.798972919928602</c:v>
                </c:pt>
                <c:pt idx="6099">
                  <c:v>51.802667186885401</c:v>
                </c:pt>
                <c:pt idx="6100">
                  <c:v>51.8063612118113</c:v>
                </c:pt>
                <c:pt idx="6101">
                  <c:v>51.810054994719003</c:v>
                </c:pt>
                <c:pt idx="6102">
                  <c:v>51.813748535620903</c:v>
                </c:pt>
                <c:pt idx="6103">
                  <c:v>51.817441834529603</c:v>
                </c:pt>
                <c:pt idx="6104">
                  <c:v>51.821134891457497</c:v>
                </c:pt>
                <c:pt idx="6105">
                  <c:v>51.824827706417203</c:v>
                </c:pt>
                <c:pt idx="6106">
                  <c:v>51.828520279421198</c:v>
                </c:pt>
                <c:pt idx="6107">
                  <c:v>51.832212610482003</c:v>
                </c:pt>
                <c:pt idx="6108">
                  <c:v>51.835904699612101</c:v>
                </c:pt>
                <c:pt idx="6109">
                  <c:v>51.839596546824097</c:v>
                </c:pt>
                <c:pt idx="6110">
                  <c:v>51.843288152130498</c:v>
                </c:pt>
                <c:pt idx="6111">
                  <c:v>51.8469795155439</c:v>
                </c:pt>
                <c:pt idx="6112">
                  <c:v>51.850670637076703</c:v>
                </c:pt>
                <c:pt idx="6113">
                  <c:v>51.854361516741598</c:v>
                </c:pt>
                <c:pt idx="6114">
                  <c:v>51.858052154550897</c:v>
                </c:pt>
                <c:pt idx="6115">
                  <c:v>51.861742550517398</c:v>
                </c:pt>
                <c:pt idx="6116">
                  <c:v>51.8654327046536</c:v>
                </c:pt>
                <c:pt idx="6117">
                  <c:v>51.8691226169719</c:v>
                </c:pt>
                <c:pt idx="6118">
                  <c:v>51.872812287484898</c:v>
                </c:pt>
                <c:pt idx="6119">
                  <c:v>51.876501716205297</c:v>
                </c:pt>
                <c:pt idx="6120">
                  <c:v>51.880190903145497</c:v>
                </c:pt>
                <c:pt idx="6121">
                  <c:v>51.883879848318202</c:v>
                </c:pt>
                <c:pt idx="6122">
                  <c:v>51.887568551735797</c:v>
                </c:pt>
                <c:pt idx="6123">
                  <c:v>51.891257013411</c:v>
                </c:pt>
                <c:pt idx="6124">
                  <c:v>51.894945233356196</c:v>
                </c:pt>
                <c:pt idx="6125">
                  <c:v>51.898633211584198</c:v>
                </c:pt>
                <c:pt idx="6126">
                  <c:v>51.902320948107402</c:v>
                </c:pt>
                <c:pt idx="6127">
                  <c:v>51.906008442938401</c:v>
                </c:pt>
                <c:pt idx="6128">
                  <c:v>51.909695696089898</c:v>
                </c:pt>
                <c:pt idx="6129">
                  <c:v>51.9133827075743</c:v>
                </c:pt>
                <c:pt idx="6130">
                  <c:v>51.917069477404297</c:v>
                </c:pt>
                <c:pt idx="6131">
                  <c:v>51.920756005592501</c:v>
                </c:pt>
                <c:pt idx="6132">
                  <c:v>51.924442292151397</c:v>
                </c:pt>
                <c:pt idx="6133">
                  <c:v>51.928128337093597</c:v>
                </c:pt>
                <c:pt idx="6134">
                  <c:v>51.931814140431797</c:v>
                </c:pt>
                <c:pt idx="6135">
                  <c:v>51.935499702178497</c:v>
                </c:pt>
                <c:pt idx="6136">
                  <c:v>51.939185022346301</c:v>
                </c:pt>
                <c:pt idx="6137">
                  <c:v>51.9428701009478</c:v>
                </c:pt>
                <c:pt idx="6138">
                  <c:v>51.9465549379957</c:v>
                </c:pt>
                <c:pt idx="6139">
                  <c:v>51.950239533502497</c:v>
                </c:pt>
                <c:pt idx="6140">
                  <c:v>51.953923887480798</c:v>
                </c:pt>
                <c:pt idx="6141">
                  <c:v>51.957607999943299</c:v>
                </c:pt>
                <c:pt idx="6142">
                  <c:v>51.961291870902599</c:v>
                </c:pt>
                <c:pt idx="6143">
                  <c:v>51.964975500371203</c:v>
                </c:pt>
                <c:pt idx="6144">
                  <c:v>51.968658888361801</c:v>
                </c:pt>
                <c:pt idx="6145">
                  <c:v>51.972342034887099</c:v>
                </c:pt>
                <c:pt idx="6146">
                  <c:v>51.976024939959601</c:v>
                </c:pt>
                <c:pt idx="6147">
                  <c:v>51.979707603591997</c:v>
                </c:pt>
                <c:pt idx="6148">
                  <c:v>51.983390025796901</c:v>
                </c:pt>
                <c:pt idx="6149">
                  <c:v>51.987072206586902</c:v>
                </c:pt>
                <c:pt idx="6150">
                  <c:v>51.990754145974698</c:v>
                </c:pt>
                <c:pt idx="6151">
                  <c:v>51.994435843972802</c:v>
                </c:pt>
                <c:pt idx="6152">
                  <c:v>51.998117300593997</c:v>
                </c:pt>
                <c:pt idx="6153">
                  <c:v>52.001798515850901</c:v>
                </c:pt>
                <c:pt idx="6154">
                  <c:v>52.005479489756198</c:v>
                </c:pt>
                <c:pt idx="6155">
                  <c:v>52.0091602223224</c:v>
                </c:pt>
                <c:pt idx="6156">
                  <c:v>52.012840713562198</c:v>
                </c:pt>
                <c:pt idx="6157">
                  <c:v>52.016520963488297</c:v>
                </c:pt>
                <c:pt idx="6158">
                  <c:v>52.020200972113301</c:v>
                </c:pt>
                <c:pt idx="6159">
                  <c:v>52.023880739449901</c:v>
                </c:pt>
                <c:pt idx="6160">
                  <c:v>52.0275602655108</c:v>
                </c:pt>
                <c:pt idx="6161">
                  <c:v>52.031239550308499</c:v>
                </c:pt>
                <c:pt idx="6162">
                  <c:v>52.034918593855799</c:v>
                </c:pt>
                <c:pt idx="6163">
                  <c:v>52.0385973961654</c:v>
                </c:pt>
                <c:pt idx="6164">
                  <c:v>52.042275957249799</c:v>
                </c:pt>
                <c:pt idx="6165">
                  <c:v>52.045954277121801</c:v>
                </c:pt>
                <c:pt idx="6166">
                  <c:v>52.049632355794103</c:v>
                </c:pt>
                <c:pt idx="6167">
                  <c:v>52.053310193279302</c:v>
                </c:pt>
                <c:pt idx="6168">
                  <c:v>52.056987789590103</c:v>
                </c:pt>
                <c:pt idx="6169">
                  <c:v>52.060665144739197</c:v>
                </c:pt>
                <c:pt idx="6170">
                  <c:v>52.064342258739202</c:v>
                </c:pt>
                <c:pt idx="6171">
                  <c:v>52.068019131602902</c:v>
                </c:pt>
                <c:pt idx="6172">
                  <c:v>52.071695763342902</c:v>
                </c:pt>
                <c:pt idx="6173">
                  <c:v>52.075372153971998</c:v>
                </c:pt>
                <c:pt idx="6174">
                  <c:v>52.079048303502702</c:v>
                </c:pt>
                <c:pt idx="6175">
                  <c:v>52.082724211947898</c:v>
                </c:pt>
                <c:pt idx="6176">
                  <c:v>52.086399879320297</c:v>
                </c:pt>
                <c:pt idx="6177">
                  <c:v>52.090075305632404</c:v>
                </c:pt>
                <c:pt idx="6178">
                  <c:v>52.093750490897001</c:v>
                </c:pt>
                <c:pt idx="6179">
                  <c:v>52.097425435126901</c:v>
                </c:pt>
                <c:pt idx="6180">
                  <c:v>52.101100138334701</c:v>
                </c:pt>
                <c:pt idx="6181">
                  <c:v>52.104774600533197</c:v>
                </c:pt>
                <c:pt idx="6182">
                  <c:v>52.108448821735003</c:v>
                </c:pt>
                <c:pt idx="6183">
                  <c:v>52.1121228019529</c:v>
                </c:pt>
                <c:pt idx="6184">
                  <c:v>52.1157965411996</c:v>
                </c:pt>
                <c:pt idx="6185">
                  <c:v>52.119470039487702</c:v>
                </c:pt>
                <c:pt idx="6186">
                  <c:v>52.1231432968302</c:v>
                </c:pt>
                <c:pt idx="6187">
                  <c:v>52.126816313239502</c:v>
                </c:pt>
                <c:pt idx="6188">
                  <c:v>52.130489088728602</c:v>
                </c:pt>
                <c:pt idx="6189">
                  <c:v>52.134161623310099</c:v>
                </c:pt>
                <c:pt idx="6190">
                  <c:v>52.137833916996698</c:v>
                </c:pt>
                <c:pt idx="6191">
                  <c:v>52.141505969801102</c:v>
                </c:pt>
                <c:pt idx="6192">
                  <c:v>52.145177781736301</c:v>
                </c:pt>
                <c:pt idx="6193">
                  <c:v>52.1488493528147</c:v>
                </c:pt>
                <c:pt idx="6194">
                  <c:v>52.152520683049303</c:v>
                </c:pt>
                <c:pt idx="6195">
                  <c:v>52.156191772452701</c:v>
                </c:pt>
                <c:pt idx="6196">
                  <c:v>52.159862621037703</c:v>
                </c:pt>
                <c:pt idx="6197">
                  <c:v>52.163533228817002</c:v>
                </c:pt>
                <c:pt idx="6198">
                  <c:v>52.1672035958034</c:v>
                </c:pt>
                <c:pt idx="6199">
                  <c:v>52.170873722009603</c:v>
                </c:pt>
                <c:pt idx="6200">
                  <c:v>52.174543607448499</c:v>
                </c:pt>
                <c:pt idx="6201">
                  <c:v>52.1782132521327</c:v>
                </c:pt>
                <c:pt idx="6202">
                  <c:v>52.181882656074997</c:v>
                </c:pt>
                <c:pt idx="6203">
                  <c:v>52.185551819288101</c:v>
                </c:pt>
                <c:pt idx="6204">
                  <c:v>52.189220741785</c:v>
                </c:pt>
                <c:pt idx="6205">
                  <c:v>52.192889423578201</c:v>
                </c:pt>
                <c:pt idx="6206">
                  <c:v>52.196557864680599</c:v>
                </c:pt>
                <c:pt idx="6207">
                  <c:v>52.200226065104999</c:v>
                </c:pt>
                <c:pt idx="6208">
                  <c:v>52.203894024864098</c:v>
                </c:pt>
                <c:pt idx="6209">
                  <c:v>52.2075617439707</c:v>
                </c:pt>
                <c:pt idx="6210">
                  <c:v>52.211229222437503</c:v>
                </c:pt>
                <c:pt idx="6211">
                  <c:v>52.214896460277501</c:v>
                </c:pt>
                <c:pt idx="6212">
                  <c:v>52.218563457503301</c:v>
                </c:pt>
                <c:pt idx="6213">
                  <c:v>52.222230214127698</c:v>
                </c:pt>
                <c:pt idx="6214">
                  <c:v>52.225896730163498</c:v>
                </c:pt>
                <c:pt idx="6215">
                  <c:v>52.229563005623604</c:v>
                </c:pt>
                <c:pt idx="6216">
                  <c:v>52.233229040520598</c:v>
                </c:pt>
                <c:pt idx="6217">
                  <c:v>52.236894834867499</c:v>
                </c:pt>
                <c:pt idx="6218">
                  <c:v>52.240560388676997</c:v>
                </c:pt>
                <c:pt idx="6219">
                  <c:v>52.244225701961902</c:v>
                </c:pt>
                <c:pt idx="6220">
                  <c:v>52.247890774734898</c:v>
                </c:pt>
                <c:pt idx="6221">
                  <c:v>52.251555607009003</c:v>
                </c:pt>
                <c:pt idx="6222">
                  <c:v>52.255220198796899</c:v>
                </c:pt>
                <c:pt idx="6223">
                  <c:v>52.258884550111397</c:v>
                </c:pt>
                <c:pt idx="6224">
                  <c:v>52.2625486609654</c:v>
                </c:pt>
                <c:pt idx="6225">
                  <c:v>52.2662125313716</c:v>
                </c:pt>
                <c:pt idx="6226">
                  <c:v>52.2698761613429</c:v>
                </c:pt>
                <c:pt idx="6227">
                  <c:v>52.273539550892004</c:v>
                </c:pt>
                <c:pt idx="6228">
                  <c:v>52.2772027000319</c:v>
                </c:pt>
                <c:pt idx="6229">
                  <c:v>52.280865608775301</c:v>
                </c:pt>
                <c:pt idx="6230">
                  <c:v>52.284528277135003</c:v>
                </c:pt>
                <c:pt idx="6231">
                  <c:v>52.288190705124002</c:v>
                </c:pt>
                <c:pt idx="6232">
                  <c:v>52.291852892754903</c:v>
                </c:pt>
                <c:pt idx="6233">
                  <c:v>52.295514840040703</c:v>
                </c:pt>
                <c:pt idx="6234">
                  <c:v>52.299176546994197</c:v>
                </c:pt>
                <c:pt idx="6235">
                  <c:v>52.302838013628197</c:v>
                </c:pt>
                <c:pt idx="6236">
                  <c:v>52.3064992399555</c:v>
                </c:pt>
                <c:pt idx="6237">
                  <c:v>52.310160225989101</c:v>
                </c:pt>
                <c:pt idx="6238">
                  <c:v>52.313820971741698</c:v>
                </c:pt>
                <c:pt idx="6239">
                  <c:v>52.317481477226202</c:v>
                </c:pt>
                <c:pt idx="6240">
                  <c:v>52.321141742455403</c:v>
                </c:pt>
                <c:pt idx="6241">
                  <c:v>52.324801767442203</c:v>
                </c:pt>
                <c:pt idx="6242">
                  <c:v>52.3284615521994</c:v>
                </c:pt>
                <c:pt idx="6243">
                  <c:v>52.332121096739897</c:v>
                </c:pt>
                <c:pt idx="6244">
                  <c:v>52.335780401076597</c:v>
                </c:pt>
                <c:pt idx="6245">
                  <c:v>52.339439465222299</c:v>
                </c:pt>
                <c:pt idx="6246">
                  <c:v>52.343098289189903</c:v>
                </c:pt>
                <c:pt idx="6247">
                  <c:v>52.346756872992202</c:v>
                </c:pt>
                <c:pt idx="6248">
                  <c:v>52.350415216642098</c:v>
                </c:pt>
                <c:pt idx="6249">
                  <c:v>52.354073320152501</c:v>
                </c:pt>
                <c:pt idx="6250">
                  <c:v>52.357731183536202</c:v>
                </c:pt>
                <c:pt idx="6251">
                  <c:v>52.361388806806097</c:v>
                </c:pt>
                <c:pt idx="6252">
                  <c:v>52.365046189975097</c:v>
                </c:pt>
                <c:pt idx="6253">
                  <c:v>52.368703333056096</c:v>
                </c:pt>
                <c:pt idx="6254">
                  <c:v>52.372360236062001</c:v>
                </c:pt>
                <c:pt idx="6255">
                  <c:v>52.376016899005499</c:v>
                </c:pt>
                <c:pt idx="6256">
                  <c:v>52.379673321899702</c:v>
                </c:pt>
                <c:pt idx="6257">
                  <c:v>52.383329504757398</c:v>
                </c:pt>
                <c:pt idx="6258">
                  <c:v>52.386985447591499</c:v>
                </c:pt>
                <c:pt idx="6259">
                  <c:v>52.390641150414801</c:v>
                </c:pt>
                <c:pt idx="6260">
                  <c:v>52.3942966132403</c:v>
                </c:pt>
                <c:pt idx="6261">
                  <c:v>52.3979518360809</c:v>
                </c:pt>
                <c:pt idx="6262">
                  <c:v>52.401606818949503</c:v>
                </c:pt>
                <c:pt idx="6263">
                  <c:v>52.4052615618589</c:v>
                </c:pt>
                <c:pt idx="6264">
                  <c:v>52.408916064822002</c:v>
                </c:pt>
                <c:pt idx="6265">
                  <c:v>52.412570327851903</c:v>
                </c:pt>
                <c:pt idx="6266">
                  <c:v>52.416224350961301</c:v>
                </c:pt>
                <c:pt idx="6267">
                  <c:v>52.419878134163199</c:v>
                </c:pt>
                <c:pt idx="6268">
                  <c:v>52.4235316774705</c:v>
                </c:pt>
                <c:pt idx="6269">
                  <c:v>52.427184980896101</c:v>
                </c:pt>
                <c:pt idx="6270">
                  <c:v>52.430838044452898</c:v>
                </c:pt>
                <c:pt idx="6271">
                  <c:v>52.434490868153901</c:v>
                </c:pt>
                <c:pt idx="6272">
                  <c:v>52.4381434520119</c:v>
                </c:pt>
                <c:pt idx="6273">
                  <c:v>52.441795796039898</c:v>
                </c:pt>
                <c:pt idx="6274">
                  <c:v>52.445447900250798</c:v>
                </c:pt>
                <c:pt idx="6275">
                  <c:v>52.449099764657497</c:v>
                </c:pt>
                <c:pt idx="6276">
                  <c:v>52.452751389272997</c:v>
                </c:pt>
                <c:pt idx="6277">
                  <c:v>52.456402774110103</c:v>
                </c:pt>
                <c:pt idx="6278">
                  <c:v>52.460053919181902</c:v>
                </c:pt>
                <c:pt idx="6279">
                  <c:v>52.4637048245012</c:v>
                </c:pt>
                <c:pt idx="6280">
                  <c:v>52.467355490080998</c:v>
                </c:pt>
                <c:pt idx="6281">
                  <c:v>52.471005915934199</c:v>
                </c:pt>
                <c:pt idx="6282">
                  <c:v>52.474656102073801</c:v>
                </c:pt>
                <c:pt idx="6283">
                  <c:v>52.4783060485127</c:v>
                </c:pt>
                <c:pt idx="6284">
                  <c:v>52.481955755263897</c:v>
                </c:pt>
                <c:pt idx="6285">
                  <c:v>52.485605222340297</c:v>
                </c:pt>
                <c:pt idx="6286">
                  <c:v>52.489254449754803</c:v>
                </c:pt>
                <c:pt idx="6287">
                  <c:v>52.492903437520397</c:v>
                </c:pt>
                <c:pt idx="6288">
                  <c:v>52.496552185650103</c:v>
                </c:pt>
                <c:pt idx="6289">
                  <c:v>52.500200694156803</c:v>
                </c:pt>
                <c:pt idx="6290">
                  <c:v>52.5038489630534</c:v>
                </c:pt>
                <c:pt idx="6291">
                  <c:v>52.507496992352998</c:v>
                </c:pt>
                <c:pt idx="6292">
                  <c:v>52.511144782068499</c:v>
                </c:pt>
                <c:pt idx="6293">
                  <c:v>52.514792332212799</c:v>
                </c:pt>
                <c:pt idx="6294">
                  <c:v>52.518439642799002</c:v>
                </c:pt>
                <c:pt idx="6295">
                  <c:v>52.522086713839897</c:v>
                </c:pt>
                <c:pt idx="6296">
                  <c:v>52.525733545348601</c:v>
                </c:pt>
                <c:pt idx="6297">
                  <c:v>52.529380137338002</c:v>
                </c:pt>
                <c:pt idx="6298">
                  <c:v>52.533026489821196</c:v>
                </c:pt>
                <c:pt idx="6299">
                  <c:v>52.536672602811002</c:v>
                </c:pt>
                <c:pt idx="6300">
                  <c:v>52.5403184763205</c:v>
                </c:pt>
                <c:pt idx="6301">
                  <c:v>52.543964110362602</c:v>
                </c:pt>
                <c:pt idx="6302">
                  <c:v>52.547609504950401</c:v>
                </c:pt>
                <c:pt idx="6303">
                  <c:v>52.551254660096802</c:v>
                </c:pt>
                <c:pt idx="6304">
                  <c:v>52.554899575814702</c:v>
                </c:pt>
                <c:pt idx="6305">
                  <c:v>52.558544252117301</c:v>
                </c:pt>
                <c:pt idx="6306">
                  <c:v>52.562188689017503</c:v>
                </c:pt>
                <c:pt idx="6307">
                  <c:v>52.565832886528199</c:v>
                </c:pt>
                <c:pt idx="6308">
                  <c:v>52.569476844662503</c:v>
                </c:pt>
                <c:pt idx="6309">
                  <c:v>52.573120563433299</c:v>
                </c:pt>
                <c:pt idx="6310">
                  <c:v>52.576764042853704</c:v>
                </c:pt>
                <c:pt idx="6311">
                  <c:v>52.580407282936697</c:v>
                </c:pt>
                <c:pt idx="6312">
                  <c:v>52.584050283695298</c:v>
                </c:pt>
                <c:pt idx="6313">
                  <c:v>52.587693045142402</c:v>
                </c:pt>
                <c:pt idx="6314">
                  <c:v>52.591335567291097</c:v>
                </c:pt>
                <c:pt idx="6315">
                  <c:v>52.5949778501545</c:v>
                </c:pt>
                <c:pt idx="6316">
                  <c:v>52.598619893745401</c:v>
                </c:pt>
                <c:pt idx="6317">
                  <c:v>52.602261698077001</c:v>
                </c:pt>
                <c:pt idx="6318">
                  <c:v>52.605903263162197</c:v>
                </c:pt>
                <c:pt idx="6319">
                  <c:v>52.609544589014</c:v>
                </c:pt>
                <c:pt idx="6320">
                  <c:v>52.613185675645497</c:v>
                </c:pt>
                <c:pt idx="6321">
                  <c:v>52.616826523069797</c:v>
                </c:pt>
                <c:pt idx="6322">
                  <c:v>52.620467131299698</c:v>
                </c:pt>
                <c:pt idx="6323">
                  <c:v>52.624107500348501</c:v>
                </c:pt>
                <c:pt idx="6324">
                  <c:v>52.627747630228903</c:v>
                </c:pt>
                <c:pt idx="6325">
                  <c:v>52.631387520954199</c:v>
                </c:pt>
                <c:pt idx="6326">
                  <c:v>52.635027172537399</c:v>
                </c:pt>
                <c:pt idx="6327">
                  <c:v>52.638666584991398</c:v>
                </c:pt>
                <c:pt idx="6328">
                  <c:v>52.6423057583294</c:v>
                </c:pt>
                <c:pt idx="6329">
                  <c:v>52.6459446925642</c:v>
                </c:pt>
                <c:pt idx="6330">
                  <c:v>52.6495833877091</c:v>
                </c:pt>
                <c:pt idx="6331">
                  <c:v>52.653221843776997</c:v>
                </c:pt>
                <c:pt idx="6332">
                  <c:v>52.656860060781</c:v>
                </c:pt>
                <c:pt idx="6333">
                  <c:v>52.660498038734197</c:v>
                </c:pt>
                <c:pt idx="6334">
                  <c:v>52.664135777649498</c:v>
                </c:pt>
                <c:pt idx="6335">
                  <c:v>52.66777327754</c:v>
                </c:pt>
                <c:pt idx="6336">
                  <c:v>52.671410538418797</c:v>
                </c:pt>
                <c:pt idx="6337">
                  <c:v>52.675047560298999</c:v>
                </c:pt>
                <c:pt idx="6338">
                  <c:v>52.678684343193503</c:v>
                </c:pt>
                <c:pt idx="6339">
                  <c:v>52.682320887115502</c:v>
                </c:pt>
                <c:pt idx="6340">
                  <c:v>52.685957192078</c:v>
                </c:pt>
                <c:pt idx="6341">
                  <c:v>52.689593258094099</c:v>
                </c:pt>
                <c:pt idx="6342">
                  <c:v>52.693229085176803</c:v>
                </c:pt>
                <c:pt idx="6343">
                  <c:v>52.696864673339199</c:v>
                </c:pt>
                <c:pt idx="6344">
                  <c:v>52.700500022594397</c:v>
                </c:pt>
                <c:pt idx="6345">
                  <c:v>52.7041351329555</c:v>
                </c:pt>
                <c:pt idx="6346">
                  <c:v>52.707770004435403</c:v>
                </c:pt>
                <c:pt idx="6347">
                  <c:v>52.711404637047401</c:v>
                </c:pt>
                <c:pt idx="6348">
                  <c:v>52.715039030804398</c:v>
                </c:pt>
                <c:pt idx="6349">
                  <c:v>52.718673185719602</c:v>
                </c:pt>
                <c:pt idx="6350">
                  <c:v>52.722307101806003</c:v>
                </c:pt>
                <c:pt idx="6351">
                  <c:v>52.725940779076701</c:v>
                </c:pt>
                <c:pt idx="6352">
                  <c:v>52.729574217544801</c:v>
                </c:pt>
                <c:pt idx="6353">
                  <c:v>52.733207417223397</c:v>
                </c:pt>
                <c:pt idx="6354">
                  <c:v>52.736840378125599</c:v>
                </c:pt>
                <c:pt idx="6355">
                  <c:v>52.740473100264403</c:v>
                </c:pt>
                <c:pt idx="6356">
                  <c:v>52.744105583653003</c:v>
                </c:pt>
                <c:pt idx="6357">
                  <c:v>52.747737828304402</c:v>
                </c:pt>
                <c:pt idx="6358">
                  <c:v>52.751369834231802</c:v>
                </c:pt>
                <c:pt idx="6359">
                  <c:v>52.7550016014482</c:v>
                </c:pt>
                <c:pt idx="6360">
                  <c:v>52.758633129966803</c:v>
                </c:pt>
                <c:pt idx="6361">
                  <c:v>52.762264419800601</c:v>
                </c:pt>
                <c:pt idx="6362">
                  <c:v>52.765895470962697</c:v>
                </c:pt>
                <c:pt idx="6363">
                  <c:v>52.769526283466298</c:v>
                </c:pt>
                <c:pt idx="6364">
                  <c:v>52.773156857324501</c:v>
                </c:pt>
                <c:pt idx="6365">
                  <c:v>52.776787192550302</c:v>
                </c:pt>
                <c:pt idx="6366">
                  <c:v>52.780417289157</c:v>
                </c:pt>
                <c:pt idx="6367">
                  <c:v>52.784047147157501</c:v>
                </c:pt>
                <c:pt idx="6368">
                  <c:v>52.787676766565099</c:v>
                </c:pt>
                <c:pt idx="6369">
                  <c:v>52.791306147392703</c:v>
                </c:pt>
                <c:pt idx="6370">
                  <c:v>52.794935289653701</c:v>
                </c:pt>
                <c:pt idx="6371">
                  <c:v>52.798564193361003</c:v>
                </c:pt>
                <c:pt idx="6372">
                  <c:v>52.802192858527803</c:v>
                </c:pt>
                <c:pt idx="6373">
                  <c:v>52.805821285167198</c:v>
                </c:pt>
                <c:pt idx="6374">
                  <c:v>52.809449473292403</c:v>
                </c:pt>
                <c:pt idx="6375">
                  <c:v>52.8130774229165</c:v>
                </c:pt>
                <c:pt idx="6376">
                  <c:v>52.816705134052498</c:v>
                </c:pt>
                <c:pt idx="6377">
                  <c:v>52.820332606713698</c:v>
                </c:pt>
                <c:pt idx="6378">
                  <c:v>52.823959840913197</c:v>
                </c:pt>
                <c:pt idx="6379">
                  <c:v>52.827586836664103</c:v>
                </c:pt>
                <c:pt idx="6380">
                  <c:v>52.831213593979598</c:v>
                </c:pt>
                <c:pt idx="6381">
                  <c:v>52.834840112872698</c:v>
                </c:pt>
                <c:pt idx="6382">
                  <c:v>52.838466393356697</c:v>
                </c:pt>
                <c:pt idx="6383">
                  <c:v>52.842092435444698</c:v>
                </c:pt>
                <c:pt idx="6384">
                  <c:v>52.845718239149797</c:v>
                </c:pt>
                <c:pt idx="6385">
                  <c:v>52.849343804485201</c:v>
                </c:pt>
                <c:pt idx="6386">
                  <c:v>52.852969131464</c:v>
                </c:pt>
                <c:pt idx="6387">
                  <c:v>52.856594220099304</c:v>
                </c:pt>
                <c:pt idx="6388">
                  <c:v>52.860219070404398</c:v>
                </c:pt>
                <c:pt idx="6389">
                  <c:v>52.8638436823924</c:v>
                </c:pt>
                <c:pt idx="6390">
                  <c:v>52.867468056076497</c:v>
                </c:pt>
                <c:pt idx="6391">
                  <c:v>52.8710921914697</c:v>
                </c:pt>
                <c:pt idx="6392">
                  <c:v>52.874716088585302</c:v>
                </c:pt>
                <c:pt idx="6393">
                  <c:v>52.878339747436399</c:v>
                </c:pt>
                <c:pt idx="6394">
                  <c:v>52.8819631680363</c:v>
                </c:pt>
                <c:pt idx="6395">
                  <c:v>52.885586350397901</c:v>
                </c:pt>
                <c:pt idx="6396">
                  <c:v>52.889209294534702</c:v>
                </c:pt>
                <c:pt idx="6397">
                  <c:v>52.892832000459599</c:v>
                </c:pt>
                <c:pt idx="6398">
                  <c:v>52.896454468185901</c:v>
                </c:pt>
                <c:pt idx="6399">
                  <c:v>52.900076697726703</c:v>
                </c:pt>
                <c:pt idx="6400">
                  <c:v>52.9036986890953</c:v>
                </c:pt>
                <c:pt idx="6401">
                  <c:v>52.907320442304702</c:v>
                </c:pt>
                <c:pt idx="6402">
                  <c:v>52.910941957368202</c:v>
                </c:pt>
                <c:pt idx="6403">
                  <c:v>52.914563234299003</c:v>
                </c:pt>
                <c:pt idx="6404">
                  <c:v>52.918184273110299</c:v>
                </c:pt>
                <c:pt idx="6405">
                  <c:v>52.9218050738152</c:v>
                </c:pt>
                <c:pt idx="6406">
                  <c:v>52.925425636426802</c:v>
                </c:pt>
                <c:pt idx="6407">
                  <c:v>52.929045960958597</c:v>
                </c:pt>
                <c:pt idx="6408">
                  <c:v>52.932666047423403</c:v>
                </c:pt>
                <c:pt idx="6409">
                  <c:v>52.9362858958347</c:v>
                </c:pt>
                <c:pt idx="6410">
                  <c:v>52.939905506205598</c:v>
                </c:pt>
                <c:pt idx="6411">
                  <c:v>52.943524878549297</c:v>
                </c:pt>
                <c:pt idx="6412">
                  <c:v>52.947144012878901</c:v>
                </c:pt>
                <c:pt idx="6413">
                  <c:v>52.950762909207697</c:v>
                </c:pt>
                <c:pt idx="6414">
                  <c:v>52.9543815675489</c:v>
                </c:pt>
                <c:pt idx="6415">
                  <c:v>52.957999987915699</c:v>
                </c:pt>
                <c:pt idx="6416">
                  <c:v>52.961618170321302</c:v>
                </c:pt>
                <c:pt idx="6417">
                  <c:v>52.965236114778897</c:v>
                </c:pt>
                <c:pt idx="6418">
                  <c:v>52.9688538213016</c:v>
                </c:pt>
                <c:pt idx="6419">
                  <c:v>52.972471289902799</c:v>
                </c:pt>
                <c:pt idx="6420">
                  <c:v>52.976088520595702</c:v>
                </c:pt>
                <c:pt idx="6421">
                  <c:v>52.979705513393299</c:v>
                </c:pt>
                <c:pt idx="6422">
                  <c:v>52.983322268309102</c:v>
                </c:pt>
                <c:pt idx="6423">
                  <c:v>52.986938785356102</c:v>
                </c:pt>
                <c:pt idx="6424">
                  <c:v>52.9905550645476</c:v>
                </c:pt>
                <c:pt idx="6425">
                  <c:v>52.994171105896903</c:v>
                </c:pt>
                <c:pt idx="6426">
                  <c:v>52.997786909417002</c:v>
                </c:pt>
                <c:pt idx="6427">
                  <c:v>53.001402475121402</c:v>
                </c:pt>
                <c:pt idx="6428">
                  <c:v>53.0050178030232</c:v>
                </c:pt>
                <c:pt idx="6429">
                  <c:v>53.008632893135498</c:v>
                </c:pt>
                <c:pt idx="6430">
                  <c:v>53.012247745471797</c:v>
                </c:pt>
                <c:pt idx="6431">
                  <c:v>53.015862360045098</c:v>
                </c:pt>
                <c:pt idx="6432">
                  <c:v>53.019476736868697</c:v>
                </c:pt>
                <c:pt idx="6433">
                  <c:v>53.023090875955901</c:v>
                </c:pt>
                <c:pt idx="6434">
                  <c:v>53.0267047773199</c:v>
                </c:pt>
                <c:pt idx="6435">
                  <c:v>53.030318440974</c:v>
                </c:pt>
                <c:pt idx="6436">
                  <c:v>53.033931866931297</c:v>
                </c:pt>
                <c:pt idx="6437">
                  <c:v>53.037545055205101</c:v>
                </c:pt>
                <c:pt idx="6438">
                  <c:v>53.041158005808697</c:v>
                </c:pt>
                <c:pt idx="6439">
                  <c:v>53.044770718755302</c:v>
                </c:pt>
                <c:pt idx="6440">
                  <c:v>53.048383194058196</c:v>
                </c:pt>
                <c:pt idx="6441">
                  <c:v>53.051995431730603</c:v>
                </c:pt>
                <c:pt idx="6442">
                  <c:v>53.055607431785802</c:v>
                </c:pt>
                <c:pt idx="6443">
                  <c:v>53.059219194236903</c:v>
                </c:pt>
                <c:pt idx="6444">
                  <c:v>53.062830719097398</c:v>
                </c:pt>
                <c:pt idx="6445">
                  <c:v>53.066442006380299</c:v>
                </c:pt>
                <c:pt idx="6446">
                  <c:v>53.070053056099098</c:v>
                </c:pt>
                <c:pt idx="6447">
                  <c:v>53.073663868266898</c:v>
                </c:pt>
                <c:pt idx="6448">
                  <c:v>53.077274442897</c:v>
                </c:pt>
                <c:pt idx="6449">
                  <c:v>53.080884780002599</c:v>
                </c:pt>
                <c:pt idx="6450">
                  <c:v>53.084494879597202</c:v>
                </c:pt>
                <c:pt idx="6451">
                  <c:v>53.088104741693797</c:v>
                </c:pt>
                <c:pt idx="6452">
                  <c:v>53.091714366305801</c:v>
                </c:pt>
                <c:pt idx="6453">
                  <c:v>53.095323753446401</c:v>
                </c:pt>
                <c:pt idx="6454">
                  <c:v>53.098932903128997</c:v>
                </c:pt>
                <c:pt idx="6455">
                  <c:v>53.102541815366799</c:v>
                </c:pt>
                <c:pt idx="6456">
                  <c:v>53.106150490173</c:v>
                </c:pt>
                <c:pt idx="6457">
                  <c:v>53.109758927561003</c:v>
                </c:pt>
                <c:pt idx="6458">
                  <c:v>53.113367127544002</c:v>
                </c:pt>
                <c:pt idx="6459">
                  <c:v>53.116975090135298</c:v>
                </c:pt>
                <c:pt idx="6460">
                  <c:v>53.1205828153482</c:v>
                </c:pt>
                <c:pt idx="6461">
                  <c:v>53.124190303196002</c:v>
                </c:pt>
                <c:pt idx="6462">
                  <c:v>53.127797553691899</c:v>
                </c:pt>
                <c:pt idx="6463">
                  <c:v>53.131404566849298</c:v>
                </c:pt>
                <c:pt idx="6464">
                  <c:v>53.135011342681402</c:v>
                </c:pt>
                <c:pt idx="6465">
                  <c:v>53.138617881201597</c:v>
                </c:pt>
                <c:pt idx="6466">
                  <c:v>53.142224182423099</c:v>
                </c:pt>
                <c:pt idx="6467">
                  <c:v>53.145830246359203</c:v>
                </c:pt>
                <c:pt idx="6468">
                  <c:v>53.149436073023203</c:v>
                </c:pt>
                <c:pt idx="6469">
                  <c:v>53.1530416624285</c:v>
                </c:pt>
                <c:pt idx="6470">
                  <c:v>53.156647014588202</c:v>
                </c:pt>
                <c:pt idx="6471">
                  <c:v>53.160252129515797</c:v>
                </c:pt>
                <c:pt idx="6472">
                  <c:v>53.1638570072245</c:v>
                </c:pt>
                <c:pt idx="6473">
                  <c:v>53.167461647727599</c:v>
                </c:pt>
                <c:pt idx="6474">
                  <c:v>53.171066051038402</c:v>
                </c:pt>
                <c:pt idx="6475">
                  <c:v>53.174670217170302</c:v>
                </c:pt>
                <c:pt idx="6476">
                  <c:v>53.178274146136502</c:v>
                </c:pt>
                <c:pt idx="6477">
                  <c:v>53.181877837950402</c:v>
                </c:pt>
                <c:pt idx="6478">
                  <c:v>53.185481292625298</c:v>
                </c:pt>
                <c:pt idx="6479">
                  <c:v>53.189084510174503</c:v>
                </c:pt>
                <c:pt idx="6480">
                  <c:v>53.192687490611199</c:v>
                </c:pt>
                <c:pt idx="6481">
                  <c:v>53.196290233948901</c:v>
                </c:pt>
                <c:pt idx="6482">
                  <c:v>53.199892740200902</c:v>
                </c:pt>
                <c:pt idx="6483">
                  <c:v>53.203495009380397</c:v>
                </c:pt>
                <c:pt idx="6484">
                  <c:v>53.207097041500802</c:v>
                </c:pt>
                <c:pt idx="6485">
                  <c:v>53.210698836575403</c:v>
                </c:pt>
                <c:pt idx="6486">
                  <c:v>53.214300394617503</c:v>
                </c:pt>
                <c:pt idx="6487">
                  <c:v>53.217901715640501</c:v>
                </c:pt>
                <c:pt idx="6488">
                  <c:v>53.221502799657699</c:v>
                </c:pt>
                <c:pt idx="6489">
                  <c:v>53.225103646682498</c:v>
                </c:pt>
                <c:pt idx="6490">
                  <c:v>53.228704256728101</c:v>
                </c:pt>
                <c:pt idx="6491">
                  <c:v>53.232304629807899</c:v>
                </c:pt>
                <c:pt idx="6492">
                  <c:v>53.235904765935203</c:v>
                </c:pt>
                <c:pt idx="6493">
                  <c:v>53.239504665123498</c:v>
                </c:pt>
                <c:pt idx="6494">
                  <c:v>53.2431043273859</c:v>
                </c:pt>
                <c:pt idx="6495">
                  <c:v>53.246703752735897</c:v>
                </c:pt>
                <c:pt idx="6496">
                  <c:v>53.250302941186803</c:v>
                </c:pt>
                <c:pt idx="6497">
                  <c:v>53.253901892751898</c:v>
                </c:pt>
                <c:pt idx="6498">
                  <c:v>53.257500607444598</c:v>
                </c:pt>
                <c:pt idx="6499">
                  <c:v>53.261099085278303</c:v>
                </c:pt>
                <c:pt idx="6500">
                  <c:v>53.264697326266202</c:v>
                </c:pt>
                <c:pt idx="6501">
                  <c:v>53.2682953304218</c:v>
                </c:pt>
                <c:pt idx="6502">
                  <c:v>53.271893097758401</c:v>
                </c:pt>
                <c:pt idx="6503">
                  <c:v>53.275490628289297</c:v>
                </c:pt>
                <c:pt idx="6504">
                  <c:v>53.279087922027898</c:v>
                </c:pt>
                <c:pt idx="6505">
                  <c:v>53.282684978987596</c:v>
                </c:pt>
                <c:pt idx="6506">
                  <c:v>53.286281799181602</c:v>
                </c:pt>
                <c:pt idx="6507">
                  <c:v>53.289878382623499</c:v>
                </c:pt>
                <c:pt idx="6508">
                  <c:v>53.293474729326498</c:v>
                </c:pt>
                <c:pt idx="6509">
                  <c:v>53.297070839303998</c:v>
                </c:pt>
                <c:pt idx="6510">
                  <c:v>53.300666712569402</c:v>
                </c:pt>
                <c:pt idx="6511">
                  <c:v>53.304262349136103</c:v>
                </c:pt>
                <c:pt idx="6512">
                  <c:v>53.307857749017302</c:v>
                </c:pt>
                <c:pt idx="6513">
                  <c:v>53.3114529122265</c:v>
                </c:pt>
                <c:pt idx="6514">
                  <c:v>53.315047838777097</c:v>
                </c:pt>
                <c:pt idx="6515">
                  <c:v>53.318642528682297</c:v>
                </c:pt>
                <c:pt idx="6516">
                  <c:v>53.322236981955697</c:v>
                </c:pt>
                <c:pt idx="6517">
                  <c:v>53.325831198610601</c:v>
                </c:pt>
                <c:pt idx="6518">
                  <c:v>53.329425178660301</c:v>
                </c:pt>
                <c:pt idx="6519">
                  <c:v>53.3330189221182</c:v>
                </c:pt>
                <c:pt idx="6520">
                  <c:v>53.336612428997803</c:v>
                </c:pt>
                <c:pt idx="6521">
                  <c:v>53.3402056993123</c:v>
                </c:pt>
                <c:pt idx="6522">
                  <c:v>53.343798733075303</c:v>
                </c:pt>
                <c:pt idx="6523">
                  <c:v>53.347391530300001</c:v>
                </c:pt>
                <c:pt idx="6524">
                  <c:v>53.350984090999802</c:v>
                </c:pt>
                <c:pt idx="6525">
                  <c:v>53.354576415188198</c:v>
                </c:pt>
                <c:pt idx="6526">
                  <c:v>53.358168502878598</c:v>
                </c:pt>
                <c:pt idx="6527">
                  <c:v>53.361760354084197</c:v>
                </c:pt>
                <c:pt idx="6528">
                  <c:v>53.365351968818601</c:v>
                </c:pt>
                <c:pt idx="6529">
                  <c:v>53.368943347095197</c:v>
                </c:pt>
                <c:pt idx="6530">
                  <c:v>53.372534488927201</c:v>
                </c:pt>
                <c:pt idx="6531">
                  <c:v>53.376125394328099</c:v>
                </c:pt>
                <c:pt idx="6532">
                  <c:v>53.379716063311399</c:v>
                </c:pt>
                <c:pt idx="6533">
                  <c:v>53.383306495890402</c:v>
                </c:pt>
                <c:pt idx="6534">
                  <c:v>53.386896692078501</c:v>
                </c:pt>
                <c:pt idx="6535">
                  <c:v>53.390486651889098</c:v>
                </c:pt>
                <c:pt idx="6536">
                  <c:v>53.3940763753357</c:v>
                </c:pt>
                <c:pt idx="6537">
                  <c:v>53.397665862431602</c:v>
                </c:pt>
                <c:pt idx="6538">
                  <c:v>53.401255113190203</c:v>
                </c:pt>
                <c:pt idx="6539">
                  <c:v>53.404844127624997</c:v>
                </c:pt>
                <c:pt idx="6540">
                  <c:v>53.4084329057494</c:v>
                </c:pt>
                <c:pt idx="6541">
                  <c:v>53.412021447576798</c:v>
                </c:pt>
                <c:pt idx="6542">
                  <c:v>53.415609753120499</c:v>
                </c:pt>
                <c:pt idx="6543">
                  <c:v>53.419197822394104</c:v>
                </c:pt>
                <c:pt idx="6544">
                  <c:v>53.422785655410998</c:v>
                </c:pt>
                <c:pt idx="6545">
                  <c:v>53.426373252184398</c:v>
                </c:pt>
                <c:pt idx="6546">
                  <c:v>53.429960612728003</c:v>
                </c:pt>
                <c:pt idx="6547">
                  <c:v>53.4335477370551</c:v>
                </c:pt>
                <c:pt idx="6548">
                  <c:v>53.437134625179098</c:v>
                </c:pt>
                <c:pt idx="6549">
                  <c:v>53.440721277113397</c:v>
                </c:pt>
                <c:pt idx="6550">
                  <c:v>53.444307692871597</c:v>
                </c:pt>
                <c:pt idx="6551">
                  <c:v>53.447893872466899</c:v>
                </c:pt>
                <c:pt idx="6552">
                  <c:v>53.451479815912997</c:v>
                </c:pt>
                <c:pt idx="6553">
                  <c:v>53.455065523222999</c:v>
                </c:pt>
                <c:pt idx="6554">
                  <c:v>53.458650994410597</c:v>
                </c:pt>
                <c:pt idx="6555">
                  <c:v>53.4622362294891</c:v>
                </c:pt>
                <c:pt idx="6556">
                  <c:v>53.465821228472002</c:v>
                </c:pt>
                <c:pt idx="6557">
                  <c:v>53.469405991372803</c:v>
                </c:pt>
                <c:pt idx="6558">
                  <c:v>53.472990518204803</c:v>
                </c:pt>
                <c:pt idx="6559">
                  <c:v>53.476574808981503</c:v>
                </c:pt>
                <c:pt idx="6560">
                  <c:v>53.480158863716298</c:v>
                </c:pt>
                <c:pt idx="6561">
                  <c:v>53.4837426824228</c:v>
                </c:pt>
                <c:pt idx="6562">
                  <c:v>53.487326265114199</c:v>
                </c:pt>
                <c:pt idx="6563">
                  <c:v>53.490909611804199</c:v>
                </c:pt>
                <c:pt idx="6564">
                  <c:v>53.494492722506102</c:v>
                </c:pt>
                <c:pt idx="6565">
                  <c:v>53.498075597233303</c:v>
                </c:pt>
                <c:pt idx="6566">
                  <c:v>53.5016582359994</c:v>
                </c:pt>
                <c:pt idx="6567">
                  <c:v>53.505240638817803</c:v>
                </c:pt>
                <c:pt idx="6568">
                  <c:v>53.508822805701897</c:v>
                </c:pt>
                <c:pt idx="6569">
                  <c:v>53.512404736665196</c:v>
                </c:pt>
                <c:pt idx="6570">
                  <c:v>53.515986431721203</c:v>
                </c:pt>
                <c:pt idx="6571">
                  <c:v>53.519567890883302</c:v>
                </c:pt>
                <c:pt idx="6572">
                  <c:v>53.523149114165001</c:v>
                </c:pt>
                <c:pt idx="6573">
                  <c:v>53.526730101579702</c:v>
                </c:pt>
                <c:pt idx="6574">
                  <c:v>53.530310853140897</c:v>
                </c:pt>
                <c:pt idx="6575">
                  <c:v>53.533891368862101</c:v>
                </c:pt>
                <c:pt idx="6576">
                  <c:v>53.5374716487567</c:v>
                </c:pt>
                <c:pt idx="6577">
                  <c:v>53.541051692838202</c:v>
                </c:pt>
                <c:pt idx="6578">
                  <c:v>53.544631501120001</c:v>
                </c:pt>
                <c:pt idx="6579">
                  <c:v>53.548211073615697</c:v>
                </c:pt>
                <c:pt idx="6580">
                  <c:v>53.551790410338803</c:v>
                </c:pt>
                <c:pt idx="6581">
                  <c:v>53.555369511302601</c:v>
                </c:pt>
                <c:pt idx="6582">
                  <c:v>53.558948376520704</c:v>
                </c:pt>
                <c:pt idx="6583">
                  <c:v>53.562527006006498</c:v>
                </c:pt>
                <c:pt idx="6584">
                  <c:v>53.566105399773498</c:v>
                </c:pt>
                <c:pt idx="6585">
                  <c:v>53.569683557835198</c:v>
                </c:pt>
                <c:pt idx="6586">
                  <c:v>53.573261480205097</c:v>
                </c:pt>
                <c:pt idx="6587">
                  <c:v>53.576839166896697</c:v>
                </c:pt>
                <c:pt idx="6588">
                  <c:v>53.580416617923397</c:v>
                </c:pt>
                <c:pt idx="6589">
                  <c:v>53.583993833298699</c:v>
                </c:pt>
                <c:pt idx="6590">
                  <c:v>53.587570813036201</c:v>
                </c:pt>
                <c:pt idx="6591">
                  <c:v>53.591147557149199</c:v>
                </c:pt>
                <c:pt idx="6592">
                  <c:v>53.594724065651398</c:v>
                </c:pt>
                <c:pt idx="6593">
                  <c:v>53.598300338556101</c:v>
                </c:pt>
                <c:pt idx="6594">
                  <c:v>53.601876375876898</c:v>
                </c:pt>
                <c:pt idx="6595">
                  <c:v>53.605452177627299</c:v>
                </c:pt>
                <c:pt idx="6596">
                  <c:v>53.609027743820697</c:v>
                </c:pt>
                <c:pt idx="6597">
                  <c:v>53.612603074470698</c:v>
                </c:pt>
                <c:pt idx="6598">
                  <c:v>53.616178169590697</c:v>
                </c:pt>
                <c:pt idx="6599">
                  <c:v>53.619753029194399</c:v>
                </c:pt>
                <c:pt idx="6600">
                  <c:v>53.623327653295</c:v>
                </c:pt>
                <c:pt idx="6601">
                  <c:v>53.626902041906298</c:v>
                </c:pt>
                <c:pt idx="6602">
                  <c:v>53.630476195041602</c:v>
                </c:pt>
                <c:pt idx="6603">
                  <c:v>53.634050112714498</c:v>
                </c:pt>
                <c:pt idx="6604">
                  <c:v>53.637623794938399</c:v>
                </c:pt>
                <c:pt idx="6605">
                  <c:v>53.641197241726999</c:v>
                </c:pt>
                <c:pt idx="6606">
                  <c:v>53.644770453093599</c:v>
                </c:pt>
                <c:pt idx="6607">
                  <c:v>53.648343429051799</c:v>
                </c:pt>
                <c:pt idx="6608">
                  <c:v>53.651916169615198</c:v>
                </c:pt>
                <c:pt idx="6609">
                  <c:v>53.655488674797198</c:v>
                </c:pt>
                <c:pt idx="6610">
                  <c:v>53.659060944611298</c:v>
                </c:pt>
                <c:pt idx="6611">
                  <c:v>53.662632979071098</c:v>
                </c:pt>
                <c:pt idx="6612">
                  <c:v>53.666204778190099</c:v>
                </c:pt>
                <c:pt idx="6613">
                  <c:v>53.669776341981802</c:v>
                </c:pt>
                <c:pt idx="6614">
                  <c:v>53.673347670459698</c:v>
                </c:pt>
                <c:pt idx="6615">
                  <c:v>53.676918763637303</c:v>
                </c:pt>
                <c:pt idx="6616">
                  <c:v>53.680489621528203</c:v>
                </c:pt>
                <c:pt idx="6617">
                  <c:v>53.684060244145897</c:v>
                </c:pt>
                <c:pt idx="6618">
                  <c:v>53.6876306315039</c:v>
                </c:pt>
                <c:pt idx="6619">
                  <c:v>53.691200783615699</c:v>
                </c:pt>
                <c:pt idx="6620">
                  <c:v>53.694770700494999</c:v>
                </c:pt>
                <c:pt idx="6621">
                  <c:v>53.698340382155102</c:v>
                </c:pt>
                <c:pt idx="6622">
                  <c:v>53.701909828609601</c:v>
                </c:pt>
                <c:pt idx="6623">
                  <c:v>53.705479039872102</c:v>
                </c:pt>
                <c:pt idx="6624">
                  <c:v>53.7090480159561</c:v>
                </c:pt>
                <c:pt idx="6625">
                  <c:v>53.7126167568752</c:v>
                </c:pt>
                <c:pt idx="6626">
                  <c:v>53.716185262642803</c:v>
                </c:pt>
                <c:pt idx="6627">
                  <c:v>53.719753533272502</c:v>
                </c:pt>
                <c:pt idx="6628">
                  <c:v>53.723321568777898</c:v>
                </c:pt>
                <c:pt idx="6629">
                  <c:v>53.726889369172497</c:v>
                </c:pt>
                <c:pt idx="6630">
                  <c:v>53.7304569344698</c:v>
                </c:pt>
                <c:pt idx="6631">
                  <c:v>53.734024264683299</c:v>
                </c:pt>
                <c:pt idx="6632">
                  <c:v>53.737591359826702</c:v>
                </c:pt>
                <c:pt idx="6633">
                  <c:v>53.741158219913501</c:v>
                </c:pt>
                <c:pt idx="6634">
                  <c:v>53.744724844957197</c:v>
                </c:pt>
                <c:pt idx="6635">
                  <c:v>53.748291234971298</c:v>
                </c:pt>
                <c:pt idx="6636">
                  <c:v>53.751857389969501</c:v>
                </c:pt>
                <c:pt idx="6637">
                  <c:v>53.755423309965202</c:v>
                </c:pt>
                <c:pt idx="6638">
                  <c:v>53.758988994972</c:v>
                </c:pt>
                <c:pt idx="6639">
                  <c:v>53.762554445003502</c:v>
                </c:pt>
                <c:pt idx="6640">
                  <c:v>53.766119660073201</c:v>
                </c:pt>
                <c:pt idx="6641">
                  <c:v>53.769684640194797</c:v>
                </c:pt>
                <c:pt idx="6642">
                  <c:v>53.773249385381597</c:v>
                </c:pt>
                <c:pt idx="6643">
                  <c:v>53.7768138956474</c:v>
                </c:pt>
                <c:pt idx="6644">
                  <c:v>53.780378171005601</c:v>
                </c:pt>
                <c:pt idx="6645">
                  <c:v>53.783942211469899</c:v>
                </c:pt>
                <c:pt idx="6646">
                  <c:v>53.787506017053701</c:v>
                </c:pt>
                <c:pt idx="6647">
                  <c:v>53.7910695877707</c:v>
                </c:pt>
                <c:pt idx="6648">
                  <c:v>53.794632923634403</c:v>
                </c:pt>
                <c:pt idx="6649">
                  <c:v>53.798196024658502</c:v>
                </c:pt>
                <c:pt idx="6650">
                  <c:v>53.801758890856298</c:v>
                </c:pt>
                <c:pt idx="6651">
                  <c:v>53.805321522241599</c:v>
                </c:pt>
                <c:pt idx="6652">
                  <c:v>53.808883918827902</c:v>
                </c:pt>
                <c:pt idx="6653">
                  <c:v>53.812446080628803</c:v>
                </c:pt>
                <c:pt idx="6654">
                  <c:v>53.8160080076578</c:v>
                </c:pt>
                <c:pt idx="6655">
                  <c:v>53.8195696999285</c:v>
                </c:pt>
                <c:pt idx="6656">
                  <c:v>53.823131157454497</c:v>
                </c:pt>
                <c:pt idx="6657">
                  <c:v>53.826692380249398</c:v>
                </c:pt>
                <c:pt idx="6658">
                  <c:v>53.830253368326801</c:v>
                </c:pt>
                <c:pt idx="6659">
                  <c:v>53.8338141217002</c:v>
                </c:pt>
                <c:pt idx="6660">
                  <c:v>53.837374640383203</c:v>
                </c:pt>
                <c:pt idx="6661">
                  <c:v>53.840934924389401</c:v>
                </c:pt>
                <c:pt idx="6662">
                  <c:v>53.844494973732402</c:v>
                </c:pt>
                <c:pt idx="6663">
                  <c:v>53.848054788425799</c:v>
                </c:pt>
                <c:pt idx="6664">
                  <c:v>53.851614368483098</c:v>
                </c:pt>
                <c:pt idx="6665">
                  <c:v>53.8551737139179</c:v>
                </c:pt>
                <c:pt idx="6666">
                  <c:v>53.858732824743903</c:v>
                </c:pt>
                <c:pt idx="6667">
                  <c:v>53.862291700974701</c:v>
                </c:pt>
                <c:pt idx="6668">
                  <c:v>53.865850342623702</c:v>
                </c:pt>
                <c:pt idx="6669">
                  <c:v>53.869408749704697</c:v>
                </c:pt>
                <c:pt idx="6670">
                  <c:v>53.8729669222311</c:v>
                </c:pt>
                <c:pt idx="6671">
                  <c:v>53.876524860216698</c:v>
                </c:pt>
                <c:pt idx="6672">
                  <c:v>53.880082563674897</c:v>
                </c:pt>
                <c:pt idx="6673">
                  <c:v>53.883640032619503</c:v>
                </c:pt>
                <c:pt idx="6674">
                  <c:v>53.887197267063897</c:v>
                </c:pt>
                <c:pt idx="6675">
                  <c:v>53.890754267021897</c:v>
                </c:pt>
                <c:pt idx="6676">
                  <c:v>53.894311032506899</c:v>
                </c:pt>
                <c:pt idx="6677">
                  <c:v>53.897867563532699</c:v>
                </c:pt>
                <c:pt idx="6678">
                  <c:v>53.9014238601127</c:v>
                </c:pt>
                <c:pt idx="6679">
                  <c:v>53.904979922260701</c:v>
                </c:pt>
                <c:pt idx="6680">
                  <c:v>53.9085357499902</c:v>
                </c:pt>
                <c:pt idx="6681">
                  <c:v>53.912091343314799</c:v>
                </c:pt>
                <c:pt idx="6682">
                  <c:v>53.915646702248097</c:v>
                </c:pt>
                <c:pt idx="6683">
                  <c:v>53.919201826803899</c:v>
                </c:pt>
                <c:pt idx="6684">
                  <c:v>53.922756716995501</c:v>
                </c:pt>
                <c:pt idx="6685">
                  <c:v>53.9263113728368</c:v>
                </c:pt>
                <c:pt idx="6686">
                  <c:v>53.929865794341197</c:v>
                </c:pt>
                <c:pt idx="6687">
                  <c:v>53.933419981522498</c:v>
                </c:pt>
                <c:pt idx="6688">
                  <c:v>53.936973934394103</c:v>
                </c:pt>
                <c:pt idx="6689">
                  <c:v>53.940527652969799</c:v>
                </c:pt>
                <c:pt idx="6690">
                  <c:v>53.944081137263197</c:v>
                </c:pt>
                <c:pt idx="6691">
                  <c:v>53.947634387287799</c:v>
                </c:pt>
                <c:pt idx="6692">
                  <c:v>53.951187403057403</c:v>
                </c:pt>
                <c:pt idx="6693">
                  <c:v>53.954740184585503</c:v>
                </c:pt>
                <c:pt idx="6694">
                  <c:v>53.958292731885699</c:v>
                </c:pt>
                <c:pt idx="6695">
                  <c:v>53.961845044971703</c:v>
                </c:pt>
                <c:pt idx="6696">
                  <c:v>53.965397123857201</c:v>
                </c:pt>
                <c:pt idx="6697">
                  <c:v>53.968948968555601</c:v>
                </c:pt>
                <c:pt idx="6698">
                  <c:v>53.972500579080702</c:v>
                </c:pt>
                <c:pt idx="6699">
                  <c:v>53.976051955446103</c:v>
                </c:pt>
                <c:pt idx="6700">
                  <c:v>53.979603097665503</c:v>
                </c:pt>
                <c:pt idx="6701">
                  <c:v>53.983154005752397</c:v>
                </c:pt>
                <c:pt idx="6702">
                  <c:v>53.986704679720397</c:v>
                </c:pt>
                <c:pt idx="6703">
                  <c:v>53.990255119583303</c:v>
                </c:pt>
                <c:pt idx="6704">
                  <c:v>53.9938053253547</c:v>
                </c:pt>
                <c:pt idx="6705">
                  <c:v>53.997355297048202</c:v>
                </c:pt>
                <c:pt idx="6706">
                  <c:v>54.000905034677402</c:v>
                </c:pt>
                <c:pt idx="6707">
                  <c:v>54.004454538255999</c:v>
                </c:pt>
                <c:pt idx="6708">
                  <c:v>54.008003807797699</c:v>
                </c:pt>
                <c:pt idx="6709">
                  <c:v>54.011552843315997</c:v>
                </c:pt>
                <c:pt idx="6710">
                  <c:v>54.015101644824597</c:v>
                </c:pt>
                <c:pt idx="6711">
                  <c:v>54.0186502123371</c:v>
                </c:pt>
                <c:pt idx="6712">
                  <c:v>54.022198545867298</c:v>
                </c:pt>
                <c:pt idx="6713">
                  <c:v>54.025746645428697</c:v>
                </c:pt>
                <c:pt idx="6714">
                  <c:v>54.029294511034998</c:v>
                </c:pt>
                <c:pt idx="6715">
                  <c:v>54.032842142699799</c:v>
                </c:pt>
                <c:pt idx="6716">
                  <c:v>54.0363895404369</c:v>
                </c:pt>
                <c:pt idx="6717">
                  <c:v>54.039936704259802</c:v>
                </c:pt>
                <c:pt idx="6718">
                  <c:v>54.043483634182202</c:v>
                </c:pt>
                <c:pt idx="6719">
                  <c:v>54.047030330217801</c:v>
                </c:pt>
                <c:pt idx="6720">
                  <c:v>54.050576792380099</c:v>
                </c:pt>
                <c:pt idx="6721">
                  <c:v>54.054123020683001</c:v>
                </c:pt>
                <c:pt idx="6722">
                  <c:v>54.05766901514</c:v>
                </c:pt>
                <c:pt idx="6723">
                  <c:v>54.061214775764697</c:v>
                </c:pt>
                <c:pt idx="6724">
                  <c:v>54.064760302571003</c:v>
                </c:pt>
                <c:pt idx="6725">
                  <c:v>54.068305595572298</c:v>
                </c:pt>
                <c:pt idx="6726">
                  <c:v>54.071850654782402</c:v>
                </c:pt>
                <c:pt idx="6727">
                  <c:v>54.075395480214901</c:v>
                </c:pt>
                <c:pt idx="6728">
                  <c:v>54.078940071883601</c:v>
                </c:pt>
                <c:pt idx="6729">
                  <c:v>54.082484429802001</c:v>
                </c:pt>
                <c:pt idx="6730">
                  <c:v>54.086028553983802</c:v>
                </c:pt>
                <c:pt idx="6731">
                  <c:v>54.089572444442801</c:v>
                </c:pt>
                <c:pt idx="6732">
                  <c:v>54.0931161011925</c:v>
                </c:pt>
                <c:pt idx="6733">
                  <c:v>54.096659524246697</c:v>
                </c:pt>
                <c:pt idx="6734">
                  <c:v>54.100202713618998</c:v>
                </c:pt>
                <c:pt idx="6735">
                  <c:v>54.103745669323096</c:v>
                </c:pt>
                <c:pt idx="6736">
                  <c:v>54.107288391372599</c:v>
                </c:pt>
                <c:pt idx="6737">
                  <c:v>54.110830879781297</c:v>
                </c:pt>
                <c:pt idx="6738">
                  <c:v>54.114373134562797</c:v>
                </c:pt>
                <c:pt idx="6739">
                  <c:v>54.117915155730799</c:v>
                </c:pt>
                <c:pt idx="6740">
                  <c:v>54.121456943299002</c:v>
                </c:pt>
                <c:pt idx="6741">
                  <c:v>54.124998497280998</c:v>
                </c:pt>
                <c:pt idx="6742">
                  <c:v>54.128539817690601</c:v>
                </c:pt>
                <c:pt idx="6743">
                  <c:v>54.132080904541297</c:v>
                </c:pt>
                <c:pt idx="6744">
                  <c:v>54.135621757846998</c:v>
                </c:pt>
                <c:pt idx="6745">
                  <c:v>54.139162377621297</c:v>
                </c:pt>
                <c:pt idx="6746">
                  <c:v>54.1427027638778</c:v>
                </c:pt>
                <c:pt idx="6747">
                  <c:v>54.1462429166303</c:v>
                </c:pt>
                <c:pt idx="6748">
                  <c:v>54.149782835892502</c:v>
                </c:pt>
                <c:pt idx="6749">
                  <c:v>54.1533225216779</c:v>
                </c:pt>
                <c:pt idx="6750">
                  <c:v>54.1568619740004</c:v>
                </c:pt>
                <c:pt idx="6751">
                  <c:v>54.160401192873699</c:v>
                </c:pt>
                <c:pt idx="6752">
                  <c:v>54.1639401783113</c:v>
                </c:pt>
                <c:pt idx="6753">
                  <c:v>54.167478930327</c:v>
                </c:pt>
                <c:pt idx="6754">
                  <c:v>54.171017448934499</c:v>
                </c:pt>
                <c:pt idx="6755">
                  <c:v>54.174555734147603</c:v>
                </c:pt>
                <c:pt idx="6756">
                  <c:v>54.178093785979797</c:v>
                </c:pt>
                <c:pt idx="6757">
                  <c:v>54.181631604444902</c:v>
                </c:pt>
                <c:pt idx="6758">
                  <c:v>54.185169189556603</c:v>
                </c:pt>
                <c:pt idx="6759">
                  <c:v>54.1887065413285</c:v>
                </c:pt>
                <c:pt idx="6760">
                  <c:v>54.192243659774498</c:v>
                </c:pt>
                <c:pt idx="6761">
                  <c:v>54.195780544908096</c:v>
                </c:pt>
                <c:pt idx="6762">
                  <c:v>54.199317196743202</c:v>
                </c:pt>
                <c:pt idx="6763">
                  <c:v>54.2028536152934</c:v>
                </c:pt>
                <c:pt idx="6764">
                  <c:v>54.206389800572303</c:v>
                </c:pt>
                <c:pt idx="6765">
                  <c:v>54.209925752593797</c:v>
                </c:pt>
                <c:pt idx="6766">
                  <c:v>54.213461471371502</c:v>
                </c:pt>
                <c:pt idx="6767">
                  <c:v>54.216996956919097</c:v>
                </c:pt>
                <c:pt idx="6768">
                  <c:v>54.220532209250301</c:v>
                </c:pt>
                <c:pt idx="6769">
                  <c:v>54.2240672283789</c:v>
                </c:pt>
                <c:pt idx="6770">
                  <c:v>54.227602014318599</c:v>
                </c:pt>
                <c:pt idx="6771">
                  <c:v>54.231136567082999</c:v>
                </c:pt>
                <c:pt idx="6772">
                  <c:v>54.234670886685997</c:v>
                </c:pt>
                <c:pt idx="6773">
                  <c:v>54.238204973141102</c:v>
                </c:pt>
                <c:pt idx="6774">
                  <c:v>54.241738826462203</c:v>
                </c:pt>
                <c:pt idx="6775">
                  <c:v>54.245272446662902</c:v>
                </c:pt>
                <c:pt idx="6776">
                  <c:v>54.248805833756897</c:v>
                </c:pt>
                <c:pt idx="6777">
                  <c:v>54.252338987758101</c:v>
                </c:pt>
                <c:pt idx="6778">
                  <c:v>54.25587190868</c:v>
                </c:pt>
                <c:pt idx="6779">
                  <c:v>54.259404596536498</c:v>
                </c:pt>
                <c:pt idx="6780">
                  <c:v>54.262937051341197</c:v>
                </c:pt>
                <c:pt idx="6781">
                  <c:v>54.266469273107901</c:v>
                </c:pt>
                <c:pt idx="6782">
                  <c:v>54.270001261850297</c:v>
                </c:pt>
                <c:pt idx="6783">
                  <c:v>54.273533017581997</c:v>
                </c:pt>
                <c:pt idx="6784">
                  <c:v>54.277064540316999</c:v>
                </c:pt>
                <c:pt idx="6785">
                  <c:v>54.280595830068798</c:v>
                </c:pt>
                <c:pt idx="6786">
                  <c:v>54.284126886851197</c:v>
                </c:pt>
                <c:pt idx="6787">
                  <c:v>54.287657710677998</c:v>
                </c:pt>
                <c:pt idx="6788">
                  <c:v>54.291188301562798</c:v>
                </c:pt>
                <c:pt idx="6789">
                  <c:v>54.294718659519397</c:v>
                </c:pt>
                <c:pt idx="6790">
                  <c:v>54.298248784561601</c:v>
                </c:pt>
                <c:pt idx="6791">
                  <c:v>54.301778676703002</c:v>
                </c:pt>
                <c:pt idx="6792">
                  <c:v>54.305308335957498</c:v>
                </c:pt>
                <c:pt idx="6793">
                  <c:v>54.308837762338598</c:v>
                </c:pt>
                <c:pt idx="6794">
                  <c:v>54.312366955860298</c:v>
                </c:pt>
                <c:pt idx="6795">
                  <c:v>54.315895916536199</c:v>
                </c:pt>
                <c:pt idx="6796">
                  <c:v>54.31942464438</c:v>
                </c:pt>
                <c:pt idx="6797">
                  <c:v>54.322953139405499</c:v>
                </c:pt>
                <c:pt idx="6798">
                  <c:v>54.326481401626502</c:v>
                </c:pt>
                <c:pt idx="6799">
                  <c:v>54.330009431056602</c:v>
                </c:pt>
                <c:pt idx="6800">
                  <c:v>54.333537227709698</c:v>
                </c:pt>
                <c:pt idx="6801">
                  <c:v>54.337064791599502</c:v>
                </c:pt>
                <c:pt idx="6802">
                  <c:v>54.340592122739601</c:v>
                </c:pt>
                <c:pt idx="6803">
                  <c:v>54.344119221143998</c:v>
                </c:pt>
                <c:pt idx="6804">
                  <c:v>54.347646086826202</c:v>
                </c:pt>
                <c:pt idx="6805">
                  <c:v>54.351172719800203</c:v>
                </c:pt>
                <c:pt idx="6806">
                  <c:v>54.354699120079502</c:v>
                </c:pt>
                <c:pt idx="6807">
                  <c:v>54.358225287678003</c:v>
                </c:pt>
                <c:pt idx="6808">
                  <c:v>54.361751222609399</c:v>
                </c:pt>
                <c:pt idx="6809">
                  <c:v>54.365276924887503</c:v>
                </c:pt>
                <c:pt idx="6810">
                  <c:v>54.368802394526</c:v>
                </c:pt>
                <c:pt idx="6811">
                  <c:v>54.372327631538703</c:v>
                </c:pt>
                <c:pt idx="6812">
                  <c:v>54.375852635939303</c:v>
                </c:pt>
                <c:pt idx="6813">
                  <c:v>54.3793774077416</c:v>
                </c:pt>
                <c:pt idx="6814">
                  <c:v>54.3829019469594</c:v>
                </c:pt>
                <c:pt idx="6815">
                  <c:v>54.386426253606402</c:v>
                </c:pt>
                <c:pt idx="6816">
                  <c:v>54.389950327696397</c:v>
                </c:pt>
                <c:pt idx="6817">
                  <c:v>54.393474169243099</c:v>
                </c:pt>
                <c:pt idx="6818">
                  <c:v>54.3969977782603</c:v>
                </c:pt>
                <c:pt idx="6819">
                  <c:v>54.400521154761698</c:v>
                </c:pt>
                <c:pt idx="6820">
                  <c:v>54.4040442987612</c:v>
                </c:pt>
                <c:pt idx="6821">
                  <c:v>54.407567210272397</c:v>
                </c:pt>
                <c:pt idx="6822">
                  <c:v>54.411089889309302</c:v>
                </c:pt>
                <c:pt idx="6823">
                  <c:v>54.414612335885401</c:v>
                </c:pt>
                <c:pt idx="6824">
                  <c:v>54.418134550014599</c:v>
                </c:pt>
                <c:pt idx="6825">
                  <c:v>54.421656531710703</c:v>
                </c:pt>
                <c:pt idx="6826">
                  <c:v>54.425178280987502</c:v>
                </c:pt>
                <c:pt idx="6827">
                  <c:v>54.428699797858599</c:v>
                </c:pt>
                <c:pt idx="6828">
                  <c:v>54.432221082337897</c:v>
                </c:pt>
                <c:pt idx="6829">
                  <c:v>54.435742134439202</c:v>
                </c:pt>
                <c:pt idx="6830">
                  <c:v>54.439262954176101</c:v>
                </c:pt>
                <c:pt idx="6831">
                  <c:v>54.442783541562598</c:v>
                </c:pt>
                <c:pt idx="6832">
                  <c:v>54.446303896612399</c:v>
                </c:pt>
                <c:pt idx="6833">
                  <c:v>54.449824019339196</c:v>
                </c:pt>
                <c:pt idx="6834">
                  <c:v>54.453343909756803</c:v>
                </c:pt>
                <c:pt idx="6835">
                  <c:v>54.456863567878997</c:v>
                </c:pt>
                <c:pt idx="6836">
                  <c:v>54.460382993719598</c:v>
                </c:pt>
                <c:pt idx="6837">
                  <c:v>54.463902187292398</c:v>
                </c:pt>
                <c:pt idx="6838">
                  <c:v>54.467421148611201</c:v>
                </c:pt>
                <c:pt idx="6839">
                  <c:v>54.470939877689702</c:v>
                </c:pt>
                <c:pt idx="6840">
                  <c:v>54.474458374541697</c:v>
                </c:pt>
                <c:pt idx="6841">
                  <c:v>54.477976639181001</c:v>
                </c:pt>
                <c:pt idx="6842">
                  <c:v>54.481494671621398</c:v>
                </c:pt>
                <c:pt idx="6843">
                  <c:v>54.485012471876701</c:v>
                </c:pt>
                <c:pt idx="6844">
                  <c:v>54.488530039960601</c:v>
                </c:pt>
                <c:pt idx="6845">
                  <c:v>54.492047375886997</c:v>
                </c:pt>
                <c:pt idx="6846">
                  <c:v>54.495564479669603</c:v>
                </c:pt>
                <c:pt idx="6847">
                  <c:v>54.499081351322303</c:v>
                </c:pt>
                <c:pt idx="6848">
                  <c:v>54.502597990858803</c:v>
                </c:pt>
                <c:pt idx="6849">
                  <c:v>54.506114398292901</c:v>
                </c:pt>
                <c:pt idx="6850">
                  <c:v>54.509630573638503</c:v>
                </c:pt>
                <c:pt idx="6851">
                  <c:v>54.513146516909202</c:v>
                </c:pt>
                <c:pt idx="6852">
                  <c:v>54.516662228118903</c:v>
                </c:pt>
                <c:pt idx="6853">
                  <c:v>54.520177707281498</c:v>
                </c:pt>
                <c:pt idx="6854">
                  <c:v>54.523692954410599</c:v>
                </c:pt>
                <c:pt idx="6855">
                  <c:v>54.527207969520198</c:v>
                </c:pt>
                <c:pt idx="6856">
                  <c:v>54.530722752623902</c:v>
                </c:pt>
                <c:pt idx="6857">
                  <c:v>54.534237303735601</c:v>
                </c:pt>
                <c:pt idx="6858">
                  <c:v>54.537751622869102</c:v>
                </c:pt>
                <c:pt idx="6859">
                  <c:v>54.541265710038203</c:v>
                </c:pt>
                <c:pt idx="6860">
                  <c:v>54.544779565256803</c:v>
                </c:pt>
                <c:pt idx="6861">
                  <c:v>54.548293188538501</c:v>
                </c:pt>
                <c:pt idx="6862">
                  <c:v>54.551806579897203</c:v>
                </c:pt>
                <c:pt idx="6863">
                  <c:v>54.5553197393467</c:v>
                </c:pt>
                <c:pt idx="6864">
                  <c:v>54.558832666900898</c:v>
                </c:pt>
                <c:pt idx="6865">
                  <c:v>54.562345362573502</c:v>
                </c:pt>
                <c:pt idx="6866">
                  <c:v>54.565857826378299</c:v>
                </c:pt>
                <c:pt idx="6867">
                  <c:v>54.569370058329199</c:v>
                </c:pt>
                <c:pt idx="6868">
                  <c:v>54.572882058440001</c:v>
                </c:pt>
                <c:pt idx="6869">
                  <c:v>54.576393826724399</c:v>
                </c:pt>
                <c:pt idx="6870">
                  <c:v>54.579905363196303</c:v>
                </c:pt>
                <c:pt idx="6871">
                  <c:v>54.5834166678694</c:v>
                </c:pt>
                <c:pt idx="6872">
                  <c:v>54.586927740757702</c:v>
                </c:pt>
                <c:pt idx="6873">
                  <c:v>54.590438581874999</c:v>
                </c:pt>
                <c:pt idx="6874">
                  <c:v>54.593949191234898</c:v>
                </c:pt>
                <c:pt idx="6875">
                  <c:v>54.597459568851399</c:v>
                </c:pt>
                <c:pt idx="6876">
                  <c:v>54.600969714738298</c:v>
                </c:pt>
                <c:pt idx="6877">
                  <c:v>54.604479628909402</c:v>
                </c:pt>
                <c:pt idx="6878">
                  <c:v>54.607989311378503</c:v>
                </c:pt>
                <c:pt idx="6879">
                  <c:v>54.6114987621594</c:v>
                </c:pt>
                <c:pt idx="6880">
                  <c:v>54.615007981265997</c:v>
                </c:pt>
                <c:pt idx="6881">
                  <c:v>54.618516968712001</c:v>
                </c:pt>
                <c:pt idx="6882">
                  <c:v>54.622025724511403</c:v>
                </c:pt>
                <c:pt idx="6883">
                  <c:v>54.625534248677901</c:v>
                </c:pt>
                <c:pt idx="6884">
                  <c:v>54.629042541225303</c:v>
                </c:pt>
                <c:pt idx="6885">
                  <c:v>54.632550602167498</c:v>
                </c:pt>
                <c:pt idx="6886">
                  <c:v>54.6360584315183</c:v>
                </c:pt>
                <c:pt idx="6887">
                  <c:v>54.639566029291601</c:v>
                </c:pt>
                <c:pt idx="6888">
                  <c:v>54.643073395500998</c:v>
                </c:pt>
                <c:pt idx="6889">
                  <c:v>54.646580530160598</c:v>
                </c:pt>
                <c:pt idx="6890">
                  <c:v>54.650087433284099</c:v>
                </c:pt>
                <c:pt idx="6891">
                  <c:v>54.6535941048854</c:v>
                </c:pt>
                <c:pt idx="6892">
                  <c:v>54.657100544978199</c:v>
                </c:pt>
                <c:pt idx="6893">
                  <c:v>54.660606753576403</c:v>
                </c:pt>
                <c:pt idx="6894">
                  <c:v>54.664112730693901</c:v>
                </c:pt>
                <c:pt idx="6895">
                  <c:v>54.667618476344401</c:v>
                </c:pt>
                <c:pt idx="6896">
                  <c:v>54.671123990541901</c:v>
                </c:pt>
                <c:pt idx="6897">
                  <c:v>54.674629273300098</c:v>
                </c:pt>
                <c:pt idx="6898">
                  <c:v>54.678134324633</c:v>
                </c:pt>
                <c:pt idx="6899">
                  <c:v>54.681639144554197</c:v>
                </c:pt>
                <c:pt idx="6900">
                  <c:v>54.685143733077702</c:v>
                </c:pt>
                <c:pt idx="6901">
                  <c:v>54.688648090217399</c:v>
                </c:pt>
                <c:pt idx="6902">
                  <c:v>54.692152215986901</c:v>
                </c:pt>
                <c:pt idx="6903">
                  <c:v>54.6956561104003</c:v>
                </c:pt>
                <c:pt idx="6904">
                  <c:v>54.699159773471301</c:v>
                </c:pt>
                <c:pt idx="6905">
                  <c:v>54.702663205213803</c:v>
                </c:pt>
                <c:pt idx="6906">
                  <c:v>54.706166405641603</c:v>
                </c:pt>
                <c:pt idx="6907">
                  <c:v>54.709669374768502</c:v>
                </c:pt>
                <c:pt idx="6908">
                  <c:v>54.713172112608497</c:v>
                </c:pt>
                <c:pt idx="6909">
                  <c:v>54.716674619175301</c:v>
                </c:pt>
                <c:pt idx="6910">
                  <c:v>54.720176894482798</c:v>
                </c:pt>
                <c:pt idx="6911">
                  <c:v>54.7236789385449</c:v>
                </c:pt>
                <c:pt idx="6912">
                  <c:v>54.7271807513754</c:v>
                </c:pt>
                <c:pt idx="6913">
                  <c:v>54.730682332988103</c:v>
                </c:pt>
                <c:pt idx="6914">
                  <c:v>54.7341836833969</c:v>
                </c:pt>
                <c:pt idx="6915">
                  <c:v>54.737684802615703</c:v>
                </c:pt>
                <c:pt idx="6916">
                  <c:v>54.741185690658298</c:v>
                </c:pt>
                <c:pt idx="6917">
                  <c:v>54.744686347538597</c:v>
                </c:pt>
                <c:pt idx="6918">
                  <c:v>54.748186773270398</c:v>
                </c:pt>
                <c:pt idx="6919">
                  <c:v>54.751686967867499</c:v>
                </c:pt>
                <c:pt idx="6920">
                  <c:v>54.7551869313439</c:v>
                </c:pt>
                <c:pt idx="6921">
                  <c:v>54.758686663713398</c:v>
                </c:pt>
                <c:pt idx="6922">
                  <c:v>54.762186164989799</c:v>
                </c:pt>
                <c:pt idx="6923">
                  <c:v>54.765685435187002</c:v>
                </c:pt>
                <c:pt idx="6924">
                  <c:v>54.769184474318799</c:v>
                </c:pt>
                <c:pt idx="6925">
                  <c:v>54.7726832823992</c:v>
                </c:pt>
                <c:pt idx="6926">
                  <c:v>54.776181859441998</c:v>
                </c:pt>
                <c:pt idx="6927">
                  <c:v>54.779680205460998</c:v>
                </c:pt>
                <c:pt idx="6928">
                  <c:v>54.7831783204701</c:v>
                </c:pt>
                <c:pt idx="6929">
                  <c:v>54.7866762044832</c:v>
                </c:pt>
                <c:pt idx="6930">
                  <c:v>54.790173857514098</c:v>
                </c:pt>
                <c:pt idx="6931">
                  <c:v>54.793671279576699</c:v>
                </c:pt>
                <c:pt idx="6932">
                  <c:v>54.797168470684902</c:v>
                </c:pt>
                <c:pt idx="6933">
                  <c:v>54.800665430852497</c:v>
                </c:pt>
                <c:pt idx="6934">
                  <c:v>54.804162160093398</c:v>
                </c:pt>
                <c:pt idx="6935">
                  <c:v>54.807658658421502</c:v>
                </c:pt>
                <c:pt idx="6936">
                  <c:v>54.811154925850602</c:v>
                </c:pt>
                <c:pt idx="6937">
                  <c:v>54.814650962394602</c:v>
                </c:pt>
                <c:pt idx="6938">
                  <c:v>54.8181467680674</c:v>
                </c:pt>
                <c:pt idx="6939">
                  <c:v>54.821642342882797</c:v>
                </c:pt>
                <c:pt idx="6940">
                  <c:v>54.825137686854802</c:v>
                </c:pt>
                <c:pt idx="6941">
                  <c:v>54.828632799997102</c:v>
                </c:pt>
                <c:pt idx="6942">
                  <c:v>54.832127682323801</c:v>
                </c:pt>
                <c:pt idx="6943">
                  <c:v>54.835622333848498</c:v>
                </c:pt>
                <c:pt idx="6944">
                  <c:v>54.839116754585298</c:v>
                </c:pt>
                <c:pt idx="6945">
                  <c:v>54.842610944547999</c:v>
                </c:pt>
                <c:pt idx="6946">
                  <c:v>54.846104903750401</c:v>
                </c:pt>
                <c:pt idx="6947">
                  <c:v>54.849598632206501</c:v>
                </c:pt>
                <c:pt idx="6948">
                  <c:v>54.853092129930197</c:v>
                </c:pt>
                <c:pt idx="6949">
                  <c:v>54.856585396935202</c:v>
                </c:pt>
                <c:pt idx="6950">
                  <c:v>54.8600784332355</c:v>
                </c:pt>
                <c:pt idx="6951">
                  <c:v>54.863571238844997</c:v>
                </c:pt>
                <c:pt idx="6952">
                  <c:v>54.867063813777598</c:v>
                </c:pt>
                <c:pt idx="6953">
                  <c:v>54.870556158047101</c:v>
                </c:pt>
                <c:pt idx="6954">
                  <c:v>54.874048271667398</c:v>
                </c:pt>
                <c:pt idx="6955">
                  <c:v>54.877540154652401</c:v>
                </c:pt>
                <c:pt idx="6956">
                  <c:v>54.881031807016001</c:v>
                </c:pt>
                <c:pt idx="6957">
                  <c:v>54.884523228772103</c:v>
                </c:pt>
                <c:pt idx="6958">
                  <c:v>54.8880144199345</c:v>
                </c:pt>
                <c:pt idx="6959">
                  <c:v>54.891505380517202</c:v>
                </c:pt>
                <c:pt idx="6960">
                  <c:v>54.894996110534002</c:v>
                </c:pt>
                <c:pt idx="6961">
                  <c:v>54.898486609998898</c:v>
                </c:pt>
                <c:pt idx="6962">
                  <c:v>54.901976878925602</c:v>
                </c:pt>
                <c:pt idx="6963">
                  <c:v>54.905466917328198</c:v>
                </c:pt>
                <c:pt idx="6964">
                  <c:v>54.908956725220399</c:v>
                </c:pt>
                <c:pt idx="6965">
                  <c:v>54.912446302616303</c:v>
                </c:pt>
                <c:pt idx="6966">
                  <c:v>54.915935649529601</c:v>
                </c:pt>
                <c:pt idx="6967">
                  <c:v>54.919424765974298</c:v>
                </c:pt>
                <c:pt idx="6968">
                  <c:v>54.922913651964301</c:v>
                </c:pt>
                <c:pt idx="6969">
                  <c:v>54.926402307513399</c:v>
                </c:pt>
                <c:pt idx="6970">
                  <c:v>54.929890732635599</c:v>
                </c:pt>
                <c:pt idx="6971">
                  <c:v>54.933378927344798</c:v>
                </c:pt>
                <c:pt idx="6972">
                  <c:v>54.936866891654802</c:v>
                </c:pt>
                <c:pt idx="6973">
                  <c:v>54.940354625579602</c:v>
                </c:pt>
                <c:pt idx="6974">
                  <c:v>54.943842129133003</c:v>
                </c:pt>
                <c:pt idx="6975">
                  <c:v>54.947329402328997</c:v>
                </c:pt>
                <c:pt idx="6976">
                  <c:v>54.950816445181403</c:v>
                </c:pt>
                <c:pt idx="6977">
                  <c:v>54.954303257704197</c:v>
                </c:pt>
                <c:pt idx="6978">
                  <c:v>54.9577898399112</c:v>
                </c:pt>
                <c:pt idx="6979">
                  <c:v>54.961276191816403</c:v>
                </c:pt>
                <c:pt idx="6980">
                  <c:v>54.964762313433603</c:v>
                </c:pt>
                <c:pt idx="6981">
                  <c:v>54.968248204776899</c:v>
                </c:pt>
                <c:pt idx="6982">
                  <c:v>54.971733865859903</c:v>
                </c:pt>
                <c:pt idx="6983">
                  <c:v>54.9752192966968</c:v>
                </c:pt>
                <c:pt idx="6984">
                  <c:v>54.978704497301401</c:v>
                </c:pt>
                <c:pt idx="6985">
                  <c:v>54.982189467687498</c:v>
                </c:pt>
                <c:pt idx="6986">
                  <c:v>54.985674207869103</c:v>
                </c:pt>
                <c:pt idx="6987">
                  <c:v>54.989158717860199</c:v>
                </c:pt>
                <c:pt idx="6988">
                  <c:v>54.992642997674501</c:v>
                </c:pt>
                <c:pt idx="6989">
                  <c:v>54.996127047326098</c:v>
                </c:pt>
                <c:pt idx="6990">
                  <c:v>54.999610866828803</c:v>
                </c:pt>
                <c:pt idx="6991">
                  <c:v>55.0030944561965</c:v>
                </c:pt>
                <c:pt idx="6992">
                  <c:v>55.0065778154433</c:v>
                </c:pt>
                <c:pt idx="6993">
                  <c:v>55.010060944582897</c:v>
                </c:pt>
                <c:pt idx="6994">
                  <c:v>55.013543843629201</c:v>
                </c:pt>
                <c:pt idx="6995">
                  <c:v>55.017026512596303</c:v>
                </c:pt>
                <c:pt idx="6996">
                  <c:v>55.020508951498002</c:v>
                </c:pt>
                <c:pt idx="6997">
                  <c:v>55.023991160348203</c:v>
                </c:pt>
                <c:pt idx="6998">
                  <c:v>55.027473139160897</c:v>
                </c:pt>
                <c:pt idx="6999">
                  <c:v>55.030954887949903</c:v>
                </c:pt>
                <c:pt idx="7000">
                  <c:v>55.034436406729199</c:v>
                </c:pt>
                <c:pt idx="7001">
                  <c:v>55.037917695512803</c:v>
                </c:pt>
                <c:pt idx="7002">
                  <c:v>55.0413987543144</c:v>
                </c:pt>
                <c:pt idx="7003">
                  <c:v>55.044879583148102</c:v>
                </c:pt>
                <c:pt idx="7004">
                  <c:v>55.0483601820277</c:v>
                </c:pt>
                <c:pt idx="7005">
                  <c:v>55.051840550967299</c:v>
                </c:pt>
                <c:pt idx="7006">
                  <c:v>55.055320689980597</c:v>
                </c:pt>
                <c:pt idx="7007">
                  <c:v>55.0588005990817</c:v>
                </c:pt>
                <c:pt idx="7008">
                  <c:v>55.062280278284398</c:v>
                </c:pt>
                <c:pt idx="7009">
                  <c:v>55.065759727602703</c:v>
                </c:pt>
                <c:pt idx="7010">
                  <c:v>55.069238947050501</c:v>
                </c:pt>
                <c:pt idx="7011">
                  <c:v>55.072717936641702</c:v>
                </c:pt>
                <c:pt idx="7012">
                  <c:v>55.076196696390298</c:v>
                </c:pt>
                <c:pt idx="7013">
                  <c:v>55.079675226310101</c:v>
                </c:pt>
                <c:pt idx="7014">
                  <c:v>55.083153526415202</c:v>
                </c:pt>
                <c:pt idx="7015">
                  <c:v>55.0866315967194</c:v>
                </c:pt>
                <c:pt idx="7016">
                  <c:v>55.090109437236698</c:v>
                </c:pt>
                <c:pt idx="7017">
                  <c:v>55.093587047980897</c:v>
                </c:pt>
                <c:pt idx="7018">
                  <c:v>55.0970644289661</c:v>
                </c:pt>
                <c:pt idx="7019">
                  <c:v>55.100541580206198</c:v>
                </c:pt>
                <c:pt idx="7020">
                  <c:v>55.104018501714997</c:v>
                </c:pt>
                <c:pt idx="7021">
                  <c:v>55.107495193506601</c:v>
                </c:pt>
                <c:pt idx="7022">
                  <c:v>55.110971655594803</c:v>
                </c:pt>
                <c:pt idx="7023">
                  <c:v>55.114447887993599</c:v>
                </c:pt>
                <c:pt idx="7024">
                  <c:v>55.117923890717002</c:v>
                </c:pt>
                <c:pt idx="7025">
                  <c:v>55.121399663778803</c:v>
                </c:pt>
                <c:pt idx="7026">
                  <c:v>55.124875207193</c:v>
                </c:pt>
                <c:pt idx="7027">
                  <c:v>55.128350520973498</c:v>
                </c:pt>
                <c:pt idx="7028">
                  <c:v>55.131825605134303</c:v>
                </c:pt>
                <c:pt idx="7029">
                  <c:v>55.135300459689297</c:v>
                </c:pt>
                <c:pt idx="7030">
                  <c:v>55.138775084652501</c:v>
                </c:pt>
                <c:pt idx="7031">
                  <c:v>55.142249480037698</c:v>
                </c:pt>
                <c:pt idx="7032">
                  <c:v>55.145723645859</c:v>
                </c:pt>
                <c:pt idx="7033">
                  <c:v>55.149197582130199</c:v>
                </c:pt>
                <c:pt idx="7034">
                  <c:v>55.152671288865399</c:v>
                </c:pt>
                <c:pt idx="7035">
                  <c:v>55.156144766078398</c:v>
                </c:pt>
                <c:pt idx="7036">
                  <c:v>55.159618013783202</c:v>
                </c:pt>
                <c:pt idx="7037">
                  <c:v>55.163091031993702</c:v>
                </c:pt>
                <c:pt idx="7038">
                  <c:v>55.166563820724001</c:v>
                </c:pt>
                <c:pt idx="7039">
                  <c:v>55.170036379987799</c:v>
                </c:pt>
                <c:pt idx="7040">
                  <c:v>55.173508709799201</c:v>
                </c:pt>
                <c:pt idx="7041">
                  <c:v>55.176980810172203</c:v>
                </c:pt>
                <c:pt idx="7042">
                  <c:v>55.180452681120499</c:v>
                </c:pt>
                <c:pt idx="7043">
                  <c:v>55.183924322658399</c:v>
                </c:pt>
                <c:pt idx="7044">
                  <c:v>55.187395734799502</c:v>
                </c:pt>
                <c:pt idx="7045">
                  <c:v>55.190866917557997</c:v>
                </c:pt>
                <c:pt idx="7046">
                  <c:v>55.194337870947798</c:v>
                </c:pt>
                <c:pt idx="7047">
                  <c:v>55.197808594982703</c:v>
                </c:pt>
                <c:pt idx="7048">
                  <c:v>55.201279089676802</c:v>
                </c:pt>
                <c:pt idx="7049">
                  <c:v>55.204749355044001</c:v>
                </c:pt>
                <c:pt idx="7050">
                  <c:v>55.208219391098297</c:v>
                </c:pt>
                <c:pt idx="7051">
                  <c:v>55.211689197853602</c:v>
                </c:pt>
                <c:pt idx="7052">
                  <c:v>55.2151587753238</c:v>
                </c:pt>
                <c:pt idx="7053">
                  <c:v>55.218628123522997</c:v>
                </c:pt>
                <c:pt idx="7054">
                  <c:v>55.222097242465097</c:v>
                </c:pt>
                <c:pt idx="7055">
                  <c:v>55.225566132163998</c:v>
                </c:pt>
                <c:pt idx="7056">
                  <c:v>55.229034792633598</c:v>
                </c:pt>
                <c:pt idx="7057">
                  <c:v>55.232503223888102</c:v>
                </c:pt>
                <c:pt idx="7058">
                  <c:v>55.235971425941202</c:v>
                </c:pt>
                <c:pt idx="7059">
                  <c:v>55.239439398807001</c:v>
                </c:pt>
                <c:pt idx="7060">
                  <c:v>55.242907142499298</c:v>
                </c:pt>
                <c:pt idx="7061">
                  <c:v>55.246374657032298</c:v>
                </c:pt>
                <c:pt idx="7062">
                  <c:v>55.249841942419799</c:v>
                </c:pt>
                <c:pt idx="7063">
                  <c:v>55.253308998675799</c:v>
                </c:pt>
                <c:pt idx="7064">
                  <c:v>55.256775825814202</c:v>
                </c:pt>
                <c:pt idx="7065">
                  <c:v>55.2602424238491</c:v>
                </c:pt>
                <c:pt idx="7066">
                  <c:v>55.263708792794397</c:v>
                </c:pt>
                <c:pt idx="7067">
                  <c:v>55.267174932663899</c:v>
                </c:pt>
                <c:pt idx="7068">
                  <c:v>55.270640843471803</c:v>
                </c:pt>
                <c:pt idx="7069">
                  <c:v>55.274106525232</c:v>
                </c:pt>
                <c:pt idx="7070">
                  <c:v>55.277571977958402</c:v>
                </c:pt>
                <c:pt idx="7071">
                  <c:v>55.281037201665001</c:v>
                </c:pt>
                <c:pt idx="7072">
                  <c:v>55.2845021963657</c:v>
                </c:pt>
                <c:pt idx="7073">
                  <c:v>55.287966962074599</c:v>
                </c:pt>
                <c:pt idx="7074">
                  <c:v>55.291431498805601</c:v>
                </c:pt>
                <c:pt idx="7075">
                  <c:v>55.294895806572598</c:v>
                </c:pt>
                <c:pt idx="7076">
                  <c:v>55.298359885389701</c:v>
                </c:pt>
                <c:pt idx="7077">
                  <c:v>55.301823735270801</c:v>
                </c:pt>
                <c:pt idx="7078">
                  <c:v>55.305287356229798</c:v>
                </c:pt>
                <c:pt idx="7079">
                  <c:v>55.308750748280801</c:v>
                </c:pt>
                <c:pt idx="7080">
                  <c:v>55.312213911437702</c:v>
                </c:pt>
                <c:pt idx="7081">
                  <c:v>55.315676845714499</c:v>
                </c:pt>
                <c:pt idx="7082">
                  <c:v>55.319139551125097</c:v>
                </c:pt>
                <c:pt idx="7083">
                  <c:v>55.322602027683502</c:v>
                </c:pt>
                <c:pt idx="7084">
                  <c:v>55.326064275403802</c:v>
                </c:pt>
                <c:pt idx="7085">
                  <c:v>55.329526294299797</c:v>
                </c:pt>
                <c:pt idx="7086">
                  <c:v>55.332988084385597</c:v>
                </c:pt>
                <c:pt idx="7087">
                  <c:v>55.336449645675103</c:v>
                </c:pt>
                <c:pt idx="7088">
                  <c:v>55.339910978182303</c:v>
                </c:pt>
                <c:pt idx="7089">
                  <c:v>55.343372081921103</c:v>
                </c:pt>
                <c:pt idx="7090">
                  <c:v>55.3468329569057</c:v>
                </c:pt>
                <c:pt idx="7091">
                  <c:v>55.350293603149801</c:v>
                </c:pt>
                <c:pt idx="7092">
                  <c:v>55.353754020667502</c:v>
                </c:pt>
                <c:pt idx="7093">
                  <c:v>55.3572142094729</c:v>
                </c:pt>
                <c:pt idx="7094">
                  <c:v>55.360674169579703</c:v>
                </c:pt>
                <c:pt idx="7095">
                  <c:v>55.364133901002198</c:v>
                </c:pt>
                <c:pt idx="7096">
                  <c:v>55.3675934037541</c:v>
                </c:pt>
                <c:pt idx="7097">
                  <c:v>55.371052677849598</c:v>
                </c:pt>
                <c:pt idx="7098">
                  <c:v>55.374511723302497</c:v>
                </c:pt>
                <c:pt idx="7099">
                  <c:v>55.377970540126903</c:v>
                </c:pt>
                <c:pt idx="7100">
                  <c:v>55.381429128336698</c:v>
                </c:pt>
                <c:pt idx="7101">
                  <c:v>55.384887487946003</c:v>
                </c:pt>
                <c:pt idx="7102">
                  <c:v>55.3883456189687</c:v>
                </c:pt>
                <c:pt idx="7103">
                  <c:v>55.391803521418701</c:v>
                </c:pt>
                <c:pt idx="7104">
                  <c:v>55.395261195310198</c:v>
                </c:pt>
                <c:pt idx="7105">
                  <c:v>55.398718640657002</c:v>
                </c:pt>
                <c:pt idx="7106">
                  <c:v>55.402175857473203</c:v>
                </c:pt>
                <c:pt idx="7107">
                  <c:v>55.405632845772701</c:v>
                </c:pt>
                <c:pt idx="7108">
                  <c:v>55.409089605569498</c:v>
                </c:pt>
                <c:pt idx="7109">
                  <c:v>55.412546136877701</c:v>
                </c:pt>
                <c:pt idx="7110">
                  <c:v>55.4160024397111</c:v>
                </c:pt>
                <c:pt idx="7111">
                  <c:v>55.4194585140839</c:v>
                </c:pt>
                <c:pt idx="7112">
                  <c:v>55.422914360009898</c:v>
                </c:pt>
                <c:pt idx="7113">
                  <c:v>55.426369977503199</c:v>
                </c:pt>
                <c:pt idx="7114">
                  <c:v>55.429825366577703</c:v>
                </c:pt>
                <c:pt idx="7115">
                  <c:v>55.433280527247497</c:v>
                </c:pt>
                <c:pt idx="7116">
                  <c:v>55.436735459526503</c:v>
                </c:pt>
                <c:pt idx="7117">
                  <c:v>55.440190163428703</c:v>
                </c:pt>
                <c:pt idx="7118">
                  <c:v>55.443644638968202</c:v>
                </c:pt>
                <c:pt idx="7119">
                  <c:v>55.447098886158898</c:v>
                </c:pt>
                <c:pt idx="7120">
                  <c:v>55.450552905014803</c:v>
                </c:pt>
                <c:pt idx="7121">
                  <c:v>55.4540066955499</c:v>
                </c:pt>
                <c:pt idx="7122">
                  <c:v>55.457460257778301</c:v>
                </c:pt>
                <c:pt idx="7123">
                  <c:v>55.460913591713798</c:v>
                </c:pt>
                <c:pt idx="7124">
                  <c:v>55.464366697370401</c:v>
                </c:pt>
                <c:pt idx="7125">
                  <c:v>55.467819574762302</c:v>
                </c:pt>
                <c:pt idx="7126">
                  <c:v>55.471272223903398</c:v>
                </c:pt>
                <c:pt idx="7127">
                  <c:v>55.474724644807601</c:v>
                </c:pt>
                <c:pt idx="7128">
                  <c:v>55.478176837489002</c:v>
                </c:pt>
                <c:pt idx="7129">
                  <c:v>55.481628801961598</c:v>
                </c:pt>
                <c:pt idx="7130">
                  <c:v>55.485080538239401</c:v>
                </c:pt>
                <c:pt idx="7131">
                  <c:v>55.488532046336303</c:v>
                </c:pt>
                <c:pt idx="7132">
                  <c:v>55.4919833262664</c:v>
                </c:pt>
                <c:pt idx="7133">
                  <c:v>55.495434378043697</c:v>
                </c:pt>
                <c:pt idx="7134">
                  <c:v>55.498885201682199</c:v>
                </c:pt>
                <c:pt idx="7135">
                  <c:v>55.502335797195798</c:v>
                </c:pt>
                <c:pt idx="7136">
                  <c:v>55.505786164598703</c:v>
                </c:pt>
                <c:pt idx="7137">
                  <c:v>55.5092363039047</c:v>
                </c:pt>
                <c:pt idx="7138">
                  <c:v>55.5126862151279</c:v>
                </c:pt>
                <c:pt idx="7139">
                  <c:v>55.516135898282201</c:v>
                </c:pt>
                <c:pt idx="7140">
                  <c:v>55.5195853533818</c:v>
                </c:pt>
                <c:pt idx="7141">
                  <c:v>55.523034580440601</c:v>
                </c:pt>
                <c:pt idx="7142">
                  <c:v>55.526483579472497</c:v>
                </c:pt>
                <c:pt idx="7143">
                  <c:v>55.529932350491698</c:v>
                </c:pt>
                <c:pt idx="7144">
                  <c:v>55.533380893512103</c:v>
                </c:pt>
                <c:pt idx="7145">
                  <c:v>55.536829208547701</c:v>
                </c:pt>
                <c:pt idx="7146">
                  <c:v>55.540277295612597</c:v>
                </c:pt>
                <c:pt idx="7147">
                  <c:v>55.543725154720597</c:v>
                </c:pt>
                <c:pt idx="7148">
                  <c:v>55.547172785885998</c:v>
                </c:pt>
                <c:pt idx="7149">
                  <c:v>55.550620189122498</c:v>
                </c:pt>
                <c:pt idx="7150">
                  <c:v>55.5540673644444</c:v>
                </c:pt>
                <c:pt idx="7151">
                  <c:v>55.557514311865503</c:v>
                </c:pt>
                <c:pt idx="7152">
                  <c:v>55.560961031399899</c:v>
                </c:pt>
                <c:pt idx="7153">
                  <c:v>55.564407523061597</c:v>
                </c:pt>
                <c:pt idx="7154">
                  <c:v>55.567853786864497</c:v>
                </c:pt>
                <c:pt idx="7155">
                  <c:v>55.571299822822901</c:v>
                </c:pt>
                <c:pt idx="7156">
                  <c:v>55.574745630950503</c:v>
                </c:pt>
                <c:pt idx="7157">
                  <c:v>55.578191211261498</c:v>
                </c:pt>
                <c:pt idx="7158">
                  <c:v>55.581636563769798</c:v>
                </c:pt>
                <c:pt idx="7159">
                  <c:v>55.585081688489502</c:v>
                </c:pt>
                <c:pt idx="7160">
                  <c:v>55.5885265854346</c:v>
                </c:pt>
                <c:pt idx="7161">
                  <c:v>55.591971254619096</c:v>
                </c:pt>
                <c:pt idx="7162">
                  <c:v>55.595415696057003</c:v>
                </c:pt>
                <c:pt idx="7163">
                  <c:v>55.598859909762297</c:v>
                </c:pt>
                <c:pt idx="7164">
                  <c:v>55.602303895749102</c:v>
                </c:pt>
                <c:pt idx="7165">
                  <c:v>55.605747654031298</c:v>
                </c:pt>
                <c:pt idx="7166">
                  <c:v>55.609191184623</c:v>
                </c:pt>
                <c:pt idx="7167">
                  <c:v>55.612634487538202</c:v>
                </c:pt>
                <c:pt idx="7168">
                  <c:v>55.616077562790998</c:v>
                </c:pt>
                <c:pt idx="7169">
                  <c:v>55.619520410395197</c:v>
                </c:pt>
                <c:pt idx="7170">
                  <c:v>55.622963030365</c:v>
                </c:pt>
                <c:pt idx="7171">
                  <c:v>55.626405422714399</c:v>
                </c:pt>
                <c:pt idx="7172">
                  <c:v>55.629847587457398</c:v>
                </c:pt>
                <c:pt idx="7173">
                  <c:v>55.633289524608003</c:v>
                </c:pt>
                <c:pt idx="7174">
                  <c:v>55.636731234180203</c:v>
                </c:pt>
                <c:pt idx="7175">
                  <c:v>55.640172716188097</c:v>
                </c:pt>
                <c:pt idx="7176">
                  <c:v>55.643613970645703</c:v>
                </c:pt>
                <c:pt idx="7177">
                  <c:v>55.647054997566997</c:v>
                </c:pt>
                <c:pt idx="7178">
                  <c:v>55.650495796965998</c:v>
                </c:pt>
                <c:pt idx="7179">
                  <c:v>55.653936368856698</c:v>
                </c:pt>
                <c:pt idx="7180">
                  <c:v>55.6573767132532</c:v>
                </c:pt>
                <c:pt idx="7181">
                  <c:v>55.660816830169502</c:v>
                </c:pt>
                <c:pt idx="7182">
                  <c:v>55.664256719619601</c:v>
                </c:pt>
                <c:pt idx="7183">
                  <c:v>55.667696381617603</c:v>
                </c:pt>
                <c:pt idx="7184">
                  <c:v>55.671135816177397</c:v>
                </c:pt>
                <c:pt idx="7185">
                  <c:v>55.674575023313203</c:v>
                </c:pt>
                <c:pt idx="7186">
                  <c:v>55.678014003038903</c:v>
                </c:pt>
                <c:pt idx="7187">
                  <c:v>55.681452755368497</c:v>
                </c:pt>
                <c:pt idx="7188">
                  <c:v>55.684891280316101</c:v>
                </c:pt>
                <c:pt idx="7189">
                  <c:v>55.688329577895701</c:v>
                </c:pt>
                <c:pt idx="7190">
                  <c:v>55.691767648121299</c:v>
                </c:pt>
                <c:pt idx="7191">
                  <c:v>55.695205491007002</c:v>
                </c:pt>
                <c:pt idx="7192">
                  <c:v>55.698643106566799</c:v>
                </c:pt>
                <c:pt idx="7193">
                  <c:v>55.702080494814801</c:v>
                </c:pt>
                <c:pt idx="7194">
                  <c:v>55.705517655764901</c:v>
                </c:pt>
                <c:pt idx="7195">
                  <c:v>55.708954589431102</c:v>
                </c:pt>
                <c:pt idx="7196">
                  <c:v>55.712391295827601</c:v>
                </c:pt>
                <c:pt idx="7197">
                  <c:v>55.715827774968403</c:v>
                </c:pt>
                <c:pt idx="7198">
                  <c:v>55.7192640268674</c:v>
                </c:pt>
                <c:pt idx="7199">
                  <c:v>55.722700051538702</c:v>
                </c:pt>
                <c:pt idx="7200">
                  <c:v>55.7261358489964</c:v>
                </c:pt>
                <c:pt idx="7201">
                  <c:v>55.729571419254498</c:v>
                </c:pt>
                <c:pt idx="7202">
                  <c:v>55.733006762326902</c:v>
                </c:pt>
                <c:pt idx="7203">
                  <c:v>55.7364418782279</c:v>
                </c:pt>
                <c:pt idx="7204">
                  <c:v>55.7398767669713</c:v>
                </c:pt>
                <c:pt idx="7205">
                  <c:v>55.743311428571197</c:v>
                </c:pt>
                <c:pt idx="7206">
                  <c:v>55.746745863041703</c:v>
                </c:pt>
                <c:pt idx="7207">
                  <c:v>55.750180070396802</c:v>
                </c:pt>
                <c:pt idx="7208">
                  <c:v>55.753614050650498</c:v>
                </c:pt>
                <c:pt idx="7209">
                  <c:v>55.757047803816803</c:v>
                </c:pt>
                <c:pt idx="7210">
                  <c:v>55.760481329909901</c:v>
                </c:pt>
                <c:pt idx="7211">
                  <c:v>55.763914628943702</c:v>
                </c:pt>
                <c:pt idx="7212">
                  <c:v>55.767347700932298</c:v>
                </c:pt>
                <c:pt idx="7213">
                  <c:v>55.7707805458897</c:v>
                </c:pt>
                <c:pt idx="7214">
                  <c:v>55.774213163829998</c:v>
                </c:pt>
                <c:pt idx="7215">
                  <c:v>55.777645554767098</c:v>
                </c:pt>
                <c:pt idx="7216">
                  <c:v>55.781077718715203</c:v>
                </c:pt>
                <c:pt idx="7217">
                  <c:v>55.784509655688296</c:v>
                </c:pt>
                <c:pt idx="7218">
                  <c:v>55.787941365700398</c:v>
                </c:pt>
                <c:pt idx="7219">
                  <c:v>55.791372848765498</c:v>
                </c:pt>
                <c:pt idx="7220">
                  <c:v>55.7948041048977</c:v>
                </c:pt>
                <c:pt idx="7221">
                  <c:v>55.798235134111103</c:v>
                </c:pt>
                <c:pt idx="7222">
                  <c:v>55.801665936419703</c:v>
                </c:pt>
                <c:pt idx="7223">
                  <c:v>55.805096511837498</c:v>
                </c:pt>
                <c:pt idx="7224">
                  <c:v>55.808526860378599</c:v>
                </c:pt>
                <c:pt idx="7225">
                  <c:v>55.811956982056998</c:v>
                </c:pt>
                <c:pt idx="7226">
                  <c:v>55.815386876886699</c:v>
                </c:pt>
                <c:pt idx="7227">
                  <c:v>55.818816544881898</c:v>
                </c:pt>
                <c:pt idx="7228">
                  <c:v>55.822245986056501</c:v>
                </c:pt>
                <c:pt idx="7229">
                  <c:v>55.825675200424598</c:v>
                </c:pt>
                <c:pt idx="7230">
                  <c:v>55.829104188000201</c:v>
                </c:pt>
                <c:pt idx="7231">
                  <c:v>55.8325329487974</c:v>
                </c:pt>
                <c:pt idx="7232">
                  <c:v>55.835961482830299</c:v>
                </c:pt>
                <c:pt idx="7233">
                  <c:v>55.839389790112797</c:v>
                </c:pt>
                <c:pt idx="7234">
                  <c:v>55.842817870659097</c:v>
                </c:pt>
                <c:pt idx="7235">
                  <c:v>55.846245724483097</c:v>
                </c:pt>
                <c:pt idx="7236">
                  <c:v>55.849673351598902</c:v>
                </c:pt>
                <c:pt idx="7237">
                  <c:v>55.853100752020701</c:v>
                </c:pt>
                <c:pt idx="7238">
                  <c:v>55.8565279257623</c:v>
                </c:pt>
                <c:pt idx="7239">
                  <c:v>55.859954872837903</c:v>
                </c:pt>
                <c:pt idx="7240">
                  <c:v>55.8633815932616</c:v>
                </c:pt>
                <c:pt idx="7241">
                  <c:v>55.866808087047303</c:v>
                </c:pt>
                <c:pt idx="7242">
                  <c:v>55.870234354209103</c:v>
                </c:pt>
                <c:pt idx="7243">
                  <c:v>55.873660394761103</c:v>
                </c:pt>
                <c:pt idx="7244">
                  <c:v>55.877086208717401</c:v>
                </c:pt>
                <c:pt idx="7245">
                  <c:v>55.880511796091902</c:v>
                </c:pt>
                <c:pt idx="7246">
                  <c:v>55.883937156898703</c:v>
                </c:pt>
                <c:pt idx="7247">
                  <c:v>55.887362291151902</c:v>
                </c:pt>
                <c:pt idx="7248">
                  <c:v>55.890787198865603</c:v>
                </c:pt>
                <c:pt idx="7249">
                  <c:v>55.894211880053703</c:v>
                </c:pt>
                <c:pt idx="7250">
                  <c:v>55.8976363347304</c:v>
                </c:pt>
                <c:pt idx="7251">
                  <c:v>55.901060562909699</c:v>
                </c:pt>
                <c:pt idx="7252">
                  <c:v>55.904484564605603</c:v>
                </c:pt>
                <c:pt idx="7253">
                  <c:v>55.907908339832197</c:v>
                </c:pt>
                <c:pt idx="7254">
                  <c:v>55.911331888603598</c:v>
                </c:pt>
                <c:pt idx="7255">
                  <c:v>55.914755210933798</c:v>
                </c:pt>
                <c:pt idx="7256">
                  <c:v>55.9181783068369</c:v>
                </c:pt>
                <c:pt idx="7257">
                  <c:v>55.921601176326902</c:v>
                </c:pt>
                <c:pt idx="7258">
                  <c:v>55.925023819417902</c:v>
                </c:pt>
                <c:pt idx="7259">
                  <c:v>55.928446236123897</c:v>
                </c:pt>
                <c:pt idx="7260">
                  <c:v>55.931868426459097</c:v>
                </c:pt>
                <c:pt idx="7261">
                  <c:v>55.935290390437302</c:v>
                </c:pt>
                <c:pt idx="7262">
                  <c:v>55.938712128072801</c:v>
                </c:pt>
                <c:pt idx="7263">
                  <c:v>55.942133639379598</c:v>
                </c:pt>
                <c:pt idx="7264">
                  <c:v>55.945554924371699</c:v>
                </c:pt>
                <c:pt idx="7265">
                  <c:v>55.9489759830632</c:v>
                </c:pt>
                <c:pt idx="7266">
                  <c:v>55.952396815468198</c:v>
                </c:pt>
                <c:pt idx="7267">
                  <c:v>55.955817421600599</c:v>
                </c:pt>
                <c:pt idx="7268">
                  <c:v>55.9592378014747</c:v>
                </c:pt>
                <c:pt idx="7269">
                  <c:v>55.962657955104298</c:v>
                </c:pt>
                <c:pt idx="7270">
                  <c:v>55.966077882503697</c:v>
                </c:pt>
                <c:pt idx="7271">
                  <c:v>55.969497583686802</c:v>
                </c:pt>
                <c:pt idx="7272">
                  <c:v>55.972917058667797</c:v>
                </c:pt>
                <c:pt idx="7273">
                  <c:v>55.976336307460599</c:v>
                </c:pt>
                <c:pt idx="7274">
                  <c:v>55.9797553300793</c:v>
                </c:pt>
                <c:pt idx="7275">
                  <c:v>55.983174126538103</c:v>
                </c:pt>
                <c:pt idx="7276">
                  <c:v>55.986592696850899</c:v>
                </c:pt>
                <c:pt idx="7277">
                  <c:v>55.990011041031899</c:v>
                </c:pt>
                <c:pt idx="7278">
                  <c:v>55.993429159095101</c:v>
                </c:pt>
                <c:pt idx="7279">
                  <c:v>55.996847051054502</c:v>
                </c:pt>
                <c:pt idx="7280">
                  <c:v>56.0002647169242</c:v>
                </c:pt>
                <c:pt idx="7281">
                  <c:v>56.003682156718398</c:v>
                </c:pt>
                <c:pt idx="7282">
                  <c:v>56.007099370451002</c:v>
                </c:pt>
                <c:pt idx="7283">
                  <c:v>56.010516358136101</c:v>
                </c:pt>
                <c:pt idx="7284">
                  <c:v>56.013933119787801</c:v>
                </c:pt>
                <c:pt idx="7285">
                  <c:v>56.017349655420198</c:v>
                </c:pt>
                <c:pt idx="7286">
                  <c:v>56.020765965047197</c:v>
                </c:pt>
                <c:pt idx="7287">
                  <c:v>56.024182048683102</c:v>
                </c:pt>
                <c:pt idx="7288">
                  <c:v>56.027597906341803</c:v>
                </c:pt>
                <c:pt idx="7289">
                  <c:v>56.031013538037499</c:v>
                </c:pt>
                <c:pt idx="7290">
                  <c:v>56.0344289437841</c:v>
                </c:pt>
                <c:pt idx="7291">
                  <c:v>56.037844123595796</c:v>
                </c:pt>
                <c:pt idx="7292">
                  <c:v>56.0412590774867</c:v>
                </c:pt>
                <c:pt idx="7293">
                  <c:v>56.044673805470701</c:v>
                </c:pt>
                <c:pt idx="7294">
                  <c:v>56.048088307561997</c:v>
                </c:pt>
                <c:pt idx="7295">
                  <c:v>56.051502583774599</c:v>
                </c:pt>
                <c:pt idx="7296">
                  <c:v>56.054916634122698</c:v>
                </c:pt>
                <c:pt idx="7297">
                  <c:v>56.058330458620198</c:v>
                </c:pt>
                <c:pt idx="7298">
                  <c:v>56.061744057281302</c:v>
                </c:pt>
                <c:pt idx="7299">
                  <c:v>56.065157430120003</c:v>
                </c:pt>
                <c:pt idx="7300">
                  <c:v>56.068570577150297</c:v>
                </c:pt>
                <c:pt idx="7301">
                  <c:v>56.071983498386501</c:v>
                </c:pt>
                <c:pt idx="7302">
                  <c:v>56.075396193842501</c:v>
                </c:pt>
                <c:pt idx="7303">
                  <c:v>56.078808663532399</c:v>
                </c:pt>
                <c:pt idx="7304">
                  <c:v>56.082220907470202</c:v>
                </c:pt>
                <c:pt idx="7305">
                  <c:v>56.085632925670197</c:v>
                </c:pt>
                <c:pt idx="7306">
                  <c:v>56.089044718146198</c:v>
                </c:pt>
                <c:pt idx="7307">
                  <c:v>56.092456284912501</c:v>
                </c:pt>
                <c:pt idx="7308">
                  <c:v>56.095867625982997</c:v>
                </c:pt>
                <c:pt idx="7309">
                  <c:v>56.099278741371897</c:v>
                </c:pt>
                <c:pt idx="7310">
                  <c:v>56.102689631093099</c:v>
                </c:pt>
                <c:pt idx="7311">
                  <c:v>56.1061002951609</c:v>
                </c:pt>
                <c:pt idx="7312">
                  <c:v>56.109510733589303</c:v>
                </c:pt>
                <c:pt idx="7313">
                  <c:v>56.1129209463923</c:v>
                </c:pt>
                <c:pt idx="7314">
                  <c:v>56.116330933584102</c:v>
                </c:pt>
                <c:pt idx="7315">
                  <c:v>56.119740695178599</c:v>
                </c:pt>
                <c:pt idx="7316">
                  <c:v>56.123150231190003</c:v>
                </c:pt>
                <c:pt idx="7317">
                  <c:v>56.126559541632403</c:v>
                </c:pt>
                <c:pt idx="7318">
                  <c:v>56.129968626519798</c:v>
                </c:pt>
                <c:pt idx="7319">
                  <c:v>56.133377485866298</c:v>
                </c:pt>
                <c:pt idx="7320">
                  <c:v>56.136786119686001</c:v>
                </c:pt>
                <c:pt idx="7321">
                  <c:v>56.140194527993003</c:v>
                </c:pt>
                <c:pt idx="7322">
                  <c:v>56.143602710801296</c:v>
                </c:pt>
                <c:pt idx="7323">
                  <c:v>56.147010668125098</c:v>
                </c:pt>
                <c:pt idx="7324">
                  <c:v>56.1504183999783</c:v>
                </c:pt>
                <c:pt idx="7325">
                  <c:v>56.153825906375097</c:v>
                </c:pt>
                <c:pt idx="7326">
                  <c:v>56.157233187329602</c:v>
                </c:pt>
                <c:pt idx="7327">
                  <c:v>56.160640242855798</c:v>
                </c:pt>
                <c:pt idx="7328">
                  <c:v>56.164047072967797</c:v>
                </c:pt>
                <c:pt idx="7329">
                  <c:v>56.167453677679703</c:v>
                </c:pt>
                <c:pt idx="7330">
                  <c:v>56.170860057005697</c:v>
                </c:pt>
                <c:pt idx="7331">
                  <c:v>56.174266210959601</c:v>
                </c:pt>
                <c:pt idx="7332">
                  <c:v>56.177672139555703</c:v>
                </c:pt>
                <c:pt idx="7333">
                  <c:v>56.181077842808101</c:v>
                </c:pt>
                <c:pt idx="7334">
                  <c:v>56.184483320730699</c:v>
                </c:pt>
                <c:pt idx="7335">
                  <c:v>56.187888573337801</c:v>
                </c:pt>
                <c:pt idx="7336">
                  <c:v>56.191293600643299</c:v>
                </c:pt>
                <c:pt idx="7337">
                  <c:v>56.194698402661302</c:v>
                </c:pt>
                <c:pt idx="7338">
                  <c:v>56.198102979406002</c:v>
                </c:pt>
                <c:pt idx="7339">
                  <c:v>56.201507330891403</c:v>
                </c:pt>
                <c:pt idx="7340">
                  <c:v>56.204911457131601</c:v>
                </c:pt>
                <c:pt idx="7341">
                  <c:v>56.208315358140702</c:v>
                </c:pt>
                <c:pt idx="7342">
                  <c:v>56.211719033932802</c:v>
                </c:pt>
                <c:pt idx="7343">
                  <c:v>56.215122484521899</c:v>
                </c:pt>
                <c:pt idx="7344">
                  <c:v>56.218525709922197</c:v>
                </c:pt>
                <c:pt idx="7345">
                  <c:v>56.221928710147701</c:v>
                </c:pt>
                <c:pt idx="7346">
                  <c:v>56.2253314852125</c:v>
                </c:pt>
                <c:pt idx="7347">
                  <c:v>56.228734035130699</c:v>
                </c:pt>
                <c:pt idx="7348">
                  <c:v>56.232136359916403</c:v>
                </c:pt>
                <c:pt idx="7349">
                  <c:v>56.235538459583601</c:v>
                </c:pt>
                <c:pt idx="7350">
                  <c:v>56.238940334146498</c:v>
                </c:pt>
                <c:pt idx="7351">
                  <c:v>56.242341983619099</c:v>
                </c:pt>
                <c:pt idx="7352">
                  <c:v>56.245743408015599</c:v>
                </c:pt>
                <c:pt idx="7353">
                  <c:v>56.249144607349997</c:v>
                </c:pt>
                <c:pt idx="7354">
                  <c:v>56.252545581636397</c:v>
                </c:pt>
                <c:pt idx="7355">
                  <c:v>56.255946330888797</c:v>
                </c:pt>
                <c:pt idx="7356">
                  <c:v>56.2593468551215</c:v>
                </c:pt>
                <c:pt idx="7357">
                  <c:v>56.262747154348403</c:v>
                </c:pt>
                <c:pt idx="7358">
                  <c:v>56.266147228583598</c:v>
                </c:pt>
                <c:pt idx="7359">
                  <c:v>56.269547077841302</c:v>
                </c:pt>
                <c:pt idx="7360">
                  <c:v>56.272946702135599</c:v>
                </c:pt>
                <c:pt idx="7361">
                  <c:v>56.276346101480399</c:v>
                </c:pt>
                <c:pt idx="7362">
                  <c:v>56.279745275890001</c:v>
                </c:pt>
                <c:pt idx="7363">
                  <c:v>56.283144225378301</c:v>
                </c:pt>
                <c:pt idx="7364">
                  <c:v>56.286542949959603</c:v>
                </c:pt>
                <c:pt idx="7365">
                  <c:v>56.289941449647799</c:v>
                </c:pt>
                <c:pt idx="7366">
                  <c:v>56.293339724457098</c:v>
                </c:pt>
                <c:pt idx="7367">
                  <c:v>56.296737774401599</c:v>
                </c:pt>
                <c:pt idx="7368">
                  <c:v>56.300135599495299</c:v>
                </c:pt>
                <c:pt idx="7369">
                  <c:v>56.303533199752302</c:v>
                </c:pt>
                <c:pt idx="7370">
                  <c:v>56.306930575186797</c:v>
                </c:pt>
                <c:pt idx="7371">
                  <c:v>56.310327725812797</c:v>
                </c:pt>
                <c:pt idx="7372">
                  <c:v>56.313724651644499</c:v>
                </c:pt>
                <c:pt idx="7373">
                  <c:v>56.3171213526958</c:v>
                </c:pt>
                <c:pt idx="7374">
                  <c:v>56.320517828980897</c:v>
                </c:pt>
                <c:pt idx="7375">
                  <c:v>56.323914080514001</c:v>
                </c:pt>
                <c:pt idx="7376">
                  <c:v>56.327310107309003</c:v>
                </c:pt>
                <c:pt idx="7377">
                  <c:v>56.3307059093801</c:v>
                </c:pt>
                <c:pt idx="7378">
                  <c:v>56.334101486741403</c:v>
                </c:pt>
                <c:pt idx="7379">
                  <c:v>56.337496839406903</c:v>
                </c:pt>
                <c:pt idx="7380">
                  <c:v>56.340891967390803</c:v>
                </c:pt>
                <c:pt idx="7381">
                  <c:v>56.344286870707201</c:v>
                </c:pt>
                <c:pt idx="7382">
                  <c:v>56.347681549370101</c:v>
                </c:pt>
                <c:pt idx="7383">
                  <c:v>56.351076003393601</c:v>
                </c:pt>
                <c:pt idx="7384">
                  <c:v>56.354470232791897</c:v>
                </c:pt>
                <c:pt idx="7385">
                  <c:v>56.357864237579101</c:v>
                </c:pt>
                <c:pt idx="7386">
                  <c:v>56.361258017769103</c:v>
                </c:pt>
                <c:pt idx="7387">
                  <c:v>56.3646515733762</c:v>
                </c:pt>
                <c:pt idx="7388">
                  <c:v>56.368044904414397</c:v>
                </c:pt>
                <c:pt idx="7389">
                  <c:v>56.371438010897798</c:v>
                </c:pt>
                <c:pt idx="7390">
                  <c:v>56.3748308928405</c:v>
                </c:pt>
                <c:pt idx="7391">
                  <c:v>56.378223550256699</c:v>
                </c:pt>
                <c:pt idx="7392">
                  <c:v>56.381615983160302</c:v>
                </c:pt>
                <c:pt idx="7393">
                  <c:v>56.385008191565603</c:v>
                </c:pt>
                <c:pt idx="7394">
                  <c:v>56.388400175486503</c:v>
                </c:pt>
                <c:pt idx="7395">
                  <c:v>56.391791934937302</c:v>
                </c:pt>
                <c:pt idx="7396">
                  <c:v>56.395183469931901</c:v>
                </c:pt>
                <c:pt idx="7397">
                  <c:v>56.398574780484502</c:v>
                </c:pt>
                <c:pt idx="7398">
                  <c:v>56.401965866609302</c:v>
                </c:pt>
                <c:pt idx="7399">
                  <c:v>56.4053567283202</c:v>
                </c:pt>
                <c:pt idx="7400">
                  <c:v>56.408747365631399</c:v>
                </c:pt>
                <c:pt idx="7401">
                  <c:v>56.412137778556897</c:v>
                </c:pt>
                <c:pt idx="7402">
                  <c:v>56.415527967110997</c:v>
                </c:pt>
                <c:pt idx="7403">
                  <c:v>56.418917931307703</c:v>
                </c:pt>
                <c:pt idx="7404">
                  <c:v>56.422307671161001</c:v>
                </c:pt>
                <c:pt idx="7405">
                  <c:v>56.425697186685099</c:v>
                </c:pt>
                <c:pt idx="7406">
                  <c:v>56.429086477894103</c:v>
                </c:pt>
                <c:pt idx="7407">
                  <c:v>56.432475544802102</c:v>
                </c:pt>
                <c:pt idx="7408">
                  <c:v>56.435864387423102</c:v>
                </c:pt>
                <c:pt idx="7409">
                  <c:v>56.439253005771398</c:v>
                </c:pt>
                <c:pt idx="7410">
                  <c:v>56.442641399860896</c:v>
                </c:pt>
                <c:pt idx="7411">
                  <c:v>56.4460295697058</c:v>
                </c:pt>
                <c:pt idx="7412">
                  <c:v>56.449417515320199</c:v>
                </c:pt>
                <c:pt idx="7413">
                  <c:v>56.452805236718099</c:v>
                </c:pt>
                <c:pt idx="7414">
                  <c:v>56.456192733913802</c:v>
                </c:pt>
                <c:pt idx="7415">
                  <c:v>56.4595800069212</c:v>
                </c:pt>
                <c:pt idx="7416">
                  <c:v>56.462967055754604</c:v>
                </c:pt>
                <c:pt idx="7417">
                  <c:v>56.466353880427903</c:v>
                </c:pt>
                <c:pt idx="7418">
                  <c:v>56.469740480955302</c:v>
                </c:pt>
                <c:pt idx="7419">
                  <c:v>56.473126857350898</c:v>
                </c:pt>
                <c:pt idx="7420">
                  <c:v>56.476513009628803</c:v>
                </c:pt>
                <c:pt idx="7421">
                  <c:v>56.4798989378031</c:v>
                </c:pt>
                <c:pt idx="7422">
                  <c:v>56.483284641887899</c:v>
                </c:pt>
                <c:pt idx="7423">
                  <c:v>56.486670121897397</c:v>
                </c:pt>
                <c:pt idx="7424">
                  <c:v>56.490055377845501</c:v>
                </c:pt>
                <c:pt idx="7425">
                  <c:v>56.493440409746398</c:v>
                </c:pt>
                <c:pt idx="7426">
                  <c:v>56.496825217614301</c:v>
                </c:pt>
                <c:pt idx="7427">
                  <c:v>56.5002098014632</c:v>
                </c:pt>
                <c:pt idx="7428">
                  <c:v>56.503594161307198</c:v>
                </c:pt>
                <c:pt idx="7429">
                  <c:v>56.506978297160401</c:v>
                </c:pt>
                <c:pt idx="7430">
                  <c:v>56.510362209036998</c:v>
                </c:pt>
                <c:pt idx="7431">
                  <c:v>56.513745896950901</c:v>
                </c:pt>
                <c:pt idx="7432">
                  <c:v>56.517129360916499</c:v>
                </c:pt>
                <c:pt idx="7433">
                  <c:v>56.520512600947697</c:v>
                </c:pt>
                <c:pt idx="7434">
                  <c:v>56.523895617058599</c:v>
                </c:pt>
                <c:pt idx="7435">
                  <c:v>56.527278409263403</c:v>
                </c:pt>
                <c:pt idx="7436">
                  <c:v>56.530660977576197</c:v>
                </c:pt>
                <c:pt idx="7437">
                  <c:v>56.534043322011001</c:v>
                </c:pt>
                <c:pt idx="7438">
                  <c:v>56.537425442581998</c:v>
                </c:pt>
                <c:pt idx="7439">
                  <c:v>56.540807339303299</c:v>
                </c:pt>
                <c:pt idx="7440">
                  <c:v>56.544189012189001</c:v>
                </c:pt>
                <c:pt idx="7441">
                  <c:v>56.547570461253102</c:v>
                </c:pt>
                <c:pt idx="7442">
                  <c:v>56.550951686509897</c:v>
                </c:pt>
                <c:pt idx="7443">
                  <c:v>56.5543326879734</c:v>
                </c:pt>
                <c:pt idx="7444">
                  <c:v>56.557713465657599</c:v>
                </c:pt>
                <c:pt idx="7445">
                  <c:v>56.561094019576799</c:v>
                </c:pt>
                <c:pt idx="7446">
                  <c:v>56.564474349745097</c:v>
                </c:pt>
                <c:pt idx="7447">
                  <c:v>56.567854456176399</c:v>
                </c:pt>
                <c:pt idx="7448">
                  <c:v>56.571234338884999</c:v>
                </c:pt>
                <c:pt idx="7449">
                  <c:v>56.574613997885002</c:v>
                </c:pt>
                <c:pt idx="7450">
                  <c:v>56.5779934331904</c:v>
                </c:pt>
                <c:pt idx="7451">
                  <c:v>56.581372644815403</c:v>
                </c:pt>
                <c:pt idx="7452">
                  <c:v>56.584751632774001</c:v>
                </c:pt>
                <c:pt idx="7453">
                  <c:v>56.588130397080498</c:v>
                </c:pt>
                <c:pt idx="7454">
                  <c:v>56.591508937748799</c:v>
                </c:pt>
                <c:pt idx="7455">
                  <c:v>56.5948872547931</c:v>
                </c:pt>
                <c:pt idx="7456">
                  <c:v>56.5982653482275</c:v>
                </c:pt>
                <c:pt idx="7457">
                  <c:v>56.601643218066201</c:v>
                </c:pt>
                <c:pt idx="7458">
                  <c:v>56.605020864323102</c:v>
                </c:pt>
                <c:pt idx="7459">
                  <c:v>56.608398287012498</c:v>
                </c:pt>
                <c:pt idx="7460">
                  <c:v>56.611775486148503</c:v>
                </c:pt>
                <c:pt idx="7461">
                  <c:v>56.615152461745097</c:v>
                </c:pt>
                <c:pt idx="7462">
                  <c:v>56.618529213816501</c:v>
                </c:pt>
                <c:pt idx="7463">
                  <c:v>56.621905742376697</c:v>
                </c:pt>
                <c:pt idx="7464">
                  <c:v>56.625282047439903</c:v>
                </c:pt>
                <c:pt idx="7465">
                  <c:v>56.628658129020202</c:v>
                </c:pt>
                <c:pt idx="7466">
                  <c:v>56.632033987131798</c:v>
                </c:pt>
                <c:pt idx="7467">
                  <c:v>56.635409621788597</c:v>
                </c:pt>
                <c:pt idx="7468">
                  <c:v>56.638785033004901</c:v>
                </c:pt>
                <c:pt idx="7469">
                  <c:v>56.6421602207947</c:v>
                </c:pt>
                <c:pt idx="7470">
                  <c:v>56.645535185172101</c:v>
                </c:pt>
                <c:pt idx="7471">
                  <c:v>56.648909926151298</c:v>
                </c:pt>
                <c:pt idx="7472">
                  <c:v>56.652284443746403</c:v>
                </c:pt>
                <c:pt idx="7473">
                  <c:v>56.6556587379714</c:v>
                </c:pt>
                <c:pt idx="7474">
                  <c:v>56.6590328088406</c:v>
                </c:pt>
                <c:pt idx="7475">
                  <c:v>56.662406656367899</c:v>
                </c:pt>
                <c:pt idx="7476">
                  <c:v>56.665780280567603</c:v>
                </c:pt>
                <c:pt idx="7477">
                  <c:v>56.6691536814537</c:v>
                </c:pt>
                <c:pt idx="7478">
                  <c:v>56.672526859040303</c:v>
                </c:pt>
                <c:pt idx="7479">
                  <c:v>56.675899813341601</c:v>
                </c:pt>
                <c:pt idx="7480">
                  <c:v>56.679272544371699</c:v>
                </c:pt>
                <c:pt idx="7481">
                  <c:v>56.682645052144601</c:v>
                </c:pt>
                <c:pt idx="7482">
                  <c:v>56.686017336674503</c:v>
                </c:pt>
                <c:pt idx="7483">
                  <c:v>56.689389397975503</c:v>
                </c:pt>
                <c:pt idx="7484">
                  <c:v>56.692761236061799</c:v>
                </c:pt>
                <c:pt idx="7485">
                  <c:v>56.696132850947301</c:v>
                </c:pt>
                <c:pt idx="7486">
                  <c:v>56.699504242646299</c:v>
                </c:pt>
                <c:pt idx="7487">
                  <c:v>56.702875411172897</c:v>
                </c:pt>
                <c:pt idx="7488">
                  <c:v>56.706246356541101</c:v>
                </c:pt>
                <c:pt idx="7489">
                  <c:v>56.709617078765099</c:v>
                </c:pt>
                <c:pt idx="7490">
                  <c:v>56.712987577859003</c:v>
                </c:pt>
                <c:pt idx="7491">
                  <c:v>56.716357853836897</c:v>
                </c:pt>
                <c:pt idx="7492">
                  <c:v>56.719727906712897</c:v>
                </c:pt>
                <c:pt idx="7493">
                  <c:v>56.723097736501202</c:v>
                </c:pt>
                <c:pt idx="7494">
                  <c:v>56.726467343215802</c:v>
                </c:pt>
                <c:pt idx="7495">
                  <c:v>56.7298367268709</c:v>
                </c:pt>
                <c:pt idx="7496">
                  <c:v>56.733205887480501</c:v>
                </c:pt>
                <c:pt idx="7497">
                  <c:v>56.736574825058902</c:v>
                </c:pt>
                <c:pt idx="7498">
                  <c:v>56.73994353962</c:v>
                </c:pt>
                <c:pt idx="7499">
                  <c:v>56.7433120311781</c:v>
                </c:pt>
                <c:pt idx="7500">
                  <c:v>56.746680299747197</c:v>
                </c:pt>
                <c:pt idx="7501">
                  <c:v>56.750048345341497</c:v>
                </c:pt>
                <c:pt idx="7502">
                  <c:v>56.753416167974997</c:v>
                </c:pt>
                <c:pt idx="7503">
                  <c:v>56.756783767661901</c:v>
                </c:pt>
                <c:pt idx="7504">
                  <c:v>56.760151144416298</c:v>
                </c:pt>
                <c:pt idx="7505">
                  <c:v>56.763518298252301</c:v>
                </c:pt>
                <c:pt idx="7506">
                  <c:v>56.766885229184098</c:v>
                </c:pt>
                <c:pt idx="7507">
                  <c:v>56.770251937225702</c:v>
                </c:pt>
                <c:pt idx="7508">
                  <c:v>56.773618422391202</c:v>
                </c:pt>
                <c:pt idx="7509">
                  <c:v>56.776984684694902</c:v>
                </c:pt>
                <c:pt idx="7510">
                  <c:v>56.780350724150701</c:v>
                </c:pt>
                <c:pt idx="7511">
                  <c:v>56.783716540772801</c:v>
                </c:pt>
                <c:pt idx="7512">
                  <c:v>56.7870821345754</c:v>
                </c:pt>
                <c:pt idx="7513">
                  <c:v>56.790447505572502</c:v>
                </c:pt>
                <c:pt idx="7514">
                  <c:v>56.793812653778197</c:v>
                </c:pt>
                <c:pt idx="7515">
                  <c:v>56.797177579206704</c:v>
                </c:pt>
                <c:pt idx="7516">
                  <c:v>56.800542281872097</c:v>
                </c:pt>
                <c:pt idx="7517">
                  <c:v>56.803906761788497</c:v>
                </c:pt>
                <c:pt idx="7518">
                  <c:v>56.807271018970098</c:v>
                </c:pt>
                <c:pt idx="7519">
                  <c:v>56.8106350534309</c:v>
                </c:pt>
                <c:pt idx="7520">
                  <c:v>56.813998865184999</c:v>
                </c:pt>
                <c:pt idx="7521">
                  <c:v>56.817362454246599</c:v>
                </c:pt>
                <c:pt idx="7522">
                  <c:v>56.820725820629796</c:v>
                </c:pt>
                <c:pt idx="7523">
                  <c:v>56.824088964348697</c:v>
                </c:pt>
                <c:pt idx="7524">
                  <c:v>56.827451885417403</c:v>
                </c:pt>
                <c:pt idx="7525">
                  <c:v>56.830814583850099</c:v>
                </c:pt>
                <c:pt idx="7526">
                  <c:v>56.834177059660803</c:v>
                </c:pt>
                <c:pt idx="7527">
                  <c:v>56.837539312863697</c:v>
                </c:pt>
                <c:pt idx="7528">
                  <c:v>56.8409013434729</c:v>
                </c:pt>
                <c:pt idx="7529">
                  <c:v>56.844263151502503</c:v>
                </c:pt>
                <c:pt idx="7530">
                  <c:v>56.847624736966601</c:v>
                </c:pt>
                <c:pt idx="7531">
                  <c:v>56.8509860998794</c:v>
                </c:pt>
                <c:pt idx="7532">
                  <c:v>56.854347240254903</c:v>
                </c:pt>
                <c:pt idx="7533">
                  <c:v>56.8577081581074</c:v>
                </c:pt>
                <c:pt idx="7534">
                  <c:v>56.861068853450803</c:v>
                </c:pt>
                <c:pt idx="7535">
                  <c:v>56.864429326299401</c:v>
                </c:pt>
                <c:pt idx="7536">
                  <c:v>56.867789576667199</c:v>
                </c:pt>
                <c:pt idx="7537">
                  <c:v>56.871149604568302</c:v>
                </c:pt>
                <c:pt idx="7538">
                  <c:v>56.874509410016898</c:v>
                </c:pt>
                <c:pt idx="7539">
                  <c:v>56.8778689930271</c:v>
                </c:pt>
                <c:pt idx="7540">
                  <c:v>56.881228353613103</c:v>
                </c:pt>
                <c:pt idx="7541">
                  <c:v>56.8845874917888</c:v>
                </c:pt>
                <c:pt idx="7542">
                  <c:v>56.887946407568499</c:v>
                </c:pt>
                <c:pt idx="7543">
                  <c:v>56.891305100966299</c:v>
                </c:pt>
                <c:pt idx="7544">
                  <c:v>56.894663571996297</c:v>
                </c:pt>
                <c:pt idx="7545">
                  <c:v>56.898021820672597</c:v>
                </c:pt>
                <c:pt idx="7546">
                  <c:v>56.901379847009302</c:v>
                </c:pt>
                <c:pt idx="7547">
                  <c:v>56.904737651020497</c:v>
                </c:pt>
                <c:pt idx="7548">
                  <c:v>56.908095232720399</c:v>
                </c:pt>
                <c:pt idx="7549">
                  <c:v>56.911452592123098</c:v>
                </c:pt>
                <c:pt idx="7550">
                  <c:v>56.914809729242698</c:v>
                </c:pt>
                <c:pt idx="7551">
                  <c:v>56.918166644093297</c:v>
                </c:pt>
                <c:pt idx="7552">
                  <c:v>56.921523336689098</c:v>
                </c:pt>
                <c:pt idx="7553">
                  <c:v>56.9248798070441</c:v>
                </c:pt>
                <c:pt idx="7554">
                  <c:v>56.928236055172498</c:v>
                </c:pt>
                <c:pt idx="7555">
                  <c:v>56.931592081088397</c:v>
                </c:pt>
                <c:pt idx="7556">
                  <c:v>56.934947884805901</c:v>
                </c:pt>
                <c:pt idx="7557">
                  <c:v>56.9383034663392</c:v>
                </c:pt>
                <c:pt idx="7558">
                  <c:v>56.941658825702298</c:v>
                </c:pt>
                <c:pt idx="7559">
                  <c:v>56.9450139629094</c:v>
                </c:pt>
                <c:pt idx="7560">
                  <c:v>56.948368877974602</c:v>
                </c:pt>
                <c:pt idx="7561">
                  <c:v>56.951723570912002</c:v>
                </c:pt>
                <c:pt idx="7562">
                  <c:v>56.955078041735803</c:v>
                </c:pt>
                <c:pt idx="7563">
                  <c:v>56.958432290460003</c:v>
                </c:pt>
                <c:pt idx="7564">
                  <c:v>56.961786317098799</c:v>
                </c:pt>
                <c:pt idx="7565">
                  <c:v>56.965140121666302</c:v>
                </c:pt>
                <c:pt idx="7566">
                  <c:v>56.968493704176602</c:v>
                </c:pt>
                <c:pt idx="7567">
                  <c:v>56.971847064643903</c:v>
                </c:pt>
                <c:pt idx="7568">
                  <c:v>56.975200203082203</c:v>
                </c:pt>
                <c:pt idx="7569">
                  <c:v>56.978553119505698</c:v>
                </c:pt>
                <c:pt idx="7570">
                  <c:v>56.981905813928499</c:v>
                </c:pt>
                <c:pt idx="7571">
                  <c:v>56.985258286364697</c:v>
                </c:pt>
                <c:pt idx="7572">
                  <c:v>56.988610536828503</c:v>
                </c:pt>
                <c:pt idx="7573">
                  <c:v>56.9919625653339</c:v>
                </c:pt>
                <c:pt idx="7574">
                  <c:v>56.995314371895098</c:v>
                </c:pt>
                <c:pt idx="7575">
                  <c:v>56.998665956526303</c:v>
                </c:pt>
                <c:pt idx="7576">
                  <c:v>57.002017319241403</c:v>
                </c:pt>
                <c:pt idx="7577">
                  <c:v>57.005368460054697</c:v>
                </c:pt>
                <c:pt idx="7578">
                  <c:v>57.008719378980302</c:v>
                </c:pt>
                <c:pt idx="7579">
                  <c:v>57.012070076032202</c:v>
                </c:pt>
                <c:pt idx="7580">
                  <c:v>57.0154205512247</c:v>
                </c:pt>
                <c:pt idx="7581">
                  <c:v>57.018770804571801</c:v>
                </c:pt>
                <c:pt idx="7582">
                  <c:v>57.022120836087701</c:v>
                </c:pt>
                <c:pt idx="7583">
                  <c:v>57.025470645786399</c:v>
                </c:pt>
                <c:pt idx="7584">
                  <c:v>57.028820233682097</c:v>
                </c:pt>
                <c:pt idx="7585">
                  <c:v>57.032169599788901</c:v>
                </c:pt>
                <c:pt idx="7586">
                  <c:v>57.035518744120999</c:v>
                </c:pt>
                <c:pt idx="7587">
                  <c:v>57.038867666692397</c:v>
                </c:pt>
                <c:pt idx="7588">
                  <c:v>57.042216367517298</c:v>
                </c:pt>
                <c:pt idx="7589">
                  <c:v>57.0455648466098</c:v>
                </c:pt>
                <c:pt idx="7590">
                  <c:v>57.048913103984098</c:v>
                </c:pt>
                <c:pt idx="7591">
                  <c:v>57.0522611396541</c:v>
                </c:pt>
                <c:pt idx="7592">
                  <c:v>57.055608953634199</c:v>
                </c:pt>
                <c:pt idx="7593">
                  <c:v>57.058956545938301</c:v>
                </c:pt>
                <c:pt idx="7594">
                  <c:v>57.062303916580603</c:v>
                </c:pt>
                <c:pt idx="7595">
                  <c:v>57.065651065575302</c:v>
                </c:pt>
                <c:pt idx="7596">
                  <c:v>57.068997992936403</c:v>
                </c:pt>
                <c:pt idx="7597">
                  <c:v>57.072344698678101</c:v>
                </c:pt>
                <c:pt idx="7598">
                  <c:v>57.075691182814403</c:v>
                </c:pt>
                <c:pt idx="7599">
                  <c:v>57.079037445359603</c:v>
                </c:pt>
                <c:pt idx="7600">
                  <c:v>57.0823834863277</c:v>
                </c:pt>
                <c:pt idx="7601">
                  <c:v>57.085729305732897</c:v>
                </c:pt>
                <c:pt idx="7602">
                  <c:v>57.089074903589299</c:v>
                </c:pt>
                <c:pt idx="7603">
                  <c:v>57.092420279910897</c:v>
                </c:pt>
                <c:pt idx="7604">
                  <c:v>57.095765434712</c:v>
                </c:pt>
                <c:pt idx="7605">
                  <c:v>57.099110368006698</c:v>
                </c:pt>
                <c:pt idx="7606">
                  <c:v>57.102455079808898</c:v>
                </c:pt>
                <c:pt idx="7607">
                  <c:v>57.105799570133001</c:v>
                </c:pt>
                <c:pt idx="7608">
                  <c:v>57.109143838992999</c:v>
                </c:pt>
                <c:pt idx="7609">
                  <c:v>57.112487886403002</c:v>
                </c:pt>
                <c:pt idx="7610">
                  <c:v>57.115831712377201</c:v>
                </c:pt>
                <c:pt idx="7611">
                  <c:v>57.119175316929699</c:v>
                </c:pt>
                <c:pt idx="7612">
                  <c:v>57.122518700074501</c:v>
                </c:pt>
                <c:pt idx="7613">
                  <c:v>57.125861861825904</c:v>
                </c:pt>
                <c:pt idx="7614">
                  <c:v>57.129204802197897</c:v>
                </c:pt>
                <c:pt idx="7615">
                  <c:v>57.1325475212047</c:v>
                </c:pt>
                <c:pt idx="7616">
                  <c:v>57.135890018860302</c:v>
                </c:pt>
                <c:pt idx="7617">
                  <c:v>57.139232295178999</c:v>
                </c:pt>
                <c:pt idx="7618">
                  <c:v>57.142574350174797</c:v>
                </c:pt>
                <c:pt idx="7619">
                  <c:v>57.1459161838618</c:v>
                </c:pt>
                <c:pt idx="7620">
                  <c:v>57.149257796254197</c:v>
                </c:pt>
                <c:pt idx="7621">
                  <c:v>57.1525991873661</c:v>
                </c:pt>
                <c:pt idx="7622">
                  <c:v>57.155940357211598</c:v>
                </c:pt>
                <c:pt idx="7623">
                  <c:v>57.159281305804903</c:v>
                </c:pt>
                <c:pt idx="7624">
                  <c:v>57.162622033159998</c:v>
                </c:pt>
                <c:pt idx="7625">
                  <c:v>57.165962539291101</c:v>
                </c:pt>
                <c:pt idx="7626">
                  <c:v>57.169302824212302</c:v>
                </c:pt>
                <c:pt idx="7627">
                  <c:v>57.172642887937698</c:v>
                </c:pt>
                <c:pt idx="7628">
                  <c:v>57.1759827304815</c:v>
                </c:pt>
                <c:pt idx="7629">
                  <c:v>57.179322351857699</c:v>
                </c:pt>
                <c:pt idx="7630">
                  <c:v>57.182661752080499</c:v>
                </c:pt>
                <c:pt idx="7631">
                  <c:v>57.186000931164003</c:v>
                </c:pt>
                <c:pt idx="7632">
                  <c:v>57.189339889122401</c:v>
                </c:pt>
                <c:pt idx="7633">
                  <c:v>57.192678625969698</c:v>
                </c:pt>
                <c:pt idx="7634">
                  <c:v>57.196017141720098</c:v>
                </c:pt>
                <c:pt idx="7635">
                  <c:v>57.199355436387698</c:v>
                </c:pt>
                <c:pt idx="7636">
                  <c:v>57.202693509986702</c:v>
                </c:pt>
                <c:pt idx="7637">
                  <c:v>57.206031362531</c:v>
                </c:pt>
                <c:pt idx="7638">
                  <c:v>57.209368994034897</c:v>
                </c:pt>
                <c:pt idx="7639">
                  <c:v>57.212706404512602</c:v>
                </c:pt>
                <c:pt idx="7640">
                  <c:v>57.216043593978</c:v>
                </c:pt>
                <c:pt idx="7641">
                  <c:v>57.219380562445302</c:v>
                </c:pt>
                <c:pt idx="7642">
                  <c:v>57.222717309928697</c:v>
                </c:pt>
                <c:pt idx="7643">
                  <c:v>57.226053836442297</c:v>
                </c:pt>
                <c:pt idx="7644">
                  <c:v>57.229390142000199</c:v>
                </c:pt>
                <c:pt idx="7645">
                  <c:v>57.232726226616499</c:v>
                </c:pt>
                <c:pt idx="7646">
                  <c:v>57.236062090305303</c:v>
                </c:pt>
                <c:pt idx="7647">
                  <c:v>57.2393977330808</c:v>
                </c:pt>
                <c:pt idx="7648">
                  <c:v>57.242733154957101</c:v>
                </c:pt>
                <c:pt idx="7649">
                  <c:v>57.246068355948204</c:v>
                </c:pt>
                <c:pt idx="7650">
                  <c:v>57.249403336068397</c:v>
                </c:pt>
                <c:pt idx="7651">
                  <c:v>57.2527380953318</c:v>
                </c:pt>
                <c:pt idx="7652">
                  <c:v>57.256072633752403</c:v>
                </c:pt>
                <c:pt idx="7653">
                  <c:v>57.259406951344403</c:v>
                </c:pt>
                <c:pt idx="7654">
                  <c:v>57.262741048121903</c:v>
                </c:pt>
                <c:pt idx="7655">
                  <c:v>57.266074924099101</c:v>
                </c:pt>
                <c:pt idx="7656">
                  <c:v>57.269408579290001</c:v>
                </c:pt>
                <c:pt idx="7657">
                  <c:v>57.272742013708701</c:v>
                </c:pt>
                <c:pt idx="7658">
                  <c:v>57.276075227369503</c:v>
                </c:pt>
                <c:pt idx="7659">
                  <c:v>57.279408220286399</c:v>
                </c:pt>
                <c:pt idx="7660">
                  <c:v>57.282740992473499</c:v>
                </c:pt>
                <c:pt idx="7661">
                  <c:v>57.286073543945001</c:v>
                </c:pt>
                <c:pt idx="7662">
                  <c:v>57.289405874715001</c:v>
                </c:pt>
                <c:pt idx="7663">
                  <c:v>57.292737984797597</c:v>
                </c:pt>
                <c:pt idx="7664">
                  <c:v>57.2960698742069</c:v>
                </c:pt>
                <c:pt idx="7665">
                  <c:v>57.299401542957</c:v>
                </c:pt>
                <c:pt idx="7666">
                  <c:v>57.302732991062101</c:v>
                </c:pt>
                <c:pt idx="7667">
                  <c:v>57.306064218536299</c:v>
                </c:pt>
                <c:pt idx="7668">
                  <c:v>57.3093952253938</c:v>
                </c:pt>
                <c:pt idx="7669">
                  <c:v>57.3127260116485</c:v>
                </c:pt>
                <c:pt idx="7670">
                  <c:v>57.316056577314697</c:v>
                </c:pt>
                <c:pt idx="7671">
                  <c:v>57.319386922406501</c:v>
                </c:pt>
                <c:pt idx="7672">
                  <c:v>57.322717046937903</c:v>
                </c:pt>
                <c:pt idx="7673">
                  <c:v>57.3260469509232</c:v>
                </c:pt>
                <c:pt idx="7674">
                  <c:v>57.329376634376402</c:v>
                </c:pt>
                <c:pt idx="7675">
                  <c:v>57.3327060973117</c:v>
                </c:pt>
                <c:pt idx="7676">
                  <c:v>57.336035339743098</c:v>
                </c:pt>
                <c:pt idx="7677">
                  <c:v>57.3393643616849</c:v>
                </c:pt>
                <c:pt idx="7678">
                  <c:v>57.342693163150997</c:v>
                </c:pt>
                <c:pt idx="7679">
                  <c:v>57.346021744155699</c:v>
                </c:pt>
                <c:pt idx="7680">
                  <c:v>57.349350104713103</c:v>
                </c:pt>
                <c:pt idx="7681">
                  <c:v>57.3526782448372</c:v>
                </c:pt>
                <c:pt idx="7682">
                  <c:v>57.3560061645423</c:v>
                </c:pt>
                <c:pt idx="7683">
                  <c:v>57.359333863842302</c:v>
                </c:pt>
                <c:pt idx="7684">
                  <c:v>57.362661342751501</c:v>
                </c:pt>
                <c:pt idx="7685">
                  <c:v>57.365988601284002</c:v>
                </c:pt>
                <c:pt idx="7686">
                  <c:v>57.369315639453802</c:v>
                </c:pt>
                <c:pt idx="7687">
                  <c:v>57.372642457275198</c:v>
                </c:pt>
                <c:pt idx="7688">
                  <c:v>57.375969054762201</c:v>
                </c:pt>
                <c:pt idx="7689">
                  <c:v>57.379295431928902</c:v>
                </c:pt>
                <c:pt idx="7690">
                  <c:v>57.382621588789398</c:v>
                </c:pt>
                <c:pt idx="7691">
                  <c:v>57.385947525357999</c:v>
                </c:pt>
                <c:pt idx="7692">
                  <c:v>57.389273241648702</c:v>
                </c:pt>
                <c:pt idx="7693">
                  <c:v>57.392598737675499</c:v>
                </c:pt>
                <c:pt idx="7694">
                  <c:v>57.395924013452799</c:v>
                </c:pt>
                <c:pt idx="7695">
                  <c:v>57.3992490689945</c:v>
                </c:pt>
                <c:pt idx="7696">
                  <c:v>57.4025739043147</c:v>
                </c:pt>
                <c:pt idx="7697">
                  <c:v>57.405898519427701</c:v>
                </c:pt>
                <c:pt idx="7698">
                  <c:v>57.409222914347502</c:v>
                </c:pt>
                <c:pt idx="7699">
                  <c:v>57.4125470890882</c:v>
                </c:pt>
                <c:pt idx="7700">
                  <c:v>57.415871043663998</c:v>
                </c:pt>
                <c:pt idx="7701">
                  <c:v>57.419194778089</c:v>
                </c:pt>
                <c:pt idx="7702">
                  <c:v>57.422518292377298</c:v>
                </c:pt>
                <c:pt idx="7703">
                  <c:v>57.425841586543001</c:v>
                </c:pt>
                <c:pt idx="7704">
                  <c:v>57.4291646606002</c:v>
                </c:pt>
                <c:pt idx="7705">
                  <c:v>57.4324875145631</c:v>
                </c:pt>
                <c:pt idx="7706">
                  <c:v>57.435810148445803</c:v>
                </c:pt>
                <c:pt idx="7707">
                  <c:v>57.439132562262301</c:v>
                </c:pt>
                <c:pt idx="7708">
                  <c:v>57.442454756026898</c:v>
                </c:pt>
                <c:pt idx="7709">
                  <c:v>57.445776729753597</c:v>
                </c:pt>
                <c:pt idx="7710">
                  <c:v>57.449098483456602</c:v>
                </c:pt>
                <c:pt idx="7711">
                  <c:v>57.452420017149898</c:v>
                </c:pt>
                <c:pt idx="7712">
                  <c:v>57.455741330847701</c:v>
                </c:pt>
                <c:pt idx="7713">
                  <c:v>57.459062424564102</c:v>
                </c:pt>
                <c:pt idx="7714">
                  <c:v>57.462383298313298</c:v>
                </c:pt>
                <c:pt idx="7715">
                  <c:v>57.465703952109301</c:v>
                </c:pt>
                <c:pt idx="7716">
                  <c:v>57.4690243859663</c:v>
                </c:pt>
                <c:pt idx="7717">
                  <c:v>57.4723445998983</c:v>
                </c:pt>
                <c:pt idx="7718">
                  <c:v>57.475664593919603</c:v>
                </c:pt>
                <c:pt idx="7719">
                  <c:v>57.478984368044102</c:v>
                </c:pt>
                <c:pt idx="7720">
                  <c:v>57.4823039222861</c:v>
                </c:pt>
                <c:pt idx="7721">
                  <c:v>57.4856232566597</c:v>
                </c:pt>
                <c:pt idx="7722">
                  <c:v>57.488942371178901</c:v>
                </c:pt>
                <c:pt idx="7723">
                  <c:v>57.492261265857998</c:v>
                </c:pt>
                <c:pt idx="7724">
                  <c:v>57.495579940710897</c:v>
                </c:pt>
                <c:pt idx="7725">
                  <c:v>57.498898395751802</c:v>
                </c:pt>
                <c:pt idx="7726">
                  <c:v>57.502216630994901</c:v>
                </c:pt>
                <c:pt idx="7727">
                  <c:v>57.505534646454301</c:v>
                </c:pt>
                <c:pt idx="7728">
                  <c:v>57.508852442143997</c:v>
                </c:pt>
                <c:pt idx="7729">
                  <c:v>57.512170018078301</c:v>
                </c:pt>
                <c:pt idx="7730">
                  <c:v>57.515487374271103</c:v>
                </c:pt>
                <c:pt idx="7731">
                  <c:v>57.5188045107367</c:v>
                </c:pt>
                <c:pt idx="7732">
                  <c:v>57.522121427489097</c:v>
                </c:pt>
                <c:pt idx="7733">
                  <c:v>57.525438124542497</c:v>
                </c:pt>
                <c:pt idx="7734">
                  <c:v>57.528754601910997</c:v>
                </c:pt>
                <c:pt idx="7735">
                  <c:v>57.532070859608602</c:v>
                </c:pt>
                <c:pt idx="7736">
                  <c:v>57.535386897649602</c:v>
                </c:pt>
                <c:pt idx="7737">
                  <c:v>57.5387027160481</c:v>
                </c:pt>
                <c:pt idx="7738">
                  <c:v>57.542018314818002</c:v>
                </c:pt>
                <c:pt idx="7739">
                  <c:v>57.545333693973603</c:v>
                </c:pt>
                <c:pt idx="7740">
                  <c:v>57.548648853529102</c:v>
                </c:pt>
                <c:pt idx="7741">
                  <c:v>57.551963793498402</c:v>
                </c:pt>
                <c:pt idx="7742">
                  <c:v>57.555278513895701</c:v>
                </c:pt>
                <c:pt idx="7743">
                  <c:v>57.558593014735102</c:v>
                </c:pt>
                <c:pt idx="7744">
                  <c:v>57.561907296030803</c:v>
                </c:pt>
                <c:pt idx="7745">
                  <c:v>57.565221357796901</c:v>
                </c:pt>
                <c:pt idx="7746">
                  <c:v>57.5685352000474</c:v>
                </c:pt>
                <c:pt idx="7747">
                  <c:v>57.571848822796603</c:v>
                </c:pt>
                <c:pt idx="7748">
                  <c:v>57.575162226058403</c:v>
                </c:pt>
                <c:pt idx="7749">
                  <c:v>57.578475409847101</c:v>
                </c:pt>
                <c:pt idx="7750">
                  <c:v>57.581788374176703</c:v>
                </c:pt>
                <c:pt idx="7751">
                  <c:v>57.585101119061299</c:v>
                </c:pt>
                <c:pt idx="7752">
                  <c:v>57.5884136445151</c:v>
                </c:pt>
                <c:pt idx="7753">
                  <c:v>57.591725950552203</c:v>
                </c:pt>
                <c:pt idx="7754">
                  <c:v>57.595038037186796</c:v>
                </c:pt>
                <c:pt idx="7755">
                  <c:v>57.598349904432801</c:v>
                </c:pt>
                <c:pt idx="7756">
                  <c:v>57.6016615523044</c:v>
                </c:pt>
                <c:pt idx="7757">
                  <c:v>57.604972980815802</c:v>
                </c:pt>
                <c:pt idx="7758">
                  <c:v>57.608284189981099</c:v>
                </c:pt>
                <c:pt idx="7759">
                  <c:v>57.611595179814302</c:v>
                </c:pt>
                <c:pt idx="7760">
                  <c:v>57.6149059503297</c:v>
                </c:pt>
                <c:pt idx="7761">
                  <c:v>57.618216501541198</c:v>
                </c:pt>
                <c:pt idx="7762">
                  <c:v>57.621526833463001</c:v>
                </c:pt>
                <c:pt idx="7763">
                  <c:v>57.624836946109298</c:v>
                </c:pt>
                <c:pt idx="7764">
                  <c:v>57.6281468394941</c:v>
                </c:pt>
                <c:pt idx="7765">
                  <c:v>57.631456513631598</c:v>
                </c:pt>
                <c:pt idx="7766">
                  <c:v>57.634765968535802</c:v>
                </c:pt>
                <c:pt idx="7767">
                  <c:v>57.638075204220897</c:v>
                </c:pt>
                <c:pt idx="7768">
                  <c:v>57.641384220701099</c:v>
                </c:pt>
                <c:pt idx="7769">
                  <c:v>57.644693017990299</c:v>
                </c:pt>
                <c:pt idx="7770">
                  <c:v>57.648001596102802</c:v>
                </c:pt>
                <c:pt idx="7771">
                  <c:v>57.651309955052596</c:v>
                </c:pt>
                <c:pt idx="7772">
                  <c:v>57.654618094853802</c:v>
                </c:pt>
                <c:pt idx="7773">
                  <c:v>57.657926015520601</c:v>
                </c:pt>
                <c:pt idx="7774">
                  <c:v>57.661233717067098</c:v>
                </c:pt>
                <c:pt idx="7775">
                  <c:v>57.664541199507397</c:v>
                </c:pt>
                <c:pt idx="7776">
                  <c:v>57.667848462855602</c:v>
                </c:pt>
                <c:pt idx="7777">
                  <c:v>57.671155507125803</c:v>
                </c:pt>
                <c:pt idx="7778">
                  <c:v>57.674462332332098</c:v>
                </c:pt>
                <c:pt idx="7779">
                  <c:v>57.677768938488597</c:v>
                </c:pt>
                <c:pt idx="7780">
                  <c:v>57.681075325609598</c:v>
                </c:pt>
                <c:pt idx="7781">
                  <c:v>57.684381493708898</c:v>
                </c:pt>
                <c:pt idx="7782">
                  <c:v>57.6876874428009</c:v>
                </c:pt>
                <c:pt idx="7783">
                  <c:v>57.690993172899503</c:v>
                </c:pt>
                <c:pt idx="7784">
                  <c:v>57.694298684018896</c:v>
                </c:pt>
                <c:pt idx="7785">
                  <c:v>57.697603976173298</c:v>
                </c:pt>
                <c:pt idx="7786">
                  <c:v>57.700909049376598</c:v>
                </c:pt>
                <c:pt idx="7787">
                  <c:v>57.704213903643101</c:v>
                </c:pt>
                <c:pt idx="7788">
                  <c:v>57.707518538986797</c:v>
                </c:pt>
                <c:pt idx="7789">
                  <c:v>57.710822955421897</c:v>
                </c:pt>
                <c:pt idx="7790">
                  <c:v>57.714127152962497</c:v>
                </c:pt>
                <c:pt idx="7791">
                  <c:v>57.717431131622597</c:v>
                </c:pt>
                <c:pt idx="7792">
                  <c:v>57.720734891416399</c:v>
                </c:pt>
                <c:pt idx="7793">
                  <c:v>57.724038432358</c:v>
                </c:pt>
                <c:pt idx="7794">
                  <c:v>57.727341754461499</c:v>
                </c:pt>
                <c:pt idx="7795">
                  <c:v>57.730644857740998</c:v>
                </c:pt>
                <c:pt idx="7796">
                  <c:v>57.733947742210603</c:v>
                </c:pt>
                <c:pt idx="7797">
                  <c:v>57.737250407884503</c:v>
                </c:pt>
                <c:pt idx="7798">
                  <c:v>57.740552854776702</c:v>
                </c:pt>
                <c:pt idx="7799">
                  <c:v>57.743855082901398</c:v>
                </c:pt>
                <c:pt idx="7800">
                  <c:v>57.747157092272602</c:v>
                </c:pt>
                <c:pt idx="7801">
                  <c:v>57.750458882904503</c:v>
                </c:pt>
                <c:pt idx="7802">
                  <c:v>57.7537604548112</c:v>
                </c:pt>
                <c:pt idx="7803">
                  <c:v>57.757061808006803</c:v>
                </c:pt>
                <c:pt idx="7804">
                  <c:v>57.760362942505303</c:v>
                </c:pt>
                <c:pt idx="7805">
                  <c:v>57.763663858321003</c:v>
                </c:pt>
                <c:pt idx="7806">
                  <c:v>57.766964555467901</c:v>
                </c:pt>
                <c:pt idx="7807">
                  <c:v>57.770265033960101</c:v>
                </c:pt>
                <c:pt idx="7808">
                  <c:v>57.773565293811799</c:v>
                </c:pt>
                <c:pt idx="7809">
                  <c:v>57.776865335037002</c:v>
                </c:pt>
                <c:pt idx="7810">
                  <c:v>57.780165157649797</c:v>
                </c:pt>
                <c:pt idx="7811">
                  <c:v>57.783464761664398</c:v>
                </c:pt>
                <c:pt idx="7812">
                  <c:v>57.7867641470949</c:v>
                </c:pt>
                <c:pt idx="7813">
                  <c:v>57.790063313955301</c:v>
                </c:pt>
                <c:pt idx="7814">
                  <c:v>57.793362262259798</c:v>
                </c:pt>
                <c:pt idx="7815">
                  <c:v>57.796660992022503</c:v>
                </c:pt>
                <c:pt idx="7816">
                  <c:v>57.799959503257497</c:v>
                </c:pt>
                <c:pt idx="7817">
                  <c:v>57.803257795978901</c:v>
                </c:pt>
                <c:pt idx="7818">
                  <c:v>57.806555870200803</c:v>
                </c:pt>
                <c:pt idx="7819">
                  <c:v>57.809853725937302</c:v>
                </c:pt>
                <c:pt idx="7820">
                  <c:v>57.8131513632025</c:v>
                </c:pt>
                <c:pt idx="7821">
                  <c:v>57.816448782010497</c:v>
                </c:pt>
                <c:pt idx="7822">
                  <c:v>57.819745982375501</c:v>
                </c:pt>
                <c:pt idx="7823">
                  <c:v>57.823042964311497</c:v>
                </c:pt>
                <c:pt idx="7824">
                  <c:v>57.826339727832703</c:v>
                </c:pt>
                <c:pt idx="7825">
                  <c:v>57.829636272953103</c:v>
                </c:pt>
                <c:pt idx="7826">
                  <c:v>57.832932599686899</c:v>
                </c:pt>
                <c:pt idx="7827">
                  <c:v>57.836228708048097</c:v>
                </c:pt>
                <c:pt idx="7828">
                  <c:v>57.8395245980509</c:v>
                </c:pt>
                <c:pt idx="7829">
                  <c:v>57.8428202697093</c:v>
                </c:pt>
                <c:pt idx="7830">
                  <c:v>57.846115723037599</c:v>
                </c:pt>
                <c:pt idx="7831">
                  <c:v>57.849410958049702</c:v>
                </c:pt>
                <c:pt idx="7832">
                  <c:v>57.852705974759701</c:v>
                </c:pt>
                <c:pt idx="7833">
                  <c:v>57.856000773181897</c:v>
                </c:pt>
                <c:pt idx="7834">
                  <c:v>57.859295353330303</c:v>
                </c:pt>
                <c:pt idx="7835">
                  <c:v>57.862589715218903</c:v>
                </c:pt>
                <c:pt idx="7836">
                  <c:v>57.865883858861999</c:v>
                </c:pt>
                <c:pt idx="7837">
                  <c:v>57.869177784273603</c:v>
                </c:pt>
                <c:pt idx="7838">
                  <c:v>57.872471491467799</c:v>
                </c:pt>
                <c:pt idx="7839">
                  <c:v>57.875764980458598</c:v>
                </c:pt>
                <c:pt idx="7840">
                  <c:v>57.879058251260297</c:v>
                </c:pt>
                <c:pt idx="7841">
                  <c:v>57.8823513038869</c:v>
                </c:pt>
                <c:pt idx="7842">
                  <c:v>57.885644138352603</c:v>
                </c:pt>
                <c:pt idx="7843">
                  <c:v>57.888936754671299</c:v>
                </c:pt>
                <c:pt idx="7844">
                  <c:v>57.892229152857297</c:v>
                </c:pt>
                <c:pt idx="7845">
                  <c:v>57.895521332924602</c:v>
                </c:pt>
                <c:pt idx="7846">
                  <c:v>57.898813294887297</c:v>
                </c:pt>
                <c:pt idx="7847">
                  <c:v>57.902105038759601</c:v>
                </c:pt>
                <c:pt idx="7848">
                  <c:v>57.905396564555502</c:v>
                </c:pt>
                <c:pt idx="7849">
                  <c:v>57.9086878722891</c:v>
                </c:pt>
                <c:pt idx="7850">
                  <c:v>57.911978961974597</c:v>
                </c:pt>
                <c:pt idx="7851">
                  <c:v>57.915269833625899</c:v>
                </c:pt>
                <c:pt idx="7852">
                  <c:v>57.918560487257402</c:v>
                </c:pt>
                <c:pt idx="7853">
                  <c:v>57.921850922882903</c:v>
                </c:pt>
                <c:pt idx="7854">
                  <c:v>57.9251411405168</c:v>
                </c:pt>
                <c:pt idx="7855">
                  <c:v>57.928431140172897</c:v>
                </c:pt>
                <c:pt idx="7856">
                  <c:v>57.931720921865498</c:v>
                </c:pt>
                <c:pt idx="7857">
                  <c:v>57.935010485608601</c:v>
                </c:pt>
                <c:pt idx="7858">
                  <c:v>57.938299831416401</c:v>
                </c:pt>
                <c:pt idx="7859">
                  <c:v>57.941588959302898</c:v>
                </c:pt>
                <c:pt idx="7860">
                  <c:v>57.944877869282202</c:v>
                </c:pt>
                <c:pt idx="7861">
                  <c:v>57.948166561368502</c:v>
                </c:pt>
                <c:pt idx="7862">
                  <c:v>57.951455035575798</c:v>
                </c:pt>
                <c:pt idx="7863">
                  <c:v>57.954743291918298</c:v>
                </c:pt>
                <c:pt idx="7864">
                  <c:v>57.958031330410002</c:v>
                </c:pt>
                <c:pt idx="7865">
                  <c:v>57.961319151064998</c:v>
                </c:pt>
                <c:pt idx="7866">
                  <c:v>57.964606753897499</c:v>
                </c:pt>
                <c:pt idx="7867">
                  <c:v>57.967894138921501</c:v>
                </c:pt>
                <c:pt idx="7868">
                  <c:v>57.971181306151102</c:v>
                </c:pt>
                <c:pt idx="7869">
                  <c:v>57.974468255600499</c:v>
                </c:pt>
                <c:pt idx="7870">
                  <c:v>57.977754987283603</c:v>
                </c:pt>
                <c:pt idx="7871">
                  <c:v>57.981041501214698</c:v>
                </c:pt>
                <c:pt idx="7872">
                  <c:v>57.9843277974079</c:v>
                </c:pt>
                <c:pt idx="7873">
                  <c:v>57.987613875877102</c:v>
                </c:pt>
                <c:pt idx="7874">
                  <c:v>57.9908997366365</c:v>
                </c:pt>
                <c:pt idx="7875">
                  <c:v>57.994185379700298</c:v>
                </c:pt>
                <c:pt idx="7876">
                  <c:v>57.9974708050825</c:v>
                </c:pt>
                <c:pt idx="7877">
                  <c:v>58.000756012797197</c:v>
                </c:pt>
                <c:pt idx="7878">
                  <c:v>58.004041002858401</c:v>
                </c:pt>
                <c:pt idx="7879">
                  <c:v>58.0073257752804</c:v>
                </c:pt>
                <c:pt idx="7880">
                  <c:v>58.010610330077199</c:v>
                </c:pt>
                <c:pt idx="7881">
                  <c:v>58.013894667262797</c:v>
                </c:pt>
                <c:pt idx="7882">
                  <c:v>58.017178786851403</c:v>
                </c:pt>
                <c:pt idx="7883">
                  <c:v>58.020462688857101</c:v>
                </c:pt>
                <c:pt idx="7884">
                  <c:v>58.023746373294003</c:v>
                </c:pt>
                <c:pt idx="7885">
                  <c:v>58.027029840176198</c:v>
                </c:pt>
                <c:pt idx="7886">
                  <c:v>58.030313089517698</c:v>
                </c:pt>
                <c:pt idx="7887">
                  <c:v>58.0335961213327</c:v>
                </c:pt>
                <c:pt idx="7888">
                  <c:v>58.036878935635201</c:v>
                </c:pt>
                <c:pt idx="7889">
                  <c:v>58.040161532439399</c:v>
                </c:pt>
                <c:pt idx="7890">
                  <c:v>58.043443911759297</c:v>
                </c:pt>
                <c:pt idx="7891">
                  <c:v>58.046726073609001</c:v>
                </c:pt>
                <c:pt idx="7892">
                  <c:v>58.0500080180027</c:v>
                </c:pt>
                <c:pt idx="7893">
                  <c:v>58.053289744954398</c:v>
                </c:pt>
                <c:pt idx="7894">
                  <c:v>58.0565712544782</c:v>
                </c:pt>
                <c:pt idx="7895">
                  <c:v>58.059852546588203</c:v>
                </c:pt>
                <c:pt idx="7896">
                  <c:v>58.063133621298498</c:v>
                </c:pt>
                <c:pt idx="7897">
                  <c:v>58.066414478623102</c:v>
                </c:pt>
                <c:pt idx="7898">
                  <c:v>58.069695118576298</c:v>
                </c:pt>
                <c:pt idx="7899">
                  <c:v>58.072975541172099</c:v>
                </c:pt>
                <c:pt idx="7900">
                  <c:v>58.076255746424501</c:v>
                </c:pt>
                <c:pt idx="7901">
                  <c:v>58.079535734347601</c:v>
                </c:pt>
                <c:pt idx="7902">
                  <c:v>58.082815504955697</c:v>
                </c:pt>
                <c:pt idx="7903">
                  <c:v>58.0860950582626</c:v>
                </c:pt>
                <c:pt idx="7904">
                  <c:v>58.089374394282601</c:v>
                </c:pt>
                <c:pt idx="7905">
                  <c:v>58.092653513029703</c:v>
                </c:pt>
                <c:pt idx="7906">
                  <c:v>58.095932414518003</c:v>
                </c:pt>
                <c:pt idx="7907">
                  <c:v>58.0992110987616</c:v>
                </c:pt>
                <c:pt idx="7908">
                  <c:v>58.102489565774697</c:v>
                </c:pt>
                <c:pt idx="7909">
                  <c:v>58.105767815571099</c:v>
                </c:pt>
                <c:pt idx="7910">
                  <c:v>58.109045848165202</c:v>
                </c:pt>
                <c:pt idx="7911">
                  <c:v>58.112323663570898</c:v>
                </c:pt>
                <c:pt idx="7912">
                  <c:v>58.115601261802396</c:v>
                </c:pt>
                <c:pt idx="7913">
                  <c:v>58.118878642873703</c:v>
                </c:pt>
                <c:pt idx="7914">
                  <c:v>58.122155806799</c:v>
                </c:pt>
                <c:pt idx="7915">
                  <c:v>58.1254327535922</c:v>
                </c:pt>
                <c:pt idx="7916">
                  <c:v>58.128709483267599</c:v>
                </c:pt>
                <c:pt idx="7917">
                  <c:v>58.131985995839102</c:v>
                </c:pt>
                <c:pt idx="7918">
                  <c:v>58.135262291320998</c:v>
                </c:pt>
                <c:pt idx="7919">
                  <c:v>58.1385383697272</c:v>
                </c:pt>
                <c:pt idx="7920">
                  <c:v>58.141814231071798</c:v>
                </c:pt>
                <c:pt idx="7921">
                  <c:v>58.145089875369003</c:v>
                </c:pt>
                <c:pt idx="7922">
                  <c:v>58.148365302632797</c:v>
                </c:pt>
                <c:pt idx="7923">
                  <c:v>58.1516405128774</c:v>
                </c:pt>
                <c:pt idx="7924">
                  <c:v>58.154915506116701</c:v>
                </c:pt>
                <c:pt idx="7925">
                  <c:v>58.158190282364998</c:v>
                </c:pt>
                <c:pt idx="7926">
                  <c:v>58.161464841636203</c:v>
                </c:pt>
                <c:pt idx="7927">
                  <c:v>58.164739183944398</c:v>
                </c:pt>
                <c:pt idx="7928">
                  <c:v>58.168013309303802</c:v>
                </c:pt>
                <c:pt idx="7929">
                  <c:v>58.171287217728498</c:v>
                </c:pt>
                <c:pt idx="7930">
                  <c:v>58.174560909232397</c:v>
                </c:pt>
                <c:pt idx="7931">
                  <c:v>58.177834383829797</c:v>
                </c:pt>
                <c:pt idx="7932">
                  <c:v>58.181107641534602</c:v>
                </c:pt>
                <c:pt idx="7933">
                  <c:v>58.184380682361002</c:v>
                </c:pt>
                <c:pt idx="7934">
                  <c:v>58.187653506323102</c:v>
                </c:pt>
                <c:pt idx="7935">
                  <c:v>58.190926113434898</c:v>
                </c:pt>
                <c:pt idx="7936">
                  <c:v>58.194198503710503</c:v>
                </c:pt>
                <c:pt idx="7937">
                  <c:v>58.197470677164098</c:v>
                </c:pt>
                <c:pt idx="7938">
                  <c:v>58.200742633809597</c:v>
                </c:pt>
                <c:pt idx="7939">
                  <c:v>58.204014373661202</c:v>
                </c:pt>
                <c:pt idx="7940">
                  <c:v>58.207285896732898</c:v>
                </c:pt>
                <c:pt idx="7941">
                  <c:v>58.210557203038903</c:v>
                </c:pt>
                <c:pt idx="7942">
                  <c:v>58.213828292593199</c:v>
                </c:pt>
                <c:pt idx="7943">
                  <c:v>58.217099165409898</c:v>
                </c:pt>
                <c:pt idx="7944">
                  <c:v>58.220369821503098</c:v>
                </c:pt>
                <c:pt idx="7945">
                  <c:v>58.223640260886803</c:v>
                </c:pt>
                <c:pt idx="7946">
                  <c:v>58.226910483575203</c:v>
                </c:pt>
                <c:pt idx="7947">
                  <c:v>58.230180489582303</c:v>
                </c:pt>
                <c:pt idx="7948">
                  <c:v>58.233450278922199</c:v>
                </c:pt>
                <c:pt idx="7949">
                  <c:v>58.236719851609003</c:v>
                </c:pt>
                <c:pt idx="7950">
                  <c:v>58.239989207656798</c:v>
                </c:pt>
                <c:pt idx="7951">
                  <c:v>58.243258347079603</c:v>
                </c:pt>
                <c:pt idx="7952">
                  <c:v>58.246527269891601</c:v>
                </c:pt>
                <c:pt idx="7953">
                  <c:v>58.249795976106697</c:v>
                </c:pt>
                <c:pt idx="7954">
                  <c:v>58.2530644657392</c:v>
                </c:pt>
                <c:pt idx="7955">
                  <c:v>58.256332738803003</c:v>
                </c:pt>
                <c:pt idx="7956">
                  <c:v>58.259600795312302</c:v>
                </c:pt>
                <c:pt idx="7957">
                  <c:v>58.262868635281002</c:v>
                </c:pt>
                <c:pt idx="7958">
                  <c:v>58.2661362587234</c:v>
                </c:pt>
                <c:pt idx="7959">
                  <c:v>58.269403665653499</c:v>
                </c:pt>
                <c:pt idx="7960">
                  <c:v>58.272670856085298</c:v>
                </c:pt>
                <c:pt idx="7961">
                  <c:v>58.275937830033001</c:v>
                </c:pt>
                <c:pt idx="7962">
                  <c:v>58.279204587510499</c:v>
                </c:pt>
                <c:pt idx="7963">
                  <c:v>58.282471128532102</c:v>
                </c:pt>
                <c:pt idx="7964">
                  <c:v>58.2857374531117</c:v>
                </c:pt>
                <c:pt idx="7965">
                  <c:v>58.289003561263499</c:v>
                </c:pt>
                <c:pt idx="7966">
                  <c:v>58.292269453001502</c:v>
                </c:pt>
                <c:pt idx="7967">
                  <c:v>58.295535128339701</c:v>
                </c:pt>
                <c:pt idx="7968">
                  <c:v>58.298800587292398</c:v>
                </c:pt>
                <c:pt idx="7969">
                  <c:v>58.302065829873499</c:v>
                </c:pt>
                <c:pt idx="7970">
                  <c:v>58.3053308560971</c:v>
                </c:pt>
                <c:pt idx="7971">
                  <c:v>58.3085956659773</c:v>
                </c:pt>
                <c:pt idx="7972">
                  <c:v>58.311860259528203</c:v>
                </c:pt>
                <c:pt idx="7973">
                  <c:v>58.315124636763898</c:v>
                </c:pt>
                <c:pt idx="7974">
                  <c:v>58.318388797698297</c:v>
                </c:pt>
                <c:pt idx="7975">
                  <c:v>58.321652742345698</c:v>
                </c:pt>
                <c:pt idx="7976">
                  <c:v>58.324916470719998</c:v>
                </c:pt>
                <c:pt idx="7977">
                  <c:v>58.328179982835401</c:v>
                </c:pt>
                <c:pt idx="7978">
                  <c:v>58.331443278705798</c:v>
                </c:pt>
                <c:pt idx="7979">
                  <c:v>58.3347063583455</c:v>
                </c:pt>
                <c:pt idx="7980">
                  <c:v>58.337969221768397</c:v>
                </c:pt>
                <c:pt idx="7981">
                  <c:v>58.3412318689887</c:v>
                </c:pt>
                <c:pt idx="7982">
                  <c:v>58.344494300020401</c:v>
                </c:pt>
                <c:pt idx="7983">
                  <c:v>58.347756514877503</c:v>
                </c:pt>
                <c:pt idx="7984">
                  <c:v>58.351018513574203</c:v>
                </c:pt>
                <c:pt idx="7985">
                  <c:v>58.3542802961245</c:v>
                </c:pt>
                <c:pt idx="7986">
                  <c:v>58.357541862542497</c:v>
                </c:pt>
                <c:pt idx="7987">
                  <c:v>58.360803212842299</c:v>
                </c:pt>
                <c:pt idx="7988">
                  <c:v>58.364064347037903</c:v>
                </c:pt>
                <c:pt idx="7989">
                  <c:v>58.3673252651434</c:v>
                </c:pt>
                <c:pt idx="7990">
                  <c:v>58.3705859671729</c:v>
                </c:pt>
                <c:pt idx="7991">
                  <c:v>58.373846453140402</c:v>
                </c:pt>
                <c:pt idx="7992">
                  <c:v>58.377106723060002</c:v>
                </c:pt>
                <c:pt idx="7993">
                  <c:v>58.380366776945799</c:v>
                </c:pt>
                <c:pt idx="7994">
                  <c:v>58.383626614811902</c:v>
                </c:pt>
                <c:pt idx="7995">
                  <c:v>58.386886236672296</c:v>
                </c:pt>
                <c:pt idx="7996">
                  <c:v>58.390145642541</c:v>
                </c:pt>
                <c:pt idx="7997">
                  <c:v>58.393404832432303</c:v>
                </c:pt>
                <c:pt idx="7998">
                  <c:v>58.396663806360003</c:v>
                </c:pt>
                <c:pt idx="7999">
                  <c:v>58.399922564338397</c:v>
                </c:pt>
                <c:pt idx="8000">
                  <c:v>58.403181106381403</c:v>
                </c:pt>
                <c:pt idx="8001">
                  <c:v>58.406439432503099</c:v>
                </c:pt>
                <c:pt idx="8002">
                  <c:v>58.409697542717602</c:v>
                </c:pt>
                <c:pt idx="8003">
                  <c:v>58.412955437039003</c:v>
                </c:pt>
                <c:pt idx="8004">
                  <c:v>58.416213115481298</c:v>
                </c:pt>
                <c:pt idx="8005">
                  <c:v>58.419470578058601</c:v>
                </c:pt>
                <c:pt idx="8006">
                  <c:v>58.4227278247849</c:v>
                </c:pt>
                <c:pt idx="8007">
                  <c:v>58.4259848556744</c:v>
                </c:pt>
                <c:pt idx="8008">
                  <c:v>58.429241670741099</c:v>
                </c:pt>
                <c:pt idx="8009">
                  <c:v>58.432498269999002</c:v>
                </c:pt>
                <c:pt idx="8010">
                  <c:v>58.435754653462197</c:v>
                </c:pt>
                <c:pt idx="8011">
                  <c:v>58.439010821144798</c:v>
                </c:pt>
                <c:pt idx="8012">
                  <c:v>58.442266773060901</c:v>
                </c:pt>
                <c:pt idx="8013">
                  <c:v>58.445522509224404</c:v>
                </c:pt>
                <c:pt idx="8014">
                  <c:v>58.448778029649603</c:v>
                </c:pt>
                <c:pt idx="8015">
                  <c:v>58.452033334350297</c:v>
                </c:pt>
                <c:pt idx="8016">
                  <c:v>58.455288423340797</c:v>
                </c:pt>
                <c:pt idx="8017">
                  <c:v>58.458543296635</c:v>
                </c:pt>
                <c:pt idx="8018">
                  <c:v>58.461797954247103</c:v>
                </c:pt>
                <c:pt idx="8019">
                  <c:v>58.465052396190998</c:v>
                </c:pt>
                <c:pt idx="8020">
                  <c:v>58.468306622480902</c:v>
                </c:pt>
                <c:pt idx="8021">
                  <c:v>58.4715606331308</c:v>
                </c:pt>
                <c:pt idx="8022">
                  <c:v>58.474814428154701</c:v>
                </c:pt>
                <c:pt idx="8023">
                  <c:v>58.478068007566797</c:v>
                </c:pt>
                <c:pt idx="8024">
                  <c:v>58.4813213713811</c:v>
                </c:pt>
                <c:pt idx="8025">
                  <c:v>58.484574519611598</c:v>
                </c:pt>
                <c:pt idx="8026">
                  <c:v>58.487827452272398</c:v>
                </c:pt>
                <c:pt idx="8027">
                  <c:v>58.491080169377597</c:v>
                </c:pt>
                <c:pt idx="8028">
                  <c:v>58.494332670941198</c:v>
                </c:pt>
                <c:pt idx="8029">
                  <c:v>58.497584956977398</c:v>
                </c:pt>
                <c:pt idx="8030">
                  <c:v>58.500837027499998</c:v>
                </c:pt>
                <c:pt idx="8031">
                  <c:v>58.504088882523298</c:v>
                </c:pt>
                <c:pt idx="8032">
                  <c:v>58.507340522061199</c:v>
                </c:pt>
                <c:pt idx="8033">
                  <c:v>58.510591946127903</c:v>
                </c:pt>
                <c:pt idx="8034">
                  <c:v>58.513843154737302</c:v>
                </c:pt>
                <c:pt idx="8035">
                  <c:v>58.517094147903499</c:v>
                </c:pt>
                <c:pt idx="8036">
                  <c:v>58.5203449256407</c:v>
                </c:pt>
                <c:pt idx="8037">
                  <c:v>58.523595487962801</c:v>
                </c:pt>
                <c:pt idx="8038">
                  <c:v>58.5268458348839</c:v>
                </c:pt>
                <c:pt idx="8039">
                  <c:v>58.530095966418102</c:v>
                </c:pt>
                <c:pt idx="8040">
                  <c:v>58.533345882579397</c:v>
                </c:pt>
                <c:pt idx="8041">
                  <c:v>58.536595583381803</c:v>
                </c:pt>
                <c:pt idx="8042">
                  <c:v>58.539845068839497</c:v>
                </c:pt>
                <c:pt idx="8043">
                  <c:v>58.543094338966498</c:v>
                </c:pt>
                <c:pt idx="8044">
                  <c:v>58.546343393776802</c:v>
                </c:pt>
                <c:pt idx="8045">
                  <c:v>58.5495922332845</c:v>
                </c:pt>
                <c:pt idx="8046">
                  <c:v>58.552840857503703</c:v>
                </c:pt>
                <c:pt idx="8047">
                  <c:v>58.556089266448303</c:v>
                </c:pt>
                <c:pt idx="8048">
                  <c:v>58.559337460132497</c:v>
                </c:pt>
                <c:pt idx="8049">
                  <c:v>58.562585438570302</c:v>
                </c:pt>
                <c:pt idx="8050">
                  <c:v>58.565833201775803</c:v>
                </c:pt>
                <c:pt idx="8051">
                  <c:v>58.569080749763003</c:v>
                </c:pt>
                <c:pt idx="8052">
                  <c:v>58.572328082545901</c:v>
                </c:pt>
                <c:pt idx="8053">
                  <c:v>58.575575200138601</c:v>
                </c:pt>
                <c:pt idx="8054">
                  <c:v>58.5788221025553</c:v>
                </c:pt>
                <c:pt idx="8055">
                  <c:v>58.582068789809803</c:v>
                </c:pt>
                <c:pt idx="8056">
                  <c:v>58.5853152619163</c:v>
                </c:pt>
                <c:pt idx="8057">
                  <c:v>58.588561518888802</c:v>
                </c:pt>
                <c:pt idx="8058">
                  <c:v>58.591807560741401</c:v>
                </c:pt>
                <c:pt idx="8059">
                  <c:v>58.5950533874881</c:v>
                </c:pt>
                <c:pt idx="8060">
                  <c:v>58.598298999142997</c:v>
                </c:pt>
                <c:pt idx="8061">
                  <c:v>58.601544395720097</c:v>
                </c:pt>
                <c:pt idx="8062">
                  <c:v>58.604789577233497</c:v>
                </c:pt>
                <c:pt idx="8063">
                  <c:v>58.608034543697102</c:v>
                </c:pt>
                <c:pt idx="8064">
                  <c:v>58.6112792951252</c:v>
                </c:pt>
                <c:pt idx="8065">
                  <c:v>58.614523831531599</c:v>
                </c:pt>
                <c:pt idx="8066">
                  <c:v>58.617768152930601</c:v>
                </c:pt>
                <c:pt idx="8067">
                  <c:v>58.621012259335998</c:v>
                </c:pt>
                <c:pt idx="8068">
                  <c:v>58.624256150762001</c:v>
                </c:pt>
                <c:pt idx="8069">
                  <c:v>58.627499827222501</c:v>
                </c:pt>
                <c:pt idx="8070">
                  <c:v>58.6307432887318</c:v>
                </c:pt>
                <c:pt idx="8071">
                  <c:v>58.633986535303698</c:v>
                </c:pt>
                <c:pt idx="8072">
                  <c:v>58.6372295669523</c:v>
                </c:pt>
                <c:pt idx="8073">
                  <c:v>58.640472383691801</c:v>
                </c:pt>
                <c:pt idx="8074">
                  <c:v>58.6437149855361</c:v>
                </c:pt>
                <c:pt idx="8075">
                  <c:v>58.646957372499202</c:v>
                </c:pt>
                <c:pt idx="8076">
                  <c:v>58.650199544595303</c:v>
                </c:pt>
                <c:pt idx="8077">
                  <c:v>58.653441501838302</c:v>
                </c:pt>
                <c:pt idx="8078">
                  <c:v>58.656683244242302</c:v>
                </c:pt>
                <c:pt idx="8079">
                  <c:v>58.659924771821402</c:v>
                </c:pt>
                <c:pt idx="8080">
                  <c:v>58.663166084589598</c:v>
                </c:pt>
                <c:pt idx="8081">
                  <c:v>58.666407182560903</c:v>
                </c:pt>
                <c:pt idx="8082">
                  <c:v>58.669648065749499</c:v>
                </c:pt>
                <c:pt idx="8083">
                  <c:v>58.672888734169199</c:v>
                </c:pt>
                <c:pt idx="8084">
                  <c:v>58.676129187834199</c:v>
                </c:pt>
                <c:pt idx="8085">
                  <c:v>58.679369426758498</c:v>
                </c:pt>
                <c:pt idx="8086">
                  <c:v>58.6826094509561</c:v>
                </c:pt>
                <c:pt idx="8087">
                  <c:v>58.685849260441202</c:v>
                </c:pt>
                <c:pt idx="8088">
                  <c:v>58.689088855227602</c:v>
                </c:pt>
                <c:pt idx="8089">
                  <c:v>58.692328235329597</c:v>
                </c:pt>
                <c:pt idx="8090">
                  <c:v>58.695567400761</c:v>
                </c:pt>
                <c:pt idx="8091">
                  <c:v>58.698806351536</c:v>
                </c:pt>
                <c:pt idx="8092">
                  <c:v>58.702045087668601</c:v>
                </c:pt>
                <c:pt idx="8093">
                  <c:v>58.705283609172803</c:v>
                </c:pt>
                <c:pt idx="8094">
                  <c:v>58.708521916062601</c:v>
                </c:pt>
                <c:pt idx="8095">
                  <c:v>58.711760008352201</c:v>
                </c:pt>
                <c:pt idx="8096">
                  <c:v>58.7149978860555</c:v>
                </c:pt>
                <c:pt idx="8097">
                  <c:v>58.718235549186602</c:v>
                </c:pt>
                <c:pt idx="8098">
                  <c:v>58.721472997759598</c:v>
                </c:pt>
                <c:pt idx="8099">
                  <c:v>58.724710231788301</c:v>
                </c:pt>
                <c:pt idx="8100">
                  <c:v>58.727947251286999</c:v>
                </c:pt>
                <c:pt idx="8101">
                  <c:v>58.731184056269598</c:v>
                </c:pt>
                <c:pt idx="8102">
                  <c:v>58.734420646750102</c:v>
                </c:pt>
                <c:pt idx="8103">
                  <c:v>58.737657022742702</c:v>
                </c:pt>
                <c:pt idx="8104">
                  <c:v>58.740893184261303</c:v>
                </c:pt>
                <c:pt idx="8105">
                  <c:v>58.744129131319902</c:v>
                </c:pt>
                <c:pt idx="8106">
                  <c:v>58.747364863932702</c:v>
                </c:pt>
                <c:pt idx="8107">
                  <c:v>58.750600382113603</c:v>
                </c:pt>
                <c:pt idx="8108">
                  <c:v>58.753835685876702</c:v>
                </c:pt>
                <c:pt idx="8109">
                  <c:v>58.757070775235903</c:v>
                </c:pt>
                <c:pt idx="8110">
                  <c:v>58.760305650205503</c:v>
                </c:pt>
                <c:pt idx="8111">
                  <c:v>58.7635403107993</c:v>
                </c:pt>
                <c:pt idx="8112">
                  <c:v>58.7667747570313</c:v>
                </c:pt>
                <c:pt idx="8113">
                  <c:v>58.770008988915798</c:v>
                </c:pt>
                <c:pt idx="8114">
                  <c:v>58.7732430064666</c:v>
                </c:pt>
                <c:pt idx="8115">
                  <c:v>58.776476809697797</c:v>
                </c:pt>
                <c:pt idx="8116">
                  <c:v>58.779710398623401</c:v>
                </c:pt>
                <c:pt idx="8117">
                  <c:v>58.7829437732575</c:v>
                </c:pt>
                <c:pt idx="8118">
                  <c:v>58.786176933614101</c:v>
                </c:pt>
                <c:pt idx="8119">
                  <c:v>58.7894098797072</c:v>
                </c:pt>
                <c:pt idx="8120">
                  <c:v>58.792642611550797</c:v>
                </c:pt>
                <c:pt idx="8121">
                  <c:v>58.7958751291591</c:v>
                </c:pt>
                <c:pt idx="8122">
                  <c:v>58.799107432545902</c:v>
                </c:pt>
                <c:pt idx="8123">
                  <c:v>58.802339521725401</c:v>
                </c:pt>
                <c:pt idx="8124">
                  <c:v>58.805571396711599</c:v>
                </c:pt>
                <c:pt idx="8125">
                  <c:v>58.808803057518503</c:v>
                </c:pt>
                <c:pt idx="8126">
                  <c:v>58.812034504160103</c:v>
                </c:pt>
                <c:pt idx="8127">
                  <c:v>58.815265736650403</c:v>
                </c:pt>
                <c:pt idx="8128">
                  <c:v>58.818496755003501</c:v>
                </c:pt>
                <c:pt idx="8129">
                  <c:v>58.821727559233402</c:v>
                </c:pt>
                <c:pt idx="8130">
                  <c:v>58.824958149354202</c:v>
                </c:pt>
                <c:pt idx="8131">
                  <c:v>58.828188525379801</c:v>
                </c:pt>
                <c:pt idx="8132">
                  <c:v>58.831418687324302</c:v>
                </c:pt>
                <c:pt idx="8133">
                  <c:v>58.834648635201702</c:v>
                </c:pt>
                <c:pt idx="8134">
                  <c:v>58.8378783690261</c:v>
                </c:pt>
                <c:pt idx="8135">
                  <c:v>58.841107888811401</c:v>
                </c:pt>
                <c:pt idx="8136">
                  <c:v>58.844337194571601</c:v>
                </c:pt>
                <c:pt idx="8137">
                  <c:v>58.847566286320898</c:v>
                </c:pt>
                <c:pt idx="8138">
                  <c:v>58.850795164073297</c:v>
                </c:pt>
                <c:pt idx="8139">
                  <c:v>58.854023827842603</c:v>
                </c:pt>
                <c:pt idx="8140">
                  <c:v>58.857252277643099</c:v>
                </c:pt>
                <c:pt idx="8141">
                  <c:v>58.860480513488604</c:v>
                </c:pt>
                <c:pt idx="8142">
                  <c:v>58.8637085353933</c:v>
                </c:pt>
                <c:pt idx="8143">
                  <c:v>58.866936343371101</c:v>
                </c:pt>
                <c:pt idx="8144">
                  <c:v>58.870163937436097</c:v>
                </c:pt>
                <c:pt idx="8145">
                  <c:v>58.873391317602199</c:v>
                </c:pt>
                <c:pt idx="8146">
                  <c:v>58.876618483883597</c:v>
                </c:pt>
                <c:pt idx="8147">
                  <c:v>58.879845436294197</c:v>
                </c:pt>
                <c:pt idx="8148">
                  <c:v>58.883072174848003</c:v>
                </c:pt>
                <c:pt idx="8149">
                  <c:v>58.886298699559099</c:v>
                </c:pt>
                <c:pt idx="8150">
                  <c:v>58.889525010441503</c:v>
                </c:pt>
                <c:pt idx="8151">
                  <c:v>58.892751107509199</c:v>
                </c:pt>
                <c:pt idx="8152">
                  <c:v>58.895976990776198</c:v>
                </c:pt>
                <c:pt idx="8153">
                  <c:v>58.899202660256599</c:v>
                </c:pt>
                <c:pt idx="8154">
                  <c:v>58.902428115964298</c:v>
                </c:pt>
                <c:pt idx="8155">
                  <c:v>58.905653357913401</c:v>
                </c:pt>
                <c:pt idx="8156">
                  <c:v>58.908878386117799</c:v>
                </c:pt>
                <c:pt idx="8157">
                  <c:v>58.912103200591702</c:v>
                </c:pt>
                <c:pt idx="8158">
                  <c:v>58.915327801349001</c:v>
                </c:pt>
                <c:pt idx="8159">
                  <c:v>58.918552188403801</c:v>
                </c:pt>
                <c:pt idx="8160">
                  <c:v>58.92177636177</c:v>
                </c:pt>
                <c:pt idx="8161">
                  <c:v>58.925000321461603</c:v>
                </c:pt>
                <c:pt idx="8162">
                  <c:v>58.928224067492799</c:v>
                </c:pt>
                <c:pt idx="8163">
                  <c:v>58.931447599877501</c:v>
                </c:pt>
                <c:pt idx="8164">
                  <c:v>58.9346709186296</c:v>
                </c:pt>
                <c:pt idx="8165">
                  <c:v>58.937894023763299</c:v>
                </c:pt>
                <c:pt idx="8166">
                  <c:v>58.941116915292596</c:v>
                </c:pt>
                <c:pt idx="8167">
                  <c:v>58.944339593231398</c:v>
                </c:pt>
                <c:pt idx="8168">
                  <c:v>58.9475620575937</c:v>
                </c:pt>
                <c:pt idx="8169">
                  <c:v>58.9507843083937</c:v>
                </c:pt>
                <c:pt idx="8170">
                  <c:v>58.954006345645197</c:v>
                </c:pt>
                <c:pt idx="8171">
                  <c:v>58.957228169362402</c:v>
                </c:pt>
                <c:pt idx="8172">
                  <c:v>58.960449779559099</c:v>
                </c:pt>
                <c:pt idx="8173">
                  <c:v>58.963671176249498</c:v>
                </c:pt>
                <c:pt idx="8174">
                  <c:v>58.966892359447499</c:v>
                </c:pt>
                <c:pt idx="8175">
                  <c:v>58.970113329167198</c:v>
                </c:pt>
                <c:pt idx="8176">
                  <c:v>58.973334085422501</c:v>
                </c:pt>
                <c:pt idx="8177">
                  <c:v>58.976554628227397</c:v>
                </c:pt>
                <c:pt idx="8178">
                  <c:v>58.979774957596099</c:v>
                </c:pt>
                <c:pt idx="8179">
                  <c:v>58.982995073542398</c:v>
                </c:pt>
                <c:pt idx="8180">
                  <c:v>58.986214976080397</c:v>
                </c:pt>
                <c:pt idx="8181">
                  <c:v>58.989434665224103</c:v>
                </c:pt>
                <c:pt idx="8182">
                  <c:v>58.992654140987497</c:v>
                </c:pt>
                <c:pt idx="8183">
                  <c:v>58.9958734033846</c:v>
                </c:pt>
                <c:pt idx="8184">
                  <c:v>58.999092452429501</c:v>
                </c:pt>
                <c:pt idx="8185">
                  <c:v>59.002311288135999</c:v>
                </c:pt>
                <c:pt idx="8186">
                  <c:v>59.005529910518298</c:v>
                </c:pt>
                <c:pt idx="8187">
                  <c:v>59.008748319590303</c:v>
                </c:pt>
                <c:pt idx="8188">
                  <c:v>59.011966515366097</c:v>
                </c:pt>
                <c:pt idx="8189">
                  <c:v>59.0151844978596</c:v>
                </c:pt>
                <c:pt idx="8190">
                  <c:v>59.018402267084802</c:v>
                </c:pt>
                <c:pt idx="8191">
                  <c:v>59.021619823055801</c:v>
                </c:pt>
                <c:pt idx="8192">
                  <c:v>59.0248371657866</c:v>
                </c:pt>
                <c:pt idx="8193">
                  <c:v>59.028054295291099</c:v>
                </c:pt>
                <c:pt idx="8194">
                  <c:v>59.031271211583402</c:v>
                </c:pt>
                <c:pt idx="8195">
                  <c:v>59.034487914677399</c:v>
                </c:pt>
                <c:pt idx="8196">
                  <c:v>59.037704404587203</c:v>
                </c:pt>
                <c:pt idx="8197">
                  <c:v>59.040920681326803</c:v>
                </c:pt>
                <c:pt idx="8198">
                  <c:v>59.044136744910098</c:v>
                </c:pt>
                <c:pt idx="8199">
                  <c:v>59.0473525953512</c:v>
                </c:pt>
                <c:pt idx="8200">
                  <c:v>59.050568232664098</c:v>
                </c:pt>
                <c:pt idx="8201">
                  <c:v>59.053783656862798</c:v>
                </c:pt>
                <c:pt idx="8202">
                  <c:v>59.056998867961198</c:v>
                </c:pt>
                <c:pt idx="8203">
                  <c:v>59.060213865973303</c:v>
                </c:pt>
                <c:pt idx="8204">
                  <c:v>59.063428650913302</c:v>
                </c:pt>
                <c:pt idx="8205">
                  <c:v>59.066643222795001</c:v>
                </c:pt>
                <c:pt idx="8206">
                  <c:v>59.069857581632498</c:v>
                </c:pt>
                <c:pt idx="8207">
                  <c:v>59.073071727439697</c:v>
                </c:pt>
                <c:pt idx="8208">
                  <c:v>59.076285660230702</c:v>
                </c:pt>
                <c:pt idx="8209">
                  <c:v>59.079499380019399</c:v>
                </c:pt>
                <c:pt idx="8210">
                  <c:v>59.082712886819898</c:v>
                </c:pt>
                <c:pt idx="8211">
                  <c:v>59.085926180646098</c:v>
                </c:pt>
                <c:pt idx="8212">
                  <c:v>59.089139261512102</c:v>
                </c:pt>
                <c:pt idx="8213">
                  <c:v>59.092352129431802</c:v>
                </c:pt>
                <c:pt idx="8214">
                  <c:v>59.095564784419302</c:v>
                </c:pt>
                <c:pt idx="8215">
                  <c:v>59.098777226488501</c:v>
                </c:pt>
                <c:pt idx="8216">
                  <c:v>59.101989455653403</c:v>
                </c:pt>
                <c:pt idx="8217">
                  <c:v>59.105201471927998</c:v>
                </c:pt>
                <c:pt idx="8218">
                  <c:v>59.108413275326299</c:v>
                </c:pt>
                <c:pt idx="8219">
                  <c:v>59.111624865862296</c:v>
                </c:pt>
                <c:pt idx="8220">
                  <c:v>59.114836243550002</c:v>
                </c:pt>
                <c:pt idx="8221">
                  <c:v>59.118047408403399</c:v>
                </c:pt>
                <c:pt idx="8222">
                  <c:v>59.121258360436499</c:v>
                </c:pt>
                <c:pt idx="8223">
                  <c:v>59.124469099663202</c:v>
                </c:pt>
                <c:pt idx="8224">
                  <c:v>59.127679626097603</c:v>
                </c:pt>
                <c:pt idx="8225">
                  <c:v>59.1308899397537</c:v>
                </c:pt>
                <c:pt idx="8226">
                  <c:v>59.1341000406454</c:v>
                </c:pt>
                <c:pt idx="8227">
                  <c:v>59.137309928786699</c:v>
                </c:pt>
                <c:pt idx="8228">
                  <c:v>59.140519604191603</c:v>
                </c:pt>
                <c:pt idx="8229">
                  <c:v>59.143729066874201</c:v>
                </c:pt>
                <c:pt idx="8230">
                  <c:v>59.146938316848299</c:v>
                </c:pt>
                <c:pt idx="8231">
                  <c:v>59.150147354128002</c:v>
                </c:pt>
                <c:pt idx="8232">
                  <c:v>59.1533561787273</c:v>
                </c:pt>
                <c:pt idx="8233">
                  <c:v>59.156564790660099</c:v>
                </c:pt>
                <c:pt idx="8234">
                  <c:v>59.159773189940502</c:v>
                </c:pt>
                <c:pt idx="8235">
                  <c:v>59.162981376582501</c:v>
                </c:pt>
                <c:pt idx="8236">
                  <c:v>59.1661893505999</c:v>
                </c:pt>
                <c:pt idx="8237">
                  <c:v>59.169397112006898</c:v>
                </c:pt>
                <c:pt idx="8238">
                  <c:v>59.172604660817299</c:v>
                </c:pt>
                <c:pt idx="8239">
                  <c:v>59.175811997045201</c:v>
                </c:pt>
                <c:pt idx="8240">
                  <c:v>59.179019120704503</c:v>
                </c:pt>
                <c:pt idx="8241">
                  <c:v>59.1822260318094</c:v>
                </c:pt>
                <c:pt idx="8242">
                  <c:v>59.185432730373599</c:v>
                </c:pt>
                <c:pt idx="8243">
                  <c:v>59.188639216411197</c:v>
                </c:pt>
                <c:pt idx="8244">
                  <c:v>59.191845489936199</c:v>
                </c:pt>
                <c:pt idx="8245">
                  <c:v>59.195051550962603</c:v>
                </c:pt>
                <c:pt idx="8246">
                  <c:v>59.198257399504399</c:v>
                </c:pt>
                <c:pt idx="8247">
                  <c:v>59.2014630355755</c:v>
                </c:pt>
                <c:pt idx="8248">
                  <c:v>59.204668459189897</c:v>
                </c:pt>
                <c:pt idx="8249">
                  <c:v>59.2078736703616</c:v>
                </c:pt>
                <c:pt idx="8250">
                  <c:v>59.211078669104502</c:v>
                </c:pt>
                <c:pt idx="8251">
                  <c:v>59.214283455432799</c:v>
                </c:pt>
                <c:pt idx="8252">
                  <c:v>59.217488029360297</c:v>
                </c:pt>
                <c:pt idx="8253">
                  <c:v>59.220692390901</c:v>
                </c:pt>
                <c:pt idx="8254">
                  <c:v>59.2238965400688</c:v>
                </c:pt>
                <c:pt idx="8255">
                  <c:v>59.227100476877901</c:v>
                </c:pt>
                <c:pt idx="8256">
                  <c:v>59.230304201342101</c:v>
                </c:pt>
                <c:pt idx="8257">
                  <c:v>59.233507713475397</c:v>
                </c:pt>
                <c:pt idx="8258">
                  <c:v>59.236711013291902</c:v>
                </c:pt>
                <c:pt idx="8259">
                  <c:v>59.2399141008054</c:v>
                </c:pt>
                <c:pt idx="8260">
                  <c:v>59.243116976030002</c:v>
                </c:pt>
                <c:pt idx="8261">
                  <c:v>59.2463196389796</c:v>
                </c:pt>
                <c:pt idx="8262">
                  <c:v>59.249522089668197</c:v>
                </c:pt>
                <c:pt idx="8263">
                  <c:v>59.2527243281098</c:v>
                </c:pt>
                <c:pt idx="8264">
                  <c:v>59.255926354318298</c:v>
                </c:pt>
                <c:pt idx="8265">
                  <c:v>59.259128168307797</c:v>
                </c:pt>
                <c:pt idx="8266">
                  <c:v>59.262329770092201</c:v>
                </c:pt>
                <c:pt idx="8267">
                  <c:v>59.265531159685501</c:v>
                </c:pt>
                <c:pt idx="8268">
                  <c:v>59.268732337101603</c:v>
                </c:pt>
                <c:pt idx="8269">
                  <c:v>59.271933302354498</c:v>
                </c:pt>
                <c:pt idx="8270">
                  <c:v>59.275134055458302</c:v>
                </c:pt>
                <c:pt idx="8271">
                  <c:v>59.278334596426802</c:v>
                </c:pt>
                <c:pt idx="8272">
                  <c:v>59.281534925274002</c:v>
                </c:pt>
                <c:pt idx="8273">
                  <c:v>59.284735042013999</c:v>
                </c:pt>
                <c:pt idx="8274">
                  <c:v>59.287934946660599</c:v>
                </c:pt>
                <c:pt idx="8275">
                  <c:v>59.291134639227799</c:v>
                </c:pt>
                <c:pt idx="8276">
                  <c:v>59.294334119729697</c:v>
                </c:pt>
                <c:pt idx="8277">
                  <c:v>59.297533388180199</c:v>
                </c:pt>
                <c:pt idx="8278">
                  <c:v>59.300732444593201</c:v>
                </c:pt>
                <c:pt idx="8279">
                  <c:v>59.303931288982703</c:v>
                </c:pt>
                <c:pt idx="8280">
                  <c:v>59.307129921362801</c:v>
                </c:pt>
                <c:pt idx="8281">
                  <c:v>59.310328341747301</c:v>
                </c:pt>
                <c:pt idx="8282">
                  <c:v>59.3135265501502</c:v>
                </c:pt>
                <c:pt idx="8283">
                  <c:v>59.316724546585498</c:v>
                </c:pt>
                <c:pt idx="8284">
                  <c:v>59.319922331067097</c:v>
                </c:pt>
                <c:pt idx="8285">
                  <c:v>59.323119903609097</c:v>
                </c:pt>
                <c:pt idx="8286">
                  <c:v>59.326317264225402</c:v>
                </c:pt>
                <c:pt idx="8287">
                  <c:v>59.329514412929903</c:v>
                </c:pt>
                <c:pt idx="8288">
                  <c:v>59.332711349736599</c:v>
                </c:pt>
                <c:pt idx="8289">
                  <c:v>59.3359080746595</c:v>
                </c:pt>
                <c:pt idx="8290">
                  <c:v>59.339104587712498</c:v>
                </c:pt>
                <c:pt idx="8291">
                  <c:v>59.342300888909698</c:v>
                </c:pt>
                <c:pt idx="8292">
                  <c:v>59.345496978264897</c:v>
                </c:pt>
                <c:pt idx="8293">
                  <c:v>59.348692855792102</c:v>
                </c:pt>
                <c:pt idx="8294">
                  <c:v>59.351888521505302</c:v>
                </c:pt>
                <c:pt idx="8295">
                  <c:v>59.355083975418502</c:v>
                </c:pt>
                <c:pt idx="8296">
                  <c:v>59.358279217545601</c:v>
                </c:pt>
                <c:pt idx="8297">
                  <c:v>59.361474247900503</c:v>
                </c:pt>
                <c:pt idx="8298">
                  <c:v>59.364669066497299</c:v>
                </c:pt>
                <c:pt idx="8299">
                  <c:v>59.367863673349902</c:v>
                </c:pt>
                <c:pt idx="8300">
                  <c:v>59.371058068472202</c:v>
                </c:pt>
                <c:pt idx="8301">
                  <c:v>59.374252251878197</c:v>
                </c:pt>
                <c:pt idx="8302">
                  <c:v>59.377446223581899</c:v>
                </c:pt>
                <c:pt idx="8303">
                  <c:v>59.380639983597298</c:v>
                </c:pt>
                <c:pt idx="8304">
                  <c:v>59.383833531938102</c:v>
                </c:pt>
                <c:pt idx="8305">
                  <c:v>59.387026868618598</c:v>
                </c:pt>
                <c:pt idx="8306">
                  <c:v>59.390219993652501</c:v>
                </c:pt>
                <c:pt idx="8307">
                  <c:v>59.3934129070539</c:v>
                </c:pt>
                <c:pt idx="8308">
                  <c:v>59.396605608836602</c:v>
                </c:pt>
                <c:pt idx="8309">
                  <c:v>59.399798099014802</c:v>
                </c:pt>
                <c:pt idx="8310">
                  <c:v>59.402990377602201</c:v>
                </c:pt>
                <c:pt idx="8311">
                  <c:v>59.406182444612902</c:v>
                </c:pt>
                <c:pt idx="8312">
                  <c:v>59.409374300060897</c:v>
                </c:pt>
                <c:pt idx="8313">
                  <c:v>59.412565943959997</c:v>
                </c:pt>
                <c:pt idx="8314">
                  <c:v>59.415757376324201</c:v>
                </c:pt>
                <c:pt idx="8315">
                  <c:v>59.4189485971675</c:v>
                </c:pt>
                <c:pt idx="8316">
                  <c:v>59.422139606503897</c:v>
                </c:pt>
                <c:pt idx="8317">
                  <c:v>59.4253304043472</c:v>
                </c:pt>
                <c:pt idx="8318">
                  <c:v>59.428520990711398</c:v>
                </c:pt>
                <c:pt idx="8319">
                  <c:v>59.431711365610603</c:v>
                </c:pt>
                <c:pt idx="8320">
                  <c:v>59.4349015290585</c:v>
                </c:pt>
                <c:pt idx="8321">
                  <c:v>59.4380914810693</c:v>
                </c:pt>
                <c:pt idx="8322">
                  <c:v>59.441281221656801</c:v>
                </c:pt>
                <c:pt idx="8323">
                  <c:v>59.444470750834903</c:v>
                </c:pt>
                <c:pt idx="8324">
                  <c:v>59.447660068617701</c:v>
                </c:pt>
                <c:pt idx="8325">
                  <c:v>59.450849175019101</c:v>
                </c:pt>
                <c:pt idx="8326">
                  <c:v>59.454038070053002</c:v>
                </c:pt>
                <c:pt idx="8327">
                  <c:v>59.457226753733302</c:v>
                </c:pt>
                <c:pt idx="8328">
                  <c:v>59.460415226074097</c:v>
                </c:pt>
                <c:pt idx="8329">
                  <c:v>59.463603487089202</c:v>
                </c:pt>
                <c:pt idx="8330">
                  <c:v>59.466791536792698</c:v>
                </c:pt>
                <c:pt idx="8331">
                  <c:v>59.469979375198399</c:v>
                </c:pt>
                <c:pt idx="8332">
                  <c:v>59.473167002320302</c:v>
                </c:pt>
                <c:pt idx="8333">
                  <c:v>59.476354418172299</c:v>
                </c:pt>
                <c:pt idx="8334">
                  <c:v>59.479541622768402</c:v>
                </c:pt>
                <c:pt idx="8335">
                  <c:v>59.4827286161226</c:v>
                </c:pt>
                <c:pt idx="8336">
                  <c:v>59.4859153982487</c:v>
                </c:pt>
                <c:pt idx="8337">
                  <c:v>59.4891019691607</c:v>
                </c:pt>
                <c:pt idx="8338">
                  <c:v>59.492288328872597</c:v>
                </c:pt>
                <c:pt idx="8339">
                  <c:v>59.495474477398297</c:v>
                </c:pt>
                <c:pt idx="8340">
                  <c:v>59.498660414751697</c:v>
                </c:pt>
                <c:pt idx="8341">
                  <c:v>59.501846140946803</c:v>
                </c:pt>
                <c:pt idx="8342">
                  <c:v>59.505031655997499</c:v>
                </c:pt>
                <c:pt idx="8343">
                  <c:v>59.508216959917803</c:v>
                </c:pt>
                <c:pt idx="8344">
                  <c:v>59.5114020527215</c:v>
                </c:pt>
                <c:pt idx="8345">
                  <c:v>59.514586934422702</c:v>
                </c:pt>
                <c:pt idx="8346">
                  <c:v>59.5177716050353</c:v>
                </c:pt>
                <c:pt idx="8347">
                  <c:v>59.520956064573198</c:v>
                </c:pt>
                <c:pt idx="8348">
                  <c:v>59.524140313050303</c:v>
                </c:pt>
                <c:pt idx="8349">
                  <c:v>59.527324350480598</c:v>
                </c:pt>
                <c:pt idx="8350">
                  <c:v>59.530508176878101</c:v>
                </c:pt>
                <c:pt idx="8351">
                  <c:v>59.533691792256498</c:v>
                </c:pt>
                <c:pt idx="8352">
                  <c:v>59.53687519663</c:v>
                </c:pt>
                <c:pt idx="8353">
                  <c:v>59.540058390012398</c:v>
                </c:pt>
                <c:pt idx="8354">
                  <c:v>59.543241372417697</c:v>
                </c:pt>
                <c:pt idx="8355">
                  <c:v>59.546424143859802</c:v>
                </c:pt>
                <c:pt idx="8356">
                  <c:v>59.549606704352598</c:v>
                </c:pt>
                <c:pt idx="8357">
                  <c:v>59.552789053909997</c:v>
                </c:pt>
                <c:pt idx="8358">
                  <c:v>59.555971192546103</c:v>
                </c:pt>
                <c:pt idx="8359">
                  <c:v>59.559153120274601</c:v>
                </c:pt>
                <c:pt idx="8360">
                  <c:v>59.562334837109702</c:v>
                </c:pt>
                <c:pt idx="8361">
                  <c:v>59.565516343065099</c:v>
                </c:pt>
                <c:pt idx="8362">
                  <c:v>59.568697638154802</c:v>
                </c:pt>
                <c:pt idx="8363">
                  <c:v>59.571878722392803</c:v>
                </c:pt>
                <c:pt idx="8364">
                  <c:v>59.575059595793</c:v>
                </c:pt>
                <c:pt idx="8365">
                  <c:v>59.578240258369298</c:v>
                </c:pt>
                <c:pt idx="8366">
                  <c:v>59.581420710135603</c:v>
                </c:pt>
                <c:pt idx="8367">
                  <c:v>59.584600951105898</c:v>
                </c:pt>
                <c:pt idx="8368">
                  <c:v>59.587780981294102</c:v>
                </c:pt>
                <c:pt idx="8369">
                  <c:v>59.5909608007141</c:v>
                </c:pt>
                <c:pt idx="8370">
                  <c:v>59.594140409379797</c:v>
                </c:pt>
                <c:pt idx="8371">
                  <c:v>59.597319807305297</c:v>
                </c:pt>
                <c:pt idx="8372">
                  <c:v>59.600498994504299</c:v>
                </c:pt>
                <c:pt idx="8373">
                  <c:v>59.603677970990802</c:v>
                </c:pt>
                <c:pt idx="8374">
                  <c:v>59.606856736778902</c:v>
                </c:pt>
                <c:pt idx="8375">
                  <c:v>59.610035291882198</c:v>
                </c:pt>
                <c:pt idx="8376">
                  <c:v>59.613213636314903</c:v>
                </c:pt>
                <c:pt idx="8377">
                  <c:v>59.6163917700908</c:v>
                </c:pt>
                <c:pt idx="8378">
                  <c:v>59.619569693223902</c:v>
                </c:pt>
                <c:pt idx="8379">
                  <c:v>59.622747405727999</c:v>
                </c:pt>
                <c:pt idx="8380">
                  <c:v>59.625924907617097</c:v>
                </c:pt>
                <c:pt idx="8381">
                  <c:v>59.629102198905201</c:v>
                </c:pt>
                <c:pt idx="8382">
                  <c:v>59.632279279606003</c:v>
                </c:pt>
                <c:pt idx="8383">
                  <c:v>59.635456149733699</c:v>
                </c:pt>
                <c:pt idx="8384">
                  <c:v>59.638632809302003</c:v>
                </c:pt>
                <c:pt idx="8385">
                  <c:v>59.641809258324898</c:v>
                </c:pt>
                <c:pt idx="8386">
                  <c:v>59.644985496816297</c:v>
                </c:pt>
                <c:pt idx="8387">
                  <c:v>59.648161524790098</c:v>
                </c:pt>
                <c:pt idx="8388">
                  <c:v>59.651337342260298</c:v>
                </c:pt>
                <c:pt idx="8389">
                  <c:v>59.654512949240797</c:v>
                </c:pt>
                <c:pt idx="8390">
                  <c:v>59.657688345745498</c:v>
                </c:pt>
                <c:pt idx="8391">
                  <c:v>59.660863531788202</c:v>
                </c:pt>
                <c:pt idx="8392">
                  <c:v>59.664038507382998</c:v>
                </c:pt>
                <c:pt idx="8393">
                  <c:v>59.667213272543698</c:v>
                </c:pt>
                <c:pt idx="8394">
                  <c:v>59.670387827284301</c:v>
                </c:pt>
                <c:pt idx="8395">
                  <c:v>59.673562171618698</c:v>
                </c:pt>
                <c:pt idx="8396">
                  <c:v>59.676736305560702</c:v>
                </c:pt>
                <c:pt idx="8397">
                  <c:v>59.679910229124303</c:v>
                </c:pt>
                <c:pt idx="8398">
                  <c:v>59.683083942323499</c:v>
                </c:pt>
                <c:pt idx="8399">
                  <c:v>59.686257445171996</c:v>
                </c:pt>
                <c:pt idx="8400">
                  <c:v>59.6894307376839</c:v>
                </c:pt>
                <c:pt idx="8401">
                  <c:v>59.692603819873099</c:v>
                </c:pt>
                <c:pt idx="8402">
                  <c:v>59.695776691753402</c:v>
                </c:pt>
                <c:pt idx="8403">
                  <c:v>59.698949353338797</c:v>
                </c:pt>
                <c:pt idx="8404">
                  <c:v>59.702121804643099</c:v>
                </c:pt>
                <c:pt idx="8405">
                  <c:v>59.705294045680397</c:v>
                </c:pt>
                <c:pt idx="8406">
                  <c:v>59.708466076464397</c:v>
                </c:pt>
                <c:pt idx="8407">
                  <c:v>59.711637897009197</c:v>
                </c:pt>
                <c:pt idx="8408">
                  <c:v>59.714809507328603</c:v>
                </c:pt>
                <c:pt idx="8409">
                  <c:v>59.717980907436498</c:v>
                </c:pt>
                <c:pt idx="8410">
                  <c:v>59.721152097346803</c:v>
                </c:pt>
                <c:pt idx="8411">
                  <c:v>59.7243230770735</c:v>
                </c:pt>
                <c:pt idx="8412">
                  <c:v>59.727493846630502</c:v>
                </c:pt>
                <c:pt idx="8413">
                  <c:v>59.7306644060316</c:v>
                </c:pt>
                <c:pt idx="8414">
                  <c:v>59.733834755290701</c:v>
                </c:pt>
                <c:pt idx="8415">
                  <c:v>59.737004894421901</c:v>
                </c:pt>
                <c:pt idx="8416">
                  <c:v>59.740174823438899</c:v>
                </c:pt>
                <c:pt idx="8417">
                  <c:v>59.743344542355601</c:v>
                </c:pt>
                <c:pt idx="8418">
                  <c:v>59.746514051186097</c:v>
                </c:pt>
                <c:pt idx="8419">
                  <c:v>59.7496833499441</c:v>
                </c:pt>
                <c:pt idx="8420">
                  <c:v>59.7528524386437</c:v>
                </c:pt>
                <c:pt idx="8421">
                  <c:v>59.756021317298597</c:v>
                </c:pt>
                <c:pt idx="8422">
                  <c:v>59.759189985922802</c:v>
                </c:pt>
                <c:pt idx="8423">
                  <c:v>59.7623584445302</c:v>
                </c:pt>
                <c:pt idx="8424">
                  <c:v>59.765526693134703</c:v>
                </c:pt>
                <c:pt idx="8425">
                  <c:v>59.768694731750202</c:v>
                </c:pt>
                <c:pt idx="8426">
                  <c:v>59.771862560390502</c:v>
                </c:pt>
                <c:pt idx="8427">
                  <c:v>59.775030179069702</c:v>
                </c:pt>
                <c:pt idx="8428">
                  <c:v>59.7781975878016</c:v>
                </c:pt>
                <c:pt idx="8429">
                  <c:v>59.781364786600001</c:v>
                </c:pt>
                <c:pt idx="8430">
                  <c:v>59.784531775479003</c:v>
                </c:pt>
                <c:pt idx="8431">
                  <c:v>59.787698554452298</c:v>
                </c:pt>
                <c:pt idx="8432">
                  <c:v>59.790865123533898</c:v>
                </c:pt>
                <c:pt idx="8433">
                  <c:v>59.794031482737701</c:v>
                </c:pt>
                <c:pt idx="8434">
                  <c:v>59.797197632077598</c:v>
                </c:pt>
                <c:pt idx="8435">
                  <c:v>59.800363571567402</c:v>
                </c:pt>
                <c:pt idx="8436">
                  <c:v>59.803529301221097</c:v>
                </c:pt>
                <c:pt idx="8437">
                  <c:v>59.806694821052602</c:v>
                </c:pt>
                <c:pt idx="8438">
                  <c:v>59.809860131075702</c:v>
                </c:pt>
                <c:pt idx="8439">
                  <c:v>59.813025231304302</c:v>
                </c:pt>
                <c:pt idx="8440">
                  <c:v>59.816190121752399</c:v>
                </c:pt>
                <c:pt idx="8441">
                  <c:v>59.8193548024338</c:v>
                </c:pt>
                <c:pt idx="8442">
                  <c:v>59.822519273362502</c:v>
                </c:pt>
                <c:pt idx="8443">
                  <c:v>59.825683534552297</c:v>
                </c:pt>
                <c:pt idx="8444">
                  <c:v>59.828847586016998</c:v>
                </c:pt>
                <c:pt idx="8445">
                  <c:v>59.832011427770702</c:v>
                </c:pt>
                <c:pt idx="8446">
                  <c:v>59.835175059827201</c:v>
                </c:pt>
                <c:pt idx="8447">
                  <c:v>59.838338482200299</c:v>
                </c:pt>
                <c:pt idx="8448">
                  <c:v>59.841501694903997</c:v>
                </c:pt>
                <c:pt idx="8449">
                  <c:v>59.844664697952098</c:v>
                </c:pt>
                <c:pt idx="8450">
                  <c:v>59.847827491358601</c:v>
                </c:pt>
                <c:pt idx="8451">
                  <c:v>59.850990075137403</c:v>
                </c:pt>
                <c:pt idx="8452">
                  <c:v>59.854152449302198</c:v>
                </c:pt>
                <c:pt idx="8453">
                  <c:v>59.857314613866997</c:v>
                </c:pt>
                <c:pt idx="8454">
                  <c:v>59.860476568845797</c:v>
                </c:pt>
                <c:pt idx="8455">
                  <c:v>59.863638314252199</c:v>
                </c:pt>
                <c:pt idx="8456">
                  <c:v>59.866799850100399</c:v>
                </c:pt>
                <c:pt idx="8457">
                  <c:v>59.869961176404097</c:v>
                </c:pt>
                <c:pt idx="8458">
                  <c:v>59.873122293177197</c:v>
                </c:pt>
                <c:pt idx="8459">
                  <c:v>59.876283200433598</c:v>
                </c:pt>
                <c:pt idx="8460">
                  <c:v>59.879443898187297</c:v>
                </c:pt>
                <c:pt idx="8461">
                  <c:v>59.882604386452002</c:v>
                </c:pt>
                <c:pt idx="8462">
                  <c:v>59.885764665241602</c:v>
                </c:pt>
                <c:pt idx="8463">
                  <c:v>59.888924734570097</c:v>
                </c:pt>
                <c:pt idx="8464">
                  <c:v>59.892084594451298</c:v>
                </c:pt>
                <c:pt idx="8465">
                  <c:v>59.895244244899096</c:v>
                </c:pt>
                <c:pt idx="8466">
                  <c:v>59.898403685927398</c:v>
                </c:pt>
                <c:pt idx="8467">
                  <c:v>59.901562917550102</c:v>
                </c:pt>
                <c:pt idx="8468">
                  <c:v>59.904721939780899</c:v>
                </c:pt>
                <c:pt idx="8469">
                  <c:v>59.907880752633901</c:v>
                </c:pt>
                <c:pt idx="8470">
                  <c:v>59.911039356122899</c:v>
                </c:pt>
                <c:pt idx="8471">
                  <c:v>59.914197750261799</c:v>
                </c:pt>
                <c:pt idx="8472">
                  <c:v>59.9173559350644</c:v>
                </c:pt>
                <c:pt idx="8473">
                  <c:v>59.920513910544599</c:v>
                </c:pt>
                <c:pt idx="8474">
                  <c:v>59.923671676716303</c:v>
                </c:pt>
                <c:pt idx="8475">
                  <c:v>59.926829233593402</c:v>
                </c:pt>
                <c:pt idx="8476">
                  <c:v>59.929986581189702</c:v>
                </c:pt>
                <c:pt idx="8477">
                  <c:v>59.933143719519201</c:v>
                </c:pt>
                <c:pt idx="8478">
                  <c:v>59.936300648595598</c:v>
                </c:pt>
                <c:pt idx="8479">
                  <c:v>59.939457368432997</c:v>
                </c:pt>
                <c:pt idx="8480">
                  <c:v>59.942613879044998</c:v>
                </c:pt>
                <c:pt idx="8481">
                  <c:v>59.945770180445699</c:v>
                </c:pt>
                <c:pt idx="8482">
                  <c:v>59.948926272648897</c:v>
                </c:pt>
                <c:pt idx="8483">
                  <c:v>59.9520821556684</c:v>
                </c:pt>
                <c:pt idx="8484">
                  <c:v>59.955237829518097</c:v>
                </c:pt>
                <c:pt idx="8485">
                  <c:v>59.958393294211902</c:v>
                </c:pt>
                <c:pt idx="8486">
                  <c:v>59.961548549763698</c:v>
                </c:pt>
                <c:pt idx="8487">
                  <c:v>59.964703596187398</c:v>
                </c:pt>
                <c:pt idx="8488">
                  <c:v>59.967858433496701</c:v>
                </c:pt>
                <c:pt idx="8489">
                  <c:v>59.971013061705598</c:v>
                </c:pt>
                <c:pt idx="8490">
                  <c:v>59.974167480827901</c:v>
                </c:pt>
                <c:pt idx="8491">
                  <c:v>59.977321690877602</c:v>
                </c:pt>
                <c:pt idx="8492">
                  <c:v>59.980475691868399</c:v>
                </c:pt>
                <c:pt idx="8493">
                  <c:v>59.983629483814298</c:v>
                </c:pt>
                <c:pt idx="8494">
                  <c:v>59.986783066728997</c:v>
                </c:pt>
                <c:pt idx="8495">
                  <c:v>59.989936440626501</c:v>
                </c:pt>
                <c:pt idx="8496">
                  <c:v>59.993089605520701</c:v>
                </c:pt>
                <c:pt idx="8497">
                  <c:v>59.996242561425298</c:v>
                </c:pt>
                <c:pt idx="8498">
                  <c:v>59.999395308354302</c:v>
                </c:pt>
                <c:pt idx="8499">
                  <c:v>60.002547846321598</c:v>
                </c:pt>
                <c:pt idx="8500">
                  <c:v>60.005700175340898</c:v>
                </c:pt>
                <c:pt idx="8501">
                  <c:v>60.008852295426102</c:v>
                </c:pt>
                <c:pt idx="8502">
                  <c:v>60.0120042065912</c:v>
                </c:pt>
                <c:pt idx="8503">
                  <c:v>60.015155908849898</c:v>
                </c:pt>
                <c:pt idx="8504">
                  <c:v>60.018307402216102</c:v>
                </c:pt>
                <c:pt idx="8505">
                  <c:v>60.021458686703802</c:v>
                </c:pt>
                <c:pt idx="8506">
                  <c:v>60.024609762326598</c:v>
                </c:pt>
                <c:pt idx="8507">
                  <c:v>60.027760629098601</c:v>
                </c:pt>
                <c:pt idx="8508">
                  <c:v>60.030911287033597</c:v>
                </c:pt>
                <c:pt idx="8509">
                  <c:v>60.034061736145297</c:v>
                </c:pt>
                <c:pt idx="8510">
                  <c:v>60.037211976447701</c:v>
                </c:pt>
                <c:pt idx="8511">
                  <c:v>60.040362007954698</c:v>
                </c:pt>
                <c:pt idx="8512">
                  <c:v>60.043511830680004</c:v>
                </c:pt>
                <c:pt idx="8513">
                  <c:v>60.0466614446376</c:v>
                </c:pt>
                <c:pt idx="8514">
                  <c:v>60.0498108498413</c:v>
                </c:pt>
                <c:pt idx="8515">
                  <c:v>60.052960046304896</c:v>
                </c:pt>
                <c:pt idx="8516">
                  <c:v>60.0561090340424</c:v>
                </c:pt>
                <c:pt idx="8517">
                  <c:v>60.059257813067397</c:v>
                </c:pt>
                <c:pt idx="8518">
                  <c:v>60.062406383393999</c:v>
                </c:pt>
                <c:pt idx="8519">
                  <c:v>60.065554745036003</c:v>
                </c:pt>
                <c:pt idx="8520">
                  <c:v>60.068702898007203</c:v>
                </c:pt>
                <c:pt idx="8521">
                  <c:v>60.071850842321403</c:v>
                </c:pt>
                <c:pt idx="8522">
                  <c:v>60.074998577992602</c:v>
                </c:pt>
                <c:pt idx="8523">
                  <c:v>60.078146105034499</c:v>
                </c:pt>
                <c:pt idx="8524">
                  <c:v>60.081293423460998</c:v>
                </c:pt>
                <c:pt idx="8525">
                  <c:v>60.084440533285999</c:v>
                </c:pt>
                <c:pt idx="8526">
                  <c:v>60.0875874345233</c:v>
                </c:pt>
                <c:pt idx="8527">
                  <c:v>60.090734127186799</c:v>
                </c:pt>
                <c:pt idx="8528">
                  <c:v>60.093880611290302</c:v>
                </c:pt>
                <c:pt idx="8529">
                  <c:v>60.097026886847601</c:v>
                </c:pt>
                <c:pt idx="8530">
                  <c:v>60.100172953872601</c:v>
                </c:pt>
                <c:pt idx="8531">
                  <c:v>60.1033188123792</c:v>
                </c:pt>
                <c:pt idx="8532">
                  <c:v>60.106464462381197</c:v>
                </c:pt>
                <c:pt idx="8533">
                  <c:v>60.109609903892398</c:v>
                </c:pt>
                <c:pt idx="8534">
                  <c:v>60.112755136926602</c:v>
                </c:pt>
                <c:pt idx="8535">
                  <c:v>60.115900161497798</c:v>
                </c:pt>
                <c:pt idx="8536">
                  <c:v>60.119044977619801</c:v>
                </c:pt>
                <c:pt idx="8537">
                  <c:v>60.122189585306401</c:v>
                </c:pt>
                <c:pt idx="8538">
                  <c:v>60.125333984571398</c:v>
                </c:pt>
                <c:pt idx="8539">
                  <c:v>60.128478175428697</c:v>
                </c:pt>
                <c:pt idx="8540">
                  <c:v>60.131622157892103</c:v>
                </c:pt>
                <c:pt idx="8541">
                  <c:v>60.134765931975501</c:v>
                </c:pt>
                <c:pt idx="8542">
                  <c:v>60.137909497692803</c:v>
                </c:pt>
                <c:pt idx="8543">
                  <c:v>60.141052855057602</c:v>
                </c:pt>
                <c:pt idx="8544">
                  <c:v>60.144196004084002</c:v>
                </c:pt>
                <c:pt idx="8545">
                  <c:v>60.147338944785702</c:v>
                </c:pt>
                <c:pt idx="8546">
                  <c:v>60.1504816771766</c:v>
                </c:pt>
                <c:pt idx="8547">
                  <c:v>60.153624201270397</c:v>
                </c:pt>
                <c:pt idx="8548">
                  <c:v>60.156766517081103</c:v>
                </c:pt>
                <c:pt idx="8549">
                  <c:v>60.159908624622503</c:v>
                </c:pt>
                <c:pt idx="8550">
                  <c:v>60.163050523908403</c:v>
                </c:pt>
                <c:pt idx="8551">
                  <c:v>60.166192214952602</c:v>
                </c:pt>
                <c:pt idx="8552">
                  <c:v>60.169333697768998</c:v>
                </c:pt>
                <c:pt idx="8553">
                  <c:v>60.172474972371397</c:v>
                </c:pt>
                <c:pt idx="8554">
                  <c:v>60.175616038773697</c:v>
                </c:pt>
                <c:pt idx="8555">
                  <c:v>60.178756896989597</c:v>
                </c:pt>
                <c:pt idx="8556">
                  <c:v>60.181897547033003</c:v>
                </c:pt>
                <c:pt idx="8557">
                  <c:v>60.185037988917799</c:v>
                </c:pt>
                <c:pt idx="8558">
                  <c:v>60.188178222657797</c:v>
                </c:pt>
                <c:pt idx="8559">
                  <c:v>60.191318248266803</c:v>
                </c:pt>
                <c:pt idx="8560">
                  <c:v>60.194458065758603</c:v>
                </c:pt>
                <c:pt idx="8561">
                  <c:v>60.197597675147001</c:v>
                </c:pt>
                <c:pt idx="8562">
                  <c:v>60.200737076446003</c:v>
                </c:pt>
                <c:pt idx="8563">
                  <c:v>60.203876269669301</c:v>
                </c:pt>
                <c:pt idx="8564">
                  <c:v>60.207015254830701</c:v>
                </c:pt>
                <c:pt idx="8565">
                  <c:v>60.2101540319441</c:v>
                </c:pt>
                <c:pt idx="8566">
                  <c:v>60.213292601023298</c:v>
                </c:pt>
                <c:pt idx="8567">
                  <c:v>60.2164309620821</c:v>
                </c:pt>
                <c:pt idx="8568">
                  <c:v>60.219569115134398</c:v>
                </c:pt>
                <c:pt idx="8569">
                  <c:v>60.222707060193898</c:v>
                </c:pt>
                <c:pt idx="8570">
                  <c:v>60.225844797274597</c:v>
                </c:pt>
                <c:pt idx="8571">
                  <c:v>60.228982326390202</c:v>
                </c:pt>
                <c:pt idx="8572">
                  <c:v>60.232119647554498</c:v>
                </c:pt>
                <c:pt idx="8573">
                  <c:v>60.235256760781397</c:v>
                </c:pt>
                <c:pt idx="8574">
                  <c:v>60.238393666084697</c:v>
                </c:pt>
                <c:pt idx="8575">
                  <c:v>60.241530363478198</c:v>
                </c:pt>
                <c:pt idx="8576">
                  <c:v>60.244666852975797</c:v>
                </c:pt>
                <c:pt idx="8577">
                  <c:v>60.247803134591202</c:v>
                </c:pt>
                <c:pt idx="8578">
                  <c:v>60.250939208338302</c:v>
                </c:pt>
                <c:pt idx="8579">
                  <c:v>60.254075074230897</c:v>
                </c:pt>
                <c:pt idx="8580">
                  <c:v>60.2572107322828</c:v>
                </c:pt>
                <c:pt idx="8581">
                  <c:v>60.260346182507803</c:v>
                </c:pt>
                <c:pt idx="8582">
                  <c:v>60.263481424919803</c:v>
                </c:pt>
                <c:pt idx="8583">
                  <c:v>60.2666164595325</c:v>
                </c:pt>
                <c:pt idx="8584">
                  <c:v>60.269751286359899</c:v>
                </c:pt>
                <c:pt idx="8585">
                  <c:v>60.272885905415599</c:v>
                </c:pt>
                <c:pt idx="8586">
                  <c:v>60.276020316713598</c:v>
                </c:pt>
                <c:pt idx="8587">
                  <c:v>60.279154520267603</c:v>
                </c:pt>
                <c:pt idx="8588">
                  <c:v>60.282288516091398</c:v>
                </c:pt>
                <c:pt idx="8589">
                  <c:v>60.285422304198903</c:v>
                </c:pt>
                <c:pt idx="8590">
                  <c:v>60.288555884603902</c:v>
                </c:pt>
                <c:pt idx="8591">
                  <c:v>60.291689257320201</c:v>
                </c:pt>
                <c:pt idx="8592">
                  <c:v>60.294822422361499</c:v>
                </c:pt>
                <c:pt idx="8593">
                  <c:v>60.297955379741801</c:v>
                </c:pt>
                <c:pt idx="8594">
                  <c:v>60.301088129474799</c:v>
                </c:pt>
                <c:pt idx="8595">
                  <c:v>60.304220671574299</c:v>
                </c:pt>
                <c:pt idx="8596">
                  <c:v>60.3073530060542</c:v>
                </c:pt>
                <c:pt idx="8597">
                  <c:v>60.3104851329282</c:v>
                </c:pt>
                <c:pt idx="8598">
                  <c:v>60.313617052210198</c:v>
                </c:pt>
                <c:pt idx="8599">
                  <c:v>60.3167487639139</c:v>
                </c:pt>
                <c:pt idx="8600">
                  <c:v>60.319880268053197</c:v>
                </c:pt>
                <c:pt idx="8601">
                  <c:v>60.323011564641902</c:v>
                </c:pt>
                <c:pt idx="8602">
                  <c:v>60.3261426536938</c:v>
                </c:pt>
                <c:pt idx="8603">
                  <c:v>60.329273535222697</c:v>
                </c:pt>
                <c:pt idx="8604">
                  <c:v>60.332404209242398</c:v>
                </c:pt>
                <c:pt idx="8605">
                  <c:v>60.335534675766702</c:v>
                </c:pt>
                <c:pt idx="8606">
                  <c:v>60.338664934809401</c:v>
                </c:pt>
                <c:pt idx="8607">
                  <c:v>60.341794986384301</c:v>
                </c:pt>
                <c:pt idx="8608">
                  <c:v>60.344924830505299</c:v>
                </c:pt>
                <c:pt idx="8609">
                  <c:v>60.348054467186003</c:v>
                </c:pt>
                <c:pt idx="8610">
                  <c:v>60.351183896440403</c:v>
                </c:pt>
                <c:pt idx="8611">
                  <c:v>60.354313118282199</c:v>
                </c:pt>
                <c:pt idx="8612">
                  <c:v>60.357442132725303</c:v>
                </c:pt>
                <c:pt idx="8613">
                  <c:v>60.360570939783301</c:v>
                </c:pt>
                <c:pt idx="8614">
                  <c:v>60.363699539470197</c:v>
                </c:pt>
                <c:pt idx="8615">
                  <c:v>60.366827931799698</c:v>
                </c:pt>
                <c:pt idx="8616">
                  <c:v>60.369956116785602</c:v>
                </c:pt>
                <c:pt idx="8617">
                  <c:v>60.373084094441801</c:v>
                </c:pt>
                <c:pt idx="8618">
                  <c:v>60.376211864781901</c:v>
                </c:pt>
                <c:pt idx="8619">
                  <c:v>60.3793394278199</c:v>
                </c:pt>
                <c:pt idx="8620">
                  <c:v>60.382466783569498</c:v>
                </c:pt>
                <c:pt idx="8621">
                  <c:v>60.3855939320445</c:v>
                </c:pt>
                <c:pt idx="8622">
                  <c:v>60.388720873258698</c:v>
                </c:pt>
                <c:pt idx="8623">
                  <c:v>60.391847607225898</c:v>
                </c:pt>
                <c:pt idx="8624">
                  <c:v>60.394974133959899</c:v>
                </c:pt>
                <c:pt idx="8625">
                  <c:v>60.398100453474498</c:v>
                </c:pt>
                <c:pt idx="8626">
                  <c:v>60.401226565783404</c:v>
                </c:pt>
                <c:pt idx="8627">
                  <c:v>60.404352470900598</c:v>
                </c:pt>
                <c:pt idx="8628">
                  <c:v>60.407478168839603</c:v>
                </c:pt>
                <c:pt idx="8629">
                  <c:v>60.410603659614502</c:v>
                </c:pt>
                <c:pt idx="8630">
                  <c:v>60.413728943238901</c:v>
                </c:pt>
                <c:pt idx="8631">
                  <c:v>60.4168540197266</c:v>
                </c:pt>
                <c:pt idx="8632">
                  <c:v>60.419978889091396</c:v>
                </c:pt>
                <c:pt idx="8633">
                  <c:v>60.423103551347197</c:v>
                </c:pt>
                <c:pt idx="8634">
                  <c:v>60.4262280065076</c:v>
                </c:pt>
                <c:pt idx="8635">
                  <c:v>60.429352254586597</c:v>
                </c:pt>
                <c:pt idx="8636">
                  <c:v>60.432476295597802</c:v>
                </c:pt>
                <c:pt idx="8637">
                  <c:v>60.435600129555098</c:v>
                </c:pt>
                <c:pt idx="8638">
                  <c:v>60.4387237564722</c:v>
                </c:pt>
                <c:pt idx="8639">
                  <c:v>60.441847176362998</c:v>
                </c:pt>
                <c:pt idx="8640">
                  <c:v>60.444970389241199</c:v>
                </c:pt>
                <c:pt idx="8641">
                  <c:v>60.448093395120601</c:v>
                </c:pt>
                <c:pt idx="8642">
                  <c:v>60.451216194014897</c:v>
                </c:pt>
                <c:pt idx="8643">
                  <c:v>60.454338785938099</c:v>
                </c:pt>
                <c:pt idx="8644">
                  <c:v>60.457461170903798</c:v>
                </c:pt>
                <c:pt idx="8645">
                  <c:v>60.460583348925802</c:v>
                </c:pt>
                <c:pt idx="8646">
                  <c:v>60.463705320017901</c:v>
                </c:pt>
                <c:pt idx="8647">
                  <c:v>60.466827084194001</c:v>
                </c:pt>
                <c:pt idx="8648">
                  <c:v>60.469948641467703</c:v>
                </c:pt>
                <c:pt idx="8649">
                  <c:v>60.473069991852903</c:v>
                </c:pt>
                <c:pt idx="8650">
                  <c:v>60.476191135363301</c:v>
                </c:pt>
                <c:pt idx="8651">
                  <c:v>60.479312072012704</c:v>
                </c:pt>
                <c:pt idx="8652">
                  <c:v>60.482432801815001</c:v>
                </c:pt>
                <c:pt idx="8653">
                  <c:v>60.485553324783801</c:v>
                </c:pt>
                <c:pt idx="8654">
                  <c:v>60.488673640932902</c:v>
                </c:pt>
                <c:pt idx="8655">
                  <c:v>60.491793750276202</c:v>
                </c:pt>
                <c:pt idx="8656">
                  <c:v>60.4949136528274</c:v>
                </c:pt>
                <c:pt idx="8657">
                  <c:v>60.498033348600202</c:v>
                </c:pt>
                <c:pt idx="8658">
                  <c:v>60.501152837608501</c:v>
                </c:pt>
                <c:pt idx="8659">
                  <c:v>60.504272119866002</c:v>
                </c:pt>
                <c:pt idx="8660">
                  <c:v>60.507391195386496</c:v>
                </c:pt>
                <c:pt idx="8661">
                  <c:v>60.510510064183798</c:v>
                </c:pt>
                <c:pt idx="8662">
                  <c:v>60.513628726271598</c:v>
                </c:pt>
                <c:pt idx="8663">
                  <c:v>60.516747181663703</c:v>
                </c:pt>
                <c:pt idx="8664">
                  <c:v>60.519865430373898</c:v>
                </c:pt>
                <c:pt idx="8665">
                  <c:v>60.522983472416001</c:v>
                </c:pt>
                <c:pt idx="8666">
                  <c:v>60.5261013078037</c:v>
                </c:pt>
                <c:pt idx="8667">
                  <c:v>60.529218936550798</c:v>
                </c:pt>
                <c:pt idx="8668">
                  <c:v>60.532336358671003</c:v>
                </c:pt>
                <c:pt idx="8669">
                  <c:v>60.535453574178199</c:v>
                </c:pt>
                <c:pt idx="8670">
                  <c:v>60.538570583086099</c:v>
                </c:pt>
                <c:pt idx="8671">
                  <c:v>60.541687385408402</c:v>
                </c:pt>
                <c:pt idx="8672">
                  <c:v>60.544803981158999</c:v>
                </c:pt>
                <c:pt idx="8673">
                  <c:v>60.547920370351598</c:v>
                </c:pt>
                <c:pt idx="8674">
                  <c:v>60.551036552999904</c:v>
                </c:pt>
                <c:pt idx="8675">
                  <c:v>60.554152529117701</c:v>
                </c:pt>
                <c:pt idx="8676">
                  <c:v>60.557268298718903</c:v>
                </c:pt>
                <c:pt idx="8677">
                  <c:v>60.560383861817101</c:v>
                </c:pt>
                <c:pt idx="8678">
                  <c:v>60.563499218426102</c:v>
                </c:pt>
                <c:pt idx="8679">
                  <c:v>60.566614368559698</c:v>
                </c:pt>
                <c:pt idx="8680">
                  <c:v>60.569729312231601</c:v>
                </c:pt>
                <c:pt idx="8681">
                  <c:v>60.572844049455597</c:v>
                </c:pt>
                <c:pt idx="8682">
                  <c:v>60.575958580245498</c:v>
                </c:pt>
                <c:pt idx="8683">
                  <c:v>60.579072904615003</c:v>
                </c:pt>
                <c:pt idx="8684">
                  <c:v>60.582187022577898</c:v>
                </c:pt>
                <c:pt idx="8685">
                  <c:v>60.585300934147902</c:v>
                </c:pt>
                <c:pt idx="8686">
                  <c:v>60.5884146393389</c:v>
                </c:pt>
                <c:pt idx="8687">
                  <c:v>60.591528138164499</c:v>
                </c:pt>
                <c:pt idx="8688">
                  <c:v>60.594641430638397</c:v>
                </c:pt>
                <c:pt idx="8689">
                  <c:v>60.5977545167746</c:v>
                </c:pt>
                <c:pt idx="8690">
                  <c:v>60.6008673965867</c:v>
                </c:pt>
                <c:pt idx="8691">
                  <c:v>60.603980070088497</c:v>
                </c:pt>
                <c:pt idx="8692">
                  <c:v>60.607092537293603</c:v>
                </c:pt>
                <c:pt idx="8693">
                  <c:v>60.610204798216003</c:v>
                </c:pt>
                <c:pt idx="8694">
                  <c:v>60.613316852869303</c:v>
                </c:pt>
                <c:pt idx="8695">
                  <c:v>60.616428701267402</c:v>
                </c:pt>
                <c:pt idx="8696">
                  <c:v>60.6195403434238</c:v>
                </c:pt>
                <c:pt idx="8697">
                  <c:v>60.622651779352502</c:v>
                </c:pt>
                <c:pt idx="8698">
                  <c:v>60.6257630090671</c:v>
                </c:pt>
                <c:pt idx="8699">
                  <c:v>60.6288740325814</c:v>
                </c:pt>
                <c:pt idx="8700">
                  <c:v>60.631984849909102</c:v>
                </c:pt>
                <c:pt idx="8701">
                  <c:v>60.635095461064097</c:v>
                </c:pt>
                <c:pt idx="8702">
                  <c:v>60.638205866059998</c:v>
                </c:pt>
                <c:pt idx="8703">
                  <c:v>60.641316064910598</c:v>
                </c:pt>
                <c:pt idx="8704">
                  <c:v>60.644426057629602</c:v>
                </c:pt>
                <c:pt idx="8705">
                  <c:v>60.647535844230802</c:v>
                </c:pt>
                <c:pt idx="8706">
                  <c:v>60.650645424727998</c:v>
                </c:pt>
                <c:pt idx="8707">
                  <c:v>60.653754799134802</c:v>
                </c:pt>
                <c:pt idx="8708">
                  <c:v>60.656863967465</c:v>
                </c:pt>
                <c:pt idx="8709">
                  <c:v>60.659972929732398</c:v>
                </c:pt>
                <c:pt idx="8710">
                  <c:v>60.6630816859508</c:v>
                </c:pt>
                <c:pt idx="8711">
                  <c:v>60.666190236133801</c:v>
                </c:pt>
                <c:pt idx="8712">
                  <c:v>60.669298580295099</c:v>
                </c:pt>
                <c:pt idx="8713">
                  <c:v>60.672406718448698</c:v>
                </c:pt>
                <c:pt idx="8714">
                  <c:v>60.6755146506081</c:v>
                </c:pt>
                <c:pt idx="8715">
                  <c:v>60.678622376787096</c:v>
                </c:pt>
                <c:pt idx="8716">
                  <c:v>60.681729896999499</c:v>
                </c:pt>
                <c:pt idx="8717">
                  <c:v>60.684837211259001</c:v>
                </c:pt>
                <c:pt idx="8718">
                  <c:v>60.687944319579302</c:v>
                </c:pt>
                <c:pt idx="8719">
                  <c:v>60.691051221974199</c:v>
                </c:pt>
                <c:pt idx="8720">
                  <c:v>60.694157918457499</c:v>
                </c:pt>
                <c:pt idx="8721">
                  <c:v>60.697264409042702</c:v>
                </c:pt>
                <c:pt idx="8722">
                  <c:v>60.7003706937438</c:v>
                </c:pt>
                <c:pt idx="8723">
                  <c:v>60.703476772574398</c:v>
                </c:pt>
                <c:pt idx="8724">
                  <c:v>60.706582645548302</c:v>
                </c:pt>
                <c:pt idx="8725">
                  <c:v>60.709688312679098</c:v>
                </c:pt>
                <c:pt idx="8726">
                  <c:v>60.7127937739807</c:v>
                </c:pt>
                <c:pt idx="8727">
                  <c:v>60.715899029466797</c:v>
                </c:pt>
                <c:pt idx="8728">
                  <c:v>60.719004079150999</c:v>
                </c:pt>
                <c:pt idx="8729">
                  <c:v>60.722108923047202</c:v>
                </c:pt>
                <c:pt idx="8730">
                  <c:v>60.725213561169099</c:v>
                </c:pt>
                <c:pt idx="8731">
                  <c:v>60.728317993530297</c:v>
                </c:pt>
                <c:pt idx="8732">
                  <c:v>60.731422220144701</c:v>
                </c:pt>
                <c:pt idx="8733">
                  <c:v>60.734526241025897</c:v>
                </c:pt>
                <c:pt idx="8734">
                  <c:v>60.737630056187697</c:v>
                </c:pt>
                <c:pt idx="8735">
                  <c:v>60.740733665643802</c:v>
                </c:pt>
                <c:pt idx="8736">
                  <c:v>60.743837069407903</c:v>
                </c:pt>
                <c:pt idx="8737">
                  <c:v>60.746940267493798</c:v>
                </c:pt>
                <c:pt idx="8738">
                  <c:v>60.750043259915202</c:v>
                </c:pt>
                <c:pt idx="8739">
                  <c:v>60.753146046685899</c:v>
                </c:pt>
                <c:pt idx="8740">
                  <c:v>60.756248627819403</c:v>
                </c:pt>
                <c:pt idx="8741">
                  <c:v>60.759351003329698</c:v>
                </c:pt>
                <c:pt idx="8742">
                  <c:v>60.762453173230298</c:v>
                </c:pt>
                <c:pt idx="8743">
                  <c:v>60.765555137535003</c:v>
                </c:pt>
                <c:pt idx="8744">
                  <c:v>60.768656896257603</c:v>
                </c:pt>
                <c:pt idx="8745">
                  <c:v>60.771758449411799</c:v>
                </c:pt>
                <c:pt idx="8746">
                  <c:v>60.774859797011203</c:v>
                </c:pt>
                <c:pt idx="8747">
                  <c:v>60.7779609390697</c:v>
                </c:pt>
                <c:pt idx="8748">
                  <c:v>60.781061875600898</c:v>
                </c:pt>
                <c:pt idx="8749">
                  <c:v>60.784162606618501</c:v>
                </c:pt>
                <c:pt idx="8750">
                  <c:v>60.787263132136303</c:v>
                </c:pt>
                <c:pt idx="8751">
                  <c:v>60.790363452168002</c:v>
                </c:pt>
                <c:pt idx="8752">
                  <c:v>60.793463566727297</c:v>
                </c:pt>
                <c:pt idx="8753">
                  <c:v>60.796563475827902</c:v>
                </c:pt>
                <c:pt idx="8754">
                  <c:v>60.799663179483602</c:v>
                </c:pt>
                <c:pt idx="8755">
                  <c:v>60.802762677708003</c:v>
                </c:pt>
                <c:pt idx="8756">
                  <c:v>60.805861970514897</c:v>
                </c:pt>
                <c:pt idx="8757">
                  <c:v>60.808961057917998</c:v>
                </c:pt>
                <c:pt idx="8758">
                  <c:v>60.812059939930897</c:v>
                </c:pt>
                <c:pt idx="8759">
                  <c:v>60.815158616567501</c:v>
                </c:pt>
                <c:pt idx="8760">
                  <c:v>60.818257087841403</c:v>
                </c:pt>
                <c:pt idx="8761">
                  <c:v>60.8213553537664</c:v>
                </c:pt>
                <c:pt idx="8762">
                  <c:v>60.8244534143561</c:v>
                </c:pt>
                <c:pt idx="8763">
                  <c:v>60.827551269624301</c:v>
                </c:pt>
                <c:pt idx="8764">
                  <c:v>60.830648919584704</c:v>
                </c:pt>
                <c:pt idx="8765">
                  <c:v>60.833746364250999</c:v>
                </c:pt>
                <c:pt idx="8766">
                  <c:v>60.836843603636801</c:v>
                </c:pt>
                <c:pt idx="8767">
                  <c:v>60.839940637756001</c:v>
                </c:pt>
                <c:pt idx="8768">
                  <c:v>60.8430374666221</c:v>
                </c:pt>
                <c:pt idx="8769">
                  <c:v>60.846134090249002</c:v>
                </c:pt>
                <c:pt idx="8770">
                  <c:v>60.8492305086504</c:v>
                </c:pt>
                <c:pt idx="8771">
                  <c:v>60.852326721839802</c:v>
                </c:pt>
                <c:pt idx="8772">
                  <c:v>60.855422729831197</c:v>
                </c:pt>
                <c:pt idx="8773">
                  <c:v>60.858518532638001</c:v>
                </c:pt>
                <c:pt idx="8774">
                  <c:v>60.861614130274098</c:v>
                </c:pt>
                <c:pt idx="8775">
                  <c:v>60.864709522753202</c:v>
                </c:pt>
                <c:pt idx="8776">
                  <c:v>60.867804710088897</c:v>
                </c:pt>
                <c:pt idx="8777">
                  <c:v>60.870899692294998</c:v>
                </c:pt>
                <c:pt idx="8778">
                  <c:v>60.873994469385202</c:v>
                </c:pt>
                <c:pt idx="8779">
                  <c:v>60.877089041373097</c:v>
                </c:pt>
                <c:pt idx="8780">
                  <c:v>60.880183408272501</c:v>
                </c:pt>
                <c:pt idx="8781">
                  <c:v>60.8832775700971</c:v>
                </c:pt>
                <c:pt idx="8782">
                  <c:v>60.886371526860501</c:v>
                </c:pt>
                <c:pt idx="8783">
                  <c:v>60.889465278576601</c:v>
                </c:pt>
                <c:pt idx="8784">
                  <c:v>60.892558825258803</c:v>
                </c:pt>
                <c:pt idx="8785">
                  <c:v>60.895652166921103</c:v>
                </c:pt>
                <c:pt idx="8786">
                  <c:v>60.898745303577002</c:v>
                </c:pt>
                <c:pt idx="8787">
                  <c:v>60.901838235240199</c:v>
                </c:pt>
                <c:pt idx="8788">
                  <c:v>60.904930961924599</c:v>
                </c:pt>
                <c:pt idx="8789">
                  <c:v>60.908023483643603</c:v>
                </c:pt>
                <c:pt idx="8790">
                  <c:v>60.911115800411103</c:v>
                </c:pt>
                <c:pt idx="8791">
                  <c:v>60.914207912240798</c:v>
                </c:pt>
                <c:pt idx="8792">
                  <c:v>60.917299819146301</c:v>
                </c:pt>
                <c:pt idx="8793">
                  <c:v>60.920391521141298</c:v>
                </c:pt>
                <c:pt idx="8794">
                  <c:v>60.923483018239502</c:v>
                </c:pt>
                <c:pt idx="8795">
                  <c:v>60.926574310454697</c:v>
                </c:pt>
                <c:pt idx="8796">
                  <c:v>60.929665397800399</c:v>
                </c:pt>
                <c:pt idx="8797">
                  <c:v>60.932756280290498</c:v>
                </c:pt>
                <c:pt idx="8798">
                  <c:v>60.935846957938502</c:v>
                </c:pt>
                <c:pt idx="8799">
                  <c:v>60.938937430758202</c:v>
                </c:pt>
                <c:pt idx="8800">
                  <c:v>60.942027698763297</c:v>
                </c:pt>
                <c:pt idx="8801">
                  <c:v>60.945117761967403</c:v>
                </c:pt>
                <c:pt idx="8802">
                  <c:v>60.948207620384203</c:v>
                </c:pt>
                <c:pt idx="8803">
                  <c:v>60.951297274027503</c:v>
                </c:pt>
                <c:pt idx="8804">
                  <c:v>60.954386722910797</c:v>
                </c:pt>
                <c:pt idx="8805">
                  <c:v>60.957475967047998</c:v>
                </c:pt>
                <c:pt idx="8806">
                  <c:v>60.960565006452597</c:v>
                </c:pt>
                <c:pt idx="8807">
                  <c:v>60.963653841138402</c:v>
                </c:pt>
                <c:pt idx="8808">
                  <c:v>60.966742471119098</c:v>
                </c:pt>
                <c:pt idx="8809">
                  <c:v>60.969830896408297</c:v>
                </c:pt>
                <c:pt idx="8810">
                  <c:v>60.9729191170197</c:v>
                </c:pt>
                <c:pt idx="8811">
                  <c:v>60.976007132966899</c:v>
                </c:pt>
                <c:pt idx="8812">
                  <c:v>60.9790949442638</c:v>
                </c:pt>
                <c:pt idx="8813">
                  <c:v>60.982182550923902</c:v>
                </c:pt>
                <c:pt idx="8814">
                  <c:v>60.985269952960998</c:v>
                </c:pt>
                <c:pt idx="8815">
                  <c:v>60.988357150388602</c:v>
                </c:pt>
                <c:pt idx="8816">
                  <c:v>60.991444143220598</c:v>
                </c:pt>
                <c:pt idx="8817">
                  <c:v>60.9945309314705</c:v>
                </c:pt>
                <c:pt idx="8818">
                  <c:v>60.997617515152101</c:v>
                </c:pt>
                <c:pt idx="8819">
                  <c:v>61.000703894278999</c:v>
                </c:pt>
                <c:pt idx="8820">
                  <c:v>61.003790068864902</c:v>
                </c:pt>
                <c:pt idx="8821">
                  <c:v>61.006876038923401</c:v>
                </c:pt>
                <c:pt idx="8822">
                  <c:v>61.009961804468396</c:v>
                </c:pt>
                <c:pt idx="8823">
                  <c:v>61.013047365513302</c:v>
                </c:pt>
                <c:pt idx="8824">
                  <c:v>61.016132722071902</c:v>
                </c:pt>
                <c:pt idx="8825">
                  <c:v>61.019217874158002</c:v>
                </c:pt>
                <c:pt idx="8826">
                  <c:v>61.022302821784997</c:v>
                </c:pt>
                <c:pt idx="8827">
                  <c:v>61.025387564966799</c:v>
                </c:pt>
                <c:pt idx="8828">
                  <c:v>61.028472103717</c:v>
                </c:pt>
                <c:pt idx="8829">
                  <c:v>61.031556438049201</c:v>
                </c:pt>
                <c:pt idx="8830">
                  <c:v>61.0346405679771</c:v>
                </c:pt>
                <c:pt idx="8831">
                  <c:v>61.037724493514403</c:v>
                </c:pt>
                <c:pt idx="8832">
                  <c:v>61.040808214674797</c:v>
                </c:pt>
                <c:pt idx="8833">
                  <c:v>61.043891731472002</c:v>
                </c:pt>
                <c:pt idx="8834">
                  <c:v>61.046975043919502</c:v>
                </c:pt>
                <c:pt idx="8835">
                  <c:v>61.050058152031099</c:v>
                </c:pt>
                <c:pt idx="8836">
                  <c:v>61.053141055820397</c:v>
                </c:pt>
                <c:pt idx="8837">
                  <c:v>61.056223755301097</c:v>
                </c:pt>
                <c:pt idx="8838">
                  <c:v>61.059306250486898</c:v>
                </c:pt>
                <c:pt idx="8839">
                  <c:v>61.0623885413914</c:v>
                </c:pt>
                <c:pt idx="8840">
                  <c:v>61.065470628028301</c:v>
                </c:pt>
                <c:pt idx="8841">
                  <c:v>61.068552510411202</c:v>
                </c:pt>
                <c:pt idx="8842">
                  <c:v>61.071634188553901</c:v>
                </c:pt>
                <c:pt idx="8843">
                  <c:v>61.074715662469899</c:v>
                </c:pt>
                <c:pt idx="8844">
                  <c:v>61.077796932173001</c:v>
                </c:pt>
                <c:pt idx="8845">
                  <c:v>61.080877997676701</c:v>
                </c:pt>
                <c:pt idx="8846">
                  <c:v>61.083958858994798</c:v>
                </c:pt>
                <c:pt idx="8847">
                  <c:v>61.087039516140898</c:v>
                </c:pt>
                <c:pt idx="8848">
                  <c:v>61.0901199691287</c:v>
                </c:pt>
                <c:pt idx="8849">
                  <c:v>61.093200217971798</c:v>
                </c:pt>
                <c:pt idx="8850">
                  <c:v>61.096280262683997</c:v>
                </c:pt>
                <c:pt idx="8851">
                  <c:v>61.099360103278698</c:v>
                </c:pt>
                <c:pt idx="8852">
                  <c:v>61.1024397397697</c:v>
                </c:pt>
                <c:pt idx="8853">
                  <c:v>61.105519172170702</c:v>
                </c:pt>
                <c:pt idx="8854">
                  <c:v>61.108598400495303</c:v>
                </c:pt>
                <c:pt idx="8855">
                  <c:v>61.111677424757197</c:v>
                </c:pt>
                <c:pt idx="8856">
                  <c:v>61.114756244970003</c:v>
                </c:pt>
                <c:pt idx="8857">
                  <c:v>61.117834861147301</c:v>
                </c:pt>
                <c:pt idx="8858">
                  <c:v>61.120913273302897</c:v>
                </c:pt>
                <c:pt idx="8859">
                  <c:v>61.123991481450297</c:v>
                </c:pt>
                <c:pt idx="8860">
                  <c:v>61.1270694856033</c:v>
                </c:pt>
                <c:pt idx="8861">
                  <c:v>61.130147285775401</c:v>
                </c:pt>
                <c:pt idx="8862">
                  <c:v>61.133224881980297</c:v>
                </c:pt>
                <c:pt idx="8863">
                  <c:v>61.136302274231703</c:v>
                </c:pt>
                <c:pt idx="8864">
                  <c:v>61.139379462543197</c:v>
                </c:pt>
                <c:pt idx="8865">
                  <c:v>61.142456446928499</c:v>
                </c:pt>
                <c:pt idx="8866">
                  <c:v>61.145533227401202</c:v>
                </c:pt>
                <c:pt idx="8867">
                  <c:v>61.1486098039749</c:v>
                </c:pt>
                <c:pt idx="8868">
                  <c:v>61.151686176663397</c:v>
                </c:pt>
                <c:pt idx="8869">
                  <c:v>61.154762345480201</c:v>
                </c:pt>
                <c:pt idx="8870">
                  <c:v>61.157838310438997</c:v>
                </c:pt>
                <c:pt idx="8871">
                  <c:v>61.1609140715534</c:v>
                </c:pt>
                <c:pt idx="8872">
                  <c:v>61.163989628837101</c:v>
                </c:pt>
                <c:pt idx="8873">
                  <c:v>61.1670649823037</c:v>
                </c:pt>
                <c:pt idx="8874">
                  <c:v>61.170140131966797</c:v>
                </c:pt>
                <c:pt idx="8875">
                  <c:v>61.173215077840197</c:v>
                </c:pt>
                <c:pt idx="8876">
                  <c:v>61.176289819937402</c:v>
                </c:pt>
                <c:pt idx="8877">
                  <c:v>61.179364358272103</c:v>
                </c:pt>
                <c:pt idx="8878">
                  <c:v>61.1824386928579</c:v>
                </c:pt>
                <c:pt idx="8879">
                  <c:v>61.1855128237085</c:v>
                </c:pt>
                <c:pt idx="8880">
                  <c:v>61.188586750837402</c:v>
                </c:pt>
                <c:pt idx="8881">
                  <c:v>61.191660474258398</c:v>
                </c:pt>
                <c:pt idx="8882">
                  <c:v>61.194733993985103</c:v>
                </c:pt>
                <c:pt idx="8883">
                  <c:v>61.197807310031003</c:v>
                </c:pt>
                <c:pt idx="8884">
                  <c:v>61.200880422409902</c:v>
                </c:pt>
                <c:pt idx="8885">
                  <c:v>61.203953331135402</c:v>
                </c:pt>
                <c:pt idx="8886">
                  <c:v>61.207026036221002</c:v>
                </c:pt>
                <c:pt idx="8887">
                  <c:v>61.210098537680601</c:v>
                </c:pt>
                <c:pt idx="8888">
                  <c:v>61.213170835527599</c:v>
                </c:pt>
                <c:pt idx="8889">
                  <c:v>61.216242929775603</c:v>
                </c:pt>
                <c:pt idx="8890">
                  <c:v>61.219314820438498</c:v>
                </c:pt>
                <c:pt idx="8891">
                  <c:v>61.222386507529599</c:v>
                </c:pt>
                <c:pt idx="8892">
                  <c:v>61.225457991062797</c:v>
                </c:pt>
                <c:pt idx="8893">
                  <c:v>61.228529271051599</c:v>
                </c:pt>
                <c:pt idx="8894">
                  <c:v>61.231600347509698</c:v>
                </c:pt>
                <c:pt idx="8895">
                  <c:v>61.234671220450601</c:v>
                </c:pt>
                <c:pt idx="8896">
                  <c:v>61.237741889888099</c:v>
                </c:pt>
                <c:pt idx="8897">
                  <c:v>61.2408123558357</c:v>
                </c:pt>
                <c:pt idx="8898">
                  <c:v>61.243882618306998</c:v>
                </c:pt>
                <c:pt idx="8899">
                  <c:v>61.246952677315697</c:v>
                </c:pt>
                <c:pt idx="8900">
                  <c:v>61.250022532875498</c:v>
                </c:pt>
                <c:pt idx="8901">
                  <c:v>61.253092184999801</c:v>
                </c:pt>
                <c:pt idx="8902">
                  <c:v>61.256161633702398</c:v>
                </c:pt>
                <c:pt idx="8903">
                  <c:v>61.259230878997002</c:v>
                </c:pt>
                <c:pt idx="8904">
                  <c:v>61.262299920897</c:v>
                </c:pt>
                <c:pt idx="8905">
                  <c:v>61.265368759416098</c:v>
                </c:pt>
                <c:pt idx="8906">
                  <c:v>61.268437394567997</c:v>
                </c:pt>
                <c:pt idx="8907">
                  <c:v>61.271505826366202</c:v>
                </c:pt>
                <c:pt idx="8908">
                  <c:v>61.274574054824399</c:v>
                </c:pt>
                <c:pt idx="8909">
                  <c:v>61.277642079956202</c:v>
                </c:pt>
                <c:pt idx="8910">
                  <c:v>61.280709901775303</c:v>
                </c:pt>
                <c:pt idx="8911">
                  <c:v>61.283777520295097</c:v>
                </c:pt>
                <c:pt idx="8912">
                  <c:v>61.286844935529501</c:v>
                </c:pt>
                <c:pt idx="8913">
                  <c:v>61.289912147491897</c:v>
                </c:pt>
                <c:pt idx="8914">
                  <c:v>61.292979156195997</c:v>
                </c:pt>
                <c:pt idx="8915">
                  <c:v>61.296045961655302</c:v>
                </c:pt>
                <c:pt idx="8916">
                  <c:v>61.299112563883597</c:v>
                </c:pt>
                <c:pt idx="8917">
                  <c:v>61.302178962894502</c:v>
                </c:pt>
                <c:pt idx="8918">
                  <c:v>61.305245158701403</c:v>
                </c:pt>
                <c:pt idx="8919">
                  <c:v>61.308311151318101</c:v>
                </c:pt>
                <c:pt idx="8920">
                  <c:v>61.311376940758201</c:v>
                </c:pt>
                <c:pt idx="8921">
                  <c:v>61.314442527035297</c:v>
                </c:pt>
                <c:pt idx="8922">
                  <c:v>61.317507910162902</c:v>
                </c:pt>
                <c:pt idx="8923">
                  <c:v>61.320573090154703</c:v>
                </c:pt>
                <c:pt idx="8924">
                  <c:v>61.323638067024397</c:v>
                </c:pt>
                <c:pt idx="8925">
                  <c:v>61.326702840785401</c:v>
                </c:pt>
                <c:pt idx="8926">
                  <c:v>61.329767411451499</c:v>
                </c:pt>
                <c:pt idx="8927">
                  <c:v>61.332831779036198</c:v>
                </c:pt>
                <c:pt idx="8928">
                  <c:v>61.335895943553098</c:v>
                </c:pt>
                <c:pt idx="8929">
                  <c:v>61.338959905015798</c:v>
                </c:pt>
                <c:pt idx="8930">
                  <c:v>61.342023663437999</c:v>
                </c:pt>
                <c:pt idx="8931">
                  <c:v>61.345087218833299</c:v>
                </c:pt>
                <c:pt idx="8932">
                  <c:v>61.3481505712152</c:v>
                </c:pt>
                <c:pt idx="8933">
                  <c:v>61.3512137205973</c:v>
                </c:pt>
                <c:pt idx="8934">
                  <c:v>61.3542766669933</c:v>
                </c:pt>
                <c:pt idx="8935">
                  <c:v>61.357339410416799</c:v>
                </c:pt>
                <c:pt idx="8936">
                  <c:v>61.360401950881297</c:v>
                </c:pt>
                <c:pt idx="8937">
                  <c:v>61.363464288400401</c:v>
                </c:pt>
                <c:pt idx="8938">
                  <c:v>61.366526422987903</c:v>
                </c:pt>
                <c:pt idx="8939">
                  <c:v>61.369588354657203</c:v>
                </c:pt>
                <c:pt idx="8940">
                  <c:v>61.372650083421902</c:v>
                </c:pt>
                <c:pt idx="8941">
                  <c:v>61.375711609295699</c:v>
                </c:pt>
                <c:pt idx="8942">
                  <c:v>61.378772932292101</c:v>
                </c:pt>
                <c:pt idx="8943">
                  <c:v>61.3818340524248</c:v>
                </c:pt>
                <c:pt idx="8944">
                  <c:v>61.384894969707297</c:v>
                </c:pt>
                <c:pt idx="8945">
                  <c:v>61.387955684153198</c:v>
                </c:pt>
                <c:pt idx="8946">
                  <c:v>61.391016195776203</c:v>
                </c:pt>
                <c:pt idx="8947">
                  <c:v>61.394076504589798</c:v>
                </c:pt>
                <c:pt idx="8948">
                  <c:v>61.397136610607603</c:v>
                </c:pt>
                <c:pt idx="8949">
                  <c:v>61.400196513843298</c:v>
                </c:pt>
                <c:pt idx="8950">
                  <c:v>61.403256214310296</c:v>
                </c:pt>
                <c:pt idx="8951">
                  <c:v>61.406315712022298</c:v>
                </c:pt>
                <c:pt idx="8952">
                  <c:v>61.409375006992903</c:v>
                </c:pt>
                <c:pt idx="8953">
                  <c:v>61.412434099235703</c:v>
                </c:pt>
                <c:pt idx="8954">
                  <c:v>61.4154929887642</c:v>
                </c:pt>
                <c:pt idx="8955">
                  <c:v>61.418551675592099</c:v>
                </c:pt>
                <c:pt idx="8956">
                  <c:v>61.4216101597329</c:v>
                </c:pt>
                <c:pt idx="8957">
                  <c:v>61.424668441200197</c:v>
                </c:pt>
                <c:pt idx="8958">
                  <c:v>61.427726520007603</c:v>
                </c:pt>
                <c:pt idx="8959">
                  <c:v>61.430784396168796</c:v>
                </c:pt>
                <c:pt idx="8960">
                  <c:v>61.433842069697199</c:v>
                </c:pt>
                <c:pt idx="8961">
                  <c:v>61.436899540606397</c:v>
                </c:pt>
                <c:pt idx="8962">
                  <c:v>61.439956808910097</c:v>
                </c:pt>
                <c:pt idx="8963">
                  <c:v>61.443013874621897</c:v>
                </c:pt>
                <c:pt idx="8964">
                  <c:v>61.4460707377552</c:v>
                </c:pt>
                <c:pt idx="8965">
                  <c:v>61.449127398323803</c:v>
                </c:pt>
                <c:pt idx="8966">
                  <c:v>61.452183856341101</c:v>
                </c:pt>
                <c:pt idx="8967">
                  <c:v>61.4552401118208</c:v>
                </c:pt>
                <c:pt idx="8968">
                  <c:v>61.458296164776399</c:v>
                </c:pt>
                <c:pt idx="8969">
                  <c:v>61.4613520152215</c:v>
                </c:pt>
                <c:pt idx="8970">
                  <c:v>61.464407663169702</c:v>
                </c:pt>
                <c:pt idx="8971">
                  <c:v>61.467463108634597</c:v>
                </c:pt>
                <c:pt idx="8972">
                  <c:v>61.4705183516297</c:v>
                </c:pt>
                <c:pt idx="8973">
                  <c:v>61.473573392168603</c:v>
                </c:pt>
                <c:pt idx="8974">
                  <c:v>61.476628230265</c:v>
                </c:pt>
                <c:pt idx="8975">
                  <c:v>61.479682865932297</c:v>
                </c:pt>
                <c:pt idx="8976">
                  <c:v>61.482737299184102</c:v>
                </c:pt>
                <c:pt idx="8977">
                  <c:v>61.485791530034099</c:v>
                </c:pt>
                <c:pt idx="8978">
                  <c:v>61.488845558495797</c:v>
                </c:pt>
                <c:pt idx="8979">
                  <c:v>61.491899384582702</c:v>
                </c:pt>
                <c:pt idx="8980">
                  <c:v>61.4949530083084</c:v>
                </c:pt>
                <c:pt idx="8981">
                  <c:v>61.498006429686598</c:v>
                </c:pt>
                <c:pt idx="8982">
                  <c:v>61.501059648730802</c:v>
                </c:pt>
                <c:pt idx="8983">
                  <c:v>61.5041126654545</c:v>
                </c:pt>
                <c:pt idx="8984">
                  <c:v>61.507165479871297</c:v>
                </c:pt>
                <c:pt idx="8985">
                  <c:v>61.510218091994702</c:v>
                </c:pt>
                <c:pt idx="8986">
                  <c:v>61.513270501838498</c:v>
                </c:pt>
                <c:pt idx="8987">
                  <c:v>61.516322709416002</c:v>
                </c:pt>
                <c:pt idx="8988">
                  <c:v>61.519374714740998</c:v>
                </c:pt>
                <c:pt idx="8989">
                  <c:v>61.522426517826801</c:v>
                </c:pt>
                <c:pt idx="8990">
                  <c:v>61.525478118687197</c:v>
                </c:pt>
                <c:pt idx="8991">
                  <c:v>61.528529517335699</c:v>
                </c:pt>
                <c:pt idx="8992">
                  <c:v>61.5315807137858</c:v>
                </c:pt>
                <c:pt idx="8993">
                  <c:v>61.534631708051101</c:v>
                </c:pt>
                <c:pt idx="8994">
                  <c:v>61.537682500145202</c:v>
                </c:pt>
                <c:pt idx="8995">
                  <c:v>61.540733090081602</c:v>
                </c:pt>
                <c:pt idx="8996">
                  <c:v>61.543783477873902</c:v>
                </c:pt>
                <c:pt idx="8997">
                  <c:v>61.546833663535601</c:v>
                </c:pt>
                <c:pt idx="8998">
                  <c:v>61.549883647080399</c:v>
                </c:pt>
                <c:pt idx="8999">
                  <c:v>61.552933428521698</c:v>
                </c:pt>
                <c:pt idx="9000">
                  <c:v>61.555983007873103</c:v>
                </c:pt>
                <c:pt idx="9001">
                  <c:v>61.5590323851482</c:v>
                </c:pt>
                <c:pt idx="9002">
                  <c:v>61.562081560360497</c:v>
                </c:pt>
                <c:pt idx="9003">
                  <c:v>61.5651305335237</c:v>
                </c:pt>
                <c:pt idx="9004">
                  <c:v>61.568179304651203</c:v>
                </c:pt>
                <c:pt idx="9005">
                  <c:v>61.571227873756598</c:v>
                </c:pt>
                <c:pt idx="9006">
                  <c:v>61.574276240853401</c:v>
                </c:pt>
                <c:pt idx="9007">
                  <c:v>61.577324405955203</c:v>
                </c:pt>
                <c:pt idx="9008">
                  <c:v>61.580372369075697</c:v>
                </c:pt>
                <c:pt idx="9009">
                  <c:v>61.583420130228198</c:v>
                </c:pt>
                <c:pt idx="9010">
                  <c:v>61.586467689426399</c:v>
                </c:pt>
                <c:pt idx="9011">
                  <c:v>61.5895150466838</c:v>
                </c:pt>
                <c:pt idx="9012">
                  <c:v>61.592562202013902</c:v>
                </c:pt>
                <c:pt idx="9013">
                  <c:v>61.595609155430402</c:v>
                </c:pt>
                <c:pt idx="9014">
                  <c:v>61.598655906946803</c:v>
                </c:pt>
                <c:pt idx="9015">
                  <c:v>61.601702456576497</c:v>
                </c:pt>
                <c:pt idx="9016">
                  <c:v>61.604748804333198</c:v>
                </c:pt>
                <c:pt idx="9017">
                  <c:v>61.607794950230399</c:v>
                </c:pt>
                <c:pt idx="9018">
                  <c:v>61.610840894281701</c:v>
                </c:pt>
                <c:pt idx="9019">
                  <c:v>61.613886636500602</c:v>
                </c:pt>
                <c:pt idx="9020">
                  <c:v>61.616932176900598</c:v>
                </c:pt>
                <c:pt idx="9021">
                  <c:v>61.619977515495201</c:v>
                </c:pt>
                <c:pt idx="9022">
                  <c:v>61.623022652298097</c:v>
                </c:pt>
                <c:pt idx="9023">
                  <c:v>61.626067587322801</c:v>
                </c:pt>
                <c:pt idx="9024">
                  <c:v>61.629112320582799</c:v>
                </c:pt>
                <c:pt idx="9025">
                  <c:v>61.632156852091597</c:v>
                </c:pt>
                <c:pt idx="9026">
                  <c:v>61.635201181862797</c:v>
                </c:pt>
                <c:pt idx="9027">
                  <c:v>61.638245309909998</c:v>
                </c:pt>
                <c:pt idx="9028">
                  <c:v>61.6412892362466</c:v>
                </c:pt>
                <c:pt idx="9029">
                  <c:v>61.644332960886203</c:v>
                </c:pt>
                <c:pt idx="9030">
                  <c:v>61.6473764838424</c:v>
                </c:pt>
                <c:pt idx="9031">
                  <c:v>61.6504198051286</c:v>
                </c:pt>
                <c:pt idx="9032">
                  <c:v>61.6534629247585</c:v>
                </c:pt>
                <c:pt idx="9033">
                  <c:v>61.656505842745503</c:v>
                </c:pt>
                <c:pt idx="9034">
                  <c:v>61.6595485591032</c:v>
                </c:pt>
                <c:pt idx="9035">
                  <c:v>61.662591073845199</c:v>
                </c:pt>
                <c:pt idx="9036">
                  <c:v>61.665633386984801</c:v>
                </c:pt>
                <c:pt idx="9037">
                  <c:v>61.668675498535798</c:v>
                </c:pt>
                <c:pt idx="9038">
                  <c:v>61.671717408511597</c:v>
                </c:pt>
                <c:pt idx="9039">
                  <c:v>61.674759116925699</c:v>
                </c:pt>
                <c:pt idx="9040">
                  <c:v>61.677800623791804</c:v>
                </c:pt>
                <c:pt idx="9041">
                  <c:v>61.680841929123197</c:v>
                </c:pt>
                <c:pt idx="9042">
                  <c:v>61.683883032933501</c:v>
                </c:pt>
                <c:pt idx="9043">
                  <c:v>61.6869239352364</c:v>
                </c:pt>
                <c:pt idx="9044">
                  <c:v>61.689964636045197</c:v>
                </c:pt>
                <c:pt idx="9045">
                  <c:v>61.693005135373603</c:v>
                </c:pt>
                <c:pt idx="9046">
                  <c:v>61.696045433235</c:v>
                </c:pt>
                <c:pt idx="9047">
                  <c:v>61.699085529643</c:v>
                </c:pt>
                <c:pt idx="9048">
                  <c:v>61.702125424611097</c:v>
                </c:pt>
                <c:pt idx="9049">
                  <c:v>61.705165118152799</c:v>
                </c:pt>
                <c:pt idx="9050">
                  <c:v>61.708204610281598</c:v>
                </c:pt>
                <c:pt idx="9051">
                  <c:v>61.711243901011201</c:v>
                </c:pt>
                <c:pt idx="9052">
                  <c:v>61.714282990354903</c:v>
                </c:pt>
                <c:pt idx="9053">
                  <c:v>61.717321878326302</c:v>
                </c:pt>
                <c:pt idx="9054">
                  <c:v>61.720360564939</c:v>
                </c:pt>
                <c:pt idx="9055">
                  <c:v>61.723399050206503</c:v>
                </c:pt>
                <c:pt idx="9056">
                  <c:v>61.726437334142197</c:v>
                </c:pt>
                <c:pt idx="9057">
                  <c:v>61.729475416759698</c:v>
                </c:pt>
                <c:pt idx="9058">
                  <c:v>61.732513298072497</c:v>
                </c:pt>
                <c:pt idx="9059">
                  <c:v>61.735550978094203</c:v>
                </c:pt>
                <c:pt idx="9060">
                  <c:v>61.738588456838201</c:v>
                </c:pt>
                <c:pt idx="9061">
                  <c:v>61.741625734318099</c:v>
                </c:pt>
                <c:pt idx="9062">
                  <c:v>61.744662810547297</c:v>
                </c:pt>
                <c:pt idx="9063">
                  <c:v>61.747699685539502</c:v>
                </c:pt>
                <c:pt idx="9064">
                  <c:v>61.7507363593081</c:v>
                </c:pt>
                <c:pt idx="9065">
                  <c:v>61.753772831866499</c:v>
                </c:pt>
                <c:pt idx="9066">
                  <c:v>61.756809103228498</c:v>
                </c:pt>
                <c:pt idx="9067">
                  <c:v>61.7598451734073</c:v>
                </c:pt>
                <c:pt idx="9068">
                  <c:v>61.762881042416602</c:v>
                </c:pt>
                <c:pt idx="9069">
                  <c:v>61.765916710269899</c:v>
                </c:pt>
                <c:pt idx="9070">
                  <c:v>61.768952176980697</c:v>
                </c:pt>
                <c:pt idx="9071">
                  <c:v>61.771987442562498</c:v>
                </c:pt>
                <c:pt idx="9072">
                  <c:v>61.775022507028702</c:v>
                </c:pt>
                <c:pt idx="9073">
                  <c:v>61.778057370393</c:v>
                </c:pt>
                <c:pt idx="9074">
                  <c:v>61.781092032668703</c:v>
                </c:pt>
                <c:pt idx="9075">
                  <c:v>61.784126493869501</c:v>
                </c:pt>
                <c:pt idx="9076">
                  <c:v>61.787160754008802</c:v>
                </c:pt>
                <c:pt idx="9077">
                  <c:v>61.7901948131002</c:v>
                </c:pt>
                <c:pt idx="9078">
                  <c:v>61.793228671157102</c:v>
                </c:pt>
                <c:pt idx="9079">
                  <c:v>61.796262328193002</c:v>
                </c:pt>
                <c:pt idx="9080">
                  <c:v>61.7992957842214</c:v>
                </c:pt>
                <c:pt idx="9081">
                  <c:v>61.802329039255902</c:v>
                </c:pt>
                <c:pt idx="9082">
                  <c:v>61.805362093310002</c:v>
                </c:pt>
                <c:pt idx="9083">
                  <c:v>61.808394946397001</c:v>
                </c:pt>
                <c:pt idx="9084">
                  <c:v>61.811427598530699</c:v>
                </c:pt>
                <c:pt idx="9085">
                  <c:v>61.814460049724303</c:v>
                </c:pt>
                <c:pt idx="9086">
                  <c:v>61.8174922999915</c:v>
                </c:pt>
                <c:pt idx="9087">
                  <c:v>61.820524349345803</c:v>
                </c:pt>
                <c:pt idx="9088">
                  <c:v>61.823556197800599</c:v>
                </c:pt>
                <c:pt idx="9089">
                  <c:v>61.826587845369403</c:v>
                </c:pt>
                <c:pt idx="9090">
                  <c:v>61.8296192920658</c:v>
                </c:pt>
                <c:pt idx="9091">
                  <c:v>61.832650537903099</c:v>
                </c:pt>
                <c:pt idx="9092">
                  <c:v>61.835681582895099</c:v>
                </c:pt>
                <c:pt idx="9093">
                  <c:v>61.838712427055</c:v>
                </c:pt>
                <c:pt idx="9094">
                  <c:v>61.841743070396397</c:v>
                </c:pt>
                <c:pt idx="9095">
                  <c:v>61.844773512932797</c:v>
                </c:pt>
                <c:pt idx="9096">
                  <c:v>61.847803754677699</c:v>
                </c:pt>
                <c:pt idx="9097">
                  <c:v>61.850833795644597</c:v>
                </c:pt>
                <c:pt idx="9098">
                  <c:v>61.853863635846999</c:v>
                </c:pt>
                <c:pt idx="9099">
                  <c:v>61.856893275298297</c:v>
                </c:pt>
                <c:pt idx="9100">
                  <c:v>61.8599227140121</c:v>
                </c:pt>
                <c:pt idx="9101">
                  <c:v>61.8629519520019</c:v>
                </c:pt>
                <c:pt idx="9102">
                  <c:v>61.865980989280999</c:v>
                </c:pt>
                <c:pt idx="9103">
                  <c:v>61.869009825863102</c:v>
                </c:pt>
                <c:pt idx="9104">
                  <c:v>61.872038461761598</c:v>
                </c:pt>
                <c:pt idx="9105">
                  <c:v>61.8750668969899</c:v>
                </c:pt>
                <c:pt idx="9106">
                  <c:v>61.878095131561601</c:v>
                </c:pt>
                <c:pt idx="9107">
                  <c:v>61.881123165490202</c:v>
                </c:pt>
                <c:pt idx="9108">
                  <c:v>61.884150998789103</c:v>
                </c:pt>
                <c:pt idx="9109">
                  <c:v>61.887178631471897</c:v>
                </c:pt>
                <c:pt idx="9110">
                  <c:v>61.890206063551901</c:v>
                </c:pt>
                <c:pt idx="9111">
                  <c:v>61.893233295042798</c:v>
                </c:pt>
                <c:pt idx="9112">
                  <c:v>61.896260325957897</c:v>
                </c:pt>
                <c:pt idx="9113">
                  <c:v>61.899287156310699</c:v>
                </c:pt>
                <c:pt idx="9114">
                  <c:v>61.902313786114803</c:v>
                </c:pt>
                <c:pt idx="9115">
                  <c:v>61.905340215383497</c:v>
                </c:pt>
                <c:pt idx="9116">
                  <c:v>61.9083664441305</c:v>
                </c:pt>
                <c:pt idx="9117">
                  <c:v>61.911392472369101</c:v>
                </c:pt>
                <c:pt idx="9118">
                  <c:v>61.9144183001128</c:v>
                </c:pt>
                <c:pt idx="9119">
                  <c:v>61.917443927375203</c:v>
                </c:pt>
                <c:pt idx="9120">
                  <c:v>61.920469354169597</c:v>
                </c:pt>
                <c:pt idx="9121">
                  <c:v>61.923494580509598</c:v>
                </c:pt>
                <c:pt idx="9122">
                  <c:v>61.926519606408597</c:v>
                </c:pt>
                <c:pt idx="9123">
                  <c:v>61.929544431880103</c:v>
                </c:pt>
                <c:pt idx="9124">
                  <c:v>61.932569056937602</c:v>
                </c:pt>
                <c:pt idx="9125">
                  <c:v>61.935593481594601</c:v>
                </c:pt>
                <c:pt idx="9126">
                  <c:v>61.938617705864402</c:v>
                </c:pt>
                <c:pt idx="9127">
                  <c:v>61.941641729760697</c:v>
                </c:pt>
                <c:pt idx="9128">
                  <c:v>61.944665553296801</c:v>
                </c:pt>
                <c:pt idx="9129">
                  <c:v>61.9476891764863</c:v>
                </c:pt>
                <c:pt idx="9130">
                  <c:v>61.950712599342502</c:v>
                </c:pt>
                <c:pt idx="9131">
                  <c:v>61.953735821879</c:v>
                </c:pt>
                <c:pt idx="9132">
                  <c:v>61.956758844109203</c:v>
                </c:pt>
                <c:pt idx="9133">
                  <c:v>61.959781666046602</c:v>
                </c:pt>
                <c:pt idx="9134">
                  <c:v>61.962804287704699</c:v>
                </c:pt>
                <c:pt idx="9135">
                  <c:v>61.965826709096902</c:v>
                </c:pt>
                <c:pt idx="9136">
                  <c:v>61.968848930236703</c:v>
                </c:pt>
                <c:pt idx="9137">
                  <c:v>61.971870951137497</c:v>
                </c:pt>
                <c:pt idx="9138">
                  <c:v>61.974892771812897</c:v>
                </c:pt>
                <c:pt idx="9139">
                  <c:v>61.977914392276197</c:v>
                </c:pt>
                <c:pt idx="9140">
                  <c:v>61.980935812540999</c:v>
                </c:pt>
                <c:pt idx="9141">
                  <c:v>61.983957032620602</c:v>
                </c:pt>
                <c:pt idx="9142">
                  <c:v>61.986978052528599</c:v>
                </c:pt>
                <c:pt idx="9143">
                  <c:v>61.989998872278399</c:v>
                </c:pt>
                <c:pt idx="9144">
                  <c:v>61.993019491883501</c:v>
                </c:pt>
                <c:pt idx="9145">
                  <c:v>61.9960399113573</c:v>
                </c:pt>
                <c:pt idx="9146">
                  <c:v>61.999060130713303</c:v>
                </c:pt>
                <c:pt idx="9147">
                  <c:v>62.002080149965003</c:v>
                </c:pt>
                <c:pt idx="9148">
                  <c:v>62.005099969125702</c:v>
                </c:pt>
                <c:pt idx="9149">
                  <c:v>62.008119588208999</c:v>
                </c:pt>
                <c:pt idx="9150">
                  <c:v>62.011139007228302</c:v>
                </c:pt>
                <c:pt idx="9151">
                  <c:v>62.014158226196997</c:v>
                </c:pt>
                <c:pt idx="9152">
                  <c:v>62.0171772451287</c:v>
                </c:pt>
                <c:pt idx="9153">
                  <c:v>62.020196064036703</c:v>
                </c:pt>
                <c:pt idx="9154">
                  <c:v>62.023214682934501</c:v>
                </c:pt>
                <c:pt idx="9155">
                  <c:v>62.026233101835601</c:v>
                </c:pt>
                <c:pt idx="9156">
                  <c:v>62.029251320753403</c:v>
                </c:pt>
                <c:pt idx="9157">
                  <c:v>62.032269339701301</c:v>
                </c:pt>
                <c:pt idx="9158">
                  <c:v>62.035287158692903</c:v>
                </c:pt>
                <c:pt idx="9159">
                  <c:v>62.038304777741502</c:v>
                </c:pt>
                <c:pt idx="9160">
                  <c:v>62.041322196860598</c:v>
                </c:pt>
                <c:pt idx="9161">
                  <c:v>62.0443394160636</c:v>
                </c:pt>
                <c:pt idx="9162">
                  <c:v>62.047356435364101</c:v>
                </c:pt>
                <c:pt idx="9163">
                  <c:v>62.050373254775401</c:v>
                </c:pt>
                <c:pt idx="9164">
                  <c:v>62.053389874310902</c:v>
                </c:pt>
                <c:pt idx="9165">
                  <c:v>62.056406293984203</c:v>
                </c:pt>
                <c:pt idx="9166">
                  <c:v>62.059422513808698</c:v>
                </c:pt>
                <c:pt idx="9167">
                  <c:v>62.062438533797803</c:v>
                </c:pt>
                <c:pt idx="9168">
                  <c:v>62.065454353964903</c:v>
                </c:pt>
                <c:pt idx="9169">
                  <c:v>62.068469974323499</c:v>
                </c:pt>
                <c:pt idx="9170">
                  <c:v>62.071485394886999</c:v>
                </c:pt>
                <c:pt idx="9171">
                  <c:v>62.074500615668903</c:v>
                </c:pt>
                <c:pt idx="9172">
                  <c:v>62.077515636682598</c:v>
                </c:pt>
                <c:pt idx="9173">
                  <c:v>62.080530457941499</c:v>
                </c:pt>
                <c:pt idx="9174">
                  <c:v>62.0835450794591</c:v>
                </c:pt>
                <c:pt idx="9175">
                  <c:v>62.0865595012489</c:v>
                </c:pt>
                <c:pt idx="9176">
                  <c:v>62.089573723324101</c:v>
                </c:pt>
                <c:pt idx="9177">
                  <c:v>62.092587745698403</c:v>
                </c:pt>
                <c:pt idx="9178">
                  <c:v>62.095601568385099</c:v>
                </c:pt>
                <c:pt idx="9179">
                  <c:v>62.098615191397599</c:v>
                </c:pt>
                <c:pt idx="9180">
                  <c:v>62.101628614749401</c:v>
                </c:pt>
                <c:pt idx="9181">
                  <c:v>62.104641838453901</c:v>
                </c:pt>
                <c:pt idx="9182">
                  <c:v>62.107654862524598</c:v>
                </c:pt>
                <c:pt idx="9183">
                  <c:v>62.1106676869748</c:v>
                </c:pt>
                <c:pt idx="9184">
                  <c:v>62.113680311818101</c:v>
                </c:pt>
                <c:pt idx="9185">
                  <c:v>62.116692737067801</c:v>
                </c:pt>
                <c:pt idx="9186">
                  <c:v>62.119704962737302</c:v>
                </c:pt>
                <c:pt idx="9187">
                  <c:v>62.122716988840097</c:v>
                </c:pt>
                <c:pt idx="9188">
                  <c:v>62.125728815389699</c:v>
                </c:pt>
                <c:pt idx="9189">
                  <c:v>62.128740442399398</c:v>
                </c:pt>
                <c:pt idx="9190">
                  <c:v>62.131751869882599</c:v>
                </c:pt>
                <c:pt idx="9191">
                  <c:v>62.134763097852897</c:v>
                </c:pt>
                <c:pt idx="9192">
                  <c:v>62.1377741263235</c:v>
                </c:pt>
                <c:pt idx="9193">
                  <c:v>62.140784955308</c:v>
                </c:pt>
                <c:pt idx="9194">
                  <c:v>62.143795584819799</c:v>
                </c:pt>
                <c:pt idx="9195">
                  <c:v>62.146806014872197</c:v>
                </c:pt>
                <c:pt idx="9196">
                  <c:v>62.149816245478704</c:v>
                </c:pt>
                <c:pt idx="9197">
                  <c:v>62.152826276652803</c:v>
                </c:pt>
                <c:pt idx="9198">
                  <c:v>62.155836108407797</c:v>
                </c:pt>
                <c:pt idx="9199">
                  <c:v>62.158845740757101</c:v>
                </c:pt>
                <c:pt idx="9200">
                  <c:v>62.161855173714301</c:v>
                </c:pt>
                <c:pt idx="9201">
                  <c:v>62.164864407292598</c:v>
                </c:pt>
                <c:pt idx="9202">
                  <c:v>62.167873441505499</c:v>
                </c:pt>
                <c:pt idx="9203">
                  <c:v>62.170882276366498</c:v>
                </c:pt>
                <c:pt idx="9204">
                  <c:v>62.173890911888897</c:v>
                </c:pt>
                <c:pt idx="9205">
                  <c:v>62.176899348086202</c:v>
                </c:pt>
                <c:pt idx="9206">
                  <c:v>62.179907584971701</c:v>
                </c:pt>
                <c:pt idx="9207">
                  <c:v>62.182915622558902</c:v>
                </c:pt>
                <c:pt idx="9208">
                  <c:v>62.185923460861197</c:v>
                </c:pt>
                <c:pt idx="9209">
                  <c:v>62.188931099892002</c:v>
                </c:pt>
                <c:pt idx="9210">
                  <c:v>62.191938539664797</c:v>
                </c:pt>
                <c:pt idx="9211">
                  <c:v>62.194945780192803</c:v>
                </c:pt>
                <c:pt idx="9212">
                  <c:v>62.197952821489601</c:v>
                </c:pt>
                <c:pt idx="9213">
                  <c:v>62.200959663568597</c:v>
                </c:pt>
                <c:pt idx="9214">
                  <c:v>62.2039663064431</c:v>
                </c:pt>
                <c:pt idx="9215">
                  <c:v>62.206972750126504</c:v>
                </c:pt>
                <c:pt idx="9216">
                  <c:v>62.209978994632301</c:v>
                </c:pt>
                <c:pt idx="9217">
                  <c:v>62.212985039973901</c:v>
                </c:pt>
                <c:pt idx="9218">
                  <c:v>62.215990886164697</c:v>
                </c:pt>
                <c:pt idx="9219">
                  <c:v>62.218996533217997</c:v>
                </c:pt>
                <c:pt idx="9220">
                  <c:v>62.2220019811474</c:v>
                </c:pt>
                <c:pt idx="9221">
                  <c:v>62.225007229966103</c:v>
                </c:pt>
                <c:pt idx="9222">
                  <c:v>62.228012279687597</c:v>
                </c:pt>
                <c:pt idx="9223">
                  <c:v>62.231017130325299</c:v>
                </c:pt>
                <c:pt idx="9224">
                  <c:v>62.234021781892601</c:v>
                </c:pt>
                <c:pt idx="9225">
                  <c:v>62.237026234402897</c:v>
                </c:pt>
                <c:pt idx="9226">
                  <c:v>62.240030487869497</c:v>
                </c:pt>
                <c:pt idx="9227">
                  <c:v>62.243034542305999</c:v>
                </c:pt>
                <c:pt idx="9228">
                  <c:v>62.246038397725599</c:v>
                </c:pt>
                <c:pt idx="9229">
                  <c:v>62.249042054141903</c:v>
                </c:pt>
                <c:pt idx="9230">
                  <c:v>62.252045511568099</c:v>
                </c:pt>
                <c:pt idx="9231">
                  <c:v>62.255048770017602</c:v>
                </c:pt>
                <c:pt idx="9232">
                  <c:v>62.258051829503998</c:v>
                </c:pt>
                <c:pt idx="9233">
                  <c:v>62.261054690040503</c:v>
                </c:pt>
                <c:pt idx="9234">
                  <c:v>62.264057351640602</c:v>
                </c:pt>
                <c:pt idx="9235">
                  <c:v>62.267059814317598</c:v>
                </c:pt>
                <c:pt idx="9236">
                  <c:v>62.270062078084898</c:v>
                </c:pt>
                <c:pt idx="9237">
                  <c:v>62.273064142956002</c:v>
                </c:pt>
                <c:pt idx="9238">
                  <c:v>62.276066008944298</c:v>
                </c:pt>
                <c:pt idx="9239">
                  <c:v>62.279067676063001</c:v>
                </c:pt>
                <c:pt idx="9240">
                  <c:v>62.282069144325597</c:v>
                </c:pt>
                <c:pt idx="9241">
                  <c:v>62.285070413745501</c:v>
                </c:pt>
                <c:pt idx="9242">
                  <c:v>62.288071484336101</c:v>
                </c:pt>
                <c:pt idx="9243">
                  <c:v>62.291072356110803</c:v>
                </c:pt>
                <c:pt idx="9244">
                  <c:v>62.294073029082902</c:v>
                </c:pt>
                <c:pt idx="9245">
                  <c:v>62.2970735032658</c:v>
                </c:pt>
                <c:pt idx="9246">
                  <c:v>62.300073778673003</c:v>
                </c:pt>
                <c:pt idx="9247">
                  <c:v>62.303073855317798</c:v>
                </c:pt>
                <c:pt idx="9248">
                  <c:v>62.306073733213502</c:v>
                </c:pt>
                <c:pt idx="9249">
                  <c:v>62.3090734123736</c:v>
                </c:pt>
                <c:pt idx="9250">
                  <c:v>62.3120728928115</c:v>
                </c:pt>
                <c:pt idx="9251">
                  <c:v>62.315072174540497</c:v>
                </c:pt>
                <c:pt idx="9252">
                  <c:v>62.318071257574097</c:v>
                </c:pt>
                <c:pt idx="9253">
                  <c:v>62.321070141925397</c:v>
                </c:pt>
                <c:pt idx="9254">
                  <c:v>62.324068827608102</c:v>
                </c:pt>
                <c:pt idx="9255">
                  <c:v>62.327067314635499</c:v>
                </c:pt>
                <c:pt idx="9256">
                  <c:v>62.330065603020799</c:v>
                </c:pt>
                <c:pt idx="9257">
                  <c:v>62.3330636927776</c:v>
                </c:pt>
                <c:pt idx="9258">
                  <c:v>62.336061583919097</c:v>
                </c:pt>
                <c:pt idx="9259">
                  <c:v>62.339059276458798</c:v>
                </c:pt>
                <c:pt idx="9260">
                  <c:v>62.342056770409997</c:v>
                </c:pt>
                <c:pt idx="9261">
                  <c:v>62.345054065786101</c:v>
                </c:pt>
                <c:pt idx="9262">
                  <c:v>62.348051162600498</c:v>
                </c:pt>
                <c:pt idx="9263">
                  <c:v>62.351048060866603</c:v>
                </c:pt>
                <c:pt idx="9264">
                  <c:v>62.354044760597603</c:v>
                </c:pt>
                <c:pt idx="9265">
                  <c:v>62.357041261807097</c:v>
                </c:pt>
                <c:pt idx="9266">
                  <c:v>62.360037564508303</c:v>
                </c:pt>
                <c:pt idx="9267">
                  <c:v>62.3630336687146</c:v>
                </c:pt>
                <c:pt idx="9268">
                  <c:v>62.366029574439402</c:v>
                </c:pt>
                <c:pt idx="9269">
                  <c:v>62.369025281696103</c:v>
                </c:pt>
                <c:pt idx="9270">
                  <c:v>62.372020790497999</c:v>
                </c:pt>
                <c:pt idx="9271">
                  <c:v>62.375016100858602</c:v>
                </c:pt>
                <c:pt idx="9272">
                  <c:v>62.378011212791002</c:v>
                </c:pt>
                <c:pt idx="9273">
                  <c:v>62.381006126308797</c:v>
                </c:pt>
                <c:pt idx="9274">
                  <c:v>62.384000841425397</c:v>
                </c:pt>
                <c:pt idx="9275">
                  <c:v>62.386995358153897</c:v>
                </c:pt>
                <c:pt idx="9276">
                  <c:v>62.389989676507902</c:v>
                </c:pt>
                <c:pt idx="9277">
                  <c:v>62.392983796500602</c:v>
                </c:pt>
                <c:pt idx="9278">
                  <c:v>62.395977718145502</c:v>
                </c:pt>
                <c:pt idx="9279">
                  <c:v>62.398971441455899</c:v>
                </c:pt>
                <c:pt idx="9280">
                  <c:v>62.401964966445199</c:v>
                </c:pt>
                <c:pt idx="9281">
                  <c:v>62.404958293126697</c:v>
                </c:pt>
                <c:pt idx="9282">
                  <c:v>62.407951421513701</c:v>
                </c:pt>
                <c:pt idx="9283">
                  <c:v>62.410944351619698</c:v>
                </c:pt>
                <c:pt idx="9284">
                  <c:v>62.413937083458002</c:v>
                </c:pt>
                <c:pt idx="9285">
                  <c:v>62.416929617041902</c:v>
                </c:pt>
                <c:pt idx="9286">
                  <c:v>62.419921952384897</c:v>
                </c:pt>
                <c:pt idx="9287">
                  <c:v>62.422914089500203</c:v>
                </c:pt>
                <c:pt idx="9288">
                  <c:v>62.425906028401201</c:v>
                </c:pt>
                <c:pt idx="9289">
                  <c:v>62.428897769101297</c:v>
                </c:pt>
                <c:pt idx="9290">
                  <c:v>62.431889311613801</c:v>
                </c:pt>
                <c:pt idx="9291">
                  <c:v>62.434880655952</c:v>
                </c:pt>
                <c:pt idx="9292">
                  <c:v>62.437871802129401</c:v>
                </c:pt>
                <c:pt idx="9293">
                  <c:v>62.440862750159297</c:v>
                </c:pt>
                <c:pt idx="9294">
                  <c:v>62.443853500054999</c:v>
                </c:pt>
                <c:pt idx="9295">
                  <c:v>62.4468440518298</c:v>
                </c:pt>
                <c:pt idx="9296">
                  <c:v>62.449834405497199</c:v>
                </c:pt>
                <c:pt idx="9297">
                  <c:v>62.4528245610704</c:v>
                </c:pt>
                <c:pt idx="9298">
                  <c:v>62.455814518562804</c:v>
                </c:pt>
                <c:pt idx="9299">
                  <c:v>62.458804277987802</c:v>
                </c:pt>
                <c:pt idx="9300">
                  <c:v>62.461793839358698</c:v>
                </c:pt>
                <c:pt idx="9301">
                  <c:v>62.464783202688899</c:v>
                </c:pt>
                <c:pt idx="9302">
                  <c:v>62.4677723679916</c:v>
                </c:pt>
                <c:pt idx="9303">
                  <c:v>62.470761335280201</c:v>
                </c:pt>
                <c:pt idx="9304">
                  <c:v>62.473750104568197</c:v>
                </c:pt>
                <c:pt idx="9305">
                  <c:v>62.476738675868702</c:v>
                </c:pt>
                <c:pt idx="9306">
                  <c:v>62.479727049195198</c:v>
                </c:pt>
                <c:pt idx="9307">
                  <c:v>62.482715224560998</c:v>
                </c:pt>
                <c:pt idx="9308">
                  <c:v>62.485703201979497</c:v>
                </c:pt>
                <c:pt idx="9309">
                  <c:v>62.488690981463897</c:v>
                </c:pt>
                <c:pt idx="9310">
                  <c:v>62.491678563027598</c:v>
                </c:pt>
                <c:pt idx="9311">
                  <c:v>62.494665946684002</c:v>
                </c:pt>
                <c:pt idx="9312">
                  <c:v>62.497653132446302</c:v>
                </c:pt>
                <c:pt idx="9313">
                  <c:v>62.500640120328001</c:v>
                </c:pt>
                <c:pt idx="9314">
                  <c:v>62.503626910342298</c:v>
                </c:pt>
                <c:pt idx="9315">
                  <c:v>62.506613502502603</c:v>
                </c:pt>
                <c:pt idx="9316">
                  <c:v>62.509599896822301</c:v>
                </c:pt>
                <c:pt idx="9317">
                  <c:v>62.512586093314603</c:v>
                </c:pt>
                <c:pt idx="9318">
                  <c:v>62.515572091992802</c:v>
                </c:pt>
                <c:pt idx="9319">
                  <c:v>62.518557892870398</c:v>
                </c:pt>
                <c:pt idx="9320">
                  <c:v>62.5215434959606</c:v>
                </c:pt>
                <c:pt idx="9321">
                  <c:v>62.524528901276803</c:v>
                </c:pt>
                <c:pt idx="9322">
                  <c:v>62.527514108832399</c:v>
                </c:pt>
                <c:pt idx="9323">
                  <c:v>62.530499118640499</c:v>
                </c:pt>
                <c:pt idx="9324">
                  <c:v>62.533483930714603</c:v>
                </c:pt>
                <c:pt idx="9325">
                  <c:v>62.536468545067997</c:v>
                </c:pt>
                <c:pt idx="9326">
                  <c:v>62.539452961713998</c:v>
                </c:pt>
                <c:pt idx="9327">
                  <c:v>62.5424371806659</c:v>
                </c:pt>
                <c:pt idx="9328">
                  <c:v>62.545421201937103</c:v>
                </c:pt>
                <c:pt idx="9329">
                  <c:v>62.548405025540902</c:v>
                </c:pt>
                <c:pt idx="9330">
                  <c:v>62.551388651490598</c:v>
                </c:pt>
                <c:pt idx="9331">
                  <c:v>62.554372079799499</c:v>
                </c:pt>
                <c:pt idx="9332">
                  <c:v>62.557355310481</c:v>
                </c:pt>
                <c:pt idx="9333">
                  <c:v>62.560338343548302</c:v>
                </c:pt>
                <c:pt idx="9334">
                  <c:v>62.563321179014899</c:v>
                </c:pt>
                <c:pt idx="9335">
                  <c:v>62.5663038168939</c:v>
                </c:pt>
                <c:pt idx="9336">
                  <c:v>62.569286257198797</c:v>
                </c:pt>
                <c:pt idx="9337">
                  <c:v>62.572268499942801</c:v>
                </c:pt>
                <c:pt idx="9338">
                  <c:v>62.575250545139298</c:v>
                </c:pt>
                <c:pt idx="9339">
                  <c:v>62.578232392801603</c:v>
                </c:pt>
                <c:pt idx="9340">
                  <c:v>62.581214042942896</c:v>
                </c:pt>
                <c:pt idx="9341">
                  <c:v>62.584195495576701</c:v>
                </c:pt>
                <c:pt idx="9342">
                  <c:v>62.587176750716203</c:v>
                </c:pt>
                <c:pt idx="9343">
                  <c:v>62.590157808374698</c:v>
                </c:pt>
                <c:pt idx="9344">
                  <c:v>62.593138668565601</c:v>
                </c:pt>
                <c:pt idx="9345">
                  <c:v>62.596119331302098</c:v>
                </c:pt>
                <c:pt idx="9346">
                  <c:v>62.599099796597599</c:v>
                </c:pt>
                <c:pt idx="9347">
                  <c:v>62.602080064465397</c:v>
                </c:pt>
                <c:pt idx="9348">
                  <c:v>62.605060134918702</c:v>
                </c:pt>
                <c:pt idx="9349">
                  <c:v>62.608040007970999</c:v>
                </c:pt>
                <c:pt idx="9350">
                  <c:v>62.611019683635497</c:v>
                </c:pt>
                <c:pt idx="9351">
                  <c:v>62.613999161925499</c:v>
                </c:pt>
                <c:pt idx="9352">
                  <c:v>62.616978442854297</c:v>
                </c:pt>
                <c:pt idx="9353">
                  <c:v>62.619957526435201</c:v>
                </c:pt>
                <c:pt idx="9354">
                  <c:v>62.622936412681597</c:v>
                </c:pt>
                <c:pt idx="9355">
                  <c:v>62.625915101606701</c:v>
                </c:pt>
                <c:pt idx="9356">
                  <c:v>62.6288935932239</c:v>
                </c:pt>
                <c:pt idx="9357">
                  <c:v>62.631871887546303</c:v>
                </c:pt>
                <c:pt idx="9358">
                  <c:v>62.634849984587497</c:v>
                </c:pt>
                <c:pt idx="9359">
                  <c:v>62.637827884360597</c:v>
                </c:pt>
                <c:pt idx="9360">
                  <c:v>62.640805586878898</c:v>
                </c:pt>
                <c:pt idx="9361">
                  <c:v>62.643783092155701</c:v>
                </c:pt>
                <c:pt idx="9362">
                  <c:v>62.6467604002044</c:v>
                </c:pt>
                <c:pt idx="9363">
                  <c:v>62.649737511038303</c:v>
                </c:pt>
                <c:pt idx="9364">
                  <c:v>62.652714424670599</c:v>
                </c:pt>
                <c:pt idx="9365">
                  <c:v>62.655691141114602</c:v>
                </c:pt>
                <c:pt idx="9366">
                  <c:v>62.658667660383699</c:v>
                </c:pt>
                <c:pt idx="9367">
                  <c:v>62.6616439824911</c:v>
                </c:pt>
                <c:pt idx="9368">
                  <c:v>62.664620107450098</c:v>
                </c:pt>
                <c:pt idx="9369">
                  <c:v>62.667596035274002</c:v>
                </c:pt>
                <c:pt idx="9370">
                  <c:v>62.670571765976099</c:v>
                </c:pt>
                <c:pt idx="9371">
                  <c:v>62.673547299569698</c:v>
                </c:pt>
                <c:pt idx="9372">
                  <c:v>62.676522636068199</c:v>
                </c:pt>
                <c:pt idx="9373">
                  <c:v>62.679497775484698</c:v>
                </c:pt>
                <c:pt idx="9374">
                  <c:v>62.682472717832503</c:v>
                </c:pt>
                <c:pt idx="9375">
                  <c:v>62.685447463125101</c:v>
                </c:pt>
                <c:pt idx="9376">
                  <c:v>62.6884220113756</c:v>
                </c:pt>
                <c:pt idx="9377">
                  <c:v>62.691396362597303</c:v>
                </c:pt>
                <c:pt idx="9378">
                  <c:v>62.694370516803502</c:v>
                </c:pt>
                <c:pt idx="9379">
                  <c:v>62.6973444740076</c:v>
                </c:pt>
                <c:pt idx="9380">
                  <c:v>62.700318234222799</c:v>
                </c:pt>
                <c:pt idx="9381">
                  <c:v>62.703291797462299</c:v>
                </c:pt>
                <c:pt idx="9382">
                  <c:v>62.706265163739502</c:v>
                </c:pt>
                <c:pt idx="9383">
                  <c:v>62.709238333067702</c:v>
                </c:pt>
                <c:pt idx="9384">
                  <c:v>62.712211305460002</c:v>
                </c:pt>
                <c:pt idx="9385">
                  <c:v>62.715184080929902</c:v>
                </c:pt>
                <c:pt idx="9386">
                  <c:v>62.718156659490603</c:v>
                </c:pt>
                <c:pt idx="9387">
                  <c:v>62.7211290411554</c:v>
                </c:pt>
                <c:pt idx="9388">
                  <c:v>62.724101225937503</c:v>
                </c:pt>
                <c:pt idx="9389">
                  <c:v>62.727073213850304</c:v>
                </c:pt>
                <c:pt idx="9390">
                  <c:v>62.730045004906898</c:v>
                </c:pt>
                <c:pt idx="9391">
                  <c:v>62.733016599120802</c:v>
                </c:pt>
                <c:pt idx="9392">
                  <c:v>62.735987996505102</c:v>
                </c:pt>
                <c:pt idx="9393">
                  <c:v>62.7389591970731</c:v>
                </c:pt>
                <c:pt idx="9394">
                  <c:v>62.741930200838198</c:v>
                </c:pt>
                <c:pt idx="9395">
                  <c:v>62.744901007813503</c:v>
                </c:pt>
                <c:pt idx="9396">
                  <c:v>62.747871618012503</c:v>
                </c:pt>
                <c:pt idx="9397">
                  <c:v>62.750842031448201</c:v>
                </c:pt>
                <c:pt idx="9398">
                  <c:v>62.753812248134103</c:v>
                </c:pt>
                <c:pt idx="9399">
                  <c:v>62.756782268083299</c:v>
                </c:pt>
                <c:pt idx="9400">
                  <c:v>62.759752091309203</c:v>
                </c:pt>
                <c:pt idx="9401">
                  <c:v>62.762721717825002</c:v>
                </c:pt>
                <c:pt idx="9402">
                  <c:v>62.765691147643899</c:v>
                </c:pt>
                <c:pt idx="9403">
                  <c:v>62.768660380779401</c:v>
                </c:pt>
                <c:pt idx="9404">
                  <c:v>62.771629417244597</c:v>
                </c:pt>
                <c:pt idx="9405">
                  <c:v>62.774598257052702</c:v>
                </c:pt>
                <c:pt idx="9406">
                  <c:v>62.777566900217103</c:v>
                </c:pt>
                <c:pt idx="9407">
                  <c:v>62.780535346751002</c:v>
                </c:pt>
                <c:pt idx="9408">
                  <c:v>62.7835035966677</c:v>
                </c:pt>
                <c:pt idx="9409">
                  <c:v>62.786471649980498</c:v>
                </c:pt>
                <c:pt idx="9410">
                  <c:v>62.7894395067026</c:v>
                </c:pt>
                <c:pt idx="9411">
                  <c:v>62.792407166847198</c:v>
                </c:pt>
                <c:pt idx="9412">
                  <c:v>62.795374630427702</c:v>
                </c:pt>
                <c:pt idx="9413">
                  <c:v>62.798341897457199</c:v>
                </c:pt>
                <c:pt idx="9414">
                  <c:v>62.801308967949197</c:v>
                </c:pt>
                <c:pt idx="9415">
                  <c:v>62.804275841916699</c:v>
                </c:pt>
                <c:pt idx="9416">
                  <c:v>62.807242519373098</c:v>
                </c:pt>
                <c:pt idx="9417">
                  <c:v>62.810209000331596</c:v>
                </c:pt>
                <c:pt idx="9418">
                  <c:v>62.813175284805602</c:v>
                </c:pt>
                <c:pt idx="9419">
                  <c:v>62.816141372808097</c:v>
                </c:pt>
                <c:pt idx="9420">
                  <c:v>62.819107264352603</c:v>
                </c:pt>
                <c:pt idx="9421">
                  <c:v>62.8220729594522</c:v>
                </c:pt>
                <c:pt idx="9422">
                  <c:v>62.825038458120297</c:v>
                </c:pt>
                <c:pt idx="9423">
                  <c:v>62.828003760369903</c:v>
                </c:pt>
                <c:pt idx="9424">
                  <c:v>62.830968866214498</c:v>
                </c:pt>
                <c:pt idx="9425">
                  <c:v>62.833933775667298</c:v>
                </c:pt>
                <c:pt idx="9426">
                  <c:v>62.836898488741497</c:v>
                </c:pt>
                <c:pt idx="9427">
                  <c:v>62.839863005450297</c:v>
                </c:pt>
                <c:pt idx="9428">
                  <c:v>62.8428273258071</c:v>
                </c:pt>
                <c:pt idx="9429">
                  <c:v>62.845791449825001</c:v>
                </c:pt>
                <c:pt idx="9430">
                  <c:v>62.8487553775173</c:v>
                </c:pt>
                <c:pt idx="9431">
                  <c:v>62.851719108897299</c:v>
                </c:pt>
                <c:pt idx="9432">
                  <c:v>62.854682643978201</c:v>
                </c:pt>
                <c:pt idx="9433">
                  <c:v>62.857645982773199</c:v>
                </c:pt>
                <c:pt idx="9434">
                  <c:v>62.860609125295603</c:v>
                </c:pt>
                <c:pt idx="9435">
                  <c:v>62.8635720715587</c:v>
                </c:pt>
                <c:pt idx="9436">
                  <c:v>62.866534821575598</c:v>
                </c:pt>
                <c:pt idx="9437">
                  <c:v>62.8694973753597</c:v>
                </c:pt>
                <c:pt idx="9438">
                  <c:v>62.872459732924099</c:v>
                </c:pt>
                <c:pt idx="9439">
                  <c:v>62.875421894282198</c:v>
                </c:pt>
                <c:pt idx="9440">
                  <c:v>62.878383859446998</c:v>
                </c:pt>
                <c:pt idx="9441">
                  <c:v>62.881345628432001</c:v>
                </c:pt>
                <c:pt idx="9442">
                  <c:v>62.884307201250301</c:v>
                </c:pt>
                <c:pt idx="9443">
                  <c:v>62.887268577915201</c:v>
                </c:pt>
                <c:pt idx="9444">
                  <c:v>62.890229758439801</c:v>
                </c:pt>
                <c:pt idx="9445">
                  <c:v>62.893190742837497</c:v>
                </c:pt>
                <c:pt idx="9446">
                  <c:v>62.896151531121497</c:v>
                </c:pt>
                <c:pt idx="9447">
                  <c:v>62.899112123304903</c:v>
                </c:pt>
                <c:pt idx="9448">
                  <c:v>62.902072519401102</c:v>
                </c:pt>
                <c:pt idx="9449">
                  <c:v>62.905032719423303</c:v>
                </c:pt>
                <c:pt idx="9450">
                  <c:v>62.907992723384702</c:v>
                </c:pt>
                <c:pt idx="9451">
                  <c:v>62.910952531298499</c:v>
                </c:pt>
                <c:pt idx="9452">
                  <c:v>62.913912143178003</c:v>
                </c:pt>
                <c:pt idx="9453">
                  <c:v>62.916871559036302</c:v>
                </c:pt>
                <c:pt idx="9454">
                  <c:v>62.919830778886897</c:v>
                </c:pt>
                <c:pt idx="9455">
                  <c:v>62.922789802742699</c:v>
                </c:pt>
                <c:pt idx="9456">
                  <c:v>62.9257486306172</c:v>
                </c:pt>
                <c:pt idx="9457">
                  <c:v>62.928707262523403</c:v>
                </c:pt>
                <c:pt idx="9458">
                  <c:v>62.931665698474703</c:v>
                </c:pt>
                <c:pt idx="9459">
                  <c:v>62.9346239384843</c:v>
                </c:pt>
                <c:pt idx="9460">
                  <c:v>62.937581982565398</c:v>
                </c:pt>
                <c:pt idx="9461">
                  <c:v>62.940539830731097</c:v>
                </c:pt>
                <c:pt idx="9462">
                  <c:v>62.9434974829949</c:v>
                </c:pt>
                <c:pt idx="9463">
                  <c:v>62.946454939369701</c:v>
                </c:pt>
                <c:pt idx="9464">
                  <c:v>62.949412199869002</c:v>
                </c:pt>
                <c:pt idx="9465">
                  <c:v>62.952369264505798</c:v>
                </c:pt>
                <c:pt idx="9466">
                  <c:v>62.955326133293497</c:v>
                </c:pt>
                <c:pt idx="9467">
                  <c:v>62.958282806245201</c:v>
                </c:pt>
                <c:pt idx="9468">
                  <c:v>62.961239283374198</c:v>
                </c:pt>
                <c:pt idx="9469">
                  <c:v>62.964195564693703</c:v>
                </c:pt>
                <c:pt idx="9470">
                  <c:v>62.967151650216799</c:v>
                </c:pt>
                <c:pt idx="9471">
                  <c:v>62.970107539956899</c:v>
                </c:pt>
                <c:pt idx="9472">
                  <c:v>62.9730632339271</c:v>
                </c:pt>
                <c:pt idx="9473">
                  <c:v>62.976018732140602</c:v>
                </c:pt>
                <c:pt idx="9474">
                  <c:v>62.978974034610701</c:v>
                </c:pt>
                <c:pt idx="9475">
                  <c:v>62.981929141350598</c:v>
                </c:pt>
                <c:pt idx="9476">
                  <c:v>62.984884052373502</c:v>
                </c:pt>
                <c:pt idx="9477">
                  <c:v>62.987838767692502</c:v>
                </c:pt>
                <c:pt idx="9478">
                  <c:v>62.990793287320997</c:v>
                </c:pt>
                <c:pt idx="9479">
                  <c:v>62.993747611272099</c:v>
                </c:pt>
                <c:pt idx="9480">
                  <c:v>62.996701739559001</c:v>
                </c:pt>
                <c:pt idx="9481">
                  <c:v>62.999655672194997</c:v>
                </c:pt>
                <c:pt idx="9482">
                  <c:v>63.002609409193198</c:v>
                </c:pt>
                <c:pt idx="9483">
                  <c:v>63.005562950566798</c:v>
                </c:pt>
                <c:pt idx="9484">
                  <c:v>63.008516296329098</c:v>
                </c:pt>
                <c:pt idx="9485">
                  <c:v>63.011469446493301</c:v>
                </c:pt>
                <c:pt idx="9486">
                  <c:v>63.014422401072601</c:v>
                </c:pt>
                <c:pt idx="9487">
                  <c:v>63.0173751600801</c:v>
                </c:pt>
                <c:pt idx="9488">
                  <c:v>63.0203277235291</c:v>
                </c:pt>
                <c:pt idx="9489">
                  <c:v>63.023280091432802</c:v>
                </c:pt>
                <c:pt idx="9490">
                  <c:v>63.026232263804303</c:v>
                </c:pt>
                <c:pt idx="9491">
                  <c:v>63.029184240657003</c:v>
                </c:pt>
                <c:pt idx="9492">
                  <c:v>63.032136022003897</c:v>
                </c:pt>
                <c:pt idx="9493">
                  <c:v>63.035087607858301</c:v>
                </c:pt>
                <c:pt idx="9494">
                  <c:v>63.038038998233397</c:v>
                </c:pt>
                <c:pt idx="9495">
                  <c:v>63.040990193142399</c:v>
                </c:pt>
                <c:pt idx="9496">
                  <c:v>63.043941192598503</c:v>
                </c:pt>
                <c:pt idx="9497">
                  <c:v>63.046891996614796</c:v>
                </c:pt>
                <c:pt idx="9498">
                  <c:v>63.049842605204702</c:v>
                </c:pt>
                <c:pt idx="9499">
                  <c:v>63.052793018381202</c:v>
                </c:pt>
                <c:pt idx="9500">
                  <c:v>63.055743236157497</c:v>
                </c:pt>
                <c:pt idx="9501">
                  <c:v>63.058693258546903</c:v>
                </c:pt>
                <c:pt idx="9502">
                  <c:v>63.061643085562501</c:v>
                </c:pt>
                <c:pt idx="9503">
                  <c:v>63.0645927172176</c:v>
                </c:pt>
                <c:pt idx="9504">
                  <c:v>63.067542153525402</c:v>
                </c:pt>
                <c:pt idx="9505">
                  <c:v>63.070491394498902</c:v>
                </c:pt>
                <c:pt idx="9506">
                  <c:v>63.073440440151501</c:v>
                </c:pt>
                <c:pt idx="9507">
                  <c:v>63.076389290496202</c:v>
                </c:pt>
                <c:pt idx="9508">
                  <c:v>63.079337945546399</c:v>
                </c:pt>
                <c:pt idx="9509">
                  <c:v>63.082286405315102</c:v>
                </c:pt>
                <c:pt idx="9510">
                  <c:v>63.085234669815598</c:v>
                </c:pt>
                <c:pt idx="9511">
                  <c:v>63.088182739060997</c:v>
                </c:pt>
                <c:pt idx="9512">
                  <c:v>63.0911306130646</c:v>
                </c:pt>
                <c:pt idx="9513">
                  <c:v>63.094078291839502</c:v>
                </c:pt>
                <c:pt idx="9514">
                  <c:v>63.097025775398798</c:v>
                </c:pt>
                <c:pt idx="9515">
                  <c:v>63.099973063755897</c:v>
                </c:pt>
                <c:pt idx="9516">
                  <c:v>63.102920156923901</c:v>
                </c:pt>
                <c:pt idx="9517">
                  <c:v>63.105867054915898</c:v>
                </c:pt>
                <c:pt idx="9518">
                  <c:v>63.108813757745096</c:v>
                </c:pt>
                <c:pt idx="9519">
                  <c:v>63.111760265424699</c:v>
                </c:pt>
                <c:pt idx="9520">
                  <c:v>63.114706577967901</c:v>
                </c:pt>
                <c:pt idx="9521">
                  <c:v>63.117652695387903</c:v>
                </c:pt>
                <c:pt idx="9522">
                  <c:v>63.120598617697901</c:v>
                </c:pt>
                <c:pt idx="9523">
                  <c:v>63.123544344910897</c:v>
                </c:pt>
                <c:pt idx="9524">
                  <c:v>63.126489877040299</c:v>
                </c:pt>
                <c:pt idx="9525">
                  <c:v>63.129435214099097</c:v>
                </c:pt>
                <c:pt idx="9526">
                  <c:v>63.132380356100597</c:v>
                </c:pt>
                <c:pt idx="9527">
                  <c:v>63.135325303057797</c:v>
                </c:pt>
                <c:pt idx="9528">
                  <c:v>63.138270054984098</c:v>
                </c:pt>
                <c:pt idx="9529">
                  <c:v>63.1412146118926</c:v>
                </c:pt>
                <c:pt idx="9530">
                  <c:v>63.144158973796301</c:v>
                </c:pt>
                <c:pt idx="9531">
                  <c:v>63.147103140708602</c:v>
                </c:pt>
                <c:pt idx="9532">
                  <c:v>63.150047112642604</c:v>
                </c:pt>
                <c:pt idx="9533">
                  <c:v>63.152990889611402</c:v>
                </c:pt>
                <c:pt idx="9534">
                  <c:v>63.1559344716282</c:v>
                </c:pt>
                <c:pt idx="9535">
                  <c:v>63.158877858706198</c:v>
                </c:pt>
                <c:pt idx="9536">
                  <c:v>63.161821050858599</c:v>
                </c:pt>
                <c:pt idx="9537">
                  <c:v>63.164764048098498</c:v>
                </c:pt>
                <c:pt idx="9538">
                  <c:v>63.167706850438996</c:v>
                </c:pt>
                <c:pt idx="9539">
                  <c:v>63.170649457893397</c:v>
                </c:pt>
                <c:pt idx="9540">
                  <c:v>63.173591870474802</c:v>
                </c:pt>
                <c:pt idx="9541">
                  <c:v>63.176534088196298</c:v>
                </c:pt>
                <c:pt idx="9542">
                  <c:v>63.179476111071203</c:v>
                </c:pt>
                <c:pt idx="9543">
                  <c:v>63.182417939112597</c:v>
                </c:pt>
                <c:pt idx="9544">
                  <c:v>63.185359572333702</c:v>
                </c:pt>
                <c:pt idx="9545">
                  <c:v>63.188301010747502</c:v>
                </c:pt>
                <c:pt idx="9546">
                  <c:v>63.191242254367403</c:v>
                </c:pt>
                <c:pt idx="9547">
                  <c:v>63.194183303206302</c:v>
                </c:pt>
                <c:pt idx="9548">
                  <c:v>63.197124157277599</c:v>
                </c:pt>
                <c:pt idx="9549">
                  <c:v>63.200064816594299</c:v>
                </c:pt>
                <c:pt idx="9550">
                  <c:v>63.203005281169503</c:v>
                </c:pt>
                <c:pt idx="9551">
                  <c:v>63.205945551016598</c:v>
                </c:pt>
                <c:pt idx="9552">
                  <c:v>63.208885626148501</c:v>
                </c:pt>
                <c:pt idx="9553">
                  <c:v>63.211825506578599</c:v>
                </c:pt>
                <c:pt idx="9554">
                  <c:v>63.214765192319803</c:v>
                </c:pt>
                <c:pt idx="9555">
                  <c:v>63.217704683385399</c:v>
                </c:pt>
                <c:pt idx="9556">
                  <c:v>63.220643979788498</c:v>
                </c:pt>
                <c:pt idx="9557">
                  <c:v>63.223583081542301</c:v>
                </c:pt>
                <c:pt idx="9558">
                  <c:v>63.226521988659897</c:v>
                </c:pt>
                <c:pt idx="9559">
                  <c:v>63.229460701154501</c:v>
                </c:pt>
                <c:pt idx="9560">
                  <c:v>63.232399219039202</c:v>
                </c:pt>
                <c:pt idx="9561">
                  <c:v>63.235337542327201</c:v>
                </c:pt>
                <c:pt idx="9562">
                  <c:v>63.238275671031502</c:v>
                </c:pt>
                <c:pt idx="9563">
                  <c:v>63.241213605165498</c:v>
                </c:pt>
                <c:pt idx="9564">
                  <c:v>63.2441513447421</c:v>
                </c:pt>
                <c:pt idx="9565">
                  <c:v>63.247088889774602</c:v>
                </c:pt>
                <c:pt idx="9566">
                  <c:v>63.250026240276</c:v>
                </c:pt>
                <c:pt idx="9567">
                  <c:v>63.252963396259602</c:v>
                </c:pt>
                <c:pt idx="9568">
                  <c:v>63.255900357738497</c:v>
                </c:pt>
                <c:pt idx="9569">
                  <c:v>63.258837124725801</c:v>
                </c:pt>
                <c:pt idx="9570">
                  <c:v>63.261773697234602</c:v>
                </c:pt>
                <c:pt idx="9571">
                  <c:v>63.264710075278202</c:v>
                </c:pt>
                <c:pt idx="9572">
                  <c:v>63.267646258869597</c:v>
                </c:pt>
                <c:pt idx="9573">
                  <c:v>63.270582248021903</c:v>
                </c:pt>
                <c:pt idx="9574">
                  <c:v>63.2735180427483</c:v>
                </c:pt>
                <c:pt idx="9575">
                  <c:v>63.276453643061998</c:v>
                </c:pt>
                <c:pt idx="9576">
                  <c:v>63.2793890489761</c:v>
                </c:pt>
                <c:pt idx="9577">
                  <c:v>63.2823242605037</c:v>
                </c:pt>
                <c:pt idx="9578">
                  <c:v>63.285259277658</c:v>
                </c:pt>
                <c:pt idx="9579">
                  <c:v>63.288194100452003</c:v>
                </c:pt>
                <c:pt idx="9580">
                  <c:v>63.291128728898897</c:v>
                </c:pt>
                <c:pt idx="9581">
                  <c:v>63.294063163011899</c:v>
                </c:pt>
                <c:pt idx="9582">
                  <c:v>63.296997402804102</c:v>
                </c:pt>
                <c:pt idx="9583">
                  <c:v>63.299931448288604</c:v>
                </c:pt>
                <c:pt idx="9584">
                  <c:v>63.302865299478498</c:v>
                </c:pt>
                <c:pt idx="9585">
                  <c:v>63.305798956387001</c:v>
                </c:pt>
                <c:pt idx="9586">
                  <c:v>63.308732419027201</c:v>
                </c:pt>
                <c:pt idx="9587">
                  <c:v>63.311665687412201</c:v>
                </c:pt>
                <c:pt idx="9588">
                  <c:v>63.314598761555096</c:v>
                </c:pt>
                <c:pt idx="9589">
                  <c:v>63.317531641469202</c:v>
                </c:pt>
                <c:pt idx="9590">
                  <c:v>63.3204643271674</c:v>
                </c:pt>
                <c:pt idx="9591">
                  <c:v>63.323396818662999</c:v>
                </c:pt>
                <c:pt idx="9592">
                  <c:v>63.326329115969003</c:v>
                </c:pt>
                <c:pt idx="9593">
                  <c:v>63.329261219098498</c:v>
                </c:pt>
                <c:pt idx="9594">
                  <c:v>63.332193128064802</c:v>
                </c:pt>
                <c:pt idx="9595">
                  <c:v>63.335124842880901</c:v>
                </c:pt>
                <c:pt idx="9596">
                  <c:v>63.3380563635599</c:v>
                </c:pt>
                <c:pt idx="9597">
                  <c:v>63.3409876901149</c:v>
                </c:pt>
                <c:pt idx="9598">
                  <c:v>63.343918822559203</c:v>
                </c:pt>
                <c:pt idx="9599">
                  <c:v>63.346849760905698</c:v>
                </c:pt>
                <c:pt idx="9600">
                  <c:v>63.349780505167601</c:v>
                </c:pt>
                <c:pt idx="9601">
                  <c:v>63.3527110553581</c:v>
                </c:pt>
                <c:pt idx="9602">
                  <c:v>63.355641411490197</c:v>
                </c:pt>
                <c:pt idx="9603">
                  <c:v>63.358571573577002</c:v>
                </c:pt>
                <c:pt idx="9604">
                  <c:v>63.361501541631696</c:v>
                </c:pt>
                <c:pt idx="9605">
                  <c:v>63.364431315667403</c:v>
                </c:pt>
                <c:pt idx="9606">
                  <c:v>63.367360895697203</c:v>
                </c:pt>
                <c:pt idx="9607">
                  <c:v>63.3702902817341</c:v>
                </c:pt>
                <c:pt idx="9608">
                  <c:v>63.373219473791401</c:v>
                </c:pt>
                <c:pt idx="9609">
                  <c:v>63.376148471882097</c:v>
                </c:pt>
                <c:pt idx="9610">
                  <c:v>63.379077276019402</c:v>
                </c:pt>
                <c:pt idx="9611">
                  <c:v>63.382005886216298</c:v>
                </c:pt>
                <c:pt idx="9612">
                  <c:v>63.384934302485902</c:v>
                </c:pt>
                <c:pt idx="9613">
                  <c:v>63.387862524841402</c:v>
                </c:pt>
                <c:pt idx="9614">
                  <c:v>63.390790553295901</c:v>
                </c:pt>
                <c:pt idx="9615">
                  <c:v>63.3937183878624</c:v>
                </c:pt>
                <c:pt idx="9616">
                  <c:v>63.396646028554102</c:v>
                </c:pt>
                <c:pt idx="9617">
                  <c:v>63.399573475384102</c:v>
                </c:pt>
                <c:pt idx="9618">
                  <c:v>63.402500728365403</c:v>
                </c:pt>
                <c:pt idx="9619">
                  <c:v>63.4054277875113</c:v>
                </c:pt>
                <c:pt idx="9620">
                  <c:v>63.408354652834703</c:v>
                </c:pt>
                <c:pt idx="9621">
                  <c:v>63.411281324348799</c:v>
                </c:pt>
                <c:pt idx="9622">
                  <c:v>63.414207802066699</c:v>
                </c:pt>
                <c:pt idx="9623">
                  <c:v>63.417134086001496</c:v>
                </c:pt>
                <c:pt idx="9624">
                  <c:v>63.420060176166203</c:v>
                </c:pt>
                <c:pt idx="9625">
                  <c:v>63.422986072573998</c:v>
                </c:pt>
                <c:pt idx="9626">
                  <c:v>63.425911775238099</c:v>
                </c:pt>
                <c:pt idx="9627">
                  <c:v>63.428837284171301</c:v>
                </c:pt>
                <c:pt idx="9628">
                  <c:v>63.431762599387</c:v>
                </c:pt>
                <c:pt idx="9629">
                  <c:v>63.434687720898097</c:v>
                </c:pt>
                <c:pt idx="9630">
                  <c:v>63.437612648717703</c:v>
                </c:pt>
                <c:pt idx="9631">
                  <c:v>63.440537382859098</c:v>
                </c:pt>
                <c:pt idx="9632">
                  <c:v>63.4434619233351</c:v>
                </c:pt>
                <c:pt idx="9633">
                  <c:v>63.446386270159003</c:v>
                </c:pt>
                <c:pt idx="9634">
                  <c:v>63.449310423343803</c:v>
                </c:pt>
                <c:pt idx="9635">
                  <c:v>63.452234382902603</c:v>
                </c:pt>
                <c:pt idx="9636">
                  <c:v>63.455158148848497</c:v>
                </c:pt>
                <c:pt idx="9637">
                  <c:v>63.458081721194603</c:v>
                </c:pt>
                <c:pt idx="9638">
                  <c:v>63.461005099954001</c:v>
                </c:pt>
                <c:pt idx="9639">
                  <c:v>63.463928285139701</c:v>
                </c:pt>
                <c:pt idx="9640">
                  <c:v>63.466851276764899</c:v>
                </c:pt>
                <c:pt idx="9641">
                  <c:v>63.469774074842597</c:v>
                </c:pt>
                <c:pt idx="9642">
                  <c:v>63.472696679385898</c:v>
                </c:pt>
                <c:pt idx="9643">
                  <c:v>63.475619090408003</c:v>
                </c:pt>
                <c:pt idx="9644">
                  <c:v>63.478541307921802</c:v>
                </c:pt>
                <c:pt idx="9645">
                  <c:v>63.481463331940503</c:v>
                </c:pt>
                <c:pt idx="9646">
                  <c:v>63.484385162477103</c:v>
                </c:pt>
                <c:pt idx="9647">
                  <c:v>63.487306799544797</c:v>
                </c:pt>
                <c:pt idx="9648">
                  <c:v>63.490228243156501</c:v>
                </c:pt>
                <c:pt idx="9649">
                  <c:v>63.493149493325497</c:v>
                </c:pt>
                <c:pt idx="9650">
                  <c:v>63.496070550064701</c:v>
                </c:pt>
                <c:pt idx="9651">
                  <c:v>63.498991413387202</c:v>
                </c:pt>
                <c:pt idx="9652">
                  <c:v>63.501912083306202</c:v>
                </c:pt>
                <c:pt idx="9653">
                  <c:v>63.504832559834703</c:v>
                </c:pt>
                <c:pt idx="9654">
                  <c:v>63.507752842985703</c:v>
                </c:pt>
                <c:pt idx="9655">
                  <c:v>63.510672932772401</c:v>
                </c:pt>
                <c:pt idx="9656">
                  <c:v>63.513592829207703</c:v>
                </c:pt>
                <c:pt idx="9657">
                  <c:v>63.516512532304901</c:v>
                </c:pt>
                <c:pt idx="9658">
                  <c:v>63.5194320420769</c:v>
                </c:pt>
                <c:pt idx="9659">
                  <c:v>63.522351358536902</c:v>
                </c:pt>
                <c:pt idx="9660">
                  <c:v>63.525270481697902</c:v>
                </c:pt>
                <c:pt idx="9661">
                  <c:v>63.528189411572903</c:v>
                </c:pt>
                <c:pt idx="9662">
                  <c:v>63.531108148175001</c:v>
                </c:pt>
                <c:pt idx="9663">
                  <c:v>63.534026691517397</c:v>
                </c:pt>
                <c:pt idx="9664">
                  <c:v>63.536945041613102</c:v>
                </c:pt>
                <c:pt idx="9665">
                  <c:v>63.539863198474997</c:v>
                </c:pt>
                <c:pt idx="9666">
                  <c:v>63.542781162116398</c:v>
                </c:pt>
                <c:pt idx="9667">
                  <c:v>63.545698932550302</c:v>
                </c:pt>
                <c:pt idx="9668">
                  <c:v>63.548616509789603</c:v>
                </c:pt>
                <c:pt idx="9669">
                  <c:v>63.551533893847598</c:v>
                </c:pt>
                <c:pt idx="9670">
                  <c:v>63.554451084737302</c:v>
                </c:pt>
                <c:pt idx="9671">
                  <c:v>63.557368082471598</c:v>
                </c:pt>
                <c:pt idx="9672">
                  <c:v>63.560284887063702</c:v>
                </c:pt>
                <c:pt idx="9673">
                  <c:v>63.563201498526702</c:v>
                </c:pt>
                <c:pt idx="9674">
                  <c:v>63.566117916873601</c:v>
                </c:pt>
                <c:pt idx="9675">
                  <c:v>63.569034142117403</c:v>
                </c:pt>
                <c:pt idx="9676">
                  <c:v>63.571950174271301</c:v>
                </c:pt>
                <c:pt idx="9677">
                  <c:v>63.574866013348199</c:v>
                </c:pt>
                <c:pt idx="9678">
                  <c:v>63.5777816593612</c:v>
                </c:pt>
                <c:pt idx="9679">
                  <c:v>63.580697112323399</c:v>
                </c:pt>
                <c:pt idx="9680">
                  <c:v>63.583612372247899</c:v>
                </c:pt>
                <c:pt idx="9681">
                  <c:v>63.586527439147702</c:v>
                </c:pt>
                <c:pt idx="9682">
                  <c:v>63.589442313035804</c:v>
                </c:pt>
                <c:pt idx="9683">
                  <c:v>63.5923569939252</c:v>
                </c:pt>
                <c:pt idx="9684">
                  <c:v>63.595271481829201</c:v>
                </c:pt>
                <c:pt idx="9685">
                  <c:v>63.598185776760602</c:v>
                </c:pt>
                <c:pt idx="9686">
                  <c:v>63.601099878732597</c:v>
                </c:pt>
                <c:pt idx="9687">
                  <c:v>63.604013787758198</c:v>
                </c:pt>
                <c:pt idx="9688">
                  <c:v>63.6069275038504</c:v>
                </c:pt>
                <c:pt idx="9689">
                  <c:v>63.609841027022298</c:v>
                </c:pt>
                <c:pt idx="9690">
                  <c:v>63.612754357286903</c:v>
                </c:pt>
                <c:pt idx="9691">
                  <c:v>63.615667494657401</c:v>
                </c:pt>
                <c:pt idx="9692">
                  <c:v>63.618580439146598</c:v>
                </c:pt>
                <c:pt idx="9693">
                  <c:v>63.621493190767801</c:v>
                </c:pt>
                <c:pt idx="9694">
                  <c:v>63.6244057495338</c:v>
                </c:pt>
                <c:pt idx="9695">
                  <c:v>63.627318115457797</c:v>
                </c:pt>
                <c:pt idx="9696">
                  <c:v>63.630230288552802</c:v>
                </c:pt>
                <c:pt idx="9697">
                  <c:v>63.633142268831797</c:v>
                </c:pt>
                <c:pt idx="9698">
                  <c:v>63.636054056307998</c:v>
                </c:pt>
                <c:pt idx="9699">
                  <c:v>63.638965650994201</c:v>
                </c:pt>
                <c:pt idx="9700">
                  <c:v>63.641877052903602</c:v>
                </c:pt>
                <c:pt idx="9701">
                  <c:v>63.644788262049197</c:v>
                </c:pt>
                <c:pt idx="9702">
                  <c:v>63.647699278444101</c:v>
                </c:pt>
                <c:pt idx="9703">
                  <c:v>63.650610102101197</c:v>
                </c:pt>
                <c:pt idx="9704">
                  <c:v>63.653520733033602</c:v>
                </c:pt>
                <c:pt idx="9705">
                  <c:v>63.656431171254297</c:v>
                </c:pt>
                <c:pt idx="9706">
                  <c:v>63.6593414167764</c:v>
                </c:pt>
                <c:pt idx="9707">
                  <c:v>63.662251469612997</c:v>
                </c:pt>
                <c:pt idx="9708">
                  <c:v>63.665161329777</c:v>
                </c:pt>
                <c:pt idx="9709">
                  <c:v>63.668070997281397</c:v>
                </c:pt>
                <c:pt idx="9710">
                  <c:v>63.670980472139298</c:v>
                </c:pt>
                <c:pt idx="9711">
                  <c:v>63.673889754363799</c:v>
                </c:pt>
                <c:pt idx="9712">
                  <c:v>63.676798843967802</c:v>
                </c:pt>
                <c:pt idx="9713">
                  <c:v>63.679707740964503</c:v>
                </c:pt>
                <c:pt idx="9714">
                  <c:v>63.682616445366698</c:v>
                </c:pt>
                <c:pt idx="9715">
                  <c:v>63.685524957187603</c:v>
                </c:pt>
                <c:pt idx="9716">
                  <c:v>63.6884332764402</c:v>
                </c:pt>
                <c:pt idx="9717">
                  <c:v>63.6913414031374</c:v>
                </c:pt>
                <c:pt idx="9718">
                  <c:v>63.694249337292398</c:v>
                </c:pt>
                <c:pt idx="9719">
                  <c:v>63.697157078918103</c:v>
                </c:pt>
                <c:pt idx="9720">
                  <c:v>63.700064628027597</c:v>
                </c:pt>
                <c:pt idx="9721">
                  <c:v>63.702971984633798</c:v>
                </c:pt>
                <c:pt idx="9722">
                  <c:v>63.705879148749901</c:v>
                </c:pt>
                <c:pt idx="9723">
                  <c:v>63.708786120388801</c:v>
                </c:pt>
                <c:pt idx="9724">
                  <c:v>63.711692899563502</c:v>
                </c:pt>
                <c:pt idx="9725">
                  <c:v>63.714599486287199</c:v>
                </c:pt>
                <c:pt idx="9726">
                  <c:v>63.717505880572702</c:v>
                </c:pt>
                <c:pt idx="9727">
                  <c:v>63.7204120824331</c:v>
                </c:pt>
                <c:pt idx="9728">
                  <c:v>63.723318091881403</c:v>
                </c:pt>
                <c:pt idx="9729">
                  <c:v>63.726223908930599</c:v>
                </c:pt>
                <c:pt idx="9730">
                  <c:v>63.729129533593898</c:v>
                </c:pt>
                <c:pt idx="9731">
                  <c:v>63.732034965883997</c:v>
                </c:pt>
                <c:pt idx="9732">
                  <c:v>63.734940205814198</c:v>
                </c:pt>
                <c:pt idx="9733">
                  <c:v>63.737845253397303</c:v>
                </c:pt>
                <c:pt idx="9734">
                  <c:v>63.740750108646502</c:v>
                </c:pt>
                <c:pt idx="9735">
                  <c:v>63.743654771574597</c:v>
                </c:pt>
                <c:pt idx="9736">
                  <c:v>63.746559242194799</c:v>
                </c:pt>
                <c:pt idx="9737">
                  <c:v>63.749463520520003</c:v>
                </c:pt>
                <c:pt idx="9738">
                  <c:v>63.752367606563197</c:v>
                </c:pt>
                <c:pt idx="9739">
                  <c:v>63.7552715003375</c:v>
                </c:pt>
                <c:pt idx="9740">
                  <c:v>63.758175201855899</c:v>
                </c:pt>
                <c:pt idx="9741">
                  <c:v>63.761078711131297</c:v>
                </c:pt>
                <c:pt idx="9742">
                  <c:v>63.763982028176798</c:v>
                </c:pt>
                <c:pt idx="9743">
                  <c:v>63.766885153005298</c:v>
                </c:pt>
                <c:pt idx="9744">
                  <c:v>63.769788085629997</c:v>
                </c:pt>
                <c:pt idx="9745">
                  <c:v>63.772690826063702</c:v>
                </c:pt>
                <c:pt idx="9746">
                  <c:v>63.775593374319399</c:v>
                </c:pt>
                <c:pt idx="9747">
                  <c:v>63.778495730410299</c:v>
                </c:pt>
                <c:pt idx="9748">
                  <c:v>63.781397894349297</c:v>
                </c:pt>
                <c:pt idx="9749">
                  <c:v>63.784299866149297</c:v>
                </c:pt>
                <c:pt idx="9750">
                  <c:v>63.787201645823401</c:v>
                </c:pt>
                <c:pt idx="9751">
                  <c:v>63.790103233384599</c:v>
                </c:pt>
                <c:pt idx="9752">
                  <c:v>63.7930046288459</c:v>
                </c:pt>
                <c:pt idx="9753">
                  <c:v>63.7959058322202</c:v>
                </c:pt>
                <c:pt idx="9754">
                  <c:v>63.798806843520602</c:v>
                </c:pt>
                <c:pt idx="9755">
                  <c:v>63.801707662760101</c:v>
                </c:pt>
                <c:pt idx="9756">
                  <c:v>63.804608289951602</c:v>
                </c:pt>
                <c:pt idx="9757">
                  <c:v>63.8075087251082</c:v>
                </c:pt>
                <c:pt idx="9758">
                  <c:v>63.810408968242797</c:v>
                </c:pt>
                <c:pt idx="9759">
                  <c:v>63.813309019368504</c:v>
                </c:pt>
                <c:pt idx="9760">
                  <c:v>63.816208878498202</c:v>
                </c:pt>
                <c:pt idx="9761">
                  <c:v>63.819108545644902</c:v>
                </c:pt>
                <c:pt idx="9762">
                  <c:v>63.822008020821599</c:v>
                </c:pt>
                <c:pt idx="9763">
                  <c:v>63.824907304041297</c:v>
                </c:pt>
                <c:pt idx="9764">
                  <c:v>63.827806395316998</c:v>
                </c:pt>
                <c:pt idx="9765">
                  <c:v>63.830705294661698</c:v>
                </c:pt>
                <c:pt idx="9766">
                  <c:v>63.8336040020883</c:v>
                </c:pt>
                <c:pt idx="9767">
                  <c:v>63.836502517609901</c:v>
                </c:pt>
                <c:pt idx="9768">
                  <c:v>63.839400841239403</c:v>
                </c:pt>
                <c:pt idx="9769">
                  <c:v>63.842298972989802</c:v>
                </c:pt>
                <c:pt idx="9770">
                  <c:v>63.845196912874101</c:v>
                </c:pt>
                <c:pt idx="9771">
                  <c:v>63.848094660905303</c:v>
                </c:pt>
                <c:pt idx="9772">
                  <c:v>63.850992217096298</c:v>
                </c:pt>
                <c:pt idx="9773">
                  <c:v>63.853889581460201</c:v>
                </c:pt>
                <c:pt idx="9774">
                  <c:v>63.856786754009903</c:v>
                </c:pt>
                <c:pt idx="9775">
                  <c:v>63.859683734758299</c:v>
                </c:pt>
                <c:pt idx="9776">
                  <c:v>63.862580523718599</c:v>
                </c:pt>
                <c:pt idx="9777">
                  <c:v>63.865477120903599</c:v>
                </c:pt>
                <c:pt idx="9778">
                  <c:v>63.868373526326401</c:v>
                </c:pt>
                <c:pt idx="9779">
                  <c:v>63.871269739999804</c:v>
                </c:pt>
                <c:pt idx="9780">
                  <c:v>63.874165761937</c:v>
                </c:pt>
                <c:pt idx="9781">
                  <c:v>63.877061592150802</c:v>
                </c:pt>
                <c:pt idx="9782">
                  <c:v>63.879957230654199</c:v>
                </c:pt>
                <c:pt idx="9783">
                  <c:v>63.8828526774602</c:v>
                </c:pt>
                <c:pt idx="9784">
                  <c:v>63.885747932581801</c:v>
                </c:pt>
                <c:pt idx="9785">
                  <c:v>63.888642996031997</c:v>
                </c:pt>
                <c:pt idx="9786">
                  <c:v>63.8915378678237</c:v>
                </c:pt>
                <c:pt idx="9787">
                  <c:v>63.894432547969799</c:v>
                </c:pt>
                <c:pt idx="9788">
                  <c:v>63.897327036483397</c:v>
                </c:pt>
                <c:pt idx="9789">
                  <c:v>63.900221333377402</c:v>
                </c:pt>
                <c:pt idx="9790">
                  <c:v>63.903115438664898</c:v>
                </c:pt>
                <c:pt idx="9791">
                  <c:v>63.906009352358602</c:v>
                </c:pt>
                <c:pt idx="9792">
                  <c:v>63.908903074471702</c:v>
                </c:pt>
                <c:pt idx="9793">
                  <c:v>63.911796605017102</c:v>
                </c:pt>
                <c:pt idx="9794">
                  <c:v>63.914689944007698</c:v>
                </c:pt>
                <c:pt idx="9795">
                  <c:v>63.917583091456599</c:v>
                </c:pt>
                <c:pt idx="9796">
                  <c:v>63.920476047376603</c:v>
                </c:pt>
                <c:pt idx="9797">
                  <c:v>63.923368811780797</c:v>
                </c:pt>
                <c:pt idx="9798">
                  <c:v>63.926261384682</c:v>
                </c:pt>
                <c:pt idx="9799">
                  <c:v>63.9291537660933</c:v>
                </c:pt>
                <c:pt idx="9800">
                  <c:v>63.9320459560277</c:v>
                </c:pt>
                <c:pt idx="9801">
                  <c:v>63.934937954497997</c:v>
                </c:pt>
                <c:pt idx="9802">
                  <c:v>63.9378297615172</c:v>
                </c:pt>
                <c:pt idx="9803">
                  <c:v>63.940721377098299</c:v>
                </c:pt>
                <c:pt idx="9804">
                  <c:v>63.943612801254297</c:v>
                </c:pt>
                <c:pt idx="9805">
                  <c:v>63.946504033998103</c:v>
                </c:pt>
                <c:pt idx="9806">
                  <c:v>63.949395075342601</c:v>
                </c:pt>
                <c:pt idx="9807">
                  <c:v>63.952285925300899</c:v>
                </c:pt>
                <c:pt idx="9808">
                  <c:v>63.955176583885802</c:v>
                </c:pt>
                <c:pt idx="9809">
                  <c:v>63.958067051110298</c:v>
                </c:pt>
                <c:pt idx="9810">
                  <c:v>63.960957326987398</c:v>
                </c:pt>
                <c:pt idx="9811">
                  <c:v>63.963847411529997</c:v>
                </c:pt>
                <c:pt idx="9812">
                  <c:v>63.966737304751099</c:v>
                </c:pt>
                <c:pt idx="9813">
                  <c:v>63.969627006663501</c:v>
                </c:pt>
                <c:pt idx="9814">
                  <c:v>63.972516517280397</c:v>
                </c:pt>
                <c:pt idx="9815">
                  <c:v>63.975405836614499</c:v>
                </c:pt>
                <c:pt idx="9816">
                  <c:v>63.978294964678902</c:v>
                </c:pt>
                <c:pt idx="9817">
                  <c:v>63.981183901486503</c:v>
                </c:pt>
                <c:pt idx="9818">
                  <c:v>63.984072647050297</c:v>
                </c:pt>
                <c:pt idx="9819">
                  <c:v>63.986961201383103</c:v>
                </c:pt>
                <c:pt idx="9820">
                  <c:v>63.989849564498002</c:v>
                </c:pt>
                <c:pt idx="9821">
                  <c:v>63.992737736407904</c:v>
                </c:pt>
                <c:pt idx="9822">
                  <c:v>63.995625717125698</c:v>
                </c:pt>
                <c:pt idx="9823">
                  <c:v>63.998513506664302</c:v>
                </c:pt>
                <c:pt idx="9824">
                  <c:v>64.001401105036706</c:v>
                </c:pt>
                <c:pt idx="9825">
                  <c:v>64.004288512255897</c:v>
                </c:pt>
                <c:pt idx="9826">
                  <c:v>64.007175728334701</c:v>
                </c:pt>
                <c:pt idx="9827">
                  <c:v>64.010062753286206</c:v>
                </c:pt>
                <c:pt idx="9828">
                  <c:v>64.012949587123202</c:v>
                </c:pt>
                <c:pt idx="9829">
                  <c:v>64.015836229858706</c:v>
                </c:pt>
                <c:pt idx="9830">
                  <c:v>64.018722681505594</c:v>
                </c:pt>
                <c:pt idx="9831">
                  <c:v>64.021608942076895</c:v>
                </c:pt>
                <c:pt idx="9832">
                  <c:v>64.024495011585401</c:v>
                </c:pt>
                <c:pt idx="9833">
                  <c:v>64.027380890044199</c:v>
                </c:pt>
                <c:pt idx="9834">
                  <c:v>64.030266577466094</c:v>
                </c:pt>
                <c:pt idx="9835">
                  <c:v>64.033152073864201</c:v>
                </c:pt>
                <c:pt idx="9836">
                  <c:v>64.036037379251198</c:v>
                </c:pt>
                <c:pt idx="9837">
                  <c:v>64.0389224936402</c:v>
                </c:pt>
                <c:pt idx="9838">
                  <c:v>64.041807417043998</c:v>
                </c:pt>
                <c:pt idx="9839">
                  <c:v>64.044692149475694</c:v>
                </c:pt>
                <c:pt idx="9840">
                  <c:v>64.047576690948105</c:v>
                </c:pt>
                <c:pt idx="9841">
                  <c:v>64.050461041474094</c:v>
                </c:pt>
                <c:pt idx="9842">
                  <c:v>64.053345201066804</c:v>
                </c:pt>
                <c:pt idx="9843">
                  <c:v>64.056229169738899</c:v>
                </c:pt>
                <c:pt idx="9844">
                  <c:v>64.059112947503493</c:v>
                </c:pt>
                <c:pt idx="9845">
                  <c:v>64.061996534373407</c:v>
                </c:pt>
                <c:pt idx="9846">
                  <c:v>64.064879930361599</c:v>
                </c:pt>
                <c:pt idx="9847">
                  <c:v>64.067763135481002</c:v>
                </c:pt>
                <c:pt idx="9848">
                  <c:v>64.070646149744505</c:v>
                </c:pt>
                <c:pt idx="9849">
                  <c:v>64.073528973164997</c:v>
                </c:pt>
                <c:pt idx="9850">
                  <c:v>64.076411605755496</c:v>
                </c:pt>
                <c:pt idx="9851">
                  <c:v>64.079294047528904</c:v>
                </c:pt>
                <c:pt idx="9852">
                  <c:v>64.082176298498098</c:v>
                </c:pt>
                <c:pt idx="9853">
                  <c:v>64.085058358675994</c:v>
                </c:pt>
                <c:pt idx="9854">
                  <c:v>64.087940228075496</c:v>
                </c:pt>
                <c:pt idx="9855">
                  <c:v>64.090821906709493</c:v>
                </c:pt>
                <c:pt idx="9856">
                  <c:v>64.093703394591003</c:v>
                </c:pt>
                <c:pt idx="9857">
                  <c:v>64.0965846917329</c:v>
                </c:pt>
                <c:pt idx="9858">
                  <c:v>64.099465798148103</c:v>
                </c:pt>
                <c:pt idx="9859">
                  <c:v>64.1023467138494</c:v>
                </c:pt>
                <c:pt idx="9860">
                  <c:v>64.105227438849894</c:v>
                </c:pt>
                <c:pt idx="9861">
                  <c:v>64.108107973162305</c:v>
                </c:pt>
                <c:pt idx="9862">
                  <c:v>64.110988316799705</c:v>
                </c:pt>
                <c:pt idx="9863">
                  <c:v>64.113868469774999</c:v>
                </c:pt>
                <c:pt idx="9864">
                  <c:v>64.116748432100906</c:v>
                </c:pt>
                <c:pt idx="9865">
                  <c:v>64.119628203790498</c:v>
                </c:pt>
                <c:pt idx="9866">
                  <c:v>64.122507784856694</c:v>
                </c:pt>
                <c:pt idx="9867">
                  <c:v>64.125387175312397</c:v>
                </c:pt>
                <c:pt idx="9868">
                  <c:v>64.128266375170398</c:v>
                </c:pt>
                <c:pt idx="9869">
                  <c:v>64.131145384443599</c:v>
                </c:pt>
                <c:pt idx="9870">
                  <c:v>64.134024203145103</c:v>
                </c:pt>
                <c:pt idx="9871">
                  <c:v>64.1369028312876</c:v>
                </c:pt>
                <c:pt idx="9872">
                  <c:v>64.139781268884093</c:v>
                </c:pt>
                <c:pt idx="9873">
                  <c:v>64.1426595159474</c:v>
                </c:pt>
                <c:pt idx="9874">
                  <c:v>64.145537572490596</c:v>
                </c:pt>
                <c:pt idx="9875">
                  <c:v>64.148415438526399</c:v>
                </c:pt>
                <c:pt idx="9876">
                  <c:v>64.151293114067798</c:v>
                </c:pt>
                <c:pt idx="9877">
                  <c:v>64.154170599127696</c:v>
                </c:pt>
                <c:pt idx="9878">
                  <c:v>64.157047893718897</c:v>
                </c:pt>
                <c:pt idx="9879">
                  <c:v>64.159924997854404</c:v>
                </c:pt>
                <c:pt idx="9880">
                  <c:v>64.162801911547007</c:v>
                </c:pt>
                <c:pt idx="9881">
                  <c:v>64.165678634809694</c:v>
                </c:pt>
                <c:pt idx="9882">
                  <c:v>64.168555167655398</c:v>
                </c:pt>
                <c:pt idx="9883">
                  <c:v>64.171431510096895</c:v>
                </c:pt>
                <c:pt idx="9884">
                  <c:v>64.1743076621471</c:v>
                </c:pt>
                <c:pt idx="9885">
                  <c:v>64.177183623818905</c:v>
                </c:pt>
                <c:pt idx="9886">
                  <c:v>64.180059395125298</c:v>
                </c:pt>
                <c:pt idx="9887">
                  <c:v>64.182934976078997</c:v>
                </c:pt>
                <c:pt idx="9888">
                  <c:v>64.185810366693104</c:v>
                </c:pt>
                <c:pt idx="9889">
                  <c:v>64.188685566980297</c:v>
                </c:pt>
                <c:pt idx="9890">
                  <c:v>64.191560576953606</c:v>
                </c:pt>
                <c:pt idx="9891">
                  <c:v>64.194435396625906</c:v>
                </c:pt>
                <c:pt idx="9892">
                  <c:v>64.197310026009902</c:v>
                </c:pt>
                <c:pt idx="9893">
                  <c:v>64.200184465118696</c:v>
                </c:pt>
                <c:pt idx="9894">
                  <c:v>64.203058713965106</c:v>
                </c:pt>
                <c:pt idx="9895">
                  <c:v>64.205932772561994</c:v>
                </c:pt>
                <c:pt idx="9896">
                  <c:v>64.208806640922305</c:v>
                </c:pt>
                <c:pt idx="9897">
                  <c:v>64.2116803190588</c:v>
                </c:pt>
                <c:pt idx="9898">
                  <c:v>64.214553806984497</c:v>
                </c:pt>
                <c:pt idx="9899">
                  <c:v>64.217427104712101</c:v>
                </c:pt>
                <c:pt idx="9900">
                  <c:v>64.220300212254699</c:v>
                </c:pt>
                <c:pt idx="9901">
                  <c:v>64.223173129624996</c:v>
                </c:pt>
                <c:pt idx="9902">
                  <c:v>64.226045856835896</c:v>
                </c:pt>
                <c:pt idx="9903">
                  <c:v>64.2289183939004</c:v>
                </c:pt>
                <c:pt idx="9904">
                  <c:v>64.2317907408313</c:v>
                </c:pt>
                <c:pt idx="9905">
                  <c:v>64.234662897641499</c:v>
                </c:pt>
                <c:pt idx="9906">
                  <c:v>64.2375348643438</c:v>
                </c:pt>
                <c:pt idx="9907">
                  <c:v>64.240406640951093</c:v>
                </c:pt>
                <c:pt idx="9908">
                  <c:v>64.243278227476296</c:v>
                </c:pt>
                <c:pt idx="9909">
                  <c:v>64.246149623932297</c:v>
                </c:pt>
                <c:pt idx="9910">
                  <c:v>64.249020830331901</c:v>
                </c:pt>
                <c:pt idx="9911">
                  <c:v>64.251891846688096</c:v>
                </c:pt>
                <c:pt idx="9912">
                  <c:v>64.254762673013602</c:v>
                </c:pt>
                <c:pt idx="9913">
                  <c:v>64.257633309321307</c:v>
                </c:pt>
                <c:pt idx="9914">
                  <c:v>64.2605037556242</c:v>
                </c:pt>
                <c:pt idx="9915">
                  <c:v>64.263374011934999</c:v>
                </c:pt>
                <c:pt idx="9916">
                  <c:v>64.266244078266695</c:v>
                </c:pt>
                <c:pt idx="9917">
                  <c:v>64.269113954632104</c:v>
                </c:pt>
                <c:pt idx="9918">
                  <c:v>64.271983641044002</c:v>
                </c:pt>
                <c:pt idx="9919">
                  <c:v>64.274853137515393</c:v>
                </c:pt>
                <c:pt idx="9920">
                  <c:v>64.277722444059094</c:v>
                </c:pt>
                <c:pt idx="9921">
                  <c:v>64.280591560687995</c:v>
                </c:pt>
                <c:pt idx="9922">
                  <c:v>64.283460487414899</c:v>
                </c:pt>
                <c:pt idx="9923">
                  <c:v>64.286329224252597</c:v>
                </c:pt>
                <c:pt idx="9924">
                  <c:v>64.289197771214205</c:v>
                </c:pt>
                <c:pt idx="9925">
                  <c:v>64.2920661283123</c:v>
                </c:pt>
                <c:pt idx="9926">
                  <c:v>64.294934295559898</c:v>
                </c:pt>
                <c:pt idx="9927">
                  <c:v>64.297802272969804</c:v>
                </c:pt>
                <c:pt idx="9928">
                  <c:v>64.300670060554793</c:v>
                </c:pt>
                <c:pt idx="9929">
                  <c:v>64.303537658327897</c:v>
                </c:pt>
                <c:pt idx="9930">
                  <c:v>64.306405066301906</c:v>
                </c:pt>
                <c:pt idx="9931">
                  <c:v>64.309272284489595</c:v>
                </c:pt>
                <c:pt idx="9932">
                  <c:v>64.312139312903895</c:v>
                </c:pt>
                <c:pt idx="9933">
                  <c:v>64.315006151557697</c:v>
                </c:pt>
                <c:pt idx="9934">
                  <c:v>64.317872800463704</c:v>
                </c:pt>
                <c:pt idx="9935">
                  <c:v>64.320739259634905</c:v>
                </c:pt>
                <c:pt idx="9936">
                  <c:v>64.323605529084105</c:v>
                </c:pt>
                <c:pt idx="9937">
                  <c:v>64.326471608824093</c:v>
                </c:pt>
                <c:pt idx="9938">
                  <c:v>64.329337498867801</c:v>
                </c:pt>
                <c:pt idx="9939">
                  <c:v>64.332203199228104</c:v>
                </c:pt>
                <c:pt idx="9940">
                  <c:v>64.335068709917707</c:v>
                </c:pt>
                <c:pt idx="9941">
                  <c:v>64.337934030949597</c:v>
                </c:pt>
                <c:pt idx="9942">
                  <c:v>64.340799162336594</c:v>
                </c:pt>
                <c:pt idx="9943">
                  <c:v>64.343664104091403</c:v>
                </c:pt>
                <c:pt idx="9944">
                  <c:v>64.346528856227096</c:v>
                </c:pt>
                <c:pt idx="9945">
                  <c:v>64.349393418756307</c:v>
                </c:pt>
                <c:pt idx="9946">
                  <c:v>64.352257791691997</c:v>
                </c:pt>
                <c:pt idx="9947">
                  <c:v>64.355121975046998</c:v>
                </c:pt>
                <c:pt idx="9948">
                  <c:v>64.3579859688341</c:v>
                </c:pt>
                <c:pt idx="9949">
                  <c:v>64.360849773066207</c:v>
                </c:pt>
                <c:pt idx="9950">
                  <c:v>64.363713387756107</c:v>
                </c:pt>
                <c:pt idx="9951">
                  <c:v>64.366576812916705</c:v>
                </c:pt>
                <c:pt idx="9952">
                  <c:v>64.369440048560705</c:v>
                </c:pt>
                <c:pt idx="9953">
                  <c:v>64.372303094701095</c:v>
                </c:pt>
                <c:pt idx="9954">
                  <c:v>64.375165951350596</c:v>
                </c:pt>
                <c:pt idx="9955">
                  <c:v>64.378028618522094</c:v>
                </c:pt>
                <c:pt idx="9956">
                  <c:v>64.380891096228396</c:v>
                </c:pt>
                <c:pt idx="9957">
                  <c:v>64.383753384482404</c:v>
                </c:pt>
                <c:pt idx="9958">
                  <c:v>64.386615483296794</c:v>
                </c:pt>
                <c:pt idx="9959">
                  <c:v>64.389477392684597</c:v>
                </c:pt>
                <c:pt idx="9960">
                  <c:v>64.392339112658505</c:v>
                </c:pt>
                <c:pt idx="9961">
                  <c:v>64.395200643231405</c:v>
                </c:pt>
                <c:pt idx="9962">
                  <c:v>64.398061984416103</c:v>
                </c:pt>
                <c:pt idx="9963">
                  <c:v>64.400923136225501</c:v>
                </c:pt>
                <c:pt idx="9964">
                  <c:v>64.403784098672304</c:v>
                </c:pt>
                <c:pt idx="9965">
                  <c:v>64.406644871769402</c:v>
                </c:pt>
                <c:pt idx="9966">
                  <c:v>64.409505455529597</c:v>
                </c:pt>
                <c:pt idx="9967">
                  <c:v>64.412365849965795</c:v>
                </c:pt>
                <c:pt idx="9968">
                  <c:v>64.415226055090699</c:v>
                </c:pt>
                <c:pt idx="9969">
                  <c:v>64.418086070917198</c:v>
                </c:pt>
                <c:pt idx="9970">
                  <c:v>64.420945897458097</c:v>
                </c:pt>
                <c:pt idx="9971">
                  <c:v>64.423805534726299</c:v>
                </c:pt>
                <c:pt idx="9972">
                  <c:v>64.426664982734493</c:v>
                </c:pt>
                <c:pt idx="9973">
                  <c:v>64.4295242414955</c:v>
                </c:pt>
                <c:pt idx="9974">
                  <c:v>64.432383311022306</c:v>
                </c:pt>
                <c:pt idx="9975">
                  <c:v>64.435242191327603</c:v>
                </c:pt>
                <c:pt idx="9976">
                  <c:v>64.438100882424095</c:v>
                </c:pt>
                <c:pt idx="9977">
                  <c:v>64.440959384324898</c:v>
                </c:pt>
                <c:pt idx="9978">
                  <c:v>64.443817697042604</c:v>
                </c:pt>
                <c:pt idx="9979">
                  <c:v>64.446675820590002</c:v>
                </c:pt>
                <c:pt idx="9980">
                  <c:v>64.449533754980095</c:v>
                </c:pt>
                <c:pt idx="9981">
                  <c:v>64.452391500225602</c:v>
                </c:pt>
                <c:pt idx="9982">
                  <c:v>64.455249056339198</c:v>
                </c:pt>
                <c:pt idx="9983">
                  <c:v>64.458106423333902</c:v>
                </c:pt>
                <c:pt idx="9984">
                  <c:v>64.460963601222502</c:v>
                </c:pt>
                <c:pt idx="9985">
                  <c:v>64.463820590017704</c:v>
                </c:pt>
                <c:pt idx="9986">
                  <c:v>64.466677389732297</c:v>
                </c:pt>
                <c:pt idx="9987">
                  <c:v>64.469534000379198</c:v>
                </c:pt>
                <c:pt idx="9988">
                  <c:v>64.472390421971198</c:v>
                </c:pt>
                <c:pt idx="9989">
                  <c:v>64.475246654521001</c:v>
                </c:pt>
                <c:pt idx="9990">
                  <c:v>64.478102698041596</c:v>
                </c:pt>
                <c:pt idx="9991">
                  <c:v>64.480958552545601</c:v>
                </c:pt>
                <c:pt idx="9992">
                  <c:v>64.483814218046007</c:v>
                </c:pt>
                <c:pt idx="9993">
                  <c:v>64.486669694555403</c:v>
                </c:pt>
                <c:pt idx="9994">
                  <c:v>64.489524982086706</c:v>
                </c:pt>
                <c:pt idx="9995">
                  <c:v>64.492380080652694</c:v>
                </c:pt>
                <c:pt idx="9996">
                  <c:v>64.495234990266297</c:v>
                </c:pt>
                <c:pt idx="9997">
                  <c:v>64.498089710940107</c:v>
                </c:pt>
                <c:pt idx="9998">
                  <c:v>64.500944242687098</c:v>
                </c:pt>
                <c:pt idx="9999">
                  <c:v>64.503798585519903</c:v>
                </c:pt>
                <c:pt idx="10000">
                  <c:v>64.506652739451496</c:v>
                </c:pt>
                <c:pt idx="10001">
                  <c:v>64.509506704494498</c:v>
                </c:pt>
                <c:pt idx="10002">
                  <c:v>64.512360480661897</c:v>
                </c:pt>
                <c:pt idx="10003">
                  <c:v>64.515214067966298</c:v>
                </c:pt>
                <c:pt idx="10004">
                  <c:v>64.518067466420604</c:v>
                </c:pt>
                <c:pt idx="10005">
                  <c:v>64.520920676037704</c:v>
                </c:pt>
                <c:pt idx="10006">
                  <c:v>64.523773696830105</c:v>
                </c:pt>
                <c:pt idx="10007">
                  <c:v>64.526626528810894</c:v>
                </c:pt>
                <c:pt idx="10008">
                  <c:v>64.529479171992705</c:v>
                </c:pt>
                <c:pt idx="10009">
                  <c:v>64.532331626388299</c:v>
                </c:pt>
                <c:pt idx="10010">
                  <c:v>64.535183892010593</c:v>
                </c:pt>
                <c:pt idx="10011">
                  <c:v>64.538035968872293</c:v>
                </c:pt>
                <c:pt idx="10012">
                  <c:v>64.540887856986302</c:v>
                </c:pt>
                <c:pt idx="10013">
                  <c:v>64.543739556365196</c:v>
                </c:pt>
                <c:pt idx="10014">
                  <c:v>64.546591067021893</c:v>
                </c:pt>
                <c:pt idx="10015">
                  <c:v>64.549442388969197</c:v>
                </c:pt>
                <c:pt idx="10016">
                  <c:v>64.552293522219799</c:v>
                </c:pt>
                <c:pt idx="10017">
                  <c:v>64.555144466786601</c:v>
                </c:pt>
                <c:pt idx="10018">
                  <c:v>64.557995222682294</c:v>
                </c:pt>
                <c:pt idx="10019">
                  <c:v>64.560845789919796</c:v>
                </c:pt>
                <c:pt idx="10020">
                  <c:v>64.563696168511697</c:v>
                </c:pt>
                <c:pt idx="10021">
                  <c:v>64.566546358470902</c:v>
                </c:pt>
                <c:pt idx="10022">
                  <c:v>64.569396359810099</c:v>
                </c:pt>
                <c:pt idx="10023">
                  <c:v>64.572246172542194</c:v>
                </c:pt>
                <c:pt idx="10024">
                  <c:v>64.575095796679904</c:v>
                </c:pt>
                <c:pt idx="10025">
                  <c:v>64.577945232236004</c:v>
                </c:pt>
                <c:pt idx="10026">
                  <c:v>64.580794479223201</c:v>
                </c:pt>
                <c:pt idx="10027">
                  <c:v>64.583643537654396</c:v>
                </c:pt>
                <c:pt idx="10028">
                  <c:v>64.586492407542295</c:v>
                </c:pt>
                <c:pt idx="10029">
                  <c:v>64.589341088899602</c:v>
                </c:pt>
                <c:pt idx="10030">
                  <c:v>64.592189581739305</c:v>
                </c:pt>
                <c:pt idx="10031">
                  <c:v>64.595037886073897</c:v>
                </c:pt>
                <c:pt idx="10032">
                  <c:v>64.597886001916393</c:v>
                </c:pt>
                <c:pt idx="10033">
                  <c:v>64.6007339292795</c:v>
                </c:pt>
                <c:pt idx="10034">
                  <c:v>64.603581668175906</c:v>
                </c:pt>
                <c:pt idx="10035">
                  <c:v>64.606429218618501</c:v>
                </c:pt>
                <c:pt idx="10036">
                  <c:v>64.609276580619905</c:v>
                </c:pt>
                <c:pt idx="10037">
                  <c:v>64.612123754192993</c:v>
                </c:pt>
                <c:pt idx="10038">
                  <c:v>64.614970739350497</c:v>
                </c:pt>
                <c:pt idx="10039">
                  <c:v>64.617817536105207</c:v>
                </c:pt>
                <c:pt idx="10040">
                  <c:v>64.620664144469799</c:v>
                </c:pt>
                <c:pt idx="10041">
                  <c:v>64.623510564457206</c:v>
                </c:pt>
                <c:pt idx="10042">
                  <c:v>64.626356796080003</c:v>
                </c:pt>
                <c:pt idx="10043">
                  <c:v>64.629202839351095</c:v>
                </c:pt>
                <c:pt idx="10044">
                  <c:v>64.632048694283199</c:v>
                </c:pt>
                <c:pt idx="10045">
                  <c:v>64.634894360889106</c:v>
                </c:pt>
                <c:pt idx="10046">
                  <c:v>64.637739839181506</c:v>
                </c:pt>
                <c:pt idx="10047">
                  <c:v>64.640585129173203</c:v>
                </c:pt>
                <c:pt idx="10048">
                  <c:v>64.643430230876902</c:v>
                </c:pt>
                <c:pt idx="10049">
                  <c:v>64.646275144305406</c:v>
                </c:pt>
                <c:pt idx="10050">
                  <c:v>64.649119869471505</c:v>
                </c:pt>
                <c:pt idx="10051">
                  <c:v>64.651964406388004</c:v>
                </c:pt>
                <c:pt idx="10052">
                  <c:v>64.654808755067506</c:v>
                </c:pt>
                <c:pt idx="10053">
                  <c:v>64.657652915522803</c:v>
                </c:pt>
                <c:pt idx="10054">
                  <c:v>64.660496887766698</c:v>
                </c:pt>
                <c:pt idx="10055">
                  <c:v>64.663340671811994</c:v>
                </c:pt>
                <c:pt idx="10056">
                  <c:v>64.666184267671298</c:v>
                </c:pt>
                <c:pt idx="10057">
                  <c:v>64.669027675357498</c:v>
                </c:pt>
                <c:pt idx="10058">
                  <c:v>64.671870894883298</c:v>
                </c:pt>
                <c:pt idx="10059">
                  <c:v>64.674713926261404</c:v>
                </c:pt>
                <c:pt idx="10060">
                  <c:v>64.677556769504605</c:v>
                </c:pt>
                <c:pt idx="10061">
                  <c:v>64.680399424625705</c:v>
                </c:pt>
                <c:pt idx="10062">
                  <c:v>64.683241891637294</c:v>
                </c:pt>
                <c:pt idx="10063">
                  <c:v>64.686084170552306</c:v>
                </c:pt>
                <c:pt idx="10064">
                  <c:v>64.688926261383301</c:v>
                </c:pt>
                <c:pt idx="10065">
                  <c:v>64.691768164143198</c:v>
                </c:pt>
                <c:pt idx="10066">
                  <c:v>64.694609878844702</c:v>
                </c:pt>
                <c:pt idx="10067">
                  <c:v>64.697451405500402</c:v>
                </c:pt>
                <c:pt idx="10068">
                  <c:v>64.700292744123203</c:v>
                </c:pt>
                <c:pt idx="10069">
                  <c:v>64.703133894725894</c:v>
                </c:pt>
                <c:pt idx="10070">
                  <c:v>64.705974857320996</c:v>
                </c:pt>
                <c:pt idx="10071">
                  <c:v>64.708815631921397</c:v>
                </c:pt>
                <c:pt idx="10072">
                  <c:v>64.7116562185399</c:v>
                </c:pt>
                <c:pt idx="10073">
                  <c:v>64.714496617189099</c:v>
                </c:pt>
                <c:pt idx="10074">
                  <c:v>64.717336827881795</c:v>
                </c:pt>
                <c:pt idx="10075">
                  <c:v>64.720176850630693</c:v>
                </c:pt>
                <c:pt idx="10076">
                  <c:v>64.723016685448599</c:v>
                </c:pt>
                <c:pt idx="10077">
                  <c:v>64.725856332348201</c:v>
                </c:pt>
                <c:pt idx="10078">
                  <c:v>64.728695791342204</c:v>
                </c:pt>
                <c:pt idx="10079">
                  <c:v>64.731535062443399</c:v>
                </c:pt>
                <c:pt idx="10080">
                  <c:v>64.734374145664503</c:v>
                </c:pt>
                <c:pt idx="10081">
                  <c:v>64.737213041018293</c:v>
                </c:pt>
                <c:pt idx="10082">
                  <c:v>64.740051748517402</c:v>
                </c:pt>
                <c:pt idx="10083">
                  <c:v>64.742890268174605</c:v>
                </c:pt>
                <c:pt idx="10084">
                  <c:v>64.745728600002593</c:v>
                </c:pt>
                <c:pt idx="10085">
                  <c:v>64.748566744014198</c:v>
                </c:pt>
                <c:pt idx="10086">
                  <c:v>64.751404700221997</c:v>
                </c:pt>
                <c:pt idx="10087">
                  <c:v>64.754242468638907</c:v>
                </c:pt>
                <c:pt idx="10088">
                  <c:v>64.757080049277505</c:v>
                </c:pt>
                <c:pt idx="10089">
                  <c:v>64.759917442150595</c:v>
                </c:pt>
                <c:pt idx="10090">
                  <c:v>64.762754647270796</c:v>
                </c:pt>
                <c:pt idx="10091">
                  <c:v>64.765591664650998</c:v>
                </c:pt>
                <c:pt idx="10092">
                  <c:v>64.768428494303805</c:v>
                </c:pt>
                <c:pt idx="10093">
                  <c:v>64.771265136241894</c:v>
                </c:pt>
                <c:pt idx="10094">
                  <c:v>64.774101590478097</c:v>
                </c:pt>
                <c:pt idx="10095">
                  <c:v>64.776937857025203</c:v>
                </c:pt>
                <c:pt idx="10096">
                  <c:v>64.779773935895705</c:v>
                </c:pt>
                <c:pt idx="10097">
                  <c:v>64.782609827102505</c:v>
                </c:pt>
                <c:pt idx="10098">
                  <c:v>64.785445530658194</c:v>
                </c:pt>
                <c:pt idx="10099">
                  <c:v>64.788281046575605</c:v>
                </c:pt>
                <c:pt idx="10100">
                  <c:v>64.7911163748673</c:v>
                </c:pt>
                <c:pt idx="10101">
                  <c:v>64.793951515546198</c:v>
                </c:pt>
                <c:pt idx="10102">
                  <c:v>64.796786468624902</c:v>
                </c:pt>
                <c:pt idx="10103">
                  <c:v>64.799621234116202</c:v>
                </c:pt>
                <c:pt idx="10104">
                  <c:v>64.802455812032605</c:v>
                </c:pt>
                <c:pt idx="10105">
                  <c:v>64.805290202386999</c:v>
                </c:pt>
                <c:pt idx="10106">
                  <c:v>64.808124405192203</c:v>
                </c:pt>
                <c:pt idx="10107">
                  <c:v>64.810958420460594</c:v>
                </c:pt>
                <c:pt idx="10108">
                  <c:v>64.813792248205203</c:v>
                </c:pt>
                <c:pt idx="10109">
                  <c:v>64.816625888438494</c:v>
                </c:pt>
                <c:pt idx="10110">
                  <c:v>64.819459341173399</c:v>
                </c:pt>
                <c:pt idx="10111">
                  <c:v>64.822292606422494</c:v>
                </c:pt>
                <c:pt idx="10112">
                  <c:v>64.825125684198497</c:v>
                </c:pt>
                <c:pt idx="10113">
                  <c:v>64.827958574514099</c:v>
                </c:pt>
                <c:pt idx="10114">
                  <c:v>64.830791277382104</c:v>
                </c:pt>
                <c:pt idx="10115">
                  <c:v>64.833623792815104</c:v>
                </c:pt>
                <c:pt idx="10116">
                  <c:v>64.836456120825801</c:v>
                </c:pt>
                <c:pt idx="10117">
                  <c:v>64.839288261427001</c:v>
                </c:pt>
                <c:pt idx="10118">
                  <c:v>64.842120214631294</c:v>
                </c:pt>
                <c:pt idx="10119">
                  <c:v>64.844951980451398</c:v>
                </c:pt>
                <c:pt idx="10120">
                  <c:v>64.847783558900105</c:v>
                </c:pt>
                <c:pt idx="10121">
                  <c:v>64.850614949990103</c:v>
                </c:pt>
                <c:pt idx="10122">
                  <c:v>64.853446153733898</c:v>
                </c:pt>
                <c:pt idx="10123">
                  <c:v>64.856277170144494</c:v>
                </c:pt>
                <c:pt idx="10124">
                  <c:v>64.859107999234297</c:v>
                </c:pt>
                <c:pt idx="10125">
                  <c:v>64.861938641016195</c:v>
                </c:pt>
                <c:pt idx="10126">
                  <c:v>64.864769095502794</c:v>
                </c:pt>
                <c:pt idx="10127">
                  <c:v>64.867599362706798</c:v>
                </c:pt>
                <c:pt idx="10128">
                  <c:v>64.870429442640997</c:v>
                </c:pt>
                <c:pt idx="10129">
                  <c:v>64.873259335317996</c:v>
                </c:pt>
                <c:pt idx="10130">
                  <c:v>64.876089040750401</c:v>
                </c:pt>
                <c:pt idx="10131">
                  <c:v>64.878918558951099</c:v>
                </c:pt>
                <c:pt idx="10132">
                  <c:v>64.881747889932598</c:v>
                </c:pt>
                <c:pt idx="10133">
                  <c:v>64.8845770337077</c:v>
                </c:pt>
                <c:pt idx="10134">
                  <c:v>64.887405990288997</c:v>
                </c:pt>
                <c:pt idx="10135">
                  <c:v>64.890234759689307</c:v>
                </c:pt>
                <c:pt idx="10136">
                  <c:v>64.893063341921305</c:v>
                </c:pt>
                <c:pt idx="10137">
                  <c:v>64.895891736997498</c:v>
                </c:pt>
                <c:pt idx="10138">
                  <c:v>64.898719944930804</c:v>
                </c:pt>
                <c:pt idx="10139">
                  <c:v>64.901547965733698</c:v>
                </c:pt>
                <c:pt idx="10140">
                  <c:v>64.904375799419</c:v>
                </c:pt>
                <c:pt idx="10141">
                  <c:v>64.9072034459994</c:v>
                </c:pt>
                <c:pt idx="10142">
                  <c:v>64.910030905487503</c:v>
                </c:pt>
                <c:pt idx="10143">
                  <c:v>64.912858177895998</c:v>
                </c:pt>
                <c:pt idx="10144">
                  <c:v>64.915685263237705</c:v>
                </c:pt>
                <c:pt idx="10145">
                  <c:v>64.918512161525101</c:v>
                </c:pt>
                <c:pt idx="10146">
                  <c:v>64.921338872770903</c:v>
                </c:pt>
                <c:pt idx="10147">
                  <c:v>64.924165396987902</c:v>
                </c:pt>
                <c:pt idx="10148">
                  <c:v>64.926991734188704</c:v>
                </c:pt>
                <c:pt idx="10149">
                  <c:v>64.929817884385997</c:v>
                </c:pt>
                <c:pt idx="10150">
                  <c:v>64.932643847592502</c:v>
                </c:pt>
                <c:pt idx="10151">
                  <c:v>64.935469623820794</c:v>
                </c:pt>
                <c:pt idx="10152">
                  <c:v>64.938295213083606</c:v>
                </c:pt>
                <c:pt idx="10153">
                  <c:v>64.941120615393601</c:v>
                </c:pt>
                <c:pt idx="10154">
                  <c:v>64.943945830763496</c:v>
                </c:pt>
                <c:pt idx="10155">
                  <c:v>64.946770859205799</c:v>
                </c:pt>
                <c:pt idx="10156">
                  <c:v>64.949595700733397</c:v>
                </c:pt>
                <c:pt idx="10157">
                  <c:v>64.952420355358896</c:v>
                </c:pt>
                <c:pt idx="10158">
                  <c:v>64.955244823094901</c:v>
                </c:pt>
                <c:pt idx="10159">
                  <c:v>64.958069103954102</c:v>
                </c:pt>
                <c:pt idx="10160">
                  <c:v>64.960893197949204</c:v>
                </c:pt>
                <c:pt idx="10161">
                  <c:v>64.963717105092798</c:v>
                </c:pt>
                <c:pt idx="10162">
                  <c:v>64.966540825397601</c:v>
                </c:pt>
                <c:pt idx="10163">
                  <c:v>64.969364358876305</c:v>
                </c:pt>
                <c:pt idx="10164">
                  <c:v>64.972187705541501</c:v>
                </c:pt>
                <c:pt idx="10165">
                  <c:v>64.975010865405906</c:v>
                </c:pt>
                <c:pt idx="10166">
                  <c:v>64.977833838482198</c:v>
                </c:pt>
                <c:pt idx="10167">
                  <c:v>64.980656624782995</c:v>
                </c:pt>
                <c:pt idx="10168">
                  <c:v>64.983479224321002</c:v>
                </c:pt>
                <c:pt idx="10169">
                  <c:v>64.986301637108795</c:v>
                </c:pt>
                <c:pt idx="10170">
                  <c:v>64.989123863159193</c:v>
                </c:pt>
                <c:pt idx="10171">
                  <c:v>64.991945902484701</c:v>
                </c:pt>
                <c:pt idx="10172">
                  <c:v>64.994767755097996</c:v>
                </c:pt>
                <c:pt idx="10173">
                  <c:v>64.997589421011696</c:v>
                </c:pt>
                <c:pt idx="10174">
                  <c:v>65.000410900238705</c:v>
                </c:pt>
                <c:pt idx="10175">
                  <c:v>65.003232192791302</c:v>
                </c:pt>
                <c:pt idx="10176">
                  <c:v>65.006053298682502</c:v>
                </c:pt>
                <c:pt idx="10177">
                  <c:v>65.008874217924699</c:v>
                </c:pt>
                <c:pt idx="10178">
                  <c:v>65.011694950530696</c:v>
                </c:pt>
                <c:pt idx="10179">
                  <c:v>65.014515496512999</c:v>
                </c:pt>
                <c:pt idx="10180">
                  <c:v>65.017335855884397</c:v>
                </c:pt>
                <c:pt idx="10181">
                  <c:v>65.020156028657496</c:v>
                </c:pt>
                <c:pt idx="10182">
                  <c:v>65.022976014845</c:v>
                </c:pt>
                <c:pt idx="10183">
                  <c:v>65.0257958144594</c:v>
                </c:pt>
                <c:pt idx="10184">
                  <c:v>65.0286154275135</c:v>
                </c:pt>
                <c:pt idx="10185">
                  <c:v>65.031434854019906</c:v>
                </c:pt>
                <c:pt idx="10186">
                  <c:v>65.034254093991194</c:v>
                </c:pt>
                <c:pt idx="10187">
                  <c:v>65.037073147440097</c:v>
                </c:pt>
                <c:pt idx="10188">
                  <c:v>65.039892014379205</c:v>
                </c:pt>
                <c:pt idx="10189">
                  <c:v>65.042710694821196</c:v>
                </c:pt>
                <c:pt idx="10190">
                  <c:v>65.045529188778701</c:v>
                </c:pt>
                <c:pt idx="10191">
                  <c:v>65.048347496264299</c:v>
                </c:pt>
                <c:pt idx="10192">
                  <c:v>65.051165617290806</c:v>
                </c:pt>
                <c:pt idx="10193">
                  <c:v>65.053983551870601</c:v>
                </c:pt>
                <c:pt idx="10194">
                  <c:v>65.056801300016602</c:v>
                </c:pt>
                <c:pt idx="10195">
                  <c:v>65.0596188617412</c:v>
                </c:pt>
                <c:pt idx="10196">
                  <c:v>65.062436237057199</c:v>
                </c:pt>
                <c:pt idx="10197">
                  <c:v>65.065253425977204</c:v>
                </c:pt>
                <c:pt idx="10198">
                  <c:v>65.068070428513806</c:v>
                </c:pt>
                <c:pt idx="10199">
                  <c:v>65.070887244679696</c:v>
                </c:pt>
                <c:pt idx="10200">
                  <c:v>65.073703874487407</c:v>
                </c:pt>
                <c:pt idx="10201">
                  <c:v>65.076520317949701</c:v>
                </c:pt>
                <c:pt idx="10202">
                  <c:v>65.079336575079097</c:v>
                </c:pt>
                <c:pt idx="10203">
                  <c:v>65.0821526458883</c:v>
                </c:pt>
                <c:pt idx="10204">
                  <c:v>65.08496853039</c:v>
                </c:pt>
                <c:pt idx="10205">
                  <c:v>65.087784228596703</c:v>
                </c:pt>
                <c:pt idx="10206">
                  <c:v>65.090599740521</c:v>
                </c:pt>
                <c:pt idx="10207">
                  <c:v>65.093415066175695</c:v>
                </c:pt>
                <c:pt idx="10208">
                  <c:v>65.096230205573306</c:v>
                </c:pt>
                <c:pt idx="10209">
                  <c:v>65.099045158726497</c:v>
                </c:pt>
                <c:pt idx="10210">
                  <c:v>65.101859925647901</c:v>
                </c:pt>
                <c:pt idx="10211">
                  <c:v>65.104674506350094</c:v>
                </c:pt>
                <c:pt idx="10212">
                  <c:v>65.107488900845695</c:v>
                </c:pt>
                <c:pt idx="10213">
                  <c:v>65.110303109147395</c:v>
                </c:pt>
                <c:pt idx="10214">
                  <c:v>65.1131171312677</c:v>
                </c:pt>
                <c:pt idx="10215">
                  <c:v>65.115930967219398</c:v>
                </c:pt>
                <c:pt idx="10216">
                  <c:v>65.118744617015096</c:v>
                </c:pt>
                <c:pt idx="10217">
                  <c:v>65.121558080667199</c:v>
                </c:pt>
                <c:pt idx="10218">
                  <c:v>65.124371358188498</c:v>
                </c:pt>
                <c:pt idx="10219">
                  <c:v>65.127184449591695</c:v>
                </c:pt>
                <c:pt idx="10220">
                  <c:v>65.129997354889198</c:v>
                </c:pt>
                <c:pt idx="10221">
                  <c:v>65.132810074093697</c:v>
                </c:pt>
                <c:pt idx="10222">
                  <c:v>65.135622607217897</c:v>
                </c:pt>
                <c:pt idx="10223">
                  <c:v>65.138434954274402</c:v>
                </c:pt>
                <c:pt idx="10224">
                  <c:v>65.141247115275704</c:v>
                </c:pt>
                <c:pt idx="10225">
                  <c:v>65.144059090234506</c:v>
                </c:pt>
                <c:pt idx="10226">
                  <c:v>65.146870879163302</c:v>
                </c:pt>
                <c:pt idx="10227">
                  <c:v>65.149682482074894</c:v>
                </c:pt>
                <c:pt idx="10228">
                  <c:v>65.152493898981902</c:v>
                </c:pt>
                <c:pt idx="10229">
                  <c:v>65.155305129896703</c:v>
                </c:pt>
                <c:pt idx="10230">
                  <c:v>65.158116174832102</c:v>
                </c:pt>
                <c:pt idx="10231">
                  <c:v>65.160927033800604</c:v>
                </c:pt>
                <c:pt idx="10232">
                  <c:v>65.163737706814899</c:v>
                </c:pt>
                <c:pt idx="10233">
                  <c:v>65.166548193887607</c:v>
                </c:pt>
                <c:pt idx="10234">
                  <c:v>65.169358495031204</c:v>
                </c:pt>
                <c:pt idx="10235">
                  <c:v>65.172168610258396</c:v>
                </c:pt>
                <c:pt idx="10236">
                  <c:v>65.174978539581801</c:v>
                </c:pt>
                <c:pt idx="10237">
                  <c:v>65.177788283013996</c:v>
                </c:pt>
                <c:pt idx="10238">
                  <c:v>65.1805978405676</c:v>
                </c:pt>
                <c:pt idx="10239">
                  <c:v>65.183407212255105</c:v>
                </c:pt>
                <c:pt idx="10240">
                  <c:v>65.186216398089201</c:v>
                </c:pt>
                <c:pt idx="10241">
                  <c:v>65.189025398082606</c:v>
                </c:pt>
                <c:pt idx="10242">
                  <c:v>65.191834212247699</c:v>
                </c:pt>
                <c:pt idx="10243">
                  <c:v>65.194642840597197</c:v>
                </c:pt>
                <c:pt idx="10244">
                  <c:v>65.197451283143806</c:v>
                </c:pt>
                <c:pt idx="10245">
                  <c:v>65.200259539899903</c:v>
                </c:pt>
                <c:pt idx="10246">
                  <c:v>65.203067610878094</c:v>
                </c:pt>
                <c:pt idx="10247">
                  <c:v>65.205875496091195</c:v>
                </c:pt>
                <c:pt idx="10248">
                  <c:v>65.2086831955516</c:v>
                </c:pt>
                <c:pt idx="10249">
                  <c:v>65.211490709271999</c:v>
                </c:pt>
                <c:pt idx="10250">
                  <c:v>65.214298037264996</c:v>
                </c:pt>
                <c:pt idx="10251">
                  <c:v>65.217105179543097</c:v>
                </c:pt>
                <c:pt idx="10252">
                  <c:v>65.219912136119007</c:v>
                </c:pt>
                <c:pt idx="10253">
                  <c:v>65.222718907005202</c:v>
                </c:pt>
                <c:pt idx="10254">
                  <c:v>65.225525492214302</c:v>
                </c:pt>
                <c:pt idx="10255">
                  <c:v>65.228331891758899</c:v>
                </c:pt>
                <c:pt idx="10256">
                  <c:v>65.231138105651695</c:v>
                </c:pt>
                <c:pt idx="10257">
                  <c:v>65.233944133905098</c:v>
                </c:pt>
                <c:pt idx="10258">
                  <c:v>65.236749976531797</c:v>
                </c:pt>
                <c:pt idx="10259">
                  <c:v>65.239555633544398</c:v>
                </c:pt>
                <c:pt idx="10260">
                  <c:v>65.242361104955407</c:v>
                </c:pt>
                <c:pt idx="10261">
                  <c:v>65.245166390777499</c:v>
                </c:pt>
                <c:pt idx="10262">
                  <c:v>65.247971491023193</c:v>
                </c:pt>
                <c:pt idx="10263">
                  <c:v>65.250776405704997</c:v>
                </c:pt>
                <c:pt idx="10264">
                  <c:v>65.253581134835699</c:v>
                </c:pt>
                <c:pt idx="10265">
                  <c:v>65.256385678427705</c:v>
                </c:pt>
                <c:pt idx="10266">
                  <c:v>65.259190036493706</c:v>
                </c:pt>
                <c:pt idx="10267">
                  <c:v>65.261994209046094</c:v>
                </c:pt>
                <c:pt idx="10268">
                  <c:v>65.264798196097701</c:v>
                </c:pt>
                <c:pt idx="10269">
                  <c:v>65.267601997661004</c:v>
                </c:pt>
                <c:pt idx="10270">
                  <c:v>65.270405613748494</c:v>
                </c:pt>
                <c:pt idx="10271">
                  <c:v>65.273209044372805</c:v>
                </c:pt>
                <c:pt idx="10272">
                  <c:v>65.2760122895465</c:v>
                </c:pt>
                <c:pt idx="10273">
                  <c:v>65.278815349282198</c:v>
                </c:pt>
                <c:pt idx="10274">
                  <c:v>65.281618223592503</c:v>
                </c:pt>
                <c:pt idx="10275">
                  <c:v>65.284420912489907</c:v>
                </c:pt>
                <c:pt idx="10276">
                  <c:v>65.287223415987</c:v>
                </c:pt>
                <c:pt idx="10277">
                  <c:v>65.290025734096304</c:v>
                </c:pt>
                <c:pt idx="10278">
                  <c:v>65.292827866830507</c:v>
                </c:pt>
                <c:pt idx="10279">
                  <c:v>65.295629814202101</c:v>
                </c:pt>
                <c:pt idx="10280">
                  <c:v>65.298431576223706</c:v>
                </c:pt>
                <c:pt idx="10281">
                  <c:v>65.301233152907798</c:v>
                </c:pt>
                <c:pt idx="10282">
                  <c:v>65.304034544266997</c:v>
                </c:pt>
                <c:pt idx="10283">
                  <c:v>65.306835750313894</c:v>
                </c:pt>
                <c:pt idx="10284">
                  <c:v>65.309636771061093</c:v>
                </c:pt>
                <c:pt idx="10285">
                  <c:v>65.312437606521001</c:v>
                </c:pt>
                <c:pt idx="10286">
                  <c:v>65.315238256706294</c:v>
                </c:pt>
                <c:pt idx="10287">
                  <c:v>65.318038721629605</c:v>
                </c:pt>
                <c:pt idx="10288">
                  <c:v>65.320839001303298</c:v>
                </c:pt>
                <c:pt idx="10289">
                  <c:v>65.323639095740106</c:v>
                </c:pt>
                <c:pt idx="10290">
                  <c:v>65.326439004952505</c:v>
                </c:pt>
                <c:pt idx="10291">
                  <c:v>65.329238728953101</c:v>
                </c:pt>
                <c:pt idx="10292">
                  <c:v>65.332038267754399</c:v>
                </c:pt>
                <c:pt idx="10293">
                  <c:v>65.334837621369005</c:v>
                </c:pt>
                <c:pt idx="10294">
                  <c:v>65.337636789809494</c:v>
                </c:pt>
                <c:pt idx="10295">
                  <c:v>65.340435773088302</c:v>
                </c:pt>
                <c:pt idx="10296">
                  <c:v>65.343234571218105</c:v>
                </c:pt>
                <c:pt idx="10297">
                  <c:v>65.346033184211507</c:v>
                </c:pt>
                <c:pt idx="10298">
                  <c:v>65.3488316120809</c:v>
                </c:pt>
                <c:pt idx="10299">
                  <c:v>65.351629854838905</c:v>
                </c:pt>
                <c:pt idx="10300">
                  <c:v>65.354427912498096</c:v>
                </c:pt>
                <c:pt idx="10301">
                  <c:v>65.357225785070995</c:v>
                </c:pt>
                <c:pt idx="10302">
                  <c:v>65.360023472570205</c:v>
                </c:pt>
                <c:pt idx="10303">
                  <c:v>65.362820975008205</c:v>
                </c:pt>
                <c:pt idx="10304">
                  <c:v>65.3656182923975</c:v>
                </c:pt>
                <c:pt idx="10305">
                  <c:v>65.368415424750793</c:v>
                </c:pt>
                <c:pt idx="10306">
                  <c:v>65.371212372080606</c:v>
                </c:pt>
                <c:pt idx="10307">
                  <c:v>65.374009134399401</c:v>
                </c:pt>
                <c:pt idx="10308">
                  <c:v>65.376805711719697</c:v>
                </c:pt>
                <c:pt idx="10309">
                  <c:v>65.379602104054101</c:v>
                </c:pt>
                <c:pt idx="10310">
                  <c:v>65.382398311415201</c:v>
                </c:pt>
                <c:pt idx="10311">
                  <c:v>65.385194333815505</c:v>
                </c:pt>
                <c:pt idx="10312">
                  <c:v>65.387990171267504</c:v>
                </c:pt>
                <c:pt idx="10313">
                  <c:v>65.390785823783702</c:v>
                </c:pt>
                <c:pt idx="10314">
                  <c:v>65.393581291376805</c:v>
                </c:pt>
                <c:pt idx="10315">
                  <c:v>65.396376574059303</c:v>
                </c:pt>
                <c:pt idx="10316">
                  <c:v>65.399171671843604</c:v>
                </c:pt>
                <c:pt idx="10317">
                  <c:v>65.401966584742297</c:v>
                </c:pt>
                <c:pt idx="10318">
                  <c:v>65.404761312768102</c:v>
                </c:pt>
                <c:pt idx="10319">
                  <c:v>65.407555855933296</c:v>
                </c:pt>
                <c:pt idx="10320">
                  <c:v>65.410350214250499</c:v>
                </c:pt>
                <c:pt idx="10321">
                  <c:v>65.413144387732402</c:v>
                </c:pt>
                <c:pt idx="10322">
                  <c:v>65.415938376391296</c:v>
                </c:pt>
                <c:pt idx="10323">
                  <c:v>65.4187321802399</c:v>
                </c:pt>
                <c:pt idx="10324">
                  <c:v>65.421525799290706</c:v>
                </c:pt>
                <c:pt idx="10325">
                  <c:v>65.424319233556105</c:v>
                </c:pt>
                <c:pt idx="10326">
                  <c:v>65.427112483048802</c:v>
                </c:pt>
                <c:pt idx="10327">
                  <c:v>65.429905547781303</c:v>
                </c:pt>
                <c:pt idx="10328">
                  <c:v>65.432698427765999</c:v>
                </c:pt>
                <c:pt idx="10329">
                  <c:v>65.435491123015595</c:v>
                </c:pt>
                <c:pt idx="10330">
                  <c:v>65.438283633542497</c:v>
                </c:pt>
                <c:pt idx="10331">
                  <c:v>65.441075959359196</c:v>
                </c:pt>
                <c:pt idx="10332">
                  <c:v>65.443868100478397</c:v>
                </c:pt>
                <c:pt idx="10333">
                  <c:v>65.446660056912506</c:v>
                </c:pt>
                <c:pt idx="10334">
                  <c:v>65.4494518286741</c:v>
                </c:pt>
                <c:pt idx="10335">
                  <c:v>65.452243415775598</c:v>
                </c:pt>
                <c:pt idx="10336">
                  <c:v>65.455034818229606</c:v>
                </c:pt>
                <c:pt idx="10337">
                  <c:v>65.457826036048601</c:v>
                </c:pt>
                <c:pt idx="10338">
                  <c:v>65.460617069245203</c:v>
                </c:pt>
                <c:pt idx="10339">
                  <c:v>65.463407917831802</c:v>
                </c:pt>
                <c:pt idx="10340">
                  <c:v>65.466198581821004</c:v>
                </c:pt>
                <c:pt idx="10341">
                  <c:v>65.468989061225301</c:v>
                </c:pt>
                <c:pt idx="10342">
                  <c:v>65.471779356057198</c:v>
                </c:pt>
                <c:pt idx="10343">
                  <c:v>65.4745694663292</c:v>
                </c:pt>
                <c:pt idx="10344">
                  <c:v>65.477359392053899</c:v>
                </c:pt>
                <c:pt idx="10345">
                  <c:v>65.4801491332437</c:v>
                </c:pt>
                <c:pt idx="10346">
                  <c:v>65.482938689911194</c:v>
                </c:pt>
                <c:pt idx="10347">
                  <c:v>65.485728062068802</c:v>
                </c:pt>
                <c:pt idx="10348">
                  <c:v>65.488517249729199</c:v>
                </c:pt>
                <c:pt idx="10349">
                  <c:v>65.491306252904806</c:v>
                </c:pt>
                <c:pt idx="10350">
                  <c:v>65.494095071608101</c:v>
                </c:pt>
                <c:pt idx="10351">
                  <c:v>65.496883705851602</c:v>
                </c:pt>
                <c:pt idx="10352">
                  <c:v>65.499672155647801</c:v>
                </c:pt>
                <c:pt idx="10353">
                  <c:v>65.502460421009303</c:v>
                </c:pt>
                <c:pt idx="10354">
                  <c:v>65.5052485019486</c:v>
                </c:pt>
                <c:pt idx="10355">
                  <c:v>65.508036398478097</c:v>
                </c:pt>
                <c:pt idx="10356">
                  <c:v>65.510824110610301</c:v>
                </c:pt>
                <c:pt idx="10357">
                  <c:v>65.513611638357901</c:v>
                </c:pt>
                <c:pt idx="10358">
                  <c:v>65.516398981733204</c:v>
                </c:pt>
                <c:pt idx="10359">
                  <c:v>65.519186140748801</c:v>
                </c:pt>
                <c:pt idx="10360">
                  <c:v>65.521973115417097</c:v>
                </c:pt>
                <c:pt idx="10361">
                  <c:v>65.524759905750798</c:v>
                </c:pt>
                <c:pt idx="10362">
                  <c:v>65.527546511762196</c:v>
                </c:pt>
                <c:pt idx="10363">
                  <c:v>65.530332933463896</c:v>
                </c:pt>
                <c:pt idx="10364">
                  <c:v>65.533119170868403</c:v>
                </c:pt>
                <c:pt idx="10365">
                  <c:v>65.535905223988195</c:v>
                </c:pt>
                <c:pt idx="10366">
                  <c:v>65.538691092835705</c:v>
                </c:pt>
                <c:pt idx="10367">
                  <c:v>65.541476777423497</c:v>
                </c:pt>
                <c:pt idx="10368">
                  <c:v>65.544262277764105</c:v>
                </c:pt>
                <c:pt idx="10369">
                  <c:v>65.547047593869905</c:v>
                </c:pt>
                <c:pt idx="10370">
                  <c:v>65.549832725753504</c:v>
                </c:pt>
                <c:pt idx="10371">
                  <c:v>65.552617673427406</c:v>
                </c:pt>
                <c:pt idx="10372">
                  <c:v>65.555402436904004</c:v>
                </c:pt>
                <c:pt idx="10373">
                  <c:v>65.558187016195802</c:v>
                </c:pt>
                <c:pt idx="10374">
                  <c:v>65.560971411315293</c:v>
                </c:pt>
                <c:pt idx="10375">
                  <c:v>65.563755622275096</c:v>
                </c:pt>
                <c:pt idx="10376">
                  <c:v>65.566539649087602</c:v>
                </c:pt>
                <c:pt idx="10377">
                  <c:v>65.569323491765203</c:v>
                </c:pt>
                <c:pt idx="10378">
                  <c:v>65.572107150320605</c:v>
                </c:pt>
                <c:pt idx="10379">
                  <c:v>65.574890624766098</c:v>
                </c:pt>
                <c:pt idx="10380">
                  <c:v>65.577673915114204</c:v>
                </c:pt>
                <c:pt idx="10381">
                  <c:v>65.580457021377498</c:v>
                </c:pt>
                <c:pt idx="10382">
                  <c:v>65.583239943568401</c:v>
                </c:pt>
                <c:pt idx="10383">
                  <c:v>65.586022681699504</c:v>
                </c:pt>
                <c:pt idx="10384">
                  <c:v>65.588805235783099</c:v>
                </c:pt>
                <c:pt idx="10385">
                  <c:v>65.591587605831805</c:v>
                </c:pt>
                <c:pt idx="10386">
                  <c:v>65.594369791858</c:v>
                </c:pt>
                <c:pt idx="10387">
                  <c:v>65.597151793874303</c:v>
                </c:pt>
                <c:pt idx="10388">
                  <c:v>65.599933611892993</c:v>
                </c:pt>
                <c:pt idx="10389">
                  <c:v>65.602715245926802</c:v>
                </c:pt>
                <c:pt idx="10390">
                  <c:v>65.605496695987995</c:v>
                </c:pt>
                <c:pt idx="10391">
                  <c:v>65.608277962089204</c:v>
                </c:pt>
                <c:pt idx="10392">
                  <c:v>65.611059044242793</c:v>
                </c:pt>
                <c:pt idx="10393">
                  <c:v>65.613839942461198</c:v>
                </c:pt>
                <c:pt idx="10394">
                  <c:v>65.616620656757107</c:v>
                </c:pt>
                <c:pt idx="10395">
                  <c:v>65.619401187142799</c:v>
                </c:pt>
                <c:pt idx="10396">
                  <c:v>65.622181533630794</c:v>
                </c:pt>
                <c:pt idx="10397">
                  <c:v>65.624961696233498</c:v>
                </c:pt>
                <c:pt idx="10398">
                  <c:v>65.627741674963602</c:v>
                </c:pt>
                <c:pt idx="10399">
                  <c:v>65.630521469833297</c:v>
                </c:pt>
                <c:pt idx="10400">
                  <c:v>65.633301080855304</c:v>
                </c:pt>
                <c:pt idx="10401">
                  <c:v>65.6360805080419</c:v>
                </c:pt>
                <c:pt idx="10402">
                  <c:v>65.638859751405704</c:v>
                </c:pt>
                <c:pt idx="10403">
                  <c:v>65.641638810958995</c:v>
                </c:pt>
                <c:pt idx="10404">
                  <c:v>65.644417686714405</c:v>
                </c:pt>
                <c:pt idx="10405">
                  <c:v>65.647196378684399</c:v>
                </c:pt>
                <c:pt idx="10406">
                  <c:v>65.649974886881296</c:v>
                </c:pt>
                <c:pt idx="10407">
                  <c:v>65.652753211317702</c:v>
                </c:pt>
                <c:pt idx="10408">
                  <c:v>65.655531352005994</c:v>
                </c:pt>
                <c:pt idx="10409">
                  <c:v>65.658309308958707</c:v>
                </c:pt>
                <c:pt idx="10410">
                  <c:v>65.661087082188303</c:v>
                </c:pt>
                <c:pt idx="10411">
                  <c:v>65.663864671707103</c:v>
                </c:pt>
                <c:pt idx="10412">
                  <c:v>65.666642077527698</c:v>
                </c:pt>
                <c:pt idx="10413">
                  <c:v>65.669419299662493</c:v>
                </c:pt>
                <c:pt idx="10414">
                  <c:v>65.672196338123996</c:v>
                </c:pt>
                <c:pt idx="10415">
                  <c:v>65.674973192924696</c:v>
                </c:pt>
                <c:pt idx="10416">
                  <c:v>65.677749864076901</c:v>
                </c:pt>
                <c:pt idx="10417">
                  <c:v>65.680526351593102</c:v>
                </c:pt>
                <c:pt idx="10418">
                  <c:v>65.683302655485903</c:v>
                </c:pt>
                <c:pt idx="10419">
                  <c:v>65.686078775767598</c:v>
                </c:pt>
                <c:pt idx="10420">
                  <c:v>65.688854712450805</c:v>
                </c:pt>
                <c:pt idx="10421">
                  <c:v>65.691630465547803</c:v>
                </c:pt>
                <c:pt idx="10422">
                  <c:v>65.694406035071097</c:v>
                </c:pt>
                <c:pt idx="10423">
                  <c:v>65.697181421033207</c:v>
                </c:pt>
                <c:pt idx="10424">
                  <c:v>65.699956623446397</c:v>
                </c:pt>
                <c:pt idx="10425">
                  <c:v>65.7027316423233</c:v>
                </c:pt>
                <c:pt idx="10426">
                  <c:v>65.705506477676394</c:v>
                </c:pt>
                <c:pt idx="10427">
                  <c:v>65.708281129517999</c:v>
                </c:pt>
                <c:pt idx="10428">
                  <c:v>65.711055597860593</c:v>
                </c:pt>
                <c:pt idx="10429">
                  <c:v>65.713829882716595</c:v>
                </c:pt>
                <c:pt idx="10430">
                  <c:v>65.716603984098498</c:v>
                </c:pt>
                <c:pt idx="10431">
                  <c:v>65.719377902018806</c:v>
                </c:pt>
                <c:pt idx="10432">
                  <c:v>65.722151636489798</c:v>
                </c:pt>
                <c:pt idx="10433">
                  <c:v>65.724925187523993</c:v>
                </c:pt>
                <c:pt idx="10434">
                  <c:v>65.727698555133898</c:v>
                </c:pt>
                <c:pt idx="10435">
                  <c:v>65.730471739331904</c:v>
                </c:pt>
                <c:pt idx="10436">
                  <c:v>65.733244740130402</c:v>
                </c:pt>
                <c:pt idx="10437">
                  <c:v>65.736017557541999</c:v>
                </c:pt>
                <c:pt idx="10438">
                  <c:v>65.7387901915789</c:v>
                </c:pt>
                <c:pt idx="10439">
                  <c:v>65.741562642253697</c:v>
                </c:pt>
                <c:pt idx="10440">
                  <c:v>65.744334909578697</c:v>
                </c:pt>
                <c:pt idx="10441">
                  <c:v>65.747106993566504</c:v>
                </c:pt>
                <c:pt idx="10442">
                  <c:v>65.749878894229397</c:v>
                </c:pt>
                <c:pt idx="10443">
                  <c:v>65.752650611579995</c:v>
                </c:pt>
                <c:pt idx="10444">
                  <c:v>65.755422145630504</c:v>
                </c:pt>
                <c:pt idx="10445">
                  <c:v>65.758193496393503</c:v>
                </c:pt>
                <c:pt idx="10446">
                  <c:v>65.760964663881396</c:v>
                </c:pt>
                <c:pt idx="10447">
                  <c:v>65.763735648106604</c:v>
                </c:pt>
                <c:pt idx="10448">
                  <c:v>65.766506449081604</c:v>
                </c:pt>
                <c:pt idx="10449">
                  <c:v>65.769277066818702</c:v>
                </c:pt>
                <c:pt idx="10450">
                  <c:v>65.772047501330505</c:v>
                </c:pt>
                <c:pt idx="10451">
                  <c:v>65.774817752629204</c:v>
                </c:pt>
                <c:pt idx="10452">
                  <c:v>65.777587820727405</c:v>
                </c:pt>
                <c:pt idx="10453">
                  <c:v>65.780357705637499</c:v>
                </c:pt>
                <c:pt idx="10454">
                  <c:v>65.783127407371893</c:v>
                </c:pt>
                <c:pt idx="10455">
                  <c:v>65.785896925943106</c:v>
                </c:pt>
                <c:pt idx="10456">
                  <c:v>65.788666261363403</c:v>
                </c:pt>
                <c:pt idx="10457">
                  <c:v>65.791435413645203</c:v>
                </c:pt>
                <c:pt idx="10458">
                  <c:v>65.794204382801098</c:v>
                </c:pt>
                <c:pt idx="10459">
                  <c:v>65.796973168843294</c:v>
                </c:pt>
                <c:pt idx="10460">
                  <c:v>65.799741771784497</c:v>
                </c:pt>
                <c:pt idx="10461">
                  <c:v>65.802510191636799</c:v>
                </c:pt>
                <c:pt idx="10462">
                  <c:v>65.805278428412805</c:v>
                </c:pt>
                <c:pt idx="10463">
                  <c:v>65.808046482124993</c:v>
                </c:pt>
                <c:pt idx="10464">
                  <c:v>65.810814352785599</c:v>
                </c:pt>
                <c:pt idx="10465">
                  <c:v>65.813582040407098</c:v>
                </c:pt>
                <c:pt idx="10466">
                  <c:v>65.816349545001998</c:v>
                </c:pt>
                <c:pt idx="10467">
                  <c:v>65.819116866582704</c:v>
                </c:pt>
                <c:pt idx="10468">
                  <c:v>65.821884005161394</c:v>
                </c:pt>
                <c:pt idx="10469">
                  <c:v>65.824650960750802</c:v>
                </c:pt>
                <c:pt idx="10470">
                  <c:v>65.827417733363106</c:v>
                </c:pt>
                <c:pt idx="10471">
                  <c:v>65.830184323010897</c:v>
                </c:pt>
                <c:pt idx="10472">
                  <c:v>65.832950729706397</c:v>
                </c:pt>
                <c:pt idx="10473">
                  <c:v>65.835716953462196</c:v>
                </c:pt>
                <c:pt idx="10474">
                  <c:v>65.838482994290601</c:v>
                </c:pt>
                <c:pt idx="10475">
                  <c:v>65.841248852204004</c:v>
                </c:pt>
                <c:pt idx="10476">
                  <c:v>65.844014527214895</c:v>
                </c:pt>
                <c:pt idx="10477">
                  <c:v>65.846780019335597</c:v>
                </c:pt>
                <c:pt idx="10478">
                  <c:v>65.8495453285785</c:v>
                </c:pt>
                <c:pt idx="10479">
                  <c:v>65.852310454956097</c:v>
                </c:pt>
                <c:pt idx="10480">
                  <c:v>65.855075398480693</c:v>
                </c:pt>
                <c:pt idx="10481">
                  <c:v>65.857840159164795</c:v>
                </c:pt>
                <c:pt idx="10482">
                  <c:v>65.860604737020793</c:v>
                </c:pt>
                <c:pt idx="10483">
                  <c:v>65.863369132060896</c:v>
                </c:pt>
                <c:pt idx="10484">
                  <c:v>65.866133344297793</c:v>
                </c:pt>
                <c:pt idx="10485">
                  <c:v>65.868897373743707</c:v>
                </c:pt>
                <c:pt idx="10486">
                  <c:v>65.871661220411099</c:v>
                </c:pt>
                <c:pt idx="10487">
                  <c:v>65.874424884312305</c:v>
                </c:pt>
                <c:pt idx="10488">
                  <c:v>65.877188365459801</c:v>
                </c:pt>
                <c:pt idx="10489">
                  <c:v>65.879951663865896</c:v>
                </c:pt>
                <c:pt idx="10490">
                  <c:v>65.882714779542994</c:v>
                </c:pt>
                <c:pt idx="10491">
                  <c:v>65.885477712503501</c:v>
                </c:pt>
                <c:pt idx="10492">
                  <c:v>65.888240462759896</c:v>
                </c:pt>
                <c:pt idx="10493">
                  <c:v>65.891003030324498</c:v>
                </c:pt>
                <c:pt idx="10494">
                  <c:v>65.8937654152097</c:v>
                </c:pt>
                <c:pt idx="10495">
                  <c:v>65.896527617427907</c:v>
                </c:pt>
                <c:pt idx="10496">
                  <c:v>65.899289636991497</c:v>
                </c:pt>
                <c:pt idx="10497">
                  <c:v>65.902051473912906</c:v>
                </c:pt>
                <c:pt idx="10498">
                  <c:v>65.904813128204395</c:v>
                </c:pt>
                <c:pt idx="10499">
                  <c:v>65.907574599878501</c:v>
                </c:pt>
                <c:pt idx="10500">
                  <c:v>65.9103358889475</c:v>
                </c:pt>
                <c:pt idx="10501">
                  <c:v>65.913096995423899</c:v>
                </c:pt>
                <c:pt idx="10502">
                  <c:v>65.915857919319905</c:v>
                </c:pt>
                <c:pt idx="10503">
                  <c:v>65.918618660647994</c:v>
                </c:pt>
                <c:pt idx="10504">
                  <c:v>65.921379219420601</c:v>
                </c:pt>
                <c:pt idx="10505">
                  <c:v>65.924139595650104</c:v>
                </c:pt>
                <c:pt idx="10506">
                  <c:v>65.926899789348795</c:v>
                </c:pt>
                <c:pt idx="10507">
                  <c:v>65.929659800529095</c:v>
                </c:pt>
                <c:pt idx="10508">
                  <c:v>65.932419629203395</c:v>
                </c:pt>
                <c:pt idx="10509">
                  <c:v>65.935179275384101</c:v>
                </c:pt>
                <c:pt idx="10510">
                  <c:v>65.937938739083606</c:v>
                </c:pt>
                <c:pt idx="10511">
                  <c:v>65.940698020314201</c:v>
                </c:pt>
                <c:pt idx="10512">
                  <c:v>65.943457119088293</c:v>
                </c:pt>
                <c:pt idx="10513">
                  <c:v>65.946216035418203</c:v>
                </c:pt>
                <c:pt idx="10514">
                  <c:v>65.948974769316493</c:v>
                </c:pt>
                <c:pt idx="10515">
                  <c:v>65.951733320795299</c:v>
                </c:pt>
                <c:pt idx="10516">
                  <c:v>65.954491689867197</c:v>
                </c:pt>
                <c:pt idx="10517">
                  <c:v>65.957249876544395</c:v>
                </c:pt>
                <c:pt idx="10518">
                  <c:v>65.960007880839399</c:v>
                </c:pt>
                <c:pt idx="10519">
                  <c:v>65.9627657027645</c:v>
                </c:pt>
                <c:pt idx="10520">
                  <c:v>65.965523342332204</c:v>
                </c:pt>
                <c:pt idx="10521">
                  <c:v>65.968280799554606</c:v>
                </c:pt>
                <c:pt idx="10522">
                  <c:v>65.971038074444294</c:v>
                </c:pt>
                <c:pt idx="10523">
                  <c:v>65.973795167013606</c:v>
                </c:pt>
                <c:pt idx="10524">
                  <c:v>65.976552077274803</c:v>
                </c:pt>
                <c:pt idx="10525">
                  <c:v>65.979308805240393</c:v>
                </c:pt>
                <c:pt idx="10526">
                  <c:v>65.982065350922696</c:v>
                </c:pt>
                <c:pt idx="10527">
                  <c:v>65.984821714334004</c:v>
                </c:pt>
                <c:pt idx="10528">
                  <c:v>65.987577895486695</c:v>
                </c:pt>
                <c:pt idx="10529">
                  <c:v>65.990333894393203</c:v>
                </c:pt>
                <c:pt idx="10530">
                  <c:v>65.993089711065906</c:v>
                </c:pt>
                <c:pt idx="10531">
                  <c:v>65.995845345516997</c:v>
                </c:pt>
                <c:pt idx="10532">
                  <c:v>65.998600797758996</c:v>
                </c:pt>
                <c:pt idx="10533">
                  <c:v>66.001356067804295</c:v>
                </c:pt>
                <c:pt idx="10534">
                  <c:v>66.0041111556651</c:v>
                </c:pt>
                <c:pt idx="10535">
                  <c:v>66.006866061353804</c:v>
                </c:pt>
                <c:pt idx="10536">
                  <c:v>66.009620784882898</c:v>
                </c:pt>
                <c:pt idx="10537">
                  <c:v>66.012375326264603</c:v>
                </c:pt>
                <c:pt idx="10538">
                  <c:v>66.015129685511297</c:v>
                </c:pt>
                <c:pt idx="10539">
                  <c:v>66.017883862635301</c:v>
                </c:pt>
                <c:pt idx="10540">
                  <c:v>66.020637857649106</c:v>
                </c:pt>
                <c:pt idx="10541">
                  <c:v>66.023391670564905</c:v>
                </c:pt>
                <c:pt idx="10542">
                  <c:v>66.026145301395104</c:v>
                </c:pt>
                <c:pt idx="10543">
                  <c:v>66.028898750152095</c:v>
                </c:pt>
                <c:pt idx="10544">
                  <c:v>66.031652016848298</c:v>
                </c:pt>
                <c:pt idx="10545">
                  <c:v>66.034405101495807</c:v>
                </c:pt>
                <c:pt idx="10546">
                  <c:v>66.037158004107198</c:v>
                </c:pt>
                <c:pt idx="10547">
                  <c:v>66.039910724694806</c:v>
                </c:pt>
                <c:pt idx="10548">
                  <c:v>66.042663263270796</c:v>
                </c:pt>
                <c:pt idx="10549">
                  <c:v>66.045415619847702</c:v>
                </c:pt>
                <c:pt idx="10550">
                  <c:v>66.048167794437802</c:v>
                </c:pt>
                <c:pt idx="10551">
                  <c:v>66.050919787053502</c:v>
                </c:pt>
                <c:pt idx="10552">
                  <c:v>66.053671597706995</c:v>
                </c:pt>
                <c:pt idx="10553">
                  <c:v>66.056423226410701</c:v>
                </c:pt>
                <c:pt idx="10554">
                  <c:v>66.059174673177097</c:v>
                </c:pt>
                <c:pt idx="10555">
                  <c:v>66.061925938018305</c:v>
                </c:pt>
                <c:pt idx="10556">
                  <c:v>66.064677020946803</c:v>
                </c:pt>
                <c:pt idx="10557">
                  <c:v>66.067427921974797</c:v>
                </c:pt>
                <c:pt idx="10558">
                  <c:v>66.070178641114794</c:v>
                </c:pt>
                <c:pt idx="10559">
                  <c:v>66.072929178379098</c:v>
                </c:pt>
                <c:pt idx="10560">
                  <c:v>66.075679533779905</c:v>
                </c:pt>
                <c:pt idx="10561">
                  <c:v>66.078429707329704</c:v>
                </c:pt>
                <c:pt idx="10562">
                  <c:v>66.081179699040703</c:v>
                </c:pt>
                <c:pt idx="10563">
                  <c:v>66.083929508925394</c:v>
                </c:pt>
                <c:pt idx="10564">
                  <c:v>66.086679136995997</c:v>
                </c:pt>
                <c:pt idx="10565">
                  <c:v>66.089428583264805</c:v>
                </c:pt>
                <c:pt idx="10566">
                  <c:v>66.092177847744296</c:v>
                </c:pt>
                <c:pt idx="10567">
                  <c:v>66.094926930446704</c:v>
                </c:pt>
                <c:pt idx="10568">
                  <c:v>66.097675831384294</c:v>
                </c:pt>
                <c:pt idx="10569">
                  <c:v>66.1004245505695</c:v>
                </c:pt>
                <c:pt idx="10570">
                  <c:v>66.103173088014699</c:v>
                </c:pt>
                <c:pt idx="10571">
                  <c:v>66.1059214437321</c:v>
                </c:pt>
                <c:pt idx="10572">
                  <c:v>66.108669617734094</c:v>
                </c:pt>
                <c:pt idx="10573">
                  <c:v>66.111417610032902</c:v>
                </c:pt>
                <c:pt idx="10574">
                  <c:v>66.114165420641001</c:v>
                </c:pt>
                <c:pt idx="10575">
                  <c:v>66.116913049570698</c:v>
                </c:pt>
                <c:pt idx="10576">
                  <c:v>66.1196604968342</c:v>
                </c:pt>
                <c:pt idx="10577">
                  <c:v>66.122407762443899</c:v>
                </c:pt>
                <c:pt idx="10578">
                  <c:v>66.125154846412102</c:v>
                </c:pt>
                <c:pt idx="10579">
                  <c:v>66.127901748751199</c:v>
                </c:pt>
                <c:pt idx="10580">
                  <c:v>66.1306484694734</c:v>
                </c:pt>
                <c:pt idx="10581">
                  <c:v>66.133395008591094</c:v>
                </c:pt>
                <c:pt idx="10582">
                  <c:v>66.136141366116505</c:v>
                </c:pt>
                <c:pt idx="10583">
                  <c:v>66.138887542062093</c:v>
                </c:pt>
                <c:pt idx="10584">
                  <c:v>66.141633536440096</c:v>
                </c:pt>
                <c:pt idx="10585">
                  <c:v>66.144379349262906</c:v>
                </c:pt>
                <c:pt idx="10586">
                  <c:v>66.147124980542699</c:v>
                </c:pt>
                <c:pt idx="10587">
                  <c:v>66.149870430291898</c:v>
                </c:pt>
                <c:pt idx="10588">
                  <c:v>66.152615698522695</c:v>
                </c:pt>
                <c:pt idx="10589">
                  <c:v>66.155360785247595</c:v>
                </c:pt>
                <c:pt idx="10590">
                  <c:v>66.158105690478806</c:v>
                </c:pt>
                <c:pt idx="10591">
                  <c:v>66.160850414228605</c:v>
                </c:pt>
                <c:pt idx="10592">
                  <c:v>66.1635949565093</c:v>
                </c:pt>
                <c:pt idx="10593">
                  <c:v>66.166339317333197</c:v>
                </c:pt>
                <c:pt idx="10594">
                  <c:v>66.169083496712702</c:v>
                </c:pt>
                <c:pt idx="10595">
                  <c:v>66.171827494660107</c:v>
                </c:pt>
                <c:pt idx="10596">
                  <c:v>66.174571311187606</c:v>
                </c:pt>
                <c:pt idx="10597">
                  <c:v>66.177314946307604</c:v>
                </c:pt>
                <c:pt idx="10598">
                  <c:v>66.180058400032294</c:v>
                </c:pt>
                <c:pt idx="10599">
                  <c:v>66.182801672374197</c:v>
                </c:pt>
                <c:pt idx="10600">
                  <c:v>66.185544763345405</c:v>
                </c:pt>
                <c:pt idx="10601">
                  <c:v>66.188287672958296</c:v>
                </c:pt>
                <c:pt idx="10602">
                  <c:v>66.191030401225106</c:v>
                </c:pt>
                <c:pt idx="10603">
                  <c:v>66.193772948158298</c:v>
                </c:pt>
                <c:pt idx="10604">
                  <c:v>66.196515313770007</c:v>
                </c:pt>
                <c:pt idx="10605">
                  <c:v>66.199257498072697</c:v>
                </c:pt>
                <c:pt idx="10606">
                  <c:v>66.201999501078504</c:v>
                </c:pt>
                <c:pt idx="10607">
                  <c:v>66.204741322799705</c:v>
                </c:pt>
                <c:pt idx="10608">
                  <c:v>66.207482963248793</c:v>
                </c:pt>
                <c:pt idx="10609">
                  <c:v>66.210224422437904</c:v>
                </c:pt>
                <c:pt idx="10610">
                  <c:v>66.212965700379399</c:v>
                </c:pt>
                <c:pt idx="10611">
                  <c:v>66.215706797085602</c:v>
                </c:pt>
                <c:pt idx="10612">
                  <c:v>66.218447712568704</c:v>
                </c:pt>
                <c:pt idx="10613">
                  <c:v>66.221188446840998</c:v>
                </c:pt>
                <c:pt idx="10614">
                  <c:v>66.223928999914904</c:v>
                </c:pt>
                <c:pt idx="10615">
                  <c:v>66.2266693718026</c:v>
                </c:pt>
                <c:pt idx="10616">
                  <c:v>66.229409562516494</c:v>
                </c:pt>
                <c:pt idx="10617">
                  <c:v>66.232149572068707</c:v>
                </c:pt>
                <c:pt idx="10618">
                  <c:v>66.234889400471602</c:v>
                </c:pt>
                <c:pt idx="10619">
                  <c:v>66.237629047737599</c:v>
                </c:pt>
                <c:pt idx="10620">
                  <c:v>66.240368513878806</c:v>
                </c:pt>
                <c:pt idx="10621">
                  <c:v>66.243107798907502</c:v>
                </c:pt>
                <c:pt idx="10622">
                  <c:v>66.245846902836107</c:v>
                </c:pt>
                <c:pt idx="10623">
                  <c:v>66.248585825676798</c:v>
                </c:pt>
                <c:pt idx="10624">
                  <c:v>66.251324567441898</c:v>
                </c:pt>
                <c:pt idx="10625">
                  <c:v>66.254063128143798</c:v>
                </c:pt>
                <c:pt idx="10626">
                  <c:v>66.256801507794506</c:v>
                </c:pt>
                <c:pt idx="10627">
                  <c:v>66.259539706406599</c:v>
                </c:pt>
                <c:pt idx="10628">
                  <c:v>66.262277723992199</c:v>
                </c:pt>
                <c:pt idx="10629">
                  <c:v>66.265015560563597</c:v>
                </c:pt>
                <c:pt idx="10630">
                  <c:v>66.267753216133002</c:v>
                </c:pt>
                <c:pt idx="10631">
                  <c:v>66.270490690712904</c:v>
                </c:pt>
                <c:pt idx="10632">
                  <c:v>66.273227984315398</c:v>
                </c:pt>
                <c:pt idx="10633">
                  <c:v>66.275965096952802</c:v>
                </c:pt>
                <c:pt idx="10634">
                  <c:v>66.278702028637397</c:v>
                </c:pt>
                <c:pt idx="10635">
                  <c:v>66.281438779381503</c:v>
                </c:pt>
                <c:pt idx="10636">
                  <c:v>66.284175349197298</c:v>
                </c:pt>
                <c:pt idx="10637">
                  <c:v>66.286911738097203</c:v>
                </c:pt>
                <c:pt idx="10638">
                  <c:v>66.289647946093297</c:v>
                </c:pt>
                <c:pt idx="10639">
                  <c:v>66.292383973198</c:v>
                </c:pt>
                <c:pt idx="10640">
                  <c:v>66.295119819423505</c:v>
                </c:pt>
                <c:pt idx="10641">
                  <c:v>66.297855484782104</c:v>
                </c:pt>
                <c:pt idx="10642">
                  <c:v>66.300590969286105</c:v>
                </c:pt>
                <c:pt idx="10643">
                  <c:v>66.3033262729477</c:v>
                </c:pt>
                <c:pt idx="10644">
                  <c:v>66.306061395779295</c:v>
                </c:pt>
                <c:pt idx="10645">
                  <c:v>66.308796337792899</c:v>
                </c:pt>
                <c:pt idx="10646">
                  <c:v>66.311531099001101</c:v>
                </c:pt>
                <c:pt idx="10647">
                  <c:v>66.314265679415897</c:v>
                </c:pt>
                <c:pt idx="10648">
                  <c:v>66.317000079049706</c:v>
                </c:pt>
                <c:pt idx="10649">
                  <c:v>66.319734297914707</c:v>
                </c:pt>
                <c:pt idx="10650">
                  <c:v>66.322468336023107</c:v>
                </c:pt>
                <c:pt idx="10651">
                  <c:v>66.325202193387398</c:v>
                </c:pt>
                <c:pt idx="10652">
                  <c:v>66.327935870019601</c:v>
                </c:pt>
                <c:pt idx="10653">
                  <c:v>66.330669365932096</c:v>
                </c:pt>
                <c:pt idx="10654">
                  <c:v>66.333402681137102</c:v>
                </c:pt>
                <c:pt idx="10655">
                  <c:v>66.336135815646898</c:v>
                </c:pt>
                <c:pt idx="10656">
                  <c:v>66.338868769473805</c:v>
                </c:pt>
                <c:pt idx="10657">
                  <c:v>66.341601542629903</c:v>
                </c:pt>
                <c:pt idx="10658">
                  <c:v>66.344334135127596</c:v>
                </c:pt>
                <c:pt idx="10659">
                  <c:v>66.347066546979093</c:v>
                </c:pt>
                <c:pt idx="10660">
                  <c:v>66.3497987781966</c:v>
                </c:pt>
                <c:pt idx="10661">
                  <c:v>66.352530828792396</c:v>
                </c:pt>
                <c:pt idx="10662">
                  <c:v>66.355262698778802</c:v>
                </c:pt>
                <c:pt idx="10663">
                  <c:v>66.357994388168095</c:v>
                </c:pt>
                <c:pt idx="10664">
                  <c:v>66.360725896972298</c:v>
                </c:pt>
                <c:pt idx="10665">
                  <c:v>66.363457225203902</c:v>
                </c:pt>
                <c:pt idx="10666">
                  <c:v>66.366188372875101</c:v>
                </c:pt>
                <c:pt idx="10667">
                  <c:v>66.368919339998001</c:v>
                </c:pt>
                <c:pt idx="10668">
                  <c:v>66.371650126584996</c:v>
                </c:pt>
                <c:pt idx="10669">
                  <c:v>66.374380732648405</c:v>
                </c:pt>
                <c:pt idx="10670">
                  <c:v>66.377111158200194</c:v>
                </c:pt>
                <c:pt idx="10671">
                  <c:v>66.379841403252797</c:v>
                </c:pt>
                <c:pt idx="10672">
                  <c:v>66.382571467818494</c:v>
                </c:pt>
                <c:pt idx="10673">
                  <c:v>66.385301351909504</c:v>
                </c:pt>
                <c:pt idx="10674">
                  <c:v>66.388031055537894</c:v>
                </c:pt>
              </c:numCache>
            </c:numRef>
          </c:yVal>
          <c:smooth val="1"/>
          <c:extLst>
            <c:ext xmlns:c16="http://schemas.microsoft.com/office/drawing/2014/chart" uri="{C3380CC4-5D6E-409C-BE32-E72D297353CC}">
              <c16:uniqueId val="{00000001-1F85-B24A-AF71-FC7099AD2A0F}"/>
            </c:ext>
          </c:extLst>
        </c:ser>
        <c:ser>
          <c:idx val="2"/>
          <c:order val="2"/>
          <c:tx>
            <c:v>Temperature 5C k=770</c:v>
          </c:tx>
          <c:spPr>
            <a:ln w="19050" cap="rnd">
              <a:solidFill>
                <a:schemeClr val="accent3"/>
              </a:solidFill>
              <a:round/>
            </a:ln>
            <a:effectLst/>
          </c:spPr>
          <c:marker>
            <c:symbol val="none"/>
          </c:marker>
          <c:xVal>
            <c:numRef>
              <c:f>'T evolution h250'!$G$2:$G$293516</c:f>
              <c:numCache>
                <c:formatCode>General</c:formatCode>
                <c:ptCount val="293515"/>
                <c:pt idx="0">
                  <c:v>0</c:v>
                </c:pt>
                <c:pt idx="1">
                  <c:v>2.3167552735379902E-3</c:v>
                </c:pt>
                <c:pt idx="2">
                  <c:v>4.63351054707597E-3</c:v>
                </c:pt>
                <c:pt idx="3">
                  <c:v>6.9502658206139602E-3</c:v>
                </c:pt>
                <c:pt idx="4">
                  <c:v>9.2670210941519504E-3</c:v>
                </c:pt>
                <c:pt idx="5">
                  <c:v>1.15837763676899E-2</c:v>
                </c:pt>
                <c:pt idx="6">
                  <c:v>1.39005316412279E-2</c:v>
                </c:pt>
                <c:pt idx="7">
                  <c:v>1.6217286914765899E-2</c:v>
                </c:pt>
                <c:pt idx="8">
                  <c:v>1.8534042188303901E-2</c:v>
                </c:pt>
                <c:pt idx="9">
                  <c:v>2.0850797461841899E-2</c:v>
                </c:pt>
                <c:pt idx="10">
                  <c:v>2.31675527353799E-2</c:v>
                </c:pt>
                <c:pt idx="11">
                  <c:v>2.5484308008917898E-2</c:v>
                </c:pt>
                <c:pt idx="12">
                  <c:v>2.7801063282455799E-2</c:v>
                </c:pt>
                <c:pt idx="13">
                  <c:v>3.0117818555993801E-2</c:v>
                </c:pt>
                <c:pt idx="14">
                  <c:v>3.2434573829531799E-2</c:v>
                </c:pt>
                <c:pt idx="15">
                  <c:v>3.47513291030698E-2</c:v>
                </c:pt>
                <c:pt idx="16">
                  <c:v>3.7068084376607802E-2</c:v>
                </c:pt>
                <c:pt idx="17">
                  <c:v>3.9384839650145803E-2</c:v>
                </c:pt>
                <c:pt idx="18">
                  <c:v>4.1701594923683798E-2</c:v>
                </c:pt>
                <c:pt idx="19">
                  <c:v>4.4018350197221799E-2</c:v>
                </c:pt>
                <c:pt idx="20">
                  <c:v>4.6335105470759697E-2</c:v>
                </c:pt>
                <c:pt idx="21">
                  <c:v>4.8651860744297698E-2</c:v>
                </c:pt>
                <c:pt idx="22">
                  <c:v>5.09686160178357E-2</c:v>
                </c:pt>
                <c:pt idx="23">
                  <c:v>5.3285371291373701E-2</c:v>
                </c:pt>
                <c:pt idx="24">
                  <c:v>5.5602126564911702E-2</c:v>
                </c:pt>
                <c:pt idx="25">
                  <c:v>5.7918881838449697E-2</c:v>
                </c:pt>
                <c:pt idx="26">
                  <c:v>6.0235637111987698E-2</c:v>
                </c:pt>
                <c:pt idx="27">
                  <c:v>6.2552392385525707E-2</c:v>
                </c:pt>
                <c:pt idx="28">
                  <c:v>6.4869147659063597E-2</c:v>
                </c:pt>
                <c:pt idx="29">
                  <c:v>6.7185902932601599E-2</c:v>
                </c:pt>
                <c:pt idx="30">
                  <c:v>6.95026582061396E-2</c:v>
                </c:pt>
                <c:pt idx="31">
                  <c:v>7.1819413479677602E-2</c:v>
                </c:pt>
                <c:pt idx="32">
                  <c:v>7.4136168753215603E-2</c:v>
                </c:pt>
                <c:pt idx="33">
                  <c:v>7.6452924026753605E-2</c:v>
                </c:pt>
                <c:pt idx="34">
                  <c:v>7.8769679300291606E-2</c:v>
                </c:pt>
                <c:pt idx="35">
                  <c:v>8.1086434573829594E-2</c:v>
                </c:pt>
                <c:pt idx="36">
                  <c:v>8.3403189847367498E-2</c:v>
                </c:pt>
                <c:pt idx="37">
                  <c:v>8.57199451209055E-2</c:v>
                </c:pt>
                <c:pt idx="38">
                  <c:v>8.8036700394443501E-2</c:v>
                </c:pt>
                <c:pt idx="39">
                  <c:v>9.0353455667981503E-2</c:v>
                </c:pt>
                <c:pt idx="40">
                  <c:v>9.2670210941519504E-2</c:v>
                </c:pt>
                <c:pt idx="41">
                  <c:v>9.4986966215057506E-2</c:v>
                </c:pt>
                <c:pt idx="42">
                  <c:v>9.7303721488595493E-2</c:v>
                </c:pt>
                <c:pt idx="43">
                  <c:v>9.9620476762133495E-2</c:v>
                </c:pt>
                <c:pt idx="44">
                  <c:v>0.101937232035671</c:v>
                </c:pt>
                <c:pt idx="45">
                  <c:v>0.104253987309209</c:v>
                </c:pt>
                <c:pt idx="46">
                  <c:v>0.106570742582747</c:v>
                </c:pt>
                <c:pt idx="47">
                  <c:v>0.108887497856285</c:v>
                </c:pt>
                <c:pt idx="48">
                  <c:v>0.111204253129823</c:v>
                </c:pt>
                <c:pt idx="49">
                  <c:v>0.113521008403361</c:v>
                </c:pt>
                <c:pt idx="50">
                  <c:v>0.11583776367689901</c:v>
                </c:pt>
                <c:pt idx="51">
                  <c:v>0.11815451895043701</c:v>
                </c:pt>
                <c:pt idx="52">
                  <c:v>0.12047127422397499</c:v>
                </c:pt>
                <c:pt idx="53">
                  <c:v>0.122788029497513</c:v>
                </c:pt>
                <c:pt idx="54">
                  <c:v>0.125104784771051</c:v>
                </c:pt>
                <c:pt idx="55">
                  <c:v>0.127421540044589</c:v>
                </c:pt>
                <c:pt idx="56">
                  <c:v>0.129738295318127</c:v>
                </c:pt>
                <c:pt idx="57">
                  <c:v>0.132055050591665</c:v>
                </c:pt>
                <c:pt idx="58">
                  <c:v>0.134371805865203</c:v>
                </c:pt>
                <c:pt idx="59">
                  <c:v>0.136688561138741</c:v>
                </c:pt>
                <c:pt idx="60">
                  <c:v>0.13900531641227901</c:v>
                </c:pt>
                <c:pt idx="61">
                  <c:v>0.14132207168581701</c:v>
                </c:pt>
                <c:pt idx="62">
                  <c:v>0.14363882695935501</c:v>
                </c:pt>
                <c:pt idx="63">
                  <c:v>0.14595558223289301</c:v>
                </c:pt>
                <c:pt idx="64">
                  <c:v>0.14827233750643101</c:v>
                </c:pt>
                <c:pt idx="65">
                  <c:v>0.15058909277996901</c:v>
                </c:pt>
                <c:pt idx="66">
                  <c:v>0.15290584805350699</c:v>
                </c:pt>
                <c:pt idx="67">
                  <c:v>0.15522260332704499</c:v>
                </c:pt>
                <c:pt idx="68">
                  <c:v>0.15753935860058299</c:v>
                </c:pt>
                <c:pt idx="69">
                  <c:v>0.15985611387412099</c:v>
                </c:pt>
                <c:pt idx="70">
                  <c:v>0.16217286914765899</c:v>
                </c:pt>
                <c:pt idx="71">
                  <c:v>0.16448962442119699</c:v>
                </c:pt>
                <c:pt idx="72">
                  <c:v>0.166806379694735</c:v>
                </c:pt>
                <c:pt idx="73">
                  <c:v>0.169123134968273</c:v>
                </c:pt>
                <c:pt idx="74">
                  <c:v>0.171439890241811</c:v>
                </c:pt>
                <c:pt idx="75">
                  <c:v>0.173756645515349</c:v>
                </c:pt>
                <c:pt idx="76">
                  <c:v>0.176073400788887</c:v>
                </c:pt>
                <c:pt idx="77">
                  <c:v>0.178390156062425</c:v>
                </c:pt>
                <c:pt idx="78">
                  <c:v>0.18070691133596301</c:v>
                </c:pt>
                <c:pt idx="79">
                  <c:v>0.18302366660950101</c:v>
                </c:pt>
                <c:pt idx="80">
                  <c:v>0.18534042188303901</c:v>
                </c:pt>
                <c:pt idx="81">
                  <c:v>0.18765717715657701</c:v>
                </c:pt>
                <c:pt idx="82">
                  <c:v>0.18997393243011501</c:v>
                </c:pt>
                <c:pt idx="83">
                  <c:v>0.19229068770365301</c:v>
                </c:pt>
                <c:pt idx="84">
                  <c:v>0.19460744297719099</c:v>
                </c:pt>
                <c:pt idx="85">
                  <c:v>0.19692419825072899</c:v>
                </c:pt>
                <c:pt idx="86">
                  <c:v>0.19924095352426599</c:v>
                </c:pt>
                <c:pt idx="87">
                  <c:v>0.20155770879780399</c:v>
                </c:pt>
                <c:pt idx="88">
                  <c:v>0.20387446407134199</c:v>
                </c:pt>
                <c:pt idx="89">
                  <c:v>0.20619121934487999</c:v>
                </c:pt>
                <c:pt idx="90">
                  <c:v>0.208507974618418</c:v>
                </c:pt>
                <c:pt idx="91">
                  <c:v>0.210824729891956</c:v>
                </c:pt>
                <c:pt idx="92">
                  <c:v>0.213141485165494</c:v>
                </c:pt>
                <c:pt idx="93">
                  <c:v>0.215458240439032</c:v>
                </c:pt>
                <c:pt idx="94">
                  <c:v>0.21777499571257</c:v>
                </c:pt>
                <c:pt idx="95">
                  <c:v>0.220091750986108</c:v>
                </c:pt>
                <c:pt idx="96">
                  <c:v>0.222408506259646</c:v>
                </c:pt>
                <c:pt idx="97">
                  <c:v>0.22472526153318401</c:v>
                </c:pt>
                <c:pt idx="98">
                  <c:v>0.22704201680672201</c:v>
                </c:pt>
                <c:pt idx="99">
                  <c:v>0.22935877208026001</c:v>
                </c:pt>
                <c:pt idx="100">
                  <c:v>0.23167552735379801</c:v>
                </c:pt>
                <c:pt idx="101">
                  <c:v>0.23399228262733601</c:v>
                </c:pt>
                <c:pt idx="102">
                  <c:v>0.23630903790087401</c:v>
                </c:pt>
                <c:pt idx="103">
                  <c:v>0.23862579317441199</c:v>
                </c:pt>
                <c:pt idx="104">
                  <c:v>0.24094254844794999</c:v>
                </c:pt>
                <c:pt idx="105">
                  <c:v>0.24325930372148799</c:v>
                </c:pt>
                <c:pt idx="106">
                  <c:v>0.24557605899502599</c:v>
                </c:pt>
                <c:pt idx="107">
                  <c:v>0.24789281426856399</c:v>
                </c:pt>
                <c:pt idx="108">
                  <c:v>0.25020956954210199</c:v>
                </c:pt>
                <c:pt idx="109">
                  <c:v>0.25252632481564002</c:v>
                </c:pt>
                <c:pt idx="110">
                  <c:v>0.254843080089178</c:v>
                </c:pt>
                <c:pt idx="111">
                  <c:v>0.25715983536271603</c:v>
                </c:pt>
                <c:pt idx="112">
                  <c:v>0.259476590636254</c:v>
                </c:pt>
                <c:pt idx="113">
                  <c:v>0.26179334590979197</c:v>
                </c:pt>
                <c:pt idx="114">
                  <c:v>0.26411010118333</c:v>
                </c:pt>
                <c:pt idx="115">
                  <c:v>0.26642685645686798</c:v>
                </c:pt>
                <c:pt idx="116">
                  <c:v>0.26874361173040601</c:v>
                </c:pt>
                <c:pt idx="117">
                  <c:v>0.27106036700394398</c:v>
                </c:pt>
                <c:pt idx="118">
                  <c:v>0.27337712227748201</c:v>
                </c:pt>
                <c:pt idx="119">
                  <c:v>0.27569387755101998</c:v>
                </c:pt>
                <c:pt idx="120">
                  <c:v>0.27801063282455801</c:v>
                </c:pt>
                <c:pt idx="121">
                  <c:v>0.28032738809809599</c:v>
                </c:pt>
                <c:pt idx="122">
                  <c:v>0.28264414337163402</c:v>
                </c:pt>
                <c:pt idx="123">
                  <c:v>0.28496089864517199</c:v>
                </c:pt>
                <c:pt idx="124">
                  <c:v>0.28727765391870902</c:v>
                </c:pt>
                <c:pt idx="125">
                  <c:v>0.28959440919224699</c:v>
                </c:pt>
                <c:pt idx="126">
                  <c:v>0.29191116446578502</c:v>
                </c:pt>
                <c:pt idx="127">
                  <c:v>0.294227919739323</c:v>
                </c:pt>
                <c:pt idx="128">
                  <c:v>0.29654467501286103</c:v>
                </c:pt>
                <c:pt idx="129">
                  <c:v>0.298861430286399</c:v>
                </c:pt>
                <c:pt idx="130">
                  <c:v>0.30117818555993697</c:v>
                </c:pt>
                <c:pt idx="131">
                  <c:v>0.303494940833475</c:v>
                </c:pt>
                <c:pt idx="132">
                  <c:v>0.30581169610701298</c:v>
                </c:pt>
                <c:pt idx="133">
                  <c:v>0.30812845138055101</c:v>
                </c:pt>
                <c:pt idx="134">
                  <c:v>0.31044520665408898</c:v>
                </c:pt>
                <c:pt idx="135">
                  <c:v>0.31276196192762701</c:v>
                </c:pt>
                <c:pt idx="136">
                  <c:v>0.31507871720116498</c:v>
                </c:pt>
                <c:pt idx="137">
                  <c:v>0.31739547247470301</c:v>
                </c:pt>
                <c:pt idx="138">
                  <c:v>0.31971222774824098</c:v>
                </c:pt>
                <c:pt idx="139">
                  <c:v>0.32202898302177901</c:v>
                </c:pt>
                <c:pt idx="140">
                  <c:v>0.32434573829531699</c:v>
                </c:pt>
                <c:pt idx="141">
                  <c:v>0.32666249356885502</c:v>
                </c:pt>
                <c:pt idx="142">
                  <c:v>0.32897924884239299</c:v>
                </c:pt>
                <c:pt idx="143">
                  <c:v>0.33129600411593102</c:v>
                </c:pt>
                <c:pt idx="144">
                  <c:v>0.33361275938946899</c:v>
                </c:pt>
                <c:pt idx="145">
                  <c:v>0.33592951466300702</c:v>
                </c:pt>
                <c:pt idx="146">
                  <c:v>0.338246269936545</c:v>
                </c:pt>
                <c:pt idx="147">
                  <c:v>0.34056302521008303</c:v>
                </c:pt>
                <c:pt idx="148">
                  <c:v>0.342879780483621</c:v>
                </c:pt>
                <c:pt idx="149">
                  <c:v>0.34519653575715897</c:v>
                </c:pt>
                <c:pt idx="150">
                  <c:v>0.347513291030697</c:v>
                </c:pt>
                <c:pt idx="151">
                  <c:v>0.34983004630423498</c:v>
                </c:pt>
                <c:pt idx="152">
                  <c:v>0.35214680157777301</c:v>
                </c:pt>
                <c:pt idx="153">
                  <c:v>0.35446355685131098</c:v>
                </c:pt>
                <c:pt idx="154">
                  <c:v>0.35678031212484901</c:v>
                </c:pt>
                <c:pt idx="155">
                  <c:v>0.35909706739838698</c:v>
                </c:pt>
                <c:pt idx="156">
                  <c:v>0.36141382267192501</c:v>
                </c:pt>
                <c:pt idx="157">
                  <c:v>0.36373057794546299</c:v>
                </c:pt>
                <c:pt idx="158">
                  <c:v>0.36604733321900101</c:v>
                </c:pt>
                <c:pt idx="159">
                  <c:v>0.36836408849253899</c:v>
                </c:pt>
                <c:pt idx="160">
                  <c:v>0.37068084376607702</c:v>
                </c:pt>
                <c:pt idx="161">
                  <c:v>0.37299759903961499</c:v>
                </c:pt>
                <c:pt idx="162">
                  <c:v>0.37531435431315202</c:v>
                </c:pt>
                <c:pt idx="163">
                  <c:v>0.37763110958668999</c:v>
                </c:pt>
                <c:pt idx="164">
                  <c:v>0.37994786486022802</c:v>
                </c:pt>
                <c:pt idx="165">
                  <c:v>0.382264620133766</c:v>
                </c:pt>
                <c:pt idx="166">
                  <c:v>0.38458137540730403</c:v>
                </c:pt>
                <c:pt idx="167">
                  <c:v>0.386898130680842</c:v>
                </c:pt>
                <c:pt idx="168">
                  <c:v>0.38921488595437997</c:v>
                </c:pt>
                <c:pt idx="169">
                  <c:v>0.391531641227918</c:v>
                </c:pt>
                <c:pt idx="170">
                  <c:v>0.39384839650145598</c:v>
                </c:pt>
                <c:pt idx="171">
                  <c:v>0.39616515177499401</c:v>
                </c:pt>
                <c:pt idx="172">
                  <c:v>0.39848190704853198</c:v>
                </c:pt>
                <c:pt idx="173">
                  <c:v>0.40079866232207001</c:v>
                </c:pt>
                <c:pt idx="174">
                  <c:v>0.40311541759560798</c:v>
                </c:pt>
                <c:pt idx="175">
                  <c:v>0.40543217286914601</c:v>
                </c:pt>
                <c:pt idx="176">
                  <c:v>0.40774892814268399</c:v>
                </c:pt>
                <c:pt idx="177">
                  <c:v>0.41006568341622202</c:v>
                </c:pt>
                <c:pt idx="178">
                  <c:v>0.41238243868975999</c:v>
                </c:pt>
                <c:pt idx="179">
                  <c:v>0.41469919396329802</c:v>
                </c:pt>
                <c:pt idx="180">
                  <c:v>0.41701594923683599</c:v>
                </c:pt>
                <c:pt idx="181">
                  <c:v>0.41933270451037402</c:v>
                </c:pt>
                <c:pt idx="182">
                  <c:v>0.421649459783912</c:v>
                </c:pt>
                <c:pt idx="183">
                  <c:v>0.42396621505745002</c:v>
                </c:pt>
                <c:pt idx="184">
                  <c:v>0.426282970330988</c:v>
                </c:pt>
                <c:pt idx="185">
                  <c:v>0.42859972560452603</c:v>
                </c:pt>
                <c:pt idx="186">
                  <c:v>0.430916480878064</c:v>
                </c:pt>
                <c:pt idx="187">
                  <c:v>0.43323323615160197</c:v>
                </c:pt>
                <c:pt idx="188">
                  <c:v>0.43554999142514</c:v>
                </c:pt>
                <c:pt idx="189">
                  <c:v>0.43786674669867798</c:v>
                </c:pt>
                <c:pt idx="190">
                  <c:v>0.44018350197221601</c:v>
                </c:pt>
                <c:pt idx="191">
                  <c:v>0.44250025724575398</c:v>
                </c:pt>
                <c:pt idx="192">
                  <c:v>0.44481701251929201</c:v>
                </c:pt>
                <c:pt idx="193">
                  <c:v>0.44713376779282998</c:v>
                </c:pt>
                <c:pt idx="194">
                  <c:v>0.44945052306636801</c:v>
                </c:pt>
                <c:pt idx="195">
                  <c:v>0.45176727833990599</c:v>
                </c:pt>
                <c:pt idx="196">
                  <c:v>0.45408403361344402</c:v>
                </c:pt>
                <c:pt idx="197">
                  <c:v>0.45640078888698199</c:v>
                </c:pt>
                <c:pt idx="198">
                  <c:v>0.45871754416052002</c:v>
                </c:pt>
                <c:pt idx="199">
                  <c:v>0.46103429943405799</c:v>
                </c:pt>
                <c:pt idx="200">
                  <c:v>0.46335105470759502</c:v>
                </c:pt>
                <c:pt idx="201">
                  <c:v>0.465667809981133</c:v>
                </c:pt>
                <c:pt idx="202">
                  <c:v>0.46798456525467103</c:v>
                </c:pt>
                <c:pt idx="203">
                  <c:v>0.470301320528209</c:v>
                </c:pt>
                <c:pt idx="204">
                  <c:v>0.47261807580174697</c:v>
                </c:pt>
                <c:pt idx="205">
                  <c:v>0.474934831075285</c:v>
                </c:pt>
                <c:pt idx="206">
                  <c:v>0.47725158634882298</c:v>
                </c:pt>
                <c:pt idx="207">
                  <c:v>0.47956834162236101</c:v>
                </c:pt>
                <c:pt idx="208">
                  <c:v>0.48188509689589898</c:v>
                </c:pt>
                <c:pt idx="209">
                  <c:v>0.48420185216943701</c:v>
                </c:pt>
                <c:pt idx="210">
                  <c:v>0.48651860744297498</c:v>
                </c:pt>
                <c:pt idx="211">
                  <c:v>0.48883536271651301</c:v>
                </c:pt>
                <c:pt idx="212">
                  <c:v>0.49115211799005098</c:v>
                </c:pt>
                <c:pt idx="213">
                  <c:v>0.49346887326358901</c:v>
                </c:pt>
                <c:pt idx="214">
                  <c:v>0.49578562853712699</c:v>
                </c:pt>
                <c:pt idx="215">
                  <c:v>0.49810238381066502</c:v>
                </c:pt>
                <c:pt idx="216">
                  <c:v>0.50041913908420299</c:v>
                </c:pt>
                <c:pt idx="217">
                  <c:v>0.50273589435774102</c:v>
                </c:pt>
                <c:pt idx="218">
                  <c:v>0.50505264963127905</c:v>
                </c:pt>
                <c:pt idx="219">
                  <c:v>0.50736940490481697</c:v>
                </c:pt>
                <c:pt idx="220">
                  <c:v>0.509686160178355</c:v>
                </c:pt>
                <c:pt idx="221">
                  <c:v>0.51200291545189303</c:v>
                </c:pt>
                <c:pt idx="222">
                  <c:v>0.51431967072543106</c:v>
                </c:pt>
                <c:pt idx="223">
                  <c:v>0.51663642599896897</c:v>
                </c:pt>
                <c:pt idx="224">
                  <c:v>0.518953181272507</c:v>
                </c:pt>
                <c:pt idx="225">
                  <c:v>0.52126993654604503</c:v>
                </c:pt>
                <c:pt idx="226">
                  <c:v>0.52358669181958295</c:v>
                </c:pt>
                <c:pt idx="227">
                  <c:v>0.52590344709312098</c:v>
                </c:pt>
                <c:pt idx="228">
                  <c:v>0.52822020236666001</c:v>
                </c:pt>
                <c:pt idx="229">
                  <c:v>0.53053695764019804</c:v>
                </c:pt>
                <c:pt idx="230">
                  <c:v>0.53285371291373596</c:v>
                </c:pt>
                <c:pt idx="231">
                  <c:v>0.53517046818727398</c:v>
                </c:pt>
                <c:pt idx="232">
                  <c:v>0.53748722346081201</c:v>
                </c:pt>
                <c:pt idx="233">
                  <c:v>0.53980397873435004</c:v>
                </c:pt>
                <c:pt idx="234">
                  <c:v>0.54212073400788796</c:v>
                </c:pt>
                <c:pt idx="235">
                  <c:v>0.54443748928142599</c:v>
                </c:pt>
                <c:pt idx="236">
                  <c:v>0.54675424455496402</c:v>
                </c:pt>
                <c:pt idx="237">
                  <c:v>0.54907099982850205</c:v>
                </c:pt>
                <c:pt idx="238">
                  <c:v>0.55138775510203997</c:v>
                </c:pt>
                <c:pt idx="239">
                  <c:v>0.553704510375578</c:v>
                </c:pt>
                <c:pt idx="240">
                  <c:v>0.55602126564911603</c:v>
                </c:pt>
                <c:pt idx="241">
                  <c:v>0.55833802092265405</c:v>
                </c:pt>
                <c:pt idx="242">
                  <c:v>0.56065477619619197</c:v>
                </c:pt>
                <c:pt idx="243">
                  <c:v>0.56297153146973</c:v>
                </c:pt>
                <c:pt idx="244">
                  <c:v>0.56528828674326803</c:v>
                </c:pt>
                <c:pt idx="245">
                  <c:v>0.56760504201680595</c:v>
                </c:pt>
                <c:pt idx="246">
                  <c:v>0.56992179729034398</c:v>
                </c:pt>
                <c:pt idx="247">
                  <c:v>0.57223855256388201</c:v>
                </c:pt>
                <c:pt idx="248">
                  <c:v>0.57455530783742004</c:v>
                </c:pt>
                <c:pt idx="249">
                  <c:v>0.57687206311095796</c:v>
                </c:pt>
                <c:pt idx="250">
                  <c:v>0.57918881838449598</c:v>
                </c:pt>
                <c:pt idx="251">
                  <c:v>0.58150557365803401</c:v>
                </c:pt>
                <c:pt idx="252">
                  <c:v>0.58382232893157204</c:v>
                </c:pt>
                <c:pt idx="253">
                  <c:v>0.58613908420510996</c:v>
                </c:pt>
                <c:pt idx="254">
                  <c:v>0.58845583947864799</c:v>
                </c:pt>
                <c:pt idx="255">
                  <c:v>0.59077259475218602</c:v>
                </c:pt>
                <c:pt idx="256">
                  <c:v>0.59308935002572405</c:v>
                </c:pt>
                <c:pt idx="257">
                  <c:v>0.59540610529926197</c:v>
                </c:pt>
                <c:pt idx="258">
                  <c:v>0.5977228605728</c:v>
                </c:pt>
                <c:pt idx="259">
                  <c:v>0.60003961584633803</c:v>
                </c:pt>
                <c:pt idx="260">
                  <c:v>0.60235637111987606</c:v>
                </c:pt>
                <c:pt idx="261">
                  <c:v>0.60467312639341397</c:v>
                </c:pt>
                <c:pt idx="262">
                  <c:v>0.606989881666952</c:v>
                </c:pt>
                <c:pt idx="263">
                  <c:v>0.60930663694049103</c:v>
                </c:pt>
                <c:pt idx="264">
                  <c:v>0.61162339221402895</c:v>
                </c:pt>
                <c:pt idx="265">
                  <c:v>0.61394014748756698</c:v>
                </c:pt>
                <c:pt idx="266">
                  <c:v>0.61625690276110501</c:v>
                </c:pt>
                <c:pt idx="267">
                  <c:v>0.61857365803464304</c:v>
                </c:pt>
                <c:pt idx="268">
                  <c:v>0.62089041330818096</c:v>
                </c:pt>
                <c:pt idx="269">
                  <c:v>0.62320716858171898</c:v>
                </c:pt>
                <c:pt idx="270">
                  <c:v>0.62552392385525701</c:v>
                </c:pt>
                <c:pt idx="271">
                  <c:v>0.62784067912879504</c:v>
                </c:pt>
                <c:pt idx="272">
                  <c:v>0.63015743440233296</c:v>
                </c:pt>
                <c:pt idx="273">
                  <c:v>0.63247418967587099</c:v>
                </c:pt>
                <c:pt idx="274">
                  <c:v>0.63479094494940902</c:v>
                </c:pt>
                <c:pt idx="275">
                  <c:v>0.63710770022294705</c:v>
                </c:pt>
                <c:pt idx="276">
                  <c:v>0.63942445549648497</c:v>
                </c:pt>
                <c:pt idx="277">
                  <c:v>0.641741210770023</c:v>
                </c:pt>
                <c:pt idx="278">
                  <c:v>0.64405796604356103</c:v>
                </c:pt>
                <c:pt idx="279">
                  <c:v>0.64637472131709905</c:v>
                </c:pt>
                <c:pt idx="280">
                  <c:v>0.64869147659063697</c:v>
                </c:pt>
                <c:pt idx="281">
                  <c:v>0.651008231864175</c:v>
                </c:pt>
                <c:pt idx="282">
                  <c:v>0.65332498713771303</c:v>
                </c:pt>
                <c:pt idx="283">
                  <c:v>0.65564174241125095</c:v>
                </c:pt>
                <c:pt idx="284">
                  <c:v>0.65795849768478898</c:v>
                </c:pt>
                <c:pt idx="285">
                  <c:v>0.66027525295832701</c:v>
                </c:pt>
                <c:pt idx="286">
                  <c:v>0.66259200823186504</c:v>
                </c:pt>
                <c:pt idx="287">
                  <c:v>0.66490876350540296</c:v>
                </c:pt>
                <c:pt idx="288">
                  <c:v>0.66722551877894098</c:v>
                </c:pt>
                <c:pt idx="289">
                  <c:v>0.66954227405247901</c:v>
                </c:pt>
                <c:pt idx="290">
                  <c:v>0.67185902932601704</c:v>
                </c:pt>
                <c:pt idx="291">
                  <c:v>0.67417578459955496</c:v>
                </c:pt>
                <c:pt idx="292">
                  <c:v>0.67649253987309299</c:v>
                </c:pt>
                <c:pt idx="293">
                  <c:v>0.67880929514663102</c:v>
                </c:pt>
                <c:pt idx="294">
                  <c:v>0.68112605042016905</c:v>
                </c:pt>
                <c:pt idx="295">
                  <c:v>0.68344280569370697</c:v>
                </c:pt>
                <c:pt idx="296">
                  <c:v>0.685759560967245</c:v>
                </c:pt>
                <c:pt idx="297">
                  <c:v>0.68807631624078402</c:v>
                </c:pt>
                <c:pt idx="298">
                  <c:v>0.69039307151432205</c:v>
                </c:pt>
                <c:pt idx="299">
                  <c:v>0.69270982678785997</c:v>
                </c:pt>
                <c:pt idx="300">
                  <c:v>0.695026582061398</c:v>
                </c:pt>
                <c:pt idx="301">
                  <c:v>0.69734333733493603</c:v>
                </c:pt>
                <c:pt idx="302">
                  <c:v>0.69966009260847395</c:v>
                </c:pt>
                <c:pt idx="303">
                  <c:v>0.70197684788201198</c:v>
                </c:pt>
                <c:pt idx="304">
                  <c:v>0.70429360315555001</c:v>
                </c:pt>
                <c:pt idx="305">
                  <c:v>0.70661035842908804</c:v>
                </c:pt>
                <c:pt idx="306">
                  <c:v>0.70892711370262596</c:v>
                </c:pt>
                <c:pt idx="307">
                  <c:v>0.71124386897616398</c:v>
                </c:pt>
                <c:pt idx="308">
                  <c:v>0.71356062424970201</c:v>
                </c:pt>
                <c:pt idx="309">
                  <c:v>0.71587737952324004</c:v>
                </c:pt>
                <c:pt idx="310">
                  <c:v>0.71819413479677796</c:v>
                </c:pt>
                <c:pt idx="311">
                  <c:v>0.72051089007031599</c:v>
                </c:pt>
                <c:pt idx="312">
                  <c:v>0.72282764534385402</c:v>
                </c:pt>
                <c:pt idx="313">
                  <c:v>0.72514440061739205</c:v>
                </c:pt>
                <c:pt idx="314">
                  <c:v>0.72746115589092997</c:v>
                </c:pt>
                <c:pt idx="315">
                  <c:v>0.729777911164468</c:v>
                </c:pt>
                <c:pt idx="316">
                  <c:v>0.73209466643800603</c:v>
                </c:pt>
                <c:pt idx="317">
                  <c:v>0.73441142171154405</c:v>
                </c:pt>
                <c:pt idx="318">
                  <c:v>0.73672817698508197</c:v>
                </c:pt>
                <c:pt idx="319">
                  <c:v>0.73904493225862</c:v>
                </c:pt>
                <c:pt idx="320">
                  <c:v>0.74136168753215803</c:v>
                </c:pt>
                <c:pt idx="321">
                  <c:v>0.74367844280569595</c:v>
                </c:pt>
                <c:pt idx="322">
                  <c:v>0.74599519807923398</c:v>
                </c:pt>
                <c:pt idx="323">
                  <c:v>0.74831195335277201</c:v>
                </c:pt>
                <c:pt idx="324">
                  <c:v>0.75062870862631004</c:v>
                </c:pt>
                <c:pt idx="325">
                  <c:v>0.75294546389984796</c:v>
                </c:pt>
                <c:pt idx="326">
                  <c:v>0.75526221917338598</c:v>
                </c:pt>
                <c:pt idx="327">
                  <c:v>0.75757897444692401</c:v>
                </c:pt>
                <c:pt idx="328">
                  <c:v>0.75989572972046204</c:v>
                </c:pt>
                <c:pt idx="329">
                  <c:v>0.76221248499399996</c:v>
                </c:pt>
                <c:pt idx="330">
                  <c:v>0.76452924026753799</c:v>
                </c:pt>
                <c:pt idx="331">
                  <c:v>0.76684599554107702</c:v>
                </c:pt>
                <c:pt idx="332">
                  <c:v>0.76916275081461505</c:v>
                </c:pt>
                <c:pt idx="333">
                  <c:v>0.77147950608815297</c:v>
                </c:pt>
                <c:pt idx="334">
                  <c:v>0.773796261361691</c:v>
                </c:pt>
                <c:pt idx="335">
                  <c:v>0.77611301663522902</c:v>
                </c:pt>
                <c:pt idx="336">
                  <c:v>0.77842977190876705</c:v>
                </c:pt>
                <c:pt idx="337">
                  <c:v>0.78074652718230497</c:v>
                </c:pt>
                <c:pt idx="338">
                  <c:v>0.783063282455843</c:v>
                </c:pt>
                <c:pt idx="339">
                  <c:v>0.78538003772938103</c:v>
                </c:pt>
                <c:pt idx="340">
                  <c:v>0.78769679300291895</c:v>
                </c:pt>
                <c:pt idx="341">
                  <c:v>0.79001354827645698</c:v>
                </c:pt>
                <c:pt idx="342">
                  <c:v>0.79233030354999501</c:v>
                </c:pt>
                <c:pt idx="343">
                  <c:v>0.79464705882353304</c:v>
                </c:pt>
                <c:pt idx="344">
                  <c:v>0.79696381409707096</c:v>
                </c:pt>
                <c:pt idx="345">
                  <c:v>0.79928056937060898</c:v>
                </c:pt>
                <c:pt idx="346">
                  <c:v>0.80159732464414701</c:v>
                </c:pt>
                <c:pt idx="347">
                  <c:v>0.80391407991768504</c:v>
                </c:pt>
                <c:pt idx="348">
                  <c:v>0.80623083519122296</c:v>
                </c:pt>
                <c:pt idx="349">
                  <c:v>0.80854759046476099</c:v>
                </c:pt>
                <c:pt idx="350">
                  <c:v>0.81086434573829902</c:v>
                </c:pt>
                <c:pt idx="351">
                  <c:v>0.81318110101183705</c:v>
                </c:pt>
                <c:pt idx="352">
                  <c:v>0.81549785628537497</c:v>
                </c:pt>
                <c:pt idx="353">
                  <c:v>0.817814611558913</c:v>
                </c:pt>
                <c:pt idx="354">
                  <c:v>0.82013136683245103</c:v>
                </c:pt>
                <c:pt idx="355">
                  <c:v>0.82244812210598905</c:v>
                </c:pt>
                <c:pt idx="356">
                  <c:v>0.82476487737952697</c:v>
                </c:pt>
                <c:pt idx="357">
                  <c:v>0.827081632653065</c:v>
                </c:pt>
                <c:pt idx="358">
                  <c:v>0.82939838792660303</c:v>
                </c:pt>
                <c:pt idx="359">
                  <c:v>0.83171514320014095</c:v>
                </c:pt>
                <c:pt idx="360">
                  <c:v>0.83403189847367898</c:v>
                </c:pt>
                <c:pt idx="361">
                  <c:v>0.83634865374721701</c:v>
                </c:pt>
                <c:pt idx="362">
                  <c:v>0.83866540902075504</c:v>
                </c:pt>
                <c:pt idx="363">
                  <c:v>0.84098216429429296</c:v>
                </c:pt>
                <c:pt idx="364">
                  <c:v>0.84329891956783098</c:v>
                </c:pt>
                <c:pt idx="365">
                  <c:v>0.84561567484137001</c:v>
                </c:pt>
                <c:pt idx="366">
                  <c:v>0.84793243011490804</c:v>
                </c:pt>
                <c:pt idx="367">
                  <c:v>0.85024918538844596</c:v>
                </c:pt>
                <c:pt idx="368">
                  <c:v>0.85256594066198399</c:v>
                </c:pt>
                <c:pt idx="369">
                  <c:v>0.85488269593552202</c:v>
                </c:pt>
                <c:pt idx="370">
                  <c:v>0.85719945120906005</c:v>
                </c:pt>
                <c:pt idx="371">
                  <c:v>0.85951620648259797</c:v>
                </c:pt>
                <c:pt idx="372">
                  <c:v>0.861832961756136</c:v>
                </c:pt>
                <c:pt idx="373">
                  <c:v>0.86414971702967402</c:v>
                </c:pt>
                <c:pt idx="374">
                  <c:v>0.86646647230321205</c:v>
                </c:pt>
                <c:pt idx="375">
                  <c:v>0.86878322757674997</c:v>
                </c:pt>
                <c:pt idx="376">
                  <c:v>0.871099982850288</c:v>
                </c:pt>
                <c:pt idx="377">
                  <c:v>0.87341673812382603</c:v>
                </c:pt>
                <c:pt idx="378">
                  <c:v>0.87573349339736395</c:v>
                </c:pt>
                <c:pt idx="379">
                  <c:v>0.87805024867090198</c:v>
                </c:pt>
                <c:pt idx="380">
                  <c:v>0.88036700394444001</c:v>
                </c:pt>
                <c:pt idx="381">
                  <c:v>0.88268375921797804</c:v>
                </c:pt>
                <c:pt idx="382">
                  <c:v>0.88500051449151595</c:v>
                </c:pt>
                <c:pt idx="383">
                  <c:v>0.88731726976505398</c:v>
                </c:pt>
                <c:pt idx="384">
                  <c:v>0.88963402503859201</c:v>
                </c:pt>
                <c:pt idx="385">
                  <c:v>0.89195078031213004</c:v>
                </c:pt>
                <c:pt idx="386">
                  <c:v>0.89426753558566796</c:v>
                </c:pt>
                <c:pt idx="387">
                  <c:v>0.89658429085920599</c:v>
                </c:pt>
                <c:pt idx="388">
                  <c:v>0.89890104613274402</c:v>
                </c:pt>
                <c:pt idx="389">
                  <c:v>0.90121780140628205</c:v>
                </c:pt>
                <c:pt idx="390">
                  <c:v>0.90353455667981997</c:v>
                </c:pt>
                <c:pt idx="391">
                  <c:v>0.905851311953358</c:v>
                </c:pt>
                <c:pt idx="392">
                  <c:v>0.90816806722689603</c:v>
                </c:pt>
                <c:pt idx="393">
                  <c:v>0.91048482250043405</c:v>
                </c:pt>
                <c:pt idx="394">
                  <c:v>0.91280157777397197</c:v>
                </c:pt>
                <c:pt idx="395">
                  <c:v>0.91511833304751</c:v>
                </c:pt>
                <c:pt idx="396">
                  <c:v>0.91743508832104803</c:v>
                </c:pt>
                <c:pt idx="397">
                  <c:v>0.91975184359458595</c:v>
                </c:pt>
                <c:pt idx="398">
                  <c:v>0.92206859886812398</c:v>
                </c:pt>
                <c:pt idx="399">
                  <c:v>0.92438535414166301</c:v>
                </c:pt>
                <c:pt idx="400">
                  <c:v>0.92670210941520104</c:v>
                </c:pt>
                <c:pt idx="401">
                  <c:v>0.92901886468873895</c:v>
                </c:pt>
                <c:pt idx="402">
                  <c:v>0.93133561996227698</c:v>
                </c:pt>
                <c:pt idx="403">
                  <c:v>0.93365237523581501</c:v>
                </c:pt>
                <c:pt idx="404">
                  <c:v>0.93596913050935304</c:v>
                </c:pt>
                <c:pt idx="405">
                  <c:v>0.93828588578289096</c:v>
                </c:pt>
                <c:pt idx="406">
                  <c:v>0.94060264105642899</c:v>
                </c:pt>
                <c:pt idx="407">
                  <c:v>0.94291939632996702</c:v>
                </c:pt>
                <c:pt idx="408">
                  <c:v>0.94523615160350505</c:v>
                </c:pt>
                <c:pt idx="409">
                  <c:v>0.94755290687704297</c:v>
                </c:pt>
                <c:pt idx="410">
                  <c:v>0.949869662150581</c:v>
                </c:pt>
                <c:pt idx="411">
                  <c:v>0.95218641742411902</c:v>
                </c:pt>
                <c:pt idx="412">
                  <c:v>0.95450317269765705</c:v>
                </c:pt>
                <c:pt idx="413">
                  <c:v>0.95681992797119497</c:v>
                </c:pt>
                <c:pt idx="414">
                  <c:v>0.959136683244733</c:v>
                </c:pt>
                <c:pt idx="415">
                  <c:v>0.96145343851827103</c:v>
                </c:pt>
                <c:pt idx="416">
                  <c:v>0.96377019379180895</c:v>
                </c:pt>
                <c:pt idx="417">
                  <c:v>0.96608694906534698</c:v>
                </c:pt>
                <c:pt idx="418">
                  <c:v>0.96840370433888501</c:v>
                </c:pt>
                <c:pt idx="419">
                  <c:v>0.97072045961242304</c:v>
                </c:pt>
                <c:pt idx="420">
                  <c:v>0.97303721488596095</c:v>
                </c:pt>
                <c:pt idx="421">
                  <c:v>0.97535397015949898</c:v>
                </c:pt>
                <c:pt idx="422">
                  <c:v>0.97767072543303701</c:v>
                </c:pt>
                <c:pt idx="423">
                  <c:v>0.97998748070657504</c:v>
                </c:pt>
                <c:pt idx="424">
                  <c:v>0.98230423598011296</c:v>
                </c:pt>
                <c:pt idx="425">
                  <c:v>0.98462099125365099</c:v>
                </c:pt>
                <c:pt idx="426">
                  <c:v>0.98693774652718902</c:v>
                </c:pt>
                <c:pt idx="427">
                  <c:v>0.98925450180072705</c:v>
                </c:pt>
                <c:pt idx="428">
                  <c:v>0.99157125707426497</c:v>
                </c:pt>
                <c:pt idx="429">
                  <c:v>0.993888012347803</c:v>
                </c:pt>
                <c:pt idx="430">
                  <c:v>0.99620476762134103</c:v>
                </c:pt>
                <c:pt idx="431">
                  <c:v>0.99852152289487905</c:v>
                </c:pt>
                <c:pt idx="432">
                  <c:v>1.00083827816842</c:v>
                </c:pt>
                <c:pt idx="433">
                  <c:v>1.0031550334419601</c:v>
                </c:pt>
                <c:pt idx="434">
                  <c:v>1.00547178871549</c:v>
                </c:pt>
                <c:pt idx="435">
                  <c:v>1.00778854398903</c:v>
                </c:pt>
                <c:pt idx="436">
                  <c:v>1.0101052992625701</c:v>
                </c:pt>
                <c:pt idx="437">
                  <c:v>1.01242205453611</c:v>
                </c:pt>
                <c:pt idx="438">
                  <c:v>1.0147388098096399</c:v>
                </c:pt>
                <c:pt idx="439">
                  <c:v>1.0170555650831801</c:v>
                </c:pt>
                <c:pt idx="440">
                  <c:v>1.01937232035672</c:v>
                </c:pt>
                <c:pt idx="441">
                  <c:v>1.0216890756302599</c:v>
                </c:pt>
                <c:pt idx="442">
                  <c:v>1.0240058309038</c:v>
                </c:pt>
                <c:pt idx="443">
                  <c:v>1.02632258617733</c:v>
                </c:pt>
                <c:pt idx="444">
                  <c:v>1.0286393414508701</c:v>
                </c:pt>
                <c:pt idx="445">
                  <c:v>1.03095609672441</c:v>
                </c:pt>
                <c:pt idx="446">
                  <c:v>1.0332728519979499</c:v>
                </c:pt>
                <c:pt idx="447">
                  <c:v>1.0355896072714901</c:v>
                </c:pt>
                <c:pt idx="448">
                  <c:v>1.03790636254502</c:v>
                </c:pt>
                <c:pt idx="449">
                  <c:v>1.0402231178185599</c:v>
                </c:pt>
                <c:pt idx="450">
                  <c:v>1.0425398730921001</c:v>
                </c:pt>
                <c:pt idx="451">
                  <c:v>1.04485662836564</c:v>
                </c:pt>
                <c:pt idx="452">
                  <c:v>1.0471733836391801</c:v>
                </c:pt>
                <c:pt idx="453">
                  <c:v>1.04949013891271</c:v>
                </c:pt>
                <c:pt idx="454">
                  <c:v>1.05180689418625</c:v>
                </c:pt>
                <c:pt idx="455">
                  <c:v>1.0541236494597901</c:v>
                </c:pt>
                <c:pt idx="456">
                  <c:v>1.05644040473333</c:v>
                </c:pt>
                <c:pt idx="457">
                  <c:v>1.0587571600068699</c:v>
                </c:pt>
                <c:pt idx="458">
                  <c:v>1.0610739152804001</c:v>
                </c:pt>
                <c:pt idx="459">
                  <c:v>1.06339067055394</c:v>
                </c:pt>
                <c:pt idx="460">
                  <c:v>1.0657074258274799</c:v>
                </c:pt>
                <c:pt idx="461">
                  <c:v>1.06802418110102</c:v>
                </c:pt>
                <c:pt idx="462">
                  <c:v>1.07034093637455</c:v>
                </c:pt>
                <c:pt idx="463">
                  <c:v>1.0726576916480901</c:v>
                </c:pt>
                <c:pt idx="464">
                  <c:v>1.07497444692163</c:v>
                </c:pt>
                <c:pt idx="465">
                  <c:v>1.0772912021951699</c:v>
                </c:pt>
                <c:pt idx="466">
                  <c:v>1.0796079574687101</c:v>
                </c:pt>
                <c:pt idx="467">
                  <c:v>1.08192471274224</c:v>
                </c:pt>
                <c:pt idx="468">
                  <c:v>1.0842414680157799</c:v>
                </c:pt>
                <c:pt idx="469">
                  <c:v>1.0865582232893201</c:v>
                </c:pt>
                <c:pt idx="470">
                  <c:v>1.08887497856286</c:v>
                </c:pt>
                <c:pt idx="471">
                  <c:v>1.0911917338363999</c:v>
                </c:pt>
                <c:pt idx="472">
                  <c:v>1.09350848910993</c:v>
                </c:pt>
                <c:pt idx="473">
                  <c:v>1.09582524438347</c:v>
                </c:pt>
                <c:pt idx="474">
                  <c:v>1.0981419996570101</c:v>
                </c:pt>
                <c:pt idx="475">
                  <c:v>1.10045875493055</c:v>
                </c:pt>
                <c:pt idx="476">
                  <c:v>1.1027755102040899</c:v>
                </c:pt>
                <c:pt idx="477">
                  <c:v>1.1050922654776201</c:v>
                </c:pt>
                <c:pt idx="478">
                  <c:v>1.10740902075116</c:v>
                </c:pt>
                <c:pt idx="479">
                  <c:v>1.1097257760246999</c:v>
                </c:pt>
                <c:pt idx="480">
                  <c:v>1.11204253129824</c:v>
                </c:pt>
                <c:pt idx="481">
                  <c:v>1.11435928657178</c:v>
                </c:pt>
                <c:pt idx="482">
                  <c:v>1.1166760418453101</c:v>
                </c:pt>
                <c:pt idx="483">
                  <c:v>1.11899279711885</c:v>
                </c:pt>
                <c:pt idx="484">
                  <c:v>1.1213095523923899</c:v>
                </c:pt>
                <c:pt idx="485">
                  <c:v>1.1236263076659301</c:v>
                </c:pt>
                <c:pt idx="486">
                  <c:v>1.12594306293947</c:v>
                </c:pt>
                <c:pt idx="487">
                  <c:v>1.1282598182129999</c:v>
                </c:pt>
                <c:pt idx="488">
                  <c:v>1.1305765734865401</c:v>
                </c:pt>
                <c:pt idx="489">
                  <c:v>1.13289332876008</c:v>
                </c:pt>
                <c:pt idx="490">
                  <c:v>1.1352100840336199</c:v>
                </c:pt>
                <c:pt idx="491">
                  <c:v>1.13752683930715</c:v>
                </c:pt>
                <c:pt idx="492">
                  <c:v>1.13984359458069</c:v>
                </c:pt>
                <c:pt idx="493">
                  <c:v>1.1421603498542301</c:v>
                </c:pt>
                <c:pt idx="494">
                  <c:v>1.14447710512777</c:v>
                </c:pt>
                <c:pt idx="495">
                  <c:v>1.1467938604013099</c:v>
                </c:pt>
                <c:pt idx="496">
                  <c:v>1.1491106156748401</c:v>
                </c:pt>
                <c:pt idx="497">
                  <c:v>1.15142737094838</c:v>
                </c:pt>
                <c:pt idx="498">
                  <c:v>1.1537441262219199</c:v>
                </c:pt>
                <c:pt idx="499">
                  <c:v>1.15606088149546</c:v>
                </c:pt>
                <c:pt idx="500">
                  <c:v>1.158377636769</c:v>
                </c:pt>
                <c:pt idx="501">
                  <c:v>1.1606943920425301</c:v>
                </c:pt>
                <c:pt idx="502">
                  <c:v>1.16301114731607</c:v>
                </c:pt>
                <c:pt idx="503">
                  <c:v>1.1653279025896099</c:v>
                </c:pt>
                <c:pt idx="504">
                  <c:v>1.1676446578631501</c:v>
                </c:pt>
                <c:pt idx="505">
                  <c:v>1.16996141313669</c:v>
                </c:pt>
                <c:pt idx="506">
                  <c:v>1.1722781684102199</c:v>
                </c:pt>
                <c:pt idx="507">
                  <c:v>1.1745949236837601</c:v>
                </c:pt>
                <c:pt idx="508">
                  <c:v>1.1769116789573</c:v>
                </c:pt>
                <c:pt idx="509">
                  <c:v>1.1792284342308399</c:v>
                </c:pt>
                <c:pt idx="510">
                  <c:v>1.18154518950438</c:v>
                </c:pt>
                <c:pt idx="511">
                  <c:v>1.18386194477791</c:v>
                </c:pt>
                <c:pt idx="512">
                  <c:v>1.1861787000514501</c:v>
                </c:pt>
                <c:pt idx="513">
                  <c:v>1.18849545532499</c:v>
                </c:pt>
                <c:pt idx="514">
                  <c:v>1.1908122105985299</c:v>
                </c:pt>
                <c:pt idx="515">
                  <c:v>1.1931289658720601</c:v>
                </c:pt>
                <c:pt idx="516">
                  <c:v>1.1954457211456</c:v>
                </c:pt>
                <c:pt idx="517">
                  <c:v>1.1977624764191399</c:v>
                </c:pt>
                <c:pt idx="518">
                  <c:v>1.20007923169268</c:v>
                </c:pt>
                <c:pt idx="519">
                  <c:v>1.20239598696622</c:v>
                </c:pt>
                <c:pt idx="520">
                  <c:v>1.2047127422397499</c:v>
                </c:pt>
                <c:pt idx="521">
                  <c:v>1.20702949751329</c:v>
                </c:pt>
                <c:pt idx="522">
                  <c:v>1.2093462527868299</c:v>
                </c:pt>
                <c:pt idx="523">
                  <c:v>1.2116630080603701</c:v>
                </c:pt>
                <c:pt idx="524">
                  <c:v>1.21397976333391</c:v>
                </c:pt>
                <c:pt idx="525">
                  <c:v>1.2162965186074399</c:v>
                </c:pt>
                <c:pt idx="526">
                  <c:v>1.2186132738809801</c:v>
                </c:pt>
                <c:pt idx="527">
                  <c:v>1.22093002915452</c:v>
                </c:pt>
                <c:pt idx="528">
                  <c:v>1.2232467844280599</c:v>
                </c:pt>
                <c:pt idx="529">
                  <c:v>1.2255635397016</c:v>
                </c:pt>
                <c:pt idx="530">
                  <c:v>1.22788029497513</c:v>
                </c:pt>
                <c:pt idx="531">
                  <c:v>1.2301970502486701</c:v>
                </c:pt>
                <c:pt idx="532">
                  <c:v>1.23251380552221</c:v>
                </c:pt>
                <c:pt idx="533">
                  <c:v>1.2348305607957499</c:v>
                </c:pt>
                <c:pt idx="534">
                  <c:v>1.2371473160692901</c:v>
                </c:pt>
                <c:pt idx="535">
                  <c:v>1.23946407134282</c:v>
                </c:pt>
                <c:pt idx="536">
                  <c:v>1.2417808266163599</c:v>
                </c:pt>
                <c:pt idx="537">
                  <c:v>1.2440975818899001</c:v>
                </c:pt>
                <c:pt idx="538">
                  <c:v>1.24641433716344</c:v>
                </c:pt>
                <c:pt idx="539">
                  <c:v>1.2487310924369699</c:v>
                </c:pt>
                <c:pt idx="540">
                  <c:v>1.25104784771051</c:v>
                </c:pt>
                <c:pt idx="541">
                  <c:v>1.2533646029840499</c:v>
                </c:pt>
                <c:pt idx="542">
                  <c:v>1.2556813582575901</c:v>
                </c:pt>
                <c:pt idx="543">
                  <c:v>1.25799811353113</c:v>
                </c:pt>
                <c:pt idx="544">
                  <c:v>1.2603148688046599</c:v>
                </c:pt>
                <c:pt idx="545">
                  <c:v>1.2626316240782001</c:v>
                </c:pt>
                <c:pt idx="546">
                  <c:v>1.26494837935174</c:v>
                </c:pt>
                <c:pt idx="547">
                  <c:v>1.2672651346252799</c:v>
                </c:pt>
                <c:pt idx="548">
                  <c:v>1.26958188989882</c:v>
                </c:pt>
                <c:pt idx="549">
                  <c:v>1.27189864517235</c:v>
                </c:pt>
                <c:pt idx="550">
                  <c:v>1.2742154004458901</c:v>
                </c:pt>
                <c:pt idx="551">
                  <c:v>1.27653215571943</c:v>
                </c:pt>
                <c:pt idx="552">
                  <c:v>1.2788489109929699</c:v>
                </c:pt>
                <c:pt idx="553">
                  <c:v>1.2811656662665101</c:v>
                </c:pt>
                <c:pt idx="554">
                  <c:v>1.28348242154004</c:v>
                </c:pt>
                <c:pt idx="555">
                  <c:v>1.2857991768135799</c:v>
                </c:pt>
                <c:pt idx="556">
                  <c:v>1.2881159320871201</c:v>
                </c:pt>
                <c:pt idx="557">
                  <c:v>1.29043268736066</c:v>
                </c:pt>
                <c:pt idx="558">
                  <c:v>1.2927494426342001</c:v>
                </c:pt>
                <c:pt idx="559">
                  <c:v>1.29506619790773</c:v>
                </c:pt>
                <c:pt idx="560">
                  <c:v>1.2973829531812699</c:v>
                </c:pt>
                <c:pt idx="561">
                  <c:v>1.2996997084548101</c:v>
                </c:pt>
                <c:pt idx="562">
                  <c:v>1.30201646372835</c:v>
                </c:pt>
                <c:pt idx="563">
                  <c:v>1.3043332190018799</c:v>
                </c:pt>
                <c:pt idx="564">
                  <c:v>1.3066499742754201</c:v>
                </c:pt>
                <c:pt idx="565">
                  <c:v>1.30896672954896</c:v>
                </c:pt>
                <c:pt idx="566">
                  <c:v>1.3112834848224999</c:v>
                </c:pt>
                <c:pt idx="567">
                  <c:v>1.31360024009604</c:v>
                </c:pt>
                <c:pt idx="568">
                  <c:v>1.31591699536957</c:v>
                </c:pt>
                <c:pt idx="569">
                  <c:v>1.3182337506431101</c:v>
                </c:pt>
                <c:pt idx="570">
                  <c:v>1.32055050591665</c:v>
                </c:pt>
                <c:pt idx="571">
                  <c:v>1.3228672611901899</c:v>
                </c:pt>
                <c:pt idx="572">
                  <c:v>1.3251840164637301</c:v>
                </c:pt>
                <c:pt idx="573">
                  <c:v>1.32750077173726</c:v>
                </c:pt>
                <c:pt idx="574">
                  <c:v>1.3298175270107999</c:v>
                </c:pt>
                <c:pt idx="575">
                  <c:v>1.3321342822843401</c:v>
                </c:pt>
                <c:pt idx="576">
                  <c:v>1.33445103755788</c:v>
                </c:pt>
                <c:pt idx="577">
                  <c:v>1.3367677928314201</c:v>
                </c:pt>
                <c:pt idx="578">
                  <c:v>1.33908454810495</c:v>
                </c:pt>
                <c:pt idx="579">
                  <c:v>1.34140130337849</c:v>
                </c:pt>
                <c:pt idx="580">
                  <c:v>1.3437180586520301</c:v>
                </c:pt>
                <c:pt idx="581">
                  <c:v>1.34603481392557</c:v>
                </c:pt>
                <c:pt idx="582">
                  <c:v>1.3483515691991099</c:v>
                </c:pt>
                <c:pt idx="583">
                  <c:v>1.3506683244726401</c:v>
                </c:pt>
                <c:pt idx="584">
                  <c:v>1.35298507974618</c:v>
                </c:pt>
                <c:pt idx="585">
                  <c:v>1.3553018350197199</c:v>
                </c:pt>
                <c:pt idx="586">
                  <c:v>1.35761859029326</c:v>
                </c:pt>
                <c:pt idx="587">
                  <c:v>1.35993534556679</c:v>
                </c:pt>
                <c:pt idx="588">
                  <c:v>1.3622521008403301</c:v>
                </c:pt>
                <c:pt idx="589">
                  <c:v>1.36456885611387</c:v>
                </c:pt>
                <c:pt idx="590">
                  <c:v>1.3668856113874099</c:v>
                </c:pt>
                <c:pt idx="591">
                  <c:v>1.3692023666609501</c:v>
                </c:pt>
                <c:pt idx="592">
                  <c:v>1.37151912193448</c:v>
                </c:pt>
                <c:pt idx="593">
                  <c:v>1.3738358772080199</c:v>
                </c:pt>
                <c:pt idx="594">
                  <c:v>1.3761526324815601</c:v>
                </c:pt>
                <c:pt idx="595">
                  <c:v>1.3784693877551</c:v>
                </c:pt>
                <c:pt idx="596">
                  <c:v>1.3807861430286399</c:v>
                </c:pt>
                <c:pt idx="597">
                  <c:v>1.38310289830217</c:v>
                </c:pt>
                <c:pt idx="598">
                  <c:v>1.38541965357571</c:v>
                </c:pt>
                <c:pt idx="599">
                  <c:v>1.3877364088492501</c:v>
                </c:pt>
                <c:pt idx="600">
                  <c:v>1.39005316412279</c:v>
                </c:pt>
                <c:pt idx="601">
                  <c:v>1.3923699193963299</c:v>
                </c:pt>
                <c:pt idx="602">
                  <c:v>1.3946866746698601</c:v>
                </c:pt>
                <c:pt idx="603">
                  <c:v>1.3970034299434</c:v>
                </c:pt>
                <c:pt idx="604">
                  <c:v>1.3993201852169399</c:v>
                </c:pt>
                <c:pt idx="605">
                  <c:v>1.40163694049048</c:v>
                </c:pt>
                <c:pt idx="606">
                  <c:v>1.40395369576402</c:v>
                </c:pt>
                <c:pt idx="607">
                  <c:v>1.4062704510375501</c:v>
                </c:pt>
                <c:pt idx="608">
                  <c:v>1.40858720631109</c:v>
                </c:pt>
                <c:pt idx="609">
                  <c:v>1.4109039615846299</c:v>
                </c:pt>
                <c:pt idx="610">
                  <c:v>1.4132207168581701</c:v>
                </c:pt>
                <c:pt idx="611">
                  <c:v>1.4155374721317</c:v>
                </c:pt>
                <c:pt idx="612">
                  <c:v>1.4178542274052399</c:v>
                </c:pt>
                <c:pt idx="613">
                  <c:v>1.4201709826787801</c:v>
                </c:pt>
                <c:pt idx="614">
                  <c:v>1.42248773795232</c:v>
                </c:pt>
                <c:pt idx="615">
                  <c:v>1.4248044932258599</c:v>
                </c:pt>
                <c:pt idx="616">
                  <c:v>1.42712124849939</c:v>
                </c:pt>
                <c:pt idx="617">
                  <c:v>1.42943800377293</c:v>
                </c:pt>
                <c:pt idx="618">
                  <c:v>1.4317547590464701</c:v>
                </c:pt>
                <c:pt idx="619">
                  <c:v>1.43407151432001</c:v>
                </c:pt>
                <c:pt idx="620">
                  <c:v>1.4363882695935499</c:v>
                </c:pt>
                <c:pt idx="621">
                  <c:v>1.4387050248670801</c:v>
                </c:pt>
                <c:pt idx="622">
                  <c:v>1.44102178014062</c:v>
                </c:pt>
                <c:pt idx="623">
                  <c:v>1.4433385354141599</c:v>
                </c:pt>
                <c:pt idx="624">
                  <c:v>1.4456552906877</c:v>
                </c:pt>
                <c:pt idx="625">
                  <c:v>1.44797204596124</c:v>
                </c:pt>
                <c:pt idx="626">
                  <c:v>1.4502888012347701</c:v>
                </c:pt>
                <c:pt idx="627">
                  <c:v>1.45260555650831</c:v>
                </c:pt>
                <c:pt idx="628">
                  <c:v>1.4549223117818499</c:v>
                </c:pt>
                <c:pt idx="629">
                  <c:v>1.4572390670553901</c:v>
                </c:pt>
                <c:pt idx="630">
                  <c:v>1.45955582232893</c:v>
                </c:pt>
                <c:pt idx="631">
                  <c:v>1.4618725776024599</c:v>
                </c:pt>
                <c:pt idx="632">
                  <c:v>1.4641893328760001</c:v>
                </c:pt>
                <c:pt idx="633">
                  <c:v>1.46650608814954</c:v>
                </c:pt>
                <c:pt idx="634">
                  <c:v>1.4688228434230799</c:v>
                </c:pt>
                <c:pt idx="635">
                  <c:v>1.47113959869661</c:v>
                </c:pt>
                <c:pt idx="636">
                  <c:v>1.47345635397015</c:v>
                </c:pt>
                <c:pt idx="637">
                  <c:v>1.4757731092436901</c:v>
                </c:pt>
                <c:pt idx="638">
                  <c:v>1.47808986451723</c:v>
                </c:pt>
                <c:pt idx="639">
                  <c:v>1.4804066197907699</c:v>
                </c:pt>
                <c:pt idx="640">
                  <c:v>1.4827233750643001</c:v>
                </c:pt>
                <c:pt idx="641">
                  <c:v>1.48504013033784</c:v>
                </c:pt>
                <c:pt idx="642">
                  <c:v>1.4873568856113799</c:v>
                </c:pt>
                <c:pt idx="643">
                  <c:v>1.48967364088492</c:v>
                </c:pt>
                <c:pt idx="644">
                  <c:v>1.49199039615846</c:v>
                </c:pt>
                <c:pt idx="645">
                  <c:v>1.4943071514319901</c:v>
                </c:pt>
                <c:pt idx="646">
                  <c:v>1.49662390670553</c:v>
                </c:pt>
                <c:pt idx="647">
                  <c:v>1.4989406619790699</c:v>
                </c:pt>
                <c:pt idx="648">
                  <c:v>1.5012574172526101</c:v>
                </c:pt>
                <c:pt idx="649">
                  <c:v>1.50357417252615</c:v>
                </c:pt>
                <c:pt idx="650">
                  <c:v>1.5058909277996799</c:v>
                </c:pt>
                <c:pt idx="651">
                  <c:v>1.5082076830732201</c:v>
                </c:pt>
                <c:pt idx="652">
                  <c:v>1.51052443834676</c:v>
                </c:pt>
                <c:pt idx="653">
                  <c:v>1.5128411936202999</c:v>
                </c:pt>
                <c:pt idx="654">
                  <c:v>1.51515794889384</c:v>
                </c:pt>
                <c:pt idx="655">
                  <c:v>1.51747470416737</c:v>
                </c:pt>
                <c:pt idx="656">
                  <c:v>1.5197914594409101</c:v>
                </c:pt>
                <c:pt idx="657">
                  <c:v>1.52210821471445</c:v>
                </c:pt>
                <c:pt idx="658">
                  <c:v>1.5244249699879899</c:v>
                </c:pt>
                <c:pt idx="659">
                  <c:v>1.5267417252615201</c:v>
                </c:pt>
                <c:pt idx="660">
                  <c:v>1.52905848053506</c:v>
                </c:pt>
                <c:pt idx="661">
                  <c:v>1.5313752358085999</c:v>
                </c:pt>
                <c:pt idx="662">
                  <c:v>1.53369199108214</c:v>
                </c:pt>
                <c:pt idx="663">
                  <c:v>1.53600874635568</c:v>
                </c:pt>
                <c:pt idx="664">
                  <c:v>1.5383255016292099</c:v>
                </c:pt>
                <c:pt idx="665">
                  <c:v>1.54064225690275</c:v>
                </c:pt>
                <c:pt idx="666">
                  <c:v>1.5429590121762899</c:v>
                </c:pt>
                <c:pt idx="667">
                  <c:v>1.5452757674498301</c:v>
                </c:pt>
                <c:pt idx="668">
                  <c:v>1.54759252272337</c:v>
                </c:pt>
                <c:pt idx="669">
                  <c:v>1.5499092779968999</c:v>
                </c:pt>
                <c:pt idx="670">
                  <c:v>1.5522260332704401</c:v>
                </c:pt>
                <c:pt idx="671">
                  <c:v>1.55454278854398</c:v>
                </c:pt>
                <c:pt idx="672">
                  <c:v>1.5568595438175199</c:v>
                </c:pt>
                <c:pt idx="673">
                  <c:v>1.55917629909106</c:v>
                </c:pt>
                <c:pt idx="674">
                  <c:v>1.56149305436459</c:v>
                </c:pt>
                <c:pt idx="675">
                  <c:v>1.5638098096381301</c:v>
                </c:pt>
                <c:pt idx="676">
                  <c:v>1.56612656491167</c:v>
                </c:pt>
                <c:pt idx="677">
                  <c:v>1.5684433201852099</c:v>
                </c:pt>
                <c:pt idx="678">
                  <c:v>1.5707600754587501</c:v>
                </c:pt>
                <c:pt idx="679">
                  <c:v>1.57307683073228</c:v>
                </c:pt>
                <c:pt idx="680">
                  <c:v>1.5753935860058199</c:v>
                </c:pt>
                <c:pt idx="681">
                  <c:v>1.5777103412793601</c:v>
                </c:pt>
                <c:pt idx="682">
                  <c:v>1.5800270965529</c:v>
                </c:pt>
                <c:pt idx="683">
                  <c:v>1.5823438518264299</c:v>
                </c:pt>
                <c:pt idx="684">
                  <c:v>1.58466060709997</c:v>
                </c:pt>
                <c:pt idx="685">
                  <c:v>1.5869773623735099</c:v>
                </c:pt>
                <c:pt idx="686">
                  <c:v>1.5892941176470501</c:v>
                </c:pt>
                <c:pt idx="687">
                  <c:v>1.59161087292059</c:v>
                </c:pt>
                <c:pt idx="688">
                  <c:v>1.5939276281941199</c:v>
                </c:pt>
                <c:pt idx="689">
                  <c:v>1.5962443834676601</c:v>
                </c:pt>
                <c:pt idx="690">
                  <c:v>1.5985611387412</c:v>
                </c:pt>
                <c:pt idx="691">
                  <c:v>1.6008778940147399</c:v>
                </c:pt>
                <c:pt idx="692">
                  <c:v>1.60319464928828</c:v>
                </c:pt>
                <c:pt idx="693">
                  <c:v>1.60551140456181</c:v>
                </c:pt>
                <c:pt idx="694">
                  <c:v>1.6078281598353501</c:v>
                </c:pt>
                <c:pt idx="695">
                  <c:v>1.61014491510889</c:v>
                </c:pt>
                <c:pt idx="696">
                  <c:v>1.6124616703824299</c:v>
                </c:pt>
                <c:pt idx="697">
                  <c:v>1.6147784256559701</c:v>
                </c:pt>
                <c:pt idx="698">
                  <c:v>1.6170951809295</c:v>
                </c:pt>
                <c:pt idx="699">
                  <c:v>1.6194119362030399</c:v>
                </c:pt>
                <c:pt idx="700">
                  <c:v>1.6217286914765801</c:v>
                </c:pt>
                <c:pt idx="701">
                  <c:v>1.62404544675012</c:v>
                </c:pt>
                <c:pt idx="702">
                  <c:v>1.6263622020236601</c:v>
                </c:pt>
                <c:pt idx="703">
                  <c:v>1.62867895729719</c:v>
                </c:pt>
                <c:pt idx="704">
                  <c:v>1.6309957125707299</c:v>
                </c:pt>
                <c:pt idx="705">
                  <c:v>1.6333124678442701</c:v>
                </c:pt>
                <c:pt idx="706">
                  <c:v>1.63562922311781</c:v>
                </c:pt>
                <c:pt idx="707">
                  <c:v>1.6379459783913399</c:v>
                </c:pt>
                <c:pt idx="708">
                  <c:v>1.6402627336648801</c:v>
                </c:pt>
                <c:pt idx="709">
                  <c:v>1.64257948893842</c:v>
                </c:pt>
                <c:pt idx="710">
                  <c:v>1.6448962442119599</c:v>
                </c:pt>
                <c:pt idx="711">
                  <c:v>1.6472129994855</c:v>
                </c:pt>
                <c:pt idx="712">
                  <c:v>1.64952975475903</c:v>
                </c:pt>
                <c:pt idx="713">
                  <c:v>1.6518465100325701</c:v>
                </c:pt>
                <c:pt idx="714">
                  <c:v>1.65416326530611</c:v>
                </c:pt>
                <c:pt idx="715">
                  <c:v>1.6564800205796499</c:v>
                </c:pt>
                <c:pt idx="716">
                  <c:v>1.6587967758531901</c:v>
                </c:pt>
                <c:pt idx="717">
                  <c:v>1.66111353112672</c:v>
                </c:pt>
                <c:pt idx="718">
                  <c:v>1.6634302864002599</c:v>
                </c:pt>
                <c:pt idx="719">
                  <c:v>1.6657470416738001</c:v>
                </c:pt>
                <c:pt idx="720">
                  <c:v>1.66806379694734</c:v>
                </c:pt>
                <c:pt idx="721">
                  <c:v>1.6703805522208801</c:v>
                </c:pt>
                <c:pt idx="722">
                  <c:v>1.67269730749441</c:v>
                </c:pt>
                <c:pt idx="723">
                  <c:v>1.67501406276795</c:v>
                </c:pt>
                <c:pt idx="724">
                  <c:v>1.6773308180414901</c:v>
                </c:pt>
                <c:pt idx="725">
                  <c:v>1.67964757331503</c:v>
                </c:pt>
                <c:pt idx="726">
                  <c:v>1.6819643285885699</c:v>
                </c:pt>
                <c:pt idx="727">
                  <c:v>1.6842810838621001</c:v>
                </c:pt>
                <c:pt idx="728">
                  <c:v>1.68659783913564</c:v>
                </c:pt>
                <c:pt idx="729">
                  <c:v>1.6889145944091799</c:v>
                </c:pt>
                <c:pt idx="730">
                  <c:v>1.69123134968272</c:v>
                </c:pt>
                <c:pt idx="731">
                  <c:v>1.69354810495625</c:v>
                </c:pt>
                <c:pt idx="732">
                  <c:v>1.6958648602297901</c:v>
                </c:pt>
                <c:pt idx="733">
                  <c:v>1.69818161550333</c:v>
                </c:pt>
                <c:pt idx="734">
                  <c:v>1.7004983707768699</c:v>
                </c:pt>
                <c:pt idx="735">
                  <c:v>1.7028151260504101</c:v>
                </c:pt>
                <c:pt idx="736">
                  <c:v>1.70513188132394</c:v>
                </c:pt>
                <c:pt idx="737">
                  <c:v>1.7074486365974799</c:v>
                </c:pt>
                <c:pt idx="738">
                  <c:v>1.7097653918710201</c:v>
                </c:pt>
                <c:pt idx="739">
                  <c:v>1.71208214714456</c:v>
                </c:pt>
                <c:pt idx="740">
                  <c:v>1.7143989024180999</c:v>
                </c:pt>
                <c:pt idx="741">
                  <c:v>1.71671565769163</c:v>
                </c:pt>
                <c:pt idx="742">
                  <c:v>1.71903241296517</c:v>
                </c:pt>
                <c:pt idx="743">
                  <c:v>1.7213491682387101</c:v>
                </c:pt>
                <c:pt idx="744">
                  <c:v>1.72366592351225</c:v>
                </c:pt>
                <c:pt idx="745">
                  <c:v>1.7259826787857899</c:v>
                </c:pt>
                <c:pt idx="746">
                  <c:v>1.7282994340593201</c:v>
                </c:pt>
                <c:pt idx="747">
                  <c:v>1.73061618933286</c:v>
                </c:pt>
                <c:pt idx="748">
                  <c:v>1.7329329446063999</c:v>
                </c:pt>
                <c:pt idx="749">
                  <c:v>1.73524969987994</c:v>
                </c:pt>
                <c:pt idx="750">
                  <c:v>1.73756645515348</c:v>
                </c:pt>
                <c:pt idx="751">
                  <c:v>1.7398832104270101</c:v>
                </c:pt>
                <c:pt idx="752">
                  <c:v>1.74219996570055</c:v>
                </c:pt>
                <c:pt idx="753">
                  <c:v>1.7445167209740899</c:v>
                </c:pt>
                <c:pt idx="754">
                  <c:v>1.7468334762476301</c:v>
                </c:pt>
                <c:pt idx="755">
                  <c:v>1.74915023152116</c:v>
                </c:pt>
                <c:pt idx="756">
                  <c:v>1.7514669867946999</c:v>
                </c:pt>
                <c:pt idx="757">
                  <c:v>1.7537837420682401</c:v>
                </c:pt>
                <c:pt idx="758">
                  <c:v>1.75610049734178</c:v>
                </c:pt>
                <c:pt idx="759">
                  <c:v>1.7584172526153199</c:v>
                </c:pt>
                <c:pt idx="760">
                  <c:v>1.76073400788885</c:v>
                </c:pt>
                <c:pt idx="761">
                  <c:v>1.76305076316239</c:v>
                </c:pt>
                <c:pt idx="762">
                  <c:v>1.7653675184359301</c:v>
                </c:pt>
                <c:pt idx="763">
                  <c:v>1.76768427370947</c:v>
                </c:pt>
                <c:pt idx="764">
                  <c:v>1.7700010289830099</c:v>
                </c:pt>
                <c:pt idx="765">
                  <c:v>1.7723177842565401</c:v>
                </c:pt>
                <c:pt idx="766">
                  <c:v>1.77463453953008</c:v>
                </c:pt>
                <c:pt idx="767">
                  <c:v>1.7769512948036199</c:v>
                </c:pt>
                <c:pt idx="768">
                  <c:v>1.77926805007716</c:v>
                </c:pt>
                <c:pt idx="769">
                  <c:v>1.7815848053507</c:v>
                </c:pt>
                <c:pt idx="770">
                  <c:v>1.7839015606242301</c:v>
                </c:pt>
                <c:pt idx="771">
                  <c:v>1.78621831589777</c:v>
                </c:pt>
                <c:pt idx="772">
                  <c:v>1.7885350711713099</c:v>
                </c:pt>
                <c:pt idx="773">
                  <c:v>1.7908518264448501</c:v>
                </c:pt>
                <c:pt idx="774">
                  <c:v>1.79316858171839</c:v>
                </c:pt>
                <c:pt idx="775">
                  <c:v>1.7954853369919199</c:v>
                </c:pt>
                <c:pt idx="776">
                  <c:v>1.7978020922654601</c:v>
                </c:pt>
                <c:pt idx="777">
                  <c:v>1.800118847539</c:v>
                </c:pt>
                <c:pt idx="778">
                  <c:v>1.8024356028125399</c:v>
                </c:pt>
                <c:pt idx="779">
                  <c:v>1.80475235808608</c:v>
                </c:pt>
                <c:pt idx="780">
                  <c:v>1.80706911335961</c:v>
                </c:pt>
                <c:pt idx="781">
                  <c:v>1.8093858686331501</c:v>
                </c:pt>
                <c:pt idx="782">
                  <c:v>1.81170262390669</c:v>
                </c:pt>
                <c:pt idx="783">
                  <c:v>1.8140193791802299</c:v>
                </c:pt>
                <c:pt idx="784">
                  <c:v>1.8163361344537601</c:v>
                </c:pt>
                <c:pt idx="785">
                  <c:v>1.8186528897273</c:v>
                </c:pt>
                <c:pt idx="786">
                  <c:v>1.8209696450008399</c:v>
                </c:pt>
                <c:pt idx="787">
                  <c:v>1.82328640027438</c:v>
                </c:pt>
                <c:pt idx="788">
                  <c:v>1.82560315554792</c:v>
                </c:pt>
                <c:pt idx="789">
                  <c:v>1.8279199108214499</c:v>
                </c:pt>
                <c:pt idx="790">
                  <c:v>1.83023666609499</c:v>
                </c:pt>
                <c:pt idx="791">
                  <c:v>1.8325534213685299</c:v>
                </c:pt>
                <c:pt idx="792">
                  <c:v>1.8348701766420701</c:v>
                </c:pt>
                <c:pt idx="793">
                  <c:v>1.83718693191561</c:v>
                </c:pt>
                <c:pt idx="794">
                  <c:v>1.8395036871891399</c:v>
                </c:pt>
                <c:pt idx="795">
                  <c:v>1.8418204424626801</c:v>
                </c:pt>
                <c:pt idx="796">
                  <c:v>1.84413719773622</c:v>
                </c:pt>
                <c:pt idx="797">
                  <c:v>1.8464539530097599</c:v>
                </c:pt>
                <c:pt idx="798">
                  <c:v>1.8487707082833</c:v>
                </c:pt>
                <c:pt idx="799">
                  <c:v>1.85108746355683</c:v>
                </c:pt>
                <c:pt idx="800">
                  <c:v>1.8534042188303701</c:v>
                </c:pt>
                <c:pt idx="801">
                  <c:v>1.85572097410391</c:v>
                </c:pt>
                <c:pt idx="802">
                  <c:v>1.8580377293774499</c:v>
                </c:pt>
                <c:pt idx="803">
                  <c:v>1.8603544846509901</c:v>
                </c:pt>
                <c:pt idx="804">
                  <c:v>1.86267123992452</c:v>
                </c:pt>
                <c:pt idx="805">
                  <c:v>1.8649879951980599</c:v>
                </c:pt>
                <c:pt idx="806">
                  <c:v>1.8673047504716</c:v>
                </c:pt>
                <c:pt idx="807">
                  <c:v>1.86962150574514</c:v>
                </c:pt>
                <c:pt idx="808">
                  <c:v>1.8719382610186699</c:v>
                </c:pt>
                <c:pt idx="809">
                  <c:v>1.87425501629221</c:v>
                </c:pt>
                <c:pt idx="810">
                  <c:v>1.8765717715657499</c:v>
                </c:pt>
                <c:pt idx="811">
                  <c:v>1.8788885268392901</c:v>
                </c:pt>
                <c:pt idx="812">
                  <c:v>1.88120528211283</c:v>
                </c:pt>
                <c:pt idx="813">
                  <c:v>1.8835220373863599</c:v>
                </c:pt>
                <c:pt idx="814">
                  <c:v>1.8858387926599001</c:v>
                </c:pt>
                <c:pt idx="815">
                  <c:v>1.88815554793344</c:v>
                </c:pt>
                <c:pt idx="816">
                  <c:v>1.8904723032069799</c:v>
                </c:pt>
                <c:pt idx="817">
                  <c:v>1.89278905848052</c:v>
                </c:pt>
                <c:pt idx="818">
                  <c:v>1.89510581375405</c:v>
                </c:pt>
                <c:pt idx="819">
                  <c:v>1.8974225690275901</c:v>
                </c:pt>
                <c:pt idx="820">
                  <c:v>1.89973932430113</c:v>
                </c:pt>
                <c:pt idx="821">
                  <c:v>1.9020560795746699</c:v>
                </c:pt>
                <c:pt idx="822">
                  <c:v>1.9043728348482101</c:v>
                </c:pt>
                <c:pt idx="823">
                  <c:v>1.90668959012174</c:v>
                </c:pt>
                <c:pt idx="824">
                  <c:v>1.9090063453952799</c:v>
                </c:pt>
                <c:pt idx="825">
                  <c:v>1.9113231006688201</c:v>
                </c:pt>
                <c:pt idx="826">
                  <c:v>1.91363985594236</c:v>
                </c:pt>
                <c:pt idx="827">
                  <c:v>1.9159566112159001</c:v>
                </c:pt>
                <c:pt idx="828">
                  <c:v>1.91827336648943</c:v>
                </c:pt>
                <c:pt idx="829">
                  <c:v>1.9205901217629699</c:v>
                </c:pt>
                <c:pt idx="830">
                  <c:v>1.9229068770365101</c:v>
                </c:pt>
                <c:pt idx="831">
                  <c:v>1.92522363231005</c:v>
                </c:pt>
                <c:pt idx="832">
                  <c:v>1.9275403875835799</c:v>
                </c:pt>
                <c:pt idx="833">
                  <c:v>1.9298571428571201</c:v>
                </c:pt>
                <c:pt idx="834">
                  <c:v>1.93217389813066</c:v>
                </c:pt>
                <c:pt idx="835">
                  <c:v>1.9344906534041999</c:v>
                </c:pt>
                <c:pt idx="836">
                  <c:v>1.93680740867774</c:v>
                </c:pt>
                <c:pt idx="837">
                  <c:v>1.93912416395127</c:v>
                </c:pt>
                <c:pt idx="838">
                  <c:v>1.9414409192248101</c:v>
                </c:pt>
                <c:pt idx="839">
                  <c:v>1.94375767449835</c:v>
                </c:pt>
                <c:pt idx="840">
                  <c:v>1.9460744297718899</c:v>
                </c:pt>
                <c:pt idx="841">
                  <c:v>1.9483911850454301</c:v>
                </c:pt>
                <c:pt idx="842">
                  <c:v>1.95070794031896</c:v>
                </c:pt>
                <c:pt idx="843">
                  <c:v>1.9530246955924999</c:v>
                </c:pt>
                <c:pt idx="844">
                  <c:v>1.9553414508660401</c:v>
                </c:pt>
                <c:pt idx="845">
                  <c:v>1.95765820613958</c:v>
                </c:pt>
                <c:pt idx="846">
                  <c:v>1.9599749614131201</c:v>
                </c:pt>
                <c:pt idx="847">
                  <c:v>1.96229171668665</c:v>
                </c:pt>
                <c:pt idx="848">
                  <c:v>1.96460847196019</c:v>
                </c:pt>
                <c:pt idx="849">
                  <c:v>1.9669252272337301</c:v>
                </c:pt>
                <c:pt idx="850">
                  <c:v>1.96924198250727</c:v>
                </c:pt>
                <c:pt idx="851">
                  <c:v>1.9715587377808099</c:v>
                </c:pt>
                <c:pt idx="852">
                  <c:v>1.9738754930543401</c:v>
                </c:pt>
                <c:pt idx="853">
                  <c:v>1.97619224832788</c:v>
                </c:pt>
                <c:pt idx="854">
                  <c:v>1.9785090036014199</c:v>
                </c:pt>
                <c:pt idx="855">
                  <c:v>1.98082575887496</c:v>
                </c:pt>
                <c:pt idx="856">
                  <c:v>1.98314251414849</c:v>
                </c:pt>
                <c:pt idx="857">
                  <c:v>1.9854592694220301</c:v>
                </c:pt>
                <c:pt idx="858">
                  <c:v>1.98777602469557</c:v>
                </c:pt>
                <c:pt idx="859">
                  <c:v>1.9900927799691099</c:v>
                </c:pt>
                <c:pt idx="860">
                  <c:v>1.9924095352426501</c:v>
                </c:pt>
                <c:pt idx="861">
                  <c:v>1.99472629051618</c:v>
                </c:pt>
                <c:pt idx="862">
                  <c:v>1.9970430457897199</c:v>
                </c:pt>
                <c:pt idx="863">
                  <c:v>1.9993598010632601</c:v>
                </c:pt>
                <c:pt idx="864">
                  <c:v>2.0016765563368</c:v>
                </c:pt>
                <c:pt idx="865">
                  <c:v>2.0039933116103401</c:v>
                </c:pt>
                <c:pt idx="866">
                  <c:v>2.00631006688387</c:v>
                </c:pt>
                <c:pt idx="867">
                  <c:v>2.0086268221574102</c:v>
                </c:pt>
                <c:pt idx="868">
                  <c:v>2.0109435774309499</c:v>
                </c:pt>
                <c:pt idx="869">
                  <c:v>2.01326033270449</c:v>
                </c:pt>
                <c:pt idx="870">
                  <c:v>2.0155770879780301</c:v>
                </c:pt>
                <c:pt idx="871">
                  <c:v>2.0178938432515601</c:v>
                </c:pt>
                <c:pt idx="872">
                  <c:v>2.0202105985251002</c:v>
                </c:pt>
                <c:pt idx="873">
                  <c:v>2.0225273537986399</c:v>
                </c:pt>
                <c:pt idx="874">
                  <c:v>2.02484410907218</c:v>
                </c:pt>
                <c:pt idx="875">
                  <c:v>2.0271608643457202</c:v>
                </c:pt>
                <c:pt idx="876">
                  <c:v>2.0294776196192501</c:v>
                </c:pt>
                <c:pt idx="877">
                  <c:v>2.0317943748927898</c:v>
                </c:pt>
                <c:pt idx="878">
                  <c:v>2.0341111301663299</c:v>
                </c:pt>
                <c:pt idx="879">
                  <c:v>2.0364278854398701</c:v>
                </c:pt>
                <c:pt idx="880">
                  <c:v>2.0387446407134102</c:v>
                </c:pt>
                <c:pt idx="881">
                  <c:v>2.0410613959869401</c:v>
                </c:pt>
                <c:pt idx="882">
                  <c:v>2.0433781512604798</c:v>
                </c:pt>
                <c:pt idx="883">
                  <c:v>2.04569490653402</c:v>
                </c:pt>
                <c:pt idx="884">
                  <c:v>2.0480116618075601</c:v>
                </c:pt>
                <c:pt idx="885">
                  <c:v>2.05032841708109</c:v>
                </c:pt>
                <c:pt idx="886">
                  <c:v>2.0526451723546302</c:v>
                </c:pt>
                <c:pt idx="887">
                  <c:v>2.0549619276281699</c:v>
                </c:pt>
                <c:pt idx="888">
                  <c:v>2.05727868290171</c:v>
                </c:pt>
                <c:pt idx="889">
                  <c:v>2.0595954381752501</c:v>
                </c:pt>
                <c:pt idx="890">
                  <c:v>2.0619121934487801</c:v>
                </c:pt>
                <c:pt idx="891">
                  <c:v>2.0642289487223202</c:v>
                </c:pt>
                <c:pt idx="892">
                  <c:v>2.0665457039958599</c:v>
                </c:pt>
                <c:pt idx="893">
                  <c:v>2.0688624592694</c:v>
                </c:pt>
                <c:pt idx="894">
                  <c:v>2.0711792145429402</c:v>
                </c:pt>
                <c:pt idx="895">
                  <c:v>2.0734959698164701</c:v>
                </c:pt>
                <c:pt idx="896">
                  <c:v>2.0758127250900098</c:v>
                </c:pt>
                <c:pt idx="897">
                  <c:v>2.0781294803635499</c:v>
                </c:pt>
                <c:pt idx="898">
                  <c:v>2.0804462356370901</c:v>
                </c:pt>
                <c:pt idx="899">
                  <c:v>2.0827629909106302</c:v>
                </c:pt>
                <c:pt idx="900">
                  <c:v>2.0850797461841601</c:v>
                </c:pt>
                <c:pt idx="901">
                  <c:v>2.0873965014576998</c:v>
                </c:pt>
                <c:pt idx="902">
                  <c:v>2.08971325673124</c:v>
                </c:pt>
                <c:pt idx="903">
                  <c:v>2.0920300120047801</c:v>
                </c:pt>
                <c:pt idx="904">
                  <c:v>2.0943467672783198</c:v>
                </c:pt>
                <c:pt idx="905">
                  <c:v>2.0966635225518502</c:v>
                </c:pt>
                <c:pt idx="906">
                  <c:v>2.0989802778253899</c:v>
                </c:pt>
                <c:pt idx="907">
                  <c:v>2.10129703309893</c:v>
                </c:pt>
                <c:pt idx="908">
                  <c:v>2.1036137883724702</c:v>
                </c:pt>
                <c:pt idx="909">
                  <c:v>2.1059305436460001</c:v>
                </c:pt>
                <c:pt idx="910">
                  <c:v>2.1082472989195402</c:v>
                </c:pt>
                <c:pt idx="911">
                  <c:v>2.1105640541930799</c:v>
                </c:pt>
                <c:pt idx="912">
                  <c:v>2.11288080946662</c:v>
                </c:pt>
                <c:pt idx="913">
                  <c:v>2.1151975647401602</c:v>
                </c:pt>
                <c:pt idx="914">
                  <c:v>2.1175143200136901</c:v>
                </c:pt>
                <c:pt idx="915">
                  <c:v>2.1198310752872298</c:v>
                </c:pt>
                <c:pt idx="916">
                  <c:v>2.1221478305607699</c:v>
                </c:pt>
                <c:pt idx="917">
                  <c:v>2.1244645858343101</c:v>
                </c:pt>
                <c:pt idx="918">
                  <c:v>2.1267813411078502</c:v>
                </c:pt>
                <c:pt idx="919">
                  <c:v>2.1290980963813801</c:v>
                </c:pt>
                <c:pt idx="920">
                  <c:v>2.1314148516549198</c:v>
                </c:pt>
                <c:pt idx="921">
                  <c:v>2.13373160692846</c:v>
                </c:pt>
                <c:pt idx="922">
                  <c:v>2.1360483622020001</c:v>
                </c:pt>
                <c:pt idx="923">
                  <c:v>2.1383651174755398</c:v>
                </c:pt>
                <c:pt idx="924">
                  <c:v>2.1406818727490702</c:v>
                </c:pt>
                <c:pt idx="925">
                  <c:v>2.1429986280226099</c:v>
                </c:pt>
                <c:pt idx="926">
                  <c:v>2.14531538329615</c:v>
                </c:pt>
                <c:pt idx="927">
                  <c:v>2.1476321385696902</c:v>
                </c:pt>
                <c:pt idx="928">
                  <c:v>2.1499488938432298</c:v>
                </c:pt>
                <c:pt idx="929">
                  <c:v>2.1522656491167602</c:v>
                </c:pt>
                <c:pt idx="930">
                  <c:v>2.1545824043902999</c:v>
                </c:pt>
                <c:pt idx="931">
                  <c:v>2.15689915966384</c:v>
                </c:pt>
                <c:pt idx="932">
                  <c:v>2.1592159149373802</c:v>
                </c:pt>
                <c:pt idx="933">
                  <c:v>2.1615326702109101</c:v>
                </c:pt>
                <c:pt idx="934">
                  <c:v>2.1638494254844498</c:v>
                </c:pt>
                <c:pt idx="935">
                  <c:v>2.1661661807579899</c:v>
                </c:pt>
                <c:pt idx="936">
                  <c:v>2.1684829360315301</c:v>
                </c:pt>
                <c:pt idx="937">
                  <c:v>2.1707996913050698</c:v>
                </c:pt>
                <c:pt idx="938">
                  <c:v>2.1731164465786001</c:v>
                </c:pt>
                <c:pt idx="939">
                  <c:v>2.1754332018521398</c:v>
                </c:pt>
                <c:pt idx="940">
                  <c:v>2.17774995712568</c:v>
                </c:pt>
                <c:pt idx="941">
                  <c:v>2.1800667123992201</c:v>
                </c:pt>
                <c:pt idx="942">
                  <c:v>2.1823834676727598</c:v>
                </c:pt>
                <c:pt idx="943">
                  <c:v>2.1847002229462902</c:v>
                </c:pt>
                <c:pt idx="944">
                  <c:v>2.1870169782198299</c:v>
                </c:pt>
                <c:pt idx="945">
                  <c:v>2.18933373349337</c:v>
                </c:pt>
                <c:pt idx="946">
                  <c:v>2.1916504887669102</c:v>
                </c:pt>
                <c:pt idx="947">
                  <c:v>2.1939672440404498</c:v>
                </c:pt>
                <c:pt idx="948">
                  <c:v>2.1962839993139802</c:v>
                </c:pt>
                <c:pt idx="949">
                  <c:v>2.1986007545875199</c:v>
                </c:pt>
                <c:pt idx="950">
                  <c:v>2.2009175098610601</c:v>
                </c:pt>
                <c:pt idx="951">
                  <c:v>2.2032342651346002</c:v>
                </c:pt>
                <c:pt idx="952">
                  <c:v>2.2055510204081399</c:v>
                </c:pt>
                <c:pt idx="953">
                  <c:v>2.2078677756816698</c:v>
                </c:pt>
                <c:pt idx="954">
                  <c:v>2.2101845309552099</c:v>
                </c:pt>
                <c:pt idx="955">
                  <c:v>2.2125012862287501</c:v>
                </c:pt>
                <c:pt idx="956">
                  <c:v>2.2148180415022898</c:v>
                </c:pt>
                <c:pt idx="957">
                  <c:v>2.2171347967758201</c:v>
                </c:pt>
                <c:pt idx="958">
                  <c:v>2.2194515520493598</c:v>
                </c:pt>
                <c:pt idx="959">
                  <c:v>2.2217683073229</c:v>
                </c:pt>
                <c:pt idx="960">
                  <c:v>2.2240850625964401</c:v>
                </c:pt>
                <c:pt idx="961">
                  <c:v>2.2264018178699798</c:v>
                </c:pt>
                <c:pt idx="962">
                  <c:v>2.2287185731435102</c:v>
                </c:pt>
                <c:pt idx="963">
                  <c:v>2.2310353284170499</c:v>
                </c:pt>
                <c:pt idx="964">
                  <c:v>2.23335208369059</c:v>
                </c:pt>
                <c:pt idx="965">
                  <c:v>2.2356688389641302</c:v>
                </c:pt>
                <c:pt idx="966">
                  <c:v>2.2379855942376699</c:v>
                </c:pt>
                <c:pt idx="967">
                  <c:v>2.2403023495112002</c:v>
                </c:pt>
                <c:pt idx="968">
                  <c:v>2.2426191047847399</c:v>
                </c:pt>
                <c:pt idx="969">
                  <c:v>2.2449358600582801</c:v>
                </c:pt>
                <c:pt idx="970">
                  <c:v>2.2472526153318202</c:v>
                </c:pt>
                <c:pt idx="971">
                  <c:v>2.2495693706053599</c:v>
                </c:pt>
                <c:pt idx="972">
                  <c:v>2.2518861258788898</c:v>
                </c:pt>
                <c:pt idx="973">
                  <c:v>2.2542028811524299</c:v>
                </c:pt>
                <c:pt idx="974">
                  <c:v>2.2565196364259701</c:v>
                </c:pt>
                <c:pt idx="975">
                  <c:v>2.2588363916995098</c:v>
                </c:pt>
                <c:pt idx="976">
                  <c:v>2.2611531469730499</c:v>
                </c:pt>
                <c:pt idx="977">
                  <c:v>2.2634699022465798</c:v>
                </c:pt>
                <c:pt idx="978">
                  <c:v>2.26578665752012</c:v>
                </c:pt>
                <c:pt idx="979">
                  <c:v>2.2681034127936601</c:v>
                </c:pt>
                <c:pt idx="980">
                  <c:v>2.2704201680671998</c:v>
                </c:pt>
                <c:pt idx="981">
                  <c:v>2.2727369233407302</c:v>
                </c:pt>
                <c:pt idx="982">
                  <c:v>2.2750536786142699</c:v>
                </c:pt>
                <c:pt idx="983">
                  <c:v>2.27737043388781</c:v>
                </c:pt>
                <c:pt idx="984">
                  <c:v>2.2796871891613502</c:v>
                </c:pt>
                <c:pt idx="985">
                  <c:v>2.2820039444348899</c:v>
                </c:pt>
                <c:pt idx="986">
                  <c:v>2.2843206997084202</c:v>
                </c:pt>
                <c:pt idx="987">
                  <c:v>2.2866374549819599</c:v>
                </c:pt>
                <c:pt idx="988">
                  <c:v>2.2889542102555001</c:v>
                </c:pt>
                <c:pt idx="989">
                  <c:v>2.2912709655290402</c:v>
                </c:pt>
                <c:pt idx="990">
                  <c:v>2.2935877208025799</c:v>
                </c:pt>
                <c:pt idx="991">
                  <c:v>2.2959044760761098</c:v>
                </c:pt>
                <c:pt idx="992">
                  <c:v>2.29822123134965</c:v>
                </c:pt>
                <c:pt idx="993">
                  <c:v>2.3005379866231901</c:v>
                </c:pt>
                <c:pt idx="994">
                  <c:v>2.3028547418967298</c:v>
                </c:pt>
                <c:pt idx="995">
                  <c:v>2.3051714971702699</c:v>
                </c:pt>
                <c:pt idx="996">
                  <c:v>2.3074882524437998</c:v>
                </c:pt>
                <c:pt idx="997">
                  <c:v>2.30980500771734</c:v>
                </c:pt>
                <c:pt idx="998">
                  <c:v>2.3121217629908801</c:v>
                </c:pt>
                <c:pt idx="999">
                  <c:v>2.3144385182644198</c:v>
                </c:pt>
                <c:pt idx="1000">
                  <c:v>2.31675527353796</c:v>
                </c:pt>
                <c:pt idx="1001">
                  <c:v>2.3190720288114899</c:v>
                </c:pt>
                <c:pt idx="1002">
                  <c:v>2.32138878408503</c:v>
                </c:pt>
                <c:pt idx="1003">
                  <c:v>2.3237055393585702</c:v>
                </c:pt>
                <c:pt idx="1004">
                  <c:v>2.3260222946321099</c:v>
                </c:pt>
                <c:pt idx="1005">
                  <c:v>2.3283390499056398</c:v>
                </c:pt>
                <c:pt idx="1006">
                  <c:v>2.3306558051791799</c:v>
                </c:pt>
                <c:pt idx="1007">
                  <c:v>2.3329725604527201</c:v>
                </c:pt>
                <c:pt idx="1008">
                  <c:v>2.3352893157262602</c:v>
                </c:pt>
                <c:pt idx="1009">
                  <c:v>2.3376060709997999</c:v>
                </c:pt>
                <c:pt idx="1010">
                  <c:v>2.3399228262733298</c:v>
                </c:pt>
                <c:pt idx="1011">
                  <c:v>2.34223958154687</c:v>
                </c:pt>
                <c:pt idx="1012">
                  <c:v>2.3445563368204101</c:v>
                </c:pt>
                <c:pt idx="1013">
                  <c:v>2.3468730920939498</c:v>
                </c:pt>
                <c:pt idx="1014">
                  <c:v>2.3491898473674899</c:v>
                </c:pt>
                <c:pt idx="1015">
                  <c:v>2.3515066026410198</c:v>
                </c:pt>
                <c:pt idx="1016">
                  <c:v>2.35382335791456</c:v>
                </c:pt>
                <c:pt idx="1017">
                  <c:v>2.3561401131881001</c:v>
                </c:pt>
                <c:pt idx="1018">
                  <c:v>2.3584568684616398</c:v>
                </c:pt>
                <c:pt idx="1019">
                  <c:v>2.36077362373518</c:v>
                </c:pt>
                <c:pt idx="1020">
                  <c:v>2.3630903790087099</c:v>
                </c:pt>
                <c:pt idx="1021">
                  <c:v>2.36540713428225</c:v>
                </c:pt>
                <c:pt idx="1022">
                  <c:v>2.3677238895557902</c:v>
                </c:pt>
                <c:pt idx="1023">
                  <c:v>2.3700406448293299</c:v>
                </c:pt>
                <c:pt idx="1024">
                  <c:v>2.37235740010287</c:v>
                </c:pt>
                <c:pt idx="1025">
                  <c:v>2.3746741553763999</c:v>
                </c:pt>
                <c:pt idx="1026">
                  <c:v>2.3769909106499401</c:v>
                </c:pt>
                <c:pt idx="1027">
                  <c:v>2.3793076659234802</c:v>
                </c:pt>
                <c:pt idx="1028">
                  <c:v>2.3816244211970199</c:v>
                </c:pt>
                <c:pt idx="1029">
                  <c:v>2.3839411764705498</c:v>
                </c:pt>
                <c:pt idx="1030">
                  <c:v>2.38625793174409</c:v>
                </c:pt>
                <c:pt idx="1031">
                  <c:v>2.3885746870176301</c:v>
                </c:pt>
                <c:pt idx="1032">
                  <c:v>2.3908914422911698</c:v>
                </c:pt>
                <c:pt idx="1033">
                  <c:v>2.3932081975647099</c:v>
                </c:pt>
                <c:pt idx="1034">
                  <c:v>2.3955249528382399</c:v>
                </c:pt>
                <c:pt idx="1035">
                  <c:v>2.39784170811178</c:v>
                </c:pt>
                <c:pt idx="1036">
                  <c:v>2.4001584633853201</c:v>
                </c:pt>
                <c:pt idx="1037">
                  <c:v>2.4024752186588598</c:v>
                </c:pt>
                <c:pt idx="1038">
                  <c:v>2.4047919739324</c:v>
                </c:pt>
                <c:pt idx="1039">
                  <c:v>2.4071087292059299</c:v>
                </c:pt>
                <c:pt idx="1040">
                  <c:v>2.40942548447947</c:v>
                </c:pt>
                <c:pt idx="1041">
                  <c:v>2.4117422397530102</c:v>
                </c:pt>
                <c:pt idx="1042">
                  <c:v>2.4140589950265499</c:v>
                </c:pt>
                <c:pt idx="1043">
                  <c:v>2.41637575030009</c:v>
                </c:pt>
                <c:pt idx="1044">
                  <c:v>2.4186925055736199</c:v>
                </c:pt>
                <c:pt idx="1045">
                  <c:v>2.4210092608471601</c:v>
                </c:pt>
                <c:pt idx="1046">
                  <c:v>2.4233260161207002</c:v>
                </c:pt>
                <c:pt idx="1047">
                  <c:v>2.4256427713942399</c:v>
                </c:pt>
                <c:pt idx="1048">
                  <c:v>2.42795952666778</c:v>
                </c:pt>
                <c:pt idx="1049">
                  <c:v>2.43027628194131</c:v>
                </c:pt>
                <c:pt idx="1050">
                  <c:v>2.4325930372148501</c:v>
                </c:pt>
                <c:pt idx="1051">
                  <c:v>2.4349097924883898</c:v>
                </c:pt>
                <c:pt idx="1052">
                  <c:v>2.4372265477619299</c:v>
                </c:pt>
                <c:pt idx="1053">
                  <c:v>2.4395433030354599</c:v>
                </c:pt>
                <c:pt idx="1054">
                  <c:v>2.441860058309</c:v>
                </c:pt>
                <c:pt idx="1055">
                  <c:v>2.4441768135825401</c:v>
                </c:pt>
                <c:pt idx="1056">
                  <c:v>2.4464935688560798</c:v>
                </c:pt>
                <c:pt idx="1057">
                  <c:v>2.44881032412962</c:v>
                </c:pt>
                <c:pt idx="1058">
                  <c:v>2.4511270794031499</c:v>
                </c:pt>
                <c:pt idx="1059">
                  <c:v>2.45344383467669</c:v>
                </c:pt>
                <c:pt idx="1060">
                  <c:v>2.4557605899502302</c:v>
                </c:pt>
                <c:pt idx="1061">
                  <c:v>2.4580773452237699</c:v>
                </c:pt>
                <c:pt idx="1062">
                  <c:v>2.46039410049731</c:v>
                </c:pt>
                <c:pt idx="1063">
                  <c:v>2.4627108557708399</c:v>
                </c:pt>
                <c:pt idx="1064">
                  <c:v>2.4650276110443801</c:v>
                </c:pt>
                <c:pt idx="1065">
                  <c:v>2.4673443663179202</c:v>
                </c:pt>
                <c:pt idx="1066">
                  <c:v>2.4696611215914599</c:v>
                </c:pt>
                <c:pt idx="1067">
                  <c:v>2.471977876865</c:v>
                </c:pt>
                <c:pt idx="1068">
                  <c:v>2.47429463213853</c:v>
                </c:pt>
                <c:pt idx="1069">
                  <c:v>2.4766113874120701</c:v>
                </c:pt>
                <c:pt idx="1070">
                  <c:v>2.4789281426856098</c:v>
                </c:pt>
                <c:pt idx="1071">
                  <c:v>2.4812448979591499</c:v>
                </c:pt>
                <c:pt idx="1072">
                  <c:v>2.4835616532326901</c:v>
                </c:pt>
                <c:pt idx="1073">
                  <c:v>2.48587840850622</c:v>
                </c:pt>
                <c:pt idx="1074">
                  <c:v>2.4881951637797601</c:v>
                </c:pt>
                <c:pt idx="1075">
                  <c:v>2.4905119190532998</c:v>
                </c:pt>
                <c:pt idx="1076">
                  <c:v>2.49282867432684</c:v>
                </c:pt>
                <c:pt idx="1077">
                  <c:v>2.4951454296003699</c:v>
                </c:pt>
                <c:pt idx="1078">
                  <c:v>2.49746218487391</c:v>
                </c:pt>
                <c:pt idx="1079">
                  <c:v>2.4997789401474502</c:v>
                </c:pt>
                <c:pt idx="1080">
                  <c:v>2.5020956954209899</c:v>
                </c:pt>
                <c:pt idx="1081">
                  <c:v>2.50441245069453</c:v>
                </c:pt>
                <c:pt idx="1082">
                  <c:v>2.5067292059680599</c:v>
                </c:pt>
                <c:pt idx="1083">
                  <c:v>2.5090459612416001</c:v>
                </c:pt>
                <c:pt idx="1084">
                  <c:v>2.5113627165151402</c:v>
                </c:pt>
                <c:pt idx="1085">
                  <c:v>2.5136794717886799</c:v>
                </c:pt>
                <c:pt idx="1086">
                  <c:v>2.51599622706222</c:v>
                </c:pt>
                <c:pt idx="1087">
                  <c:v>2.51831298233575</c:v>
                </c:pt>
                <c:pt idx="1088">
                  <c:v>2.5206297376092901</c:v>
                </c:pt>
                <c:pt idx="1089">
                  <c:v>2.5229464928828298</c:v>
                </c:pt>
                <c:pt idx="1090">
                  <c:v>2.5252632481563699</c:v>
                </c:pt>
                <c:pt idx="1091">
                  <c:v>2.5275800034299101</c:v>
                </c:pt>
                <c:pt idx="1092">
                  <c:v>2.52989675870344</c:v>
                </c:pt>
                <c:pt idx="1093">
                  <c:v>2.5322135139769801</c:v>
                </c:pt>
                <c:pt idx="1094">
                  <c:v>2.5345302692505198</c:v>
                </c:pt>
                <c:pt idx="1095">
                  <c:v>2.53684702452406</c:v>
                </c:pt>
                <c:pt idx="1096">
                  <c:v>2.5391637797976001</c:v>
                </c:pt>
                <c:pt idx="1097">
                  <c:v>2.54148053507113</c:v>
                </c:pt>
                <c:pt idx="1098">
                  <c:v>2.5437972903446702</c:v>
                </c:pt>
                <c:pt idx="1099">
                  <c:v>2.5461140456182099</c:v>
                </c:pt>
                <c:pt idx="1100">
                  <c:v>2.54843080089175</c:v>
                </c:pt>
                <c:pt idx="1101">
                  <c:v>2.5507475561652901</c:v>
                </c:pt>
                <c:pt idx="1102">
                  <c:v>2.5530643114388201</c:v>
                </c:pt>
                <c:pt idx="1103">
                  <c:v>2.5553810667123602</c:v>
                </c:pt>
                <c:pt idx="1104">
                  <c:v>2.5576978219858999</c:v>
                </c:pt>
                <c:pt idx="1105">
                  <c:v>2.56001457725944</c:v>
                </c:pt>
                <c:pt idx="1106">
                  <c:v>2.56233133253297</c:v>
                </c:pt>
                <c:pt idx="1107">
                  <c:v>2.5646480878065101</c:v>
                </c:pt>
                <c:pt idx="1108">
                  <c:v>2.5669648430800498</c:v>
                </c:pt>
                <c:pt idx="1109">
                  <c:v>2.5692815983535899</c:v>
                </c:pt>
                <c:pt idx="1110">
                  <c:v>2.5715983536271301</c:v>
                </c:pt>
                <c:pt idx="1111">
                  <c:v>2.57391510890066</c:v>
                </c:pt>
                <c:pt idx="1112">
                  <c:v>2.5762318641742001</c:v>
                </c:pt>
                <c:pt idx="1113">
                  <c:v>2.5785486194477398</c:v>
                </c:pt>
                <c:pt idx="1114">
                  <c:v>2.58086537472128</c:v>
                </c:pt>
                <c:pt idx="1115">
                  <c:v>2.5831821299948201</c:v>
                </c:pt>
                <c:pt idx="1116">
                  <c:v>2.58549888526835</c:v>
                </c:pt>
                <c:pt idx="1117">
                  <c:v>2.5878156405418902</c:v>
                </c:pt>
                <c:pt idx="1118">
                  <c:v>2.5901323958154299</c:v>
                </c:pt>
                <c:pt idx="1119">
                  <c:v>2.59244915108897</c:v>
                </c:pt>
                <c:pt idx="1120">
                  <c:v>2.5947659063625101</c:v>
                </c:pt>
                <c:pt idx="1121">
                  <c:v>2.5970826616360401</c:v>
                </c:pt>
                <c:pt idx="1122">
                  <c:v>2.5993994169095802</c:v>
                </c:pt>
                <c:pt idx="1123">
                  <c:v>2.6017161721831199</c:v>
                </c:pt>
                <c:pt idx="1124">
                  <c:v>2.60403292745666</c:v>
                </c:pt>
                <c:pt idx="1125">
                  <c:v>2.6063496827302002</c:v>
                </c:pt>
                <c:pt idx="1126">
                  <c:v>2.6086664380037301</c:v>
                </c:pt>
                <c:pt idx="1127">
                  <c:v>2.6109831932772698</c:v>
                </c:pt>
                <c:pt idx="1128">
                  <c:v>2.6132999485508099</c:v>
                </c:pt>
                <c:pt idx="1129">
                  <c:v>2.6156167038243501</c:v>
                </c:pt>
                <c:pt idx="1130">
                  <c:v>2.61793345909788</c:v>
                </c:pt>
                <c:pt idx="1131">
                  <c:v>2.6202502143714201</c:v>
                </c:pt>
                <c:pt idx="1132">
                  <c:v>2.6225669696449598</c:v>
                </c:pt>
                <c:pt idx="1133">
                  <c:v>2.6248837249185</c:v>
                </c:pt>
                <c:pt idx="1134">
                  <c:v>2.6272004801920401</c:v>
                </c:pt>
                <c:pt idx="1135">
                  <c:v>2.62951723546557</c:v>
                </c:pt>
                <c:pt idx="1136">
                  <c:v>2.6318339907391102</c:v>
                </c:pt>
                <c:pt idx="1137">
                  <c:v>2.6341507460126499</c:v>
                </c:pt>
                <c:pt idx="1138">
                  <c:v>2.63646750128619</c:v>
                </c:pt>
                <c:pt idx="1139">
                  <c:v>2.6387842565597301</c:v>
                </c:pt>
                <c:pt idx="1140">
                  <c:v>2.6411010118332601</c:v>
                </c:pt>
                <c:pt idx="1141">
                  <c:v>2.6434177671068002</c:v>
                </c:pt>
                <c:pt idx="1142">
                  <c:v>2.6457345223803399</c:v>
                </c:pt>
                <c:pt idx="1143">
                  <c:v>2.64805127765388</c:v>
                </c:pt>
                <c:pt idx="1144">
                  <c:v>2.6503680329274202</c:v>
                </c:pt>
                <c:pt idx="1145">
                  <c:v>2.6526847882009501</c:v>
                </c:pt>
                <c:pt idx="1146">
                  <c:v>2.6550015434744898</c:v>
                </c:pt>
                <c:pt idx="1147">
                  <c:v>2.6573182987480299</c:v>
                </c:pt>
                <c:pt idx="1148">
                  <c:v>2.6596350540215701</c:v>
                </c:pt>
                <c:pt idx="1149">
                  <c:v>2.6619518092951102</c:v>
                </c:pt>
                <c:pt idx="1150">
                  <c:v>2.6642685645686401</c:v>
                </c:pt>
                <c:pt idx="1151">
                  <c:v>2.6665853198421798</c:v>
                </c:pt>
                <c:pt idx="1152">
                  <c:v>2.66890207511572</c:v>
                </c:pt>
                <c:pt idx="1153">
                  <c:v>2.6712188303892601</c:v>
                </c:pt>
                <c:pt idx="1154">
                  <c:v>2.67353558566279</c:v>
                </c:pt>
                <c:pt idx="1155">
                  <c:v>2.6758523409363302</c:v>
                </c:pt>
                <c:pt idx="1156">
                  <c:v>2.6781690962098699</c:v>
                </c:pt>
                <c:pt idx="1157">
                  <c:v>2.68048585148341</c:v>
                </c:pt>
                <c:pt idx="1158">
                  <c:v>2.6828026067569501</c:v>
                </c:pt>
                <c:pt idx="1159">
                  <c:v>2.6851193620304801</c:v>
                </c:pt>
                <c:pt idx="1160">
                  <c:v>2.6874361173040202</c:v>
                </c:pt>
                <c:pt idx="1161">
                  <c:v>2.6897528725775599</c:v>
                </c:pt>
                <c:pt idx="1162">
                  <c:v>2.6920696278511</c:v>
                </c:pt>
                <c:pt idx="1163">
                  <c:v>2.6943863831246402</c:v>
                </c:pt>
                <c:pt idx="1164">
                  <c:v>2.6967031383981701</c:v>
                </c:pt>
                <c:pt idx="1165">
                  <c:v>2.6990198936717098</c:v>
                </c:pt>
                <c:pt idx="1166">
                  <c:v>2.7013366489452499</c:v>
                </c:pt>
                <c:pt idx="1167">
                  <c:v>2.7036534042187901</c:v>
                </c:pt>
                <c:pt idx="1168">
                  <c:v>2.7059701594923302</c:v>
                </c:pt>
                <c:pt idx="1169">
                  <c:v>2.7082869147658601</c:v>
                </c:pt>
                <c:pt idx="1170">
                  <c:v>2.7106036700393998</c:v>
                </c:pt>
                <c:pt idx="1171">
                  <c:v>2.71292042531294</c:v>
                </c:pt>
                <c:pt idx="1172">
                  <c:v>2.7152371805864801</c:v>
                </c:pt>
                <c:pt idx="1173">
                  <c:v>2.7175539358600198</c:v>
                </c:pt>
                <c:pt idx="1174">
                  <c:v>2.7198706911335502</c:v>
                </c:pt>
                <c:pt idx="1175">
                  <c:v>2.7221874464070899</c:v>
                </c:pt>
                <c:pt idx="1176">
                  <c:v>2.72450420168063</c:v>
                </c:pt>
                <c:pt idx="1177">
                  <c:v>2.7268209569541701</c:v>
                </c:pt>
                <c:pt idx="1178">
                  <c:v>2.7291377122277001</c:v>
                </c:pt>
                <c:pt idx="1179">
                  <c:v>2.7314544675012402</c:v>
                </c:pt>
                <c:pt idx="1180">
                  <c:v>2.7337712227747799</c:v>
                </c:pt>
                <c:pt idx="1181">
                  <c:v>2.73608797804832</c:v>
                </c:pt>
                <c:pt idx="1182">
                  <c:v>2.7384047333218602</c:v>
                </c:pt>
                <c:pt idx="1183">
                  <c:v>2.7407214885953901</c:v>
                </c:pt>
                <c:pt idx="1184">
                  <c:v>2.7430382438689298</c:v>
                </c:pt>
                <c:pt idx="1185">
                  <c:v>2.7453549991424699</c:v>
                </c:pt>
                <c:pt idx="1186">
                  <c:v>2.7476717544160101</c:v>
                </c:pt>
                <c:pt idx="1187">
                  <c:v>2.7499885096895502</c:v>
                </c:pt>
                <c:pt idx="1188">
                  <c:v>2.7523052649630801</c:v>
                </c:pt>
                <c:pt idx="1189">
                  <c:v>2.7546220202366198</c:v>
                </c:pt>
                <c:pt idx="1190">
                  <c:v>2.75693877551016</c:v>
                </c:pt>
                <c:pt idx="1191">
                  <c:v>2.7592555307837001</c:v>
                </c:pt>
                <c:pt idx="1192">
                  <c:v>2.7615722860572398</c:v>
                </c:pt>
                <c:pt idx="1193">
                  <c:v>2.7638890413307702</c:v>
                </c:pt>
                <c:pt idx="1194">
                  <c:v>2.7662057966043099</c:v>
                </c:pt>
                <c:pt idx="1195">
                  <c:v>2.76852255187785</c:v>
                </c:pt>
                <c:pt idx="1196">
                  <c:v>2.7708393071513902</c:v>
                </c:pt>
                <c:pt idx="1197">
                  <c:v>2.7731560624249298</c:v>
                </c:pt>
                <c:pt idx="1198">
                  <c:v>2.7754728176984602</c:v>
                </c:pt>
                <c:pt idx="1199">
                  <c:v>2.7777895729719999</c:v>
                </c:pt>
                <c:pt idx="1200">
                  <c:v>2.78010632824554</c:v>
                </c:pt>
                <c:pt idx="1201">
                  <c:v>2.7824230835190802</c:v>
                </c:pt>
                <c:pt idx="1202">
                  <c:v>2.7847398387926101</c:v>
                </c:pt>
                <c:pt idx="1203">
                  <c:v>2.7870565940661498</c:v>
                </c:pt>
                <c:pt idx="1204">
                  <c:v>2.7893733493396899</c:v>
                </c:pt>
                <c:pt idx="1205">
                  <c:v>2.7916901046132301</c:v>
                </c:pt>
                <c:pt idx="1206">
                  <c:v>2.7940068598867698</c:v>
                </c:pt>
                <c:pt idx="1207">
                  <c:v>2.7963236151603001</c:v>
                </c:pt>
                <c:pt idx="1208">
                  <c:v>2.7986403704338398</c:v>
                </c:pt>
                <c:pt idx="1209">
                  <c:v>2.80095712570738</c:v>
                </c:pt>
                <c:pt idx="1210">
                  <c:v>2.8032738809809201</c:v>
                </c:pt>
                <c:pt idx="1211">
                  <c:v>2.8055906362544598</c:v>
                </c:pt>
                <c:pt idx="1212">
                  <c:v>2.8079073915279902</c:v>
                </c:pt>
                <c:pt idx="1213">
                  <c:v>2.8102241468015299</c:v>
                </c:pt>
                <c:pt idx="1214">
                  <c:v>2.81254090207507</c:v>
                </c:pt>
                <c:pt idx="1215">
                  <c:v>2.8148576573486102</c:v>
                </c:pt>
                <c:pt idx="1216">
                  <c:v>2.8171744126221498</c:v>
                </c:pt>
                <c:pt idx="1217">
                  <c:v>2.8194911678956802</c:v>
                </c:pt>
                <c:pt idx="1218">
                  <c:v>2.8218079231692199</c:v>
                </c:pt>
                <c:pt idx="1219">
                  <c:v>2.8241246784427601</c:v>
                </c:pt>
                <c:pt idx="1220">
                  <c:v>2.8264414337163002</c:v>
                </c:pt>
                <c:pt idx="1221">
                  <c:v>2.8287581889898399</c:v>
                </c:pt>
                <c:pt idx="1222">
                  <c:v>2.8310749442633698</c:v>
                </c:pt>
                <c:pt idx="1223">
                  <c:v>2.8333916995369099</c:v>
                </c:pt>
                <c:pt idx="1224">
                  <c:v>2.8357084548104501</c:v>
                </c:pt>
                <c:pt idx="1225">
                  <c:v>2.8380252100839898</c:v>
                </c:pt>
                <c:pt idx="1226">
                  <c:v>2.8403419653575201</c:v>
                </c:pt>
                <c:pt idx="1227">
                  <c:v>2.8426587206310598</c:v>
                </c:pt>
                <c:pt idx="1228">
                  <c:v>2.8449754759046</c:v>
                </c:pt>
                <c:pt idx="1229">
                  <c:v>2.8472922311781401</c:v>
                </c:pt>
                <c:pt idx="1230">
                  <c:v>2.8496089864516798</c:v>
                </c:pt>
                <c:pt idx="1231">
                  <c:v>2.8519257417252102</c:v>
                </c:pt>
                <c:pt idx="1232">
                  <c:v>2.8542424969987499</c:v>
                </c:pt>
                <c:pt idx="1233">
                  <c:v>2.85655925227229</c:v>
                </c:pt>
                <c:pt idx="1234">
                  <c:v>2.8588760075458302</c:v>
                </c:pt>
                <c:pt idx="1235">
                  <c:v>2.8611927628193699</c:v>
                </c:pt>
                <c:pt idx="1236">
                  <c:v>2.8635095180929002</c:v>
                </c:pt>
                <c:pt idx="1237">
                  <c:v>2.8658262733664399</c:v>
                </c:pt>
                <c:pt idx="1238">
                  <c:v>2.8681430286399801</c:v>
                </c:pt>
                <c:pt idx="1239">
                  <c:v>2.8704597839135202</c:v>
                </c:pt>
                <c:pt idx="1240">
                  <c:v>2.8727765391870599</c:v>
                </c:pt>
                <c:pt idx="1241">
                  <c:v>2.8750932944605898</c:v>
                </c:pt>
                <c:pt idx="1242">
                  <c:v>2.8774100497341299</c:v>
                </c:pt>
                <c:pt idx="1243">
                  <c:v>2.8797268050076701</c:v>
                </c:pt>
                <c:pt idx="1244">
                  <c:v>2.8820435602812098</c:v>
                </c:pt>
                <c:pt idx="1245">
                  <c:v>2.8843603155547499</c:v>
                </c:pt>
                <c:pt idx="1246">
                  <c:v>2.8866770708282798</c:v>
                </c:pt>
                <c:pt idx="1247">
                  <c:v>2.88899382610182</c:v>
                </c:pt>
                <c:pt idx="1248">
                  <c:v>2.8913105813753601</c:v>
                </c:pt>
                <c:pt idx="1249">
                  <c:v>2.8936273366488998</c:v>
                </c:pt>
                <c:pt idx="1250">
                  <c:v>2.8959440919224302</c:v>
                </c:pt>
                <c:pt idx="1251">
                  <c:v>2.8982608471959699</c:v>
                </c:pt>
                <c:pt idx="1252">
                  <c:v>2.90057760246951</c:v>
                </c:pt>
                <c:pt idx="1253">
                  <c:v>2.9028943577430502</c:v>
                </c:pt>
                <c:pt idx="1254">
                  <c:v>2.9052111130165899</c:v>
                </c:pt>
                <c:pt idx="1255">
                  <c:v>2.9075278682901202</c:v>
                </c:pt>
                <c:pt idx="1256">
                  <c:v>2.9098446235636599</c:v>
                </c:pt>
                <c:pt idx="1257">
                  <c:v>2.9121613788372001</c:v>
                </c:pt>
                <c:pt idx="1258">
                  <c:v>2.9144781341107402</c:v>
                </c:pt>
                <c:pt idx="1259">
                  <c:v>2.9167948893842799</c:v>
                </c:pt>
                <c:pt idx="1260">
                  <c:v>2.9191116446578098</c:v>
                </c:pt>
                <c:pt idx="1261">
                  <c:v>2.92142839993135</c:v>
                </c:pt>
                <c:pt idx="1262">
                  <c:v>2.9237451552048901</c:v>
                </c:pt>
                <c:pt idx="1263">
                  <c:v>2.9260619104784298</c:v>
                </c:pt>
                <c:pt idx="1264">
                  <c:v>2.9283786657519699</c:v>
                </c:pt>
                <c:pt idx="1265">
                  <c:v>2.9306954210254998</c:v>
                </c:pt>
                <c:pt idx="1266">
                  <c:v>2.93301217629904</c:v>
                </c:pt>
                <c:pt idx="1267">
                  <c:v>2.9353289315725801</c:v>
                </c:pt>
                <c:pt idx="1268">
                  <c:v>2.9376456868461198</c:v>
                </c:pt>
                <c:pt idx="1269">
                  <c:v>2.93996244211966</c:v>
                </c:pt>
                <c:pt idx="1270">
                  <c:v>2.9422791973931899</c:v>
                </c:pt>
                <c:pt idx="1271">
                  <c:v>2.94459595266673</c:v>
                </c:pt>
                <c:pt idx="1272">
                  <c:v>2.9469127079402702</c:v>
                </c:pt>
                <c:pt idx="1273">
                  <c:v>2.9492294632138099</c:v>
                </c:pt>
                <c:pt idx="1274">
                  <c:v>2.9515462184873398</c:v>
                </c:pt>
                <c:pt idx="1275">
                  <c:v>2.9538629737608799</c:v>
                </c:pt>
                <c:pt idx="1276">
                  <c:v>2.9561797290344201</c:v>
                </c:pt>
                <c:pt idx="1277">
                  <c:v>2.9584964843079602</c:v>
                </c:pt>
                <c:pt idx="1278">
                  <c:v>2.9608132395814999</c:v>
                </c:pt>
                <c:pt idx="1279">
                  <c:v>2.9631299948550298</c:v>
                </c:pt>
                <c:pt idx="1280">
                  <c:v>2.96544675012857</c:v>
                </c:pt>
                <c:pt idx="1281">
                  <c:v>2.9677635054021101</c:v>
                </c:pt>
                <c:pt idx="1282">
                  <c:v>2.9700802606756498</c:v>
                </c:pt>
                <c:pt idx="1283">
                  <c:v>2.9723970159491899</c:v>
                </c:pt>
                <c:pt idx="1284">
                  <c:v>2.9747137712227198</c:v>
                </c:pt>
                <c:pt idx="1285">
                  <c:v>2.97703052649626</c:v>
                </c:pt>
                <c:pt idx="1286">
                  <c:v>2.9793472817698001</c:v>
                </c:pt>
                <c:pt idx="1287">
                  <c:v>2.9816640370433398</c:v>
                </c:pt>
                <c:pt idx="1288">
                  <c:v>2.98398079231688</c:v>
                </c:pt>
                <c:pt idx="1289">
                  <c:v>2.9862975475904099</c:v>
                </c:pt>
                <c:pt idx="1290">
                  <c:v>2.98861430286395</c:v>
                </c:pt>
                <c:pt idx="1291">
                  <c:v>2.9909310581374902</c:v>
                </c:pt>
                <c:pt idx="1292">
                  <c:v>2.9932478134110299</c:v>
                </c:pt>
                <c:pt idx="1293">
                  <c:v>2.99556456868457</c:v>
                </c:pt>
                <c:pt idx="1294">
                  <c:v>2.9978813239580999</c:v>
                </c:pt>
                <c:pt idx="1295">
                  <c:v>3.0001980792316401</c:v>
                </c:pt>
                <c:pt idx="1296">
                  <c:v>3.0025148345051802</c:v>
                </c:pt>
                <c:pt idx="1297">
                  <c:v>3.0048315897787199</c:v>
                </c:pt>
                <c:pt idx="1298">
                  <c:v>3.0071483450522498</c:v>
                </c:pt>
                <c:pt idx="1299">
                  <c:v>3.00946510032579</c:v>
                </c:pt>
                <c:pt idx="1300">
                  <c:v>3.0117818555993301</c:v>
                </c:pt>
                <c:pt idx="1301">
                  <c:v>3.0140986108728698</c:v>
                </c:pt>
                <c:pt idx="1302">
                  <c:v>3.0164153661464099</c:v>
                </c:pt>
                <c:pt idx="1303">
                  <c:v>3.0187321214199399</c:v>
                </c:pt>
                <c:pt idx="1304">
                  <c:v>3.02104887669348</c:v>
                </c:pt>
                <c:pt idx="1305">
                  <c:v>3.0233656319670201</c:v>
                </c:pt>
                <c:pt idx="1306">
                  <c:v>3.0256823872405598</c:v>
                </c:pt>
                <c:pt idx="1307">
                  <c:v>3.0279991425141</c:v>
                </c:pt>
                <c:pt idx="1308">
                  <c:v>3.0303158977876299</c:v>
                </c:pt>
                <c:pt idx="1309">
                  <c:v>3.03263265306117</c:v>
                </c:pt>
                <c:pt idx="1310">
                  <c:v>3.0349494083347102</c:v>
                </c:pt>
                <c:pt idx="1311">
                  <c:v>3.0372661636082499</c:v>
                </c:pt>
                <c:pt idx="1312">
                  <c:v>3.03958291888179</c:v>
                </c:pt>
                <c:pt idx="1313">
                  <c:v>3.0418996741553199</c:v>
                </c:pt>
                <c:pt idx="1314">
                  <c:v>3.0442164294288601</c:v>
                </c:pt>
                <c:pt idx="1315">
                  <c:v>3.0465331847024002</c:v>
                </c:pt>
                <c:pt idx="1316">
                  <c:v>3.0488499399759399</c:v>
                </c:pt>
                <c:pt idx="1317">
                  <c:v>3.05116669524948</c:v>
                </c:pt>
                <c:pt idx="1318">
                  <c:v>3.05348345052301</c:v>
                </c:pt>
                <c:pt idx="1319">
                  <c:v>3.0558002057965501</c:v>
                </c:pt>
                <c:pt idx="1320">
                  <c:v>3.0581169610700898</c:v>
                </c:pt>
                <c:pt idx="1321">
                  <c:v>3.0604337163436299</c:v>
                </c:pt>
                <c:pt idx="1322">
                  <c:v>3.0627504716171599</c:v>
                </c:pt>
                <c:pt idx="1323">
                  <c:v>3.0650672268907</c:v>
                </c:pt>
                <c:pt idx="1324">
                  <c:v>3.0673839821642401</c:v>
                </c:pt>
                <c:pt idx="1325">
                  <c:v>3.0697007374377798</c:v>
                </c:pt>
                <c:pt idx="1326">
                  <c:v>3.07201749271132</c:v>
                </c:pt>
                <c:pt idx="1327">
                  <c:v>3.0743342479848499</c:v>
                </c:pt>
                <c:pt idx="1328">
                  <c:v>3.07665100325839</c:v>
                </c:pt>
                <c:pt idx="1329">
                  <c:v>3.0789677585319302</c:v>
                </c:pt>
                <c:pt idx="1330">
                  <c:v>3.0812845138054699</c:v>
                </c:pt>
                <c:pt idx="1331">
                  <c:v>3.08360126907901</c:v>
                </c:pt>
                <c:pt idx="1332">
                  <c:v>3.0859180243525399</c:v>
                </c:pt>
                <c:pt idx="1333">
                  <c:v>3.0882347796260801</c:v>
                </c:pt>
                <c:pt idx="1334">
                  <c:v>3.0905515348996202</c:v>
                </c:pt>
                <c:pt idx="1335">
                  <c:v>3.0928682901731599</c:v>
                </c:pt>
                <c:pt idx="1336">
                  <c:v>3.0951850454467</c:v>
                </c:pt>
                <c:pt idx="1337">
                  <c:v>3.09750180072023</c:v>
                </c:pt>
                <c:pt idx="1338">
                  <c:v>3.0998185559937701</c:v>
                </c:pt>
                <c:pt idx="1339">
                  <c:v>3.1021353112673098</c:v>
                </c:pt>
                <c:pt idx="1340">
                  <c:v>3.1044520665408499</c:v>
                </c:pt>
                <c:pt idx="1341">
                  <c:v>3.1067688218143901</c:v>
                </c:pt>
                <c:pt idx="1342">
                  <c:v>3.10908557708792</c:v>
                </c:pt>
                <c:pt idx="1343">
                  <c:v>3.1114023323614601</c:v>
                </c:pt>
                <c:pt idx="1344">
                  <c:v>3.1137190876349998</c:v>
                </c:pt>
                <c:pt idx="1345">
                  <c:v>3.11603584290854</c:v>
                </c:pt>
                <c:pt idx="1346">
                  <c:v>3.1183525981820699</c:v>
                </c:pt>
                <c:pt idx="1347">
                  <c:v>3.12066935345561</c:v>
                </c:pt>
                <c:pt idx="1348">
                  <c:v>3.1229861087291502</c:v>
                </c:pt>
                <c:pt idx="1349">
                  <c:v>3.1253028640026899</c:v>
                </c:pt>
                <c:pt idx="1350">
                  <c:v>3.12761961927623</c:v>
                </c:pt>
                <c:pt idx="1351">
                  <c:v>3.1299363745497599</c:v>
                </c:pt>
                <c:pt idx="1352">
                  <c:v>3.1322531298233001</c:v>
                </c:pt>
                <c:pt idx="1353">
                  <c:v>3.1345698850968402</c:v>
                </c:pt>
                <c:pt idx="1354">
                  <c:v>3.1368866403703799</c:v>
                </c:pt>
                <c:pt idx="1355">
                  <c:v>3.13920339564392</c:v>
                </c:pt>
                <c:pt idx="1356">
                  <c:v>3.14152015091745</c:v>
                </c:pt>
                <c:pt idx="1357">
                  <c:v>3.1438369061909901</c:v>
                </c:pt>
                <c:pt idx="1358">
                  <c:v>3.1461536614645298</c:v>
                </c:pt>
                <c:pt idx="1359">
                  <c:v>3.1484704167380699</c:v>
                </c:pt>
                <c:pt idx="1360">
                  <c:v>3.1507871720116101</c:v>
                </c:pt>
                <c:pt idx="1361">
                  <c:v>3.15310392728514</c:v>
                </c:pt>
                <c:pt idx="1362">
                  <c:v>3.1554206825586801</c:v>
                </c:pt>
                <c:pt idx="1363">
                  <c:v>3.1577374378322198</c:v>
                </c:pt>
                <c:pt idx="1364">
                  <c:v>3.16005419310576</c:v>
                </c:pt>
                <c:pt idx="1365">
                  <c:v>3.1623709483793001</c:v>
                </c:pt>
                <c:pt idx="1366">
                  <c:v>3.16468770365283</c:v>
                </c:pt>
                <c:pt idx="1367">
                  <c:v>3.1670044589263702</c:v>
                </c:pt>
                <c:pt idx="1368">
                  <c:v>3.1693212141999099</c:v>
                </c:pt>
                <c:pt idx="1369">
                  <c:v>3.17163796947345</c:v>
                </c:pt>
                <c:pt idx="1370">
                  <c:v>3.1739547247469901</c:v>
                </c:pt>
                <c:pt idx="1371">
                  <c:v>3.1762714800205201</c:v>
                </c:pt>
                <c:pt idx="1372">
                  <c:v>3.1785882352940602</c:v>
                </c:pt>
                <c:pt idx="1373">
                  <c:v>3.1809049905675999</c:v>
                </c:pt>
                <c:pt idx="1374">
                  <c:v>3.18322174584114</c:v>
                </c:pt>
                <c:pt idx="1375">
                  <c:v>3.18553850111467</c:v>
                </c:pt>
                <c:pt idx="1376">
                  <c:v>3.1878552563882101</c:v>
                </c:pt>
                <c:pt idx="1377">
                  <c:v>3.1901720116617498</c:v>
                </c:pt>
                <c:pt idx="1378">
                  <c:v>3.1924887669352899</c:v>
                </c:pt>
                <c:pt idx="1379">
                  <c:v>3.1948055222088301</c:v>
                </c:pt>
                <c:pt idx="1380">
                  <c:v>3.19712227748236</c:v>
                </c:pt>
                <c:pt idx="1381">
                  <c:v>3.1994390327559001</c:v>
                </c:pt>
                <c:pt idx="1382">
                  <c:v>3.2017557880294398</c:v>
                </c:pt>
                <c:pt idx="1383">
                  <c:v>3.20407254330298</c:v>
                </c:pt>
                <c:pt idx="1384">
                  <c:v>3.2063892985765201</c:v>
                </c:pt>
                <c:pt idx="1385">
                  <c:v>3.20870605385005</c:v>
                </c:pt>
                <c:pt idx="1386">
                  <c:v>3.2110228091235902</c:v>
                </c:pt>
                <c:pt idx="1387">
                  <c:v>3.2133395643971299</c:v>
                </c:pt>
                <c:pt idx="1388">
                  <c:v>3.21565631967067</c:v>
                </c:pt>
                <c:pt idx="1389">
                  <c:v>3.2179730749442101</c:v>
                </c:pt>
                <c:pt idx="1390">
                  <c:v>3.2202898302177401</c:v>
                </c:pt>
                <c:pt idx="1391">
                  <c:v>3.2226065854912802</c:v>
                </c:pt>
                <c:pt idx="1392">
                  <c:v>3.2249233407648199</c:v>
                </c:pt>
                <c:pt idx="1393">
                  <c:v>3.22724009603836</c:v>
                </c:pt>
                <c:pt idx="1394">
                  <c:v>3.2295568513119002</c:v>
                </c:pt>
                <c:pt idx="1395">
                  <c:v>3.2318736065854301</c:v>
                </c:pt>
                <c:pt idx="1396">
                  <c:v>3.2341903618589698</c:v>
                </c:pt>
                <c:pt idx="1397">
                  <c:v>3.2365071171325099</c:v>
                </c:pt>
                <c:pt idx="1398">
                  <c:v>3.2388238724060501</c:v>
                </c:pt>
                <c:pt idx="1399">
                  <c:v>3.24114062767958</c:v>
                </c:pt>
                <c:pt idx="1400">
                  <c:v>3.2434573829531201</c:v>
                </c:pt>
                <c:pt idx="1401">
                  <c:v>3.2457741382266598</c:v>
                </c:pt>
                <c:pt idx="1402">
                  <c:v>3.2480908935002</c:v>
                </c:pt>
                <c:pt idx="1403">
                  <c:v>3.2504076487737401</c:v>
                </c:pt>
                <c:pt idx="1404">
                  <c:v>3.25272440404727</c:v>
                </c:pt>
                <c:pt idx="1405">
                  <c:v>3.2550411593208102</c:v>
                </c:pt>
                <c:pt idx="1406">
                  <c:v>3.2573579145943499</c:v>
                </c:pt>
                <c:pt idx="1407">
                  <c:v>3.25967466986789</c:v>
                </c:pt>
                <c:pt idx="1408">
                  <c:v>3.2619914251414301</c:v>
                </c:pt>
                <c:pt idx="1409">
                  <c:v>3.2643081804149601</c:v>
                </c:pt>
                <c:pt idx="1410">
                  <c:v>3.2666249356885002</c:v>
                </c:pt>
                <c:pt idx="1411">
                  <c:v>3.2689416909620399</c:v>
                </c:pt>
                <c:pt idx="1412">
                  <c:v>3.27125844623558</c:v>
                </c:pt>
                <c:pt idx="1413">
                  <c:v>3.2735752015091202</c:v>
                </c:pt>
                <c:pt idx="1414">
                  <c:v>3.2758919567826501</c:v>
                </c:pt>
                <c:pt idx="1415">
                  <c:v>3.2782087120561898</c:v>
                </c:pt>
                <c:pt idx="1416">
                  <c:v>3.2805254673297299</c:v>
                </c:pt>
                <c:pt idx="1417">
                  <c:v>3.2828422226032701</c:v>
                </c:pt>
                <c:pt idx="1418">
                  <c:v>3.2851589778768102</c:v>
                </c:pt>
                <c:pt idx="1419">
                  <c:v>3.2874757331503401</c:v>
                </c:pt>
                <c:pt idx="1420">
                  <c:v>3.2897924884238798</c:v>
                </c:pt>
                <c:pt idx="1421">
                  <c:v>3.29210924369742</c:v>
                </c:pt>
                <c:pt idx="1422">
                  <c:v>3.2944259989709601</c:v>
                </c:pt>
                <c:pt idx="1423">
                  <c:v>3.29674275424449</c:v>
                </c:pt>
                <c:pt idx="1424">
                  <c:v>3.2990595095180302</c:v>
                </c:pt>
                <c:pt idx="1425">
                  <c:v>3.3013762647915699</c:v>
                </c:pt>
                <c:pt idx="1426">
                  <c:v>3.30369302006511</c:v>
                </c:pt>
                <c:pt idx="1427">
                  <c:v>3.3060097753386501</c:v>
                </c:pt>
                <c:pt idx="1428">
                  <c:v>3.3083265306121801</c:v>
                </c:pt>
                <c:pt idx="1429">
                  <c:v>3.3106432858857202</c:v>
                </c:pt>
                <c:pt idx="1430">
                  <c:v>3.3129600411592599</c:v>
                </c:pt>
                <c:pt idx="1431">
                  <c:v>3.3152767964328</c:v>
                </c:pt>
                <c:pt idx="1432">
                  <c:v>3.3175935517063402</c:v>
                </c:pt>
                <c:pt idx="1433">
                  <c:v>3.3199103069798701</c:v>
                </c:pt>
                <c:pt idx="1434">
                  <c:v>3.3222270622534098</c:v>
                </c:pt>
                <c:pt idx="1435">
                  <c:v>3.3245438175269499</c:v>
                </c:pt>
                <c:pt idx="1436">
                  <c:v>3.3268605728004901</c:v>
                </c:pt>
                <c:pt idx="1437">
                  <c:v>3.3291773280740302</c:v>
                </c:pt>
                <c:pt idx="1438">
                  <c:v>3.3314940833475601</c:v>
                </c:pt>
                <c:pt idx="1439">
                  <c:v>3.3338108386210998</c:v>
                </c:pt>
                <c:pt idx="1440">
                  <c:v>3.33612759389464</c:v>
                </c:pt>
                <c:pt idx="1441">
                  <c:v>3.3384443491681801</c:v>
                </c:pt>
                <c:pt idx="1442">
                  <c:v>3.3407611044417198</c:v>
                </c:pt>
                <c:pt idx="1443">
                  <c:v>3.3430778597152502</c:v>
                </c:pt>
                <c:pt idx="1444">
                  <c:v>3.3453946149887899</c:v>
                </c:pt>
                <c:pt idx="1445">
                  <c:v>3.34771137026233</c:v>
                </c:pt>
                <c:pt idx="1446">
                  <c:v>3.3500281255358701</c:v>
                </c:pt>
                <c:pt idx="1447">
                  <c:v>3.3523448808094001</c:v>
                </c:pt>
                <c:pt idx="1448">
                  <c:v>3.3546616360829402</c:v>
                </c:pt>
                <c:pt idx="1449">
                  <c:v>3.3569783913564799</c:v>
                </c:pt>
                <c:pt idx="1450">
                  <c:v>3.35929514663002</c:v>
                </c:pt>
                <c:pt idx="1451">
                  <c:v>3.3616119019035602</c:v>
                </c:pt>
                <c:pt idx="1452">
                  <c:v>3.3639286571770901</c:v>
                </c:pt>
                <c:pt idx="1453">
                  <c:v>3.3662454124506298</c:v>
                </c:pt>
                <c:pt idx="1454">
                  <c:v>3.3685621677241699</c:v>
                </c:pt>
                <c:pt idx="1455">
                  <c:v>3.3708789229977101</c:v>
                </c:pt>
                <c:pt idx="1456">
                  <c:v>3.3731956782712502</c:v>
                </c:pt>
                <c:pt idx="1457">
                  <c:v>3.3755124335447801</c:v>
                </c:pt>
                <c:pt idx="1458">
                  <c:v>3.3778291888183198</c:v>
                </c:pt>
                <c:pt idx="1459">
                  <c:v>3.38014594409186</c:v>
                </c:pt>
                <c:pt idx="1460">
                  <c:v>3.3824626993654001</c:v>
                </c:pt>
                <c:pt idx="1461">
                  <c:v>3.3847794546389398</c:v>
                </c:pt>
                <c:pt idx="1462">
                  <c:v>3.3870962099124702</c:v>
                </c:pt>
                <c:pt idx="1463">
                  <c:v>3.3894129651860099</c:v>
                </c:pt>
                <c:pt idx="1464">
                  <c:v>3.39172972045955</c:v>
                </c:pt>
                <c:pt idx="1465">
                  <c:v>3.3940464757330902</c:v>
                </c:pt>
                <c:pt idx="1466">
                  <c:v>3.3963632310066298</c:v>
                </c:pt>
                <c:pt idx="1467">
                  <c:v>3.3986799862801602</c:v>
                </c:pt>
                <c:pt idx="1468">
                  <c:v>3.4009967415536999</c:v>
                </c:pt>
                <c:pt idx="1469">
                  <c:v>3.40331349682724</c:v>
                </c:pt>
                <c:pt idx="1470">
                  <c:v>3.4056302521007802</c:v>
                </c:pt>
                <c:pt idx="1471">
                  <c:v>3.4079470073743101</c:v>
                </c:pt>
                <c:pt idx="1472">
                  <c:v>3.4102637626478498</c:v>
                </c:pt>
                <c:pt idx="1473">
                  <c:v>3.4125805179213899</c:v>
                </c:pt>
                <c:pt idx="1474">
                  <c:v>3.4148972731949301</c:v>
                </c:pt>
                <c:pt idx="1475">
                  <c:v>3.4172140284684702</c:v>
                </c:pt>
                <c:pt idx="1476">
                  <c:v>3.4195307837420001</c:v>
                </c:pt>
                <c:pt idx="1477">
                  <c:v>3.4218475390155398</c:v>
                </c:pt>
                <c:pt idx="1478">
                  <c:v>3.42416429428908</c:v>
                </c:pt>
                <c:pt idx="1479">
                  <c:v>3.4264810495626201</c:v>
                </c:pt>
                <c:pt idx="1480">
                  <c:v>3.4287978048361598</c:v>
                </c:pt>
                <c:pt idx="1481">
                  <c:v>3.4311145601096902</c:v>
                </c:pt>
                <c:pt idx="1482">
                  <c:v>3.4334313153832299</c:v>
                </c:pt>
                <c:pt idx="1483">
                  <c:v>3.43574807065677</c:v>
                </c:pt>
                <c:pt idx="1484">
                  <c:v>3.4380648259303102</c:v>
                </c:pt>
                <c:pt idx="1485">
                  <c:v>3.4403815812038498</c:v>
                </c:pt>
                <c:pt idx="1486">
                  <c:v>3.4426983364773802</c:v>
                </c:pt>
                <c:pt idx="1487">
                  <c:v>3.4450150917509199</c:v>
                </c:pt>
                <c:pt idx="1488">
                  <c:v>3.44733184702446</c:v>
                </c:pt>
                <c:pt idx="1489">
                  <c:v>3.4496486022980002</c:v>
                </c:pt>
                <c:pt idx="1490">
                  <c:v>3.4519653575715399</c:v>
                </c:pt>
                <c:pt idx="1491">
                  <c:v>3.4542821128450698</c:v>
                </c:pt>
                <c:pt idx="1492">
                  <c:v>3.4565988681186099</c:v>
                </c:pt>
                <c:pt idx="1493">
                  <c:v>3.4589156233921501</c:v>
                </c:pt>
                <c:pt idx="1494">
                  <c:v>3.4612323786656898</c:v>
                </c:pt>
                <c:pt idx="1495">
                  <c:v>3.4635491339392201</c:v>
                </c:pt>
                <c:pt idx="1496">
                  <c:v>3.4658658892127598</c:v>
                </c:pt>
                <c:pt idx="1497">
                  <c:v>3.4681826444863</c:v>
                </c:pt>
                <c:pt idx="1498">
                  <c:v>3.4704993997598401</c:v>
                </c:pt>
                <c:pt idx="1499">
                  <c:v>3.4728161550333798</c:v>
                </c:pt>
                <c:pt idx="1500">
                  <c:v>3.4751329103069102</c:v>
                </c:pt>
                <c:pt idx="1501">
                  <c:v>3.4774496655804499</c:v>
                </c:pt>
                <c:pt idx="1502">
                  <c:v>3.47976642085399</c:v>
                </c:pt>
                <c:pt idx="1503">
                  <c:v>3.4820831761275302</c:v>
                </c:pt>
                <c:pt idx="1504">
                  <c:v>3.4843999314010698</c:v>
                </c:pt>
                <c:pt idx="1505">
                  <c:v>3.4867166866746002</c:v>
                </c:pt>
                <c:pt idx="1506">
                  <c:v>3.4890334419481399</c:v>
                </c:pt>
                <c:pt idx="1507">
                  <c:v>3.4913501972216801</c:v>
                </c:pt>
                <c:pt idx="1508">
                  <c:v>3.4936669524952202</c:v>
                </c:pt>
                <c:pt idx="1509">
                  <c:v>3.4959837077687599</c:v>
                </c:pt>
                <c:pt idx="1510">
                  <c:v>3.4983004630422898</c:v>
                </c:pt>
                <c:pt idx="1511">
                  <c:v>3.5006172183158299</c:v>
                </c:pt>
                <c:pt idx="1512">
                  <c:v>3.5029339735893701</c:v>
                </c:pt>
                <c:pt idx="1513">
                  <c:v>3.5052507288629098</c:v>
                </c:pt>
                <c:pt idx="1514">
                  <c:v>3.5075674841364499</c:v>
                </c:pt>
                <c:pt idx="1515">
                  <c:v>3.5098842394099798</c:v>
                </c:pt>
                <c:pt idx="1516">
                  <c:v>3.51220099468352</c:v>
                </c:pt>
                <c:pt idx="1517">
                  <c:v>3.5145177499570601</c:v>
                </c:pt>
                <c:pt idx="1518">
                  <c:v>3.5168345052305998</c:v>
                </c:pt>
                <c:pt idx="1519">
                  <c:v>3.5191512605041302</c:v>
                </c:pt>
                <c:pt idx="1520">
                  <c:v>3.5214680157776699</c:v>
                </c:pt>
                <c:pt idx="1521">
                  <c:v>3.52378477105121</c:v>
                </c:pt>
                <c:pt idx="1522">
                  <c:v>3.5261015263247502</c:v>
                </c:pt>
                <c:pt idx="1523">
                  <c:v>3.5284182815982899</c:v>
                </c:pt>
                <c:pt idx="1524">
                  <c:v>3.5307350368718202</c:v>
                </c:pt>
                <c:pt idx="1525">
                  <c:v>3.5330517921453599</c:v>
                </c:pt>
                <c:pt idx="1526">
                  <c:v>3.5353685474189001</c:v>
                </c:pt>
                <c:pt idx="1527">
                  <c:v>3.5376853026924402</c:v>
                </c:pt>
                <c:pt idx="1528">
                  <c:v>3.5400020579659799</c:v>
                </c:pt>
                <c:pt idx="1529">
                  <c:v>3.5423188132395098</c:v>
                </c:pt>
                <c:pt idx="1530">
                  <c:v>3.54463556851305</c:v>
                </c:pt>
                <c:pt idx="1531">
                  <c:v>3.5469523237865901</c:v>
                </c:pt>
                <c:pt idx="1532">
                  <c:v>3.5492690790601298</c:v>
                </c:pt>
                <c:pt idx="1533">
                  <c:v>3.5515858343336699</c:v>
                </c:pt>
                <c:pt idx="1534">
                  <c:v>3.5539025896071998</c:v>
                </c:pt>
                <c:pt idx="1535">
                  <c:v>3.55621934488074</c:v>
                </c:pt>
                <c:pt idx="1536">
                  <c:v>3.5585361001542801</c:v>
                </c:pt>
                <c:pt idx="1537">
                  <c:v>3.5608528554278198</c:v>
                </c:pt>
                <c:pt idx="1538">
                  <c:v>3.56316961070136</c:v>
                </c:pt>
                <c:pt idx="1539">
                  <c:v>3.5654863659748899</c:v>
                </c:pt>
                <c:pt idx="1540">
                  <c:v>3.56780312124843</c:v>
                </c:pt>
                <c:pt idx="1541">
                  <c:v>3.5701198765219702</c:v>
                </c:pt>
                <c:pt idx="1542">
                  <c:v>3.5724366317955099</c:v>
                </c:pt>
                <c:pt idx="1543">
                  <c:v>3.5747533870690398</c:v>
                </c:pt>
                <c:pt idx="1544">
                  <c:v>3.5770701423425799</c:v>
                </c:pt>
                <c:pt idx="1545">
                  <c:v>3.5793868976161201</c:v>
                </c:pt>
                <c:pt idx="1546">
                  <c:v>3.5817036528896602</c:v>
                </c:pt>
                <c:pt idx="1547">
                  <c:v>3.5840204081631999</c:v>
                </c:pt>
                <c:pt idx="1548">
                  <c:v>3.5863371634367298</c:v>
                </c:pt>
                <c:pt idx="1549">
                  <c:v>3.58865391871027</c:v>
                </c:pt>
                <c:pt idx="1550">
                  <c:v>3.5909706739838101</c:v>
                </c:pt>
                <c:pt idx="1551">
                  <c:v>3.5932874292573498</c:v>
                </c:pt>
                <c:pt idx="1552">
                  <c:v>3.5956041845308899</c:v>
                </c:pt>
                <c:pt idx="1553">
                  <c:v>3.5979209398044198</c:v>
                </c:pt>
                <c:pt idx="1554">
                  <c:v>3.60023769507796</c:v>
                </c:pt>
                <c:pt idx="1555">
                  <c:v>3.6025544503515001</c:v>
                </c:pt>
                <c:pt idx="1556">
                  <c:v>3.6048712056250398</c:v>
                </c:pt>
                <c:pt idx="1557">
                  <c:v>3.60718796089858</c:v>
                </c:pt>
                <c:pt idx="1558">
                  <c:v>3.6095047161721099</c:v>
                </c:pt>
                <c:pt idx="1559">
                  <c:v>3.61182147144565</c:v>
                </c:pt>
                <c:pt idx="1560">
                  <c:v>3.6141382267191902</c:v>
                </c:pt>
                <c:pt idx="1561">
                  <c:v>3.6164549819927299</c:v>
                </c:pt>
                <c:pt idx="1562">
                  <c:v>3.61877173726627</c:v>
                </c:pt>
                <c:pt idx="1563">
                  <c:v>3.6210884925397999</c:v>
                </c:pt>
                <c:pt idx="1564">
                  <c:v>3.6234052478133401</c:v>
                </c:pt>
                <c:pt idx="1565">
                  <c:v>3.6257220030868802</c:v>
                </c:pt>
                <c:pt idx="1566">
                  <c:v>3.6280387583604199</c:v>
                </c:pt>
                <c:pt idx="1567">
                  <c:v>3.6303555136339498</c:v>
                </c:pt>
                <c:pt idx="1568">
                  <c:v>3.63267226890749</c:v>
                </c:pt>
                <c:pt idx="1569">
                  <c:v>3.6349890241810301</c:v>
                </c:pt>
                <c:pt idx="1570">
                  <c:v>3.6373057794545698</c:v>
                </c:pt>
                <c:pt idx="1571">
                  <c:v>3.6396225347281099</c:v>
                </c:pt>
                <c:pt idx="1572">
                  <c:v>3.6419392900016399</c:v>
                </c:pt>
                <c:pt idx="1573">
                  <c:v>3.64425604527518</c:v>
                </c:pt>
                <c:pt idx="1574">
                  <c:v>3.6465728005487201</c:v>
                </c:pt>
                <c:pt idx="1575">
                  <c:v>3.6488895558222598</c:v>
                </c:pt>
                <c:pt idx="1576">
                  <c:v>3.6512063110958</c:v>
                </c:pt>
                <c:pt idx="1577">
                  <c:v>3.6535230663693299</c:v>
                </c:pt>
                <c:pt idx="1578">
                  <c:v>3.65583982164287</c:v>
                </c:pt>
                <c:pt idx="1579">
                  <c:v>3.6581565769164102</c:v>
                </c:pt>
                <c:pt idx="1580">
                  <c:v>3.6604733321899499</c:v>
                </c:pt>
                <c:pt idx="1581">
                  <c:v>3.66279008746349</c:v>
                </c:pt>
                <c:pt idx="1582">
                  <c:v>3.6651068427370199</c:v>
                </c:pt>
                <c:pt idx="1583">
                  <c:v>3.6674235980105601</c:v>
                </c:pt>
                <c:pt idx="1584">
                  <c:v>3.6697403532841002</c:v>
                </c:pt>
                <c:pt idx="1585">
                  <c:v>3.6720571085576399</c:v>
                </c:pt>
                <c:pt idx="1586">
                  <c:v>3.67437386383118</c:v>
                </c:pt>
                <c:pt idx="1587">
                  <c:v>3.67669061910471</c:v>
                </c:pt>
                <c:pt idx="1588">
                  <c:v>3.6790073743782501</c:v>
                </c:pt>
                <c:pt idx="1589">
                  <c:v>3.6813241296517898</c:v>
                </c:pt>
                <c:pt idx="1590">
                  <c:v>3.6836408849253299</c:v>
                </c:pt>
                <c:pt idx="1591">
                  <c:v>3.6859576401988599</c:v>
                </c:pt>
                <c:pt idx="1592">
                  <c:v>3.6882743954724</c:v>
                </c:pt>
                <c:pt idx="1593">
                  <c:v>3.6905911507459401</c:v>
                </c:pt>
                <c:pt idx="1594">
                  <c:v>3.6929079060194798</c:v>
                </c:pt>
                <c:pt idx="1595">
                  <c:v>3.69522466129302</c:v>
                </c:pt>
                <c:pt idx="1596">
                  <c:v>3.6975414165665499</c:v>
                </c:pt>
                <c:pt idx="1597">
                  <c:v>3.69985817184009</c:v>
                </c:pt>
                <c:pt idx="1598">
                  <c:v>3.7021749271136302</c:v>
                </c:pt>
                <c:pt idx="1599">
                  <c:v>3.7044916823871699</c:v>
                </c:pt>
                <c:pt idx="1600">
                  <c:v>3.70680843766071</c:v>
                </c:pt>
                <c:pt idx="1601">
                  <c:v>3.7091251929342399</c:v>
                </c:pt>
                <c:pt idx="1602">
                  <c:v>3.7114419482077801</c:v>
                </c:pt>
                <c:pt idx="1603">
                  <c:v>3.7137587034813202</c:v>
                </c:pt>
                <c:pt idx="1604">
                  <c:v>3.7160754587548599</c:v>
                </c:pt>
                <c:pt idx="1605">
                  <c:v>3.7183922140284</c:v>
                </c:pt>
                <c:pt idx="1606">
                  <c:v>3.72070896930193</c:v>
                </c:pt>
                <c:pt idx="1607">
                  <c:v>3.7230257245754701</c:v>
                </c:pt>
                <c:pt idx="1608">
                  <c:v>3.7253424798490098</c:v>
                </c:pt>
                <c:pt idx="1609">
                  <c:v>3.7276592351225499</c:v>
                </c:pt>
                <c:pt idx="1610">
                  <c:v>3.7299759903960901</c:v>
                </c:pt>
                <c:pt idx="1611">
                  <c:v>3.73229274566962</c:v>
                </c:pt>
                <c:pt idx="1612">
                  <c:v>3.7346095009431601</c:v>
                </c:pt>
                <c:pt idx="1613">
                  <c:v>3.7369262562166998</c:v>
                </c:pt>
                <c:pt idx="1614">
                  <c:v>3.73924301149024</c:v>
                </c:pt>
                <c:pt idx="1615">
                  <c:v>3.7415597667637699</c:v>
                </c:pt>
                <c:pt idx="1616">
                  <c:v>3.74387652203731</c:v>
                </c:pt>
                <c:pt idx="1617">
                  <c:v>3.7461932773108502</c:v>
                </c:pt>
                <c:pt idx="1618">
                  <c:v>3.7485100325843899</c:v>
                </c:pt>
                <c:pt idx="1619">
                  <c:v>3.75082678785793</c:v>
                </c:pt>
                <c:pt idx="1620">
                  <c:v>3.7531435431314599</c:v>
                </c:pt>
                <c:pt idx="1621">
                  <c:v>3.7554602984050001</c:v>
                </c:pt>
                <c:pt idx="1622">
                  <c:v>3.7577770536785402</c:v>
                </c:pt>
                <c:pt idx="1623">
                  <c:v>3.7600938089520799</c:v>
                </c:pt>
                <c:pt idx="1624">
                  <c:v>3.76241056422562</c:v>
                </c:pt>
                <c:pt idx="1625">
                  <c:v>3.76472731949915</c:v>
                </c:pt>
                <c:pt idx="1626">
                  <c:v>3.7670440747726901</c:v>
                </c:pt>
                <c:pt idx="1627">
                  <c:v>3.7693608300462298</c:v>
                </c:pt>
                <c:pt idx="1628">
                  <c:v>3.7716775853197699</c:v>
                </c:pt>
                <c:pt idx="1629">
                  <c:v>3.7739943405933101</c:v>
                </c:pt>
                <c:pt idx="1630">
                  <c:v>3.77631109586684</c:v>
                </c:pt>
                <c:pt idx="1631">
                  <c:v>3.7786278511403801</c:v>
                </c:pt>
                <c:pt idx="1632">
                  <c:v>3.7809446064139198</c:v>
                </c:pt>
                <c:pt idx="1633">
                  <c:v>3.78326136168746</c:v>
                </c:pt>
                <c:pt idx="1634">
                  <c:v>3.7855781169610001</c:v>
                </c:pt>
                <c:pt idx="1635">
                  <c:v>3.78789487223453</c:v>
                </c:pt>
                <c:pt idx="1636">
                  <c:v>3.7902116275080702</c:v>
                </c:pt>
                <c:pt idx="1637">
                  <c:v>3.7925283827816099</c:v>
                </c:pt>
                <c:pt idx="1638">
                  <c:v>3.79484513805515</c:v>
                </c:pt>
                <c:pt idx="1639">
                  <c:v>3.7971618933286901</c:v>
                </c:pt>
                <c:pt idx="1640">
                  <c:v>3.7994786486022201</c:v>
                </c:pt>
                <c:pt idx="1641">
                  <c:v>3.8017954038757602</c:v>
                </c:pt>
                <c:pt idx="1642">
                  <c:v>3.8041121591492999</c:v>
                </c:pt>
                <c:pt idx="1643">
                  <c:v>3.80642891442284</c:v>
                </c:pt>
                <c:pt idx="1644">
                  <c:v>3.80874566969637</c:v>
                </c:pt>
                <c:pt idx="1645">
                  <c:v>3.8110624249699101</c:v>
                </c:pt>
                <c:pt idx="1646">
                  <c:v>3.8133791802434498</c:v>
                </c:pt>
                <c:pt idx="1647">
                  <c:v>3.8156959355169899</c:v>
                </c:pt>
                <c:pt idx="1648">
                  <c:v>3.8180126907905301</c:v>
                </c:pt>
                <c:pt idx="1649">
                  <c:v>3.82032944606406</c:v>
                </c:pt>
                <c:pt idx="1650">
                  <c:v>3.8226462013376001</c:v>
                </c:pt>
                <c:pt idx="1651">
                  <c:v>3.8249629566111398</c:v>
                </c:pt>
                <c:pt idx="1652">
                  <c:v>3.82727971188468</c:v>
                </c:pt>
                <c:pt idx="1653">
                  <c:v>3.8295964671582201</c:v>
                </c:pt>
                <c:pt idx="1654">
                  <c:v>3.83191322243175</c:v>
                </c:pt>
                <c:pt idx="1655">
                  <c:v>3.8342299777052902</c:v>
                </c:pt>
                <c:pt idx="1656">
                  <c:v>3.8365467329788299</c:v>
                </c:pt>
                <c:pt idx="1657">
                  <c:v>3.83886348825237</c:v>
                </c:pt>
                <c:pt idx="1658">
                  <c:v>3.8411802435259101</c:v>
                </c:pt>
                <c:pt idx="1659">
                  <c:v>3.8434969987994401</c:v>
                </c:pt>
                <c:pt idx="1660">
                  <c:v>3.8458137540729802</c:v>
                </c:pt>
                <c:pt idx="1661">
                  <c:v>3.8481305093465199</c:v>
                </c:pt>
                <c:pt idx="1662">
                  <c:v>3.85044726462006</c:v>
                </c:pt>
                <c:pt idx="1663">
                  <c:v>3.8527640198936002</c:v>
                </c:pt>
                <c:pt idx="1664">
                  <c:v>3.8550807751671301</c:v>
                </c:pt>
                <c:pt idx="1665">
                  <c:v>3.8573975304406698</c:v>
                </c:pt>
                <c:pt idx="1666">
                  <c:v>3.8597142857142099</c:v>
                </c:pt>
                <c:pt idx="1667">
                  <c:v>3.8620310409877501</c:v>
                </c:pt>
                <c:pt idx="1668">
                  <c:v>3.86434779626128</c:v>
                </c:pt>
                <c:pt idx="1669">
                  <c:v>3.8666645515348201</c:v>
                </c:pt>
                <c:pt idx="1670">
                  <c:v>3.8689813068083598</c:v>
                </c:pt>
                <c:pt idx="1671">
                  <c:v>3.8712980620819</c:v>
                </c:pt>
                <c:pt idx="1672">
                  <c:v>3.8736148173554401</c:v>
                </c:pt>
                <c:pt idx="1673">
                  <c:v>3.87593157262897</c:v>
                </c:pt>
                <c:pt idx="1674">
                  <c:v>3.8782483279025102</c:v>
                </c:pt>
                <c:pt idx="1675">
                  <c:v>3.8805650831760499</c:v>
                </c:pt>
                <c:pt idx="1676">
                  <c:v>3.88288183844959</c:v>
                </c:pt>
                <c:pt idx="1677">
                  <c:v>3.8851985937231301</c:v>
                </c:pt>
                <c:pt idx="1678">
                  <c:v>3.8875153489966601</c:v>
                </c:pt>
                <c:pt idx="1679">
                  <c:v>3.8898321042702002</c:v>
                </c:pt>
                <c:pt idx="1680">
                  <c:v>3.8921488595437399</c:v>
                </c:pt>
                <c:pt idx="1681">
                  <c:v>3.89446561481728</c:v>
                </c:pt>
                <c:pt idx="1682">
                  <c:v>3.8967823700908202</c:v>
                </c:pt>
                <c:pt idx="1683">
                  <c:v>3.8990991253643501</c:v>
                </c:pt>
                <c:pt idx="1684">
                  <c:v>3.9014158806378898</c:v>
                </c:pt>
                <c:pt idx="1685">
                  <c:v>3.9037326359114299</c:v>
                </c:pt>
                <c:pt idx="1686">
                  <c:v>3.9060493911849701</c:v>
                </c:pt>
                <c:pt idx="1687">
                  <c:v>3.9083661464585102</c:v>
                </c:pt>
                <c:pt idx="1688">
                  <c:v>3.9106829017320401</c:v>
                </c:pt>
                <c:pt idx="1689">
                  <c:v>3.9129996570055798</c:v>
                </c:pt>
                <c:pt idx="1690">
                  <c:v>3.91531641227912</c:v>
                </c:pt>
                <c:pt idx="1691">
                  <c:v>3.9176331675526601</c:v>
                </c:pt>
                <c:pt idx="1692">
                  <c:v>3.91994992282619</c:v>
                </c:pt>
                <c:pt idx="1693">
                  <c:v>3.9222666780997302</c:v>
                </c:pt>
                <c:pt idx="1694">
                  <c:v>3.9245834333732699</c:v>
                </c:pt>
                <c:pt idx="1695">
                  <c:v>3.92690018864681</c:v>
                </c:pt>
                <c:pt idx="1696">
                  <c:v>3.9292169439203501</c:v>
                </c:pt>
                <c:pt idx="1697">
                  <c:v>3.9315336991938801</c:v>
                </c:pt>
                <c:pt idx="1698">
                  <c:v>3.9338504544674202</c:v>
                </c:pt>
                <c:pt idx="1699">
                  <c:v>3.9361672097409599</c:v>
                </c:pt>
                <c:pt idx="1700">
                  <c:v>3.9384839650145</c:v>
                </c:pt>
                <c:pt idx="1701">
                  <c:v>3.9408007202880402</c:v>
                </c:pt>
                <c:pt idx="1702">
                  <c:v>3.9431174755615701</c:v>
                </c:pt>
                <c:pt idx="1703">
                  <c:v>3.9454342308351098</c:v>
                </c:pt>
                <c:pt idx="1704">
                  <c:v>3.9477509861086499</c:v>
                </c:pt>
                <c:pt idx="1705">
                  <c:v>3.9500677413821901</c:v>
                </c:pt>
                <c:pt idx="1706">
                  <c:v>3.9523844966557302</c:v>
                </c:pt>
                <c:pt idx="1707">
                  <c:v>3.9547012519292601</c:v>
                </c:pt>
                <c:pt idx="1708">
                  <c:v>3.9570180072027998</c:v>
                </c:pt>
                <c:pt idx="1709">
                  <c:v>3.95933476247634</c:v>
                </c:pt>
                <c:pt idx="1710">
                  <c:v>3.9616515177498801</c:v>
                </c:pt>
                <c:pt idx="1711">
                  <c:v>3.9639682730234198</c:v>
                </c:pt>
                <c:pt idx="1712">
                  <c:v>3.9662850282969502</c:v>
                </c:pt>
                <c:pt idx="1713">
                  <c:v>3.9686017835704899</c:v>
                </c:pt>
                <c:pt idx="1714">
                  <c:v>3.97091853884403</c:v>
                </c:pt>
                <c:pt idx="1715">
                  <c:v>3.9732352941175701</c:v>
                </c:pt>
                <c:pt idx="1716">
                  <c:v>3.9755520493911001</c:v>
                </c:pt>
                <c:pt idx="1717">
                  <c:v>3.9778688046646402</c:v>
                </c:pt>
                <c:pt idx="1718">
                  <c:v>3.9801855599381799</c:v>
                </c:pt>
                <c:pt idx="1719">
                  <c:v>3.98250231521172</c:v>
                </c:pt>
                <c:pt idx="1720">
                  <c:v>3.9848190704852602</c:v>
                </c:pt>
                <c:pt idx="1721">
                  <c:v>3.9871358257587901</c:v>
                </c:pt>
                <c:pt idx="1722">
                  <c:v>3.9894525810323298</c:v>
                </c:pt>
                <c:pt idx="1723">
                  <c:v>3.9917693363058699</c:v>
                </c:pt>
                <c:pt idx="1724">
                  <c:v>3.9940860915794101</c:v>
                </c:pt>
                <c:pt idx="1725">
                  <c:v>3.9964028468529502</c:v>
                </c:pt>
                <c:pt idx="1726">
                  <c:v>3.9987196021264801</c:v>
                </c:pt>
                <c:pt idx="1727">
                  <c:v>4.0010363574000198</c:v>
                </c:pt>
                <c:pt idx="1728">
                  <c:v>4.00335311267356</c:v>
                </c:pt>
                <c:pt idx="1729">
                  <c:v>4.0056698679471001</c:v>
                </c:pt>
                <c:pt idx="1730">
                  <c:v>4.0079866232206403</c:v>
                </c:pt>
                <c:pt idx="1731">
                  <c:v>4.0103033784941804</c:v>
                </c:pt>
                <c:pt idx="1732">
                  <c:v>4.0126201337677099</c:v>
                </c:pt>
                <c:pt idx="1733">
                  <c:v>4.01493688904125</c:v>
                </c:pt>
                <c:pt idx="1734">
                  <c:v>4.0172536443147902</c:v>
                </c:pt>
                <c:pt idx="1735">
                  <c:v>4.0195703995883303</c:v>
                </c:pt>
                <c:pt idx="1736">
                  <c:v>4.0218871548618704</c:v>
                </c:pt>
                <c:pt idx="1737">
                  <c:v>4.0242039101354097</c:v>
                </c:pt>
                <c:pt idx="1738">
                  <c:v>4.02652066540894</c:v>
                </c:pt>
                <c:pt idx="1739">
                  <c:v>4.0288374206824802</c:v>
                </c:pt>
                <c:pt idx="1740">
                  <c:v>4.0311541759560203</c:v>
                </c:pt>
                <c:pt idx="1741">
                  <c:v>4.0334709312295596</c:v>
                </c:pt>
                <c:pt idx="1742">
                  <c:v>4.0357876865030997</c:v>
                </c:pt>
                <c:pt idx="1743">
                  <c:v>4.0381044417766399</c:v>
                </c:pt>
                <c:pt idx="1744">
                  <c:v>4.0404211970501702</c:v>
                </c:pt>
                <c:pt idx="1745">
                  <c:v>4.0427379523237104</c:v>
                </c:pt>
                <c:pt idx="1746">
                  <c:v>4.0450547075972496</c:v>
                </c:pt>
                <c:pt idx="1747">
                  <c:v>4.0473714628707897</c:v>
                </c:pt>
                <c:pt idx="1748">
                  <c:v>4.0496882181443299</c:v>
                </c:pt>
                <c:pt idx="1749">
                  <c:v>4.05200497341787</c:v>
                </c:pt>
                <c:pt idx="1750">
                  <c:v>4.0543217286914004</c:v>
                </c:pt>
                <c:pt idx="1751">
                  <c:v>4.0566384839649396</c:v>
                </c:pt>
                <c:pt idx="1752">
                  <c:v>4.0589552392384798</c:v>
                </c:pt>
                <c:pt idx="1753">
                  <c:v>4.0612719945120199</c:v>
                </c:pt>
                <c:pt idx="1754">
                  <c:v>4.0635887497855601</c:v>
                </c:pt>
                <c:pt idx="1755">
                  <c:v>4.0659055050591002</c:v>
                </c:pt>
                <c:pt idx="1756">
                  <c:v>4.0682222603326297</c:v>
                </c:pt>
                <c:pt idx="1757">
                  <c:v>4.0705390156061698</c:v>
                </c:pt>
                <c:pt idx="1758">
                  <c:v>4.07285577087971</c:v>
                </c:pt>
                <c:pt idx="1759">
                  <c:v>4.0751725261532501</c:v>
                </c:pt>
                <c:pt idx="1760">
                  <c:v>4.0774892814267902</c:v>
                </c:pt>
                <c:pt idx="1761">
                  <c:v>4.0798060367003304</c:v>
                </c:pt>
                <c:pt idx="1762">
                  <c:v>4.0821227919738599</c:v>
                </c:pt>
                <c:pt idx="1763">
                  <c:v>4.0844395472474</c:v>
                </c:pt>
                <c:pt idx="1764">
                  <c:v>4.0867563025209401</c:v>
                </c:pt>
                <c:pt idx="1765">
                  <c:v>4.0890730577944803</c:v>
                </c:pt>
                <c:pt idx="1766">
                  <c:v>4.0913898130680204</c:v>
                </c:pt>
                <c:pt idx="1767">
                  <c:v>4.0937065683415597</c:v>
                </c:pt>
                <c:pt idx="1768">
                  <c:v>4.09602332361509</c:v>
                </c:pt>
                <c:pt idx="1769">
                  <c:v>4.0983400788886302</c:v>
                </c:pt>
                <c:pt idx="1770">
                  <c:v>4.1006568341621703</c:v>
                </c:pt>
                <c:pt idx="1771">
                  <c:v>4.1029735894357096</c:v>
                </c:pt>
                <c:pt idx="1772">
                  <c:v>4.1052903447092497</c:v>
                </c:pt>
                <c:pt idx="1773">
                  <c:v>4.1076070999827898</c:v>
                </c:pt>
                <c:pt idx="1774">
                  <c:v>4.10992385525633</c:v>
                </c:pt>
                <c:pt idx="1775">
                  <c:v>4.1122406105298603</c:v>
                </c:pt>
                <c:pt idx="1776">
                  <c:v>4.1145573658033996</c:v>
                </c:pt>
                <c:pt idx="1777">
                  <c:v>4.1168741210769397</c:v>
                </c:pt>
                <c:pt idx="1778">
                  <c:v>4.1191908763504799</c:v>
                </c:pt>
                <c:pt idx="1779">
                  <c:v>4.12150763162402</c:v>
                </c:pt>
                <c:pt idx="1780">
                  <c:v>4.1238243868975601</c:v>
                </c:pt>
                <c:pt idx="1781">
                  <c:v>4.1261411421710896</c:v>
                </c:pt>
                <c:pt idx="1782">
                  <c:v>4.1284578974446298</c:v>
                </c:pt>
                <c:pt idx="1783">
                  <c:v>4.1307746527181699</c:v>
                </c:pt>
                <c:pt idx="1784">
                  <c:v>4.13309140799171</c:v>
                </c:pt>
                <c:pt idx="1785">
                  <c:v>4.1354081632652502</c:v>
                </c:pt>
                <c:pt idx="1786">
                  <c:v>4.1377249185387903</c:v>
                </c:pt>
                <c:pt idx="1787">
                  <c:v>4.1400416738123198</c:v>
                </c:pt>
                <c:pt idx="1788">
                  <c:v>4.1423584290858599</c:v>
                </c:pt>
                <c:pt idx="1789">
                  <c:v>4.1446751843594001</c:v>
                </c:pt>
                <c:pt idx="1790">
                  <c:v>4.1469919396329402</c:v>
                </c:pt>
                <c:pt idx="1791">
                  <c:v>4.1493086949064804</c:v>
                </c:pt>
                <c:pt idx="1792">
                  <c:v>4.1516254501800196</c:v>
                </c:pt>
                <c:pt idx="1793">
                  <c:v>4.15394220545355</c:v>
                </c:pt>
                <c:pt idx="1794">
                  <c:v>4.1562589607270901</c:v>
                </c:pt>
                <c:pt idx="1795">
                  <c:v>4.1585757160006303</c:v>
                </c:pt>
                <c:pt idx="1796">
                  <c:v>4.1608924712741704</c:v>
                </c:pt>
                <c:pt idx="1797">
                  <c:v>4.1632092265477096</c:v>
                </c:pt>
                <c:pt idx="1798">
                  <c:v>4.1655259818212498</c:v>
                </c:pt>
                <c:pt idx="1799">
                  <c:v>4.1678427370947801</c:v>
                </c:pt>
                <c:pt idx="1800">
                  <c:v>4.1701594923683203</c:v>
                </c:pt>
                <c:pt idx="1801">
                  <c:v>4.1724762476418604</c:v>
                </c:pt>
                <c:pt idx="1802">
                  <c:v>4.1747930029153997</c:v>
                </c:pt>
                <c:pt idx="1803">
                  <c:v>4.1771097581889398</c:v>
                </c:pt>
                <c:pt idx="1804">
                  <c:v>4.17942651346248</c:v>
                </c:pt>
                <c:pt idx="1805">
                  <c:v>4.1817432687360103</c:v>
                </c:pt>
                <c:pt idx="1806">
                  <c:v>4.1840600240095496</c:v>
                </c:pt>
                <c:pt idx="1807">
                  <c:v>4.1863767792830897</c:v>
                </c:pt>
                <c:pt idx="1808">
                  <c:v>4.1886935345566298</c:v>
                </c:pt>
                <c:pt idx="1809">
                  <c:v>4.19101028983017</c:v>
                </c:pt>
                <c:pt idx="1810">
                  <c:v>4.1933270451037101</c:v>
                </c:pt>
                <c:pt idx="1811">
                  <c:v>4.1956438003772396</c:v>
                </c:pt>
                <c:pt idx="1812">
                  <c:v>4.1979605556507797</c:v>
                </c:pt>
                <c:pt idx="1813">
                  <c:v>4.2002773109243199</c:v>
                </c:pt>
                <c:pt idx="1814">
                  <c:v>4.20259406619786</c:v>
                </c:pt>
                <c:pt idx="1815">
                  <c:v>4.2049108214714002</c:v>
                </c:pt>
                <c:pt idx="1816">
                  <c:v>4.2072275767449403</c:v>
                </c:pt>
                <c:pt idx="1817">
                  <c:v>4.2095443320184698</c:v>
                </c:pt>
                <c:pt idx="1818">
                  <c:v>4.2118610872920099</c:v>
                </c:pt>
                <c:pt idx="1819">
                  <c:v>4.2141778425655501</c:v>
                </c:pt>
                <c:pt idx="1820">
                  <c:v>4.2164945978390902</c:v>
                </c:pt>
                <c:pt idx="1821">
                  <c:v>4.2188113531126303</c:v>
                </c:pt>
                <c:pt idx="1822">
                  <c:v>4.2211281083861696</c:v>
                </c:pt>
                <c:pt idx="1823">
                  <c:v>4.2234448636597</c:v>
                </c:pt>
                <c:pt idx="1824">
                  <c:v>4.2257616189332401</c:v>
                </c:pt>
                <c:pt idx="1825">
                  <c:v>4.2280783742067802</c:v>
                </c:pt>
                <c:pt idx="1826">
                  <c:v>4.2303951294803204</c:v>
                </c:pt>
                <c:pt idx="1827">
                  <c:v>4.2327118847538596</c:v>
                </c:pt>
                <c:pt idx="1828">
                  <c:v>4.2350286400273998</c:v>
                </c:pt>
                <c:pt idx="1829">
                  <c:v>4.2373453953009399</c:v>
                </c:pt>
                <c:pt idx="1830">
                  <c:v>4.2396621505744703</c:v>
                </c:pt>
                <c:pt idx="1831">
                  <c:v>4.2419789058480104</c:v>
                </c:pt>
                <c:pt idx="1832">
                  <c:v>4.2442956611215497</c:v>
                </c:pt>
                <c:pt idx="1833">
                  <c:v>4.2466124163950898</c:v>
                </c:pt>
                <c:pt idx="1834">
                  <c:v>4.2489291716686299</c:v>
                </c:pt>
                <c:pt idx="1835">
                  <c:v>4.2512459269421701</c:v>
                </c:pt>
                <c:pt idx="1836">
                  <c:v>4.2535626822157004</c:v>
                </c:pt>
                <c:pt idx="1837">
                  <c:v>4.2558794374892397</c:v>
                </c:pt>
                <c:pt idx="1838">
                  <c:v>4.2581961927627798</c:v>
                </c:pt>
                <c:pt idx="1839">
                  <c:v>4.26051294803632</c:v>
                </c:pt>
                <c:pt idx="1840">
                  <c:v>4.2628297033098601</c:v>
                </c:pt>
                <c:pt idx="1841">
                  <c:v>4.2651464585834002</c:v>
                </c:pt>
                <c:pt idx="1842">
                  <c:v>4.2674632138569297</c:v>
                </c:pt>
                <c:pt idx="1843">
                  <c:v>4.2697799691304699</c:v>
                </c:pt>
                <c:pt idx="1844">
                  <c:v>4.27209672440401</c:v>
                </c:pt>
                <c:pt idx="1845">
                  <c:v>4.2744134796775501</c:v>
                </c:pt>
                <c:pt idx="1846">
                  <c:v>4.2767302349510903</c:v>
                </c:pt>
                <c:pt idx="1847">
                  <c:v>4.2790469902246304</c:v>
                </c:pt>
                <c:pt idx="1848">
                  <c:v>4.2813637454981599</c:v>
                </c:pt>
                <c:pt idx="1849">
                  <c:v>4.2836805007717</c:v>
                </c:pt>
                <c:pt idx="1850">
                  <c:v>4.2859972560452402</c:v>
                </c:pt>
                <c:pt idx="1851">
                  <c:v>4.2883140113187803</c:v>
                </c:pt>
                <c:pt idx="1852">
                  <c:v>4.2906307665923196</c:v>
                </c:pt>
                <c:pt idx="1853">
                  <c:v>4.2929475218658597</c:v>
                </c:pt>
                <c:pt idx="1854">
                  <c:v>4.2952642771393901</c:v>
                </c:pt>
                <c:pt idx="1855">
                  <c:v>4.2975810324129302</c:v>
                </c:pt>
                <c:pt idx="1856">
                  <c:v>4.2998977876864704</c:v>
                </c:pt>
                <c:pt idx="1857">
                  <c:v>4.3022145429600096</c:v>
                </c:pt>
                <c:pt idx="1858">
                  <c:v>4.3045312982335497</c:v>
                </c:pt>
                <c:pt idx="1859">
                  <c:v>4.3068480535070899</c:v>
                </c:pt>
                <c:pt idx="1860">
                  <c:v>4.3091648087806202</c:v>
                </c:pt>
                <c:pt idx="1861">
                  <c:v>4.3114815640541604</c:v>
                </c:pt>
                <c:pt idx="1862">
                  <c:v>4.3137983193276996</c:v>
                </c:pt>
                <c:pt idx="1863">
                  <c:v>4.3161150746012398</c:v>
                </c:pt>
                <c:pt idx="1864">
                  <c:v>4.3184318298747799</c:v>
                </c:pt>
                <c:pt idx="1865">
                  <c:v>4.3207485851483201</c:v>
                </c:pt>
                <c:pt idx="1866">
                  <c:v>4.3230653404218504</c:v>
                </c:pt>
                <c:pt idx="1867">
                  <c:v>4.3253820956953897</c:v>
                </c:pt>
                <c:pt idx="1868">
                  <c:v>4.3276988509689298</c:v>
                </c:pt>
                <c:pt idx="1869">
                  <c:v>4.3300156062424699</c:v>
                </c:pt>
                <c:pt idx="1870">
                  <c:v>4.3323323615160101</c:v>
                </c:pt>
                <c:pt idx="1871">
                  <c:v>4.3346491167895502</c:v>
                </c:pt>
                <c:pt idx="1872">
                  <c:v>4.3369658720630797</c:v>
                </c:pt>
                <c:pt idx="1873">
                  <c:v>4.3392826273366198</c:v>
                </c:pt>
                <c:pt idx="1874">
                  <c:v>4.34159938261016</c:v>
                </c:pt>
                <c:pt idx="1875">
                  <c:v>4.3439161378837001</c:v>
                </c:pt>
                <c:pt idx="1876">
                  <c:v>4.3462328931572403</c:v>
                </c:pt>
                <c:pt idx="1877">
                  <c:v>4.3485496484307804</c:v>
                </c:pt>
                <c:pt idx="1878">
                  <c:v>4.3508664037043099</c:v>
                </c:pt>
                <c:pt idx="1879">
                  <c:v>4.35318315897785</c:v>
                </c:pt>
                <c:pt idx="1880">
                  <c:v>4.3554999142513902</c:v>
                </c:pt>
                <c:pt idx="1881">
                  <c:v>4.3578166695249303</c:v>
                </c:pt>
                <c:pt idx="1882">
                  <c:v>4.3601334247984704</c:v>
                </c:pt>
                <c:pt idx="1883">
                  <c:v>4.3624501800720097</c:v>
                </c:pt>
                <c:pt idx="1884">
                  <c:v>4.3647669353455401</c:v>
                </c:pt>
                <c:pt idx="1885">
                  <c:v>4.3670836906190802</c:v>
                </c:pt>
                <c:pt idx="1886">
                  <c:v>4.3694004458926203</c:v>
                </c:pt>
                <c:pt idx="1887">
                  <c:v>4.3717172011661596</c:v>
                </c:pt>
                <c:pt idx="1888">
                  <c:v>4.3740339564396997</c:v>
                </c:pt>
                <c:pt idx="1889">
                  <c:v>4.3763507117132399</c:v>
                </c:pt>
                <c:pt idx="1890">
                  <c:v>4.37866746698678</c:v>
                </c:pt>
                <c:pt idx="1891">
                  <c:v>4.3809842222603104</c:v>
                </c:pt>
                <c:pt idx="1892">
                  <c:v>4.3833009775338496</c:v>
                </c:pt>
                <c:pt idx="1893">
                  <c:v>4.3856177328073898</c:v>
                </c:pt>
                <c:pt idx="1894">
                  <c:v>4.3879344880809299</c:v>
                </c:pt>
                <c:pt idx="1895">
                  <c:v>4.39025124335447</c:v>
                </c:pt>
                <c:pt idx="1896">
                  <c:v>4.3925679986280102</c:v>
                </c:pt>
                <c:pt idx="1897">
                  <c:v>4.3948847539015397</c:v>
                </c:pt>
                <c:pt idx="1898">
                  <c:v>4.3972015091750798</c:v>
                </c:pt>
                <c:pt idx="1899">
                  <c:v>4.3995182644486199</c:v>
                </c:pt>
                <c:pt idx="1900">
                  <c:v>4.4018350197221601</c:v>
                </c:pt>
                <c:pt idx="1901">
                  <c:v>4.4041517749957002</c:v>
                </c:pt>
                <c:pt idx="1902">
                  <c:v>4.4064685302692403</c:v>
                </c:pt>
                <c:pt idx="1903">
                  <c:v>4.4087852855427698</c:v>
                </c:pt>
                <c:pt idx="1904">
                  <c:v>4.41110204081631</c:v>
                </c:pt>
                <c:pt idx="1905">
                  <c:v>4.4134187960898501</c:v>
                </c:pt>
                <c:pt idx="1906">
                  <c:v>4.4157355513633902</c:v>
                </c:pt>
                <c:pt idx="1907">
                  <c:v>4.4180523066369304</c:v>
                </c:pt>
                <c:pt idx="1908">
                  <c:v>4.4203690619104696</c:v>
                </c:pt>
                <c:pt idx="1909">
                  <c:v>4.422685817184</c:v>
                </c:pt>
                <c:pt idx="1910">
                  <c:v>4.4250025724575401</c:v>
                </c:pt>
                <c:pt idx="1911">
                  <c:v>4.4273193277310803</c:v>
                </c:pt>
                <c:pt idx="1912">
                  <c:v>4.4296360830046204</c:v>
                </c:pt>
                <c:pt idx="1913">
                  <c:v>4.4319528382781597</c:v>
                </c:pt>
                <c:pt idx="1914">
                  <c:v>4.4342695935516998</c:v>
                </c:pt>
                <c:pt idx="1915">
                  <c:v>4.4365863488252302</c:v>
                </c:pt>
                <c:pt idx="1916">
                  <c:v>4.4389031040987703</c:v>
                </c:pt>
                <c:pt idx="1917">
                  <c:v>4.4412198593723096</c:v>
                </c:pt>
                <c:pt idx="1918">
                  <c:v>4.4435366146458497</c:v>
                </c:pt>
                <c:pt idx="1919">
                  <c:v>4.4458533699193898</c:v>
                </c:pt>
                <c:pt idx="1920">
                  <c:v>4.44817012519293</c:v>
                </c:pt>
                <c:pt idx="1921">
                  <c:v>4.4504868804664603</c:v>
                </c:pt>
                <c:pt idx="1922">
                  <c:v>4.4528036357399996</c:v>
                </c:pt>
                <c:pt idx="1923">
                  <c:v>4.4551203910135397</c:v>
                </c:pt>
                <c:pt idx="1924">
                  <c:v>4.4574371462870799</c:v>
                </c:pt>
                <c:pt idx="1925">
                  <c:v>4.45975390156062</c:v>
                </c:pt>
                <c:pt idx="1926">
                  <c:v>4.4620706568341602</c:v>
                </c:pt>
                <c:pt idx="1927">
                  <c:v>4.4643874121076896</c:v>
                </c:pt>
                <c:pt idx="1928">
                  <c:v>4.4667041673812298</c:v>
                </c:pt>
                <c:pt idx="1929">
                  <c:v>4.4690209226547699</c:v>
                </c:pt>
                <c:pt idx="1930">
                  <c:v>4.4713376779283101</c:v>
                </c:pt>
                <c:pt idx="1931">
                  <c:v>4.4736544332018502</c:v>
                </c:pt>
                <c:pt idx="1932">
                  <c:v>4.4759711884753903</c:v>
                </c:pt>
                <c:pt idx="1933">
                  <c:v>4.4782879437489198</c:v>
                </c:pt>
                <c:pt idx="1934">
                  <c:v>4.4806046990224599</c:v>
                </c:pt>
                <c:pt idx="1935">
                  <c:v>4.4829214542960001</c:v>
                </c:pt>
                <c:pt idx="1936">
                  <c:v>4.4852382095695402</c:v>
                </c:pt>
                <c:pt idx="1937">
                  <c:v>4.4875549648430804</c:v>
                </c:pt>
                <c:pt idx="1938">
                  <c:v>4.4898717201166196</c:v>
                </c:pt>
                <c:pt idx="1939">
                  <c:v>4.49218847539015</c:v>
                </c:pt>
                <c:pt idx="1940">
                  <c:v>4.4945052306636901</c:v>
                </c:pt>
                <c:pt idx="1941">
                  <c:v>4.4968219859372303</c:v>
                </c:pt>
                <c:pt idx="1942">
                  <c:v>4.4991387412107704</c:v>
                </c:pt>
                <c:pt idx="1943">
                  <c:v>4.5014554964843096</c:v>
                </c:pt>
                <c:pt idx="1944">
                  <c:v>4.5037722517578498</c:v>
                </c:pt>
                <c:pt idx="1945">
                  <c:v>4.5060890070313899</c:v>
                </c:pt>
                <c:pt idx="1946">
                  <c:v>4.5084057623049203</c:v>
                </c:pt>
                <c:pt idx="1947">
                  <c:v>4.5107225175784604</c:v>
                </c:pt>
                <c:pt idx="1948">
                  <c:v>4.5130392728519997</c:v>
                </c:pt>
                <c:pt idx="1949">
                  <c:v>4.5153560281255398</c:v>
                </c:pt>
                <c:pt idx="1950">
                  <c:v>4.51767278339908</c:v>
                </c:pt>
                <c:pt idx="1951">
                  <c:v>4.5199895386726201</c:v>
                </c:pt>
                <c:pt idx="1952">
                  <c:v>4.5223062939461496</c:v>
                </c:pt>
                <c:pt idx="1953">
                  <c:v>4.5246230492196897</c:v>
                </c:pt>
                <c:pt idx="1954">
                  <c:v>4.5269398044932299</c:v>
                </c:pt>
                <c:pt idx="1955">
                  <c:v>4.52925655976677</c:v>
                </c:pt>
                <c:pt idx="1956">
                  <c:v>4.5315733150403101</c:v>
                </c:pt>
                <c:pt idx="1957">
                  <c:v>4.5338900703138503</c:v>
                </c:pt>
                <c:pt idx="1958">
                  <c:v>4.5362068255873798</c:v>
                </c:pt>
                <c:pt idx="1959">
                  <c:v>4.5385235808609199</c:v>
                </c:pt>
                <c:pt idx="1960">
                  <c:v>4.54084033613446</c:v>
                </c:pt>
                <c:pt idx="1961">
                  <c:v>4.5431570914080002</c:v>
                </c:pt>
                <c:pt idx="1962">
                  <c:v>4.5454738466815403</c:v>
                </c:pt>
                <c:pt idx="1963">
                  <c:v>4.5477906019550796</c:v>
                </c:pt>
                <c:pt idx="1964">
                  <c:v>4.5501073572286099</c:v>
                </c:pt>
                <c:pt idx="1965">
                  <c:v>4.5524241125021501</c:v>
                </c:pt>
                <c:pt idx="1966">
                  <c:v>4.5547408677756902</c:v>
                </c:pt>
                <c:pt idx="1967">
                  <c:v>4.5570576230492303</c:v>
                </c:pt>
                <c:pt idx="1968">
                  <c:v>4.5593743783227696</c:v>
                </c:pt>
                <c:pt idx="1969">
                  <c:v>4.5616911335963097</c:v>
                </c:pt>
                <c:pt idx="1970">
                  <c:v>4.5640078888698401</c:v>
                </c:pt>
                <c:pt idx="1971">
                  <c:v>4.5663246441433802</c:v>
                </c:pt>
                <c:pt idx="1972">
                  <c:v>4.5686413994169204</c:v>
                </c:pt>
                <c:pt idx="1973">
                  <c:v>4.5709581546904596</c:v>
                </c:pt>
                <c:pt idx="1974">
                  <c:v>4.5732749099639998</c:v>
                </c:pt>
                <c:pt idx="1975">
                  <c:v>4.5755916652375399</c:v>
                </c:pt>
                <c:pt idx="1976">
                  <c:v>4.5779084205110703</c:v>
                </c:pt>
                <c:pt idx="1977">
                  <c:v>4.5802251757846104</c:v>
                </c:pt>
                <c:pt idx="1978">
                  <c:v>4.5825419310581497</c:v>
                </c:pt>
                <c:pt idx="1979">
                  <c:v>4.5848586863316898</c:v>
                </c:pt>
                <c:pt idx="1980">
                  <c:v>4.5871754416052299</c:v>
                </c:pt>
                <c:pt idx="1981">
                  <c:v>4.5894921968787701</c:v>
                </c:pt>
                <c:pt idx="1982">
                  <c:v>4.5918089521522996</c:v>
                </c:pt>
                <c:pt idx="1983">
                  <c:v>4.5941257074258397</c:v>
                </c:pt>
                <c:pt idx="1984">
                  <c:v>4.5964424626993798</c:v>
                </c:pt>
                <c:pt idx="1985">
                  <c:v>4.59875921797292</c:v>
                </c:pt>
                <c:pt idx="1986">
                  <c:v>4.6010759732464601</c:v>
                </c:pt>
                <c:pt idx="1987">
                  <c:v>4.6033927285200003</c:v>
                </c:pt>
                <c:pt idx="1988">
                  <c:v>4.6057094837935297</c:v>
                </c:pt>
                <c:pt idx="1989">
                  <c:v>4.6080262390670699</c:v>
                </c:pt>
                <c:pt idx="1990">
                  <c:v>4.61034299434061</c:v>
                </c:pt>
                <c:pt idx="1991">
                  <c:v>4.6126597496141502</c:v>
                </c:pt>
                <c:pt idx="1992">
                  <c:v>4.6149765048876903</c:v>
                </c:pt>
                <c:pt idx="1993">
                  <c:v>4.6172932601612304</c:v>
                </c:pt>
                <c:pt idx="1994">
                  <c:v>4.6196100154347599</c:v>
                </c:pt>
                <c:pt idx="1995">
                  <c:v>4.6219267707083</c:v>
                </c:pt>
                <c:pt idx="1996">
                  <c:v>4.6242435259818402</c:v>
                </c:pt>
                <c:pt idx="1997">
                  <c:v>4.6265602812553803</c:v>
                </c:pt>
                <c:pt idx="1998">
                  <c:v>4.6288770365289196</c:v>
                </c:pt>
                <c:pt idx="1999">
                  <c:v>4.6311937918024597</c:v>
                </c:pt>
                <c:pt idx="2000">
                  <c:v>4.6335105470759901</c:v>
                </c:pt>
                <c:pt idx="2001">
                  <c:v>4.6358273023495302</c:v>
                </c:pt>
                <c:pt idx="2002">
                  <c:v>4.6381440576230704</c:v>
                </c:pt>
                <c:pt idx="2003">
                  <c:v>4.6404608128966096</c:v>
                </c:pt>
                <c:pt idx="2004">
                  <c:v>4.6427775681701497</c:v>
                </c:pt>
                <c:pt idx="2005">
                  <c:v>4.6450943234436899</c:v>
                </c:pt>
                <c:pt idx="2006">
                  <c:v>4.64741107871723</c:v>
                </c:pt>
                <c:pt idx="2007">
                  <c:v>4.6497278339907604</c:v>
                </c:pt>
                <c:pt idx="2008">
                  <c:v>4.6520445892642996</c:v>
                </c:pt>
                <c:pt idx="2009">
                  <c:v>4.6543613445378398</c:v>
                </c:pt>
                <c:pt idx="2010">
                  <c:v>4.6566780998113799</c:v>
                </c:pt>
                <c:pt idx="2011">
                  <c:v>4.6589948550849201</c:v>
                </c:pt>
                <c:pt idx="2012">
                  <c:v>4.6613116103584602</c:v>
                </c:pt>
                <c:pt idx="2013">
                  <c:v>4.6636283656319897</c:v>
                </c:pt>
                <c:pt idx="2014">
                  <c:v>4.6659451209055298</c:v>
                </c:pt>
                <c:pt idx="2015">
                  <c:v>4.66826187617907</c:v>
                </c:pt>
                <c:pt idx="2016">
                  <c:v>4.6705786314526101</c:v>
                </c:pt>
                <c:pt idx="2017">
                  <c:v>4.6728953867261502</c:v>
                </c:pt>
                <c:pt idx="2018">
                  <c:v>4.6752121419996904</c:v>
                </c:pt>
                <c:pt idx="2019">
                  <c:v>4.6775288972732199</c:v>
                </c:pt>
                <c:pt idx="2020">
                  <c:v>4.67984565254676</c:v>
                </c:pt>
                <c:pt idx="2021">
                  <c:v>4.6821624078203001</c:v>
                </c:pt>
                <c:pt idx="2022">
                  <c:v>4.6844791630938403</c:v>
                </c:pt>
                <c:pt idx="2023">
                  <c:v>4.6867959183673804</c:v>
                </c:pt>
                <c:pt idx="2024">
                  <c:v>4.6891126736409197</c:v>
                </c:pt>
                <c:pt idx="2025">
                  <c:v>4.69142942891445</c:v>
                </c:pt>
                <c:pt idx="2026">
                  <c:v>4.6937461841879902</c:v>
                </c:pt>
                <c:pt idx="2027">
                  <c:v>4.6960629394615303</c:v>
                </c:pt>
                <c:pt idx="2028">
                  <c:v>4.6983796947350696</c:v>
                </c:pt>
                <c:pt idx="2029">
                  <c:v>4.7006964500086097</c:v>
                </c:pt>
                <c:pt idx="2030">
                  <c:v>4.7030132052821498</c:v>
                </c:pt>
                <c:pt idx="2031">
                  <c:v>4.7053299605556802</c:v>
                </c:pt>
                <c:pt idx="2032">
                  <c:v>4.7076467158292203</c:v>
                </c:pt>
                <c:pt idx="2033">
                  <c:v>4.7099634711027596</c:v>
                </c:pt>
                <c:pt idx="2034">
                  <c:v>4.7122802263762997</c:v>
                </c:pt>
                <c:pt idx="2035">
                  <c:v>4.7145969816498399</c:v>
                </c:pt>
                <c:pt idx="2036">
                  <c:v>4.71691373692338</c:v>
                </c:pt>
                <c:pt idx="2037">
                  <c:v>4.7192304921969104</c:v>
                </c:pt>
                <c:pt idx="2038">
                  <c:v>4.7215472474704496</c:v>
                </c:pt>
                <c:pt idx="2039">
                  <c:v>4.7238640027439898</c:v>
                </c:pt>
                <c:pt idx="2040">
                  <c:v>4.7261807580175299</c:v>
                </c:pt>
                <c:pt idx="2041">
                  <c:v>4.72849751329107</c:v>
                </c:pt>
                <c:pt idx="2042">
                  <c:v>4.7308142685646102</c:v>
                </c:pt>
                <c:pt idx="2043">
                  <c:v>4.7331310238381397</c:v>
                </c:pt>
                <c:pt idx="2044">
                  <c:v>4.7354477791116798</c:v>
                </c:pt>
                <c:pt idx="2045">
                  <c:v>4.7377645343852199</c:v>
                </c:pt>
                <c:pt idx="2046">
                  <c:v>4.7400812896587601</c:v>
                </c:pt>
                <c:pt idx="2047">
                  <c:v>4.7423980449323002</c:v>
                </c:pt>
                <c:pt idx="2048">
                  <c:v>4.7447148002058404</c:v>
                </c:pt>
                <c:pt idx="2049">
                  <c:v>4.7470315554793698</c:v>
                </c:pt>
                <c:pt idx="2050">
                  <c:v>4.74934831075291</c:v>
                </c:pt>
                <c:pt idx="2051">
                  <c:v>4.7516650660264501</c:v>
                </c:pt>
                <c:pt idx="2052">
                  <c:v>4.7539818212999903</c:v>
                </c:pt>
                <c:pt idx="2053">
                  <c:v>4.7562985765735304</c:v>
                </c:pt>
                <c:pt idx="2054">
                  <c:v>4.7586153318470696</c:v>
                </c:pt>
                <c:pt idx="2055">
                  <c:v>4.7609320871206</c:v>
                </c:pt>
                <c:pt idx="2056">
                  <c:v>4.7632488423941401</c:v>
                </c:pt>
                <c:pt idx="2057">
                  <c:v>4.7655655976676803</c:v>
                </c:pt>
                <c:pt idx="2058">
                  <c:v>4.7678823529412204</c:v>
                </c:pt>
                <c:pt idx="2059">
                  <c:v>4.7701991082147597</c:v>
                </c:pt>
                <c:pt idx="2060">
                  <c:v>4.7725158634882998</c:v>
                </c:pt>
                <c:pt idx="2061">
                  <c:v>4.77483261876184</c:v>
                </c:pt>
                <c:pt idx="2062">
                  <c:v>4.7771493740353703</c:v>
                </c:pt>
                <c:pt idx="2063">
                  <c:v>4.7794661293089096</c:v>
                </c:pt>
                <c:pt idx="2064">
                  <c:v>4.7817828845824497</c:v>
                </c:pt>
                <c:pt idx="2065">
                  <c:v>4.7840996398559898</c:v>
                </c:pt>
                <c:pt idx="2066">
                  <c:v>4.78641639512953</c:v>
                </c:pt>
                <c:pt idx="2067">
                  <c:v>4.7887331504030701</c:v>
                </c:pt>
                <c:pt idx="2068">
                  <c:v>4.7910499056765996</c:v>
                </c:pt>
                <c:pt idx="2069">
                  <c:v>4.7933666609501397</c:v>
                </c:pt>
                <c:pt idx="2070">
                  <c:v>4.7956834162236799</c:v>
                </c:pt>
                <c:pt idx="2071">
                  <c:v>4.79800017149722</c:v>
                </c:pt>
                <c:pt idx="2072">
                  <c:v>4.8003169267707602</c:v>
                </c:pt>
                <c:pt idx="2073">
                  <c:v>4.8026336820443003</c:v>
                </c:pt>
                <c:pt idx="2074">
                  <c:v>4.8049504373178298</c:v>
                </c:pt>
                <c:pt idx="2075">
                  <c:v>4.8072671925913699</c:v>
                </c:pt>
                <c:pt idx="2076">
                  <c:v>4.8095839478649101</c:v>
                </c:pt>
                <c:pt idx="2077">
                  <c:v>4.8119007031384502</c:v>
                </c:pt>
                <c:pt idx="2078">
                  <c:v>4.8142174584119903</c:v>
                </c:pt>
                <c:pt idx="2079">
                  <c:v>4.8165342136855296</c:v>
                </c:pt>
                <c:pt idx="2080">
                  <c:v>4.81885096895906</c:v>
                </c:pt>
                <c:pt idx="2081">
                  <c:v>4.8211677242326001</c:v>
                </c:pt>
                <c:pt idx="2082">
                  <c:v>4.8234844795061402</c:v>
                </c:pt>
                <c:pt idx="2083">
                  <c:v>4.8258012347796804</c:v>
                </c:pt>
                <c:pt idx="2084">
                  <c:v>4.8281179900532196</c:v>
                </c:pt>
                <c:pt idx="2085">
                  <c:v>4.8304347453267598</c:v>
                </c:pt>
                <c:pt idx="2086">
                  <c:v>4.8327515006002901</c:v>
                </c:pt>
                <c:pt idx="2087">
                  <c:v>4.8350682558738303</c:v>
                </c:pt>
                <c:pt idx="2088">
                  <c:v>4.8373850111473704</c:v>
                </c:pt>
                <c:pt idx="2089">
                  <c:v>4.8397017664209097</c:v>
                </c:pt>
                <c:pt idx="2090">
                  <c:v>4.8420185216944498</c:v>
                </c:pt>
                <c:pt idx="2091">
                  <c:v>4.8443352769679899</c:v>
                </c:pt>
                <c:pt idx="2092">
                  <c:v>4.8466520322415203</c:v>
                </c:pt>
                <c:pt idx="2093">
                  <c:v>4.8489687875150604</c:v>
                </c:pt>
                <c:pt idx="2094">
                  <c:v>4.8512855427885997</c:v>
                </c:pt>
                <c:pt idx="2095">
                  <c:v>4.8536022980621398</c:v>
                </c:pt>
                <c:pt idx="2096">
                  <c:v>4.85591905333568</c:v>
                </c:pt>
                <c:pt idx="2097">
                  <c:v>4.8582358086092201</c:v>
                </c:pt>
                <c:pt idx="2098">
                  <c:v>4.8605525638827496</c:v>
                </c:pt>
                <c:pt idx="2099">
                  <c:v>4.8628693191562897</c:v>
                </c:pt>
                <c:pt idx="2100">
                  <c:v>4.8651860744298299</c:v>
                </c:pt>
                <c:pt idx="2101">
                  <c:v>4.86750282970337</c:v>
                </c:pt>
                <c:pt idx="2102">
                  <c:v>4.8698195849769101</c:v>
                </c:pt>
                <c:pt idx="2103">
                  <c:v>4.8721363402504503</c:v>
                </c:pt>
                <c:pt idx="2104">
                  <c:v>4.8744530955239798</c:v>
                </c:pt>
                <c:pt idx="2105">
                  <c:v>4.8767698507975199</c:v>
                </c:pt>
                <c:pt idx="2106">
                  <c:v>4.87908660607106</c:v>
                </c:pt>
                <c:pt idx="2107">
                  <c:v>4.8814033613446002</c:v>
                </c:pt>
                <c:pt idx="2108">
                  <c:v>4.8837201166181403</c:v>
                </c:pt>
                <c:pt idx="2109">
                  <c:v>4.8860368718916796</c:v>
                </c:pt>
                <c:pt idx="2110">
                  <c:v>4.8883536271652099</c:v>
                </c:pt>
                <c:pt idx="2111">
                  <c:v>4.8906703824387501</c:v>
                </c:pt>
                <c:pt idx="2112">
                  <c:v>4.8929871377122902</c:v>
                </c:pt>
                <c:pt idx="2113">
                  <c:v>4.8953038929858304</c:v>
                </c:pt>
                <c:pt idx="2114">
                  <c:v>4.8976206482593696</c:v>
                </c:pt>
                <c:pt idx="2115">
                  <c:v>4.8999374035329097</c:v>
                </c:pt>
                <c:pt idx="2116">
                  <c:v>4.9022541588064401</c:v>
                </c:pt>
                <c:pt idx="2117">
                  <c:v>4.9045709140799802</c:v>
                </c:pt>
                <c:pt idx="2118">
                  <c:v>4.9068876693535204</c:v>
                </c:pt>
                <c:pt idx="2119">
                  <c:v>4.9092044246270596</c:v>
                </c:pt>
                <c:pt idx="2120">
                  <c:v>4.9115211799005998</c:v>
                </c:pt>
                <c:pt idx="2121">
                  <c:v>4.9138379351741399</c:v>
                </c:pt>
                <c:pt idx="2122">
                  <c:v>4.9161546904476801</c:v>
                </c:pt>
                <c:pt idx="2123">
                  <c:v>4.9184714457212104</c:v>
                </c:pt>
                <c:pt idx="2124">
                  <c:v>4.9207882009947497</c:v>
                </c:pt>
                <c:pt idx="2125">
                  <c:v>4.9231049562682898</c:v>
                </c:pt>
                <c:pt idx="2126">
                  <c:v>4.9254217115418299</c:v>
                </c:pt>
                <c:pt idx="2127">
                  <c:v>4.9277384668153701</c:v>
                </c:pt>
                <c:pt idx="2128">
                  <c:v>4.9300552220889102</c:v>
                </c:pt>
                <c:pt idx="2129">
                  <c:v>4.9323719773624397</c:v>
                </c:pt>
                <c:pt idx="2130">
                  <c:v>4.9346887326359798</c:v>
                </c:pt>
                <c:pt idx="2131">
                  <c:v>4.93700548790952</c:v>
                </c:pt>
                <c:pt idx="2132">
                  <c:v>4.9393222431830601</c:v>
                </c:pt>
                <c:pt idx="2133">
                  <c:v>4.9416389984566003</c:v>
                </c:pt>
                <c:pt idx="2134">
                  <c:v>4.9439557537301404</c:v>
                </c:pt>
                <c:pt idx="2135">
                  <c:v>4.9462725090036699</c:v>
                </c:pt>
                <c:pt idx="2136">
                  <c:v>4.94858926427721</c:v>
                </c:pt>
                <c:pt idx="2137">
                  <c:v>4.9509060195507502</c:v>
                </c:pt>
                <c:pt idx="2138">
                  <c:v>4.9532227748242903</c:v>
                </c:pt>
                <c:pt idx="2139">
                  <c:v>4.9555395300978304</c:v>
                </c:pt>
                <c:pt idx="2140">
                  <c:v>4.9578562853713697</c:v>
                </c:pt>
                <c:pt idx="2141">
                  <c:v>4.9601730406449001</c:v>
                </c:pt>
                <c:pt idx="2142">
                  <c:v>4.9624897959184402</c:v>
                </c:pt>
                <c:pt idx="2143">
                  <c:v>4.9648065511919803</c:v>
                </c:pt>
                <c:pt idx="2144">
                  <c:v>4.9671233064655196</c:v>
                </c:pt>
                <c:pt idx="2145">
                  <c:v>4.9694400617390597</c:v>
                </c:pt>
                <c:pt idx="2146">
                  <c:v>4.9717568170125999</c:v>
                </c:pt>
                <c:pt idx="2147">
                  <c:v>4.9740735722861302</c:v>
                </c:pt>
                <c:pt idx="2148">
                  <c:v>4.9763903275596704</c:v>
                </c:pt>
                <c:pt idx="2149">
                  <c:v>4.9787070828332096</c:v>
                </c:pt>
                <c:pt idx="2150">
                  <c:v>4.9810238381067498</c:v>
                </c:pt>
                <c:pt idx="2151">
                  <c:v>4.9833405933802899</c:v>
                </c:pt>
                <c:pt idx="2152">
                  <c:v>4.98565734865383</c:v>
                </c:pt>
                <c:pt idx="2153">
                  <c:v>4.9879741039273604</c:v>
                </c:pt>
                <c:pt idx="2154">
                  <c:v>4.9902908592008997</c:v>
                </c:pt>
                <c:pt idx="2155">
                  <c:v>4.9926076144744398</c:v>
                </c:pt>
                <c:pt idx="2156">
                  <c:v>4.9949243697479799</c:v>
                </c:pt>
                <c:pt idx="2157">
                  <c:v>4.9972411250215201</c:v>
                </c:pt>
                <c:pt idx="2158">
                  <c:v>4.9995578802950602</c:v>
                </c:pt>
                <c:pt idx="2159">
                  <c:v>5.0018746355685897</c:v>
                </c:pt>
                <c:pt idx="2160">
                  <c:v>5.0041913908421298</c:v>
                </c:pt>
                <c:pt idx="2161">
                  <c:v>5.00650814611567</c:v>
                </c:pt>
                <c:pt idx="2162">
                  <c:v>5.0088249013892101</c:v>
                </c:pt>
                <c:pt idx="2163">
                  <c:v>5.0111416566627502</c:v>
                </c:pt>
                <c:pt idx="2164">
                  <c:v>5.0134584119362904</c:v>
                </c:pt>
                <c:pt idx="2165">
                  <c:v>5.0157751672098199</c:v>
                </c:pt>
                <c:pt idx="2166">
                  <c:v>5.01809192248336</c:v>
                </c:pt>
                <c:pt idx="2167">
                  <c:v>5.0204086777569001</c:v>
                </c:pt>
                <c:pt idx="2168">
                  <c:v>5.0227254330304403</c:v>
                </c:pt>
                <c:pt idx="2169">
                  <c:v>5.0250421883039804</c:v>
                </c:pt>
                <c:pt idx="2170">
                  <c:v>5.0273589435775197</c:v>
                </c:pt>
                <c:pt idx="2171">
                  <c:v>5.02967569885105</c:v>
                </c:pt>
                <c:pt idx="2172">
                  <c:v>5.0319924541245902</c:v>
                </c:pt>
                <c:pt idx="2173">
                  <c:v>5.0343092093981303</c:v>
                </c:pt>
                <c:pt idx="2174">
                  <c:v>5.0366259646716696</c:v>
                </c:pt>
                <c:pt idx="2175">
                  <c:v>5.0389427199452097</c:v>
                </c:pt>
                <c:pt idx="2176">
                  <c:v>5.0412594752187498</c:v>
                </c:pt>
                <c:pt idx="2177">
                  <c:v>5.04357623049229</c:v>
                </c:pt>
                <c:pt idx="2178">
                  <c:v>5.0458929857658203</c:v>
                </c:pt>
                <c:pt idx="2179">
                  <c:v>5.0482097410393596</c:v>
                </c:pt>
                <c:pt idx="2180">
                  <c:v>5.0505264963128997</c:v>
                </c:pt>
                <c:pt idx="2181">
                  <c:v>5.0528432515864399</c:v>
                </c:pt>
                <c:pt idx="2182">
                  <c:v>5.05516000685998</c:v>
                </c:pt>
                <c:pt idx="2183">
                  <c:v>5.0574767621335202</c:v>
                </c:pt>
                <c:pt idx="2184">
                  <c:v>5.0597935174070496</c:v>
                </c:pt>
                <c:pt idx="2185">
                  <c:v>5.0621102726805898</c:v>
                </c:pt>
                <c:pt idx="2186">
                  <c:v>5.0644270279541299</c:v>
                </c:pt>
                <c:pt idx="2187">
                  <c:v>5.0667437832276701</c:v>
                </c:pt>
                <c:pt idx="2188">
                  <c:v>5.0690605385012102</c:v>
                </c:pt>
                <c:pt idx="2189">
                  <c:v>5.0713772937747503</c:v>
                </c:pt>
                <c:pt idx="2190">
                  <c:v>5.0736940490482798</c:v>
                </c:pt>
                <c:pt idx="2191">
                  <c:v>5.0760108043218199</c:v>
                </c:pt>
                <c:pt idx="2192">
                  <c:v>5.0783275595953601</c:v>
                </c:pt>
                <c:pt idx="2193">
                  <c:v>5.0806443148689002</c:v>
                </c:pt>
                <c:pt idx="2194">
                  <c:v>5.0829610701424404</c:v>
                </c:pt>
                <c:pt idx="2195">
                  <c:v>5.0852778254159796</c:v>
                </c:pt>
                <c:pt idx="2196">
                  <c:v>5.08759458068951</c:v>
                </c:pt>
                <c:pt idx="2197">
                  <c:v>5.0899113359630501</c:v>
                </c:pt>
                <c:pt idx="2198">
                  <c:v>5.0922280912365903</c:v>
                </c:pt>
                <c:pt idx="2199">
                  <c:v>5.0945448465101304</c:v>
                </c:pt>
                <c:pt idx="2200">
                  <c:v>5.0968616017836696</c:v>
                </c:pt>
                <c:pt idx="2201">
                  <c:v>5.0991783570572098</c:v>
                </c:pt>
                <c:pt idx="2202">
                  <c:v>5.1014951123307402</c:v>
                </c:pt>
                <c:pt idx="2203">
                  <c:v>5.1038118676042803</c:v>
                </c:pt>
                <c:pt idx="2204">
                  <c:v>5.1061286228778204</c:v>
                </c:pt>
                <c:pt idx="2205">
                  <c:v>5.1084453781513597</c:v>
                </c:pt>
                <c:pt idx="2206">
                  <c:v>5.1107621334248998</c:v>
                </c:pt>
                <c:pt idx="2207">
                  <c:v>5.11307888869844</c:v>
                </c:pt>
                <c:pt idx="2208">
                  <c:v>5.1153956439719703</c:v>
                </c:pt>
                <c:pt idx="2209">
                  <c:v>5.1177123992455096</c:v>
                </c:pt>
                <c:pt idx="2210">
                  <c:v>5.1200291545190497</c:v>
                </c:pt>
                <c:pt idx="2211">
                  <c:v>5.1223459097925899</c:v>
                </c:pt>
                <c:pt idx="2212">
                  <c:v>5.12466266506613</c:v>
                </c:pt>
                <c:pt idx="2213">
                  <c:v>5.1269794203396701</c:v>
                </c:pt>
                <c:pt idx="2214">
                  <c:v>5.1292961756131996</c:v>
                </c:pt>
                <c:pt idx="2215">
                  <c:v>5.1316129308867398</c:v>
                </c:pt>
                <c:pt idx="2216">
                  <c:v>5.1339296861602799</c:v>
                </c:pt>
                <c:pt idx="2217">
                  <c:v>5.13624644143382</c:v>
                </c:pt>
                <c:pt idx="2218">
                  <c:v>5.1385631967073602</c:v>
                </c:pt>
                <c:pt idx="2219">
                  <c:v>5.1408799519809003</c:v>
                </c:pt>
                <c:pt idx="2220">
                  <c:v>5.1431967072544298</c:v>
                </c:pt>
                <c:pt idx="2221">
                  <c:v>5.1455134625279699</c:v>
                </c:pt>
                <c:pt idx="2222">
                  <c:v>5.1478302178015101</c:v>
                </c:pt>
                <c:pt idx="2223">
                  <c:v>5.1501469730750502</c:v>
                </c:pt>
                <c:pt idx="2224">
                  <c:v>5.1524637283485903</c:v>
                </c:pt>
                <c:pt idx="2225">
                  <c:v>5.1547804836221296</c:v>
                </c:pt>
                <c:pt idx="2226">
                  <c:v>5.15709723889566</c:v>
                </c:pt>
                <c:pt idx="2227">
                  <c:v>5.1594139941692001</c:v>
                </c:pt>
                <c:pt idx="2228">
                  <c:v>5.1617307494427402</c:v>
                </c:pt>
                <c:pt idx="2229">
                  <c:v>5.1640475047162804</c:v>
                </c:pt>
                <c:pt idx="2230">
                  <c:v>5.1663642599898196</c:v>
                </c:pt>
                <c:pt idx="2231">
                  <c:v>5.1686810152633598</c:v>
                </c:pt>
                <c:pt idx="2232">
                  <c:v>5.1709977705368999</c:v>
                </c:pt>
                <c:pt idx="2233">
                  <c:v>5.1733145258104303</c:v>
                </c:pt>
                <c:pt idx="2234">
                  <c:v>5.1756312810839704</c:v>
                </c:pt>
                <c:pt idx="2235">
                  <c:v>5.1779480363575097</c:v>
                </c:pt>
                <c:pt idx="2236">
                  <c:v>5.1802647916310498</c:v>
                </c:pt>
                <c:pt idx="2237">
                  <c:v>5.1825815469045899</c:v>
                </c:pt>
                <c:pt idx="2238">
                  <c:v>5.1848983021781301</c:v>
                </c:pt>
                <c:pt idx="2239">
                  <c:v>5.1872150574516596</c:v>
                </c:pt>
                <c:pt idx="2240">
                  <c:v>5.1895318127251997</c:v>
                </c:pt>
                <c:pt idx="2241">
                  <c:v>5.1918485679987398</c:v>
                </c:pt>
                <c:pt idx="2242">
                  <c:v>5.19416532327228</c:v>
                </c:pt>
                <c:pt idx="2243">
                  <c:v>5.1964820785458201</c:v>
                </c:pt>
                <c:pt idx="2244">
                  <c:v>5.1987988338193603</c:v>
                </c:pt>
                <c:pt idx="2245">
                  <c:v>5.2011155890928897</c:v>
                </c:pt>
                <c:pt idx="2246">
                  <c:v>5.2034323443664299</c:v>
                </c:pt>
                <c:pt idx="2247">
                  <c:v>5.20574909963997</c:v>
                </c:pt>
                <c:pt idx="2248">
                  <c:v>5.2080658549135102</c:v>
                </c:pt>
                <c:pt idx="2249">
                  <c:v>5.2103826101870503</c:v>
                </c:pt>
                <c:pt idx="2250">
                  <c:v>5.2126993654605904</c:v>
                </c:pt>
                <c:pt idx="2251">
                  <c:v>5.2150161207341199</c:v>
                </c:pt>
                <c:pt idx="2252">
                  <c:v>5.21733287600766</c:v>
                </c:pt>
                <c:pt idx="2253">
                  <c:v>5.2196496312812002</c:v>
                </c:pt>
                <c:pt idx="2254">
                  <c:v>5.2219663865547403</c:v>
                </c:pt>
                <c:pt idx="2255">
                  <c:v>5.2242831418282796</c:v>
                </c:pt>
                <c:pt idx="2256">
                  <c:v>5.2265998971018197</c:v>
                </c:pt>
                <c:pt idx="2257">
                  <c:v>5.2289166523753501</c:v>
                </c:pt>
                <c:pt idx="2258">
                  <c:v>5.2312334076488902</c:v>
                </c:pt>
                <c:pt idx="2259">
                  <c:v>5.2335501629224304</c:v>
                </c:pt>
                <c:pt idx="2260">
                  <c:v>5.2358669181959696</c:v>
                </c:pt>
                <c:pt idx="2261">
                  <c:v>5.2381836734695097</c:v>
                </c:pt>
                <c:pt idx="2262">
                  <c:v>5.2405004287430499</c:v>
                </c:pt>
                <c:pt idx="2263">
                  <c:v>5.2428171840165803</c:v>
                </c:pt>
                <c:pt idx="2264">
                  <c:v>5.2451339392901204</c:v>
                </c:pt>
                <c:pt idx="2265">
                  <c:v>5.2474506945636596</c:v>
                </c:pt>
                <c:pt idx="2266">
                  <c:v>5.2497674498371998</c:v>
                </c:pt>
                <c:pt idx="2267">
                  <c:v>5.2520842051107399</c:v>
                </c:pt>
                <c:pt idx="2268">
                  <c:v>5.2544009603842801</c:v>
                </c:pt>
                <c:pt idx="2269">
                  <c:v>5.2567177156578104</c:v>
                </c:pt>
                <c:pt idx="2270">
                  <c:v>5.2590344709313497</c:v>
                </c:pt>
                <c:pt idx="2271">
                  <c:v>5.2613512262048898</c:v>
                </c:pt>
                <c:pt idx="2272">
                  <c:v>5.26366798147843</c:v>
                </c:pt>
                <c:pt idx="2273">
                  <c:v>5.2659847367519701</c:v>
                </c:pt>
                <c:pt idx="2274">
                  <c:v>5.2683014920255102</c:v>
                </c:pt>
                <c:pt idx="2275">
                  <c:v>5.2706182472990397</c:v>
                </c:pt>
                <c:pt idx="2276">
                  <c:v>5.2729350025725799</c:v>
                </c:pt>
                <c:pt idx="2277">
                  <c:v>5.27525175784612</c:v>
                </c:pt>
                <c:pt idx="2278">
                  <c:v>5.2775685131196601</c:v>
                </c:pt>
                <c:pt idx="2279">
                  <c:v>5.2798852683932003</c:v>
                </c:pt>
                <c:pt idx="2280">
                  <c:v>5.2822020236667404</c:v>
                </c:pt>
                <c:pt idx="2281">
                  <c:v>5.2845187789402699</c:v>
                </c:pt>
                <c:pt idx="2282">
                  <c:v>5.28683553421381</c:v>
                </c:pt>
                <c:pt idx="2283">
                  <c:v>5.2891522894873502</c:v>
                </c:pt>
                <c:pt idx="2284">
                  <c:v>5.2914690447608903</c:v>
                </c:pt>
                <c:pt idx="2285">
                  <c:v>5.2937858000344296</c:v>
                </c:pt>
                <c:pt idx="2286">
                  <c:v>5.2961025553079697</c:v>
                </c:pt>
                <c:pt idx="2287">
                  <c:v>5.2984193105815001</c:v>
                </c:pt>
                <c:pt idx="2288">
                  <c:v>5.3007360658550402</c:v>
                </c:pt>
                <c:pt idx="2289">
                  <c:v>5.3030528211285803</c:v>
                </c:pt>
                <c:pt idx="2290">
                  <c:v>5.3053695764021196</c:v>
                </c:pt>
                <c:pt idx="2291">
                  <c:v>5.3076863316756597</c:v>
                </c:pt>
                <c:pt idx="2292">
                  <c:v>5.3100030869491999</c:v>
                </c:pt>
                <c:pt idx="2293">
                  <c:v>5.31231984222274</c:v>
                </c:pt>
                <c:pt idx="2294">
                  <c:v>5.3146365974962704</c:v>
                </c:pt>
                <c:pt idx="2295">
                  <c:v>5.3169533527698096</c:v>
                </c:pt>
                <c:pt idx="2296">
                  <c:v>5.3192701080433498</c:v>
                </c:pt>
                <c:pt idx="2297">
                  <c:v>5.3215868633168899</c:v>
                </c:pt>
                <c:pt idx="2298">
                  <c:v>5.32390361859043</c:v>
                </c:pt>
                <c:pt idx="2299">
                  <c:v>5.3262203738639702</c:v>
                </c:pt>
                <c:pt idx="2300">
                  <c:v>5.3285371291374997</c:v>
                </c:pt>
                <c:pt idx="2301">
                  <c:v>5.3308538844110398</c:v>
                </c:pt>
                <c:pt idx="2302">
                  <c:v>5.3331706396845799</c:v>
                </c:pt>
                <c:pt idx="2303">
                  <c:v>5.3354873949581201</c:v>
                </c:pt>
                <c:pt idx="2304">
                  <c:v>5.3378041502316602</c:v>
                </c:pt>
                <c:pt idx="2305">
                  <c:v>5.3401209055052004</c:v>
                </c:pt>
                <c:pt idx="2306">
                  <c:v>5.3424376607787298</c:v>
                </c:pt>
                <c:pt idx="2307">
                  <c:v>5.34475441605227</c:v>
                </c:pt>
                <c:pt idx="2308">
                  <c:v>5.3470711713258101</c:v>
                </c:pt>
                <c:pt idx="2309">
                  <c:v>5.3493879265993503</c:v>
                </c:pt>
                <c:pt idx="2310">
                  <c:v>5.3517046818728904</c:v>
                </c:pt>
                <c:pt idx="2311">
                  <c:v>5.3540214371464296</c:v>
                </c:pt>
                <c:pt idx="2312">
                  <c:v>5.35633819241996</c:v>
                </c:pt>
                <c:pt idx="2313">
                  <c:v>5.3586549476935001</c:v>
                </c:pt>
                <c:pt idx="2314">
                  <c:v>5.3609717029670403</c:v>
                </c:pt>
                <c:pt idx="2315">
                  <c:v>5.3632884582405804</c:v>
                </c:pt>
                <c:pt idx="2316">
                  <c:v>5.3656052135141197</c:v>
                </c:pt>
                <c:pt idx="2317">
                  <c:v>5.3679219687876598</c:v>
                </c:pt>
                <c:pt idx="2318">
                  <c:v>5.3702387240611902</c:v>
                </c:pt>
                <c:pt idx="2319">
                  <c:v>5.3725554793347303</c:v>
                </c:pt>
                <c:pt idx="2320">
                  <c:v>5.3748722346082696</c:v>
                </c:pt>
                <c:pt idx="2321">
                  <c:v>5.3771889898818097</c:v>
                </c:pt>
                <c:pt idx="2322">
                  <c:v>5.3795057451553498</c:v>
                </c:pt>
                <c:pt idx="2323">
                  <c:v>5.38182250042889</c:v>
                </c:pt>
                <c:pt idx="2324">
                  <c:v>5.3841392557024204</c:v>
                </c:pt>
                <c:pt idx="2325">
                  <c:v>5.3864560109759596</c:v>
                </c:pt>
                <c:pt idx="2326">
                  <c:v>5.3887727662494997</c:v>
                </c:pt>
                <c:pt idx="2327">
                  <c:v>5.3910895215230399</c:v>
                </c:pt>
                <c:pt idx="2328">
                  <c:v>5.39340627679658</c:v>
                </c:pt>
                <c:pt idx="2329">
                  <c:v>5.3957230320701202</c:v>
                </c:pt>
                <c:pt idx="2330">
                  <c:v>5.3980397873436496</c:v>
                </c:pt>
                <c:pt idx="2331">
                  <c:v>5.4003565426171898</c:v>
                </c:pt>
                <c:pt idx="2332">
                  <c:v>5.4026732978907299</c:v>
                </c:pt>
                <c:pt idx="2333">
                  <c:v>5.4049900531642701</c:v>
                </c:pt>
                <c:pt idx="2334">
                  <c:v>5.4073068084378102</c:v>
                </c:pt>
                <c:pt idx="2335">
                  <c:v>5.4096235637113503</c:v>
                </c:pt>
                <c:pt idx="2336">
                  <c:v>5.4119403189848798</c:v>
                </c:pt>
                <c:pt idx="2337">
                  <c:v>5.41425707425842</c:v>
                </c:pt>
                <c:pt idx="2338">
                  <c:v>5.4165738295319601</c:v>
                </c:pt>
                <c:pt idx="2339">
                  <c:v>5.4188905848055002</c:v>
                </c:pt>
                <c:pt idx="2340">
                  <c:v>5.4212073400790404</c:v>
                </c:pt>
                <c:pt idx="2341">
                  <c:v>5.4235240953525796</c:v>
                </c:pt>
                <c:pt idx="2342">
                  <c:v>5.42584085062611</c:v>
                </c:pt>
                <c:pt idx="2343">
                  <c:v>5.4281576058996501</c:v>
                </c:pt>
                <c:pt idx="2344">
                  <c:v>5.4304743611731903</c:v>
                </c:pt>
                <c:pt idx="2345">
                  <c:v>5.4327911164467304</c:v>
                </c:pt>
                <c:pt idx="2346">
                  <c:v>5.4351078717202697</c:v>
                </c:pt>
                <c:pt idx="2347">
                  <c:v>5.4374246269938098</c:v>
                </c:pt>
                <c:pt idx="2348">
                  <c:v>5.4397413822673499</c:v>
                </c:pt>
                <c:pt idx="2349">
                  <c:v>5.4420581375408803</c:v>
                </c:pt>
                <c:pt idx="2350">
                  <c:v>5.4443748928144204</c:v>
                </c:pt>
                <c:pt idx="2351">
                  <c:v>5.4466916480879597</c:v>
                </c:pt>
                <c:pt idx="2352">
                  <c:v>5.4490084033614998</c:v>
                </c:pt>
                <c:pt idx="2353">
                  <c:v>5.45132515863504</c:v>
                </c:pt>
                <c:pt idx="2354">
                  <c:v>5.4536419139085801</c:v>
                </c:pt>
                <c:pt idx="2355">
                  <c:v>5.4559586691821096</c:v>
                </c:pt>
                <c:pt idx="2356">
                  <c:v>5.4582754244556497</c:v>
                </c:pt>
                <c:pt idx="2357">
                  <c:v>5.4605921797291899</c:v>
                </c:pt>
                <c:pt idx="2358">
                  <c:v>5.46290893500273</c:v>
                </c:pt>
                <c:pt idx="2359">
                  <c:v>5.4652256902762701</c:v>
                </c:pt>
                <c:pt idx="2360">
                  <c:v>5.4675424455498103</c:v>
                </c:pt>
                <c:pt idx="2361">
                  <c:v>5.4698592008233398</c:v>
                </c:pt>
                <c:pt idx="2362">
                  <c:v>5.4721759560968799</c:v>
                </c:pt>
                <c:pt idx="2363">
                  <c:v>5.47449271137042</c:v>
                </c:pt>
                <c:pt idx="2364">
                  <c:v>5.4768094666439602</c:v>
                </c:pt>
                <c:pt idx="2365">
                  <c:v>5.4791262219175003</c:v>
                </c:pt>
                <c:pt idx="2366">
                  <c:v>5.4814429771910396</c:v>
                </c:pt>
                <c:pt idx="2367">
                  <c:v>5.4837597324645699</c:v>
                </c:pt>
                <c:pt idx="2368">
                  <c:v>5.4860764877381101</c:v>
                </c:pt>
                <c:pt idx="2369">
                  <c:v>5.4883932430116502</c:v>
                </c:pt>
                <c:pt idx="2370">
                  <c:v>5.4907099982851904</c:v>
                </c:pt>
                <c:pt idx="2371">
                  <c:v>5.4930267535587296</c:v>
                </c:pt>
                <c:pt idx="2372">
                  <c:v>5.4953435088322697</c:v>
                </c:pt>
                <c:pt idx="2373">
                  <c:v>5.4976602641058001</c:v>
                </c:pt>
                <c:pt idx="2374">
                  <c:v>5.4999770193793402</c:v>
                </c:pt>
                <c:pt idx="2375">
                  <c:v>5.5022937746528804</c:v>
                </c:pt>
                <c:pt idx="2376">
                  <c:v>5.5046105299264196</c:v>
                </c:pt>
                <c:pt idx="2377">
                  <c:v>5.5069272851999598</c:v>
                </c:pt>
                <c:pt idx="2378">
                  <c:v>5.5092440404734999</c:v>
                </c:pt>
                <c:pt idx="2379">
                  <c:v>5.5115607957470303</c:v>
                </c:pt>
                <c:pt idx="2380">
                  <c:v>5.5138775510205704</c:v>
                </c:pt>
                <c:pt idx="2381">
                  <c:v>5.5161943062941097</c:v>
                </c:pt>
                <c:pt idx="2382">
                  <c:v>5.5185110615676498</c:v>
                </c:pt>
                <c:pt idx="2383">
                  <c:v>5.52082781684119</c:v>
                </c:pt>
                <c:pt idx="2384">
                  <c:v>5.5231445721147301</c:v>
                </c:pt>
                <c:pt idx="2385">
                  <c:v>5.5254613273882596</c:v>
                </c:pt>
                <c:pt idx="2386">
                  <c:v>5.5277780826617997</c:v>
                </c:pt>
                <c:pt idx="2387">
                  <c:v>5.5300948379353398</c:v>
                </c:pt>
                <c:pt idx="2388">
                  <c:v>5.53241159320888</c:v>
                </c:pt>
                <c:pt idx="2389">
                  <c:v>5.5347283484824201</c:v>
                </c:pt>
                <c:pt idx="2390">
                  <c:v>5.5370451037559603</c:v>
                </c:pt>
                <c:pt idx="2391">
                  <c:v>5.5393618590294897</c:v>
                </c:pt>
                <c:pt idx="2392">
                  <c:v>5.5416786143030299</c:v>
                </c:pt>
                <c:pt idx="2393">
                  <c:v>5.54399536957657</c:v>
                </c:pt>
                <c:pt idx="2394">
                  <c:v>5.5463121248501102</c:v>
                </c:pt>
                <c:pt idx="2395">
                  <c:v>5.5486288801236503</c:v>
                </c:pt>
                <c:pt idx="2396">
                  <c:v>5.5509456353971904</c:v>
                </c:pt>
                <c:pt idx="2397">
                  <c:v>5.5532623906707199</c:v>
                </c:pt>
                <c:pt idx="2398">
                  <c:v>5.5555791459442601</c:v>
                </c:pt>
                <c:pt idx="2399">
                  <c:v>5.5578959012178002</c:v>
                </c:pt>
                <c:pt idx="2400">
                  <c:v>5.5602126564913403</c:v>
                </c:pt>
                <c:pt idx="2401">
                  <c:v>5.5625294117648796</c:v>
                </c:pt>
                <c:pt idx="2402">
                  <c:v>5.5648461670384197</c:v>
                </c:pt>
                <c:pt idx="2403">
                  <c:v>5.5671629223119501</c:v>
                </c:pt>
                <c:pt idx="2404">
                  <c:v>5.5694796775854902</c:v>
                </c:pt>
                <c:pt idx="2405">
                  <c:v>5.5717964328590304</c:v>
                </c:pt>
                <c:pt idx="2406">
                  <c:v>5.5741131881325696</c:v>
                </c:pt>
                <c:pt idx="2407">
                  <c:v>5.5764299434061098</c:v>
                </c:pt>
                <c:pt idx="2408">
                  <c:v>5.5787466986796499</c:v>
                </c:pt>
                <c:pt idx="2409">
                  <c:v>5.58106345395319</c:v>
                </c:pt>
                <c:pt idx="2410">
                  <c:v>5.5833802092267204</c:v>
                </c:pt>
                <c:pt idx="2411">
                  <c:v>5.5856969645002597</c:v>
                </c:pt>
                <c:pt idx="2412">
                  <c:v>5.5880137197737998</c:v>
                </c:pt>
                <c:pt idx="2413">
                  <c:v>5.5903304750473399</c:v>
                </c:pt>
                <c:pt idx="2414">
                  <c:v>5.5926472303208801</c:v>
                </c:pt>
                <c:pt idx="2415">
                  <c:v>5.5949639855944202</c:v>
                </c:pt>
                <c:pt idx="2416">
                  <c:v>5.5972807408679497</c:v>
                </c:pt>
                <c:pt idx="2417">
                  <c:v>5.5995974961414898</c:v>
                </c:pt>
                <c:pt idx="2418">
                  <c:v>5.60191425141503</c:v>
                </c:pt>
                <c:pt idx="2419">
                  <c:v>5.6042310066885701</c:v>
                </c:pt>
                <c:pt idx="2420">
                  <c:v>5.6065477619621102</c:v>
                </c:pt>
                <c:pt idx="2421">
                  <c:v>5.6088645172356504</c:v>
                </c:pt>
                <c:pt idx="2422">
                  <c:v>5.6111812725091799</c:v>
                </c:pt>
                <c:pt idx="2423">
                  <c:v>5.61349802778272</c:v>
                </c:pt>
                <c:pt idx="2424">
                  <c:v>5.6158147830562601</c:v>
                </c:pt>
                <c:pt idx="2425">
                  <c:v>5.6181315383298003</c:v>
                </c:pt>
                <c:pt idx="2426">
                  <c:v>5.6204482936033404</c:v>
                </c:pt>
                <c:pt idx="2427">
                  <c:v>5.6227650488768797</c:v>
                </c:pt>
                <c:pt idx="2428">
                  <c:v>5.62508180415041</c:v>
                </c:pt>
                <c:pt idx="2429">
                  <c:v>5.6273985594239502</c:v>
                </c:pt>
                <c:pt idx="2430">
                  <c:v>5.6297153146974903</c:v>
                </c:pt>
                <c:pt idx="2431">
                  <c:v>5.6320320699710296</c:v>
                </c:pt>
                <c:pt idx="2432">
                  <c:v>5.6343488252445697</c:v>
                </c:pt>
                <c:pt idx="2433">
                  <c:v>5.6366655805181098</c:v>
                </c:pt>
                <c:pt idx="2434">
                  <c:v>5.6389823357916402</c:v>
                </c:pt>
                <c:pt idx="2435">
                  <c:v>5.6412990910651803</c:v>
                </c:pt>
                <c:pt idx="2436">
                  <c:v>5.6436158463387196</c:v>
                </c:pt>
                <c:pt idx="2437">
                  <c:v>5.6459326016122597</c:v>
                </c:pt>
                <c:pt idx="2438">
                  <c:v>5.6482493568857999</c:v>
                </c:pt>
                <c:pt idx="2439">
                  <c:v>5.65056611215934</c:v>
                </c:pt>
                <c:pt idx="2440">
                  <c:v>5.6528828674328704</c:v>
                </c:pt>
                <c:pt idx="2441">
                  <c:v>5.6551996227064096</c:v>
                </c:pt>
                <c:pt idx="2442">
                  <c:v>5.6575163779799498</c:v>
                </c:pt>
                <c:pt idx="2443">
                  <c:v>5.6598331332534899</c:v>
                </c:pt>
                <c:pt idx="2444">
                  <c:v>5.6621498885270301</c:v>
                </c:pt>
                <c:pt idx="2445">
                  <c:v>5.6644666438005702</c:v>
                </c:pt>
                <c:pt idx="2446">
                  <c:v>5.6667833990740997</c:v>
                </c:pt>
                <c:pt idx="2447">
                  <c:v>5.6691001543476398</c:v>
                </c:pt>
                <c:pt idx="2448">
                  <c:v>5.6714169096211799</c:v>
                </c:pt>
                <c:pt idx="2449">
                  <c:v>5.6737336648947201</c:v>
                </c:pt>
                <c:pt idx="2450">
                  <c:v>5.6760504201682602</c:v>
                </c:pt>
                <c:pt idx="2451">
                  <c:v>5.6783671754418004</c:v>
                </c:pt>
                <c:pt idx="2452">
                  <c:v>5.6806839307153298</c:v>
                </c:pt>
                <c:pt idx="2453">
                  <c:v>5.68300068598887</c:v>
                </c:pt>
                <c:pt idx="2454">
                  <c:v>5.6853174412624101</c:v>
                </c:pt>
                <c:pt idx="2455">
                  <c:v>5.6876341965359503</c:v>
                </c:pt>
                <c:pt idx="2456">
                  <c:v>5.6899509518094904</c:v>
                </c:pt>
                <c:pt idx="2457">
                  <c:v>5.6922677070830296</c:v>
                </c:pt>
                <c:pt idx="2458">
                  <c:v>5.69458446235656</c:v>
                </c:pt>
                <c:pt idx="2459">
                  <c:v>5.6969012176301002</c:v>
                </c:pt>
                <c:pt idx="2460">
                  <c:v>5.6992179729036403</c:v>
                </c:pt>
                <c:pt idx="2461">
                  <c:v>5.7015347281771804</c:v>
                </c:pt>
                <c:pt idx="2462">
                  <c:v>5.7038514834507197</c:v>
                </c:pt>
                <c:pt idx="2463">
                  <c:v>5.7061682387242598</c:v>
                </c:pt>
                <c:pt idx="2464">
                  <c:v>5.7084849939978</c:v>
                </c:pt>
                <c:pt idx="2465">
                  <c:v>5.7108017492713303</c:v>
                </c:pt>
                <c:pt idx="2466">
                  <c:v>5.7131185045448696</c:v>
                </c:pt>
                <c:pt idx="2467">
                  <c:v>5.7154352598184097</c:v>
                </c:pt>
                <c:pt idx="2468">
                  <c:v>5.7177520150919499</c:v>
                </c:pt>
                <c:pt idx="2469">
                  <c:v>5.72006877036549</c:v>
                </c:pt>
                <c:pt idx="2470">
                  <c:v>5.7223855256390301</c:v>
                </c:pt>
                <c:pt idx="2471">
                  <c:v>5.7247022809125596</c:v>
                </c:pt>
                <c:pt idx="2472">
                  <c:v>5.7270190361860998</c:v>
                </c:pt>
                <c:pt idx="2473">
                  <c:v>5.7293357914596399</c:v>
                </c:pt>
                <c:pt idx="2474">
                  <c:v>5.73165254673318</c:v>
                </c:pt>
                <c:pt idx="2475">
                  <c:v>5.7339693020067202</c:v>
                </c:pt>
                <c:pt idx="2476">
                  <c:v>5.7362860572802603</c:v>
                </c:pt>
                <c:pt idx="2477">
                  <c:v>5.7386028125537898</c:v>
                </c:pt>
                <c:pt idx="2478">
                  <c:v>5.7409195678273299</c:v>
                </c:pt>
                <c:pt idx="2479">
                  <c:v>5.7432363231008701</c:v>
                </c:pt>
                <c:pt idx="2480">
                  <c:v>5.7455530783744102</c:v>
                </c:pt>
                <c:pt idx="2481">
                  <c:v>5.7478698336479503</c:v>
                </c:pt>
                <c:pt idx="2482">
                  <c:v>5.7501865889214896</c:v>
                </c:pt>
                <c:pt idx="2483">
                  <c:v>5.75250334419502</c:v>
                </c:pt>
                <c:pt idx="2484">
                  <c:v>5.7548200994685601</c:v>
                </c:pt>
                <c:pt idx="2485">
                  <c:v>5.7571368547421002</c:v>
                </c:pt>
                <c:pt idx="2486">
                  <c:v>5.7594536100156404</c:v>
                </c:pt>
                <c:pt idx="2487">
                  <c:v>5.7617703652891796</c:v>
                </c:pt>
                <c:pt idx="2488">
                  <c:v>5.7640871205627198</c:v>
                </c:pt>
                <c:pt idx="2489">
                  <c:v>5.7664038758362501</c:v>
                </c:pt>
                <c:pt idx="2490">
                  <c:v>5.7687206311097903</c:v>
                </c:pt>
                <c:pt idx="2491">
                  <c:v>5.7710373863833304</c:v>
                </c:pt>
                <c:pt idx="2492">
                  <c:v>5.7733541416568697</c:v>
                </c:pt>
                <c:pt idx="2493">
                  <c:v>5.7756708969304098</c:v>
                </c:pt>
                <c:pt idx="2494">
                  <c:v>5.7779876522039499</c:v>
                </c:pt>
                <c:pt idx="2495">
                  <c:v>5.7803044074774803</c:v>
                </c:pt>
                <c:pt idx="2496">
                  <c:v>5.7826211627510196</c:v>
                </c:pt>
                <c:pt idx="2497">
                  <c:v>5.7849379180245597</c:v>
                </c:pt>
                <c:pt idx="2498">
                  <c:v>5.7872546732980998</c:v>
                </c:pt>
                <c:pt idx="2499">
                  <c:v>5.78957142857164</c:v>
                </c:pt>
                <c:pt idx="2500">
                  <c:v>5.7918881838451801</c:v>
                </c:pt>
                <c:pt idx="2501">
                  <c:v>5.7942049391187096</c:v>
                </c:pt>
                <c:pt idx="2502">
                  <c:v>5.7965216943922497</c:v>
                </c:pt>
                <c:pt idx="2503">
                  <c:v>5.7988384496657899</c:v>
                </c:pt>
                <c:pt idx="2504">
                  <c:v>5.80115520493933</c:v>
                </c:pt>
                <c:pt idx="2505">
                  <c:v>5.8034719602128702</c:v>
                </c:pt>
                <c:pt idx="2506">
                  <c:v>5.8057887154864103</c:v>
                </c:pt>
                <c:pt idx="2507">
                  <c:v>5.8081054707599398</c:v>
                </c:pt>
                <c:pt idx="2508">
                  <c:v>5.8104222260334799</c:v>
                </c:pt>
                <c:pt idx="2509">
                  <c:v>5.81273898130702</c:v>
                </c:pt>
                <c:pt idx="2510">
                  <c:v>5.8150557365805602</c:v>
                </c:pt>
                <c:pt idx="2511">
                  <c:v>5.8173724918541003</c:v>
                </c:pt>
                <c:pt idx="2512">
                  <c:v>5.8196892471276396</c:v>
                </c:pt>
                <c:pt idx="2513">
                  <c:v>5.8220060024011699</c:v>
                </c:pt>
                <c:pt idx="2514">
                  <c:v>5.8243227576747101</c:v>
                </c:pt>
                <c:pt idx="2515">
                  <c:v>5.8266395129482502</c:v>
                </c:pt>
                <c:pt idx="2516">
                  <c:v>5.8289562682217904</c:v>
                </c:pt>
                <c:pt idx="2517">
                  <c:v>5.8312730234953296</c:v>
                </c:pt>
                <c:pt idx="2518">
                  <c:v>5.8335897787688697</c:v>
                </c:pt>
                <c:pt idx="2519">
                  <c:v>5.8359065340424099</c:v>
                </c:pt>
                <c:pt idx="2520">
                  <c:v>5.8382232893159403</c:v>
                </c:pt>
                <c:pt idx="2521">
                  <c:v>5.8405400445894804</c:v>
                </c:pt>
                <c:pt idx="2522">
                  <c:v>5.8428567998630196</c:v>
                </c:pt>
                <c:pt idx="2523">
                  <c:v>5.8451735551365598</c:v>
                </c:pt>
                <c:pt idx="2524">
                  <c:v>5.8474903104100999</c:v>
                </c:pt>
                <c:pt idx="2525">
                  <c:v>5.8498070656836401</c:v>
                </c:pt>
                <c:pt idx="2526">
                  <c:v>5.8521238209571704</c:v>
                </c:pt>
                <c:pt idx="2527">
                  <c:v>5.8544405762307097</c:v>
                </c:pt>
                <c:pt idx="2528">
                  <c:v>5.8567573315042498</c:v>
                </c:pt>
                <c:pt idx="2529">
                  <c:v>5.85907408677779</c:v>
                </c:pt>
                <c:pt idx="2530">
                  <c:v>5.8613908420513301</c:v>
                </c:pt>
                <c:pt idx="2531">
                  <c:v>5.8637075973248702</c:v>
                </c:pt>
                <c:pt idx="2532">
                  <c:v>5.8660243525983997</c:v>
                </c:pt>
                <c:pt idx="2533">
                  <c:v>5.8683411078719399</c:v>
                </c:pt>
                <c:pt idx="2534">
                  <c:v>5.87065786314548</c:v>
                </c:pt>
                <c:pt idx="2535">
                  <c:v>5.8729746184190201</c:v>
                </c:pt>
                <c:pt idx="2536">
                  <c:v>5.8752913736925603</c:v>
                </c:pt>
                <c:pt idx="2537">
                  <c:v>5.8776081289661004</c:v>
                </c:pt>
                <c:pt idx="2538">
                  <c:v>5.8799248842396299</c:v>
                </c:pt>
                <c:pt idx="2539">
                  <c:v>5.88224163951317</c:v>
                </c:pt>
                <c:pt idx="2540">
                  <c:v>5.8845583947867102</c:v>
                </c:pt>
                <c:pt idx="2541">
                  <c:v>5.8868751500602503</c:v>
                </c:pt>
                <c:pt idx="2542">
                  <c:v>5.8891919053337896</c:v>
                </c:pt>
                <c:pt idx="2543">
                  <c:v>5.8915086606073297</c:v>
                </c:pt>
                <c:pt idx="2544">
                  <c:v>5.8938254158808601</c:v>
                </c:pt>
                <c:pt idx="2545">
                  <c:v>5.8961421711544002</c:v>
                </c:pt>
                <c:pt idx="2546">
                  <c:v>5.8984589264279403</c:v>
                </c:pt>
                <c:pt idx="2547">
                  <c:v>5.9007756817014796</c:v>
                </c:pt>
                <c:pt idx="2548">
                  <c:v>5.9030924369750197</c:v>
                </c:pt>
                <c:pt idx="2549">
                  <c:v>5.9054091922485599</c:v>
                </c:pt>
                <c:pt idx="2550">
                  <c:v>5.9077259475220902</c:v>
                </c:pt>
                <c:pt idx="2551">
                  <c:v>5.9100427027956304</c:v>
                </c:pt>
                <c:pt idx="2552">
                  <c:v>5.9123594580691696</c:v>
                </c:pt>
                <c:pt idx="2553">
                  <c:v>5.9146762133427098</c:v>
                </c:pt>
                <c:pt idx="2554">
                  <c:v>5.9169929686162499</c:v>
                </c:pt>
                <c:pt idx="2555">
                  <c:v>5.91930972388979</c:v>
                </c:pt>
                <c:pt idx="2556">
                  <c:v>5.9216264791633204</c:v>
                </c:pt>
                <c:pt idx="2557">
                  <c:v>5.9239432344368597</c:v>
                </c:pt>
                <c:pt idx="2558">
                  <c:v>5.9262599897103998</c:v>
                </c:pt>
                <c:pt idx="2559">
                  <c:v>5.9285767449839399</c:v>
                </c:pt>
                <c:pt idx="2560">
                  <c:v>5.9308935002574801</c:v>
                </c:pt>
                <c:pt idx="2561">
                  <c:v>5.9332102555310202</c:v>
                </c:pt>
                <c:pt idx="2562">
                  <c:v>5.9355270108045497</c:v>
                </c:pt>
                <c:pt idx="2563">
                  <c:v>5.9378437660780898</c:v>
                </c:pt>
                <c:pt idx="2564">
                  <c:v>5.94016052135163</c:v>
                </c:pt>
                <c:pt idx="2565">
                  <c:v>5.9424772766251701</c:v>
                </c:pt>
                <c:pt idx="2566">
                  <c:v>5.9447940318987103</c:v>
                </c:pt>
                <c:pt idx="2567">
                  <c:v>5.9471107871722504</c:v>
                </c:pt>
                <c:pt idx="2568">
                  <c:v>5.9494275424457799</c:v>
                </c:pt>
                <c:pt idx="2569">
                  <c:v>5.95174429771932</c:v>
                </c:pt>
                <c:pt idx="2570">
                  <c:v>5.9540610529928601</c:v>
                </c:pt>
                <c:pt idx="2571">
                  <c:v>5.9563778082664003</c:v>
                </c:pt>
                <c:pt idx="2572">
                  <c:v>5.9586945635399404</c:v>
                </c:pt>
                <c:pt idx="2573">
                  <c:v>5.9610113188134797</c:v>
                </c:pt>
                <c:pt idx="2574">
                  <c:v>5.96332807408701</c:v>
                </c:pt>
                <c:pt idx="2575">
                  <c:v>5.9656448293605502</c:v>
                </c:pt>
                <c:pt idx="2576">
                  <c:v>5.9679615846340903</c:v>
                </c:pt>
                <c:pt idx="2577">
                  <c:v>5.9702783399076296</c:v>
                </c:pt>
                <c:pt idx="2578">
                  <c:v>5.9725950951811697</c:v>
                </c:pt>
                <c:pt idx="2579">
                  <c:v>5.9749118504547098</c:v>
                </c:pt>
                <c:pt idx="2580">
                  <c:v>5.97722860572825</c:v>
                </c:pt>
                <c:pt idx="2581">
                  <c:v>5.9795453610017804</c:v>
                </c:pt>
                <c:pt idx="2582">
                  <c:v>5.9818621162753196</c:v>
                </c:pt>
                <c:pt idx="2583">
                  <c:v>5.9841788715488597</c:v>
                </c:pt>
                <c:pt idx="2584">
                  <c:v>5.9864956268223999</c:v>
                </c:pt>
                <c:pt idx="2585">
                  <c:v>5.98881238209594</c:v>
                </c:pt>
                <c:pt idx="2586">
                  <c:v>5.9911291373694802</c:v>
                </c:pt>
                <c:pt idx="2587">
                  <c:v>5.9934458926430096</c:v>
                </c:pt>
                <c:pt idx="2588">
                  <c:v>5.9957626479165498</c:v>
                </c:pt>
                <c:pt idx="2589">
                  <c:v>5.9980794031900899</c:v>
                </c:pt>
                <c:pt idx="2590">
                  <c:v>6.0003961584636301</c:v>
                </c:pt>
                <c:pt idx="2591">
                  <c:v>6.0027129137371702</c:v>
                </c:pt>
                <c:pt idx="2592">
                  <c:v>6.0050296690107103</c:v>
                </c:pt>
                <c:pt idx="2593">
                  <c:v>6.0073464242842398</c:v>
                </c:pt>
                <c:pt idx="2594">
                  <c:v>6.00966317955778</c:v>
                </c:pt>
                <c:pt idx="2595">
                  <c:v>6.0119799348313201</c:v>
                </c:pt>
                <c:pt idx="2596">
                  <c:v>6.0142966901048602</c:v>
                </c:pt>
                <c:pt idx="2597">
                  <c:v>6.0166134453784004</c:v>
                </c:pt>
                <c:pt idx="2598">
                  <c:v>6.0189302006519396</c:v>
                </c:pt>
                <c:pt idx="2599">
                  <c:v>6.02124695592547</c:v>
                </c:pt>
                <c:pt idx="2600">
                  <c:v>6.0235637111990101</c:v>
                </c:pt>
                <c:pt idx="2601">
                  <c:v>6.0258804664725503</c:v>
                </c:pt>
                <c:pt idx="2602">
                  <c:v>6.0281972217460904</c:v>
                </c:pt>
                <c:pt idx="2603">
                  <c:v>6.0305139770196297</c:v>
                </c:pt>
                <c:pt idx="2604">
                  <c:v>6.0328307322931698</c:v>
                </c:pt>
                <c:pt idx="2605">
                  <c:v>6.0351474875667002</c:v>
                </c:pt>
                <c:pt idx="2606">
                  <c:v>6.0374642428402403</c:v>
                </c:pt>
                <c:pt idx="2607">
                  <c:v>6.0397809981137804</c:v>
                </c:pt>
                <c:pt idx="2608">
                  <c:v>6.0420977533873197</c:v>
                </c:pt>
                <c:pt idx="2609">
                  <c:v>6.0444145086608598</c:v>
                </c:pt>
                <c:pt idx="2610">
                  <c:v>6.0467312639344</c:v>
                </c:pt>
                <c:pt idx="2611">
                  <c:v>6.0490480192079303</c:v>
                </c:pt>
                <c:pt idx="2612">
                  <c:v>6.0513647744814696</c:v>
                </c:pt>
                <c:pt idx="2613">
                  <c:v>6.0536815297550097</c:v>
                </c:pt>
                <c:pt idx="2614">
                  <c:v>6.0559982850285499</c:v>
                </c:pt>
                <c:pt idx="2615">
                  <c:v>6.05831504030209</c:v>
                </c:pt>
                <c:pt idx="2616">
                  <c:v>6.0606317955756301</c:v>
                </c:pt>
                <c:pt idx="2617">
                  <c:v>6.0629485508491596</c:v>
                </c:pt>
                <c:pt idx="2618">
                  <c:v>6.0652653061226998</c:v>
                </c:pt>
                <c:pt idx="2619">
                  <c:v>6.0675820613962399</c:v>
                </c:pt>
                <c:pt idx="2620">
                  <c:v>6.06989881666978</c:v>
                </c:pt>
                <c:pt idx="2621">
                  <c:v>6.0722155719433202</c:v>
                </c:pt>
                <c:pt idx="2622">
                  <c:v>6.0745323272168603</c:v>
                </c:pt>
                <c:pt idx="2623">
                  <c:v>6.0768490824903898</c:v>
                </c:pt>
                <c:pt idx="2624">
                  <c:v>6.0791658377639299</c:v>
                </c:pt>
                <c:pt idx="2625">
                  <c:v>6.0814825930374701</c:v>
                </c:pt>
                <c:pt idx="2626">
                  <c:v>6.0837993483110102</c:v>
                </c:pt>
                <c:pt idx="2627">
                  <c:v>6.0861161035845504</c:v>
                </c:pt>
                <c:pt idx="2628">
                  <c:v>6.0884328588580896</c:v>
                </c:pt>
                <c:pt idx="2629">
                  <c:v>6.09074961413162</c:v>
                </c:pt>
                <c:pt idx="2630">
                  <c:v>6.0930663694051601</c:v>
                </c:pt>
                <c:pt idx="2631">
                  <c:v>6.0953831246787002</c:v>
                </c:pt>
                <c:pt idx="2632">
                  <c:v>6.0976998799522404</c:v>
                </c:pt>
                <c:pt idx="2633">
                  <c:v>6.1000166352257796</c:v>
                </c:pt>
                <c:pt idx="2634">
                  <c:v>6.1023333904993198</c:v>
                </c:pt>
                <c:pt idx="2635">
                  <c:v>6.1046501457728599</c:v>
                </c:pt>
                <c:pt idx="2636">
                  <c:v>6.1069669010463903</c:v>
                </c:pt>
                <c:pt idx="2637">
                  <c:v>6.1092836563199304</c:v>
                </c:pt>
                <c:pt idx="2638">
                  <c:v>6.1116004115934697</c:v>
                </c:pt>
                <c:pt idx="2639">
                  <c:v>6.1139171668670098</c:v>
                </c:pt>
                <c:pt idx="2640">
                  <c:v>6.11623392214055</c:v>
                </c:pt>
                <c:pt idx="2641">
                  <c:v>6.1185506774140901</c:v>
                </c:pt>
                <c:pt idx="2642">
                  <c:v>6.1208674326876196</c:v>
                </c:pt>
                <c:pt idx="2643">
                  <c:v>6.1231841879611597</c:v>
                </c:pt>
                <c:pt idx="2644">
                  <c:v>6.1255009432346998</c:v>
                </c:pt>
                <c:pt idx="2645">
                  <c:v>6.12781769850824</c:v>
                </c:pt>
                <c:pt idx="2646">
                  <c:v>6.1301344537817801</c:v>
                </c:pt>
                <c:pt idx="2647">
                  <c:v>6.1324512090553203</c:v>
                </c:pt>
                <c:pt idx="2648">
                  <c:v>6.1347679643288497</c:v>
                </c:pt>
                <c:pt idx="2649">
                  <c:v>6.1370847196023899</c:v>
                </c:pt>
                <c:pt idx="2650">
                  <c:v>6.13940147487593</c:v>
                </c:pt>
                <c:pt idx="2651">
                  <c:v>6.1417182301494702</c:v>
                </c:pt>
                <c:pt idx="2652">
                  <c:v>6.1440349854230103</c:v>
                </c:pt>
                <c:pt idx="2653">
                  <c:v>6.1463517406965504</c:v>
                </c:pt>
                <c:pt idx="2654">
                  <c:v>6.1486684959700799</c:v>
                </c:pt>
                <c:pt idx="2655">
                  <c:v>6.1509852512436201</c:v>
                </c:pt>
                <c:pt idx="2656">
                  <c:v>6.1533020065171602</c:v>
                </c:pt>
                <c:pt idx="2657">
                  <c:v>6.1556187617907003</c:v>
                </c:pt>
                <c:pt idx="2658">
                  <c:v>6.1579355170642396</c:v>
                </c:pt>
                <c:pt idx="2659">
                  <c:v>6.1602522723377797</c:v>
                </c:pt>
                <c:pt idx="2660">
                  <c:v>6.1625690276113101</c:v>
                </c:pt>
                <c:pt idx="2661">
                  <c:v>6.1648857828848502</c:v>
                </c:pt>
                <c:pt idx="2662">
                  <c:v>6.1672025381583904</c:v>
                </c:pt>
                <c:pt idx="2663">
                  <c:v>6.1695192934319296</c:v>
                </c:pt>
                <c:pt idx="2664">
                  <c:v>6.1718360487054698</c:v>
                </c:pt>
                <c:pt idx="2665">
                  <c:v>6.1741528039790099</c:v>
                </c:pt>
                <c:pt idx="2666">
                  <c:v>6.1764695592525403</c:v>
                </c:pt>
                <c:pt idx="2667">
                  <c:v>6.1787863145260804</c:v>
                </c:pt>
                <c:pt idx="2668">
                  <c:v>6.1811030697996197</c:v>
                </c:pt>
                <c:pt idx="2669">
                  <c:v>6.1834198250731598</c:v>
                </c:pt>
                <c:pt idx="2670">
                  <c:v>6.1857365803466999</c:v>
                </c:pt>
                <c:pt idx="2671">
                  <c:v>6.1880533356202401</c:v>
                </c:pt>
                <c:pt idx="2672">
                  <c:v>6.1903700908937704</c:v>
                </c:pt>
                <c:pt idx="2673">
                  <c:v>6.1926868461673097</c:v>
                </c:pt>
                <c:pt idx="2674">
                  <c:v>6.1950036014408498</c:v>
                </c:pt>
                <c:pt idx="2675">
                  <c:v>6.19732035671439</c:v>
                </c:pt>
                <c:pt idx="2676">
                  <c:v>6.1996371119879301</c:v>
                </c:pt>
                <c:pt idx="2677">
                  <c:v>6.2019538672614702</c:v>
                </c:pt>
                <c:pt idx="2678">
                  <c:v>6.2042706225349997</c:v>
                </c:pt>
                <c:pt idx="2679">
                  <c:v>6.2065873778085399</c:v>
                </c:pt>
                <c:pt idx="2680">
                  <c:v>6.20890413308208</c:v>
                </c:pt>
                <c:pt idx="2681">
                  <c:v>6.2112208883556201</c:v>
                </c:pt>
                <c:pt idx="2682">
                  <c:v>6.2135376436291603</c:v>
                </c:pt>
                <c:pt idx="2683">
                  <c:v>6.2158543989027004</c:v>
                </c:pt>
                <c:pt idx="2684">
                  <c:v>6.2181711541762299</c:v>
                </c:pt>
                <c:pt idx="2685">
                  <c:v>6.22048790944977</c:v>
                </c:pt>
                <c:pt idx="2686">
                  <c:v>6.2228046647233102</c:v>
                </c:pt>
                <c:pt idx="2687">
                  <c:v>6.2251214199968503</c:v>
                </c:pt>
                <c:pt idx="2688">
                  <c:v>6.2274381752703896</c:v>
                </c:pt>
                <c:pt idx="2689">
                  <c:v>6.2297549305439297</c:v>
                </c:pt>
                <c:pt idx="2690">
                  <c:v>6.2320716858174601</c:v>
                </c:pt>
                <c:pt idx="2691">
                  <c:v>6.2343884410910002</c:v>
                </c:pt>
                <c:pt idx="2692">
                  <c:v>6.2367051963645403</c:v>
                </c:pt>
                <c:pt idx="2693">
                  <c:v>6.2390219516380796</c:v>
                </c:pt>
                <c:pt idx="2694">
                  <c:v>6.2413387069116197</c:v>
                </c:pt>
                <c:pt idx="2695">
                  <c:v>6.2436554621851599</c:v>
                </c:pt>
                <c:pt idx="2696">
                  <c:v>6.2459722174587</c:v>
                </c:pt>
                <c:pt idx="2697">
                  <c:v>6.2482889727322304</c:v>
                </c:pt>
                <c:pt idx="2698">
                  <c:v>6.2506057280057696</c:v>
                </c:pt>
                <c:pt idx="2699">
                  <c:v>6.2529224832793098</c:v>
                </c:pt>
                <c:pt idx="2700">
                  <c:v>6.2552392385528499</c:v>
                </c:pt>
                <c:pt idx="2701">
                  <c:v>6.2575559938263901</c:v>
                </c:pt>
                <c:pt idx="2702">
                  <c:v>6.2598727490999302</c:v>
                </c:pt>
                <c:pt idx="2703">
                  <c:v>6.2621895043734597</c:v>
                </c:pt>
                <c:pt idx="2704">
                  <c:v>6.2645062596469998</c:v>
                </c:pt>
                <c:pt idx="2705">
                  <c:v>6.2668230149205399</c:v>
                </c:pt>
                <c:pt idx="2706">
                  <c:v>6.2691397701940801</c:v>
                </c:pt>
                <c:pt idx="2707">
                  <c:v>6.2714565254676202</c:v>
                </c:pt>
                <c:pt idx="2708">
                  <c:v>6.2737732807411604</c:v>
                </c:pt>
                <c:pt idx="2709">
                  <c:v>6.2760900360146898</c:v>
                </c:pt>
                <c:pt idx="2710">
                  <c:v>6.27840679128823</c:v>
                </c:pt>
                <c:pt idx="2711">
                  <c:v>6.2807235465617701</c:v>
                </c:pt>
                <c:pt idx="2712">
                  <c:v>6.2830403018353103</c:v>
                </c:pt>
                <c:pt idx="2713">
                  <c:v>6.2853570571088504</c:v>
                </c:pt>
                <c:pt idx="2714">
                  <c:v>6.2876738123823896</c:v>
                </c:pt>
                <c:pt idx="2715">
                  <c:v>6.28999056765592</c:v>
                </c:pt>
                <c:pt idx="2716">
                  <c:v>6.2923073229294602</c:v>
                </c:pt>
                <c:pt idx="2717">
                  <c:v>6.2946240782030003</c:v>
                </c:pt>
                <c:pt idx="2718">
                  <c:v>6.2969408334765404</c:v>
                </c:pt>
                <c:pt idx="2719">
                  <c:v>6.2992575887500797</c:v>
                </c:pt>
                <c:pt idx="2720">
                  <c:v>6.3015743440236198</c:v>
                </c:pt>
                <c:pt idx="2721">
                  <c:v>6.3038910992971502</c:v>
                </c:pt>
                <c:pt idx="2722">
                  <c:v>6.3062078545706903</c:v>
                </c:pt>
                <c:pt idx="2723">
                  <c:v>6.3085246098442296</c:v>
                </c:pt>
                <c:pt idx="2724">
                  <c:v>6.3108413651177697</c:v>
                </c:pt>
                <c:pt idx="2725">
                  <c:v>6.3131581203913099</c:v>
                </c:pt>
                <c:pt idx="2726">
                  <c:v>6.31547487566485</c:v>
                </c:pt>
                <c:pt idx="2727">
                  <c:v>6.3177916309383804</c:v>
                </c:pt>
                <c:pt idx="2728">
                  <c:v>6.3201083862119196</c:v>
                </c:pt>
                <c:pt idx="2729">
                  <c:v>6.3224251414854598</c:v>
                </c:pt>
                <c:pt idx="2730">
                  <c:v>6.3247418967589999</c:v>
                </c:pt>
                <c:pt idx="2731">
                  <c:v>6.32705865203254</c:v>
                </c:pt>
                <c:pt idx="2732">
                  <c:v>6.3293754073060802</c:v>
                </c:pt>
                <c:pt idx="2733">
                  <c:v>6.3316921625796097</c:v>
                </c:pt>
                <c:pt idx="2734">
                  <c:v>6.3340089178531498</c:v>
                </c:pt>
                <c:pt idx="2735">
                  <c:v>6.3363256731266899</c:v>
                </c:pt>
                <c:pt idx="2736">
                  <c:v>6.3386424284002301</c:v>
                </c:pt>
                <c:pt idx="2737">
                  <c:v>6.3409591836737702</c:v>
                </c:pt>
                <c:pt idx="2738">
                  <c:v>6.3432759389473103</c:v>
                </c:pt>
                <c:pt idx="2739">
                  <c:v>6.3455926942208398</c:v>
                </c:pt>
                <c:pt idx="2740">
                  <c:v>6.34790944949438</c:v>
                </c:pt>
                <c:pt idx="2741">
                  <c:v>6.3502262047679201</c:v>
                </c:pt>
                <c:pt idx="2742">
                  <c:v>6.3525429600414602</c:v>
                </c:pt>
                <c:pt idx="2743">
                  <c:v>6.3548597153150004</c:v>
                </c:pt>
                <c:pt idx="2744">
                  <c:v>6.3571764705885396</c:v>
                </c:pt>
                <c:pt idx="2745">
                  <c:v>6.35949322586207</c:v>
                </c:pt>
                <c:pt idx="2746">
                  <c:v>6.3618099811356101</c:v>
                </c:pt>
                <c:pt idx="2747">
                  <c:v>6.3641267364091503</c:v>
                </c:pt>
                <c:pt idx="2748">
                  <c:v>6.3664434916826904</c:v>
                </c:pt>
                <c:pt idx="2749">
                  <c:v>6.3687602469562297</c:v>
                </c:pt>
                <c:pt idx="2750">
                  <c:v>6.3710770022297698</c:v>
                </c:pt>
                <c:pt idx="2751">
                  <c:v>6.3733937575033099</c:v>
                </c:pt>
                <c:pt idx="2752">
                  <c:v>6.3757105127768403</c:v>
                </c:pt>
                <c:pt idx="2753">
                  <c:v>6.3780272680503796</c:v>
                </c:pt>
                <c:pt idx="2754">
                  <c:v>6.3803440233239197</c:v>
                </c:pt>
                <c:pt idx="2755">
                  <c:v>6.3826607785974598</c:v>
                </c:pt>
                <c:pt idx="2756">
                  <c:v>6.384977533871</c:v>
                </c:pt>
                <c:pt idx="2757">
                  <c:v>6.3872942891445401</c:v>
                </c:pt>
                <c:pt idx="2758">
                  <c:v>6.3896110444180696</c:v>
                </c:pt>
                <c:pt idx="2759">
                  <c:v>6.3919277996916097</c:v>
                </c:pt>
                <c:pt idx="2760">
                  <c:v>6.3942445549651499</c:v>
                </c:pt>
                <c:pt idx="2761">
                  <c:v>6.39656131023869</c:v>
                </c:pt>
                <c:pt idx="2762">
                  <c:v>6.3988780655122302</c:v>
                </c:pt>
                <c:pt idx="2763">
                  <c:v>6.4011948207857703</c:v>
                </c:pt>
                <c:pt idx="2764">
                  <c:v>6.4035115760592998</c:v>
                </c:pt>
                <c:pt idx="2765">
                  <c:v>6.4058283313328399</c:v>
                </c:pt>
                <c:pt idx="2766">
                  <c:v>6.40814508660638</c:v>
                </c:pt>
                <c:pt idx="2767">
                  <c:v>6.4104618418799202</c:v>
                </c:pt>
                <c:pt idx="2768">
                  <c:v>6.4127785971534603</c:v>
                </c:pt>
                <c:pt idx="2769">
                  <c:v>6.4150953524269996</c:v>
                </c:pt>
                <c:pt idx="2770">
                  <c:v>6.4174121077005299</c:v>
                </c:pt>
                <c:pt idx="2771">
                  <c:v>6.4197288629740701</c:v>
                </c:pt>
                <c:pt idx="2772">
                  <c:v>6.4220456182476102</c:v>
                </c:pt>
                <c:pt idx="2773">
                  <c:v>6.4243623735211504</c:v>
                </c:pt>
                <c:pt idx="2774">
                  <c:v>6.4266791287946896</c:v>
                </c:pt>
                <c:pt idx="2775">
                  <c:v>6.4289958840682297</c:v>
                </c:pt>
                <c:pt idx="2776">
                  <c:v>6.4313126393417601</c:v>
                </c:pt>
                <c:pt idx="2777">
                  <c:v>6.4336293946153003</c:v>
                </c:pt>
                <c:pt idx="2778">
                  <c:v>6.4359461498888404</c:v>
                </c:pt>
                <c:pt idx="2779">
                  <c:v>6.4382629051623796</c:v>
                </c:pt>
                <c:pt idx="2780">
                  <c:v>6.4405796604359198</c:v>
                </c:pt>
                <c:pt idx="2781">
                  <c:v>6.4428964157094599</c:v>
                </c:pt>
                <c:pt idx="2782">
                  <c:v>6.4452131709829903</c:v>
                </c:pt>
                <c:pt idx="2783">
                  <c:v>6.4475299262565304</c:v>
                </c:pt>
                <c:pt idx="2784">
                  <c:v>6.4498466815300697</c:v>
                </c:pt>
                <c:pt idx="2785">
                  <c:v>6.4521634368036098</c:v>
                </c:pt>
                <c:pt idx="2786">
                  <c:v>6.45448019207715</c:v>
                </c:pt>
                <c:pt idx="2787">
                  <c:v>6.4567969473506901</c:v>
                </c:pt>
                <c:pt idx="2788">
                  <c:v>6.4591137026242196</c:v>
                </c:pt>
                <c:pt idx="2789">
                  <c:v>6.4614304578977597</c:v>
                </c:pt>
                <c:pt idx="2790">
                  <c:v>6.4637472131712999</c:v>
                </c:pt>
                <c:pt idx="2791">
                  <c:v>6.46606396844484</c:v>
                </c:pt>
                <c:pt idx="2792">
                  <c:v>6.4683807237183801</c:v>
                </c:pt>
                <c:pt idx="2793">
                  <c:v>6.4706974789919203</c:v>
                </c:pt>
                <c:pt idx="2794">
                  <c:v>6.4730142342654498</c:v>
                </c:pt>
                <c:pt idx="2795">
                  <c:v>6.4753309895389899</c:v>
                </c:pt>
                <c:pt idx="2796">
                  <c:v>6.47764774481253</c:v>
                </c:pt>
                <c:pt idx="2797">
                  <c:v>6.4799645000860702</c:v>
                </c:pt>
                <c:pt idx="2798">
                  <c:v>6.4822812553596103</c:v>
                </c:pt>
                <c:pt idx="2799">
                  <c:v>6.4845980106331496</c:v>
                </c:pt>
                <c:pt idx="2800">
                  <c:v>6.4869147659066799</c:v>
                </c:pt>
                <c:pt idx="2801">
                  <c:v>6.4892315211802201</c:v>
                </c:pt>
                <c:pt idx="2802">
                  <c:v>6.4915482764537602</c:v>
                </c:pt>
                <c:pt idx="2803">
                  <c:v>6.4938650317273003</c:v>
                </c:pt>
                <c:pt idx="2804">
                  <c:v>6.4961817870008396</c:v>
                </c:pt>
                <c:pt idx="2805">
                  <c:v>6.4984985422743797</c:v>
                </c:pt>
                <c:pt idx="2806">
                  <c:v>6.5008152975479101</c:v>
                </c:pt>
                <c:pt idx="2807">
                  <c:v>6.5031320528214502</c:v>
                </c:pt>
                <c:pt idx="2808">
                  <c:v>6.5054488080949904</c:v>
                </c:pt>
                <c:pt idx="2809">
                  <c:v>6.5077655633685296</c:v>
                </c:pt>
                <c:pt idx="2810">
                  <c:v>6.5100823186420698</c:v>
                </c:pt>
                <c:pt idx="2811">
                  <c:v>6.5123990739156099</c:v>
                </c:pt>
                <c:pt idx="2812">
                  <c:v>6.51471582918915</c:v>
                </c:pt>
                <c:pt idx="2813">
                  <c:v>6.5170325844626804</c:v>
                </c:pt>
                <c:pt idx="2814">
                  <c:v>6.5193493397362197</c:v>
                </c:pt>
                <c:pt idx="2815">
                  <c:v>6.5216660950097598</c:v>
                </c:pt>
                <c:pt idx="2816">
                  <c:v>6.5239828502832999</c:v>
                </c:pt>
                <c:pt idx="2817">
                  <c:v>6.5262996055568401</c:v>
                </c:pt>
                <c:pt idx="2818">
                  <c:v>6.5286163608303802</c:v>
                </c:pt>
                <c:pt idx="2819">
                  <c:v>6.5309331161039097</c:v>
                </c:pt>
                <c:pt idx="2820">
                  <c:v>6.5332498713774498</c:v>
                </c:pt>
                <c:pt idx="2821">
                  <c:v>6.53556662665099</c:v>
                </c:pt>
                <c:pt idx="2822">
                  <c:v>6.5378833819245301</c:v>
                </c:pt>
                <c:pt idx="2823">
                  <c:v>6.5402001371980703</c:v>
                </c:pt>
                <c:pt idx="2824">
                  <c:v>6.5425168924716104</c:v>
                </c:pt>
                <c:pt idx="2825">
                  <c:v>6.5448336477451399</c:v>
                </c:pt>
                <c:pt idx="2826">
                  <c:v>6.54715040301868</c:v>
                </c:pt>
                <c:pt idx="2827">
                  <c:v>6.5494671582922201</c:v>
                </c:pt>
                <c:pt idx="2828">
                  <c:v>6.5517839135657603</c:v>
                </c:pt>
                <c:pt idx="2829">
                  <c:v>6.5541006688393004</c:v>
                </c:pt>
                <c:pt idx="2830">
                  <c:v>6.5564174241128397</c:v>
                </c:pt>
                <c:pt idx="2831">
                  <c:v>6.55873417938637</c:v>
                </c:pt>
                <c:pt idx="2832">
                  <c:v>6.5610509346599102</c:v>
                </c:pt>
                <c:pt idx="2833">
                  <c:v>6.5633676899334503</c:v>
                </c:pt>
                <c:pt idx="2834">
                  <c:v>6.5656844452069896</c:v>
                </c:pt>
                <c:pt idx="2835">
                  <c:v>6.5680012004805297</c:v>
                </c:pt>
                <c:pt idx="2836">
                  <c:v>6.5703179557540698</c:v>
                </c:pt>
                <c:pt idx="2837">
                  <c:v>6.5726347110276002</c:v>
                </c:pt>
                <c:pt idx="2838">
                  <c:v>6.5749514663011404</c:v>
                </c:pt>
                <c:pt idx="2839">
                  <c:v>6.5772682215746796</c:v>
                </c:pt>
                <c:pt idx="2840">
                  <c:v>6.5795849768482197</c:v>
                </c:pt>
                <c:pt idx="2841">
                  <c:v>6.5819017321217599</c:v>
                </c:pt>
                <c:pt idx="2842">
                  <c:v>6.5842184873953</c:v>
                </c:pt>
                <c:pt idx="2843">
                  <c:v>6.5865352426688304</c:v>
                </c:pt>
                <c:pt idx="2844">
                  <c:v>6.5888519979423696</c:v>
                </c:pt>
                <c:pt idx="2845">
                  <c:v>6.5911687532159098</c:v>
                </c:pt>
                <c:pt idx="2846">
                  <c:v>6.5934855084894499</c:v>
                </c:pt>
                <c:pt idx="2847">
                  <c:v>6.5958022637629901</c:v>
                </c:pt>
                <c:pt idx="2848">
                  <c:v>6.5981190190365302</c:v>
                </c:pt>
                <c:pt idx="2849">
                  <c:v>6.6004357743100597</c:v>
                </c:pt>
                <c:pt idx="2850">
                  <c:v>6.6027525295835998</c:v>
                </c:pt>
                <c:pt idx="2851">
                  <c:v>6.60506928485714</c:v>
                </c:pt>
                <c:pt idx="2852">
                  <c:v>6.6073860401306801</c:v>
                </c:pt>
                <c:pt idx="2853">
                  <c:v>6.6097027954042202</c:v>
                </c:pt>
                <c:pt idx="2854">
                  <c:v>6.6120195506777604</c:v>
                </c:pt>
                <c:pt idx="2855">
                  <c:v>6.6143363059512899</c:v>
                </c:pt>
                <c:pt idx="2856">
                  <c:v>6.61665306122483</c:v>
                </c:pt>
                <c:pt idx="2857">
                  <c:v>6.6189698164983701</c:v>
                </c:pt>
                <c:pt idx="2858">
                  <c:v>6.6212865717719103</c:v>
                </c:pt>
                <c:pt idx="2859">
                  <c:v>6.6236033270454504</c:v>
                </c:pt>
                <c:pt idx="2860">
                  <c:v>6.6259200823189897</c:v>
                </c:pt>
                <c:pt idx="2861">
                  <c:v>6.62823683759252</c:v>
                </c:pt>
                <c:pt idx="2862">
                  <c:v>6.6305535928660602</c:v>
                </c:pt>
                <c:pt idx="2863">
                  <c:v>6.6328703481396003</c:v>
                </c:pt>
                <c:pt idx="2864">
                  <c:v>6.6351871034131404</c:v>
                </c:pt>
                <c:pt idx="2865">
                  <c:v>6.6375038586866797</c:v>
                </c:pt>
                <c:pt idx="2866">
                  <c:v>6.6398206139602198</c:v>
                </c:pt>
                <c:pt idx="2867">
                  <c:v>6.64213736923376</c:v>
                </c:pt>
                <c:pt idx="2868">
                  <c:v>6.6444541245072903</c:v>
                </c:pt>
                <c:pt idx="2869">
                  <c:v>6.6467708797808296</c:v>
                </c:pt>
                <c:pt idx="2870">
                  <c:v>6.6490876350543697</c:v>
                </c:pt>
                <c:pt idx="2871">
                  <c:v>6.6514043903279099</c:v>
                </c:pt>
                <c:pt idx="2872">
                  <c:v>6.65372114560145</c:v>
                </c:pt>
                <c:pt idx="2873">
                  <c:v>6.6560379008749901</c:v>
                </c:pt>
                <c:pt idx="2874">
                  <c:v>6.6583546561485196</c:v>
                </c:pt>
                <c:pt idx="2875">
                  <c:v>6.6606714114220598</c:v>
                </c:pt>
                <c:pt idx="2876">
                  <c:v>6.6629881666955999</c:v>
                </c:pt>
                <c:pt idx="2877">
                  <c:v>6.66530492196914</c:v>
                </c:pt>
                <c:pt idx="2878">
                  <c:v>6.6676216772426802</c:v>
                </c:pt>
                <c:pt idx="2879">
                  <c:v>6.6699384325162203</c:v>
                </c:pt>
                <c:pt idx="2880">
                  <c:v>6.6722551877897498</c:v>
                </c:pt>
                <c:pt idx="2881">
                  <c:v>6.6745719430632899</c:v>
                </c:pt>
                <c:pt idx="2882">
                  <c:v>6.6768886983368301</c:v>
                </c:pt>
                <c:pt idx="2883">
                  <c:v>6.6792054536103702</c:v>
                </c:pt>
                <c:pt idx="2884">
                  <c:v>6.6815222088839104</c:v>
                </c:pt>
                <c:pt idx="2885">
                  <c:v>6.6838389641574496</c:v>
                </c:pt>
                <c:pt idx="2886">
                  <c:v>6.68615571943098</c:v>
                </c:pt>
                <c:pt idx="2887">
                  <c:v>6.6884724747045201</c:v>
                </c:pt>
                <c:pt idx="2888">
                  <c:v>6.6907892299780602</c:v>
                </c:pt>
                <c:pt idx="2889">
                  <c:v>6.6931059852516004</c:v>
                </c:pt>
                <c:pt idx="2890">
                  <c:v>6.6954227405251396</c:v>
                </c:pt>
                <c:pt idx="2891">
                  <c:v>6.6977394957986798</c:v>
                </c:pt>
                <c:pt idx="2892">
                  <c:v>6.7000562510722101</c:v>
                </c:pt>
                <c:pt idx="2893">
                  <c:v>6.7023730063457503</c:v>
                </c:pt>
                <c:pt idx="2894">
                  <c:v>6.7046897616192904</c:v>
                </c:pt>
                <c:pt idx="2895">
                  <c:v>6.7070065168928297</c:v>
                </c:pt>
                <c:pt idx="2896">
                  <c:v>6.7093232721663698</c:v>
                </c:pt>
                <c:pt idx="2897">
                  <c:v>6.71164002743991</c:v>
                </c:pt>
                <c:pt idx="2898">
                  <c:v>6.7139567827134403</c:v>
                </c:pt>
                <c:pt idx="2899">
                  <c:v>6.7162735379869796</c:v>
                </c:pt>
                <c:pt idx="2900">
                  <c:v>6.7185902932605197</c:v>
                </c:pt>
                <c:pt idx="2901">
                  <c:v>6.7209070485340598</c:v>
                </c:pt>
                <c:pt idx="2902">
                  <c:v>6.7232238038076</c:v>
                </c:pt>
                <c:pt idx="2903">
                  <c:v>6.7255405590811401</c:v>
                </c:pt>
                <c:pt idx="2904">
                  <c:v>6.7278573143546696</c:v>
                </c:pt>
                <c:pt idx="2905">
                  <c:v>6.7301740696282097</c:v>
                </c:pt>
                <c:pt idx="2906">
                  <c:v>6.7324908249017499</c:v>
                </c:pt>
                <c:pt idx="2907">
                  <c:v>6.73480758017529</c:v>
                </c:pt>
                <c:pt idx="2908">
                  <c:v>6.7371243354488302</c:v>
                </c:pt>
                <c:pt idx="2909">
                  <c:v>6.7394410907223703</c:v>
                </c:pt>
                <c:pt idx="2910">
                  <c:v>6.7417578459958998</c:v>
                </c:pt>
                <c:pt idx="2911">
                  <c:v>6.7440746012694399</c:v>
                </c:pt>
                <c:pt idx="2912">
                  <c:v>6.7463913565429801</c:v>
                </c:pt>
                <c:pt idx="2913">
                  <c:v>6.7487081118165202</c:v>
                </c:pt>
                <c:pt idx="2914">
                  <c:v>6.7510248670900603</c:v>
                </c:pt>
                <c:pt idx="2915">
                  <c:v>6.7533416223635996</c:v>
                </c:pt>
                <c:pt idx="2916">
                  <c:v>6.75565837763713</c:v>
                </c:pt>
                <c:pt idx="2917">
                  <c:v>6.7579751329106701</c:v>
                </c:pt>
                <c:pt idx="2918">
                  <c:v>6.7602918881842102</c:v>
                </c:pt>
                <c:pt idx="2919">
                  <c:v>6.7626086434577504</c:v>
                </c:pt>
                <c:pt idx="2920">
                  <c:v>6.7649253987312896</c:v>
                </c:pt>
                <c:pt idx="2921">
                  <c:v>6.7672421540048298</c:v>
                </c:pt>
                <c:pt idx="2922">
                  <c:v>6.7695589092783699</c:v>
                </c:pt>
                <c:pt idx="2923">
                  <c:v>6.7718756645519003</c:v>
                </c:pt>
                <c:pt idx="2924">
                  <c:v>6.7741924198254404</c:v>
                </c:pt>
                <c:pt idx="2925">
                  <c:v>6.7765091750989797</c:v>
                </c:pt>
                <c:pt idx="2926">
                  <c:v>6.7788259303725198</c:v>
                </c:pt>
                <c:pt idx="2927">
                  <c:v>6.7811426856460599</c:v>
                </c:pt>
                <c:pt idx="2928">
                  <c:v>6.7834594409196001</c:v>
                </c:pt>
                <c:pt idx="2929">
                  <c:v>6.7857761961931304</c:v>
                </c:pt>
                <c:pt idx="2930">
                  <c:v>6.7880929514666697</c:v>
                </c:pt>
                <c:pt idx="2931">
                  <c:v>6.7904097067402098</c:v>
                </c:pt>
                <c:pt idx="2932">
                  <c:v>6.79272646201375</c:v>
                </c:pt>
                <c:pt idx="2933">
                  <c:v>6.7950432172872901</c:v>
                </c:pt>
                <c:pt idx="2934">
                  <c:v>6.7973599725608302</c:v>
                </c:pt>
                <c:pt idx="2935">
                  <c:v>6.7996767278343597</c:v>
                </c:pt>
                <c:pt idx="2936">
                  <c:v>6.8019934831078999</c:v>
                </c:pt>
                <c:pt idx="2937">
                  <c:v>6.80431023838144</c:v>
                </c:pt>
                <c:pt idx="2938">
                  <c:v>6.8066269936549801</c:v>
                </c:pt>
                <c:pt idx="2939">
                  <c:v>6.8089437489285203</c:v>
                </c:pt>
                <c:pt idx="2940">
                  <c:v>6.8112605042020604</c:v>
                </c:pt>
                <c:pt idx="2941">
                  <c:v>6.8135772594755899</c:v>
                </c:pt>
                <c:pt idx="2942">
                  <c:v>6.81589401474913</c:v>
                </c:pt>
                <c:pt idx="2943">
                  <c:v>6.8182107700226702</c:v>
                </c:pt>
                <c:pt idx="2944">
                  <c:v>6.8205275252962103</c:v>
                </c:pt>
                <c:pt idx="2945">
                  <c:v>6.8228442805697496</c:v>
                </c:pt>
                <c:pt idx="2946">
                  <c:v>6.8251610358432897</c:v>
                </c:pt>
                <c:pt idx="2947">
                  <c:v>6.8274777911168201</c:v>
                </c:pt>
                <c:pt idx="2948">
                  <c:v>6.8297945463903602</c:v>
                </c:pt>
                <c:pt idx="2949">
                  <c:v>6.8321113016639003</c:v>
                </c:pt>
                <c:pt idx="2950">
                  <c:v>6.8344280569374396</c:v>
                </c:pt>
                <c:pt idx="2951">
                  <c:v>6.8367448122109797</c:v>
                </c:pt>
                <c:pt idx="2952">
                  <c:v>6.8390615674845199</c:v>
                </c:pt>
                <c:pt idx="2953">
                  <c:v>6.8413783227580502</c:v>
                </c:pt>
                <c:pt idx="2954">
                  <c:v>6.8436950780315904</c:v>
                </c:pt>
                <c:pt idx="2955">
                  <c:v>6.8460118333051296</c:v>
                </c:pt>
                <c:pt idx="2956">
                  <c:v>6.8483285885786698</c:v>
                </c:pt>
                <c:pt idx="2957">
                  <c:v>6.8506453438522099</c:v>
                </c:pt>
                <c:pt idx="2958">
                  <c:v>6.8529620991257501</c:v>
                </c:pt>
                <c:pt idx="2959">
                  <c:v>6.8552788543992804</c:v>
                </c:pt>
                <c:pt idx="2960">
                  <c:v>6.8575956096728197</c:v>
                </c:pt>
                <c:pt idx="2961">
                  <c:v>6.8599123649463598</c:v>
                </c:pt>
                <c:pt idx="2962">
                  <c:v>6.8622291202198999</c:v>
                </c:pt>
                <c:pt idx="2963">
                  <c:v>6.8645458754934401</c:v>
                </c:pt>
                <c:pt idx="2964">
                  <c:v>6.8668626307669802</c:v>
                </c:pt>
                <c:pt idx="2965">
                  <c:v>6.8691793860405097</c:v>
                </c:pt>
                <c:pt idx="2966">
                  <c:v>6.8714961413140498</c:v>
                </c:pt>
                <c:pt idx="2967">
                  <c:v>6.87381289658759</c:v>
                </c:pt>
                <c:pt idx="2968">
                  <c:v>6.8761296518611301</c:v>
                </c:pt>
                <c:pt idx="2969">
                  <c:v>6.8784464071346703</c:v>
                </c:pt>
                <c:pt idx="2970">
                  <c:v>6.8807631624082104</c:v>
                </c:pt>
                <c:pt idx="2971">
                  <c:v>6.8830799176817399</c:v>
                </c:pt>
                <c:pt idx="2972">
                  <c:v>6.88539667295528</c:v>
                </c:pt>
                <c:pt idx="2973">
                  <c:v>6.8877134282288202</c:v>
                </c:pt>
                <c:pt idx="2974">
                  <c:v>6.8900301835023603</c:v>
                </c:pt>
                <c:pt idx="2975">
                  <c:v>6.8923469387759004</c:v>
                </c:pt>
                <c:pt idx="2976">
                  <c:v>6.8946636940494397</c:v>
                </c:pt>
                <c:pt idx="2977">
                  <c:v>6.8969804493229701</c:v>
                </c:pt>
                <c:pt idx="2978">
                  <c:v>6.8992972045965102</c:v>
                </c:pt>
                <c:pt idx="2979">
                  <c:v>6.9016139598700503</c:v>
                </c:pt>
                <c:pt idx="2980">
                  <c:v>6.9039307151435896</c:v>
                </c:pt>
                <c:pt idx="2981">
                  <c:v>6.9062474704171297</c:v>
                </c:pt>
                <c:pt idx="2982">
                  <c:v>6.9085642256906699</c:v>
                </c:pt>
                <c:pt idx="2983">
                  <c:v>6.91088098096421</c:v>
                </c:pt>
                <c:pt idx="2984">
                  <c:v>6.9131977362377404</c:v>
                </c:pt>
                <c:pt idx="2985">
                  <c:v>6.9155144915112796</c:v>
                </c:pt>
                <c:pt idx="2986">
                  <c:v>6.9178312467848198</c:v>
                </c:pt>
                <c:pt idx="2987">
                  <c:v>6.9201480020583599</c:v>
                </c:pt>
                <c:pt idx="2988">
                  <c:v>6.9224647573319</c:v>
                </c:pt>
                <c:pt idx="2989">
                  <c:v>6.9247815126054402</c:v>
                </c:pt>
                <c:pt idx="2990">
                  <c:v>6.9270982678789697</c:v>
                </c:pt>
                <c:pt idx="2991">
                  <c:v>6.9294150231525098</c:v>
                </c:pt>
                <c:pt idx="2992">
                  <c:v>6.9317317784260499</c:v>
                </c:pt>
                <c:pt idx="2993">
                  <c:v>6.9340485336995901</c:v>
                </c:pt>
                <c:pt idx="2994">
                  <c:v>6.9363652889731302</c:v>
                </c:pt>
                <c:pt idx="2995">
                  <c:v>6.9386820442466703</c:v>
                </c:pt>
                <c:pt idx="2996">
                  <c:v>6.9409987995201998</c:v>
                </c:pt>
                <c:pt idx="2997">
                  <c:v>6.94331555479374</c:v>
                </c:pt>
                <c:pt idx="2998">
                  <c:v>6.9456323100672801</c:v>
                </c:pt>
                <c:pt idx="2999">
                  <c:v>6.9479490653408202</c:v>
                </c:pt>
                <c:pt idx="3000">
                  <c:v>6.9502658206143604</c:v>
                </c:pt>
                <c:pt idx="3001">
                  <c:v>6.9525825758878996</c:v>
                </c:pt>
                <c:pt idx="3002">
                  <c:v>6.95489933116143</c:v>
                </c:pt>
                <c:pt idx="3003">
                  <c:v>6.9572160864349701</c:v>
                </c:pt>
                <c:pt idx="3004">
                  <c:v>6.9595328417085103</c:v>
                </c:pt>
                <c:pt idx="3005">
                  <c:v>6.9618495969820504</c:v>
                </c:pt>
                <c:pt idx="3006">
                  <c:v>6.9641663522555897</c:v>
                </c:pt>
                <c:pt idx="3007">
                  <c:v>6.9664831075291298</c:v>
                </c:pt>
                <c:pt idx="3008">
                  <c:v>6.9687998628026602</c:v>
                </c:pt>
                <c:pt idx="3009">
                  <c:v>6.9711166180762003</c:v>
                </c:pt>
                <c:pt idx="3010">
                  <c:v>6.9734333733497396</c:v>
                </c:pt>
                <c:pt idx="3011">
                  <c:v>6.9757501286232797</c:v>
                </c:pt>
                <c:pt idx="3012">
                  <c:v>6.9780668838968198</c:v>
                </c:pt>
                <c:pt idx="3013">
                  <c:v>6.98038363917036</c:v>
                </c:pt>
                <c:pt idx="3014">
                  <c:v>6.9827003944438903</c:v>
                </c:pt>
                <c:pt idx="3015">
                  <c:v>6.9850171497174296</c:v>
                </c:pt>
                <c:pt idx="3016">
                  <c:v>6.9873339049909697</c:v>
                </c:pt>
                <c:pt idx="3017">
                  <c:v>6.9896506602645099</c:v>
                </c:pt>
                <c:pt idx="3018">
                  <c:v>6.99196741553805</c:v>
                </c:pt>
                <c:pt idx="3019">
                  <c:v>6.9942841708115902</c:v>
                </c:pt>
                <c:pt idx="3020">
                  <c:v>6.9966009260851196</c:v>
                </c:pt>
                <c:pt idx="3021">
                  <c:v>6.9989176813586598</c:v>
                </c:pt>
                <c:pt idx="3022">
                  <c:v>7.0012344366321999</c:v>
                </c:pt>
                <c:pt idx="3023">
                  <c:v>7.00355119190574</c:v>
                </c:pt>
                <c:pt idx="3024">
                  <c:v>7.0058679471792802</c:v>
                </c:pt>
                <c:pt idx="3025">
                  <c:v>7.0081847024528203</c:v>
                </c:pt>
                <c:pt idx="3026">
                  <c:v>7.0105014577263498</c:v>
                </c:pt>
                <c:pt idx="3027">
                  <c:v>7.0128182129998899</c:v>
                </c:pt>
                <c:pt idx="3028">
                  <c:v>7.0151349682734301</c:v>
                </c:pt>
                <c:pt idx="3029">
                  <c:v>7.0174517235469702</c:v>
                </c:pt>
                <c:pt idx="3030">
                  <c:v>7.0197684788205104</c:v>
                </c:pt>
                <c:pt idx="3031">
                  <c:v>7.0220852340940496</c:v>
                </c:pt>
                <c:pt idx="3032">
                  <c:v>7.02440198936758</c:v>
                </c:pt>
                <c:pt idx="3033">
                  <c:v>7.0267187446411201</c:v>
                </c:pt>
                <c:pt idx="3034">
                  <c:v>7.0290354999146603</c:v>
                </c:pt>
                <c:pt idx="3035">
                  <c:v>7.0313522551882004</c:v>
                </c:pt>
                <c:pt idx="3036">
                  <c:v>7.0336690104617396</c:v>
                </c:pt>
                <c:pt idx="3037">
                  <c:v>7.0359857657352798</c:v>
                </c:pt>
                <c:pt idx="3038">
                  <c:v>7.0383025210088199</c:v>
                </c:pt>
                <c:pt idx="3039">
                  <c:v>7.0406192762823503</c:v>
                </c:pt>
                <c:pt idx="3040">
                  <c:v>7.0429360315558904</c:v>
                </c:pt>
                <c:pt idx="3041">
                  <c:v>7.0452527868294297</c:v>
                </c:pt>
                <c:pt idx="3042">
                  <c:v>7.0475695421029698</c:v>
                </c:pt>
                <c:pt idx="3043">
                  <c:v>7.04988629737651</c:v>
                </c:pt>
                <c:pt idx="3044">
                  <c:v>7.0522030526500501</c:v>
                </c:pt>
                <c:pt idx="3045">
                  <c:v>7.0545198079235796</c:v>
                </c:pt>
                <c:pt idx="3046">
                  <c:v>7.0568365631971197</c:v>
                </c:pt>
                <c:pt idx="3047">
                  <c:v>7.0591533184706599</c:v>
                </c:pt>
                <c:pt idx="3048">
                  <c:v>7.0614700737442</c:v>
                </c:pt>
                <c:pt idx="3049">
                  <c:v>7.0637868290177401</c:v>
                </c:pt>
                <c:pt idx="3050">
                  <c:v>7.0661035842912803</c:v>
                </c:pt>
                <c:pt idx="3051">
                  <c:v>7.0684203395648098</c:v>
                </c:pt>
                <c:pt idx="3052">
                  <c:v>7.0707370948383499</c:v>
                </c:pt>
                <c:pt idx="3053">
                  <c:v>7.07305385011189</c:v>
                </c:pt>
                <c:pt idx="3054">
                  <c:v>7.0753706053854302</c:v>
                </c:pt>
                <c:pt idx="3055">
                  <c:v>7.0776873606589703</c:v>
                </c:pt>
                <c:pt idx="3056">
                  <c:v>7.0800041159325096</c:v>
                </c:pt>
                <c:pt idx="3057">
                  <c:v>7.0823208712060399</c:v>
                </c:pt>
                <c:pt idx="3058">
                  <c:v>7.0846376264795801</c:v>
                </c:pt>
                <c:pt idx="3059">
                  <c:v>7.0869543817531202</c:v>
                </c:pt>
                <c:pt idx="3060">
                  <c:v>7.0892711370266603</c:v>
                </c:pt>
                <c:pt idx="3061">
                  <c:v>7.0915878923001996</c:v>
                </c:pt>
                <c:pt idx="3062">
                  <c:v>7.0939046475737397</c:v>
                </c:pt>
                <c:pt idx="3063">
                  <c:v>7.0962214028472701</c:v>
                </c:pt>
                <c:pt idx="3064">
                  <c:v>7.0985381581208102</c:v>
                </c:pt>
                <c:pt idx="3065">
                  <c:v>7.1008549133943504</c:v>
                </c:pt>
                <c:pt idx="3066">
                  <c:v>7.1031716686678896</c:v>
                </c:pt>
                <c:pt idx="3067">
                  <c:v>7.1054884239414298</c:v>
                </c:pt>
                <c:pt idx="3068">
                  <c:v>7.1078051792149699</c:v>
                </c:pt>
                <c:pt idx="3069">
                  <c:v>7.1101219344885003</c:v>
                </c:pt>
                <c:pt idx="3070">
                  <c:v>7.1124386897620404</c:v>
                </c:pt>
                <c:pt idx="3071">
                  <c:v>7.1147554450355797</c:v>
                </c:pt>
                <c:pt idx="3072">
                  <c:v>7.1170722003091198</c:v>
                </c:pt>
                <c:pt idx="3073">
                  <c:v>7.1193889555826599</c:v>
                </c:pt>
                <c:pt idx="3074">
                  <c:v>7.1217057108562001</c:v>
                </c:pt>
                <c:pt idx="3075">
                  <c:v>7.1240224661297296</c:v>
                </c:pt>
                <c:pt idx="3076">
                  <c:v>7.1263392214032697</c:v>
                </c:pt>
                <c:pt idx="3077">
                  <c:v>7.1286559766768098</c:v>
                </c:pt>
                <c:pt idx="3078">
                  <c:v>7.13097273195035</c:v>
                </c:pt>
                <c:pt idx="3079">
                  <c:v>7.1332894872238901</c:v>
                </c:pt>
                <c:pt idx="3080">
                  <c:v>7.1356062424974303</c:v>
                </c:pt>
                <c:pt idx="3081">
                  <c:v>7.1379229977709597</c:v>
                </c:pt>
                <c:pt idx="3082">
                  <c:v>7.1402397530444999</c:v>
                </c:pt>
                <c:pt idx="3083">
                  <c:v>7.14255650831804</c:v>
                </c:pt>
                <c:pt idx="3084">
                  <c:v>7.1448732635915801</c:v>
                </c:pt>
                <c:pt idx="3085">
                  <c:v>7.1471900188651203</c:v>
                </c:pt>
                <c:pt idx="3086">
                  <c:v>7.1495067741386604</c:v>
                </c:pt>
                <c:pt idx="3087">
                  <c:v>7.1518235294121899</c:v>
                </c:pt>
                <c:pt idx="3088">
                  <c:v>7.15414028468573</c:v>
                </c:pt>
                <c:pt idx="3089">
                  <c:v>7.1564570399592702</c:v>
                </c:pt>
                <c:pt idx="3090">
                  <c:v>7.1587737952328103</c:v>
                </c:pt>
                <c:pt idx="3091">
                  <c:v>7.1610905505063496</c:v>
                </c:pt>
                <c:pt idx="3092">
                  <c:v>7.1634073057798897</c:v>
                </c:pt>
                <c:pt idx="3093">
                  <c:v>7.1657240610534201</c:v>
                </c:pt>
                <c:pt idx="3094">
                  <c:v>7.1680408163269602</c:v>
                </c:pt>
                <c:pt idx="3095">
                  <c:v>7.1703575716005004</c:v>
                </c:pt>
                <c:pt idx="3096">
                  <c:v>7.1726743268740396</c:v>
                </c:pt>
                <c:pt idx="3097">
                  <c:v>7.1749910821475797</c:v>
                </c:pt>
                <c:pt idx="3098">
                  <c:v>7.1773078374211199</c:v>
                </c:pt>
                <c:pt idx="3099">
                  <c:v>7.17962459269466</c:v>
                </c:pt>
                <c:pt idx="3100">
                  <c:v>7.1819413479681904</c:v>
                </c:pt>
                <c:pt idx="3101">
                  <c:v>7.1842581032417296</c:v>
                </c:pt>
                <c:pt idx="3102">
                  <c:v>7.1865748585152698</c:v>
                </c:pt>
                <c:pt idx="3103">
                  <c:v>7.1888916137888099</c:v>
                </c:pt>
                <c:pt idx="3104">
                  <c:v>7.1912083690623501</c:v>
                </c:pt>
                <c:pt idx="3105">
                  <c:v>7.1935251243358902</c:v>
                </c:pt>
                <c:pt idx="3106">
                  <c:v>7.1958418796094197</c:v>
                </c:pt>
                <c:pt idx="3107">
                  <c:v>7.1981586348829598</c:v>
                </c:pt>
                <c:pt idx="3108">
                  <c:v>7.2004753901565</c:v>
                </c:pt>
                <c:pt idx="3109">
                  <c:v>7.2027921454300401</c:v>
                </c:pt>
                <c:pt idx="3110">
                  <c:v>7.2051089007035802</c:v>
                </c:pt>
                <c:pt idx="3111">
                  <c:v>7.2074256559771204</c:v>
                </c:pt>
                <c:pt idx="3112">
                  <c:v>7.2097424112506499</c:v>
                </c:pt>
                <c:pt idx="3113">
                  <c:v>7.21205916652419</c:v>
                </c:pt>
                <c:pt idx="3114">
                  <c:v>7.2143759217977301</c:v>
                </c:pt>
                <c:pt idx="3115">
                  <c:v>7.2166926770712703</c:v>
                </c:pt>
                <c:pt idx="3116">
                  <c:v>7.2190094323448104</c:v>
                </c:pt>
                <c:pt idx="3117">
                  <c:v>7.2213261876183497</c:v>
                </c:pt>
                <c:pt idx="3118">
                  <c:v>7.22364294289188</c:v>
                </c:pt>
                <c:pt idx="3119">
                  <c:v>7.2259596981654202</c:v>
                </c:pt>
                <c:pt idx="3120">
                  <c:v>7.2282764534389603</c:v>
                </c:pt>
                <c:pt idx="3121">
                  <c:v>7.2305932087125004</c:v>
                </c:pt>
                <c:pt idx="3122">
                  <c:v>7.2329099639860397</c:v>
                </c:pt>
                <c:pt idx="3123">
                  <c:v>7.2352267192595798</c:v>
                </c:pt>
                <c:pt idx="3124">
                  <c:v>7.2375434745331102</c:v>
                </c:pt>
                <c:pt idx="3125">
                  <c:v>7.2398602298066503</c:v>
                </c:pt>
                <c:pt idx="3126">
                  <c:v>7.2421769850801896</c:v>
                </c:pt>
                <c:pt idx="3127">
                  <c:v>7.2444937403537297</c:v>
                </c:pt>
                <c:pt idx="3128">
                  <c:v>7.2468104956272699</c:v>
                </c:pt>
                <c:pt idx="3129">
                  <c:v>7.24912725090081</c:v>
                </c:pt>
                <c:pt idx="3130">
                  <c:v>7.2514440061743404</c:v>
                </c:pt>
                <c:pt idx="3131">
                  <c:v>7.2537607614478796</c:v>
                </c:pt>
                <c:pt idx="3132">
                  <c:v>7.2560775167214198</c:v>
                </c:pt>
                <c:pt idx="3133">
                  <c:v>7.2583942719949599</c:v>
                </c:pt>
                <c:pt idx="3134">
                  <c:v>7.2607110272685</c:v>
                </c:pt>
                <c:pt idx="3135">
                  <c:v>7.2630277825420402</c:v>
                </c:pt>
                <c:pt idx="3136">
                  <c:v>7.2653445378155697</c:v>
                </c:pt>
                <c:pt idx="3137">
                  <c:v>7.2676612930891098</c:v>
                </c:pt>
                <c:pt idx="3138">
                  <c:v>7.2699780483626499</c:v>
                </c:pt>
                <c:pt idx="3139">
                  <c:v>7.2722948036361901</c:v>
                </c:pt>
                <c:pt idx="3140">
                  <c:v>7.2746115589097302</c:v>
                </c:pt>
                <c:pt idx="3141">
                  <c:v>7.2769283141832704</c:v>
                </c:pt>
                <c:pt idx="3142">
                  <c:v>7.2792450694567998</c:v>
                </c:pt>
                <c:pt idx="3143">
                  <c:v>7.28156182473034</c:v>
                </c:pt>
                <c:pt idx="3144">
                  <c:v>7.2838785800038801</c:v>
                </c:pt>
                <c:pt idx="3145">
                  <c:v>7.2861953352774202</c:v>
                </c:pt>
                <c:pt idx="3146">
                  <c:v>7.2885120905509604</c:v>
                </c:pt>
                <c:pt idx="3147">
                  <c:v>7.2908288458244996</c:v>
                </c:pt>
                <c:pt idx="3148">
                  <c:v>7.29314560109803</c:v>
                </c:pt>
                <c:pt idx="3149">
                  <c:v>7.2954623563715701</c:v>
                </c:pt>
                <c:pt idx="3150">
                  <c:v>7.2977791116451103</c:v>
                </c:pt>
                <c:pt idx="3151">
                  <c:v>7.3000958669186504</c:v>
                </c:pt>
                <c:pt idx="3152">
                  <c:v>7.3024126221921897</c:v>
                </c:pt>
                <c:pt idx="3153">
                  <c:v>7.3047293774657298</c:v>
                </c:pt>
                <c:pt idx="3154">
                  <c:v>7.30704613273927</c:v>
                </c:pt>
                <c:pt idx="3155">
                  <c:v>7.3093628880128003</c:v>
                </c:pt>
                <c:pt idx="3156">
                  <c:v>7.3116796432863396</c:v>
                </c:pt>
                <c:pt idx="3157">
                  <c:v>7.3139963985598797</c:v>
                </c:pt>
                <c:pt idx="3158">
                  <c:v>7.3163131538334198</c:v>
                </c:pt>
                <c:pt idx="3159">
                  <c:v>7.31862990910696</c:v>
                </c:pt>
                <c:pt idx="3160">
                  <c:v>7.3209466643805001</c:v>
                </c:pt>
                <c:pt idx="3161">
                  <c:v>7.3232634196540296</c:v>
                </c:pt>
                <c:pt idx="3162">
                  <c:v>7.3255801749275697</c:v>
                </c:pt>
                <c:pt idx="3163">
                  <c:v>7.3278969302011099</c:v>
                </c:pt>
                <c:pt idx="3164">
                  <c:v>7.33021368547465</c:v>
                </c:pt>
                <c:pt idx="3165">
                  <c:v>7.3325304407481902</c:v>
                </c:pt>
                <c:pt idx="3166">
                  <c:v>7.3348471960217303</c:v>
                </c:pt>
                <c:pt idx="3167">
                  <c:v>7.3371639512952598</c:v>
                </c:pt>
                <c:pt idx="3168">
                  <c:v>7.3394807065687999</c:v>
                </c:pt>
                <c:pt idx="3169">
                  <c:v>7.3417974618423401</c:v>
                </c:pt>
                <c:pt idx="3170">
                  <c:v>7.3441142171158802</c:v>
                </c:pt>
                <c:pt idx="3171">
                  <c:v>7.3464309723894203</c:v>
                </c:pt>
                <c:pt idx="3172">
                  <c:v>7.3487477276629596</c:v>
                </c:pt>
                <c:pt idx="3173">
                  <c:v>7.35106448293649</c:v>
                </c:pt>
                <c:pt idx="3174">
                  <c:v>7.3533812382100301</c:v>
                </c:pt>
                <c:pt idx="3175">
                  <c:v>7.3556979934835702</c:v>
                </c:pt>
                <c:pt idx="3176">
                  <c:v>7.3580147487571104</c:v>
                </c:pt>
                <c:pt idx="3177">
                  <c:v>7.3603315040306496</c:v>
                </c:pt>
                <c:pt idx="3178">
                  <c:v>7.3626482593041898</c:v>
                </c:pt>
                <c:pt idx="3179">
                  <c:v>7.3649650145777201</c:v>
                </c:pt>
                <c:pt idx="3180">
                  <c:v>7.3672817698512603</c:v>
                </c:pt>
                <c:pt idx="3181">
                  <c:v>7.3695985251248004</c:v>
                </c:pt>
                <c:pt idx="3182">
                  <c:v>7.3719152803983397</c:v>
                </c:pt>
                <c:pt idx="3183">
                  <c:v>7.3742320356718798</c:v>
                </c:pt>
                <c:pt idx="3184">
                  <c:v>7.3765487909454199</c:v>
                </c:pt>
                <c:pt idx="3185">
                  <c:v>7.3788655462189503</c:v>
                </c:pt>
                <c:pt idx="3186">
                  <c:v>7.3811823014924904</c:v>
                </c:pt>
                <c:pt idx="3187">
                  <c:v>7.3834990567660297</c:v>
                </c:pt>
                <c:pt idx="3188">
                  <c:v>7.3858158120395698</c:v>
                </c:pt>
                <c:pt idx="3189">
                  <c:v>7.38813256731311</c:v>
                </c:pt>
                <c:pt idx="3190">
                  <c:v>7.3904493225866501</c:v>
                </c:pt>
                <c:pt idx="3191">
                  <c:v>7.3927660778601796</c:v>
                </c:pt>
                <c:pt idx="3192">
                  <c:v>7.3950828331337197</c:v>
                </c:pt>
                <c:pt idx="3193">
                  <c:v>7.3973995884072599</c:v>
                </c:pt>
                <c:pt idx="3194">
                  <c:v>7.3997163436808</c:v>
                </c:pt>
                <c:pt idx="3195">
                  <c:v>7.4020330989543401</c:v>
                </c:pt>
                <c:pt idx="3196">
                  <c:v>7.4043498542278803</c:v>
                </c:pt>
                <c:pt idx="3197">
                  <c:v>7.4066666095014098</c:v>
                </c:pt>
                <c:pt idx="3198">
                  <c:v>7.4089833647749499</c:v>
                </c:pt>
                <c:pt idx="3199">
                  <c:v>7.41130012004849</c:v>
                </c:pt>
                <c:pt idx="3200">
                  <c:v>7.4136168753220302</c:v>
                </c:pt>
                <c:pt idx="3201">
                  <c:v>7.4159336305955703</c:v>
                </c:pt>
                <c:pt idx="3202">
                  <c:v>7.4182503858691096</c:v>
                </c:pt>
                <c:pt idx="3203">
                  <c:v>7.4205671411426399</c:v>
                </c:pt>
                <c:pt idx="3204">
                  <c:v>7.4228838964161801</c:v>
                </c:pt>
                <c:pt idx="3205">
                  <c:v>7.4252006516897202</c:v>
                </c:pt>
                <c:pt idx="3206">
                  <c:v>7.4275174069632603</c:v>
                </c:pt>
                <c:pt idx="3207">
                  <c:v>7.4298341622367996</c:v>
                </c:pt>
                <c:pt idx="3208">
                  <c:v>7.4321509175103397</c:v>
                </c:pt>
                <c:pt idx="3209">
                  <c:v>7.4344676727838701</c:v>
                </c:pt>
                <c:pt idx="3210">
                  <c:v>7.4367844280574102</c:v>
                </c:pt>
                <c:pt idx="3211">
                  <c:v>7.4391011833309504</c:v>
                </c:pt>
                <c:pt idx="3212">
                  <c:v>7.4414179386044896</c:v>
                </c:pt>
                <c:pt idx="3213">
                  <c:v>7.4437346938780298</c:v>
                </c:pt>
                <c:pt idx="3214">
                  <c:v>7.4460514491515699</c:v>
                </c:pt>
                <c:pt idx="3215">
                  <c:v>7.4483682044251101</c:v>
                </c:pt>
                <c:pt idx="3216">
                  <c:v>7.4506849596986404</c:v>
                </c:pt>
                <c:pt idx="3217">
                  <c:v>7.4530017149721797</c:v>
                </c:pt>
                <c:pt idx="3218">
                  <c:v>7.4553184702457198</c:v>
                </c:pt>
                <c:pt idx="3219">
                  <c:v>7.4576352255192599</c:v>
                </c:pt>
                <c:pt idx="3220">
                  <c:v>7.4599519807928001</c:v>
                </c:pt>
                <c:pt idx="3221">
                  <c:v>7.4622687360663402</c:v>
                </c:pt>
                <c:pt idx="3222">
                  <c:v>7.4645854913398697</c:v>
                </c:pt>
                <c:pt idx="3223">
                  <c:v>7.4669022466134098</c:v>
                </c:pt>
                <c:pt idx="3224">
                  <c:v>7.46921900188695</c:v>
                </c:pt>
                <c:pt idx="3225">
                  <c:v>7.4715357571604901</c:v>
                </c:pt>
                <c:pt idx="3226">
                  <c:v>7.4738525124340303</c:v>
                </c:pt>
                <c:pt idx="3227">
                  <c:v>7.4761692677075704</c:v>
                </c:pt>
                <c:pt idx="3228">
                  <c:v>7.4784860229810999</c:v>
                </c:pt>
                <c:pt idx="3229">
                  <c:v>7.48080277825464</c:v>
                </c:pt>
                <c:pt idx="3230">
                  <c:v>7.4831195335281802</c:v>
                </c:pt>
                <c:pt idx="3231">
                  <c:v>7.4854362888017203</c:v>
                </c:pt>
                <c:pt idx="3232">
                  <c:v>7.4877530440752604</c:v>
                </c:pt>
                <c:pt idx="3233">
                  <c:v>7.4900697993487997</c:v>
                </c:pt>
                <c:pt idx="3234">
                  <c:v>7.4923865546223301</c:v>
                </c:pt>
                <c:pt idx="3235">
                  <c:v>7.4947033098958702</c:v>
                </c:pt>
                <c:pt idx="3236">
                  <c:v>7.4970200651694103</c:v>
                </c:pt>
                <c:pt idx="3237">
                  <c:v>7.4993368204429496</c:v>
                </c:pt>
                <c:pt idx="3238">
                  <c:v>7.5016535757164897</c:v>
                </c:pt>
                <c:pt idx="3239">
                  <c:v>7.5039703309900299</c:v>
                </c:pt>
                <c:pt idx="3240">
                  <c:v>7.5062870862635602</c:v>
                </c:pt>
                <c:pt idx="3241">
                  <c:v>7.5086038415371004</c:v>
                </c:pt>
                <c:pt idx="3242">
                  <c:v>7.5109205968106396</c:v>
                </c:pt>
                <c:pt idx="3243">
                  <c:v>7.5132373520841798</c:v>
                </c:pt>
                <c:pt idx="3244">
                  <c:v>7.5155541073577199</c:v>
                </c:pt>
                <c:pt idx="3245">
                  <c:v>7.51787086263126</c:v>
                </c:pt>
                <c:pt idx="3246">
                  <c:v>7.5201876179047904</c:v>
                </c:pt>
                <c:pt idx="3247">
                  <c:v>7.5225043731783297</c:v>
                </c:pt>
                <c:pt idx="3248">
                  <c:v>7.5248211284518698</c:v>
                </c:pt>
                <c:pt idx="3249">
                  <c:v>7.5271378837254099</c:v>
                </c:pt>
                <c:pt idx="3250">
                  <c:v>7.5294546389989501</c:v>
                </c:pt>
                <c:pt idx="3251">
                  <c:v>7.5317713942724902</c:v>
                </c:pt>
                <c:pt idx="3252">
                  <c:v>7.5340881495460197</c:v>
                </c:pt>
                <c:pt idx="3253">
                  <c:v>7.5364049048195598</c:v>
                </c:pt>
                <c:pt idx="3254">
                  <c:v>7.5387216600931</c:v>
                </c:pt>
                <c:pt idx="3255">
                  <c:v>7.5410384153666401</c:v>
                </c:pt>
                <c:pt idx="3256">
                  <c:v>7.5433551706401802</c:v>
                </c:pt>
                <c:pt idx="3257">
                  <c:v>7.5456719259137204</c:v>
                </c:pt>
                <c:pt idx="3258">
                  <c:v>7.5479886811872499</c:v>
                </c:pt>
                <c:pt idx="3259">
                  <c:v>7.55030543646079</c:v>
                </c:pt>
                <c:pt idx="3260">
                  <c:v>7.5526221917343301</c:v>
                </c:pt>
                <c:pt idx="3261">
                  <c:v>7.5549389470078703</c:v>
                </c:pt>
                <c:pt idx="3262">
                  <c:v>7.5572557022814104</c:v>
                </c:pt>
                <c:pt idx="3263">
                  <c:v>7.5595724575549497</c:v>
                </c:pt>
                <c:pt idx="3264">
                  <c:v>7.56188921282848</c:v>
                </c:pt>
                <c:pt idx="3265">
                  <c:v>7.5642059681020202</c:v>
                </c:pt>
                <c:pt idx="3266">
                  <c:v>7.5665227233755603</c:v>
                </c:pt>
                <c:pt idx="3267">
                  <c:v>7.5688394786490996</c:v>
                </c:pt>
                <c:pt idx="3268">
                  <c:v>7.5711562339226397</c:v>
                </c:pt>
                <c:pt idx="3269">
                  <c:v>7.5734729891961798</c:v>
                </c:pt>
                <c:pt idx="3270">
                  <c:v>7.57578974446972</c:v>
                </c:pt>
                <c:pt idx="3271">
                  <c:v>7.5781064997432503</c:v>
                </c:pt>
                <c:pt idx="3272">
                  <c:v>7.5804232550167896</c:v>
                </c:pt>
                <c:pt idx="3273">
                  <c:v>7.5827400102903297</c:v>
                </c:pt>
                <c:pt idx="3274">
                  <c:v>7.5850567655638699</c:v>
                </c:pt>
                <c:pt idx="3275">
                  <c:v>7.58737352083741</c:v>
                </c:pt>
                <c:pt idx="3276">
                  <c:v>7.5896902761109502</c:v>
                </c:pt>
                <c:pt idx="3277">
                  <c:v>7.5920070313844796</c:v>
                </c:pt>
                <c:pt idx="3278">
                  <c:v>7.5943237866580198</c:v>
                </c:pt>
                <c:pt idx="3279">
                  <c:v>7.5966405419315599</c:v>
                </c:pt>
                <c:pt idx="3280">
                  <c:v>7.5989572972051</c:v>
                </c:pt>
                <c:pt idx="3281">
                  <c:v>7.6012740524786402</c:v>
                </c:pt>
                <c:pt idx="3282">
                  <c:v>7.6035908077521803</c:v>
                </c:pt>
                <c:pt idx="3283">
                  <c:v>7.6059075630257098</c:v>
                </c:pt>
                <c:pt idx="3284">
                  <c:v>7.6082243182992499</c:v>
                </c:pt>
                <c:pt idx="3285">
                  <c:v>7.6105410735727901</c:v>
                </c:pt>
                <c:pt idx="3286">
                  <c:v>7.6128578288463302</c:v>
                </c:pt>
                <c:pt idx="3287">
                  <c:v>7.6151745841198704</c:v>
                </c:pt>
                <c:pt idx="3288">
                  <c:v>7.6174913393934096</c:v>
                </c:pt>
                <c:pt idx="3289">
                  <c:v>7.61980809466694</c:v>
                </c:pt>
                <c:pt idx="3290">
                  <c:v>7.6221248499404801</c:v>
                </c:pt>
                <c:pt idx="3291">
                  <c:v>7.6244416052140203</c:v>
                </c:pt>
                <c:pt idx="3292">
                  <c:v>7.6267583604875604</c:v>
                </c:pt>
                <c:pt idx="3293">
                  <c:v>7.6290751157610996</c:v>
                </c:pt>
                <c:pt idx="3294">
                  <c:v>7.6313918710346398</c:v>
                </c:pt>
                <c:pt idx="3295">
                  <c:v>7.6337086263081702</c:v>
                </c:pt>
                <c:pt idx="3296">
                  <c:v>7.6360253815817103</c:v>
                </c:pt>
                <c:pt idx="3297">
                  <c:v>7.6383421368552504</c:v>
                </c:pt>
                <c:pt idx="3298">
                  <c:v>7.6406588921287897</c:v>
                </c:pt>
                <c:pt idx="3299">
                  <c:v>7.6429756474023298</c:v>
                </c:pt>
                <c:pt idx="3300">
                  <c:v>7.64529240267587</c:v>
                </c:pt>
                <c:pt idx="3301">
                  <c:v>7.6476091579494003</c:v>
                </c:pt>
                <c:pt idx="3302">
                  <c:v>7.6499259132229396</c:v>
                </c:pt>
                <c:pt idx="3303">
                  <c:v>7.6522426684964797</c:v>
                </c:pt>
                <c:pt idx="3304">
                  <c:v>7.6545594237700199</c:v>
                </c:pt>
                <c:pt idx="3305">
                  <c:v>7.65687617904356</c:v>
                </c:pt>
                <c:pt idx="3306">
                  <c:v>7.6591929343171001</c:v>
                </c:pt>
                <c:pt idx="3307">
                  <c:v>7.6615096895906296</c:v>
                </c:pt>
                <c:pt idx="3308">
                  <c:v>7.6638264448641698</c:v>
                </c:pt>
                <c:pt idx="3309">
                  <c:v>7.6661432001377099</c:v>
                </c:pt>
                <c:pt idx="3310">
                  <c:v>7.66845995541125</c:v>
                </c:pt>
                <c:pt idx="3311">
                  <c:v>7.6707767106847902</c:v>
                </c:pt>
                <c:pt idx="3312">
                  <c:v>7.6730934659583303</c:v>
                </c:pt>
                <c:pt idx="3313">
                  <c:v>7.6754102212318598</c:v>
                </c:pt>
                <c:pt idx="3314">
                  <c:v>7.6777269765053999</c:v>
                </c:pt>
                <c:pt idx="3315">
                  <c:v>7.6800437317789401</c:v>
                </c:pt>
                <c:pt idx="3316">
                  <c:v>7.6823604870524802</c:v>
                </c:pt>
                <c:pt idx="3317">
                  <c:v>7.6846772423260203</c:v>
                </c:pt>
                <c:pt idx="3318">
                  <c:v>7.6869939975995596</c:v>
                </c:pt>
                <c:pt idx="3319">
                  <c:v>7.68931075287309</c:v>
                </c:pt>
                <c:pt idx="3320">
                  <c:v>7.6916275081466301</c:v>
                </c:pt>
                <c:pt idx="3321">
                  <c:v>7.6939442634201702</c:v>
                </c:pt>
                <c:pt idx="3322">
                  <c:v>7.6962610186937104</c:v>
                </c:pt>
                <c:pt idx="3323">
                  <c:v>7.6985777739672496</c:v>
                </c:pt>
                <c:pt idx="3324">
                  <c:v>7.7008945292407898</c:v>
                </c:pt>
                <c:pt idx="3325">
                  <c:v>7.7032112845143299</c:v>
                </c:pt>
                <c:pt idx="3326">
                  <c:v>7.7055280397878603</c:v>
                </c:pt>
                <c:pt idx="3327">
                  <c:v>7.7078447950614004</c:v>
                </c:pt>
                <c:pt idx="3328">
                  <c:v>7.7101615503349397</c:v>
                </c:pt>
                <c:pt idx="3329">
                  <c:v>7.7124783056084798</c:v>
                </c:pt>
                <c:pt idx="3330">
                  <c:v>7.7147950608820199</c:v>
                </c:pt>
                <c:pt idx="3331">
                  <c:v>7.7171118161555601</c:v>
                </c:pt>
                <c:pt idx="3332">
                  <c:v>7.7194285714290896</c:v>
                </c:pt>
                <c:pt idx="3333">
                  <c:v>7.7217453267026297</c:v>
                </c:pt>
                <c:pt idx="3334">
                  <c:v>7.7240620819761698</c:v>
                </c:pt>
                <c:pt idx="3335">
                  <c:v>7.72637883724971</c:v>
                </c:pt>
                <c:pt idx="3336">
                  <c:v>7.7286955925232501</c:v>
                </c:pt>
                <c:pt idx="3337">
                  <c:v>7.7310123477967903</c:v>
                </c:pt>
                <c:pt idx="3338">
                  <c:v>7.7333291030703197</c:v>
                </c:pt>
                <c:pt idx="3339">
                  <c:v>7.7356458583438599</c:v>
                </c:pt>
                <c:pt idx="3340">
                  <c:v>7.7379626136174</c:v>
                </c:pt>
                <c:pt idx="3341">
                  <c:v>7.7402793688909401</c:v>
                </c:pt>
                <c:pt idx="3342">
                  <c:v>7.7425961241644803</c:v>
                </c:pt>
                <c:pt idx="3343">
                  <c:v>7.7449128794380204</c:v>
                </c:pt>
                <c:pt idx="3344">
                  <c:v>7.7472296347115499</c:v>
                </c:pt>
                <c:pt idx="3345">
                  <c:v>7.74954638998509</c:v>
                </c:pt>
                <c:pt idx="3346">
                  <c:v>7.7518631452586302</c:v>
                </c:pt>
                <c:pt idx="3347">
                  <c:v>7.7541799005321703</c:v>
                </c:pt>
                <c:pt idx="3348">
                  <c:v>7.7564966558057096</c:v>
                </c:pt>
                <c:pt idx="3349">
                  <c:v>7.7588134110792497</c:v>
                </c:pt>
                <c:pt idx="3350">
                  <c:v>7.7611301663527801</c:v>
                </c:pt>
                <c:pt idx="3351">
                  <c:v>7.7634469216263202</c:v>
                </c:pt>
                <c:pt idx="3352">
                  <c:v>7.7657636768998604</c:v>
                </c:pt>
                <c:pt idx="3353">
                  <c:v>7.7680804321733996</c:v>
                </c:pt>
                <c:pt idx="3354">
                  <c:v>7.7703971874469397</c:v>
                </c:pt>
                <c:pt idx="3355">
                  <c:v>7.7727139427204799</c:v>
                </c:pt>
                <c:pt idx="3356">
                  <c:v>7.7750306979940103</c:v>
                </c:pt>
                <c:pt idx="3357">
                  <c:v>7.7773474532675504</c:v>
                </c:pt>
                <c:pt idx="3358">
                  <c:v>7.7796642085410896</c:v>
                </c:pt>
                <c:pt idx="3359">
                  <c:v>7.7819809638146298</c:v>
                </c:pt>
                <c:pt idx="3360">
                  <c:v>7.7842977190881699</c:v>
                </c:pt>
                <c:pt idx="3361">
                  <c:v>7.7866144743617101</c:v>
                </c:pt>
                <c:pt idx="3362">
                  <c:v>7.7889312296352404</c:v>
                </c:pt>
                <c:pt idx="3363">
                  <c:v>7.7912479849087797</c:v>
                </c:pt>
                <c:pt idx="3364">
                  <c:v>7.7935647401823198</c:v>
                </c:pt>
                <c:pt idx="3365">
                  <c:v>7.79588149545586</c:v>
                </c:pt>
                <c:pt idx="3366">
                  <c:v>7.7981982507294001</c:v>
                </c:pt>
                <c:pt idx="3367">
                  <c:v>7.8005150060029402</c:v>
                </c:pt>
                <c:pt idx="3368">
                  <c:v>7.8028317612764697</c:v>
                </c:pt>
                <c:pt idx="3369">
                  <c:v>7.8051485165500099</c:v>
                </c:pt>
                <c:pt idx="3370">
                  <c:v>7.80746527182355</c:v>
                </c:pt>
                <c:pt idx="3371">
                  <c:v>7.8097820270970901</c:v>
                </c:pt>
                <c:pt idx="3372">
                  <c:v>7.8120987823706303</c:v>
                </c:pt>
                <c:pt idx="3373">
                  <c:v>7.8144155376441704</c:v>
                </c:pt>
                <c:pt idx="3374">
                  <c:v>7.8167322929176999</c:v>
                </c:pt>
                <c:pt idx="3375">
                  <c:v>7.81904904819124</c:v>
                </c:pt>
                <c:pt idx="3376">
                  <c:v>7.8213658034647802</c:v>
                </c:pt>
                <c:pt idx="3377">
                  <c:v>7.8236825587383203</c:v>
                </c:pt>
                <c:pt idx="3378">
                  <c:v>7.8259993140118604</c:v>
                </c:pt>
                <c:pt idx="3379">
                  <c:v>7.8283160692853997</c:v>
                </c:pt>
                <c:pt idx="3380">
                  <c:v>7.8306328245589301</c:v>
                </c:pt>
                <c:pt idx="3381">
                  <c:v>7.8329495798324702</c:v>
                </c:pt>
                <c:pt idx="3382">
                  <c:v>7.8352663351060103</c:v>
                </c:pt>
                <c:pt idx="3383">
                  <c:v>7.8375830903795496</c:v>
                </c:pt>
                <c:pt idx="3384">
                  <c:v>7.8398998456530897</c:v>
                </c:pt>
                <c:pt idx="3385">
                  <c:v>7.8422166009266299</c:v>
                </c:pt>
                <c:pt idx="3386">
                  <c:v>7.84453335620017</c:v>
                </c:pt>
                <c:pt idx="3387">
                  <c:v>7.8468501114737004</c:v>
                </c:pt>
                <c:pt idx="3388">
                  <c:v>7.8491668667472396</c:v>
                </c:pt>
                <c:pt idx="3389">
                  <c:v>7.8514836220207798</c:v>
                </c:pt>
                <c:pt idx="3390">
                  <c:v>7.8538003772943199</c:v>
                </c:pt>
                <c:pt idx="3391">
                  <c:v>7.85611713256786</c:v>
                </c:pt>
                <c:pt idx="3392">
                  <c:v>7.8584338878414002</c:v>
                </c:pt>
                <c:pt idx="3393">
                  <c:v>7.8607506431149297</c:v>
                </c:pt>
                <c:pt idx="3394">
                  <c:v>7.8630673983884698</c:v>
                </c:pt>
                <c:pt idx="3395">
                  <c:v>7.8653841536620099</c:v>
                </c:pt>
                <c:pt idx="3396">
                  <c:v>7.8677009089355501</c:v>
                </c:pt>
                <c:pt idx="3397">
                  <c:v>7.8700176642090902</c:v>
                </c:pt>
                <c:pt idx="3398">
                  <c:v>7.8723344194826304</c:v>
                </c:pt>
                <c:pt idx="3399">
                  <c:v>7.8746511747561598</c:v>
                </c:pt>
                <c:pt idx="3400">
                  <c:v>7.8769679300297</c:v>
                </c:pt>
                <c:pt idx="3401">
                  <c:v>7.8792846853032401</c:v>
                </c:pt>
                <c:pt idx="3402">
                  <c:v>7.8816014405767802</c:v>
                </c:pt>
                <c:pt idx="3403">
                  <c:v>7.8839181958503204</c:v>
                </c:pt>
                <c:pt idx="3404">
                  <c:v>7.8862349511238596</c:v>
                </c:pt>
                <c:pt idx="3405">
                  <c:v>7.88855170639739</c:v>
                </c:pt>
                <c:pt idx="3406">
                  <c:v>7.8908684616709301</c:v>
                </c:pt>
                <c:pt idx="3407">
                  <c:v>7.8931852169444703</c:v>
                </c:pt>
                <c:pt idx="3408">
                  <c:v>7.8955019722180104</c:v>
                </c:pt>
                <c:pt idx="3409">
                  <c:v>7.8978187274915497</c:v>
                </c:pt>
                <c:pt idx="3410">
                  <c:v>7.9001354827650898</c:v>
                </c:pt>
                <c:pt idx="3411">
                  <c:v>7.9024522380386202</c:v>
                </c:pt>
                <c:pt idx="3412">
                  <c:v>7.9047689933121603</c:v>
                </c:pt>
                <c:pt idx="3413">
                  <c:v>7.9070857485856996</c:v>
                </c:pt>
                <c:pt idx="3414">
                  <c:v>7.9094025038592397</c:v>
                </c:pt>
                <c:pt idx="3415">
                  <c:v>7.9117192591327798</c:v>
                </c:pt>
                <c:pt idx="3416">
                  <c:v>7.91403601440632</c:v>
                </c:pt>
                <c:pt idx="3417">
                  <c:v>7.9163527696798504</c:v>
                </c:pt>
                <c:pt idx="3418">
                  <c:v>7.9186695249533896</c:v>
                </c:pt>
                <c:pt idx="3419">
                  <c:v>7.9209862802269297</c:v>
                </c:pt>
                <c:pt idx="3420">
                  <c:v>7.9233030355004699</c:v>
                </c:pt>
                <c:pt idx="3421">
                  <c:v>7.92561979077401</c:v>
                </c:pt>
                <c:pt idx="3422">
                  <c:v>7.9279365460475502</c:v>
                </c:pt>
                <c:pt idx="3423">
                  <c:v>7.9302533013210796</c:v>
                </c:pt>
                <c:pt idx="3424">
                  <c:v>7.9325700565946198</c:v>
                </c:pt>
                <c:pt idx="3425">
                  <c:v>7.9348868118681599</c:v>
                </c:pt>
                <c:pt idx="3426">
                  <c:v>7.9372035671417001</c:v>
                </c:pt>
                <c:pt idx="3427">
                  <c:v>7.9395203224152402</c:v>
                </c:pt>
                <c:pt idx="3428">
                  <c:v>7.9418370776887803</c:v>
                </c:pt>
                <c:pt idx="3429">
                  <c:v>7.9441538329623098</c:v>
                </c:pt>
                <c:pt idx="3430">
                  <c:v>7.94647058823585</c:v>
                </c:pt>
                <c:pt idx="3431">
                  <c:v>7.9487873435093901</c:v>
                </c:pt>
                <c:pt idx="3432">
                  <c:v>7.9511040987829302</c:v>
                </c:pt>
                <c:pt idx="3433">
                  <c:v>7.9534208540564704</c:v>
                </c:pt>
                <c:pt idx="3434">
                  <c:v>7.9557376093300096</c:v>
                </c:pt>
                <c:pt idx="3435">
                  <c:v>7.95805436460354</c:v>
                </c:pt>
                <c:pt idx="3436">
                  <c:v>7.9603711198770801</c:v>
                </c:pt>
                <c:pt idx="3437">
                  <c:v>7.9626878751506203</c:v>
                </c:pt>
                <c:pt idx="3438">
                  <c:v>7.9650046304241604</c:v>
                </c:pt>
                <c:pt idx="3439">
                  <c:v>7.9673213856976997</c:v>
                </c:pt>
                <c:pt idx="3440">
                  <c:v>7.9696381409712398</c:v>
                </c:pt>
                <c:pt idx="3441">
                  <c:v>7.9719548962447799</c:v>
                </c:pt>
                <c:pt idx="3442">
                  <c:v>7.9742716515183103</c:v>
                </c:pt>
                <c:pt idx="3443">
                  <c:v>7.9765884067918504</c:v>
                </c:pt>
                <c:pt idx="3444">
                  <c:v>7.9789051620653897</c:v>
                </c:pt>
                <c:pt idx="3445">
                  <c:v>7.9812219173389298</c:v>
                </c:pt>
                <c:pt idx="3446">
                  <c:v>7.98353867261247</c:v>
                </c:pt>
                <c:pt idx="3447">
                  <c:v>7.9858554278860101</c:v>
                </c:pt>
                <c:pt idx="3448">
                  <c:v>7.9881721831595396</c:v>
                </c:pt>
                <c:pt idx="3449">
                  <c:v>7.9904889384330797</c:v>
                </c:pt>
                <c:pt idx="3450">
                  <c:v>7.9928056937066199</c:v>
                </c:pt>
                <c:pt idx="3451">
                  <c:v>7.99512244898016</c:v>
                </c:pt>
                <c:pt idx="3452">
                  <c:v>7.9974392042537001</c:v>
                </c:pt>
                <c:pt idx="3453">
                  <c:v>7.9997559595272403</c:v>
                </c:pt>
                <c:pt idx="3454">
                  <c:v>8.0020727148007698</c:v>
                </c:pt>
                <c:pt idx="3455">
                  <c:v>8.0043894700743099</c:v>
                </c:pt>
                <c:pt idx="3456">
                  <c:v>8.00670622534785</c:v>
                </c:pt>
                <c:pt idx="3457">
                  <c:v>8.0090229806213902</c:v>
                </c:pt>
                <c:pt idx="3458">
                  <c:v>8.0113397358949303</c:v>
                </c:pt>
                <c:pt idx="3459">
                  <c:v>8.0136564911684705</c:v>
                </c:pt>
                <c:pt idx="3460">
                  <c:v>8.0159732464419999</c:v>
                </c:pt>
                <c:pt idx="3461">
                  <c:v>8.0182900017155401</c:v>
                </c:pt>
                <c:pt idx="3462">
                  <c:v>8.0206067569890802</c:v>
                </c:pt>
                <c:pt idx="3463">
                  <c:v>8.0229235122626203</c:v>
                </c:pt>
                <c:pt idx="3464">
                  <c:v>8.0252402675361605</c:v>
                </c:pt>
                <c:pt idx="3465">
                  <c:v>8.0275570228097006</c:v>
                </c:pt>
                <c:pt idx="3466">
                  <c:v>8.0298737780832301</c:v>
                </c:pt>
                <c:pt idx="3467">
                  <c:v>8.0321905333567702</c:v>
                </c:pt>
                <c:pt idx="3468">
                  <c:v>8.0345072886303104</c:v>
                </c:pt>
                <c:pt idx="3469">
                  <c:v>8.0368240439038505</c:v>
                </c:pt>
                <c:pt idx="3470">
                  <c:v>8.0391407991773907</c:v>
                </c:pt>
                <c:pt idx="3471">
                  <c:v>8.0414575544509308</c:v>
                </c:pt>
                <c:pt idx="3472">
                  <c:v>8.0437743097244603</c:v>
                </c:pt>
                <c:pt idx="3473">
                  <c:v>8.0460910649980004</c:v>
                </c:pt>
                <c:pt idx="3474">
                  <c:v>8.0484078202715406</c:v>
                </c:pt>
                <c:pt idx="3475">
                  <c:v>8.0507245755450807</c:v>
                </c:pt>
                <c:pt idx="3476">
                  <c:v>8.0530413308186208</c:v>
                </c:pt>
                <c:pt idx="3477">
                  <c:v>8.0553580860921592</c:v>
                </c:pt>
                <c:pt idx="3478">
                  <c:v>8.0576748413656905</c:v>
                </c:pt>
                <c:pt idx="3479">
                  <c:v>8.0599915966392306</c:v>
                </c:pt>
                <c:pt idx="3480">
                  <c:v>8.0623083519127707</c:v>
                </c:pt>
                <c:pt idx="3481">
                  <c:v>8.0646251071863109</c:v>
                </c:pt>
                <c:pt idx="3482">
                  <c:v>8.0669418624598492</c:v>
                </c:pt>
                <c:pt idx="3483">
                  <c:v>8.0692586177333894</c:v>
                </c:pt>
                <c:pt idx="3484">
                  <c:v>8.0715753730069206</c:v>
                </c:pt>
                <c:pt idx="3485">
                  <c:v>8.0738921282804608</c:v>
                </c:pt>
                <c:pt idx="3486">
                  <c:v>8.0762088835539991</c:v>
                </c:pt>
                <c:pt idx="3487">
                  <c:v>8.0785256388275393</c:v>
                </c:pt>
                <c:pt idx="3488">
                  <c:v>8.0808423941010794</c:v>
                </c:pt>
                <c:pt idx="3489">
                  <c:v>8.0831591493746195</c:v>
                </c:pt>
                <c:pt idx="3490">
                  <c:v>8.0854759046481508</c:v>
                </c:pt>
                <c:pt idx="3491">
                  <c:v>8.0877926599216892</c:v>
                </c:pt>
                <c:pt idx="3492">
                  <c:v>8.0901094151952293</c:v>
                </c:pt>
                <c:pt idx="3493">
                  <c:v>8.0924261704687694</c:v>
                </c:pt>
                <c:pt idx="3494">
                  <c:v>8.0947429257423096</c:v>
                </c:pt>
                <c:pt idx="3495">
                  <c:v>8.0970596810158497</c:v>
                </c:pt>
                <c:pt idx="3496">
                  <c:v>8.0993764362893899</c:v>
                </c:pt>
                <c:pt idx="3497">
                  <c:v>8.1016931915629193</c:v>
                </c:pt>
                <c:pt idx="3498">
                  <c:v>8.1040099468364595</c:v>
                </c:pt>
                <c:pt idx="3499">
                  <c:v>8.1063267021099996</c:v>
                </c:pt>
                <c:pt idx="3500">
                  <c:v>8.1086434573835398</c:v>
                </c:pt>
                <c:pt idx="3501">
                  <c:v>8.1109602126570799</c:v>
                </c:pt>
                <c:pt idx="3502">
                  <c:v>8.11327696793062</c:v>
                </c:pt>
                <c:pt idx="3503">
                  <c:v>8.1155937232041495</c:v>
                </c:pt>
                <c:pt idx="3504">
                  <c:v>8.1179104784776897</c:v>
                </c:pt>
                <c:pt idx="3505">
                  <c:v>8.1202272337512298</c:v>
                </c:pt>
                <c:pt idx="3506">
                  <c:v>8.1225439890247699</c:v>
                </c:pt>
                <c:pt idx="3507">
                  <c:v>8.1248607442983101</c:v>
                </c:pt>
                <c:pt idx="3508">
                  <c:v>8.1271774995718502</c:v>
                </c:pt>
                <c:pt idx="3509">
                  <c:v>8.1294942548453797</c:v>
                </c:pt>
                <c:pt idx="3510">
                  <c:v>8.1318110101189198</c:v>
                </c:pt>
                <c:pt idx="3511">
                  <c:v>8.13412776539246</c:v>
                </c:pt>
                <c:pt idx="3512">
                  <c:v>8.1364445206660001</c:v>
                </c:pt>
                <c:pt idx="3513">
                  <c:v>8.1387612759395402</c:v>
                </c:pt>
                <c:pt idx="3514">
                  <c:v>8.1410780312130804</c:v>
                </c:pt>
                <c:pt idx="3515">
                  <c:v>8.1433947864866099</c:v>
                </c:pt>
                <c:pt idx="3516">
                  <c:v>8.14571154176015</c:v>
                </c:pt>
                <c:pt idx="3517">
                  <c:v>8.1480282970336901</c:v>
                </c:pt>
                <c:pt idx="3518">
                  <c:v>8.1503450523072303</c:v>
                </c:pt>
                <c:pt idx="3519">
                  <c:v>8.1526618075807704</c:v>
                </c:pt>
                <c:pt idx="3520">
                  <c:v>8.1549785628543106</c:v>
                </c:pt>
                <c:pt idx="3521">
                  <c:v>8.15729531812784</c:v>
                </c:pt>
                <c:pt idx="3522">
                  <c:v>8.1596120734013802</c:v>
                </c:pt>
                <c:pt idx="3523">
                  <c:v>8.1619288286749203</c:v>
                </c:pt>
                <c:pt idx="3524">
                  <c:v>8.1642455839484604</c:v>
                </c:pt>
                <c:pt idx="3525">
                  <c:v>8.1665623392220006</c:v>
                </c:pt>
                <c:pt idx="3526">
                  <c:v>8.1688790944955407</c:v>
                </c:pt>
                <c:pt idx="3527">
                  <c:v>8.1711958497690702</c:v>
                </c:pt>
                <c:pt idx="3528">
                  <c:v>8.1735126050426103</c:v>
                </c:pt>
                <c:pt idx="3529">
                  <c:v>8.1758293603161505</c:v>
                </c:pt>
                <c:pt idx="3530">
                  <c:v>8.1781461155896906</c:v>
                </c:pt>
                <c:pt idx="3531">
                  <c:v>8.1804628708632308</c:v>
                </c:pt>
                <c:pt idx="3532">
                  <c:v>8.1827796261367691</c:v>
                </c:pt>
                <c:pt idx="3533">
                  <c:v>8.1850963814103004</c:v>
                </c:pt>
                <c:pt idx="3534">
                  <c:v>8.1874131366838405</c:v>
                </c:pt>
                <c:pt idx="3535">
                  <c:v>8.1897298919573807</c:v>
                </c:pt>
                <c:pt idx="3536">
                  <c:v>8.1920466472309208</c:v>
                </c:pt>
                <c:pt idx="3537">
                  <c:v>8.1943634025044592</c:v>
                </c:pt>
                <c:pt idx="3538">
                  <c:v>8.1966801577779993</c:v>
                </c:pt>
                <c:pt idx="3539">
                  <c:v>8.1989969130515306</c:v>
                </c:pt>
                <c:pt idx="3540">
                  <c:v>8.2013136683250707</c:v>
                </c:pt>
                <c:pt idx="3541">
                  <c:v>8.2036304235986108</c:v>
                </c:pt>
                <c:pt idx="3542">
                  <c:v>8.2059471788721492</c:v>
                </c:pt>
                <c:pt idx="3543">
                  <c:v>8.2082639341456893</c:v>
                </c:pt>
                <c:pt idx="3544">
                  <c:v>8.2105806894192295</c:v>
                </c:pt>
                <c:pt idx="3545">
                  <c:v>8.2128974446927607</c:v>
                </c:pt>
                <c:pt idx="3546">
                  <c:v>8.2152141999663009</c:v>
                </c:pt>
                <c:pt idx="3547">
                  <c:v>8.2175309552398392</c:v>
                </c:pt>
                <c:pt idx="3548">
                  <c:v>8.2198477105133794</c:v>
                </c:pt>
                <c:pt idx="3549">
                  <c:v>8.2221644657869195</c:v>
                </c:pt>
                <c:pt idx="3550">
                  <c:v>8.2244812210604596</c:v>
                </c:pt>
                <c:pt idx="3551">
                  <c:v>8.2267979763339891</c:v>
                </c:pt>
                <c:pt idx="3552">
                  <c:v>8.2291147316075293</c:v>
                </c:pt>
                <c:pt idx="3553">
                  <c:v>8.2314314868810694</c:v>
                </c:pt>
                <c:pt idx="3554">
                  <c:v>8.2337482421546095</c:v>
                </c:pt>
                <c:pt idx="3555">
                  <c:v>8.2360649974281497</c:v>
                </c:pt>
                <c:pt idx="3556">
                  <c:v>8.2383817527016898</c:v>
                </c:pt>
                <c:pt idx="3557">
                  <c:v>8.24069850797523</c:v>
                </c:pt>
                <c:pt idx="3558">
                  <c:v>8.2430152632487594</c:v>
                </c:pt>
                <c:pt idx="3559">
                  <c:v>8.2453320185222996</c:v>
                </c:pt>
                <c:pt idx="3560">
                  <c:v>8.2476487737958397</c:v>
                </c:pt>
                <c:pt idx="3561">
                  <c:v>8.2499655290693799</c:v>
                </c:pt>
                <c:pt idx="3562">
                  <c:v>8.25228228434292</c:v>
                </c:pt>
                <c:pt idx="3563">
                  <c:v>8.2545990396164601</c:v>
                </c:pt>
                <c:pt idx="3564">
                  <c:v>8.2569157948899896</c:v>
                </c:pt>
                <c:pt idx="3565">
                  <c:v>8.2592325501635298</c:v>
                </c:pt>
                <c:pt idx="3566">
                  <c:v>8.2615493054370699</c:v>
                </c:pt>
                <c:pt idx="3567">
                  <c:v>8.26386606071061</c:v>
                </c:pt>
                <c:pt idx="3568">
                  <c:v>8.2661828159841502</c:v>
                </c:pt>
                <c:pt idx="3569">
                  <c:v>8.2684995712576903</c:v>
                </c:pt>
                <c:pt idx="3570">
                  <c:v>8.2708163265312198</c:v>
                </c:pt>
                <c:pt idx="3571">
                  <c:v>8.2731330818047599</c:v>
                </c:pt>
                <c:pt idx="3572">
                  <c:v>8.2754498370783001</c:v>
                </c:pt>
                <c:pt idx="3573">
                  <c:v>8.2777665923518402</c:v>
                </c:pt>
                <c:pt idx="3574">
                  <c:v>8.2800833476253803</c:v>
                </c:pt>
                <c:pt idx="3575">
                  <c:v>8.2824001028989205</c:v>
                </c:pt>
                <c:pt idx="3576">
                  <c:v>8.28471685817245</c:v>
                </c:pt>
                <c:pt idx="3577">
                  <c:v>8.2870336134459901</c:v>
                </c:pt>
                <c:pt idx="3578">
                  <c:v>8.2893503687195302</c:v>
                </c:pt>
                <c:pt idx="3579">
                  <c:v>8.2916671239930704</c:v>
                </c:pt>
                <c:pt idx="3580">
                  <c:v>8.2939838792666105</c:v>
                </c:pt>
                <c:pt idx="3581">
                  <c:v>8.2963006345401507</c:v>
                </c:pt>
                <c:pt idx="3582">
                  <c:v>8.2986173898136801</c:v>
                </c:pt>
                <c:pt idx="3583">
                  <c:v>8.3009341450872203</c:v>
                </c:pt>
                <c:pt idx="3584">
                  <c:v>8.3032509003607604</c:v>
                </c:pt>
                <c:pt idx="3585">
                  <c:v>8.3055676556343006</c:v>
                </c:pt>
                <c:pt idx="3586">
                  <c:v>8.3078844109078407</c:v>
                </c:pt>
                <c:pt idx="3587">
                  <c:v>8.3102011661813808</c:v>
                </c:pt>
                <c:pt idx="3588">
                  <c:v>8.3125179214549103</c:v>
                </c:pt>
                <c:pt idx="3589">
                  <c:v>8.3148346767284504</c:v>
                </c:pt>
                <c:pt idx="3590">
                  <c:v>8.3171514320019906</c:v>
                </c:pt>
                <c:pt idx="3591">
                  <c:v>8.3194681872755307</c:v>
                </c:pt>
                <c:pt idx="3592">
                  <c:v>8.3217849425490709</c:v>
                </c:pt>
                <c:pt idx="3593">
                  <c:v>8.3241016978226092</c:v>
                </c:pt>
                <c:pt idx="3594">
                  <c:v>8.3264184530961405</c:v>
                </c:pt>
                <c:pt idx="3595">
                  <c:v>8.3287352083696806</c:v>
                </c:pt>
                <c:pt idx="3596">
                  <c:v>8.3310519636432208</c:v>
                </c:pt>
                <c:pt idx="3597">
                  <c:v>8.3333687189167591</c:v>
                </c:pt>
                <c:pt idx="3598">
                  <c:v>8.3356854741902993</c:v>
                </c:pt>
                <c:pt idx="3599">
                  <c:v>8.3380022294638394</c:v>
                </c:pt>
                <c:pt idx="3600">
                  <c:v>8.3403189847373707</c:v>
                </c:pt>
                <c:pt idx="3601">
                  <c:v>8.3426357400109108</c:v>
                </c:pt>
                <c:pt idx="3602">
                  <c:v>8.3449524952844492</c:v>
                </c:pt>
                <c:pt idx="3603">
                  <c:v>8.3472692505579893</c:v>
                </c:pt>
                <c:pt idx="3604">
                  <c:v>8.3495860058315294</c:v>
                </c:pt>
                <c:pt idx="3605">
                  <c:v>8.3519027611050696</c:v>
                </c:pt>
                <c:pt idx="3606">
                  <c:v>8.3542195163786008</c:v>
                </c:pt>
                <c:pt idx="3607">
                  <c:v>8.3565362716521392</c:v>
                </c:pt>
                <c:pt idx="3608">
                  <c:v>8.3588530269256793</c:v>
                </c:pt>
                <c:pt idx="3609">
                  <c:v>8.3611697821992195</c:v>
                </c:pt>
                <c:pt idx="3610">
                  <c:v>8.3634865374727596</c:v>
                </c:pt>
                <c:pt idx="3611">
                  <c:v>8.3658032927462997</c:v>
                </c:pt>
                <c:pt idx="3612">
                  <c:v>8.3681200480198399</c:v>
                </c:pt>
                <c:pt idx="3613">
                  <c:v>8.3704368032933694</c:v>
                </c:pt>
                <c:pt idx="3614">
                  <c:v>8.3727535585669095</c:v>
                </c:pt>
                <c:pt idx="3615">
                  <c:v>8.3750703138404496</c:v>
                </c:pt>
                <c:pt idx="3616">
                  <c:v>8.3773870691139898</c:v>
                </c:pt>
                <c:pt idx="3617">
                  <c:v>8.3797038243875299</c:v>
                </c:pt>
                <c:pt idx="3618">
                  <c:v>8.3820205796610701</c:v>
                </c:pt>
                <c:pt idx="3619">
                  <c:v>8.3843373349345995</c:v>
                </c:pt>
                <c:pt idx="3620">
                  <c:v>8.3866540902081397</c:v>
                </c:pt>
                <c:pt idx="3621">
                  <c:v>8.3889708454816798</c:v>
                </c:pt>
                <c:pt idx="3622">
                  <c:v>8.39128760075522</c:v>
                </c:pt>
                <c:pt idx="3623">
                  <c:v>8.3936043560287601</c:v>
                </c:pt>
                <c:pt idx="3624">
                  <c:v>8.3959211113023002</c:v>
                </c:pt>
                <c:pt idx="3625">
                  <c:v>8.3982378665758297</c:v>
                </c:pt>
                <c:pt idx="3626">
                  <c:v>8.4005546218493699</c:v>
                </c:pt>
                <c:pt idx="3627">
                  <c:v>8.40287137712291</c:v>
                </c:pt>
                <c:pt idx="3628">
                  <c:v>8.4051881323964501</c:v>
                </c:pt>
                <c:pt idx="3629">
                  <c:v>8.4075048876699903</c:v>
                </c:pt>
                <c:pt idx="3630">
                  <c:v>8.4098216429435304</c:v>
                </c:pt>
                <c:pt idx="3631">
                  <c:v>8.4121383982170599</c:v>
                </c:pt>
                <c:pt idx="3632">
                  <c:v>8.4144551534906</c:v>
                </c:pt>
                <c:pt idx="3633">
                  <c:v>8.4167719087641402</c:v>
                </c:pt>
                <c:pt idx="3634">
                  <c:v>8.4190886640376803</c:v>
                </c:pt>
                <c:pt idx="3635">
                  <c:v>8.4214054193112204</c:v>
                </c:pt>
                <c:pt idx="3636">
                  <c:v>8.4237221745847606</c:v>
                </c:pt>
                <c:pt idx="3637">
                  <c:v>8.4260389298582901</c:v>
                </c:pt>
                <c:pt idx="3638">
                  <c:v>8.4283556851318302</c:v>
                </c:pt>
                <c:pt idx="3639">
                  <c:v>8.4306724404053703</c:v>
                </c:pt>
                <c:pt idx="3640">
                  <c:v>8.4329891956789105</c:v>
                </c:pt>
                <c:pt idx="3641">
                  <c:v>8.4353059509524506</c:v>
                </c:pt>
                <c:pt idx="3642">
                  <c:v>8.4376227062259908</c:v>
                </c:pt>
                <c:pt idx="3643">
                  <c:v>8.4399394614995202</c:v>
                </c:pt>
                <c:pt idx="3644">
                  <c:v>8.4422562167730604</c:v>
                </c:pt>
                <c:pt idx="3645">
                  <c:v>8.4445729720466005</c:v>
                </c:pt>
                <c:pt idx="3646">
                  <c:v>8.4468897273201407</c:v>
                </c:pt>
                <c:pt idx="3647">
                  <c:v>8.4492064825936808</c:v>
                </c:pt>
                <c:pt idx="3648">
                  <c:v>8.4515232378672192</c:v>
                </c:pt>
                <c:pt idx="3649">
                  <c:v>8.4538399931407504</c:v>
                </c:pt>
                <c:pt idx="3650">
                  <c:v>8.4561567484142905</c:v>
                </c:pt>
                <c:pt idx="3651">
                  <c:v>8.4584735036878307</c:v>
                </c:pt>
                <c:pt idx="3652">
                  <c:v>8.4607902589613708</c:v>
                </c:pt>
                <c:pt idx="3653">
                  <c:v>8.4631070142349092</c:v>
                </c:pt>
                <c:pt idx="3654">
                  <c:v>8.4654237695084493</c:v>
                </c:pt>
                <c:pt idx="3655">
                  <c:v>8.4677405247819806</c:v>
                </c:pt>
                <c:pt idx="3656">
                  <c:v>8.4700572800555207</c:v>
                </c:pt>
                <c:pt idx="3657">
                  <c:v>8.4723740353290609</c:v>
                </c:pt>
                <c:pt idx="3658">
                  <c:v>8.4746907906025992</c:v>
                </c:pt>
                <c:pt idx="3659">
                  <c:v>8.4770075458761394</c:v>
                </c:pt>
                <c:pt idx="3660">
                  <c:v>8.4793243011496795</c:v>
                </c:pt>
                <c:pt idx="3661">
                  <c:v>8.4816410564232108</c:v>
                </c:pt>
                <c:pt idx="3662">
                  <c:v>8.4839578116967491</c:v>
                </c:pt>
                <c:pt idx="3663">
                  <c:v>8.4862745669702893</c:v>
                </c:pt>
                <c:pt idx="3664">
                  <c:v>8.4885913222438294</c:v>
                </c:pt>
                <c:pt idx="3665">
                  <c:v>8.4909080775173695</c:v>
                </c:pt>
                <c:pt idx="3666">
                  <c:v>8.4932248327909097</c:v>
                </c:pt>
                <c:pt idx="3667">
                  <c:v>8.4955415880644392</c:v>
                </c:pt>
                <c:pt idx="3668">
                  <c:v>8.4978583433379793</c:v>
                </c:pt>
                <c:pt idx="3669">
                  <c:v>8.5001750986115194</c:v>
                </c:pt>
                <c:pt idx="3670">
                  <c:v>8.5024918538850596</c:v>
                </c:pt>
                <c:pt idx="3671">
                  <c:v>8.5048086091585997</c:v>
                </c:pt>
                <c:pt idx="3672">
                  <c:v>8.5071253644321398</c:v>
                </c:pt>
                <c:pt idx="3673">
                  <c:v>8.50944211970568</c:v>
                </c:pt>
                <c:pt idx="3674">
                  <c:v>8.5117588749792095</c:v>
                </c:pt>
                <c:pt idx="3675">
                  <c:v>8.5140756302527496</c:v>
                </c:pt>
                <c:pt idx="3676">
                  <c:v>8.5163923855262897</c:v>
                </c:pt>
                <c:pt idx="3677">
                  <c:v>8.5187091407998299</c:v>
                </c:pt>
                <c:pt idx="3678">
                  <c:v>8.52102589607337</c:v>
                </c:pt>
                <c:pt idx="3679">
                  <c:v>8.5233426513469102</c:v>
                </c:pt>
                <c:pt idx="3680">
                  <c:v>8.5256594066204396</c:v>
                </c:pt>
                <c:pt idx="3681">
                  <c:v>8.5279761618939798</c:v>
                </c:pt>
                <c:pt idx="3682">
                  <c:v>8.5302929171675199</c:v>
                </c:pt>
                <c:pt idx="3683">
                  <c:v>8.5326096724410601</c:v>
                </c:pt>
                <c:pt idx="3684">
                  <c:v>8.5349264277146002</c:v>
                </c:pt>
                <c:pt idx="3685">
                  <c:v>8.5372431829881403</c:v>
                </c:pt>
                <c:pt idx="3686">
                  <c:v>8.5395599382616698</c:v>
                </c:pt>
                <c:pt idx="3687">
                  <c:v>8.54187669353521</c:v>
                </c:pt>
                <c:pt idx="3688">
                  <c:v>8.5441934488087501</c:v>
                </c:pt>
                <c:pt idx="3689">
                  <c:v>8.5465102040822902</c:v>
                </c:pt>
                <c:pt idx="3690">
                  <c:v>8.5488269593558304</c:v>
                </c:pt>
                <c:pt idx="3691">
                  <c:v>8.5511437146293705</c:v>
                </c:pt>
                <c:pt idx="3692">
                  <c:v>8.5534604699029</c:v>
                </c:pt>
                <c:pt idx="3693">
                  <c:v>8.5557772251764401</c:v>
                </c:pt>
                <c:pt idx="3694">
                  <c:v>8.5580939804499803</c:v>
                </c:pt>
                <c:pt idx="3695">
                  <c:v>8.5604107357235204</c:v>
                </c:pt>
                <c:pt idx="3696">
                  <c:v>8.5627274909970605</c:v>
                </c:pt>
                <c:pt idx="3697">
                  <c:v>8.5650442462706007</c:v>
                </c:pt>
                <c:pt idx="3698">
                  <c:v>8.5673610015441302</c:v>
                </c:pt>
                <c:pt idx="3699">
                  <c:v>8.5696777568176703</c:v>
                </c:pt>
                <c:pt idx="3700">
                  <c:v>8.5719945120912104</c:v>
                </c:pt>
                <c:pt idx="3701">
                  <c:v>8.5743112673647506</c:v>
                </c:pt>
                <c:pt idx="3702">
                  <c:v>8.5766280226382907</c:v>
                </c:pt>
                <c:pt idx="3703">
                  <c:v>8.5789447779118309</c:v>
                </c:pt>
                <c:pt idx="3704">
                  <c:v>8.5812615331853603</c:v>
                </c:pt>
                <c:pt idx="3705">
                  <c:v>8.5835782884589005</c:v>
                </c:pt>
                <c:pt idx="3706">
                  <c:v>8.5858950437324406</c:v>
                </c:pt>
                <c:pt idx="3707">
                  <c:v>8.5882117990059808</c:v>
                </c:pt>
                <c:pt idx="3708">
                  <c:v>8.5905285542795191</c:v>
                </c:pt>
                <c:pt idx="3709">
                  <c:v>8.5928453095530593</c:v>
                </c:pt>
                <c:pt idx="3710">
                  <c:v>8.5951620648265905</c:v>
                </c:pt>
                <c:pt idx="3711">
                  <c:v>8.5974788201001306</c:v>
                </c:pt>
                <c:pt idx="3712">
                  <c:v>8.5997955753736708</c:v>
                </c:pt>
                <c:pt idx="3713">
                  <c:v>8.6021123306472091</c:v>
                </c:pt>
                <c:pt idx="3714">
                  <c:v>8.6044290859207493</c:v>
                </c:pt>
                <c:pt idx="3715">
                  <c:v>8.6067458411942894</c:v>
                </c:pt>
                <c:pt idx="3716">
                  <c:v>8.6090625964678207</c:v>
                </c:pt>
                <c:pt idx="3717">
                  <c:v>8.6113793517413608</c:v>
                </c:pt>
                <c:pt idx="3718">
                  <c:v>8.6136961070148992</c:v>
                </c:pt>
                <c:pt idx="3719">
                  <c:v>8.6160128622884393</c:v>
                </c:pt>
                <c:pt idx="3720">
                  <c:v>8.6183296175619795</c:v>
                </c:pt>
                <c:pt idx="3721">
                  <c:v>8.6206463728355196</c:v>
                </c:pt>
                <c:pt idx="3722">
                  <c:v>8.6229631281090509</c:v>
                </c:pt>
                <c:pt idx="3723">
                  <c:v>8.6252798833825892</c:v>
                </c:pt>
                <c:pt idx="3724">
                  <c:v>8.6275966386561294</c:v>
                </c:pt>
                <c:pt idx="3725">
                  <c:v>8.6299133939296695</c:v>
                </c:pt>
                <c:pt idx="3726">
                  <c:v>8.6322301492032096</c:v>
                </c:pt>
                <c:pt idx="3727">
                  <c:v>8.6345469044767498</c:v>
                </c:pt>
                <c:pt idx="3728">
                  <c:v>8.6368636597502899</c:v>
                </c:pt>
                <c:pt idx="3729">
                  <c:v>8.6391804150238194</c:v>
                </c:pt>
                <c:pt idx="3730">
                  <c:v>8.6414971702973595</c:v>
                </c:pt>
                <c:pt idx="3731">
                  <c:v>8.6438139255708997</c:v>
                </c:pt>
                <c:pt idx="3732">
                  <c:v>8.6461306808444398</c:v>
                </c:pt>
                <c:pt idx="3733">
                  <c:v>8.6484474361179799</c:v>
                </c:pt>
                <c:pt idx="3734">
                  <c:v>8.6507641913915201</c:v>
                </c:pt>
                <c:pt idx="3735">
                  <c:v>8.6530809466650496</c:v>
                </c:pt>
                <c:pt idx="3736">
                  <c:v>8.6553977019385897</c:v>
                </c:pt>
                <c:pt idx="3737">
                  <c:v>8.6577144572121298</c:v>
                </c:pt>
                <c:pt idx="3738">
                  <c:v>8.66003121248567</c:v>
                </c:pt>
                <c:pt idx="3739">
                  <c:v>8.6623479677592101</c:v>
                </c:pt>
                <c:pt idx="3740">
                  <c:v>8.6646647230327503</c:v>
                </c:pt>
                <c:pt idx="3741">
                  <c:v>8.6669814783062797</c:v>
                </c:pt>
                <c:pt idx="3742">
                  <c:v>8.6692982335798199</c:v>
                </c:pt>
                <c:pt idx="3743">
                  <c:v>8.67161498885336</c:v>
                </c:pt>
                <c:pt idx="3744">
                  <c:v>8.6739317441269002</c:v>
                </c:pt>
                <c:pt idx="3745">
                  <c:v>8.6762484994004403</c:v>
                </c:pt>
                <c:pt idx="3746">
                  <c:v>8.6785652546739804</c:v>
                </c:pt>
                <c:pt idx="3747">
                  <c:v>8.6808820099475099</c:v>
                </c:pt>
                <c:pt idx="3748">
                  <c:v>8.6831987652210501</c:v>
                </c:pt>
                <c:pt idx="3749">
                  <c:v>8.6855155204945902</c:v>
                </c:pt>
                <c:pt idx="3750">
                  <c:v>8.6878322757681303</c:v>
                </c:pt>
                <c:pt idx="3751">
                  <c:v>8.6901490310416705</c:v>
                </c:pt>
                <c:pt idx="3752">
                  <c:v>8.6924657863152106</c:v>
                </c:pt>
                <c:pt idx="3753">
                  <c:v>8.6947825415887401</c:v>
                </c:pt>
                <c:pt idx="3754">
                  <c:v>8.6970992968622802</c:v>
                </c:pt>
                <c:pt idx="3755">
                  <c:v>8.6994160521358204</c:v>
                </c:pt>
                <c:pt idx="3756">
                  <c:v>8.7017328074093605</c:v>
                </c:pt>
                <c:pt idx="3757">
                  <c:v>8.7040495626829006</c:v>
                </c:pt>
                <c:pt idx="3758">
                  <c:v>8.7063663179564408</c:v>
                </c:pt>
                <c:pt idx="3759">
                  <c:v>8.7086830732299703</c:v>
                </c:pt>
                <c:pt idx="3760">
                  <c:v>8.7109998285035104</c:v>
                </c:pt>
                <c:pt idx="3761">
                  <c:v>8.7133165837770505</c:v>
                </c:pt>
                <c:pt idx="3762">
                  <c:v>8.7156333390505907</c:v>
                </c:pt>
                <c:pt idx="3763">
                  <c:v>8.7179500943241308</c:v>
                </c:pt>
                <c:pt idx="3764">
                  <c:v>8.7202668495976692</c:v>
                </c:pt>
                <c:pt idx="3765">
                  <c:v>8.7225836048712004</c:v>
                </c:pt>
                <c:pt idx="3766">
                  <c:v>8.7249003601447406</c:v>
                </c:pt>
                <c:pt idx="3767">
                  <c:v>8.7272171154182807</c:v>
                </c:pt>
                <c:pt idx="3768">
                  <c:v>8.7295338706918209</c:v>
                </c:pt>
                <c:pt idx="3769">
                  <c:v>8.7318506259653592</c:v>
                </c:pt>
                <c:pt idx="3770">
                  <c:v>8.7341673812388994</c:v>
                </c:pt>
                <c:pt idx="3771">
                  <c:v>8.7364841365124306</c:v>
                </c:pt>
                <c:pt idx="3772">
                  <c:v>8.7388008917859707</c:v>
                </c:pt>
                <c:pt idx="3773">
                  <c:v>8.7411176470595109</c:v>
                </c:pt>
                <c:pt idx="3774">
                  <c:v>8.7434344023330492</c:v>
                </c:pt>
                <c:pt idx="3775">
                  <c:v>8.7457511576065894</c:v>
                </c:pt>
                <c:pt idx="3776">
                  <c:v>8.7480679128801295</c:v>
                </c:pt>
                <c:pt idx="3777">
                  <c:v>8.7503846681536608</c:v>
                </c:pt>
                <c:pt idx="3778">
                  <c:v>8.7527014234271991</c:v>
                </c:pt>
                <c:pt idx="3779">
                  <c:v>8.7550181787007393</c:v>
                </c:pt>
                <c:pt idx="3780">
                  <c:v>8.7573349339742794</c:v>
                </c:pt>
                <c:pt idx="3781">
                  <c:v>8.7596516892478196</c:v>
                </c:pt>
                <c:pt idx="3782">
                  <c:v>8.7619684445213597</c:v>
                </c:pt>
                <c:pt idx="3783">
                  <c:v>8.7642851997948998</c:v>
                </c:pt>
                <c:pt idx="3784">
                  <c:v>8.7666019550684293</c:v>
                </c:pt>
                <c:pt idx="3785">
                  <c:v>8.7689187103419695</c:v>
                </c:pt>
                <c:pt idx="3786">
                  <c:v>8.7712354656155096</c:v>
                </c:pt>
                <c:pt idx="3787">
                  <c:v>8.7735522208890497</c:v>
                </c:pt>
                <c:pt idx="3788">
                  <c:v>8.7758689761625899</c:v>
                </c:pt>
                <c:pt idx="3789">
                  <c:v>8.77818573143613</c:v>
                </c:pt>
                <c:pt idx="3790">
                  <c:v>8.7805024867096595</c:v>
                </c:pt>
                <c:pt idx="3791">
                  <c:v>8.7828192419831996</c:v>
                </c:pt>
                <c:pt idx="3792">
                  <c:v>8.7851359972567398</c:v>
                </c:pt>
                <c:pt idx="3793">
                  <c:v>8.7874527525302799</c:v>
                </c:pt>
                <c:pt idx="3794">
                  <c:v>8.78976950780382</c:v>
                </c:pt>
                <c:pt idx="3795">
                  <c:v>8.7920862630773602</c:v>
                </c:pt>
                <c:pt idx="3796">
                  <c:v>8.7944030183508897</c:v>
                </c:pt>
                <c:pt idx="3797">
                  <c:v>8.7967197736244298</c:v>
                </c:pt>
                <c:pt idx="3798">
                  <c:v>8.7990365288979699</c:v>
                </c:pt>
                <c:pt idx="3799">
                  <c:v>8.8013532841715101</c:v>
                </c:pt>
                <c:pt idx="3800">
                  <c:v>8.8036700394450502</c:v>
                </c:pt>
                <c:pt idx="3801">
                  <c:v>8.8059867947185904</c:v>
                </c:pt>
                <c:pt idx="3802">
                  <c:v>8.8083035499921198</c:v>
                </c:pt>
                <c:pt idx="3803">
                  <c:v>8.81062030526566</c:v>
                </c:pt>
                <c:pt idx="3804">
                  <c:v>8.8129370605392001</c:v>
                </c:pt>
                <c:pt idx="3805">
                  <c:v>8.8152538158127403</c:v>
                </c:pt>
                <c:pt idx="3806">
                  <c:v>8.8175705710862804</c:v>
                </c:pt>
                <c:pt idx="3807">
                  <c:v>8.8198873263598205</c:v>
                </c:pt>
                <c:pt idx="3808">
                  <c:v>8.82220408163335</c:v>
                </c:pt>
                <c:pt idx="3809">
                  <c:v>8.8245208369068902</c:v>
                </c:pt>
                <c:pt idx="3810">
                  <c:v>8.8268375921804303</c:v>
                </c:pt>
                <c:pt idx="3811">
                  <c:v>8.8291543474539704</c:v>
                </c:pt>
                <c:pt idx="3812">
                  <c:v>8.8314711027275106</c:v>
                </c:pt>
                <c:pt idx="3813">
                  <c:v>8.8337878580010507</c:v>
                </c:pt>
                <c:pt idx="3814">
                  <c:v>8.8361046132745802</c:v>
                </c:pt>
                <c:pt idx="3815">
                  <c:v>8.8384213685481203</c:v>
                </c:pt>
                <c:pt idx="3816">
                  <c:v>8.8407381238216605</c:v>
                </c:pt>
                <c:pt idx="3817">
                  <c:v>8.8430548790952006</c:v>
                </c:pt>
                <c:pt idx="3818">
                  <c:v>8.8453716343687407</c:v>
                </c:pt>
                <c:pt idx="3819">
                  <c:v>8.8476883896422809</c:v>
                </c:pt>
                <c:pt idx="3820">
                  <c:v>8.8500051449158104</c:v>
                </c:pt>
                <c:pt idx="3821">
                  <c:v>8.8523219001893505</c:v>
                </c:pt>
                <c:pt idx="3822">
                  <c:v>8.8546386554628906</c:v>
                </c:pt>
                <c:pt idx="3823">
                  <c:v>8.8569554107364308</c:v>
                </c:pt>
                <c:pt idx="3824">
                  <c:v>8.8592721660099691</c:v>
                </c:pt>
                <c:pt idx="3825">
                  <c:v>8.8615889212835093</c:v>
                </c:pt>
                <c:pt idx="3826">
                  <c:v>8.8639056765570405</c:v>
                </c:pt>
                <c:pt idx="3827">
                  <c:v>8.8662224318305807</c:v>
                </c:pt>
                <c:pt idx="3828">
                  <c:v>8.8685391871041208</c:v>
                </c:pt>
                <c:pt idx="3829">
                  <c:v>8.8708559423776592</c:v>
                </c:pt>
                <c:pt idx="3830">
                  <c:v>8.8731726976511993</c:v>
                </c:pt>
                <c:pt idx="3831">
                  <c:v>8.8754894529247395</c:v>
                </c:pt>
                <c:pt idx="3832">
                  <c:v>8.8778062081982707</c:v>
                </c:pt>
                <c:pt idx="3833">
                  <c:v>8.8801229634718108</c:v>
                </c:pt>
                <c:pt idx="3834">
                  <c:v>8.8824397187453492</c:v>
                </c:pt>
                <c:pt idx="3835">
                  <c:v>8.8847564740188893</c:v>
                </c:pt>
                <c:pt idx="3836">
                  <c:v>8.8870732292924295</c:v>
                </c:pt>
                <c:pt idx="3837">
                  <c:v>8.8893899845659696</c:v>
                </c:pt>
                <c:pt idx="3838">
                  <c:v>8.8917067398395009</c:v>
                </c:pt>
                <c:pt idx="3839">
                  <c:v>8.8940234951130392</c:v>
                </c:pt>
                <c:pt idx="3840">
                  <c:v>8.8963402503865794</c:v>
                </c:pt>
                <c:pt idx="3841">
                  <c:v>8.8986570056601195</c:v>
                </c:pt>
                <c:pt idx="3842">
                  <c:v>8.9009737609336597</c:v>
                </c:pt>
                <c:pt idx="3843">
                  <c:v>8.9032905162071998</c:v>
                </c:pt>
                <c:pt idx="3844">
                  <c:v>8.9056072714807399</c:v>
                </c:pt>
                <c:pt idx="3845">
                  <c:v>8.9079240267542694</c:v>
                </c:pt>
                <c:pt idx="3846">
                  <c:v>8.9102407820278096</c:v>
                </c:pt>
                <c:pt idx="3847">
                  <c:v>8.9125575373013497</c:v>
                </c:pt>
                <c:pt idx="3848">
                  <c:v>8.9148742925748898</c:v>
                </c:pt>
                <c:pt idx="3849">
                  <c:v>8.91719104784843</c:v>
                </c:pt>
                <c:pt idx="3850">
                  <c:v>8.9195078031219701</c:v>
                </c:pt>
                <c:pt idx="3851">
                  <c:v>8.9218245583954996</c:v>
                </c:pt>
                <c:pt idx="3852">
                  <c:v>8.9241413136690397</c:v>
                </c:pt>
                <c:pt idx="3853">
                  <c:v>8.9264580689425799</c:v>
                </c:pt>
                <c:pt idx="3854">
                  <c:v>8.92877482421612</c:v>
                </c:pt>
                <c:pt idx="3855">
                  <c:v>8.9310915794896601</c:v>
                </c:pt>
                <c:pt idx="3856">
                  <c:v>8.9334083347632003</c:v>
                </c:pt>
                <c:pt idx="3857">
                  <c:v>8.9357250900367298</c:v>
                </c:pt>
                <c:pt idx="3858">
                  <c:v>8.9380418453102699</c:v>
                </c:pt>
                <c:pt idx="3859">
                  <c:v>8.94035860058381</c:v>
                </c:pt>
                <c:pt idx="3860">
                  <c:v>8.9426753558573502</c:v>
                </c:pt>
                <c:pt idx="3861">
                  <c:v>8.9449921111308903</c:v>
                </c:pt>
                <c:pt idx="3862">
                  <c:v>8.9473088664044305</c:v>
                </c:pt>
                <c:pt idx="3863">
                  <c:v>8.9496256216779599</c:v>
                </c:pt>
                <c:pt idx="3864">
                  <c:v>8.9519423769515001</c:v>
                </c:pt>
                <c:pt idx="3865">
                  <c:v>8.9542591322250402</c:v>
                </c:pt>
                <c:pt idx="3866">
                  <c:v>8.9565758874985804</c:v>
                </c:pt>
                <c:pt idx="3867">
                  <c:v>8.9588926427721205</c:v>
                </c:pt>
                <c:pt idx="3868">
                  <c:v>8.9612093980456606</c:v>
                </c:pt>
                <c:pt idx="3869">
                  <c:v>8.9635261533191901</c:v>
                </c:pt>
                <c:pt idx="3870">
                  <c:v>8.9658429085927303</c:v>
                </c:pt>
                <c:pt idx="3871">
                  <c:v>8.9681596638662704</c:v>
                </c:pt>
                <c:pt idx="3872">
                  <c:v>8.9704764191398105</c:v>
                </c:pt>
                <c:pt idx="3873">
                  <c:v>8.9727931744133507</c:v>
                </c:pt>
                <c:pt idx="3874">
                  <c:v>8.9751099296868908</c:v>
                </c:pt>
                <c:pt idx="3875">
                  <c:v>8.9774266849604203</c:v>
                </c:pt>
                <c:pt idx="3876">
                  <c:v>8.9797434402339604</c:v>
                </c:pt>
                <c:pt idx="3877">
                  <c:v>8.9820601955075006</c:v>
                </c:pt>
                <c:pt idx="3878">
                  <c:v>8.9843769507810407</c:v>
                </c:pt>
                <c:pt idx="3879">
                  <c:v>8.9866937060545808</c:v>
                </c:pt>
                <c:pt idx="3880">
                  <c:v>8.9890104613281192</c:v>
                </c:pt>
                <c:pt idx="3881">
                  <c:v>8.9913272166016505</c:v>
                </c:pt>
                <c:pt idx="3882">
                  <c:v>8.9936439718751906</c:v>
                </c:pt>
                <c:pt idx="3883">
                  <c:v>8.9959607271487307</c:v>
                </c:pt>
                <c:pt idx="3884">
                  <c:v>8.9982774824222709</c:v>
                </c:pt>
                <c:pt idx="3885">
                  <c:v>9.0005942376958092</c:v>
                </c:pt>
                <c:pt idx="3886">
                  <c:v>9.0029109929693494</c:v>
                </c:pt>
                <c:pt idx="3887">
                  <c:v>9.0052277482428806</c:v>
                </c:pt>
                <c:pt idx="3888">
                  <c:v>9.0075445035164208</c:v>
                </c:pt>
                <c:pt idx="3889">
                  <c:v>9.0098612587899591</c:v>
                </c:pt>
                <c:pt idx="3890">
                  <c:v>9.0121780140634993</c:v>
                </c:pt>
                <c:pt idx="3891">
                  <c:v>9.0144947693370394</c:v>
                </c:pt>
                <c:pt idx="3892">
                  <c:v>9.0168115246105796</c:v>
                </c:pt>
                <c:pt idx="3893">
                  <c:v>9.0191282798841108</c:v>
                </c:pt>
                <c:pt idx="3894">
                  <c:v>9.0214450351576492</c:v>
                </c:pt>
                <c:pt idx="3895">
                  <c:v>9.0237617904311893</c:v>
                </c:pt>
                <c:pt idx="3896">
                  <c:v>9.0260785457047294</c:v>
                </c:pt>
                <c:pt idx="3897">
                  <c:v>9.0283953009782696</c:v>
                </c:pt>
                <c:pt idx="3898">
                  <c:v>9.0307120562518097</c:v>
                </c:pt>
                <c:pt idx="3899">
                  <c:v>9.0330288115253499</c:v>
                </c:pt>
                <c:pt idx="3900">
                  <c:v>9.0353455667988793</c:v>
                </c:pt>
                <c:pt idx="3901">
                  <c:v>9.0376623220724195</c:v>
                </c:pt>
                <c:pt idx="3902">
                  <c:v>9.0399790773459596</c:v>
                </c:pt>
                <c:pt idx="3903">
                  <c:v>9.0422958326194998</c:v>
                </c:pt>
                <c:pt idx="3904">
                  <c:v>9.0446125878930399</c:v>
                </c:pt>
                <c:pt idx="3905">
                  <c:v>9.04692934316658</c:v>
                </c:pt>
                <c:pt idx="3906">
                  <c:v>9.0492460984401095</c:v>
                </c:pt>
                <c:pt idx="3907">
                  <c:v>9.0515628537136497</c:v>
                </c:pt>
                <c:pt idx="3908">
                  <c:v>9.0538796089871898</c:v>
                </c:pt>
                <c:pt idx="3909">
                  <c:v>9.0561963642607299</c:v>
                </c:pt>
                <c:pt idx="3910">
                  <c:v>9.0585131195342701</c:v>
                </c:pt>
                <c:pt idx="3911">
                  <c:v>9.0608298748078102</c:v>
                </c:pt>
                <c:pt idx="3912">
                  <c:v>9.0631466300813397</c:v>
                </c:pt>
                <c:pt idx="3913">
                  <c:v>9.0654633853548798</c:v>
                </c:pt>
                <c:pt idx="3914">
                  <c:v>9.06778014062842</c:v>
                </c:pt>
                <c:pt idx="3915">
                  <c:v>9.0700968959019601</c:v>
                </c:pt>
                <c:pt idx="3916">
                  <c:v>9.0724136511755002</c:v>
                </c:pt>
                <c:pt idx="3917">
                  <c:v>9.0747304064490404</c:v>
                </c:pt>
                <c:pt idx="3918">
                  <c:v>9.0770471617225699</c:v>
                </c:pt>
                <c:pt idx="3919">
                  <c:v>9.07936391699611</c:v>
                </c:pt>
                <c:pt idx="3920">
                  <c:v>9.0816806722696501</c:v>
                </c:pt>
                <c:pt idx="3921">
                  <c:v>9.0839974275431903</c:v>
                </c:pt>
                <c:pt idx="3922">
                  <c:v>9.0863141828167304</c:v>
                </c:pt>
                <c:pt idx="3923">
                  <c:v>9.0886309380902706</c:v>
                </c:pt>
                <c:pt idx="3924">
                  <c:v>9.0909476933638</c:v>
                </c:pt>
                <c:pt idx="3925">
                  <c:v>9.0932644486373402</c:v>
                </c:pt>
                <c:pt idx="3926">
                  <c:v>9.0955812039108803</c:v>
                </c:pt>
                <c:pt idx="3927">
                  <c:v>9.0978979591844205</c:v>
                </c:pt>
                <c:pt idx="3928">
                  <c:v>9.1002147144579606</c:v>
                </c:pt>
                <c:pt idx="3929">
                  <c:v>9.1025314697315007</c:v>
                </c:pt>
                <c:pt idx="3930">
                  <c:v>9.1048482250050302</c:v>
                </c:pt>
                <c:pt idx="3931">
                  <c:v>9.1071649802785704</c:v>
                </c:pt>
                <c:pt idx="3932">
                  <c:v>9.1094817355521105</c:v>
                </c:pt>
                <c:pt idx="3933">
                  <c:v>9.1117984908256506</c:v>
                </c:pt>
                <c:pt idx="3934">
                  <c:v>9.1141152460991908</c:v>
                </c:pt>
                <c:pt idx="3935">
                  <c:v>9.1164320013727291</c:v>
                </c:pt>
                <c:pt idx="3936">
                  <c:v>9.1187487566462604</c:v>
                </c:pt>
                <c:pt idx="3937">
                  <c:v>9.1210655119198005</c:v>
                </c:pt>
                <c:pt idx="3938">
                  <c:v>9.1233822671933407</c:v>
                </c:pt>
                <c:pt idx="3939">
                  <c:v>9.1256990224668808</c:v>
                </c:pt>
                <c:pt idx="3940">
                  <c:v>9.1280157777404192</c:v>
                </c:pt>
                <c:pt idx="3941">
                  <c:v>9.1303325330139593</c:v>
                </c:pt>
                <c:pt idx="3942">
                  <c:v>9.1326492882874906</c:v>
                </c:pt>
                <c:pt idx="3943">
                  <c:v>9.1349660435610307</c:v>
                </c:pt>
                <c:pt idx="3944">
                  <c:v>9.1372827988345708</c:v>
                </c:pt>
                <c:pt idx="3945">
                  <c:v>9.1395995541081092</c:v>
                </c:pt>
                <c:pt idx="3946">
                  <c:v>9.1419163093816493</c:v>
                </c:pt>
                <c:pt idx="3947">
                  <c:v>9.1442330646551895</c:v>
                </c:pt>
                <c:pt idx="3948">
                  <c:v>9.1465498199287207</c:v>
                </c:pt>
                <c:pt idx="3949">
                  <c:v>9.1488665752022609</c:v>
                </c:pt>
                <c:pt idx="3950">
                  <c:v>9.1511833304757992</c:v>
                </c:pt>
                <c:pt idx="3951">
                  <c:v>9.1535000857493394</c:v>
                </c:pt>
                <c:pt idx="3952">
                  <c:v>9.1558168410228795</c:v>
                </c:pt>
                <c:pt idx="3953">
                  <c:v>9.1581335962964197</c:v>
                </c:pt>
                <c:pt idx="3954">
                  <c:v>9.1604503515699491</c:v>
                </c:pt>
                <c:pt idx="3955">
                  <c:v>9.1627671068434893</c:v>
                </c:pt>
                <c:pt idx="3956">
                  <c:v>9.1650838621170294</c:v>
                </c:pt>
                <c:pt idx="3957">
                  <c:v>9.1674006173905696</c:v>
                </c:pt>
                <c:pt idx="3958">
                  <c:v>9.1697173726641097</c:v>
                </c:pt>
                <c:pt idx="3959">
                  <c:v>9.1720341279376498</c:v>
                </c:pt>
                <c:pt idx="3960">
                  <c:v>9.17435088321119</c:v>
                </c:pt>
                <c:pt idx="3961">
                  <c:v>9.1766676384847194</c:v>
                </c:pt>
                <c:pt idx="3962">
                  <c:v>9.1789843937582596</c:v>
                </c:pt>
                <c:pt idx="3963">
                  <c:v>9.1813011490317997</c:v>
                </c:pt>
                <c:pt idx="3964">
                  <c:v>9.1836179043053399</c:v>
                </c:pt>
                <c:pt idx="3965">
                  <c:v>9.18593465957888</c:v>
                </c:pt>
                <c:pt idx="3966">
                  <c:v>9.1882514148524201</c:v>
                </c:pt>
                <c:pt idx="3967">
                  <c:v>9.1905681701259496</c:v>
                </c:pt>
                <c:pt idx="3968">
                  <c:v>9.1928849253994898</c:v>
                </c:pt>
                <c:pt idx="3969">
                  <c:v>9.1952016806730299</c:v>
                </c:pt>
                <c:pt idx="3970">
                  <c:v>9.19751843594657</c:v>
                </c:pt>
                <c:pt idx="3971">
                  <c:v>9.1998351912201102</c:v>
                </c:pt>
                <c:pt idx="3972">
                  <c:v>9.2021519464936503</c:v>
                </c:pt>
                <c:pt idx="3973">
                  <c:v>9.2044687017671798</c:v>
                </c:pt>
                <c:pt idx="3974">
                  <c:v>9.2067854570407199</c:v>
                </c:pt>
                <c:pt idx="3975">
                  <c:v>9.2091022123142601</c:v>
                </c:pt>
                <c:pt idx="3976">
                  <c:v>9.2114189675878002</c:v>
                </c:pt>
                <c:pt idx="3977">
                  <c:v>9.2137357228613403</c:v>
                </c:pt>
                <c:pt idx="3978">
                  <c:v>9.2160524781348805</c:v>
                </c:pt>
                <c:pt idx="3979">
                  <c:v>9.21836923340841</c:v>
                </c:pt>
                <c:pt idx="3980">
                  <c:v>9.2206859886819501</c:v>
                </c:pt>
                <c:pt idx="3981">
                  <c:v>9.2230027439554902</c:v>
                </c:pt>
                <c:pt idx="3982">
                  <c:v>9.2253194992290304</c:v>
                </c:pt>
                <c:pt idx="3983">
                  <c:v>9.2276362545025705</c:v>
                </c:pt>
                <c:pt idx="3984">
                  <c:v>9.2299530097761107</c:v>
                </c:pt>
                <c:pt idx="3985">
                  <c:v>9.2322697650496401</c:v>
                </c:pt>
                <c:pt idx="3986">
                  <c:v>9.2345865203231803</c:v>
                </c:pt>
                <c:pt idx="3987">
                  <c:v>9.2369032755967204</c:v>
                </c:pt>
                <c:pt idx="3988">
                  <c:v>9.2392200308702606</c:v>
                </c:pt>
                <c:pt idx="3989">
                  <c:v>9.2415367861438007</c:v>
                </c:pt>
                <c:pt idx="3990">
                  <c:v>9.2438535414173408</c:v>
                </c:pt>
                <c:pt idx="3991">
                  <c:v>9.2461702966908703</c:v>
                </c:pt>
                <c:pt idx="3992">
                  <c:v>9.2484870519644105</c:v>
                </c:pt>
                <c:pt idx="3993">
                  <c:v>9.2508038072379506</c:v>
                </c:pt>
                <c:pt idx="3994">
                  <c:v>9.2531205625114907</c:v>
                </c:pt>
                <c:pt idx="3995">
                  <c:v>9.2554373177850309</c:v>
                </c:pt>
                <c:pt idx="3996">
                  <c:v>9.2577540730585692</c:v>
                </c:pt>
                <c:pt idx="3997">
                  <c:v>9.2600708283321005</c:v>
                </c:pt>
                <c:pt idx="3998">
                  <c:v>9.2623875836056406</c:v>
                </c:pt>
                <c:pt idx="3999">
                  <c:v>9.2647043388791808</c:v>
                </c:pt>
                <c:pt idx="4000">
                  <c:v>9.2670210941527191</c:v>
                </c:pt>
                <c:pt idx="4001">
                  <c:v>9.2693378494262593</c:v>
                </c:pt>
                <c:pt idx="4002">
                  <c:v>9.2716546046997994</c:v>
                </c:pt>
                <c:pt idx="4003">
                  <c:v>9.2739713599733307</c:v>
                </c:pt>
                <c:pt idx="4004">
                  <c:v>9.2762881152468708</c:v>
                </c:pt>
                <c:pt idx="4005">
                  <c:v>9.2786048705204092</c:v>
                </c:pt>
                <c:pt idx="4006">
                  <c:v>9.2809216257939493</c:v>
                </c:pt>
                <c:pt idx="4007">
                  <c:v>9.2832383810674894</c:v>
                </c:pt>
                <c:pt idx="4008">
                  <c:v>9.2855551363410296</c:v>
                </c:pt>
                <c:pt idx="4009">
                  <c:v>9.2878718916145608</c:v>
                </c:pt>
                <c:pt idx="4010">
                  <c:v>9.2901886468880992</c:v>
                </c:pt>
                <c:pt idx="4011">
                  <c:v>9.2925054021616393</c:v>
                </c:pt>
                <c:pt idx="4012">
                  <c:v>9.2948221574351795</c:v>
                </c:pt>
                <c:pt idx="4013">
                  <c:v>9.2971389127087196</c:v>
                </c:pt>
                <c:pt idx="4014">
                  <c:v>9.2994556679822598</c:v>
                </c:pt>
                <c:pt idx="4015">
                  <c:v>9.3017724232557999</c:v>
                </c:pt>
                <c:pt idx="4016">
                  <c:v>9.3040891785293294</c:v>
                </c:pt>
                <c:pt idx="4017">
                  <c:v>9.3064059338028695</c:v>
                </c:pt>
                <c:pt idx="4018">
                  <c:v>9.3087226890764097</c:v>
                </c:pt>
                <c:pt idx="4019">
                  <c:v>9.3110394443499498</c:v>
                </c:pt>
                <c:pt idx="4020">
                  <c:v>9.3133561996234899</c:v>
                </c:pt>
                <c:pt idx="4021">
                  <c:v>9.3156729548970301</c:v>
                </c:pt>
                <c:pt idx="4022">
                  <c:v>9.3179897101705595</c:v>
                </c:pt>
                <c:pt idx="4023">
                  <c:v>9.3203064654440997</c:v>
                </c:pt>
                <c:pt idx="4024">
                  <c:v>9.3226232207176398</c:v>
                </c:pt>
                <c:pt idx="4025">
                  <c:v>9.32493997599118</c:v>
                </c:pt>
                <c:pt idx="4026">
                  <c:v>9.3272567312647201</c:v>
                </c:pt>
                <c:pt idx="4027">
                  <c:v>9.3295734865382602</c:v>
                </c:pt>
                <c:pt idx="4028">
                  <c:v>9.3318902418117897</c:v>
                </c:pt>
                <c:pt idx="4029">
                  <c:v>9.3342069970853299</c:v>
                </c:pt>
                <c:pt idx="4030">
                  <c:v>9.33652375235887</c:v>
                </c:pt>
                <c:pt idx="4031">
                  <c:v>9.3388405076324101</c:v>
                </c:pt>
                <c:pt idx="4032">
                  <c:v>9.3411572629059503</c:v>
                </c:pt>
                <c:pt idx="4033">
                  <c:v>9.3434740181794904</c:v>
                </c:pt>
                <c:pt idx="4034">
                  <c:v>9.3457907734530199</c:v>
                </c:pt>
                <c:pt idx="4035">
                  <c:v>9.34810752872656</c:v>
                </c:pt>
                <c:pt idx="4036">
                  <c:v>9.3504242840001002</c:v>
                </c:pt>
                <c:pt idx="4037">
                  <c:v>9.3527410392736403</c:v>
                </c:pt>
                <c:pt idx="4038">
                  <c:v>9.3550577945471804</c:v>
                </c:pt>
                <c:pt idx="4039">
                  <c:v>9.3573745498207206</c:v>
                </c:pt>
                <c:pt idx="4040">
                  <c:v>9.3596913050942501</c:v>
                </c:pt>
                <c:pt idx="4041">
                  <c:v>9.3620080603677902</c:v>
                </c:pt>
                <c:pt idx="4042">
                  <c:v>9.3643248156413303</c:v>
                </c:pt>
                <c:pt idx="4043">
                  <c:v>9.3666415709148705</c:v>
                </c:pt>
                <c:pt idx="4044">
                  <c:v>9.3689583261884106</c:v>
                </c:pt>
                <c:pt idx="4045">
                  <c:v>9.3712750814619508</c:v>
                </c:pt>
                <c:pt idx="4046">
                  <c:v>9.3735918367354802</c:v>
                </c:pt>
                <c:pt idx="4047">
                  <c:v>9.3759085920090204</c:v>
                </c:pt>
                <c:pt idx="4048">
                  <c:v>9.3782253472825605</c:v>
                </c:pt>
                <c:pt idx="4049">
                  <c:v>9.3805421025561007</c:v>
                </c:pt>
                <c:pt idx="4050">
                  <c:v>9.3828588578296408</c:v>
                </c:pt>
                <c:pt idx="4051">
                  <c:v>9.3851756131031792</c:v>
                </c:pt>
                <c:pt idx="4052">
                  <c:v>9.3874923683767104</c:v>
                </c:pt>
                <c:pt idx="4053">
                  <c:v>9.3898091236502506</c:v>
                </c:pt>
                <c:pt idx="4054">
                  <c:v>9.3921258789237907</c:v>
                </c:pt>
                <c:pt idx="4055">
                  <c:v>9.3944426341973308</c:v>
                </c:pt>
                <c:pt idx="4056">
                  <c:v>9.3967593894708692</c:v>
                </c:pt>
                <c:pt idx="4057">
                  <c:v>9.3990761447444093</c:v>
                </c:pt>
                <c:pt idx="4058">
                  <c:v>9.4013929000179406</c:v>
                </c:pt>
                <c:pt idx="4059">
                  <c:v>9.4037096552914807</c:v>
                </c:pt>
                <c:pt idx="4060">
                  <c:v>9.4060264105650209</c:v>
                </c:pt>
                <c:pt idx="4061">
                  <c:v>9.4083431658385592</c:v>
                </c:pt>
                <c:pt idx="4062">
                  <c:v>9.4106599211120994</c:v>
                </c:pt>
                <c:pt idx="4063">
                  <c:v>9.4129766763856395</c:v>
                </c:pt>
                <c:pt idx="4064">
                  <c:v>9.4152934316591708</c:v>
                </c:pt>
                <c:pt idx="4065">
                  <c:v>9.4176101869327091</c:v>
                </c:pt>
                <c:pt idx="4066">
                  <c:v>9.4199269422062493</c:v>
                </c:pt>
                <c:pt idx="4067">
                  <c:v>9.4222436974797894</c:v>
                </c:pt>
                <c:pt idx="4068">
                  <c:v>9.4245604527533295</c:v>
                </c:pt>
                <c:pt idx="4069">
                  <c:v>9.4268772080268697</c:v>
                </c:pt>
                <c:pt idx="4070">
                  <c:v>9.4291939633003992</c:v>
                </c:pt>
                <c:pt idx="4071">
                  <c:v>9.4315107185739393</c:v>
                </c:pt>
                <c:pt idx="4072">
                  <c:v>9.4338274738474794</c:v>
                </c:pt>
                <c:pt idx="4073">
                  <c:v>9.4361442291210196</c:v>
                </c:pt>
                <c:pt idx="4074">
                  <c:v>9.4384609843945597</c:v>
                </c:pt>
                <c:pt idx="4075">
                  <c:v>9.4407777396680999</c:v>
                </c:pt>
                <c:pt idx="4076">
                  <c:v>9.44309449494164</c:v>
                </c:pt>
                <c:pt idx="4077">
                  <c:v>9.4454112502151695</c:v>
                </c:pt>
                <c:pt idx="4078">
                  <c:v>9.4477280054887096</c:v>
                </c:pt>
                <c:pt idx="4079">
                  <c:v>9.4500447607622498</c:v>
                </c:pt>
                <c:pt idx="4080">
                  <c:v>9.4523615160357899</c:v>
                </c:pt>
                <c:pt idx="4081">
                  <c:v>9.45467827130933</c:v>
                </c:pt>
                <c:pt idx="4082">
                  <c:v>9.4569950265828702</c:v>
                </c:pt>
                <c:pt idx="4083">
                  <c:v>9.4593117818563996</c:v>
                </c:pt>
                <c:pt idx="4084">
                  <c:v>9.4616285371299398</c:v>
                </c:pt>
                <c:pt idx="4085">
                  <c:v>9.4639452924034799</c:v>
                </c:pt>
                <c:pt idx="4086">
                  <c:v>9.4662620476770201</c:v>
                </c:pt>
                <c:pt idx="4087">
                  <c:v>9.4685788029505602</c:v>
                </c:pt>
                <c:pt idx="4088">
                  <c:v>9.4708955582241003</c:v>
                </c:pt>
                <c:pt idx="4089">
                  <c:v>9.4732123134976298</c:v>
                </c:pt>
                <c:pt idx="4090">
                  <c:v>9.47552906877117</c:v>
                </c:pt>
                <c:pt idx="4091">
                  <c:v>9.4778458240447101</c:v>
                </c:pt>
                <c:pt idx="4092">
                  <c:v>9.4801625793182502</c:v>
                </c:pt>
                <c:pt idx="4093">
                  <c:v>9.4824793345917904</c:v>
                </c:pt>
                <c:pt idx="4094">
                  <c:v>9.4847960898653305</c:v>
                </c:pt>
                <c:pt idx="4095">
                  <c:v>9.48711284513886</c:v>
                </c:pt>
                <c:pt idx="4096">
                  <c:v>9.4894296004124001</c:v>
                </c:pt>
                <c:pt idx="4097">
                  <c:v>9.4917463556859403</c:v>
                </c:pt>
                <c:pt idx="4098">
                  <c:v>9.4940631109594804</c:v>
                </c:pt>
                <c:pt idx="4099">
                  <c:v>9.4963798662330206</c:v>
                </c:pt>
                <c:pt idx="4100">
                  <c:v>9.4986966215065607</c:v>
                </c:pt>
                <c:pt idx="4101">
                  <c:v>9.5010133767800902</c:v>
                </c:pt>
                <c:pt idx="4102">
                  <c:v>9.5033301320536303</c:v>
                </c:pt>
                <c:pt idx="4103">
                  <c:v>9.5056468873271704</c:v>
                </c:pt>
                <c:pt idx="4104">
                  <c:v>9.5079636426007106</c:v>
                </c:pt>
                <c:pt idx="4105">
                  <c:v>9.5102803978742507</c:v>
                </c:pt>
                <c:pt idx="4106">
                  <c:v>9.5125971531477909</c:v>
                </c:pt>
                <c:pt idx="4107">
                  <c:v>9.5149139084213203</c:v>
                </c:pt>
                <c:pt idx="4108">
                  <c:v>9.5172306636948605</c:v>
                </c:pt>
                <c:pt idx="4109">
                  <c:v>9.5195474189684006</c:v>
                </c:pt>
                <c:pt idx="4110">
                  <c:v>9.5218641742419408</c:v>
                </c:pt>
                <c:pt idx="4111">
                  <c:v>9.5241809295154791</c:v>
                </c:pt>
                <c:pt idx="4112">
                  <c:v>9.5264976847890193</c:v>
                </c:pt>
                <c:pt idx="4113">
                  <c:v>9.5288144400625505</c:v>
                </c:pt>
                <c:pt idx="4114">
                  <c:v>9.5311311953360907</c:v>
                </c:pt>
                <c:pt idx="4115">
                  <c:v>9.5334479506096308</c:v>
                </c:pt>
                <c:pt idx="4116">
                  <c:v>9.5357647058831692</c:v>
                </c:pt>
                <c:pt idx="4117">
                  <c:v>9.5380814611567093</c:v>
                </c:pt>
                <c:pt idx="4118">
                  <c:v>9.5403982164302494</c:v>
                </c:pt>
                <c:pt idx="4119">
                  <c:v>9.5427149717037807</c:v>
                </c:pt>
                <c:pt idx="4120">
                  <c:v>9.5450317269773208</c:v>
                </c:pt>
                <c:pt idx="4121">
                  <c:v>9.5473484822508592</c:v>
                </c:pt>
                <c:pt idx="4122">
                  <c:v>9.5496652375243993</c:v>
                </c:pt>
                <c:pt idx="4123">
                  <c:v>9.5519819927979395</c:v>
                </c:pt>
                <c:pt idx="4124">
                  <c:v>9.5542987480714796</c:v>
                </c:pt>
                <c:pt idx="4125">
                  <c:v>9.5566155033450109</c:v>
                </c:pt>
                <c:pt idx="4126">
                  <c:v>9.5589322586185492</c:v>
                </c:pt>
                <c:pt idx="4127">
                  <c:v>9.5612490138920894</c:v>
                </c:pt>
                <c:pt idx="4128">
                  <c:v>9.5635657691656295</c:v>
                </c:pt>
                <c:pt idx="4129">
                  <c:v>9.5658825244391696</c:v>
                </c:pt>
                <c:pt idx="4130">
                  <c:v>9.5681992797127098</c:v>
                </c:pt>
                <c:pt idx="4131">
                  <c:v>9.5705160349862499</c:v>
                </c:pt>
                <c:pt idx="4132">
                  <c:v>9.5728327902597794</c:v>
                </c:pt>
                <c:pt idx="4133">
                  <c:v>9.5751495455333195</c:v>
                </c:pt>
                <c:pt idx="4134">
                  <c:v>9.5774663008068597</c:v>
                </c:pt>
                <c:pt idx="4135">
                  <c:v>9.5797830560803998</c:v>
                </c:pt>
                <c:pt idx="4136">
                  <c:v>9.58209981135394</c:v>
                </c:pt>
                <c:pt idx="4137">
                  <c:v>9.5844165666274801</c:v>
                </c:pt>
                <c:pt idx="4138">
                  <c:v>9.5867333219010096</c:v>
                </c:pt>
                <c:pt idx="4139">
                  <c:v>9.5890500771745497</c:v>
                </c:pt>
                <c:pt idx="4140">
                  <c:v>9.5913668324480899</c:v>
                </c:pt>
                <c:pt idx="4141">
                  <c:v>9.59368358772163</c:v>
                </c:pt>
                <c:pt idx="4142">
                  <c:v>9.5960003429951701</c:v>
                </c:pt>
                <c:pt idx="4143">
                  <c:v>9.5983170982687103</c:v>
                </c:pt>
                <c:pt idx="4144">
                  <c:v>9.6006338535422397</c:v>
                </c:pt>
                <c:pt idx="4145">
                  <c:v>9.6029506088157799</c:v>
                </c:pt>
                <c:pt idx="4146">
                  <c:v>9.60526736408932</c:v>
                </c:pt>
                <c:pt idx="4147">
                  <c:v>9.6075841193628602</c:v>
                </c:pt>
                <c:pt idx="4148">
                  <c:v>9.6099008746364003</c:v>
                </c:pt>
                <c:pt idx="4149">
                  <c:v>9.6122176299099404</c:v>
                </c:pt>
                <c:pt idx="4150">
                  <c:v>9.6145343851834699</c:v>
                </c:pt>
                <c:pt idx="4151">
                  <c:v>9.6168511404570101</c:v>
                </c:pt>
                <c:pt idx="4152">
                  <c:v>9.6191678957305502</c:v>
                </c:pt>
                <c:pt idx="4153">
                  <c:v>9.6214846510040903</c:v>
                </c:pt>
                <c:pt idx="4154">
                  <c:v>9.6238014062776305</c:v>
                </c:pt>
                <c:pt idx="4155">
                  <c:v>9.6261181615511706</c:v>
                </c:pt>
                <c:pt idx="4156">
                  <c:v>9.6284349168247001</c:v>
                </c:pt>
                <c:pt idx="4157">
                  <c:v>9.6307516720982402</c:v>
                </c:pt>
                <c:pt idx="4158">
                  <c:v>9.6330684273717804</c:v>
                </c:pt>
                <c:pt idx="4159">
                  <c:v>9.6353851826453205</c:v>
                </c:pt>
                <c:pt idx="4160">
                  <c:v>9.6377019379188607</c:v>
                </c:pt>
                <c:pt idx="4161">
                  <c:v>9.6400186931924008</c:v>
                </c:pt>
                <c:pt idx="4162">
                  <c:v>9.6423354484659303</c:v>
                </c:pt>
                <c:pt idx="4163">
                  <c:v>9.6446522037394704</c:v>
                </c:pt>
                <c:pt idx="4164">
                  <c:v>9.6469689590130105</c:v>
                </c:pt>
                <c:pt idx="4165">
                  <c:v>9.6492857142865507</c:v>
                </c:pt>
                <c:pt idx="4166">
                  <c:v>9.6516024695600908</c:v>
                </c:pt>
                <c:pt idx="4167">
                  <c:v>9.6539192248336292</c:v>
                </c:pt>
                <c:pt idx="4168">
                  <c:v>9.6562359801071604</c:v>
                </c:pt>
                <c:pt idx="4169">
                  <c:v>9.6585527353807006</c:v>
                </c:pt>
                <c:pt idx="4170">
                  <c:v>9.6608694906542407</c:v>
                </c:pt>
                <c:pt idx="4171">
                  <c:v>9.6631862459277809</c:v>
                </c:pt>
                <c:pt idx="4172">
                  <c:v>9.6655030012013192</c:v>
                </c:pt>
                <c:pt idx="4173">
                  <c:v>9.6678197564748594</c:v>
                </c:pt>
                <c:pt idx="4174">
                  <c:v>9.6701365117483906</c:v>
                </c:pt>
                <c:pt idx="4175">
                  <c:v>9.6724532670219308</c:v>
                </c:pt>
                <c:pt idx="4176">
                  <c:v>9.6747700222954691</c:v>
                </c:pt>
                <c:pt idx="4177">
                  <c:v>9.6770867775690093</c:v>
                </c:pt>
                <c:pt idx="4178">
                  <c:v>9.6794035328425494</c:v>
                </c:pt>
                <c:pt idx="4179">
                  <c:v>9.6817202881160895</c:v>
                </c:pt>
                <c:pt idx="4180">
                  <c:v>9.6840370433896208</c:v>
                </c:pt>
                <c:pt idx="4181">
                  <c:v>9.6863537986631592</c:v>
                </c:pt>
                <c:pt idx="4182">
                  <c:v>9.6886705539366993</c:v>
                </c:pt>
                <c:pt idx="4183">
                  <c:v>9.6909873092102394</c:v>
                </c:pt>
                <c:pt idx="4184">
                  <c:v>9.6933040644837796</c:v>
                </c:pt>
                <c:pt idx="4185">
                  <c:v>9.6956208197573197</c:v>
                </c:pt>
                <c:pt idx="4186">
                  <c:v>9.6979375750308598</c:v>
                </c:pt>
                <c:pt idx="4187">
                  <c:v>9.7002543303043893</c:v>
                </c:pt>
                <c:pt idx="4188">
                  <c:v>9.7025710855779295</c:v>
                </c:pt>
                <c:pt idx="4189">
                  <c:v>9.7048878408514696</c:v>
                </c:pt>
                <c:pt idx="4190">
                  <c:v>9.7072045961250097</c:v>
                </c:pt>
                <c:pt idx="4191">
                  <c:v>9.7095213513985499</c:v>
                </c:pt>
                <c:pt idx="4192">
                  <c:v>9.71183810667209</c:v>
                </c:pt>
                <c:pt idx="4193">
                  <c:v>9.7141548619456195</c:v>
                </c:pt>
                <c:pt idx="4194">
                  <c:v>9.7164716172191596</c:v>
                </c:pt>
                <c:pt idx="4195">
                  <c:v>9.7187883724926998</c:v>
                </c:pt>
                <c:pt idx="4196">
                  <c:v>9.7211051277662399</c:v>
                </c:pt>
                <c:pt idx="4197">
                  <c:v>9.7234218830397801</c:v>
                </c:pt>
                <c:pt idx="4198">
                  <c:v>9.7257386383133202</c:v>
                </c:pt>
                <c:pt idx="4199">
                  <c:v>9.7280553935868497</c:v>
                </c:pt>
                <c:pt idx="4200">
                  <c:v>9.7303721488603898</c:v>
                </c:pt>
                <c:pt idx="4201">
                  <c:v>9.73268890413393</c:v>
                </c:pt>
                <c:pt idx="4202">
                  <c:v>9.7350056594074701</c:v>
                </c:pt>
                <c:pt idx="4203">
                  <c:v>9.7373224146810102</c:v>
                </c:pt>
                <c:pt idx="4204">
                  <c:v>9.7396391699545504</c:v>
                </c:pt>
                <c:pt idx="4205">
                  <c:v>9.7419559252280798</c:v>
                </c:pt>
                <c:pt idx="4206">
                  <c:v>9.74427268050162</c:v>
                </c:pt>
                <c:pt idx="4207">
                  <c:v>9.7465894357751601</c:v>
                </c:pt>
                <c:pt idx="4208">
                  <c:v>9.7489061910487003</c:v>
                </c:pt>
                <c:pt idx="4209">
                  <c:v>9.7512229463222404</c:v>
                </c:pt>
                <c:pt idx="4210">
                  <c:v>9.7535397015957805</c:v>
                </c:pt>
                <c:pt idx="4211">
                  <c:v>9.75585645686931</c:v>
                </c:pt>
                <c:pt idx="4212">
                  <c:v>9.7581732121428502</c:v>
                </c:pt>
                <c:pt idx="4213">
                  <c:v>9.7604899674163903</c:v>
                </c:pt>
                <c:pt idx="4214">
                  <c:v>9.7628067226899304</c:v>
                </c:pt>
                <c:pt idx="4215">
                  <c:v>9.7651234779634706</c:v>
                </c:pt>
                <c:pt idx="4216">
                  <c:v>9.7674402332370107</c:v>
                </c:pt>
                <c:pt idx="4217">
                  <c:v>9.7697569885105402</c:v>
                </c:pt>
                <c:pt idx="4218">
                  <c:v>9.7720737437840803</c:v>
                </c:pt>
                <c:pt idx="4219">
                  <c:v>9.7743904990576205</c:v>
                </c:pt>
                <c:pt idx="4220">
                  <c:v>9.7767072543311606</c:v>
                </c:pt>
                <c:pt idx="4221">
                  <c:v>9.7790240096047008</c:v>
                </c:pt>
                <c:pt idx="4222">
                  <c:v>9.7813407648782391</c:v>
                </c:pt>
                <c:pt idx="4223">
                  <c:v>9.7836575201517704</c:v>
                </c:pt>
                <c:pt idx="4224">
                  <c:v>9.7859742754253105</c:v>
                </c:pt>
                <c:pt idx="4225">
                  <c:v>9.7882910306988506</c:v>
                </c:pt>
                <c:pt idx="4226">
                  <c:v>9.7906077859723908</c:v>
                </c:pt>
                <c:pt idx="4227">
                  <c:v>9.7929245412459291</c:v>
                </c:pt>
                <c:pt idx="4228">
                  <c:v>9.7952412965194693</c:v>
                </c:pt>
                <c:pt idx="4229">
                  <c:v>9.7975580517930005</c:v>
                </c:pt>
                <c:pt idx="4230">
                  <c:v>9.7998748070665407</c:v>
                </c:pt>
                <c:pt idx="4231">
                  <c:v>9.8021915623400808</c:v>
                </c:pt>
                <c:pt idx="4232">
                  <c:v>9.8045083176136192</c:v>
                </c:pt>
                <c:pt idx="4233">
                  <c:v>9.8068250728871593</c:v>
                </c:pt>
                <c:pt idx="4234">
                  <c:v>9.8091418281606995</c:v>
                </c:pt>
                <c:pt idx="4235">
                  <c:v>9.8114585834342307</c:v>
                </c:pt>
                <c:pt idx="4236">
                  <c:v>9.8137753387077709</c:v>
                </c:pt>
                <c:pt idx="4237">
                  <c:v>9.8160920939813092</c:v>
                </c:pt>
                <c:pt idx="4238">
                  <c:v>9.8184088492548494</c:v>
                </c:pt>
                <c:pt idx="4239">
                  <c:v>9.8207256045283895</c:v>
                </c:pt>
                <c:pt idx="4240">
                  <c:v>9.8230423598019296</c:v>
                </c:pt>
                <c:pt idx="4241">
                  <c:v>9.8253591150754591</c:v>
                </c:pt>
                <c:pt idx="4242">
                  <c:v>9.8276758703489993</c:v>
                </c:pt>
                <c:pt idx="4243">
                  <c:v>9.8299926256225394</c:v>
                </c:pt>
                <c:pt idx="4244">
                  <c:v>9.8323093808960795</c:v>
                </c:pt>
                <c:pt idx="4245">
                  <c:v>9.8346261361696197</c:v>
                </c:pt>
                <c:pt idx="4246">
                  <c:v>9.8369428914431598</c:v>
                </c:pt>
                <c:pt idx="4247">
                  <c:v>9.8392596467166999</c:v>
                </c:pt>
                <c:pt idx="4248">
                  <c:v>9.8415764019902294</c:v>
                </c:pt>
                <c:pt idx="4249">
                  <c:v>9.8438931572637696</c:v>
                </c:pt>
                <c:pt idx="4250">
                  <c:v>9.8462099125373097</c:v>
                </c:pt>
                <c:pt idx="4251">
                  <c:v>9.8485266678108498</c:v>
                </c:pt>
                <c:pt idx="4252">
                  <c:v>9.85084342308439</c:v>
                </c:pt>
                <c:pt idx="4253">
                  <c:v>9.8531601783579301</c:v>
                </c:pt>
                <c:pt idx="4254">
                  <c:v>9.8554769336314596</c:v>
                </c:pt>
                <c:pt idx="4255">
                  <c:v>9.8577936889049997</c:v>
                </c:pt>
                <c:pt idx="4256">
                  <c:v>9.8601104441785399</c:v>
                </c:pt>
                <c:pt idx="4257">
                  <c:v>9.86242719945208</c:v>
                </c:pt>
                <c:pt idx="4258">
                  <c:v>9.8647439547256202</c:v>
                </c:pt>
                <c:pt idx="4259">
                  <c:v>9.8670607099991603</c:v>
                </c:pt>
                <c:pt idx="4260">
                  <c:v>9.8693774652726898</c:v>
                </c:pt>
                <c:pt idx="4261">
                  <c:v>9.8716942205462299</c:v>
                </c:pt>
                <c:pt idx="4262">
                  <c:v>9.8740109758197701</c:v>
                </c:pt>
                <c:pt idx="4263">
                  <c:v>9.8763277310933102</c:v>
                </c:pt>
                <c:pt idx="4264">
                  <c:v>9.8786444863668503</c:v>
                </c:pt>
                <c:pt idx="4265">
                  <c:v>9.8809612416403905</c:v>
                </c:pt>
                <c:pt idx="4266">
                  <c:v>9.8832779969139199</c:v>
                </c:pt>
                <c:pt idx="4267">
                  <c:v>9.8855947521874601</c:v>
                </c:pt>
                <c:pt idx="4268">
                  <c:v>9.8879115074610002</c:v>
                </c:pt>
                <c:pt idx="4269">
                  <c:v>9.8902282627345404</c:v>
                </c:pt>
                <c:pt idx="4270">
                  <c:v>9.8925450180080805</c:v>
                </c:pt>
                <c:pt idx="4271">
                  <c:v>9.8948617732816206</c:v>
                </c:pt>
                <c:pt idx="4272">
                  <c:v>9.8971785285551501</c:v>
                </c:pt>
                <c:pt idx="4273">
                  <c:v>9.8994952838286903</c:v>
                </c:pt>
                <c:pt idx="4274">
                  <c:v>9.9018120391022304</c:v>
                </c:pt>
                <c:pt idx="4275">
                  <c:v>9.9041287943757705</c:v>
                </c:pt>
                <c:pt idx="4276">
                  <c:v>9.9064455496493107</c:v>
                </c:pt>
                <c:pt idx="4277">
                  <c:v>9.9087623049228508</c:v>
                </c:pt>
                <c:pt idx="4278">
                  <c:v>9.9110790601963803</c:v>
                </c:pt>
                <c:pt idx="4279">
                  <c:v>9.9133958154699204</c:v>
                </c:pt>
                <c:pt idx="4280">
                  <c:v>9.9157125707434606</c:v>
                </c:pt>
                <c:pt idx="4281">
                  <c:v>9.9180293260170007</c:v>
                </c:pt>
                <c:pt idx="4282">
                  <c:v>9.9203460812905409</c:v>
                </c:pt>
                <c:pt idx="4283">
                  <c:v>9.9226628365640792</c:v>
                </c:pt>
                <c:pt idx="4284">
                  <c:v>9.9249795918376105</c:v>
                </c:pt>
                <c:pt idx="4285">
                  <c:v>9.9272963471111506</c:v>
                </c:pt>
                <c:pt idx="4286">
                  <c:v>9.9296131023846907</c:v>
                </c:pt>
                <c:pt idx="4287">
                  <c:v>9.9319298576582309</c:v>
                </c:pt>
                <c:pt idx="4288">
                  <c:v>9.9342466129317692</c:v>
                </c:pt>
                <c:pt idx="4289">
                  <c:v>9.9365633682053094</c:v>
                </c:pt>
                <c:pt idx="4290">
                  <c:v>9.9388801234788406</c:v>
                </c:pt>
                <c:pt idx="4291">
                  <c:v>9.9411968787523808</c:v>
                </c:pt>
                <c:pt idx="4292">
                  <c:v>9.9435136340259191</c:v>
                </c:pt>
                <c:pt idx="4293">
                  <c:v>9.9458303892994593</c:v>
                </c:pt>
                <c:pt idx="4294">
                  <c:v>9.9481471445729994</c:v>
                </c:pt>
                <c:pt idx="4295">
                  <c:v>9.9504638998465396</c:v>
                </c:pt>
                <c:pt idx="4296">
                  <c:v>9.9527806551200708</c:v>
                </c:pt>
                <c:pt idx="4297">
                  <c:v>9.9550974103936092</c:v>
                </c:pt>
                <c:pt idx="4298">
                  <c:v>9.9574141656671493</c:v>
                </c:pt>
                <c:pt idx="4299">
                  <c:v>9.9597309209406895</c:v>
                </c:pt>
                <c:pt idx="4300">
                  <c:v>9.9620476762142296</c:v>
                </c:pt>
                <c:pt idx="4301">
                  <c:v>9.9643644314877697</c:v>
                </c:pt>
                <c:pt idx="4302">
                  <c:v>9.9666811867613099</c:v>
                </c:pt>
                <c:pt idx="4303">
                  <c:v>9.9689979420348394</c:v>
                </c:pt>
                <c:pt idx="4304">
                  <c:v>9.9713146973083795</c:v>
                </c:pt>
                <c:pt idx="4305">
                  <c:v>9.9736314525819196</c:v>
                </c:pt>
                <c:pt idx="4306">
                  <c:v>9.9759482078554598</c:v>
                </c:pt>
                <c:pt idx="4307">
                  <c:v>9.9782649631289999</c:v>
                </c:pt>
                <c:pt idx="4308">
                  <c:v>9.98058171840254</c:v>
                </c:pt>
                <c:pt idx="4309">
                  <c:v>9.9828984736760695</c:v>
                </c:pt>
                <c:pt idx="4310">
                  <c:v>9.9852152289496097</c:v>
                </c:pt>
                <c:pt idx="4311">
                  <c:v>9.9875319842231498</c:v>
                </c:pt>
                <c:pt idx="4312">
                  <c:v>9.9898487394966899</c:v>
                </c:pt>
                <c:pt idx="4313">
                  <c:v>9.9921654947702301</c:v>
                </c:pt>
                <c:pt idx="4314">
                  <c:v>9.9944822500437702</c:v>
                </c:pt>
                <c:pt idx="4315">
                  <c:v>9.9967990053172997</c:v>
                </c:pt>
                <c:pt idx="4316">
                  <c:v>9.9991157605908398</c:v>
                </c:pt>
                <c:pt idx="4317">
                  <c:v>10.0014325158644</c:v>
                </c:pt>
                <c:pt idx="4318">
                  <c:v>10.003749271137901</c:v>
                </c:pt>
                <c:pt idx="4319">
                  <c:v>10.006066026411499</c:v>
                </c:pt>
                <c:pt idx="4320">
                  <c:v>10.008382781685</c:v>
                </c:pt>
                <c:pt idx="4321">
                  <c:v>10.0106995369585</c:v>
                </c:pt>
                <c:pt idx="4322">
                  <c:v>10.0130162922321</c:v>
                </c:pt>
                <c:pt idx="4323">
                  <c:v>10.015333047505599</c:v>
                </c:pt>
                <c:pt idx="4324">
                  <c:v>10.017649802779101</c:v>
                </c:pt>
                <c:pt idx="4325">
                  <c:v>10.019966558052699</c:v>
                </c:pt>
                <c:pt idx="4326">
                  <c:v>10.0222833133262</c:v>
                </c:pt>
                <c:pt idx="4327">
                  <c:v>10.024600068599799</c:v>
                </c:pt>
                <c:pt idx="4328">
                  <c:v>10.0269168238733</c:v>
                </c:pt>
                <c:pt idx="4329">
                  <c:v>10.029233579146799</c:v>
                </c:pt>
                <c:pt idx="4330">
                  <c:v>10.0315503344204</c:v>
                </c:pt>
                <c:pt idx="4331">
                  <c:v>10.033867089693899</c:v>
                </c:pt>
                <c:pt idx="4332">
                  <c:v>10.0361838449675</c:v>
                </c:pt>
                <c:pt idx="4333">
                  <c:v>10.038500600241001</c:v>
                </c:pt>
                <c:pt idx="4334">
                  <c:v>10.0408173555145</c:v>
                </c:pt>
                <c:pt idx="4335">
                  <c:v>10.043134110788101</c:v>
                </c:pt>
                <c:pt idx="4336">
                  <c:v>10.0454508660616</c:v>
                </c:pt>
                <c:pt idx="4337">
                  <c:v>10.047767621335099</c:v>
                </c:pt>
                <c:pt idx="4338">
                  <c:v>10.0500843766087</c:v>
                </c:pt>
                <c:pt idx="4339">
                  <c:v>10.052401131882201</c:v>
                </c:pt>
                <c:pt idx="4340">
                  <c:v>10.0547178871558</c:v>
                </c:pt>
                <c:pt idx="4341">
                  <c:v>10.057034642429301</c:v>
                </c:pt>
                <c:pt idx="4342">
                  <c:v>10.0593513977028</c:v>
                </c:pt>
                <c:pt idx="4343">
                  <c:v>10.0616681529764</c:v>
                </c:pt>
                <c:pt idx="4344">
                  <c:v>10.0639849082499</c:v>
                </c:pt>
                <c:pt idx="4345">
                  <c:v>10.0663016635235</c:v>
                </c:pt>
                <c:pt idx="4346">
                  <c:v>10.068618418797</c:v>
                </c:pt>
                <c:pt idx="4347">
                  <c:v>10.070935174070501</c:v>
                </c:pt>
                <c:pt idx="4348">
                  <c:v>10.073251929344099</c:v>
                </c:pt>
                <c:pt idx="4349">
                  <c:v>10.0755686846176</c:v>
                </c:pt>
                <c:pt idx="4350">
                  <c:v>10.0778854398911</c:v>
                </c:pt>
                <c:pt idx="4351">
                  <c:v>10.0802021951647</c:v>
                </c:pt>
                <c:pt idx="4352">
                  <c:v>10.0825189504382</c:v>
                </c:pt>
                <c:pt idx="4353">
                  <c:v>10.0848357057118</c:v>
                </c:pt>
                <c:pt idx="4354">
                  <c:v>10.087152460985299</c:v>
                </c:pt>
                <c:pt idx="4355">
                  <c:v>10.0894692162588</c:v>
                </c:pt>
                <c:pt idx="4356">
                  <c:v>10.091785971532399</c:v>
                </c:pt>
                <c:pt idx="4357">
                  <c:v>10.0941027268059</c:v>
                </c:pt>
                <c:pt idx="4358">
                  <c:v>10.096419482079501</c:v>
                </c:pt>
                <c:pt idx="4359">
                  <c:v>10.098736237353</c:v>
                </c:pt>
                <c:pt idx="4360">
                  <c:v>10.101052992626499</c:v>
                </c:pt>
                <c:pt idx="4361">
                  <c:v>10.1033697479001</c:v>
                </c:pt>
                <c:pt idx="4362">
                  <c:v>10.105686503173599</c:v>
                </c:pt>
                <c:pt idx="4363">
                  <c:v>10.1080032584471</c:v>
                </c:pt>
                <c:pt idx="4364">
                  <c:v>10.110320013720701</c:v>
                </c:pt>
                <c:pt idx="4365">
                  <c:v>10.1126367689942</c:v>
                </c:pt>
                <c:pt idx="4366">
                  <c:v>10.114953524267801</c:v>
                </c:pt>
                <c:pt idx="4367">
                  <c:v>10.1172702795413</c:v>
                </c:pt>
                <c:pt idx="4368">
                  <c:v>10.119587034814799</c:v>
                </c:pt>
                <c:pt idx="4369">
                  <c:v>10.1219037900884</c:v>
                </c:pt>
                <c:pt idx="4370">
                  <c:v>10.124220545361901</c:v>
                </c:pt>
                <c:pt idx="4371">
                  <c:v>10.1265373006355</c:v>
                </c:pt>
                <c:pt idx="4372">
                  <c:v>10.128854055909001</c:v>
                </c:pt>
                <c:pt idx="4373">
                  <c:v>10.1311708111825</c:v>
                </c:pt>
                <c:pt idx="4374">
                  <c:v>10.1334875664561</c:v>
                </c:pt>
                <c:pt idx="4375">
                  <c:v>10.1358043217296</c:v>
                </c:pt>
                <c:pt idx="4376">
                  <c:v>10.138121077003101</c:v>
                </c:pt>
                <c:pt idx="4377">
                  <c:v>10.140437832276699</c:v>
                </c:pt>
                <c:pt idx="4378">
                  <c:v>10.142754587550201</c:v>
                </c:pt>
                <c:pt idx="4379">
                  <c:v>10.145071342823799</c:v>
                </c:pt>
                <c:pt idx="4380">
                  <c:v>10.1473880980973</c:v>
                </c:pt>
                <c:pt idx="4381">
                  <c:v>10.1497048533708</c:v>
                </c:pt>
                <c:pt idx="4382">
                  <c:v>10.1520216086444</c:v>
                </c:pt>
                <c:pt idx="4383">
                  <c:v>10.154338363917899</c:v>
                </c:pt>
                <c:pt idx="4384">
                  <c:v>10.1566551191915</c:v>
                </c:pt>
                <c:pt idx="4385">
                  <c:v>10.158971874464999</c:v>
                </c:pt>
                <c:pt idx="4386">
                  <c:v>10.1612886297385</c:v>
                </c:pt>
                <c:pt idx="4387">
                  <c:v>10.163605385012101</c:v>
                </c:pt>
                <c:pt idx="4388">
                  <c:v>10.1659221402856</c:v>
                </c:pt>
                <c:pt idx="4389">
                  <c:v>10.168238895559099</c:v>
                </c:pt>
                <c:pt idx="4390">
                  <c:v>10.1705556508327</c:v>
                </c:pt>
                <c:pt idx="4391">
                  <c:v>10.172872406106199</c:v>
                </c:pt>
                <c:pt idx="4392">
                  <c:v>10.1751891613798</c:v>
                </c:pt>
                <c:pt idx="4393">
                  <c:v>10.177505916653301</c:v>
                </c:pt>
                <c:pt idx="4394">
                  <c:v>10.1798226719268</c:v>
                </c:pt>
                <c:pt idx="4395">
                  <c:v>10.182139427200401</c:v>
                </c:pt>
                <c:pt idx="4396">
                  <c:v>10.1844561824739</c:v>
                </c:pt>
                <c:pt idx="4397">
                  <c:v>10.186772937747399</c:v>
                </c:pt>
                <c:pt idx="4398">
                  <c:v>10.189089693021</c:v>
                </c:pt>
                <c:pt idx="4399">
                  <c:v>10.191406448294501</c:v>
                </c:pt>
                <c:pt idx="4400">
                  <c:v>10.1937232035681</c:v>
                </c:pt>
                <c:pt idx="4401">
                  <c:v>10.196039958841601</c:v>
                </c:pt>
                <c:pt idx="4402">
                  <c:v>10.1983567141151</c:v>
                </c:pt>
                <c:pt idx="4403">
                  <c:v>10.2006734693887</c:v>
                </c:pt>
                <c:pt idx="4404">
                  <c:v>10.2029902246622</c:v>
                </c:pt>
                <c:pt idx="4405">
                  <c:v>10.2053069799358</c:v>
                </c:pt>
                <c:pt idx="4406">
                  <c:v>10.2076237352093</c:v>
                </c:pt>
                <c:pt idx="4407">
                  <c:v>10.209940490482801</c:v>
                </c:pt>
                <c:pt idx="4408">
                  <c:v>10.212257245756399</c:v>
                </c:pt>
                <c:pt idx="4409">
                  <c:v>10.2145740010299</c:v>
                </c:pt>
                <c:pt idx="4410">
                  <c:v>10.2168907563034</c:v>
                </c:pt>
                <c:pt idx="4411">
                  <c:v>10.219207511577</c:v>
                </c:pt>
                <c:pt idx="4412">
                  <c:v>10.2215242668505</c:v>
                </c:pt>
                <c:pt idx="4413">
                  <c:v>10.2238410221241</c:v>
                </c:pt>
                <c:pt idx="4414">
                  <c:v>10.226157777397599</c:v>
                </c:pt>
                <c:pt idx="4415">
                  <c:v>10.2284745326711</c:v>
                </c:pt>
                <c:pt idx="4416">
                  <c:v>10.230791287944699</c:v>
                </c:pt>
                <c:pt idx="4417">
                  <c:v>10.2331080432182</c:v>
                </c:pt>
                <c:pt idx="4418">
                  <c:v>10.235424798491801</c:v>
                </c:pt>
                <c:pt idx="4419">
                  <c:v>10.2377415537653</c:v>
                </c:pt>
                <c:pt idx="4420">
                  <c:v>10.240058309038799</c:v>
                </c:pt>
                <c:pt idx="4421">
                  <c:v>10.2423750643124</c:v>
                </c:pt>
                <c:pt idx="4422">
                  <c:v>10.244691819585899</c:v>
                </c:pt>
                <c:pt idx="4423">
                  <c:v>10.2470085748594</c:v>
                </c:pt>
                <c:pt idx="4424">
                  <c:v>10.249325330133001</c:v>
                </c:pt>
                <c:pt idx="4425">
                  <c:v>10.2516420854065</c:v>
                </c:pt>
                <c:pt idx="4426">
                  <c:v>10.253958840680101</c:v>
                </c:pt>
                <c:pt idx="4427">
                  <c:v>10.2562755959536</c:v>
                </c:pt>
                <c:pt idx="4428">
                  <c:v>10.258592351227099</c:v>
                </c:pt>
                <c:pt idx="4429">
                  <c:v>10.2609091065007</c:v>
                </c:pt>
                <c:pt idx="4430">
                  <c:v>10.263225861774201</c:v>
                </c:pt>
                <c:pt idx="4431">
                  <c:v>10.265542617047799</c:v>
                </c:pt>
                <c:pt idx="4432">
                  <c:v>10.267859372321301</c:v>
                </c:pt>
                <c:pt idx="4433">
                  <c:v>10.2701761275948</c:v>
                </c:pt>
                <c:pt idx="4434">
                  <c:v>10.2724928828684</c:v>
                </c:pt>
                <c:pt idx="4435">
                  <c:v>10.2748096381419</c:v>
                </c:pt>
                <c:pt idx="4436">
                  <c:v>10.277126393415401</c:v>
                </c:pt>
                <c:pt idx="4437">
                  <c:v>10.279443148688999</c:v>
                </c:pt>
                <c:pt idx="4438">
                  <c:v>10.281759903962501</c:v>
                </c:pt>
                <c:pt idx="4439">
                  <c:v>10.284076659236099</c:v>
                </c:pt>
                <c:pt idx="4440">
                  <c:v>10.2863934145096</c:v>
                </c:pt>
                <c:pt idx="4441">
                  <c:v>10.2887101697831</c:v>
                </c:pt>
                <c:pt idx="4442">
                  <c:v>10.2910269250567</c:v>
                </c:pt>
                <c:pt idx="4443">
                  <c:v>10.293343680330199</c:v>
                </c:pt>
                <c:pt idx="4444">
                  <c:v>10.2956604356038</c:v>
                </c:pt>
                <c:pt idx="4445">
                  <c:v>10.297977190877299</c:v>
                </c:pt>
                <c:pt idx="4446">
                  <c:v>10.3002939461508</c:v>
                </c:pt>
                <c:pt idx="4447">
                  <c:v>10.302610701424401</c:v>
                </c:pt>
                <c:pt idx="4448">
                  <c:v>10.3049274566979</c:v>
                </c:pt>
                <c:pt idx="4449">
                  <c:v>10.307244211971399</c:v>
                </c:pt>
                <c:pt idx="4450">
                  <c:v>10.309560967245</c:v>
                </c:pt>
                <c:pt idx="4451">
                  <c:v>10.311877722518499</c:v>
                </c:pt>
                <c:pt idx="4452">
                  <c:v>10.3141944777921</c:v>
                </c:pt>
                <c:pt idx="4453">
                  <c:v>10.316511233065601</c:v>
                </c:pt>
                <c:pt idx="4454">
                  <c:v>10.3188279883391</c:v>
                </c:pt>
                <c:pt idx="4455">
                  <c:v>10.321144743612701</c:v>
                </c:pt>
                <c:pt idx="4456">
                  <c:v>10.3234614988862</c:v>
                </c:pt>
                <c:pt idx="4457">
                  <c:v>10.3257782541598</c:v>
                </c:pt>
                <c:pt idx="4458">
                  <c:v>10.3280950094333</c:v>
                </c:pt>
                <c:pt idx="4459">
                  <c:v>10.330411764706801</c:v>
                </c:pt>
                <c:pt idx="4460">
                  <c:v>10.3327285199804</c:v>
                </c:pt>
                <c:pt idx="4461">
                  <c:v>10.335045275253901</c:v>
                </c:pt>
                <c:pt idx="4462">
                  <c:v>10.3373620305274</c:v>
                </c:pt>
                <c:pt idx="4463">
                  <c:v>10.339678785801</c:v>
                </c:pt>
                <c:pt idx="4464">
                  <c:v>10.3419955410745</c:v>
                </c:pt>
                <c:pt idx="4465">
                  <c:v>10.3443122963481</c:v>
                </c:pt>
                <c:pt idx="4466">
                  <c:v>10.3466290516216</c:v>
                </c:pt>
                <c:pt idx="4467">
                  <c:v>10.348945806895101</c:v>
                </c:pt>
                <c:pt idx="4468">
                  <c:v>10.351262562168699</c:v>
                </c:pt>
                <c:pt idx="4469">
                  <c:v>10.3535793174422</c:v>
                </c:pt>
                <c:pt idx="4470">
                  <c:v>10.355896072715799</c:v>
                </c:pt>
                <c:pt idx="4471">
                  <c:v>10.3582128279893</c:v>
                </c:pt>
                <c:pt idx="4472">
                  <c:v>10.360529583262799</c:v>
                </c:pt>
                <c:pt idx="4473">
                  <c:v>10.3628463385364</c:v>
                </c:pt>
                <c:pt idx="4474">
                  <c:v>10.365163093809899</c:v>
                </c:pt>
                <c:pt idx="4475">
                  <c:v>10.3674798490834</c:v>
                </c:pt>
                <c:pt idx="4476">
                  <c:v>10.369796604356999</c:v>
                </c:pt>
                <c:pt idx="4477">
                  <c:v>10.3721133596305</c:v>
                </c:pt>
                <c:pt idx="4478">
                  <c:v>10.374430114904101</c:v>
                </c:pt>
                <c:pt idx="4479">
                  <c:v>10.3767468701776</c:v>
                </c:pt>
                <c:pt idx="4480">
                  <c:v>10.379063625451099</c:v>
                </c:pt>
                <c:pt idx="4481">
                  <c:v>10.3813803807247</c:v>
                </c:pt>
                <c:pt idx="4482">
                  <c:v>10.383697135998201</c:v>
                </c:pt>
                <c:pt idx="4483">
                  <c:v>10.3860138912717</c:v>
                </c:pt>
                <c:pt idx="4484">
                  <c:v>10.388330646545301</c:v>
                </c:pt>
                <c:pt idx="4485">
                  <c:v>10.3906474018188</c:v>
                </c:pt>
                <c:pt idx="4486">
                  <c:v>10.392964157092401</c:v>
                </c:pt>
                <c:pt idx="4487">
                  <c:v>10.3952809123659</c:v>
                </c:pt>
                <c:pt idx="4488">
                  <c:v>10.397597667639401</c:v>
                </c:pt>
                <c:pt idx="4489">
                  <c:v>10.399914422913</c:v>
                </c:pt>
                <c:pt idx="4490">
                  <c:v>10.402231178186501</c:v>
                </c:pt>
                <c:pt idx="4491">
                  <c:v>10.404547933460099</c:v>
                </c:pt>
                <c:pt idx="4492">
                  <c:v>10.4068646887336</c:v>
                </c:pt>
                <c:pt idx="4493">
                  <c:v>10.4091814440071</c:v>
                </c:pt>
                <c:pt idx="4494">
                  <c:v>10.4114981992807</c:v>
                </c:pt>
                <c:pt idx="4495">
                  <c:v>10.4138149545542</c:v>
                </c:pt>
                <c:pt idx="4496">
                  <c:v>10.416131709827701</c:v>
                </c:pt>
                <c:pt idx="4497">
                  <c:v>10.418448465101299</c:v>
                </c:pt>
                <c:pt idx="4498">
                  <c:v>10.4207652203748</c:v>
                </c:pt>
                <c:pt idx="4499">
                  <c:v>10.423081975648399</c:v>
                </c:pt>
                <c:pt idx="4500">
                  <c:v>10.4253987309219</c:v>
                </c:pt>
                <c:pt idx="4501">
                  <c:v>10.4277154861954</c:v>
                </c:pt>
                <c:pt idx="4502">
                  <c:v>10.430032241469</c:v>
                </c:pt>
                <c:pt idx="4503">
                  <c:v>10.432348996742499</c:v>
                </c:pt>
                <c:pt idx="4504">
                  <c:v>10.4346657520161</c:v>
                </c:pt>
                <c:pt idx="4505">
                  <c:v>10.436982507289599</c:v>
                </c:pt>
                <c:pt idx="4506">
                  <c:v>10.4392992625631</c:v>
                </c:pt>
                <c:pt idx="4507">
                  <c:v>10.441616017836701</c:v>
                </c:pt>
                <c:pt idx="4508">
                  <c:v>10.4439327731102</c:v>
                </c:pt>
                <c:pt idx="4509">
                  <c:v>10.446249528383699</c:v>
                </c:pt>
                <c:pt idx="4510">
                  <c:v>10.4485662836573</c:v>
                </c:pt>
                <c:pt idx="4511">
                  <c:v>10.450883038930799</c:v>
                </c:pt>
                <c:pt idx="4512">
                  <c:v>10.4531997942044</c:v>
                </c:pt>
                <c:pt idx="4513">
                  <c:v>10.455516549477901</c:v>
                </c:pt>
                <c:pt idx="4514">
                  <c:v>10.4578333047514</c:v>
                </c:pt>
                <c:pt idx="4515">
                  <c:v>10.460150060025001</c:v>
                </c:pt>
                <c:pt idx="4516">
                  <c:v>10.4624668152985</c:v>
                </c:pt>
                <c:pt idx="4517">
                  <c:v>10.4647835705721</c:v>
                </c:pt>
                <c:pt idx="4518">
                  <c:v>10.4671003258456</c:v>
                </c:pt>
                <c:pt idx="4519">
                  <c:v>10.469417081119101</c:v>
                </c:pt>
                <c:pt idx="4520">
                  <c:v>10.4717338363927</c:v>
                </c:pt>
                <c:pt idx="4521">
                  <c:v>10.474050591666201</c:v>
                </c:pt>
                <c:pt idx="4522">
                  <c:v>10.4763673469397</c:v>
                </c:pt>
                <c:pt idx="4523">
                  <c:v>10.4786841022133</c:v>
                </c:pt>
                <c:pt idx="4524">
                  <c:v>10.4810008574868</c:v>
                </c:pt>
                <c:pt idx="4525">
                  <c:v>10.4833176127604</c:v>
                </c:pt>
                <c:pt idx="4526">
                  <c:v>10.485634368033899</c:v>
                </c:pt>
                <c:pt idx="4527">
                  <c:v>10.487951123307401</c:v>
                </c:pt>
                <c:pt idx="4528">
                  <c:v>10.490267878580999</c:v>
                </c:pt>
                <c:pt idx="4529">
                  <c:v>10.4925846338545</c:v>
                </c:pt>
                <c:pt idx="4530">
                  <c:v>10.494901389128099</c:v>
                </c:pt>
                <c:pt idx="4531">
                  <c:v>10.4972181444016</c:v>
                </c:pt>
                <c:pt idx="4532">
                  <c:v>10.499534899675099</c:v>
                </c:pt>
                <c:pt idx="4533">
                  <c:v>10.5018516549487</c:v>
                </c:pt>
                <c:pt idx="4534">
                  <c:v>10.504168410222199</c:v>
                </c:pt>
                <c:pt idx="4535">
                  <c:v>10.5064851654957</c:v>
                </c:pt>
                <c:pt idx="4536">
                  <c:v>10.508801920769301</c:v>
                </c:pt>
                <c:pt idx="4537">
                  <c:v>10.5111186760428</c:v>
                </c:pt>
                <c:pt idx="4538">
                  <c:v>10.513435431316401</c:v>
                </c:pt>
                <c:pt idx="4539">
                  <c:v>10.5157521865899</c:v>
                </c:pt>
                <c:pt idx="4540">
                  <c:v>10.518068941863399</c:v>
                </c:pt>
                <c:pt idx="4541">
                  <c:v>10.520385697137</c:v>
                </c:pt>
                <c:pt idx="4542">
                  <c:v>10.522702452410501</c:v>
                </c:pt>
                <c:pt idx="4543">
                  <c:v>10.5250192076841</c:v>
                </c:pt>
                <c:pt idx="4544">
                  <c:v>10.527335962957601</c:v>
                </c:pt>
                <c:pt idx="4545">
                  <c:v>10.5296527182311</c:v>
                </c:pt>
                <c:pt idx="4546">
                  <c:v>10.5319694735047</c:v>
                </c:pt>
                <c:pt idx="4547">
                  <c:v>10.5342862287782</c:v>
                </c:pt>
                <c:pt idx="4548">
                  <c:v>10.536602984051701</c:v>
                </c:pt>
                <c:pt idx="4549">
                  <c:v>10.5389197393253</c:v>
                </c:pt>
                <c:pt idx="4550">
                  <c:v>10.541236494598801</c:v>
                </c:pt>
                <c:pt idx="4551">
                  <c:v>10.543553249872399</c:v>
                </c:pt>
                <c:pt idx="4552">
                  <c:v>10.5458700051459</c:v>
                </c:pt>
                <c:pt idx="4553">
                  <c:v>10.5481867604194</c:v>
                </c:pt>
                <c:pt idx="4554">
                  <c:v>10.550503515693</c:v>
                </c:pt>
                <c:pt idx="4555">
                  <c:v>10.5528202709665</c:v>
                </c:pt>
                <c:pt idx="4556">
                  <c:v>10.555137026240001</c:v>
                </c:pt>
                <c:pt idx="4557">
                  <c:v>10.557453781513599</c:v>
                </c:pt>
                <c:pt idx="4558">
                  <c:v>10.5597705367871</c:v>
                </c:pt>
                <c:pt idx="4559">
                  <c:v>10.562087292060699</c:v>
                </c:pt>
                <c:pt idx="4560">
                  <c:v>10.5644040473342</c:v>
                </c:pt>
                <c:pt idx="4561">
                  <c:v>10.5667208026077</c:v>
                </c:pt>
                <c:pt idx="4562">
                  <c:v>10.5690375578813</c:v>
                </c:pt>
                <c:pt idx="4563">
                  <c:v>10.571354313154799</c:v>
                </c:pt>
                <c:pt idx="4564">
                  <c:v>10.5736710684284</c:v>
                </c:pt>
                <c:pt idx="4565">
                  <c:v>10.575987823701899</c:v>
                </c:pt>
                <c:pt idx="4566">
                  <c:v>10.5783045789754</c:v>
                </c:pt>
                <c:pt idx="4567">
                  <c:v>10.580621334249001</c:v>
                </c:pt>
                <c:pt idx="4568">
                  <c:v>10.5829380895225</c:v>
                </c:pt>
                <c:pt idx="4569">
                  <c:v>10.585254844795999</c:v>
                </c:pt>
                <c:pt idx="4570">
                  <c:v>10.5875716000696</c:v>
                </c:pt>
                <c:pt idx="4571">
                  <c:v>10.589888355343099</c:v>
                </c:pt>
                <c:pt idx="4572">
                  <c:v>10.5922051106167</c:v>
                </c:pt>
                <c:pt idx="4573">
                  <c:v>10.594521865890201</c:v>
                </c:pt>
                <c:pt idx="4574">
                  <c:v>10.5968386211637</c:v>
                </c:pt>
                <c:pt idx="4575">
                  <c:v>10.599155376437301</c:v>
                </c:pt>
                <c:pt idx="4576">
                  <c:v>10.6014721317108</c:v>
                </c:pt>
                <c:pt idx="4577">
                  <c:v>10.6037888869844</c:v>
                </c:pt>
                <c:pt idx="4578">
                  <c:v>10.6061056422579</c:v>
                </c:pt>
                <c:pt idx="4579">
                  <c:v>10.608422397531401</c:v>
                </c:pt>
                <c:pt idx="4580">
                  <c:v>10.610739152804999</c:v>
                </c:pt>
                <c:pt idx="4581">
                  <c:v>10.613055908078501</c:v>
                </c:pt>
                <c:pt idx="4582">
                  <c:v>10.615372663352</c:v>
                </c:pt>
                <c:pt idx="4583">
                  <c:v>10.6176894186256</c:v>
                </c:pt>
                <c:pt idx="4584">
                  <c:v>10.6200061738991</c:v>
                </c:pt>
                <c:pt idx="4585">
                  <c:v>10.6223229291727</c:v>
                </c:pt>
                <c:pt idx="4586">
                  <c:v>10.624639684446199</c:v>
                </c:pt>
                <c:pt idx="4587">
                  <c:v>10.6269564397197</c:v>
                </c:pt>
                <c:pt idx="4588">
                  <c:v>10.629273194993299</c:v>
                </c:pt>
                <c:pt idx="4589">
                  <c:v>10.6315899502668</c:v>
                </c:pt>
                <c:pt idx="4590">
                  <c:v>10.633906705540401</c:v>
                </c:pt>
                <c:pt idx="4591">
                  <c:v>10.6362234608139</c:v>
                </c:pt>
                <c:pt idx="4592">
                  <c:v>10.638540216087399</c:v>
                </c:pt>
                <c:pt idx="4593">
                  <c:v>10.640856971361</c:v>
                </c:pt>
                <c:pt idx="4594">
                  <c:v>10.643173726634499</c:v>
                </c:pt>
                <c:pt idx="4595">
                  <c:v>10.645490481908</c:v>
                </c:pt>
                <c:pt idx="4596">
                  <c:v>10.647807237181601</c:v>
                </c:pt>
                <c:pt idx="4597">
                  <c:v>10.6501239924551</c:v>
                </c:pt>
                <c:pt idx="4598">
                  <c:v>10.652440747728701</c:v>
                </c:pt>
                <c:pt idx="4599">
                  <c:v>10.6547575030022</c:v>
                </c:pt>
                <c:pt idx="4600">
                  <c:v>10.657074258275699</c:v>
                </c:pt>
                <c:pt idx="4601">
                  <c:v>10.6593910135493</c:v>
                </c:pt>
                <c:pt idx="4602">
                  <c:v>10.661707768822801</c:v>
                </c:pt>
                <c:pt idx="4603">
                  <c:v>10.6640245240964</c:v>
                </c:pt>
                <c:pt idx="4604">
                  <c:v>10.666341279369901</c:v>
                </c:pt>
                <c:pt idx="4605">
                  <c:v>10.6686580346434</c:v>
                </c:pt>
                <c:pt idx="4606">
                  <c:v>10.670974789917</c:v>
                </c:pt>
                <c:pt idx="4607">
                  <c:v>10.6732915451905</c:v>
                </c:pt>
                <c:pt idx="4608">
                  <c:v>10.675608300464001</c:v>
                </c:pt>
                <c:pt idx="4609">
                  <c:v>10.6779250557376</c:v>
                </c:pt>
                <c:pt idx="4610">
                  <c:v>10.680241811011101</c:v>
                </c:pt>
                <c:pt idx="4611">
                  <c:v>10.682558566284699</c:v>
                </c:pt>
                <c:pt idx="4612">
                  <c:v>10.6848753215582</c:v>
                </c:pt>
                <c:pt idx="4613">
                  <c:v>10.6871920768317</c:v>
                </c:pt>
                <c:pt idx="4614">
                  <c:v>10.6895088321053</c:v>
                </c:pt>
                <c:pt idx="4615">
                  <c:v>10.6918255873788</c:v>
                </c:pt>
                <c:pt idx="4616">
                  <c:v>10.6941423426524</c:v>
                </c:pt>
                <c:pt idx="4617">
                  <c:v>10.696459097925899</c:v>
                </c:pt>
                <c:pt idx="4618">
                  <c:v>10.6987758531994</c:v>
                </c:pt>
                <c:pt idx="4619">
                  <c:v>10.701092608472999</c:v>
                </c:pt>
                <c:pt idx="4620">
                  <c:v>10.7034093637465</c:v>
                </c:pt>
                <c:pt idx="4621">
                  <c:v>10.705726119019999</c:v>
                </c:pt>
                <c:pt idx="4622">
                  <c:v>10.7080428742936</c:v>
                </c:pt>
                <c:pt idx="4623">
                  <c:v>10.710359629567099</c:v>
                </c:pt>
                <c:pt idx="4624">
                  <c:v>10.7126763848407</c:v>
                </c:pt>
                <c:pt idx="4625">
                  <c:v>10.714993140114199</c:v>
                </c:pt>
                <c:pt idx="4626">
                  <c:v>10.7173098953877</c:v>
                </c:pt>
                <c:pt idx="4627">
                  <c:v>10.719626650661301</c:v>
                </c:pt>
                <c:pt idx="4628">
                  <c:v>10.7219434059348</c:v>
                </c:pt>
                <c:pt idx="4629">
                  <c:v>10.724260161208299</c:v>
                </c:pt>
                <c:pt idx="4630">
                  <c:v>10.7265769164819</c:v>
                </c:pt>
                <c:pt idx="4631">
                  <c:v>10.728893671755401</c:v>
                </c:pt>
                <c:pt idx="4632">
                  <c:v>10.731210427029</c:v>
                </c:pt>
                <c:pt idx="4633">
                  <c:v>10.733527182302501</c:v>
                </c:pt>
                <c:pt idx="4634">
                  <c:v>10.735843937576</c:v>
                </c:pt>
                <c:pt idx="4635">
                  <c:v>10.738160692849601</c:v>
                </c:pt>
                <c:pt idx="4636">
                  <c:v>10.7404774481231</c:v>
                </c:pt>
                <c:pt idx="4637">
                  <c:v>10.7427942033967</c:v>
                </c:pt>
                <c:pt idx="4638">
                  <c:v>10.7451109586702</c:v>
                </c:pt>
                <c:pt idx="4639">
                  <c:v>10.747427713943701</c:v>
                </c:pt>
                <c:pt idx="4640">
                  <c:v>10.749744469217299</c:v>
                </c:pt>
                <c:pt idx="4641">
                  <c:v>10.7520612244908</c:v>
                </c:pt>
                <c:pt idx="4642">
                  <c:v>10.7543779797643</c:v>
                </c:pt>
                <c:pt idx="4643">
                  <c:v>10.7566947350379</c:v>
                </c:pt>
                <c:pt idx="4644">
                  <c:v>10.7590114903114</c:v>
                </c:pt>
                <c:pt idx="4645">
                  <c:v>10.761328245585</c:v>
                </c:pt>
                <c:pt idx="4646">
                  <c:v>10.763645000858499</c:v>
                </c:pt>
                <c:pt idx="4647">
                  <c:v>10.765961756132</c:v>
                </c:pt>
                <c:pt idx="4648">
                  <c:v>10.768278511405599</c:v>
                </c:pt>
                <c:pt idx="4649">
                  <c:v>10.7705952666791</c:v>
                </c:pt>
                <c:pt idx="4650">
                  <c:v>10.772912021952701</c:v>
                </c:pt>
                <c:pt idx="4651">
                  <c:v>10.7752287772262</c:v>
                </c:pt>
                <c:pt idx="4652">
                  <c:v>10.777545532499699</c:v>
                </c:pt>
                <c:pt idx="4653">
                  <c:v>10.7798622877733</c:v>
                </c:pt>
                <c:pt idx="4654">
                  <c:v>10.782179043046799</c:v>
                </c:pt>
                <c:pt idx="4655">
                  <c:v>10.7844957983203</c:v>
                </c:pt>
                <c:pt idx="4656">
                  <c:v>10.786812553593901</c:v>
                </c:pt>
                <c:pt idx="4657">
                  <c:v>10.7891293088674</c:v>
                </c:pt>
                <c:pt idx="4658">
                  <c:v>10.791446064141001</c:v>
                </c:pt>
                <c:pt idx="4659">
                  <c:v>10.7937628194145</c:v>
                </c:pt>
                <c:pt idx="4660">
                  <c:v>10.796079574687999</c:v>
                </c:pt>
                <c:pt idx="4661">
                  <c:v>10.7983963299616</c:v>
                </c:pt>
                <c:pt idx="4662">
                  <c:v>10.800713085235101</c:v>
                </c:pt>
                <c:pt idx="4663">
                  <c:v>10.8030298405087</c:v>
                </c:pt>
                <c:pt idx="4664">
                  <c:v>10.805346595782201</c:v>
                </c:pt>
                <c:pt idx="4665">
                  <c:v>10.8076633510557</c:v>
                </c:pt>
                <c:pt idx="4666">
                  <c:v>10.8099801063293</c:v>
                </c:pt>
                <c:pt idx="4667">
                  <c:v>10.8122968616028</c:v>
                </c:pt>
                <c:pt idx="4668">
                  <c:v>10.814613616876301</c:v>
                </c:pt>
                <c:pt idx="4669">
                  <c:v>10.816930372149899</c:v>
                </c:pt>
                <c:pt idx="4670">
                  <c:v>10.819247127423401</c:v>
                </c:pt>
                <c:pt idx="4671">
                  <c:v>10.821563882696999</c:v>
                </c:pt>
                <c:pt idx="4672">
                  <c:v>10.8238806379705</c:v>
                </c:pt>
                <c:pt idx="4673">
                  <c:v>10.826197393244</c:v>
                </c:pt>
                <c:pt idx="4674">
                  <c:v>10.8285141485176</c:v>
                </c:pt>
                <c:pt idx="4675">
                  <c:v>10.830830903791099</c:v>
                </c:pt>
                <c:pt idx="4676">
                  <c:v>10.8331476590647</c:v>
                </c:pt>
                <c:pt idx="4677">
                  <c:v>10.835464414338199</c:v>
                </c:pt>
                <c:pt idx="4678">
                  <c:v>10.8377811696117</c:v>
                </c:pt>
                <c:pt idx="4679">
                  <c:v>10.840097924885301</c:v>
                </c:pt>
                <c:pt idx="4680">
                  <c:v>10.8424146801588</c:v>
                </c:pt>
                <c:pt idx="4681">
                  <c:v>10.844731435432299</c:v>
                </c:pt>
                <c:pt idx="4682">
                  <c:v>10.8470481907059</c:v>
                </c:pt>
                <c:pt idx="4683">
                  <c:v>10.849364945979399</c:v>
                </c:pt>
                <c:pt idx="4684">
                  <c:v>10.851681701253</c:v>
                </c:pt>
                <c:pt idx="4685">
                  <c:v>10.853998456526501</c:v>
                </c:pt>
                <c:pt idx="4686">
                  <c:v>10.8563152118</c:v>
                </c:pt>
                <c:pt idx="4687">
                  <c:v>10.858631967073601</c:v>
                </c:pt>
                <c:pt idx="4688">
                  <c:v>10.8609487223471</c:v>
                </c:pt>
                <c:pt idx="4689">
                  <c:v>10.8632654776207</c:v>
                </c:pt>
                <c:pt idx="4690">
                  <c:v>10.8655822328942</c:v>
                </c:pt>
                <c:pt idx="4691">
                  <c:v>10.867898988167701</c:v>
                </c:pt>
                <c:pt idx="4692">
                  <c:v>10.8702157434413</c:v>
                </c:pt>
                <c:pt idx="4693">
                  <c:v>10.872532498714801</c:v>
                </c:pt>
                <c:pt idx="4694">
                  <c:v>10.8748492539883</c:v>
                </c:pt>
                <c:pt idx="4695">
                  <c:v>10.8771660092619</c:v>
                </c:pt>
                <c:pt idx="4696">
                  <c:v>10.8794827645354</c:v>
                </c:pt>
                <c:pt idx="4697">
                  <c:v>10.881799519809</c:v>
                </c:pt>
                <c:pt idx="4698">
                  <c:v>10.8841162750825</c:v>
                </c:pt>
                <c:pt idx="4699">
                  <c:v>10.886433030356001</c:v>
                </c:pt>
                <c:pt idx="4700">
                  <c:v>10.888749785629599</c:v>
                </c:pt>
                <c:pt idx="4701">
                  <c:v>10.8910665409031</c:v>
                </c:pt>
                <c:pt idx="4702">
                  <c:v>10.893383296176699</c:v>
                </c:pt>
                <c:pt idx="4703">
                  <c:v>10.8957000514502</c:v>
                </c:pt>
                <c:pt idx="4704">
                  <c:v>10.8980168067237</c:v>
                </c:pt>
                <c:pt idx="4705">
                  <c:v>10.9003335619973</c:v>
                </c:pt>
                <c:pt idx="4706">
                  <c:v>10.902650317270799</c:v>
                </c:pt>
                <c:pt idx="4707">
                  <c:v>10.9049670725443</c:v>
                </c:pt>
                <c:pt idx="4708">
                  <c:v>10.907283827817899</c:v>
                </c:pt>
                <c:pt idx="4709">
                  <c:v>10.9096005830914</c:v>
                </c:pt>
                <c:pt idx="4710">
                  <c:v>10.911917338365001</c:v>
                </c:pt>
                <c:pt idx="4711">
                  <c:v>10.9142340936385</c:v>
                </c:pt>
                <c:pt idx="4712">
                  <c:v>10.916550848911999</c:v>
                </c:pt>
                <c:pt idx="4713">
                  <c:v>10.9188676041856</c:v>
                </c:pt>
                <c:pt idx="4714">
                  <c:v>10.921184359459099</c:v>
                </c:pt>
                <c:pt idx="4715">
                  <c:v>10.9235011147326</c:v>
                </c:pt>
                <c:pt idx="4716">
                  <c:v>10.925817870006201</c:v>
                </c:pt>
                <c:pt idx="4717">
                  <c:v>10.9281346252797</c:v>
                </c:pt>
                <c:pt idx="4718">
                  <c:v>10.930451380553301</c:v>
                </c:pt>
                <c:pt idx="4719">
                  <c:v>10.9327681358268</c:v>
                </c:pt>
                <c:pt idx="4720">
                  <c:v>10.935084891100299</c:v>
                </c:pt>
                <c:pt idx="4721">
                  <c:v>10.9374016463739</c:v>
                </c:pt>
                <c:pt idx="4722">
                  <c:v>10.939718401647401</c:v>
                </c:pt>
                <c:pt idx="4723">
                  <c:v>10.942035156920999</c:v>
                </c:pt>
                <c:pt idx="4724">
                  <c:v>10.944351912194501</c:v>
                </c:pt>
                <c:pt idx="4725">
                  <c:v>10.946668667468</c:v>
                </c:pt>
                <c:pt idx="4726">
                  <c:v>10.9489854227416</c:v>
                </c:pt>
                <c:pt idx="4727">
                  <c:v>10.9513021780151</c:v>
                </c:pt>
                <c:pt idx="4728">
                  <c:v>10.953618933288601</c:v>
                </c:pt>
                <c:pt idx="4729">
                  <c:v>10.955935688562199</c:v>
                </c:pt>
                <c:pt idx="4730">
                  <c:v>10.958252443835701</c:v>
                </c:pt>
                <c:pt idx="4731">
                  <c:v>10.960569199109299</c:v>
                </c:pt>
                <c:pt idx="4732">
                  <c:v>10.9628859543828</c:v>
                </c:pt>
                <c:pt idx="4733">
                  <c:v>10.9652027096563</c:v>
                </c:pt>
                <c:pt idx="4734">
                  <c:v>10.9675194649299</c:v>
                </c:pt>
                <c:pt idx="4735">
                  <c:v>10.969836220203399</c:v>
                </c:pt>
                <c:pt idx="4736">
                  <c:v>10.972152975477</c:v>
                </c:pt>
                <c:pt idx="4737">
                  <c:v>10.974469730750499</c:v>
                </c:pt>
                <c:pt idx="4738">
                  <c:v>10.976786486024</c:v>
                </c:pt>
                <c:pt idx="4739">
                  <c:v>10.979103241297601</c:v>
                </c:pt>
                <c:pt idx="4740">
                  <c:v>10.9814199965711</c:v>
                </c:pt>
                <c:pt idx="4741">
                  <c:v>10.983736751844599</c:v>
                </c:pt>
                <c:pt idx="4742">
                  <c:v>10.9860535071182</c:v>
                </c:pt>
                <c:pt idx="4743">
                  <c:v>10.988370262391699</c:v>
                </c:pt>
                <c:pt idx="4744">
                  <c:v>10.9906870176653</c:v>
                </c:pt>
                <c:pt idx="4745">
                  <c:v>10.993003772938801</c:v>
                </c:pt>
                <c:pt idx="4746">
                  <c:v>10.9953205282123</c:v>
                </c:pt>
                <c:pt idx="4747">
                  <c:v>10.997637283485901</c:v>
                </c:pt>
                <c:pt idx="4748">
                  <c:v>10.9999540387594</c:v>
                </c:pt>
                <c:pt idx="4749">
                  <c:v>11.002270794033</c:v>
                </c:pt>
                <c:pt idx="4750">
                  <c:v>11.0045875493065</c:v>
                </c:pt>
                <c:pt idx="4751">
                  <c:v>11.006904304580001</c:v>
                </c:pt>
                <c:pt idx="4752">
                  <c:v>11.0092210598536</c:v>
                </c:pt>
                <c:pt idx="4753">
                  <c:v>11.011537815127101</c:v>
                </c:pt>
                <c:pt idx="4754">
                  <c:v>11.0138545704006</c:v>
                </c:pt>
                <c:pt idx="4755">
                  <c:v>11.0161713256742</c:v>
                </c:pt>
                <c:pt idx="4756">
                  <c:v>11.0184880809477</c:v>
                </c:pt>
                <c:pt idx="4757">
                  <c:v>11.0208048362213</c:v>
                </c:pt>
                <c:pt idx="4758">
                  <c:v>11.0231215914948</c:v>
                </c:pt>
                <c:pt idx="4759">
                  <c:v>11.025438346768301</c:v>
                </c:pt>
                <c:pt idx="4760">
                  <c:v>11.027755102041899</c:v>
                </c:pt>
                <c:pt idx="4761">
                  <c:v>11.0300718573154</c:v>
                </c:pt>
                <c:pt idx="4762">
                  <c:v>11.032388612588999</c:v>
                </c:pt>
                <c:pt idx="4763">
                  <c:v>11.0347053678625</c:v>
                </c:pt>
                <c:pt idx="4764">
                  <c:v>11.037022123136</c:v>
                </c:pt>
                <c:pt idx="4765">
                  <c:v>11.0393388784096</c:v>
                </c:pt>
                <c:pt idx="4766">
                  <c:v>11.041655633683099</c:v>
                </c:pt>
                <c:pt idx="4767">
                  <c:v>11.0439723889566</c:v>
                </c:pt>
                <c:pt idx="4768">
                  <c:v>11.046289144230199</c:v>
                </c:pt>
                <c:pt idx="4769">
                  <c:v>11.0486058995037</c:v>
                </c:pt>
                <c:pt idx="4770">
                  <c:v>11.050922654777301</c:v>
                </c:pt>
                <c:pt idx="4771">
                  <c:v>11.0532394100508</c:v>
                </c:pt>
                <c:pt idx="4772">
                  <c:v>11.055556165324299</c:v>
                </c:pt>
                <c:pt idx="4773">
                  <c:v>11.0578729205979</c:v>
                </c:pt>
                <c:pt idx="4774">
                  <c:v>11.060189675871399</c:v>
                </c:pt>
                <c:pt idx="4775">
                  <c:v>11.062506431145</c:v>
                </c:pt>
                <c:pt idx="4776">
                  <c:v>11.064823186418501</c:v>
                </c:pt>
                <c:pt idx="4777">
                  <c:v>11.067139941692</c:v>
                </c:pt>
                <c:pt idx="4778">
                  <c:v>11.069456696965601</c:v>
                </c:pt>
                <c:pt idx="4779">
                  <c:v>11.0717734522391</c:v>
                </c:pt>
                <c:pt idx="4780">
                  <c:v>11.074090207512601</c:v>
                </c:pt>
                <c:pt idx="4781">
                  <c:v>11.0764069627862</c:v>
                </c:pt>
                <c:pt idx="4782">
                  <c:v>11.078723718059701</c:v>
                </c:pt>
                <c:pt idx="4783">
                  <c:v>11.081040473333299</c:v>
                </c:pt>
                <c:pt idx="4784">
                  <c:v>11.083357228606801</c:v>
                </c:pt>
                <c:pt idx="4785">
                  <c:v>11.0856739838803</c:v>
                </c:pt>
                <c:pt idx="4786">
                  <c:v>11.0879907391539</c:v>
                </c:pt>
                <c:pt idx="4787">
                  <c:v>11.0903074944274</c:v>
                </c:pt>
                <c:pt idx="4788">
                  <c:v>11.092624249700901</c:v>
                </c:pt>
                <c:pt idx="4789">
                  <c:v>11.094941004974499</c:v>
                </c:pt>
                <c:pt idx="4790">
                  <c:v>11.097257760248</c:v>
                </c:pt>
                <c:pt idx="4791">
                  <c:v>11.099574515521599</c:v>
                </c:pt>
                <c:pt idx="4792">
                  <c:v>11.1018912707951</c:v>
                </c:pt>
                <c:pt idx="4793">
                  <c:v>11.1042080260686</c:v>
                </c:pt>
                <c:pt idx="4794">
                  <c:v>11.1065247813422</c:v>
                </c:pt>
                <c:pt idx="4795">
                  <c:v>11.108841536615699</c:v>
                </c:pt>
                <c:pt idx="4796">
                  <c:v>11.1111582918893</c:v>
                </c:pt>
                <c:pt idx="4797">
                  <c:v>11.113475047162799</c:v>
                </c:pt>
                <c:pt idx="4798">
                  <c:v>11.1157918024363</c:v>
                </c:pt>
                <c:pt idx="4799">
                  <c:v>11.118108557709901</c:v>
                </c:pt>
                <c:pt idx="4800">
                  <c:v>11.1204253129834</c:v>
                </c:pt>
                <c:pt idx="4801">
                  <c:v>11.122742068256899</c:v>
                </c:pt>
                <c:pt idx="4802">
                  <c:v>11.1250588235305</c:v>
                </c:pt>
                <c:pt idx="4803">
                  <c:v>11.127375578803999</c:v>
                </c:pt>
                <c:pt idx="4804">
                  <c:v>11.1296923340776</c:v>
                </c:pt>
                <c:pt idx="4805">
                  <c:v>11.132009089351101</c:v>
                </c:pt>
                <c:pt idx="4806">
                  <c:v>11.1343258446246</c:v>
                </c:pt>
                <c:pt idx="4807">
                  <c:v>11.136642599898201</c:v>
                </c:pt>
                <c:pt idx="4808">
                  <c:v>11.1389593551717</c:v>
                </c:pt>
                <c:pt idx="4809">
                  <c:v>11.1412761104453</c:v>
                </c:pt>
                <c:pt idx="4810">
                  <c:v>11.1435928657188</c:v>
                </c:pt>
                <c:pt idx="4811">
                  <c:v>11.145909620992301</c:v>
                </c:pt>
                <c:pt idx="4812">
                  <c:v>11.1482263762659</c:v>
                </c:pt>
                <c:pt idx="4813">
                  <c:v>11.150543131539401</c:v>
                </c:pt>
                <c:pt idx="4814">
                  <c:v>11.1528598868129</c:v>
                </c:pt>
                <c:pt idx="4815">
                  <c:v>11.1551766420865</c:v>
                </c:pt>
                <c:pt idx="4816">
                  <c:v>11.15749339736</c:v>
                </c:pt>
                <c:pt idx="4817">
                  <c:v>11.1598101526336</c:v>
                </c:pt>
                <c:pt idx="4818">
                  <c:v>11.162126907907099</c:v>
                </c:pt>
                <c:pt idx="4819">
                  <c:v>11.164443663180601</c:v>
                </c:pt>
                <c:pt idx="4820">
                  <c:v>11.166760418454199</c:v>
                </c:pt>
                <c:pt idx="4821">
                  <c:v>11.1690771737277</c:v>
                </c:pt>
                <c:pt idx="4822">
                  <c:v>11.171393929001299</c:v>
                </c:pt>
                <c:pt idx="4823">
                  <c:v>11.1737106842748</c:v>
                </c:pt>
                <c:pt idx="4824">
                  <c:v>11.176027439548299</c:v>
                </c:pt>
                <c:pt idx="4825">
                  <c:v>11.1783441948219</c:v>
                </c:pt>
                <c:pt idx="4826">
                  <c:v>11.180660950095399</c:v>
                </c:pt>
                <c:pt idx="4827">
                  <c:v>11.1829777053689</c:v>
                </c:pt>
                <c:pt idx="4828">
                  <c:v>11.185294460642501</c:v>
                </c:pt>
                <c:pt idx="4829">
                  <c:v>11.187611215916</c:v>
                </c:pt>
                <c:pt idx="4830">
                  <c:v>11.189927971189601</c:v>
                </c:pt>
                <c:pt idx="4831">
                  <c:v>11.1922447264631</c:v>
                </c:pt>
                <c:pt idx="4832">
                  <c:v>11.194561481736599</c:v>
                </c:pt>
                <c:pt idx="4833">
                  <c:v>11.1968782370102</c:v>
                </c:pt>
                <c:pt idx="4834">
                  <c:v>11.199194992283701</c:v>
                </c:pt>
                <c:pt idx="4835">
                  <c:v>11.2015117475573</c:v>
                </c:pt>
                <c:pt idx="4836">
                  <c:v>11.203828502830801</c:v>
                </c:pt>
                <c:pt idx="4837">
                  <c:v>11.2061452581043</c:v>
                </c:pt>
                <c:pt idx="4838">
                  <c:v>11.2084620133779</c:v>
                </c:pt>
                <c:pt idx="4839">
                  <c:v>11.2107787686514</c:v>
                </c:pt>
                <c:pt idx="4840">
                  <c:v>11.213095523924901</c:v>
                </c:pt>
                <c:pt idx="4841">
                  <c:v>11.2154122791985</c:v>
                </c:pt>
                <c:pt idx="4842">
                  <c:v>11.217729034472001</c:v>
                </c:pt>
                <c:pt idx="4843">
                  <c:v>11.220045789745599</c:v>
                </c:pt>
                <c:pt idx="4844">
                  <c:v>11.2223625450191</c:v>
                </c:pt>
                <c:pt idx="4845">
                  <c:v>11.2246793002926</c:v>
                </c:pt>
                <c:pt idx="4846">
                  <c:v>11.2269960555662</c:v>
                </c:pt>
                <c:pt idx="4847">
                  <c:v>11.2293128108397</c:v>
                </c:pt>
                <c:pt idx="4848">
                  <c:v>11.2316295661133</c:v>
                </c:pt>
                <c:pt idx="4849">
                  <c:v>11.233946321386799</c:v>
                </c:pt>
                <c:pt idx="4850">
                  <c:v>11.2362630766603</c:v>
                </c:pt>
                <c:pt idx="4851">
                  <c:v>11.238579831933899</c:v>
                </c:pt>
                <c:pt idx="4852">
                  <c:v>11.2408965872074</c:v>
                </c:pt>
                <c:pt idx="4853">
                  <c:v>11.2432133424809</c:v>
                </c:pt>
                <c:pt idx="4854">
                  <c:v>11.2455300977545</c:v>
                </c:pt>
                <c:pt idx="4855">
                  <c:v>11.247846853027999</c:v>
                </c:pt>
                <c:pt idx="4856">
                  <c:v>11.2501636083016</c:v>
                </c:pt>
                <c:pt idx="4857">
                  <c:v>11.252480363575099</c:v>
                </c:pt>
                <c:pt idx="4858">
                  <c:v>11.2547971188486</c:v>
                </c:pt>
                <c:pt idx="4859">
                  <c:v>11.257113874122201</c:v>
                </c:pt>
                <c:pt idx="4860">
                  <c:v>11.2594306293957</c:v>
                </c:pt>
                <c:pt idx="4861">
                  <c:v>11.261747384669199</c:v>
                </c:pt>
                <c:pt idx="4862">
                  <c:v>11.2640641399428</c:v>
                </c:pt>
                <c:pt idx="4863">
                  <c:v>11.266380895216299</c:v>
                </c:pt>
                <c:pt idx="4864">
                  <c:v>11.2686976504899</c:v>
                </c:pt>
                <c:pt idx="4865">
                  <c:v>11.271014405763401</c:v>
                </c:pt>
                <c:pt idx="4866">
                  <c:v>11.2733311610369</c:v>
                </c:pt>
                <c:pt idx="4867">
                  <c:v>11.275647916310501</c:v>
                </c:pt>
                <c:pt idx="4868">
                  <c:v>11.277964671584</c:v>
                </c:pt>
                <c:pt idx="4869">
                  <c:v>11.2802814268576</c:v>
                </c:pt>
                <c:pt idx="4870">
                  <c:v>11.2825981821311</c:v>
                </c:pt>
                <c:pt idx="4871">
                  <c:v>11.284914937404601</c:v>
                </c:pt>
                <c:pt idx="4872">
                  <c:v>11.287231692678199</c:v>
                </c:pt>
                <c:pt idx="4873">
                  <c:v>11.289548447951701</c:v>
                </c:pt>
                <c:pt idx="4874">
                  <c:v>11.2918652032252</c:v>
                </c:pt>
                <c:pt idx="4875">
                  <c:v>11.2941819584988</c:v>
                </c:pt>
                <c:pt idx="4876">
                  <c:v>11.2964987137723</c:v>
                </c:pt>
                <c:pt idx="4877">
                  <c:v>11.2988154690459</c:v>
                </c:pt>
                <c:pt idx="4878">
                  <c:v>11.301132224319399</c:v>
                </c:pt>
                <c:pt idx="4879">
                  <c:v>11.303448979592901</c:v>
                </c:pt>
                <c:pt idx="4880">
                  <c:v>11.305765734866499</c:v>
                </c:pt>
                <c:pt idx="4881">
                  <c:v>11.30808249014</c:v>
                </c:pt>
                <c:pt idx="4882">
                  <c:v>11.310399245413601</c:v>
                </c:pt>
                <c:pt idx="4883">
                  <c:v>11.3127160006871</c:v>
                </c:pt>
                <c:pt idx="4884">
                  <c:v>11.315032755960599</c:v>
                </c:pt>
                <c:pt idx="4885">
                  <c:v>11.3173495112342</c:v>
                </c:pt>
                <c:pt idx="4886">
                  <c:v>11.319666266507699</c:v>
                </c:pt>
                <c:pt idx="4887">
                  <c:v>11.3219830217812</c:v>
                </c:pt>
                <c:pt idx="4888">
                  <c:v>11.324299777054801</c:v>
                </c:pt>
                <c:pt idx="4889">
                  <c:v>11.3266165323283</c:v>
                </c:pt>
                <c:pt idx="4890">
                  <c:v>11.328933287601901</c:v>
                </c:pt>
                <c:pt idx="4891">
                  <c:v>11.3312500428754</c:v>
                </c:pt>
                <c:pt idx="4892">
                  <c:v>11.333566798148899</c:v>
                </c:pt>
                <c:pt idx="4893">
                  <c:v>11.3358835534225</c:v>
                </c:pt>
                <c:pt idx="4894">
                  <c:v>11.338200308696001</c:v>
                </c:pt>
                <c:pt idx="4895">
                  <c:v>11.3405170639696</c:v>
                </c:pt>
                <c:pt idx="4896">
                  <c:v>11.342833819243101</c:v>
                </c:pt>
                <c:pt idx="4897">
                  <c:v>11.3451505745166</c:v>
                </c:pt>
                <c:pt idx="4898">
                  <c:v>11.3474673297902</c:v>
                </c:pt>
                <c:pt idx="4899">
                  <c:v>11.3497840850637</c:v>
                </c:pt>
                <c:pt idx="4900">
                  <c:v>11.352100840337201</c:v>
                </c:pt>
                <c:pt idx="4901">
                  <c:v>11.3544175956108</c:v>
                </c:pt>
                <c:pt idx="4902">
                  <c:v>11.356734350884301</c:v>
                </c:pt>
                <c:pt idx="4903">
                  <c:v>11.359051106157899</c:v>
                </c:pt>
                <c:pt idx="4904">
                  <c:v>11.3613678614314</c:v>
                </c:pt>
                <c:pt idx="4905">
                  <c:v>11.3636846167049</c:v>
                </c:pt>
                <c:pt idx="4906">
                  <c:v>11.3660013719785</c:v>
                </c:pt>
                <c:pt idx="4907">
                  <c:v>11.368318127252</c:v>
                </c:pt>
                <c:pt idx="4908">
                  <c:v>11.3706348825256</c:v>
                </c:pt>
                <c:pt idx="4909">
                  <c:v>11.372951637799099</c:v>
                </c:pt>
                <c:pt idx="4910">
                  <c:v>11.3752683930726</c:v>
                </c:pt>
                <c:pt idx="4911">
                  <c:v>11.377585148346199</c:v>
                </c:pt>
                <c:pt idx="4912">
                  <c:v>11.3799019036197</c:v>
                </c:pt>
                <c:pt idx="4913">
                  <c:v>11.3822186588932</c:v>
                </c:pt>
                <c:pt idx="4914">
                  <c:v>11.3845354141668</c:v>
                </c:pt>
                <c:pt idx="4915">
                  <c:v>11.386852169440299</c:v>
                </c:pt>
                <c:pt idx="4916">
                  <c:v>11.3891689247139</c:v>
                </c:pt>
                <c:pt idx="4917">
                  <c:v>11.391485679987399</c:v>
                </c:pt>
                <c:pt idx="4918">
                  <c:v>11.3938024352609</c:v>
                </c:pt>
                <c:pt idx="4919">
                  <c:v>11.396119190534501</c:v>
                </c:pt>
                <c:pt idx="4920">
                  <c:v>11.398435945808</c:v>
                </c:pt>
                <c:pt idx="4921">
                  <c:v>11.400752701081601</c:v>
                </c:pt>
                <c:pt idx="4922">
                  <c:v>11.4030694563551</c:v>
                </c:pt>
                <c:pt idx="4923">
                  <c:v>11.405386211628599</c:v>
                </c:pt>
                <c:pt idx="4924">
                  <c:v>11.4077029669022</c:v>
                </c:pt>
                <c:pt idx="4925">
                  <c:v>11.410019722175701</c:v>
                </c:pt>
                <c:pt idx="4926">
                  <c:v>11.4123364774492</c:v>
                </c:pt>
                <c:pt idx="4927">
                  <c:v>11.414653232722801</c:v>
                </c:pt>
                <c:pt idx="4928">
                  <c:v>11.4169699879963</c:v>
                </c:pt>
                <c:pt idx="4929">
                  <c:v>11.4192867432699</c:v>
                </c:pt>
                <c:pt idx="4930">
                  <c:v>11.4216034985434</c:v>
                </c:pt>
                <c:pt idx="4931">
                  <c:v>11.423920253816901</c:v>
                </c:pt>
                <c:pt idx="4932">
                  <c:v>11.426237009090499</c:v>
                </c:pt>
                <c:pt idx="4933">
                  <c:v>11.428553764364001</c:v>
                </c:pt>
                <c:pt idx="4934">
                  <c:v>11.430870519637599</c:v>
                </c:pt>
                <c:pt idx="4935">
                  <c:v>11.4331872749111</c:v>
                </c:pt>
                <c:pt idx="4936">
                  <c:v>11.4355040301846</c:v>
                </c:pt>
                <c:pt idx="4937">
                  <c:v>11.4378207854582</c:v>
                </c:pt>
                <c:pt idx="4938">
                  <c:v>11.440137540731699</c:v>
                </c:pt>
                <c:pt idx="4939">
                  <c:v>11.4424542960052</c:v>
                </c:pt>
                <c:pt idx="4940">
                  <c:v>11.444771051278799</c:v>
                </c:pt>
                <c:pt idx="4941">
                  <c:v>11.4470878065523</c:v>
                </c:pt>
                <c:pt idx="4942">
                  <c:v>11.449404561825901</c:v>
                </c:pt>
                <c:pt idx="4943">
                  <c:v>11.4517213170994</c:v>
                </c:pt>
                <c:pt idx="4944">
                  <c:v>11.454038072372899</c:v>
                </c:pt>
                <c:pt idx="4945">
                  <c:v>11.4563548276465</c:v>
                </c:pt>
                <c:pt idx="4946">
                  <c:v>11.458671582919999</c:v>
                </c:pt>
                <c:pt idx="4947">
                  <c:v>11.4609883381935</c:v>
                </c:pt>
                <c:pt idx="4948">
                  <c:v>11.463305093467101</c:v>
                </c:pt>
                <c:pt idx="4949">
                  <c:v>11.4656218487406</c:v>
                </c:pt>
                <c:pt idx="4950">
                  <c:v>11.467938604014201</c:v>
                </c:pt>
                <c:pt idx="4951">
                  <c:v>11.4702553592877</c:v>
                </c:pt>
                <c:pt idx="4952">
                  <c:v>11.472572114561199</c:v>
                </c:pt>
                <c:pt idx="4953">
                  <c:v>11.4748888698348</c:v>
                </c:pt>
                <c:pt idx="4954">
                  <c:v>11.477205625108301</c:v>
                </c:pt>
                <c:pt idx="4955">
                  <c:v>11.4795223803819</c:v>
                </c:pt>
                <c:pt idx="4956">
                  <c:v>11.481839135655401</c:v>
                </c:pt>
                <c:pt idx="4957">
                  <c:v>11.4841558909289</c:v>
                </c:pt>
                <c:pt idx="4958">
                  <c:v>11.4864726462025</c:v>
                </c:pt>
                <c:pt idx="4959">
                  <c:v>11.488789401476</c:v>
                </c:pt>
                <c:pt idx="4960">
                  <c:v>11.491106156749501</c:v>
                </c:pt>
                <c:pt idx="4961">
                  <c:v>11.4934229120231</c:v>
                </c:pt>
                <c:pt idx="4962">
                  <c:v>11.495739667296601</c:v>
                </c:pt>
                <c:pt idx="4963">
                  <c:v>11.498056422570199</c:v>
                </c:pt>
                <c:pt idx="4964">
                  <c:v>11.5003731778437</c:v>
                </c:pt>
                <c:pt idx="4965">
                  <c:v>11.5026899331172</c:v>
                </c:pt>
                <c:pt idx="4966">
                  <c:v>11.5050066883908</c:v>
                </c:pt>
                <c:pt idx="4967">
                  <c:v>11.507323443664299</c:v>
                </c:pt>
                <c:pt idx="4968">
                  <c:v>11.5096401989379</c:v>
                </c:pt>
                <c:pt idx="4969">
                  <c:v>11.511956954211399</c:v>
                </c:pt>
                <c:pt idx="4970">
                  <c:v>11.5142737094849</c:v>
                </c:pt>
                <c:pt idx="4971">
                  <c:v>11.516590464758499</c:v>
                </c:pt>
                <c:pt idx="4972">
                  <c:v>11.518907220032</c:v>
                </c:pt>
                <c:pt idx="4973">
                  <c:v>11.521223975305499</c:v>
                </c:pt>
                <c:pt idx="4974">
                  <c:v>11.5235407305791</c:v>
                </c:pt>
                <c:pt idx="4975">
                  <c:v>11.525857485852599</c:v>
                </c:pt>
                <c:pt idx="4976">
                  <c:v>11.5281742411262</c:v>
                </c:pt>
                <c:pt idx="4977">
                  <c:v>11.530490996399701</c:v>
                </c:pt>
                <c:pt idx="4978">
                  <c:v>11.5328077516732</c:v>
                </c:pt>
                <c:pt idx="4979">
                  <c:v>11.535124506946801</c:v>
                </c:pt>
                <c:pt idx="4980">
                  <c:v>11.5374412622203</c:v>
                </c:pt>
                <c:pt idx="4981">
                  <c:v>11.539758017493901</c:v>
                </c:pt>
                <c:pt idx="4982">
                  <c:v>11.5420747727674</c:v>
                </c:pt>
                <c:pt idx="4983">
                  <c:v>11.544391528040901</c:v>
                </c:pt>
                <c:pt idx="4984">
                  <c:v>11.5467082833145</c:v>
                </c:pt>
                <c:pt idx="4985">
                  <c:v>11.549025038588001</c:v>
                </c:pt>
                <c:pt idx="4986">
                  <c:v>11.5513417938615</c:v>
                </c:pt>
                <c:pt idx="4987">
                  <c:v>11.5536585491351</c:v>
                </c:pt>
                <c:pt idx="4988">
                  <c:v>11.5559753044086</c:v>
                </c:pt>
                <c:pt idx="4989">
                  <c:v>11.5582920596822</c:v>
                </c:pt>
                <c:pt idx="4990">
                  <c:v>11.5606088149557</c:v>
                </c:pt>
                <c:pt idx="4991">
                  <c:v>11.562925570229201</c:v>
                </c:pt>
                <c:pt idx="4992">
                  <c:v>11.565242325502799</c:v>
                </c:pt>
                <c:pt idx="4993">
                  <c:v>11.5675590807763</c:v>
                </c:pt>
                <c:pt idx="4994">
                  <c:v>11.569875836049899</c:v>
                </c:pt>
                <c:pt idx="4995">
                  <c:v>11.5721925913234</c:v>
                </c:pt>
                <c:pt idx="4996">
                  <c:v>11.5745093465969</c:v>
                </c:pt>
                <c:pt idx="4997">
                  <c:v>11.5768261018705</c:v>
                </c:pt>
                <c:pt idx="4998">
                  <c:v>11.579142857143999</c:v>
                </c:pt>
                <c:pt idx="4999">
                  <c:v>11.5814596124175</c:v>
                </c:pt>
                <c:pt idx="5000">
                  <c:v>11.583776367691099</c:v>
                </c:pt>
                <c:pt idx="5001">
                  <c:v>11.5860931229646</c:v>
                </c:pt>
                <c:pt idx="5002">
                  <c:v>11.588409878238201</c:v>
                </c:pt>
                <c:pt idx="5003">
                  <c:v>11.5907266335117</c:v>
                </c:pt>
                <c:pt idx="5004">
                  <c:v>11.593043388785199</c:v>
                </c:pt>
                <c:pt idx="5005">
                  <c:v>11.5953601440588</c:v>
                </c:pt>
                <c:pt idx="5006">
                  <c:v>11.597676899332299</c:v>
                </c:pt>
                <c:pt idx="5007">
                  <c:v>11.5999936546059</c:v>
                </c:pt>
                <c:pt idx="5008">
                  <c:v>11.602310409879401</c:v>
                </c:pt>
                <c:pt idx="5009">
                  <c:v>11.6046271651529</c:v>
                </c:pt>
                <c:pt idx="5010">
                  <c:v>11.606943920426501</c:v>
                </c:pt>
                <c:pt idx="5011">
                  <c:v>11.6092606757</c:v>
                </c:pt>
                <c:pt idx="5012">
                  <c:v>11.611577430973499</c:v>
                </c:pt>
                <c:pt idx="5013">
                  <c:v>11.6138941862471</c:v>
                </c:pt>
                <c:pt idx="5014">
                  <c:v>11.616210941520601</c:v>
                </c:pt>
                <c:pt idx="5015">
                  <c:v>11.618527696794199</c:v>
                </c:pt>
                <c:pt idx="5016">
                  <c:v>11.620844452067701</c:v>
                </c:pt>
                <c:pt idx="5017">
                  <c:v>11.6231612073412</c:v>
                </c:pt>
                <c:pt idx="5018">
                  <c:v>11.6254779626148</c:v>
                </c:pt>
                <c:pt idx="5019">
                  <c:v>11.6277947178883</c:v>
                </c:pt>
                <c:pt idx="5020">
                  <c:v>11.630111473161801</c:v>
                </c:pt>
                <c:pt idx="5021">
                  <c:v>11.632428228435399</c:v>
                </c:pt>
                <c:pt idx="5022">
                  <c:v>11.634744983708901</c:v>
                </c:pt>
                <c:pt idx="5023">
                  <c:v>11.637061738982499</c:v>
                </c:pt>
                <c:pt idx="5024">
                  <c:v>11.639378494256</c:v>
                </c:pt>
                <c:pt idx="5025">
                  <c:v>11.6416952495295</c:v>
                </c:pt>
                <c:pt idx="5026">
                  <c:v>11.6440120048031</c:v>
                </c:pt>
                <c:pt idx="5027">
                  <c:v>11.646328760076599</c:v>
                </c:pt>
                <c:pt idx="5028">
                  <c:v>11.6486455153502</c:v>
                </c:pt>
                <c:pt idx="5029">
                  <c:v>11.650962270623699</c:v>
                </c:pt>
                <c:pt idx="5030">
                  <c:v>11.6532790258972</c:v>
                </c:pt>
                <c:pt idx="5031">
                  <c:v>11.655595781170801</c:v>
                </c:pt>
                <c:pt idx="5032">
                  <c:v>11.6579125364443</c:v>
                </c:pt>
                <c:pt idx="5033">
                  <c:v>11.660229291717799</c:v>
                </c:pt>
                <c:pt idx="5034">
                  <c:v>11.6625460469914</c:v>
                </c:pt>
                <c:pt idx="5035">
                  <c:v>11.664862802264899</c:v>
                </c:pt>
                <c:pt idx="5036">
                  <c:v>11.6671795575385</c:v>
                </c:pt>
                <c:pt idx="5037">
                  <c:v>11.669496312812001</c:v>
                </c:pt>
                <c:pt idx="5038">
                  <c:v>11.6718130680855</c:v>
                </c:pt>
                <c:pt idx="5039">
                  <c:v>11.674129823359101</c:v>
                </c:pt>
                <c:pt idx="5040">
                  <c:v>11.6764465786326</c:v>
                </c:pt>
                <c:pt idx="5041">
                  <c:v>11.6787633339062</c:v>
                </c:pt>
                <c:pt idx="5042">
                  <c:v>11.6810800891797</c:v>
                </c:pt>
                <c:pt idx="5043">
                  <c:v>11.683396844453201</c:v>
                </c:pt>
                <c:pt idx="5044">
                  <c:v>11.6857135997268</c:v>
                </c:pt>
                <c:pt idx="5045">
                  <c:v>11.688030355000301</c:v>
                </c:pt>
                <c:pt idx="5046">
                  <c:v>11.6903471102738</c:v>
                </c:pt>
                <c:pt idx="5047">
                  <c:v>11.6926638655474</c:v>
                </c:pt>
                <c:pt idx="5048">
                  <c:v>11.6949806208209</c:v>
                </c:pt>
                <c:pt idx="5049">
                  <c:v>11.6972973760945</c:v>
                </c:pt>
                <c:pt idx="5050">
                  <c:v>11.699614131368</c:v>
                </c:pt>
                <c:pt idx="5051">
                  <c:v>11.701930886641501</c:v>
                </c:pt>
                <c:pt idx="5052">
                  <c:v>11.704247641915099</c:v>
                </c:pt>
                <c:pt idx="5053">
                  <c:v>11.7065643971886</c:v>
                </c:pt>
                <c:pt idx="5054">
                  <c:v>11.708881152462199</c:v>
                </c:pt>
                <c:pt idx="5055">
                  <c:v>11.7111979077357</c:v>
                </c:pt>
                <c:pt idx="5056">
                  <c:v>11.7135146630092</c:v>
                </c:pt>
                <c:pt idx="5057">
                  <c:v>11.7158314182828</c:v>
                </c:pt>
                <c:pt idx="5058">
                  <c:v>11.718148173556299</c:v>
                </c:pt>
                <c:pt idx="5059">
                  <c:v>11.7204649288298</c:v>
                </c:pt>
                <c:pt idx="5060">
                  <c:v>11.722781684103399</c:v>
                </c:pt>
                <c:pt idx="5061">
                  <c:v>11.7250984393769</c:v>
                </c:pt>
                <c:pt idx="5062">
                  <c:v>11.727415194650501</c:v>
                </c:pt>
                <c:pt idx="5063">
                  <c:v>11.729731949924</c:v>
                </c:pt>
                <c:pt idx="5064">
                  <c:v>11.732048705197499</c:v>
                </c:pt>
                <c:pt idx="5065">
                  <c:v>11.7343654604711</c:v>
                </c:pt>
                <c:pt idx="5066">
                  <c:v>11.736682215744599</c:v>
                </c:pt>
                <c:pt idx="5067">
                  <c:v>11.7389989710182</c:v>
                </c:pt>
                <c:pt idx="5068">
                  <c:v>11.741315726291701</c:v>
                </c:pt>
                <c:pt idx="5069">
                  <c:v>11.7436324815652</c:v>
                </c:pt>
                <c:pt idx="5070">
                  <c:v>11.745949236838801</c:v>
                </c:pt>
                <c:pt idx="5071">
                  <c:v>11.7482659921123</c:v>
                </c:pt>
                <c:pt idx="5072">
                  <c:v>11.750582747385801</c:v>
                </c:pt>
                <c:pt idx="5073">
                  <c:v>11.7528995026594</c:v>
                </c:pt>
                <c:pt idx="5074">
                  <c:v>11.755216257932901</c:v>
                </c:pt>
                <c:pt idx="5075">
                  <c:v>11.757533013206499</c:v>
                </c:pt>
                <c:pt idx="5076">
                  <c:v>11.759849768480001</c:v>
                </c:pt>
                <c:pt idx="5077">
                  <c:v>11.7621665237535</c:v>
                </c:pt>
                <c:pt idx="5078">
                  <c:v>11.7644832790271</c:v>
                </c:pt>
                <c:pt idx="5079">
                  <c:v>11.7668000343006</c:v>
                </c:pt>
                <c:pt idx="5080">
                  <c:v>11.7691167895742</c:v>
                </c:pt>
                <c:pt idx="5081">
                  <c:v>11.771433544847699</c:v>
                </c:pt>
                <c:pt idx="5082">
                  <c:v>11.7737503001212</c:v>
                </c:pt>
                <c:pt idx="5083">
                  <c:v>11.776067055394799</c:v>
                </c:pt>
                <c:pt idx="5084">
                  <c:v>11.7783838106683</c:v>
                </c:pt>
                <c:pt idx="5085">
                  <c:v>11.7807005659418</c:v>
                </c:pt>
                <c:pt idx="5086">
                  <c:v>11.7830173212154</c:v>
                </c:pt>
                <c:pt idx="5087">
                  <c:v>11.785334076488899</c:v>
                </c:pt>
                <c:pt idx="5088">
                  <c:v>11.7876508317625</c:v>
                </c:pt>
                <c:pt idx="5089">
                  <c:v>11.789967587035999</c:v>
                </c:pt>
                <c:pt idx="5090">
                  <c:v>11.7922843423095</c:v>
                </c:pt>
                <c:pt idx="5091">
                  <c:v>11.794601097583101</c:v>
                </c:pt>
                <c:pt idx="5092">
                  <c:v>11.7969178528566</c:v>
                </c:pt>
                <c:pt idx="5093">
                  <c:v>11.799234608130201</c:v>
                </c:pt>
                <c:pt idx="5094">
                  <c:v>11.8015513634037</c:v>
                </c:pt>
                <c:pt idx="5095">
                  <c:v>11.803868118677199</c:v>
                </c:pt>
                <c:pt idx="5096">
                  <c:v>11.8061848739508</c:v>
                </c:pt>
                <c:pt idx="5097">
                  <c:v>11.808501629224301</c:v>
                </c:pt>
                <c:pt idx="5098">
                  <c:v>11.8108183844978</c:v>
                </c:pt>
                <c:pt idx="5099">
                  <c:v>11.813135139771401</c:v>
                </c:pt>
                <c:pt idx="5100">
                  <c:v>11.8154518950449</c:v>
                </c:pt>
                <c:pt idx="5101">
                  <c:v>11.8177686503185</c:v>
                </c:pt>
                <c:pt idx="5102">
                  <c:v>11.820085405592</c:v>
                </c:pt>
                <c:pt idx="5103">
                  <c:v>11.822402160865501</c:v>
                </c:pt>
                <c:pt idx="5104">
                  <c:v>11.8247189161391</c:v>
                </c:pt>
                <c:pt idx="5105">
                  <c:v>11.827035671412601</c:v>
                </c:pt>
                <c:pt idx="5106">
                  <c:v>11.8293524266861</c:v>
                </c:pt>
                <c:pt idx="5107">
                  <c:v>11.8316691819597</c:v>
                </c:pt>
                <c:pt idx="5108">
                  <c:v>11.8339859372332</c:v>
                </c:pt>
                <c:pt idx="5109">
                  <c:v>11.8363026925068</c:v>
                </c:pt>
                <c:pt idx="5110">
                  <c:v>11.8386194477803</c:v>
                </c:pt>
                <c:pt idx="5111">
                  <c:v>11.840936203053801</c:v>
                </c:pt>
                <c:pt idx="5112">
                  <c:v>11.843252958327399</c:v>
                </c:pt>
                <c:pt idx="5113">
                  <c:v>11.8455697136009</c:v>
                </c:pt>
                <c:pt idx="5114">
                  <c:v>11.847886468874499</c:v>
                </c:pt>
                <c:pt idx="5115">
                  <c:v>11.850203224148</c:v>
                </c:pt>
                <c:pt idx="5116">
                  <c:v>11.852519979421499</c:v>
                </c:pt>
                <c:pt idx="5117">
                  <c:v>11.8548367346951</c:v>
                </c:pt>
                <c:pt idx="5118">
                  <c:v>11.857153489968599</c:v>
                </c:pt>
                <c:pt idx="5119">
                  <c:v>11.8594702452421</c:v>
                </c:pt>
                <c:pt idx="5120">
                  <c:v>11.861787000515699</c:v>
                </c:pt>
                <c:pt idx="5121">
                  <c:v>11.8641037557892</c:v>
                </c:pt>
                <c:pt idx="5122">
                  <c:v>11.866420511062801</c:v>
                </c:pt>
                <c:pt idx="5123">
                  <c:v>11.8687372663363</c:v>
                </c:pt>
                <c:pt idx="5124">
                  <c:v>11.871054021609799</c:v>
                </c:pt>
                <c:pt idx="5125">
                  <c:v>11.8733707768834</c:v>
                </c:pt>
                <c:pt idx="5126">
                  <c:v>11.875687532156901</c:v>
                </c:pt>
                <c:pt idx="5127">
                  <c:v>11.8780042874305</c:v>
                </c:pt>
                <c:pt idx="5128">
                  <c:v>11.880321042704001</c:v>
                </c:pt>
                <c:pt idx="5129">
                  <c:v>11.8826377979775</c:v>
                </c:pt>
                <c:pt idx="5130">
                  <c:v>11.884954553251101</c:v>
                </c:pt>
                <c:pt idx="5131">
                  <c:v>11.8872713085246</c:v>
                </c:pt>
                <c:pt idx="5132">
                  <c:v>11.889588063798101</c:v>
                </c:pt>
                <c:pt idx="5133">
                  <c:v>11.8919048190717</c:v>
                </c:pt>
                <c:pt idx="5134">
                  <c:v>11.894221574345201</c:v>
                </c:pt>
                <c:pt idx="5135">
                  <c:v>11.896538329618799</c:v>
                </c:pt>
                <c:pt idx="5136">
                  <c:v>11.8988550848923</c:v>
                </c:pt>
                <c:pt idx="5137">
                  <c:v>11.9011718401658</c:v>
                </c:pt>
                <c:pt idx="5138">
                  <c:v>11.9034885954394</c:v>
                </c:pt>
                <c:pt idx="5139">
                  <c:v>11.9058053507129</c:v>
                </c:pt>
                <c:pt idx="5140">
                  <c:v>11.9081221059865</c:v>
                </c:pt>
                <c:pt idx="5141">
                  <c:v>11.910438861259999</c:v>
                </c:pt>
                <c:pt idx="5142">
                  <c:v>11.9127556165335</c:v>
                </c:pt>
                <c:pt idx="5143">
                  <c:v>11.915072371807099</c:v>
                </c:pt>
                <c:pt idx="5144">
                  <c:v>11.9173891270806</c:v>
                </c:pt>
                <c:pt idx="5145">
                  <c:v>11.9197058823541</c:v>
                </c:pt>
                <c:pt idx="5146">
                  <c:v>11.9220226376277</c:v>
                </c:pt>
                <c:pt idx="5147">
                  <c:v>11.924339392901199</c:v>
                </c:pt>
                <c:pt idx="5148">
                  <c:v>11.9266561481748</c:v>
                </c:pt>
                <c:pt idx="5149">
                  <c:v>11.928972903448299</c:v>
                </c:pt>
                <c:pt idx="5150">
                  <c:v>11.9312896587218</c:v>
                </c:pt>
                <c:pt idx="5151">
                  <c:v>11.933606413995401</c:v>
                </c:pt>
                <c:pt idx="5152">
                  <c:v>11.9359231692689</c:v>
                </c:pt>
                <c:pt idx="5153">
                  <c:v>11.938239924542501</c:v>
                </c:pt>
                <c:pt idx="5154">
                  <c:v>11.940556679816</c:v>
                </c:pt>
                <c:pt idx="5155">
                  <c:v>11.942873435089499</c:v>
                </c:pt>
                <c:pt idx="5156">
                  <c:v>11.9451901903631</c:v>
                </c:pt>
                <c:pt idx="5157">
                  <c:v>11.947506945636601</c:v>
                </c:pt>
                <c:pt idx="5158">
                  <c:v>11.9498237009101</c:v>
                </c:pt>
                <c:pt idx="5159">
                  <c:v>11.952140456183701</c:v>
                </c:pt>
                <c:pt idx="5160">
                  <c:v>11.9544572114572</c:v>
                </c:pt>
                <c:pt idx="5161">
                  <c:v>11.9567739667308</c:v>
                </c:pt>
                <c:pt idx="5162">
                  <c:v>11.9590907220043</c:v>
                </c:pt>
                <c:pt idx="5163">
                  <c:v>11.961407477277801</c:v>
                </c:pt>
                <c:pt idx="5164">
                  <c:v>11.963724232551399</c:v>
                </c:pt>
                <c:pt idx="5165">
                  <c:v>11.966040987824901</c:v>
                </c:pt>
                <c:pt idx="5166">
                  <c:v>11.968357743098499</c:v>
                </c:pt>
                <c:pt idx="5167">
                  <c:v>11.970674498372</c:v>
                </c:pt>
                <c:pt idx="5168">
                  <c:v>11.9729912536455</c:v>
                </c:pt>
                <c:pt idx="5169">
                  <c:v>11.9753080089191</c:v>
                </c:pt>
                <c:pt idx="5170">
                  <c:v>11.977624764192599</c:v>
                </c:pt>
                <c:pt idx="5171">
                  <c:v>11.979941519466101</c:v>
                </c:pt>
                <c:pt idx="5172">
                  <c:v>11.982258274739699</c:v>
                </c:pt>
                <c:pt idx="5173">
                  <c:v>11.9845750300132</c:v>
                </c:pt>
                <c:pt idx="5174">
                  <c:v>11.986891785286801</c:v>
                </c:pt>
                <c:pt idx="5175">
                  <c:v>11.9892085405603</c:v>
                </c:pt>
                <c:pt idx="5176">
                  <c:v>11.991525295833799</c:v>
                </c:pt>
                <c:pt idx="5177">
                  <c:v>11.9938420511074</c:v>
                </c:pt>
                <c:pt idx="5178">
                  <c:v>11.996158806380899</c:v>
                </c:pt>
                <c:pt idx="5179">
                  <c:v>11.9984755616544</c:v>
                </c:pt>
                <c:pt idx="5180">
                  <c:v>12.000792316928001</c:v>
                </c:pt>
                <c:pt idx="5181">
                  <c:v>12.0031090722015</c:v>
                </c:pt>
                <c:pt idx="5182">
                  <c:v>12.005425827475101</c:v>
                </c:pt>
                <c:pt idx="5183">
                  <c:v>12.0077425827486</c:v>
                </c:pt>
                <c:pt idx="5184">
                  <c:v>12.010059338022099</c:v>
                </c:pt>
                <c:pt idx="5185">
                  <c:v>12.0123760932957</c:v>
                </c:pt>
                <c:pt idx="5186">
                  <c:v>12.014692848569201</c:v>
                </c:pt>
                <c:pt idx="5187">
                  <c:v>12.0170096038428</c:v>
                </c:pt>
                <c:pt idx="5188">
                  <c:v>12.019326359116301</c:v>
                </c:pt>
                <c:pt idx="5189">
                  <c:v>12.0216431143898</c:v>
                </c:pt>
                <c:pt idx="5190">
                  <c:v>12.0239598696634</c:v>
                </c:pt>
                <c:pt idx="5191">
                  <c:v>12.0262766249369</c:v>
                </c:pt>
                <c:pt idx="5192">
                  <c:v>12.028593380210401</c:v>
                </c:pt>
                <c:pt idx="5193">
                  <c:v>12.030910135484</c:v>
                </c:pt>
                <c:pt idx="5194">
                  <c:v>12.033226890757501</c:v>
                </c:pt>
                <c:pt idx="5195">
                  <c:v>12.035543646031099</c:v>
                </c:pt>
                <c:pt idx="5196">
                  <c:v>12.0378604013046</c:v>
                </c:pt>
                <c:pt idx="5197">
                  <c:v>12.0401771565781</c:v>
                </c:pt>
                <c:pt idx="5198">
                  <c:v>12.0424939118517</c:v>
                </c:pt>
                <c:pt idx="5199">
                  <c:v>12.0448106671252</c:v>
                </c:pt>
                <c:pt idx="5200">
                  <c:v>12.0471274223988</c:v>
                </c:pt>
                <c:pt idx="5201">
                  <c:v>12.049444177672299</c:v>
                </c:pt>
                <c:pt idx="5202">
                  <c:v>12.0517609329458</c:v>
                </c:pt>
                <c:pt idx="5203">
                  <c:v>12.054077688219399</c:v>
                </c:pt>
                <c:pt idx="5204">
                  <c:v>12.0563944434929</c:v>
                </c:pt>
                <c:pt idx="5205">
                  <c:v>12.0587111987664</c:v>
                </c:pt>
                <c:pt idx="5206">
                  <c:v>12.06102795404</c:v>
                </c:pt>
                <c:pt idx="5207">
                  <c:v>12.063344709313499</c:v>
                </c:pt>
                <c:pt idx="5208">
                  <c:v>12.0656614645871</c:v>
                </c:pt>
                <c:pt idx="5209">
                  <c:v>12.067978219860599</c:v>
                </c:pt>
                <c:pt idx="5210">
                  <c:v>12.0702949751341</c:v>
                </c:pt>
                <c:pt idx="5211">
                  <c:v>12.072611730407701</c:v>
                </c:pt>
                <c:pt idx="5212">
                  <c:v>12.0749284856812</c:v>
                </c:pt>
                <c:pt idx="5213">
                  <c:v>12.077245240954801</c:v>
                </c:pt>
                <c:pt idx="5214">
                  <c:v>12.0795619962283</c:v>
                </c:pt>
                <c:pt idx="5215">
                  <c:v>12.081878751501799</c:v>
                </c:pt>
                <c:pt idx="5216">
                  <c:v>12.0841955067754</c:v>
                </c:pt>
                <c:pt idx="5217">
                  <c:v>12.086512262048901</c:v>
                </c:pt>
                <c:pt idx="5218">
                  <c:v>12.0888290173224</c:v>
                </c:pt>
                <c:pt idx="5219">
                  <c:v>12.091145772596001</c:v>
                </c:pt>
                <c:pt idx="5220">
                  <c:v>12.0934625278695</c:v>
                </c:pt>
                <c:pt idx="5221">
                  <c:v>12.0957792831431</c:v>
                </c:pt>
                <c:pt idx="5222">
                  <c:v>12.0980960384166</c:v>
                </c:pt>
                <c:pt idx="5223">
                  <c:v>12.100412793690101</c:v>
                </c:pt>
                <c:pt idx="5224">
                  <c:v>12.102729548963699</c:v>
                </c:pt>
                <c:pt idx="5225">
                  <c:v>12.105046304237201</c:v>
                </c:pt>
                <c:pt idx="5226">
                  <c:v>12.107363059510799</c:v>
                </c:pt>
                <c:pt idx="5227">
                  <c:v>12.1096798147843</c:v>
                </c:pt>
                <c:pt idx="5228">
                  <c:v>12.1119965700578</c:v>
                </c:pt>
                <c:pt idx="5229">
                  <c:v>12.1143133253314</c:v>
                </c:pt>
                <c:pt idx="5230">
                  <c:v>12.116630080604899</c:v>
                </c:pt>
                <c:pt idx="5231">
                  <c:v>12.1189468358784</c:v>
                </c:pt>
                <c:pt idx="5232">
                  <c:v>12.121263591151999</c:v>
                </c:pt>
                <c:pt idx="5233">
                  <c:v>12.1235803464255</c:v>
                </c:pt>
                <c:pt idx="5234">
                  <c:v>12.125897101699101</c:v>
                </c:pt>
                <c:pt idx="5235">
                  <c:v>12.1282138569726</c:v>
                </c:pt>
                <c:pt idx="5236">
                  <c:v>12.130530612246099</c:v>
                </c:pt>
                <c:pt idx="5237">
                  <c:v>12.1328473675197</c:v>
                </c:pt>
                <c:pt idx="5238">
                  <c:v>12.135164122793199</c:v>
                </c:pt>
                <c:pt idx="5239">
                  <c:v>12.1374808780668</c:v>
                </c:pt>
                <c:pt idx="5240">
                  <c:v>12.139797633340301</c:v>
                </c:pt>
                <c:pt idx="5241">
                  <c:v>12.1421143886138</c:v>
                </c:pt>
                <c:pt idx="5242">
                  <c:v>12.144431143887401</c:v>
                </c:pt>
                <c:pt idx="5243">
                  <c:v>12.1467478991609</c:v>
                </c:pt>
                <c:pt idx="5244">
                  <c:v>12.149064654434399</c:v>
                </c:pt>
                <c:pt idx="5245">
                  <c:v>12.151381409708</c:v>
                </c:pt>
                <c:pt idx="5246">
                  <c:v>12.153698164981501</c:v>
                </c:pt>
                <c:pt idx="5247">
                  <c:v>12.1560149202551</c:v>
                </c:pt>
                <c:pt idx="5248">
                  <c:v>12.158331675528601</c:v>
                </c:pt>
                <c:pt idx="5249">
                  <c:v>12.1606484308021</c:v>
                </c:pt>
                <c:pt idx="5250">
                  <c:v>12.1629651860757</c:v>
                </c:pt>
                <c:pt idx="5251">
                  <c:v>12.1652819413492</c:v>
                </c:pt>
                <c:pt idx="5252">
                  <c:v>12.167598696622701</c:v>
                </c:pt>
                <c:pt idx="5253">
                  <c:v>12.1699154518963</c:v>
                </c:pt>
                <c:pt idx="5254">
                  <c:v>12.172232207169801</c:v>
                </c:pt>
                <c:pt idx="5255">
                  <c:v>12.174548962443399</c:v>
                </c:pt>
                <c:pt idx="5256">
                  <c:v>12.1768657177169</c:v>
                </c:pt>
                <c:pt idx="5257">
                  <c:v>12.1791824729904</c:v>
                </c:pt>
                <c:pt idx="5258">
                  <c:v>12.181499228264</c:v>
                </c:pt>
                <c:pt idx="5259">
                  <c:v>12.1838159835375</c:v>
                </c:pt>
                <c:pt idx="5260">
                  <c:v>12.1861327388111</c:v>
                </c:pt>
                <c:pt idx="5261">
                  <c:v>12.188449494084599</c:v>
                </c:pt>
                <c:pt idx="5262">
                  <c:v>12.1907662493581</c:v>
                </c:pt>
                <c:pt idx="5263">
                  <c:v>12.193083004631699</c:v>
                </c:pt>
                <c:pt idx="5264">
                  <c:v>12.1953997599052</c:v>
                </c:pt>
                <c:pt idx="5265">
                  <c:v>12.197716515178699</c:v>
                </c:pt>
                <c:pt idx="5266">
                  <c:v>12.2000332704523</c:v>
                </c:pt>
                <c:pt idx="5267">
                  <c:v>12.202350025725799</c:v>
                </c:pt>
                <c:pt idx="5268">
                  <c:v>12.2046667809994</c:v>
                </c:pt>
                <c:pt idx="5269">
                  <c:v>12.206983536272899</c:v>
                </c:pt>
                <c:pt idx="5270">
                  <c:v>12.2093002915464</c:v>
                </c:pt>
                <c:pt idx="5271">
                  <c:v>12.211617046820001</c:v>
                </c:pt>
                <c:pt idx="5272">
                  <c:v>12.2139338020935</c:v>
                </c:pt>
                <c:pt idx="5273">
                  <c:v>12.216250557367101</c:v>
                </c:pt>
                <c:pt idx="5274">
                  <c:v>12.2185673126406</c:v>
                </c:pt>
                <c:pt idx="5275">
                  <c:v>12.220884067914101</c:v>
                </c:pt>
                <c:pt idx="5276">
                  <c:v>12.2232008231877</c:v>
                </c:pt>
                <c:pt idx="5277">
                  <c:v>12.225517578461201</c:v>
                </c:pt>
                <c:pt idx="5278">
                  <c:v>12.2278343337347</c:v>
                </c:pt>
                <c:pt idx="5279">
                  <c:v>12.230151089008301</c:v>
                </c:pt>
                <c:pt idx="5280">
                  <c:v>12.2324678442818</c:v>
                </c:pt>
                <c:pt idx="5281">
                  <c:v>12.2347845995554</c:v>
                </c:pt>
                <c:pt idx="5282">
                  <c:v>12.2371013548289</c:v>
                </c:pt>
                <c:pt idx="5283">
                  <c:v>12.239418110102401</c:v>
                </c:pt>
                <c:pt idx="5284">
                  <c:v>12.241734865375999</c:v>
                </c:pt>
                <c:pt idx="5285">
                  <c:v>12.2440516206495</c:v>
                </c:pt>
                <c:pt idx="5286">
                  <c:v>12.246368375923099</c:v>
                </c:pt>
                <c:pt idx="5287">
                  <c:v>12.2486851311966</c:v>
                </c:pt>
                <c:pt idx="5288">
                  <c:v>12.2510018864701</c:v>
                </c:pt>
                <c:pt idx="5289">
                  <c:v>12.2533186417437</c:v>
                </c:pt>
                <c:pt idx="5290">
                  <c:v>12.255635397017199</c:v>
                </c:pt>
                <c:pt idx="5291">
                  <c:v>12.2579521522907</c:v>
                </c:pt>
                <c:pt idx="5292">
                  <c:v>12.260268907564299</c:v>
                </c:pt>
                <c:pt idx="5293">
                  <c:v>12.2625856628378</c:v>
                </c:pt>
                <c:pt idx="5294">
                  <c:v>12.264902418111401</c:v>
                </c:pt>
                <c:pt idx="5295">
                  <c:v>12.2672191733849</c:v>
                </c:pt>
                <c:pt idx="5296">
                  <c:v>12.269535928658399</c:v>
                </c:pt>
                <c:pt idx="5297">
                  <c:v>12.271852683932</c:v>
                </c:pt>
                <c:pt idx="5298">
                  <c:v>12.274169439205499</c:v>
                </c:pt>
                <c:pt idx="5299">
                  <c:v>12.2764861944791</c:v>
                </c:pt>
                <c:pt idx="5300">
                  <c:v>12.278802949752601</c:v>
                </c:pt>
                <c:pt idx="5301">
                  <c:v>12.2811197050261</c:v>
                </c:pt>
                <c:pt idx="5302">
                  <c:v>12.283436460299701</c:v>
                </c:pt>
                <c:pt idx="5303">
                  <c:v>12.2857532155732</c:v>
                </c:pt>
                <c:pt idx="5304">
                  <c:v>12.288069970846699</c:v>
                </c:pt>
                <c:pt idx="5305">
                  <c:v>12.2903867261203</c:v>
                </c:pt>
                <c:pt idx="5306">
                  <c:v>12.292703481393801</c:v>
                </c:pt>
                <c:pt idx="5307">
                  <c:v>12.2950202366674</c:v>
                </c:pt>
                <c:pt idx="5308">
                  <c:v>12.297336991940901</c:v>
                </c:pt>
                <c:pt idx="5309">
                  <c:v>12.2996537472144</c:v>
                </c:pt>
                <c:pt idx="5310">
                  <c:v>12.301970502488</c:v>
                </c:pt>
                <c:pt idx="5311">
                  <c:v>12.3042872577615</c:v>
                </c:pt>
                <c:pt idx="5312">
                  <c:v>12.3066040130351</c:v>
                </c:pt>
                <c:pt idx="5313">
                  <c:v>12.308920768308599</c:v>
                </c:pt>
                <c:pt idx="5314">
                  <c:v>12.311237523582101</c:v>
                </c:pt>
                <c:pt idx="5315">
                  <c:v>12.313554278855699</c:v>
                </c:pt>
                <c:pt idx="5316">
                  <c:v>12.3158710341292</c:v>
                </c:pt>
                <c:pt idx="5317">
                  <c:v>12.3181877894027</c:v>
                </c:pt>
                <c:pt idx="5318">
                  <c:v>12.3205045446763</c:v>
                </c:pt>
                <c:pt idx="5319">
                  <c:v>12.322821299949799</c:v>
                </c:pt>
                <c:pt idx="5320">
                  <c:v>12.3251380552234</c:v>
                </c:pt>
                <c:pt idx="5321">
                  <c:v>12.327454810496899</c:v>
                </c:pt>
                <c:pt idx="5322">
                  <c:v>12.3297715657704</c:v>
                </c:pt>
                <c:pt idx="5323">
                  <c:v>12.332088321044001</c:v>
                </c:pt>
                <c:pt idx="5324">
                  <c:v>12.3344050763175</c:v>
                </c:pt>
                <c:pt idx="5325">
                  <c:v>12.336721831591101</c:v>
                </c:pt>
                <c:pt idx="5326">
                  <c:v>12.3390385868646</c:v>
                </c:pt>
                <c:pt idx="5327">
                  <c:v>12.341355342138099</c:v>
                </c:pt>
                <c:pt idx="5328">
                  <c:v>12.3436720974117</c:v>
                </c:pt>
                <c:pt idx="5329">
                  <c:v>12.345988852685201</c:v>
                </c:pt>
                <c:pt idx="5330">
                  <c:v>12.3483056079587</c:v>
                </c:pt>
                <c:pt idx="5331">
                  <c:v>12.350622363232301</c:v>
                </c:pt>
                <c:pt idx="5332">
                  <c:v>12.3529391185058</c:v>
                </c:pt>
                <c:pt idx="5333">
                  <c:v>12.3552558737794</c:v>
                </c:pt>
                <c:pt idx="5334">
                  <c:v>12.3575726290529</c:v>
                </c:pt>
                <c:pt idx="5335">
                  <c:v>12.359889384326401</c:v>
                </c:pt>
                <c:pt idx="5336">
                  <c:v>12.3622061396</c:v>
                </c:pt>
                <c:pt idx="5337">
                  <c:v>12.364522894873501</c:v>
                </c:pt>
                <c:pt idx="5338">
                  <c:v>12.366839650147</c:v>
                </c:pt>
                <c:pt idx="5339">
                  <c:v>12.3691564054206</c:v>
                </c:pt>
                <c:pt idx="5340">
                  <c:v>12.3714731606941</c:v>
                </c:pt>
                <c:pt idx="5341">
                  <c:v>12.3737899159677</c:v>
                </c:pt>
                <c:pt idx="5342">
                  <c:v>12.3761066712412</c:v>
                </c:pt>
                <c:pt idx="5343">
                  <c:v>12.378423426514701</c:v>
                </c:pt>
                <c:pt idx="5344">
                  <c:v>12.380740181788299</c:v>
                </c:pt>
                <c:pt idx="5345">
                  <c:v>12.3830569370618</c:v>
                </c:pt>
                <c:pt idx="5346">
                  <c:v>12.385373692335399</c:v>
                </c:pt>
                <c:pt idx="5347">
                  <c:v>12.3876904476089</c:v>
                </c:pt>
                <c:pt idx="5348">
                  <c:v>12.3900072028824</c:v>
                </c:pt>
                <c:pt idx="5349">
                  <c:v>12.392323958156</c:v>
                </c:pt>
                <c:pt idx="5350">
                  <c:v>12.394640713429499</c:v>
                </c:pt>
                <c:pt idx="5351">
                  <c:v>12.396957468703</c:v>
                </c:pt>
                <c:pt idx="5352">
                  <c:v>12.399274223976599</c:v>
                </c:pt>
                <c:pt idx="5353">
                  <c:v>12.4015909792501</c:v>
                </c:pt>
                <c:pt idx="5354">
                  <c:v>12.403907734523701</c:v>
                </c:pt>
                <c:pt idx="5355">
                  <c:v>12.4062244897972</c:v>
                </c:pt>
                <c:pt idx="5356">
                  <c:v>12.408541245070699</c:v>
                </c:pt>
                <c:pt idx="5357">
                  <c:v>12.4108580003443</c:v>
                </c:pt>
                <c:pt idx="5358">
                  <c:v>12.413174755617799</c:v>
                </c:pt>
                <c:pt idx="5359">
                  <c:v>12.4154915108914</c:v>
                </c:pt>
                <c:pt idx="5360">
                  <c:v>12.417808266164901</c:v>
                </c:pt>
                <c:pt idx="5361">
                  <c:v>12.4201250214384</c:v>
                </c:pt>
                <c:pt idx="5362">
                  <c:v>12.422441776712001</c:v>
                </c:pt>
                <c:pt idx="5363">
                  <c:v>12.4247585319855</c:v>
                </c:pt>
                <c:pt idx="5364">
                  <c:v>12.427075287258999</c:v>
                </c:pt>
                <c:pt idx="5365">
                  <c:v>12.4293920425326</c:v>
                </c:pt>
                <c:pt idx="5366">
                  <c:v>12.431708797806101</c:v>
                </c:pt>
                <c:pt idx="5367">
                  <c:v>12.434025553079699</c:v>
                </c:pt>
                <c:pt idx="5368">
                  <c:v>12.436342308353201</c:v>
                </c:pt>
                <c:pt idx="5369">
                  <c:v>12.4386590636267</c:v>
                </c:pt>
                <c:pt idx="5370">
                  <c:v>12.4409758189003</c:v>
                </c:pt>
                <c:pt idx="5371">
                  <c:v>12.4432925741738</c:v>
                </c:pt>
                <c:pt idx="5372">
                  <c:v>12.4456093294474</c:v>
                </c:pt>
                <c:pt idx="5373">
                  <c:v>12.447926084720899</c:v>
                </c:pt>
                <c:pt idx="5374">
                  <c:v>12.450242839994401</c:v>
                </c:pt>
                <c:pt idx="5375">
                  <c:v>12.452559595267999</c:v>
                </c:pt>
                <c:pt idx="5376">
                  <c:v>12.4548763505415</c:v>
                </c:pt>
                <c:pt idx="5377">
                  <c:v>12.457193105815</c:v>
                </c:pt>
                <c:pt idx="5378">
                  <c:v>12.4595098610886</c:v>
                </c:pt>
                <c:pt idx="5379">
                  <c:v>12.461826616362099</c:v>
                </c:pt>
                <c:pt idx="5380">
                  <c:v>12.4641433716357</c:v>
                </c:pt>
                <c:pt idx="5381">
                  <c:v>12.466460126909199</c:v>
                </c:pt>
                <c:pt idx="5382">
                  <c:v>12.4687768821827</c:v>
                </c:pt>
                <c:pt idx="5383">
                  <c:v>12.471093637456301</c:v>
                </c:pt>
                <c:pt idx="5384">
                  <c:v>12.4734103927298</c:v>
                </c:pt>
                <c:pt idx="5385">
                  <c:v>12.475727148003401</c:v>
                </c:pt>
                <c:pt idx="5386">
                  <c:v>12.4780439032769</c:v>
                </c:pt>
                <c:pt idx="5387">
                  <c:v>12.480360658550399</c:v>
                </c:pt>
                <c:pt idx="5388">
                  <c:v>12.482677413824</c:v>
                </c:pt>
                <c:pt idx="5389">
                  <c:v>12.484994169097501</c:v>
                </c:pt>
                <c:pt idx="5390">
                  <c:v>12.487310924371</c:v>
                </c:pt>
                <c:pt idx="5391">
                  <c:v>12.489627679644601</c:v>
                </c:pt>
                <c:pt idx="5392">
                  <c:v>12.4919444349181</c:v>
                </c:pt>
                <c:pt idx="5393">
                  <c:v>12.4942611901917</c:v>
                </c:pt>
                <c:pt idx="5394">
                  <c:v>12.4965779454652</c:v>
                </c:pt>
                <c:pt idx="5395">
                  <c:v>12.498894700738701</c:v>
                </c:pt>
                <c:pt idx="5396">
                  <c:v>12.5012114560123</c:v>
                </c:pt>
                <c:pt idx="5397">
                  <c:v>12.503528211285801</c:v>
                </c:pt>
                <c:pt idx="5398">
                  <c:v>12.505844966559399</c:v>
                </c:pt>
                <c:pt idx="5399">
                  <c:v>12.5081617218329</c:v>
                </c:pt>
                <c:pt idx="5400">
                  <c:v>12.5104784771064</c:v>
                </c:pt>
                <c:pt idx="5401">
                  <c:v>12.51279523238</c:v>
                </c:pt>
                <c:pt idx="5402">
                  <c:v>12.5151119876535</c:v>
                </c:pt>
                <c:pt idx="5403">
                  <c:v>12.517428742927001</c:v>
                </c:pt>
                <c:pt idx="5404">
                  <c:v>12.519745498200599</c:v>
                </c:pt>
                <c:pt idx="5405">
                  <c:v>12.5220622534741</c:v>
                </c:pt>
                <c:pt idx="5406">
                  <c:v>12.524379008747699</c:v>
                </c:pt>
                <c:pt idx="5407">
                  <c:v>12.5266957640212</c:v>
                </c:pt>
                <c:pt idx="5408">
                  <c:v>12.5290125192947</c:v>
                </c:pt>
                <c:pt idx="5409">
                  <c:v>12.5313292745683</c:v>
                </c:pt>
                <c:pt idx="5410">
                  <c:v>12.533646029841799</c:v>
                </c:pt>
                <c:pt idx="5411">
                  <c:v>12.5359627851153</c:v>
                </c:pt>
                <c:pt idx="5412">
                  <c:v>12.538279540388899</c:v>
                </c:pt>
                <c:pt idx="5413">
                  <c:v>12.5405962956624</c:v>
                </c:pt>
                <c:pt idx="5414">
                  <c:v>12.542913050936001</c:v>
                </c:pt>
                <c:pt idx="5415">
                  <c:v>12.5452298062095</c:v>
                </c:pt>
                <c:pt idx="5416">
                  <c:v>12.547546561482999</c:v>
                </c:pt>
                <c:pt idx="5417">
                  <c:v>12.5498633167566</c:v>
                </c:pt>
                <c:pt idx="5418">
                  <c:v>12.552180072030101</c:v>
                </c:pt>
                <c:pt idx="5419">
                  <c:v>12.5544968273037</c:v>
                </c:pt>
                <c:pt idx="5420">
                  <c:v>12.556813582577201</c:v>
                </c:pt>
                <c:pt idx="5421">
                  <c:v>12.5591303378507</c:v>
                </c:pt>
                <c:pt idx="5422">
                  <c:v>12.561447093124301</c:v>
                </c:pt>
                <c:pt idx="5423">
                  <c:v>12.5637638483978</c:v>
                </c:pt>
                <c:pt idx="5424">
                  <c:v>12.566080603671301</c:v>
                </c:pt>
                <c:pt idx="5425">
                  <c:v>12.5683973589449</c:v>
                </c:pt>
                <c:pt idx="5426">
                  <c:v>12.570714114218401</c:v>
                </c:pt>
                <c:pt idx="5427">
                  <c:v>12.573030869491999</c:v>
                </c:pt>
                <c:pt idx="5428">
                  <c:v>12.5753476247655</c:v>
                </c:pt>
                <c:pt idx="5429">
                  <c:v>12.577664380039</c:v>
                </c:pt>
                <c:pt idx="5430">
                  <c:v>12.5799811353126</c:v>
                </c:pt>
                <c:pt idx="5431">
                  <c:v>12.5822978905861</c:v>
                </c:pt>
                <c:pt idx="5432">
                  <c:v>12.5846146458597</c:v>
                </c:pt>
                <c:pt idx="5433">
                  <c:v>12.586931401133199</c:v>
                </c:pt>
                <c:pt idx="5434">
                  <c:v>12.5892481564067</c:v>
                </c:pt>
                <c:pt idx="5435">
                  <c:v>12.591564911680299</c:v>
                </c:pt>
                <c:pt idx="5436">
                  <c:v>12.5938816669538</c:v>
                </c:pt>
                <c:pt idx="5437">
                  <c:v>12.5961984222273</c:v>
                </c:pt>
                <c:pt idx="5438">
                  <c:v>12.5985151775009</c:v>
                </c:pt>
                <c:pt idx="5439">
                  <c:v>12.600831932774399</c:v>
                </c:pt>
                <c:pt idx="5440">
                  <c:v>12.603148688048</c:v>
                </c:pt>
                <c:pt idx="5441">
                  <c:v>12.605465443321499</c:v>
                </c:pt>
                <c:pt idx="5442">
                  <c:v>12.607782198595</c:v>
                </c:pt>
                <c:pt idx="5443">
                  <c:v>12.610098953868601</c:v>
                </c:pt>
                <c:pt idx="5444">
                  <c:v>12.6124157091421</c:v>
                </c:pt>
                <c:pt idx="5445">
                  <c:v>12.614732464415701</c:v>
                </c:pt>
                <c:pt idx="5446">
                  <c:v>12.6170492196892</c:v>
                </c:pt>
                <c:pt idx="5447">
                  <c:v>12.619365974962699</c:v>
                </c:pt>
                <c:pt idx="5448">
                  <c:v>12.6216827302363</c:v>
                </c:pt>
                <c:pt idx="5449">
                  <c:v>12.623999485509801</c:v>
                </c:pt>
                <c:pt idx="5450">
                  <c:v>12.6263162407833</c:v>
                </c:pt>
                <c:pt idx="5451">
                  <c:v>12.628632996056901</c:v>
                </c:pt>
                <c:pt idx="5452">
                  <c:v>12.6309497513304</c:v>
                </c:pt>
                <c:pt idx="5453">
                  <c:v>12.633266506604</c:v>
                </c:pt>
                <c:pt idx="5454">
                  <c:v>12.6355832618775</c:v>
                </c:pt>
                <c:pt idx="5455">
                  <c:v>12.637900017151001</c:v>
                </c:pt>
                <c:pt idx="5456">
                  <c:v>12.6402167724246</c:v>
                </c:pt>
                <c:pt idx="5457">
                  <c:v>12.642533527698101</c:v>
                </c:pt>
                <c:pt idx="5458">
                  <c:v>12.644850282971699</c:v>
                </c:pt>
                <c:pt idx="5459">
                  <c:v>12.6471670382452</c:v>
                </c:pt>
                <c:pt idx="5460">
                  <c:v>12.6494837935187</c:v>
                </c:pt>
                <c:pt idx="5461">
                  <c:v>12.6518005487923</c:v>
                </c:pt>
                <c:pt idx="5462">
                  <c:v>12.654117304065799</c:v>
                </c:pt>
                <c:pt idx="5463">
                  <c:v>12.656434059339301</c:v>
                </c:pt>
                <c:pt idx="5464">
                  <c:v>12.658750814612899</c:v>
                </c:pt>
                <c:pt idx="5465">
                  <c:v>12.6610675698864</c:v>
                </c:pt>
                <c:pt idx="5466">
                  <c:v>12.663384325159999</c:v>
                </c:pt>
                <c:pt idx="5467">
                  <c:v>12.6657010804335</c:v>
                </c:pt>
                <c:pt idx="5468">
                  <c:v>12.668017835706999</c:v>
                </c:pt>
                <c:pt idx="5469">
                  <c:v>12.6703345909806</c:v>
                </c:pt>
                <c:pt idx="5470">
                  <c:v>12.672651346254099</c:v>
                </c:pt>
                <c:pt idx="5471">
                  <c:v>12.6749681015277</c:v>
                </c:pt>
                <c:pt idx="5472">
                  <c:v>12.677284856801201</c:v>
                </c:pt>
                <c:pt idx="5473">
                  <c:v>12.6796016120747</c:v>
                </c:pt>
                <c:pt idx="5474">
                  <c:v>12.681918367348301</c:v>
                </c:pt>
                <c:pt idx="5475">
                  <c:v>12.6842351226218</c:v>
                </c:pt>
                <c:pt idx="5476">
                  <c:v>12.686551877895299</c:v>
                </c:pt>
                <c:pt idx="5477">
                  <c:v>12.6888686331689</c:v>
                </c:pt>
                <c:pt idx="5478">
                  <c:v>12.691185388442401</c:v>
                </c:pt>
                <c:pt idx="5479">
                  <c:v>12.693502143716</c:v>
                </c:pt>
                <c:pt idx="5480">
                  <c:v>12.695818898989501</c:v>
                </c:pt>
                <c:pt idx="5481">
                  <c:v>12.698135654263</c:v>
                </c:pt>
                <c:pt idx="5482">
                  <c:v>12.7004524095366</c:v>
                </c:pt>
                <c:pt idx="5483">
                  <c:v>12.7027691648101</c:v>
                </c:pt>
                <c:pt idx="5484">
                  <c:v>12.705085920083601</c:v>
                </c:pt>
                <c:pt idx="5485">
                  <c:v>12.7074026753572</c:v>
                </c:pt>
                <c:pt idx="5486">
                  <c:v>12.709719430630701</c:v>
                </c:pt>
                <c:pt idx="5487">
                  <c:v>12.712036185904299</c:v>
                </c:pt>
                <c:pt idx="5488">
                  <c:v>12.7143529411778</c:v>
                </c:pt>
                <c:pt idx="5489">
                  <c:v>12.7166696964513</c:v>
                </c:pt>
                <c:pt idx="5490">
                  <c:v>12.7189864517249</c:v>
                </c:pt>
                <c:pt idx="5491">
                  <c:v>12.7213032069984</c:v>
                </c:pt>
                <c:pt idx="5492">
                  <c:v>12.723619962272</c:v>
                </c:pt>
                <c:pt idx="5493">
                  <c:v>12.725936717545499</c:v>
                </c:pt>
                <c:pt idx="5494">
                  <c:v>12.728253472819</c:v>
                </c:pt>
                <c:pt idx="5495">
                  <c:v>12.730570228092599</c:v>
                </c:pt>
                <c:pt idx="5496">
                  <c:v>12.7328869833661</c:v>
                </c:pt>
                <c:pt idx="5497">
                  <c:v>12.7352037386396</c:v>
                </c:pt>
                <c:pt idx="5498">
                  <c:v>12.7375204939132</c:v>
                </c:pt>
                <c:pt idx="5499">
                  <c:v>12.739837249186699</c:v>
                </c:pt>
                <c:pt idx="5500">
                  <c:v>12.7421540044603</c:v>
                </c:pt>
                <c:pt idx="5501">
                  <c:v>12.744470759733799</c:v>
                </c:pt>
                <c:pt idx="5502">
                  <c:v>12.7467875150073</c:v>
                </c:pt>
                <c:pt idx="5503">
                  <c:v>12.749104270280901</c:v>
                </c:pt>
                <c:pt idx="5504">
                  <c:v>12.7514210255544</c:v>
                </c:pt>
                <c:pt idx="5505">
                  <c:v>12.753737780828001</c:v>
                </c:pt>
                <c:pt idx="5506">
                  <c:v>12.7560545361015</c:v>
                </c:pt>
                <c:pt idx="5507">
                  <c:v>12.758371291374999</c:v>
                </c:pt>
                <c:pt idx="5508">
                  <c:v>12.7606880466486</c:v>
                </c:pt>
                <c:pt idx="5509">
                  <c:v>12.763004801922101</c:v>
                </c:pt>
                <c:pt idx="5510">
                  <c:v>12.7653215571956</c:v>
                </c:pt>
                <c:pt idx="5511">
                  <c:v>12.767638312469201</c:v>
                </c:pt>
                <c:pt idx="5512">
                  <c:v>12.7699550677427</c:v>
                </c:pt>
                <c:pt idx="5513">
                  <c:v>12.7722718230163</c:v>
                </c:pt>
                <c:pt idx="5514">
                  <c:v>12.7745885782898</c:v>
                </c:pt>
                <c:pt idx="5515">
                  <c:v>12.776905333563301</c:v>
                </c:pt>
                <c:pt idx="5516">
                  <c:v>12.779222088836899</c:v>
                </c:pt>
                <c:pt idx="5517">
                  <c:v>12.781538844110401</c:v>
                </c:pt>
                <c:pt idx="5518">
                  <c:v>12.783855599383999</c:v>
                </c:pt>
                <c:pt idx="5519">
                  <c:v>12.7861723546575</c:v>
                </c:pt>
                <c:pt idx="5520">
                  <c:v>12.788489109931</c:v>
                </c:pt>
                <c:pt idx="5521">
                  <c:v>12.7908058652046</c:v>
                </c:pt>
                <c:pt idx="5522">
                  <c:v>12.793122620478099</c:v>
                </c:pt>
                <c:pt idx="5523">
                  <c:v>12.795439375751601</c:v>
                </c:pt>
                <c:pt idx="5524">
                  <c:v>12.797756131025199</c:v>
                </c:pt>
                <c:pt idx="5525">
                  <c:v>12.8000728862987</c:v>
                </c:pt>
                <c:pt idx="5526">
                  <c:v>12.802389641572301</c:v>
                </c:pt>
                <c:pt idx="5527">
                  <c:v>12.8047063968458</c:v>
                </c:pt>
                <c:pt idx="5528">
                  <c:v>12.807023152119299</c:v>
                </c:pt>
                <c:pt idx="5529">
                  <c:v>12.8093399073929</c:v>
                </c:pt>
                <c:pt idx="5530">
                  <c:v>12.811656662666399</c:v>
                </c:pt>
                <c:pt idx="5531">
                  <c:v>12.81397341794</c:v>
                </c:pt>
                <c:pt idx="5532">
                  <c:v>12.816290173213501</c:v>
                </c:pt>
                <c:pt idx="5533">
                  <c:v>12.818606928487</c:v>
                </c:pt>
                <c:pt idx="5534">
                  <c:v>12.820923683760601</c:v>
                </c:pt>
                <c:pt idx="5535">
                  <c:v>12.8232404390341</c:v>
                </c:pt>
                <c:pt idx="5536">
                  <c:v>12.825557194307599</c:v>
                </c:pt>
                <c:pt idx="5537">
                  <c:v>12.8278739495812</c:v>
                </c:pt>
                <c:pt idx="5538">
                  <c:v>12.830190704854701</c:v>
                </c:pt>
                <c:pt idx="5539">
                  <c:v>12.8325074601283</c:v>
                </c:pt>
                <c:pt idx="5540">
                  <c:v>12.834824215401801</c:v>
                </c:pt>
                <c:pt idx="5541">
                  <c:v>12.8371409706753</c:v>
                </c:pt>
                <c:pt idx="5542">
                  <c:v>12.8394577259489</c:v>
                </c:pt>
                <c:pt idx="5543">
                  <c:v>12.8417744812224</c:v>
                </c:pt>
                <c:pt idx="5544">
                  <c:v>12.844091236496</c:v>
                </c:pt>
                <c:pt idx="5545">
                  <c:v>12.8464079917695</c:v>
                </c:pt>
                <c:pt idx="5546">
                  <c:v>12.848724747043001</c:v>
                </c:pt>
                <c:pt idx="5547">
                  <c:v>12.851041502316599</c:v>
                </c:pt>
                <c:pt idx="5548">
                  <c:v>12.8533582575901</c:v>
                </c:pt>
                <c:pt idx="5549">
                  <c:v>12.8556750128636</c:v>
                </c:pt>
                <c:pt idx="5550">
                  <c:v>12.8579917681372</c:v>
                </c:pt>
                <c:pt idx="5551">
                  <c:v>12.8603085234107</c:v>
                </c:pt>
                <c:pt idx="5552">
                  <c:v>12.8626252786843</c:v>
                </c:pt>
                <c:pt idx="5553">
                  <c:v>12.864942033957799</c:v>
                </c:pt>
                <c:pt idx="5554">
                  <c:v>12.8672587892313</c:v>
                </c:pt>
                <c:pt idx="5555">
                  <c:v>12.869575544504899</c:v>
                </c:pt>
                <c:pt idx="5556">
                  <c:v>12.8718922997784</c:v>
                </c:pt>
                <c:pt idx="5557">
                  <c:v>12.874209055052001</c:v>
                </c:pt>
                <c:pt idx="5558">
                  <c:v>12.8765258103255</c:v>
                </c:pt>
                <c:pt idx="5559">
                  <c:v>12.878842565598999</c:v>
                </c:pt>
                <c:pt idx="5560">
                  <c:v>12.8811593208726</c:v>
                </c:pt>
                <c:pt idx="5561">
                  <c:v>12.883476076146099</c:v>
                </c:pt>
                <c:pt idx="5562">
                  <c:v>12.8857928314196</c:v>
                </c:pt>
                <c:pt idx="5563">
                  <c:v>12.888109586693201</c:v>
                </c:pt>
                <c:pt idx="5564">
                  <c:v>12.8904263419667</c:v>
                </c:pt>
                <c:pt idx="5565">
                  <c:v>12.892743097240301</c:v>
                </c:pt>
                <c:pt idx="5566">
                  <c:v>12.8950598525138</c:v>
                </c:pt>
                <c:pt idx="5567">
                  <c:v>12.897376607787301</c:v>
                </c:pt>
                <c:pt idx="5568">
                  <c:v>12.8996933630609</c:v>
                </c:pt>
                <c:pt idx="5569">
                  <c:v>12.902010118334401</c:v>
                </c:pt>
                <c:pt idx="5570">
                  <c:v>12.9043268736079</c:v>
                </c:pt>
                <c:pt idx="5571">
                  <c:v>12.906643628881501</c:v>
                </c:pt>
                <c:pt idx="5572">
                  <c:v>12.908960384155</c:v>
                </c:pt>
                <c:pt idx="5573">
                  <c:v>12.9112771394286</c:v>
                </c:pt>
                <c:pt idx="5574">
                  <c:v>12.9135938947021</c:v>
                </c:pt>
                <c:pt idx="5575">
                  <c:v>12.915910649975601</c:v>
                </c:pt>
                <c:pt idx="5576">
                  <c:v>12.918227405249199</c:v>
                </c:pt>
                <c:pt idx="5577">
                  <c:v>12.9205441605227</c:v>
                </c:pt>
                <c:pt idx="5578">
                  <c:v>12.922860915796299</c:v>
                </c:pt>
                <c:pt idx="5579">
                  <c:v>12.9251776710698</c:v>
                </c:pt>
                <c:pt idx="5580">
                  <c:v>12.9274944263433</c:v>
                </c:pt>
                <c:pt idx="5581">
                  <c:v>12.9298111816169</c:v>
                </c:pt>
                <c:pt idx="5582">
                  <c:v>12.932127936890399</c:v>
                </c:pt>
                <c:pt idx="5583">
                  <c:v>12.9344446921639</c:v>
                </c:pt>
                <c:pt idx="5584">
                  <c:v>12.936761447437499</c:v>
                </c:pt>
                <c:pt idx="5585">
                  <c:v>12.939078202711</c:v>
                </c:pt>
                <c:pt idx="5586">
                  <c:v>12.941394957984601</c:v>
                </c:pt>
                <c:pt idx="5587">
                  <c:v>12.9437117132581</c:v>
                </c:pt>
                <c:pt idx="5588">
                  <c:v>12.946028468531599</c:v>
                </c:pt>
                <c:pt idx="5589">
                  <c:v>12.9483452238052</c:v>
                </c:pt>
                <c:pt idx="5590">
                  <c:v>12.950661979078699</c:v>
                </c:pt>
                <c:pt idx="5591">
                  <c:v>12.9529787343523</c:v>
                </c:pt>
                <c:pt idx="5592">
                  <c:v>12.955295489625801</c:v>
                </c:pt>
                <c:pt idx="5593">
                  <c:v>12.9576122448993</c:v>
                </c:pt>
                <c:pt idx="5594">
                  <c:v>12.959929000172901</c:v>
                </c:pt>
                <c:pt idx="5595">
                  <c:v>12.9622457554464</c:v>
                </c:pt>
                <c:pt idx="5596">
                  <c:v>12.964562510719899</c:v>
                </c:pt>
                <c:pt idx="5597">
                  <c:v>12.9668792659935</c:v>
                </c:pt>
                <c:pt idx="5598">
                  <c:v>12.969196021267001</c:v>
                </c:pt>
                <c:pt idx="5599">
                  <c:v>12.9715127765406</c:v>
                </c:pt>
                <c:pt idx="5600">
                  <c:v>12.973829531814101</c:v>
                </c:pt>
                <c:pt idx="5601">
                  <c:v>12.9761462870876</c:v>
                </c:pt>
                <c:pt idx="5602">
                  <c:v>12.9784630423612</c:v>
                </c:pt>
                <c:pt idx="5603">
                  <c:v>12.9807797976347</c:v>
                </c:pt>
                <c:pt idx="5604">
                  <c:v>12.9830965529083</c:v>
                </c:pt>
                <c:pt idx="5605">
                  <c:v>12.9854133081818</c:v>
                </c:pt>
                <c:pt idx="5606">
                  <c:v>12.987730063455301</c:v>
                </c:pt>
                <c:pt idx="5607">
                  <c:v>12.990046818728899</c:v>
                </c:pt>
                <c:pt idx="5608">
                  <c:v>12.9923635740024</c:v>
                </c:pt>
                <c:pt idx="5609">
                  <c:v>12.9946803292759</c:v>
                </c:pt>
                <c:pt idx="5610">
                  <c:v>12.9969970845495</c:v>
                </c:pt>
                <c:pt idx="5611">
                  <c:v>12.999313839822999</c:v>
                </c:pt>
                <c:pt idx="5612">
                  <c:v>13.0016305950966</c:v>
                </c:pt>
                <c:pt idx="5613">
                  <c:v>13.003947350370099</c:v>
                </c:pt>
                <c:pt idx="5614">
                  <c:v>13.0062641056436</c:v>
                </c:pt>
                <c:pt idx="5615">
                  <c:v>13.008580860917199</c:v>
                </c:pt>
                <c:pt idx="5616">
                  <c:v>13.0108976161907</c:v>
                </c:pt>
                <c:pt idx="5617">
                  <c:v>13.013214371464301</c:v>
                </c:pt>
                <c:pt idx="5618">
                  <c:v>13.0155311267378</c:v>
                </c:pt>
                <c:pt idx="5619">
                  <c:v>13.017847882011299</c:v>
                </c:pt>
                <c:pt idx="5620">
                  <c:v>13.0201646372849</c:v>
                </c:pt>
                <c:pt idx="5621">
                  <c:v>13.022481392558401</c:v>
                </c:pt>
                <c:pt idx="5622">
                  <c:v>13.0247981478319</c:v>
                </c:pt>
                <c:pt idx="5623">
                  <c:v>13.027114903105501</c:v>
                </c:pt>
                <c:pt idx="5624">
                  <c:v>13.029431658379</c:v>
                </c:pt>
                <c:pt idx="5625">
                  <c:v>13.031748413652601</c:v>
                </c:pt>
                <c:pt idx="5626">
                  <c:v>13.0340651689261</c:v>
                </c:pt>
                <c:pt idx="5627">
                  <c:v>13.036381924199601</c:v>
                </c:pt>
                <c:pt idx="5628">
                  <c:v>13.0386986794732</c:v>
                </c:pt>
                <c:pt idx="5629">
                  <c:v>13.041015434746701</c:v>
                </c:pt>
                <c:pt idx="5630">
                  <c:v>13.043332190020299</c:v>
                </c:pt>
                <c:pt idx="5631">
                  <c:v>13.0456489452938</c:v>
                </c:pt>
                <c:pt idx="5632">
                  <c:v>13.0479657005673</c:v>
                </c:pt>
                <c:pt idx="5633">
                  <c:v>13.0502824558409</c:v>
                </c:pt>
                <c:pt idx="5634">
                  <c:v>13.0525992111144</c:v>
                </c:pt>
                <c:pt idx="5635">
                  <c:v>13.054915966387901</c:v>
                </c:pt>
                <c:pt idx="5636">
                  <c:v>13.057232721661499</c:v>
                </c:pt>
                <c:pt idx="5637">
                  <c:v>13.059549476935</c:v>
                </c:pt>
                <c:pt idx="5638">
                  <c:v>13.061866232208599</c:v>
                </c:pt>
                <c:pt idx="5639">
                  <c:v>13.0641829874821</c:v>
                </c:pt>
                <c:pt idx="5640">
                  <c:v>13.0664997427556</c:v>
                </c:pt>
                <c:pt idx="5641">
                  <c:v>13.0688164980292</c:v>
                </c:pt>
                <c:pt idx="5642">
                  <c:v>13.071133253302699</c:v>
                </c:pt>
                <c:pt idx="5643">
                  <c:v>13.0734500085762</c:v>
                </c:pt>
                <c:pt idx="5644">
                  <c:v>13.075766763849799</c:v>
                </c:pt>
                <c:pt idx="5645">
                  <c:v>13.0780835191233</c:v>
                </c:pt>
                <c:pt idx="5646">
                  <c:v>13.080400274396901</c:v>
                </c:pt>
                <c:pt idx="5647">
                  <c:v>13.0827170296704</c:v>
                </c:pt>
                <c:pt idx="5648">
                  <c:v>13.085033784943899</c:v>
                </c:pt>
                <c:pt idx="5649">
                  <c:v>13.0873505402175</c:v>
                </c:pt>
                <c:pt idx="5650">
                  <c:v>13.089667295490999</c:v>
                </c:pt>
                <c:pt idx="5651">
                  <c:v>13.0919840507646</c:v>
                </c:pt>
                <c:pt idx="5652">
                  <c:v>13.094300806038101</c:v>
                </c:pt>
                <c:pt idx="5653">
                  <c:v>13.0966175613116</c:v>
                </c:pt>
                <c:pt idx="5654">
                  <c:v>13.098934316585201</c:v>
                </c:pt>
                <c:pt idx="5655">
                  <c:v>13.1012510718587</c:v>
                </c:pt>
                <c:pt idx="5656">
                  <c:v>13.103567827132199</c:v>
                </c:pt>
                <c:pt idx="5657">
                  <c:v>13.1058845824058</c:v>
                </c:pt>
                <c:pt idx="5658">
                  <c:v>13.108201337679301</c:v>
                </c:pt>
                <c:pt idx="5659">
                  <c:v>13.110518092952899</c:v>
                </c:pt>
                <c:pt idx="5660">
                  <c:v>13.112834848226401</c:v>
                </c:pt>
                <c:pt idx="5661">
                  <c:v>13.1151516034999</c:v>
                </c:pt>
                <c:pt idx="5662">
                  <c:v>13.1174683587735</c:v>
                </c:pt>
                <c:pt idx="5663">
                  <c:v>13.119785114047</c:v>
                </c:pt>
                <c:pt idx="5664">
                  <c:v>13.1221018693206</c:v>
                </c:pt>
                <c:pt idx="5665">
                  <c:v>13.124418624594099</c:v>
                </c:pt>
                <c:pt idx="5666">
                  <c:v>13.126735379867601</c:v>
                </c:pt>
                <c:pt idx="5667">
                  <c:v>13.129052135141199</c:v>
                </c:pt>
                <c:pt idx="5668">
                  <c:v>13.1313688904147</c:v>
                </c:pt>
                <c:pt idx="5669">
                  <c:v>13.1336856456882</c:v>
                </c:pt>
                <c:pt idx="5670">
                  <c:v>13.1360024009618</c:v>
                </c:pt>
                <c:pt idx="5671">
                  <c:v>13.138319156235299</c:v>
                </c:pt>
                <c:pt idx="5672">
                  <c:v>13.1406359115089</c:v>
                </c:pt>
                <c:pt idx="5673">
                  <c:v>13.142952666782399</c:v>
                </c:pt>
                <c:pt idx="5674">
                  <c:v>13.1452694220559</c:v>
                </c:pt>
                <c:pt idx="5675">
                  <c:v>13.147586177329501</c:v>
                </c:pt>
                <c:pt idx="5676">
                  <c:v>13.149902932603</c:v>
                </c:pt>
                <c:pt idx="5677">
                  <c:v>13.152219687876601</c:v>
                </c:pt>
                <c:pt idx="5678">
                  <c:v>13.1545364431501</c:v>
                </c:pt>
                <c:pt idx="5679">
                  <c:v>13.156853198423599</c:v>
                </c:pt>
                <c:pt idx="5680">
                  <c:v>13.1591699536972</c:v>
                </c:pt>
                <c:pt idx="5681">
                  <c:v>13.161486708970701</c:v>
                </c:pt>
                <c:pt idx="5682">
                  <c:v>13.1638034642442</c:v>
                </c:pt>
                <c:pt idx="5683">
                  <c:v>13.166120219517801</c:v>
                </c:pt>
                <c:pt idx="5684">
                  <c:v>13.1684369747913</c:v>
                </c:pt>
                <c:pt idx="5685">
                  <c:v>13.1707537300649</c:v>
                </c:pt>
                <c:pt idx="5686">
                  <c:v>13.1730704853384</c:v>
                </c:pt>
                <c:pt idx="5687">
                  <c:v>13.175387240611901</c:v>
                </c:pt>
                <c:pt idx="5688">
                  <c:v>13.1777039958855</c:v>
                </c:pt>
                <c:pt idx="5689">
                  <c:v>13.180020751159001</c:v>
                </c:pt>
                <c:pt idx="5690">
                  <c:v>13.182337506432599</c:v>
                </c:pt>
                <c:pt idx="5691">
                  <c:v>13.1846542617061</c:v>
                </c:pt>
                <c:pt idx="5692">
                  <c:v>13.1869710169796</c:v>
                </c:pt>
                <c:pt idx="5693">
                  <c:v>13.1892877722532</c:v>
                </c:pt>
                <c:pt idx="5694">
                  <c:v>13.1916045275267</c:v>
                </c:pt>
                <c:pt idx="5695">
                  <c:v>13.193921282800201</c:v>
                </c:pt>
                <c:pt idx="5696">
                  <c:v>13.196238038073799</c:v>
                </c:pt>
                <c:pt idx="5697">
                  <c:v>13.1985547933473</c:v>
                </c:pt>
                <c:pt idx="5698">
                  <c:v>13.200871548620899</c:v>
                </c:pt>
                <c:pt idx="5699">
                  <c:v>13.2031883038944</c:v>
                </c:pt>
                <c:pt idx="5700">
                  <c:v>13.2055050591679</c:v>
                </c:pt>
                <c:pt idx="5701">
                  <c:v>13.2078218144415</c:v>
                </c:pt>
                <c:pt idx="5702">
                  <c:v>13.210138569714999</c:v>
                </c:pt>
                <c:pt idx="5703">
                  <c:v>13.2124553249886</c:v>
                </c:pt>
                <c:pt idx="5704">
                  <c:v>13.214772080262099</c:v>
                </c:pt>
                <c:pt idx="5705">
                  <c:v>13.2170888355356</c:v>
                </c:pt>
                <c:pt idx="5706">
                  <c:v>13.219405590809201</c:v>
                </c:pt>
                <c:pt idx="5707">
                  <c:v>13.2217223460827</c:v>
                </c:pt>
                <c:pt idx="5708">
                  <c:v>13.224039101356199</c:v>
                </c:pt>
                <c:pt idx="5709">
                  <c:v>13.2263558566298</c:v>
                </c:pt>
                <c:pt idx="5710">
                  <c:v>13.228672611903299</c:v>
                </c:pt>
                <c:pt idx="5711">
                  <c:v>13.2309893671769</c:v>
                </c:pt>
                <c:pt idx="5712">
                  <c:v>13.233306122450401</c:v>
                </c:pt>
                <c:pt idx="5713">
                  <c:v>13.2356228777239</c:v>
                </c:pt>
                <c:pt idx="5714">
                  <c:v>13.237939632997501</c:v>
                </c:pt>
                <c:pt idx="5715">
                  <c:v>13.240256388271</c:v>
                </c:pt>
                <c:pt idx="5716">
                  <c:v>13.242573143544501</c:v>
                </c:pt>
                <c:pt idx="5717">
                  <c:v>13.2448898988181</c:v>
                </c:pt>
                <c:pt idx="5718">
                  <c:v>13.247206654091601</c:v>
                </c:pt>
                <c:pt idx="5719">
                  <c:v>13.249523409365199</c:v>
                </c:pt>
                <c:pt idx="5720">
                  <c:v>13.251840164638701</c:v>
                </c:pt>
                <c:pt idx="5721">
                  <c:v>13.2541569199122</c:v>
                </c:pt>
                <c:pt idx="5722">
                  <c:v>13.2564736751858</c:v>
                </c:pt>
                <c:pt idx="5723">
                  <c:v>13.2587904304593</c:v>
                </c:pt>
                <c:pt idx="5724">
                  <c:v>13.2611071857329</c:v>
                </c:pt>
                <c:pt idx="5725">
                  <c:v>13.263423941006399</c:v>
                </c:pt>
                <c:pt idx="5726">
                  <c:v>13.2657406962799</c:v>
                </c:pt>
                <c:pt idx="5727">
                  <c:v>13.268057451553499</c:v>
                </c:pt>
                <c:pt idx="5728">
                  <c:v>13.270374206827</c:v>
                </c:pt>
                <c:pt idx="5729">
                  <c:v>13.2726909621005</c:v>
                </c:pt>
                <c:pt idx="5730">
                  <c:v>13.2750077173741</c:v>
                </c:pt>
                <c:pt idx="5731">
                  <c:v>13.277324472647599</c:v>
                </c:pt>
                <c:pt idx="5732">
                  <c:v>13.2796412279212</c:v>
                </c:pt>
                <c:pt idx="5733">
                  <c:v>13.281957983194699</c:v>
                </c:pt>
                <c:pt idx="5734">
                  <c:v>13.2842747384682</c:v>
                </c:pt>
                <c:pt idx="5735">
                  <c:v>13.286591493741801</c:v>
                </c:pt>
                <c:pt idx="5736">
                  <c:v>13.2889082490153</c:v>
                </c:pt>
                <c:pt idx="5737">
                  <c:v>13.291225004288901</c:v>
                </c:pt>
                <c:pt idx="5738">
                  <c:v>13.2935417595624</c:v>
                </c:pt>
                <c:pt idx="5739">
                  <c:v>13.295858514835899</c:v>
                </c:pt>
                <c:pt idx="5740">
                  <c:v>13.2981752701095</c:v>
                </c:pt>
                <c:pt idx="5741">
                  <c:v>13.300492025383001</c:v>
                </c:pt>
                <c:pt idx="5742">
                  <c:v>13.3028087806565</c:v>
                </c:pt>
                <c:pt idx="5743">
                  <c:v>13.305125535930101</c:v>
                </c:pt>
                <c:pt idx="5744">
                  <c:v>13.3074422912036</c:v>
                </c:pt>
                <c:pt idx="5745">
                  <c:v>13.3097590464772</c:v>
                </c:pt>
                <c:pt idx="5746">
                  <c:v>13.3120758017507</c:v>
                </c:pt>
                <c:pt idx="5747">
                  <c:v>13.314392557024201</c:v>
                </c:pt>
                <c:pt idx="5748">
                  <c:v>13.3167093122978</c:v>
                </c:pt>
                <c:pt idx="5749">
                  <c:v>13.319026067571301</c:v>
                </c:pt>
                <c:pt idx="5750">
                  <c:v>13.321342822844899</c:v>
                </c:pt>
                <c:pt idx="5751">
                  <c:v>13.3236595781184</c:v>
                </c:pt>
                <c:pt idx="5752">
                  <c:v>13.3259763333919</c:v>
                </c:pt>
                <c:pt idx="5753">
                  <c:v>13.3282930886655</c:v>
                </c:pt>
                <c:pt idx="5754">
                  <c:v>13.330609843939</c:v>
                </c:pt>
                <c:pt idx="5755">
                  <c:v>13.332926599212501</c:v>
                </c:pt>
                <c:pt idx="5756">
                  <c:v>13.335243354486099</c:v>
                </c:pt>
                <c:pt idx="5757">
                  <c:v>13.3375601097596</c:v>
                </c:pt>
                <c:pt idx="5758">
                  <c:v>13.339876865033199</c:v>
                </c:pt>
                <c:pt idx="5759">
                  <c:v>13.3421936203067</c:v>
                </c:pt>
                <c:pt idx="5760">
                  <c:v>13.344510375580199</c:v>
                </c:pt>
                <c:pt idx="5761">
                  <c:v>13.3468271308538</c:v>
                </c:pt>
                <c:pt idx="5762">
                  <c:v>13.349143886127299</c:v>
                </c:pt>
                <c:pt idx="5763">
                  <c:v>13.3514606414009</c:v>
                </c:pt>
                <c:pt idx="5764">
                  <c:v>13.353777396674399</c:v>
                </c:pt>
                <c:pt idx="5765">
                  <c:v>13.3560941519479</c:v>
                </c:pt>
                <c:pt idx="5766">
                  <c:v>13.358410907221501</c:v>
                </c:pt>
                <c:pt idx="5767">
                  <c:v>13.360727662495</c:v>
                </c:pt>
                <c:pt idx="5768">
                  <c:v>13.363044417768499</c:v>
                </c:pt>
                <c:pt idx="5769">
                  <c:v>13.3653611730421</c:v>
                </c:pt>
                <c:pt idx="5770">
                  <c:v>13.367677928315601</c:v>
                </c:pt>
                <c:pt idx="5771">
                  <c:v>13.3699946835892</c:v>
                </c:pt>
                <c:pt idx="5772">
                  <c:v>13.372311438862701</c:v>
                </c:pt>
                <c:pt idx="5773">
                  <c:v>13.3746281941362</c:v>
                </c:pt>
                <c:pt idx="5774">
                  <c:v>13.376944949409801</c:v>
                </c:pt>
                <c:pt idx="5775">
                  <c:v>13.3792617046833</c:v>
                </c:pt>
                <c:pt idx="5776">
                  <c:v>13.3815784599569</c:v>
                </c:pt>
                <c:pt idx="5777">
                  <c:v>13.3838952152304</c:v>
                </c:pt>
                <c:pt idx="5778">
                  <c:v>13.386211970503901</c:v>
                </c:pt>
                <c:pt idx="5779">
                  <c:v>13.388528725777499</c:v>
                </c:pt>
                <c:pt idx="5780">
                  <c:v>13.390845481051</c:v>
                </c:pt>
                <c:pt idx="5781">
                  <c:v>13.3931622363245</c:v>
                </c:pt>
                <c:pt idx="5782">
                  <c:v>13.3954789915981</c:v>
                </c:pt>
                <c:pt idx="5783">
                  <c:v>13.3977957468716</c:v>
                </c:pt>
                <c:pt idx="5784">
                  <c:v>13.4001125021452</c:v>
                </c:pt>
                <c:pt idx="5785">
                  <c:v>13.402429257418699</c:v>
                </c:pt>
                <c:pt idx="5786">
                  <c:v>13.4047460126922</c:v>
                </c:pt>
                <c:pt idx="5787">
                  <c:v>13.407062767965799</c:v>
                </c:pt>
                <c:pt idx="5788">
                  <c:v>13.4093795232393</c:v>
                </c:pt>
                <c:pt idx="5789">
                  <c:v>13.411696278512901</c:v>
                </c:pt>
                <c:pt idx="5790">
                  <c:v>13.4140130337864</c:v>
                </c:pt>
                <c:pt idx="5791">
                  <c:v>13.416329789059899</c:v>
                </c:pt>
                <c:pt idx="5792">
                  <c:v>13.4186465443335</c:v>
                </c:pt>
                <c:pt idx="5793">
                  <c:v>13.420963299606999</c:v>
                </c:pt>
                <c:pt idx="5794">
                  <c:v>13.4232800548805</c:v>
                </c:pt>
                <c:pt idx="5795">
                  <c:v>13.425596810154101</c:v>
                </c:pt>
                <c:pt idx="5796">
                  <c:v>13.4279135654276</c:v>
                </c:pt>
                <c:pt idx="5797">
                  <c:v>13.430230320701201</c:v>
                </c:pt>
                <c:pt idx="5798">
                  <c:v>13.4325470759747</c:v>
                </c:pt>
                <c:pt idx="5799">
                  <c:v>13.434863831248199</c:v>
                </c:pt>
                <c:pt idx="5800">
                  <c:v>13.4371805865218</c:v>
                </c:pt>
                <c:pt idx="5801">
                  <c:v>13.439497341795301</c:v>
                </c:pt>
                <c:pt idx="5802">
                  <c:v>13.4418140970688</c:v>
                </c:pt>
                <c:pt idx="5803">
                  <c:v>13.444130852342401</c:v>
                </c:pt>
                <c:pt idx="5804">
                  <c:v>13.4464476076159</c:v>
                </c:pt>
                <c:pt idx="5805">
                  <c:v>13.4487643628895</c:v>
                </c:pt>
                <c:pt idx="5806">
                  <c:v>13.451081118163</c:v>
                </c:pt>
                <c:pt idx="5807">
                  <c:v>13.453397873436501</c:v>
                </c:pt>
                <c:pt idx="5808">
                  <c:v>13.455714628710099</c:v>
                </c:pt>
                <c:pt idx="5809">
                  <c:v>13.458031383983601</c:v>
                </c:pt>
                <c:pt idx="5810">
                  <c:v>13.460348139257199</c:v>
                </c:pt>
                <c:pt idx="5811">
                  <c:v>13.4626648945307</c:v>
                </c:pt>
                <c:pt idx="5812">
                  <c:v>13.4649816498042</c:v>
                </c:pt>
                <c:pt idx="5813">
                  <c:v>13.4672984050778</c:v>
                </c:pt>
                <c:pt idx="5814">
                  <c:v>13.469615160351299</c:v>
                </c:pt>
                <c:pt idx="5815">
                  <c:v>13.471931915624801</c:v>
                </c:pt>
                <c:pt idx="5816">
                  <c:v>13.474248670898399</c:v>
                </c:pt>
                <c:pt idx="5817">
                  <c:v>13.4765654261719</c:v>
                </c:pt>
                <c:pt idx="5818">
                  <c:v>13.478882181445501</c:v>
                </c:pt>
                <c:pt idx="5819">
                  <c:v>13.481198936719</c:v>
                </c:pt>
                <c:pt idx="5820">
                  <c:v>13.483515691992499</c:v>
                </c:pt>
                <c:pt idx="5821">
                  <c:v>13.4858324472661</c:v>
                </c:pt>
                <c:pt idx="5822">
                  <c:v>13.488149202539599</c:v>
                </c:pt>
                <c:pt idx="5823">
                  <c:v>13.4904659578132</c:v>
                </c:pt>
                <c:pt idx="5824">
                  <c:v>13.492782713086701</c:v>
                </c:pt>
                <c:pt idx="5825">
                  <c:v>13.4950994683602</c:v>
                </c:pt>
                <c:pt idx="5826">
                  <c:v>13.497416223633801</c:v>
                </c:pt>
                <c:pt idx="5827">
                  <c:v>13.4997329789073</c:v>
                </c:pt>
                <c:pt idx="5828">
                  <c:v>13.502049734180799</c:v>
                </c:pt>
                <c:pt idx="5829">
                  <c:v>13.5043664894544</c:v>
                </c:pt>
                <c:pt idx="5830">
                  <c:v>13.506683244727901</c:v>
                </c:pt>
                <c:pt idx="5831">
                  <c:v>13.5090000000015</c:v>
                </c:pt>
                <c:pt idx="5832">
                  <c:v>13.511316755275001</c:v>
                </c:pt>
                <c:pt idx="5833">
                  <c:v>13.5136335105485</c:v>
                </c:pt>
                <c:pt idx="5834">
                  <c:v>13.5159502658221</c:v>
                </c:pt>
                <c:pt idx="5835">
                  <c:v>13.5182670210956</c:v>
                </c:pt>
                <c:pt idx="5836">
                  <c:v>13.5205837763692</c:v>
                </c:pt>
                <c:pt idx="5837">
                  <c:v>13.5229005316427</c:v>
                </c:pt>
                <c:pt idx="5838">
                  <c:v>13.525217286916201</c:v>
                </c:pt>
                <c:pt idx="5839">
                  <c:v>13.527534042189799</c:v>
                </c:pt>
                <c:pt idx="5840">
                  <c:v>13.5298507974633</c:v>
                </c:pt>
                <c:pt idx="5841">
                  <c:v>13.5321675527368</c:v>
                </c:pt>
                <c:pt idx="5842">
                  <c:v>13.5344843080104</c:v>
                </c:pt>
                <c:pt idx="5843">
                  <c:v>13.5368010632839</c:v>
                </c:pt>
                <c:pt idx="5844">
                  <c:v>13.5391178185575</c:v>
                </c:pt>
                <c:pt idx="5845">
                  <c:v>13.541434573830999</c:v>
                </c:pt>
                <c:pt idx="5846">
                  <c:v>13.5437513291045</c:v>
                </c:pt>
                <c:pt idx="5847">
                  <c:v>13.546068084378099</c:v>
                </c:pt>
                <c:pt idx="5848">
                  <c:v>13.5483848396516</c:v>
                </c:pt>
                <c:pt idx="5849">
                  <c:v>13.550701594925201</c:v>
                </c:pt>
                <c:pt idx="5850">
                  <c:v>13.5530183501987</c:v>
                </c:pt>
                <c:pt idx="5851">
                  <c:v>13.555335105472199</c:v>
                </c:pt>
                <c:pt idx="5852">
                  <c:v>13.5576518607458</c:v>
                </c:pt>
                <c:pt idx="5853">
                  <c:v>13.559968616019299</c:v>
                </c:pt>
                <c:pt idx="5854">
                  <c:v>13.5622853712928</c:v>
                </c:pt>
                <c:pt idx="5855">
                  <c:v>13.564602126566401</c:v>
                </c:pt>
                <c:pt idx="5856">
                  <c:v>13.5669188818399</c:v>
                </c:pt>
                <c:pt idx="5857">
                  <c:v>13.569235637113501</c:v>
                </c:pt>
                <c:pt idx="5858">
                  <c:v>13.571552392387</c:v>
                </c:pt>
                <c:pt idx="5859">
                  <c:v>13.573869147660499</c:v>
                </c:pt>
                <c:pt idx="5860">
                  <c:v>13.5761859029341</c:v>
                </c:pt>
                <c:pt idx="5861">
                  <c:v>13.578502658207601</c:v>
                </c:pt>
                <c:pt idx="5862">
                  <c:v>13.580819413481199</c:v>
                </c:pt>
                <c:pt idx="5863">
                  <c:v>13.583136168754701</c:v>
                </c:pt>
                <c:pt idx="5864">
                  <c:v>13.5854529240282</c:v>
                </c:pt>
                <c:pt idx="5865">
                  <c:v>13.5877696793018</c:v>
                </c:pt>
                <c:pt idx="5866">
                  <c:v>13.5900864345753</c:v>
                </c:pt>
                <c:pt idx="5867">
                  <c:v>13.592403189848801</c:v>
                </c:pt>
                <c:pt idx="5868">
                  <c:v>13.594719945122399</c:v>
                </c:pt>
                <c:pt idx="5869">
                  <c:v>13.597036700395901</c:v>
                </c:pt>
                <c:pt idx="5870">
                  <c:v>13.599353455669499</c:v>
                </c:pt>
                <c:pt idx="5871">
                  <c:v>13.601670210943</c:v>
                </c:pt>
                <c:pt idx="5872">
                  <c:v>13.6039869662165</c:v>
                </c:pt>
                <c:pt idx="5873">
                  <c:v>13.6063037214901</c:v>
                </c:pt>
                <c:pt idx="5874">
                  <c:v>13.608620476763599</c:v>
                </c:pt>
                <c:pt idx="5875">
                  <c:v>13.6109372320371</c:v>
                </c:pt>
                <c:pt idx="5876">
                  <c:v>13.613253987310699</c:v>
                </c:pt>
                <c:pt idx="5877">
                  <c:v>13.6155707425842</c:v>
                </c:pt>
                <c:pt idx="5878">
                  <c:v>13.617887497857801</c:v>
                </c:pt>
                <c:pt idx="5879">
                  <c:v>13.6202042531313</c:v>
                </c:pt>
                <c:pt idx="5880">
                  <c:v>13.622521008404799</c:v>
                </c:pt>
                <c:pt idx="5881">
                  <c:v>13.6248377636784</c:v>
                </c:pt>
                <c:pt idx="5882">
                  <c:v>13.627154518951899</c:v>
                </c:pt>
                <c:pt idx="5883">
                  <c:v>13.6294712742255</c:v>
                </c:pt>
                <c:pt idx="5884">
                  <c:v>13.631788029499001</c:v>
                </c:pt>
                <c:pt idx="5885">
                  <c:v>13.6341047847725</c:v>
                </c:pt>
                <c:pt idx="5886">
                  <c:v>13.636421540046101</c:v>
                </c:pt>
                <c:pt idx="5887">
                  <c:v>13.6387382953196</c:v>
                </c:pt>
                <c:pt idx="5888">
                  <c:v>13.641055050593099</c:v>
                </c:pt>
                <c:pt idx="5889">
                  <c:v>13.6433718058667</c:v>
                </c:pt>
                <c:pt idx="5890">
                  <c:v>13.645688561140201</c:v>
                </c:pt>
                <c:pt idx="5891">
                  <c:v>13.6480053164138</c:v>
                </c:pt>
                <c:pt idx="5892">
                  <c:v>13.650322071687301</c:v>
                </c:pt>
                <c:pt idx="5893">
                  <c:v>13.6526388269608</c:v>
                </c:pt>
                <c:pt idx="5894">
                  <c:v>13.6549555822344</c:v>
                </c:pt>
                <c:pt idx="5895">
                  <c:v>13.6572723375079</c:v>
                </c:pt>
                <c:pt idx="5896">
                  <c:v>13.6595890927815</c:v>
                </c:pt>
                <c:pt idx="5897">
                  <c:v>13.661905848055</c:v>
                </c:pt>
                <c:pt idx="5898">
                  <c:v>13.664222603328501</c:v>
                </c:pt>
                <c:pt idx="5899">
                  <c:v>13.666539358602099</c:v>
                </c:pt>
                <c:pt idx="5900">
                  <c:v>13.6688561138756</c:v>
                </c:pt>
                <c:pt idx="5901">
                  <c:v>13.6711728691491</c:v>
                </c:pt>
                <c:pt idx="5902">
                  <c:v>13.6734896244227</c:v>
                </c:pt>
                <c:pt idx="5903">
                  <c:v>13.675806379696199</c:v>
                </c:pt>
                <c:pt idx="5904">
                  <c:v>13.6781231349698</c:v>
                </c:pt>
                <c:pt idx="5905">
                  <c:v>13.680439890243299</c:v>
                </c:pt>
                <c:pt idx="5906">
                  <c:v>13.6827566455168</c:v>
                </c:pt>
                <c:pt idx="5907">
                  <c:v>13.685073400790399</c:v>
                </c:pt>
                <c:pt idx="5908">
                  <c:v>13.6873901560639</c:v>
                </c:pt>
                <c:pt idx="5909">
                  <c:v>13.689706911337501</c:v>
                </c:pt>
                <c:pt idx="5910">
                  <c:v>13.692023666611</c:v>
                </c:pt>
                <c:pt idx="5911">
                  <c:v>13.694340421884499</c:v>
                </c:pt>
                <c:pt idx="5912">
                  <c:v>13.6966571771581</c:v>
                </c:pt>
                <c:pt idx="5913">
                  <c:v>13.698973932431601</c:v>
                </c:pt>
                <c:pt idx="5914">
                  <c:v>13.7012906877051</c:v>
                </c:pt>
                <c:pt idx="5915">
                  <c:v>13.703607442978701</c:v>
                </c:pt>
                <c:pt idx="5916">
                  <c:v>13.7059241982522</c:v>
                </c:pt>
                <c:pt idx="5917">
                  <c:v>13.708240953525801</c:v>
                </c:pt>
                <c:pt idx="5918">
                  <c:v>13.7105577087993</c:v>
                </c:pt>
                <c:pt idx="5919">
                  <c:v>13.712874464072801</c:v>
                </c:pt>
                <c:pt idx="5920">
                  <c:v>13.7151912193464</c:v>
                </c:pt>
                <c:pt idx="5921">
                  <c:v>13.717507974619901</c:v>
                </c:pt>
                <c:pt idx="5922">
                  <c:v>13.719824729893499</c:v>
                </c:pt>
                <c:pt idx="5923">
                  <c:v>13.722141485167</c:v>
                </c:pt>
                <c:pt idx="5924">
                  <c:v>13.7244582404405</c:v>
                </c:pt>
                <c:pt idx="5925">
                  <c:v>13.7267749957141</c:v>
                </c:pt>
                <c:pt idx="5926">
                  <c:v>13.7290917509876</c:v>
                </c:pt>
                <c:pt idx="5927">
                  <c:v>13.731408506261101</c:v>
                </c:pt>
                <c:pt idx="5928">
                  <c:v>13.733725261534699</c:v>
                </c:pt>
                <c:pt idx="5929">
                  <c:v>13.7360420168082</c:v>
                </c:pt>
                <c:pt idx="5930">
                  <c:v>13.738358772081799</c:v>
                </c:pt>
                <c:pt idx="5931">
                  <c:v>13.7406755273553</c:v>
                </c:pt>
                <c:pt idx="5932">
                  <c:v>13.7429922826288</c:v>
                </c:pt>
                <c:pt idx="5933">
                  <c:v>13.7453090379024</c:v>
                </c:pt>
                <c:pt idx="5934">
                  <c:v>13.747625793175899</c:v>
                </c:pt>
                <c:pt idx="5935">
                  <c:v>13.7499425484495</c:v>
                </c:pt>
                <c:pt idx="5936">
                  <c:v>13.752259303722999</c:v>
                </c:pt>
                <c:pt idx="5937">
                  <c:v>13.7545760589965</c:v>
                </c:pt>
                <c:pt idx="5938">
                  <c:v>13.756892814270101</c:v>
                </c:pt>
                <c:pt idx="5939">
                  <c:v>13.7592095695436</c:v>
                </c:pt>
                <c:pt idx="5940">
                  <c:v>13.761526324817099</c:v>
                </c:pt>
                <c:pt idx="5941">
                  <c:v>13.7638430800907</c:v>
                </c:pt>
                <c:pt idx="5942">
                  <c:v>13.766159835364199</c:v>
                </c:pt>
                <c:pt idx="5943">
                  <c:v>13.7684765906378</c:v>
                </c:pt>
                <c:pt idx="5944">
                  <c:v>13.770793345911301</c:v>
                </c:pt>
                <c:pt idx="5945">
                  <c:v>13.7731101011848</c:v>
                </c:pt>
                <c:pt idx="5946">
                  <c:v>13.775426856458401</c:v>
                </c:pt>
                <c:pt idx="5947">
                  <c:v>13.7777436117319</c:v>
                </c:pt>
                <c:pt idx="5948">
                  <c:v>13.780060367005399</c:v>
                </c:pt>
                <c:pt idx="5949">
                  <c:v>13.782377122279</c:v>
                </c:pt>
                <c:pt idx="5950">
                  <c:v>13.784693877552501</c:v>
                </c:pt>
                <c:pt idx="5951">
                  <c:v>13.7870106328261</c:v>
                </c:pt>
                <c:pt idx="5952">
                  <c:v>13.789327388099601</c:v>
                </c:pt>
                <c:pt idx="5953">
                  <c:v>13.7916441433731</c:v>
                </c:pt>
                <c:pt idx="5954">
                  <c:v>13.7939608986467</c:v>
                </c:pt>
                <c:pt idx="5955">
                  <c:v>13.7962776539202</c:v>
                </c:pt>
                <c:pt idx="5956">
                  <c:v>13.7985944091938</c:v>
                </c:pt>
                <c:pt idx="5957">
                  <c:v>13.800911164467299</c:v>
                </c:pt>
                <c:pt idx="5958">
                  <c:v>13.803227919740801</c:v>
                </c:pt>
                <c:pt idx="5959">
                  <c:v>13.805544675014399</c:v>
                </c:pt>
                <c:pt idx="5960">
                  <c:v>13.8078614302879</c:v>
                </c:pt>
                <c:pt idx="5961">
                  <c:v>13.8101781855614</c:v>
                </c:pt>
                <c:pt idx="5962">
                  <c:v>13.812494940835</c:v>
                </c:pt>
                <c:pt idx="5963">
                  <c:v>13.814811696108499</c:v>
                </c:pt>
                <c:pt idx="5964">
                  <c:v>13.8171284513821</c:v>
                </c:pt>
                <c:pt idx="5965">
                  <c:v>13.819445206655599</c:v>
                </c:pt>
                <c:pt idx="5966">
                  <c:v>13.8217619619291</c:v>
                </c:pt>
                <c:pt idx="5967">
                  <c:v>13.824078717202701</c:v>
                </c:pt>
                <c:pt idx="5968">
                  <c:v>13.8263954724762</c:v>
                </c:pt>
                <c:pt idx="5969">
                  <c:v>13.828712227749801</c:v>
                </c:pt>
                <c:pt idx="5970">
                  <c:v>13.8310289830233</c:v>
                </c:pt>
                <c:pt idx="5971">
                  <c:v>13.833345738296799</c:v>
                </c:pt>
                <c:pt idx="5972">
                  <c:v>13.8356624935704</c:v>
                </c:pt>
                <c:pt idx="5973">
                  <c:v>13.837979248843901</c:v>
                </c:pt>
                <c:pt idx="5974">
                  <c:v>13.8402960041174</c:v>
                </c:pt>
                <c:pt idx="5975">
                  <c:v>13.842612759391001</c:v>
                </c:pt>
                <c:pt idx="5976">
                  <c:v>13.8449295146645</c:v>
                </c:pt>
                <c:pt idx="5977">
                  <c:v>13.8472462699381</c:v>
                </c:pt>
                <c:pt idx="5978">
                  <c:v>13.8495630252116</c:v>
                </c:pt>
                <c:pt idx="5979">
                  <c:v>13.851879780485101</c:v>
                </c:pt>
                <c:pt idx="5980">
                  <c:v>13.8541965357587</c:v>
                </c:pt>
                <c:pt idx="5981">
                  <c:v>13.856513291032201</c:v>
                </c:pt>
                <c:pt idx="5982">
                  <c:v>13.858830046305799</c:v>
                </c:pt>
                <c:pt idx="5983">
                  <c:v>13.8611468015793</c:v>
                </c:pt>
                <c:pt idx="5984">
                  <c:v>13.8634635568528</c:v>
                </c:pt>
                <c:pt idx="5985">
                  <c:v>13.8657803121264</c:v>
                </c:pt>
                <c:pt idx="5986">
                  <c:v>13.8680970673999</c:v>
                </c:pt>
                <c:pt idx="5987">
                  <c:v>13.870413822673401</c:v>
                </c:pt>
                <c:pt idx="5988">
                  <c:v>13.872730577946999</c:v>
                </c:pt>
                <c:pt idx="5989">
                  <c:v>13.8750473332205</c:v>
                </c:pt>
                <c:pt idx="5990">
                  <c:v>13.877364088494099</c:v>
                </c:pt>
                <c:pt idx="5991">
                  <c:v>13.8796808437676</c:v>
                </c:pt>
                <c:pt idx="5992">
                  <c:v>13.8819975990411</c:v>
                </c:pt>
                <c:pt idx="5993">
                  <c:v>13.8843143543147</c:v>
                </c:pt>
                <c:pt idx="5994">
                  <c:v>13.886631109588199</c:v>
                </c:pt>
                <c:pt idx="5995">
                  <c:v>13.8889478648618</c:v>
                </c:pt>
                <c:pt idx="5996">
                  <c:v>13.891264620135299</c:v>
                </c:pt>
                <c:pt idx="5997">
                  <c:v>13.8935813754088</c:v>
                </c:pt>
                <c:pt idx="5998">
                  <c:v>13.895898130682401</c:v>
                </c:pt>
                <c:pt idx="5999">
                  <c:v>13.8982148859559</c:v>
                </c:pt>
                <c:pt idx="6000">
                  <c:v>13.900531641229399</c:v>
                </c:pt>
                <c:pt idx="6001">
                  <c:v>13.902848396503</c:v>
                </c:pt>
                <c:pt idx="6002">
                  <c:v>13.905165151776499</c:v>
                </c:pt>
                <c:pt idx="6003">
                  <c:v>13.9074819070501</c:v>
                </c:pt>
                <c:pt idx="6004">
                  <c:v>13.909798662323601</c:v>
                </c:pt>
                <c:pt idx="6005">
                  <c:v>13.9121154175971</c:v>
                </c:pt>
                <c:pt idx="6006">
                  <c:v>13.914432172870701</c:v>
                </c:pt>
                <c:pt idx="6007">
                  <c:v>13.9167489281442</c:v>
                </c:pt>
                <c:pt idx="6008">
                  <c:v>13.9190656834178</c:v>
                </c:pt>
                <c:pt idx="6009">
                  <c:v>13.9213824386913</c:v>
                </c:pt>
                <c:pt idx="6010">
                  <c:v>13.923699193964801</c:v>
                </c:pt>
                <c:pt idx="6011">
                  <c:v>13.926015949238399</c:v>
                </c:pt>
                <c:pt idx="6012">
                  <c:v>13.928332704511901</c:v>
                </c:pt>
                <c:pt idx="6013">
                  <c:v>13.9306494597854</c:v>
                </c:pt>
                <c:pt idx="6014">
                  <c:v>13.932966215059</c:v>
                </c:pt>
                <c:pt idx="6015">
                  <c:v>13.9352829703325</c:v>
                </c:pt>
                <c:pt idx="6016">
                  <c:v>13.9375997256061</c:v>
                </c:pt>
                <c:pt idx="6017">
                  <c:v>13.939916480879599</c:v>
                </c:pt>
                <c:pt idx="6018">
                  <c:v>13.942233236153101</c:v>
                </c:pt>
                <c:pt idx="6019">
                  <c:v>13.944549991426699</c:v>
                </c:pt>
                <c:pt idx="6020">
                  <c:v>13.9468667467002</c:v>
                </c:pt>
                <c:pt idx="6021">
                  <c:v>13.949183501973801</c:v>
                </c:pt>
                <c:pt idx="6022">
                  <c:v>13.9515002572473</c:v>
                </c:pt>
                <c:pt idx="6023">
                  <c:v>13.953817012520799</c:v>
                </c:pt>
                <c:pt idx="6024">
                  <c:v>13.9561337677944</c:v>
                </c:pt>
                <c:pt idx="6025">
                  <c:v>13.958450523067899</c:v>
                </c:pt>
                <c:pt idx="6026">
                  <c:v>13.9607672783414</c:v>
                </c:pt>
                <c:pt idx="6027">
                  <c:v>13.963084033615001</c:v>
                </c:pt>
                <c:pt idx="6028">
                  <c:v>13.9654007888885</c:v>
                </c:pt>
                <c:pt idx="6029">
                  <c:v>13.967717544162101</c:v>
                </c:pt>
                <c:pt idx="6030">
                  <c:v>13.9700342994356</c:v>
                </c:pt>
                <c:pt idx="6031">
                  <c:v>13.972351054709099</c:v>
                </c:pt>
                <c:pt idx="6032">
                  <c:v>13.9746678099827</c:v>
                </c:pt>
                <c:pt idx="6033">
                  <c:v>13.976984565256201</c:v>
                </c:pt>
                <c:pt idx="6034">
                  <c:v>13.9793013205297</c:v>
                </c:pt>
                <c:pt idx="6035">
                  <c:v>13.981618075803301</c:v>
                </c:pt>
                <c:pt idx="6036">
                  <c:v>13.9839348310768</c:v>
                </c:pt>
                <c:pt idx="6037">
                  <c:v>13.9862515863504</c:v>
                </c:pt>
                <c:pt idx="6038">
                  <c:v>13.9885683416239</c:v>
                </c:pt>
                <c:pt idx="6039">
                  <c:v>13.990885096897401</c:v>
                </c:pt>
                <c:pt idx="6040">
                  <c:v>13.993201852171</c:v>
                </c:pt>
                <c:pt idx="6041">
                  <c:v>13.995518607444501</c:v>
                </c:pt>
                <c:pt idx="6042">
                  <c:v>13.997835362718099</c:v>
                </c:pt>
                <c:pt idx="6043">
                  <c:v>14.0001521179916</c:v>
                </c:pt>
                <c:pt idx="6044">
                  <c:v>14.0024688732651</c:v>
                </c:pt>
                <c:pt idx="6045">
                  <c:v>14.0047856285387</c:v>
                </c:pt>
                <c:pt idx="6046">
                  <c:v>14.0071023838122</c:v>
                </c:pt>
                <c:pt idx="6047">
                  <c:v>14.009419139085701</c:v>
                </c:pt>
                <c:pt idx="6048">
                  <c:v>14.011735894359299</c:v>
                </c:pt>
                <c:pt idx="6049">
                  <c:v>14.0140526496328</c:v>
                </c:pt>
                <c:pt idx="6050">
                  <c:v>14.016369404906399</c:v>
                </c:pt>
                <c:pt idx="6051">
                  <c:v>14.0186861601799</c:v>
                </c:pt>
                <c:pt idx="6052">
                  <c:v>14.021002915453399</c:v>
                </c:pt>
                <c:pt idx="6053">
                  <c:v>14.023319670727</c:v>
                </c:pt>
                <c:pt idx="6054">
                  <c:v>14.025636426000499</c:v>
                </c:pt>
                <c:pt idx="6055">
                  <c:v>14.0279531812741</c:v>
                </c:pt>
                <c:pt idx="6056">
                  <c:v>14.030269936547599</c:v>
                </c:pt>
                <c:pt idx="6057">
                  <c:v>14.0325866918211</c:v>
                </c:pt>
                <c:pt idx="6058">
                  <c:v>14.034903447094701</c:v>
                </c:pt>
                <c:pt idx="6059">
                  <c:v>14.0372202023682</c:v>
                </c:pt>
                <c:pt idx="6060">
                  <c:v>14.039536957641699</c:v>
                </c:pt>
                <c:pt idx="6061">
                  <c:v>14.0418537129153</c:v>
                </c:pt>
                <c:pt idx="6062">
                  <c:v>14.044170468188801</c:v>
                </c:pt>
                <c:pt idx="6063">
                  <c:v>14.0464872234624</c:v>
                </c:pt>
                <c:pt idx="6064">
                  <c:v>14.048803978735901</c:v>
                </c:pt>
                <c:pt idx="6065">
                  <c:v>14.0511207340094</c:v>
                </c:pt>
                <c:pt idx="6066">
                  <c:v>14.053437489283001</c:v>
                </c:pt>
                <c:pt idx="6067">
                  <c:v>14.0557542445565</c:v>
                </c:pt>
                <c:pt idx="6068">
                  <c:v>14.0580709998301</c:v>
                </c:pt>
                <c:pt idx="6069">
                  <c:v>14.0603877551036</c:v>
                </c:pt>
                <c:pt idx="6070">
                  <c:v>14.062704510377101</c:v>
                </c:pt>
                <c:pt idx="6071">
                  <c:v>14.065021265650699</c:v>
                </c:pt>
                <c:pt idx="6072">
                  <c:v>14.0673380209242</c:v>
                </c:pt>
                <c:pt idx="6073">
                  <c:v>14.0696547761977</c:v>
                </c:pt>
                <c:pt idx="6074">
                  <c:v>14.0719715314713</c:v>
                </c:pt>
                <c:pt idx="6075">
                  <c:v>14.0742882867448</c:v>
                </c:pt>
                <c:pt idx="6076">
                  <c:v>14.0766050420184</c:v>
                </c:pt>
                <c:pt idx="6077">
                  <c:v>14.078921797291899</c:v>
                </c:pt>
                <c:pt idx="6078">
                  <c:v>14.0812385525654</c:v>
                </c:pt>
                <c:pt idx="6079">
                  <c:v>14.083555307838999</c:v>
                </c:pt>
                <c:pt idx="6080">
                  <c:v>14.0858720631125</c:v>
                </c:pt>
                <c:pt idx="6081">
                  <c:v>14.088188818386101</c:v>
                </c:pt>
                <c:pt idx="6082">
                  <c:v>14.0905055736596</c:v>
                </c:pt>
                <c:pt idx="6083">
                  <c:v>14.092822328933099</c:v>
                </c:pt>
                <c:pt idx="6084">
                  <c:v>14.0951390842067</c:v>
                </c:pt>
                <c:pt idx="6085">
                  <c:v>14.097455839480199</c:v>
                </c:pt>
                <c:pt idx="6086">
                  <c:v>14.0997725947537</c:v>
                </c:pt>
                <c:pt idx="6087">
                  <c:v>14.102089350027301</c:v>
                </c:pt>
                <c:pt idx="6088">
                  <c:v>14.1044061053008</c:v>
                </c:pt>
                <c:pt idx="6089">
                  <c:v>14.106722860574401</c:v>
                </c:pt>
                <c:pt idx="6090">
                  <c:v>14.1090396158479</c:v>
                </c:pt>
                <c:pt idx="6091">
                  <c:v>14.111356371121399</c:v>
                </c:pt>
                <c:pt idx="6092">
                  <c:v>14.113673126395</c:v>
                </c:pt>
                <c:pt idx="6093">
                  <c:v>14.115989881668501</c:v>
                </c:pt>
                <c:pt idx="6094">
                  <c:v>14.1183066369421</c:v>
                </c:pt>
                <c:pt idx="6095">
                  <c:v>14.120623392215601</c:v>
                </c:pt>
                <c:pt idx="6096">
                  <c:v>14.1229401474891</c:v>
                </c:pt>
                <c:pt idx="6097">
                  <c:v>14.1252569027627</c:v>
                </c:pt>
                <c:pt idx="6098">
                  <c:v>14.1275736580362</c:v>
                </c:pt>
                <c:pt idx="6099">
                  <c:v>14.129890413309701</c:v>
                </c:pt>
                <c:pt idx="6100">
                  <c:v>14.1322071685833</c:v>
                </c:pt>
                <c:pt idx="6101">
                  <c:v>14.134523923856801</c:v>
                </c:pt>
                <c:pt idx="6102">
                  <c:v>14.136840679130399</c:v>
                </c:pt>
                <c:pt idx="6103">
                  <c:v>14.1391574344039</c:v>
                </c:pt>
                <c:pt idx="6104">
                  <c:v>14.1414741896774</c:v>
                </c:pt>
                <c:pt idx="6105">
                  <c:v>14.143790944951</c:v>
                </c:pt>
                <c:pt idx="6106">
                  <c:v>14.146107700224499</c:v>
                </c:pt>
                <c:pt idx="6107">
                  <c:v>14.148424455498001</c:v>
                </c:pt>
                <c:pt idx="6108">
                  <c:v>14.150741210771599</c:v>
                </c:pt>
                <c:pt idx="6109">
                  <c:v>14.1530579660451</c:v>
                </c:pt>
                <c:pt idx="6110">
                  <c:v>14.155374721318699</c:v>
                </c:pt>
                <c:pt idx="6111">
                  <c:v>14.1576914765922</c:v>
                </c:pt>
                <c:pt idx="6112">
                  <c:v>14.160008231865699</c:v>
                </c:pt>
                <c:pt idx="6113">
                  <c:v>14.1623249871393</c:v>
                </c:pt>
                <c:pt idx="6114">
                  <c:v>14.164641742412799</c:v>
                </c:pt>
                <c:pt idx="6115">
                  <c:v>14.1669584976864</c:v>
                </c:pt>
                <c:pt idx="6116">
                  <c:v>14.169275252959901</c:v>
                </c:pt>
                <c:pt idx="6117">
                  <c:v>14.1715920082334</c:v>
                </c:pt>
                <c:pt idx="6118">
                  <c:v>14.173908763507001</c:v>
                </c:pt>
                <c:pt idx="6119">
                  <c:v>14.1762255187805</c:v>
                </c:pt>
                <c:pt idx="6120">
                  <c:v>14.178542274053999</c:v>
                </c:pt>
                <c:pt idx="6121">
                  <c:v>14.1808590293276</c:v>
                </c:pt>
                <c:pt idx="6122">
                  <c:v>14.183175784601101</c:v>
                </c:pt>
                <c:pt idx="6123">
                  <c:v>14.1854925398747</c:v>
                </c:pt>
                <c:pt idx="6124">
                  <c:v>14.187809295148201</c:v>
                </c:pt>
                <c:pt idx="6125">
                  <c:v>14.1901260504217</c:v>
                </c:pt>
                <c:pt idx="6126">
                  <c:v>14.1924428056953</c:v>
                </c:pt>
                <c:pt idx="6127">
                  <c:v>14.1947595609688</c:v>
                </c:pt>
                <c:pt idx="6128">
                  <c:v>14.1970763162424</c:v>
                </c:pt>
                <c:pt idx="6129">
                  <c:v>14.1993930715159</c:v>
                </c:pt>
                <c:pt idx="6130">
                  <c:v>14.201709826789401</c:v>
                </c:pt>
                <c:pt idx="6131">
                  <c:v>14.204026582062999</c:v>
                </c:pt>
                <c:pt idx="6132">
                  <c:v>14.2063433373365</c:v>
                </c:pt>
                <c:pt idx="6133">
                  <c:v>14.20866009261</c:v>
                </c:pt>
                <c:pt idx="6134">
                  <c:v>14.2109768478836</c:v>
                </c:pt>
                <c:pt idx="6135">
                  <c:v>14.2132936031571</c:v>
                </c:pt>
                <c:pt idx="6136">
                  <c:v>14.2156103584307</c:v>
                </c:pt>
                <c:pt idx="6137">
                  <c:v>14.217927113704199</c:v>
                </c:pt>
                <c:pt idx="6138">
                  <c:v>14.2202438689777</c:v>
                </c:pt>
                <c:pt idx="6139">
                  <c:v>14.222560624251299</c:v>
                </c:pt>
                <c:pt idx="6140">
                  <c:v>14.2248773795248</c:v>
                </c:pt>
                <c:pt idx="6141">
                  <c:v>14.227194134798401</c:v>
                </c:pt>
                <c:pt idx="6142">
                  <c:v>14.2295108900719</c:v>
                </c:pt>
                <c:pt idx="6143">
                  <c:v>14.231827645345399</c:v>
                </c:pt>
                <c:pt idx="6144">
                  <c:v>14.234144400619</c:v>
                </c:pt>
                <c:pt idx="6145">
                  <c:v>14.236461155892499</c:v>
                </c:pt>
                <c:pt idx="6146">
                  <c:v>14.238777911166</c:v>
                </c:pt>
                <c:pt idx="6147">
                  <c:v>14.241094666439601</c:v>
                </c:pt>
                <c:pt idx="6148">
                  <c:v>14.2434114217131</c:v>
                </c:pt>
                <c:pt idx="6149">
                  <c:v>14.245728176986701</c:v>
                </c:pt>
                <c:pt idx="6150">
                  <c:v>14.2480449322602</c:v>
                </c:pt>
                <c:pt idx="6151">
                  <c:v>14.250361687533699</c:v>
                </c:pt>
                <c:pt idx="6152">
                  <c:v>14.2526784428073</c:v>
                </c:pt>
                <c:pt idx="6153">
                  <c:v>14.254995198080801</c:v>
                </c:pt>
                <c:pt idx="6154">
                  <c:v>14.257311953354399</c:v>
                </c:pt>
                <c:pt idx="6155">
                  <c:v>14.259628708627901</c:v>
                </c:pt>
                <c:pt idx="6156">
                  <c:v>14.2619454639014</c:v>
                </c:pt>
                <c:pt idx="6157">
                  <c:v>14.264262219175</c:v>
                </c:pt>
                <c:pt idx="6158">
                  <c:v>14.2665789744485</c:v>
                </c:pt>
                <c:pt idx="6159">
                  <c:v>14.268895729722001</c:v>
                </c:pt>
                <c:pt idx="6160">
                  <c:v>14.271212484995599</c:v>
                </c:pt>
                <c:pt idx="6161">
                  <c:v>14.273529240269101</c:v>
                </c:pt>
                <c:pt idx="6162">
                  <c:v>14.275845995542699</c:v>
                </c:pt>
                <c:pt idx="6163">
                  <c:v>14.2781627508162</c:v>
                </c:pt>
                <c:pt idx="6164">
                  <c:v>14.2804795060897</c:v>
                </c:pt>
                <c:pt idx="6165">
                  <c:v>14.2827962613633</c:v>
                </c:pt>
                <c:pt idx="6166">
                  <c:v>14.285113016636799</c:v>
                </c:pt>
                <c:pt idx="6167">
                  <c:v>14.2874297719104</c:v>
                </c:pt>
                <c:pt idx="6168">
                  <c:v>14.289746527183899</c:v>
                </c:pt>
                <c:pt idx="6169">
                  <c:v>14.2920632824574</c:v>
                </c:pt>
                <c:pt idx="6170">
                  <c:v>14.294380037731001</c:v>
                </c:pt>
                <c:pt idx="6171">
                  <c:v>14.2966967930045</c:v>
                </c:pt>
                <c:pt idx="6172">
                  <c:v>14.299013548277999</c:v>
                </c:pt>
                <c:pt idx="6173">
                  <c:v>14.3013303035516</c:v>
                </c:pt>
                <c:pt idx="6174">
                  <c:v>14.303647058825099</c:v>
                </c:pt>
                <c:pt idx="6175">
                  <c:v>14.3059638140987</c:v>
                </c:pt>
                <c:pt idx="6176">
                  <c:v>14.308280569372201</c:v>
                </c:pt>
                <c:pt idx="6177">
                  <c:v>14.3105973246457</c:v>
                </c:pt>
                <c:pt idx="6178">
                  <c:v>14.312914079919301</c:v>
                </c:pt>
                <c:pt idx="6179">
                  <c:v>14.3152308351928</c:v>
                </c:pt>
                <c:pt idx="6180">
                  <c:v>14.317547590466299</c:v>
                </c:pt>
                <c:pt idx="6181">
                  <c:v>14.3198643457399</c:v>
                </c:pt>
                <c:pt idx="6182">
                  <c:v>14.322181101013401</c:v>
                </c:pt>
                <c:pt idx="6183">
                  <c:v>14.324497856287</c:v>
                </c:pt>
                <c:pt idx="6184">
                  <c:v>14.326814611560501</c:v>
                </c:pt>
                <c:pt idx="6185">
                  <c:v>14.329131366834</c:v>
                </c:pt>
                <c:pt idx="6186">
                  <c:v>14.3314481221076</c:v>
                </c:pt>
                <c:pt idx="6187">
                  <c:v>14.3337648773811</c:v>
                </c:pt>
                <c:pt idx="6188">
                  <c:v>14.3360816326547</c:v>
                </c:pt>
                <c:pt idx="6189">
                  <c:v>14.3383983879282</c:v>
                </c:pt>
                <c:pt idx="6190">
                  <c:v>14.340715143201701</c:v>
                </c:pt>
                <c:pt idx="6191">
                  <c:v>14.343031898475299</c:v>
                </c:pt>
                <c:pt idx="6192">
                  <c:v>14.3453486537488</c:v>
                </c:pt>
                <c:pt idx="6193">
                  <c:v>14.3476654090223</c:v>
                </c:pt>
                <c:pt idx="6194">
                  <c:v>14.3499821642959</c:v>
                </c:pt>
                <c:pt idx="6195">
                  <c:v>14.3522989195694</c:v>
                </c:pt>
                <c:pt idx="6196">
                  <c:v>14.354615674843</c:v>
                </c:pt>
                <c:pt idx="6197">
                  <c:v>14.356932430116499</c:v>
                </c:pt>
                <c:pt idx="6198">
                  <c:v>14.35924918539</c:v>
                </c:pt>
                <c:pt idx="6199">
                  <c:v>14.361565940663599</c:v>
                </c:pt>
                <c:pt idx="6200">
                  <c:v>14.3638826959371</c:v>
                </c:pt>
                <c:pt idx="6201">
                  <c:v>14.366199451210701</c:v>
                </c:pt>
                <c:pt idx="6202">
                  <c:v>14.3685162064842</c:v>
                </c:pt>
                <c:pt idx="6203">
                  <c:v>14.370832961757699</c:v>
                </c:pt>
                <c:pt idx="6204">
                  <c:v>14.3731497170313</c:v>
                </c:pt>
                <c:pt idx="6205">
                  <c:v>14.375466472304799</c:v>
                </c:pt>
                <c:pt idx="6206">
                  <c:v>14.3777832275783</c:v>
                </c:pt>
                <c:pt idx="6207">
                  <c:v>14.380099982851901</c:v>
                </c:pt>
                <c:pt idx="6208">
                  <c:v>14.3824167381254</c:v>
                </c:pt>
                <c:pt idx="6209">
                  <c:v>14.384733493399001</c:v>
                </c:pt>
                <c:pt idx="6210">
                  <c:v>14.3870502486725</c:v>
                </c:pt>
                <c:pt idx="6211">
                  <c:v>14.389367003946001</c:v>
                </c:pt>
                <c:pt idx="6212">
                  <c:v>14.3916837592196</c:v>
                </c:pt>
                <c:pt idx="6213">
                  <c:v>14.394000514493101</c:v>
                </c:pt>
                <c:pt idx="6214">
                  <c:v>14.396317269766699</c:v>
                </c:pt>
                <c:pt idx="6215">
                  <c:v>14.398634025040201</c:v>
                </c:pt>
                <c:pt idx="6216">
                  <c:v>14.4009507803137</c:v>
                </c:pt>
                <c:pt idx="6217">
                  <c:v>14.4032675355873</c:v>
                </c:pt>
                <c:pt idx="6218">
                  <c:v>14.4055842908608</c:v>
                </c:pt>
                <c:pt idx="6219">
                  <c:v>14.407901046134301</c:v>
                </c:pt>
                <c:pt idx="6220">
                  <c:v>14.410217801407899</c:v>
                </c:pt>
                <c:pt idx="6221">
                  <c:v>14.4125345566814</c:v>
                </c:pt>
                <c:pt idx="6222">
                  <c:v>14.414851311954999</c:v>
                </c:pt>
                <c:pt idx="6223">
                  <c:v>14.4171680672285</c:v>
                </c:pt>
                <c:pt idx="6224">
                  <c:v>14.419484822502</c:v>
                </c:pt>
                <c:pt idx="6225">
                  <c:v>14.4218015777756</c:v>
                </c:pt>
                <c:pt idx="6226">
                  <c:v>14.424118333049099</c:v>
                </c:pt>
                <c:pt idx="6227">
                  <c:v>14.4264350883227</c:v>
                </c:pt>
                <c:pt idx="6228">
                  <c:v>14.428751843596199</c:v>
                </c:pt>
                <c:pt idx="6229">
                  <c:v>14.4310685988697</c:v>
                </c:pt>
                <c:pt idx="6230">
                  <c:v>14.433385354143301</c:v>
                </c:pt>
                <c:pt idx="6231">
                  <c:v>14.4357021094168</c:v>
                </c:pt>
                <c:pt idx="6232">
                  <c:v>14.438018864690299</c:v>
                </c:pt>
                <c:pt idx="6233">
                  <c:v>14.4403356199639</c:v>
                </c:pt>
                <c:pt idx="6234">
                  <c:v>14.442652375237399</c:v>
                </c:pt>
                <c:pt idx="6235">
                  <c:v>14.444969130511</c:v>
                </c:pt>
                <c:pt idx="6236">
                  <c:v>14.447285885784501</c:v>
                </c:pt>
                <c:pt idx="6237">
                  <c:v>14.449602641058</c:v>
                </c:pt>
                <c:pt idx="6238">
                  <c:v>14.451919396331601</c:v>
                </c:pt>
                <c:pt idx="6239">
                  <c:v>14.4542361516051</c:v>
                </c:pt>
                <c:pt idx="6240">
                  <c:v>14.4565529068787</c:v>
                </c:pt>
                <c:pt idx="6241">
                  <c:v>14.4588696621522</c:v>
                </c:pt>
                <c:pt idx="6242">
                  <c:v>14.461186417425701</c:v>
                </c:pt>
                <c:pt idx="6243">
                  <c:v>14.4635031726993</c:v>
                </c:pt>
                <c:pt idx="6244">
                  <c:v>14.465819927972801</c:v>
                </c:pt>
                <c:pt idx="6245">
                  <c:v>14.4681366832463</c:v>
                </c:pt>
                <c:pt idx="6246">
                  <c:v>14.4704534385199</c:v>
                </c:pt>
                <c:pt idx="6247">
                  <c:v>14.4727701937934</c:v>
                </c:pt>
                <c:pt idx="6248">
                  <c:v>14.475086949067</c:v>
                </c:pt>
                <c:pt idx="6249">
                  <c:v>14.4774037043405</c:v>
                </c:pt>
                <c:pt idx="6250">
                  <c:v>14.479720459614001</c:v>
                </c:pt>
                <c:pt idx="6251">
                  <c:v>14.482037214887599</c:v>
                </c:pt>
                <c:pt idx="6252">
                  <c:v>14.4843539701611</c:v>
                </c:pt>
                <c:pt idx="6253">
                  <c:v>14.486670725434699</c:v>
                </c:pt>
                <c:pt idx="6254">
                  <c:v>14.4889874807082</c:v>
                </c:pt>
                <c:pt idx="6255">
                  <c:v>14.491304235981699</c:v>
                </c:pt>
                <c:pt idx="6256">
                  <c:v>14.4936209912553</c:v>
                </c:pt>
                <c:pt idx="6257">
                  <c:v>14.495937746528799</c:v>
                </c:pt>
                <c:pt idx="6258">
                  <c:v>14.4982545018023</c:v>
                </c:pt>
                <c:pt idx="6259">
                  <c:v>14.500571257075901</c:v>
                </c:pt>
                <c:pt idx="6260">
                  <c:v>14.5028880123494</c:v>
                </c:pt>
                <c:pt idx="6261">
                  <c:v>14.505204767623001</c:v>
                </c:pt>
                <c:pt idx="6262">
                  <c:v>14.5075215228965</c:v>
                </c:pt>
                <c:pt idx="6263">
                  <c:v>14.509838278169999</c:v>
                </c:pt>
                <c:pt idx="6264">
                  <c:v>14.5121550334436</c:v>
                </c:pt>
                <c:pt idx="6265">
                  <c:v>14.514471788717101</c:v>
                </c:pt>
                <c:pt idx="6266">
                  <c:v>14.5167885439906</c:v>
                </c:pt>
                <c:pt idx="6267">
                  <c:v>14.519105299264201</c:v>
                </c:pt>
                <c:pt idx="6268">
                  <c:v>14.5214220545377</c:v>
                </c:pt>
                <c:pt idx="6269">
                  <c:v>14.5237388098113</c:v>
                </c:pt>
                <c:pt idx="6270">
                  <c:v>14.5260555650848</c:v>
                </c:pt>
                <c:pt idx="6271">
                  <c:v>14.528372320358301</c:v>
                </c:pt>
                <c:pt idx="6272">
                  <c:v>14.5306890756319</c:v>
                </c:pt>
                <c:pt idx="6273">
                  <c:v>14.533005830905401</c:v>
                </c:pt>
                <c:pt idx="6274">
                  <c:v>14.535322586178999</c:v>
                </c:pt>
                <c:pt idx="6275">
                  <c:v>14.5376393414525</c:v>
                </c:pt>
                <c:pt idx="6276">
                  <c:v>14.539956096726</c:v>
                </c:pt>
                <c:pt idx="6277">
                  <c:v>14.5422728519996</c:v>
                </c:pt>
                <c:pt idx="6278">
                  <c:v>14.5445896072731</c:v>
                </c:pt>
                <c:pt idx="6279">
                  <c:v>14.546906362546601</c:v>
                </c:pt>
                <c:pt idx="6280">
                  <c:v>14.549223117820199</c:v>
                </c:pt>
                <c:pt idx="6281">
                  <c:v>14.5515398730937</c:v>
                </c:pt>
                <c:pt idx="6282">
                  <c:v>14.553856628367299</c:v>
                </c:pt>
                <c:pt idx="6283">
                  <c:v>14.5561733836408</c:v>
                </c:pt>
                <c:pt idx="6284">
                  <c:v>14.5584901389143</c:v>
                </c:pt>
                <c:pt idx="6285">
                  <c:v>14.5608068941879</c:v>
                </c:pt>
                <c:pt idx="6286">
                  <c:v>14.563123649461399</c:v>
                </c:pt>
                <c:pt idx="6287">
                  <c:v>14.565440404735</c:v>
                </c:pt>
                <c:pt idx="6288">
                  <c:v>14.567757160008499</c:v>
                </c:pt>
                <c:pt idx="6289">
                  <c:v>14.570073915282</c:v>
                </c:pt>
                <c:pt idx="6290">
                  <c:v>14.572390670555601</c:v>
                </c:pt>
                <c:pt idx="6291">
                  <c:v>14.5747074258291</c:v>
                </c:pt>
                <c:pt idx="6292">
                  <c:v>14.577024181102599</c:v>
                </c:pt>
                <c:pt idx="6293">
                  <c:v>14.5793409363762</c:v>
                </c:pt>
                <c:pt idx="6294">
                  <c:v>14.581657691649699</c:v>
                </c:pt>
                <c:pt idx="6295">
                  <c:v>14.5839744469233</c:v>
                </c:pt>
                <c:pt idx="6296">
                  <c:v>14.586291202196801</c:v>
                </c:pt>
                <c:pt idx="6297">
                  <c:v>14.5886079574703</c:v>
                </c:pt>
                <c:pt idx="6298">
                  <c:v>14.590924712743901</c:v>
                </c:pt>
                <c:pt idx="6299">
                  <c:v>14.5932414680174</c:v>
                </c:pt>
                <c:pt idx="6300">
                  <c:v>14.595558223291</c:v>
                </c:pt>
                <c:pt idx="6301">
                  <c:v>14.5978749785645</c:v>
                </c:pt>
                <c:pt idx="6302">
                  <c:v>14.600191733838001</c:v>
                </c:pt>
                <c:pt idx="6303">
                  <c:v>14.602508489111599</c:v>
                </c:pt>
                <c:pt idx="6304">
                  <c:v>14.604825244385101</c:v>
                </c:pt>
                <c:pt idx="6305">
                  <c:v>14.6071419996586</c:v>
                </c:pt>
                <c:pt idx="6306">
                  <c:v>14.6094587549322</c:v>
                </c:pt>
                <c:pt idx="6307">
                  <c:v>14.6117755102057</c:v>
                </c:pt>
                <c:pt idx="6308">
                  <c:v>14.6140922654793</c:v>
                </c:pt>
                <c:pt idx="6309">
                  <c:v>14.616409020752799</c:v>
                </c:pt>
                <c:pt idx="6310">
                  <c:v>14.618725776026301</c:v>
                </c:pt>
                <c:pt idx="6311">
                  <c:v>14.621042531299899</c:v>
                </c:pt>
                <c:pt idx="6312">
                  <c:v>14.6233592865734</c:v>
                </c:pt>
                <c:pt idx="6313">
                  <c:v>14.625676041847001</c:v>
                </c:pt>
                <c:pt idx="6314">
                  <c:v>14.6279927971205</c:v>
                </c:pt>
                <c:pt idx="6315">
                  <c:v>14.630309552393999</c:v>
                </c:pt>
                <c:pt idx="6316">
                  <c:v>14.6326263076676</c:v>
                </c:pt>
                <c:pt idx="6317">
                  <c:v>14.634943062941099</c:v>
                </c:pt>
                <c:pt idx="6318">
                  <c:v>14.6372598182146</c:v>
                </c:pt>
                <c:pt idx="6319">
                  <c:v>14.639576573488201</c:v>
                </c:pt>
                <c:pt idx="6320">
                  <c:v>14.6418933287617</c:v>
                </c:pt>
                <c:pt idx="6321">
                  <c:v>14.644210084035301</c:v>
                </c:pt>
                <c:pt idx="6322">
                  <c:v>14.6465268393088</c:v>
                </c:pt>
                <c:pt idx="6323">
                  <c:v>14.648843594582299</c:v>
                </c:pt>
                <c:pt idx="6324">
                  <c:v>14.6511603498559</c:v>
                </c:pt>
                <c:pt idx="6325">
                  <c:v>14.653477105129401</c:v>
                </c:pt>
                <c:pt idx="6326">
                  <c:v>14.655793860403</c:v>
                </c:pt>
                <c:pt idx="6327">
                  <c:v>14.658110615676501</c:v>
                </c:pt>
                <c:pt idx="6328">
                  <c:v>14.66042737095</c:v>
                </c:pt>
                <c:pt idx="6329">
                  <c:v>14.6627441262236</c:v>
                </c:pt>
                <c:pt idx="6330">
                  <c:v>14.6650608814971</c:v>
                </c:pt>
                <c:pt idx="6331">
                  <c:v>14.667377636770601</c:v>
                </c:pt>
                <c:pt idx="6332">
                  <c:v>14.6696943920442</c:v>
                </c:pt>
                <c:pt idx="6333">
                  <c:v>14.672011147317701</c:v>
                </c:pt>
                <c:pt idx="6334">
                  <c:v>14.674327902591299</c:v>
                </c:pt>
                <c:pt idx="6335">
                  <c:v>14.6766446578648</c:v>
                </c:pt>
                <c:pt idx="6336">
                  <c:v>14.6789614131383</c:v>
                </c:pt>
                <c:pt idx="6337">
                  <c:v>14.6812781684119</c:v>
                </c:pt>
                <c:pt idx="6338">
                  <c:v>14.6835949236854</c:v>
                </c:pt>
                <c:pt idx="6339">
                  <c:v>14.685911678958901</c:v>
                </c:pt>
                <c:pt idx="6340">
                  <c:v>14.688228434232499</c:v>
                </c:pt>
                <c:pt idx="6341">
                  <c:v>14.690545189506</c:v>
                </c:pt>
                <c:pt idx="6342">
                  <c:v>14.692861944779599</c:v>
                </c:pt>
                <c:pt idx="6343">
                  <c:v>14.6951787000531</c:v>
                </c:pt>
                <c:pt idx="6344">
                  <c:v>14.6974954553266</c:v>
                </c:pt>
                <c:pt idx="6345">
                  <c:v>14.6998122106002</c:v>
                </c:pt>
                <c:pt idx="6346">
                  <c:v>14.702128965873699</c:v>
                </c:pt>
                <c:pt idx="6347">
                  <c:v>14.7044457211473</c:v>
                </c:pt>
                <c:pt idx="6348">
                  <c:v>14.706762476420799</c:v>
                </c:pt>
                <c:pt idx="6349">
                  <c:v>14.7090792316943</c:v>
                </c:pt>
                <c:pt idx="6350">
                  <c:v>14.711395986967901</c:v>
                </c:pt>
                <c:pt idx="6351">
                  <c:v>14.7137127422414</c:v>
                </c:pt>
                <c:pt idx="6352">
                  <c:v>14.716029497514899</c:v>
                </c:pt>
                <c:pt idx="6353">
                  <c:v>14.7183462527885</c:v>
                </c:pt>
                <c:pt idx="6354">
                  <c:v>14.720663008061999</c:v>
                </c:pt>
                <c:pt idx="6355">
                  <c:v>14.7229797633356</c:v>
                </c:pt>
                <c:pt idx="6356">
                  <c:v>14.725296518609101</c:v>
                </c:pt>
                <c:pt idx="6357">
                  <c:v>14.7276132738826</c:v>
                </c:pt>
                <c:pt idx="6358">
                  <c:v>14.729930029156201</c:v>
                </c:pt>
                <c:pt idx="6359">
                  <c:v>14.7322467844297</c:v>
                </c:pt>
                <c:pt idx="6360">
                  <c:v>14.7345635397033</c:v>
                </c:pt>
                <c:pt idx="6361">
                  <c:v>14.7368802949768</c:v>
                </c:pt>
                <c:pt idx="6362">
                  <c:v>14.739197050250301</c:v>
                </c:pt>
                <c:pt idx="6363">
                  <c:v>14.741513805523899</c:v>
                </c:pt>
                <c:pt idx="6364">
                  <c:v>14.743830560797401</c:v>
                </c:pt>
                <c:pt idx="6365">
                  <c:v>14.7461473160709</c:v>
                </c:pt>
                <c:pt idx="6366">
                  <c:v>14.7484640713445</c:v>
                </c:pt>
                <c:pt idx="6367">
                  <c:v>14.750780826618</c:v>
                </c:pt>
                <c:pt idx="6368">
                  <c:v>14.7530975818916</c:v>
                </c:pt>
                <c:pt idx="6369">
                  <c:v>14.755414337165099</c:v>
                </c:pt>
                <c:pt idx="6370">
                  <c:v>14.7577310924386</c:v>
                </c:pt>
                <c:pt idx="6371">
                  <c:v>14.760047847712199</c:v>
                </c:pt>
                <c:pt idx="6372">
                  <c:v>14.7623646029857</c:v>
                </c:pt>
                <c:pt idx="6373">
                  <c:v>14.764681358259301</c:v>
                </c:pt>
                <c:pt idx="6374">
                  <c:v>14.7669981135328</c:v>
                </c:pt>
                <c:pt idx="6375">
                  <c:v>14.769314868806299</c:v>
                </c:pt>
                <c:pt idx="6376">
                  <c:v>14.7716316240799</c:v>
                </c:pt>
                <c:pt idx="6377">
                  <c:v>14.773948379353399</c:v>
                </c:pt>
                <c:pt idx="6378">
                  <c:v>14.7762651346269</c:v>
                </c:pt>
                <c:pt idx="6379">
                  <c:v>14.778581889900501</c:v>
                </c:pt>
                <c:pt idx="6380">
                  <c:v>14.780898645174</c:v>
                </c:pt>
                <c:pt idx="6381">
                  <c:v>14.783215400447601</c:v>
                </c:pt>
                <c:pt idx="6382">
                  <c:v>14.7855321557211</c:v>
                </c:pt>
                <c:pt idx="6383">
                  <c:v>14.787848910994599</c:v>
                </c:pt>
                <c:pt idx="6384">
                  <c:v>14.7901656662682</c:v>
                </c:pt>
                <c:pt idx="6385">
                  <c:v>14.792482421541701</c:v>
                </c:pt>
                <c:pt idx="6386">
                  <c:v>14.7947991768153</c:v>
                </c:pt>
                <c:pt idx="6387">
                  <c:v>14.797115932088801</c:v>
                </c:pt>
                <c:pt idx="6388">
                  <c:v>14.7994326873623</c:v>
                </c:pt>
                <c:pt idx="6389">
                  <c:v>14.8017494426359</c:v>
                </c:pt>
                <c:pt idx="6390">
                  <c:v>14.8040661979094</c:v>
                </c:pt>
                <c:pt idx="6391">
                  <c:v>14.806382953182901</c:v>
                </c:pt>
                <c:pt idx="6392">
                  <c:v>14.8086997084565</c:v>
                </c:pt>
                <c:pt idx="6393">
                  <c:v>14.811016463730001</c:v>
                </c:pt>
                <c:pt idx="6394">
                  <c:v>14.813333219003599</c:v>
                </c:pt>
                <c:pt idx="6395">
                  <c:v>14.8156499742771</c:v>
                </c:pt>
                <c:pt idx="6396">
                  <c:v>14.8179667295506</c:v>
                </c:pt>
                <c:pt idx="6397">
                  <c:v>14.8202834848242</c:v>
                </c:pt>
                <c:pt idx="6398">
                  <c:v>14.822600240097699</c:v>
                </c:pt>
                <c:pt idx="6399">
                  <c:v>14.8249169953713</c:v>
                </c:pt>
                <c:pt idx="6400">
                  <c:v>14.827233750644799</c:v>
                </c:pt>
                <c:pt idx="6401">
                  <c:v>14.8295505059183</c:v>
                </c:pt>
                <c:pt idx="6402">
                  <c:v>14.831867261191899</c:v>
                </c:pt>
                <c:pt idx="6403">
                  <c:v>14.8341840164654</c:v>
                </c:pt>
                <c:pt idx="6404">
                  <c:v>14.836500771738899</c:v>
                </c:pt>
                <c:pt idx="6405">
                  <c:v>14.8388175270125</c:v>
                </c:pt>
                <c:pt idx="6406">
                  <c:v>14.841134282285999</c:v>
                </c:pt>
                <c:pt idx="6407">
                  <c:v>14.8434510375596</c:v>
                </c:pt>
                <c:pt idx="6408">
                  <c:v>14.845767792833101</c:v>
                </c:pt>
                <c:pt idx="6409">
                  <c:v>14.8480845481066</c:v>
                </c:pt>
                <c:pt idx="6410">
                  <c:v>14.850401303380201</c:v>
                </c:pt>
                <c:pt idx="6411">
                  <c:v>14.8527180586537</c:v>
                </c:pt>
                <c:pt idx="6412">
                  <c:v>14.855034813927199</c:v>
                </c:pt>
                <c:pt idx="6413">
                  <c:v>14.8573515692008</c:v>
                </c:pt>
                <c:pt idx="6414">
                  <c:v>14.859668324474301</c:v>
                </c:pt>
                <c:pt idx="6415">
                  <c:v>14.8619850797479</c:v>
                </c:pt>
                <c:pt idx="6416">
                  <c:v>14.864301835021401</c:v>
                </c:pt>
                <c:pt idx="6417">
                  <c:v>14.8666185902949</c:v>
                </c:pt>
                <c:pt idx="6418">
                  <c:v>14.8689353455685</c:v>
                </c:pt>
                <c:pt idx="6419">
                  <c:v>14.871252100842</c:v>
                </c:pt>
                <c:pt idx="6420">
                  <c:v>14.8735688561156</c:v>
                </c:pt>
                <c:pt idx="6421">
                  <c:v>14.8758856113891</c:v>
                </c:pt>
                <c:pt idx="6422">
                  <c:v>14.878202366662601</c:v>
                </c:pt>
                <c:pt idx="6423">
                  <c:v>14.880519121936199</c:v>
                </c:pt>
                <c:pt idx="6424">
                  <c:v>14.8828358772097</c:v>
                </c:pt>
                <c:pt idx="6425">
                  <c:v>14.8851526324832</c:v>
                </c:pt>
                <c:pt idx="6426">
                  <c:v>14.8874693877568</c:v>
                </c:pt>
                <c:pt idx="6427">
                  <c:v>14.8897861430303</c:v>
                </c:pt>
                <c:pt idx="6428">
                  <c:v>14.8921028983039</c:v>
                </c:pt>
                <c:pt idx="6429">
                  <c:v>14.894419653577399</c:v>
                </c:pt>
                <c:pt idx="6430">
                  <c:v>14.8967364088509</c:v>
                </c:pt>
                <c:pt idx="6431">
                  <c:v>14.899053164124499</c:v>
                </c:pt>
                <c:pt idx="6432">
                  <c:v>14.901369919398</c:v>
                </c:pt>
                <c:pt idx="6433">
                  <c:v>14.903686674671601</c:v>
                </c:pt>
                <c:pt idx="6434">
                  <c:v>14.9060034299451</c:v>
                </c:pt>
                <c:pt idx="6435">
                  <c:v>14.908320185218599</c:v>
                </c:pt>
                <c:pt idx="6436">
                  <c:v>14.9106369404922</c:v>
                </c:pt>
                <c:pt idx="6437">
                  <c:v>14.912953695765699</c:v>
                </c:pt>
                <c:pt idx="6438">
                  <c:v>14.9152704510392</c:v>
                </c:pt>
                <c:pt idx="6439">
                  <c:v>14.917587206312801</c:v>
                </c:pt>
                <c:pt idx="6440">
                  <c:v>14.9199039615863</c:v>
                </c:pt>
                <c:pt idx="6441">
                  <c:v>14.922220716859901</c:v>
                </c:pt>
                <c:pt idx="6442">
                  <c:v>14.9245374721334</c:v>
                </c:pt>
                <c:pt idx="6443">
                  <c:v>14.926854227406899</c:v>
                </c:pt>
                <c:pt idx="6444">
                  <c:v>14.9291709826805</c:v>
                </c:pt>
                <c:pt idx="6445">
                  <c:v>14.931487737954001</c:v>
                </c:pt>
                <c:pt idx="6446">
                  <c:v>14.9338044932276</c:v>
                </c:pt>
                <c:pt idx="6447">
                  <c:v>14.936121248501101</c:v>
                </c:pt>
                <c:pt idx="6448">
                  <c:v>14.9384380037746</c:v>
                </c:pt>
                <c:pt idx="6449">
                  <c:v>14.9407547590482</c:v>
                </c:pt>
                <c:pt idx="6450">
                  <c:v>14.9430715143217</c:v>
                </c:pt>
                <c:pt idx="6451">
                  <c:v>14.945388269595201</c:v>
                </c:pt>
                <c:pt idx="6452">
                  <c:v>14.947705024868799</c:v>
                </c:pt>
                <c:pt idx="6453">
                  <c:v>14.950021780142301</c:v>
                </c:pt>
                <c:pt idx="6454">
                  <c:v>14.952338535415899</c:v>
                </c:pt>
                <c:pt idx="6455">
                  <c:v>14.9546552906894</c:v>
                </c:pt>
                <c:pt idx="6456">
                  <c:v>14.9569720459629</c:v>
                </c:pt>
                <c:pt idx="6457">
                  <c:v>14.9592888012365</c:v>
                </c:pt>
                <c:pt idx="6458">
                  <c:v>14.961605556509999</c:v>
                </c:pt>
                <c:pt idx="6459">
                  <c:v>14.9639223117836</c:v>
                </c:pt>
                <c:pt idx="6460">
                  <c:v>14.966239067057099</c:v>
                </c:pt>
                <c:pt idx="6461">
                  <c:v>14.9685558223306</c:v>
                </c:pt>
                <c:pt idx="6462">
                  <c:v>14.970872577604201</c:v>
                </c:pt>
                <c:pt idx="6463">
                  <c:v>14.9731893328777</c:v>
                </c:pt>
                <c:pt idx="6464">
                  <c:v>14.975506088151199</c:v>
                </c:pt>
                <c:pt idx="6465">
                  <c:v>14.9778228434248</c:v>
                </c:pt>
                <c:pt idx="6466">
                  <c:v>14.980139598698299</c:v>
                </c:pt>
                <c:pt idx="6467">
                  <c:v>14.9824563539719</c:v>
                </c:pt>
                <c:pt idx="6468">
                  <c:v>14.984773109245401</c:v>
                </c:pt>
                <c:pt idx="6469">
                  <c:v>14.9870898645189</c:v>
                </c:pt>
                <c:pt idx="6470">
                  <c:v>14.989406619792501</c:v>
                </c:pt>
                <c:pt idx="6471">
                  <c:v>14.991723375066</c:v>
                </c:pt>
                <c:pt idx="6472">
                  <c:v>14.9940401303396</c:v>
                </c:pt>
                <c:pt idx="6473">
                  <c:v>14.9963568856131</c:v>
                </c:pt>
                <c:pt idx="6474">
                  <c:v>14.998673640886601</c:v>
                </c:pt>
                <c:pt idx="6475">
                  <c:v>15.0009903961602</c:v>
                </c:pt>
                <c:pt idx="6476">
                  <c:v>15.003307151433701</c:v>
                </c:pt>
                <c:pt idx="6477">
                  <c:v>15.0056239067072</c:v>
                </c:pt>
                <c:pt idx="6478">
                  <c:v>15.0079406619808</c:v>
                </c:pt>
                <c:pt idx="6479">
                  <c:v>15.0102574172543</c:v>
                </c:pt>
                <c:pt idx="6480">
                  <c:v>15.0125741725279</c:v>
                </c:pt>
                <c:pt idx="6481">
                  <c:v>15.0148909278014</c:v>
                </c:pt>
                <c:pt idx="6482">
                  <c:v>15.017207683074901</c:v>
                </c:pt>
                <c:pt idx="6483">
                  <c:v>15.019524438348499</c:v>
                </c:pt>
                <c:pt idx="6484">
                  <c:v>15.021841193622</c:v>
                </c:pt>
                <c:pt idx="6485">
                  <c:v>15.024157948895599</c:v>
                </c:pt>
                <c:pt idx="6486">
                  <c:v>15.0264747041691</c:v>
                </c:pt>
                <c:pt idx="6487">
                  <c:v>15.0287914594426</c:v>
                </c:pt>
                <c:pt idx="6488">
                  <c:v>15.0311082147162</c:v>
                </c:pt>
                <c:pt idx="6489">
                  <c:v>15.033424969989699</c:v>
                </c:pt>
                <c:pt idx="6490">
                  <c:v>15.0357417252632</c:v>
                </c:pt>
                <c:pt idx="6491">
                  <c:v>15.038058480536799</c:v>
                </c:pt>
                <c:pt idx="6492">
                  <c:v>15.0403752358103</c:v>
                </c:pt>
                <c:pt idx="6493">
                  <c:v>15.042691991083901</c:v>
                </c:pt>
                <c:pt idx="6494">
                  <c:v>15.0450087463574</c:v>
                </c:pt>
                <c:pt idx="6495">
                  <c:v>15.047325501630899</c:v>
                </c:pt>
                <c:pt idx="6496">
                  <c:v>15.0496422569045</c:v>
                </c:pt>
                <c:pt idx="6497">
                  <c:v>15.051959012177999</c:v>
                </c:pt>
                <c:pt idx="6498">
                  <c:v>15.0542757674515</c:v>
                </c:pt>
                <c:pt idx="6499">
                  <c:v>15.056592522725101</c:v>
                </c:pt>
                <c:pt idx="6500">
                  <c:v>15.0589092779986</c:v>
                </c:pt>
                <c:pt idx="6501">
                  <c:v>15.061226033272201</c:v>
                </c:pt>
                <c:pt idx="6502">
                  <c:v>15.0635427885457</c:v>
                </c:pt>
                <c:pt idx="6503">
                  <c:v>15.065859543819199</c:v>
                </c:pt>
                <c:pt idx="6504">
                  <c:v>15.0681762990928</c:v>
                </c:pt>
                <c:pt idx="6505">
                  <c:v>15.070493054366301</c:v>
                </c:pt>
                <c:pt idx="6506">
                  <c:v>15.072809809639899</c:v>
                </c:pt>
                <c:pt idx="6507">
                  <c:v>15.075126564913401</c:v>
                </c:pt>
                <c:pt idx="6508">
                  <c:v>15.0774433201869</c:v>
                </c:pt>
                <c:pt idx="6509">
                  <c:v>15.0797600754605</c:v>
                </c:pt>
                <c:pt idx="6510">
                  <c:v>15.082076830734</c:v>
                </c:pt>
                <c:pt idx="6511">
                  <c:v>15.084393586007501</c:v>
                </c:pt>
                <c:pt idx="6512">
                  <c:v>15.086710341281099</c:v>
                </c:pt>
                <c:pt idx="6513">
                  <c:v>15.089027096554601</c:v>
                </c:pt>
                <c:pt idx="6514">
                  <c:v>15.091343851828199</c:v>
                </c:pt>
                <c:pt idx="6515">
                  <c:v>15.0936606071017</c:v>
                </c:pt>
                <c:pt idx="6516">
                  <c:v>15.0959773623752</c:v>
                </c:pt>
                <c:pt idx="6517">
                  <c:v>15.0982941176488</c:v>
                </c:pt>
                <c:pt idx="6518">
                  <c:v>15.100610872922299</c:v>
                </c:pt>
                <c:pt idx="6519">
                  <c:v>15.1029276281959</c:v>
                </c:pt>
                <c:pt idx="6520">
                  <c:v>15.105244383469399</c:v>
                </c:pt>
                <c:pt idx="6521">
                  <c:v>15.1075611387429</c:v>
                </c:pt>
                <c:pt idx="6522">
                  <c:v>15.109877894016501</c:v>
                </c:pt>
                <c:pt idx="6523">
                  <c:v>15.11219464929</c:v>
                </c:pt>
                <c:pt idx="6524">
                  <c:v>15.114511404563499</c:v>
                </c:pt>
                <c:pt idx="6525">
                  <c:v>15.1168281598371</c:v>
                </c:pt>
                <c:pt idx="6526">
                  <c:v>15.119144915110599</c:v>
                </c:pt>
                <c:pt idx="6527">
                  <c:v>15.1214616703842</c:v>
                </c:pt>
                <c:pt idx="6528">
                  <c:v>15.123778425657701</c:v>
                </c:pt>
                <c:pt idx="6529">
                  <c:v>15.1260951809312</c:v>
                </c:pt>
                <c:pt idx="6530">
                  <c:v>15.128411936204801</c:v>
                </c:pt>
                <c:pt idx="6531">
                  <c:v>15.1307286914783</c:v>
                </c:pt>
                <c:pt idx="6532">
                  <c:v>15.1330454467519</c:v>
                </c:pt>
                <c:pt idx="6533">
                  <c:v>15.1353622020254</c:v>
                </c:pt>
                <c:pt idx="6534">
                  <c:v>15.137678957298901</c:v>
                </c:pt>
                <c:pt idx="6535">
                  <c:v>15.1399957125725</c:v>
                </c:pt>
                <c:pt idx="6536">
                  <c:v>15.142312467846001</c:v>
                </c:pt>
                <c:pt idx="6537">
                  <c:v>15.1446292231195</c:v>
                </c:pt>
                <c:pt idx="6538">
                  <c:v>15.1469459783931</c:v>
                </c:pt>
                <c:pt idx="6539">
                  <c:v>15.1492627336666</c:v>
                </c:pt>
                <c:pt idx="6540">
                  <c:v>15.1515794889402</c:v>
                </c:pt>
                <c:pt idx="6541">
                  <c:v>15.1538962442137</c:v>
                </c:pt>
                <c:pt idx="6542">
                  <c:v>15.156212999487201</c:v>
                </c:pt>
                <c:pt idx="6543">
                  <c:v>15.158529754760799</c:v>
                </c:pt>
                <c:pt idx="6544">
                  <c:v>15.1608465100343</c:v>
                </c:pt>
                <c:pt idx="6545">
                  <c:v>15.163163265307899</c:v>
                </c:pt>
                <c:pt idx="6546">
                  <c:v>15.1654800205814</c:v>
                </c:pt>
                <c:pt idx="6547">
                  <c:v>15.167796775854899</c:v>
                </c:pt>
                <c:pt idx="6548">
                  <c:v>15.1701135311285</c:v>
                </c:pt>
                <c:pt idx="6549">
                  <c:v>15.172430286401999</c:v>
                </c:pt>
                <c:pt idx="6550">
                  <c:v>15.1747470416755</c:v>
                </c:pt>
                <c:pt idx="6551">
                  <c:v>15.177063796949099</c:v>
                </c:pt>
                <c:pt idx="6552">
                  <c:v>15.1793805522226</c:v>
                </c:pt>
                <c:pt idx="6553">
                  <c:v>15.181697307496201</c:v>
                </c:pt>
                <c:pt idx="6554">
                  <c:v>15.1840140627697</c:v>
                </c:pt>
                <c:pt idx="6555">
                  <c:v>15.186330818043199</c:v>
                </c:pt>
                <c:pt idx="6556">
                  <c:v>15.1886475733168</c:v>
                </c:pt>
                <c:pt idx="6557">
                  <c:v>15.190964328590301</c:v>
                </c:pt>
                <c:pt idx="6558">
                  <c:v>15.1932810838639</c:v>
                </c:pt>
                <c:pt idx="6559">
                  <c:v>15.195597839137401</c:v>
                </c:pt>
                <c:pt idx="6560">
                  <c:v>15.1979145944109</c:v>
                </c:pt>
                <c:pt idx="6561">
                  <c:v>15.200231349684501</c:v>
                </c:pt>
                <c:pt idx="6562">
                  <c:v>15.202548104958</c:v>
                </c:pt>
                <c:pt idx="6563">
                  <c:v>15.204864860231501</c:v>
                </c:pt>
                <c:pt idx="6564">
                  <c:v>15.2071816155051</c:v>
                </c:pt>
                <c:pt idx="6565">
                  <c:v>15.209498370778601</c:v>
                </c:pt>
                <c:pt idx="6566">
                  <c:v>15.211815126052199</c:v>
                </c:pt>
                <c:pt idx="6567">
                  <c:v>15.2141318813257</c:v>
                </c:pt>
                <c:pt idx="6568">
                  <c:v>15.2164486365992</c:v>
                </c:pt>
                <c:pt idx="6569">
                  <c:v>15.2187653918728</c:v>
                </c:pt>
                <c:pt idx="6570">
                  <c:v>15.2210821471463</c:v>
                </c:pt>
                <c:pt idx="6571">
                  <c:v>15.223398902419801</c:v>
                </c:pt>
                <c:pt idx="6572">
                  <c:v>15.225715657693399</c:v>
                </c:pt>
                <c:pt idx="6573">
                  <c:v>15.2280324129669</c:v>
                </c:pt>
                <c:pt idx="6574">
                  <c:v>15.230349168240499</c:v>
                </c:pt>
                <c:pt idx="6575">
                  <c:v>15.232665923514</c:v>
                </c:pt>
                <c:pt idx="6576">
                  <c:v>15.2349826787875</c:v>
                </c:pt>
                <c:pt idx="6577">
                  <c:v>15.2372994340611</c:v>
                </c:pt>
                <c:pt idx="6578">
                  <c:v>15.239616189334599</c:v>
                </c:pt>
                <c:pt idx="6579">
                  <c:v>15.2419329446082</c:v>
                </c:pt>
                <c:pt idx="6580">
                  <c:v>15.244249699881699</c:v>
                </c:pt>
                <c:pt idx="6581">
                  <c:v>15.2465664551552</c:v>
                </c:pt>
                <c:pt idx="6582">
                  <c:v>15.248883210428801</c:v>
                </c:pt>
                <c:pt idx="6583">
                  <c:v>15.2511999657023</c:v>
                </c:pt>
                <c:pt idx="6584">
                  <c:v>15.253516720975799</c:v>
                </c:pt>
                <c:pt idx="6585">
                  <c:v>15.2558334762494</c:v>
                </c:pt>
                <c:pt idx="6586">
                  <c:v>15.258150231522899</c:v>
                </c:pt>
                <c:pt idx="6587">
                  <c:v>15.2604669867965</c:v>
                </c:pt>
                <c:pt idx="6588">
                  <c:v>15.262783742070001</c:v>
                </c:pt>
                <c:pt idx="6589">
                  <c:v>15.2651004973435</c:v>
                </c:pt>
                <c:pt idx="6590">
                  <c:v>15.267417252617101</c:v>
                </c:pt>
                <c:pt idx="6591">
                  <c:v>15.2697340078906</c:v>
                </c:pt>
                <c:pt idx="6592">
                  <c:v>15.2720507631642</c:v>
                </c:pt>
                <c:pt idx="6593">
                  <c:v>15.2743675184377</c:v>
                </c:pt>
                <c:pt idx="6594">
                  <c:v>15.276684273711201</c:v>
                </c:pt>
                <c:pt idx="6595">
                  <c:v>15.2790010289848</c:v>
                </c:pt>
                <c:pt idx="6596">
                  <c:v>15.281317784258301</c:v>
                </c:pt>
                <c:pt idx="6597">
                  <c:v>15.2836345395318</c:v>
                </c:pt>
                <c:pt idx="6598">
                  <c:v>15.2859512948054</c:v>
                </c:pt>
                <c:pt idx="6599">
                  <c:v>15.2882680500789</c:v>
                </c:pt>
                <c:pt idx="6600">
                  <c:v>15.2905848053525</c:v>
                </c:pt>
                <c:pt idx="6601">
                  <c:v>15.292901560625999</c:v>
                </c:pt>
                <c:pt idx="6602">
                  <c:v>15.295218315899501</c:v>
                </c:pt>
                <c:pt idx="6603">
                  <c:v>15.297535071173099</c:v>
                </c:pt>
                <c:pt idx="6604">
                  <c:v>15.2998518264466</c:v>
                </c:pt>
                <c:pt idx="6605">
                  <c:v>15.302168581720199</c:v>
                </c:pt>
                <c:pt idx="6606">
                  <c:v>15.3044853369937</c:v>
                </c:pt>
                <c:pt idx="6607">
                  <c:v>15.306802092267199</c:v>
                </c:pt>
                <c:pt idx="6608">
                  <c:v>15.3091188475408</c:v>
                </c:pt>
                <c:pt idx="6609">
                  <c:v>15.311435602814299</c:v>
                </c:pt>
                <c:pt idx="6610">
                  <c:v>15.3137523580878</c:v>
                </c:pt>
                <c:pt idx="6611">
                  <c:v>15.316069113361401</c:v>
                </c:pt>
                <c:pt idx="6612">
                  <c:v>15.3183858686349</c:v>
                </c:pt>
                <c:pt idx="6613">
                  <c:v>15.320702623908501</c:v>
                </c:pt>
                <c:pt idx="6614">
                  <c:v>15.323019379182</c:v>
                </c:pt>
                <c:pt idx="6615">
                  <c:v>15.325336134455499</c:v>
                </c:pt>
                <c:pt idx="6616">
                  <c:v>15.3276528897291</c:v>
                </c:pt>
                <c:pt idx="6617">
                  <c:v>15.329969645002601</c:v>
                </c:pt>
                <c:pt idx="6618">
                  <c:v>15.3322864002762</c:v>
                </c:pt>
                <c:pt idx="6619">
                  <c:v>15.334603155549701</c:v>
                </c:pt>
                <c:pt idx="6620">
                  <c:v>15.3369199108232</c:v>
                </c:pt>
                <c:pt idx="6621">
                  <c:v>15.3392366660968</c:v>
                </c:pt>
                <c:pt idx="6622">
                  <c:v>15.3415534213703</c:v>
                </c:pt>
                <c:pt idx="6623">
                  <c:v>15.343870176643801</c:v>
                </c:pt>
                <c:pt idx="6624">
                  <c:v>15.3461869319174</c:v>
                </c:pt>
                <c:pt idx="6625">
                  <c:v>15.348503687190901</c:v>
                </c:pt>
                <c:pt idx="6626">
                  <c:v>15.350820442464499</c:v>
                </c:pt>
                <c:pt idx="6627">
                  <c:v>15.353137197738</c:v>
                </c:pt>
                <c:pt idx="6628">
                  <c:v>15.3554539530115</c:v>
                </c:pt>
                <c:pt idx="6629">
                  <c:v>15.3577707082851</c:v>
                </c:pt>
                <c:pt idx="6630">
                  <c:v>15.3600874635586</c:v>
                </c:pt>
                <c:pt idx="6631">
                  <c:v>15.3624042188322</c:v>
                </c:pt>
                <c:pt idx="6632">
                  <c:v>15.364720974105699</c:v>
                </c:pt>
                <c:pt idx="6633">
                  <c:v>15.3670377293792</c:v>
                </c:pt>
                <c:pt idx="6634">
                  <c:v>15.369354484652799</c:v>
                </c:pt>
                <c:pt idx="6635">
                  <c:v>15.3716712399263</c:v>
                </c:pt>
                <c:pt idx="6636">
                  <c:v>15.3739879951998</c:v>
                </c:pt>
                <c:pt idx="6637">
                  <c:v>15.3763047504734</c:v>
                </c:pt>
                <c:pt idx="6638">
                  <c:v>15.378621505746899</c:v>
                </c:pt>
                <c:pt idx="6639">
                  <c:v>15.3809382610205</c:v>
                </c:pt>
                <c:pt idx="6640">
                  <c:v>15.383255016293999</c:v>
                </c:pt>
                <c:pt idx="6641">
                  <c:v>15.3855717715675</c:v>
                </c:pt>
                <c:pt idx="6642">
                  <c:v>15.387888526841101</c:v>
                </c:pt>
                <c:pt idx="6643">
                  <c:v>15.3902052821146</c:v>
                </c:pt>
                <c:pt idx="6644">
                  <c:v>15.392522037388099</c:v>
                </c:pt>
                <c:pt idx="6645">
                  <c:v>15.3948387926617</c:v>
                </c:pt>
                <c:pt idx="6646">
                  <c:v>15.397155547935199</c:v>
                </c:pt>
                <c:pt idx="6647">
                  <c:v>15.3994723032088</c:v>
                </c:pt>
                <c:pt idx="6648">
                  <c:v>15.401789058482301</c:v>
                </c:pt>
                <c:pt idx="6649">
                  <c:v>15.4041058137558</c:v>
                </c:pt>
                <c:pt idx="6650">
                  <c:v>15.406422569029401</c:v>
                </c:pt>
                <c:pt idx="6651">
                  <c:v>15.4087393243029</c:v>
                </c:pt>
                <c:pt idx="6652">
                  <c:v>15.4110560795765</c:v>
                </c:pt>
                <c:pt idx="6653">
                  <c:v>15.41337283485</c:v>
                </c:pt>
                <c:pt idx="6654">
                  <c:v>15.415689590123501</c:v>
                </c:pt>
                <c:pt idx="6655">
                  <c:v>15.418006345397099</c:v>
                </c:pt>
                <c:pt idx="6656">
                  <c:v>15.420323100670601</c:v>
                </c:pt>
                <c:pt idx="6657">
                  <c:v>15.4226398559441</c:v>
                </c:pt>
                <c:pt idx="6658">
                  <c:v>15.4249566112177</c:v>
                </c:pt>
                <c:pt idx="6659">
                  <c:v>15.4272733664912</c:v>
                </c:pt>
                <c:pt idx="6660">
                  <c:v>15.4295901217648</c:v>
                </c:pt>
                <c:pt idx="6661">
                  <c:v>15.431906877038299</c:v>
                </c:pt>
                <c:pt idx="6662">
                  <c:v>15.434223632311801</c:v>
                </c:pt>
                <c:pt idx="6663">
                  <c:v>15.436540387585399</c:v>
                </c:pt>
                <c:pt idx="6664">
                  <c:v>15.4388571428589</c:v>
                </c:pt>
                <c:pt idx="6665">
                  <c:v>15.441173898132501</c:v>
                </c:pt>
                <c:pt idx="6666">
                  <c:v>15.443490653406</c:v>
                </c:pt>
                <c:pt idx="6667">
                  <c:v>15.445807408679499</c:v>
                </c:pt>
                <c:pt idx="6668">
                  <c:v>15.4481241639531</c:v>
                </c:pt>
                <c:pt idx="6669">
                  <c:v>15.450440919226599</c:v>
                </c:pt>
                <c:pt idx="6670">
                  <c:v>15.4527576745001</c:v>
                </c:pt>
                <c:pt idx="6671">
                  <c:v>15.455074429773701</c:v>
                </c:pt>
                <c:pt idx="6672">
                  <c:v>15.4573911850472</c:v>
                </c:pt>
                <c:pt idx="6673">
                  <c:v>15.459707940320801</c:v>
                </c:pt>
                <c:pt idx="6674">
                  <c:v>15.4620246955943</c:v>
                </c:pt>
                <c:pt idx="6675">
                  <c:v>15.464341450867799</c:v>
                </c:pt>
                <c:pt idx="6676">
                  <c:v>15.4666582061414</c:v>
                </c:pt>
                <c:pt idx="6677">
                  <c:v>15.468974961414901</c:v>
                </c:pt>
                <c:pt idx="6678">
                  <c:v>15.4712917166885</c:v>
                </c:pt>
                <c:pt idx="6679">
                  <c:v>15.473608471962001</c:v>
                </c:pt>
                <c:pt idx="6680">
                  <c:v>15.4759252272355</c:v>
                </c:pt>
                <c:pt idx="6681">
                  <c:v>15.4782419825091</c:v>
                </c:pt>
                <c:pt idx="6682">
                  <c:v>15.4805587377826</c:v>
                </c:pt>
                <c:pt idx="6683">
                  <c:v>15.482875493056101</c:v>
                </c:pt>
                <c:pt idx="6684">
                  <c:v>15.4851922483297</c:v>
                </c:pt>
                <c:pt idx="6685">
                  <c:v>15.487509003603201</c:v>
                </c:pt>
                <c:pt idx="6686">
                  <c:v>15.489825758876799</c:v>
                </c:pt>
                <c:pt idx="6687">
                  <c:v>15.4921425141503</c:v>
                </c:pt>
                <c:pt idx="6688">
                  <c:v>15.4944592694238</c:v>
                </c:pt>
                <c:pt idx="6689">
                  <c:v>15.4967760246974</c:v>
                </c:pt>
                <c:pt idx="6690">
                  <c:v>15.4990927799709</c:v>
                </c:pt>
                <c:pt idx="6691">
                  <c:v>15.5014095352445</c:v>
                </c:pt>
                <c:pt idx="6692">
                  <c:v>15.503726290517999</c:v>
                </c:pt>
                <c:pt idx="6693">
                  <c:v>15.5060430457915</c:v>
                </c:pt>
                <c:pt idx="6694">
                  <c:v>15.508359801065099</c:v>
                </c:pt>
                <c:pt idx="6695">
                  <c:v>15.5106765563386</c:v>
                </c:pt>
                <c:pt idx="6696">
                  <c:v>15.512993311612099</c:v>
                </c:pt>
                <c:pt idx="6697">
                  <c:v>15.5153100668857</c:v>
                </c:pt>
                <c:pt idx="6698">
                  <c:v>15.517626822159199</c:v>
                </c:pt>
                <c:pt idx="6699">
                  <c:v>15.5199435774328</c:v>
                </c:pt>
                <c:pt idx="6700">
                  <c:v>15.522260332706299</c:v>
                </c:pt>
                <c:pt idx="6701">
                  <c:v>15.5245770879798</c:v>
                </c:pt>
                <c:pt idx="6702">
                  <c:v>15.526893843253401</c:v>
                </c:pt>
                <c:pt idx="6703">
                  <c:v>15.5292105985269</c:v>
                </c:pt>
                <c:pt idx="6704">
                  <c:v>15.531527353800501</c:v>
                </c:pt>
                <c:pt idx="6705">
                  <c:v>15.533844109074</c:v>
                </c:pt>
                <c:pt idx="6706">
                  <c:v>15.536160864347501</c:v>
                </c:pt>
                <c:pt idx="6707">
                  <c:v>15.5384776196211</c:v>
                </c:pt>
                <c:pt idx="6708">
                  <c:v>15.540794374894601</c:v>
                </c:pt>
                <c:pt idx="6709">
                  <c:v>15.5431111301681</c:v>
                </c:pt>
                <c:pt idx="6710">
                  <c:v>15.545427885441701</c:v>
                </c:pt>
                <c:pt idx="6711">
                  <c:v>15.5477446407152</c:v>
                </c:pt>
                <c:pt idx="6712">
                  <c:v>15.5500613959888</c:v>
                </c:pt>
                <c:pt idx="6713">
                  <c:v>15.5523781512623</c:v>
                </c:pt>
                <c:pt idx="6714">
                  <c:v>15.554694906535801</c:v>
                </c:pt>
                <c:pt idx="6715">
                  <c:v>15.557011661809399</c:v>
                </c:pt>
                <c:pt idx="6716">
                  <c:v>15.5593284170829</c:v>
                </c:pt>
                <c:pt idx="6717">
                  <c:v>15.561645172356499</c:v>
                </c:pt>
                <c:pt idx="6718">
                  <c:v>15.56396192763</c:v>
                </c:pt>
                <c:pt idx="6719">
                  <c:v>15.5662786829035</c:v>
                </c:pt>
                <c:pt idx="6720">
                  <c:v>15.5685954381771</c:v>
                </c:pt>
                <c:pt idx="6721">
                  <c:v>15.570912193450599</c:v>
                </c:pt>
                <c:pt idx="6722">
                  <c:v>15.5732289487241</c:v>
                </c:pt>
                <c:pt idx="6723">
                  <c:v>15.575545703997699</c:v>
                </c:pt>
                <c:pt idx="6724">
                  <c:v>15.5778624592712</c:v>
                </c:pt>
                <c:pt idx="6725">
                  <c:v>15.580179214544801</c:v>
                </c:pt>
                <c:pt idx="6726">
                  <c:v>15.5824959698183</c:v>
                </c:pt>
                <c:pt idx="6727">
                  <c:v>15.584812725091799</c:v>
                </c:pt>
                <c:pt idx="6728">
                  <c:v>15.5871294803654</c:v>
                </c:pt>
                <c:pt idx="6729">
                  <c:v>15.589446235638899</c:v>
                </c:pt>
                <c:pt idx="6730">
                  <c:v>15.5917629909124</c:v>
                </c:pt>
                <c:pt idx="6731">
                  <c:v>15.594079746186001</c:v>
                </c:pt>
                <c:pt idx="6732">
                  <c:v>15.5963965014595</c:v>
                </c:pt>
                <c:pt idx="6733">
                  <c:v>15.598713256733101</c:v>
                </c:pt>
                <c:pt idx="6734">
                  <c:v>15.6010300120066</c:v>
                </c:pt>
                <c:pt idx="6735">
                  <c:v>15.603346767280099</c:v>
                </c:pt>
                <c:pt idx="6736">
                  <c:v>15.6056635225537</c:v>
                </c:pt>
                <c:pt idx="6737">
                  <c:v>15.607980277827201</c:v>
                </c:pt>
                <c:pt idx="6738">
                  <c:v>15.6102970331008</c:v>
                </c:pt>
                <c:pt idx="6739">
                  <c:v>15.612613788374301</c:v>
                </c:pt>
                <c:pt idx="6740">
                  <c:v>15.6149305436478</c:v>
                </c:pt>
                <c:pt idx="6741">
                  <c:v>15.6172472989214</c:v>
                </c:pt>
                <c:pt idx="6742">
                  <c:v>15.6195640541949</c:v>
                </c:pt>
                <c:pt idx="6743">
                  <c:v>15.621880809468401</c:v>
                </c:pt>
                <c:pt idx="6744">
                  <c:v>15.624197564741999</c:v>
                </c:pt>
                <c:pt idx="6745">
                  <c:v>15.626514320015501</c:v>
                </c:pt>
                <c:pt idx="6746">
                  <c:v>15.628831075289099</c:v>
                </c:pt>
                <c:pt idx="6747">
                  <c:v>15.6311478305626</c:v>
                </c:pt>
                <c:pt idx="6748">
                  <c:v>15.6334645858361</c:v>
                </c:pt>
                <c:pt idx="6749">
                  <c:v>15.6357813411097</c:v>
                </c:pt>
                <c:pt idx="6750">
                  <c:v>15.638098096383199</c:v>
                </c:pt>
                <c:pt idx="6751">
                  <c:v>15.6404148516568</c:v>
                </c:pt>
                <c:pt idx="6752">
                  <c:v>15.642731606930299</c:v>
                </c:pt>
                <c:pt idx="6753">
                  <c:v>15.6450483622038</c:v>
                </c:pt>
                <c:pt idx="6754">
                  <c:v>15.647365117477401</c:v>
                </c:pt>
                <c:pt idx="6755">
                  <c:v>15.6496818727509</c:v>
                </c:pt>
                <c:pt idx="6756">
                  <c:v>15.651998628024399</c:v>
                </c:pt>
                <c:pt idx="6757">
                  <c:v>15.654315383298</c:v>
                </c:pt>
                <c:pt idx="6758">
                  <c:v>15.656632138571499</c:v>
                </c:pt>
                <c:pt idx="6759">
                  <c:v>15.6589488938451</c:v>
                </c:pt>
                <c:pt idx="6760">
                  <c:v>15.661265649118601</c:v>
                </c:pt>
                <c:pt idx="6761">
                  <c:v>15.6635824043921</c:v>
                </c:pt>
                <c:pt idx="6762">
                  <c:v>15.665899159665701</c:v>
                </c:pt>
                <c:pt idx="6763">
                  <c:v>15.6682159149392</c:v>
                </c:pt>
                <c:pt idx="6764">
                  <c:v>15.6705326702128</c:v>
                </c:pt>
                <c:pt idx="6765">
                  <c:v>15.6728494254863</c:v>
                </c:pt>
                <c:pt idx="6766">
                  <c:v>15.675166180759801</c:v>
                </c:pt>
                <c:pt idx="6767">
                  <c:v>15.6774829360334</c:v>
                </c:pt>
                <c:pt idx="6768">
                  <c:v>15.679799691306901</c:v>
                </c:pt>
                <c:pt idx="6769">
                  <c:v>15.6821164465804</c:v>
                </c:pt>
                <c:pt idx="6770">
                  <c:v>15.684433201854</c:v>
                </c:pt>
                <c:pt idx="6771">
                  <c:v>15.6867499571275</c:v>
                </c:pt>
                <c:pt idx="6772">
                  <c:v>15.6890667124011</c:v>
                </c:pt>
                <c:pt idx="6773">
                  <c:v>15.6913834676746</c:v>
                </c:pt>
                <c:pt idx="6774">
                  <c:v>15.693700222948101</c:v>
                </c:pt>
                <c:pt idx="6775">
                  <c:v>15.696016978221699</c:v>
                </c:pt>
                <c:pt idx="6776">
                  <c:v>15.6983337334952</c:v>
                </c:pt>
                <c:pt idx="6777">
                  <c:v>15.700650488768799</c:v>
                </c:pt>
                <c:pt idx="6778">
                  <c:v>15.7029672440423</c:v>
                </c:pt>
                <c:pt idx="6779">
                  <c:v>15.7052839993158</c:v>
                </c:pt>
                <c:pt idx="6780">
                  <c:v>15.7076007545894</c:v>
                </c:pt>
                <c:pt idx="6781">
                  <c:v>15.709917509862899</c:v>
                </c:pt>
                <c:pt idx="6782">
                  <c:v>15.7122342651364</c:v>
                </c:pt>
                <c:pt idx="6783">
                  <c:v>15.714551020409999</c:v>
                </c:pt>
                <c:pt idx="6784">
                  <c:v>15.7168677756835</c:v>
                </c:pt>
                <c:pt idx="6785">
                  <c:v>15.719184530957101</c:v>
                </c:pt>
                <c:pt idx="6786">
                  <c:v>15.7215012862306</c:v>
                </c:pt>
                <c:pt idx="6787">
                  <c:v>15.723818041504099</c:v>
                </c:pt>
                <c:pt idx="6788">
                  <c:v>15.7261347967777</c:v>
                </c:pt>
                <c:pt idx="6789">
                  <c:v>15.728451552051199</c:v>
                </c:pt>
                <c:pt idx="6790">
                  <c:v>15.7307683073248</c:v>
                </c:pt>
                <c:pt idx="6791">
                  <c:v>15.733085062598301</c:v>
                </c:pt>
                <c:pt idx="6792">
                  <c:v>15.7354018178718</c:v>
                </c:pt>
                <c:pt idx="6793">
                  <c:v>15.737718573145401</c:v>
                </c:pt>
                <c:pt idx="6794">
                  <c:v>15.7400353284189</c:v>
                </c:pt>
                <c:pt idx="6795">
                  <c:v>15.742352083692399</c:v>
                </c:pt>
                <c:pt idx="6796">
                  <c:v>15.744668838966</c:v>
                </c:pt>
                <c:pt idx="6797">
                  <c:v>15.746985594239501</c:v>
                </c:pt>
                <c:pt idx="6798">
                  <c:v>15.749302349513099</c:v>
                </c:pt>
                <c:pt idx="6799">
                  <c:v>15.751619104786601</c:v>
                </c:pt>
                <c:pt idx="6800">
                  <c:v>15.7539358600601</c:v>
                </c:pt>
                <c:pt idx="6801">
                  <c:v>15.7562526153337</c:v>
                </c:pt>
                <c:pt idx="6802">
                  <c:v>15.7585693706072</c:v>
                </c:pt>
                <c:pt idx="6803">
                  <c:v>15.760886125880701</c:v>
                </c:pt>
                <c:pt idx="6804">
                  <c:v>15.763202881154299</c:v>
                </c:pt>
                <c:pt idx="6805">
                  <c:v>15.765519636427801</c:v>
                </c:pt>
                <c:pt idx="6806">
                  <c:v>15.767836391701399</c:v>
                </c:pt>
                <c:pt idx="6807">
                  <c:v>15.7701531469749</c:v>
                </c:pt>
                <c:pt idx="6808">
                  <c:v>15.7724699022484</c:v>
                </c:pt>
                <c:pt idx="6809">
                  <c:v>15.774786657522</c:v>
                </c:pt>
                <c:pt idx="6810">
                  <c:v>15.777103412795499</c:v>
                </c:pt>
                <c:pt idx="6811">
                  <c:v>15.7794201680691</c:v>
                </c:pt>
                <c:pt idx="6812">
                  <c:v>15.781736923342599</c:v>
                </c:pt>
                <c:pt idx="6813">
                  <c:v>15.7840536786161</c:v>
                </c:pt>
                <c:pt idx="6814">
                  <c:v>15.786370433889701</c:v>
                </c:pt>
                <c:pt idx="6815">
                  <c:v>15.7886871891632</c:v>
                </c:pt>
                <c:pt idx="6816">
                  <c:v>15.791003944436699</c:v>
                </c:pt>
                <c:pt idx="6817">
                  <c:v>15.7933206997103</c:v>
                </c:pt>
                <c:pt idx="6818">
                  <c:v>15.795637454983799</c:v>
                </c:pt>
                <c:pt idx="6819">
                  <c:v>15.7979542102574</c:v>
                </c:pt>
                <c:pt idx="6820">
                  <c:v>15.800270965530901</c:v>
                </c:pt>
                <c:pt idx="6821">
                  <c:v>15.8025877208044</c:v>
                </c:pt>
                <c:pt idx="6822">
                  <c:v>15.804904476078001</c:v>
                </c:pt>
                <c:pt idx="6823">
                  <c:v>15.8072212313515</c:v>
                </c:pt>
                <c:pt idx="6824">
                  <c:v>15.8095379866251</c:v>
                </c:pt>
                <c:pt idx="6825">
                  <c:v>15.8118547418986</c:v>
                </c:pt>
                <c:pt idx="6826">
                  <c:v>15.814171497172101</c:v>
                </c:pt>
                <c:pt idx="6827">
                  <c:v>15.8164882524457</c:v>
                </c:pt>
                <c:pt idx="6828">
                  <c:v>15.818805007719201</c:v>
                </c:pt>
                <c:pt idx="6829">
                  <c:v>15.8211217629927</c:v>
                </c:pt>
                <c:pt idx="6830">
                  <c:v>15.8234385182663</c:v>
                </c:pt>
                <c:pt idx="6831">
                  <c:v>15.8257552735398</c:v>
                </c:pt>
                <c:pt idx="6832">
                  <c:v>15.8280720288134</c:v>
                </c:pt>
                <c:pt idx="6833">
                  <c:v>15.8303887840869</c:v>
                </c:pt>
                <c:pt idx="6834">
                  <c:v>15.832705539360401</c:v>
                </c:pt>
                <c:pt idx="6835">
                  <c:v>15.835022294633999</c:v>
                </c:pt>
                <c:pt idx="6836">
                  <c:v>15.8373390499075</c:v>
                </c:pt>
                <c:pt idx="6837">
                  <c:v>15.839655805181099</c:v>
                </c:pt>
                <c:pt idx="6838">
                  <c:v>15.8419725604546</c:v>
                </c:pt>
                <c:pt idx="6839">
                  <c:v>15.8442893157281</c:v>
                </c:pt>
                <c:pt idx="6840">
                  <c:v>15.8466060710017</c:v>
                </c:pt>
                <c:pt idx="6841">
                  <c:v>15.848922826275199</c:v>
                </c:pt>
                <c:pt idx="6842">
                  <c:v>15.8512395815487</c:v>
                </c:pt>
                <c:pt idx="6843">
                  <c:v>15.853556336822299</c:v>
                </c:pt>
                <c:pt idx="6844">
                  <c:v>15.8558730920958</c:v>
                </c:pt>
                <c:pt idx="6845">
                  <c:v>15.858189847369401</c:v>
                </c:pt>
                <c:pt idx="6846">
                  <c:v>15.8605066026429</c:v>
                </c:pt>
                <c:pt idx="6847">
                  <c:v>15.862823357916399</c:v>
                </c:pt>
                <c:pt idx="6848">
                  <c:v>15.86514011319</c:v>
                </c:pt>
                <c:pt idx="6849">
                  <c:v>15.867456868463499</c:v>
                </c:pt>
                <c:pt idx="6850">
                  <c:v>15.8697736237371</c:v>
                </c:pt>
                <c:pt idx="6851">
                  <c:v>15.872090379010601</c:v>
                </c:pt>
                <c:pt idx="6852">
                  <c:v>15.8744071342841</c:v>
                </c:pt>
                <c:pt idx="6853">
                  <c:v>15.876723889557701</c:v>
                </c:pt>
                <c:pt idx="6854">
                  <c:v>15.8790406448312</c:v>
                </c:pt>
                <c:pt idx="6855">
                  <c:v>15.881357400104701</c:v>
                </c:pt>
                <c:pt idx="6856">
                  <c:v>15.8836741553783</c:v>
                </c:pt>
                <c:pt idx="6857">
                  <c:v>15.885990910651801</c:v>
                </c:pt>
                <c:pt idx="6858">
                  <c:v>15.888307665925399</c:v>
                </c:pt>
                <c:pt idx="6859">
                  <c:v>15.890624421198901</c:v>
                </c:pt>
                <c:pt idx="6860">
                  <c:v>15.8929411764724</c:v>
                </c:pt>
                <c:pt idx="6861">
                  <c:v>15.895257931746</c:v>
                </c:pt>
                <c:pt idx="6862">
                  <c:v>15.8975746870195</c:v>
                </c:pt>
                <c:pt idx="6863">
                  <c:v>15.8998914422931</c:v>
                </c:pt>
                <c:pt idx="6864">
                  <c:v>15.902208197566599</c:v>
                </c:pt>
                <c:pt idx="6865">
                  <c:v>15.9045249528401</c:v>
                </c:pt>
                <c:pt idx="6866">
                  <c:v>15.906841708113699</c:v>
                </c:pt>
                <c:pt idx="6867">
                  <c:v>15.9091584633872</c:v>
                </c:pt>
                <c:pt idx="6868">
                  <c:v>15.9114752186607</c:v>
                </c:pt>
                <c:pt idx="6869">
                  <c:v>15.9137919739343</c:v>
                </c:pt>
                <c:pt idx="6870">
                  <c:v>15.916108729207799</c:v>
                </c:pt>
                <c:pt idx="6871">
                  <c:v>15.9184254844814</c:v>
                </c:pt>
                <c:pt idx="6872">
                  <c:v>15.920742239754899</c:v>
                </c:pt>
                <c:pt idx="6873">
                  <c:v>15.9230589950284</c:v>
                </c:pt>
                <c:pt idx="6874">
                  <c:v>15.925375750302001</c:v>
                </c:pt>
                <c:pt idx="6875">
                  <c:v>15.9276925055755</c:v>
                </c:pt>
                <c:pt idx="6876">
                  <c:v>15.930009260849101</c:v>
                </c:pt>
                <c:pt idx="6877">
                  <c:v>15.9323260161226</c:v>
                </c:pt>
                <c:pt idx="6878">
                  <c:v>15.934642771396099</c:v>
                </c:pt>
                <c:pt idx="6879">
                  <c:v>15.9369595266697</c:v>
                </c:pt>
                <c:pt idx="6880">
                  <c:v>15.939276281943201</c:v>
                </c:pt>
                <c:pt idx="6881">
                  <c:v>15.9415930372167</c:v>
                </c:pt>
                <c:pt idx="6882">
                  <c:v>15.943909792490301</c:v>
                </c:pt>
                <c:pt idx="6883">
                  <c:v>15.9462265477638</c:v>
                </c:pt>
                <c:pt idx="6884">
                  <c:v>15.9485433030374</c:v>
                </c:pt>
                <c:pt idx="6885">
                  <c:v>15.9508600583109</c:v>
                </c:pt>
                <c:pt idx="6886">
                  <c:v>15.953176813584401</c:v>
                </c:pt>
                <c:pt idx="6887">
                  <c:v>15.955493568858</c:v>
                </c:pt>
                <c:pt idx="6888">
                  <c:v>15.957810324131501</c:v>
                </c:pt>
                <c:pt idx="6889">
                  <c:v>15.960127079405</c:v>
                </c:pt>
                <c:pt idx="6890">
                  <c:v>15.9624438346786</c:v>
                </c:pt>
                <c:pt idx="6891">
                  <c:v>15.9647605899521</c:v>
                </c:pt>
                <c:pt idx="6892">
                  <c:v>15.9670773452257</c:v>
                </c:pt>
                <c:pt idx="6893">
                  <c:v>15.969394100499199</c:v>
                </c:pt>
                <c:pt idx="6894">
                  <c:v>15.971710855772701</c:v>
                </c:pt>
                <c:pt idx="6895">
                  <c:v>15.974027611046299</c:v>
                </c:pt>
                <c:pt idx="6896">
                  <c:v>15.9763443663198</c:v>
                </c:pt>
                <c:pt idx="6897">
                  <c:v>15.978661121593399</c:v>
                </c:pt>
                <c:pt idx="6898">
                  <c:v>15.9809778768669</c:v>
                </c:pt>
                <c:pt idx="6899">
                  <c:v>15.983294632140399</c:v>
                </c:pt>
                <c:pt idx="6900">
                  <c:v>15.985611387414</c:v>
                </c:pt>
                <c:pt idx="6901">
                  <c:v>15.987928142687499</c:v>
                </c:pt>
                <c:pt idx="6902">
                  <c:v>15.990244897961</c:v>
                </c:pt>
                <c:pt idx="6903">
                  <c:v>15.992561653234601</c:v>
                </c:pt>
                <c:pt idx="6904">
                  <c:v>15.9948784085081</c:v>
                </c:pt>
                <c:pt idx="6905">
                  <c:v>15.997195163781701</c:v>
                </c:pt>
                <c:pt idx="6906">
                  <c:v>15.9995119190552</c:v>
                </c:pt>
                <c:pt idx="6907">
                  <c:v>16.001828674328699</c:v>
                </c:pt>
                <c:pt idx="6908">
                  <c:v>16.0041454296023</c:v>
                </c:pt>
                <c:pt idx="6909">
                  <c:v>16.006462184875801</c:v>
                </c:pt>
                <c:pt idx="6910">
                  <c:v>16.008778940149298</c:v>
                </c:pt>
                <c:pt idx="6911">
                  <c:v>16.011095695422899</c:v>
                </c:pt>
                <c:pt idx="6912">
                  <c:v>16.0134124506964</c:v>
                </c:pt>
                <c:pt idx="6913">
                  <c:v>16.01572920597</c:v>
                </c:pt>
                <c:pt idx="6914">
                  <c:v>16.018045961243502</c:v>
                </c:pt>
                <c:pt idx="6915">
                  <c:v>16.020362716516999</c:v>
                </c:pt>
                <c:pt idx="6916">
                  <c:v>16.0226794717906</c:v>
                </c:pt>
                <c:pt idx="6917">
                  <c:v>16.024996227064101</c:v>
                </c:pt>
                <c:pt idx="6918">
                  <c:v>16.027312982337602</c:v>
                </c:pt>
                <c:pt idx="6919">
                  <c:v>16.029629737611199</c:v>
                </c:pt>
                <c:pt idx="6920">
                  <c:v>16.0319464928847</c:v>
                </c:pt>
                <c:pt idx="6921">
                  <c:v>16.0342632481583</c:v>
                </c:pt>
                <c:pt idx="6922">
                  <c:v>16.036580003431801</c:v>
                </c:pt>
                <c:pt idx="6923">
                  <c:v>16.038896758705299</c:v>
                </c:pt>
                <c:pt idx="6924">
                  <c:v>16.041213513978899</c:v>
                </c:pt>
                <c:pt idx="6925">
                  <c:v>16.0435302692524</c:v>
                </c:pt>
                <c:pt idx="6926">
                  <c:v>16.045847024525902</c:v>
                </c:pt>
                <c:pt idx="6927">
                  <c:v>16.048163779799498</c:v>
                </c:pt>
                <c:pt idx="6928">
                  <c:v>16.050480535073</c:v>
                </c:pt>
                <c:pt idx="6929">
                  <c:v>16.052797290346501</c:v>
                </c:pt>
                <c:pt idx="6930">
                  <c:v>16.055114045620101</c:v>
                </c:pt>
                <c:pt idx="6931">
                  <c:v>16.057430800893599</c:v>
                </c:pt>
                <c:pt idx="6932">
                  <c:v>16.059747556167199</c:v>
                </c:pt>
                <c:pt idx="6933">
                  <c:v>16.0620643114407</c:v>
                </c:pt>
                <c:pt idx="6934">
                  <c:v>16.064381066714201</c:v>
                </c:pt>
                <c:pt idx="6935">
                  <c:v>16.066697821987798</c:v>
                </c:pt>
                <c:pt idx="6936">
                  <c:v>16.069014577261299</c:v>
                </c:pt>
                <c:pt idx="6937">
                  <c:v>16.0713313325348</c:v>
                </c:pt>
                <c:pt idx="6938">
                  <c:v>16.073648087808401</c:v>
                </c:pt>
                <c:pt idx="6939">
                  <c:v>16.075964843081898</c:v>
                </c:pt>
                <c:pt idx="6940">
                  <c:v>16.078281598355399</c:v>
                </c:pt>
                <c:pt idx="6941">
                  <c:v>16.080598353629</c:v>
                </c:pt>
                <c:pt idx="6942">
                  <c:v>16.082915108902501</c:v>
                </c:pt>
                <c:pt idx="6943">
                  <c:v>16.085231864176102</c:v>
                </c:pt>
                <c:pt idx="6944">
                  <c:v>16.087548619449599</c:v>
                </c:pt>
                <c:pt idx="6945">
                  <c:v>16.0898653747231</c:v>
                </c:pt>
                <c:pt idx="6946">
                  <c:v>16.092182129996701</c:v>
                </c:pt>
                <c:pt idx="6947">
                  <c:v>16.094498885270198</c:v>
                </c:pt>
                <c:pt idx="6948">
                  <c:v>16.096815640543699</c:v>
                </c:pt>
                <c:pt idx="6949">
                  <c:v>16.0991323958173</c:v>
                </c:pt>
                <c:pt idx="6950">
                  <c:v>16.101449151090801</c:v>
                </c:pt>
                <c:pt idx="6951">
                  <c:v>16.103765906364298</c:v>
                </c:pt>
                <c:pt idx="6952">
                  <c:v>16.106082661637899</c:v>
                </c:pt>
                <c:pt idx="6953">
                  <c:v>16.1083994169114</c:v>
                </c:pt>
                <c:pt idx="6954">
                  <c:v>16.110716172185001</c:v>
                </c:pt>
                <c:pt idx="6955">
                  <c:v>16.113032927458502</c:v>
                </c:pt>
                <c:pt idx="6956">
                  <c:v>16.115349682731999</c:v>
                </c:pt>
                <c:pt idx="6957">
                  <c:v>16.1176664380056</c:v>
                </c:pt>
                <c:pt idx="6958">
                  <c:v>16.119983193279101</c:v>
                </c:pt>
                <c:pt idx="6959">
                  <c:v>16.122299948552602</c:v>
                </c:pt>
                <c:pt idx="6960">
                  <c:v>16.124616703826199</c:v>
                </c:pt>
                <c:pt idx="6961">
                  <c:v>16.1269334590997</c:v>
                </c:pt>
                <c:pt idx="6962">
                  <c:v>16.1292502143733</c:v>
                </c:pt>
                <c:pt idx="6963">
                  <c:v>16.131566969646801</c:v>
                </c:pt>
                <c:pt idx="6964">
                  <c:v>16.133883724920299</c:v>
                </c:pt>
                <c:pt idx="6965">
                  <c:v>16.136200480193899</c:v>
                </c:pt>
                <c:pt idx="6966">
                  <c:v>16.1385172354674</c:v>
                </c:pt>
                <c:pt idx="6967">
                  <c:v>16.140833990740902</c:v>
                </c:pt>
                <c:pt idx="6968">
                  <c:v>16.143150746014499</c:v>
                </c:pt>
                <c:pt idx="6969">
                  <c:v>16.145467501288</c:v>
                </c:pt>
                <c:pt idx="6970">
                  <c:v>16.147784256561501</c:v>
                </c:pt>
                <c:pt idx="6971">
                  <c:v>16.150101011835101</c:v>
                </c:pt>
                <c:pt idx="6972">
                  <c:v>16.152417767108599</c:v>
                </c:pt>
                <c:pt idx="6973">
                  <c:v>16.154734522382199</c:v>
                </c:pt>
                <c:pt idx="6974">
                  <c:v>16.1570512776557</c:v>
                </c:pt>
                <c:pt idx="6975">
                  <c:v>16.159368032929201</c:v>
                </c:pt>
                <c:pt idx="6976">
                  <c:v>16.161684788202798</c:v>
                </c:pt>
                <c:pt idx="6977">
                  <c:v>16.164001543476299</c:v>
                </c:pt>
                <c:pt idx="6978">
                  <c:v>16.1663182987498</c:v>
                </c:pt>
                <c:pt idx="6979">
                  <c:v>16.168635054023401</c:v>
                </c:pt>
                <c:pt idx="6980">
                  <c:v>16.170951809296898</c:v>
                </c:pt>
                <c:pt idx="6981">
                  <c:v>16.1732685645704</c:v>
                </c:pt>
                <c:pt idx="6982">
                  <c:v>16.175585319844</c:v>
                </c:pt>
                <c:pt idx="6983">
                  <c:v>16.177902075117501</c:v>
                </c:pt>
                <c:pt idx="6984">
                  <c:v>16.180218830391102</c:v>
                </c:pt>
                <c:pt idx="6985">
                  <c:v>16.182535585664599</c:v>
                </c:pt>
                <c:pt idx="6986">
                  <c:v>16.1848523409381</c:v>
                </c:pt>
                <c:pt idx="6987">
                  <c:v>16.187169096211701</c:v>
                </c:pt>
                <c:pt idx="6988">
                  <c:v>16.189485851485198</c:v>
                </c:pt>
                <c:pt idx="6989">
                  <c:v>16.191802606758699</c:v>
                </c:pt>
                <c:pt idx="6990">
                  <c:v>16.1941193620323</c:v>
                </c:pt>
                <c:pt idx="6991">
                  <c:v>16.196436117305801</c:v>
                </c:pt>
                <c:pt idx="6992">
                  <c:v>16.198752872579298</c:v>
                </c:pt>
                <c:pt idx="6993">
                  <c:v>16.201069627852899</c:v>
                </c:pt>
                <c:pt idx="6994">
                  <c:v>16.2033863831264</c:v>
                </c:pt>
                <c:pt idx="6995">
                  <c:v>16.205703138400001</c:v>
                </c:pt>
                <c:pt idx="6996">
                  <c:v>16.208019893673502</c:v>
                </c:pt>
                <c:pt idx="6997">
                  <c:v>16.210336648946999</c:v>
                </c:pt>
                <c:pt idx="6998">
                  <c:v>16.2126534042206</c:v>
                </c:pt>
                <c:pt idx="6999">
                  <c:v>16.214970159494101</c:v>
                </c:pt>
                <c:pt idx="7000">
                  <c:v>16.217286914767602</c:v>
                </c:pt>
                <c:pt idx="7001">
                  <c:v>16.219603670041199</c:v>
                </c:pt>
                <c:pt idx="7002">
                  <c:v>16.2219204253147</c:v>
                </c:pt>
                <c:pt idx="7003">
                  <c:v>16.2242371805883</c:v>
                </c:pt>
                <c:pt idx="7004">
                  <c:v>16.226553935861801</c:v>
                </c:pt>
                <c:pt idx="7005">
                  <c:v>16.228870691135299</c:v>
                </c:pt>
                <c:pt idx="7006">
                  <c:v>16.231187446408899</c:v>
                </c:pt>
                <c:pt idx="7007">
                  <c:v>16.2335042016824</c:v>
                </c:pt>
                <c:pt idx="7008">
                  <c:v>16.235820956955902</c:v>
                </c:pt>
                <c:pt idx="7009">
                  <c:v>16.238137712229499</c:v>
                </c:pt>
                <c:pt idx="7010">
                  <c:v>16.240454467503</c:v>
                </c:pt>
                <c:pt idx="7011">
                  <c:v>16.242771222776501</c:v>
                </c:pt>
                <c:pt idx="7012">
                  <c:v>16.245087978050101</c:v>
                </c:pt>
                <c:pt idx="7013">
                  <c:v>16.247404733323599</c:v>
                </c:pt>
                <c:pt idx="7014">
                  <c:v>16.249721488597199</c:v>
                </c:pt>
                <c:pt idx="7015">
                  <c:v>16.2520382438707</c:v>
                </c:pt>
                <c:pt idx="7016">
                  <c:v>16.254354999144201</c:v>
                </c:pt>
                <c:pt idx="7017">
                  <c:v>16.256671754417798</c:v>
                </c:pt>
                <c:pt idx="7018">
                  <c:v>16.258988509691299</c:v>
                </c:pt>
                <c:pt idx="7019">
                  <c:v>16.2613052649648</c:v>
                </c:pt>
                <c:pt idx="7020">
                  <c:v>16.263622020238401</c:v>
                </c:pt>
                <c:pt idx="7021">
                  <c:v>16.265938775511898</c:v>
                </c:pt>
                <c:pt idx="7022">
                  <c:v>16.2682555307854</c:v>
                </c:pt>
                <c:pt idx="7023">
                  <c:v>16.270572286059</c:v>
                </c:pt>
                <c:pt idx="7024">
                  <c:v>16.272889041332501</c:v>
                </c:pt>
                <c:pt idx="7025">
                  <c:v>16.275205796606102</c:v>
                </c:pt>
                <c:pt idx="7026">
                  <c:v>16.277522551879599</c:v>
                </c:pt>
                <c:pt idx="7027">
                  <c:v>16.2798393071531</c:v>
                </c:pt>
                <c:pt idx="7028">
                  <c:v>16.282156062426701</c:v>
                </c:pt>
                <c:pt idx="7029">
                  <c:v>16.284472817700198</c:v>
                </c:pt>
                <c:pt idx="7030">
                  <c:v>16.286789572973699</c:v>
                </c:pt>
                <c:pt idx="7031">
                  <c:v>16.2891063282473</c:v>
                </c:pt>
                <c:pt idx="7032">
                  <c:v>16.291423083520801</c:v>
                </c:pt>
                <c:pt idx="7033">
                  <c:v>16.293739838794298</c:v>
                </c:pt>
                <c:pt idx="7034">
                  <c:v>16.296056594067899</c:v>
                </c:pt>
                <c:pt idx="7035">
                  <c:v>16.2983733493414</c:v>
                </c:pt>
                <c:pt idx="7036">
                  <c:v>16.300690104615001</c:v>
                </c:pt>
                <c:pt idx="7037">
                  <c:v>16.303006859888502</c:v>
                </c:pt>
                <c:pt idx="7038">
                  <c:v>16.305323615161999</c:v>
                </c:pt>
                <c:pt idx="7039">
                  <c:v>16.3076403704356</c:v>
                </c:pt>
                <c:pt idx="7040">
                  <c:v>16.309957125709101</c:v>
                </c:pt>
                <c:pt idx="7041">
                  <c:v>16.312273880982598</c:v>
                </c:pt>
                <c:pt idx="7042">
                  <c:v>16.314590636256199</c:v>
                </c:pt>
                <c:pt idx="7043">
                  <c:v>16.3169073915297</c:v>
                </c:pt>
                <c:pt idx="7044">
                  <c:v>16.3192241468033</c:v>
                </c:pt>
                <c:pt idx="7045">
                  <c:v>16.321540902076801</c:v>
                </c:pt>
                <c:pt idx="7046">
                  <c:v>16.323857657350299</c:v>
                </c:pt>
                <c:pt idx="7047">
                  <c:v>16.326174412623899</c:v>
                </c:pt>
                <c:pt idx="7048">
                  <c:v>16.328491167897401</c:v>
                </c:pt>
                <c:pt idx="7049">
                  <c:v>16.330807923170902</c:v>
                </c:pt>
                <c:pt idx="7050">
                  <c:v>16.333124678444499</c:v>
                </c:pt>
                <c:pt idx="7051">
                  <c:v>16.335441433718</c:v>
                </c:pt>
                <c:pt idx="7052">
                  <c:v>16.337758188991501</c:v>
                </c:pt>
                <c:pt idx="7053">
                  <c:v>16.340074944265101</c:v>
                </c:pt>
                <c:pt idx="7054">
                  <c:v>16.342391699538599</c:v>
                </c:pt>
                <c:pt idx="7055">
                  <c:v>16.344708454812199</c:v>
                </c:pt>
                <c:pt idx="7056">
                  <c:v>16.3470252100857</c:v>
                </c:pt>
                <c:pt idx="7057">
                  <c:v>16.349341965359201</c:v>
                </c:pt>
                <c:pt idx="7058">
                  <c:v>16.351658720632798</c:v>
                </c:pt>
                <c:pt idx="7059">
                  <c:v>16.353975475906299</c:v>
                </c:pt>
                <c:pt idx="7060">
                  <c:v>16.3562922311798</c:v>
                </c:pt>
                <c:pt idx="7061">
                  <c:v>16.358608986453401</c:v>
                </c:pt>
                <c:pt idx="7062">
                  <c:v>16.360925741726899</c:v>
                </c:pt>
                <c:pt idx="7063">
                  <c:v>16.3632424970004</c:v>
                </c:pt>
                <c:pt idx="7064">
                  <c:v>16.365559252274</c:v>
                </c:pt>
                <c:pt idx="7065">
                  <c:v>16.367876007547501</c:v>
                </c:pt>
                <c:pt idx="7066">
                  <c:v>16.370192762821102</c:v>
                </c:pt>
                <c:pt idx="7067">
                  <c:v>16.372509518094599</c:v>
                </c:pt>
                <c:pt idx="7068">
                  <c:v>16.3748262733681</c:v>
                </c:pt>
                <c:pt idx="7069">
                  <c:v>16.377143028641701</c:v>
                </c:pt>
                <c:pt idx="7070">
                  <c:v>16.379459783915198</c:v>
                </c:pt>
                <c:pt idx="7071">
                  <c:v>16.381776539188699</c:v>
                </c:pt>
                <c:pt idx="7072">
                  <c:v>16.3840932944623</c:v>
                </c:pt>
                <c:pt idx="7073">
                  <c:v>16.386410049735801</c:v>
                </c:pt>
                <c:pt idx="7074">
                  <c:v>16.388726805009298</c:v>
                </c:pt>
                <c:pt idx="7075">
                  <c:v>16.391043560282899</c:v>
                </c:pt>
                <c:pt idx="7076">
                  <c:v>16.3933603155564</c:v>
                </c:pt>
                <c:pt idx="7077">
                  <c:v>16.395677070830001</c:v>
                </c:pt>
                <c:pt idx="7078">
                  <c:v>16.397993826103502</c:v>
                </c:pt>
                <c:pt idx="7079">
                  <c:v>16.400310581376999</c:v>
                </c:pt>
                <c:pt idx="7080">
                  <c:v>16.4026273366506</c:v>
                </c:pt>
                <c:pt idx="7081">
                  <c:v>16.404944091924101</c:v>
                </c:pt>
                <c:pt idx="7082">
                  <c:v>16.407260847197598</c:v>
                </c:pt>
                <c:pt idx="7083">
                  <c:v>16.409577602471199</c:v>
                </c:pt>
                <c:pt idx="7084">
                  <c:v>16.4118943577447</c:v>
                </c:pt>
                <c:pt idx="7085">
                  <c:v>16.4142111130183</c:v>
                </c:pt>
                <c:pt idx="7086">
                  <c:v>16.416527868291801</c:v>
                </c:pt>
                <c:pt idx="7087">
                  <c:v>16.418844623565299</c:v>
                </c:pt>
                <c:pt idx="7088">
                  <c:v>16.421161378838899</c:v>
                </c:pt>
                <c:pt idx="7089">
                  <c:v>16.423478134112401</c:v>
                </c:pt>
                <c:pt idx="7090">
                  <c:v>16.425794889385902</c:v>
                </c:pt>
                <c:pt idx="7091">
                  <c:v>16.428111644659499</c:v>
                </c:pt>
                <c:pt idx="7092">
                  <c:v>16.430428399933</c:v>
                </c:pt>
                <c:pt idx="7093">
                  <c:v>16.432745155206501</c:v>
                </c:pt>
                <c:pt idx="7094">
                  <c:v>16.435061910480101</c:v>
                </c:pt>
                <c:pt idx="7095">
                  <c:v>16.437378665753599</c:v>
                </c:pt>
                <c:pt idx="7096">
                  <c:v>16.439695421027199</c:v>
                </c:pt>
                <c:pt idx="7097">
                  <c:v>16.4420121763007</c:v>
                </c:pt>
                <c:pt idx="7098">
                  <c:v>16.444328931574201</c:v>
                </c:pt>
                <c:pt idx="7099">
                  <c:v>16.446645686847798</c:v>
                </c:pt>
                <c:pt idx="7100">
                  <c:v>16.448962442121299</c:v>
                </c:pt>
                <c:pt idx="7101">
                  <c:v>16.4512791973948</c:v>
                </c:pt>
                <c:pt idx="7102">
                  <c:v>16.453595952668401</c:v>
                </c:pt>
                <c:pt idx="7103">
                  <c:v>16.455912707941899</c:v>
                </c:pt>
                <c:pt idx="7104">
                  <c:v>16.4582294632154</c:v>
                </c:pt>
                <c:pt idx="7105">
                  <c:v>16.460546218489</c:v>
                </c:pt>
                <c:pt idx="7106">
                  <c:v>16.462862973762501</c:v>
                </c:pt>
                <c:pt idx="7107">
                  <c:v>16.465179729036102</c:v>
                </c:pt>
                <c:pt idx="7108">
                  <c:v>16.467496484309599</c:v>
                </c:pt>
                <c:pt idx="7109">
                  <c:v>16.4698132395831</c:v>
                </c:pt>
                <c:pt idx="7110">
                  <c:v>16.472129994856701</c:v>
                </c:pt>
                <c:pt idx="7111">
                  <c:v>16.474446750130198</c:v>
                </c:pt>
                <c:pt idx="7112">
                  <c:v>16.476763505403699</c:v>
                </c:pt>
                <c:pt idx="7113">
                  <c:v>16.4790802606773</c:v>
                </c:pt>
                <c:pt idx="7114">
                  <c:v>16.481397015950801</c:v>
                </c:pt>
                <c:pt idx="7115">
                  <c:v>16.483713771224298</c:v>
                </c:pt>
                <c:pt idx="7116">
                  <c:v>16.486030526497899</c:v>
                </c:pt>
                <c:pt idx="7117">
                  <c:v>16.4883472817714</c:v>
                </c:pt>
                <c:pt idx="7118">
                  <c:v>16.490664037045001</c:v>
                </c:pt>
                <c:pt idx="7119">
                  <c:v>16.492980792318502</c:v>
                </c:pt>
                <c:pt idx="7120">
                  <c:v>16.495297547591999</c:v>
                </c:pt>
                <c:pt idx="7121">
                  <c:v>16.4976143028656</c:v>
                </c:pt>
                <c:pt idx="7122">
                  <c:v>16.499931058139101</c:v>
                </c:pt>
                <c:pt idx="7123">
                  <c:v>16.502247813412598</c:v>
                </c:pt>
                <c:pt idx="7124">
                  <c:v>16.504564568686199</c:v>
                </c:pt>
                <c:pt idx="7125">
                  <c:v>16.5068813239597</c:v>
                </c:pt>
                <c:pt idx="7126">
                  <c:v>16.5091980792333</c:v>
                </c:pt>
                <c:pt idx="7127">
                  <c:v>16.511514834506801</c:v>
                </c:pt>
                <c:pt idx="7128">
                  <c:v>16.513831589780299</c:v>
                </c:pt>
                <c:pt idx="7129">
                  <c:v>16.5161483450539</c:v>
                </c:pt>
                <c:pt idx="7130">
                  <c:v>16.518465100327401</c:v>
                </c:pt>
                <c:pt idx="7131">
                  <c:v>16.520781855600902</c:v>
                </c:pt>
                <c:pt idx="7132">
                  <c:v>16.523098610874499</c:v>
                </c:pt>
                <c:pt idx="7133">
                  <c:v>16.525415366148</c:v>
                </c:pt>
                <c:pt idx="7134">
                  <c:v>16.527732121421501</c:v>
                </c:pt>
                <c:pt idx="7135">
                  <c:v>16.530048876695101</c:v>
                </c:pt>
                <c:pt idx="7136">
                  <c:v>16.532365631968599</c:v>
                </c:pt>
                <c:pt idx="7137">
                  <c:v>16.534682387242199</c:v>
                </c:pt>
                <c:pt idx="7138">
                  <c:v>16.5369991425157</c:v>
                </c:pt>
                <c:pt idx="7139">
                  <c:v>16.539315897789201</c:v>
                </c:pt>
                <c:pt idx="7140">
                  <c:v>16.541632653062798</c:v>
                </c:pt>
                <c:pt idx="7141">
                  <c:v>16.543949408336299</c:v>
                </c:pt>
                <c:pt idx="7142">
                  <c:v>16.546266163609801</c:v>
                </c:pt>
                <c:pt idx="7143">
                  <c:v>16.548582918883401</c:v>
                </c:pt>
                <c:pt idx="7144">
                  <c:v>16.550899674156899</c:v>
                </c:pt>
                <c:pt idx="7145">
                  <c:v>16.5532164294304</c:v>
                </c:pt>
                <c:pt idx="7146">
                  <c:v>16.555533184704</c:v>
                </c:pt>
                <c:pt idx="7147">
                  <c:v>16.557849939977501</c:v>
                </c:pt>
                <c:pt idx="7148">
                  <c:v>16.560166695251102</c:v>
                </c:pt>
                <c:pt idx="7149">
                  <c:v>16.562483450524599</c:v>
                </c:pt>
                <c:pt idx="7150">
                  <c:v>16.5648002057981</c:v>
                </c:pt>
                <c:pt idx="7151">
                  <c:v>16.567116961071701</c:v>
                </c:pt>
                <c:pt idx="7152">
                  <c:v>16.569433716345198</c:v>
                </c:pt>
                <c:pt idx="7153">
                  <c:v>16.571750471618699</c:v>
                </c:pt>
                <c:pt idx="7154">
                  <c:v>16.5740672268923</c:v>
                </c:pt>
                <c:pt idx="7155">
                  <c:v>16.576383982165801</c:v>
                </c:pt>
                <c:pt idx="7156">
                  <c:v>16.578700737439402</c:v>
                </c:pt>
                <c:pt idx="7157">
                  <c:v>16.581017492712899</c:v>
                </c:pt>
                <c:pt idx="7158">
                  <c:v>16.5833342479864</c:v>
                </c:pt>
                <c:pt idx="7159">
                  <c:v>16.585651003260001</c:v>
                </c:pt>
                <c:pt idx="7160">
                  <c:v>16.587967758533502</c:v>
                </c:pt>
                <c:pt idx="7161">
                  <c:v>16.590284513806999</c:v>
                </c:pt>
                <c:pt idx="7162">
                  <c:v>16.5926012690806</c:v>
                </c:pt>
                <c:pt idx="7163">
                  <c:v>16.594918024354101</c:v>
                </c:pt>
                <c:pt idx="7164">
                  <c:v>16.597234779627598</c:v>
                </c:pt>
                <c:pt idx="7165">
                  <c:v>16.599551534901199</c:v>
                </c:pt>
                <c:pt idx="7166">
                  <c:v>16.6018682901747</c:v>
                </c:pt>
                <c:pt idx="7167">
                  <c:v>16.6041850454483</c:v>
                </c:pt>
                <c:pt idx="7168">
                  <c:v>16.606501800721801</c:v>
                </c:pt>
                <c:pt idx="7169">
                  <c:v>16.608818555995299</c:v>
                </c:pt>
                <c:pt idx="7170">
                  <c:v>16.6111353112689</c:v>
                </c:pt>
                <c:pt idx="7171">
                  <c:v>16.613452066542401</c:v>
                </c:pt>
                <c:pt idx="7172">
                  <c:v>16.615768821815902</c:v>
                </c:pt>
                <c:pt idx="7173">
                  <c:v>16.618085577089499</c:v>
                </c:pt>
                <c:pt idx="7174">
                  <c:v>16.620402332363</c:v>
                </c:pt>
                <c:pt idx="7175">
                  <c:v>16.622719087636501</c:v>
                </c:pt>
                <c:pt idx="7176">
                  <c:v>16.625035842910101</c:v>
                </c:pt>
                <c:pt idx="7177">
                  <c:v>16.627352598183599</c:v>
                </c:pt>
                <c:pt idx="7178">
                  <c:v>16.629669353457199</c:v>
                </c:pt>
                <c:pt idx="7179">
                  <c:v>16.6319861087307</c:v>
                </c:pt>
                <c:pt idx="7180">
                  <c:v>16.634302864004201</c:v>
                </c:pt>
                <c:pt idx="7181">
                  <c:v>16.636619619277798</c:v>
                </c:pt>
                <c:pt idx="7182">
                  <c:v>16.638936374551299</c:v>
                </c:pt>
                <c:pt idx="7183">
                  <c:v>16.641253129824801</c:v>
                </c:pt>
                <c:pt idx="7184">
                  <c:v>16.643569885098401</c:v>
                </c:pt>
                <c:pt idx="7185">
                  <c:v>16.645886640371899</c:v>
                </c:pt>
                <c:pt idx="7186">
                  <c:v>16.6482033956454</c:v>
                </c:pt>
                <c:pt idx="7187">
                  <c:v>16.650520150919</c:v>
                </c:pt>
                <c:pt idx="7188">
                  <c:v>16.652836906192501</c:v>
                </c:pt>
                <c:pt idx="7189">
                  <c:v>16.655153661466102</c:v>
                </c:pt>
                <c:pt idx="7190">
                  <c:v>16.657470416739599</c:v>
                </c:pt>
                <c:pt idx="7191">
                  <c:v>16.6597871720131</c:v>
                </c:pt>
                <c:pt idx="7192">
                  <c:v>16.662103927286701</c:v>
                </c:pt>
                <c:pt idx="7193">
                  <c:v>16.664420682560198</c:v>
                </c:pt>
                <c:pt idx="7194">
                  <c:v>16.666737437833699</c:v>
                </c:pt>
                <c:pt idx="7195">
                  <c:v>16.6690541931073</c:v>
                </c:pt>
                <c:pt idx="7196">
                  <c:v>16.671370948380801</c:v>
                </c:pt>
                <c:pt idx="7197">
                  <c:v>16.673687703654402</c:v>
                </c:pt>
                <c:pt idx="7198">
                  <c:v>16.676004458927899</c:v>
                </c:pt>
                <c:pt idx="7199">
                  <c:v>16.6783212142014</c:v>
                </c:pt>
                <c:pt idx="7200">
                  <c:v>16.680637969475001</c:v>
                </c:pt>
                <c:pt idx="7201">
                  <c:v>16.682954724748502</c:v>
                </c:pt>
                <c:pt idx="7202">
                  <c:v>16.685271480021999</c:v>
                </c:pt>
                <c:pt idx="7203">
                  <c:v>16.6875882352956</c:v>
                </c:pt>
                <c:pt idx="7204">
                  <c:v>16.689904990569101</c:v>
                </c:pt>
                <c:pt idx="7205">
                  <c:v>16.692221745842598</c:v>
                </c:pt>
                <c:pt idx="7206">
                  <c:v>16.694538501116199</c:v>
                </c:pt>
                <c:pt idx="7207">
                  <c:v>16.6968552563897</c:v>
                </c:pt>
                <c:pt idx="7208">
                  <c:v>16.6991720116633</c:v>
                </c:pt>
                <c:pt idx="7209">
                  <c:v>16.701488766936802</c:v>
                </c:pt>
                <c:pt idx="7210">
                  <c:v>16.703805522210299</c:v>
                </c:pt>
                <c:pt idx="7211">
                  <c:v>16.7061222774839</c:v>
                </c:pt>
                <c:pt idx="7212">
                  <c:v>16.708439032757401</c:v>
                </c:pt>
                <c:pt idx="7213">
                  <c:v>16.710755788030902</c:v>
                </c:pt>
                <c:pt idx="7214">
                  <c:v>16.713072543304499</c:v>
                </c:pt>
                <c:pt idx="7215">
                  <c:v>16.715389298578</c:v>
                </c:pt>
                <c:pt idx="7216">
                  <c:v>16.717706053851501</c:v>
                </c:pt>
                <c:pt idx="7217">
                  <c:v>16.720022809125101</c:v>
                </c:pt>
                <c:pt idx="7218">
                  <c:v>16.722339564398599</c:v>
                </c:pt>
                <c:pt idx="7219">
                  <c:v>16.724656319672199</c:v>
                </c:pt>
                <c:pt idx="7220">
                  <c:v>16.7269730749457</c:v>
                </c:pt>
                <c:pt idx="7221">
                  <c:v>16.729289830219201</c:v>
                </c:pt>
                <c:pt idx="7222">
                  <c:v>16.731606585492798</c:v>
                </c:pt>
                <c:pt idx="7223">
                  <c:v>16.7339233407663</c:v>
                </c:pt>
                <c:pt idx="7224">
                  <c:v>16.736240096039801</c:v>
                </c:pt>
                <c:pt idx="7225">
                  <c:v>16.738556851313401</c:v>
                </c:pt>
                <c:pt idx="7226">
                  <c:v>16.740873606586899</c:v>
                </c:pt>
                <c:pt idx="7227">
                  <c:v>16.7431903618604</c:v>
                </c:pt>
                <c:pt idx="7228">
                  <c:v>16.745507117134</c:v>
                </c:pt>
                <c:pt idx="7229">
                  <c:v>16.747823872407501</c:v>
                </c:pt>
                <c:pt idx="7230">
                  <c:v>16.750140627681098</c:v>
                </c:pt>
                <c:pt idx="7231">
                  <c:v>16.752457382954599</c:v>
                </c:pt>
                <c:pt idx="7232">
                  <c:v>16.7547741382281</c:v>
                </c:pt>
                <c:pt idx="7233">
                  <c:v>16.757090893501701</c:v>
                </c:pt>
                <c:pt idx="7234">
                  <c:v>16.759407648775198</c:v>
                </c:pt>
                <c:pt idx="7235">
                  <c:v>16.761724404048699</c:v>
                </c:pt>
                <c:pt idx="7236">
                  <c:v>16.7640411593223</c:v>
                </c:pt>
                <c:pt idx="7237">
                  <c:v>16.766357914595801</c:v>
                </c:pt>
                <c:pt idx="7238">
                  <c:v>16.768674669869402</c:v>
                </c:pt>
                <c:pt idx="7239">
                  <c:v>16.770991425142899</c:v>
                </c:pt>
                <c:pt idx="7240">
                  <c:v>16.7733081804164</c:v>
                </c:pt>
                <c:pt idx="7241">
                  <c:v>16.775624935690001</c:v>
                </c:pt>
                <c:pt idx="7242">
                  <c:v>16.777941690963502</c:v>
                </c:pt>
                <c:pt idx="7243">
                  <c:v>16.780258446236999</c:v>
                </c:pt>
                <c:pt idx="7244">
                  <c:v>16.7825752015106</c:v>
                </c:pt>
                <c:pt idx="7245">
                  <c:v>16.784891956784101</c:v>
                </c:pt>
                <c:pt idx="7246">
                  <c:v>16.787208712057598</c:v>
                </c:pt>
                <c:pt idx="7247">
                  <c:v>16.789525467331199</c:v>
                </c:pt>
                <c:pt idx="7248">
                  <c:v>16.7918422226047</c:v>
                </c:pt>
                <c:pt idx="7249">
                  <c:v>16.7941589778783</c:v>
                </c:pt>
                <c:pt idx="7250">
                  <c:v>16.796475733151802</c:v>
                </c:pt>
                <c:pt idx="7251">
                  <c:v>16.798792488425299</c:v>
                </c:pt>
                <c:pt idx="7252">
                  <c:v>16.8011092436989</c:v>
                </c:pt>
                <c:pt idx="7253">
                  <c:v>16.803425998972401</c:v>
                </c:pt>
                <c:pt idx="7254">
                  <c:v>16.805742754245902</c:v>
                </c:pt>
                <c:pt idx="7255">
                  <c:v>16.808059509519499</c:v>
                </c:pt>
                <c:pt idx="7256">
                  <c:v>16.810376264793</c:v>
                </c:pt>
                <c:pt idx="7257">
                  <c:v>16.812693020066501</c:v>
                </c:pt>
                <c:pt idx="7258">
                  <c:v>16.815009775340101</c:v>
                </c:pt>
                <c:pt idx="7259">
                  <c:v>16.817326530613599</c:v>
                </c:pt>
                <c:pt idx="7260">
                  <c:v>16.819643285887199</c:v>
                </c:pt>
                <c:pt idx="7261">
                  <c:v>16.8219600411607</c:v>
                </c:pt>
                <c:pt idx="7262">
                  <c:v>16.824276796434201</c:v>
                </c:pt>
                <c:pt idx="7263">
                  <c:v>16.826593551707798</c:v>
                </c:pt>
                <c:pt idx="7264">
                  <c:v>16.8289103069813</c:v>
                </c:pt>
                <c:pt idx="7265">
                  <c:v>16.831227062254801</c:v>
                </c:pt>
                <c:pt idx="7266">
                  <c:v>16.833543817528401</c:v>
                </c:pt>
                <c:pt idx="7267">
                  <c:v>16.835860572801899</c:v>
                </c:pt>
                <c:pt idx="7268">
                  <c:v>16.8381773280754</c:v>
                </c:pt>
                <c:pt idx="7269">
                  <c:v>16.840494083349</c:v>
                </c:pt>
                <c:pt idx="7270">
                  <c:v>16.842810838622501</c:v>
                </c:pt>
                <c:pt idx="7271">
                  <c:v>16.845127593896098</c:v>
                </c:pt>
                <c:pt idx="7272">
                  <c:v>16.847444349169599</c:v>
                </c:pt>
                <c:pt idx="7273">
                  <c:v>16.8497611044431</c:v>
                </c:pt>
                <c:pt idx="7274">
                  <c:v>16.852077859716701</c:v>
                </c:pt>
                <c:pt idx="7275">
                  <c:v>16.854394614990198</c:v>
                </c:pt>
                <c:pt idx="7276">
                  <c:v>16.856711370263699</c:v>
                </c:pt>
                <c:pt idx="7277">
                  <c:v>16.8590281255373</c:v>
                </c:pt>
                <c:pt idx="7278">
                  <c:v>16.861344880810801</c:v>
                </c:pt>
                <c:pt idx="7279">
                  <c:v>16.863661636084402</c:v>
                </c:pt>
                <c:pt idx="7280">
                  <c:v>16.865978391357899</c:v>
                </c:pt>
                <c:pt idx="7281">
                  <c:v>16.8682951466314</c:v>
                </c:pt>
                <c:pt idx="7282">
                  <c:v>16.870611901905001</c:v>
                </c:pt>
                <c:pt idx="7283">
                  <c:v>16.872928657178502</c:v>
                </c:pt>
                <c:pt idx="7284">
                  <c:v>16.875245412451999</c:v>
                </c:pt>
                <c:pt idx="7285">
                  <c:v>16.8775621677256</c:v>
                </c:pt>
                <c:pt idx="7286">
                  <c:v>16.879878922999101</c:v>
                </c:pt>
                <c:pt idx="7287">
                  <c:v>16.882195678272598</c:v>
                </c:pt>
                <c:pt idx="7288">
                  <c:v>16.884512433546199</c:v>
                </c:pt>
                <c:pt idx="7289">
                  <c:v>16.8868291888197</c:v>
                </c:pt>
                <c:pt idx="7290">
                  <c:v>16.8891459440933</c:v>
                </c:pt>
                <c:pt idx="7291">
                  <c:v>16.891462699366802</c:v>
                </c:pt>
                <c:pt idx="7292">
                  <c:v>16.893779454640299</c:v>
                </c:pt>
                <c:pt idx="7293">
                  <c:v>16.8960962099139</c:v>
                </c:pt>
                <c:pt idx="7294">
                  <c:v>16.898412965187401</c:v>
                </c:pt>
                <c:pt idx="7295">
                  <c:v>16.900729720460902</c:v>
                </c:pt>
                <c:pt idx="7296">
                  <c:v>16.903046475734499</c:v>
                </c:pt>
                <c:pt idx="7297">
                  <c:v>16.905363231008</c:v>
                </c:pt>
                <c:pt idx="7298">
                  <c:v>16.907679986281501</c:v>
                </c:pt>
                <c:pt idx="7299">
                  <c:v>16.909996741555101</c:v>
                </c:pt>
                <c:pt idx="7300">
                  <c:v>16.912313496828599</c:v>
                </c:pt>
                <c:pt idx="7301">
                  <c:v>16.914630252102199</c:v>
                </c:pt>
                <c:pt idx="7302">
                  <c:v>16.9169470073757</c:v>
                </c:pt>
                <c:pt idx="7303">
                  <c:v>16.919263762649202</c:v>
                </c:pt>
                <c:pt idx="7304">
                  <c:v>16.921580517922798</c:v>
                </c:pt>
                <c:pt idx="7305">
                  <c:v>16.9238972731963</c:v>
                </c:pt>
                <c:pt idx="7306">
                  <c:v>16.926214028469801</c:v>
                </c:pt>
                <c:pt idx="7307">
                  <c:v>16.928530783743401</c:v>
                </c:pt>
                <c:pt idx="7308">
                  <c:v>16.930847539016899</c:v>
                </c:pt>
                <c:pt idx="7309">
                  <c:v>16.9331642942904</c:v>
                </c:pt>
                <c:pt idx="7310">
                  <c:v>16.935481049564</c:v>
                </c:pt>
                <c:pt idx="7311">
                  <c:v>16.937797804837501</c:v>
                </c:pt>
                <c:pt idx="7312">
                  <c:v>16.940114560111098</c:v>
                </c:pt>
                <c:pt idx="7313">
                  <c:v>16.942431315384599</c:v>
                </c:pt>
                <c:pt idx="7314">
                  <c:v>16.9447480706581</c:v>
                </c:pt>
                <c:pt idx="7315">
                  <c:v>16.947064825931701</c:v>
                </c:pt>
                <c:pt idx="7316">
                  <c:v>16.949381581205198</c:v>
                </c:pt>
                <c:pt idx="7317">
                  <c:v>16.9516983364787</c:v>
                </c:pt>
                <c:pt idx="7318">
                  <c:v>16.9540150917523</c:v>
                </c:pt>
                <c:pt idx="7319">
                  <c:v>16.956331847025801</c:v>
                </c:pt>
                <c:pt idx="7320">
                  <c:v>16.958648602299402</c:v>
                </c:pt>
                <c:pt idx="7321">
                  <c:v>16.960965357572899</c:v>
                </c:pt>
                <c:pt idx="7322">
                  <c:v>16.9632821128464</c:v>
                </c:pt>
                <c:pt idx="7323">
                  <c:v>16.965598868120001</c:v>
                </c:pt>
                <c:pt idx="7324">
                  <c:v>16.967915623393498</c:v>
                </c:pt>
                <c:pt idx="7325">
                  <c:v>16.970232378666999</c:v>
                </c:pt>
                <c:pt idx="7326">
                  <c:v>16.9725491339406</c:v>
                </c:pt>
                <c:pt idx="7327">
                  <c:v>16.974865889214101</c:v>
                </c:pt>
                <c:pt idx="7328">
                  <c:v>16.977182644487598</c:v>
                </c:pt>
                <c:pt idx="7329">
                  <c:v>16.979499399761199</c:v>
                </c:pt>
                <c:pt idx="7330">
                  <c:v>16.9818161550347</c:v>
                </c:pt>
                <c:pt idx="7331">
                  <c:v>16.984132910308301</c:v>
                </c:pt>
                <c:pt idx="7332">
                  <c:v>16.986449665581802</c:v>
                </c:pt>
                <c:pt idx="7333">
                  <c:v>16.988766420855299</c:v>
                </c:pt>
                <c:pt idx="7334">
                  <c:v>16.9910831761289</c:v>
                </c:pt>
                <c:pt idx="7335">
                  <c:v>16.993399931402401</c:v>
                </c:pt>
                <c:pt idx="7336">
                  <c:v>16.995716686675902</c:v>
                </c:pt>
                <c:pt idx="7337">
                  <c:v>16.998033441949499</c:v>
                </c:pt>
                <c:pt idx="7338">
                  <c:v>17.000350197223</c:v>
                </c:pt>
                <c:pt idx="7339">
                  <c:v>17.002666952496501</c:v>
                </c:pt>
                <c:pt idx="7340">
                  <c:v>17.004983707770101</c:v>
                </c:pt>
                <c:pt idx="7341">
                  <c:v>17.007300463043599</c:v>
                </c:pt>
                <c:pt idx="7342">
                  <c:v>17.009617218317199</c:v>
                </c:pt>
                <c:pt idx="7343">
                  <c:v>17.0119339735907</c:v>
                </c:pt>
                <c:pt idx="7344">
                  <c:v>17.014250728864202</c:v>
                </c:pt>
                <c:pt idx="7345">
                  <c:v>17.016567484137799</c:v>
                </c:pt>
                <c:pt idx="7346">
                  <c:v>17.0188842394113</c:v>
                </c:pt>
                <c:pt idx="7347">
                  <c:v>17.021200994684801</c:v>
                </c:pt>
                <c:pt idx="7348">
                  <c:v>17.023517749958401</c:v>
                </c:pt>
                <c:pt idx="7349">
                  <c:v>17.025834505231899</c:v>
                </c:pt>
                <c:pt idx="7350">
                  <c:v>17.0281512605054</c:v>
                </c:pt>
                <c:pt idx="7351">
                  <c:v>17.030468015779</c:v>
                </c:pt>
                <c:pt idx="7352">
                  <c:v>17.032784771052501</c:v>
                </c:pt>
                <c:pt idx="7353">
                  <c:v>17.035101526326098</c:v>
                </c:pt>
                <c:pt idx="7354">
                  <c:v>17.037418281599599</c:v>
                </c:pt>
                <c:pt idx="7355">
                  <c:v>17.0397350368731</c:v>
                </c:pt>
                <c:pt idx="7356">
                  <c:v>17.042051792146701</c:v>
                </c:pt>
                <c:pt idx="7357">
                  <c:v>17.044368547420198</c:v>
                </c:pt>
                <c:pt idx="7358">
                  <c:v>17.0466853026937</c:v>
                </c:pt>
                <c:pt idx="7359">
                  <c:v>17.0490020579673</c:v>
                </c:pt>
                <c:pt idx="7360">
                  <c:v>17.051318813240801</c:v>
                </c:pt>
                <c:pt idx="7361">
                  <c:v>17.053635568514402</c:v>
                </c:pt>
                <c:pt idx="7362">
                  <c:v>17.055952323787899</c:v>
                </c:pt>
                <c:pt idx="7363">
                  <c:v>17.0582690790614</c:v>
                </c:pt>
                <c:pt idx="7364">
                  <c:v>17.060585834335001</c:v>
                </c:pt>
                <c:pt idx="7365">
                  <c:v>17.062902589608498</c:v>
                </c:pt>
                <c:pt idx="7366">
                  <c:v>17.065219344881999</c:v>
                </c:pt>
                <c:pt idx="7367">
                  <c:v>17.0675361001556</c:v>
                </c:pt>
                <c:pt idx="7368">
                  <c:v>17.069852855429101</c:v>
                </c:pt>
                <c:pt idx="7369">
                  <c:v>17.072169610702598</c:v>
                </c:pt>
                <c:pt idx="7370">
                  <c:v>17.074486365976199</c:v>
                </c:pt>
                <c:pt idx="7371">
                  <c:v>17.0768031212497</c:v>
                </c:pt>
                <c:pt idx="7372">
                  <c:v>17.079119876523301</c:v>
                </c:pt>
                <c:pt idx="7373">
                  <c:v>17.081436631796802</c:v>
                </c:pt>
                <c:pt idx="7374">
                  <c:v>17.083753387070299</c:v>
                </c:pt>
                <c:pt idx="7375">
                  <c:v>17.0860701423439</c:v>
                </c:pt>
                <c:pt idx="7376">
                  <c:v>17.088386897617401</c:v>
                </c:pt>
                <c:pt idx="7377">
                  <c:v>17.090703652890902</c:v>
                </c:pt>
                <c:pt idx="7378">
                  <c:v>17.093020408164499</c:v>
                </c:pt>
                <c:pt idx="7379">
                  <c:v>17.095337163438</c:v>
                </c:pt>
                <c:pt idx="7380">
                  <c:v>17.097653918711501</c:v>
                </c:pt>
                <c:pt idx="7381">
                  <c:v>17.099970673985101</c:v>
                </c:pt>
                <c:pt idx="7382">
                  <c:v>17.102287429258599</c:v>
                </c:pt>
                <c:pt idx="7383">
                  <c:v>17.104604184532199</c:v>
                </c:pt>
                <c:pt idx="7384">
                  <c:v>17.1069209398057</c:v>
                </c:pt>
                <c:pt idx="7385">
                  <c:v>17.109237695079202</c:v>
                </c:pt>
                <c:pt idx="7386">
                  <c:v>17.111554450352799</c:v>
                </c:pt>
                <c:pt idx="7387">
                  <c:v>17.1138712056263</c:v>
                </c:pt>
                <c:pt idx="7388">
                  <c:v>17.116187960899801</c:v>
                </c:pt>
                <c:pt idx="7389">
                  <c:v>17.118504716173401</c:v>
                </c:pt>
                <c:pt idx="7390">
                  <c:v>17.120821471446899</c:v>
                </c:pt>
                <c:pt idx="7391">
                  <c:v>17.1231382267204</c:v>
                </c:pt>
                <c:pt idx="7392">
                  <c:v>17.125454981994</c:v>
                </c:pt>
                <c:pt idx="7393">
                  <c:v>17.127771737267501</c:v>
                </c:pt>
                <c:pt idx="7394">
                  <c:v>17.130088492541098</c:v>
                </c:pt>
                <c:pt idx="7395">
                  <c:v>17.132405247814599</c:v>
                </c:pt>
                <c:pt idx="7396">
                  <c:v>17.1347220030881</c:v>
                </c:pt>
                <c:pt idx="7397">
                  <c:v>17.137038758361701</c:v>
                </c:pt>
                <c:pt idx="7398">
                  <c:v>17.139355513635198</c:v>
                </c:pt>
                <c:pt idx="7399">
                  <c:v>17.1416722689087</c:v>
                </c:pt>
                <c:pt idx="7400">
                  <c:v>17.1439890241823</c:v>
                </c:pt>
                <c:pt idx="7401">
                  <c:v>17.146305779455801</c:v>
                </c:pt>
                <c:pt idx="7402">
                  <c:v>17.148622534729402</c:v>
                </c:pt>
                <c:pt idx="7403">
                  <c:v>17.150939290002899</c:v>
                </c:pt>
                <c:pt idx="7404">
                  <c:v>17.1532560452764</c:v>
                </c:pt>
                <c:pt idx="7405">
                  <c:v>17.155572800550001</c:v>
                </c:pt>
                <c:pt idx="7406">
                  <c:v>17.157889555823498</c:v>
                </c:pt>
                <c:pt idx="7407">
                  <c:v>17.160206311096999</c:v>
                </c:pt>
                <c:pt idx="7408">
                  <c:v>17.1625230663706</c:v>
                </c:pt>
                <c:pt idx="7409">
                  <c:v>17.164839821644101</c:v>
                </c:pt>
                <c:pt idx="7410">
                  <c:v>17.167156576917598</c:v>
                </c:pt>
                <c:pt idx="7411">
                  <c:v>17.169473332191199</c:v>
                </c:pt>
                <c:pt idx="7412">
                  <c:v>17.1717900874647</c:v>
                </c:pt>
                <c:pt idx="7413">
                  <c:v>17.174106842738301</c:v>
                </c:pt>
                <c:pt idx="7414">
                  <c:v>17.176423598011802</c:v>
                </c:pt>
                <c:pt idx="7415">
                  <c:v>17.178740353285299</c:v>
                </c:pt>
                <c:pt idx="7416">
                  <c:v>17.1810571085589</c:v>
                </c:pt>
                <c:pt idx="7417">
                  <c:v>17.183373863832401</c:v>
                </c:pt>
                <c:pt idx="7418">
                  <c:v>17.185690619105898</c:v>
                </c:pt>
                <c:pt idx="7419">
                  <c:v>17.188007374379499</c:v>
                </c:pt>
                <c:pt idx="7420">
                  <c:v>17.190324129653</c:v>
                </c:pt>
                <c:pt idx="7421">
                  <c:v>17.192640884926501</c:v>
                </c:pt>
                <c:pt idx="7422">
                  <c:v>17.194957640200101</c:v>
                </c:pt>
                <c:pt idx="7423">
                  <c:v>17.197274395473599</c:v>
                </c:pt>
                <c:pt idx="7424">
                  <c:v>17.199591150747199</c:v>
                </c:pt>
                <c:pt idx="7425">
                  <c:v>17.201907906020701</c:v>
                </c:pt>
                <c:pt idx="7426">
                  <c:v>17.204224661294202</c:v>
                </c:pt>
                <c:pt idx="7427">
                  <c:v>17.206541416567799</c:v>
                </c:pt>
                <c:pt idx="7428">
                  <c:v>17.2088581718413</c:v>
                </c:pt>
                <c:pt idx="7429">
                  <c:v>17.211174927114801</c:v>
                </c:pt>
                <c:pt idx="7430">
                  <c:v>17.213491682388401</c:v>
                </c:pt>
                <c:pt idx="7431">
                  <c:v>17.215808437661899</c:v>
                </c:pt>
                <c:pt idx="7432">
                  <c:v>17.2181251929354</c:v>
                </c:pt>
                <c:pt idx="7433">
                  <c:v>17.220441948209</c:v>
                </c:pt>
                <c:pt idx="7434">
                  <c:v>17.222758703482501</c:v>
                </c:pt>
                <c:pt idx="7435">
                  <c:v>17.225075458756098</c:v>
                </c:pt>
                <c:pt idx="7436">
                  <c:v>17.227392214029599</c:v>
                </c:pt>
                <c:pt idx="7437">
                  <c:v>17.2297089693031</c:v>
                </c:pt>
                <c:pt idx="7438">
                  <c:v>17.232025724576701</c:v>
                </c:pt>
                <c:pt idx="7439">
                  <c:v>17.234342479850199</c:v>
                </c:pt>
                <c:pt idx="7440">
                  <c:v>17.2366592351237</c:v>
                </c:pt>
                <c:pt idx="7441">
                  <c:v>17.2389759903973</c:v>
                </c:pt>
                <c:pt idx="7442">
                  <c:v>17.241292745670801</c:v>
                </c:pt>
                <c:pt idx="7443">
                  <c:v>17.243609500944402</c:v>
                </c:pt>
                <c:pt idx="7444">
                  <c:v>17.245926256217899</c:v>
                </c:pt>
                <c:pt idx="7445">
                  <c:v>17.2482430114914</c:v>
                </c:pt>
                <c:pt idx="7446">
                  <c:v>17.250559766765001</c:v>
                </c:pt>
                <c:pt idx="7447">
                  <c:v>17.252876522038498</c:v>
                </c:pt>
                <c:pt idx="7448">
                  <c:v>17.255193277311999</c:v>
                </c:pt>
                <c:pt idx="7449">
                  <c:v>17.2575100325856</c:v>
                </c:pt>
                <c:pt idx="7450">
                  <c:v>17.259826787859101</c:v>
                </c:pt>
                <c:pt idx="7451">
                  <c:v>17.262143543132598</c:v>
                </c:pt>
                <c:pt idx="7452">
                  <c:v>17.264460298406199</c:v>
                </c:pt>
                <c:pt idx="7453">
                  <c:v>17.2667770536797</c:v>
                </c:pt>
                <c:pt idx="7454">
                  <c:v>17.269093808953301</c:v>
                </c:pt>
                <c:pt idx="7455">
                  <c:v>17.271410564226802</c:v>
                </c:pt>
                <c:pt idx="7456">
                  <c:v>17.273727319500299</c:v>
                </c:pt>
                <c:pt idx="7457">
                  <c:v>17.2760440747739</c:v>
                </c:pt>
                <c:pt idx="7458">
                  <c:v>17.278360830047401</c:v>
                </c:pt>
                <c:pt idx="7459">
                  <c:v>17.280677585320898</c:v>
                </c:pt>
                <c:pt idx="7460">
                  <c:v>17.282994340594499</c:v>
                </c:pt>
                <c:pt idx="7461">
                  <c:v>17.285311095868</c:v>
                </c:pt>
                <c:pt idx="7462">
                  <c:v>17.287627851141501</c:v>
                </c:pt>
                <c:pt idx="7463">
                  <c:v>17.289944606415101</c:v>
                </c:pt>
                <c:pt idx="7464">
                  <c:v>17.292261361688599</c:v>
                </c:pt>
                <c:pt idx="7465">
                  <c:v>17.294578116962199</c:v>
                </c:pt>
                <c:pt idx="7466">
                  <c:v>17.296894872235701</c:v>
                </c:pt>
                <c:pt idx="7467">
                  <c:v>17.299211627509202</c:v>
                </c:pt>
                <c:pt idx="7468">
                  <c:v>17.301528382782799</c:v>
                </c:pt>
                <c:pt idx="7469">
                  <c:v>17.3038451380563</c:v>
                </c:pt>
                <c:pt idx="7470">
                  <c:v>17.306161893329801</c:v>
                </c:pt>
                <c:pt idx="7471">
                  <c:v>17.308478648603401</c:v>
                </c:pt>
                <c:pt idx="7472">
                  <c:v>17.310795403876899</c:v>
                </c:pt>
                <c:pt idx="7473">
                  <c:v>17.3131121591504</c:v>
                </c:pt>
                <c:pt idx="7474">
                  <c:v>17.315428914424</c:v>
                </c:pt>
                <c:pt idx="7475">
                  <c:v>17.317745669697501</c:v>
                </c:pt>
                <c:pt idx="7476">
                  <c:v>17.320062424971098</c:v>
                </c:pt>
                <c:pt idx="7477">
                  <c:v>17.322379180244599</c:v>
                </c:pt>
                <c:pt idx="7478">
                  <c:v>17.3246959355181</c:v>
                </c:pt>
                <c:pt idx="7479">
                  <c:v>17.327012690791701</c:v>
                </c:pt>
                <c:pt idx="7480">
                  <c:v>17.329329446065199</c:v>
                </c:pt>
                <c:pt idx="7481">
                  <c:v>17.3316462013387</c:v>
                </c:pt>
                <c:pt idx="7482">
                  <c:v>17.3339629566123</c:v>
                </c:pt>
                <c:pt idx="7483">
                  <c:v>17.336279711885801</c:v>
                </c:pt>
                <c:pt idx="7484">
                  <c:v>17.338596467159402</c:v>
                </c:pt>
                <c:pt idx="7485">
                  <c:v>17.340913222432899</c:v>
                </c:pt>
                <c:pt idx="7486">
                  <c:v>17.3432299777064</c:v>
                </c:pt>
                <c:pt idx="7487">
                  <c:v>17.345546732980001</c:v>
                </c:pt>
                <c:pt idx="7488">
                  <c:v>17.347863488253498</c:v>
                </c:pt>
                <c:pt idx="7489">
                  <c:v>17.350180243526999</c:v>
                </c:pt>
                <c:pt idx="7490">
                  <c:v>17.3524969988006</c:v>
                </c:pt>
                <c:pt idx="7491">
                  <c:v>17.354813754074101</c:v>
                </c:pt>
                <c:pt idx="7492">
                  <c:v>17.357130509347598</c:v>
                </c:pt>
                <c:pt idx="7493">
                  <c:v>17.359447264621199</c:v>
                </c:pt>
                <c:pt idx="7494">
                  <c:v>17.3617640198947</c:v>
                </c:pt>
                <c:pt idx="7495">
                  <c:v>17.364080775168301</c:v>
                </c:pt>
                <c:pt idx="7496">
                  <c:v>17.366397530441802</c:v>
                </c:pt>
                <c:pt idx="7497">
                  <c:v>17.368714285715299</c:v>
                </c:pt>
                <c:pt idx="7498">
                  <c:v>17.3710310409889</c:v>
                </c:pt>
                <c:pt idx="7499">
                  <c:v>17.373347796262401</c:v>
                </c:pt>
                <c:pt idx="7500">
                  <c:v>17.375664551535898</c:v>
                </c:pt>
                <c:pt idx="7501">
                  <c:v>17.377981306809499</c:v>
                </c:pt>
                <c:pt idx="7502">
                  <c:v>17.380298062083</c:v>
                </c:pt>
                <c:pt idx="7503">
                  <c:v>17.382614817356501</c:v>
                </c:pt>
                <c:pt idx="7504">
                  <c:v>17.384931572630101</c:v>
                </c:pt>
                <c:pt idx="7505">
                  <c:v>17.387248327903599</c:v>
                </c:pt>
                <c:pt idx="7506">
                  <c:v>17.3895650831772</c:v>
                </c:pt>
                <c:pt idx="7507">
                  <c:v>17.391881838450701</c:v>
                </c:pt>
                <c:pt idx="7508">
                  <c:v>17.394198593724202</c:v>
                </c:pt>
                <c:pt idx="7509">
                  <c:v>17.396515348997799</c:v>
                </c:pt>
                <c:pt idx="7510">
                  <c:v>17.3988321042713</c:v>
                </c:pt>
                <c:pt idx="7511">
                  <c:v>17.401148859544801</c:v>
                </c:pt>
                <c:pt idx="7512">
                  <c:v>17.403465614818401</c:v>
                </c:pt>
                <c:pt idx="7513">
                  <c:v>17.405782370091899</c:v>
                </c:pt>
                <c:pt idx="7514">
                  <c:v>17.4080991253654</c:v>
                </c:pt>
                <c:pt idx="7515">
                  <c:v>17.410415880639</c:v>
                </c:pt>
                <c:pt idx="7516">
                  <c:v>17.412732635912501</c:v>
                </c:pt>
                <c:pt idx="7517">
                  <c:v>17.415049391186098</c:v>
                </c:pt>
                <c:pt idx="7518">
                  <c:v>17.417366146459599</c:v>
                </c:pt>
                <c:pt idx="7519">
                  <c:v>17.419682901733101</c:v>
                </c:pt>
                <c:pt idx="7520">
                  <c:v>17.421999657006701</c:v>
                </c:pt>
                <c:pt idx="7521">
                  <c:v>17.424316412280199</c:v>
                </c:pt>
                <c:pt idx="7522">
                  <c:v>17.4266331675537</c:v>
                </c:pt>
                <c:pt idx="7523">
                  <c:v>17.4289499228273</c:v>
                </c:pt>
                <c:pt idx="7524">
                  <c:v>17.431266678100801</c:v>
                </c:pt>
                <c:pt idx="7525">
                  <c:v>17.433583433374402</c:v>
                </c:pt>
                <c:pt idx="7526">
                  <c:v>17.435900188647899</c:v>
                </c:pt>
                <c:pt idx="7527">
                  <c:v>17.4382169439214</c:v>
                </c:pt>
                <c:pt idx="7528">
                  <c:v>17.440533699195001</c:v>
                </c:pt>
                <c:pt idx="7529">
                  <c:v>17.442850454468498</c:v>
                </c:pt>
                <c:pt idx="7530">
                  <c:v>17.445167209741999</c:v>
                </c:pt>
                <c:pt idx="7531">
                  <c:v>17.4474839650156</c:v>
                </c:pt>
                <c:pt idx="7532">
                  <c:v>17.449800720289101</c:v>
                </c:pt>
                <c:pt idx="7533">
                  <c:v>17.452117475562599</c:v>
                </c:pt>
                <c:pt idx="7534">
                  <c:v>17.454434230836199</c:v>
                </c:pt>
                <c:pt idx="7535">
                  <c:v>17.4567509861097</c:v>
                </c:pt>
                <c:pt idx="7536">
                  <c:v>17.459067741383301</c:v>
                </c:pt>
                <c:pt idx="7537">
                  <c:v>17.461384496656802</c:v>
                </c:pt>
                <c:pt idx="7538">
                  <c:v>17.463701251930299</c:v>
                </c:pt>
                <c:pt idx="7539">
                  <c:v>17.4660180072039</c:v>
                </c:pt>
                <c:pt idx="7540">
                  <c:v>17.468334762477401</c:v>
                </c:pt>
                <c:pt idx="7541">
                  <c:v>17.470651517750898</c:v>
                </c:pt>
                <c:pt idx="7542">
                  <c:v>17.472968273024499</c:v>
                </c:pt>
                <c:pt idx="7543">
                  <c:v>17.475285028298</c:v>
                </c:pt>
                <c:pt idx="7544">
                  <c:v>17.477601783571501</c:v>
                </c:pt>
                <c:pt idx="7545">
                  <c:v>17.479918538845101</c:v>
                </c:pt>
                <c:pt idx="7546">
                  <c:v>17.482235294118599</c:v>
                </c:pt>
                <c:pt idx="7547">
                  <c:v>17.4845520493922</c:v>
                </c:pt>
                <c:pt idx="7548">
                  <c:v>17.486868804665701</c:v>
                </c:pt>
                <c:pt idx="7549">
                  <c:v>17.489185559939202</c:v>
                </c:pt>
                <c:pt idx="7550">
                  <c:v>17.491502315212799</c:v>
                </c:pt>
                <c:pt idx="7551">
                  <c:v>17.4938190704863</c:v>
                </c:pt>
                <c:pt idx="7552">
                  <c:v>17.496135825759801</c:v>
                </c:pt>
                <c:pt idx="7553">
                  <c:v>17.498452581033401</c:v>
                </c:pt>
                <c:pt idx="7554">
                  <c:v>17.500769336306899</c:v>
                </c:pt>
                <c:pt idx="7555">
                  <c:v>17.5030860915804</c:v>
                </c:pt>
                <c:pt idx="7556">
                  <c:v>17.505402846854</c:v>
                </c:pt>
                <c:pt idx="7557">
                  <c:v>17.507719602127501</c:v>
                </c:pt>
                <c:pt idx="7558">
                  <c:v>17.510036357401098</c:v>
                </c:pt>
                <c:pt idx="7559">
                  <c:v>17.512353112674599</c:v>
                </c:pt>
                <c:pt idx="7560">
                  <c:v>17.514669867948101</c:v>
                </c:pt>
                <c:pt idx="7561">
                  <c:v>17.516986623221701</c:v>
                </c:pt>
                <c:pt idx="7562">
                  <c:v>17.519303378495199</c:v>
                </c:pt>
                <c:pt idx="7563">
                  <c:v>17.5216201337687</c:v>
                </c:pt>
                <c:pt idx="7564">
                  <c:v>17.5239368890423</c:v>
                </c:pt>
                <c:pt idx="7565">
                  <c:v>17.526253644315801</c:v>
                </c:pt>
                <c:pt idx="7566">
                  <c:v>17.528570399589402</c:v>
                </c:pt>
                <c:pt idx="7567">
                  <c:v>17.530887154862899</c:v>
                </c:pt>
                <c:pt idx="7568">
                  <c:v>17.5332039101364</c:v>
                </c:pt>
                <c:pt idx="7569">
                  <c:v>17.535520665410001</c:v>
                </c:pt>
                <c:pt idx="7570">
                  <c:v>17.537837420683498</c:v>
                </c:pt>
                <c:pt idx="7571">
                  <c:v>17.540154175956999</c:v>
                </c:pt>
                <c:pt idx="7572">
                  <c:v>17.5424709312306</c:v>
                </c:pt>
                <c:pt idx="7573">
                  <c:v>17.544787686504101</c:v>
                </c:pt>
                <c:pt idx="7574">
                  <c:v>17.547104441777599</c:v>
                </c:pt>
                <c:pt idx="7575">
                  <c:v>17.549421197051199</c:v>
                </c:pt>
                <c:pt idx="7576">
                  <c:v>17.5517379523247</c:v>
                </c:pt>
                <c:pt idx="7577">
                  <c:v>17.554054707598301</c:v>
                </c:pt>
                <c:pt idx="7578">
                  <c:v>17.556371462871802</c:v>
                </c:pt>
                <c:pt idx="7579">
                  <c:v>17.558688218145299</c:v>
                </c:pt>
                <c:pt idx="7580">
                  <c:v>17.5610049734189</c:v>
                </c:pt>
                <c:pt idx="7581">
                  <c:v>17.563321728692401</c:v>
                </c:pt>
                <c:pt idx="7582">
                  <c:v>17.565638483965898</c:v>
                </c:pt>
                <c:pt idx="7583">
                  <c:v>17.567955239239499</c:v>
                </c:pt>
                <c:pt idx="7584">
                  <c:v>17.570271994513</c:v>
                </c:pt>
                <c:pt idx="7585">
                  <c:v>17.572588749786501</c:v>
                </c:pt>
                <c:pt idx="7586">
                  <c:v>17.574905505060102</c:v>
                </c:pt>
                <c:pt idx="7587">
                  <c:v>17.577222260333599</c:v>
                </c:pt>
                <c:pt idx="7588">
                  <c:v>17.5795390156072</c:v>
                </c:pt>
                <c:pt idx="7589">
                  <c:v>17.581855770880701</c:v>
                </c:pt>
                <c:pt idx="7590">
                  <c:v>17.584172526154202</c:v>
                </c:pt>
                <c:pt idx="7591">
                  <c:v>17.586489281427799</c:v>
                </c:pt>
                <c:pt idx="7592">
                  <c:v>17.5888060367013</c:v>
                </c:pt>
                <c:pt idx="7593">
                  <c:v>17.591122791974801</c:v>
                </c:pt>
                <c:pt idx="7594">
                  <c:v>17.593439547248401</c:v>
                </c:pt>
                <c:pt idx="7595">
                  <c:v>17.595756302521899</c:v>
                </c:pt>
                <c:pt idx="7596">
                  <c:v>17.5980730577954</c:v>
                </c:pt>
                <c:pt idx="7597">
                  <c:v>17.600389813069</c:v>
                </c:pt>
                <c:pt idx="7598">
                  <c:v>17.602706568342501</c:v>
                </c:pt>
                <c:pt idx="7599">
                  <c:v>17.605023323616098</c:v>
                </c:pt>
                <c:pt idx="7600">
                  <c:v>17.6073400788896</c:v>
                </c:pt>
                <c:pt idx="7601">
                  <c:v>17.609656834163101</c:v>
                </c:pt>
                <c:pt idx="7602">
                  <c:v>17.611973589436701</c:v>
                </c:pt>
                <c:pt idx="7603">
                  <c:v>17.614290344710199</c:v>
                </c:pt>
                <c:pt idx="7604">
                  <c:v>17.6166070999837</c:v>
                </c:pt>
                <c:pt idx="7605">
                  <c:v>17.6189238552573</c:v>
                </c:pt>
                <c:pt idx="7606">
                  <c:v>17.621240610530801</c:v>
                </c:pt>
                <c:pt idx="7607">
                  <c:v>17.623557365804398</c:v>
                </c:pt>
                <c:pt idx="7608">
                  <c:v>17.625874121077899</c:v>
                </c:pt>
                <c:pt idx="7609">
                  <c:v>17.6281908763514</c:v>
                </c:pt>
                <c:pt idx="7610">
                  <c:v>17.630507631625001</c:v>
                </c:pt>
                <c:pt idx="7611">
                  <c:v>17.632824386898498</c:v>
                </c:pt>
                <c:pt idx="7612">
                  <c:v>17.635141142171999</c:v>
                </c:pt>
                <c:pt idx="7613">
                  <c:v>17.6374578974456</c:v>
                </c:pt>
                <c:pt idx="7614">
                  <c:v>17.639774652719101</c:v>
                </c:pt>
                <c:pt idx="7615">
                  <c:v>17.642091407992599</c:v>
                </c:pt>
                <c:pt idx="7616">
                  <c:v>17.644408163266199</c:v>
                </c:pt>
                <c:pt idx="7617">
                  <c:v>17.6467249185397</c:v>
                </c:pt>
                <c:pt idx="7618">
                  <c:v>17.649041673813301</c:v>
                </c:pt>
                <c:pt idx="7619">
                  <c:v>17.651358429086802</c:v>
                </c:pt>
                <c:pt idx="7620">
                  <c:v>17.653675184360299</c:v>
                </c:pt>
                <c:pt idx="7621">
                  <c:v>17.6559919396339</c:v>
                </c:pt>
                <c:pt idx="7622">
                  <c:v>17.658308694907401</c:v>
                </c:pt>
                <c:pt idx="7623">
                  <c:v>17.660625450180898</c:v>
                </c:pt>
                <c:pt idx="7624">
                  <c:v>17.662942205454499</c:v>
                </c:pt>
                <c:pt idx="7625">
                  <c:v>17.665258960728</c:v>
                </c:pt>
                <c:pt idx="7626">
                  <c:v>17.667575716001501</c:v>
                </c:pt>
                <c:pt idx="7627">
                  <c:v>17.669892471275102</c:v>
                </c:pt>
                <c:pt idx="7628">
                  <c:v>17.672209226548599</c:v>
                </c:pt>
                <c:pt idx="7629">
                  <c:v>17.6745259818222</c:v>
                </c:pt>
                <c:pt idx="7630">
                  <c:v>17.676842737095701</c:v>
                </c:pt>
                <c:pt idx="7631">
                  <c:v>17.679159492369202</c:v>
                </c:pt>
                <c:pt idx="7632">
                  <c:v>17.681476247642799</c:v>
                </c:pt>
                <c:pt idx="7633">
                  <c:v>17.6837930029163</c:v>
                </c:pt>
                <c:pt idx="7634">
                  <c:v>17.686109758189801</c:v>
                </c:pt>
                <c:pt idx="7635">
                  <c:v>17.688426513463401</c:v>
                </c:pt>
                <c:pt idx="7636">
                  <c:v>17.690743268736899</c:v>
                </c:pt>
                <c:pt idx="7637">
                  <c:v>17.6930600240104</c:v>
                </c:pt>
                <c:pt idx="7638">
                  <c:v>17.695376779284</c:v>
                </c:pt>
                <c:pt idx="7639">
                  <c:v>17.697693534557501</c:v>
                </c:pt>
                <c:pt idx="7640">
                  <c:v>17.700010289831098</c:v>
                </c:pt>
                <c:pt idx="7641">
                  <c:v>17.7023270451046</c:v>
                </c:pt>
                <c:pt idx="7642">
                  <c:v>17.704643800378101</c:v>
                </c:pt>
                <c:pt idx="7643">
                  <c:v>17.706960555651701</c:v>
                </c:pt>
                <c:pt idx="7644">
                  <c:v>17.709277310925199</c:v>
                </c:pt>
                <c:pt idx="7645">
                  <c:v>17.7115940661987</c:v>
                </c:pt>
                <c:pt idx="7646">
                  <c:v>17.7139108214723</c:v>
                </c:pt>
                <c:pt idx="7647">
                  <c:v>17.716227576745801</c:v>
                </c:pt>
                <c:pt idx="7648">
                  <c:v>17.718544332019398</c:v>
                </c:pt>
                <c:pt idx="7649">
                  <c:v>17.720861087292899</c:v>
                </c:pt>
                <c:pt idx="7650">
                  <c:v>17.7231778425664</c:v>
                </c:pt>
                <c:pt idx="7651">
                  <c:v>17.725494597840001</c:v>
                </c:pt>
                <c:pt idx="7652">
                  <c:v>17.727811353113498</c:v>
                </c:pt>
                <c:pt idx="7653">
                  <c:v>17.730128108386999</c:v>
                </c:pt>
                <c:pt idx="7654">
                  <c:v>17.7324448636606</c:v>
                </c:pt>
                <c:pt idx="7655">
                  <c:v>17.734761618934101</c:v>
                </c:pt>
                <c:pt idx="7656">
                  <c:v>17.737078374207599</c:v>
                </c:pt>
                <c:pt idx="7657">
                  <c:v>17.739395129481199</c:v>
                </c:pt>
                <c:pt idx="7658">
                  <c:v>17.7417118847547</c:v>
                </c:pt>
                <c:pt idx="7659">
                  <c:v>17.744028640028301</c:v>
                </c:pt>
                <c:pt idx="7660">
                  <c:v>17.746345395301802</c:v>
                </c:pt>
                <c:pt idx="7661">
                  <c:v>17.748662150575299</c:v>
                </c:pt>
                <c:pt idx="7662">
                  <c:v>17.7509789058489</c:v>
                </c:pt>
                <c:pt idx="7663">
                  <c:v>17.753295661122401</c:v>
                </c:pt>
                <c:pt idx="7664">
                  <c:v>17.755612416395898</c:v>
                </c:pt>
                <c:pt idx="7665">
                  <c:v>17.757929171669499</c:v>
                </c:pt>
                <c:pt idx="7666">
                  <c:v>17.760245926943</c:v>
                </c:pt>
                <c:pt idx="7667">
                  <c:v>17.762562682216501</c:v>
                </c:pt>
                <c:pt idx="7668">
                  <c:v>17.764879437490102</c:v>
                </c:pt>
                <c:pt idx="7669">
                  <c:v>17.767196192763599</c:v>
                </c:pt>
                <c:pt idx="7670">
                  <c:v>17.7695129480372</c:v>
                </c:pt>
                <c:pt idx="7671">
                  <c:v>17.771829703310701</c:v>
                </c:pt>
                <c:pt idx="7672">
                  <c:v>17.774146458584202</c:v>
                </c:pt>
                <c:pt idx="7673">
                  <c:v>17.776463213857799</c:v>
                </c:pt>
                <c:pt idx="7674">
                  <c:v>17.7787799691313</c:v>
                </c:pt>
                <c:pt idx="7675">
                  <c:v>17.781096724404801</c:v>
                </c:pt>
                <c:pt idx="7676">
                  <c:v>17.783413479678401</c:v>
                </c:pt>
                <c:pt idx="7677">
                  <c:v>17.785730234951899</c:v>
                </c:pt>
                <c:pt idx="7678">
                  <c:v>17.7880469902254</c:v>
                </c:pt>
                <c:pt idx="7679">
                  <c:v>17.790363745499</c:v>
                </c:pt>
                <c:pt idx="7680">
                  <c:v>17.792680500772502</c:v>
                </c:pt>
                <c:pt idx="7681">
                  <c:v>17.794997256046098</c:v>
                </c:pt>
                <c:pt idx="7682">
                  <c:v>17.7973140113196</c:v>
                </c:pt>
                <c:pt idx="7683">
                  <c:v>17.799630766593101</c:v>
                </c:pt>
                <c:pt idx="7684">
                  <c:v>17.801947521866701</c:v>
                </c:pt>
                <c:pt idx="7685">
                  <c:v>17.804264277140199</c:v>
                </c:pt>
                <c:pt idx="7686">
                  <c:v>17.8065810324137</c:v>
                </c:pt>
                <c:pt idx="7687">
                  <c:v>17.8088977876873</c:v>
                </c:pt>
                <c:pt idx="7688">
                  <c:v>17.811214542960801</c:v>
                </c:pt>
                <c:pt idx="7689">
                  <c:v>17.813531298234398</c:v>
                </c:pt>
                <c:pt idx="7690">
                  <c:v>17.815848053507899</c:v>
                </c:pt>
                <c:pt idx="7691">
                  <c:v>17.8181648087814</c:v>
                </c:pt>
                <c:pt idx="7692">
                  <c:v>17.820481564055001</c:v>
                </c:pt>
                <c:pt idx="7693">
                  <c:v>17.822798319328498</c:v>
                </c:pt>
                <c:pt idx="7694">
                  <c:v>17.825115074602</c:v>
                </c:pt>
                <c:pt idx="7695">
                  <c:v>17.8274318298756</c:v>
                </c:pt>
                <c:pt idx="7696">
                  <c:v>17.829748585149101</c:v>
                </c:pt>
                <c:pt idx="7697">
                  <c:v>17.832065340422599</c:v>
                </c:pt>
                <c:pt idx="7698">
                  <c:v>17.834382095696199</c:v>
                </c:pt>
                <c:pt idx="7699">
                  <c:v>17.8366988509697</c:v>
                </c:pt>
                <c:pt idx="7700">
                  <c:v>17.839015606243301</c:v>
                </c:pt>
                <c:pt idx="7701">
                  <c:v>17.841332361516798</c:v>
                </c:pt>
                <c:pt idx="7702">
                  <c:v>17.843649116790299</c:v>
                </c:pt>
                <c:pt idx="7703">
                  <c:v>17.8459658720639</c:v>
                </c:pt>
                <c:pt idx="7704">
                  <c:v>17.848282627337401</c:v>
                </c:pt>
                <c:pt idx="7705">
                  <c:v>17.850599382610898</c:v>
                </c:pt>
                <c:pt idx="7706">
                  <c:v>17.852916137884499</c:v>
                </c:pt>
                <c:pt idx="7707">
                  <c:v>17.855232893158</c:v>
                </c:pt>
                <c:pt idx="7708">
                  <c:v>17.857549648431501</c:v>
                </c:pt>
                <c:pt idx="7709">
                  <c:v>17.859866403705102</c:v>
                </c:pt>
                <c:pt idx="7710">
                  <c:v>17.862183158978599</c:v>
                </c:pt>
                <c:pt idx="7711">
                  <c:v>17.8644999142522</c:v>
                </c:pt>
                <c:pt idx="7712">
                  <c:v>17.866816669525701</c:v>
                </c:pt>
                <c:pt idx="7713">
                  <c:v>17.869133424799202</c:v>
                </c:pt>
                <c:pt idx="7714">
                  <c:v>17.871450180072799</c:v>
                </c:pt>
                <c:pt idx="7715">
                  <c:v>17.8737669353463</c:v>
                </c:pt>
                <c:pt idx="7716">
                  <c:v>17.876083690619801</c:v>
                </c:pt>
                <c:pt idx="7717">
                  <c:v>17.878400445893401</c:v>
                </c:pt>
                <c:pt idx="7718">
                  <c:v>17.880717201166899</c:v>
                </c:pt>
                <c:pt idx="7719">
                  <c:v>17.8830339564404</c:v>
                </c:pt>
                <c:pt idx="7720">
                  <c:v>17.885350711714</c:v>
                </c:pt>
                <c:pt idx="7721">
                  <c:v>17.887667466987502</c:v>
                </c:pt>
                <c:pt idx="7722">
                  <c:v>17.889984222261099</c:v>
                </c:pt>
                <c:pt idx="7723">
                  <c:v>17.8923009775346</c:v>
                </c:pt>
                <c:pt idx="7724">
                  <c:v>17.894617732808101</c:v>
                </c:pt>
                <c:pt idx="7725">
                  <c:v>17.896934488081701</c:v>
                </c:pt>
                <c:pt idx="7726">
                  <c:v>17.899251243355199</c:v>
                </c:pt>
                <c:pt idx="7727">
                  <c:v>17.9015679986287</c:v>
                </c:pt>
                <c:pt idx="7728">
                  <c:v>17.9038847539023</c:v>
                </c:pt>
                <c:pt idx="7729">
                  <c:v>17.906201509175801</c:v>
                </c:pt>
                <c:pt idx="7730">
                  <c:v>17.908518264449398</c:v>
                </c:pt>
                <c:pt idx="7731">
                  <c:v>17.910835019722899</c:v>
                </c:pt>
                <c:pt idx="7732">
                  <c:v>17.9131517749964</c:v>
                </c:pt>
                <c:pt idx="7733">
                  <c:v>17.915468530270001</c:v>
                </c:pt>
                <c:pt idx="7734">
                  <c:v>17.917785285543498</c:v>
                </c:pt>
                <c:pt idx="7735">
                  <c:v>17.920102040817</c:v>
                </c:pt>
                <c:pt idx="7736">
                  <c:v>17.9224187960906</c:v>
                </c:pt>
                <c:pt idx="7737">
                  <c:v>17.924735551364101</c:v>
                </c:pt>
                <c:pt idx="7738">
                  <c:v>17.927052306637599</c:v>
                </c:pt>
                <c:pt idx="7739">
                  <c:v>17.929369061911199</c:v>
                </c:pt>
                <c:pt idx="7740">
                  <c:v>17.9316858171847</c:v>
                </c:pt>
                <c:pt idx="7741">
                  <c:v>17.934002572458301</c:v>
                </c:pt>
                <c:pt idx="7742">
                  <c:v>17.936319327731798</c:v>
                </c:pt>
                <c:pt idx="7743">
                  <c:v>17.938636083005299</c:v>
                </c:pt>
                <c:pt idx="7744">
                  <c:v>17.9409528382789</c:v>
                </c:pt>
                <c:pt idx="7745">
                  <c:v>17.943269593552401</c:v>
                </c:pt>
                <c:pt idx="7746">
                  <c:v>17.945586348825898</c:v>
                </c:pt>
                <c:pt idx="7747">
                  <c:v>17.947903104099499</c:v>
                </c:pt>
                <c:pt idx="7748">
                  <c:v>17.950219859373</c:v>
                </c:pt>
                <c:pt idx="7749">
                  <c:v>17.952536614646501</c:v>
                </c:pt>
                <c:pt idx="7750">
                  <c:v>17.954853369920102</c:v>
                </c:pt>
                <c:pt idx="7751">
                  <c:v>17.957170125193599</c:v>
                </c:pt>
                <c:pt idx="7752">
                  <c:v>17.9594868804672</c:v>
                </c:pt>
                <c:pt idx="7753">
                  <c:v>17.961803635740701</c:v>
                </c:pt>
                <c:pt idx="7754">
                  <c:v>17.964120391014202</c:v>
                </c:pt>
                <c:pt idx="7755">
                  <c:v>17.966437146287799</c:v>
                </c:pt>
                <c:pt idx="7756">
                  <c:v>17.9687539015613</c:v>
                </c:pt>
                <c:pt idx="7757">
                  <c:v>17.971070656834801</c:v>
                </c:pt>
                <c:pt idx="7758">
                  <c:v>17.973387412108401</c:v>
                </c:pt>
                <c:pt idx="7759">
                  <c:v>17.975704167381899</c:v>
                </c:pt>
                <c:pt idx="7760">
                  <c:v>17.9780209226554</c:v>
                </c:pt>
                <c:pt idx="7761">
                  <c:v>17.980337677929001</c:v>
                </c:pt>
                <c:pt idx="7762">
                  <c:v>17.982654433202502</c:v>
                </c:pt>
                <c:pt idx="7763">
                  <c:v>17.984971188476099</c:v>
                </c:pt>
                <c:pt idx="7764">
                  <c:v>17.9872879437496</c:v>
                </c:pt>
                <c:pt idx="7765">
                  <c:v>17.989604699023101</c:v>
                </c:pt>
                <c:pt idx="7766">
                  <c:v>17.991921454296701</c:v>
                </c:pt>
                <c:pt idx="7767">
                  <c:v>17.994238209570199</c:v>
                </c:pt>
                <c:pt idx="7768">
                  <c:v>17.9965549648437</c:v>
                </c:pt>
                <c:pt idx="7769">
                  <c:v>17.9988717201173</c:v>
                </c:pt>
                <c:pt idx="7770">
                  <c:v>18.001188475390801</c:v>
                </c:pt>
                <c:pt idx="7771">
                  <c:v>18.003505230664398</c:v>
                </c:pt>
                <c:pt idx="7772">
                  <c:v>18.005821985937899</c:v>
                </c:pt>
                <c:pt idx="7773">
                  <c:v>18.0081387412114</c:v>
                </c:pt>
                <c:pt idx="7774">
                  <c:v>18.010455496485001</c:v>
                </c:pt>
                <c:pt idx="7775">
                  <c:v>18.012772251758498</c:v>
                </c:pt>
                <c:pt idx="7776">
                  <c:v>18.015089007032</c:v>
                </c:pt>
                <c:pt idx="7777">
                  <c:v>18.0174057623056</c:v>
                </c:pt>
                <c:pt idx="7778">
                  <c:v>18.019722517579101</c:v>
                </c:pt>
                <c:pt idx="7779">
                  <c:v>18.022039272852599</c:v>
                </c:pt>
                <c:pt idx="7780">
                  <c:v>18.024356028126199</c:v>
                </c:pt>
                <c:pt idx="7781">
                  <c:v>18.0266727833997</c:v>
                </c:pt>
                <c:pt idx="7782">
                  <c:v>18.028989538673301</c:v>
                </c:pt>
                <c:pt idx="7783">
                  <c:v>18.031306293946798</c:v>
                </c:pt>
                <c:pt idx="7784">
                  <c:v>18.033623049220299</c:v>
                </c:pt>
                <c:pt idx="7785">
                  <c:v>18.0359398044939</c:v>
                </c:pt>
                <c:pt idx="7786">
                  <c:v>18.038256559767401</c:v>
                </c:pt>
                <c:pt idx="7787">
                  <c:v>18.040573315040898</c:v>
                </c:pt>
                <c:pt idx="7788">
                  <c:v>18.042890070314499</c:v>
                </c:pt>
                <c:pt idx="7789">
                  <c:v>18.045206825588</c:v>
                </c:pt>
                <c:pt idx="7790">
                  <c:v>18.047523580861501</c:v>
                </c:pt>
                <c:pt idx="7791">
                  <c:v>18.049840336135102</c:v>
                </c:pt>
                <c:pt idx="7792">
                  <c:v>18.052157091408599</c:v>
                </c:pt>
                <c:pt idx="7793">
                  <c:v>18.0544738466822</c:v>
                </c:pt>
                <c:pt idx="7794">
                  <c:v>18.056790601955701</c:v>
                </c:pt>
                <c:pt idx="7795">
                  <c:v>18.059107357229198</c:v>
                </c:pt>
                <c:pt idx="7796">
                  <c:v>18.061424112502799</c:v>
                </c:pt>
                <c:pt idx="7797">
                  <c:v>18.0637408677763</c:v>
                </c:pt>
                <c:pt idx="7798">
                  <c:v>18.066057623049801</c:v>
                </c:pt>
                <c:pt idx="7799">
                  <c:v>18.068374378323401</c:v>
                </c:pt>
                <c:pt idx="7800">
                  <c:v>18.070691133596899</c:v>
                </c:pt>
                <c:pt idx="7801">
                  <c:v>18.0730078888704</c:v>
                </c:pt>
                <c:pt idx="7802">
                  <c:v>18.075324644144001</c:v>
                </c:pt>
                <c:pt idx="7803">
                  <c:v>18.077641399417502</c:v>
                </c:pt>
                <c:pt idx="7804">
                  <c:v>18.079958154691099</c:v>
                </c:pt>
                <c:pt idx="7805">
                  <c:v>18.0822749099646</c:v>
                </c:pt>
                <c:pt idx="7806">
                  <c:v>18.084591665238101</c:v>
                </c:pt>
                <c:pt idx="7807">
                  <c:v>18.086908420511701</c:v>
                </c:pt>
                <c:pt idx="7808">
                  <c:v>18.089225175785199</c:v>
                </c:pt>
                <c:pt idx="7809">
                  <c:v>18.0915419310587</c:v>
                </c:pt>
                <c:pt idx="7810">
                  <c:v>18.0938586863323</c:v>
                </c:pt>
                <c:pt idx="7811">
                  <c:v>18.096175441605801</c:v>
                </c:pt>
                <c:pt idx="7812">
                  <c:v>18.098492196879398</c:v>
                </c:pt>
                <c:pt idx="7813">
                  <c:v>18.100808952152899</c:v>
                </c:pt>
                <c:pt idx="7814">
                  <c:v>18.1031257074264</c:v>
                </c:pt>
                <c:pt idx="7815">
                  <c:v>18.105442462700001</c:v>
                </c:pt>
                <c:pt idx="7816">
                  <c:v>18.107759217973499</c:v>
                </c:pt>
                <c:pt idx="7817">
                  <c:v>18.110075973247</c:v>
                </c:pt>
                <c:pt idx="7818">
                  <c:v>18.1123927285206</c:v>
                </c:pt>
                <c:pt idx="7819">
                  <c:v>18.114709483794101</c:v>
                </c:pt>
                <c:pt idx="7820">
                  <c:v>18.117026239067599</c:v>
                </c:pt>
                <c:pt idx="7821">
                  <c:v>18.119342994341199</c:v>
                </c:pt>
                <c:pt idx="7822">
                  <c:v>18.1216597496147</c:v>
                </c:pt>
                <c:pt idx="7823">
                  <c:v>18.123976504888301</c:v>
                </c:pt>
                <c:pt idx="7824">
                  <c:v>18.126293260161798</c:v>
                </c:pt>
                <c:pt idx="7825">
                  <c:v>18.128610015435299</c:v>
                </c:pt>
                <c:pt idx="7826">
                  <c:v>18.1309267707089</c:v>
                </c:pt>
                <c:pt idx="7827">
                  <c:v>18.133243525982401</c:v>
                </c:pt>
                <c:pt idx="7828">
                  <c:v>18.135560281255898</c:v>
                </c:pt>
                <c:pt idx="7829">
                  <c:v>18.137877036529499</c:v>
                </c:pt>
                <c:pt idx="7830">
                  <c:v>18.140193791803</c:v>
                </c:pt>
                <c:pt idx="7831">
                  <c:v>18.142510547076501</c:v>
                </c:pt>
                <c:pt idx="7832">
                  <c:v>18.144827302350102</c:v>
                </c:pt>
                <c:pt idx="7833">
                  <c:v>18.147144057623599</c:v>
                </c:pt>
                <c:pt idx="7834">
                  <c:v>18.1494608128972</c:v>
                </c:pt>
                <c:pt idx="7835">
                  <c:v>18.151777568170701</c:v>
                </c:pt>
                <c:pt idx="7836">
                  <c:v>18.154094323444198</c:v>
                </c:pt>
                <c:pt idx="7837">
                  <c:v>18.156411078717799</c:v>
                </c:pt>
                <c:pt idx="7838">
                  <c:v>18.1587278339913</c:v>
                </c:pt>
                <c:pt idx="7839">
                  <c:v>18.161044589264801</c:v>
                </c:pt>
                <c:pt idx="7840">
                  <c:v>18.163361344538401</c:v>
                </c:pt>
                <c:pt idx="7841">
                  <c:v>18.165678099811899</c:v>
                </c:pt>
                <c:pt idx="7842">
                  <c:v>18.1679948550854</c:v>
                </c:pt>
                <c:pt idx="7843">
                  <c:v>18.170311610359001</c:v>
                </c:pt>
                <c:pt idx="7844">
                  <c:v>18.172628365632502</c:v>
                </c:pt>
                <c:pt idx="7845">
                  <c:v>18.174945120906099</c:v>
                </c:pt>
                <c:pt idx="7846">
                  <c:v>18.1772618761796</c:v>
                </c:pt>
                <c:pt idx="7847">
                  <c:v>18.179578631453101</c:v>
                </c:pt>
                <c:pt idx="7848">
                  <c:v>18.181895386726701</c:v>
                </c:pt>
                <c:pt idx="7849">
                  <c:v>18.184212142000199</c:v>
                </c:pt>
                <c:pt idx="7850">
                  <c:v>18.1865288972737</c:v>
                </c:pt>
                <c:pt idx="7851">
                  <c:v>18.1888456525473</c:v>
                </c:pt>
                <c:pt idx="7852">
                  <c:v>18.191162407820801</c:v>
                </c:pt>
                <c:pt idx="7853">
                  <c:v>18.193479163094398</c:v>
                </c:pt>
                <c:pt idx="7854">
                  <c:v>18.195795918367899</c:v>
                </c:pt>
                <c:pt idx="7855">
                  <c:v>18.198112673641401</c:v>
                </c:pt>
                <c:pt idx="7856">
                  <c:v>18.200429428915001</c:v>
                </c:pt>
                <c:pt idx="7857">
                  <c:v>18.202746184188499</c:v>
                </c:pt>
                <c:pt idx="7858">
                  <c:v>18.205062939462</c:v>
                </c:pt>
                <c:pt idx="7859">
                  <c:v>18.2073796947356</c:v>
                </c:pt>
                <c:pt idx="7860">
                  <c:v>18.209696450009101</c:v>
                </c:pt>
                <c:pt idx="7861">
                  <c:v>18.212013205282599</c:v>
                </c:pt>
                <c:pt idx="7862">
                  <c:v>18.214329960556199</c:v>
                </c:pt>
                <c:pt idx="7863">
                  <c:v>18.2166467158297</c:v>
                </c:pt>
                <c:pt idx="7864">
                  <c:v>18.218963471103301</c:v>
                </c:pt>
                <c:pt idx="7865">
                  <c:v>18.221280226376798</c:v>
                </c:pt>
                <c:pt idx="7866">
                  <c:v>18.223596981650299</c:v>
                </c:pt>
                <c:pt idx="7867">
                  <c:v>18.2259137369239</c:v>
                </c:pt>
                <c:pt idx="7868">
                  <c:v>18.228230492197401</c:v>
                </c:pt>
                <c:pt idx="7869">
                  <c:v>18.230547247470898</c:v>
                </c:pt>
                <c:pt idx="7870">
                  <c:v>18.232864002744499</c:v>
                </c:pt>
                <c:pt idx="7871">
                  <c:v>18.235180758018</c:v>
                </c:pt>
                <c:pt idx="7872">
                  <c:v>18.237497513291501</c:v>
                </c:pt>
                <c:pt idx="7873">
                  <c:v>18.239814268565102</c:v>
                </c:pt>
                <c:pt idx="7874">
                  <c:v>18.242131023838599</c:v>
                </c:pt>
                <c:pt idx="7875">
                  <c:v>18.2444477791122</c:v>
                </c:pt>
                <c:pt idx="7876">
                  <c:v>18.246764534385701</c:v>
                </c:pt>
                <c:pt idx="7877">
                  <c:v>18.249081289659198</c:v>
                </c:pt>
                <c:pt idx="7878">
                  <c:v>18.251398044932799</c:v>
                </c:pt>
                <c:pt idx="7879">
                  <c:v>18.2537148002063</c:v>
                </c:pt>
                <c:pt idx="7880">
                  <c:v>18.256031555479801</c:v>
                </c:pt>
                <c:pt idx="7881">
                  <c:v>18.258348310753401</c:v>
                </c:pt>
                <c:pt idx="7882">
                  <c:v>18.260665066026899</c:v>
                </c:pt>
                <c:pt idx="7883">
                  <c:v>18.2629818213004</c:v>
                </c:pt>
                <c:pt idx="7884">
                  <c:v>18.265298576574001</c:v>
                </c:pt>
                <c:pt idx="7885">
                  <c:v>18.267615331847502</c:v>
                </c:pt>
                <c:pt idx="7886">
                  <c:v>18.269932087121099</c:v>
                </c:pt>
                <c:pt idx="7887">
                  <c:v>18.2722488423946</c:v>
                </c:pt>
                <c:pt idx="7888">
                  <c:v>18.274565597668101</c:v>
                </c:pt>
                <c:pt idx="7889">
                  <c:v>18.276882352941701</c:v>
                </c:pt>
                <c:pt idx="7890">
                  <c:v>18.279199108215199</c:v>
                </c:pt>
                <c:pt idx="7891">
                  <c:v>18.2815158634887</c:v>
                </c:pt>
                <c:pt idx="7892">
                  <c:v>18.2838326187623</c:v>
                </c:pt>
                <c:pt idx="7893">
                  <c:v>18.286149374035801</c:v>
                </c:pt>
                <c:pt idx="7894">
                  <c:v>18.288466129309398</c:v>
                </c:pt>
                <c:pt idx="7895">
                  <c:v>18.290782884582899</c:v>
                </c:pt>
                <c:pt idx="7896">
                  <c:v>18.293099639856401</c:v>
                </c:pt>
                <c:pt idx="7897">
                  <c:v>18.295416395130001</c:v>
                </c:pt>
                <c:pt idx="7898">
                  <c:v>18.297733150403499</c:v>
                </c:pt>
                <c:pt idx="7899">
                  <c:v>18.300049905677</c:v>
                </c:pt>
                <c:pt idx="7900">
                  <c:v>18.3023666609506</c:v>
                </c:pt>
                <c:pt idx="7901">
                  <c:v>18.304683416224101</c:v>
                </c:pt>
                <c:pt idx="7902">
                  <c:v>18.307000171497599</c:v>
                </c:pt>
                <c:pt idx="7903">
                  <c:v>18.309316926771199</c:v>
                </c:pt>
                <c:pt idx="7904">
                  <c:v>18.3116336820447</c:v>
                </c:pt>
                <c:pt idx="7905">
                  <c:v>18.313950437318301</c:v>
                </c:pt>
                <c:pt idx="7906">
                  <c:v>18.316267192591798</c:v>
                </c:pt>
                <c:pt idx="7907">
                  <c:v>18.318583947865299</c:v>
                </c:pt>
                <c:pt idx="7908">
                  <c:v>18.3209007031389</c:v>
                </c:pt>
                <c:pt idx="7909">
                  <c:v>18.323217458412401</c:v>
                </c:pt>
                <c:pt idx="7910">
                  <c:v>18.325534213685899</c:v>
                </c:pt>
                <c:pt idx="7911">
                  <c:v>18.327850968959499</c:v>
                </c:pt>
                <c:pt idx="7912">
                  <c:v>18.330167724233</c:v>
                </c:pt>
                <c:pt idx="7913">
                  <c:v>18.332484479506501</c:v>
                </c:pt>
                <c:pt idx="7914">
                  <c:v>18.334801234780102</c:v>
                </c:pt>
                <c:pt idx="7915">
                  <c:v>18.337117990053599</c:v>
                </c:pt>
                <c:pt idx="7916">
                  <c:v>18.3394347453272</c:v>
                </c:pt>
                <c:pt idx="7917">
                  <c:v>18.341751500600701</c:v>
                </c:pt>
                <c:pt idx="7918">
                  <c:v>18.344068255874198</c:v>
                </c:pt>
                <c:pt idx="7919">
                  <c:v>18.346385011147799</c:v>
                </c:pt>
                <c:pt idx="7920">
                  <c:v>18.3487017664213</c:v>
                </c:pt>
                <c:pt idx="7921">
                  <c:v>18.351018521694801</c:v>
                </c:pt>
                <c:pt idx="7922">
                  <c:v>18.353335276968402</c:v>
                </c:pt>
                <c:pt idx="7923">
                  <c:v>18.355652032241899</c:v>
                </c:pt>
                <c:pt idx="7924">
                  <c:v>18.3579687875154</c:v>
                </c:pt>
                <c:pt idx="7925">
                  <c:v>18.360285542789001</c:v>
                </c:pt>
                <c:pt idx="7926">
                  <c:v>18.362602298062502</c:v>
                </c:pt>
                <c:pt idx="7927">
                  <c:v>18.364919053336099</c:v>
                </c:pt>
                <c:pt idx="7928">
                  <c:v>18.3672358086096</c:v>
                </c:pt>
                <c:pt idx="7929">
                  <c:v>18.369552563883101</c:v>
                </c:pt>
                <c:pt idx="7930">
                  <c:v>18.371869319156701</c:v>
                </c:pt>
                <c:pt idx="7931">
                  <c:v>18.374186074430199</c:v>
                </c:pt>
                <c:pt idx="7932">
                  <c:v>18.3765028297037</c:v>
                </c:pt>
                <c:pt idx="7933">
                  <c:v>18.3788195849773</c:v>
                </c:pt>
                <c:pt idx="7934">
                  <c:v>18.381136340250801</c:v>
                </c:pt>
                <c:pt idx="7935">
                  <c:v>18.383453095524398</c:v>
                </c:pt>
                <c:pt idx="7936">
                  <c:v>18.385769850797899</c:v>
                </c:pt>
                <c:pt idx="7937">
                  <c:v>18.388086606071401</c:v>
                </c:pt>
                <c:pt idx="7938">
                  <c:v>18.390403361345001</c:v>
                </c:pt>
                <c:pt idx="7939">
                  <c:v>18.392720116618499</c:v>
                </c:pt>
                <c:pt idx="7940">
                  <c:v>18.395036871892</c:v>
                </c:pt>
                <c:pt idx="7941">
                  <c:v>18.3973536271656</c:v>
                </c:pt>
                <c:pt idx="7942">
                  <c:v>18.399670382439101</c:v>
                </c:pt>
                <c:pt idx="7943">
                  <c:v>18.401987137712599</c:v>
                </c:pt>
                <c:pt idx="7944">
                  <c:v>18.404303892986199</c:v>
                </c:pt>
                <c:pt idx="7945">
                  <c:v>18.4066206482597</c:v>
                </c:pt>
                <c:pt idx="7946">
                  <c:v>18.408937403533301</c:v>
                </c:pt>
                <c:pt idx="7947">
                  <c:v>18.411254158806798</c:v>
                </c:pt>
                <c:pt idx="7948">
                  <c:v>18.413570914080299</c:v>
                </c:pt>
                <c:pt idx="7949">
                  <c:v>18.4158876693539</c:v>
                </c:pt>
                <c:pt idx="7950">
                  <c:v>18.418204424627401</c:v>
                </c:pt>
                <c:pt idx="7951">
                  <c:v>18.420521179900899</c:v>
                </c:pt>
                <c:pt idx="7952">
                  <c:v>18.422837935174499</c:v>
                </c:pt>
                <c:pt idx="7953">
                  <c:v>18.425154690448</c:v>
                </c:pt>
                <c:pt idx="7954">
                  <c:v>18.427471445721501</c:v>
                </c:pt>
                <c:pt idx="7955">
                  <c:v>18.429788200995102</c:v>
                </c:pt>
                <c:pt idx="7956">
                  <c:v>18.432104956268599</c:v>
                </c:pt>
                <c:pt idx="7957">
                  <c:v>18.4344217115422</c:v>
                </c:pt>
                <c:pt idx="7958">
                  <c:v>18.436738466815701</c:v>
                </c:pt>
                <c:pt idx="7959">
                  <c:v>18.439055222089198</c:v>
                </c:pt>
                <c:pt idx="7960">
                  <c:v>18.441371977362799</c:v>
                </c:pt>
                <c:pt idx="7961">
                  <c:v>18.4436887326363</c:v>
                </c:pt>
                <c:pt idx="7962">
                  <c:v>18.446005487909801</c:v>
                </c:pt>
                <c:pt idx="7963">
                  <c:v>18.448322243183402</c:v>
                </c:pt>
                <c:pt idx="7964">
                  <c:v>18.450638998456899</c:v>
                </c:pt>
                <c:pt idx="7965">
                  <c:v>18.4529557537304</c:v>
                </c:pt>
                <c:pt idx="7966">
                  <c:v>18.455272509004001</c:v>
                </c:pt>
                <c:pt idx="7967">
                  <c:v>18.457589264277502</c:v>
                </c:pt>
                <c:pt idx="7968">
                  <c:v>18.459906019551099</c:v>
                </c:pt>
                <c:pt idx="7969">
                  <c:v>18.4622227748246</c:v>
                </c:pt>
                <c:pt idx="7970">
                  <c:v>18.464539530098101</c:v>
                </c:pt>
                <c:pt idx="7971">
                  <c:v>18.466856285371701</c:v>
                </c:pt>
                <c:pt idx="7972">
                  <c:v>18.469173040645199</c:v>
                </c:pt>
                <c:pt idx="7973">
                  <c:v>18.4714897959187</c:v>
                </c:pt>
                <c:pt idx="7974">
                  <c:v>18.4738065511923</c:v>
                </c:pt>
                <c:pt idx="7975">
                  <c:v>18.476123306465801</c:v>
                </c:pt>
                <c:pt idx="7976">
                  <c:v>18.478440061739398</c:v>
                </c:pt>
                <c:pt idx="7977">
                  <c:v>18.4807568170129</c:v>
                </c:pt>
                <c:pt idx="7978">
                  <c:v>18.483073572286401</c:v>
                </c:pt>
                <c:pt idx="7979">
                  <c:v>18.485390327560001</c:v>
                </c:pt>
                <c:pt idx="7980">
                  <c:v>18.487707082833499</c:v>
                </c:pt>
                <c:pt idx="7981">
                  <c:v>18.490023838107</c:v>
                </c:pt>
                <c:pt idx="7982">
                  <c:v>18.4923405933806</c:v>
                </c:pt>
                <c:pt idx="7983">
                  <c:v>18.494657348654101</c:v>
                </c:pt>
                <c:pt idx="7984">
                  <c:v>18.496974103927599</c:v>
                </c:pt>
                <c:pt idx="7985">
                  <c:v>18.499290859201199</c:v>
                </c:pt>
                <c:pt idx="7986">
                  <c:v>18.5016076144747</c:v>
                </c:pt>
                <c:pt idx="7987">
                  <c:v>18.503924369748301</c:v>
                </c:pt>
                <c:pt idx="7988">
                  <c:v>18.506241125021798</c:v>
                </c:pt>
                <c:pt idx="7989">
                  <c:v>18.508557880295299</c:v>
                </c:pt>
                <c:pt idx="7990">
                  <c:v>18.5108746355689</c:v>
                </c:pt>
                <c:pt idx="7991">
                  <c:v>18.513191390842401</c:v>
                </c:pt>
                <c:pt idx="7992">
                  <c:v>18.515508146115899</c:v>
                </c:pt>
                <c:pt idx="7993">
                  <c:v>18.517824901389499</c:v>
                </c:pt>
                <c:pt idx="7994">
                  <c:v>18.520141656663</c:v>
                </c:pt>
                <c:pt idx="7995">
                  <c:v>18.522458411936501</c:v>
                </c:pt>
                <c:pt idx="7996">
                  <c:v>18.524775167210102</c:v>
                </c:pt>
                <c:pt idx="7997">
                  <c:v>18.527091922483599</c:v>
                </c:pt>
                <c:pt idx="7998">
                  <c:v>18.5294086777572</c:v>
                </c:pt>
                <c:pt idx="7999">
                  <c:v>18.531725433030701</c:v>
                </c:pt>
                <c:pt idx="8000">
                  <c:v>18.534042188304198</c:v>
                </c:pt>
                <c:pt idx="8001">
                  <c:v>18.536358943577799</c:v>
                </c:pt>
                <c:pt idx="8002">
                  <c:v>18.5386756988513</c:v>
                </c:pt>
                <c:pt idx="8003">
                  <c:v>18.540992454124801</c:v>
                </c:pt>
                <c:pt idx="8004">
                  <c:v>18.543309209398402</c:v>
                </c:pt>
                <c:pt idx="8005">
                  <c:v>18.545625964671899</c:v>
                </c:pt>
                <c:pt idx="8006">
                  <c:v>18.5479427199454</c:v>
                </c:pt>
                <c:pt idx="8007">
                  <c:v>18.550259475219001</c:v>
                </c:pt>
                <c:pt idx="8008">
                  <c:v>18.552576230492502</c:v>
                </c:pt>
                <c:pt idx="8009">
                  <c:v>18.554892985766099</c:v>
                </c:pt>
                <c:pt idx="8010">
                  <c:v>18.5572097410396</c:v>
                </c:pt>
                <c:pt idx="8011">
                  <c:v>18.559526496313101</c:v>
                </c:pt>
                <c:pt idx="8012">
                  <c:v>18.561843251586701</c:v>
                </c:pt>
                <c:pt idx="8013">
                  <c:v>18.564160006860199</c:v>
                </c:pt>
                <c:pt idx="8014">
                  <c:v>18.5664767621337</c:v>
                </c:pt>
                <c:pt idx="8015">
                  <c:v>18.5687935174073</c:v>
                </c:pt>
                <c:pt idx="8016">
                  <c:v>18.571110272680802</c:v>
                </c:pt>
                <c:pt idx="8017">
                  <c:v>18.573427027954398</c:v>
                </c:pt>
                <c:pt idx="8018">
                  <c:v>18.5757437832279</c:v>
                </c:pt>
                <c:pt idx="8019">
                  <c:v>18.578060538501401</c:v>
                </c:pt>
                <c:pt idx="8020">
                  <c:v>18.580377293775001</c:v>
                </c:pt>
                <c:pt idx="8021">
                  <c:v>18.582694049048499</c:v>
                </c:pt>
                <c:pt idx="8022">
                  <c:v>18.585010804322</c:v>
                </c:pt>
                <c:pt idx="8023">
                  <c:v>18.5873275595956</c:v>
                </c:pt>
                <c:pt idx="8024">
                  <c:v>18.589644314869101</c:v>
                </c:pt>
                <c:pt idx="8025">
                  <c:v>18.591961070142599</c:v>
                </c:pt>
                <c:pt idx="8026">
                  <c:v>18.594277825416199</c:v>
                </c:pt>
                <c:pt idx="8027">
                  <c:v>18.5965945806897</c:v>
                </c:pt>
                <c:pt idx="8028">
                  <c:v>18.598911335963301</c:v>
                </c:pt>
                <c:pt idx="8029">
                  <c:v>18.601228091236798</c:v>
                </c:pt>
                <c:pt idx="8030">
                  <c:v>18.603544846510299</c:v>
                </c:pt>
                <c:pt idx="8031">
                  <c:v>18.6058616017839</c:v>
                </c:pt>
                <c:pt idx="8032">
                  <c:v>18.608178357057401</c:v>
                </c:pt>
                <c:pt idx="8033">
                  <c:v>18.610495112330899</c:v>
                </c:pt>
                <c:pt idx="8034">
                  <c:v>18.612811867604499</c:v>
                </c:pt>
                <c:pt idx="8035">
                  <c:v>18.615128622878</c:v>
                </c:pt>
                <c:pt idx="8036">
                  <c:v>18.617445378151501</c:v>
                </c:pt>
                <c:pt idx="8037">
                  <c:v>18.619762133425098</c:v>
                </c:pt>
                <c:pt idx="8038">
                  <c:v>18.622078888698599</c:v>
                </c:pt>
                <c:pt idx="8039">
                  <c:v>18.6243956439722</c:v>
                </c:pt>
                <c:pt idx="8040">
                  <c:v>18.626712399245701</c:v>
                </c:pt>
                <c:pt idx="8041">
                  <c:v>18.629029154519198</c:v>
                </c:pt>
                <c:pt idx="8042">
                  <c:v>18.631345909792799</c:v>
                </c:pt>
                <c:pt idx="8043">
                  <c:v>18.6336626650663</c:v>
                </c:pt>
                <c:pt idx="8044">
                  <c:v>18.635979420339801</c:v>
                </c:pt>
                <c:pt idx="8045">
                  <c:v>18.638296175613402</c:v>
                </c:pt>
                <c:pt idx="8046">
                  <c:v>18.640612930886899</c:v>
                </c:pt>
                <c:pt idx="8047">
                  <c:v>18.6429296861604</c:v>
                </c:pt>
                <c:pt idx="8048">
                  <c:v>18.645246441434001</c:v>
                </c:pt>
                <c:pt idx="8049">
                  <c:v>18.647563196707502</c:v>
                </c:pt>
                <c:pt idx="8050">
                  <c:v>18.649879951981099</c:v>
                </c:pt>
                <c:pt idx="8051">
                  <c:v>18.6521967072546</c:v>
                </c:pt>
                <c:pt idx="8052">
                  <c:v>18.654513462528101</c:v>
                </c:pt>
                <c:pt idx="8053">
                  <c:v>18.656830217801701</c:v>
                </c:pt>
                <c:pt idx="8054">
                  <c:v>18.659146973075199</c:v>
                </c:pt>
                <c:pt idx="8055">
                  <c:v>18.6614637283487</c:v>
                </c:pt>
                <c:pt idx="8056">
                  <c:v>18.6637804836223</c:v>
                </c:pt>
                <c:pt idx="8057">
                  <c:v>18.666097238895802</c:v>
                </c:pt>
                <c:pt idx="8058">
                  <c:v>18.668413994169399</c:v>
                </c:pt>
                <c:pt idx="8059">
                  <c:v>18.6707307494429</c:v>
                </c:pt>
                <c:pt idx="8060">
                  <c:v>18.673047504716401</c:v>
                </c:pt>
                <c:pt idx="8061">
                  <c:v>18.675364259990001</c:v>
                </c:pt>
                <c:pt idx="8062">
                  <c:v>18.677681015263499</c:v>
                </c:pt>
                <c:pt idx="8063">
                  <c:v>18.679997770537</c:v>
                </c:pt>
                <c:pt idx="8064">
                  <c:v>18.6823145258106</c:v>
                </c:pt>
                <c:pt idx="8065">
                  <c:v>18.684631281084101</c:v>
                </c:pt>
                <c:pt idx="8066">
                  <c:v>18.686948036357599</c:v>
                </c:pt>
                <c:pt idx="8067">
                  <c:v>18.689264791631199</c:v>
                </c:pt>
                <c:pt idx="8068">
                  <c:v>18.6915815469047</c:v>
                </c:pt>
                <c:pt idx="8069">
                  <c:v>18.693898302178301</c:v>
                </c:pt>
                <c:pt idx="8070">
                  <c:v>18.696215057451798</c:v>
                </c:pt>
                <c:pt idx="8071">
                  <c:v>18.6985318127253</c:v>
                </c:pt>
                <c:pt idx="8072">
                  <c:v>18.7008485679989</c:v>
                </c:pt>
                <c:pt idx="8073">
                  <c:v>18.703165323272401</c:v>
                </c:pt>
                <c:pt idx="8074">
                  <c:v>18.705482078545899</c:v>
                </c:pt>
                <c:pt idx="8075">
                  <c:v>18.707798833819499</c:v>
                </c:pt>
                <c:pt idx="8076">
                  <c:v>18.710115589093</c:v>
                </c:pt>
                <c:pt idx="8077">
                  <c:v>18.712432344366501</c:v>
                </c:pt>
                <c:pt idx="8078">
                  <c:v>18.714749099640098</c:v>
                </c:pt>
                <c:pt idx="8079">
                  <c:v>18.717065854913599</c:v>
                </c:pt>
                <c:pt idx="8080">
                  <c:v>18.7193826101872</c:v>
                </c:pt>
                <c:pt idx="8081">
                  <c:v>18.721699365460701</c:v>
                </c:pt>
                <c:pt idx="8082">
                  <c:v>18.724016120734198</c:v>
                </c:pt>
                <c:pt idx="8083">
                  <c:v>18.726332876007799</c:v>
                </c:pt>
                <c:pt idx="8084">
                  <c:v>18.7286496312813</c:v>
                </c:pt>
                <c:pt idx="8085">
                  <c:v>18.730966386554801</c:v>
                </c:pt>
                <c:pt idx="8086">
                  <c:v>18.733283141828402</c:v>
                </c:pt>
                <c:pt idx="8087">
                  <c:v>18.735599897101899</c:v>
                </c:pt>
                <c:pt idx="8088">
                  <c:v>18.7379166523754</c:v>
                </c:pt>
                <c:pt idx="8089">
                  <c:v>18.740233407649001</c:v>
                </c:pt>
                <c:pt idx="8090">
                  <c:v>18.742550162922502</c:v>
                </c:pt>
                <c:pt idx="8091">
                  <c:v>18.744866918196099</c:v>
                </c:pt>
                <c:pt idx="8092">
                  <c:v>18.7471836734696</c:v>
                </c:pt>
                <c:pt idx="8093">
                  <c:v>18.749500428743101</c:v>
                </c:pt>
                <c:pt idx="8094">
                  <c:v>18.751817184016701</c:v>
                </c:pt>
                <c:pt idx="8095">
                  <c:v>18.754133939290199</c:v>
                </c:pt>
                <c:pt idx="8096">
                  <c:v>18.7564506945637</c:v>
                </c:pt>
                <c:pt idx="8097">
                  <c:v>18.7587674498373</c:v>
                </c:pt>
                <c:pt idx="8098">
                  <c:v>18.761084205110802</c:v>
                </c:pt>
                <c:pt idx="8099">
                  <c:v>18.763400960384399</c:v>
                </c:pt>
                <c:pt idx="8100">
                  <c:v>18.7657177156579</c:v>
                </c:pt>
                <c:pt idx="8101">
                  <c:v>18.768034470931401</c:v>
                </c:pt>
                <c:pt idx="8102">
                  <c:v>18.770351226205001</c:v>
                </c:pt>
                <c:pt idx="8103">
                  <c:v>18.772667981478499</c:v>
                </c:pt>
                <c:pt idx="8104">
                  <c:v>18.774984736752</c:v>
                </c:pt>
                <c:pt idx="8105">
                  <c:v>18.7773014920256</c:v>
                </c:pt>
                <c:pt idx="8106">
                  <c:v>18.779618247299101</c:v>
                </c:pt>
                <c:pt idx="8107">
                  <c:v>18.781935002572599</c:v>
                </c:pt>
                <c:pt idx="8108">
                  <c:v>18.784251757846199</c:v>
                </c:pt>
                <c:pt idx="8109">
                  <c:v>18.7865685131197</c:v>
                </c:pt>
                <c:pt idx="8110">
                  <c:v>18.788885268393301</c:v>
                </c:pt>
                <c:pt idx="8111">
                  <c:v>18.791202023666798</c:v>
                </c:pt>
                <c:pt idx="8112">
                  <c:v>18.7935187789403</c:v>
                </c:pt>
                <c:pt idx="8113">
                  <c:v>18.7958355342139</c:v>
                </c:pt>
                <c:pt idx="8114">
                  <c:v>18.798152289487401</c:v>
                </c:pt>
                <c:pt idx="8115">
                  <c:v>18.800469044760899</c:v>
                </c:pt>
                <c:pt idx="8116">
                  <c:v>18.802785800034499</c:v>
                </c:pt>
                <c:pt idx="8117">
                  <c:v>18.805102555308</c:v>
                </c:pt>
                <c:pt idx="8118">
                  <c:v>18.807419310581501</c:v>
                </c:pt>
                <c:pt idx="8119">
                  <c:v>18.809736065855098</c:v>
                </c:pt>
                <c:pt idx="8120">
                  <c:v>18.812052821128599</c:v>
                </c:pt>
                <c:pt idx="8121">
                  <c:v>18.8143695764022</c:v>
                </c:pt>
                <c:pt idx="8122">
                  <c:v>18.816686331675701</c:v>
                </c:pt>
                <c:pt idx="8123">
                  <c:v>18.819003086949198</c:v>
                </c:pt>
                <c:pt idx="8124">
                  <c:v>18.821319842222799</c:v>
                </c:pt>
                <c:pt idx="8125">
                  <c:v>18.8236365974963</c:v>
                </c:pt>
                <c:pt idx="8126">
                  <c:v>18.825953352769801</c:v>
                </c:pt>
                <c:pt idx="8127">
                  <c:v>18.828270108043402</c:v>
                </c:pt>
                <c:pt idx="8128">
                  <c:v>18.830586863316899</c:v>
                </c:pt>
                <c:pt idx="8129">
                  <c:v>18.8329036185904</c:v>
                </c:pt>
                <c:pt idx="8130">
                  <c:v>18.835220373864001</c:v>
                </c:pt>
                <c:pt idx="8131">
                  <c:v>18.837537129137498</c:v>
                </c:pt>
                <c:pt idx="8132">
                  <c:v>18.839853884411099</c:v>
                </c:pt>
                <c:pt idx="8133">
                  <c:v>18.8421706396846</c:v>
                </c:pt>
                <c:pt idx="8134">
                  <c:v>18.844487394958101</c:v>
                </c:pt>
                <c:pt idx="8135">
                  <c:v>18.846804150231701</c:v>
                </c:pt>
                <c:pt idx="8136">
                  <c:v>18.849120905505199</c:v>
                </c:pt>
                <c:pt idx="8137">
                  <c:v>18.8514376607787</c:v>
                </c:pt>
                <c:pt idx="8138">
                  <c:v>18.853754416052301</c:v>
                </c:pt>
                <c:pt idx="8139">
                  <c:v>18.856071171325802</c:v>
                </c:pt>
                <c:pt idx="8140">
                  <c:v>18.858387926599399</c:v>
                </c:pt>
                <c:pt idx="8141">
                  <c:v>18.8607046818729</c:v>
                </c:pt>
                <c:pt idx="8142">
                  <c:v>18.863021437146401</c:v>
                </c:pt>
                <c:pt idx="8143">
                  <c:v>18.865338192420001</c:v>
                </c:pt>
                <c:pt idx="8144">
                  <c:v>18.867654947693499</c:v>
                </c:pt>
                <c:pt idx="8145">
                  <c:v>18.869971702967</c:v>
                </c:pt>
                <c:pt idx="8146">
                  <c:v>18.8722884582406</c:v>
                </c:pt>
                <c:pt idx="8147">
                  <c:v>18.874605213514101</c:v>
                </c:pt>
                <c:pt idx="8148">
                  <c:v>18.876921968787599</c:v>
                </c:pt>
                <c:pt idx="8149">
                  <c:v>18.879238724061199</c:v>
                </c:pt>
                <c:pt idx="8150">
                  <c:v>18.8815554793347</c:v>
                </c:pt>
                <c:pt idx="8151">
                  <c:v>18.883872234608301</c:v>
                </c:pt>
                <c:pt idx="8152">
                  <c:v>18.886188989881799</c:v>
                </c:pt>
                <c:pt idx="8153">
                  <c:v>18.8885057451553</c:v>
                </c:pt>
                <c:pt idx="8154">
                  <c:v>18.8908225004289</c:v>
                </c:pt>
                <c:pt idx="8155">
                  <c:v>18.893139255702401</c:v>
                </c:pt>
                <c:pt idx="8156">
                  <c:v>18.895456010975899</c:v>
                </c:pt>
                <c:pt idx="8157">
                  <c:v>18.897772766249499</c:v>
                </c:pt>
                <c:pt idx="8158">
                  <c:v>18.900089521523</c:v>
                </c:pt>
                <c:pt idx="8159">
                  <c:v>18.902406276796501</c:v>
                </c:pt>
                <c:pt idx="8160">
                  <c:v>18.904723032070098</c:v>
                </c:pt>
                <c:pt idx="8161">
                  <c:v>18.907039787343599</c:v>
                </c:pt>
                <c:pt idx="8162">
                  <c:v>18.9093565426172</c:v>
                </c:pt>
                <c:pt idx="8163">
                  <c:v>18.911673297890701</c:v>
                </c:pt>
                <c:pt idx="8164">
                  <c:v>18.913990053164198</c:v>
                </c:pt>
                <c:pt idx="8165">
                  <c:v>18.916306808437799</c:v>
                </c:pt>
                <c:pt idx="8166">
                  <c:v>18.9186235637113</c:v>
                </c:pt>
                <c:pt idx="8167">
                  <c:v>18.920940318984801</c:v>
                </c:pt>
                <c:pt idx="8168">
                  <c:v>18.923257074258402</c:v>
                </c:pt>
                <c:pt idx="8169">
                  <c:v>18.925573829531899</c:v>
                </c:pt>
                <c:pt idx="8170">
                  <c:v>18.9278905848054</c:v>
                </c:pt>
                <c:pt idx="8171">
                  <c:v>18.930207340079001</c:v>
                </c:pt>
                <c:pt idx="8172">
                  <c:v>18.932524095352498</c:v>
                </c:pt>
                <c:pt idx="8173">
                  <c:v>18.934840850626099</c:v>
                </c:pt>
                <c:pt idx="8174">
                  <c:v>18.9371576058996</c:v>
                </c:pt>
                <c:pt idx="8175">
                  <c:v>18.939474361173101</c:v>
                </c:pt>
                <c:pt idx="8176">
                  <c:v>18.941791116446701</c:v>
                </c:pt>
                <c:pt idx="8177">
                  <c:v>18.944107871720199</c:v>
                </c:pt>
                <c:pt idx="8178">
                  <c:v>18.9464246269937</c:v>
                </c:pt>
                <c:pt idx="8179">
                  <c:v>18.948741382267301</c:v>
                </c:pt>
                <c:pt idx="8180">
                  <c:v>18.951058137540802</c:v>
                </c:pt>
                <c:pt idx="8181">
                  <c:v>18.953374892814399</c:v>
                </c:pt>
                <c:pt idx="8182">
                  <c:v>18.9556916480879</c:v>
                </c:pt>
                <c:pt idx="8183">
                  <c:v>18.958008403361401</c:v>
                </c:pt>
                <c:pt idx="8184">
                  <c:v>18.960325158635001</c:v>
                </c:pt>
                <c:pt idx="8185">
                  <c:v>18.962641913908499</c:v>
                </c:pt>
                <c:pt idx="8186">
                  <c:v>18.964958669182</c:v>
                </c:pt>
                <c:pt idx="8187">
                  <c:v>18.9672754244556</c:v>
                </c:pt>
                <c:pt idx="8188">
                  <c:v>18.969592179729101</c:v>
                </c:pt>
                <c:pt idx="8189">
                  <c:v>18.971908935002599</c:v>
                </c:pt>
                <c:pt idx="8190">
                  <c:v>18.974225690276199</c:v>
                </c:pt>
                <c:pt idx="8191">
                  <c:v>18.9765424455497</c:v>
                </c:pt>
                <c:pt idx="8192">
                  <c:v>18.978859200823301</c:v>
                </c:pt>
                <c:pt idx="8193">
                  <c:v>18.981175956096799</c:v>
                </c:pt>
                <c:pt idx="8194">
                  <c:v>18.9834927113703</c:v>
                </c:pt>
                <c:pt idx="8195">
                  <c:v>18.9858094666439</c:v>
                </c:pt>
                <c:pt idx="8196">
                  <c:v>18.988126221917401</c:v>
                </c:pt>
                <c:pt idx="8197">
                  <c:v>18.990442977190899</c:v>
                </c:pt>
                <c:pt idx="8198">
                  <c:v>18.992759732464499</c:v>
                </c:pt>
                <c:pt idx="8199">
                  <c:v>18.995076487738</c:v>
                </c:pt>
                <c:pt idx="8200">
                  <c:v>18.997393243011501</c:v>
                </c:pt>
                <c:pt idx="8201">
                  <c:v>18.999709998285098</c:v>
                </c:pt>
                <c:pt idx="8202">
                  <c:v>19.002026753558599</c:v>
                </c:pt>
                <c:pt idx="8203">
                  <c:v>19.0043435088322</c:v>
                </c:pt>
                <c:pt idx="8204">
                  <c:v>19.006660264105701</c:v>
                </c:pt>
                <c:pt idx="8205">
                  <c:v>19.008977019379198</c:v>
                </c:pt>
                <c:pt idx="8206">
                  <c:v>19.011293774652799</c:v>
                </c:pt>
                <c:pt idx="8207">
                  <c:v>19.0136105299263</c:v>
                </c:pt>
                <c:pt idx="8208">
                  <c:v>19.015927285199801</c:v>
                </c:pt>
                <c:pt idx="8209">
                  <c:v>19.018244040473402</c:v>
                </c:pt>
                <c:pt idx="8210">
                  <c:v>19.020560795746899</c:v>
                </c:pt>
                <c:pt idx="8211">
                  <c:v>19.0228775510204</c:v>
                </c:pt>
                <c:pt idx="8212">
                  <c:v>19.025194306294001</c:v>
                </c:pt>
                <c:pt idx="8213">
                  <c:v>19.027511061567498</c:v>
                </c:pt>
                <c:pt idx="8214">
                  <c:v>19.029827816841099</c:v>
                </c:pt>
                <c:pt idx="8215">
                  <c:v>19.0321445721146</c:v>
                </c:pt>
                <c:pt idx="8216">
                  <c:v>19.034461327388101</c:v>
                </c:pt>
                <c:pt idx="8217">
                  <c:v>19.036778082661701</c:v>
                </c:pt>
                <c:pt idx="8218">
                  <c:v>19.039094837935199</c:v>
                </c:pt>
                <c:pt idx="8219">
                  <c:v>19.0414115932087</c:v>
                </c:pt>
                <c:pt idx="8220">
                  <c:v>19.043728348482301</c:v>
                </c:pt>
                <c:pt idx="8221">
                  <c:v>19.046045103755802</c:v>
                </c:pt>
                <c:pt idx="8222">
                  <c:v>19.048361859029399</c:v>
                </c:pt>
                <c:pt idx="8223">
                  <c:v>19.0506786143029</c:v>
                </c:pt>
                <c:pt idx="8224">
                  <c:v>19.052995369576401</c:v>
                </c:pt>
                <c:pt idx="8225">
                  <c:v>19.055312124850001</c:v>
                </c:pt>
                <c:pt idx="8226">
                  <c:v>19.057628880123499</c:v>
                </c:pt>
                <c:pt idx="8227">
                  <c:v>19.059945635397</c:v>
                </c:pt>
                <c:pt idx="8228">
                  <c:v>19.0622623906706</c:v>
                </c:pt>
                <c:pt idx="8229">
                  <c:v>19.064579145944101</c:v>
                </c:pt>
                <c:pt idx="8230">
                  <c:v>19.066895901217599</c:v>
                </c:pt>
                <c:pt idx="8231">
                  <c:v>19.069212656491199</c:v>
                </c:pt>
                <c:pt idx="8232">
                  <c:v>19.071529411764701</c:v>
                </c:pt>
                <c:pt idx="8233">
                  <c:v>19.073846167038301</c:v>
                </c:pt>
                <c:pt idx="8234">
                  <c:v>19.076162922311799</c:v>
                </c:pt>
                <c:pt idx="8235">
                  <c:v>19.0784796775853</c:v>
                </c:pt>
                <c:pt idx="8236">
                  <c:v>19.0807964328589</c:v>
                </c:pt>
                <c:pt idx="8237">
                  <c:v>19.083113188132401</c:v>
                </c:pt>
                <c:pt idx="8238">
                  <c:v>19.085429943405899</c:v>
                </c:pt>
                <c:pt idx="8239">
                  <c:v>19.087746698679499</c:v>
                </c:pt>
                <c:pt idx="8240">
                  <c:v>19.090063453953</c:v>
                </c:pt>
                <c:pt idx="8241">
                  <c:v>19.092380209226501</c:v>
                </c:pt>
                <c:pt idx="8242">
                  <c:v>19.094696964500098</c:v>
                </c:pt>
                <c:pt idx="8243">
                  <c:v>19.097013719773599</c:v>
                </c:pt>
                <c:pt idx="8244">
                  <c:v>19.0993304750472</c:v>
                </c:pt>
                <c:pt idx="8245">
                  <c:v>19.101647230320701</c:v>
                </c:pt>
                <c:pt idx="8246">
                  <c:v>19.103963985594199</c:v>
                </c:pt>
                <c:pt idx="8247">
                  <c:v>19.106280740867799</c:v>
                </c:pt>
                <c:pt idx="8248">
                  <c:v>19.1085974961413</c:v>
                </c:pt>
                <c:pt idx="8249">
                  <c:v>19.110914251414801</c:v>
                </c:pt>
                <c:pt idx="8250">
                  <c:v>19.113231006688402</c:v>
                </c:pt>
                <c:pt idx="8251">
                  <c:v>19.115547761961899</c:v>
                </c:pt>
                <c:pt idx="8252">
                  <c:v>19.1178645172354</c:v>
                </c:pt>
                <c:pt idx="8253">
                  <c:v>19.120181272509001</c:v>
                </c:pt>
                <c:pt idx="8254">
                  <c:v>19.122498027782498</c:v>
                </c:pt>
                <c:pt idx="8255">
                  <c:v>19.124814783056099</c:v>
                </c:pt>
                <c:pt idx="8256">
                  <c:v>19.1271315383296</c:v>
                </c:pt>
                <c:pt idx="8257">
                  <c:v>19.129448293603101</c:v>
                </c:pt>
                <c:pt idx="8258">
                  <c:v>19.131765048876701</c:v>
                </c:pt>
                <c:pt idx="8259">
                  <c:v>19.134081804150199</c:v>
                </c:pt>
                <c:pt idx="8260">
                  <c:v>19.1363985594237</c:v>
                </c:pt>
                <c:pt idx="8261">
                  <c:v>19.138715314697301</c:v>
                </c:pt>
                <c:pt idx="8262">
                  <c:v>19.141032069970802</c:v>
                </c:pt>
                <c:pt idx="8263">
                  <c:v>19.143348825244399</c:v>
                </c:pt>
                <c:pt idx="8264">
                  <c:v>19.1456655805179</c:v>
                </c:pt>
                <c:pt idx="8265">
                  <c:v>19.147982335791401</c:v>
                </c:pt>
                <c:pt idx="8266">
                  <c:v>19.150299091065001</c:v>
                </c:pt>
                <c:pt idx="8267">
                  <c:v>19.152615846338499</c:v>
                </c:pt>
                <c:pt idx="8268">
                  <c:v>19.154932601612</c:v>
                </c:pt>
                <c:pt idx="8269">
                  <c:v>19.1572493568856</c:v>
                </c:pt>
                <c:pt idx="8270">
                  <c:v>19.159566112159101</c:v>
                </c:pt>
                <c:pt idx="8271">
                  <c:v>19.161882867432599</c:v>
                </c:pt>
                <c:pt idx="8272">
                  <c:v>19.164199622706199</c:v>
                </c:pt>
                <c:pt idx="8273">
                  <c:v>19.166516377979701</c:v>
                </c:pt>
                <c:pt idx="8274">
                  <c:v>19.168833133253301</c:v>
                </c:pt>
                <c:pt idx="8275">
                  <c:v>19.171149888526799</c:v>
                </c:pt>
                <c:pt idx="8276">
                  <c:v>19.1734666438003</c:v>
                </c:pt>
                <c:pt idx="8277">
                  <c:v>19.1757833990739</c:v>
                </c:pt>
                <c:pt idx="8278">
                  <c:v>19.178100154347401</c:v>
                </c:pt>
                <c:pt idx="8279">
                  <c:v>19.180416909620899</c:v>
                </c:pt>
                <c:pt idx="8280">
                  <c:v>19.182733664894499</c:v>
                </c:pt>
                <c:pt idx="8281">
                  <c:v>19.185050420168</c:v>
                </c:pt>
                <c:pt idx="8282">
                  <c:v>19.187367175441501</c:v>
                </c:pt>
                <c:pt idx="8283">
                  <c:v>19.189683930715098</c:v>
                </c:pt>
                <c:pt idx="8284">
                  <c:v>19.192000685988599</c:v>
                </c:pt>
                <c:pt idx="8285">
                  <c:v>19.1943174412622</c:v>
                </c:pt>
                <c:pt idx="8286">
                  <c:v>19.196634196535701</c:v>
                </c:pt>
                <c:pt idx="8287">
                  <c:v>19.198950951809199</c:v>
                </c:pt>
                <c:pt idx="8288">
                  <c:v>19.201267707082799</c:v>
                </c:pt>
                <c:pt idx="8289">
                  <c:v>19.2035844623563</c:v>
                </c:pt>
                <c:pt idx="8290">
                  <c:v>19.205901217629801</c:v>
                </c:pt>
                <c:pt idx="8291">
                  <c:v>19.208217972903402</c:v>
                </c:pt>
                <c:pt idx="8292">
                  <c:v>19.210534728176899</c:v>
                </c:pt>
                <c:pt idx="8293">
                  <c:v>19.2128514834504</c:v>
                </c:pt>
                <c:pt idx="8294">
                  <c:v>19.215168238724001</c:v>
                </c:pt>
                <c:pt idx="8295">
                  <c:v>19.217484993997498</c:v>
                </c:pt>
                <c:pt idx="8296">
                  <c:v>19.219801749271099</c:v>
                </c:pt>
                <c:pt idx="8297">
                  <c:v>19.2221185045446</c:v>
                </c:pt>
                <c:pt idx="8298">
                  <c:v>19.224435259818101</c:v>
                </c:pt>
                <c:pt idx="8299">
                  <c:v>19.226752015091702</c:v>
                </c:pt>
                <c:pt idx="8300">
                  <c:v>19.229068770365199</c:v>
                </c:pt>
                <c:pt idx="8301">
                  <c:v>19.2313855256387</c:v>
                </c:pt>
                <c:pt idx="8302">
                  <c:v>19.233702280912301</c:v>
                </c:pt>
                <c:pt idx="8303">
                  <c:v>19.236019036185802</c:v>
                </c:pt>
                <c:pt idx="8304">
                  <c:v>19.238335791459399</c:v>
                </c:pt>
                <c:pt idx="8305">
                  <c:v>19.2406525467329</c:v>
                </c:pt>
                <c:pt idx="8306">
                  <c:v>19.242969302006401</c:v>
                </c:pt>
                <c:pt idx="8307">
                  <c:v>19.245286057280001</c:v>
                </c:pt>
                <c:pt idx="8308">
                  <c:v>19.247602812553499</c:v>
                </c:pt>
                <c:pt idx="8309">
                  <c:v>19.249919567827</c:v>
                </c:pt>
                <c:pt idx="8310">
                  <c:v>19.2522363231006</c:v>
                </c:pt>
                <c:pt idx="8311">
                  <c:v>19.254553078374101</c:v>
                </c:pt>
                <c:pt idx="8312">
                  <c:v>19.256869833647599</c:v>
                </c:pt>
                <c:pt idx="8313">
                  <c:v>19.2591865889212</c:v>
                </c:pt>
                <c:pt idx="8314">
                  <c:v>19.261503344194701</c:v>
                </c:pt>
                <c:pt idx="8315">
                  <c:v>19.263820099468301</c:v>
                </c:pt>
                <c:pt idx="8316">
                  <c:v>19.266136854741799</c:v>
                </c:pt>
                <c:pt idx="8317">
                  <c:v>19.2684536100153</c:v>
                </c:pt>
                <c:pt idx="8318">
                  <c:v>19.2707703652889</c:v>
                </c:pt>
                <c:pt idx="8319">
                  <c:v>19.273087120562401</c:v>
                </c:pt>
                <c:pt idx="8320">
                  <c:v>19.275403875835899</c:v>
                </c:pt>
                <c:pt idx="8321">
                  <c:v>19.277720631109499</c:v>
                </c:pt>
                <c:pt idx="8322">
                  <c:v>19.280037386383</c:v>
                </c:pt>
                <c:pt idx="8323">
                  <c:v>19.282354141656501</c:v>
                </c:pt>
                <c:pt idx="8324">
                  <c:v>19.284670896930098</c:v>
                </c:pt>
                <c:pt idx="8325">
                  <c:v>19.286987652203599</c:v>
                </c:pt>
                <c:pt idx="8326">
                  <c:v>19.2893044074772</c:v>
                </c:pt>
                <c:pt idx="8327">
                  <c:v>19.291621162750701</c:v>
                </c:pt>
                <c:pt idx="8328">
                  <c:v>19.293937918024199</c:v>
                </c:pt>
                <c:pt idx="8329">
                  <c:v>19.296254673297799</c:v>
                </c:pt>
                <c:pt idx="8330">
                  <c:v>19.2985714285713</c:v>
                </c:pt>
                <c:pt idx="8331">
                  <c:v>19.300888183844801</c:v>
                </c:pt>
                <c:pt idx="8332">
                  <c:v>19.303204939118402</c:v>
                </c:pt>
                <c:pt idx="8333">
                  <c:v>19.305521694391899</c:v>
                </c:pt>
                <c:pt idx="8334">
                  <c:v>19.3078384496654</c:v>
                </c:pt>
                <c:pt idx="8335">
                  <c:v>19.310155204939001</c:v>
                </c:pt>
                <c:pt idx="8336">
                  <c:v>19.312471960212498</c:v>
                </c:pt>
                <c:pt idx="8337">
                  <c:v>19.314788715486099</c:v>
                </c:pt>
                <c:pt idx="8338">
                  <c:v>19.3171054707596</c:v>
                </c:pt>
                <c:pt idx="8339">
                  <c:v>19.319422226033101</c:v>
                </c:pt>
                <c:pt idx="8340">
                  <c:v>19.321738981306702</c:v>
                </c:pt>
                <c:pt idx="8341">
                  <c:v>19.324055736580199</c:v>
                </c:pt>
                <c:pt idx="8342">
                  <c:v>19.3263724918537</c:v>
                </c:pt>
                <c:pt idx="8343">
                  <c:v>19.328689247127301</c:v>
                </c:pt>
                <c:pt idx="8344">
                  <c:v>19.331006002400802</c:v>
                </c:pt>
                <c:pt idx="8345">
                  <c:v>19.333322757674399</c:v>
                </c:pt>
                <c:pt idx="8346">
                  <c:v>19.3356395129479</c:v>
                </c:pt>
                <c:pt idx="8347">
                  <c:v>19.337956268221401</c:v>
                </c:pt>
                <c:pt idx="8348">
                  <c:v>19.340273023495001</c:v>
                </c:pt>
                <c:pt idx="8349">
                  <c:v>19.342589778768499</c:v>
                </c:pt>
                <c:pt idx="8350">
                  <c:v>19.344906534042</c:v>
                </c:pt>
                <c:pt idx="8351">
                  <c:v>19.3472232893156</c:v>
                </c:pt>
                <c:pt idx="8352">
                  <c:v>19.349540044589101</c:v>
                </c:pt>
                <c:pt idx="8353">
                  <c:v>19.351856799862599</c:v>
                </c:pt>
                <c:pt idx="8354">
                  <c:v>19.3541735551362</c:v>
                </c:pt>
                <c:pt idx="8355">
                  <c:v>19.356490310409701</c:v>
                </c:pt>
                <c:pt idx="8356">
                  <c:v>19.358807065683301</c:v>
                </c:pt>
                <c:pt idx="8357">
                  <c:v>19.361123820956799</c:v>
                </c:pt>
                <c:pt idx="8358">
                  <c:v>19.3634405762303</c:v>
                </c:pt>
                <c:pt idx="8359">
                  <c:v>19.3657573315039</c:v>
                </c:pt>
                <c:pt idx="8360">
                  <c:v>19.368074086777401</c:v>
                </c:pt>
                <c:pt idx="8361">
                  <c:v>19.370390842050899</c:v>
                </c:pt>
                <c:pt idx="8362">
                  <c:v>19.372707597324499</c:v>
                </c:pt>
                <c:pt idx="8363">
                  <c:v>19.375024352598</c:v>
                </c:pt>
                <c:pt idx="8364">
                  <c:v>19.377341107871501</c:v>
                </c:pt>
                <c:pt idx="8365">
                  <c:v>19.379657863145098</c:v>
                </c:pt>
                <c:pt idx="8366">
                  <c:v>19.381974618418599</c:v>
                </c:pt>
                <c:pt idx="8367">
                  <c:v>19.3842913736922</c:v>
                </c:pt>
                <c:pt idx="8368">
                  <c:v>19.386608128965701</c:v>
                </c:pt>
                <c:pt idx="8369">
                  <c:v>19.388924884239199</c:v>
                </c:pt>
                <c:pt idx="8370">
                  <c:v>19.391241639512799</c:v>
                </c:pt>
                <c:pt idx="8371">
                  <c:v>19.3935583947863</c:v>
                </c:pt>
                <c:pt idx="8372">
                  <c:v>19.395875150059801</c:v>
                </c:pt>
                <c:pt idx="8373">
                  <c:v>19.398191905333402</c:v>
                </c:pt>
                <c:pt idx="8374">
                  <c:v>19.400508660606899</c:v>
                </c:pt>
                <c:pt idx="8375">
                  <c:v>19.4028254158804</c:v>
                </c:pt>
                <c:pt idx="8376">
                  <c:v>19.405142171154001</c:v>
                </c:pt>
                <c:pt idx="8377">
                  <c:v>19.407458926427498</c:v>
                </c:pt>
                <c:pt idx="8378">
                  <c:v>19.409775681701099</c:v>
                </c:pt>
                <c:pt idx="8379">
                  <c:v>19.4120924369746</c:v>
                </c:pt>
                <c:pt idx="8380">
                  <c:v>19.414409192248101</c:v>
                </c:pt>
                <c:pt idx="8381">
                  <c:v>19.416725947521702</c:v>
                </c:pt>
                <c:pt idx="8382">
                  <c:v>19.419042702795199</c:v>
                </c:pt>
                <c:pt idx="8383">
                  <c:v>19.4213594580687</c:v>
                </c:pt>
                <c:pt idx="8384">
                  <c:v>19.423676213342301</c:v>
                </c:pt>
                <c:pt idx="8385">
                  <c:v>19.425992968615802</c:v>
                </c:pt>
                <c:pt idx="8386">
                  <c:v>19.428309723889399</c:v>
                </c:pt>
                <c:pt idx="8387">
                  <c:v>19.4306264791629</c:v>
                </c:pt>
                <c:pt idx="8388">
                  <c:v>19.432943234436401</c:v>
                </c:pt>
                <c:pt idx="8389">
                  <c:v>19.435259989710001</c:v>
                </c:pt>
                <c:pt idx="8390">
                  <c:v>19.437576744983499</c:v>
                </c:pt>
                <c:pt idx="8391">
                  <c:v>19.439893500257</c:v>
                </c:pt>
                <c:pt idx="8392">
                  <c:v>19.4422102555306</c:v>
                </c:pt>
                <c:pt idx="8393">
                  <c:v>19.444527010804102</c:v>
                </c:pt>
                <c:pt idx="8394">
                  <c:v>19.446843766077599</c:v>
                </c:pt>
                <c:pt idx="8395">
                  <c:v>19.4491605213512</c:v>
                </c:pt>
                <c:pt idx="8396">
                  <c:v>19.451477276624701</c:v>
                </c:pt>
                <c:pt idx="8397">
                  <c:v>19.453794031898301</c:v>
                </c:pt>
                <c:pt idx="8398">
                  <c:v>19.456110787171799</c:v>
                </c:pt>
                <c:pt idx="8399">
                  <c:v>19.4584275424453</c:v>
                </c:pt>
                <c:pt idx="8400">
                  <c:v>19.4607442977189</c:v>
                </c:pt>
                <c:pt idx="8401">
                  <c:v>19.463061052992401</c:v>
                </c:pt>
                <c:pt idx="8402">
                  <c:v>19.465377808265899</c:v>
                </c:pt>
                <c:pt idx="8403">
                  <c:v>19.467694563539499</c:v>
                </c:pt>
                <c:pt idx="8404">
                  <c:v>19.470011318813</c:v>
                </c:pt>
                <c:pt idx="8405">
                  <c:v>19.472328074086501</c:v>
                </c:pt>
                <c:pt idx="8406">
                  <c:v>19.474644829360098</c:v>
                </c:pt>
                <c:pt idx="8407">
                  <c:v>19.4769615846336</c:v>
                </c:pt>
                <c:pt idx="8408">
                  <c:v>19.4792783399072</c:v>
                </c:pt>
                <c:pt idx="8409">
                  <c:v>19.481595095180701</c:v>
                </c:pt>
                <c:pt idx="8410">
                  <c:v>19.483911850454199</c:v>
                </c:pt>
                <c:pt idx="8411">
                  <c:v>19.486228605727799</c:v>
                </c:pt>
                <c:pt idx="8412">
                  <c:v>19.4885453610013</c:v>
                </c:pt>
                <c:pt idx="8413">
                  <c:v>19.490862116274801</c:v>
                </c:pt>
                <c:pt idx="8414">
                  <c:v>19.493178871548398</c:v>
                </c:pt>
                <c:pt idx="8415">
                  <c:v>19.495495626821899</c:v>
                </c:pt>
                <c:pt idx="8416">
                  <c:v>19.4978123820954</c:v>
                </c:pt>
                <c:pt idx="8417">
                  <c:v>19.500129137369001</c:v>
                </c:pt>
                <c:pt idx="8418">
                  <c:v>19.502445892642498</c:v>
                </c:pt>
                <c:pt idx="8419">
                  <c:v>19.504762647916099</c:v>
                </c:pt>
                <c:pt idx="8420">
                  <c:v>19.5070794031896</c:v>
                </c:pt>
                <c:pt idx="8421">
                  <c:v>19.509396158463101</c:v>
                </c:pt>
                <c:pt idx="8422">
                  <c:v>19.511712913736702</c:v>
                </c:pt>
                <c:pt idx="8423">
                  <c:v>19.514029669010199</c:v>
                </c:pt>
                <c:pt idx="8424">
                  <c:v>19.5163464242837</c:v>
                </c:pt>
                <c:pt idx="8425">
                  <c:v>19.518663179557301</c:v>
                </c:pt>
                <c:pt idx="8426">
                  <c:v>19.520979934830802</c:v>
                </c:pt>
                <c:pt idx="8427">
                  <c:v>19.523296690104399</c:v>
                </c:pt>
                <c:pt idx="8428">
                  <c:v>19.5256134453779</c:v>
                </c:pt>
                <c:pt idx="8429">
                  <c:v>19.527930200651401</c:v>
                </c:pt>
                <c:pt idx="8430">
                  <c:v>19.530246955925001</c:v>
                </c:pt>
                <c:pt idx="8431">
                  <c:v>19.532563711198499</c:v>
                </c:pt>
                <c:pt idx="8432">
                  <c:v>19.534880466472</c:v>
                </c:pt>
                <c:pt idx="8433">
                  <c:v>19.5371972217456</c:v>
                </c:pt>
                <c:pt idx="8434">
                  <c:v>19.539513977019102</c:v>
                </c:pt>
                <c:pt idx="8435">
                  <c:v>19.541830732292599</c:v>
                </c:pt>
                <c:pt idx="8436">
                  <c:v>19.5441474875662</c:v>
                </c:pt>
                <c:pt idx="8437">
                  <c:v>19.546464242839701</c:v>
                </c:pt>
                <c:pt idx="8438">
                  <c:v>19.548780998113301</c:v>
                </c:pt>
                <c:pt idx="8439">
                  <c:v>19.551097753386799</c:v>
                </c:pt>
                <c:pt idx="8440">
                  <c:v>19.5534145086603</c:v>
                </c:pt>
                <c:pt idx="8441">
                  <c:v>19.5557312639339</c:v>
                </c:pt>
                <c:pt idx="8442">
                  <c:v>19.558048019207401</c:v>
                </c:pt>
                <c:pt idx="8443">
                  <c:v>19.560364774480899</c:v>
                </c:pt>
                <c:pt idx="8444">
                  <c:v>19.562681529754499</c:v>
                </c:pt>
                <c:pt idx="8445">
                  <c:v>19.564998285028</c:v>
                </c:pt>
                <c:pt idx="8446">
                  <c:v>19.567315040301501</c:v>
                </c:pt>
                <c:pt idx="8447">
                  <c:v>19.569631795575098</c:v>
                </c:pt>
                <c:pt idx="8448">
                  <c:v>19.5719485508486</c:v>
                </c:pt>
                <c:pt idx="8449">
                  <c:v>19.5742653061222</c:v>
                </c:pt>
                <c:pt idx="8450">
                  <c:v>19.576582061395701</c:v>
                </c:pt>
                <c:pt idx="8451">
                  <c:v>19.578898816669199</c:v>
                </c:pt>
                <c:pt idx="8452">
                  <c:v>19.581215571942799</c:v>
                </c:pt>
                <c:pt idx="8453">
                  <c:v>19.5835323272163</c:v>
                </c:pt>
                <c:pt idx="8454">
                  <c:v>19.585849082489801</c:v>
                </c:pt>
                <c:pt idx="8455">
                  <c:v>19.588165837763398</c:v>
                </c:pt>
                <c:pt idx="8456">
                  <c:v>19.590482593036899</c:v>
                </c:pt>
                <c:pt idx="8457">
                  <c:v>19.5927993483104</c:v>
                </c:pt>
                <c:pt idx="8458">
                  <c:v>19.595116103584001</c:v>
                </c:pt>
                <c:pt idx="8459">
                  <c:v>19.597432858857498</c:v>
                </c:pt>
                <c:pt idx="8460">
                  <c:v>19.599749614131099</c:v>
                </c:pt>
                <c:pt idx="8461">
                  <c:v>19.6020663694046</c:v>
                </c:pt>
                <c:pt idx="8462">
                  <c:v>19.604383124678101</c:v>
                </c:pt>
                <c:pt idx="8463">
                  <c:v>19.606699879951702</c:v>
                </c:pt>
                <c:pt idx="8464">
                  <c:v>19.609016635225199</c:v>
                </c:pt>
                <c:pt idx="8465">
                  <c:v>19.6113333904987</c:v>
                </c:pt>
                <c:pt idx="8466">
                  <c:v>19.613650145772301</c:v>
                </c:pt>
                <c:pt idx="8467">
                  <c:v>19.615966901045802</c:v>
                </c:pt>
                <c:pt idx="8468">
                  <c:v>19.618283656319399</c:v>
                </c:pt>
                <c:pt idx="8469">
                  <c:v>19.6206004115929</c:v>
                </c:pt>
                <c:pt idx="8470">
                  <c:v>19.622917166866401</c:v>
                </c:pt>
                <c:pt idx="8471">
                  <c:v>19.625233922140001</c:v>
                </c:pt>
                <c:pt idx="8472">
                  <c:v>19.627550677413499</c:v>
                </c:pt>
                <c:pt idx="8473">
                  <c:v>19.629867432687</c:v>
                </c:pt>
                <c:pt idx="8474">
                  <c:v>19.6321841879606</c:v>
                </c:pt>
                <c:pt idx="8475">
                  <c:v>19.634500943234102</c:v>
                </c:pt>
                <c:pt idx="8476">
                  <c:v>19.636817698507599</c:v>
                </c:pt>
                <c:pt idx="8477">
                  <c:v>19.6391344537812</c:v>
                </c:pt>
                <c:pt idx="8478">
                  <c:v>19.641451209054701</c:v>
                </c:pt>
                <c:pt idx="8479">
                  <c:v>19.643767964328301</c:v>
                </c:pt>
                <c:pt idx="8480">
                  <c:v>19.646084719601799</c:v>
                </c:pt>
                <c:pt idx="8481">
                  <c:v>19.6484014748753</c:v>
                </c:pt>
                <c:pt idx="8482">
                  <c:v>19.6507182301489</c:v>
                </c:pt>
                <c:pt idx="8483">
                  <c:v>19.653034985422401</c:v>
                </c:pt>
                <c:pt idx="8484">
                  <c:v>19.655351740695899</c:v>
                </c:pt>
                <c:pt idx="8485">
                  <c:v>19.657668495969499</c:v>
                </c:pt>
                <c:pt idx="8486">
                  <c:v>19.659985251243</c:v>
                </c:pt>
                <c:pt idx="8487">
                  <c:v>19.662302006516502</c:v>
                </c:pt>
                <c:pt idx="8488">
                  <c:v>19.664618761790098</c:v>
                </c:pt>
                <c:pt idx="8489">
                  <c:v>19.6669355170636</c:v>
                </c:pt>
                <c:pt idx="8490">
                  <c:v>19.6692522723372</c:v>
                </c:pt>
                <c:pt idx="8491">
                  <c:v>19.671569027610701</c:v>
                </c:pt>
                <c:pt idx="8492">
                  <c:v>19.673885782884199</c:v>
                </c:pt>
                <c:pt idx="8493">
                  <c:v>19.676202538157799</c:v>
                </c:pt>
                <c:pt idx="8494">
                  <c:v>19.6785192934313</c:v>
                </c:pt>
                <c:pt idx="8495">
                  <c:v>19.680836048704801</c:v>
                </c:pt>
                <c:pt idx="8496">
                  <c:v>19.683152803978398</c:v>
                </c:pt>
                <c:pt idx="8497">
                  <c:v>19.685469559251899</c:v>
                </c:pt>
                <c:pt idx="8498">
                  <c:v>19.6877863145254</c:v>
                </c:pt>
                <c:pt idx="8499">
                  <c:v>19.690103069799001</c:v>
                </c:pt>
                <c:pt idx="8500">
                  <c:v>19.692419825072498</c:v>
                </c:pt>
                <c:pt idx="8501">
                  <c:v>19.694736580346099</c:v>
                </c:pt>
                <c:pt idx="8502">
                  <c:v>19.6970533356196</c:v>
                </c:pt>
                <c:pt idx="8503">
                  <c:v>19.699370090893101</c:v>
                </c:pt>
                <c:pt idx="8504">
                  <c:v>19.701686846166702</c:v>
                </c:pt>
                <c:pt idx="8505">
                  <c:v>19.704003601440199</c:v>
                </c:pt>
                <c:pt idx="8506">
                  <c:v>19.7063203567137</c:v>
                </c:pt>
                <c:pt idx="8507">
                  <c:v>19.708637111987301</c:v>
                </c:pt>
                <c:pt idx="8508">
                  <c:v>19.710953867260798</c:v>
                </c:pt>
                <c:pt idx="8509">
                  <c:v>19.713270622534399</c:v>
                </c:pt>
                <c:pt idx="8510">
                  <c:v>19.7155873778079</c:v>
                </c:pt>
                <c:pt idx="8511">
                  <c:v>19.717904133081401</c:v>
                </c:pt>
                <c:pt idx="8512">
                  <c:v>19.720220888355001</c:v>
                </c:pt>
                <c:pt idx="8513">
                  <c:v>19.722537643628499</c:v>
                </c:pt>
                <c:pt idx="8514">
                  <c:v>19.724854398902</c:v>
                </c:pt>
                <c:pt idx="8515">
                  <c:v>19.727171154175601</c:v>
                </c:pt>
                <c:pt idx="8516">
                  <c:v>19.729487909449102</c:v>
                </c:pt>
                <c:pt idx="8517">
                  <c:v>19.731804664722599</c:v>
                </c:pt>
                <c:pt idx="8518">
                  <c:v>19.7341214199962</c:v>
                </c:pt>
                <c:pt idx="8519">
                  <c:v>19.736438175269701</c:v>
                </c:pt>
                <c:pt idx="8520">
                  <c:v>19.738754930543301</c:v>
                </c:pt>
                <c:pt idx="8521">
                  <c:v>19.741071685816799</c:v>
                </c:pt>
                <c:pt idx="8522">
                  <c:v>19.7433884410903</c:v>
                </c:pt>
                <c:pt idx="8523">
                  <c:v>19.7457051963639</c:v>
                </c:pt>
                <c:pt idx="8524">
                  <c:v>19.748021951637401</c:v>
                </c:pt>
                <c:pt idx="8525">
                  <c:v>19.750338706910899</c:v>
                </c:pt>
                <c:pt idx="8526">
                  <c:v>19.752655462184499</c:v>
                </c:pt>
                <c:pt idx="8527">
                  <c:v>19.754972217458</c:v>
                </c:pt>
                <c:pt idx="8528">
                  <c:v>19.757288972731502</c:v>
                </c:pt>
                <c:pt idx="8529">
                  <c:v>19.759605728005099</c:v>
                </c:pt>
                <c:pt idx="8530">
                  <c:v>19.7619224832786</c:v>
                </c:pt>
                <c:pt idx="8531">
                  <c:v>19.7642392385522</c:v>
                </c:pt>
                <c:pt idx="8532">
                  <c:v>19.766555993825701</c:v>
                </c:pt>
                <c:pt idx="8533">
                  <c:v>19.768872749099199</c:v>
                </c:pt>
                <c:pt idx="8534">
                  <c:v>19.771189504372799</c:v>
                </c:pt>
                <c:pt idx="8535">
                  <c:v>19.7735062596463</c:v>
                </c:pt>
                <c:pt idx="8536">
                  <c:v>19.775823014919801</c:v>
                </c:pt>
                <c:pt idx="8537">
                  <c:v>19.778139770193398</c:v>
                </c:pt>
                <c:pt idx="8538">
                  <c:v>19.780456525466899</c:v>
                </c:pt>
                <c:pt idx="8539">
                  <c:v>19.7827732807404</c:v>
                </c:pt>
                <c:pt idx="8540">
                  <c:v>19.785090036014001</c:v>
                </c:pt>
                <c:pt idx="8541">
                  <c:v>19.787406791287498</c:v>
                </c:pt>
                <c:pt idx="8542">
                  <c:v>19.789723546561099</c:v>
                </c:pt>
                <c:pt idx="8543">
                  <c:v>19.7920403018346</c:v>
                </c:pt>
                <c:pt idx="8544">
                  <c:v>19.794357057108101</c:v>
                </c:pt>
                <c:pt idx="8545">
                  <c:v>19.796673812381702</c:v>
                </c:pt>
                <c:pt idx="8546">
                  <c:v>19.798990567655199</c:v>
                </c:pt>
                <c:pt idx="8547">
                  <c:v>19.8013073229287</c:v>
                </c:pt>
                <c:pt idx="8548">
                  <c:v>19.803624078202301</c:v>
                </c:pt>
                <c:pt idx="8549">
                  <c:v>19.805940833475798</c:v>
                </c:pt>
                <c:pt idx="8550">
                  <c:v>19.808257588749399</c:v>
                </c:pt>
                <c:pt idx="8551">
                  <c:v>19.8105743440229</c:v>
                </c:pt>
                <c:pt idx="8552">
                  <c:v>19.812891099296401</c:v>
                </c:pt>
                <c:pt idx="8553">
                  <c:v>19.815207854570001</c:v>
                </c:pt>
                <c:pt idx="8554">
                  <c:v>19.817524609843499</c:v>
                </c:pt>
                <c:pt idx="8555">
                  <c:v>19.819841365117</c:v>
                </c:pt>
                <c:pt idx="8556">
                  <c:v>19.822158120390601</c:v>
                </c:pt>
                <c:pt idx="8557">
                  <c:v>19.824474875664102</c:v>
                </c:pt>
                <c:pt idx="8558">
                  <c:v>19.826791630937599</c:v>
                </c:pt>
                <c:pt idx="8559">
                  <c:v>19.8291083862112</c:v>
                </c:pt>
                <c:pt idx="8560">
                  <c:v>19.831425141484701</c:v>
                </c:pt>
                <c:pt idx="8561">
                  <c:v>19.833741896758301</c:v>
                </c:pt>
                <c:pt idx="8562">
                  <c:v>19.836058652031799</c:v>
                </c:pt>
                <c:pt idx="8563">
                  <c:v>19.8383754073053</c:v>
                </c:pt>
                <c:pt idx="8564">
                  <c:v>19.8406921625789</c:v>
                </c:pt>
                <c:pt idx="8565">
                  <c:v>19.843008917852401</c:v>
                </c:pt>
                <c:pt idx="8566">
                  <c:v>19.845325673125899</c:v>
                </c:pt>
                <c:pt idx="8567">
                  <c:v>19.847642428399499</c:v>
                </c:pt>
                <c:pt idx="8568">
                  <c:v>19.849959183673</c:v>
                </c:pt>
                <c:pt idx="8569">
                  <c:v>19.852275938946502</c:v>
                </c:pt>
                <c:pt idx="8570">
                  <c:v>19.854592694220099</c:v>
                </c:pt>
                <c:pt idx="8571">
                  <c:v>19.8569094494936</c:v>
                </c:pt>
                <c:pt idx="8572">
                  <c:v>19.8592262047672</c:v>
                </c:pt>
                <c:pt idx="8573">
                  <c:v>19.861542960040701</c:v>
                </c:pt>
                <c:pt idx="8574">
                  <c:v>19.863859715314199</c:v>
                </c:pt>
                <c:pt idx="8575">
                  <c:v>19.866176470587799</c:v>
                </c:pt>
                <c:pt idx="8576">
                  <c:v>19.8684932258613</c:v>
                </c:pt>
                <c:pt idx="8577">
                  <c:v>19.870809981134801</c:v>
                </c:pt>
                <c:pt idx="8578">
                  <c:v>19.873126736408398</c:v>
                </c:pt>
                <c:pt idx="8579">
                  <c:v>19.875443491681899</c:v>
                </c:pt>
                <c:pt idx="8580">
                  <c:v>19.8777602469554</c:v>
                </c:pt>
                <c:pt idx="8581">
                  <c:v>19.880077002229001</c:v>
                </c:pt>
                <c:pt idx="8582">
                  <c:v>19.882393757502498</c:v>
                </c:pt>
                <c:pt idx="8583">
                  <c:v>19.884710512776099</c:v>
                </c:pt>
                <c:pt idx="8584">
                  <c:v>19.8870272680496</c:v>
                </c:pt>
                <c:pt idx="8585">
                  <c:v>19.889344023323101</c:v>
                </c:pt>
                <c:pt idx="8586">
                  <c:v>19.891660778596702</c:v>
                </c:pt>
                <c:pt idx="8587">
                  <c:v>19.893977533870199</c:v>
                </c:pt>
                <c:pt idx="8588">
                  <c:v>19.8962942891437</c:v>
                </c:pt>
                <c:pt idx="8589">
                  <c:v>19.898611044417301</c:v>
                </c:pt>
                <c:pt idx="8590">
                  <c:v>19.900927799690798</c:v>
                </c:pt>
                <c:pt idx="8591">
                  <c:v>19.903244554964399</c:v>
                </c:pt>
                <c:pt idx="8592">
                  <c:v>19.9055613102379</c:v>
                </c:pt>
                <c:pt idx="8593">
                  <c:v>19.907878065511401</c:v>
                </c:pt>
                <c:pt idx="8594">
                  <c:v>19.910194820785001</c:v>
                </c:pt>
                <c:pt idx="8595">
                  <c:v>19.912511576058499</c:v>
                </c:pt>
                <c:pt idx="8596">
                  <c:v>19.914828331332</c:v>
                </c:pt>
                <c:pt idx="8597">
                  <c:v>19.917145086605601</c:v>
                </c:pt>
                <c:pt idx="8598">
                  <c:v>19.919461841879102</c:v>
                </c:pt>
                <c:pt idx="8599">
                  <c:v>19.921778597152599</c:v>
                </c:pt>
                <c:pt idx="8600">
                  <c:v>19.9240953524262</c:v>
                </c:pt>
                <c:pt idx="8601">
                  <c:v>19.926412107699701</c:v>
                </c:pt>
                <c:pt idx="8602">
                  <c:v>19.928728862973301</c:v>
                </c:pt>
                <c:pt idx="8603">
                  <c:v>19.931045618246799</c:v>
                </c:pt>
                <c:pt idx="8604">
                  <c:v>19.9333623735203</c:v>
                </c:pt>
                <c:pt idx="8605">
                  <c:v>19.9356791287939</c:v>
                </c:pt>
                <c:pt idx="8606">
                  <c:v>19.937995884067401</c:v>
                </c:pt>
                <c:pt idx="8607">
                  <c:v>19.940312639340899</c:v>
                </c:pt>
                <c:pt idx="8608">
                  <c:v>19.942629394614499</c:v>
                </c:pt>
                <c:pt idx="8609">
                  <c:v>19.944946149888001</c:v>
                </c:pt>
                <c:pt idx="8610">
                  <c:v>19.947262905161502</c:v>
                </c:pt>
                <c:pt idx="8611">
                  <c:v>19.949579660435099</c:v>
                </c:pt>
                <c:pt idx="8612">
                  <c:v>19.9518964157086</c:v>
                </c:pt>
                <c:pt idx="8613">
                  <c:v>19.9542131709822</c:v>
                </c:pt>
                <c:pt idx="8614">
                  <c:v>19.956529926255701</c:v>
                </c:pt>
                <c:pt idx="8615">
                  <c:v>19.958846681529199</c:v>
                </c:pt>
                <c:pt idx="8616">
                  <c:v>19.961163436802799</c:v>
                </c:pt>
                <c:pt idx="8617">
                  <c:v>19.9634801920763</c:v>
                </c:pt>
                <c:pt idx="8618">
                  <c:v>19.965796947349801</c:v>
                </c:pt>
                <c:pt idx="8619">
                  <c:v>19.968113702623398</c:v>
                </c:pt>
                <c:pt idx="8620">
                  <c:v>19.970430457896899</c:v>
                </c:pt>
                <c:pt idx="8621">
                  <c:v>19.9727472131704</c:v>
                </c:pt>
                <c:pt idx="8622">
                  <c:v>19.975063968444001</c:v>
                </c:pt>
                <c:pt idx="8623">
                  <c:v>19.977380723717499</c:v>
                </c:pt>
                <c:pt idx="8624">
                  <c:v>19.979697478991099</c:v>
                </c:pt>
                <c:pt idx="8625">
                  <c:v>19.9820142342646</c:v>
                </c:pt>
                <c:pt idx="8626">
                  <c:v>19.984330989538101</c:v>
                </c:pt>
                <c:pt idx="8627">
                  <c:v>19.986647744811702</c:v>
                </c:pt>
                <c:pt idx="8628">
                  <c:v>19.988964500085199</c:v>
                </c:pt>
                <c:pt idx="8629">
                  <c:v>19.9912812553587</c:v>
                </c:pt>
                <c:pt idx="8630">
                  <c:v>19.993598010632301</c:v>
                </c:pt>
                <c:pt idx="8631">
                  <c:v>19.995914765905798</c:v>
                </c:pt>
                <c:pt idx="8632">
                  <c:v>19.998231521179399</c:v>
                </c:pt>
                <c:pt idx="8633">
                  <c:v>20.0005482764529</c:v>
                </c:pt>
                <c:pt idx="8634">
                  <c:v>20.002865031726401</c:v>
                </c:pt>
                <c:pt idx="8635">
                  <c:v>20.005181787000001</c:v>
                </c:pt>
                <c:pt idx="8636">
                  <c:v>20.007498542273499</c:v>
                </c:pt>
                <c:pt idx="8637">
                  <c:v>20.009815297547</c:v>
                </c:pt>
                <c:pt idx="8638">
                  <c:v>20.012132052820601</c:v>
                </c:pt>
                <c:pt idx="8639">
                  <c:v>20.014448808094102</c:v>
                </c:pt>
                <c:pt idx="8640">
                  <c:v>20.016765563367599</c:v>
                </c:pt>
                <c:pt idx="8641">
                  <c:v>20.0190823186412</c:v>
                </c:pt>
                <c:pt idx="8642">
                  <c:v>20.021399073914701</c:v>
                </c:pt>
                <c:pt idx="8643">
                  <c:v>20.023715829188301</c:v>
                </c:pt>
                <c:pt idx="8644">
                  <c:v>20.026032584461799</c:v>
                </c:pt>
                <c:pt idx="8645">
                  <c:v>20.0283493397353</c:v>
                </c:pt>
                <c:pt idx="8646">
                  <c:v>20.0306660950089</c:v>
                </c:pt>
                <c:pt idx="8647">
                  <c:v>20.032982850282401</c:v>
                </c:pt>
                <c:pt idx="8648">
                  <c:v>20.035299605555899</c:v>
                </c:pt>
                <c:pt idx="8649">
                  <c:v>20.037616360829499</c:v>
                </c:pt>
                <c:pt idx="8650">
                  <c:v>20.039933116103001</c:v>
                </c:pt>
                <c:pt idx="8651">
                  <c:v>20.042249871376502</c:v>
                </c:pt>
                <c:pt idx="8652">
                  <c:v>20.044566626650099</c:v>
                </c:pt>
                <c:pt idx="8653">
                  <c:v>20.0468833819236</c:v>
                </c:pt>
                <c:pt idx="8654">
                  <c:v>20.0492001371972</c:v>
                </c:pt>
                <c:pt idx="8655">
                  <c:v>20.051516892470701</c:v>
                </c:pt>
                <c:pt idx="8656">
                  <c:v>20.053833647744199</c:v>
                </c:pt>
                <c:pt idx="8657">
                  <c:v>20.056150403017799</c:v>
                </c:pt>
                <c:pt idx="8658">
                  <c:v>20.0584671582913</c:v>
                </c:pt>
                <c:pt idx="8659">
                  <c:v>20.060783913564801</c:v>
                </c:pt>
                <c:pt idx="8660">
                  <c:v>20.063100668838398</c:v>
                </c:pt>
                <c:pt idx="8661">
                  <c:v>20.065417424111899</c:v>
                </c:pt>
                <c:pt idx="8662">
                  <c:v>20.0677341793854</c:v>
                </c:pt>
                <c:pt idx="8663">
                  <c:v>20.070050934659001</c:v>
                </c:pt>
                <c:pt idx="8664">
                  <c:v>20.072367689932499</c:v>
                </c:pt>
                <c:pt idx="8665">
                  <c:v>20.074684445206099</c:v>
                </c:pt>
                <c:pt idx="8666">
                  <c:v>20.0770012004796</c:v>
                </c:pt>
                <c:pt idx="8667">
                  <c:v>20.079317955753101</c:v>
                </c:pt>
                <c:pt idx="8668">
                  <c:v>20.081634711026702</c:v>
                </c:pt>
                <c:pt idx="8669">
                  <c:v>20.083951466300199</c:v>
                </c:pt>
                <c:pt idx="8670">
                  <c:v>20.0862682215737</c:v>
                </c:pt>
                <c:pt idx="8671">
                  <c:v>20.088584976847301</c:v>
                </c:pt>
                <c:pt idx="8672">
                  <c:v>20.090901732120798</c:v>
                </c:pt>
                <c:pt idx="8673">
                  <c:v>20.093218487394399</c:v>
                </c:pt>
                <c:pt idx="8674">
                  <c:v>20.0955352426679</c:v>
                </c:pt>
                <c:pt idx="8675">
                  <c:v>20.097851997941401</c:v>
                </c:pt>
                <c:pt idx="8676">
                  <c:v>20.100168753215002</c:v>
                </c:pt>
                <c:pt idx="8677">
                  <c:v>20.102485508488499</c:v>
                </c:pt>
                <c:pt idx="8678">
                  <c:v>20.104802263762</c:v>
                </c:pt>
                <c:pt idx="8679">
                  <c:v>20.107119019035601</c:v>
                </c:pt>
                <c:pt idx="8680">
                  <c:v>20.109435774309102</c:v>
                </c:pt>
                <c:pt idx="8681">
                  <c:v>20.111752529582599</c:v>
                </c:pt>
                <c:pt idx="8682">
                  <c:v>20.1140692848562</c:v>
                </c:pt>
                <c:pt idx="8683">
                  <c:v>20.116386040129701</c:v>
                </c:pt>
                <c:pt idx="8684">
                  <c:v>20.118702795403301</c:v>
                </c:pt>
                <c:pt idx="8685">
                  <c:v>20.121019550676799</c:v>
                </c:pt>
                <c:pt idx="8686">
                  <c:v>20.1233363059503</c:v>
                </c:pt>
                <c:pt idx="8687">
                  <c:v>20.1256530612239</c:v>
                </c:pt>
                <c:pt idx="8688">
                  <c:v>20.127969816497401</c:v>
                </c:pt>
                <c:pt idx="8689">
                  <c:v>20.130286571770899</c:v>
                </c:pt>
                <c:pt idx="8690">
                  <c:v>20.1326033270445</c:v>
                </c:pt>
                <c:pt idx="8691">
                  <c:v>20.134920082318001</c:v>
                </c:pt>
                <c:pt idx="8692">
                  <c:v>20.137236837591502</c:v>
                </c:pt>
                <c:pt idx="8693">
                  <c:v>20.139553592865099</c:v>
                </c:pt>
                <c:pt idx="8694">
                  <c:v>20.1418703481386</c:v>
                </c:pt>
                <c:pt idx="8695">
                  <c:v>20.1441871034122</c:v>
                </c:pt>
                <c:pt idx="8696">
                  <c:v>20.146503858685701</c:v>
                </c:pt>
                <c:pt idx="8697">
                  <c:v>20.148820613959199</c:v>
                </c:pt>
                <c:pt idx="8698">
                  <c:v>20.151137369232799</c:v>
                </c:pt>
                <c:pt idx="8699">
                  <c:v>20.1534541245063</c:v>
                </c:pt>
                <c:pt idx="8700">
                  <c:v>20.155770879779801</c:v>
                </c:pt>
                <c:pt idx="8701">
                  <c:v>20.158087635053398</c:v>
                </c:pt>
                <c:pt idx="8702">
                  <c:v>20.160404390326899</c:v>
                </c:pt>
                <c:pt idx="8703">
                  <c:v>20.162721145600401</c:v>
                </c:pt>
                <c:pt idx="8704">
                  <c:v>20.165037900874001</c:v>
                </c:pt>
                <c:pt idx="8705">
                  <c:v>20.167354656147499</c:v>
                </c:pt>
                <c:pt idx="8706">
                  <c:v>20.169671411421099</c:v>
                </c:pt>
                <c:pt idx="8707">
                  <c:v>20.1719881666946</c:v>
                </c:pt>
                <c:pt idx="8708">
                  <c:v>20.174304921968101</c:v>
                </c:pt>
                <c:pt idx="8709">
                  <c:v>20.176621677241702</c:v>
                </c:pt>
                <c:pt idx="8710">
                  <c:v>20.178938432515199</c:v>
                </c:pt>
                <c:pt idx="8711">
                  <c:v>20.1812551877887</c:v>
                </c:pt>
                <c:pt idx="8712">
                  <c:v>20.183571943062301</c:v>
                </c:pt>
                <c:pt idx="8713">
                  <c:v>20.185888698335798</c:v>
                </c:pt>
                <c:pt idx="8714">
                  <c:v>20.188205453609399</c:v>
                </c:pt>
                <c:pt idx="8715">
                  <c:v>20.1905222088829</c:v>
                </c:pt>
                <c:pt idx="8716">
                  <c:v>20.192838964156401</c:v>
                </c:pt>
                <c:pt idx="8717">
                  <c:v>20.195155719430002</c:v>
                </c:pt>
                <c:pt idx="8718">
                  <c:v>20.197472474703499</c:v>
                </c:pt>
                <c:pt idx="8719">
                  <c:v>20.199789229977</c:v>
                </c:pt>
                <c:pt idx="8720">
                  <c:v>20.202105985250601</c:v>
                </c:pt>
                <c:pt idx="8721">
                  <c:v>20.204422740524102</c:v>
                </c:pt>
                <c:pt idx="8722">
                  <c:v>20.206739495797599</c:v>
                </c:pt>
                <c:pt idx="8723">
                  <c:v>20.2090562510712</c:v>
                </c:pt>
                <c:pt idx="8724">
                  <c:v>20.211373006344701</c:v>
                </c:pt>
                <c:pt idx="8725">
                  <c:v>20.213689761618301</c:v>
                </c:pt>
                <c:pt idx="8726">
                  <c:v>20.216006516891799</c:v>
                </c:pt>
                <c:pt idx="8727">
                  <c:v>20.2183232721653</c:v>
                </c:pt>
                <c:pt idx="8728">
                  <c:v>20.2206400274389</c:v>
                </c:pt>
                <c:pt idx="8729">
                  <c:v>20.222956782712401</c:v>
                </c:pt>
                <c:pt idx="8730">
                  <c:v>20.225273537985899</c:v>
                </c:pt>
                <c:pt idx="8731">
                  <c:v>20.2275902932595</c:v>
                </c:pt>
                <c:pt idx="8732">
                  <c:v>20.229907048533001</c:v>
                </c:pt>
                <c:pt idx="8733">
                  <c:v>20.232223803806502</c:v>
                </c:pt>
                <c:pt idx="8734">
                  <c:v>20.234540559080099</c:v>
                </c:pt>
                <c:pt idx="8735">
                  <c:v>20.2368573143536</c:v>
                </c:pt>
                <c:pt idx="8736">
                  <c:v>20.2391740696272</c:v>
                </c:pt>
                <c:pt idx="8737">
                  <c:v>20.241490824900701</c:v>
                </c:pt>
                <c:pt idx="8738">
                  <c:v>20.243807580174199</c:v>
                </c:pt>
                <c:pt idx="8739">
                  <c:v>20.246124335447799</c:v>
                </c:pt>
                <c:pt idx="8740">
                  <c:v>20.2484410907213</c:v>
                </c:pt>
                <c:pt idx="8741">
                  <c:v>20.250757845994801</c:v>
                </c:pt>
                <c:pt idx="8742">
                  <c:v>20.253074601268398</c:v>
                </c:pt>
                <c:pt idx="8743">
                  <c:v>20.255391356541899</c:v>
                </c:pt>
                <c:pt idx="8744">
                  <c:v>20.257708111815401</c:v>
                </c:pt>
                <c:pt idx="8745">
                  <c:v>20.260024867089001</c:v>
                </c:pt>
                <c:pt idx="8746">
                  <c:v>20.262341622362499</c:v>
                </c:pt>
                <c:pt idx="8747">
                  <c:v>20.264658377636099</c:v>
                </c:pt>
                <c:pt idx="8748">
                  <c:v>20.2669751329096</c:v>
                </c:pt>
                <c:pt idx="8749">
                  <c:v>20.269291888183101</c:v>
                </c:pt>
                <c:pt idx="8750">
                  <c:v>20.271608643456702</c:v>
                </c:pt>
                <c:pt idx="8751">
                  <c:v>20.273925398730199</c:v>
                </c:pt>
                <c:pt idx="8752">
                  <c:v>20.2762421540037</c:v>
                </c:pt>
                <c:pt idx="8753">
                  <c:v>20.278558909277301</c:v>
                </c:pt>
                <c:pt idx="8754">
                  <c:v>20.280875664550798</c:v>
                </c:pt>
                <c:pt idx="8755">
                  <c:v>20.283192419824399</c:v>
                </c:pt>
                <c:pt idx="8756">
                  <c:v>20.2855091750979</c:v>
                </c:pt>
                <c:pt idx="8757">
                  <c:v>20.287825930371401</c:v>
                </c:pt>
                <c:pt idx="8758">
                  <c:v>20.290142685645002</c:v>
                </c:pt>
                <c:pt idx="8759">
                  <c:v>20.292459440918499</c:v>
                </c:pt>
                <c:pt idx="8760">
                  <c:v>20.294776196192</c:v>
                </c:pt>
                <c:pt idx="8761">
                  <c:v>20.297092951465601</c:v>
                </c:pt>
                <c:pt idx="8762">
                  <c:v>20.299409706739102</c:v>
                </c:pt>
                <c:pt idx="8763">
                  <c:v>20.301726462012599</c:v>
                </c:pt>
                <c:pt idx="8764">
                  <c:v>20.3040432172862</c:v>
                </c:pt>
                <c:pt idx="8765">
                  <c:v>20.306359972559701</c:v>
                </c:pt>
                <c:pt idx="8766">
                  <c:v>20.308676727833301</c:v>
                </c:pt>
                <c:pt idx="8767">
                  <c:v>20.310993483106799</c:v>
                </c:pt>
                <c:pt idx="8768">
                  <c:v>20.3133102383803</c:v>
                </c:pt>
                <c:pt idx="8769">
                  <c:v>20.3156269936539</c:v>
                </c:pt>
                <c:pt idx="8770">
                  <c:v>20.317943748927402</c:v>
                </c:pt>
                <c:pt idx="8771">
                  <c:v>20.320260504200899</c:v>
                </c:pt>
                <c:pt idx="8772">
                  <c:v>20.3225772594745</c:v>
                </c:pt>
                <c:pt idx="8773">
                  <c:v>20.324894014748001</c:v>
                </c:pt>
                <c:pt idx="8774">
                  <c:v>20.327210770021502</c:v>
                </c:pt>
                <c:pt idx="8775">
                  <c:v>20.329527525295099</c:v>
                </c:pt>
                <c:pt idx="8776">
                  <c:v>20.3318442805686</c:v>
                </c:pt>
                <c:pt idx="8777">
                  <c:v>20.3341610358422</c:v>
                </c:pt>
                <c:pt idx="8778">
                  <c:v>20.336477791115701</c:v>
                </c:pt>
                <c:pt idx="8779">
                  <c:v>20.338794546389199</c:v>
                </c:pt>
                <c:pt idx="8780">
                  <c:v>20.341111301662799</c:v>
                </c:pt>
                <c:pt idx="8781">
                  <c:v>20.3434280569363</c:v>
                </c:pt>
                <c:pt idx="8782">
                  <c:v>20.345744812209801</c:v>
                </c:pt>
                <c:pt idx="8783">
                  <c:v>20.348061567483398</c:v>
                </c:pt>
                <c:pt idx="8784">
                  <c:v>20.3503783227569</c:v>
                </c:pt>
                <c:pt idx="8785">
                  <c:v>20.352695078030401</c:v>
                </c:pt>
                <c:pt idx="8786">
                  <c:v>20.355011833304001</c:v>
                </c:pt>
                <c:pt idx="8787">
                  <c:v>20.357328588577499</c:v>
                </c:pt>
                <c:pt idx="8788">
                  <c:v>20.359645343851099</c:v>
                </c:pt>
                <c:pt idx="8789">
                  <c:v>20.3619620991246</c:v>
                </c:pt>
                <c:pt idx="8790">
                  <c:v>20.364278854398101</c:v>
                </c:pt>
                <c:pt idx="8791">
                  <c:v>20.366595609671698</c:v>
                </c:pt>
                <c:pt idx="8792">
                  <c:v>20.368912364945199</c:v>
                </c:pt>
                <c:pt idx="8793">
                  <c:v>20.3712291202187</c:v>
                </c:pt>
                <c:pt idx="8794">
                  <c:v>20.373545875492301</c:v>
                </c:pt>
                <c:pt idx="8795">
                  <c:v>20.375862630765798</c:v>
                </c:pt>
                <c:pt idx="8796">
                  <c:v>20.378179386039399</c:v>
                </c:pt>
                <c:pt idx="8797">
                  <c:v>20.3804961413129</c:v>
                </c:pt>
                <c:pt idx="8798">
                  <c:v>20.382812896586401</c:v>
                </c:pt>
                <c:pt idx="8799">
                  <c:v>20.385129651860002</c:v>
                </c:pt>
                <c:pt idx="8800">
                  <c:v>20.387446407133499</c:v>
                </c:pt>
                <c:pt idx="8801">
                  <c:v>20.389763162407</c:v>
                </c:pt>
                <c:pt idx="8802">
                  <c:v>20.392079917680601</c:v>
                </c:pt>
                <c:pt idx="8803">
                  <c:v>20.394396672954102</c:v>
                </c:pt>
                <c:pt idx="8804">
                  <c:v>20.396713428227599</c:v>
                </c:pt>
                <c:pt idx="8805">
                  <c:v>20.3990301835012</c:v>
                </c:pt>
                <c:pt idx="8806">
                  <c:v>20.401346938774701</c:v>
                </c:pt>
                <c:pt idx="8807">
                  <c:v>20.403663694048301</c:v>
                </c:pt>
                <c:pt idx="8808">
                  <c:v>20.405980449321799</c:v>
                </c:pt>
                <c:pt idx="8809">
                  <c:v>20.4082972045953</c:v>
                </c:pt>
                <c:pt idx="8810">
                  <c:v>20.4106139598689</c:v>
                </c:pt>
                <c:pt idx="8811">
                  <c:v>20.412930715142402</c:v>
                </c:pt>
                <c:pt idx="8812">
                  <c:v>20.415247470415899</c:v>
                </c:pt>
                <c:pt idx="8813">
                  <c:v>20.4175642256895</c:v>
                </c:pt>
                <c:pt idx="8814">
                  <c:v>20.419880980963001</c:v>
                </c:pt>
                <c:pt idx="8815">
                  <c:v>20.422197736236502</c:v>
                </c:pt>
                <c:pt idx="8816">
                  <c:v>20.424514491510099</c:v>
                </c:pt>
                <c:pt idx="8817">
                  <c:v>20.4268312467836</c:v>
                </c:pt>
                <c:pt idx="8818">
                  <c:v>20.4291480020572</c:v>
                </c:pt>
                <c:pt idx="8819">
                  <c:v>20.431464757330701</c:v>
                </c:pt>
                <c:pt idx="8820">
                  <c:v>20.433781512604199</c:v>
                </c:pt>
                <c:pt idx="8821">
                  <c:v>20.436098267877799</c:v>
                </c:pt>
                <c:pt idx="8822">
                  <c:v>20.4384150231513</c:v>
                </c:pt>
                <c:pt idx="8823">
                  <c:v>20.440731778424801</c:v>
                </c:pt>
                <c:pt idx="8824">
                  <c:v>20.443048533698398</c:v>
                </c:pt>
                <c:pt idx="8825">
                  <c:v>20.4453652889719</c:v>
                </c:pt>
                <c:pt idx="8826">
                  <c:v>20.447682044245401</c:v>
                </c:pt>
                <c:pt idx="8827">
                  <c:v>20.449998799519001</c:v>
                </c:pt>
                <c:pt idx="8828">
                  <c:v>20.452315554792499</c:v>
                </c:pt>
                <c:pt idx="8829">
                  <c:v>20.454632310066099</c:v>
                </c:pt>
                <c:pt idx="8830">
                  <c:v>20.4569490653396</c:v>
                </c:pt>
                <c:pt idx="8831">
                  <c:v>20.459265820613101</c:v>
                </c:pt>
                <c:pt idx="8832">
                  <c:v>20.461582575886698</c:v>
                </c:pt>
                <c:pt idx="8833">
                  <c:v>20.463899331160199</c:v>
                </c:pt>
                <c:pt idx="8834">
                  <c:v>20.4662160864337</c:v>
                </c:pt>
                <c:pt idx="8835">
                  <c:v>20.468532841707301</c:v>
                </c:pt>
                <c:pt idx="8836">
                  <c:v>20.470849596980798</c:v>
                </c:pt>
                <c:pt idx="8837">
                  <c:v>20.473166352254399</c:v>
                </c:pt>
                <c:pt idx="8838">
                  <c:v>20.4754831075279</c:v>
                </c:pt>
                <c:pt idx="8839">
                  <c:v>20.477799862801401</c:v>
                </c:pt>
                <c:pt idx="8840">
                  <c:v>20.480116618075002</c:v>
                </c:pt>
                <c:pt idx="8841">
                  <c:v>20.482433373348499</c:v>
                </c:pt>
                <c:pt idx="8842">
                  <c:v>20.484750128622</c:v>
                </c:pt>
                <c:pt idx="8843">
                  <c:v>20.487066883895601</c:v>
                </c:pt>
                <c:pt idx="8844">
                  <c:v>20.489383639169102</c:v>
                </c:pt>
                <c:pt idx="8845">
                  <c:v>20.491700394442599</c:v>
                </c:pt>
                <c:pt idx="8846">
                  <c:v>20.4940171497162</c:v>
                </c:pt>
                <c:pt idx="8847">
                  <c:v>20.496333904989701</c:v>
                </c:pt>
                <c:pt idx="8848">
                  <c:v>20.498650660263301</c:v>
                </c:pt>
                <c:pt idx="8849">
                  <c:v>20.500967415536799</c:v>
                </c:pt>
                <c:pt idx="8850">
                  <c:v>20.5032841708103</c:v>
                </c:pt>
                <c:pt idx="8851">
                  <c:v>20.505600926083901</c:v>
                </c:pt>
                <c:pt idx="8852">
                  <c:v>20.507917681357402</c:v>
                </c:pt>
                <c:pt idx="8853">
                  <c:v>20.510234436630899</c:v>
                </c:pt>
                <c:pt idx="8854">
                  <c:v>20.5125511919045</c:v>
                </c:pt>
                <c:pt idx="8855">
                  <c:v>20.514867947178001</c:v>
                </c:pt>
                <c:pt idx="8856">
                  <c:v>20.517184702451502</c:v>
                </c:pt>
                <c:pt idx="8857">
                  <c:v>20.519501457725099</c:v>
                </c:pt>
                <c:pt idx="8858">
                  <c:v>20.5218182129986</c:v>
                </c:pt>
                <c:pt idx="8859">
                  <c:v>20.5241349682722</c:v>
                </c:pt>
                <c:pt idx="8860">
                  <c:v>20.526451723545701</c:v>
                </c:pt>
                <c:pt idx="8861">
                  <c:v>20.528768478819199</c:v>
                </c:pt>
                <c:pt idx="8862">
                  <c:v>20.531085234092799</c:v>
                </c:pt>
                <c:pt idx="8863">
                  <c:v>20.5334019893663</c:v>
                </c:pt>
                <c:pt idx="8864">
                  <c:v>20.535718744639802</c:v>
                </c:pt>
                <c:pt idx="8865">
                  <c:v>20.538035499913398</c:v>
                </c:pt>
                <c:pt idx="8866">
                  <c:v>20.5403522551869</c:v>
                </c:pt>
                <c:pt idx="8867">
                  <c:v>20.542669010460401</c:v>
                </c:pt>
                <c:pt idx="8868">
                  <c:v>20.544985765734001</c:v>
                </c:pt>
                <c:pt idx="8869">
                  <c:v>20.547302521007499</c:v>
                </c:pt>
                <c:pt idx="8870">
                  <c:v>20.549619276281099</c:v>
                </c:pt>
                <c:pt idx="8871">
                  <c:v>20.5519360315546</c:v>
                </c:pt>
                <c:pt idx="8872">
                  <c:v>20.554252786828101</c:v>
                </c:pt>
                <c:pt idx="8873">
                  <c:v>20.556569542101698</c:v>
                </c:pt>
                <c:pt idx="8874">
                  <c:v>20.558886297375199</c:v>
                </c:pt>
                <c:pt idx="8875">
                  <c:v>20.5612030526487</c:v>
                </c:pt>
                <c:pt idx="8876">
                  <c:v>20.563519807922301</c:v>
                </c:pt>
                <c:pt idx="8877">
                  <c:v>20.565836563195798</c:v>
                </c:pt>
                <c:pt idx="8878">
                  <c:v>20.568153318469399</c:v>
                </c:pt>
                <c:pt idx="8879">
                  <c:v>20.5704700737429</c:v>
                </c:pt>
                <c:pt idx="8880">
                  <c:v>20.572786829016401</c:v>
                </c:pt>
                <c:pt idx="8881">
                  <c:v>20.575103584290002</c:v>
                </c:pt>
                <c:pt idx="8882">
                  <c:v>20.577420339563499</c:v>
                </c:pt>
                <c:pt idx="8883">
                  <c:v>20.579737094837</c:v>
                </c:pt>
                <c:pt idx="8884">
                  <c:v>20.582053850110601</c:v>
                </c:pt>
                <c:pt idx="8885">
                  <c:v>20.584370605384098</c:v>
                </c:pt>
                <c:pt idx="8886">
                  <c:v>20.586687360657599</c:v>
                </c:pt>
                <c:pt idx="8887">
                  <c:v>20.5890041159312</c:v>
                </c:pt>
                <c:pt idx="8888">
                  <c:v>20.591320871204701</c:v>
                </c:pt>
                <c:pt idx="8889">
                  <c:v>20.593637626478301</c:v>
                </c:pt>
                <c:pt idx="8890">
                  <c:v>20.595954381751799</c:v>
                </c:pt>
                <c:pt idx="8891">
                  <c:v>20.5982711370253</c:v>
                </c:pt>
                <c:pt idx="8892">
                  <c:v>20.600587892298901</c:v>
                </c:pt>
                <c:pt idx="8893">
                  <c:v>20.602904647572402</c:v>
                </c:pt>
                <c:pt idx="8894">
                  <c:v>20.605221402845899</c:v>
                </c:pt>
                <c:pt idx="8895">
                  <c:v>20.6075381581195</c:v>
                </c:pt>
                <c:pt idx="8896">
                  <c:v>20.609854913393001</c:v>
                </c:pt>
                <c:pt idx="8897">
                  <c:v>20.612171668666502</c:v>
                </c:pt>
                <c:pt idx="8898">
                  <c:v>20.614488423940099</c:v>
                </c:pt>
                <c:pt idx="8899">
                  <c:v>20.6168051792136</c:v>
                </c:pt>
                <c:pt idx="8900">
                  <c:v>20.6191219344872</c:v>
                </c:pt>
                <c:pt idx="8901">
                  <c:v>20.621438689760701</c:v>
                </c:pt>
                <c:pt idx="8902">
                  <c:v>20.623755445034199</c:v>
                </c:pt>
                <c:pt idx="8903">
                  <c:v>20.626072200307799</c:v>
                </c:pt>
                <c:pt idx="8904">
                  <c:v>20.6283889555813</c:v>
                </c:pt>
                <c:pt idx="8905">
                  <c:v>20.630705710854802</c:v>
                </c:pt>
                <c:pt idx="8906">
                  <c:v>20.633022466128399</c:v>
                </c:pt>
                <c:pt idx="8907">
                  <c:v>20.6353392214019</c:v>
                </c:pt>
                <c:pt idx="8908">
                  <c:v>20.637655976675401</c:v>
                </c:pt>
                <c:pt idx="8909">
                  <c:v>20.639972731949001</c:v>
                </c:pt>
                <c:pt idx="8910">
                  <c:v>20.642289487222499</c:v>
                </c:pt>
                <c:pt idx="8911">
                  <c:v>20.644606242496099</c:v>
                </c:pt>
                <c:pt idx="8912">
                  <c:v>20.6469229977696</c:v>
                </c:pt>
                <c:pt idx="8913">
                  <c:v>20.649239753043101</c:v>
                </c:pt>
                <c:pt idx="8914">
                  <c:v>20.651556508316698</c:v>
                </c:pt>
                <c:pt idx="8915">
                  <c:v>20.653873263590199</c:v>
                </c:pt>
                <c:pt idx="8916">
                  <c:v>20.6561900188637</c:v>
                </c:pt>
                <c:pt idx="8917">
                  <c:v>20.658506774137301</c:v>
                </c:pt>
                <c:pt idx="8918">
                  <c:v>20.660823529410798</c:v>
                </c:pt>
                <c:pt idx="8919">
                  <c:v>20.663140284684399</c:v>
                </c:pt>
                <c:pt idx="8920">
                  <c:v>20.6654570399579</c:v>
                </c:pt>
                <c:pt idx="8921">
                  <c:v>20.667773795231401</c:v>
                </c:pt>
                <c:pt idx="8922">
                  <c:v>20.670090550505002</c:v>
                </c:pt>
                <c:pt idx="8923">
                  <c:v>20.672407305778499</c:v>
                </c:pt>
                <c:pt idx="8924">
                  <c:v>20.674724061052</c:v>
                </c:pt>
                <c:pt idx="8925">
                  <c:v>20.677040816325601</c:v>
                </c:pt>
                <c:pt idx="8926">
                  <c:v>20.679357571599098</c:v>
                </c:pt>
                <c:pt idx="8927">
                  <c:v>20.681674326872599</c:v>
                </c:pt>
                <c:pt idx="8928">
                  <c:v>20.6839910821462</c:v>
                </c:pt>
                <c:pt idx="8929">
                  <c:v>20.686307837419701</c:v>
                </c:pt>
                <c:pt idx="8930">
                  <c:v>20.688624592693301</c:v>
                </c:pt>
                <c:pt idx="8931">
                  <c:v>20.690941347966799</c:v>
                </c:pt>
                <c:pt idx="8932">
                  <c:v>20.6932581032403</c:v>
                </c:pt>
                <c:pt idx="8933">
                  <c:v>20.695574858513901</c:v>
                </c:pt>
                <c:pt idx="8934">
                  <c:v>20.697891613787402</c:v>
                </c:pt>
                <c:pt idx="8935">
                  <c:v>20.700208369060899</c:v>
                </c:pt>
                <c:pt idx="8936">
                  <c:v>20.7025251243345</c:v>
                </c:pt>
                <c:pt idx="8937">
                  <c:v>20.704841879608001</c:v>
                </c:pt>
                <c:pt idx="8938">
                  <c:v>20.707158634881502</c:v>
                </c:pt>
                <c:pt idx="8939">
                  <c:v>20.709475390155099</c:v>
                </c:pt>
                <c:pt idx="8940">
                  <c:v>20.7117921454286</c:v>
                </c:pt>
                <c:pt idx="8941">
                  <c:v>20.7141089007022</c:v>
                </c:pt>
                <c:pt idx="8942">
                  <c:v>20.716425655975701</c:v>
                </c:pt>
                <c:pt idx="8943">
                  <c:v>20.718742411249199</c:v>
                </c:pt>
                <c:pt idx="8944">
                  <c:v>20.721059166522799</c:v>
                </c:pt>
                <c:pt idx="8945">
                  <c:v>20.723375921796301</c:v>
                </c:pt>
                <c:pt idx="8946">
                  <c:v>20.725692677069802</c:v>
                </c:pt>
                <c:pt idx="8947">
                  <c:v>20.728009432343399</c:v>
                </c:pt>
                <c:pt idx="8948">
                  <c:v>20.7303261876169</c:v>
                </c:pt>
                <c:pt idx="8949">
                  <c:v>20.732642942890401</c:v>
                </c:pt>
                <c:pt idx="8950">
                  <c:v>20.734959698164001</c:v>
                </c:pt>
                <c:pt idx="8951">
                  <c:v>20.737276453437499</c:v>
                </c:pt>
                <c:pt idx="8952">
                  <c:v>20.739593208711099</c:v>
                </c:pt>
                <c:pt idx="8953">
                  <c:v>20.7419099639846</c:v>
                </c:pt>
                <c:pt idx="8954">
                  <c:v>20.744226719258101</c:v>
                </c:pt>
                <c:pt idx="8955">
                  <c:v>20.746543474531698</c:v>
                </c:pt>
                <c:pt idx="8956">
                  <c:v>20.748860229805199</c:v>
                </c:pt>
                <c:pt idx="8957">
                  <c:v>20.7511769850787</c:v>
                </c:pt>
                <c:pt idx="8958">
                  <c:v>20.753493740352301</c:v>
                </c:pt>
                <c:pt idx="8959">
                  <c:v>20.755810495625798</c:v>
                </c:pt>
                <c:pt idx="8960">
                  <c:v>20.758127250899399</c:v>
                </c:pt>
                <c:pt idx="8961">
                  <c:v>20.7604440061729</c:v>
                </c:pt>
                <c:pt idx="8962">
                  <c:v>20.762760761446401</c:v>
                </c:pt>
                <c:pt idx="8963">
                  <c:v>20.765077516720002</c:v>
                </c:pt>
                <c:pt idx="8964">
                  <c:v>20.767394271993499</c:v>
                </c:pt>
                <c:pt idx="8965">
                  <c:v>20.769711027267</c:v>
                </c:pt>
                <c:pt idx="8966">
                  <c:v>20.772027782540601</c:v>
                </c:pt>
                <c:pt idx="8967">
                  <c:v>20.774344537814098</c:v>
                </c:pt>
                <c:pt idx="8968">
                  <c:v>20.776661293087599</c:v>
                </c:pt>
                <c:pt idx="8969">
                  <c:v>20.7789780483612</c:v>
                </c:pt>
                <c:pt idx="8970">
                  <c:v>20.781294803634701</c:v>
                </c:pt>
                <c:pt idx="8971">
                  <c:v>20.783611558908301</c:v>
                </c:pt>
                <c:pt idx="8972">
                  <c:v>20.785928314181799</c:v>
                </c:pt>
                <c:pt idx="8973">
                  <c:v>20.7882450694553</c:v>
                </c:pt>
                <c:pt idx="8974">
                  <c:v>20.790561824728901</c:v>
                </c:pt>
                <c:pt idx="8975">
                  <c:v>20.792878580002402</c:v>
                </c:pt>
                <c:pt idx="8976">
                  <c:v>20.795195335275899</c:v>
                </c:pt>
                <c:pt idx="8977">
                  <c:v>20.7975120905495</c:v>
                </c:pt>
                <c:pt idx="8978">
                  <c:v>20.799828845823001</c:v>
                </c:pt>
                <c:pt idx="8979">
                  <c:v>20.802145601096498</c:v>
                </c:pt>
                <c:pt idx="8980">
                  <c:v>20.804462356370099</c:v>
                </c:pt>
                <c:pt idx="8981">
                  <c:v>20.8067791116436</c:v>
                </c:pt>
                <c:pt idx="8982">
                  <c:v>20.8090958669172</c:v>
                </c:pt>
                <c:pt idx="8983">
                  <c:v>20.811412622190701</c:v>
                </c:pt>
                <c:pt idx="8984">
                  <c:v>20.813729377464199</c:v>
                </c:pt>
                <c:pt idx="8985">
                  <c:v>20.816046132737799</c:v>
                </c:pt>
                <c:pt idx="8986">
                  <c:v>20.818362888011301</c:v>
                </c:pt>
                <c:pt idx="8987">
                  <c:v>20.820679643284802</c:v>
                </c:pt>
                <c:pt idx="8988">
                  <c:v>20.822996398558399</c:v>
                </c:pt>
                <c:pt idx="8989">
                  <c:v>20.8253131538319</c:v>
                </c:pt>
                <c:pt idx="8990">
                  <c:v>20.827629909105401</c:v>
                </c:pt>
                <c:pt idx="8991">
                  <c:v>20.829946664379001</c:v>
                </c:pt>
                <c:pt idx="8992">
                  <c:v>20.832263419652499</c:v>
                </c:pt>
                <c:pt idx="8993">
                  <c:v>20.834580174926099</c:v>
                </c:pt>
                <c:pt idx="8994">
                  <c:v>20.8368969301996</c:v>
                </c:pt>
                <c:pt idx="8995">
                  <c:v>20.839213685473101</c:v>
                </c:pt>
                <c:pt idx="8996">
                  <c:v>20.841530440746698</c:v>
                </c:pt>
                <c:pt idx="8997">
                  <c:v>20.843847196020199</c:v>
                </c:pt>
                <c:pt idx="8998">
                  <c:v>20.8461639512937</c:v>
                </c:pt>
                <c:pt idx="8999">
                  <c:v>20.848480706567301</c:v>
                </c:pt>
                <c:pt idx="9000">
                  <c:v>20.850797461840799</c:v>
                </c:pt>
                <c:pt idx="9001">
                  <c:v>20.853114217114399</c:v>
                </c:pt>
                <c:pt idx="9002">
                  <c:v>20.8554309723879</c:v>
                </c:pt>
                <c:pt idx="9003">
                  <c:v>20.857747727661401</c:v>
                </c:pt>
                <c:pt idx="9004">
                  <c:v>20.860064482935002</c:v>
                </c:pt>
                <c:pt idx="9005">
                  <c:v>20.862381238208499</c:v>
                </c:pt>
                <c:pt idx="9006">
                  <c:v>20.864697993482</c:v>
                </c:pt>
                <c:pt idx="9007">
                  <c:v>20.867014748755601</c:v>
                </c:pt>
                <c:pt idx="9008">
                  <c:v>20.869331504029098</c:v>
                </c:pt>
                <c:pt idx="9009">
                  <c:v>20.871648259302599</c:v>
                </c:pt>
                <c:pt idx="9010">
                  <c:v>20.8739650145762</c:v>
                </c:pt>
                <c:pt idx="9011">
                  <c:v>20.876281769849701</c:v>
                </c:pt>
                <c:pt idx="9012">
                  <c:v>20.878598525123301</c:v>
                </c:pt>
                <c:pt idx="9013">
                  <c:v>20.880915280396799</c:v>
                </c:pt>
                <c:pt idx="9014">
                  <c:v>20.8832320356703</c:v>
                </c:pt>
                <c:pt idx="9015">
                  <c:v>20.885548790943901</c:v>
                </c:pt>
                <c:pt idx="9016">
                  <c:v>20.887865546217402</c:v>
                </c:pt>
                <c:pt idx="9017">
                  <c:v>20.890182301490899</c:v>
                </c:pt>
                <c:pt idx="9018">
                  <c:v>20.8924990567645</c:v>
                </c:pt>
                <c:pt idx="9019">
                  <c:v>20.894815812038001</c:v>
                </c:pt>
                <c:pt idx="9020">
                  <c:v>20.897132567311498</c:v>
                </c:pt>
                <c:pt idx="9021">
                  <c:v>20.899449322585099</c:v>
                </c:pt>
                <c:pt idx="9022">
                  <c:v>20.9017660778586</c:v>
                </c:pt>
                <c:pt idx="9023">
                  <c:v>20.9040828331322</c:v>
                </c:pt>
                <c:pt idx="9024">
                  <c:v>20.906399588405701</c:v>
                </c:pt>
                <c:pt idx="9025">
                  <c:v>20.908716343679199</c:v>
                </c:pt>
                <c:pt idx="9026">
                  <c:v>20.911033098952799</c:v>
                </c:pt>
                <c:pt idx="9027">
                  <c:v>20.913349854226301</c:v>
                </c:pt>
                <c:pt idx="9028">
                  <c:v>20.915666609499802</c:v>
                </c:pt>
                <c:pt idx="9029">
                  <c:v>20.917983364773399</c:v>
                </c:pt>
                <c:pt idx="9030">
                  <c:v>20.9203001200469</c:v>
                </c:pt>
                <c:pt idx="9031">
                  <c:v>20.922616875320401</c:v>
                </c:pt>
                <c:pt idx="9032">
                  <c:v>20.924933630594001</c:v>
                </c:pt>
                <c:pt idx="9033">
                  <c:v>20.927250385867499</c:v>
                </c:pt>
                <c:pt idx="9034">
                  <c:v>20.929567141141099</c:v>
                </c:pt>
                <c:pt idx="9035">
                  <c:v>20.9318838964146</c:v>
                </c:pt>
                <c:pt idx="9036">
                  <c:v>20.934200651688101</c:v>
                </c:pt>
                <c:pt idx="9037">
                  <c:v>20.936517406961698</c:v>
                </c:pt>
                <c:pt idx="9038">
                  <c:v>20.938834162235199</c:v>
                </c:pt>
                <c:pt idx="9039">
                  <c:v>20.941150917508701</c:v>
                </c:pt>
                <c:pt idx="9040">
                  <c:v>20.943467672782301</c:v>
                </c:pt>
                <c:pt idx="9041">
                  <c:v>20.945784428055799</c:v>
                </c:pt>
                <c:pt idx="9042">
                  <c:v>20.948101183329399</c:v>
                </c:pt>
                <c:pt idx="9043">
                  <c:v>20.9504179386029</c:v>
                </c:pt>
                <c:pt idx="9044">
                  <c:v>20.952734693876401</c:v>
                </c:pt>
                <c:pt idx="9045">
                  <c:v>20.955051449150002</c:v>
                </c:pt>
                <c:pt idx="9046">
                  <c:v>20.957368204423499</c:v>
                </c:pt>
                <c:pt idx="9047">
                  <c:v>20.959684959697</c:v>
                </c:pt>
                <c:pt idx="9048">
                  <c:v>20.962001714970601</c:v>
                </c:pt>
                <c:pt idx="9049">
                  <c:v>20.964318470244098</c:v>
                </c:pt>
                <c:pt idx="9050">
                  <c:v>20.966635225517599</c:v>
                </c:pt>
                <c:pt idx="9051">
                  <c:v>20.9689519807912</c:v>
                </c:pt>
                <c:pt idx="9052">
                  <c:v>20.971268736064701</c:v>
                </c:pt>
                <c:pt idx="9053">
                  <c:v>20.973585491338302</c:v>
                </c:pt>
                <c:pt idx="9054">
                  <c:v>20.975902246611799</c:v>
                </c:pt>
                <c:pt idx="9055">
                  <c:v>20.9782190018853</c:v>
                </c:pt>
                <c:pt idx="9056">
                  <c:v>20.980535757158901</c:v>
                </c:pt>
                <c:pt idx="9057">
                  <c:v>20.982852512432402</c:v>
                </c:pt>
                <c:pt idx="9058">
                  <c:v>20.985169267705899</c:v>
                </c:pt>
                <c:pt idx="9059">
                  <c:v>20.9874860229795</c:v>
                </c:pt>
                <c:pt idx="9060">
                  <c:v>20.989802778253001</c:v>
                </c:pt>
                <c:pt idx="9061">
                  <c:v>20.992119533526498</c:v>
                </c:pt>
                <c:pt idx="9062">
                  <c:v>20.994436288800099</c:v>
                </c:pt>
                <c:pt idx="9063">
                  <c:v>20.9967530440736</c:v>
                </c:pt>
                <c:pt idx="9064">
                  <c:v>20.9990697993472</c:v>
                </c:pt>
                <c:pt idx="9065">
                  <c:v>21.001386554620701</c:v>
                </c:pt>
                <c:pt idx="9066">
                  <c:v>21.003703309894199</c:v>
                </c:pt>
                <c:pt idx="9067">
                  <c:v>21.0060200651678</c:v>
                </c:pt>
                <c:pt idx="9068">
                  <c:v>21.008336820441301</c:v>
                </c:pt>
                <c:pt idx="9069">
                  <c:v>21.010653575714802</c:v>
                </c:pt>
                <c:pt idx="9070">
                  <c:v>21.012970330988399</c:v>
                </c:pt>
                <c:pt idx="9071">
                  <c:v>21.0152870862619</c:v>
                </c:pt>
                <c:pt idx="9072">
                  <c:v>21.017603841535401</c:v>
                </c:pt>
                <c:pt idx="9073">
                  <c:v>21.019920596809001</c:v>
                </c:pt>
                <c:pt idx="9074">
                  <c:v>21.022237352082499</c:v>
                </c:pt>
                <c:pt idx="9075">
                  <c:v>21.024554107356099</c:v>
                </c:pt>
                <c:pt idx="9076">
                  <c:v>21.0268708626296</c:v>
                </c:pt>
                <c:pt idx="9077">
                  <c:v>21.029187617903101</c:v>
                </c:pt>
                <c:pt idx="9078">
                  <c:v>21.031504373176698</c:v>
                </c:pt>
                <c:pt idx="9079">
                  <c:v>21.033821128450199</c:v>
                </c:pt>
                <c:pt idx="9080">
                  <c:v>21.036137883723701</c:v>
                </c:pt>
                <c:pt idx="9081">
                  <c:v>21.038454638997301</c:v>
                </c:pt>
                <c:pt idx="9082">
                  <c:v>21.040771394270799</c:v>
                </c:pt>
                <c:pt idx="9083">
                  <c:v>21.043088149544399</c:v>
                </c:pt>
                <c:pt idx="9084">
                  <c:v>21.0454049048179</c:v>
                </c:pt>
                <c:pt idx="9085">
                  <c:v>21.047721660091401</c:v>
                </c:pt>
                <c:pt idx="9086">
                  <c:v>21.050038415365002</c:v>
                </c:pt>
                <c:pt idx="9087">
                  <c:v>21.052355170638499</c:v>
                </c:pt>
                <c:pt idx="9088">
                  <c:v>21.054671925912</c:v>
                </c:pt>
                <c:pt idx="9089">
                  <c:v>21.056988681185601</c:v>
                </c:pt>
                <c:pt idx="9090">
                  <c:v>21.059305436459098</c:v>
                </c:pt>
                <c:pt idx="9091">
                  <c:v>21.061622191732599</c:v>
                </c:pt>
                <c:pt idx="9092">
                  <c:v>21.0639389470062</c:v>
                </c:pt>
                <c:pt idx="9093">
                  <c:v>21.066255702279701</c:v>
                </c:pt>
                <c:pt idx="9094">
                  <c:v>21.068572457553302</c:v>
                </c:pt>
                <c:pt idx="9095">
                  <c:v>21.070889212826799</c:v>
                </c:pt>
                <c:pt idx="9096">
                  <c:v>21.0732059681003</c:v>
                </c:pt>
                <c:pt idx="9097">
                  <c:v>21.075522723373901</c:v>
                </c:pt>
                <c:pt idx="9098">
                  <c:v>21.077839478647402</c:v>
                </c:pt>
                <c:pt idx="9099">
                  <c:v>21.080156233920899</c:v>
                </c:pt>
                <c:pt idx="9100">
                  <c:v>21.0824729891945</c:v>
                </c:pt>
                <c:pt idx="9101">
                  <c:v>21.084789744468001</c:v>
                </c:pt>
                <c:pt idx="9102">
                  <c:v>21.087106499741498</c:v>
                </c:pt>
                <c:pt idx="9103">
                  <c:v>21.089423255015099</c:v>
                </c:pt>
                <c:pt idx="9104">
                  <c:v>21.0917400102886</c:v>
                </c:pt>
                <c:pt idx="9105">
                  <c:v>21.0940567655622</c:v>
                </c:pt>
                <c:pt idx="9106">
                  <c:v>21.096373520835701</c:v>
                </c:pt>
                <c:pt idx="9107">
                  <c:v>21.098690276109199</c:v>
                </c:pt>
                <c:pt idx="9108">
                  <c:v>21.1010070313828</c:v>
                </c:pt>
                <c:pt idx="9109">
                  <c:v>21.103323786656301</c:v>
                </c:pt>
                <c:pt idx="9110">
                  <c:v>21.105640541929802</c:v>
                </c:pt>
                <c:pt idx="9111">
                  <c:v>21.107957297203399</c:v>
                </c:pt>
                <c:pt idx="9112">
                  <c:v>21.1102740524769</c:v>
                </c:pt>
                <c:pt idx="9113">
                  <c:v>21.112590807750401</c:v>
                </c:pt>
                <c:pt idx="9114">
                  <c:v>21.114907563024001</c:v>
                </c:pt>
                <c:pt idx="9115">
                  <c:v>21.117224318297499</c:v>
                </c:pt>
                <c:pt idx="9116">
                  <c:v>21.119541073571099</c:v>
                </c:pt>
                <c:pt idx="9117">
                  <c:v>21.1218578288446</c:v>
                </c:pt>
                <c:pt idx="9118">
                  <c:v>21.124174584118101</c:v>
                </c:pt>
                <c:pt idx="9119">
                  <c:v>21.126491339391698</c:v>
                </c:pt>
                <c:pt idx="9120">
                  <c:v>21.128808094665199</c:v>
                </c:pt>
                <c:pt idx="9121">
                  <c:v>21.131124849938701</c:v>
                </c:pt>
                <c:pt idx="9122">
                  <c:v>21.133441605212301</c:v>
                </c:pt>
                <c:pt idx="9123">
                  <c:v>21.135758360485799</c:v>
                </c:pt>
                <c:pt idx="9124">
                  <c:v>21.138075115759399</c:v>
                </c:pt>
                <c:pt idx="9125">
                  <c:v>21.1403918710329</c:v>
                </c:pt>
                <c:pt idx="9126">
                  <c:v>21.142708626306401</c:v>
                </c:pt>
                <c:pt idx="9127">
                  <c:v>21.145025381579998</c:v>
                </c:pt>
                <c:pt idx="9128">
                  <c:v>21.147342136853499</c:v>
                </c:pt>
                <c:pt idx="9129">
                  <c:v>21.149658892127</c:v>
                </c:pt>
                <c:pt idx="9130">
                  <c:v>21.151975647400601</c:v>
                </c:pt>
                <c:pt idx="9131">
                  <c:v>21.154292402674098</c:v>
                </c:pt>
                <c:pt idx="9132">
                  <c:v>21.156609157947599</c:v>
                </c:pt>
                <c:pt idx="9133">
                  <c:v>21.1589259132212</c:v>
                </c:pt>
                <c:pt idx="9134">
                  <c:v>21.161242668494701</c:v>
                </c:pt>
                <c:pt idx="9135">
                  <c:v>21.163559423768302</c:v>
                </c:pt>
                <c:pt idx="9136">
                  <c:v>21.165876179041799</c:v>
                </c:pt>
                <c:pt idx="9137">
                  <c:v>21.1681929343153</c:v>
                </c:pt>
                <c:pt idx="9138">
                  <c:v>21.170509689588901</c:v>
                </c:pt>
                <c:pt idx="9139">
                  <c:v>21.172826444862402</c:v>
                </c:pt>
                <c:pt idx="9140">
                  <c:v>21.175143200135899</c:v>
                </c:pt>
                <c:pt idx="9141">
                  <c:v>21.1774599554095</c:v>
                </c:pt>
                <c:pt idx="9142">
                  <c:v>21.179776710683001</c:v>
                </c:pt>
                <c:pt idx="9143">
                  <c:v>21.182093465956498</c:v>
                </c:pt>
                <c:pt idx="9144">
                  <c:v>21.184410221230099</c:v>
                </c:pt>
                <c:pt idx="9145">
                  <c:v>21.1867269765036</c:v>
                </c:pt>
                <c:pt idx="9146">
                  <c:v>21.1890437317772</c:v>
                </c:pt>
                <c:pt idx="9147">
                  <c:v>21.191360487050702</c:v>
                </c:pt>
                <c:pt idx="9148">
                  <c:v>21.193677242324199</c:v>
                </c:pt>
                <c:pt idx="9149">
                  <c:v>21.1959939975978</c:v>
                </c:pt>
                <c:pt idx="9150">
                  <c:v>21.198310752871301</c:v>
                </c:pt>
                <c:pt idx="9151">
                  <c:v>21.200627508144802</c:v>
                </c:pt>
                <c:pt idx="9152">
                  <c:v>21.202944263418399</c:v>
                </c:pt>
                <c:pt idx="9153">
                  <c:v>21.2052610186919</c:v>
                </c:pt>
                <c:pt idx="9154">
                  <c:v>21.207577773965401</c:v>
                </c:pt>
                <c:pt idx="9155">
                  <c:v>21.209894529239001</c:v>
                </c:pt>
                <c:pt idx="9156">
                  <c:v>21.212211284512499</c:v>
                </c:pt>
                <c:pt idx="9157">
                  <c:v>21.214528039786099</c:v>
                </c:pt>
                <c:pt idx="9158">
                  <c:v>21.2168447950596</c:v>
                </c:pt>
                <c:pt idx="9159">
                  <c:v>21.219161550333101</c:v>
                </c:pt>
                <c:pt idx="9160">
                  <c:v>21.221478305606698</c:v>
                </c:pt>
                <c:pt idx="9161">
                  <c:v>21.2237950608802</c:v>
                </c:pt>
                <c:pt idx="9162">
                  <c:v>21.226111816153701</c:v>
                </c:pt>
                <c:pt idx="9163">
                  <c:v>21.228428571427301</c:v>
                </c:pt>
                <c:pt idx="9164">
                  <c:v>21.230745326700799</c:v>
                </c:pt>
                <c:pt idx="9165">
                  <c:v>21.233062081974399</c:v>
                </c:pt>
                <c:pt idx="9166">
                  <c:v>21.2353788372479</c:v>
                </c:pt>
                <c:pt idx="9167">
                  <c:v>21.237695592521401</c:v>
                </c:pt>
                <c:pt idx="9168">
                  <c:v>21.240012347794998</c:v>
                </c:pt>
                <c:pt idx="9169">
                  <c:v>21.242329103068499</c:v>
                </c:pt>
                <c:pt idx="9170">
                  <c:v>21.244645858342</c:v>
                </c:pt>
                <c:pt idx="9171">
                  <c:v>21.246962613615601</c:v>
                </c:pt>
                <c:pt idx="9172">
                  <c:v>21.249279368889098</c:v>
                </c:pt>
                <c:pt idx="9173">
                  <c:v>21.251596124162599</c:v>
                </c:pt>
                <c:pt idx="9174">
                  <c:v>21.2539128794362</c:v>
                </c:pt>
                <c:pt idx="9175">
                  <c:v>21.256229634709701</c:v>
                </c:pt>
                <c:pt idx="9176">
                  <c:v>21.258546389983302</c:v>
                </c:pt>
                <c:pt idx="9177">
                  <c:v>21.260863145256799</c:v>
                </c:pt>
                <c:pt idx="9178">
                  <c:v>21.2631799005303</c:v>
                </c:pt>
                <c:pt idx="9179">
                  <c:v>21.265496655803901</c:v>
                </c:pt>
                <c:pt idx="9180">
                  <c:v>21.267813411077402</c:v>
                </c:pt>
                <c:pt idx="9181">
                  <c:v>21.270130166350899</c:v>
                </c:pt>
                <c:pt idx="9182">
                  <c:v>21.2724469216245</c:v>
                </c:pt>
                <c:pt idx="9183">
                  <c:v>21.274763676898001</c:v>
                </c:pt>
                <c:pt idx="9184">
                  <c:v>21.277080432171498</c:v>
                </c:pt>
                <c:pt idx="9185">
                  <c:v>21.279397187445099</c:v>
                </c:pt>
                <c:pt idx="9186">
                  <c:v>21.2817139427186</c:v>
                </c:pt>
                <c:pt idx="9187">
                  <c:v>21.2840306979922</c:v>
                </c:pt>
                <c:pt idx="9188">
                  <c:v>21.286347453265702</c:v>
                </c:pt>
                <c:pt idx="9189">
                  <c:v>21.288664208539199</c:v>
                </c:pt>
                <c:pt idx="9190">
                  <c:v>21.2909809638128</c:v>
                </c:pt>
                <c:pt idx="9191">
                  <c:v>21.293297719086301</c:v>
                </c:pt>
                <c:pt idx="9192">
                  <c:v>21.295614474359802</c:v>
                </c:pt>
                <c:pt idx="9193">
                  <c:v>21.297931229633399</c:v>
                </c:pt>
                <c:pt idx="9194">
                  <c:v>21.3002479849069</c:v>
                </c:pt>
                <c:pt idx="9195">
                  <c:v>21.302564740180401</c:v>
                </c:pt>
                <c:pt idx="9196">
                  <c:v>21.304881495454001</c:v>
                </c:pt>
                <c:pt idx="9197">
                  <c:v>21.307198250727499</c:v>
                </c:pt>
                <c:pt idx="9198">
                  <c:v>21.309515006001099</c:v>
                </c:pt>
                <c:pt idx="9199">
                  <c:v>21.3118317612746</c:v>
                </c:pt>
                <c:pt idx="9200">
                  <c:v>21.314148516548101</c:v>
                </c:pt>
                <c:pt idx="9201">
                  <c:v>21.316465271821698</c:v>
                </c:pt>
                <c:pt idx="9202">
                  <c:v>21.3187820270952</c:v>
                </c:pt>
                <c:pt idx="9203">
                  <c:v>21.321098782368701</c:v>
                </c:pt>
                <c:pt idx="9204">
                  <c:v>21.323415537642301</c:v>
                </c:pt>
                <c:pt idx="9205">
                  <c:v>21.325732292915799</c:v>
                </c:pt>
                <c:pt idx="9206">
                  <c:v>21.328049048189399</c:v>
                </c:pt>
                <c:pt idx="9207">
                  <c:v>21.3303658034629</c:v>
                </c:pt>
                <c:pt idx="9208">
                  <c:v>21.332682558736401</c:v>
                </c:pt>
                <c:pt idx="9209">
                  <c:v>21.334999314009998</c:v>
                </c:pt>
                <c:pt idx="9210">
                  <c:v>21.337316069283499</c:v>
                </c:pt>
                <c:pt idx="9211">
                  <c:v>21.339632824557</c:v>
                </c:pt>
                <c:pt idx="9212">
                  <c:v>21.341949579830601</c:v>
                </c:pt>
                <c:pt idx="9213">
                  <c:v>21.344266335104098</c:v>
                </c:pt>
                <c:pt idx="9214">
                  <c:v>21.346583090377599</c:v>
                </c:pt>
                <c:pt idx="9215">
                  <c:v>21.3488998456512</c:v>
                </c:pt>
                <c:pt idx="9216">
                  <c:v>21.351216600924701</c:v>
                </c:pt>
                <c:pt idx="9217">
                  <c:v>21.353533356198302</c:v>
                </c:pt>
                <c:pt idx="9218">
                  <c:v>21.355850111471799</c:v>
                </c:pt>
                <c:pt idx="9219">
                  <c:v>21.3581668667453</c:v>
                </c:pt>
                <c:pt idx="9220">
                  <c:v>21.360483622018901</c:v>
                </c:pt>
                <c:pt idx="9221">
                  <c:v>21.362800377292402</c:v>
                </c:pt>
                <c:pt idx="9222">
                  <c:v>21.365117132565899</c:v>
                </c:pt>
                <c:pt idx="9223">
                  <c:v>21.3674338878395</c:v>
                </c:pt>
                <c:pt idx="9224">
                  <c:v>21.369750643113001</c:v>
                </c:pt>
                <c:pt idx="9225">
                  <c:v>21.372067398386498</c:v>
                </c:pt>
                <c:pt idx="9226">
                  <c:v>21.374384153660099</c:v>
                </c:pt>
                <c:pt idx="9227">
                  <c:v>21.3767009089336</c:v>
                </c:pt>
                <c:pt idx="9228">
                  <c:v>21.379017664207201</c:v>
                </c:pt>
                <c:pt idx="9229">
                  <c:v>21.381334419480702</c:v>
                </c:pt>
                <c:pt idx="9230">
                  <c:v>21.383651174754199</c:v>
                </c:pt>
                <c:pt idx="9231">
                  <c:v>21.3859679300278</c:v>
                </c:pt>
                <c:pt idx="9232">
                  <c:v>21.388284685301301</c:v>
                </c:pt>
                <c:pt idx="9233">
                  <c:v>21.390601440574802</c:v>
                </c:pt>
                <c:pt idx="9234">
                  <c:v>21.392918195848399</c:v>
                </c:pt>
                <c:pt idx="9235">
                  <c:v>21.3952349511219</c:v>
                </c:pt>
                <c:pt idx="9236">
                  <c:v>21.397551706395401</c:v>
                </c:pt>
                <c:pt idx="9237">
                  <c:v>21.399868461669001</c:v>
                </c:pt>
                <c:pt idx="9238">
                  <c:v>21.402185216942499</c:v>
                </c:pt>
                <c:pt idx="9239">
                  <c:v>21.404501972216099</c:v>
                </c:pt>
                <c:pt idx="9240">
                  <c:v>21.4068187274896</c:v>
                </c:pt>
                <c:pt idx="9241">
                  <c:v>21.409135482763102</c:v>
                </c:pt>
                <c:pt idx="9242">
                  <c:v>21.411452238036699</c:v>
                </c:pt>
                <c:pt idx="9243">
                  <c:v>21.4137689933102</c:v>
                </c:pt>
                <c:pt idx="9244">
                  <c:v>21.416085748583701</c:v>
                </c:pt>
                <c:pt idx="9245">
                  <c:v>21.418402503857301</c:v>
                </c:pt>
                <c:pt idx="9246">
                  <c:v>21.420719259130799</c:v>
                </c:pt>
                <c:pt idx="9247">
                  <c:v>21.423036014404399</c:v>
                </c:pt>
                <c:pt idx="9248">
                  <c:v>21.4253527696779</c:v>
                </c:pt>
                <c:pt idx="9249">
                  <c:v>21.427669524951401</c:v>
                </c:pt>
                <c:pt idx="9250">
                  <c:v>21.429986280224998</c:v>
                </c:pt>
                <c:pt idx="9251">
                  <c:v>21.432303035498499</c:v>
                </c:pt>
                <c:pt idx="9252">
                  <c:v>21.434619790772</c:v>
                </c:pt>
                <c:pt idx="9253">
                  <c:v>21.436936546045601</c:v>
                </c:pt>
                <c:pt idx="9254">
                  <c:v>21.439253301319098</c:v>
                </c:pt>
                <c:pt idx="9255">
                  <c:v>21.4415700565926</c:v>
                </c:pt>
                <c:pt idx="9256">
                  <c:v>21.4438868118662</c:v>
                </c:pt>
                <c:pt idx="9257">
                  <c:v>21.446203567139701</c:v>
                </c:pt>
                <c:pt idx="9258">
                  <c:v>21.448520322413302</c:v>
                </c:pt>
                <c:pt idx="9259">
                  <c:v>21.450837077686799</c:v>
                </c:pt>
                <c:pt idx="9260">
                  <c:v>21.4531538329603</c:v>
                </c:pt>
                <c:pt idx="9261">
                  <c:v>21.455470588233901</c:v>
                </c:pt>
                <c:pt idx="9262">
                  <c:v>21.457787343507398</c:v>
                </c:pt>
                <c:pt idx="9263">
                  <c:v>21.460104098780899</c:v>
                </c:pt>
                <c:pt idx="9264">
                  <c:v>21.4624208540545</c:v>
                </c:pt>
                <c:pt idx="9265">
                  <c:v>21.464737609328001</c:v>
                </c:pt>
                <c:pt idx="9266">
                  <c:v>21.467054364601498</c:v>
                </c:pt>
                <c:pt idx="9267">
                  <c:v>21.469371119875099</c:v>
                </c:pt>
                <c:pt idx="9268">
                  <c:v>21.4716878751486</c:v>
                </c:pt>
                <c:pt idx="9269">
                  <c:v>21.474004630422201</c:v>
                </c:pt>
                <c:pt idx="9270">
                  <c:v>21.476321385695702</c:v>
                </c:pt>
                <c:pt idx="9271">
                  <c:v>21.478638140969199</c:v>
                </c:pt>
                <c:pt idx="9272">
                  <c:v>21.4809548962428</c:v>
                </c:pt>
                <c:pt idx="9273">
                  <c:v>21.483271651516301</c:v>
                </c:pt>
                <c:pt idx="9274">
                  <c:v>21.485588406789802</c:v>
                </c:pt>
                <c:pt idx="9275">
                  <c:v>21.487905162063399</c:v>
                </c:pt>
                <c:pt idx="9276">
                  <c:v>21.4902219173369</c:v>
                </c:pt>
                <c:pt idx="9277">
                  <c:v>21.492538672610401</c:v>
                </c:pt>
                <c:pt idx="9278">
                  <c:v>21.494855427884001</c:v>
                </c:pt>
                <c:pt idx="9279">
                  <c:v>21.497172183157499</c:v>
                </c:pt>
                <c:pt idx="9280">
                  <c:v>21.499488938431099</c:v>
                </c:pt>
                <c:pt idx="9281">
                  <c:v>21.5018056937046</c:v>
                </c:pt>
                <c:pt idx="9282">
                  <c:v>21.504122448978102</c:v>
                </c:pt>
                <c:pt idx="9283">
                  <c:v>21.506439204251699</c:v>
                </c:pt>
                <c:pt idx="9284">
                  <c:v>21.5087559595252</c:v>
                </c:pt>
                <c:pt idx="9285">
                  <c:v>21.511072714798701</c:v>
                </c:pt>
                <c:pt idx="9286">
                  <c:v>21.513389470072301</c:v>
                </c:pt>
                <c:pt idx="9287">
                  <c:v>21.515706225345799</c:v>
                </c:pt>
                <c:pt idx="9288">
                  <c:v>21.518022980619399</c:v>
                </c:pt>
                <c:pt idx="9289">
                  <c:v>21.5203397358929</c:v>
                </c:pt>
                <c:pt idx="9290">
                  <c:v>21.522656491166401</c:v>
                </c:pt>
                <c:pt idx="9291">
                  <c:v>21.524973246439998</c:v>
                </c:pt>
                <c:pt idx="9292">
                  <c:v>21.527290001713499</c:v>
                </c:pt>
                <c:pt idx="9293">
                  <c:v>21.529606756987</c:v>
                </c:pt>
                <c:pt idx="9294">
                  <c:v>21.531923512260601</c:v>
                </c:pt>
                <c:pt idx="9295">
                  <c:v>21.534240267534098</c:v>
                </c:pt>
                <c:pt idx="9296">
                  <c:v>21.5365570228076</c:v>
                </c:pt>
                <c:pt idx="9297">
                  <c:v>21.5388737780812</c:v>
                </c:pt>
                <c:pt idx="9298">
                  <c:v>21.541190533354701</c:v>
                </c:pt>
                <c:pt idx="9299">
                  <c:v>21.543507288628302</c:v>
                </c:pt>
                <c:pt idx="9300">
                  <c:v>21.545824043901799</c:v>
                </c:pt>
                <c:pt idx="9301">
                  <c:v>21.5481407991753</c:v>
                </c:pt>
                <c:pt idx="9302">
                  <c:v>21.550457554448901</c:v>
                </c:pt>
                <c:pt idx="9303">
                  <c:v>21.552774309722398</c:v>
                </c:pt>
                <c:pt idx="9304">
                  <c:v>21.555091064995899</c:v>
                </c:pt>
                <c:pt idx="9305">
                  <c:v>21.5574078202695</c:v>
                </c:pt>
                <c:pt idx="9306">
                  <c:v>21.559724575543001</c:v>
                </c:pt>
                <c:pt idx="9307">
                  <c:v>21.562041330816498</c:v>
                </c:pt>
                <c:pt idx="9308">
                  <c:v>21.564358086090099</c:v>
                </c:pt>
                <c:pt idx="9309">
                  <c:v>21.5666748413636</c:v>
                </c:pt>
                <c:pt idx="9310">
                  <c:v>21.568991596637201</c:v>
                </c:pt>
                <c:pt idx="9311">
                  <c:v>21.571308351910702</c:v>
                </c:pt>
                <c:pt idx="9312">
                  <c:v>21.573625107184199</c:v>
                </c:pt>
                <c:pt idx="9313">
                  <c:v>21.5759418624578</c:v>
                </c:pt>
                <c:pt idx="9314">
                  <c:v>21.578258617731301</c:v>
                </c:pt>
                <c:pt idx="9315">
                  <c:v>21.580575373004798</c:v>
                </c:pt>
                <c:pt idx="9316">
                  <c:v>21.582892128278399</c:v>
                </c:pt>
                <c:pt idx="9317">
                  <c:v>21.5852088835519</c:v>
                </c:pt>
                <c:pt idx="9318">
                  <c:v>21.587525638825401</c:v>
                </c:pt>
                <c:pt idx="9319">
                  <c:v>21.589842394099001</c:v>
                </c:pt>
                <c:pt idx="9320">
                  <c:v>21.592159149372499</c:v>
                </c:pt>
                <c:pt idx="9321">
                  <c:v>21.594475904646099</c:v>
                </c:pt>
                <c:pt idx="9322">
                  <c:v>21.596792659919601</c:v>
                </c:pt>
                <c:pt idx="9323">
                  <c:v>21.599109415193102</c:v>
                </c:pt>
                <c:pt idx="9324">
                  <c:v>21.601426170466699</c:v>
                </c:pt>
                <c:pt idx="9325">
                  <c:v>21.6037429257402</c:v>
                </c:pt>
                <c:pt idx="9326">
                  <c:v>21.606059681013701</c:v>
                </c:pt>
                <c:pt idx="9327">
                  <c:v>21.608376436287301</c:v>
                </c:pt>
                <c:pt idx="9328">
                  <c:v>21.610693191560799</c:v>
                </c:pt>
                <c:pt idx="9329">
                  <c:v>21.613009946834399</c:v>
                </c:pt>
                <c:pt idx="9330">
                  <c:v>21.6153267021079</c:v>
                </c:pt>
                <c:pt idx="9331">
                  <c:v>21.617643457381401</c:v>
                </c:pt>
                <c:pt idx="9332">
                  <c:v>21.619960212654998</c:v>
                </c:pt>
                <c:pt idx="9333">
                  <c:v>21.622276967928499</c:v>
                </c:pt>
                <c:pt idx="9334">
                  <c:v>21.624593723202</c:v>
                </c:pt>
                <c:pt idx="9335">
                  <c:v>21.626910478475601</c:v>
                </c:pt>
                <c:pt idx="9336">
                  <c:v>21.629227233749099</c:v>
                </c:pt>
                <c:pt idx="9337">
                  <c:v>21.6315439890226</c:v>
                </c:pt>
                <c:pt idx="9338">
                  <c:v>21.6338607442962</c:v>
                </c:pt>
                <c:pt idx="9339">
                  <c:v>21.636177499569701</c:v>
                </c:pt>
                <c:pt idx="9340">
                  <c:v>21.638494254843302</c:v>
                </c:pt>
                <c:pt idx="9341">
                  <c:v>21.640811010116799</c:v>
                </c:pt>
                <c:pt idx="9342">
                  <c:v>21.6431277653903</c:v>
                </c:pt>
                <c:pt idx="9343">
                  <c:v>21.645444520663901</c:v>
                </c:pt>
                <c:pt idx="9344">
                  <c:v>21.647761275937398</c:v>
                </c:pt>
                <c:pt idx="9345">
                  <c:v>21.650078031210899</c:v>
                </c:pt>
                <c:pt idx="9346">
                  <c:v>21.6523947864845</c:v>
                </c:pt>
                <c:pt idx="9347">
                  <c:v>21.654711541758001</c:v>
                </c:pt>
                <c:pt idx="9348">
                  <c:v>21.657028297031498</c:v>
                </c:pt>
                <c:pt idx="9349">
                  <c:v>21.659345052305099</c:v>
                </c:pt>
                <c:pt idx="9350">
                  <c:v>21.6616618075786</c:v>
                </c:pt>
                <c:pt idx="9351">
                  <c:v>21.663978562852201</c:v>
                </c:pt>
                <c:pt idx="9352">
                  <c:v>21.666295318125702</c:v>
                </c:pt>
                <c:pt idx="9353">
                  <c:v>21.668612073399199</c:v>
                </c:pt>
                <c:pt idx="9354">
                  <c:v>21.6709288286728</c:v>
                </c:pt>
                <c:pt idx="9355">
                  <c:v>21.673245583946301</c:v>
                </c:pt>
                <c:pt idx="9356">
                  <c:v>21.675562339219798</c:v>
                </c:pt>
                <c:pt idx="9357">
                  <c:v>21.677879094493399</c:v>
                </c:pt>
                <c:pt idx="9358">
                  <c:v>21.6801958497669</c:v>
                </c:pt>
                <c:pt idx="9359">
                  <c:v>21.682512605040401</c:v>
                </c:pt>
                <c:pt idx="9360">
                  <c:v>21.684829360314001</c:v>
                </c:pt>
                <c:pt idx="9361">
                  <c:v>21.687146115587499</c:v>
                </c:pt>
                <c:pt idx="9362">
                  <c:v>21.689462870861099</c:v>
                </c:pt>
                <c:pt idx="9363">
                  <c:v>21.691779626134601</c:v>
                </c:pt>
                <c:pt idx="9364">
                  <c:v>21.694096381408102</c:v>
                </c:pt>
                <c:pt idx="9365">
                  <c:v>21.696413136681699</c:v>
                </c:pt>
                <c:pt idx="9366">
                  <c:v>21.6987298919552</c:v>
                </c:pt>
                <c:pt idx="9367">
                  <c:v>21.701046647228701</c:v>
                </c:pt>
                <c:pt idx="9368">
                  <c:v>21.703363402502301</c:v>
                </c:pt>
                <c:pt idx="9369">
                  <c:v>21.705680157775799</c:v>
                </c:pt>
                <c:pt idx="9370">
                  <c:v>21.707996913049399</c:v>
                </c:pt>
                <c:pt idx="9371">
                  <c:v>21.7103136683229</c:v>
                </c:pt>
                <c:pt idx="9372">
                  <c:v>21.712630423596401</c:v>
                </c:pt>
                <c:pt idx="9373">
                  <c:v>21.714947178869998</c:v>
                </c:pt>
                <c:pt idx="9374">
                  <c:v>21.717263934143499</c:v>
                </c:pt>
                <c:pt idx="9375">
                  <c:v>21.719580689417</c:v>
                </c:pt>
                <c:pt idx="9376">
                  <c:v>21.721897444690601</c:v>
                </c:pt>
                <c:pt idx="9377">
                  <c:v>21.724214199964099</c:v>
                </c:pt>
                <c:pt idx="9378">
                  <c:v>21.7265309552376</c:v>
                </c:pt>
                <c:pt idx="9379">
                  <c:v>21.7288477105112</c:v>
                </c:pt>
                <c:pt idx="9380">
                  <c:v>21.731164465784701</c:v>
                </c:pt>
                <c:pt idx="9381">
                  <c:v>21.733481221058302</c:v>
                </c:pt>
                <c:pt idx="9382">
                  <c:v>21.735797976331799</c:v>
                </c:pt>
                <c:pt idx="9383">
                  <c:v>21.7381147316053</c:v>
                </c:pt>
                <c:pt idx="9384">
                  <c:v>21.740431486878901</c:v>
                </c:pt>
                <c:pt idx="9385">
                  <c:v>21.742748242152398</c:v>
                </c:pt>
                <c:pt idx="9386">
                  <c:v>21.745064997425899</c:v>
                </c:pt>
                <c:pt idx="9387">
                  <c:v>21.7473817526995</c:v>
                </c:pt>
                <c:pt idx="9388">
                  <c:v>21.749698507973001</c:v>
                </c:pt>
                <c:pt idx="9389">
                  <c:v>21.752015263246498</c:v>
                </c:pt>
                <c:pt idx="9390">
                  <c:v>21.754332018520099</c:v>
                </c:pt>
                <c:pt idx="9391">
                  <c:v>21.7566487737936</c:v>
                </c:pt>
                <c:pt idx="9392">
                  <c:v>21.758965529067201</c:v>
                </c:pt>
                <c:pt idx="9393">
                  <c:v>21.761282284340702</c:v>
                </c:pt>
                <c:pt idx="9394">
                  <c:v>21.763599039614199</c:v>
                </c:pt>
                <c:pt idx="9395">
                  <c:v>21.7659157948878</c:v>
                </c:pt>
                <c:pt idx="9396">
                  <c:v>21.768232550161301</c:v>
                </c:pt>
                <c:pt idx="9397">
                  <c:v>21.770549305434798</c:v>
                </c:pt>
                <c:pt idx="9398">
                  <c:v>21.772866060708399</c:v>
                </c:pt>
                <c:pt idx="9399">
                  <c:v>21.7751828159819</c:v>
                </c:pt>
                <c:pt idx="9400">
                  <c:v>21.777499571255401</c:v>
                </c:pt>
                <c:pt idx="9401">
                  <c:v>21.779816326529001</c:v>
                </c:pt>
                <c:pt idx="9402">
                  <c:v>21.782133081802499</c:v>
                </c:pt>
                <c:pt idx="9403">
                  <c:v>21.784449837076099</c:v>
                </c:pt>
                <c:pt idx="9404">
                  <c:v>21.786766592349601</c:v>
                </c:pt>
                <c:pt idx="9405">
                  <c:v>21.789083347623102</c:v>
                </c:pt>
                <c:pt idx="9406">
                  <c:v>21.791400102896699</c:v>
                </c:pt>
                <c:pt idx="9407">
                  <c:v>21.7937168581702</c:v>
                </c:pt>
                <c:pt idx="9408">
                  <c:v>21.796033613443701</c:v>
                </c:pt>
                <c:pt idx="9409">
                  <c:v>21.798350368717301</c:v>
                </c:pt>
                <c:pt idx="9410">
                  <c:v>21.800667123990799</c:v>
                </c:pt>
                <c:pt idx="9411">
                  <c:v>21.802983879264399</c:v>
                </c:pt>
                <c:pt idx="9412">
                  <c:v>21.8053006345379</c:v>
                </c:pt>
                <c:pt idx="9413">
                  <c:v>21.807617389811401</c:v>
                </c:pt>
                <c:pt idx="9414">
                  <c:v>21.809934145084998</c:v>
                </c:pt>
                <c:pt idx="9415">
                  <c:v>21.812250900358499</c:v>
                </c:pt>
                <c:pt idx="9416">
                  <c:v>21.814567655632001</c:v>
                </c:pt>
                <c:pt idx="9417">
                  <c:v>21.816884410905601</c:v>
                </c:pt>
                <c:pt idx="9418">
                  <c:v>21.819201166179099</c:v>
                </c:pt>
                <c:pt idx="9419">
                  <c:v>21.8215179214526</c:v>
                </c:pt>
                <c:pt idx="9420">
                  <c:v>21.8238346767262</c:v>
                </c:pt>
                <c:pt idx="9421">
                  <c:v>21.826151431999701</c:v>
                </c:pt>
                <c:pt idx="9422">
                  <c:v>21.828468187273302</c:v>
                </c:pt>
                <c:pt idx="9423">
                  <c:v>21.830784942546799</c:v>
                </c:pt>
                <c:pt idx="9424">
                  <c:v>21.8331016978203</c:v>
                </c:pt>
                <c:pt idx="9425">
                  <c:v>21.835418453093901</c:v>
                </c:pt>
                <c:pt idx="9426">
                  <c:v>21.837735208367398</c:v>
                </c:pt>
                <c:pt idx="9427">
                  <c:v>21.840051963640899</c:v>
                </c:pt>
                <c:pt idx="9428">
                  <c:v>21.8423687189145</c:v>
                </c:pt>
                <c:pt idx="9429">
                  <c:v>21.844685474188001</c:v>
                </c:pt>
                <c:pt idx="9430">
                  <c:v>21.847002229461499</c:v>
                </c:pt>
                <c:pt idx="9431">
                  <c:v>21.849318984735099</c:v>
                </c:pt>
                <c:pt idx="9432">
                  <c:v>21.8516357400086</c:v>
                </c:pt>
                <c:pt idx="9433">
                  <c:v>21.853952495282201</c:v>
                </c:pt>
                <c:pt idx="9434">
                  <c:v>21.856269250555702</c:v>
                </c:pt>
                <c:pt idx="9435">
                  <c:v>21.858586005829199</c:v>
                </c:pt>
                <c:pt idx="9436">
                  <c:v>21.8609027611028</c:v>
                </c:pt>
                <c:pt idx="9437">
                  <c:v>21.863219516376301</c:v>
                </c:pt>
                <c:pt idx="9438">
                  <c:v>21.865536271649798</c:v>
                </c:pt>
                <c:pt idx="9439">
                  <c:v>21.867853026923399</c:v>
                </c:pt>
                <c:pt idx="9440">
                  <c:v>21.8701697821969</c:v>
                </c:pt>
                <c:pt idx="9441">
                  <c:v>21.872486537470401</c:v>
                </c:pt>
                <c:pt idx="9442">
                  <c:v>21.874803292744001</c:v>
                </c:pt>
                <c:pt idx="9443">
                  <c:v>21.877120048017499</c:v>
                </c:pt>
                <c:pt idx="9444">
                  <c:v>21.8794368032911</c:v>
                </c:pt>
                <c:pt idx="9445">
                  <c:v>21.881753558564601</c:v>
                </c:pt>
                <c:pt idx="9446">
                  <c:v>21.884070313838102</c:v>
                </c:pt>
                <c:pt idx="9447">
                  <c:v>21.886387069111699</c:v>
                </c:pt>
                <c:pt idx="9448">
                  <c:v>21.8887038243852</c:v>
                </c:pt>
                <c:pt idx="9449">
                  <c:v>21.891020579658701</c:v>
                </c:pt>
                <c:pt idx="9450">
                  <c:v>21.893337334932301</c:v>
                </c:pt>
                <c:pt idx="9451">
                  <c:v>21.895654090205799</c:v>
                </c:pt>
                <c:pt idx="9452">
                  <c:v>21.897970845479399</c:v>
                </c:pt>
                <c:pt idx="9453">
                  <c:v>21.9002876007529</c:v>
                </c:pt>
                <c:pt idx="9454">
                  <c:v>21.902604356026401</c:v>
                </c:pt>
                <c:pt idx="9455">
                  <c:v>21.904921111299998</c:v>
                </c:pt>
                <c:pt idx="9456">
                  <c:v>21.907237866573499</c:v>
                </c:pt>
                <c:pt idx="9457">
                  <c:v>21.909554621847001</c:v>
                </c:pt>
                <c:pt idx="9458">
                  <c:v>21.911871377120601</c:v>
                </c:pt>
                <c:pt idx="9459">
                  <c:v>21.914188132394099</c:v>
                </c:pt>
                <c:pt idx="9460">
                  <c:v>21.9165048876676</c:v>
                </c:pt>
                <c:pt idx="9461">
                  <c:v>21.9188216429412</c:v>
                </c:pt>
                <c:pt idx="9462">
                  <c:v>21.921138398214701</c:v>
                </c:pt>
                <c:pt idx="9463">
                  <c:v>21.923455153488302</c:v>
                </c:pt>
                <c:pt idx="9464">
                  <c:v>21.925771908761799</c:v>
                </c:pt>
                <c:pt idx="9465">
                  <c:v>21.9280886640353</c:v>
                </c:pt>
                <c:pt idx="9466">
                  <c:v>21.930405419308901</c:v>
                </c:pt>
                <c:pt idx="9467">
                  <c:v>21.932722174582398</c:v>
                </c:pt>
                <c:pt idx="9468">
                  <c:v>21.935038929855899</c:v>
                </c:pt>
                <c:pt idx="9469">
                  <c:v>21.9373556851295</c:v>
                </c:pt>
                <c:pt idx="9470">
                  <c:v>21.939672440403001</c:v>
                </c:pt>
                <c:pt idx="9471">
                  <c:v>21.941989195676499</c:v>
                </c:pt>
                <c:pt idx="9472">
                  <c:v>21.944305950950099</c:v>
                </c:pt>
                <c:pt idx="9473">
                  <c:v>21.9466227062236</c:v>
                </c:pt>
                <c:pt idx="9474">
                  <c:v>21.948939461497201</c:v>
                </c:pt>
                <c:pt idx="9475">
                  <c:v>21.951256216770702</c:v>
                </c:pt>
                <c:pt idx="9476">
                  <c:v>21.953572972044199</c:v>
                </c:pt>
                <c:pt idx="9477">
                  <c:v>21.9558897273178</c:v>
                </c:pt>
                <c:pt idx="9478">
                  <c:v>21.958206482591301</c:v>
                </c:pt>
                <c:pt idx="9479">
                  <c:v>21.960523237864798</c:v>
                </c:pt>
                <c:pt idx="9480">
                  <c:v>21.962839993138399</c:v>
                </c:pt>
                <c:pt idx="9481">
                  <c:v>21.9651567484119</c:v>
                </c:pt>
                <c:pt idx="9482">
                  <c:v>21.967473503685401</c:v>
                </c:pt>
                <c:pt idx="9483">
                  <c:v>21.969790258959002</c:v>
                </c:pt>
                <c:pt idx="9484">
                  <c:v>21.972107014232499</c:v>
                </c:pt>
                <c:pt idx="9485">
                  <c:v>21.9744237695061</c:v>
                </c:pt>
                <c:pt idx="9486">
                  <c:v>21.976740524779601</c:v>
                </c:pt>
                <c:pt idx="9487">
                  <c:v>21.979057280053102</c:v>
                </c:pt>
                <c:pt idx="9488">
                  <c:v>21.981374035326699</c:v>
                </c:pt>
                <c:pt idx="9489">
                  <c:v>21.9836907906002</c:v>
                </c:pt>
                <c:pt idx="9490">
                  <c:v>21.986007545873701</c:v>
                </c:pt>
                <c:pt idx="9491">
                  <c:v>21.988324301147301</c:v>
                </c:pt>
                <c:pt idx="9492">
                  <c:v>21.990641056420799</c:v>
                </c:pt>
                <c:pt idx="9493">
                  <c:v>21.992957811694399</c:v>
                </c:pt>
                <c:pt idx="9494">
                  <c:v>21.9952745669679</c:v>
                </c:pt>
                <c:pt idx="9495">
                  <c:v>21.997591322241401</c:v>
                </c:pt>
                <c:pt idx="9496">
                  <c:v>21.999908077514998</c:v>
                </c:pt>
                <c:pt idx="9497">
                  <c:v>22.002224832788499</c:v>
                </c:pt>
                <c:pt idx="9498">
                  <c:v>22.004541588062001</c:v>
                </c:pt>
                <c:pt idx="9499">
                  <c:v>22.006858343335601</c:v>
                </c:pt>
                <c:pt idx="9500">
                  <c:v>22.009175098609099</c:v>
                </c:pt>
                <c:pt idx="9501">
                  <c:v>22.0114918538826</c:v>
                </c:pt>
                <c:pt idx="9502">
                  <c:v>22.0138086091562</c:v>
                </c:pt>
                <c:pt idx="9503">
                  <c:v>22.016125364429701</c:v>
                </c:pt>
                <c:pt idx="9504">
                  <c:v>22.018442119703298</c:v>
                </c:pt>
                <c:pt idx="9505">
                  <c:v>22.020758874976799</c:v>
                </c:pt>
                <c:pt idx="9506">
                  <c:v>22.0230756302503</c:v>
                </c:pt>
                <c:pt idx="9507">
                  <c:v>22.025392385523901</c:v>
                </c:pt>
                <c:pt idx="9508">
                  <c:v>22.027709140797398</c:v>
                </c:pt>
                <c:pt idx="9509">
                  <c:v>22.030025896070899</c:v>
                </c:pt>
                <c:pt idx="9510">
                  <c:v>22.0323426513445</c:v>
                </c:pt>
                <c:pt idx="9511">
                  <c:v>22.034659406618001</c:v>
                </c:pt>
                <c:pt idx="9512">
                  <c:v>22.036976161891499</c:v>
                </c:pt>
                <c:pt idx="9513">
                  <c:v>22.039292917165099</c:v>
                </c:pt>
                <c:pt idx="9514">
                  <c:v>22.0416096724386</c:v>
                </c:pt>
                <c:pt idx="9515">
                  <c:v>22.043926427712201</c:v>
                </c:pt>
                <c:pt idx="9516">
                  <c:v>22.046243182985702</c:v>
                </c:pt>
                <c:pt idx="9517">
                  <c:v>22.048559938259199</c:v>
                </c:pt>
                <c:pt idx="9518">
                  <c:v>22.0508766935328</c:v>
                </c:pt>
                <c:pt idx="9519">
                  <c:v>22.053193448806301</c:v>
                </c:pt>
                <c:pt idx="9520">
                  <c:v>22.055510204079798</c:v>
                </c:pt>
                <c:pt idx="9521">
                  <c:v>22.057826959353399</c:v>
                </c:pt>
                <c:pt idx="9522">
                  <c:v>22.0601437146269</c:v>
                </c:pt>
                <c:pt idx="9523">
                  <c:v>22.062460469900401</c:v>
                </c:pt>
                <c:pt idx="9524">
                  <c:v>22.064777225174002</c:v>
                </c:pt>
                <c:pt idx="9525">
                  <c:v>22.067093980447499</c:v>
                </c:pt>
                <c:pt idx="9526">
                  <c:v>22.0694107357211</c:v>
                </c:pt>
                <c:pt idx="9527">
                  <c:v>22.071727490994601</c:v>
                </c:pt>
                <c:pt idx="9528">
                  <c:v>22.074044246268102</c:v>
                </c:pt>
                <c:pt idx="9529">
                  <c:v>22.076361001541699</c:v>
                </c:pt>
                <c:pt idx="9530">
                  <c:v>22.0786777568152</c:v>
                </c:pt>
                <c:pt idx="9531">
                  <c:v>22.080994512088701</c:v>
                </c:pt>
                <c:pt idx="9532">
                  <c:v>22.083311267362301</c:v>
                </c:pt>
                <c:pt idx="9533">
                  <c:v>22.085628022635799</c:v>
                </c:pt>
                <c:pt idx="9534">
                  <c:v>22.087944777909399</c:v>
                </c:pt>
                <c:pt idx="9535">
                  <c:v>22.0902615331829</c:v>
                </c:pt>
                <c:pt idx="9536">
                  <c:v>22.092578288456401</c:v>
                </c:pt>
                <c:pt idx="9537">
                  <c:v>22.094895043729998</c:v>
                </c:pt>
                <c:pt idx="9538">
                  <c:v>22.0972117990035</c:v>
                </c:pt>
                <c:pt idx="9539">
                  <c:v>22.099528554277001</c:v>
                </c:pt>
                <c:pt idx="9540">
                  <c:v>22.101845309550601</c:v>
                </c:pt>
                <c:pt idx="9541">
                  <c:v>22.104162064824099</c:v>
                </c:pt>
                <c:pt idx="9542">
                  <c:v>22.1064788200976</c:v>
                </c:pt>
                <c:pt idx="9543">
                  <c:v>22.1087955753712</c:v>
                </c:pt>
                <c:pt idx="9544">
                  <c:v>22.111112330644701</c:v>
                </c:pt>
                <c:pt idx="9545">
                  <c:v>22.113429085918298</c:v>
                </c:pt>
                <c:pt idx="9546">
                  <c:v>22.115745841191799</c:v>
                </c:pt>
                <c:pt idx="9547">
                  <c:v>22.1180625964653</c:v>
                </c:pt>
                <c:pt idx="9548">
                  <c:v>22.120379351738901</c:v>
                </c:pt>
                <c:pt idx="9549">
                  <c:v>22.122696107012398</c:v>
                </c:pt>
                <c:pt idx="9550">
                  <c:v>22.125012862285899</c:v>
                </c:pt>
                <c:pt idx="9551">
                  <c:v>22.1273296175595</c:v>
                </c:pt>
                <c:pt idx="9552">
                  <c:v>22.129646372833001</c:v>
                </c:pt>
                <c:pt idx="9553">
                  <c:v>22.131963128106499</c:v>
                </c:pt>
                <c:pt idx="9554">
                  <c:v>22.134279883380099</c:v>
                </c:pt>
                <c:pt idx="9555">
                  <c:v>22.1365966386536</c:v>
                </c:pt>
                <c:pt idx="9556">
                  <c:v>22.138913393927201</c:v>
                </c:pt>
                <c:pt idx="9557">
                  <c:v>22.141230149200702</c:v>
                </c:pt>
                <c:pt idx="9558">
                  <c:v>22.143546904474199</c:v>
                </c:pt>
                <c:pt idx="9559">
                  <c:v>22.1458636597478</c:v>
                </c:pt>
                <c:pt idx="9560">
                  <c:v>22.148180415021301</c:v>
                </c:pt>
                <c:pt idx="9561">
                  <c:v>22.150497170294798</c:v>
                </c:pt>
                <c:pt idx="9562">
                  <c:v>22.152813925568399</c:v>
                </c:pt>
                <c:pt idx="9563">
                  <c:v>22.1551306808419</c:v>
                </c:pt>
                <c:pt idx="9564">
                  <c:v>22.157447436115401</c:v>
                </c:pt>
                <c:pt idx="9565">
                  <c:v>22.159764191389002</c:v>
                </c:pt>
                <c:pt idx="9566">
                  <c:v>22.162080946662499</c:v>
                </c:pt>
                <c:pt idx="9567">
                  <c:v>22.1643977019361</c:v>
                </c:pt>
                <c:pt idx="9568">
                  <c:v>22.166714457209601</c:v>
                </c:pt>
                <c:pt idx="9569">
                  <c:v>22.169031212483102</c:v>
                </c:pt>
                <c:pt idx="9570">
                  <c:v>22.171347967756699</c:v>
                </c:pt>
                <c:pt idx="9571">
                  <c:v>22.1736647230302</c:v>
                </c:pt>
                <c:pt idx="9572">
                  <c:v>22.175981478303701</c:v>
                </c:pt>
                <c:pt idx="9573">
                  <c:v>22.178298233577301</c:v>
                </c:pt>
                <c:pt idx="9574">
                  <c:v>22.180614988850799</c:v>
                </c:pt>
                <c:pt idx="9575">
                  <c:v>22.182931744124399</c:v>
                </c:pt>
                <c:pt idx="9576">
                  <c:v>22.1852484993979</c:v>
                </c:pt>
                <c:pt idx="9577">
                  <c:v>22.187565254671402</c:v>
                </c:pt>
                <c:pt idx="9578">
                  <c:v>22.189882009944998</c:v>
                </c:pt>
                <c:pt idx="9579">
                  <c:v>22.1921987652185</c:v>
                </c:pt>
                <c:pt idx="9580">
                  <c:v>22.194515520492001</c:v>
                </c:pt>
                <c:pt idx="9581">
                  <c:v>22.196832275765601</c:v>
                </c:pt>
                <c:pt idx="9582">
                  <c:v>22.199149031039099</c:v>
                </c:pt>
                <c:pt idx="9583">
                  <c:v>22.2014657863126</c:v>
                </c:pt>
                <c:pt idx="9584">
                  <c:v>22.2037825415862</c:v>
                </c:pt>
                <c:pt idx="9585">
                  <c:v>22.206099296859701</c:v>
                </c:pt>
                <c:pt idx="9586">
                  <c:v>22.208416052133298</c:v>
                </c:pt>
                <c:pt idx="9587">
                  <c:v>22.210732807406799</c:v>
                </c:pt>
                <c:pt idx="9588">
                  <c:v>22.2130495626803</c:v>
                </c:pt>
                <c:pt idx="9589">
                  <c:v>22.215366317953901</c:v>
                </c:pt>
                <c:pt idx="9590">
                  <c:v>22.217683073227398</c:v>
                </c:pt>
                <c:pt idx="9591">
                  <c:v>22.219999828500899</c:v>
                </c:pt>
                <c:pt idx="9592">
                  <c:v>22.2223165837745</c:v>
                </c:pt>
                <c:pt idx="9593">
                  <c:v>22.224633339048001</c:v>
                </c:pt>
                <c:pt idx="9594">
                  <c:v>22.226950094321499</c:v>
                </c:pt>
                <c:pt idx="9595">
                  <c:v>22.229266849595099</c:v>
                </c:pt>
                <c:pt idx="9596">
                  <c:v>22.2315836048686</c:v>
                </c:pt>
                <c:pt idx="9597">
                  <c:v>22.233900360142201</c:v>
                </c:pt>
                <c:pt idx="9598">
                  <c:v>22.236217115415698</c:v>
                </c:pt>
                <c:pt idx="9599">
                  <c:v>22.238533870689199</c:v>
                </c:pt>
                <c:pt idx="9600">
                  <c:v>22.2408506259628</c:v>
                </c:pt>
                <c:pt idx="9601">
                  <c:v>22.243167381236301</c:v>
                </c:pt>
                <c:pt idx="9602">
                  <c:v>22.245484136509798</c:v>
                </c:pt>
                <c:pt idx="9603">
                  <c:v>22.247800891783399</c:v>
                </c:pt>
                <c:pt idx="9604">
                  <c:v>22.2501176470569</c:v>
                </c:pt>
                <c:pt idx="9605">
                  <c:v>22.252434402330401</c:v>
                </c:pt>
                <c:pt idx="9606">
                  <c:v>22.254751157604002</c:v>
                </c:pt>
                <c:pt idx="9607">
                  <c:v>22.257067912877499</c:v>
                </c:pt>
                <c:pt idx="9608">
                  <c:v>22.2593846681511</c:v>
                </c:pt>
                <c:pt idx="9609">
                  <c:v>22.261701423424601</c:v>
                </c:pt>
                <c:pt idx="9610">
                  <c:v>22.264018178698102</c:v>
                </c:pt>
                <c:pt idx="9611">
                  <c:v>22.266334933971699</c:v>
                </c:pt>
                <c:pt idx="9612">
                  <c:v>22.2686516892452</c:v>
                </c:pt>
                <c:pt idx="9613">
                  <c:v>22.270968444518701</c:v>
                </c:pt>
                <c:pt idx="9614">
                  <c:v>22.273285199792301</c:v>
                </c:pt>
                <c:pt idx="9615">
                  <c:v>22.275601955065799</c:v>
                </c:pt>
                <c:pt idx="9616">
                  <c:v>22.277918710339399</c:v>
                </c:pt>
                <c:pt idx="9617">
                  <c:v>22.2802354656129</c:v>
                </c:pt>
                <c:pt idx="9618">
                  <c:v>22.282552220886402</c:v>
                </c:pt>
                <c:pt idx="9619">
                  <c:v>22.284868976159999</c:v>
                </c:pt>
                <c:pt idx="9620">
                  <c:v>22.2871857314335</c:v>
                </c:pt>
                <c:pt idx="9621">
                  <c:v>22.289502486707001</c:v>
                </c:pt>
                <c:pt idx="9622">
                  <c:v>22.291819241980601</c:v>
                </c:pt>
                <c:pt idx="9623">
                  <c:v>22.294135997254099</c:v>
                </c:pt>
                <c:pt idx="9624">
                  <c:v>22.2964527525276</c:v>
                </c:pt>
                <c:pt idx="9625">
                  <c:v>22.2987695078012</c:v>
                </c:pt>
                <c:pt idx="9626">
                  <c:v>22.301086263074701</c:v>
                </c:pt>
                <c:pt idx="9627">
                  <c:v>22.303403018348298</c:v>
                </c:pt>
                <c:pt idx="9628">
                  <c:v>22.305719773621799</c:v>
                </c:pt>
                <c:pt idx="9629">
                  <c:v>22.3080365288953</c:v>
                </c:pt>
                <c:pt idx="9630">
                  <c:v>22.310353284168901</c:v>
                </c:pt>
                <c:pt idx="9631">
                  <c:v>22.312670039442398</c:v>
                </c:pt>
                <c:pt idx="9632">
                  <c:v>22.3149867947159</c:v>
                </c:pt>
                <c:pt idx="9633">
                  <c:v>22.3173035499895</c:v>
                </c:pt>
                <c:pt idx="9634">
                  <c:v>22.319620305263001</c:v>
                </c:pt>
                <c:pt idx="9635">
                  <c:v>22.321937060536499</c:v>
                </c:pt>
                <c:pt idx="9636">
                  <c:v>22.324253815810099</c:v>
                </c:pt>
                <c:pt idx="9637">
                  <c:v>22.3265705710836</c:v>
                </c:pt>
                <c:pt idx="9638">
                  <c:v>22.328887326357201</c:v>
                </c:pt>
                <c:pt idx="9639">
                  <c:v>22.331204081630698</c:v>
                </c:pt>
                <c:pt idx="9640">
                  <c:v>22.333520836904199</c:v>
                </c:pt>
                <c:pt idx="9641">
                  <c:v>22.3358375921778</c:v>
                </c:pt>
                <c:pt idx="9642">
                  <c:v>22.338154347451301</c:v>
                </c:pt>
                <c:pt idx="9643">
                  <c:v>22.340471102724798</c:v>
                </c:pt>
                <c:pt idx="9644">
                  <c:v>22.342787857998399</c:v>
                </c:pt>
                <c:pt idx="9645">
                  <c:v>22.3451046132719</c:v>
                </c:pt>
                <c:pt idx="9646">
                  <c:v>22.347421368545401</c:v>
                </c:pt>
                <c:pt idx="9647">
                  <c:v>22.349738123819002</c:v>
                </c:pt>
                <c:pt idx="9648">
                  <c:v>22.352054879092499</c:v>
                </c:pt>
                <c:pt idx="9649">
                  <c:v>22.3543716343661</c:v>
                </c:pt>
                <c:pt idx="9650">
                  <c:v>22.356688389639601</c:v>
                </c:pt>
                <c:pt idx="9651">
                  <c:v>22.359005144913102</c:v>
                </c:pt>
                <c:pt idx="9652">
                  <c:v>22.361321900186699</c:v>
                </c:pt>
                <c:pt idx="9653">
                  <c:v>22.3636386554602</c:v>
                </c:pt>
                <c:pt idx="9654">
                  <c:v>22.365955410733701</c:v>
                </c:pt>
                <c:pt idx="9655">
                  <c:v>22.368272166007301</c:v>
                </c:pt>
                <c:pt idx="9656">
                  <c:v>22.370588921280799</c:v>
                </c:pt>
                <c:pt idx="9657">
                  <c:v>22.372905676554399</c:v>
                </c:pt>
                <c:pt idx="9658">
                  <c:v>22.3752224318279</c:v>
                </c:pt>
                <c:pt idx="9659">
                  <c:v>22.377539187101402</c:v>
                </c:pt>
                <c:pt idx="9660">
                  <c:v>22.379855942374999</c:v>
                </c:pt>
                <c:pt idx="9661">
                  <c:v>22.3821726976485</c:v>
                </c:pt>
                <c:pt idx="9662">
                  <c:v>22.384489452922001</c:v>
                </c:pt>
                <c:pt idx="9663">
                  <c:v>22.386806208195601</c:v>
                </c:pt>
                <c:pt idx="9664">
                  <c:v>22.389122963469099</c:v>
                </c:pt>
                <c:pt idx="9665">
                  <c:v>22.3914397187426</c:v>
                </c:pt>
                <c:pt idx="9666">
                  <c:v>22.3937564740162</c:v>
                </c:pt>
                <c:pt idx="9667">
                  <c:v>22.396073229289701</c:v>
                </c:pt>
                <c:pt idx="9668">
                  <c:v>22.398389984563298</c:v>
                </c:pt>
                <c:pt idx="9669">
                  <c:v>22.400706739836799</c:v>
                </c:pt>
                <c:pt idx="9670">
                  <c:v>22.4030234951103</c:v>
                </c:pt>
                <c:pt idx="9671">
                  <c:v>22.405340250383901</c:v>
                </c:pt>
                <c:pt idx="9672">
                  <c:v>22.407657005657398</c:v>
                </c:pt>
                <c:pt idx="9673">
                  <c:v>22.4099737609309</c:v>
                </c:pt>
                <c:pt idx="9674">
                  <c:v>22.4122905162045</c:v>
                </c:pt>
                <c:pt idx="9675">
                  <c:v>22.414607271478001</c:v>
                </c:pt>
                <c:pt idx="9676">
                  <c:v>22.416924026751499</c:v>
                </c:pt>
                <c:pt idx="9677">
                  <c:v>22.419240782025099</c:v>
                </c:pt>
                <c:pt idx="9678">
                  <c:v>22.4215575372986</c:v>
                </c:pt>
                <c:pt idx="9679">
                  <c:v>22.423874292572201</c:v>
                </c:pt>
                <c:pt idx="9680">
                  <c:v>22.426191047845698</c:v>
                </c:pt>
                <c:pt idx="9681">
                  <c:v>22.428507803119199</c:v>
                </c:pt>
                <c:pt idx="9682">
                  <c:v>22.4308245583928</c:v>
                </c:pt>
                <c:pt idx="9683">
                  <c:v>22.433141313666301</c:v>
                </c:pt>
                <c:pt idx="9684">
                  <c:v>22.435458068939798</c:v>
                </c:pt>
                <c:pt idx="9685">
                  <c:v>22.437774824213399</c:v>
                </c:pt>
                <c:pt idx="9686">
                  <c:v>22.4400915794869</c:v>
                </c:pt>
                <c:pt idx="9687">
                  <c:v>22.442408334760401</c:v>
                </c:pt>
                <c:pt idx="9688">
                  <c:v>22.444725090034002</c:v>
                </c:pt>
                <c:pt idx="9689">
                  <c:v>22.447041845307499</c:v>
                </c:pt>
                <c:pt idx="9690">
                  <c:v>22.4493586005811</c:v>
                </c:pt>
                <c:pt idx="9691">
                  <c:v>22.451675355854601</c:v>
                </c:pt>
                <c:pt idx="9692">
                  <c:v>22.453992111128098</c:v>
                </c:pt>
                <c:pt idx="9693">
                  <c:v>22.456308866401699</c:v>
                </c:pt>
                <c:pt idx="9694">
                  <c:v>22.4586256216752</c:v>
                </c:pt>
                <c:pt idx="9695">
                  <c:v>22.460942376948701</c:v>
                </c:pt>
                <c:pt idx="9696">
                  <c:v>22.463259132222301</c:v>
                </c:pt>
                <c:pt idx="9697">
                  <c:v>22.465575887495799</c:v>
                </c:pt>
                <c:pt idx="9698">
                  <c:v>22.467892642769399</c:v>
                </c:pt>
                <c:pt idx="9699">
                  <c:v>22.470209398042901</c:v>
                </c:pt>
                <c:pt idx="9700">
                  <c:v>22.472526153316402</c:v>
                </c:pt>
                <c:pt idx="9701">
                  <c:v>22.474842908589999</c:v>
                </c:pt>
                <c:pt idx="9702">
                  <c:v>22.4771596638635</c:v>
                </c:pt>
                <c:pt idx="9703">
                  <c:v>22.479476419137001</c:v>
                </c:pt>
                <c:pt idx="9704">
                  <c:v>22.481793174410601</c:v>
                </c:pt>
                <c:pt idx="9705">
                  <c:v>22.484109929684099</c:v>
                </c:pt>
                <c:pt idx="9706">
                  <c:v>22.4864266849576</c:v>
                </c:pt>
                <c:pt idx="9707">
                  <c:v>22.4887434402312</c:v>
                </c:pt>
                <c:pt idx="9708">
                  <c:v>22.491060195504701</c:v>
                </c:pt>
                <c:pt idx="9709">
                  <c:v>22.493376950778298</c:v>
                </c:pt>
                <c:pt idx="9710">
                  <c:v>22.495693706051799</c:v>
                </c:pt>
                <c:pt idx="9711">
                  <c:v>22.4980104613253</c:v>
                </c:pt>
                <c:pt idx="9712">
                  <c:v>22.500327216598901</c:v>
                </c:pt>
                <c:pt idx="9713">
                  <c:v>22.502643971872399</c:v>
                </c:pt>
                <c:pt idx="9714">
                  <c:v>22.5049607271459</c:v>
                </c:pt>
                <c:pt idx="9715">
                  <c:v>22.5072774824195</c:v>
                </c:pt>
                <c:pt idx="9716">
                  <c:v>22.509594237693001</c:v>
                </c:pt>
                <c:pt idx="9717">
                  <c:v>22.511910992966499</c:v>
                </c:pt>
                <c:pt idx="9718">
                  <c:v>22.514227748240099</c:v>
                </c:pt>
                <c:pt idx="9719">
                  <c:v>22.5165445035136</c:v>
                </c:pt>
                <c:pt idx="9720">
                  <c:v>22.518861258787201</c:v>
                </c:pt>
                <c:pt idx="9721">
                  <c:v>22.521178014060698</c:v>
                </c:pt>
                <c:pt idx="9722">
                  <c:v>22.523494769334199</c:v>
                </c:pt>
                <c:pt idx="9723">
                  <c:v>22.5258115246078</c:v>
                </c:pt>
                <c:pt idx="9724">
                  <c:v>22.528128279881301</c:v>
                </c:pt>
                <c:pt idx="9725">
                  <c:v>22.530445035154798</c:v>
                </c:pt>
                <c:pt idx="9726">
                  <c:v>22.532761790428399</c:v>
                </c:pt>
                <c:pt idx="9727">
                  <c:v>22.5350785457019</c:v>
                </c:pt>
                <c:pt idx="9728">
                  <c:v>22.537395300975401</c:v>
                </c:pt>
                <c:pt idx="9729">
                  <c:v>22.539712056249002</c:v>
                </c:pt>
                <c:pt idx="9730">
                  <c:v>22.542028811522499</c:v>
                </c:pt>
                <c:pt idx="9731">
                  <c:v>22.5443455667961</c:v>
                </c:pt>
                <c:pt idx="9732">
                  <c:v>22.546662322069601</c:v>
                </c:pt>
                <c:pt idx="9733">
                  <c:v>22.548979077343098</c:v>
                </c:pt>
                <c:pt idx="9734">
                  <c:v>22.551295832616699</c:v>
                </c:pt>
                <c:pt idx="9735">
                  <c:v>22.5536125878902</c:v>
                </c:pt>
                <c:pt idx="9736">
                  <c:v>22.555929343163701</c:v>
                </c:pt>
                <c:pt idx="9737">
                  <c:v>22.558246098437301</c:v>
                </c:pt>
                <c:pt idx="9738">
                  <c:v>22.560562853710799</c:v>
                </c:pt>
                <c:pt idx="9739">
                  <c:v>22.562879608984399</c:v>
                </c:pt>
                <c:pt idx="9740">
                  <c:v>22.565196364257901</c:v>
                </c:pt>
                <c:pt idx="9741">
                  <c:v>22.567513119531402</c:v>
                </c:pt>
                <c:pt idx="9742">
                  <c:v>22.569829874804999</c:v>
                </c:pt>
                <c:pt idx="9743">
                  <c:v>22.5721466300785</c:v>
                </c:pt>
                <c:pt idx="9744">
                  <c:v>22.574463385352001</c:v>
                </c:pt>
                <c:pt idx="9745">
                  <c:v>22.576780140625601</c:v>
                </c:pt>
                <c:pt idx="9746">
                  <c:v>22.579096895899099</c:v>
                </c:pt>
                <c:pt idx="9747">
                  <c:v>22.5814136511726</c:v>
                </c:pt>
                <c:pt idx="9748">
                  <c:v>22.5837304064462</c:v>
                </c:pt>
                <c:pt idx="9749">
                  <c:v>22.586047161719701</c:v>
                </c:pt>
                <c:pt idx="9750">
                  <c:v>22.588363916993298</c:v>
                </c:pt>
                <c:pt idx="9751">
                  <c:v>22.590680672266799</c:v>
                </c:pt>
                <c:pt idx="9752">
                  <c:v>22.5929974275403</c:v>
                </c:pt>
                <c:pt idx="9753">
                  <c:v>22.595314182813901</c:v>
                </c:pt>
                <c:pt idx="9754">
                  <c:v>22.597630938087399</c:v>
                </c:pt>
                <c:pt idx="9755">
                  <c:v>22.5999476933609</c:v>
                </c:pt>
                <c:pt idx="9756">
                  <c:v>22.6022644486345</c:v>
                </c:pt>
                <c:pt idx="9757">
                  <c:v>22.604581203908001</c:v>
                </c:pt>
                <c:pt idx="9758">
                  <c:v>22.606897959181499</c:v>
                </c:pt>
                <c:pt idx="9759">
                  <c:v>22.609214714455099</c:v>
                </c:pt>
                <c:pt idx="9760">
                  <c:v>22.6115314697286</c:v>
                </c:pt>
                <c:pt idx="9761">
                  <c:v>22.613848225002201</c:v>
                </c:pt>
                <c:pt idx="9762">
                  <c:v>22.616164980275698</c:v>
                </c:pt>
                <c:pt idx="9763">
                  <c:v>22.618481735549199</c:v>
                </c:pt>
                <c:pt idx="9764">
                  <c:v>22.6207984908228</c:v>
                </c:pt>
                <c:pt idx="9765">
                  <c:v>22.623115246096301</c:v>
                </c:pt>
                <c:pt idx="9766">
                  <c:v>22.625432001369798</c:v>
                </c:pt>
                <c:pt idx="9767">
                  <c:v>22.627748756643399</c:v>
                </c:pt>
                <c:pt idx="9768">
                  <c:v>22.6300655119169</c:v>
                </c:pt>
                <c:pt idx="9769">
                  <c:v>22.632382267190401</c:v>
                </c:pt>
                <c:pt idx="9770">
                  <c:v>22.634699022464002</c:v>
                </c:pt>
                <c:pt idx="9771">
                  <c:v>22.637015777737499</c:v>
                </c:pt>
                <c:pt idx="9772">
                  <c:v>22.6393325330111</c:v>
                </c:pt>
                <c:pt idx="9773">
                  <c:v>22.641649288284601</c:v>
                </c:pt>
                <c:pt idx="9774">
                  <c:v>22.643966043558098</c:v>
                </c:pt>
                <c:pt idx="9775">
                  <c:v>22.646282798831699</c:v>
                </c:pt>
                <c:pt idx="9776">
                  <c:v>22.6485995541052</c:v>
                </c:pt>
                <c:pt idx="9777">
                  <c:v>22.650916309378701</c:v>
                </c:pt>
                <c:pt idx="9778">
                  <c:v>22.653233064652301</c:v>
                </c:pt>
                <c:pt idx="9779">
                  <c:v>22.655549819925799</c:v>
                </c:pt>
                <c:pt idx="9780">
                  <c:v>22.6578665751994</c:v>
                </c:pt>
                <c:pt idx="9781">
                  <c:v>22.660183330472901</c:v>
                </c:pt>
                <c:pt idx="9782">
                  <c:v>22.662500085746402</c:v>
                </c:pt>
                <c:pt idx="9783">
                  <c:v>22.664816841019999</c:v>
                </c:pt>
                <c:pt idx="9784">
                  <c:v>22.6671335962935</c:v>
                </c:pt>
                <c:pt idx="9785">
                  <c:v>22.669450351567001</c:v>
                </c:pt>
                <c:pt idx="9786">
                  <c:v>22.671767106840601</c:v>
                </c:pt>
                <c:pt idx="9787">
                  <c:v>22.674083862114099</c:v>
                </c:pt>
                <c:pt idx="9788">
                  <c:v>22.6764006173876</c:v>
                </c:pt>
                <c:pt idx="9789">
                  <c:v>22.6787173726612</c:v>
                </c:pt>
                <c:pt idx="9790">
                  <c:v>22.681034127934701</c:v>
                </c:pt>
                <c:pt idx="9791">
                  <c:v>22.683350883208298</c:v>
                </c:pt>
                <c:pt idx="9792">
                  <c:v>22.685667638481799</c:v>
                </c:pt>
                <c:pt idx="9793">
                  <c:v>22.687984393755301</c:v>
                </c:pt>
                <c:pt idx="9794">
                  <c:v>22.690301149028901</c:v>
                </c:pt>
                <c:pt idx="9795">
                  <c:v>22.692617904302399</c:v>
                </c:pt>
                <c:pt idx="9796">
                  <c:v>22.6949346595759</c:v>
                </c:pt>
                <c:pt idx="9797">
                  <c:v>22.6972514148495</c:v>
                </c:pt>
                <c:pt idx="9798">
                  <c:v>22.699568170123001</c:v>
                </c:pt>
                <c:pt idx="9799">
                  <c:v>22.701884925396499</c:v>
                </c:pt>
                <c:pt idx="9800">
                  <c:v>22.704201680670099</c:v>
                </c:pt>
                <c:pt idx="9801">
                  <c:v>22.7065184359436</c:v>
                </c:pt>
                <c:pt idx="9802">
                  <c:v>22.708835191217201</c:v>
                </c:pt>
                <c:pt idx="9803">
                  <c:v>22.711151946490698</c:v>
                </c:pt>
                <c:pt idx="9804">
                  <c:v>22.713468701764199</c:v>
                </c:pt>
                <c:pt idx="9805">
                  <c:v>22.7157854570378</c:v>
                </c:pt>
                <c:pt idx="9806">
                  <c:v>22.718102212311301</c:v>
                </c:pt>
                <c:pt idx="9807">
                  <c:v>22.720418967584799</c:v>
                </c:pt>
                <c:pt idx="9808">
                  <c:v>22.722735722858399</c:v>
                </c:pt>
                <c:pt idx="9809">
                  <c:v>22.7250524781319</c:v>
                </c:pt>
                <c:pt idx="9810">
                  <c:v>22.727369233405401</c:v>
                </c:pt>
                <c:pt idx="9811">
                  <c:v>22.729685988679002</c:v>
                </c:pt>
                <c:pt idx="9812">
                  <c:v>22.732002743952499</c:v>
                </c:pt>
                <c:pt idx="9813">
                  <c:v>22.7343194992261</c:v>
                </c:pt>
                <c:pt idx="9814">
                  <c:v>22.736636254499601</c:v>
                </c:pt>
                <c:pt idx="9815">
                  <c:v>22.738953009773098</c:v>
                </c:pt>
                <c:pt idx="9816">
                  <c:v>22.741269765046699</c:v>
                </c:pt>
                <c:pt idx="9817">
                  <c:v>22.7435865203202</c:v>
                </c:pt>
                <c:pt idx="9818">
                  <c:v>22.745903275593701</c:v>
                </c:pt>
                <c:pt idx="9819">
                  <c:v>22.748220030867301</c:v>
                </c:pt>
                <c:pt idx="9820">
                  <c:v>22.750536786140799</c:v>
                </c:pt>
                <c:pt idx="9821">
                  <c:v>22.7528535414144</c:v>
                </c:pt>
                <c:pt idx="9822">
                  <c:v>22.755170296687901</c:v>
                </c:pt>
                <c:pt idx="9823">
                  <c:v>22.757487051961402</c:v>
                </c:pt>
                <c:pt idx="9824">
                  <c:v>22.759803807234999</c:v>
                </c:pt>
                <c:pt idx="9825">
                  <c:v>22.7621205625085</c:v>
                </c:pt>
                <c:pt idx="9826">
                  <c:v>22.764437317782001</c:v>
                </c:pt>
                <c:pt idx="9827">
                  <c:v>22.766754073055601</c:v>
                </c:pt>
                <c:pt idx="9828">
                  <c:v>22.769070828329099</c:v>
                </c:pt>
                <c:pt idx="9829">
                  <c:v>22.7713875836026</c:v>
                </c:pt>
                <c:pt idx="9830">
                  <c:v>22.7737043388762</c:v>
                </c:pt>
                <c:pt idx="9831">
                  <c:v>22.776021094149701</c:v>
                </c:pt>
                <c:pt idx="9832">
                  <c:v>22.778337849423298</c:v>
                </c:pt>
                <c:pt idx="9833">
                  <c:v>22.780654604696799</c:v>
                </c:pt>
                <c:pt idx="9834">
                  <c:v>22.782971359970301</c:v>
                </c:pt>
                <c:pt idx="9835">
                  <c:v>22.785288115243901</c:v>
                </c:pt>
                <c:pt idx="9836">
                  <c:v>22.787604870517399</c:v>
                </c:pt>
                <c:pt idx="9837">
                  <c:v>22.7899216257909</c:v>
                </c:pt>
                <c:pt idx="9838">
                  <c:v>22.7922383810645</c:v>
                </c:pt>
                <c:pt idx="9839">
                  <c:v>22.794555136338001</c:v>
                </c:pt>
                <c:pt idx="9840">
                  <c:v>22.796871891611499</c:v>
                </c:pt>
                <c:pt idx="9841">
                  <c:v>22.799188646885099</c:v>
                </c:pt>
                <c:pt idx="9842">
                  <c:v>22.8015054021586</c:v>
                </c:pt>
                <c:pt idx="9843">
                  <c:v>22.803822157432201</c:v>
                </c:pt>
                <c:pt idx="9844">
                  <c:v>22.806138912705698</c:v>
                </c:pt>
                <c:pt idx="9845">
                  <c:v>22.808455667979199</c:v>
                </c:pt>
                <c:pt idx="9846">
                  <c:v>22.8107724232528</c:v>
                </c:pt>
                <c:pt idx="9847">
                  <c:v>22.813089178526301</c:v>
                </c:pt>
                <c:pt idx="9848">
                  <c:v>22.815405933799799</c:v>
                </c:pt>
                <c:pt idx="9849">
                  <c:v>22.817722689073399</c:v>
                </c:pt>
                <c:pt idx="9850">
                  <c:v>22.8200394443469</c:v>
                </c:pt>
                <c:pt idx="9851">
                  <c:v>22.822356199620401</c:v>
                </c:pt>
                <c:pt idx="9852">
                  <c:v>22.824672954894002</c:v>
                </c:pt>
                <c:pt idx="9853">
                  <c:v>22.826989710167499</c:v>
                </c:pt>
                <c:pt idx="9854">
                  <c:v>22.8293064654411</c:v>
                </c:pt>
                <c:pt idx="9855">
                  <c:v>22.831623220714601</c:v>
                </c:pt>
                <c:pt idx="9856">
                  <c:v>22.833939975988098</c:v>
                </c:pt>
                <c:pt idx="9857">
                  <c:v>22.836256731261699</c:v>
                </c:pt>
                <c:pt idx="9858">
                  <c:v>22.8385734865352</c:v>
                </c:pt>
                <c:pt idx="9859">
                  <c:v>22.840890241808701</c:v>
                </c:pt>
                <c:pt idx="9860">
                  <c:v>22.843206997082302</c:v>
                </c:pt>
                <c:pt idx="9861">
                  <c:v>22.845523752355799</c:v>
                </c:pt>
                <c:pt idx="9862">
                  <c:v>22.8478405076294</c:v>
                </c:pt>
                <c:pt idx="9863">
                  <c:v>22.850157262902901</c:v>
                </c:pt>
                <c:pt idx="9864">
                  <c:v>22.852474018176402</c:v>
                </c:pt>
                <c:pt idx="9865">
                  <c:v>22.854790773449999</c:v>
                </c:pt>
                <c:pt idx="9866">
                  <c:v>22.8571075287235</c:v>
                </c:pt>
                <c:pt idx="9867">
                  <c:v>22.859424283997001</c:v>
                </c:pt>
                <c:pt idx="9868">
                  <c:v>22.861741039270601</c:v>
                </c:pt>
                <c:pt idx="9869">
                  <c:v>22.864057794544099</c:v>
                </c:pt>
                <c:pt idx="9870">
                  <c:v>22.8663745498176</c:v>
                </c:pt>
                <c:pt idx="9871">
                  <c:v>22.8686913050912</c:v>
                </c:pt>
                <c:pt idx="9872">
                  <c:v>22.871008060364701</c:v>
                </c:pt>
                <c:pt idx="9873">
                  <c:v>22.873324815638298</c:v>
                </c:pt>
                <c:pt idx="9874">
                  <c:v>22.8756415709118</c:v>
                </c:pt>
                <c:pt idx="9875">
                  <c:v>22.877958326185301</c:v>
                </c:pt>
                <c:pt idx="9876">
                  <c:v>22.880275081458901</c:v>
                </c:pt>
                <c:pt idx="9877">
                  <c:v>22.882591836732399</c:v>
                </c:pt>
                <c:pt idx="9878">
                  <c:v>22.8849085920059</c:v>
                </c:pt>
                <c:pt idx="9879">
                  <c:v>22.8872253472795</c:v>
                </c:pt>
                <c:pt idx="9880">
                  <c:v>22.889542102553001</c:v>
                </c:pt>
                <c:pt idx="9881">
                  <c:v>22.891858857826499</c:v>
                </c:pt>
                <c:pt idx="9882">
                  <c:v>22.894175613100099</c:v>
                </c:pt>
                <c:pt idx="9883">
                  <c:v>22.8964923683736</c:v>
                </c:pt>
                <c:pt idx="9884">
                  <c:v>22.898809123647201</c:v>
                </c:pt>
                <c:pt idx="9885">
                  <c:v>22.901125878920698</c:v>
                </c:pt>
                <c:pt idx="9886">
                  <c:v>22.903442634194199</c:v>
                </c:pt>
                <c:pt idx="9887">
                  <c:v>22.9057593894678</c:v>
                </c:pt>
                <c:pt idx="9888">
                  <c:v>22.908076144741301</c:v>
                </c:pt>
                <c:pt idx="9889">
                  <c:v>22.910392900014799</c:v>
                </c:pt>
                <c:pt idx="9890">
                  <c:v>22.912709655288399</c:v>
                </c:pt>
                <c:pt idx="9891">
                  <c:v>22.9150264105619</c:v>
                </c:pt>
                <c:pt idx="9892">
                  <c:v>22.917343165835401</c:v>
                </c:pt>
                <c:pt idx="9893">
                  <c:v>22.919659921109002</c:v>
                </c:pt>
                <c:pt idx="9894">
                  <c:v>22.921976676382499</c:v>
                </c:pt>
                <c:pt idx="9895">
                  <c:v>22.9242934316561</c:v>
                </c:pt>
                <c:pt idx="9896">
                  <c:v>22.926610186929601</c:v>
                </c:pt>
                <c:pt idx="9897">
                  <c:v>22.928926942203098</c:v>
                </c:pt>
                <c:pt idx="9898">
                  <c:v>22.931243697476699</c:v>
                </c:pt>
                <c:pt idx="9899">
                  <c:v>22.9335604527502</c:v>
                </c:pt>
                <c:pt idx="9900">
                  <c:v>22.935877208023701</c:v>
                </c:pt>
                <c:pt idx="9901">
                  <c:v>22.938193963297302</c:v>
                </c:pt>
                <c:pt idx="9902">
                  <c:v>22.940510718570799</c:v>
                </c:pt>
                <c:pt idx="9903">
                  <c:v>22.9428274738444</c:v>
                </c:pt>
                <c:pt idx="9904">
                  <c:v>22.945144229117901</c:v>
                </c:pt>
                <c:pt idx="9905">
                  <c:v>22.947460984391402</c:v>
                </c:pt>
                <c:pt idx="9906">
                  <c:v>22.949777739664999</c:v>
                </c:pt>
                <c:pt idx="9907">
                  <c:v>22.9520944949385</c:v>
                </c:pt>
                <c:pt idx="9908">
                  <c:v>22.954411250212001</c:v>
                </c:pt>
                <c:pt idx="9909">
                  <c:v>22.956728005485601</c:v>
                </c:pt>
                <c:pt idx="9910">
                  <c:v>22.959044760759099</c:v>
                </c:pt>
                <c:pt idx="9911">
                  <c:v>22.9613615160326</c:v>
                </c:pt>
                <c:pt idx="9912">
                  <c:v>22.9636782713062</c:v>
                </c:pt>
                <c:pt idx="9913">
                  <c:v>22.965995026579701</c:v>
                </c:pt>
                <c:pt idx="9914">
                  <c:v>22.968311781853298</c:v>
                </c:pt>
                <c:pt idx="9915">
                  <c:v>22.9706285371268</c:v>
                </c:pt>
                <c:pt idx="9916">
                  <c:v>22.972945292400301</c:v>
                </c:pt>
                <c:pt idx="9917">
                  <c:v>22.975262047673901</c:v>
                </c:pt>
                <c:pt idx="9918">
                  <c:v>22.977578802947399</c:v>
                </c:pt>
                <c:pt idx="9919">
                  <c:v>22.9798955582209</c:v>
                </c:pt>
                <c:pt idx="9920">
                  <c:v>22.9822123134945</c:v>
                </c:pt>
                <c:pt idx="9921">
                  <c:v>22.984529068768001</c:v>
                </c:pt>
                <c:pt idx="9922">
                  <c:v>22.986845824041499</c:v>
                </c:pt>
                <c:pt idx="9923">
                  <c:v>22.989162579315099</c:v>
                </c:pt>
                <c:pt idx="9924">
                  <c:v>22.9914793345886</c:v>
                </c:pt>
                <c:pt idx="9925">
                  <c:v>22.993796089862201</c:v>
                </c:pt>
                <c:pt idx="9926">
                  <c:v>22.996112845135698</c:v>
                </c:pt>
                <c:pt idx="9927">
                  <c:v>22.998429600409199</c:v>
                </c:pt>
                <c:pt idx="9928">
                  <c:v>23.0007463556828</c:v>
                </c:pt>
                <c:pt idx="9929">
                  <c:v>23.003063110956301</c:v>
                </c:pt>
                <c:pt idx="9930">
                  <c:v>23.005379866229799</c:v>
                </c:pt>
                <c:pt idx="9931">
                  <c:v>23.007696621503399</c:v>
                </c:pt>
                <c:pt idx="9932">
                  <c:v>23.0100133767769</c:v>
                </c:pt>
                <c:pt idx="9933">
                  <c:v>23.012330132050401</c:v>
                </c:pt>
                <c:pt idx="9934">
                  <c:v>23.014646887324002</c:v>
                </c:pt>
                <c:pt idx="9935">
                  <c:v>23.016963642597499</c:v>
                </c:pt>
                <c:pt idx="9936">
                  <c:v>23.0192803978711</c:v>
                </c:pt>
                <c:pt idx="9937">
                  <c:v>23.021597153144601</c:v>
                </c:pt>
                <c:pt idx="9938">
                  <c:v>23.023913908418098</c:v>
                </c:pt>
                <c:pt idx="9939">
                  <c:v>23.026230663691699</c:v>
                </c:pt>
                <c:pt idx="9940">
                  <c:v>23.0285474189652</c:v>
                </c:pt>
                <c:pt idx="9941">
                  <c:v>23.030864174238701</c:v>
                </c:pt>
                <c:pt idx="9942">
                  <c:v>23.033180929512302</c:v>
                </c:pt>
                <c:pt idx="9943">
                  <c:v>23.035497684785799</c:v>
                </c:pt>
                <c:pt idx="9944">
                  <c:v>23.0378144400594</c:v>
                </c:pt>
                <c:pt idx="9945">
                  <c:v>23.040131195332901</c:v>
                </c:pt>
                <c:pt idx="9946">
                  <c:v>23.042447950606402</c:v>
                </c:pt>
                <c:pt idx="9947">
                  <c:v>23.044764705879999</c:v>
                </c:pt>
                <c:pt idx="9948">
                  <c:v>23.0470814611535</c:v>
                </c:pt>
                <c:pt idx="9949">
                  <c:v>23.049398216427001</c:v>
                </c:pt>
                <c:pt idx="9950">
                  <c:v>23.051714971700601</c:v>
                </c:pt>
                <c:pt idx="9951">
                  <c:v>23.054031726974099</c:v>
                </c:pt>
                <c:pt idx="9952">
                  <c:v>23.0563484822476</c:v>
                </c:pt>
                <c:pt idx="9953">
                  <c:v>23.0586652375212</c:v>
                </c:pt>
                <c:pt idx="9954">
                  <c:v>23.060981992794702</c:v>
                </c:pt>
                <c:pt idx="9955">
                  <c:v>23.063298748068298</c:v>
                </c:pt>
                <c:pt idx="9956">
                  <c:v>23.0656155033418</c:v>
                </c:pt>
                <c:pt idx="9957">
                  <c:v>23.067932258615301</c:v>
                </c:pt>
                <c:pt idx="9958">
                  <c:v>23.070249013888901</c:v>
                </c:pt>
                <c:pt idx="9959">
                  <c:v>23.072565769162399</c:v>
                </c:pt>
                <c:pt idx="9960">
                  <c:v>23.0748825244359</c:v>
                </c:pt>
                <c:pt idx="9961">
                  <c:v>23.0771992797095</c:v>
                </c:pt>
                <c:pt idx="9962">
                  <c:v>23.079516034983001</c:v>
                </c:pt>
                <c:pt idx="9963">
                  <c:v>23.081832790256499</c:v>
                </c:pt>
                <c:pt idx="9964">
                  <c:v>23.084149545530099</c:v>
                </c:pt>
                <c:pt idx="9965">
                  <c:v>23.0864663008036</c:v>
                </c:pt>
                <c:pt idx="9966">
                  <c:v>23.088783056077201</c:v>
                </c:pt>
                <c:pt idx="9967">
                  <c:v>23.091099811350698</c:v>
                </c:pt>
                <c:pt idx="9968">
                  <c:v>23.0934165666242</c:v>
                </c:pt>
                <c:pt idx="9969">
                  <c:v>23.0957333218978</c:v>
                </c:pt>
                <c:pt idx="9970">
                  <c:v>23.098050077171301</c:v>
                </c:pt>
                <c:pt idx="9971">
                  <c:v>23.100366832444799</c:v>
                </c:pt>
                <c:pt idx="9972">
                  <c:v>23.102683587718399</c:v>
                </c:pt>
                <c:pt idx="9973">
                  <c:v>23.1050003429919</c:v>
                </c:pt>
                <c:pt idx="9974">
                  <c:v>23.107317098265401</c:v>
                </c:pt>
                <c:pt idx="9975">
                  <c:v>23.109633853538998</c:v>
                </c:pt>
                <c:pt idx="9976">
                  <c:v>23.111950608812499</c:v>
                </c:pt>
                <c:pt idx="9977">
                  <c:v>23.1142673640861</c:v>
                </c:pt>
                <c:pt idx="9978">
                  <c:v>23.116584119359601</c:v>
                </c:pt>
                <c:pt idx="9979">
                  <c:v>23.118900874633098</c:v>
                </c:pt>
                <c:pt idx="9980">
                  <c:v>23.121217629906699</c:v>
                </c:pt>
                <c:pt idx="9981">
                  <c:v>23.1235343851802</c:v>
                </c:pt>
                <c:pt idx="9982">
                  <c:v>23.125851140453701</c:v>
                </c:pt>
                <c:pt idx="9983">
                  <c:v>23.128167895727302</c:v>
                </c:pt>
                <c:pt idx="9984">
                  <c:v>23.130484651000799</c:v>
                </c:pt>
                <c:pt idx="9985">
                  <c:v>23.1328014062744</c:v>
                </c:pt>
                <c:pt idx="9986">
                  <c:v>23.135118161547901</c:v>
                </c:pt>
                <c:pt idx="9987">
                  <c:v>23.137434916821402</c:v>
                </c:pt>
                <c:pt idx="9988">
                  <c:v>23.139751672094999</c:v>
                </c:pt>
                <c:pt idx="9989">
                  <c:v>23.1420684273685</c:v>
                </c:pt>
                <c:pt idx="9990">
                  <c:v>23.144385182642001</c:v>
                </c:pt>
                <c:pt idx="9991">
                  <c:v>23.146701937915601</c:v>
                </c:pt>
                <c:pt idx="9992">
                  <c:v>23.149018693189099</c:v>
                </c:pt>
                <c:pt idx="9993">
                  <c:v>23.1513354484626</c:v>
                </c:pt>
                <c:pt idx="9994">
                  <c:v>23.1536522037362</c:v>
                </c:pt>
                <c:pt idx="9995">
                  <c:v>23.155968959009702</c:v>
                </c:pt>
                <c:pt idx="9996">
                  <c:v>23.158285714283299</c:v>
                </c:pt>
                <c:pt idx="9997">
                  <c:v>23.1606024695568</c:v>
                </c:pt>
                <c:pt idx="9998">
                  <c:v>23.162919224830301</c:v>
                </c:pt>
                <c:pt idx="9999">
                  <c:v>23.165235980103901</c:v>
                </c:pt>
                <c:pt idx="10000">
                  <c:v>23.167552735377399</c:v>
                </c:pt>
                <c:pt idx="10001">
                  <c:v>23.1698694906509</c:v>
                </c:pt>
                <c:pt idx="10002">
                  <c:v>23.1721862459245</c:v>
                </c:pt>
                <c:pt idx="10003">
                  <c:v>23.174503001198001</c:v>
                </c:pt>
                <c:pt idx="10004">
                  <c:v>23.176819756471499</c:v>
                </c:pt>
                <c:pt idx="10005">
                  <c:v>23.179136511745099</c:v>
                </c:pt>
                <c:pt idx="10006">
                  <c:v>23.1814532670186</c:v>
                </c:pt>
                <c:pt idx="10007">
                  <c:v>23.183770022292201</c:v>
                </c:pt>
                <c:pt idx="10008">
                  <c:v>23.186086777565698</c:v>
                </c:pt>
                <c:pt idx="10009">
                  <c:v>23.1884035328392</c:v>
                </c:pt>
                <c:pt idx="10010">
                  <c:v>23.1907202881128</c:v>
                </c:pt>
                <c:pt idx="10011">
                  <c:v>23.193037043386301</c:v>
                </c:pt>
                <c:pt idx="10012">
                  <c:v>23.195353798659799</c:v>
                </c:pt>
                <c:pt idx="10013">
                  <c:v>23.197670553933399</c:v>
                </c:pt>
                <c:pt idx="10014">
                  <c:v>23.1999873092069</c:v>
                </c:pt>
                <c:pt idx="10015">
                  <c:v>23.202304064480401</c:v>
                </c:pt>
                <c:pt idx="10016">
                  <c:v>23.204620819753998</c:v>
                </c:pt>
                <c:pt idx="10017">
                  <c:v>23.206937575027499</c:v>
                </c:pt>
                <c:pt idx="10018">
                  <c:v>23.2092543303011</c:v>
                </c:pt>
                <c:pt idx="10019">
                  <c:v>23.211571085574601</c:v>
                </c:pt>
                <c:pt idx="10020">
                  <c:v>23.213887840848098</c:v>
                </c:pt>
                <c:pt idx="10021">
                  <c:v>23.216204596121699</c:v>
                </c:pt>
                <c:pt idx="10022">
                  <c:v>23.2185213513952</c:v>
                </c:pt>
                <c:pt idx="10023">
                  <c:v>23.220838106668701</c:v>
                </c:pt>
                <c:pt idx="10024">
                  <c:v>23.223154861942302</c:v>
                </c:pt>
                <c:pt idx="10025">
                  <c:v>23.225471617215799</c:v>
                </c:pt>
                <c:pt idx="10026">
                  <c:v>23.2277883724894</c:v>
                </c:pt>
                <c:pt idx="10027">
                  <c:v>23.230105127762901</c:v>
                </c:pt>
                <c:pt idx="10028">
                  <c:v>23.232421883036402</c:v>
                </c:pt>
                <c:pt idx="10029">
                  <c:v>23.234738638309999</c:v>
                </c:pt>
                <c:pt idx="10030">
                  <c:v>23.2370553935835</c:v>
                </c:pt>
                <c:pt idx="10031">
                  <c:v>23.239372148857001</c:v>
                </c:pt>
                <c:pt idx="10032">
                  <c:v>23.241688904130601</c:v>
                </c:pt>
                <c:pt idx="10033">
                  <c:v>23.244005659404099</c:v>
                </c:pt>
                <c:pt idx="10034">
                  <c:v>23.2463224146776</c:v>
                </c:pt>
                <c:pt idx="10035">
                  <c:v>23.248639169951201</c:v>
                </c:pt>
                <c:pt idx="10036">
                  <c:v>23.250955925224702</c:v>
                </c:pt>
                <c:pt idx="10037">
                  <c:v>23.253272680498299</c:v>
                </c:pt>
                <c:pt idx="10038">
                  <c:v>23.2555894357718</c:v>
                </c:pt>
                <c:pt idx="10039">
                  <c:v>23.257906191045301</c:v>
                </c:pt>
                <c:pt idx="10040">
                  <c:v>23.260222946318901</c:v>
                </c:pt>
                <c:pt idx="10041">
                  <c:v>23.262539701592399</c:v>
                </c:pt>
                <c:pt idx="10042">
                  <c:v>23.2648564568659</c:v>
                </c:pt>
                <c:pt idx="10043">
                  <c:v>23.2671732121395</c:v>
                </c:pt>
                <c:pt idx="10044">
                  <c:v>23.269489967413001</c:v>
                </c:pt>
                <c:pt idx="10045">
                  <c:v>23.271806722686499</c:v>
                </c:pt>
                <c:pt idx="10046">
                  <c:v>23.274123477960099</c:v>
                </c:pt>
                <c:pt idx="10047">
                  <c:v>23.2764402332336</c:v>
                </c:pt>
                <c:pt idx="10048">
                  <c:v>23.278756988507201</c:v>
                </c:pt>
                <c:pt idx="10049">
                  <c:v>23.281073743780698</c:v>
                </c:pt>
                <c:pt idx="10050">
                  <c:v>23.2833904990542</c:v>
                </c:pt>
                <c:pt idx="10051">
                  <c:v>23.2857072543278</c:v>
                </c:pt>
                <c:pt idx="10052">
                  <c:v>23.288024009601301</c:v>
                </c:pt>
                <c:pt idx="10053">
                  <c:v>23.290340764874799</c:v>
                </c:pt>
                <c:pt idx="10054">
                  <c:v>23.292657520148399</c:v>
                </c:pt>
                <c:pt idx="10055">
                  <c:v>23.2949742754219</c:v>
                </c:pt>
                <c:pt idx="10056">
                  <c:v>23.297291030695401</c:v>
                </c:pt>
                <c:pt idx="10057">
                  <c:v>23.299607785968998</c:v>
                </c:pt>
                <c:pt idx="10058">
                  <c:v>23.301924541242499</c:v>
                </c:pt>
                <c:pt idx="10059">
                  <c:v>23.3042412965161</c:v>
                </c:pt>
                <c:pt idx="10060">
                  <c:v>23.306558051789601</c:v>
                </c:pt>
                <c:pt idx="10061">
                  <c:v>23.308874807063098</c:v>
                </c:pt>
                <c:pt idx="10062">
                  <c:v>23.311191562336699</c:v>
                </c:pt>
                <c:pt idx="10063">
                  <c:v>23.3135083176102</c:v>
                </c:pt>
                <c:pt idx="10064">
                  <c:v>23.315825072883701</c:v>
                </c:pt>
                <c:pt idx="10065">
                  <c:v>23.318141828157302</c:v>
                </c:pt>
                <c:pt idx="10066">
                  <c:v>23.320458583430799</c:v>
                </c:pt>
                <c:pt idx="10067">
                  <c:v>23.3227753387044</c:v>
                </c:pt>
                <c:pt idx="10068">
                  <c:v>23.325092093977901</c:v>
                </c:pt>
                <c:pt idx="10069">
                  <c:v>23.327408849251398</c:v>
                </c:pt>
                <c:pt idx="10070">
                  <c:v>23.329725604524999</c:v>
                </c:pt>
                <c:pt idx="10071">
                  <c:v>23.3320423597985</c:v>
                </c:pt>
                <c:pt idx="10072">
                  <c:v>23.334359115072001</c:v>
                </c:pt>
                <c:pt idx="10073">
                  <c:v>23.336675870345601</c:v>
                </c:pt>
                <c:pt idx="10074">
                  <c:v>23.338992625619099</c:v>
                </c:pt>
                <c:pt idx="10075">
                  <c:v>23.3413093808926</c:v>
                </c:pt>
                <c:pt idx="10076">
                  <c:v>23.343626136166201</c:v>
                </c:pt>
                <c:pt idx="10077">
                  <c:v>23.345942891439702</c:v>
                </c:pt>
                <c:pt idx="10078">
                  <c:v>23.348259646713299</c:v>
                </c:pt>
                <c:pt idx="10079">
                  <c:v>23.3505764019868</c:v>
                </c:pt>
                <c:pt idx="10080">
                  <c:v>23.352893157260301</c:v>
                </c:pt>
                <c:pt idx="10081">
                  <c:v>23.355209912533901</c:v>
                </c:pt>
                <c:pt idx="10082">
                  <c:v>23.357526667807399</c:v>
                </c:pt>
                <c:pt idx="10083">
                  <c:v>23.3598434230809</c:v>
                </c:pt>
                <c:pt idx="10084">
                  <c:v>23.3621601783545</c:v>
                </c:pt>
                <c:pt idx="10085">
                  <c:v>23.364476933628001</c:v>
                </c:pt>
                <c:pt idx="10086">
                  <c:v>23.366793688901499</c:v>
                </c:pt>
                <c:pt idx="10087">
                  <c:v>23.369110444175099</c:v>
                </c:pt>
                <c:pt idx="10088">
                  <c:v>23.3714271994486</c:v>
                </c:pt>
                <c:pt idx="10089">
                  <c:v>23.373743954722201</c:v>
                </c:pt>
                <c:pt idx="10090">
                  <c:v>23.376060709995699</c:v>
                </c:pt>
                <c:pt idx="10091">
                  <c:v>23.3783774652692</c:v>
                </c:pt>
                <c:pt idx="10092">
                  <c:v>23.3806942205428</c:v>
                </c:pt>
                <c:pt idx="10093">
                  <c:v>23.383010975816301</c:v>
                </c:pt>
                <c:pt idx="10094">
                  <c:v>23.385327731089799</c:v>
                </c:pt>
                <c:pt idx="10095">
                  <c:v>23.387644486363399</c:v>
                </c:pt>
                <c:pt idx="10096">
                  <c:v>23.3899612416369</c:v>
                </c:pt>
                <c:pt idx="10097">
                  <c:v>23.392277996910401</c:v>
                </c:pt>
                <c:pt idx="10098">
                  <c:v>23.394594752183998</c:v>
                </c:pt>
                <c:pt idx="10099">
                  <c:v>23.396911507457499</c:v>
                </c:pt>
                <c:pt idx="10100">
                  <c:v>23.3992282627311</c:v>
                </c:pt>
                <c:pt idx="10101">
                  <c:v>23.401545018004601</c:v>
                </c:pt>
                <c:pt idx="10102">
                  <c:v>23.403861773278098</c:v>
                </c:pt>
                <c:pt idx="10103">
                  <c:v>23.406178528551699</c:v>
                </c:pt>
                <c:pt idx="10104">
                  <c:v>23.4084952838252</c:v>
                </c:pt>
                <c:pt idx="10105">
                  <c:v>23.410812039098701</c:v>
                </c:pt>
                <c:pt idx="10106">
                  <c:v>23.413128794372302</c:v>
                </c:pt>
                <c:pt idx="10107">
                  <c:v>23.415445549645799</c:v>
                </c:pt>
                <c:pt idx="10108">
                  <c:v>23.4177623049194</c:v>
                </c:pt>
                <c:pt idx="10109">
                  <c:v>23.420079060192901</c:v>
                </c:pt>
                <c:pt idx="10110">
                  <c:v>23.422395815466398</c:v>
                </c:pt>
                <c:pt idx="10111">
                  <c:v>23.424712570739999</c:v>
                </c:pt>
                <c:pt idx="10112">
                  <c:v>23.4270293260135</c:v>
                </c:pt>
                <c:pt idx="10113">
                  <c:v>23.429346081287001</c:v>
                </c:pt>
                <c:pt idx="10114">
                  <c:v>23.431662836560601</c:v>
                </c:pt>
                <c:pt idx="10115">
                  <c:v>23.433979591834099</c:v>
                </c:pt>
                <c:pt idx="10116">
                  <c:v>23.4362963471076</c:v>
                </c:pt>
                <c:pt idx="10117">
                  <c:v>23.438613102381201</c:v>
                </c:pt>
                <c:pt idx="10118">
                  <c:v>23.440929857654702</c:v>
                </c:pt>
                <c:pt idx="10119">
                  <c:v>23.443246612928299</c:v>
                </c:pt>
                <c:pt idx="10120">
                  <c:v>23.4455633682018</c:v>
                </c:pt>
                <c:pt idx="10121">
                  <c:v>23.447880123475301</c:v>
                </c:pt>
                <c:pt idx="10122">
                  <c:v>23.450196878748901</c:v>
                </c:pt>
                <c:pt idx="10123">
                  <c:v>23.452513634022399</c:v>
                </c:pt>
                <c:pt idx="10124">
                  <c:v>23.4548303892959</c:v>
                </c:pt>
                <c:pt idx="10125">
                  <c:v>23.4571471445695</c:v>
                </c:pt>
                <c:pt idx="10126">
                  <c:v>23.459463899843001</c:v>
                </c:pt>
                <c:pt idx="10127">
                  <c:v>23.461780655116499</c:v>
                </c:pt>
                <c:pt idx="10128">
                  <c:v>23.464097410390099</c:v>
                </c:pt>
                <c:pt idx="10129">
                  <c:v>23.4664141656636</c:v>
                </c:pt>
                <c:pt idx="10130">
                  <c:v>23.468730920937201</c:v>
                </c:pt>
                <c:pt idx="10131">
                  <c:v>23.471047676210699</c:v>
                </c:pt>
                <c:pt idx="10132">
                  <c:v>23.4733644314842</c:v>
                </c:pt>
                <c:pt idx="10133">
                  <c:v>23.4756811867578</c:v>
                </c:pt>
                <c:pt idx="10134">
                  <c:v>23.477997942031301</c:v>
                </c:pt>
                <c:pt idx="10135">
                  <c:v>23.480314697304799</c:v>
                </c:pt>
                <c:pt idx="10136">
                  <c:v>23.482631452578399</c:v>
                </c:pt>
                <c:pt idx="10137">
                  <c:v>23.4849482078519</c:v>
                </c:pt>
                <c:pt idx="10138">
                  <c:v>23.487264963125401</c:v>
                </c:pt>
                <c:pt idx="10139">
                  <c:v>23.489581718398998</c:v>
                </c:pt>
                <c:pt idx="10140">
                  <c:v>23.491898473672499</c:v>
                </c:pt>
                <c:pt idx="10141">
                  <c:v>23.4942152289461</c:v>
                </c:pt>
                <c:pt idx="10142">
                  <c:v>23.496531984219601</c:v>
                </c:pt>
                <c:pt idx="10143">
                  <c:v>23.498848739493098</c:v>
                </c:pt>
                <c:pt idx="10144">
                  <c:v>23.501165494766699</c:v>
                </c:pt>
                <c:pt idx="10145">
                  <c:v>23.5034822500402</c:v>
                </c:pt>
                <c:pt idx="10146">
                  <c:v>23.505799005313701</c:v>
                </c:pt>
                <c:pt idx="10147">
                  <c:v>23.508115760587302</c:v>
                </c:pt>
                <c:pt idx="10148">
                  <c:v>23.510432515860799</c:v>
                </c:pt>
                <c:pt idx="10149">
                  <c:v>23.5127492711344</c:v>
                </c:pt>
                <c:pt idx="10150">
                  <c:v>23.515066026407901</c:v>
                </c:pt>
                <c:pt idx="10151">
                  <c:v>23.517382781681398</c:v>
                </c:pt>
                <c:pt idx="10152">
                  <c:v>23.519699536954999</c:v>
                </c:pt>
                <c:pt idx="10153">
                  <c:v>23.5220162922285</c:v>
                </c:pt>
                <c:pt idx="10154">
                  <c:v>23.524333047502001</c:v>
                </c:pt>
                <c:pt idx="10155">
                  <c:v>23.526649802775601</c:v>
                </c:pt>
                <c:pt idx="10156">
                  <c:v>23.528966558049099</c:v>
                </c:pt>
                <c:pt idx="10157">
                  <c:v>23.5312833133226</c:v>
                </c:pt>
                <c:pt idx="10158">
                  <c:v>23.533600068596201</c:v>
                </c:pt>
                <c:pt idx="10159">
                  <c:v>23.535916823869702</c:v>
                </c:pt>
                <c:pt idx="10160">
                  <c:v>23.538233579143299</c:v>
                </c:pt>
                <c:pt idx="10161">
                  <c:v>23.5405503344168</c:v>
                </c:pt>
                <c:pt idx="10162">
                  <c:v>23.542867089690301</c:v>
                </c:pt>
                <c:pt idx="10163">
                  <c:v>23.545183844963901</c:v>
                </c:pt>
                <c:pt idx="10164">
                  <c:v>23.547500600237399</c:v>
                </c:pt>
                <c:pt idx="10165">
                  <c:v>23.5498173555109</c:v>
                </c:pt>
                <c:pt idx="10166">
                  <c:v>23.5521341107845</c:v>
                </c:pt>
                <c:pt idx="10167">
                  <c:v>23.554450866058001</c:v>
                </c:pt>
                <c:pt idx="10168">
                  <c:v>23.556767621331499</c:v>
                </c:pt>
                <c:pt idx="10169">
                  <c:v>23.559084376605099</c:v>
                </c:pt>
                <c:pt idx="10170">
                  <c:v>23.561401131878601</c:v>
                </c:pt>
                <c:pt idx="10171">
                  <c:v>23.563717887152201</c:v>
                </c:pt>
                <c:pt idx="10172">
                  <c:v>23.566034642425699</c:v>
                </c:pt>
                <c:pt idx="10173">
                  <c:v>23.5683513976992</c:v>
                </c:pt>
                <c:pt idx="10174">
                  <c:v>23.5706681529728</c:v>
                </c:pt>
                <c:pt idx="10175">
                  <c:v>23.572984908246301</c:v>
                </c:pt>
                <c:pt idx="10176">
                  <c:v>23.575301663519799</c:v>
                </c:pt>
                <c:pt idx="10177">
                  <c:v>23.577618418793399</c:v>
                </c:pt>
                <c:pt idx="10178">
                  <c:v>23.5799351740669</c:v>
                </c:pt>
                <c:pt idx="10179">
                  <c:v>23.582251929340401</c:v>
                </c:pt>
                <c:pt idx="10180">
                  <c:v>23.584568684613998</c:v>
                </c:pt>
                <c:pt idx="10181">
                  <c:v>23.586885439887499</c:v>
                </c:pt>
                <c:pt idx="10182">
                  <c:v>23.5892021951611</c:v>
                </c:pt>
                <c:pt idx="10183">
                  <c:v>23.591518950434601</c:v>
                </c:pt>
                <c:pt idx="10184">
                  <c:v>23.593835705708099</c:v>
                </c:pt>
                <c:pt idx="10185">
                  <c:v>23.596152460981699</c:v>
                </c:pt>
                <c:pt idx="10186">
                  <c:v>23.5984692162552</c:v>
                </c:pt>
                <c:pt idx="10187">
                  <c:v>23.600785971528701</c:v>
                </c:pt>
                <c:pt idx="10188">
                  <c:v>23.603102726802302</c:v>
                </c:pt>
                <c:pt idx="10189">
                  <c:v>23.605419482075799</c:v>
                </c:pt>
                <c:pt idx="10190">
                  <c:v>23.6077362373494</c:v>
                </c:pt>
                <c:pt idx="10191">
                  <c:v>23.610052992622901</c:v>
                </c:pt>
                <c:pt idx="10192">
                  <c:v>23.612369747896398</c:v>
                </c:pt>
                <c:pt idx="10193">
                  <c:v>23.614686503169999</c:v>
                </c:pt>
                <c:pt idx="10194">
                  <c:v>23.6170032584435</c:v>
                </c:pt>
                <c:pt idx="10195">
                  <c:v>23.619320013717001</c:v>
                </c:pt>
                <c:pt idx="10196">
                  <c:v>23.621636768990601</c:v>
                </c:pt>
                <c:pt idx="10197">
                  <c:v>23.623953524264099</c:v>
                </c:pt>
                <c:pt idx="10198">
                  <c:v>23.6262702795376</c:v>
                </c:pt>
                <c:pt idx="10199">
                  <c:v>23.628587034811201</c:v>
                </c:pt>
                <c:pt idx="10200">
                  <c:v>23.630903790084702</c:v>
                </c:pt>
                <c:pt idx="10201">
                  <c:v>23.633220545358299</c:v>
                </c:pt>
                <c:pt idx="10202">
                  <c:v>23.6355373006318</c:v>
                </c:pt>
                <c:pt idx="10203">
                  <c:v>23.637854055905301</c:v>
                </c:pt>
                <c:pt idx="10204">
                  <c:v>23.640170811178901</c:v>
                </c:pt>
                <c:pt idx="10205">
                  <c:v>23.642487566452399</c:v>
                </c:pt>
                <c:pt idx="10206">
                  <c:v>23.6448043217259</c:v>
                </c:pt>
                <c:pt idx="10207">
                  <c:v>23.6471210769995</c:v>
                </c:pt>
                <c:pt idx="10208">
                  <c:v>23.649437832273001</c:v>
                </c:pt>
                <c:pt idx="10209">
                  <c:v>23.651754587546499</c:v>
                </c:pt>
                <c:pt idx="10210">
                  <c:v>23.654071342820099</c:v>
                </c:pt>
                <c:pt idx="10211">
                  <c:v>23.656388098093601</c:v>
                </c:pt>
                <c:pt idx="10212">
                  <c:v>23.658704853367201</c:v>
                </c:pt>
                <c:pt idx="10213">
                  <c:v>23.661021608640699</c:v>
                </c:pt>
                <c:pt idx="10214">
                  <c:v>23.6633383639142</c:v>
                </c:pt>
                <c:pt idx="10215">
                  <c:v>23.6656551191878</c:v>
                </c:pt>
                <c:pt idx="10216">
                  <c:v>23.667971874461301</c:v>
                </c:pt>
                <c:pt idx="10217">
                  <c:v>23.670288629734799</c:v>
                </c:pt>
                <c:pt idx="10218">
                  <c:v>23.672605385008399</c:v>
                </c:pt>
                <c:pt idx="10219">
                  <c:v>23.6749221402819</c:v>
                </c:pt>
                <c:pt idx="10220">
                  <c:v>23.677238895555401</c:v>
                </c:pt>
                <c:pt idx="10221">
                  <c:v>23.679555650828998</c:v>
                </c:pt>
                <c:pt idx="10222">
                  <c:v>23.681872406102499</c:v>
                </c:pt>
                <c:pt idx="10223">
                  <c:v>23.6841891613761</c:v>
                </c:pt>
                <c:pt idx="10224">
                  <c:v>23.686505916649601</c:v>
                </c:pt>
                <c:pt idx="10225">
                  <c:v>23.688822671923099</c:v>
                </c:pt>
                <c:pt idx="10226">
                  <c:v>23.691139427196699</c:v>
                </c:pt>
                <c:pt idx="10227">
                  <c:v>23.6934561824702</c:v>
                </c:pt>
                <c:pt idx="10228">
                  <c:v>23.695772937743701</c:v>
                </c:pt>
                <c:pt idx="10229">
                  <c:v>23.698089693017302</c:v>
                </c:pt>
                <c:pt idx="10230">
                  <c:v>23.700406448290799</c:v>
                </c:pt>
                <c:pt idx="10231">
                  <c:v>23.7027232035644</c:v>
                </c:pt>
                <c:pt idx="10232">
                  <c:v>23.705039958837901</c:v>
                </c:pt>
                <c:pt idx="10233">
                  <c:v>23.707356714111398</c:v>
                </c:pt>
                <c:pt idx="10234">
                  <c:v>23.709673469384999</c:v>
                </c:pt>
                <c:pt idx="10235">
                  <c:v>23.7119902246585</c:v>
                </c:pt>
                <c:pt idx="10236">
                  <c:v>23.714306979932001</c:v>
                </c:pt>
                <c:pt idx="10237">
                  <c:v>23.716623735205602</c:v>
                </c:pt>
                <c:pt idx="10238">
                  <c:v>23.718940490479099</c:v>
                </c:pt>
                <c:pt idx="10239">
                  <c:v>23.7212572457526</c:v>
                </c:pt>
                <c:pt idx="10240">
                  <c:v>23.723574001026201</c:v>
                </c:pt>
                <c:pt idx="10241">
                  <c:v>23.725890756299702</c:v>
                </c:pt>
                <c:pt idx="10242">
                  <c:v>23.728207511573299</c:v>
                </c:pt>
                <c:pt idx="10243">
                  <c:v>23.7305242668468</c:v>
                </c:pt>
                <c:pt idx="10244">
                  <c:v>23.732841022120301</c:v>
                </c:pt>
                <c:pt idx="10245">
                  <c:v>23.735157777393901</c:v>
                </c:pt>
                <c:pt idx="10246">
                  <c:v>23.737474532667399</c:v>
                </c:pt>
                <c:pt idx="10247">
                  <c:v>23.7397912879409</c:v>
                </c:pt>
                <c:pt idx="10248">
                  <c:v>23.7421080432145</c:v>
                </c:pt>
                <c:pt idx="10249">
                  <c:v>23.744424798488001</c:v>
                </c:pt>
                <c:pt idx="10250">
                  <c:v>23.746741553761499</c:v>
                </c:pt>
                <c:pt idx="10251">
                  <c:v>23.7490583090351</c:v>
                </c:pt>
                <c:pt idx="10252">
                  <c:v>23.751375064308601</c:v>
                </c:pt>
                <c:pt idx="10253">
                  <c:v>23.753691819582201</c:v>
                </c:pt>
                <c:pt idx="10254">
                  <c:v>23.756008574855699</c:v>
                </c:pt>
                <c:pt idx="10255">
                  <c:v>23.7583253301292</c:v>
                </c:pt>
                <c:pt idx="10256">
                  <c:v>23.7606420854028</c:v>
                </c:pt>
                <c:pt idx="10257">
                  <c:v>23.762958840676301</c:v>
                </c:pt>
                <c:pt idx="10258">
                  <c:v>23.765275595949799</c:v>
                </c:pt>
                <c:pt idx="10259">
                  <c:v>23.767592351223399</c:v>
                </c:pt>
                <c:pt idx="10260">
                  <c:v>23.7699091064969</c:v>
                </c:pt>
                <c:pt idx="10261">
                  <c:v>23.772225861770401</c:v>
                </c:pt>
                <c:pt idx="10262">
                  <c:v>23.774542617043998</c:v>
                </c:pt>
                <c:pt idx="10263">
                  <c:v>23.776859372317499</c:v>
                </c:pt>
                <c:pt idx="10264">
                  <c:v>23.7791761275911</c:v>
                </c:pt>
                <c:pt idx="10265">
                  <c:v>23.781492882864601</c:v>
                </c:pt>
                <c:pt idx="10266">
                  <c:v>23.783809638138099</c:v>
                </c:pt>
                <c:pt idx="10267">
                  <c:v>23.786126393411699</c:v>
                </c:pt>
                <c:pt idx="10268">
                  <c:v>23.7884431486852</c:v>
                </c:pt>
                <c:pt idx="10269">
                  <c:v>23.790759903958701</c:v>
                </c:pt>
                <c:pt idx="10270">
                  <c:v>23.793076659232302</c:v>
                </c:pt>
                <c:pt idx="10271">
                  <c:v>23.795393414505799</c:v>
                </c:pt>
                <c:pt idx="10272">
                  <c:v>23.7977101697794</c:v>
                </c:pt>
                <c:pt idx="10273">
                  <c:v>23.800026925052901</c:v>
                </c:pt>
                <c:pt idx="10274">
                  <c:v>23.802343680326398</c:v>
                </c:pt>
                <c:pt idx="10275">
                  <c:v>23.804660435599999</c:v>
                </c:pt>
                <c:pt idx="10276">
                  <c:v>23.8069771908735</c:v>
                </c:pt>
                <c:pt idx="10277">
                  <c:v>23.809293946147001</c:v>
                </c:pt>
                <c:pt idx="10278">
                  <c:v>23.811610701420602</c:v>
                </c:pt>
                <c:pt idx="10279">
                  <c:v>23.813927456694099</c:v>
                </c:pt>
                <c:pt idx="10280">
                  <c:v>23.8162442119676</c:v>
                </c:pt>
                <c:pt idx="10281">
                  <c:v>23.818560967241201</c:v>
                </c:pt>
                <c:pt idx="10282">
                  <c:v>23.820877722514702</c:v>
                </c:pt>
                <c:pt idx="10283">
                  <c:v>23.823194477788299</c:v>
                </c:pt>
                <c:pt idx="10284">
                  <c:v>23.8255112330618</c:v>
                </c:pt>
                <c:pt idx="10285">
                  <c:v>23.827827988335301</c:v>
                </c:pt>
                <c:pt idx="10286">
                  <c:v>23.830144743608901</c:v>
                </c:pt>
                <c:pt idx="10287">
                  <c:v>23.832461498882399</c:v>
                </c:pt>
                <c:pt idx="10288">
                  <c:v>23.8347782541559</c:v>
                </c:pt>
                <c:pt idx="10289">
                  <c:v>23.8370950094295</c:v>
                </c:pt>
                <c:pt idx="10290">
                  <c:v>23.839411764703001</c:v>
                </c:pt>
                <c:pt idx="10291">
                  <c:v>23.841728519976499</c:v>
                </c:pt>
                <c:pt idx="10292">
                  <c:v>23.8440452752501</c:v>
                </c:pt>
                <c:pt idx="10293">
                  <c:v>23.846362030523601</c:v>
                </c:pt>
                <c:pt idx="10294">
                  <c:v>23.848678785797201</c:v>
                </c:pt>
                <c:pt idx="10295">
                  <c:v>23.850995541070699</c:v>
                </c:pt>
                <c:pt idx="10296">
                  <c:v>23.8533122963442</c:v>
                </c:pt>
                <c:pt idx="10297">
                  <c:v>23.8556290516178</c:v>
                </c:pt>
                <c:pt idx="10298">
                  <c:v>23.857945806891301</c:v>
                </c:pt>
                <c:pt idx="10299">
                  <c:v>23.860262562164799</c:v>
                </c:pt>
                <c:pt idx="10300">
                  <c:v>23.862579317438399</c:v>
                </c:pt>
                <c:pt idx="10301">
                  <c:v>23.8648960727119</c:v>
                </c:pt>
                <c:pt idx="10302">
                  <c:v>23.867212827985401</c:v>
                </c:pt>
                <c:pt idx="10303">
                  <c:v>23.869529583258998</c:v>
                </c:pt>
                <c:pt idx="10304">
                  <c:v>23.871846338532499</c:v>
                </c:pt>
                <c:pt idx="10305">
                  <c:v>23.8741630938061</c:v>
                </c:pt>
                <c:pt idx="10306">
                  <c:v>23.876479849079601</c:v>
                </c:pt>
                <c:pt idx="10307">
                  <c:v>23.878796604353099</c:v>
                </c:pt>
                <c:pt idx="10308">
                  <c:v>23.881113359626699</c:v>
                </c:pt>
                <c:pt idx="10309">
                  <c:v>23.8834301149002</c:v>
                </c:pt>
                <c:pt idx="10310">
                  <c:v>23.885746870173701</c:v>
                </c:pt>
                <c:pt idx="10311">
                  <c:v>23.888063625447302</c:v>
                </c:pt>
                <c:pt idx="10312">
                  <c:v>23.890380380720799</c:v>
                </c:pt>
                <c:pt idx="10313">
                  <c:v>23.8926971359944</c:v>
                </c:pt>
                <c:pt idx="10314">
                  <c:v>23.895013891267901</c:v>
                </c:pt>
                <c:pt idx="10315">
                  <c:v>23.897330646541398</c:v>
                </c:pt>
                <c:pt idx="10316">
                  <c:v>23.899647401814999</c:v>
                </c:pt>
                <c:pt idx="10317">
                  <c:v>23.9019641570885</c:v>
                </c:pt>
                <c:pt idx="10318">
                  <c:v>23.904280912362001</c:v>
                </c:pt>
                <c:pt idx="10319">
                  <c:v>23.906597667635602</c:v>
                </c:pt>
                <c:pt idx="10320">
                  <c:v>23.908914422909099</c:v>
                </c:pt>
                <c:pt idx="10321">
                  <c:v>23.9112311781826</c:v>
                </c:pt>
                <c:pt idx="10322">
                  <c:v>23.913547933456201</c:v>
                </c:pt>
                <c:pt idx="10323">
                  <c:v>23.915864688729702</c:v>
                </c:pt>
                <c:pt idx="10324">
                  <c:v>23.918181444003299</c:v>
                </c:pt>
                <c:pt idx="10325">
                  <c:v>23.9204981992768</c:v>
                </c:pt>
                <c:pt idx="10326">
                  <c:v>23.922814954550301</c:v>
                </c:pt>
                <c:pt idx="10327">
                  <c:v>23.925131709823901</c:v>
                </c:pt>
                <c:pt idx="10328">
                  <c:v>23.927448465097399</c:v>
                </c:pt>
                <c:pt idx="10329">
                  <c:v>23.9297652203709</c:v>
                </c:pt>
                <c:pt idx="10330">
                  <c:v>23.9320819756445</c:v>
                </c:pt>
                <c:pt idx="10331">
                  <c:v>23.934398730918002</c:v>
                </c:pt>
                <c:pt idx="10332">
                  <c:v>23.936715486191499</c:v>
                </c:pt>
                <c:pt idx="10333">
                  <c:v>23.9390322414651</c:v>
                </c:pt>
                <c:pt idx="10334">
                  <c:v>23.941348996738601</c:v>
                </c:pt>
                <c:pt idx="10335">
                  <c:v>23.943665752012201</c:v>
                </c:pt>
                <c:pt idx="10336">
                  <c:v>23.945982507285699</c:v>
                </c:pt>
                <c:pt idx="10337">
                  <c:v>23.9482992625592</c:v>
                </c:pt>
                <c:pt idx="10338">
                  <c:v>23.9506160178328</c:v>
                </c:pt>
                <c:pt idx="10339">
                  <c:v>23.952932773106301</c:v>
                </c:pt>
                <c:pt idx="10340">
                  <c:v>23.955249528379799</c:v>
                </c:pt>
                <c:pt idx="10341">
                  <c:v>23.957566283653399</c:v>
                </c:pt>
                <c:pt idx="10342">
                  <c:v>23.9598830389269</c:v>
                </c:pt>
                <c:pt idx="10343">
                  <c:v>23.962199794200401</c:v>
                </c:pt>
                <c:pt idx="10344">
                  <c:v>23.964516549473998</c:v>
                </c:pt>
                <c:pt idx="10345">
                  <c:v>23.9668333047475</c:v>
                </c:pt>
                <c:pt idx="10346">
                  <c:v>23.9691500600211</c:v>
                </c:pt>
                <c:pt idx="10347">
                  <c:v>23.971466815294601</c:v>
                </c:pt>
                <c:pt idx="10348">
                  <c:v>23.973783570568099</c:v>
                </c:pt>
                <c:pt idx="10349">
                  <c:v>23.976100325841699</c:v>
                </c:pt>
                <c:pt idx="10350">
                  <c:v>23.9784170811152</c:v>
                </c:pt>
                <c:pt idx="10351">
                  <c:v>23.980733836388701</c:v>
                </c:pt>
                <c:pt idx="10352">
                  <c:v>23.983050591662298</c:v>
                </c:pt>
                <c:pt idx="10353">
                  <c:v>23.985367346935799</c:v>
                </c:pt>
                <c:pt idx="10354">
                  <c:v>23.9876841022094</c:v>
                </c:pt>
                <c:pt idx="10355">
                  <c:v>23.990000857482901</c:v>
                </c:pt>
                <c:pt idx="10356">
                  <c:v>23.992317612756398</c:v>
                </c:pt>
                <c:pt idx="10357">
                  <c:v>23.994634368029999</c:v>
                </c:pt>
                <c:pt idx="10358">
                  <c:v>23.9969511233035</c:v>
                </c:pt>
                <c:pt idx="10359">
                  <c:v>23.999267878577001</c:v>
                </c:pt>
                <c:pt idx="10360">
                  <c:v>24.001584633850602</c:v>
                </c:pt>
                <c:pt idx="10361">
                  <c:v>24.003901389124099</c:v>
                </c:pt>
                <c:pt idx="10362">
                  <c:v>24.0062181443976</c:v>
                </c:pt>
                <c:pt idx="10363">
                  <c:v>24.008534899671201</c:v>
                </c:pt>
                <c:pt idx="10364">
                  <c:v>24.010851654944702</c:v>
                </c:pt>
                <c:pt idx="10365">
                  <c:v>24.013168410218299</c:v>
                </c:pt>
                <c:pt idx="10366">
                  <c:v>24.0154851654918</c:v>
                </c:pt>
                <c:pt idx="10367">
                  <c:v>24.017801920765301</c:v>
                </c:pt>
                <c:pt idx="10368">
                  <c:v>24.020118676038901</c:v>
                </c:pt>
                <c:pt idx="10369">
                  <c:v>24.022435431312399</c:v>
                </c:pt>
                <c:pt idx="10370">
                  <c:v>24.0247521865859</c:v>
                </c:pt>
                <c:pt idx="10371">
                  <c:v>24.0270689418595</c:v>
                </c:pt>
                <c:pt idx="10372">
                  <c:v>24.029385697133002</c:v>
                </c:pt>
                <c:pt idx="10373">
                  <c:v>24.031702452406499</c:v>
                </c:pt>
                <c:pt idx="10374">
                  <c:v>24.0340192076801</c:v>
                </c:pt>
                <c:pt idx="10375">
                  <c:v>24.036335962953601</c:v>
                </c:pt>
                <c:pt idx="10376">
                  <c:v>24.038652718227201</c:v>
                </c:pt>
                <c:pt idx="10377">
                  <c:v>24.040969473500699</c:v>
                </c:pt>
                <c:pt idx="10378">
                  <c:v>24.0432862287742</c:v>
                </c:pt>
                <c:pt idx="10379">
                  <c:v>24.0456029840478</c:v>
                </c:pt>
                <c:pt idx="10380">
                  <c:v>24.047919739321301</c:v>
                </c:pt>
                <c:pt idx="10381">
                  <c:v>24.050236494594799</c:v>
                </c:pt>
                <c:pt idx="10382">
                  <c:v>24.052553249868399</c:v>
                </c:pt>
                <c:pt idx="10383">
                  <c:v>24.0548700051419</c:v>
                </c:pt>
                <c:pt idx="10384">
                  <c:v>24.057186760415401</c:v>
                </c:pt>
                <c:pt idx="10385">
                  <c:v>24.059503515688998</c:v>
                </c:pt>
                <c:pt idx="10386">
                  <c:v>24.0618202709625</c:v>
                </c:pt>
                <c:pt idx="10387">
                  <c:v>24.0641370262361</c:v>
                </c:pt>
                <c:pt idx="10388">
                  <c:v>24.066453781509601</c:v>
                </c:pt>
                <c:pt idx="10389">
                  <c:v>24.068770536783099</c:v>
                </c:pt>
                <c:pt idx="10390">
                  <c:v>24.071087292056699</c:v>
                </c:pt>
                <c:pt idx="10391">
                  <c:v>24.0734040473302</c:v>
                </c:pt>
                <c:pt idx="10392">
                  <c:v>24.075720802603701</c:v>
                </c:pt>
                <c:pt idx="10393">
                  <c:v>24.078037557877298</c:v>
                </c:pt>
                <c:pt idx="10394">
                  <c:v>24.080354313150799</c:v>
                </c:pt>
                <c:pt idx="10395">
                  <c:v>24.0826710684244</c:v>
                </c:pt>
                <c:pt idx="10396">
                  <c:v>24.084987823697901</c:v>
                </c:pt>
                <c:pt idx="10397">
                  <c:v>24.087304578971398</c:v>
                </c:pt>
                <c:pt idx="10398">
                  <c:v>24.089621334244999</c:v>
                </c:pt>
                <c:pt idx="10399">
                  <c:v>24.0919380895185</c:v>
                </c:pt>
                <c:pt idx="10400">
                  <c:v>24.094254844792001</c:v>
                </c:pt>
                <c:pt idx="10401">
                  <c:v>24.096571600065602</c:v>
                </c:pt>
                <c:pt idx="10402">
                  <c:v>24.098888355339099</c:v>
                </c:pt>
                <c:pt idx="10403">
                  <c:v>24.1012051106126</c:v>
                </c:pt>
                <c:pt idx="10404">
                  <c:v>24.103521865886201</c:v>
                </c:pt>
                <c:pt idx="10405">
                  <c:v>24.105838621159702</c:v>
                </c:pt>
                <c:pt idx="10406">
                  <c:v>24.108155376433299</c:v>
                </c:pt>
                <c:pt idx="10407">
                  <c:v>24.1104721317068</c:v>
                </c:pt>
                <c:pt idx="10408">
                  <c:v>24.112788886980301</c:v>
                </c:pt>
                <c:pt idx="10409">
                  <c:v>24.115105642253901</c:v>
                </c:pt>
                <c:pt idx="10410">
                  <c:v>24.117422397527399</c:v>
                </c:pt>
                <c:pt idx="10411">
                  <c:v>24.1197391528009</c:v>
                </c:pt>
                <c:pt idx="10412">
                  <c:v>24.122055908074501</c:v>
                </c:pt>
                <c:pt idx="10413">
                  <c:v>24.124372663348002</c:v>
                </c:pt>
                <c:pt idx="10414">
                  <c:v>24.126689418621499</c:v>
                </c:pt>
                <c:pt idx="10415">
                  <c:v>24.1290061738951</c:v>
                </c:pt>
                <c:pt idx="10416">
                  <c:v>24.131322929168601</c:v>
                </c:pt>
                <c:pt idx="10417">
                  <c:v>24.133639684442201</c:v>
                </c:pt>
                <c:pt idx="10418">
                  <c:v>24.135956439715699</c:v>
                </c:pt>
                <c:pt idx="10419">
                  <c:v>24.1382731949892</c:v>
                </c:pt>
                <c:pt idx="10420">
                  <c:v>24.1405899502628</c:v>
                </c:pt>
                <c:pt idx="10421">
                  <c:v>24.142906705536301</c:v>
                </c:pt>
                <c:pt idx="10422">
                  <c:v>24.145223460809799</c:v>
                </c:pt>
                <c:pt idx="10423">
                  <c:v>24.147540216083399</c:v>
                </c:pt>
                <c:pt idx="10424">
                  <c:v>24.1498569713569</c:v>
                </c:pt>
                <c:pt idx="10425">
                  <c:v>24.152173726630402</c:v>
                </c:pt>
                <c:pt idx="10426">
                  <c:v>24.154490481903999</c:v>
                </c:pt>
                <c:pt idx="10427">
                  <c:v>24.1568072371775</c:v>
                </c:pt>
                <c:pt idx="10428">
                  <c:v>24.1591239924511</c:v>
                </c:pt>
                <c:pt idx="10429">
                  <c:v>24.161440747724601</c:v>
                </c:pt>
                <c:pt idx="10430">
                  <c:v>24.163757502998099</c:v>
                </c:pt>
                <c:pt idx="10431">
                  <c:v>24.166074258271699</c:v>
                </c:pt>
                <c:pt idx="10432">
                  <c:v>24.1683910135452</c:v>
                </c:pt>
                <c:pt idx="10433">
                  <c:v>24.170707768818701</c:v>
                </c:pt>
                <c:pt idx="10434">
                  <c:v>24.173024524092298</c:v>
                </c:pt>
                <c:pt idx="10435">
                  <c:v>24.175341279365799</c:v>
                </c:pt>
                <c:pt idx="10436">
                  <c:v>24.1776580346394</c:v>
                </c:pt>
                <c:pt idx="10437">
                  <c:v>24.179974789912901</c:v>
                </c:pt>
                <c:pt idx="10438">
                  <c:v>24.182291545186398</c:v>
                </c:pt>
                <c:pt idx="10439">
                  <c:v>24.184608300459999</c:v>
                </c:pt>
                <c:pt idx="10440">
                  <c:v>24.1869250557335</c:v>
                </c:pt>
                <c:pt idx="10441">
                  <c:v>24.189241811007001</c:v>
                </c:pt>
                <c:pt idx="10442">
                  <c:v>24.191558566280602</c:v>
                </c:pt>
                <c:pt idx="10443">
                  <c:v>24.193875321554099</c:v>
                </c:pt>
                <c:pt idx="10444">
                  <c:v>24.1961920768276</c:v>
                </c:pt>
                <c:pt idx="10445">
                  <c:v>24.198508832101201</c:v>
                </c:pt>
                <c:pt idx="10446">
                  <c:v>24.200825587374698</c:v>
                </c:pt>
                <c:pt idx="10447">
                  <c:v>24.203142342648299</c:v>
                </c:pt>
                <c:pt idx="10448">
                  <c:v>24.2054590979218</c:v>
                </c:pt>
                <c:pt idx="10449">
                  <c:v>24.207775853195301</c:v>
                </c:pt>
                <c:pt idx="10450">
                  <c:v>24.210092608468901</c:v>
                </c:pt>
                <c:pt idx="10451">
                  <c:v>24.212409363742399</c:v>
                </c:pt>
                <c:pt idx="10452">
                  <c:v>24.2147261190159</c:v>
                </c:pt>
                <c:pt idx="10453">
                  <c:v>24.217042874289501</c:v>
                </c:pt>
                <c:pt idx="10454">
                  <c:v>24.219359629563002</c:v>
                </c:pt>
                <c:pt idx="10455">
                  <c:v>24.221676384836499</c:v>
                </c:pt>
                <c:pt idx="10456">
                  <c:v>24.2239931401101</c:v>
                </c:pt>
                <c:pt idx="10457">
                  <c:v>24.226309895383601</c:v>
                </c:pt>
                <c:pt idx="10458">
                  <c:v>24.228626650657201</c:v>
                </c:pt>
                <c:pt idx="10459">
                  <c:v>24.230943405930699</c:v>
                </c:pt>
                <c:pt idx="10460">
                  <c:v>24.2332601612042</c:v>
                </c:pt>
                <c:pt idx="10461">
                  <c:v>24.2355769164778</c:v>
                </c:pt>
                <c:pt idx="10462">
                  <c:v>24.237893671751301</c:v>
                </c:pt>
                <c:pt idx="10463">
                  <c:v>24.240210427024799</c:v>
                </c:pt>
                <c:pt idx="10464">
                  <c:v>24.242527182298399</c:v>
                </c:pt>
                <c:pt idx="10465">
                  <c:v>24.2448439375719</c:v>
                </c:pt>
                <c:pt idx="10466">
                  <c:v>24.247160692845402</c:v>
                </c:pt>
                <c:pt idx="10467">
                  <c:v>24.249477448118999</c:v>
                </c:pt>
                <c:pt idx="10468">
                  <c:v>24.2517942033925</c:v>
                </c:pt>
                <c:pt idx="10469">
                  <c:v>24.2541109586661</c:v>
                </c:pt>
                <c:pt idx="10470">
                  <c:v>24.256427713939601</c:v>
                </c:pt>
                <c:pt idx="10471">
                  <c:v>24.258744469213099</c:v>
                </c:pt>
                <c:pt idx="10472">
                  <c:v>24.261061224486699</c:v>
                </c:pt>
                <c:pt idx="10473">
                  <c:v>24.2633779797602</c:v>
                </c:pt>
                <c:pt idx="10474">
                  <c:v>24.265694735033701</c:v>
                </c:pt>
                <c:pt idx="10475">
                  <c:v>24.268011490307298</c:v>
                </c:pt>
                <c:pt idx="10476">
                  <c:v>24.270328245580799</c:v>
                </c:pt>
                <c:pt idx="10477">
                  <c:v>24.2726450008544</c:v>
                </c:pt>
                <c:pt idx="10478">
                  <c:v>24.274961756127901</c:v>
                </c:pt>
                <c:pt idx="10479">
                  <c:v>24.277278511401398</c:v>
                </c:pt>
                <c:pt idx="10480">
                  <c:v>24.279595266674999</c:v>
                </c:pt>
                <c:pt idx="10481">
                  <c:v>24.2819120219485</c:v>
                </c:pt>
                <c:pt idx="10482">
                  <c:v>24.284228777222001</c:v>
                </c:pt>
                <c:pt idx="10483">
                  <c:v>24.286545532495602</c:v>
                </c:pt>
                <c:pt idx="10484">
                  <c:v>24.288862287769099</c:v>
                </c:pt>
                <c:pt idx="10485">
                  <c:v>24.2911790430426</c:v>
                </c:pt>
                <c:pt idx="10486">
                  <c:v>24.293495798316201</c:v>
                </c:pt>
                <c:pt idx="10487">
                  <c:v>24.295812553589698</c:v>
                </c:pt>
                <c:pt idx="10488">
                  <c:v>24.298129308863299</c:v>
                </c:pt>
                <c:pt idx="10489">
                  <c:v>24.3004460641368</c:v>
                </c:pt>
                <c:pt idx="10490">
                  <c:v>24.302762819410301</c:v>
                </c:pt>
                <c:pt idx="10491">
                  <c:v>24.305079574683901</c:v>
                </c:pt>
                <c:pt idx="10492">
                  <c:v>24.307396329957399</c:v>
                </c:pt>
                <c:pt idx="10493">
                  <c:v>24.3097130852309</c:v>
                </c:pt>
                <c:pt idx="10494">
                  <c:v>24.312029840504501</c:v>
                </c:pt>
                <c:pt idx="10495">
                  <c:v>24.314346595778002</c:v>
                </c:pt>
                <c:pt idx="10496">
                  <c:v>24.316663351051499</c:v>
                </c:pt>
                <c:pt idx="10497">
                  <c:v>24.3189801063251</c:v>
                </c:pt>
                <c:pt idx="10498">
                  <c:v>24.321296861598601</c:v>
                </c:pt>
                <c:pt idx="10499">
                  <c:v>24.323613616872201</c:v>
                </c:pt>
                <c:pt idx="10500">
                  <c:v>24.325930372145699</c:v>
                </c:pt>
                <c:pt idx="10501">
                  <c:v>24.3282471274192</c:v>
                </c:pt>
                <c:pt idx="10502">
                  <c:v>24.3305638826928</c:v>
                </c:pt>
                <c:pt idx="10503">
                  <c:v>24.332880637966301</c:v>
                </c:pt>
                <c:pt idx="10504">
                  <c:v>24.335197393239799</c:v>
                </c:pt>
                <c:pt idx="10505">
                  <c:v>24.337514148513399</c:v>
                </c:pt>
                <c:pt idx="10506">
                  <c:v>24.339830903786901</c:v>
                </c:pt>
                <c:pt idx="10507">
                  <c:v>24.342147659060402</c:v>
                </c:pt>
                <c:pt idx="10508">
                  <c:v>24.344464414333999</c:v>
                </c:pt>
                <c:pt idx="10509">
                  <c:v>24.3467811696075</c:v>
                </c:pt>
                <c:pt idx="10510">
                  <c:v>24.3490979248811</c:v>
                </c:pt>
                <c:pt idx="10511">
                  <c:v>24.351414680154601</c:v>
                </c:pt>
                <c:pt idx="10512">
                  <c:v>24.353731435428099</c:v>
                </c:pt>
                <c:pt idx="10513">
                  <c:v>24.356048190701699</c:v>
                </c:pt>
                <c:pt idx="10514">
                  <c:v>24.3583649459752</c:v>
                </c:pt>
                <c:pt idx="10515">
                  <c:v>24.360681701248701</c:v>
                </c:pt>
                <c:pt idx="10516">
                  <c:v>24.362998456522298</c:v>
                </c:pt>
                <c:pt idx="10517">
                  <c:v>24.365315211795799</c:v>
                </c:pt>
                <c:pt idx="10518">
                  <c:v>24.3676319670694</c:v>
                </c:pt>
                <c:pt idx="10519">
                  <c:v>24.369948722342901</c:v>
                </c:pt>
                <c:pt idx="10520">
                  <c:v>24.372265477616398</c:v>
                </c:pt>
                <c:pt idx="10521">
                  <c:v>24.374582232889999</c:v>
                </c:pt>
                <c:pt idx="10522">
                  <c:v>24.3768989881635</c:v>
                </c:pt>
                <c:pt idx="10523">
                  <c:v>24.379215743437001</c:v>
                </c:pt>
                <c:pt idx="10524">
                  <c:v>24.381532498710602</c:v>
                </c:pt>
                <c:pt idx="10525">
                  <c:v>24.383849253984099</c:v>
                </c:pt>
                <c:pt idx="10526">
                  <c:v>24.3861660092576</c:v>
                </c:pt>
                <c:pt idx="10527">
                  <c:v>24.388482764531201</c:v>
                </c:pt>
                <c:pt idx="10528">
                  <c:v>24.390799519804698</c:v>
                </c:pt>
                <c:pt idx="10529">
                  <c:v>24.393116275078299</c:v>
                </c:pt>
                <c:pt idx="10530">
                  <c:v>24.3954330303518</c:v>
                </c:pt>
                <c:pt idx="10531">
                  <c:v>24.397749785625301</c:v>
                </c:pt>
                <c:pt idx="10532">
                  <c:v>24.400066540898901</c:v>
                </c:pt>
                <c:pt idx="10533">
                  <c:v>24.402383296172399</c:v>
                </c:pt>
                <c:pt idx="10534">
                  <c:v>24.4047000514459</c:v>
                </c:pt>
                <c:pt idx="10535">
                  <c:v>24.407016806719501</c:v>
                </c:pt>
                <c:pt idx="10536">
                  <c:v>24.409333561993002</c:v>
                </c:pt>
                <c:pt idx="10537">
                  <c:v>24.411650317266499</c:v>
                </c:pt>
                <c:pt idx="10538">
                  <c:v>24.4139670725401</c:v>
                </c:pt>
                <c:pt idx="10539">
                  <c:v>24.416283827813601</c:v>
                </c:pt>
                <c:pt idx="10540">
                  <c:v>24.418600583087201</c:v>
                </c:pt>
                <c:pt idx="10541">
                  <c:v>24.420917338360699</c:v>
                </c:pt>
                <c:pt idx="10542">
                  <c:v>24.4232340936342</c:v>
                </c:pt>
                <c:pt idx="10543">
                  <c:v>24.4255508489078</c:v>
                </c:pt>
                <c:pt idx="10544">
                  <c:v>24.427867604181301</c:v>
                </c:pt>
                <c:pt idx="10545">
                  <c:v>24.430184359454799</c:v>
                </c:pt>
                <c:pt idx="10546">
                  <c:v>24.432501114728399</c:v>
                </c:pt>
                <c:pt idx="10547">
                  <c:v>24.434817870001901</c:v>
                </c:pt>
                <c:pt idx="10548">
                  <c:v>24.437134625275402</c:v>
                </c:pt>
                <c:pt idx="10549">
                  <c:v>24.439451380548999</c:v>
                </c:pt>
                <c:pt idx="10550">
                  <c:v>24.4417681358225</c:v>
                </c:pt>
                <c:pt idx="10551">
                  <c:v>24.4440848910961</c:v>
                </c:pt>
                <c:pt idx="10552">
                  <c:v>24.446401646369601</c:v>
                </c:pt>
                <c:pt idx="10553">
                  <c:v>24.448718401643099</c:v>
                </c:pt>
                <c:pt idx="10554">
                  <c:v>24.451035156916699</c:v>
                </c:pt>
                <c:pt idx="10555">
                  <c:v>24.4533519121902</c:v>
                </c:pt>
                <c:pt idx="10556">
                  <c:v>24.455668667463701</c:v>
                </c:pt>
                <c:pt idx="10557">
                  <c:v>24.457985422737298</c:v>
                </c:pt>
                <c:pt idx="10558">
                  <c:v>24.460302178010799</c:v>
                </c:pt>
                <c:pt idx="10559">
                  <c:v>24.4626189332844</c:v>
                </c:pt>
                <c:pt idx="10560">
                  <c:v>24.464935688557901</c:v>
                </c:pt>
                <c:pt idx="10561">
                  <c:v>24.467252443831399</c:v>
                </c:pt>
                <c:pt idx="10562">
                  <c:v>24.469569199104999</c:v>
                </c:pt>
                <c:pt idx="10563">
                  <c:v>24.4718859543785</c:v>
                </c:pt>
                <c:pt idx="10564">
                  <c:v>24.474202709652001</c:v>
                </c:pt>
                <c:pt idx="10565">
                  <c:v>24.476519464925602</c:v>
                </c:pt>
                <c:pt idx="10566">
                  <c:v>24.478836220199099</c:v>
                </c:pt>
                <c:pt idx="10567">
                  <c:v>24.4811529754726</c:v>
                </c:pt>
                <c:pt idx="10568">
                  <c:v>24.483469730746201</c:v>
                </c:pt>
                <c:pt idx="10569">
                  <c:v>24.485786486019698</c:v>
                </c:pt>
                <c:pt idx="10570">
                  <c:v>24.488103241293299</c:v>
                </c:pt>
                <c:pt idx="10571">
                  <c:v>24.4904199965668</c:v>
                </c:pt>
                <c:pt idx="10572">
                  <c:v>24.492736751840301</c:v>
                </c:pt>
                <c:pt idx="10573">
                  <c:v>24.495053507113902</c:v>
                </c:pt>
                <c:pt idx="10574">
                  <c:v>24.497370262387399</c:v>
                </c:pt>
                <c:pt idx="10575">
                  <c:v>24.4996870176609</c:v>
                </c:pt>
                <c:pt idx="10576">
                  <c:v>24.502003772934501</c:v>
                </c:pt>
                <c:pt idx="10577">
                  <c:v>24.504320528208002</c:v>
                </c:pt>
                <c:pt idx="10578">
                  <c:v>24.506637283481499</c:v>
                </c:pt>
                <c:pt idx="10579">
                  <c:v>24.5089540387551</c:v>
                </c:pt>
                <c:pt idx="10580">
                  <c:v>24.511270794028601</c:v>
                </c:pt>
                <c:pt idx="10581">
                  <c:v>24.513587549302201</c:v>
                </c:pt>
                <c:pt idx="10582">
                  <c:v>24.515904304575699</c:v>
                </c:pt>
                <c:pt idx="10583">
                  <c:v>24.5182210598492</c:v>
                </c:pt>
                <c:pt idx="10584">
                  <c:v>24.5205378151228</c:v>
                </c:pt>
                <c:pt idx="10585">
                  <c:v>24.522854570396301</c:v>
                </c:pt>
                <c:pt idx="10586">
                  <c:v>24.525171325669799</c:v>
                </c:pt>
                <c:pt idx="10587">
                  <c:v>24.527488080943399</c:v>
                </c:pt>
                <c:pt idx="10588">
                  <c:v>24.529804836216901</c:v>
                </c:pt>
                <c:pt idx="10589">
                  <c:v>24.532121591490402</c:v>
                </c:pt>
                <c:pt idx="10590">
                  <c:v>24.534438346763999</c:v>
                </c:pt>
                <c:pt idx="10591">
                  <c:v>24.5367551020375</c:v>
                </c:pt>
                <c:pt idx="10592">
                  <c:v>24.5390718573111</c:v>
                </c:pt>
                <c:pt idx="10593">
                  <c:v>24.541388612584601</c:v>
                </c:pt>
                <c:pt idx="10594">
                  <c:v>24.543705367858099</c:v>
                </c:pt>
                <c:pt idx="10595">
                  <c:v>24.546022123131699</c:v>
                </c:pt>
                <c:pt idx="10596">
                  <c:v>24.5483388784052</c:v>
                </c:pt>
                <c:pt idx="10597">
                  <c:v>24.550655633678701</c:v>
                </c:pt>
                <c:pt idx="10598">
                  <c:v>24.552972388952298</c:v>
                </c:pt>
                <c:pt idx="10599">
                  <c:v>24.555289144225799</c:v>
                </c:pt>
                <c:pt idx="10600">
                  <c:v>24.5576058994994</c:v>
                </c:pt>
                <c:pt idx="10601">
                  <c:v>24.559922654772901</c:v>
                </c:pt>
                <c:pt idx="10602">
                  <c:v>24.562239410046399</c:v>
                </c:pt>
                <c:pt idx="10603">
                  <c:v>24.564556165319999</c:v>
                </c:pt>
                <c:pt idx="10604">
                  <c:v>24.5668729205935</c:v>
                </c:pt>
                <c:pt idx="10605">
                  <c:v>24.569189675867001</c:v>
                </c:pt>
                <c:pt idx="10606">
                  <c:v>24.571506431140602</c:v>
                </c:pt>
                <c:pt idx="10607">
                  <c:v>24.573823186414099</c:v>
                </c:pt>
                <c:pt idx="10608">
                  <c:v>24.5761399416876</c:v>
                </c:pt>
                <c:pt idx="10609">
                  <c:v>24.578456696961201</c:v>
                </c:pt>
                <c:pt idx="10610">
                  <c:v>24.580773452234698</c:v>
                </c:pt>
                <c:pt idx="10611">
                  <c:v>24.583090207508299</c:v>
                </c:pt>
                <c:pt idx="10612">
                  <c:v>24.5854069627818</c:v>
                </c:pt>
                <c:pt idx="10613">
                  <c:v>24.587723718055301</c:v>
                </c:pt>
                <c:pt idx="10614">
                  <c:v>24.590040473328902</c:v>
                </c:pt>
                <c:pt idx="10615">
                  <c:v>24.592357228602399</c:v>
                </c:pt>
                <c:pt idx="10616">
                  <c:v>24.5946739838759</c:v>
                </c:pt>
                <c:pt idx="10617">
                  <c:v>24.596990739149501</c:v>
                </c:pt>
                <c:pt idx="10618">
                  <c:v>24.599307494423002</c:v>
                </c:pt>
                <c:pt idx="10619">
                  <c:v>24.601624249696499</c:v>
                </c:pt>
                <c:pt idx="10620">
                  <c:v>24.6039410049701</c:v>
                </c:pt>
                <c:pt idx="10621">
                  <c:v>24.606257760243601</c:v>
                </c:pt>
                <c:pt idx="10622">
                  <c:v>24.608574515517201</c:v>
                </c:pt>
                <c:pt idx="10623">
                  <c:v>24.610891270790699</c:v>
                </c:pt>
                <c:pt idx="10624">
                  <c:v>24.6132080260642</c:v>
                </c:pt>
                <c:pt idx="10625">
                  <c:v>24.6155247813378</c:v>
                </c:pt>
                <c:pt idx="10626">
                  <c:v>24.617841536611301</c:v>
                </c:pt>
                <c:pt idx="10627">
                  <c:v>24.620158291884799</c:v>
                </c:pt>
                <c:pt idx="10628">
                  <c:v>24.6224750471584</c:v>
                </c:pt>
                <c:pt idx="10629">
                  <c:v>24.624791802431901</c:v>
                </c:pt>
                <c:pt idx="10630">
                  <c:v>24.627108557705402</c:v>
                </c:pt>
                <c:pt idx="10631">
                  <c:v>24.629425312978999</c:v>
                </c:pt>
                <c:pt idx="10632">
                  <c:v>24.6317420682525</c:v>
                </c:pt>
                <c:pt idx="10633">
                  <c:v>24.6340588235261</c:v>
                </c:pt>
                <c:pt idx="10634">
                  <c:v>24.636375578799601</c:v>
                </c:pt>
                <c:pt idx="10635">
                  <c:v>24.638692334073099</c:v>
                </c:pt>
                <c:pt idx="10636">
                  <c:v>24.641009089346699</c:v>
                </c:pt>
                <c:pt idx="10637">
                  <c:v>24.6433258446202</c:v>
                </c:pt>
                <c:pt idx="10638">
                  <c:v>24.645642599893701</c:v>
                </c:pt>
                <c:pt idx="10639">
                  <c:v>24.647959355167298</c:v>
                </c:pt>
                <c:pt idx="10640">
                  <c:v>24.650276110440799</c:v>
                </c:pt>
                <c:pt idx="10641">
                  <c:v>24.6525928657144</c:v>
                </c:pt>
                <c:pt idx="10642">
                  <c:v>24.654909620987901</c:v>
                </c:pt>
                <c:pt idx="10643">
                  <c:v>24.657226376261399</c:v>
                </c:pt>
                <c:pt idx="10644">
                  <c:v>24.659543131534999</c:v>
                </c:pt>
                <c:pt idx="10645">
                  <c:v>24.6618598868085</c:v>
                </c:pt>
                <c:pt idx="10646">
                  <c:v>24.664176642082001</c:v>
                </c:pt>
                <c:pt idx="10647">
                  <c:v>24.666493397355602</c:v>
                </c:pt>
                <c:pt idx="10648">
                  <c:v>24.668810152629099</c:v>
                </c:pt>
                <c:pt idx="10649">
                  <c:v>24.6711269079026</c:v>
                </c:pt>
                <c:pt idx="10650">
                  <c:v>24.673443663176201</c:v>
                </c:pt>
                <c:pt idx="10651">
                  <c:v>24.675760418449698</c:v>
                </c:pt>
                <c:pt idx="10652">
                  <c:v>24.678077173723299</c:v>
                </c:pt>
                <c:pt idx="10653">
                  <c:v>24.6803939289968</c:v>
                </c:pt>
                <c:pt idx="10654">
                  <c:v>24.682710684270301</c:v>
                </c:pt>
                <c:pt idx="10655">
                  <c:v>24.685027439543902</c:v>
                </c:pt>
                <c:pt idx="10656">
                  <c:v>24.687344194817399</c:v>
                </c:pt>
                <c:pt idx="10657">
                  <c:v>24.6896609500909</c:v>
                </c:pt>
                <c:pt idx="10658">
                  <c:v>24.691977705364501</c:v>
                </c:pt>
                <c:pt idx="10659">
                  <c:v>24.694294460638002</c:v>
                </c:pt>
                <c:pt idx="10660">
                  <c:v>24.696611215911499</c:v>
                </c:pt>
                <c:pt idx="10661">
                  <c:v>24.6989279711851</c:v>
                </c:pt>
                <c:pt idx="10662">
                  <c:v>24.701244726458601</c:v>
                </c:pt>
                <c:pt idx="10663">
                  <c:v>24.703561481732201</c:v>
                </c:pt>
                <c:pt idx="10664">
                  <c:v>24.705878237005699</c:v>
                </c:pt>
                <c:pt idx="10665">
                  <c:v>24.7081949922792</c:v>
                </c:pt>
                <c:pt idx="10666">
                  <c:v>24.7105117475528</c:v>
                </c:pt>
                <c:pt idx="10667">
                  <c:v>24.712828502826302</c:v>
                </c:pt>
                <c:pt idx="10668">
                  <c:v>24.715145258099799</c:v>
                </c:pt>
                <c:pt idx="10669">
                  <c:v>24.7174620133734</c:v>
                </c:pt>
                <c:pt idx="10670">
                  <c:v>24.719778768646901</c:v>
                </c:pt>
                <c:pt idx="10671">
                  <c:v>24.722095523920402</c:v>
                </c:pt>
                <c:pt idx="10672">
                  <c:v>24.724412279193999</c:v>
                </c:pt>
                <c:pt idx="10673">
                  <c:v>24.7267290344675</c:v>
                </c:pt>
                <c:pt idx="10674">
                  <c:v>24.7290457897411</c:v>
                </c:pt>
                <c:pt idx="10675">
                  <c:v>24.731362545014601</c:v>
                </c:pt>
                <c:pt idx="10676">
                  <c:v>24.733679300288099</c:v>
                </c:pt>
                <c:pt idx="10677">
                  <c:v>24.735996055561699</c:v>
                </c:pt>
                <c:pt idx="10678">
                  <c:v>24.7383128108352</c:v>
                </c:pt>
                <c:pt idx="10679">
                  <c:v>24.740629566108701</c:v>
                </c:pt>
                <c:pt idx="10680">
                  <c:v>24.742946321382298</c:v>
                </c:pt>
                <c:pt idx="10681">
                  <c:v>24.745263076655799</c:v>
                </c:pt>
                <c:pt idx="10682">
                  <c:v>24.7475798319294</c:v>
                </c:pt>
                <c:pt idx="10683">
                  <c:v>24.749896587202901</c:v>
                </c:pt>
                <c:pt idx="10684">
                  <c:v>24.752213342476399</c:v>
                </c:pt>
                <c:pt idx="10685">
                  <c:v>24.754530097749999</c:v>
                </c:pt>
                <c:pt idx="10686">
                  <c:v>24.7568468530235</c:v>
                </c:pt>
                <c:pt idx="10687">
                  <c:v>24.759163608297001</c:v>
                </c:pt>
                <c:pt idx="10688">
                  <c:v>24.761480363570598</c:v>
                </c:pt>
                <c:pt idx="10689">
                  <c:v>24.763797118844099</c:v>
                </c:pt>
                <c:pt idx="10690">
                  <c:v>24.7661138741176</c:v>
                </c:pt>
                <c:pt idx="10691">
                  <c:v>24.768430629391201</c:v>
                </c:pt>
                <c:pt idx="10692">
                  <c:v>24.770747384664698</c:v>
                </c:pt>
                <c:pt idx="10693">
                  <c:v>24.773064139938299</c:v>
                </c:pt>
                <c:pt idx="10694">
                  <c:v>24.7753808952118</c:v>
                </c:pt>
                <c:pt idx="10695">
                  <c:v>24.777697650485301</c:v>
                </c:pt>
                <c:pt idx="10696">
                  <c:v>24.780014405758902</c:v>
                </c:pt>
                <c:pt idx="10697">
                  <c:v>24.782331161032399</c:v>
                </c:pt>
                <c:pt idx="10698">
                  <c:v>24.7846479163059</c:v>
                </c:pt>
                <c:pt idx="10699">
                  <c:v>24.786964671579501</c:v>
                </c:pt>
                <c:pt idx="10700">
                  <c:v>24.789281426853002</c:v>
                </c:pt>
                <c:pt idx="10701">
                  <c:v>24.791598182126499</c:v>
                </c:pt>
                <c:pt idx="10702">
                  <c:v>24.7939149374001</c:v>
                </c:pt>
                <c:pt idx="10703">
                  <c:v>24.796231692673601</c:v>
                </c:pt>
                <c:pt idx="10704">
                  <c:v>24.798548447947201</c:v>
                </c:pt>
                <c:pt idx="10705">
                  <c:v>24.800865203220699</c:v>
                </c:pt>
                <c:pt idx="10706">
                  <c:v>24.8031819584942</c:v>
                </c:pt>
                <c:pt idx="10707">
                  <c:v>24.8054987137678</c:v>
                </c:pt>
                <c:pt idx="10708">
                  <c:v>24.807815469041302</c:v>
                </c:pt>
                <c:pt idx="10709">
                  <c:v>24.810132224314799</c:v>
                </c:pt>
                <c:pt idx="10710">
                  <c:v>24.8124489795884</c:v>
                </c:pt>
                <c:pt idx="10711">
                  <c:v>24.814765734861901</c:v>
                </c:pt>
                <c:pt idx="10712">
                  <c:v>24.817082490135402</c:v>
                </c:pt>
                <c:pt idx="10713">
                  <c:v>24.819399245408999</c:v>
                </c:pt>
                <c:pt idx="10714">
                  <c:v>24.8217160006825</c:v>
                </c:pt>
                <c:pt idx="10715">
                  <c:v>24.8240327559561</c:v>
                </c:pt>
                <c:pt idx="10716">
                  <c:v>24.826349511229601</c:v>
                </c:pt>
                <c:pt idx="10717">
                  <c:v>24.828666266503099</c:v>
                </c:pt>
                <c:pt idx="10718">
                  <c:v>24.830983021776699</c:v>
                </c:pt>
                <c:pt idx="10719">
                  <c:v>24.8332997770502</c:v>
                </c:pt>
                <c:pt idx="10720">
                  <c:v>24.835616532323701</c:v>
                </c:pt>
                <c:pt idx="10721">
                  <c:v>24.837933287597298</c:v>
                </c:pt>
                <c:pt idx="10722">
                  <c:v>24.8402500428708</c:v>
                </c:pt>
                <c:pt idx="10723">
                  <c:v>24.8425667981444</c:v>
                </c:pt>
                <c:pt idx="10724">
                  <c:v>24.844883553417901</c:v>
                </c:pt>
                <c:pt idx="10725">
                  <c:v>24.847200308691399</c:v>
                </c:pt>
                <c:pt idx="10726">
                  <c:v>24.849517063964999</c:v>
                </c:pt>
                <c:pt idx="10727">
                  <c:v>24.8518338192385</c:v>
                </c:pt>
                <c:pt idx="10728">
                  <c:v>24.854150574512001</c:v>
                </c:pt>
                <c:pt idx="10729">
                  <c:v>24.856467329785598</c:v>
                </c:pt>
                <c:pt idx="10730">
                  <c:v>24.858784085059099</c:v>
                </c:pt>
                <c:pt idx="10731">
                  <c:v>24.8611008403326</c:v>
                </c:pt>
                <c:pt idx="10732">
                  <c:v>24.863417595606201</c:v>
                </c:pt>
                <c:pt idx="10733">
                  <c:v>24.865734350879698</c:v>
                </c:pt>
                <c:pt idx="10734">
                  <c:v>24.868051106153299</c:v>
                </c:pt>
                <c:pt idx="10735">
                  <c:v>24.8703678614268</c:v>
                </c:pt>
                <c:pt idx="10736">
                  <c:v>24.872684616700301</c:v>
                </c:pt>
                <c:pt idx="10737">
                  <c:v>24.875001371973902</c:v>
                </c:pt>
                <c:pt idx="10738">
                  <c:v>24.877318127247399</c:v>
                </c:pt>
                <c:pt idx="10739">
                  <c:v>24.8796348825209</c:v>
                </c:pt>
                <c:pt idx="10740">
                  <c:v>24.881951637794501</c:v>
                </c:pt>
                <c:pt idx="10741">
                  <c:v>24.884268393068002</c:v>
                </c:pt>
                <c:pt idx="10742">
                  <c:v>24.886585148341499</c:v>
                </c:pt>
                <c:pt idx="10743">
                  <c:v>24.8889019036151</c:v>
                </c:pt>
                <c:pt idx="10744">
                  <c:v>24.891218658888601</c:v>
                </c:pt>
                <c:pt idx="10745">
                  <c:v>24.893535414162201</c:v>
                </c:pt>
                <c:pt idx="10746">
                  <c:v>24.895852169435699</c:v>
                </c:pt>
                <c:pt idx="10747">
                  <c:v>24.8981689247092</c:v>
                </c:pt>
                <c:pt idx="10748">
                  <c:v>24.9004856799828</c:v>
                </c:pt>
                <c:pt idx="10749">
                  <c:v>24.902802435256302</c:v>
                </c:pt>
                <c:pt idx="10750">
                  <c:v>24.905119190529799</c:v>
                </c:pt>
                <c:pt idx="10751">
                  <c:v>24.9074359458034</c:v>
                </c:pt>
                <c:pt idx="10752">
                  <c:v>24.909752701076901</c:v>
                </c:pt>
                <c:pt idx="10753">
                  <c:v>24.912069456350402</c:v>
                </c:pt>
                <c:pt idx="10754">
                  <c:v>24.914386211623999</c:v>
                </c:pt>
                <c:pt idx="10755">
                  <c:v>24.9167029668975</c:v>
                </c:pt>
                <c:pt idx="10756">
                  <c:v>24.9190197221711</c:v>
                </c:pt>
                <c:pt idx="10757">
                  <c:v>24.921336477444601</c:v>
                </c:pt>
                <c:pt idx="10758">
                  <c:v>24.923653232718099</c:v>
                </c:pt>
                <c:pt idx="10759">
                  <c:v>24.925969987991699</c:v>
                </c:pt>
                <c:pt idx="10760">
                  <c:v>24.9282867432652</c:v>
                </c:pt>
                <c:pt idx="10761">
                  <c:v>24.930603498538702</c:v>
                </c:pt>
                <c:pt idx="10762">
                  <c:v>24.932920253812298</c:v>
                </c:pt>
                <c:pt idx="10763">
                  <c:v>24.9352370090858</c:v>
                </c:pt>
                <c:pt idx="10764">
                  <c:v>24.9375537643594</c:v>
                </c:pt>
                <c:pt idx="10765">
                  <c:v>24.939870519632901</c:v>
                </c:pt>
                <c:pt idx="10766">
                  <c:v>24.942187274906399</c:v>
                </c:pt>
                <c:pt idx="10767">
                  <c:v>24.944504030179999</c:v>
                </c:pt>
                <c:pt idx="10768">
                  <c:v>24.9468207854535</c:v>
                </c:pt>
                <c:pt idx="10769">
                  <c:v>24.949137540727001</c:v>
                </c:pt>
                <c:pt idx="10770">
                  <c:v>24.951454296000598</c:v>
                </c:pt>
                <c:pt idx="10771">
                  <c:v>24.953771051274099</c:v>
                </c:pt>
                <c:pt idx="10772">
                  <c:v>24.9560878065476</c:v>
                </c:pt>
                <c:pt idx="10773">
                  <c:v>24.958404561821201</c:v>
                </c:pt>
                <c:pt idx="10774">
                  <c:v>24.960721317094698</c:v>
                </c:pt>
                <c:pt idx="10775">
                  <c:v>24.963038072368299</c:v>
                </c:pt>
                <c:pt idx="10776">
                  <c:v>24.9653548276418</c:v>
                </c:pt>
                <c:pt idx="10777">
                  <c:v>24.967671582915301</c:v>
                </c:pt>
                <c:pt idx="10778">
                  <c:v>24.969988338188902</c:v>
                </c:pt>
                <c:pt idx="10779">
                  <c:v>24.972305093462399</c:v>
                </c:pt>
                <c:pt idx="10780">
                  <c:v>24.9746218487359</c:v>
                </c:pt>
                <c:pt idx="10781">
                  <c:v>24.976938604009501</c:v>
                </c:pt>
                <c:pt idx="10782">
                  <c:v>24.979255359282998</c:v>
                </c:pt>
                <c:pt idx="10783">
                  <c:v>24.981572114556499</c:v>
                </c:pt>
                <c:pt idx="10784">
                  <c:v>24.9838888698301</c:v>
                </c:pt>
                <c:pt idx="10785">
                  <c:v>24.986205625103601</c:v>
                </c:pt>
                <c:pt idx="10786">
                  <c:v>24.988522380377201</c:v>
                </c:pt>
                <c:pt idx="10787">
                  <c:v>24.990839135650699</c:v>
                </c:pt>
                <c:pt idx="10788">
                  <c:v>24.9931558909242</c:v>
                </c:pt>
                <c:pt idx="10789">
                  <c:v>24.995472646197801</c:v>
                </c:pt>
                <c:pt idx="10790">
                  <c:v>24.997789401471302</c:v>
                </c:pt>
                <c:pt idx="10791">
                  <c:v>25.000106156744799</c:v>
                </c:pt>
                <c:pt idx="10792">
                  <c:v>25.0024229120184</c:v>
                </c:pt>
                <c:pt idx="10793">
                  <c:v>25.004739667291901</c:v>
                </c:pt>
                <c:pt idx="10794">
                  <c:v>25.007056422565402</c:v>
                </c:pt>
                <c:pt idx="10795">
                  <c:v>25.009373177838999</c:v>
                </c:pt>
                <c:pt idx="10796">
                  <c:v>25.0116899331125</c:v>
                </c:pt>
                <c:pt idx="10797">
                  <c:v>25.0140066883861</c:v>
                </c:pt>
                <c:pt idx="10798">
                  <c:v>25.016323443659601</c:v>
                </c:pt>
                <c:pt idx="10799">
                  <c:v>25.018640198933099</c:v>
                </c:pt>
                <c:pt idx="10800">
                  <c:v>25.020956954206699</c:v>
                </c:pt>
                <c:pt idx="10801">
                  <c:v>25.0232737094802</c:v>
                </c:pt>
                <c:pt idx="10802">
                  <c:v>25.025590464753702</c:v>
                </c:pt>
                <c:pt idx="10803">
                  <c:v>25.027907220027299</c:v>
                </c:pt>
                <c:pt idx="10804">
                  <c:v>25.0302239753008</c:v>
                </c:pt>
                <c:pt idx="10805">
                  <c:v>25.0325407305744</c:v>
                </c:pt>
                <c:pt idx="10806">
                  <c:v>25.034857485847901</c:v>
                </c:pt>
                <c:pt idx="10807">
                  <c:v>25.037174241121399</c:v>
                </c:pt>
                <c:pt idx="10808">
                  <c:v>25.039490996394999</c:v>
                </c:pt>
                <c:pt idx="10809">
                  <c:v>25.0418077516685</c:v>
                </c:pt>
                <c:pt idx="10810">
                  <c:v>25.044124506942001</c:v>
                </c:pt>
                <c:pt idx="10811">
                  <c:v>25.046441262215598</c:v>
                </c:pt>
                <c:pt idx="10812">
                  <c:v>25.048758017489099</c:v>
                </c:pt>
                <c:pt idx="10813">
                  <c:v>25.0510747727626</c:v>
                </c:pt>
                <c:pt idx="10814">
                  <c:v>25.053391528036201</c:v>
                </c:pt>
                <c:pt idx="10815">
                  <c:v>25.055708283309698</c:v>
                </c:pt>
                <c:pt idx="10816">
                  <c:v>25.058025038583299</c:v>
                </c:pt>
                <c:pt idx="10817">
                  <c:v>25.0603417938568</c:v>
                </c:pt>
                <c:pt idx="10818">
                  <c:v>25.062658549130301</c:v>
                </c:pt>
                <c:pt idx="10819">
                  <c:v>25.064975304403902</c:v>
                </c:pt>
                <c:pt idx="10820">
                  <c:v>25.067292059677399</c:v>
                </c:pt>
                <c:pt idx="10821">
                  <c:v>25.0696088149509</c:v>
                </c:pt>
                <c:pt idx="10822">
                  <c:v>25.071925570224501</c:v>
                </c:pt>
                <c:pt idx="10823">
                  <c:v>25.074242325497998</c:v>
                </c:pt>
                <c:pt idx="10824">
                  <c:v>25.076559080771499</c:v>
                </c:pt>
                <c:pt idx="10825">
                  <c:v>25.0788758360451</c:v>
                </c:pt>
                <c:pt idx="10826">
                  <c:v>25.081192591318601</c:v>
                </c:pt>
                <c:pt idx="10827">
                  <c:v>25.083509346592201</c:v>
                </c:pt>
                <c:pt idx="10828">
                  <c:v>25.085826101865699</c:v>
                </c:pt>
                <c:pt idx="10829">
                  <c:v>25.0881428571392</c:v>
                </c:pt>
                <c:pt idx="10830">
                  <c:v>25.090459612412801</c:v>
                </c:pt>
                <c:pt idx="10831">
                  <c:v>25.092776367686302</c:v>
                </c:pt>
                <c:pt idx="10832">
                  <c:v>25.095093122959799</c:v>
                </c:pt>
                <c:pt idx="10833">
                  <c:v>25.0974098782334</c:v>
                </c:pt>
                <c:pt idx="10834">
                  <c:v>25.099726633506901</c:v>
                </c:pt>
                <c:pt idx="10835">
                  <c:v>25.102043388780402</c:v>
                </c:pt>
                <c:pt idx="10836">
                  <c:v>25.104360144053999</c:v>
                </c:pt>
                <c:pt idx="10837">
                  <c:v>25.1066768993275</c:v>
                </c:pt>
                <c:pt idx="10838">
                  <c:v>25.1089936546011</c:v>
                </c:pt>
                <c:pt idx="10839">
                  <c:v>25.111310409874601</c:v>
                </c:pt>
                <c:pt idx="10840">
                  <c:v>25.113627165148099</c:v>
                </c:pt>
                <c:pt idx="10841">
                  <c:v>25.115943920421699</c:v>
                </c:pt>
                <c:pt idx="10842">
                  <c:v>25.1182606756952</c:v>
                </c:pt>
                <c:pt idx="10843">
                  <c:v>25.120577430968702</c:v>
                </c:pt>
                <c:pt idx="10844">
                  <c:v>25.122894186242299</c:v>
                </c:pt>
                <c:pt idx="10845">
                  <c:v>25.1252109415158</c:v>
                </c:pt>
                <c:pt idx="10846">
                  <c:v>25.1275276967894</c:v>
                </c:pt>
                <c:pt idx="10847">
                  <c:v>25.129844452062901</c:v>
                </c:pt>
                <c:pt idx="10848">
                  <c:v>25.132161207336399</c:v>
                </c:pt>
                <c:pt idx="10849">
                  <c:v>25.134477962609999</c:v>
                </c:pt>
                <c:pt idx="10850">
                  <c:v>25.1367947178835</c:v>
                </c:pt>
                <c:pt idx="10851">
                  <c:v>25.139111473157001</c:v>
                </c:pt>
                <c:pt idx="10852">
                  <c:v>25.141428228430598</c:v>
                </c:pt>
                <c:pt idx="10853">
                  <c:v>25.143744983704099</c:v>
                </c:pt>
                <c:pt idx="10854">
                  <c:v>25.1460617389776</c:v>
                </c:pt>
                <c:pt idx="10855">
                  <c:v>25.148378494251201</c:v>
                </c:pt>
                <c:pt idx="10856">
                  <c:v>25.150695249524698</c:v>
                </c:pt>
                <c:pt idx="10857">
                  <c:v>25.153012004798299</c:v>
                </c:pt>
                <c:pt idx="10858">
                  <c:v>25.1553287600718</c:v>
                </c:pt>
                <c:pt idx="10859">
                  <c:v>25.157645515345301</c:v>
                </c:pt>
                <c:pt idx="10860">
                  <c:v>25.159962270618902</c:v>
                </c:pt>
                <c:pt idx="10861">
                  <c:v>25.162279025892399</c:v>
                </c:pt>
                <c:pt idx="10862">
                  <c:v>25.1645957811659</c:v>
                </c:pt>
                <c:pt idx="10863">
                  <c:v>25.166912536439501</c:v>
                </c:pt>
                <c:pt idx="10864">
                  <c:v>25.169229291712998</c:v>
                </c:pt>
                <c:pt idx="10865">
                  <c:v>25.171546046986499</c:v>
                </c:pt>
                <c:pt idx="10866">
                  <c:v>25.1738628022601</c:v>
                </c:pt>
                <c:pt idx="10867">
                  <c:v>25.176179557533601</c:v>
                </c:pt>
                <c:pt idx="10868">
                  <c:v>25.178496312807201</c:v>
                </c:pt>
                <c:pt idx="10869">
                  <c:v>25.180813068080699</c:v>
                </c:pt>
                <c:pt idx="10870">
                  <c:v>25.1831298233542</c:v>
                </c:pt>
                <c:pt idx="10871">
                  <c:v>25.185446578627801</c:v>
                </c:pt>
                <c:pt idx="10872">
                  <c:v>25.187763333901302</c:v>
                </c:pt>
                <c:pt idx="10873">
                  <c:v>25.190080089174799</c:v>
                </c:pt>
                <c:pt idx="10874">
                  <c:v>25.1923968444484</c:v>
                </c:pt>
                <c:pt idx="10875">
                  <c:v>25.194713599721901</c:v>
                </c:pt>
                <c:pt idx="10876">
                  <c:v>25.197030354995398</c:v>
                </c:pt>
                <c:pt idx="10877">
                  <c:v>25.199347110268999</c:v>
                </c:pt>
                <c:pt idx="10878">
                  <c:v>25.2016638655425</c:v>
                </c:pt>
                <c:pt idx="10879">
                  <c:v>25.2039806208161</c:v>
                </c:pt>
                <c:pt idx="10880">
                  <c:v>25.206297376089601</c:v>
                </c:pt>
                <c:pt idx="10881">
                  <c:v>25.208614131363099</c:v>
                </c:pt>
                <c:pt idx="10882">
                  <c:v>25.210930886636699</c:v>
                </c:pt>
                <c:pt idx="10883">
                  <c:v>25.213247641910201</c:v>
                </c:pt>
                <c:pt idx="10884">
                  <c:v>25.215564397183702</c:v>
                </c:pt>
                <c:pt idx="10885">
                  <c:v>25.217881152457299</c:v>
                </c:pt>
                <c:pt idx="10886">
                  <c:v>25.2201979077308</c:v>
                </c:pt>
                <c:pt idx="10887">
                  <c:v>25.2225146630044</c:v>
                </c:pt>
                <c:pt idx="10888">
                  <c:v>25.224831418277901</c:v>
                </c:pt>
                <c:pt idx="10889">
                  <c:v>25.227148173551399</c:v>
                </c:pt>
                <c:pt idx="10890">
                  <c:v>25.229464928824999</c:v>
                </c:pt>
                <c:pt idx="10891">
                  <c:v>25.2317816840985</c:v>
                </c:pt>
                <c:pt idx="10892">
                  <c:v>25.234098439372001</c:v>
                </c:pt>
                <c:pt idx="10893">
                  <c:v>25.236415194645598</c:v>
                </c:pt>
                <c:pt idx="10894">
                  <c:v>25.238731949919099</c:v>
                </c:pt>
                <c:pt idx="10895">
                  <c:v>25.2410487051926</c:v>
                </c:pt>
                <c:pt idx="10896">
                  <c:v>25.243365460466201</c:v>
                </c:pt>
                <c:pt idx="10897">
                  <c:v>25.245682215739699</c:v>
                </c:pt>
                <c:pt idx="10898">
                  <c:v>25.247998971013299</c:v>
                </c:pt>
                <c:pt idx="10899">
                  <c:v>25.2503157262868</c:v>
                </c:pt>
                <c:pt idx="10900">
                  <c:v>25.252632481560301</c:v>
                </c:pt>
                <c:pt idx="10901">
                  <c:v>25.254949236833902</c:v>
                </c:pt>
                <c:pt idx="10902">
                  <c:v>25.257265992107399</c:v>
                </c:pt>
                <c:pt idx="10903">
                  <c:v>25.2595827473809</c:v>
                </c:pt>
                <c:pt idx="10904">
                  <c:v>25.261899502654501</c:v>
                </c:pt>
                <c:pt idx="10905">
                  <c:v>25.264216257927998</c:v>
                </c:pt>
                <c:pt idx="10906">
                  <c:v>25.266533013201499</c:v>
                </c:pt>
                <c:pt idx="10907">
                  <c:v>25.2688497684751</c:v>
                </c:pt>
                <c:pt idx="10908">
                  <c:v>25.271166523748601</c:v>
                </c:pt>
                <c:pt idx="10909">
                  <c:v>25.273483279022201</c:v>
                </c:pt>
                <c:pt idx="10910">
                  <c:v>25.275800034295699</c:v>
                </c:pt>
                <c:pt idx="10911">
                  <c:v>25.2781167895692</c:v>
                </c:pt>
                <c:pt idx="10912">
                  <c:v>25.280433544842801</c:v>
                </c:pt>
                <c:pt idx="10913">
                  <c:v>25.282750300116302</c:v>
                </c:pt>
                <c:pt idx="10914">
                  <c:v>25.285067055389799</c:v>
                </c:pt>
                <c:pt idx="10915">
                  <c:v>25.2873838106634</c:v>
                </c:pt>
                <c:pt idx="10916">
                  <c:v>25.289700565936901</c:v>
                </c:pt>
                <c:pt idx="10917">
                  <c:v>25.292017321210398</c:v>
                </c:pt>
                <c:pt idx="10918">
                  <c:v>25.294334076483999</c:v>
                </c:pt>
                <c:pt idx="10919">
                  <c:v>25.2966508317575</c:v>
                </c:pt>
                <c:pt idx="10920">
                  <c:v>25.2989675870311</c:v>
                </c:pt>
                <c:pt idx="10921">
                  <c:v>25.301284342304601</c:v>
                </c:pt>
                <c:pt idx="10922">
                  <c:v>25.303601097578099</c:v>
                </c:pt>
                <c:pt idx="10923">
                  <c:v>25.305917852851699</c:v>
                </c:pt>
                <c:pt idx="10924">
                  <c:v>25.308234608125201</c:v>
                </c:pt>
                <c:pt idx="10925">
                  <c:v>25.310551363398702</c:v>
                </c:pt>
                <c:pt idx="10926">
                  <c:v>25.312868118672299</c:v>
                </c:pt>
                <c:pt idx="10927">
                  <c:v>25.3151848739458</c:v>
                </c:pt>
                <c:pt idx="10928">
                  <c:v>25.3175016292194</c:v>
                </c:pt>
                <c:pt idx="10929">
                  <c:v>25.319818384492901</c:v>
                </c:pt>
                <c:pt idx="10930">
                  <c:v>25.322135139766399</c:v>
                </c:pt>
                <c:pt idx="10931">
                  <c:v>25.324451895039999</c:v>
                </c:pt>
                <c:pt idx="10932">
                  <c:v>25.3267686503135</c:v>
                </c:pt>
                <c:pt idx="10933">
                  <c:v>25.329085405587001</c:v>
                </c:pt>
                <c:pt idx="10934">
                  <c:v>25.331402160860598</c:v>
                </c:pt>
                <c:pt idx="10935">
                  <c:v>25.333718916134099</c:v>
                </c:pt>
                <c:pt idx="10936">
                  <c:v>25.3360356714076</c:v>
                </c:pt>
                <c:pt idx="10937">
                  <c:v>25.338352426681201</c:v>
                </c:pt>
                <c:pt idx="10938">
                  <c:v>25.340669181954699</c:v>
                </c:pt>
                <c:pt idx="10939">
                  <c:v>25.342985937228299</c:v>
                </c:pt>
                <c:pt idx="10940">
                  <c:v>25.3453026925018</c:v>
                </c:pt>
                <c:pt idx="10941">
                  <c:v>25.347619447775301</c:v>
                </c:pt>
                <c:pt idx="10942">
                  <c:v>25.349936203048902</c:v>
                </c:pt>
                <c:pt idx="10943">
                  <c:v>25.352252958322399</c:v>
                </c:pt>
                <c:pt idx="10944">
                  <c:v>25.3545697135959</c:v>
                </c:pt>
                <c:pt idx="10945">
                  <c:v>25.356886468869501</c:v>
                </c:pt>
                <c:pt idx="10946">
                  <c:v>25.359203224142998</c:v>
                </c:pt>
                <c:pt idx="10947">
                  <c:v>25.361519979416499</c:v>
                </c:pt>
                <c:pt idx="10948">
                  <c:v>25.3638367346901</c:v>
                </c:pt>
                <c:pt idx="10949">
                  <c:v>25.366153489963601</c:v>
                </c:pt>
                <c:pt idx="10950">
                  <c:v>25.368470245237202</c:v>
                </c:pt>
                <c:pt idx="10951">
                  <c:v>25.370787000510699</c:v>
                </c:pt>
                <c:pt idx="10952">
                  <c:v>25.3731037557842</c:v>
                </c:pt>
                <c:pt idx="10953">
                  <c:v>25.375420511057801</c:v>
                </c:pt>
                <c:pt idx="10954">
                  <c:v>25.377737266331302</c:v>
                </c:pt>
                <c:pt idx="10955">
                  <c:v>25.380054021604799</c:v>
                </c:pt>
                <c:pt idx="10956">
                  <c:v>25.3823707768784</c:v>
                </c:pt>
                <c:pt idx="10957">
                  <c:v>25.384687532151901</c:v>
                </c:pt>
                <c:pt idx="10958">
                  <c:v>25.387004287425398</c:v>
                </c:pt>
                <c:pt idx="10959">
                  <c:v>25.389321042698999</c:v>
                </c:pt>
                <c:pt idx="10960">
                  <c:v>25.3916377979725</c:v>
                </c:pt>
                <c:pt idx="10961">
                  <c:v>25.3939545532461</c:v>
                </c:pt>
                <c:pt idx="10962">
                  <c:v>25.396271308519601</c:v>
                </c:pt>
                <c:pt idx="10963">
                  <c:v>25.398588063793099</c:v>
                </c:pt>
                <c:pt idx="10964">
                  <c:v>25.4009048190667</c:v>
                </c:pt>
                <c:pt idx="10965">
                  <c:v>25.403221574340201</c:v>
                </c:pt>
                <c:pt idx="10966">
                  <c:v>25.405538329613702</c:v>
                </c:pt>
                <c:pt idx="10967">
                  <c:v>25.407855084887299</c:v>
                </c:pt>
                <c:pt idx="10968">
                  <c:v>25.4101718401608</c:v>
                </c:pt>
                <c:pt idx="10969">
                  <c:v>25.4124885954344</c:v>
                </c:pt>
                <c:pt idx="10970">
                  <c:v>25.414805350707901</c:v>
                </c:pt>
                <c:pt idx="10971">
                  <c:v>25.417122105981399</c:v>
                </c:pt>
                <c:pt idx="10972">
                  <c:v>25.419438861254999</c:v>
                </c:pt>
                <c:pt idx="10973">
                  <c:v>25.4217556165285</c:v>
                </c:pt>
                <c:pt idx="10974">
                  <c:v>25.424072371802001</c:v>
                </c:pt>
                <c:pt idx="10975">
                  <c:v>25.426389127075598</c:v>
                </c:pt>
                <c:pt idx="10976">
                  <c:v>25.428705882349099</c:v>
                </c:pt>
                <c:pt idx="10977">
                  <c:v>25.431022637622601</c:v>
                </c:pt>
                <c:pt idx="10978">
                  <c:v>25.433339392896201</c:v>
                </c:pt>
                <c:pt idx="10979">
                  <c:v>25.435656148169699</c:v>
                </c:pt>
                <c:pt idx="10980">
                  <c:v>25.437972903443299</c:v>
                </c:pt>
                <c:pt idx="10981">
                  <c:v>25.4402896587168</c:v>
                </c:pt>
                <c:pt idx="10982">
                  <c:v>25.442606413990301</c:v>
                </c:pt>
                <c:pt idx="10983">
                  <c:v>25.444923169263902</c:v>
                </c:pt>
                <c:pt idx="10984">
                  <c:v>25.447239924537399</c:v>
                </c:pt>
                <c:pt idx="10985">
                  <c:v>25.4495566798109</c:v>
                </c:pt>
                <c:pt idx="10986">
                  <c:v>25.451873435084501</c:v>
                </c:pt>
                <c:pt idx="10987">
                  <c:v>25.454190190357998</c:v>
                </c:pt>
                <c:pt idx="10988">
                  <c:v>25.456506945631499</c:v>
                </c:pt>
                <c:pt idx="10989">
                  <c:v>25.4588237009051</c:v>
                </c:pt>
                <c:pt idx="10990">
                  <c:v>25.461140456178601</c:v>
                </c:pt>
                <c:pt idx="10991">
                  <c:v>25.463457211452202</c:v>
                </c:pt>
                <c:pt idx="10992">
                  <c:v>25.465773966725699</c:v>
                </c:pt>
                <c:pt idx="10993">
                  <c:v>25.4680907219992</c:v>
                </c:pt>
                <c:pt idx="10994">
                  <c:v>25.470407477272801</c:v>
                </c:pt>
                <c:pt idx="10995">
                  <c:v>25.472724232546302</c:v>
                </c:pt>
                <c:pt idx="10996">
                  <c:v>25.475040987819799</c:v>
                </c:pt>
                <c:pt idx="10997">
                  <c:v>25.4773577430934</c:v>
                </c:pt>
                <c:pt idx="10998">
                  <c:v>25.479674498366901</c:v>
                </c:pt>
                <c:pt idx="10999">
                  <c:v>25.481991253640398</c:v>
                </c:pt>
                <c:pt idx="11000">
                  <c:v>25.484308008913999</c:v>
                </c:pt>
                <c:pt idx="11001">
                  <c:v>25.4866247641875</c:v>
                </c:pt>
                <c:pt idx="11002">
                  <c:v>25.4889415194611</c:v>
                </c:pt>
                <c:pt idx="11003">
                  <c:v>25.491258274734601</c:v>
                </c:pt>
                <c:pt idx="11004">
                  <c:v>25.493575030008099</c:v>
                </c:pt>
                <c:pt idx="11005">
                  <c:v>25.4958917852817</c:v>
                </c:pt>
                <c:pt idx="11006">
                  <c:v>25.498208540555201</c:v>
                </c:pt>
                <c:pt idx="11007">
                  <c:v>25.500525295828702</c:v>
                </c:pt>
                <c:pt idx="11008">
                  <c:v>25.502842051102299</c:v>
                </c:pt>
                <c:pt idx="11009">
                  <c:v>25.5051588063758</c:v>
                </c:pt>
                <c:pt idx="11010">
                  <c:v>25.5074755616494</c:v>
                </c:pt>
                <c:pt idx="11011">
                  <c:v>25.509792316922901</c:v>
                </c:pt>
                <c:pt idx="11012">
                  <c:v>25.512109072196399</c:v>
                </c:pt>
                <c:pt idx="11013">
                  <c:v>25.514425827469999</c:v>
                </c:pt>
                <c:pt idx="11014">
                  <c:v>25.5167425827435</c:v>
                </c:pt>
                <c:pt idx="11015">
                  <c:v>25.519059338017001</c:v>
                </c:pt>
                <c:pt idx="11016">
                  <c:v>25.521376093290598</c:v>
                </c:pt>
                <c:pt idx="11017">
                  <c:v>25.523692848564099</c:v>
                </c:pt>
                <c:pt idx="11018">
                  <c:v>25.526009603837601</c:v>
                </c:pt>
                <c:pt idx="11019">
                  <c:v>25.528326359111201</c:v>
                </c:pt>
                <c:pt idx="11020">
                  <c:v>25.530643114384699</c:v>
                </c:pt>
                <c:pt idx="11021">
                  <c:v>25.532959869658299</c:v>
                </c:pt>
                <c:pt idx="11022">
                  <c:v>25.5352766249318</c:v>
                </c:pt>
                <c:pt idx="11023">
                  <c:v>25.537593380205301</c:v>
                </c:pt>
                <c:pt idx="11024">
                  <c:v>25.539910135478902</c:v>
                </c:pt>
                <c:pt idx="11025">
                  <c:v>25.542226890752399</c:v>
                </c:pt>
                <c:pt idx="11026">
                  <c:v>25.5445436460259</c:v>
                </c:pt>
                <c:pt idx="11027">
                  <c:v>25.546860401299501</c:v>
                </c:pt>
                <c:pt idx="11028">
                  <c:v>25.549177156572998</c:v>
                </c:pt>
                <c:pt idx="11029">
                  <c:v>25.551493911846499</c:v>
                </c:pt>
                <c:pt idx="11030">
                  <c:v>25.5538106671201</c:v>
                </c:pt>
                <c:pt idx="11031">
                  <c:v>25.556127422393601</c:v>
                </c:pt>
                <c:pt idx="11032">
                  <c:v>25.558444177667202</c:v>
                </c:pt>
                <c:pt idx="11033">
                  <c:v>25.560760932940699</c:v>
                </c:pt>
                <c:pt idx="11034">
                  <c:v>25.5630776882142</c:v>
                </c:pt>
                <c:pt idx="11035">
                  <c:v>25.565394443487801</c:v>
                </c:pt>
                <c:pt idx="11036">
                  <c:v>25.567711198761302</c:v>
                </c:pt>
                <c:pt idx="11037">
                  <c:v>25.570027954034799</c:v>
                </c:pt>
                <c:pt idx="11038">
                  <c:v>25.5723447093084</c:v>
                </c:pt>
                <c:pt idx="11039">
                  <c:v>25.574661464581901</c:v>
                </c:pt>
                <c:pt idx="11040">
                  <c:v>25.576978219855398</c:v>
                </c:pt>
                <c:pt idx="11041">
                  <c:v>25.579294975128999</c:v>
                </c:pt>
                <c:pt idx="11042">
                  <c:v>25.5816117304025</c:v>
                </c:pt>
                <c:pt idx="11043">
                  <c:v>25.5839284856761</c:v>
                </c:pt>
                <c:pt idx="11044">
                  <c:v>25.586245240949602</c:v>
                </c:pt>
                <c:pt idx="11045">
                  <c:v>25.588561996223099</c:v>
                </c:pt>
                <c:pt idx="11046">
                  <c:v>25.5908787514967</c:v>
                </c:pt>
                <c:pt idx="11047">
                  <c:v>25.593195506770201</c:v>
                </c:pt>
                <c:pt idx="11048">
                  <c:v>25.595512262043702</c:v>
                </c:pt>
                <c:pt idx="11049">
                  <c:v>25.597829017317299</c:v>
                </c:pt>
                <c:pt idx="11050">
                  <c:v>25.6001457725908</c:v>
                </c:pt>
                <c:pt idx="11051">
                  <c:v>25.6024625278644</c:v>
                </c:pt>
                <c:pt idx="11052">
                  <c:v>25.604779283137901</c:v>
                </c:pt>
                <c:pt idx="11053">
                  <c:v>25.607096038411399</c:v>
                </c:pt>
                <c:pt idx="11054">
                  <c:v>25.609412793684999</c:v>
                </c:pt>
                <c:pt idx="11055">
                  <c:v>25.6117295489585</c:v>
                </c:pt>
                <c:pt idx="11056">
                  <c:v>25.614046304232001</c:v>
                </c:pt>
                <c:pt idx="11057">
                  <c:v>25.616363059505598</c:v>
                </c:pt>
                <c:pt idx="11058">
                  <c:v>25.6186798147791</c:v>
                </c:pt>
                <c:pt idx="11059">
                  <c:v>25.620996570052601</c:v>
                </c:pt>
                <c:pt idx="11060">
                  <c:v>25.623313325326201</c:v>
                </c:pt>
                <c:pt idx="11061">
                  <c:v>25.625630080599699</c:v>
                </c:pt>
                <c:pt idx="11062">
                  <c:v>25.627946835873299</c:v>
                </c:pt>
                <c:pt idx="11063">
                  <c:v>25.6302635911468</c:v>
                </c:pt>
                <c:pt idx="11064">
                  <c:v>25.632580346420301</c:v>
                </c:pt>
                <c:pt idx="11065">
                  <c:v>25.634897101693898</c:v>
                </c:pt>
                <c:pt idx="11066">
                  <c:v>25.637213856967399</c:v>
                </c:pt>
                <c:pt idx="11067">
                  <c:v>25.6395306122409</c:v>
                </c:pt>
                <c:pt idx="11068">
                  <c:v>25.641847367514501</c:v>
                </c:pt>
                <c:pt idx="11069">
                  <c:v>25.644164122787998</c:v>
                </c:pt>
                <c:pt idx="11070">
                  <c:v>25.646480878061499</c:v>
                </c:pt>
                <c:pt idx="11071">
                  <c:v>25.6487976333351</c:v>
                </c:pt>
                <c:pt idx="11072">
                  <c:v>25.651114388608601</c:v>
                </c:pt>
                <c:pt idx="11073">
                  <c:v>25.653431143882202</c:v>
                </c:pt>
                <c:pt idx="11074">
                  <c:v>25.655747899155699</c:v>
                </c:pt>
                <c:pt idx="11075">
                  <c:v>25.6580646544292</c:v>
                </c:pt>
                <c:pt idx="11076">
                  <c:v>25.660381409702801</c:v>
                </c:pt>
                <c:pt idx="11077">
                  <c:v>25.662698164976302</c:v>
                </c:pt>
                <c:pt idx="11078">
                  <c:v>25.665014920249799</c:v>
                </c:pt>
                <c:pt idx="11079">
                  <c:v>25.6673316755234</c:v>
                </c:pt>
                <c:pt idx="11080">
                  <c:v>25.669648430796901</c:v>
                </c:pt>
                <c:pt idx="11081">
                  <c:v>25.671965186070398</c:v>
                </c:pt>
                <c:pt idx="11082">
                  <c:v>25.674281941343999</c:v>
                </c:pt>
                <c:pt idx="11083">
                  <c:v>25.6765986966175</c:v>
                </c:pt>
                <c:pt idx="11084">
                  <c:v>25.6789154518911</c:v>
                </c:pt>
                <c:pt idx="11085">
                  <c:v>25.681232207164602</c:v>
                </c:pt>
                <c:pt idx="11086">
                  <c:v>25.683548962438099</c:v>
                </c:pt>
                <c:pt idx="11087">
                  <c:v>25.6858657177117</c:v>
                </c:pt>
                <c:pt idx="11088">
                  <c:v>25.688182472985201</c:v>
                </c:pt>
                <c:pt idx="11089">
                  <c:v>25.690499228258702</c:v>
                </c:pt>
                <c:pt idx="11090">
                  <c:v>25.692815983532299</c:v>
                </c:pt>
                <c:pt idx="11091">
                  <c:v>25.6951327388058</c:v>
                </c:pt>
                <c:pt idx="11092">
                  <c:v>25.6974494940794</c:v>
                </c:pt>
                <c:pt idx="11093">
                  <c:v>25.699766249352901</c:v>
                </c:pt>
                <c:pt idx="11094">
                  <c:v>25.702083004626399</c:v>
                </c:pt>
                <c:pt idx="11095">
                  <c:v>25.704399759899999</c:v>
                </c:pt>
                <c:pt idx="11096">
                  <c:v>25.7067165151735</c:v>
                </c:pt>
                <c:pt idx="11097">
                  <c:v>25.709033270447001</c:v>
                </c:pt>
                <c:pt idx="11098">
                  <c:v>25.711350025720598</c:v>
                </c:pt>
                <c:pt idx="11099">
                  <c:v>25.7136667809941</c:v>
                </c:pt>
                <c:pt idx="11100">
                  <c:v>25.715983536267601</c:v>
                </c:pt>
                <c:pt idx="11101">
                  <c:v>25.718300291541201</c:v>
                </c:pt>
                <c:pt idx="11102">
                  <c:v>25.720617046814699</c:v>
                </c:pt>
                <c:pt idx="11103">
                  <c:v>25.722933802088299</c:v>
                </c:pt>
                <c:pt idx="11104">
                  <c:v>25.7252505573618</c:v>
                </c:pt>
                <c:pt idx="11105">
                  <c:v>25.727567312635301</c:v>
                </c:pt>
                <c:pt idx="11106">
                  <c:v>25.729884067908898</c:v>
                </c:pt>
                <c:pt idx="11107">
                  <c:v>25.732200823182399</c:v>
                </c:pt>
                <c:pt idx="11108">
                  <c:v>25.7345175784559</c:v>
                </c:pt>
                <c:pt idx="11109">
                  <c:v>25.736834333729501</c:v>
                </c:pt>
                <c:pt idx="11110">
                  <c:v>25.739151089002998</c:v>
                </c:pt>
                <c:pt idx="11111">
                  <c:v>25.741467844276499</c:v>
                </c:pt>
                <c:pt idx="11112">
                  <c:v>25.7437845995501</c:v>
                </c:pt>
                <c:pt idx="11113">
                  <c:v>25.746101354823601</c:v>
                </c:pt>
                <c:pt idx="11114">
                  <c:v>25.748418110097202</c:v>
                </c:pt>
                <c:pt idx="11115">
                  <c:v>25.750734865370699</c:v>
                </c:pt>
                <c:pt idx="11116">
                  <c:v>25.7530516206442</c:v>
                </c:pt>
                <c:pt idx="11117">
                  <c:v>25.755368375917801</c:v>
                </c:pt>
                <c:pt idx="11118">
                  <c:v>25.757685131191302</c:v>
                </c:pt>
                <c:pt idx="11119">
                  <c:v>25.760001886464799</c:v>
                </c:pt>
                <c:pt idx="11120">
                  <c:v>25.7623186417384</c:v>
                </c:pt>
                <c:pt idx="11121">
                  <c:v>25.764635397011901</c:v>
                </c:pt>
                <c:pt idx="11122">
                  <c:v>25.766952152285398</c:v>
                </c:pt>
                <c:pt idx="11123">
                  <c:v>25.769268907558999</c:v>
                </c:pt>
                <c:pt idx="11124">
                  <c:v>25.7715856628325</c:v>
                </c:pt>
                <c:pt idx="11125">
                  <c:v>25.7739024181061</c:v>
                </c:pt>
                <c:pt idx="11126">
                  <c:v>25.776219173379602</c:v>
                </c:pt>
                <c:pt idx="11127">
                  <c:v>25.778535928653099</c:v>
                </c:pt>
                <c:pt idx="11128">
                  <c:v>25.7808526839267</c:v>
                </c:pt>
                <c:pt idx="11129">
                  <c:v>25.783169439200201</c:v>
                </c:pt>
                <c:pt idx="11130">
                  <c:v>25.785486194473702</c:v>
                </c:pt>
                <c:pt idx="11131">
                  <c:v>25.787802949747299</c:v>
                </c:pt>
                <c:pt idx="11132">
                  <c:v>25.7901197050208</c:v>
                </c:pt>
                <c:pt idx="11133">
                  <c:v>25.7924364602944</c:v>
                </c:pt>
                <c:pt idx="11134">
                  <c:v>25.794753215567901</c:v>
                </c:pt>
                <c:pt idx="11135">
                  <c:v>25.797069970841399</c:v>
                </c:pt>
                <c:pt idx="11136">
                  <c:v>25.799386726114999</c:v>
                </c:pt>
                <c:pt idx="11137">
                  <c:v>25.8017034813885</c:v>
                </c:pt>
                <c:pt idx="11138">
                  <c:v>25.804020236662002</c:v>
                </c:pt>
                <c:pt idx="11139">
                  <c:v>25.806336991935598</c:v>
                </c:pt>
                <c:pt idx="11140">
                  <c:v>25.8086537472091</c:v>
                </c:pt>
                <c:pt idx="11141">
                  <c:v>25.810970502482601</c:v>
                </c:pt>
                <c:pt idx="11142">
                  <c:v>25.813287257756201</c:v>
                </c:pt>
                <c:pt idx="11143">
                  <c:v>25.815604013029699</c:v>
                </c:pt>
                <c:pt idx="11144">
                  <c:v>25.817920768303299</c:v>
                </c:pt>
                <c:pt idx="11145">
                  <c:v>25.8202375235768</c:v>
                </c:pt>
                <c:pt idx="11146">
                  <c:v>25.822554278850301</c:v>
                </c:pt>
                <c:pt idx="11147">
                  <c:v>25.824871034123898</c:v>
                </c:pt>
                <c:pt idx="11148">
                  <c:v>25.827187789397399</c:v>
                </c:pt>
                <c:pt idx="11149">
                  <c:v>25.8295045446709</c:v>
                </c:pt>
                <c:pt idx="11150">
                  <c:v>25.831821299944501</c:v>
                </c:pt>
                <c:pt idx="11151">
                  <c:v>25.834138055217998</c:v>
                </c:pt>
                <c:pt idx="11152">
                  <c:v>25.8364548104915</c:v>
                </c:pt>
                <c:pt idx="11153">
                  <c:v>25.8387715657651</c:v>
                </c:pt>
                <c:pt idx="11154">
                  <c:v>25.841088321038601</c:v>
                </c:pt>
                <c:pt idx="11155">
                  <c:v>25.843405076312202</c:v>
                </c:pt>
                <c:pt idx="11156">
                  <c:v>25.845721831585699</c:v>
                </c:pt>
                <c:pt idx="11157">
                  <c:v>25.8480385868592</c:v>
                </c:pt>
                <c:pt idx="11158">
                  <c:v>25.850355342132801</c:v>
                </c:pt>
                <c:pt idx="11159">
                  <c:v>25.852672097406298</c:v>
                </c:pt>
                <c:pt idx="11160">
                  <c:v>25.854988852679799</c:v>
                </c:pt>
                <c:pt idx="11161">
                  <c:v>25.8573056079534</c:v>
                </c:pt>
                <c:pt idx="11162">
                  <c:v>25.859622363226901</c:v>
                </c:pt>
                <c:pt idx="11163">
                  <c:v>25.861939118500398</c:v>
                </c:pt>
                <c:pt idx="11164">
                  <c:v>25.864255873773999</c:v>
                </c:pt>
                <c:pt idx="11165">
                  <c:v>25.8665726290475</c:v>
                </c:pt>
                <c:pt idx="11166">
                  <c:v>25.868889384321101</c:v>
                </c:pt>
                <c:pt idx="11167">
                  <c:v>25.871206139594602</c:v>
                </c:pt>
                <c:pt idx="11168">
                  <c:v>25.873522894868099</c:v>
                </c:pt>
                <c:pt idx="11169">
                  <c:v>25.8758396501417</c:v>
                </c:pt>
                <c:pt idx="11170">
                  <c:v>25.878156405415201</c:v>
                </c:pt>
                <c:pt idx="11171">
                  <c:v>25.880473160688702</c:v>
                </c:pt>
                <c:pt idx="11172">
                  <c:v>25.882789915962299</c:v>
                </c:pt>
                <c:pt idx="11173">
                  <c:v>25.8851066712358</c:v>
                </c:pt>
                <c:pt idx="11174">
                  <c:v>25.8874234265094</c:v>
                </c:pt>
                <c:pt idx="11175">
                  <c:v>25.889740181782901</c:v>
                </c:pt>
                <c:pt idx="11176">
                  <c:v>25.892056937056399</c:v>
                </c:pt>
                <c:pt idx="11177">
                  <c:v>25.894373692329999</c:v>
                </c:pt>
                <c:pt idx="11178">
                  <c:v>25.8966904476035</c:v>
                </c:pt>
                <c:pt idx="11179">
                  <c:v>25.899007202877002</c:v>
                </c:pt>
                <c:pt idx="11180">
                  <c:v>25.901323958150599</c:v>
                </c:pt>
                <c:pt idx="11181">
                  <c:v>25.9036407134241</c:v>
                </c:pt>
                <c:pt idx="11182">
                  <c:v>25.905957468697601</c:v>
                </c:pt>
                <c:pt idx="11183">
                  <c:v>25.908274223971201</c:v>
                </c:pt>
                <c:pt idx="11184">
                  <c:v>25.910590979244699</c:v>
                </c:pt>
                <c:pt idx="11185">
                  <c:v>25.912907734518299</c:v>
                </c:pt>
                <c:pt idx="11186">
                  <c:v>25.9152244897918</c:v>
                </c:pt>
                <c:pt idx="11187">
                  <c:v>25.917541245065301</c:v>
                </c:pt>
                <c:pt idx="11188">
                  <c:v>25.919858000338898</c:v>
                </c:pt>
                <c:pt idx="11189">
                  <c:v>25.922174755612399</c:v>
                </c:pt>
                <c:pt idx="11190">
                  <c:v>25.9244915108859</c:v>
                </c:pt>
                <c:pt idx="11191">
                  <c:v>25.926808266159501</c:v>
                </c:pt>
                <c:pt idx="11192">
                  <c:v>25.929125021432998</c:v>
                </c:pt>
                <c:pt idx="11193">
                  <c:v>25.9314417767065</c:v>
                </c:pt>
                <c:pt idx="11194">
                  <c:v>25.9337585319801</c:v>
                </c:pt>
                <c:pt idx="11195">
                  <c:v>25.936075287253601</c:v>
                </c:pt>
                <c:pt idx="11196">
                  <c:v>25.938392042527202</c:v>
                </c:pt>
                <c:pt idx="11197">
                  <c:v>25.940708797800699</c:v>
                </c:pt>
                <c:pt idx="11198">
                  <c:v>25.9430255530742</c:v>
                </c:pt>
                <c:pt idx="11199">
                  <c:v>25.945342308347801</c:v>
                </c:pt>
                <c:pt idx="11200">
                  <c:v>25.947659063621298</c:v>
                </c:pt>
                <c:pt idx="11201">
                  <c:v>25.949975818894799</c:v>
                </c:pt>
                <c:pt idx="11202">
                  <c:v>25.9522925741684</c:v>
                </c:pt>
                <c:pt idx="11203">
                  <c:v>25.954609329441901</c:v>
                </c:pt>
                <c:pt idx="11204">
                  <c:v>25.956926084715398</c:v>
                </c:pt>
                <c:pt idx="11205">
                  <c:v>25.959242839988999</c:v>
                </c:pt>
                <c:pt idx="11206">
                  <c:v>25.9615595952625</c:v>
                </c:pt>
                <c:pt idx="11207">
                  <c:v>25.963876350536101</c:v>
                </c:pt>
                <c:pt idx="11208">
                  <c:v>25.966193105809602</c:v>
                </c:pt>
                <c:pt idx="11209">
                  <c:v>25.968509861083099</c:v>
                </c:pt>
                <c:pt idx="11210">
                  <c:v>25.9708266163567</c:v>
                </c:pt>
                <c:pt idx="11211">
                  <c:v>25.973143371630201</c:v>
                </c:pt>
                <c:pt idx="11212">
                  <c:v>25.975460126903702</c:v>
                </c:pt>
                <c:pt idx="11213">
                  <c:v>25.977776882177299</c:v>
                </c:pt>
                <c:pt idx="11214">
                  <c:v>25.9800936374508</c:v>
                </c:pt>
                <c:pt idx="11215">
                  <c:v>25.9824103927244</c:v>
                </c:pt>
                <c:pt idx="11216">
                  <c:v>25.984727147997901</c:v>
                </c:pt>
                <c:pt idx="11217">
                  <c:v>25.987043903271399</c:v>
                </c:pt>
                <c:pt idx="11218">
                  <c:v>25.989360658544999</c:v>
                </c:pt>
                <c:pt idx="11219">
                  <c:v>25.9916774138185</c:v>
                </c:pt>
                <c:pt idx="11220">
                  <c:v>25.993994169092002</c:v>
                </c:pt>
                <c:pt idx="11221">
                  <c:v>25.996310924365599</c:v>
                </c:pt>
                <c:pt idx="11222">
                  <c:v>25.9986276796391</c:v>
                </c:pt>
                <c:pt idx="11223">
                  <c:v>26.000944434912601</c:v>
                </c:pt>
                <c:pt idx="11224">
                  <c:v>26.003261190186201</c:v>
                </c:pt>
                <c:pt idx="11225">
                  <c:v>26.005577945459699</c:v>
                </c:pt>
                <c:pt idx="11226">
                  <c:v>26.007894700733299</c:v>
                </c:pt>
                <c:pt idx="11227">
                  <c:v>26.0102114560068</c:v>
                </c:pt>
                <c:pt idx="11228">
                  <c:v>26.012528211280301</c:v>
                </c:pt>
                <c:pt idx="11229">
                  <c:v>26.014844966553898</c:v>
                </c:pt>
                <c:pt idx="11230">
                  <c:v>26.017161721827399</c:v>
                </c:pt>
                <c:pt idx="11231">
                  <c:v>26.0194784771009</c:v>
                </c:pt>
                <c:pt idx="11232">
                  <c:v>26.021795232374501</c:v>
                </c:pt>
                <c:pt idx="11233">
                  <c:v>26.024111987647998</c:v>
                </c:pt>
                <c:pt idx="11234">
                  <c:v>26.0264287429215</c:v>
                </c:pt>
                <c:pt idx="11235">
                  <c:v>26.0287454981951</c:v>
                </c:pt>
                <c:pt idx="11236">
                  <c:v>26.031062253468601</c:v>
                </c:pt>
                <c:pt idx="11237">
                  <c:v>26.033379008742202</c:v>
                </c:pt>
                <c:pt idx="11238">
                  <c:v>26.035695764015699</c:v>
                </c:pt>
                <c:pt idx="11239">
                  <c:v>26.0380125192892</c:v>
                </c:pt>
                <c:pt idx="11240">
                  <c:v>26.040329274562801</c:v>
                </c:pt>
                <c:pt idx="11241">
                  <c:v>26.042646029836298</c:v>
                </c:pt>
                <c:pt idx="11242">
                  <c:v>26.044962785109799</c:v>
                </c:pt>
                <c:pt idx="11243">
                  <c:v>26.0472795403834</c:v>
                </c:pt>
                <c:pt idx="11244">
                  <c:v>26.049596295656901</c:v>
                </c:pt>
                <c:pt idx="11245">
                  <c:v>26.051913050930398</c:v>
                </c:pt>
                <c:pt idx="11246">
                  <c:v>26.054229806203999</c:v>
                </c:pt>
                <c:pt idx="11247">
                  <c:v>26.0565465614775</c:v>
                </c:pt>
                <c:pt idx="11248">
                  <c:v>26.058863316751101</c:v>
                </c:pt>
                <c:pt idx="11249">
                  <c:v>26.061180072024602</c:v>
                </c:pt>
                <c:pt idx="11250">
                  <c:v>26.063496827298099</c:v>
                </c:pt>
                <c:pt idx="11251">
                  <c:v>26.0658135825717</c:v>
                </c:pt>
                <c:pt idx="11252">
                  <c:v>26.068130337845201</c:v>
                </c:pt>
                <c:pt idx="11253">
                  <c:v>26.070447093118698</c:v>
                </c:pt>
                <c:pt idx="11254">
                  <c:v>26.072763848392299</c:v>
                </c:pt>
                <c:pt idx="11255">
                  <c:v>26.0750806036658</c:v>
                </c:pt>
                <c:pt idx="11256">
                  <c:v>26.0773973589394</c:v>
                </c:pt>
                <c:pt idx="11257">
                  <c:v>26.079714114212901</c:v>
                </c:pt>
                <c:pt idx="11258">
                  <c:v>26.082030869486399</c:v>
                </c:pt>
                <c:pt idx="11259">
                  <c:v>26.084347624759999</c:v>
                </c:pt>
                <c:pt idx="11260">
                  <c:v>26.086664380033501</c:v>
                </c:pt>
                <c:pt idx="11261">
                  <c:v>26.088981135307002</c:v>
                </c:pt>
                <c:pt idx="11262">
                  <c:v>26.091297890580599</c:v>
                </c:pt>
                <c:pt idx="11263">
                  <c:v>26.0936146458541</c:v>
                </c:pt>
                <c:pt idx="11264">
                  <c:v>26.095931401127601</c:v>
                </c:pt>
                <c:pt idx="11265">
                  <c:v>26.098248156401201</c:v>
                </c:pt>
                <c:pt idx="11266">
                  <c:v>26.100564911674699</c:v>
                </c:pt>
                <c:pt idx="11267">
                  <c:v>26.102881666948299</c:v>
                </c:pt>
                <c:pt idx="11268">
                  <c:v>26.1051984222218</c:v>
                </c:pt>
                <c:pt idx="11269">
                  <c:v>26.107515177495301</c:v>
                </c:pt>
                <c:pt idx="11270">
                  <c:v>26.109831932768898</c:v>
                </c:pt>
                <c:pt idx="11271">
                  <c:v>26.112148688042399</c:v>
                </c:pt>
                <c:pt idx="11272">
                  <c:v>26.1144654433159</c:v>
                </c:pt>
                <c:pt idx="11273">
                  <c:v>26.116782198589501</c:v>
                </c:pt>
                <c:pt idx="11274">
                  <c:v>26.119098953862999</c:v>
                </c:pt>
                <c:pt idx="11275">
                  <c:v>26.1214157091365</c:v>
                </c:pt>
                <c:pt idx="11276">
                  <c:v>26.1237324644101</c:v>
                </c:pt>
                <c:pt idx="11277">
                  <c:v>26.126049219683601</c:v>
                </c:pt>
                <c:pt idx="11278">
                  <c:v>26.128365974957202</c:v>
                </c:pt>
                <c:pt idx="11279">
                  <c:v>26.130682730230699</c:v>
                </c:pt>
                <c:pt idx="11280">
                  <c:v>26.1329994855042</c:v>
                </c:pt>
                <c:pt idx="11281">
                  <c:v>26.135316240777801</c:v>
                </c:pt>
                <c:pt idx="11282">
                  <c:v>26.137632996051298</c:v>
                </c:pt>
                <c:pt idx="11283">
                  <c:v>26.139949751324799</c:v>
                </c:pt>
                <c:pt idx="11284">
                  <c:v>26.1422665065984</c:v>
                </c:pt>
                <c:pt idx="11285">
                  <c:v>26.144583261871901</c:v>
                </c:pt>
                <c:pt idx="11286">
                  <c:v>26.146900017145398</c:v>
                </c:pt>
                <c:pt idx="11287">
                  <c:v>26.149216772418999</c:v>
                </c:pt>
                <c:pt idx="11288">
                  <c:v>26.1515335276925</c:v>
                </c:pt>
                <c:pt idx="11289">
                  <c:v>26.153850282966101</c:v>
                </c:pt>
                <c:pt idx="11290">
                  <c:v>26.156167038239602</c:v>
                </c:pt>
                <c:pt idx="11291">
                  <c:v>26.158483793513099</c:v>
                </c:pt>
                <c:pt idx="11292">
                  <c:v>26.1608005487867</c:v>
                </c:pt>
                <c:pt idx="11293">
                  <c:v>26.163117304060201</c:v>
                </c:pt>
                <c:pt idx="11294">
                  <c:v>26.165434059333698</c:v>
                </c:pt>
                <c:pt idx="11295">
                  <c:v>26.167750814607299</c:v>
                </c:pt>
                <c:pt idx="11296">
                  <c:v>26.1700675698808</c:v>
                </c:pt>
                <c:pt idx="11297">
                  <c:v>26.1723843251544</c:v>
                </c:pt>
                <c:pt idx="11298">
                  <c:v>26.174701080427901</c:v>
                </c:pt>
                <c:pt idx="11299">
                  <c:v>26.177017835701399</c:v>
                </c:pt>
                <c:pt idx="11300">
                  <c:v>26.179334590974999</c:v>
                </c:pt>
                <c:pt idx="11301">
                  <c:v>26.181651346248501</c:v>
                </c:pt>
                <c:pt idx="11302">
                  <c:v>26.183968101522002</c:v>
                </c:pt>
                <c:pt idx="11303">
                  <c:v>26.186284856795599</c:v>
                </c:pt>
                <c:pt idx="11304">
                  <c:v>26.1886016120691</c:v>
                </c:pt>
                <c:pt idx="11305">
                  <c:v>26.190918367342601</c:v>
                </c:pt>
                <c:pt idx="11306">
                  <c:v>26.193235122616201</c:v>
                </c:pt>
                <c:pt idx="11307">
                  <c:v>26.195551877889699</c:v>
                </c:pt>
                <c:pt idx="11308">
                  <c:v>26.197868633163299</c:v>
                </c:pt>
                <c:pt idx="11309">
                  <c:v>26.2001853884368</c:v>
                </c:pt>
                <c:pt idx="11310">
                  <c:v>26.202502143710301</c:v>
                </c:pt>
                <c:pt idx="11311">
                  <c:v>26.204818898983898</c:v>
                </c:pt>
                <c:pt idx="11312">
                  <c:v>26.207135654257399</c:v>
                </c:pt>
                <c:pt idx="11313">
                  <c:v>26.2094524095309</c:v>
                </c:pt>
                <c:pt idx="11314">
                  <c:v>26.211769164804501</c:v>
                </c:pt>
                <c:pt idx="11315">
                  <c:v>26.214085920077999</c:v>
                </c:pt>
                <c:pt idx="11316">
                  <c:v>26.2164026753515</c:v>
                </c:pt>
                <c:pt idx="11317">
                  <c:v>26.2187194306251</c:v>
                </c:pt>
                <c:pt idx="11318">
                  <c:v>26.221036185898601</c:v>
                </c:pt>
                <c:pt idx="11319">
                  <c:v>26.223352941172202</c:v>
                </c:pt>
                <c:pt idx="11320">
                  <c:v>26.225669696445699</c:v>
                </c:pt>
                <c:pt idx="11321">
                  <c:v>26.2279864517192</c:v>
                </c:pt>
                <c:pt idx="11322">
                  <c:v>26.230303206992801</c:v>
                </c:pt>
                <c:pt idx="11323">
                  <c:v>26.232619962266298</c:v>
                </c:pt>
                <c:pt idx="11324">
                  <c:v>26.234936717539799</c:v>
                </c:pt>
                <c:pt idx="11325">
                  <c:v>26.2372534728134</c:v>
                </c:pt>
                <c:pt idx="11326">
                  <c:v>26.239570228086901</c:v>
                </c:pt>
                <c:pt idx="11327">
                  <c:v>26.241886983360502</c:v>
                </c:pt>
                <c:pt idx="11328">
                  <c:v>26.244203738633999</c:v>
                </c:pt>
                <c:pt idx="11329">
                  <c:v>26.2465204939075</c:v>
                </c:pt>
                <c:pt idx="11330">
                  <c:v>26.248837249181101</c:v>
                </c:pt>
                <c:pt idx="11331">
                  <c:v>26.251154004454602</c:v>
                </c:pt>
                <c:pt idx="11332">
                  <c:v>26.253470759728099</c:v>
                </c:pt>
                <c:pt idx="11333">
                  <c:v>26.2557875150017</c:v>
                </c:pt>
                <c:pt idx="11334">
                  <c:v>26.258104270275201</c:v>
                </c:pt>
                <c:pt idx="11335">
                  <c:v>26.260421025548698</c:v>
                </c:pt>
                <c:pt idx="11336">
                  <c:v>26.262737780822299</c:v>
                </c:pt>
                <c:pt idx="11337">
                  <c:v>26.2650545360958</c:v>
                </c:pt>
                <c:pt idx="11338">
                  <c:v>26.2673712913694</c:v>
                </c:pt>
                <c:pt idx="11339">
                  <c:v>26.269688046642901</c:v>
                </c:pt>
                <c:pt idx="11340">
                  <c:v>26.272004801916399</c:v>
                </c:pt>
                <c:pt idx="11341">
                  <c:v>26.27432155719</c:v>
                </c:pt>
                <c:pt idx="11342">
                  <c:v>26.276638312463501</c:v>
                </c:pt>
                <c:pt idx="11343">
                  <c:v>26.278955067737002</c:v>
                </c:pt>
                <c:pt idx="11344">
                  <c:v>26.281271823010599</c:v>
                </c:pt>
                <c:pt idx="11345">
                  <c:v>26.2835885782841</c:v>
                </c:pt>
                <c:pt idx="11346">
                  <c:v>26.285905333557601</c:v>
                </c:pt>
                <c:pt idx="11347">
                  <c:v>26.288222088831201</c:v>
                </c:pt>
                <c:pt idx="11348">
                  <c:v>26.290538844104699</c:v>
                </c:pt>
                <c:pt idx="11349">
                  <c:v>26.292855599378299</c:v>
                </c:pt>
                <c:pt idx="11350">
                  <c:v>26.2951723546518</c:v>
                </c:pt>
                <c:pt idx="11351">
                  <c:v>26.297489109925301</c:v>
                </c:pt>
                <c:pt idx="11352">
                  <c:v>26.299805865198898</c:v>
                </c:pt>
                <c:pt idx="11353">
                  <c:v>26.302122620472399</c:v>
                </c:pt>
                <c:pt idx="11354">
                  <c:v>26.304439375745901</c:v>
                </c:pt>
                <c:pt idx="11355">
                  <c:v>26.306756131019501</c:v>
                </c:pt>
                <c:pt idx="11356">
                  <c:v>26.309072886292999</c:v>
                </c:pt>
                <c:pt idx="11357">
                  <c:v>26.3113896415665</c:v>
                </c:pt>
                <c:pt idx="11358">
                  <c:v>26.3137063968401</c:v>
                </c:pt>
                <c:pt idx="11359">
                  <c:v>26.316023152113601</c:v>
                </c:pt>
                <c:pt idx="11360">
                  <c:v>26.318339907387202</c:v>
                </c:pt>
                <c:pt idx="11361">
                  <c:v>26.320656662660699</c:v>
                </c:pt>
                <c:pt idx="11362">
                  <c:v>26.3229734179342</c:v>
                </c:pt>
                <c:pt idx="11363">
                  <c:v>26.325290173207801</c:v>
                </c:pt>
                <c:pt idx="11364">
                  <c:v>26.327606928481298</c:v>
                </c:pt>
                <c:pt idx="11365">
                  <c:v>26.329923683754799</c:v>
                </c:pt>
                <c:pt idx="11366">
                  <c:v>26.3322404390284</c:v>
                </c:pt>
                <c:pt idx="11367">
                  <c:v>26.334557194301901</c:v>
                </c:pt>
                <c:pt idx="11368">
                  <c:v>26.336873949575502</c:v>
                </c:pt>
                <c:pt idx="11369">
                  <c:v>26.339190704848999</c:v>
                </c:pt>
                <c:pt idx="11370">
                  <c:v>26.3415074601225</c:v>
                </c:pt>
                <c:pt idx="11371">
                  <c:v>26.343824215396101</c:v>
                </c:pt>
                <c:pt idx="11372">
                  <c:v>26.346140970669602</c:v>
                </c:pt>
                <c:pt idx="11373">
                  <c:v>26.348457725943099</c:v>
                </c:pt>
                <c:pt idx="11374">
                  <c:v>26.3507744812167</c:v>
                </c:pt>
                <c:pt idx="11375">
                  <c:v>26.353091236490201</c:v>
                </c:pt>
                <c:pt idx="11376">
                  <c:v>26.355407991763698</c:v>
                </c:pt>
                <c:pt idx="11377">
                  <c:v>26.357724747037299</c:v>
                </c:pt>
                <c:pt idx="11378">
                  <c:v>26.3600415023108</c:v>
                </c:pt>
                <c:pt idx="11379">
                  <c:v>26.3623582575844</c:v>
                </c:pt>
                <c:pt idx="11380">
                  <c:v>26.364675012857901</c:v>
                </c:pt>
                <c:pt idx="11381">
                  <c:v>26.366991768131399</c:v>
                </c:pt>
                <c:pt idx="11382">
                  <c:v>26.369308523405</c:v>
                </c:pt>
                <c:pt idx="11383">
                  <c:v>26.371625278678501</c:v>
                </c:pt>
                <c:pt idx="11384">
                  <c:v>26.373942033952002</c:v>
                </c:pt>
                <c:pt idx="11385">
                  <c:v>26.376258789225599</c:v>
                </c:pt>
                <c:pt idx="11386">
                  <c:v>26.3785755444991</c:v>
                </c:pt>
                <c:pt idx="11387">
                  <c:v>26.380892299772601</c:v>
                </c:pt>
                <c:pt idx="11388">
                  <c:v>26.383209055046201</c:v>
                </c:pt>
                <c:pt idx="11389">
                  <c:v>26.385525810319699</c:v>
                </c:pt>
                <c:pt idx="11390">
                  <c:v>26.387842565593299</c:v>
                </c:pt>
                <c:pt idx="11391">
                  <c:v>26.3901593208668</c:v>
                </c:pt>
                <c:pt idx="11392">
                  <c:v>26.392476076140301</c:v>
                </c:pt>
                <c:pt idx="11393">
                  <c:v>26.394792831413898</c:v>
                </c:pt>
                <c:pt idx="11394">
                  <c:v>26.397109586687399</c:v>
                </c:pt>
                <c:pt idx="11395">
                  <c:v>26.399426341960901</c:v>
                </c:pt>
                <c:pt idx="11396">
                  <c:v>26.401743097234501</c:v>
                </c:pt>
                <c:pt idx="11397">
                  <c:v>26.404059852507999</c:v>
                </c:pt>
                <c:pt idx="11398">
                  <c:v>26.4063766077815</c:v>
                </c:pt>
                <c:pt idx="11399">
                  <c:v>26.4086933630551</c:v>
                </c:pt>
                <c:pt idx="11400">
                  <c:v>26.411010118328601</c:v>
                </c:pt>
                <c:pt idx="11401">
                  <c:v>26.413326873602202</c:v>
                </c:pt>
                <c:pt idx="11402">
                  <c:v>26.415643628875699</c:v>
                </c:pt>
                <c:pt idx="11403">
                  <c:v>26.4179603841492</c:v>
                </c:pt>
                <c:pt idx="11404">
                  <c:v>26.420277139422801</c:v>
                </c:pt>
                <c:pt idx="11405">
                  <c:v>26.422593894696298</c:v>
                </c:pt>
                <c:pt idx="11406">
                  <c:v>26.424910649969799</c:v>
                </c:pt>
                <c:pt idx="11407">
                  <c:v>26.4272274052434</c:v>
                </c:pt>
                <c:pt idx="11408">
                  <c:v>26.429544160516901</c:v>
                </c:pt>
                <c:pt idx="11409">
                  <c:v>26.431860915790502</c:v>
                </c:pt>
                <c:pt idx="11410">
                  <c:v>26.434177671063999</c:v>
                </c:pt>
                <c:pt idx="11411">
                  <c:v>26.4364944263375</c:v>
                </c:pt>
                <c:pt idx="11412">
                  <c:v>26.438811181611101</c:v>
                </c:pt>
                <c:pt idx="11413">
                  <c:v>26.441127936884602</c:v>
                </c:pt>
                <c:pt idx="11414">
                  <c:v>26.443444692158099</c:v>
                </c:pt>
                <c:pt idx="11415">
                  <c:v>26.4457614474317</c:v>
                </c:pt>
                <c:pt idx="11416">
                  <c:v>26.448078202705201</c:v>
                </c:pt>
                <c:pt idx="11417">
                  <c:v>26.450394957978698</c:v>
                </c:pt>
                <c:pt idx="11418">
                  <c:v>26.452711713252299</c:v>
                </c:pt>
                <c:pt idx="11419">
                  <c:v>26.4550284685258</c:v>
                </c:pt>
                <c:pt idx="11420">
                  <c:v>26.4573452237994</c:v>
                </c:pt>
                <c:pt idx="11421">
                  <c:v>26.459661979072902</c:v>
                </c:pt>
                <c:pt idx="11422">
                  <c:v>26.461978734346399</c:v>
                </c:pt>
                <c:pt idx="11423">
                  <c:v>26.46429548962</c:v>
                </c:pt>
                <c:pt idx="11424">
                  <c:v>26.466612244893501</c:v>
                </c:pt>
                <c:pt idx="11425">
                  <c:v>26.468929000167002</c:v>
                </c:pt>
                <c:pt idx="11426">
                  <c:v>26.471245755440599</c:v>
                </c:pt>
                <c:pt idx="11427">
                  <c:v>26.4735625107141</c:v>
                </c:pt>
                <c:pt idx="11428">
                  <c:v>26.475879265987601</c:v>
                </c:pt>
                <c:pt idx="11429">
                  <c:v>26.478196021261201</c:v>
                </c:pt>
                <c:pt idx="11430">
                  <c:v>26.480512776534699</c:v>
                </c:pt>
                <c:pt idx="11431">
                  <c:v>26.482829531808299</c:v>
                </c:pt>
                <c:pt idx="11432">
                  <c:v>26.4851462870818</c:v>
                </c:pt>
                <c:pt idx="11433">
                  <c:v>26.487463042355301</c:v>
                </c:pt>
                <c:pt idx="11434">
                  <c:v>26.489779797628898</c:v>
                </c:pt>
                <c:pt idx="11435">
                  <c:v>26.4920965529024</c:v>
                </c:pt>
                <c:pt idx="11436">
                  <c:v>26.494413308175901</c:v>
                </c:pt>
                <c:pt idx="11437">
                  <c:v>26.496730063449501</c:v>
                </c:pt>
                <c:pt idx="11438">
                  <c:v>26.499046818722999</c:v>
                </c:pt>
                <c:pt idx="11439">
                  <c:v>26.5013635739965</c:v>
                </c:pt>
                <c:pt idx="11440">
                  <c:v>26.5036803292701</c:v>
                </c:pt>
                <c:pt idx="11441">
                  <c:v>26.505997084543601</c:v>
                </c:pt>
                <c:pt idx="11442">
                  <c:v>26.508313839817198</c:v>
                </c:pt>
                <c:pt idx="11443">
                  <c:v>26.510630595090699</c:v>
                </c:pt>
                <c:pt idx="11444">
                  <c:v>26.5129473503642</c:v>
                </c:pt>
                <c:pt idx="11445">
                  <c:v>26.515264105637801</c:v>
                </c:pt>
                <c:pt idx="11446">
                  <c:v>26.517580860911298</c:v>
                </c:pt>
                <c:pt idx="11447">
                  <c:v>26.519897616184799</c:v>
                </c:pt>
                <c:pt idx="11448">
                  <c:v>26.5222143714584</c:v>
                </c:pt>
                <c:pt idx="11449">
                  <c:v>26.524531126731901</c:v>
                </c:pt>
                <c:pt idx="11450">
                  <c:v>26.526847882005502</c:v>
                </c:pt>
                <c:pt idx="11451">
                  <c:v>26.529164637278999</c:v>
                </c:pt>
                <c:pt idx="11452">
                  <c:v>26.5314813925525</c:v>
                </c:pt>
                <c:pt idx="11453">
                  <c:v>26.533798147826101</c:v>
                </c:pt>
                <c:pt idx="11454">
                  <c:v>26.536114903099602</c:v>
                </c:pt>
                <c:pt idx="11455">
                  <c:v>26.538431658373099</c:v>
                </c:pt>
                <c:pt idx="11456">
                  <c:v>26.5407484136467</c:v>
                </c:pt>
                <c:pt idx="11457">
                  <c:v>26.543065168920201</c:v>
                </c:pt>
                <c:pt idx="11458">
                  <c:v>26.545381924193698</c:v>
                </c:pt>
                <c:pt idx="11459">
                  <c:v>26.547698679467299</c:v>
                </c:pt>
                <c:pt idx="11460">
                  <c:v>26.5500154347408</c:v>
                </c:pt>
                <c:pt idx="11461">
                  <c:v>26.5523321900144</c:v>
                </c:pt>
                <c:pt idx="11462">
                  <c:v>26.554648945287902</c:v>
                </c:pt>
                <c:pt idx="11463">
                  <c:v>26.556965700561399</c:v>
                </c:pt>
                <c:pt idx="11464">
                  <c:v>26.559282455835</c:v>
                </c:pt>
                <c:pt idx="11465">
                  <c:v>26.561599211108501</c:v>
                </c:pt>
                <c:pt idx="11466">
                  <c:v>26.563915966382002</c:v>
                </c:pt>
                <c:pt idx="11467">
                  <c:v>26.566232721655599</c:v>
                </c:pt>
                <c:pt idx="11468">
                  <c:v>26.5685494769291</c:v>
                </c:pt>
                <c:pt idx="11469">
                  <c:v>26.570866232202601</c:v>
                </c:pt>
                <c:pt idx="11470">
                  <c:v>26.573182987476201</c:v>
                </c:pt>
                <c:pt idx="11471">
                  <c:v>26.575499742749699</c:v>
                </c:pt>
                <c:pt idx="11472">
                  <c:v>26.577816498023299</c:v>
                </c:pt>
                <c:pt idx="11473">
                  <c:v>26.5801332532968</c:v>
                </c:pt>
                <c:pt idx="11474">
                  <c:v>26.582450008570301</c:v>
                </c:pt>
                <c:pt idx="11475">
                  <c:v>26.584766763843898</c:v>
                </c:pt>
                <c:pt idx="11476">
                  <c:v>26.5870835191174</c:v>
                </c:pt>
                <c:pt idx="11477">
                  <c:v>26.589400274390901</c:v>
                </c:pt>
                <c:pt idx="11478">
                  <c:v>26.591717029664501</c:v>
                </c:pt>
                <c:pt idx="11479">
                  <c:v>26.594033784937999</c:v>
                </c:pt>
                <c:pt idx="11480">
                  <c:v>26.5963505402115</c:v>
                </c:pt>
                <c:pt idx="11481">
                  <c:v>26.5986672954851</c:v>
                </c:pt>
                <c:pt idx="11482">
                  <c:v>26.600984050758601</c:v>
                </c:pt>
                <c:pt idx="11483">
                  <c:v>26.603300806032198</c:v>
                </c:pt>
                <c:pt idx="11484">
                  <c:v>26.605617561305699</c:v>
                </c:pt>
                <c:pt idx="11485">
                  <c:v>26.6079343165792</c:v>
                </c:pt>
                <c:pt idx="11486">
                  <c:v>26.610251071852801</c:v>
                </c:pt>
                <c:pt idx="11487">
                  <c:v>26.612567827126298</c:v>
                </c:pt>
                <c:pt idx="11488">
                  <c:v>26.614884582399799</c:v>
                </c:pt>
                <c:pt idx="11489">
                  <c:v>26.6172013376734</c:v>
                </c:pt>
                <c:pt idx="11490">
                  <c:v>26.619518092946901</c:v>
                </c:pt>
                <c:pt idx="11491">
                  <c:v>26.621834848220502</c:v>
                </c:pt>
                <c:pt idx="11492">
                  <c:v>26.624151603493999</c:v>
                </c:pt>
                <c:pt idx="11493">
                  <c:v>26.6264683587675</c:v>
                </c:pt>
                <c:pt idx="11494">
                  <c:v>26.628785114041101</c:v>
                </c:pt>
                <c:pt idx="11495">
                  <c:v>26.631101869314602</c:v>
                </c:pt>
                <c:pt idx="11496">
                  <c:v>26.633418624588099</c:v>
                </c:pt>
                <c:pt idx="11497">
                  <c:v>26.6357353798617</c:v>
                </c:pt>
                <c:pt idx="11498">
                  <c:v>26.638052135135201</c:v>
                </c:pt>
                <c:pt idx="11499">
                  <c:v>26.640368890408698</c:v>
                </c:pt>
                <c:pt idx="11500">
                  <c:v>26.642685645682299</c:v>
                </c:pt>
                <c:pt idx="11501">
                  <c:v>26.6450024009558</c:v>
                </c:pt>
                <c:pt idx="11502">
                  <c:v>26.647319156229401</c:v>
                </c:pt>
                <c:pt idx="11503">
                  <c:v>26.649635911502902</c:v>
                </c:pt>
                <c:pt idx="11504">
                  <c:v>26.651952666776399</c:v>
                </c:pt>
                <c:pt idx="11505">
                  <c:v>26.65426942205</c:v>
                </c:pt>
                <c:pt idx="11506">
                  <c:v>26.656586177323501</c:v>
                </c:pt>
                <c:pt idx="11507">
                  <c:v>26.658902932597002</c:v>
                </c:pt>
                <c:pt idx="11508">
                  <c:v>26.661219687870599</c:v>
                </c:pt>
                <c:pt idx="11509">
                  <c:v>26.6635364431441</c:v>
                </c:pt>
                <c:pt idx="11510">
                  <c:v>26.665853198417601</c:v>
                </c:pt>
                <c:pt idx="11511">
                  <c:v>26.668169953691201</c:v>
                </c:pt>
                <c:pt idx="11512">
                  <c:v>26.670486708964699</c:v>
                </c:pt>
                <c:pt idx="11513">
                  <c:v>26.672803464238299</c:v>
                </c:pt>
                <c:pt idx="11514">
                  <c:v>26.6751202195118</c:v>
                </c:pt>
                <c:pt idx="11515">
                  <c:v>26.677436974785302</c:v>
                </c:pt>
                <c:pt idx="11516">
                  <c:v>26.679753730058898</c:v>
                </c:pt>
                <c:pt idx="11517">
                  <c:v>26.6820704853324</c:v>
                </c:pt>
                <c:pt idx="11518">
                  <c:v>26.684387240605901</c:v>
                </c:pt>
                <c:pt idx="11519">
                  <c:v>26.686703995879501</c:v>
                </c:pt>
                <c:pt idx="11520">
                  <c:v>26.689020751152999</c:v>
                </c:pt>
                <c:pt idx="11521">
                  <c:v>26.6913375064265</c:v>
                </c:pt>
                <c:pt idx="11522">
                  <c:v>26.6936542617001</c:v>
                </c:pt>
                <c:pt idx="11523">
                  <c:v>26.695971016973601</c:v>
                </c:pt>
                <c:pt idx="11524">
                  <c:v>26.698287772247198</c:v>
                </c:pt>
                <c:pt idx="11525">
                  <c:v>26.700604527520699</c:v>
                </c:pt>
                <c:pt idx="11526">
                  <c:v>26.7029212827942</c:v>
                </c:pt>
                <c:pt idx="11527">
                  <c:v>26.705238038067801</c:v>
                </c:pt>
                <c:pt idx="11528">
                  <c:v>26.707554793341298</c:v>
                </c:pt>
                <c:pt idx="11529">
                  <c:v>26.7098715486148</c:v>
                </c:pt>
                <c:pt idx="11530">
                  <c:v>26.7121883038884</c:v>
                </c:pt>
                <c:pt idx="11531">
                  <c:v>26.714505059161901</c:v>
                </c:pt>
                <c:pt idx="11532">
                  <c:v>26.716821814435502</c:v>
                </c:pt>
                <c:pt idx="11533">
                  <c:v>26.719138569708999</c:v>
                </c:pt>
                <c:pt idx="11534">
                  <c:v>26.7214553249825</c:v>
                </c:pt>
                <c:pt idx="11535">
                  <c:v>26.723772080256101</c:v>
                </c:pt>
                <c:pt idx="11536">
                  <c:v>26.726088835529598</c:v>
                </c:pt>
                <c:pt idx="11537">
                  <c:v>26.728405590803099</c:v>
                </c:pt>
                <c:pt idx="11538">
                  <c:v>26.7307223460767</c:v>
                </c:pt>
                <c:pt idx="11539">
                  <c:v>26.733039101350201</c:v>
                </c:pt>
                <c:pt idx="11540">
                  <c:v>26.735355856623698</c:v>
                </c:pt>
                <c:pt idx="11541">
                  <c:v>26.737672611897299</c:v>
                </c:pt>
                <c:pt idx="11542">
                  <c:v>26.7399893671708</c:v>
                </c:pt>
                <c:pt idx="11543">
                  <c:v>26.742306122444401</c:v>
                </c:pt>
                <c:pt idx="11544">
                  <c:v>26.744622877717902</c:v>
                </c:pt>
                <c:pt idx="11545">
                  <c:v>26.746939632991399</c:v>
                </c:pt>
                <c:pt idx="11546">
                  <c:v>26.749256388265</c:v>
                </c:pt>
                <c:pt idx="11547">
                  <c:v>26.751573143538501</c:v>
                </c:pt>
                <c:pt idx="11548">
                  <c:v>26.753889898812002</c:v>
                </c:pt>
                <c:pt idx="11549">
                  <c:v>26.756206654085599</c:v>
                </c:pt>
                <c:pt idx="11550">
                  <c:v>26.7585234093591</c:v>
                </c:pt>
                <c:pt idx="11551">
                  <c:v>26.760840164632601</c:v>
                </c:pt>
                <c:pt idx="11552">
                  <c:v>26.763156919906201</c:v>
                </c:pt>
                <c:pt idx="11553">
                  <c:v>26.765473675179699</c:v>
                </c:pt>
                <c:pt idx="11554">
                  <c:v>26.767790430453299</c:v>
                </c:pt>
                <c:pt idx="11555">
                  <c:v>26.7701071857268</c:v>
                </c:pt>
                <c:pt idx="11556">
                  <c:v>26.772423941000302</c:v>
                </c:pt>
                <c:pt idx="11557">
                  <c:v>26.774740696273899</c:v>
                </c:pt>
                <c:pt idx="11558">
                  <c:v>26.7770574515474</c:v>
                </c:pt>
                <c:pt idx="11559">
                  <c:v>26.779374206820901</c:v>
                </c:pt>
                <c:pt idx="11560">
                  <c:v>26.781690962094501</c:v>
                </c:pt>
                <c:pt idx="11561">
                  <c:v>26.784007717367999</c:v>
                </c:pt>
                <c:pt idx="11562">
                  <c:v>26.7863244726415</c:v>
                </c:pt>
                <c:pt idx="11563">
                  <c:v>26.7886412279151</c:v>
                </c:pt>
                <c:pt idx="11564">
                  <c:v>26.790957983188601</c:v>
                </c:pt>
                <c:pt idx="11565">
                  <c:v>26.793274738462198</c:v>
                </c:pt>
                <c:pt idx="11566">
                  <c:v>26.795591493735699</c:v>
                </c:pt>
                <c:pt idx="11567">
                  <c:v>26.7979082490092</c:v>
                </c:pt>
                <c:pt idx="11568">
                  <c:v>26.800225004282801</c:v>
                </c:pt>
                <c:pt idx="11569">
                  <c:v>26.802541759556298</c:v>
                </c:pt>
                <c:pt idx="11570">
                  <c:v>26.8048585148298</c:v>
                </c:pt>
                <c:pt idx="11571">
                  <c:v>26.8071752701034</c:v>
                </c:pt>
                <c:pt idx="11572">
                  <c:v>26.809492025376901</c:v>
                </c:pt>
                <c:pt idx="11573">
                  <c:v>26.811808780650502</c:v>
                </c:pt>
                <c:pt idx="11574">
                  <c:v>26.814125535923999</c:v>
                </c:pt>
                <c:pt idx="11575">
                  <c:v>26.8164422911975</c:v>
                </c:pt>
                <c:pt idx="11576">
                  <c:v>26.818759046471101</c:v>
                </c:pt>
                <c:pt idx="11577">
                  <c:v>26.821075801744598</c:v>
                </c:pt>
                <c:pt idx="11578">
                  <c:v>26.823392557018099</c:v>
                </c:pt>
                <c:pt idx="11579">
                  <c:v>26.8257093122917</c:v>
                </c:pt>
                <c:pt idx="11580">
                  <c:v>26.828026067565201</c:v>
                </c:pt>
                <c:pt idx="11581">
                  <c:v>26.830342822838698</c:v>
                </c:pt>
                <c:pt idx="11582">
                  <c:v>26.832659578112299</c:v>
                </c:pt>
                <c:pt idx="11583">
                  <c:v>26.8349763333858</c:v>
                </c:pt>
                <c:pt idx="11584">
                  <c:v>26.837293088659401</c:v>
                </c:pt>
                <c:pt idx="11585">
                  <c:v>26.839609843932902</c:v>
                </c:pt>
                <c:pt idx="11586">
                  <c:v>26.841926599206399</c:v>
                </c:pt>
                <c:pt idx="11587">
                  <c:v>26.84424335448</c:v>
                </c:pt>
                <c:pt idx="11588">
                  <c:v>26.846560109753501</c:v>
                </c:pt>
                <c:pt idx="11589">
                  <c:v>26.848876865027002</c:v>
                </c:pt>
                <c:pt idx="11590">
                  <c:v>26.851193620300599</c:v>
                </c:pt>
                <c:pt idx="11591">
                  <c:v>26.8535103755741</c:v>
                </c:pt>
                <c:pt idx="11592">
                  <c:v>26.855827130847601</c:v>
                </c:pt>
                <c:pt idx="11593">
                  <c:v>26.858143886121201</c:v>
                </c:pt>
                <c:pt idx="11594">
                  <c:v>26.860460641394699</c:v>
                </c:pt>
                <c:pt idx="11595">
                  <c:v>26.862777396668299</c:v>
                </c:pt>
                <c:pt idx="11596">
                  <c:v>26.865094151941801</c:v>
                </c:pt>
                <c:pt idx="11597">
                  <c:v>26.867410907215302</c:v>
                </c:pt>
                <c:pt idx="11598">
                  <c:v>26.869727662488899</c:v>
                </c:pt>
                <c:pt idx="11599">
                  <c:v>26.8720444177624</c:v>
                </c:pt>
                <c:pt idx="11600">
                  <c:v>26.874361173035901</c:v>
                </c:pt>
                <c:pt idx="11601">
                  <c:v>26.876677928309501</c:v>
                </c:pt>
                <c:pt idx="11602">
                  <c:v>26.878994683582999</c:v>
                </c:pt>
                <c:pt idx="11603">
                  <c:v>26.8813114388565</c:v>
                </c:pt>
                <c:pt idx="11604">
                  <c:v>26.8836281941301</c:v>
                </c:pt>
                <c:pt idx="11605">
                  <c:v>26.885944949403601</c:v>
                </c:pt>
                <c:pt idx="11606">
                  <c:v>26.888261704677198</c:v>
                </c:pt>
                <c:pt idx="11607">
                  <c:v>26.890578459950699</c:v>
                </c:pt>
                <c:pt idx="11608">
                  <c:v>26.8928952152242</c:v>
                </c:pt>
                <c:pt idx="11609">
                  <c:v>26.895211970497801</c:v>
                </c:pt>
                <c:pt idx="11610">
                  <c:v>26.897528725771298</c:v>
                </c:pt>
                <c:pt idx="11611">
                  <c:v>26.8998454810448</c:v>
                </c:pt>
                <c:pt idx="11612">
                  <c:v>26.9021622363184</c:v>
                </c:pt>
                <c:pt idx="11613">
                  <c:v>26.904478991591901</c:v>
                </c:pt>
                <c:pt idx="11614">
                  <c:v>26.906795746865502</c:v>
                </c:pt>
                <c:pt idx="11615">
                  <c:v>26.909112502138999</c:v>
                </c:pt>
                <c:pt idx="11616">
                  <c:v>26.9114292574125</c:v>
                </c:pt>
                <c:pt idx="11617">
                  <c:v>26.913746012686101</c:v>
                </c:pt>
                <c:pt idx="11618">
                  <c:v>26.916062767959598</c:v>
                </c:pt>
                <c:pt idx="11619">
                  <c:v>26.918379523233099</c:v>
                </c:pt>
                <c:pt idx="11620">
                  <c:v>26.9206962785067</c:v>
                </c:pt>
                <c:pt idx="11621">
                  <c:v>26.923013033780201</c:v>
                </c:pt>
                <c:pt idx="11622">
                  <c:v>26.925329789053698</c:v>
                </c:pt>
                <c:pt idx="11623">
                  <c:v>26.927646544327299</c:v>
                </c:pt>
                <c:pt idx="11624">
                  <c:v>26.9299632996008</c:v>
                </c:pt>
                <c:pt idx="11625">
                  <c:v>26.932280054874401</c:v>
                </c:pt>
                <c:pt idx="11626">
                  <c:v>26.934596810147902</c:v>
                </c:pt>
                <c:pt idx="11627">
                  <c:v>26.936913565421399</c:v>
                </c:pt>
                <c:pt idx="11628">
                  <c:v>26.939230320695</c:v>
                </c:pt>
                <c:pt idx="11629">
                  <c:v>26.941547075968501</c:v>
                </c:pt>
                <c:pt idx="11630">
                  <c:v>26.943863831241998</c:v>
                </c:pt>
                <c:pt idx="11631">
                  <c:v>26.946180586515599</c:v>
                </c:pt>
                <c:pt idx="11632">
                  <c:v>26.9484973417891</c:v>
                </c:pt>
                <c:pt idx="11633">
                  <c:v>26.950814097062601</c:v>
                </c:pt>
                <c:pt idx="11634">
                  <c:v>26.953130852336201</c:v>
                </c:pt>
                <c:pt idx="11635">
                  <c:v>26.955447607609699</c:v>
                </c:pt>
                <c:pt idx="11636">
                  <c:v>26.957764362883299</c:v>
                </c:pt>
                <c:pt idx="11637">
                  <c:v>26.960081118156801</c:v>
                </c:pt>
                <c:pt idx="11638">
                  <c:v>26.962397873430302</c:v>
                </c:pt>
                <c:pt idx="11639">
                  <c:v>26.964714628703899</c:v>
                </c:pt>
                <c:pt idx="11640">
                  <c:v>26.9670313839774</c:v>
                </c:pt>
                <c:pt idx="11641">
                  <c:v>26.969348139250901</c:v>
                </c:pt>
                <c:pt idx="11642">
                  <c:v>26.971664894524501</c:v>
                </c:pt>
                <c:pt idx="11643">
                  <c:v>26.973981649797999</c:v>
                </c:pt>
                <c:pt idx="11644">
                  <c:v>26.9762984050715</c:v>
                </c:pt>
                <c:pt idx="11645">
                  <c:v>26.9786151603451</c:v>
                </c:pt>
                <c:pt idx="11646">
                  <c:v>26.980931915618601</c:v>
                </c:pt>
                <c:pt idx="11647">
                  <c:v>26.983248670892198</c:v>
                </c:pt>
                <c:pt idx="11648">
                  <c:v>26.985565426165699</c:v>
                </c:pt>
                <c:pt idx="11649">
                  <c:v>26.9878821814392</c:v>
                </c:pt>
                <c:pt idx="11650">
                  <c:v>26.990198936712801</c:v>
                </c:pt>
                <c:pt idx="11651">
                  <c:v>26.992515691986299</c:v>
                </c:pt>
                <c:pt idx="11652">
                  <c:v>26.9948324472598</c:v>
                </c:pt>
                <c:pt idx="11653">
                  <c:v>26.9971492025334</c:v>
                </c:pt>
                <c:pt idx="11654">
                  <c:v>26.999465957806901</c:v>
                </c:pt>
                <c:pt idx="11655">
                  <c:v>27.001782713080502</c:v>
                </c:pt>
                <c:pt idx="11656">
                  <c:v>27.004099468353999</c:v>
                </c:pt>
                <c:pt idx="11657">
                  <c:v>27.0064162236275</c:v>
                </c:pt>
                <c:pt idx="11658">
                  <c:v>27.008732978901101</c:v>
                </c:pt>
                <c:pt idx="11659">
                  <c:v>27.011049734174598</c:v>
                </c:pt>
                <c:pt idx="11660">
                  <c:v>27.013366489448099</c:v>
                </c:pt>
                <c:pt idx="11661">
                  <c:v>27.0156832447217</c:v>
                </c:pt>
                <c:pt idx="11662">
                  <c:v>27.017999999995201</c:v>
                </c:pt>
                <c:pt idx="11663">
                  <c:v>27.020316755268698</c:v>
                </c:pt>
                <c:pt idx="11664">
                  <c:v>27.022633510542299</c:v>
                </c:pt>
                <c:pt idx="11665">
                  <c:v>27.0249502658158</c:v>
                </c:pt>
                <c:pt idx="11666">
                  <c:v>27.027267021089401</c:v>
                </c:pt>
                <c:pt idx="11667">
                  <c:v>27.029583776362902</c:v>
                </c:pt>
                <c:pt idx="11668">
                  <c:v>27.031900531636399</c:v>
                </c:pt>
                <c:pt idx="11669">
                  <c:v>27.03421728691</c:v>
                </c:pt>
                <c:pt idx="11670">
                  <c:v>27.036534042183501</c:v>
                </c:pt>
                <c:pt idx="11671">
                  <c:v>27.038850797456998</c:v>
                </c:pt>
                <c:pt idx="11672">
                  <c:v>27.041167552730599</c:v>
                </c:pt>
                <c:pt idx="11673">
                  <c:v>27.0434843080041</c:v>
                </c:pt>
                <c:pt idx="11674">
                  <c:v>27.045801063277601</c:v>
                </c:pt>
                <c:pt idx="11675">
                  <c:v>27.048117818551201</c:v>
                </c:pt>
                <c:pt idx="11676">
                  <c:v>27.050434573824699</c:v>
                </c:pt>
                <c:pt idx="11677">
                  <c:v>27.052751329098299</c:v>
                </c:pt>
                <c:pt idx="11678">
                  <c:v>27.055068084371801</c:v>
                </c:pt>
                <c:pt idx="11679">
                  <c:v>27.057384839645302</c:v>
                </c:pt>
                <c:pt idx="11680">
                  <c:v>27.059701594918899</c:v>
                </c:pt>
                <c:pt idx="11681">
                  <c:v>27.0620183501924</c:v>
                </c:pt>
                <c:pt idx="11682">
                  <c:v>27.064335105465901</c:v>
                </c:pt>
                <c:pt idx="11683">
                  <c:v>27.066651860739501</c:v>
                </c:pt>
                <c:pt idx="11684">
                  <c:v>27.068968616012999</c:v>
                </c:pt>
                <c:pt idx="11685">
                  <c:v>27.0712853712865</c:v>
                </c:pt>
                <c:pt idx="11686">
                  <c:v>27.0736021265601</c:v>
                </c:pt>
                <c:pt idx="11687">
                  <c:v>27.075918881833601</c:v>
                </c:pt>
                <c:pt idx="11688">
                  <c:v>27.078235637107198</c:v>
                </c:pt>
                <c:pt idx="11689">
                  <c:v>27.080552392380699</c:v>
                </c:pt>
                <c:pt idx="11690">
                  <c:v>27.082869147654201</c:v>
                </c:pt>
                <c:pt idx="11691">
                  <c:v>27.085185902927801</c:v>
                </c:pt>
                <c:pt idx="11692">
                  <c:v>27.087502658201299</c:v>
                </c:pt>
                <c:pt idx="11693">
                  <c:v>27.0898194134748</c:v>
                </c:pt>
                <c:pt idx="11694">
                  <c:v>27.0921361687484</c:v>
                </c:pt>
                <c:pt idx="11695">
                  <c:v>27.094452924021901</c:v>
                </c:pt>
                <c:pt idx="11696">
                  <c:v>27.096769679295502</c:v>
                </c:pt>
                <c:pt idx="11697">
                  <c:v>27.099086434568999</c:v>
                </c:pt>
                <c:pt idx="11698">
                  <c:v>27.1014031898425</c:v>
                </c:pt>
                <c:pt idx="11699">
                  <c:v>27.103719945116101</c:v>
                </c:pt>
                <c:pt idx="11700">
                  <c:v>27.106036700389598</c:v>
                </c:pt>
                <c:pt idx="11701">
                  <c:v>27.108353455663099</c:v>
                </c:pt>
                <c:pt idx="11702">
                  <c:v>27.1106702109367</c:v>
                </c:pt>
                <c:pt idx="11703">
                  <c:v>27.112986966210201</c:v>
                </c:pt>
                <c:pt idx="11704">
                  <c:v>27.115303721483698</c:v>
                </c:pt>
                <c:pt idx="11705">
                  <c:v>27.117620476757299</c:v>
                </c:pt>
                <c:pt idx="11706">
                  <c:v>27.1199372320308</c:v>
                </c:pt>
                <c:pt idx="11707">
                  <c:v>27.122253987304401</c:v>
                </c:pt>
                <c:pt idx="11708">
                  <c:v>27.124570742577902</c:v>
                </c:pt>
                <c:pt idx="11709">
                  <c:v>27.126887497851399</c:v>
                </c:pt>
                <c:pt idx="11710">
                  <c:v>27.129204253125</c:v>
                </c:pt>
                <c:pt idx="11711">
                  <c:v>27.131521008398501</c:v>
                </c:pt>
                <c:pt idx="11712">
                  <c:v>27.133837763671998</c:v>
                </c:pt>
                <c:pt idx="11713">
                  <c:v>27.136154518945599</c:v>
                </c:pt>
                <c:pt idx="11714">
                  <c:v>27.1384712742191</c:v>
                </c:pt>
                <c:pt idx="11715">
                  <c:v>27.140788029492601</c:v>
                </c:pt>
                <c:pt idx="11716">
                  <c:v>27.143104784766201</c:v>
                </c:pt>
                <c:pt idx="11717">
                  <c:v>27.145421540039699</c:v>
                </c:pt>
                <c:pt idx="11718">
                  <c:v>27.1477382953133</c:v>
                </c:pt>
                <c:pt idx="11719">
                  <c:v>27.150055050586801</c:v>
                </c:pt>
                <c:pt idx="11720">
                  <c:v>27.152371805860302</c:v>
                </c:pt>
                <c:pt idx="11721">
                  <c:v>27.154688561133899</c:v>
                </c:pt>
                <c:pt idx="11722">
                  <c:v>27.1570053164074</c:v>
                </c:pt>
                <c:pt idx="11723">
                  <c:v>27.159322071680901</c:v>
                </c:pt>
                <c:pt idx="11724">
                  <c:v>27.161638826954501</c:v>
                </c:pt>
                <c:pt idx="11725">
                  <c:v>27.163955582227999</c:v>
                </c:pt>
                <c:pt idx="11726">
                  <c:v>27.1662723375015</c:v>
                </c:pt>
                <c:pt idx="11727">
                  <c:v>27.1685890927751</c:v>
                </c:pt>
                <c:pt idx="11728">
                  <c:v>27.170905848048601</c:v>
                </c:pt>
                <c:pt idx="11729">
                  <c:v>27.173222603322198</c:v>
                </c:pt>
                <c:pt idx="11730">
                  <c:v>27.175539358595699</c:v>
                </c:pt>
                <c:pt idx="11731">
                  <c:v>27.177856113869201</c:v>
                </c:pt>
                <c:pt idx="11732">
                  <c:v>27.180172869142801</c:v>
                </c:pt>
                <c:pt idx="11733">
                  <c:v>27.182489624416299</c:v>
                </c:pt>
                <c:pt idx="11734">
                  <c:v>27.1848063796898</c:v>
                </c:pt>
                <c:pt idx="11735">
                  <c:v>27.1871231349634</c:v>
                </c:pt>
                <c:pt idx="11736">
                  <c:v>27.189439890236901</c:v>
                </c:pt>
                <c:pt idx="11737">
                  <c:v>27.191756645510502</c:v>
                </c:pt>
                <c:pt idx="11738">
                  <c:v>27.194073400783999</c:v>
                </c:pt>
                <c:pt idx="11739">
                  <c:v>27.1963901560575</c:v>
                </c:pt>
                <c:pt idx="11740">
                  <c:v>27.198706911331101</c:v>
                </c:pt>
                <c:pt idx="11741">
                  <c:v>27.201023666604598</c:v>
                </c:pt>
                <c:pt idx="11742">
                  <c:v>27.203340421878099</c:v>
                </c:pt>
                <c:pt idx="11743">
                  <c:v>27.2056571771517</c:v>
                </c:pt>
                <c:pt idx="11744">
                  <c:v>27.207973932425201</c:v>
                </c:pt>
                <c:pt idx="11745">
                  <c:v>27.210290687698699</c:v>
                </c:pt>
                <c:pt idx="11746">
                  <c:v>27.212607442972299</c:v>
                </c:pt>
                <c:pt idx="11747">
                  <c:v>27.2149241982458</c:v>
                </c:pt>
                <c:pt idx="11748">
                  <c:v>27.217240953519401</c:v>
                </c:pt>
                <c:pt idx="11749">
                  <c:v>27.219557708792902</c:v>
                </c:pt>
                <c:pt idx="11750">
                  <c:v>27.221874464066399</c:v>
                </c:pt>
                <c:pt idx="11751">
                  <c:v>27.22419121934</c:v>
                </c:pt>
                <c:pt idx="11752">
                  <c:v>27.226507974613501</c:v>
                </c:pt>
                <c:pt idx="11753">
                  <c:v>27.228824729886998</c:v>
                </c:pt>
                <c:pt idx="11754">
                  <c:v>27.231141485160599</c:v>
                </c:pt>
                <c:pt idx="11755">
                  <c:v>27.2334582404341</c:v>
                </c:pt>
                <c:pt idx="11756">
                  <c:v>27.235774995707601</c:v>
                </c:pt>
                <c:pt idx="11757">
                  <c:v>27.238091750981201</c:v>
                </c:pt>
                <c:pt idx="11758">
                  <c:v>27.240408506254699</c:v>
                </c:pt>
                <c:pt idx="11759">
                  <c:v>27.2427252615283</c:v>
                </c:pt>
                <c:pt idx="11760">
                  <c:v>27.245042016801801</c:v>
                </c:pt>
                <c:pt idx="11761">
                  <c:v>27.247358772075302</c:v>
                </c:pt>
                <c:pt idx="11762">
                  <c:v>27.249675527348899</c:v>
                </c:pt>
                <c:pt idx="11763">
                  <c:v>27.2519922826224</c:v>
                </c:pt>
                <c:pt idx="11764">
                  <c:v>27.254309037895901</c:v>
                </c:pt>
                <c:pt idx="11765">
                  <c:v>27.256625793169501</c:v>
                </c:pt>
                <c:pt idx="11766">
                  <c:v>27.258942548442999</c:v>
                </c:pt>
                <c:pt idx="11767">
                  <c:v>27.2612593037165</c:v>
                </c:pt>
                <c:pt idx="11768">
                  <c:v>27.2635760589901</c:v>
                </c:pt>
                <c:pt idx="11769">
                  <c:v>27.265892814263601</c:v>
                </c:pt>
                <c:pt idx="11770">
                  <c:v>27.268209569537198</c:v>
                </c:pt>
                <c:pt idx="11771">
                  <c:v>27.270526324810699</c:v>
                </c:pt>
                <c:pt idx="11772">
                  <c:v>27.272843080084201</c:v>
                </c:pt>
                <c:pt idx="11773">
                  <c:v>27.275159835357801</c:v>
                </c:pt>
                <c:pt idx="11774">
                  <c:v>27.277476590631299</c:v>
                </c:pt>
                <c:pt idx="11775">
                  <c:v>27.2797933459048</c:v>
                </c:pt>
                <c:pt idx="11776">
                  <c:v>27.2821101011784</c:v>
                </c:pt>
                <c:pt idx="11777">
                  <c:v>27.284426856451901</c:v>
                </c:pt>
                <c:pt idx="11778">
                  <c:v>27.286743611725498</c:v>
                </c:pt>
                <c:pt idx="11779">
                  <c:v>27.289060366998999</c:v>
                </c:pt>
                <c:pt idx="11780">
                  <c:v>27.2913771222725</c:v>
                </c:pt>
                <c:pt idx="11781">
                  <c:v>27.293693877546101</c:v>
                </c:pt>
                <c:pt idx="11782">
                  <c:v>27.296010632819598</c:v>
                </c:pt>
                <c:pt idx="11783">
                  <c:v>27.298327388093099</c:v>
                </c:pt>
                <c:pt idx="11784">
                  <c:v>27.3006441433667</c:v>
                </c:pt>
                <c:pt idx="11785">
                  <c:v>27.302960898640201</c:v>
                </c:pt>
                <c:pt idx="11786">
                  <c:v>27.305277653913699</c:v>
                </c:pt>
                <c:pt idx="11787">
                  <c:v>27.307594409187299</c:v>
                </c:pt>
                <c:pt idx="11788">
                  <c:v>27.3099111644608</c:v>
                </c:pt>
                <c:pt idx="11789">
                  <c:v>27.312227919734401</c:v>
                </c:pt>
                <c:pt idx="11790">
                  <c:v>27.314544675007902</c:v>
                </c:pt>
                <c:pt idx="11791">
                  <c:v>27.316861430281399</c:v>
                </c:pt>
                <c:pt idx="11792">
                  <c:v>27.319178185555</c:v>
                </c:pt>
                <c:pt idx="11793">
                  <c:v>27.321494940828501</c:v>
                </c:pt>
                <c:pt idx="11794">
                  <c:v>27.323811696101998</c:v>
                </c:pt>
                <c:pt idx="11795">
                  <c:v>27.326128451375599</c:v>
                </c:pt>
                <c:pt idx="11796">
                  <c:v>27.3284452066491</c:v>
                </c:pt>
                <c:pt idx="11797">
                  <c:v>27.330761961922601</c:v>
                </c:pt>
                <c:pt idx="11798">
                  <c:v>27.333078717196202</c:v>
                </c:pt>
                <c:pt idx="11799">
                  <c:v>27.335395472469699</c:v>
                </c:pt>
                <c:pt idx="11800">
                  <c:v>27.3377122277433</c:v>
                </c:pt>
                <c:pt idx="11801">
                  <c:v>27.340028983016801</c:v>
                </c:pt>
                <c:pt idx="11802">
                  <c:v>27.342345738290302</c:v>
                </c:pt>
                <c:pt idx="11803">
                  <c:v>27.344662493563899</c:v>
                </c:pt>
                <c:pt idx="11804">
                  <c:v>27.3469792488374</c:v>
                </c:pt>
                <c:pt idx="11805">
                  <c:v>27.349296004110901</c:v>
                </c:pt>
                <c:pt idx="11806">
                  <c:v>27.351612759384501</c:v>
                </c:pt>
                <c:pt idx="11807">
                  <c:v>27.353929514657999</c:v>
                </c:pt>
                <c:pt idx="11808">
                  <c:v>27.3562462699315</c:v>
                </c:pt>
                <c:pt idx="11809">
                  <c:v>27.3585630252051</c:v>
                </c:pt>
                <c:pt idx="11810">
                  <c:v>27.360879780478601</c:v>
                </c:pt>
                <c:pt idx="11811">
                  <c:v>27.363196535752198</c:v>
                </c:pt>
                <c:pt idx="11812">
                  <c:v>27.3655132910257</c:v>
                </c:pt>
                <c:pt idx="11813">
                  <c:v>27.367830046299201</c:v>
                </c:pt>
                <c:pt idx="11814">
                  <c:v>27.370146801572801</c:v>
                </c:pt>
                <c:pt idx="11815">
                  <c:v>27.372463556846299</c:v>
                </c:pt>
                <c:pt idx="11816">
                  <c:v>27.3747803121198</c:v>
                </c:pt>
                <c:pt idx="11817">
                  <c:v>27.3770970673934</c:v>
                </c:pt>
                <c:pt idx="11818">
                  <c:v>27.379413822666901</c:v>
                </c:pt>
                <c:pt idx="11819">
                  <c:v>27.381730577940498</c:v>
                </c:pt>
                <c:pt idx="11820">
                  <c:v>27.384047333213999</c:v>
                </c:pt>
                <c:pt idx="11821">
                  <c:v>27.3863640884875</c:v>
                </c:pt>
                <c:pt idx="11822">
                  <c:v>27.388680843761101</c:v>
                </c:pt>
                <c:pt idx="11823">
                  <c:v>27.390997599034598</c:v>
                </c:pt>
                <c:pt idx="11824">
                  <c:v>27.393314354308099</c:v>
                </c:pt>
                <c:pt idx="11825">
                  <c:v>27.3956311095817</c:v>
                </c:pt>
                <c:pt idx="11826">
                  <c:v>27.397947864855201</c:v>
                </c:pt>
                <c:pt idx="11827">
                  <c:v>27.400264620128699</c:v>
                </c:pt>
                <c:pt idx="11828">
                  <c:v>27.402581375402299</c:v>
                </c:pt>
                <c:pt idx="11829">
                  <c:v>27.4048981306758</c:v>
                </c:pt>
                <c:pt idx="11830">
                  <c:v>27.407214885949401</c:v>
                </c:pt>
                <c:pt idx="11831">
                  <c:v>27.409531641222902</c:v>
                </c:pt>
                <c:pt idx="11832">
                  <c:v>27.411848396496399</c:v>
                </c:pt>
                <c:pt idx="11833">
                  <c:v>27.41416515177</c:v>
                </c:pt>
                <c:pt idx="11834">
                  <c:v>27.416481907043501</c:v>
                </c:pt>
                <c:pt idx="11835">
                  <c:v>27.418798662316998</c:v>
                </c:pt>
                <c:pt idx="11836">
                  <c:v>27.421115417590599</c:v>
                </c:pt>
                <c:pt idx="11837">
                  <c:v>27.4234321728641</c:v>
                </c:pt>
                <c:pt idx="11838">
                  <c:v>27.425748928137601</c:v>
                </c:pt>
                <c:pt idx="11839">
                  <c:v>27.428065683411202</c:v>
                </c:pt>
                <c:pt idx="11840">
                  <c:v>27.430382438684699</c:v>
                </c:pt>
                <c:pt idx="11841">
                  <c:v>27.4326991939583</c:v>
                </c:pt>
                <c:pt idx="11842">
                  <c:v>27.435015949231801</c:v>
                </c:pt>
                <c:pt idx="11843">
                  <c:v>27.437332704505302</c:v>
                </c:pt>
                <c:pt idx="11844">
                  <c:v>27.439649459778899</c:v>
                </c:pt>
                <c:pt idx="11845">
                  <c:v>27.4419662150524</c:v>
                </c:pt>
                <c:pt idx="11846">
                  <c:v>27.444282970325901</c:v>
                </c:pt>
                <c:pt idx="11847">
                  <c:v>27.446599725599501</c:v>
                </c:pt>
                <c:pt idx="11848">
                  <c:v>27.448916480872999</c:v>
                </c:pt>
                <c:pt idx="11849">
                  <c:v>27.4512332361465</c:v>
                </c:pt>
                <c:pt idx="11850">
                  <c:v>27.4535499914201</c:v>
                </c:pt>
                <c:pt idx="11851">
                  <c:v>27.455866746693601</c:v>
                </c:pt>
                <c:pt idx="11852">
                  <c:v>27.458183501967198</c:v>
                </c:pt>
                <c:pt idx="11853">
                  <c:v>27.4605002572407</c:v>
                </c:pt>
                <c:pt idx="11854">
                  <c:v>27.462817012514201</c:v>
                </c:pt>
                <c:pt idx="11855">
                  <c:v>27.465133767787801</c:v>
                </c:pt>
                <c:pt idx="11856">
                  <c:v>27.467450523061299</c:v>
                </c:pt>
                <c:pt idx="11857">
                  <c:v>27.4697672783348</c:v>
                </c:pt>
                <c:pt idx="11858">
                  <c:v>27.4720840336084</c:v>
                </c:pt>
                <c:pt idx="11859">
                  <c:v>27.474400788881901</c:v>
                </c:pt>
                <c:pt idx="11860">
                  <c:v>27.476717544155498</c:v>
                </c:pt>
                <c:pt idx="11861">
                  <c:v>27.479034299428999</c:v>
                </c:pt>
                <c:pt idx="11862">
                  <c:v>27.4813510547025</c:v>
                </c:pt>
                <c:pt idx="11863">
                  <c:v>27.483667809976101</c:v>
                </c:pt>
                <c:pt idx="11864">
                  <c:v>27.485984565249598</c:v>
                </c:pt>
                <c:pt idx="11865">
                  <c:v>27.488301320523099</c:v>
                </c:pt>
                <c:pt idx="11866">
                  <c:v>27.4906180757967</c:v>
                </c:pt>
                <c:pt idx="11867">
                  <c:v>27.492934831070201</c:v>
                </c:pt>
                <c:pt idx="11868">
                  <c:v>27.495251586343699</c:v>
                </c:pt>
                <c:pt idx="11869">
                  <c:v>27.497568341617299</c:v>
                </c:pt>
                <c:pt idx="11870">
                  <c:v>27.4998850968908</c:v>
                </c:pt>
                <c:pt idx="11871">
                  <c:v>27.502201852164401</c:v>
                </c:pt>
                <c:pt idx="11872">
                  <c:v>27.504518607437898</c:v>
                </c:pt>
                <c:pt idx="11873">
                  <c:v>27.506835362711399</c:v>
                </c:pt>
                <c:pt idx="11874">
                  <c:v>27.509152117985</c:v>
                </c:pt>
                <c:pt idx="11875">
                  <c:v>27.511468873258501</c:v>
                </c:pt>
                <c:pt idx="11876">
                  <c:v>27.513785628531998</c:v>
                </c:pt>
                <c:pt idx="11877">
                  <c:v>27.516102383805599</c:v>
                </c:pt>
                <c:pt idx="11878">
                  <c:v>27.5184191390791</c:v>
                </c:pt>
                <c:pt idx="11879">
                  <c:v>27.520735894352601</c:v>
                </c:pt>
                <c:pt idx="11880">
                  <c:v>27.523052649626202</c:v>
                </c:pt>
                <c:pt idx="11881">
                  <c:v>27.525369404899699</c:v>
                </c:pt>
                <c:pt idx="11882">
                  <c:v>27.5276861601733</c:v>
                </c:pt>
                <c:pt idx="11883">
                  <c:v>27.530002915446801</c:v>
                </c:pt>
                <c:pt idx="11884">
                  <c:v>27.532319670720302</c:v>
                </c:pt>
                <c:pt idx="11885">
                  <c:v>27.534636425993899</c:v>
                </c:pt>
                <c:pt idx="11886">
                  <c:v>27.5369531812674</c:v>
                </c:pt>
                <c:pt idx="11887">
                  <c:v>27.539269936540901</c:v>
                </c:pt>
                <c:pt idx="11888">
                  <c:v>27.541586691814501</c:v>
                </c:pt>
                <c:pt idx="11889">
                  <c:v>27.543903447087999</c:v>
                </c:pt>
                <c:pt idx="11890">
                  <c:v>27.5462202023615</c:v>
                </c:pt>
                <c:pt idx="11891">
                  <c:v>27.5485369576351</c:v>
                </c:pt>
                <c:pt idx="11892">
                  <c:v>27.550853712908602</c:v>
                </c:pt>
                <c:pt idx="11893">
                  <c:v>27.553170468182199</c:v>
                </c:pt>
                <c:pt idx="11894">
                  <c:v>27.5554872234557</c:v>
                </c:pt>
                <c:pt idx="11895">
                  <c:v>27.557803978729201</c:v>
                </c:pt>
                <c:pt idx="11896">
                  <c:v>27.560120734002801</c:v>
                </c:pt>
                <c:pt idx="11897">
                  <c:v>27.562437489276299</c:v>
                </c:pt>
                <c:pt idx="11898">
                  <c:v>27.5647542445498</c:v>
                </c:pt>
                <c:pt idx="11899">
                  <c:v>27.5670709998234</c:v>
                </c:pt>
                <c:pt idx="11900">
                  <c:v>27.569387755096901</c:v>
                </c:pt>
                <c:pt idx="11901">
                  <c:v>27.571704510370498</c:v>
                </c:pt>
                <c:pt idx="11902">
                  <c:v>27.574021265643999</c:v>
                </c:pt>
                <c:pt idx="11903">
                  <c:v>27.5763380209175</c:v>
                </c:pt>
                <c:pt idx="11904">
                  <c:v>27.578654776191101</c:v>
                </c:pt>
                <c:pt idx="11905">
                  <c:v>27.580971531464598</c:v>
                </c:pt>
                <c:pt idx="11906">
                  <c:v>27.5832882867381</c:v>
                </c:pt>
                <c:pt idx="11907">
                  <c:v>27.5856050420117</c:v>
                </c:pt>
                <c:pt idx="11908">
                  <c:v>27.587921797285201</c:v>
                </c:pt>
                <c:pt idx="11909">
                  <c:v>27.590238552558699</c:v>
                </c:pt>
                <c:pt idx="11910">
                  <c:v>27.592555307832299</c:v>
                </c:pt>
                <c:pt idx="11911">
                  <c:v>27.5948720631058</c:v>
                </c:pt>
                <c:pt idx="11912">
                  <c:v>27.597188818379401</c:v>
                </c:pt>
                <c:pt idx="11913">
                  <c:v>27.599505573652898</c:v>
                </c:pt>
                <c:pt idx="11914">
                  <c:v>27.601822328926399</c:v>
                </c:pt>
                <c:pt idx="11915">
                  <c:v>27.6041390842</c:v>
                </c:pt>
                <c:pt idx="11916">
                  <c:v>27.606455839473501</c:v>
                </c:pt>
                <c:pt idx="11917">
                  <c:v>27.608772594746998</c:v>
                </c:pt>
                <c:pt idx="11918">
                  <c:v>27.611089350020599</c:v>
                </c:pt>
                <c:pt idx="11919">
                  <c:v>27.6134061052941</c:v>
                </c:pt>
                <c:pt idx="11920">
                  <c:v>27.615722860567601</c:v>
                </c:pt>
                <c:pt idx="11921">
                  <c:v>27.618039615841202</c:v>
                </c:pt>
                <c:pt idx="11922">
                  <c:v>27.620356371114699</c:v>
                </c:pt>
                <c:pt idx="11923">
                  <c:v>27.6226731263883</c:v>
                </c:pt>
                <c:pt idx="11924">
                  <c:v>27.624989881661801</c:v>
                </c:pt>
                <c:pt idx="11925">
                  <c:v>27.627306636935302</c:v>
                </c:pt>
                <c:pt idx="11926">
                  <c:v>27.629623392208899</c:v>
                </c:pt>
                <c:pt idx="11927">
                  <c:v>27.6319401474824</c:v>
                </c:pt>
                <c:pt idx="11928">
                  <c:v>27.634256902755901</c:v>
                </c:pt>
                <c:pt idx="11929">
                  <c:v>27.636573658029501</c:v>
                </c:pt>
                <c:pt idx="11930">
                  <c:v>27.638890413302999</c:v>
                </c:pt>
                <c:pt idx="11931">
                  <c:v>27.6412071685765</c:v>
                </c:pt>
                <c:pt idx="11932">
                  <c:v>27.6435239238501</c:v>
                </c:pt>
                <c:pt idx="11933">
                  <c:v>27.645840679123602</c:v>
                </c:pt>
                <c:pt idx="11934">
                  <c:v>27.648157434397199</c:v>
                </c:pt>
                <c:pt idx="11935">
                  <c:v>27.6504741896707</c:v>
                </c:pt>
                <c:pt idx="11936">
                  <c:v>27.652790944944201</c:v>
                </c:pt>
                <c:pt idx="11937">
                  <c:v>27.655107700217801</c:v>
                </c:pt>
                <c:pt idx="11938">
                  <c:v>27.657424455491299</c:v>
                </c:pt>
                <c:pt idx="11939">
                  <c:v>27.6597412107648</c:v>
                </c:pt>
                <c:pt idx="11940">
                  <c:v>27.6620579660384</c:v>
                </c:pt>
                <c:pt idx="11941">
                  <c:v>27.664374721311901</c:v>
                </c:pt>
                <c:pt idx="11942">
                  <c:v>27.666691476585498</c:v>
                </c:pt>
                <c:pt idx="11943">
                  <c:v>27.669008231858999</c:v>
                </c:pt>
                <c:pt idx="11944">
                  <c:v>27.6713249871325</c:v>
                </c:pt>
                <c:pt idx="11945">
                  <c:v>27.673641742406101</c:v>
                </c:pt>
                <c:pt idx="11946">
                  <c:v>27.675958497679598</c:v>
                </c:pt>
                <c:pt idx="11947">
                  <c:v>27.6782752529531</c:v>
                </c:pt>
                <c:pt idx="11948">
                  <c:v>27.6805920082267</c:v>
                </c:pt>
                <c:pt idx="11949">
                  <c:v>27.682908763500201</c:v>
                </c:pt>
                <c:pt idx="11950">
                  <c:v>27.685225518773699</c:v>
                </c:pt>
                <c:pt idx="11951">
                  <c:v>27.687542274047299</c:v>
                </c:pt>
                <c:pt idx="11952">
                  <c:v>27.6898590293208</c:v>
                </c:pt>
                <c:pt idx="11953">
                  <c:v>27.692175784594401</c:v>
                </c:pt>
                <c:pt idx="11954">
                  <c:v>27.694492539867898</c:v>
                </c:pt>
                <c:pt idx="11955">
                  <c:v>27.696809295141399</c:v>
                </c:pt>
                <c:pt idx="11956">
                  <c:v>27.699126050415</c:v>
                </c:pt>
                <c:pt idx="11957">
                  <c:v>27.701442805688501</c:v>
                </c:pt>
                <c:pt idx="11958">
                  <c:v>27.703759560961998</c:v>
                </c:pt>
                <c:pt idx="11959">
                  <c:v>27.706076316235599</c:v>
                </c:pt>
                <c:pt idx="11960">
                  <c:v>27.7083930715091</c:v>
                </c:pt>
                <c:pt idx="11961">
                  <c:v>27.710709826782601</c:v>
                </c:pt>
                <c:pt idx="11962">
                  <c:v>27.713026582056202</c:v>
                </c:pt>
                <c:pt idx="11963">
                  <c:v>27.715343337329699</c:v>
                </c:pt>
                <c:pt idx="11964">
                  <c:v>27.7176600926033</c:v>
                </c:pt>
                <c:pt idx="11965">
                  <c:v>27.719976847876801</c:v>
                </c:pt>
                <c:pt idx="11966">
                  <c:v>27.722293603150298</c:v>
                </c:pt>
                <c:pt idx="11967">
                  <c:v>27.724610358423899</c:v>
                </c:pt>
                <c:pt idx="11968">
                  <c:v>27.7269271136974</c:v>
                </c:pt>
                <c:pt idx="11969">
                  <c:v>27.729243868970901</c:v>
                </c:pt>
                <c:pt idx="11970">
                  <c:v>27.731560624244501</c:v>
                </c:pt>
                <c:pt idx="11971">
                  <c:v>27.733877379517999</c:v>
                </c:pt>
                <c:pt idx="11972">
                  <c:v>27.7361941347915</c:v>
                </c:pt>
                <c:pt idx="11973">
                  <c:v>27.738510890065101</c:v>
                </c:pt>
                <c:pt idx="11974">
                  <c:v>27.740827645338602</c:v>
                </c:pt>
                <c:pt idx="11975">
                  <c:v>27.743144400612199</c:v>
                </c:pt>
                <c:pt idx="11976">
                  <c:v>27.7454611558857</c:v>
                </c:pt>
                <c:pt idx="11977">
                  <c:v>27.747777911159201</c:v>
                </c:pt>
                <c:pt idx="11978">
                  <c:v>27.750094666432801</c:v>
                </c:pt>
                <c:pt idx="11979">
                  <c:v>27.752411421706299</c:v>
                </c:pt>
                <c:pt idx="11980">
                  <c:v>27.7547281769798</c:v>
                </c:pt>
                <c:pt idx="11981">
                  <c:v>27.7570449322534</c:v>
                </c:pt>
                <c:pt idx="11982">
                  <c:v>27.759361687526901</c:v>
                </c:pt>
                <c:pt idx="11983">
                  <c:v>27.761678442800498</c:v>
                </c:pt>
                <c:pt idx="11984">
                  <c:v>27.763995198073999</c:v>
                </c:pt>
                <c:pt idx="11985">
                  <c:v>27.7663119533475</c:v>
                </c:pt>
                <c:pt idx="11986">
                  <c:v>27.768628708621101</c:v>
                </c:pt>
                <c:pt idx="11987">
                  <c:v>27.770945463894599</c:v>
                </c:pt>
                <c:pt idx="11988">
                  <c:v>27.7732622191681</c:v>
                </c:pt>
                <c:pt idx="11989">
                  <c:v>27.7755789744417</c:v>
                </c:pt>
                <c:pt idx="11990">
                  <c:v>27.777895729715201</c:v>
                </c:pt>
                <c:pt idx="11991">
                  <c:v>27.780212484988699</c:v>
                </c:pt>
                <c:pt idx="11992">
                  <c:v>27.782529240262299</c:v>
                </c:pt>
                <c:pt idx="11993">
                  <c:v>27.7848459955358</c:v>
                </c:pt>
                <c:pt idx="11994">
                  <c:v>27.787162750809401</c:v>
                </c:pt>
                <c:pt idx="11995">
                  <c:v>27.789479506082898</c:v>
                </c:pt>
                <c:pt idx="11996">
                  <c:v>27.791796261356399</c:v>
                </c:pt>
                <c:pt idx="11997">
                  <c:v>27.79411301663</c:v>
                </c:pt>
                <c:pt idx="11998">
                  <c:v>27.796429771903501</c:v>
                </c:pt>
                <c:pt idx="11999">
                  <c:v>27.798746527176998</c:v>
                </c:pt>
                <c:pt idx="12000">
                  <c:v>27.801063282450599</c:v>
                </c:pt>
                <c:pt idx="12001">
                  <c:v>27.8033800377241</c:v>
                </c:pt>
                <c:pt idx="12002">
                  <c:v>27.805696792997601</c:v>
                </c:pt>
                <c:pt idx="12003">
                  <c:v>27.808013548271202</c:v>
                </c:pt>
                <c:pt idx="12004">
                  <c:v>27.810330303544699</c:v>
                </c:pt>
                <c:pt idx="12005">
                  <c:v>27.8126470588183</c:v>
                </c:pt>
                <c:pt idx="12006">
                  <c:v>27.814963814091801</c:v>
                </c:pt>
                <c:pt idx="12007">
                  <c:v>27.817280569365298</c:v>
                </c:pt>
                <c:pt idx="12008">
                  <c:v>27.819597324638899</c:v>
                </c:pt>
                <c:pt idx="12009">
                  <c:v>27.8219140799124</c:v>
                </c:pt>
                <c:pt idx="12010">
                  <c:v>27.824230835185901</c:v>
                </c:pt>
                <c:pt idx="12011">
                  <c:v>27.826547590459501</c:v>
                </c:pt>
                <c:pt idx="12012">
                  <c:v>27.828864345732999</c:v>
                </c:pt>
                <c:pt idx="12013">
                  <c:v>27.8311811010065</c:v>
                </c:pt>
                <c:pt idx="12014">
                  <c:v>27.833497856280101</c:v>
                </c:pt>
                <c:pt idx="12015">
                  <c:v>27.835814611553602</c:v>
                </c:pt>
                <c:pt idx="12016">
                  <c:v>27.838131366827199</c:v>
                </c:pt>
                <c:pt idx="12017">
                  <c:v>27.8404481221007</c:v>
                </c:pt>
                <c:pt idx="12018">
                  <c:v>27.842764877374201</c:v>
                </c:pt>
                <c:pt idx="12019">
                  <c:v>27.845081632647801</c:v>
                </c:pt>
                <c:pt idx="12020">
                  <c:v>27.847398387921299</c:v>
                </c:pt>
                <c:pt idx="12021">
                  <c:v>27.8497151431948</c:v>
                </c:pt>
                <c:pt idx="12022">
                  <c:v>27.8520318984684</c:v>
                </c:pt>
                <c:pt idx="12023">
                  <c:v>27.854348653741901</c:v>
                </c:pt>
                <c:pt idx="12024">
                  <c:v>27.856665409015498</c:v>
                </c:pt>
                <c:pt idx="12025">
                  <c:v>27.858982164288999</c:v>
                </c:pt>
                <c:pt idx="12026">
                  <c:v>27.8612989195625</c:v>
                </c:pt>
                <c:pt idx="12027">
                  <c:v>27.863615674836101</c:v>
                </c:pt>
                <c:pt idx="12028">
                  <c:v>27.865932430109599</c:v>
                </c:pt>
                <c:pt idx="12029">
                  <c:v>27.8682491853831</c:v>
                </c:pt>
                <c:pt idx="12030">
                  <c:v>27.8705659406567</c:v>
                </c:pt>
                <c:pt idx="12031">
                  <c:v>27.872882695930201</c:v>
                </c:pt>
                <c:pt idx="12032">
                  <c:v>27.875199451203699</c:v>
                </c:pt>
                <c:pt idx="12033">
                  <c:v>27.877516206477299</c:v>
                </c:pt>
                <c:pt idx="12034">
                  <c:v>27.8798329617508</c:v>
                </c:pt>
                <c:pt idx="12035">
                  <c:v>27.882149717024401</c:v>
                </c:pt>
                <c:pt idx="12036">
                  <c:v>27.884466472297898</c:v>
                </c:pt>
                <c:pt idx="12037">
                  <c:v>27.886783227571399</c:v>
                </c:pt>
                <c:pt idx="12038">
                  <c:v>27.889099982845</c:v>
                </c:pt>
                <c:pt idx="12039">
                  <c:v>27.891416738118501</c:v>
                </c:pt>
                <c:pt idx="12040">
                  <c:v>27.893733493391998</c:v>
                </c:pt>
                <c:pt idx="12041">
                  <c:v>27.896050248665599</c:v>
                </c:pt>
                <c:pt idx="12042">
                  <c:v>27.8983670039391</c:v>
                </c:pt>
                <c:pt idx="12043">
                  <c:v>27.900683759212601</c:v>
                </c:pt>
                <c:pt idx="12044">
                  <c:v>27.903000514486202</c:v>
                </c:pt>
                <c:pt idx="12045">
                  <c:v>27.905317269759699</c:v>
                </c:pt>
                <c:pt idx="12046">
                  <c:v>27.9076340250333</c:v>
                </c:pt>
                <c:pt idx="12047">
                  <c:v>27.909950780306801</c:v>
                </c:pt>
                <c:pt idx="12048">
                  <c:v>27.912267535580298</c:v>
                </c:pt>
                <c:pt idx="12049">
                  <c:v>27.914584290853899</c:v>
                </c:pt>
                <c:pt idx="12050">
                  <c:v>27.9169010461274</c:v>
                </c:pt>
                <c:pt idx="12051">
                  <c:v>27.919217801400901</c:v>
                </c:pt>
                <c:pt idx="12052">
                  <c:v>27.921534556674501</c:v>
                </c:pt>
                <c:pt idx="12053">
                  <c:v>27.923851311947999</c:v>
                </c:pt>
                <c:pt idx="12054">
                  <c:v>27.9261680672215</c:v>
                </c:pt>
                <c:pt idx="12055">
                  <c:v>27.928484822495101</c:v>
                </c:pt>
                <c:pt idx="12056">
                  <c:v>27.930801577768602</c:v>
                </c:pt>
                <c:pt idx="12057">
                  <c:v>27.933118333042199</c:v>
                </c:pt>
                <c:pt idx="12058">
                  <c:v>27.9354350883157</c:v>
                </c:pt>
                <c:pt idx="12059">
                  <c:v>27.937751843589201</c:v>
                </c:pt>
                <c:pt idx="12060">
                  <c:v>27.940068598862801</c:v>
                </c:pt>
                <c:pt idx="12061">
                  <c:v>27.942385354136299</c:v>
                </c:pt>
                <c:pt idx="12062">
                  <c:v>27.9447021094098</c:v>
                </c:pt>
                <c:pt idx="12063">
                  <c:v>27.9470188646834</c:v>
                </c:pt>
                <c:pt idx="12064">
                  <c:v>27.949335619956901</c:v>
                </c:pt>
                <c:pt idx="12065">
                  <c:v>27.951652375230498</c:v>
                </c:pt>
                <c:pt idx="12066">
                  <c:v>27.953969130503999</c:v>
                </c:pt>
                <c:pt idx="12067">
                  <c:v>27.956285885777501</c:v>
                </c:pt>
                <c:pt idx="12068">
                  <c:v>27.958602641051101</c:v>
                </c:pt>
                <c:pt idx="12069">
                  <c:v>27.960919396324599</c:v>
                </c:pt>
                <c:pt idx="12070">
                  <c:v>27.9632361515981</c:v>
                </c:pt>
                <c:pt idx="12071">
                  <c:v>27.9655529068717</c:v>
                </c:pt>
                <c:pt idx="12072">
                  <c:v>27.967869662145201</c:v>
                </c:pt>
                <c:pt idx="12073">
                  <c:v>27.970186417418699</c:v>
                </c:pt>
                <c:pt idx="12074">
                  <c:v>27.972503172692299</c:v>
                </c:pt>
                <c:pt idx="12075">
                  <c:v>27.9748199279658</c:v>
                </c:pt>
                <c:pt idx="12076">
                  <c:v>27.977136683239401</c:v>
                </c:pt>
                <c:pt idx="12077">
                  <c:v>27.979453438512898</c:v>
                </c:pt>
                <c:pt idx="12078">
                  <c:v>27.981770193786399</c:v>
                </c:pt>
                <c:pt idx="12079">
                  <c:v>27.98408694906</c:v>
                </c:pt>
                <c:pt idx="12080">
                  <c:v>27.986403704333501</c:v>
                </c:pt>
                <c:pt idx="12081">
                  <c:v>27.988720459606999</c:v>
                </c:pt>
                <c:pt idx="12082">
                  <c:v>27.991037214880599</c:v>
                </c:pt>
                <c:pt idx="12083">
                  <c:v>27.9933539701541</c:v>
                </c:pt>
                <c:pt idx="12084">
                  <c:v>27.995670725427601</c:v>
                </c:pt>
                <c:pt idx="12085">
                  <c:v>27.997987480701202</c:v>
                </c:pt>
                <c:pt idx="12086">
                  <c:v>28.000304235974699</c:v>
                </c:pt>
                <c:pt idx="12087">
                  <c:v>28.0026209912483</c:v>
                </c:pt>
                <c:pt idx="12088">
                  <c:v>28.004937746521801</c:v>
                </c:pt>
                <c:pt idx="12089">
                  <c:v>28.007254501795298</c:v>
                </c:pt>
                <c:pt idx="12090">
                  <c:v>28.009571257068899</c:v>
                </c:pt>
                <c:pt idx="12091">
                  <c:v>28.0118880123424</c:v>
                </c:pt>
                <c:pt idx="12092">
                  <c:v>28.014204767615901</c:v>
                </c:pt>
                <c:pt idx="12093">
                  <c:v>28.016521522889501</c:v>
                </c:pt>
                <c:pt idx="12094">
                  <c:v>28.018838278162999</c:v>
                </c:pt>
                <c:pt idx="12095">
                  <c:v>28.0211550334365</c:v>
                </c:pt>
                <c:pt idx="12096">
                  <c:v>28.023471788710101</c:v>
                </c:pt>
                <c:pt idx="12097">
                  <c:v>28.025788543983602</c:v>
                </c:pt>
                <c:pt idx="12098">
                  <c:v>28.028105299257199</c:v>
                </c:pt>
                <c:pt idx="12099">
                  <c:v>28.0304220545307</c:v>
                </c:pt>
                <c:pt idx="12100">
                  <c:v>28.032738809804201</c:v>
                </c:pt>
                <c:pt idx="12101">
                  <c:v>28.035055565077801</c:v>
                </c:pt>
                <c:pt idx="12102">
                  <c:v>28.037372320351299</c:v>
                </c:pt>
                <c:pt idx="12103">
                  <c:v>28.0396890756248</c:v>
                </c:pt>
                <c:pt idx="12104">
                  <c:v>28.0420058308984</c:v>
                </c:pt>
                <c:pt idx="12105">
                  <c:v>28.044322586171901</c:v>
                </c:pt>
                <c:pt idx="12106">
                  <c:v>28.046639341445498</c:v>
                </c:pt>
                <c:pt idx="12107">
                  <c:v>28.048956096718999</c:v>
                </c:pt>
                <c:pt idx="12108">
                  <c:v>28.051272851992501</c:v>
                </c:pt>
                <c:pt idx="12109">
                  <c:v>28.053589607266101</c:v>
                </c:pt>
                <c:pt idx="12110">
                  <c:v>28.055906362539599</c:v>
                </c:pt>
                <c:pt idx="12111">
                  <c:v>28.0582231178131</c:v>
                </c:pt>
                <c:pt idx="12112">
                  <c:v>28.0605398730867</c:v>
                </c:pt>
                <c:pt idx="12113">
                  <c:v>28.062856628360201</c:v>
                </c:pt>
                <c:pt idx="12114">
                  <c:v>28.065173383633699</c:v>
                </c:pt>
                <c:pt idx="12115">
                  <c:v>28.067490138907299</c:v>
                </c:pt>
                <c:pt idx="12116">
                  <c:v>28.0698068941808</c:v>
                </c:pt>
                <c:pt idx="12117">
                  <c:v>28.072123649454401</c:v>
                </c:pt>
                <c:pt idx="12118">
                  <c:v>28.074440404727898</c:v>
                </c:pt>
                <c:pt idx="12119">
                  <c:v>28.076757160001399</c:v>
                </c:pt>
                <c:pt idx="12120">
                  <c:v>28.079073915275</c:v>
                </c:pt>
                <c:pt idx="12121">
                  <c:v>28.081390670548501</c:v>
                </c:pt>
                <c:pt idx="12122">
                  <c:v>28.083707425821999</c:v>
                </c:pt>
                <c:pt idx="12123">
                  <c:v>28.086024181095599</c:v>
                </c:pt>
                <c:pt idx="12124">
                  <c:v>28.0883409363691</c:v>
                </c:pt>
                <c:pt idx="12125">
                  <c:v>28.090657691642601</c:v>
                </c:pt>
                <c:pt idx="12126">
                  <c:v>28.092974446916202</c:v>
                </c:pt>
                <c:pt idx="12127">
                  <c:v>28.095291202189699</c:v>
                </c:pt>
                <c:pt idx="12128">
                  <c:v>28.0976079574633</c:v>
                </c:pt>
                <c:pt idx="12129">
                  <c:v>28.099924712736801</c:v>
                </c:pt>
                <c:pt idx="12130">
                  <c:v>28.102241468010298</c:v>
                </c:pt>
                <c:pt idx="12131">
                  <c:v>28.104558223283899</c:v>
                </c:pt>
                <c:pt idx="12132">
                  <c:v>28.1068749785574</c:v>
                </c:pt>
                <c:pt idx="12133">
                  <c:v>28.109191733830901</c:v>
                </c:pt>
                <c:pt idx="12134">
                  <c:v>28.111508489104502</c:v>
                </c:pt>
                <c:pt idx="12135">
                  <c:v>28.113825244377999</c:v>
                </c:pt>
                <c:pt idx="12136">
                  <c:v>28.1161419996515</c:v>
                </c:pt>
                <c:pt idx="12137">
                  <c:v>28.118458754925101</c:v>
                </c:pt>
                <c:pt idx="12138">
                  <c:v>28.120775510198602</c:v>
                </c:pt>
                <c:pt idx="12139">
                  <c:v>28.123092265472199</c:v>
                </c:pt>
                <c:pt idx="12140">
                  <c:v>28.1254090207457</c:v>
                </c:pt>
                <c:pt idx="12141">
                  <c:v>28.127725776019201</c:v>
                </c:pt>
                <c:pt idx="12142">
                  <c:v>28.130042531292801</c:v>
                </c:pt>
                <c:pt idx="12143">
                  <c:v>28.132359286566299</c:v>
                </c:pt>
                <c:pt idx="12144">
                  <c:v>28.1346760418398</c:v>
                </c:pt>
                <c:pt idx="12145">
                  <c:v>28.1369927971134</c:v>
                </c:pt>
                <c:pt idx="12146">
                  <c:v>28.139309552386901</c:v>
                </c:pt>
                <c:pt idx="12147">
                  <c:v>28.141626307660498</c:v>
                </c:pt>
                <c:pt idx="12148">
                  <c:v>28.143943062933999</c:v>
                </c:pt>
                <c:pt idx="12149">
                  <c:v>28.146259818207501</c:v>
                </c:pt>
                <c:pt idx="12150">
                  <c:v>28.148576573481101</c:v>
                </c:pt>
                <c:pt idx="12151">
                  <c:v>28.150893328754599</c:v>
                </c:pt>
                <c:pt idx="12152">
                  <c:v>28.1532100840281</c:v>
                </c:pt>
                <c:pt idx="12153">
                  <c:v>28.1555268393017</c:v>
                </c:pt>
                <c:pt idx="12154">
                  <c:v>28.157843594575201</c:v>
                </c:pt>
                <c:pt idx="12155">
                  <c:v>28.160160349848699</c:v>
                </c:pt>
                <c:pt idx="12156">
                  <c:v>28.162477105122299</c:v>
                </c:pt>
                <c:pt idx="12157">
                  <c:v>28.1647938603958</c:v>
                </c:pt>
                <c:pt idx="12158">
                  <c:v>28.167110615669401</c:v>
                </c:pt>
                <c:pt idx="12159">
                  <c:v>28.169427370942898</c:v>
                </c:pt>
                <c:pt idx="12160">
                  <c:v>28.171744126216399</c:v>
                </c:pt>
                <c:pt idx="12161">
                  <c:v>28.17406088149</c:v>
                </c:pt>
                <c:pt idx="12162">
                  <c:v>28.176377636763501</c:v>
                </c:pt>
                <c:pt idx="12163">
                  <c:v>28.178694392036999</c:v>
                </c:pt>
                <c:pt idx="12164">
                  <c:v>28.181011147310599</c:v>
                </c:pt>
                <c:pt idx="12165">
                  <c:v>28.1833279025841</c:v>
                </c:pt>
                <c:pt idx="12166">
                  <c:v>28.185644657857601</c:v>
                </c:pt>
                <c:pt idx="12167">
                  <c:v>28.187961413131202</c:v>
                </c:pt>
                <c:pt idx="12168">
                  <c:v>28.190278168404699</c:v>
                </c:pt>
                <c:pt idx="12169">
                  <c:v>28.1925949236783</c:v>
                </c:pt>
                <c:pt idx="12170">
                  <c:v>28.194911678951801</c:v>
                </c:pt>
                <c:pt idx="12171">
                  <c:v>28.197228434225298</c:v>
                </c:pt>
                <c:pt idx="12172">
                  <c:v>28.199545189498899</c:v>
                </c:pt>
                <c:pt idx="12173">
                  <c:v>28.2018619447724</c:v>
                </c:pt>
                <c:pt idx="12174">
                  <c:v>28.204178700045901</c:v>
                </c:pt>
                <c:pt idx="12175">
                  <c:v>28.206495455319502</c:v>
                </c:pt>
                <c:pt idx="12176">
                  <c:v>28.208812210592999</c:v>
                </c:pt>
                <c:pt idx="12177">
                  <c:v>28.2111289658665</c:v>
                </c:pt>
                <c:pt idx="12178">
                  <c:v>28.213445721140101</c:v>
                </c:pt>
                <c:pt idx="12179">
                  <c:v>28.215762476413602</c:v>
                </c:pt>
                <c:pt idx="12180">
                  <c:v>28.218079231687199</c:v>
                </c:pt>
                <c:pt idx="12181">
                  <c:v>28.2203959869607</c:v>
                </c:pt>
                <c:pt idx="12182">
                  <c:v>28.222712742234201</c:v>
                </c:pt>
                <c:pt idx="12183">
                  <c:v>28.225029497507801</c:v>
                </c:pt>
                <c:pt idx="12184">
                  <c:v>28.227346252781299</c:v>
                </c:pt>
                <c:pt idx="12185">
                  <c:v>28.2296630080548</c:v>
                </c:pt>
                <c:pt idx="12186">
                  <c:v>28.2319797633284</c:v>
                </c:pt>
                <c:pt idx="12187">
                  <c:v>28.234296518601901</c:v>
                </c:pt>
                <c:pt idx="12188">
                  <c:v>28.236613273875498</c:v>
                </c:pt>
                <c:pt idx="12189">
                  <c:v>28.238930029149</c:v>
                </c:pt>
                <c:pt idx="12190">
                  <c:v>28.241246784422501</c:v>
                </c:pt>
                <c:pt idx="12191">
                  <c:v>28.243563539696101</c:v>
                </c:pt>
                <c:pt idx="12192">
                  <c:v>28.245880294969599</c:v>
                </c:pt>
                <c:pt idx="12193">
                  <c:v>28.2481970502431</c:v>
                </c:pt>
                <c:pt idx="12194">
                  <c:v>28.2505138055167</c:v>
                </c:pt>
                <c:pt idx="12195">
                  <c:v>28.252830560790201</c:v>
                </c:pt>
                <c:pt idx="12196">
                  <c:v>28.255147316063699</c:v>
                </c:pt>
                <c:pt idx="12197">
                  <c:v>28.257464071337299</c:v>
                </c:pt>
                <c:pt idx="12198">
                  <c:v>28.2597808266108</c:v>
                </c:pt>
                <c:pt idx="12199">
                  <c:v>28.262097581884401</c:v>
                </c:pt>
                <c:pt idx="12200">
                  <c:v>28.264414337157898</c:v>
                </c:pt>
                <c:pt idx="12201">
                  <c:v>28.266731092431399</c:v>
                </c:pt>
                <c:pt idx="12202">
                  <c:v>28.269047847705</c:v>
                </c:pt>
                <c:pt idx="12203">
                  <c:v>28.271364602978501</c:v>
                </c:pt>
                <c:pt idx="12204">
                  <c:v>28.273681358251999</c:v>
                </c:pt>
                <c:pt idx="12205">
                  <c:v>28.275998113525599</c:v>
                </c:pt>
                <c:pt idx="12206">
                  <c:v>28.2783148687991</c:v>
                </c:pt>
                <c:pt idx="12207">
                  <c:v>28.280631624072601</c:v>
                </c:pt>
                <c:pt idx="12208">
                  <c:v>28.282948379346202</c:v>
                </c:pt>
                <c:pt idx="12209">
                  <c:v>28.285265134619699</c:v>
                </c:pt>
                <c:pt idx="12210">
                  <c:v>28.2875818898933</c:v>
                </c:pt>
                <c:pt idx="12211">
                  <c:v>28.289898645166801</c:v>
                </c:pt>
                <c:pt idx="12212">
                  <c:v>28.292215400440298</c:v>
                </c:pt>
                <c:pt idx="12213">
                  <c:v>28.294532155713899</c:v>
                </c:pt>
                <c:pt idx="12214">
                  <c:v>28.2968489109874</c:v>
                </c:pt>
                <c:pt idx="12215">
                  <c:v>28.299165666260901</c:v>
                </c:pt>
                <c:pt idx="12216">
                  <c:v>28.301482421534502</c:v>
                </c:pt>
                <c:pt idx="12217">
                  <c:v>28.303799176807999</c:v>
                </c:pt>
                <c:pt idx="12218">
                  <c:v>28.3061159320815</c:v>
                </c:pt>
                <c:pt idx="12219">
                  <c:v>28.308432687355101</c:v>
                </c:pt>
                <c:pt idx="12220">
                  <c:v>28.310749442628602</c:v>
                </c:pt>
                <c:pt idx="12221">
                  <c:v>28.313066197902199</c:v>
                </c:pt>
                <c:pt idx="12222">
                  <c:v>28.3153829531757</c:v>
                </c:pt>
                <c:pt idx="12223">
                  <c:v>28.317699708449201</c:v>
                </c:pt>
                <c:pt idx="12224">
                  <c:v>28.320016463722801</c:v>
                </c:pt>
                <c:pt idx="12225">
                  <c:v>28.322333218996299</c:v>
                </c:pt>
                <c:pt idx="12226">
                  <c:v>28.3246499742698</c:v>
                </c:pt>
                <c:pt idx="12227">
                  <c:v>28.3269667295434</c:v>
                </c:pt>
                <c:pt idx="12228">
                  <c:v>28.329283484816902</c:v>
                </c:pt>
                <c:pt idx="12229">
                  <c:v>28.331600240090498</c:v>
                </c:pt>
                <c:pt idx="12230">
                  <c:v>28.333916995364</c:v>
                </c:pt>
                <c:pt idx="12231">
                  <c:v>28.336233750637501</c:v>
                </c:pt>
                <c:pt idx="12232">
                  <c:v>28.338550505911101</c:v>
                </c:pt>
                <c:pt idx="12233">
                  <c:v>28.340867261184599</c:v>
                </c:pt>
                <c:pt idx="12234">
                  <c:v>28.3431840164581</c:v>
                </c:pt>
                <c:pt idx="12235">
                  <c:v>28.3455007717317</c:v>
                </c:pt>
                <c:pt idx="12236">
                  <c:v>28.347817527005201</c:v>
                </c:pt>
                <c:pt idx="12237">
                  <c:v>28.350134282278699</c:v>
                </c:pt>
                <c:pt idx="12238">
                  <c:v>28.352451037552299</c:v>
                </c:pt>
                <c:pt idx="12239">
                  <c:v>28.3547677928258</c:v>
                </c:pt>
                <c:pt idx="12240">
                  <c:v>28.357084548099401</c:v>
                </c:pt>
                <c:pt idx="12241">
                  <c:v>28.359401303372898</c:v>
                </c:pt>
                <c:pt idx="12242">
                  <c:v>28.361718058646399</c:v>
                </c:pt>
                <c:pt idx="12243">
                  <c:v>28.36403481392</c:v>
                </c:pt>
                <c:pt idx="12244">
                  <c:v>28.366351569193501</c:v>
                </c:pt>
                <c:pt idx="12245">
                  <c:v>28.368668324466999</c:v>
                </c:pt>
                <c:pt idx="12246">
                  <c:v>28.370985079740599</c:v>
                </c:pt>
                <c:pt idx="12247">
                  <c:v>28.3733018350141</c:v>
                </c:pt>
                <c:pt idx="12248">
                  <c:v>28.375618590287601</c:v>
                </c:pt>
                <c:pt idx="12249">
                  <c:v>28.377935345561198</c:v>
                </c:pt>
                <c:pt idx="12250">
                  <c:v>28.380252100834699</c:v>
                </c:pt>
                <c:pt idx="12251">
                  <c:v>28.3825688561083</c:v>
                </c:pt>
                <c:pt idx="12252">
                  <c:v>28.384885611381801</c:v>
                </c:pt>
                <c:pt idx="12253">
                  <c:v>28.387202366655298</c:v>
                </c:pt>
                <c:pt idx="12254">
                  <c:v>28.389519121928899</c:v>
                </c:pt>
                <c:pt idx="12255">
                  <c:v>28.3918358772024</c:v>
                </c:pt>
                <c:pt idx="12256">
                  <c:v>28.394152632475901</c:v>
                </c:pt>
                <c:pt idx="12257">
                  <c:v>28.396469387749502</c:v>
                </c:pt>
                <c:pt idx="12258">
                  <c:v>28.398786143022999</c:v>
                </c:pt>
                <c:pt idx="12259">
                  <c:v>28.4011028982965</c:v>
                </c:pt>
                <c:pt idx="12260">
                  <c:v>28.403419653570101</c:v>
                </c:pt>
                <c:pt idx="12261">
                  <c:v>28.405736408843602</c:v>
                </c:pt>
                <c:pt idx="12262">
                  <c:v>28.408053164117199</c:v>
                </c:pt>
                <c:pt idx="12263">
                  <c:v>28.4103699193907</c:v>
                </c:pt>
                <c:pt idx="12264">
                  <c:v>28.412686674664201</c:v>
                </c:pt>
                <c:pt idx="12265">
                  <c:v>28.415003429937801</c:v>
                </c:pt>
                <c:pt idx="12266">
                  <c:v>28.417320185211299</c:v>
                </c:pt>
                <c:pt idx="12267">
                  <c:v>28.4196369404848</c:v>
                </c:pt>
                <c:pt idx="12268">
                  <c:v>28.4219536957584</c:v>
                </c:pt>
                <c:pt idx="12269">
                  <c:v>28.424270451031902</c:v>
                </c:pt>
                <c:pt idx="12270">
                  <c:v>28.426587206305499</c:v>
                </c:pt>
                <c:pt idx="12271">
                  <c:v>28.428903961579</c:v>
                </c:pt>
                <c:pt idx="12272">
                  <c:v>28.431220716852501</c:v>
                </c:pt>
                <c:pt idx="12273">
                  <c:v>28.433537472126101</c:v>
                </c:pt>
                <c:pt idx="12274">
                  <c:v>28.435854227399599</c:v>
                </c:pt>
                <c:pt idx="12275">
                  <c:v>28.4381709826731</c:v>
                </c:pt>
                <c:pt idx="12276">
                  <c:v>28.4404877379467</c:v>
                </c:pt>
                <c:pt idx="12277">
                  <c:v>28.442804493220201</c:v>
                </c:pt>
                <c:pt idx="12278">
                  <c:v>28.445121248493699</c:v>
                </c:pt>
                <c:pt idx="12279">
                  <c:v>28.447438003767299</c:v>
                </c:pt>
                <c:pt idx="12280">
                  <c:v>28.4497547590408</c:v>
                </c:pt>
                <c:pt idx="12281">
                  <c:v>28.452071514314401</c:v>
                </c:pt>
                <c:pt idx="12282">
                  <c:v>28.454388269587898</c:v>
                </c:pt>
                <c:pt idx="12283">
                  <c:v>28.4567050248614</c:v>
                </c:pt>
                <c:pt idx="12284">
                  <c:v>28.459021780135</c:v>
                </c:pt>
                <c:pt idx="12285">
                  <c:v>28.461338535408501</c:v>
                </c:pt>
                <c:pt idx="12286">
                  <c:v>28.463655290681999</c:v>
                </c:pt>
                <c:pt idx="12287">
                  <c:v>28.465972045955599</c:v>
                </c:pt>
                <c:pt idx="12288">
                  <c:v>28.4682888012291</c:v>
                </c:pt>
                <c:pt idx="12289">
                  <c:v>28.470605556502601</c:v>
                </c:pt>
                <c:pt idx="12290">
                  <c:v>28.472922311776198</c:v>
                </c:pt>
                <c:pt idx="12291">
                  <c:v>28.475239067049699</c:v>
                </c:pt>
                <c:pt idx="12292">
                  <c:v>28.4775558223233</c:v>
                </c:pt>
                <c:pt idx="12293">
                  <c:v>28.479872577596801</c:v>
                </c:pt>
                <c:pt idx="12294">
                  <c:v>28.482189332870298</c:v>
                </c:pt>
                <c:pt idx="12295">
                  <c:v>28.484506088143899</c:v>
                </c:pt>
                <c:pt idx="12296">
                  <c:v>28.4868228434174</c:v>
                </c:pt>
                <c:pt idx="12297">
                  <c:v>28.489139598690901</c:v>
                </c:pt>
                <c:pt idx="12298">
                  <c:v>28.491456353964502</c:v>
                </c:pt>
                <c:pt idx="12299">
                  <c:v>28.493773109237999</c:v>
                </c:pt>
                <c:pt idx="12300">
                  <c:v>28.4960898645115</c:v>
                </c:pt>
                <c:pt idx="12301">
                  <c:v>28.498406619785101</c:v>
                </c:pt>
                <c:pt idx="12302">
                  <c:v>28.500723375058602</c:v>
                </c:pt>
                <c:pt idx="12303">
                  <c:v>28.503040130332199</c:v>
                </c:pt>
                <c:pt idx="12304">
                  <c:v>28.5053568856057</c:v>
                </c:pt>
                <c:pt idx="12305">
                  <c:v>28.507673640879201</c:v>
                </c:pt>
                <c:pt idx="12306">
                  <c:v>28.509990396152801</c:v>
                </c:pt>
                <c:pt idx="12307">
                  <c:v>28.512307151426299</c:v>
                </c:pt>
                <c:pt idx="12308">
                  <c:v>28.5146239066998</c:v>
                </c:pt>
                <c:pt idx="12309">
                  <c:v>28.5169406619734</c:v>
                </c:pt>
                <c:pt idx="12310">
                  <c:v>28.519257417246902</c:v>
                </c:pt>
                <c:pt idx="12311">
                  <c:v>28.521574172520499</c:v>
                </c:pt>
                <c:pt idx="12312">
                  <c:v>28.523890927794</c:v>
                </c:pt>
                <c:pt idx="12313">
                  <c:v>28.526207683067501</c:v>
                </c:pt>
                <c:pt idx="12314">
                  <c:v>28.528524438341101</c:v>
                </c:pt>
                <c:pt idx="12315">
                  <c:v>28.530841193614599</c:v>
                </c:pt>
                <c:pt idx="12316">
                  <c:v>28.5331579488881</c:v>
                </c:pt>
                <c:pt idx="12317">
                  <c:v>28.5354747041617</c:v>
                </c:pt>
                <c:pt idx="12318">
                  <c:v>28.537791459435201</c:v>
                </c:pt>
                <c:pt idx="12319">
                  <c:v>28.540108214708699</c:v>
                </c:pt>
                <c:pt idx="12320">
                  <c:v>28.542424969982299</c:v>
                </c:pt>
                <c:pt idx="12321">
                  <c:v>28.5447417252558</c:v>
                </c:pt>
                <c:pt idx="12322">
                  <c:v>28.547058480529401</c:v>
                </c:pt>
                <c:pt idx="12323">
                  <c:v>28.549375235802898</c:v>
                </c:pt>
                <c:pt idx="12324">
                  <c:v>28.5516919910764</c:v>
                </c:pt>
                <c:pt idx="12325">
                  <c:v>28.55400874635</c:v>
                </c:pt>
                <c:pt idx="12326">
                  <c:v>28.556325501623501</c:v>
                </c:pt>
                <c:pt idx="12327">
                  <c:v>28.558642256896999</c:v>
                </c:pt>
                <c:pt idx="12328">
                  <c:v>28.560959012170599</c:v>
                </c:pt>
                <c:pt idx="12329">
                  <c:v>28.5632757674441</c:v>
                </c:pt>
                <c:pt idx="12330">
                  <c:v>28.565592522717601</c:v>
                </c:pt>
                <c:pt idx="12331">
                  <c:v>28.567909277991198</c:v>
                </c:pt>
                <c:pt idx="12332">
                  <c:v>28.570226033264699</c:v>
                </c:pt>
                <c:pt idx="12333">
                  <c:v>28.5725427885383</c:v>
                </c:pt>
                <c:pt idx="12334">
                  <c:v>28.574859543811801</c:v>
                </c:pt>
                <c:pt idx="12335">
                  <c:v>28.577176299085298</c:v>
                </c:pt>
                <c:pt idx="12336">
                  <c:v>28.579493054358899</c:v>
                </c:pt>
                <c:pt idx="12337">
                  <c:v>28.5818098096324</c:v>
                </c:pt>
                <c:pt idx="12338">
                  <c:v>28.584126564905901</c:v>
                </c:pt>
                <c:pt idx="12339">
                  <c:v>28.586443320179502</c:v>
                </c:pt>
                <c:pt idx="12340">
                  <c:v>28.588760075452999</c:v>
                </c:pt>
                <c:pt idx="12341">
                  <c:v>28.5910768307265</c:v>
                </c:pt>
                <c:pt idx="12342">
                  <c:v>28.593393586000101</c:v>
                </c:pt>
                <c:pt idx="12343">
                  <c:v>28.595710341273598</c:v>
                </c:pt>
                <c:pt idx="12344">
                  <c:v>28.598027096547199</c:v>
                </c:pt>
                <c:pt idx="12345">
                  <c:v>28.6003438518207</c:v>
                </c:pt>
                <c:pt idx="12346">
                  <c:v>28.602660607094201</c:v>
                </c:pt>
                <c:pt idx="12347">
                  <c:v>28.604977362367801</c:v>
                </c:pt>
                <c:pt idx="12348">
                  <c:v>28.607294117641299</c:v>
                </c:pt>
                <c:pt idx="12349">
                  <c:v>28.6096108729148</c:v>
                </c:pt>
                <c:pt idx="12350">
                  <c:v>28.611927628188401</c:v>
                </c:pt>
                <c:pt idx="12351">
                  <c:v>28.614244383461902</c:v>
                </c:pt>
                <c:pt idx="12352">
                  <c:v>28.616561138735499</c:v>
                </c:pt>
                <c:pt idx="12353">
                  <c:v>28.618877894009</c:v>
                </c:pt>
                <c:pt idx="12354">
                  <c:v>28.621194649282501</c:v>
                </c:pt>
                <c:pt idx="12355">
                  <c:v>28.623511404556101</c:v>
                </c:pt>
                <c:pt idx="12356">
                  <c:v>28.625828159829599</c:v>
                </c:pt>
                <c:pt idx="12357">
                  <c:v>28.6281449151031</c:v>
                </c:pt>
                <c:pt idx="12358">
                  <c:v>28.6304616703767</c:v>
                </c:pt>
                <c:pt idx="12359">
                  <c:v>28.632778425650201</c:v>
                </c:pt>
                <c:pt idx="12360">
                  <c:v>28.635095180923699</c:v>
                </c:pt>
                <c:pt idx="12361">
                  <c:v>28.637411936197299</c:v>
                </c:pt>
                <c:pt idx="12362">
                  <c:v>28.6397286914708</c:v>
                </c:pt>
                <c:pt idx="12363">
                  <c:v>28.642045446744401</c:v>
                </c:pt>
                <c:pt idx="12364">
                  <c:v>28.644362202017899</c:v>
                </c:pt>
                <c:pt idx="12365">
                  <c:v>28.6466789572914</c:v>
                </c:pt>
                <c:pt idx="12366">
                  <c:v>28.648995712565</c:v>
                </c:pt>
                <c:pt idx="12367">
                  <c:v>28.651312467838501</c:v>
                </c:pt>
                <c:pt idx="12368">
                  <c:v>28.653629223111999</c:v>
                </c:pt>
                <c:pt idx="12369">
                  <c:v>28.655945978385599</c:v>
                </c:pt>
                <c:pt idx="12370">
                  <c:v>28.6582627336591</c:v>
                </c:pt>
                <c:pt idx="12371">
                  <c:v>28.660579488932601</c:v>
                </c:pt>
                <c:pt idx="12372">
                  <c:v>28.662896244206198</c:v>
                </c:pt>
                <c:pt idx="12373">
                  <c:v>28.665212999479699</c:v>
                </c:pt>
                <c:pt idx="12374">
                  <c:v>28.6675297547533</c:v>
                </c:pt>
                <c:pt idx="12375">
                  <c:v>28.669846510026801</c:v>
                </c:pt>
                <c:pt idx="12376">
                  <c:v>28.672163265300298</c:v>
                </c:pt>
                <c:pt idx="12377">
                  <c:v>28.674480020573899</c:v>
                </c:pt>
                <c:pt idx="12378">
                  <c:v>28.6767967758474</c:v>
                </c:pt>
                <c:pt idx="12379">
                  <c:v>28.679113531120901</c:v>
                </c:pt>
                <c:pt idx="12380">
                  <c:v>28.681430286394502</c:v>
                </c:pt>
                <c:pt idx="12381">
                  <c:v>28.683747041667999</c:v>
                </c:pt>
                <c:pt idx="12382">
                  <c:v>28.6860637969415</c:v>
                </c:pt>
                <c:pt idx="12383">
                  <c:v>28.688380552215101</c:v>
                </c:pt>
                <c:pt idx="12384">
                  <c:v>28.690697307488598</c:v>
                </c:pt>
                <c:pt idx="12385">
                  <c:v>28.693014062762199</c:v>
                </c:pt>
                <c:pt idx="12386">
                  <c:v>28.6953308180357</c:v>
                </c:pt>
                <c:pt idx="12387">
                  <c:v>28.697647573309201</c:v>
                </c:pt>
                <c:pt idx="12388">
                  <c:v>28.699964328582801</c:v>
                </c:pt>
                <c:pt idx="12389">
                  <c:v>28.702281083856299</c:v>
                </c:pt>
                <c:pt idx="12390">
                  <c:v>28.7045978391298</c:v>
                </c:pt>
                <c:pt idx="12391">
                  <c:v>28.706914594403401</c:v>
                </c:pt>
                <c:pt idx="12392">
                  <c:v>28.709231349676902</c:v>
                </c:pt>
                <c:pt idx="12393">
                  <c:v>28.711548104950499</c:v>
                </c:pt>
                <c:pt idx="12394">
                  <c:v>28.713864860224</c:v>
                </c:pt>
                <c:pt idx="12395">
                  <c:v>28.716181615497501</c:v>
                </c:pt>
                <c:pt idx="12396">
                  <c:v>28.718498370771101</c:v>
                </c:pt>
                <c:pt idx="12397">
                  <c:v>28.720815126044599</c:v>
                </c:pt>
                <c:pt idx="12398">
                  <c:v>28.7231318813181</c:v>
                </c:pt>
                <c:pt idx="12399">
                  <c:v>28.7254486365917</c:v>
                </c:pt>
                <c:pt idx="12400">
                  <c:v>28.727765391865201</c:v>
                </c:pt>
                <c:pt idx="12401">
                  <c:v>28.730082147138699</c:v>
                </c:pt>
                <c:pt idx="12402">
                  <c:v>28.732398902412299</c:v>
                </c:pt>
                <c:pt idx="12403">
                  <c:v>28.7347156576858</c:v>
                </c:pt>
                <c:pt idx="12404">
                  <c:v>28.737032412959401</c:v>
                </c:pt>
                <c:pt idx="12405">
                  <c:v>28.739349168232899</c:v>
                </c:pt>
                <c:pt idx="12406">
                  <c:v>28.7416659235064</c:v>
                </c:pt>
                <c:pt idx="12407">
                  <c:v>28.74398267878</c:v>
                </c:pt>
                <c:pt idx="12408">
                  <c:v>28.746299434053501</c:v>
                </c:pt>
                <c:pt idx="12409">
                  <c:v>28.748616189326999</c:v>
                </c:pt>
                <c:pt idx="12410">
                  <c:v>28.750932944600599</c:v>
                </c:pt>
                <c:pt idx="12411">
                  <c:v>28.7532496998741</c:v>
                </c:pt>
                <c:pt idx="12412">
                  <c:v>28.755566455147601</c:v>
                </c:pt>
                <c:pt idx="12413">
                  <c:v>28.757883210421198</c:v>
                </c:pt>
                <c:pt idx="12414">
                  <c:v>28.760199965694699</c:v>
                </c:pt>
                <c:pt idx="12415">
                  <c:v>28.7625167209683</c:v>
                </c:pt>
                <c:pt idx="12416">
                  <c:v>28.764833476241801</c:v>
                </c:pt>
                <c:pt idx="12417">
                  <c:v>28.767150231515298</c:v>
                </c:pt>
                <c:pt idx="12418">
                  <c:v>28.769466986788899</c:v>
                </c:pt>
                <c:pt idx="12419">
                  <c:v>28.7717837420624</c:v>
                </c:pt>
                <c:pt idx="12420">
                  <c:v>28.774100497335901</c:v>
                </c:pt>
                <c:pt idx="12421">
                  <c:v>28.776417252609502</c:v>
                </c:pt>
                <c:pt idx="12422">
                  <c:v>28.778734007882999</c:v>
                </c:pt>
                <c:pt idx="12423">
                  <c:v>28.7810507631565</c:v>
                </c:pt>
                <c:pt idx="12424">
                  <c:v>28.783367518430101</c:v>
                </c:pt>
                <c:pt idx="12425">
                  <c:v>28.785684273703598</c:v>
                </c:pt>
                <c:pt idx="12426">
                  <c:v>28.788001028977199</c:v>
                </c:pt>
                <c:pt idx="12427">
                  <c:v>28.7903177842507</c:v>
                </c:pt>
                <c:pt idx="12428">
                  <c:v>28.792634539524201</c:v>
                </c:pt>
                <c:pt idx="12429">
                  <c:v>28.794951294797801</c:v>
                </c:pt>
                <c:pt idx="12430">
                  <c:v>28.797268050071299</c:v>
                </c:pt>
                <c:pt idx="12431">
                  <c:v>28.7995848053448</c:v>
                </c:pt>
                <c:pt idx="12432">
                  <c:v>28.801901560618401</c:v>
                </c:pt>
                <c:pt idx="12433">
                  <c:v>28.804218315891902</c:v>
                </c:pt>
                <c:pt idx="12434">
                  <c:v>28.806535071165499</c:v>
                </c:pt>
                <c:pt idx="12435">
                  <c:v>28.808851826439</c:v>
                </c:pt>
                <c:pt idx="12436">
                  <c:v>28.811168581712501</c:v>
                </c:pt>
                <c:pt idx="12437">
                  <c:v>28.813485336986101</c:v>
                </c:pt>
                <c:pt idx="12438">
                  <c:v>28.815802092259599</c:v>
                </c:pt>
                <c:pt idx="12439">
                  <c:v>28.8181188475331</c:v>
                </c:pt>
                <c:pt idx="12440">
                  <c:v>28.8204356028067</c:v>
                </c:pt>
                <c:pt idx="12441">
                  <c:v>28.822752358080201</c:v>
                </c:pt>
                <c:pt idx="12442">
                  <c:v>28.825069113353699</c:v>
                </c:pt>
                <c:pt idx="12443">
                  <c:v>28.827385868627299</c:v>
                </c:pt>
                <c:pt idx="12444">
                  <c:v>28.829702623900801</c:v>
                </c:pt>
                <c:pt idx="12445">
                  <c:v>28.832019379174401</c:v>
                </c:pt>
                <c:pt idx="12446">
                  <c:v>28.834336134447899</c:v>
                </c:pt>
                <c:pt idx="12447">
                  <c:v>28.8366528897214</c:v>
                </c:pt>
                <c:pt idx="12448">
                  <c:v>28.838969644995</c:v>
                </c:pt>
                <c:pt idx="12449">
                  <c:v>28.841286400268501</c:v>
                </c:pt>
                <c:pt idx="12450">
                  <c:v>28.843603155541999</c:v>
                </c:pt>
                <c:pt idx="12451">
                  <c:v>28.845919910815599</c:v>
                </c:pt>
                <c:pt idx="12452">
                  <c:v>28.8482366660891</c:v>
                </c:pt>
                <c:pt idx="12453">
                  <c:v>28.850553421362601</c:v>
                </c:pt>
                <c:pt idx="12454">
                  <c:v>28.852870176636198</c:v>
                </c:pt>
                <c:pt idx="12455">
                  <c:v>28.855186931909699</c:v>
                </c:pt>
                <c:pt idx="12456">
                  <c:v>28.8575036871833</c:v>
                </c:pt>
                <c:pt idx="12457">
                  <c:v>28.859820442456801</c:v>
                </c:pt>
                <c:pt idx="12458">
                  <c:v>28.862137197730299</c:v>
                </c:pt>
                <c:pt idx="12459">
                  <c:v>28.864453953003899</c:v>
                </c:pt>
                <c:pt idx="12460">
                  <c:v>28.8667707082774</c:v>
                </c:pt>
                <c:pt idx="12461">
                  <c:v>28.869087463550901</c:v>
                </c:pt>
                <c:pt idx="12462">
                  <c:v>28.871404218824502</c:v>
                </c:pt>
                <c:pt idx="12463">
                  <c:v>28.873720974097999</c:v>
                </c:pt>
                <c:pt idx="12464">
                  <c:v>28.8760377293715</c:v>
                </c:pt>
                <c:pt idx="12465">
                  <c:v>28.878354484645101</c:v>
                </c:pt>
                <c:pt idx="12466">
                  <c:v>28.880671239918598</c:v>
                </c:pt>
                <c:pt idx="12467">
                  <c:v>28.882987995192199</c:v>
                </c:pt>
                <c:pt idx="12468">
                  <c:v>28.8853047504657</c:v>
                </c:pt>
                <c:pt idx="12469">
                  <c:v>28.887621505739201</c:v>
                </c:pt>
                <c:pt idx="12470">
                  <c:v>28.889938261012801</c:v>
                </c:pt>
                <c:pt idx="12471">
                  <c:v>28.892255016286299</c:v>
                </c:pt>
                <c:pt idx="12472">
                  <c:v>28.8945717715598</c:v>
                </c:pt>
                <c:pt idx="12473">
                  <c:v>28.896888526833401</c:v>
                </c:pt>
                <c:pt idx="12474">
                  <c:v>28.899205282106902</c:v>
                </c:pt>
                <c:pt idx="12475">
                  <c:v>28.901522037380499</c:v>
                </c:pt>
                <c:pt idx="12476">
                  <c:v>28.903838792654</c:v>
                </c:pt>
                <c:pt idx="12477">
                  <c:v>28.906155547927501</c:v>
                </c:pt>
                <c:pt idx="12478">
                  <c:v>28.908472303201101</c:v>
                </c:pt>
                <c:pt idx="12479">
                  <c:v>28.910789058474599</c:v>
                </c:pt>
                <c:pt idx="12480">
                  <c:v>28.9131058137481</c:v>
                </c:pt>
                <c:pt idx="12481">
                  <c:v>28.9154225690217</c:v>
                </c:pt>
                <c:pt idx="12482">
                  <c:v>28.917739324295201</c:v>
                </c:pt>
                <c:pt idx="12483">
                  <c:v>28.920056079568699</c:v>
                </c:pt>
                <c:pt idx="12484">
                  <c:v>28.922372834842299</c:v>
                </c:pt>
                <c:pt idx="12485">
                  <c:v>28.924689590115801</c:v>
                </c:pt>
                <c:pt idx="12486">
                  <c:v>28.927006345389401</c:v>
                </c:pt>
                <c:pt idx="12487">
                  <c:v>28.929323100662899</c:v>
                </c:pt>
                <c:pt idx="12488">
                  <c:v>28.9316398559364</c:v>
                </c:pt>
                <c:pt idx="12489">
                  <c:v>28.93395661121</c:v>
                </c:pt>
                <c:pt idx="12490">
                  <c:v>28.936273366483501</c:v>
                </c:pt>
                <c:pt idx="12491">
                  <c:v>28.938590121756999</c:v>
                </c:pt>
                <c:pt idx="12492">
                  <c:v>28.940906877030599</c:v>
                </c:pt>
                <c:pt idx="12493">
                  <c:v>28.9432236323041</c:v>
                </c:pt>
                <c:pt idx="12494">
                  <c:v>28.945540387577601</c:v>
                </c:pt>
                <c:pt idx="12495">
                  <c:v>28.947857142851198</c:v>
                </c:pt>
                <c:pt idx="12496">
                  <c:v>28.950173898124699</c:v>
                </c:pt>
                <c:pt idx="12497">
                  <c:v>28.9524906533983</c:v>
                </c:pt>
                <c:pt idx="12498">
                  <c:v>28.954807408671801</c:v>
                </c:pt>
                <c:pt idx="12499">
                  <c:v>28.957124163945299</c:v>
                </c:pt>
                <c:pt idx="12500">
                  <c:v>28.959440919218899</c:v>
                </c:pt>
                <c:pt idx="12501">
                  <c:v>28.9617576744924</c:v>
                </c:pt>
                <c:pt idx="12502">
                  <c:v>28.964074429765901</c:v>
                </c:pt>
                <c:pt idx="12503">
                  <c:v>28.966391185039502</c:v>
                </c:pt>
                <c:pt idx="12504">
                  <c:v>28.968707940312999</c:v>
                </c:pt>
                <c:pt idx="12505">
                  <c:v>28.9710246955865</c:v>
                </c:pt>
                <c:pt idx="12506">
                  <c:v>28.973341450860101</c:v>
                </c:pt>
                <c:pt idx="12507">
                  <c:v>28.975658206133598</c:v>
                </c:pt>
                <c:pt idx="12508">
                  <c:v>28.977974961407199</c:v>
                </c:pt>
                <c:pt idx="12509">
                  <c:v>28.9802917166807</c:v>
                </c:pt>
                <c:pt idx="12510">
                  <c:v>28.982608471954201</c:v>
                </c:pt>
                <c:pt idx="12511">
                  <c:v>28.984925227227802</c:v>
                </c:pt>
                <c:pt idx="12512">
                  <c:v>28.987241982501299</c:v>
                </c:pt>
                <c:pt idx="12513">
                  <c:v>28.9895587377748</c:v>
                </c:pt>
                <c:pt idx="12514">
                  <c:v>28.991875493048401</c:v>
                </c:pt>
                <c:pt idx="12515">
                  <c:v>28.994192248321902</c:v>
                </c:pt>
                <c:pt idx="12516">
                  <c:v>28.996509003595499</c:v>
                </c:pt>
                <c:pt idx="12517">
                  <c:v>28.998825758869</c:v>
                </c:pt>
                <c:pt idx="12518">
                  <c:v>29.001142514142501</c:v>
                </c:pt>
                <c:pt idx="12519">
                  <c:v>29.003459269416101</c:v>
                </c:pt>
                <c:pt idx="12520">
                  <c:v>29.005776024689599</c:v>
                </c:pt>
                <c:pt idx="12521">
                  <c:v>29.0080927799631</c:v>
                </c:pt>
                <c:pt idx="12522">
                  <c:v>29.0104095352367</c:v>
                </c:pt>
                <c:pt idx="12523">
                  <c:v>29.012726290510201</c:v>
                </c:pt>
                <c:pt idx="12524">
                  <c:v>29.015043045783699</c:v>
                </c:pt>
                <c:pt idx="12525">
                  <c:v>29.0173598010573</c:v>
                </c:pt>
                <c:pt idx="12526">
                  <c:v>29.019676556330801</c:v>
                </c:pt>
                <c:pt idx="12527">
                  <c:v>29.021993311604401</c:v>
                </c:pt>
                <c:pt idx="12528">
                  <c:v>29.024310066877899</c:v>
                </c:pt>
                <c:pt idx="12529">
                  <c:v>29.0266268221514</c:v>
                </c:pt>
                <c:pt idx="12530">
                  <c:v>29.028943577425</c:v>
                </c:pt>
                <c:pt idx="12531">
                  <c:v>29.031260332698501</c:v>
                </c:pt>
                <c:pt idx="12532">
                  <c:v>29.033577087971999</c:v>
                </c:pt>
                <c:pt idx="12533">
                  <c:v>29.035893843245599</c:v>
                </c:pt>
                <c:pt idx="12534">
                  <c:v>29.0382105985191</c:v>
                </c:pt>
                <c:pt idx="12535">
                  <c:v>29.040527353792601</c:v>
                </c:pt>
                <c:pt idx="12536">
                  <c:v>29.042844109066198</c:v>
                </c:pt>
                <c:pt idx="12537">
                  <c:v>29.045160864339699</c:v>
                </c:pt>
                <c:pt idx="12538">
                  <c:v>29.0474776196133</c:v>
                </c:pt>
                <c:pt idx="12539">
                  <c:v>29.049794374886801</c:v>
                </c:pt>
                <c:pt idx="12540">
                  <c:v>29.052111130160299</c:v>
                </c:pt>
                <c:pt idx="12541">
                  <c:v>29.054427885433899</c:v>
                </c:pt>
                <c:pt idx="12542">
                  <c:v>29.0567446407074</c:v>
                </c:pt>
                <c:pt idx="12543">
                  <c:v>29.059061395980901</c:v>
                </c:pt>
                <c:pt idx="12544">
                  <c:v>29.061378151254502</c:v>
                </c:pt>
                <c:pt idx="12545">
                  <c:v>29.063694906527999</c:v>
                </c:pt>
                <c:pt idx="12546">
                  <c:v>29.0660116618015</c:v>
                </c:pt>
                <c:pt idx="12547">
                  <c:v>29.068328417075101</c:v>
                </c:pt>
                <c:pt idx="12548">
                  <c:v>29.070645172348598</c:v>
                </c:pt>
                <c:pt idx="12549">
                  <c:v>29.072961927622199</c:v>
                </c:pt>
                <c:pt idx="12550">
                  <c:v>29.0752786828957</c:v>
                </c:pt>
                <c:pt idx="12551">
                  <c:v>29.077595438169201</c:v>
                </c:pt>
                <c:pt idx="12552">
                  <c:v>29.079912193442802</c:v>
                </c:pt>
                <c:pt idx="12553">
                  <c:v>29.082228948716299</c:v>
                </c:pt>
                <c:pt idx="12554">
                  <c:v>29.0845457039898</c:v>
                </c:pt>
                <c:pt idx="12555">
                  <c:v>29.086862459263401</c:v>
                </c:pt>
                <c:pt idx="12556">
                  <c:v>29.089179214536902</c:v>
                </c:pt>
                <c:pt idx="12557">
                  <c:v>29.091495969810499</c:v>
                </c:pt>
                <c:pt idx="12558">
                  <c:v>29.093812725084</c:v>
                </c:pt>
                <c:pt idx="12559">
                  <c:v>29.096129480357501</c:v>
                </c:pt>
                <c:pt idx="12560">
                  <c:v>29.098446235631101</c:v>
                </c:pt>
                <c:pt idx="12561">
                  <c:v>29.100762990904599</c:v>
                </c:pt>
                <c:pt idx="12562">
                  <c:v>29.1030797461781</c:v>
                </c:pt>
                <c:pt idx="12563">
                  <c:v>29.1053965014517</c:v>
                </c:pt>
                <c:pt idx="12564">
                  <c:v>29.107713256725201</c:v>
                </c:pt>
                <c:pt idx="12565">
                  <c:v>29.110030011998699</c:v>
                </c:pt>
                <c:pt idx="12566">
                  <c:v>29.1123467672723</c:v>
                </c:pt>
                <c:pt idx="12567">
                  <c:v>29.114663522545801</c:v>
                </c:pt>
                <c:pt idx="12568">
                  <c:v>29.116980277819401</c:v>
                </c:pt>
                <c:pt idx="12569">
                  <c:v>29.119297033092899</c:v>
                </c:pt>
                <c:pt idx="12570">
                  <c:v>29.1216137883664</c:v>
                </c:pt>
                <c:pt idx="12571">
                  <c:v>29.12393054364</c:v>
                </c:pt>
                <c:pt idx="12572">
                  <c:v>29.126247298913501</c:v>
                </c:pt>
                <c:pt idx="12573">
                  <c:v>29.128564054186999</c:v>
                </c:pt>
                <c:pt idx="12574">
                  <c:v>29.130880809460599</c:v>
                </c:pt>
                <c:pt idx="12575">
                  <c:v>29.1331975647341</c:v>
                </c:pt>
                <c:pt idx="12576">
                  <c:v>29.135514320007601</c:v>
                </c:pt>
                <c:pt idx="12577">
                  <c:v>29.137831075281198</c:v>
                </c:pt>
                <c:pt idx="12578">
                  <c:v>29.140147830554699</c:v>
                </c:pt>
                <c:pt idx="12579">
                  <c:v>29.1424645858283</c:v>
                </c:pt>
                <c:pt idx="12580">
                  <c:v>29.144781341101801</c:v>
                </c:pt>
                <c:pt idx="12581">
                  <c:v>29.147098096375299</c:v>
                </c:pt>
                <c:pt idx="12582">
                  <c:v>29.149414851648899</c:v>
                </c:pt>
                <c:pt idx="12583">
                  <c:v>29.1517316069224</c:v>
                </c:pt>
                <c:pt idx="12584">
                  <c:v>29.154048362195901</c:v>
                </c:pt>
                <c:pt idx="12585">
                  <c:v>29.156365117469502</c:v>
                </c:pt>
                <c:pt idx="12586">
                  <c:v>29.158681872742999</c:v>
                </c:pt>
                <c:pt idx="12587">
                  <c:v>29.1609986280165</c:v>
                </c:pt>
                <c:pt idx="12588">
                  <c:v>29.163315383290101</c:v>
                </c:pt>
                <c:pt idx="12589">
                  <c:v>29.165632138563598</c:v>
                </c:pt>
                <c:pt idx="12590">
                  <c:v>29.167948893837199</c:v>
                </c:pt>
                <c:pt idx="12591">
                  <c:v>29.1702656491107</c:v>
                </c:pt>
                <c:pt idx="12592">
                  <c:v>29.172582404384201</c:v>
                </c:pt>
                <c:pt idx="12593">
                  <c:v>29.174899159657802</c:v>
                </c:pt>
                <c:pt idx="12594">
                  <c:v>29.177215914931299</c:v>
                </c:pt>
                <c:pt idx="12595">
                  <c:v>29.1795326702048</c:v>
                </c:pt>
                <c:pt idx="12596">
                  <c:v>29.181849425478401</c:v>
                </c:pt>
                <c:pt idx="12597">
                  <c:v>29.184166180751902</c:v>
                </c:pt>
                <c:pt idx="12598">
                  <c:v>29.186482936025499</c:v>
                </c:pt>
                <c:pt idx="12599">
                  <c:v>29.188799691299</c:v>
                </c:pt>
                <c:pt idx="12600">
                  <c:v>29.191116446572501</c:v>
                </c:pt>
                <c:pt idx="12601">
                  <c:v>29.193433201846101</c:v>
                </c:pt>
                <c:pt idx="12602">
                  <c:v>29.195749957119599</c:v>
                </c:pt>
                <c:pt idx="12603">
                  <c:v>29.1980667123931</c:v>
                </c:pt>
                <c:pt idx="12604">
                  <c:v>29.2003834676667</c:v>
                </c:pt>
                <c:pt idx="12605">
                  <c:v>29.202700222940202</c:v>
                </c:pt>
                <c:pt idx="12606">
                  <c:v>29.205016978213699</c:v>
                </c:pt>
                <c:pt idx="12607">
                  <c:v>29.2073337334873</c:v>
                </c:pt>
                <c:pt idx="12608">
                  <c:v>29.209650488760801</c:v>
                </c:pt>
                <c:pt idx="12609">
                  <c:v>29.211967244034401</c:v>
                </c:pt>
                <c:pt idx="12610">
                  <c:v>29.214283999307899</c:v>
                </c:pt>
                <c:pt idx="12611">
                  <c:v>29.2166007545814</c:v>
                </c:pt>
                <c:pt idx="12612">
                  <c:v>29.218917509855</c:v>
                </c:pt>
                <c:pt idx="12613">
                  <c:v>29.221234265128501</c:v>
                </c:pt>
                <c:pt idx="12614">
                  <c:v>29.223551020401999</c:v>
                </c:pt>
                <c:pt idx="12615">
                  <c:v>29.225867775675599</c:v>
                </c:pt>
                <c:pt idx="12616">
                  <c:v>29.2281845309491</c:v>
                </c:pt>
                <c:pt idx="12617">
                  <c:v>29.230501286222601</c:v>
                </c:pt>
                <c:pt idx="12618">
                  <c:v>29.232818041496198</c:v>
                </c:pt>
                <c:pt idx="12619">
                  <c:v>29.2351347967697</c:v>
                </c:pt>
                <c:pt idx="12620">
                  <c:v>29.2374515520433</c:v>
                </c:pt>
                <c:pt idx="12621">
                  <c:v>29.239768307316801</c:v>
                </c:pt>
                <c:pt idx="12622">
                  <c:v>29.242085062590299</c:v>
                </c:pt>
                <c:pt idx="12623">
                  <c:v>29.244401817863899</c:v>
                </c:pt>
                <c:pt idx="12624">
                  <c:v>29.2467185731374</c:v>
                </c:pt>
                <c:pt idx="12625">
                  <c:v>29.249035328410901</c:v>
                </c:pt>
                <c:pt idx="12626">
                  <c:v>29.251352083684498</c:v>
                </c:pt>
                <c:pt idx="12627">
                  <c:v>29.253668838957999</c:v>
                </c:pt>
                <c:pt idx="12628">
                  <c:v>29.2559855942315</c:v>
                </c:pt>
                <c:pt idx="12629">
                  <c:v>29.258302349505101</c:v>
                </c:pt>
                <c:pt idx="12630">
                  <c:v>29.260619104778598</c:v>
                </c:pt>
                <c:pt idx="12631">
                  <c:v>29.262935860052199</c:v>
                </c:pt>
                <c:pt idx="12632">
                  <c:v>29.2652526153257</c:v>
                </c:pt>
                <c:pt idx="12633">
                  <c:v>29.267569370599201</c:v>
                </c:pt>
                <c:pt idx="12634">
                  <c:v>29.269886125872802</c:v>
                </c:pt>
                <c:pt idx="12635">
                  <c:v>29.272202881146299</c:v>
                </c:pt>
                <c:pt idx="12636">
                  <c:v>29.2745196364198</c:v>
                </c:pt>
                <c:pt idx="12637">
                  <c:v>29.276836391693401</c:v>
                </c:pt>
                <c:pt idx="12638">
                  <c:v>29.279153146966902</c:v>
                </c:pt>
                <c:pt idx="12639">
                  <c:v>29.281469902240499</c:v>
                </c:pt>
                <c:pt idx="12640">
                  <c:v>29.283786657514</c:v>
                </c:pt>
                <c:pt idx="12641">
                  <c:v>29.286103412787501</c:v>
                </c:pt>
                <c:pt idx="12642">
                  <c:v>29.288420168061101</c:v>
                </c:pt>
                <c:pt idx="12643">
                  <c:v>29.290736923334599</c:v>
                </c:pt>
                <c:pt idx="12644">
                  <c:v>29.2930536786081</c:v>
                </c:pt>
                <c:pt idx="12645">
                  <c:v>29.2953704338817</c:v>
                </c:pt>
                <c:pt idx="12646">
                  <c:v>29.297687189155202</c:v>
                </c:pt>
                <c:pt idx="12647">
                  <c:v>29.300003944428699</c:v>
                </c:pt>
                <c:pt idx="12648">
                  <c:v>29.3023206997023</c:v>
                </c:pt>
                <c:pt idx="12649">
                  <c:v>29.304637454975801</c:v>
                </c:pt>
                <c:pt idx="12650">
                  <c:v>29.306954210249401</c:v>
                </c:pt>
                <c:pt idx="12651">
                  <c:v>29.309270965522899</c:v>
                </c:pt>
                <c:pt idx="12652">
                  <c:v>29.3115877207964</c:v>
                </c:pt>
                <c:pt idx="12653">
                  <c:v>29.31390447607</c:v>
                </c:pt>
                <c:pt idx="12654">
                  <c:v>29.316221231343501</c:v>
                </c:pt>
                <c:pt idx="12655">
                  <c:v>29.318537986616999</c:v>
                </c:pt>
                <c:pt idx="12656">
                  <c:v>29.320854741890599</c:v>
                </c:pt>
                <c:pt idx="12657">
                  <c:v>29.3231714971641</c:v>
                </c:pt>
                <c:pt idx="12658">
                  <c:v>29.325488252437601</c:v>
                </c:pt>
                <c:pt idx="12659">
                  <c:v>29.327805007711198</c:v>
                </c:pt>
                <c:pt idx="12660">
                  <c:v>29.3301217629847</c:v>
                </c:pt>
                <c:pt idx="12661">
                  <c:v>29.3324385182583</c:v>
                </c:pt>
                <c:pt idx="12662">
                  <c:v>29.334755273531801</c:v>
                </c:pt>
                <c:pt idx="12663">
                  <c:v>29.337072028805299</c:v>
                </c:pt>
                <c:pt idx="12664">
                  <c:v>29.339388784078899</c:v>
                </c:pt>
                <c:pt idx="12665">
                  <c:v>29.3417055393524</c:v>
                </c:pt>
                <c:pt idx="12666">
                  <c:v>29.344022294625901</c:v>
                </c:pt>
                <c:pt idx="12667">
                  <c:v>29.346339049899498</c:v>
                </c:pt>
                <c:pt idx="12668">
                  <c:v>29.348655805172999</c:v>
                </c:pt>
                <c:pt idx="12669">
                  <c:v>29.3509725604465</c:v>
                </c:pt>
                <c:pt idx="12670">
                  <c:v>29.353289315720101</c:v>
                </c:pt>
                <c:pt idx="12671">
                  <c:v>29.355606070993598</c:v>
                </c:pt>
                <c:pt idx="12672">
                  <c:v>29.357922826267199</c:v>
                </c:pt>
                <c:pt idx="12673">
                  <c:v>29.3602395815407</c:v>
                </c:pt>
                <c:pt idx="12674">
                  <c:v>29.362556336814201</c:v>
                </c:pt>
                <c:pt idx="12675">
                  <c:v>29.364873092087802</c:v>
                </c:pt>
                <c:pt idx="12676">
                  <c:v>29.367189847361299</c:v>
                </c:pt>
                <c:pt idx="12677">
                  <c:v>29.3695066026348</c:v>
                </c:pt>
                <c:pt idx="12678">
                  <c:v>29.371823357908401</c:v>
                </c:pt>
                <c:pt idx="12679">
                  <c:v>29.374140113181902</c:v>
                </c:pt>
                <c:pt idx="12680">
                  <c:v>29.376456868455499</c:v>
                </c:pt>
                <c:pt idx="12681">
                  <c:v>29.378773623729</c:v>
                </c:pt>
                <c:pt idx="12682">
                  <c:v>29.381090379002501</c:v>
                </c:pt>
                <c:pt idx="12683">
                  <c:v>29.383407134276101</c:v>
                </c:pt>
                <c:pt idx="12684">
                  <c:v>29.385723889549599</c:v>
                </c:pt>
                <c:pt idx="12685">
                  <c:v>29.3880406448231</c:v>
                </c:pt>
                <c:pt idx="12686">
                  <c:v>29.390357400096701</c:v>
                </c:pt>
                <c:pt idx="12687">
                  <c:v>29.392674155370202</c:v>
                </c:pt>
                <c:pt idx="12688">
                  <c:v>29.394990910643699</c:v>
                </c:pt>
                <c:pt idx="12689">
                  <c:v>29.3973076659173</c:v>
                </c:pt>
                <c:pt idx="12690">
                  <c:v>29.399624421190801</c:v>
                </c:pt>
                <c:pt idx="12691">
                  <c:v>29.401941176464401</c:v>
                </c:pt>
                <c:pt idx="12692">
                  <c:v>29.404257931737899</c:v>
                </c:pt>
                <c:pt idx="12693">
                  <c:v>29.4065746870114</c:v>
                </c:pt>
                <c:pt idx="12694">
                  <c:v>29.408891442285</c:v>
                </c:pt>
                <c:pt idx="12695">
                  <c:v>29.411208197558501</c:v>
                </c:pt>
                <c:pt idx="12696">
                  <c:v>29.413524952831999</c:v>
                </c:pt>
                <c:pt idx="12697">
                  <c:v>29.415841708105599</c:v>
                </c:pt>
                <c:pt idx="12698">
                  <c:v>29.4181584633791</c:v>
                </c:pt>
                <c:pt idx="12699">
                  <c:v>29.420475218652602</c:v>
                </c:pt>
                <c:pt idx="12700">
                  <c:v>29.422791973926198</c:v>
                </c:pt>
                <c:pt idx="12701">
                  <c:v>29.4251087291997</c:v>
                </c:pt>
                <c:pt idx="12702">
                  <c:v>29.4274254844733</c:v>
                </c:pt>
                <c:pt idx="12703">
                  <c:v>29.429742239746801</c:v>
                </c:pt>
                <c:pt idx="12704">
                  <c:v>29.432058995020299</c:v>
                </c:pt>
                <c:pt idx="12705">
                  <c:v>29.434375750293899</c:v>
                </c:pt>
                <c:pt idx="12706">
                  <c:v>29.4366925055674</c:v>
                </c:pt>
                <c:pt idx="12707">
                  <c:v>29.439009260840901</c:v>
                </c:pt>
                <c:pt idx="12708">
                  <c:v>29.441326016114498</c:v>
                </c:pt>
                <c:pt idx="12709">
                  <c:v>29.443642771387999</c:v>
                </c:pt>
                <c:pt idx="12710">
                  <c:v>29.4459595266615</c:v>
                </c:pt>
                <c:pt idx="12711">
                  <c:v>29.448276281935101</c:v>
                </c:pt>
                <c:pt idx="12712">
                  <c:v>29.450593037208598</c:v>
                </c:pt>
                <c:pt idx="12713">
                  <c:v>29.452909792482199</c:v>
                </c:pt>
                <c:pt idx="12714">
                  <c:v>29.4552265477557</c:v>
                </c:pt>
                <c:pt idx="12715">
                  <c:v>29.457543303029201</c:v>
                </c:pt>
                <c:pt idx="12716">
                  <c:v>29.459860058302802</c:v>
                </c:pt>
                <c:pt idx="12717">
                  <c:v>29.462176813576299</c:v>
                </c:pt>
                <c:pt idx="12718">
                  <c:v>29.4644935688498</c:v>
                </c:pt>
                <c:pt idx="12719">
                  <c:v>29.466810324123401</c:v>
                </c:pt>
                <c:pt idx="12720">
                  <c:v>29.469127079396898</c:v>
                </c:pt>
                <c:pt idx="12721">
                  <c:v>29.471443834670499</c:v>
                </c:pt>
                <c:pt idx="12722">
                  <c:v>29.473760589944</c:v>
                </c:pt>
                <c:pt idx="12723">
                  <c:v>29.476077345217501</c:v>
                </c:pt>
                <c:pt idx="12724">
                  <c:v>29.478394100491101</c:v>
                </c:pt>
                <c:pt idx="12725">
                  <c:v>29.480710855764599</c:v>
                </c:pt>
                <c:pt idx="12726">
                  <c:v>29.4830276110381</c:v>
                </c:pt>
                <c:pt idx="12727">
                  <c:v>29.485344366311701</c:v>
                </c:pt>
                <c:pt idx="12728">
                  <c:v>29.487661121585202</c:v>
                </c:pt>
                <c:pt idx="12729">
                  <c:v>29.489977876858699</c:v>
                </c:pt>
                <c:pt idx="12730">
                  <c:v>29.4922946321323</c:v>
                </c:pt>
                <c:pt idx="12731">
                  <c:v>29.494611387405801</c:v>
                </c:pt>
                <c:pt idx="12732">
                  <c:v>29.496928142679401</c:v>
                </c:pt>
                <c:pt idx="12733">
                  <c:v>29.499244897952899</c:v>
                </c:pt>
                <c:pt idx="12734">
                  <c:v>29.5015616532264</c:v>
                </c:pt>
                <c:pt idx="12735">
                  <c:v>29.5038784085</c:v>
                </c:pt>
                <c:pt idx="12736">
                  <c:v>29.506195163773501</c:v>
                </c:pt>
                <c:pt idx="12737">
                  <c:v>29.508511919046999</c:v>
                </c:pt>
                <c:pt idx="12738">
                  <c:v>29.510828674320599</c:v>
                </c:pt>
                <c:pt idx="12739">
                  <c:v>29.5131454295941</c:v>
                </c:pt>
                <c:pt idx="12740">
                  <c:v>29.515462184867602</c:v>
                </c:pt>
                <c:pt idx="12741">
                  <c:v>29.517778940141199</c:v>
                </c:pt>
                <c:pt idx="12742">
                  <c:v>29.5200956954147</c:v>
                </c:pt>
                <c:pt idx="12743">
                  <c:v>29.5224124506883</c:v>
                </c:pt>
                <c:pt idx="12744">
                  <c:v>29.524729205961801</c:v>
                </c:pt>
                <c:pt idx="12745">
                  <c:v>29.527045961235299</c:v>
                </c:pt>
                <c:pt idx="12746">
                  <c:v>29.529362716508899</c:v>
                </c:pt>
                <c:pt idx="12747">
                  <c:v>29.5316794717824</c:v>
                </c:pt>
                <c:pt idx="12748">
                  <c:v>29.533996227055901</c:v>
                </c:pt>
                <c:pt idx="12749">
                  <c:v>29.536312982329498</c:v>
                </c:pt>
                <c:pt idx="12750">
                  <c:v>29.538629737602999</c:v>
                </c:pt>
                <c:pt idx="12751">
                  <c:v>29.5409464928765</c:v>
                </c:pt>
                <c:pt idx="12752">
                  <c:v>29.543263248150101</c:v>
                </c:pt>
                <c:pt idx="12753">
                  <c:v>29.545580003423598</c:v>
                </c:pt>
                <c:pt idx="12754">
                  <c:v>29.547896758697199</c:v>
                </c:pt>
                <c:pt idx="12755">
                  <c:v>29.5502135139707</c:v>
                </c:pt>
                <c:pt idx="12756">
                  <c:v>29.552530269244201</c:v>
                </c:pt>
                <c:pt idx="12757">
                  <c:v>29.554847024517802</c:v>
                </c:pt>
                <c:pt idx="12758">
                  <c:v>29.557163779791299</c:v>
                </c:pt>
                <c:pt idx="12759">
                  <c:v>29.5594805350648</c:v>
                </c:pt>
                <c:pt idx="12760">
                  <c:v>29.561797290338401</c:v>
                </c:pt>
                <c:pt idx="12761">
                  <c:v>29.564114045611898</c:v>
                </c:pt>
                <c:pt idx="12762">
                  <c:v>29.566430800885499</c:v>
                </c:pt>
                <c:pt idx="12763">
                  <c:v>29.568747556159</c:v>
                </c:pt>
                <c:pt idx="12764">
                  <c:v>29.571064311432501</c:v>
                </c:pt>
                <c:pt idx="12765">
                  <c:v>29.573381066706101</c:v>
                </c:pt>
                <c:pt idx="12766">
                  <c:v>29.575697821979599</c:v>
                </c:pt>
                <c:pt idx="12767">
                  <c:v>29.5780145772531</c:v>
                </c:pt>
                <c:pt idx="12768">
                  <c:v>29.580331332526701</c:v>
                </c:pt>
                <c:pt idx="12769">
                  <c:v>29.582648087800202</c:v>
                </c:pt>
                <c:pt idx="12770">
                  <c:v>29.584964843073699</c:v>
                </c:pt>
                <c:pt idx="12771">
                  <c:v>29.5872815983473</c:v>
                </c:pt>
                <c:pt idx="12772">
                  <c:v>29.589598353620801</c:v>
                </c:pt>
                <c:pt idx="12773">
                  <c:v>29.591915108894401</c:v>
                </c:pt>
                <c:pt idx="12774">
                  <c:v>29.594231864167899</c:v>
                </c:pt>
                <c:pt idx="12775">
                  <c:v>29.5965486194414</c:v>
                </c:pt>
                <c:pt idx="12776">
                  <c:v>29.598865374715</c:v>
                </c:pt>
                <c:pt idx="12777">
                  <c:v>29.601182129988501</c:v>
                </c:pt>
                <c:pt idx="12778">
                  <c:v>29.603498885261999</c:v>
                </c:pt>
                <c:pt idx="12779">
                  <c:v>29.605815640535599</c:v>
                </c:pt>
                <c:pt idx="12780">
                  <c:v>29.608132395809101</c:v>
                </c:pt>
                <c:pt idx="12781">
                  <c:v>29.610449151082602</c:v>
                </c:pt>
                <c:pt idx="12782">
                  <c:v>29.612765906356199</c:v>
                </c:pt>
                <c:pt idx="12783">
                  <c:v>29.6150826616297</c:v>
                </c:pt>
                <c:pt idx="12784">
                  <c:v>29.6173994169033</c:v>
                </c:pt>
                <c:pt idx="12785">
                  <c:v>29.619716172176801</c:v>
                </c:pt>
                <c:pt idx="12786">
                  <c:v>29.622032927450299</c:v>
                </c:pt>
                <c:pt idx="12787">
                  <c:v>29.624349682723899</c:v>
                </c:pt>
                <c:pt idx="12788">
                  <c:v>29.6266664379974</c:v>
                </c:pt>
                <c:pt idx="12789">
                  <c:v>29.628983193270901</c:v>
                </c:pt>
                <c:pt idx="12790">
                  <c:v>29.631299948544498</c:v>
                </c:pt>
                <c:pt idx="12791">
                  <c:v>29.633616703817999</c:v>
                </c:pt>
                <c:pt idx="12792">
                  <c:v>29.6359334590915</c:v>
                </c:pt>
                <c:pt idx="12793">
                  <c:v>29.638250214365101</c:v>
                </c:pt>
                <c:pt idx="12794">
                  <c:v>29.640566969638598</c:v>
                </c:pt>
                <c:pt idx="12795">
                  <c:v>29.642883724912199</c:v>
                </c:pt>
                <c:pt idx="12796">
                  <c:v>29.6452004801857</c:v>
                </c:pt>
                <c:pt idx="12797">
                  <c:v>29.647517235459201</c:v>
                </c:pt>
                <c:pt idx="12798">
                  <c:v>29.649833990732802</c:v>
                </c:pt>
                <c:pt idx="12799">
                  <c:v>29.652150746006299</c:v>
                </c:pt>
                <c:pt idx="12800">
                  <c:v>29.6544675012798</c:v>
                </c:pt>
                <c:pt idx="12801">
                  <c:v>29.656784256553401</c:v>
                </c:pt>
                <c:pt idx="12802">
                  <c:v>29.659101011826898</c:v>
                </c:pt>
                <c:pt idx="12803">
                  <c:v>29.661417767100499</c:v>
                </c:pt>
                <c:pt idx="12804">
                  <c:v>29.663734522374</c:v>
                </c:pt>
                <c:pt idx="12805">
                  <c:v>29.666051277647501</c:v>
                </c:pt>
                <c:pt idx="12806">
                  <c:v>29.668368032921101</c:v>
                </c:pt>
                <c:pt idx="12807">
                  <c:v>29.670684788194599</c:v>
                </c:pt>
                <c:pt idx="12808">
                  <c:v>29.6730015434681</c:v>
                </c:pt>
                <c:pt idx="12809">
                  <c:v>29.675318298741701</c:v>
                </c:pt>
                <c:pt idx="12810">
                  <c:v>29.677635054015202</c:v>
                </c:pt>
                <c:pt idx="12811">
                  <c:v>29.679951809288699</c:v>
                </c:pt>
                <c:pt idx="12812">
                  <c:v>29.6822685645623</c:v>
                </c:pt>
                <c:pt idx="12813">
                  <c:v>29.684585319835801</c:v>
                </c:pt>
                <c:pt idx="12814">
                  <c:v>29.686902075109401</c:v>
                </c:pt>
                <c:pt idx="12815">
                  <c:v>29.689218830382899</c:v>
                </c:pt>
                <c:pt idx="12816">
                  <c:v>29.6915355856564</c:v>
                </c:pt>
                <c:pt idx="12817">
                  <c:v>29.69385234093</c:v>
                </c:pt>
                <c:pt idx="12818">
                  <c:v>29.696169096203501</c:v>
                </c:pt>
                <c:pt idx="12819">
                  <c:v>29.698485851476999</c:v>
                </c:pt>
                <c:pt idx="12820">
                  <c:v>29.700802606750599</c:v>
                </c:pt>
                <c:pt idx="12821">
                  <c:v>29.703119362024101</c:v>
                </c:pt>
                <c:pt idx="12822">
                  <c:v>29.705436117297602</c:v>
                </c:pt>
                <c:pt idx="12823">
                  <c:v>29.707752872571199</c:v>
                </c:pt>
                <c:pt idx="12824">
                  <c:v>29.7100696278447</c:v>
                </c:pt>
                <c:pt idx="12825">
                  <c:v>29.7123863831183</c:v>
                </c:pt>
                <c:pt idx="12826">
                  <c:v>29.714703138391801</c:v>
                </c:pt>
                <c:pt idx="12827">
                  <c:v>29.717019893665299</c:v>
                </c:pt>
                <c:pt idx="12828">
                  <c:v>29.719336648938899</c:v>
                </c:pt>
                <c:pt idx="12829">
                  <c:v>29.7216534042124</c:v>
                </c:pt>
                <c:pt idx="12830">
                  <c:v>29.723970159485901</c:v>
                </c:pt>
                <c:pt idx="12831">
                  <c:v>29.726286914759498</c:v>
                </c:pt>
                <c:pt idx="12832">
                  <c:v>29.728603670032999</c:v>
                </c:pt>
                <c:pt idx="12833">
                  <c:v>29.7309204253065</c:v>
                </c:pt>
                <c:pt idx="12834">
                  <c:v>29.733237180580101</c:v>
                </c:pt>
                <c:pt idx="12835">
                  <c:v>29.735553935853599</c:v>
                </c:pt>
                <c:pt idx="12836">
                  <c:v>29.737870691127199</c:v>
                </c:pt>
                <c:pt idx="12837">
                  <c:v>29.7401874464007</c:v>
                </c:pt>
                <c:pt idx="12838">
                  <c:v>29.742504201674201</c:v>
                </c:pt>
                <c:pt idx="12839">
                  <c:v>29.744820956947802</c:v>
                </c:pt>
                <c:pt idx="12840">
                  <c:v>29.747137712221299</c:v>
                </c:pt>
                <c:pt idx="12841">
                  <c:v>29.7494544674948</c:v>
                </c:pt>
                <c:pt idx="12842">
                  <c:v>29.751771222768401</c:v>
                </c:pt>
                <c:pt idx="12843">
                  <c:v>29.754087978041898</c:v>
                </c:pt>
                <c:pt idx="12844">
                  <c:v>29.756404733315499</c:v>
                </c:pt>
                <c:pt idx="12845">
                  <c:v>29.758721488589</c:v>
                </c:pt>
                <c:pt idx="12846">
                  <c:v>29.761038243862501</c:v>
                </c:pt>
                <c:pt idx="12847">
                  <c:v>29.763354999136101</c:v>
                </c:pt>
                <c:pt idx="12848">
                  <c:v>29.765671754409599</c:v>
                </c:pt>
                <c:pt idx="12849">
                  <c:v>29.7679885096831</c:v>
                </c:pt>
                <c:pt idx="12850">
                  <c:v>29.770305264956701</c:v>
                </c:pt>
                <c:pt idx="12851">
                  <c:v>29.772622020230202</c:v>
                </c:pt>
                <c:pt idx="12852">
                  <c:v>29.774938775503699</c:v>
                </c:pt>
                <c:pt idx="12853">
                  <c:v>29.7772555307773</c:v>
                </c:pt>
                <c:pt idx="12854">
                  <c:v>29.779572286050801</c:v>
                </c:pt>
                <c:pt idx="12855">
                  <c:v>29.781889041324401</c:v>
                </c:pt>
                <c:pt idx="12856">
                  <c:v>29.784205796597899</c:v>
                </c:pt>
                <c:pt idx="12857">
                  <c:v>29.7865225518714</c:v>
                </c:pt>
                <c:pt idx="12858">
                  <c:v>29.788839307145</c:v>
                </c:pt>
                <c:pt idx="12859">
                  <c:v>29.791156062418501</c:v>
                </c:pt>
                <c:pt idx="12860">
                  <c:v>29.793472817691999</c:v>
                </c:pt>
                <c:pt idx="12861">
                  <c:v>29.795789572965599</c:v>
                </c:pt>
                <c:pt idx="12862">
                  <c:v>29.798106328239101</c:v>
                </c:pt>
                <c:pt idx="12863">
                  <c:v>29.800423083512602</c:v>
                </c:pt>
                <c:pt idx="12864">
                  <c:v>29.802739838786199</c:v>
                </c:pt>
                <c:pt idx="12865">
                  <c:v>29.8050565940597</c:v>
                </c:pt>
                <c:pt idx="12866">
                  <c:v>29.8073733493333</c:v>
                </c:pt>
                <c:pt idx="12867">
                  <c:v>29.809690104606801</c:v>
                </c:pt>
                <c:pt idx="12868">
                  <c:v>29.812006859880299</c:v>
                </c:pt>
                <c:pt idx="12869">
                  <c:v>29.814323615153899</c:v>
                </c:pt>
                <c:pt idx="12870">
                  <c:v>29.8166403704274</c:v>
                </c:pt>
                <c:pt idx="12871">
                  <c:v>29.818957125700901</c:v>
                </c:pt>
                <c:pt idx="12872">
                  <c:v>29.821273880974498</c:v>
                </c:pt>
                <c:pt idx="12873">
                  <c:v>29.823590636247999</c:v>
                </c:pt>
                <c:pt idx="12874">
                  <c:v>29.825907391521501</c:v>
                </c:pt>
                <c:pt idx="12875">
                  <c:v>29.828224146795101</c:v>
                </c:pt>
                <c:pt idx="12876">
                  <c:v>29.830540902068599</c:v>
                </c:pt>
                <c:pt idx="12877">
                  <c:v>29.832857657342199</c:v>
                </c:pt>
                <c:pt idx="12878">
                  <c:v>29.8351744126157</c:v>
                </c:pt>
                <c:pt idx="12879">
                  <c:v>29.837491167889201</c:v>
                </c:pt>
                <c:pt idx="12880">
                  <c:v>29.839807923162802</c:v>
                </c:pt>
                <c:pt idx="12881">
                  <c:v>29.842124678436299</c:v>
                </c:pt>
                <c:pt idx="12882">
                  <c:v>29.8444414337098</c:v>
                </c:pt>
                <c:pt idx="12883">
                  <c:v>29.846758188983401</c:v>
                </c:pt>
                <c:pt idx="12884">
                  <c:v>29.849074944256898</c:v>
                </c:pt>
                <c:pt idx="12885">
                  <c:v>29.851391699530499</c:v>
                </c:pt>
                <c:pt idx="12886">
                  <c:v>29.853708454804</c:v>
                </c:pt>
                <c:pt idx="12887">
                  <c:v>29.856025210077501</c:v>
                </c:pt>
                <c:pt idx="12888">
                  <c:v>29.858341965351102</c:v>
                </c:pt>
                <c:pt idx="12889">
                  <c:v>29.860658720624599</c:v>
                </c:pt>
                <c:pt idx="12890">
                  <c:v>29.8629754758981</c:v>
                </c:pt>
                <c:pt idx="12891">
                  <c:v>29.865292231171701</c:v>
                </c:pt>
                <c:pt idx="12892">
                  <c:v>29.867608986445202</c:v>
                </c:pt>
                <c:pt idx="12893">
                  <c:v>29.869925741718699</c:v>
                </c:pt>
                <c:pt idx="12894">
                  <c:v>29.8722424969923</c:v>
                </c:pt>
                <c:pt idx="12895">
                  <c:v>29.874559252265801</c:v>
                </c:pt>
                <c:pt idx="12896">
                  <c:v>29.876876007539401</c:v>
                </c:pt>
                <c:pt idx="12897">
                  <c:v>29.879192762812899</c:v>
                </c:pt>
                <c:pt idx="12898">
                  <c:v>29.8815095180864</c:v>
                </c:pt>
                <c:pt idx="12899">
                  <c:v>29.88382627336</c:v>
                </c:pt>
                <c:pt idx="12900">
                  <c:v>29.886143028633501</c:v>
                </c:pt>
                <c:pt idx="12901">
                  <c:v>29.888459783906999</c:v>
                </c:pt>
                <c:pt idx="12902">
                  <c:v>29.8907765391806</c:v>
                </c:pt>
                <c:pt idx="12903">
                  <c:v>29.893093294454101</c:v>
                </c:pt>
                <c:pt idx="12904">
                  <c:v>29.895410049727602</c:v>
                </c:pt>
                <c:pt idx="12905">
                  <c:v>29.897726805001199</c:v>
                </c:pt>
                <c:pt idx="12906">
                  <c:v>29.9000435602747</c:v>
                </c:pt>
                <c:pt idx="12907">
                  <c:v>29.9023603155483</c:v>
                </c:pt>
                <c:pt idx="12908">
                  <c:v>29.904677070821801</c:v>
                </c:pt>
                <c:pt idx="12909">
                  <c:v>29.906993826095299</c:v>
                </c:pt>
                <c:pt idx="12910">
                  <c:v>29.909310581368899</c:v>
                </c:pt>
                <c:pt idx="12911">
                  <c:v>29.9116273366424</c:v>
                </c:pt>
                <c:pt idx="12912">
                  <c:v>29.913944091915901</c:v>
                </c:pt>
                <c:pt idx="12913">
                  <c:v>29.916260847189498</c:v>
                </c:pt>
                <c:pt idx="12914">
                  <c:v>29.918577602462999</c:v>
                </c:pt>
                <c:pt idx="12915">
                  <c:v>29.920894357736501</c:v>
                </c:pt>
                <c:pt idx="12916">
                  <c:v>29.923211113010101</c:v>
                </c:pt>
                <c:pt idx="12917">
                  <c:v>29.925527868283599</c:v>
                </c:pt>
                <c:pt idx="12918">
                  <c:v>29.927844623557199</c:v>
                </c:pt>
                <c:pt idx="12919">
                  <c:v>29.9301613788307</c:v>
                </c:pt>
                <c:pt idx="12920">
                  <c:v>29.932478134104201</c:v>
                </c:pt>
                <c:pt idx="12921">
                  <c:v>29.934794889377802</c:v>
                </c:pt>
                <c:pt idx="12922">
                  <c:v>29.937111644651299</c:v>
                </c:pt>
                <c:pt idx="12923">
                  <c:v>29.9394283999248</c:v>
                </c:pt>
                <c:pt idx="12924">
                  <c:v>29.941745155198401</c:v>
                </c:pt>
                <c:pt idx="12925">
                  <c:v>29.944061910471898</c:v>
                </c:pt>
                <c:pt idx="12926">
                  <c:v>29.946378665745499</c:v>
                </c:pt>
                <c:pt idx="12927">
                  <c:v>29.948695421019</c:v>
                </c:pt>
                <c:pt idx="12928">
                  <c:v>29.951012176292501</c:v>
                </c:pt>
                <c:pt idx="12929">
                  <c:v>29.953328931566102</c:v>
                </c:pt>
                <c:pt idx="12930">
                  <c:v>29.955645686839599</c:v>
                </c:pt>
                <c:pt idx="12931">
                  <c:v>29.9579624421131</c:v>
                </c:pt>
                <c:pt idx="12932">
                  <c:v>29.960279197386701</c:v>
                </c:pt>
                <c:pt idx="12933">
                  <c:v>29.962595952660202</c:v>
                </c:pt>
                <c:pt idx="12934">
                  <c:v>29.964912707933699</c:v>
                </c:pt>
                <c:pt idx="12935">
                  <c:v>29.9672294632073</c:v>
                </c:pt>
                <c:pt idx="12936">
                  <c:v>29.969546218480801</c:v>
                </c:pt>
                <c:pt idx="12937">
                  <c:v>29.971862973754401</c:v>
                </c:pt>
                <c:pt idx="12938">
                  <c:v>29.974179729027899</c:v>
                </c:pt>
                <c:pt idx="12939">
                  <c:v>29.9764964843014</c:v>
                </c:pt>
                <c:pt idx="12940">
                  <c:v>29.978813239575</c:v>
                </c:pt>
                <c:pt idx="12941">
                  <c:v>29.981129994848501</c:v>
                </c:pt>
                <c:pt idx="12942">
                  <c:v>29.983446750121999</c:v>
                </c:pt>
                <c:pt idx="12943">
                  <c:v>29.9857635053956</c:v>
                </c:pt>
                <c:pt idx="12944">
                  <c:v>29.988080260669101</c:v>
                </c:pt>
                <c:pt idx="12945">
                  <c:v>29.990397015942602</c:v>
                </c:pt>
                <c:pt idx="12946">
                  <c:v>29.992713771216199</c:v>
                </c:pt>
                <c:pt idx="12947">
                  <c:v>29.9950305264897</c:v>
                </c:pt>
                <c:pt idx="12948">
                  <c:v>29.9973472817633</c:v>
                </c:pt>
                <c:pt idx="12949">
                  <c:v>29.999664037036801</c:v>
                </c:pt>
                <c:pt idx="12950">
                  <c:v>30.001980792310299</c:v>
                </c:pt>
                <c:pt idx="12951">
                  <c:v>30.004297547583899</c:v>
                </c:pt>
                <c:pt idx="12952">
                  <c:v>30.0066143028574</c:v>
                </c:pt>
                <c:pt idx="12953">
                  <c:v>30.008931058130901</c:v>
                </c:pt>
                <c:pt idx="12954">
                  <c:v>30.011247813404498</c:v>
                </c:pt>
                <c:pt idx="12955">
                  <c:v>30.013564568677999</c:v>
                </c:pt>
                <c:pt idx="12956">
                  <c:v>30.015881323951501</c:v>
                </c:pt>
                <c:pt idx="12957">
                  <c:v>30.018198079225101</c:v>
                </c:pt>
                <c:pt idx="12958">
                  <c:v>30.020514834498599</c:v>
                </c:pt>
                <c:pt idx="12959">
                  <c:v>30.022831589772199</c:v>
                </c:pt>
                <c:pt idx="12960">
                  <c:v>30.0251483450457</c:v>
                </c:pt>
                <c:pt idx="12961">
                  <c:v>30.027465100319201</c:v>
                </c:pt>
                <c:pt idx="12962">
                  <c:v>30.029781855592802</c:v>
                </c:pt>
                <c:pt idx="12963">
                  <c:v>30.032098610866299</c:v>
                </c:pt>
                <c:pt idx="12964">
                  <c:v>30.0344153661398</c:v>
                </c:pt>
                <c:pt idx="12965">
                  <c:v>30.036732121413401</c:v>
                </c:pt>
                <c:pt idx="12966">
                  <c:v>30.039048876686898</c:v>
                </c:pt>
                <c:pt idx="12967">
                  <c:v>30.041365631960499</c:v>
                </c:pt>
                <c:pt idx="12968">
                  <c:v>30.043682387234</c:v>
                </c:pt>
                <c:pt idx="12969">
                  <c:v>30.045999142507501</c:v>
                </c:pt>
                <c:pt idx="12970">
                  <c:v>30.048315897781102</c:v>
                </c:pt>
                <c:pt idx="12971">
                  <c:v>30.050632653054599</c:v>
                </c:pt>
                <c:pt idx="12972">
                  <c:v>30.0529494083281</c:v>
                </c:pt>
                <c:pt idx="12973">
                  <c:v>30.055266163601701</c:v>
                </c:pt>
                <c:pt idx="12974">
                  <c:v>30.057582918875202</c:v>
                </c:pt>
                <c:pt idx="12975">
                  <c:v>30.059899674148699</c:v>
                </c:pt>
                <c:pt idx="12976">
                  <c:v>30.0622164294223</c:v>
                </c:pt>
                <c:pt idx="12977">
                  <c:v>30.064533184695801</c:v>
                </c:pt>
                <c:pt idx="12978">
                  <c:v>30.066849939969401</c:v>
                </c:pt>
                <c:pt idx="12979">
                  <c:v>30.069166695242899</c:v>
                </c:pt>
                <c:pt idx="12980">
                  <c:v>30.0714834505164</c:v>
                </c:pt>
                <c:pt idx="12981">
                  <c:v>30.07380020579</c:v>
                </c:pt>
                <c:pt idx="12982">
                  <c:v>30.076116961063502</c:v>
                </c:pt>
                <c:pt idx="12983">
                  <c:v>30.078433716336999</c:v>
                </c:pt>
                <c:pt idx="12984">
                  <c:v>30.0807504716106</c:v>
                </c:pt>
                <c:pt idx="12985">
                  <c:v>30.083067226884101</c:v>
                </c:pt>
                <c:pt idx="12986">
                  <c:v>30.085383982157602</c:v>
                </c:pt>
                <c:pt idx="12987">
                  <c:v>30.087700737431199</c:v>
                </c:pt>
                <c:pt idx="12988">
                  <c:v>30.0900174927047</c:v>
                </c:pt>
                <c:pt idx="12989">
                  <c:v>30.0923342479783</c:v>
                </c:pt>
                <c:pt idx="12990">
                  <c:v>30.094651003251801</c:v>
                </c:pt>
                <c:pt idx="12991">
                  <c:v>30.096967758525299</c:v>
                </c:pt>
                <c:pt idx="12992">
                  <c:v>30.099284513798899</c:v>
                </c:pt>
                <c:pt idx="12993">
                  <c:v>30.1016012690724</c:v>
                </c:pt>
                <c:pt idx="12994">
                  <c:v>30.103918024345901</c:v>
                </c:pt>
                <c:pt idx="12995">
                  <c:v>30.106234779619498</c:v>
                </c:pt>
                <c:pt idx="12996">
                  <c:v>30.108551534893</c:v>
                </c:pt>
                <c:pt idx="12997">
                  <c:v>30.110868290166501</c:v>
                </c:pt>
                <c:pt idx="12998">
                  <c:v>30.113185045440101</c:v>
                </c:pt>
                <c:pt idx="12999">
                  <c:v>30.115501800713599</c:v>
                </c:pt>
                <c:pt idx="13000">
                  <c:v>30.117818555987199</c:v>
                </c:pt>
                <c:pt idx="13001">
                  <c:v>30.1201353112607</c:v>
                </c:pt>
                <c:pt idx="13002">
                  <c:v>30.122452066534201</c:v>
                </c:pt>
                <c:pt idx="13003">
                  <c:v>30.124768821807798</c:v>
                </c:pt>
                <c:pt idx="13004">
                  <c:v>30.127085577081299</c:v>
                </c:pt>
                <c:pt idx="13005">
                  <c:v>30.1294023323548</c:v>
                </c:pt>
                <c:pt idx="13006">
                  <c:v>30.131719087628401</c:v>
                </c:pt>
                <c:pt idx="13007">
                  <c:v>30.134035842901898</c:v>
                </c:pt>
                <c:pt idx="13008">
                  <c:v>30.136352598175499</c:v>
                </c:pt>
                <c:pt idx="13009">
                  <c:v>30.138669353449</c:v>
                </c:pt>
                <c:pt idx="13010">
                  <c:v>30.140986108722501</c:v>
                </c:pt>
                <c:pt idx="13011">
                  <c:v>30.143302863996102</c:v>
                </c:pt>
                <c:pt idx="13012">
                  <c:v>30.145619619269599</c:v>
                </c:pt>
                <c:pt idx="13013">
                  <c:v>30.1479363745431</c:v>
                </c:pt>
                <c:pt idx="13014">
                  <c:v>30.150253129816701</c:v>
                </c:pt>
                <c:pt idx="13015">
                  <c:v>30.152569885090202</c:v>
                </c:pt>
                <c:pt idx="13016">
                  <c:v>30.154886640363699</c:v>
                </c:pt>
                <c:pt idx="13017">
                  <c:v>30.1572033956373</c:v>
                </c:pt>
                <c:pt idx="13018">
                  <c:v>30.159520150910801</c:v>
                </c:pt>
                <c:pt idx="13019">
                  <c:v>30.161836906184401</c:v>
                </c:pt>
                <c:pt idx="13020">
                  <c:v>30.164153661457899</c:v>
                </c:pt>
                <c:pt idx="13021">
                  <c:v>30.1664704167314</c:v>
                </c:pt>
                <c:pt idx="13022">
                  <c:v>30.168787172005</c:v>
                </c:pt>
                <c:pt idx="13023">
                  <c:v>30.171103927278502</c:v>
                </c:pt>
                <c:pt idx="13024">
                  <c:v>30.173420682551999</c:v>
                </c:pt>
                <c:pt idx="13025">
                  <c:v>30.1757374378256</c:v>
                </c:pt>
                <c:pt idx="13026">
                  <c:v>30.178054193099101</c:v>
                </c:pt>
                <c:pt idx="13027">
                  <c:v>30.180370948372602</c:v>
                </c:pt>
                <c:pt idx="13028">
                  <c:v>30.182687703646199</c:v>
                </c:pt>
                <c:pt idx="13029">
                  <c:v>30.1850044589197</c:v>
                </c:pt>
                <c:pt idx="13030">
                  <c:v>30.1873212141933</c:v>
                </c:pt>
                <c:pt idx="13031">
                  <c:v>30.189637969466801</c:v>
                </c:pt>
                <c:pt idx="13032">
                  <c:v>30.191954724740299</c:v>
                </c:pt>
                <c:pt idx="13033">
                  <c:v>30.194271480013899</c:v>
                </c:pt>
                <c:pt idx="13034">
                  <c:v>30.1965882352874</c:v>
                </c:pt>
                <c:pt idx="13035">
                  <c:v>30.198904990560901</c:v>
                </c:pt>
                <c:pt idx="13036">
                  <c:v>30.201221745834498</c:v>
                </c:pt>
                <c:pt idx="13037">
                  <c:v>30.203538501108</c:v>
                </c:pt>
                <c:pt idx="13038">
                  <c:v>30.205855256381501</c:v>
                </c:pt>
                <c:pt idx="13039">
                  <c:v>30.208172011655101</c:v>
                </c:pt>
                <c:pt idx="13040">
                  <c:v>30.210488766928599</c:v>
                </c:pt>
                <c:pt idx="13041">
                  <c:v>30.212805522202199</c:v>
                </c:pt>
                <c:pt idx="13042">
                  <c:v>30.2151222774757</c:v>
                </c:pt>
                <c:pt idx="13043">
                  <c:v>30.217439032749201</c:v>
                </c:pt>
                <c:pt idx="13044">
                  <c:v>30.219755788022798</c:v>
                </c:pt>
                <c:pt idx="13045">
                  <c:v>30.222072543296299</c:v>
                </c:pt>
                <c:pt idx="13046">
                  <c:v>30.2243892985698</c:v>
                </c:pt>
                <c:pt idx="13047">
                  <c:v>30.226706053843401</c:v>
                </c:pt>
                <c:pt idx="13048">
                  <c:v>30.229022809116898</c:v>
                </c:pt>
                <c:pt idx="13049">
                  <c:v>30.231339564390499</c:v>
                </c:pt>
                <c:pt idx="13050">
                  <c:v>30.233656319664</c:v>
                </c:pt>
                <c:pt idx="13051">
                  <c:v>30.235973074937501</c:v>
                </c:pt>
                <c:pt idx="13052">
                  <c:v>30.238289830211102</c:v>
                </c:pt>
                <c:pt idx="13053">
                  <c:v>30.240606585484599</c:v>
                </c:pt>
                <c:pt idx="13054">
                  <c:v>30.2429233407581</c:v>
                </c:pt>
                <c:pt idx="13055">
                  <c:v>30.245240096031701</c:v>
                </c:pt>
                <c:pt idx="13056">
                  <c:v>30.247556851305202</c:v>
                </c:pt>
                <c:pt idx="13057">
                  <c:v>30.249873606578699</c:v>
                </c:pt>
                <c:pt idx="13058">
                  <c:v>30.2521903618523</c:v>
                </c:pt>
                <c:pt idx="13059">
                  <c:v>30.254507117125801</c:v>
                </c:pt>
                <c:pt idx="13060">
                  <c:v>30.256823872399401</c:v>
                </c:pt>
                <c:pt idx="13061">
                  <c:v>30.259140627672899</c:v>
                </c:pt>
                <c:pt idx="13062">
                  <c:v>30.2614573829464</c:v>
                </c:pt>
                <c:pt idx="13063">
                  <c:v>30.263774138220001</c:v>
                </c:pt>
                <c:pt idx="13064">
                  <c:v>30.266090893493502</c:v>
                </c:pt>
                <c:pt idx="13065">
                  <c:v>30.268407648766999</c:v>
                </c:pt>
                <c:pt idx="13066">
                  <c:v>30.2707244040406</c:v>
                </c:pt>
                <c:pt idx="13067">
                  <c:v>30.273041159314101</c:v>
                </c:pt>
                <c:pt idx="13068">
                  <c:v>30.275357914587602</c:v>
                </c:pt>
                <c:pt idx="13069">
                  <c:v>30.277674669861199</c:v>
                </c:pt>
                <c:pt idx="13070">
                  <c:v>30.2799914251347</c:v>
                </c:pt>
                <c:pt idx="13071">
                  <c:v>30.2823081804083</c:v>
                </c:pt>
                <c:pt idx="13072">
                  <c:v>30.284624935681801</c:v>
                </c:pt>
                <c:pt idx="13073">
                  <c:v>30.286941690955299</c:v>
                </c:pt>
                <c:pt idx="13074">
                  <c:v>30.289258446228899</c:v>
                </c:pt>
                <c:pt idx="13075">
                  <c:v>30.2915752015024</c:v>
                </c:pt>
                <c:pt idx="13076">
                  <c:v>30.293891956775902</c:v>
                </c:pt>
                <c:pt idx="13077">
                  <c:v>30.296208712049499</c:v>
                </c:pt>
                <c:pt idx="13078">
                  <c:v>30.298525467323</c:v>
                </c:pt>
                <c:pt idx="13079">
                  <c:v>30.300842222596501</c:v>
                </c:pt>
                <c:pt idx="13080">
                  <c:v>30.303158977870101</c:v>
                </c:pt>
                <c:pt idx="13081">
                  <c:v>30.305475733143599</c:v>
                </c:pt>
                <c:pt idx="13082">
                  <c:v>30.307792488417199</c:v>
                </c:pt>
                <c:pt idx="13083">
                  <c:v>30.3101092436907</c:v>
                </c:pt>
                <c:pt idx="13084">
                  <c:v>30.312425998964201</c:v>
                </c:pt>
                <c:pt idx="13085">
                  <c:v>30.314742754237798</c:v>
                </c:pt>
                <c:pt idx="13086">
                  <c:v>30.317059509511299</c:v>
                </c:pt>
                <c:pt idx="13087">
                  <c:v>30.3193762647848</c:v>
                </c:pt>
                <c:pt idx="13088">
                  <c:v>30.321693020058401</c:v>
                </c:pt>
                <c:pt idx="13089">
                  <c:v>30.324009775331898</c:v>
                </c:pt>
                <c:pt idx="13090">
                  <c:v>30.326326530605499</c:v>
                </c:pt>
                <c:pt idx="13091">
                  <c:v>30.328643285879</c:v>
                </c:pt>
                <c:pt idx="13092">
                  <c:v>30.330960041152501</c:v>
                </c:pt>
                <c:pt idx="13093">
                  <c:v>30.333276796426102</c:v>
                </c:pt>
                <c:pt idx="13094">
                  <c:v>30.335593551699599</c:v>
                </c:pt>
                <c:pt idx="13095">
                  <c:v>30.3379103069731</c:v>
                </c:pt>
                <c:pt idx="13096">
                  <c:v>30.340227062246701</c:v>
                </c:pt>
                <c:pt idx="13097">
                  <c:v>30.342543817520198</c:v>
                </c:pt>
                <c:pt idx="13098">
                  <c:v>30.344860572793699</c:v>
                </c:pt>
                <c:pt idx="13099">
                  <c:v>30.3471773280673</c:v>
                </c:pt>
                <c:pt idx="13100">
                  <c:v>30.349494083340801</c:v>
                </c:pt>
                <c:pt idx="13101">
                  <c:v>30.351810838614401</c:v>
                </c:pt>
                <c:pt idx="13102">
                  <c:v>30.354127593887899</c:v>
                </c:pt>
                <c:pt idx="13103">
                  <c:v>30.3564443491614</c:v>
                </c:pt>
                <c:pt idx="13104">
                  <c:v>30.358761104435001</c:v>
                </c:pt>
                <c:pt idx="13105">
                  <c:v>30.361077859708502</c:v>
                </c:pt>
                <c:pt idx="13106">
                  <c:v>30.363394614981999</c:v>
                </c:pt>
                <c:pt idx="13107">
                  <c:v>30.3657113702556</c:v>
                </c:pt>
                <c:pt idx="13108">
                  <c:v>30.368028125529101</c:v>
                </c:pt>
                <c:pt idx="13109">
                  <c:v>30.370344880802602</c:v>
                </c:pt>
                <c:pt idx="13110">
                  <c:v>30.372661636076199</c:v>
                </c:pt>
                <c:pt idx="13111">
                  <c:v>30.3749783913497</c:v>
                </c:pt>
                <c:pt idx="13112">
                  <c:v>30.3772951466233</c:v>
                </c:pt>
                <c:pt idx="13113">
                  <c:v>30.379611901896801</c:v>
                </c:pt>
                <c:pt idx="13114">
                  <c:v>30.381928657170299</c:v>
                </c:pt>
                <c:pt idx="13115">
                  <c:v>30.384245412443899</c:v>
                </c:pt>
                <c:pt idx="13116">
                  <c:v>30.3865621677174</c:v>
                </c:pt>
                <c:pt idx="13117">
                  <c:v>30.388878922990902</c:v>
                </c:pt>
                <c:pt idx="13118">
                  <c:v>30.391195678264499</c:v>
                </c:pt>
                <c:pt idx="13119">
                  <c:v>30.393512433538</c:v>
                </c:pt>
                <c:pt idx="13120">
                  <c:v>30.395829188811501</c:v>
                </c:pt>
                <c:pt idx="13121">
                  <c:v>30.398145944085101</c:v>
                </c:pt>
                <c:pt idx="13122">
                  <c:v>30.400462699358599</c:v>
                </c:pt>
                <c:pt idx="13123">
                  <c:v>30.402779454632199</c:v>
                </c:pt>
                <c:pt idx="13124">
                  <c:v>30.4050962099057</c:v>
                </c:pt>
                <c:pt idx="13125">
                  <c:v>30.407412965179201</c:v>
                </c:pt>
                <c:pt idx="13126">
                  <c:v>30.409729720452798</c:v>
                </c:pt>
                <c:pt idx="13127">
                  <c:v>30.412046475726299</c:v>
                </c:pt>
                <c:pt idx="13128">
                  <c:v>30.4143632309998</c:v>
                </c:pt>
                <c:pt idx="13129">
                  <c:v>30.416679986273401</c:v>
                </c:pt>
                <c:pt idx="13130">
                  <c:v>30.418996741546898</c:v>
                </c:pt>
                <c:pt idx="13131">
                  <c:v>30.421313496820499</c:v>
                </c:pt>
                <c:pt idx="13132">
                  <c:v>30.423630252094</c:v>
                </c:pt>
                <c:pt idx="13133">
                  <c:v>30.425947007367501</c:v>
                </c:pt>
                <c:pt idx="13134">
                  <c:v>30.428263762641102</c:v>
                </c:pt>
                <c:pt idx="13135">
                  <c:v>30.430580517914599</c:v>
                </c:pt>
                <c:pt idx="13136">
                  <c:v>30.4328972731881</c:v>
                </c:pt>
                <c:pt idx="13137">
                  <c:v>30.435214028461701</c:v>
                </c:pt>
                <c:pt idx="13138">
                  <c:v>30.437530783735198</c:v>
                </c:pt>
                <c:pt idx="13139">
                  <c:v>30.439847539008699</c:v>
                </c:pt>
                <c:pt idx="13140">
                  <c:v>30.4421642942823</c:v>
                </c:pt>
                <c:pt idx="13141">
                  <c:v>30.444481049555801</c:v>
                </c:pt>
                <c:pt idx="13142">
                  <c:v>30.446797804829401</c:v>
                </c:pt>
                <c:pt idx="13143">
                  <c:v>30.449114560102899</c:v>
                </c:pt>
                <c:pt idx="13144">
                  <c:v>30.4514313153764</c:v>
                </c:pt>
                <c:pt idx="13145">
                  <c:v>30.453748070650001</c:v>
                </c:pt>
                <c:pt idx="13146">
                  <c:v>30.456064825923502</c:v>
                </c:pt>
                <c:pt idx="13147">
                  <c:v>30.458381581196999</c:v>
                </c:pt>
                <c:pt idx="13148">
                  <c:v>30.4606983364706</c:v>
                </c:pt>
                <c:pt idx="13149">
                  <c:v>30.463015091744101</c:v>
                </c:pt>
                <c:pt idx="13150">
                  <c:v>30.465331847017602</c:v>
                </c:pt>
                <c:pt idx="13151">
                  <c:v>30.467648602291199</c:v>
                </c:pt>
                <c:pt idx="13152">
                  <c:v>30.4699653575647</c:v>
                </c:pt>
                <c:pt idx="13153">
                  <c:v>30.4722821128383</c:v>
                </c:pt>
                <c:pt idx="13154">
                  <c:v>30.474598868111801</c:v>
                </c:pt>
                <c:pt idx="13155">
                  <c:v>30.476915623385299</c:v>
                </c:pt>
                <c:pt idx="13156">
                  <c:v>30.479232378658899</c:v>
                </c:pt>
                <c:pt idx="13157">
                  <c:v>30.481549133932401</c:v>
                </c:pt>
                <c:pt idx="13158">
                  <c:v>30.483865889205902</c:v>
                </c:pt>
                <c:pt idx="13159">
                  <c:v>30.486182644479499</c:v>
                </c:pt>
                <c:pt idx="13160">
                  <c:v>30.488499399753</c:v>
                </c:pt>
                <c:pt idx="13161">
                  <c:v>30.490816155026501</c:v>
                </c:pt>
                <c:pt idx="13162">
                  <c:v>30.493132910300101</c:v>
                </c:pt>
                <c:pt idx="13163">
                  <c:v>30.495449665573599</c:v>
                </c:pt>
                <c:pt idx="13164">
                  <c:v>30.497766420847199</c:v>
                </c:pt>
                <c:pt idx="13165">
                  <c:v>30.5000831761207</c:v>
                </c:pt>
                <c:pt idx="13166">
                  <c:v>30.502399931394201</c:v>
                </c:pt>
                <c:pt idx="13167">
                  <c:v>30.504716686667798</c:v>
                </c:pt>
                <c:pt idx="13168">
                  <c:v>30.507033441941299</c:v>
                </c:pt>
                <c:pt idx="13169">
                  <c:v>30.5093501972148</c:v>
                </c:pt>
                <c:pt idx="13170">
                  <c:v>30.511666952488401</c:v>
                </c:pt>
                <c:pt idx="13171">
                  <c:v>30.513983707761899</c:v>
                </c:pt>
                <c:pt idx="13172">
                  <c:v>30.516300463035499</c:v>
                </c:pt>
                <c:pt idx="13173">
                  <c:v>30.518617218309</c:v>
                </c:pt>
                <c:pt idx="13174">
                  <c:v>30.520933973582501</c:v>
                </c:pt>
                <c:pt idx="13175">
                  <c:v>30.523250728856102</c:v>
                </c:pt>
                <c:pt idx="13176">
                  <c:v>30.525567484129599</c:v>
                </c:pt>
                <c:pt idx="13177">
                  <c:v>30.5278842394031</c:v>
                </c:pt>
                <c:pt idx="13178">
                  <c:v>30.530200994676701</c:v>
                </c:pt>
                <c:pt idx="13179">
                  <c:v>30.532517749950198</c:v>
                </c:pt>
                <c:pt idx="13180">
                  <c:v>30.534834505223699</c:v>
                </c:pt>
                <c:pt idx="13181">
                  <c:v>30.5371512604973</c:v>
                </c:pt>
                <c:pt idx="13182">
                  <c:v>30.539468015770801</c:v>
                </c:pt>
                <c:pt idx="13183">
                  <c:v>30.541784771044401</c:v>
                </c:pt>
                <c:pt idx="13184">
                  <c:v>30.544101526317899</c:v>
                </c:pt>
                <c:pt idx="13185">
                  <c:v>30.5464182815914</c:v>
                </c:pt>
                <c:pt idx="13186">
                  <c:v>30.548735036865001</c:v>
                </c:pt>
                <c:pt idx="13187">
                  <c:v>30.551051792138502</c:v>
                </c:pt>
                <c:pt idx="13188">
                  <c:v>30.553368547411999</c:v>
                </c:pt>
                <c:pt idx="13189">
                  <c:v>30.5556853026856</c:v>
                </c:pt>
                <c:pt idx="13190">
                  <c:v>30.558002057959101</c:v>
                </c:pt>
                <c:pt idx="13191">
                  <c:v>30.560318813232598</c:v>
                </c:pt>
                <c:pt idx="13192">
                  <c:v>30.562635568506199</c:v>
                </c:pt>
                <c:pt idx="13193">
                  <c:v>30.5649523237797</c:v>
                </c:pt>
                <c:pt idx="13194">
                  <c:v>30.5672690790533</c:v>
                </c:pt>
                <c:pt idx="13195">
                  <c:v>30.569585834326801</c:v>
                </c:pt>
                <c:pt idx="13196">
                  <c:v>30.571902589600299</c:v>
                </c:pt>
                <c:pt idx="13197">
                  <c:v>30.574219344873899</c:v>
                </c:pt>
                <c:pt idx="13198">
                  <c:v>30.576536100147401</c:v>
                </c:pt>
                <c:pt idx="13199">
                  <c:v>30.578852855420902</c:v>
                </c:pt>
                <c:pt idx="13200">
                  <c:v>30.581169610694499</c:v>
                </c:pt>
                <c:pt idx="13201">
                  <c:v>30.583486365968</c:v>
                </c:pt>
                <c:pt idx="13202">
                  <c:v>30.585803121241501</c:v>
                </c:pt>
                <c:pt idx="13203">
                  <c:v>30.588119876515101</c:v>
                </c:pt>
                <c:pt idx="13204">
                  <c:v>30.590436631788599</c:v>
                </c:pt>
                <c:pt idx="13205">
                  <c:v>30.592753387062199</c:v>
                </c:pt>
                <c:pt idx="13206">
                  <c:v>30.5950701423357</c:v>
                </c:pt>
                <c:pt idx="13207">
                  <c:v>30.597386897609201</c:v>
                </c:pt>
                <c:pt idx="13208">
                  <c:v>30.599703652882798</c:v>
                </c:pt>
                <c:pt idx="13209">
                  <c:v>30.602020408156299</c:v>
                </c:pt>
                <c:pt idx="13210">
                  <c:v>30.6043371634298</c:v>
                </c:pt>
                <c:pt idx="13211">
                  <c:v>30.606653918703401</c:v>
                </c:pt>
                <c:pt idx="13212">
                  <c:v>30.608970673976899</c:v>
                </c:pt>
                <c:pt idx="13213">
                  <c:v>30.611287429250499</c:v>
                </c:pt>
                <c:pt idx="13214">
                  <c:v>30.613604184524</c:v>
                </c:pt>
                <c:pt idx="13215">
                  <c:v>30.615920939797501</c:v>
                </c:pt>
                <c:pt idx="13216">
                  <c:v>30.618237695071102</c:v>
                </c:pt>
                <c:pt idx="13217">
                  <c:v>30.620554450344599</c:v>
                </c:pt>
                <c:pt idx="13218">
                  <c:v>30.6228712056181</c:v>
                </c:pt>
                <c:pt idx="13219">
                  <c:v>30.625187960891701</c:v>
                </c:pt>
                <c:pt idx="13220">
                  <c:v>30.627504716165198</c:v>
                </c:pt>
                <c:pt idx="13221">
                  <c:v>30.629821471438699</c:v>
                </c:pt>
                <c:pt idx="13222">
                  <c:v>30.6321382267123</c:v>
                </c:pt>
                <c:pt idx="13223">
                  <c:v>30.634454981985801</c:v>
                </c:pt>
                <c:pt idx="13224">
                  <c:v>30.636771737259402</c:v>
                </c:pt>
                <c:pt idx="13225">
                  <c:v>30.639088492532899</c:v>
                </c:pt>
                <c:pt idx="13226">
                  <c:v>30.6414052478064</c:v>
                </c:pt>
                <c:pt idx="13227">
                  <c:v>30.643722003080001</c:v>
                </c:pt>
                <c:pt idx="13228">
                  <c:v>30.646038758353502</c:v>
                </c:pt>
                <c:pt idx="13229">
                  <c:v>30.648355513626999</c:v>
                </c:pt>
                <c:pt idx="13230">
                  <c:v>30.6506722689006</c:v>
                </c:pt>
                <c:pt idx="13231">
                  <c:v>30.652989024174101</c:v>
                </c:pt>
                <c:pt idx="13232">
                  <c:v>30.655305779447598</c:v>
                </c:pt>
                <c:pt idx="13233">
                  <c:v>30.657622534721199</c:v>
                </c:pt>
                <c:pt idx="13234">
                  <c:v>30.6599392899947</c:v>
                </c:pt>
                <c:pt idx="13235">
                  <c:v>30.6622560452683</c:v>
                </c:pt>
                <c:pt idx="13236">
                  <c:v>30.664572800541801</c:v>
                </c:pt>
                <c:pt idx="13237">
                  <c:v>30.666889555815299</c:v>
                </c:pt>
                <c:pt idx="13238">
                  <c:v>30.669206311088899</c:v>
                </c:pt>
                <c:pt idx="13239">
                  <c:v>30.671523066362401</c:v>
                </c:pt>
                <c:pt idx="13240">
                  <c:v>30.673839821635902</c:v>
                </c:pt>
                <c:pt idx="13241">
                  <c:v>30.676156576909499</c:v>
                </c:pt>
                <c:pt idx="13242">
                  <c:v>30.678473332183</c:v>
                </c:pt>
                <c:pt idx="13243">
                  <c:v>30.680790087456501</c:v>
                </c:pt>
                <c:pt idx="13244">
                  <c:v>30.683106842730101</c:v>
                </c:pt>
                <c:pt idx="13245">
                  <c:v>30.685423598003599</c:v>
                </c:pt>
                <c:pt idx="13246">
                  <c:v>30.687740353277199</c:v>
                </c:pt>
                <c:pt idx="13247">
                  <c:v>30.6900571085507</c:v>
                </c:pt>
                <c:pt idx="13248">
                  <c:v>30.692373863824201</c:v>
                </c:pt>
                <c:pt idx="13249">
                  <c:v>30.694690619097798</c:v>
                </c:pt>
                <c:pt idx="13250">
                  <c:v>30.697007374371299</c:v>
                </c:pt>
                <c:pt idx="13251">
                  <c:v>30.699324129644801</c:v>
                </c:pt>
                <c:pt idx="13252">
                  <c:v>30.701640884918401</c:v>
                </c:pt>
                <c:pt idx="13253">
                  <c:v>30.703957640191899</c:v>
                </c:pt>
                <c:pt idx="13254">
                  <c:v>30.706274395465499</c:v>
                </c:pt>
                <c:pt idx="13255">
                  <c:v>30.708591150739</c:v>
                </c:pt>
                <c:pt idx="13256">
                  <c:v>30.710907906012501</c:v>
                </c:pt>
                <c:pt idx="13257">
                  <c:v>30.713224661286102</c:v>
                </c:pt>
                <c:pt idx="13258">
                  <c:v>30.715541416559599</c:v>
                </c:pt>
                <c:pt idx="13259">
                  <c:v>30.7178581718331</c:v>
                </c:pt>
                <c:pt idx="13260">
                  <c:v>30.720174927106701</c:v>
                </c:pt>
                <c:pt idx="13261">
                  <c:v>30.722491682380198</c:v>
                </c:pt>
                <c:pt idx="13262">
                  <c:v>30.724808437653699</c:v>
                </c:pt>
                <c:pt idx="13263">
                  <c:v>30.7271251929273</c:v>
                </c:pt>
                <c:pt idx="13264">
                  <c:v>30.729441948200801</c:v>
                </c:pt>
                <c:pt idx="13265">
                  <c:v>30.731758703474402</c:v>
                </c:pt>
                <c:pt idx="13266">
                  <c:v>30.734075458747899</c:v>
                </c:pt>
                <c:pt idx="13267">
                  <c:v>30.7363922140214</c:v>
                </c:pt>
                <c:pt idx="13268">
                  <c:v>30.738708969295001</c:v>
                </c:pt>
                <c:pt idx="13269">
                  <c:v>30.741025724568502</c:v>
                </c:pt>
                <c:pt idx="13270">
                  <c:v>30.743342479841999</c:v>
                </c:pt>
                <c:pt idx="13271">
                  <c:v>30.7456592351156</c:v>
                </c:pt>
                <c:pt idx="13272">
                  <c:v>30.747975990389101</c:v>
                </c:pt>
                <c:pt idx="13273">
                  <c:v>30.750292745662598</c:v>
                </c:pt>
                <c:pt idx="13274">
                  <c:v>30.752609500936199</c:v>
                </c:pt>
                <c:pt idx="13275">
                  <c:v>30.7549262562097</c:v>
                </c:pt>
                <c:pt idx="13276">
                  <c:v>30.7572430114833</c:v>
                </c:pt>
                <c:pt idx="13277">
                  <c:v>30.759559766756801</c:v>
                </c:pt>
                <c:pt idx="13278">
                  <c:v>30.761876522030299</c:v>
                </c:pt>
                <c:pt idx="13279">
                  <c:v>30.7641932773039</c:v>
                </c:pt>
                <c:pt idx="13280">
                  <c:v>30.766510032577401</c:v>
                </c:pt>
                <c:pt idx="13281">
                  <c:v>30.768826787850902</c:v>
                </c:pt>
                <c:pt idx="13282">
                  <c:v>30.771143543124499</c:v>
                </c:pt>
                <c:pt idx="13283">
                  <c:v>30.773460298398</c:v>
                </c:pt>
                <c:pt idx="13284">
                  <c:v>30.775777053671501</c:v>
                </c:pt>
                <c:pt idx="13285">
                  <c:v>30.778093808945101</c:v>
                </c:pt>
                <c:pt idx="13286">
                  <c:v>30.780410564218599</c:v>
                </c:pt>
                <c:pt idx="13287">
                  <c:v>30.782727319492199</c:v>
                </c:pt>
                <c:pt idx="13288">
                  <c:v>30.7850440747657</c:v>
                </c:pt>
                <c:pt idx="13289">
                  <c:v>30.787360830039201</c:v>
                </c:pt>
                <c:pt idx="13290">
                  <c:v>30.789677585312798</c:v>
                </c:pt>
                <c:pt idx="13291">
                  <c:v>30.791994340586299</c:v>
                </c:pt>
                <c:pt idx="13292">
                  <c:v>30.794311095859801</c:v>
                </c:pt>
                <c:pt idx="13293">
                  <c:v>30.796627851133401</c:v>
                </c:pt>
                <c:pt idx="13294">
                  <c:v>30.798944606406899</c:v>
                </c:pt>
                <c:pt idx="13295">
                  <c:v>30.801261361680499</c:v>
                </c:pt>
                <c:pt idx="13296">
                  <c:v>30.803578116954</c:v>
                </c:pt>
                <c:pt idx="13297">
                  <c:v>30.805894872227501</c:v>
                </c:pt>
                <c:pt idx="13298">
                  <c:v>30.808211627501102</c:v>
                </c:pt>
                <c:pt idx="13299">
                  <c:v>30.810528382774599</c:v>
                </c:pt>
                <c:pt idx="13300">
                  <c:v>30.8128451380481</c:v>
                </c:pt>
                <c:pt idx="13301">
                  <c:v>30.815161893321701</c:v>
                </c:pt>
                <c:pt idx="13302">
                  <c:v>30.817478648595198</c:v>
                </c:pt>
                <c:pt idx="13303">
                  <c:v>30.819795403868699</c:v>
                </c:pt>
                <c:pt idx="13304">
                  <c:v>30.8221121591423</c:v>
                </c:pt>
                <c:pt idx="13305">
                  <c:v>30.824428914415801</c:v>
                </c:pt>
                <c:pt idx="13306">
                  <c:v>30.826745669689402</c:v>
                </c:pt>
                <c:pt idx="13307">
                  <c:v>30.829062424962899</c:v>
                </c:pt>
                <c:pt idx="13308">
                  <c:v>30.8313791802364</c:v>
                </c:pt>
                <c:pt idx="13309">
                  <c:v>30.833695935510001</c:v>
                </c:pt>
                <c:pt idx="13310">
                  <c:v>30.836012690783502</c:v>
                </c:pt>
                <c:pt idx="13311">
                  <c:v>30.838329446056999</c:v>
                </c:pt>
                <c:pt idx="13312">
                  <c:v>30.8406462013306</c:v>
                </c:pt>
                <c:pt idx="13313">
                  <c:v>30.842962956604101</c:v>
                </c:pt>
                <c:pt idx="13314">
                  <c:v>30.845279711877598</c:v>
                </c:pt>
                <c:pt idx="13315">
                  <c:v>30.847596467151199</c:v>
                </c:pt>
                <c:pt idx="13316">
                  <c:v>30.8499132224247</c:v>
                </c:pt>
                <c:pt idx="13317">
                  <c:v>30.8522299776983</c:v>
                </c:pt>
                <c:pt idx="13318">
                  <c:v>30.854546732971802</c:v>
                </c:pt>
                <c:pt idx="13319">
                  <c:v>30.856863488245299</c:v>
                </c:pt>
                <c:pt idx="13320">
                  <c:v>30.8591802435189</c:v>
                </c:pt>
                <c:pt idx="13321">
                  <c:v>30.861496998792401</c:v>
                </c:pt>
                <c:pt idx="13322">
                  <c:v>30.863813754065902</c:v>
                </c:pt>
                <c:pt idx="13323">
                  <c:v>30.866130509339499</c:v>
                </c:pt>
                <c:pt idx="13324">
                  <c:v>30.868447264613</c:v>
                </c:pt>
                <c:pt idx="13325">
                  <c:v>30.870764019886501</c:v>
                </c:pt>
                <c:pt idx="13326">
                  <c:v>30.873080775160101</c:v>
                </c:pt>
                <c:pt idx="13327">
                  <c:v>30.875397530433599</c:v>
                </c:pt>
                <c:pt idx="13328">
                  <c:v>30.877714285707199</c:v>
                </c:pt>
                <c:pt idx="13329">
                  <c:v>30.8800310409807</c:v>
                </c:pt>
                <c:pt idx="13330">
                  <c:v>30.882347796254201</c:v>
                </c:pt>
                <c:pt idx="13331">
                  <c:v>30.884664551527798</c:v>
                </c:pt>
                <c:pt idx="13332">
                  <c:v>30.886981306801299</c:v>
                </c:pt>
                <c:pt idx="13333">
                  <c:v>30.889298062074801</c:v>
                </c:pt>
                <c:pt idx="13334">
                  <c:v>30.891614817348401</c:v>
                </c:pt>
                <c:pt idx="13335">
                  <c:v>30.893931572621899</c:v>
                </c:pt>
                <c:pt idx="13336">
                  <c:v>30.896248327895499</c:v>
                </c:pt>
                <c:pt idx="13337">
                  <c:v>30.898565083169</c:v>
                </c:pt>
                <c:pt idx="13338">
                  <c:v>30.900881838442501</c:v>
                </c:pt>
                <c:pt idx="13339">
                  <c:v>30.903198593716098</c:v>
                </c:pt>
                <c:pt idx="13340">
                  <c:v>30.905515348989599</c:v>
                </c:pt>
                <c:pt idx="13341">
                  <c:v>30.9078321042631</c:v>
                </c:pt>
                <c:pt idx="13342">
                  <c:v>30.910148859536701</c:v>
                </c:pt>
                <c:pt idx="13343">
                  <c:v>30.912465614810198</c:v>
                </c:pt>
                <c:pt idx="13344">
                  <c:v>30.914782370083699</c:v>
                </c:pt>
                <c:pt idx="13345">
                  <c:v>30.9170991253573</c:v>
                </c:pt>
                <c:pt idx="13346">
                  <c:v>30.919415880630801</c:v>
                </c:pt>
                <c:pt idx="13347">
                  <c:v>30.921732635904402</c:v>
                </c:pt>
                <c:pt idx="13348">
                  <c:v>30.924049391177899</c:v>
                </c:pt>
                <c:pt idx="13349">
                  <c:v>30.9263661464514</c:v>
                </c:pt>
                <c:pt idx="13350">
                  <c:v>30.928682901725001</c:v>
                </c:pt>
                <c:pt idx="13351">
                  <c:v>30.930999656998502</c:v>
                </c:pt>
                <c:pt idx="13352">
                  <c:v>30.933316412271999</c:v>
                </c:pt>
                <c:pt idx="13353">
                  <c:v>30.9356331675456</c:v>
                </c:pt>
                <c:pt idx="13354">
                  <c:v>30.937949922819101</c:v>
                </c:pt>
                <c:pt idx="13355">
                  <c:v>30.940266678092598</c:v>
                </c:pt>
                <c:pt idx="13356">
                  <c:v>30.942583433366199</c:v>
                </c:pt>
                <c:pt idx="13357">
                  <c:v>30.9449001886397</c:v>
                </c:pt>
                <c:pt idx="13358">
                  <c:v>30.9472169439133</c:v>
                </c:pt>
                <c:pt idx="13359">
                  <c:v>30.949533699186802</c:v>
                </c:pt>
                <c:pt idx="13360">
                  <c:v>30.951850454460299</c:v>
                </c:pt>
                <c:pt idx="13361">
                  <c:v>30.9541672097339</c:v>
                </c:pt>
                <c:pt idx="13362">
                  <c:v>30.956483965007401</c:v>
                </c:pt>
                <c:pt idx="13363">
                  <c:v>30.958800720280902</c:v>
                </c:pt>
                <c:pt idx="13364">
                  <c:v>30.961117475554499</c:v>
                </c:pt>
                <c:pt idx="13365">
                  <c:v>30.963434230828</c:v>
                </c:pt>
                <c:pt idx="13366">
                  <c:v>30.965750986101501</c:v>
                </c:pt>
                <c:pt idx="13367">
                  <c:v>30.968067741375101</c:v>
                </c:pt>
                <c:pt idx="13368">
                  <c:v>30.970384496648599</c:v>
                </c:pt>
                <c:pt idx="13369">
                  <c:v>30.972701251922199</c:v>
                </c:pt>
                <c:pt idx="13370">
                  <c:v>30.9750180071957</c:v>
                </c:pt>
                <c:pt idx="13371">
                  <c:v>30.977334762469201</c:v>
                </c:pt>
                <c:pt idx="13372">
                  <c:v>30.979651517742798</c:v>
                </c:pt>
                <c:pt idx="13373">
                  <c:v>30.9819682730163</c:v>
                </c:pt>
                <c:pt idx="13374">
                  <c:v>30.984285028289801</c:v>
                </c:pt>
                <c:pt idx="13375">
                  <c:v>30.986601783563401</c:v>
                </c:pt>
                <c:pt idx="13376">
                  <c:v>30.988918538836899</c:v>
                </c:pt>
                <c:pt idx="13377">
                  <c:v>30.991235294110499</c:v>
                </c:pt>
                <c:pt idx="13378">
                  <c:v>30.993552049384</c:v>
                </c:pt>
                <c:pt idx="13379">
                  <c:v>30.995868804657501</c:v>
                </c:pt>
                <c:pt idx="13380">
                  <c:v>30.998185559931098</c:v>
                </c:pt>
                <c:pt idx="13381">
                  <c:v>31.000502315204599</c:v>
                </c:pt>
                <c:pt idx="13382">
                  <c:v>31.0028190704781</c:v>
                </c:pt>
                <c:pt idx="13383">
                  <c:v>31.005135825751701</c:v>
                </c:pt>
                <c:pt idx="13384">
                  <c:v>31.007452581025198</c:v>
                </c:pt>
                <c:pt idx="13385">
                  <c:v>31.009769336298699</c:v>
                </c:pt>
                <c:pt idx="13386">
                  <c:v>31.0120860915723</c:v>
                </c:pt>
                <c:pt idx="13387">
                  <c:v>31.014402846845801</c:v>
                </c:pt>
                <c:pt idx="13388">
                  <c:v>31.016719602119402</c:v>
                </c:pt>
                <c:pt idx="13389">
                  <c:v>31.019036357392899</c:v>
                </c:pt>
                <c:pt idx="13390">
                  <c:v>31.0213531126664</c:v>
                </c:pt>
                <c:pt idx="13391">
                  <c:v>31.023669867940001</c:v>
                </c:pt>
                <c:pt idx="13392">
                  <c:v>31.025986623213502</c:v>
                </c:pt>
                <c:pt idx="13393">
                  <c:v>31.028303378486999</c:v>
                </c:pt>
                <c:pt idx="13394">
                  <c:v>31.0306201337606</c:v>
                </c:pt>
                <c:pt idx="13395">
                  <c:v>31.032936889034101</c:v>
                </c:pt>
                <c:pt idx="13396">
                  <c:v>31.035253644307598</c:v>
                </c:pt>
                <c:pt idx="13397">
                  <c:v>31.037570399581199</c:v>
                </c:pt>
                <c:pt idx="13398">
                  <c:v>31.0398871548547</c:v>
                </c:pt>
                <c:pt idx="13399">
                  <c:v>31.0422039101283</c:v>
                </c:pt>
                <c:pt idx="13400">
                  <c:v>31.044520665401802</c:v>
                </c:pt>
                <c:pt idx="13401">
                  <c:v>31.046837420675299</c:v>
                </c:pt>
                <c:pt idx="13402">
                  <c:v>31.0491541759489</c:v>
                </c:pt>
                <c:pt idx="13403">
                  <c:v>31.051470931222401</c:v>
                </c:pt>
                <c:pt idx="13404">
                  <c:v>31.053787686495902</c:v>
                </c:pt>
                <c:pt idx="13405">
                  <c:v>31.056104441769499</c:v>
                </c:pt>
                <c:pt idx="13406">
                  <c:v>31.058421197043</c:v>
                </c:pt>
                <c:pt idx="13407">
                  <c:v>31.060737952316501</c:v>
                </c:pt>
                <c:pt idx="13408">
                  <c:v>31.063054707590101</c:v>
                </c:pt>
                <c:pt idx="13409">
                  <c:v>31.065371462863599</c:v>
                </c:pt>
                <c:pt idx="13410">
                  <c:v>31.067688218137199</c:v>
                </c:pt>
                <c:pt idx="13411">
                  <c:v>31.0700049734107</c:v>
                </c:pt>
                <c:pt idx="13412">
                  <c:v>31.072321728684202</c:v>
                </c:pt>
                <c:pt idx="13413">
                  <c:v>31.074638483957798</c:v>
                </c:pt>
                <c:pt idx="13414">
                  <c:v>31.0769552392313</c:v>
                </c:pt>
                <c:pt idx="13415">
                  <c:v>31.079271994504801</c:v>
                </c:pt>
                <c:pt idx="13416">
                  <c:v>31.081588749778401</c:v>
                </c:pt>
                <c:pt idx="13417">
                  <c:v>31.083905505051899</c:v>
                </c:pt>
                <c:pt idx="13418">
                  <c:v>31.086222260325499</c:v>
                </c:pt>
                <c:pt idx="13419">
                  <c:v>31.088539015599</c:v>
                </c:pt>
                <c:pt idx="13420">
                  <c:v>31.090855770872501</c:v>
                </c:pt>
                <c:pt idx="13421">
                  <c:v>31.093172526146098</c:v>
                </c:pt>
                <c:pt idx="13422">
                  <c:v>31.095489281419599</c:v>
                </c:pt>
                <c:pt idx="13423">
                  <c:v>31.0978060366931</c:v>
                </c:pt>
                <c:pt idx="13424">
                  <c:v>31.100122791966701</c:v>
                </c:pt>
                <c:pt idx="13425">
                  <c:v>31.102439547240198</c:v>
                </c:pt>
                <c:pt idx="13426">
                  <c:v>31.104756302513699</c:v>
                </c:pt>
                <c:pt idx="13427">
                  <c:v>31.1070730577873</c:v>
                </c:pt>
                <c:pt idx="13428">
                  <c:v>31.109389813060801</c:v>
                </c:pt>
                <c:pt idx="13429">
                  <c:v>31.111706568334402</c:v>
                </c:pt>
                <c:pt idx="13430">
                  <c:v>31.114023323607899</c:v>
                </c:pt>
                <c:pt idx="13431">
                  <c:v>31.1163400788814</c:v>
                </c:pt>
                <c:pt idx="13432">
                  <c:v>31.118656834155001</c:v>
                </c:pt>
                <c:pt idx="13433">
                  <c:v>31.120973589428498</c:v>
                </c:pt>
                <c:pt idx="13434">
                  <c:v>31.123290344701999</c:v>
                </c:pt>
                <c:pt idx="13435">
                  <c:v>31.1256070999756</c:v>
                </c:pt>
                <c:pt idx="13436">
                  <c:v>31.127923855249101</c:v>
                </c:pt>
                <c:pt idx="13437">
                  <c:v>31.130240610522598</c:v>
                </c:pt>
                <c:pt idx="13438">
                  <c:v>31.132557365796199</c:v>
                </c:pt>
                <c:pt idx="13439">
                  <c:v>31.1348741210697</c:v>
                </c:pt>
                <c:pt idx="13440">
                  <c:v>31.137190876343301</c:v>
                </c:pt>
                <c:pt idx="13441">
                  <c:v>31.139507631616802</c:v>
                </c:pt>
                <c:pt idx="13442">
                  <c:v>31.141824386890299</c:v>
                </c:pt>
                <c:pt idx="13443">
                  <c:v>31.1441411421639</c:v>
                </c:pt>
                <c:pt idx="13444">
                  <c:v>31.146457897437401</c:v>
                </c:pt>
                <c:pt idx="13445">
                  <c:v>31.148774652710902</c:v>
                </c:pt>
                <c:pt idx="13446">
                  <c:v>31.151091407984499</c:v>
                </c:pt>
                <c:pt idx="13447">
                  <c:v>31.153408163258</c:v>
                </c:pt>
                <c:pt idx="13448">
                  <c:v>31.155724918531501</c:v>
                </c:pt>
                <c:pt idx="13449">
                  <c:v>31.158041673805101</c:v>
                </c:pt>
                <c:pt idx="13450">
                  <c:v>31.160358429078599</c:v>
                </c:pt>
                <c:pt idx="13451">
                  <c:v>31.162675184352199</c:v>
                </c:pt>
                <c:pt idx="13452">
                  <c:v>31.1649919396257</c:v>
                </c:pt>
                <c:pt idx="13453">
                  <c:v>31.167308694899202</c:v>
                </c:pt>
                <c:pt idx="13454">
                  <c:v>31.169625450172799</c:v>
                </c:pt>
                <c:pt idx="13455">
                  <c:v>31.1719422054463</c:v>
                </c:pt>
                <c:pt idx="13456">
                  <c:v>31.174258960719801</c:v>
                </c:pt>
                <c:pt idx="13457">
                  <c:v>31.176575715993401</c:v>
                </c:pt>
                <c:pt idx="13458">
                  <c:v>31.178892471266899</c:v>
                </c:pt>
                <c:pt idx="13459">
                  <c:v>31.181209226540499</c:v>
                </c:pt>
                <c:pt idx="13460">
                  <c:v>31.183525981814</c:v>
                </c:pt>
                <c:pt idx="13461">
                  <c:v>31.185842737087501</c:v>
                </c:pt>
                <c:pt idx="13462">
                  <c:v>31.188159492361098</c:v>
                </c:pt>
                <c:pt idx="13463">
                  <c:v>31.190476247634599</c:v>
                </c:pt>
                <c:pt idx="13464">
                  <c:v>31.1927930029081</c:v>
                </c:pt>
                <c:pt idx="13465">
                  <c:v>31.195109758181701</c:v>
                </c:pt>
                <c:pt idx="13466">
                  <c:v>31.197426513455198</c:v>
                </c:pt>
                <c:pt idx="13467">
                  <c:v>31.1997432687287</c:v>
                </c:pt>
                <c:pt idx="13468">
                  <c:v>31.2020600240023</c:v>
                </c:pt>
                <c:pt idx="13469">
                  <c:v>31.204376779275801</c:v>
                </c:pt>
                <c:pt idx="13470">
                  <c:v>31.206693534549402</c:v>
                </c:pt>
                <c:pt idx="13471">
                  <c:v>31.209010289822899</c:v>
                </c:pt>
                <c:pt idx="13472">
                  <c:v>31.2113270450964</c:v>
                </c:pt>
                <c:pt idx="13473">
                  <c:v>31.213643800370001</c:v>
                </c:pt>
                <c:pt idx="13474">
                  <c:v>31.215960555643498</c:v>
                </c:pt>
                <c:pt idx="13475">
                  <c:v>31.218277310916999</c:v>
                </c:pt>
                <c:pt idx="13476">
                  <c:v>31.2205940661906</c:v>
                </c:pt>
                <c:pt idx="13477">
                  <c:v>31.222910821464101</c:v>
                </c:pt>
                <c:pt idx="13478">
                  <c:v>31.225227576737598</c:v>
                </c:pt>
                <c:pt idx="13479">
                  <c:v>31.227544332011199</c:v>
                </c:pt>
                <c:pt idx="13480">
                  <c:v>31.2298610872847</c:v>
                </c:pt>
                <c:pt idx="13481">
                  <c:v>31.232177842558301</c:v>
                </c:pt>
                <c:pt idx="13482">
                  <c:v>31.234494597831802</c:v>
                </c:pt>
                <c:pt idx="13483">
                  <c:v>31.236811353105299</c:v>
                </c:pt>
                <c:pt idx="13484">
                  <c:v>31.2391281083789</c:v>
                </c:pt>
                <c:pt idx="13485">
                  <c:v>31.241444863652401</c:v>
                </c:pt>
                <c:pt idx="13486">
                  <c:v>31.243761618925902</c:v>
                </c:pt>
                <c:pt idx="13487">
                  <c:v>31.246078374199499</c:v>
                </c:pt>
                <c:pt idx="13488">
                  <c:v>31.248395129473</c:v>
                </c:pt>
                <c:pt idx="13489">
                  <c:v>31.250711884746501</c:v>
                </c:pt>
                <c:pt idx="13490">
                  <c:v>31.253028640020101</c:v>
                </c:pt>
                <c:pt idx="13491">
                  <c:v>31.255345395293599</c:v>
                </c:pt>
                <c:pt idx="13492">
                  <c:v>31.257662150567199</c:v>
                </c:pt>
                <c:pt idx="13493">
                  <c:v>31.2599789058407</c:v>
                </c:pt>
                <c:pt idx="13494">
                  <c:v>31.262295661114202</c:v>
                </c:pt>
                <c:pt idx="13495">
                  <c:v>31.264612416387799</c:v>
                </c:pt>
                <c:pt idx="13496">
                  <c:v>31.2669291716613</c:v>
                </c:pt>
                <c:pt idx="13497">
                  <c:v>31.269245926934801</c:v>
                </c:pt>
                <c:pt idx="13498">
                  <c:v>31.271562682208401</c:v>
                </c:pt>
                <c:pt idx="13499">
                  <c:v>31.273879437481899</c:v>
                </c:pt>
                <c:pt idx="13500">
                  <c:v>31.276196192755499</c:v>
                </c:pt>
                <c:pt idx="13501">
                  <c:v>31.278512948029</c:v>
                </c:pt>
                <c:pt idx="13502">
                  <c:v>31.280829703302501</c:v>
                </c:pt>
                <c:pt idx="13503">
                  <c:v>31.283146458576098</c:v>
                </c:pt>
                <c:pt idx="13504">
                  <c:v>31.285463213849599</c:v>
                </c:pt>
                <c:pt idx="13505">
                  <c:v>31.2877799691231</c:v>
                </c:pt>
                <c:pt idx="13506">
                  <c:v>31.290096724396701</c:v>
                </c:pt>
                <c:pt idx="13507">
                  <c:v>31.292413479670198</c:v>
                </c:pt>
                <c:pt idx="13508">
                  <c:v>31.2947302349437</c:v>
                </c:pt>
                <c:pt idx="13509">
                  <c:v>31.2970469902173</c:v>
                </c:pt>
                <c:pt idx="13510">
                  <c:v>31.299363745490801</c:v>
                </c:pt>
                <c:pt idx="13511">
                  <c:v>31.301680500764402</c:v>
                </c:pt>
                <c:pt idx="13512">
                  <c:v>31.303997256037899</c:v>
                </c:pt>
                <c:pt idx="13513">
                  <c:v>31.3063140113114</c:v>
                </c:pt>
                <c:pt idx="13514">
                  <c:v>31.308630766585001</c:v>
                </c:pt>
                <c:pt idx="13515">
                  <c:v>31.310947521858498</c:v>
                </c:pt>
                <c:pt idx="13516">
                  <c:v>31.313264277131999</c:v>
                </c:pt>
                <c:pt idx="13517">
                  <c:v>31.3155810324056</c:v>
                </c:pt>
                <c:pt idx="13518">
                  <c:v>31.317897787679101</c:v>
                </c:pt>
                <c:pt idx="13519">
                  <c:v>31.320214542952598</c:v>
                </c:pt>
                <c:pt idx="13520">
                  <c:v>31.322531298226199</c:v>
                </c:pt>
                <c:pt idx="13521">
                  <c:v>31.3248480534997</c:v>
                </c:pt>
                <c:pt idx="13522">
                  <c:v>31.327164808773301</c:v>
                </c:pt>
                <c:pt idx="13523">
                  <c:v>31.329481564046802</c:v>
                </c:pt>
                <c:pt idx="13524">
                  <c:v>31.331798319320299</c:v>
                </c:pt>
                <c:pt idx="13525">
                  <c:v>31.3341150745939</c:v>
                </c:pt>
                <c:pt idx="13526">
                  <c:v>31.336431829867401</c:v>
                </c:pt>
                <c:pt idx="13527">
                  <c:v>31.338748585140898</c:v>
                </c:pt>
                <c:pt idx="13528">
                  <c:v>31.341065340414499</c:v>
                </c:pt>
                <c:pt idx="13529">
                  <c:v>31.343382095688</c:v>
                </c:pt>
                <c:pt idx="13530">
                  <c:v>31.345698850961501</c:v>
                </c:pt>
                <c:pt idx="13531">
                  <c:v>31.348015606235101</c:v>
                </c:pt>
                <c:pt idx="13532">
                  <c:v>31.350332361508599</c:v>
                </c:pt>
                <c:pt idx="13533">
                  <c:v>31.352649116782199</c:v>
                </c:pt>
                <c:pt idx="13534">
                  <c:v>31.354965872055701</c:v>
                </c:pt>
                <c:pt idx="13535">
                  <c:v>31.357282627329202</c:v>
                </c:pt>
                <c:pt idx="13536">
                  <c:v>31.359599382602799</c:v>
                </c:pt>
                <c:pt idx="13537">
                  <c:v>31.3619161378763</c:v>
                </c:pt>
                <c:pt idx="13538">
                  <c:v>31.364232893149801</c:v>
                </c:pt>
                <c:pt idx="13539">
                  <c:v>31.366549648423401</c:v>
                </c:pt>
                <c:pt idx="13540">
                  <c:v>31.368866403696899</c:v>
                </c:pt>
                <c:pt idx="13541">
                  <c:v>31.371183158970499</c:v>
                </c:pt>
                <c:pt idx="13542">
                  <c:v>31.373499914244</c:v>
                </c:pt>
                <c:pt idx="13543">
                  <c:v>31.375816669517501</c:v>
                </c:pt>
                <c:pt idx="13544">
                  <c:v>31.378133424791098</c:v>
                </c:pt>
                <c:pt idx="13545">
                  <c:v>31.380450180064599</c:v>
                </c:pt>
                <c:pt idx="13546">
                  <c:v>31.3827669353381</c:v>
                </c:pt>
                <c:pt idx="13547">
                  <c:v>31.385083690611701</c:v>
                </c:pt>
                <c:pt idx="13548">
                  <c:v>31.387400445885199</c:v>
                </c:pt>
                <c:pt idx="13549">
                  <c:v>31.3897172011587</c:v>
                </c:pt>
                <c:pt idx="13550">
                  <c:v>31.3920339564323</c:v>
                </c:pt>
                <c:pt idx="13551">
                  <c:v>31.394350711705801</c:v>
                </c:pt>
                <c:pt idx="13552">
                  <c:v>31.396667466979402</c:v>
                </c:pt>
                <c:pt idx="13553">
                  <c:v>31.398984222252899</c:v>
                </c:pt>
                <c:pt idx="13554">
                  <c:v>31.4013009775264</c:v>
                </c:pt>
                <c:pt idx="13555">
                  <c:v>31.403617732800001</c:v>
                </c:pt>
                <c:pt idx="13556">
                  <c:v>31.405934488073498</c:v>
                </c:pt>
                <c:pt idx="13557">
                  <c:v>31.408251243346999</c:v>
                </c:pt>
                <c:pt idx="13558">
                  <c:v>31.4105679986206</c:v>
                </c:pt>
                <c:pt idx="13559">
                  <c:v>31.412884753894101</c:v>
                </c:pt>
                <c:pt idx="13560">
                  <c:v>31.415201509167598</c:v>
                </c:pt>
                <c:pt idx="13561">
                  <c:v>31.417518264441199</c:v>
                </c:pt>
                <c:pt idx="13562">
                  <c:v>31.4198350197147</c:v>
                </c:pt>
                <c:pt idx="13563">
                  <c:v>31.422151774988301</c:v>
                </c:pt>
                <c:pt idx="13564">
                  <c:v>31.424468530261802</c:v>
                </c:pt>
                <c:pt idx="13565">
                  <c:v>31.426785285535299</c:v>
                </c:pt>
                <c:pt idx="13566">
                  <c:v>31.4291020408089</c:v>
                </c:pt>
                <c:pt idx="13567">
                  <c:v>31.431418796082401</c:v>
                </c:pt>
                <c:pt idx="13568">
                  <c:v>31.433735551355898</c:v>
                </c:pt>
                <c:pt idx="13569">
                  <c:v>31.436052306629499</c:v>
                </c:pt>
                <c:pt idx="13570">
                  <c:v>31.438369061903</c:v>
                </c:pt>
                <c:pt idx="13571">
                  <c:v>31.440685817176501</c:v>
                </c:pt>
                <c:pt idx="13572">
                  <c:v>31.443002572450101</c:v>
                </c:pt>
                <c:pt idx="13573">
                  <c:v>31.445319327723599</c:v>
                </c:pt>
                <c:pt idx="13574">
                  <c:v>31.447636082997199</c:v>
                </c:pt>
                <c:pt idx="13575">
                  <c:v>31.449952838270701</c:v>
                </c:pt>
                <c:pt idx="13576">
                  <c:v>31.452269593544202</c:v>
                </c:pt>
                <c:pt idx="13577">
                  <c:v>31.454586348817799</c:v>
                </c:pt>
                <c:pt idx="13578">
                  <c:v>31.4569031040913</c:v>
                </c:pt>
                <c:pt idx="13579">
                  <c:v>31.459219859364801</c:v>
                </c:pt>
                <c:pt idx="13580">
                  <c:v>31.461536614638401</c:v>
                </c:pt>
                <c:pt idx="13581">
                  <c:v>31.463853369911899</c:v>
                </c:pt>
                <c:pt idx="13582">
                  <c:v>31.466170125185499</c:v>
                </c:pt>
                <c:pt idx="13583">
                  <c:v>31.468486880459</c:v>
                </c:pt>
                <c:pt idx="13584">
                  <c:v>31.470803635732501</c:v>
                </c:pt>
                <c:pt idx="13585">
                  <c:v>31.473120391006098</c:v>
                </c:pt>
                <c:pt idx="13586">
                  <c:v>31.475437146279599</c:v>
                </c:pt>
                <c:pt idx="13587">
                  <c:v>31.4777539015531</c:v>
                </c:pt>
                <c:pt idx="13588">
                  <c:v>31.480070656826701</c:v>
                </c:pt>
                <c:pt idx="13589">
                  <c:v>31.482387412100199</c:v>
                </c:pt>
                <c:pt idx="13590">
                  <c:v>31.4847041673737</c:v>
                </c:pt>
                <c:pt idx="13591">
                  <c:v>31.4870209226473</c:v>
                </c:pt>
                <c:pt idx="13592">
                  <c:v>31.489337677920801</c:v>
                </c:pt>
                <c:pt idx="13593">
                  <c:v>31.491654433194402</c:v>
                </c:pt>
                <c:pt idx="13594">
                  <c:v>31.493971188467899</c:v>
                </c:pt>
                <c:pt idx="13595">
                  <c:v>31.4962879437414</c:v>
                </c:pt>
                <c:pt idx="13596">
                  <c:v>31.498604699015001</c:v>
                </c:pt>
                <c:pt idx="13597">
                  <c:v>31.500921454288498</c:v>
                </c:pt>
                <c:pt idx="13598">
                  <c:v>31.503238209561999</c:v>
                </c:pt>
                <c:pt idx="13599">
                  <c:v>31.5055549648356</c:v>
                </c:pt>
                <c:pt idx="13600">
                  <c:v>31.507871720109101</c:v>
                </c:pt>
                <c:pt idx="13601">
                  <c:v>31.510188475382598</c:v>
                </c:pt>
                <c:pt idx="13602">
                  <c:v>31.512505230656199</c:v>
                </c:pt>
                <c:pt idx="13603">
                  <c:v>31.5148219859297</c:v>
                </c:pt>
                <c:pt idx="13604">
                  <c:v>31.517138741203301</c:v>
                </c:pt>
                <c:pt idx="13605">
                  <c:v>31.519455496476802</c:v>
                </c:pt>
                <c:pt idx="13606">
                  <c:v>31.521772251750299</c:v>
                </c:pt>
                <c:pt idx="13607">
                  <c:v>31.5240890070239</c:v>
                </c:pt>
                <c:pt idx="13608">
                  <c:v>31.526405762297401</c:v>
                </c:pt>
                <c:pt idx="13609">
                  <c:v>31.528722517570898</c:v>
                </c:pt>
                <c:pt idx="13610">
                  <c:v>31.531039272844499</c:v>
                </c:pt>
                <c:pt idx="13611">
                  <c:v>31.533356028118</c:v>
                </c:pt>
                <c:pt idx="13612">
                  <c:v>31.535672783391501</c:v>
                </c:pt>
                <c:pt idx="13613">
                  <c:v>31.537989538665101</c:v>
                </c:pt>
                <c:pt idx="13614">
                  <c:v>31.540306293938599</c:v>
                </c:pt>
                <c:pt idx="13615">
                  <c:v>31.5426230492122</c:v>
                </c:pt>
                <c:pt idx="13616">
                  <c:v>31.544939804485701</c:v>
                </c:pt>
                <c:pt idx="13617">
                  <c:v>31.547256559759202</c:v>
                </c:pt>
                <c:pt idx="13618">
                  <c:v>31.549573315032799</c:v>
                </c:pt>
                <c:pt idx="13619">
                  <c:v>31.5518900703063</c:v>
                </c:pt>
                <c:pt idx="13620">
                  <c:v>31.554206825579801</c:v>
                </c:pt>
                <c:pt idx="13621">
                  <c:v>31.556523580853401</c:v>
                </c:pt>
                <c:pt idx="13622">
                  <c:v>31.558840336126899</c:v>
                </c:pt>
                <c:pt idx="13623">
                  <c:v>31.561157091400499</c:v>
                </c:pt>
                <c:pt idx="13624">
                  <c:v>31.563473846674</c:v>
                </c:pt>
                <c:pt idx="13625">
                  <c:v>31.565790601947501</c:v>
                </c:pt>
                <c:pt idx="13626">
                  <c:v>31.568107357221098</c:v>
                </c:pt>
                <c:pt idx="13627">
                  <c:v>31.570424112494599</c:v>
                </c:pt>
                <c:pt idx="13628">
                  <c:v>31.572740867768101</c:v>
                </c:pt>
                <c:pt idx="13629">
                  <c:v>31.575057623041701</c:v>
                </c:pt>
                <c:pt idx="13630">
                  <c:v>31.577374378315199</c:v>
                </c:pt>
                <c:pt idx="13631">
                  <c:v>31.5796911335887</c:v>
                </c:pt>
                <c:pt idx="13632">
                  <c:v>31.5820078888623</c:v>
                </c:pt>
                <c:pt idx="13633">
                  <c:v>31.584324644135801</c:v>
                </c:pt>
                <c:pt idx="13634">
                  <c:v>31.586641399409402</c:v>
                </c:pt>
                <c:pt idx="13635">
                  <c:v>31.588958154682899</c:v>
                </c:pt>
                <c:pt idx="13636">
                  <c:v>31.5912749099564</c:v>
                </c:pt>
                <c:pt idx="13637">
                  <c:v>31.593591665230001</c:v>
                </c:pt>
                <c:pt idx="13638">
                  <c:v>31.595908420503498</c:v>
                </c:pt>
                <c:pt idx="13639">
                  <c:v>31.598225175776999</c:v>
                </c:pt>
                <c:pt idx="13640">
                  <c:v>31.6005419310506</c:v>
                </c:pt>
                <c:pt idx="13641">
                  <c:v>31.602858686324101</c:v>
                </c:pt>
                <c:pt idx="13642">
                  <c:v>31.605175441597599</c:v>
                </c:pt>
                <c:pt idx="13643">
                  <c:v>31.607492196871199</c:v>
                </c:pt>
                <c:pt idx="13644">
                  <c:v>31.6098089521447</c:v>
                </c:pt>
                <c:pt idx="13645">
                  <c:v>31.612125707418301</c:v>
                </c:pt>
                <c:pt idx="13646">
                  <c:v>31.614442462691802</c:v>
                </c:pt>
                <c:pt idx="13647">
                  <c:v>31.616759217965299</c:v>
                </c:pt>
                <c:pt idx="13648">
                  <c:v>31.6190759732389</c:v>
                </c:pt>
                <c:pt idx="13649">
                  <c:v>31.621392728512401</c:v>
                </c:pt>
                <c:pt idx="13650">
                  <c:v>31.623709483785898</c:v>
                </c:pt>
                <c:pt idx="13651">
                  <c:v>31.626026239059499</c:v>
                </c:pt>
                <c:pt idx="13652">
                  <c:v>31.628342994333</c:v>
                </c:pt>
                <c:pt idx="13653">
                  <c:v>31.630659749606501</c:v>
                </c:pt>
                <c:pt idx="13654">
                  <c:v>31.632976504880101</c:v>
                </c:pt>
                <c:pt idx="13655">
                  <c:v>31.635293260153599</c:v>
                </c:pt>
                <c:pt idx="13656">
                  <c:v>31.6376100154272</c:v>
                </c:pt>
                <c:pt idx="13657">
                  <c:v>31.639926770700701</c:v>
                </c:pt>
                <c:pt idx="13658">
                  <c:v>31.642243525974202</c:v>
                </c:pt>
                <c:pt idx="13659">
                  <c:v>31.644560281247799</c:v>
                </c:pt>
                <c:pt idx="13660">
                  <c:v>31.6468770365213</c:v>
                </c:pt>
                <c:pt idx="13661">
                  <c:v>31.649193791794801</c:v>
                </c:pt>
                <c:pt idx="13662">
                  <c:v>31.651510547068401</c:v>
                </c:pt>
                <c:pt idx="13663">
                  <c:v>31.653827302341899</c:v>
                </c:pt>
                <c:pt idx="13664">
                  <c:v>31.656144057615499</c:v>
                </c:pt>
                <c:pt idx="13665">
                  <c:v>31.658460812889</c:v>
                </c:pt>
                <c:pt idx="13666">
                  <c:v>31.660777568162501</c:v>
                </c:pt>
                <c:pt idx="13667">
                  <c:v>31.663094323436098</c:v>
                </c:pt>
                <c:pt idx="13668">
                  <c:v>31.665411078709599</c:v>
                </c:pt>
                <c:pt idx="13669">
                  <c:v>31.667727833983101</c:v>
                </c:pt>
                <c:pt idx="13670">
                  <c:v>31.670044589256701</c:v>
                </c:pt>
                <c:pt idx="13671">
                  <c:v>31.672361344530199</c:v>
                </c:pt>
                <c:pt idx="13672">
                  <c:v>31.6746780998037</c:v>
                </c:pt>
                <c:pt idx="13673">
                  <c:v>31.6769948550773</c:v>
                </c:pt>
                <c:pt idx="13674">
                  <c:v>31.679311610350801</c:v>
                </c:pt>
                <c:pt idx="13675">
                  <c:v>31.681628365624402</c:v>
                </c:pt>
                <c:pt idx="13676">
                  <c:v>31.683945120897899</c:v>
                </c:pt>
                <c:pt idx="13677">
                  <c:v>31.6862618761714</c:v>
                </c:pt>
                <c:pt idx="13678">
                  <c:v>31.688578631445001</c:v>
                </c:pt>
                <c:pt idx="13679">
                  <c:v>31.690895386718498</c:v>
                </c:pt>
                <c:pt idx="13680">
                  <c:v>31.693212141991999</c:v>
                </c:pt>
                <c:pt idx="13681">
                  <c:v>31.6955288972656</c:v>
                </c:pt>
                <c:pt idx="13682">
                  <c:v>31.697845652539101</c:v>
                </c:pt>
                <c:pt idx="13683">
                  <c:v>31.700162407812599</c:v>
                </c:pt>
                <c:pt idx="13684">
                  <c:v>31.702479163086199</c:v>
                </c:pt>
                <c:pt idx="13685">
                  <c:v>31.7047959183597</c:v>
                </c:pt>
                <c:pt idx="13686">
                  <c:v>31.707112673633301</c:v>
                </c:pt>
                <c:pt idx="13687">
                  <c:v>31.709429428906802</c:v>
                </c:pt>
                <c:pt idx="13688">
                  <c:v>31.711746184180299</c:v>
                </c:pt>
                <c:pt idx="13689">
                  <c:v>31.7140629394539</c:v>
                </c:pt>
                <c:pt idx="13690">
                  <c:v>31.716379694727401</c:v>
                </c:pt>
                <c:pt idx="13691">
                  <c:v>31.718696450000898</c:v>
                </c:pt>
                <c:pt idx="13692">
                  <c:v>31.721013205274499</c:v>
                </c:pt>
                <c:pt idx="13693">
                  <c:v>31.723329960548</c:v>
                </c:pt>
                <c:pt idx="13694">
                  <c:v>31.725646715821501</c:v>
                </c:pt>
                <c:pt idx="13695">
                  <c:v>31.727963471095102</c:v>
                </c:pt>
                <c:pt idx="13696">
                  <c:v>31.730280226368599</c:v>
                </c:pt>
                <c:pt idx="13697">
                  <c:v>31.7325969816422</c:v>
                </c:pt>
                <c:pt idx="13698">
                  <c:v>31.734913736915701</c:v>
                </c:pt>
                <c:pt idx="13699">
                  <c:v>31.737230492189202</c:v>
                </c:pt>
                <c:pt idx="13700">
                  <c:v>31.739547247462799</c:v>
                </c:pt>
                <c:pt idx="13701">
                  <c:v>31.7418640027363</c:v>
                </c:pt>
                <c:pt idx="13702">
                  <c:v>31.744180758009801</c:v>
                </c:pt>
                <c:pt idx="13703">
                  <c:v>31.746497513283401</c:v>
                </c:pt>
                <c:pt idx="13704">
                  <c:v>31.748814268556899</c:v>
                </c:pt>
                <c:pt idx="13705">
                  <c:v>31.751131023830499</c:v>
                </c:pt>
                <c:pt idx="13706">
                  <c:v>31.753447779104</c:v>
                </c:pt>
                <c:pt idx="13707">
                  <c:v>31.755764534377501</c:v>
                </c:pt>
                <c:pt idx="13708">
                  <c:v>31.758081289651098</c:v>
                </c:pt>
                <c:pt idx="13709">
                  <c:v>31.7603980449246</c:v>
                </c:pt>
                <c:pt idx="13710">
                  <c:v>31.762714800198101</c:v>
                </c:pt>
                <c:pt idx="13711">
                  <c:v>31.765031555471701</c:v>
                </c:pt>
                <c:pt idx="13712">
                  <c:v>31.767348310745199</c:v>
                </c:pt>
                <c:pt idx="13713">
                  <c:v>31.7696650660187</c:v>
                </c:pt>
                <c:pt idx="13714">
                  <c:v>31.7719818212923</c:v>
                </c:pt>
                <c:pt idx="13715">
                  <c:v>31.774298576565801</c:v>
                </c:pt>
                <c:pt idx="13716">
                  <c:v>31.776615331839398</c:v>
                </c:pt>
                <c:pt idx="13717">
                  <c:v>31.778932087112899</c:v>
                </c:pt>
                <c:pt idx="13718">
                  <c:v>31.7812488423864</c:v>
                </c:pt>
                <c:pt idx="13719">
                  <c:v>31.783565597660001</c:v>
                </c:pt>
                <c:pt idx="13720">
                  <c:v>31.785882352933498</c:v>
                </c:pt>
                <c:pt idx="13721">
                  <c:v>31.788199108206999</c:v>
                </c:pt>
                <c:pt idx="13722">
                  <c:v>31.7905158634806</c:v>
                </c:pt>
                <c:pt idx="13723">
                  <c:v>31.792832618754101</c:v>
                </c:pt>
                <c:pt idx="13724">
                  <c:v>31.795149374027599</c:v>
                </c:pt>
                <c:pt idx="13725">
                  <c:v>31.797466129301199</c:v>
                </c:pt>
                <c:pt idx="13726">
                  <c:v>31.7997828845747</c:v>
                </c:pt>
                <c:pt idx="13727">
                  <c:v>31.802099639848301</c:v>
                </c:pt>
                <c:pt idx="13728">
                  <c:v>31.804416395121802</c:v>
                </c:pt>
                <c:pt idx="13729">
                  <c:v>31.806733150395299</c:v>
                </c:pt>
                <c:pt idx="13730">
                  <c:v>31.8090499056689</c:v>
                </c:pt>
                <c:pt idx="13731">
                  <c:v>31.811366660942401</c:v>
                </c:pt>
                <c:pt idx="13732">
                  <c:v>31.813683416215898</c:v>
                </c:pt>
                <c:pt idx="13733">
                  <c:v>31.816000171489499</c:v>
                </c:pt>
                <c:pt idx="13734">
                  <c:v>31.818316926763</c:v>
                </c:pt>
                <c:pt idx="13735">
                  <c:v>31.820633682036501</c:v>
                </c:pt>
                <c:pt idx="13736">
                  <c:v>31.822950437310102</c:v>
                </c:pt>
                <c:pt idx="13737">
                  <c:v>31.825267192583599</c:v>
                </c:pt>
                <c:pt idx="13738">
                  <c:v>31.8275839478572</c:v>
                </c:pt>
                <c:pt idx="13739">
                  <c:v>31.829900703130701</c:v>
                </c:pt>
                <c:pt idx="13740">
                  <c:v>31.832217458404202</c:v>
                </c:pt>
                <c:pt idx="13741">
                  <c:v>31.834534213677799</c:v>
                </c:pt>
                <c:pt idx="13742">
                  <c:v>31.8368509689513</c:v>
                </c:pt>
                <c:pt idx="13743">
                  <c:v>31.839167724224801</c:v>
                </c:pt>
                <c:pt idx="13744">
                  <c:v>31.841484479498401</c:v>
                </c:pt>
                <c:pt idx="13745">
                  <c:v>31.843801234771899</c:v>
                </c:pt>
                <c:pt idx="13746">
                  <c:v>31.846117990045499</c:v>
                </c:pt>
                <c:pt idx="13747">
                  <c:v>31.848434745319</c:v>
                </c:pt>
                <c:pt idx="13748">
                  <c:v>31.850751500592501</c:v>
                </c:pt>
                <c:pt idx="13749">
                  <c:v>31.853068255866098</c:v>
                </c:pt>
                <c:pt idx="13750">
                  <c:v>31.8553850111396</c:v>
                </c:pt>
                <c:pt idx="13751">
                  <c:v>31.857701766413101</c:v>
                </c:pt>
                <c:pt idx="13752">
                  <c:v>31.860018521686701</c:v>
                </c:pt>
                <c:pt idx="13753">
                  <c:v>31.862335276960199</c:v>
                </c:pt>
                <c:pt idx="13754">
                  <c:v>31.8646520322337</c:v>
                </c:pt>
                <c:pt idx="13755">
                  <c:v>31.8669687875073</c:v>
                </c:pt>
                <c:pt idx="13756">
                  <c:v>31.869285542780801</c:v>
                </c:pt>
                <c:pt idx="13757">
                  <c:v>31.871602298054398</c:v>
                </c:pt>
                <c:pt idx="13758">
                  <c:v>31.873919053327899</c:v>
                </c:pt>
                <c:pt idx="13759">
                  <c:v>31.8762358086014</c:v>
                </c:pt>
                <c:pt idx="13760">
                  <c:v>31.878552563875001</c:v>
                </c:pt>
                <c:pt idx="13761">
                  <c:v>31.880869319148498</c:v>
                </c:pt>
                <c:pt idx="13762">
                  <c:v>31.883186074421999</c:v>
                </c:pt>
                <c:pt idx="13763">
                  <c:v>31.8855028296956</c:v>
                </c:pt>
                <c:pt idx="13764">
                  <c:v>31.887819584969101</c:v>
                </c:pt>
                <c:pt idx="13765">
                  <c:v>31.890136340242599</c:v>
                </c:pt>
                <c:pt idx="13766">
                  <c:v>31.892453095516199</c:v>
                </c:pt>
                <c:pt idx="13767">
                  <c:v>31.8947698507897</c:v>
                </c:pt>
                <c:pt idx="13768">
                  <c:v>31.897086606063301</c:v>
                </c:pt>
                <c:pt idx="13769">
                  <c:v>31.899403361336802</c:v>
                </c:pt>
                <c:pt idx="13770">
                  <c:v>31.901720116610299</c:v>
                </c:pt>
                <c:pt idx="13771">
                  <c:v>31.9040368718839</c:v>
                </c:pt>
                <c:pt idx="13772">
                  <c:v>31.906353627157401</c:v>
                </c:pt>
                <c:pt idx="13773">
                  <c:v>31.908670382430898</c:v>
                </c:pt>
                <c:pt idx="13774">
                  <c:v>31.910987137704499</c:v>
                </c:pt>
                <c:pt idx="13775">
                  <c:v>31.913303892978</c:v>
                </c:pt>
                <c:pt idx="13776">
                  <c:v>31.915620648251501</c:v>
                </c:pt>
                <c:pt idx="13777">
                  <c:v>31.917937403525102</c:v>
                </c:pt>
                <c:pt idx="13778">
                  <c:v>31.920254158798599</c:v>
                </c:pt>
                <c:pt idx="13779">
                  <c:v>31.9225709140722</c:v>
                </c:pt>
                <c:pt idx="13780">
                  <c:v>31.924887669345701</c:v>
                </c:pt>
                <c:pt idx="13781">
                  <c:v>31.927204424619202</c:v>
                </c:pt>
                <c:pt idx="13782">
                  <c:v>31.929521179892799</c:v>
                </c:pt>
                <c:pt idx="13783">
                  <c:v>31.9318379351663</c:v>
                </c:pt>
                <c:pt idx="13784">
                  <c:v>31.934154690439801</c:v>
                </c:pt>
                <c:pt idx="13785">
                  <c:v>31.936471445713401</c:v>
                </c:pt>
                <c:pt idx="13786">
                  <c:v>31.938788200986899</c:v>
                </c:pt>
                <c:pt idx="13787">
                  <c:v>31.941104956260499</c:v>
                </c:pt>
                <c:pt idx="13788">
                  <c:v>31.943421711534</c:v>
                </c:pt>
                <c:pt idx="13789">
                  <c:v>31.945738466807502</c:v>
                </c:pt>
                <c:pt idx="13790">
                  <c:v>31.948055222081098</c:v>
                </c:pt>
                <c:pt idx="13791">
                  <c:v>31.9503719773546</c:v>
                </c:pt>
                <c:pt idx="13792">
                  <c:v>31.952688732628101</c:v>
                </c:pt>
                <c:pt idx="13793">
                  <c:v>31.955005487901701</c:v>
                </c:pt>
                <c:pt idx="13794">
                  <c:v>31.957322243175199</c:v>
                </c:pt>
                <c:pt idx="13795">
                  <c:v>31.9596389984487</c:v>
                </c:pt>
                <c:pt idx="13796">
                  <c:v>31.9619557537223</c:v>
                </c:pt>
                <c:pt idx="13797">
                  <c:v>31.964272508995801</c:v>
                </c:pt>
                <c:pt idx="13798">
                  <c:v>31.966589264269398</c:v>
                </c:pt>
                <c:pt idx="13799">
                  <c:v>31.968906019542899</c:v>
                </c:pt>
                <c:pt idx="13800">
                  <c:v>31.9712227748164</c:v>
                </c:pt>
                <c:pt idx="13801">
                  <c:v>31.973539530090001</c:v>
                </c:pt>
                <c:pt idx="13802">
                  <c:v>31.975856285363498</c:v>
                </c:pt>
                <c:pt idx="13803">
                  <c:v>31.978173040637</c:v>
                </c:pt>
                <c:pt idx="13804">
                  <c:v>31.9804897959106</c:v>
                </c:pt>
                <c:pt idx="13805">
                  <c:v>31.982806551184101</c:v>
                </c:pt>
                <c:pt idx="13806">
                  <c:v>31.985123306457599</c:v>
                </c:pt>
                <c:pt idx="13807">
                  <c:v>31.987440061731199</c:v>
                </c:pt>
                <c:pt idx="13808">
                  <c:v>31.9897568170047</c:v>
                </c:pt>
                <c:pt idx="13809">
                  <c:v>31.992073572278301</c:v>
                </c:pt>
                <c:pt idx="13810">
                  <c:v>31.994390327551798</c:v>
                </c:pt>
                <c:pt idx="13811">
                  <c:v>31.996707082825299</c:v>
                </c:pt>
                <c:pt idx="13812">
                  <c:v>31.9990238380989</c:v>
                </c:pt>
                <c:pt idx="13813">
                  <c:v>32.001340593372397</c:v>
                </c:pt>
                <c:pt idx="13814">
                  <c:v>32.003657348645902</c:v>
                </c:pt>
                <c:pt idx="13815">
                  <c:v>32.005974103919499</c:v>
                </c:pt>
                <c:pt idx="13816">
                  <c:v>32.008290859193004</c:v>
                </c:pt>
                <c:pt idx="13817">
                  <c:v>32.010607614466601</c:v>
                </c:pt>
                <c:pt idx="13818">
                  <c:v>32.012924369740098</c:v>
                </c:pt>
                <c:pt idx="13819">
                  <c:v>32.015241125013603</c:v>
                </c:pt>
                <c:pt idx="13820">
                  <c:v>32.0175578802872</c:v>
                </c:pt>
                <c:pt idx="13821">
                  <c:v>32.019874635560697</c:v>
                </c:pt>
                <c:pt idx="13822">
                  <c:v>32.022191390834301</c:v>
                </c:pt>
                <c:pt idx="13823">
                  <c:v>32.024508146107799</c:v>
                </c:pt>
                <c:pt idx="13824">
                  <c:v>32.026824901381303</c:v>
                </c:pt>
                <c:pt idx="13825">
                  <c:v>32.0291416566549</c:v>
                </c:pt>
                <c:pt idx="13826">
                  <c:v>32.031458411928398</c:v>
                </c:pt>
                <c:pt idx="13827">
                  <c:v>32.033775167202002</c:v>
                </c:pt>
                <c:pt idx="13828">
                  <c:v>32.036091922475499</c:v>
                </c:pt>
                <c:pt idx="13829">
                  <c:v>32.038408677749104</c:v>
                </c:pt>
                <c:pt idx="13830">
                  <c:v>32.040725433022601</c:v>
                </c:pt>
                <c:pt idx="13831">
                  <c:v>32.043042188296099</c:v>
                </c:pt>
                <c:pt idx="13832">
                  <c:v>32.045358943569703</c:v>
                </c:pt>
                <c:pt idx="13833">
                  <c:v>32.0476756988432</c:v>
                </c:pt>
                <c:pt idx="13834">
                  <c:v>32.049992454116797</c:v>
                </c:pt>
                <c:pt idx="13835">
                  <c:v>32.052309209390302</c:v>
                </c:pt>
                <c:pt idx="13836">
                  <c:v>32.054625964663799</c:v>
                </c:pt>
                <c:pt idx="13837">
                  <c:v>32.056942719937403</c:v>
                </c:pt>
                <c:pt idx="13838">
                  <c:v>32.059259475210901</c:v>
                </c:pt>
                <c:pt idx="13839">
                  <c:v>32.061576230484498</c:v>
                </c:pt>
                <c:pt idx="13840">
                  <c:v>32.063892985758002</c:v>
                </c:pt>
                <c:pt idx="13841">
                  <c:v>32.0662097410315</c:v>
                </c:pt>
                <c:pt idx="13842">
                  <c:v>32.068526496305097</c:v>
                </c:pt>
                <c:pt idx="13843">
                  <c:v>32.070843251578601</c:v>
                </c:pt>
                <c:pt idx="13844">
                  <c:v>32.073160006852198</c:v>
                </c:pt>
                <c:pt idx="13845">
                  <c:v>32.075476762125703</c:v>
                </c:pt>
                <c:pt idx="13846">
                  <c:v>32.077793517399201</c:v>
                </c:pt>
                <c:pt idx="13847">
                  <c:v>32.080110272672798</c:v>
                </c:pt>
                <c:pt idx="13848">
                  <c:v>32.082427027946302</c:v>
                </c:pt>
                <c:pt idx="13849">
                  <c:v>32.084743783219899</c:v>
                </c:pt>
                <c:pt idx="13850">
                  <c:v>32.087060538493397</c:v>
                </c:pt>
                <c:pt idx="13851">
                  <c:v>32.089377293766901</c:v>
                </c:pt>
                <c:pt idx="13852">
                  <c:v>32.091694049040498</c:v>
                </c:pt>
                <c:pt idx="13853">
                  <c:v>32.094010804314003</c:v>
                </c:pt>
                <c:pt idx="13854">
                  <c:v>32.0963275595876</c:v>
                </c:pt>
                <c:pt idx="13855">
                  <c:v>32.098644314861097</c:v>
                </c:pt>
                <c:pt idx="13856">
                  <c:v>32.100961070134602</c:v>
                </c:pt>
                <c:pt idx="13857">
                  <c:v>32.103277825408199</c:v>
                </c:pt>
                <c:pt idx="13858">
                  <c:v>32.105594580681696</c:v>
                </c:pt>
                <c:pt idx="13859">
                  <c:v>32.107911335955301</c:v>
                </c:pt>
                <c:pt idx="13860">
                  <c:v>32.110228091228798</c:v>
                </c:pt>
                <c:pt idx="13861">
                  <c:v>32.112544846502303</c:v>
                </c:pt>
                <c:pt idx="13862">
                  <c:v>32.1148616017759</c:v>
                </c:pt>
                <c:pt idx="13863">
                  <c:v>32.117178357049397</c:v>
                </c:pt>
                <c:pt idx="13864">
                  <c:v>32.119495112323001</c:v>
                </c:pt>
                <c:pt idx="13865">
                  <c:v>32.121811867596499</c:v>
                </c:pt>
                <c:pt idx="13866">
                  <c:v>32.124128622870003</c:v>
                </c:pt>
                <c:pt idx="13867">
                  <c:v>32.1264453781436</c:v>
                </c:pt>
                <c:pt idx="13868">
                  <c:v>32.128762133417098</c:v>
                </c:pt>
                <c:pt idx="13869">
                  <c:v>32.131078888690702</c:v>
                </c:pt>
                <c:pt idx="13870">
                  <c:v>32.133395643964199</c:v>
                </c:pt>
                <c:pt idx="13871">
                  <c:v>32.135712399237697</c:v>
                </c:pt>
                <c:pt idx="13872">
                  <c:v>32.138029154511301</c:v>
                </c:pt>
                <c:pt idx="13873">
                  <c:v>32.140345909784799</c:v>
                </c:pt>
                <c:pt idx="13874">
                  <c:v>32.142662665058403</c:v>
                </c:pt>
                <c:pt idx="13875">
                  <c:v>32.1449794203319</c:v>
                </c:pt>
                <c:pt idx="13876">
                  <c:v>32.147296175605398</c:v>
                </c:pt>
                <c:pt idx="13877">
                  <c:v>32.149612930879002</c:v>
                </c:pt>
                <c:pt idx="13878">
                  <c:v>32.151929686152499</c:v>
                </c:pt>
                <c:pt idx="13879">
                  <c:v>32.154246441426103</c:v>
                </c:pt>
                <c:pt idx="13880">
                  <c:v>32.156563196699601</c:v>
                </c:pt>
                <c:pt idx="13881">
                  <c:v>32.158879951973098</c:v>
                </c:pt>
                <c:pt idx="13882">
                  <c:v>32.161196707246702</c:v>
                </c:pt>
                <c:pt idx="13883">
                  <c:v>32.1635134625202</c:v>
                </c:pt>
                <c:pt idx="13884">
                  <c:v>32.165830217793797</c:v>
                </c:pt>
                <c:pt idx="13885">
                  <c:v>32.168146973067302</c:v>
                </c:pt>
                <c:pt idx="13886">
                  <c:v>32.170463728340799</c:v>
                </c:pt>
                <c:pt idx="13887">
                  <c:v>32.172780483614403</c:v>
                </c:pt>
                <c:pt idx="13888">
                  <c:v>32.175097238887901</c:v>
                </c:pt>
                <c:pt idx="13889">
                  <c:v>32.177413994161498</c:v>
                </c:pt>
                <c:pt idx="13890">
                  <c:v>32.179730749435002</c:v>
                </c:pt>
                <c:pt idx="13891">
                  <c:v>32.1820475047085</c:v>
                </c:pt>
                <c:pt idx="13892">
                  <c:v>32.184364259982097</c:v>
                </c:pt>
                <c:pt idx="13893">
                  <c:v>32.186681015255601</c:v>
                </c:pt>
                <c:pt idx="13894">
                  <c:v>32.188997770529198</c:v>
                </c:pt>
                <c:pt idx="13895">
                  <c:v>32.191314525802703</c:v>
                </c:pt>
                <c:pt idx="13896">
                  <c:v>32.1936312810762</c:v>
                </c:pt>
                <c:pt idx="13897">
                  <c:v>32.195948036349797</c:v>
                </c:pt>
                <c:pt idx="13898">
                  <c:v>32.198264791623302</c:v>
                </c:pt>
                <c:pt idx="13899">
                  <c:v>32.200581546896899</c:v>
                </c:pt>
                <c:pt idx="13900">
                  <c:v>32.202898302170397</c:v>
                </c:pt>
                <c:pt idx="13901">
                  <c:v>32.205215057443901</c:v>
                </c:pt>
                <c:pt idx="13902">
                  <c:v>32.207531812717498</c:v>
                </c:pt>
                <c:pt idx="13903">
                  <c:v>32.209848567991003</c:v>
                </c:pt>
                <c:pt idx="13904">
                  <c:v>32.2121653232646</c:v>
                </c:pt>
                <c:pt idx="13905">
                  <c:v>32.214482078538097</c:v>
                </c:pt>
                <c:pt idx="13906">
                  <c:v>32.216798833811602</c:v>
                </c:pt>
                <c:pt idx="13907">
                  <c:v>32.219115589085199</c:v>
                </c:pt>
                <c:pt idx="13908">
                  <c:v>32.221432344358703</c:v>
                </c:pt>
                <c:pt idx="13909">
                  <c:v>32.2237490996323</c:v>
                </c:pt>
                <c:pt idx="13910">
                  <c:v>32.226065854905798</c:v>
                </c:pt>
                <c:pt idx="13911">
                  <c:v>32.228382610179303</c:v>
                </c:pt>
                <c:pt idx="13912">
                  <c:v>32.230699365452899</c:v>
                </c:pt>
                <c:pt idx="13913">
                  <c:v>32.233016120726397</c:v>
                </c:pt>
                <c:pt idx="13914">
                  <c:v>32.235332876000001</c:v>
                </c:pt>
                <c:pt idx="13915">
                  <c:v>32.237649631273499</c:v>
                </c:pt>
                <c:pt idx="13916">
                  <c:v>32.239966386547003</c:v>
                </c:pt>
                <c:pt idx="13917">
                  <c:v>32.2422831418206</c:v>
                </c:pt>
                <c:pt idx="13918">
                  <c:v>32.244599897094098</c:v>
                </c:pt>
                <c:pt idx="13919">
                  <c:v>32.246916652367702</c:v>
                </c:pt>
                <c:pt idx="13920">
                  <c:v>32.249233407641199</c:v>
                </c:pt>
                <c:pt idx="13921">
                  <c:v>32.251550162914697</c:v>
                </c:pt>
                <c:pt idx="13922">
                  <c:v>32.253866918188301</c:v>
                </c:pt>
                <c:pt idx="13923">
                  <c:v>32.256183673461798</c:v>
                </c:pt>
                <c:pt idx="13924">
                  <c:v>32.258500428735402</c:v>
                </c:pt>
                <c:pt idx="13925">
                  <c:v>32.2608171840089</c:v>
                </c:pt>
                <c:pt idx="13926">
                  <c:v>32.263133939282397</c:v>
                </c:pt>
                <c:pt idx="13927">
                  <c:v>32.265450694556002</c:v>
                </c:pt>
                <c:pt idx="13928">
                  <c:v>32.267767449829499</c:v>
                </c:pt>
                <c:pt idx="13929">
                  <c:v>32.270084205103103</c:v>
                </c:pt>
                <c:pt idx="13930">
                  <c:v>32.272400960376601</c:v>
                </c:pt>
                <c:pt idx="13931">
                  <c:v>32.274717715650098</c:v>
                </c:pt>
                <c:pt idx="13932">
                  <c:v>32.277034470923702</c:v>
                </c:pt>
                <c:pt idx="13933">
                  <c:v>32.2793512261972</c:v>
                </c:pt>
                <c:pt idx="13934">
                  <c:v>32.281667981470797</c:v>
                </c:pt>
                <c:pt idx="13935">
                  <c:v>32.283984736744301</c:v>
                </c:pt>
                <c:pt idx="13936">
                  <c:v>32.286301492017799</c:v>
                </c:pt>
                <c:pt idx="13937">
                  <c:v>32.288618247291403</c:v>
                </c:pt>
                <c:pt idx="13938">
                  <c:v>32.2909350025649</c:v>
                </c:pt>
                <c:pt idx="13939">
                  <c:v>32.293251757838497</c:v>
                </c:pt>
                <c:pt idx="13940">
                  <c:v>32.295568513112002</c:v>
                </c:pt>
                <c:pt idx="13941">
                  <c:v>32.2978852683855</c:v>
                </c:pt>
                <c:pt idx="13942">
                  <c:v>32.300202023659097</c:v>
                </c:pt>
                <c:pt idx="13943">
                  <c:v>32.302518778932601</c:v>
                </c:pt>
                <c:pt idx="13944">
                  <c:v>32.304835534206198</c:v>
                </c:pt>
                <c:pt idx="13945">
                  <c:v>32.307152289479703</c:v>
                </c:pt>
                <c:pt idx="13946">
                  <c:v>32.3094690447532</c:v>
                </c:pt>
                <c:pt idx="13947">
                  <c:v>32.311785800026797</c:v>
                </c:pt>
                <c:pt idx="13948">
                  <c:v>32.314102555300302</c:v>
                </c:pt>
                <c:pt idx="13949">
                  <c:v>32.316419310573899</c:v>
                </c:pt>
                <c:pt idx="13950">
                  <c:v>32.318736065847403</c:v>
                </c:pt>
                <c:pt idx="13951">
                  <c:v>32.321052821120901</c:v>
                </c:pt>
                <c:pt idx="13952">
                  <c:v>32.323369576394498</c:v>
                </c:pt>
                <c:pt idx="13953">
                  <c:v>32.325686331668003</c:v>
                </c:pt>
                <c:pt idx="13954">
                  <c:v>32.3280030869416</c:v>
                </c:pt>
                <c:pt idx="13955">
                  <c:v>32.330319842215097</c:v>
                </c:pt>
                <c:pt idx="13956">
                  <c:v>32.332636597488602</c:v>
                </c:pt>
                <c:pt idx="13957">
                  <c:v>32.334953352762199</c:v>
                </c:pt>
                <c:pt idx="13958">
                  <c:v>32.337270108035703</c:v>
                </c:pt>
                <c:pt idx="13959">
                  <c:v>32.3395868633093</c:v>
                </c:pt>
                <c:pt idx="13960">
                  <c:v>32.341903618582798</c:v>
                </c:pt>
                <c:pt idx="13961">
                  <c:v>32.344220373856302</c:v>
                </c:pt>
                <c:pt idx="13962">
                  <c:v>32.346537129129899</c:v>
                </c:pt>
                <c:pt idx="13963">
                  <c:v>32.348853884403397</c:v>
                </c:pt>
                <c:pt idx="13964">
                  <c:v>32.351170639677001</c:v>
                </c:pt>
                <c:pt idx="13965">
                  <c:v>32.353487394950498</c:v>
                </c:pt>
                <c:pt idx="13966">
                  <c:v>32.355804150224003</c:v>
                </c:pt>
                <c:pt idx="13967">
                  <c:v>32.3581209054976</c:v>
                </c:pt>
                <c:pt idx="13968">
                  <c:v>32.360437660771098</c:v>
                </c:pt>
                <c:pt idx="13969">
                  <c:v>32.362754416044702</c:v>
                </c:pt>
                <c:pt idx="13970">
                  <c:v>32.365071171318199</c:v>
                </c:pt>
                <c:pt idx="13971">
                  <c:v>32.367387926591697</c:v>
                </c:pt>
                <c:pt idx="13972">
                  <c:v>32.369704681865301</c:v>
                </c:pt>
                <c:pt idx="13973">
                  <c:v>32.372021437138798</c:v>
                </c:pt>
                <c:pt idx="13974">
                  <c:v>32.374338192412402</c:v>
                </c:pt>
                <c:pt idx="13975">
                  <c:v>32.3766549476859</c:v>
                </c:pt>
                <c:pt idx="13976">
                  <c:v>32.378971702959497</c:v>
                </c:pt>
                <c:pt idx="13977">
                  <c:v>32.381288458233001</c:v>
                </c:pt>
                <c:pt idx="13978">
                  <c:v>32.383605213506499</c:v>
                </c:pt>
                <c:pt idx="13979">
                  <c:v>32.385921968780103</c:v>
                </c:pt>
                <c:pt idx="13980">
                  <c:v>32.3882387240536</c:v>
                </c:pt>
                <c:pt idx="13981">
                  <c:v>32.390555479327197</c:v>
                </c:pt>
                <c:pt idx="13982">
                  <c:v>32.392872234600702</c:v>
                </c:pt>
                <c:pt idx="13983">
                  <c:v>32.3951889898742</c:v>
                </c:pt>
                <c:pt idx="13984">
                  <c:v>32.397505745147797</c:v>
                </c:pt>
                <c:pt idx="13985">
                  <c:v>32.399822500421301</c:v>
                </c:pt>
                <c:pt idx="13986">
                  <c:v>32.402139255694898</c:v>
                </c:pt>
                <c:pt idx="13987">
                  <c:v>32.404456010968403</c:v>
                </c:pt>
                <c:pt idx="13988">
                  <c:v>32.4067727662419</c:v>
                </c:pt>
                <c:pt idx="13989">
                  <c:v>32.409089521515497</c:v>
                </c:pt>
                <c:pt idx="13990">
                  <c:v>32.411406276789002</c:v>
                </c:pt>
                <c:pt idx="13991">
                  <c:v>32.413723032062599</c:v>
                </c:pt>
                <c:pt idx="13992">
                  <c:v>32.416039787336103</c:v>
                </c:pt>
                <c:pt idx="13993">
                  <c:v>32.418356542609601</c:v>
                </c:pt>
                <c:pt idx="13994">
                  <c:v>32.420673297883198</c:v>
                </c:pt>
                <c:pt idx="13995">
                  <c:v>32.422990053156703</c:v>
                </c:pt>
                <c:pt idx="13996">
                  <c:v>32.4253068084303</c:v>
                </c:pt>
                <c:pt idx="13997">
                  <c:v>32.427623563703797</c:v>
                </c:pt>
                <c:pt idx="13998">
                  <c:v>32.429940318977302</c:v>
                </c:pt>
                <c:pt idx="13999">
                  <c:v>32.432257074250899</c:v>
                </c:pt>
                <c:pt idx="14000">
                  <c:v>32.434573829524403</c:v>
                </c:pt>
                <c:pt idx="14001">
                  <c:v>32.436890584798</c:v>
                </c:pt>
                <c:pt idx="14002">
                  <c:v>32.439207340071498</c:v>
                </c:pt>
                <c:pt idx="14003">
                  <c:v>32.441524095345002</c:v>
                </c:pt>
                <c:pt idx="14004">
                  <c:v>32.443840850618599</c:v>
                </c:pt>
                <c:pt idx="14005">
                  <c:v>32.446157605892097</c:v>
                </c:pt>
                <c:pt idx="14006">
                  <c:v>32.448474361165701</c:v>
                </c:pt>
                <c:pt idx="14007">
                  <c:v>32.450791116439198</c:v>
                </c:pt>
                <c:pt idx="14008">
                  <c:v>32.453107871712703</c:v>
                </c:pt>
                <c:pt idx="14009">
                  <c:v>32.4554246269863</c:v>
                </c:pt>
                <c:pt idx="14010">
                  <c:v>32.457741382259798</c:v>
                </c:pt>
                <c:pt idx="14011">
                  <c:v>32.460058137533402</c:v>
                </c:pt>
                <c:pt idx="14012">
                  <c:v>32.462374892806899</c:v>
                </c:pt>
                <c:pt idx="14013">
                  <c:v>32.464691648080397</c:v>
                </c:pt>
                <c:pt idx="14014">
                  <c:v>32.467008403354001</c:v>
                </c:pt>
                <c:pt idx="14015">
                  <c:v>32.469325158627498</c:v>
                </c:pt>
                <c:pt idx="14016">
                  <c:v>32.471641913901102</c:v>
                </c:pt>
                <c:pt idx="14017">
                  <c:v>32.4739586691746</c:v>
                </c:pt>
                <c:pt idx="14018">
                  <c:v>32.476275424448097</c:v>
                </c:pt>
                <c:pt idx="14019">
                  <c:v>32.478592179721701</c:v>
                </c:pt>
                <c:pt idx="14020">
                  <c:v>32.480908934995199</c:v>
                </c:pt>
                <c:pt idx="14021">
                  <c:v>32.483225690268803</c:v>
                </c:pt>
                <c:pt idx="14022">
                  <c:v>32.485542445542301</c:v>
                </c:pt>
                <c:pt idx="14023">
                  <c:v>32.487859200815798</c:v>
                </c:pt>
                <c:pt idx="14024">
                  <c:v>32.490175956089402</c:v>
                </c:pt>
                <c:pt idx="14025">
                  <c:v>32.4924927113629</c:v>
                </c:pt>
                <c:pt idx="14026">
                  <c:v>32.494809466636497</c:v>
                </c:pt>
                <c:pt idx="14027">
                  <c:v>32.497126221910001</c:v>
                </c:pt>
                <c:pt idx="14028">
                  <c:v>32.499442977183499</c:v>
                </c:pt>
                <c:pt idx="14029">
                  <c:v>32.501759732457103</c:v>
                </c:pt>
                <c:pt idx="14030">
                  <c:v>32.5040764877306</c:v>
                </c:pt>
                <c:pt idx="14031">
                  <c:v>32.506393243004197</c:v>
                </c:pt>
                <c:pt idx="14032">
                  <c:v>32.508709998277702</c:v>
                </c:pt>
                <c:pt idx="14033">
                  <c:v>32.511026753551199</c:v>
                </c:pt>
                <c:pt idx="14034">
                  <c:v>32.513343508824804</c:v>
                </c:pt>
                <c:pt idx="14035">
                  <c:v>32.515660264098301</c:v>
                </c:pt>
                <c:pt idx="14036">
                  <c:v>32.517977019371898</c:v>
                </c:pt>
                <c:pt idx="14037">
                  <c:v>32.520293774645403</c:v>
                </c:pt>
                <c:pt idx="14038">
                  <c:v>32.5226105299189</c:v>
                </c:pt>
                <c:pt idx="14039">
                  <c:v>32.524927285192497</c:v>
                </c:pt>
                <c:pt idx="14040">
                  <c:v>32.527244040466002</c:v>
                </c:pt>
                <c:pt idx="14041">
                  <c:v>32.529560795739599</c:v>
                </c:pt>
                <c:pt idx="14042">
                  <c:v>32.531877551013103</c:v>
                </c:pt>
                <c:pt idx="14043">
                  <c:v>32.534194306286601</c:v>
                </c:pt>
                <c:pt idx="14044">
                  <c:v>32.536511061560198</c:v>
                </c:pt>
                <c:pt idx="14045">
                  <c:v>32.538827816833702</c:v>
                </c:pt>
                <c:pt idx="14046">
                  <c:v>32.541144572107299</c:v>
                </c:pt>
                <c:pt idx="14047">
                  <c:v>32.543461327380797</c:v>
                </c:pt>
                <c:pt idx="14048">
                  <c:v>32.545778082654301</c:v>
                </c:pt>
                <c:pt idx="14049">
                  <c:v>32.548094837927898</c:v>
                </c:pt>
                <c:pt idx="14050">
                  <c:v>32.550411593201403</c:v>
                </c:pt>
                <c:pt idx="14051">
                  <c:v>32.552728348475</c:v>
                </c:pt>
                <c:pt idx="14052">
                  <c:v>32.555045103748498</c:v>
                </c:pt>
                <c:pt idx="14053">
                  <c:v>32.557361859022002</c:v>
                </c:pt>
                <c:pt idx="14054">
                  <c:v>32.559678614295599</c:v>
                </c:pt>
                <c:pt idx="14055">
                  <c:v>32.561995369569097</c:v>
                </c:pt>
                <c:pt idx="14056">
                  <c:v>32.564312124842701</c:v>
                </c:pt>
                <c:pt idx="14057">
                  <c:v>32.566628880116198</c:v>
                </c:pt>
                <c:pt idx="14058">
                  <c:v>32.568945635389703</c:v>
                </c:pt>
                <c:pt idx="14059">
                  <c:v>32.5712623906633</c:v>
                </c:pt>
                <c:pt idx="14060">
                  <c:v>32.573579145936797</c:v>
                </c:pt>
                <c:pt idx="14061">
                  <c:v>32.575895901210401</c:v>
                </c:pt>
                <c:pt idx="14062">
                  <c:v>32.578212656483899</c:v>
                </c:pt>
                <c:pt idx="14063">
                  <c:v>32.580529411757396</c:v>
                </c:pt>
                <c:pt idx="14064">
                  <c:v>32.582846167031001</c:v>
                </c:pt>
                <c:pt idx="14065">
                  <c:v>32.585162922304498</c:v>
                </c:pt>
                <c:pt idx="14066">
                  <c:v>32.587479677578102</c:v>
                </c:pt>
                <c:pt idx="14067">
                  <c:v>32.5897964328516</c:v>
                </c:pt>
                <c:pt idx="14068">
                  <c:v>32.592113188125097</c:v>
                </c:pt>
                <c:pt idx="14069">
                  <c:v>32.594429943398701</c:v>
                </c:pt>
                <c:pt idx="14070">
                  <c:v>32.596746698672199</c:v>
                </c:pt>
                <c:pt idx="14071">
                  <c:v>32.599063453945803</c:v>
                </c:pt>
                <c:pt idx="14072">
                  <c:v>32.6013802092193</c:v>
                </c:pt>
                <c:pt idx="14073">
                  <c:v>32.603696964492798</c:v>
                </c:pt>
                <c:pt idx="14074">
                  <c:v>32.606013719766402</c:v>
                </c:pt>
                <c:pt idx="14075">
                  <c:v>32.608330475039899</c:v>
                </c:pt>
                <c:pt idx="14076">
                  <c:v>32.610647230313504</c:v>
                </c:pt>
                <c:pt idx="14077">
                  <c:v>32.612963985587001</c:v>
                </c:pt>
                <c:pt idx="14078">
                  <c:v>32.615280740860499</c:v>
                </c:pt>
                <c:pt idx="14079">
                  <c:v>32.617597496134103</c:v>
                </c:pt>
                <c:pt idx="14080">
                  <c:v>32.6199142514076</c:v>
                </c:pt>
                <c:pt idx="14081">
                  <c:v>32.622231006681197</c:v>
                </c:pt>
                <c:pt idx="14082">
                  <c:v>32.624547761954702</c:v>
                </c:pt>
                <c:pt idx="14083">
                  <c:v>32.626864517228199</c:v>
                </c:pt>
                <c:pt idx="14084">
                  <c:v>32.629181272501803</c:v>
                </c:pt>
                <c:pt idx="14085">
                  <c:v>32.631498027775301</c:v>
                </c:pt>
                <c:pt idx="14086">
                  <c:v>32.633814783048898</c:v>
                </c:pt>
                <c:pt idx="14087">
                  <c:v>32.636131538322402</c:v>
                </c:pt>
                <c:pt idx="14088">
                  <c:v>32.6384482935959</c:v>
                </c:pt>
                <c:pt idx="14089">
                  <c:v>32.640765048869497</c:v>
                </c:pt>
                <c:pt idx="14090">
                  <c:v>32.643081804143002</c:v>
                </c:pt>
                <c:pt idx="14091">
                  <c:v>32.645398559416599</c:v>
                </c:pt>
                <c:pt idx="14092">
                  <c:v>32.647715314690103</c:v>
                </c:pt>
                <c:pt idx="14093">
                  <c:v>32.650032069963601</c:v>
                </c:pt>
                <c:pt idx="14094">
                  <c:v>32.652348825237198</c:v>
                </c:pt>
                <c:pt idx="14095">
                  <c:v>32.654665580510702</c:v>
                </c:pt>
                <c:pt idx="14096">
                  <c:v>32.656982335784299</c:v>
                </c:pt>
                <c:pt idx="14097">
                  <c:v>32.659299091057797</c:v>
                </c:pt>
                <c:pt idx="14098">
                  <c:v>32.661615846331301</c:v>
                </c:pt>
                <c:pt idx="14099">
                  <c:v>32.663932601604898</c:v>
                </c:pt>
                <c:pt idx="14100">
                  <c:v>32.666249356878403</c:v>
                </c:pt>
                <c:pt idx="14101">
                  <c:v>32.668566112152</c:v>
                </c:pt>
                <c:pt idx="14102">
                  <c:v>32.670882867425497</c:v>
                </c:pt>
                <c:pt idx="14103">
                  <c:v>32.673199622699002</c:v>
                </c:pt>
                <c:pt idx="14104">
                  <c:v>32.675516377972599</c:v>
                </c:pt>
                <c:pt idx="14105">
                  <c:v>32.677833133246097</c:v>
                </c:pt>
                <c:pt idx="14106">
                  <c:v>32.680149888519701</c:v>
                </c:pt>
                <c:pt idx="14107">
                  <c:v>32.682466643793198</c:v>
                </c:pt>
                <c:pt idx="14108">
                  <c:v>32.684783399066703</c:v>
                </c:pt>
                <c:pt idx="14109">
                  <c:v>32.6871001543403</c:v>
                </c:pt>
                <c:pt idx="14110">
                  <c:v>32.689416909613797</c:v>
                </c:pt>
                <c:pt idx="14111">
                  <c:v>32.691733664887401</c:v>
                </c:pt>
                <c:pt idx="14112">
                  <c:v>32.694050420160899</c:v>
                </c:pt>
                <c:pt idx="14113">
                  <c:v>32.696367175434403</c:v>
                </c:pt>
                <c:pt idx="14114">
                  <c:v>32.698683930708</c:v>
                </c:pt>
                <c:pt idx="14115">
                  <c:v>32.701000685981498</c:v>
                </c:pt>
                <c:pt idx="14116">
                  <c:v>32.703317441255102</c:v>
                </c:pt>
                <c:pt idx="14117">
                  <c:v>32.705634196528599</c:v>
                </c:pt>
                <c:pt idx="14118">
                  <c:v>32.707950951802196</c:v>
                </c:pt>
                <c:pt idx="14119">
                  <c:v>32.710267707075701</c:v>
                </c:pt>
                <c:pt idx="14120">
                  <c:v>32.712584462349199</c:v>
                </c:pt>
                <c:pt idx="14121">
                  <c:v>32.714901217622803</c:v>
                </c:pt>
                <c:pt idx="14122">
                  <c:v>32.7172179728963</c:v>
                </c:pt>
                <c:pt idx="14123">
                  <c:v>32.719534728169897</c:v>
                </c:pt>
                <c:pt idx="14124">
                  <c:v>32.721851483443402</c:v>
                </c:pt>
                <c:pt idx="14125">
                  <c:v>32.724168238716899</c:v>
                </c:pt>
                <c:pt idx="14126">
                  <c:v>32.726484993990503</c:v>
                </c:pt>
                <c:pt idx="14127">
                  <c:v>32.728801749264001</c:v>
                </c:pt>
                <c:pt idx="14128">
                  <c:v>32.731118504537598</c:v>
                </c:pt>
                <c:pt idx="14129">
                  <c:v>32.733435259811102</c:v>
                </c:pt>
                <c:pt idx="14130">
                  <c:v>32.7357520150846</c:v>
                </c:pt>
                <c:pt idx="14131">
                  <c:v>32.738068770358197</c:v>
                </c:pt>
                <c:pt idx="14132">
                  <c:v>32.740385525631702</c:v>
                </c:pt>
                <c:pt idx="14133">
                  <c:v>32.742702280905299</c:v>
                </c:pt>
                <c:pt idx="14134">
                  <c:v>32.745019036178803</c:v>
                </c:pt>
                <c:pt idx="14135">
                  <c:v>32.747335791452301</c:v>
                </c:pt>
                <c:pt idx="14136">
                  <c:v>32.749652546725898</c:v>
                </c:pt>
                <c:pt idx="14137">
                  <c:v>32.751969301999402</c:v>
                </c:pt>
                <c:pt idx="14138">
                  <c:v>32.754286057272999</c:v>
                </c:pt>
                <c:pt idx="14139">
                  <c:v>32.756602812546497</c:v>
                </c:pt>
                <c:pt idx="14140">
                  <c:v>32.758919567820001</c:v>
                </c:pt>
                <c:pt idx="14141">
                  <c:v>32.761236323093598</c:v>
                </c:pt>
                <c:pt idx="14142">
                  <c:v>32.763553078367103</c:v>
                </c:pt>
                <c:pt idx="14143">
                  <c:v>32.7658698336407</c:v>
                </c:pt>
                <c:pt idx="14144">
                  <c:v>32.768186588914197</c:v>
                </c:pt>
                <c:pt idx="14145">
                  <c:v>32.770503344187702</c:v>
                </c:pt>
                <c:pt idx="14146">
                  <c:v>32.772820099461299</c:v>
                </c:pt>
                <c:pt idx="14147">
                  <c:v>32.775136854734797</c:v>
                </c:pt>
                <c:pt idx="14148">
                  <c:v>32.777453610008401</c:v>
                </c:pt>
                <c:pt idx="14149">
                  <c:v>32.779770365281898</c:v>
                </c:pt>
                <c:pt idx="14150">
                  <c:v>32.782087120555403</c:v>
                </c:pt>
                <c:pt idx="14151">
                  <c:v>32.784403875829</c:v>
                </c:pt>
                <c:pt idx="14152">
                  <c:v>32.786720631102497</c:v>
                </c:pt>
                <c:pt idx="14153">
                  <c:v>32.789037386376101</c:v>
                </c:pt>
                <c:pt idx="14154">
                  <c:v>32.791354141649599</c:v>
                </c:pt>
                <c:pt idx="14155">
                  <c:v>32.793670896923103</c:v>
                </c:pt>
                <c:pt idx="14156">
                  <c:v>32.7959876521967</c:v>
                </c:pt>
                <c:pt idx="14157">
                  <c:v>32.798304407470198</c:v>
                </c:pt>
                <c:pt idx="14158">
                  <c:v>32.800621162743802</c:v>
                </c:pt>
                <c:pt idx="14159">
                  <c:v>32.8029379180173</c:v>
                </c:pt>
                <c:pt idx="14160">
                  <c:v>32.805254673290797</c:v>
                </c:pt>
                <c:pt idx="14161">
                  <c:v>32.807571428564401</c:v>
                </c:pt>
                <c:pt idx="14162">
                  <c:v>32.809888183837899</c:v>
                </c:pt>
                <c:pt idx="14163">
                  <c:v>32.812204939111503</c:v>
                </c:pt>
                <c:pt idx="14164">
                  <c:v>32.814521694385</c:v>
                </c:pt>
                <c:pt idx="14165">
                  <c:v>32.816838449658498</c:v>
                </c:pt>
                <c:pt idx="14166">
                  <c:v>32.819155204932102</c:v>
                </c:pt>
                <c:pt idx="14167">
                  <c:v>32.821471960205599</c:v>
                </c:pt>
                <c:pt idx="14168">
                  <c:v>32.823788715479203</c:v>
                </c:pt>
                <c:pt idx="14169">
                  <c:v>32.826105470752701</c:v>
                </c:pt>
                <c:pt idx="14170">
                  <c:v>32.828422226026198</c:v>
                </c:pt>
                <c:pt idx="14171">
                  <c:v>32.830738981299803</c:v>
                </c:pt>
                <c:pt idx="14172">
                  <c:v>32.8330557365733</c:v>
                </c:pt>
                <c:pt idx="14173">
                  <c:v>32.835372491846897</c:v>
                </c:pt>
                <c:pt idx="14174">
                  <c:v>32.837689247120402</c:v>
                </c:pt>
                <c:pt idx="14175">
                  <c:v>32.840006002393899</c:v>
                </c:pt>
                <c:pt idx="14176">
                  <c:v>32.842322757667503</c:v>
                </c:pt>
                <c:pt idx="14177">
                  <c:v>32.844639512941001</c:v>
                </c:pt>
                <c:pt idx="14178">
                  <c:v>32.846956268214598</c:v>
                </c:pt>
                <c:pt idx="14179">
                  <c:v>32.849273023488102</c:v>
                </c:pt>
                <c:pt idx="14180">
                  <c:v>32.8515897787616</c:v>
                </c:pt>
                <c:pt idx="14181">
                  <c:v>32.853906534035197</c:v>
                </c:pt>
                <c:pt idx="14182">
                  <c:v>32.856223289308701</c:v>
                </c:pt>
                <c:pt idx="14183">
                  <c:v>32.858540044582298</c:v>
                </c:pt>
                <c:pt idx="14184">
                  <c:v>32.860856799855803</c:v>
                </c:pt>
                <c:pt idx="14185">
                  <c:v>32.8631735551293</c:v>
                </c:pt>
                <c:pt idx="14186">
                  <c:v>32.865490310402897</c:v>
                </c:pt>
                <c:pt idx="14187">
                  <c:v>32.867807065676402</c:v>
                </c:pt>
                <c:pt idx="14188">
                  <c:v>32.870123820949999</c:v>
                </c:pt>
                <c:pt idx="14189">
                  <c:v>32.872440576223497</c:v>
                </c:pt>
                <c:pt idx="14190">
                  <c:v>32.874757331497001</c:v>
                </c:pt>
                <c:pt idx="14191">
                  <c:v>32.877074086770598</c:v>
                </c:pt>
                <c:pt idx="14192">
                  <c:v>32.879390842044103</c:v>
                </c:pt>
                <c:pt idx="14193">
                  <c:v>32.8817075973177</c:v>
                </c:pt>
                <c:pt idx="14194">
                  <c:v>32.884024352591197</c:v>
                </c:pt>
                <c:pt idx="14195">
                  <c:v>32.886341107864702</c:v>
                </c:pt>
                <c:pt idx="14196">
                  <c:v>32.888657863138299</c:v>
                </c:pt>
                <c:pt idx="14197">
                  <c:v>32.890974618411803</c:v>
                </c:pt>
                <c:pt idx="14198">
                  <c:v>32.8932913736854</c:v>
                </c:pt>
                <c:pt idx="14199">
                  <c:v>32.895608128958898</c:v>
                </c:pt>
                <c:pt idx="14200">
                  <c:v>32.897924884232403</c:v>
                </c:pt>
                <c:pt idx="14201">
                  <c:v>32.900241639506</c:v>
                </c:pt>
                <c:pt idx="14202">
                  <c:v>32.902558394779497</c:v>
                </c:pt>
                <c:pt idx="14203">
                  <c:v>32.904875150053101</c:v>
                </c:pt>
                <c:pt idx="14204">
                  <c:v>32.907191905326599</c:v>
                </c:pt>
                <c:pt idx="14205">
                  <c:v>32.909508660600103</c:v>
                </c:pt>
                <c:pt idx="14206">
                  <c:v>32.9118254158737</c:v>
                </c:pt>
                <c:pt idx="14207">
                  <c:v>32.914142171147198</c:v>
                </c:pt>
                <c:pt idx="14208">
                  <c:v>32.916458926420802</c:v>
                </c:pt>
                <c:pt idx="14209">
                  <c:v>32.918775681694299</c:v>
                </c:pt>
                <c:pt idx="14210">
                  <c:v>32.921092436967797</c:v>
                </c:pt>
                <c:pt idx="14211">
                  <c:v>32.923409192241401</c:v>
                </c:pt>
                <c:pt idx="14212">
                  <c:v>32.925725947514898</c:v>
                </c:pt>
                <c:pt idx="14213">
                  <c:v>32.928042702788503</c:v>
                </c:pt>
                <c:pt idx="14214">
                  <c:v>32.930359458062</c:v>
                </c:pt>
                <c:pt idx="14215">
                  <c:v>32.932676213335498</c:v>
                </c:pt>
                <c:pt idx="14216">
                  <c:v>32.934992968609102</c:v>
                </c:pt>
                <c:pt idx="14217">
                  <c:v>32.937309723882599</c:v>
                </c:pt>
                <c:pt idx="14218">
                  <c:v>32.939626479156203</c:v>
                </c:pt>
                <c:pt idx="14219">
                  <c:v>32.941943234429701</c:v>
                </c:pt>
                <c:pt idx="14220">
                  <c:v>32.944259989703198</c:v>
                </c:pt>
                <c:pt idx="14221">
                  <c:v>32.946576744976802</c:v>
                </c:pt>
                <c:pt idx="14222">
                  <c:v>32.9488935002503</c:v>
                </c:pt>
                <c:pt idx="14223">
                  <c:v>32.951210255523897</c:v>
                </c:pt>
                <c:pt idx="14224">
                  <c:v>32.953527010797401</c:v>
                </c:pt>
                <c:pt idx="14225">
                  <c:v>32.955843766070899</c:v>
                </c:pt>
                <c:pt idx="14226">
                  <c:v>32.958160521344503</c:v>
                </c:pt>
                <c:pt idx="14227">
                  <c:v>32.960477276618001</c:v>
                </c:pt>
                <c:pt idx="14228">
                  <c:v>32.962794031891598</c:v>
                </c:pt>
                <c:pt idx="14229">
                  <c:v>32.965110787165102</c:v>
                </c:pt>
                <c:pt idx="14230">
                  <c:v>32.9674275424386</c:v>
                </c:pt>
                <c:pt idx="14231">
                  <c:v>32.969744297712197</c:v>
                </c:pt>
                <c:pt idx="14232">
                  <c:v>32.972061052985701</c:v>
                </c:pt>
                <c:pt idx="14233">
                  <c:v>32.974377808259298</c:v>
                </c:pt>
                <c:pt idx="14234">
                  <c:v>32.976694563532803</c:v>
                </c:pt>
                <c:pt idx="14235">
                  <c:v>32.9790113188063</c:v>
                </c:pt>
                <c:pt idx="14236">
                  <c:v>32.981328074079897</c:v>
                </c:pt>
                <c:pt idx="14237">
                  <c:v>32.983644829353402</c:v>
                </c:pt>
                <c:pt idx="14238">
                  <c:v>32.985961584626999</c:v>
                </c:pt>
                <c:pt idx="14239">
                  <c:v>32.988278339900504</c:v>
                </c:pt>
                <c:pt idx="14240">
                  <c:v>32.990595095174001</c:v>
                </c:pt>
                <c:pt idx="14241">
                  <c:v>32.992911850447598</c:v>
                </c:pt>
                <c:pt idx="14242">
                  <c:v>32.995228605721103</c:v>
                </c:pt>
                <c:pt idx="14243">
                  <c:v>32.9975453609947</c:v>
                </c:pt>
                <c:pt idx="14244">
                  <c:v>32.999862116268197</c:v>
                </c:pt>
                <c:pt idx="14245">
                  <c:v>33.002178871541702</c:v>
                </c:pt>
                <c:pt idx="14246">
                  <c:v>33.004495626815299</c:v>
                </c:pt>
                <c:pt idx="14247">
                  <c:v>33.006812382088803</c:v>
                </c:pt>
                <c:pt idx="14248">
                  <c:v>33.0091291373624</c:v>
                </c:pt>
                <c:pt idx="14249">
                  <c:v>33.011445892635898</c:v>
                </c:pt>
                <c:pt idx="14250">
                  <c:v>33.013762647909402</c:v>
                </c:pt>
                <c:pt idx="14251">
                  <c:v>33.016079403182999</c:v>
                </c:pt>
                <c:pt idx="14252">
                  <c:v>33.018396158456497</c:v>
                </c:pt>
                <c:pt idx="14253">
                  <c:v>33.020712913730101</c:v>
                </c:pt>
                <c:pt idx="14254">
                  <c:v>33.023029669003598</c:v>
                </c:pt>
                <c:pt idx="14255">
                  <c:v>33.025346424277103</c:v>
                </c:pt>
                <c:pt idx="14256">
                  <c:v>33.0276631795507</c:v>
                </c:pt>
                <c:pt idx="14257">
                  <c:v>33.029979934824198</c:v>
                </c:pt>
                <c:pt idx="14258">
                  <c:v>33.032296690097802</c:v>
                </c:pt>
                <c:pt idx="14259">
                  <c:v>33.034613445371299</c:v>
                </c:pt>
                <c:pt idx="14260">
                  <c:v>33.036930200644797</c:v>
                </c:pt>
                <c:pt idx="14261">
                  <c:v>33.039246955918401</c:v>
                </c:pt>
                <c:pt idx="14262">
                  <c:v>33.041563711191898</c:v>
                </c:pt>
                <c:pt idx="14263">
                  <c:v>33.043880466465502</c:v>
                </c:pt>
                <c:pt idx="14264">
                  <c:v>33.046197221739</c:v>
                </c:pt>
                <c:pt idx="14265">
                  <c:v>33.048513977012597</c:v>
                </c:pt>
                <c:pt idx="14266">
                  <c:v>33.050830732286101</c:v>
                </c:pt>
                <c:pt idx="14267">
                  <c:v>33.053147487559599</c:v>
                </c:pt>
                <c:pt idx="14268">
                  <c:v>33.055464242833203</c:v>
                </c:pt>
                <c:pt idx="14269">
                  <c:v>33.057780998106701</c:v>
                </c:pt>
                <c:pt idx="14270">
                  <c:v>33.060097753380298</c:v>
                </c:pt>
                <c:pt idx="14271">
                  <c:v>33.062414508653802</c:v>
                </c:pt>
                <c:pt idx="14272">
                  <c:v>33.0647312639273</c:v>
                </c:pt>
                <c:pt idx="14273">
                  <c:v>33.067048019200897</c:v>
                </c:pt>
                <c:pt idx="14274">
                  <c:v>33.069364774474401</c:v>
                </c:pt>
                <c:pt idx="14275">
                  <c:v>33.071681529747998</c:v>
                </c:pt>
                <c:pt idx="14276">
                  <c:v>33.073998285021503</c:v>
                </c:pt>
                <c:pt idx="14277">
                  <c:v>33.076315040295</c:v>
                </c:pt>
                <c:pt idx="14278">
                  <c:v>33.078631795568597</c:v>
                </c:pt>
                <c:pt idx="14279">
                  <c:v>33.080948550842102</c:v>
                </c:pt>
                <c:pt idx="14280">
                  <c:v>33.083265306115699</c:v>
                </c:pt>
                <c:pt idx="14281">
                  <c:v>33.085582061389204</c:v>
                </c:pt>
                <c:pt idx="14282">
                  <c:v>33.087898816662701</c:v>
                </c:pt>
                <c:pt idx="14283">
                  <c:v>33.090215571936298</c:v>
                </c:pt>
                <c:pt idx="14284">
                  <c:v>33.092532327209803</c:v>
                </c:pt>
                <c:pt idx="14285">
                  <c:v>33.0948490824834</c:v>
                </c:pt>
                <c:pt idx="14286">
                  <c:v>33.097165837756897</c:v>
                </c:pt>
                <c:pt idx="14287">
                  <c:v>33.099482593030402</c:v>
                </c:pt>
                <c:pt idx="14288">
                  <c:v>33.101799348303999</c:v>
                </c:pt>
                <c:pt idx="14289">
                  <c:v>33.104116103577503</c:v>
                </c:pt>
                <c:pt idx="14290">
                  <c:v>33.1064328588511</c:v>
                </c:pt>
                <c:pt idx="14291">
                  <c:v>33.108749614124598</c:v>
                </c:pt>
                <c:pt idx="14292">
                  <c:v>33.111066369398102</c:v>
                </c:pt>
                <c:pt idx="14293">
                  <c:v>33.113383124671699</c:v>
                </c:pt>
                <c:pt idx="14294">
                  <c:v>33.115699879945197</c:v>
                </c:pt>
                <c:pt idx="14295">
                  <c:v>33.118016635218801</c:v>
                </c:pt>
                <c:pt idx="14296">
                  <c:v>33.120333390492299</c:v>
                </c:pt>
                <c:pt idx="14297">
                  <c:v>33.122650145765803</c:v>
                </c:pt>
                <c:pt idx="14298">
                  <c:v>33.1249669010394</c:v>
                </c:pt>
                <c:pt idx="14299">
                  <c:v>33.127283656312898</c:v>
                </c:pt>
                <c:pt idx="14300">
                  <c:v>33.129600411586502</c:v>
                </c:pt>
                <c:pt idx="14301">
                  <c:v>33.131917166859999</c:v>
                </c:pt>
                <c:pt idx="14302">
                  <c:v>33.134233922133497</c:v>
                </c:pt>
                <c:pt idx="14303">
                  <c:v>33.136550677407101</c:v>
                </c:pt>
                <c:pt idx="14304">
                  <c:v>33.138867432680598</c:v>
                </c:pt>
                <c:pt idx="14305">
                  <c:v>33.141184187954202</c:v>
                </c:pt>
                <c:pt idx="14306">
                  <c:v>33.1435009432277</c:v>
                </c:pt>
                <c:pt idx="14307">
                  <c:v>33.145817698501197</c:v>
                </c:pt>
                <c:pt idx="14308">
                  <c:v>33.148134453774802</c:v>
                </c:pt>
                <c:pt idx="14309">
                  <c:v>33.150451209048299</c:v>
                </c:pt>
                <c:pt idx="14310">
                  <c:v>33.152767964321903</c:v>
                </c:pt>
                <c:pt idx="14311">
                  <c:v>33.155084719595401</c:v>
                </c:pt>
                <c:pt idx="14312">
                  <c:v>33.157401474868898</c:v>
                </c:pt>
                <c:pt idx="14313">
                  <c:v>33.159718230142502</c:v>
                </c:pt>
                <c:pt idx="14314">
                  <c:v>33.162034985416</c:v>
                </c:pt>
                <c:pt idx="14315">
                  <c:v>33.164351740689597</c:v>
                </c:pt>
                <c:pt idx="14316">
                  <c:v>33.166668495963101</c:v>
                </c:pt>
                <c:pt idx="14317">
                  <c:v>33.168985251236599</c:v>
                </c:pt>
                <c:pt idx="14318">
                  <c:v>33.171302006510203</c:v>
                </c:pt>
                <c:pt idx="14319">
                  <c:v>33.1736187617837</c:v>
                </c:pt>
                <c:pt idx="14320">
                  <c:v>33.175935517057297</c:v>
                </c:pt>
                <c:pt idx="14321">
                  <c:v>33.178252272330802</c:v>
                </c:pt>
                <c:pt idx="14322">
                  <c:v>33.180569027604299</c:v>
                </c:pt>
                <c:pt idx="14323">
                  <c:v>33.182885782877896</c:v>
                </c:pt>
                <c:pt idx="14324">
                  <c:v>33.185202538151401</c:v>
                </c:pt>
                <c:pt idx="14325">
                  <c:v>33.187519293424998</c:v>
                </c:pt>
                <c:pt idx="14326">
                  <c:v>33.189836048698503</c:v>
                </c:pt>
                <c:pt idx="14327">
                  <c:v>33.192152803972</c:v>
                </c:pt>
                <c:pt idx="14328">
                  <c:v>33.194469559245597</c:v>
                </c:pt>
                <c:pt idx="14329">
                  <c:v>33.196786314519102</c:v>
                </c:pt>
                <c:pt idx="14330">
                  <c:v>33.199103069792699</c:v>
                </c:pt>
                <c:pt idx="14331">
                  <c:v>33.201419825066203</c:v>
                </c:pt>
                <c:pt idx="14332">
                  <c:v>33.203736580339701</c:v>
                </c:pt>
                <c:pt idx="14333">
                  <c:v>33.206053335613298</c:v>
                </c:pt>
                <c:pt idx="14334">
                  <c:v>33.208370090886802</c:v>
                </c:pt>
                <c:pt idx="14335">
                  <c:v>33.210686846160399</c:v>
                </c:pt>
                <c:pt idx="14336">
                  <c:v>33.213003601433897</c:v>
                </c:pt>
                <c:pt idx="14337">
                  <c:v>33.215320356707402</c:v>
                </c:pt>
                <c:pt idx="14338">
                  <c:v>33.217637111980999</c:v>
                </c:pt>
                <c:pt idx="14339">
                  <c:v>33.219953867254503</c:v>
                </c:pt>
                <c:pt idx="14340">
                  <c:v>33.2222706225281</c:v>
                </c:pt>
                <c:pt idx="14341">
                  <c:v>33.224587377801598</c:v>
                </c:pt>
                <c:pt idx="14342">
                  <c:v>33.226904133075102</c:v>
                </c:pt>
                <c:pt idx="14343">
                  <c:v>33.229220888348699</c:v>
                </c:pt>
                <c:pt idx="14344">
                  <c:v>33.231537643622197</c:v>
                </c:pt>
                <c:pt idx="14345">
                  <c:v>33.233854398895801</c:v>
                </c:pt>
                <c:pt idx="14346">
                  <c:v>33.236171154169298</c:v>
                </c:pt>
                <c:pt idx="14347">
                  <c:v>33.238487909442803</c:v>
                </c:pt>
                <c:pt idx="14348">
                  <c:v>33.2408046647164</c:v>
                </c:pt>
                <c:pt idx="14349">
                  <c:v>33.243121419989897</c:v>
                </c:pt>
                <c:pt idx="14350">
                  <c:v>33.245438175263502</c:v>
                </c:pt>
                <c:pt idx="14351">
                  <c:v>33.247754930536999</c:v>
                </c:pt>
                <c:pt idx="14352">
                  <c:v>33.250071685810497</c:v>
                </c:pt>
                <c:pt idx="14353">
                  <c:v>33.252388441084101</c:v>
                </c:pt>
                <c:pt idx="14354">
                  <c:v>33.254705196357598</c:v>
                </c:pt>
                <c:pt idx="14355">
                  <c:v>33.257021951631202</c:v>
                </c:pt>
                <c:pt idx="14356">
                  <c:v>33.2593387069047</c:v>
                </c:pt>
                <c:pt idx="14357">
                  <c:v>33.261655462178197</c:v>
                </c:pt>
                <c:pt idx="14358">
                  <c:v>33.263972217451801</c:v>
                </c:pt>
                <c:pt idx="14359">
                  <c:v>33.266288972725299</c:v>
                </c:pt>
                <c:pt idx="14360">
                  <c:v>33.268605727998903</c:v>
                </c:pt>
                <c:pt idx="14361">
                  <c:v>33.2709224832724</c:v>
                </c:pt>
                <c:pt idx="14362">
                  <c:v>33.273239238545898</c:v>
                </c:pt>
                <c:pt idx="14363">
                  <c:v>33.275555993819502</c:v>
                </c:pt>
                <c:pt idx="14364">
                  <c:v>33.277872749093</c:v>
                </c:pt>
                <c:pt idx="14365">
                  <c:v>33.280189504366597</c:v>
                </c:pt>
                <c:pt idx="14366">
                  <c:v>33.282506259640101</c:v>
                </c:pt>
                <c:pt idx="14367">
                  <c:v>33.284823014913599</c:v>
                </c:pt>
                <c:pt idx="14368">
                  <c:v>33.287139770187203</c:v>
                </c:pt>
                <c:pt idx="14369">
                  <c:v>33.2894565254607</c:v>
                </c:pt>
                <c:pt idx="14370">
                  <c:v>33.291773280734297</c:v>
                </c:pt>
                <c:pt idx="14371">
                  <c:v>33.294090036007802</c:v>
                </c:pt>
                <c:pt idx="14372">
                  <c:v>33.296406791281299</c:v>
                </c:pt>
                <c:pt idx="14373">
                  <c:v>33.298723546554903</c:v>
                </c:pt>
                <c:pt idx="14374">
                  <c:v>33.301040301828401</c:v>
                </c:pt>
                <c:pt idx="14375">
                  <c:v>33.303357057101998</c:v>
                </c:pt>
                <c:pt idx="14376">
                  <c:v>33.305673812375503</c:v>
                </c:pt>
                <c:pt idx="14377">
                  <c:v>33.307990567649</c:v>
                </c:pt>
                <c:pt idx="14378">
                  <c:v>33.310307322922597</c:v>
                </c:pt>
                <c:pt idx="14379">
                  <c:v>33.312624078196102</c:v>
                </c:pt>
                <c:pt idx="14380">
                  <c:v>33.314940833469699</c:v>
                </c:pt>
                <c:pt idx="14381">
                  <c:v>33.317257588743203</c:v>
                </c:pt>
                <c:pt idx="14382">
                  <c:v>33.319574344016701</c:v>
                </c:pt>
                <c:pt idx="14383">
                  <c:v>33.321891099290298</c:v>
                </c:pt>
                <c:pt idx="14384">
                  <c:v>33.324207854563802</c:v>
                </c:pt>
                <c:pt idx="14385">
                  <c:v>33.326524609837399</c:v>
                </c:pt>
                <c:pt idx="14386">
                  <c:v>33.328841365110897</c:v>
                </c:pt>
                <c:pt idx="14387">
                  <c:v>33.331158120384401</c:v>
                </c:pt>
                <c:pt idx="14388">
                  <c:v>33.333474875657998</c:v>
                </c:pt>
                <c:pt idx="14389">
                  <c:v>33.335791630931503</c:v>
                </c:pt>
                <c:pt idx="14390">
                  <c:v>33.3381083862051</c:v>
                </c:pt>
                <c:pt idx="14391">
                  <c:v>33.340425141478597</c:v>
                </c:pt>
                <c:pt idx="14392">
                  <c:v>33.342741896752102</c:v>
                </c:pt>
                <c:pt idx="14393">
                  <c:v>33.345058652025699</c:v>
                </c:pt>
                <c:pt idx="14394">
                  <c:v>33.347375407299197</c:v>
                </c:pt>
                <c:pt idx="14395">
                  <c:v>33.349692162572801</c:v>
                </c:pt>
                <c:pt idx="14396">
                  <c:v>33.352008917846298</c:v>
                </c:pt>
                <c:pt idx="14397">
                  <c:v>33.354325673119803</c:v>
                </c:pt>
                <c:pt idx="14398">
                  <c:v>33.3566424283934</c:v>
                </c:pt>
                <c:pt idx="14399">
                  <c:v>33.358959183666897</c:v>
                </c:pt>
                <c:pt idx="14400">
                  <c:v>33.361275938940501</c:v>
                </c:pt>
                <c:pt idx="14401">
                  <c:v>33.363592694213999</c:v>
                </c:pt>
                <c:pt idx="14402">
                  <c:v>33.365909449487503</c:v>
                </c:pt>
                <c:pt idx="14403">
                  <c:v>33.3682262047611</c:v>
                </c:pt>
                <c:pt idx="14404">
                  <c:v>33.370542960034598</c:v>
                </c:pt>
                <c:pt idx="14405">
                  <c:v>33.372859715308202</c:v>
                </c:pt>
                <c:pt idx="14406">
                  <c:v>33.3751764705817</c:v>
                </c:pt>
                <c:pt idx="14407">
                  <c:v>33.377493225855297</c:v>
                </c:pt>
                <c:pt idx="14408">
                  <c:v>33.379809981128801</c:v>
                </c:pt>
                <c:pt idx="14409">
                  <c:v>33.382126736402299</c:v>
                </c:pt>
                <c:pt idx="14410">
                  <c:v>33.384443491675903</c:v>
                </c:pt>
                <c:pt idx="14411">
                  <c:v>33.3867602469494</c:v>
                </c:pt>
                <c:pt idx="14412">
                  <c:v>33.389077002222997</c:v>
                </c:pt>
                <c:pt idx="14413">
                  <c:v>33.391393757496502</c:v>
                </c:pt>
                <c:pt idx="14414">
                  <c:v>33.393710512769999</c:v>
                </c:pt>
                <c:pt idx="14415">
                  <c:v>33.396027268043603</c:v>
                </c:pt>
                <c:pt idx="14416">
                  <c:v>33.398344023317101</c:v>
                </c:pt>
                <c:pt idx="14417">
                  <c:v>33.400660778590698</c:v>
                </c:pt>
                <c:pt idx="14418">
                  <c:v>33.402977533864203</c:v>
                </c:pt>
                <c:pt idx="14419">
                  <c:v>33.4052942891377</c:v>
                </c:pt>
                <c:pt idx="14420">
                  <c:v>33.407611044411297</c:v>
                </c:pt>
                <c:pt idx="14421">
                  <c:v>33.409927799684802</c:v>
                </c:pt>
                <c:pt idx="14422">
                  <c:v>33.412244554958399</c:v>
                </c:pt>
                <c:pt idx="14423">
                  <c:v>33.414561310231903</c:v>
                </c:pt>
                <c:pt idx="14424">
                  <c:v>33.416878065505401</c:v>
                </c:pt>
                <c:pt idx="14425">
                  <c:v>33.419194820778998</c:v>
                </c:pt>
                <c:pt idx="14426">
                  <c:v>33.421511576052502</c:v>
                </c:pt>
                <c:pt idx="14427">
                  <c:v>33.423828331326099</c:v>
                </c:pt>
                <c:pt idx="14428">
                  <c:v>33.426145086599597</c:v>
                </c:pt>
                <c:pt idx="14429">
                  <c:v>33.428461841873101</c:v>
                </c:pt>
                <c:pt idx="14430">
                  <c:v>33.430778597146698</c:v>
                </c:pt>
                <c:pt idx="14431">
                  <c:v>33.433095352420203</c:v>
                </c:pt>
                <c:pt idx="14432">
                  <c:v>33.4354121076938</c:v>
                </c:pt>
                <c:pt idx="14433">
                  <c:v>33.437728862967298</c:v>
                </c:pt>
                <c:pt idx="14434">
                  <c:v>33.440045618240802</c:v>
                </c:pt>
                <c:pt idx="14435">
                  <c:v>33.442362373514399</c:v>
                </c:pt>
                <c:pt idx="14436">
                  <c:v>33.444679128787897</c:v>
                </c:pt>
                <c:pt idx="14437">
                  <c:v>33.446995884061501</c:v>
                </c:pt>
                <c:pt idx="14438">
                  <c:v>33.449312639334998</c:v>
                </c:pt>
                <c:pt idx="14439">
                  <c:v>33.451629394608503</c:v>
                </c:pt>
                <c:pt idx="14440">
                  <c:v>33.4539461498821</c:v>
                </c:pt>
                <c:pt idx="14441">
                  <c:v>33.456262905155597</c:v>
                </c:pt>
                <c:pt idx="14442">
                  <c:v>33.458579660429201</c:v>
                </c:pt>
                <c:pt idx="14443">
                  <c:v>33.460896415702699</c:v>
                </c:pt>
                <c:pt idx="14444">
                  <c:v>33.463213170976204</c:v>
                </c:pt>
                <c:pt idx="14445">
                  <c:v>33.4655299262498</c:v>
                </c:pt>
                <c:pt idx="14446">
                  <c:v>33.467846681523298</c:v>
                </c:pt>
                <c:pt idx="14447">
                  <c:v>33.470163436796902</c:v>
                </c:pt>
                <c:pt idx="14448">
                  <c:v>33.4724801920704</c:v>
                </c:pt>
                <c:pt idx="14449">
                  <c:v>33.474796947343897</c:v>
                </c:pt>
                <c:pt idx="14450">
                  <c:v>33.477113702617501</c:v>
                </c:pt>
                <c:pt idx="14451">
                  <c:v>33.479430457890999</c:v>
                </c:pt>
                <c:pt idx="14452">
                  <c:v>33.481747213164603</c:v>
                </c:pt>
                <c:pt idx="14453">
                  <c:v>33.4840639684381</c:v>
                </c:pt>
                <c:pt idx="14454">
                  <c:v>33.486380723711598</c:v>
                </c:pt>
                <c:pt idx="14455">
                  <c:v>33.488697478985202</c:v>
                </c:pt>
                <c:pt idx="14456">
                  <c:v>33.491014234258699</c:v>
                </c:pt>
                <c:pt idx="14457">
                  <c:v>33.493330989532303</c:v>
                </c:pt>
                <c:pt idx="14458">
                  <c:v>33.495647744805801</c:v>
                </c:pt>
                <c:pt idx="14459">
                  <c:v>33.497964500079298</c:v>
                </c:pt>
                <c:pt idx="14460">
                  <c:v>33.500281255352903</c:v>
                </c:pt>
                <c:pt idx="14461">
                  <c:v>33.5025980106264</c:v>
                </c:pt>
                <c:pt idx="14462">
                  <c:v>33.504914765899997</c:v>
                </c:pt>
                <c:pt idx="14463">
                  <c:v>33.507231521173502</c:v>
                </c:pt>
                <c:pt idx="14464">
                  <c:v>33.509548276446999</c:v>
                </c:pt>
                <c:pt idx="14465">
                  <c:v>33.511865031720603</c:v>
                </c:pt>
                <c:pt idx="14466">
                  <c:v>33.514181786994101</c:v>
                </c:pt>
                <c:pt idx="14467">
                  <c:v>33.516498542267698</c:v>
                </c:pt>
                <c:pt idx="14468">
                  <c:v>33.518815297541202</c:v>
                </c:pt>
                <c:pt idx="14469">
                  <c:v>33.5211320528147</c:v>
                </c:pt>
                <c:pt idx="14470">
                  <c:v>33.523448808088297</c:v>
                </c:pt>
                <c:pt idx="14471">
                  <c:v>33.525765563361801</c:v>
                </c:pt>
                <c:pt idx="14472">
                  <c:v>33.528082318635398</c:v>
                </c:pt>
                <c:pt idx="14473">
                  <c:v>33.530399073908903</c:v>
                </c:pt>
                <c:pt idx="14474">
                  <c:v>33.532715829182401</c:v>
                </c:pt>
                <c:pt idx="14475">
                  <c:v>33.535032584455998</c:v>
                </c:pt>
                <c:pt idx="14476">
                  <c:v>33.537349339729502</c:v>
                </c:pt>
                <c:pt idx="14477">
                  <c:v>33.539666095003099</c:v>
                </c:pt>
                <c:pt idx="14478">
                  <c:v>33.541982850276597</c:v>
                </c:pt>
                <c:pt idx="14479">
                  <c:v>33.544299605550101</c:v>
                </c:pt>
                <c:pt idx="14480">
                  <c:v>33.546616360823698</c:v>
                </c:pt>
                <c:pt idx="14481">
                  <c:v>33.548933116097203</c:v>
                </c:pt>
                <c:pt idx="14482">
                  <c:v>33.5512498713708</c:v>
                </c:pt>
                <c:pt idx="14483">
                  <c:v>33.553566626644297</c:v>
                </c:pt>
                <c:pt idx="14484">
                  <c:v>33.555883381917802</c:v>
                </c:pt>
                <c:pt idx="14485">
                  <c:v>33.558200137191399</c:v>
                </c:pt>
                <c:pt idx="14486">
                  <c:v>33.560516892464904</c:v>
                </c:pt>
                <c:pt idx="14487">
                  <c:v>33.562833647738501</c:v>
                </c:pt>
                <c:pt idx="14488">
                  <c:v>33.565150403011998</c:v>
                </c:pt>
                <c:pt idx="14489">
                  <c:v>33.567467158285503</c:v>
                </c:pt>
                <c:pt idx="14490">
                  <c:v>33.5697839135591</c:v>
                </c:pt>
                <c:pt idx="14491">
                  <c:v>33.572100668832597</c:v>
                </c:pt>
                <c:pt idx="14492">
                  <c:v>33.574417424106201</c:v>
                </c:pt>
                <c:pt idx="14493">
                  <c:v>33.576734179379699</c:v>
                </c:pt>
                <c:pt idx="14494">
                  <c:v>33.579050934653203</c:v>
                </c:pt>
                <c:pt idx="14495">
                  <c:v>33.5813676899268</c:v>
                </c:pt>
                <c:pt idx="14496">
                  <c:v>33.583684445200298</c:v>
                </c:pt>
                <c:pt idx="14497">
                  <c:v>33.586001200473902</c:v>
                </c:pt>
                <c:pt idx="14498">
                  <c:v>33.588317955747399</c:v>
                </c:pt>
                <c:pt idx="14499">
                  <c:v>33.590634711020897</c:v>
                </c:pt>
                <c:pt idx="14500">
                  <c:v>33.592951466294501</c:v>
                </c:pt>
                <c:pt idx="14501">
                  <c:v>33.595268221567999</c:v>
                </c:pt>
                <c:pt idx="14502">
                  <c:v>33.597584976841603</c:v>
                </c:pt>
                <c:pt idx="14503">
                  <c:v>33.5999017321151</c:v>
                </c:pt>
                <c:pt idx="14504">
                  <c:v>33.602218487388598</c:v>
                </c:pt>
                <c:pt idx="14505">
                  <c:v>33.604535242662202</c:v>
                </c:pt>
                <c:pt idx="14506">
                  <c:v>33.606851997935699</c:v>
                </c:pt>
                <c:pt idx="14507">
                  <c:v>33.609168753209303</c:v>
                </c:pt>
                <c:pt idx="14508">
                  <c:v>33.611485508482801</c:v>
                </c:pt>
                <c:pt idx="14509">
                  <c:v>33.613802263756298</c:v>
                </c:pt>
                <c:pt idx="14510">
                  <c:v>33.616119019029902</c:v>
                </c:pt>
                <c:pt idx="14511">
                  <c:v>33.6184357743034</c:v>
                </c:pt>
                <c:pt idx="14512">
                  <c:v>33.620752529576997</c:v>
                </c:pt>
                <c:pt idx="14513">
                  <c:v>33.623069284850502</c:v>
                </c:pt>
                <c:pt idx="14514">
                  <c:v>33.625386040123999</c:v>
                </c:pt>
                <c:pt idx="14515">
                  <c:v>33.627702795397603</c:v>
                </c:pt>
                <c:pt idx="14516">
                  <c:v>33.630019550671101</c:v>
                </c:pt>
                <c:pt idx="14517">
                  <c:v>33.632336305944698</c:v>
                </c:pt>
                <c:pt idx="14518">
                  <c:v>33.634653061218202</c:v>
                </c:pt>
                <c:pt idx="14519">
                  <c:v>33.6369698164917</c:v>
                </c:pt>
                <c:pt idx="14520">
                  <c:v>33.639286571765297</c:v>
                </c:pt>
                <c:pt idx="14521">
                  <c:v>33.641603327038801</c:v>
                </c:pt>
                <c:pt idx="14522">
                  <c:v>33.643920082312398</c:v>
                </c:pt>
                <c:pt idx="14523">
                  <c:v>33.646236837585903</c:v>
                </c:pt>
                <c:pt idx="14524">
                  <c:v>33.6485535928594</c:v>
                </c:pt>
                <c:pt idx="14525">
                  <c:v>33.650870348132997</c:v>
                </c:pt>
                <c:pt idx="14526">
                  <c:v>33.653187103406502</c:v>
                </c:pt>
                <c:pt idx="14527">
                  <c:v>33.655503858680099</c:v>
                </c:pt>
                <c:pt idx="14528">
                  <c:v>33.657820613953596</c:v>
                </c:pt>
                <c:pt idx="14529">
                  <c:v>33.660137369227101</c:v>
                </c:pt>
                <c:pt idx="14530">
                  <c:v>33.662454124500698</c:v>
                </c:pt>
                <c:pt idx="14531">
                  <c:v>33.664770879774203</c:v>
                </c:pt>
                <c:pt idx="14532">
                  <c:v>33.6670876350478</c:v>
                </c:pt>
                <c:pt idx="14533">
                  <c:v>33.669404390321297</c:v>
                </c:pt>
                <c:pt idx="14534">
                  <c:v>33.671721145594802</c:v>
                </c:pt>
                <c:pt idx="14535">
                  <c:v>33.674037900868399</c:v>
                </c:pt>
                <c:pt idx="14536">
                  <c:v>33.676354656141903</c:v>
                </c:pt>
                <c:pt idx="14537">
                  <c:v>33.6786714114155</c:v>
                </c:pt>
                <c:pt idx="14538">
                  <c:v>33.680988166688998</c:v>
                </c:pt>
                <c:pt idx="14539">
                  <c:v>33.683304921962502</c:v>
                </c:pt>
                <c:pt idx="14540">
                  <c:v>33.685621677236099</c:v>
                </c:pt>
                <c:pt idx="14541">
                  <c:v>33.687938432509597</c:v>
                </c:pt>
                <c:pt idx="14542">
                  <c:v>33.690255187783201</c:v>
                </c:pt>
                <c:pt idx="14543">
                  <c:v>33.692571943056699</c:v>
                </c:pt>
                <c:pt idx="14544">
                  <c:v>33.694888698330203</c:v>
                </c:pt>
                <c:pt idx="14545">
                  <c:v>33.6972054536038</c:v>
                </c:pt>
                <c:pt idx="14546">
                  <c:v>33.699522208877298</c:v>
                </c:pt>
                <c:pt idx="14547">
                  <c:v>33.701838964150902</c:v>
                </c:pt>
                <c:pt idx="14548">
                  <c:v>33.704155719424399</c:v>
                </c:pt>
                <c:pt idx="14549">
                  <c:v>33.706472474698003</c:v>
                </c:pt>
                <c:pt idx="14550">
                  <c:v>33.708789229971501</c:v>
                </c:pt>
                <c:pt idx="14551">
                  <c:v>33.711105985244998</c:v>
                </c:pt>
                <c:pt idx="14552">
                  <c:v>33.713422740518602</c:v>
                </c:pt>
                <c:pt idx="14553">
                  <c:v>33.7157394957921</c:v>
                </c:pt>
                <c:pt idx="14554">
                  <c:v>33.718056251065697</c:v>
                </c:pt>
                <c:pt idx="14555">
                  <c:v>33.720373006339202</c:v>
                </c:pt>
                <c:pt idx="14556">
                  <c:v>33.722689761612699</c:v>
                </c:pt>
                <c:pt idx="14557">
                  <c:v>33.725006516886303</c:v>
                </c:pt>
                <c:pt idx="14558">
                  <c:v>33.727323272159801</c:v>
                </c:pt>
                <c:pt idx="14559">
                  <c:v>33.729640027433398</c:v>
                </c:pt>
                <c:pt idx="14560">
                  <c:v>33.731956782706902</c:v>
                </c:pt>
                <c:pt idx="14561">
                  <c:v>33.7342735379804</c:v>
                </c:pt>
                <c:pt idx="14562">
                  <c:v>33.736590293253997</c:v>
                </c:pt>
                <c:pt idx="14563">
                  <c:v>33.738907048527501</c:v>
                </c:pt>
                <c:pt idx="14564">
                  <c:v>33.741223803801098</c:v>
                </c:pt>
                <c:pt idx="14565">
                  <c:v>33.743540559074603</c:v>
                </c:pt>
                <c:pt idx="14566">
                  <c:v>33.7458573143481</c:v>
                </c:pt>
                <c:pt idx="14567">
                  <c:v>33.748174069621697</c:v>
                </c:pt>
                <c:pt idx="14568">
                  <c:v>33.750490824895202</c:v>
                </c:pt>
                <c:pt idx="14569">
                  <c:v>33.752807580168799</c:v>
                </c:pt>
                <c:pt idx="14570">
                  <c:v>33.755124335442297</c:v>
                </c:pt>
                <c:pt idx="14571">
                  <c:v>33.757441090715801</c:v>
                </c:pt>
                <c:pt idx="14572">
                  <c:v>33.759757845989398</c:v>
                </c:pt>
                <c:pt idx="14573">
                  <c:v>33.762074601262903</c:v>
                </c:pt>
                <c:pt idx="14574">
                  <c:v>33.7643913565365</c:v>
                </c:pt>
                <c:pt idx="14575">
                  <c:v>33.766708111809997</c:v>
                </c:pt>
                <c:pt idx="14576">
                  <c:v>33.769024867083502</c:v>
                </c:pt>
                <c:pt idx="14577">
                  <c:v>33.771341622357099</c:v>
                </c:pt>
                <c:pt idx="14578">
                  <c:v>33.773658377630603</c:v>
                </c:pt>
                <c:pt idx="14579">
                  <c:v>33.7759751329042</c:v>
                </c:pt>
                <c:pt idx="14580">
                  <c:v>33.778291888177698</c:v>
                </c:pt>
                <c:pt idx="14581">
                  <c:v>33.780608643451203</c:v>
                </c:pt>
                <c:pt idx="14582">
                  <c:v>33.782925398724799</c:v>
                </c:pt>
                <c:pt idx="14583">
                  <c:v>33.785242153998297</c:v>
                </c:pt>
                <c:pt idx="14584">
                  <c:v>33.787558909271901</c:v>
                </c:pt>
                <c:pt idx="14585">
                  <c:v>33.789875664545399</c:v>
                </c:pt>
                <c:pt idx="14586">
                  <c:v>33.792192419818903</c:v>
                </c:pt>
                <c:pt idx="14587">
                  <c:v>33.7945091750925</c:v>
                </c:pt>
                <c:pt idx="14588">
                  <c:v>33.796825930365998</c:v>
                </c:pt>
                <c:pt idx="14589">
                  <c:v>33.799142685639602</c:v>
                </c:pt>
                <c:pt idx="14590">
                  <c:v>33.801459440913099</c:v>
                </c:pt>
                <c:pt idx="14591">
                  <c:v>33.803776196186597</c:v>
                </c:pt>
                <c:pt idx="14592">
                  <c:v>33.806092951460201</c:v>
                </c:pt>
                <c:pt idx="14593">
                  <c:v>33.808409706733698</c:v>
                </c:pt>
                <c:pt idx="14594">
                  <c:v>33.810726462007302</c:v>
                </c:pt>
                <c:pt idx="14595">
                  <c:v>33.8130432172808</c:v>
                </c:pt>
                <c:pt idx="14596">
                  <c:v>33.815359972554297</c:v>
                </c:pt>
                <c:pt idx="14597">
                  <c:v>33.817676727827902</c:v>
                </c:pt>
                <c:pt idx="14598">
                  <c:v>33.819993483101399</c:v>
                </c:pt>
                <c:pt idx="14599">
                  <c:v>33.822310238375003</c:v>
                </c:pt>
                <c:pt idx="14600">
                  <c:v>33.824626993648501</c:v>
                </c:pt>
                <c:pt idx="14601">
                  <c:v>33.826943748921998</c:v>
                </c:pt>
                <c:pt idx="14602">
                  <c:v>33.829260504195602</c:v>
                </c:pt>
                <c:pt idx="14603">
                  <c:v>33.8315772594691</c:v>
                </c:pt>
                <c:pt idx="14604">
                  <c:v>33.833894014742697</c:v>
                </c:pt>
                <c:pt idx="14605">
                  <c:v>33.836210770016201</c:v>
                </c:pt>
                <c:pt idx="14606">
                  <c:v>33.838527525289699</c:v>
                </c:pt>
                <c:pt idx="14607">
                  <c:v>33.840844280563303</c:v>
                </c:pt>
                <c:pt idx="14608">
                  <c:v>33.8431610358368</c:v>
                </c:pt>
                <c:pt idx="14609">
                  <c:v>33.845477791110397</c:v>
                </c:pt>
                <c:pt idx="14610">
                  <c:v>33.847794546383902</c:v>
                </c:pt>
                <c:pt idx="14611">
                  <c:v>33.8501113016574</c:v>
                </c:pt>
                <c:pt idx="14612">
                  <c:v>33.852428056930997</c:v>
                </c:pt>
                <c:pt idx="14613">
                  <c:v>33.854744812204501</c:v>
                </c:pt>
                <c:pt idx="14614">
                  <c:v>33.857061567478098</c:v>
                </c:pt>
                <c:pt idx="14615">
                  <c:v>33.859378322751603</c:v>
                </c:pt>
                <c:pt idx="14616">
                  <c:v>33.8616950780251</c:v>
                </c:pt>
                <c:pt idx="14617">
                  <c:v>33.864011833298697</c:v>
                </c:pt>
                <c:pt idx="14618">
                  <c:v>33.866328588572202</c:v>
                </c:pt>
                <c:pt idx="14619">
                  <c:v>33.868645343845799</c:v>
                </c:pt>
                <c:pt idx="14620">
                  <c:v>33.870962099119303</c:v>
                </c:pt>
                <c:pt idx="14621">
                  <c:v>33.873278854392801</c:v>
                </c:pt>
                <c:pt idx="14622">
                  <c:v>33.875595609666398</c:v>
                </c:pt>
                <c:pt idx="14623">
                  <c:v>33.877912364939903</c:v>
                </c:pt>
                <c:pt idx="14624">
                  <c:v>33.8802291202135</c:v>
                </c:pt>
                <c:pt idx="14625">
                  <c:v>33.882545875486997</c:v>
                </c:pt>
                <c:pt idx="14626">
                  <c:v>33.884862630760502</c:v>
                </c:pt>
                <c:pt idx="14627">
                  <c:v>33.887179386034099</c:v>
                </c:pt>
                <c:pt idx="14628">
                  <c:v>33.889496141307603</c:v>
                </c:pt>
                <c:pt idx="14629">
                  <c:v>33.8918128965812</c:v>
                </c:pt>
                <c:pt idx="14630">
                  <c:v>33.894129651854698</c:v>
                </c:pt>
                <c:pt idx="14631">
                  <c:v>33.896446407128202</c:v>
                </c:pt>
                <c:pt idx="14632">
                  <c:v>33.898763162401799</c:v>
                </c:pt>
                <c:pt idx="14633">
                  <c:v>33.901079917675297</c:v>
                </c:pt>
                <c:pt idx="14634">
                  <c:v>33.903396672948901</c:v>
                </c:pt>
                <c:pt idx="14635">
                  <c:v>33.905713428222398</c:v>
                </c:pt>
                <c:pt idx="14636">
                  <c:v>33.908030183495903</c:v>
                </c:pt>
                <c:pt idx="14637">
                  <c:v>33.9103469387695</c:v>
                </c:pt>
                <c:pt idx="14638">
                  <c:v>33.912663694042998</c:v>
                </c:pt>
                <c:pt idx="14639">
                  <c:v>33.914980449316602</c:v>
                </c:pt>
                <c:pt idx="14640">
                  <c:v>33.917297204590099</c:v>
                </c:pt>
                <c:pt idx="14641">
                  <c:v>33.919613959863597</c:v>
                </c:pt>
                <c:pt idx="14642">
                  <c:v>33.921930715137201</c:v>
                </c:pt>
                <c:pt idx="14643">
                  <c:v>33.924247470410698</c:v>
                </c:pt>
                <c:pt idx="14644">
                  <c:v>33.926564225684302</c:v>
                </c:pt>
                <c:pt idx="14645">
                  <c:v>33.9288809809578</c:v>
                </c:pt>
                <c:pt idx="14646">
                  <c:v>33.931197736231297</c:v>
                </c:pt>
                <c:pt idx="14647">
                  <c:v>33.933514491504901</c:v>
                </c:pt>
                <c:pt idx="14648">
                  <c:v>33.935831246778399</c:v>
                </c:pt>
                <c:pt idx="14649">
                  <c:v>33.938148002052003</c:v>
                </c:pt>
                <c:pt idx="14650">
                  <c:v>33.9404647573255</c:v>
                </c:pt>
                <c:pt idx="14651">
                  <c:v>33.942781512598998</c:v>
                </c:pt>
                <c:pt idx="14652">
                  <c:v>33.945098267872602</c:v>
                </c:pt>
                <c:pt idx="14653">
                  <c:v>33.9474150231461</c:v>
                </c:pt>
                <c:pt idx="14654">
                  <c:v>33.949731778419697</c:v>
                </c:pt>
                <c:pt idx="14655">
                  <c:v>33.952048533693201</c:v>
                </c:pt>
                <c:pt idx="14656">
                  <c:v>33.954365288966699</c:v>
                </c:pt>
                <c:pt idx="14657">
                  <c:v>33.956682044240303</c:v>
                </c:pt>
                <c:pt idx="14658">
                  <c:v>33.9589987995138</c:v>
                </c:pt>
                <c:pt idx="14659">
                  <c:v>33.961315554787397</c:v>
                </c:pt>
                <c:pt idx="14660">
                  <c:v>33.963632310060902</c:v>
                </c:pt>
                <c:pt idx="14661">
                  <c:v>33.965949065334399</c:v>
                </c:pt>
                <c:pt idx="14662">
                  <c:v>33.968265820608003</c:v>
                </c:pt>
                <c:pt idx="14663">
                  <c:v>33.970582575881501</c:v>
                </c:pt>
                <c:pt idx="14664">
                  <c:v>33.972899331155098</c:v>
                </c:pt>
                <c:pt idx="14665">
                  <c:v>33.975216086428603</c:v>
                </c:pt>
                <c:pt idx="14666">
                  <c:v>33.9775328417021</c:v>
                </c:pt>
                <c:pt idx="14667">
                  <c:v>33.979849596975697</c:v>
                </c:pt>
                <c:pt idx="14668">
                  <c:v>33.982166352249202</c:v>
                </c:pt>
                <c:pt idx="14669">
                  <c:v>33.984483107522799</c:v>
                </c:pt>
                <c:pt idx="14670">
                  <c:v>33.986799862796303</c:v>
                </c:pt>
                <c:pt idx="14671">
                  <c:v>33.989116618069801</c:v>
                </c:pt>
                <c:pt idx="14672">
                  <c:v>33.991433373343398</c:v>
                </c:pt>
                <c:pt idx="14673">
                  <c:v>33.993750128616902</c:v>
                </c:pt>
                <c:pt idx="14674">
                  <c:v>33.996066883890499</c:v>
                </c:pt>
                <c:pt idx="14675">
                  <c:v>33.998383639163997</c:v>
                </c:pt>
                <c:pt idx="14676">
                  <c:v>34.000700394437501</c:v>
                </c:pt>
                <c:pt idx="14677">
                  <c:v>34.003017149711098</c:v>
                </c:pt>
                <c:pt idx="14678">
                  <c:v>34.005333904984603</c:v>
                </c:pt>
                <c:pt idx="14679">
                  <c:v>34.0076506602582</c:v>
                </c:pt>
                <c:pt idx="14680">
                  <c:v>34.009967415531698</c:v>
                </c:pt>
                <c:pt idx="14681">
                  <c:v>34.012284170805202</c:v>
                </c:pt>
                <c:pt idx="14682">
                  <c:v>34.014600926078799</c:v>
                </c:pt>
                <c:pt idx="14683">
                  <c:v>34.016917681352297</c:v>
                </c:pt>
                <c:pt idx="14684">
                  <c:v>34.019234436625901</c:v>
                </c:pt>
                <c:pt idx="14685">
                  <c:v>34.021551191899398</c:v>
                </c:pt>
                <c:pt idx="14686">
                  <c:v>34.023867947172903</c:v>
                </c:pt>
                <c:pt idx="14687">
                  <c:v>34.0261847024465</c:v>
                </c:pt>
                <c:pt idx="14688">
                  <c:v>34.028501457719997</c:v>
                </c:pt>
                <c:pt idx="14689">
                  <c:v>34.030818212993601</c:v>
                </c:pt>
                <c:pt idx="14690">
                  <c:v>34.033134968267099</c:v>
                </c:pt>
                <c:pt idx="14691">
                  <c:v>34.035451723540604</c:v>
                </c:pt>
                <c:pt idx="14692">
                  <c:v>34.037768478814201</c:v>
                </c:pt>
                <c:pt idx="14693">
                  <c:v>34.040085234087698</c:v>
                </c:pt>
                <c:pt idx="14694">
                  <c:v>34.042401989361302</c:v>
                </c:pt>
                <c:pt idx="14695">
                  <c:v>34.0447187446348</c:v>
                </c:pt>
                <c:pt idx="14696">
                  <c:v>34.047035499908397</c:v>
                </c:pt>
                <c:pt idx="14697">
                  <c:v>34.049352255181901</c:v>
                </c:pt>
                <c:pt idx="14698">
                  <c:v>34.051669010455399</c:v>
                </c:pt>
                <c:pt idx="14699">
                  <c:v>34.053985765729003</c:v>
                </c:pt>
                <c:pt idx="14700">
                  <c:v>34.0563025210025</c:v>
                </c:pt>
                <c:pt idx="14701">
                  <c:v>34.058619276276097</c:v>
                </c:pt>
                <c:pt idx="14702">
                  <c:v>34.060936031549602</c:v>
                </c:pt>
                <c:pt idx="14703">
                  <c:v>34.063252786823099</c:v>
                </c:pt>
                <c:pt idx="14704">
                  <c:v>34.065569542096704</c:v>
                </c:pt>
                <c:pt idx="14705">
                  <c:v>34.067886297370201</c:v>
                </c:pt>
                <c:pt idx="14706">
                  <c:v>34.070203052643798</c:v>
                </c:pt>
                <c:pt idx="14707">
                  <c:v>34.072519807917303</c:v>
                </c:pt>
                <c:pt idx="14708">
                  <c:v>34.0748365631908</c:v>
                </c:pt>
                <c:pt idx="14709">
                  <c:v>34.077153318464397</c:v>
                </c:pt>
                <c:pt idx="14710">
                  <c:v>34.079470073737902</c:v>
                </c:pt>
                <c:pt idx="14711">
                  <c:v>34.081786829011499</c:v>
                </c:pt>
                <c:pt idx="14712">
                  <c:v>34.084103584285003</c:v>
                </c:pt>
                <c:pt idx="14713">
                  <c:v>34.086420339558501</c:v>
                </c:pt>
                <c:pt idx="14714">
                  <c:v>34.088737094832098</c:v>
                </c:pt>
                <c:pt idx="14715">
                  <c:v>34.091053850105602</c:v>
                </c:pt>
                <c:pt idx="14716">
                  <c:v>34.093370605379199</c:v>
                </c:pt>
                <c:pt idx="14717">
                  <c:v>34.095687360652697</c:v>
                </c:pt>
                <c:pt idx="14718">
                  <c:v>34.098004115926202</c:v>
                </c:pt>
                <c:pt idx="14719">
                  <c:v>34.100320871199798</c:v>
                </c:pt>
                <c:pt idx="14720">
                  <c:v>34.102637626473303</c:v>
                </c:pt>
                <c:pt idx="14721">
                  <c:v>34.1049543817469</c:v>
                </c:pt>
                <c:pt idx="14722">
                  <c:v>34.107271137020398</c:v>
                </c:pt>
                <c:pt idx="14723">
                  <c:v>34.109587892293902</c:v>
                </c:pt>
                <c:pt idx="14724">
                  <c:v>34.111904647567499</c:v>
                </c:pt>
                <c:pt idx="14725">
                  <c:v>34.114221402840997</c:v>
                </c:pt>
                <c:pt idx="14726">
                  <c:v>34.116538158114601</c:v>
                </c:pt>
                <c:pt idx="14727">
                  <c:v>34.118854913388098</c:v>
                </c:pt>
                <c:pt idx="14728">
                  <c:v>34.121171668661603</c:v>
                </c:pt>
                <c:pt idx="14729">
                  <c:v>34.1234884239352</c:v>
                </c:pt>
                <c:pt idx="14730">
                  <c:v>34.125805179208697</c:v>
                </c:pt>
                <c:pt idx="14731">
                  <c:v>34.128121934482301</c:v>
                </c:pt>
                <c:pt idx="14732">
                  <c:v>34.130438689755799</c:v>
                </c:pt>
                <c:pt idx="14733">
                  <c:v>34.132755445029296</c:v>
                </c:pt>
                <c:pt idx="14734">
                  <c:v>34.135072200302901</c:v>
                </c:pt>
                <c:pt idx="14735">
                  <c:v>34.137388955576398</c:v>
                </c:pt>
                <c:pt idx="14736">
                  <c:v>34.139705710850002</c:v>
                </c:pt>
                <c:pt idx="14737">
                  <c:v>34.1420224661235</c:v>
                </c:pt>
                <c:pt idx="14738">
                  <c:v>34.144339221396997</c:v>
                </c:pt>
                <c:pt idx="14739">
                  <c:v>34.146655976670601</c:v>
                </c:pt>
                <c:pt idx="14740">
                  <c:v>34.148972731944099</c:v>
                </c:pt>
                <c:pt idx="14741">
                  <c:v>34.151289487217703</c:v>
                </c:pt>
                <c:pt idx="14742">
                  <c:v>34.1536062424912</c:v>
                </c:pt>
                <c:pt idx="14743">
                  <c:v>34.155922997764698</c:v>
                </c:pt>
                <c:pt idx="14744">
                  <c:v>34.158239753038302</c:v>
                </c:pt>
                <c:pt idx="14745">
                  <c:v>34.160556508311799</c:v>
                </c:pt>
                <c:pt idx="14746">
                  <c:v>34.162873263585404</c:v>
                </c:pt>
                <c:pt idx="14747">
                  <c:v>34.165190018858901</c:v>
                </c:pt>
                <c:pt idx="14748">
                  <c:v>34.167506774132399</c:v>
                </c:pt>
                <c:pt idx="14749">
                  <c:v>34.169823529406003</c:v>
                </c:pt>
                <c:pt idx="14750">
                  <c:v>34.1721402846795</c:v>
                </c:pt>
                <c:pt idx="14751">
                  <c:v>34.174457039953097</c:v>
                </c:pt>
                <c:pt idx="14752">
                  <c:v>34.176773795226602</c:v>
                </c:pt>
                <c:pt idx="14753">
                  <c:v>34.179090550500099</c:v>
                </c:pt>
                <c:pt idx="14754">
                  <c:v>34.181407305773703</c:v>
                </c:pt>
                <c:pt idx="14755">
                  <c:v>34.183724061047201</c:v>
                </c:pt>
                <c:pt idx="14756">
                  <c:v>34.186040816320798</c:v>
                </c:pt>
                <c:pt idx="14757">
                  <c:v>34.188357571594302</c:v>
                </c:pt>
                <c:pt idx="14758">
                  <c:v>34.1906743268678</c:v>
                </c:pt>
                <c:pt idx="14759">
                  <c:v>34.192991082141397</c:v>
                </c:pt>
                <c:pt idx="14760">
                  <c:v>34.195307837414902</c:v>
                </c:pt>
                <c:pt idx="14761">
                  <c:v>34.197624592688499</c:v>
                </c:pt>
                <c:pt idx="14762">
                  <c:v>34.199941347962003</c:v>
                </c:pt>
                <c:pt idx="14763">
                  <c:v>34.202258103235501</c:v>
                </c:pt>
                <c:pt idx="14764">
                  <c:v>34.204574858509098</c:v>
                </c:pt>
                <c:pt idx="14765">
                  <c:v>34.206891613782602</c:v>
                </c:pt>
                <c:pt idx="14766">
                  <c:v>34.209208369056199</c:v>
                </c:pt>
                <c:pt idx="14767">
                  <c:v>34.211525124329697</c:v>
                </c:pt>
                <c:pt idx="14768">
                  <c:v>34.213841879603201</c:v>
                </c:pt>
                <c:pt idx="14769">
                  <c:v>34.216158634876798</c:v>
                </c:pt>
                <c:pt idx="14770">
                  <c:v>34.218475390150303</c:v>
                </c:pt>
                <c:pt idx="14771">
                  <c:v>34.2207921454239</c:v>
                </c:pt>
                <c:pt idx="14772">
                  <c:v>34.223108900697397</c:v>
                </c:pt>
                <c:pt idx="14773">
                  <c:v>34.225425655970902</c:v>
                </c:pt>
                <c:pt idx="14774">
                  <c:v>34.227742411244499</c:v>
                </c:pt>
                <c:pt idx="14775">
                  <c:v>34.230059166517997</c:v>
                </c:pt>
                <c:pt idx="14776">
                  <c:v>34.232375921791601</c:v>
                </c:pt>
                <c:pt idx="14777">
                  <c:v>34.234692677065098</c:v>
                </c:pt>
                <c:pt idx="14778">
                  <c:v>34.237009432338603</c:v>
                </c:pt>
                <c:pt idx="14779">
                  <c:v>34.2393261876122</c:v>
                </c:pt>
                <c:pt idx="14780">
                  <c:v>34.241642942885697</c:v>
                </c:pt>
                <c:pt idx="14781">
                  <c:v>34.243959698159301</c:v>
                </c:pt>
                <c:pt idx="14782">
                  <c:v>34.246276453432799</c:v>
                </c:pt>
                <c:pt idx="14783">
                  <c:v>34.248593208706303</c:v>
                </c:pt>
                <c:pt idx="14784">
                  <c:v>34.2509099639799</c:v>
                </c:pt>
                <c:pt idx="14785">
                  <c:v>34.253226719253398</c:v>
                </c:pt>
                <c:pt idx="14786">
                  <c:v>34.255543474527002</c:v>
                </c:pt>
                <c:pt idx="14787">
                  <c:v>34.257860229800499</c:v>
                </c:pt>
                <c:pt idx="14788">
                  <c:v>34.260176985073997</c:v>
                </c:pt>
                <c:pt idx="14789">
                  <c:v>34.262493740347601</c:v>
                </c:pt>
                <c:pt idx="14790">
                  <c:v>34.264810495621099</c:v>
                </c:pt>
                <c:pt idx="14791">
                  <c:v>34.267127250894703</c:v>
                </c:pt>
                <c:pt idx="14792">
                  <c:v>34.2694440061682</c:v>
                </c:pt>
                <c:pt idx="14793">
                  <c:v>34.271760761441698</c:v>
                </c:pt>
                <c:pt idx="14794">
                  <c:v>34.274077516715302</c:v>
                </c:pt>
                <c:pt idx="14795">
                  <c:v>34.276394271988799</c:v>
                </c:pt>
                <c:pt idx="14796">
                  <c:v>34.278711027262403</c:v>
                </c:pt>
                <c:pt idx="14797">
                  <c:v>34.281027782535901</c:v>
                </c:pt>
                <c:pt idx="14798">
                  <c:v>34.283344537809398</c:v>
                </c:pt>
                <c:pt idx="14799">
                  <c:v>34.285661293083002</c:v>
                </c:pt>
                <c:pt idx="14800">
                  <c:v>34.2879780483565</c:v>
                </c:pt>
                <c:pt idx="14801">
                  <c:v>34.290294803630097</c:v>
                </c:pt>
                <c:pt idx="14802">
                  <c:v>34.292611558903602</c:v>
                </c:pt>
                <c:pt idx="14803">
                  <c:v>34.294928314177099</c:v>
                </c:pt>
                <c:pt idx="14804">
                  <c:v>34.297245069450703</c:v>
                </c:pt>
                <c:pt idx="14805">
                  <c:v>34.299561824724201</c:v>
                </c:pt>
                <c:pt idx="14806">
                  <c:v>34.301878579997798</c:v>
                </c:pt>
                <c:pt idx="14807">
                  <c:v>34.304195335271302</c:v>
                </c:pt>
                <c:pt idx="14808">
                  <c:v>34.3065120905448</c:v>
                </c:pt>
                <c:pt idx="14809">
                  <c:v>34.308828845818397</c:v>
                </c:pt>
                <c:pt idx="14810">
                  <c:v>34.311145601091901</c:v>
                </c:pt>
                <c:pt idx="14811">
                  <c:v>34.313462356365498</c:v>
                </c:pt>
                <c:pt idx="14812">
                  <c:v>34.315779111639003</c:v>
                </c:pt>
                <c:pt idx="14813">
                  <c:v>34.3180958669125</c:v>
                </c:pt>
                <c:pt idx="14814">
                  <c:v>34.320412622186097</c:v>
                </c:pt>
                <c:pt idx="14815">
                  <c:v>34.322729377459602</c:v>
                </c:pt>
                <c:pt idx="14816">
                  <c:v>34.325046132733199</c:v>
                </c:pt>
                <c:pt idx="14817">
                  <c:v>34.327362888006697</c:v>
                </c:pt>
                <c:pt idx="14818">
                  <c:v>34.329679643280201</c:v>
                </c:pt>
                <c:pt idx="14819">
                  <c:v>34.331996398553798</c:v>
                </c:pt>
                <c:pt idx="14820">
                  <c:v>34.334313153827303</c:v>
                </c:pt>
                <c:pt idx="14821">
                  <c:v>34.3366299091009</c:v>
                </c:pt>
                <c:pt idx="14822">
                  <c:v>34.338946664374397</c:v>
                </c:pt>
                <c:pt idx="14823">
                  <c:v>34.341263419647902</c:v>
                </c:pt>
                <c:pt idx="14824">
                  <c:v>34.343580174921499</c:v>
                </c:pt>
                <c:pt idx="14825">
                  <c:v>34.345896930195003</c:v>
                </c:pt>
                <c:pt idx="14826">
                  <c:v>34.3482136854686</c:v>
                </c:pt>
                <c:pt idx="14827">
                  <c:v>34.350530440742098</c:v>
                </c:pt>
                <c:pt idx="14828">
                  <c:v>34.352847196015603</c:v>
                </c:pt>
                <c:pt idx="14829">
                  <c:v>34.3551639512892</c:v>
                </c:pt>
                <c:pt idx="14830">
                  <c:v>34.357480706562697</c:v>
                </c:pt>
                <c:pt idx="14831">
                  <c:v>34.359797461836301</c:v>
                </c:pt>
                <c:pt idx="14832">
                  <c:v>34.362114217109799</c:v>
                </c:pt>
                <c:pt idx="14833">
                  <c:v>34.364430972383303</c:v>
                </c:pt>
                <c:pt idx="14834">
                  <c:v>34.3667477276569</c:v>
                </c:pt>
                <c:pt idx="14835">
                  <c:v>34.369064482930398</c:v>
                </c:pt>
                <c:pt idx="14836">
                  <c:v>34.371381238204002</c:v>
                </c:pt>
                <c:pt idx="14837">
                  <c:v>34.373697993477499</c:v>
                </c:pt>
                <c:pt idx="14838">
                  <c:v>34.376014748751103</c:v>
                </c:pt>
                <c:pt idx="14839">
                  <c:v>34.378331504024601</c:v>
                </c:pt>
                <c:pt idx="14840">
                  <c:v>34.380648259298098</c:v>
                </c:pt>
                <c:pt idx="14841">
                  <c:v>34.382965014571703</c:v>
                </c:pt>
                <c:pt idx="14842">
                  <c:v>34.3852817698452</c:v>
                </c:pt>
                <c:pt idx="14843">
                  <c:v>34.387598525118797</c:v>
                </c:pt>
                <c:pt idx="14844">
                  <c:v>34.389915280392302</c:v>
                </c:pt>
                <c:pt idx="14845">
                  <c:v>34.392232035665799</c:v>
                </c:pt>
                <c:pt idx="14846">
                  <c:v>34.394548790939403</c:v>
                </c:pt>
                <c:pt idx="14847">
                  <c:v>34.396865546212901</c:v>
                </c:pt>
                <c:pt idx="14848">
                  <c:v>34.399182301486498</c:v>
                </c:pt>
                <c:pt idx="14849">
                  <c:v>34.401499056760002</c:v>
                </c:pt>
                <c:pt idx="14850">
                  <c:v>34.4038158120335</c:v>
                </c:pt>
                <c:pt idx="14851">
                  <c:v>34.406132567307097</c:v>
                </c:pt>
                <c:pt idx="14852">
                  <c:v>34.408449322580601</c:v>
                </c:pt>
                <c:pt idx="14853">
                  <c:v>34.410766077854198</c:v>
                </c:pt>
                <c:pt idx="14854">
                  <c:v>34.413082833127703</c:v>
                </c:pt>
                <c:pt idx="14855">
                  <c:v>34.415399588401201</c:v>
                </c:pt>
                <c:pt idx="14856">
                  <c:v>34.417716343674797</c:v>
                </c:pt>
                <c:pt idx="14857">
                  <c:v>34.420033098948302</c:v>
                </c:pt>
                <c:pt idx="14858">
                  <c:v>34.422349854221899</c:v>
                </c:pt>
                <c:pt idx="14859">
                  <c:v>34.424666609495397</c:v>
                </c:pt>
                <c:pt idx="14860">
                  <c:v>34.426983364768901</c:v>
                </c:pt>
                <c:pt idx="14861">
                  <c:v>34.429300120042498</c:v>
                </c:pt>
                <c:pt idx="14862">
                  <c:v>34.431616875316003</c:v>
                </c:pt>
                <c:pt idx="14863">
                  <c:v>34.4339336305896</c:v>
                </c:pt>
                <c:pt idx="14864">
                  <c:v>34.436250385863097</c:v>
                </c:pt>
                <c:pt idx="14865">
                  <c:v>34.438567141136602</c:v>
                </c:pt>
                <c:pt idx="14866">
                  <c:v>34.440883896410199</c:v>
                </c:pt>
                <c:pt idx="14867">
                  <c:v>34.443200651683703</c:v>
                </c:pt>
                <c:pt idx="14868">
                  <c:v>34.4455174069573</c:v>
                </c:pt>
                <c:pt idx="14869">
                  <c:v>34.447834162230798</c:v>
                </c:pt>
                <c:pt idx="14870">
                  <c:v>34.450150917504303</c:v>
                </c:pt>
                <c:pt idx="14871">
                  <c:v>34.4524676727779</c:v>
                </c:pt>
                <c:pt idx="14872">
                  <c:v>34.454784428051397</c:v>
                </c:pt>
                <c:pt idx="14873">
                  <c:v>34.457101183325001</c:v>
                </c:pt>
                <c:pt idx="14874">
                  <c:v>34.459417938598499</c:v>
                </c:pt>
                <c:pt idx="14875">
                  <c:v>34.461734693872003</c:v>
                </c:pt>
                <c:pt idx="14876">
                  <c:v>34.4640514491456</c:v>
                </c:pt>
                <c:pt idx="14877">
                  <c:v>34.466368204419098</c:v>
                </c:pt>
                <c:pt idx="14878">
                  <c:v>34.468684959692702</c:v>
                </c:pt>
                <c:pt idx="14879">
                  <c:v>34.471001714966199</c:v>
                </c:pt>
                <c:pt idx="14880">
                  <c:v>34.473318470239697</c:v>
                </c:pt>
                <c:pt idx="14881">
                  <c:v>34.475635225513301</c:v>
                </c:pt>
                <c:pt idx="14882">
                  <c:v>34.477951980786798</c:v>
                </c:pt>
                <c:pt idx="14883">
                  <c:v>34.480268736060403</c:v>
                </c:pt>
                <c:pt idx="14884">
                  <c:v>34.4825854913339</c:v>
                </c:pt>
                <c:pt idx="14885">
                  <c:v>34.484902246607398</c:v>
                </c:pt>
                <c:pt idx="14886">
                  <c:v>34.487219001881002</c:v>
                </c:pt>
                <c:pt idx="14887">
                  <c:v>34.489535757154499</c:v>
                </c:pt>
                <c:pt idx="14888">
                  <c:v>34.491852512428103</c:v>
                </c:pt>
                <c:pt idx="14889">
                  <c:v>34.494169267701601</c:v>
                </c:pt>
                <c:pt idx="14890">
                  <c:v>34.496486022975098</c:v>
                </c:pt>
                <c:pt idx="14891">
                  <c:v>34.498802778248702</c:v>
                </c:pt>
                <c:pt idx="14892">
                  <c:v>34.5011195335222</c:v>
                </c:pt>
                <c:pt idx="14893">
                  <c:v>34.503436288795797</c:v>
                </c:pt>
                <c:pt idx="14894">
                  <c:v>34.505753044069301</c:v>
                </c:pt>
                <c:pt idx="14895">
                  <c:v>34.508069799342799</c:v>
                </c:pt>
                <c:pt idx="14896">
                  <c:v>34.510386554616403</c:v>
                </c:pt>
                <c:pt idx="14897">
                  <c:v>34.512703309889901</c:v>
                </c:pt>
                <c:pt idx="14898">
                  <c:v>34.515020065163498</c:v>
                </c:pt>
                <c:pt idx="14899">
                  <c:v>34.517336820437002</c:v>
                </c:pt>
                <c:pt idx="14900">
                  <c:v>34.5196535757105</c:v>
                </c:pt>
                <c:pt idx="14901">
                  <c:v>34.521970330984097</c:v>
                </c:pt>
                <c:pt idx="14902">
                  <c:v>34.524287086257601</c:v>
                </c:pt>
                <c:pt idx="14903">
                  <c:v>34.526603841531198</c:v>
                </c:pt>
                <c:pt idx="14904">
                  <c:v>34.528920596804703</c:v>
                </c:pt>
                <c:pt idx="14905">
                  <c:v>34.5312373520782</c:v>
                </c:pt>
                <c:pt idx="14906">
                  <c:v>34.533554107351797</c:v>
                </c:pt>
                <c:pt idx="14907">
                  <c:v>34.535870862625302</c:v>
                </c:pt>
                <c:pt idx="14908">
                  <c:v>34.538187617898899</c:v>
                </c:pt>
                <c:pt idx="14909">
                  <c:v>34.540504373172404</c:v>
                </c:pt>
                <c:pt idx="14910">
                  <c:v>34.542821128445901</c:v>
                </c:pt>
                <c:pt idx="14911">
                  <c:v>34.545137883719498</c:v>
                </c:pt>
                <c:pt idx="14912">
                  <c:v>34.547454638993003</c:v>
                </c:pt>
                <c:pt idx="14913">
                  <c:v>34.5497713942666</c:v>
                </c:pt>
                <c:pt idx="14914">
                  <c:v>34.552088149540097</c:v>
                </c:pt>
                <c:pt idx="14915">
                  <c:v>34.554404904813602</c:v>
                </c:pt>
                <c:pt idx="14916">
                  <c:v>34.556721660087199</c:v>
                </c:pt>
                <c:pt idx="14917">
                  <c:v>34.559038415360703</c:v>
                </c:pt>
                <c:pt idx="14918">
                  <c:v>34.5613551706343</c:v>
                </c:pt>
                <c:pt idx="14919">
                  <c:v>34.563671925907798</c:v>
                </c:pt>
                <c:pt idx="14920">
                  <c:v>34.565988681181302</c:v>
                </c:pt>
                <c:pt idx="14921">
                  <c:v>34.568305436454899</c:v>
                </c:pt>
                <c:pt idx="14922">
                  <c:v>34.570622191728397</c:v>
                </c:pt>
                <c:pt idx="14923">
                  <c:v>34.572938947002001</c:v>
                </c:pt>
                <c:pt idx="14924">
                  <c:v>34.575255702275498</c:v>
                </c:pt>
                <c:pt idx="14925">
                  <c:v>34.577572457549003</c:v>
                </c:pt>
                <c:pt idx="14926">
                  <c:v>34.5798892128226</c:v>
                </c:pt>
                <c:pt idx="14927">
                  <c:v>34.582205968096098</c:v>
                </c:pt>
                <c:pt idx="14928">
                  <c:v>34.584522723369702</c:v>
                </c:pt>
                <c:pt idx="14929">
                  <c:v>34.586839478643199</c:v>
                </c:pt>
                <c:pt idx="14930">
                  <c:v>34.589156233916697</c:v>
                </c:pt>
                <c:pt idx="14931">
                  <c:v>34.591472989190301</c:v>
                </c:pt>
                <c:pt idx="14932">
                  <c:v>34.593789744463798</c:v>
                </c:pt>
                <c:pt idx="14933">
                  <c:v>34.596106499737402</c:v>
                </c:pt>
                <c:pt idx="14934">
                  <c:v>34.5984232550109</c:v>
                </c:pt>
                <c:pt idx="14935">
                  <c:v>34.600740010284397</c:v>
                </c:pt>
                <c:pt idx="14936">
                  <c:v>34.603056765558001</c:v>
                </c:pt>
                <c:pt idx="14937">
                  <c:v>34.605373520831499</c:v>
                </c:pt>
                <c:pt idx="14938">
                  <c:v>34.607690276105103</c:v>
                </c:pt>
                <c:pt idx="14939">
                  <c:v>34.610007031378601</c:v>
                </c:pt>
                <c:pt idx="14940">
                  <c:v>34.612323786652098</c:v>
                </c:pt>
                <c:pt idx="14941">
                  <c:v>34.614640541925702</c:v>
                </c:pt>
                <c:pt idx="14942">
                  <c:v>34.6169572971992</c:v>
                </c:pt>
                <c:pt idx="14943">
                  <c:v>34.619274052472797</c:v>
                </c:pt>
                <c:pt idx="14944">
                  <c:v>34.621590807746301</c:v>
                </c:pt>
                <c:pt idx="14945">
                  <c:v>34.623907563019799</c:v>
                </c:pt>
                <c:pt idx="14946">
                  <c:v>34.626224318293403</c:v>
                </c:pt>
                <c:pt idx="14947">
                  <c:v>34.6285410735669</c:v>
                </c:pt>
                <c:pt idx="14948">
                  <c:v>34.630857828840497</c:v>
                </c:pt>
                <c:pt idx="14949">
                  <c:v>34.633174584114002</c:v>
                </c:pt>
                <c:pt idx="14950">
                  <c:v>34.635491339387499</c:v>
                </c:pt>
                <c:pt idx="14951">
                  <c:v>34.637808094661096</c:v>
                </c:pt>
                <c:pt idx="14952">
                  <c:v>34.640124849934601</c:v>
                </c:pt>
                <c:pt idx="14953">
                  <c:v>34.642441605208198</c:v>
                </c:pt>
                <c:pt idx="14954">
                  <c:v>34.644758360481703</c:v>
                </c:pt>
                <c:pt idx="14955">
                  <c:v>34.6470751157552</c:v>
                </c:pt>
                <c:pt idx="14956">
                  <c:v>34.649391871028797</c:v>
                </c:pt>
                <c:pt idx="14957">
                  <c:v>34.651708626302302</c:v>
                </c:pt>
                <c:pt idx="14958">
                  <c:v>34.654025381575899</c:v>
                </c:pt>
                <c:pt idx="14959">
                  <c:v>34.656342136849403</c:v>
                </c:pt>
                <c:pt idx="14960">
                  <c:v>34.658658892122901</c:v>
                </c:pt>
                <c:pt idx="14961">
                  <c:v>34.660975647396498</c:v>
                </c:pt>
                <c:pt idx="14962">
                  <c:v>34.663292402670002</c:v>
                </c:pt>
                <c:pt idx="14963">
                  <c:v>34.665609157943599</c:v>
                </c:pt>
                <c:pt idx="14964">
                  <c:v>34.667925913217097</c:v>
                </c:pt>
                <c:pt idx="14965">
                  <c:v>34.670242668490602</c:v>
                </c:pt>
                <c:pt idx="14966">
                  <c:v>34.672559423764199</c:v>
                </c:pt>
                <c:pt idx="14967">
                  <c:v>34.674876179037703</c:v>
                </c:pt>
                <c:pt idx="14968">
                  <c:v>34.6771929343113</c:v>
                </c:pt>
                <c:pt idx="14969">
                  <c:v>34.679509689584798</c:v>
                </c:pt>
                <c:pt idx="14970">
                  <c:v>34.681826444858302</c:v>
                </c:pt>
                <c:pt idx="14971">
                  <c:v>34.684143200131899</c:v>
                </c:pt>
                <c:pt idx="14972">
                  <c:v>34.686459955405397</c:v>
                </c:pt>
                <c:pt idx="14973">
                  <c:v>34.688776710679001</c:v>
                </c:pt>
                <c:pt idx="14974">
                  <c:v>34.691093465952498</c:v>
                </c:pt>
                <c:pt idx="14975">
                  <c:v>34.693410221226003</c:v>
                </c:pt>
                <c:pt idx="14976">
                  <c:v>34.6957269764996</c:v>
                </c:pt>
                <c:pt idx="14977">
                  <c:v>34.698043731773097</c:v>
                </c:pt>
                <c:pt idx="14978">
                  <c:v>34.700360487046702</c:v>
                </c:pt>
                <c:pt idx="14979">
                  <c:v>34.702677242320199</c:v>
                </c:pt>
                <c:pt idx="14980">
                  <c:v>34.704993997593697</c:v>
                </c:pt>
                <c:pt idx="14981">
                  <c:v>34.707310752867301</c:v>
                </c:pt>
                <c:pt idx="14982">
                  <c:v>34.709627508140798</c:v>
                </c:pt>
                <c:pt idx="14983">
                  <c:v>34.711944263414402</c:v>
                </c:pt>
                <c:pt idx="14984">
                  <c:v>34.7142610186879</c:v>
                </c:pt>
                <c:pt idx="14985">
                  <c:v>34.716577773961497</c:v>
                </c:pt>
                <c:pt idx="14986">
                  <c:v>34.718894529235001</c:v>
                </c:pt>
                <c:pt idx="14987">
                  <c:v>34.721211284508499</c:v>
                </c:pt>
                <c:pt idx="14988">
                  <c:v>34.723528039782103</c:v>
                </c:pt>
                <c:pt idx="14989">
                  <c:v>34.7258447950556</c:v>
                </c:pt>
                <c:pt idx="14990">
                  <c:v>34.728161550329197</c:v>
                </c:pt>
                <c:pt idx="14991">
                  <c:v>34.730478305602702</c:v>
                </c:pt>
                <c:pt idx="14992">
                  <c:v>34.732795060876199</c:v>
                </c:pt>
                <c:pt idx="14993">
                  <c:v>34.735111816149796</c:v>
                </c:pt>
                <c:pt idx="14994">
                  <c:v>34.737428571423301</c:v>
                </c:pt>
                <c:pt idx="14995">
                  <c:v>34.739745326696898</c:v>
                </c:pt>
                <c:pt idx="14996">
                  <c:v>34.742062081970403</c:v>
                </c:pt>
                <c:pt idx="14997">
                  <c:v>34.7443788372439</c:v>
                </c:pt>
                <c:pt idx="14998">
                  <c:v>34.746695592517497</c:v>
                </c:pt>
                <c:pt idx="14999">
                  <c:v>34.749012347791002</c:v>
                </c:pt>
                <c:pt idx="15000">
                  <c:v>34.751329103064599</c:v>
                </c:pt>
                <c:pt idx="15001">
                  <c:v>34.753645858338103</c:v>
                </c:pt>
                <c:pt idx="15002">
                  <c:v>34.755962613611601</c:v>
                </c:pt>
                <c:pt idx="15003">
                  <c:v>34.758279368885198</c:v>
                </c:pt>
                <c:pt idx="15004">
                  <c:v>34.760596124158702</c:v>
                </c:pt>
                <c:pt idx="15005">
                  <c:v>34.762912879432299</c:v>
                </c:pt>
                <c:pt idx="15006">
                  <c:v>34.765229634705797</c:v>
                </c:pt>
                <c:pt idx="15007">
                  <c:v>34.767546389979302</c:v>
                </c:pt>
                <c:pt idx="15008">
                  <c:v>34.769863145252899</c:v>
                </c:pt>
                <c:pt idx="15009">
                  <c:v>34.772179900526403</c:v>
                </c:pt>
                <c:pt idx="15010">
                  <c:v>34.7744966558</c:v>
                </c:pt>
                <c:pt idx="15011">
                  <c:v>34.776813411073498</c:v>
                </c:pt>
                <c:pt idx="15012">
                  <c:v>34.779130166347002</c:v>
                </c:pt>
                <c:pt idx="15013">
                  <c:v>34.781446921620599</c:v>
                </c:pt>
                <c:pt idx="15014">
                  <c:v>34.783763676894097</c:v>
                </c:pt>
                <c:pt idx="15015">
                  <c:v>34.786080432167701</c:v>
                </c:pt>
                <c:pt idx="15016">
                  <c:v>34.788397187441198</c:v>
                </c:pt>
                <c:pt idx="15017">
                  <c:v>34.790713942714703</c:v>
                </c:pt>
                <c:pt idx="15018">
                  <c:v>34.7930306979883</c:v>
                </c:pt>
                <c:pt idx="15019">
                  <c:v>34.795347453261797</c:v>
                </c:pt>
                <c:pt idx="15020">
                  <c:v>34.797664208535402</c:v>
                </c:pt>
                <c:pt idx="15021">
                  <c:v>34.799980963808899</c:v>
                </c:pt>
                <c:pt idx="15022">
                  <c:v>34.802297719082397</c:v>
                </c:pt>
                <c:pt idx="15023">
                  <c:v>34.804614474356001</c:v>
                </c:pt>
                <c:pt idx="15024">
                  <c:v>34.806931229629498</c:v>
                </c:pt>
                <c:pt idx="15025">
                  <c:v>34.809247984903102</c:v>
                </c:pt>
                <c:pt idx="15026">
                  <c:v>34.8115647401766</c:v>
                </c:pt>
                <c:pt idx="15027">
                  <c:v>34.813881495450097</c:v>
                </c:pt>
                <c:pt idx="15028">
                  <c:v>34.816198250723701</c:v>
                </c:pt>
                <c:pt idx="15029">
                  <c:v>34.818515005997199</c:v>
                </c:pt>
                <c:pt idx="15030">
                  <c:v>34.820831761270803</c:v>
                </c:pt>
                <c:pt idx="15031">
                  <c:v>34.8231485165443</c:v>
                </c:pt>
                <c:pt idx="15032">
                  <c:v>34.825465271817798</c:v>
                </c:pt>
                <c:pt idx="15033">
                  <c:v>34.827782027091402</c:v>
                </c:pt>
                <c:pt idx="15034">
                  <c:v>34.8300987823649</c:v>
                </c:pt>
                <c:pt idx="15035">
                  <c:v>34.832415537638497</c:v>
                </c:pt>
                <c:pt idx="15036">
                  <c:v>34.834732292912001</c:v>
                </c:pt>
                <c:pt idx="15037">
                  <c:v>34.837049048185499</c:v>
                </c:pt>
                <c:pt idx="15038">
                  <c:v>34.839365803459103</c:v>
                </c:pt>
                <c:pt idx="15039">
                  <c:v>34.8416825587326</c:v>
                </c:pt>
                <c:pt idx="15040">
                  <c:v>34.843999314006197</c:v>
                </c:pt>
                <c:pt idx="15041">
                  <c:v>34.846316069279702</c:v>
                </c:pt>
                <c:pt idx="15042">
                  <c:v>34.848632824553199</c:v>
                </c:pt>
                <c:pt idx="15043">
                  <c:v>34.850949579826803</c:v>
                </c:pt>
                <c:pt idx="15044">
                  <c:v>34.853266335100301</c:v>
                </c:pt>
                <c:pt idx="15045">
                  <c:v>34.855583090373898</c:v>
                </c:pt>
                <c:pt idx="15046">
                  <c:v>34.857899845647403</c:v>
                </c:pt>
                <c:pt idx="15047">
                  <c:v>34.8602166009209</c:v>
                </c:pt>
                <c:pt idx="15048">
                  <c:v>34.862533356194497</c:v>
                </c:pt>
                <c:pt idx="15049">
                  <c:v>34.864850111468002</c:v>
                </c:pt>
                <c:pt idx="15050">
                  <c:v>34.867166866741599</c:v>
                </c:pt>
                <c:pt idx="15051">
                  <c:v>34.869483622015103</c:v>
                </c:pt>
                <c:pt idx="15052">
                  <c:v>34.871800377288601</c:v>
                </c:pt>
                <c:pt idx="15053">
                  <c:v>34.874117132562198</c:v>
                </c:pt>
                <c:pt idx="15054">
                  <c:v>34.876433887835702</c:v>
                </c:pt>
                <c:pt idx="15055">
                  <c:v>34.878750643109299</c:v>
                </c:pt>
                <c:pt idx="15056">
                  <c:v>34.881067398382797</c:v>
                </c:pt>
                <c:pt idx="15057">
                  <c:v>34.883384153656301</c:v>
                </c:pt>
                <c:pt idx="15058">
                  <c:v>34.885700908929898</c:v>
                </c:pt>
                <c:pt idx="15059">
                  <c:v>34.888017664203403</c:v>
                </c:pt>
                <c:pt idx="15060">
                  <c:v>34.890334419477</c:v>
                </c:pt>
                <c:pt idx="15061">
                  <c:v>34.892651174750497</c:v>
                </c:pt>
                <c:pt idx="15062">
                  <c:v>34.894967930024002</c:v>
                </c:pt>
                <c:pt idx="15063">
                  <c:v>34.897284685297599</c:v>
                </c:pt>
                <c:pt idx="15064">
                  <c:v>34.899601440571097</c:v>
                </c:pt>
                <c:pt idx="15065">
                  <c:v>34.901918195844701</c:v>
                </c:pt>
                <c:pt idx="15066">
                  <c:v>34.904234951118198</c:v>
                </c:pt>
                <c:pt idx="15067">
                  <c:v>34.906551706391703</c:v>
                </c:pt>
                <c:pt idx="15068">
                  <c:v>34.9088684616653</c:v>
                </c:pt>
                <c:pt idx="15069">
                  <c:v>34.911185216938797</c:v>
                </c:pt>
                <c:pt idx="15070">
                  <c:v>34.913501972212401</c:v>
                </c:pt>
                <c:pt idx="15071">
                  <c:v>34.915818727485899</c:v>
                </c:pt>
                <c:pt idx="15072">
                  <c:v>34.918135482759403</c:v>
                </c:pt>
                <c:pt idx="15073">
                  <c:v>34.920452238033</c:v>
                </c:pt>
                <c:pt idx="15074">
                  <c:v>34.922768993306498</c:v>
                </c:pt>
                <c:pt idx="15075">
                  <c:v>34.925085748580102</c:v>
                </c:pt>
                <c:pt idx="15076">
                  <c:v>34.9274025038536</c:v>
                </c:pt>
                <c:pt idx="15077">
                  <c:v>34.929719259127097</c:v>
                </c:pt>
                <c:pt idx="15078">
                  <c:v>34.932036014400701</c:v>
                </c:pt>
                <c:pt idx="15079">
                  <c:v>34.934352769674199</c:v>
                </c:pt>
                <c:pt idx="15080">
                  <c:v>34.936669524947803</c:v>
                </c:pt>
                <c:pt idx="15081">
                  <c:v>34.9389862802213</c:v>
                </c:pt>
                <c:pt idx="15082">
                  <c:v>34.941303035494798</c:v>
                </c:pt>
                <c:pt idx="15083">
                  <c:v>34.943619790768402</c:v>
                </c:pt>
                <c:pt idx="15084">
                  <c:v>34.945936546041899</c:v>
                </c:pt>
                <c:pt idx="15085">
                  <c:v>34.948253301315503</c:v>
                </c:pt>
                <c:pt idx="15086">
                  <c:v>34.950570056589001</c:v>
                </c:pt>
                <c:pt idx="15087">
                  <c:v>34.952886811862498</c:v>
                </c:pt>
                <c:pt idx="15088">
                  <c:v>34.955203567136103</c:v>
                </c:pt>
                <c:pt idx="15089">
                  <c:v>34.9575203224096</c:v>
                </c:pt>
                <c:pt idx="15090">
                  <c:v>34.959837077683197</c:v>
                </c:pt>
                <c:pt idx="15091">
                  <c:v>34.962153832956702</c:v>
                </c:pt>
                <c:pt idx="15092">
                  <c:v>34.964470588230199</c:v>
                </c:pt>
                <c:pt idx="15093">
                  <c:v>34.966787343503803</c:v>
                </c:pt>
                <c:pt idx="15094">
                  <c:v>34.969104098777301</c:v>
                </c:pt>
                <c:pt idx="15095">
                  <c:v>34.971420854050898</c:v>
                </c:pt>
                <c:pt idx="15096">
                  <c:v>34.973737609324402</c:v>
                </c:pt>
                <c:pt idx="15097">
                  <c:v>34.9760543645979</c:v>
                </c:pt>
                <c:pt idx="15098">
                  <c:v>34.978371119871497</c:v>
                </c:pt>
                <c:pt idx="15099">
                  <c:v>34.980687875145001</c:v>
                </c:pt>
                <c:pt idx="15100">
                  <c:v>34.983004630418598</c:v>
                </c:pt>
                <c:pt idx="15101">
                  <c:v>34.985321385692103</c:v>
                </c:pt>
                <c:pt idx="15102">
                  <c:v>34.987638140965601</c:v>
                </c:pt>
                <c:pt idx="15103">
                  <c:v>34.989954896239198</c:v>
                </c:pt>
                <c:pt idx="15104">
                  <c:v>34.992271651512702</c:v>
                </c:pt>
                <c:pt idx="15105">
                  <c:v>34.994588406786299</c:v>
                </c:pt>
                <c:pt idx="15106">
                  <c:v>34.996905162059797</c:v>
                </c:pt>
                <c:pt idx="15107">
                  <c:v>34.999221917333301</c:v>
                </c:pt>
                <c:pt idx="15108">
                  <c:v>35.001538672606898</c:v>
                </c:pt>
                <c:pt idx="15109">
                  <c:v>35.003855427880403</c:v>
                </c:pt>
                <c:pt idx="15110">
                  <c:v>35.006172183154</c:v>
                </c:pt>
                <c:pt idx="15111">
                  <c:v>35.008488938427497</c:v>
                </c:pt>
                <c:pt idx="15112">
                  <c:v>35.010805693701002</c:v>
                </c:pt>
                <c:pt idx="15113">
                  <c:v>35.013122448974599</c:v>
                </c:pt>
                <c:pt idx="15114">
                  <c:v>35.015439204248104</c:v>
                </c:pt>
                <c:pt idx="15115">
                  <c:v>35.017755959521701</c:v>
                </c:pt>
                <c:pt idx="15116">
                  <c:v>35.020072714795198</c:v>
                </c:pt>
                <c:pt idx="15117">
                  <c:v>35.022389470068703</c:v>
                </c:pt>
                <c:pt idx="15118">
                  <c:v>35.0247062253423</c:v>
                </c:pt>
                <c:pt idx="15119">
                  <c:v>35.027022980615797</c:v>
                </c:pt>
                <c:pt idx="15120">
                  <c:v>35.029339735889401</c:v>
                </c:pt>
                <c:pt idx="15121">
                  <c:v>35.031656491162899</c:v>
                </c:pt>
                <c:pt idx="15122">
                  <c:v>35.033973246436403</c:v>
                </c:pt>
                <c:pt idx="15123">
                  <c:v>35.03629000171</c:v>
                </c:pt>
                <c:pt idx="15124">
                  <c:v>35.038606756983498</c:v>
                </c:pt>
                <c:pt idx="15125">
                  <c:v>35.040923512257102</c:v>
                </c:pt>
                <c:pt idx="15126">
                  <c:v>35.043240267530599</c:v>
                </c:pt>
                <c:pt idx="15127">
                  <c:v>35.045557022804203</c:v>
                </c:pt>
                <c:pt idx="15128">
                  <c:v>35.047873778077701</c:v>
                </c:pt>
                <c:pt idx="15129">
                  <c:v>35.050190533351198</c:v>
                </c:pt>
                <c:pt idx="15130">
                  <c:v>35.052507288624803</c:v>
                </c:pt>
                <c:pt idx="15131">
                  <c:v>35.0548240438983</c:v>
                </c:pt>
                <c:pt idx="15132">
                  <c:v>35.057140799171897</c:v>
                </c:pt>
                <c:pt idx="15133">
                  <c:v>35.059457554445402</c:v>
                </c:pt>
                <c:pt idx="15134">
                  <c:v>35.061774309718899</c:v>
                </c:pt>
                <c:pt idx="15135">
                  <c:v>35.064091064992503</c:v>
                </c:pt>
                <c:pt idx="15136">
                  <c:v>35.066407820266001</c:v>
                </c:pt>
                <c:pt idx="15137">
                  <c:v>35.068724575539598</c:v>
                </c:pt>
                <c:pt idx="15138">
                  <c:v>35.071041330813102</c:v>
                </c:pt>
                <c:pt idx="15139">
                  <c:v>35.0733580860866</c:v>
                </c:pt>
                <c:pt idx="15140">
                  <c:v>35.075674841360197</c:v>
                </c:pt>
                <c:pt idx="15141">
                  <c:v>35.077991596633701</c:v>
                </c:pt>
                <c:pt idx="15142">
                  <c:v>35.080308351907298</c:v>
                </c:pt>
                <c:pt idx="15143">
                  <c:v>35.082625107180803</c:v>
                </c:pt>
                <c:pt idx="15144">
                  <c:v>35.084941862454301</c:v>
                </c:pt>
                <c:pt idx="15145">
                  <c:v>35.087258617727898</c:v>
                </c:pt>
                <c:pt idx="15146">
                  <c:v>35.089575373001402</c:v>
                </c:pt>
                <c:pt idx="15147">
                  <c:v>35.091892128274999</c:v>
                </c:pt>
                <c:pt idx="15148">
                  <c:v>35.094208883548497</c:v>
                </c:pt>
                <c:pt idx="15149">
                  <c:v>35.096525638822001</c:v>
                </c:pt>
                <c:pt idx="15150">
                  <c:v>35.098842394095598</c:v>
                </c:pt>
                <c:pt idx="15151">
                  <c:v>35.101159149369103</c:v>
                </c:pt>
                <c:pt idx="15152">
                  <c:v>35.1034759046427</c:v>
                </c:pt>
                <c:pt idx="15153">
                  <c:v>35.105792659916197</c:v>
                </c:pt>
                <c:pt idx="15154">
                  <c:v>35.108109415189702</c:v>
                </c:pt>
                <c:pt idx="15155">
                  <c:v>35.110426170463299</c:v>
                </c:pt>
                <c:pt idx="15156">
                  <c:v>35.112742925736796</c:v>
                </c:pt>
                <c:pt idx="15157">
                  <c:v>35.115059681010401</c:v>
                </c:pt>
                <c:pt idx="15158">
                  <c:v>35.117376436283898</c:v>
                </c:pt>
                <c:pt idx="15159">
                  <c:v>35.119693191557403</c:v>
                </c:pt>
                <c:pt idx="15160">
                  <c:v>35.122009946831</c:v>
                </c:pt>
                <c:pt idx="15161">
                  <c:v>35.124326702104497</c:v>
                </c:pt>
                <c:pt idx="15162">
                  <c:v>35.126643457378101</c:v>
                </c:pt>
                <c:pt idx="15163">
                  <c:v>35.128960212651599</c:v>
                </c:pt>
                <c:pt idx="15164">
                  <c:v>35.131276967925103</c:v>
                </c:pt>
                <c:pt idx="15165">
                  <c:v>35.1335937231987</c:v>
                </c:pt>
                <c:pt idx="15166">
                  <c:v>35.135910478472198</c:v>
                </c:pt>
                <c:pt idx="15167">
                  <c:v>35.138227233745802</c:v>
                </c:pt>
                <c:pt idx="15168">
                  <c:v>35.140543989019299</c:v>
                </c:pt>
                <c:pt idx="15169">
                  <c:v>35.142860744292797</c:v>
                </c:pt>
                <c:pt idx="15170">
                  <c:v>35.145177499566401</c:v>
                </c:pt>
                <c:pt idx="15171">
                  <c:v>35.147494254839899</c:v>
                </c:pt>
                <c:pt idx="15172">
                  <c:v>35.149811010113503</c:v>
                </c:pt>
                <c:pt idx="15173">
                  <c:v>35.152127765387</c:v>
                </c:pt>
                <c:pt idx="15174">
                  <c:v>35.154444520660498</c:v>
                </c:pt>
                <c:pt idx="15175">
                  <c:v>35.156761275934102</c:v>
                </c:pt>
                <c:pt idx="15176">
                  <c:v>35.159078031207599</c:v>
                </c:pt>
                <c:pt idx="15177">
                  <c:v>35.161394786481203</c:v>
                </c:pt>
                <c:pt idx="15178">
                  <c:v>35.163711541754701</c:v>
                </c:pt>
                <c:pt idx="15179">
                  <c:v>35.166028297028198</c:v>
                </c:pt>
                <c:pt idx="15180">
                  <c:v>35.168345052301802</c:v>
                </c:pt>
                <c:pt idx="15181">
                  <c:v>35.1706618075753</c:v>
                </c:pt>
                <c:pt idx="15182">
                  <c:v>35.172978562848897</c:v>
                </c:pt>
                <c:pt idx="15183">
                  <c:v>35.175295318122402</c:v>
                </c:pt>
                <c:pt idx="15184">
                  <c:v>35.177612073395899</c:v>
                </c:pt>
                <c:pt idx="15185">
                  <c:v>35.179928828669503</c:v>
                </c:pt>
                <c:pt idx="15186">
                  <c:v>35.182245583943001</c:v>
                </c:pt>
                <c:pt idx="15187">
                  <c:v>35.184562339216598</c:v>
                </c:pt>
                <c:pt idx="15188">
                  <c:v>35.186879094490102</c:v>
                </c:pt>
                <c:pt idx="15189">
                  <c:v>35.1891958497636</c:v>
                </c:pt>
                <c:pt idx="15190">
                  <c:v>35.191512605037197</c:v>
                </c:pt>
                <c:pt idx="15191">
                  <c:v>35.193829360310701</c:v>
                </c:pt>
                <c:pt idx="15192">
                  <c:v>35.196146115584298</c:v>
                </c:pt>
                <c:pt idx="15193">
                  <c:v>35.198462870857803</c:v>
                </c:pt>
                <c:pt idx="15194">
                  <c:v>35.2007796261313</c:v>
                </c:pt>
                <c:pt idx="15195">
                  <c:v>35.203096381404897</c:v>
                </c:pt>
                <c:pt idx="15196">
                  <c:v>35.205413136678402</c:v>
                </c:pt>
                <c:pt idx="15197">
                  <c:v>35.207729891951999</c:v>
                </c:pt>
                <c:pt idx="15198">
                  <c:v>35.210046647225496</c:v>
                </c:pt>
                <c:pt idx="15199">
                  <c:v>35.212363402499001</c:v>
                </c:pt>
                <c:pt idx="15200">
                  <c:v>35.214680157772598</c:v>
                </c:pt>
                <c:pt idx="15201">
                  <c:v>35.216996913046103</c:v>
                </c:pt>
                <c:pt idx="15202">
                  <c:v>35.2193136683197</c:v>
                </c:pt>
                <c:pt idx="15203">
                  <c:v>35.221630423593197</c:v>
                </c:pt>
                <c:pt idx="15204">
                  <c:v>35.223947178866702</c:v>
                </c:pt>
                <c:pt idx="15205">
                  <c:v>35.226263934140299</c:v>
                </c:pt>
                <c:pt idx="15206">
                  <c:v>35.228580689413803</c:v>
                </c:pt>
                <c:pt idx="15207">
                  <c:v>35.2308974446874</c:v>
                </c:pt>
                <c:pt idx="15208">
                  <c:v>35.233214199960898</c:v>
                </c:pt>
                <c:pt idx="15209">
                  <c:v>35.235530955234402</c:v>
                </c:pt>
                <c:pt idx="15210">
                  <c:v>35.237847710507999</c:v>
                </c:pt>
                <c:pt idx="15211">
                  <c:v>35.240164465781497</c:v>
                </c:pt>
                <c:pt idx="15212">
                  <c:v>35.242481221055101</c:v>
                </c:pt>
                <c:pt idx="15213">
                  <c:v>35.244797976328599</c:v>
                </c:pt>
                <c:pt idx="15214">
                  <c:v>35.247114731602103</c:v>
                </c:pt>
                <c:pt idx="15215">
                  <c:v>35.2494314868757</c:v>
                </c:pt>
                <c:pt idx="15216">
                  <c:v>35.251748242149198</c:v>
                </c:pt>
                <c:pt idx="15217">
                  <c:v>35.254064997422802</c:v>
                </c:pt>
                <c:pt idx="15218">
                  <c:v>35.256381752696299</c:v>
                </c:pt>
                <c:pt idx="15219">
                  <c:v>35.258698507969797</c:v>
                </c:pt>
                <c:pt idx="15220">
                  <c:v>35.261015263243401</c:v>
                </c:pt>
                <c:pt idx="15221">
                  <c:v>35.263332018516898</c:v>
                </c:pt>
                <c:pt idx="15222">
                  <c:v>35.265648773790502</c:v>
                </c:pt>
                <c:pt idx="15223">
                  <c:v>35.267965529064</c:v>
                </c:pt>
                <c:pt idx="15224">
                  <c:v>35.270282284337497</c:v>
                </c:pt>
                <c:pt idx="15225">
                  <c:v>35.272599039611102</c:v>
                </c:pt>
                <c:pt idx="15226">
                  <c:v>35.274915794884599</c:v>
                </c:pt>
                <c:pt idx="15227">
                  <c:v>35.277232550158203</c:v>
                </c:pt>
                <c:pt idx="15228">
                  <c:v>35.279549305431701</c:v>
                </c:pt>
                <c:pt idx="15229">
                  <c:v>35.281866060705198</c:v>
                </c:pt>
                <c:pt idx="15230">
                  <c:v>35.284182815978802</c:v>
                </c:pt>
                <c:pt idx="15231">
                  <c:v>35.2864995712523</c:v>
                </c:pt>
                <c:pt idx="15232">
                  <c:v>35.288816326525897</c:v>
                </c:pt>
                <c:pt idx="15233">
                  <c:v>35.291133081799401</c:v>
                </c:pt>
                <c:pt idx="15234">
                  <c:v>35.293449837072899</c:v>
                </c:pt>
                <c:pt idx="15235">
                  <c:v>35.295766592346503</c:v>
                </c:pt>
                <c:pt idx="15236">
                  <c:v>35.29808334762</c:v>
                </c:pt>
                <c:pt idx="15237">
                  <c:v>35.300400102893597</c:v>
                </c:pt>
                <c:pt idx="15238">
                  <c:v>35.302716858167102</c:v>
                </c:pt>
                <c:pt idx="15239">
                  <c:v>35.3050336134406</c:v>
                </c:pt>
                <c:pt idx="15240">
                  <c:v>35.307350368714197</c:v>
                </c:pt>
                <c:pt idx="15241">
                  <c:v>35.309667123987701</c:v>
                </c:pt>
                <c:pt idx="15242">
                  <c:v>35.311983879261298</c:v>
                </c:pt>
                <c:pt idx="15243">
                  <c:v>35.314300634534803</c:v>
                </c:pt>
                <c:pt idx="15244">
                  <c:v>35.3166173898083</c:v>
                </c:pt>
                <c:pt idx="15245">
                  <c:v>35.318934145081897</c:v>
                </c:pt>
                <c:pt idx="15246">
                  <c:v>35.321250900355402</c:v>
                </c:pt>
                <c:pt idx="15247">
                  <c:v>35.323567655628999</c:v>
                </c:pt>
                <c:pt idx="15248">
                  <c:v>35.325884410902503</c:v>
                </c:pt>
                <c:pt idx="15249">
                  <c:v>35.328201166176001</c:v>
                </c:pt>
                <c:pt idx="15250">
                  <c:v>35.330517921449598</c:v>
                </c:pt>
                <c:pt idx="15251">
                  <c:v>35.332834676723103</c:v>
                </c:pt>
                <c:pt idx="15252">
                  <c:v>35.3351514319967</c:v>
                </c:pt>
                <c:pt idx="15253">
                  <c:v>35.337468187270197</c:v>
                </c:pt>
                <c:pt idx="15254">
                  <c:v>35.339784942543702</c:v>
                </c:pt>
                <c:pt idx="15255">
                  <c:v>35.342101697817299</c:v>
                </c:pt>
                <c:pt idx="15256">
                  <c:v>35.344418453090803</c:v>
                </c:pt>
                <c:pt idx="15257">
                  <c:v>35.3467352083644</c:v>
                </c:pt>
                <c:pt idx="15258">
                  <c:v>35.349051963637898</c:v>
                </c:pt>
                <c:pt idx="15259">
                  <c:v>35.351368718911402</c:v>
                </c:pt>
                <c:pt idx="15260">
                  <c:v>35.353685474184999</c:v>
                </c:pt>
                <c:pt idx="15261">
                  <c:v>35.356002229458497</c:v>
                </c:pt>
                <c:pt idx="15262">
                  <c:v>35.358318984732101</c:v>
                </c:pt>
                <c:pt idx="15263">
                  <c:v>35.360635740005598</c:v>
                </c:pt>
                <c:pt idx="15264">
                  <c:v>35.362952495279103</c:v>
                </c:pt>
                <c:pt idx="15265">
                  <c:v>35.3652692505527</c:v>
                </c:pt>
                <c:pt idx="15266">
                  <c:v>35.367586005826197</c:v>
                </c:pt>
                <c:pt idx="15267">
                  <c:v>35.369902761099802</c:v>
                </c:pt>
                <c:pt idx="15268">
                  <c:v>35.372219516373299</c:v>
                </c:pt>
                <c:pt idx="15269">
                  <c:v>35.374536271646797</c:v>
                </c:pt>
                <c:pt idx="15270">
                  <c:v>35.376853026920401</c:v>
                </c:pt>
                <c:pt idx="15271">
                  <c:v>35.379169782193898</c:v>
                </c:pt>
                <c:pt idx="15272">
                  <c:v>35.381486537467502</c:v>
                </c:pt>
                <c:pt idx="15273">
                  <c:v>35.383803292741</c:v>
                </c:pt>
                <c:pt idx="15274">
                  <c:v>35.386120048014597</c:v>
                </c:pt>
                <c:pt idx="15275">
                  <c:v>35.388436803288101</c:v>
                </c:pt>
                <c:pt idx="15276">
                  <c:v>35.390753558561599</c:v>
                </c:pt>
                <c:pt idx="15277">
                  <c:v>35.393070313835203</c:v>
                </c:pt>
                <c:pt idx="15278">
                  <c:v>35.3953870691087</c:v>
                </c:pt>
                <c:pt idx="15279">
                  <c:v>35.397703824382297</c:v>
                </c:pt>
                <c:pt idx="15280">
                  <c:v>35.400020579655802</c:v>
                </c:pt>
                <c:pt idx="15281">
                  <c:v>35.4023373349293</c:v>
                </c:pt>
                <c:pt idx="15282">
                  <c:v>35.404654090202897</c:v>
                </c:pt>
                <c:pt idx="15283">
                  <c:v>35.406970845476401</c:v>
                </c:pt>
                <c:pt idx="15284">
                  <c:v>35.409287600749998</c:v>
                </c:pt>
                <c:pt idx="15285">
                  <c:v>35.411604356023503</c:v>
                </c:pt>
                <c:pt idx="15286">
                  <c:v>35.413921111297</c:v>
                </c:pt>
                <c:pt idx="15287">
                  <c:v>35.416237866570597</c:v>
                </c:pt>
                <c:pt idx="15288">
                  <c:v>35.418554621844102</c:v>
                </c:pt>
                <c:pt idx="15289">
                  <c:v>35.420871377117699</c:v>
                </c:pt>
                <c:pt idx="15290">
                  <c:v>35.423188132391203</c:v>
                </c:pt>
                <c:pt idx="15291">
                  <c:v>35.425504887664701</c:v>
                </c:pt>
                <c:pt idx="15292">
                  <c:v>35.427821642938298</c:v>
                </c:pt>
                <c:pt idx="15293">
                  <c:v>35.430138398211803</c:v>
                </c:pt>
                <c:pt idx="15294">
                  <c:v>35.4324551534854</c:v>
                </c:pt>
                <c:pt idx="15295">
                  <c:v>35.434771908758897</c:v>
                </c:pt>
                <c:pt idx="15296">
                  <c:v>35.437088664032402</c:v>
                </c:pt>
                <c:pt idx="15297">
                  <c:v>35.439405419305999</c:v>
                </c:pt>
                <c:pt idx="15298">
                  <c:v>35.441722174579503</c:v>
                </c:pt>
                <c:pt idx="15299">
                  <c:v>35.4440389298531</c:v>
                </c:pt>
                <c:pt idx="15300">
                  <c:v>35.446355685126598</c:v>
                </c:pt>
                <c:pt idx="15301">
                  <c:v>35.448672440400102</c:v>
                </c:pt>
                <c:pt idx="15302">
                  <c:v>35.450989195673699</c:v>
                </c:pt>
                <c:pt idx="15303">
                  <c:v>35.453305950947197</c:v>
                </c:pt>
                <c:pt idx="15304">
                  <c:v>35.455622706220801</c:v>
                </c:pt>
                <c:pt idx="15305">
                  <c:v>35.457939461494298</c:v>
                </c:pt>
                <c:pt idx="15306">
                  <c:v>35.460256216767803</c:v>
                </c:pt>
                <c:pt idx="15307">
                  <c:v>35.4625729720414</c:v>
                </c:pt>
                <c:pt idx="15308">
                  <c:v>35.464889727314898</c:v>
                </c:pt>
                <c:pt idx="15309">
                  <c:v>35.467206482588502</c:v>
                </c:pt>
                <c:pt idx="15310">
                  <c:v>35.469523237861999</c:v>
                </c:pt>
                <c:pt idx="15311">
                  <c:v>35.471839993135497</c:v>
                </c:pt>
                <c:pt idx="15312">
                  <c:v>35.474156748409101</c:v>
                </c:pt>
                <c:pt idx="15313">
                  <c:v>35.476473503682598</c:v>
                </c:pt>
                <c:pt idx="15314">
                  <c:v>35.478790258956202</c:v>
                </c:pt>
                <c:pt idx="15315">
                  <c:v>35.4811070142297</c:v>
                </c:pt>
                <c:pt idx="15316">
                  <c:v>35.483423769503197</c:v>
                </c:pt>
                <c:pt idx="15317">
                  <c:v>35.485740524776801</c:v>
                </c:pt>
                <c:pt idx="15318">
                  <c:v>35.488057280050299</c:v>
                </c:pt>
                <c:pt idx="15319">
                  <c:v>35.490374035323903</c:v>
                </c:pt>
                <c:pt idx="15320">
                  <c:v>35.492690790597401</c:v>
                </c:pt>
                <c:pt idx="15321">
                  <c:v>35.495007545870898</c:v>
                </c:pt>
                <c:pt idx="15322">
                  <c:v>35.497324301144502</c:v>
                </c:pt>
                <c:pt idx="15323">
                  <c:v>35.499641056418</c:v>
                </c:pt>
                <c:pt idx="15324">
                  <c:v>35.501957811691597</c:v>
                </c:pt>
                <c:pt idx="15325">
                  <c:v>35.504274566965101</c:v>
                </c:pt>
                <c:pt idx="15326">
                  <c:v>35.506591322238599</c:v>
                </c:pt>
                <c:pt idx="15327">
                  <c:v>35.508908077512203</c:v>
                </c:pt>
                <c:pt idx="15328">
                  <c:v>35.5112248327857</c:v>
                </c:pt>
                <c:pt idx="15329">
                  <c:v>35.513541588059297</c:v>
                </c:pt>
                <c:pt idx="15330">
                  <c:v>35.515858343332802</c:v>
                </c:pt>
                <c:pt idx="15331">
                  <c:v>35.518175098606299</c:v>
                </c:pt>
                <c:pt idx="15332">
                  <c:v>35.520491853879903</c:v>
                </c:pt>
                <c:pt idx="15333">
                  <c:v>35.522808609153401</c:v>
                </c:pt>
                <c:pt idx="15334">
                  <c:v>35.525125364426998</c:v>
                </c:pt>
                <c:pt idx="15335">
                  <c:v>35.527442119700503</c:v>
                </c:pt>
                <c:pt idx="15336">
                  <c:v>35.529758874974</c:v>
                </c:pt>
                <c:pt idx="15337">
                  <c:v>35.532075630247597</c:v>
                </c:pt>
                <c:pt idx="15338">
                  <c:v>35.534392385521102</c:v>
                </c:pt>
                <c:pt idx="15339">
                  <c:v>35.536709140794699</c:v>
                </c:pt>
                <c:pt idx="15340">
                  <c:v>35.539025896068203</c:v>
                </c:pt>
                <c:pt idx="15341">
                  <c:v>35.541342651341701</c:v>
                </c:pt>
                <c:pt idx="15342">
                  <c:v>35.543659406615298</c:v>
                </c:pt>
                <c:pt idx="15343">
                  <c:v>35.545976161888802</c:v>
                </c:pt>
                <c:pt idx="15344">
                  <c:v>35.548292917162399</c:v>
                </c:pt>
                <c:pt idx="15345">
                  <c:v>35.550609672435897</c:v>
                </c:pt>
                <c:pt idx="15346">
                  <c:v>35.552926427709401</c:v>
                </c:pt>
                <c:pt idx="15347">
                  <c:v>35.555243182982998</c:v>
                </c:pt>
                <c:pt idx="15348">
                  <c:v>35.557559938256503</c:v>
                </c:pt>
                <c:pt idx="15349">
                  <c:v>35.5598766935301</c:v>
                </c:pt>
                <c:pt idx="15350">
                  <c:v>35.562193448803598</c:v>
                </c:pt>
                <c:pt idx="15351">
                  <c:v>35.564510204077102</c:v>
                </c:pt>
                <c:pt idx="15352">
                  <c:v>35.566826959350699</c:v>
                </c:pt>
                <c:pt idx="15353">
                  <c:v>35.569143714624197</c:v>
                </c:pt>
                <c:pt idx="15354">
                  <c:v>35.571460469897801</c:v>
                </c:pt>
                <c:pt idx="15355">
                  <c:v>35.573777225171298</c:v>
                </c:pt>
                <c:pt idx="15356">
                  <c:v>35.576093980444803</c:v>
                </c:pt>
                <c:pt idx="15357">
                  <c:v>35.5784107357184</c:v>
                </c:pt>
                <c:pt idx="15358">
                  <c:v>35.580727490991897</c:v>
                </c:pt>
                <c:pt idx="15359">
                  <c:v>35.583044246265501</c:v>
                </c:pt>
                <c:pt idx="15360">
                  <c:v>35.585361001538999</c:v>
                </c:pt>
                <c:pt idx="15361">
                  <c:v>35.587677756812496</c:v>
                </c:pt>
                <c:pt idx="15362">
                  <c:v>35.589994512086101</c:v>
                </c:pt>
                <c:pt idx="15363">
                  <c:v>35.592311267359598</c:v>
                </c:pt>
                <c:pt idx="15364">
                  <c:v>35.594628022633202</c:v>
                </c:pt>
                <c:pt idx="15365">
                  <c:v>35.5969447779067</c:v>
                </c:pt>
                <c:pt idx="15366">
                  <c:v>35.599261533180197</c:v>
                </c:pt>
                <c:pt idx="15367">
                  <c:v>35.601578288453801</c:v>
                </c:pt>
                <c:pt idx="15368">
                  <c:v>35.603895043727299</c:v>
                </c:pt>
                <c:pt idx="15369">
                  <c:v>35.606211799000903</c:v>
                </c:pt>
                <c:pt idx="15370">
                  <c:v>35.6085285542744</c:v>
                </c:pt>
                <c:pt idx="15371">
                  <c:v>35.610845309547898</c:v>
                </c:pt>
                <c:pt idx="15372">
                  <c:v>35.613162064821502</c:v>
                </c:pt>
                <c:pt idx="15373">
                  <c:v>35.615478820094999</c:v>
                </c:pt>
                <c:pt idx="15374">
                  <c:v>35.617795575368604</c:v>
                </c:pt>
                <c:pt idx="15375">
                  <c:v>35.620112330642101</c:v>
                </c:pt>
                <c:pt idx="15376">
                  <c:v>35.622429085915599</c:v>
                </c:pt>
                <c:pt idx="15377">
                  <c:v>35.624745841189203</c:v>
                </c:pt>
                <c:pt idx="15378">
                  <c:v>35.6270625964627</c:v>
                </c:pt>
                <c:pt idx="15379">
                  <c:v>35.629379351736297</c:v>
                </c:pt>
                <c:pt idx="15380">
                  <c:v>35.631696107009802</c:v>
                </c:pt>
                <c:pt idx="15381">
                  <c:v>35.634012862283299</c:v>
                </c:pt>
                <c:pt idx="15382">
                  <c:v>35.636329617556903</c:v>
                </c:pt>
                <c:pt idx="15383">
                  <c:v>35.638646372830401</c:v>
                </c:pt>
                <c:pt idx="15384">
                  <c:v>35.640963128103998</c:v>
                </c:pt>
                <c:pt idx="15385">
                  <c:v>35.643279883377502</c:v>
                </c:pt>
                <c:pt idx="15386">
                  <c:v>35.645596638651</c:v>
                </c:pt>
                <c:pt idx="15387">
                  <c:v>35.647913393924597</c:v>
                </c:pt>
                <c:pt idx="15388">
                  <c:v>35.650230149198102</c:v>
                </c:pt>
                <c:pt idx="15389">
                  <c:v>35.652546904471698</c:v>
                </c:pt>
                <c:pt idx="15390">
                  <c:v>35.654863659745203</c:v>
                </c:pt>
                <c:pt idx="15391">
                  <c:v>35.657180415018701</c:v>
                </c:pt>
                <c:pt idx="15392">
                  <c:v>35.659497170292298</c:v>
                </c:pt>
                <c:pt idx="15393">
                  <c:v>35.661813925565802</c:v>
                </c:pt>
                <c:pt idx="15394">
                  <c:v>35.664130680839399</c:v>
                </c:pt>
                <c:pt idx="15395">
                  <c:v>35.666447436112897</c:v>
                </c:pt>
                <c:pt idx="15396">
                  <c:v>35.668764191386401</c:v>
                </c:pt>
                <c:pt idx="15397">
                  <c:v>35.671080946659998</c:v>
                </c:pt>
                <c:pt idx="15398">
                  <c:v>35.673397701933503</c:v>
                </c:pt>
                <c:pt idx="15399">
                  <c:v>35.6757144572071</c:v>
                </c:pt>
                <c:pt idx="15400">
                  <c:v>35.678031212480597</c:v>
                </c:pt>
                <c:pt idx="15401">
                  <c:v>35.680347967754102</c:v>
                </c:pt>
                <c:pt idx="15402">
                  <c:v>35.682664723027699</c:v>
                </c:pt>
                <c:pt idx="15403">
                  <c:v>35.684981478301196</c:v>
                </c:pt>
                <c:pt idx="15404">
                  <c:v>35.687298233574801</c:v>
                </c:pt>
                <c:pt idx="15405">
                  <c:v>35.689614988848298</c:v>
                </c:pt>
                <c:pt idx="15406">
                  <c:v>35.691931744121803</c:v>
                </c:pt>
                <c:pt idx="15407">
                  <c:v>35.6942484993954</c:v>
                </c:pt>
                <c:pt idx="15408">
                  <c:v>35.696565254668897</c:v>
                </c:pt>
                <c:pt idx="15409">
                  <c:v>35.698882009942501</c:v>
                </c:pt>
                <c:pt idx="15410">
                  <c:v>35.701198765215999</c:v>
                </c:pt>
                <c:pt idx="15411">
                  <c:v>35.703515520489503</c:v>
                </c:pt>
                <c:pt idx="15412">
                  <c:v>35.7058322757631</c:v>
                </c:pt>
                <c:pt idx="15413">
                  <c:v>35.708149031036598</c:v>
                </c:pt>
                <c:pt idx="15414">
                  <c:v>35.710465786310202</c:v>
                </c:pt>
                <c:pt idx="15415">
                  <c:v>35.712782541583699</c:v>
                </c:pt>
                <c:pt idx="15416">
                  <c:v>35.715099296857296</c:v>
                </c:pt>
                <c:pt idx="15417">
                  <c:v>35.717416052130801</c:v>
                </c:pt>
                <c:pt idx="15418">
                  <c:v>35.719732807404299</c:v>
                </c:pt>
                <c:pt idx="15419">
                  <c:v>35.722049562677903</c:v>
                </c:pt>
                <c:pt idx="15420">
                  <c:v>35.7243663179514</c:v>
                </c:pt>
                <c:pt idx="15421">
                  <c:v>35.726683073224997</c:v>
                </c:pt>
                <c:pt idx="15422">
                  <c:v>35.728999828498502</c:v>
                </c:pt>
                <c:pt idx="15423">
                  <c:v>35.731316583771999</c:v>
                </c:pt>
                <c:pt idx="15424">
                  <c:v>35.733633339045603</c:v>
                </c:pt>
                <c:pt idx="15425">
                  <c:v>35.735950094319101</c:v>
                </c:pt>
                <c:pt idx="15426">
                  <c:v>35.738266849592698</c:v>
                </c:pt>
                <c:pt idx="15427">
                  <c:v>35.740583604866202</c:v>
                </c:pt>
                <c:pt idx="15428">
                  <c:v>35.7429003601397</c:v>
                </c:pt>
                <c:pt idx="15429">
                  <c:v>35.745217115413297</c:v>
                </c:pt>
                <c:pt idx="15430">
                  <c:v>35.747533870686802</c:v>
                </c:pt>
                <c:pt idx="15431">
                  <c:v>35.749850625960399</c:v>
                </c:pt>
                <c:pt idx="15432">
                  <c:v>35.752167381233903</c:v>
                </c:pt>
                <c:pt idx="15433">
                  <c:v>35.754484136507401</c:v>
                </c:pt>
                <c:pt idx="15434">
                  <c:v>35.756800891780998</c:v>
                </c:pt>
                <c:pt idx="15435">
                  <c:v>35.759117647054502</c:v>
                </c:pt>
                <c:pt idx="15436">
                  <c:v>35.761434402328099</c:v>
                </c:pt>
                <c:pt idx="15437">
                  <c:v>35.763751157601597</c:v>
                </c:pt>
                <c:pt idx="15438">
                  <c:v>35.766067912875101</c:v>
                </c:pt>
                <c:pt idx="15439">
                  <c:v>35.768384668148698</c:v>
                </c:pt>
                <c:pt idx="15440">
                  <c:v>35.770701423422203</c:v>
                </c:pt>
                <c:pt idx="15441">
                  <c:v>35.7730181786958</c:v>
                </c:pt>
                <c:pt idx="15442">
                  <c:v>35.775334933969297</c:v>
                </c:pt>
                <c:pt idx="15443">
                  <c:v>35.777651689242802</c:v>
                </c:pt>
                <c:pt idx="15444">
                  <c:v>35.779968444516399</c:v>
                </c:pt>
                <c:pt idx="15445">
                  <c:v>35.782285199789897</c:v>
                </c:pt>
                <c:pt idx="15446">
                  <c:v>35.784601955063501</c:v>
                </c:pt>
                <c:pt idx="15447">
                  <c:v>35.786918710336998</c:v>
                </c:pt>
                <c:pt idx="15448">
                  <c:v>35.789235465610503</c:v>
                </c:pt>
                <c:pt idx="15449">
                  <c:v>35.7915522208841</c:v>
                </c:pt>
                <c:pt idx="15450">
                  <c:v>35.793868976157597</c:v>
                </c:pt>
                <c:pt idx="15451">
                  <c:v>35.796185731431201</c:v>
                </c:pt>
                <c:pt idx="15452">
                  <c:v>35.798502486704699</c:v>
                </c:pt>
                <c:pt idx="15453">
                  <c:v>35.800819241978203</c:v>
                </c:pt>
                <c:pt idx="15454">
                  <c:v>35.8031359972518</c:v>
                </c:pt>
                <c:pt idx="15455">
                  <c:v>35.805452752525298</c:v>
                </c:pt>
                <c:pt idx="15456">
                  <c:v>35.807769507798902</c:v>
                </c:pt>
                <c:pt idx="15457">
                  <c:v>35.8100862630724</c:v>
                </c:pt>
                <c:pt idx="15458">
                  <c:v>35.812403018345897</c:v>
                </c:pt>
                <c:pt idx="15459">
                  <c:v>35.814719773619501</c:v>
                </c:pt>
                <c:pt idx="15460">
                  <c:v>35.817036528892999</c:v>
                </c:pt>
                <c:pt idx="15461">
                  <c:v>35.819353284166603</c:v>
                </c:pt>
                <c:pt idx="15462">
                  <c:v>35.8216700394401</c:v>
                </c:pt>
                <c:pt idx="15463">
                  <c:v>35.823986794713598</c:v>
                </c:pt>
                <c:pt idx="15464">
                  <c:v>35.826303549987202</c:v>
                </c:pt>
                <c:pt idx="15465">
                  <c:v>35.828620305260699</c:v>
                </c:pt>
                <c:pt idx="15466">
                  <c:v>35.830937060534303</c:v>
                </c:pt>
                <c:pt idx="15467">
                  <c:v>35.833253815807801</c:v>
                </c:pt>
                <c:pt idx="15468">
                  <c:v>35.835570571081298</c:v>
                </c:pt>
                <c:pt idx="15469">
                  <c:v>35.837887326354902</c:v>
                </c:pt>
                <c:pt idx="15470">
                  <c:v>35.8402040816284</c:v>
                </c:pt>
                <c:pt idx="15471">
                  <c:v>35.842520836901997</c:v>
                </c:pt>
                <c:pt idx="15472">
                  <c:v>35.844837592175502</c:v>
                </c:pt>
                <c:pt idx="15473">
                  <c:v>35.847154347448999</c:v>
                </c:pt>
                <c:pt idx="15474">
                  <c:v>35.849471102722603</c:v>
                </c:pt>
                <c:pt idx="15475">
                  <c:v>35.851787857996101</c:v>
                </c:pt>
                <c:pt idx="15476">
                  <c:v>35.854104613269698</c:v>
                </c:pt>
                <c:pt idx="15477">
                  <c:v>35.856421368543202</c:v>
                </c:pt>
                <c:pt idx="15478">
                  <c:v>35.8587381238167</c:v>
                </c:pt>
                <c:pt idx="15479">
                  <c:v>35.861054879090297</c:v>
                </c:pt>
                <c:pt idx="15480">
                  <c:v>35.863371634363801</c:v>
                </c:pt>
                <c:pt idx="15481">
                  <c:v>35.865688389637398</c:v>
                </c:pt>
                <c:pt idx="15482">
                  <c:v>35.868005144910903</c:v>
                </c:pt>
                <c:pt idx="15483">
                  <c:v>35.8703219001844</c:v>
                </c:pt>
                <c:pt idx="15484">
                  <c:v>35.872638655457997</c:v>
                </c:pt>
                <c:pt idx="15485">
                  <c:v>35.874955410731502</c:v>
                </c:pt>
                <c:pt idx="15486">
                  <c:v>35.877272166005099</c:v>
                </c:pt>
                <c:pt idx="15487">
                  <c:v>35.879588921278597</c:v>
                </c:pt>
                <c:pt idx="15488">
                  <c:v>35.881905676552101</c:v>
                </c:pt>
                <c:pt idx="15489">
                  <c:v>35.884222431825698</c:v>
                </c:pt>
                <c:pt idx="15490">
                  <c:v>35.886539187099203</c:v>
                </c:pt>
                <c:pt idx="15491">
                  <c:v>35.8888559423728</c:v>
                </c:pt>
                <c:pt idx="15492">
                  <c:v>35.891172697646297</c:v>
                </c:pt>
                <c:pt idx="15493">
                  <c:v>35.893489452919802</c:v>
                </c:pt>
                <c:pt idx="15494">
                  <c:v>35.895806208193399</c:v>
                </c:pt>
                <c:pt idx="15495">
                  <c:v>35.898122963466903</c:v>
                </c:pt>
                <c:pt idx="15496">
                  <c:v>35.9004397187405</c:v>
                </c:pt>
                <c:pt idx="15497">
                  <c:v>35.902756474013998</c:v>
                </c:pt>
                <c:pt idx="15498">
                  <c:v>35.905073229287503</c:v>
                </c:pt>
                <c:pt idx="15499">
                  <c:v>35.9073899845611</c:v>
                </c:pt>
                <c:pt idx="15500">
                  <c:v>35.909706739834597</c:v>
                </c:pt>
                <c:pt idx="15501">
                  <c:v>35.912023495108201</c:v>
                </c:pt>
                <c:pt idx="15502">
                  <c:v>35.914340250381699</c:v>
                </c:pt>
                <c:pt idx="15503">
                  <c:v>35.916657005655203</c:v>
                </c:pt>
                <c:pt idx="15504">
                  <c:v>35.9189737609288</c:v>
                </c:pt>
                <c:pt idx="15505">
                  <c:v>35.921290516202298</c:v>
                </c:pt>
                <c:pt idx="15506">
                  <c:v>35.923607271475902</c:v>
                </c:pt>
                <c:pt idx="15507">
                  <c:v>35.925924026749399</c:v>
                </c:pt>
                <c:pt idx="15508">
                  <c:v>35.928240782022897</c:v>
                </c:pt>
                <c:pt idx="15509">
                  <c:v>35.930557537296501</c:v>
                </c:pt>
                <c:pt idx="15510">
                  <c:v>35.932874292569998</c:v>
                </c:pt>
                <c:pt idx="15511">
                  <c:v>35.935191047843603</c:v>
                </c:pt>
                <c:pt idx="15512">
                  <c:v>35.9375078031171</c:v>
                </c:pt>
                <c:pt idx="15513">
                  <c:v>35.939824558390598</c:v>
                </c:pt>
                <c:pt idx="15514">
                  <c:v>35.942141313664202</c:v>
                </c:pt>
                <c:pt idx="15515">
                  <c:v>35.944458068937699</c:v>
                </c:pt>
                <c:pt idx="15516">
                  <c:v>35.946774824211303</c:v>
                </c:pt>
                <c:pt idx="15517">
                  <c:v>35.949091579484801</c:v>
                </c:pt>
                <c:pt idx="15518">
                  <c:v>35.951408334758298</c:v>
                </c:pt>
                <c:pt idx="15519">
                  <c:v>35.953725090031902</c:v>
                </c:pt>
                <c:pt idx="15520">
                  <c:v>35.9560418453054</c:v>
                </c:pt>
                <c:pt idx="15521">
                  <c:v>35.958358600578997</c:v>
                </c:pt>
                <c:pt idx="15522">
                  <c:v>35.960675355852501</c:v>
                </c:pt>
                <c:pt idx="15523">
                  <c:v>35.962992111125999</c:v>
                </c:pt>
                <c:pt idx="15524">
                  <c:v>35.965308866399603</c:v>
                </c:pt>
                <c:pt idx="15525">
                  <c:v>35.967625621673101</c:v>
                </c:pt>
                <c:pt idx="15526">
                  <c:v>35.969942376946697</c:v>
                </c:pt>
                <c:pt idx="15527">
                  <c:v>35.972259132220202</c:v>
                </c:pt>
                <c:pt idx="15528">
                  <c:v>35.9745758874937</c:v>
                </c:pt>
                <c:pt idx="15529">
                  <c:v>35.976892642767297</c:v>
                </c:pt>
                <c:pt idx="15530">
                  <c:v>35.979209398040801</c:v>
                </c:pt>
                <c:pt idx="15531">
                  <c:v>35.981526153314398</c:v>
                </c:pt>
                <c:pt idx="15532">
                  <c:v>35.983842908587903</c:v>
                </c:pt>
                <c:pt idx="15533">
                  <c:v>35.9861596638614</c:v>
                </c:pt>
                <c:pt idx="15534">
                  <c:v>35.988476419134997</c:v>
                </c:pt>
                <c:pt idx="15535">
                  <c:v>35.990793174408502</c:v>
                </c:pt>
                <c:pt idx="15536">
                  <c:v>35.993109929682099</c:v>
                </c:pt>
                <c:pt idx="15537">
                  <c:v>35.995426684955603</c:v>
                </c:pt>
                <c:pt idx="15538">
                  <c:v>35.997743440229101</c:v>
                </c:pt>
                <c:pt idx="15539">
                  <c:v>36.000060195502698</c:v>
                </c:pt>
                <c:pt idx="15540">
                  <c:v>36.002376950776203</c:v>
                </c:pt>
                <c:pt idx="15541">
                  <c:v>36.0046937060498</c:v>
                </c:pt>
                <c:pt idx="15542">
                  <c:v>36.007010461323297</c:v>
                </c:pt>
                <c:pt idx="15543">
                  <c:v>36.009327216596802</c:v>
                </c:pt>
                <c:pt idx="15544">
                  <c:v>36.011643971870399</c:v>
                </c:pt>
                <c:pt idx="15545">
                  <c:v>36.013960727143903</c:v>
                </c:pt>
                <c:pt idx="15546">
                  <c:v>36.0162774824175</c:v>
                </c:pt>
                <c:pt idx="15547">
                  <c:v>36.018594237690998</c:v>
                </c:pt>
                <c:pt idx="15548">
                  <c:v>36.020910992964502</c:v>
                </c:pt>
                <c:pt idx="15549">
                  <c:v>36.023227748238099</c:v>
                </c:pt>
                <c:pt idx="15550">
                  <c:v>36.025544503511597</c:v>
                </c:pt>
                <c:pt idx="15551">
                  <c:v>36.027861258785201</c:v>
                </c:pt>
                <c:pt idx="15552">
                  <c:v>36.030178014058698</c:v>
                </c:pt>
                <c:pt idx="15553">
                  <c:v>36.032494769332203</c:v>
                </c:pt>
                <c:pt idx="15554">
                  <c:v>36.0348115246058</c:v>
                </c:pt>
                <c:pt idx="15555">
                  <c:v>36.037128279879298</c:v>
                </c:pt>
                <c:pt idx="15556">
                  <c:v>36.039445035152902</c:v>
                </c:pt>
                <c:pt idx="15557">
                  <c:v>36.041761790426399</c:v>
                </c:pt>
                <c:pt idx="15558">
                  <c:v>36.044078545699897</c:v>
                </c:pt>
                <c:pt idx="15559">
                  <c:v>36.046395300973501</c:v>
                </c:pt>
                <c:pt idx="15560">
                  <c:v>36.048712056246998</c:v>
                </c:pt>
                <c:pt idx="15561">
                  <c:v>36.051028811520602</c:v>
                </c:pt>
                <c:pt idx="15562">
                  <c:v>36.0533455667941</c:v>
                </c:pt>
                <c:pt idx="15563">
                  <c:v>36.055662322067697</c:v>
                </c:pt>
                <c:pt idx="15564">
                  <c:v>36.057979077341201</c:v>
                </c:pt>
                <c:pt idx="15565">
                  <c:v>36.060295832614699</c:v>
                </c:pt>
                <c:pt idx="15566">
                  <c:v>36.062612587888303</c:v>
                </c:pt>
                <c:pt idx="15567">
                  <c:v>36.064929343161801</c:v>
                </c:pt>
                <c:pt idx="15568">
                  <c:v>36.067246098435398</c:v>
                </c:pt>
                <c:pt idx="15569">
                  <c:v>36.069562853708902</c:v>
                </c:pt>
                <c:pt idx="15570">
                  <c:v>36.0718796089824</c:v>
                </c:pt>
                <c:pt idx="15571">
                  <c:v>36.074196364255997</c:v>
                </c:pt>
                <c:pt idx="15572">
                  <c:v>36.076513119529501</c:v>
                </c:pt>
                <c:pt idx="15573">
                  <c:v>36.078829874803098</c:v>
                </c:pt>
                <c:pt idx="15574">
                  <c:v>36.081146630076603</c:v>
                </c:pt>
                <c:pt idx="15575">
                  <c:v>36.0834633853501</c:v>
                </c:pt>
                <c:pt idx="15576">
                  <c:v>36.085780140623697</c:v>
                </c:pt>
                <c:pt idx="15577">
                  <c:v>36.088096895897202</c:v>
                </c:pt>
                <c:pt idx="15578">
                  <c:v>36.090413651170799</c:v>
                </c:pt>
                <c:pt idx="15579">
                  <c:v>36.092730406444304</c:v>
                </c:pt>
                <c:pt idx="15580">
                  <c:v>36.095047161717801</c:v>
                </c:pt>
                <c:pt idx="15581">
                  <c:v>36.097363916991398</c:v>
                </c:pt>
                <c:pt idx="15582">
                  <c:v>36.099680672264903</c:v>
                </c:pt>
                <c:pt idx="15583">
                  <c:v>36.1019974275385</c:v>
                </c:pt>
                <c:pt idx="15584">
                  <c:v>36.104314182811997</c:v>
                </c:pt>
                <c:pt idx="15585">
                  <c:v>36.106630938085502</c:v>
                </c:pt>
                <c:pt idx="15586">
                  <c:v>36.108947693359099</c:v>
                </c:pt>
                <c:pt idx="15587">
                  <c:v>36.111264448632603</c:v>
                </c:pt>
                <c:pt idx="15588">
                  <c:v>36.1135812039062</c:v>
                </c:pt>
                <c:pt idx="15589">
                  <c:v>36.115897959179698</c:v>
                </c:pt>
                <c:pt idx="15590">
                  <c:v>36.118214714453202</c:v>
                </c:pt>
                <c:pt idx="15591">
                  <c:v>36.120531469726799</c:v>
                </c:pt>
                <c:pt idx="15592">
                  <c:v>36.122848225000297</c:v>
                </c:pt>
                <c:pt idx="15593">
                  <c:v>36.125164980273901</c:v>
                </c:pt>
                <c:pt idx="15594">
                  <c:v>36.127481735547399</c:v>
                </c:pt>
                <c:pt idx="15595">
                  <c:v>36.129798490820903</c:v>
                </c:pt>
                <c:pt idx="15596">
                  <c:v>36.1321152460945</c:v>
                </c:pt>
                <c:pt idx="15597">
                  <c:v>36.134432001367998</c:v>
                </c:pt>
                <c:pt idx="15598">
                  <c:v>36.136748756641602</c:v>
                </c:pt>
                <c:pt idx="15599">
                  <c:v>36.139065511915099</c:v>
                </c:pt>
                <c:pt idx="15600">
                  <c:v>36.141382267188597</c:v>
                </c:pt>
                <c:pt idx="15601">
                  <c:v>36.143699022462201</c:v>
                </c:pt>
                <c:pt idx="15602">
                  <c:v>36.146015777735698</c:v>
                </c:pt>
                <c:pt idx="15603">
                  <c:v>36.148332533009302</c:v>
                </c:pt>
                <c:pt idx="15604">
                  <c:v>36.1506492882828</c:v>
                </c:pt>
                <c:pt idx="15605">
                  <c:v>36.152966043556297</c:v>
                </c:pt>
                <c:pt idx="15606">
                  <c:v>36.155282798829901</c:v>
                </c:pt>
                <c:pt idx="15607">
                  <c:v>36.157599554103399</c:v>
                </c:pt>
                <c:pt idx="15608">
                  <c:v>36.159916309377003</c:v>
                </c:pt>
                <c:pt idx="15609">
                  <c:v>36.162233064650501</c:v>
                </c:pt>
                <c:pt idx="15610">
                  <c:v>36.164549819923998</c:v>
                </c:pt>
                <c:pt idx="15611">
                  <c:v>36.166866575197602</c:v>
                </c:pt>
                <c:pt idx="15612">
                  <c:v>36.1691833304711</c:v>
                </c:pt>
                <c:pt idx="15613">
                  <c:v>36.171500085744697</c:v>
                </c:pt>
                <c:pt idx="15614">
                  <c:v>36.173816841018201</c:v>
                </c:pt>
                <c:pt idx="15615">
                  <c:v>36.176133596291699</c:v>
                </c:pt>
                <c:pt idx="15616">
                  <c:v>36.178450351565303</c:v>
                </c:pt>
                <c:pt idx="15617">
                  <c:v>36.1807671068388</c:v>
                </c:pt>
                <c:pt idx="15618">
                  <c:v>36.183083862112397</c:v>
                </c:pt>
                <c:pt idx="15619">
                  <c:v>36.185400617385902</c:v>
                </c:pt>
                <c:pt idx="15620">
                  <c:v>36.187717372659399</c:v>
                </c:pt>
                <c:pt idx="15621">
                  <c:v>36.190034127932996</c:v>
                </c:pt>
                <c:pt idx="15622">
                  <c:v>36.192350883206501</c:v>
                </c:pt>
                <c:pt idx="15623">
                  <c:v>36.194667638480098</c:v>
                </c:pt>
                <c:pt idx="15624">
                  <c:v>36.196984393753603</c:v>
                </c:pt>
                <c:pt idx="15625">
                  <c:v>36.1993011490271</c:v>
                </c:pt>
                <c:pt idx="15626">
                  <c:v>36.201617904300697</c:v>
                </c:pt>
                <c:pt idx="15627">
                  <c:v>36.203934659574202</c:v>
                </c:pt>
                <c:pt idx="15628">
                  <c:v>36.206251414847799</c:v>
                </c:pt>
                <c:pt idx="15629">
                  <c:v>36.208568170121303</c:v>
                </c:pt>
                <c:pt idx="15630">
                  <c:v>36.210884925394801</c:v>
                </c:pt>
                <c:pt idx="15631">
                  <c:v>36.213201680668398</c:v>
                </c:pt>
                <c:pt idx="15632">
                  <c:v>36.215518435941902</c:v>
                </c:pt>
                <c:pt idx="15633">
                  <c:v>36.217835191215499</c:v>
                </c:pt>
                <c:pt idx="15634">
                  <c:v>36.220151946488997</c:v>
                </c:pt>
                <c:pt idx="15635">
                  <c:v>36.222468701762502</c:v>
                </c:pt>
                <c:pt idx="15636">
                  <c:v>36.224785457036099</c:v>
                </c:pt>
                <c:pt idx="15637">
                  <c:v>36.227102212309603</c:v>
                </c:pt>
                <c:pt idx="15638">
                  <c:v>36.2294189675832</c:v>
                </c:pt>
                <c:pt idx="15639">
                  <c:v>36.231735722856698</c:v>
                </c:pt>
                <c:pt idx="15640">
                  <c:v>36.234052478130202</c:v>
                </c:pt>
                <c:pt idx="15641">
                  <c:v>36.236369233403799</c:v>
                </c:pt>
                <c:pt idx="15642">
                  <c:v>36.238685988677297</c:v>
                </c:pt>
                <c:pt idx="15643">
                  <c:v>36.241002743950901</c:v>
                </c:pt>
                <c:pt idx="15644">
                  <c:v>36.243319499224398</c:v>
                </c:pt>
                <c:pt idx="15645">
                  <c:v>36.245636254497903</c:v>
                </c:pt>
                <c:pt idx="15646">
                  <c:v>36.2479530097715</c:v>
                </c:pt>
                <c:pt idx="15647">
                  <c:v>36.250269765044997</c:v>
                </c:pt>
                <c:pt idx="15648">
                  <c:v>36.252586520318602</c:v>
                </c:pt>
                <c:pt idx="15649">
                  <c:v>36.254903275592099</c:v>
                </c:pt>
                <c:pt idx="15650">
                  <c:v>36.257220030865597</c:v>
                </c:pt>
                <c:pt idx="15651">
                  <c:v>36.259536786139201</c:v>
                </c:pt>
                <c:pt idx="15652">
                  <c:v>36.261853541412698</c:v>
                </c:pt>
                <c:pt idx="15653">
                  <c:v>36.264170296686302</c:v>
                </c:pt>
                <c:pt idx="15654">
                  <c:v>36.2664870519598</c:v>
                </c:pt>
                <c:pt idx="15655">
                  <c:v>36.268803807233297</c:v>
                </c:pt>
                <c:pt idx="15656">
                  <c:v>36.271120562506901</c:v>
                </c:pt>
                <c:pt idx="15657">
                  <c:v>36.273437317780399</c:v>
                </c:pt>
                <c:pt idx="15658">
                  <c:v>36.275754073054003</c:v>
                </c:pt>
                <c:pt idx="15659">
                  <c:v>36.2780708283275</c:v>
                </c:pt>
                <c:pt idx="15660">
                  <c:v>36.280387583600998</c:v>
                </c:pt>
                <c:pt idx="15661">
                  <c:v>36.282704338874602</c:v>
                </c:pt>
                <c:pt idx="15662">
                  <c:v>36.2850210941481</c:v>
                </c:pt>
                <c:pt idx="15663">
                  <c:v>36.287337849421696</c:v>
                </c:pt>
                <c:pt idx="15664">
                  <c:v>36.289654604695201</c:v>
                </c:pt>
                <c:pt idx="15665">
                  <c:v>36.291971359968699</c:v>
                </c:pt>
                <c:pt idx="15666">
                  <c:v>36.294288115242303</c:v>
                </c:pt>
                <c:pt idx="15667">
                  <c:v>36.2966048705158</c:v>
                </c:pt>
                <c:pt idx="15668">
                  <c:v>36.298921625789397</c:v>
                </c:pt>
                <c:pt idx="15669">
                  <c:v>36.301238381062902</c:v>
                </c:pt>
                <c:pt idx="15670">
                  <c:v>36.303555136336399</c:v>
                </c:pt>
                <c:pt idx="15671">
                  <c:v>36.305871891610003</c:v>
                </c:pt>
                <c:pt idx="15672">
                  <c:v>36.308188646883501</c:v>
                </c:pt>
                <c:pt idx="15673">
                  <c:v>36.310505402157098</c:v>
                </c:pt>
                <c:pt idx="15674">
                  <c:v>36.312822157430602</c:v>
                </c:pt>
                <c:pt idx="15675">
                  <c:v>36.3151389127041</c:v>
                </c:pt>
                <c:pt idx="15676">
                  <c:v>36.317455667977697</c:v>
                </c:pt>
                <c:pt idx="15677">
                  <c:v>36.319772423251202</c:v>
                </c:pt>
                <c:pt idx="15678">
                  <c:v>36.322089178524799</c:v>
                </c:pt>
                <c:pt idx="15679">
                  <c:v>36.324405933798303</c:v>
                </c:pt>
                <c:pt idx="15680">
                  <c:v>36.326722689071801</c:v>
                </c:pt>
                <c:pt idx="15681">
                  <c:v>36.329039444345398</c:v>
                </c:pt>
                <c:pt idx="15682">
                  <c:v>36.331356199618902</c:v>
                </c:pt>
                <c:pt idx="15683">
                  <c:v>36.333672954892499</c:v>
                </c:pt>
                <c:pt idx="15684">
                  <c:v>36.335989710165997</c:v>
                </c:pt>
                <c:pt idx="15685">
                  <c:v>36.338306465439501</c:v>
                </c:pt>
                <c:pt idx="15686">
                  <c:v>36.340623220713098</c:v>
                </c:pt>
                <c:pt idx="15687">
                  <c:v>36.342939975986603</c:v>
                </c:pt>
                <c:pt idx="15688">
                  <c:v>36.3452567312602</c:v>
                </c:pt>
                <c:pt idx="15689">
                  <c:v>36.347573486533697</c:v>
                </c:pt>
                <c:pt idx="15690">
                  <c:v>36.349890241807202</c:v>
                </c:pt>
                <c:pt idx="15691">
                  <c:v>36.352206997080799</c:v>
                </c:pt>
                <c:pt idx="15692">
                  <c:v>36.354523752354297</c:v>
                </c:pt>
                <c:pt idx="15693">
                  <c:v>36.356840507627901</c:v>
                </c:pt>
                <c:pt idx="15694">
                  <c:v>36.359157262901398</c:v>
                </c:pt>
                <c:pt idx="15695">
                  <c:v>36.361474018174903</c:v>
                </c:pt>
                <c:pt idx="15696">
                  <c:v>36.3637907734485</c:v>
                </c:pt>
                <c:pt idx="15697">
                  <c:v>36.366107528721997</c:v>
                </c:pt>
                <c:pt idx="15698">
                  <c:v>36.368424283995601</c:v>
                </c:pt>
                <c:pt idx="15699">
                  <c:v>36.370741039269099</c:v>
                </c:pt>
                <c:pt idx="15700">
                  <c:v>36.373057794542603</c:v>
                </c:pt>
                <c:pt idx="15701">
                  <c:v>36.3753745498162</c:v>
                </c:pt>
                <c:pt idx="15702">
                  <c:v>36.377691305089698</c:v>
                </c:pt>
                <c:pt idx="15703">
                  <c:v>36.380008060363302</c:v>
                </c:pt>
                <c:pt idx="15704">
                  <c:v>36.3823248156368</c:v>
                </c:pt>
                <c:pt idx="15705">
                  <c:v>36.384641570910397</c:v>
                </c:pt>
                <c:pt idx="15706">
                  <c:v>36.386958326183901</c:v>
                </c:pt>
                <c:pt idx="15707">
                  <c:v>36.389275081457399</c:v>
                </c:pt>
                <c:pt idx="15708">
                  <c:v>36.391591836731003</c:v>
                </c:pt>
                <c:pt idx="15709">
                  <c:v>36.3939085920045</c:v>
                </c:pt>
                <c:pt idx="15710">
                  <c:v>36.396225347278097</c:v>
                </c:pt>
                <c:pt idx="15711">
                  <c:v>36.398542102551602</c:v>
                </c:pt>
                <c:pt idx="15712">
                  <c:v>36.400858857825099</c:v>
                </c:pt>
                <c:pt idx="15713">
                  <c:v>36.403175613098703</c:v>
                </c:pt>
                <c:pt idx="15714">
                  <c:v>36.405492368372201</c:v>
                </c:pt>
                <c:pt idx="15715">
                  <c:v>36.407809123645798</c:v>
                </c:pt>
                <c:pt idx="15716">
                  <c:v>36.410125878919303</c:v>
                </c:pt>
                <c:pt idx="15717">
                  <c:v>36.4124426341928</c:v>
                </c:pt>
                <c:pt idx="15718">
                  <c:v>36.414759389466397</c:v>
                </c:pt>
                <c:pt idx="15719">
                  <c:v>36.417076144739902</c:v>
                </c:pt>
                <c:pt idx="15720">
                  <c:v>36.419392900013499</c:v>
                </c:pt>
                <c:pt idx="15721">
                  <c:v>36.421709655287003</c:v>
                </c:pt>
                <c:pt idx="15722">
                  <c:v>36.424026410560501</c:v>
                </c:pt>
                <c:pt idx="15723">
                  <c:v>36.426343165834098</c:v>
                </c:pt>
                <c:pt idx="15724">
                  <c:v>36.428659921107602</c:v>
                </c:pt>
                <c:pt idx="15725">
                  <c:v>36.430976676381199</c:v>
                </c:pt>
                <c:pt idx="15726">
                  <c:v>36.433293431654697</c:v>
                </c:pt>
                <c:pt idx="15727">
                  <c:v>36.435610186928201</c:v>
                </c:pt>
                <c:pt idx="15728">
                  <c:v>36.437926942201798</c:v>
                </c:pt>
                <c:pt idx="15729">
                  <c:v>36.440243697475303</c:v>
                </c:pt>
                <c:pt idx="15730">
                  <c:v>36.4425604527489</c:v>
                </c:pt>
                <c:pt idx="15731">
                  <c:v>36.444877208022397</c:v>
                </c:pt>
                <c:pt idx="15732">
                  <c:v>36.447193963295902</c:v>
                </c:pt>
                <c:pt idx="15733">
                  <c:v>36.449510718569499</c:v>
                </c:pt>
                <c:pt idx="15734">
                  <c:v>36.451827473842997</c:v>
                </c:pt>
                <c:pt idx="15735">
                  <c:v>36.454144229116601</c:v>
                </c:pt>
                <c:pt idx="15736">
                  <c:v>36.456460984390098</c:v>
                </c:pt>
                <c:pt idx="15737">
                  <c:v>36.458777739663603</c:v>
                </c:pt>
                <c:pt idx="15738">
                  <c:v>36.4610944949372</c:v>
                </c:pt>
                <c:pt idx="15739">
                  <c:v>36.463411250210697</c:v>
                </c:pt>
                <c:pt idx="15740">
                  <c:v>36.465728005484301</c:v>
                </c:pt>
                <c:pt idx="15741">
                  <c:v>36.468044760757799</c:v>
                </c:pt>
                <c:pt idx="15742">
                  <c:v>36.470361516031303</c:v>
                </c:pt>
                <c:pt idx="15743">
                  <c:v>36.4726782713049</c:v>
                </c:pt>
                <c:pt idx="15744">
                  <c:v>36.474995026578398</c:v>
                </c:pt>
                <c:pt idx="15745">
                  <c:v>36.477311781852002</c:v>
                </c:pt>
                <c:pt idx="15746">
                  <c:v>36.4796285371255</c:v>
                </c:pt>
                <c:pt idx="15747">
                  <c:v>36.481945292398997</c:v>
                </c:pt>
                <c:pt idx="15748">
                  <c:v>36.484262047672601</c:v>
                </c:pt>
                <c:pt idx="15749">
                  <c:v>36.486578802946099</c:v>
                </c:pt>
                <c:pt idx="15750">
                  <c:v>36.488895558219703</c:v>
                </c:pt>
                <c:pt idx="15751">
                  <c:v>36.4912123134932</c:v>
                </c:pt>
                <c:pt idx="15752">
                  <c:v>36.493529068766698</c:v>
                </c:pt>
                <c:pt idx="15753">
                  <c:v>36.495845824040302</c:v>
                </c:pt>
                <c:pt idx="15754">
                  <c:v>36.498162579313799</c:v>
                </c:pt>
                <c:pt idx="15755">
                  <c:v>36.500479334587403</c:v>
                </c:pt>
                <c:pt idx="15756">
                  <c:v>36.502796089860901</c:v>
                </c:pt>
                <c:pt idx="15757">
                  <c:v>36.505112845134398</c:v>
                </c:pt>
                <c:pt idx="15758">
                  <c:v>36.507429600408003</c:v>
                </c:pt>
                <c:pt idx="15759">
                  <c:v>36.5097463556815</c:v>
                </c:pt>
                <c:pt idx="15760">
                  <c:v>36.512063110955097</c:v>
                </c:pt>
                <c:pt idx="15761">
                  <c:v>36.514379866228602</c:v>
                </c:pt>
                <c:pt idx="15762">
                  <c:v>36.516696621502099</c:v>
                </c:pt>
                <c:pt idx="15763">
                  <c:v>36.519013376775703</c:v>
                </c:pt>
                <c:pt idx="15764">
                  <c:v>36.521330132049201</c:v>
                </c:pt>
                <c:pt idx="15765">
                  <c:v>36.523646887322798</c:v>
                </c:pt>
                <c:pt idx="15766">
                  <c:v>36.525963642596302</c:v>
                </c:pt>
                <c:pt idx="15767">
                  <c:v>36.5282803978698</c:v>
                </c:pt>
                <c:pt idx="15768">
                  <c:v>36.530597153143397</c:v>
                </c:pt>
                <c:pt idx="15769">
                  <c:v>36.532913908416901</c:v>
                </c:pt>
                <c:pt idx="15770">
                  <c:v>36.535230663690498</c:v>
                </c:pt>
                <c:pt idx="15771">
                  <c:v>36.537547418964003</c:v>
                </c:pt>
                <c:pt idx="15772">
                  <c:v>36.539864174237501</c:v>
                </c:pt>
                <c:pt idx="15773">
                  <c:v>36.542180929511098</c:v>
                </c:pt>
                <c:pt idx="15774">
                  <c:v>36.544497684784602</c:v>
                </c:pt>
                <c:pt idx="15775">
                  <c:v>36.546814440058199</c:v>
                </c:pt>
                <c:pt idx="15776">
                  <c:v>36.549131195331697</c:v>
                </c:pt>
                <c:pt idx="15777">
                  <c:v>36.551447950605201</c:v>
                </c:pt>
                <c:pt idx="15778">
                  <c:v>36.553764705878798</c:v>
                </c:pt>
                <c:pt idx="15779">
                  <c:v>36.556081461152303</c:v>
                </c:pt>
                <c:pt idx="15780">
                  <c:v>36.5583982164259</c:v>
                </c:pt>
                <c:pt idx="15781">
                  <c:v>36.560714971699397</c:v>
                </c:pt>
                <c:pt idx="15782">
                  <c:v>36.563031726972902</c:v>
                </c:pt>
                <c:pt idx="15783">
                  <c:v>36.565348482246499</c:v>
                </c:pt>
                <c:pt idx="15784">
                  <c:v>36.567665237520004</c:v>
                </c:pt>
                <c:pt idx="15785">
                  <c:v>36.569981992793601</c:v>
                </c:pt>
                <c:pt idx="15786">
                  <c:v>36.572298748067098</c:v>
                </c:pt>
                <c:pt idx="15787">
                  <c:v>36.574615503340603</c:v>
                </c:pt>
                <c:pt idx="15788">
                  <c:v>36.5769322586142</c:v>
                </c:pt>
                <c:pt idx="15789">
                  <c:v>36.579249013887697</c:v>
                </c:pt>
                <c:pt idx="15790">
                  <c:v>36.581565769161301</c:v>
                </c:pt>
                <c:pt idx="15791">
                  <c:v>36.583882524434799</c:v>
                </c:pt>
                <c:pt idx="15792">
                  <c:v>36.586199279708303</c:v>
                </c:pt>
                <c:pt idx="15793">
                  <c:v>36.5885160349819</c:v>
                </c:pt>
                <c:pt idx="15794">
                  <c:v>36.590832790255398</c:v>
                </c:pt>
                <c:pt idx="15795">
                  <c:v>36.593149545529002</c:v>
                </c:pt>
                <c:pt idx="15796">
                  <c:v>36.595466300802499</c:v>
                </c:pt>
                <c:pt idx="15797">
                  <c:v>36.597783056075997</c:v>
                </c:pt>
                <c:pt idx="15798">
                  <c:v>36.600099811349601</c:v>
                </c:pt>
                <c:pt idx="15799">
                  <c:v>36.602416566623099</c:v>
                </c:pt>
                <c:pt idx="15800">
                  <c:v>36.604733321896703</c:v>
                </c:pt>
                <c:pt idx="15801">
                  <c:v>36.6070500771702</c:v>
                </c:pt>
                <c:pt idx="15802">
                  <c:v>36.609366832443698</c:v>
                </c:pt>
                <c:pt idx="15803">
                  <c:v>36.611683587717302</c:v>
                </c:pt>
                <c:pt idx="15804">
                  <c:v>36.614000342990799</c:v>
                </c:pt>
                <c:pt idx="15805">
                  <c:v>36.616317098264403</c:v>
                </c:pt>
                <c:pt idx="15806">
                  <c:v>36.618633853537901</c:v>
                </c:pt>
                <c:pt idx="15807">
                  <c:v>36.620950608811398</c:v>
                </c:pt>
                <c:pt idx="15808">
                  <c:v>36.623267364085002</c:v>
                </c:pt>
                <c:pt idx="15809">
                  <c:v>36.6255841193585</c:v>
                </c:pt>
                <c:pt idx="15810">
                  <c:v>36.627900874632097</c:v>
                </c:pt>
                <c:pt idx="15811">
                  <c:v>36.630217629905601</c:v>
                </c:pt>
                <c:pt idx="15812">
                  <c:v>36.632534385179099</c:v>
                </c:pt>
                <c:pt idx="15813">
                  <c:v>36.634851140452703</c:v>
                </c:pt>
                <c:pt idx="15814">
                  <c:v>36.637167895726201</c:v>
                </c:pt>
                <c:pt idx="15815">
                  <c:v>36.639484650999798</c:v>
                </c:pt>
                <c:pt idx="15816">
                  <c:v>36.641801406273302</c:v>
                </c:pt>
                <c:pt idx="15817">
                  <c:v>36.6441181615468</c:v>
                </c:pt>
                <c:pt idx="15818">
                  <c:v>36.646434916820397</c:v>
                </c:pt>
                <c:pt idx="15819">
                  <c:v>36.648751672093901</c:v>
                </c:pt>
                <c:pt idx="15820">
                  <c:v>36.651068427367498</c:v>
                </c:pt>
                <c:pt idx="15821">
                  <c:v>36.653385182641003</c:v>
                </c:pt>
                <c:pt idx="15822">
                  <c:v>36.6557019379145</c:v>
                </c:pt>
                <c:pt idx="15823">
                  <c:v>36.658018693188097</c:v>
                </c:pt>
                <c:pt idx="15824">
                  <c:v>36.660335448461602</c:v>
                </c:pt>
                <c:pt idx="15825">
                  <c:v>36.662652203735199</c:v>
                </c:pt>
                <c:pt idx="15826">
                  <c:v>36.664968959008696</c:v>
                </c:pt>
                <c:pt idx="15827">
                  <c:v>36.667285714282201</c:v>
                </c:pt>
                <c:pt idx="15828">
                  <c:v>36.669602469555798</c:v>
                </c:pt>
                <c:pt idx="15829">
                  <c:v>36.671919224829303</c:v>
                </c:pt>
                <c:pt idx="15830">
                  <c:v>36.6742359801029</c:v>
                </c:pt>
                <c:pt idx="15831">
                  <c:v>36.676552735376397</c:v>
                </c:pt>
                <c:pt idx="15832">
                  <c:v>36.678869490649902</c:v>
                </c:pt>
                <c:pt idx="15833">
                  <c:v>36.681186245923499</c:v>
                </c:pt>
                <c:pt idx="15834">
                  <c:v>36.683503001197003</c:v>
                </c:pt>
                <c:pt idx="15835">
                  <c:v>36.6858197564706</c:v>
                </c:pt>
                <c:pt idx="15836">
                  <c:v>36.688136511744098</c:v>
                </c:pt>
                <c:pt idx="15837">
                  <c:v>36.690453267017602</c:v>
                </c:pt>
                <c:pt idx="15838">
                  <c:v>36.692770022291199</c:v>
                </c:pt>
                <c:pt idx="15839">
                  <c:v>36.695086777564697</c:v>
                </c:pt>
                <c:pt idx="15840">
                  <c:v>36.697403532838301</c:v>
                </c:pt>
                <c:pt idx="15841">
                  <c:v>36.699720288111799</c:v>
                </c:pt>
                <c:pt idx="15842">
                  <c:v>36.702037043385303</c:v>
                </c:pt>
                <c:pt idx="15843">
                  <c:v>36.7043537986589</c:v>
                </c:pt>
                <c:pt idx="15844">
                  <c:v>36.706670553932398</c:v>
                </c:pt>
                <c:pt idx="15845">
                  <c:v>36.708987309206002</c:v>
                </c:pt>
                <c:pt idx="15846">
                  <c:v>36.711304064479499</c:v>
                </c:pt>
                <c:pt idx="15847">
                  <c:v>36.713620819753103</c:v>
                </c:pt>
                <c:pt idx="15848">
                  <c:v>36.715937575026601</c:v>
                </c:pt>
                <c:pt idx="15849">
                  <c:v>36.718254330300098</c:v>
                </c:pt>
                <c:pt idx="15850">
                  <c:v>36.720571085573702</c:v>
                </c:pt>
                <c:pt idx="15851">
                  <c:v>36.7228878408472</c:v>
                </c:pt>
                <c:pt idx="15852">
                  <c:v>36.725204596120797</c:v>
                </c:pt>
                <c:pt idx="15853">
                  <c:v>36.727521351394302</c:v>
                </c:pt>
                <c:pt idx="15854">
                  <c:v>36.729838106667799</c:v>
                </c:pt>
                <c:pt idx="15855">
                  <c:v>36.732154861941403</c:v>
                </c:pt>
                <c:pt idx="15856">
                  <c:v>36.734471617214901</c:v>
                </c:pt>
                <c:pt idx="15857">
                  <c:v>36.736788372488498</c:v>
                </c:pt>
                <c:pt idx="15858">
                  <c:v>36.739105127762002</c:v>
                </c:pt>
                <c:pt idx="15859">
                  <c:v>36.7414218830355</c:v>
                </c:pt>
                <c:pt idx="15860">
                  <c:v>36.743738638309097</c:v>
                </c:pt>
                <c:pt idx="15861">
                  <c:v>36.746055393582601</c:v>
                </c:pt>
                <c:pt idx="15862">
                  <c:v>36.748372148856198</c:v>
                </c:pt>
                <c:pt idx="15863">
                  <c:v>36.750688904129703</c:v>
                </c:pt>
                <c:pt idx="15864">
                  <c:v>36.7530056594032</c:v>
                </c:pt>
                <c:pt idx="15865">
                  <c:v>36.755322414676797</c:v>
                </c:pt>
                <c:pt idx="15866">
                  <c:v>36.757639169950302</c:v>
                </c:pt>
                <c:pt idx="15867">
                  <c:v>36.759955925223899</c:v>
                </c:pt>
                <c:pt idx="15868">
                  <c:v>36.762272680497396</c:v>
                </c:pt>
                <c:pt idx="15869">
                  <c:v>36.764589435770901</c:v>
                </c:pt>
                <c:pt idx="15870">
                  <c:v>36.766906191044498</c:v>
                </c:pt>
                <c:pt idx="15871">
                  <c:v>36.769222946318003</c:v>
                </c:pt>
                <c:pt idx="15872">
                  <c:v>36.7715397015916</c:v>
                </c:pt>
                <c:pt idx="15873">
                  <c:v>36.773856456865097</c:v>
                </c:pt>
                <c:pt idx="15874">
                  <c:v>36.776173212138602</c:v>
                </c:pt>
                <c:pt idx="15875">
                  <c:v>36.778489967412199</c:v>
                </c:pt>
                <c:pt idx="15876">
                  <c:v>36.780806722685703</c:v>
                </c:pt>
                <c:pt idx="15877">
                  <c:v>36.7831234779593</c:v>
                </c:pt>
                <c:pt idx="15878">
                  <c:v>36.785440233232798</c:v>
                </c:pt>
                <c:pt idx="15879">
                  <c:v>36.787756988506302</c:v>
                </c:pt>
                <c:pt idx="15880">
                  <c:v>36.790073743779899</c:v>
                </c:pt>
                <c:pt idx="15881">
                  <c:v>36.792390499053397</c:v>
                </c:pt>
                <c:pt idx="15882">
                  <c:v>36.794707254327001</c:v>
                </c:pt>
                <c:pt idx="15883">
                  <c:v>36.797024009600499</c:v>
                </c:pt>
                <c:pt idx="15884">
                  <c:v>36.799340764874003</c:v>
                </c:pt>
                <c:pt idx="15885">
                  <c:v>36.8016575201476</c:v>
                </c:pt>
                <c:pt idx="15886">
                  <c:v>36.803974275421098</c:v>
                </c:pt>
                <c:pt idx="15887">
                  <c:v>36.806291030694702</c:v>
                </c:pt>
                <c:pt idx="15888">
                  <c:v>36.808607785968199</c:v>
                </c:pt>
                <c:pt idx="15889">
                  <c:v>36.810924541241697</c:v>
                </c:pt>
                <c:pt idx="15890">
                  <c:v>36.813241296515301</c:v>
                </c:pt>
                <c:pt idx="15891">
                  <c:v>36.815558051788798</c:v>
                </c:pt>
                <c:pt idx="15892">
                  <c:v>36.817874807062402</c:v>
                </c:pt>
                <c:pt idx="15893">
                  <c:v>36.8201915623359</c:v>
                </c:pt>
                <c:pt idx="15894">
                  <c:v>36.822508317609397</c:v>
                </c:pt>
                <c:pt idx="15895">
                  <c:v>36.824825072883002</c:v>
                </c:pt>
                <c:pt idx="15896">
                  <c:v>36.827141828156499</c:v>
                </c:pt>
                <c:pt idx="15897">
                  <c:v>36.829458583430103</c:v>
                </c:pt>
                <c:pt idx="15898">
                  <c:v>36.831775338703601</c:v>
                </c:pt>
                <c:pt idx="15899">
                  <c:v>36.834092093977098</c:v>
                </c:pt>
                <c:pt idx="15900">
                  <c:v>36.836408849250702</c:v>
                </c:pt>
                <c:pt idx="15901">
                  <c:v>36.8387256045242</c:v>
                </c:pt>
                <c:pt idx="15902">
                  <c:v>36.841042359797797</c:v>
                </c:pt>
                <c:pt idx="15903">
                  <c:v>36.843359115071301</c:v>
                </c:pt>
                <c:pt idx="15904">
                  <c:v>36.845675870344799</c:v>
                </c:pt>
                <c:pt idx="15905">
                  <c:v>36.847992625618403</c:v>
                </c:pt>
                <c:pt idx="15906">
                  <c:v>36.8503093808919</c:v>
                </c:pt>
                <c:pt idx="15907">
                  <c:v>36.852626136165497</c:v>
                </c:pt>
                <c:pt idx="15908">
                  <c:v>36.854942891439002</c:v>
                </c:pt>
                <c:pt idx="15909">
                  <c:v>36.8572596467125</c:v>
                </c:pt>
                <c:pt idx="15910">
                  <c:v>36.859576401986097</c:v>
                </c:pt>
                <c:pt idx="15911">
                  <c:v>36.861893157259601</c:v>
                </c:pt>
                <c:pt idx="15912">
                  <c:v>36.864209912533198</c:v>
                </c:pt>
                <c:pt idx="15913">
                  <c:v>36.866526667806703</c:v>
                </c:pt>
                <c:pt idx="15914">
                  <c:v>36.8688434230802</c:v>
                </c:pt>
                <c:pt idx="15915">
                  <c:v>36.871160178353797</c:v>
                </c:pt>
                <c:pt idx="15916">
                  <c:v>36.873476933627302</c:v>
                </c:pt>
                <c:pt idx="15917">
                  <c:v>36.875793688900899</c:v>
                </c:pt>
                <c:pt idx="15918">
                  <c:v>36.878110444174403</c:v>
                </c:pt>
                <c:pt idx="15919">
                  <c:v>36.880427199447901</c:v>
                </c:pt>
                <c:pt idx="15920">
                  <c:v>36.882743954721498</c:v>
                </c:pt>
                <c:pt idx="15921">
                  <c:v>36.885060709995003</c:v>
                </c:pt>
                <c:pt idx="15922">
                  <c:v>36.8873774652686</c:v>
                </c:pt>
                <c:pt idx="15923">
                  <c:v>36.889694220542097</c:v>
                </c:pt>
                <c:pt idx="15924">
                  <c:v>36.892010975815602</c:v>
                </c:pt>
                <c:pt idx="15925">
                  <c:v>36.894327731089199</c:v>
                </c:pt>
                <c:pt idx="15926">
                  <c:v>36.896644486362703</c:v>
                </c:pt>
                <c:pt idx="15927">
                  <c:v>36.8989612416363</c:v>
                </c:pt>
                <c:pt idx="15928">
                  <c:v>36.901277996909798</c:v>
                </c:pt>
                <c:pt idx="15929">
                  <c:v>36.903594752183302</c:v>
                </c:pt>
                <c:pt idx="15930">
                  <c:v>36.905911507456899</c:v>
                </c:pt>
                <c:pt idx="15931">
                  <c:v>36.908228262730397</c:v>
                </c:pt>
                <c:pt idx="15932">
                  <c:v>36.910545018004001</c:v>
                </c:pt>
                <c:pt idx="15933">
                  <c:v>36.912861773277498</c:v>
                </c:pt>
                <c:pt idx="15934">
                  <c:v>36.915178528551003</c:v>
                </c:pt>
                <c:pt idx="15935">
                  <c:v>36.9174952838246</c:v>
                </c:pt>
                <c:pt idx="15936">
                  <c:v>36.919812039098098</c:v>
                </c:pt>
                <c:pt idx="15937">
                  <c:v>36.922128794371702</c:v>
                </c:pt>
                <c:pt idx="15938">
                  <c:v>36.924445549645199</c:v>
                </c:pt>
                <c:pt idx="15939">
                  <c:v>36.926762304918697</c:v>
                </c:pt>
                <c:pt idx="15940">
                  <c:v>36.929079060192301</c:v>
                </c:pt>
                <c:pt idx="15941">
                  <c:v>36.931395815465798</c:v>
                </c:pt>
                <c:pt idx="15942">
                  <c:v>36.933712570739402</c:v>
                </c:pt>
                <c:pt idx="15943">
                  <c:v>36.9360293260129</c:v>
                </c:pt>
                <c:pt idx="15944">
                  <c:v>36.938346081286397</c:v>
                </c:pt>
                <c:pt idx="15945">
                  <c:v>36.940662836560001</c:v>
                </c:pt>
                <c:pt idx="15946">
                  <c:v>36.942979591833499</c:v>
                </c:pt>
                <c:pt idx="15947">
                  <c:v>36.945296347107103</c:v>
                </c:pt>
                <c:pt idx="15948">
                  <c:v>36.9476131023806</c:v>
                </c:pt>
                <c:pt idx="15949">
                  <c:v>36.949929857654098</c:v>
                </c:pt>
                <c:pt idx="15950">
                  <c:v>36.952246612927702</c:v>
                </c:pt>
                <c:pt idx="15951">
                  <c:v>36.9545633682012</c:v>
                </c:pt>
                <c:pt idx="15952">
                  <c:v>36.956880123474797</c:v>
                </c:pt>
                <c:pt idx="15953">
                  <c:v>36.959196878748301</c:v>
                </c:pt>
                <c:pt idx="15954">
                  <c:v>36.961513634021799</c:v>
                </c:pt>
                <c:pt idx="15955">
                  <c:v>36.963830389295403</c:v>
                </c:pt>
                <c:pt idx="15956">
                  <c:v>36.9661471445689</c:v>
                </c:pt>
                <c:pt idx="15957">
                  <c:v>36.968463899842497</c:v>
                </c:pt>
                <c:pt idx="15958">
                  <c:v>36.970780655116002</c:v>
                </c:pt>
                <c:pt idx="15959">
                  <c:v>36.973097410389499</c:v>
                </c:pt>
                <c:pt idx="15960">
                  <c:v>36.975414165663103</c:v>
                </c:pt>
                <c:pt idx="15961">
                  <c:v>36.977730920936601</c:v>
                </c:pt>
                <c:pt idx="15962">
                  <c:v>36.980047676210198</c:v>
                </c:pt>
                <c:pt idx="15963">
                  <c:v>36.982364431483703</c:v>
                </c:pt>
                <c:pt idx="15964">
                  <c:v>36.9846811867572</c:v>
                </c:pt>
                <c:pt idx="15965">
                  <c:v>36.986997942030797</c:v>
                </c:pt>
                <c:pt idx="15966">
                  <c:v>36.989314697304302</c:v>
                </c:pt>
                <c:pt idx="15967">
                  <c:v>36.991631452577899</c:v>
                </c:pt>
                <c:pt idx="15968">
                  <c:v>36.993948207851403</c:v>
                </c:pt>
                <c:pt idx="15969">
                  <c:v>36.996264963124901</c:v>
                </c:pt>
                <c:pt idx="15970">
                  <c:v>36.998581718398498</c:v>
                </c:pt>
                <c:pt idx="15971">
                  <c:v>37.000898473672002</c:v>
                </c:pt>
                <c:pt idx="15972">
                  <c:v>37.003215228945599</c:v>
                </c:pt>
                <c:pt idx="15973">
                  <c:v>37.005531984219097</c:v>
                </c:pt>
                <c:pt idx="15974">
                  <c:v>37.007848739492601</c:v>
                </c:pt>
                <c:pt idx="15975">
                  <c:v>37.010165494766198</c:v>
                </c:pt>
                <c:pt idx="15976">
                  <c:v>37.012482250039703</c:v>
                </c:pt>
                <c:pt idx="15977">
                  <c:v>37.0147990053133</c:v>
                </c:pt>
                <c:pt idx="15978">
                  <c:v>37.017115760586798</c:v>
                </c:pt>
                <c:pt idx="15979">
                  <c:v>37.019432515860302</c:v>
                </c:pt>
                <c:pt idx="15980">
                  <c:v>37.021749271133899</c:v>
                </c:pt>
                <c:pt idx="15981">
                  <c:v>37.024066026407397</c:v>
                </c:pt>
                <c:pt idx="15982">
                  <c:v>37.026382781681001</c:v>
                </c:pt>
                <c:pt idx="15983">
                  <c:v>37.028699536954498</c:v>
                </c:pt>
                <c:pt idx="15984">
                  <c:v>37.031016292228003</c:v>
                </c:pt>
                <c:pt idx="15985">
                  <c:v>37.0333330475016</c:v>
                </c:pt>
                <c:pt idx="15986">
                  <c:v>37.035649802775097</c:v>
                </c:pt>
                <c:pt idx="15987">
                  <c:v>37.037966558048701</c:v>
                </c:pt>
                <c:pt idx="15988">
                  <c:v>37.040283313322199</c:v>
                </c:pt>
                <c:pt idx="15989">
                  <c:v>37.042600068595704</c:v>
                </c:pt>
                <c:pt idx="15990">
                  <c:v>37.044916823869301</c:v>
                </c:pt>
                <c:pt idx="15991">
                  <c:v>37.047233579142798</c:v>
                </c:pt>
                <c:pt idx="15992">
                  <c:v>37.049550334416402</c:v>
                </c:pt>
                <c:pt idx="15993">
                  <c:v>37.0518670896899</c:v>
                </c:pt>
                <c:pt idx="15994">
                  <c:v>37.054183844963497</c:v>
                </c:pt>
                <c:pt idx="15995">
                  <c:v>37.056500600237001</c:v>
                </c:pt>
                <c:pt idx="15996">
                  <c:v>37.058817355510499</c:v>
                </c:pt>
                <c:pt idx="15997">
                  <c:v>37.061134110784103</c:v>
                </c:pt>
                <c:pt idx="15998">
                  <c:v>37.0634508660576</c:v>
                </c:pt>
                <c:pt idx="15999">
                  <c:v>37.065767621331197</c:v>
                </c:pt>
                <c:pt idx="16000">
                  <c:v>37.068084376604702</c:v>
                </c:pt>
                <c:pt idx="16001">
                  <c:v>37.070401131878199</c:v>
                </c:pt>
                <c:pt idx="16002">
                  <c:v>37.072717887151803</c:v>
                </c:pt>
                <c:pt idx="16003">
                  <c:v>37.075034642425301</c:v>
                </c:pt>
                <c:pt idx="16004">
                  <c:v>37.077351397698898</c:v>
                </c:pt>
                <c:pt idx="16005">
                  <c:v>37.079668152972403</c:v>
                </c:pt>
                <c:pt idx="16006">
                  <c:v>37.0819849082459</c:v>
                </c:pt>
                <c:pt idx="16007">
                  <c:v>37.084301663519497</c:v>
                </c:pt>
                <c:pt idx="16008">
                  <c:v>37.086618418793002</c:v>
                </c:pt>
                <c:pt idx="16009">
                  <c:v>37.088935174066599</c:v>
                </c:pt>
                <c:pt idx="16010">
                  <c:v>37.091251929340103</c:v>
                </c:pt>
                <c:pt idx="16011">
                  <c:v>37.093568684613601</c:v>
                </c:pt>
                <c:pt idx="16012">
                  <c:v>37.095885439887198</c:v>
                </c:pt>
                <c:pt idx="16013">
                  <c:v>37.098202195160702</c:v>
                </c:pt>
                <c:pt idx="16014">
                  <c:v>37.100518950434299</c:v>
                </c:pt>
                <c:pt idx="16015">
                  <c:v>37.102835705707797</c:v>
                </c:pt>
                <c:pt idx="16016">
                  <c:v>37.105152460981301</c:v>
                </c:pt>
                <c:pt idx="16017">
                  <c:v>37.107469216254898</c:v>
                </c:pt>
                <c:pt idx="16018">
                  <c:v>37.109785971528403</c:v>
                </c:pt>
                <c:pt idx="16019">
                  <c:v>37.112102726802</c:v>
                </c:pt>
                <c:pt idx="16020">
                  <c:v>37.114419482075498</c:v>
                </c:pt>
                <c:pt idx="16021">
                  <c:v>37.116736237349002</c:v>
                </c:pt>
                <c:pt idx="16022">
                  <c:v>37.119052992622599</c:v>
                </c:pt>
                <c:pt idx="16023">
                  <c:v>37.121369747896097</c:v>
                </c:pt>
                <c:pt idx="16024">
                  <c:v>37.123686503169701</c:v>
                </c:pt>
                <c:pt idx="16025">
                  <c:v>37.126003258443198</c:v>
                </c:pt>
                <c:pt idx="16026">
                  <c:v>37.128320013716703</c:v>
                </c:pt>
                <c:pt idx="16027">
                  <c:v>37.1306367689903</c:v>
                </c:pt>
                <c:pt idx="16028">
                  <c:v>37.132953524263797</c:v>
                </c:pt>
                <c:pt idx="16029">
                  <c:v>37.135270279537401</c:v>
                </c:pt>
                <c:pt idx="16030">
                  <c:v>37.137587034810899</c:v>
                </c:pt>
                <c:pt idx="16031">
                  <c:v>37.139903790084396</c:v>
                </c:pt>
                <c:pt idx="16032">
                  <c:v>37.142220545358001</c:v>
                </c:pt>
                <c:pt idx="16033">
                  <c:v>37.144537300631498</c:v>
                </c:pt>
                <c:pt idx="16034">
                  <c:v>37.146854055905102</c:v>
                </c:pt>
                <c:pt idx="16035">
                  <c:v>37.1491708111786</c:v>
                </c:pt>
                <c:pt idx="16036">
                  <c:v>37.151487566452097</c:v>
                </c:pt>
                <c:pt idx="16037">
                  <c:v>37.153804321725701</c:v>
                </c:pt>
                <c:pt idx="16038">
                  <c:v>37.156121076999199</c:v>
                </c:pt>
                <c:pt idx="16039">
                  <c:v>37.158437832272803</c:v>
                </c:pt>
                <c:pt idx="16040">
                  <c:v>37.1607545875463</c:v>
                </c:pt>
                <c:pt idx="16041">
                  <c:v>37.163071342819798</c:v>
                </c:pt>
                <c:pt idx="16042">
                  <c:v>37.165388098093402</c:v>
                </c:pt>
                <c:pt idx="16043">
                  <c:v>37.167704853366899</c:v>
                </c:pt>
                <c:pt idx="16044">
                  <c:v>37.170021608640504</c:v>
                </c:pt>
                <c:pt idx="16045">
                  <c:v>37.172338363914001</c:v>
                </c:pt>
                <c:pt idx="16046">
                  <c:v>37.174655119187499</c:v>
                </c:pt>
                <c:pt idx="16047">
                  <c:v>37.176971874461103</c:v>
                </c:pt>
                <c:pt idx="16048">
                  <c:v>37.1792886297346</c:v>
                </c:pt>
                <c:pt idx="16049">
                  <c:v>37.181605385008197</c:v>
                </c:pt>
                <c:pt idx="16050">
                  <c:v>37.183922140281702</c:v>
                </c:pt>
                <c:pt idx="16051">
                  <c:v>37.186238895555199</c:v>
                </c:pt>
                <c:pt idx="16052">
                  <c:v>37.188555650828803</c:v>
                </c:pt>
                <c:pt idx="16053">
                  <c:v>37.190872406102301</c:v>
                </c:pt>
                <c:pt idx="16054">
                  <c:v>37.193189161375898</c:v>
                </c:pt>
                <c:pt idx="16055">
                  <c:v>37.195505916649402</c:v>
                </c:pt>
                <c:pt idx="16056">
                  <c:v>37.1978226719229</c:v>
                </c:pt>
                <c:pt idx="16057">
                  <c:v>37.200139427196497</c:v>
                </c:pt>
                <c:pt idx="16058">
                  <c:v>37.202456182470002</c:v>
                </c:pt>
                <c:pt idx="16059">
                  <c:v>37.204772937743599</c:v>
                </c:pt>
                <c:pt idx="16060">
                  <c:v>37.207089693017103</c:v>
                </c:pt>
                <c:pt idx="16061">
                  <c:v>37.209406448290601</c:v>
                </c:pt>
                <c:pt idx="16062">
                  <c:v>37.211723203564198</c:v>
                </c:pt>
                <c:pt idx="16063">
                  <c:v>37.214039958837702</c:v>
                </c:pt>
                <c:pt idx="16064">
                  <c:v>37.216356714111299</c:v>
                </c:pt>
                <c:pt idx="16065">
                  <c:v>37.218673469384797</c:v>
                </c:pt>
                <c:pt idx="16066">
                  <c:v>37.220990224658301</c:v>
                </c:pt>
                <c:pt idx="16067">
                  <c:v>37.223306979931898</c:v>
                </c:pt>
                <c:pt idx="16068">
                  <c:v>37.225623735205403</c:v>
                </c:pt>
                <c:pt idx="16069">
                  <c:v>37.227940490479</c:v>
                </c:pt>
                <c:pt idx="16070">
                  <c:v>37.230257245752497</c:v>
                </c:pt>
                <c:pt idx="16071">
                  <c:v>37.232574001026002</c:v>
                </c:pt>
                <c:pt idx="16072">
                  <c:v>37.234890756299599</c:v>
                </c:pt>
                <c:pt idx="16073">
                  <c:v>37.237207511573096</c:v>
                </c:pt>
                <c:pt idx="16074">
                  <c:v>37.239524266846701</c:v>
                </c:pt>
                <c:pt idx="16075">
                  <c:v>37.241841022120198</c:v>
                </c:pt>
                <c:pt idx="16076">
                  <c:v>37.244157777393703</c:v>
                </c:pt>
                <c:pt idx="16077">
                  <c:v>37.2464745326673</c:v>
                </c:pt>
                <c:pt idx="16078">
                  <c:v>37.248791287940797</c:v>
                </c:pt>
                <c:pt idx="16079">
                  <c:v>37.251108043214401</c:v>
                </c:pt>
                <c:pt idx="16080">
                  <c:v>37.253424798487899</c:v>
                </c:pt>
                <c:pt idx="16081">
                  <c:v>37.255741553761403</c:v>
                </c:pt>
                <c:pt idx="16082">
                  <c:v>37.258058309035</c:v>
                </c:pt>
                <c:pt idx="16083">
                  <c:v>37.260375064308498</c:v>
                </c:pt>
                <c:pt idx="16084">
                  <c:v>37.262691819582102</c:v>
                </c:pt>
                <c:pt idx="16085">
                  <c:v>37.265008574855599</c:v>
                </c:pt>
                <c:pt idx="16086">
                  <c:v>37.267325330129097</c:v>
                </c:pt>
                <c:pt idx="16087">
                  <c:v>37.269642085402701</c:v>
                </c:pt>
                <c:pt idx="16088">
                  <c:v>37.271958840676199</c:v>
                </c:pt>
                <c:pt idx="16089">
                  <c:v>37.274275595949803</c:v>
                </c:pt>
                <c:pt idx="16090">
                  <c:v>37.2765923512233</c:v>
                </c:pt>
                <c:pt idx="16091">
                  <c:v>37.278909106496798</c:v>
                </c:pt>
                <c:pt idx="16092">
                  <c:v>37.281225861770402</c:v>
                </c:pt>
                <c:pt idx="16093">
                  <c:v>37.283542617043899</c:v>
                </c:pt>
                <c:pt idx="16094">
                  <c:v>37.285859372317503</c:v>
                </c:pt>
                <c:pt idx="16095">
                  <c:v>37.288176127591001</c:v>
                </c:pt>
                <c:pt idx="16096">
                  <c:v>37.290492882864498</c:v>
                </c:pt>
                <c:pt idx="16097">
                  <c:v>37.292809638138102</c:v>
                </c:pt>
                <c:pt idx="16098">
                  <c:v>37.2951263934116</c:v>
                </c:pt>
                <c:pt idx="16099">
                  <c:v>37.297443148685197</c:v>
                </c:pt>
                <c:pt idx="16100">
                  <c:v>37.299759903958702</c:v>
                </c:pt>
                <c:pt idx="16101">
                  <c:v>37.302076659232199</c:v>
                </c:pt>
                <c:pt idx="16102">
                  <c:v>37.304393414505803</c:v>
                </c:pt>
                <c:pt idx="16103">
                  <c:v>37.306710169779301</c:v>
                </c:pt>
                <c:pt idx="16104">
                  <c:v>37.309026925052898</c:v>
                </c:pt>
                <c:pt idx="16105">
                  <c:v>37.311343680326402</c:v>
                </c:pt>
                <c:pt idx="16106">
                  <c:v>37.3136604355999</c:v>
                </c:pt>
                <c:pt idx="16107">
                  <c:v>37.315977190873497</c:v>
                </c:pt>
                <c:pt idx="16108">
                  <c:v>37.318293946147001</c:v>
                </c:pt>
                <c:pt idx="16109">
                  <c:v>37.320610701420598</c:v>
                </c:pt>
                <c:pt idx="16110">
                  <c:v>37.322927456694103</c:v>
                </c:pt>
                <c:pt idx="16111">
                  <c:v>37.3252442119676</c:v>
                </c:pt>
                <c:pt idx="16112">
                  <c:v>37.327560967241197</c:v>
                </c:pt>
                <c:pt idx="16113">
                  <c:v>37.329877722514702</c:v>
                </c:pt>
                <c:pt idx="16114">
                  <c:v>37.332194477788299</c:v>
                </c:pt>
                <c:pt idx="16115">
                  <c:v>37.334511233061797</c:v>
                </c:pt>
                <c:pt idx="16116">
                  <c:v>37.336827988335301</c:v>
                </c:pt>
                <c:pt idx="16117">
                  <c:v>37.339144743608898</c:v>
                </c:pt>
                <c:pt idx="16118">
                  <c:v>37.341461498882403</c:v>
                </c:pt>
                <c:pt idx="16119">
                  <c:v>37.343778254156</c:v>
                </c:pt>
                <c:pt idx="16120">
                  <c:v>37.346095009429497</c:v>
                </c:pt>
                <c:pt idx="16121">
                  <c:v>37.348411764703002</c:v>
                </c:pt>
                <c:pt idx="16122">
                  <c:v>37.350728519976599</c:v>
                </c:pt>
                <c:pt idx="16123">
                  <c:v>37.353045275250103</c:v>
                </c:pt>
                <c:pt idx="16124">
                  <c:v>37.3553620305237</c:v>
                </c:pt>
                <c:pt idx="16125">
                  <c:v>37.357678785797198</c:v>
                </c:pt>
                <c:pt idx="16126">
                  <c:v>37.359995541070703</c:v>
                </c:pt>
                <c:pt idx="16127">
                  <c:v>37.3623122963443</c:v>
                </c:pt>
                <c:pt idx="16128">
                  <c:v>37.364629051617797</c:v>
                </c:pt>
                <c:pt idx="16129">
                  <c:v>37.366945806891401</c:v>
                </c:pt>
                <c:pt idx="16130">
                  <c:v>37.369262562164899</c:v>
                </c:pt>
                <c:pt idx="16131">
                  <c:v>37.371579317438403</c:v>
                </c:pt>
                <c:pt idx="16132">
                  <c:v>37.373896072712</c:v>
                </c:pt>
                <c:pt idx="16133">
                  <c:v>37.376212827985498</c:v>
                </c:pt>
                <c:pt idx="16134">
                  <c:v>37.378529583259102</c:v>
                </c:pt>
                <c:pt idx="16135">
                  <c:v>37.380846338532599</c:v>
                </c:pt>
                <c:pt idx="16136">
                  <c:v>37.383163093806203</c:v>
                </c:pt>
                <c:pt idx="16137">
                  <c:v>37.385479849079701</c:v>
                </c:pt>
                <c:pt idx="16138">
                  <c:v>37.387796604353198</c:v>
                </c:pt>
                <c:pt idx="16139">
                  <c:v>37.390113359626802</c:v>
                </c:pt>
                <c:pt idx="16140">
                  <c:v>37.3924301149003</c:v>
                </c:pt>
                <c:pt idx="16141">
                  <c:v>37.394746870173897</c:v>
                </c:pt>
                <c:pt idx="16142">
                  <c:v>37.397063625447402</c:v>
                </c:pt>
                <c:pt idx="16143">
                  <c:v>37.399380380720899</c:v>
                </c:pt>
                <c:pt idx="16144">
                  <c:v>37.401697135994503</c:v>
                </c:pt>
                <c:pt idx="16145">
                  <c:v>37.404013891268001</c:v>
                </c:pt>
                <c:pt idx="16146">
                  <c:v>37.406330646541598</c:v>
                </c:pt>
                <c:pt idx="16147">
                  <c:v>37.408647401815102</c:v>
                </c:pt>
                <c:pt idx="16148">
                  <c:v>37.4109641570886</c:v>
                </c:pt>
                <c:pt idx="16149">
                  <c:v>37.413280912362197</c:v>
                </c:pt>
                <c:pt idx="16150">
                  <c:v>37.415597667635701</c:v>
                </c:pt>
                <c:pt idx="16151">
                  <c:v>37.417914422909298</c:v>
                </c:pt>
                <c:pt idx="16152">
                  <c:v>37.420231178182803</c:v>
                </c:pt>
                <c:pt idx="16153">
                  <c:v>37.4225479334563</c:v>
                </c:pt>
                <c:pt idx="16154">
                  <c:v>37.424864688729897</c:v>
                </c:pt>
                <c:pt idx="16155">
                  <c:v>37.427181444003402</c:v>
                </c:pt>
                <c:pt idx="16156">
                  <c:v>37.429498199276999</c:v>
                </c:pt>
                <c:pt idx="16157">
                  <c:v>37.431814954550497</c:v>
                </c:pt>
                <c:pt idx="16158">
                  <c:v>37.434131709824001</c:v>
                </c:pt>
                <c:pt idx="16159">
                  <c:v>37.436448465097598</c:v>
                </c:pt>
                <c:pt idx="16160">
                  <c:v>37.438765220371103</c:v>
                </c:pt>
                <c:pt idx="16161">
                  <c:v>37.4410819756447</c:v>
                </c:pt>
                <c:pt idx="16162">
                  <c:v>37.443398730918197</c:v>
                </c:pt>
                <c:pt idx="16163">
                  <c:v>37.445715486191702</c:v>
                </c:pt>
                <c:pt idx="16164">
                  <c:v>37.448032241465299</c:v>
                </c:pt>
                <c:pt idx="16165">
                  <c:v>37.450348996738803</c:v>
                </c:pt>
                <c:pt idx="16166">
                  <c:v>37.4526657520124</c:v>
                </c:pt>
                <c:pt idx="16167">
                  <c:v>37.454982507285898</c:v>
                </c:pt>
                <c:pt idx="16168">
                  <c:v>37.457299262559403</c:v>
                </c:pt>
                <c:pt idx="16169">
                  <c:v>37.459616017833</c:v>
                </c:pt>
                <c:pt idx="16170">
                  <c:v>37.461932773106497</c:v>
                </c:pt>
                <c:pt idx="16171">
                  <c:v>37.464249528380101</c:v>
                </c:pt>
                <c:pt idx="16172">
                  <c:v>37.466566283653599</c:v>
                </c:pt>
                <c:pt idx="16173">
                  <c:v>37.468883038927103</c:v>
                </c:pt>
                <c:pt idx="16174">
                  <c:v>37.4711997942007</c:v>
                </c:pt>
                <c:pt idx="16175">
                  <c:v>37.473516549474198</c:v>
                </c:pt>
                <c:pt idx="16176">
                  <c:v>37.475833304747802</c:v>
                </c:pt>
                <c:pt idx="16177">
                  <c:v>37.478150060021299</c:v>
                </c:pt>
                <c:pt idx="16178">
                  <c:v>37.480466815294797</c:v>
                </c:pt>
                <c:pt idx="16179">
                  <c:v>37.482783570568401</c:v>
                </c:pt>
                <c:pt idx="16180">
                  <c:v>37.485100325841898</c:v>
                </c:pt>
                <c:pt idx="16181">
                  <c:v>37.487417081115503</c:v>
                </c:pt>
                <c:pt idx="16182">
                  <c:v>37.489733836389</c:v>
                </c:pt>
                <c:pt idx="16183">
                  <c:v>37.492050591662498</c:v>
                </c:pt>
                <c:pt idx="16184">
                  <c:v>37.494367346936102</c:v>
                </c:pt>
                <c:pt idx="16185">
                  <c:v>37.496684102209599</c:v>
                </c:pt>
                <c:pt idx="16186">
                  <c:v>37.499000857483203</c:v>
                </c:pt>
                <c:pt idx="16187">
                  <c:v>37.501317612756701</c:v>
                </c:pt>
                <c:pt idx="16188">
                  <c:v>37.503634368030198</c:v>
                </c:pt>
                <c:pt idx="16189">
                  <c:v>37.505951123303802</c:v>
                </c:pt>
                <c:pt idx="16190">
                  <c:v>37.5082678785773</c:v>
                </c:pt>
                <c:pt idx="16191">
                  <c:v>37.510584633850897</c:v>
                </c:pt>
                <c:pt idx="16192">
                  <c:v>37.512901389124401</c:v>
                </c:pt>
                <c:pt idx="16193">
                  <c:v>37.515218144397899</c:v>
                </c:pt>
                <c:pt idx="16194">
                  <c:v>37.517534899671503</c:v>
                </c:pt>
                <c:pt idx="16195">
                  <c:v>37.519851654945001</c:v>
                </c:pt>
                <c:pt idx="16196">
                  <c:v>37.522168410218598</c:v>
                </c:pt>
                <c:pt idx="16197">
                  <c:v>37.524485165492102</c:v>
                </c:pt>
                <c:pt idx="16198">
                  <c:v>37.5268019207656</c:v>
                </c:pt>
                <c:pt idx="16199">
                  <c:v>37.529118676039197</c:v>
                </c:pt>
                <c:pt idx="16200">
                  <c:v>37.531435431312701</c:v>
                </c:pt>
                <c:pt idx="16201">
                  <c:v>37.533752186586298</c:v>
                </c:pt>
                <c:pt idx="16202">
                  <c:v>37.536068941859803</c:v>
                </c:pt>
                <c:pt idx="16203">
                  <c:v>37.5383856971333</c:v>
                </c:pt>
                <c:pt idx="16204">
                  <c:v>37.540702452406897</c:v>
                </c:pt>
                <c:pt idx="16205">
                  <c:v>37.543019207680402</c:v>
                </c:pt>
                <c:pt idx="16206">
                  <c:v>37.545335962953999</c:v>
                </c:pt>
                <c:pt idx="16207">
                  <c:v>37.547652718227503</c:v>
                </c:pt>
                <c:pt idx="16208">
                  <c:v>37.549969473501001</c:v>
                </c:pt>
                <c:pt idx="16209">
                  <c:v>37.552286228774598</c:v>
                </c:pt>
                <c:pt idx="16210">
                  <c:v>37.554602984048103</c:v>
                </c:pt>
                <c:pt idx="16211">
                  <c:v>37.5569197393217</c:v>
                </c:pt>
                <c:pt idx="16212">
                  <c:v>37.559236494595197</c:v>
                </c:pt>
                <c:pt idx="16213">
                  <c:v>37.561553249868702</c:v>
                </c:pt>
                <c:pt idx="16214">
                  <c:v>37.563870005142299</c:v>
                </c:pt>
                <c:pt idx="16215">
                  <c:v>37.566186760415803</c:v>
                </c:pt>
                <c:pt idx="16216">
                  <c:v>37.5685035156894</c:v>
                </c:pt>
                <c:pt idx="16217">
                  <c:v>37.570820270962898</c:v>
                </c:pt>
                <c:pt idx="16218">
                  <c:v>37.573137026236402</c:v>
                </c:pt>
                <c:pt idx="16219">
                  <c:v>37.575453781509999</c:v>
                </c:pt>
                <c:pt idx="16220">
                  <c:v>37.577770536783497</c:v>
                </c:pt>
                <c:pt idx="16221">
                  <c:v>37.580087292057101</c:v>
                </c:pt>
                <c:pt idx="16222">
                  <c:v>37.582404047330598</c:v>
                </c:pt>
                <c:pt idx="16223">
                  <c:v>37.584720802604103</c:v>
                </c:pt>
                <c:pt idx="16224">
                  <c:v>37.5870375578777</c:v>
                </c:pt>
                <c:pt idx="16225">
                  <c:v>37.589354313151198</c:v>
                </c:pt>
                <c:pt idx="16226">
                  <c:v>37.591671068424802</c:v>
                </c:pt>
                <c:pt idx="16227">
                  <c:v>37.593987823698299</c:v>
                </c:pt>
                <c:pt idx="16228">
                  <c:v>37.596304578971797</c:v>
                </c:pt>
                <c:pt idx="16229">
                  <c:v>37.598621334245401</c:v>
                </c:pt>
                <c:pt idx="16230">
                  <c:v>37.600938089518898</c:v>
                </c:pt>
                <c:pt idx="16231">
                  <c:v>37.603254844792502</c:v>
                </c:pt>
                <c:pt idx="16232">
                  <c:v>37.605571600066</c:v>
                </c:pt>
                <c:pt idx="16233">
                  <c:v>37.607888355339497</c:v>
                </c:pt>
                <c:pt idx="16234">
                  <c:v>37.610205110613101</c:v>
                </c:pt>
                <c:pt idx="16235">
                  <c:v>37.612521865886599</c:v>
                </c:pt>
                <c:pt idx="16236">
                  <c:v>37.614838621160203</c:v>
                </c:pt>
                <c:pt idx="16237">
                  <c:v>37.617155376433701</c:v>
                </c:pt>
                <c:pt idx="16238">
                  <c:v>37.619472131707198</c:v>
                </c:pt>
                <c:pt idx="16239">
                  <c:v>37.621788886980802</c:v>
                </c:pt>
                <c:pt idx="16240">
                  <c:v>37.6241056422543</c:v>
                </c:pt>
                <c:pt idx="16241">
                  <c:v>37.626422397527897</c:v>
                </c:pt>
                <c:pt idx="16242">
                  <c:v>37.628739152801401</c:v>
                </c:pt>
                <c:pt idx="16243">
                  <c:v>37.631055908074899</c:v>
                </c:pt>
                <c:pt idx="16244">
                  <c:v>37.633372663348503</c:v>
                </c:pt>
                <c:pt idx="16245">
                  <c:v>37.635689418622</c:v>
                </c:pt>
                <c:pt idx="16246">
                  <c:v>37.638006173895597</c:v>
                </c:pt>
                <c:pt idx="16247">
                  <c:v>37.640322929169102</c:v>
                </c:pt>
                <c:pt idx="16248">
                  <c:v>37.642639684442599</c:v>
                </c:pt>
                <c:pt idx="16249">
                  <c:v>37.644956439716204</c:v>
                </c:pt>
                <c:pt idx="16250">
                  <c:v>37.647273194989701</c:v>
                </c:pt>
                <c:pt idx="16251">
                  <c:v>37.649589950263298</c:v>
                </c:pt>
                <c:pt idx="16252">
                  <c:v>37.651906705536803</c:v>
                </c:pt>
                <c:pt idx="16253">
                  <c:v>37.6542234608103</c:v>
                </c:pt>
                <c:pt idx="16254">
                  <c:v>37.656540216083897</c:v>
                </c:pt>
                <c:pt idx="16255">
                  <c:v>37.658856971357402</c:v>
                </c:pt>
                <c:pt idx="16256">
                  <c:v>37.661173726630999</c:v>
                </c:pt>
                <c:pt idx="16257">
                  <c:v>37.663490481904503</c:v>
                </c:pt>
                <c:pt idx="16258">
                  <c:v>37.665807237178001</c:v>
                </c:pt>
                <c:pt idx="16259">
                  <c:v>37.668123992451598</c:v>
                </c:pt>
                <c:pt idx="16260">
                  <c:v>37.670440747725102</c:v>
                </c:pt>
                <c:pt idx="16261">
                  <c:v>37.672757502998699</c:v>
                </c:pt>
                <c:pt idx="16262">
                  <c:v>37.675074258272197</c:v>
                </c:pt>
                <c:pt idx="16263">
                  <c:v>37.677391013545702</c:v>
                </c:pt>
                <c:pt idx="16264">
                  <c:v>37.679707768819299</c:v>
                </c:pt>
                <c:pt idx="16265">
                  <c:v>37.682024524092803</c:v>
                </c:pt>
                <c:pt idx="16266">
                  <c:v>37.6843412793664</c:v>
                </c:pt>
                <c:pt idx="16267">
                  <c:v>37.686658034639898</c:v>
                </c:pt>
                <c:pt idx="16268">
                  <c:v>37.688974789913402</c:v>
                </c:pt>
                <c:pt idx="16269">
                  <c:v>37.691291545186999</c:v>
                </c:pt>
                <c:pt idx="16270">
                  <c:v>37.693608300460497</c:v>
                </c:pt>
                <c:pt idx="16271">
                  <c:v>37.695925055734101</c:v>
                </c:pt>
                <c:pt idx="16272">
                  <c:v>37.698241811007598</c:v>
                </c:pt>
                <c:pt idx="16273">
                  <c:v>37.700558566281103</c:v>
                </c:pt>
                <c:pt idx="16274">
                  <c:v>37.7028753215547</c:v>
                </c:pt>
                <c:pt idx="16275">
                  <c:v>37.705192076828197</c:v>
                </c:pt>
                <c:pt idx="16276">
                  <c:v>37.707508832101801</c:v>
                </c:pt>
                <c:pt idx="16277">
                  <c:v>37.709825587375299</c:v>
                </c:pt>
                <c:pt idx="16278">
                  <c:v>37.712142342648797</c:v>
                </c:pt>
                <c:pt idx="16279">
                  <c:v>37.714459097922401</c:v>
                </c:pt>
                <c:pt idx="16280">
                  <c:v>37.716775853195898</c:v>
                </c:pt>
                <c:pt idx="16281">
                  <c:v>37.719092608469502</c:v>
                </c:pt>
                <c:pt idx="16282">
                  <c:v>37.721409363743</c:v>
                </c:pt>
                <c:pt idx="16283">
                  <c:v>37.723726119016597</c:v>
                </c:pt>
                <c:pt idx="16284">
                  <c:v>37.726042874290101</c:v>
                </c:pt>
                <c:pt idx="16285">
                  <c:v>37.728359629563599</c:v>
                </c:pt>
                <c:pt idx="16286">
                  <c:v>37.730676384837203</c:v>
                </c:pt>
                <c:pt idx="16287">
                  <c:v>37.7329931401107</c:v>
                </c:pt>
                <c:pt idx="16288">
                  <c:v>37.735309895384297</c:v>
                </c:pt>
                <c:pt idx="16289">
                  <c:v>37.737626650657802</c:v>
                </c:pt>
                <c:pt idx="16290">
                  <c:v>37.739943405931299</c:v>
                </c:pt>
                <c:pt idx="16291">
                  <c:v>37.742260161204896</c:v>
                </c:pt>
                <c:pt idx="16292">
                  <c:v>37.744576916478401</c:v>
                </c:pt>
                <c:pt idx="16293">
                  <c:v>37.746893671751998</c:v>
                </c:pt>
                <c:pt idx="16294">
                  <c:v>37.749210427025503</c:v>
                </c:pt>
                <c:pt idx="16295">
                  <c:v>37.751527182299</c:v>
                </c:pt>
                <c:pt idx="16296">
                  <c:v>37.753843937572597</c:v>
                </c:pt>
                <c:pt idx="16297">
                  <c:v>37.756160692846102</c:v>
                </c:pt>
                <c:pt idx="16298">
                  <c:v>37.758477448119699</c:v>
                </c:pt>
                <c:pt idx="16299">
                  <c:v>37.760794203393203</c:v>
                </c:pt>
                <c:pt idx="16300">
                  <c:v>37.763110958666701</c:v>
                </c:pt>
                <c:pt idx="16301">
                  <c:v>37.765427713940298</c:v>
                </c:pt>
                <c:pt idx="16302">
                  <c:v>37.767744469213802</c:v>
                </c:pt>
                <c:pt idx="16303">
                  <c:v>37.770061224487399</c:v>
                </c:pt>
                <c:pt idx="16304">
                  <c:v>37.772377979760897</c:v>
                </c:pt>
                <c:pt idx="16305">
                  <c:v>37.774694735034402</c:v>
                </c:pt>
                <c:pt idx="16306">
                  <c:v>37.777011490307999</c:v>
                </c:pt>
                <c:pt idx="16307">
                  <c:v>37.779328245581503</c:v>
                </c:pt>
                <c:pt idx="16308">
                  <c:v>37.7816450008551</c:v>
                </c:pt>
                <c:pt idx="16309">
                  <c:v>37.783961756128598</c:v>
                </c:pt>
                <c:pt idx="16310">
                  <c:v>37.786278511402102</c:v>
                </c:pt>
                <c:pt idx="16311">
                  <c:v>37.788595266675699</c:v>
                </c:pt>
                <c:pt idx="16312">
                  <c:v>37.790912021949197</c:v>
                </c:pt>
                <c:pt idx="16313">
                  <c:v>37.793228777222801</c:v>
                </c:pt>
                <c:pt idx="16314">
                  <c:v>37.795545532496298</c:v>
                </c:pt>
                <c:pt idx="16315">
                  <c:v>37.797862287769803</c:v>
                </c:pt>
                <c:pt idx="16316">
                  <c:v>37.8001790430434</c:v>
                </c:pt>
                <c:pt idx="16317">
                  <c:v>37.802495798316897</c:v>
                </c:pt>
                <c:pt idx="16318">
                  <c:v>37.804812553590502</c:v>
                </c:pt>
                <c:pt idx="16319">
                  <c:v>37.807129308863999</c:v>
                </c:pt>
                <c:pt idx="16320">
                  <c:v>37.809446064137497</c:v>
                </c:pt>
                <c:pt idx="16321">
                  <c:v>37.811762819411101</c:v>
                </c:pt>
                <c:pt idx="16322">
                  <c:v>37.814079574684598</c:v>
                </c:pt>
                <c:pt idx="16323">
                  <c:v>37.816396329958202</c:v>
                </c:pt>
                <c:pt idx="16324">
                  <c:v>37.8187130852317</c:v>
                </c:pt>
                <c:pt idx="16325">
                  <c:v>37.821029840505197</c:v>
                </c:pt>
                <c:pt idx="16326">
                  <c:v>37.823346595778801</c:v>
                </c:pt>
                <c:pt idx="16327">
                  <c:v>37.825663351052299</c:v>
                </c:pt>
                <c:pt idx="16328">
                  <c:v>37.827980106325903</c:v>
                </c:pt>
                <c:pt idx="16329">
                  <c:v>37.8302968615994</c:v>
                </c:pt>
                <c:pt idx="16330">
                  <c:v>37.832613616872898</c:v>
                </c:pt>
                <c:pt idx="16331">
                  <c:v>37.834930372146502</c:v>
                </c:pt>
                <c:pt idx="16332">
                  <c:v>37.83724712742</c:v>
                </c:pt>
                <c:pt idx="16333">
                  <c:v>37.839563882693596</c:v>
                </c:pt>
                <c:pt idx="16334">
                  <c:v>37.841880637967101</c:v>
                </c:pt>
                <c:pt idx="16335">
                  <c:v>37.844197393240599</c:v>
                </c:pt>
                <c:pt idx="16336">
                  <c:v>37.846514148514203</c:v>
                </c:pt>
                <c:pt idx="16337">
                  <c:v>37.8488309037877</c:v>
                </c:pt>
                <c:pt idx="16338">
                  <c:v>37.851147659061297</c:v>
                </c:pt>
                <c:pt idx="16339">
                  <c:v>37.853464414334802</c:v>
                </c:pt>
                <c:pt idx="16340">
                  <c:v>37.855781169608299</c:v>
                </c:pt>
                <c:pt idx="16341">
                  <c:v>37.858097924881903</c:v>
                </c:pt>
                <c:pt idx="16342">
                  <c:v>37.860414680155401</c:v>
                </c:pt>
                <c:pt idx="16343">
                  <c:v>37.862731435428998</c:v>
                </c:pt>
                <c:pt idx="16344">
                  <c:v>37.865048190702502</c:v>
                </c:pt>
                <c:pt idx="16345">
                  <c:v>37.867364945976</c:v>
                </c:pt>
                <c:pt idx="16346">
                  <c:v>37.869681701249597</c:v>
                </c:pt>
                <c:pt idx="16347">
                  <c:v>37.871998456523102</c:v>
                </c:pt>
                <c:pt idx="16348">
                  <c:v>37.874315211796699</c:v>
                </c:pt>
                <c:pt idx="16349">
                  <c:v>37.876631967070203</c:v>
                </c:pt>
                <c:pt idx="16350">
                  <c:v>37.878948722343701</c:v>
                </c:pt>
                <c:pt idx="16351">
                  <c:v>37.881265477617298</c:v>
                </c:pt>
                <c:pt idx="16352">
                  <c:v>37.883582232890802</c:v>
                </c:pt>
                <c:pt idx="16353">
                  <c:v>37.885898988164399</c:v>
                </c:pt>
                <c:pt idx="16354">
                  <c:v>37.888215743437897</c:v>
                </c:pt>
                <c:pt idx="16355">
                  <c:v>37.890532498711401</c:v>
                </c:pt>
                <c:pt idx="16356">
                  <c:v>37.892849253984998</c:v>
                </c:pt>
                <c:pt idx="16357">
                  <c:v>37.895166009258503</c:v>
                </c:pt>
                <c:pt idx="16358">
                  <c:v>37.8974827645321</c:v>
                </c:pt>
                <c:pt idx="16359">
                  <c:v>37.899799519805597</c:v>
                </c:pt>
                <c:pt idx="16360">
                  <c:v>37.902116275079102</c:v>
                </c:pt>
                <c:pt idx="16361">
                  <c:v>37.904433030352699</c:v>
                </c:pt>
                <c:pt idx="16362">
                  <c:v>37.906749785626197</c:v>
                </c:pt>
                <c:pt idx="16363">
                  <c:v>37.909066540899801</c:v>
                </c:pt>
                <c:pt idx="16364">
                  <c:v>37.911383296173298</c:v>
                </c:pt>
                <c:pt idx="16365">
                  <c:v>37.913700051446803</c:v>
                </c:pt>
                <c:pt idx="16366">
                  <c:v>37.9160168067204</c:v>
                </c:pt>
                <c:pt idx="16367">
                  <c:v>37.918333561993897</c:v>
                </c:pt>
                <c:pt idx="16368">
                  <c:v>37.920650317267501</c:v>
                </c:pt>
                <c:pt idx="16369">
                  <c:v>37.922967072540999</c:v>
                </c:pt>
                <c:pt idx="16370">
                  <c:v>37.925283827814503</c:v>
                </c:pt>
                <c:pt idx="16371">
                  <c:v>37.9276005830881</c:v>
                </c:pt>
                <c:pt idx="16372">
                  <c:v>37.929917338361598</c:v>
                </c:pt>
                <c:pt idx="16373">
                  <c:v>37.932234093635202</c:v>
                </c:pt>
                <c:pt idx="16374">
                  <c:v>37.9345508489087</c:v>
                </c:pt>
                <c:pt idx="16375">
                  <c:v>37.936867604182197</c:v>
                </c:pt>
                <c:pt idx="16376">
                  <c:v>37.939184359455801</c:v>
                </c:pt>
                <c:pt idx="16377">
                  <c:v>37.941501114729299</c:v>
                </c:pt>
                <c:pt idx="16378">
                  <c:v>37.943817870002903</c:v>
                </c:pt>
                <c:pt idx="16379">
                  <c:v>37.9461346252764</c:v>
                </c:pt>
                <c:pt idx="16380">
                  <c:v>37.948451380549898</c:v>
                </c:pt>
                <c:pt idx="16381">
                  <c:v>37.950768135823502</c:v>
                </c:pt>
                <c:pt idx="16382">
                  <c:v>37.953084891096999</c:v>
                </c:pt>
                <c:pt idx="16383">
                  <c:v>37.955401646370603</c:v>
                </c:pt>
                <c:pt idx="16384">
                  <c:v>37.957718401644101</c:v>
                </c:pt>
                <c:pt idx="16385">
                  <c:v>37.960035156917598</c:v>
                </c:pt>
                <c:pt idx="16386">
                  <c:v>37.962351912191203</c:v>
                </c:pt>
                <c:pt idx="16387">
                  <c:v>37.9646686674647</c:v>
                </c:pt>
                <c:pt idx="16388">
                  <c:v>37.966985422738297</c:v>
                </c:pt>
                <c:pt idx="16389">
                  <c:v>37.969302178011802</c:v>
                </c:pt>
                <c:pt idx="16390">
                  <c:v>37.971618933285299</c:v>
                </c:pt>
                <c:pt idx="16391">
                  <c:v>37.973935688558903</c:v>
                </c:pt>
                <c:pt idx="16392">
                  <c:v>37.976252443832401</c:v>
                </c:pt>
                <c:pt idx="16393">
                  <c:v>37.978569199105998</c:v>
                </c:pt>
                <c:pt idx="16394">
                  <c:v>37.980885954379502</c:v>
                </c:pt>
                <c:pt idx="16395">
                  <c:v>37.983202709653</c:v>
                </c:pt>
                <c:pt idx="16396">
                  <c:v>37.985519464926597</c:v>
                </c:pt>
                <c:pt idx="16397">
                  <c:v>37.987836220200101</c:v>
                </c:pt>
                <c:pt idx="16398">
                  <c:v>37.990152975473698</c:v>
                </c:pt>
                <c:pt idx="16399">
                  <c:v>37.992469730747203</c:v>
                </c:pt>
                <c:pt idx="16400">
                  <c:v>37.994786486020701</c:v>
                </c:pt>
                <c:pt idx="16401">
                  <c:v>37.997103241294298</c:v>
                </c:pt>
                <c:pt idx="16402">
                  <c:v>37.999419996567802</c:v>
                </c:pt>
                <c:pt idx="16403">
                  <c:v>38.001736751841399</c:v>
                </c:pt>
                <c:pt idx="16404">
                  <c:v>38.004053507114897</c:v>
                </c:pt>
                <c:pt idx="16405">
                  <c:v>38.006370262388401</c:v>
                </c:pt>
                <c:pt idx="16406">
                  <c:v>38.008687017661998</c:v>
                </c:pt>
                <c:pt idx="16407">
                  <c:v>38.011003772935503</c:v>
                </c:pt>
                <c:pt idx="16408">
                  <c:v>38.0133205282091</c:v>
                </c:pt>
                <c:pt idx="16409">
                  <c:v>38.015637283482597</c:v>
                </c:pt>
                <c:pt idx="16410">
                  <c:v>38.017954038756102</c:v>
                </c:pt>
                <c:pt idx="16411">
                  <c:v>38.020270794029699</c:v>
                </c:pt>
                <c:pt idx="16412">
                  <c:v>38.022587549303204</c:v>
                </c:pt>
                <c:pt idx="16413">
                  <c:v>38.0249043045768</c:v>
                </c:pt>
                <c:pt idx="16414">
                  <c:v>38.027221059850298</c:v>
                </c:pt>
                <c:pt idx="16415">
                  <c:v>38.029537815123803</c:v>
                </c:pt>
                <c:pt idx="16416">
                  <c:v>38.0318545703974</c:v>
                </c:pt>
                <c:pt idx="16417">
                  <c:v>38.034171325670897</c:v>
                </c:pt>
                <c:pt idx="16418">
                  <c:v>38.036488080944501</c:v>
                </c:pt>
                <c:pt idx="16419">
                  <c:v>38.038804836217999</c:v>
                </c:pt>
                <c:pt idx="16420">
                  <c:v>38.041121591491503</c:v>
                </c:pt>
                <c:pt idx="16421">
                  <c:v>38.0434383467651</c:v>
                </c:pt>
                <c:pt idx="16422">
                  <c:v>38.045755102038598</c:v>
                </c:pt>
                <c:pt idx="16423">
                  <c:v>38.048071857312202</c:v>
                </c:pt>
                <c:pt idx="16424">
                  <c:v>38.050388612585699</c:v>
                </c:pt>
                <c:pt idx="16425">
                  <c:v>38.052705367859303</c:v>
                </c:pt>
                <c:pt idx="16426">
                  <c:v>38.055022123132801</c:v>
                </c:pt>
                <c:pt idx="16427">
                  <c:v>38.057338878406298</c:v>
                </c:pt>
                <c:pt idx="16428">
                  <c:v>38.059655633679903</c:v>
                </c:pt>
                <c:pt idx="16429">
                  <c:v>38.0619723889534</c:v>
                </c:pt>
                <c:pt idx="16430">
                  <c:v>38.064289144226997</c:v>
                </c:pt>
                <c:pt idx="16431">
                  <c:v>38.066605899500502</c:v>
                </c:pt>
                <c:pt idx="16432">
                  <c:v>38.068922654773999</c:v>
                </c:pt>
                <c:pt idx="16433">
                  <c:v>38.071239410047603</c:v>
                </c:pt>
                <c:pt idx="16434">
                  <c:v>38.073556165321101</c:v>
                </c:pt>
                <c:pt idx="16435">
                  <c:v>38.075872920594698</c:v>
                </c:pt>
                <c:pt idx="16436">
                  <c:v>38.078189675868202</c:v>
                </c:pt>
                <c:pt idx="16437">
                  <c:v>38.0805064311417</c:v>
                </c:pt>
                <c:pt idx="16438">
                  <c:v>38.082823186415297</c:v>
                </c:pt>
                <c:pt idx="16439">
                  <c:v>38.085139941688801</c:v>
                </c:pt>
                <c:pt idx="16440">
                  <c:v>38.087456696962398</c:v>
                </c:pt>
                <c:pt idx="16441">
                  <c:v>38.089773452235903</c:v>
                </c:pt>
                <c:pt idx="16442">
                  <c:v>38.092090207509401</c:v>
                </c:pt>
                <c:pt idx="16443">
                  <c:v>38.094406962782998</c:v>
                </c:pt>
                <c:pt idx="16444">
                  <c:v>38.096723718056502</c:v>
                </c:pt>
                <c:pt idx="16445">
                  <c:v>38.099040473330099</c:v>
                </c:pt>
                <c:pt idx="16446">
                  <c:v>38.101357228603597</c:v>
                </c:pt>
                <c:pt idx="16447">
                  <c:v>38.103673983877101</c:v>
                </c:pt>
                <c:pt idx="16448">
                  <c:v>38.105990739150698</c:v>
                </c:pt>
                <c:pt idx="16449">
                  <c:v>38.108307494424203</c:v>
                </c:pt>
                <c:pt idx="16450">
                  <c:v>38.1106242496978</c:v>
                </c:pt>
                <c:pt idx="16451">
                  <c:v>38.112941004971297</c:v>
                </c:pt>
                <c:pt idx="16452">
                  <c:v>38.115257760244802</c:v>
                </c:pt>
                <c:pt idx="16453">
                  <c:v>38.117574515518399</c:v>
                </c:pt>
                <c:pt idx="16454">
                  <c:v>38.119891270791904</c:v>
                </c:pt>
                <c:pt idx="16455">
                  <c:v>38.122208026065501</c:v>
                </c:pt>
                <c:pt idx="16456">
                  <c:v>38.124524781338998</c:v>
                </c:pt>
                <c:pt idx="16457">
                  <c:v>38.126841536612503</c:v>
                </c:pt>
                <c:pt idx="16458">
                  <c:v>38.1291582918861</c:v>
                </c:pt>
                <c:pt idx="16459">
                  <c:v>38.131475047159597</c:v>
                </c:pt>
                <c:pt idx="16460">
                  <c:v>38.133791802433201</c:v>
                </c:pt>
                <c:pt idx="16461">
                  <c:v>38.136108557706699</c:v>
                </c:pt>
                <c:pt idx="16462">
                  <c:v>38.138425312980203</c:v>
                </c:pt>
                <c:pt idx="16463">
                  <c:v>38.1407420682538</c:v>
                </c:pt>
                <c:pt idx="16464">
                  <c:v>38.143058823527298</c:v>
                </c:pt>
                <c:pt idx="16465">
                  <c:v>38.145375578800902</c:v>
                </c:pt>
                <c:pt idx="16466">
                  <c:v>38.147692334074399</c:v>
                </c:pt>
                <c:pt idx="16467">
                  <c:v>38.150009089347897</c:v>
                </c:pt>
                <c:pt idx="16468">
                  <c:v>38.152325844621501</c:v>
                </c:pt>
                <c:pt idx="16469">
                  <c:v>38.154642599894999</c:v>
                </c:pt>
                <c:pt idx="16470">
                  <c:v>38.156959355168603</c:v>
                </c:pt>
                <c:pt idx="16471">
                  <c:v>38.1592761104421</c:v>
                </c:pt>
                <c:pt idx="16472">
                  <c:v>38.161592865715598</c:v>
                </c:pt>
                <c:pt idx="16473">
                  <c:v>38.163909620989202</c:v>
                </c:pt>
                <c:pt idx="16474">
                  <c:v>38.166226376262699</c:v>
                </c:pt>
                <c:pt idx="16475">
                  <c:v>38.168543131536303</c:v>
                </c:pt>
                <c:pt idx="16476">
                  <c:v>38.170859886809801</c:v>
                </c:pt>
                <c:pt idx="16477">
                  <c:v>38.173176642083298</c:v>
                </c:pt>
                <c:pt idx="16478">
                  <c:v>38.175493397356902</c:v>
                </c:pt>
                <c:pt idx="16479">
                  <c:v>38.1778101526304</c:v>
                </c:pt>
                <c:pt idx="16480">
                  <c:v>38.180126907903997</c:v>
                </c:pt>
                <c:pt idx="16481">
                  <c:v>38.182443663177501</c:v>
                </c:pt>
                <c:pt idx="16482">
                  <c:v>38.184760418450999</c:v>
                </c:pt>
                <c:pt idx="16483">
                  <c:v>38.187077173724603</c:v>
                </c:pt>
                <c:pt idx="16484">
                  <c:v>38.189393928998101</c:v>
                </c:pt>
                <c:pt idx="16485">
                  <c:v>38.191710684271698</c:v>
                </c:pt>
                <c:pt idx="16486">
                  <c:v>38.194027439545202</c:v>
                </c:pt>
                <c:pt idx="16487">
                  <c:v>38.1963441948187</c:v>
                </c:pt>
                <c:pt idx="16488">
                  <c:v>38.198660950092297</c:v>
                </c:pt>
                <c:pt idx="16489">
                  <c:v>38.200977705365801</c:v>
                </c:pt>
                <c:pt idx="16490">
                  <c:v>38.203294460639398</c:v>
                </c:pt>
                <c:pt idx="16491">
                  <c:v>38.205611215912903</c:v>
                </c:pt>
                <c:pt idx="16492">
                  <c:v>38.2079279711864</c:v>
                </c:pt>
                <c:pt idx="16493">
                  <c:v>38.210244726459997</c:v>
                </c:pt>
                <c:pt idx="16494">
                  <c:v>38.212561481733502</c:v>
                </c:pt>
                <c:pt idx="16495">
                  <c:v>38.214878237007099</c:v>
                </c:pt>
                <c:pt idx="16496">
                  <c:v>38.217194992280596</c:v>
                </c:pt>
                <c:pt idx="16497">
                  <c:v>38.219511747554101</c:v>
                </c:pt>
                <c:pt idx="16498">
                  <c:v>38.221828502827698</c:v>
                </c:pt>
                <c:pt idx="16499">
                  <c:v>38.224145258101203</c:v>
                </c:pt>
                <c:pt idx="16500">
                  <c:v>38.2264620133748</c:v>
                </c:pt>
                <c:pt idx="16501">
                  <c:v>38.228778768648297</c:v>
                </c:pt>
                <c:pt idx="16502">
                  <c:v>38.231095523921802</c:v>
                </c:pt>
                <c:pt idx="16503">
                  <c:v>38.233412279195399</c:v>
                </c:pt>
                <c:pt idx="16504">
                  <c:v>38.235729034468903</c:v>
                </c:pt>
                <c:pt idx="16505">
                  <c:v>38.2380457897425</c:v>
                </c:pt>
                <c:pt idx="16506">
                  <c:v>38.240362545015998</c:v>
                </c:pt>
                <c:pt idx="16507">
                  <c:v>38.242679300289502</c:v>
                </c:pt>
                <c:pt idx="16508">
                  <c:v>38.244996055563099</c:v>
                </c:pt>
                <c:pt idx="16509">
                  <c:v>38.247312810836597</c:v>
                </c:pt>
                <c:pt idx="16510">
                  <c:v>38.249629566110201</c:v>
                </c:pt>
                <c:pt idx="16511">
                  <c:v>38.251946321383699</c:v>
                </c:pt>
                <c:pt idx="16512">
                  <c:v>38.254263076657203</c:v>
                </c:pt>
                <c:pt idx="16513">
                  <c:v>38.2565798319308</c:v>
                </c:pt>
                <c:pt idx="16514">
                  <c:v>38.258896587204298</c:v>
                </c:pt>
                <c:pt idx="16515">
                  <c:v>38.261213342477902</c:v>
                </c:pt>
                <c:pt idx="16516">
                  <c:v>38.263530097751399</c:v>
                </c:pt>
                <c:pt idx="16517">
                  <c:v>38.265846853024897</c:v>
                </c:pt>
                <c:pt idx="16518">
                  <c:v>38.268163608298501</c:v>
                </c:pt>
                <c:pt idx="16519">
                  <c:v>38.270480363571998</c:v>
                </c:pt>
                <c:pt idx="16520">
                  <c:v>38.272797118845602</c:v>
                </c:pt>
                <c:pt idx="16521">
                  <c:v>38.2751138741191</c:v>
                </c:pt>
                <c:pt idx="16522">
                  <c:v>38.277430629392597</c:v>
                </c:pt>
                <c:pt idx="16523">
                  <c:v>38.279747384666202</c:v>
                </c:pt>
                <c:pt idx="16524">
                  <c:v>38.282064139939699</c:v>
                </c:pt>
                <c:pt idx="16525">
                  <c:v>38.284380895213303</c:v>
                </c:pt>
                <c:pt idx="16526">
                  <c:v>38.286697650486801</c:v>
                </c:pt>
                <c:pt idx="16527">
                  <c:v>38.289014405760298</c:v>
                </c:pt>
                <c:pt idx="16528">
                  <c:v>38.291331161033902</c:v>
                </c:pt>
                <c:pt idx="16529">
                  <c:v>38.2936479163074</c:v>
                </c:pt>
                <c:pt idx="16530">
                  <c:v>38.295964671580997</c:v>
                </c:pt>
                <c:pt idx="16531">
                  <c:v>38.298281426854501</c:v>
                </c:pt>
                <c:pt idx="16532">
                  <c:v>38.300598182127999</c:v>
                </c:pt>
                <c:pt idx="16533">
                  <c:v>38.302914937401603</c:v>
                </c:pt>
                <c:pt idx="16534">
                  <c:v>38.3052316926751</c:v>
                </c:pt>
                <c:pt idx="16535">
                  <c:v>38.307548447948697</c:v>
                </c:pt>
                <c:pt idx="16536">
                  <c:v>38.309865203222202</c:v>
                </c:pt>
                <c:pt idx="16537">
                  <c:v>38.3121819584957</c:v>
                </c:pt>
                <c:pt idx="16538">
                  <c:v>38.314498713769297</c:v>
                </c:pt>
                <c:pt idx="16539">
                  <c:v>38.316815469042801</c:v>
                </c:pt>
                <c:pt idx="16540">
                  <c:v>38.319132224316398</c:v>
                </c:pt>
                <c:pt idx="16541">
                  <c:v>38.321448979589903</c:v>
                </c:pt>
                <c:pt idx="16542">
                  <c:v>38.3237657348634</c:v>
                </c:pt>
                <c:pt idx="16543">
                  <c:v>38.326082490136997</c:v>
                </c:pt>
                <c:pt idx="16544">
                  <c:v>38.328399245410502</c:v>
                </c:pt>
                <c:pt idx="16545">
                  <c:v>38.330716000684099</c:v>
                </c:pt>
                <c:pt idx="16546">
                  <c:v>38.333032755957603</c:v>
                </c:pt>
                <c:pt idx="16547">
                  <c:v>38.335349511231101</c:v>
                </c:pt>
                <c:pt idx="16548">
                  <c:v>38.337666266504698</c:v>
                </c:pt>
                <c:pt idx="16549">
                  <c:v>38.339983021778202</c:v>
                </c:pt>
                <c:pt idx="16550">
                  <c:v>38.342299777051799</c:v>
                </c:pt>
                <c:pt idx="16551">
                  <c:v>38.344616532325297</c:v>
                </c:pt>
                <c:pt idx="16552">
                  <c:v>38.346933287598802</c:v>
                </c:pt>
                <c:pt idx="16553">
                  <c:v>38.349250042872399</c:v>
                </c:pt>
                <c:pt idx="16554">
                  <c:v>38.351566798145903</c:v>
                </c:pt>
                <c:pt idx="16555">
                  <c:v>38.3538835534195</c:v>
                </c:pt>
                <c:pt idx="16556">
                  <c:v>38.356200308692998</c:v>
                </c:pt>
                <c:pt idx="16557">
                  <c:v>38.358517063966502</c:v>
                </c:pt>
                <c:pt idx="16558">
                  <c:v>38.360833819240099</c:v>
                </c:pt>
                <c:pt idx="16559">
                  <c:v>38.363150574513597</c:v>
                </c:pt>
                <c:pt idx="16560">
                  <c:v>38.365467329787201</c:v>
                </c:pt>
                <c:pt idx="16561">
                  <c:v>38.367784085060698</c:v>
                </c:pt>
                <c:pt idx="16562">
                  <c:v>38.370100840334203</c:v>
                </c:pt>
                <c:pt idx="16563">
                  <c:v>38.3724175956078</c:v>
                </c:pt>
                <c:pt idx="16564">
                  <c:v>38.374734350881297</c:v>
                </c:pt>
                <c:pt idx="16565">
                  <c:v>38.377051106154902</c:v>
                </c:pt>
                <c:pt idx="16566">
                  <c:v>38.379367861428399</c:v>
                </c:pt>
                <c:pt idx="16567">
                  <c:v>38.381684616701897</c:v>
                </c:pt>
                <c:pt idx="16568">
                  <c:v>38.384001371975501</c:v>
                </c:pt>
                <c:pt idx="16569">
                  <c:v>38.386318127248998</c:v>
                </c:pt>
                <c:pt idx="16570">
                  <c:v>38.388634882522602</c:v>
                </c:pt>
                <c:pt idx="16571">
                  <c:v>38.3909516377961</c:v>
                </c:pt>
                <c:pt idx="16572">
                  <c:v>38.393268393069697</c:v>
                </c:pt>
                <c:pt idx="16573">
                  <c:v>38.395585148343201</c:v>
                </c:pt>
                <c:pt idx="16574">
                  <c:v>38.397901903616699</c:v>
                </c:pt>
                <c:pt idx="16575">
                  <c:v>38.400218658890303</c:v>
                </c:pt>
                <c:pt idx="16576">
                  <c:v>38.4025354141638</c:v>
                </c:pt>
                <c:pt idx="16577">
                  <c:v>38.404852169437397</c:v>
                </c:pt>
                <c:pt idx="16578">
                  <c:v>38.407168924710902</c:v>
                </c:pt>
                <c:pt idx="16579">
                  <c:v>38.4094856799844</c:v>
                </c:pt>
                <c:pt idx="16580">
                  <c:v>38.411802435257997</c:v>
                </c:pt>
                <c:pt idx="16581">
                  <c:v>38.414119190531501</c:v>
                </c:pt>
                <c:pt idx="16582">
                  <c:v>38.416435945805098</c:v>
                </c:pt>
                <c:pt idx="16583">
                  <c:v>38.418752701078603</c:v>
                </c:pt>
                <c:pt idx="16584">
                  <c:v>38.4210694563521</c:v>
                </c:pt>
                <c:pt idx="16585">
                  <c:v>38.423386211625697</c:v>
                </c:pt>
                <c:pt idx="16586">
                  <c:v>38.425702966899202</c:v>
                </c:pt>
                <c:pt idx="16587">
                  <c:v>38.428019722172799</c:v>
                </c:pt>
                <c:pt idx="16588">
                  <c:v>38.430336477446303</c:v>
                </c:pt>
                <c:pt idx="16589">
                  <c:v>38.432653232719801</c:v>
                </c:pt>
                <c:pt idx="16590">
                  <c:v>38.434969987993398</c:v>
                </c:pt>
                <c:pt idx="16591">
                  <c:v>38.437286743266903</c:v>
                </c:pt>
                <c:pt idx="16592">
                  <c:v>38.4396034985405</c:v>
                </c:pt>
                <c:pt idx="16593">
                  <c:v>38.441920253813997</c:v>
                </c:pt>
                <c:pt idx="16594">
                  <c:v>38.444237009087502</c:v>
                </c:pt>
                <c:pt idx="16595">
                  <c:v>38.446553764361099</c:v>
                </c:pt>
                <c:pt idx="16596">
                  <c:v>38.448870519634603</c:v>
                </c:pt>
                <c:pt idx="16597">
                  <c:v>38.4511872749082</c:v>
                </c:pt>
                <c:pt idx="16598">
                  <c:v>38.453504030181698</c:v>
                </c:pt>
                <c:pt idx="16599">
                  <c:v>38.455820785455202</c:v>
                </c:pt>
                <c:pt idx="16600">
                  <c:v>38.458137540728799</c:v>
                </c:pt>
                <c:pt idx="16601">
                  <c:v>38.460454296002297</c:v>
                </c:pt>
                <c:pt idx="16602">
                  <c:v>38.462771051275901</c:v>
                </c:pt>
                <c:pt idx="16603">
                  <c:v>38.465087806549398</c:v>
                </c:pt>
                <c:pt idx="16604">
                  <c:v>38.467404561822903</c:v>
                </c:pt>
                <c:pt idx="16605">
                  <c:v>38.4697213170965</c:v>
                </c:pt>
                <c:pt idx="16606">
                  <c:v>38.472038072369998</c:v>
                </c:pt>
                <c:pt idx="16607">
                  <c:v>38.474354827643602</c:v>
                </c:pt>
                <c:pt idx="16608">
                  <c:v>38.476671582917099</c:v>
                </c:pt>
                <c:pt idx="16609">
                  <c:v>38.478988338190597</c:v>
                </c:pt>
                <c:pt idx="16610">
                  <c:v>38.481305093464201</c:v>
                </c:pt>
                <c:pt idx="16611">
                  <c:v>38.483621848737698</c:v>
                </c:pt>
                <c:pt idx="16612">
                  <c:v>38.485938604011302</c:v>
                </c:pt>
                <c:pt idx="16613">
                  <c:v>38.4882553592848</c:v>
                </c:pt>
                <c:pt idx="16614">
                  <c:v>38.490572114558297</c:v>
                </c:pt>
                <c:pt idx="16615">
                  <c:v>38.492888869831901</c:v>
                </c:pt>
                <c:pt idx="16616">
                  <c:v>38.495205625105399</c:v>
                </c:pt>
                <c:pt idx="16617">
                  <c:v>38.497522380379003</c:v>
                </c:pt>
                <c:pt idx="16618">
                  <c:v>38.4998391356525</c:v>
                </c:pt>
                <c:pt idx="16619">
                  <c:v>38.502155890925998</c:v>
                </c:pt>
                <c:pt idx="16620">
                  <c:v>38.504472646199602</c:v>
                </c:pt>
                <c:pt idx="16621">
                  <c:v>38.5067894014731</c:v>
                </c:pt>
                <c:pt idx="16622">
                  <c:v>38.509106156746697</c:v>
                </c:pt>
                <c:pt idx="16623">
                  <c:v>38.511422912020201</c:v>
                </c:pt>
                <c:pt idx="16624">
                  <c:v>38.513739667293699</c:v>
                </c:pt>
                <c:pt idx="16625">
                  <c:v>38.516056422567303</c:v>
                </c:pt>
                <c:pt idx="16626">
                  <c:v>38.5183731778408</c:v>
                </c:pt>
                <c:pt idx="16627">
                  <c:v>38.520689933114397</c:v>
                </c:pt>
                <c:pt idx="16628">
                  <c:v>38.523006688387902</c:v>
                </c:pt>
                <c:pt idx="16629">
                  <c:v>38.525323443661399</c:v>
                </c:pt>
                <c:pt idx="16630">
                  <c:v>38.527640198935003</c:v>
                </c:pt>
                <c:pt idx="16631">
                  <c:v>38.529956954208501</c:v>
                </c:pt>
                <c:pt idx="16632">
                  <c:v>38.532273709482098</c:v>
                </c:pt>
                <c:pt idx="16633">
                  <c:v>38.534590464755603</c:v>
                </c:pt>
                <c:pt idx="16634">
                  <c:v>38.5369072200291</c:v>
                </c:pt>
                <c:pt idx="16635">
                  <c:v>38.539223975302697</c:v>
                </c:pt>
                <c:pt idx="16636">
                  <c:v>38.541540730576202</c:v>
                </c:pt>
                <c:pt idx="16637">
                  <c:v>38.543857485849799</c:v>
                </c:pt>
                <c:pt idx="16638">
                  <c:v>38.546174241123303</c:v>
                </c:pt>
                <c:pt idx="16639">
                  <c:v>38.548490996396801</c:v>
                </c:pt>
                <c:pt idx="16640">
                  <c:v>38.550807751670398</c:v>
                </c:pt>
                <c:pt idx="16641">
                  <c:v>38.553124506943902</c:v>
                </c:pt>
                <c:pt idx="16642">
                  <c:v>38.555441262217499</c:v>
                </c:pt>
                <c:pt idx="16643">
                  <c:v>38.557758017490997</c:v>
                </c:pt>
                <c:pt idx="16644">
                  <c:v>38.560074772764501</c:v>
                </c:pt>
                <c:pt idx="16645">
                  <c:v>38.562391528038098</c:v>
                </c:pt>
                <c:pt idx="16646">
                  <c:v>38.564708283311603</c:v>
                </c:pt>
                <c:pt idx="16647">
                  <c:v>38.5670250385852</c:v>
                </c:pt>
                <c:pt idx="16648">
                  <c:v>38.569341793858698</c:v>
                </c:pt>
                <c:pt idx="16649">
                  <c:v>38.571658549132202</c:v>
                </c:pt>
                <c:pt idx="16650">
                  <c:v>38.573975304405799</c:v>
                </c:pt>
                <c:pt idx="16651">
                  <c:v>38.576292059679297</c:v>
                </c:pt>
                <c:pt idx="16652">
                  <c:v>38.578608814952901</c:v>
                </c:pt>
                <c:pt idx="16653">
                  <c:v>38.580925570226398</c:v>
                </c:pt>
                <c:pt idx="16654">
                  <c:v>38.583242325499903</c:v>
                </c:pt>
                <c:pt idx="16655">
                  <c:v>38.5855590807735</c:v>
                </c:pt>
                <c:pt idx="16656">
                  <c:v>38.587875836046997</c:v>
                </c:pt>
                <c:pt idx="16657">
                  <c:v>38.590192591320601</c:v>
                </c:pt>
                <c:pt idx="16658">
                  <c:v>38.592509346594099</c:v>
                </c:pt>
                <c:pt idx="16659">
                  <c:v>38.594826101867604</c:v>
                </c:pt>
                <c:pt idx="16660">
                  <c:v>38.597142857141201</c:v>
                </c:pt>
                <c:pt idx="16661">
                  <c:v>38.599459612414698</c:v>
                </c:pt>
                <c:pt idx="16662">
                  <c:v>38.601776367688302</c:v>
                </c:pt>
                <c:pt idx="16663">
                  <c:v>38.6040931229618</c:v>
                </c:pt>
                <c:pt idx="16664">
                  <c:v>38.606409878235297</c:v>
                </c:pt>
                <c:pt idx="16665">
                  <c:v>38.608726633508901</c:v>
                </c:pt>
                <c:pt idx="16666">
                  <c:v>38.611043388782399</c:v>
                </c:pt>
                <c:pt idx="16667">
                  <c:v>38.613360144056003</c:v>
                </c:pt>
                <c:pt idx="16668">
                  <c:v>38.6156768993295</c:v>
                </c:pt>
                <c:pt idx="16669">
                  <c:v>38.617993654602998</c:v>
                </c:pt>
                <c:pt idx="16670">
                  <c:v>38.620310409876602</c:v>
                </c:pt>
                <c:pt idx="16671">
                  <c:v>38.622627165150099</c:v>
                </c:pt>
                <c:pt idx="16672">
                  <c:v>38.624943920423704</c:v>
                </c:pt>
                <c:pt idx="16673">
                  <c:v>38.627260675697201</c:v>
                </c:pt>
                <c:pt idx="16674">
                  <c:v>38.629577430970699</c:v>
                </c:pt>
                <c:pt idx="16675">
                  <c:v>38.631894186244303</c:v>
                </c:pt>
                <c:pt idx="16676">
                  <c:v>38.6342109415178</c:v>
                </c:pt>
                <c:pt idx="16677">
                  <c:v>38.636527696791397</c:v>
                </c:pt>
                <c:pt idx="16678">
                  <c:v>38.638844452064902</c:v>
                </c:pt>
                <c:pt idx="16679">
                  <c:v>38.641161207338399</c:v>
                </c:pt>
                <c:pt idx="16680">
                  <c:v>38.643477962612003</c:v>
                </c:pt>
                <c:pt idx="16681">
                  <c:v>38.645794717885501</c:v>
                </c:pt>
                <c:pt idx="16682">
                  <c:v>38.648111473159098</c:v>
                </c:pt>
                <c:pt idx="16683">
                  <c:v>38.650428228432602</c:v>
                </c:pt>
                <c:pt idx="16684">
                  <c:v>38.6527449837061</c:v>
                </c:pt>
                <c:pt idx="16685">
                  <c:v>38.655061738979697</c:v>
                </c:pt>
                <c:pt idx="16686">
                  <c:v>38.657378494253201</c:v>
                </c:pt>
                <c:pt idx="16687">
                  <c:v>38.659695249526798</c:v>
                </c:pt>
                <c:pt idx="16688">
                  <c:v>38.662012004800303</c:v>
                </c:pt>
                <c:pt idx="16689">
                  <c:v>38.664328760073801</c:v>
                </c:pt>
                <c:pt idx="16690">
                  <c:v>38.666645515347398</c:v>
                </c:pt>
                <c:pt idx="16691">
                  <c:v>38.668962270620902</c:v>
                </c:pt>
                <c:pt idx="16692">
                  <c:v>38.671279025894499</c:v>
                </c:pt>
                <c:pt idx="16693">
                  <c:v>38.673595781167997</c:v>
                </c:pt>
                <c:pt idx="16694">
                  <c:v>38.675912536441501</c:v>
                </c:pt>
                <c:pt idx="16695">
                  <c:v>38.678229291715098</c:v>
                </c:pt>
                <c:pt idx="16696">
                  <c:v>38.680546046988603</c:v>
                </c:pt>
                <c:pt idx="16697">
                  <c:v>38.6828628022622</c:v>
                </c:pt>
                <c:pt idx="16698">
                  <c:v>38.685179557535697</c:v>
                </c:pt>
                <c:pt idx="16699">
                  <c:v>38.687496312809202</c:v>
                </c:pt>
                <c:pt idx="16700">
                  <c:v>38.689813068082799</c:v>
                </c:pt>
                <c:pt idx="16701">
                  <c:v>38.692129823356296</c:v>
                </c:pt>
                <c:pt idx="16702">
                  <c:v>38.694446578629901</c:v>
                </c:pt>
                <c:pt idx="16703">
                  <c:v>38.696763333903398</c:v>
                </c:pt>
                <c:pt idx="16704">
                  <c:v>38.699080089176903</c:v>
                </c:pt>
                <c:pt idx="16705">
                  <c:v>38.7013968444505</c:v>
                </c:pt>
                <c:pt idx="16706">
                  <c:v>38.703713599723997</c:v>
                </c:pt>
                <c:pt idx="16707">
                  <c:v>38.706030354997601</c:v>
                </c:pt>
                <c:pt idx="16708">
                  <c:v>38.708347110271099</c:v>
                </c:pt>
                <c:pt idx="16709">
                  <c:v>38.710663865544603</c:v>
                </c:pt>
                <c:pt idx="16710">
                  <c:v>38.7129806208182</c:v>
                </c:pt>
                <c:pt idx="16711">
                  <c:v>38.715297376091698</c:v>
                </c:pt>
                <c:pt idx="16712">
                  <c:v>38.717614131365302</c:v>
                </c:pt>
                <c:pt idx="16713">
                  <c:v>38.719930886638799</c:v>
                </c:pt>
                <c:pt idx="16714">
                  <c:v>38.722247641912404</c:v>
                </c:pt>
                <c:pt idx="16715">
                  <c:v>38.724564397185901</c:v>
                </c:pt>
                <c:pt idx="16716">
                  <c:v>38.726881152459399</c:v>
                </c:pt>
                <c:pt idx="16717">
                  <c:v>38.729197907733003</c:v>
                </c:pt>
                <c:pt idx="16718">
                  <c:v>38.7315146630065</c:v>
                </c:pt>
                <c:pt idx="16719">
                  <c:v>38.733831418280097</c:v>
                </c:pt>
                <c:pt idx="16720">
                  <c:v>38.736148173553602</c:v>
                </c:pt>
                <c:pt idx="16721">
                  <c:v>38.738464928827099</c:v>
                </c:pt>
                <c:pt idx="16722">
                  <c:v>38.740781684100703</c:v>
                </c:pt>
                <c:pt idx="16723">
                  <c:v>38.743098439374201</c:v>
                </c:pt>
                <c:pt idx="16724">
                  <c:v>38.745415194647798</c:v>
                </c:pt>
                <c:pt idx="16725">
                  <c:v>38.747731949921302</c:v>
                </c:pt>
                <c:pt idx="16726">
                  <c:v>38.7500487051948</c:v>
                </c:pt>
                <c:pt idx="16727">
                  <c:v>38.752365460468397</c:v>
                </c:pt>
                <c:pt idx="16728">
                  <c:v>38.754682215741902</c:v>
                </c:pt>
                <c:pt idx="16729">
                  <c:v>38.756998971015499</c:v>
                </c:pt>
                <c:pt idx="16730">
                  <c:v>38.759315726289003</c:v>
                </c:pt>
                <c:pt idx="16731">
                  <c:v>38.761632481562501</c:v>
                </c:pt>
                <c:pt idx="16732">
                  <c:v>38.763949236836098</c:v>
                </c:pt>
                <c:pt idx="16733">
                  <c:v>38.766265992109602</c:v>
                </c:pt>
                <c:pt idx="16734">
                  <c:v>38.768582747383199</c:v>
                </c:pt>
                <c:pt idx="16735">
                  <c:v>38.770899502656697</c:v>
                </c:pt>
                <c:pt idx="16736">
                  <c:v>38.773216257930201</c:v>
                </c:pt>
                <c:pt idx="16737">
                  <c:v>38.775533013203798</c:v>
                </c:pt>
                <c:pt idx="16738">
                  <c:v>38.777849768477303</c:v>
                </c:pt>
                <c:pt idx="16739">
                  <c:v>38.7801665237509</c:v>
                </c:pt>
                <c:pt idx="16740">
                  <c:v>38.782483279024397</c:v>
                </c:pt>
                <c:pt idx="16741">
                  <c:v>38.784800034297902</c:v>
                </c:pt>
                <c:pt idx="16742">
                  <c:v>38.787116789571499</c:v>
                </c:pt>
                <c:pt idx="16743">
                  <c:v>38.789433544844997</c:v>
                </c:pt>
                <c:pt idx="16744">
                  <c:v>38.791750300118601</c:v>
                </c:pt>
                <c:pt idx="16745">
                  <c:v>38.794067055392098</c:v>
                </c:pt>
                <c:pt idx="16746">
                  <c:v>38.796383810665603</c:v>
                </c:pt>
                <c:pt idx="16747">
                  <c:v>38.7987005659392</c:v>
                </c:pt>
                <c:pt idx="16748">
                  <c:v>38.801017321212697</c:v>
                </c:pt>
                <c:pt idx="16749">
                  <c:v>38.803334076486301</c:v>
                </c:pt>
                <c:pt idx="16750">
                  <c:v>38.805650831759799</c:v>
                </c:pt>
                <c:pt idx="16751">
                  <c:v>38.807967587033303</c:v>
                </c:pt>
                <c:pt idx="16752">
                  <c:v>38.8102843423069</c:v>
                </c:pt>
                <c:pt idx="16753">
                  <c:v>38.812601097580398</c:v>
                </c:pt>
                <c:pt idx="16754">
                  <c:v>38.814917852854002</c:v>
                </c:pt>
                <c:pt idx="16755">
                  <c:v>38.817234608127499</c:v>
                </c:pt>
                <c:pt idx="16756">
                  <c:v>38.819551363400997</c:v>
                </c:pt>
                <c:pt idx="16757">
                  <c:v>38.821868118674601</c:v>
                </c:pt>
                <c:pt idx="16758">
                  <c:v>38.824184873948099</c:v>
                </c:pt>
                <c:pt idx="16759">
                  <c:v>38.826501629221703</c:v>
                </c:pt>
                <c:pt idx="16760">
                  <c:v>38.8288183844952</c:v>
                </c:pt>
                <c:pt idx="16761">
                  <c:v>38.831135139768698</c:v>
                </c:pt>
                <c:pt idx="16762">
                  <c:v>38.833451895042302</c:v>
                </c:pt>
                <c:pt idx="16763">
                  <c:v>38.835768650315799</c:v>
                </c:pt>
                <c:pt idx="16764">
                  <c:v>38.838085405589403</c:v>
                </c:pt>
                <c:pt idx="16765">
                  <c:v>38.840402160862901</c:v>
                </c:pt>
                <c:pt idx="16766">
                  <c:v>38.842718916136398</c:v>
                </c:pt>
                <c:pt idx="16767">
                  <c:v>38.845035671410002</c:v>
                </c:pt>
                <c:pt idx="16768">
                  <c:v>38.8473524266835</c:v>
                </c:pt>
                <c:pt idx="16769">
                  <c:v>38.849669181957097</c:v>
                </c:pt>
                <c:pt idx="16770">
                  <c:v>38.851985937230602</c:v>
                </c:pt>
                <c:pt idx="16771">
                  <c:v>38.854302692504099</c:v>
                </c:pt>
                <c:pt idx="16772">
                  <c:v>38.856619447777703</c:v>
                </c:pt>
                <c:pt idx="16773">
                  <c:v>38.858936203051201</c:v>
                </c:pt>
                <c:pt idx="16774">
                  <c:v>38.861252958324798</c:v>
                </c:pt>
                <c:pt idx="16775">
                  <c:v>38.863569713598302</c:v>
                </c:pt>
                <c:pt idx="16776">
                  <c:v>38.8658864688718</c:v>
                </c:pt>
                <c:pt idx="16777">
                  <c:v>38.868203224145397</c:v>
                </c:pt>
                <c:pt idx="16778">
                  <c:v>38.870519979418901</c:v>
                </c:pt>
                <c:pt idx="16779">
                  <c:v>38.872836734692498</c:v>
                </c:pt>
                <c:pt idx="16780">
                  <c:v>38.875153489966003</c:v>
                </c:pt>
                <c:pt idx="16781">
                  <c:v>38.8774702452395</c:v>
                </c:pt>
                <c:pt idx="16782">
                  <c:v>38.879787000513097</c:v>
                </c:pt>
                <c:pt idx="16783">
                  <c:v>38.882103755786602</c:v>
                </c:pt>
                <c:pt idx="16784">
                  <c:v>38.884420511060199</c:v>
                </c:pt>
                <c:pt idx="16785">
                  <c:v>38.886737266333697</c:v>
                </c:pt>
                <c:pt idx="16786">
                  <c:v>38.889054021607201</c:v>
                </c:pt>
                <c:pt idx="16787">
                  <c:v>38.891370776880798</c:v>
                </c:pt>
                <c:pt idx="16788">
                  <c:v>38.893687532154303</c:v>
                </c:pt>
                <c:pt idx="16789">
                  <c:v>38.8960042874279</c:v>
                </c:pt>
                <c:pt idx="16790">
                  <c:v>38.898321042701397</c:v>
                </c:pt>
                <c:pt idx="16791">
                  <c:v>38.900637797974902</c:v>
                </c:pt>
                <c:pt idx="16792">
                  <c:v>38.902954553248499</c:v>
                </c:pt>
                <c:pt idx="16793">
                  <c:v>38.905271308522003</c:v>
                </c:pt>
                <c:pt idx="16794">
                  <c:v>38.9075880637956</c:v>
                </c:pt>
                <c:pt idx="16795">
                  <c:v>38.909904819069098</c:v>
                </c:pt>
                <c:pt idx="16796">
                  <c:v>38.912221574342603</c:v>
                </c:pt>
                <c:pt idx="16797">
                  <c:v>38.9145383296162</c:v>
                </c:pt>
                <c:pt idx="16798">
                  <c:v>38.916855084889697</c:v>
                </c:pt>
                <c:pt idx="16799">
                  <c:v>38.919171840163301</c:v>
                </c:pt>
                <c:pt idx="16800">
                  <c:v>38.921488595436799</c:v>
                </c:pt>
                <c:pt idx="16801">
                  <c:v>38.923805350710303</c:v>
                </c:pt>
                <c:pt idx="16802">
                  <c:v>38.9261221059839</c:v>
                </c:pt>
                <c:pt idx="16803">
                  <c:v>38.928438861257398</c:v>
                </c:pt>
                <c:pt idx="16804">
                  <c:v>38.930755616531002</c:v>
                </c:pt>
                <c:pt idx="16805">
                  <c:v>38.933072371804499</c:v>
                </c:pt>
                <c:pt idx="16806">
                  <c:v>38.935389127077997</c:v>
                </c:pt>
                <c:pt idx="16807">
                  <c:v>38.937705882351601</c:v>
                </c:pt>
                <c:pt idx="16808">
                  <c:v>38.940022637625098</c:v>
                </c:pt>
                <c:pt idx="16809">
                  <c:v>38.942339392898702</c:v>
                </c:pt>
                <c:pt idx="16810">
                  <c:v>38.9446561481722</c:v>
                </c:pt>
                <c:pt idx="16811">
                  <c:v>38.946972903445698</c:v>
                </c:pt>
                <c:pt idx="16812">
                  <c:v>38.949289658719302</c:v>
                </c:pt>
                <c:pt idx="16813">
                  <c:v>38.951606413992799</c:v>
                </c:pt>
                <c:pt idx="16814">
                  <c:v>38.953923169266403</c:v>
                </c:pt>
                <c:pt idx="16815">
                  <c:v>38.956239924539901</c:v>
                </c:pt>
                <c:pt idx="16816">
                  <c:v>38.958556679813398</c:v>
                </c:pt>
                <c:pt idx="16817">
                  <c:v>38.960873435087002</c:v>
                </c:pt>
                <c:pt idx="16818">
                  <c:v>38.9631901903605</c:v>
                </c:pt>
                <c:pt idx="16819">
                  <c:v>38.965506945634097</c:v>
                </c:pt>
                <c:pt idx="16820">
                  <c:v>38.967823700907601</c:v>
                </c:pt>
                <c:pt idx="16821">
                  <c:v>38.970140456181099</c:v>
                </c:pt>
                <c:pt idx="16822">
                  <c:v>38.972457211454703</c:v>
                </c:pt>
                <c:pt idx="16823">
                  <c:v>38.9747739667282</c:v>
                </c:pt>
                <c:pt idx="16824">
                  <c:v>38.977090722001797</c:v>
                </c:pt>
                <c:pt idx="16825">
                  <c:v>38.979407477275302</c:v>
                </c:pt>
                <c:pt idx="16826">
                  <c:v>38.9817242325488</c:v>
                </c:pt>
                <c:pt idx="16827">
                  <c:v>38.984040987822397</c:v>
                </c:pt>
                <c:pt idx="16828">
                  <c:v>38.986357743095901</c:v>
                </c:pt>
                <c:pt idx="16829">
                  <c:v>38.988674498369498</c:v>
                </c:pt>
                <c:pt idx="16830">
                  <c:v>38.990991253643003</c:v>
                </c:pt>
                <c:pt idx="16831">
                  <c:v>38.9933080089165</c:v>
                </c:pt>
                <c:pt idx="16832">
                  <c:v>38.995624764190097</c:v>
                </c:pt>
                <c:pt idx="16833">
                  <c:v>38.997941519463602</c:v>
                </c:pt>
                <c:pt idx="16834">
                  <c:v>39.000258274737199</c:v>
                </c:pt>
                <c:pt idx="16835">
                  <c:v>39.002575030010703</c:v>
                </c:pt>
                <c:pt idx="16836">
                  <c:v>39.004891785284201</c:v>
                </c:pt>
                <c:pt idx="16837">
                  <c:v>39.007208540557798</c:v>
                </c:pt>
                <c:pt idx="16838">
                  <c:v>39.009525295831303</c:v>
                </c:pt>
                <c:pt idx="16839">
                  <c:v>39.0118420511049</c:v>
                </c:pt>
                <c:pt idx="16840">
                  <c:v>39.014158806378397</c:v>
                </c:pt>
                <c:pt idx="16841">
                  <c:v>39.016475561651902</c:v>
                </c:pt>
                <c:pt idx="16842">
                  <c:v>39.018792316925499</c:v>
                </c:pt>
                <c:pt idx="16843">
                  <c:v>39.021109072199003</c:v>
                </c:pt>
                <c:pt idx="16844">
                  <c:v>39.0234258274726</c:v>
                </c:pt>
                <c:pt idx="16845">
                  <c:v>39.025742582746098</c:v>
                </c:pt>
                <c:pt idx="16846">
                  <c:v>39.028059338019602</c:v>
                </c:pt>
                <c:pt idx="16847">
                  <c:v>39.030376093293199</c:v>
                </c:pt>
                <c:pt idx="16848">
                  <c:v>39.032692848566697</c:v>
                </c:pt>
                <c:pt idx="16849">
                  <c:v>39.035009603840301</c:v>
                </c:pt>
                <c:pt idx="16850">
                  <c:v>39.037326359113798</c:v>
                </c:pt>
                <c:pt idx="16851">
                  <c:v>39.039643114387303</c:v>
                </c:pt>
                <c:pt idx="16852">
                  <c:v>39.0419598696609</c:v>
                </c:pt>
                <c:pt idx="16853">
                  <c:v>39.044276624934398</c:v>
                </c:pt>
                <c:pt idx="16854">
                  <c:v>39.046593380208002</c:v>
                </c:pt>
                <c:pt idx="16855">
                  <c:v>39.048910135481499</c:v>
                </c:pt>
                <c:pt idx="16856">
                  <c:v>39.051226890754997</c:v>
                </c:pt>
                <c:pt idx="16857">
                  <c:v>39.053543646028601</c:v>
                </c:pt>
                <c:pt idx="16858">
                  <c:v>39.055860401302098</c:v>
                </c:pt>
                <c:pt idx="16859">
                  <c:v>39.058177156575702</c:v>
                </c:pt>
                <c:pt idx="16860">
                  <c:v>39.0604939118492</c:v>
                </c:pt>
                <c:pt idx="16861">
                  <c:v>39.062810667122797</c:v>
                </c:pt>
                <c:pt idx="16862">
                  <c:v>39.065127422396301</c:v>
                </c:pt>
                <c:pt idx="16863">
                  <c:v>39.067444177669799</c:v>
                </c:pt>
                <c:pt idx="16864">
                  <c:v>39.069760932943403</c:v>
                </c:pt>
                <c:pt idx="16865">
                  <c:v>39.072077688216901</c:v>
                </c:pt>
                <c:pt idx="16866">
                  <c:v>39.074394443490498</c:v>
                </c:pt>
                <c:pt idx="16867">
                  <c:v>39.076711198764002</c:v>
                </c:pt>
                <c:pt idx="16868">
                  <c:v>39.0790279540375</c:v>
                </c:pt>
                <c:pt idx="16869">
                  <c:v>39.081344709311097</c:v>
                </c:pt>
                <c:pt idx="16870">
                  <c:v>39.083661464584601</c:v>
                </c:pt>
                <c:pt idx="16871">
                  <c:v>39.085978219858198</c:v>
                </c:pt>
                <c:pt idx="16872">
                  <c:v>39.088294975131703</c:v>
                </c:pt>
                <c:pt idx="16873">
                  <c:v>39.0906117304052</c:v>
                </c:pt>
                <c:pt idx="16874">
                  <c:v>39.092928485678797</c:v>
                </c:pt>
                <c:pt idx="16875">
                  <c:v>39.095245240952302</c:v>
                </c:pt>
                <c:pt idx="16876">
                  <c:v>39.097561996225899</c:v>
                </c:pt>
                <c:pt idx="16877">
                  <c:v>39.099878751499404</c:v>
                </c:pt>
                <c:pt idx="16878">
                  <c:v>39.102195506772901</c:v>
                </c:pt>
                <c:pt idx="16879">
                  <c:v>39.104512262046498</c:v>
                </c:pt>
                <c:pt idx="16880">
                  <c:v>39.106829017320003</c:v>
                </c:pt>
                <c:pt idx="16881">
                  <c:v>39.1091457725936</c:v>
                </c:pt>
                <c:pt idx="16882">
                  <c:v>39.111462527867097</c:v>
                </c:pt>
                <c:pt idx="16883">
                  <c:v>39.113779283140602</c:v>
                </c:pt>
                <c:pt idx="16884">
                  <c:v>39.116096038414199</c:v>
                </c:pt>
                <c:pt idx="16885">
                  <c:v>39.118412793687703</c:v>
                </c:pt>
                <c:pt idx="16886">
                  <c:v>39.1207295489613</c:v>
                </c:pt>
                <c:pt idx="16887">
                  <c:v>39.123046304234798</c:v>
                </c:pt>
                <c:pt idx="16888">
                  <c:v>39.125363059508302</c:v>
                </c:pt>
                <c:pt idx="16889">
                  <c:v>39.127679814781899</c:v>
                </c:pt>
                <c:pt idx="16890">
                  <c:v>39.129996570055397</c:v>
                </c:pt>
                <c:pt idx="16891">
                  <c:v>39.132313325329001</c:v>
                </c:pt>
                <c:pt idx="16892">
                  <c:v>39.134630080602498</c:v>
                </c:pt>
                <c:pt idx="16893">
                  <c:v>39.136946835876003</c:v>
                </c:pt>
                <c:pt idx="16894">
                  <c:v>39.1392635911496</c:v>
                </c:pt>
                <c:pt idx="16895">
                  <c:v>39.141580346423098</c:v>
                </c:pt>
                <c:pt idx="16896">
                  <c:v>39.143897101696702</c:v>
                </c:pt>
                <c:pt idx="16897">
                  <c:v>39.146213856970199</c:v>
                </c:pt>
                <c:pt idx="16898">
                  <c:v>39.148530612243697</c:v>
                </c:pt>
                <c:pt idx="16899">
                  <c:v>39.150847367517301</c:v>
                </c:pt>
                <c:pt idx="16900">
                  <c:v>39.153164122790798</c:v>
                </c:pt>
                <c:pt idx="16901">
                  <c:v>39.155480878064402</c:v>
                </c:pt>
                <c:pt idx="16902">
                  <c:v>39.1577976333379</c:v>
                </c:pt>
                <c:pt idx="16903">
                  <c:v>39.160114388611397</c:v>
                </c:pt>
                <c:pt idx="16904">
                  <c:v>39.162431143885001</c:v>
                </c:pt>
                <c:pt idx="16905">
                  <c:v>39.164747899158499</c:v>
                </c:pt>
                <c:pt idx="16906">
                  <c:v>39.167064654432103</c:v>
                </c:pt>
                <c:pt idx="16907">
                  <c:v>39.169381409705601</c:v>
                </c:pt>
                <c:pt idx="16908">
                  <c:v>39.171698164979098</c:v>
                </c:pt>
                <c:pt idx="16909">
                  <c:v>39.174014920252702</c:v>
                </c:pt>
                <c:pt idx="16910">
                  <c:v>39.1763316755262</c:v>
                </c:pt>
                <c:pt idx="16911">
                  <c:v>39.178648430799797</c:v>
                </c:pt>
                <c:pt idx="16912">
                  <c:v>39.180965186073301</c:v>
                </c:pt>
                <c:pt idx="16913">
                  <c:v>39.183281941346799</c:v>
                </c:pt>
                <c:pt idx="16914">
                  <c:v>39.185598696620403</c:v>
                </c:pt>
                <c:pt idx="16915">
                  <c:v>39.1879154518939</c:v>
                </c:pt>
                <c:pt idx="16916">
                  <c:v>39.190232207167497</c:v>
                </c:pt>
                <c:pt idx="16917">
                  <c:v>39.192548962441002</c:v>
                </c:pt>
                <c:pt idx="16918">
                  <c:v>39.194865717714499</c:v>
                </c:pt>
                <c:pt idx="16919">
                  <c:v>39.197182472988104</c:v>
                </c:pt>
                <c:pt idx="16920">
                  <c:v>39.199499228261601</c:v>
                </c:pt>
                <c:pt idx="16921">
                  <c:v>39.201815983535198</c:v>
                </c:pt>
                <c:pt idx="16922">
                  <c:v>39.204132738808703</c:v>
                </c:pt>
                <c:pt idx="16923">
                  <c:v>39.2064494940822</c:v>
                </c:pt>
                <c:pt idx="16924">
                  <c:v>39.208766249355797</c:v>
                </c:pt>
                <c:pt idx="16925">
                  <c:v>39.211083004629302</c:v>
                </c:pt>
                <c:pt idx="16926">
                  <c:v>39.213399759902899</c:v>
                </c:pt>
                <c:pt idx="16927">
                  <c:v>39.215716515176403</c:v>
                </c:pt>
                <c:pt idx="16928">
                  <c:v>39.218033270449901</c:v>
                </c:pt>
                <c:pt idx="16929">
                  <c:v>39.220350025723498</c:v>
                </c:pt>
                <c:pt idx="16930">
                  <c:v>39.222666780997002</c:v>
                </c:pt>
                <c:pt idx="16931">
                  <c:v>39.224983536270599</c:v>
                </c:pt>
                <c:pt idx="16932">
                  <c:v>39.227300291544097</c:v>
                </c:pt>
                <c:pt idx="16933">
                  <c:v>39.229617046817602</c:v>
                </c:pt>
                <c:pt idx="16934">
                  <c:v>39.231933802091199</c:v>
                </c:pt>
                <c:pt idx="16935">
                  <c:v>39.234250557364703</c:v>
                </c:pt>
                <c:pt idx="16936">
                  <c:v>39.2365673126383</c:v>
                </c:pt>
                <c:pt idx="16937">
                  <c:v>39.238884067911798</c:v>
                </c:pt>
                <c:pt idx="16938">
                  <c:v>39.241200823185302</c:v>
                </c:pt>
                <c:pt idx="16939">
                  <c:v>39.243517578458899</c:v>
                </c:pt>
                <c:pt idx="16940">
                  <c:v>39.245834333732397</c:v>
                </c:pt>
                <c:pt idx="16941">
                  <c:v>39.248151089006001</c:v>
                </c:pt>
                <c:pt idx="16942">
                  <c:v>39.250467844279498</c:v>
                </c:pt>
                <c:pt idx="16943">
                  <c:v>39.252784599553003</c:v>
                </c:pt>
                <c:pt idx="16944">
                  <c:v>39.2551013548266</c:v>
                </c:pt>
                <c:pt idx="16945">
                  <c:v>39.257418110100097</c:v>
                </c:pt>
                <c:pt idx="16946">
                  <c:v>39.259734865373701</c:v>
                </c:pt>
                <c:pt idx="16947">
                  <c:v>39.262051620647199</c:v>
                </c:pt>
                <c:pt idx="16948">
                  <c:v>39.264368375920697</c:v>
                </c:pt>
                <c:pt idx="16949">
                  <c:v>39.266685131194301</c:v>
                </c:pt>
                <c:pt idx="16950">
                  <c:v>39.269001886467798</c:v>
                </c:pt>
                <c:pt idx="16951">
                  <c:v>39.271318641741402</c:v>
                </c:pt>
                <c:pt idx="16952">
                  <c:v>39.2736353970149</c:v>
                </c:pt>
                <c:pt idx="16953">
                  <c:v>39.275952152288397</c:v>
                </c:pt>
                <c:pt idx="16954">
                  <c:v>39.278268907562001</c:v>
                </c:pt>
                <c:pt idx="16955">
                  <c:v>39.280585662835499</c:v>
                </c:pt>
                <c:pt idx="16956">
                  <c:v>39.282902418109103</c:v>
                </c:pt>
                <c:pt idx="16957">
                  <c:v>39.2852191733826</c:v>
                </c:pt>
                <c:pt idx="16958">
                  <c:v>39.287535928656098</c:v>
                </c:pt>
                <c:pt idx="16959">
                  <c:v>39.289852683929702</c:v>
                </c:pt>
                <c:pt idx="16960">
                  <c:v>39.292169439203199</c:v>
                </c:pt>
                <c:pt idx="16961">
                  <c:v>39.294486194476796</c:v>
                </c:pt>
                <c:pt idx="16962">
                  <c:v>39.296802949750301</c:v>
                </c:pt>
                <c:pt idx="16963">
                  <c:v>39.299119705023799</c:v>
                </c:pt>
                <c:pt idx="16964">
                  <c:v>39.301436460297403</c:v>
                </c:pt>
                <c:pt idx="16965">
                  <c:v>39.3037532155709</c:v>
                </c:pt>
                <c:pt idx="16966">
                  <c:v>39.306069970844497</c:v>
                </c:pt>
                <c:pt idx="16967">
                  <c:v>39.308386726118002</c:v>
                </c:pt>
                <c:pt idx="16968">
                  <c:v>39.310703481391499</c:v>
                </c:pt>
                <c:pt idx="16969">
                  <c:v>39.313020236665103</c:v>
                </c:pt>
                <c:pt idx="16970">
                  <c:v>39.315336991938601</c:v>
                </c:pt>
                <c:pt idx="16971">
                  <c:v>39.317653747212198</c:v>
                </c:pt>
                <c:pt idx="16972">
                  <c:v>39.319970502485702</c:v>
                </c:pt>
                <c:pt idx="16973">
                  <c:v>39.3222872577592</c:v>
                </c:pt>
                <c:pt idx="16974">
                  <c:v>39.324604013032797</c:v>
                </c:pt>
                <c:pt idx="16975">
                  <c:v>39.326920768306302</c:v>
                </c:pt>
                <c:pt idx="16976">
                  <c:v>39.329237523579899</c:v>
                </c:pt>
                <c:pt idx="16977">
                  <c:v>39.331554278853403</c:v>
                </c:pt>
                <c:pt idx="16978">
                  <c:v>39.333871034126901</c:v>
                </c:pt>
                <c:pt idx="16979">
                  <c:v>39.336187789400498</c:v>
                </c:pt>
                <c:pt idx="16980">
                  <c:v>39.338504544674002</c:v>
                </c:pt>
                <c:pt idx="16981">
                  <c:v>39.340821299947599</c:v>
                </c:pt>
                <c:pt idx="16982">
                  <c:v>39.343138055221097</c:v>
                </c:pt>
                <c:pt idx="16983">
                  <c:v>39.345454810494601</c:v>
                </c:pt>
                <c:pt idx="16984">
                  <c:v>39.347771565768198</c:v>
                </c:pt>
                <c:pt idx="16985">
                  <c:v>39.350088321041703</c:v>
                </c:pt>
                <c:pt idx="16986">
                  <c:v>39.3524050763153</c:v>
                </c:pt>
                <c:pt idx="16987">
                  <c:v>39.354721831588797</c:v>
                </c:pt>
                <c:pt idx="16988">
                  <c:v>39.357038586862302</c:v>
                </c:pt>
                <c:pt idx="16989">
                  <c:v>39.359355342135899</c:v>
                </c:pt>
                <c:pt idx="16990">
                  <c:v>39.361672097409397</c:v>
                </c:pt>
                <c:pt idx="16991">
                  <c:v>39.363988852683001</c:v>
                </c:pt>
                <c:pt idx="16992">
                  <c:v>39.366305607956498</c:v>
                </c:pt>
                <c:pt idx="16993">
                  <c:v>39.368622363230003</c:v>
                </c:pt>
                <c:pt idx="16994">
                  <c:v>39.3709391185036</c:v>
                </c:pt>
                <c:pt idx="16995">
                  <c:v>39.373255873777097</c:v>
                </c:pt>
                <c:pt idx="16996">
                  <c:v>39.375572629050701</c:v>
                </c:pt>
                <c:pt idx="16997">
                  <c:v>39.377889384324199</c:v>
                </c:pt>
                <c:pt idx="16998">
                  <c:v>39.380206139597703</c:v>
                </c:pt>
                <c:pt idx="16999">
                  <c:v>39.3825228948713</c:v>
                </c:pt>
                <c:pt idx="17000">
                  <c:v>39.384839650144798</c:v>
                </c:pt>
                <c:pt idx="17001">
                  <c:v>39.387156405418402</c:v>
                </c:pt>
                <c:pt idx="17002">
                  <c:v>39.3894731606919</c:v>
                </c:pt>
                <c:pt idx="17003">
                  <c:v>39.391789915965497</c:v>
                </c:pt>
                <c:pt idx="17004">
                  <c:v>39.394106671239001</c:v>
                </c:pt>
                <c:pt idx="17005">
                  <c:v>39.396423426512499</c:v>
                </c:pt>
                <c:pt idx="17006">
                  <c:v>39.398740181786103</c:v>
                </c:pt>
                <c:pt idx="17007">
                  <c:v>39.4010569370596</c:v>
                </c:pt>
                <c:pt idx="17008">
                  <c:v>39.403373692333197</c:v>
                </c:pt>
                <c:pt idx="17009">
                  <c:v>39.405690447606702</c:v>
                </c:pt>
                <c:pt idx="17010">
                  <c:v>39.408007202880199</c:v>
                </c:pt>
                <c:pt idx="17011">
                  <c:v>39.410323958153803</c:v>
                </c:pt>
                <c:pt idx="17012">
                  <c:v>39.412640713427301</c:v>
                </c:pt>
                <c:pt idx="17013">
                  <c:v>39.414957468700898</c:v>
                </c:pt>
                <c:pt idx="17014">
                  <c:v>39.417274223974403</c:v>
                </c:pt>
                <c:pt idx="17015">
                  <c:v>39.4195909792479</c:v>
                </c:pt>
                <c:pt idx="17016">
                  <c:v>39.421907734521497</c:v>
                </c:pt>
                <c:pt idx="17017">
                  <c:v>39.424224489795002</c:v>
                </c:pt>
                <c:pt idx="17018">
                  <c:v>39.426541245068599</c:v>
                </c:pt>
                <c:pt idx="17019">
                  <c:v>39.428858000342103</c:v>
                </c:pt>
                <c:pt idx="17020">
                  <c:v>39.431174755615601</c:v>
                </c:pt>
                <c:pt idx="17021">
                  <c:v>39.433491510889198</c:v>
                </c:pt>
                <c:pt idx="17022">
                  <c:v>39.435808266162702</c:v>
                </c:pt>
                <c:pt idx="17023">
                  <c:v>39.438125021436299</c:v>
                </c:pt>
                <c:pt idx="17024">
                  <c:v>39.440441776709797</c:v>
                </c:pt>
                <c:pt idx="17025">
                  <c:v>39.442758531983301</c:v>
                </c:pt>
                <c:pt idx="17026">
                  <c:v>39.445075287256898</c:v>
                </c:pt>
                <c:pt idx="17027">
                  <c:v>39.447392042530403</c:v>
                </c:pt>
                <c:pt idx="17028">
                  <c:v>39.449708797804</c:v>
                </c:pt>
                <c:pt idx="17029">
                  <c:v>39.452025553077497</c:v>
                </c:pt>
                <c:pt idx="17030">
                  <c:v>39.454342308351002</c:v>
                </c:pt>
                <c:pt idx="17031">
                  <c:v>39.456659063624599</c:v>
                </c:pt>
                <c:pt idx="17032">
                  <c:v>39.458975818898097</c:v>
                </c:pt>
                <c:pt idx="17033">
                  <c:v>39.461292574171701</c:v>
                </c:pt>
                <c:pt idx="17034">
                  <c:v>39.463609329445198</c:v>
                </c:pt>
                <c:pt idx="17035">
                  <c:v>39.465926084718703</c:v>
                </c:pt>
                <c:pt idx="17036">
                  <c:v>39.4682428399923</c:v>
                </c:pt>
                <c:pt idx="17037">
                  <c:v>39.470559595265797</c:v>
                </c:pt>
                <c:pt idx="17038">
                  <c:v>39.472876350539401</c:v>
                </c:pt>
                <c:pt idx="17039">
                  <c:v>39.475193105812899</c:v>
                </c:pt>
                <c:pt idx="17040">
                  <c:v>39.477509861086403</c:v>
                </c:pt>
                <c:pt idx="17041">
                  <c:v>39.47982661636</c:v>
                </c:pt>
                <c:pt idx="17042">
                  <c:v>39.482143371633498</c:v>
                </c:pt>
                <c:pt idx="17043">
                  <c:v>39.484460126907102</c:v>
                </c:pt>
                <c:pt idx="17044">
                  <c:v>39.4867768821806</c:v>
                </c:pt>
                <c:pt idx="17045">
                  <c:v>39.489093637454097</c:v>
                </c:pt>
                <c:pt idx="17046">
                  <c:v>39.491410392727701</c:v>
                </c:pt>
                <c:pt idx="17047">
                  <c:v>39.493727148001199</c:v>
                </c:pt>
                <c:pt idx="17048">
                  <c:v>39.496043903274803</c:v>
                </c:pt>
                <c:pt idx="17049">
                  <c:v>39.4983606585483</c:v>
                </c:pt>
                <c:pt idx="17050">
                  <c:v>39.500677413821798</c:v>
                </c:pt>
                <c:pt idx="17051">
                  <c:v>39.502994169095402</c:v>
                </c:pt>
                <c:pt idx="17052">
                  <c:v>39.505310924368899</c:v>
                </c:pt>
                <c:pt idx="17053">
                  <c:v>39.507627679642503</c:v>
                </c:pt>
                <c:pt idx="17054">
                  <c:v>39.509944434916001</c:v>
                </c:pt>
                <c:pt idx="17055">
                  <c:v>39.512261190189498</c:v>
                </c:pt>
                <c:pt idx="17056">
                  <c:v>39.514577945463103</c:v>
                </c:pt>
                <c:pt idx="17057">
                  <c:v>39.5168947007366</c:v>
                </c:pt>
                <c:pt idx="17058">
                  <c:v>39.519211456010197</c:v>
                </c:pt>
                <c:pt idx="17059">
                  <c:v>39.521528211283702</c:v>
                </c:pt>
                <c:pt idx="17060">
                  <c:v>39.523844966557199</c:v>
                </c:pt>
                <c:pt idx="17061">
                  <c:v>39.526161721830803</c:v>
                </c:pt>
                <c:pt idx="17062">
                  <c:v>39.528478477104301</c:v>
                </c:pt>
                <c:pt idx="17063">
                  <c:v>39.530795232377898</c:v>
                </c:pt>
                <c:pt idx="17064">
                  <c:v>39.533111987651402</c:v>
                </c:pt>
                <c:pt idx="17065">
                  <c:v>39.5354287429249</c:v>
                </c:pt>
                <c:pt idx="17066">
                  <c:v>39.537745498198497</c:v>
                </c:pt>
                <c:pt idx="17067">
                  <c:v>39.540062253472001</c:v>
                </c:pt>
                <c:pt idx="17068">
                  <c:v>39.542379008745598</c:v>
                </c:pt>
                <c:pt idx="17069">
                  <c:v>39.544695764019103</c:v>
                </c:pt>
                <c:pt idx="17070">
                  <c:v>39.547012519292601</c:v>
                </c:pt>
                <c:pt idx="17071">
                  <c:v>39.549329274566198</c:v>
                </c:pt>
                <c:pt idx="17072">
                  <c:v>39.551646029839702</c:v>
                </c:pt>
                <c:pt idx="17073">
                  <c:v>39.553962785113299</c:v>
                </c:pt>
                <c:pt idx="17074">
                  <c:v>39.556279540386797</c:v>
                </c:pt>
                <c:pt idx="17075">
                  <c:v>39.558596295660301</c:v>
                </c:pt>
                <c:pt idx="17076">
                  <c:v>39.560913050933898</c:v>
                </c:pt>
                <c:pt idx="17077">
                  <c:v>39.563229806207403</c:v>
                </c:pt>
                <c:pt idx="17078">
                  <c:v>39.565546561481</c:v>
                </c:pt>
                <c:pt idx="17079">
                  <c:v>39.567863316754497</c:v>
                </c:pt>
                <c:pt idx="17080">
                  <c:v>39.570180072028002</c:v>
                </c:pt>
                <c:pt idx="17081">
                  <c:v>39.572496827301599</c:v>
                </c:pt>
                <c:pt idx="17082">
                  <c:v>39.574813582575104</c:v>
                </c:pt>
                <c:pt idx="17083">
                  <c:v>39.5771303378487</c:v>
                </c:pt>
                <c:pt idx="17084">
                  <c:v>39.579447093122198</c:v>
                </c:pt>
                <c:pt idx="17085">
                  <c:v>39.581763848395703</c:v>
                </c:pt>
                <c:pt idx="17086">
                  <c:v>39.5840806036693</c:v>
                </c:pt>
                <c:pt idx="17087">
                  <c:v>39.586397358942797</c:v>
                </c:pt>
                <c:pt idx="17088">
                  <c:v>39.588714114216401</c:v>
                </c:pt>
                <c:pt idx="17089">
                  <c:v>39.591030869489899</c:v>
                </c:pt>
                <c:pt idx="17090">
                  <c:v>39.593347624763403</c:v>
                </c:pt>
                <c:pt idx="17091">
                  <c:v>39.595664380037</c:v>
                </c:pt>
                <c:pt idx="17092">
                  <c:v>39.597981135310498</c:v>
                </c:pt>
                <c:pt idx="17093">
                  <c:v>39.600297890584102</c:v>
                </c:pt>
                <c:pt idx="17094">
                  <c:v>39.602614645857599</c:v>
                </c:pt>
                <c:pt idx="17095">
                  <c:v>39.604931401131097</c:v>
                </c:pt>
                <c:pt idx="17096">
                  <c:v>39.607248156404701</c:v>
                </c:pt>
                <c:pt idx="17097">
                  <c:v>39.609564911678198</c:v>
                </c:pt>
                <c:pt idx="17098">
                  <c:v>39.611881666951803</c:v>
                </c:pt>
                <c:pt idx="17099">
                  <c:v>39.6141984222253</c:v>
                </c:pt>
                <c:pt idx="17100">
                  <c:v>39.616515177498798</c:v>
                </c:pt>
                <c:pt idx="17101">
                  <c:v>39.618831932772402</c:v>
                </c:pt>
                <c:pt idx="17102">
                  <c:v>39.621148688045899</c:v>
                </c:pt>
                <c:pt idx="17103">
                  <c:v>39.623465443319503</c:v>
                </c:pt>
                <c:pt idx="17104">
                  <c:v>39.625782198593001</c:v>
                </c:pt>
                <c:pt idx="17105">
                  <c:v>39.628098953866498</c:v>
                </c:pt>
                <c:pt idx="17106">
                  <c:v>39.630415709140102</c:v>
                </c:pt>
                <c:pt idx="17107">
                  <c:v>39.6327324644136</c:v>
                </c:pt>
                <c:pt idx="17108">
                  <c:v>39.635049219687197</c:v>
                </c:pt>
                <c:pt idx="17109">
                  <c:v>39.637365974960701</c:v>
                </c:pt>
                <c:pt idx="17110">
                  <c:v>39.639682730234199</c:v>
                </c:pt>
                <c:pt idx="17111">
                  <c:v>39.641999485507803</c:v>
                </c:pt>
                <c:pt idx="17112">
                  <c:v>39.644316240781301</c:v>
                </c:pt>
                <c:pt idx="17113">
                  <c:v>39.646632996054898</c:v>
                </c:pt>
                <c:pt idx="17114">
                  <c:v>39.648949751328402</c:v>
                </c:pt>
                <c:pt idx="17115">
                  <c:v>39.6512665066019</c:v>
                </c:pt>
                <c:pt idx="17116">
                  <c:v>39.653583261875497</c:v>
                </c:pt>
                <c:pt idx="17117">
                  <c:v>39.655900017149001</c:v>
                </c:pt>
                <c:pt idx="17118">
                  <c:v>39.658216772422598</c:v>
                </c:pt>
                <c:pt idx="17119">
                  <c:v>39.660533527696103</c:v>
                </c:pt>
                <c:pt idx="17120">
                  <c:v>39.6628502829696</c:v>
                </c:pt>
                <c:pt idx="17121">
                  <c:v>39.665167038243197</c:v>
                </c:pt>
                <c:pt idx="17122">
                  <c:v>39.667483793516702</c:v>
                </c:pt>
                <c:pt idx="17123">
                  <c:v>39.669800548790299</c:v>
                </c:pt>
                <c:pt idx="17124">
                  <c:v>39.672117304063804</c:v>
                </c:pt>
                <c:pt idx="17125">
                  <c:v>39.674434059337301</c:v>
                </c:pt>
                <c:pt idx="17126">
                  <c:v>39.676750814610898</c:v>
                </c:pt>
                <c:pt idx="17127">
                  <c:v>39.679067569884403</c:v>
                </c:pt>
                <c:pt idx="17128">
                  <c:v>39.681384325158</c:v>
                </c:pt>
                <c:pt idx="17129">
                  <c:v>39.683701080431497</c:v>
                </c:pt>
                <c:pt idx="17130">
                  <c:v>39.686017835705002</c:v>
                </c:pt>
                <c:pt idx="17131">
                  <c:v>39.688334590978599</c:v>
                </c:pt>
                <c:pt idx="17132">
                  <c:v>39.690651346252103</c:v>
                </c:pt>
                <c:pt idx="17133">
                  <c:v>39.6929681015257</c:v>
                </c:pt>
                <c:pt idx="17134">
                  <c:v>39.695284856799198</c:v>
                </c:pt>
                <c:pt idx="17135">
                  <c:v>39.697601612072702</c:v>
                </c:pt>
                <c:pt idx="17136">
                  <c:v>39.699918367346299</c:v>
                </c:pt>
                <c:pt idx="17137">
                  <c:v>39.702235122619797</c:v>
                </c:pt>
                <c:pt idx="17138">
                  <c:v>39.704551877893401</c:v>
                </c:pt>
                <c:pt idx="17139">
                  <c:v>39.706868633166899</c:v>
                </c:pt>
                <c:pt idx="17140">
                  <c:v>39.709185388440403</c:v>
                </c:pt>
                <c:pt idx="17141">
                  <c:v>39.711502143714</c:v>
                </c:pt>
                <c:pt idx="17142">
                  <c:v>39.713818898987498</c:v>
                </c:pt>
                <c:pt idx="17143">
                  <c:v>39.716135654261102</c:v>
                </c:pt>
                <c:pt idx="17144">
                  <c:v>39.718452409534599</c:v>
                </c:pt>
                <c:pt idx="17145">
                  <c:v>39.720769164808203</c:v>
                </c:pt>
                <c:pt idx="17146">
                  <c:v>39.723085920081701</c:v>
                </c:pt>
                <c:pt idx="17147">
                  <c:v>39.725402675355198</c:v>
                </c:pt>
                <c:pt idx="17148">
                  <c:v>39.727719430628802</c:v>
                </c:pt>
                <c:pt idx="17149">
                  <c:v>39.7300361859023</c:v>
                </c:pt>
                <c:pt idx="17150">
                  <c:v>39.732352941175897</c:v>
                </c:pt>
                <c:pt idx="17151">
                  <c:v>39.734669696449401</c:v>
                </c:pt>
                <c:pt idx="17152">
                  <c:v>39.736986451722899</c:v>
                </c:pt>
                <c:pt idx="17153">
                  <c:v>39.739303206996503</c:v>
                </c:pt>
                <c:pt idx="17154">
                  <c:v>39.741619962270001</c:v>
                </c:pt>
                <c:pt idx="17155">
                  <c:v>39.743936717543598</c:v>
                </c:pt>
                <c:pt idx="17156">
                  <c:v>39.746253472817102</c:v>
                </c:pt>
                <c:pt idx="17157">
                  <c:v>39.7485702280906</c:v>
                </c:pt>
                <c:pt idx="17158">
                  <c:v>39.750886983364197</c:v>
                </c:pt>
                <c:pt idx="17159">
                  <c:v>39.753203738637701</c:v>
                </c:pt>
                <c:pt idx="17160">
                  <c:v>39.755520493911298</c:v>
                </c:pt>
                <c:pt idx="17161">
                  <c:v>39.757837249184803</c:v>
                </c:pt>
                <c:pt idx="17162">
                  <c:v>39.7601540044583</c:v>
                </c:pt>
                <c:pt idx="17163">
                  <c:v>39.762470759731897</c:v>
                </c:pt>
                <c:pt idx="17164">
                  <c:v>39.764787515005402</c:v>
                </c:pt>
                <c:pt idx="17165">
                  <c:v>39.767104270278999</c:v>
                </c:pt>
                <c:pt idx="17166">
                  <c:v>39.769421025552496</c:v>
                </c:pt>
                <c:pt idx="17167">
                  <c:v>39.771737780826001</c:v>
                </c:pt>
                <c:pt idx="17168">
                  <c:v>39.774054536099598</c:v>
                </c:pt>
                <c:pt idx="17169">
                  <c:v>39.776371291373103</c:v>
                </c:pt>
                <c:pt idx="17170">
                  <c:v>39.7786880466467</c:v>
                </c:pt>
                <c:pt idx="17171">
                  <c:v>39.781004801920197</c:v>
                </c:pt>
                <c:pt idx="17172">
                  <c:v>39.783321557193702</c:v>
                </c:pt>
                <c:pt idx="17173">
                  <c:v>39.785638312467299</c:v>
                </c:pt>
                <c:pt idx="17174">
                  <c:v>39.787955067740803</c:v>
                </c:pt>
                <c:pt idx="17175">
                  <c:v>39.7902718230144</c:v>
                </c:pt>
                <c:pt idx="17176">
                  <c:v>39.792588578287898</c:v>
                </c:pt>
                <c:pt idx="17177">
                  <c:v>39.794905333561402</c:v>
                </c:pt>
                <c:pt idx="17178">
                  <c:v>39.797222088834999</c:v>
                </c:pt>
                <c:pt idx="17179">
                  <c:v>39.799538844108497</c:v>
                </c:pt>
                <c:pt idx="17180">
                  <c:v>39.801855599382101</c:v>
                </c:pt>
                <c:pt idx="17181">
                  <c:v>39.804172354655599</c:v>
                </c:pt>
                <c:pt idx="17182">
                  <c:v>39.806489109929103</c:v>
                </c:pt>
                <c:pt idx="17183">
                  <c:v>39.8088058652027</c:v>
                </c:pt>
                <c:pt idx="17184">
                  <c:v>39.811122620476198</c:v>
                </c:pt>
                <c:pt idx="17185">
                  <c:v>39.813439375749802</c:v>
                </c:pt>
                <c:pt idx="17186">
                  <c:v>39.815756131023299</c:v>
                </c:pt>
                <c:pt idx="17187">
                  <c:v>39.818072886296797</c:v>
                </c:pt>
                <c:pt idx="17188">
                  <c:v>39.820389641570401</c:v>
                </c:pt>
                <c:pt idx="17189">
                  <c:v>39.822706396843898</c:v>
                </c:pt>
                <c:pt idx="17190">
                  <c:v>39.825023152117502</c:v>
                </c:pt>
                <c:pt idx="17191">
                  <c:v>39.827339907391</c:v>
                </c:pt>
                <c:pt idx="17192">
                  <c:v>39.829656662664497</c:v>
                </c:pt>
                <c:pt idx="17193">
                  <c:v>39.831973417938102</c:v>
                </c:pt>
                <c:pt idx="17194">
                  <c:v>39.834290173211599</c:v>
                </c:pt>
                <c:pt idx="17195">
                  <c:v>39.836606928485203</c:v>
                </c:pt>
                <c:pt idx="17196">
                  <c:v>39.838923683758701</c:v>
                </c:pt>
                <c:pt idx="17197">
                  <c:v>39.841240439032198</c:v>
                </c:pt>
                <c:pt idx="17198">
                  <c:v>39.843557194305802</c:v>
                </c:pt>
                <c:pt idx="17199">
                  <c:v>39.8458739495793</c:v>
                </c:pt>
                <c:pt idx="17200">
                  <c:v>39.848190704852897</c:v>
                </c:pt>
                <c:pt idx="17201">
                  <c:v>39.850507460126401</c:v>
                </c:pt>
                <c:pt idx="17202">
                  <c:v>39.852824215399899</c:v>
                </c:pt>
                <c:pt idx="17203">
                  <c:v>39.855140970673503</c:v>
                </c:pt>
                <c:pt idx="17204">
                  <c:v>39.857457725947</c:v>
                </c:pt>
                <c:pt idx="17205">
                  <c:v>39.859774481220597</c:v>
                </c:pt>
                <c:pt idx="17206">
                  <c:v>39.862091236494102</c:v>
                </c:pt>
                <c:pt idx="17207">
                  <c:v>39.8644079917676</c:v>
                </c:pt>
                <c:pt idx="17208">
                  <c:v>39.866724747041197</c:v>
                </c:pt>
                <c:pt idx="17209">
                  <c:v>39.869041502314701</c:v>
                </c:pt>
                <c:pt idx="17210">
                  <c:v>39.871358257588298</c:v>
                </c:pt>
                <c:pt idx="17211">
                  <c:v>39.873675012861803</c:v>
                </c:pt>
                <c:pt idx="17212">
                  <c:v>39.8759917681353</c:v>
                </c:pt>
                <c:pt idx="17213">
                  <c:v>39.878308523408897</c:v>
                </c:pt>
                <c:pt idx="17214">
                  <c:v>39.880625278682402</c:v>
                </c:pt>
                <c:pt idx="17215">
                  <c:v>39.882942033955999</c:v>
                </c:pt>
                <c:pt idx="17216">
                  <c:v>39.885258789229503</c:v>
                </c:pt>
                <c:pt idx="17217">
                  <c:v>39.887575544503001</c:v>
                </c:pt>
                <c:pt idx="17218">
                  <c:v>39.889892299776598</c:v>
                </c:pt>
                <c:pt idx="17219">
                  <c:v>39.892209055050103</c:v>
                </c:pt>
                <c:pt idx="17220">
                  <c:v>39.894525810323699</c:v>
                </c:pt>
                <c:pt idx="17221">
                  <c:v>39.896842565597197</c:v>
                </c:pt>
                <c:pt idx="17222">
                  <c:v>39.899159320870702</c:v>
                </c:pt>
                <c:pt idx="17223">
                  <c:v>39.901476076144299</c:v>
                </c:pt>
                <c:pt idx="17224">
                  <c:v>39.903792831417803</c:v>
                </c:pt>
                <c:pt idx="17225">
                  <c:v>39.9061095866914</c:v>
                </c:pt>
                <c:pt idx="17226">
                  <c:v>39.908426341964898</c:v>
                </c:pt>
                <c:pt idx="17227">
                  <c:v>39.910743097238402</c:v>
                </c:pt>
                <c:pt idx="17228">
                  <c:v>39.913059852511999</c:v>
                </c:pt>
                <c:pt idx="17229">
                  <c:v>39.915376607785497</c:v>
                </c:pt>
                <c:pt idx="17230">
                  <c:v>39.917693363059101</c:v>
                </c:pt>
                <c:pt idx="17231">
                  <c:v>39.920010118332598</c:v>
                </c:pt>
                <c:pt idx="17232">
                  <c:v>39.922326873606103</c:v>
                </c:pt>
                <c:pt idx="17233">
                  <c:v>39.9246436288797</c:v>
                </c:pt>
                <c:pt idx="17234">
                  <c:v>39.926960384153197</c:v>
                </c:pt>
                <c:pt idx="17235">
                  <c:v>39.929277139426802</c:v>
                </c:pt>
                <c:pt idx="17236">
                  <c:v>39.931593894700299</c:v>
                </c:pt>
                <c:pt idx="17237">
                  <c:v>39.933910649973797</c:v>
                </c:pt>
                <c:pt idx="17238">
                  <c:v>39.936227405247401</c:v>
                </c:pt>
                <c:pt idx="17239">
                  <c:v>39.938544160520898</c:v>
                </c:pt>
                <c:pt idx="17240">
                  <c:v>39.940860915794502</c:v>
                </c:pt>
                <c:pt idx="17241">
                  <c:v>39.943177671068</c:v>
                </c:pt>
                <c:pt idx="17242">
                  <c:v>39.945494426341497</c:v>
                </c:pt>
                <c:pt idx="17243">
                  <c:v>39.947811181615101</c:v>
                </c:pt>
                <c:pt idx="17244">
                  <c:v>39.950127936888599</c:v>
                </c:pt>
                <c:pt idx="17245">
                  <c:v>39.952444692162203</c:v>
                </c:pt>
                <c:pt idx="17246">
                  <c:v>39.9547614474357</c:v>
                </c:pt>
                <c:pt idx="17247">
                  <c:v>39.957078202709198</c:v>
                </c:pt>
                <c:pt idx="17248">
                  <c:v>39.959394957982802</c:v>
                </c:pt>
                <c:pt idx="17249">
                  <c:v>39.9617117132563</c:v>
                </c:pt>
                <c:pt idx="17250">
                  <c:v>39.964028468529897</c:v>
                </c:pt>
                <c:pt idx="17251">
                  <c:v>39.966345223803401</c:v>
                </c:pt>
                <c:pt idx="17252">
                  <c:v>39.968661979076899</c:v>
                </c:pt>
                <c:pt idx="17253">
                  <c:v>39.970978734350503</c:v>
                </c:pt>
                <c:pt idx="17254">
                  <c:v>39.973295489624</c:v>
                </c:pt>
                <c:pt idx="17255">
                  <c:v>39.975612244897597</c:v>
                </c:pt>
                <c:pt idx="17256">
                  <c:v>39.977929000171102</c:v>
                </c:pt>
                <c:pt idx="17257">
                  <c:v>39.980245755444599</c:v>
                </c:pt>
                <c:pt idx="17258">
                  <c:v>39.982562510718203</c:v>
                </c:pt>
                <c:pt idx="17259">
                  <c:v>39.984879265991701</c:v>
                </c:pt>
                <c:pt idx="17260">
                  <c:v>39.987196021265298</c:v>
                </c:pt>
                <c:pt idx="17261">
                  <c:v>39.989512776538803</c:v>
                </c:pt>
                <c:pt idx="17262">
                  <c:v>39.9918295318123</c:v>
                </c:pt>
                <c:pt idx="17263">
                  <c:v>39.994146287085897</c:v>
                </c:pt>
                <c:pt idx="17264">
                  <c:v>39.996463042359402</c:v>
                </c:pt>
                <c:pt idx="17265">
                  <c:v>39.998779797632999</c:v>
                </c:pt>
                <c:pt idx="17266">
                  <c:v>40.001096552906503</c:v>
                </c:pt>
                <c:pt idx="17267">
                  <c:v>40.003413308180001</c:v>
                </c:pt>
                <c:pt idx="17268">
                  <c:v>40.005730063453598</c:v>
                </c:pt>
                <c:pt idx="17269">
                  <c:v>40.008046818727102</c:v>
                </c:pt>
                <c:pt idx="17270">
                  <c:v>40.010363574000699</c:v>
                </c:pt>
                <c:pt idx="17271">
                  <c:v>40.012680329274197</c:v>
                </c:pt>
                <c:pt idx="17272">
                  <c:v>40.014997084547701</c:v>
                </c:pt>
                <c:pt idx="17273">
                  <c:v>40.017313839821298</c:v>
                </c:pt>
                <c:pt idx="17274">
                  <c:v>40.019630595094803</c:v>
                </c:pt>
                <c:pt idx="17275">
                  <c:v>40.0219473503684</c:v>
                </c:pt>
                <c:pt idx="17276">
                  <c:v>40.024264105641898</c:v>
                </c:pt>
                <c:pt idx="17277">
                  <c:v>40.026580860915402</c:v>
                </c:pt>
                <c:pt idx="17278">
                  <c:v>40.028897616188999</c:v>
                </c:pt>
                <c:pt idx="17279">
                  <c:v>40.031214371462497</c:v>
                </c:pt>
                <c:pt idx="17280">
                  <c:v>40.033531126736101</c:v>
                </c:pt>
                <c:pt idx="17281">
                  <c:v>40.035847882009598</c:v>
                </c:pt>
                <c:pt idx="17282">
                  <c:v>40.038164637283103</c:v>
                </c:pt>
                <c:pt idx="17283">
                  <c:v>40.0404813925567</c:v>
                </c:pt>
                <c:pt idx="17284">
                  <c:v>40.042798147830197</c:v>
                </c:pt>
                <c:pt idx="17285">
                  <c:v>40.045114903103801</c:v>
                </c:pt>
                <c:pt idx="17286">
                  <c:v>40.047431658377299</c:v>
                </c:pt>
                <c:pt idx="17287">
                  <c:v>40.049748413650804</c:v>
                </c:pt>
                <c:pt idx="17288">
                  <c:v>40.0520651689244</c:v>
                </c:pt>
                <c:pt idx="17289">
                  <c:v>40.054381924197898</c:v>
                </c:pt>
                <c:pt idx="17290">
                  <c:v>40.056698679471502</c:v>
                </c:pt>
                <c:pt idx="17291">
                  <c:v>40.059015434745</c:v>
                </c:pt>
                <c:pt idx="17292">
                  <c:v>40.061332190018597</c:v>
                </c:pt>
                <c:pt idx="17293">
                  <c:v>40.063648945292101</c:v>
                </c:pt>
                <c:pt idx="17294">
                  <c:v>40.065965700565599</c:v>
                </c:pt>
                <c:pt idx="17295">
                  <c:v>40.068282455839203</c:v>
                </c:pt>
                <c:pt idx="17296">
                  <c:v>40.0705992111127</c:v>
                </c:pt>
                <c:pt idx="17297">
                  <c:v>40.072915966386297</c:v>
                </c:pt>
                <c:pt idx="17298">
                  <c:v>40.075232721659802</c:v>
                </c:pt>
                <c:pt idx="17299">
                  <c:v>40.077549476933299</c:v>
                </c:pt>
                <c:pt idx="17300">
                  <c:v>40.079866232206903</c:v>
                </c:pt>
                <c:pt idx="17301">
                  <c:v>40.082182987480401</c:v>
                </c:pt>
                <c:pt idx="17302">
                  <c:v>40.084499742753998</c:v>
                </c:pt>
                <c:pt idx="17303">
                  <c:v>40.086816498027503</c:v>
                </c:pt>
                <c:pt idx="17304">
                  <c:v>40.089133253301</c:v>
                </c:pt>
                <c:pt idx="17305">
                  <c:v>40.091450008574597</c:v>
                </c:pt>
                <c:pt idx="17306">
                  <c:v>40.093766763848102</c:v>
                </c:pt>
                <c:pt idx="17307">
                  <c:v>40.096083519121699</c:v>
                </c:pt>
                <c:pt idx="17308">
                  <c:v>40.098400274395203</c:v>
                </c:pt>
                <c:pt idx="17309">
                  <c:v>40.100717029668701</c:v>
                </c:pt>
                <c:pt idx="17310">
                  <c:v>40.103033784942298</c:v>
                </c:pt>
                <c:pt idx="17311">
                  <c:v>40.105350540215802</c:v>
                </c:pt>
                <c:pt idx="17312">
                  <c:v>40.107667295489399</c:v>
                </c:pt>
                <c:pt idx="17313">
                  <c:v>40.109984050762897</c:v>
                </c:pt>
                <c:pt idx="17314">
                  <c:v>40.112300806036401</c:v>
                </c:pt>
                <c:pt idx="17315">
                  <c:v>40.114617561309998</c:v>
                </c:pt>
                <c:pt idx="17316">
                  <c:v>40.116934316583503</c:v>
                </c:pt>
                <c:pt idx="17317">
                  <c:v>40.1192510718571</c:v>
                </c:pt>
                <c:pt idx="17318">
                  <c:v>40.121567827130598</c:v>
                </c:pt>
                <c:pt idx="17319">
                  <c:v>40.123884582404102</c:v>
                </c:pt>
                <c:pt idx="17320">
                  <c:v>40.126201337677699</c:v>
                </c:pt>
                <c:pt idx="17321">
                  <c:v>40.128518092951197</c:v>
                </c:pt>
                <c:pt idx="17322">
                  <c:v>40.130834848224801</c:v>
                </c:pt>
                <c:pt idx="17323">
                  <c:v>40.133151603498298</c:v>
                </c:pt>
                <c:pt idx="17324">
                  <c:v>40.135468358771803</c:v>
                </c:pt>
                <c:pt idx="17325">
                  <c:v>40.1377851140454</c:v>
                </c:pt>
                <c:pt idx="17326">
                  <c:v>40.140101869318897</c:v>
                </c:pt>
                <c:pt idx="17327">
                  <c:v>40.142418624592501</c:v>
                </c:pt>
                <c:pt idx="17328">
                  <c:v>40.144735379865999</c:v>
                </c:pt>
                <c:pt idx="17329">
                  <c:v>40.147052135139504</c:v>
                </c:pt>
                <c:pt idx="17330">
                  <c:v>40.149368890413101</c:v>
                </c:pt>
                <c:pt idx="17331">
                  <c:v>40.151685645686598</c:v>
                </c:pt>
                <c:pt idx="17332">
                  <c:v>40.154002400960202</c:v>
                </c:pt>
                <c:pt idx="17333">
                  <c:v>40.1563191562337</c:v>
                </c:pt>
                <c:pt idx="17334">
                  <c:v>40.158635911507197</c:v>
                </c:pt>
                <c:pt idx="17335">
                  <c:v>40.160952666780801</c:v>
                </c:pt>
                <c:pt idx="17336">
                  <c:v>40.163269422054299</c:v>
                </c:pt>
                <c:pt idx="17337">
                  <c:v>40.165586177327903</c:v>
                </c:pt>
                <c:pt idx="17338">
                  <c:v>40.1679029326014</c:v>
                </c:pt>
                <c:pt idx="17339">
                  <c:v>40.170219687874898</c:v>
                </c:pt>
                <c:pt idx="17340">
                  <c:v>40.172536443148502</c:v>
                </c:pt>
                <c:pt idx="17341">
                  <c:v>40.174853198421999</c:v>
                </c:pt>
                <c:pt idx="17342">
                  <c:v>40.177169953695604</c:v>
                </c:pt>
                <c:pt idx="17343">
                  <c:v>40.179486708969101</c:v>
                </c:pt>
                <c:pt idx="17344">
                  <c:v>40.181803464242599</c:v>
                </c:pt>
                <c:pt idx="17345">
                  <c:v>40.184120219516203</c:v>
                </c:pt>
                <c:pt idx="17346">
                  <c:v>40.1864369747897</c:v>
                </c:pt>
                <c:pt idx="17347">
                  <c:v>40.188753730063297</c:v>
                </c:pt>
                <c:pt idx="17348">
                  <c:v>40.191070485336802</c:v>
                </c:pt>
                <c:pt idx="17349">
                  <c:v>40.193387240610299</c:v>
                </c:pt>
                <c:pt idx="17350">
                  <c:v>40.195703995883903</c:v>
                </c:pt>
                <c:pt idx="17351">
                  <c:v>40.198020751157401</c:v>
                </c:pt>
                <c:pt idx="17352">
                  <c:v>40.200337506430998</c:v>
                </c:pt>
                <c:pt idx="17353">
                  <c:v>40.202654261704502</c:v>
                </c:pt>
                <c:pt idx="17354">
                  <c:v>40.204971016978</c:v>
                </c:pt>
                <c:pt idx="17355">
                  <c:v>40.207287772251597</c:v>
                </c:pt>
                <c:pt idx="17356">
                  <c:v>40.209604527525102</c:v>
                </c:pt>
                <c:pt idx="17357">
                  <c:v>40.211921282798698</c:v>
                </c:pt>
                <c:pt idx="17358">
                  <c:v>40.214238038072203</c:v>
                </c:pt>
                <c:pt idx="17359">
                  <c:v>40.216554793345701</c:v>
                </c:pt>
                <c:pt idx="17360">
                  <c:v>40.218871548619298</c:v>
                </c:pt>
                <c:pt idx="17361">
                  <c:v>40.221188303892802</c:v>
                </c:pt>
                <c:pt idx="17362">
                  <c:v>40.223505059166399</c:v>
                </c:pt>
                <c:pt idx="17363">
                  <c:v>40.225821814439897</c:v>
                </c:pt>
                <c:pt idx="17364">
                  <c:v>40.228138569713401</c:v>
                </c:pt>
                <c:pt idx="17365">
                  <c:v>40.230455324986998</c:v>
                </c:pt>
                <c:pt idx="17366">
                  <c:v>40.232772080260503</c:v>
                </c:pt>
                <c:pt idx="17367">
                  <c:v>40.2350888355341</c:v>
                </c:pt>
                <c:pt idx="17368">
                  <c:v>40.237405590807597</c:v>
                </c:pt>
                <c:pt idx="17369">
                  <c:v>40.239722346081102</c:v>
                </c:pt>
                <c:pt idx="17370">
                  <c:v>40.242039101354699</c:v>
                </c:pt>
                <c:pt idx="17371">
                  <c:v>40.244355856628196</c:v>
                </c:pt>
                <c:pt idx="17372">
                  <c:v>40.246672611901801</c:v>
                </c:pt>
                <c:pt idx="17373">
                  <c:v>40.248989367175298</c:v>
                </c:pt>
                <c:pt idx="17374">
                  <c:v>40.251306122448803</c:v>
                </c:pt>
                <c:pt idx="17375">
                  <c:v>40.2536228777224</c:v>
                </c:pt>
                <c:pt idx="17376">
                  <c:v>40.255939632995897</c:v>
                </c:pt>
                <c:pt idx="17377">
                  <c:v>40.258256388269501</c:v>
                </c:pt>
                <c:pt idx="17378">
                  <c:v>40.260573143542999</c:v>
                </c:pt>
                <c:pt idx="17379">
                  <c:v>40.262889898816503</c:v>
                </c:pt>
                <c:pt idx="17380">
                  <c:v>40.2652066540901</c:v>
                </c:pt>
                <c:pt idx="17381">
                  <c:v>40.267523409363598</c:v>
                </c:pt>
                <c:pt idx="17382">
                  <c:v>40.269840164637202</c:v>
                </c:pt>
                <c:pt idx="17383">
                  <c:v>40.272156919910699</c:v>
                </c:pt>
                <c:pt idx="17384">
                  <c:v>40.274473675184197</c:v>
                </c:pt>
                <c:pt idx="17385">
                  <c:v>40.276790430457801</c:v>
                </c:pt>
                <c:pt idx="17386">
                  <c:v>40.279107185731299</c:v>
                </c:pt>
                <c:pt idx="17387">
                  <c:v>40.281423941004903</c:v>
                </c:pt>
                <c:pt idx="17388">
                  <c:v>40.2837406962784</c:v>
                </c:pt>
                <c:pt idx="17389">
                  <c:v>40.286057451551898</c:v>
                </c:pt>
                <c:pt idx="17390">
                  <c:v>40.288374206825502</c:v>
                </c:pt>
                <c:pt idx="17391">
                  <c:v>40.290690962098999</c:v>
                </c:pt>
                <c:pt idx="17392">
                  <c:v>40.293007717372603</c:v>
                </c:pt>
                <c:pt idx="17393">
                  <c:v>40.295324472646101</c:v>
                </c:pt>
                <c:pt idx="17394">
                  <c:v>40.297641227919598</c:v>
                </c:pt>
                <c:pt idx="17395">
                  <c:v>40.299957983193202</c:v>
                </c:pt>
                <c:pt idx="17396">
                  <c:v>40.3022747384667</c:v>
                </c:pt>
                <c:pt idx="17397">
                  <c:v>40.304591493740297</c:v>
                </c:pt>
                <c:pt idx="17398">
                  <c:v>40.306908249013802</c:v>
                </c:pt>
                <c:pt idx="17399">
                  <c:v>40.309225004287299</c:v>
                </c:pt>
                <c:pt idx="17400">
                  <c:v>40.311541759560903</c:v>
                </c:pt>
                <c:pt idx="17401">
                  <c:v>40.313858514834401</c:v>
                </c:pt>
                <c:pt idx="17402">
                  <c:v>40.316175270107998</c:v>
                </c:pt>
                <c:pt idx="17403">
                  <c:v>40.318492025381502</c:v>
                </c:pt>
                <c:pt idx="17404">
                  <c:v>40.320808780655</c:v>
                </c:pt>
                <c:pt idx="17405">
                  <c:v>40.323125535928597</c:v>
                </c:pt>
                <c:pt idx="17406">
                  <c:v>40.325442291202101</c:v>
                </c:pt>
                <c:pt idx="17407">
                  <c:v>40.327759046475698</c:v>
                </c:pt>
                <c:pt idx="17408">
                  <c:v>40.330075801749203</c:v>
                </c:pt>
                <c:pt idx="17409">
                  <c:v>40.3323925570227</c:v>
                </c:pt>
                <c:pt idx="17410">
                  <c:v>40.334709312296297</c:v>
                </c:pt>
                <c:pt idx="17411">
                  <c:v>40.337026067569802</c:v>
                </c:pt>
                <c:pt idx="17412">
                  <c:v>40.339342822843399</c:v>
                </c:pt>
                <c:pt idx="17413">
                  <c:v>40.341659578116897</c:v>
                </c:pt>
                <c:pt idx="17414">
                  <c:v>40.343976333390401</c:v>
                </c:pt>
                <c:pt idx="17415">
                  <c:v>40.346293088663998</c:v>
                </c:pt>
                <c:pt idx="17416">
                  <c:v>40.348609843937503</c:v>
                </c:pt>
                <c:pt idx="17417">
                  <c:v>40.3509265992111</c:v>
                </c:pt>
                <c:pt idx="17418">
                  <c:v>40.353243354484597</c:v>
                </c:pt>
                <c:pt idx="17419">
                  <c:v>40.355560109758102</c:v>
                </c:pt>
                <c:pt idx="17420">
                  <c:v>40.357876865031699</c:v>
                </c:pt>
                <c:pt idx="17421">
                  <c:v>40.360193620305203</c:v>
                </c:pt>
                <c:pt idx="17422">
                  <c:v>40.3625103755788</c:v>
                </c:pt>
                <c:pt idx="17423">
                  <c:v>40.364827130852298</c:v>
                </c:pt>
                <c:pt idx="17424">
                  <c:v>40.367143886125803</c:v>
                </c:pt>
                <c:pt idx="17425">
                  <c:v>40.369460641399399</c:v>
                </c:pt>
                <c:pt idx="17426">
                  <c:v>40.371777396672897</c:v>
                </c:pt>
                <c:pt idx="17427">
                  <c:v>40.374094151946501</c:v>
                </c:pt>
                <c:pt idx="17428">
                  <c:v>40.376410907219999</c:v>
                </c:pt>
                <c:pt idx="17429">
                  <c:v>40.378727662493503</c:v>
                </c:pt>
                <c:pt idx="17430">
                  <c:v>40.3810444177671</c:v>
                </c:pt>
                <c:pt idx="17431">
                  <c:v>40.383361173040598</c:v>
                </c:pt>
                <c:pt idx="17432">
                  <c:v>40.385677928314202</c:v>
                </c:pt>
                <c:pt idx="17433">
                  <c:v>40.387994683587699</c:v>
                </c:pt>
                <c:pt idx="17434">
                  <c:v>40.390311438861303</c:v>
                </c:pt>
                <c:pt idx="17435">
                  <c:v>40.392628194134801</c:v>
                </c:pt>
                <c:pt idx="17436">
                  <c:v>40.394944949408298</c:v>
                </c:pt>
                <c:pt idx="17437">
                  <c:v>40.397261704681902</c:v>
                </c:pt>
                <c:pt idx="17438">
                  <c:v>40.3995784599554</c:v>
                </c:pt>
                <c:pt idx="17439">
                  <c:v>40.401895215228997</c:v>
                </c:pt>
                <c:pt idx="17440">
                  <c:v>40.404211970502502</c:v>
                </c:pt>
                <c:pt idx="17441">
                  <c:v>40.406528725775999</c:v>
                </c:pt>
                <c:pt idx="17442">
                  <c:v>40.408845481049603</c:v>
                </c:pt>
                <c:pt idx="17443">
                  <c:v>40.411162236323101</c:v>
                </c:pt>
                <c:pt idx="17444">
                  <c:v>40.413478991596698</c:v>
                </c:pt>
                <c:pt idx="17445">
                  <c:v>40.415795746870202</c:v>
                </c:pt>
                <c:pt idx="17446">
                  <c:v>40.4181125021437</c:v>
                </c:pt>
                <c:pt idx="17447">
                  <c:v>40.420429257417297</c:v>
                </c:pt>
                <c:pt idx="17448">
                  <c:v>40.422746012690801</c:v>
                </c:pt>
                <c:pt idx="17449">
                  <c:v>40.425062767964398</c:v>
                </c:pt>
                <c:pt idx="17450">
                  <c:v>40.427379523237903</c:v>
                </c:pt>
                <c:pt idx="17451">
                  <c:v>40.4296962785114</c:v>
                </c:pt>
                <c:pt idx="17452">
                  <c:v>40.432013033784997</c:v>
                </c:pt>
                <c:pt idx="17453">
                  <c:v>40.434329789058502</c:v>
                </c:pt>
                <c:pt idx="17454">
                  <c:v>40.436646544332099</c:v>
                </c:pt>
                <c:pt idx="17455">
                  <c:v>40.438963299605597</c:v>
                </c:pt>
                <c:pt idx="17456">
                  <c:v>40.441280054879101</c:v>
                </c:pt>
                <c:pt idx="17457">
                  <c:v>40.443596810152698</c:v>
                </c:pt>
                <c:pt idx="17458">
                  <c:v>40.445913565426203</c:v>
                </c:pt>
                <c:pt idx="17459">
                  <c:v>40.4482303206998</c:v>
                </c:pt>
                <c:pt idx="17460">
                  <c:v>40.450547075973297</c:v>
                </c:pt>
                <c:pt idx="17461">
                  <c:v>40.452863831246802</c:v>
                </c:pt>
                <c:pt idx="17462">
                  <c:v>40.455180586520399</c:v>
                </c:pt>
                <c:pt idx="17463">
                  <c:v>40.457497341793903</c:v>
                </c:pt>
                <c:pt idx="17464">
                  <c:v>40.4598140970675</c:v>
                </c:pt>
                <c:pt idx="17465">
                  <c:v>40.462130852340998</c:v>
                </c:pt>
                <c:pt idx="17466">
                  <c:v>40.464447607614503</c:v>
                </c:pt>
                <c:pt idx="17467">
                  <c:v>40.4667643628881</c:v>
                </c:pt>
                <c:pt idx="17468">
                  <c:v>40.469081118161597</c:v>
                </c:pt>
                <c:pt idx="17469">
                  <c:v>40.471397873435201</c:v>
                </c:pt>
                <c:pt idx="17470">
                  <c:v>40.473714628708699</c:v>
                </c:pt>
                <c:pt idx="17471">
                  <c:v>40.476031383982203</c:v>
                </c:pt>
                <c:pt idx="17472">
                  <c:v>40.4783481392558</c:v>
                </c:pt>
                <c:pt idx="17473">
                  <c:v>40.480664894529298</c:v>
                </c:pt>
                <c:pt idx="17474">
                  <c:v>40.482981649802902</c:v>
                </c:pt>
                <c:pt idx="17475">
                  <c:v>40.485298405076399</c:v>
                </c:pt>
                <c:pt idx="17476">
                  <c:v>40.487615160349897</c:v>
                </c:pt>
                <c:pt idx="17477">
                  <c:v>40.489931915623501</c:v>
                </c:pt>
                <c:pt idx="17478">
                  <c:v>40.492248670896998</c:v>
                </c:pt>
                <c:pt idx="17479">
                  <c:v>40.494565426170603</c:v>
                </c:pt>
                <c:pt idx="17480">
                  <c:v>40.4968821814441</c:v>
                </c:pt>
                <c:pt idx="17481">
                  <c:v>40.499198936717598</c:v>
                </c:pt>
                <c:pt idx="17482">
                  <c:v>40.501515691991202</c:v>
                </c:pt>
                <c:pt idx="17483">
                  <c:v>40.503832447264699</c:v>
                </c:pt>
                <c:pt idx="17484">
                  <c:v>40.506149202538303</c:v>
                </c:pt>
                <c:pt idx="17485">
                  <c:v>40.508465957811801</c:v>
                </c:pt>
                <c:pt idx="17486">
                  <c:v>40.510782713085298</c:v>
                </c:pt>
                <c:pt idx="17487">
                  <c:v>40.513099468358902</c:v>
                </c:pt>
                <c:pt idx="17488">
                  <c:v>40.5154162236324</c:v>
                </c:pt>
                <c:pt idx="17489">
                  <c:v>40.517732978905997</c:v>
                </c:pt>
                <c:pt idx="17490">
                  <c:v>40.520049734179501</c:v>
                </c:pt>
                <c:pt idx="17491">
                  <c:v>40.522366489452999</c:v>
                </c:pt>
                <c:pt idx="17492">
                  <c:v>40.524683244726603</c:v>
                </c:pt>
                <c:pt idx="17493">
                  <c:v>40.5270000000001</c:v>
                </c:pt>
                <c:pt idx="17494">
                  <c:v>40.529316755273697</c:v>
                </c:pt>
                <c:pt idx="17495">
                  <c:v>40.531633510547202</c:v>
                </c:pt>
                <c:pt idx="17496">
                  <c:v>40.5339502658207</c:v>
                </c:pt>
                <c:pt idx="17497">
                  <c:v>40.536267021094297</c:v>
                </c:pt>
                <c:pt idx="17498">
                  <c:v>40.538583776367801</c:v>
                </c:pt>
                <c:pt idx="17499">
                  <c:v>40.540900531641398</c:v>
                </c:pt>
                <c:pt idx="17500">
                  <c:v>40.543217286914903</c:v>
                </c:pt>
                <c:pt idx="17501">
                  <c:v>40.5455340421884</c:v>
                </c:pt>
                <c:pt idx="17502">
                  <c:v>40.547850797461997</c:v>
                </c:pt>
                <c:pt idx="17503">
                  <c:v>40.550167552735502</c:v>
                </c:pt>
                <c:pt idx="17504">
                  <c:v>40.552484308009099</c:v>
                </c:pt>
                <c:pt idx="17505">
                  <c:v>40.554801063282603</c:v>
                </c:pt>
                <c:pt idx="17506">
                  <c:v>40.557117818556101</c:v>
                </c:pt>
                <c:pt idx="17507">
                  <c:v>40.559434573829698</c:v>
                </c:pt>
                <c:pt idx="17508">
                  <c:v>40.561751329103203</c:v>
                </c:pt>
                <c:pt idx="17509">
                  <c:v>40.5640680843768</c:v>
                </c:pt>
                <c:pt idx="17510">
                  <c:v>40.566384839650297</c:v>
                </c:pt>
                <c:pt idx="17511">
                  <c:v>40.568701594923802</c:v>
                </c:pt>
                <c:pt idx="17512">
                  <c:v>40.571018350197399</c:v>
                </c:pt>
                <c:pt idx="17513">
                  <c:v>40.573335105470903</c:v>
                </c:pt>
                <c:pt idx="17514">
                  <c:v>40.5756518607445</c:v>
                </c:pt>
                <c:pt idx="17515">
                  <c:v>40.577968616017998</c:v>
                </c:pt>
                <c:pt idx="17516">
                  <c:v>40.580285371291502</c:v>
                </c:pt>
                <c:pt idx="17517">
                  <c:v>40.582602126565099</c:v>
                </c:pt>
                <c:pt idx="17518">
                  <c:v>40.584918881838597</c:v>
                </c:pt>
                <c:pt idx="17519">
                  <c:v>40.587235637112201</c:v>
                </c:pt>
                <c:pt idx="17520">
                  <c:v>40.589552392385698</c:v>
                </c:pt>
                <c:pt idx="17521">
                  <c:v>40.591869147659203</c:v>
                </c:pt>
                <c:pt idx="17522">
                  <c:v>40.5941859029328</c:v>
                </c:pt>
                <c:pt idx="17523">
                  <c:v>40.596502658206298</c:v>
                </c:pt>
                <c:pt idx="17524">
                  <c:v>40.598819413479902</c:v>
                </c:pt>
                <c:pt idx="17525">
                  <c:v>40.601136168753399</c:v>
                </c:pt>
                <c:pt idx="17526">
                  <c:v>40.603452924026897</c:v>
                </c:pt>
                <c:pt idx="17527">
                  <c:v>40.605769679300501</c:v>
                </c:pt>
                <c:pt idx="17528">
                  <c:v>40.608086434573998</c:v>
                </c:pt>
                <c:pt idx="17529">
                  <c:v>40.610403189847602</c:v>
                </c:pt>
                <c:pt idx="17530">
                  <c:v>40.6127199451211</c:v>
                </c:pt>
                <c:pt idx="17531">
                  <c:v>40.615036700394597</c:v>
                </c:pt>
                <c:pt idx="17532">
                  <c:v>40.617353455668201</c:v>
                </c:pt>
                <c:pt idx="17533">
                  <c:v>40.619670210941699</c:v>
                </c:pt>
                <c:pt idx="17534">
                  <c:v>40.621986966215303</c:v>
                </c:pt>
                <c:pt idx="17535">
                  <c:v>40.624303721488801</c:v>
                </c:pt>
                <c:pt idx="17536">
                  <c:v>40.626620476762298</c:v>
                </c:pt>
                <c:pt idx="17537">
                  <c:v>40.628937232035902</c:v>
                </c:pt>
                <c:pt idx="17538">
                  <c:v>40.6312539873094</c:v>
                </c:pt>
                <c:pt idx="17539">
                  <c:v>40.633570742582997</c:v>
                </c:pt>
                <c:pt idx="17540">
                  <c:v>40.635887497856501</c:v>
                </c:pt>
                <c:pt idx="17541">
                  <c:v>40.638204253129999</c:v>
                </c:pt>
                <c:pt idx="17542">
                  <c:v>40.640521008403603</c:v>
                </c:pt>
                <c:pt idx="17543">
                  <c:v>40.6428377636771</c:v>
                </c:pt>
                <c:pt idx="17544">
                  <c:v>40.645154518950697</c:v>
                </c:pt>
                <c:pt idx="17545">
                  <c:v>40.647471274224202</c:v>
                </c:pt>
                <c:pt idx="17546">
                  <c:v>40.649788029497699</c:v>
                </c:pt>
                <c:pt idx="17547">
                  <c:v>40.652104784771304</c:v>
                </c:pt>
                <c:pt idx="17548">
                  <c:v>40.654421540044801</c:v>
                </c:pt>
                <c:pt idx="17549">
                  <c:v>40.656738295318398</c:v>
                </c:pt>
                <c:pt idx="17550">
                  <c:v>40.659055050591903</c:v>
                </c:pt>
                <c:pt idx="17551">
                  <c:v>40.6613718058654</c:v>
                </c:pt>
                <c:pt idx="17552">
                  <c:v>40.663688561138997</c:v>
                </c:pt>
                <c:pt idx="17553">
                  <c:v>40.666005316412502</c:v>
                </c:pt>
                <c:pt idx="17554">
                  <c:v>40.668322071686099</c:v>
                </c:pt>
                <c:pt idx="17555">
                  <c:v>40.670638826959603</c:v>
                </c:pt>
                <c:pt idx="17556">
                  <c:v>40.672955582233101</c:v>
                </c:pt>
                <c:pt idx="17557">
                  <c:v>40.675272337506698</c:v>
                </c:pt>
                <c:pt idx="17558">
                  <c:v>40.677589092780202</c:v>
                </c:pt>
                <c:pt idx="17559">
                  <c:v>40.679905848053799</c:v>
                </c:pt>
                <c:pt idx="17560">
                  <c:v>40.682222603327297</c:v>
                </c:pt>
                <c:pt idx="17561">
                  <c:v>40.684539358600802</c:v>
                </c:pt>
                <c:pt idx="17562">
                  <c:v>40.686856113874398</c:v>
                </c:pt>
                <c:pt idx="17563">
                  <c:v>40.689172869147903</c:v>
                </c:pt>
                <c:pt idx="17564">
                  <c:v>40.6914896244215</c:v>
                </c:pt>
                <c:pt idx="17565">
                  <c:v>40.693806379694998</c:v>
                </c:pt>
                <c:pt idx="17566">
                  <c:v>40.696123134968502</c:v>
                </c:pt>
                <c:pt idx="17567">
                  <c:v>40.698439890242099</c:v>
                </c:pt>
                <c:pt idx="17568">
                  <c:v>40.700756645515597</c:v>
                </c:pt>
                <c:pt idx="17569">
                  <c:v>40.703073400789201</c:v>
                </c:pt>
                <c:pt idx="17570">
                  <c:v>40.705390156062698</c:v>
                </c:pt>
                <c:pt idx="17571">
                  <c:v>40.707706911336203</c:v>
                </c:pt>
                <c:pt idx="17572">
                  <c:v>40.7100236666098</c:v>
                </c:pt>
                <c:pt idx="17573">
                  <c:v>40.712340421883297</c:v>
                </c:pt>
                <c:pt idx="17574">
                  <c:v>40.714657177156901</c:v>
                </c:pt>
                <c:pt idx="17575">
                  <c:v>40.716973932430399</c:v>
                </c:pt>
                <c:pt idx="17576">
                  <c:v>40.719290687703896</c:v>
                </c:pt>
                <c:pt idx="17577">
                  <c:v>40.721607442977501</c:v>
                </c:pt>
                <c:pt idx="17578">
                  <c:v>40.723924198250998</c:v>
                </c:pt>
                <c:pt idx="17579">
                  <c:v>40.726240953524602</c:v>
                </c:pt>
                <c:pt idx="17580">
                  <c:v>40.7285577087981</c:v>
                </c:pt>
                <c:pt idx="17581">
                  <c:v>40.730874464071697</c:v>
                </c:pt>
                <c:pt idx="17582">
                  <c:v>40.733191219345201</c:v>
                </c:pt>
                <c:pt idx="17583">
                  <c:v>40.735507974618699</c:v>
                </c:pt>
                <c:pt idx="17584">
                  <c:v>40.737824729892303</c:v>
                </c:pt>
                <c:pt idx="17585">
                  <c:v>40.7401414851658</c:v>
                </c:pt>
                <c:pt idx="17586">
                  <c:v>40.742458240439397</c:v>
                </c:pt>
                <c:pt idx="17587">
                  <c:v>40.744774995712902</c:v>
                </c:pt>
                <c:pt idx="17588">
                  <c:v>40.747091750986399</c:v>
                </c:pt>
                <c:pt idx="17589">
                  <c:v>40.749408506260004</c:v>
                </c:pt>
                <c:pt idx="17590">
                  <c:v>40.751725261533501</c:v>
                </c:pt>
                <c:pt idx="17591">
                  <c:v>40.754042016807098</c:v>
                </c:pt>
                <c:pt idx="17592">
                  <c:v>40.756358772080603</c:v>
                </c:pt>
                <c:pt idx="17593">
                  <c:v>40.7586755273541</c:v>
                </c:pt>
                <c:pt idx="17594">
                  <c:v>40.760992282627697</c:v>
                </c:pt>
                <c:pt idx="17595">
                  <c:v>40.763309037901202</c:v>
                </c:pt>
                <c:pt idx="17596">
                  <c:v>40.765625793174799</c:v>
                </c:pt>
                <c:pt idx="17597">
                  <c:v>40.767942548448303</c:v>
                </c:pt>
                <c:pt idx="17598">
                  <c:v>40.770259303721801</c:v>
                </c:pt>
                <c:pt idx="17599">
                  <c:v>40.772576058995398</c:v>
                </c:pt>
                <c:pt idx="17600">
                  <c:v>40.774892814268902</c:v>
                </c:pt>
                <c:pt idx="17601">
                  <c:v>40.777209569542499</c:v>
                </c:pt>
                <c:pt idx="17602">
                  <c:v>40.779526324815997</c:v>
                </c:pt>
                <c:pt idx="17603">
                  <c:v>40.781843080089502</c:v>
                </c:pt>
                <c:pt idx="17604">
                  <c:v>40.784159835363099</c:v>
                </c:pt>
                <c:pt idx="17605">
                  <c:v>40.786476590636603</c:v>
                </c:pt>
                <c:pt idx="17606">
                  <c:v>40.7887933459102</c:v>
                </c:pt>
                <c:pt idx="17607">
                  <c:v>40.791110101183698</c:v>
                </c:pt>
                <c:pt idx="17608">
                  <c:v>40.793426856457202</c:v>
                </c:pt>
                <c:pt idx="17609">
                  <c:v>40.795743611730799</c:v>
                </c:pt>
                <c:pt idx="17610">
                  <c:v>40.798060367004297</c:v>
                </c:pt>
                <c:pt idx="17611">
                  <c:v>40.800377122277901</c:v>
                </c:pt>
                <c:pt idx="17612">
                  <c:v>40.802693877551398</c:v>
                </c:pt>
                <c:pt idx="17613">
                  <c:v>40.805010632824903</c:v>
                </c:pt>
                <c:pt idx="17614">
                  <c:v>40.8073273880985</c:v>
                </c:pt>
                <c:pt idx="17615">
                  <c:v>40.809644143371997</c:v>
                </c:pt>
                <c:pt idx="17616">
                  <c:v>40.811960898645602</c:v>
                </c:pt>
                <c:pt idx="17617">
                  <c:v>40.814277653919099</c:v>
                </c:pt>
                <c:pt idx="17618">
                  <c:v>40.816594409192597</c:v>
                </c:pt>
                <c:pt idx="17619">
                  <c:v>40.818911164466201</c:v>
                </c:pt>
                <c:pt idx="17620">
                  <c:v>40.821227919739698</c:v>
                </c:pt>
                <c:pt idx="17621">
                  <c:v>40.823544675013302</c:v>
                </c:pt>
                <c:pt idx="17622">
                  <c:v>40.8258614302868</c:v>
                </c:pt>
                <c:pt idx="17623">
                  <c:v>40.828178185560297</c:v>
                </c:pt>
                <c:pt idx="17624">
                  <c:v>40.830494940833901</c:v>
                </c:pt>
                <c:pt idx="17625">
                  <c:v>40.832811696107399</c:v>
                </c:pt>
                <c:pt idx="17626">
                  <c:v>40.835128451381003</c:v>
                </c:pt>
                <c:pt idx="17627">
                  <c:v>40.8374452066545</c:v>
                </c:pt>
                <c:pt idx="17628">
                  <c:v>40.839761961927998</c:v>
                </c:pt>
                <c:pt idx="17629">
                  <c:v>40.842078717201602</c:v>
                </c:pt>
                <c:pt idx="17630">
                  <c:v>40.844395472475099</c:v>
                </c:pt>
                <c:pt idx="17631">
                  <c:v>40.846712227748696</c:v>
                </c:pt>
                <c:pt idx="17632">
                  <c:v>40.849028983022201</c:v>
                </c:pt>
                <c:pt idx="17633">
                  <c:v>40.851345738295699</c:v>
                </c:pt>
                <c:pt idx="17634">
                  <c:v>40.853662493569303</c:v>
                </c:pt>
                <c:pt idx="17635">
                  <c:v>40.8559792488428</c:v>
                </c:pt>
                <c:pt idx="17636">
                  <c:v>40.858296004116397</c:v>
                </c:pt>
                <c:pt idx="17637">
                  <c:v>40.860612759389902</c:v>
                </c:pt>
                <c:pt idx="17638">
                  <c:v>40.862929514663399</c:v>
                </c:pt>
                <c:pt idx="17639">
                  <c:v>40.865246269937003</c:v>
                </c:pt>
                <c:pt idx="17640">
                  <c:v>40.867563025210501</c:v>
                </c:pt>
                <c:pt idx="17641">
                  <c:v>40.869879780484098</c:v>
                </c:pt>
                <c:pt idx="17642">
                  <c:v>40.872196535757602</c:v>
                </c:pt>
                <c:pt idx="17643">
                  <c:v>40.8745132910311</c:v>
                </c:pt>
                <c:pt idx="17644">
                  <c:v>40.876830046304697</c:v>
                </c:pt>
                <c:pt idx="17645">
                  <c:v>40.879146801578202</c:v>
                </c:pt>
                <c:pt idx="17646">
                  <c:v>40.881463556851799</c:v>
                </c:pt>
                <c:pt idx="17647">
                  <c:v>40.883780312125303</c:v>
                </c:pt>
                <c:pt idx="17648">
                  <c:v>40.886097067398801</c:v>
                </c:pt>
                <c:pt idx="17649">
                  <c:v>40.888413822672398</c:v>
                </c:pt>
                <c:pt idx="17650">
                  <c:v>40.890730577945902</c:v>
                </c:pt>
                <c:pt idx="17651">
                  <c:v>40.893047333219499</c:v>
                </c:pt>
                <c:pt idx="17652">
                  <c:v>40.895364088492997</c:v>
                </c:pt>
                <c:pt idx="17653">
                  <c:v>40.897680843766501</c:v>
                </c:pt>
                <c:pt idx="17654">
                  <c:v>40.899997599040098</c:v>
                </c:pt>
                <c:pt idx="17655">
                  <c:v>40.902314354313603</c:v>
                </c:pt>
                <c:pt idx="17656">
                  <c:v>40.9046311095872</c:v>
                </c:pt>
                <c:pt idx="17657">
                  <c:v>40.906947864860697</c:v>
                </c:pt>
                <c:pt idx="17658">
                  <c:v>40.909264620134202</c:v>
                </c:pt>
                <c:pt idx="17659">
                  <c:v>40.911581375407799</c:v>
                </c:pt>
                <c:pt idx="17660">
                  <c:v>40.913898130681297</c:v>
                </c:pt>
                <c:pt idx="17661">
                  <c:v>40.916214885954901</c:v>
                </c:pt>
                <c:pt idx="17662">
                  <c:v>40.918531641228398</c:v>
                </c:pt>
                <c:pt idx="17663">
                  <c:v>40.920848396501903</c:v>
                </c:pt>
                <c:pt idx="17664">
                  <c:v>40.9231651517755</c:v>
                </c:pt>
                <c:pt idx="17665">
                  <c:v>40.925481907048997</c:v>
                </c:pt>
                <c:pt idx="17666">
                  <c:v>40.927798662322601</c:v>
                </c:pt>
                <c:pt idx="17667">
                  <c:v>40.930115417596099</c:v>
                </c:pt>
                <c:pt idx="17668">
                  <c:v>40.932432172869603</c:v>
                </c:pt>
                <c:pt idx="17669">
                  <c:v>40.9347489281432</c:v>
                </c:pt>
                <c:pt idx="17670">
                  <c:v>40.937065683416698</c:v>
                </c:pt>
                <c:pt idx="17671">
                  <c:v>40.939382438690302</c:v>
                </c:pt>
                <c:pt idx="17672">
                  <c:v>40.9416991939638</c:v>
                </c:pt>
                <c:pt idx="17673">
                  <c:v>40.944015949237297</c:v>
                </c:pt>
                <c:pt idx="17674">
                  <c:v>40.946332704510901</c:v>
                </c:pt>
                <c:pt idx="17675">
                  <c:v>40.948649459784399</c:v>
                </c:pt>
                <c:pt idx="17676">
                  <c:v>40.950966215058003</c:v>
                </c:pt>
                <c:pt idx="17677">
                  <c:v>40.9532829703315</c:v>
                </c:pt>
                <c:pt idx="17678">
                  <c:v>40.955599725604998</c:v>
                </c:pt>
                <c:pt idx="17679">
                  <c:v>40.957916480878602</c:v>
                </c:pt>
                <c:pt idx="17680">
                  <c:v>40.960233236152099</c:v>
                </c:pt>
                <c:pt idx="17681">
                  <c:v>40.962549991425703</c:v>
                </c:pt>
                <c:pt idx="17682">
                  <c:v>40.964866746699201</c:v>
                </c:pt>
                <c:pt idx="17683">
                  <c:v>40.967183501972698</c:v>
                </c:pt>
                <c:pt idx="17684">
                  <c:v>40.969500257246303</c:v>
                </c:pt>
                <c:pt idx="17685">
                  <c:v>40.9718170125198</c:v>
                </c:pt>
                <c:pt idx="17686">
                  <c:v>40.974133767793397</c:v>
                </c:pt>
                <c:pt idx="17687">
                  <c:v>40.976450523066902</c:v>
                </c:pt>
                <c:pt idx="17688">
                  <c:v>40.978767278340399</c:v>
                </c:pt>
                <c:pt idx="17689">
                  <c:v>40.981084033614003</c:v>
                </c:pt>
                <c:pt idx="17690">
                  <c:v>40.983400788887501</c:v>
                </c:pt>
                <c:pt idx="17691">
                  <c:v>40.985717544161098</c:v>
                </c:pt>
                <c:pt idx="17692">
                  <c:v>40.988034299434602</c:v>
                </c:pt>
                <c:pt idx="17693">
                  <c:v>40.9903510547081</c:v>
                </c:pt>
                <c:pt idx="17694">
                  <c:v>40.992667809981697</c:v>
                </c:pt>
                <c:pt idx="17695">
                  <c:v>40.994984565255201</c:v>
                </c:pt>
                <c:pt idx="17696">
                  <c:v>40.997301320528798</c:v>
                </c:pt>
                <c:pt idx="17697">
                  <c:v>40.999618075802303</c:v>
                </c:pt>
                <c:pt idx="17698">
                  <c:v>41.001934831075801</c:v>
                </c:pt>
                <c:pt idx="17699">
                  <c:v>41.004251586349397</c:v>
                </c:pt>
                <c:pt idx="17700">
                  <c:v>41.006568341622902</c:v>
                </c:pt>
                <c:pt idx="17701">
                  <c:v>41.008885096896499</c:v>
                </c:pt>
                <c:pt idx="17702">
                  <c:v>41.011201852169997</c:v>
                </c:pt>
                <c:pt idx="17703">
                  <c:v>41.013518607443501</c:v>
                </c:pt>
                <c:pt idx="17704">
                  <c:v>41.015835362717098</c:v>
                </c:pt>
                <c:pt idx="17705">
                  <c:v>41.018152117990603</c:v>
                </c:pt>
                <c:pt idx="17706">
                  <c:v>41.0204688732642</c:v>
                </c:pt>
                <c:pt idx="17707">
                  <c:v>41.022785628537697</c:v>
                </c:pt>
                <c:pt idx="17708">
                  <c:v>41.025102383811202</c:v>
                </c:pt>
                <c:pt idx="17709">
                  <c:v>41.027419139084799</c:v>
                </c:pt>
                <c:pt idx="17710">
                  <c:v>41.029735894358303</c:v>
                </c:pt>
                <c:pt idx="17711">
                  <c:v>41.0320526496319</c:v>
                </c:pt>
                <c:pt idx="17712">
                  <c:v>41.034369404905398</c:v>
                </c:pt>
                <c:pt idx="17713">
                  <c:v>41.036686160178903</c:v>
                </c:pt>
                <c:pt idx="17714">
                  <c:v>41.0390029154525</c:v>
                </c:pt>
                <c:pt idx="17715">
                  <c:v>41.041319670725997</c:v>
                </c:pt>
                <c:pt idx="17716">
                  <c:v>41.043636425999601</c:v>
                </c:pt>
                <c:pt idx="17717">
                  <c:v>41.045953181273099</c:v>
                </c:pt>
                <c:pt idx="17718">
                  <c:v>41.048269936546603</c:v>
                </c:pt>
                <c:pt idx="17719">
                  <c:v>41.0505866918202</c:v>
                </c:pt>
                <c:pt idx="17720">
                  <c:v>41.052903447093698</c:v>
                </c:pt>
                <c:pt idx="17721">
                  <c:v>41.055220202367302</c:v>
                </c:pt>
                <c:pt idx="17722">
                  <c:v>41.057536957640799</c:v>
                </c:pt>
                <c:pt idx="17723">
                  <c:v>41.059853712914403</c:v>
                </c:pt>
                <c:pt idx="17724">
                  <c:v>41.062170468187901</c:v>
                </c:pt>
                <c:pt idx="17725">
                  <c:v>41.064487223461398</c:v>
                </c:pt>
                <c:pt idx="17726">
                  <c:v>41.066803978735003</c:v>
                </c:pt>
                <c:pt idx="17727">
                  <c:v>41.0691207340085</c:v>
                </c:pt>
                <c:pt idx="17728">
                  <c:v>41.071437489282097</c:v>
                </c:pt>
                <c:pt idx="17729">
                  <c:v>41.073754244555602</c:v>
                </c:pt>
                <c:pt idx="17730">
                  <c:v>41.076070999829099</c:v>
                </c:pt>
                <c:pt idx="17731">
                  <c:v>41.078387755102703</c:v>
                </c:pt>
                <c:pt idx="17732">
                  <c:v>41.080704510376201</c:v>
                </c:pt>
                <c:pt idx="17733">
                  <c:v>41.083021265649798</c:v>
                </c:pt>
                <c:pt idx="17734">
                  <c:v>41.085338020923302</c:v>
                </c:pt>
                <c:pt idx="17735">
                  <c:v>41.0876547761968</c:v>
                </c:pt>
                <c:pt idx="17736">
                  <c:v>41.089971531470397</c:v>
                </c:pt>
                <c:pt idx="17737">
                  <c:v>41.092288286743901</c:v>
                </c:pt>
                <c:pt idx="17738">
                  <c:v>41.094605042017498</c:v>
                </c:pt>
                <c:pt idx="17739">
                  <c:v>41.096921797291003</c:v>
                </c:pt>
                <c:pt idx="17740">
                  <c:v>41.099238552564501</c:v>
                </c:pt>
                <c:pt idx="17741">
                  <c:v>41.101555307838098</c:v>
                </c:pt>
                <c:pt idx="17742">
                  <c:v>41.103872063111602</c:v>
                </c:pt>
                <c:pt idx="17743">
                  <c:v>41.106188818385199</c:v>
                </c:pt>
                <c:pt idx="17744">
                  <c:v>41.108505573658697</c:v>
                </c:pt>
                <c:pt idx="17745">
                  <c:v>41.110822328932201</c:v>
                </c:pt>
                <c:pt idx="17746">
                  <c:v>41.113139084205798</c:v>
                </c:pt>
                <c:pt idx="17747">
                  <c:v>41.115455839479303</c:v>
                </c:pt>
                <c:pt idx="17748">
                  <c:v>41.1177725947529</c:v>
                </c:pt>
                <c:pt idx="17749">
                  <c:v>41.120089350026397</c:v>
                </c:pt>
                <c:pt idx="17750">
                  <c:v>41.122406105299902</c:v>
                </c:pt>
                <c:pt idx="17751">
                  <c:v>41.124722860573499</c:v>
                </c:pt>
                <c:pt idx="17752">
                  <c:v>41.127039615847004</c:v>
                </c:pt>
                <c:pt idx="17753">
                  <c:v>41.1293563711206</c:v>
                </c:pt>
                <c:pt idx="17754">
                  <c:v>41.131673126394098</c:v>
                </c:pt>
                <c:pt idx="17755">
                  <c:v>41.133989881667603</c:v>
                </c:pt>
                <c:pt idx="17756">
                  <c:v>41.1363066369412</c:v>
                </c:pt>
                <c:pt idx="17757">
                  <c:v>41.138623392214697</c:v>
                </c:pt>
                <c:pt idx="17758">
                  <c:v>41.140940147488301</c:v>
                </c:pt>
                <c:pt idx="17759">
                  <c:v>41.143256902761799</c:v>
                </c:pt>
                <c:pt idx="17760">
                  <c:v>41.145573658035303</c:v>
                </c:pt>
                <c:pt idx="17761">
                  <c:v>41.1478904133089</c:v>
                </c:pt>
                <c:pt idx="17762">
                  <c:v>41.150207168582398</c:v>
                </c:pt>
                <c:pt idx="17763">
                  <c:v>41.152523923856002</c:v>
                </c:pt>
                <c:pt idx="17764">
                  <c:v>41.154840679129499</c:v>
                </c:pt>
                <c:pt idx="17765">
                  <c:v>41.157157434402997</c:v>
                </c:pt>
                <c:pt idx="17766">
                  <c:v>41.159474189676601</c:v>
                </c:pt>
                <c:pt idx="17767">
                  <c:v>41.161790944950098</c:v>
                </c:pt>
                <c:pt idx="17768">
                  <c:v>41.164107700223703</c:v>
                </c:pt>
                <c:pt idx="17769">
                  <c:v>41.1664244554972</c:v>
                </c:pt>
                <c:pt idx="17770">
                  <c:v>41.168741210770698</c:v>
                </c:pt>
                <c:pt idx="17771">
                  <c:v>41.171057966044302</c:v>
                </c:pt>
                <c:pt idx="17772">
                  <c:v>41.173374721317799</c:v>
                </c:pt>
                <c:pt idx="17773">
                  <c:v>41.175691476591403</c:v>
                </c:pt>
                <c:pt idx="17774">
                  <c:v>41.178008231864901</c:v>
                </c:pt>
                <c:pt idx="17775">
                  <c:v>41.180324987138398</c:v>
                </c:pt>
                <c:pt idx="17776">
                  <c:v>41.182641742412002</c:v>
                </c:pt>
                <c:pt idx="17777">
                  <c:v>41.1849584976855</c:v>
                </c:pt>
                <c:pt idx="17778">
                  <c:v>41.187275252959097</c:v>
                </c:pt>
                <c:pt idx="17779">
                  <c:v>41.189592008232601</c:v>
                </c:pt>
                <c:pt idx="17780">
                  <c:v>41.191908763506099</c:v>
                </c:pt>
                <c:pt idx="17781">
                  <c:v>41.194225518779703</c:v>
                </c:pt>
                <c:pt idx="17782">
                  <c:v>41.196542274053201</c:v>
                </c:pt>
                <c:pt idx="17783">
                  <c:v>41.198859029326798</c:v>
                </c:pt>
                <c:pt idx="17784">
                  <c:v>41.201175784600302</c:v>
                </c:pt>
                <c:pt idx="17785">
                  <c:v>41.2034925398738</c:v>
                </c:pt>
                <c:pt idx="17786">
                  <c:v>41.205809295147397</c:v>
                </c:pt>
                <c:pt idx="17787">
                  <c:v>41.208126050420901</c:v>
                </c:pt>
                <c:pt idx="17788">
                  <c:v>41.210442805694498</c:v>
                </c:pt>
                <c:pt idx="17789">
                  <c:v>41.212759560968003</c:v>
                </c:pt>
                <c:pt idx="17790">
                  <c:v>41.2150763162415</c:v>
                </c:pt>
                <c:pt idx="17791">
                  <c:v>41.217393071515097</c:v>
                </c:pt>
                <c:pt idx="17792">
                  <c:v>41.219709826788602</c:v>
                </c:pt>
                <c:pt idx="17793">
                  <c:v>41.222026582062199</c:v>
                </c:pt>
                <c:pt idx="17794">
                  <c:v>41.224343337335696</c:v>
                </c:pt>
                <c:pt idx="17795">
                  <c:v>41.226660092609201</c:v>
                </c:pt>
                <c:pt idx="17796">
                  <c:v>41.228976847882798</c:v>
                </c:pt>
                <c:pt idx="17797">
                  <c:v>41.231293603156303</c:v>
                </c:pt>
                <c:pt idx="17798">
                  <c:v>41.2336103584299</c:v>
                </c:pt>
                <c:pt idx="17799">
                  <c:v>41.235927113703397</c:v>
                </c:pt>
                <c:pt idx="17800">
                  <c:v>41.238243868976902</c:v>
                </c:pt>
                <c:pt idx="17801">
                  <c:v>41.240560624250499</c:v>
                </c:pt>
                <c:pt idx="17802">
                  <c:v>41.242877379524003</c:v>
                </c:pt>
                <c:pt idx="17803">
                  <c:v>41.2451941347976</c:v>
                </c:pt>
                <c:pt idx="17804">
                  <c:v>41.247510890071098</c:v>
                </c:pt>
                <c:pt idx="17805">
                  <c:v>41.249827645344602</c:v>
                </c:pt>
                <c:pt idx="17806">
                  <c:v>41.252144400618199</c:v>
                </c:pt>
                <c:pt idx="17807">
                  <c:v>41.254461155891697</c:v>
                </c:pt>
                <c:pt idx="17808">
                  <c:v>41.256777911165301</c:v>
                </c:pt>
                <c:pt idx="17809">
                  <c:v>41.259094666438799</c:v>
                </c:pt>
                <c:pt idx="17810">
                  <c:v>41.261411421712303</c:v>
                </c:pt>
                <c:pt idx="17811">
                  <c:v>41.2637281769859</c:v>
                </c:pt>
                <c:pt idx="17812">
                  <c:v>41.266044932259398</c:v>
                </c:pt>
                <c:pt idx="17813">
                  <c:v>41.268361687533002</c:v>
                </c:pt>
                <c:pt idx="17814">
                  <c:v>41.270678442806499</c:v>
                </c:pt>
                <c:pt idx="17815">
                  <c:v>41.272995198079997</c:v>
                </c:pt>
                <c:pt idx="17816">
                  <c:v>41.275311953353601</c:v>
                </c:pt>
                <c:pt idx="17817">
                  <c:v>41.277628708627098</c:v>
                </c:pt>
                <c:pt idx="17818">
                  <c:v>41.279945463900702</c:v>
                </c:pt>
                <c:pt idx="17819">
                  <c:v>41.2822622191742</c:v>
                </c:pt>
                <c:pt idx="17820">
                  <c:v>41.284578974447697</c:v>
                </c:pt>
                <c:pt idx="17821">
                  <c:v>41.286895729721302</c:v>
                </c:pt>
                <c:pt idx="17822">
                  <c:v>41.289212484994799</c:v>
                </c:pt>
                <c:pt idx="17823">
                  <c:v>41.291529240268403</c:v>
                </c:pt>
                <c:pt idx="17824">
                  <c:v>41.293845995541901</c:v>
                </c:pt>
                <c:pt idx="17825">
                  <c:v>41.296162750815398</c:v>
                </c:pt>
                <c:pt idx="17826">
                  <c:v>41.298479506089002</c:v>
                </c:pt>
                <c:pt idx="17827">
                  <c:v>41.3007962613625</c:v>
                </c:pt>
                <c:pt idx="17828">
                  <c:v>41.303113016636097</c:v>
                </c:pt>
                <c:pt idx="17829">
                  <c:v>41.305429771909601</c:v>
                </c:pt>
                <c:pt idx="17830">
                  <c:v>41.307746527183099</c:v>
                </c:pt>
                <c:pt idx="17831">
                  <c:v>41.310063282456703</c:v>
                </c:pt>
                <c:pt idx="17832">
                  <c:v>41.3123800377302</c:v>
                </c:pt>
                <c:pt idx="17833">
                  <c:v>41.314696793003797</c:v>
                </c:pt>
                <c:pt idx="17834">
                  <c:v>41.317013548277302</c:v>
                </c:pt>
                <c:pt idx="17835">
                  <c:v>41.319330303550799</c:v>
                </c:pt>
                <c:pt idx="17836">
                  <c:v>41.321647058824396</c:v>
                </c:pt>
                <c:pt idx="17837">
                  <c:v>41.323963814097901</c:v>
                </c:pt>
                <c:pt idx="17838">
                  <c:v>41.326280569371498</c:v>
                </c:pt>
                <c:pt idx="17839">
                  <c:v>41.328597324645003</c:v>
                </c:pt>
                <c:pt idx="17840">
                  <c:v>41.3309140799185</c:v>
                </c:pt>
                <c:pt idx="17841">
                  <c:v>41.333230835192097</c:v>
                </c:pt>
                <c:pt idx="17842">
                  <c:v>41.335547590465602</c:v>
                </c:pt>
                <c:pt idx="17843">
                  <c:v>41.337864345739199</c:v>
                </c:pt>
                <c:pt idx="17844">
                  <c:v>41.340181101012703</c:v>
                </c:pt>
                <c:pt idx="17845">
                  <c:v>41.342497856286201</c:v>
                </c:pt>
                <c:pt idx="17846">
                  <c:v>41.344814611559798</c:v>
                </c:pt>
                <c:pt idx="17847">
                  <c:v>41.347131366833302</c:v>
                </c:pt>
                <c:pt idx="17848">
                  <c:v>41.349448122106899</c:v>
                </c:pt>
                <c:pt idx="17849">
                  <c:v>41.351764877380397</c:v>
                </c:pt>
                <c:pt idx="17850">
                  <c:v>41.354081632653902</c:v>
                </c:pt>
                <c:pt idx="17851">
                  <c:v>41.356398387927499</c:v>
                </c:pt>
                <c:pt idx="17852">
                  <c:v>41.358715143201003</c:v>
                </c:pt>
                <c:pt idx="17853">
                  <c:v>41.3610318984746</c:v>
                </c:pt>
                <c:pt idx="17854">
                  <c:v>41.363348653748098</c:v>
                </c:pt>
                <c:pt idx="17855">
                  <c:v>41.365665409021602</c:v>
                </c:pt>
                <c:pt idx="17856">
                  <c:v>41.367982164295199</c:v>
                </c:pt>
                <c:pt idx="17857">
                  <c:v>41.370298919568697</c:v>
                </c:pt>
                <c:pt idx="17858">
                  <c:v>41.372615674842301</c:v>
                </c:pt>
                <c:pt idx="17859">
                  <c:v>41.374932430115798</c:v>
                </c:pt>
                <c:pt idx="17860">
                  <c:v>41.377249185389303</c:v>
                </c:pt>
                <c:pt idx="17861">
                  <c:v>41.3795659406629</c:v>
                </c:pt>
                <c:pt idx="17862">
                  <c:v>41.381882695936397</c:v>
                </c:pt>
                <c:pt idx="17863">
                  <c:v>41.384199451210002</c:v>
                </c:pt>
                <c:pt idx="17864">
                  <c:v>41.386516206483499</c:v>
                </c:pt>
                <c:pt idx="17865">
                  <c:v>41.388832961756997</c:v>
                </c:pt>
                <c:pt idx="17866">
                  <c:v>41.391149717030601</c:v>
                </c:pt>
                <c:pt idx="17867">
                  <c:v>41.393466472304098</c:v>
                </c:pt>
                <c:pt idx="17868">
                  <c:v>41.395783227577702</c:v>
                </c:pt>
                <c:pt idx="17869">
                  <c:v>41.3980999828512</c:v>
                </c:pt>
                <c:pt idx="17870">
                  <c:v>41.400416738124797</c:v>
                </c:pt>
                <c:pt idx="17871">
                  <c:v>41.402733493398301</c:v>
                </c:pt>
                <c:pt idx="17872">
                  <c:v>41.405050248671799</c:v>
                </c:pt>
                <c:pt idx="17873">
                  <c:v>41.407367003945403</c:v>
                </c:pt>
                <c:pt idx="17874">
                  <c:v>41.4096837592189</c:v>
                </c:pt>
                <c:pt idx="17875">
                  <c:v>41.412000514492497</c:v>
                </c:pt>
                <c:pt idx="17876">
                  <c:v>41.414317269766002</c:v>
                </c:pt>
                <c:pt idx="17877">
                  <c:v>41.4166340250395</c:v>
                </c:pt>
                <c:pt idx="17878">
                  <c:v>41.418950780313097</c:v>
                </c:pt>
                <c:pt idx="17879">
                  <c:v>41.421267535586601</c:v>
                </c:pt>
                <c:pt idx="17880">
                  <c:v>41.423584290860198</c:v>
                </c:pt>
                <c:pt idx="17881">
                  <c:v>41.425901046133703</c:v>
                </c:pt>
                <c:pt idx="17882">
                  <c:v>41.4282178014072</c:v>
                </c:pt>
                <c:pt idx="17883">
                  <c:v>41.430534556680797</c:v>
                </c:pt>
                <c:pt idx="17884">
                  <c:v>41.432851311954302</c:v>
                </c:pt>
                <c:pt idx="17885">
                  <c:v>41.435168067227899</c:v>
                </c:pt>
                <c:pt idx="17886">
                  <c:v>41.437484822501403</c:v>
                </c:pt>
                <c:pt idx="17887">
                  <c:v>41.439801577774901</c:v>
                </c:pt>
                <c:pt idx="17888">
                  <c:v>41.442118333048498</c:v>
                </c:pt>
                <c:pt idx="17889">
                  <c:v>41.444435088322003</c:v>
                </c:pt>
                <c:pt idx="17890">
                  <c:v>41.446751843595599</c:v>
                </c:pt>
                <c:pt idx="17891">
                  <c:v>41.449068598869097</c:v>
                </c:pt>
                <c:pt idx="17892">
                  <c:v>41.451385354142602</c:v>
                </c:pt>
                <c:pt idx="17893">
                  <c:v>41.453702109416199</c:v>
                </c:pt>
                <c:pt idx="17894">
                  <c:v>41.456018864689703</c:v>
                </c:pt>
                <c:pt idx="17895">
                  <c:v>41.4583356199633</c:v>
                </c:pt>
                <c:pt idx="17896">
                  <c:v>41.460652375236798</c:v>
                </c:pt>
                <c:pt idx="17897">
                  <c:v>41.462969130510302</c:v>
                </c:pt>
                <c:pt idx="17898">
                  <c:v>41.465285885783899</c:v>
                </c:pt>
                <c:pt idx="17899">
                  <c:v>41.467602641057397</c:v>
                </c:pt>
                <c:pt idx="17900">
                  <c:v>41.469919396331001</c:v>
                </c:pt>
                <c:pt idx="17901">
                  <c:v>41.472236151604498</c:v>
                </c:pt>
                <c:pt idx="17902">
                  <c:v>41.474552906878003</c:v>
                </c:pt>
                <c:pt idx="17903">
                  <c:v>41.4768696621516</c:v>
                </c:pt>
                <c:pt idx="17904">
                  <c:v>41.479186417425097</c:v>
                </c:pt>
                <c:pt idx="17905">
                  <c:v>41.481503172698702</c:v>
                </c:pt>
                <c:pt idx="17906">
                  <c:v>41.483819927972199</c:v>
                </c:pt>
                <c:pt idx="17907">
                  <c:v>41.486136683245697</c:v>
                </c:pt>
                <c:pt idx="17908">
                  <c:v>41.488453438519301</c:v>
                </c:pt>
                <c:pt idx="17909">
                  <c:v>41.490770193792798</c:v>
                </c:pt>
                <c:pt idx="17910">
                  <c:v>41.493086949066402</c:v>
                </c:pt>
                <c:pt idx="17911">
                  <c:v>41.4954037043399</c:v>
                </c:pt>
                <c:pt idx="17912">
                  <c:v>41.497720459613397</c:v>
                </c:pt>
                <c:pt idx="17913">
                  <c:v>41.500037214887001</c:v>
                </c:pt>
                <c:pt idx="17914">
                  <c:v>41.502353970160499</c:v>
                </c:pt>
                <c:pt idx="17915">
                  <c:v>41.504670725434103</c:v>
                </c:pt>
                <c:pt idx="17916">
                  <c:v>41.5069874807076</c:v>
                </c:pt>
                <c:pt idx="17917">
                  <c:v>41.509304235981098</c:v>
                </c:pt>
                <c:pt idx="17918">
                  <c:v>41.511620991254702</c:v>
                </c:pt>
                <c:pt idx="17919">
                  <c:v>41.5139377465282</c:v>
                </c:pt>
                <c:pt idx="17920">
                  <c:v>41.516254501801797</c:v>
                </c:pt>
                <c:pt idx="17921">
                  <c:v>41.518571257075301</c:v>
                </c:pt>
                <c:pt idx="17922">
                  <c:v>41.520888012348799</c:v>
                </c:pt>
                <c:pt idx="17923">
                  <c:v>41.523204767622403</c:v>
                </c:pt>
                <c:pt idx="17924">
                  <c:v>41.5255215228959</c:v>
                </c:pt>
                <c:pt idx="17925">
                  <c:v>41.527838278169497</c:v>
                </c:pt>
                <c:pt idx="17926">
                  <c:v>41.530155033443002</c:v>
                </c:pt>
                <c:pt idx="17927">
                  <c:v>41.532471788716499</c:v>
                </c:pt>
                <c:pt idx="17928">
                  <c:v>41.534788543990103</c:v>
                </c:pt>
                <c:pt idx="17929">
                  <c:v>41.537105299263601</c:v>
                </c:pt>
                <c:pt idx="17930">
                  <c:v>41.539422054537198</c:v>
                </c:pt>
                <c:pt idx="17931">
                  <c:v>41.541738809810703</c:v>
                </c:pt>
                <c:pt idx="17932">
                  <c:v>41.5440555650842</c:v>
                </c:pt>
                <c:pt idx="17933">
                  <c:v>41.546372320357797</c:v>
                </c:pt>
                <c:pt idx="17934">
                  <c:v>41.548689075631302</c:v>
                </c:pt>
                <c:pt idx="17935">
                  <c:v>41.551005830904899</c:v>
                </c:pt>
                <c:pt idx="17936">
                  <c:v>41.553322586178403</c:v>
                </c:pt>
                <c:pt idx="17937">
                  <c:v>41.555639341451901</c:v>
                </c:pt>
                <c:pt idx="17938">
                  <c:v>41.557956096725498</c:v>
                </c:pt>
                <c:pt idx="17939">
                  <c:v>41.560272851999002</c:v>
                </c:pt>
                <c:pt idx="17940">
                  <c:v>41.562589607272599</c:v>
                </c:pt>
                <c:pt idx="17941">
                  <c:v>41.564906362546097</c:v>
                </c:pt>
                <c:pt idx="17942">
                  <c:v>41.567223117819601</c:v>
                </c:pt>
                <c:pt idx="17943">
                  <c:v>41.569539873093198</c:v>
                </c:pt>
                <c:pt idx="17944">
                  <c:v>41.571856628366703</c:v>
                </c:pt>
                <c:pt idx="17945">
                  <c:v>41.5741733836403</c:v>
                </c:pt>
                <c:pt idx="17946">
                  <c:v>41.576490138913798</c:v>
                </c:pt>
                <c:pt idx="17947">
                  <c:v>41.578806894187302</c:v>
                </c:pt>
                <c:pt idx="17948">
                  <c:v>41.581123649460899</c:v>
                </c:pt>
                <c:pt idx="17949">
                  <c:v>41.583440404734397</c:v>
                </c:pt>
                <c:pt idx="17950">
                  <c:v>41.585757160008001</c:v>
                </c:pt>
                <c:pt idx="17951">
                  <c:v>41.588073915281498</c:v>
                </c:pt>
                <c:pt idx="17952">
                  <c:v>41.590390670555003</c:v>
                </c:pt>
                <c:pt idx="17953">
                  <c:v>41.5927074258286</c:v>
                </c:pt>
                <c:pt idx="17954">
                  <c:v>41.595024181102097</c:v>
                </c:pt>
                <c:pt idx="17955">
                  <c:v>41.597340936375701</c:v>
                </c:pt>
                <c:pt idx="17956">
                  <c:v>41.599657691649199</c:v>
                </c:pt>
                <c:pt idx="17957">
                  <c:v>41.601974446922704</c:v>
                </c:pt>
                <c:pt idx="17958">
                  <c:v>41.604291202196301</c:v>
                </c:pt>
                <c:pt idx="17959">
                  <c:v>41.606607957469798</c:v>
                </c:pt>
                <c:pt idx="17960">
                  <c:v>41.608924712743402</c:v>
                </c:pt>
                <c:pt idx="17961">
                  <c:v>41.6112414680169</c:v>
                </c:pt>
                <c:pt idx="17962">
                  <c:v>41.613558223290397</c:v>
                </c:pt>
                <c:pt idx="17963">
                  <c:v>41.615874978564001</c:v>
                </c:pt>
                <c:pt idx="17964">
                  <c:v>41.618191733837499</c:v>
                </c:pt>
                <c:pt idx="17965">
                  <c:v>41.620508489111103</c:v>
                </c:pt>
                <c:pt idx="17966">
                  <c:v>41.6228252443846</c:v>
                </c:pt>
                <c:pt idx="17967">
                  <c:v>41.625141999658098</c:v>
                </c:pt>
                <c:pt idx="17968">
                  <c:v>41.627458754931702</c:v>
                </c:pt>
                <c:pt idx="17969">
                  <c:v>41.629775510205199</c:v>
                </c:pt>
                <c:pt idx="17970">
                  <c:v>41.632092265478803</c:v>
                </c:pt>
                <c:pt idx="17971">
                  <c:v>41.634409020752301</c:v>
                </c:pt>
                <c:pt idx="17972">
                  <c:v>41.636725776025798</c:v>
                </c:pt>
                <c:pt idx="17973">
                  <c:v>41.639042531299403</c:v>
                </c:pt>
                <c:pt idx="17974">
                  <c:v>41.6413592865729</c:v>
                </c:pt>
                <c:pt idx="17975">
                  <c:v>41.643676041846497</c:v>
                </c:pt>
                <c:pt idx="17976">
                  <c:v>41.645992797120002</c:v>
                </c:pt>
                <c:pt idx="17977">
                  <c:v>41.648309552393499</c:v>
                </c:pt>
                <c:pt idx="17978">
                  <c:v>41.650626307667103</c:v>
                </c:pt>
                <c:pt idx="17979">
                  <c:v>41.652943062940601</c:v>
                </c:pt>
                <c:pt idx="17980">
                  <c:v>41.655259818214198</c:v>
                </c:pt>
                <c:pt idx="17981">
                  <c:v>41.657576573487702</c:v>
                </c:pt>
                <c:pt idx="17982">
                  <c:v>41.6598933287612</c:v>
                </c:pt>
                <c:pt idx="17983">
                  <c:v>41.662210084034797</c:v>
                </c:pt>
                <c:pt idx="17984">
                  <c:v>41.664526839308301</c:v>
                </c:pt>
                <c:pt idx="17985">
                  <c:v>41.666843594581898</c:v>
                </c:pt>
                <c:pt idx="17986">
                  <c:v>41.669160349855403</c:v>
                </c:pt>
                <c:pt idx="17987">
                  <c:v>41.671477105128901</c:v>
                </c:pt>
                <c:pt idx="17988">
                  <c:v>41.673793860402498</c:v>
                </c:pt>
                <c:pt idx="17989">
                  <c:v>41.676110615676002</c:v>
                </c:pt>
                <c:pt idx="17990">
                  <c:v>41.678427370949599</c:v>
                </c:pt>
                <c:pt idx="17991">
                  <c:v>41.680744126223097</c:v>
                </c:pt>
                <c:pt idx="17992">
                  <c:v>41.683060881496601</c:v>
                </c:pt>
                <c:pt idx="17993">
                  <c:v>41.685377636770198</c:v>
                </c:pt>
                <c:pt idx="17994">
                  <c:v>41.687694392043703</c:v>
                </c:pt>
                <c:pt idx="17995">
                  <c:v>41.6900111473173</c:v>
                </c:pt>
                <c:pt idx="17996">
                  <c:v>41.692327902590797</c:v>
                </c:pt>
                <c:pt idx="17997">
                  <c:v>41.694644657864302</c:v>
                </c:pt>
                <c:pt idx="17998">
                  <c:v>41.696961413137899</c:v>
                </c:pt>
                <c:pt idx="17999">
                  <c:v>41.699278168411396</c:v>
                </c:pt>
                <c:pt idx="18000">
                  <c:v>41.701594923685001</c:v>
                </c:pt>
                <c:pt idx="18001">
                  <c:v>41.703911678958498</c:v>
                </c:pt>
                <c:pt idx="18002">
                  <c:v>41.706228434232003</c:v>
                </c:pt>
                <c:pt idx="18003">
                  <c:v>41.7085451895056</c:v>
                </c:pt>
                <c:pt idx="18004">
                  <c:v>41.710861944779097</c:v>
                </c:pt>
                <c:pt idx="18005">
                  <c:v>41.713178700052701</c:v>
                </c:pt>
                <c:pt idx="18006">
                  <c:v>41.715495455326199</c:v>
                </c:pt>
                <c:pt idx="18007">
                  <c:v>41.717812210599703</c:v>
                </c:pt>
                <c:pt idx="18008">
                  <c:v>41.7201289658733</c:v>
                </c:pt>
                <c:pt idx="18009">
                  <c:v>41.722445721146798</c:v>
                </c:pt>
                <c:pt idx="18010">
                  <c:v>41.724762476420402</c:v>
                </c:pt>
                <c:pt idx="18011">
                  <c:v>41.727079231693899</c:v>
                </c:pt>
                <c:pt idx="18012">
                  <c:v>41.729395986967504</c:v>
                </c:pt>
                <c:pt idx="18013">
                  <c:v>41.731712742241001</c:v>
                </c:pt>
                <c:pt idx="18014">
                  <c:v>41.734029497514499</c:v>
                </c:pt>
                <c:pt idx="18015">
                  <c:v>41.736346252788103</c:v>
                </c:pt>
                <c:pt idx="18016">
                  <c:v>41.7386630080616</c:v>
                </c:pt>
                <c:pt idx="18017">
                  <c:v>41.740979763335197</c:v>
                </c:pt>
                <c:pt idx="18018">
                  <c:v>41.743296518608702</c:v>
                </c:pt>
                <c:pt idx="18019">
                  <c:v>41.745613273882199</c:v>
                </c:pt>
                <c:pt idx="18020">
                  <c:v>41.747930029155803</c:v>
                </c:pt>
                <c:pt idx="18021">
                  <c:v>41.750246784429301</c:v>
                </c:pt>
                <c:pt idx="18022">
                  <c:v>41.752563539702898</c:v>
                </c:pt>
                <c:pt idx="18023">
                  <c:v>41.754880294976402</c:v>
                </c:pt>
                <c:pt idx="18024">
                  <c:v>41.7571970502499</c:v>
                </c:pt>
                <c:pt idx="18025">
                  <c:v>41.759513805523497</c:v>
                </c:pt>
                <c:pt idx="18026">
                  <c:v>41.761830560797002</c:v>
                </c:pt>
                <c:pt idx="18027">
                  <c:v>41.764147316070598</c:v>
                </c:pt>
                <c:pt idx="18028">
                  <c:v>41.766464071344103</c:v>
                </c:pt>
                <c:pt idx="18029">
                  <c:v>41.768780826617601</c:v>
                </c:pt>
                <c:pt idx="18030">
                  <c:v>41.771097581891198</c:v>
                </c:pt>
                <c:pt idx="18031">
                  <c:v>41.773414337164702</c:v>
                </c:pt>
                <c:pt idx="18032">
                  <c:v>41.775731092438299</c:v>
                </c:pt>
                <c:pt idx="18033">
                  <c:v>41.778047847711797</c:v>
                </c:pt>
                <c:pt idx="18034">
                  <c:v>41.780364602985301</c:v>
                </c:pt>
                <c:pt idx="18035">
                  <c:v>41.782681358258898</c:v>
                </c:pt>
                <c:pt idx="18036">
                  <c:v>41.784998113532403</c:v>
                </c:pt>
                <c:pt idx="18037">
                  <c:v>41.787314868806</c:v>
                </c:pt>
                <c:pt idx="18038">
                  <c:v>41.789631624079497</c:v>
                </c:pt>
                <c:pt idx="18039">
                  <c:v>41.791948379353002</c:v>
                </c:pt>
                <c:pt idx="18040">
                  <c:v>41.794265134626599</c:v>
                </c:pt>
                <c:pt idx="18041">
                  <c:v>41.796581889900096</c:v>
                </c:pt>
                <c:pt idx="18042">
                  <c:v>41.798898645173701</c:v>
                </c:pt>
                <c:pt idx="18043">
                  <c:v>41.801215400447198</c:v>
                </c:pt>
                <c:pt idx="18044">
                  <c:v>41.803532155720703</c:v>
                </c:pt>
                <c:pt idx="18045">
                  <c:v>41.8058489109943</c:v>
                </c:pt>
                <c:pt idx="18046">
                  <c:v>41.808165666267797</c:v>
                </c:pt>
                <c:pt idx="18047">
                  <c:v>41.810482421541401</c:v>
                </c:pt>
                <c:pt idx="18048">
                  <c:v>41.812799176814899</c:v>
                </c:pt>
                <c:pt idx="18049">
                  <c:v>41.815115932088403</c:v>
                </c:pt>
                <c:pt idx="18050">
                  <c:v>41.817432687362</c:v>
                </c:pt>
                <c:pt idx="18051">
                  <c:v>41.819749442635498</c:v>
                </c:pt>
                <c:pt idx="18052">
                  <c:v>41.822066197909102</c:v>
                </c:pt>
                <c:pt idx="18053">
                  <c:v>41.824382953182599</c:v>
                </c:pt>
                <c:pt idx="18054">
                  <c:v>41.826699708456097</c:v>
                </c:pt>
                <c:pt idx="18055">
                  <c:v>41.829016463729701</c:v>
                </c:pt>
                <c:pt idx="18056">
                  <c:v>41.831333219003199</c:v>
                </c:pt>
                <c:pt idx="18057">
                  <c:v>41.833649974276803</c:v>
                </c:pt>
                <c:pt idx="18058">
                  <c:v>41.8359667295503</c:v>
                </c:pt>
                <c:pt idx="18059">
                  <c:v>41.838283484823798</c:v>
                </c:pt>
                <c:pt idx="18060">
                  <c:v>41.840600240097402</c:v>
                </c:pt>
                <c:pt idx="18061">
                  <c:v>41.842916995370899</c:v>
                </c:pt>
                <c:pt idx="18062">
                  <c:v>41.845233750644503</c:v>
                </c:pt>
                <c:pt idx="18063">
                  <c:v>41.847550505918001</c:v>
                </c:pt>
                <c:pt idx="18064">
                  <c:v>41.849867261191498</c:v>
                </c:pt>
                <c:pt idx="18065">
                  <c:v>41.852184016465102</c:v>
                </c:pt>
                <c:pt idx="18066">
                  <c:v>41.8545007717386</c:v>
                </c:pt>
                <c:pt idx="18067">
                  <c:v>41.856817527012197</c:v>
                </c:pt>
                <c:pt idx="18068">
                  <c:v>41.859134282285702</c:v>
                </c:pt>
                <c:pt idx="18069">
                  <c:v>41.861451037559199</c:v>
                </c:pt>
                <c:pt idx="18070">
                  <c:v>41.863767792832803</c:v>
                </c:pt>
                <c:pt idx="18071">
                  <c:v>41.866084548106301</c:v>
                </c:pt>
                <c:pt idx="18072">
                  <c:v>41.868401303379898</c:v>
                </c:pt>
                <c:pt idx="18073">
                  <c:v>41.870718058653402</c:v>
                </c:pt>
                <c:pt idx="18074">
                  <c:v>41.8730348139269</c:v>
                </c:pt>
                <c:pt idx="18075">
                  <c:v>41.875351569200497</c:v>
                </c:pt>
                <c:pt idx="18076">
                  <c:v>41.877668324474001</c:v>
                </c:pt>
                <c:pt idx="18077">
                  <c:v>41.879985079747598</c:v>
                </c:pt>
                <c:pt idx="18078">
                  <c:v>41.882301835021103</c:v>
                </c:pt>
                <c:pt idx="18079">
                  <c:v>41.8846185902946</c:v>
                </c:pt>
                <c:pt idx="18080">
                  <c:v>41.886935345568197</c:v>
                </c:pt>
                <c:pt idx="18081">
                  <c:v>41.889252100841702</c:v>
                </c:pt>
                <c:pt idx="18082">
                  <c:v>41.891568856115299</c:v>
                </c:pt>
                <c:pt idx="18083">
                  <c:v>41.893885611388797</c:v>
                </c:pt>
                <c:pt idx="18084">
                  <c:v>41.896202366662301</c:v>
                </c:pt>
                <c:pt idx="18085">
                  <c:v>41.898519121935898</c:v>
                </c:pt>
                <c:pt idx="18086">
                  <c:v>41.900835877209403</c:v>
                </c:pt>
                <c:pt idx="18087">
                  <c:v>41.903152632483</c:v>
                </c:pt>
                <c:pt idx="18088">
                  <c:v>41.905469387756497</c:v>
                </c:pt>
                <c:pt idx="18089">
                  <c:v>41.907786143030002</c:v>
                </c:pt>
                <c:pt idx="18090">
                  <c:v>41.910102898303599</c:v>
                </c:pt>
                <c:pt idx="18091">
                  <c:v>41.912419653577103</c:v>
                </c:pt>
                <c:pt idx="18092">
                  <c:v>41.9147364088507</c:v>
                </c:pt>
                <c:pt idx="18093">
                  <c:v>41.917053164124198</c:v>
                </c:pt>
                <c:pt idx="18094">
                  <c:v>41.919369919397703</c:v>
                </c:pt>
                <c:pt idx="18095">
                  <c:v>41.921686674671299</c:v>
                </c:pt>
                <c:pt idx="18096">
                  <c:v>41.924003429944797</c:v>
                </c:pt>
                <c:pt idx="18097">
                  <c:v>41.926320185218401</c:v>
                </c:pt>
                <c:pt idx="18098">
                  <c:v>41.928636940491899</c:v>
                </c:pt>
                <c:pt idx="18099">
                  <c:v>41.930953695765403</c:v>
                </c:pt>
                <c:pt idx="18100">
                  <c:v>41.933270451039</c:v>
                </c:pt>
                <c:pt idx="18101">
                  <c:v>41.935587206312498</c:v>
                </c:pt>
                <c:pt idx="18102">
                  <c:v>41.937903961586102</c:v>
                </c:pt>
                <c:pt idx="18103">
                  <c:v>41.940220716859599</c:v>
                </c:pt>
                <c:pt idx="18104">
                  <c:v>41.942537472133097</c:v>
                </c:pt>
                <c:pt idx="18105">
                  <c:v>41.944854227406701</c:v>
                </c:pt>
                <c:pt idx="18106">
                  <c:v>41.947170982680198</c:v>
                </c:pt>
                <c:pt idx="18107">
                  <c:v>41.949487737953802</c:v>
                </c:pt>
                <c:pt idx="18108">
                  <c:v>41.9518044932273</c:v>
                </c:pt>
                <c:pt idx="18109">
                  <c:v>41.954121248500797</c:v>
                </c:pt>
                <c:pt idx="18110">
                  <c:v>41.956438003774402</c:v>
                </c:pt>
                <c:pt idx="18111">
                  <c:v>41.958754759047899</c:v>
                </c:pt>
                <c:pt idx="18112">
                  <c:v>41.961071514321503</c:v>
                </c:pt>
                <c:pt idx="18113">
                  <c:v>41.963388269595001</c:v>
                </c:pt>
                <c:pt idx="18114">
                  <c:v>41.965705024868498</c:v>
                </c:pt>
                <c:pt idx="18115">
                  <c:v>41.968021780142102</c:v>
                </c:pt>
                <c:pt idx="18116">
                  <c:v>41.9703385354156</c:v>
                </c:pt>
                <c:pt idx="18117">
                  <c:v>41.972655290689197</c:v>
                </c:pt>
                <c:pt idx="18118">
                  <c:v>41.974972045962701</c:v>
                </c:pt>
                <c:pt idx="18119">
                  <c:v>41.977288801236199</c:v>
                </c:pt>
                <c:pt idx="18120">
                  <c:v>41.979605556509803</c:v>
                </c:pt>
                <c:pt idx="18121">
                  <c:v>41.9819223117833</c:v>
                </c:pt>
                <c:pt idx="18122">
                  <c:v>41.984239067056897</c:v>
                </c:pt>
                <c:pt idx="18123">
                  <c:v>41.986555822330402</c:v>
                </c:pt>
                <c:pt idx="18124">
                  <c:v>41.9888725776039</c:v>
                </c:pt>
                <c:pt idx="18125">
                  <c:v>41.991189332877497</c:v>
                </c:pt>
                <c:pt idx="18126">
                  <c:v>41.993506088151001</c:v>
                </c:pt>
                <c:pt idx="18127">
                  <c:v>41.995822843424598</c:v>
                </c:pt>
                <c:pt idx="18128">
                  <c:v>41.998139598698103</c:v>
                </c:pt>
                <c:pt idx="18129">
                  <c:v>42.0004563539716</c:v>
                </c:pt>
                <c:pt idx="18130">
                  <c:v>42.002773109245197</c:v>
                </c:pt>
                <c:pt idx="18131">
                  <c:v>42.005089864518702</c:v>
                </c:pt>
                <c:pt idx="18132">
                  <c:v>42.007406619792299</c:v>
                </c:pt>
                <c:pt idx="18133">
                  <c:v>42.009723375065803</c:v>
                </c:pt>
                <c:pt idx="18134">
                  <c:v>42.012040130339301</c:v>
                </c:pt>
                <c:pt idx="18135">
                  <c:v>42.014356885612898</c:v>
                </c:pt>
                <c:pt idx="18136">
                  <c:v>42.016673640886403</c:v>
                </c:pt>
                <c:pt idx="18137">
                  <c:v>42.01899039616</c:v>
                </c:pt>
                <c:pt idx="18138">
                  <c:v>42.021307151433497</c:v>
                </c:pt>
                <c:pt idx="18139">
                  <c:v>42.023623906707002</c:v>
                </c:pt>
                <c:pt idx="18140">
                  <c:v>42.025940661980599</c:v>
                </c:pt>
                <c:pt idx="18141">
                  <c:v>42.028257417254103</c:v>
                </c:pt>
                <c:pt idx="18142">
                  <c:v>42.0305741725277</c:v>
                </c:pt>
                <c:pt idx="18143">
                  <c:v>42.032890927801198</c:v>
                </c:pt>
                <c:pt idx="18144">
                  <c:v>42.035207683074702</c:v>
                </c:pt>
                <c:pt idx="18145">
                  <c:v>42.037524438348299</c:v>
                </c:pt>
                <c:pt idx="18146">
                  <c:v>42.039841193621797</c:v>
                </c:pt>
                <c:pt idx="18147">
                  <c:v>42.042157948895401</c:v>
                </c:pt>
                <c:pt idx="18148">
                  <c:v>42.044474704168898</c:v>
                </c:pt>
                <c:pt idx="18149">
                  <c:v>42.046791459442403</c:v>
                </c:pt>
                <c:pt idx="18150">
                  <c:v>42.049108214716</c:v>
                </c:pt>
                <c:pt idx="18151">
                  <c:v>42.051424969989498</c:v>
                </c:pt>
                <c:pt idx="18152">
                  <c:v>42.053741725263102</c:v>
                </c:pt>
                <c:pt idx="18153">
                  <c:v>42.056058480536599</c:v>
                </c:pt>
                <c:pt idx="18154">
                  <c:v>42.058375235810097</c:v>
                </c:pt>
                <c:pt idx="18155">
                  <c:v>42.060691991083701</c:v>
                </c:pt>
                <c:pt idx="18156">
                  <c:v>42.063008746357198</c:v>
                </c:pt>
                <c:pt idx="18157">
                  <c:v>42.065325501630802</c:v>
                </c:pt>
                <c:pt idx="18158">
                  <c:v>42.0676422569043</c:v>
                </c:pt>
                <c:pt idx="18159">
                  <c:v>42.069959012177897</c:v>
                </c:pt>
                <c:pt idx="18160">
                  <c:v>42.072275767451401</c:v>
                </c:pt>
                <c:pt idx="18161">
                  <c:v>42.074592522724899</c:v>
                </c:pt>
                <c:pt idx="18162">
                  <c:v>42.076909277998503</c:v>
                </c:pt>
                <c:pt idx="18163">
                  <c:v>42.079226033272001</c:v>
                </c:pt>
                <c:pt idx="18164">
                  <c:v>42.081542788545597</c:v>
                </c:pt>
                <c:pt idx="18165">
                  <c:v>42.083859543819102</c:v>
                </c:pt>
                <c:pt idx="18166">
                  <c:v>42.0861762990926</c:v>
                </c:pt>
                <c:pt idx="18167">
                  <c:v>42.088493054366197</c:v>
                </c:pt>
                <c:pt idx="18168">
                  <c:v>42.090809809639701</c:v>
                </c:pt>
                <c:pt idx="18169">
                  <c:v>42.093126564913298</c:v>
                </c:pt>
                <c:pt idx="18170">
                  <c:v>42.095443320186803</c:v>
                </c:pt>
                <c:pt idx="18171">
                  <c:v>42.0977600754603</c:v>
                </c:pt>
                <c:pt idx="18172">
                  <c:v>42.100076830733897</c:v>
                </c:pt>
                <c:pt idx="18173">
                  <c:v>42.102393586007402</c:v>
                </c:pt>
                <c:pt idx="18174">
                  <c:v>42.104710341280999</c:v>
                </c:pt>
                <c:pt idx="18175">
                  <c:v>42.107027096554503</c:v>
                </c:pt>
                <c:pt idx="18176">
                  <c:v>42.109343851828001</c:v>
                </c:pt>
                <c:pt idx="18177">
                  <c:v>42.111660607101598</c:v>
                </c:pt>
                <c:pt idx="18178">
                  <c:v>42.113977362375103</c:v>
                </c:pt>
                <c:pt idx="18179">
                  <c:v>42.1162941176487</c:v>
                </c:pt>
                <c:pt idx="18180">
                  <c:v>42.118610872922197</c:v>
                </c:pt>
                <c:pt idx="18181">
                  <c:v>42.120927628195702</c:v>
                </c:pt>
                <c:pt idx="18182">
                  <c:v>42.123244383469299</c:v>
                </c:pt>
                <c:pt idx="18183">
                  <c:v>42.125561138742803</c:v>
                </c:pt>
                <c:pt idx="18184">
                  <c:v>42.1278778940164</c:v>
                </c:pt>
                <c:pt idx="18185">
                  <c:v>42.130194649289898</c:v>
                </c:pt>
                <c:pt idx="18186">
                  <c:v>42.132511404563402</c:v>
                </c:pt>
                <c:pt idx="18187">
                  <c:v>42.134828159836999</c:v>
                </c:pt>
                <c:pt idx="18188">
                  <c:v>42.137144915110497</c:v>
                </c:pt>
                <c:pt idx="18189">
                  <c:v>42.139461670384101</c:v>
                </c:pt>
                <c:pt idx="18190">
                  <c:v>42.141778425657598</c:v>
                </c:pt>
                <c:pt idx="18191">
                  <c:v>42.144095180931103</c:v>
                </c:pt>
                <c:pt idx="18192">
                  <c:v>42.1464119362047</c:v>
                </c:pt>
                <c:pt idx="18193">
                  <c:v>42.148728691478198</c:v>
                </c:pt>
                <c:pt idx="18194">
                  <c:v>42.151045446751802</c:v>
                </c:pt>
                <c:pt idx="18195">
                  <c:v>42.153362202025299</c:v>
                </c:pt>
                <c:pt idx="18196">
                  <c:v>42.155678957298797</c:v>
                </c:pt>
                <c:pt idx="18197">
                  <c:v>42.157995712572401</c:v>
                </c:pt>
                <c:pt idx="18198">
                  <c:v>42.160312467845898</c:v>
                </c:pt>
                <c:pt idx="18199">
                  <c:v>42.162629223119502</c:v>
                </c:pt>
                <c:pt idx="18200">
                  <c:v>42.164945978393</c:v>
                </c:pt>
                <c:pt idx="18201">
                  <c:v>42.167262733666497</c:v>
                </c:pt>
                <c:pt idx="18202">
                  <c:v>42.169579488940101</c:v>
                </c:pt>
                <c:pt idx="18203">
                  <c:v>42.171896244213599</c:v>
                </c:pt>
                <c:pt idx="18204">
                  <c:v>42.174212999487203</c:v>
                </c:pt>
                <c:pt idx="18205">
                  <c:v>42.176529754760701</c:v>
                </c:pt>
                <c:pt idx="18206">
                  <c:v>42.178846510034198</c:v>
                </c:pt>
                <c:pt idx="18207">
                  <c:v>42.181163265307802</c:v>
                </c:pt>
                <c:pt idx="18208">
                  <c:v>42.1834800205813</c:v>
                </c:pt>
                <c:pt idx="18209">
                  <c:v>42.185796775854897</c:v>
                </c:pt>
                <c:pt idx="18210">
                  <c:v>42.188113531128401</c:v>
                </c:pt>
                <c:pt idx="18211">
                  <c:v>42.190430286401899</c:v>
                </c:pt>
                <c:pt idx="18212">
                  <c:v>42.192747041675503</c:v>
                </c:pt>
                <c:pt idx="18213">
                  <c:v>42.195063796949</c:v>
                </c:pt>
                <c:pt idx="18214">
                  <c:v>42.197380552222597</c:v>
                </c:pt>
                <c:pt idx="18215">
                  <c:v>42.199697307496102</c:v>
                </c:pt>
                <c:pt idx="18216">
                  <c:v>42.202014062769599</c:v>
                </c:pt>
                <c:pt idx="18217">
                  <c:v>42.204330818043204</c:v>
                </c:pt>
                <c:pt idx="18218">
                  <c:v>42.206647573316701</c:v>
                </c:pt>
                <c:pt idx="18219">
                  <c:v>42.208964328590298</c:v>
                </c:pt>
                <c:pt idx="18220">
                  <c:v>42.211281083863803</c:v>
                </c:pt>
                <c:pt idx="18221">
                  <c:v>42.2135978391373</c:v>
                </c:pt>
                <c:pt idx="18222">
                  <c:v>42.215914594410897</c:v>
                </c:pt>
                <c:pt idx="18223">
                  <c:v>42.218231349684402</c:v>
                </c:pt>
                <c:pt idx="18224">
                  <c:v>42.220548104957999</c:v>
                </c:pt>
                <c:pt idx="18225">
                  <c:v>42.222864860231503</c:v>
                </c:pt>
                <c:pt idx="18226">
                  <c:v>42.225181615505001</c:v>
                </c:pt>
                <c:pt idx="18227">
                  <c:v>42.227498370778598</c:v>
                </c:pt>
                <c:pt idx="18228">
                  <c:v>42.229815126052102</c:v>
                </c:pt>
                <c:pt idx="18229">
                  <c:v>42.232131881325699</c:v>
                </c:pt>
                <c:pt idx="18230">
                  <c:v>42.234448636599197</c:v>
                </c:pt>
                <c:pt idx="18231">
                  <c:v>42.236765391872702</c:v>
                </c:pt>
                <c:pt idx="18232">
                  <c:v>42.239082147146298</c:v>
                </c:pt>
                <c:pt idx="18233">
                  <c:v>42.241398902419803</c:v>
                </c:pt>
                <c:pt idx="18234">
                  <c:v>42.2437156576934</c:v>
                </c:pt>
                <c:pt idx="18235">
                  <c:v>42.246032412966898</c:v>
                </c:pt>
                <c:pt idx="18236">
                  <c:v>42.248349168240402</c:v>
                </c:pt>
                <c:pt idx="18237">
                  <c:v>42.250665923513999</c:v>
                </c:pt>
                <c:pt idx="18238">
                  <c:v>42.252982678787497</c:v>
                </c:pt>
                <c:pt idx="18239">
                  <c:v>42.255299434061101</c:v>
                </c:pt>
                <c:pt idx="18240">
                  <c:v>42.257616189334598</c:v>
                </c:pt>
                <c:pt idx="18241">
                  <c:v>42.259932944608103</c:v>
                </c:pt>
                <c:pt idx="18242">
                  <c:v>42.2622496998817</c:v>
                </c:pt>
                <c:pt idx="18243">
                  <c:v>42.264566455155197</c:v>
                </c:pt>
                <c:pt idx="18244">
                  <c:v>42.266883210428801</c:v>
                </c:pt>
                <c:pt idx="18245">
                  <c:v>42.269199965702299</c:v>
                </c:pt>
                <c:pt idx="18246">
                  <c:v>42.271516720975796</c:v>
                </c:pt>
                <c:pt idx="18247">
                  <c:v>42.273833476249401</c:v>
                </c:pt>
                <c:pt idx="18248">
                  <c:v>42.276150231522898</c:v>
                </c:pt>
                <c:pt idx="18249">
                  <c:v>42.278466986796502</c:v>
                </c:pt>
                <c:pt idx="18250">
                  <c:v>42.28078374207</c:v>
                </c:pt>
                <c:pt idx="18251">
                  <c:v>42.283100497343497</c:v>
                </c:pt>
                <c:pt idx="18252">
                  <c:v>42.285417252617101</c:v>
                </c:pt>
                <c:pt idx="18253">
                  <c:v>42.287734007890599</c:v>
                </c:pt>
                <c:pt idx="18254">
                  <c:v>42.290050763164203</c:v>
                </c:pt>
                <c:pt idx="18255">
                  <c:v>42.2923675184377</c:v>
                </c:pt>
                <c:pt idx="18256">
                  <c:v>42.294684273711198</c:v>
                </c:pt>
                <c:pt idx="18257">
                  <c:v>42.297001028984802</c:v>
                </c:pt>
                <c:pt idx="18258">
                  <c:v>42.299317784258299</c:v>
                </c:pt>
                <c:pt idx="18259">
                  <c:v>42.301634539531896</c:v>
                </c:pt>
                <c:pt idx="18260">
                  <c:v>42.303951294805401</c:v>
                </c:pt>
                <c:pt idx="18261">
                  <c:v>42.306268050078899</c:v>
                </c:pt>
                <c:pt idx="18262">
                  <c:v>42.308584805352503</c:v>
                </c:pt>
                <c:pt idx="18263">
                  <c:v>42.310901560626</c:v>
                </c:pt>
                <c:pt idx="18264">
                  <c:v>42.313218315899597</c:v>
                </c:pt>
                <c:pt idx="18265">
                  <c:v>42.315535071173102</c:v>
                </c:pt>
                <c:pt idx="18266">
                  <c:v>42.317851826446599</c:v>
                </c:pt>
                <c:pt idx="18267">
                  <c:v>42.320168581720203</c:v>
                </c:pt>
                <c:pt idx="18268">
                  <c:v>42.322485336993701</c:v>
                </c:pt>
                <c:pt idx="18269">
                  <c:v>42.324802092267298</c:v>
                </c:pt>
                <c:pt idx="18270">
                  <c:v>42.327118847540802</c:v>
                </c:pt>
                <c:pt idx="18271">
                  <c:v>42.3294356028143</c:v>
                </c:pt>
                <c:pt idx="18272">
                  <c:v>42.331752358087897</c:v>
                </c:pt>
                <c:pt idx="18273">
                  <c:v>42.334069113361402</c:v>
                </c:pt>
                <c:pt idx="18274">
                  <c:v>42.336385868634999</c:v>
                </c:pt>
                <c:pt idx="18275">
                  <c:v>42.338702623908503</c:v>
                </c:pt>
                <c:pt idx="18276">
                  <c:v>42.341019379182001</c:v>
                </c:pt>
                <c:pt idx="18277">
                  <c:v>42.343336134455598</c:v>
                </c:pt>
                <c:pt idx="18278">
                  <c:v>42.345652889729102</c:v>
                </c:pt>
                <c:pt idx="18279">
                  <c:v>42.347969645002699</c:v>
                </c:pt>
                <c:pt idx="18280">
                  <c:v>42.350286400276197</c:v>
                </c:pt>
                <c:pt idx="18281">
                  <c:v>42.352603155549701</c:v>
                </c:pt>
                <c:pt idx="18282">
                  <c:v>42.354919910823298</c:v>
                </c:pt>
                <c:pt idx="18283">
                  <c:v>42.357236666096803</c:v>
                </c:pt>
                <c:pt idx="18284">
                  <c:v>42.3595534213704</c:v>
                </c:pt>
                <c:pt idx="18285">
                  <c:v>42.361870176643897</c:v>
                </c:pt>
                <c:pt idx="18286">
                  <c:v>42.364186931917402</c:v>
                </c:pt>
                <c:pt idx="18287">
                  <c:v>42.366503687190999</c:v>
                </c:pt>
                <c:pt idx="18288">
                  <c:v>42.368820442464497</c:v>
                </c:pt>
                <c:pt idx="18289">
                  <c:v>42.371137197738101</c:v>
                </c:pt>
                <c:pt idx="18290">
                  <c:v>42.373453953011598</c:v>
                </c:pt>
                <c:pt idx="18291">
                  <c:v>42.375770708285103</c:v>
                </c:pt>
                <c:pt idx="18292">
                  <c:v>42.3780874635587</c:v>
                </c:pt>
                <c:pt idx="18293">
                  <c:v>42.380404218832197</c:v>
                </c:pt>
                <c:pt idx="18294">
                  <c:v>42.382720974105801</c:v>
                </c:pt>
                <c:pt idx="18295">
                  <c:v>42.385037729379299</c:v>
                </c:pt>
                <c:pt idx="18296">
                  <c:v>42.387354484652803</c:v>
                </c:pt>
                <c:pt idx="18297">
                  <c:v>42.3896712399264</c:v>
                </c:pt>
                <c:pt idx="18298">
                  <c:v>42.391987995199898</c:v>
                </c:pt>
                <c:pt idx="18299">
                  <c:v>42.394304750473502</c:v>
                </c:pt>
                <c:pt idx="18300">
                  <c:v>42.396621505747</c:v>
                </c:pt>
                <c:pt idx="18301">
                  <c:v>42.398938261020596</c:v>
                </c:pt>
                <c:pt idx="18302">
                  <c:v>42.401255016294101</c:v>
                </c:pt>
                <c:pt idx="18303">
                  <c:v>42.403571771567599</c:v>
                </c:pt>
                <c:pt idx="18304">
                  <c:v>42.405888526841203</c:v>
                </c:pt>
                <c:pt idx="18305">
                  <c:v>42.4082052821147</c:v>
                </c:pt>
                <c:pt idx="18306">
                  <c:v>42.410522037388297</c:v>
                </c:pt>
                <c:pt idx="18307">
                  <c:v>42.412838792661802</c:v>
                </c:pt>
                <c:pt idx="18308">
                  <c:v>42.415155547935299</c:v>
                </c:pt>
                <c:pt idx="18309">
                  <c:v>42.417472303208903</c:v>
                </c:pt>
                <c:pt idx="18310">
                  <c:v>42.419789058482401</c:v>
                </c:pt>
                <c:pt idx="18311">
                  <c:v>42.422105813755998</c:v>
                </c:pt>
                <c:pt idx="18312">
                  <c:v>42.424422569029502</c:v>
                </c:pt>
                <c:pt idx="18313">
                  <c:v>42.426739324303</c:v>
                </c:pt>
                <c:pt idx="18314">
                  <c:v>42.429056079576597</c:v>
                </c:pt>
                <c:pt idx="18315">
                  <c:v>42.431372834850102</c:v>
                </c:pt>
                <c:pt idx="18316">
                  <c:v>42.433689590123699</c:v>
                </c:pt>
                <c:pt idx="18317">
                  <c:v>42.436006345397203</c:v>
                </c:pt>
                <c:pt idx="18318">
                  <c:v>42.438323100670701</c:v>
                </c:pt>
                <c:pt idx="18319">
                  <c:v>42.440639855944298</c:v>
                </c:pt>
                <c:pt idx="18320">
                  <c:v>42.442956611217802</c:v>
                </c:pt>
                <c:pt idx="18321">
                  <c:v>42.445273366491399</c:v>
                </c:pt>
                <c:pt idx="18322">
                  <c:v>42.447590121764897</c:v>
                </c:pt>
                <c:pt idx="18323">
                  <c:v>42.449906877038401</c:v>
                </c:pt>
                <c:pt idx="18324">
                  <c:v>42.452223632311998</c:v>
                </c:pt>
                <c:pt idx="18325">
                  <c:v>42.454540387585503</c:v>
                </c:pt>
                <c:pt idx="18326">
                  <c:v>42.4568571428591</c:v>
                </c:pt>
                <c:pt idx="18327">
                  <c:v>42.459173898132597</c:v>
                </c:pt>
                <c:pt idx="18328">
                  <c:v>42.461490653406102</c:v>
                </c:pt>
                <c:pt idx="18329">
                  <c:v>42.463807408679699</c:v>
                </c:pt>
                <c:pt idx="18330">
                  <c:v>42.466124163953197</c:v>
                </c:pt>
                <c:pt idx="18331">
                  <c:v>42.468440919226801</c:v>
                </c:pt>
                <c:pt idx="18332">
                  <c:v>42.470757674500298</c:v>
                </c:pt>
                <c:pt idx="18333">
                  <c:v>42.473074429773803</c:v>
                </c:pt>
                <c:pt idx="18334">
                  <c:v>42.4753911850474</c:v>
                </c:pt>
                <c:pt idx="18335">
                  <c:v>42.477707940320897</c:v>
                </c:pt>
                <c:pt idx="18336">
                  <c:v>42.480024695594501</c:v>
                </c:pt>
                <c:pt idx="18337">
                  <c:v>42.482341450867999</c:v>
                </c:pt>
                <c:pt idx="18338">
                  <c:v>42.484658206141503</c:v>
                </c:pt>
                <c:pt idx="18339">
                  <c:v>42.4869749614151</c:v>
                </c:pt>
                <c:pt idx="18340">
                  <c:v>42.489291716688598</c:v>
                </c:pt>
                <c:pt idx="18341">
                  <c:v>42.491608471962202</c:v>
                </c:pt>
                <c:pt idx="18342">
                  <c:v>42.4939252272357</c:v>
                </c:pt>
                <c:pt idx="18343">
                  <c:v>42.496241982509197</c:v>
                </c:pt>
                <c:pt idx="18344">
                  <c:v>42.498558737782801</c:v>
                </c:pt>
                <c:pt idx="18345">
                  <c:v>42.500875493056299</c:v>
                </c:pt>
                <c:pt idx="18346">
                  <c:v>42.503192248329903</c:v>
                </c:pt>
                <c:pt idx="18347">
                  <c:v>42.5055090036034</c:v>
                </c:pt>
                <c:pt idx="18348">
                  <c:v>42.507825758876898</c:v>
                </c:pt>
                <c:pt idx="18349">
                  <c:v>42.510142514150502</c:v>
                </c:pt>
                <c:pt idx="18350">
                  <c:v>42.512459269423999</c:v>
                </c:pt>
                <c:pt idx="18351">
                  <c:v>42.514776024697603</c:v>
                </c:pt>
                <c:pt idx="18352">
                  <c:v>42.517092779971101</c:v>
                </c:pt>
                <c:pt idx="18353">
                  <c:v>42.519409535244598</c:v>
                </c:pt>
                <c:pt idx="18354">
                  <c:v>42.521726290518203</c:v>
                </c:pt>
                <c:pt idx="18355">
                  <c:v>42.5240430457917</c:v>
                </c:pt>
                <c:pt idx="18356">
                  <c:v>42.526359801065297</c:v>
                </c:pt>
                <c:pt idx="18357">
                  <c:v>42.528676556338802</c:v>
                </c:pt>
                <c:pt idx="18358">
                  <c:v>42.530993311612299</c:v>
                </c:pt>
                <c:pt idx="18359">
                  <c:v>42.533310066885903</c:v>
                </c:pt>
                <c:pt idx="18360">
                  <c:v>42.535626822159401</c:v>
                </c:pt>
                <c:pt idx="18361">
                  <c:v>42.537943577432998</c:v>
                </c:pt>
                <c:pt idx="18362">
                  <c:v>42.540260332706502</c:v>
                </c:pt>
                <c:pt idx="18363">
                  <c:v>42.54257708798</c:v>
                </c:pt>
                <c:pt idx="18364">
                  <c:v>42.544893843253597</c:v>
                </c:pt>
                <c:pt idx="18365">
                  <c:v>42.547210598527101</c:v>
                </c:pt>
                <c:pt idx="18366">
                  <c:v>42.549527353800698</c:v>
                </c:pt>
                <c:pt idx="18367">
                  <c:v>42.551844109074203</c:v>
                </c:pt>
                <c:pt idx="18368">
                  <c:v>42.554160864347701</c:v>
                </c:pt>
                <c:pt idx="18369">
                  <c:v>42.556477619621297</c:v>
                </c:pt>
                <c:pt idx="18370">
                  <c:v>42.558794374894802</c:v>
                </c:pt>
                <c:pt idx="18371">
                  <c:v>42.561111130168399</c:v>
                </c:pt>
                <c:pt idx="18372">
                  <c:v>42.563427885441897</c:v>
                </c:pt>
                <c:pt idx="18373">
                  <c:v>42.565744640715401</c:v>
                </c:pt>
                <c:pt idx="18374">
                  <c:v>42.568061395988998</c:v>
                </c:pt>
                <c:pt idx="18375">
                  <c:v>42.570378151262503</c:v>
                </c:pt>
                <c:pt idx="18376">
                  <c:v>42.5726949065361</c:v>
                </c:pt>
                <c:pt idx="18377">
                  <c:v>42.575011661809597</c:v>
                </c:pt>
                <c:pt idx="18378">
                  <c:v>42.577328417083102</c:v>
                </c:pt>
                <c:pt idx="18379">
                  <c:v>42.579645172356699</c:v>
                </c:pt>
                <c:pt idx="18380">
                  <c:v>42.581961927630203</c:v>
                </c:pt>
                <c:pt idx="18381">
                  <c:v>42.5842786829038</c:v>
                </c:pt>
                <c:pt idx="18382">
                  <c:v>42.586595438177298</c:v>
                </c:pt>
                <c:pt idx="18383">
                  <c:v>42.588912193450803</c:v>
                </c:pt>
                <c:pt idx="18384">
                  <c:v>42.5912289487244</c:v>
                </c:pt>
                <c:pt idx="18385">
                  <c:v>42.593545703997897</c:v>
                </c:pt>
                <c:pt idx="18386">
                  <c:v>42.595862459271501</c:v>
                </c:pt>
                <c:pt idx="18387">
                  <c:v>42.598179214544999</c:v>
                </c:pt>
                <c:pt idx="18388">
                  <c:v>42.600495969818503</c:v>
                </c:pt>
                <c:pt idx="18389">
                  <c:v>42.6028127250921</c:v>
                </c:pt>
                <c:pt idx="18390">
                  <c:v>42.605129480365598</c:v>
                </c:pt>
                <c:pt idx="18391">
                  <c:v>42.607446235639202</c:v>
                </c:pt>
                <c:pt idx="18392">
                  <c:v>42.609762990912699</c:v>
                </c:pt>
                <c:pt idx="18393">
                  <c:v>42.612079746186197</c:v>
                </c:pt>
                <c:pt idx="18394">
                  <c:v>42.614396501459801</c:v>
                </c:pt>
                <c:pt idx="18395">
                  <c:v>42.616713256733298</c:v>
                </c:pt>
                <c:pt idx="18396">
                  <c:v>42.619030012006903</c:v>
                </c:pt>
                <c:pt idx="18397">
                  <c:v>42.6213467672804</c:v>
                </c:pt>
                <c:pt idx="18398">
                  <c:v>42.623663522553898</c:v>
                </c:pt>
                <c:pt idx="18399">
                  <c:v>42.625980277827502</c:v>
                </c:pt>
                <c:pt idx="18400">
                  <c:v>42.628297033100999</c:v>
                </c:pt>
                <c:pt idx="18401">
                  <c:v>42.630613788374603</c:v>
                </c:pt>
                <c:pt idx="18402">
                  <c:v>42.632930543648101</c:v>
                </c:pt>
                <c:pt idx="18403">
                  <c:v>42.635247298921598</c:v>
                </c:pt>
                <c:pt idx="18404">
                  <c:v>42.637564054195202</c:v>
                </c:pt>
                <c:pt idx="18405">
                  <c:v>42.6398808094687</c:v>
                </c:pt>
                <c:pt idx="18406">
                  <c:v>42.642197564742297</c:v>
                </c:pt>
                <c:pt idx="18407">
                  <c:v>42.644514320015801</c:v>
                </c:pt>
                <c:pt idx="18408">
                  <c:v>42.646831075289299</c:v>
                </c:pt>
                <c:pt idx="18409">
                  <c:v>42.649147830562903</c:v>
                </c:pt>
                <c:pt idx="18410">
                  <c:v>42.651464585836401</c:v>
                </c:pt>
                <c:pt idx="18411">
                  <c:v>42.653781341109998</c:v>
                </c:pt>
                <c:pt idx="18412">
                  <c:v>42.656098096383502</c:v>
                </c:pt>
                <c:pt idx="18413">
                  <c:v>42.658414851657</c:v>
                </c:pt>
                <c:pt idx="18414">
                  <c:v>42.660731606930597</c:v>
                </c:pt>
                <c:pt idx="18415">
                  <c:v>42.663048362204101</c:v>
                </c:pt>
                <c:pt idx="18416">
                  <c:v>42.665365117477698</c:v>
                </c:pt>
                <c:pt idx="18417">
                  <c:v>42.667681872751203</c:v>
                </c:pt>
                <c:pt idx="18418">
                  <c:v>42.6699986280247</c:v>
                </c:pt>
                <c:pt idx="18419">
                  <c:v>42.672315383298297</c:v>
                </c:pt>
                <c:pt idx="18420">
                  <c:v>42.674632138571802</c:v>
                </c:pt>
                <c:pt idx="18421">
                  <c:v>42.676948893845399</c:v>
                </c:pt>
                <c:pt idx="18422">
                  <c:v>42.679265649118904</c:v>
                </c:pt>
                <c:pt idx="18423">
                  <c:v>42.681582404392401</c:v>
                </c:pt>
                <c:pt idx="18424">
                  <c:v>42.683899159665998</c:v>
                </c:pt>
                <c:pt idx="18425">
                  <c:v>42.686215914939503</c:v>
                </c:pt>
                <c:pt idx="18426">
                  <c:v>42.6885326702131</c:v>
                </c:pt>
                <c:pt idx="18427">
                  <c:v>42.690849425486597</c:v>
                </c:pt>
                <c:pt idx="18428">
                  <c:v>42.693166180760102</c:v>
                </c:pt>
                <c:pt idx="18429">
                  <c:v>42.695482936033699</c:v>
                </c:pt>
                <c:pt idx="18430">
                  <c:v>42.697799691307203</c:v>
                </c:pt>
                <c:pt idx="18431">
                  <c:v>42.7001164465808</c:v>
                </c:pt>
                <c:pt idx="18432">
                  <c:v>42.702433201854298</c:v>
                </c:pt>
                <c:pt idx="18433">
                  <c:v>42.704749957127802</c:v>
                </c:pt>
                <c:pt idx="18434">
                  <c:v>42.707066712401399</c:v>
                </c:pt>
                <c:pt idx="18435">
                  <c:v>42.709383467674897</c:v>
                </c:pt>
                <c:pt idx="18436">
                  <c:v>42.711700222948501</c:v>
                </c:pt>
                <c:pt idx="18437">
                  <c:v>42.714016978221998</c:v>
                </c:pt>
                <c:pt idx="18438">
                  <c:v>42.716333733495503</c:v>
                </c:pt>
                <c:pt idx="18439">
                  <c:v>42.7186504887691</c:v>
                </c:pt>
                <c:pt idx="18440">
                  <c:v>42.720967244042598</c:v>
                </c:pt>
                <c:pt idx="18441">
                  <c:v>42.723283999316202</c:v>
                </c:pt>
                <c:pt idx="18442">
                  <c:v>42.725600754589699</c:v>
                </c:pt>
                <c:pt idx="18443">
                  <c:v>42.727917509863197</c:v>
                </c:pt>
                <c:pt idx="18444">
                  <c:v>42.730234265136801</c:v>
                </c:pt>
                <c:pt idx="18445">
                  <c:v>42.732551020410298</c:v>
                </c:pt>
                <c:pt idx="18446">
                  <c:v>42.734867775683902</c:v>
                </c:pt>
                <c:pt idx="18447">
                  <c:v>42.7371845309574</c:v>
                </c:pt>
                <c:pt idx="18448">
                  <c:v>42.739501286230997</c:v>
                </c:pt>
                <c:pt idx="18449">
                  <c:v>42.741818041504501</c:v>
                </c:pt>
                <c:pt idx="18450">
                  <c:v>42.744134796777999</c:v>
                </c:pt>
                <c:pt idx="18451">
                  <c:v>42.746451552051603</c:v>
                </c:pt>
                <c:pt idx="18452">
                  <c:v>42.748768307325101</c:v>
                </c:pt>
                <c:pt idx="18453">
                  <c:v>42.751085062598698</c:v>
                </c:pt>
                <c:pt idx="18454">
                  <c:v>42.753401817872202</c:v>
                </c:pt>
                <c:pt idx="18455">
                  <c:v>42.7557185731457</c:v>
                </c:pt>
                <c:pt idx="18456">
                  <c:v>42.758035328419297</c:v>
                </c:pt>
                <c:pt idx="18457">
                  <c:v>42.760352083692801</c:v>
                </c:pt>
                <c:pt idx="18458">
                  <c:v>42.762668838966398</c:v>
                </c:pt>
                <c:pt idx="18459">
                  <c:v>42.764985594239903</c:v>
                </c:pt>
                <c:pt idx="18460">
                  <c:v>42.7673023495134</c:v>
                </c:pt>
                <c:pt idx="18461">
                  <c:v>42.769619104786997</c:v>
                </c:pt>
                <c:pt idx="18462">
                  <c:v>42.771935860060502</c:v>
                </c:pt>
                <c:pt idx="18463">
                  <c:v>42.774252615334099</c:v>
                </c:pt>
                <c:pt idx="18464">
                  <c:v>42.776569370607596</c:v>
                </c:pt>
                <c:pt idx="18465">
                  <c:v>42.778886125881101</c:v>
                </c:pt>
                <c:pt idx="18466">
                  <c:v>42.781202881154698</c:v>
                </c:pt>
                <c:pt idx="18467">
                  <c:v>42.783519636428203</c:v>
                </c:pt>
                <c:pt idx="18468">
                  <c:v>42.7858363917018</c:v>
                </c:pt>
                <c:pt idx="18469">
                  <c:v>42.788153146975297</c:v>
                </c:pt>
                <c:pt idx="18470">
                  <c:v>42.790469902248802</c:v>
                </c:pt>
                <c:pt idx="18471">
                  <c:v>42.792786657522399</c:v>
                </c:pt>
                <c:pt idx="18472">
                  <c:v>42.795103412795903</c:v>
                </c:pt>
                <c:pt idx="18473">
                  <c:v>42.7974201680695</c:v>
                </c:pt>
                <c:pt idx="18474">
                  <c:v>42.799736923342998</c:v>
                </c:pt>
                <c:pt idx="18475">
                  <c:v>42.802053678616502</c:v>
                </c:pt>
                <c:pt idx="18476">
                  <c:v>42.804370433890099</c:v>
                </c:pt>
                <c:pt idx="18477">
                  <c:v>42.806687189163597</c:v>
                </c:pt>
                <c:pt idx="18478">
                  <c:v>42.809003944437201</c:v>
                </c:pt>
                <c:pt idx="18479">
                  <c:v>42.811320699710699</c:v>
                </c:pt>
                <c:pt idx="18480">
                  <c:v>42.813637454984203</c:v>
                </c:pt>
                <c:pt idx="18481">
                  <c:v>42.8159542102578</c:v>
                </c:pt>
                <c:pt idx="18482">
                  <c:v>42.818270965531298</c:v>
                </c:pt>
                <c:pt idx="18483">
                  <c:v>42.820587720804902</c:v>
                </c:pt>
                <c:pt idx="18484">
                  <c:v>42.822904476078399</c:v>
                </c:pt>
                <c:pt idx="18485">
                  <c:v>42.825221231351897</c:v>
                </c:pt>
                <c:pt idx="18486">
                  <c:v>42.827537986625501</c:v>
                </c:pt>
                <c:pt idx="18487">
                  <c:v>42.829854741898998</c:v>
                </c:pt>
                <c:pt idx="18488">
                  <c:v>42.832171497172602</c:v>
                </c:pt>
                <c:pt idx="18489">
                  <c:v>42.8344882524461</c:v>
                </c:pt>
                <c:pt idx="18490">
                  <c:v>42.836805007719597</c:v>
                </c:pt>
                <c:pt idx="18491">
                  <c:v>42.839121762993202</c:v>
                </c:pt>
                <c:pt idx="18492">
                  <c:v>42.841438518266699</c:v>
                </c:pt>
                <c:pt idx="18493">
                  <c:v>42.843755273540303</c:v>
                </c:pt>
                <c:pt idx="18494">
                  <c:v>42.846072028813801</c:v>
                </c:pt>
                <c:pt idx="18495">
                  <c:v>42.848388784087298</c:v>
                </c:pt>
                <c:pt idx="18496">
                  <c:v>42.850705539360902</c:v>
                </c:pt>
                <c:pt idx="18497">
                  <c:v>42.8530222946344</c:v>
                </c:pt>
                <c:pt idx="18498">
                  <c:v>42.855339049907997</c:v>
                </c:pt>
                <c:pt idx="18499">
                  <c:v>42.857655805181501</c:v>
                </c:pt>
                <c:pt idx="18500">
                  <c:v>42.859972560454999</c:v>
                </c:pt>
                <c:pt idx="18501">
                  <c:v>42.862289315728603</c:v>
                </c:pt>
                <c:pt idx="18502">
                  <c:v>42.8646060710021</c:v>
                </c:pt>
                <c:pt idx="18503">
                  <c:v>42.866922826275697</c:v>
                </c:pt>
                <c:pt idx="18504">
                  <c:v>42.869239581549202</c:v>
                </c:pt>
                <c:pt idx="18505">
                  <c:v>42.8715563368227</c:v>
                </c:pt>
                <c:pt idx="18506">
                  <c:v>42.873873092096296</c:v>
                </c:pt>
                <c:pt idx="18507">
                  <c:v>42.876189847369801</c:v>
                </c:pt>
                <c:pt idx="18508">
                  <c:v>42.878506602643398</c:v>
                </c:pt>
                <c:pt idx="18509">
                  <c:v>42.880823357916903</c:v>
                </c:pt>
                <c:pt idx="18510">
                  <c:v>42.8831401131904</c:v>
                </c:pt>
                <c:pt idx="18511">
                  <c:v>42.885456868463997</c:v>
                </c:pt>
                <c:pt idx="18512">
                  <c:v>42.887773623737502</c:v>
                </c:pt>
                <c:pt idx="18513">
                  <c:v>42.890090379011099</c:v>
                </c:pt>
                <c:pt idx="18514">
                  <c:v>42.892407134284603</c:v>
                </c:pt>
                <c:pt idx="18515">
                  <c:v>42.894723889558101</c:v>
                </c:pt>
                <c:pt idx="18516">
                  <c:v>42.897040644831698</c:v>
                </c:pt>
                <c:pt idx="18517">
                  <c:v>42.899357400105202</c:v>
                </c:pt>
                <c:pt idx="18518">
                  <c:v>42.901674155378799</c:v>
                </c:pt>
                <c:pt idx="18519">
                  <c:v>42.903990910652297</c:v>
                </c:pt>
                <c:pt idx="18520">
                  <c:v>42.906307665925802</c:v>
                </c:pt>
                <c:pt idx="18521">
                  <c:v>42.908624421199399</c:v>
                </c:pt>
                <c:pt idx="18522">
                  <c:v>42.910941176472903</c:v>
                </c:pt>
                <c:pt idx="18523">
                  <c:v>42.9132579317465</c:v>
                </c:pt>
                <c:pt idx="18524">
                  <c:v>42.915574687019998</c:v>
                </c:pt>
                <c:pt idx="18525">
                  <c:v>42.917891442293502</c:v>
                </c:pt>
                <c:pt idx="18526">
                  <c:v>42.920208197567099</c:v>
                </c:pt>
                <c:pt idx="18527">
                  <c:v>42.922524952840597</c:v>
                </c:pt>
                <c:pt idx="18528">
                  <c:v>42.924841708114201</c:v>
                </c:pt>
                <c:pt idx="18529">
                  <c:v>42.927158463387698</c:v>
                </c:pt>
                <c:pt idx="18530">
                  <c:v>42.929475218661203</c:v>
                </c:pt>
                <c:pt idx="18531">
                  <c:v>42.9317919739348</c:v>
                </c:pt>
                <c:pt idx="18532">
                  <c:v>42.934108729208297</c:v>
                </c:pt>
                <c:pt idx="18533">
                  <c:v>42.936425484481902</c:v>
                </c:pt>
                <c:pt idx="18534">
                  <c:v>42.938742239755399</c:v>
                </c:pt>
                <c:pt idx="18535">
                  <c:v>42.941058995028897</c:v>
                </c:pt>
                <c:pt idx="18536">
                  <c:v>42.943375750302501</c:v>
                </c:pt>
                <c:pt idx="18537">
                  <c:v>42.945692505575998</c:v>
                </c:pt>
                <c:pt idx="18538">
                  <c:v>42.948009260849602</c:v>
                </c:pt>
                <c:pt idx="18539">
                  <c:v>42.9503260161231</c:v>
                </c:pt>
                <c:pt idx="18540">
                  <c:v>42.952642771396597</c:v>
                </c:pt>
                <c:pt idx="18541">
                  <c:v>42.954959526670201</c:v>
                </c:pt>
                <c:pt idx="18542">
                  <c:v>42.957276281943699</c:v>
                </c:pt>
                <c:pt idx="18543">
                  <c:v>42.959593037217303</c:v>
                </c:pt>
                <c:pt idx="18544">
                  <c:v>42.9619097924908</c:v>
                </c:pt>
                <c:pt idx="18545">
                  <c:v>42.964226547764298</c:v>
                </c:pt>
                <c:pt idx="18546">
                  <c:v>42.966543303037902</c:v>
                </c:pt>
                <c:pt idx="18547">
                  <c:v>42.9688600583114</c:v>
                </c:pt>
                <c:pt idx="18548">
                  <c:v>42.971176813584997</c:v>
                </c:pt>
                <c:pt idx="18549">
                  <c:v>42.973493568858501</c:v>
                </c:pt>
                <c:pt idx="18550">
                  <c:v>42.975810324131999</c:v>
                </c:pt>
                <c:pt idx="18551">
                  <c:v>42.978127079405603</c:v>
                </c:pt>
                <c:pt idx="18552">
                  <c:v>42.9804438346791</c:v>
                </c:pt>
                <c:pt idx="18553">
                  <c:v>42.982760589952697</c:v>
                </c:pt>
                <c:pt idx="18554">
                  <c:v>42.985077345226202</c:v>
                </c:pt>
                <c:pt idx="18555">
                  <c:v>42.987394100499699</c:v>
                </c:pt>
                <c:pt idx="18556">
                  <c:v>42.989710855773303</c:v>
                </c:pt>
                <c:pt idx="18557">
                  <c:v>42.992027611046801</c:v>
                </c:pt>
                <c:pt idx="18558">
                  <c:v>42.994344366320398</c:v>
                </c:pt>
                <c:pt idx="18559">
                  <c:v>42.996661121593903</c:v>
                </c:pt>
                <c:pt idx="18560">
                  <c:v>42.9989778768674</c:v>
                </c:pt>
                <c:pt idx="18561">
                  <c:v>43.001294632140997</c:v>
                </c:pt>
                <c:pt idx="18562">
                  <c:v>43.003611387414502</c:v>
                </c:pt>
                <c:pt idx="18563">
                  <c:v>43.005928142688099</c:v>
                </c:pt>
                <c:pt idx="18564">
                  <c:v>43.008244897961603</c:v>
                </c:pt>
                <c:pt idx="18565">
                  <c:v>43.010561653235101</c:v>
                </c:pt>
                <c:pt idx="18566">
                  <c:v>43.012878408508698</c:v>
                </c:pt>
                <c:pt idx="18567">
                  <c:v>43.015195163782202</c:v>
                </c:pt>
                <c:pt idx="18568">
                  <c:v>43.017511919055799</c:v>
                </c:pt>
                <c:pt idx="18569">
                  <c:v>43.019828674329297</c:v>
                </c:pt>
                <c:pt idx="18570">
                  <c:v>43.022145429602801</c:v>
                </c:pt>
                <c:pt idx="18571">
                  <c:v>43.024462184876398</c:v>
                </c:pt>
                <c:pt idx="18572">
                  <c:v>43.026778940149903</c:v>
                </c:pt>
                <c:pt idx="18573">
                  <c:v>43.0290956954235</c:v>
                </c:pt>
                <c:pt idx="18574">
                  <c:v>43.031412450696997</c:v>
                </c:pt>
                <c:pt idx="18575">
                  <c:v>43.033729205970502</c:v>
                </c:pt>
                <c:pt idx="18576">
                  <c:v>43.036045961244099</c:v>
                </c:pt>
                <c:pt idx="18577">
                  <c:v>43.038362716517597</c:v>
                </c:pt>
                <c:pt idx="18578">
                  <c:v>43.040679471791201</c:v>
                </c:pt>
                <c:pt idx="18579">
                  <c:v>43.042996227064698</c:v>
                </c:pt>
                <c:pt idx="18580">
                  <c:v>43.045312982338203</c:v>
                </c:pt>
                <c:pt idx="18581">
                  <c:v>43.0476297376118</c:v>
                </c:pt>
                <c:pt idx="18582">
                  <c:v>43.049946492885297</c:v>
                </c:pt>
                <c:pt idx="18583">
                  <c:v>43.052263248158901</c:v>
                </c:pt>
                <c:pt idx="18584">
                  <c:v>43.054580003432399</c:v>
                </c:pt>
                <c:pt idx="18585">
                  <c:v>43.056896758705903</c:v>
                </c:pt>
                <c:pt idx="18586">
                  <c:v>43.0592135139795</c:v>
                </c:pt>
                <c:pt idx="18587">
                  <c:v>43.061530269252998</c:v>
                </c:pt>
                <c:pt idx="18588">
                  <c:v>43.063847024526602</c:v>
                </c:pt>
                <c:pt idx="18589">
                  <c:v>43.0661637798001</c:v>
                </c:pt>
                <c:pt idx="18590">
                  <c:v>43.068480535073697</c:v>
                </c:pt>
                <c:pt idx="18591">
                  <c:v>43.070797290347201</c:v>
                </c:pt>
                <c:pt idx="18592">
                  <c:v>43.073114045620699</c:v>
                </c:pt>
                <c:pt idx="18593">
                  <c:v>43.075430800894303</c:v>
                </c:pt>
                <c:pt idx="18594">
                  <c:v>43.0777475561678</c:v>
                </c:pt>
                <c:pt idx="18595">
                  <c:v>43.080064311441397</c:v>
                </c:pt>
                <c:pt idx="18596">
                  <c:v>43.082381066714902</c:v>
                </c:pt>
                <c:pt idx="18597">
                  <c:v>43.084697821988399</c:v>
                </c:pt>
                <c:pt idx="18598">
                  <c:v>43.087014577262003</c:v>
                </c:pt>
                <c:pt idx="18599">
                  <c:v>43.089331332535501</c:v>
                </c:pt>
                <c:pt idx="18600">
                  <c:v>43.091648087809098</c:v>
                </c:pt>
                <c:pt idx="18601">
                  <c:v>43.093964843082603</c:v>
                </c:pt>
                <c:pt idx="18602">
                  <c:v>43.0962815983561</c:v>
                </c:pt>
                <c:pt idx="18603">
                  <c:v>43.098598353629697</c:v>
                </c:pt>
                <c:pt idx="18604">
                  <c:v>43.100915108903202</c:v>
                </c:pt>
                <c:pt idx="18605">
                  <c:v>43.103231864176799</c:v>
                </c:pt>
                <c:pt idx="18606">
                  <c:v>43.105548619450303</c:v>
                </c:pt>
                <c:pt idx="18607">
                  <c:v>43.107865374723801</c:v>
                </c:pt>
                <c:pt idx="18608">
                  <c:v>43.110182129997398</c:v>
                </c:pt>
                <c:pt idx="18609">
                  <c:v>43.112498885270902</c:v>
                </c:pt>
                <c:pt idx="18610">
                  <c:v>43.114815640544499</c:v>
                </c:pt>
                <c:pt idx="18611">
                  <c:v>43.117132395817997</c:v>
                </c:pt>
                <c:pt idx="18612">
                  <c:v>43.119449151091501</c:v>
                </c:pt>
                <c:pt idx="18613">
                  <c:v>43.121765906365098</c:v>
                </c:pt>
                <c:pt idx="18614">
                  <c:v>43.124082661638603</c:v>
                </c:pt>
                <c:pt idx="18615">
                  <c:v>43.1263994169122</c:v>
                </c:pt>
                <c:pt idx="18616">
                  <c:v>43.128716172185698</c:v>
                </c:pt>
                <c:pt idx="18617">
                  <c:v>43.131032927459202</c:v>
                </c:pt>
                <c:pt idx="18618">
                  <c:v>43.133349682732799</c:v>
                </c:pt>
                <c:pt idx="18619">
                  <c:v>43.135666438006297</c:v>
                </c:pt>
                <c:pt idx="18620">
                  <c:v>43.137983193279901</c:v>
                </c:pt>
                <c:pt idx="18621">
                  <c:v>43.140299948553398</c:v>
                </c:pt>
                <c:pt idx="18622">
                  <c:v>43.142616703826903</c:v>
                </c:pt>
                <c:pt idx="18623">
                  <c:v>43.1449334591005</c:v>
                </c:pt>
                <c:pt idx="18624">
                  <c:v>43.147250214373997</c:v>
                </c:pt>
                <c:pt idx="18625">
                  <c:v>43.149566969647601</c:v>
                </c:pt>
                <c:pt idx="18626">
                  <c:v>43.151883724921099</c:v>
                </c:pt>
                <c:pt idx="18627">
                  <c:v>43.154200480194604</c:v>
                </c:pt>
                <c:pt idx="18628">
                  <c:v>43.156517235468201</c:v>
                </c:pt>
                <c:pt idx="18629">
                  <c:v>43.158833990741698</c:v>
                </c:pt>
                <c:pt idx="18630">
                  <c:v>43.161150746015302</c:v>
                </c:pt>
                <c:pt idx="18631">
                  <c:v>43.1634675012888</c:v>
                </c:pt>
                <c:pt idx="18632">
                  <c:v>43.165784256562297</c:v>
                </c:pt>
                <c:pt idx="18633">
                  <c:v>43.168101011835901</c:v>
                </c:pt>
                <c:pt idx="18634">
                  <c:v>43.170417767109399</c:v>
                </c:pt>
                <c:pt idx="18635">
                  <c:v>43.172734522383003</c:v>
                </c:pt>
                <c:pt idx="18636">
                  <c:v>43.1750512776565</c:v>
                </c:pt>
                <c:pt idx="18637">
                  <c:v>43.177368032929998</c:v>
                </c:pt>
                <c:pt idx="18638">
                  <c:v>43.179684788203602</c:v>
                </c:pt>
                <c:pt idx="18639">
                  <c:v>43.182001543477099</c:v>
                </c:pt>
                <c:pt idx="18640">
                  <c:v>43.184318298750703</c:v>
                </c:pt>
                <c:pt idx="18641">
                  <c:v>43.186635054024201</c:v>
                </c:pt>
                <c:pt idx="18642">
                  <c:v>43.188951809297699</c:v>
                </c:pt>
                <c:pt idx="18643">
                  <c:v>43.191268564571303</c:v>
                </c:pt>
                <c:pt idx="18644">
                  <c:v>43.1935853198448</c:v>
                </c:pt>
                <c:pt idx="18645">
                  <c:v>43.195902075118397</c:v>
                </c:pt>
                <c:pt idx="18646">
                  <c:v>43.198218830391902</c:v>
                </c:pt>
                <c:pt idx="18647">
                  <c:v>43.200535585665399</c:v>
                </c:pt>
                <c:pt idx="18648">
                  <c:v>43.202852340939003</c:v>
                </c:pt>
                <c:pt idx="18649">
                  <c:v>43.205169096212501</c:v>
                </c:pt>
                <c:pt idx="18650">
                  <c:v>43.207485851486098</c:v>
                </c:pt>
                <c:pt idx="18651">
                  <c:v>43.209802606759602</c:v>
                </c:pt>
                <c:pt idx="18652">
                  <c:v>43.2121193620331</c:v>
                </c:pt>
                <c:pt idx="18653">
                  <c:v>43.214436117306697</c:v>
                </c:pt>
                <c:pt idx="18654">
                  <c:v>43.216752872580201</c:v>
                </c:pt>
                <c:pt idx="18655">
                  <c:v>43.219069627853798</c:v>
                </c:pt>
                <c:pt idx="18656">
                  <c:v>43.221386383127303</c:v>
                </c:pt>
                <c:pt idx="18657">
                  <c:v>43.223703138400801</c:v>
                </c:pt>
                <c:pt idx="18658">
                  <c:v>43.226019893674398</c:v>
                </c:pt>
                <c:pt idx="18659">
                  <c:v>43.228336648947902</c:v>
                </c:pt>
                <c:pt idx="18660">
                  <c:v>43.230653404221499</c:v>
                </c:pt>
                <c:pt idx="18661">
                  <c:v>43.232970159494997</c:v>
                </c:pt>
                <c:pt idx="18662">
                  <c:v>43.235286914768501</c:v>
                </c:pt>
                <c:pt idx="18663">
                  <c:v>43.237603670042098</c:v>
                </c:pt>
                <c:pt idx="18664">
                  <c:v>43.239920425315603</c:v>
                </c:pt>
                <c:pt idx="18665">
                  <c:v>43.2422371805892</c:v>
                </c:pt>
                <c:pt idx="18666">
                  <c:v>43.244553935862697</c:v>
                </c:pt>
                <c:pt idx="18667">
                  <c:v>43.246870691136202</c:v>
                </c:pt>
                <c:pt idx="18668">
                  <c:v>43.249187446409799</c:v>
                </c:pt>
                <c:pt idx="18669">
                  <c:v>43.251504201683296</c:v>
                </c:pt>
                <c:pt idx="18670">
                  <c:v>43.253820956956901</c:v>
                </c:pt>
                <c:pt idx="18671">
                  <c:v>43.256137712230398</c:v>
                </c:pt>
                <c:pt idx="18672">
                  <c:v>43.258454467503903</c:v>
                </c:pt>
                <c:pt idx="18673">
                  <c:v>43.2607712227775</c:v>
                </c:pt>
                <c:pt idx="18674">
                  <c:v>43.263087978050997</c:v>
                </c:pt>
                <c:pt idx="18675">
                  <c:v>43.265404733324601</c:v>
                </c:pt>
                <c:pt idx="18676">
                  <c:v>43.267721488598099</c:v>
                </c:pt>
                <c:pt idx="18677">
                  <c:v>43.270038243871603</c:v>
                </c:pt>
                <c:pt idx="18678">
                  <c:v>43.2723549991452</c:v>
                </c:pt>
                <c:pt idx="18679">
                  <c:v>43.274671754418698</c:v>
                </c:pt>
                <c:pt idx="18680">
                  <c:v>43.276988509692302</c:v>
                </c:pt>
                <c:pt idx="18681">
                  <c:v>43.279305264965799</c:v>
                </c:pt>
                <c:pt idx="18682">
                  <c:v>43.281622020239297</c:v>
                </c:pt>
                <c:pt idx="18683">
                  <c:v>43.283938775512901</c:v>
                </c:pt>
                <c:pt idx="18684">
                  <c:v>43.286255530786399</c:v>
                </c:pt>
                <c:pt idx="18685">
                  <c:v>43.288572286060003</c:v>
                </c:pt>
                <c:pt idx="18686">
                  <c:v>43.2908890413335</c:v>
                </c:pt>
                <c:pt idx="18687">
                  <c:v>43.293205796606998</c:v>
                </c:pt>
                <c:pt idx="18688">
                  <c:v>43.295522551880602</c:v>
                </c:pt>
                <c:pt idx="18689">
                  <c:v>43.297839307154099</c:v>
                </c:pt>
                <c:pt idx="18690">
                  <c:v>43.300156062427703</c:v>
                </c:pt>
                <c:pt idx="18691">
                  <c:v>43.302472817701201</c:v>
                </c:pt>
                <c:pt idx="18692">
                  <c:v>43.304789572974698</c:v>
                </c:pt>
                <c:pt idx="18693">
                  <c:v>43.307106328248302</c:v>
                </c:pt>
                <c:pt idx="18694">
                  <c:v>43.3094230835218</c:v>
                </c:pt>
                <c:pt idx="18695">
                  <c:v>43.311739838795397</c:v>
                </c:pt>
                <c:pt idx="18696">
                  <c:v>43.314056594068902</c:v>
                </c:pt>
                <c:pt idx="18697">
                  <c:v>43.316373349342399</c:v>
                </c:pt>
                <c:pt idx="18698">
                  <c:v>43.318690104616003</c:v>
                </c:pt>
                <c:pt idx="18699">
                  <c:v>43.321006859889501</c:v>
                </c:pt>
                <c:pt idx="18700">
                  <c:v>43.323323615163098</c:v>
                </c:pt>
                <c:pt idx="18701">
                  <c:v>43.325640370436602</c:v>
                </c:pt>
                <c:pt idx="18702">
                  <c:v>43.3279571257101</c:v>
                </c:pt>
                <c:pt idx="18703">
                  <c:v>43.330273880983697</c:v>
                </c:pt>
                <c:pt idx="18704">
                  <c:v>43.332590636257201</c:v>
                </c:pt>
                <c:pt idx="18705">
                  <c:v>43.334907391530798</c:v>
                </c:pt>
                <c:pt idx="18706">
                  <c:v>43.337224146804303</c:v>
                </c:pt>
                <c:pt idx="18707">
                  <c:v>43.3395409020778</c:v>
                </c:pt>
                <c:pt idx="18708">
                  <c:v>43.341857657351397</c:v>
                </c:pt>
                <c:pt idx="18709">
                  <c:v>43.344174412624902</c:v>
                </c:pt>
                <c:pt idx="18710">
                  <c:v>43.346491167898499</c:v>
                </c:pt>
                <c:pt idx="18711">
                  <c:v>43.348807923171996</c:v>
                </c:pt>
                <c:pt idx="18712">
                  <c:v>43.351124678445501</c:v>
                </c:pt>
                <c:pt idx="18713">
                  <c:v>43.353441433719098</c:v>
                </c:pt>
                <c:pt idx="18714">
                  <c:v>43.355758188992603</c:v>
                </c:pt>
                <c:pt idx="18715">
                  <c:v>43.3580749442662</c:v>
                </c:pt>
                <c:pt idx="18716">
                  <c:v>43.360391699539697</c:v>
                </c:pt>
                <c:pt idx="18717">
                  <c:v>43.362708454813202</c:v>
                </c:pt>
                <c:pt idx="18718">
                  <c:v>43.365025210086799</c:v>
                </c:pt>
                <c:pt idx="18719">
                  <c:v>43.367341965360303</c:v>
                </c:pt>
                <c:pt idx="18720">
                  <c:v>43.3696587206339</c:v>
                </c:pt>
                <c:pt idx="18721">
                  <c:v>43.371975475907398</c:v>
                </c:pt>
                <c:pt idx="18722">
                  <c:v>43.374292231180902</c:v>
                </c:pt>
                <c:pt idx="18723">
                  <c:v>43.376608986454499</c:v>
                </c:pt>
                <c:pt idx="18724">
                  <c:v>43.378925741727997</c:v>
                </c:pt>
                <c:pt idx="18725">
                  <c:v>43.381242497001601</c:v>
                </c:pt>
                <c:pt idx="18726">
                  <c:v>43.383559252275099</c:v>
                </c:pt>
                <c:pt idx="18727">
                  <c:v>43.385876007548603</c:v>
                </c:pt>
                <c:pt idx="18728">
                  <c:v>43.3881927628222</c:v>
                </c:pt>
                <c:pt idx="18729">
                  <c:v>43.390509518095698</c:v>
                </c:pt>
                <c:pt idx="18730">
                  <c:v>43.392826273369302</c:v>
                </c:pt>
                <c:pt idx="18731">
                  <c:v>43.395143028642799</c:v>
                </c:pt>
                <c:pt idx="18732">
                  <c:v>43.397459783916403</c:v>
                </c:pt>
                <c:pt idx="18733">
                  <c:v>43.399776539189901</c:v>
                </c:pt>
                <c:pt idx="18734">
                  <c:v>43.402093294463398</c:v>
                </c:pt>
                <c:pt idx="18735">
                  <c:v>43.404410049737002</c:v>
                </c:pt>
                <c:pt idx="18736">
                  <c:v>43.4067268050105</c:v>
                </c:pt>
                <c:pt idx="18737">
                  <c:v>43.409043560284097</c:v>
                </c:pt>
                <c:pt idx="18738">
                  <c:v>43.411360315557602</c:v>
                </c:pt>
                <c:pt idx="18739">
                  <c:v>43.413677070831099</c:v>
                </c:pt>
                <c:pt idx="18740">
                  <c:v>43.415993826104703</c:v>
                </c:pt>
                <c:pt idx="18741">
                  <c:v>43.418310581378201</c:v>
                </c:pt>
                <c:pt idx="18742">
                  <c:v>43.420627336651798</c:v>
                </c:pt>
                <c:pt idx="18743">
                  <c:v>43.422944091925302</c:v>
                </c:pt>
                <c:pt idx="18744">
                  <c:v>43.4252608471988</c:v>
                </c:pt>
                <c:pt idx="18745">
                  <c:v>43.427577602472397</c:v>
                </c:pt>
                <c:pt idx="18746">
                  <c:v>43.429894357745901</c:v>
                </c:pt>
                <c:pt idx="18747">
                  <c:v>43.432211113019498</c:v>
                </c:pt>
                <c:pt idx="18748">
                  <c:v>43.434527868293003</c:v>
                </c:pt>
                <c:pt idx="18749">
                  <c:v>43.4368446235665</c:v>
                </c:pt>
                <c:pt idx="18750">
                  <c:v>43.439161378840097</c:v>
                </c:pt>
                <c:pt idx="18751">
                  <c:v>43.441478134113602</c:v>
                </c:pt>
                <c:pt idx="18752">
                  <c:v>43.443794889387199</c:v>
                </c:pt>
                <c:pt idx="18753">
                  <c:v>43.446111644660697</c:v>
                </c:pt>
                <c:pt idx="18754">
                  <c:v>43.448428399934201</c:v>
                </c:pt>
                <c:pt idx="18755">
                  <c:v>43.450745155207798</c:v>
                </c:pt>
                <c:pt idx="18756">
                  <c:v>43.453061910481303</c:v>
                </c:pt>
                <c:pt idx="18757">
                  <c:v>43.4553786657549</c:v>
                </c:pt>
                <c:pt idx="18758">
                  <c:v>43.457695421028397</c:v>
                </c:pt>
                <c:pt idx="18759">
                  <c:v>43.460012176301902</c:v>
                </c:pt>
                <c:pt idx="18760">
                  <c:v>43.462328931575499</c:v>
                </c:pt>
                <c:pt idx="18761">
                  <c:v>43.464645686849003</c:v>
                </c:pt>
                <c:pt idx="18762">
                  <c:v>43.4669624421226</c:v>
                </c:pt>
                <c:pt idx="18763">
                  <c:v>43.469279197396098</c:v>
                </c:pt>
                <c:pt idx="18764">
                  <c:v>43.471595952669603</c:v>
                </c:pt>
                <c:pt idx="18765">
                  <c:v>43.4739127079432</c:v>
                </c:pt>
                <c:pt idx="18766">
                  <c:v>43.476229463216697</c:v>
                </c:pt>
                <c:pt idx="18767">
                  <c:v>43.478546218490301</c:v>
                </c:pt>
                <c:pt idx="18768">
                  <c:v>43.480862973763799</c:v>
                </c:pt>
                <c:pt idx="18769">
                  <c:v>43.483179729037303</c:v>
                </c:pt>
                <c:pt idx="18770">
                  <c:v>43.4854964843109</c:v>
                </c:pt>
                <c:pt idx="18771">
                  <c:v>43.487813239584398</c:v>
                </c:pt>
                <c:pt idx="18772">
                  <c:v>43.490129994858002</c:v>
                </c:pt>
                <c:pt idx="18773">
                  <c:v>43.492446750131499</c:v>
                </c:pt>
                <c:pt idx="18774">
                  <c:v>43.494763505404997</c:v>
                </c:pt>
                <c:pt idx="18775">
                  <c:v>43.497080260678601</c:v>
                </c:pt>
                <c:pt idx="18776">
                  <c:v>43.499397015952098</c:v>
                </c:pt>
                <c:pt idx="18777">
                  <c:v>43.501713771225702</c:v>
                </c:pt>
                <c:pt idx="18778">
                  <c:v>43.5040305264992</c:v>
                </c:pt>
                <c:pt idx="18779">
                  <c:v>43.506347281772697</c:v>
                </c:pt>
                <c:pt idx="18780">
                  <c:v>43.508664037046302</c:v>
                </c:pt>
                <c:pt idx="18781">
                  <c:v>43.510980792319799</c:v>
                </c:pt>
                <c:pt idx="18782">
                  <c:v>43.513297547593403</c:v>
                </c:pt>
                <c:pt idx="18783">
                  <c:v>43.515614302866901</c:v>
                </c:pt>
                <c:pt idx="18784">
                  <c:v>43.517931058140398</c:v>
                </c:pt>
                <c:pt idx="18785">
                  <c:v>43.520247813414002</c:v>
                </c:pt>
                <c:pt idx="18786">
                  <c:v>43.5225645686875</c:v>
                </c:pt>
                <c:pt idx="18787">
                  <c:v>43.524881323961097</c:v>
                </c:pt>
                <c:pt idx="18788">
                  <c:v>43.527198079234601</c:v>
                </c:pt>
                <c:pt idx="18789">
                  <c:v>43.529514834508099</c:v>
                </c:pt>
                <c:pt idx="18790">
                  <c:v>43.531831589781703</c:v>
                </c:pt>
                <c:pt idx="18791">
                  <c:v>43.5341483450552</c:v>
                </c:pt>
                <c:pt idx="18792">
                  <c:v>43.536465100328797</c:v>
                </c:pt>
                <c:pt idx="18793">
                  <c:v>43.538781855602302</c:v>
                </c:pt>
                <c:pt idx="18794">
                  <c:v>43.5410986108758</c:v>
                </c:pt>
                <c:pt idx="18795">
                  <c:v>43.543415366149397</c:v>
                </c:pt>
                <c:pt idx="18796">
                  <c:v>43.545732121422901</c:v>
                </c:pt>
                <c:pt idx="18797">
                  <c:v>43.548048876696498</c:v>
                </c:pt>
                <c:pt idx="18798">
                  <c:v>43.550365631970003</c:v>
                </c:pt>
                <c:pt idx="18799">
                  <c:v>43.5526823872435</c:v>
                </c:pt>
                <c:pt idx="18800">
                  <c:v>43.554999142517097</c:v>
                </c:pt>
                <c:pt idx="18801">
                  <c:v>43.557315897790602</c:v>
                </c:pt>
                <c:pt idx="18802">
                  <c:v>43.559632653064199</c:v>
                </c:pt>
                <c:pt idx="18803">
                  <c:v>43.561949408337703</c:v>
                </c:pt>
                <c:pt idx="18804">
                  <c:v>43.564266163611201</c:v>
                </c:pt>
                <c:pt idx="18805">
                  <c:v>43.566582918884798</c:v>
                </c:pt>
                <c:pt idx="18806">
                  <c:v>43.568899674158303</c:v>
                </c:pt>
                <c:pt idx="18807">
                  <c:v>43.5712164294319</c:v>
                </c:pt>
                <c:pt idx="18808">
                  <c:v>43.573533184705397</c:v>
                </c:pt>
                <c:pt idx="18809">
                  <c:v>43.575849939978902</c:v>
                </c:pt>
                <c:pt idx="18810">
                  <c:v>43.578166695252499</c:v>
                </c:pt>
                <c:pt idx="18811">
                  <c:v>43.580483450526003</c:v>
                </c:pt>
                <c:pt idx="18812">
                  <c:v>43.5828002057996</c:v>
                </c:pt>
                <c:pt idx="18813">
                  <c:v>43.585116961073098</c:v>
                </c:pt>
                <c:pt idx="18814">
                  <c:v>43.587433716346602</c:v>
                </c:pt>
                <c:pt idx="18815">
                  <c:v>43.589750471620199</c:v>
                </c:pt>
                <c:pt idx="18816">
                  <c:v>43.592067226893697</c:v>
                </c:pt>
                <c:pt idx="18817">
                  <c:v>43.594383982167301</c:v>
                </c:pt>
                <c:pt idx="18818">
                  <c:v>43.596700737440798</c:v>
                </c:pt>
                <c:pt idx="18819">
                  <c:v>43.599017492714303</c:v>
                </c:pt>
                <c:pt idx="18820">
                  <c:v>43.6013342479879</c:v>
                </c:pt>
                <c:pt idx="18821">
                  <c:v>43.603651003261398</c:v>
                </c:pt>
                <c:pt idx="18822">
                  <c:v>43.605967758535002</c:v>
                </c:pt>
                <c:pt idx="18823">
                  <c:v>43.608284513808499</c:v>
                </c:pt>
                <c:pt idx="18824">
                  <c:v>43.610601269081997</c:v>
                </c:pt>
                <c:pt idx="18825">
                  <c:v>43.612918024355601</c:v>
                </c:pt>
                <c:pt idx="18826">
                  <c:v>43.615234779629098</c:v>
                </c:pt>
                <c:pt idx="18827">
                  <c:v>43.617551534902702</c:v>
                </c:pt>
                <c:pt idx="18828">
                  <c:v>43.6198682901762</c:v>
                </c:pt>
                <c:pt idx="18829">
                  <c:v>43.622185045449697</c:v>
                </c:pt>
                <c:pt idx="18830">
                  <c:v>43.624501800723301</c:v>
                </c:pt>
                <c:pt idx="18831">
                  <c:v>43.626818555996799</c:v>
                </c:pt>
                <c:pt idx="18832">
                  <c:v>43.629135311270403</c:v>
                </c:pt>
                <c:pt idx="18833">
                  <c:v>43.631452066543901</c:v>
                </c:pt>
                <c:pt idx="18834">
                  <c:v>43.633768821817398</c:v>
                </c:pt>
                <c:pt idx="18835">
                  <c:v>43.636085577091002</c:v>
                </c:pt>
                <c:pt idx="18836">
                  <c:v>43.6384023323645</c:v>
                </c:pt>
                <c:pt idx="18837">
                  <c:v>43.640719087638097</c:v>
                </c:pt>
                <c:pt idx="18838">
                  <c:v>43.643035842911601</c:v>
                </c:pt>
                <c:pt idx="18839">
                  <c:v>43.645352598185099</c:v>
                </c:pt>
                <c:pt idx="18840">
                  <c:v>43.647669353458703</c:v>
                </c:pt>
                <c:pt idx="18841">
                  <c:v>43.6499861087322</c:v>
                </c:pt>
                <c:pt idx="18842">
                  <c:v>43.652302864005797</c:v>
                </c:pt>
                <c:pt idx="18843">
                  <c:v>43.654619619279302</c:v>
                </c:pt>
                <c:pt idx="18844">
                  <c:v>43.656936374552799</c:v>
                </c:pt>
                <c:pt idx="18845">
                  <c:v>43.659253129826403</c:v>
                </c:pt>
                <c:pt idx="18846">
                  <c:v>43.661569885099901</c:v>
                </c:pt>
                <c:pt idx="18847">
                  <c:v>43.663886640373498</c:v>
                </c:pt>
                <c:pt idx="18848">
                  <c:v>43.666203395647003</c:v>
                </c:pt>
                <c:pt idx="18849">
                  <c:v>43.6685201509205</c:v>
                </c:pt>
                <c:pt idx="18850">
                  <c:v>43.670836906194097</c:v>
                </c:pt>
                <c:pt idx="18851">
                  <c:v>43.673153661467602</c:v>
                </c:pt>
                <c:pt idx="18852">
                  <c:v>43.675470416741199</c:v>
                </c:pt>
                <c:pt idx="18853">
                  <c:v>43.677787172014703</c:v>
                </c:pt>
                <c:pt idx="18854">
                  <c:v>43.680103927288201</c:v>
                </c:pt>
                <c:pt idx="18855">
                  <c:v>43.682420682561798</c:v>
                </c:pt>
                <c:pt idx="18856">
                  <c:v>43.684737437835302</c:v>
                </c:pt>
                <c:pt idx="18857">
                  <c:v>43.687054193108899</c:v>
                </c:pt>
                <c:pt idx="18858">
                  <c:v>43.689370948382397</c:v>
                </c:pt>
                <c:pt idx="18859">
                  <c:v>43.691687703655901</c:v>
                </c:pt>
                <c:pt idx="18860">
                  <c:v>43.694004458929498</c:v>
                </c:pt>
                <c:pt idx="18861">
                  <c:v>43.696321214203003</c:v>
                </c:pt>
                <c:pt idx="18862">
                  <c:v>43.6986379694766</c:v>
                </c:pt>
                <c:pt idx="18863">
                  <c:v>43.700954724750098</c:v>
                </c:pt>
                <c:pt idx="18864">
                  <c:v>43.703271480023602</c:v>
                </c:pt>
                <c:pt idx="18865">
                  <c:v>43.705588235297199</c:v>
                </c:pt>
                <c:pt idx="18866">
                  <c:v>43.707904990570697</c:v>
                </c:pt>
                <c:pt idx="18867">
                  <c:v>43.710221745844301</c:v>
                </c:pt>
                <c:pt idx="18868">
                  <c:v>43.712538501117798</c:v>
                </c:pt>
                <c:pt idx="18869">
                  <c:v>43.714855256391303</c:v>
                </c:pt>
                <c:pt idx="18870">
                  <c:v>43.7171720116649</c:v>
                </c:pt>
                <c:pt idx="18871">
                  <c:v>43.719488766938397</c:v>
                </c:pt>
                <c:pt idx="18872">
                  <c:v>43.721805522212001</c:v>
                </c:pt>
                <c:pt idx="18873">
                  <c:v>43.724122277485499</c:v>
                </c:pt>
                <c:pt idx="18874">
                  <c:v>43.726439032758996</c:v>
                </c:pt>
                <c:pt idx="18875">
                  <c:v>43.728755788032601</c:v>
                </c:pt>
                <c:pt idx="18876">
                  <c:v>43.731072543306098</c:v>
                </c:pt>
                <c:pt idx="18877">
                  <c:v>43.733389298579702</c:v>
                </c:pt>
                <c:pt idx="18878">
                  <c:v>43.7357060538532</c:v>
                </c:pt>
                <c:pt idx="18879">
                  <c:v>43.738022809126797</c:v>
                </c:pt>
                <c:pt idx="18880">
                  <c:v>43.740339564400301</c:v>
                </c:pt>
                <c:pt idx="18881">
                  <c:v>43.742656319673799</c:v>
                </c:pt>
                <c:pt idx="18882">
                  <c:v>43.744973074947403</c:v>
                </c:pt>
                <c:pt idx="18883">
                  <c:v>43.7472898302209</c:v>
                </c:pt>
                <c:pt idx="18884">
                  <c:v>43.749606585494497</c:v>
                </c:pt>
                <c:pt idx="18885">
                  <c:v>43.751923340768002</c:v>
                </c:pt>
                <c:pt idx="18886">
                  <c:v>43.754240096041499</c:v>
                </c:pt>
                <c:pt idx="18887">
                  <c:v>43.756556851315104</c:v>
                </c:pt>
                <c:pt idx="18888">
                  <c:v>43.758873606588601</c:v>
                </c:pt>
                <c:pt idx="18889">
                  <c:v>43.761190361862198</c:v>
                </c:pt>
                <c:pt idx="18890">
                  <c:v>43.763507117135703</c:v>
                </c:pt>
                <c:pt idx="18891">
                  <c:v>43.7658238724092</c:v>
                </c:pt>
                <c:pt idx="18892">
                  <c:v>43.768140627682797</c:v>
                </c:pt>
                <c:pt idx="18893">
                  <c:v>43.770457382956302</c:v>
                </c:pt>
                <c:pt idx="18894">
                  <c:v>43.772774138229899</c:v>
                </c:pt>
                <c:pt idx="18895">
                  <c:v>43.775090893503403</c:v>
                </c:pt>
                <c:pt idx="18896">
                  <c:v>43.777407648776901</c:v>
                </c:pt>
                <c:pt idx="18897">
                  <c:v>43.779724404050498</c:v>
                </c:pt>
                <c:pt idx="18898">
                  <c:v>43.782041159324002</c:v>
                </c:pt>
                <c:pt idx="18899">
                  <c:v>43.784357914597599</c:v>
                </c:pt>
                <c:pt idx="18900">
                  <c:v>43.786674669871097</c:v>
                </c:pt>
                <c:pt idx="18901">
                  <c:v>43.788991425144602</c:v>
                </c:pt>
                <c:pt idx="18902">
                  <c:v>43.791308180418199</c:v>
                </c:pt>
                <c:pt idx="18903">
                  <c:v>43.793624935691703</c:v>
                </c:pt>
                <c:pt idx="18904">
                  <c:v>43.7959416909653</c:v>
                </c:pt>
                <c:pt idx="18905">
                  <c:v>43.798258446238798</c:v>
                </c:pt>
                <c:pt idx="18906">
                  <c:v>43.800575201512302</c:v>
                </c:pt>
                <c:pt idx="18907">
                  <c:v>43.802891956785899</c:v>
                </c:pt>
                <c:pt idx="18908">
                  <c:v>43.805208712059397</c:v>
                </c:pt>
                <c:pt idx="18909">
                  <c:v>43.807525467333001</c:v>
                </c:pt>
                <c:pt idx="18910">
                  <c:v>43.809842222606498</c:v>
                </c:pt>
                <c:pt idx="18911">
                  <c:v>43.812158977880003</c:v>
                </c:pt>
                <c:pt idx="18912">
                  <c:v>43.8144757331536</c:v>
                </c:pt>
                <c:pt idx="18913">
                  <c:v>43.816792488427097</c:v>
                </c:pt>
                <c:pt idx="18914">
                  <c:v>43.819109243700701</c:v>
                </c:pt>
                <c:pt idx="18915">
                  <c:v>43.821425998974199</c:v>
                </c:pt>
                <c:pt idx="18916">
                  <c:v>43.823742754247696</c:v>
                </c:pt>
                <c:pt idx="18917">
                  <c:v>43.826059509521301</c:v>
                </c:pt>
                <c:pt idx="18918">
                  <c:v>43.828376264794798</c:v>
                </c:pt>
                <c:pt idx="18919">
                  <c:v>43.830693020068402</c:v>
                </c:pt>
                <c:pt idx="18920">
                  <c:v>43.8330097753419</c:v>
                </c:pt>
                <c:pt idx="18921">
                  <c:v>43.835326530615397</c:v>
                </c:pt>
                <c:pt idx="18922">
                  <c:v>43.837643285889001</c:v>
                </c:pt>
                <c:pt idx="18923">
                  <c:v>43.839960041162499</c:v>
                </c:pt>
                <c:pt idx="18924">
                  <c:v>43.842276796436103</c:v>
                </c:pt>
                <c:pt idx="18925">
                  <c:v>43.8445935517096</c:v>
                </c:pt>
                <c:pt idx="18926">
                  <c:v>43.846910306983098</c:v>
                </c:pt>
                <c:pt idx="18927">
                  <c:v>43.849227062256702</c:v>
                </c:pt>
                <c:pt idx="18928">
                  <c:v>43.851543817530199</c:v>
                </c:pt>
                <c:pt idx="18929">
                  <c:v>43.853860572803796</c:v>
                </c:pt>
                <c:pt idx="18930">
                  <c:v>43.856177328077301</c:v>
                </c:pt>
                <c:pt idx="18931">
                  <c:v>43.858494083350799</c:v>
                </c:pt>
                <c:pt idx="18932">
                  <c:v>43.860810838624403</c:v>
                </c:pt>
                <c:pt idx="18933">
                  <c:v>43.8631275938979</c:v>
                </c:pt>
                <c:pt idx="18934">
                  <c:v>43.865444349171497</c:v>
                </c:pt>
                <c:pt idx="18935">
                  <c:v>43.867761104445002</c:v>
                </c:pt>
                <c:pt idx="18936">
                  <c:v>43.870077859718499</c:v>
                </c:pt>
                <c:pt idx="18937">
                  <c:v>43.872394614992103</c:v>
                </c:pt>
                <c:pt idx="18938">
                  <c:v>43.874711370265601</c:v>
                </c:pt>
                <c:pt idx="18939">
                  <c:v>43.877028125539198</c:v>
                </c:pt>
                <c:pt idx="18940">
                  <c:v>43.879344880812702</c:v>
                </c:pt>
                <c:pt idx="18941">
                  <c:v>43.8816616360862</c:v>
                </c:pt>
                <c:pt idx="18942">
                  <c:v>43.883978391359797</c:v>
                </c:pt>
                <c:pt idx="18943">
                  <c:v>43.886295146633302</c:v>
                </c:pt>
                <c:pt idx="18944">
                  <c:v>43.888611901906899</c:v>
                </c:pt>
                <c:pt idx="18945">
                  <c:v>43.890928657180403</c:v>
                </c:pt>
                <c:pt idx="18946">
                  <c:v>43.893245412453901</c:v>
                </c:pt>
                <c:pt idx="18947">
                  <c:v>43.895562167727498</c:v>
                </c:pt>
                <c:pt idx="18948">
                  <c:v>43.897878923001002</c:v>
                </c:pt>
                <c:pt idx="18949">
                  <c:v>43.900195678274599</c:v>
                </c:pt>
                <c:pt idx="18950">
                  <c:v>43.902512433548097</c:v>
                </c:pt>
                <c:pt idx="18951">
                  <c:v>43.904829188821601</c:v>
                </c:pt>
                <c:pt idx="18952">
                  <c:v>43.907145944095198</c:v>
                </c:pt>
                <c:pt idx="18953">
                  <c:v>43.909462699368703</c:v>
                </c:pt>
                <c:pt idx="18954">
                  <c:v>43.9117794546423</c:v>
                </c:pt>
                <c:pt idx="18955">
                  <c:v>43.914096209915797</c:v>
                </c:pt>
                <c:pt idx="18956">
                  <c:v>43.916412965189302</c:v>
                </c:pt>
                <c:pt idx="18957">
                  <c:v>43.918729720462899</c:v>
                </c:pt>
                <c:pt idx="18958">
                  <c:v>43.921046475736397</c:v>
                </c:pt>
                <c:pt idx="18959">
                  <c:v>43.923363231010001</c:v>
                </c:pt>
                <c:pt idx="18960">
                  <c:v>43.925679986283498</c:v>
                </c:pt>
                <c:pt idx="18961">
                  <c:v>43.927996741557003</c:v>
                </c:pt>
                <c:pt idx="18962">
                  <c:v>43.9303134968306</c:v>
                </c:pt>
                <c:pt idx="18963">
                  <c:v>43.932630252104097</c:v>
                </c:pt>
                <c:pt idx="18964">
                  <c:v>43.934947007377701</c:v>
                </c:pt>
                <c:pt idx="18965">
                  <c:v>43.937263762651199</c:v>
                </c:pt>
                <c:pt idx="18966">
                  <c:v>43.939580517924703</c:v>
                </c:pt>
                <c:pt idx="18967">
                  <c:v>43.9418972731983</c:v>
                </c:pt>
                <c:pt idx="18968">
                  <c:v>43.944214028471798</c:v>
                </c:pt>
                <c:pt idx="18969">
                  <c:v>43.946530783745402</c:v>
                </c:pt>
                <c:pt idx="18970">
                  <c:v>43.9488475390189</c:v>
                </c:pt>
                <c:pt idx="18971">
                  <c:v>43.951164294292397</c:v>
                </c:pt>
                <c:pt idx="18972">
                  <c:v>43.953481049566001</c:v>
                </c:pt>
                <c:pt idx="18973">
                  <c:v>43.955797804839499</c:v>
                </c:pt>
                <c:pt idx="18974">
                  <c:v>43.958114560113103</c:v>
                </c:pt>
                <c:pt idx="18975">
                  <c:v>43.9604313153866</c:v>
                </c:pt>
                <c:pt idx="18976">
                  <c:v>43.962748070660098</c:v>
                </c:pt>
                <c:pt idx="18977">
                  <c:v>43.965064825933702</c:v>
                </c:pt>
                <c:pt idx="18978">
                  <c:v>43.967381581207199</c:v>
                </c:pt>
                <c:pt idx="18979">
                  <c:v>43.969698336480803</c:v>
                </c:pt>
                <c:pt idx="18980">
                  <c:v>43.972015091754301</c:v>
                </c:pt>
                <c:pt idx="18981">
                  <c:v>43.974331847027798</c:v>
                </c:pt>
                <c:pt idx="18982">
                  <c:v>43.976648602301402</c:v>
                </c:pt>
                <c:pt idx="18983">
                  <c:v>43.9789653575749</c:v>
                </c:pt>
                <c:pt idx="18984">
                  <c:v>43.981282112848497</c:v>
                </c:pt>
                <c:pt idx="18985">
                  <c:v>43.983598868122002</c:v>
                </c:pt>
                <c:pt idx="18986">
                  <c:v>43.985915623395499</c:v>
                </c:pt>
                <c:pt idx="18987">
                  <c:v>43.988232378669103</c:v>
                </c:pt>
                <c:pt idx="18988">
                  <c:v>43.990549133942601</c:v>
                </c:pt>
                <c:pt idx="18989">
                  <c:v>43.992865889216198</c:v>
                </c:pt>
                <c:pt idx="18990">
                  <c:v>43.995182644489702</c:v>
                </c:pt>
                <c:pt idx="18991">
                  <c:v>43.9974993997632</c:v>
                </c:pt>
                <c:pt idx="18992">
                  <c:v>43.999816155036797</c:v>
                </c:pt>
                <c:pt idx="18993">
                  <c:v>44.002132910310301</c:v>
                </c:pt>
                <c:pt idx="18994">
                  <c:v>44.004449665583898</c:v>
                </c:pt>
                <c:pt idx="18995">
                  <c:v>44.006766420857403</c:v>
                </c:pt>
                <c:pt idx="18996">
                  <c:v>44.0090831761309</c:v>
                </c:pt>
                <c:pt idx="18997">
                  <c:v>44.011399931404497</c:v>
                </c:pt>
                <c:pt idx="18998">
                  <c:v>44.013716686678002</c:v>
                </c:pt>
                <c:pt idx="18999">
                  <c:v>44.016033441951599</c:v>
                </c:pt>
                <c:pt idx="19000">
                  <c:v>44.018350197225097</c:v>
                </c:pt>
                <c:pt idx="19001">
                  <c:v>44.020666952498601</c:v>
                </c:pt>
                <c:pt idx="19002">
                  <c:v>44.022983707772198</c:v>
                </c:pt>
                <c:pt idx="19003">
                  <c:v>44.025300463045703</c:v>
                </c:pt>
                <c:pt idx="19004">
                  <c:v>44.0276172183193</c:v>
                </c:pt>
                <c:pt idx="19005">
                  <c:v>44.029933973592797</c:v>
                </c:pt>
                <c:pt idx="19006">
                  <c:v>44.032250728866302</c:v>
                </c:pt>
                <c:pt idx="19007">
                  <c:v>44.034567484139899</c:v>
                </c:pt>
                <c:pt idx="19008">
                  <c:v>44.036884239413403</c:v>
                </c:pt>
                <c:pt idx="19009">
                  <c:v>44.039200994687</c:v>
                </c:pt>
                <c:pt idx="19010">
                  <c:v>44.041517749960498</c:v>
                </c:pt>
                <c:pt idx="19011">
                  <c:v>44.043834505234003</c:v>
                </c:pt>
                <c:pt idx="19012">
                  <c:v>44.0461512605076</c:v>
                </c:pt>
                <c:pt idx="19013">
                  <c:v>44.048468015781097</c:v>
                </c:pt>
                <c:pt idx="19014">
                  <c:v>44.050784771054701</c:v>
                </c:pt>
                <c:pt idx="19015">
                  <c:v>44.053101526328199</c:v>
                </c:pt>
                <c:pt idx="19016">
                  <c:v>44.055418281601703</c:v>
                </c:pt>
                <c:pt idx="19017">
                  <c:v>44.0577350368753</c:v>
                </c:pt>
                <c:pt idx="19018">
                  <c:v>44.060051792148798</c:v>
                </c:pt>
                <c:pt idx="19019">
                  <c:v>44.062368547422402</c:v>
                </c:pt>
                <c:pt idx="19020">
                  <c:v>44.064685302695899</c:v>
                </c:pt>
                <c:pt idx="19021">
                  <c:v>44.067002057969503</c:v>
                </c:pt>
                <c:pt idx="19022">
                  <c:v>44.069318813243001</c:v>
                </c:pt>
                <c:pt idx="19023">
                  <c:v>44.071635568516498</c:v>
                </c:pt>
                <c:pt idx="19024">
                  <c:v>44.073952323790103</c:v>
                </c:pt>
                <c:pt idx="19025">
                  <c:v>44.0762690790636</c:v>
                </c:pt>
                <c:pt idx="19026">
                  <c:v>44.078585834337197</c:v>
                </c:pt>
                <c:pt idx="19027">
                  <c:v>44.080902589610702</c:v>
                </c:pt>
                <c:pt idx="19028">
                  <c:v>44.083219344884199</c:v>
                </c:pt>
                <c:pt idx="19029">
                  <c:v>44.085536100157803</c:v>
                </c:pt>
                <c:pt idx="19030">
                  <c:v>44.087852855431301</c:v>
                </c:pt>
                <c:pt idx="19031">
                  <c:v>44.090169610704898</c:v>
                </c:pt>
                <c:pt idx="19032">
                  <c:v>44.092486365978402</c:v>
                </c:pt>
                <c:pt idx="19033">
                  <c:v>44.0948031212519</c:v>
                </c:pt>
                <c:pt idx="19034">
                  <c:v>44.097119876525497</c:v>
                </c:pt>
                <c:pt idx="19035">
                  <c:v>44.099436631799001</c:v>
                </c:pt>
                <c:pt idx="19036">
                  <c:v>44.101753387072598</c:v>
                </c:pt>
                <c:pt idx="19037">
                  <c:v>44.104070142346103</c:v>
                </c:pt>
                <c:pt idx="19038">
                  <c:v>44.106386897619601</c:v>
                </c:pt>
                <c:pt idx="19039">
                  <c:v>44.108703652893197</c:v>
                </c:pt>
                <c:pt idx="19040">
                  <c:v>44.111020408166702</c:v>
                </c:pt>
                <c:pt idx="19041">
                  <c:v>44.113337163440299</c:v>
                </c:pt>
                <c:pt idx="19042">
                  <c:v>44.115653918713797</c:v>
                </c:pt>
                <c:pt idx="19043">
                  <c:v>44.117970673987301</c:v>
                </c:pt>
                <c:pt idx="19044">
                  <c:v>44.120287429260898</c:v>
                </c:pt>
                <c:pt idx="19045">
                  <c:v>44.122604184534403</c:v>
                </c:pt>
                <c:pt idx="19046">
                  <c:v>44.124920939808</c:v>
                </c:pt>
                <c:pt idx="19047">
                  <c:v>44.127237695081497</c:v>
                </c:pt>
                <c:pt idx="19048">
                  <c:v>44.129554450355002</c:v>
                </c:pt>
                <c:pt idx="19049">
                  <c:v>44.131871205628599</c:v>
                </c:pt>
                <c:pt idx="19050">
                  <c:v>44.134187960902103</c:v>
                </c:pt>
                <c:pt idx="19051">
                  <c:v>44.1365047161757</c:v>
                </c:pt>
                <c:pt idx="19052">
                  <c:v>44.138821471449198</c:v>
                </c:pt>
                <c:pt idx="19053">
                  <c:v>44.141138226722703</c:v>
                </c:pt>
                <c:pt idx="19054">
                  <c:v>44.1434549819963</c:v>
                </c:pt>
                <c:pt idx="19055">
                  <c:v>44.145771737269797</c:v>
                </c:pt>
                <c:pt idx="19056">
                  <c:v>44.148088492543401</c:v>
                </c:pt>
                <c:pt idx="19057">
                  <c:v>44.150405247816899</c:v>
                </c:pt>
                <c:pt idx="19058">
                  <c:v>44.152722003090403</c:v>
                </c:pt>
                <c:pt idx="19059">
                  <c:v>44.155038758364</c:v>
                </c:pt>
                <c:pt idx="19060">
                  <c:v>44.157355513637498</c:v>
                </c:pt>
                <c:pt idx="19061">
                  <c:v>44.159672268911102</c:v>
                </c:pt>
                <c:pt idx="19062">
                  <c:v>44.161989024184599</c:v>
                </c:pt>
                <c:pt idx="19063">
                  <c:v>44.164305779458097</c:v>
                </c:pt>
                <c:pt idx="19064">
                  <c:v>44.166622534731701</c:v>
                </c:pt>
                <c:pt idx="19065">
                  <c:v>44.168939290005198</c:v>
                </c:pt>
                <c:pt idx="19066">
                  <c:v>44.171256045278803</c:v>
                </c:pt>
                <c:pt idx="19067">
                  <c:v>44.1735728005523</c:v>
                </c:pt>
                <c:pt idx="19068">
                  <c:v>44.175889555825798</c:v>
                </c:pt>
                <c:pt idx="19069">
                  <c:v>44.178206311099402</c:v>
                </c:pt>
                <c:pt idx="19070">
                  <c:v>44.180523066372899</c:v>
                </c:pt>
                <c:pt idx="19071">
                  <c:v>44.182839821646503</c:v>
                </c:pt>
                <c:pt idx="19072">
                  <c:v>44.185156576920001</c:v>
                </c:pt>
                <c:pt idx="19073">
                  <c:v>44.187473332193498</c:v>
                </c:pt>
                <c:pt idx="19074">
                  <c:v>44.189790087467102</c:v>
                </c:pt>
                <c:pt idx="19075">
                  <c:v>44.1921068427406</c:v>
                </c:pt>
                <c:pt idx="19076">
                  <c:v>44.194423598014197</c:v>
                </c:pt>
                <c:pt idx="19077">
                  <c:v>44.196740353287701</c:v>
                </c:pt>
                <c:pt idx="19078">
                  <c:v>44.199057108561199</c:v>
                </c:pt>
                <c:pt idx="19079">
                  <c:v>44.201373863834803</c:v>
                </c:pt>
                <c:pt idx="19080">
                  <c:v>44.203690619108301</c:v>
                </c:pt>
                <c:pt idx="19081">
                  <c:v>44.206007374381898</c:v>
                </c:pt>
                <c:pt idx="19082">
                  <c:v>44.208324129655402</c:v>
                </c:pt>
                <c:pt idx="19083">
                  <c:v>44.2106408849289</c:v>
                </c:pt>
                <c:pt idx="19084">
                  <c:v>44.212957640202497</c:v>
                </c:pt>
                <c:pt idx="19085">
                  <c:v>44.215274395476001</c:v>
                </c:pt>
                <c:pt idx="19086">
                  <c:v>44.217591150749598</c:v>
                </c:pt>
                <c:pt idx="19087">
                  <c:v>44.219907906023103</c:v>
                </c:pt>
                <c:pt idx="19088">
                  <c:v>44.2222246612966</c:v>
                </c:pt>
                <c:pt idx="19089">
                  <c:v>44.224541416570197</c:v>
                </c:pt>
                <c:pt idx="19090">
                  <c:v>44.226858171843702</c:v>
                </c:pt>
                <c:pt idx="19091">
                  <c:v>44.229174927117299</c:v>
                </c:pt>
                <c:pt idx="19092">
                  <c:v>44.231491682390804</c:v>
                </c:pt>
                <c:pt idx="19093">
                  <c:v>44.233808437664301</c:v>
                </c:pt>
                <c:pt idx="19094">
                  <c:v>44.236125192937898</c:v>
                </c:pt>
                <c:pt idx="19095">
                  <c:v>44.238441948211403</c:v>
                </c:pt>
                <c:pt idx="19096">
                  <c:v>44.240758703485</c:v>
                </c:pt>
                <c:pt idx="19097">
                  <c:v>44.243075458758497</c:v>
                </c:pt>
                <c:pt idx="19098">
                  <c:v>44.245392214032002</c:v>
                </c:pt>
                <c:pt idx="19099">
                  <c:v>44.247708969305599</c:v>
                </c:pt>
                <c:pt idx="19100">
                  <c:v>44.250025724579103</c:v>
                </c:pt>
                <c:pt idx="19101">
                  <c:v>44.2523424798527</c:v>
                </c:pt>
                <c:pt idx="19102">
                  <c:v>44.254659235126198</c:v>
                </c:pt>
                <c:pt idx="19103">
                  <c:v>44.256975990399702</c:v>
                </c:pt>
                <c:pt idx="19104">
                  <c:v>44.259292745673299</c:v>
                </c:pt>
                <c:pt idx="19105">
                  <c:v>44.261609500946797</c:v>
                </c:pt>
                <c:pt idx="19106">
                  <c:v>44.263926256220401</c:v>
                </c:pt>
                <c:pt idx="19107">
                  <c:v>44.266243011493899</c:v>
                </c:pt>
                <c:pt idx="19108">
                  <c:v>44.268559766767403</c:v>
                </c:pt>
                <c:pt idx="19109">
                  <c:v>44.270876522041</c:v>
                </c:pt>
                <c:pt idx="19110">
                  <c:v>44.273193277314498</c:v>
                </c:pt>
                <c:pt idx="19111">
                  <c:v>44.275510032588102</c:v>
                </c:pt>
                <c:pt idx="19112">
                  <c:v>44.277826787861599</c:v>
                </c:pt>
                <c:pt idx="19113">
                  <c:v>44.280143543135097</c:v>
                </c:pt>
                <c:pt idx="19114">
                  <c:v>44.282460298408701</c:v>
                </c:pt>
                <c:pt idx="19115">
                  <c:v>44.284777053682198</c:v>
                </c:pt>
                <c:pt idx="19116">
                  <c:v>44.287093808955802</c:v>
                </c:pt>
                <c:pt idx="19117">
                  <c:v>44.2894105642293</c:v>
                </c:pt>
                <c:pt idx="19118">
                  <c:v>44.291727319502797</c:v>
                </c:pt>
                <c:pt idx="19119">
                  <c:v>44.294044074776401</c:v>
                </c:pt>
                <c:pt idx="19120">
                  <c:v>44.296360830049899</c:v>
                </c:pt>
                <c:pt idx="19121">
                  <c:v>44.298677585323503</c:v>
                </c:pt>
                <c:pt idx="19122">
                  <c:v>44.300994340597001</c:v>
                </c:pt>
                <c:pt idx="19123">
                  <c:v>44.303311095870498</c:v>
                </c:pt>
                <c:pt idx="19124">
                  <c:v>44.305627851144102</c:v>
                </c:pt>
                <c:pt idx="19125">
                  <c:v>44.3079446064176</c:v>
                </c:pt>
                <c:pt idx="19126">
                  <c:v>44.310261361691197</c:v>
                </c:pt>
                <c:pt idx="19127">
                  <c:v>44.312578116964701</c:v>
                </c:pt>
                <c:pt idx="19128">
                  <c:v>44.314894872238199</c:v>
                </c:pt>
                <c:pt idx="19129">
                  <c:v>44.317211627511803</c:v>
                </c:pt>
                <c:pt idx="19130">
                  <c:v>44.3195283827853</c:v>
                </c:pt>
                <c:pt idx="19131">
                  <c:v>44.321845138058897</c:v>
                </c:pt>
                <c:pt idx="19132">
                  <c:v>44.324161893332402</c:v>
                </c:pt>
                <c:pt idx="19133">
                  <c:v>44.326478648605899</c:v>
                </c:pt>
                <c:pt idx="19134">
                  <c:v>44.328795403879496</c:v>
                </c:pt>
                <c:pt idx="19135">
                  <c:v>44.331112159153001</c:v>
                </c:pt>
                <c:pt idx="19136">
                  <c:v>44.333428914426598</c:v>
                </c:pt>
                <c:pt idx="19137">
                  <c:v>44.335745669700103</c:v>
                </c:pt>
                <c:pt idx="19138">
                  <c:v>44.3380624249736</c:v>
                </c:pt>
                <c:pt idx="19139">
                  <c:v>44.340379180247197</c:v>
                </c:pt>
                <c:pt idx="19140">
                  <c:v>44.342695935520702</c:v>
                </c:pt>
                <c:pt idx="19141">
                  <c:v>44.345012690794299</c:v>
                </c:pt>
                <c:pt idx="19142">
                  <c:v>44.347329446067803</c:v>
                </c:pt>
                <c:pt idx="19143">
                  <c:v>44.349646201341301</c:v>
                </c:pt>
                <c:pt idx="19144">
                  <c:v>44.351962956614898</c:v>
                </c:pt>
                <c:pt idx="19145">
                  <c:v>44.354279711888402</c:v>
                </c:pt>
                <c:pt idx="19146">
                  <c:v>44.356596467161999</c:v>
                </c:pt>
                <c:pt idx="19147">
                  <c:v>44.358913222435497</c:v>
                </c:pt>
                <c:pt idx="19148">
                  <c:v>44.361229977709002</c:v>
                </c:pt>
                <c:pt idx="19149">
                  <c:v>44.363546732982599</c:v>
                </c:pt>
                <c:pt idx="19150">
                  <c:v>44.365863488256103</c:v>
                </c:pt>
                <c:pt idx="19151">
                  <c:v>44.3681802435297</c:v>
                </c:pt>
                <c:pt idx="19152">
                  <c:v>44.370496998803198</c:v>
                </c:pt>
                <c:pt idx="19153">
                  <c:v>44.372813754076702</c:v>
                </c:pt>
                <c:pt idx="19154">
                  <c:v>44.375130509350299</c:v>
                </c:pt>
                <c:pt idx="19155">
                  <c:v>44.377447264623797</c:v>
                </c:pt>
                <c:pt idx="19156">
                  <c:v>44.379764019897401</c:v>
                </c:pt>
                <c:pt idx="19157">
                  <c:v>44.382080775170898</c:v>
                </c:pt>
                <c:pt idx="19158">
                  <c:v>44.384397530444403</c:v>
                </c:pt>
                <c:pt idx="19159">
                  <c:v>44.386714285718</c:v>
                </c:pt>
                <c:pt idx="19160">
                  <c:v>44.389031040991497</c:v>
                </c:pt>
                <c:pt idx="19161">
                  <c:v>44.391347796265102</c:v>
                </c:pt>
                <c:pt idx="19162">
                  <c:v>44.393664551538599</c:v>
                </c:pt>
                <c:pt idx="19163">
                  <c:v>44.395981306812097</c:v>
                </c:pt>
                <c:pt idx="19164">
                  <c:v>44.398298062085701</c:v>
                </c:pt>
                <c:pt idx="19165">
                  <c:v>44.400614817359198</c:v>
                </c:pt>
                <c:pt idx="19166">
                  <c:v>44.402931572632802</c:v>
                </c:pt>
                <c:pt idx="19167">
                  <c:v>44.4052483279063</c:v>
                </c:pt>
                <c:pt idx="19168">
                  <c:v>44.407565083179897</c:v>
                </c:pt>
                <c:pt idx="19169">
                  <c:v>44.409881838453401</c:v>
                </c:pt>
                <c:pt idx="19170">
                  <c:v>44.412198593726899</c:v>
                </c:pt>
                <c:pt idx="19171">
                  <c:v>44.414515349000503</c:v>
                </c:pt>
                <c:pt idx="19172">
                  <c:v>44.416832104274</c:v>
                </c:pt>
                <c:pt idx="19173">
                  <c:v>44.419148859547597</c:v>
                </c:pt>
                <c:pt idx="19174">
                  <c:v>44.421465614821102</c:v>
                </c:pt>
                <c:pt idx="19175">
                  <c:v>44.4237823700946</c:v>
                </c:pt>
                <c:pt idx="19176">
                  <c:v>44.426099125368196</c:v>
                </c:pt>
                <c:pt idx="19177">
                  <c:v>44.428415880641701</c:v>
                </c:pt>
                <c:pt idx="19178">
                  <c:v>44.430732635915298</c:v>
                </c:pt>
                <c:pt idx="19179">
                  <c:v>44.433049391188803</c:v>
                </c:pt>
                <c:pt idx="19180">
                  <c:v>44.4353661464623</c:v>
                </c:pt>
                <c:pt idx="19181">
                  <c:v>44.437682901735897</c:v>
                </c:pt>
                <c:pt idx="19182">
                  <c:v>44.439999657009402</c:v>
                </c:pt>
                <c:pt idx="19183">
                  <c:v>44.442316412282999</c:v>
                </c:pt>
                <c:pt idx="19184">
                  <c:v>44.444633167556503</c:v>
                </c:pt>
                <c:pt idx="19185">
                  <c:v>44.446949922830001</c:v>
                </c:pt>
                <c:pt idx="19186">
                  <c:v>44.449266678103598</c:v>
                </c:pt>
                <c:pt idx="19187">
                  <c:v>44.451583433377102</c:v>
                </c:pt>
                <c:pt idx="19188">
                  <c:v>44.453900188650699</c:v>
                </c:pt>
                <c:pt idx="19189">
                  <c:v>44.456216943924197</c:v>
                </c:pt>
                <c:pt idx="19190">
                  <c:v>44.458533699197702</c:v>
                </c:pt>
                <c:pt idx="19191">
                  <c:v>44.460850454471299</c:v>
                </c:pt>
                <c:pt idx="19192">
                  <c:v>44.463167209744803</c:v>
                </c:pt>
                <c:pt idx="19193">
                  <c:v>44.4654839650184</c:v>
                </c:pt>
                <c:pt idx="19194">
                  <c:v>44.467800720291898</c:v>
                </c:pt>
                <c:pt idx="19195">
                  <c:v>44.470117475565402</c:v>
                </c:pt>
                <c:pt idx="19196">
                  <c:v>44.472434230838999</c:v>
                </c:pt>
                <c:pt idx="19197">
                  <c:v>44.474750986112497</c:v>
                </c:pt>
                <c:pt idx="19198">
                  <c:v>44.477067741386101</c:v>
                </c:pt>
                <c:pt idx="19199">
                  <c:v>44.479384496659598</c:v>
                </c:pt>
                <c:pt idx="19200">
                  <c:v>44.481701251933103</c:v>
                </c:pt>
                <c:pt idx="19201">
                  <c:v>44.4840180072067</c:v>
                </c:pt>
                <c:pt idx="19202">
                  <c:v>44.486334762480197</c:v>
                </c:pt>
                <c:pt idx="19203">
                  <c:v>44.488651517753802</c:v>
                </c:pt>
                <c:pt idx="19204">
                  <c:v>44.490968273027299</c:v>
                </c:pt>
                <c:pt idx="19205">
                  <c:v>44.493285028300797</c:v>
                </c:pt>
                <c:pt idx="19206">
                  <c:v>44.495601783574401</c:v>
                </c:pt>
                <c:pt idx="19207">
                  <c:v>44.497918538847898</c:v>
                </c:pt>
                <c:pt idx="19208">
                  <c:v>44.500235294121502</c:v>
                </c:pt>
                <c:pt idx="19209">
                  <c:v>44.502552049395</c:v>
                </c:pt>
                <c:pt idx="19210">
                  <c:v>44.504868804668497</c:v>
                </c:pt>
                <c:pt idx="19211">
                  <c:v>44.507185559942101</c:v>
                </c:pt>
                <c:pt idx="19212">
                  <c:v>44.509502315215599</c:v>
                </c:pt>
                <c:pt idx="19213">
                  <c:v>44.511819070489203</c:v>
                </c:pt>
                <c:pt idx="19214">
                  <c:v>44.5141358257627</c:v>
                </c:pt>
                <c:pt idx="19215">
                  <c:v>44.516452581036198</c:v>
                </c:pt>
                <c:pt idx="19216">
                  <c:v>44.518769336309802</c:v>
                </c:pt>
                <c:pt idx="19217">
                  <c:v>44.5210860915833</c:v>
                </c:pt>
                <c:pt idx="19218">
                  <c:v>44.523402846856897</c:v>
                </c:pt>
                <c:pt idx="19219">
                  <c:v>44.525719602130401</c:v>
                </c:pt>
                <c:pt idx="19220">
                  <c:v>44.528036357403899</c:v>
                </c:pt>
                <c:pt idx="19221">
                  <c:v>44.530353112677503</c:v>
                </c:pt>
                <c:pt idx="19222">
                  <c:v>44.532669867951</c:v>
                </c:pt>
                <c:pt idx="19223">
                  <c:v>44.534986623224597</c:v>
                </c:pt>
                <c:pt idx="19224">
                  <c:v>44.537303378498102</c:v>
                </c:pt>
                <c:pt idx="19225">
                  <c:v>44.539620133771599</c:v>
                </c:pt>
                <c:pt idx="19226">
                  <c:v>44.541936889045203</c:v>
                </c:pt>
                <c:pt idx="19227">
                  <c:v>44.544253644318701</c:v>
                </c:pt>
                <c:pt idx="19228">
                  <c:v>44.546570399592298</c:v>
                </c:pt>
                <c:pt idx="19229">
                  <c:v>44.548887154865803</c:v>
                </c:pt>
                <c:pt idx="19230">
                  <c:v>44.5512039101393</c:v>
                </c:pt>
                <c:pt idx="19231">
                  <c:v>44.553520665412897</c:v>
                </c:pt>
                <c:pt idx="19232">
                  <c:v>44.555837420686402</c:v>
                </c:pt>
                <c:pt idx="19233">
                  <c:v>44.558154175959999</c:v>
                </c:pt>
                <c:pt idx="19234">
                  <c:v>44.560470931233503</c:v>
                </c:pt>
                <c:pt idx="19235">
                  <c:v>44.562787686507001</c:v>
                </c:pt>
                <c:pt idx="19236">
                  <c:v>44.565104441780598</c:v>
                </c:pt>
                <c:pt idx="19237">
                  <c:v>44.567421197054102</c:v>
                </c:pt>
                <c:pt idx="19238">
                  <c:v>44.569737952327699</c:v>
                </c:pt>
                <c:pt idx="19239">
                  <c:v>44.572054707601197</c:v>
                </c:pt>
                <c:pt idx="19240">
                  <c:v>44.574371462874701</c:v>
                </c:pt>
                <c:pt idx="19241">
                  <c:v>44.576688218148298</c:v>
                </c:pt>
                <c:pt idx="19242">
                  <c:v>44.579004973421803</c:v>
                </c:pt>
                <c:pt idx="19243">
                  <c:v>44.5813217286954</c:v>
                </c:pt>
                <c:pt idx="19244">
                  <c:v>44.583638483968898</c:v>
                </c:pt>
                <c:pt idx="19245">
                  <c:v>44.585955239242402</c:v>
                </c:pt>
                <c:pt idx="19246">
                  <c:v>44.588271994515999</c:v>
                </c:pt>
                <c:pt idx="19247">
                  <c:v>44.590588749789497</c:v>
                </c:pt>
                <c:pt idx="19248">
                  <c:v>44.592905505063101</c:v>
                </c:pt>
                <c:pt idx="19249">
                  <c:v>44.595222260336598</c:v>
                </c:pt>
                <c:pt idx="19250">
                  <c:v>44.597539015610103</c:v>
                </c:pt>
                <c:pt idx="19251">
                  <c:v>44.5998557708837</c:v>
                </c:pt>
                <c:pt idx="19252">
                  <c:v>44.602172526157197</c:v>
                </c:pt>
                <c:pt idx="19253">
                  <c:v>44.604489281430801</c:v>
                </c:pt>
                <c:pt idx="19254">
                  <c:v>44.606806036704299</c:v>
                </c:pt>
                <c:pt idx="19255">
                  <c:v>44.609122791977804</c:v>
                </c:pt>
                <c:pt idx="19256">
                  <c:v>44.6114395472514</c:v>
                </c:pt>
                <c:pt idx="19257">
                  <c:v>44.613756302524898</c:v>
                </c:pt>
                <c:pt idx="19258">
                  <c:v>44.616073057798502</c:v>
                </c:pt>
                <c:pt idx="19259">
                  <c:v>44.618389813072</c:v>
                </c:pt>
                <c:pt idx="19260">
                  <c:v>44.620706568345497</c:v>
                </c:pt>
                <c:pt idx="19261">
                  <c:v>44.623023323619101</c:v>
                </c:pt>
                <c:pt idx="19262">
                  <c:v>44.625340078892599</c:v>
                </c:pt>
                <c:pt idx="19263">
                  <c:v>44.627656834166203</c:v>
                </c:pt>
                <c:pt idx="19264">
                  <c:v>44.6299735894397</c:v>
                </c:pt>
                <c:pt idx="19265">
                  <c:v>44.632290344713198</c:v>
                </c:pt>
                <c:pt idx="19266">
                  <c:v>44.634607099986802</c:v>
                </c:pt>
                <c:pt idx="19267">
                  <c:v>44.636923855260299</c:v>
                </c:pt>
                <c:pt idx="19268">
                  <c:v>44.639240610533903</c:v>
                </c:pt>
                <c:pt idx="19269">
                  <c:v>44.641557365807401</c:v>
                </c:pt>
                <c:pt idx="19270">
                  <c:v>44.643874121080898</c:v>
                </c:pt>
                <c:pt idx="19271">
                  <c:v>44.646190876354503</c:v>
                </c:pt>
                <c:pt idx="19272">
                  <c:v>44.648507631628</c:v>
                </c:pt>
                <c:pt idx="19273">
                  <c:v>44.650824386901597</c:v>
                </c:pt>
                <c:pt idx="19274">
                  <c:v>44.653141142175102</c:v>
                </c:pt>
                <c:pt idx="19275">
                  <c:v>44.655457897448599</c:v>
                </c:pt>
                <c:pt idx="19276">
                  <c:v>44.657774652722203</c:v>
                </c:pt>
                <c:pt idx="19277">
                  <c:v>44.660091407995701</c:v>
                </c:pt>
                <c:pt idx="19278">
                  <c:v>44.662408163269298</c:v>
                </c:pt>
                <c:pt idx="19279">
                  <c:v>44.664724918542802</c:v>
                </c:pt>
                <c:pt idx="19280">
                  <c:v>44.6670416738163</c:v>
                </c:pt>
                <c:pt idx="19281">
                  <c:v>44.669358429089897</c:v>
                </c:pt>
                <c:pt idx="19282">
                  <c:v>44.671675184363401</c:v>
                </c:pt>
                <c:pt idx="19283">
                  <c:v>44.673991939636998</c:v>
                </c:pt>
                <c:pt idx="19284">
                  <c:v>44.676308694910503</c:v>
                </c:pt>
                <c:pt idx="19285">
                  <c:v>44.678625450184001</c:v>
                </c:pt>
                <c:pt idx="19286">
                  <c:v>44.680942205457598</c:v>
                </c:pt>
                <c:pt idx="19287">
                  <c:v>44.683258960731102</c:v>
                </c:pt>
                <c:pt idx="19288">
                  <c:v>44.685575716004699</c:v>
                </c:pt>
                <c:pt idx="19289">
                  <c:v>44.687892471278197</c:v>
                </c:pt>
                <c:pt idx="19290">
                  <c:v>44.690209226551701</c:v>
                </c:pt>
                <c:pt idx="19291">
                  <c:v>44.692525981825298</c:v>
                </c:pt>
                <c:pt idx="19292">
                  <c:v>44.694842737098803</c:v>
                </c:pt>
                <c:pt idx="19293">
                  <c:v>44.6971594923724</c:v>
                </c:pt>
                <c:pt idx="19294">
                  <c:v>44.699476247645897</c:v>
                </c:pt>
                <c:pt idx="19295">
                  <c:v>44.701793002919402</c:v>
                </c:pt>
                <c:pt idx="19296">
                  <c:v>44.704109758192999</c:v>
                </c:pt>
                <c:pt idx="19297">
                  <c:v>44.706426513466504</c:v>
                </c:pt>
                <c:pt idx="19298">
                  <c:v>44.708743268740101</c:v>
                </c:pt>
                <c:pt idx="19299">
                  <c:v>44.711060024013598</c:v>
                </c:pt>
                <c:pt idx="19300">
                  <c:v>44.713376779287103</c:v>
                </c:pt>
                <c:pt idx="19301">
                  <c:v>44.7156935345607</c:v>
                </c:pt>
                <c:pt idx="19302">
                  <c:v>44.718010289834197</c:v>
                </c:pt>
                <c:pt idx="19303">
                  <c:v>44.720327045107801</c:v>
                </c:pt>
                <c:pt idx="19304">
                  <c:v>44.722643800381299</c:v>
                </c:pt>
                <c:pt idx="19305">
                  <c:v>44.724960555654803</c:v>
                </c:pt>
                <c:pt idx="19306">
                  <c:v>44.7272773109284</c:v>
                </c:pt>
                <c:pt idx="19307">
                  <c:v>44.729594066201898</c:v>
                </c:pt>
                <c:pt idx="19308">
                  <c:v>44.731910821475502</c:v>
                </c:pt>
                <c:pt idx="19309">
                  <c:v>44.734227576748999</c:v>
                </c:pt>
                <c:pt idx="19310">
                  <c:v>44.736544332022603</c:v>
                </c:pt>
                <c:pt idx="19311">
                  <c:v>44.738861087296101</c:v>
                </c:pt>
                <c:pt idx="19312">
                  <c:v>44.741177842569599</c:v>
                </c:pt>
                <c:pt idx="19313">
                  <c:v>44.743494597843203</c:v>
                </c:pt>
                <c:pt idx="19314">
                  <c:v>44.7458113531167</c:v>
                </c:pt>
                <c:pt idx="19315">
                  <c:v>44.748128108390297</c:v>
                </c:pt>
                <c:pt idx="19316">
                  <c:v>44.750444863663802</c:v>
                </c:pt>
                <c:pt idx="19317">
                  <c:v>44.752761618937299</c:v>
                </c:pt>
                <c:pt idx="19318">
                  <c:v>44.755078374210903</c:v>
                </c:pt>
                <c:pt idx="19319">
                  <c:v>44.757395129484401</c:v>
                </c:pt>
                <c:pt idx="19320">
                  <c:v>44.759711884757998</c:v>
                </c:pt>
                <c:pt idx="19321">
                  <c:v>44.762028640031502</c:v>
                </c:pt>
                <c:pt idx="19322">
                  <c:v>44.764345395305</c:v>
                </c:pt>
                <c:pt idx="19323">
                  <c:v>44.766662150578597</c:v>
                </c:pt>
                <c:pt idx="19324">
                  <c:v>44.768978905852101</c:v>
                </c:pt>
                <c:pt idx="19325">
                  <c:v>44.771295661125698</c:v>
                </c:pt>
                <c:pt idx="19326">
                  <c:v>44.773612416399203</c:v>
                </c:pt>
                <c:pt idx="19327">
                  <c:v>44.775929171672701</c:v>
                </c:pt>
                <c:pt idx="19328">
                  <c:v>44.778245926946298</c:v>
                </c:pt>
                <c:pt idx="19329">
                  <c:v>44.780562682219802</c:v>
                </c:pt>
                <c:pt idx="19330">
                  <c:v>44.782879437493399</c:v>
                </c:pt>
                <c:pt idx="19331">
                  <c:v>44.785196192766897</c:v>
                </c:pt>
                <c:pt idx="19332">
                  <c:v>44.787512948040401</c:v>
                </c:pt>
                <c:pt idx="19333">
                  <c:v>44.789829703313998</c:v>
                </c:pt>
                <c:pt idx="19334">
                  <c:v>44.792146458587503</c:v>
                </c:pt>
                <c:pt idx="19335">
                  <c:v>44.7944632138611</c:v>
                </c:pt>
                <c:pt idx="19336">
                  <c:v>44.796779969134597</c:v>
                </c:pt>
                <c:pt idx="19337">
                  <c:v>44.799096724408102</c:v>
                </c:pt>
                <c:pt idx="19338">
                  <c:v>44.801413479681699</c:v>
                </c:pt>
                <c:pt idx="19339">
                  <c:v>44.803730234955196</c:v>
                </c:pt>
                <c:pt idx="19340">
                  <c:v>44.806046990228801</c:v>
                </c:pt>
                <c:pt idx="19341">
                  <c:v>44.808363745502298</c:v>
                </c:pt>
                <c:pt idx="19342">
                  <c:v>44.810680500775803</c:v>
                </c:pt>
                <c:pt idx="19343">
                  <c:v>44.8129972560494</c:v>
                </c:pt>
                <c:pt idx="19344">
                  <c:v>44.815314011322897</c:v>
                </c:pt>
                <c:pt idx="19345">
                  <c:v>44.817630766596501</c:v>
                </c:pt>
                <c:pt idx="19346">
                  <c:v>44.819947521869999</c:v>
                </c:pt>
                <c:pt idx="19347">
                  <c:v>44.822264277143503</c:v>
                </c:pt>
                <c:pt idx="19348">
                  <c:v>44.8245810324171</c:v>
                </c:pt>
                <c:pt idx="19349">
                  <c:v>44.826897787690598</c:v>
                </c:pt>
                <c:pt idx="19350">
                  <c:v>44.829214542964202</c:v>
                </c:pt>
                <c:pt idx="19351">
                  <c:v>44.831531298237699</c:v>
                </c:pt>
                <c:pt idx="19352">
                  <c:v>44.833848053511197</c:v>
                </c:pt>
                <c:pt idx="19353">
                  <c:v>44.836164808784801</c:v>
                </c:pt>
                <c:pt idx="19354">
                  <c:v>44.838481564058299</c:v>
                </c:pt>
                <c:pt idx="19355">
                  <c:v>44.840798319331903</c:v>
                </c:pt>
                <c:pt idx="19356">
                  <c:v>44.8431150746054</c:v>
                </c:pt>
                <c:pt idx="19357">
                  <c:v>44.845431829878898</c:v>
                </c:pt>
                <c:pt idx="19358">
                  <c:v>44.847748585152502</c:v>
                </c:pt>
                <c:pt idx="19359">
                  <c:v>44.850065340425999</c:v>
                </c:pt>
                <c:pt idx="19360">
                  <c:v>44.852382095699603</c:v>
                </c:pt>
                <c:pt idx="19361">
                  <c:v>44.854698850973101</c:v>
                </c:pt>
                <c:pt idx="19362">
                  <c:v>44.857015606246598</c:v>
                </c:pt>
                <c:pt idx="19363">
                  <c:v>44.859332361520202</c:v>
                </c:pt>
                <c:pt idx="19364">
                  <c:v>44.8616491167937</c:v>
                </c:pt>
                <c:pt idx="19365">
                  <c:v>44.863965872067297</c:v>
                </c:pt>
                <c:pt idx="19366">
                  <c:v>44.866282627340802</c:v>
                </c:pt>
                <c:pt idx="19367">
                  <c:v>44.868599382614299</c:v>
                </c:pt>
                <c:pt idx="19368">
                  <c:v>44.870916137887903</c:v>
                </c:pt>
                <c:pt idx="19369">
                  <c:v>44.873232893161401</c:v>
                </c:pt>
                <c:pt idx="19370">
                  <c:v>44.875549648434998</c:v>
                </c:pt>
                <c:pt idx="19371">
                  <c:v>44.877866403708502</c:v>
                </c:pt>
                <c:pt idx="19372">
                  <c:v>44.880183158982</c:v>
                </c:pt>
                <c:pt idx="19373">
                  <c:v>44.882499914255597</c:v>
                </c:pt>
                <c:pt idx="19374">
                  <c:v>44.884816669529101</c:v>
                </c:pt>
                <c:pt idx="19375">
                  <c:v>44.887133424802698</c:v>
                </c:pt>
                <c:pt idx="19376">
                  <c:v>44.889450180076203</c:v>
                </c:pt>
                <c:pt idx="19377">
                  <c:v>44.8917669353497</c:v>
                </c:pt>
                <c:pt idx="19378">
                  <c:v>44.894083690623297</c:v>
                </c:pt>
                <c:pt idx="19379">
                  <c:v>44.896400445896802</c:v>
                </c:pt>
                <c:pt idx="19380">
                  <c:v>44.898717201170399</c:v>
                </c:pt>
                <c:pt idx="19381">
                  <c:v>44.901033956443896</c:v>
                </c:pt>
                <c:pt idx="19382">
                  <c:v>44.903350711717401</c:v>
                </c:pt>
                <c:pt idx="19383">
                  <c:v>44.905667466990998</c:v>
                </c:pt>
                <c:pt idx="19384">
                  <c:v>44.907984222264503</c:v>
                </c:pt>
                <c:pt idx="19385">
                  <c:v>44.9103009775381</c:v>
                </c:pt>
                <c:pt idx="19386">
                  <c:v>44.912617732811597</c:v>
                </c:pt>
                <c:pt idx="19387">
                  <c:v>44.914934488085102</c:v>
                </c:pt>
                <c:pt idx="19388">
                  <c:v>44.917251243358699</c:v>
                </c:pt>
                <c:pt idx="19389">
                  <c:v>44.919567998632203</c:v>
                </c:pt>
                <c:pt idx="19390">
                  <c:v>44.9218847539058</c:v>
                </c:pt>
                <c:pt idx="19391">
                  <c:v>44.924201509179298</c:v>
                </c:pt>
                <c:pt idx="19392">
                  <c:v>44.926518264452802</c:v>
                </c:pt>
                <c:pt idx="19393">
                  <c:v>44.928835019726399</c:v>
                </c:pt>
                <c:pt idx="19394">
                  <c:v>44.931151774999897</c:v>
                </c:pt>
                <c:pt idx="19395">
                  <c:v>44.933468530273501</c:v>
                </c:pt>
                <c:pt idx="19396">
                  <c:v>44.935785285546999</c:v>
                </c:pt>
                <c:pt idx="19397">
                  <c:v>44.938102040820503</c:v>
                </c:pt>
                <c:pt idx="19398">
                  <c:v>44.9404187960941</c:v>
                </c:pt>
                <c:pt idx="19399">
                  <c:v>44.942735551367598</c:v>
                </c:pt>
                <c:pt idx="19400">
                  <c:v>44.945052306641202</c:v>
                </c:pt>
                <c:pt idx="19401">
                  <c:v>44.947369061914699</c:v>
                </c:pt>
                <c:pt idx="19402">
                  <c:v>44.949685817188197</c:v>
                </c:pt>
                <c:pt idx="19403">
                  <c:v>44.952002572461801</c:v>
                </c:pt>
                <c:pt idx="19404">
                  <c:v>44.954319327735298</c:v>
                </c:pt>
                <c:pt idx="19405">
                  <c:v>44.956636083008902</c:v>
                </c:pt>
                <c:pt idx="19406">
                  <c:v>44.9589528382824</c:v>
                </c:pt>
                <c:pt idx="19407">
                  <c:v>44.961269593555897</c:v>
                </c:pt>
                <c:pt idx="19408">
                  <c:v>44.963586348829502</c:v>
                </c:pt>
                <c:pt idx="19409">
                  <c:v>44.965903104102999</c:v>
                </c:pt>
                <c:pt idx="19410">
                  <c:v>44.968219859376603</c:v>
                </c:pt>
                <c:pt idx="19411">
                  <c:v>44.970536614650101</c:v>
                </c:pt>
                <c:pt idx="19412">
                  <c:v>44.972853369923598</c:v>
                </c:pt>
                <c:pt idx="19413">
                  <c:v>44.975170125197202</c:v>
                </c:pt>
                <c:pt idx="19414">
                  <c:v>44.9774868804707</c:v>
                </c:pt>
                <c:pt idx="19415">
                  <c:v>44.979803635744297</c:v>
                </c:pt>
                <c:pt idx="19416">
                  <c:v>44.982120391017801</c:v>
                </c:pt>
                <c:pt idx="19417">
                  <c:v>44.984437146291299</c:v>
                </c:pt>
                <c:pt idx="19418">
                  <c:v>44.986753901564903</c:v>
                </c:pt>
                <c:pt idx="19419">
                  <c:v>44.9890706568384</c:v>
                </c:pt>
                <c:pt idx="19420">
                  <c:v>44.991387412111997</c:v>
                </c:pt>
                <c:pt idx="19421">
                  <c:v>44.993704167385502</c:v>
                </c:pt>
                <c:pt idx="19422">
                  <c:v>44.996020922659</c:v>
                </c:pt>
                <c:pt idx="19423">
                  <c:v>44.998337677932597</c:v>
                </c:pt>
                <c:pt idx="19424">
                  <c:v>45.000654433206101</c:v>
                </c:pt>
                <c:pt idx="19425">
                  <c:v>45.002971188479698</c:v>
                </c:pt>
                <c:pt idx="19426">
                  <c:v>45.005287943753203</c:v>
                </c:pt>
                <c:pt idx="19427">
                  <c:v>45.0076046990267</c:v>
                </c:pt>
                <c:pt idx="19428">
                  <c:v>45.009921454300297</c:v>
                </c:pt>
                <c:pt idx="19429">
                  <c:v>45.012238209573802</c:v>
                </c:pt>
                <c:pt idx="19430">
                  <c:v>45.014554964847399</c:v>
                </c:pt>
                <c:pt idx="19431">
                  <c:v>45.016871720120903</c:v>
                </c:pt>
                <c:pt idx="19432">
                  <c:v>45.019188475394401</c:v>
                </c:pt>
                <c:pt idx="19433">
                  <c:v>45.021505230667998</c:v>
                </c:pt>
                <c:pt idx="19434">
                  <c:v>45.023821985941503</c:v>
                </c:pt>
                <c:pt idx="19435">
                  <c:v>45.0261387412151</c:v>
                </c:pt>
                <c:pt idx="19436">
                  <c:v>45.028455496488597</c:v>
                </c:pt>
                <c:pt idx="19437">
                  <c:v>45.030772251762102</c:v>
                </c:pt>
                <c:pt idx="19438">
                  <c:v>45.033089007035699</c:v>
                </c:pt>
                <c:pt idx="19439">
                  <c:v>45.035405762309203</c:v>
                </c:pt>
                <c:pt idx="19440">
                  <c:v>45.0377225175828</c:v>
                </c:pt>
                <c:pt idx="19441">
                  <c:v>45.040039272856298</c:v>
                </c:pt>
                <c:pt idx="19442">
                  <c:v>45.042356028129802</c:v>
                </c:pt>
                <c:pt idx="19443">
                  <c:v>45.044672783403399</c:v>
                </c:pt>
                <c:pt idx="19444">
                  <c:v>45.046989538676897</c:v>
                </c:pt>
                <c:pt idx="19445">
                  <c:v>45.049306293950501</c:v>
                </c:pt>
                <c:pt idx="19446">
                  <c:v>45.051623049223998</c:v>
                </c:pt>
                <c:pt idx="19447">
                  <c:v>45.053939804497503</c:v>
                </c:pt>
                <c:pt idx="19448">
                  <c:v>45.0562565597711</c:v>
                </c:pt>
                <c:pt idx="19449">
                  <c:v>45.058573315044598</c:v>
                </c:pt>
                <c:pt idx="19450">
                  <c:v>45.060890070318202</c:v>
                </c:pt>
                <c:pt idx="19451">
                  <c:v>45.063206825591699</c:v>
                </c:pt>
                <c:pt idx="19452">
                  <c:v>45.065523580865197</c:v>
                </c:pt>
                <c:pt idx="19453">
                  <c:v>45.067840336138801</c:v>
                </c:pt>
                <c:pt idx="19454">
                  <c:v>45.070157091412298</c:v>
                </c:pt>
                <c:pt idx="19455">
                  <c:v>45.072473846685902</c:v>
                </c:pt>
                <c:pt idx="19456">
                  <c:v>45.0747906019594</c:v>
                </c:pt>
                <c:pt idx="19457">
                  <c:v>45.077107357232997</c:v>
                </c:pt>
                <c:pt idx="19458">
                  <c:v>45.079424112506501</c:v>
                </c:pt>
                <c:pt idx="19459">
                  <c:v>45.081740867779999</c:v>
                </c:pt>
                <c:pt idx="19460">
                  <c:v>45.084057623053603</c:v>
                </c:pt>
                <c:pt idx="19461">
                  <c:v>45.0863743783271</c:v>
                </c:pt>
                <c:pt idx="19462">
                  <c:v>45.088691133600697</c:v>
                </c:pt>
                <c:pt idx="19463">
                  <c:v>45.091007888874202</c:v>
                </c:pt>
                <c:pt idx="19464">
                  <c:v>45.0933246441477</c:v>
                </c:pt>
                <c:pt idx="19465">
                  <c:v>45.095641399421297</c:v>
                </c:pt>
                <c:pt idx="19466">
                  <c:v>45.097958154694801</c:v>
                </c:pt>
                <c:pt idx="19467">
                  <c:v>45.100274909968398</c:v>
                </c:pt>
                <c:pt idx="19468">
                  <c:v>45.102591665241903</c:v>
                </c:pt>
                <c:pt idx="19469">
                  <c:v>45.1049084205154</c:v>
                </c:pt>
                <c:pt idx="19470">
                  <c:v>45.107225175788997</c:v>
                </c:pt>
                <c:pt idx="19471">
                  <c:v>45.109541931062502</c:v>
                </c:pt>
                <c:pt idx="19472">
                  <c:v>45.111858686336099</c:v>
                </c:pt>
                <c:pt idx="19473">
                  <c:v>45.114175441609603</c:v>
                </c:pt>
                <c:pt idx="19474">
                  <c:v>45.116492196883101</c:v>
                </c:pt>
                <c:pt idx="19475">
                  <c:v>45.118808952156698</c:v>
                </c:pt>
                <c:pt idx="19476">
                  <c:v>45.121125707430203</c:v>
                </c:pt>
                <c:pt idx="19477">
                  <c:v>45.1234424627038</c:v>
                </c:pt>
                <c:pt idx="19478">
                  <c:v>45.125759217977297</c:v>
                </c:pt>
                <c:pt idx="19479">
                  <c:v>45.128075973250802</c:v>
                </c:pt>
                <c:pt idx="19480">
                  <c:v>45.130392728524399</c:v>
                </c:pt>
                <c:pt idx="19481">
                  <c:v>45.132709483797903</c:v>
                </c:pt>
                <c:pt idx="19482">
                  <c:v>45.1350262390715</c:v>
                </c:pt>
                <c:pt idx="19483">
                  <c:v>45.137342994344998</c:v>
                </c:pt>
                <c:pt idx="19484">
                  <c:v>45.139659749618502</c:v>
                </c:pt>
                <c:pt idx="19485">
                  <c:v>45.141976504892099</c:v>
                </c:pt>
                <c:pt idx="19486">
                  <c:v>45.144293260165597</c:v>
                </c:pt>
                <c:pt idx="19487">
                  <c:v>45.146610015439201</c:v>
                </c:pt>
                <c:pt idx="19488">
                  <c:v>45.148926770712698</c:v>
                </c:pt>
                <c:pt idx="19489">
                  <c:v>45.151243525986203</c:v>
                </c:pt>
                <c:pt idx="19490">
                  <c:v>45.1535602812598</c:v>
                </c:pt>
                <c:pt idx="19491">
                  <c:v>45.155877036533298</c:v>
                </c:pt>
                <c:pt idx="19492">
                  <c:v>45.158193791806902</c:v>
                </c:pt>
                <c:pt idx="19493">
                  <c:v>45.160510547080399</c:v>
                </c:pt>
                <c:pt idx="19494">
                  <c:v>45.162827302353897</c:v>
                </c:pt>
                <c:pt idx="19495">
                  <c:v>45.165144057627501</c:v>
                </c:pt>
                <c:pt idx="19496">
                  <c:v>45.167460812900998</c:v>
                </c:pt>
                <c:pt idx="19497">
                  <c:v>45.169777568174602</c:v>
                </c:pt>
                <c:pt idx="19498">
                  <c:v>45.1720943234481</c:v>
                </c:pt>
                <c:pt idx="19499">
                  <c:v>45.174411078721597</c:v>
                </c:pt>
                <c:pt idx="19500">
                  <c:v>45.176727833995201</c:v>
                </c:pt>
                <c:pt idx="19501">
                  <c:v>45.179044589268699</c:v>
                </c:pt>
                <c:pt idx="19502">
                  <c:v>45.181361344542303</c:v>
                </c:pt>
                <c:pt idx="19503">
                  <c:v>45.183678099815801</c:v>
                </c:pt>
                <c:pt idx="19504">
                  <c:v>45.185994855089298</c:v>
                </c:pt>
                <c:pt idx="19505">
                  <c:v>45.188311610362902</c:v>
                </c:pt>
                <c:pt idx="19506">
                  <c:v>45.1906283656364</c:v>
                </c:pt>
                <c:pt idx="19507">
                  <c:v>45.192945120909997</c:v>
                </c:pt>
                <c:pt idx="19508">
                  <c:v>45.195261876183501</c:v>
                </c:pt>
                <c:pt idx="19509">
                  <c:v>45.197578631456999</c:v>
                </c:pt>
                <c:pt idx="19510">
                  <c:v>45.199895386730603</c:v>
                </c:pt>
                <c:pt idx="19511">
                  <c:v>45.2022121420041</c:v>
                </c:pt>
                <c:pt idx="19512">
                  <c:v>45.204528897277697</c:v>
                </c:pt>
                <c:pt idx="19513">
                  <c:v>45.206845652551202</c:v>
                </c:pt>
                <c:pt idx="19514">
                  <c:v>45.209162407824699</c:v>
                </c:pt>
                <c:pt idx="19515">
                  <c:v>45.211479163098304</c:v>
                </c:pt>
                <c:pt idx="19516">
                  <c:v>45.213795918371801</c:v>
                </c:pt>
                <c:pt idx="19517">
                  <c:v>45.216112673645398</c:v>
                </c:pt>
                <c:pt idx="19518">
                  <c:v>45.218429428918903</c:v>
                </c:pt>
                <c:pt idx="19519">
                  <c:v>45.2207461841924</c:v>
                </c:pt>
                <c:pt idx="19520">
                  <c:v>45.223062939465997</c:v>
                </c:pt>
                <c:pt idx="19521">
                  <c:v>45.225379694739502</c:v>
                </c:pt>
                <c:pt idx="19522">
                  <c:v>45.227696450013099</c:v>
                </c:pt>
                <c:pt idx="19523">
                  <c:v>45.230013205286603</c:v>
                </c:pt>
                <c:pt idx="19524">
                  <c:v>45.232329960560101</c:v>
                </c:pt>
                <c:pt idx="19525">
                  <c:v>45.234646715833698</c:v>
                </c:pt>
                <c:pt idx="19526">
                  <c:v>45.236963471107202</c:v>
                </c:pt>
                <c:pt idx="19527">
                  <c:v>45.239280226380799</c:v>
                </c:pt>
                <c:pt idx="19528">
                  <c:v>45.241596981654297</c:v>
                </c:pt>
                <c:pt idx="19529">
                  <c:v>45.243913736927801</c:v>
                </c:pt>
                <c:pt idx="19530">
                  <c:v>45.246230492201398</c:v>
                </c:pt>
                <c:pt idx="19531">
                  <c:v>45.248547247474903</c:v>
                </c:pt>
                <c:pt idx="19532">
                  <c:v>45.2508640027485</c:v>
                </c:pt>
                <c:pt idx="19533">
                  <c:v>45.253180758021998</c:v>
                </c:pt>
                <c:pt idx="19534">
                  <c:v>45.255497513295502</c:v>
                </c:pt>
                <c:pt idx="19535">
                  <c:v>45.257814268569099</c:v>
                </c:pt>
                <c:pt idx="19536">
                  <c:v>45.260131023842597</c:v>
                </c:pt>
                <c:pt idx="19537">
                  <c:v>45.262447779116201</c:v>
                </c:pt>
                <c:pt idx="19538">
                  <c:v>45.264764534389698</c:v>
                </c:pt>
                <c:pt idx="19539">
                  <c:v>45.267081289663203</c:v>
                </c:pt>
                <c:pt idx="19540">
                  <c:v>45.2693980449368</c:v>
                </c:pt>
                <c:pt idx="19541">
                  <c:v>45.271714800210297</c:v>
                </c:pt>
                <c:pt idx="19542">
                  <c:v>45.274031555483901</c:v>
                </c:pt>
                <c:pt idx="19543">
                  <c:v>45.276348310757399</c:v>
                </c:pt>
                <c:pt idx="19544">
                  <c:v>45.278665066030896</c:v>
                </c:pt>
                <c:pt idx="19545">
                  <c:v>45.280981821304501</c:v>
                </c:pt>
                <c:pt idx="19546">
                  <c:v>45.283298576577998</c:v>
                </c:pt>
                <c:pt idx="19547">
                  <c:v>45.285615331851602</c:v>
                </c:pt>
                <c:pt idx="19548">
                  <c:v>45.2879320871251</c:v>
                </c:pt>
                <c:pt idx="19549">
                  <c:v>45.290248842398597</c:v>
                </c:pt>
                <c:pt idx="19550">
                  <c:v>45.292565597672201</c:v>
                </c:pt>
                <c:pt idx="19551">
                  <c:v>45.294882352945699</c:v>
                </c:pt>
                <c:pt idx="19552">
                  <c:v>45.297199108219303</c:v>
                </c:pt>
                <c:pt idx="19553">
                  <c:v>45.2995158634928</c:v>
                </c:pt>
                <c:pt idx="19554">
                  <c:v>45.301832618766298</c:v>
                </c:pt>
                <c:pt idx="19555">
                  <c:v>45.304149374039902</c:v>
                </c:pt>
                <c:pt idx="19556">
                  <c:v>45.306466129313399</c:v>
                </c:pt>
                <c:pt idx="19557">
                  <c:v>45.308782884587004</c:v>
                </c:pt>
                <c:pt idx="19558">
                  <c:v>45.311099639860501</c:v>
                </c:pt>
                <c:pt idx="19559">
                  <c:v>45.313416395133999</c:v>
                </c:pt>
                <c:pt idx="19560">
                  <c:v>45.315733150407603</c:v>
                </c:pt>
                <c:pt idx="19561">
                  <c:v>45.3180499056811</c:v>
                </c:pt>
                <c:pt idx="19562">
                  <c:v>45.320366660954697</c:v>
                </c:pt>
                <c:pt idx="19563">
                  <c:v>45.322683416228202</c:v>
                </c:pt>
                <c:pt idx="19564">
                  <c:v>45.325000171501699</c:v>
                </c:pt>
                <c:pt idx="19565">
                  <c:v>45.327316926775303</c:v>
                </c:pt>
                <c:pt idx="19566">
                  <c:v>45.329633682048801</c:v>
                </c:pt>
                <c:pt idx="19567">
                  <c:v>45.331950437322398</c:v>
                </c:pt>
                <c:pt idx="19568">
                  <c:v>45.334267192595902</c:v>
                </c:pt>
                <c:pt idx="19569">
                  <c:v>45.3365839478694</c:v>
                </c:pt>
                <c:pt idx="19570">
                  <c:v>45.338900703142997</c:v>
                </c:pt>
                <c:pt idx="19571">
                  <c:v>45.341217458416502</c:v>
                </c:pt>
                <c:pt idx="19572">
                  <c:v>45.343534213690099</c:v>
                </c:pt>
                <c:pt idx="19573">
                  <c:v>45.345850968963603</c:v>
                </c:pt>
                <c:pt idx="19574">
                  <c:v>45.348167724237101</c:v>
                </c:pt>
                <c:pt idx="19575">
                  <c:v>45.350484479510698</c:v>
                </c:pt>
                <c:pt idx="19576">
                  <c:v>45.352801234784202</c:v>
                </c:pt>
                <c:pt idx="19577">
                  <c:v>45.355117990057799</c:v>
                </c:pt>
                <c:pt idx="19578">
                  <c:v>45.357434745331297</c:v>
                </c:pt>
                <c:pt idx="19579">
                  <c:v>45.359751500604801</c:v>
                </c:pt>
                <c:pt idx="19580">
                  <c:v>45.362068255878398</c:v>
                </c:pt>
                <c:pt idx="19581">
                  <c:v>45.364385011151903</c:v>
                </c:pt>
                <c:pt idx="19582">
                  <c:v>45.3667017664255</c:v>
                </c:pt>
                <c:pt idx="19583">
                  <c:v>45.369018521698997</c:v>
                </c:pt>
                <c:pt idx="19584">
                  <c:v>45.371335276972502</c:v>
                </c:pt>
                <c:pt idx="19585">
                  <c:v>45.373652032246099</c:v>
                </c:pt>
                <c:pt idx="19586">
                  <c:v>45.375968787519597</c:v>
                </c:pt>
                <c:pt idx="19587">
                  <c:v>45.378285542793201</c:v>
                </c:pt>
                <c:pt idx="19588">
                  <c:v>45.380602298066698</c:v>
                </c:pt>
                <c:pt idx="19589">
                  <c:v>45.382919053340203</c:v>
                </c:pt>
                <c:pt idx="19590">
                  <c:v>45.3852358086138</c:v>
                </c:pt>
                <c:pt idx="19591">
                  <c:v>45.387552563887297</c:v>
                </c:pt>
                <c:pt idx="19592">
                  <c:v>45.389869319160901</c:v>
                </c:pt>
                <c:pt idx="19593">
                  <c:v>45.392186074434399</c:v>
                </c:pt>
                <c:pt idx="19594">
                  <c:v>45.394502829707903</c:v>
                </c:pt>
                <c:pt idx="19595">
                  <c:v>45.3968195849815</c:v>
                </c:pt>
                <c:pt idx="19596">
                  <c:v>45.399136340254998</c:v>
                </c:pt>
                <c:pt idx="19597">
                  <c:v>45.401453095528602</c:v>
                </c:pt>
                <c:pt idx="19598">
                  <c:v>45.403769850802099</c:v>
                </c:pt>
                <c:pt idx="19599">
                  <c:v>45.406086606075696</c:v>
                </c:pt>
                <c:pt idx="19600">
                  <c:v>45.408403361349201</c:v>
                </c:pt>
                <c:pt idx="19601">
                  <c:v>45.410720116622699</c:v>
                </c:pt>
                <c:pt idx="19602">
                  <c:v>45.413036871896303</c:v>
                </c:pt>
                <c:pt idx="19603">
                  <c:v>45.4153536271698</c:v>
                </c:pt>
                <c:pt idx="19604">
                  <c:v>45.417670382443397</c:v>
                </c:pt>
                <c:pt idx="19605">
                  <c:v>45.419987137716902</c:v>
                </c:pt>
                <c:pt idx="19606">
                  <c:v>45.422303892990399</c:v>
                </c:pt>
                <c:pt idx="19607">
                  <c:v>45.424620648264003</c:v>
                </c:pt>
                <c:pt idx="19608">
                  <c:v>45.426937403537501</c:v>
                </c:pt>
                <c:pt idx="19609">
                  <c:v>45.429254158811098</c:v>
                </c:pt>
                <c:pt idx="19610">
                  <c:v>45.431570914084602</c:v>
                </c:pt>
                <c:pt idx="19611">
                  <c:v>45.4338876693581</c:v>
                </c:pt>
                <c:pt idx="19612">
                  <c:v>45.436204424631697</c:v>
                </c:pt>
                <c:pt idx="19613">
                  <c:v>45.438521179905202</c:v>
                </c:pt>
                <c:pt idx="19614">
                  <c:v>45.440837935178799</c:v>
                </c:pt>
                <c:pt idx="19615">
                  <c:v>45.443154690452303</c:v>
                </c:pt>
                <c:pt idx="19616">
                  <c:v>45.445471445725801</c:v>
                </c:pt>
                <c:pt idx="19617">
                  <c:v>45.447788200999398</c:v>
                </c:pt>
                <c:pt idx="19618">
                  <c:v>45.450104956272902</c:v>
                </c:pt>
                <c:pt idx="19619">
                  <c:v>45.452421711546499</c:v>
                </c:pt>
                <c:pt idx="19620">
                  <c:v>45.454738466819997</c:v>
                </c:pt>
                <c:pt idx="19621">
                  <c:v>45.457055222093501</c:v>
                </c:pt>
                <c:pt idx="19622">
                  <c:v>45.459371977367098</c:v>
                </c:pt>
                <c:pt idx="19623">
                  <c:v>45.461688732640603</c:v>
                </c:pt>
                <c:pt idx="19624">
                  <c:v>45.4640054879142</c:v>
                </c:pt>
                <c:pt idx="19625">
                  <c:v>45.466322243187697</c:v>
                </c:pt>
                <c:pt idx="19626">
                  <c:v>45.468638998461202</c:v>
                </c:pt>
                <c:pt idx="19627">
                  <c:v>45.470955753734799</c:v>
                </c:pt>
                <c:pt idx="19628">
                  <c:v>45.473272509008297</c:v>
                </c:pt>
                <c:pt idx="19629">
                  <c:v>45.475589264281901</c:v>
                </c:pt>
                <c:pt idx="19630">
                  <c:v>45.477906019555398</c:v>
                </c:pt>
                <c:pt idx="19631">
                  <c:v>45.480222774828903</c:v>
                </c:pt>
                <c:pt idx="19632">
                  <c:v>45.4825395301025</c:v>
                </c:pt>
                <c:pt idx="19633">
                  <c:v>45.484856285375997</c:v>
                </c:pt>
                <c:pt idx="19634">
                  <c:v>45.487173040649601</c:v>
                </c:pt>
                <c:pt idx="19635">
                  <c:v>45.489489795923099</c:v>
                </c:pt>
                <c:pt idx="19636">
                  <c:v>45.491806551196603</c:v>
                </c:pt>
                <c:pt idx="19637">
                  <c:v>45.4941233064702</c:v>
                </c:pt>
                <c:pt idx="19638">
                  <c:v>45.496440061743698</c:v>
                </c:pt>
                <c:pt idx="19639">
                  <c:v>45.498756817017302</c:v>
                </c:pt>
                <c:pt idx="19640">
                  <c:v>45.5010735722908</c:v>
                </c:pt>
                <c:pt idx="19641">
                  <c:v>45.503390327564297</c:v>
                </c:pt>
                <c:pt idx="19642">
                  <c:v>45.505707082837901</c:v>
                </c:pt>
                <c:pt idx="19643">
                  <c:v>45.508023838111399</c:v>
                </c:pt>
                <c:pt idx="19644">
                  <c:v>45.510340593385003</c:v>
                </c:pt>
                <c:pt idx="19645">
                  <c:v>45.5126573486585</c:v>
                </c:pt>
                <c:pt idx="19646">
                  <c:v>45.514974103931998</c:v>
                </c:pt>
                <c:pt idx="19647">
                  <c:v>45.517290859205602</c:v>
                </c:pt>
                <c:pt idx="19648">
                  <c:v>45.519607614479099</c:v>
                </c:pt>
                <c:pt idx="19649">
                  <c:v>45.521924369752703</c:v>
                </c:pt>
                <c:pt idx="19650">
                  <c:v>45.524241125026201</c:v>
                </c:pt>
                <c:pt idx="19651">
                  <c:v>45.526557880299698</c:v>
                </c:pt>
                <c:pt idx="19652">
                  <c:v>45.528874635573302</c:v>
                </c:pt>
                <c:pt idx="19653">
                  <c:v>45.5311913908468</c:v>
                </c:pt>
                <c:pt idx="19654">
                  <c:v>45.533508146120397</c:v>
                </c:pt>
                <c:pt idx="19655">
                  <c:v>45.535824901393902</c:v>
                </c:pt>
                <c:pt idx="19656">
                  <c:v>45.538141656667399</c:v>
                </c:pt>
                <c:pt idx="19657">
                  <c:v>45.540458411941003</c:v>
                </c:pt>
                <c:pt idx="19658">
                  <c:v>45.542775167214501</c:v>
                </c:pt>
                <c:pt idx="19659">
                  <c:v>45.545091922488098</c:v>
                </c:pt>
                <c:pt idx="19660">
                  <c:v>45.547408677761602</c:v>
                </c:pt>
                <c:pt idx="19661">
                  <c:v>45.5497254330351</c:v>
                </c:pt>
                <c:pt idx="19662">
                  <c:v>45.552042188308697</c:v>
                </c:pt>
                <c:pt idx="19663">
                  <c:v>45.554358943582201</c:v>
                </c:pt>
                <c:pt idx="19664">
                  <c:v>45.556675698855798</c:v>
                </c:pt>
                <c:pt idx="19665">
                  <c:v>45.558992454129303</c:v>
                </c:pt>
                <c:pt idx="19666">
                  <c:v>45.5613092094028</c:v>
                </c:pt>
                <c:pt idx="19667">
                  <c:v>45.563625964676397</c:v>
                </c:pt>
                <c:pt idx="19668">
                  <c:v>45.565942719949902</c:v>
                </c:pt>
                <c:pt idx="19669">
                  <c:v>45.568259475223499</c:v>
                </c:pt>
                <c:pt idx="19670">
                  <c:v>45.570576230496997</c:v>
                </c:pt>
                <c:pt idx="19671">
                  <c:v>45.572892985770501</c:v>
                </c:pt>
                <c:pt idx="19672">
                  <c:v>45.575209741044098</c:v>
                </c:pt>
                <c:pt idx="19673">
                  <c:v>45.577526496317603</c:v>
                </c:pt>
                <c:pt idx="19674">
                  <c:v>45.5798432515912</c:v>
                </c:pt>
                <c:pt idx="19675">
                  <c:v>45.582160006864697</c:v>
                </c:pt>
                <c:pt idx="19676">
                  <c:v>45.584476762138202</c:v>
                </c:pt>
                <c:pt idx="19677">
                  <c:v>45.586793517411799</c:v>
                </c:pt>
                <c:pt idx="19678">
                  <c:v>45.589110272685303</c:v>
                </c:pt>
                <c:pt idx="19679">
                  <c:v>45.5914270279589</c:v>
                </c:pt>
                <c:pt idx="19680">
                  <c:v>45.593743783232398</c:v>
                </c:pt>
                <c:pt idx="19681">
                  <c:v>45.596060538505903</c:v>
                </c:pt>
                <c:pt idx="19682">
                  <c:v>45.5983772937795</c:v>
                </c:pt>
                <c:pt idx="19683">
                  <c:v>45.600694049052997</c:v>
                </c:pt>
                <c:pt idx="19684">
                  <c:v>45.603010804326601</c:v>
                </c:pt>
                <c:pt idx="19685">
                  <c:v>45.605327559600099</c:v>
                </c:pt>
                <c:pt idx="19686">
                  <c:v>45.607644314873603</c:v>
                </c:pt>
                <c:pt idx="19687">
                  <c:v>45.6099610701472</c:v>
                </c:pt>
                <c:pt idx="19688">
                  <c:v>45.612277825420698</c:v>
                </c:pt>
                <c:pt idx="19689">
                  <c:v>45.614594580694302</c:v>
                </c:pt>
                <c:pt idx="19690">
                  <c:v>45.616911335967799</c:v>
                </c:pt>
                <c:pt idx="19691">
                  <c:v>45.619228091241297</c:v>
                </c:pt>
                <c:pt idx="19692">
                  <c:v>45.621544846514901</c:v>
                </c:pt>
                <c:pt idx="19693">
                  <c:v>45.623861601788398</c:v>
                </c:pt>
                <c:pt idx="19694">
                  <c:v>45.626178357062003</c:v>
                </c:pt>
                <c:pt idx="19695">
                  <c:v>45.6284951123355</c:v>
                </c:pt>
                <c:pt idx="19696">
                  <c:v>45.630811867608998</c:v>
                </c:pt>
                <c:pt idx="19697">
                  <c:v>45.633128622882602</c:v>
                </c:pt>
                <c:pt idx="19698">
                  <c:v>45.635445378156099</c:v>
                </c:pt>
                <c:pt idx="19699">
                  <c:v>45.637762133429703</c:v>
                </c:pt>
                <c:pt idx="19700">
                  <c:v>45.640078888703201</c:v>
                </c:pt>
                <c:pt idx="19701">
                  <c:v>45.642395643976698</c:v>
                </c:pt>
                <c:pt idx="19702">
                  <c:v>45.644712399250302</c:v>
                </c:pt>
                <c:pt idx="19703">
                  <c:v>45.6470291545238</c:v>
                </c:pt>
                <c:pt idx="19704">
                  <c:v>45.649345909797397</c:v>
                </c:pt>
                <c:pt idx="19705">
                  <c:v>45.651662665070901</c:v>
                </c:pt>
                <c:pt idx="19706">
                  <c:v>45.653979420344399</c:v>
                </c:pt>
                <c:pt idx="19707">
                  <c:v>45.656296175618003</c:v>
                </c:pt>
                <c:pt idx="19708">
                  <c:v>45.658612930891501</c:v>
                </c:pt>
                <c:pt idx="19709">
                  <c:v>45.660929686165098</c:v>
                </c:pt>
                <c:pt idx="19710">
                  <c:v>45.663246441438602</c:v>
                </c:pt>
                <c:pt idx="19711">
                  <c:v>45.6655631967121</c:v>
                </c:pt>
                <c:pt idx="19712">
                  <c:v>45.667879951985697</c:v>
                </c:pt>
                <c:pt idx="19713">
                  <c:v>45.670196707259201</c:v>
                </c:pt>
                <c:pt idx="19714">
                  <c:v>45.672513462532798</c:v>
                </c:pt>
                <c:pt idx="19715">
                  <c:v>45.674830217806303</c:v>
                </c:pt>
                <c:pt idx="19716">
                  <c:v>45.6771469730798</c:v>
                </c:pt>
                <c:pt idx="19717">
                  <c:v>45.679463728353397</c:v>
                </c:pt>
                <c:pt idx="19718">
                  <c:v>45.681780483626902</c:v>
                </c:pt>
                <c:pt idx="19719">
                  <c:v>45.684097238900499</c:v>
                </c:pt>
                <c:pt idx="19720">
                  <c:v>45.686413994174004</c:v>
                </c:pt>
                <c:pt idx="19721">
                  <c:v>45.688730749447501</c:v>
                </c:pt>
                <c:pt idx="19722">
                  <c:v>45.691047504721098</c:v>
                </c:pt>
                <c:pt idx="19723">
                  <c:v>45.693364259994603</c:v>
                </c:pt>
                <c:pt idx="19724">
                  <c:v>45.6956810152682</c:v>
                </c:pt>
                <c:pt idx="19725">
                  <c:v>45.697997770541697</c:v>
                </c:pt>
                <c:pt idx="19726">
                  <c:v>45.700314525815202</c:v>
                </c:pt>
                <c:pt idx="19727">
                  <c:v>45.702631281088799</c:v>
                </c:pt>
                <c:pt idx="19728">
                  <c:v>45.704948036362303</c:v>
                </c:pt>
                <c:pt idx="19729">
                  <c:v>45.7072647916359</c:v>
                </c:pt>
                <c:pt idx="19730">
                  <c:v>45.709581546909398</c:v>
                </c:pt>
                <c:pt idx="19731">
                  <c:v>45.711898302182902</c:v>
                </c:pt>
                <c:pt idx="19732">
                  <c:v>45.714215057456499</c:v>
                </c:pt>
                <c:pt idx="19733">
                  <c:v>45.716531812729997</c:v>
                </c:pt>
                <c:pt idx="19734">
                  <c:v>45.718848568003601</c:v>
                </c:pt>
                <c:pt idx="19735">
                  <c:v>45.721165323277098</c:v>
                </c:pt>
                <c:pt idx="19736">
                  <c:v>45.723482078550603</c:v>
                </c:pt>
                <c:pt idx="19737">
                  <c:v>45.7257988338242</c:v>
                </c:pt>
                <c:pt idx="19738">
                  <c:v>45.728115589097698</c:v>
                </c:pt>
                <c:pt idx="19739">
                  <c:v>45.730432344371302</c:v>
                </c:pt>
                <c:pt idx="19740">
                  <c:v>45.732749099644799</c:v>
                </c:pt>
                <c:pt idx="19741">
                  <c:v>45.735065854918297</c:v>
                </c:pt>
                <c:pt idx="19742">
                  <c:v>45.737382610191901</c:v>
                </c:pt>
                <c:pt idx="19743">
                  <c:v>45.739699365465398</c:v>
                </c:pt>
                <c:pt idx="19744">
                  <c:v>45.742016120739002</c:v>
                </c:pt>
                <c:pt idx="19745">
                  <c:v>45.7443328760125</c:v>
                </c:pt>
                <c:pt idx="19746">
                  <c:v>45.746649631286097</c:v>
                </c:pt>
                <c:pt idx="19747">
                  <c:v>45.748966386559601</c:v>
                </c:pt>
                <c:pt idx="19748">
                  <c:v>45.751283141833099</c:v>
                </c:pt>
                <c:pt idx="19749">
                  <c:v>45.753599897106703</c:v>
                </c:pt>
                <c:pt idx="19750">
                  <c:v>45.755916652380201</c:v>
                </c:pt>
                <c:pt idx="19751">
                  <c:v>45.758233407653798</c:v>
                </c:pt>
                <c:pt idx="19752">
                  <c:v>45.760550162927302</c:v>
                </c:pt>
                <c:pt idx="19753">
                  <c:v>45.7628669182008</c:v>
                </c:pt>
                <c:pt idx="19754">
                  <c:v>45.765183673474397</c:v>
                </c:pt>
                <c:pt idx="19755">
                  <c:v>45.767500428747901</c:v>
                </c:pt>
                <c:pt idx="19756">
                  <c:v>45.769817184021498</c:v>
                </c:pt>
                <c:pt idx="19757">
                  <c:v>45.772133939295003</c:v>
                </c:pt>
                <c:pt idx="19758">
                  <c:v>45.7744506945685</c:v>
                </c:pt>
                <c:pt idx="19759">
                  <c:v>45.776767449842097</c:v>
                </c:pt>
                <c:pt idx="19760">
                  <c:v>45.779084205115602</c:v>
                </c:pt>
                <c:pt idx="19761">
                  <c:v>45.781400960389199</c:v>
                </c:pt>
                <c:pt idx="19762">
                  <c:v>45.783717715662704</c:v>
                </c:pt>
                <c:pt idx="19763">
                  <c:v>45.786034470936201</c:v>
                </c:pt>
                <c:pt idx="19764">
                  <c:v>45.788351226209798</c:v>
                </c:pt>
                <c:pt idx="19765">
                  <c:v>45.790667981483303</c:v>
                </c:pt>
                <c:pt idx="19766">
                  <c:v>45.7929847367569</c:v>
                </c:pt>
                <c:pt idx="19767">
                  <c:v>45.795301492030397</c:v>
                </c:pt>
                <c:pt idx="19768">
                  <c:v>45.797618247303902</c:v>
                </c:pt>
                <c:pt idx="19769">
                  <c:v>45.799935002577499</c:v>
                </c:pt>
                <c:pt idx="19770">
                  <c:v>45.802251757851003</c:v>
                </c:pt>
                <c:pt idx="19771">
                  <c:v>45.8045685131246</c:v>
                </c:pt>
                <c:pt idx="19772">
                  <c:v>45.806885268398098</c:v>
                </c:pt>
                <c:pt idx="19773">
                  <c:v>45.809202023671602</c:v>
                </c:pt>
                <c:pt idx="19774">
                  <c:v>45.811518778945199</c:v>
                </c:pt>
                <c:pt idx="19775">
                  <c:v>45.813835534218697</c:v>
                </c:pt>
                <c:pt idx="19776">
                  <c:v>45.816152289492301</c:v>
                </c:pt>
                <c:pt idx="19777">
                  <c:v>45.818469044765799</c:v>
                </c:pt>
                <c:pt idx="19778">
                  <c:v>45.820785800039303</c:v>
                </c:pt>
                <c:pt idx="19779">
                  <c:v>45.8231025553129</c:v>
                </c:pt>
                <c:pt idx="19780">
                  <c:v>45.825419310586398</c:v>
                </c:pt>
                <c:pt idx="19781">
                  <c:v>45.827736065860002</c:v>
                </c:pt>
                <c:pt idx="19782">
                  <c:v>45.830052821133499</c:v>
                </c:pt>
                <c:pt idx="19783">
                  <c:v>45.832369576406997</c:v>
                </c:pt>
                <c:pt idx="19784">
                  <c:v>45.834686331680601</c:v>
                </c:pt>
                <c:pt idx="19785">
                  <c:v>45.837003086954098</c:v>
                </c:pt>
                <c:pt idx="19786">
                  <c:v>45.839319842227702</c:v>
                </c:pt>
                <c:pt idx="19787">
                  <c:v>45.8416365975012</c:v>
                </c:pt>
                <c:pt idx="19788">
                  <c:v>45.843953352774697</c:v>
                </c:pt>
                <c:pt idx="19789">
                  <c:v>45.846270108048301</c:v>
                </c:pt>
                <c:pt idx="19790">
                  <c:v>45.848586863321799</c:v>
                </c:pt>
                <c:pt idx="19791">
                  <c:v>45.850903618595403</c:v>
                </c:pt>
                <c:pt idx="19792">
                  <c:v>45.853220373868901</c:v>
                </c:pt>
                <c:pt idx="19793">
                  <c:v>45.855537129142398</c:v>
                </c:pt>
                <c:pt idx="19794">
                  <c:v>45.857853884416002</c:v>
                </c:pt>
                <c:pt idx="19795">
                  <c:v>45.8601706396895</c:v>
                </c:pt>
                <c:pt idx="19796">
                  <c:v>45.862487394963097</c:v>
                </c:pt>
                <c:pt idx="19797">
                  <c:v>45.864804150236601</c:v>
                </c:pt>
                <c:pt idx="19798">
                  <c:v>45.867120905510099</c:v>
                </c:pt>
                <c:pt idx="19799">
                  <c:v>45.869437660783703</c:v>
                </c:pt>
                <c:pt idx="19800">
                  <c:v>45.8717544160572</c:v>
                </c:pt>
                <c:pt idx="19801">
                  <c:v>45.874071171330797</c:v>
                </c:pt>
                <c:pt idx="19802">
                  <c:v>45.876387926604302</c:v>
                </c:pt>
                <c:pt idx="19803">
                  <c:v>45.878704681877799</c:v>
                </c:pt>
                <c:pt idx="19804">
                  <c:v>45.881021437151396</c:v>
                </c:pt>
                <c:pt idx="19805">
                  <c:v>45.883338192424901</c:v>
                </c:pt>
                <c:pt idx="19806">
                  <c:v>45.885654947698498</c:v>
                </c:pt>
                <c:pt idx="19807">
                  <c:v>45.887971702972003</c:v>
                </c:pt>
                <c:pt idx="19808">
                  <c:v>45.8902884582455</c:v>
                </c:pt>
                <c:pt idx="19809">
                  <c:v>45.892605213519097</c:v>
                </c:pt>
                <c:pt idx="19810">
                  <c:v>45.894921968792602</c:v>
                </c:pt>
                <c:pt idx="19811">
                  <c:v>45.897238724066199</c:v>
                </c:pt>
                <c:pt idx="19812">
                  <c:v>45.899555479339703</c:v>
                </c:pt>
                <c:pt idx="19813">
                  <c:v>45.901872234613201</c:v>
                </c:pt>
                <c:pt idx="19814">
                  <c:v>45.904188989886798</c:v>
                </c:pt>
                <c:pt idx="19815">
                  <c:v>45.906505745160302</c:v>
                </c:pt>
                <c:pt idx="19816">
                  <c:v>45.908822500433899</c:v>
                </c:pt>
                <c:pt idx="19817">
                  <c:v>45.911139255707397</c:v>
                </c:pt>
                <c:pt idx="19818">
                  <c:v>45.913456010980902</c:v>
                </c:pt>
                <c:pt idx="19819">
                  <c:v>45.915772766254499</c:v>
                </c:pt>
                <c:pt idx="19820">
                  <c:v>45.918089521528003</c:v>
                </c:pt>
                <c:pt idx="19821">
                  <c:v>45.9204062768016</c:v>
                </c:pt>
                <c:pt idx="19822">
                  <c:v>45.922723032075098</c:v>
                </c:pt>
                <c:pt idx="19823">
                  <c:v>45.925039787348602</c:v>
                </c:pt>
                <c:pt idx="19824">
                  <c:v>45.927356542622199</c:v>
                </c:pt>
                <c:pt idx="19825">
                  <c:v>45.929673297895697</c:v>
                </c:pt>
                <c:pt idx="19826">
                  <c:v>45.931990053169301</c:v>
                </c:pt>
                <c:pt idx="19827">
                  <c:v>45.934306808442798</c:v>
                </c:pt>
                <c:pt idx="19828">
                  <c:v>45.936623563716303</c:v>
                </c:pt>
                <c:pt idx="19829">
                  <c:v>45.9389403189899</c:v>
                </c:pt>
                <c:pt idx="19830">
                  <c:v>45.941257074263397</c:v>
                </c:pt>
                <c:pt idx="19831">
                  <c:v>45.943573829537002</c:v>
                </c:pt>
                <c:pt idx="19832">
                  <c:v>45.945890584810499</c:v>
                </c:pt>
                <c:pt idx="19833">
                  <c:v>45.948207340083997</c:v>
                </c:pt>
                <c:pt idx="19834">
                  <c:v>45.950524095357601</c:v>
                </c:pt>
                <c:pt idx="19835">
                  <c:v>45.952840850631098</c:v>
                </c:pt>
                <c:pt idx="19836">
                  <c:v>45.955157605904702</c:v>
                </c:pt>
                <c:pt idx="19837">
                  <c:v>45.9574743611782</c:v>
                </c:pt>
                <c:pt idx="19838">
                  <c:v>45.959791116451697</c:v>
                </c:pt>
                <c:pt idx="19839">
                  <c:v>45.962107871725301</c:v>
                </c:pt>
                <c:pt idx="19840">
                  <c:v>45.964424626998799</c:v>
                </c:pt>
                <c:pt idx="19841">
                  <c:v>45.966741382272403</c:v>
                </c:pt>
                <c:pt idx="19842">
                  <c:v>45.9690581375459</c:v>
                </c:pt>
                <c:pt idx="19843">
                  <c:v>45.971374892819398</c:v>
                </c:pt>
                <c:pt idx="19844">
                  <c:v>45.973691648093002</c:v>
                </c:pt>
                <c:pt idx="19845">
                  <c:v>45.9760084033665</c:v>
                </c:pt>
                <c:pt idx="19846">
                  <c:v>45.978325158640097</c:v>
                </c:pt>
                <c:pt idx="19847">
                  <c:v>45.980641913913601</c:v>
                </c:pt>
                <c:pt idx="19848">
                  <c:v>45.982958669187099</c:v>
                </c:pt>
                <c:pt idx="19849">
                  <c:v>45.985275424460703</c:v>
                </c:pt>
                <c:pt idx="19850">
                  <c:v>45.9875921797342</c:v>
                </c:pt>
                <c:pt idx="19851">
                  <c:v>45.989908935007797</c:v>
                </c:pt>
                <c:pt idx="19852">
                  <c:v>45.992225690281302</c:v>
                </c:pt>
                <c:pt idx="19853">
                  <c:v>45.994542445554799</c:v>
                </c:pt>
                <c:pt idx="19854">
                  <c:v>45.996859200828403</c:v>
                </c:pt>
                <c:pt idx="19855">
                  <c:v>45.999175956101901</c:v>
                </c:pt>
                <c:pt idx="19856">
                  <c:v>46.001492711375498</c:v>
                </c:pt>
                <c:pt idx="19857">
                  <c:v>46.003809466649003</c:v>
                </c:pt>
                <c:pt idx="19858">
                  <c:v>46.0061262219225</c:v>
                </c:pt>
                <c:pt idx="19859">
                  <c:v>46.008442977196097</c:v>
                </c:pt>
                <c:pt idx="19860">
                  <c:v>46.010759732469602</c:v>
                </c:pt>
                <c:pt idx="19861">
                  <c:v>46.013076487743199</c:v>
                </c:pt>
                <c:pt idx="19862">
                  <c:v>46.015393243016703</c:v>
                </c:pt>
                <c:pt idx="19863">
                  <c:v>46.017709998290201</c:v>
                </c:pt>
                <c:pt idx="19864">
                  <c:v>46.020026753563798</c:v>
                </c:pt>
                <c:pt idx="19865">
                  <c:v>46.022343508837302</c:v>
                </c:pt>
                <c:pt idx="19866">
                  <c:v>46.024660264110899</c:v>
                </c:pt>
                <c:pt idx="19867">
                  <c:v>46.026977019384397</c:v>
                </c:pt>
                <c:pt idx="19868">
                  <c:v>46.029293774657901</c:v>
                </c:pt>
                <c:pt idx="19869">
                  <c:v>46.031610529931498</c:v>
                </c:pt>
                <c:pt idx="19870">
                  <c:v>46.033927285205003</c:v>
                </c:pt>
                <c:pt idx="19871">
                  <c:v>46.0362440404786</c:v>
                </c:pt>
                <c:pt idx="19872">
                  <c:v>46.038560795752097</c:v>
                </c:pt>
                <c:pt idx="19873">
                  <c:v>46.040877551025602</c:v>
                </c:pt>
                <c:pt idx="19874">
                  <c:v>46.043194306299199</c:v>
                </c:pt>
                <c:pt idx="19875">
                  <c:v>46.045511061572697</c:v>
                </c:pt>
                <c:pt idx="19876">
                  <c:v>46.047827816846301</c:v>
                </c:pt>
                <c:pt idx="19877">
                  <c:v>46.050144572119798</c:v>
                </c:pt>
                <c:pt idx="19878">
                  <c:v>46.052461327393303</c:v>
                </c:pt>
                <c:pt idx="19879">
                  <c:v>46.0547780826669</c:v>
                </c:pt>
                <c:pt idx="19880">
                  <c:v>46.057094837940397</c:v>
                </c:pt>
                <c:pt idx="19881">
                  <c:v>46.059411593214001</c:v>
                </c:pt>
                <c:pt idx="19882">
                  <c:v>46.061728348487499</c:v>
                </c:pt>
                <c:pt idx="19883">
                  <c:v>46.064045103761003</c:v>
                </c:pt>
                <c:pt idx="19884">
                  <c:v>46.0663618590346</c:v>
                </c:pt>
                <c:pt idx="19885">
                  <c:v>46.068678614308098</c:v>
                </c:pt>
                <c:pt idx="19886">
                  <c:v>46.070995369581702</c:v>
                </c:pt>
                <c:pt idx="19887">
                  <c:v>46.0733121248552</c:v>
                </c:pt>
                <c:pt idx="19888">
                  <c:v>46.075628880128797</c:v>
                </c:pt>
                <c:pt idx="19889">
                  <c:v>46.077945635402301</c:v>
                </c:pt>
                <c:pt idx="19890">
                  <c:v>46.080262390675799</c:v>
                </c:pt>
                <c:pt idx="19891">
                  <c:v>46.082579145949403</c:v>
                </c:pt>
                <c:pt idx="19892">
                  <c:v>46.0848959012229</c:v>
                </c:pt>
                <c:pt idx="19893">
                  <c:v>46.087212656496497</c:v>
                </c:pt>
                <c:pt idx="19894">
                  <c:v>46.089529411770002</c:v>
                </c:pt>
                <c:pt idx="19895">
                  <c:v>46.091846167043499</c:v>
                </c:pt>
                <c:pt idx="19896">
                  <c:v>46.094162922317103</c:v>
                </c:pt>
                <c:pt idx="19897">
                  <c:v>46.096479677590601</c:v>
                </c:pt>
                <c:pt idx="19898">
                  <c:v>46.098796432864198</c:v>
                </c:pt>
                <c:pt idx="19899">
                  <c:v>46.101113188137703</c:v>
                </c:pt>
                <c:pt idx="19900">
                  <c:v>46.1034299434112</c:v>
                </c:pt>
                <c:pt idx="19901">
                  <c:v>46.105746698684797</c:v>
                </c:pt>
                <c:pt idx="19902">
                  <c:v>46.108063453958302</c:v>
                </c:pt>
                <c:pt idx="19903">
                  <c:v>46.110380209231899</c:v>
                </c:pt>
                <c:pt idx="19904">
                  <c:v>46.112696964505403</c:v>
                </c:pt>
                <c:pt idx="19905">
                  <c:v>46.115013719778901</c:v>
                </c:pt>
                <c:pt idx="19906">
                  <c:v>46.117330475052498</c:v>
                </c:pt>
                <c:pt idx="19907">
                  <c:v>46.119647230326002</c:v>
                </c:pt>
                <c:pt idx="19908">
                  <c:v>46.121963985599599</c:v>
                </c:pt>
                <c:pt idx="19909">
                  <c:v>46.124280740873097</c:v>
                </c:pt>
                <c:pt idx="19910">
                  <c:v>46.126597496146601</c:v>
                </c:pt>
                <c:pt idx="19911">
                  <c:v>46.128914251420198</c:v>
                </c:pt>
                <c:pt idx="19912">
                  <c:v>46.131231006693703</c:v>
                </c:pt>
                <c:pt idx="19913">
                  <c:v>46.1335477619673</c:v>
                </c:pt>
                <c:pt idx="19914">
                  <c:v>46.135864517240798</c:v>
                </c:pt>
                <c:pt idx="19915">
                  <c:v>46.138181272514302</c:v>
                </c:pt>
                <c:pt idx="19916">
                  <c:v>46.140498027787899</c:v>
                </c:pt>
                <c:pt idx="19917">
                  <c:v>46.142814783061397</c:v>
                </c:pt>
                <c:pt idx="19918">
                  <c:v>46.145131538335001</c:v>
                </c:pt>
                <c:pt idx="19919">
                  <c:v>46.147448293608498</c:v>
                </c:pt>
                <c:pt idx="19920">
                  <c:v>46.149765048882003</c:v>
                </c:pt>
                <c:pt idx="19921">
                  <c:v>46.1520818041556</c:v>
                </c:pt>
                <c:pt idx="19922">
                  <c:v>46.154398559429097</c:v>
                </c:pt>
                <c:pt idx="19923">
                  <c:v>46.156715314702701</c:v>
                </c:pt>
                <c:pt idx="19924">
                  <c:v>46.159032069976199</c:v>
                </c:pt>
                <c:pt idx="19925">
                  <c:v>46.161348825249704</c:v>
                </c:pt>
                <c:pt idx="19926">
                  <c:v>46.1636655805233</c:v>
                </c:pt>
                <c:pt idx="19927">
                  <c:v>46.165982335796798</c:v>
                </c:pt>
                <c:pt idx="19928">
                  <c:v>46.168299091070402</c:v>
                </c:pt>
                <c:pt idx="19929">
                  <c:v>46.1706158463439</c:v>
                </c:pt>
                <c:pt idx="19930">
                  <c:v>46.172932601617397</c:v>
                </c:pt>
                <c:pt idx="19931">
                  <c:v>46.175249356891001</c:v>
                </c:pt>
                <c:pt idx="19932">
                  <c:v>46.177566112164499</c:v>
                </c:pt>
                <c:pt idx="19933">
                  <c:v>46.179882867438103</c:v>
                </c:pt>
                <c:pt idx="19934">
                  <c:v>46.1821996227116</c:v>
                </c:pt>
                <c:pt idx="19935">
                  <c:v>46.184516377985098</c:v>
                </c:pt>
                <c:pt idx="19936">
                  <c:v>46.186833133258702</c:v>
                </c:pt>
                <c:pt idx="19937">
                  <c:v>46.189149888532199</c:v>
                </c:pt>
                <c:pt idx="19938">
                  <c:v>46.191466643805803</c:v>
                </c:pt>
                <c:pt idx="19939">
                  <c:v>46.193783399079301</c:v>
                </c:pt>
                <c:pt idx="19940">
                  <c:v>46.196100154352798</c:v>
                </c:pt>
                <c:pt idx="19941">
                  <c:v>46.198416909626403</c:v>
                </c:pt>
                <c:pt idx="19942">
                  <c:v>46.2007336648999</c:v>
                </c:pt>
                <c:pt idx="19943">
                  <c:v>46.203050420173497</c:v>
                </c:pt>
                <c:pt idx="19944">
                  <c:v>46.205367175447002</c:v>
                </c:pt>
                <c:pt idx="19945">
                  <c:v>46.207683930720499</c:v>
                </c:pt>
                <c:pt idx="19946">
                  <c:v>46.210000685994103</c:v>
                </c:pt>
                <c:pt idx="19947">
                  <c:v>46.212317441267601</c:v>
                </c:pt>
                <c:pt idx="19948">
                  <c:v>46.214634196541198</c:v>
                </c:pt>
                <c:pt idx="19949">
                  <c:v>46.216950951814702</c:v>
                </c:pt>
                <c:pt idx="19950">
                  <c:v>46.2192677070882</c:v>
                </c:pt>
                <c:pt idx="19951">
                  <c:v>46.221584462361797</c:v>
                </c:pt>
                <c:pt idx="19952">
                  <c:v>46.223901217635301</c:v>
                </c:pt>
                <c:pt idx="19953">
                  <c:v>46.226217972908898</c:v>
                </c:pt>
                <c:pt idx="19954">
                  <c:v>46.228534728182403</c:v>
                </c:pt>
                <c:pt idx="19955">
                  <c:v>46.230851483455901</c:v>
                </c:pt>
                <c:pt idx="19956">
                  <c:v>46.233168238729498</c:v>
                </c:pt>
                <c:pt idx="19957">
                  <c:v>46.235484994003002</c:v>
                </c:pt>
                <c:pt idx="19958">
                  <c:v>46.237801749276599</c:v>
                </c:pt>
                <c:pt idx="19959">
                  <c:v>46.240118504550097</c:v>
                </c:pt>
                <c:pt idx="19960">
                  <c:v>46.242435259823601</c:v>
                </c:pt>
                <c:pt idx="19961">
                  <c:v>46.244752015097198</c:v>
                </c:pt>
                <c:pt idx="19962">
                  <c:v>46.247068770370703</c:v>
                </c:pt>
                <c:pt idx="19963">
                  <c:v>46.2493855256443</c:v>
                </c:pt>
                <c:pt idx="19964">
                  <c:v>46.251702280917797</c:v>
                </c:pt>
                <c:pt idx="19965">
                  <c:v>46.254019036191302</c:v>
                </c:pt>
                <c:pt idx="19966">
                  <c:v>46.256335791464899</c:v>
                </c:pt>
                <c:pt idx="19967">
                  <c:v>46.258652546738404</c:v>
                </c:pt>
                <c:pt idx="19968">
                  <c:v>46.260969302012001</c:v>
                </c:pt>
                <c:pt idx="19969">
                  <c:v>46.263286057285498</c:v>
                </c:pt>
                <c:pt idx="19970">
                  <c:v>46.265602812559003</c:v>
                </c:pt>
                <c:pt idx="19971">
                  <c:v>46.2679195678326</c:v>
                </c:pt>
                <c:pt idx="19972">
                  <c:v>46.270236323106097</c:v>
                </c:pt>
                <c:pt idx="19973">
                  <c:v>46.272553078379701</c:v>
                </c:pt>
                <c:pt idx="19974">
                  <c:v>46.274869833653199</c:v>
                </c:pt>
                <c:pt idx="19975">
                  <c:v>46.277186588926703</c:v>
                </c:pt>
                <c:pt idx="19976">
                  <c:v>46.2795033442003</c:v>
                </c:pt>
                <c:pt idx="19977">
                  <c:v>46.281820099473798</c:v>
                </c:pt>
                <c:pt idx="19978">
                  <c:v>46.284136854747402</c:v>
                </c:pt>
                <c:pt idx="19979">
                  <c:v>46.286453610020899</c:v>
                </c:pt>
                <c:pt idx="19980">
                  <c:v>46.288770365294397</c:v>
                </c:pt>
                <c:pt idx="19981">
                  <c:v>46.291087120568001</c:v>
                </c:pt>
                <c:pt idx="19982">
                  <c:v>46.293403875841499</c:v>
                </c:pt>
                <c:pt idx="19983">
                  <c:v>46.295720631115103</c:v>
                </c:pt>
                <c:pt idx="19984">
                  <c:v>46.2980373863886</c:v>
                </c:pt>
                <c:pt idx="19985">
                  <c:v>46.300354141662098</c:v>
                </c:pt>
                <c:pt idx="19986">
                  <c:v>46.302670896935702</c:v>
                </c:pt>
                <c:pt idx="19987">
                  <c:v>46.304987652209199</c:v>
                </c:pt>
                <c:pt idx="19988">
                  <c:v>46.307304407482803</c:v>
                </c:pt>
                <c:pt idx="19989">
                  <c:v>46.309621162756301</c:v>
                </c:pt>
                <c:pt idx="19990">
                  <c:v>46.311937918029798</c:v>
                </c:pt>
                <c:pt idx="19991">
                  <c:v>46.314254673303402</c:v>
                </c:pt>
                <c:pt idx="19992">
                  <c:v>46.3165714285769</c:v>
                </c:pt>
                <c:pt idx="19993">
                  <c:v>46.318888183850497</c:v>
                </c:pt>
                <c:pt idx="19994">
                  <c:v>46.321204939124001</c:v>
                </c:pt>
                <c:pt idx="19995">
                  <c:v>46.323521694397499</c:v>
                </c:pt>
                <c:pt idx="19996">
                  <c:v>46.325838449671103</c:v>
                </c:pt>
                <c:pt idx="19997">
                  <c:v>46.328155204944601</c:v>
                </c:pt>
                <c:pt idx="19998">
                  <c:v>46.330471960218198</c:v>
                </c:pt>
                <c:pt idx="19999">
                  <c:v>46.332788715491702</c:v>
                </c:pt>
                <c:pt idx="20000">
                  <c:v>46.3351054707652</c:v>
                </c:pt>
                <c:pt idx="20001">
                  <c:v>46.337422226038797</c:v>
                </c:pt>
                <c:pt idx="20002">
                  <c:v>46.339738981312301</c:v>
                </c:pt>
                <c:pt idx="20003">
                  <c:v>46.342055736585898</c:v>
                </c:pt>
                <c:pt idx="20004">
                  <c:v>46.344372491859403</c:v>
                </c:pt>
                <c:pt idx="20005">
                  <c:v>46.3466892471329</c:v>
                </c:pt>
                <c:pt idx="20006">
                  <c:v>46.349006002406497</c:v>
                </c:pt>
                <c:pt idx="20007">
                  <c:v>46.351322757680002</c:v>
                </c:pt>
                <c:pt idx="20008">
                  <c:v>46.353639512953599</c:v>
                </c:pt>
                <c:pt idx="20009">
                  <c:v>46.355956268227096</c:v>
                </c:pt>
                <c:pt idx="20010">
                  <c:v>46.358273023500601</c:v>
                </c:pt>
                <c:pt idx="20011">
                  <c:v>46.360589778774198</c:v>
                </c:pt>
                <c:pt idx="20012">
                  <c:v>46.362906534047703</c:v>
                </c:pt>
                <c:pt idx="20013">
                  <c:v>46.3652232893213</c:v>
                </c:pt>
                <c:pt idx="20014">
                  <c:v>46.367540044594797</c:v>
                </c:pt>
                <c:pt idx="20015">
                  <c:v>46.369856799868302</c:v>
                </c:pt>
                <c:pt idx="20016">
                  <c:v>46.372173555141899</c:v>
                </c:pt>
                <c:pt idx="20017">
                  <c:v>46.374490310415403</c:v>
                </c:pt>
                <c:pt idx="20018">
                  <c:v>46.376807065689</c:v>
                </c:pt>
                <c:pt idx="20019">
                  <c:v>46.379123820962498</c:v>
                </c:pt>
                <c:pt idx="20020">
                  <c:v>46.381440576236002</c:v>
                </c:pt>
                <c:pt idx="20021">
                  <c:v>46.383757331509599</c:v>
                </c:pt>
                <c:pt idx="20022">
                  <c:v>46.386074086783097</c:v>
                </c:pt>
                <c:pt idx="20023">
                  <c:v>46.388390842056701</c:v>
                </c:pt>
                <c:pt idx="20024">
                  <c:v>46.390707597330199</c:v>
                </c:pt>
                <c:pt idx="20025">
                  <c:v>46.393024352603703</c:v>
                </c:pt>
                <c:pt idx="20026">
                  <c:v>46.3953411078773</c:v>
                </c:pt>
                <c:pt idx="20027">
                  <c:v>46.397657863150798</c:v>
                </c:pt>
                <c:pt idx="20028">
                  <c:v>46.399974618424402</c:v>
                </c:pt>
                <c:pt idx="20029">
                  <c:v>46.402291373697899</c:v>
                </c:pt>
                <c:pt idx="20030">
                  <c:v>46.404608128971503</c:v>
                </c:pt>
                <c:pt idx="20031">
                  <c:v>46.406924884245001</c:v>
                </c:pt>
                <c:pt idx="20032">
                  <c:v>46.409241639518498</c:v>
                </c:pt>
                <c:pt idx="20033">
                  <c:v>46.411558394792102</c:v>
                </c:pt>
                <c:pt idx="20034">
                  <c:v>46.4138751500656</c:v>
                </c:pt>
                <c:pt idx="20035">
                  <c:v>46.416191905339197</c:v>
                </c:pt>
                <c:pt idx="20036">
                  <c:v>46.418508660612702</c:v>
                </c:pt>
                <c:pt idx="20037">
                  <c:v>46.420825415886199</c:v>
                </c:pt>
                <c:pt idx="20038">
                  <c:v>46.423142171159803</c:v>
                </c:pt>
                <c:pt idx="20039">
                  <c:v>46.425458926433301</c:v>
                </c:pt>
                <c:pt idx="20040">
                  <c:v>46.427775681706898</c:v>
                </c:pt>
                <c:pt idx="20041">
                  <c:v>46.430092436980402</c:v>
                </c:pt>
                <c:pt idx="20042">
                  <c:v>46.4324091922539</c:v>
                </c:pt>
                <c:pt idx="20043">
                  <c:v>46.434725947527497</c:v>
                </c:pt>
                <c:pt idx="20044">
                  <c:v>46.437042702801001</c:v>
                </c:pt>
                <c:pt idx="20045">
                  <c:v>46.439359458074598</c:v>
                </c:pt>
                <c:pt idx="20046">
                  <c:v>46.441676213348103</c:v>
                </c:pt>
                <c:pt idx="20047">
                  <c:v>46.4439929686216</c:v>
                </c:pt>
                <c:pt idx="20048">
                  <c:v>46.446309723895197</c:v>
                </c:pt>
                <c:pt idx="20049">
                  <c:v>46.448626479168702</c:v>
                </c:pt>
                <c:pt idx="20050">
                  <c:v>46.450943234442299</c:v>
                </c:pt>
                <c:pt idx="20051">
                  <c:v>46.453259989715797</c:v>
                </c:pt>
                <c:pt idx="20052">
                  <c:v>46.455576744989301</c:v>
                </c:pt>
                <c:pt idx="20053">
                  <c:v>46.457893500262898</c:v>
                </c:pt>
                <c:pt idx="20054">
                  <c:v>46.460210255536403</c:v>
                </c:pt>
                <c:pt idx="20055">
                  <c:v>46.46252701081</c:v>
                </c:pt>
                <c:pt idx="20056">
                  <c:v>46.464843766083497</c:v>
                </c:pt>
                <c:pt idx="20057">
                  <c:v>46.467160521357002</c:v>
                </c:pt>
                <c:pt idx="20058">
                  <c:v>46.469477276630599</c:v>
                </c:pt>
                <c:pt idx="20059">
                  <c:v>46.471794031904103</c:v>
                </c:pt>
                <c:pt idx="20060">
                  <c:v>46.4741107871777</c:v>
                </c:pt>
                <c:pt idx="20061">
                  <c:v>46.476427542451198</c:v>
                </c:pt>
                <c:pt idx="20062">
                  <c:v>46.478744297724703</c:v>
                </c:pt>
                <c:pt idx="20063">
                  <c:v>46.481061052998299</c:v>
                </c:pt>
                <c:pt idx="20064">
                  <c:v>46.483377808271797</c:v>
                </c:pt>
                <c:pt idx="20065">
                  <c:v>46.485694563545401</c:v>
                </c:pt>
                <c:pt idx="20066">
                  <c:v>46.488011318818899</c:v>
                </c:pt>
                <c:pt idx="20067">
                  <c:v>46.490328074092403</c:v>
                </c:pt>
                <c:pt idx="20068">
                  <c:v>46.492644829366</c:v>
                </c:pt>
                <c:pt idx="20069">
                  <c:v>46.494961584639498</c:v>
                </c:pt>
                <c:pt idx="20070">
                  <c:v>46.497278339913102</c:v>
                </c:pt>
                <c:pt idx="20071">
                  <c:v>46.499595095186599</c:v>
                </c:pt>
                <c:pt idx="20072">
                  <c:v>46.501911850460097</c:v>
                </c:pt>
                <c:pt idx="20073">
                  <c:v>46.504228605733701</c:v>
                </c:pt>
                <c:pt idx="20074">
                  <c:v>46.506545361007198</c:v>
                </c:pt>
                <c:pt idx="20075">
                  <c:v>46.508862116280802</c:v>
                </c:pt>
                <c:pt idx="20076">
                  <c:v>46.5111788715543</c:v>
                </c:pt>
                <c:pt idx="20077">
                  <c:v>46.513495626827797</c:v>
                </c:pt>
                <c:pt idx="20078">
                  <c:v>46.515812382101402</c:v>
                </c:pt>
                <c:pt idx="20079">
                  <c:v>46.518129137374899</c:v>
                </c:pt>
                <c:pt idx="20080">
                  <c:v>46.520445892648503</c:v>
                </c:pt>
                <c:pt idx="20081">
                  <c:v>46.522762647922001</c:v>
                </c:pt>
                <c:pt idx="20082">
                  <c:v>46.525079403195498</c:v>
                </c:pt>
                <c:pt idx="20083">
                  <c:v>46.527396158469102</c:v>
                </c:pt>
                <c:pt idx="20084">
                  <c:v>46.5297129137426</c:v>
                </c:pt>
                <c:pt idx="20085">
                  <c:v>46.532029669016197</c:v>
                </c:pt>
                <c:pt idx="20086">
                  <c:v>46.534346424289701</c:v>
                </c:pt>
                <c:pt idx="20087">
                  <c:v>46.536663179563199</c:v>
                </c:pt>
                <c:pt idx="20088">
                  <c:v>46.538979934836803</c:v>
                </c:pt>
                <c:pt idx="20089">
                  <c:v>46.5412966901103</c:v>
                </c:pt>
                <c:pt idx="20090">
                  <c:v>46.543613445383897</c:v>
                </c:pt>
                <c:pt idx="20091">
                  <c:v>46.545930200657402</c:v>
                </c:pt>
                <c:pt idx="20092">
                  <c:v>46.5482469559309</c:v>
                </c:pt>
                <c:pt idx="20093">
                  <c:v>46.550563711204497</c:v>
                </c:pt>
                <c:pt idx="20094">
                  <c:v>46.552880466478001</c:v>
                </c:pt>
                <c:pt idx="20095">
                  <c:v>46.555197221751598</c:v>
                </c:pt>
                <c:pt idx="20096">
                  <c:v>46.557513977025103</c:v>
                </c:pt>
                <c:pt idx="20097">
                  <c:v>46.5598307322986</c:v>
                </c:pt>
                <c:pt idx="20098">
                  <c:v>46.562147487572197</c:v>
                </c:pt>
                <c:pt idx="20099">
                  <c:v>46.564464242845702</c:v>
                </c:pt>
                <c:pt idx="20100">
                  <c:v>46.566780998119299</c:v>
                </c:pt>
                <c:pt idx="20101">
                  <c:v>46.569097753392803</c:v>
                </c:pt>
                <c:pt idx="20102">
                  <c:v>46.571414508666301</c:v>
                </c:pt>
                <c:pt idx="20103">
                  <c:v>46.573731263939898</c:v>
                </c:pt>
                <c:pt idx="20104">
                  <c:v>46.576048019213403</c:v>
                </c:pt>
                <c:pt idx="20105">
                  <c:v>46.578364774487</c:v>
                </c:pt>
                <c:pt idx="20106">
                  <c:v>46.580681529760497</c:v>
                </c:pt>
                <c:pt idx="20107">
                  <c:v>46.582998285034002</c:v>
                </c:pt>
                <c:pt idx="20108">
                  <c:v>46.585315040307599</c:v>
                </c:pt>
                <c:pt idx="20109">
                  <c:v>46.587631795581103</c:v>
                </c:pt>
                <c:pt idx="20110">
                  <c:v>46.5899485508547</c:v>
                </c:pt>
                <c:pt idx="20111">
                  <c:v>46.592265306128198</c:v>
                </c:pt>
                <c:pt idx="20112">
                  <c:v>46.594582061401702</c:v>
                </c:pt>
                <c:pt idx="20113">
                  <c:v>46.596898816675299</c:v>
                </c:pt>
                <c:pt idx="20114">
                  <c:v>46.599215571948797</c:v>
                </c:pt>
                <c:pt idx="20115">
                  <c:v>46.601532327222401</c:v>
                </c:pt>
                <c:pt idx="20116">
                  <c:v>46.603849082495898</c:v>
                </c:pt>
                <c:pt idx="20117">
                  <c:v>46.606165837769403</c:v>
                </c:pt>
                <c:pt idx="20118">
                  <c:v>46.608482593043</c:v>
                </c:pt>
                <c:pt idx="20119">
                  <c:v>46.610799348316498</c:v>
                </c:pt>
                <c:pt idx="20120">
                  <c:v>46.613116103590102</c:v>
                </c:pt>
                <c:pt idx="20121">
                  <c:v>46.615432858863599</c:v>
                </c:pt>
                <c:pt idx="20122">
                  <c:v>46.617749614137097</c:v>
                </c:pt>
                <c:pt idx="20123">
                  <c:v>46.620066369410701</c:v>
                </c:pt>
                <c:pt idx="20124">
                  <c:v>46.622383124684198</c:v>
                </c:pt>
                <c:pt idx="20125">
                  <c:v>46.624699879957802</c:v>
                </c:pt>
                <c:pt idx="20126">
                  <c:v>46.6270166352313</c:v>
                </c:pt>
                <c:pt idx="20127">
                  <c:v>46.629333390504797</c:v>
                </c:pt>
                <c:pt idx="20128">
                  <c:v>46.631650145778401</c:v>
                </c:pt>
                <c:pt idx="20129">
                  <c:v>46.633966901051899</c:v>
                </c:pt>
                <c:pt idx="20130">
                  <c:v>46.636283656325503</c:v>
                </c:pt>
                <c:pt idx="20131">
                  <c:v>46.638600411599</c:v>
                </c:pt>
                <c:pt idx="20132">
                  <c:v>46.640917166872498</c:v>
                </c:pt>
                <c:pt idx="20133">
                  <c:v>46.643233922146102</c:v>
                </c:pt>
                <c:pt idx="20134">
                  <c:v>46.6455506774196</c:v>
                </c:pt>
                <c:pt idx="20135">
                  <c:v>46.647867432693197</c:v>
                </c:pt>
                <c:pt idx="20136">
                  <c:v>46.650184187966701</c:v>
                </c:pt>
                <c:pt idx="20137">
                  <c:v>46.652500943240199</c:v>
                </c:pt>
                <c:pt idx="20138">
                  <c:v>46.654817698513803</c:v>
                </c:pt>
                <c:pt idx="20139">
                  <c:v>46.6571344537873</c:v>
                </c:pt>
                <c:pt idx="20140">
                  <c:v>46.659451209060897</c:v>
                </c:pt>
                <c:pt idx="20141">
                  <c:v>46.661767964334402</c:v>
                </c:pt>
                <c:pt idx="20142">
                  <c:v>46.664084719607899</c:v>
                </c:pt>
                <c:pt idx="20143">
                  <c:v>46.666401474881503</c:v>
                </c:pt>
                <c:pt idx="20144">
                  <c:v>46.668718230155001</c:v>
                </c:pt>
                <c:pt idx="20145">
                  <c:v>46.671034985428598</c:v>
                </c:pt>
                <c:pt idx="20146">
                  <c:v>46.673351740702103</c:v>
                </c:pt>
                <c:pt idx="20147">
                  <c:v>46.6756684959756</c:v>
                </c:pt>
                <c:pt idx="20148">
                  <c:v>46.677985251249197</c:v>
                </c:pt>
                <c:pt idx="20149">
                  <c:v>46.680302006522702</c:v>
                </c:pt>
                <c:pt idx="20150">
                  <c:v>46.682618761796299</c:v>
                </c:pt>
                <c:pt idx="20151">
                  <c:v>46.684935517069803</c:v>
                </c:pt>
                <c:pt idx="20152">
                  <c:v>46.687252272343301</c:v>
                </c:pt>
                <c:pt idx="20153">
                  <c:v>46.689569027616898</c:v>
                </c:pt>
                <c:pt idx="20154">
                  <c:v>46.691885782890402</c:v>
                </c:pt>
                <c:pt idx="20155">
                  <c:v>46.694202538163999</c:v>
                </c:pt>
                <c:pt idx="20156">
                  <c:v>46.696519293437497</c:v>
                </c:pt>
                <c:pt idx="20157">
                  <c:v>46.698836048711001</c:v>
                </c:pt>
                <c:pt idx="20158">
                  <c:v>46.701152803984598</c:v>
                </c:pt>
                <c:pt idx="20159">
                  <c:v>46.703469559258103</c:v>
                </c:pt>
                <c:pt idx="20160">
                  <c:v>46.7057863145317</c:v>
                </c:pt>
                <c:pt idx="20161">
                  <c:v>46.708103069805198</c:v>
                </c:pt>
                <c:pt idx="20162">
                  <c:v>46.710419825078702</c:v>
                </c:pt>
                <c:pt idx="20163">
                  <c:v>46.712736580352299</c:v>
                </c:pt>
                <c:pt idx="20164">
                  <c:v>46.715053335625797</c:v>
                </c:pt>
                <c:pt idx="20165">
                  <c:v>46.717370090899401</c:v>
                </c:pt>
                <c:pt idx="20166">
                  <c:v>46.719686846172898</c:v>
                </c:pt>
                <c:pt idx="20167">
                  <c:v>46.722003601446403</c:v>
                </c:pt>
                <c:pt idx="20168">
                  <c:v>46.72432035672</c:v>
                </c:pt>
                <c:pt idx="20169">
                  <c:v>46.726637111993497</c:v>
                </c:pt>
                <c:pt idx="20170">
                  <c:v>46.728953867267101</c:v>
                </c:pt>
                <c:pt idx="20171">
                  <c:v>46.731270622540599</c:v>
                </c:pt>
                <c:pt idx="20172">
                  <c:v>46.733587377814104</c:v>
                </c:pt>
                <c:pt idx="20173">
                  <c:v>46.735904133087701</c:v>
                </c:pt>
                <c:pt idx="20174">
                  <c:v>46.738220888361198</c:v>
                </c:pt>
                <c:pt idx="20175">
                  <c:v>46.740537643634802</c:v>
                </c:pt>
                <c:pt idx="20176">
                  <c:v>46.7428543989083</c:v>
                </c:pt>
                <c:pt idx="20177">
                  <c:v>46.745171154181897</c:v>
                </c:pt>
                <c:pt idx="20178">
                  <c:v>46.747487909455401</c:v>
                </c:pt>
                <c:pt idx="20179">
                  <c:v>46.749804664728899</c:v>
                </c:pt>
                <c:pt idx="20180">
                  <c:v>46.752121420002503</c:v>
                </c:pt>
                <c:pt idx="20181">
                  <c:v>46.754438175276</c:v>
                </c:pt>
                <c:pt idx="20182">
                  <c:v>46.756754930549597</c:v>
                </c:pt>
                <c:pt idx="20183">
                  <c:v>46.759071685823102</c:v>
                </c:pt>
                <c:pt idx="20184">
                  <c:v>46.761388441096599</c:v>
                </c:pt>
                <c:pt idx="20185">
                  <c:v>46.763705196370204</c:v>
                </c:pt>
                <c:pt idx="20186">
                  <c:v>46.766021951643701</c:v>
                </c:pt>
                <c:pt idx="20187">
                  <c:v>46.768338706917298</c:v>
                </c:pt>
                <c:pt idx="20188">
                  <c:v>46.770655462190803</c:v>
                </c:pt>
                <c:pt idx="20189">
                  <c:v>46.7729722174643</c:v>
                </c:pt>
                <c:pt idx="20190">
                  <c:v>46.775288972737897</c:v>
                </c:pt>
                <c:pt idx="20191">
                  <c:v>46.777605728011402</c:v>
                </c:pt>
                <c:pt idx="20192">
                  <c:v>46.779922483284999</c:v>
                </c:pt>
                <c:pt idx="20193">
                  <c:v>46.782239238558503</c:v>
                </c:pt>
                <c:pt idx="20194">
                  <c:v>46.784555993832001</c:v>
                </c:pt>
                <c:pt idx="20195">
                  <c:v>46.786872749105598</c:v>
                </c:pt>
                <c:pt idx="20196">
                  <c:v>46.789189504379102</c:v>
                </c:pt>
                <c:pt idx="20197">
                  <c:v>46.791506259652699</c:v>
                </c:pt>
                <c:pt idx="20198">
                  <c:v>46.793823014926197</c:v>
                </c:pt>
                <c:pt idx="20199">
                  <c:v>46.796139770199702</c:v>
                </c:pt>
                <c:pt idx="20200">
                  <c:v>46.798456525473298</c:v>
                </c:pt>
                <c:pt idx="20201">
                  <c:v>46.800773280746803</c:v>
                </c:pt>
                <c:pt idx="20202">
                  <c:v>46.8030900360204</c:v>
                </c:pt>
                <c:pt idx="20203">
                  <c:v>46.805406791293898</c:v>
                </c:pt>
                <c:pt idx="20204">
                  <c:v>46.807723546567402</c:v>
                </c:pt>
                <c:pt idx="20205">
                  <c:v>46.810040301840999</c:v>
                </c:pt>
                <c:pt idx="20206">
                  <c:v>46.812357057114497</c:v>
                </c:pt>
                <c:pt idx="20207">
                  <c:v>46.814673812388101</c:v>
                </c:pt>
                <c:pt idx="20208">
                  <c:v>46.816990567661598</c:v>
                </c:pt>
                <c:pt idx="20209">
                  <c:v>46.819307322935103</c:v>
                </c:pt>
                <c:pt idx="20210">
                  <c:v>46.8216240782087</c:v>
                </c:pt>
                <c:pt idx="20211">
                  <c:v>46.823940833482197</c:v>
                </c:pt>
                <c:pt idx="20212">
                  <c:v>46.826257588755801</c:v>
                </c:pt>
                <c:pt idx="20213">
                  <c:v>46.828574344029299</c:v>
                </c:pt>
                <c:pt idx="20214">
                  <c:v>46.830891099302796</c:v>
                </c:pt>
                <c:pt idx="20215">
                  <c:v>46.833207854576401</c:v>
                </c:pt>
                <c:pt idx="20216">
                  <c:v>46.835524609849898</c:v>
                </c:pt>
                <c:pt idx="20217">
                  <c:v>46.837841365123502</c:v>
                </c:pt>
                <c:pt idx="20218">
                  <c:v>46.840158120397</c:v>
                </c:pt>
                <c:pt idx="20219">
                  <c:v>46.842474875670497</c:v>
                </c:pt>
                <c:pt idx="20220">
                  <c:v>46.844791630944101</c:v>
                </c:pt>
                <c:pt idx="20221">
                  <c:v>46.847108386217599</c:v>
                </c:pt>
                <c:pt idx="20222">
                  <c:v>46.849425141491203</c:v>
                </c:pt>
                <c:pt idx="20223">
                  <c:v>46.8517418967647</c:v>
                </c:pt>
                <c:pt idx="20224">
                  <c:v>46.854058652038198</c:v>
                </c:pt>
                <c:pt idx="20225">
                  <c:v>46.856375407311802</c:v>
                </c:pt>
                <c:pt idx="20226">
                  <c:v>46.858692162585299</c:v>
                </c:pt>
                <c:pt idx="20227">
                  <c:v>46.861008917858904</c:v>
                </c:pt>
                <c:pt idx="20228">
                  <c:v>46.863325673132401</c:v>
                </c:pt>
                <c:pt idx="20229">
                  <c:v>46.865642428405899</c:v>
                </c:pt>
                <c:pt idx="20230">
                  <c:v>46.867959183679503</c:v>
                </c:pt>
                <c:pt idx="20231">
                  <c:v>46.870275938953</c:v>
                </c:pt>
                <c:pt idx="20232">
                  <c:v>46.872592694226597</c:v>
                </c:pt>
                <c:pt idx="20233">
                  <c:v>46.874909449500102</c:v>
                </c:pt>
                <c:pt idx="20234">
                  <c:v>46.877226204773599</c:v>
                </c:pt>
                <c:pt idx="20235">
                  <c:v>46.879542960047203</c:v>
                </c:pt>
                <c:pt idx="20236">
                  <c:v>46.881859715320701</c:v>
                </c:pt>
                <c:pt idx="20237">
                  <c:v>46.884176470594298</c:v>
                </c:pt>
                <c:pt idx="20238">
                  <c:v>46.886493225867802</c:v>
                </c:pt>
                <c:pt idx="20239">
                  <c:v>46.8888099811413</c:v>
                </c:pt>
                <c:pt idx="20240">
                  <c:v>46.891126736414897</c:v>
                </c:pt>
                <c:pt idx="20241">
                  <c:v>46.893443491688402</c:v>
                </c:pt>
                <c:pt idx="20242">
                  <c:v>46.895760246961999</c:v>
                </c:pt>
                <c:pt idx="20243">
                  <c:v>46.898077002235503</c:v>
                </c:pt>
                <c:pt idx="20244">
                  <c:v>46.900393757509001</c:v>
                </c:pt>
                <c:pt idx="20245">
                  <c:v>46.902710512782598</c:v>
                </c:pt>
                <c:pt idx="20246">
                  <c:v>46.905027268056102</c:v>
                </c:pt>
                <c:pt idx="20247">
                  <c:v>46.907344023329699</c:v>
                </c:pt>
                <c:pt idx="20248">
                  <c:v>46.909660778603197</c:v>
                </c:pt>
                <c:pt idx="20249">
                  <c:v>46.911977533876701</c:v>
                </c:pt>
                <c:pt idx="20250">
                  <c:v>46.914294289150298</c:v>
                </c:pt>
                <c:pt idx="20251">
                  <c:v>46.916611044423803</c:v>
                </c:pt>
                <c:pt idx="20252">
                  <c:v>46.9189277996974</c:v>
                </c:pt>
                <c:pt idx="20253">
                  <c:v>46.921244554970897</c:v>
                </c:pt>
                <c:pt idx="20254">
                  <c:v>46.923561310244402</c:v>
                </c:pt>
                <c:pt idx="20255">
                  <c:v>46.925878065517999</c:v>
                </c:pt>
                <c:pt idx="20256">
                  <c:v>46.928194820791497</c:v>
                </c:pt>
                <c:pt idx="20257">
                  <c:v>46.930511576065101</c:v>
                </c:pt>
                <c:pt idx="20258">
                  <c:v>46.932828331338598</c:v>
                </c:pt>
                <c:pt idx="20259">
                  <c:v>46.935145086612103</c:v>
                </c:pt>
                <c:pt idx="20260">
                  <c:v>46.9374618418857</c:v>
                </c:pt>
                <c:pt idx="20261">
                  <c:v>46.939778597159197</c:v>
                </c:pt>
                <c:pt idx="20262">
                  <c:v>46.942095352432801</c:v>
                </c:pt>
                <c:pt idx="20263">
                  <c:v>46.944412107706299</c:v>
                </c:pt>
                <c:pt idx="20264">
                  <c:v>46.946728862979803</c:v>
                </c:pt>
                <c:pt idx="20265">
                  <c:v>46.9490456182534</c:v>
                </c:pt>
                <c:pt idx="20266">
                  <c:v>46.951362373526898</c:v>
                </c:pt>
                <c:pt idx="20267">
                  <c:v>46.953679128800502</c:v>
                </c:pt>
                <c:pt idx="20268">
                  <c:v>46.955995884073999</c:v>
                </c:pt>
                <c:pt idx="20269">
                  <c:v>46.958312639347497</c:v>
                </c:pt>
                <c:pt idx="20270">
                  <c:v>46.960629394621101</c:v>
                </c:pt>
                <c:pt idx="20271">
                  <c:v>46.962946149894599</c:v>
                </c:pt>
                <c:pt idx="20272">
                  <c:v>46.965262905168203</c:v>
                </c:pt>
                <c:pt idx="20273">
                  <c:v>46.9675796604417</c:v>
                </c:pt>
                <c:pt idx="20274">
                  <c:v>46.969896415715198</c:v>
                </c:pt>
                <c:pt idx="20275">
                  <c:v>46.972213170988802</c:v>
                </c:pt>
                <c:pt idx="20276">
                  <c:v>46.974529926262299</c:v>
                </c:pt>
                <c:pt idx="20277">
                  <c:v>46.976846681535903</c:v>
                </c:pt>
                <c:pt idx="20278">
                  <c:v>46.979163436809401</c:v>
                </c:pt>
                <c:pt idx="20279">
                  <c:v>46.981480192082898</c:v>
                </c:pt>
                <c:pt idx="20280">
                  <c:v>46.983796947356502</c:v>
                </c:pt>
                <c:pt idx="20281">
                  <c:v>46.98611370263</c:v>
                </c:pt>
                <c:pt idx="20282">
                  <c:v>46.988430457903597</c:v>
                </c:pt>
                <c:pt idx="20283">
                  <c:v>46.990747213177102</c:v>
                </c:pt>
                <c:pt idx="20284">
                  <c:v>46.993063968450599</c:v>
                </c:pt>
                <c:pt idx="20285">
                  <c:v>46.995380723724203</c:v>
                </c:pt>
                <c:pt idx="20286">
                  <c:v>46.997697478997701</c:v>
                </c:pt>
                <c:pt idx="20287">
                  <c:v>47.000014234271298</c:v>
                </c:pt>
                <c:pt idx="20288">
                  <c:v>47.002330989544802</c:v>
                </c:pt>
                <c:pt idx="20289">
                  <c:v>47.0046477448183</c:v>
                </c:pt>
                <c:pt idx="20290">
                  <c:v>47.006964500091897</c:v>
                </c:pt>
                <c:pt idx="20291">
                  <c:v>47.009281255365401</c:v>
                </c:pt>
                <c:pt idx="20292">
                  <c:v>47.011598010638998</c:v>
                </c:pt>
                <c:pt idx="20293">
                  <c:v>47.013914765912503</c:v>
                </c:pt>
                <c:pt idx="20294">
                  <c:v>47.016231521186</c:v>
                </c:pt>
                <c:pt idx="20295">
                  <c:v>47.018548276459597</c:v>
                </c:pt>
                <c:pt idx="20296">
                  <c:v>47.020865031733102</c:v>
                </c:pt>
                <c:pt idx="20297">
                  <c:v>47.023181787006699</c:v>
                </c:pt>
                <c:pt idx="20298">
                  <c:v>47.025498542280197</c:v>
                </c:pt>
                <c:pt idx="20299">
                  <c:v>47.027815297553701</c:v>
                </c:pt>
                <c:pt idx="20300">
                  <c:v>47.030132052827298</c:v>
                </c:pt>
                <c:pt idx="20301">
                  <c:v>47.032448808100803</c:v>
                </c:pt>
                <c:pt idx="20302">
                  <c:v>47.0347655633744</c:v>
                </c:pt>
                <c:pt idx="20303">
                  <c:v>47.037082318647897</c:v>
                </c:pt>
                <c:pt idx="20304">
                  <c:v>47.039399073921402</c:v>
                </c:pt>
                <c:pt idx="20305">
                  <c:v>47.041715829194999</c:v>
                </c:pt>
                <c:pt idx="20306">
                  <c:v>47.044032584468503</c:v>
                </c:pt>
                <c:pt idx="20307">
                  <c:v>47.0463493397421</c:v>
                </c:pt>
                <c:pt idx="20308">
                  <c:v>47.048666095015598</c:v>
                </c:pt>
                <c:pt idx="20309">
                  <c:v>47.050982850289103</c:v>
                </c:pt>
                <c:pt idx="20310">
                  <c:v>47.0532996055627</c:v>
                </c:pt>
                <c:pt idx="20311">
                  <c:v>47.055616360836197</c:v>
                </c:pt>
                <c:pt idx="20312">
                  <c:v>47.057933116109801</c:v>
                </c:pt>
                <c:pt idx="20313">
                  <c:v>47.060249871383299</c:v>
                </c:pt>
                <c:pt idx="20314">
                  <c:v>47.062566626656803</c:v>
                </c:pt>
                <c:pt idx="20315">
                  <c:v>47.0648833819304</c:v>
                </c:pt>
                <c:pt idx="20316">
                  <c:v>47.067200137203898</c:v>
                </c:pt>
                <c:pt idx="20317">
                  <c:v>47.069516892477502</c:v>
                </c:pt>
                <c:pt idx="20318">
                  <c:v>47.071833647750999</c:v>
                </c:pt>
                <c:pt idx="20319">
                  <c:v>47.074150403024603</c:v>
                </c:pt>
                <c:pt idx="20320">
                  <c:v>47.076467158298101</c:v>
                </c:pt>
                <c:pt idx="20321">
                  <c:v>47.078783913571598</c:v>
                </c:pt>
                <c:pt idx="20322">
                  <c:v>47.081100668845203</c:v>
                </c:pt>
                <c:pt idx="20323">
                  <c:v>47.0834174241187</c:v>
                </c:pt>
                <c:pt idx="20324">
                  <c:v>47.085734179392297</c:v>
                </c:pt>
                <c:pt idx="20325">
                  <c:v>47.088050934665802</c:v>
                </c:pt>
                <c:pt idx="20326">
                  <c:v>47.090367689939299</c:v>
                </c:pt>
                <c:pt idx="20327">
                  <c:v>47.092684445212903</c:v>
                </c:pt>
                <c:pt idx="20328">
                  <c:v>47.095001200486401</c:v>
                </c:pt>
                <c:pt idx="20329">
                  <c:v>47.097317955759998</c:v>
                </c:pt>
                <c:pt idx="20330">
                  <c:v>47.099634711033502</c:v>
                </c:pt>
                <c:pt idx="20331">
                  <c:v>47.101951466307</c:v>
                </c:pt>
                <c:pt idx="20332">
                  <c:v>47.104268221580597</c:v>
                </c:pt>
                <c:pt idx="20333">
                  <c:v>47.106584976854101</c:v>
                </c:pt>
                <c:pt idx="20334">
                  <c:v>47.108901732127698</c:v>
                </c:pt>
                <c:pt idx="20335">
                  <c:v>47.111218487401203</c:v>
                </c:pt>
                <c:pt idx="20336">
                  <c:v>47.1135352426747</c:v>
                </c:pt>
                <c:pt idx="20337">
                  <c:v>47.115851997948297</c:v>
                </c:pt>
                <c:pt idx="20338">
                  <c:v>47.118168753221802</c:v>
                </c:pt>
                <c:pt idx="20339">
                  <c:v>47.120485508495399</c:v>
                </c:pt>
                <c:pt idx="20340">
                  <c:v>47.122802263768897</c:v>
                </c:pt>
                <c:pt idx="20341">
                  <c:v>47.125119019042401</c:v>
                </c:pt>
                <c:pt idx="20342">
                  <c:v>47.127435774315998</c:v>
                </c:pt>
                <c:pt idx="20343">
                  <c:v>47.129752529589503</c:v>
                </c:pt>
                <c:pt idx="20344">
                  <c:v>47.1320692848631</c:v>
                </c:pt>
                <c:pt idx="20345">
                  <c:v>47.134386040136597</c:v>
                </c:pt>
                <c:pt idx="20346">
                  <c:v>47.136702795410102</c:v>
                </c:pt>
                <c:pt idx="20347">
                  <c:v>47.139019550683699</c:v>
                </c:pt>
                <c:pt idx="20348">
                  <c:v>47.141336305957203</c:v>
                </c:pt>
                <c:pt idx="20349">
                  <c:v>47.1436530612308</c:v>
                </c:pt>
                <c:pt idx="20350">
                  <c:v>47.145969816504298</c:v>
                </c:pt>
                <c:pt idx="20351">
                  <c:v>47.148286571777803</c:v>
                </c:pt>
                <c:pt idx="20352">
                  <c:v>47.1506033270514</c:v>
                </c:pt>
                <c:pt idx="20353">
                  <c:v>47.152920082324897</c:v>
                </c:pt>
                <c:pt idx="20354">
                  <c:v>47.155236837598501</c:v>
                </c:pt>
                <c:pt idx="20355">
                  <c:v>47.157553592871999</c:v>
                </c:pt>
                <c:pt idx="20356">
                  <c:v>47.159870348145503</c:v>
                </c:pt>
                <c:pt idx="20357">
                  <c:v>47.1621871034191</c:v>
                </c:pt>
                <c:pt idx="20358">
                  <c:v>47.164503858692598</c:v>
                </c:pt>
                <c:pt idx="20359">
                  <c:v>47.166820613966202</c:v>
                </c:pt>
                <c:pt idx="20360">
                  <c:v>47.169137369239699</c:v>
                </c:pt>
                <c:pt idx="20361">
                  <c:v>47.171454124513197</c:v>
                </c:pt>
                <c:pt idx="20362">
                  <c:v>47.173770879786801</c:v>
                </c:pt>
                <c:pt idx="20363">
                  <c:v>47.176087635060298</c:v>
                </c:pt>
                <c:pt idx="20364">
                  <c:v>47.178404390333903</c:v>
                </c:pt>
                <c:pt idx="20365">
                  <c:v>47.1807211456074</c:v>
                </c:pt>
                <c:pt idx="20366">
                  <c:v>47.183037900880898</c:v>
                </c:pt>
                <c:pt idx="20367">
                  <c:v>47.185354656154502</c:v>
                </c:pt>
                <c:pt idx="20368">
                  <c:v>47.187671411427999</c:v>
                </c:pt>
                <c:pt idx="20369">
                  <c:v>47.189988166701603</c:v>
                </c:pt>
                <c:pt idx="20370">
                  <c:v>47.192304921975101</c:v>
                </c:pt>
                <c:pt idx="20371">
                  <c:v>47.194621677248598</c:v>
                </c:pt>
                <c:pt idx="20372">
                  <c:v>47.196938432522202</c:v>
                </c:pt>
                <c:pt idx="20373">
                  <c:v>47.1992551877957</c:v>
                </c:pt>
                <c:pt idx="20374">
                  <c:v>47.201571943069297</c:v>
                </c:pt>
                <c:pt idx="20375">
                  <c:v>47.203888698342801</c:v>
                </c:pt>
                <c:pt idx="20376">
                  <c:v>47.206205453616299</c:v>
                </c:pt>
                <c:pt idx="20377">
                  <c:v>47.208522208889903</c:v>
                </c:pt>
                <c:pt idx="20378">
                  <c:v>47.210838964163401</c:v>
                </c:pt>
                <c:pt idx="20379">
                  <c:v>47.213155719436998</c:v>
                </c:pt>
                <c:pt idx="20380">
                  <c:v>47.215472474710502</c:v>
                </c:pt>
                <c:pt idx="20381">
                  <c:v>47.217789229984</c:v>
                </c:pt>
                <c:pt idx="20382">
                  <c:v>47.220105985257597</c:v>
                </c:pt>
                <c:pt idx="20383">
                  <c:v>47.222422740531101</c:v>
                </c:pt>
                <c:pt idx="20384">
                  <c:v>47.224739495804698</c:v>
                </c:pt>
                <c:pt idx="20385">
                  <c:v>47.227056251078203</c:v>
                </c:pt>
                <c:pt idx="20386">
                  <c:v>47.2293730063517</c:v>
                </c:pt>
                <c:pt idx="20387">
                  <c:v>47.231689761625297</c:v>
                </c:pt>
                <c:pt idx="20388">
                  <c:v>47.234006516898802</c:v>
                </c:pt>
                <c:pt idx="20389">
                  <c:v>47.236323272172399</c:v>
                </c:pt>
                <c:pt idx="20390">
                  <c:v>47.238640027445904</c:v>
                </c:pt>
                <c:pt idx="20391">
                  <c:v>47.240956782719401</c:v>
                </c:pt>
                <c:pt idx="20392">
                  <c:v>47.243273537992998</c:v>
                </c:pt>
                <c:pt idx="20393">
                  <c:v>47.245590293266503</c:v>
                </c:pt>
                <c:pt idx="20394">
                  <c:v>47.2479070485401</c:v>
                </c:pt>
                <c:pt idx="20395">
                  <c:v>47.250223803813597</c:v>
                </c:pt>
                <c:pt idx="20396">
                  <c:v>47.252540559087102</c:v>
                </c:pt>
                <c:pt idx="20397">
                  <c:v>47.254857314360699</c:v>
                </c:pt>
                <c:pt idx="20398">
                  <c:v>47.257174069634203</c:v>
                </c:pt>
                <c:pt idx="20399">
                  <c:v>47.2594908249078</c:v>
                </c:pt>
                <c:pt idx="20400">
                  <c:v>47.261807580181298</c:v>
                </c:pt>
                <c:pt idx="20401">
                  <c:v>47.264124335454802</c:v>
                </c:pt>
                <c:pt idx="20402">
                  <c:v>47.266441090728399</c:v>
                </c:pt>
                <c:pt idx="20403">
                  <c:v>47.268757846001897</c:v>
                </c:pt>
                <c:pt idx="20404">
                  <c:v>47.271074601275501</c:v>
                </c:pt>
                <c:pt idx="20405">
                  <c:v>47.273391356548998</c:v>
                </c:pt>
                <c:pt idx="20406">
                  <c:v>47.275708111822503</c:v>
                </c:pt>
                <c:pt idx="20407">
                  <c:v>47.2780248670961</c:v>
                </c:pt>
                <c:pt idx="20408">
                  <c:v>47.280341622369598</c:v>
                </c:pt>
                <c:pt idx="20409">
                  <c:v>47.282658377643202</c:v>
                </c:pt>
                <c:pt idx="20410">
                  <c:v>47.284975132916699</c:v>
                </c:pt>
                <c:pt idx="20411">
                  <c:v>47.287291888190197</c:v>
                </c:pt>
                <c:pt idx="20412">
                  <c:v>47.289608643463801</c:v>
                </c:pt>
                <c:pt idx="20413">
                  <c:v>47.291925398737298</c:v>
                </c:pt>
                <c:pt idx="20414">
                  <c:v>47.294242154010902</c:v>
                </c:pt>
                <c:pt idx="20415">
                  <c:v>47.2965589092844</c:v>
                </c:pt>
                <c:pt idx="20416">
                  <c:v>47.298875664557897</c:v>
                </c:pt>
                <c:pt idx="20417">
                  <c:v>47.301192419831501</c:v>
                </c:pt>
                <c:pt idx="20418">
                  <c:v>47.303509175104999</c:v>
                </c:pt>
                <c:pt idx="20419">
                  <c:v>47.305825930378603</c:v>
                </c:pt>
                <c:pt idx="20420">
                  <c:v>47.308142685652101</c:v>
                </c:pt>
                <c:pt idx="20421">
                  <c:v>47.310459440925598</c:v>
                </c:pt>
                <c:pt idx="20422">
                  <c:v>47.312776196199202</c:v>
                </c:pt>
                <c:pt idx="20423">
                  <c:v>47.3150929514727</c:v>
                </c:pt>
                <c:pt idx="20424">
                  <c:v>47.317409706746297</c:v>
                </c:pt>
                <c:pt idx="20425">
                  <c:v>47.319726462019801</c:v>
                </c:pt>
                <c:pt idx="20426">
                  <c:v>47.322043217293299</c:v>
                </c:pt>
                <c:pt idx="20427">
                  <c:v>47.324359972566903</c:v>
                </c:pt>
                <c:pt idx="20428">
                  <c:v>47.3266767278404</c:v>
                </c:pt>
                <c:pt idx="20429">
                  <c:v>47.328993483113997</c:v>
                </c:pt>
                <c:pt idx="20430">
                  <c:v>47.331310238387502</c:v>
                </c:pt>
                <c:pt idx="20431">
                  <c:v>47.333626993660999</c:v>
                </c:pt>
                <c:pt idx="20432">
                  <c:v>47.335943748934604</c:v>
                </c:pt>
                <c:pt idx="20433">
                  <c:v>47.338260504208101</c:v>
                </c:pt>
                <c:pt idx="20434">
                  <c:v>47.340577259481698</c:v>
                </c:pt>
                <c:pt idx="20435">
                  <c:v>47.342894014755203</c:v>
                </c:pt>
                <c:pt idx="20436">
                  <c:v>47.3452107700287</c:v>
                </c:pt>
                <c:pt idx="20437">
                  <c:v>47.347527525302297</c:v>
                </c:pt>
                <c:pt idx="20438">
                  <c:v>47.349844280575802</c:v>
                </c:pt>
                <c:pt idx="20439">
                  <c:v>47.352161035849399</c:v>
                </c:pt>
                <c:pt idx="20440">
                  <c:v>47.354477791122903</c:v>
                </c:pt>
                <c:pt idx="20441">
                  <c:v>47.356794546396401</c:v>
                </c:pt>
                <c:pt idx="20442">
                  <c:v>47.359111301669998</c:v>
                </c:pt>
                <c:pt idx="20443">
                  <c:v>47.361428056943502</c:v>
                </c:pt>
                <c:pt idx="20444">
                  <c:v>47.363744812217099</c:v>
                </c:pt>
                <c:pt idx="20445">
                  <c:v>47.366061567490597</c:v>
                </c:pt>
                <c:pt idx="20446">
                  <c:v>47.368378322764102</c:v>
                </c:pt>
                <c:pt idx="20447">
                  <c:v>47.370695078037699</c:v>
                </c:pt>
                <c:pt idx="20448">
                  <c:v>47.373011833311203</c:v>
                </c:pt>
                <c:pt idx="20449">
                  <c:v>47.3753285885848</c:v>
                </c:pt>
                <c:pt idx="20450">
                  <c:v>47.377645343858298</c:v>
                </c:pt>
                <c:pt idx="20451">
                  <c:v>47.379962099131802</c:v>
                </c:pt>
                <c:pt idx="20452">
                  <c:v>47.382278854405399</c:v>
                </c:pt>
                <c:pt idx="20453">
                  <c:v>47.384595609678897</c:v>
                </c:pt>
                <c:pt idx="20454">
                  <c:v>47.386912364952501</c:v>
                </c:pt>
                <c:pt idx="20455">
                  <c:v>47.389229120225998</c:v>
                </c:pt>
                <c:pt idx="20456">
                  <c:v>47.391545875499503</c:v>
                </c:pt>
                <c:pt idx="20457">
                  <c:v>47.3938626307731</c:v>
                </c:pt>
                <c:pt idx="20458">
                  <c:v>47.396179386046597</c:v>
                </c:pt>
                <c:pt idx="20459">
                  <c:v>47.398496141320202</c:v>
                </c:pt>
                <c:pt idx="20460">
                  <c:v>47.400812896593699</c:v>
                </c:pt>
                <c:pt idx="20461">
                  <c:v>47.403129651867197</c:v>
                </c:pt>
                <c:pt idx="20462">
                  <c:v>47.405446407140801</c:v>
                </c:pt>
                <c:pt idx="20463">
                  <c:v>47.407763162414298</c:v>
                </c:pt>
                <c:pt idx="20464">
                  <c:v>47.410079917687902</c:v>
                </c:pt>
                <c:pt idx="20465">
                  <c:v>47.4123966729614</c:v>
                </c:pt>
                <c:pt idx="20466">
                  <c:v>47.414713428234997</c:v>
                </c:pt>
                <c:pt idx="20467">
                  <c:v>47.417030183508501</c:v>
                </c:pt>
                <c:pt idx="20468">
                  <c:v>47.419346938781999</c:v>
                </c:pt>
                <c:pt idx="20469">
                  <c:v>47.421663694055603</c:v>
                </c:pt>
                <c:pt idx="20470">
                  <c:v>47.4239804493291</c:v>
                </c:pt>
                <c:pt idx="20471">
                  <c:v>47.426297204602697</c:v>
                </c:pt>
                <c:pt idx="20472">
                  <c:v>47.428613959876202</c:v>
                </c:pt>
                <c:pt idx="20473">
                  <c:v>47.430930715149699</c:v>
                </c:pt>
                <c:pt idx="20474">
                  <c:v>47.433247470423296</c:v>
                </c:pt>
                <c:pt idx="20475">
                  <c:v>47.435564225696801</c:v>
                </c:pt>
                <c:pt idx="20476">
                  <c:v>47.437880980970398</c:v>
                </c:pt>
                <c:pt idx="20477">
                  <c:v>47.440197736243903</c:v>
                </c:pt>
                <c:pt idx="20478">
                  <c:v>47.4425144915174</c:v>
                </c:pt>
                <c:pt idx="20479">
                  <c:v>47.444831246790997</c:v>
                </c:pt>
                <c:pt idx="20480">
                  <c:v>47.447148002064502</c:v>
                </c:pt>
                <c:pt idx="20481">
                  <c:v>47.449464757338099</c:v>
                </c:pt>
                <c:pt idx="20482">
                  <c:v>47.451781512611603</c:v>
                </c:pt>
                <c:pt idx="20483">
                  <c:v>47.454098267885101</c:v>
                </c:pt>
                <c:pt idx="20484">
                  <c:v>47.456415023158698</c:v>
                </c:pt>
                <c:pt idx="20485">
                  <c:v>47.458731778432202</c:v>
                </c:pt>
                <c:pt idx="20486">
                  <c:v>47.461048533705799</c:v>
                </c:pt>
                <c:pt idx="20487">
                  <c:v>47.463365288979297</c:v>
                </c:pt>
                <c:pt idx="20488">
                  <c:v>47.465682044252802</c:v>
                </c:pt>
                <c:pt idx="20489">
                  <c:v>47.467998799526399</c:v>
                </c:pt>
                <c:pt idx="20490">
                  <c:v>47.470315554799903</c:v>
                </c:pt>
                <c:pt idx="20491">
                  <c:v>47.4726323100735</c:v>
                </c:pt>
                <c:pt idx="20492">
                  <c:v>47.474949065346998</c:v>
                </c:pt>
                <c:pt idx="20493">
                  <c:v>47.477265820620502</c:v>
                </c:pt>
                <c:pt idx="20494">
                  <c:v>47.479582575894099</c:v>
                </c:pt>
                <c:pt idx="20495">
                  <c:v>47.481899331167597</c:v>
                </c:pt>
                <c:pt idx="20496">
                  <c:v>47.484216086441201</c:v>
                </c:pt>
                <c:pt idx="20497">
                  <c:v>47.486532841714698</c:v>
                </c:pt>
                <c:pt idx="20498">
                  <c:v>47.488849596988203</c:v>
                </c:pt>
                <c:pt idx="20499">
                  <c:v>47.4911663522618</c:v>
                </c:pt>
                <c:pt idx="20500">
                  <c:v>47.493483107535297</c:v>
                </c:pt>
                <c:pt idx="20501">
                  <c:v>47.495799862808902</c:v>
                </c:pt>
                <c:pt idx="20502">
                  <c:v>47.498116618082399</c:v>
                </c:pt>
                <c:pt idx="20503">
                  <c:v>47.500433373355897</c:v>
                </c:pt>
                <c:pt idx="20504">
                  <c:v>47.502750128629501</c:v>
                </c:pt>
                <c:pt idx="20505">
                  <c:v>47.505066883902998</c:v>
                </c:pt>
                <c:pt idx="20506">
                  <c:v>47.507383639176602</c:v>
                </c:pt>
                <c:pt idx="20507">
                  <c:v>47.5097003944501</c:v>
                </c:pt>
                <c:pt idx="20508">
                  <c:v>47.512017149723597</c:v>
                </c:pt>
                <c:pt idx="20509">
                  <c:v>47.514333904997201</c:v>
                </c:pt>
                <c:pt idx="20510">
                  <c:v>47.516650660270699</c:v>
                </c:pt>
                <c:pt idx="20511">
                  <c:v>47.518967415544303</c:v>
                </c:pt>
                <c:pt idx="20512">
                  <c:v>47.5212841708178</c:v>
                </c:pt>
                <c:pt idx="20513">
                  <c:v>47.523600926091298</c:v>
                </c:pt>
                <c:pt idx="20514">
                  <c:v>47.525917681364902</c:v>
                </c:pt>
                <c:pt idx="20515">
                  <c:v>47.5282344366384</c:v>
                </c:pt>
                <c:pt idx="20516">
                  <c:v>47.530551191911997</c:v>
                </c:pt>
                <c:pt idx="20517">
                  <c:v>47.532867947185501</c:v>
                </c:pt>
                <c:pt idx="20518">
                  <c:v>47.535184702458999</c:v>
                </c:pt>
                <c:pt idx="20519">
                  <c:v>47.537501457732603</c:v>
                </c:pt>
                <c:pt idx="20520">
                  <c:v>47.5398182130061</c:v>
                </c:pt>
                <c:pt idx="20521">
                  <c:v>47.542134968279697</c:v>
                </c:pt>
                <c:pt idx="20522">
                  <c:v>47.544451723553202</c:v>
                </c:pt>
                <c:pt idx="20523">
                  <c:v>47.546768478826699</c:v>
                </c:pt>
                <c:pt idx="20524">
                  <c:v>47.549085234100303</c:v>
                </c:pt>
                <c:pt idx="20525">
                  <c:v>47.551401989373801</c:v>
                </c:pt>
                <c:pt idx="20526">
                  <c:v>47.553718744647398</c:v>
                </c:pt>
                <c:pt idx="20527">
                  <c:v>47.556035499920903</c:v>
                </c:pt>
                <c:pt idx="20528">
                  <c:v>47.5583522551944</c:v>
                </c:pt>
                <c:pt idx="20529">
                  <c:v>47.560669010467997</c:v>
                </c:pt>
                <c:pt idx="20530">
                  <c:v>47.562985765741502</c:v>
                </c:pt>
                <c:pt idx="20531">
                  <c:v>47.565302521015099</c:v>
                </c:pt>
                <c:pt idx="20532">
                  <c:v>47.567619276288603</c:v>
                </c:pt>
                <c:pt idx="20533">
                  <c:v>47.569936031562101</c:v>
                </c:pt>
                <c:pt idx="20534">
                  <c:v>47.572252786835698</c:v>
                </c:pt>
                <c:pt idx="20535">
                  <c:v>47.574569542109202</c:v>
                </c:pt>
                <c:pt idx="20536">
                  <c:v>47.576886297382799</c:v>
                </c:pt>
                <c:pt idx="20537">
                  <c:v>47.579203052656297</c:v>
                </c:pt>
                <c:pt idx="20538">
                  <c:v>47.581519807929801</c:v>
                </c:pt>
                <c:pt idx="20539">
                  <c:v>47.583836563203398</c:v>
                </c:pt>
                <c:pt idx="20540">
                  <c:v>47.586153318476903</c:v>
                </c:pt>
                <c:pt idx="20541">
                  <c:v>47.5884700737505</c:v>
                </c:pt>
                <c:pt idx="20542">
                  <c:v>47.590786829023997</c:v>
                </c:pt>
                <c:pt idx="20543">
                  <c:v>47.593103584297502</c:v>
                </c:pt>
                <c:pt idx="20544">
                  <c:v>47.595420339571099</c:v>
                </c:pt>
                <c:pt idx="20545">
                  <c:v>47.597737094844597</c:v>
                </c:pt>
                <c:pt idx="20546">
                  <c:v>47.600053850118201</c:v>
                </c:pt>
                <c:pt idx="20547">
                  <c:v>47.602370605391698</c:v>
                </c:pt>
                <c:pt idx="20548">
                  <c:v>47.604687360665203</c:v>
                </c:pt>
                <c:pt idx="20549">
                  <c:v>47.6070041159388</c:v>
                </c:pt>
                <c:pt idx="20550">
                  <c:v>47.609320871212297</c:v>
                </c:pt>
                <c:pt idx="20551">
                  <c:v>47.611637626485901</c:v>
                </c:pt>
                <c:pt idx="20552">
                  <c:v>47.613954381759399</c:v>
                </c:pt>
                <c:pt idx="20553">
                  <c:v>47.616271137032903</c:v>
                </c:pt>
                <c:pt idx="20554">
                  <c:v>47.6185878923065</c:v>
                </c:pt>
                <c:pt idx="20555">
                  <c:v>47.620904647579998</c:v>
                </c:pt>
                <c:pt idx="20556">
                  <c:v>47.623221402853602</c:v>
                </c:pt>
                <c:pt idx="20557">
                  <c:v>47.6255381581271</c:v>
                </c:pt>
                <c:pt idx="20558">
                  <c:v>47.627854913400597</c:v>
                </c:pt>
                <c:pt idx="20559">
                  <c:v>47.630171668674201</c:v>
                </c:pt>
                <c:pt idx="20560">
                  <c:v>47.632488423947699</c:v>
                </c:pt>
                <c:pt idx="20561">
                  <c:v>47.634805179221303</c:v>
                </c:pt>
                <c:pt idx="20562">
                  <c:v>47.6371219344948</c:v>
                </c:pt>
                <c:pt idx="20563">
                  <c:v>47.639438689768298</c:v>
                </c:pt>
                <c:pt idx="20564">
                  <c:v>47.641755445041902</c:v>
                </c:pt>
                <c:pt idx="20565">
                  <c:v>47.644072200315399</c:v>
                </c:pt>
                <c:pt idx="20566">
                  <c:v>47.646388955589003</c:v>
                </c:pt>
                <c:pt idx="20567">
                  <c:v>47.648705710862501</c:v>
                </c:pt>
                <c:pt idx="20568">
                  <c:v>47.651022466135998</c:v>
                </c:pt>
                <c:pt idx="20569">
                  <c:v>47.653339221409603</c:v>
                </c:pt>
                <c:pt idx="20570">
                  <c:v>47.6556559766831</c:v>
                </c:pt>
                <c:pt idx="20571">
                  <c:v>47.657972731956697</c:v>
                </c:pt>
                <c:pt idx="20572">
                  <c:v>47.660289487230202</c:v>
                </c:pt>
                <c:pt idx="20573">
                  <c:v>47.662606242503699</c:v>
                </c:pt>
                <c:pt idx="20574">
                  <c:v>47.664922997777303</c:v>
                </c:pt>
                <c:pt idx="20575">
                  <c:v>47.667239753050801</c:v>
                </c:pt>
                <c:pt idx="20576">
                  <c:v>47.669556508324398</c:v>
                </c:pt>
                <c:pt idx="20577">
                  <c:v>47.671873263597902</c:v>
                </c:pt>
                <c:pt idx="20578">
                  <c:v>47.6741900188714</c:v>
                </c:pt>
                <c:pt idx="20579">
                  <c:v>47.676506774144997</c:v>
                </c:pt>
                <c:pt idx="20580">
                  <c:v>47.678823529418501</c:v>
                </c:pt>
                <c:pt idx="20581">
                  <c:v>47.681140284692098</c:v>
                </c:pt>
                <c:pt idx="20582">
                  <c:v>47.683457039965603</c:v>
                </c:pt>
                <c:pt idx="20583">
                  <c:v>47.685773795239101</c:v>
                </c:pt>
                <c:pt idx="20584">
                  <c:v>47.688090550512698</c:v>
                </c:pt>
                <c:pt idx="20585">
                  <c:v>47.690407305786202</c:v>
                </c:pt>
                <c:pt idx="20586">
                  <c:v>47.692724061059799</c:v>
                </c:pt>
                <c:pt idx="20587">
                  <c:v>47.695040816333297</c:v>
                </c:pt>
                <c:pt idx="20588">
                  <c:v>47.697357571606801</c:v>
                </c:pt>
                <c:pt idx="20589">
                  <c:v>47.699674326880398</c:v>
                </c:pt>
                <c:pt idx="20590">
                  <c:v>47.701991082153903</c:v>
                </c:pt>
                <c:pt idx="20591">
                  <c:v>47.7043078374275</c:v>
                </c:pt>
                <c:pt idx="20592">
                  <c:v>47.706624592700997</c:v>
                </c:pt>
                <c:pt idx="20593">
                  <c:v>47.708941347974502</c:v>
                </c:pt>
                <c:pt idx="20594">
                  <c:v>47.711258103248099</c:v>
                </c:pt>
                <c:pt idx="20595">
                  <c:v>47.713574858521604</c:v>
                </c:pt>
                <c:pt idx="20596">
                  <c:v>47.7158916137952</c:v>
                </c:pt>
                <c:pt idx="20597">
                  <c:v>47.718208369068698</c:v>
                </c:pt>
                <c:pt idx="20598">
                  <c:v>47.720525124342203</c:v>
                </c:pt>
                <c:pt idx="20599">
                  <c:v>47.7228418796158</c:v>
                </c:pt>
                <c:pt idx="20600">
                  <c:v>47.725158634889297</c:v>
                </c:pt>
                <c:pt idx="20601">
                  <c:v>47.727475390162901</c:v>
                </c:pt>
                <c:pt idx="20602">
                  <c:v>47.729792145436399</c:v>
                </c:pt>
                <c:pt idx="20603">
                  <c:v>47.732108900709903</c:v>
                </c:pt>
                <c:pt idx="20604">
                  <c:v>47.7344256559835</c:v>
                </c:pt>
                <c:pt idx="20605">
                  <c:v>47.736742411256998</c:v>
                </c:pt>
                <c:pt idx="20606">
                  <c:v>47.739059166530602</c:v>
                </c:pt>
                <c:pt idx="20607">
                  <c:v>47.741375921804099</c:v>
                </c:pt>
                <c:pt idx="20608">
                  <c:v>47.743692677077703</c:v>
                </c:pt>
                <c:pt idx="20609">
                  <c:v>47.746009432351201</c:v>
                </c:pt>
                <c:pt idx="20610">
                  <c:v>47.748326187624698</c:v>
                </c:pt>
                <c:pt idx="20611">
                  <c:v>47.750642942898303</c:v>
                </c:pt>
                <c:pt idx="20612">
                  <c:v>47.7529596981718</c:v>
                </c:pt>
                <c:pt idx="20613">
                  <c:v>47.755276453445397</c:v>
                </c:pt>
                <c:pt idx="20614">
                  <c:v>47.757593208718902</c:v>
                </c:pt>
                <c:pt idx="20615">
                  <c:v>47.759909963992399</c:v>
                </c:pt>
                <c:pt idx="20616">
                  <c:v>47.762226719266003</c:v>
                </c:pt>
                <c:pt idx="20617">
                  <c:v>47.764543474539501</c:v>
                </c:pt>
                <c:pt idx="20618">
                  <c:v>47.766860229813098</c:v>
                </c:pt>
                <c:pt idx="20619">
                  <c:v>47.769176985086602</c:v>
                </c:pt>
                <c:pt idx="20620">
                  <c:v>47.7714937403601</c:v>
                </c:pt>
                <c:pt idx="20621">
                  <c:v>47.773810495633697</c:v>
                </c:pt>
                <c:pt idx="20622">
                  <c:v>47.776127250907201</c:v>
                </c:pt>
                <c:pt idx="20623">
                  <c:v>47.778444006180798</c:v>
                </c:pt>
                <c:pt idx="20624">
                  <c:v>47.780760761454303</c:v>
                </c:pt>
                <c:pt idx="20625">
                  <c:v>47.783077516727801</c:v>
                </c:pt>
                <c:pt idx="20626">
                  <c:v>47.785394272001398</c:v>
                </c:pt>
                <c:pt idx="20627">
                  <c:v>47.787711027274902</c:v>
                </c:pt>
                <c:pt idx="20628">
                  <c:v>47.790027782548499</c:v>
                </c:pt>
                <c:pt idx="20629">
                  <c:v>47.792344537821997</c:v>
                </c:pt>
                <c:pt idx="20630">
                  <c:v>47.794661293095501</c:v>
                </c:pt>
                <c:pt idx="20631">
                  <c:v>47.796978048369098</c:v>
                </c:pt>
                <c:pt idx="20632">
                  <c:v>47.799294803642603</c:v>
                </c:pt>
                <c:pt idx="20633">
                  <c:v>47.8016115589162</c:v>
                </c:pt>
                <c:pt idx="20634">
                  <c:v>47.803928314189697</c:v>
                </c:pt>
                <c:pt idx="20635">
                  <c:v>47.806245069463202</c:v>
                </c:pt>
                <c:pt idx="20636">
                  <c:v>47.808561824736799</c:v>
                </c:pt>
                <c:pt idx="20637">
                  <c:v>47.810878580010296</c:v>
                </c:pt>
                <c:pt idx="20638">
                  <c:v>47.813195335283901</c:v>
                </c:pt>
                <c:pt idx="20639">
                  <c:v>47.815512090557398</c:v>
                </c:pt>
                <c:pt idx="20640">
                  <c:v>47.817828845830903</c:v>
                </c:pt>
                <c:pt idx="20641">
                  <c:v>47.8201456011045</c:v>
                </c:pt>
                <c:pt idx="20642">
                  <c:v>47.822462356377997</c:v>
                </c:pt>
                <c:pt idx="20643">
                  <c:v>47.824779111651601</c:v>
                </c:pt>
                <c:pt idx="20644">
                  <c:v>47.827095866925099</c:v>
                </c:pt>
                <c:pt idx="20645">
                  <c:v>47.829412622198603</c:v>
                </c:pt>
                <c:pt idx="20646">
                  <c:v>47.8317293774722</c:v>
                </c:pt>
                <c:pt idx="20647">
                  <c:v>47.834046132745698</c:v>
                </c:pt>
                <c:pt idx="20648">
                  <c:v>47.836362888019302</c:v>
                </c:pt>
                <c:pt idx="20649">
                  <c:v>47.838679643292799</c:v>
                </c:pt>
                <c:pt idx="20650">
                  <c:v>47.840996398566297</c:v>
                </c:pt>
                <c:pt idx="20651">
                  <c:v>47.843313153839901</c:v>
                </c:pt>
                <c:pt idx="20652">
                  <c:v>47.845629909113399</c:v>
                </c:pt>
                <c:pt idx="20653">
                  <c:v>47.847946664387003</c:v>
                </c:pt>
                <c:pt idx="20654">
                  <c:v>47.8502634196605</c:v>
                </c:pt>
                <c:pt idx="20655">
                  <c:v>47.852580174933998</c:v>
                </c:pt>
                <c:pt idx="20656">
                  <c:v>47.854896930207602</c:v>
                </c:pt>
                <c:pt idx="20657">
                  <c:v>47.857213685481099</c:v>
                </c:pt>
                <c:pt idx="20658">
                  <c:v>47.859530440754703</c:v>
                </c:pt>
                <c:pt idx="20659">
                  <c:v>47.861847196028201</c:v>
                </c:pt>
                <c:pt idx="20660">
                  <c:v>47.864163951301698</c:v>
                </c:pt>
                <c:pt idx="20661">
                  <c:v>47.866480706575302</c:v>
                </c:pt>
                <c:pt idx="20662">
                  <c:v>47.8687974618488</c:v>
                </c:pt>
                <c:pt idx="20663">
                  <c:v>47.871114217122397</c:v>
                </c:pt>
                <c:pt idx="20664">
                  <c:v>47.873430972395902</c:v>
                </c:pt>
                <c:pt idx="20665">
                  <c:v>47.875747727669399</c:v>
                </c:pt>
                <c:pt idx="20666">
                  <c:v>47.878064482943003</c:v>
                </c:pt>
                <c:pt idx="20667">
                  <c:v>47.880381238216501</c:v>
                </c:pt>
                <c:pt idx="20668">
                  <c:v>47.882697993490098</c:v>
                </c:pt>
                <c:pt idx="20669">
                  <c:v>47.885014748763602</c:v>
                </c:pt>
                <c:pt idx="20670">
                  <c:v>47.8873315040371</c:v>
                </c:pt>
                <c:pt idx="20671">
                  <c:v>47.889648259310697</c:v>
                </c:pt>
                <c:pt idx="20672">
                  <c:v>47.891965014584201</c:v>
                </c:pt>
                <c:pt idx="20673">
                  <c:v>47.894281769857798</c:v>
                </c:pt>
                <c:pt idx="20674">
                  <c:v>47.896598525131303</c:v>
                </c:pt>
                <c:pt idx="20675">
                  <c:v>47.8989152804048</c:v>
                </c:pt>
                <c:pt idx="20676">
                  <c:v>47.901232035678397</c:v>
                </c:pt>
                <c:pt idx="20677">
                  <c:v>47.903548790951902</c:v>
                </c:pt>
                <c:pt idx="20678">
                  <c:v>47.905865546225499</c:v>
                </c:pt>
                <c:pt idx="20679">
                  <c:v>47.908182301498996</c:v>
                </c:pt>
                <c:pt idx="20680">
                  <c:v>47.910499056772501</c:v>
                </c:pt>
                <c:pt idx="20681">
                  <c:v>47.912815812046098</c:v>
                </c:pt>
                <c:pt idx="20682">
                  <c:v>47.915132567319603</c:v>
                </c:pt>
                <c:pt idx="20683">
                  <c:v>47.9174493225932</c:v>
                </c:pt>
                <c:pt idx="20684">
                  <c:v>47.919766077866697</c:v>
                </c:pt>
                <c:pt idx="20685">
                  <c:v>47.922082833140202</c:v>
                </c:pt>
                <c:pt idx="20686">
                  <c:v>47.924399588413799</c:v>
                </c:pt>
                <c:pt idx="20687">
                  <c:v>47.926716343687303</c:v>
                </c:pt>
                <c:pt idx="20688">
                  <c:v>47.9290330989609</c:v>
                </c:pt>
                <c:pt idx="20689">
                  <c:v>47.931349854234398</c:v>
                </c:pt>
                <c:pt idx="20690">
                  <c:v>47.933666609507902</c:v>
                </c:pt>
                <c:pt idx="20691">
                  <c:v>47.935983364781499</c:v>
                </c:pt>
                <c:pt idx="20692">
                  <c:v>47.938300120054997</c:v>
                </c:pt>
                <c:pt idx="20693">
                  <c:v>47.940616875328601</c:v>
                </c:pt>
                <c:pt idx="20694">
                  <c:v>47.942933630602099</c:v>
                </c:pt>
                <c:pt idx="20695">
                  <c:v>47.945250385875603</c:v>
                </c:pt>
                <c:pt idx="20696">
                  <c:v>47.9475671411492</c:v>
                </c:pt>
                <c:pt idx="20697">
                  <c:v>47.949883896422698</c:v>
                </c:pt>
                <c:pt idx="20698">
                  <c:v>47.952200651696302</c:v>
                </c:pt>
                <c:pt idx="20699">
                  <c:v>47.954517406969799</c:v>
                </c:pt>
                <c:pt idx="20700">
                  <c:v>47.956834162243297</c:v>
                </c:pt>
                <c:pt idx="20701">
                  <c:v>47.959150917516901</c:v>
                </c:pt>
                <c:pt idx="20702">
                  <c:v>47.961467672790398</c:v>
                </c:pt>
                <c:pt idx="20703">
                  <c:v>47.963784428064002</c:v>
                </c:pt>
                <c:pt idx="20704">
                  <c:v>47.9661011833375</c:v>
                </c:pt>
                <c:pt idx="20705">
                  <c:v>47.968417938610997</c:v>
                </c:pt>
                <c:pt idx="20706">
                  <c:v>47.970734693884602</c:v>
                </c:pt>
                <c:pt idx="20707">
                  <c:v>47.973051449158099</c:v>
                </c:pt>
                <c:pt idx="20708">
                  <c:v>47.975368204431703</c:v>
                </c:pt>
                <c:pt idx="20709">
                  <c:v>47.977684959705201</c:v>
                </c:pt>
                <c:pt idx="20710">
                  <c:v>47.980001714978698</c:v>
                </c:pt>
                <c:pt idx="20711">
                  <c:v>47.982318470252302</c:v>
                </c:pt>
                <c:pt idx="20712">
                  <c:v>47.9846352255258</c:v>
                </c:pt>
                <c:pt idx="20713">
                  <c:v>47.986951980799397</c:v>
                </c:pt>
                <c:pt idx="20714">
                  <c:v>47.989268736072901</c:v>
                </c:pt>
                <c:pt idx="20715">
                  <c:v>47.991585491346399</c:v>
                </c:pt>
                <c:pt idx="20716">
                  <c:v>47.993902246620003</c:v>
                </c:pt>
                <c:pt idx="20717">
                  <c:v>47.9962190018935</c:v>
                </c:pt>
                <c:pt idx="20718">
                  <c:v>47.998535757167097</c:v>
                </c:pt>
                <c:pt idx="20719">
                  <c:v>48.000852512440602</c:v>
                </c:pt>
                <c:pt idx="20720">
                  <c:v>48.0031692677141</c:v>
                </c:pt>
                <c:pt idx="20721">
                  <c:v>48.005486022987697</c:v>
                </c:pt>
                <c:pt idx="20722">
                  <c:v>48.007802778261201</c:v>
                </c:pt>
                <c:pt idx="20723">
                  <c:v>48.010119533534798</c:v>
                </c:pt>
                <c:pt idx="20724">
                  <c:v>48.012436288808303</c:v>
                </c:pt>
                <c:pt idx="20725">
                  <c:v>48.0147530440818</c:v>
                </c:pt>
                <c:pt idx="20726">
                  <c:v>48.017069799355397</c:v>
                </c:pt>
                <c:pt idx="20727">
                  <c:v>48.019386554628902</c:v>
                </c:pt>
                <c:pt idx="20728">
                  <c:v>48.021703309902499</c:v>
                </c:pt>
                <c:pt idx="20729">
                  <c:v>48.024020065176003</c:v>
                </c:pt>
                <c:pt idx="20730">
                  <c:v>48.026336820449501</c:v>
                </c:pt>
                <c:pt idx="20731">
                  <c:v>48.028653575723098</c:v>
                </c:pt>
                <c:pt idx="20732">
                  <c:v>48.030970330996603</c:v>
                </c:pt>
                <c:pt idx="20733">
                  <c:v>48.033287086270199</c:v>
                </c:pt>
                <c:pt idx="20734">
                  <c:v>48.035603841543697</c:v>
                </c:pt>
                <c:pt idx="20735">
                  <c:v>48.037920596817202</c:v>
                </c:pt>
                <c:pt idx="20736">
                  <c:v>48.040237352090799</c:v>
                </c:pt>
                <c:pt idx="20737">
                  <c:v>48.042554107364303</c:v>
                </c:pt>
                <c:pt idx="20738">
                  <c:v>48.0448708626379</c:v>
                </c:pt>
                <c:pt idx="20739">
                  <c:v>48.047187617911398</c:v>
                </c:pt>
                <c:pt idx="20740">
                  <c:v>48.049504373184902</c:v>
                </c:pt>
                <c:pt idx="20741">
                  <c:v>48.051821128458499</c:v>
                </c:pt>
                <c:pt idx="20742">
                  <c:v>48.054137883731997</c:v>
                </c:pt>
                <c:pt idx="20743">
                  <c:v>48.056454639005601</c:v>
                </c:pt>
                <c:pt idx="20744">
                  <c:v>48.058771394279098</c:v>
                </c:pt>
                <c:pt idx="20745">
                  <c:v>48.061088149552603</c:v>
                </c:pt>
                <c:pt idx="20746">
                  <c:v>48.0634049048262</c:v>
                </c:pt>
                <c:pt idx="20747">
                  <c:v>48.065721660099697</c:v>
                </c:pt>
                <c:pt idx="20748">
                  <c:v>48.068038415373302</c:v>
                </c:pt>
                <c:pt idx="20749">
                  <c:v>48.070355170646799</c:v>
                </c:pt>
                <c:pt idx="20750">
                  <c:v>48.072671925920297</c:v>
                </c:pt>
                <c:pt idx="20751">
                  <c:v>48.074988681193901</c:v>
                </c:pt>
                <c:pt idx="20752">
                  <c:v>48.077305436467398</c:v>
                </c:pt>
                <c:pt idx="20753">
                  <c:v>48.079622191741002</c:v>
                </c:pt>
                <c:pt idx="20754">
                  <c:v>48.0819389470145</c:v>
                </c:pt>
                <c:pt idx="20755">
                  <c:v>48.084255702288097</c:v>
                </c:pt>
                <c:pt idx="20756">
                  <c:v>48.086572457561601</c:v>
                </c:pt>
                <c:pt idx="20757">
                  <c:v>48.088889212835099</c:v>
                </c:pt>
                <c:pt idx="20758">
                  <c:v>48.091205968108703</c:v>
                </c:pt>
                <c:pt idx="20759">
                  <c:v>48.0935227233822</c:v>
                </c:pt>
                <c:pt idx="20760">
                  <c:v>48.095839478655797</c:v>
                </c:pt>
                <c:pt idx="20761">
                  <c:v>48.098156233929302</c:v>
                </c:pt>
                <c:pt idx="20762">
                  <c:v>48.1004729892028</c:v>
                </c:pt>
                <c:pt idx="20763">
                  <c:v>48.102789744476397</c:v>
                </c:pt>
                <c:pt idx="20764">
                  <c:v>48.105106499749901</c:v>
                </c:pt>
                <c:pt idx="20765">
                  <c:v>48.107423255023498</c:v>
                </c:pt>
                <c:pt idx="20766">
                  <c:v>48.109740010297003</c:v>
                </c:pt>
                <c:pt idx="20767">
                  <c:v>48.1120567655705</c:v>
                </c:pt>
                <c:pt idx="20768">
                  <c:v>48.114373520844097</c:v>
                </c:pt>
                <c:pt idx="20769">
                  <c:v>48.116690276117602</c:v>
                </c:pt>
                <c:pt idx="20770">
                  <c:v>48.119007031391199</c:v>
                </c:pt>
                <c:pt idx="20771">
                  <c:v>48.121323786664703</c:v>
                </c:pt>
                <c:pt idx="20772">
                  <c:v>48.123640541938201</c:v>
                </c:pt>
                <c:pt idx="20773">
                  <c:v>48.125957297211798</c:v>
                </c:pt>
                <c:pt idx="20774">
                  <c:v>48.128274052485303</c:v>
                </c:pt>
                <c:pt idx="20775">
                  <c:v>48.1305908077589</c:v>
                </c:pt>
                <c:pt idx="20776">
                  <c:v>48.132907563032397</c:v>
                </c:pt>
                <c:pt idx="20777">
                  <c:v>48.135224318305902</c:v>
                </c:pt>
                <c:pt idx="20778">
                  <c:v>48.137541073579499</c:v>
                </c:pt>
                <c:pt idx="20779">
                  <c:v>48.139857828853003</c:v>
                </c:pt>
                <c:pt idx="20780">
                  <c:v>48.1421745841266</c:v>
                </c:pt>
                <c:pt idx="20781">
                  <c:v>48.144491339400098</c:v>
                </c:pt>
                <c:pt idx="20782">
                  <c:v>48.146808094673602</c:v>
                </c:pt>
                <c:pt idx="20783">
                  <c:v>48.149124849947199</c:v>
                </c:pt>
                <c:pt idx="20784">
                  <c:v>48.151441605220697</c:v>
                </c:pt>
                <c:pt idx="20785">
                  <c:v>48.153758360494301</c:v>
                </c:pt>
                <c:pt idx="20786">
                  <c:v>48.156075115767798</c:v>
                </c:pt>
                <c:pt idx="20787">
                  <c:v>48.158391871041303</c:v>
                </c:pt>
                <c:pt idx="20788">
                  <c:v>48.1607086263149</c:v>
                </c:pt>
                <c:pt idx="20789">
                  <c:v>48.163025381588398</c:v>
                </c:pt>
                <c:pt idx="20790">
                  <c:v>48.165342136862002</c:v>
                </c:pt>
                <c:pt idx="20791">
                  <c:v>48.167658892135499</c:v>
                </c:pt>
                <c:pt idx="20792">
                  <c:v>48.169975647408997</c:v>
                </c:pt>
                <c:pt idx="20793">
                  <c:v>48.172292402682601</c:v>
                </c:pt>
                <c:pt idx="20794">
                  <c:v>48.174609157956098</c:v>
                </c:pt>
                <c:pt idx="20795">
                  <c:v>48.176925913229702</c:v>
                </c:pt>
                <c:pt idx="20796">
                  <c:v>48.1792426685032</c:v>
                </c:pt>
                <c:pt idx="20797">
                  <c:v>48.181559423776697</c:v>
                </c:pt>
                <c:pt idx="20798">
                  <c:v>48.183876179050301</c:v>
                </c:pt>
                <c:pt idx="20799">
                  <c:v>48.186192934323799</c:v>
                </c:pt>
                <c:pt idx="20800">
                  <c:v>48.188509689597403</c:v>
                </c:pt>
                <c:pt idx="20801">
                  <c:v>48.190826444870901</c:v>
                </c:pt>
                <c:pt idx="20802">
                  <c:v>48.193143200144398</c:v>
                </c:pt>
                <c:pt idx="20803">
                  <c:v>48.195459955418002</c:v>
                </c:pt>
                <c:pt idx="20804">
                  <c:v>48.1977767106915</c:v>
                </c:pt>
                <c:pt idx="20805">
                  <c:v>48.200093465965097</c:v>
                </c:pt>
                <c:pt idx="20806">
                  <c:v>48.202410221238601</c:v>
                </c:pt>
                <c:pt idx="20807">
                  <c:v>48.204726976512099</c:v>
                </c:pt>
                <c:pt idx="20808">
                  <c:v>48.207043731785703</c:v>
                </c:pt>
                <c:pt idx="20809">
                  <c:v>48.2093604870592</c:v>
                </c:pt>
                <c:pt idx="20810">
                  <c:v>48.211677242332797</c:v>
                </c:pt>
                <c:pt idx="20811">
                  <c:v>48.213993997606302</c:v>
                </c:pt>
                <c:pt idx="20812">
                  <c:v>48.216310752879799</c:v>
                </c:pt>
                <c:pt idx="20813">
                  <c:v>48.218627508153403</c:v>
                </c:pt>
                <c:pt idx="20814">
                  <c:v>48.220944263426901</c:v>
                </c:pt>
                <c:pt idx="20815">
                  <c:v>48.223261018700498</c:v>
                </c:pt>
                <c:pt idx="20816">
                  <c:v>48.225577773974003</c:v>
                </c:pt>
                <c:pt idx="20817">
                  <c:v>48.2278945292475</c:v>
                </c:pt>
                <c:pt idx="20818">
                  <c:v>48.230211284521097</c:v>
                </c:pt>
                <c:pt idx="20819">
                  <c:v>48.232528039794602</c:v>
                </c:pt>
                <c:pt idx="20820">
                  <c:v>48.234844795068199</c:v>
                </c:pt>
                <c:pt idx="20821">
                  <c:v>48.237161550341703</c:v>
                </c:pt>
                <c:pt idx="20822">
                  <c:v>48.239478305615201</c:v>
                </c:pt>
                <c:pt idx="20823">
                  <c:v>48.241795060888798</c:v>
                </c:pt>
                <c:pt idx="20824">
                  <c:v>48.244111816162302</c:v>
                </c:pt>
                <c:pt idx="20825">
                  <c:v>48.246428571435899</c:v>
                </c:pt>
                <c:pt idx="20826">
                  <c:v>48.248745326709397</c:v>
                </c:pt>
                <c:pt idx="20827">
                  <c:v>48.251062081982901</c:v>
                </c:pt>
                <c:pt idx="20828">
                  <c:v>48.253378837256498</c:v>
                </c:pt>
                <c:pt idx="20829">
                  <c:v>48.255695592530003</c:v>
                </c:pt>
                <c:pt idx="20830">
                  <c:v>48.2580123478036</c:v>
                </c:pt>
                <c:pt idx="20831">
                  <c:v>48.260329103077098</c:v>
                </c:pt>
                <c:pt idx="20832">
                  <c:v>48.262645858350602</c:v>
                </c:pt>
                <c:pt idx="20833">
                  <c:v>48.264962613624199</c:v>
                </c:pt>
                <c:pt idx="20834">
                  <c:v>48.267279368897697</c:v>
                </c:pt>
                <c:pt idx="20835">
                  <c:v>48.269596124171301</c:v>
                </c:pt>
                <c:pt idx="20836">
                  <c:v>48.271912879444798</c:v>
                </c:pt>
                <c:pt idx="20837">
                  <c:v>48.274229634718303</c:v>
                </c:pt>
                <c:pt idx="20838">
                  <c:v>48.2765463899919</c:v>
                </c:pt>
                <c:pt idx="20839">
                  <c:v>48.278863145265397</c:v>
                </c:pt>
                <c:pt idx="20840">
                  <c:v>48.281179900539001</c:v>
                </c:pt>
                <c:pt idx="20841">
                  <c:v>48.283496655812499</c:v>
                </c:pt>
                <c:pt idx="20842">
                  <c:v>48.285813411085996</c:v>
                </c:pt>
                <c:pt idx="20843">
                  <c:v>48.288130166359601</c:v>
                </c:pt>
                <c:pt idx="20844">
                  <c:v>48.290446921633098</c:v>
                </c:pt>
                <c:pt idx="20845">
                  <c:v>48.292763676906702</c:v>
                </c:pt>
                <c:pt idx="20846">
                  <c:v>48.2950804321802</c:v>
                </c:pt>
                <c:pt idx="20847">
                  <c:v>48.297397187453697</c:v>
                </c:pt>
                <c:pt idx="20848">
                  <c:v>48.299713942727301</c:v>
                </c:pt>
                <c:pt idx="20849">
                  <c:v>48.302030698000799</c:v>
                </c:pt>
                <c:pt idx="20850">
                  <c:v>48.304347453274403</c:v>
                </c:pt>
                <c:pt idx="20851">
                  <c:v>48.3066642085479</c:v>
                </c:pt>
                <c:pt idx="20852">
                  <c:v>48.308980963821398</c:v>
                </c:pt>
                <c:pt idx="20853">
                  <c:v>48.311297719095002</c:v>
                </c:pt>
                <c:pt idx="20854">
                  <c:v>48.313614474368499</c:v>
                </c:pt>
                <c:pt idx="20855">
                  <c:v>48.315931229642104</c:v>
                </c:pt>
                <c:pt idx="20856">
                  <c:v>48.318247984915601</c:v>
                </c:pt>
                <c:pt idx="20857">
                  <c:v>48.320564740189099</c:v>
                </c:pt>
                <c:pt idx="20858">
                  <c:v>48.322881495462703</c:v>
                </c:pt>
                <c:pt idx="20859">
                  <c:v>48.3251982507362</c:v>
                </c:pt>
                <c:pt idx="20860">
                  <c:v>48.327515006009797</c:v>
                </c:pt>
                <c:pt idx="20861">
                  <c:v>48.329831761283302</c:v>
                </c:pt>
                <c:pt idx="20862">
                  <c:v>48.332148516556799</c:v>
                </c:pt>
                <c:pt idx="20863">
                  <c:v>48.334465271830403</c:v>
                </c:pt>
                <c:pt idx="20864">
                  <c:v>48.336782027103901</c:v>
                </c:pt>
                <c:pt idx="20865">
                  <c:v>48.339098782377498</c:v>
                </c:pt>
                <c:pt idx="20866">
                  <c:v>48.341415537651002</c:v>
                </c:pt>
                <c:pt idx="20867">
                  <c:v>48.3437322929245</c:v>
                </c:pt>
                <c:pt idx="20868">
                  <c:v>48.346049048198097</c:v>
                </c:pt>
                <c:pt idx="20869">
                  <c:v>48.348365803471602</c:v>
                </c:pt>
                <c:pt idx="20870">
                  <c:v>48.350682558745198</c:v>
                </c:pt>
                <c:pt idx="20871">
                  <c:v>48.352999314018703</c:v>
                </c:pt>
                <c:pt idx="20872">
                  <c:v>48.355316069292201</c:v>
                </c:pt>
                <c:pt idx="20873">
                  <c:v>48.357632824565798</c:v>
                </c:pt>
                <c:pt idx="20874">
                  <c:v>48.359949579839302</c:v>
                </c:pt>
                <c:pt idx="20875">
                  <c:v>48.362266335112899</c:v>
                </c:pt>
                <c:pt idx="20876">
                  <c:v>48.364583090386397</c:v>
                </c:pt>
                <c:pt idx="20877">
                  <c:v>48.366899845659901</c:v>
                </c:pt>
                <c:pt idx="20878">
                  <c:v>48.369216600933498</c:v>
                </c:pt>
                <c:pt idx="20879">
                  <c:v>48.371533356207003</c:v>
                </c:pt>
                <c:pt idx="20880">
                  <c:v>48.3738501114806</c:v>
                </c:pt>
                <c:pt idx="20881">
                  <c:v>48.376166866754097</c:v>
                </c:pt>
                <c:pt idx="20882">
                  <c:v>48.378483622027602</c:v>
                </c:pt>
                <c:pt idx="20883">
                  <c:v>48.380800377301199</c:v>
                </c:pt>
                <c:pt idx="20884">
                  <c:v>48.383117132574696</c:v>
                </c:pt>
                <c:pt idx="20885">
                  <c:v>48.385433887848301</c:v>
                </c:pt>
                <c:pt idx="20886">
                  <c:v>48.387750643121798</c:v>
                </c:pt>
                <c:pt idx="20887">
                  <c:v>48.390067398395303</c:v>
                </c:pt>
                <c:pt idx="20888">
                  <c:v>48.3923841536689</c:v>
                </c:pt>
                <c:pt idx="20889">
                  <c:v>48.394700908942397</c:v>
                </c:pt>
                <c:pt idx="20890">
                  <c:v>48.397017664216001</c:v>
                </c:pt>
                <c:pt idx="20891">
                  <c:v>48.399334419489499</c:v>
                </c:pt>
                <c:pt idx="20892">
                  <c:v>48.401651174763003</c:v>
                </c:pt>
                <c:pt idx="20893">
                  <c:v>48.4039679300366</c:v>
                </c:pt>
                <c:pt idx="20894">
                  <c:v>48.406284685310098</c:v>
                </c:pt>
                <c:pt idx="20895">
                  <c:v>48.408601440583702</c:v>
                </c:pt>
                <c:pt idx="20896">
                  <c:v>48.410918195857199</c:v>
                </c:pt>
                <c:pt idx="20897">
                  <c:v>48.413234951130804</c:v>
                </c:pt>
                <c:pt idx="20898">
                  <c:v>48.415551706404301</c:v>
                </c:pt>
                <c:pt idx="20899">
                  <c:v>48.417868461677799</c:v>
                </c:pt>
                <c:pt idx="20900">
                  <c:v>48.420185216951403</c:v>
                </c:pt>
                <c:pt idx="20901">
                  <c:v>48.4225019722249</c:v>
                </c:pt>
                <c:pt idx="20902">
                  <c:v>48.424818727498497</c:v>
                </c:pt>
                <c:pt idx="20903">
                  <c:v>48.427135482772002</c:v>
                </c:pt>
                <c:pt idx="20904">
                  <c:v>48.429452238045499</c:v>
                </c:pt>
                <c:pt idx="20905">
                  <c:v>48.431768993319103</c:v>
                </c:pt>
                <c:pt idx="20906">
                  <c:v>48.434085748592601</c:v>
                </c:pt>
                <c:pt idx="20907">
                  <c:v>48.436402503866198</c:v>
                </c:pt>
                <c:pt idx="20908">
                  <c:v>48.438719259139702</c:v>
                </c:pt>
                <c:pt idx="20909">
                  <c:v>48.4410360144132</c:v>
                </c:pt>
                <c:pt idx="20910">
                  <c:v>48.443352769686797</c:v>
                </c:pt>
                <c:pt idx="20911">
                  <c:v>48.445669524960302</c:v>
                </c:pt>
                <c:pt idx="20912">
                  <c:v>48.447986280233899</c:v>
                </c:pt>
                <c:pt idx="20913">
                  <c:v>48.450303035507403</c:v>
                </c:pt>
                <c:pt idx="20914">
                  <c:v>48.452619790780901</c:v>
                </c:pt>
                <c:pt idx="20915">
                  <c:v>48.454936546054498</c:v>
                </c:pt>
                <c:pt idx="20916">
                  <c:v>48.457253301328002</c:v>
                </c:pt>
                <c:pt idx="20917">
                  <c:v>48.459570056601599</c:v>
                </c:pt>
                <c:pt idx="20918">
                  <c:v>48.461886811875097</c:v>
                </c:pt>
                <c:pt idx="20919">
                  <c:v>48.464203567148601</c:v>
                </c:pt>
                <c:pt idx="20920">
                  <c:v>48.466520322422198</c:v>
                </c:pt>
                <c:pt idx="20921">
                  <c:v>48.468837077695703</c:v>
                </c:pt>
                <c:pt idx="20922">
                  <c:v>48.4711538329693</c:v>
                </c:pt>
                <c:pt idx="20923">
                  <c:v>48.473470588242797</c:v>
                </c:pt>
                <c:pt idx="20924">
                  <c:v>48.475787343516302</c:v>
                </c:pt>
                <c:pt idx="20925">
                  <c:v>48.478104098789899</c:v>
                </c:pt>
                <c:pt idx="20926">
                  <c:v>48.480420854063397</c:v>
                </c:pt>
                <c:pt idx="20927">
                  <c:v>48.482737609337001</c:v>
                </c:pt>
                <c:pt idx="20928">
                  <c:v>48.485054364610498</c:v>
                </c:pt>
                <c:pt idx="20929">
                  <c:v>48.487371119884003</c:v>
                </c:pt>
                <c:pt idx="20930">
                  <c:v>48.4896878751576</c:v>
                </c:pt>
                <c:pt idx="20931">
                  <c:v>48.492004630431097</c:v>
                </c:pt>
                <c:pt idx="20932">
                  <c:v>48.494321385704701</c:v>
                </c:pt>
                <c:pt idx="20933">
                  <c:v>48.496638140978199</c:v>
                </c:pt>
                <c:pt idx="20934">
                  <c:v>48.498954896251703</c:v>
                </c:pt>
                <c:pt idx="20935">
                  <c:v>48.5012716515253</c:v>
                </c:pt>
                <c:pt idx="20936">
                  <c:v>48.503588406798798</c:v>
                </c:pt>
                <c:pt idx="20937">
                  <c:v>48.505905162072402</c:v>
                </c:pt>
                <c:pt idx="20938">
                  <c:v>48.508221917345899</c:v>
                </c:pt>
                <c:pt idx="20939">
                  <c:v>48.510538672619397</c:v>
                </c:pt>
                <c:pt idx="20940">
                  <c:v>48.512855427893001</c:v>
                </c:pt>
                <c:pt idx="20941">
                  <c:v>48.515172183166499</c:v>
                </c:pt>
                <c:pt idx="20942">
                  <c:v>48.517488938440103</c:v>
                </c:pt>
                <c:pt idx="20943">
                  <c:v>48.5198056937136</c:v>
                </c:pt>
                <c:pt idx="20944">
                  <c:v>48.522122448987098</c:v>
                </c:pt>
                <c:pt idx="20945">
                  <c:v>48.524439204260702</c:v>
                </c:pt>
                <c:pt idx="20946">
                  <c:v>48.526755959534199</c:v>
                </c:pt>
                <c:pt idx="20947">
                  <c:v>48.529072714807803</c:v>
                </c:pt>
                <c:pt idx="20948">
                  <c:v>48.531389470081301</c:v>
                </c:pt>
                <c:pt idx="20949">
                  <c:v>48.533706225354798</c:v>
                </c:pt>
                <c:pt idx="20950">
                  <c:v>48.536022980628402</c:v>
                </c:pt>
                <c:pt idx="20951">
                  <c:v>48.5383397359019</c:v>
                </c:pt>
                <c:pt idx="20952">
                  <c:v>48.540656491175497</c:v>
                </c:pt>
                <c:pt idx="20953">
                  <c:v>48.542973246449002</c:v>
                </c:pt>
                <c:pt idx="20954">
                  <c:v>48.545290001722499</c:v>
                </c:pt>
                <c:pt idx="20955">
                  <c:v>48.547606756996103</c:v>
                </c:pt>
                <c:pt idx="20956">
                  <c:v>48.549923512269601</c:v>
                </c:pt>
                <c:pt idx="20957">
                  <c:v>48.552240267543198</c:v>
                </c:pt>
                <c:pt idx="20958">
                  <c:v>48.554557022816702</c:v>
                </c:pt>
                <c:pt idx="20959">
                  <c:v>48.5568737780902</c:v>
                </c:pt>
                <c:pt idx="20960">
                  <c:v>48.559190533363797</c:v>
                </c:pt>
                <c:pt idx="20961">
                  <c:v>48.561507288637301</c:v>
                </c:pt>
                <c:pt idx="20962">
                  <c:v>48.563824043910898</c:v>
                </c:pt>
                <c:pt idx="20963">
                  <c:v>48.566140799184403</c:v>
                </c:pt>
                <c:pt idx="20964">
                  <c:v>48.5684575544579</c:v>
                </c:pt>
                <c:pt idx="20965">
                  <c:v>48.570774309731497</c:v>
                </c:pt>
                <c:pt idx="20966">
                  <c:v>48.573091065005002</c:v>
                </c:pt>
                <c:pt idx="20967">
                  <c:v>48.575407820278599</c:v>
                </c:pt>
                <c:pt idx="20968">
                  <c:v>48.577724575552097</c:v>
                </c:pt>
                <c:pt idx="20969">
                  <c:v>48.580041330825601</c:v>
                </c:pt>
                <c:pt idx="20970">
                  <c:v>48.582358086099198</c:v>
                </c:pt>
                <c:pt idx="20971">
                  <c:v>48.584674841372703</c:v>
                </c:pt>
                <c:pt idx="20972">
                  <c:v>48.5869915966463</c:v>
                </c:pt>
                <c:pt idx="20973">
                  <c:v>48.589308351919797</c:v>
                </c:pt>
                <c:pt idx="20974">
                  <c:v>48.591625107193302</c:v>
                </c:pt>
                <c:pt idx="20975">
                  <c:v>48.593941862466899</c:v>
                </c:pt>
                <c:pt idx="20976">
                  <c:v>48.596258617740403</c:v>
                </c:pt>
                <c:pt idx="20977">
                  <c:v>48.598575373014</c:v>
                </c:pt>
                <c:pt idx="20978">
                  <c:v>48.600892128287498</c:v>
                </c:pt>
                <c:pt idx="20979">
                  <c:v>48.603208883561003</c:v>
                </c:pt>
                <c:pt idx="20980">
                  <c:v>48.6055256388346</c:v>
                </c:pt>
                <c:pt idx="20981">
                  <c:v>48.607842394108097</c:v>
                </c:pt>
                <c:pt idx="20982">
                  <c:v>48.610159149381701</c:v>
                </c:pt>
                <c:pt idx="20983">
                  <c:v>48.612475904655199</c:v>
                </c:pt>
                <c:pt idx="20984">
                  <c:v>48.614792659928703</c:v>
                </c:pt>
                <c:pt idx="20985">
                  <c:v>48.6171094152023</c:v>
                </c:pt>
                <c:pt idx="20986">
                  <c:v>48.619426170475798</c:v>
                </c:pt>
                <c:pt idx="20987">
                  <c:v>48.621742925749402</c:v>
                </c:pt>
                <c:pt idx="20988">
                  <c:v>48.624059681022899</c:v>
                </c:pt>
                <c:pt idx="20989">
                  <c:v>48.626376436296397</c:v>
                </c:pt>
                <c:pt idx="20990">
                  <c:v>48.628693191570001</c:v>
                </c:pt>
                <c:pt idx="20991">
                  <c:v>48.631009946843498</c:v>
                </c:pt>
                <c:pt idx="20992">
                  <c:v>48.633326702117103</c:v>
                </c:pt>
                <c:pt idx="20993">
                  <c:v>48.6356434573906</c:v>
                </c:pt>
                <c:pt idx="20994">
                  <c:v>48.637960212664098</c:v>
                </c:pt>
                <c:pt idx="20995">
                  <c:v>48.640276967937702</c:v>
                </c:pt>
                <c:pt idx="20996">
                  <c:v>48.642593723211199</c:v>
                </c:pt>
                <c:pt idx="20997">
                  <c:v>48.644910478484803</c:v>
                </c:pt>
                <c:pt idx="20998">
                  <c:v>48.647227233758301</c:v>
                </c:pt>
                <c:pt idx="20999">
                  <c:v>48.649543989031798</c:v>
                </c:pt>
                <c:pt idx="21000">
                  <c:v>48.651860744305402</c:v>
                </c:pt>
                <c:pt idx="21001">
                  <c:v>48.6541774995789</c:v>
                </c:pt>
                <c:pt idx="21002">
                  <c:v>48.656494254852497</c:v>
                </c:pt>
                <c:pt idx="21003">
                  <c:v>48.658811010126001</c:v>
                </c:pt>
                <c:pt idx="21004">
                  <c:v>48.661127765399499</c:v>
                </c:pt>
                <c:pt idx="21005">
                  <c:v>48.663444520673103</c:v>
                </c:pt>
                <c:pt idx="21006">
                  <c:v>48.665761275946601</c:v>
                </c:pt>
                <c:pt idx="21007">
                  <c:v>48.668078031220197</c:v>
                </c:pt>
                <c:pt idx="21008">
                  <c:v>48.670394786493702</c:v>
                </c:pt>
                <c:pt idx="21009">
                  <c:v>48.6727115417672</c:v>
                </c:pt>
                <c:pt idx="21010">
                  <c:v>48.675028297040797</c:v>
                </c:pt>
                <c:pt idx="21011">
                  <c:v>48.677345052314301</c:v>
                </c:pt>
                <c:pt idx="21012">
                  <c:v>48.679661807587898</c:v>
                </c:pt>
                <c:pt idx="21013">
                  <c:v>48.681978562861403</c:v>
                </c:pt>
                <c:pt idx="21014">
                  <c:v>48.6842953181349</c:v>
                </c:pt>
                <c:pt idx="21015">
                  <c:v>48.686612073408497</c:v>
                </c:pt>
                <c:pt idx="21016">
                  <c:v>48.688928828682002</c:v>
                </c:pt>
                <c:pt idx="21017">
                  <c:v>48.691245583955599</c:v>
                </c:pt>
                <c:pt idx="21018">
                  <c:v>48.693562339229103</c:v>
                </c:pt>
                <c:pt idx="21019">
                  <c:v>48.695879094502601</c:v>
                </c:pt>
                <c:pt idx="21020">
                  <c:v>48.698195849776198</c:v>
                </c:pt>
                <c:pt idx="21021">
                  <c:v>48.700512605049703</c:v>
                </c:pt>
                <c:pt idx="21022">
                  <c:v>48.7028293603233</c:v>
                </c:pt>
                <c:pt idx="21023">
                  <c:v>48.705146115596797</c:v>
                </c:pt>
                <c:pt idx="21024">
                  <c:v>48.707462870870302</c:v>
                </c:pt>
                <c:pt idx="21025">
                  <c:v>48.709779626143899</c:v>
                </c:pt>
                <c:pt idx="21026">
                  <c:v>48.712096381417403</c:v>
                </c:pt>
                <c:pt idx="21027">
                  <c:v>48.714413136691</c:v>
                </c:pt>
                <c:pt idx="21028">
                  <c:v>48.716729891964498</c:v>
                </c:pt>
                <c:pt idx="21029">
                  <c:v>48.719046647238002</c:v>
                </c:pt>
                <c:pt idx="21030">
                  <c:v>48.721363402511599</c:v>
                </c:pt>
                <c:pt idx="21031">
                  <c:v>48.723680157785097</c:v>
                </c:pt>
                <c:pt idx="21032">
                  <c:v>48.725996913058701</c:v>
                </c:pt>
                <c:pt idx="21033">
                  <c:v>48.728313668332198</c:v>
                </c:pt>
                <c:pt idx="21034">
                  <c:v>48.730630423605703</c:v>
                </c:pt>
                <c:pt idx="21035">
                  <c:v>48.7329471788793</c:v>
                </c:pt>
                <c:pt idx="21036">
                  <c:v>48.735263934152798</c:v>
                </c:pt>
                <c:pt idx="21037">
                  <c:v>48.737580689426402</c:v>
                </c:pt>
                <c:pt idx="21038">
                  <c:v>48.739897444699899</c:v>
                </c:pt>
                <c:pt idx="21039">
                  <c:v>48.742214199973397</c:v>
                </c:pt>
                <c:pt idx="21040">
                  <c:v>48.744530955247001</c:v>
                </c:pt>
                <c:pt idx="21041">
                  <c:v>48.746847710520498</c:v>
                </c:pt>
                <c:pt idx="21042">
                  <c:v>48.749164465794102</c:v>
                </c:pt>
                <c:pt idx="21043">
                  <c:v>48.7514812210676</c:v>
                </c:pt>
                <c:pt idx="21044">
                  <c:v>48.753797976341197</c:v>
                </c:pt>
                <c:pt idx="21045">
                  <c:v>48.756114731614701</c:v>
                </c:pt>
                <c:pt idx="21046">
                  <c:v>48.758431486888199</c:v>
                </c:pt>
                <c:pt idx="21047">
                  <c:v>48.760748242161803</c:v>
                </c:pt>
                <c:pt idx="21048">
                  <c:v>48.763064997435301</c:v>
                </c:pt>
                <c:pt idx="21049">
                  <c:v>48.765381752708898</c:v>
                </c:pt>
                <c:pt idx="21050">
                  <c:v>48.767698507982402</c:v>
                </c:pt>
                <c:pt idx="21051">
                  <c:v>48.7700152632559</c:v>
                </c:pt>
                <c:pt idx="21052">
                  <c:v>48.772332018529497</c:v>
                </c:pt>
                <c:pt idx="21053">
                  <c:v>48.774648773803001</c:v>
                </c:pt>
                <c:pt idx="21054">
                  <c:v>48.776965529076598</c:v>
                </c:pt>
                <c:pt idx="21055">
                  <c:v>48.779282284350103</c:v>
                </c:pt>
                <c:pt idx="21056">
                  <c:v>48.7815990396236</c:v>
                </c:pt>
                <c:pt idx="21057">
                  <c:v>48.783915794897197</c:v>
                </c:pt>
                <c:pt idx="21058">
                  <c:v>48.786232550170702</c:v>
                </c:pt>
                <c:pt idx="21059">
                  <c:v>48.788549305444299</c:v>
                </c:pt>
                <c:pt idx="21060">
                  <c:v>48.790866060717804</c:v>
                </c:pt>
                <c:pt idx="21061">
                  <c:v>48.793182815991301</c:v>
                </c:pt>
                <c:pt idx="21062">
                  <c:v>48.795499571264898</c:v>
                </c:pt>
                <c:pt idx="21063">
                  <c:v>48.797816326538403</c:v>
                </c:pt>
                <c:pt idx="21064">
                  <c:v>48.800133081812</c:v>
                </c:pt>
                <c:pt idx="21065">
                  <c:v>48.802449837085497</c:v>
                </c:pt>
                <c:pt idx="21066">
                  <c:v>48.804766592359002</c:v>
                </c:pt>
                <c:pt idx="21067">
                  <c:v>48.807083347632599</c:v>
                </c:pt>
                <c:pt idx="21068">
                  <c:v>48.809400102906103</c:v>
                </c:pt>
                <c:pt idx="21069">
                  <c:v>48.8117168581797</c:v>
                </c:pt>
                <c:pt idx="21070">
                  <c:v>48.814033613453198</c:v>
                </c:pt>
                <c:pt idx="21071">
                  <c:v>48.816350368726702</c:v>
                </c:pt>
                <c:pt idx="21072">
                  <c:v>48.818667124000299</c:v>
                </c:pt>
                <c:pt idx="21073">
                  <c:v>48.820983879273797</c:v>
                </c:pt>
                <c:pt idx="21074">
                  <c:v>48.823300634547401</c:v>
                </c:pt>
                <c:pt idx="21075">
                  <c:v>48.825617389820898</c:v>
                </c:pt>
                <c:pt idx="21076">
                  <c:v>48.827934145094403</c:v>
                </c:pt>
                <c:pt idx="21077">
                  <c:v>48.830250900368</c:v>
                </c:pt>
                <c:pt idx="21078">
                  <c:v>48.832567655641498</c:v>
                </c:pt>
                <c:pt idx="21079">
                  <c:v>48.834884410915102</c:v>
                </c:pt>
                <c:pt idx="21080">
                  <c:v>48.837201166188599</c:v>
                </c:pt>
                <c:pt idx="21081">
                  <c:v>48.839517921462097</c:v>
                </c:pt>
                <c:pt idx="21082">
                  <c:v>48.841834676735701</c:v>
                </c:pt>
                <c:pt idx="21083">
                  <c:v>48.844151432009198</c:v>
                </c:pt>
                <c:pt idx="21084">
                  <c:v>48.846468187282802</c:v>
                </c:pt>
                <c:pt idx="21085">
                  <c:v>48.8487849425563</c:v>
                </c:pt>
                <c:pt idx="21086">
                  <c:v>48.851101697829797</c:v>
                </c:pt>
                <c:pt idx="21087">
                  <c:v>48.853418453103401</c:v>
                </c:pt>
                <c:pt idx="21088">
                  <c:v>48.855735208376899</c:v>
                </c:pt>
                <c:pt idx="21089">
                  <c:v>48.858051963650503</c:v>
                </c:pt>
                <c:pt idx="21090">
                  <c:v>48.860368718924001</c:v>
                </c:pt>
                <c:pt idx="21091">
                  <c:v>48.862685474197498</c:v>
                </c:pt>
                <c:pt idx="21092">
                  <c:v>48.865002229471102</c:v>
                </c:pt>
                <c:pt idx="21093">
                  <c:v>48.8673189847446</c:v>
                </c:pt>
                <c:pt idx="21094">
                  <c:v>48.869635740018197</c:v>
                </c:pt>
                <c:pt idx="21095">
                  <c:v>48.871952495291701</c:v>
                </c:pt>
                <c:pt idx="21096">
                  <c:v>48.874269250565199</c:v>
                </c:pt>
                <c:pt idx="21097">
                  <c:v>48.876586005838803</c:v>
                </c:pt>
                <c:pt idx="21098">
                  <c:v>48.8789027611123</c:v>
                </c:pt>
                <c:pt idx="21099">
                  <c:v>48.881219516385897</c:v>
                </c:pt>
                <c:pt idx="21100">
                  <c:v>48.883536271659402</c:v>
                </c:pt>
                <c:pt idx="21101">
                  <c:v>48.885853026932899</c:v>
                </c:pt>
                <c:pt idx="21102">
                  <c:v>48.888169782206496</c:v>
                </c:pt>
                <c:pt idx="21103">
                  <c:v>48.890486537480001</c:v>
                </c:pt>
                <c:pt idx="21104">
                  <c:v>48.892803292753598</c:v>
                </c:pt>
                <c:pt idx="21105">
                  <c:v>48.895120048027103</c:v>
                </c:pt>
                <c:pt idx="21106">
                  <c:v>48.8974368033006</c:v>
                </c:pt>
                <c:pt idx="21107">
                  <c:v>48.899753558574197</c:v>
                </c:pt>
                <c:pt idx="21108">
                  <c:v>48.902070313847702</c:v>
                </c:pt>
                <c:pt idx="21109">
                  <c:v>48.904387069121299</c:v>
                </c:pt>
                <c:pt idx="21110">
                  <c:v>48.906703824394803</c:v>
                </c:pt>
                <c:pt idx="21111">
                  <c:v>48.909020579668301</c:v>
                </c:pt>
                <c:pt idx="21112">
                  <c:v>48.911337334941898</c:v>
                </c:pt>
                <c:pt idx="21113">
                  <c:v>48.913654090215402</c:v>
                </c:pt>
                <c:pt idx="21114">
                  <c:v>48.915970845488999</c:v>
                </c:pt>
                <c:pt idx="21115">
                  <c:v>48.918287600762497</c:v>
                </c:pt>
                <c:pt idx="21116">
                  <c:v>48.920604356036002</c:v>
                </c:pt>
                <c:pt idx="21117">
                  <c:v>48.922921111309599</c:v>
                </c:pt>
                <c:pt idx="21118">
                  <c:v>48.925237866583103</c:v>
                </c:pt>
                <c:pt idx="21119">
                  <c:v>48.9275546218567</c:v>
                </c:pt>
                <c:pt idx="21120">
                  <c:v>48.929871377130198</c:v>
                </c:pt>
                <c:pt idx="21121">
                  <c:v>48.932188132403702</c:v>
                </c:pt>
                <c:pt idx="21122">
                  <c:v>48.934504887677299</c:v>
                </c:pt>
                <c:pt idx="21123">
                  <c:v>48.936821642950797</c:v>
                </c:pt>
                <c:pt idx="21124">
                  <c:v>48.939138398224401</c:v>
                </c:pt>
                <c:pt idx="21125">
                  <c:v>48.941455153497898</c:v>
                </c:pt>
                <c:pt idx="21126">
                  <c:v>48.943771908771403</c:v>
                </c:pt>
                <c:pt idx="21127">
                  <c:v>48.946088664045</c:v>
                </c:pt>
                <c:pt idx="21128">
                  <c:v>48.948405419318497</c:v>
                </c:pt>
                <c:pt idx="21129">
                  <c:v>48.950722174592102</c:v>
                </c:pt>
                <c:pt idx="21130">
                  <c:v>48.953038929865599</c:v>
                </c:pt>
                <c:pt idx="21131">
                  <c:v>48.955355685139097</c:v>
                </c:pt>
                <c:pt idx="21132">
                  <c:v>48.957672440412701</c:v>
                </c:pt>
                <c:pt idx="21133">
                  <c:v>48.959989195686198</c:v>
                </c:pt>
                <c:pt idx="21134">
                  <c:v>48.962305950959802</c:v>
                </c:pt>
                <c:pt idx="21135">
                  <c:v>48.9646227062333</c:v>
                </c:pt>
                <c:pt idx="21136">
                  <c:v>48.966939461506797</c:v>
                </c:pt>
                <c:pt idx="21137">
                  <c:v>48.969256216780401</c:v>
                </c:pt>
                <c:pt idx="21138">
                  <c:v>48.971572972053899</c:v>
                </c:pt>
                <c:pt idx="21139">
                  <c:v>48.973889727327503</c:v>
                </c:pt>
                <c:pt idx="21140">
                  <c:v>48.976206482601</c:v>
                </c:pt>
                <c:pt idx="21141">
                  <c:v>48.978523237874498</c:v>
                </c:pt>
                <c:pt idx="21142">
                  <c:v>48.980839993148102</c:v>
                </c:pt>
                <c:pt idx="21143">
                  <c:v>48.9831567484216</c:v>
                </c:pt>
                <c:pt idx="21144">
                  <c:v>48.985473503695196</c:v>
                </c:pt>
                <c:pt idx="21145">
                  <c:v>48.987790258968701</c:v>
                </c:pt>
                <c:pt idx="21146">
                  <c:v>48.990107014242199</c:v>
                </c:pt>
                <c:pt idx="21147">
                  <c:v>48.992423769515803</c:v>
                </c:pt>
                <c:pt idx="21148">
                  <c:v>48.9947405247893</c:v>
                </c:pt>
                <c:pt idx="21149">
                  <c:v>48.997057280062897</c:v>
                </c:pt>
                <c:pt idx="21150">
                  <c:v>48.999374035336402</c:v>
                </c:pt>
                <c:pt idx="21151">
                  <c:v>49.001690790609899</c:v>
                </c:pt>
                <c:pt idx="21152">
                  <c:v>49.004007545883503</c:v>
                </c:pt>
                <c:pt idx="21153">
                  <c:v>49.006324301157001</c:v>
                </c:pt>
                <c:pt idx="21154">
                  <c:v>49.008641056430598</c:v>
                </c:pt>
                <c:pt idx="21155">
                  <c:v>49.010957811704102</c:v>
                </c:pt>
                <c:pt idx="21156">
                  <c:v>49.0132745669776</c:v>
                </c:pt>
                <c:pt idx="21157">
                  <c:v>49.015591322251197</c:v>
                </c:pt>
                <c:pt idx="21158">
                  <c:v>49.017908077524702</c:v>
                </c:pt>
                <c:pt idx="21159">
                  <c:v>49.020224832798299</c:v>
                </c:pt>
                <c:pt idx="21160">
                  <c:v>49.022541588071803</c:v>
                </c:pt>
                <c:pt idx="21161">
                  <c:v>49.024858343345301</c:v>
                </c:pt>
                <c:pt idx="21162">
                  <c:v>49.027175098618898</c:v>
                </c:pt>
                <c:pt idx="21163">
                  <c:v>49.029491853892402</c:v>
                </c:pt>
                <c:pt idx="21164">
                  <c:v>49.031808609165999</c:v>
                </c:pt>
                <c:pt idx="21165">
                  <c:v>49.034125364439497</c:v>
                </c:pt>
                <c:pt idx="21166">
                  <c:v>49.036442119713001</c:v>
                </c:pt>
                <c:pt idx="21167">
                  <c:v>49.038758874986598</c:v>
                </c:pt>
                <c:pt idx="21168">
                  <c:v>49.041075630260103</c:v>
                </c:pt>
                <c:pt idx="21169">
                  <c:v>49.0433923855337</c:v>
                </c:pt>
                <c:pt idx="21170">
                  <c:v>49.045709140807197</c:v>
                </c:pt>
                <c:pt idx="21171">
                  <c:v>49.048025896080702</c:v>
                </c:pt>
                <c:pt idx="21172">
                  <c:v>49.050342651354299</c:v>
                </c:pt>
                <c:pt idx="21173">
                  <c:v>49.052659406627797</c:v>
                </c:pt>
                <c:pt idx="21174">
                  <c:v>49.054976161901401</c:v>
                </c:pt>
                <c:pt idx="21175">
                  <c:v>49.057292917174898</c:v>
                </c:pt>
                <c:pt idx="21176">
                  <c:v>49.059609672448403</c:v>
                </c:pt>
                <c:pt idx="21177">
                  <c:v>49.061926427722</c:v>
                </c:pt>
                <c:pt idx="21178">
                  <c:v>49.064243182995497</c:v>
                </c:pt>
                <c:pt idx="21179">
                  <c:v>49.066559938269101</c:v>
                </c:pt>
                <c:pt idx="21180">
                  <c:v>49.068876693542599</c:v>
                </c:pt>
                <c:pt idx="21181">
                  <c:v>49.071193448816103</c:v>
                </c:pt>
                <c:pt idx="21182">
                  <c:v>49.0735102040897</c:v>
                </c:pt>
                <c:pt idx="21183">
                  <c:v>49.075826959363198</c:v>
                </c:pt>
                <c:pt idx="21184">
                  <c:v>49.078143714636802</c:v>
                </c:pt>
                <c:pt idx="21185">
                  <c:v>49.0804604699103</c:v>
                </c:pt>
                <c:pt idx="21186">
                  <c:v>49.082777225183897</c:v>
                </c:pt>
                <c:pt idx="21187">
                  <c:v>49.085093980457401</c:v>
                </c:pt>
                <c:pt idx="21188">
                  <c:v>49.087410735730899</c:v>
                </c:pt>
                <c:pt idx="21189">
                  <c:v>49.089727491004503</c:v>
                </c:pt>
                <c:pt idx="21190">
                  <c:v>49.092044246278</c:v>
                </c:pt>
                <c:pt idx="21191">
                  <c:v>49.094361001551597</c:v>
                </c:pt>
                <c:pt idx="21192">
                  <c:v>49.096677756825102</c:v>
                </c:pt>
                <c:pt idx="21193">
                  <c:v>49.098994512098599</c:v>
                </c:pt>
                <c:pt idx="21194">
                  <c:v>49.101311267372203</c:v>
                </c:pt>
                <c:pt idx="21195">
                  <c:v>49.103628022645701</c:v>
                </c:pt>
                <c:pt idx="21196">
                  <c:v>49.105944777919298</c:v>
                </c:pt>
                <c:pt idx="21197">
                  <c:v>49.108261533192803</c:v>
                </c:pt>
                <c:pt idx="21198">
                  <c:v>49.1105782884663</c:v>
                </c:pt>
                <c:pt idx="21199">
                  <c:v>49.112895043739897</c:v>
                </c:pt>
                <c:pt idx="21200">
                  <c:v>49.115211799013402</c:v>
                </c:pt>
                <c:pt idx="21201">
                  <c:v>49.117528554286999</c:v>
                </c:pt>
                <c:pt idx="21202">
                  <c:v>49.119845309560503</c:v>
                </c:pt>
                <c:pt idx="21203">
                  <c:v>49.122162064834001</c:v>
                </c:pt>
                <c:pt idx="21204">
                  <c:v>49.124478820107598</c:v>
                </c:pt>
                <c:pt idx="21205">
                  <c:v>49.126795575381102</c:v>
                </c:pt>
                <c:pt idx="21206">
                  <c:v>49.129112330654699</c:v>
                </c:pt>
                <c:pt idx="21207">
                  <c:v>49.131429085928197</c:v>
                </c:pt>
                <c:pt idx="21208">
                  <c:v>49.133745841201701</c:v>
                </c:pt>
                <c:pt idx="21209">
                  <c:v>49.136062596475298</c:v>
                </c:pt>
                <c:pt idx="21210">
                  <c:v>49.138379351748803</c:v>
                </c:pt>
                <c:pt idx="21211">
                  <c:v>49.1406961070224</c:v>
                </c:pt>
                <c:pt idx="21212">
                  <c:v>49.143012862295897</c:v>
                </c:pt>
                <c:pt idx="21213">
                  <c:v>49.145329617569402</c:v>
                </c:pt>
                <c:pt idx="21214">
                  <c:v>49.147646372842999</c:v>
                </c:pt>
                <c:pt idx="21215">
                  <c:v>49.149963128116497</c:v>
                </c:pt>
                <c:pt idx="21216">
                  <c:v>49.152279883390101</c:v>
                </c:pt>
                <c:pt idx="21217">
                  <c:v>49.154596638663598</c:v>
                </c:pt>
                <c:pt idx="21218">
                  <c:v>49.156913393937103</c:v>
                </c:pt>
                <c:pt idx="21219">
                  <c:v>49.1592301492107</c:v>
                </c:pt>
                <c:pt idx="21220">
                  <c:v>49.161546904484197</c:v>
                </c:pt>
                <c:pt idx="21221">
                  <c:v>49.163863659757801</c:v>
                </c:pt>
                <c:pt idx="21222">
                  <c:v>49.166180415031299</c:v>
                </c:pt>
                <c:pt idx="21223">
                  <c:v>49.168497170304803</c:v>
                </c:pt>
                <c:pt idx="21224">
                  <c:v>49.1708139255784</c:v>
                </c:pt>
                <c:pt idx="21225">
                  <c:v>49.173130680851898</c:v>
                </c:pt>
                <c:pt idx="21226">
                  <c:v>49.175447436125502</c:v>
                </c:pt>
                <c:pt idx="21227">
                  <c:v>49.177764191399</c:v>
                </c:pt>
                <c:pt idx="21228">
                  <c:v>49.180080946672497</c:v>
                </c:pt>
                <c:pt idx="21229">
                  <c:v>49.182397701946101</c:v>
                </c:pt>
                <c:pt idx="21230">
                  <c:v>49.184714457219599</c:v>
                </c:pt>
                <c:pt idx="21231">
                  <c:v>49.187031212493203</c:v>
                </c:pt>
                <c:pt idx="21232">
                  <c:v>49.1893479677667</c:v>
                </c:pt>
                <c:pt idx="21233">
                  <c:v>49.191664723040198</c:v>
                </c:pt>
                <c:pt idx="21234">
                  <c:v>49.193981478313802</c:v>
                </c:pt>
                <c:pt idx="21235">
                  <c:v>49.196298233587299</c:v>
                </c:pt>
                <c:pt idx="21236">
                  <c:v>49.198614988860903</c:v>
                </c:pt>
                <c:pt idx="21237">
                  <c:v>49.200931744134401</c:v>
                </c:pt>
                <c:pt idx="21238">
                  <c:v>49.203248499407898</c:v>
                </c:pt>
                <c:pt idx="21239">
                  <c:v>49.205565254681503</c:v>
                </c:pt>
                <c:pt idx="21240">
                  <c:v>49.207882009955</c:v>
                </c:pt>
                <c:pt idx="21241">
                  <c:v>49.210198765228597</c:v>
                </c:pt>
                <c:pt idx="21242">
                  <c:v>49.212515520502102</c:v>
                </c:pt>
                <c:pt idx="21243">
                  <c:v>49.214832275775599</c:v>
                </c:pt>
                <c:pt idx="21244">
                  <c:v>49.217149031049203</c:v>
                </c:pt>
                <c:pt idx="21245">
                  <c:v>49.219465786322701</c:v>
                </c:pt>
                <c:pt idx="21246">
                  <c:v>49.221782541596298</c:v>
                </c:pt>
                <c:pt idx="21247">
                  <c:v>49.224099296869802</c:v>
                </c:pt>
                <c:pt idx="21248">
                  <c:v>49.2264160521433</c:v>
                </c:pt>
                <c:pt idx="21249">
                  <c:v>49.228732807416897</c:v>
                </c:pt>
                <c:pt idx="21250">
                  <c:v>49.231049562690401</c:v>
                </c:pt>
                <c:pt idx="21251">
                  <c:v>49.233366317963998</c:v>
                </c:pt>
                <c:pt idx="21252">
                  <c:v>49.235683073237503</c:v>
                </c:pt>
                <c:pt idx="21253">
                  <c:v>49.237999828511001</c:v>
                </c:pt>
                <c:pt idx="21254">
                  <c:v>49.240316583784598</c:v>
                </c:pt>
                <c:pt idx="21255">
                  <c:v>49.242633339058102</c:v>
                </c:pt>
                <c:pt idx="21256">
                  <c:v>49.244950094331699</c:v>
                </c:pt>
                <c:pt idx="21257">
                  <c:v>49.247266849605197</c:v>
                </c:pt>
                <c:pt idx="21258">
                  <c:v>49.249583604878701</c:v>
                </c:pt>
                <c:pt idx="21259">
                  <c:v>49.251900360152298</c:v>
                </c:pt>
                <c:pt idx="21260">
                  <c:v>49.254217115425803</c:v>
                </c:pt>
                <c:pt idx="21261">
                  <c:v>49.2565338706994</c:v>
                </c:pt>
                <c:pt idx="21262">
                  <c:v>49.258850625972897</c:v>
                </c:pt>
                <c:pt idx="21263">
                  <c:v>49.261167381246402</c:v>
                </c:pt>
                <c:pt idx="21264">
                  <c:v>49.263484136519999</c:v>
                </c:pt>
                <c:pt idx="21265">
                  <c:v>49.265800891793504</c:v>
                </c:pt>
                <c:pt idx="21266">
                  <c:v>49.268117647067101</c:v>
                </c:pt>
                <c:pt idx="21267">
                  <c:v>49.270434402340598</c:v>
                </c:pt>
                <c:pt idx="21268">
                  <c:v>49.272751157614103</c:v>
                </c:pt>
                <c:pt idx="21269">
                  <c:v>49.2750679128877</c:v>
                </c:pt>
                <c:pt idx="21270">
                  <c:v>49.277384668161197</c:v>
                </c:pt>
                <c:pt idx="21271">
                  <c:v>49.279701423434801</c:v>
                </c:pt>
                <c:pt idx="21272">
                  <c:v>49.282018178708299</c:v>
                </c:pt>
                <c:pt idx="21273">
                  <c:v>49.284334933981803</c:v>
                </c:pt>
                <c:pt idx="21274">
                  <c:v>49.2866516892554</c:v>
                </c:pt>
                <c:pt idx="21275">
                  <c:v>49.288968444528898</c:v>
                </c:pt>
                <c:pt idx="21276">
                  <c:v>49.291285199802502</c:v>
                </c:pt>
                <c:pt idx="21277">
                  <c:v>49.293601955075999</c:v>
                </c:pt>
                <c:pt idx="21278">
                  <c:v>49.295918710349497</c:v>
                </c:pt>
                <c:pt idx="21279">
                  <c:v>49.298235465623101</c:v>
                </c:pt>
                <c:pt idx="21280">
                  <c:v>49.300552220896598</c:v>
                </c:pt>
                <c:pt idx="21281">
                  <c:v>49.302868976170203</c:v>
                </c:pt>
                <c:pt idx="21282">
                  <c:v>49.3051857314437</c:v>
                </c:pt>
                <c:pt idx="21283">
                  <c:v>49.307502486717198</c:v>
                </c:pt>
                <c:pt idx="21284">
                  <c:v>49.309819241990802</c:v>
                </c:pt>
                <c:pt idx="21285">
                  <c:v>49.312135997264299</c:v>
                </c:pt>
                <c:pt idx="21286">
                  <c:v>49.314452752537903</c:v>
                </c:pt>
                <c:pt idx="21287">
                  <c:v>49.316769507811401</c:v>
                </c:pt>
                <c:pt idx="21288">
                  <c:v>49.319086263084898</c:v>
                </c:pt>
                <c:pt idx="21289">
                  <c:v>49.321403018358502</c:v>
                </c:pt>
                <c:pt idx="21290">
                  <c:v>49.323719773632</c:v>
                </c:pt>
                <c:pt idx="21291">
                  <c:v>49.326036528905597</c:v>
                </c:pt>
                <c:pt idx="21292">
                  <c:v>49.328353284179101</c:v>
                </c:pt>
                <c:pt idx="21293">
                  <c:v>49.330670039452599</c:v>
                </c:pt>
                <c:pt idx="21294">
                  <c:v>49.332986794726203</c:v>
                </c:pt>
                <c:pt idx="21295">
                  <c:v>49.335303549999701</c:v>
                </c:pt>
                <c:pt idx="21296">
                  <c:v>49.337620305273298</c:v>
                </c:pt>
                <c:pt idx="21297">
                  <c:v>49.339937060546802</c:v>
                </c:pt>
                <c:pt idx="21298">
                  <c:v>49.3422538158203</c:v>
                </c:pt>
                <c:pt idx="21299">
                  <c:v>49.344570571093897</c:v>
                </c:pt>
                <c:pt idx="21300">
                  <c:v>49.346887326367401</c:v>
                </c:pt>
                <c:pt idx="21301">
                  <c:v>49.349204081640998</c:v>
                </c:pt>
                <c:pt idx="21302">
                  <c:v>49.351520836914503</c:v>
                </c:pt>
                <c:pt idx="21303">
                  <c:v>49.353837592188</c:v>
                </c:pt>
                <c:pt idx="21304">
                  <c:v>49.356154347461597</c:v>
                </c:pt>
                <c:pt idx="21305">
                  <c:v>49.358471102735102</c:v>
                </c:pt>
                <c:pt idx="21306">
                  <c:v>49.360787858008699</c:v>
                </c:pt>
                <c:pt idx="21307">
                  <c:v>49.363104613282196</c:v>
                </c:pt>
                <c:pt idx="21308">
                  <c:v>49.365421368555701</c:v>
                </c:pt>
                <c:pt idx="21309">
                  <c:v>49.367738123829298</c:v>
                </c:pt>
                <c:pt idx="21310">
                  <c:v>49.370054879102803</c:v>
                </c:pt>
                <c:pt idx="21311">
                  <c:v>49.3723716343764</c:v>
                </c:pt>
                <c:pt idx="21312">
                  <c:v>49.374688389649897</c:v>
                </c:pt>
                <c:pt idx="21313">
                  <c:v>49.377005144923402</c:v>
                </c:pt>
                <c:pt idx="21314">
                  <c:v>49.379321900196999</c:v>
                </c:pt>
                <c:pt idx="21315">
                  <c:v>49.381638655470503</c:v>
                </c:pt>
                <c:pt idx="21316">
                  <c:v>49.3839554107441</c:v>
                </c:pt>
                <c:pt idx="21317">
                  <c:v>49.386272166017598</c:v>
                </c:pt>
                <c:pt idx="21318">
                  <c:v>49.388588921291102</c:v>
                </c:pt>
                <c:pt idx="21319">
                  <c:v>49.390905676564699</c:v>
                </c:pt>
                <c:pt idx="21320">
                  <c:v>49.393222431838197</c:v>
                </c:pt>
                <c:pt idx="21321">
                  <c:v>49.395539187111801</c:v>
                </c:pt>
                <c:pt idx="21322">
                  <c:v>49.397855942385299</c:v>
                </c:pt>
                <c:pt idx="21323">
                  <c:v>49.400172697658803</c:v>
                </c:pt>
                <c:pt idx="21324">
                  <c:v>49.4024894529324</c:v>
                </c:pt>
                <c:pt idx="21325">
                  <c:v>49.404806208205898</c:v>
                </c:pt>
                <c:pt idx="21326">
                  <c:v>49.407122963479502</c:v>
                </c:pt>
                <c:pt idx="21327">
                  <c:v>49.409439718752999</c:v>
                </c:pt>
                <c:pt idx="21328">
                  <c:v>49.411756474026603</c:v>
                </c:pt>
                <c:pt idx="21329">
                  <c:v>49.414073229300101</c:v>
                </c:pt>
                <c:pt idx="21330">
                  <c:v>49.416389984573598</c:v>
                </c:pt>
                <c:pt idx="21331">
                  <c:v>49.418706739847202</c:v>
                </c:pt>
                <c:pt idx="21332">
                  <c:v>49.4210234951207</c:v>
                </c:pt>
                <c:pt idx="21333">
                  <c:v>49.423340250394297</c:v>
                </c:pt>
                <c:pt idx="21334">
                  <c:v>49.425657005667802</c:v>
                </c:pt>
                <c:pt idx="21335">
                  <c:v>49.427973760941299</c:v>
                </c:pt>
                <c:pt idx="21336">
                  <c:v>49.430290516214903</c:v>
                </c:pt>
                <c:pt idx="21337">
                  <c:v>49.432607271488401</c:v>
                </c:pt>
                <c:pt idx="21338">
                  <c:v>49.434924026761998</c:v>
                </c:pt>
                <c:pt idx="21339">
                  <c:v>49.437240782035502</c:v>
                </c:pt>
                <c:pt idx="21340">
                  <c:v>49.439557537309</c:v>
                </c:pt>
                <c:pt idx="21341">
                  <c:v>49.441874292582597</c:v>
                </c:pt>
                <c:pt idx="21342">
                  <c:v>49.444191047856101</c:v>
                </c:pt>
                <c:pt idx="21343">
                  <c:v>49.446507803129698</c:v>
                </c:pt>
                <c:pt idx="21344">
                  <c:v>49.448824558403203</c:v>
                </c:pt>
                <c:pt idx="21345">
                  <c:v>49.4511413136767</c:v>
                </c:pt>
                <c:pt idx="21346">
                  <c:v>49.453458068950297</c:v>
                </c:pt>
                <c:pt idx="21347">
                  <c:v>49.455774824223802</c:v>
                </c:pt>
                <c:pt idx="21348">
                  <c:v>49.458091579497399</c:v>
                </c:pt>
                <c:pt idx="21349">
                  <c:v>49.460408334770896</c:v>
                </c:pt>
                <c:pt idx="21350">
                  <c:v>49.462725090044401</c:v>
                </c:pt>
                <c:pt idx="21351">
                  <c:v>49.465041845317998</c:v>
                </c:pt>
                <c:pt idx="21352">
                  <c:v>49.467358600591503</c:v>
                </c:pt>
                <c:pt idx="21353">
                  <c:v>49.4696753558651</c:v>
                </c:pt>
                <c:pt idx="21354">
                  <c:v>49.471992111138597</c:v>
                </c:pt>
                <c:pt idx="21355">
                  <c:v>49.474308866412102</c:v>
                </c:pt>
                <c:pt idx="21356">
                  <c:v>49.476625621685699</c:v>
                </c:pt>
                <c:pt idx="21357">
                  <c:v>49.478942376959203</c:v>
                </c:pt>
                <c:pt idx="21358">
                  <c:v>49.4812591322328</c:v>
                </c:pt>
                <c:pt idx="21359">
                  <c:v>49.483575887506298</c:v>
                </c:pt>
                <c:pt idx="21360">
                  <c:v>49.485892642779802</c:v>
                </c:pt>
                <c:pt idx="21361">
                  <c:v>49.488209398053399</c:v>
                </c:pt>
                <c:pt idx="21362">
                  <c:v>49.490526153326897</c:v>
                </c:pt>
                <c:pt idx="21363">
                  <c:v>49.492842908600501</c:v>
                </c:pt>
                <c:pt idx="21364">
                  <c:v>49.495159663873999</c:v>
                </c:pt>
                <c:pt idx="21365">
                  <c:v>49.497476419147503</c:v>
                </c:pt>
                <c:pt idx="21366">
                  <c:v>49.4997931744211</c:v>
                </c:pt>
                <c:pt idx="21367">
                  <c:v>49.502109929694598</c:v>
                </c:pt>
                <c:pt idx="21368">
                  <c:v>49.504426684968202</c:v>
                </c:pt>
                <c:pt idx="21369">
                  <c:v>49.506743440241699</c:v>
                </c:pt>
                <c:pt idx="21370">
                  <c:v>49.509060195515197</c:v>
                </c:pt>
                <c:pt idx="21371">
                  <c:v>49.511376950788801</c:v>
                </c:pt>
                <c:pt idx="21372">
                  <c:v>49.513693706062298</c:v>
                </c:pt>
                <c:pt idx="21373">
                  <c:v>49.516010461335902</c:v>
                </c:pt>
                <c:pt idx="21374">
                  <c:v>49.5183272166094</c:v>
                </c:pt>
                <c:pt idx="21375">
                  <c:v>49.520643971882897</c:v>
                </c:pt>
                <c:pt idx="21376">
                  <c:v>49.522960727156502</c:v>
                </c:pt>
                <c:pt idx="21377">
                  <c:v>49.525277482429999</c:v>
                </c:pt>
                <c:pt idx="21378">
                  <c:v>49.527594237703603</c:v>
                </c:pt>
                <c:pt idx="21379">
                  <c:v>49.529910992977101</c:v>
                </c:pt>
                <c:pt idx="21380">
                  <c:v>49.532227748250598</c:v>
                </c:pt>
                <c:pt idx="21381">
                  <c:v>49.534544503524202</c:v>
                </c:pt>
                <c:pt idx="21382">
                  <c:v>49.5368612587977</c:v>
                </c:pt>
                <c:pt idx="21383">
                  <c:v>49.539178014071297</c:v>
                </c:pt>
                <c:pt idx="21384">
                  <c:v>49.541494769344801</c:v>
                </c:pt>
                <c:pt idx="21385">
                  <c:v>49.543811524618299</c:v>
                </c:pt>
                <c:pt idx="21386">
                  <c:v>49.546128279891903</c:v>
                </c:pt>
                <c:pt idx="21387">
                  <c:v>49.5484450351654</c:v>
                </c:pt>
                <c:pt idx="21388">
                  <c:v>49.550761790438997</c:v>
                </c:pt>
                <c:pt idx="21389">
                  <c:v>49.553078545712502</c:v>
                </c:pt>
                <c:pt idx="21390">
                  <c:v>49.555395300986</c:v>
                </c:pt>
                <c:pt idx="21391">
                  <c:v>49.557712056259597</c:v>
                </c:pt>
                <c:pt idx="21392">
                  <c:v>49.560028811533101</c:v>
                </c:pt>
                <c:pt idx="21393">
                  <c:v>49.562345566806698</c:v>
                </c:pt>
                <c:pt idx="21394">
                  <c:v>49.564662322080203</c:v>
                </c:pt>
                <c:pt idx="21395">
                  <c:v>49.5669790773537</c:v>
                </c:pt>
                <c:pt idx="21396">
                  <c:v>49.569295832627297</c:v>
                </c:pt>
                <c:pt idx="21397">
                  <c:v>49.571612587900802</c:v>
                </c:pt>
                <c:pt idx="21398">
                  <c:v>49.573929343174399</c:v>
                </c:pt>
                <c:pt idx="21399">
                  <c:v>49.576246098447903</c:v>
                </c:pt>
                <c:pt idx="21400">
                  <c:v>49.578562853721401</c:v>
                </c:pt>
                <c:pt idx="21401">
                  <c:v>49.580879608994998</c:v>
                </c:pt>
                <c:pt idx="21402">
                  <c:v>49.583196364268503</c:v>
                </c:pt>
                <c:pt idx="21403">
                  <c:v>49.5855131195421</c:v>
                </c:pt>
                <c:pt idx="21404">
                  <c:v>49.587829874815597</c:v>
                </c:pt>
                <c:pt idx="21405">
                  <c:v>49.590146630089102</c:v>
                </c:pt>
                <c:pt idx="21406">
                  <c:v>49.592463385362699</c:v>
                </c:pt>
                <c:pt idx="21407">
                  <c:v>49.594780140636203</c:v>
                </c:pt>
                <c:pt idx="21408">
                  <c:v>49.5970968959098</c:v>
                </c:pt>
                <c:pt idx="21409">
                  <c:v>49.599413651183298</c:v>
                </c:pt>
                <c:pt idx="21410">
                  <c:v>49.601730406456802</c:v>
                </c:pt>
                <c:pt idx="21411">
                  <c:v>49.604047161730399</c:v>
                </c:pt>
                <c:pt idx="21412">
                  <c:v>49.606363917003897</c:v>
                </c:pt>
                <c:pt idx="21413">
                  <c:v>49.608680672277501</c:v>
                </c:pt>
                <c:pt idx="21414">
                  <c:v>49.610997427550998</c:v>
                </c:pt>
                <c:pt idx="21415">
                  <c:v>49.613314182824503</c:v>
                </c:pt>
                <c:pt idx="21416">
                  <c:v>49.6156309380981</c:v>
                </c:pt>
                <c:pt idx="21417">
                  <c:v>49.617947693371597</c:v>
                </c:pt>
                <c:pt idx="21418">
                  <c:v>49.620264448645202</c:v>
                </c:pt>
                <c:pt idx="21419">
                  <c:v>49.622581203918699</c:v>
                </c:pt>
                <c:pt idx="21420">
                  <c:v>49.624897959192197</c:v>
                </c:pt>
                <c:pt idx="21421">
                  <c:v>49.627214714465801</c:v>
                </c:pt>
                <c:pt idx="21422">
                  <c:v>49.629531469739298</c:v>
                </c:pt>
                <c:pt idx="21423">
                  <c:v>49.631848225012902</c:v>
                </c:pt>
                <c:pt idx="21424">
                  <c:v>49.6341649802864</c:v>
                </c:pt>
                <c:pt idx="21425">
                  <c:v>49.636481735559897</c:v>
                </c:pt>
                <c:pt idx="21426">
                  <c:v>49.638798490833501</c:v>
                </c:pt>
                <c:pt idx="21427">
                  <c:v>49.641115246106999</c:v>
                </c:pt>
                <c:pt idx="21428">
                  <c:v>49.643432001380603</c:v>
                </c:pt>
                <c:pt idx="21429">
                  <c:v>49.6457487566541</c:v>
                </c:pt>
                <c:pt idx="21430">
                  <c:v>49.648065511927598</c:v>
                </c:pt>
                <c:pt idx="21431">
                  <c:v>49.650382267201202</c:v>
                </c:pt>
                <c:pt idx="21432">
                  <c:v>49.6526990224747</c:v>
                </c:pt>
                <c:pt idx="21433">
                  <c:v>49.655015777748297</c:v>
                </c:pt>
                <c:pt idx="21434">
                  <c:v>49.657332533021801</c:v>
                </c:pt>
                <c:pt idx="21435">
                  <c:v>49.659649288295299</c:v>
                </c:pt>
                <c:pt idx="21436">
                  <c:v>49.661966043568903</c:v>
                </c:pt>
                <c:pt idx="21437">
                  <c:v>49.6642827988424</c:v>
                </c:pt>
                <c:pt idx="21438">
                  <c:v>49.666599554115997</c:v>
                </c:pt>
                <c:pt idx="21439">
                  <c:v>49.668916309389502</c:v>
                </c:pt>
                <c:pt idx="21440">
                  <c:v>49.671233064662999</c:v>
                </c:pt>
                <c:pt idx="21441">
                  <c:v>49.673549819936603</c:v>
                </c:pt>
                <c:pt idx="21442">
                  <c:v>49.675866575210101</c:v>
                </c:pt>
                <c:pt idx="21443">
                  <c:v>49.678183330483698</c:v>
                </c:pt>
                <c:pt idx="21444">
                  <c:v>49.680500085757203</c:v>
                </c:pt>
                <c:pt idx="21445">
                  <c:v>49.6828168410307</c:v>
                </c:pt>
                <c:pt idx="21446">
                  <c:v>49.685133596304297</c:v>
                </c:pt>
                <c:pt idx="21447">
                  <c:v>49.687450351577802</c:v>
                </c:pt>
                <c:pt idx="21448">
                  <c:v>49.689767106851399</c:v>
                </c:pt>
                <c:pt idx="21449">
                  <c:v>49.692083862124903</c:v>
                </c:pt>
                <c:pt idx="21450">
                  <c:v>49.694400617398401</c:v>
                </c:pt>
                <c:pt idx="21451">
                  <c:v>49.696717372671998</c:v>
                </c:pt>
                <c:pt idx="21452">
                  <c:v>49.699034127945502</c:v>
                </c:pt>
                <c:pt idx="21453">
                  <c:v>49.701350883219099</c:v>
                </c:pt>
                <c:pt idx="21454">
                  <c:v>49.703667638492597</c:v>
                </c:pt>
                <c:pt idx="21455">
                  <c:v>49.705984393766101</c:v>
                </c:pt>
                <c:pt idx="21456">
                  <c:v>49.708301149039698</c:v>
                </c:pt>
                <c:pt idx="21457">
                  <c:v>49.710617904313203</c:v>
                </c:pt>
                <c:pt idx="21458">
                  <c:v>49.7129346595868</c:v>
                </c:pt>
                <c:pt idx="21459">
                  <c:v>49.715251414860298</c:v>
                </c:pt>
                <c:pt idx="21460">
                  <c:v>49.717568170133802</c:v>
                </c:pt>
                <c:pt idx="21461">
                  <c:v>49.719884925407399</c:v>
                </c:pt>
                <c:pt idx="21462">
                  <c:v>49.722201680680897</c:v>
                </c:pt>
                <c:pt idx="21463">
                  <c:v>49.724518435954501</c:v>
                </c:pt>
                <c:pt idx="21464">
                  <c:v>49.726835191227998</c:v>
                </c:pt>
                <c:pt idx="21465">
                  <c:v>49.729151946501503</c:v>
                </c:pt>
                <c:pt idx="21466">
                  <c:v>49.7314687017751</c:v>
                </c:pt>
                <c:pt idx="21467">
                  <c:v>49.733785457048597</c:v>
                </c:pt>
                <c:pt idx="21468">
                  <c:v>49.736102212322201</c:v>
                </c:pt>
                <c:pt idx="21469">
                  <c:v>49.738418967595699</c:v>
                </c:pt>
                <c:pt idx="21470">
                  <c:v>49.740735722869204</c:v>
                </c:pt>
                <c:pt idx="21471">
                  <c:v>49.743052478142801</c:v>
                </c:pt>
                <c:pt idx="21472">
                  <c:v>49.745369233416298</c:v>
                </c:pt>
                <c:pt idx="21473">
                  <c:v>49.747685988689902</c:v>
                </c:pt>
                <c:pt idx="21474">
                  <c:v>49.7500027439634</c:v>
                </c:pt>
                <c:pt idx="21475">
                  <c:v>49.752319499236997</c:v>
                </c:pt>
                <c:pt idx="21476">
                  <c:v>49.754636254510501</c:v>
                </c:pt>
                <c:pt idx="21477">
                  <c:v>49.756953009783999</c:v>
                </c:pt>
                <c:pt idx="21478">
                  <c:v>49.759269765057603</c:v>
                </c:pt>
                <c:pt idx="21479">
                  <c:v>49.7615865203311</c:v>
                </c:pt>
                <c:pt idx="21480">
                  <c:v>49.763903275604697</c:v>
                </c:pt>
                <c:pt idx="21481">
                  <c:v>49.766220030878202</c:v>
                </c:pt>
                <c:pt idx="21482">
                  <c:v>49.768536786151699</c:v>
                </c:pt>
                <c:pt idx="21483">
                  <c:v>49.770853541425303</c:v>
                </c:pt>
                <c:pt idx="21484">
                  <c:v>49.773170296698801</c:v>
                </c:pt>
                <c:pt idx="21485">
                  <c:v>49.775487051972398</c:v>
                </c:pt>
                <c:pt idx="21486">
                  <c:v>49.777803807245903</c:v>
                </c:pt>
                <c:pt idx="21487">
                  <c:v>49.7801205625194</c:v>
                </c:pt>
                <c:pt idx="21488">
                  <c:v>49.782437317792997</c:v>
                </c:pt>
                <c:pt idx="21489">
                  <c:v>49.784754073066502</c:v>
                </c:pt>
                <c:pt idx="21490">
                  <c:v>49.787070828340099</c:v>
                </c:pt>
                <c:pt idx="21491">
                  <c:v>49.789387583613603</c:v>
                </c:pt>
                <c:pt idx="21492">
                  <c:v>49.791704338887101</c:v>
                </c:pt>
                <c:pt idx="21493">
                  <c:v>49.794021094160698</c:v>
                </c:pt>
                <c:pt idx="21494">
                  <c:v>49.796337849434202</c:v>
                </c:pt>
                <c:pt idx="21495">
                  <c:v>49.798654604707799</c:v>
                </c:pt>
                <c:pt idx="21496">
                  <c:v>49.800971359981297</c:v>
                </c:pt>
                <c:pt idx="21497">
                  <c:v>49.803288115254801</c:v>
                </c:pt>
                <c:pt idx="21498">
                  <c:v>49.805604870528398</c:v>
                </c:pt>
                <c:pt idx="21499">
                  <c:v>49.807921625801903</c:v>
                </c:pt>
                <c:pt idx="21500">
                  <c:v>49.8102383810755</c:v>
                </c:pt>
                <c:pt idx="21501">
                  <c:v>49.812555136348998</c:v>
                </c:pt>
                <c:pt idx="21502">
                  <c:v>49.814871891622502</c:v>
                </c:pt>
                <c:pt idx="21503">
                  <c:v>49.817188646896099</c:v>
                </c:pt>
                <c:pt idx="21504">
                  <c:v>49.819505402169597</c:v>
                </c:pt>
                <c:pt idx="21505">
                  <c:v>49.821822157443201</c:v>
                </c:pt>
                <c:pt idx="21506">
                  <c:v>49.824138912716698</c:v>
                </c:pt>
                <c:pt idx="21507">
                  <c:v>49.826455667990203</c:v>
                </c:pt>
                <c:pt idx="21508">
                  <c:v>49.8287724232638</c:v>
                </c:pt>
                <c:pt idx="21509">
                  <c:v>49.831089178537297</c:v>
                </c:pt>
                <c:pt idx="21510">
                  <c:v>49.833405933810901</c:v>
                </c:pt>
                <c:pt idx="21511">
                  <c:v>49.835722689084399</c:v>
                </c:pt>
                <c:pt idx="21512">
                  <c:v>49.838039444357896</c:v>
                </c:pt>
                <c:pt idx="21513">
                  <c:v>49.840356199631501</c:v>
                </c:pt>
                <c:pt idx="21514">
                  <c:v>49.842672954904998</c:v>
                </c:pt>
                <c:pt idx="21515">
                  <c:v>49.844989710178602</c:v>
                </c:pt>
                <c:pt idx="21516">
                  <c:v>49.8473064654521</c:v>
                </c:pt>
                <c:pt idx="21517">
                  <c:v>49.849623220725597</c:v>
                </c:pt>
                <c:pt idx="21518">
                  <c:v>49.851939975999201</c:v>
                </c:pt>
                <c:pt idx="21519">
                  <c:v>49.854256731272699</c:v>
                </c:pt>
                <c:pt idx="21520">
                  <c:v>49.856573486546303</c:v>
                </c:pt>
                <c:pt idx="21521">
                  <c:v>49.8588902418198</c:v>
                </c:pt>
                <c:pt idx="21522">
                  <c:v>49.861206997093298</c:v>
                </c:pt>
                <c:pt idx="21523">
                  <c:v>49.863523752366902</c:v>
                </c:pt>
                <c:pt idx="21524">
                  <c:v>49.865840507640399</c:v>
                </c:pt>
                <c:pt idx="21525">
                  <c:v>49.868157262914004</c:v>
                </c:pt>
                <c:pt idx="21526">
                  <c:v>49.870474018187501</c:v>
                </c:pt>
                <c:pt idx="21527">
                  <c:v>49.872790773460999</c:v>
                </c:pt>
                <c:pt idx="21528">
                  <c:v>49.875107528734603</c:v>
                </c:pt>
                <c:pt idx="21529">
                  <c:v>49.8774242840081</c:v>
                </c:pt>
                <c:pt idx="21530">
                  <c:v>49.879741039281697</c:v>
                </c:pt>
                <c:pt idx="21531">
                  <c:v>49.882057794555202</c:v>
                </c:pt>
                <c:pt idx="21532">
                  <c:v>49.884374549828699</c:v>
                </c:pt>
                <c:pt idx="21533">
                  <c:v>49.886691305102303</c:v>
                </c:pt>
                <c:pt idx="21534">
                  <c:v>49.889008060375801</c:v>
                </c:pt>
                <c:pt idx="21535">
                  <c:v>49.891324815649398</c:v>
                </c:pt>
                <c:pt idx="21536">
                  <c:v>49.893641570922902</c:v>
                </c:pt>
                <c:pt idx="21537">
                  <c:v>49.8959583261964</c:v>
                </c:pt>
                <c:pt idx="21538">
                  <c:v>49.898275081469997</c:v>
                </c:pt>
                <c:pt idx="21539">
                  <c:v>49.900591836743502</c:v>
                </c:pt>
                <c:pt idx="21540">
                  <c:v>49.902908592017098</c:v>
                </c:pt>
                <c:pt idx="21541">
                  <c:v>49.905225347290603</c:v>
                </c:pt>
                <c:pt idx="21542">
                  <c:v>49.907542102564101</c:v>
                </c:pt>
                <c:pt idx="21543">
                  <c:v>49.909858857837698</c:v>
                </c:pt>
                <c:pt idx="21544">
                  <c:v>49.912175613111202</c:v>
                </c:pt>
                <c:pt idx="21545">
                  <c:v>49.914492368384799</c:v>
                </c:pt>
                <c:pt idx="21546">
                  <c:v>49.916809123658297</c:v>
                </c:pt>
                <c:pt idx="21547">
                  <c:v>49.919125878931801</c:v>
                </c:pt>
                <c:pt idx="21548">
                  <c:v>49.921442634205398</c:v>
                </c:pt>
                <c:pt idx="21549">
                  <c:v>49.923759389478903</c:v>
                </c:pt>
                <c:pt idx="21550">
                  <c:v>49.9260761447525</c:v>
                </c:pt>
                <c:pt idx="21551">
                  <c:v>49.928392900025997</c:v>
                </c:pt>
                <c:pt idx="21552">
                  <c:v>49.930709655299502</c:v>
                </c:pt>
                <c:pt idx="21553">
                  <c:v>49.933026410573099</c:v>
                </c:pt>
                <c:pt idx="21554">
                  <c:v>49.935343165846596</c:v>
                </c:pt>
                <c:pt idx="21555">
                  <c:v>49.937659921120201</c:v>
                </c:pt>
                <c:pt idx="21556">
                  <c:v>49.939976676393698</c:v>
                </c:pt>
                <c:pt idx="21557">
                  <c:v>49.942293431667203</c:v>
                </c:pt>
                <c:pt idx="21558">
                  <c:v>49.9446101869408</c:v>
                </c:pt>
                <c:pt idx="21559">
                  <c:v>49.946926942214297</c:v>
                </c:pt>
                <c:pt idx="21560">
                  <c:v>49.949243697487901</c:v>
                </c:pt>
                <c:pt idx="21561">
                  <c:v>49.951560452761399</c:v>
                </c:pt>
                <c:pt idx="21562">
                  <c:v>49.953877208034903</c:v>
                </c:pt>
                <c:pt idx="21563">
                  <c:v>49.9561939633085</c:v>
                </c:pt>
                <c:pt idx="21564">
                  <c:v>49.958510718581998</c:v>
                </c:pt>
                <c:pt idx="21565">
                  <c:v>49.960827473855602</c:v>
                </c:pt>
                <c:pt idx="21566">
                  <c:v>49.963144229129099</c:v>
                </c:pt>
                <c:pt idx="21567">
                  <c:v>49.965460984402597</c:v>
                </c:pt>
                <c:pt idx="21568">
                  <c:v>49.967777739676201</c:v>
                </c:pt>
                <c:pt idx="21569">
                  <c:v>49.970094494949699</c:v>
                </c:pt>
                <c:pt idx="21570">
                  <c:v>49.972411250223303</c:v>
                </c:pt>
                <c:pt idx="21571">
                  <c:v>49.9747280054968</c:v>
                </c:pt>
                <c:pt idx="21572">
                  <c:v>49.977044760770298</c:v>
                </c:pt>
                <c:pt idx="21573">
                  <c:v>49.979361516043902</c:v>
                </c:pt>
                <c:pt idx="21574">
                  <c:v>49.981678271317399</c:v>
                </c:pt>
                <c:pt idx="21575">
                  <c:v>49.983995026591003</c:v>
                </c:pt>
                <c:pt idx="21576">
                  <c:v>49.986311781864501</c:v>
                </c:pt>
                <c:pt idx="21577">
                  <c:v>49.988628537137998</c:v>
                </c:pt>
                <c:pt idx="21578">
                  <c:v>49.990945292411602</c:v>
                </c:pt>
                <c:pt idx="21579">
                  <c:v>49.9932620476851</c:v>
                </c:pt>
                <c:pt idx="21580">
                  <c:v>49.995578802958697</c:v>
                </c:pt>
                <c:pt idx="21581">
                  <c:v>49.997895558232202</c:v>
                </c:pt>
                <c:pt idx="21582">
                  <c:v>50.000212313505699</c:v>
                </c:pt>
                <c:pt idx="21583">
                  <c:v>50.002529068779303</c:v>
                </c:pt>
                <c:pt idx="21584">
                  <c:v>50.004845824052801</c:v>
                </c:pt>
                <c:pt idx="21585">
                  <c:v>50.007162579326398</c:v>
                </c:pt>
                <c:pt idx="21586">
                  <c:v>50.009479334599902</c:v>
                </c:pt>
                <c:pt idx="21587">
                  <c:v>50.0117960898734</c:v>
                </c:pt>
                <c:pt idx="21588">
                  <c:v>50.014112845146997</c:v>
                </c:pt>
                <c:pt idx="21589">
                  <c:v>50.016429600420501</c:v>
                </c:pt>
                <c:pt idx="21590">
                  <c:v>50.018746355694098</c:v>
                </c:pt>
                <c:pt idx="21591">
                  <c:v>50.021063110967603</c:v>
                </c:pt>
                <c:pt idx="21592">
                  <c:v>50.0233798662411</c:v>
                </c:pt>
                <c:pt idx="21593">
                  <c:v>50.025696621514697</c:v>
                </c:pt>
                <c:pt idx="21594">
                  <c:v>50.028013376788202</c:v>
                </c:pt>
                <c:pt idx="21595">
                  <c:v>50.030330132061799</c:v>
                </c:pt>
                <c:pt idx="21596">
                  <c:v>50.032646887335297</c:v>
                </c:pt>
                <c:pt idx="21597">
                  <c:v>50.034963642608801</c:v>
                </c:pt>
                <c:pt idx="21598">
                  <c:v>50.037280397882398</c:v>
                </c:pt>
                <c:pt idx="21599">
                  <c:v>50.039597153155903</c:v>
                </c:pt>
                <c:pt idx="21600">
                  <c:v>50.0419139084295</c:v>
                </c:pt>
                <c:pt idx="21601">
                  <c:v>50.044230663702997</c:v>
                </c:pt>
                <c:pt idx="21602">
                  <c:v>50.046547418976502</c:v>
                </c:pt>
                <c:pt idx="21603">
                  <c:v>50.048864174250099</c:v>
                </c:pt>
                <c:pt idx="21604">
                  <c:v>50.051180929523603</c:v>
                </c:pt>
                <c:pt idx="21605">
                  <c:v>50.0534976847972</c:v>
                </c:pt>
                <c:pt idx="21606">
                  <c:v>50.055814440070698</c:v>
                </c:pt>
                <c:pt idx="21607">
                  <c:v>50.058131195344203</c:v>
                </c:pt>
                <c:pt idx="21608">
                  <c:v>50.0604479506178</c:v>
                </c:pt>
                <c:pt idx="21609">
                  <c:v>50.062764705891297</c:v>
                </c:pt>
                <c:pt idx="21610">
                  <c:v>50.065081461164901</c:v>
                </c:pt>
                <c:pt idx="21611">
                  <c:v>50.067398216438399</c:v>
                </c:pt>
                <c:pt idx="21612">
                  <c:v>50.069714971711903</c:v>
                </c:pt>
                <c:pt idx="21613">
                  <c:v>50.0720317269855</c:v>
                </c:pt>
                <c:pt idx="21614">
                  <c:v>50.074348482258998</c:v>
                </c:pt>
                <c:pt idx="21615">
                  <c:v>50.076665237532602</c:v>
                </c:pt>
                <c:pt idx="21616">
                  <c:v>50.078981992806099</c:v>
                </c:pt>
                <c:pt idx="21617">
                  <c:v>50.081298748079703</c:v>
                </c:pt>
                <c:pt idx="21618">
                  <c:v>50.083615503353201</c:v>
                </c:pt>
                <c:pt idx="21619">
                  <c:v>50.085932258626698</c:v>
                </c:pt>
                <c:pt idx="21620">
                  <c:v>50.088249013900302</c:v>
                </c:pt>
                <c:pt idx="21621">
                  <c:v>50.0905657691738</c:v>
                </c:pt>
                <c:pt idx="21622">
                  <c:v>50.092882524447397</c:v>
                </c:pt>
                <c:pt idx="21623">
                  <c:v>50.095199279720902</c:v>
                </c:pt>
                <c:pt idx="21624">
                  <c:v>50.097516034994399</c:v>
                </c:pt>
                <c:pt idx="21625">
                  <c:v>50.099832790268003</c:v>
                </c:pt>
                <c:pt idx="21626">
                  <c:v>50.102149545541501</c:v>
                </c:pt>
                <c:pt idx="21627">
                  <c:v>50.104466300815098</c:v>
                </c:pt>
                <c:pt idx="21628">
                  <c:v>50.106783056088602</c:v>
                </c:pt>
                <c:pt idx="21629">
                  <c:v>50.1090998113621</c:v>
                </c:pt>
                <c:pt idx="21630">
                  <c:v>50.111416566635697</c:v>
                </c:pt>
                <c:pt idx="21631">
                  <c:v>50.113733321909201</c:v>
                </c:pt>
                <c:pt idx="21632">
                  <c:v>50.116050077182798</c:v>
                </c:pt>
                <c:pt idx="21633">
                  <c:v>50.118366832456303</c:v>
                </c:pt>
                <c:pt idx="21634">
                  <c:v>50.1206835877298</c:v>
                </c:pt>
                <c:pt idx="21635">
                  <c:v>50.123000343003397</c:v>
                </c:pt>
                <c:pt idx="21636">
                  <c:v>50.125317098276902</c:v>
                </c:pt>
                <c:pt idx="21637">
                  <c:v>50.127633853550499</c:v>
                </c:pt>
                <c:pt idx="21638">
                  <c:v>50.129950608823997</c:v>
                </c:pt>
                <c:pt idx="21639">
                  <c:v>50.132267364097501</c:v>
                </c:pt>
                <c:pt idx="21640">
                  <c:v>50.134584119371098</c:v>
                </c:pt>
                <c:pt idx="21641">
                  <c:v>50.136900874644603</c:v>
                </c:pt>
                <c:pt idx="21642">
                  <c:v>50.1392176299182</c:v>
                </c:pt>
                <c:pt idx="21643">
                  <c:v>50.141534385191697</c:v>
                </c:pt>
                <c:pt idx="21644">
                  <c:v>50.143851140465202</c:v>
                </c:pt>
                <c:pt idx="21645">
                  <c:v>50.146167895738799</c:v>
                </c:pt>
                <c:pt idx="21646">
                  <c:v>50.148484651012303</c:v>
                </c:pt>
                <c:pt idx="21647">
                  <c:v>50.1508014062859</c:v>
                </c:pt>
                <c:pt idx="21648">
                  <c:v>50.153118161559398</c:v>
                </c:pt>
                <c:pt idx="21649">
                  <c:v>50.155434916832903</c:v>
                </c:pt>
                <c:pt idx="21650">
                  <c:v>50.1577516721065</c:v>
                </c:pt>
                <c:pt idx="21651">
                  <c:v>50.160068427379997</c:v>
                </c:pt>
                <c:pt idx="21652">
                  <c:v>50.162385182653601</c:v>
                </c:pt>
                <c:pt idx="21653">
                  <c:v>50.164701937927099</c:v>
                </c:pt>
                <c:pt idx="21654">
                  <c:v>50.167018693200603</c:v>
                </c:pt>
                <c:pt idx="21655">
                  <c:v>50.1693354484742</c:v>
                </c:pt>
                <c:pt idx="21656">
                  <c:v>50.171652203747698</c:v>
                </c:pt>
                <c:pt idx="21657">
                  <c:v>50.173968959021302</c:v>
                </c:pt>
                <c:pt idx="21658">
                  <c:v>50.176285714294799</c:v>
                </c:pt>
                <c:pt idx="21659">
                  <c:v>50.178602469568297</c:v>
                </c:pt>
                <c:pt idx="21660">
                  <c:v>50.180919224841901</c:v>
                </c:pt>
                <c:pt idx="21661">
                  <c:v>50.183235980115398</c:v>
                </c:pt>
                <c:pt idx="21662">
                  <c:v>50.185552735389003</c:v>
                </c:pt>
                <c:pt idx="21663">
                  <c:v>50.1878694906625</c:v>
                </c:pt>
                <c:pt idx="21664">
                  <c:v>50.190186245935998</c:v>
                </c:pt>
                <c:pt idx="21665">
                  <c:v>50.192503001209602</c:v>
                </c:pt>
                <c:pt idx="21666">
                  <c:v>50.194819756483099</c:v>
                </c:pt>
                <c:pt idx="21667">
                  <c:v>50.197136511756703</c:v>
                </c:pt>
                <c:pt idx="21668">
                  <c:v>50.199453267030201</c:v>
                </c:pt>
                <c:pt idx="21669">
                  <c:v>50.201770022303698</c:v>
                </c:pt>
                <c:pt idx="21670">
                  <c:v>50.204086777577302</c:v>
                </c:pt>
                <c:pt idx="21671">
                  <c:v>50.2064035328508</c:v>
                </c:pt>
                <c:pt idx="21672">
                  <c:v>50.208720288124397</c:v>
                </c:pt>
                <c:pt idx="21673">
                  <c:v>50.211037043397901</c:v>
                </c:pt>
                <c:pt idx="21674">
                  <c:v>50.213353798671399</c:v>
                </c:pt>
                <c:pt idx="21675">
                  <c:v>50.215670553945003</c:v>
                </c:pt>
                <c:pt idx="21676">
                  <c:v>50.217987309218501</c:v>
                </c:pt>
                <c:pt idx="21677">
                  <c:v>50.220304064492097</c:v>
                </c:pt>
                <c:pt idx="21678">
                  <c:v>50.222620819765602</c:v>
                </c:pt>
                <c:pt idx="21679">
                  <c:v>50.2249375750391</c:v>
                </c:pt>
                <c:pt idx="21680">
                  <c:v>50.227254330312697</c:v>
                </c:pt>
                <c:pt idx="21681">
                  <c:v>50.229571085586201</c:v>
                </c:pt>
                <c:pt idx="21682">
                  <c:v>50.231887840859798</c:v>
                </c:pt>
                <c:pt idx="21683">
                  <c:v>50.234204596133303</c:v>
                </c:pt>
                <c:pt idx="21684">
                  <c:v>50.2365213514068</c:v>
                </c:pt>
                <c:pt idx="21685">
                  <c:v>50.238838106680397</c:v>
                </c:pt>
                <c:pt idx="21686">
                  <c:v>50.241154861953902</c:v>
                </c:pt>
                <c:pt idx="21687">
                  <c:v>50.243471617227499</c:v>
                </c:pt>
                <c:pt idx="21688">
                  <c:v>50.245788372501003</c:v>
                </c:pt>
                <c:pt idx="21689">
                  <c:v>50.248105127774501</c:v>
                </c:pt>
                <c:pt idx="21690">
                  <c:v>50.250421883048098</c:v>
                </c:pt>
                <c:pt idx="21691">
                  <c:v>50.252738638321603</c:v>
                </c:pt>
                <c:pt idx="21692">
                  <c:v>50.2550553935952</c:v>
                </c:pt>
                <c:pt idx="21693">
                  <c:v>50.257372148868697</c:v>
                </c:pt>
                <c:pt idx="21694">
                  <c:v>50.259688904142202</c:v>
                </c:pt>
                <c:pt idx="21695">
                  <c:v>50.262005659415799</c:v>
                </c:pt>
                <c:pt idx="21696">
                  <c:v>50.264322414689303</c:v>
                </c:pt>
                <c:pt idx="21697">
                  <c:v>50.2666391699629</c:v>
                </c:pt>
                <c:pt idx="21698">
                  <c:v>50.268955925236398</c:v>
                </c:pt>
                <c:pt idx="21699">
                  <c:v>50.271272680509902</c:v>
                </c:pt>
                <c:pt idx="21700">
                  <c:v>50.273589435783499</c:v>
                </c:pt>
                <c:pt idx="21701">
                  <c:v>50.275906191056997</c:v>
                </c:pt>
                <c:pt idx="21702">
                  <c:v>50.278222946330601</c:v>
                </c:pt>
                <c:pt idx="21703">
                  <c:v>50.280539701604098</c:v>
                </c:pt>
                <c:pt idx="21704">
                  <c:v>50.282856456877603</c:v>
                </c:pt>
                <c:pt idx="21705">
                  <c:v>50.2851732121512</c:v>
                </c:pt>
                <c:pt idx="21706">
                  <c:v>50.287489967424698</c:v>
                </c:pt>
                <c:pt idx="21707">
                  <c:v>50.289806722698302</c:v>
                </c:pt>
                <c:pt idx="21708">
                  <c:v>50.292123477971799</c:v>
                </c:pt>
                <c:pt idx="21709">
                  <c:v>50.294440233245297</c:v>
                </c:pt>
                <c:pt idx="21710">
                  <c:v>50.296756988518901</c:v>
                </c:pt>
                <c:pt idx="21711">
                  <c:v>50.299073743792398</c:v>
                </c:pt>
                <c:pt idx="21712">
                  <c:v>50.301390499066002</c:v>
                </c:pt>
                <c:pt idx="21713">
                  <c:v>50.3037072543395</c:v>
                </c:pt>
                <c:pt idx="21714">
                  <c:v>50.306024009612997</c:v>
                </c:pt>
                <c:pt idx="21715">
                  <c:v>50.308340764886601</c:v>
                </c:pt>
                <c:pt idx="21716">
                  <c:v>50.310657520160099</c:v>
                </c:pt>
                <c:pt idx="21717">
                  <c:v>50.312974275433703</c:v>
                </c:pt>
                <c:pt idx="21718">
                  <c:v>50.315291030707201</c:v>
                </c:pt>
                <c:pt idx="21719">
                  <c:v>50.317607785980698</c:v>
                </c:pt>
                <c:pt idx="21720">
                  <c:v>50.319924541254302</c:v>
                </c:pt>
                <c:pt idx="21721">
                  <c:v>50.3222412965278</c:v>
                </c:pt>
                <c:pt idx="21722">
                  <c:v>50.324558051801397</c:v>
                </c:pt>
                <c:pt idx="21723">
                  <c:v>50.326874807074901</c:v>
                </c:pt>
                <c:pt idx="21724">
                  <c:v>50.329191562348399</c:v>
                </c:pt>
                <c:pt idx="21725">
                  <c:v>50.331508317622003</c:v>
                </c:pt>
                <c:pt idx="21726">
                  <c:v>50.3338250728955</c:v>
                </c:pt>
                <c:pt idx="21727">
                  <c:v>50.336141828169097</c:v>
                </c:pt>
                <c:pt idx="21728">
                  <c:v>50.338458583442602</c:v>
                </c:pt>
                <c:pt idx="21729">
                  <c:v>50.340775338716099</c:v>
                </c:pt>
                <c:pt idx="21730">
                  <c:v>50.343092093989704</c:v>
                </c:pt>
                <c:pt idx="21731">
                  <c:v>50.345408849263201</c:v>
                </c:pt>
                <c:pt idx="21732">
                  <c:v>50.347725604536798</c:v>
                </c:pt>
                <c:pt idx="21733">
                  <c:v>50.350042359810303</c:v>
                </c:pt>
                <c:pt idx="21734">
                  <c:v>50.3523591150838</c:v>
                </c:pt>
                <c:pt idx="21735">
                  <c:v>50.354675870357397</c:v>
                </c:pt>
                <c:pt idx="21736">
                  <c:v>50.356992625630902</c:v>
                </c:pt>
                <c:pt idx="21737">
                  <c:v>50.359309380904499</c:v>
                </c:pt>
                <c:pt idx="21738">
                  <c:v>50.361626136178003</c:v>
                </c:pt>
                <c:pt idx="21739">
                  <c:v>50.363942891451501</c:v>
                </c:pt>
                <c:pt idx="21740">
                  <c:v>50.366259646725098</c:v>
                </c:pt>
                <c:pt idx="21741">
                  <c:v>50.368576401998602</c:v>
                </c:pt>
                <c:pt idx="21742">
                  <c:v>50.370893157272199</c:v>
                </c:pt>
                <c:pt idx="21743">
                  <c:v>50.373209912545697</c:v>
                </c:pt>
                <c:pt idx="21744">
                  <c:v>50.375526667819202</c:v>
                </c:pt>
                <c:pt idx="21745">
                  <c:v>50.377843423092799</c:v>
                </c:pt>
                <c:pt idx="21746">
                  <c:v>50.380160178366303</c:v>
                </c:pt>
                <c:pt idx="21747">
                  <c:v>50.3824769336399</c:v>
                </c:pt>
                <c:pt idx="21748">
                  <c:v>50.384793688913398</c:v>
                </c:pt>
                <c:pt idx="21749">
                  <c:v>50.387110444186902</c:v>
                </c:pt>
                <c:pt idx="21750">
                  <c:v>50.389427199460499</c:v>
                </c:pt>
                <c:pt idx="21751">
                  <c:v>50.391743954733997</c:v>
                </c:pt>
                <c:pt idx="21752">
                  <c:v>50.394060710007601</c:v>
                </c:pt>
                <c:pt idx="21753">
                  <c:v>50.396377465281098</c:v>
                </c:pt>
                <c:pt idx="21754">
                  <c:v>50.398694220554603</c:v>
                </c:pt>
                <c:pt idx="21755">
                  <c:v>50.4010109758282</c:v>
                </c:pt>
                <c:pt idx="21756">
                  <c:v>50.403327731101697</c:v>
                </c:pt>
                <c:pt idx="21757">
                  <c:v>50.405644486375301</c:v>
                </c:pt>
                <c:pt idx="21758">
                  <c:v>50.407961241648799</c:v>
                </c:pt>
                <c:pt idx="21759">
                  <c:v>50.410277996922296</c:v>
                </c:pt>
                <c:pt idx="21760">
                  <c:v>50.412594752195901</c:v>
                </c:pt>
                <c:pt idx="21761">
                  <c:v>50.414911507469398</c:v>
                </c:pt>
                <c:pt idx="21762">
                  <c:v>50.417228262743002</c:v>
                </c:pt>
                <c:pt idx="21763">
                  <c:v>50.4195450180165</c:v>
                </c:pt>
                <c:pt idx="21764">
                  <c:v>50.421861773290097</c:v>
                </c:pt>
                <c:pt idx="21765">
                  <c:v>50.424178528563601</c:v>
                </c:pt>
                <c:pt idx="21766">
                  <c:v>50.426495283837099</c:v>
                </c:pt>
                <c:pt idx="21767">
                  <c:v>50.428812039110703</c:v>
                </c:pt>
                <c:pt idx="21768">
                  <c:v>50.4311287943842</c:v>
                </c:pt>
                <c:pt idx="21769">
                  <c:v>50.433445549657797</c:v>
                </c:pt>
                <c:pt idx="21770">
                  <c:v>50.435762304931302</c:v>
                </c:pt>
                <c:pt idx="21771">
                  <c:v>50.438079060204799</c:v>
                </c:pt>
                <c:pt idx="21772">
                  <c:v>50.440395815478396</c:v>
                </c:pt>
                <c:pt idx="21773">
                  <c:v>50.442712570751901</c:v>
                </c:pt>
                <c:pt idx="21774">
                  <c:v>50.445029326025498</c:v>
                </c:pt>
                <c:pt idx="21775">
                  <c:v>50.447346081299003</c:v>
                </c:pt>
                <c:pt idx="21776">
                  <c:v>50.4496628365725</c:v>
                </c:pt>
                <c:pt idx="21777">
                  <c:v>50.451979591846097</c:v>
                </c:pt>
                <c:pt idx="21778">
                  <c:v>50.454296347119602</c:v>
                </c:pt>
                <c:pt idx="21779">
                  <c:v>50.456613102393199</c:v>
                </c:pt>
                <c:pt idx="21780">
                  <c:v>50.458929857666703</c:v>
                </c:pt>
                <c:pt idx="21781">
                  <c:v>50.461246612940201</c:v>
                </c:pt>
                <c:pt idx="21782">
                  <c:v>50.463563368213798</c:v>
                </c:pt>
                <c:pt idx="21783">
                  <c:v>50.465880123487302</c:v>
                </c:pt>
                <c:pt idx="21784">
                  <c:v>50.468196878760899</c:v>
                </c:pt>
                <c:pt idx="21785">
                  <c:v>50.470513634034397</c:v>
                </c:pt>
                <c:pt idx="21786">
                  <c:v>50.472830389307902</c:v>
                </c:pt>
                <c:pt idx="21787">
                  <c:v>50.475147144581499</c:v>
                </c:pt>
                <c:pt idx="21788">
                  <c:v>50.477463899855003</c:v>
                </c:pt>
                <c:pt idx="21789">
                  <c:v>50.4797806551286</c:v>
                </c:pt>
                <c:pt idx="21790">
                  <c:v>50.482097410402098</c:v>
                </c:pt>
                <c:pt idx="21791">
                  <c:v>50.484414165675602</c:v>
                </c:pt>
                <c:pt idx="21792">
                  <c:v>50.486730920949199</c:v>
                </c:pt>
                <c:pt idx="21793">
                  <c:v>50.489047676222697</c:v>
                </c:pt>
                <c:pt idx="21794">
                  <c:v>50.491364431496301</c:v>
                </c:pt>
                <c:pt idx="21795">
                  <c:v>50.493681186769798</c:v>
                </c:pt>
                <c:pt idx="21796">
                  <c:v>50.495997942043303</c:v>
                </c:pt>
                <c:pt idx="21797">
                  <c:v>50.4983146973169</c:v>
                </c:pt>
                <c:pt idx="21798">
                  <c:v>50.500631452590397</c:v>
                </c:pt>
                <c:pt idx="21799">
                  <c:v>50.502948207864002</c:v>
                </c:pt>
                <c:pt idx="21800">
                  <c:v>50.505264963137499</c:v>
                </c:pt>
                <c:pt idx="21801">
                  <c:v>50.507581718410997</c:v>
                </c:pt>
                <c:pt idx="21802">
                  <c:v>50.509898473684601</c:v>
                </c:pt>
                <c:pt idx="21803">
                  <c:v>50.512215228958098</c:v>
                </c:pt>
                <c:pt idx="21804">
                  <c:v>50.514531984231702</c:v>
                </c:pt>
                <c:pt idx="21805">
                  <c:v>50.5168487395052</c:v>
                </c:pt>
                <c:pt idx="21806">
                  <c:v>50.519165494778697</c:v>
                </c:pt>
                <c:pt idx="21807">
                  <c:v>50.521482250052301</c:v>
                </c:pt>
                <c:pt idx="21808">
                  <c:v>50.523799005325799</c:v>
                </c:pt>
                <c:pt idx="21809">
                  <c:v>50.526115760599403</c:v>
                </c:pt>
                <c:pt idx="21810">
                  <c:v>50.5284325158729</c:v>
                </c:pt>
                <c:pt idx="21811">
                  <c:v>50.530749271146398</c:v>
                </c:pt>
                <c:pt idx="21812">
                  <c:v>50.533066026420002</c:v>
                </c:pt>
                <c:pt idx="21813">
                  <c:v>50.5353827816935</c:v>
                </c:pt>
                <c:pt idx="21814">
                  <c:v>50.537699536967096</c:v>
                </c:pt>
                <c:pt idx="21815">
                  <c:v>50.540016292240601</c:v>
                </c:pt>
                <c:pt idx="21816">
                  <c:v>50.542333047514099</c:v>
                </c:pt>
                <c:pt idx="21817">
                  <c:v>50.544649802787703</c:v>
                </c:pt>
                <c:pt idx="21818">
                  <c:v>50.5469665580612</c:v>
                </c:pt>
                <c:pt idx="21819">
                  <c:v>50.549283313334797</c:v>
                </c:pt>
                <c:pt idx="21820">
                  <c:v>50.551600068608302</c:v>
                </c:pt>
                <c:pt idx="21821">
                  <c:v>50.553916823881799</c:v>
                </c:pt>
                <c:pt idx="21822">
                  <c:v>50.556233579155403</c:v>
                </c:pt>
                <c:pt idx="21823">
                  <c:v>50.558550334428901</c:v>
                </c:pt>
                <c:pt idx="21824">
                  <c:v>50.560867089702498</c:v>
                </c:pt>
                <c:pt idx="21825">
                  <c:v>50.563183844976002</c:v>
                </c:pt>
                <c:pt idx="21826">
                  <c:v>50.5655006002495</c:v>
                </c:pt>
                <c:pt idx="21827">
                  <c:v>50.567817355523097</c:v>
                </c:pt>
                <c:pt idx="21828">
                  <c:v>50.570134110796602</c:v>
                </c:pt>
                <c:pt idx="21829">
                  <c:v>50.572450866070199</c:v>
                </c:pt>
                <c:pt idx="21830">
                  <c:v>50.574767621343703</c:v>
                </c:pt>
                <c:pt idx="21831">
                  <c:v>50.577084376617201</c:v>
                </c:pt>
                <c:pt idx="21832">
                  <c:v>50.579401131890798</c:v>
                </c:pt>
                <c:pt idx="21833">
                  <c:v>50.581717887164302</c:v>
                </c:pt>
                <c:pt idx="21834">
                  <c:v>50.584034642437899</c:v>
                </c:pt>
                <c:pt idx="21835">
                  <c:v>50.586351397711397</c:v>
                </c:pt>
                <c:pt idx="21836">
                  <c:v>50.588668152984901</c:v>
                </c:pt>
                <c:pt idx="21837">
                  <c:v>50.590984908258498</c:v>
                </c:pt>
                <c:pt idx="21838">
                  <c:v>50.593301663532003</c:v>
                </c:pt>
                <c:pt idx="21839">
                  <c:v>50.5956184188056</c:v>
                </c:pt>
                <c:pt idx="21840">
                  <c:v>50.597935174079097</c:v>
                </c:pt>
                <c:pt idx="21841">
                  <c:v>50.600251929352602</c:v>
                </c:pt>
                <c:pt idx="21842">
                  <c:v>50.602568684626199</c:v>
                </c:pt>
                <c:pt idx="21843">
                  <c:v>50.604885439899697</c:v>
                </c:pt>
                <c:pt idx="21844">
                  <c:v>50.607202195173301</c:v>
                </c:pt>
                <c:pt idx="21845">
                  <c:v>50.609518950446798</c:v>
                </c:pt>
                <c:pt idx="21846">
                  <c:v>50.611835705720303</c:v>
                </c:pt>
                <c:pt idx="21847">
                  <c:v>50.6141524609939</c:v>
                </c:pt>
                <c:pt idx="21848">
                  <c:v>50.616469216267397</c:v>
                </c:pt>
                <c:pt idx="21849">
                  <c:v>50.618785971541001</c:v>
                </c:pt>
                <c:pt idx="21850">
                  <c:v>50.621102726814499</c:v>
                </c:pt>
                <c:pt idx="21851">
                  <c:v>50.623419482088003</c:v>
                </c:pt>
                <c:pt idx="21852">
                  <c:v>50.6257362373616</c:v>
                </c:pt>
                <c:pt idx="21853">
                  <c:v>50.628052992635098</c:v>
                </c:pt>
                <c:pt idx="21854">
                  <c:v>50.630369747908702</c:v>
                </c:pt>
                <c:pt idx="21855">
                  <c:v>50.6326865031822</c:v>
                </c:pt>
                <c:pt idx="21856">
                  <c:v>50.635003258455697</c:v>
                </c:pt>
                <c:pt idx="21857">
                  <c:v>50.637320013729301</c:v>
                </c:pt>
                <c:pt idx="21858">
                  <c:v>50.639636769002799</c:v>
                </c:pt>
                <c:pt idx="21859">
                  <c:v>50.641953524276403</c:v>
                </c:pt>
                <c:pt idx="21860">
                  <c:v>50.6442702795499</c:v>
                </c:pt>
                <c:pt idx="21861">
                  <c:v>50.646587034823398</c:v>
                </c:pt>
                <c:pt idx="21862">
                  <c:v>50.648903790097002</c:v>
                </c:pt>
                <c:pt idx="21863">
                  <c:v>50.651220545370499</c:v>
                </c:pt>
                <c:pt idx="21864">
                  <c:v>50.653537300644103</c:v>
                </c:pt>
                <c:pt idx="21865">
                  <c:v>50.655854055917601</c:v>
                </c:pt>
                <c:pt idx="21866">
                  <c:v>50.658170811191098</c:v>
                </c:pt>
                <c:pt idx="21867">
                  <c:v>50.660487566464703</c:v>
                </c:pt>
                <c:pt idx="21868">
                  <c:v>50.6628043217382</c:v>
                </c:pt>
                <c:pt idx="21869">
                  <c:v>50.665121077011797</c:v>
                </c:pt>
                <c:pt idx="21870">
                  <c:v>50.667437832285302</c:v>
                </c:pt>
                <c:pt idx="21871">
                  <c:v>50.669754587558799</c:v>
                </c:pt>
                <c:pt idx="21872">
                  <c:v>50.672071342832403</c:v>
                </c:pt>
                <c:pt idx="21873">
                  <c:v>50.674388098105901</c:v>
                </c:pt>
                <c:pt idx="21874">
                  <c:v>50.676704853379498</c:v>
                </c:pt>
                <c:pt idx="21875">
                  <c:v>50.679021608653002</c:v>
                </c:pt>
                <c:pt idx="21876">
                  <c:v>50.6813383639265</c:v>
                </c:pt>
                <c:pt idx="21877">
                  <c:v>50.683655119200097</c:v>
                </c:pt>
                <c:pt idx="21878">
                  <c:v>50.685971874473601</c:v>
                </c:pt>
                <c:pt idx="21879">
                  <c:v>50.688288629747198</c:v>
                </c:pt>
                <c:pt idx="21880">
                  <c:v>50.690605385020703</c:v>
                </c:pt>
                <c:pt idx="21881">
                  <c:v>50.692922140294201</c:v>
                </c:pt>
                <c:pt idx="21882">
                  <c:v>50.695238895567797</c:v>
                </c:pt>
                <c:pt idx="21883">
                  <c:v>50.697555650841302</c:v>
                </c:pt>
                <c:pt idx="21884">
                  <c:v>50.699872406114899</c:v>
                </c:pt>
                <c:pt idx="21885">
                  <c:v>50.702189161388397</c:v>
                </c:pt>
                <c:pt idx="21886">
                  <c:v>50.704505916661901</c:v>
                </c:pt>
                <c:pt idx="21887">
                  <c:v>50.706822671935498</c:v>
                </c:pt>
                <c:pt idx="21888">
                  <c:v>50.709139427209003</c:v>
                </c:pt>
                <c:pt idx="21889">
                  <c:v>50.7114561824826</c:v>
                </c:pt>
                <c:pt idx="21890">
                  <c:v>50.713772937756097</c:v>
                </c:pt>
                <c:pt idx="21891">
                  <c:v>50.716089693029602</c:v>
                </c:pt>
                <c:pt idx="21892">
                  <c:v>50.718406448303199</c:v>
                </c:pt>
                <c:pt idx="21893">
                  <c:v>50.720723203576703</c:v>
                </c:pt>
                <c:pt idx="21894">
                  <c:v>50.7230399588503</c:v>
                </c:pt>
                <c:pt idx="21895">
                  <c:v>50.725356714123798</c:v>
                </c:pt>
                <c:pt idx="21896">
                  <c:v>50.727673469397303</c:v>
                </c:pt>
                <c:pt idx="21897">
                  <c:v>50.7299902246709</c:v>
                </c:pt>
                <c:pt idx="21898">
                  <c:v>50.732306979944397</c:v>
                </c:pt>
                <c:pt idx="21899">
                  <c:v>50.734623735218001</c:v>
                </c:pt>
                <c:pt idx="21900">
                  <c:v>50.736940490491499</c:v>
                </c:pt>
                <c:pt idx="21901">
                  <c:v>50.739257245765003</c:v>
                </c:pt>
                <c:pt idx="21902">
                  <c:v>50.7415740010386</c:v>
                </c:pt>
                <c:pt idx="21903">
                  <c:v>50.743890756312098</c:v>
                </c:pt>
                <c:pt idx="21904">
                  <c:v>50.746207511585702</c:v>
                </c:pt>
                <c:pt idx="21905">
                  <c:v>50.748524266859199</c:v>
                </c:pt>
                <c:pt idx="21906">
                  <c:v>50.750841022132803</c:v>
                </c:pt>
                <c:pt idx="21907">
                  <c:v>50.753157777406301</c:v>
                </c:pt>
                <c:pt idx="21908">
                  <c:v>50.755474532679798</c:v>
                </c:pt>
                <c:pt idx="21909">
                  <c:v>50.757791287953403</c:v>
                </c:pt>
                <c:pt idx="21910">
                  <c:v>50.7601080432269</c:v>
                </c:pt>
                <c:pt idx="21911">
                  <c:v>50.762424798500497</c:v>
                </c:pt>
                <c:pt idx="21912">
                  <c:v>50.764741553774002</c:v>
                </c:pt>
                <c:pt idx="21913">
                  <c:v>50.767058309047499</c:v>
                </c:pt>
                <c:pt idx="21914">
                  <c:v>50.769375064321103</c:v>
                </c:pt>
                <c:pt idx="21915">
                  <c:v>50.771691819594601</c:v>
                </c:pt>
                <c:pt idx="21916">
                  <c:v>50.774008574868198</c:v>
                </c:pt>
                <c:pt idx="21917">
                  <c:v>50.776325330141702</c:v>
                </c:pt>
                <c:pt idx="21918">
                  <c:v>50.7786420854152</c:v>
                </c:pt>
                <c:pt idx="21919">
                  <c:v>50.780958840688797</c:v>
                </c:pt>
                <c:pt idx="21920">
                  <c:v>50.783275595962301</c:v>
                </c:pt>
                <c:pt idx="21921">
                  <c:v>50.785592351235898</c:v>
                </c:pt>
                <c:pt idx="21922">
                  <c:v>50.787909106509403</c:v>
                </c:pt>
                <c:pt idx="21923">
                  <c:v>50.790225861782901</c:v>
                </c:pt>
                <c:pt idx="21924">
                  <c:v>50.792542617056498</c:v>
                </c:pt>
                <c:pt idx="21925">
                  <c:v>50.794859372330002</c:v>
                </c:pt>
                <c:pt idx="21926">
                  <c:v>50.797176127603599</c:v>
                </c:pt>
                <c:pt idx="21927">
                  <c:v>50.799492882877097</c:v>
                </c:pt>
                <c:pt idx="21928">
                  <c:v>50.801809638150601</c:v>
                </c:pt>
                <c:pt idx="21929">
                  <c:v>50.804126393424198</c:v>
                </c:pt>
                <c:pt idx="21930">
                  <c:v>50.806443148697703</c:v>
                </c:pt>
                <c:pt idx="21931">
                  <c:v>50.8087599039713</c:v>
                </c:pt>
                <c:pt idx="21932">
                  <c:v>50.811076659244797</c:v>
                </c:pt>
                <c:pt idx="21933">
                  <c:v>50.813393414518302</c:v>
                </c:pt>
                <c:pt idx="21934">
                  <c:v>50.815710169791899</c:v>
                </c:pt>
                <c:pt idx="21935">
                  <c:v>50.818026925065404</c:v>
                </c:pt>
                <c:pt idx="21936">
                  <c:v>50.820343680339001</c:v>
                </c:pt>
                <c:pt idx="21937">
                  <c:v>50.822660435612498</c:v>
                </c:pt>
                <c:pt idx="21938">
                  <c:v>50.824977190886003</c:v>
                </c:pt>
                <c:pt idx="21939">
                  <c:v>50.8272939461596</c:v>
                </c:pt>
                <c:pt idx="21940">
                  <c:v>50.829610701433097</c:v>
                </c:pt>
                <c:pt idx="21941">
                  <c:v>50.831927456706701</c:v>
                </c:pt>
                <c:pt idx="21942">
                  <c:v>50.834244211980199</c:v>
                </c:pt>
                <c:pt idx="21943">
                  <c:v>50.836560967253703</c:v>
                </c:pt>
                <c:pt idx="21944">
                  <c:v>50.8388777225273</c:v>
                </c:pt>
                <c:pt idx="21945">
                  <c:v>50.841194477800798</c:v>
                </c:pt>
                <c:pt idx="21946">
                  <c:v>50.843511233074402</c:v>
                </c:pt>
                <c:pt idx="21947">
                  <c:v>50.845827988347899</c:v>
                </c:pt>
                <c:pt idx="21948">
                  <c:v>50.848144743621397</c:v>
                </c:pt>
                <c:pt idx="21949">
                  <c:v>50.850461498895001</c:v>
                </c:pt>
                <c:pt idx="21950">
                  <c:v>50.852778254168499</c:v>
                </c:pt>
                <c:pt idx="21951">
                  <c:v>50.855095009442103</c:v>
                </c:pt>
                <c:pt idx="21952">
                  <c:v>50.8574117647156</c:v>
                </c:pt>
                <c:pt idx="21953">
                  <c:v>50.859728519989098</c:v>
                </c:pt>
                <c:pt idx="21954">
                  <c:v>50.862045275262702</c:v>
                </c:pt>
                <c:pt idx="21955">
                  <c:v>50.864362030536199</c:v>
                </c:pt>
                <c:pt idx="21956">
                  <c:v>50.866678785809803</c:v>
                </c:pt>
                <c:pt idx="21957">
                  <c:v>50.868995541083301</c:v>
                </c:pt>
                <c:pt idx="21958">
                  <c:v>50.871312296356798</c:v>
                </c:pt>
                <c:pt idx="21959">
                  <c:v>50.873629051630402</c:v>
                </c:pt>
                <c:pt idx="21960">
                  <c:v>50.8759458069039</c:v>
                </c:pt>
                <c:pt idx="21961">
                  <c:v>50.878262562177497</c:v>
                </c:pt>
                <c:pt idx="21962">
                  <c:v>50.880579317451001</c:v>
                </c:pt>
                <c:pt idx="21963">
                  <c:v>50.882896072724499</c:v>
                </c:pt>
                <c:pt idx="21964">
                  <c:v>50.885212827998103</c:v>
                </c:pt>
                <c:pt idx="21965">
                  <c:v>50.887529583271601</c:v>
                </c:pt>
                <c:pt idx="21966">
                  <c:v>50.889846338545198</c:v>
                </c:pt>
                <c:pt idx="21967">
                  <c:v>50.892163093818702</c:v>
                </c:pt>
                <c:pt idx="21968">
                  <c:v>50.8944798490922</c:v>
                </c:pt>
                <c:pt idx="21969">
                  <c:v>50.896796604365797</c:v>
                </c:pt>
                <c:pt idx="21970">
                  <c:v>50.899113359639301</c:v>
                </c:pt>
                <c:pt idx="21971">
                  <c:v>50.901430114912898</c:v>
                </c:pt>
                <c:pt idx="21972">
                  <c:v>50.903746870186403</c:v>
                </c:pt>
                <c:pt idx="21973">
                  <c:v>50.9060636254599</c:v>
                </c:pt>
                <c:pt idx="21974">
                  <c:v>50.908380380733497</c:v>
                </c:pt>
                <c:pt idx="21975">
                  <c:v>50.910697136007002</c:v>
                </c:pt>
                <c:pt idx="21976">
                  <c:v>50.913013891280599</c:v>
                </c:pt>
                <c:pt idx="21977">
                  <c:v>50.915330646554096</c:v>
                </c:pt>
                <c:pt idx="21978">
                  <c:v>50.917647401827601</c:v>
                </c:pt>
                <c:pt idx="21979">
                  <c:v>50.919964157101198</c:v>
                </c:pt>
                <c:pt idx="21980">
                  <c:v>50.922280912374703</c:v>
                </c:pt>
                <c:pt idx="21981">
                  <c:v>50.9245976676483</c:v>
                </c:pt>
                <c:pt idx="21982">
                  <c:v>50.926914422921797</c:v>
                </c:pt>
                <c:pt idx="21983">
                  <c:v>50.929231178195302</c:v>
                </c:pt>
                <c:pt idx="21984">
                  <c:v>50.931547933468899</c:v>
                </c:pt>
                <c:pt idx="21985">
                  <c:v>50.933864688742403</c:v>
                </c:pt>
                <c:pt idx="21986">
                  <c:v>50.936181444016</c:v>
                </c:pt>
                <c:pt idx="21987">
                  <c:v>50.938498199289498</c:v>
                </c:pt>
                <c:pt idx="21988">
                  <c:v>50.940814954563002</c:v>
                </c:pt>
                <c:pt idx="21989">
                  <c:v>50.943131709836599</c:v>
                </c:pt>
                <c:pt idx="21990">
                  <c:v>50.945448465110097</c:v>
                </c:pt>
                <c:pt idx="21991">
                  <c:v>50.947765220383701</c:v>
                </c:pt>
                <c:pt idx="21992">
                  <c:v>50.950081975657199</c:v>
                </c:pt>
                <c:pt idx="21993">
                  <c:v>50.952398730930703</c:v>
                </c:pt>
                <c:pt idx="21994">
                  <c:v>50.9547154862043</c:v>
                </c:pt>
                <c:pt idx="21995">
                  <c:v>50.957032241477798</c:v>
                </c:pt>
                <c:pt idx="21996">
                  <c:v>50.959348996751402</c:v>
                </c:pt>
                <c:pt idx="21997">
                  <c:v>50.961665752024899</c:v>
                </c:pt>
                <c:pt idx="21998">
                  <c:v>50.963982507298397</c:v>
                </c:pt>
                <c:pt idx="21999">
                  <c:v>50.966299262572001</c:v>
                </c:pt>
                <c:pt idx="22000">
                  <c:v>50.968616017845498</c:v>
                </c:pt>
                <c:pt idx="22001">
                  <c:v>50.970932773119102</c:v>
                </c:pt>
                <c:pt idx="22002">
                  <c:v>50.9732495283926</c:v>
                </c:pt>
                <c:pt idx="22003">
                  <c:v>50.975566283666097</c:v>
                </c:pt>
                <c:pt idx="22004">
                  <c:v>50.977883038939702</c:v>
                </c:pt>
                <c:pt idx="22005">
                  <c:v>50.980199794213199</c:v>
                </c:pt>
                <c:pt idx="22006">
                  <c:v>50.982516549486803</c:v>
                </c:pt>
                <c:pt idx="22007">
                  <c:v>50.984833304760301</c:v>
                </c:pt>
                <c:pt idx="22008">
                  <c:v>50.987150060033798</c:v>
                </c:pt>
                <c:pt idx="22009">
                  <c:v>50.989466815307402</c:v>
                </c:pt>
                <c:pt idx="22010">
                  <c:v>50.9917835705809</c:v>
                </c:pt>
                <c:pt idx="22011">
                  <c:v>50.994100325854497</c:v>
                </c:pt>
                <c:pt idx="22012">
                  <c:v>50.996417081128001</c:v>
                </c:pt>
                <c:pt idx="22013">
                  <c:v>50.998733836401499</c:v>
                </c:pt>
                <c:pt idx="22014">
                  <c:v>51.001050591675103</c:v>
                </c:pt>
                <c:pt idx="22015">
                  <c:v>51.0033673469486</c:v>
                </c:pt>
                <c:pt idx="22016">
                  <c:v>51.005684102222197</c:v>
                </c:pt>
                <c:pt idx="22017">
                  <c:v>51.008000857495702</c:v>
                </c:pt>
                <c:pt idx="22018">
                  <c:v>51.0103176127692</c:v>
                </c:pt>
                <c:pt idx="22019">
                  <c:v>51.012634368042796</c:v>
                </c:pt>
                <c:pt idx="22020">
                  <c:v>51.014951123316301</c:v>
                </c:pt>
                <c:pt idx="22021">
                  <c:v>51.017267878589898</c:v>
                </c:pt>
                <c:pt idx="22022">
                  <c:v>51.019584633863403</c:v>
                </c:pt>
                <c:pt idx="22023">
                  <c:v>51.0219013891369</c:v>
                </c:pt>
                <c:pt idx="22024">
                  <c:v>51.024218144410497</c:v>
                </c:pt>
                <c:pt idx="22025">
                  <c:v>51.026534899684002</c:v>
                </c:pt>
                <c:pt idx="22026">
                  <c:v>51.028851654957599</c:v>
                </c:pt>
                <c:pt idx="22027">
                  <c:v>51.031168410231103</c:v>
                </c:pt>
                <c:pt idx="22028">
                  <c:v>51.033485165504601</c:v>
                </c:pt>
                <c:pt idx="22029">
                  <c:v>51.035801920778198</c:v>
                </c:pt>
                <c:pt idx="22030">
                  <c:v>51.038118676051702</c:v>
                </c:pt>
                <c:pt idx="22031">
                  <c:v>51.040435431325299</c:v>
                </c:pt>
                <c:pt idx="22032">
                  <c:v>51.042752186598797</c:v>
                </c:pt>
                <c:pt idx="22033">
                  <c:v>51.045068941872302</c:v>
                </c:pt>
                <c:pt idx="22034">
                  <c:v>51.047385697145899</c:v>
                </c:pt>
                <c:pt idx="22035">
                  <c:v>51.049702452419403</c:v>
                </c:pt>
                <c:pt idx="22036">
                  <c:v>51.052019207693</c:v>
                </c:pt>
                <c:pt idx="22037">
                  <c:v>51.054335962966498</c:v>
                </c:pt>
                <c:pt idx="22038">
                  <c:v>51.056652718240002</c:v>
                </c:pt>
                <c:pt idx="22039">
                  <c:v>51.058969473513599</c:v>
                </c:pt>
                <c:pt idx="22040">
                  <c:v>51.061286228787097</c:v>
                </c:pt>
                <c:pt idx="22041">
                  <c:v>51.063602984060701</c:v>
                </c:pt>
                <c:pt idx="22042">
                  <c:v>51.065919739334198</c:v>
                </c:pt>
                <c:pt idx="22043">
                  <c:v>51.068236494607703</c:v>
                </c:pt>
                <c:pt idx="22044">
                  <c:v>51.0705532498813</c:v>
                </c:pt>
                <c:pt idx="22045">
                  <c:v>51.072870005154797</c:v>
                </c:pt>
                <c:pt idx="22046">
                  <c:v>51.075186760428402</c:v>
                </c:pt>
                <c:pt idx="22047">
                  <c:v>51.077503515701899</c:v>
                </c:pt>
                <c:pt idx="22048">
                  <c:v>51.079820270975397</c:v>
                </c:pt>
                <c:pt idx="22049">
                  <c:v>51.082137026249001</c:v>
                </c:pt>
                <c:pt idx="22050">
                  <c:v>51.084453781522498</c:v>
                </c:pt>
                <c:pt idx="22051">
                  <c:v>51.086770536796102</c:v>
                </c:pt>
                <c:pt idx="22052">
                  <c:v>51.0890872920696</c:v>
                </c:pt>
                <c:pt idx="22053">
                  <c:v>51.091404047343197</c:v>
                </c:pt>
                <c:pt idx="22054">
                  <c:v>51.093720802616701</c:v>
                </c:pt>
                <c:pt idx="22055">
                  <c:v>51.096037557890199</c:v>
                </c:pt>
                <c:pt idx="22056">
                  <c:v>51.098354313163803</c:v>
                </c:pt>
                <c:pt idx="22057">
                  <c:v>51.1006710684373</c:v>
                </c:pt>
                <c:pt idx="22058">
                  <c:v>51.102987823710897</c:v>
                </c:pt>
                <c:pt idx="22059">
                  <c:v>51.105304578984402</c:v>
                </c:pt>
                <c:pt idx="22060">
                  <c:v>51.1076213342579</c:v>
                </c:pt>
                <c:pt idx="22061">
                  <c:v>51.109938089531497</c:v>
                </c:pt>
                <c:pt idx="22062">
                  <c:v>51.112254844805001</c:v>
                </c:pt>
                <c:pt idx="22063">
                  <c:v>51.114571600078598</c:v>
                </c:pt>
                <c:pt idx="22064">
                  <c:v>51.116888355352103</c:v>
                </c:pt>
                <c:pt idx="22065">
                  <c:v>51.1192051106256</c:v>
                </c:pt>
                <c:pt idx="22066">
                  <c:v>51.121521865899197</c:v>
                </c:pt>
                <c:pt idx="22067">
                  <c:v>51.123838621172702</c:v>
                </c:pt>
                <c:pt idx="22068">
                  <c:v>51.126155376446299</c:v>
                </c:pt>
                <c:pt idx="22069">
                  <c:v>51.128472131719803</c:v>
                </c:pt>
                <c:pt idx="22070">
                  <c:v>51.130788886993301</c:v>
                </c:pt>
                <c:pt idx="22071">
                  <c:v>51.133105642266898</c:v>
                </c:pt>
                <c:pt idx="22072">
                  <c:v>51.135422397540403</c:v>
                </c:pt>
                <c:pt idx="22073">
                  <c:v>51.137739152814</c:v>
                </c:pt>
                <c:pt idx="22074">
                  <c:v>51.140055908087497</c:v>
                </c:pt>
                <c:pt idx="22075">
                  <c:v>51.142372663361002</c:v>
                </c:pt>
                <c:pt idx="22076">
                  <c:v>51.144689418634599</c:v>
                </c:pt>
                <c:pt idx="22077">
                  <c:v>51.147006173908103</c:v>
                </c:pt>
                <c:pt idx="22078">
                  <c:v>51.1493229291817</c:v>
                </c:pt>
                <c:pt idx="22079">
                  <c:v>51.151639684455198</c:v>
                </c:pt>
                <c:pt idx="22080">
                  <c:v>51.153956439728702</c:v>
                </c:pt>
                <c:pt idx="22081">
                  <c:v>51.156273195002299</c:v>
                </c:pt>
                <c:pt idx="22082">
                  <c:v>51.158589950275797</c:v>
                </c:pt>
                <c:pt idx="22083">
                  <c:v>51.160906705549401</c:v>
                </c:pt>
                <c:pt idx="22084">
                  <c:v>51.163223460822898</c:v>
                </c:pt>
                <c:pt idx="22085">
                  <c:v>51.165540216096403</c:v>
                </c:pt>
                <c:pt idx="22086">
                  <c:v>51.16785697137</c:v>
                </c:pt>
                <c:pt idx="22087">
                  <c:v>51.170173726643498</c:v>
                </c:pt>
                <c:pt idx="22088">
                  <c:v>51.172490481917102</c:v>
                </c:pt>
                <c:pt idx="22089">
                  <c:v>51.174807237190599</c:v>
                </c:pt>
                <c:pt idx="22090">
                  <c:v>51.177123992464097</c:v>
                </c:pt>
                <c:pt idx="22091">
                  <c:v>51.179440747737701</c:v>
                </c:pt>
                <c:pt idx="22092">
                  <c:v>51.181757503011198</c:v>
                </c:pt>
                <c:pt idx="22093">
                  <c:v>51.184074258284802</c:v>
                </c:pt>
                <c:pt idx="22094">
                  <c:v>51.1863910135583</c:v>
                </c:pt>
                <c:pt idx="22095">
                  <c:v>51.188707768831797</c:v>
                </c:pt>
                <c:pt idx="22096">
                  <c:v>51.191024524105401</c:v>
                </c:pt>
                <c:pt idx="22097">
                  <c:v>51.193341279378899</c:v>
                </c:pt>
                <c:pt idx="22098">
                  <c:v>51.195658034652503</c:v>
                </c:pt>
                <c:pt idx="22099">
                  <c:v>51.197974789926</c:v>
                </c:pt>
                <c:pt idx="22100">
                  <c:v>51.200291545199498</c:v>
                </c:pt>
                <c:pt idx="22101">
                  <c:v>51.202608300473102</c:v>
                </c:pt>
                <c:pt idx="22102">
                  <c:v>51.2049250557466</c:v>
                </c:pt>
                <c:pt idx="22103">
                  <c:v>51.207241811020197</c:v>
                </c:pt>
                <c:pt idx="22104">
                  <c:v>51.209558566293701</c:v>
                </c:pt>
                <c:pt idx="22105">
                  <c:v>51.211875321567199</c:v>
                </c:pt>
                <c:pt idx="22106">
                  <c:v>51.214192076840803</c:v>
                </c:pt>
                <c:pt idx="22107">
                  <c:v>51.2165088321143</c:v>
                </c:pt>
                <c:pt idx="22108">
                  <c:v>51.218825587387897</c:v>
                </c:pt>
                <c:pt idx="22109">
                  <c:v>51.221142342661402</c:v>
                </c:pt>
                <c:pt idx="22110">
                  <c:v>51.223459097934899</c:v>
                </c:pt>
                <c:pt idx="22111">
                  <c:v>51.225775853208503</c:v>
                </c:pt>
                <c:pt idx="22112">
                  <c:v>51.228092608482001</c:v>
                </c:pt>
                <c:pt idx="22113">
                  <c:v>51.230409363755598</c:v>
                </c:pt>
                <c:pt idx="22114">
                  <c:v>51.232726119029103</c:v>
                </c:pt>
                <c:pt idx="22115">
                  <c:v>51.2350428743026</c:v>
                </c:pt>
                <c:pt idx="22116">
                  <c:v>51.237359629576197</c:v>
                </c:pt>
                <c:pt idx="22117">
                  <c:v>51.239676384849702</c:v>
                </c:pt>
                <c:pt idx="22118">
                  <c:v>51.241993140123299</c:v>
                </c:pt>
                <c:pt idx="22119">
                  <c:v>51.244309895396803</c:v>
                </c:pt>
                <c:pt idx="22120">
                  <c:v>51.246626650670301</c:v>
                </c:pt>
                <c:pt idx="22121">
                  <c:v>51.248943405943898</c:v>
                </c:pt>
                <c:pt idx="22122">
                  <c:v>51.251260161217402</c:v>
                </c:pt>
                <c:pt idx="22123">
                  <c:v>51.253576916490999</c:v>
                </c:pt>
                <c:pt idx="22124">
                  <c:v>51.255893671764497</c:v>
                </c:pt>
                <c:pt idx="22125">
                  <c:v>51.258210427038001</c:v>
                </c:pt>
                <c:pt idx="22126">
                  <c:v>51.260527182311598</c:v>
                </c:pt>
                <c:pt idx="22127">
                  <c:v>51.262843937585103</c:v>
                </c:pt>
                <c:pt idx="22128">
                  <c:v>51.2651606928587</c:v>
                </c:pt>
                <c:pt idx="22129">
                  <c:v>51.267477448132198</c:v>
                </c:pt>
                <c:pt idx="22130">
                  <c:v>51.269794203405702</c:v>
                </c:pt>
                <c:pt idx="22131">
                  <c:v>51.272110958679299</c:v>
                </c:pt>
                <c:pt idx="22132">
                  <c:v>51.274427713952797</c:v>
                </c:pt>
                <c:pt idx="22133">
                  <c:v>51.276744469226401</c:v>
                </c:pt>
                <c:pt idx="22134">
                  <c:v>51.279061224499898</c:v>
                </c:pt>
                <c:pt idx="22135">
                  <c:v>51.281377979773403</c:v>
                </c:pt>
                <c:pt idx="22136">
                  <c:v>51.283694735047</c:v>
                </c:pt>
                <c:pt idx="22137">
                  <c:v>51.286011490320497</c:v>
                </c:pt>
                <c:pt idx="22138">
                  <c:v>51.288328245594101</c:v>
                </c:pt>
                <c:pt idx="22139">
                  <c:v>51.290645000867599</c:v>
                </c:pt>
                <c:pt idx="22140">
                  <c:v>51.292961756141104</c:v>
                </c:pt>
                <c:pt idx="22141">
                  <c:v>51.295278511414701</c:v>
                </c:pt>
                <c:pt idx="22142">
                  <c:v>51.297595266688198</c:v>
                </c:pt>
                <c:pt idx="22143">
                  <c:v>51.299912021961802</c:v>
                </c:pt>
                <c:pt idx="22144">
                  <c:v>51.3022287772353</c:v>
                </c:pt>
                <c:pt idx="22145">
                  <c:v>51.304545532508797</c:v>
                </c:pt>
                <c:pt idx="22146">
                  <c:v>51.306862287782401</c:v>
                </c:pt>
                <c:pt idx="22147">
                  <c:v>51.309179043055899</c:v>
                </c:pt>
                <c:pt idx="22148">
                  <c:v>51.311495798329503</c:v>
                </c:pt>
                <c:pt idx="22149">
                  <c:v>51.313812553603</c:v>
                </c:pt>
                <c:pt idx="22150">
                  <c:v>51.316129308876498</c:v>
                </c:pt>
                <c:pt idx="22151">
                  <c:v>51.318446064150102</c:v>
                </c:pt>
                <c:pt idx="22152">
                  <c:v>51.320762819423599</c:v>
                </c:pt>
                <c:pt idx="22153">
                  <c:v>51.323079574697203</c:v>
                </c:pt>
                <c:pt idx="22154">
                  <c:v>51.325396329970701</c:v>
                </c:pt>
                <c:pt idx="22155">
                  <c:v>51.327713085244199</c:v>
                </c:pt>
                <c:pt idx="22156">
                  <c:v>51.330029840517803</c:v>
                </c:pt>
                <c:pt idx="22157">
                  <c:v>51.3323465957913</c:v>
                </c:pt>
                <c:pt idx="22158">
                  <c:v>51.334663351064897</c:v>
                </c:pt>
                <c:pt idx="22159">
                  <c:v>51.336980106338402</c:v>
                </c:pt>
                <c:pt idx="22160">
                  <c:v>51.339296861611899</c:v>
                </c:pt>
                <c:pt idx="22161">
                  <c:v>51.341613616885503</c:v>
                </c:pt>
                <c:pt idx="22162">
                  <c:v>51.343930372159001</c:v>
                </c:pt>
                <c:pt idx="22163">
                  <c:v>51.346247127432598</c:v>
                </c:pt>
                <c:pt idx="22164">
                  <c:v>51.348563882706102</c:v>
                </c:pt>
                <c:pt idx="22165">
                  <c:v>51.3508806379796</c:v>
                </c:pt>
                <c:pt idx="22166">
                  <c:v>51.353197393253197</c:v>
                </c:pt>
                <c:pt idx="22167">
                  <c:v>51.355514148526701</c:v>
                </c:pt>
                <c:pt idx="22168">
                  <c:v>51.357830903800298</c:v>
                </c:pt>
                <c:pt idx="22169">
                  <c:v>51.360147659073803</c:v>
                </c:pt>
                <c:pt idx="22170">
                  <c:v>51.362464414347301</c:v>
                </c:pt>
                <c:pt idx="22171">
                  <c:v>51.364781169620898</c:v>
                </c:pt>
                <c:pt idx="22172">
                  <c:v>51.367097924894402</c:v>
                </c:pt>
                <c:pt idx="22173">
                  <c:v>51.369414680167999</c:v>
                </c:pt>
                <c:pt idx="22174">
                  <c:v>51.371731435441497</c:v>
                </c:pt>
                <c:pt idx="22175">
                  <c:v>51.374048190715001</c:v>
                </c:pt>
                <c:pt idx="22176">
                  <c:v>51.376364945988598</c:v>
                </c:pt>
                <c:pt idx="22177">
                  <c:v>51.378681701262103</c:v>
                </c:pt>
                <c:pt idx="22178">
                  <c:v>51.3809984565357</c:v>
                </c:pt>
                <c:pt idx="22179">
                  <c:v>51.383315211809197</c:v>
                </c:pt>
                <c:pt idx="22180">
                  <c:v>51.385631967082702</c:v>
                </c:pt>
                <c:pt idx="22181">
                  <c:v>51.387948722356299</c:v>
                </c:pt>
                <c:pt idx="22182">
                  <c:v>51.390265477629796</c:v>
                </c:pt>
                <c:pt idx="22183">
                  <c:v>51.392582232903401</c:v>
                </c:pt>
                <c:pt idx="22184">
                  <c:v>51.394898988176898</c:v>
                </c:pt>
                <c:pt idx="22185">
                  <c:v>51.397215743450403</c:v>
                </c:pt>
                <c:pt idx="22186">
                  <c:v>51.399532498724</c:v>
                </c:pt>
                <c:pt idx="22187">
                  <c:v>51.401849253997497</c:v>
                </c:pt>
                <c:pt idx="22188">
                  <c:v>51.404166009271101</c:v>
                </c:pt>
                <c:pt idx="22189">
                  <c:v>51.406482764544599</c:v>
                </c:pt>
                <c:pt idx="22190">
                  <c:v>51.408799519818103</c:v>
                </c:pt>
                <c:pt idx="22191">
                  <c:v>51.4111162750917</c:v>
                </c:pt>
                <c:pt idx="22192">
                  <c:v>51.413433030365198</c:v>
                </c:pt>
                <c:pt idx="22193">
                  <c:v>51.415749785638802</c:v>
                </c:pt>
                <c:pt idx="22194">
                  <c:v>51.418066540912299</c:v>
                </c:pt>
                <c:pt idx="22195">
                  <c:v>51.420383296185904</c:v>
                </c:pt>
                <c:pt idx="22196">
                  <c:v>51.422700051459401</c:v>
                </c:pt>
                <c:pt idx="22197">
                  <c:v>51.425016806732899</c:v>
                </c:pt>
                <c:pt idx="22198">
                  <c:v>51.427333562006503</c:v>
                </c:pt>
                <c:pt idx="22199">
                  <c:v>51.42965031728</c:v>
                </c:pt>
                <c:pt idx="22200">
                  <c:v>51.431967072553597</c:v>
                </c:pt>
                <c:pt idx="22201">
                  <c:v>51.434283827827102</c:v>
                </c:pt>
                <c:pt idx="22202">
                  <c:v>51.436600583100599</c:v>
                </c:pt>
                <c:pt idx="22203">
                  <c:v>51.438917338374203</c:v>
                </c:pt>
                <c:pt idx="22204">
                  <c:v>51.441234093647701</c:v>
                </c:pt>
                <c:pt idx="22205">
                  <c:v>51.443550848921298</c:v>
                </c:pt>
                <c:pt idx="22206">
                  <c:v>51.445867604194802</c:v>
                </c:pt>
                <c:pt idx="22207">
                  <c:v>51.4481843594683</c:v>
                </c:pt>
                <c:pt idx="22208">
                  <c:v>51.450501114741897</c:v>
                </c:pt>
                <c:pt idx="22209">
                  <c:v>51.452817870015402</c:v>
                </c:pt>
                <c:pt idx="22210">
                  <c:v>51.455134625288999</c:v>
                </c:pt>
                <c:pt idx="22211">
                  <c:v>51.457451380562503</c:v>
                </c:pt>
                <c:pt idx="22212">
                  <c:v>51.459768135836001</c:v>
                </c:pt>
                <c:pt idx="22213">
                  <c:v>51.462084891109598</c:v>
                </c:pt>
                <c:pt idx="22214">
                  <c:v>51.464401646383102</c:v>
                </c:pt>
                <c:pt idx="22215">
                  <c:v>51.466718401656699</c:v>
                </c:pt>
                <c:pt idx="22216">
                  <c:v>51.469035156930197</c:v>
                </c:pt>
                <c:pt idx="22217">
                  <c:v>51.471351912203701</c:v>
                </c:pt>
                <c:pt idx="22218">
                  <c:v>51.473668667477298</c:v>
                </c:pt>
                <c:pt idx="22219">
                  <c:v>51.475985422750803</c:v>
                </c:pt>
                <c:pt idx="22220">
                  <c:v>51.4783021780244</c:v>
                </c:pt>
                <c:pt idx="22221">
                  <c:v>51.480618933297897</c:v>
                </c:pt>
                <c:pt idx="22222">
                  <c:v>51.482935688571402</c:v>
                </c:pt>
                <c:pt idx="22223">
                  <c:v>51.485252443844999</c:v>
                </c:pt>
                <c:pt idx="22224">
                  <c:v>51.487569199118496</c:v>
                </c:pt>
                <c:pt idx="22225">
                  <c:v>51.489885954392101</c:v>
                </c:pt>
                <c:pt idx="22226">
                  <c:v>51.492202709665598</c:v>
                </c:pt>
                <c:pt idx="22227">
                  <c:v>51.494519464939103</c:v>
                </c:pt>
                <c:pt idx="22228">
                  <c:v>51.4968362202127</c:v>
                </c:pt>
                <c:pt idx="22229">
                  <c:v>51.499152975486197</c:v>
                </c:pt>
                <c:pt idx="22230">
                  <c:v>51.501469730759801</c:v>
                </c:pt>
                <c:pt idx="22231">
                  <c:v>51.503786486033299</c:v>
                </c:pt>
                <c:pt idx="22232">
                  <c:v>51.506103241306803</c:v>
                </c:pt>
                <c:pt idx="22233">
                  <c:v>51.5084199965804</c:v>
                </c:pt>
                <c:pt idx="22234">
                  <c:v>51.510736751853898</c:v>
                </c:pt>
                <c:pt idx="22235">
                  <c:v>51.513053507127502</c:v>
                </c:pt>
                <c:pt idx="22236">
                  <c:v>51.515370262400999</c:v>
                </c:pt>
                <c:pt idx="22237">
                  <c:v>51.517687017674497</c:v>
                </c:pt>
                <c:pt idx="22238">
                  <c:v>51.520003772948101</c:v>
                </c:pt>
                <c:pt idx="22239">
                  <c:v>51.522320528221599</c:v>
                </c:pt>
                <c:pt idx="22240">
                  <c:v>51.524637283495203</c:v>
                </c:pt>
                <c:pt idx="22241">
                  <c:v>51.5269540387687</c:v>
                </c:pt>
                <c:pt idx="22242">
                  <c:v>51.529270794042198</c:v>
                </c:pt>
                <c:pt idx="22243">
                  <c:v>51.531587549315802</c:v>
                </c:pt>
                <c:pt idx="22244">
                  <c:v>51.533904304589299</c:v>
                </c:pt>
                <c:pt idx="22245">
                  <c:v>51.536221059862903</c:v>
                </c:pt>
                <c:pt idx="22246">
                  <c:v>51.538537815136401</c:v>
                </c:pt>
                <c:pt idx="22247">
                  <c:v>51.540854570409898</c:v>
                </c:pt>
                <c:pt idx="22248">
                  <c:v>51.543171325683502</c:v>
                </c:pt>
                <c:pt idx="22249">
                  <c:v>51.545488080957</c:v>
                </c:pt>
                <c:pt idx="22250">
                  <c:v>51.547804836230597</c:v>
                </c:pt>
                <c:pt idx="22251">
                  <c:v>51.550121591504102</c:v>
                </c:pt>
                <c:pt idx="22252">
                  <c:v>51.552438346777599</c:v>
                </c:pt>
                <c:pt idx="22253">
                  <c:v>51.554755102051203</c:v>
                </c:pt>
                <c:pt idx="22254">
                  <c:v>51.557071857324701</c:v>
                </c:pt>
                <c:pt idx="22255">
                  <c:v>51.559388612598298</c:v>
                </c:pt>
                <c:pt idx="22256">
                  <c:v>51.561705367871802</c:v>
                </c:pt>
                <c:pt idx="22257">
                  <c:v>51.5640221231453</c:v>
                </c:pt>
                <c:pt idx="22258">
                  <c:v>51.566338878418897</c:v>
                </c:pt>
                <c:pt idx="22259">
                  <c:v>51.568655633692401</c:v>
                </c:pt>
                <c:pt idx="22260">
                  <c:v>51.570972388965998</c:v>
                </c:pt>
                <c:pt idx="22261">
                  <c:v>51.573289144239503</c:v>
                </c:pt>
                <c:pt idx="22262">
                  <c:v>51.575605899513</c:v>
                </c:pt>
                <c:pt idx="22263">
                  <c:v>51.577922654786597</c:v>
                </c:pt>
                <c:pt idx="22264">
                  <c:v>51.580239410060102</c:v>
                </c:pt>
                <c:pt idx="22265">
                  <c:v>51.582556165333699</c:v>
                </c:pt>
                <c:pt idx="22266">
                  <c:v>51.584872920607197</c:v>
                </c:pt>
                <c:pt idx="22267">
                  <c:v>51.587189675880701</c:v>
                </c:pt>
                <c:pt idx="22268">
                  <c:v>51.589506431154298</c:v>
                </c:pt>
                <c:pt idx="22269">
                  <c:v>51.591823186427803</c:v>
                </c:pt>
                <c:pt idx="22270">
                  <c:v>51.5941399417014</c:v>
                </c:pt>
                <c:pt idx="22271">
                  <c:v>51.596456696974897</c:v>
                </c:pt>
                <c:pt idx="22272">
                  <c:v>51.598773452248402</c:v>
                </c:pt>
                <c:pt idx="22273">
                  <c:v>51.601090207521999</c:v>
                </c:pt>
                <c:pt idx="22274">
                  <c:v>51.603406962795503</c:v>
                </c:pt>
                <c:pt idx="22275">
                  <c:v>51.6057237180691</c:v>
                </c:pt>
                <c:pt idx="22276">
                  <c:v>51.608040473342598</c:v>
                </c:pt>
                <c:pt idx="22277">
                  <c:v>51.610357228616103</c:v>
                </c:pt>
                <c:pt idx="22278">
                  <c:v>51.6126739838897</c:v>
                </c:pt>
                <c:pt idx="22279">
                  <c:v>51.614990739163197</c:v>
                </c:pt>
                <c:pt idx="22280">
                  <c:v>51.617307494436801</c:v>
                </c:pt>
                <c:pt idx="22281">
                  <c:v>51.619624249710299</c:v>
                </c:pt>
                <c:pt idx="22282">
                  <c:v>51.621941004983803</c:v>
                </c:pt>
                <c:pt idx="22283">
                  <c:v>51.6242577602574</c:v>
                </c:pt>
                <c:pt idx="22284">
                  <c:v>51.626574515530898</c:v>
                </c:pt>
                <c:pt idx="22285">
                  <c:v>51.628891270804502</c:v>
                </c:pt>
                <c:pt idx="22286">
                  <c:v>51.631208026077999</c:v>
                </c:pt>
                <c:pt idx="22287">
                  <c:v>51.633524781351497</c:v>
                </c:pt>
                <c:pt idx="22288">
                  <c:v>51.635841536625101</c:v>
                </c:pt>
                <c:pt idx="22289">
                  <c:v>51.638158291898598</c:v>
                </c:pt>
                <c:pt idx="22290">
                  <c:v>51.640475047172202</c:v>
                </c:pt>
                <c:pt idx="22291">
                  <c:v>51.6427918024457</c:v>
                </c:pt>
                <c:pt idx="22292">
                  <c:v>51.645108557719198</c:v>
                </c:pt>
                <c:pt idx="22293">
                  <c:v>51.647425312992802</c:v>
                </c:pt>
                <c:pt idx="22294">
                  <c:v>51.649742068266299</c:v>
                </c:pt>
                <c:pt idx="22295">
                  <c:v>51.652058823539903</c:v>
                </c:pt>
                <c:pt idx="22296">
                  <c:v>51.654375578813401</c:v>
                </c:pt>
                <c:pt idx="22297">
                  <c:v>51.656692334086898</c:v>
                </c:pt>
                <c:pt idx="22298">
                  <c:v>51.659009089360502</c:v>
                </c:pt>
                <c:pt idx="22299">
                  <c:v>51.661325844634</c:v>
                </c:pt>
                <c:pt idx="22300">
                  <c:v>51.663642599907597</c:v>
                </c:pt>
                <c:pt idx="22301">
                  <c:v>51.665959355181101</c:v>
                </c:pt>
                <c:pt idx="22302">
                  <c:v>51.668276110454599</c:v>
                </c:pt>
                <c:pt idx="22303">
                  <c:v>51.670592865728203</c:v>
                </c:pt>
                <c:pt idx="22304">
                  <c:v>51.6729096210017</c:v>
                </c:pt>
                <c:pt idx="22305">
                  <c:v>51.675226376275297</c:v>
                </c:pt>
                <c:pt idx="22306">
                  <c:v>51.677543131548802</c:v>
                </c:pt>
                <c:pt idx="22307">
                  <c:v>51.6798598868223</c:v>
                </c:pt>
                <c:pt idx="22308">
                  <c:v>51.682176642095897</c:v>
                </c:pt>
                <c:pt idx="22309">
                  <c:v>51.684493397369401</c:v>
                </c:pt>
                <c:pt idx="22310">
                  <c:v>51.686810152642998</c:v>
                </c:pt>
                <c:pt idx="22311">
                  <c:v>51.689126907916503</c:v>
                </c:pt>
                <c:pt idx="22312">
                  <c:v>51.69144366319</c:v>
                </c:pt>
                <c:pt idx="22313">
                  <c:v>51.693760418463597</c:v>
                </c:pt>
                <c:pt idx="22314">
                  <c:v>51.696077173737102</c:v>
                </c:pt>
                <c:pt idx="22315">
                  <c:v>51.698393929010699</c:v>
                </c:pt>
                <c:pt idx="22316">
                  <c:v>51.700710684284203</c:v>
                </c:pt>
                <c:pt idx="22317">
                  <c:v>51.703027439557701</c:v>
                </c:pt>
                <c:pt idx="22318">
                  <c:v>51.705344194831298</c:v>
                </c:pt>
                <c:pt idx="22319">
                  <c:v>51.707660950104803</c:v>
                </c:pt>
                <c:pt idx="22320">
                  <c:v>51.7099777053784</c:v>
                </c:pt>
                <c:pt idx="22321">
                  <c:v>51.712294460651897</c:v>
                </c:pt>
                <c:pt idx="22322">
                  <c:v>51.714611215925402</c:v>
                </c:pt>
                <c:pt idx="22323">
                  <c:v>51.716927971198999</c:v>
                </c:pt>
                <c:pt idx="22324">
                  <c:v>51.719244726472503</c:v>
                </c:pt>
                <c:pt idx="22325">
                  <c:v>51.7215614817461</c:v>
                </c:pt>
                <c:pt idx="22326">
                  <c:v>51.723878237019598</c:v>
                </c:pt>
                <c:pt idx="22327">
                  <c:v>51.726194992293102</c:v>
                </c:pt>
                <c:pt idx="22328">
                  <c:v>51.728511747566699</c:v>
                </c:pt>
                <c:pt idx="22329">
                  <c:v>51.730828502840197</c:v>
                </c:pt>
                <c:pt idx="22330">
                  <c:v>51.733145258113801</c:v>
                </c:pt>
                <c:pt idx="22331">
                  <c:v>51.735462013387298</c:v>
                </c:pt>
                <c:pt idx="22332">
                  <c:v>51.737778768660803</c:v>
                </c:pt>
                <c:pt idx="22333">
                  <c:v>51.7400955239344</c:v>
                </c:pt>
                <c:pt idx="22334">
                  <c:v>51.742412279207898</c:v>
                </c:pt>
                <c:pt idx="22335">
                  <c:v>51.744729034481502</c:v>
                </c:pt>
                <c:pt idx="22336">
                  <c:v>51.747045789754999</c:v>
                </c:pt>
                <c:pt idx="22337">
                  <c:v>51.749362545028497</c:v>
                </c:pt>
                <c:pt idx="22338">
                  <c:v>51.751679300302101</c:v>
                </c:pt>
                <c:pt idx="22339">
                  <c:v>51.753996055575598</c:v>
                </c:pt>
                <c:pt idx="22340">
                  <c:v>51.756312810849202</c:v>
                </c:pt>
                <c:pt idx="22341">
                  <c:v>51.7586295661227</c:v>
                </c:pt>
                <c:pt idx="22342">
                  <c:v>51.760946321396297</c:v>
                </c:pt>
                <c:pt idx="22343">
                  <c:v>51.763263076669801</c:v>
                </c:pt>
                <c:pt idx="22344">
                  <c:v>51.765579831943299</c:v>
                </c:pt>
                <c:pt idx="22345">
                  <c:v>51.767896587216903</c:v>
                </c:pt>
                <c:pt idx="22346">
                  <c:v>51.770213342490401</c:v>
                </c:pt>
                <c:pt idx="22347">
                  <c:v>51.772530097763998</c:v>
                </c:pt>
                <c:pt idx="22348">
                  <c:v>51.774846853037502</c:v>
                </c:pt>
                <c:pt idx="22349">
                  <c:v>51.777163608311</c:v>
                </c:pt>
                <c:pt idx="22350">
                  <c:v>51.779480363584597</c:v>
                </c:pt>
                <c:pt idx="22351">
                  <c:v>51.781797118858101</c:v>
                </c:pt>
                <c:pt idx="22352">
                  <c:v>51.784113874131698</c:v>
                </c:pt>
                <c:pt idx="22353">
                  <c:v>51.786430629405203</c:v>
                </c:pt>
                <c:pt idx="22354">
                  <c:v>51.7887473846787</c:v>
                </c:pt>
                <c:pt idx="22355">
                  <c:v>51.791064139952297</c:v>
                </c:pt>
                <c:pt idx="22356">
                  <c:v>51.793380895225802</c:v>
                </c:pt>
                <c:pt idx="22357">
                  <c:v>51.795697650499399</c:v>
                </c:pt>
                <c:pt idx="22358">
                  <c:v>51.798014405772904</c:v>
                </c:pt>
                <c:pt idx="22359">
                  <c:v>51.800331161046401</c:v>
                </c:pt>
                <c:pt idx="22360">
                  <c:v>51.802647916319998</c:v>
                </c:pt>
                <c:pt idx="22361">
                  <c:v>51.804964671593503</c:v>
                </c:pt>
                <c:pt idx="22362">
                  <c:v>51.8072814268671</c:v>
                </c:pt>
                <c:pt idx="22363">
                  <c:v>51.809598182140597</c:v>
                </c:pt>
                <c:pt idx="22364">
                  <c:v>51.811914937414102</c:v>
                </c:pt>
                <c:pt idx="22365">
                  <c:v>51.814231692687699</c:v>
                </c:pt>
                <c:pt idx="22366">
                  <c:v>51.816548447961203</c:v>
                </c:pt>
                <c:pt idx="22367">
                  <c:v>51.8188652032348</c:v>
                </c:pt>
                <c:pt idx="22368">
                  <c:v>51.821181958508298</c:v>
                </c:pt>
                <c:pt idx="22369">
                  <c:v>51.823498713781802</c:v>
                </c:pt>
                <c:pt idx="22370">
                  <c:v>51.825815469055399</c:v>
                </c:pt>
                <c:pt idx="22371">
                  <c:v>51.828132224328897</c:v>
                </c:pt>
                <c:pt idx="22372">
                  <c:v>51.830448979602501</c:v>
                </c:pt>
                <c:pt idx="22373">
                  <c:v>51.832765734875998</c:v>
                </c:pt>
                <c:pt idx="22374">
                  <c:v>51.835082490149503</c:v>
                </c:pt>
                <c:pt idx="22375">
                  <c:v>51.8373992454231</c:v>
                </c:pt>
                <c:pt idx="22376">
                  <c:v>51.839716000696598</c:v>
                </c:pt>
                <c:pt idx="22377">
                  <c:v>51.842032755970202</c:v>
                </c:pt>
                <c:pt idx="22378">
                  <c:v>51.844349511243699</c:v>
                </c:pt>
                <c:pt idx="22379">
                  <c:v>51.846666266517197</c:v>
                </c:pt>
                <c:pt idx="22380">
                  <c:v>51.848983021790801</c:v>
                </c:pt>
                <c:pt idx="22381">
                  <c:v>51.851299777064298</c:v>
                </c:pt>
                <c:pt idx="22382">
                  <c:v>51.853616532337902</c:v>
                </c:pt>
                <c:pt idx="22383">
                  <c:v>51.8559332876114</c:v>
                </c:pt>
                <c:pt idx="22384">
                  <c:v>51.858250042884897</c:v>
                </c:pt>
                <c:pt idx="22385">
                  <c:v>51.860566798158501</c:v>
                </c:pt>
                <c:pt idx="22386">
                  <c:v>51.862883553431999</c:v>
                </c:pt>
                <c:pt idx="22387">
                  <c:v>51.865200308705603</c:v>
                </c:pt>
                <c:pt idx="22388">
                  <c:v>51.867517063979101</c:v>
                </c:pt>
                <c:pt idx="22389">
                  <c:v>51.869833819252598</c:v>
                </c:pt>
                <c:pt idx="22390">
                  <c:v>51.872150574526202</c:v>
                </c:pt>
                <c:pt idx="22391">
                  <c:v>51.8744673297997</c:v>
                </c:pt>
                <c:pt idx="22392">
                  <c:v>51.876784085073297</c:v>
                </c:pt>
                <c:pt idx="22393">
                  <c:v>51.879100840346801</c:v>
                </c:pt>
                <c:pt idx="22394">
                  <c:v>51.881417595620299</c:v>
                </c:pt>
                <c:pt idx="22395">
                  <c:v>51.883734350893903</c:v>
                </c:pt>
                <c:pt idx="22396">
                  <c:v>51.8860511061674</c:v>
                </c:pt>
                <c:pt idx="22397">
                  <c:v>51.888367861440997</c:v>
                </c:pt>
                <c:pt idx="22398">
                  <c:v>51.890684616714502</c:v>
                </c:pt>
                <c:pt idx="22399">
                  <c:v>51.893001371987999</c:v>
                </c:pt>
                <c:pt idx="22400">
                  <c:v>51.895318127261604</c:v>
                </c:pt>
                <c:pt idx="22401">
                  <c:v>51.897634882535101</c:v>
                </c:pt>
                <c:pt idx="22402">
                  <c:v>51.899951637808698</c:v>
                </c:pt>
                <c:pt idx="22403">
                  <c:v>51.902268393082203</c:v>
                </c:pt>
                <c:pt idx="22404">
                  <c:v>51.9045851483557</c:v>
                </c:pt>
                <c:pt idx="22405">
                  <c:v>51.906901903629297</c:v>
                </c:pt>
                <c:pt idx="22406">
                  <c:v>51.909218658902802</c:v>
                </c:pt>
                <c:pt idx="22407">
                  <c:v>51.911535414176399</c:v>
                </c:pt>
                <c:pt idx="22408">
                  <c:v>51.913852169449903</c:v>
                </c:pt>
                <c:pt idx="22409">
                  <c:v>51.916168924723401</c:v>
                </c:pt>
                <c:pt idx="22410">
                  <c:v>51.918485679996998</c:v>
                </c:pt>
                <c:pt idx="22411">
                  <c:v>51.920802435270502</c:v>
                </c:pt>
                <c:pt idx="22412">
                  <c:v>51.923119190544099</c:v>
                </c:pt>
                <c:pt idx="22413">
                  <c:v>51.925435945817597</c:v>
                </c:pt>
                <c:pt idx="22414">
                  <c:v>51.927752701091102</c:v>
                </c:pt>
                <c:pt idx="22415">
                  <c:v>51.930069456364699</c:v>
                </c:pt>
                <c:pt idx="22416">
                  <c:v>51.932386211638203</c:v>
                </c:pt>
                <c:pt idx="22417">
                  <c:v>51.9347029669118</c:v>
                </c:pt>
                <c:pt idx="22418">
                  <c:v>51.937019722185298</c:v>
                </c:pt>
                <c:pt idx="22419">
                  <c:v>51.939336477458802</c:v>
                </c:pt>
                <c:pt idx="22420">
                  <c:v>51.941653232732399</c:v>
                </c:pt>
                <c:pt idx="22421">
                  <c:v>51.943969988005897</c:v>
                </c:pt>
                <c:pt idx="22422">
                  <c:v>51.946286743279501</c:v>
                </c:pt>
                <c:pt idx="22423">
                  <c:v>51.948603498552998</c:v>
                </c:pt>
                <c:pt idx="22424">
                  <c:v>51.950920253826503</c:v>
                </c:pt>
                <c:pt idx="22425">
                  <c:v>51.9532370091001</c:v>
                </c:pt>
                <c:pt idx="22426">
                  <c:v>51.955553764373597</c:v>
                </c:pt>
                <c:pt idx="22427">
                  <c:v>51.957870519647201</c:v>
                </c:pt>
                <c:pt idx="22428">
                  <c:v>51.960187274920699</c:v>
                </c:pt>
                <c:pt idx="22429">
                  <c:v>51.962504030194197</c:v>
                </c:pt>
                <c:pt idx="22430">
                  <c:v>51.964820785467801</c:v>
                </c:pt>
                <c:pt idx="22431">
                  <c:v>51.967137540741298</c:v>
                </c:pt>
                <c:pt idx="22432">
                  <c:v>51.969454296014902</c:v>
                </c:pt>
                <c:pt idx="22433">
                  <c:v>51.9717710512884</c:v>
                </c:pt>
                <c:pt idx="22434">
                  <c:v>51.974087806561897</c:v>
                </c:pt>
                <c:pt idx="22435">
                  <c:v>51.976404561835501</c:v>
                </c:pt>
                <c:pt idx="22436">
                  <c:v>51.978721317108999</c:v>
                </c:pt>
                <c:pt idx="22437">
                  <c:v>51.981038072382603</c:v>
                </c:pt>
                <c:pt idx="22438">
                  <c:v>51.9833548276561</c:v>
                </c:pt>
                <c:pt idx="22439">
                  <c:v>51.985671582929598</c:v>
                </c:pt>
                <c:pt idx="22440">
                  <c:v>51.987988338203202</c:v>
                </c:pt>
                <c:pt idx="22441">
                  <c:v>51.990305093476699</c:v>
                </c:pt>
                <c:pt idx="22442">
                  <c:v>51.992621848750296</c:v>
                </c:pt>
                <c:pt idx="22443">
                  <c:v>51.994938604023801</c:v>
                </c:pt>
                <c:pt idx="22444">
                  <c:v>51.997255359297299</c:v>
                </c:pt>
                <c:pt idx="22445">
                  <c:v>51.999572114570903</c:v>
                </c:pt>
                <c:pt idx="22446">
                  <c:v>52.0018888698444</c:v>
                </c:pt>
                <c:pt idx="22447">
                  <c:v>52.004205625117997</c:v>
                </c:pt>
                <c:pt idx="22448">
                  <c:v>52.006522380391502</c:v>
                </c:pt>
                <c:pt idx="22449">
                  <c:v>52.008839135664999</c:v>
                </c:pt>
                <c:pt idx="22450">
                  <c:v>52.011155890938603</c:v>
                </c:pt>
                <c:pt idx="22451">
                  <c:v>52.013472646212101</c:v>
                </c:pt>
                <c:pt idx="22452">
                  <c:v>52.015789401485698</c:v>
                </c:pt>
                <c:pt idx="22453">
                  <c:v>52.018106156759202</c:v>
                </c:pt>
                <c:pt idx="22454">
                  <c:v>52.0204229120327</c:v>
                </c:pt>
                <c:pt idx="22455">
                  <c:v>52.022739667306297</c:v>
                </c:pt>
                <c:pt idx="22456">
                  <c:v>52.025056422579802</c:v>
                </c:pt>
                <c:pt idx="22457">
                  <c:v>52.027373177853399</c:v>
                </c:pt>
                <c:pt idx="22458">
                  <c:v>52.029689933126903</c:v>
                </c:pt>
                <c:pt idx="22459">
                  <c:v>52.032006688400401</c:v>
                </c:pt>
                <c:pt idx="22460">
                  <c:v>52.034323443673998</c:v>
                </c:pt>
                <c:pt idx="22461">
                  <c:v>52.036640198947502</c:v>
                </c:pt>
                <c:pt idx="22462">
                  <c:v>52.038956954221099</c:v>
                </c:pt>
                <c:pt idx="22463">
                  <c:v>52.041273709494597</c:v>
                </c:pt>
                <c:pt idx="22464">
                  <c:v>52.043590464768101</c:v>
                </c:pt>
                <c:pt idx="22465">
                  <c:v>52.045907220041698</c:v>
                </c:pt>
                <c:pt idx="22466">
                  <c:v>52.048223975315203</c:v>
                </c:pt>
                <c:pt idx="22467">
                  <c:v>52.0505407305888</c:v>
                </c:pt>
                <c:pt idx="22468">
                  <c:v>52.052857485862297</c:v>
                </c:pt>
                <c:pt idx="22469">
                  <c:v>52.055174241135802</c:v>
                </c:pt>
                <c:pt idx="22470">
                  <c:v>52.057490996409399</c:v>
                </c:pt>
                <c:pt idx="22471">
                  <c:v>52.059807751682897</c:v>
                </c:pt>
                <c:pt idx="22472">
                  <c:v>52.062124506956501</c:v>
                </c:pt>
                <c:pt idx="22473">
                  <c:v>52.064441262229998</c:v>
                </c:pt>
                <c:pt idx="22474">
                  <c:v>52.066758017503503</c:v>
                </c:pt>
                <c:pt idx="22475">
                  <c:v>52.0690747727771</c:v>
                </c:pt>
                <c:pt idx="22476">
                  <c:v>52.071391528050597</c:v>
                </c:pt>
                <c:pt idx="22477">
                  <c:v>52.073708283324201</c:v>
                </c:pt>
                <c:pt idx="22478">
                  <c:v>52.076025038597699</c:v>
                </c:pt>
                <c:pt idx="22479">
                  <c:v>52.078341793871203</c:v>
                </c:pt>
                <c:pt idx="22480">
                  <c:v>52.0806585491448</c:v>
                </c:pt>
                <c:pt idx="22481">
                  <c:v>52.082975304418298</c:v>
                </c:pt>
                <c:pt idx="22482">
                  <c:v>52.085292059691902</c:v>
                </c:pt>
                <c:pt idx="22483">
                  <c:v>52.0876088149654</c:v>
                </c:pt>
                <c:pt idx="22484">
                  <c:v>52.089925570238996</c:v>
                </c:pt>
                <c:pt idx="22485">
                  <c:v>52.092242325512501</c:v>
                </c:pt>
                <c:pt idx="22486">
                  <c:v>52.094559080785999</c:v>
                </c:pt>
                <c:pt idx="22487">
                  <c:v>52.096875836059603</c:v>
                </c:pt>
                <c:pt idx="22488">
                  <c:v>52.0991925913331</c:v>
                </c:pt>
                <c:pt idx="22489">
                  <c:v>52.101509346606697</c:v>
                </c:pt>
                <c:pt idx="22490">
                  <c:v>52.103826101880202</c:v>
                </c:pt>
                <c:pt idx="22491">
                  <c:v>52.106142857153699</c:v>
                </c:pt>
                <c:pt idx="22492">
                  <c:v>52.108459612427303</c:v>
                </c:pt>
                <c:pt idx="22493">
                  <c:v>52.110776367700801</c:v>
                </c:pt>
                <c:pt idx="22494">
                  <c:v>52.113093122974398</c:v>
                </c:pt>
                <c:pt idx="22495">
                  <c:v>52.115409878247902</c:v>
                </c:pt>
                <c:pt idx="22496">
                  <c:v>52.1177266335214</c:v>
                </c:pt>
                <c:pt idx="22497">
                  <c:v>52.120043388794997</c:v>
                </c:pt>
                <c:pt idx="22498">
                  <c:v>52.122360144068502</c:v>
                </c:pt>
                <c:pt idx="22499">
                  <c:v>52.124676899342099</c:v>
                </c:pt>
                <c:pt idx="22500">
                  <c:v>52.126993654615603</c:v>
                </c:pt>
                <c:pt idx="22501">
                  <c:v>52.129310409889101</c:v>
                </c:pt>
                <c:pt idx="22502">
                  <c:v>52.131627165162698</c:v>
                </c:pt>
                <c:pt idx="22503">
                  <c:v>52.133943920436202</c:v>
                </c:pt>
                <c:pt idx="22504">
                  <c:v>52.136260675709799</c:v>
                </c:pt>
                <c:pt idx="22505">
                  <c:v>52.138577430983297</c:v>
                </c:pt>
                <c:pt idx="22506">
                  <c:v>52.140894186256801</c:v>
                </c:pt>
                <c:pt idx="22507">
                  <c:v>52.143210941530398</c:v>
                </c:pt>
                <c:pt idx="22508">
                  <c:v>52.145527696803903</c:v>
                </c:pt>
                <c:pt idx="22509">
                  <c:v>52.1478444520775</c:v>
                </c:pt>
                <c:pt idx="22510">
                  <c:v>52.150161207350997</c:v>
                </c:pt>
                <c:pt idx="22511">
                  <c:v>52.152477962624502</c:v>
                </c:pt>
                <c:pt idx="22512">
                  <c:v>52.154794717898099</c:v>
                </c:pt>
                <c:pt idx="22513">
                  <c:v>52.157111473171597</c:v>
                </c:pt>
                <c:pt idx="22514">
                  <c:v>52.159428228445201</c:v>
                </c:pt>
                <c:pt idx="22515">
                  <c:v>52.161744983718698</c:v>
                </c:pt>
                <c:pt idx="22516">
                  <c:v>52.164061738992203</c:v>
                </c:pt>
                <c:pt idx="22517">
                  <c:v>52.1663784942658</c:v>
                </c:pt>
                <c:pt idx="22518">
                  <c:v>52.168695249539297</c:v>
                </c:pt>
                <c:pt idx="22519">
                  <c:v>52.171012004812901</c:v>
                </c:pt>
                <c:pt idx="22520">
                  <c:v>52.173328760086399</c:v>
                </c:pt>
                <c:pt idx="22521">
                  <c:v>52.175645515359903</c:v>
                </c:pt>
                <c:pt idx="22522">
                  <c:v>52.1779622706335</c:v>
                </c:pt>
                <c:pt idx="22523">
                  <c:v>52.180279025906998</c:v>
                </c:pt>
                <c:pt idx="22524">
                  <c:v>52.182595781180602</c:v>
                </c:pt>
                <c:pt idx="22525">
                  <c:v>52.1849125364541</c:v>
                </c:pt>
                <c:pt idx="22526">
                  <c:v>52.187229291727597</c:v>
                </c:pt>
                <c:pt idx="22527">
                  <c:v>52.189546047001201</c:v>
                </c:pt>
                <c:pt idx="22528">
                  <c:v>52.191862802274699</c:v>
                </c:pt>
                <c:pt idx="22529">
                  <c:v>52.194179557548303</c:v>
                </c:pt>
                <c:pt idx="22530">
                  <c:v>52.1964963128218</c:v>
                </c:pt>
                <c:pt idx="22531">
                  <c:v>52.198813068095298</c:v>
                </c:pt>
                <c:pt idx="22532">
                  <c:v>52.201129823368902</c:v>
                </c:pt>
                <c:pt idx="22533">
                  <c:v>52.203446578642399</c:v>
                </c:pt>
                <c:pt idx="22534">
                  <c:v>52.205763333916003</c:v>
                </c:pt>
                <c:pt idx="22535">
                  <c:v>52.208080089189501</c:v>
                </c:pt>
                <c:pt idx="22536">
                  <c:v>52.210396844462998</c:v>
                </c:pt>
                <c:pt idx="22537">
                  <c:v>52.212713599736603</c:v>
                </c:pt>
                <c:pt idx="22538">
                  <c:v>52.2150303550101</c:v>
                </c:pt>
                <c:pt idx="22539">
                  <c:v>52.217347110283697</c:v>
                </c:pt>
                <c:pt idx="22540">
                  <c:v>52.219663865557202</c:v>
                </c:pt>
                <c:pt idx="22541">
                  <c:v>52.221980620830699</c:v>
                </c:pt>
                <c:pt idx="22542">
                  <c:v>52.224297376104303</c:v>
                </c:pt>
                <c:pt idx="22543">
                  <c:v>52.226614131377801</c:v>
                </c:pt>
                <c:pt idx="22544">
                  <c:v>52.228930886651398</c:v>
                </c:pt>
                <c:pt idx="22545">
                  <c:v>52.231247641924902</c:v>
                </c:pt>
                <c:pt idx="22546">
                  <c:v>52.2335643971984</c:v>
                </c:pt>
                <c:pt idx="22547">
                  <c:v>52.235881152471997</c:v>
                </c:pt>
                <c:pt idx="22548">
                  <c:v>52.238197907745501</c:v>
                </c:pt>
                <c:pt idx="22549">
                  <c:v>52.240514663019098</c:v>
                </c:pt>
                <c:pt idx="22550">
                  <c:v>52.242831418292603</c:v>
                </c:pt>
                <c:pt idx="22551">
                  <c:v>52.245148173566101</c:v>
                </c:pt>
                <c:pt idx="22552">
                  <c:v>52.247464928839698</c:v>
                </c:pt>
                <c:pt idx="22553">
                  <c:v>52.249781684113202</c:v>
                </c:pt>
                <c:pt idx="22554">
                  <c:v>52.252098439386799</c:v>
                </c:pt>
                <c:pt idx="22555">
                  <c:v>52.254415194660297</c:v>
                </c:pt>
                <c:pt idx="22556">
                  <c:v>52.256731949933801</c:v>
                </c:pt>
                <c:pt idx="22557">
                  <c:v>52.259048705207398</c:v>
                </c:pt>
                <c:pt idx="22558">
                  <c:v>52.261365460480903</c:v>
                </c:pt>
                <c:pt idx="22559">
                  <c:v>52.2636822157545</c:v>
                </c:pt>
                <c:pt idx="22560">
                  <c:v>52.265998971027997</c:v>
                </c:pt>
                <c:pt idx="22561">
                  <c:v>52.268315726301502</c:v>
                </c:pt>
                <c:pt idx="22562">
                  <c:v>52.270632481575099</c:v>
                </c:pt>
                <c:pt idx="22563">
                  <c:v>52.272949236848604</c:v>
                </c:pt>
                <c:pt idx="22564">
                  <c:v>52.2752659921222</c:v>
                </c:pt>
                <c:pt idx="22565">
                  <c:v>52.277582747395698</c:v>
                </c:pt>
                <c:pt idx="22566">
                  <c:v>52.279899502669203</c:v>
                </c:pt>
                <c:pt idx="22567">
                  <c:v>52.2822162579428</c:v>
                </c:pt>
                <c:pt idx="22568">
                  <c:v>52.284533013216297</c:v>
                </c:pt>
                <c:pt idx="22569">
                  <c:v>52.286849768489901</c:v>
                </c:pt>
                <c:pt idx="22570">
                  <c:v>52.289166523763399</c:v>
                </c:pt>
                <c:pt idx="22571">
                  <c:v>52.291483279036903</c:v>
                </c:pt>
                <c:pt idx="22572">
                  <c:v>52.2938000343105</c:v>
                </c:pt>
                <c:pt idx="22573">
                  <c:v>52.296116789583998</c:v>
                </c:pt>
                <c:pt idx="22574">
                  <c:v>52.298433544857602</c:v>
                </c:pt>
                <c:pt idx="22575">
                  <c:v>52.300750300131099</c:v>
                </c:pt>
                <c:pt idx="22576">
                  <c:v>52.303067055404597</c:v>
                </c:pt>
                <c:pt idx="22577">
                  <c:v>52.305383810678201</c:v>
                </c:pt>
                <c:pt idx="22578">
                  <c:v>52.307700565951698</c:v>
                </c:pt>
                <c:pt idx="22579">
                  <c:v>52.310017321225303</c:v>
                </c:pt>
                <c:pt idx="22580">
                  <c:v>52.3123340764988</c:v>
                </c:pt>
                <c:pt idx="22581">
                  <c:v>52.314650831772298</c:v>
                </c:pt>
                <c:pt idx="22582">
                  <c:v>52.316967587045902</c:v>
                </c:pt>
                <c:pt idx="22583">
                  <c:v>52.319284342319399</c:v>
                </c:pt>
                <c:pt idx="22584">
                  <c:v>52.321601097593003</c:v>
                </c:pt>
                <c:pt idx="22585">
                  <c:v>52.323917852866501</c:v>
                </c:pt>
                <c:pt idx="22586">
                  <c:v>52.326234608139998</c:v>
                </c:pt>
                <c:pt idx="22587">
                  <c:v>52.328551363413602</c:v>
                </c:pt>
                <c:pt idx="22588">
                  <c:v>52.3308681186871</c:v>
                </c:pt>
                <c:pt idx="22589">
                  <c:v>52.333184873960697</c:v>
                </c:pt>
                <c:pt idx="22590">
                  <c:v>52.335501629234201</c:v>
                </c:pt>
                <c:pt idx="22591">
                  <c:v>52.337818384507699</c:v>
                </c:pt>
                <c:pt idx="22592">
                  <c:v>52.340135139781303</c:v>
                </c:pt>
                <c:pt idx="22593">
                  <c:v>52.342451895054801</c:v>
                </c:pt>
                <c:pt idx="22594">
                  <c:v>52.344768650328398</c:v>
                </c:pt>
                <c:pt idx="22595">
                  <c:v>52.347085405601902</c:v>
                </c:pt>
                <c:pt idx="22596">
                  <c:v>52.3494021608754</c:v>
                </c:pt>
                <c:pt idx="22597">
                  <c:v>52.351718916148997</c:v>
                </c:pt>
                <c:pt idx="22598">
                  <c:v>52.354035671422501</c:v>
                </c:pt>
                <c:pt idx="22599">
                  <c:v>52.356352426696098</c:v>
                </c:pt>
                <c:pt idx="22600">
                  <c:v>52.358669181969603</c:v>
                </c:pt>
                <c:pt idx="22601">
                  <c:v>52.3609859372431</c:v>
                </c:pt>
                <c:pt idx="22602">
                  <c:v>52.363302692516697</c:v>
                </c:pt>
                <c:pt idx="22603">
                  <c:v>52.365619447790202</c:v>
                </c:pt>
                <c:pt idx="22604">
                  <c:v>52.367936203063799</c:v>
                </c:pt>
                <c:pt idx="22605">
                  <c:v>52.370252958337304</c:v>
                </c:pt>
                <c:pt idx="22606">
                  <c:v>52.372569713610801</c:v>
                </c:pt>
                <c:pt idx="22607">
                  <c:v>52.374886468884398</c:v>
                </c:pt>
                <c:pt idx="22608">
                  <c:v>52.377203224157903</c:v>
                </c:pt>
                <c:pt idx="22609">
                  <c:v>52.3795199794315</c:v>
                </c:pt>
                <c:pt idx="22610">
                  <c:v>52.381836734704997</c:v>
                </c:pt>
                <c:pt idx="22611">
                  <c:v>52.384153489978502</c:v>
                </c:pt>
                <c:pt idx="22612">
                  <c:v>52.386470245252099</c:v>
                </c:pt>
                <c:pt idx="22613">
                  <c:v>52.388787000525603</c:v>
                </c:pt>
                <c:pt idx="22614">
                  <c:v>52.3911037557992</c:v>
                </c:pt>
                <c:pt idx="22615">
                  <c:v>52.393420511072698</c:v>
                </c:pt>
                <c:pt idx="22616">
                  <c:v>52.395737266346202</c:v>
                </c:pt>
                <c:pt idx="22617">
                  <c:v>52.398054021619799</c:v>
                </c:pt>
                <c:pt idx="22618">
                  <c:v>52.400370776893297</c:v>
                </c:pt>
                <c:pt idx="22619">
                  <c:v>52.402687532166901</c:v>
                </c:pt>
                <c:pt idx="22620">
                  <c:v>52.405004287440399</c:v>
                </c:pt>
                <c:pt idx="22621">
                  <c:v>52.407321042713903</c:v>
                </c:pt>
                <c:pt idx="22622">
                  <c:v>52.4096377979875</c:v>
                </c:pt>
                <c:pt idx="22623">
                  <c:v>52.411954553260998</c:v>
                </c:pt>
                <c:pt idx="22624">
                  <c:v>52.414271308534602</c:v>
                </c:pt>
                <c:pt idx="22625">
                  <c:v>52.416588063808099</c:v>
                </c:pt>
                <c:pt idx="22626">
                  <c:v>52.418904819081703</c:v>
                </c:pt>
                <c:pt idx="22627">
                  <c:v>52.421221574355201</c:v>
                </c:pt>
                <c:pt idx="22628">
                  <c:v>52.423538329628698</c:v>
                </c:pt>
                <c:pt idx="22629">
                  <c:v>52.425855084902302</c:v>
                </c:pt>
                <c:pt idx="22630">
                  <c:v>52.4281718401758</c:v>
                </c:pt>
                <c:pt idx="22631">
                  <c:v>52.430488595449397</c:v>
                </c:pt>
                <c:pt idx="22632">
                  <c:v>52.432805350722901</c:v>
                </c:pt>
                <c:pt idx="22633">
                  <c:v>52.435122105996399</c:v>
                </c:pt>
                <c:pt idx="22634">
                  <c:v>52.437438861270003</c:v>
                </c:pt>
                <c:pt idx="22635">
                  <c:v>52.439755616543501</c:v>
                </c:pt>
                <c:pt idx="22636">
                  <c:v>52.442072371817098</c:v>
                </c:pt>
                <c:pt idx="22637">
                  <c:v>52.444389127090602</c:v>
                </c:pt>
                <c:pt idx="22638">
                  <c:v>52.4467058823641</c:v>
                </c:pt>
                <c:pt idx="22639">
                  <c:v>52.449022637637697</c:v>
                </c:pt>
                <c:pt idx="22640">
                  <c:v>52.451339392911201</c:v>
                </c:pt>
                <c:pt idx="22641">
                  <c:v>52.453656148184798</c:v>
                </c:pt>
                <c:pt idx="22642">
                  <c:v>52.455972903458303</c:v>
                </c:pt>
                <c:pt idx="22643">
                  <c:v>52.4582896587318</c:v>
                </c:pt>
                <c:pt idx="22644">
                  <c:v>52.460606414005397</c:v>
                </c:pt>
                <c:pt idx="22645">
                  <c:v>52.462923169278902</c:v>
                </c:pt>
                <c:pt idx="22646">
                  <c:v>52.465239924552499</c:v>
                </c:pt>
                <c:pt idx="22647">
                  <c:v>52.467556679825996</c:v>
                </c:pt>
                <c:pt idx="22648">
                  <c:v>52.469873435099501</c:v>
                </c:pt>
                <c:pt idx="22649">
                  <c:v>52.472190190373098</c:v>
                </c:pt>
                <c:pt idx="22650">
                  <c:v>52.474506945646603</c:v>
                </c:pt>
                <c:pt idx="22651">
                  <c:v>52.4768237009202</c:v>
                </c:pt>
                <c:pt idx="22652">
                  <c:v>52.479140456193697</c:v>
                </c:pt>
                <c:pt idx="22653">
                  <c:v>52.481457211467202</c:v>
                </c:pt>
                <c:pt idx="22654">
                  <c:v>52.483773966740799</c:v>
                </c:pt>
                <c:pt idx="22655">
                  <c:v>52.486090722014303</c:v>
                </c:pt>
                <c:pt idx="22656">
                  <c:v>52.4884074772879</c:v>
                </c:pt>
                <c:pt idx="22657">
                  <c:v>52.490724232561398</c:v>
                </c:pt>
                <c:pt idx="22658">
                  <c:v>52.493040987834902</c:v>
                </c:pt>
                <c:pt idx="22659">
                  <c:v>52.495357743108499</c:v>
                </c:pt>
                <c:pt idx="22660">
                  <c:v>52.497674498381997</c:v>
                </c:pt>
                <c:pt idx="22661">
                  <c:v>52.499991253655601</c:v>
                </c:pt>
                <c:pt idx="22662">
                  <c:v>52.502308008929099</c:v>
                </c:pt>
                <c:pt idx="22663">
                  <c:v>52.504624764202603</c:v>
                </c:pt>
                <c:pt idx="22664">
                  <c:v>52.5069415194762</c:v>
                </c:pt>
                <c:pt idx="22665">
                  <c:v>52.509258274749698</c:v>
                </c:pt>
                <c:pt idx="22666">
                  <c:v>52.511575030023302</c:v>
                </c:pt>
                <c:pt idx="22667">
                  <c:v>52.513891785296799</c:v>
                </c:pt>
                <c:pt idx="22668">
                  <c:v>52.516208540570297</c:v>
                </c:pt>
                <c:pt idx="22669">
                  <c:v>52.518525295843901</c:v>
                </c:pt>
                <c:pt idx="22670">
                  <c:v>52.520842051117398</c:v>
                </c:pt>
                <c:pt idx="22671">
                  <c:v>52.523158806391002</c:v>
                </c:pt>
                <c:pt idx="22672">
                  <c:v>52.5254755616645</c:v>
                </c:pt>
                <c:pt idx="22673">
                  <c:v>52.527792316937997</c:v>
                </c:pt>
                <c:pt idx="22674">
                  <c:v>52.530109072211602</c:v>
                </c:pt>
                <c:pt idx="22675">
                  <c:v>52.532425827485099</c:v>
                </c:pt>
                <c:pt idx="22676">
                  <c:v>52.534742582758703</c:v>
                </c:pt>
                <c:pt idx="22677">
                  <c:v>52.537059338032201</c:v>
                </c:pt>
                <c:pt idx="22678">
                  <c:v>52.539376093305698</c:v>
                </c:pt>
                <c:pt idx="22679">
                  <c:v>52.541692848579302</c:v>
                </c:pt>
                <c:pt idx="22680">
                  <c:v>52.5440096038528</c:v>
                </c:pt>
                <c:pt idx="22681">
                  <c:v>52.546326359126397</c:v>
                </c:pt>
                <c:pt idx="22682">
                  <c:v>52.548643114399901</c:v>
                </c:pt>
                <c:pt idx="22683">
                  <c:v>52.550959869673399</c:v>
                </c:pt>
                <c:pt idx="22684">
                  <c:v>52.553276624947003</c:v>
                </c:pt>
                <c:pt idx="22685">
                  <c:v>52.5555933802205</c:v>
                </c:pt>
                <c:pt idx="22686">
                  <c:v>52.557910135494097</c:v>
                </c:pt>
                <c:pt idx="22687">
                  <c:v>52.560226890767602</c:v>
                </c:pt>
                <c:pt idx="22688">
                  <c:v>52.5625436460411</c:v>
                </c:pt>
                <c:pt idx="22689">
                  <c:v>52.564860401314697</c:v>
                </c:pt>
                <c:pt idx="22690">
                  <c:v>52.567177156588201</c:v>
                </c:pt>
                <c:pt idx="22691">
                  <c:v>52.569493911861798</c:v>
                </c:pt>
                <c:pt idx="22692">
                  <c:v>52.571810667135303</c:v>
                </c:pt>
                <c:pt idx="22693">
                  <c:v>52.5741274224088</c:v>
                </c:pt>
                <c:pt idx="22694">
                  <c:v>52.576444177682397</c:v>
                </c:pt>
                <c:pt idx="22695">
                  <c:v>52.578760932955902</c:v>
                </c:pt>
                <c:pt idx="22696">
                  <c:v>52.581077688229499</c:v>
                </c:pt>
                <c:pt idx="22697">
                  <c:v>52.583394443503003</c:v>
                </c:pt>
                <c:pt idx="22698">
                  <c:v>52.585711198776501</c:v>
                </c:pt>
                <c:pt idx="22699">
                  <c:v>52.588027954050098</c:v>
                </c:pt>
                <c:pt idx="22700">
                  <c:v>52.590344709323603</c:v>
                </c:pt>
                <c:pt idx="22701">
                  <c:v>52.592661464597199</c:v>
                </c:pt>
                <c:pt idx="22702">
                  <c:v>52.594978219870697</c:v>
                </c:pt>
                <c:pt idx="22703">
                  <c:v>52.597294975144202</c:v>
                </c:pt>
                <c:pt idx="22704">
                  <c:v>52.599611730417799</c:v>
                </c:pt>
                <c:pt idx="22705">
                  <c:v>52.601928485691303</c:v>
                </c:pt>
                <c:pt idx="22706">
                  <c:v>52.6042452409649</c:v>
                </c:pt>
                <c:pt idx="22707">
                  <c:v>52.606561996238398</c:v>
                </c:pt>
                <c:pt idx="22708">
                  <c:v>52.608878751511902</c:v>
                </c:pt>
                <c:pt idx="22709">
                  <c:v>52.611195506785499</c:v>
                </c:pt>
                <c:pt idx="22710">
                  <c:v>52.613512262058997</c:v>
                </c:pt>
                <c:pt idx="22711">
                  <c:v>52.615829017332601</c:v>
                </c:pt>
                <c:pt idx="22712">
                  <c:v>52.618145772606098</c:v>
                </c:pt>
                <c:pt idx="22713">
                  <c:v>52.620462527879603</c:v>
                </c:pt>
                <c:pt idx="22714">
                  <c:v>52.6227792831532</c:v>
                </c:pt>
                <c:pt idx="22715">
                  <c:v>52.625096038426697</c:v>
                </c:pt>
                <c:pt idx="22716">
                  <c:v>52.627412793700302</c:v>
                </c:pt>
                <c:pt idx="22717">
                  <c:v>52.629729548973799</c:v>
                </c:pt>
                <c:pt idx="22718">
                  <c:v>52.632046304247297</c:v>
                </c:pt>
                <c:pt idx="22719">
                  <c:v>52.634363059520901</c:v>
                </c:pt>
                <c:pt idx="22720">
                  <c:v>52.636679814794398</c:v>
                </c:pt>
                <c:pt idx="22721">
                  <c:v>52.638996570068002</c:v>
                </c:pt>
                <c:pt idx="22722">
                  <c:v>52.6413133253415</c:v>
                </c:pt>
                <c:pt idx="22723">
                  <c:v>52.643630080614997</c:v>
                </c:pt>
                <c:pt idx="22724">
                  <c:v>52.645946835888601</c:v>
                </c:pt>
                <c:pt idx="22725">
                  <c:v>52.648263591162099</c:v>
                </c:pt>
                <c:pt idx="22726">
                  <c:v>52.650580346435703</c:v>
                </c:pt>
                <c:pt idx="22727">
                  <c:v>52.6528971017092</c:v>
                </c:pt>
                <c:pt idx="22728">
                  <c:v>52.655213856982698</c:v>
                </c:pt>
                <c:pt idx="22729">
                  <c:v>52.657530612256302</c:v>
                </c:pt>
                <c:pt idx="22730">
                  <c:v>52.6598473675298</c:v>
                </c:pt>
                <c:pt idx="22731">
                  <c:v>52.662164122803397</c:v>
                </c:pt>
                <c:pt idx="22732">
                  <c:v>52.664480878076901</c:v>
                </c:pt>
                <c:pt idx="22733">
                  <c:v>52.666797633350399</c:v>
                </c:pt>
                <c:pt idx="22734">
                  <c:v>52.669114388624003</c:v>
                </c:pt>
                <c:pt idx="22735">
                  <c:v>52.6714311438975</c:v>
                </c:pt>
                <c:pt idx="22736">
                  <c:v>52.673747899171097</c:v>
                </c:pt>
                <c:pt idx="22737">
                  <c:v>52.676064654444602</c:v>
                </c:pt>
                <c:pt idx="22738">
                  <c:v>52.678381409718099</c:v>
                </c:pt>
                <c:pt idx="22739">
                  <c:v>52.680698164991703</c:v>
                </c:pt>
                <c:pt idx="22740">
                  <c:v>52.683014920265201</c:v>
                </c:pt>
                <c:pt idx="22741">
                  <c:v>52.685331675538798</c:v>
                </c:pt>
                <c:pt idx="22742">
                  <c:v>52.687648430812303</c:v>
                </c:pt>
                <c:pt idx="22743">
                  <c:v>52.6899651860858</c:v>
                </c:pt>
                <c:pt idx="22744">
                  <c:v>52.692281941359397</c:v>
                </c:pt>
                <c:pt idx="22745">
                  <c:v>52.694598696632902</c:v>
                </c:pt>
                <c:pt idx="22746">
                  <c:v>52.696915451906499</c:v>
                </c:pt>
                <c:pt idx="22747">
                  <c:v>52.699232207180003</c:v>
                </c:pt>
                <c:pt idx="22748">
                  <c:v>52.701548962453501</c:v>
                </c:pt>
                <c:pt idx="22749">
                  <c:v>52.703865717727098</c:v>
                </c:pt>
                <c:pt idx="22750">
                  <c:v>52.706182473000602</c:v>
                </c:pt>
                <c:pt idx="22751">
                  <c:v>52.708499228274199</c:v>
                </c:pt>
                <c:pt idx="22752">
                  <c:v>52.710815983547697</c:v>
                </c:pt>
                <c:pt idx="22753">
                  <c:v>52.713132738821201</c:v>
                </c:pt>
                <c:pt idx="22754">
                  <c:v>52.715449494094798</c:v>
                </c:pt>
                <c:pt idx="22755">
                  <c:v>52.717766249368303</c:v>
                </c:pt>
                <c:pt idx="22756">
                  <c:v>52.7200830046419</c:v>
                </c:pt>
                <c:pt idx="22757">
                  <c:v>52.722399759915398</c:v>
                </c:pt>
                <c:pt idx="22758">
                  <c:v>52.724716515188902</c:v>
                </c:pt>
                <c:pt idx="22759">
                  <c:v>52.727033270462499</c:v>
                </c:pt>
                <c:pt idx="22760">
                  <c:v>52.729350025735997</c:v>
                </c:pt>
                <c:pt idx="22761">
                  <c:v>52.731666781009601</c:v>
                </c:pt>
                <c:pt idx="22762">
                  <c:v>52.733983536283098</c:v>
                </c:pt>
                <c:pt idx="22763">
                  <c:v>52.736300291556603</c:v>
                </c:pt>
                <c:pt idx="22764">
                  <c:v>52.7386170468302</c:v>
                </c:pt>
                <c:pt idx="22765">
                  <c:v>52.740933802103697</c:v>
                </c:pt>
                <c:pt idx="22766">
                  <c:v>52.743250557377301</c:v>
                </c:pt>
                <c:pt idx="22767">
                  <c:v>52.745567312650799</c:v>
                </c:pt>
                <c:pt idx="22768">
                  <c:v>52.747884067924304</c:v>
                </c:pt>
                <c:pt idx="22769">
                  <c:v>52.7502008231979</c:v>
                </c:pt>
                <c:pt idx="22770">
                  <c:v>52.752517578471398</c:v>
                </c:pt>
                <c:pt idx="22771">
                  <c:v>52.754834333745002</c:v>
                </c:pt>
                <c:pt idx="22772">
                  <c:v>52.7571510890185</c:v>
                </c:pt>
                <c:pt idx="22773">
                  <c:v>52.759467844292097</c:v>
                </c:pt>
                <c:pt idx="22774">
                  <c:v>52.761784599565601</c:v>
                </c:pt>
                <c:pt idx="22775">
                  <c:v>52.764101354839099</c:v>
                </c:pt>
                <c:pt idx="22776">
                  <c:v>52.766418110112703</c:v>
                </c:pt>
                <c:pt idx="22777">
                  <c:v>52.7687348653862</c:v>
                </c:pt>
                <c:pt idx="22778">
                  <c:v>52.771051620659797</c:v>
                </c:pt>
                <c:pt idx="22779">
                  <c:v>52.773368375933302</c:v>
                </c:pt>
                <c:pt idx="22780">
                  <c:v>52.775685131206799</c:v>
                </c:pt>
                <c:pt idx="22781">
                  <c:v>52.778001886480403</c:v>
                </c:pt>
                <c:pt idx="22782">
                  <c:v>52.780318641753901</c:v>
                </c:pt>
                <c:pt idx="22783">
                  <c:v>52.782635397027498</c:v>
                </c:pt>
                <c:pt idx="22784">
                  <c:v>52.784952152301003</c:v>
                </c:pt>
                <c:pt idx="22785">
                  <c:v>52.7872689075745</c:v>
                </c:pt>
                <c:pt idx="22786">
                  <c:v>52.789585662848097</c:v>
                </c:pt>
                <c:pt idx="22787">
                  <c:v>52.791902418121602</c:v>
                </c:pt>
                <c:pt idx="22788">
                  <c:v>52.794219173395199</c:v>
                </c:pt>
                <c:pt idx="22789">
                  <c:v>52.796535928668703</c:v>
                </c:pt>
                <c:pt idx="22790">
                  <c:v>52.798852683942201</c:v>
                </c:pt>
                <c:pt idx="22791">
                  <c:v>52.801169439215798</c:v>
                </c:pt>
                <c:pt idx="22792">
                  <c:v>52.803486194489302</c:v>
                </c:pt>
                <c:pt idx="22793">
                  <c:v>52.805802949762899</c:v>
                </c:pt>
                <c:pt idx="22794">
                  <c:v>52.808119705036397</c:v>
                </c:pt>
                <c:pt idx="22795">
                  <c:v>52.810436460309901</c:v>
                </c:pt>
                <c:pt idx="22796">
                  <c:v>52.812753215583498</c:v>
                </c:pt>
                <c:pt idx="22797">
                  <c:v>52.815069970857003</c:v>
                </c:pt>
                <c:pt idx="22798">
                  <c:v>52.8173867261306</c:v>
                </c:pt>
                <c:pt idx="22799">
                  <c:v>52.819703481404098</c:v>
                </c:pt>
                <c:pt idx="22800">
                  <c:v>52.822020236677602</c:v>
                </c:pt>
                <c:pt idx="22801">
                  <c:v>52.824336991951199</c:v>
                </c:pt>
                <c:pt idx="22802">
                  <c:v>52.826653747224697</c:v>
                </c:pt>
                <c:pt idx="22803">
                  <c:v>52.828970502498301</c:v>
                </c:pt>
                <c:pt idx="22804">
                  <c:v>52.831287257771798</c:v>
                </c:pt>
                <c:pt idx="22805">
                  <c:v>52.833604013045303</c:v>
                </c:pt>
                <c:pt idx="22806">
                  <c:v>52.8359207683189</c:v>
                </c:pt>
                <c:pt idx="22807">
                  <c:v>52.838237523592397</c:v>
                </c:pt>
                <c:pt idx="22808">
                  <c:v>52.840554278866001</c:v>
                </c:pt>
                <c:pt idx="22809">
                  <c:v>52.842871034139499</c:v>
                </c:pt>
                <c:pt idx="22810">
                  <c:v>52.845187789413004</c:v>
                </c:pt>
                <c:pt idx="22811">
                  <c:v>52.847504544686601</c:v>
                </c:pt>
                <c:pt idx="22812">
                  <c:v>52.849821299960098</c:v>
                </c:pt>
                <c:pt idx="22813">
                  <c:v>52.852138055233702</c:v>
                </c:pt>
                <c:pt idx="22814">
                  <c:v>52.8544548105072</c:v>
                </c:pt>
                <c:pt idx="22815">
                  <c:v>52.856771565780697</c:v>
                </c:pt>
                <c:pt idx="22816">
                  <c:v>52.859088321054301</c:v>
                </c:pt>
                <c:pt idx="22817">
                  <c:v>52.861405076327799</c:v>
                </c:pt>
                <c:pt idx="22818">
                  <c:v>52.863721831601403</c:v>
                </c:pt>
                <c:pt idx="22819">
                  <c:v>52.8660385868749</c:v>
                </c:pt>
                <c:pt idx="22820">
                  <c:v>52.868355342148398</c:v>
                </c:pt>
                <c:pt idx="22821">
                  <c:v>52.870672097422002</c:v>
                </c:pt>
                <c:pt idx="22822">
                  <c:v>52.872988852695499</c:v>
                </c:pt>
                <c:pt idx="22823">
                  <c:v>52.875305607969104</c:v>
                </c:pt>
                <c:pt idx="22824">
                  <c:v>52.877622363242601</c:v>
                </c:pt>
                <c:pt idx="22825">
                  <c:v>52.879939118516099</c:v>
                </c:pt>
                <c:pt idx="22826">
                  <c:v>52.882255873789703</c:v>
                </c:pt>
                <c:pt idx="22827">
                  <c:v>52.8845726290632</c:v>
                </c:pt>
                <c:pt idx="22828">
                  <c:v>52.886889384336797</c:v>
                </c:pt>
                <c:pt idx="22829">
                  <c:v>52.889206139610302</c:v>
                </c:pt>
                <c:pt idx="22830">
                  <c:v>52.891522894883799</c:v>
                </c:pt>
                <c:pt idx="22831">
                  <c:v>52.893839650157403</c:v>
                </c:pt>
                <c:pt idx="22832">
                  <c:v>52.896156405430901</c:v>
                </c:pt>
                <c:pt idx="22833">
                  <c:v>52.898473160704498</c:v>
                </c:pt>
                <c:pt idx="22834">
                  <c:v>52.900789915978002</c:v>
                </c:pt>
                <c:pt idx="22835">
                  <c:v>52.9031066712515</c:v>
                </c:pt>
                <c:pt idx="22836">
                  <c:v>52.905423426525097</c:v>
                </c:pt>
                <c:pt idx="22837">
                  <c:v>52.907740181798601</c:v>
                </c:pt>
                <c:pt idx="22838">
                  <c:v>52.910056937072198</c:v>
                </c:pt>
                <c:pt idx="22839">
                  <c:v>52.912373692345703</c:v>
                </c:pt>
                <c:pt idx="22840">
                  <c:v>52.914690447619201</c:v>
                </c:pt>
                <c:pt idx="22841">
                  <c:v>52.917007202892798</c:v>
                </c:pt>
                <c:pt idx="22842">
                  <c:v>52.919323958166302</c:v>
                </c:pt>
                <c:pt idx="22843">
                  <c:v>52.921640713439899</c:v>
                </c:pt>
                <c:pt idx="22844">
                  <c:v>52.923957468713397</c:v>
                </c:pt>
                <c:pt idx="22845">
                  <c:v>52.926274223986901</c:v>
                </c:pt>
                <c:pt idx="22846">
                  <c:v>52.928590979260498</c:v>
                </c:pt>
                <c:pt idx="22847">
                  <c:v>52.930907734534003</c:v>
                </c:pt>
                <c:pt idx="22848">
                  <c:v>52.9332244898076</c:v>
                </c:pt>
                <c:pt idx="22849">
                  <c:v>52.935541245081097</c:v>
                </c:pt>
                <c:pt idx="22850">
                  <c:v>52.937858000354602</c:v>
                </c:pt>
                <c:pt idx="22851">
                  <c:v>52.940174755628199</c:v>
                </c:pt>
                <c:pt idx="22852">
                  <c:v>52.942491510901696</c:v>
                </c:pt>
                <c:pt idx="22853">
                  <c:v>52.944808266175301</c:v>
                </c:pt>
                <c:pt idx="22854">
                  <c:v>52.947125021448798</c:v>
                </c:pt>
                <c:pt idx="22855">
                  <c:v>52.949441776722303</c:v>
                </c:pt>
                <c:pt idx="22856">
                  <c:v>52.9517585319959</c:v>
                </c:pt>
                <c:pt idx="22857">
                  <c:v>52.954075287269397</c:v>
                </c:pt>
                <c:pt idx="22858">
                  <c:v>52.956392042543001</c:v>
                </c:pt>
                <c:pt idx="22859">
                  <c:v>52.958708797816499</c:v>
                </c:pt>
                <c:pt idx="22860">
                  <c:v>52.961025553090003</c:v>
                </c:pt>
                <c:pt idx="22861">
                  <c:v>52.9633423083636</c:v>
                </c:pt>
                <c:pt idx="22862">
                  <c:v>52.965659063637098</c:v>
                </c:pt>
                <c:pt idx="22863">
                  <c:v>52.967975818910702</c:v>
                </c:pt>
                <c:pt idx="22864">
                  <c:v>52.970292574184199</c:v>
                </c:pt>
                <c:pt idx="22865">
                  <c:v>52.972609329457697</c:v>
                </c:pt>
                <c:pt idx="22866">
                  <c:v>52.974926084731301</c:v>
                </c:pt>
                <c:pt idx="22867">
                  <c:v>52.977242840004799</c:v>
                </c:pt>
                <c:pt idx="22868">
                  <c:v>52.979559595278403</c:v>
                </c:pt>
                <c:pt idx="22869">
                  <c:v>52.9818763505519</c:v>
                </c:pt>
                <c:pt idx="22870">
                  <c:v>52.984193105825398</c:v>
                </c:pt>
                <c:pt idx="22871">
                  <c:v>52.986509861099002</c:v>
                </c:pt>
                <c:pt idx="22872">
                  <c:v>52.988826616372499</c:v>
                </c:pt>
                <c:pt idx="22873">
                  <c:v>52.991143371646103</c:v>
                </c:pt>
                <c:pt idx="22874">
                  <c:v>52.993460126919601</c:v>
                </c:pt>
                <c:pt idx="22875">
                  <c:v>52.995776882193098</c:v>
                </c:pt>
                <c:pt idx="22876">
                  <c:v>52.998093637466702</c:v>
                </c:pt>
                <c:pt idx="22877">
                  <c:v>53.0004103927402</c:v>
                </c:pt>
                <c:pt idx="22878">
                  <c:v>53.002727148013797</c:v>
                </c:pt>
                <c:pt idx="22879">
                  <c:v>53.005043903287302</c:v>
                </c:pt>
                <c:pt idx="22880">
                  <c:v>53.007360658560799</c:v>
                </c:pt>
                <c:pt idx="22881">
                  <c:v>53.009677413834403</c:v>
                </c:pt>
                <c:pt idx="22882">
                  <c:v>53.011994169107901</c:v>
                </c:pt>
                <c:pt idx="22883">
                  <c:v>53.014310924381498</c:v>
                </c:pt>
                <c:pt idx="22884">
                  <c:v>53.016627679655002</c:v>
                </c:pt>
                <c:pt idx="22885">
                  <c:v>53.0189444349285</c:v>
                </c:pt>
                <c:pt idx="22886">
                  <c:v>53.021261190202097</c:v>
                </c:pt>
                <c:pt idx="22887">
                  <c:v>53.023577945475601</c:v>
                </c:pt>
                <c:pt idx="22888">
                  <c:v>53.025894700749198</c:v>
                </c:pt>
                <c:pt idx="22889">
                  <c:v>53.028211456022703</c:v>
                </c:pt>
                <c:pt idx="22890">
                  <c:v>53.0305282112962</c:v>
                </c:pt>
                <c:pt idx="22891">
                  <c:v>53.032844966569797</c:v>
                </c:pt>
                <c:pt idx="22892">
                  <c:v>53.035161721843302</c:v>
                </c:pt>
                <c:pt idx="22893">
                  <c:v>53.037478477116899</c:v>
                </c:pt>
                <c:pt idx="22894">
                  <c:v>53.039795232390397</c:v>
                </c:pt>
                <c:pt idx="22895">
                  <c:v>53.042111987663901</c:v>
                </c:pt>
                <c:pt idx="22896">
                  <c:v>53.044428742937498</c:v>
                </c:pt>
                <c:pt idx="22897">
                  <c:v>53.046745498211003</c:v>
                </c:pt>
                <c:pt idx="22898">
                  <c:v>53.0490622534846</c:v>
                </c:pt>
                <c:pt idx="22899">
                  <c:v>53.051379008758097</c:v>
                </c:pt>
                <c:pt idx="22900">
                  <c:v>53.053695764031602</c:v>
                </c:pt>
                <c:pt idx="22901">
                  <c:v>53.056012519305199</c:v>
                </c:pt>
                <c:pt idx="22902">
                  <c:v>53.058329274578703</c:v>
                </c:pt>
                <c:pt idx="22903">
                  <c:v>53.0606460298523</c:v>
                </c:pt>
                <c:pt idx="22904">
                  <c:v>53.062962785125798</c:v>
                </c:pt>
                <c:pt idx="22905">
                  <c:v>53.065279540399303</c:v>
                </c:pt>
                <c:pt idx="22906">
                  <c:v>53.067596295672899</c:v>
                </c:pt>
                <c:pt idx="22907">
                  <c:v>53.069913050946397</c:v>
                </c:pt>
                <c:pt idx="22908">
                  <c:v>53.072229806220001</c:v>
                </c:pt>
                <c:pt idx="22909">
                  <c:v>53.074546561493499</c:v>
                </c:pt>
                <c:pt idx="22910">
                  <c:v>53.076863316767003</c:v>
                </c:pt>
                <c:pt idx="22911">
                  <c:v>53.0791800720406</c:v>
                </c:pt>
                <c:pt idx="22912">
                  <c:v>53.081496827314098</c:v>
                </c:pt>
                <c:pt idx="22913">
                  <c:v>53.083813582587702</c:v>
                </c:pt>
                <c:pt idx="22914">
                  <c:v>53.086130337861199</c:v>
                </c:pt>
                <c:pt idx="22915">
                  <c:v>53.088447093134803</c:v>
                </c:pt>
                <c:pt idx="22916">
                  <c:v>53.090763848408301</c:v>
                </c:pt>
                <c:pt idx="22917">
                  <c:v>53.093080603681798</c:v>
                </c:pt>
                <c:pt idx="22918">
                  <c:v>53.095397358955402</c:v>
                </c:pt>
                <c:pt idx="22919">
                  <c:v>53.0977141142289</c:v>
                </c:pt>
                <c:pt idx="22920">
                  <c:v>53.100030869502497</c:v>
                </c:pt>
                <c:pt idx="22921">
                  <c:v>53.102347624776002</c:v>
                </c:pt>
                <c:pt idx="22922">
                  <c:v>53.104664380049499</c:v>
                </c:pt>
                <c:pt idx="22923">
                  <c:v>53.106981135323103</c:v>
                </c:pt>
                <c:pt idx="22924">
                  <c:v>53.109297890596601</c:v>
                </c:pt>
                <c:pt idx="22925">
                  <c:v>53.111614645870198</c:v>
                </c:pt>
                <c:pt idx="22926">
                  <c:v>53.113931401143702</c:v>
                </c:pt>
                <c:pt idx="22927">
                  <c:v>53.1162481564172</c:v>
                </c:pt>
                <c:pt idx="22928">
                  <c:v>53.118564911690797</c:v>
                </c:pt>
                <c:pt idx="22929">
                  <c:v>53.120881666964301</c:v>
                </c:pt>
                <c:pt idx="22930">
                  <c:v>53.123198422237898</c:v>
                </c:pt>
                <c:pt idx="22931">
                  <c:v>53.125515177511403</c:v>
                </c:pt>
                <c:pt idx="22932">
                  <c:v>53.1278319327849</c:v>
                </c:pt>
                <c:pt idx="22933">
                  <c:v>53.130148688058497</c:v>
                </c:pt>
                <c:pt idx="22934">
                  <c:v>53.132465443332002</c:v>
                </c:pt>
                <c:pt idx="22935">
                  <c:v>53.134782198605599</c:v>
                </c:pt>
                <c:pt idx="22936">
                  <c:v>53.137098953879097</c:v>
                </c:pt>
                <c:pt idx="22937">
                  <c:v>53.139415709152601</c:v>
                </c:pt>
                <c:pt idx="22938">
                  <c:v>53.141732464426198</c:v>
                </c:pt>
                <c:pt idx="22939">
                  <c:v>53.144049219699703</c:v>
                </c:pt>
                <c:pt idx="22940">
                  <c:v>53.1463659749733</c:v>
                </c:pt>
                <c:pt idx="22941">
                  <c:v>53.148682730246797</c:v>
                </c:pt>
                <c:pt idx="22942">
                  <c:v>53.150999485520302</c:v>
                </c:pt>
                <c:pt idx="22943">
                  <c:v>53.153316240793899</c:v>
                </c:pt>
                <c:pt idx="22944">
                  <c:v>53.155632996067403</c:v>
                </c:pt>
                <c:pt idx="22945">
                  <c:v>53.157949751341</c:v>
                </c:pt>
                <c:pt idx="22946">
                  <c:v>53.160266506614498</c:v>
                </c:pt>
                <c:pt idx="22947">
                  <c:v>53.162583261888003</c:v>
                </c:pt>
                <c:pt idx="22948">
                  <c:v>53.1649000171616</c:v>
                </c:pt>
                <c:pt idx="22949">
                  <c:v>53.167216772435097</c:v>
                </c:pt>
                <c:pt idx="22950">
                  <c:v>53.169533527708701</c:v>
                </c:pt>
                <c:pt idx="22951">
                  <c:v>53.171850282982199</c:v>
                </c:pt>
                <c:pt idx="22952">
                  <c:v>53.174167038255703</c:v>
                </c:pt>
                <c:pt idx="22953">
                  <c:v>53.1764837935293</c:v>
                </c:pt>
                <c:pt idx="22954">
                  <c:v>53.178800548802798</c:v>
                </c:pt>
                <c:pt idx="22955">
                  <c:v>53.181117304076402</c:v>
                </c:pt>
                <c:pt idx="22956">
                  <c:v>53.183434059349899</c:v>
                </c:pt>
                <c:pt idx="22957">
                  <c:v>53.185750814623397</c:v>
                </c:pt>
                <c:pt idx="22958">
                  <c:v>53.188067569897001</c:v>
                </c:pt>
                <c:pt idx="22959">
                  <c:v>53.190384325170498</c:v>
                </c:pt>
                <c:pt idx="22960">
                  <c:v>53.192701080444103</c:v>
                </c:pt>
                <c:pt idx="22961">
                  <c:v>53.1950178357176</c:v>
                </c:pt>
                <c:pt idx="22962">
                  <c:v>53.197334590991098</c:v>
                </c:pt>
                <c:pt idx="22963">
                  <c:v>53.199651346264702</c:v>
                </c:pt>
                <c:pt idx="22964">
                  <c:v>53.201968101538199</c:v>
                </c:pt>
                <c:pt idx="22965">
                  <c:v>53.204284856811803</c:v>
                </c:pt>
                <c:pt idx="22966">
                  <c:v>53.206601612085301</c:v>
                </c:pt>
                <c:pt idx="22967">
                  <c:v>53.208918367358798</c:v>
                </c:pt>
                <c:pt idx="22968">
                  <c:v>53.211235122632402</c:v>
                </c:pt>
                <c:pt idx="22969">
                  <c:v>53.2135518779059</c:v>
                </c:pt>
                <c:pt idx="22970">
                  <c:v>53.215868633179497</c:v>
                </c:pt>
                <c:pt idx="22971">
                  <c:v>53.218185388453001</c:v>
                </c:pt>
                <c:pt idx="22972">
                  <c:v>53.220502143726499</c:v>
                </c:pt>
                <c:pt idx="22973">
                  <c:v>53.222818899000103</c:v>
                </c:pt>
                <c:pt idx="22974">
                  <c:v>53.2251356542736</c:v>
                </c:pt>
                <c:pt idx="22975">
                  <c:v>53.227452409547197</c:v>
                </c:pt>
                <c:pt idx="22976">
                  <c:v>53.229769164820702</c:v>
                </c:pt>
                <c:pt idx="22977">
                  <c:v>53.2320859200942</c:v>
                </c:pt>
                <c:pt idx="22978">
                  <c:v>53.234402675367797</c:v>
                </c:pt>
                <c:pt idx="22979">
                  <c:v>53.236719430641301</c:v>
                </c:pt>
                <c:pt idx="22980">
                  <c:v>53.239036185914898</c:v>
                </c:pt>
                <c:pt idx="22981">
                  <c:v>53.241352941188403</c:v>
                </c:pt>
                <c:pt idx="22982">
                  <c:v>53.2436696964619</c:v>
                </c:pt>
                <c:pt idx="22983">
                  <c:v>53.245986451735497</c:v>
                </c:pt>
                <c:pt idx="22984">
                  <c:v>53.248303207009002</c:v>
                </c:pt>
                <c:pt idx="22985">
                  <c:v>53.250619962282599</c:v>
                </c:pt>
                <c:pt idx="22986">
                  <c:v>53.252936717556103</c:v>
                </c:pt>
                <c:pt idx="22987">
                  <c:v>53.255253472829601</c:v>
                </c:pt>
                <c:pt idx="22988">
                  <c:v>53.257570228103198</c:v>
                </c:pt>
                <c:pt idx="22989">
                  <c:v>53.259886983376703</c:v>
                </c:pt>
                <c:pt idx="22990">
                  <c:v>53.2622037386503</c:v>
                </c:pt>
                <c:pt idx="22991">
                  <c:v>53.264520493923797</c:v>
                </c:pt>
                <c:pt idx="22992">
                  <c:v>53.266837249197302</c:v>
                </c:pt>
                <c:pt idx="22993">
                  <c:v>53.269154004470899</c:v>
                </c:pt>
                <c:pt idx="22994">
                  <c:v>53.271470759744403</c:v>
                </c:pt>
                <c:pt idx="22995">
                  <c:v>53.273787515018</c:v>
                </c:pt>
                <c:pt idx="22996">
                  <c:v>53.276104270291498</c:v>
                </c:pt>
                <c:pt idx="22997">
                  <c:v>53.278421025565002</c:v>
                </c:pt>
                <c:pt idx="22998">
                  <c:v>53.280737780838599</c:v>
                </c:pt>
                <c:pt idx="22999">
                  <c:v>53.283054536112097</c:v>
                </c:pt>
                <c:pt idx="23000">
                  <c:v>53.285371291385701</c:v>
                </c:pt>
                <c:pt idx="23001">
                  <c:v>53.287688046659198</c:v>
                </c:pt>
                <c:pt idx="23002">
                  <c:v>53.290004801932703</c:v>
                </c:pt>
                <c:pt idx="23003">
                  <c:v>53.2923215572063</c:v>
                </c:pt>
                <c:pt idx="23004">
                  <c:v>53.294638312479798</c:v>
                </c:pt>
                <c:pt idx="23005">
                  <c:v>53.296955067753402</c:v>
                </c:pt>
                <c:pt idx="23006">
                  <c:v>53.299271823026899</c:v>
                </c:pt>
                <c:pt idx="23007">
                  <c:v>53.301588578300397</c:v>
                </c:pt>
                <c:pt idx="23008">
                  <c:v>53.303905333574001</c:v>
                </c:pt>
                <c:pt idx="23009">
                  <c:v>53.306222088847498</c:v>
                </c:pt>
                <c:pt idx="23010">
                  <c:v>53.308538844121102</c:v>
                </c:pt>
                <c:pt idx="23011">
                  <c:v>53.3108555993946</c:v>
                </c:pt>
                <c:pt idx="23012">
                  <c:v>53.313172354668097</c:v>
                </c:pt>
                <c:pt idx="23013">
                  <c:v>53.315489109941701</c:v>
                </c:pt>
                <c:pt idx="23014">
                  <c:v>53.317805865215199</c:v>
                </c:pt>
                <c:pt idx="23015">
                  <c:v>53.320122620488803</c:v>
                </c:pt>
                <c:pt idx="23016">
                  <c:v>53.322439375762301</c:v>
                </c:pt>
                <c:pt idx="23017">
                  <c:v>53.324756131035798</c:v>
                </c:pt>
                <c:pt idx="23018">
                  <c:v>53.327072886309402</c:v>
                </c:pt>
                <c:pt idx="23019">
                  <c:v>53.3293896415829</c:v>
                </c:pt>
                <c:pt idx="23020">
                  <c:v>53.331706396856497</c:v>
                </c:pt>
                <c:pt idx="23021">
                  <c:v>53.334023152130001</c:v>
                </c:pt>
                <c:pt idx="23022">
                  <c:v>53.336339907403499</c:v>
                </c:pt>
                <c:pt idx="23023">
                  <c:v>53.338656662677103</c:v>
                </c:pt>
                <c:pt idx="23024">
                  <c:v>53.3409734179506</c:v>
                </c:pt>
                <c:pt idx="23025">
                  <c:v>53.343290173224197</c:v>
                </c:pt>
                <c:pt idx="23026">
                  <c:v>53.345606928497702</c:v>
                </c:pt>
                <c:pt idx="23027">
                  <c:v>53.347923683771199</c:v>
                </c:pt>
                <c:pt idx="23028">
                  <c:v>53.350240439044804</c:v>
                </c:pt>
                <c:pt idx="23029">
                  <c:v>53.352557194318301</c:v>
                </c:pt>
                <c:pt idx="23030">
                  <c:v>53.354873949591898</c:v>
                </c:pt>
                <c:pt idx="23031">
                  <c:v>53.357190704865403</c:v>
                </c:pt>
                <c:pt idx="23032">
                  <c:v>53.3595074601389</c:v>
                </c:pt>
                <c:pt idx="23033">
                  <c:v>53.361824215412497</c:v>
                </c:pt>
                <c:pt idx="23034">
                  <c:v>53.364140970686002</c:v>
                </c:pt>
                <c:pt idx="23035">
                  <c:v>53.366457725959599</c:v>
                </c:pt>
                <c:pt idx="23036">
                  <c:v>53.368774481233103</c:v>
                </c:pt>
                <c:pt idx="23037">
                  <c:v>53.371091236506601</c:v>
                </c:pt>
                <c:pt idx="23038">
                  <c:v>53.373407991780198</c:v>
                </c:pt>
                <c:pt idx="23039">
                  <c:v>53.375724747053702</c:v>
                </c:pt>
                <c:pt idx="23040">
                  <c:v>53.378041502327299</c:v>
                </c:pt>
                <c:pt idx="23041">
                  <c:v>53.380358257600797</c:v>
                </c:pt>
                <c:pt idx="23042">
                  <c:v>53.382675012874302</c:v>
                </c:pt>
                <c:pt idx="23043">
                  <c:v>53.384991768147898</c:v>
                </c:pt>
                <c:pt idx="23044">
                  <c:v>53.387308523421403</c:v>
                </c:pt>
                <c:pt idx="23045">
                  <c:v>53.389625278695</c:v>
                </c:pt>
                <c:pt idx="23046">
                  <c:v>53.391942033968498</c:v>
                </c:pt>
                <c:pt idx="23047">
                  <c:v>53.394258789242002</c:v>
                </c:pt>
                <c:pt idx="23048">
                  <c:v>53.396575544515599</c:v>
                </c:pt>
                <c:pt idx="23049">
                  <c:v>53.398892299789097</c:v>
                </c:pt>
                <c:pt idx="23050">
                  <c:v>53.401209055062701</c:v>
                </c:pt>
                <c:pt idx="23051">
                  <c:v>53.403525810336198</c:v>
                </c:pt>
                <c:pt idx="23052">
                  <c:v>53.405842565609703</c:v>
                </c:pt>
                <c:pt idx="23053">
                  <c:v>53.4081593208833</c:v>
                </c:pt>
                <c:pt idx="23054">
                  <c:v>53.410476076156797</c:v>
                </c:pt>
                <c:pt idx="23055">
                  <c:v>53.412792831430401</c:v>
                </c:pt>
                <c:pt idx="23056">
                  <c:v>53.415109586703899</c:v>
                </c:pt>
                <c:pt idx="23057">
                  <c:v>53.417426341977396</c:v>
                </c:pt>
                <c:pt idx="23058">
                  <c:v>53.419743097251001</c:v>
                </c:pt>
                <c:pt idx="23059">
                  <c:v>53.422059852524498</c:v>
                </c:pt>
                <c:pt idx="23060">
                  <c:v>53.424376607798102</c:v>
                </c:pt>
                <c:pt idx="23061">
                  <c:v>53.4266933630716</c:v>
                </c:pt>
                <c:pt idx="23062">
                  <c:v>53.429010118345197</c:v>
                </c:pt>
                <c:pt idx="23063">
                  <c:v>53.431326873618701</c:v>
                </c:pt>
                <c:pt idx="23064">
                  <c:v>53.433643628892199</c:v>
                </c:pt>
                <c:pt idx="23065">
                  <c:v>53.435960384165803</c:v>
                </c:pt>
                <c:pt idx="23066">
                  <c:v>53.4382771394393</c:v>
                </c:pt>
                <c:pt idx="23067">
                  <c:v>53.440593894712897</c:v>
                </c:pt>
                <c:pt idx="23068">
                  <c:v>53.442910649986402</c:v>
                </c:pt>
                <c:pt idx="23069">
                  <c:v>53.445227405259899</c:v>
                </c:pt>
                <c:pt idx="23070">
                  <c:v>53.447544160533504</c:v>
                </c:pt>
                <c:pt idx="23071">
                  <c:v>53.449860915807001</c:v>
                </c:pt>
                <c:pt idx="23072">
                  <c:v>53.452177671080598</c:v>
                </c:pt>
                <c:pt idx="23073">
                  <c:v>53.454494426354103</c:v>
                </c:pt>
                <c:pt idx="23074">
                  <c:v>53.4568111816276</c:v>
                </c:pt>
                <c:pt idx="23075">
                  <c:v>53.459127936901197</c:v>
                </c:pt>
                <c:pt idx="23076">
                  <c:v>53.461444692174702</c:v>
                </c:pt>
                <c:pt idx="23077">
                  <c:v>53.463761447448299</c:v>
                </c:pt>
                <c:pt idx="23078">
                  <c:v>53.466078202721803</c:v>
                </c:pt>
                <c:pt idx="23079">
                  <c:v>53.468394957995301</c:v>
                </c:pt>
                <c:pt idx="23080">
                  <c:v>53.470711713268898</c:v>
                </c:pt>
                <c:pt idx="23081">
                  <c:v>53.473028468542402</c:v>
                </c:pt>
                <c:pt idx="23082">
                  <c:v>53.475345223815999</c:v>
                </c:pt>
                <c:pt idx="23083">
                  <c:v>53.477661979089497</c:v>
                </c:pt>
                <c:pt idx="23084">
                  <c:v>53.479978734363002</c:v>
                </c:pt>
                <c:pt idx="23085">
                  <c:v>53.482295489636599</c:v>
                </c:pt>
                <c:pt idx="23086">
                  <c:v>53.484612244910103</c:v>
                </c:pt>
                <c:pt idx="23087">
                  <c:v>53.4869290001837</c:v>
                </c:pt>
                <c:pt idx="23088">
                  <c:v>53.489245755457198</c:v>
                </c:pt>
                <c:pt idx="23089">
                  <c:v>53.491562510730702</c:v>
                </c:pt>
                <c:pt idx="23090">
                  <c:v>53.493879266004299</c:v>
                </c:pt>
                <c:pt idx="23091">
                  <c:v>53.496196021277797</c:v>
                </c:pt>
                <c:pt idx="23092">
                  <c:v>53.498512776551401</c:v>
                </c:pt>
                <c:pt idx="23093">
                  <c:v>53.500829531824898</c:v>
                </c:pt>
                <c:pt idx="23094">
                  <c:v>53.503146287098403</c:v>
                </c:pt>
                <c:pt idx="23095">
                  <c:v>53.505463042372</c:v>
                </c:pt>
                <c:pt idx="23096">
                  <c:v>53.507779797645497</c:v>
                </c:pt>
                <c:pt idx="23097">
                  <c:v>53.510096552919101</c:v>
                </c:pt>
                <c:pt idx="23098">
                  <c:v>53.512413308192599</c:v>
                </c:pt>
                <c:pt idx="23099">
                  <c:v>53.514730063466097</c:v>
                </c:pt>
                <c:pt idx="23100">
                  <c:v>53.517046818739701</c:v>
                </c:pt>
                <c:pt idx="23101">
                  <c:v>53.519363574013198</c:v>
                </c:pt>
                <c:pt idx="23102">
                  <c:v>53.521680329286802</c:v>
                </c:pt>
                <c:pt idx="23103">
                  <c:v>53.5239970845603</c:v>
                </c:pt>
                <c:pt idx="23104">
                  <c:v>53.526313839833797</c:v>
                </c:pt>
                <c:pt idx="23105">
                  <c:v>53.528630595107401</c:v>
                </c:pt>
                <c:pt idx="23106">
                  <c:v>53.530947350380899</c:v>
                </c:pt>
                <c:pt idx="23107">
                  <c:v>53.533264105654503</c:v>
                </c:pt>
                <c:pt idx="23108">
                  <c:v>53.535580860928</c:v>
                </c:pt>
                <c:pt idx="23109">
                  <c:v>53.537897616201498</c:v>
                </c:pt>
                <c:pt idx="23110">
                  <c:v>53.540214371475102</c:v>
                </c:pt>
                <c:pt idx="23111">
                  <c:v>53.542531126748599</c:v>
                </c:pt>
                <c:pt idx="23112">
                  <c:v>53.544847882022196</c:v>
                </c:pt>
                <c:pt idx="23113">
                  <c:v>53.547164637295701</c:v>
                </c:pt>
                <c:pt idx="23114">
                  <c:v>53.549481392569199</c:v>
                </c:pt>
                <c:pt idx="23115">
                  <c:v>53.551798147842803</c:v>
                </c:pt>
                <c:pt idx="23116">
                  <c:v>53.5541149031163</c:v>
                </c:pt>
                <c:pt idx="23117">
                  <c:v>53.556431658389897</c:v>
                </c:pt>
                <c:pt idx="23118">
                  <c:v>53.558748413663402</c:v>
                </c:pt>
                <c:pt idx="23119">
                  <c:v>53.561065168936899</c:v>
                </c:pt>
                <c:pt idx="23120">
                  <c:v>53.563381924210503</c:v>
                </c:pt>
                <c:pt idx="23121">
                  <c:v>53.565698679484001</c:v>
                </c:pt>
                <c:pt idx="23122">
                  <c:v>53.568015434757598</c:v>
                </c:pt>
                <c:pt idx="23123">
                  <c:v>53.570332190031102</c:v>
                </c:pt>
                <c:pt idx="23124">
                  <c:v>53.5726489453046</c:v>
                </c:pt>
                <c:pt idx="23125">
                  <c:v>53.574965700578197</c:v>
                </c:pt>
                <c:pt idx="23126">
                  <c:v>53.577282455851702</c:v>
                </c:pt>
                <c:pt idx="23127">
                  <c:v>53.579599211125299</c:v>
                </c:pt>
                <c:pt idx="23128">
                  <c:v>53.581915966398803</c:v>
                </c:pt>
                <c:pt idx="23129">
                  <c:v>53.584232721672301</c:v>
                </c:pt>
                <c:pt idx="23130">
                  <c:v>53.586549476945898</c:v>
                </c:pt>
                <c:pt idx="23131">
                  <c:v>53.588866232219402</c:v>
                </c:pt>
                <c:pt idx="23132">
                  <c:v>53.591182987492999</c:v>
                </c:pt>
                <c:pt idx="23133">
                  <c:v>53.593499742766497</c:v>
                </c:pt>
                <c:pt idx="23134">
                  <c:v>53.595816498040001</c:v>
                </c:pt>
                <c:pt idx="23135">
                  <c:v>53.598133253313598</c:v>
                </c:pt>
                <c:pt idx="23136">
                  <c:v>53.600450008587103</c:v>
                </c:pt>
                <c:pt idx="23137">
                  <c:v>53.6027667638607</c:v>
                </c:pt>
                <c:pt idx="23138">
                  <c:v>53.605083519134197</c:v>
                </c:pt>
                <c:pt idx="23139">
                  <c:v>53.607400274407702</c:v>
                </c:pt>
                <c:pt idx="23140">
                  <c:v>53.609717029681299</c:v>
                </c:pt>
                <c:pt idx="23141">
                  <c:v>53.612033784954797</c:v>
                </c:pt>
                <c:pt idx="23142">
                  <c:v>53.614350540228401</c:v>
                </c:pt>
                <c:pt idx="23143">
                  <c:v>53.616667295501898</c:v>
                </c:pt>
                <c:pt idx="23144">
                  <c:v>53.618984050775403</c:v>
                </c:pt>
                <c:pt idx="23145">
                  <c:v>53.621300806049</c:v>
                </c:pt>
                <c:pt idx="23146">
                  <c:v>53.623617561322497</c:v>
                </c:pt>
                <c:pt idx="23147">
                  <c:v>53.625934316596101</c:v>
                </c:pt>
                <c:pt idx="23148">
                  <c:v>53.628251071869599</c:v>
                </c:pt>
                <c:pt idx="23149">
                  <c:v>53.630567827143103</c:v>
                </c:pt>
                <c:pt idx="23150">
                  <c:v>53.6328845824167</c:v>
                </c:pt>
                <c:pt idx="23151">
                  <c:v>53.635201337690198</c:v>
                </c:pt>
                <c:pt idx="23152">
                  <c:v>53.637518092963802</c:v>
                </c:pt>
                <c:pt idx="23153">
                  <c:v>53.6398348482373</c:v>
                </c:pt>
                <c:pt idx="23154">
                  <c:v>53.642151603510797</c:v>
                </c:pt>
                <c:pt idx="23155">
                  <c:v>53.644468358784401</c:v>
                </c:pt>
                <c:pt idx="23156">
                  <c:v>53.646785114057899</c:v>
                </c:pt>
                <c:pt idx="23157">
                  <c:v>53.649101869331503</c:v>
                </c:pt>
                <c:pt idx="23158">
                  <c:v>53.651418624605</c:v>
                </c:pt>
                <c:pt idx="23159">
                  <c:v>53.653735379878498</c:v>
                </c:pt>
                <c:pt idx="23160">
                  <c:v>53.656052135152102</c:v>
                </c:pt>
                <c:pt idx="23161">
                  <c:v>53.658368890425599</c:v>
                </c:pt>
                <c:pt idx="23162">
                  <c:v>53.660685645699203</c:v>
                </c:pt>
                <c:pt idx="23163">
                  <c:v>53.663002400972701</c:v>
                </c:pt>
                <c:pt idx="23164">
                  <c:v>53.665319156246198</c:v>
                </c:pt>
                <c:pt idx="23165">
                  <c:v>53.667635911519803</c:v>
                </c:pt>
                <c:pt idx="23166">
                  <c:v>53.6699526667933</c:v>
                </c:pt>
                <c:pt idx="23167">
                  <c:v>53.672269422066897</c:v>
                </c:pt>
                <c:pt idx="23168">
                  <c:v>53.674586177340402</c:v>
                </c:pt>
                <c:pt idx="23169">
                  <c:v>53.676902932613899</c:v>
                </c:pt>
                <c:pt idx="23170">
                  <c:v>53.679219687887503</c:v>
                </c:pt>
                <c:pt idx="23171">
                  <c:v>53.681536443161001</c:v>
                </c:pt>
                <c:pt idx="23172">
                  <c:v>53.683853198434598</c:v>
                </c:pt>
                <c:pt idx="23173">
                  <c:v>53.686169953708102</c:v>
                </c:pt>
                <c:pt idx="23174">
                  <c:v>53.6884867089816</c:v>
                </c:pt>
                <c:pt idx="23175">
                  <c:v>53.690803464255197</c:v>
                </c:pt>
                <c:pt idx="23176">
                  <c:v>53.693120219528701</c:v>
                </c:pt>
                <c:pt idx="23177">
                  <c:v>53.695436974802298</c:v>
                </c:pt>
                <c:pt idx="23178">
                  <c:v>53.697753730075803</c:v>
                </c:pt>
                <c:pt idx="23179">
                  <c:v>53.7000704853493</c:v>
                </c:pt>
                <c:pt idx="23180">
                  <c:v>53.702387240622897</c:v>
                </c:pt>
                <c:pt idx="23181">
                  <c:v>53.704703995896402</c:v>
                </c:pt>
                <c:pt idx="23182">
                  <c:v>53.707020751169999</c:v>
                </c:pt>
                <c:pt idx="23183">
                  <c:v>53.709337506443497</c:v>
                </c:pt>
                <c:pt idx="23184">
                  <c:v>53.711654261717001</c:v>
                </c:pt>
                <c:pt idx="23185">
                  <c:v>53.713971016990598</c:v>
                </c:pt>
                <c:pt idx="23186">
                  <c:v>53.716287772264103</c:v>
                </c:pt>
                <c:pt idx="23187">
                  <c:v>53.7186045275377</c:v>
                </c:pt>
                <c:pt idx="23188">
                  <c:v>53.720921282811197</c:v>
                </c:pt>
                <c:pt idx="23189">
                  <c:v>53.723238038084702</c:v>
                </c:pt>
                <c:pt idx="23190">
                  <c:v>53.725554793358299</c:v>
                </c:pt>
                <c:pt idx="23191">
                  <c:v>53.727871548631803</c:v>
                </c:pt>
                <c:pt idx="23192">
                  <c:v>53.7301883039054</c:v>
                </c:pt>
                <c:pt idx="23193">
                  <c:v>53.732505059178898</c:v>
                </c:pt>
                <c:pt idx="23194">
                  <c:v>53.734821814452403</c:v>
                </c:pt>
                <c:pt idx="23195">
                  <c:v>53.737138569726</c:v>
                </c:pt>
                <c:pt idx="23196">
                  <c:v>53.739455324999497</c:v>
                </c:pt>
                <c:pt idx="23197">
                  <c:v>53.741772080273101</c:v>
                </c:pt>
                <c:pt idx="23198">
                  <c:v>53.744088835546599</c:v>
                </c:pt>
                <c:pt idx="23199">
                  <c:v>53.746405590820103</c:v>
                </c:pt>
                <c:pt idx="23200">
                  <c:v>53.7487223460937</c:v>
                </c:pt>
                <c:pt idx="23201">
                  <c:v>53.751039101367198</c:v>
                </c:pt>
                <c:pt idx="23202">
                  <c:v>53.753355856640802</c:v>
                </c:pt>
                <c:pt idx="23203">
                  <c:v>53.755672611914299</c:v>
                </c:pt>
                <c:pt idx="23204">
                  <c:v>53.757989367187903</c:v>
                </c:pt>
                <c:pt idx="23205">
                  <c:v>53.760306122461401</c:v>
                </c:pt>
                <c:pt idx="23206">
                  <c:v>53.762622877734898</c:v>
                </c:pt>
                <c:pt idx="23207">
                  <c:v>53.764939633008503</c:v>
                </c:pt>
                <c:pt idx="23208">
                  <c:v>53.767256388282</c:v>
                </c:pt>
                <c:pt idx="23209">
                  <c:v>53.769573143555597</c:v>
                </c:pt>
                <c:pt idx="23210">
                  <c:v>53.771889898829102</c:v>
                </c:pt>
                <c:pt idx="23211">
                  <c:v>53.774206654102599</c:v>
                </c:pt>
                <c:pt idx="23212">
                  <c:v>53.776523409376203</c:v>
                </c:pt>
                <c:pt idx="23213">
                  <c:v>53.778840164649701</c:v>
                </c:pt>
                <c:pt idx="23214">
                  <c:v>53.781156919923298</c:v>
                </c:pt>
                <c:pt idx="23215">
                  <c:v>53.783473675196802</c:v>
                </c:pt>
                <c:pt idx="23216">
                  <c:v>53.7857904304703</c:v>
                </c:pt>
                <c:pt idx="23217">
                  <c:v>53.788107185743897</c:v>
                </c:pt>
                <c:pt idx="23218">
                  <c:v>53.790423941017401</c:v>
                </c:pt>
                <c:pt idx="23219">
                  <c:v>53.792740696290998</c:v>
                </c:pt>
                <c:pt idx="23220">
                  <c:v>53.795057451564503</c:v>
                </c:pt>
                <c:pt idx="23221">
                  <c:v>53.797374206838001</c:v>
                </c:pt>
                <c:pt idx="23222">
                  <c:v>53.799690962111598</c:v>
                </c:pt>
                <c:pt idx="23223">
                  <c:v>53.802007717385102</c:v>
                </c:pt>
                <c:pt idx="23224">
                  <c:v>53.804324472658699</c:v>
                </c:pt>
                <c:pt idx="23225">
                  <c:v>53.806641227932197</c:v>
                </c:pt>
                <c:pt idx="23226">
                  <c:v>53.808957983205701</c:v>
                </c:pt>
                <c:pt idx="23227">
                  <c:v>53.811274738479298</c:v>
                </c:pt>
                <c:pt idx="23228">
                  <c:v>53.813591493752803</c:v>
                </c:pt>
                <c:pt idx="23229">
                  <c:v>53.8159082490264</c:v>
                </c:pt>
                <c:pt idx="23230">
                  <c:v>53.818225004299897</c:v>
                </c:pt>
                <c:pt idx="23231">
                  <c:v>53.820541759573402</c:v>
                </c:pt>
                <c:pt idx="23232">
                  <c:v>53.822858514846999</c:v>
                </c:pt>
                <c:pt idx="23233">
                  <c:v>53.825175270120504</c:v>
                </c:pt>
                <c:pt idx="23234">
                  <c:v>53.8274920253941</c:v>
                </c:pt>
                <c:pt idx="23235">
                  <c:v>53.829808780667598</c:v>
                </c:pt>
                <c:pt idx="23236">
                  <c:v>53.832125535941103</c:v>
                </c:pt>
                <c:pt idx="23237">
                  <c:v>53.8344422912147</c:v>
                </c:pt>
                <c:pt idx="23238">
                  <c:v>53.836759046488197</c:v>
                </c:pt>
                <c:pt idx="23239">
                  <c:v>53.839075801761801</c:v>
                </c:pt>
                <c:pt idx="23240">
                  <c:v>53.841392557035299</c:v>
                </c:pt>
                <c:pt idx="23241">
                  <c:v>53.843709312308803</c:v>
                </c:pt>
                <c:pt idx="23242">
                  <c:v>53.8460260675824</c:v>
                </c:pt>
                <c:pt idx="23243">
                  <c:v>53.848342822855898</c:v>
                </c:pt>
                <c:pt idx="23244">
                  <c:v>53.850659578129502</c:v>
                </c:pt>
                <c:pt idx="23245">
                  <c:v>53.852976333402999</c:v>
                </c:pt>
                <c:pt idx="23246">
                  <c:v>53.855293088676497</c:v>
                </c:pt>
                <c:pt idx="23247">
                  <c:v>53.857609843950101</c:v>
                </c:pt>
                <c:pt idx="23248">
                  <c:v>53.859926599223598</c:v>
                </c:pt>
                <c:pt idx="23249">
                  <c:v>53.862243354497203</c:v>
                </c:pt>
                <c:pt idx="23250">
                  <c:v>53.8645601097707</c:v>
                </c:pt>
                <c:pt idx="23251">
                  <c:v>53.866876865044198</c:v>
                </c:pt>
                <c:pt idx="23252">
                  <c:v>53.869193620317802</c:v>
                </c:pt>
                <c:pt idx="23253">
                  <c:v>53.871510375591299</c:v>
                </c:pt>
                <c:pt idx="23254">
                  <c:v>53.873827130864903</c:v>
                </c:pt>
                <c:pt idx="23255">
                  <c:v>53.876143886138401</c:v>
                </c:pt>
                <c:pt idx="23256">
                  <c:v>53.878460641411898</c:v>
                </c:pt>
                <c:pt idx="23257">
                  <c:v>53.880777396685502</c:v>
                </c:pt>
                <c:pt idx="23258">
                  <c:v>53.883094151959</c:v>
                </c:pt>
                <c:pt idx="23259">
                  <c:v>53.885410907232597</c:v>
                </c:pt>
                <c:pt idx="23260">
                  <c:v>53.887727662506101</c:v>
                </c:pt>
                <c:pt idx="23261">
                  <c:v>53.890044417779599</c:v>
                </c:pt>
                <c:pt idx="23262">
                  <c:v>53.892361173053203</c:v>
                </c:pt>
                <c:pt idx="23263">
                  <c:v>53.894677928326701</c:v>
                </c:pt>
                <c:pt idx="23264">
                  <c:v>53.896994683600298</c:v>
                </c:pt>
                <c:pt idx="23265">
                  <c:v>53.899311438873802</c:v>
                </c:pt>
                <c:pt idx="23266">
                  <c:v>53.9016281941473</c:v>
                </c:pt>
                <c:pt idx="23267">
                  <c:v>53.903944949420897</c:v>
                </c:pt>
                <c:pt idx="23268">
                  <c:v>53.906261704694401</c:v>
                </c:pt>
                <c:pt idx="23269">
                  <c:v>53.908578459967998</c:v>
                </c:pt>
                <c:pt idx="23270">
                  <c:v>53.910895215241503</c:v>
                </c:pt>
                <c:pt idx="23271">
                  <c:v>53.913211970515</c:v>
                </c:pt>
                <c:pt idx="23272">
                  <c:v>53.915528725788597</c:v>
                </c:pt>
                <c:pt idx="23273">
                  <c:v>53.917845481062102</c:v>
                </c:pt>
                <c:pt idx="23274">
                  <c:v>53.920162236335699</c:v>
                </c:pt>
                <c:pt idx="23275">
                  <c:v>53.922478991609204</c:v>
                </c:pt>
                <c:pt idx="23276">
                  <c:v>53.924795746882701</c:v>
                </c:pt>
                <c:pt idx="23277">
                  <c:v>53.927112502156298</c:v>
                </c:pt>
                <c:pt idx="23278">
                  <c:v>53.929429257429803</c:v>
                </c:pt>
                <c:pt idx="23279">
                  <c:v>53.9317460127034</c:v>
                </c:pt>
                <c:pt idx="23280">
                  <c:v>53.934062767976897</c:v>
                </c:pt>
                <c:pt idx="23281">
                  <c:v>53.936379523250402</c:v>
                </c:pt>
                <c:pt idx="23282">
                  <c:v>53.938696278523999</c:v>
                </c:pt>
                <c:pt idx="23283">
                  <c:v>53.941013033797503</c:v>
                </c:pt>
                <c:pt idx="23284">
                  <c:v>53.9433297890711</c:v>
                </c:pt>
                <c:pt idx="23285">
                  <c:v>53.945646544344598</c:v>
                </c:pt>
                <c:pt idx="23286">
                  <c:v>53.947963299618102</c:v>
                </c:pt>
                <c:pt idx="23287">
                  <c:v>53.950280054891699</c:v>
                </c:pt>
                <c:pt idx="23288">
                  <c:v>53.952596810165197</c:v>
                </c:pt>
                <c:pt idx="23289">
                  <c:v>53.954913565438801</c:v>
                </c:pt>
                <c:pt idx="23290">
                  <c:v>53.957230320712299</c:v>
                </c:pt>
                <c:pt idx="23291">
                  <c:v>53.959547075985803</c:v>
                </c:pt>
                <c:pt idx="23292">
                  <c:v>53.9618638312594</c:v>
                </c:pt>
                <c:pt idx="23293">
                  <c:v>53.964180586532898</c:v>
                </c:pt>
                <c:pt idx="23294">
                  <c:v>53.966497341806502</c:v>
                </c:pt>
                <c:pt idx="23295">
                  <c:v>53.968814097079999</c:v>
                </c:pt>
                <c:pt idx="23296">
                  <c:v>53.971130852353497</c:v>
                </c:pt>
                <c:pt idx="23297">
                  <c:v>53.973447607627101</c:v>
                </c:pt>
                <c:pt idx="23298">
                  <c:v>53.975764362900598</c:v>
                </c:pt>
                <c:pt idx="23299">
                  <c:v>53.978081118174202</c:v>
                </c:pt>
                <c:pt idx="23300">
                  <c:v>53.9803978734477</c:v>
                </c:pt>
                <c:pt idx="23301">
                  <c:v>53.982714628721197</c:v>
                </c:pt>
                <c:pt idx="23302">
                  <c:v>53.985031383994802</c:v>
                </c:pt>
                <c:pt idx="23303">
                  <c:v>53.987348139268299</c:v>
                </c:pt>
                <c:pt idx="23304">
                  <c:v>53.989664894541903</c:v>
                </c:pt>
                <c:pt idx="23305">
                  <c:v>53.991981649815401</c:v>
                </c:pt>
                <c:pt idx="23306">
                  <c:v>53.994298405088898</c:v>
                </c:pt>
                <c:pt idx="23307">
                  <c:v>53.996615160362502</c:v>
                </c:pt>
                <c:pt idx="23308">
                  <c:v>53.998931915636</c:v>
                </c:pt>
                <c:pt idx="23309">
                  <c:v>54.001248670909597</c:v>
                </c:pt>
                <c:pt idx="23310">
                  <c:v>54.003565426183101</c:v>
                </c:pt>
                <c:pt idx="23311">
                  <c:v>54.005882181456599</c:v>
                </c:pt>
                <c:pt idx="23312">
                  <c:v>54.008198936730203</c:v>
                </c:pt>
                <c:pt idx="23313">
                  <c:v>54.0105156920037</c:v>
                </c:pt>
                <c:pt idx="23314">
                  <c:v>54.012832447277297</c:v>
                </c:pt>
                <c:pt idx="23315">
                  <c:v>54.015149202550802</c:v>
                </c:pt>
                <c:pt idx="23316">
                  <c:v>54.017465957824299</c:v>
                </c:pt>
                <c:pt idx="23317">
                  <c:v>54.019782713097896</c:v>
                </c:pt>
                <c:pt idx="23318">
                  <c:v>54.022099468371401</c:v>
                </c:pt>
                <c:pt idx="23319">
                  <c:v>54.024416223644998</c:v>
                </c:pt>
                <c:pt idx="23320">
                  <c:v>54.026732978918503</c:v>
                </c:pt>
                <c:pt idx="23321">
                  <c:v>54.029049734192</c:v>
                </c:pt>
                <c:pt idx="23322">
                  <c:v>54.031366489465597</c:v>
                </c:pt>
                <c:pt idx="23323">
                  <c:v>54.033683244739102</c:v>
                </c:pt>
                <c:pt idx="23324">
                  <c:v>54.036000000012699</c:v>
                </c:pt>
                <c:pt idx="23325">
                  <c:v>54.038316755286203</c:v>
                </c:pt>
                <c:pt idx="23326">
                  <c:v>54.040633510559701</c:v>
                </c:pt>
                <c:pt idx="23327">
                  <c:v>54.042950265833298</c:v>
                </c:pt>
                <c:pt idx="23328">
                  <c:v>54.045267021106802</c:v>
                </c:pt>
                <c:pt idx="23329">
                  <c:v>54.047583776380399</c:v>
                </c:pt>
                <c:pt idx="23330">
                  <c:v>54.049900531653897</c:v>
                </c:pt>
                <c:pt idx="23331">
                  <c:v>54.052217286927402</c:v>
                </c:pt>
                <c:pt idx="23332">
                  <c:v>54.054534042200999</c:v>
                </c:pt>
                <c:pt idx="23333">
                  <c:v>54.056850797474503</c:v>
                </c:pt>
                <c:pt idx="23334">
                  <c:v>54.0591675527481</c:v>
                </c:pt>
                <c:pt idx="23335">
                  <c:v>54.061484308021598</c:v>
                </c:pt>
                <c:pt idx="23336">
                  <c:v>54.063801063295102</c:v>
                </c:pt>
                <c:pt idx="23337">
                  <c:v>54.066117818568699</c:v>
                </c:pt>
                <c:pt idx="23338">
                  <c:v>54.068434573842197</c:v>
                </c:pt>
                <c:pt idx="23339">
                  <c:v>54.070751329115801</c:v>
                </c:pt>
                <c:pt idx="23340">
                  <c:v>54.073068084389298</c:v>
                </c:pt>
                <c:pt idx="23341">
                  <c:v>54.075384839662803</c:v>
                </c:pt>
                <c:pt idx="23342">
                  <c:v>54.0777015949364</c:v>
                </c:pt>
                <c:pt idx="23343">
                  <c:v>54.080018350209897</c:v>
                </c:pt>
                <c:pt idx="23344">
                  <c:v>54.082335105483502</c:v>
                </c:pt>
                <c:pt idx="23345">
                  <c:v>54.084651860756999</c:v>
                </c:pt>
                <c:pt idx="23346">
                  <c:v>54.086968616030497</c:v>
                </c:pt>
                <c:pt idx="23347">
                  <c:v>54.089285371304101</c:v>
                </c:pt>
                <c:pt idx="23348">
                  <c:v>54.091602126577598</c:v>
                </c:pt>
                <c:pt idx="23349">
                  <c:v>54.093918881851202</c:v>
                </c:pt>
                <c:pt idx="23350">
                  <c:v>54.0962356371247</c:v>
                </c:pt>
                <c:pt idx="23351">
                  <c:v>54.098552392398297</c:v>
                </c:pt>
                <c:pt idx="23352">
                  <c:v>54.100869147671801</c:v>
                </c:pt>
                <c:pt idx="23353">
                  <c:v>54.103185902945299</c:v>
                </c:pt>
                <c:pt idx="23354">
                  <c:v>54.105502658218903</c:v>
                </c:pt>
                <c:pt idx="23355">
                  <c:v>54.1078194134924</c:v>
                </c:pt>
                <c:pt idx="23356">
                  <c:v>54.110136168765997</c:v>
                </c:pt>
                <c:pt idx="23357">
                  <c:v>54.112452924039502</c:v>
                </c:pt>
                <c:pt idx="23358">
                  <c:v>54.114769679313</c:v>
                </c:pt>
                <c:pt idx="23359">
                  <c:v>54.117086434586597</c:v>
                </c:pt>
                <c:pt idx="23360">
                  <c:v>54.119403189860101</c:v>
                </c:pt>
                <c:pt idx="23361">
                  <c:v>54.121719945133698</c:v>
                </c:pt>
                <c:pt idx="23362">
                  <c:v>54.124036700407203</c:v>
                </c:pt>
                <c:pt idx="23363">
                  <c:v>54.1263534556807</c:v>
                </c:pt>
                <c:pt idx="23364">
                  <c:v>54.128670210954297</c:v>
                </c:pt>
                <c:pt idx="23365">
                  <c:v>54.130986966227802</c:v>
                </c:pt>
                <c:pt idx="23366">
                  <c:v>54.133303721501399</c:v>
                </c:pt>
                <c:pt idx="23367">
                  <c:v>54.135620476774903</c:v>
                </c:pt>
                <c:pt idx="23368">
                  <c:v>54.137937232048401</c:v>
                </c:pt>
                <c:pt idx="23369">
                  <c:v>54.140253987321998</c:v>
                </c:pt>
                <c:pt idx="23370">
                  <c:v>54.142570742595503</c:v>
                </c:pt>
                <c:pt idx="23371">
                  <c:v>54.144887497869099</c:v>
                </c:pt>
                <c:pt idx="23372">
                  <c:v>54.147204253142597</c:v>
                </c:pt>
                <c:pt idx="23373">
                  <c:v>54.149521008416102</c:v>
                </c:pt>
                <c:pt idx="23374">
                  <c:v>54.151837763689699</c:v>
                </c:pt>
                <c:pt idx="23375">
                  <c:v>54.154154518963203</c:v>
                </c:pt>
                <c:pt idx="23376">
                  <c:v>54.1564712742368</c:v>
                </c:pt>
                <c:pt idx="23377">
                  <c:v>54.158788029510298</c:v>
                </c:pt>
                <c:pt idx="23378">
                  <c:v>54.161104784783802</c:v>
                </c:pt>
                <c:pt idx="23379">
                  <c:v>54.163421540057399</c:v>
                </c:pt>
                <c:pt idx="23380">
                  <c:v>54.165738295330897</c:v>
                </c:pt>
                <c:pt idx="23381">
                  <c:v>54.168055050604501</c:v>
                </c:pt>
                <c:pt idx="23382">
                  <c:v>54.170371805877998</c:v>
                </c:pt>
                <c:pt idx="23383">
                  <c:v>54.172688561151503</c:v>
                </c:pt>
                <c:pt idx="23384">
                  <c:v>54.1750053164251</c:v>
                </c:pt>
                <c:pt idx="23385">
                  <c:v>54.177322071698597</c:v>
                </c:pt>
                <c:pt idx="23386">
                  <c:v>54.179638826972202</c:v>
                </c:pt>
                <c:pt idx="23387">
                  <c:v>54.181955582245699</c:v>
                </c:pt>
                <c:pt idx="23388">
                  <c:v>54.184272337519197</c:v>
                </c:pt>
                <c:pt idx="23389">
                  <c:v>54.186589092792801</c:v>
                </c:pt>
                <c:pt idx="23390">
                  <c:v>54.188905848066298</c:v>
                </c:pt>
                <c:pt idx="23391">
                  <c:v>54.191222603339902</c:v>
                </c:pt>
                <c:pt idx="23392">
                  <c:v>54.1935393586134</c:v>
                </c:pt>
                <c:pt idx="23393">
                  <c:v>54.195856113886897</c:v>
                </c:pt>
                <c:pt idx="23394">
                  <c:v>54.198172869160501</c:v>
                </c:pt>
                <c:pt idx="23395">
                  <c:v>54.200489624433999</c:v>
                </c:pt>
                <c:pt idx="23396">
                  <c:v>54.202806379707603</c:v>
                </c:pt>
                <c:pt idx="23397">
                  <c:v>54.2051231349811</c:v>
                </c:pt>
                <c:pt idx="23398">
                  <c:v>54.207439890254598</c:v>
                </c:pt>
                <c:pt idx="23399">
                  <c:v>54.209756645528202</c:v>
                </c:pt>
                <c:pt idx="23400">
                  <c:v>54.2120734008017</c:v>
                </c:pt>
                <c:pt idx="23401">
                  <c:v>54.214390156075297</c:v>
                </c:pt>
                <c:pt idx="23402">
                  <c:v>54.216706911348801</c:v>
                </c:pt>
                <c:pt idx="23403">
                  <c:v>54.219023666622299</c:v>
                </c:pt>
                <c:pt idx="23404">
                  <c:v>54.221340421895903</c:v>
                </c:pt>
                <c:pt idx="23405">
                  <c:v>54.2236571771694</c:v>
                </c:pt>
                <c:pt idx="23406">
                  <c:v>54.225973932442997</c:v>
                </c:pt>
                <c:pt idx="23407">
                  <c:v>54.228290687716502</c:v>
                </c:pt>
                <c:pt idx="23408">
                  <c:v>54.230607442989999</c:v>
                </c:pt>
                <c:pt idx="23409">
                  <c:v>54.232924198263603</c:v>
                </c:pt>
                <c:pt idx="23410">
                  <c:v>54.235240953537101</c:v>
                </c:pt>
                <c:pt idx="23411">
                  <c:v>54.237557708810698</c:v>
                </c:pt>
                <c:pt idx="23412">
                  <c:v>54.239874464084203</c:v>
                </c:pt>
                <c:pt idx="23413">
                  <c:v>54.2421912193577</c:v>
                </c:pt>
                <c:pt idx="23414">
                  <c:v>54.244507974631297</c:v>
                </c:pt>
                <c:pt idx="23415">
                  <c:v>54.246824729904802</c:v>
                </c:pt>
                <c:pt idx="23416">
                  <c:v>54.249141485178399</c:v>
                </c:pt>
                <c:pt idx="23417">
                  <c:v>54.251458240451903</c:v>
                </c:pt>
                <c:pt idx="23418">
                  <c:v>54.253774995725401</c:v>
                </c:pt>
                <c:pt idx="23419">
                  <c:v>54.256091750998998</c:v>
                </c:pt>
                <c:pt idx="23420">
                  <c:v>54.258408506272502</c:v>
                </c:pt>
                <c:pt idx="23421">
                  <c:v>54.260725261546099</c:v>
                </c:pt>
                <c:pt idx="23422">
                  <c:v>54.263042016819597</c:v>
                </c:pt>
                <c:pt idx="23423">
                  <c:v>54.265358772093101</c:v>
                </c:pt>
                <c:pt idx="23424">
                  <c:v>54.267675527366698</c:v>
                </c:pt>
                <c:pt idx="23425">
                  <c:v>54.269992282640203</c:v>
                </c:pt>
                <c:pt idx="23426">
                  <c:v>54.2723090379138</c:v>
                </c:pt>
                <c:pt idx="23427">
                  <c:v>54.274625793187298</c:v>
                </c:pt>
                <c:pt idx="23428">
                  <c:v>54.276942548460802</c:v>
                </c:pt>
                <c:pt idx="23429">
                  <c:v>54.279259303734399</c:v>
                </c:pt>
                <c:pt idx="23430">
                  <c:v>54.281576059007897</c:v>
                </c:pt>
                <c:pt idx="23431">
                  <c:v>54.283892814281501</c:v>
                </c:pt>
                <c:pt idx="23432">
                  <c:v>54.286209569554998</c:v>
                </c:pt>
                <c:pt idx="23433">
                  <c:v>54.288526324828503</c:v>
                </c:pt>
                <c:pt idx="23434">
                  <c:v>54.2908430801021</c:v>
                </c:pt>
                <c:pt idx="23435">
                  <c:v>54.293159835375597</c:v>
                </c:pt>
                <c:pt idx="23436">
                  <c:v>54.295476590649201</c:v>
                </c:pt>
                <c:pt idx="23437">
                  <c:v>54.297793345922699</c:v>
                </c:pt>
                <c:pt idx="23438">
                  <c:v>54.300110101196204</c:v>
                </c:pt>
                <c:pt idx="23439">
                  <c:v>54.3024268564698</c:v>
                </c:pt>
                <c:pt idx="23440">
                  <c:v>54.304743611743298</c:v>
                </c:pt>
                <c:pt idx="23441">
                  <c:v>54.307060367016902</c:v>
                </c:pt>
                <c:pt idx="23442">
                  <c:v>54.3093771222904</c:v>
                </c:pt>
                <c:pt idx="23443">
                  <c:v>54.311693877563897</c:v>
                </c:pt>
                <c:pt idx="23444">
                  <c:v>54.314010632837501</c:v>
                </c:pt>
                <c:pt idx="23445">
                  <c:v>54.316327388110999</c:v>
                </c:pt>
                <c:pt idx="23446">
                  <c:v>54.318644143384603</c:v>
                </c:pt>
                <c:pt idx="23447">
                  <c:v>54.3209608986581</c:v>
                </c:pt>
                <c:pt idx="23448">
                  <c:v>54.323277653931598</c:v>
                </c:pt>
                <c:pt idx="23449">
                  <c:v>54.325594409205202</c:v>
                </c:pt>
                <c:pt idx="23450">
                  <c:v>54.327911164478699</c:v>
                </c:pt>
                <c:pt idx="23451">
                  <c:v>54.330227919752303</c:v>
                </c:pt>
                <c:pt idx="23452">
                  <c:v>54.332544675025801</c:v>
                </c:pt>
                <c:pt idx="23453">
                  <c:v>54.334861430299298</c:v>
                </c:pt>
                <c:pt idx="23454">
                  <c:v>54.337178185572903</c:v>
                </c:pt>
                <c:pt idx="23455">
                  <c:v>54.3394949408464</c:v>
                </c:pt>
                <c:pt idx="23456">
                  <c:v>54.341811696119997</c:v>
                </c:pt>
                <c:pt idx="23457">
                  <c:v>54.344128451393502</c:v>
                </c:pt>
                <c:pt idx="23458">
                  <c:v>54.346445206666999</c:v>
                </c:pt>
                <c:pt idx="23459">
                  <c:v>54.348761961940603</c:v>
                </c:pt>
                <c:pt idx="23460">
                  <c:v>54.351078717214101</c:v>
                </c:pt>
                <c:pt idx="23461">
                  <c:v>54.353395472487698</c:v>
                </c:pt>
                <c:pt idx="23462">
                  <c:v>54.355712227761202</c:v>
                </c:pt>
                <c:pt idx="23463">
                  <c:v>54.3580289830347</c:v>
                </c:pt>
                <c:pt idx="23464">
                  <c:v>54.360345738308297</c:v>
                </c:pt>
                <c:pt idx="23465">
                  <c:v>54.362662493581801</c:v>
                </c:pt>
                <c:pt idx="23466">
                  <c:v>54.364979248855398</c:v>
                </c:pt>
                <c:pt idx="23467">
                  <c:v>54.367296004128903</c:v>
                </c:pt>
                <c:pt idx="23468">
                  <c:v>54.369612759402401</c:v>
                </c:pt>
                <c:pt idx="23469">
                  <c:v>54.371929514675998</c:v>
                </c:pt>
                <c:pt idx="23470">
                  <c:v>54.374246269949502</c:v>
                </c:pt>
                <c:pt idx="23471">
                  <c:v>54.376563025223099</c:v>
                </c:pt>
                <c:pt idx="23472">
                  <c:v>54.378879780496597</c:v>
                </c:pt>
                <c:pt idx="23473">
                  <c:v>54.381196535770101</c:v>
                </c:pt>
                <c:pt idx="23474">
                  <c:v>54.383513291043698</c:v>
                </c:pt>
                <c:pt idx="23475">
                  <c:v>54.385830046317203</c:v>
                </c:pt>
                <c:pt idx="23476">
                  <c:v>54.3881468015908</c:v>
                </c:pt>
                <c:pt idx="23477">
                  <c:v>54.390463556864297</c:v>
                </c:pt>
                <c:pt idx="23478">
                  <c:v>54.392780312137802</c:v>
                </c:pt>
                <c:pt idx="23479">
                  <c:v>54.395097067411399</c:v>
                </c:pt>
                <c:pt idx="23480">
                  <c:v>54.397413822684896</c:v>
                </c:pt>
                <c:pt idx="23481">
                  <c:v>54.399730577958501</c:v>
                </c:pt>
                <c:pt idx="23482">
                  <c:v>54.402047333231998</c:v>
                </c:pt>
                <c:pt idx="23483">
                  <c:v>54.404364088505503</c:v>
                </c:pt>
                <c:pt idx="23484">
                  <c:v>54.4066808437791</c:v>
                </c:pt>
                <c:pt idx="23485">
                  <c:v>54.408997599052597</c:v>
                </c:pt>
                <c:pt idx="23486">
                  <c:v>54.411314354326201</c:v>
                </c:pt>
                <c:pt idx="23487">
                  <c:v>54.413631109599699</c:v>
                </c:pt>
                <c:pt idx="23488">
                  <c:v>54.415947864873203</c:v>
                </c:pt>
                <c:pt idx="23489">
                  <c:v>54.4182646201468</c:v>
                </c:pt>
                <c:pt idx="23490">
                  <c:v>54.420581375420298</c:v>
                </c:pt>
                <c:pt idx="23491">
                  <c:v>54.422898130693902</c:v>
                </c:pt>
                <c:pt idx="23492">
                  <c:v>54.425214885967399</c:v>
                </c:pt>
                <c:pt idx="23493">
                  <c:v>54.427531641241004</c:v>
                </c:pt>
                <c:pt idx="23494">
                  <c:v>54.429848396514501</c:v>
                </c:pt>
                <c:pt idx="23495">
                  <c:v>54.432165151787999</c:v>
                </c:pt>
                <c:pt idx="23496">
                  <c:v>54.434481907061603</c:v>
                </c:pt>
                <c:pt idx="23497">
                  <c:v>54.4367986623351</c:v>
                </c:pt>
                <c:pt idx="23498">
                  <c:v>54.439115417608697</c:v>
                </c:pt>
                <c:pt idx="23499">
                  <c:v>54.441432172882202</c:v>
                </c:pt>
                <c:pt idx="23500">
                  <c:v>54.443748928155699</c:v>
                </c:pt>
                <c:pt idx="23501">
                  <c:v>54.446065683429303</c:v>
                </c:pt>
                <c:pt idx="23502">
                  <c:v>54.448382438702801</c:v>
                </c:pt>
                <c:pt idx="23503">
                  <c:v>54.450699193976398</c:v>
                </c:pt>
                <c:pt idx="23504">
                  <c:v>54.453015949249902</c:v>
                </c:pt>
                <c:pt idx="23505">
                  <c:v>54.4553327045234</c:v>
                </c:pt>
                <c:pt idx="23506">
                  <c:v>54.457649459796997</c:v>
                </c:pt>
                <c:pt idx="23507">
                  <c:v>54.459966215070502</c:v>
                </c:pt>
                <c:pt idx="23508">
                  <c:v>54.462282970344098</c:v>
                </c:pt>
                <c:pt idx="23509">
                  <c:v>54.464599725617603</c:v>
                </c:pt>
                <c:pt idx="23510">
                  <c:v>54.466916480891101</c:v>
                </c:pt>
                <c:pt idx="23511">
                  <c:v>54.469233236164698</c:v>
                </c:pt>
                <c:pt idx="23512">
                  <c:v>54.471549991438202</c:v>
                </c:pt>
                <c:pt idx="23513">
                  <c:v>54.473866746711799</c:v>
                </c:pt>
                <c:pt idx="23514">
                  <c:v>54.476183501985297</c:v>
                </c:pt>
                <c:pt idx="23515">
                  <c:v>54.478500257258801</c:v>
                </c:pt>
                <c:pt idx="23516">
                  <c:v>54.480817012532398</c:v>
                </c:pt>
                <c:pt idx="23517">
                  <c:v>54.483133767805903</c:v>
                </c:pt>
                <c:pt idx="23518">
                  <c:v>54.4854505230795</c:v>
                </c:pt>
                <c:pt idx="23519">
                  <c:v>54.487767278352997</c:v>
                </c:pt>
                <c:pt idx="23520">
                  <c:v>54.490084033626502</c:v>
                </c:pt>
                <c:pt idx="23521">
                  <c:v>54.492400788900099</c:v>
                </c:pt>
                <c:pt idx="23522">
                  <c:v>54.494717544173596</c:v>
                </c:pt>
                <c:pt idx="23523">
                  <c:v>54.497034299447201</c:v>
                </c:pt>
                <c:pt idx="23524">
                  <c:v>54.499351054720698</c:v>
                </c:pt>
                <c:pt idx="23525">
                  <c:v>54.501667809994203</c:v>
                </c:pt>
                <c:pt idx="23526">
                  <c:v>54.5039845652678</c:v>
                </c:pt>
                <c:pt idx="23527">
                  <c:v>54.506301320541297</c:v>
                </c:pt>
                <c:pt idx="23528">
                  <c:v>54.508618075814901</c:v>
                </c:pt>
                <c:pt idx="23529">
                  <c:v>54.510934831088399</c:v>
                </c:pt>
                <c:pt idx="23530">
                  <c:v>54.513251586361903</c:v>
                </c:pt>
                <c:pt idx="23531">
                  <c:v>54.5155683416355</c:v>
                </c:pt>
                <c:pt idx="23532">
                  <c:v>54.517885096908998</c:v>
                </c:pt>
                <c:pt idx="23533">
                  <c:v>54.520201852182602</c:v>
                </c:pt>
                <c:pt idx="23534">
                  <c:v>54.522518607456099</c:v>
                </c:pt>
                <c:pt idx="23535">
                  <c:v>54.524835362729597</c:v>
                </c:pt>
                <c:pt idx="23536">
                  <c:v>54.527152118003201</c:v>
                </c:pt>
                <c:pt idx="23537">
                  <c:v>54.529468873276699</c:v>
                </c:pt>
                <c:pt idx="23538">
                  <c:v>54.531785628550303</c:v>
                </c:pt>
                <c:pt idx="23539">
                  <c:v>54.5341023838238</c:v>
                </c:pt>
                <c:pt idx="23540">
                  <c:v>54.536419139097298</c:v>
                </c:pt>
                <c:pt idx="23541">
                  <c:v>54.538735894370902</c:v>
                </c:pt>
                <c:pt idx="23542">
                  <c:v>54.541052649644399</c:v>
                </c:pt>
                <c:pt idx="23543">
                  <c:v>54.543369404918003</c:v>
                </c:pt>
                <c:pt idx="23544">
                  <c:v>54.545686160191501</c:v>
                </c:pt>
                <c:pt idx="23545">
                  <c:v>54.548002915464998</c:v>
                </c:pt>
                <c:pt idx="23546">
                  <c:v>54.550319670738602</c:v>
                </c:pt>
                <c:pt idx="23547">
                  <c:v>54.5526364260121</c:v>
                </c:pt>
                <c:pt idx="23548">
                  <c:v>54.554953181285697</c:v>
                </c:pt>
                <c:pt idx="23549">
                  <c:v>54.557269936559202</c:v>
                </c:pt>
                <c:pt idx="23550">
                  <c:v>54.559586691832699</c:v>
                </c:pt>
                <c:pt idx="23551">
                  <c:v>54.561903447106303</c:v>
                </c:pt>
                <c:pt idx="23552">
                  <c:v>54.564220202379801</c:v>
                </c:pt>
                <c:pt idx="23553">
                  <c:v>54.566536957653398</c:v>
                </c:pt>
                <c:pt idx="23554">
                  <c:v>54.568853712926902</c:v>
                </c:pt>
                <c:pt idx="23555">
                  <c:v>54.5711704682004</c:v>
                </c:pt>
                <c:pt idx="23556">
                  <c:v>54.573487223473997</c:v>
                </c:pt>
                <c:pt idx="23557">
                  <c:v>54.575803978747501</c:v>
                </c:pt>
                <c:pt idx="23558">
                  <c:v>54.578120734021098</c:v>
                </c:pt>
                <c:pt idx="23559">
                  <c:v>54.580437489294603</c:v>
                </c:pt>
                <c:pt idx="23560">
                  <c:v>54.5827542445681</c:v>
                </c:pt>
                <c:pt idx="23561">
                  <c:v>54.585070999841697</c:v>
                </c:pt>
                <c:pt idx="23562">
                  <c:v>54.587387755115202</c:v>
                </c:pt>
                <c:pt idx="23563">
                  <c:v>54.589704510388799</c:v>
                </c:pt>
                <c:pt idx="23564">
                  <c:v>54.592021265662297</c:v>
                </c:pt>
                <c:pt idx="23565">
                  <c:v>54.594338020935801</c:v>
                </c:pt>
                <c:pt idx="23566">
                  <c:v>54.596654776209398</c:v>
                </c:pt>
                <c:pt idx="23567">
                  <c:v>54.598971531482903</c:v>
                </c:pt>
                <c:pt idx="23568">
                  <c:v>54.6012882867565</c:v>
                </c:pt>
                <c:pt idx="23569">
                  <c:v>54.603605042029997</c:v>
                </c:pt>
                <c:pt idx="23570">
                  <c:v>54.605921797303502</c:v>
                </c:pt>
                <c:pt idx="23571">
                  <c:v>54.608238552577099</c:v>
                </c:pt>
                <c:pt idx="23572">
                  <c:v>54.610555307850603</c:v>
                </c:pt>
                <c:pt idx="23573">
                  <c:v>54.6128720631242</c:v>
                </c:pt>
                <c:pt idx="23574">
                  <c:v>54.615188818397698</c:v>
                </c:pt>
                <c:pt idx="23575">
                  <c:v>54.617505573671203</c:v>
                </c:pt>
                <c:pt idx="23576">
                  <c:v>54.619822328944799</c:v>
                </c:pt>
                <c:pt idx="23577">
                  <c:v>54.622139084218297</c:v>
                </c:pt>
                <c:pt idx="23578">
                  <c:v>54.624455839491901</c:v>
                </c:pt>
                <c:pt idx="23579">
                  <c:v>54.626772594765399</c:v>
                </c:pt>
                <c:pt idx="23580">
                  <c:v>54.629089350038903</c:v>
                </c:pt>
                <c:pt idx="23581">
                  <c:v>54.6314061053125</c:v>
                </c:pt>
                <c:pt idx="23582">
                  <c:v>54.633722860585998</c:v>
                </c:pt>
                <c:pt idx="23583">
                  <c:v>54.636039615859602</c:v>
                </c:pt>
                <c:pt idx="23584">
                  <c:v>54.638356371133099</c:v>
                </c:pt>
                <c:pt idx="23585">
                  <c:v>54.640673126406597</c:v>
                </c:pt>
                <c:pt idx="23586">
                  <c:v>54.642989881680201</c:v>
                </c:pt>
                <c:pt idx="23587">
                  <c:v>54.645306636953698</c:v>
                </c:pt>
                <c:pt idx="23588">
                  <c:v>54.647623392227302</c:v>
                </c:pt>
                <c:pt idx="23589">
                  <c:v>54.6499401475008</c:v>
                </c:pt>
                <c:pt idx="23590">
                  <c:v>54.652256902774297</c:v>
                </c:pt>
                <c:pt idx="23591">
                  <c:v>54.654573658047902</c:v>
                </c:pt>
                <c:pt idx="23592">
                  <c:v>54.656890413321399</c:v>
                </c:pt>
                <c:pt idx="23593">
                  <c:v>54.659207168595003</c:v>
                </c:pt>
                <c:pt idx="23594">
                  <c:v>54.661523923868501</c:v>
                </c:pt>
                <c:pt idx="23595">
                  <c:v>54.663840679141998</c:v>
                </c:pt>
                <c:pt idx="23596">
                  <c:v>54.666157434415602</c:v>
                </c:pt>
                <c:pt idx="23597">
                  <c:v>54.6684741896891</c:v>
                </c:pt>
                <c:pt idx="23598">
                  <c:v>54.670790944962697</c:v>
                </c:pt>
                <c:pt idx="23599">
                  <c:v>54.673107700236201</c:v>
                </c:pt>
                <c:pt idx="23600">
                  <c:v>54.675424455509699</c:v>
                </c:pt>
                <c:pt idx="23601">
                  <c:v>54.677741210783303</c:v>
                </c:pt>
                <c:pt idx="23602">
                  <c:v>54.6800579660568</c:v>
                </c:pt>
                <c:pt idx="23603">
                  <c:v>54.682374721330397</c:v>
                </c:pt>
                <c:pt idx="23604">
                  <c:v>54.684691476603902</c:v>
                </c:pt>
                <c:pt idx="23605">
                  <c:v>54.6870082318774</c:v>
                </c:pt>
                <c:pt idx="23606">
                  <c:v>54.689324987150997</c:v>
                </c:pt>
                <c:pt idx="23607">
                  <c:v>54.691641742424501</c:v>
                </c:pt>
                <c:pt idx="23608">
                  <c:v>54.693958497698098</c:v>
                </c:pt>
                <c:pt idx="23609">
                  <c:v>54.696275252971603</c:v>
                </c:pt>
                <c:pt idx="23610">
                  <c:v>54.6985920082451</c:v>
                </c:pt>
                <c:pt idx="23611">
                  <c:v>54.700908763518697</c:v>
                </c:pt>
                <c:pt idx="23612">
                  <c:v>54.703225518792202</c:v>
                </c:pt>
                <c:pt idx="23613">
                  <c:v>54.705542274065799</c:v>
                </c:pt>
                <c:pt idx="23614">
                  <c:v>54.707859029339303</c:v>
                </c:pt>
                <c:pt idx="23615">
                  <c:v>54.710175784612801</c:v>
                </c:pt>
                <c:pt idx="23616">
                  <c:v>54.712492539886398</c:v>
                </c:pt>
                <c:pt idx="23617">
                  <c:v>54.714809295159903</c:v>
                </c:pt>
                <c:pt idx="23618">
                  <c:v>54.7171260504335</c:v>
                </c:pt>
                <c:pt idx="23619">
                  <c:v>54.719442805706997</c:v>
                </c:pt>
                <c:pt idx="23620">
                  <c:v>54.721759560980502</c:v>
                </c:pt>
                <c:pt idx="23621">
                  <c:v>54.724076316254099</c:v>
                </c:pt>
                <c:pt idx="23622">
                  <c:v>54.726393071527603</c:v>
                </c:pt>
                <c:pt idx="23623">
                  <c:v>54.7287098268012</c:v>
                </c:pt>
                <c:pt idx="23624">
                  <c:v>54.731026582074698</c:v>
                </c:pt>
                <c:pt idx="23625">
                  <c:v>54.733343337348202</c:v>
                </c:pt>
                <c:pt idx="23626">
                  <c:v>54.735660092621799</c:v>
                </c:pt>
                <c:pt idx="23627">
                  <c:v>54.737976847895297</c:v>
                </c:pt>
                <c:pt idx="23628">
                  <c:v>54.740293603168901</c:v>
                </c:pt>
                <c:pt idx="23629">
                  <c:v>54.742610358442398</c:v>
                </c:pt>
                <c:pt idx="23630">
                  <c:v>54.744927113715903</c:v>
                </c:pt>
                <c:pt idx="23631">
                  <c:v>54.7472438689895</c:v>
                </c:pt>
                <c:pt idx="23632">
                  <c:v>54.749560624262998</c:v>
                </c:pt>
                <c:pt idx="23633">
                  <c:v>54.751877379536602</c:v>
                </c:pt>
                <c:pt idx="23634">
                  <c:v>54.754194134810099</c:v>
                </c:pt>
                <c:pt idx="23635">
                  <c:v>54.756510890083597</c:v>
                </c:pt>
                <c:pt idx="23636">
                  <c:v>54.758827645357201</c:v>
                </c:pt>
                <c:pt idx="23637">
                  <c:v>54.761144400630698</c:v>
                </c:pt>
                <c:pt idx="23638">
                  <c:v>54.763461155904302</c:v>
                </c:pt>
                <c:pt idx="23639">
                  <c:v>54.7657779111778</c:v>
                </c:pt>
                <c:pt idx="23640">
                  <c:v>54.768094666451397</c:v>
                </c:pt>
                <c:pt idx="23641">
                  <c:v>54.770411421724901</c:v>
                </c:pt>
                <c:pt idx="23642">
                  <c:v>54.772728176998399</c:v>
                </c:pt>
                <c:pt idx="23643">
                  <c:v>54.775044932272003</c:v>
                </c:pt>
                <c:pt idx="23644">
                  <c:v>54.777361687545501</c:v>
                </c:pt>
                <c:pt idx="23645">
                  <c:v>54.779678442819097</c:v>
                </c:pt>
                <c:pt idx="23646">
                  <c:v>54.781995198092602</c:v>
                </c:pt>
                <c:pt idx="23647">
                  <c:v>54.7843119533661</c:v>
                </c:pt>
                <c:pt idx="23648">
                  <c:v>54.786628708639697</c:v>
                </c:pt>
                <c:pt idx="23649">
                  <c:v>54.788945463913201</c:v>
                </c:pt>
                <c:pt idx="23650">
                  <c:v>54.791262219186798</c:v>
                </c:pt>
                <c:pt idx="23651">
                  <c:v>54.793578974460303</c:v>
                </c:pt>
                <c:pt idx="23652">
                  <c:v>54.7958957297338</c:v>
                </c:pt>
                <c:pt idx="23653">
                  <c:v>54.798212485007397</c:v>
                </c:pt>
                <c:pt idx="23654">
                  <c:v>54.800529240280902</c:v>
                </c:pt>
                <c:pt idx="23655">
                  <c:v>54.802845995554499</c:v>
                </c:pt>
                <c:pt idx="23656">
                  <c:v>54.805162750828003</c:v>
                </c:pt>
                <c:pt idx="23657">
                  <c:v>54.807479506101501</c:v>
                </c:pt>
                <c:pt idx="23658">
                  <c:v>54.809796261375098</c:v>
                </c:pt>
                <c:pt idx="23659">
                  <c:v>54.812113016648603</c:v>
                </c:pt>
                <c:pt idx="23660">
                  <c:v>54.8144297719222</c:v>
                </c:pt>
                <c:pt idx="23661">
                  <c:v>54.816746527195697</c:v>
                </c:pt>
                <c:pt idx="23662">
                  <c:v>54.819063282469202</c:v>
                </c:pt>
                <c:pt idx="23663">
                  <c:v>54.821380037742799</c:v>
                </c:pt>
                <c:pt idx="23664">
                  <c:v>54.823696793016303</c:v>
                </c:pt>
                <c:pt idx="23665">
                  <c:v>54.8260135482899</c:v>
                </c:pt>
                <c:pt idx="23666">
                  <c:v>54.828330303563398</c:v>
                </c:pt>
                <c:pt idx="23667">
                  <c:v>54.830647058836902</c:v>
                </c:pt>
                <c:pt idx="23668">
                  <c:v>54.832963814110499</c:v>
                </c:pt>
                <c:pt idx="23669">
                  <c:v>54.835280569383997</c:v>
                </c:pt>
                <c:pt idx="23670">
                  <c:v>54.837597324657601</c:v>
                </c:pt>
                <c:pt idx="23671">
                  <c:v>54.839914079931098</c:v>
                </c:pt>
                <c:pt idx="23672">
                  <c:v>54.842230835204603</c:v>
                </c:pt>
                <c:pt idx="23673">
                  <c:v>54.8445475904782</c:v>
                </c:pt>
                <c:pt idx="23674">
                  <c:v>54.846864345751698</c:v>
                </c:pt>
                <c:pt idx="23675">
                  <c:v>54.849181101025302</c:v>
                </c:pt>
                <c:pt idx="23676">
                  <c:v>54.851497856298799</c:v>
                </c:pt>
                <c:pt idx="23677">
                  <c:v>54.853814611572297</c:v>
                </c:pt>
                <c:pt idx="23678">
                  <c:v>54.856131366845901</c:v>
                </c:pt>
                <c:pt idx="23679">
                  <c:v>54.858448122119398</c:v>
                </c:pt>
                <c:pt idx="23680">
                  <c:v>54.860764877393002</c:v>
                </c:pt>
                <c:pt idx="23681">
                  <c:v>54.8630816326665</c:v>
                </c:pt>
                <c:pt idx="23682">
                  <c:v>54.865398387939997</c:v>
                </c:pt>
                <c:pt idx="23683">
                  <c:v>54.867715143213601</c:v>
                </c:pt>
                <c:pt idx="23684">
                  <c:v>54.870031898487099</c:v>
                </c:pt>
                <c:pt idx="23685">
                  <c:v>54.872348653760703</c:v>
                </c:pt>
                <c:pt idx="23686">
                  <c:v>54.874665409034201</c:v>
                </c:pt>
                <c:pt idx="23687">
                  <c:v>54.876982164307698</c:v>
                </c:pt>
                <c:pt idx="23688">
                  <c:v>54.879298919581302</c:v>
                </c:pt>
                <c:pt idx="23689">
                  <c:v>54.8816156748548</c:v>
                </c:pt>
                <c:pt idx="23690">
                  <c:v>54.883932430128397</c:v>
                </c:pt>
                <c:pt idx="23691">
                  <c:v>54.886249185401901</c:v>
                </c:pt>
                <c:pt idx="23692">
                  <c:v>54.888565940675399</c:v>
                </c:pt>
                <c:pt idx="23693">
                  <c:v>54.890882695949003</c:v>
                </c:pt>
                <c:pt idx="23694">
                  <c:v>54.8931994512225</c:v>
                </c:pt>
                <c:pt idx="23695">
                  <c:v>54.895516206496097</c:v>
                </c:pt>
                <c:pt idx="23696">
                  <c:v>54.897832961769602</c:v>
                </c:pt>
                <c:pt idx="23697">
                  <c:v>54.900149717043099</c:v>
                </c:pt>
                <c:pt idx="23698">
                  <c:v>54.902466472316704</c:v>
                </c:pt>
                <c:pt idx="23699">
                  <c:v>54.904783227590201</c:v>
                </c:pt>
                <c:pt idx="23700">
                  <c:v>54.907099982863798</c:v>
                </c:pt>
                <c:pt idx="23701">
                  <c:v>54.909416738137303</c:v>
                </c:pt>
                <c:pt idx="23702">
                  <c:v>54.9117334934108</c:v>
                </c:pt>
                <c:pt idx="23703">
                  <c:v>54.914050248684397</c:v>
                </c:pt>
                <c:pt idx="23704">
                  <c:v>54.916367003957902</c:v>
                </c:pt>
                <c:pt idx="23705">
                  <c:v>54.918683759231499</c:v>
                </c:pt>
                <c:pt idx="23706">
                  <c:v>54.921000514505003</c:v>
                </c:pt>
                <c:pt idx="23707">
                  <c:v>54.923317269778501</c:v>
                </c:pt>
                <c:pt idx="23708">
                  <c:v>54.925634025052098</c:v>
                </c:pt>
                <c:pt idx="23709">
                  <c:v>54.927950780325602</c:v>
                </c:pt>
                <c:pt idx="23710">
                  <c:v>54.930267535599199</c:v>
                </c:pt>
                <c:pt idx="23711">
                  <c:v>54.932584290872697</c:v>
                </c:pt>
                <c:pt idx="23712">
                  <c:v>54.934901046146202</c:v>
                </c:pt>
                <c:pt idx="23713">
                  <c:v>54.937217801419798</c:v>
                </c:pt>
                <c:pt idx="23714">
                  <c:v>54.939534556693303</c:v>
                </c:pt>
                <c:pt idx="23715">
                  <c:v>54.9418513119669</c:v>
                </c:pt>
                <c:pt idx="23716">
                  <c:v>54.944168067240398</c:v>
                </c:pt>
                <c:pt idx="23717">
                  <c:v>54.946484822513902</c:v>
                </c:pt>
                <c:pt idx="23718">
                  <c:v>54.948801577787499</c:v>
                </c:pt>
                <c:pt idx="23719">
                  <c:v>54.951118333060997</c:v>
                </c:pt>
                <c:pt idx="23720">
                  <c:v>54.953435088334601</c:v>
                </c:pt>
                <c:pt idx="23721">
                  <c:v>54.955751843608098</c:v>
                </c:pt>
                <c:pt idx="23722">
                  <c:v>54.958068598881603</c:v>
                </c:pt>
                <c:pt idx="23723">
                  <c:v>54.9603853541552</c:v>
                </c:pt>
                <c:pt idx="23724">
                  <c:v>54.962702109428697</c:v>
                </c:pt>
                <c:pt idx="23725">
                  <c:v>54.965018864702301</c:v>
                </c:pt>
                <c:pt idx="23726">
                  <c:v>54.967335619975799</c:v>
                </c:pt>
                <c:pt idx="23727">
                  <c:v>54.969652375249296</c:v>
                </c:pt>
                <c:pt idx="23728">
                  <c:v>54.971969130522901</c:v>
                </c:pt>
                <c:pt idx="23729">
                  <c:v>54.974285885796398</c:v>
                </c:pt>
                <c:pt idx="23730">
                  <c:v>54.976602641070002</c:v>
                </c:pt>
                <c:pt idx="23731">
                  <c:v>54.9789193963435</c:v>
                </c:pt>
                <c:pt idx="23732">
                  <c:v>54.981236151616997</c:v>
                </c:pt>
                <c:pt idx="23733">
                  <c:v>54.983552906890601</c:v>
                </c:pt>
                <c:pt idx="23734">
                  <c:v>54.985869662164099</c:v>
                </c:pt>
                <c:pt idx="23735">
                  <c:v>54.988186417437703</c:v>
                </c:pt>
                <c:pt idx="23736">
                  <c:v>54.9905031727112</c:v>
                </c:pt>
                <c:pt idx="23737">
                  <c:v>54.992819927984698</c:v>
                </c:pt>
                <c:pt idx="23738">
                  <c:v>54.995136683258302</c:v>
                </c:pt>
                <c:pt idx="23739">
                  <c:v>54.997453438531799</c:v>
                </c:pt>
                <c:pt idx="23740">
                  <c:v>54.999770193805404</c:v>
                </c:pt>
                <c:pt idx="23741">
                  <c:v>55.002086949078901</c:v>
                </c:pt>
                <c:pt idx="23742">
                  <c:v>55.004403704352399</c:v>
                </c:pt>
                <c:pt idx="23743">
                  <c:v>55.006720459626003</c:v>
                </c:pt>
                <c:pt idx="23744">
                  <c:v>55.0090372148995</c:v>
                </c:pt>
                <c:pt idx="23745">
                  <c:v>55.011353970173097</c:v>
                </c:pt>
                <c:pt idx="23746">
                  <c:v>55.013670725446602</c:v>
                </c:pt>
                <c:pt idx="23747">
                  <c:v>55.015987480720099</c:v>
                </c:pt>
                <c:pt idx="23748">
                  <c:v>55.018304235993703</c:v>
                </c:pt>
                <c:pt idx="23749">
                  <c:v>55.020620991267201</c:v>
                </c:pt>
                <c:pt idx="23750">
                  <c:v>55.022937746540798</c:v>
                </c:pt>
                <c:pt idx="23751">
                  <c:v>55.025254501814302</c:v>
                </c:pt>
                <c:pt idx="23752">
                  <c:v>55.0275712570878</c:v>
                </c:pt>
                <c:pt idx="23753">
                  <c:v>55.029888012361397</c:v>
                </c:pt>
                <c:pt idx="23754">
                  <c:v>55.032204767634902</c:v>
                </c:pt>
                <c:pt idx="23755">
                  <c:v>55.034521522908499</c:v>
                </c:pt>
                <c:pt idx="23756">
                  <c:v>55.036838278182003</c:v>
                </c:pt>
                <c:pt idx="23757">
                  <c:v>55.039155033455501</c:v>
                </c:pt>
                <c:pt idx="23758">
                  <c:v>55.041471788729098</c:v>
                </c:pt>
                <c:pt idx="23759">
                  <c:v>55.043788544002602</c:v>
                </c:pt>
                <c:pt idx="23760">
                  <c:v>55.046105299276199</c:v>
                </c:pt>
                <c:pt idx="23761">
                  <c:v>55.048422054549697</c:v>
                </c:pt>
                <c:pt idx="23762">
                  <c:v>55.050738809823201</c:v>
                </c:pt>
                <c:pt idx="23763">
                  <c:v>55.053055565096798</c:v>
                </c:pt>
                <c:pt idx="23764">
                  <c:v>55.055372320370303</c:v>
                </c:pt>
                <c:pt idx="23765">
                  <c:v>55.0576890756439</c:v>
                </c:pt>
                <c:pt idx="23766">
                  <c:v>55.060005830917397</c:v>
                </c:pt>
                <c:pt idx="23767">
                  <c:v>55.062322586190902</c:v>
                </c:pt>
                <c:pt idx="23768">
                  <c:v>55.064639341464499</c:v>
                </c:pt>
                <c:pt idx="23769">
                  <c:v>55.066956096737997</c:v>
                </c:pt>
                <c:pt idx="23770">
                  <c:v>55.069272852011601</c:v>
                </c:pt>
                <c:pt idx="23771">
                  <c:v>55.071589607285098</c:v>
                </c:pt>
                <c:pt idx="23772">
                  <c:v>55.073906362558603</c:v>
                </c:pt>
                <c:pt idx="23773">
                  <c:v>55.0762231178322</c:v>
                </c:pt>
                <c:pt idx="23774">
                  <c:v>55.078539873105697</c:v>
                </c:pt>
                <c:pt idx="23775">
                  <c:v>55.080856628379301</c:v>
                </c:pt>
                <c:pt idx="23776">
                  <c:v>55.083173383652799</c:v>
                </c:pt>
                <c:pt idx="23777">
                  <c:v>55.085490138926303</c:v>
                </c:pt>
                <c:pt idx="23778">
                  <c:v>55.0878068941999</c:v>
                </c:pt>
                <c:pt idx="23779">
                  <c:v>55.090123649473398</c:v>
                </c:pt>
                <c:pt idx="23780">
                  <c:v>55.092440404747002</c:v>
                </c:pt>
                <c:pt idx="23781">
                  <c:v>55.094757160020499</c:v>
                </c:pt>
                <c:pt idx="23782">
                  <c:v>55.097073915294096</c:v>
                </c:pt>
                <c:pt idx="23783">
                  <c:v>55.099390670567601</c:v>
                </c:pt>
                <c:pt idx="23784">
                  <c:v>55.101707425841099</c:v>
                </c:pt>
                <c:pt idx="23785">
                  <c:v>55.104024181114703</c:v>
                </c:pt>
                <c:pt idx="23786">
                  <c:v>55.1063409363882</c:v>
                </c:pt>
                <c:pt idx="23787">
                  <c:v>55.108657691661797</c:v>
                </c:pt>
                <c:pt idx="23788">
                  <c:v>55.110974446935302</c:v>
                </c:pt>
                <c:pt idx="23789">
                  <c:v>55.113291202208799</c:v>
                </c:pt>
                <c:pt idx="23790">
                  <c:v>55.115607957482403</c:v>
                </c:pt>
                <c:pt idx="23791">
                  <c:v>55.117924712755901</c:v>
                </c:pt>
                <c:pt idx="23792">
                  <c:v>55.120241468029498</c:v>
                </c:pt>
                <c:pt idx="23793">
                  <c:v>55.122558223303002</c:v>
                </c:pt>
                <c:pt idx="23794">
                  <c:v>55.1248749785765</c:v>
                </c:pt>
                <c:pt idx="23795">
                  <c:v>55.127191733850097</c:v>
                </c:pt>
                <c:pt idx="23796">
                  <c:v>55.129508489123602</c:v>
                </c:pt>
                <c:pt idx="23797">
                  <c:v>55.131825244397199</c:v>
                </c:pt>
                <c:pt idx="23798">
                  <c:v>55.134141999670703</c:v>
                </c:pt>
                <c:pt idx="23799">
                  <c:v>55.136458754944201</c:v>
                </c:pt>
                <c:pt idx="23800">
                  <c:v>55.138775510217798</c:v>
                </c:pt>
                <c:pt idx="23801">
                  <c:v>55.141092265491302</c:v>
                </c:pt>
                <c:pt idx="23802">
                  <c:v>55.143409020764899</c:v>
                </c:pt>
                <c:pt idx="23803">
                  <c:v>55.145725776038397</c:v>
                </c:pt>
                <c:pt idx="23804">
                  <c:v>55.148042531311901</c:v>
                </c:pt>
                <c:pt idx="23805">
                  <c:v>55.150359286585498</c:v>
                </c:pt>
                <c:pt idx="23806">
                  <c:v>55.152676041859003</c:v>
                </c:pt>
                <c:pt idx="23807">
                  <c:v>55.1549927971326</c:v>
                </c:pt>
                <c:pt idx="23808">
                  <c:v>55.157309552406097</c:v>
                </c:pt>
                <c:pt idx="23809">
                  <c:v>55.159626307679602</c:v>
                </c:pt>
                <c:pt idx="23810">
                  <c:v>55.161943062953199</c:v>
                </c:pt>
                <c:pt idx="23811">
                  <c:v>55.164259818226697</c:v>
                </c:pt>
                <c:pt idx="23812">
                  <c:v>55.166576573500301</c:v>
                </c:pt>
                <c:pt idx="23813">
                  <c:v>55.168893328773798</c:v>
                </c:pt>
                <c:pt idx="23814">
                  <c:v>55.171210084047303</c:v>
                </c:pt>
                <c:pt idx="23815">
                  <c:v>55.1735268393209</c:v>
                </c:pt>
                <c:pt idx="23816">
                  <c:v>55.175843594594397</c:v>
                </c:pt>
                <c:pt idx="23817">
                  <c:v>55.178160349868001</c:v>
                </c:pt>
                <c:pt idx="23818">
                  <c:v>55.180477105141499</c:v>
                </c:pt>
                <c:pt idx="23819">
                  <c:v>55.182793860415003</c:v>
                </c:pt>
                <c:pt idx="23820">
                  <c:v>55.1851106156886</c:v>
                </c:pt>
                <c:pt idx="23821">
                  <c:v>55.187427370962098</c:v>
                </c:pt>
                <c:pt idx="23822">
                  <c:v>55.189744126235702</c:v>
                </c:pt>
                <c:pt idx="23823">
                  <c:v>55.1920608815092</c:v>
                </c:pt>
                <c:pt idx="23824">
                  <c:v>55.194377636782697</c:v>
                </c:pt>
                <c:pt idx="23825">
                  <c:v>55.196694392056301</c:v>
                </c:pt>
                <c:pt idx="23826">
                  <c:v>55.199011147329799</c:v>
                </c:pt>
                <c:pt idx="23827">
                  <c:v>55.201327902603403</c:v>
                </c:pt>
                <c:pt idx="23828">
                  <c:v>55.2036446578769</c:v>
                </c:pt>
                <c:pt idx="23829">
                  <c:v>55.205961413150398</c:v>
                </c:pt>
                <c:pt idx="23830">
                  <c:v>55.208278168424002</c:v>
                </c:pt>
                <c:pt idx="23831">
                  <c:v>55.210594923697499</c:v>
                </c:pt>
                <c:pt idx="23832">
                  <c:v>55.212911678971103</c:v>
                </c:pt>
                <c:pt idx="23833">
                  <c:v>55.215228434244601</c:v>
                </c:pt>
                <c:pt idx="23834">
                  <c:v>55.217545189518098</c:v>
                </c:pt>
                <c:pt idx="23835">
                  <c:v>55.219861944791703</c:v>
                </c:pt>
                <c:pt idx="23836">
                  <c:v>55.2221787000652</c:v>
                </c:pt>
                <c:pt idx="23837">
                  <c:v>55.224495455338797</c:v>
                </c:pt>
                <c:pt idx="23838">
                  <c:v>55.226812210612302</c:v>
                </c:pt>
                <c:pt idx="23839">
                  <c:v>55.229128965885799</c:v>
                </c:pt>
                <c:pt idx="23840">
                  <c:v>55.231445721159403</c:v>
                </c:pt>
                <c:pt idx="23841">
                  <c:v>55.233762476432901</c:v>
                </c:pt>
                <c:pt idx="23842">
                  <c:v>55.236079231706498</c:v>
                </c:pt>
                <c:pt idx="23843">
                  <c:v>55.238395986980002</c:v>
                </c:pt>
                <c:pt idx="23844">
                  <c:v>55.2407127422535</c:v>
                </c:pt>
                <c:pt idx="23845">
                  <c:v>55.243029497527097</c:v>
                </c:pt>
                <c:pt idx="23846">
                  <c:v>55.245346252800601</c:v>
                </c:pt>
                <c:pt idx="23847">
                  <c:v>55.247663008074198</c:v>
                </c:pt>
                <c:pt idx="23848">
                  <c:v>55.249979763347703</c:v>
                </c:pt>
                <c:pt idx="23849">
                  <c:v>55.252296518621201</c:v>
                </c:pt>
                <c:pt idx="23850">
                  <c:v>55.254613273894797</c:v>
                </c:pt>
                <c:pt idx="23851">
                  <c:v>55.256930029168302</c:v>
                </c:pt>
                <c:pt idx="23852">
                  <c:v>55.259246784441899</c:v>
                </c:pt>
                <c:pt idx="23853">
                  <c:v>55.261563539715397</c:v>
                </c:pt>
                <c:pt idx="23854">
                  <c:v>55.263880294988901</c:v>
                </c:pt>
                <c:pt idx="23855">
                  <c:v>55.266197050262498</c:v>
                </c:pt>
                <c:pt idx="23856">
                  <c:v>55.268513805536003</c:v>
                </c:pt>
                <c:pt idx="23857">
                  <c:v>55.2708305608096</c:v>
                </c:pt>
                <c:pt idx="23858">
                  <c:v>55.273147316083097</c:v>
                </c:pt>
                <c:pt idx="23859">
                  <c:v>55.275464071356602</c:v>
                </c:pt>
                <c:pt idx="23860">
                  <c:v>55.277780826630199</c:v>
                </c:pt>
                <c:pt idx="23861">
                  <c:v>55.280097581903703</c:v>
                </c:pt>
                <c:pt idx="23862">
                  <c:v>55.2824143371773</c:v>
                </c:pt>
                <c:pt idx="23863">
                  <c:v>55.284731092450798</c:v>
                </c:pt>
                <c:pt idx="23864">
                  <c:v>55.287047847724303</c:v>
                </c:pt>
                <c:pt idx="23865">
                  <c:v>55.2893646029979</c:v>
                </c:pt>
                <c:pt idx="23866">
                  <c:v>55.291681358271397</c:v>
                </c:pt>
                <c:pt idx="23867">
                  <c:v>55.293998113545001</c:v>
                </c:pt>
                <c:pt idx="23868">
                  <c:v>55.296314868818499</c:v>
                </c:pt>
                <c:pt idx="23869">
                  <c:v>55.298631624092003</c:v>
                </c:pt>
                <c:pt idx="23870">
                  <c:v>55.3009483793656</c:v>
                </c:pt>
                <c:pt idx="23871">
                  <c:v>55.303265134639098</c:v>
                </c:pt>
                <c:pt idx="23872">
                  <c:v>55.305581889912702</c:v>
                </c:pt>
                <c:pt idx="23873">
                  <c:v>55.307898645186199</c:v>
                </c:pt>
                <c:pt idx="23874">
                  <c:v>55.310215400459697</c:v>
                </c:pt>
                <c:pt idx="23875">
                  <c:v>55.312532155733301</c:v>
                </c:pt>
                <c:pt idx="23876">
                  <c:v>55.314848911006798</c:v>
                </c:pt>
                <c:pt idx="23877">
                  <c:v>55.317165666280403</c:v>
                </c:pt>
                <c:pt idx="23878">
                  <c:v>55.3194824215539</c:v>
                </c:pt>
                <c:pt idx="23879">
                  <c:v>55.321799176827398</c:v>
                </c:pt>
                <c:pt idx="23880">
                  <c:v>55.324115932101002</c:v>
                </c:pt>
                <c:pt idx="23881">
                  <c:v>55.326432687374499</c:v>
                </c:pt>
                <c:pt idx="23882">
                  <c:v>55.328749442648103</c:v>
                </c:pt>
                <c:pt idx="23883">
                  <c:v>55.331066197921601</c:v>
                </c:pt>
                <c:pt idx="23884">
                  <c:v>55.333382953195098</c:v>
                </c:pt>
                <c:pt idx="23885">
                  <c:v>55.335699708468702</c:v>
                </c:pt>
                <c:pt idx="23886">
                  <c:v>55.3380164637422</c:v>
                </c:pt>
                <c:pt idx="23887">
                  <c:v>55.340333219015797</c:v>
                </c:pt>
                <c:pt idx="23888">
                  <c:v>55.342649974289301</c:v>
                </c:pt>
                <c:pt idx="23889">
                  <c:v>55.344966729562799</c:v>
                </c:pt>
                <c:pt idx="23890">
                  <c:v>55.347283484836403</c:v>
                </c:pt>
                <c:pt idx="23891">
                  <c:v>55.349600240109901</c:v>
                </c:pt>
                <c:pt idx="23892">
                  <c:v>55.351916995383498</c:v>
                </c:pt>
                <c:pt idx="23893">
                  <c:v>55.354233750657002</c:v>
                </c:pt>
                <c:pt idx="23894">
                  <c:v>55.3565505059305</c:v>
                </c:pt>
                <c:pt idx="23895">
                  <c:v>55.358867261204097</c:v>
                </c:pt>
                <c:pt idx="23896">
                  <c:v>55.361184016477601</c:v>
                </c:pt>
                <c:pt idx="23897">
                  <c:v>55.363500771751198</c:v>
                </c:pt>
                <c:pt idx="23898">
                  <c:v>55.365817527024703</c:v>
                </c:pt>
                <c:pt idx="23899">
                  <c:v>55.3681342822982</c:v>
                </c:pt>
                <c:pt idx="23900">
                  <c:v>55.370451037571797</c:v>
                </c:pt>
                <c:pt idx="23901">
                  <c:v>55.372767792845302</c:v>
                </c:pt>
                <c:pt idx="23902">
                  <c:v>55.375084548118899</c:v>
                </c:pt>
                <c:pt idx="23903">
                  <c:v>55.377401303392404</c:v>
                </c:pt>
                <c:pt idx="23904">
                  <c:v>55.379718058665901</c:v>
                </c:pt>
                <c:pt idx="23905">
                  <c:v>55.382034813939498</c:v>
                </c:pt>
                <c:pt idx="23906">
                  <c:v>55.384351569213003</c:v>
                </c:pt>
                <c:pt idx="23907">
                  <c:v>55.3866683244866</c:v>
                </c:pt>
                <c:pt idx="23908">
                  <c:v>55.388985079760097</c:v>
                </c:pt>
                <c:pt idx="23909">
                  <c:v>55.391301835033602</c:v>
                </c:pt>
                <c:pt idx="23910">
                  <c:v>55.393618590307199</c:v>
                </c:pt>
                <c:pt idx="23911">
                  <c:v>55.395935345580703</c:v>
                </c:pt>
                <c:pt idx="23912">
                  <c:v>55.3982521008543</c:v>
                </c:pt>
                <c:pt idx="23913">
                  <c:v>55.400568856127798</c:v>
                </c:pt>
                <c:pt idx="23914">
                  <c:v>55.402885611401302</c:v>
                </c:pt>
                <c:pt idx="23915">
                  <c:v>55.405202366674899</c:v>
                </c:pt>
                <c:pt idx="23916">
                  <c:v>55.407519121948397</c:v>
                </c:pt>
                <c:pt idx="23917">
                  <c:v>55.409835877222001</c:v>
                </c:pt>
                <c:pt idx="23918">
                  <c:v>55.412152632495498</c:v>
                </c:pt>
                <c:pt idx="23919">
                  <c:v>55.414469387769003</c:v>
                </c:pt>
                <c:pt idx="23920">
                  <c:v>55.4167861430426</c:v>
                </c:pt>
                <c:pt idx="23921">
                  <c:v>55.419102898316098</c:v>
                </c:pt>
                <c:pt idx="23922">
                  <c:v>55.421419653589702</c:v>
                </c:pt>
                <c:pt idx="23923">
                  <c:v>55.423736408863199</c:v>
                </c:pt>
                <c:pt idx="23924">
                  <c:v>55.426053164136697</c:v>
                </c:pt>
                <c:pt idx="23925">
                  <c:v>55.428369919410301</c:v>
                </c:pt>
                <c:pt idx="23926">
                  <c:v>55.430686674683798</c:v>
                </c:pt>
                <c:pt idx="23927">
                  <c:v>55.433003429957402</c:v>
                </c:pt>
                <c:pt idx="23928">
                  <c:v>55.4353201852309</c:v>
                </c:pt>
                <c:pt idx="23929">
                  <c:v>55.437636940504497</c:v>
                </c:pt>
                <c:pt idx="23930">
                  <c:v>55.439953695778001</c:v>
                </c:pt>
                <c:pt idx="23931">
                  <c:v>55.442270451051499</c:v>
                </c:pt>
                <c:pt idx="23932">
                  <c:v>55.444587206325103</c:v>
                </c:pt>
                <c:pt idx="23933">
                  <c:v>55.446903961598601</c:v>
                </c:pt>
                <c:pt idx="23934">
                  <c:v>55.449220716872198</c:v>
                </c:pt>
                <c:pt idx="23935">
                  <c:v>55.451537472145702</c:v>
                </c:pt>
                <c:pt idx="23936">
                  <c:v>55.4538542274192</c:v>
                </c:pt>
                <c:pt idx="23937">
                  <c:v>55.456170982692797</c:v>
                </c:pt>
                <c:pt idx="23938">
                  <c:v>55.458487737966301</c:v>
                </c:pt>
                <c:pt idx="23939">
                  <c:v>55.460804493239898</c:v>
                </c:pt>
                <c:pt idx="23940">
                  <c:v>55.463121248513403</c:v>
                </c:pt>
                <c:pt idx="23941">
                  <c:v>55.4654380037869</c:v>
                </c:pt>
                <c:pt idx="23942">
                  <c:v>55.467754759060497</c:v>
                </c:pt>
                <c:pt idx="23943">
                  <c:v>55.470071514334002</c:v>
                </c:pt>
                <c:pt idx="23944">
                  <c:v>55.472388269607599</c:v>
                </c:pt>
                <c:pt idx="23945">
                  <c:v>55.474705024881096</c:v>
                </c:pt>
                <c:pt idx="23946">
                  <c:v>55.477021780154601</c:v>
                </c:pt>
                <c:pt idx="23947">
                  <c:v>55.479338535428198</c:v>
                </c:pt>
                <c:pt idx="23948">
                  <c:v>55.481655290701703</c:v>
                </c:pt>
                <c:pt idx="23949">
                  <c:v>55.4839720459753</c:v>
                </c:pt>
                <c:pt idx="23950">
                  <c:v>55.486288801248797</c:v>
                </c:pt>
                <c:pt idx="23951">
                  <c:v>55.488605556522302</c:v>
                </c:pt>
                <c:pt idx="23952">
                  <c:v>55.490922311795899</c:v>
                </c:pt>
                <c:pt idx="23953">
                  <c:v>55.493239067069403</c:v>
                </c:pt>
                <c:pt idx="23954">
                  <c:v>55.495555822343</c:v>
                </c:pt>
                <c:pt idx="23955">
                  <c:v>55.497872577616498</c:v>
                </c:pt>
                <c:pt idx="23956">
                  <c:v>55.500189332890002</c:v>
                </c:pt>
                <c:pt idx="23957">
                  <c:v>55.502506088163599</c:v>
                </c:pt>
                <c:pt idx="23958">
                  <c:v>55.504822843437097</c:v>
                </c:pt>
                <c:pt idx="23959">
                  <c:v>55.507139598710701</c:v>
                </c:pt>
                <c:pt idx="23960">
                  <c:v>55.509456353984199</c:v>
                </c:pt>
                <c:pt idx="23961">
                  <c:v>55.511773109257703</c:v>
                </c:pt>
                <c:pt idx="23962">
                  <c:v>55.5140898645313</c:v>
                </c:pt>
                <c:pt idx="23963">
                  <c:v>55.516406619804798</c:v>
                </c:pt>
                <c:pt idx="23964">
                  <c:v>55.518723375078402</c:v>
                </c:pt>
                <c:pt idx="23965">
                  <c:v>55.521040130351899</c:v>
                </c:pt>
                <c:pt idx="23966">
                  <c:v>55.523356885625397</c:v>
                </c:pt>
                <c:pt idx="23967">
                  <c:v>55.525673640899001</c:v>
                </c:pt>
                <c:pt idx="23968">
                  <c:v>55.527990396172498</c:v>
                </c:pt>
                <c:pt idx="23969">
                  <c:v>55.530307151446102</c:v>
                </c:pt>
                <c:pt idx="23970">
                  <c:v>55.5326239067196</c:v>
                </c:pt>
                <c:pt idx="23971">
                  <c:v>55.534940661993097</c:v>
                </c:pt>
                <c:pt idx="23972">
                  <c:v>55.537257417266702</c:v>
                </c:pt>
                <c:pt idx="23973">
                  <c:v>55.539574172540199</c:v>
                </c:pt>
                <c:pt idx="23974">
                  <c:v>55.541890927813803</c:v>
                </c:pt>
                <c:pt idx="23975">
                  <c:v>55.544207683087301</c:v>
                </c:pt>
                <c:pt idx="23976">
                  <c:v>55.546524438360798</c:v>
                </c:pt>
                <c:pt idx="23977">
                  <c:v>55.548841193634402</c:v>
                </c:pt>
                <c:pt idx="23978">
                  <c:v>55.5511579489079</c:v>
                </c:pt>
                <c:pt idx="23979">
                  <c:v>55.553474704181497</c:v>
                </c:pt>
                <c:pt idx="23980">
                  <c:v>55.555791459455001</c:v>
                </c:pt>
                <c:pt idx="23981">
                  <c:v>55.558108214728499</c:v>
                </c:pt>
                <c:pt idx="23982">
                  <c:v>55.560424970002103</c:v>
                </c:pt>
                <c:pt idx="23983">
                  <c:v>55.5627417252756</c:v>
                </c:pt>
                <c:pt idx="23984">
                  <c:v>55.565058480549197</c:v>
                </c:pt>
                <c:pt idx="23985">
                  <c:v>55.567375235822702</c:v>
                </c:pt>
                <c:pt idx="23986">
                  <c:v>55.5696919910962</c:v>
                </c:pt>
                <c:pt idx="23987">
                  <c:v>55.572008746369796</c:v>
                </c:pt>
                <c:pt idx="23988">
                  <c:v>55.574325501643301</c:v>
                </c:pt>
                <c:pt idx="23989">
                  <c:v>55.576642256916898</c:v>
                </c:pt>
                <c:pt idx="23990">
                  <c:v>55.578959012190403</c:v>
                </c:pt>
                <c:pt idx="23991">
                  <c:v>55.5812757674639</c:v>
                </c:pt>
                <c:pt idx="23992">
                  <c:v>55.583592522737497</c:v>
                </c:pt>
                <c:pt idx="23993">
                  <c:v>55.585909278011002</c:v>
                </c:pt>
                <c:pt idx="23994">
                  <c:v>55.588226033284599</c:v>
                </c:pt>
                <c:pt idx="23995">
                  <c:v>55.590542788558103</c:v>
                </c:pt>
                <c:pt idx="23996">
                  <c:v>55.592859543831601</c:v>
                </c:pt>
                <c:pt idx="23997">
                  <c:v>55.595176299105198</c:v>
                </c:pt>
                <c:pt idx="23998">
                  <c:v>55.597493054378702</c:v>
                </c:pt>
                <c:pt idx="23999">
                  <c:v>55.599809809652299</c:v>
                </c:pt>
                <c:pt idx="24000">
                  <c:v>55.602126564925797</c:v>
                </c:pt>
                <c:pt idx="24001">
                  <c:v>55.604443320199302</c:v>
                </c:pt>
                <c:pt idx="24002">
                  <c:v>55.606760075472899</c:v>
                </c:pt>
                <c:pt idx="24003">
                  <c:v>55.609076830746403</c:v>
                </c:pt>
                <c:pt idx="24004">
                  <c:v>55.61139358602</c:v>
                </c:pt>
                <c:pt idx="24005">
                  <c:v>55.613710341293498</c:v>
                </c:pt>
                <c:pt idx="24006">
                  <c:v>55.616027096567002</c:v>
                </c:pt>
                <c:pt idx="24007">
                  <c:v>55.618343851840599</c:v>
                </c:pt>
                <c:pt idx="24008">
                  <c:v>55.620660607114097</c:v>
                </c:pt>
                <c:pt idx="24009">
                  <c:v>55.622977362387701</c:v>
                </c:pt>
                <c:pt idx="24010">
                  <c:v>55.625294117661198</c:v>
                </c:pt>
                <c:pt idx="24011">
                  <c:v>55.627610872934703</c:v>
                </c:pt>
                <c:pt idx="24012">
                  <c:v>55.6299276282083</c:v>
                </c:pt>
                <c:pt idx="24013">
                  <c:v>55.632244383481797</c:v>
                </c:pt>
                <c:pt idx="24014">
                  <c:v>55.634561138755402</c:v>
                </c:pt>
                <c:pt idx="24015">
                  <c:v>55.636877894028899</c:v>
                </c:pt>
                <c:pt idx="24016">
                  <c:v>55.639194649302397</c:v>
                </c:pt>
                <c:pt idx="24017">
                  <c:v>55.641511404576001</c:v>
                </c:pt>
                <c:pt idx="24018">
                  <c:v>55.643828159849498</c:v>
                </c:pt>
                <c:pt idx="24019">
                  <c:v>55.646144915123102</c:v>
                </c:pt>
                <c:pt idx="24020">
                  <c:v>55.6484616703966</c:v>
                </c:pt>
                <c:pt idx="24021">
                  <c:v>55.650778425670097</c:v>
                </c:pt>
                <c:pt idx="24022">
                  <c:v>55.653095180943701</c:v>
                </c:pt>
                <c:pt idx="24023">
                  <c:v>55.655411936217199</c:v>
                </c:pt>
                <c:pt idx="24024">
                  <c:v>55.657728691490803</c:v>
                </c:pt>
                <c:pt idx="24025">
                  <c:v>55.6600454467643</c:v>
                </c:pt>
                <c:pt idx="24026">
                  <c:v>55.662362202037798</c:v>
                </c:pt>
                <c:pt idx="24027">
                  <c:v>55.664678957311402</c:v>
                </c:pt>
                <c:pt idx="24028">
                  <c:v>55.6669957125849</c:v>
                </c:pt>
                <c:pt idx="24029">
                  <c:v>55.669312467858497</c:v>
                </c:pt>
                <c:pt idx="24030">
                  <c:v>55.671629223132001</c:v>
                </c:pt>
                <c:pt idx="24031">
                  <c:v>55.673945978405499</c:v>
                </c:pt>
                <c:pt idx="24032">
                  <c:v>55.676262733679103</c:v>
                </c:pt>
                <c:pt idx="24033">
                  <c:v>55.6785794889526</c:v>
                </c:pt>
                <c:pt idx="24034">
                  <c:v>55.680896244226197</c:v>
                </c:pt>
                <c:pt idx="24035">
                  <c:v>55.683212999499702</c:v>
                </c:pt>
                <c:pt idx="24036">
                  <c:v>55.685529754773199</c:v>
                </c:pt>
                <c:pt idx="24037">
                  <c:v>55.687846510046803</c:v>
                </c:pt>
                <c:pt idx="24038">
                  <c:v>55.690163265320301</c:v>
                </c:pt>
                <c:pt idx="24039">
                  <c:v>55.692480020593898</c:v>
                </c:pt>
                <c:pt idx="24040">
                  <c:v>55.694796775867403</c:v>
                </c:pt>
                <c:pt idx="24041">
                  <c:v>55.6971135311409</c:v>
                </c:pt>
                <c:pt idx="24042">
                  <c:v>55.699430286414497</c:v>
                </c:pt>
                <c:pt idx="24043">
                  <c:v>55.701747041688002</c:v>
                </c:pt>
                <c:pt idx="24044">
                  <c:v>55.704063796961599</c:v>
                </c:pt>
                <c:pt idx="24045">
                  <c:v>55.706380552235103</c:v>
                </c:pt>
                <c:pt idx="24046">
                  <c:v>55.708697307508601</c:v>
                </c:pt>
                <c:pt idx="24047">
                  <c:v>55.711014062782198</c:v>
                </c:pt>
                <c:pt idx="24048">
                  <c:v>55.713330818055702</c:v>
                </c:pt>
                <c:pt idx="24049">
                  <c:v>55.715647573329299</c:v>
                </c:pt>
                <c:pt idx="24050">
                  <c:v>55.717964328602797</c:v>
                </c:pt>
                <c:pt idx="24051">
                  <c:v>55.720281083876301</c:v>
                </c:pt>
                <c:pt idx="24052">
                  <c:v>55.722597839149898</c:v>
                </c:pt>
                <c:pt idx="24053">
                  <c:v>55.724914594423403</c:v>
                </c:pt>
                <c:pt idx="24054">
                  <c:v>55.727231349697</c:v>
                </c:pt>
                <c:pt idx="24055">
                  <c:v>55.729548104970497</c:v>
                </c:pt>
                <c:pt idx="24056">
                  <c:v>55.731864860244002</c:v>
                </c:pt>
                <c:pt idx="24057">
                  <c:v>55.734181615517599</c:v>
                </c:pt>
                <c:pt idx="24058">
                  <c:v>55.736498370791097</c:v>
                </c:pt>
                <c:pt idx="24059">
                  <c:v>55.738815126064701</c:v>
                </c:pt>
                <c:pt idx="24060">
                  <c:v>55.741131881338198</c:v>
                </c:pt>
                <c:pt idx="24061">
                  <c:v>55.743448636611703</c:v>
                </c:pt>
                <c:pt idx="24062">
                  <c:v>55.7457653918853</c:v>
                </c:pt>
                <c:pt idx="24063">
                  <c:v>55.748082147158797</c:v>
                </c:pt>
                <c:pt idx="24064">
                  <c:v>55.750398902432401</c:v>
                </c:pt>
                <c:pt idx="24065">
                  <c:v>55.752715657705899</c:v>
                </c:pt>
                <c:pt idx="24066">
                  <c:v>55.755032412979403</c:v>
                </c:pt>
                <c:pt idx="24067">
                  <c:v>55.757349168253</c:v>
                </c:pt>
                <c:pt idx="24068">
                  <c:v>55.759665923526498</c:v>
                </c:pt>
                <c:pt idx="24069">
                  <c:v>55.761982678800102</c:v>
                </c:pt>
                <c:pt idx="24070">
                  <c:v>55.7642994340736</c:v>
                </c:pt>
                <c:pt idx="24071">
                  <c:v>55.766616189347197</c:v>
                </c:pt>
                <c:pt idx="24072">
                  <c:v>55.768932944620701</c:v>
                </c:pt>
                <c:pt idx="24073">
                  <c:v>55.771249699894199</c:v>
                </c:pt>
                <c:pt idx="24074">
                  <c:v>55.773566455167803</c:v>
                </c:pt>
                <c:pt idx="24075">
                  <c:v>55.7758832104413</c:v>
                </c:pt>
                <c:pt idx="24076">
                  <c:v>55.778199965714897</c:v>
                </c:pt>
                <c:pt idx="24077">
                  <c:v>55.780516720988402</c:v>
                </c:pt>
                <c:pt idx="24078">
                  <c:v>55.782833476261899</c:v>
                </c:pt>
                <c:pt idx="24079">
                  <c:v>55.785150231535503</c:v>
                </c:pt>
                <c:pt idx="24080">
                  <c:v>55.787466986809001</c:v>
                </c:pt>
                <c:pt idx="24081">
                  <c:v>55.789783742082598</c:v>
                </c:pt>
                <c:pt idx="24082">
                  <c:v>55.792100497356103</c:v>
                </c:pt>
                <c:pt idx="24083">
                  <c:v>55.7944172526296</c:v>
                </c:pt>
                <c:pt idx="24084">
                  <c:v>55.796734007903197</c:v>
                </c:pt>
                <c:pt idx="24085">
                  <c:v>55.799050763176702</c:v>
                </c:pt>
                <c:pt idx="24086">
                  <c:v>55.801367518450299</c:v>
                </c:pt>
                <c:pt idx="24087">
                  <c:v>55.803684273723803</c:v>
                </c:pt>
                <c:pt idx="24088">
                  <c:v>55.806001028997301</c:v>
                </c:pt>
                <c:pt idx="24089">
                  <c:v>55.808317784270898</c:v>
                </c:pt>
                <c:pt idx="24090">
                  <c:v>55.810634539544402</c:v>
                </c:pt>
                <c:pt idx="24091">
                  <c:v>55.812951294817999</c:v>
                </c:pt>
                <c:pt idx="24092">
                  <c:v>55.815268050091497</c:v>
                </c:pt>
                <c:pt idx="24093">
                  <c:v>55.817584805365001</c:v>
                </c:pt>
                <c:pt idx="24094">
                  <c:v>55.819901560638598</c:v>
                </c:pt>
                <c:pt idx="24095">
                  <c:v>55.822218315912103</c:v>
                </c:pt>
                <c:pt idx="24096">
                  <c:v>55.8245350711857</c:v>
                </c:pt>
                <c:pt idx="24097">
                  <c:v>55.826851826459198</c:v>
                </c:pt>
                <c:pt idx="24098">
                  <c:v>55.829168581732702</c:v>
                </c:pt>
                <c:pt idx="24099">
                  <c:v>55.831485337006299</c:v>
                </c:pt>
                <c:pt idx="24100">
                  <c:v>55.833802092279797</c:v>
                </c:pt>
                <c:pt idx="24101">
                  <c:v>55.836118847553401</c:v>
                </c:pt>
                <c:pt idx="24102">
                  <c:v>55.838435602826898</c:v>
                </c:pt>
                <c:pt idx="24103">
                  <c:v>55.840752358100403</c:v>
                </c:pt>
                <c:pt idx="24104">
                  <c:v>55.843069113374</c:v>
                </c:pt>
                <c:pt idx="24105">
                  <c:v>55.845385868647497</c:v>
                </c:pt>
                <c:pt idx="24106">
                  <c:v>55.847702623921101</c:v>
                </c:pt>
                <c:pt idx="24107">
                  <c:v>55.850019379194599</c:v>
                </c:pt>
                <c:pt idx="24108">
                  <c:v>55.852336134468104</c:v>
                </c:pt>
                <c:pt idx="24109">
                  <c:v>55.854652889741701</c:v>
                </c:pt>
                <c:pt idx="24110">
                  <c:v>55.856969645015198</c:v>
                </c:pt>
                <c:pt idx="24111">
                  <c:v>55.859286400288802</c:v>
                </c:pt>
                <c:pt idx="24112">
                  <c:v>55.8616031555623</c:v>
                </c:pt>
                <c:pt idx="24113">
                  <c:v>55.863919910835797</c:v>
                </c:pt>
                <c:pt idx="24114">
                  <c:v>55.866236666109401</c:v>
                </c:pt>
                <c:pt idx="24115">
                  <c:v>55.868553421382899</c:v>
                </c:pt>
                <c:pt idx="24116">
                  <c:v>55.870870176656503</c:v>
                </c:pt>
                <c:pt idx="24117">
                  <c:v>55.87318693193</c:v>
                </c:pt>
                <c:pt idx="24118">
                  <c:v>55.875503687203498</c:v>
                </c:pt>
                <c:pt idx="24119">
                  <c:v>55.877820442477102</c:v>
                </c:pt>
                <c:pt idx="24120">
                  <c:v>55.880137197750599</c:v>
                </c:pt>
                <c:pt idx="24121">
                  <c:v>55.882453953024203</c:v>
                </c:pt>
                <c:pt idx="24122">
                  <c:v>55.884770708297701</c:v>
                </c:pt>
                <c:pt idx="24123">
                  <c:v>55.887087463571198</c:v>
                </c:pt>
                <c:pt idx="24124">
                  <c:v>55.889404218844803</c:v>
                </c:pt>
                <c:pt idx="24125">
                  <c:v>55.8917209741183</c:v>
                </c:pt>
                <c:pt idx="24126">
                  <c:v>55.894037729391897</c:v>
                </c:pt>
                <c:pt idx="24127">
                  <c:v>55.896354484665402</c:v>
                </c:pt>
                <c:pt idx="24128">
                  <c:v>55.898671239938899</c:v>
                </c:pt>
                <c:pt idx="24129">
                  <c:v>55.900987995212503</c:v>
                </c:pt>
                <c:pt idx="24130">
                  <c:v>55.903304750486001</c:v>
                </c:pt>
                <c:pt idx="24131">
                  <c:v>55.905621505759598</c:v>
                </c:pt>
                <c:pt idx="24132">
                  <c:v>55.907938261033102</c:v>
                </c:pt>
                <c:pt idx="24133">
                  <c:v>55.9102550163066</c:v>
                </c:pt>
                <c:pt idx="24134">
                  <c:v>55.912571771580197</c:v>
                </c:pt>
                <c:pt idx="24135">
                  <c:v>55.914888526853701</c:v>
                </c:pt>
                <c:pt idx="24136">
                  <c:v>55.917205282127298</c:v>
                </c:pt>
                <c:pt idx="24137">
                  <c:v>55.919522037400803</c:v>
                </c:pt>
                <c:pt idx="24138">
                  <c:v>55.921838792674301</c:v>
                </c:pt>
                <c:pt idx="24139">
                  <c:v>55.924155547947898</c:v>
                </c:pt>
                <c:pt idx="24140">
                  <c:v>55.926472303221402</c:v>
                </c:pt>
                <c:pt idx="24141">
                  <c:v>55.928789058494999</c:v>
                </c:pt>
                <c:pt idx="24142">
                  <c:v>55.931105813768497</c:v>
                </c:pt>
                <c:pt idx="24143">
                  <c:v>55.933422569042001</c:v>
                </c:pt>
                <c:pt idx="24144">
                  <c:v>55.935739324315598</c:v>
                </c:pt>
                <c:pt idx="24145">
                  <c:v>55.938056079589103</c:v>
                </c:pt>
                <c:pt idx="24146">
                  <c:v>55.9403728348627</c:v>
                </c:pt>
                <c:pt idx="24147">
                  <c:v>55.942689590136197</c:v>
                </c:pt>
                <c:pt idx="24148">
                  <c:v>55.945006345409702</c:v>
                </c:pt>
                <c:pt idx="24149">
                  <c:v>55.947323100683299</c:v>
                </c:pt>
                <c:pt idx="24150">
                  <c:v>55.949639855956796</c:v>
                </c:pt>
                <c:pt idx="24151">
                  <c:v>55.951956611230401</c:v>
                </c:pt>
                <c:pt idx="24152">
                  <c:v>55.954273366503898</c:v>
                </c:pt>
                <c:pt idx="24153">
                  <c:v>55.956590121777403</c:v>
                </c:pt>
                <c:pt idx="24154">
                  <c:v>55.958906877051</c:v>
                </c:pt>
                <c:pt idx="24155">
                  <c:v>55.961223632324497</c:v>
                </c:pt>
                <c:pt idx="24156">
                  <c:v>55.963540387598101</c:v>
                </c:pt>
                <c:pt idx="24157">
                  <c:v>55.965857142871599</c:v>
                </c:pt>
                <c:pt idx="24158">
                  <c:v>55.968173898145103</c:v>
                </c:pt>
                <c:pt idx="24159">
                  <c:v>55.9704906534187</c:v>
                </c:pt>
                <c:pt idx="24160">
                  <c:v>55.972807408692198</c:v>
                </c:pt>
                <c:pt idx="24161">
                  <c:v>55.975124163965802</c:v>
                </c:pt>
                <c:pt idx="24162">
                  <c:v>55.977440919239299</c:v>
                </c:pt>
                <c:pt idx="24163">
                  <c:v>55.979757674512797</c:v>
                </c:pt>
                <c:pt idx="24164">
                  <c:v>55.982074429786401</c:v>
                </c:pt>
                <c:pt idx="24165">
                  <c:v>55.984391185059899</c:v>
                </c:pt>
                <c:pt idx="24166">
                  <c:v>55.986707940333503</c:v>
                </c:pt>
                <c:pt idx="24167">
                  <c:v>55.989024695607</c:v>
                </c:pt>
                <c:pt idx="24168">
                  <c:v>55.991341450880498</c:v>
                </c:pt>
                <c:pt idx="24169">
                  <c:v>55.993658206154102</c:v>
                </c:pt>
                <c:pt idx="24170">
                  <c:v>55.995974961427599</c:v>
                </c:pt>
                <c:pt idx="24171">
                  <c:v>55.998291716701203</c:v>
                </c:pt>
                <c:pt idx="24172">
                  <c:v>56.000608471974701</c:v>
                </c:pt>
                <c:pt idx="24173">
                  <c:v>56.002925227248198</c:v>
                </c:pt>
                <c:pt idx="24174">
                  <c:v>56.005241982521802</c:v>
                </c:pt>
                <c:pt idx="24175">
                  <c:v>56.0075587377953</c:v>
                </c:pt>
                <c:pt idx="24176">
                  <c:v>56.009875493068897</c:v>
                </c:pt>
                <c:pt idx="24177">
                  <c:v>56.012192248342402</c:v>
                </c:pt>
                <c:pt idx="24178">
                  <c:v>56.014509003615899</c:v>
                </c:pt>
                <c:pt idx="24179">
                  <c:v>56.016825758889503</c:v>
                </c:pt>
                <c:pt idx="24180">
                  <c:v>56.019142514163001</c:v>
                </c:pt>
                <c:pt idx="24181">
                  <c:v>56.021459269436598</c:v>
                </c:pt>
                <c:pt idx="24182">
                  <c:v>56.023776024710102</c:v>
                </c:pt>
                <c:pt idx="24183">
                  <c:v>56.0260927799836</c:v>
                </c:pt>
                <c:pt idx="24184">
                  <c:v>56.028409535257197</c:v>
                </c:pt>
                <c:pt idx="24185">
                  <c:v>56.030726290530701</c:v>
                </c:pt>
                <c:pt idx="24186">
                  <c:v>56.033043045804298</c:v>
                </c:pt>
                <c:pt idx="24187">
                  <c:v>56.035359801077803</c:v>
                </c:pt>
                <c:pt idx="24188">
                  <c:v>56.0376765563513</c:v>
                </c:pt>
                <c:pt idx="24189">
                  <c:v>56.039993311624897</c:v>
                </c:pt>
                <c:pt idx="24190">
                  <c:v>56.042310066898402</c:v>
                </c:pt>
                <c:pt idx="24191">
                  <c:v>56.044626822171999</c:v>
                </c:pt>
                <c:pt idx="24192">
                  <c:v>56.046943577445496</c:v>
                </c:pt>
                <c:pt idx="24193">
                  <c:v>56.049260332719001</c:v>
                </c:pt>
                <c:pt idx="24194">
                  <c:v>56.051577087992598</c:v>
                </c:pt>
                <c:pt idx="24195">
                  <c:v>56.053893843266103</c:v>
                </c:pt>
                <c:pt idx="24196">
                  <c:v>56.0562105985397</c:v>
                </c:pt>
                <c:pt idx="24197">
                  <c:v>56.058527353813197</c:v>
                </c:pt>
                <c:pt idx="24198">
                  <c:v>56.060844109086702</c:v>
                </c:pt>
                <c:pt idx="24199">
                  <c:v>56.063160864360299</c:v>
                </c:pt>
                <c:pt idx="24200">
                  <c:v>56.065477619633803</c:v>
                </c:pt>
                <c:pt idx="24201">
                  <c:v>56.0677943749074</c:v>
                </c:pt>
                <c:pt idx="24202">
                  <c:v>56.070111130180898</c:v>
                </c:pt>
                <c:pt idx="24203">
                  <c:v>56.072427885454402</c:v>
                </c:pt>
                <c:pt idx="24204">
                  <c:v>56.074744640727999</c:v>
                </c:pt>
                <c:pt idx="24205">
                  <c:v>56.077061396001497</c:v>
                </c:pt>
                <c:pt idx="24206">
                  <c:v>56.079378151275101</c:v>
                </c:pt>
                <c:pt idx="24207">
                  <c:v>56.081694906548599</c:v>
                </c:pt>
                <c:pt idx="24208">
                  <c:v>56.084011661822103</c:v>
                </c:pt>
                <c:pt idx="24209">
                  <c:v>56.0863284170957</c:v>
                </c:pt>
                <c:pt idx="24210">
                  <c:v>56.088645172369198</c:v>
                </c:pt>
                <c:pt idx="24211">
                  <c:v>56.090961927642802</c:v>
                </c:pt>
                <c:pt idx="24212">
                  <c:v>56.093278682916299</c:v>
                </c:pt>
                <c:pt idx="24213">
                  <c:v>56.095595438189903</c:v>
                </c:pt>
                <c:pt idx="24214">
                  <c:v>56.097912193463401</c:v>
                </c:pt>
                <c:pt idx="24215">
                  <c:v>56.100228948736898</c:v>
                </c:pt>
                <c:pt idx="24216">
                  <c:v>56.102545704010502</c:v>
                </c:pt>
                <c:pt idx="24217">
                  <c:v>56.104862459284</c:v>
                </c:pt>
                <c:pt idx="24218">
                  <c:v>56.107179214557597</c:v>
                </c:pt>
                <c:pt idx="24219">
                  <c:v>56.109495969831102</c:v>
                </c:pt>
                <c:pt idx="24220">
                  <c:v>56.111812725104599</c:v>
                </c:pt>
                <c:pt idx="24221">
                  <c:v>56.114129480378203</c:v>
                </c:pt>
                <c:pt idx="24222">
                  <c:v>56.116446235651701</c:v>
                </c:pt>
                <c:pt idx="24223">
                  <c:v>56.118762990925298</c:v>
                </c:pt>
                <c:pt idx="24224">
                  <c:v>56.121079746198802</c:v>
                </c:pt>
                <c:pt idx="24225">
                  <c:v>56.1233965014723</c:v>
                </c:pt>
                <c:pt idx="24226">
                  <c:v>56.125713256745897</c:v>
                </c:pt>
                <c:pt idx="24227">
                  <c:v>56.128030012019401</c:v>
                </c:pt>
                <c:pt idx="24228">
                  <c:v>56.130346767292998</c:v>
                </c:pt>
                <c:pt idx="24229">
                  <c:v>56.132663522566503</c:v>
                </c:pt>
                <c:pt idx="24230">
                  <c:v>56.13498027784</c:v>
                </c:pt>
                <c:pt idx="24231">
                  <c:v>56.137297033113597</c:v>
                </c:pt>
                <c:pt idx="24232">
                  <c:v>56.139613788387102</c:v>
                </c:pt>
                <c:pt idx="24233">
                  <c:v>56.141930543660699</c:v>
                </c:pt>
                <c:pt idx="24234">
                  <c:v>56.144247298934197</c:v>
                </c:pt>
                <c:pt idx="24235">
                  <c:v>56.146564054207701</c:v>
                </c:pt>
                <c:pt idx="24236">
                  <c:v>56.148880809481298</c:v>
                </c:pt>
                <c:pt idx="24237">
                  <c:v>56.151197564754803</c:v>
                </c:pt>
                <c:pt idx="24238">
                  <c:v>56.1535143200284</c:v>
                </c:pt>
                <c:pt idx="24239">
                  <c:v>56.155831075301897</c:v>
                </c:pt>
                <c:pt idx="24240">
                  <c:v>56.158147830575402</c:v>
                </c:pt>
                <c:pt idx="24241">
                  <c:v>56.160464585848999</c:v>
                </c:pt>
                <c:pt idx="24242">
                  <c:v>56.162781341122503</c:v>
                </c:pt>
                <c:pt idx="24243">
                  <c:v>56.1650980963961</c:v>
                </c:pt>
                <c:pt idx="24244">
                  <c:v>56.167414851669598</c:v>
                </c:pt>
                <c:pt idx="24245">
                  <c:v>56.169731606943103</c:v>
                </c:pt>
                <c:pt idx="24246">
                  <c:v>56.1720483622167</c:v>
                </c:pt>
                <c:pt idx="24247">
                  <c:v>56.174365117490197</c:v>
                </c:pt>
                <c:pt idx="24248">
                  <c:v>56.176681872763801</c:v>
                </c:pt>
                <c:pt idx="24249">
                  <c:v>56.178998628037299</c:v>
                </c:pt>
                <c:pt idx="24250">
                  <c:v>56.181315383310803</c:v>
                </c:pt>
                <c:pt idx="24251">
                  <c:v>56.1836321385844</c:v>
                </c:pt>
                <c:pt idx="24252">
                  <c:v>56.185948893857898</c:v>
                </c:pt>
                <c:pt idx="24253">
                  <c:v>56.188265649131502</c:v>
                </c:pt>
                <c:pt idx="24254">
                  <c:v>56.190582404404999</c:v>
                </c:pt>
                <c:pt idx="24255">
                  <c:v>56.192899159678497</c:v>
                </c:pt>
                <c:pt idx="24256">
                  <c:v>56.195215914952101</c:v>
                </c:pt>
                <c:pt idx="24257">
                  <c:v>56.197532670225598</c:v>
                </c:pt>
                <c:pt idx="24258">
                  <c:v>56.199849425499202</c:v>
                </c:pt>
                <c:pt idx="24259">
                  <c:v>56.2021661807727</c:v>
                </c:pt>
                <c:pt idx="24260">
                  <c:v>56.204482936046197</c:v>
                </c:pt>
                <c:pt idx="24261">
                  <c:v>56.206799691319802</c:v>
                </c:pt>
                <c:pt idx="24262">
                  <c:v>56.209116446593299</c:v>
                </c:pt>
                <c:pt idx="24263">
                  <c:v>56.211433201866903</c:v>
                </c:pt>
                <c:pt idx="24264">
                  <c:v>56.213749957140401</c:v>
                </c:pt>
                <c:pt idx="24265">
                  <c:v>56.216066712413898</c:v>
                </c:pt>
                <c:pt idx="24266">
                  <c:v>56.218383467687502</c:v>
                </c:pt>
                <c:pt idx="24267">
                  <c:v>56.220700222961</c:v>
                </c:pt>
                <c:pt idx="24268">
                  <c:v>56.223016978234597</c:v>
                </c:pt>
                <c:pt idx="24269">
                  <c:v>56.225333733508101</c:v>
                </c:pt>
                <c:pt idx="24270">
                  <c:v>56.227650488781599</c:v>
                </c:pt>
                <c:pt idx="24271">
                  <c:v>56.229967244055203</c:v>
                </c:pt>
                <c:pt idx="24272">
                  <c:v>56.2322839993287</c:v>
                </c:pt>
                <c:pt idx="24273">
                  <c:v>56.234600754602297</c:v>
                </c:pt>
                <c:pt idx="24274">
                  <c:v>56.236917509875802</c:v>
                </c:pt>
                <c:pt idx="24275">
                  <c:v>56.2392342651493</c:v>
                </c:pt>
                <c:pt idx="24276">
                  <c:v>56.241551020422897</c:v>
                </c:pt>
                <c:pt idx="24277">
                  <c:v>56.243867775696401</c:v>
                </c:pt>
                <c:pt idx="24278">
                  <c:v>56.246184530969998</c:v>
                </c:pt>
                <c:pt idx="24279">
                  <c:v>56.248501286243503</c:v>
                </c:pt>
                <c:pt idx="24280">
                  <c:v>56.250818041517</c:v>
                </c:pt>
                <c:pt idx="24281">
                  <c:v>56.253134796790597</c:v>
                </c:pt>
                <c:pt idx="24282">
                  <c:v>56.255451552064102</c:v>
                </c:pt>
                <c:pt idx="24283">
                  <c:v>56.257768307337699</c:v>
                </c:pt>
                <c:pt idx="24284">
                  <c:v>56.260085062611203</c:v>
                </c:pt>
                <c:pt idx="24285">
                  <c:v>56.262401817884701</c:v>
                </c:pt>
                <c:pt idx="24286">
                  <c:v>56.264718573158298</c:v>
                </c:pt>
                <c:pt idx="24287">
                  <c:v>56.267035328431803</c:v>
                </c:pt>
                <c:pt idx="24288">
                  <c:v>56.2693520837054</c:v>
                </c:pt>
                <c:pt idx="24289">
                  <c:v>56.271668838978897</c:v>
                </c:pt>
                <c:pt idx="24290">
                  <c:v>56.273985594252402</c:v>
                </c:pt>
                <c:pt idx="24291">
                  <c:v>56.276302349525999</c:v>
                </c:pt>
                <c:pt idx="24292">
                  <c:v>56.278619104799503</c:v>
                </c:pt>
                <c:pt idx="24293">
                  <c:v>56.2809358600731</c:v>
                </c:pt>
                <c:pt idx="24294">
                  <c:v>56.283252615346598</c:v>
                </c:pt>
                <c:pt idx="24295">
                  <c:v>56.285569370620102</c:v>
                </c:pt>
                <c:pt idx="24296">
                  <c:v>56.287886125893699</c:v>
                </c:pt>
                <c:pt idx="24297">
                  <c:v>56.290202881167197</c:v>
                </c:pt>
                <c:pt idx="24298">
                  <c:v>56.292519636440801</c:v>
                </c:pt>
                <c:pt idx="24299">
                  <c:v>56.294836391714298</c:v>
                </c:pt>
                <c:pt idx="24300">
                  <c:v>56.297153146987803</c:v>
                </c:pt>
                <c:pt idx="24301">
                  <c:v>56.2994699022614</c:v>
                </c:pt>
                <c:pt idx="24302">
                  <c:v>56.301786657534898</c:v>
                </c:pt>
                <c:pt idx="24303">
                  <c:v>56.304103412808502</c:v>
                </c:pt>
                <c:pt idx="24304">
                  <c:v>56.306420168081999</c:v>
                </c:pt>
                <c:pt idx="24305">
                  <c:v>56.308736923355497</c:v>
                </c:pt>
                <c:pt idx="24306">
                  <c:v>56.311053678629101</c:v>
                </c:pt>
                <c:pt idx="24307">
                  <c:v>56.313370433902598</c:v>
                </c:pt>
                <c:pt idx="24308">
                  <c:v>56.315687189176202</c:v>
                </c:pt>
                <c:pt idx="24309">
                  <c:v>56.3180039444497</c:v>
                </c:pt>
                <c:pt idx="24310">
                  <c:v>56.320320699723197</c:v>
                </c:pt>
                <c:pt idx="24311">
                  <c:v>56.322637454996801</c:v>
                </c:pt>
                <c:pt idx="24312">
                  <c:v>56.324954210270299</c:v>
                </c:pt>
                <c:pt idx="24313">
                  <c:v>56.327270965543903</c:v>
                </c:pt>
                <c:pt idx="24314">
                  <c:v>56.329587720817401</c:v>
                </c:pt>
                <c:pt idx="24315">
                  <c:v>56.331904476090898</c:v>
                </c:pt>
                <c:pt idx="24316">
                  <c:v>56.334221231364502</c:v>
                </c:pt>
                <c:pt idx="24317">
                  <c:v>56.336537986638</c:v>
                </c:pt>
                <c:pt idx="24318">
                  <c:v>56.338854741911597</c:v>
                </c:pt>
                <c:pt idx="24319">
                  <c:v>56.341171497185101</c:v>
                </c:pt>
                <c:pt idx="24320">
                  <c:v>56.343488252458599</c:v>
                </c:pt>
                <c:pt idx="24321">
                  <c:v>56.345805007732203</c:v>
                </c:pt>
                <c:pt idx="24322">
                  <c:v>56.3481217630057</c:v>
                </c:pt>
                <c:pt idx="24323">
                  <c:v>56.350438518279297</c:v>
                </c:pt>
                <c:pt idx="24324">
                  <c:v>56.352755273552802</c:v>
                </c:pt>
                <c:pt idx="24325">
                  <c:v>56.355072028826299</c:v>
                </c:pt>
                <c:pt idx="24326">
                  <c:v>56.357388784099903</c:v>
                </c:pt>
                <c:pt idx="24327">
                  <c:v>56.359705539373401</c:v>
                </c:pt>
                <c:pt idx="24328">
                  <c:v>56.362022294646998</c:v>
                </c:pt>
                <c:pt idx="24329">
                  <c:v>56.364339049920503</c:v>
                </c:pt>
                <c:pt idx="24330">
                  <c:v>56.366655805194</c:v>
                </c:pt>
                <c:pt idx="24331">
                  <c:v>56.368972560467597</c:v>
                </c:pt>
                <c:pt idx="24332">
                  <c:v>56.371289315741102</c:v>
                </c:pt>
                <c:pt idx="24333">
                  <c:v>56.373606071014699</c:v>
                </c:pt>
                <c:pt idx="24334">
                  <c:v>56.375922826288203</c:v>
                </c:pt>
                <c:pt idx="24335">
                  <c:v>56.378239581561701</c:v>
                </c:pt>
                <c:pt idx="24336">
                  <c:v>56.380556336835298</c:v>
                </c:pt>
                <c:pt idx="24337">
                  <c:v>56.382873092108802</c:v>
                </c:pt>
                <c:pt idx="24338">
                  <c:v>56.385189847382399</c:v>
                </c:pt>
                <c:pt idx="24339">
                  <c:v>56.387506602655897</c:v>
                </c:pt>
                <c:pt idx="24340">
                  <c:v>56.389823357929401</c:v>
                </c:pt>
                <c:pt idx="24341">
                  <c:v>56.392140113202998</c:v>
                </c:pt>
                <c:pt idx="24342">
                  <c:v>56.394456868476503</c:v>
                </c:pt>
                <c:pt idx="24343">
                  <c:v>56.3967736237501</c:v>
                </c:pt>
                <c:pt idx="24344">
                  <c:v>56.399090379023598</c:v>
                </c:pt>
                <c:pt idx="24345">
                  <c:v>56.401407134297102</c:v>
                </c:pt>
                <c:pt idx="24346">
                  <c:v>56.403723889570699</c:v>
                </c:pt>
                <c:pt idx="24347">
                  <c:v>56.406040644844197</c:v>
                </c:pt>
                <c:pt idx="24348">
                  <c:v>56.408357400117801</c:v>
                </c:pt>
                <c:pt idx="24349">
                  <c:v>56.410674155391298</c:v>
                </c:pt>
                <c:pt idx="24350">
                  <c:v>56.412990910664803</c:v>
                </c:pt>
                <c:pt idx="24351">
                  <c:v>56.4153076659384</c:v>
                </c:pt>
                <c:pt idx="24352">
                  <c:v>56.417624421211897</c:v>
                </c:pt>
                <c:pt idx="24353">
                  <c:v>56.419941176485501</c:v>
                </c:pt>
                <c:pt idx="24354">
                  <c:v>56.422257931758999</c:v>
                </c:pt>
                <c:pt idx="24355">
                  <c:v>56.424574687032496</c:v>
                </c:pt>
                <c:pt idx="24356">
                  <c:v>56.426891442306101</c:v>
                </c:pt>
                <c:pt idx="24357">
                  <c:v>56.429208197579598</c:v>
                </c:pt>
                <c:pt idx="24358">
                  <c:v>56.431524952853202</c:v>
                </c:pt>
                <c:pt idx="24359">
                  <c:v>56.4338417081267</c:v>
                </c:pt>
                <c:pt idx="24360">
                  <c:v>56.436158463400297</c:v>
                </c:pt>
                <c:pt idx="24361">
                  <c:v>56.438475218673801</c:v>
                </c:pt>
                <c:pt idx="24362">
                  <c:v>56.440791973947299</c:v>
                </c:pt>
                <c:pt idx="24363">
                  <c:v>56.443108729220903</c:v>
                </c:pt>
                <c:pt idx="24364">
                  <c:v>56.4454254844944</c:v>
                </c:pt>
                <c:pt idx="24365">
                  <c:v>56.447742239767997</c:v>
                </c:pt>
                <c:pt idx="24366">
                  <c:v>56.450058995041502</c:v>
                </c:pt>
                <c:pt idx="24367">
                  <c:v>56.452375750314999</c:v>
                </c:pt>
                <c:pt idx="24368">
                  <c:v>56.454692505588604</c:v>
                </c:pt>
                <c:pt idx="24369">
                  <c:v>56.457009260862101</c:v>
                </c:pt>
                <c:pt idx="24370">
                  <c:v>56.459326016135698</c:v>
                </c:pt>
                <c:pt idx="24371">
                  <c:v>56.461642771409203</c:v>
                </c:pt>
                <c:pt idx="24372">
                  <c:v>56.4639595266827</c:v>
                </c:pt>
                <c:pt idx="24373">
                  <c:v>56.466276281956297</c:v>
                </c:pt>
                <c:pt idx="24374">
                  <c:v>56.468593037229802</c:v>
                </c:pt>
                <c:pt idx="24375">
                  <c:v>56.470909792503399</c:v>
                </c:pt>
                <c:pt idx="24376">
                  <c:v>56.473226547776903</c:v>
                </c:pt>
                <c:pt idx="24377">
                  <c:v>56.475543303050401</c:v>
                </c:pt>
                <c:pt idx="24378">
                  <c:v>56.477860058323998</c:v>
                </c:pt>
                <c:pt idx="24379">
                  <c:v>56.480176813597502</c:v>
                </c:pt>
                <c:pt idx="24380">
                  <c:v>56.482493568871099</c:v>
                </c:pt>
                <c:pt idx="24381">
                  <c:v>56.484810324144597</c:v>
                </c:pt>
                <c:pt idx="24382">
                  <c:v>56.487127079418102</c:v>
                </c:pt>
                <c:pt idx="24383">
                  <c:v>56.489443834691698</c:v>
                </c:pt>
                <c:pt idx="24384">
                  <c:v>56.491760589965203</c:v>
                </c:pt>
                <c:pt idx="24385">
                  <c:v>56.4940773452388</c:v>
                </c:pt>
                <c:pt idx="24386">
                  <c:v>56.496394100512298</c:v>
                </c:pt>
                <c:pt idx="24387">
                  <c:v>56.498710855785802</c:v>
                </c:pt>
                <c:pt idx="24388">
                  <c:v>56.501027611059399</c:v>
                </c:pt>
                <c:pt idx="24389">
                  <c:v>56.503344366332897</c:v>
                </c:pt>
                <c:pt idx="24390">
                  <c:v>56.505661121606501</c:v>
                </c:pt>
                <c:pt idx="24391">
                  <c:v>56.507977876879998</c:v>
                </c:pt>
                <c:pt idx="24392">
                  <c:v>56.510294632153503</c:v>
                </c:pt>
                <c:pt idx="24393">
                  <c:v>56.5126113874271</c:v>
                </c:pt>
                <c:pt idx="24394">
                  <c:v>56.514928142700597</c:v>
                </c:pt>
                <c:pt idx="24395">
                  <c:v>56.517244897974201</c:v>
                </c:pt>
                <c:pt idx="24396">
                  <c:v>56.519561653247699</c:v>
                </c:pt>
                <c:pt idx="24397">
                  <c:v>56.521878408521196</c:v>
                </c:pt>
                <c:pt idx="24398">
                  <c:v>56.524195163794801</c:v>
                </c:pt>
                <c:pt idx="24399">
                  <c:v>56.526511919068298</c:v>
                </c:pt>
                <c:pt idx="24400">
                  <c:v>56.528828674341902</c:v>
                </c:pt>
                <c:pt idx="24401">
                  <c:v>56.5311454296154</c:v>
                </c:pt>
                <c:pt idx="24402">
                  <c:v>56.533462184888897</c:v>
                </c:pt>
                <c:pt idx="24403">
                  <c:v>56.535778940162501</c:v>
                </c:pt>
                <c:pt idx="24404">
                  <c:v>56.538095695435999</c:v>
                </c:pt>
                <c:pt idx="24405">
                  <c:v>56.540412450709603</c:v>
                </c:pt>
                <c:pt idx="24406">
                  <c:v>56.5427292059831</c:v>
                </c:pt>
                <c:pt idx="24407">
                  <c:v>56.545045961256598</c:v>
                </c:pt>
                <c:pt idx="24408">
                  <c:v>56.547362716530202</c:v>
                </c:pt>
                <c:pt idx="24409">
                  <c:v>56.549679471803699</c:v>
                </c:pt>
                <c:pt idx="24410">
                  <c:v>56.551996227077296</c:v>
                </c:pt>
                <c:pt idx="24411">
                  <c:v>56.554312982350801</c:v>
                </c:pt>
                <c:pt idx="24412">
                  <c:v>56.556629737624299</c:v>
                </c:pt>
                <c:pt idx="24413">
                  <c:v>56.558946492897903</c:v>
                </c:pt>
                <c:pt idx="24414">
                  <c:v>56.5612632481714</c:v>
                </c:pt>
                <c:pt idx="24415">
                  <c:v>56.563580003444997</c:v>
                </c:pt>
                <c:pt idx="24416">
                  <c:v>56.565896758718502</c:v>
                </c:pt>
                <c:pt idx="24417">
                  <c:v>56.568213513991999</c:v>
                </c:pt>
                <c:pt idx="24418">
                  <c:v>56.570530269265603</c:v>
                </c:pt>
                <c:pt idx="24419">
                  <c:v>56.572847024539101</c:v>
                </c:pt>
                <c:pt idx="24420">
                  <c:v>56.575163779812698</c:v>
                </c:pt>
                <c:pt idx="24421">
                  <c:v>56.577480535086202</c:v>
                </c:pt>
                <c:pt idx="24422">
                  <c:v>56.5797972903597</c:v>
                </c:pt>
                <c:pt idx="24423">
                  <c:v>56.582114045633297</c:v>
                </c:pt>
                <c:pt idx="24424">
                  <c:v>56.584430800906802</c:v>
                </c:pt>
                <c:pt idx="24425">
                  <c:v>56.586747556180399</c:v>
                </c:pt>
                <c:pt idx="24426">
                  <c:v>56.589064311453903</c:v>
                </c:pt>
                <c:pt idx="24427">
                  <c:v>56.591381066727401</c:v>
                </c:pt>
                <c:pt idx="24428">
                  <c:v>56.593697822000998</c:v>
                </c:pt>
                <c:pt idx="24429">
                  <c:v>56.596014577274502</c:v>
                </c:pt>
                <c:pt idx="24430">
                  <c:v>56.598331332548099</c:v>
                </c:pt>
                <c:pt idx="24431">
                  <c:v>56.600648087821597</c:v>
                </c:pt>
                <c:pt idx="24432">
                  <c:v>56.602964843095101</c:v>
                </c:pt>
                <c:pt idx="24433">
                  <c:v>56.605281598368698</c:v>
                </c:pt>
                <c:pt idx="24434">
                  <c:v>56.607598353642203</c:v>
                </c:pt>
                <c:pt idx="24435">
                  <c:v>56.6099151089158</c:v>
                </c:pt>
                <c:pt idx="24436">
                  <c:v>56.612231864189297</c:v>
                </c:pt>
                <c:pt idx="24437">
                  <c:v>56.614548619462802</c:v>
                </c:pt>
                <c:pt idx="24438">
                  <c:v>56.616865374736399</c:v>
                </c:pt>
                <c:pt idx="24439">
                  <c:v>56.619182130009897</c:v>
                </c:pt>
                <c:pt idx="24440">
                  <c:v>56.621498885283501</c:v>
                </c:pt>
                <c:pt idx="24441">
                  <c:v>56.623815640556998</c:v>
                </c:pt>
                <c:pt idx="24442">
                  <c:v>56.626132395830503</c:v>
                </c:pt>
                <c:pt idx="24443">
                  <c:v>56.6284491511041</c:v>
                </c:pt>
                <c:pt idx="24444">
                  <c:v>56.630765906377597</c:v>
                </c:pt>
                <c:pt idx="24445">
                  <c:v>56.633082661651201</c:v>
                </c:pt>
                <c:pt idx="24446">
                  <c:v>56.635399416924699</c:v>
                </c:pt>
                <c:pt idx="24447">
                  <c:v>56.637716172198203</c:v>
                </c:pt>
                <c:pt idx="24448">
                  <c:v>56.6400329274718</c:v>
                </c:pt>
                <c:pt idx="24449">
                  <c:v>56.642349682745298</c:v>
                </c:pt>
                <c:pt idx="24450">
                  <c:v>56.644666438018902</c:v>
                </c:pt>
                <c:pt idx="24451">
                  <c:v>56.6469831932924</c:v>
                </c:pt>
                <c:pt idx="24452">
                  <c:v>56.649299948565897</c:v>
                </c:pt>
                <c:pt idx="24453">
                  <c:v>56.651616703839501</c:v>
                </c:pt>
                <c:pt idx="24454">
                  <c:v>56.653933459112999</c:v>
                </c:pt>
                <c:pt idx="24455">
                  <c:v>56.656250214386603</c:v>
                </c:pt>
                <c:pt idx="24456">
                  <c:v>56.6585669696601</c:v>
                </c:pt>
                <c:pt idx="24457">
                  <c:v>56.660883724933598</c:v>
                </c:pt>
                <c:pt idx="24458">
                  <c:v>56.663200480207202</c:v>
                </c:pt>
                <c:pt idx="24459">
                  <c:v>56.665517235480699</c:v>
                </c:pt>
                <c:pt idx="24460">
                  <c:v>56.667833990754303</c:v>
                </c:pt>
                <c:pt idx="24461">
                  <c:v>56.670150746027801</c:v>
                </c:pt>
                <c:pt idx="24462">
                  <c:v>56.672467501301298</c:v>
                </c:pt>
                <c:pt idx="24463">
                  <c:v>56.674784256574902</c:v>
                </c:pt>
                <c:pt idx="24464">
                  <c:v>56.6771010118484</c:v>
                </c:pt>
                <c:pt idx="24465">
                  <c:v>56.679417767121997</c:v>
                </c:pt>
                <c:pt idx="24466">
                  <c:v>56.681734522395502</c:v>
                </c:pt>
                <c:pt idx="24467">
                  <c:v>56.684051277668999</c:v>
                </c:pt>
                <c:pt idx="24468">
                  <c:v>56.686368032942603</c:v>
                </c:pt>
                <c:pt idx="24469">
                  <c:v>56.688684788216101</c:v>
                </c:pt>
                <c:pt idx="24470">
                  <c:v>56.691001543489698</c:v>
                </c:pt>
                <c:pt idx="24471">
                  <c:v>56.693318298763202</c:v>
                </c:pt>
                <c:pt idx="24472">
                  <c:v>56.6956350540367</c:v>
                </c:pt>
                <c:pt idx="24473">
                  <c:v>56.697951809310297</c:v>
                </c:pt>
                <c:pt idx="24474">
                  <c:v>56.700268564583801</c:v>
                </c:pt>
                <c:pt idx="24475">
                  <c:v>56.702585319857398</c:v>
                </c:pt>
                <c:pt idx="24476">
                  <c:v>56.704902075130903</c:v>
                </c:pt>
                <c:pt idx="24477">
                  <c:v>56.7072188304044</c:v>
                </c:pt>
                <c:pt idx="24478">
                  <c:v>56.709535585677997</c:v>
                </c:pt>
                <c:pt idx="24479">
                  <c:v>56.711852340951502</c:v>
                </c:pt>
                <c:pt idx="24480">
                  <c:v>56.714169096225099</c:v>
                </c:pt>
                <c:pt idx="24481">
                  <c:v>56.716485851498597</c:v>
                </c:pt>
                <c:pt idx="24482">
                  <c:v>56.718802606772101</c:v>
                </c:pt>
                <c:pt idx="24483">
                  <c:v>56.721119362045698</c:v>
                </c:pt>
                <c:pt idx="24484">
                  <c:v>56.723436117319203</c:v>
                </c:pt>
                <c:pt idx="24485">
                  <c:v>56.7257528725928</c:v>
                </c:pt>
                <c:pt idx="24486">
                  <c:v>56.728069627866297</c:v>
                </c:pt>
                <c:pt idx="24487">
                  <c:v>56.730386383139802</c:v>
                </c:pt>
                <c:pt idx="24488">
                  <c:v>56.732703138413399</c:v>
                </c:pt>
                <c:pt idx="24489">
                  <c:v>56.735019893686903</c:v>
                </c:pt>
                <c:pt idx="24490">
                  <c:v>56.7373366489605</c:v>
                </c:pt>
                <c:pt idx="24491">
                  <c:v>56.739653404233998</c:v>
                </c:pt>
                <c:pt idx="24492">
                  <c:v>56.741970159507503</c:v>
                </c:pt>
                <c:pt idx="24493">
                  <c:v>56.7442869147811</c:v>
                </c:pt>
                <c:pt idx="24494">
                  <c:v>56.746603670054597</c:v>
                </c:pt>
                <c:pt idx="24495">
                  <c:v>56.748920425328201</c:v>
                </c:pt>
                <c:pt idx="24496">
                  <c:v>56.751237180601699</c:v>
                </c:pt>
                <c:pt idx="24497">
                  <c:v>56.753553935875203</c:v>
                </c:pt>
                <c:pt idx="24498">
                  <c:v>56.7558706911488</c:v>
                </c:pt>
                <c:pt idx="24499">
                  <c:v>56.758187446422298</c:v>
                </c:pt>
                <c:pt idx="24500">
                  <c:v>56.760504201695902</c:v>
                </c:pt>
                <c:pt idx="24501">
                  <c:v>56.762820956969399</c:v>
                </c:pt>
                <c:pt idx="24502">
                  <c:v>56.765137712243003</c:v>
                </c:pt>
                <c:pt idx="24503">
                  <c:v>56.767454467516501</c:v>
                </c:pt>
                <c:pt idx="24504">
                  <c:v>56.769771222789998</c:v>
                </c:pt>
                <c:pt idx="24505">
                  <c:v>56.772087978063603</c:v>
                </c:pt>
                <c:pt idx="24506">
                  <c:v>56.7744047333371</c:v>
                </c:pt>
                <c:pt idx="24507">
                  <c:v>56.776721488610697</c:v>
                </c:pt>
                <c:pt idx="24508">
                  <c:v>56.779038243884202</c:v>
                </c:pt>
                <c:pt idx="24509">
                  <c:v>56.781354999157699</c:v>
                </c:pt>
                <c:pt idx="24510">
                  <c:v>56.783671754431303</c:v>
                </c:pt>
                <c:pt idx="24511">
                  <c:v>56.785988509704801</c:v>
                </c:pt>
                <c:pt idx="24512">
                  <c:v>56.788305264978398</c:v>
                </c:pt>
                <c:pt idx="24513">
                  <c:v>56.790622020251902</c:v>
                </c:pt>
                <c:pt idx="24514">
                  <c:v>56.7929387755254</c:v>
                </c:pt>
                <c:pt idx="24515">
                  <c:v>56.795255530798997</c:v>
                </c:pt>
                <c:pt idx="24516">
                  <c:v>56.797572286072501</c:v>
                </c:pt>
                <c:pt idx="24517">
                  <c:v>56.799889041346098</c:v>
                </c:pt>
                <c:pt idx="24518">
                  <c:v>56.802205796619603</c:v>
                </c:pt>
                <c:pt idx="24519">
                  <c:v>56.804522551893101</c:v>
                </c:pt>
                <c:pt idx="24520">
                  <c:v>56.806839307166697</c:v>
                </c:pt>
                <c:pt idx="24521">
                  <c:v>56.809156062440202</c:v>
                </c:pt>
                <c:pt idx="24522">
                  <c:v>56.811472817713799</c:v>
                </c:pt>
                <c:pt idx="24523">
                  <c:v>56.813789572987297</c:v>
                </c:pt>
                <c:pt idx="24524">
                  <c:v>56.816106328260801</c:v>
                </c:pt>
                <c:pt idx="24525">
                  <c:v>56.818423083534398</c:v>
                </c:pt>
                <c:pt idx="24526">
                  <c:v>56.820739838807903</c:v>
                </c:pt>
                <c:pt idx="24527">
                  <c:v>56.8230565940815</c:v>
                </c:pt>
                <c:pt idx="24528">
                  <c:v>56.825373349354997</c:v>
                </c:pt>
                <c:pt idx="24529">
                  <c:v>56.827690104628502</c:v>
                </c:pt>
                <c:pt idx="24530">
                  <c:v>56.830006859902099</c:v>
                </c:pt>
                <c:pt idx="24531">
                  <c:v>56.832323615175603</c:v>
                </c:pt>
                <c:pt idx="24532">
                  <c:v>56.8346403704492</c:v>
                </c:pt>
                <c:pt idx="24533">
                  <c:v>56.836957125722698</c:v>
                </c:pt>
                <c:pt idx="24534">
                  <c:v>56.839273880996203</c:v>
                </c:pt>
                <c:pt idx="24535">
                  <c:v>56.8415906362698</c:v>
                </c:pt>
                <c:pt idx="24536">
                  <c:v>56.843907391543297</c:v>
                </c:pt>
                <c:pt idx="24537">
                  <c:v>56.846224146816901</c:v>
                </c:pt>
                <c:pt idx="24538">
                  <c:v>56.848540902090399</c:v>
                </c:pt>
                <c:pt idx="24539">
                  <c:v>56.850857657363903</c:v>
                </c:pt>
                <c:pt idx="24540">
                  <c:v>56.8531744126375</c:v>
                </c:pt>
                <c:pt idx="24541">
                  <c:v>56.855491167910998</c:v>
                </c:pt>
                <c:pt idx="24542">
                  <c:v>56.857807923184602</c:v>
                </c:pt>
                <c:pt idx="24543">
                  <c:v>56.860124678458099</c:v>
                </c:pt>
                <c:pt idx="24544">
                  <c:v>56.862441433731597</c:v>
                </c:pt>
                <c:pt idx="24545">
                  <c:v>56.864758189005201</c:v>
                </c:pt>
                <c:pt idx="24546">
                  <c:v>56.867074944278698</c:v>
                </c:pt>
                <c:pt idx="24547">
                  <c:v>56.869391699552303</c:v>
                </c:pt>
                <c:pt idx="24548">
                  <c:v>56.8717084548258</c:v>
                </c:pt>
                <c:pt idx="24549">
                  <c:v>56.874025210099298</c:v>
                </c:pt>
                <c:pt idx="24550">
                  <c:v>56.876341965372902</c:v>
                </c:pt>
                <c:pt idx="24551">
                  <c:v>56.878658720646399</c:v>
                </c:pt>
                <c:pt idx="24552">
                  <c:v>56.880975475920003</c:v>
                </c:pt>
                <c:pt idx="24553">
                  <c:v>56.883292231193501</c:v>
                </c:pt>
                <c:pt idx="24554">
                  <c:v>56.885608986466998</c:v>
                </c:pt>
                <c:pt idx="24555">
                  <c:v>56.887925741740602</c:v>
                </c:pt>
                <c:pt idx="24556">
                  <c:v>56.8902424970141</c:v>
                </c:pt>
                <c:pt idx="24557">
                  <c:v>56.892559252287697</c:v>
                </c:pt>
                <c:pt idx="24558">
                  <c:v>56.894876007561201</c:v>
                </c:pt>
                <c:pt idx="24559">
                  <c:v>56.897192762834699</c:v>
                </c:pt>
                <c:pt idx="24560">
                  <c:v>56.899509518108303</c:v>
                </c:pt>
                <c:pt idx="24561">
                  <c:v>56.901826273381801</c:v>
                </c:pt>
                <c:pt idx="24562">
                  <c:v>56.904143028655398</c:v>
                </c:pt>
                <c:pt idx="24563">
                  <c:v>56.906459783928902</c:v>
                </c:pt>
                <c:pt idx="24564">
                  <c:v>56.9087765392024</c:v>
                </c:pt>
                <c:pt idx="24565">
                  <c:v>56.911093294475997</c:v>
                </c:pt>
                <c:pt idx="24566">
                  <c:v>56.913410049749501</c:v>
                </c:pt>
                <c:pt idx="24567">
                  <c:v>56.915726805023098</c:v>
                </c:pt>
                <c:pt idx="24568">
                  <c:v>56.918043560296603</c:v>
                </c:pt>
                <c:pt idx="24569">
                  <c:v>56.9203603155701</c:v>
                </c:pt>
                <c:pt idx="24570">
                  <c:v>56.922677070843697</c:v>
                </c:pt>
                <c:pt idx="24571">
                  <c:v>56.924993826117202</c:v>
                </c:pt>
                <c:pt idx="24572">
                  <c:v>56.927310581390799</c:v>
                </c:pt>
                <c:pt idx="24573">
                  <c:v>56.929627336664304</c:v>
                </c:pt>
                <c:pt idx="24574">
                  <c:v>56.931944091937801</c:v>
                </c:pt>
                <c:pt idx="24575">
                  <c:v>56.934260847211398</c:v>
                </c:pt>
                <c:pt idx="24576">
                  <c:v>56.936577602484903</c:v>
                </c:pt>
                <c:pt idx="24577">
                  <c:v>56.9388943577585</c:v>
                </c:pt>
                <c:pt idx="24578">
                  <c:v>56.941211113031997</c:v>
                </c:pt>
                <c:pt idx="24579">
                  <c:v>56.943527868305502</c:v>
                </c:pt>
                <c:pt idx="24580">
                  <c:v>56.945844623579099</c:v>
                </c:pt>
                <c:pt idx="24581">
                  <c:v>56.948161378852603</c:v>
                </c:pt>
                <c:pt idx="24582">
                  <c:v>56.9504781341262</c:v>
                </c:pt>
                <c:pt idx="24583">
                  <c:v>56.952794889399698</c:v>
                </c:pt>
                <c:pt idx="24584">
                  <c:v>56.955111644673202</c:v>
                </c:pt>
                <c:pt idx="24585">
                  <c:v>56.957428399946799</c:v>
                </c:pt>
                <c:pt idx="24586">
                  <c:v>56.959745155220297</c:v>
                </c:pt>
                <c:pt idx="24587">
                  <c:v>56.962061910493901</c:v>
                </c:pt>
                <c:pt idx="24588">
                  <c:v>56.964378665767399</c:v>
                </c:pt>
                <c:pt idx="24589">
                  <c:v>56.966695421040903</c:v>
                </c:pt>
                <c:pt idx="24590">
                  <c:v>56.9690121763145</c:v>
                </c:pt>
                <c:pt idx="24591">
                  <c:v>56.971328931587998</c:v>
                </c:pt>
                <c:pt idx="24592">
                  <c:v>56.973645686861602</c:v>
                </c:pt>
                <c:pt idx="24593">
                  <c:v>56.975962442135099</c:v>
                </c:pt>
                <c:pt idx="24594">
                  <c:v>56.978279197408597</c:v>
                </c:pt>
                <c:pt idx="24595">
                  <c:v>56.980595952682201</c:v>
                </c:pt>
                <c:pt idx="24596">
                  <c:v>56.982912707955698</c:v>
                </c:pt>
                <c:pt idx="24597">
                  <c:v>56.985229463229302</c:v>
                </c:pt>
                <c:pt idx="24598">
                  <c:v>56.9875462185028</c:v>
                </c:pt>
                <c:pt idx="24599">
                  <c:v>56.989862973776297</c:v>
                </c:pt>
                <c:pt idx="24600">
                  <c:v>56.992179729049901</c:v>
                </c:pt>
                <c:pt idx="24601">
                  <c:v>56.994496484323399</c:v>
                </c:pt>
                <c:pt idx="24602">
                  <c:v>56.996813239597003</c:v>
                </c:pt>
                <c:pt idx="24603">
                  <c:v>56.999129994870501</c:v>
                </c:pt>
                <c:pt idx="24604">
                  <c:v>57.001446750143998</c:v>
                </c:pt>
                <c:pt idx="24605">
                  <c:v>57.003763505417602</c:v>
                </c:pt>
                <c:pt idx="24606">
                  <c:v>57.0060802606911</c:v>
                </c:pt>
                <c:pt idx="24607">
                  <c:v>57.008397015964697</c:v>
                </c:pt>
                <c:pt idx="24608">
                  <c:v>57.010713771238201</c:v>
                </c:pt>
                <c:pt idx="24609">
                  <c:v>57.013030526511699</c:v>
                </c:pt>
                <c:pt idx="24610">
                  <c:v>57.015347281785303</c:v>
                </c:pt>
                <c:pt idx="24611">
                  <c:v>57.0176640370588</c:v>
                </c:pt>
                <c:pt idx="24612">
                  <c:v>57.019980792332397</c:v>
                </c:pt>
                <c:pt idx="24613">
                  <c:v>57.022297547605902</c:v>
                </c:pt>
                <c:pt idx="24614">
                  <c:v>57.024614302879399</c:v>
                </c:pt>
                <c:pt idx="24615">
                  <c:v>57.026931058152996</c:v>
                </c:pt>
                <c:pt idx="24616">
                  <c:v>57.029247813426501</c:v>
                </c:pt>
                <c:pt idx="24617">
                  <c:v>57.031564568700098</c:v>
                </c:pt>
                <c:pt idx="24618">
                  <c:v>57.033881323973603</c:v>
                </c:pt>
                <c:pt idx="24619">
                  <c:v>57.0361980792471</c:v>
                </c:pt>
                <c:pt idx="24620">
                  <c:v>57.038514834520697</c:v>
                </c:pt>
                <c:pt idx="24621">
                  <c:v>57.040831589794202</c:v>
                </c:pt>
                <c:pt idx="24622">
                  <c:v>57.043148345067799</c:v>
                </c:pt>
                <c:pt idx="24623">
                  <c:v>57.045465100341303</c:v>
                </c:pt>
                <c:pt idx="24624">
                  <c:v>57.047781855614801</c:v>
                </c:pt>
                <c:pt idx="24625">
                  <c:v>57.050098610888398</c:v>
                </c:pt>
                <c:pt idx="24626">
                  <c:v>57.052415366161902</c:v>
                </c:pt>
                <c:pt idx="24627">
                  <c:v>57.054732121435499</c:v>
                </c:pt>
                <c:pt idx="24628">
                  <c:v>57.057048876708997</c:v>
                </c:pt>
                <c:pt idx="24629">
                  <c:v>57.059365631982502</c:v>
                </c:pt>
                <c:pt idx="24630">
                  <c:v>57.061682387256099</c:v>
                </c:pt>
                <c:pt idx="24631">
                  <c:v>57.063999142529603</c:v>
                </c:pt>
                <c:pt idx="24632">
                  <c:v>57.0663158978032</c:v>
                </c:pt>
                <c:pt idx="24633">
                  <c:v>57.068632653076698</c:v>
                </c:pt>
                <c:pt idx="24634">
                  <c:v>57.070949408350202</c:v>
                </c:pt>
                <c:pt idx="24635">
                  <c:v>57.073266163623799</c:v>
                </c:pt>
                <c:pt idx="24636">
                  <c:v>57.075582918897297</c:v>
                </c:pt>
                <c:pt idx="24637">
                  <c:v>57.077899674170901</c:v>
                </c:pt>
                <c:pt idx="24638">
                  <c:v>57.080216429444398</c:v>
                </c:pt>
                <c:pt idx="24639">
                  <c:v>57.082533184717903</c:v>
                </c:pt>
                <c:pt idx="24640">
                  <c:v>57.0848499399915</c:v>
                </c:pt>
                <c:pt idx="24641">
                  <c:v>57.087166695264997</c:v>
                </c:pt>
                <c:pt idx="24642">
                  <c:v>57.089483450538602</c:v>
                </c:pt>
                <c:pt idx="24643">
                  <c:v>57.091800205812099</c:v>
                </c:pt>
                <c:pt idx="24644">
                  <c:v>57.094116961085597</c:v>
                </c:pt>
                <c:pt idx="24645">
                  <c:v>57.096433716359201</c:v>
                </c:pt>
                <c:pt idx="24646">
                  <c:v>57.098750471632698</c:v>
                </c:pt>
                <c:pt idx="24647">
                  <c:v>57.101067226906302</c:v>
                </c:pt>
                <c:pt idx="24648">
                  <c:v>57.1033839821798</c:v>
                </c:pt>
                <c:pt idx="24649">
                  <c:v>57.105700737453397</c:v>
                </c:pt>
                <c:pt idx="24650">
                  <c:v>57.108017492726901</c:v>
                </c:pt>
                <c:pt idx="24651">
                  <c:v>57.110334248000399</c:v>
                </c:pt>
                <c:pt idx="24652">
                  <c:v>57.112651003274003</c:v>
                </c:pt>
                <c:pt idx="24653">
                  <c:v>57.1149677585475</c:v>
                </c:pt>
                <c:pt idx="24654">
                  <c:v>57.117284513821097</c:v>
                </c:pt>
                <c:pt idx="24655">
                  <c:v>57.119601269094602</c:v>
                </c:pt>
                <c:pt idx="24656">
                  <c:v>57.1219180243681</c:v>
                </c:pt>
                <c:pt idx="24657">
                  <c:v>57.124234779641696</c:v>
                </c:pt>
                <c:pt idx="24658">
                  <c:v>57.126551534915201</c:v>
                </c:pt>
                <c:pt idx="24659">
                  <c:v>57.128868290188798</c:v>
                </c:pt>
                <c:pt idx="24660">
                  <c:v>57.131185045462303</c:v>
                </c:pt>
                <c:pt idx="24661">
                  <c:v>57.1335018007358</c:v>
                </c:pt>
                <c:pt idx="24662">
                  <c:v>57.135818556009397</c:v>
                </c:pt>
                <c:pt idx="24663">
                  <c:v>57.138135311282902</c:v>
                </c:pt>
                <c:pt idx="24664">
                  <c:v>57.140452066556499</c:v>
                </c:pt>
                <c:pt idx="24665">
                  <c:v>57.142768821830003</c:v>
                </c:pt>
                <c:pt idx="24666">
                  <c:v>57.145085577103501</c:v>
                </c:pt>
                <c:pt idx="24667">
                  <c:v>57.147402332377098</c:v>
                </c:pt>
                <c:pt idx="24668">
                  <c:v>57.149719087650602</c:v>
                </c:pt>
                <c:pt idx="24669">
                  <c:v>57.152035842924199</c:v>
                </c:pt>
                <c:pt idx="24670">
                  <c:v>57.154352598197697</c:v>
                </c:pt>
                <c:pt idx="24671">
                  <c:v>57.156669353471202</c:v>
                </c:pt>
                <c:pt idx="24672">
                  <c:v>57.158986108744799</c:v>
                </c:pt>
                <c:pt idx="24673">
                  <c:v>57.161302864018303</c:v>
                </c:pt>
                <c:pt idx="24674">
                  <c:v>57.1636196192919</c:v>
                </c:pt>
                <c:pt idx="24675">
                  <c:v>57.165936374565398</c:v>
                </c:pt>
                <c:pt idx="24676">
                  <c:v>57.168253129838902</c:v>
                </c:pt>
                <c:pt idx="24677">
                  <c:v>57.170569885112499</c:v>
                </c:pt>
                <c:pt idx="24678">
                  <c:v>57.172886640385997</c:v>
                </c:pt>
                <c:pt idx="24679">
                  <c:v>57.175203395659601</c:v>
                </c:pt>
                <c:pt idx="24680">
                  <c:v>57.177520150933098</c:v>
                </c:pt>
                <c:pt idx="24681">
                  <c:v>57.179836906206603</c:v>
                </c:pt>
                <c:pt idx="24682">
                  <c:v>57.1821536614802</c:v>
                </c:pt>
                <c:pt idx="24683">
                  <c:v>57.184470416753697</c:v>
                </c:pt>
                <c:pt idx="24684">
                  <c:v>57.186787172027302</c:v>
                </c:pt>
                <c:pt idx="24685">
                  <c:v>57.189103927300799</c:v>
                </c:pt>
                <c:pt idx="24686">
                  <c:v>57.191420682574297</c:v>
                </c:pt>
                <c:pt idx="24687">
                  <c:v>57.193737437847901</c:v>
                </c:pt>
                <c:pt idx="24688">
                  <c:v>57.196054193121398</c:v>
                </c:pt>
                <c:pt idx="24689">
                  <c:v>57.198370948395002</c:v>
                </c:pt>
                <c:pt idx="24690">
                  <c:v>57.2006877036685</c:v>
                </c:pt>
                <c:pt idx="24691">
                  <c:v>57.203004458941997</c:v>
                </c:pt>
                <c:pt idx="24692">
                  <c:v>57.205321214215601</c:v>
                </c:pt>
                <c:pt idx="24693">
                  <c:v>57.207637969489099</c:v>
                </c:pt>
                <c:pt idx="24694">
                  <c:v>57.209954724762703</c:v>
                </c:pt>
                <c:pt idx="24695">
                  <c:v>57.2122714800362</c:v>
                </c:pt>
                <c:pt idx="24696">
                  <c:v>57.214588235309698</c:v>
                </c:pt>
                <c:pt idx="24697">
                  <c:v>57.216904990583302</c:v>
                </c:pt>
                <c:pt idx="24698">
                  <c:v>57.2192217458568</c:v>
                </c:pt>
                <c:pt idx="24699">
                  <c:v>57.221538501130397</c:v>
                </c:pt>
                <c:pt idx="24700">
                  <c:v>57.223855256403901</c:v>
                </c:pt>
                <c:pt idx="24701">
                  <c:v>57.226172011677399</c:v>
                </c:pt>
                <c:pt idx="24702">
                  <c:v>57.228488766951003</c:v>
                </c:pt>
                <c:pt idx="24703">
                  <c:v>57.2308055222245</c:v>
                </c:pt>
                <c:pt idx="24704">
                  <c:v>57.233122277498097</c:v>
                </c:pt>
                <c:pt idx="24705">
                  <c:v>57.235439032771602</c:v>
                </c:pt>
                <c:pt idx="24706">
                  <c:v>57.237755788045099</c:v>
                </c:pt>
                <c:pt idx="24707">
                  <c:v>57.240072543318703</c:v>
                </c:pt>
                <c:pt idx="24708">
                  <c:v>57.242389298592201</c:v>
                </c:pt>
                <c:pt idx="24709">
                  <c:v>57.244706053865798</c:v>
                </c:pt>
                <c:pt idx="24710">
                  <c:v>57.247022809139303</c:v>
                </c:pt>
                <c:pt idx="24711">
                  <c:v>57.2493395644128</c:v>
                </c:pt>
                <c:pt idx="24712">
                  <c:v>57.251656319686397</c:v>
                </c:pt>
                <c:pt idx="24713">
                  <c:v>57.253973074959902</c:v>
                </c:pt>
                <c:pt idx="24714">
                  <c:v>57.256289830233499</c:v>
                </c:pt>
                <c:pt idx="24715">
                  <c:v>57.258606585507003</c:v>
                </c:pt>
                <c:pt idx="24716">
                  <c:v>57.260923340780501</c:v>
                </c:pt>
                <c:pt idx="24717">
                  <c:v>57.263240096054098</c:v>
                </c:pt>
                <c:pt idx="24718">
                  <c:v>57.265556851327602</c:v>
                </c:pt>
                <c:pt idx="24719">
                  <c:v>57.267873606601199</c:v>
                </c:pt>
                <c:pt idx="24720">
                  <c:v>57.270190361874697</c:v>
                </c:pt>
                <c:pt idx="24721">
                  <c:v>57.272507117148201</c:v>
                </c:pt>
                <c:pt idx="24722">
                  <c:v>57.274823872421798</c:v>
                </c:pt>
                <c:pt idx="24723">
                  <c:v>57.277140627695303</c:v>
                </c:pt>
                <c:pt idx="24724">
                  <c:v>57.2794573829689</c:v>
                </c:pt>
                <c:pt idx="24725">
                  <c:v>57.281774138242397</c:v>
                </c:pt>
                <c:pt idx="24726">
                  <c:v>57.284090893515902</c:v>
                </c:pt>
                <c:pt idx="24727">
                  <c:v>57.286407648789499</c:v>
                </c:pt>
                <c:pt idx="24728">
                  <c:v>57.288724404062997</c:v>
                </c:pt>
                <c:pt idx="24729">
                  <c:v>57.291041159336601</c:v>
                </c:pt>
                <c:pt idx="24730">
                  <c:v>57.293357914610098</c:v>
                </c:pt>
                <c:pt idx="24731">
                  <c:v>57.295674669883603</c:v>
                </c:pt>
                <c:pt idx="24732">
                  <c:v>57.2979914251572</c:v>
                </c:pt>
                <c:pt idx="24733">
                  <c:v>57.300308180430697</c:v>
                </c:pt>
                <c:pt idx="24734">
                  <c:v>57.302624935704301</c:v>
                </c:pt>
                <c:pt idx="24735">
                  <c:v>57.304941690977799</c:v>
                </c:pt>
                <c:pt idx="24736">
                  <c:v>57.307258446251303</c:v>
                </c:pt>
                <c:pt idx="24737">
                  <c:v>57.3095752015249</c:v>
                </c:pt>
                <c:pt idx="24738">
                  <c:v>57.311891956798398</c:v>
                </c:pt>
                <c:pt idx="24739">
                  <c:v>57.314208712072002</c:v>
                </c:pt>
                <c:pt idx="24740">
                  <c:v>57.3165254673455</c:v>
                </c:pt>
                <c:pt idx="24741">
                  <c:v>57.318842222618997</c:v>
                </c:pt>
                <c:pt idx="24742">
                  <c:v>57.321158977892601</c:v>
                </c:pt>
                <c:pt idx="24743">
                  <c:v>57.323475733166099</c:v>
                </c:pt>
                <c:pt idx="24744">
                  <c:v>57.325792488439703</c:v>
                </c:pt>
                <c:pt idx="24745">
                  <c:v>57.3281092437132</c:v>
                </c:pt>
                <c:pt idx="24746">
                  <c:v>57.330425998986698</c:v>
                </c:pt>
                <c:pt idx="24747">
                  <c:v>57.332742754260302</c:v>
                </c:pt>
                <c:pt idx="24748">
                  <c:v>57.335059509533799</c:v>
                </c:pt>
                <c:pt idx="24749">
                  <c:v>57.337376264807403</c:v>
                </c:pt>
                <c:pt idx="24750">
                  <c:v>57.339693020080901</c:v>
                </c:pt>
                <c:pt idx="24751">
                  <c:v>57.342009775354398</c:v>
                </c:pt>
                <c:pt idx="24752">
                  <c:v>57.344326530628003</c:v>
                </c:pt>
                <c:pt idx="24753">
                  <c:v>57.3466432859015</c:v>
                </c:pt>
                <c:pt idx="24754">
                  <c:v>57.348960041175097</c:v>
                </c:pt>
                <c:pt idx="24755">
                  <c:v>57.351276796448602</c:v>
                </c:pt>
                <c:pt idx="24756">
                  <c:v>57.353593551722099</c:v>
                </c:pt>
                <c:pt idx="24757">
                  <c:v>57.355910306995703</c:v>
                </c:pt>
                <c:pt idx="24758">
                  <c:v>57.358227062269201</c:v>
                </c:pt>
                <c:pt idx="24759">
                  <c:v>57.360543817542798</c:v>
                </c:pt>
                <c:pt idx="24760">
                  <c:v>57.362860572816302</c:v>
                </c:pt>
                <c:pt idx="24761">
                  <c:v>57.3651773280898</c:v>
                </c:pt>
                <c:pt idx="24762">
                  <c:v>57.367494083363397</c:v>
                </c:pt>
                <c:pt idx="24763">
                  <c:v>57.369810838636901</c:v>
                </c:pt>
                <c:pt idx="24764">
                  <c:v>57.372127593910498</c:v>
                </c:pt>
                <c:pt idx="24765">
                  <c:v>57.374444349184003</c:v>
                </c:pt>
                <c:pt idx="24766">
                  <c:v>57.376761104457501</c:v>
                </c:pt>
                <c:pt idx="24767">
                  <c:v>57.379077859731098</c:v>
                </c:pt>
                <c:pt idx="24768">
                  <c:v>57.381394615004602</c:v>
                </c:pt>
                <c:pt idx="24769">
                  <c:v>57.383711370278199</c:v>
                </c:pt>
                <c:pt idx="24770">
                  <c:v>57.386028125551697</c:v>
                </c:pt>
                <c:pt idx="24771">
                  <c:v>57.388344880825201</c:v>
                </c:pt>
                <c:pt idx="24772">
                  <c:v>57.390661636098798</c:v>
                </c:pt>
                <c:pt idx="24773">
                  <c:v>57.392978391372303</c:v>
                </c:pt>
                <c:pt idx="24774">
                  <c:v>57.3952951466459</c:v>
                </c:pt>
                <c:pt idx="24775">
                  <c:v>57.397611901919397</c:v>
                </c:pt>
                <c:pt idx="24776">
                  <c:v>57.399928657192902</c:v>
                </c:pt>
                <c:pt idx="24777">
                  <c:v>57.402245412466499</c:v>
                </c:pt>
                <c:pt idx="24778">
                  <c:v>57.404562167740004</c:v>
                </c:pt>
                <c:pt idx="24779">
                  <c:v>57.406878923013601</c:v>
                </c:pt>
                <c:pt idx="24780">
                  <c:v>57.409195678287098</c:v>
                </c:pt>
                <c:pt idx="24781">
                  <c:v>57.411512433560603</c:v>
                </c:pt>
                <c:pt idx="24782">
                  <c:v>57.4138291888342</c:v>
                </c:pt>
                <c:pt idx="24783">
                  <c:v>57.416145944107697</c:v>
                </c:pt>
                <c:pt idx="24784">
                  <c:v>57.418462699381301</c:v>
                </c:pt>
                <c:pt idx="24785">
                  <c:v>57.420779454654799</c:v>
                </c:pt>
                <c:pt idx="24786">
                  <c:v>57.423096209928303</c:v>
                </c:pt>
                <c:pt idx="24787">
                  <c:v>57.4254129652019</c:v>
                </c:pt>
                <c:pt idx="24788">
                  <c:v>57.427729720475398</c:v>
                </c:pt>
                <c:pt idx="24789">
                  <c:v>57.430046475749002</c:v>
                </c:pt>
                <c:pt idx="24790">
                  <c:v>57.432363231022499</c:v>
                </c:pt>
                <c:pt idx="24791">
                  <c:v>57.434679986296103</c:v>
                </c:pt>
                <c:pt idx="24792">
                  <c:v>57.436996741569601</c:v>
                </c:pt>
                <c:pt idx="24793">
                  <c:v>57.439313496843099</c:v>
                </c:pt>
                <c:pt idx="24794">
                  <c:v>57.441630252116703</c:v>
                </c:pt>
                <c:pt idx="24795">
                  <c:v>57.4439470073902</c:v>
                </c:pt>
                <c:pt idx="24796">
                  <c:v>57.446263762663797</c:v>
                </c:pt>
                <c:pt idx="24797">
                  <c:v>57.448580517937302</c:v>
                </c:pt>
                <c:pt idx="24798">
                  <c:v>57.450897273210799</c:v>
                </c:pt>
                <c:pt idx="24799">
                  <c:v>57.453214028484403</c:v>
                </c:pt>
                <c:pt idx="24800">
                  <c:v>57.455530783757901</c:v>
                </c:pt>
                <c:pt idx="24801">
                  <c:v>57.457847539031498</c:v>
                </c:pt>
                <c:pt idx="24802">
                  <c:v>57.460164294305002</c:v>
                </c:pt>
                <c:pt idx="24803">
                  <c:v>57.4624810495785</c:v>
                </c:pt>
                <c:pt idx="24804">
                  <c:v>57.464797804852097</c:v>
                </c:pt>
                <c:pt idx="24805">
                  <c:v>57.467114560125601</c:v>
                </c:pt>
                <c:pt idx="24806">
                  <c:v>57.469431315399198</c:v>
                </c:pt>
                <c:pt idx="24807">
                  <c:v>57.471748070672703</c:v>
                </c:pt>
                <c:pt idx="24808">
                  <c:v>57.474064825946201</c:v>
                </c:pt>
                <c:pt idx="24809">
                  <c:v>57.476381581219798</c:v>
                </c:pt>
                <c:pt idx="24810">
                  <c:v>57.478698336493302</c:v>
                </c:pt>
                <c:pt idx="24811">
                  <c:v>57.481015091766899</c:v>
                </c:pt>
                <c:pt idx="24812">
                  <c:v>57.483331847040397</c:v>
                </c:pt>
                <c:pt idx="24813">
                  <c:v>57.485648602313901</c:v>
                </c:pt>
                <c:pt idx="24814">
                  <c:v>57.487965357587498</c:v>
                </c:pt>
                <c:pt idx="24815">
                  <c:v>57.490282112861003</c:v>
                </c:pt>
                <c:pt idx="24816">
                  <c:v>57.4925988681346</c:v>
                </c:pt>
                <c:pt idx="24817">
                  <c:v>57.494915623408097</c:v>
                </c:pt>
                <c:pt idx="24818">
                  <c:v>57.497232378681602</c:v>
                </c:pt>
                <c:pt idx="24819">
                  <c:v>57.499549133955199</c:v>
                </c:pt>
                <c:pt idx="24820">
                  <c:v>57.501865889228696</c:v>
                </c:pt>
                <c:pt idx="24821">
                  <c:v>57.504182644502301</c:v>
                </c:pt>
                <c:pt idx="24822">
                  <c:v>57.506499399775798</c:v>
                </c:pt>
                <c:pt idx="24823">
                  <c:v>57.508816155049303</c:v>
                </c:pt>
                <c:pt idx="24824">
                  <c:v>57.5111329103229</c:v>
                </c:pt>
                <c:pt idx="24825">
                  <c:v>57.513449665596397</c:v>
                </c:pt>
                <c:pt idx="24826">
                  <c:v>57.515766420870001</c:v>
                </c:pt>
                <c:pt idx="24827">
                  <c:v>57.518083176143499</c:v>
                </c:pt>
                <c:pt idx="24828">
                  <c:v>57.520399931417003</c:v>
                </c:pt>
                <c:pt idx="24829">
                  <c:v>57.5227166866906</c:v>
                </c:pt>
                <c:pt idx="24830">
                  <c:v>57.525033441964098</c:v>
                </c:pt>
                <c:pt idx="24831">
                  <c:v>57.527350197237702</c:v>
                </c:pt>
                <c:pt idx="24832">
                  <c:v>57.529666952511199</c:v>
                </c:pt>
                <c:pt idx="24833">
                  <c:v>57.531983707784697</c:v>
                </c:pt>
                <c:pt idx="24834">
                  <c:v>57.534300463058301</c:v>
                </c:pt>
                <c:pt idx="24835">
                  <c:v>57.536617218331799</c:v>
                </c:pt>
                <c:pt idx="24836">
                  <c:v>57.538933973605403</c:v>
                </c:pt>
                <c:pt idx="24837">
                  <c:v>57.5412507288789</c:v>
                </c:pt>
                <c:pt idx="24838">
                  <c:v>57.543567484152398</c:v>
                </c:pt>
                <c:pt idx="24839">
                  <c:v>57.545884239426002</c:v>
                </c:pt>
                <c:pt idx="24840">
                  <c:v>57.548200994699499</c:v>
                </c:pt>
                <c:pt idx="24841">
                  <c:v>57.550517749973103</c:v>
                </c:pt>
                <c:pt idx="24842">
                  <c:v>57.552834505246601</c:v>
                </c:pt>
                <c:pt idx="24843">
                  <c:v>57.555151260520098</c:v>
                </c:pt>
                <c:pt idx="24844">
                  <c:v>57.557468015793702</c:v>
                </c:pt>
                <c:pt idx="24845">
                  <c:v>57.5597847710672</c:v>
                </c:pt>
                <c:pt idx="24846">
                  <c:v>57.562101526340797</c:v>
                </c:pt>
                <c:pt idx="24847">
                  <c:v>57.564418281614302</c:v>
                </c:pt>
                <c:pt idx="24848">
                  <c:v>57.566735036887799</c:v>
                </c:pt>
                <c:pt idx="24849">
                  <c:v>57.569051792161403</c:v>
                </c:pt>
                <c:pt idx="24850">
                  <c:v>57.571368547434901</c:v>
                </c:pt>
                <c:pt idx="24851">
                  <c:v>57.573685302708498</c:v>
                </c:pt>
                <c:pt idx="24852">
                  <c:v>57.576002057982002</c:v>
                </c:pt>
                <c:pt idx="24853">
                  <c:v>57.5783188132555</c:v>
                </c:pt>
                <c:pt idx="24854">
                  <c:v>57.580635568529097</c:v>
                </c:pt>
                <c:pt idx="24855">
                  <c:v>57.582952323802601</c:v>
                </c:pt>
                <c:pt idx="24856">
                  <c:v>57.585269079076198</c:v>
                </c:pt>
                <c:pt idx="24857">
                  <c:v>57.587585834349703</c:v>
                </c:pt>
                <c:pt idx="24858">
                  <c:v>57.5899025896232</c:v>
                </c:pt>
                <c:pt idx="24859">
                  <c:v>57.592219344896797</c:v>
                </c:pt>
                <c:pt idx="24860">
                  <c:v>57.594536100170302</c:v>
                </c:pt>
                <c:pt idx="24861">
                  <c:v>57.596852855443899</c:v>
                </c:pt>
                <c:pt idx="24862">
                  <c:v>57.599169610717396</c:v>
                </c:pt>
                <c:pt idx="24863">
                  <c:v>57.601486365990901</c:v>
                </c:pt>
                <c:pt idx="24864">
                  <c:v>57.603803121264498</c:v>
                </c:pt>
                <c:pt idx="24865">
                  <c:v>57.606119876538003</c:v>
                </c:pt>
                <c:pt idx="24866">
                  <c:v>57.6084366318116</c:v>
                </c:pt>
                <c:pt idx="24867">
                  <c:v>57.610753387085097</c:v>
                </c:pt>
                <c:pt idx="24868">
                  <c:v>57.613070142358602</c:v>
                </c:pt>
                <c:pt idx="24869">
                  <c:v>57.615386897632199</c:v>
                </c:pt>
                <c:pt idx="24870">
                  <c:v>57.617703652905703</c:v>
                </c:pt>
                <c:pt idx="24871">
                  <c:v>57.6200204081793</c:v>
                </c:pt>
                <c:pt idx="24872">
                  <c:v>57.622337163452798</c:v>
                </c:pt>
                <c:pt idx="24873">
                  <c:v>57.624653918726302</c:v>
                </c:pt>
                <c:pt idx="24874">
                  <c:v>57.626970673999899</c:v>
                </c:pt>
                <c:pt idx="24875">
                  <c:v>57.629287429273397</c:v>
                </c:pt>
                <c:pt idx="24876">
                  <c:v>57.631604184547001</c:v>
                </c:pt>
                <c:pt idx="24877">
                  <c:v>57.633920939820499</c:v>
                </c:pt>
                <c:pt idx="24878">
                  <c:v>57.636237695094003</c:v>
                </c:pt>
                <c:pt idx="24879">
                  <c:v>57.6385544503676</c:v>
                </c:pt>
                <c:pt idx="24880">
                  <c:v>57.640871205641098</c:v>
                </c:pt>
                <c:pt idx="24881">
                  <c:v>57.643187960914702</c:v>
                </c:pt>
                <c:pt idx="24882">
                  <c:v>57.645504716188199</c:v>
                </c:pt>
                <c:pt idx="24883">
                  <c:v>57.647821471461697</c:v>
                </c:pt>
                <c:pt idx="24884">
                  <c:v>57.650138226735301</c:v>
                </c:pt>
                <c:pt idx="24885">
                  <c:v>57.652454982008798</c:v>
                </c:pt>
                <c:pt idx="24886">
                  <c:v>57.654771737282402</c:v>
                </c:pt>
                <c:pt idx="24887">
                  <c:v>57.6570884925559</c:v>
                </c:pt>
                <c:pt idx="24888">
                  <c:v>57.659405247829397</c:v>
                </c:pt>
                <c:pt idx="24889">
                  <c:v>57.661722003103002</c:v>
                </c:pt>
                <c:pt idx="24890">
                  <c:v>57.664038758376499</c:v>
                </c:pt>
                <c:pt idx="24891">
                  <c:v>57.666355513650103</c:v>
                </c:pt>
                <c:pt idx="24892">
                  <c:v>57.668672268923601</c:v>
                </c:pt>
                <c:pt idx="24893">
                  <c:v>57.670989024197098</c:v>
                </c:pt>
                <c:pt idx="24894">
                  <c:v>57.673305779470702</c:v>
                </c:pt>
                <c:pt idx="24895">
                  <c:v>57.6756225347442</c:v>
                </c:pt>
                <c:pt idx="24896">
                  <c:v>57.677939290017797</c:v>
                </c:pt>
                <c:pt idx="24897">
                  <c:v>57.680256045291301</c:v>
                </c:pt>
                <c:pt idx="24898">
                  <c:v>57.682572800564799</c:v>
                </c:pt>
                <c:pt idx="24899">
                  <c:v>57.684889555838403</c:v>
                </c:pt>
                <c:pt idx="24900">
                  <c:v>57.6872063111119</c:v>
                </c:pt>
                <c:pt idx="24901">
                  <c:v>57.689523066385497</c:v>
                </c:pt>
                <c:pt idx="24902">
                  <c:v>57.691839821659002</c:v>
                </c:pt>
                <c:pt idx="24903">
                  <c:v>57.6941565769325</c:v>
                </c:pt>
                <c:pt idx="24904">
                  <c:v>57.696473332206097</c:v>
                </c:pt>
                <c:pt idx="24905">
                  <c:v>57.698790087479601</c:v>
                </c:pt>
                <c:pt idx="24906">
                  <c:v>57.701106842753198</c:v>
                </c:pt>
                <c:pt idx="24907">
                  <c:v>57.703423598026703</c:v>
                </c:pt>
                <c:pt idx="24908">
                  <c:v>57.7057403533002</c:v>
                </c:pt>
                <c:pt idx="24909">
                  <c:v>57.708057108573797</c:v>
                </c:pt>
                <c:pt idx="24910">
                  <c:v>57.710373863847302</c:v>
                </c:pt>
                <c:pt idx="24911">
                  <c:v>57.712690619120899</c:v>
                </c:pt>
                <c:pt idx="24912">
                  <c:v>57.715007374394403</c:v>
                </c:pt>
                <c:pt idx="24913">
                  <c:v>57.717324129667901</c:v>
                </c:pt>
                <c:pt idx="24914">
                  <c:v>57.719640884941498</c:v>
                </c:pt>
                <c:pt idx="24915">
                  <c:v>57.721957640215003</c:v>
                </c:pt>
                <c:pt idx="24916">
                  <c:v>57.7242743954886</c:v>
                </c:pt>
                <c:pt idx="24917">
                  <c:v>57.726591150762097</c:v>
                </c:pt>
                <c:pt idx="24918">
                  <c:v>57.728907906035602</c:v>
                </c:pt>
                <c:pt idx="24919">
                  <c:v>57.731224661309199</c:v>
                </c:pt>
                <c:pt idx="24920">
                  <c:v>57.733541416582703</c:v>
                </c:pt>
                <c:pt idx="24921">
                  <c:v>57.7358581718563</c:v>
                </c:pt>
                <c:pt idx="24922">
                  <c:v>57.738174927129798</c:v>
                </c:pt>
                <c:pt idx="24923">
                  <c:v>57.740491682403302</c:v>
                </c:pt>
                <c:pt idx="24924">
                  <c:v>57.742808437676899</c:v>
                </c:pt>
                <c:pt idx="24925">
                  <c:v>57.745125192950397</c:v>
                </c:pt>
                <c:pt idx="24926">
                  <c:v>57.747441948224001</c:v>
                </c:pt>
                <c:pt idx="24927">
                  <c:v>57.749758703497498</c:v>
                </c:pt>
                <c:pt idx="24928">
                  <c:v>57.752075458771003</c:v>
                </c:pt>
                <c:pt idx="24929">
                  <c:v>57.7543922140446</c:v>
                </c:pt>
                <c:pt idx="24930">
                  <c:v>57.756708969318098</c:v>
                </c:pt>
                <c:pt idx="24931">
                  <c:v>57.759025724591702</c:v>
                </c:pt>
                <c:pt idx="24932">
                  <c:v>57.761342479865199</c:v>
                </c:pt>
                <c:pt idx="24933">
                  <c:v>57.763659235138697</c:v>
                </c:pt>
                <c:pt idx="24934">
                  <c:v>57.765975990412301</c:v>
                </c:pt>
                <c:pt idx="24935">
                  <c:v>57.768292745685798</c:v>
                </c:pt>
                <c:pt idx="24936">
                  <c:v>57.770609500959402</c:v>
                </c:pt>
                <c:pt idx="24937">
                  <c:v>57.7729262562329</c:v>
                </c:pt>
                <c:pt idx="24938">
                  <c:v>57.775243011506497</c:v>
                </c:pt>
                <c:pt idx="24939">
                  <c:v>57.777559766780001</c:v>
                </c:pt>
                <c:pt idx="24940">
                  <c:v>57.779876522053499</c:v>
                </c:pt>
                <c:pt idx="24941">
                  <c:v>57.782193277327103</c:v>
                </c:pt>
                <c:pt idx="24942">
                  <c:v>57.7845100326006</c:v>
                </c:pt>
                <c:pt idx="24943">
                  <c:v>57.786826787874197</c:v>
                </c:pt>
                <c:pt idx="24944">
                  <c:v>57.789143543147702</c:v>
                </c:pt>
                <c:pt idx="24945">
                  <c:v>57.7914602984212</c:v>
                </c:pt>
                <c:pt idx="24946">
                  <c:v>57.793777053694797</c:v>
                </c:pt>
                <c:pt idx="24947">
                  <c:v>57.796093808968301</c:v>
                </c:pt>
                <c:pt idx="24948">
                  <c:v>57.798410564241898</c:v>
                </c:pt>
                <c:pt idx="24949">
                  <c:v>57.800727319515403</c:v>
                </c:pt>
                <c:pt idx="24950">
                  <c:v>57.8030440747889</c:v>
                </c:pt>
                <c:pt idx="24951">
                  <c:v>57.805360830062497</c:v>
                </c:pt>
                <c:pt idx="24952">
                  <c:v>57.807677585336002</c:v>
                </c:pt>
                <c:pt idx="24953">
                  <c:v>57.809994340609599</c:v>
                </c:pt>
                <c:pt idx="24954">
                  <c:v>57.812311095883103</c:v>
                </c:pt>
                <c:pt idx="24955">
                  <c:v>57.814627851156601</c:v>
                </c:pt>
                <c:pt idx="24956">
                  <c:v>57.816944606430198</c:v>
                </c:pt>
                <c:pt idx="24957">
                  <c:v>57.819261361703703</c:v>
                </c:pt>
                <c:pt idx="24958">
                  <c:v>57.8215781169773</c:v>
                </c:pt>
                <c:pt idx="24959">
                  <c:v>57.823894872250797</c:v>
                </c:pt>
                <c:pt idx="24960">
                  <c:v>57.826211627524302</c:v>
                </c:pt>
                <c:pt idx="24961">
                  <c:v>57.828528382797899</c:v>
                </c:pt>
                <c:pt idx="24962">
                  <c:v>57.830845138071403</c:v>
                </c:pt>
                <c:pt idx="24963">
                  <c:v>57.833161893345</c:v>
                </c:pt>
                <c:pt idx="24964">
                  <c:v>57.835478648618498</c:v>
                </c:pt>
                <c:pt idx="24965">
                  <c:v>57.837795403892002</c:v>
                </c:pt>
                <c:pt idx="24966">
                  <c:v>57.840112159165599</c:v>
                </c:pt>
                <c:pt idx="24967">
                  <c:v>57.842428914439097</c:v>
                </c:pt>
                <c:pt idx="24968">
                  <c:v>57.844745669712701</c:v>
                </c:pt>
                <c:pt idx="24969">
                  <c:v>57.847062424986198</c:v>
                </c:pt>
                <c:pt idx="24970">
                  <c:v>57.849379180259703</c:v>
                </c:pt>
                <c:pt idx="24971">
                  <c:v>57.8516959355333</c:v>
                </c:pt>
                <c:pt idx="24972">
                  <c:v>57.854012690806798</c:v>
                </c:pt>
                <c:pt idx="24973">
                  <c:v>57.856329446080402</c:v>
                </c:pt>
                <c:pt idx="24974">
                  <c:v>57.858646201353899</c:v>
                </c:pt>
                <c:pt idx="24975">
                  <c:v>57.860962956627397</c:v>
                </c:pt>
                <c:pt idx="24976">
                  <c:v>57.863279711901001</c:v>
                </c:pt>
                <c:pt idx="24977">
                  <c:v>57.865596467174498</c:v>
                </c:pt>
                <c:pt idx="24978">
                  <c:v>57.867913222448102</c:v>
                </c:pt>
                <c:pt idx="24979">
                  <c:v>57.8702299777216</c:v>
                </c:pt>
                <c:pt idx="24980">
                  <c:v>57.872546732995097</c:v>
                </c:pt>
                <c:pt idx="24981">
                  <c:v>57.874863488268701</c:v>
                </c:pt>
                <c:pt idx="24982">
                  <c:v>57.877180243542199</c:v>
                </c:pt>
                <c:pt idx="24983">
                  <c:v>57.879496998815803</c:v>
                </c:pt>
                <c:pt idx="24984">
                  <c:v>57.881813754089301</c:v>
                </c:pt>
                <c:pt idx="24985">
                  <c:v>57.884130509362798</c:v>
                </c:pt>
                <c:pt idx="24986">
                  <c:v>57.886447264636402</c:v>
                </c:pt>
                <c:pt idx="24987">
                  <c:v>57.8887640199099</c:v>
                </c:pt>
                <c:pt idx="24988">
                  <c:v>57.891080775183497</c:v>
                </c:pt>
                <c:pt idx="24989">
                  <c:v>57.893397530457001</c:v>
                </c:pt>
                <c:pt idx="24990">
                  <c:v>57.895714285730499</c:v>
                </c:pt>
                <c:pt idx="24991">
                  <c:v>57.898031041004103</c:v>
                </c:pt>
                <c:pt idx="24992">
                  <c:v>57.9003477962776</c:v>
                </c:pt>
                <c:pt idx="24993">
                  <c:v>57.902664551551197</c:v>
                </c:pt>
                <c:pt idx="24994">
                  <c:v>57.904981306824702</c:v>
                </c:pt>
                <c:pt idx="24995">
                  <c:v>57.907298062098199</c:v>
                </c:pt>
                <c:pt idx="24996">
                  <c:v>57.909614817371803</c:v>
                </c:pt>
                <c:pt idx="24997">
                  <c:v>57.911931572645301</c:v>
                </c:pt>
                <c:pt idx="24998">
                  <c:v>57.914248327918898</c:v>
                </c:pt>
                <c:pt idx="24999">
                  <c:v>57.916565083192403</c:v>
                </c:pt>
                <c:pt idx="25000">
                  <c:v>57.9188818384659</c:v>
                </c:pt>
                <c:pt idx="25001">
                  <c:v>57.921198593739497</c:v>
                </c:pt>
                <c:pt idx="25002">
                  <c:v>57.923515349013002</c:v>
                </c:pt>
                <c:pt idx="25003">
                  <c:v>57.925832104286599</c:v>
                </c:pt>
                <c:pt idx="25004">
                  <c:v>57.928148859560103</c:v>
                </c:pt>
                <c:pt idx="25005">
                  <c:v>57.930465614833601</c:v>
                </c:pt>
                <c:pt idx="25006">
                  <c:v>57.932782370107198</c:v>
                </c:pt>
                <c:pt idx="25007">
                  <c:v>57.935099125380702</c:v>
                </c:pt>
                <c:pt idx="25008">
                  <c:v>57.937415880654299</c:v>
                </c:pt>
                <c:pt idx="25009">
                  <c:v>57.939732635927797</c:v>
                </c:pt>
                <c:pt idx="25010">
                  <c:v>57.942049391201301</c:v>
                </c:pt>
                <c:pt idx="25011">
                  <c:v>57.944366146474898</c:v>
                </c:pt>
                <c:pt idx="25012">
                  <c:v>57.946682901748403</c:v>
                </c:pt>
                <c:pt idx="25013">
                  <c:v>57.948999657022</c:v>
                </c:pt>
                <c:pt idx="25014">
                  <c:v>57.951316412295498</c:v>
                </c:pt>
                <c:pt idx="25015">
                  <c:v>57.953633167569002</c:v>
                </c:pt>
                <c:pt idx="25016">
                  <c:v>57.955949922842599</c:v>
                </c:pt>
                <c:pt idx="25017">
                  <c:v>57.958266678116097</c:v>
                </c:pt>
                <c:pt idx="25018">
                  <c:v>57.960583433389701</c:v>
                </c:pt>
                <c:pt idx="25019">
                  <c:v>57.962900188663198</c:v>
                </c:pt>
                <c:pt idx="25020">
                  <c:v>57.965216943936703</c:v>
                </c:pt>
                <c:pt idx="25021">
                  <c:v>57.9675336992103</c:v>
                </c:pt>
                <c:pt idx="25022">
                  <c:v>57.969850454483797</c:v>
                </c:pt>
                <c:pt idx="25023">
                  <c:v>57.972167209757401</c:v>
                </c:pt>
                <c:pt idx="25024">
                  <c:v>57.974483965030899</c:v>
                </c:pt>
                <c:pt idx="25025">
                  <c:v>57.976800720304396</c:v>
                </c:pt>
                <c:pt idx="25026">
                  <c:v>57.979117475578001</c:v>
                </c:pt>
                <c:pt idx="25027">
                  <c:v>57.981434230851498</c:v>
                </c:pt>
                <c:pt idx="25028">
                  <c:v>57.983750986125102</c:v>
                </c:pt>
                <c:pt idx="25029">
                  <c:v>57.9860677413986</c:v>
                </c:pt>
                <c:pt idx="25030">
                  <c:v>57.988384496672097</c:v>
                </c:pt>
                <c:pt idx="25031">
                  <c:v>57.990701251945701</c:v>
                </c:pt>
                <c:pt idx="25032">
                  <c:v>57.993018007219199</c:v>
                </c:pt>
                <c:pt idx="25033">
                  <c:v>57.995334762492803</c:v>
                </c:pt>
                <c:pt idx="25034">
                  <c:v>57.9976515177663</c:v>
                </c:pt>
                <c:pt idx="25035">
                  <c:v>57.999968273039798</c:v>
                </c:pt>
                <c:pt idx="25036">
                  <c:v>58.002285028313402</c:v>
                </c:pt>
                <c:pt idx="25037">
                  <c:v>58.004601783586899</c:v>
                </c:pt>
                <c:pt idx="25038">
                  <c:v>58.006918538860504</c:v>
                </c:pt>
                <c:pt idx="25039">
                  <c:v>58.009235294134001</c:v>
                </c:pt>
                <c:pt idx="25040">
                  <c:v>58.011552049407499</c:v>
                </c:pt>
                <c:pt idx="25041">
                  <c:v>58.013868804681103</c:v>
                </c:pt>
                <c:pt idx="25042">
                  <c:v>58.0161855599546</c:v>
                </c:pt>
                <c:pt idx="25043">
                  <c:v>58.018502315228197</c:v>
                </c:pt>
                <c:pt idx="25044">
                  <c:v>58.020819070501702</c:v>
                </c:pt>
                <c:pt idx="25045">
                  <c:v>58.023135825775199</c:v>
                </c:pt>
                <c:pt idx="25046">
                  <c:v>58.025452581048803</c:v>
                </c:pt>
                <c:pt idx="25047">
                  <c:v>58.027769336322301</c:v>
                </c:pt>
                <c:pt idx="25048">
                  <c:v>58.030086091595898</c:v>
                </c:pt>
                <c:pt idx="25049">
                  <c:v>58.032402846869402</c:v>
                </c:pt>
                <c:pt idx="25050">
                  <c:v>58.0347196021429</c:v>
                </c:pt>
                <c:pt idx="25051">
                  <c:v>58.037036357416497</c:v>
                </c:pt>
                <c:pt idx="25052">
                  <c:v>58.039353112690002</c:v>
                </c:pt>
                <c:pt idx="25053">
                  <c:v>58.041669867963599</c:v>
                </c:pt>
                <c:pt idx="25054">
                  <c:v>58.043986623237103</c:v>
                </c:pt>
                <c:pt idx="25055">
                  <c:v>58.046303378510601</c:v>
                </c:pt>
                <c:pt idx="25056">
                  <c:v>58.048620133784198</c:v>
                </c:pt>
                <c:pt idx="25057">
                  <c:v>58.050936889057702</c:v>
                </c:pt>
                <c:pt idx="25058">
                  <c:v>58.053253644331299</c:v>
                </c:pt>
                <c:pt idx="25059">
                  <c:v>58.055570399604797</c:v>
                </c:pt>
                <c:pt idx="25060">
                  <c:v>58.057887154878301</c:v>
                </c:pt>
                <c:pt idx="25061">
                  <c:v>58.060203910151898</c:v>
                </c:pt>
                <c:pt idx="25062">
                  <c:v>58.062520665425403</c:v>
                </c:pt>
                <c:pt idx="25063">
                  <c:v>58.064837420699</c:v>
                </c:pt>
                <c:pt idx="25064">
                  <c:v>58.067154175972497</c:v>
                </c:pt>
                <c:pt idx="25065">
                  <c:v>58.069470931246002</c:v>
                </c:pt>
                <c:pt idx="25066">
                  <c:v>58.071787686519599</c:v>
                </c:pt>
                <c:pt idx="25067">
                  <c:v>58.074104441793096</c:v>
                </c:pt>
                <c:pt idx="25068">
                  <c:v>58.076421197066701</c:v>
                </c:pt>
                <c:pt idx="25069">
                  <c:v>58.078737952340198</c:v>
                </c:pt>
                <c:pt idx="25070">
                  <c:v>58.081054707613703</c:v>
                </c:pt>
                <c:pt idx="25071">
                  <c:v>58.0833714628873</c:v>
                </c:pt>
                <c:pt idx="25072">
                  <c:v>58.085688218160797</c:v>
                </c:pt>
                <c:pt idx="25073">
                  <c:v>58.088004973434401</c:v>
                </c:pt>
                <c:pt idx="25074">
                  <c:v>58.090321728707899</c:v>
                </c:pt>
                <c:pt idx="25075">
                  <c:v>58.092638483981403</c:v>
                </c:pt>
                <c:pt idx="25076">
                  <c:v>58.094955239255</c:v>
                </c:pt>
                <c:pt idx="25077">
                  <c:v>58.097271994528498</c:v>
                </c:pt>
                <c:pt idx="25078">
                  <c:v>58.099588749802102</c:v>
                </c:pt>
                <c:pt idx="25079">
                  <c:v>58.101905505075599</c:v>
                </c:pt>
                <c:pt idx="25080">
                  <c:v>58.104222260349196</c:v>
                </c:pt>
                <c:pt idx="25081">
                  <c:v>58.106539015622701</c:v>
                </c:pt>
                <c:pt idx="25082">
                  <c:v>58.108855770896199</c:v>
                </c:pt>
                <c:pt idx="25083">
                  <c:v>58.111172526169803</c:v>
                </c:pt>
                <c:pt idx="25084">
                  <c:v>58.1134892814433</c:v>
                </c:pt>
                <c:pt idx="25085">
                  <c:v>58.115806036716897</c:v>
                </c:pt>
                <c:pt idx="25086">
                  <c:v>58.118122791990402</c:v>
                </c:pt>
                <c:pt idx="25087">
                  <c:v>58.120439547263899</c:v>
                </c:pt>
                <c:pt idx="25088">
                  <c:v>58.122756302537503</c:v>
                </c:pt>
                <c:pt idx="25089">
                  <c:v>58.125073057811001</c:v>
                </c:pt>
                <c:pt idx="25090">
                  <c:v>58.127389813084598</c:v>
                </c:pt>
                <c:pt idx="25091">
                  <c:v>58.129706568358102</c:v>
                </c:pt>
                <c:pt idx="25092">
                  <c:v>58.1320233236316</c:v>
                </c:pt>
                <c:pt idx="25093">
                  <c:v>58.134340078905197</c:v>
                </c:pt>
                <c:pt idx="25094">
                  <c:v>58.136656834178702</c:v>
                </c:pt>
                <c:pt idx="25095">
                  <c:v>58.138973589452299</c:v>
                </c:pt>
                <c:pt idx="25096">
                  <c:v>58.141290344725803</c:v>
                </c:pt>
                <c:pt idx="25097">
                  <c:v>58.143607099999301</c:v>
                </c:pt>
                <c:pt idx="25098">
                  <c:v>58.145923855272898</c:v>
                </c:pt>
                <c:pt idx="25099">
                  <c:v>58.148240610546402</c:v>
                </c:pt>
                <c:pt idx="25100">
                  <c:v>58.150557365819999</c:v>
                </c:pt>
                <c:pt idx="25101">
                  <c:v>58.152874121093497</c:v>
                </c:pt>
                <c:pt idx="25102">
                  <c:v>58.155190876367001</c:v>
                </c:pt>
                <c:pt idx="25103">
                  <c:v>58.157507631640598</c:v>
                </c:pt>
                <c:pt idx="25104">
                  <c:v>58.159824386914103</c:v>
                </c:pt>
                <c:pt idx="25105">
                  <c:v>58.1621411421877</c:v>
                </c:pt>
                <c:pt idx="25106">
                  <c:v>58.164457897461197</c:v>
                </c:pt>
                <c:pt idx="25107">
                  <c:v>58.166774652734702</c:v>
                </c:pt>
                <c:pt idx="25108">
                  <c:v>58.169091408008299</c:v>
                </c:pt>
                <c:pt idx="25109">
                  <c:v>58.171408163281797</c:v>
                </c:pt>
                <c:pt idx="25110">
                  <c:v>58.173724918555401</c:v>
                </c:pt>
                <c:pt idx="25111">
                  <c:v>58.176041673828898</c:v>
                </c:pt>
                <c:pt idx="25112">
                  <c:v>58.178358429102403</c:v>
                </c:pt>
                <c:pt idx="25113">
                  <c:v>58.180675184376</c:v>
                </c:pt>
                <c:pt idx="25114">
                  <c:v>58.182991939649497</c:v>
                </c:pt>
                <c:pt idx="25115">
                  <c:v>58.185308694923101</c:v>
                </c:pt>
                <c:pt idx="25116">
                  <c:v>58.187625450196599</c:v>
                </c:pt>
                <c:pt idx="25117">
                  <c:v>58.189942205470103</c:v>
                </c:pt>
                <c:pt idx="25118">
                  <c:v>58.1922589607437</c:v>
                </c:pt>
                <c:pt idx="25119">
                  <c:v>58.194575716017198</c:v>
                </c:pt>
                <c:pt idx="25120">
                  <c:v>58.196892471290802</c:v>
                </c:pt>
                <c:pt idx="25121">
                  <c:v>58.1992092265643</c:v>
                </c:pt>
                <c:pt idx="25122">
                  <c:v>58.201525981837797</c:v>
                </c:pt>
                <c:pt idx="25123">
                  <c:v>58.203842737111401</c:v>
                </c:pt>
                <c:pt idx="25124">
                  <c:v>58.206159492384899</c:v>
                </c:pt>
                <c:pt idx="25125">
                  <c:v>58.208476247658503</c:v>
                </c:pt>
                <c:pt idx="25126">
                  <c:v>58.210793002932</c:v>
                </c:pt>
                <c:pt idx="25127">
                  <c:v>58.213109758205498</c:v>
                </c:pt>
                <c:pt idx="25128">
                  <c:v>58.215426513479102</c:v>
                </c:pt>
                <c:pt idx="25129">
                  <c:v>58.217743268752599</c:v>
                </c:pt>
                <c:pt idx="25130">
                  <c:v>58.220060024026203</c:v>
                </c:pt>
                <c:pt idx="25131">
                  <c:v>58.222376779299701</c:v>
                </c:pt>
                <c:pt idx="25132">
                  <c:v>58.224693534573198</c:v>
                </c:pt>
                <c:pt idx="25133">
                  <c:v>58.227010289846802</c:v>
                </c:pt>
                <c:pt idx="25134">
                  <c:v>58.2293270451203</c:v>
                </c:pt>
                <c:pt idx="25135">
                  <c:v>58.231643800393897</c:v>
                </c:pt>
                <c:pt idx="25136">
                  <c:v>58.233960555667402</c:v>
                </c:pt>
                <c:pt idx="25137">
                  <c:v>58.236277310940899</c:v>
                </c:pt>
                <c:pt idx="25138">
                  <c:v>58.238594066214503</c:v>
                </c:pt>
                <c:pt idx="25139">
                  <c:v>58.240910821488001</c:v>
                </c:pt>
                <c:pt idx="25140">
                  <c:v>58.243227576761598</c:v>
                </c:pt>
                <c:pt idx="25141">
                  <c:v>58.245544332035102</c:v>
                </c:pt>
                <c:pt idx="25142">
                  <c:v>58.2478610873086</c:v>
                </c:pt>
                <c:pt idx="25143">
                  <c:v>58.250177842582197</c:v>
                </c:pt>
                <c:pt idx="25144">
                  <c:v>58.252494597855701</c:v>
                </c:pt>
                <c:pt idx="25145">
                  <c:v>58.254811353129298</c:v>
                </c:pt>
                <c:pt idx="25146">
                  <c:v>58.257128108402803</c:v>
                </c:pt>
                <c:pt idx="25147">
                  <c:v>58.2594448636763</c:v>
                </c:pt>
                <c:pt idx="25148">
                  <c:v>58.261761618949897</c:v>
                </c:pt>
                <c:pt idx="25149">
                  <c:v>58.264078374223402</c:v>
                </c:pt>
                <c:pt idx="25150">
                  <c:v>58.266395129496999</c:v>
                </c:pt>
                <c:pt idx="25151">
                  <c:v>58.268711884770497</c:v>
                </c:pt>
                <c:pt idx="25152">
                  <c:v>58.271028640044001</c:v>
                </c:pt>
                <c:pt idx="25153">
                  <c:v>58.273345395317598</c:v>
                </c:pt>
                <c:pt idx="25154">
                  <c:v>58.275662150591103</c:v>
                </c:pt>
                <c:pt idx="25155">
                  <c:v>58.2779789058647</c:v>
                </c:pt>
                <c:pt idx="25156">
                  <c:v>58.280295661138197</c:v>
                </c:pt>
                <c:pt idx="25157">
                  <c:v>58.282612416411702</c:v>
                </c:pt>
                <c:pt idx="25158">
                  <c:v>58.284929171685299</c:v>
                </c:pt>
                <c:pt idx="25159">
                  <c:v>58.287245926958803</c:v>
                </c:pt>
                <c:pt idx="25160">
                  <c:v>58.2895626822324</c:v>
                </c:pt>
                <c:pt idx="25161">
                  <c:v>58.291879437505898</c:v>
                </c:pt>
                <c:pt idx="25162">
                  <c:v>58.294196192779403</c:v>
                </c:pt>
                <c:pt idx="25163">
                  <c:v>58.296512948053</c:v>
                </c:pt>
                <c:pt idx="25164">
                  <c:v>58.298829703326497</c:v>
                </c:pt>
                <c:pt idx="25165">
                  <c:v>58.301146458600101</c:v>
                </c:pt>
                <c:pt idx="25166">
                  <c:v>58.303463213873599</c:v>
                </c:pt>
                <c:pt idx="25167">
                  <c:v>58.305779969147103</c:v>
                </c:pt>
                <c:pt idx="25168">
                  <c:v>58.3080967244207</c:v>
                </c:pt>
                <c:pt idx="25169">
                  <c:v>58.310413479694198</c:v>
                </c:pt>
                <c:pt idx="25170">
                  <c:v>58.312730234967802</c:v>
                </c:pt>
                <c:pt idx="25171">
                  <c:v>58.315046990241299</c:v>
                </c:pt>
                <c:pt idx="25172">
                  <c:v>58.317363745514797</c:v>
                </c:pt>
                <c:pt idx="25173">
                  <c:v>58.319680500788401</c:v>
                </c:pt>
                <c:pt idx="25174">
                  <c:v>58.321997256061898</c:v>
                </c:pt>
                <c:pt idx="25175">
                  <c:v>58.324314011335503</c:v>
                </c:pt>
                <c:pt idx="25176">
                  <c:v>58.326630766609</c:v>
                </c:pt>
                <c:pt idx="25177">
                  <c:v>58.328947521882498</c:v>
                </c:pt>
                <c:pt idx="25178">
                  <c:v>58.331264277156102</c:v>
                </c:pt>
                <c:pt idx="25179">
                  <c:v>58.333581032429599</c:v>
                </c:pt>
                <c:pt idx="25180">
                  <c:v>58.335897787703203</c:v>
                </c:pt>
                <c:pt idx="25181">
                  <c:v>58.338214542976701</c:v>
                </c:pt>
                <c:pt idx="25182">
                  <c:v>58.340531298250198</c:v>
                </c:pt>
                <c:pt idx="25183">
                  <c:v>58.342848053523802</c:v>
                </c:pt>
                <c:pt idx="25184">
                  <c:v>58.3451648087973</c:v>
                </c:pt>
                <c:pt idx="25185">
                  <c:v>58.347481564070897</c:v>
                </c:pt>
                <c:pt idx="25186">
                  <c:v>58.349798319344401</c:v>
                </c:pt>
                <c:pt idx="25187">
                  <c:v>58.352115074617899</c:v>
                </c:pt>
                <c:pt idx="25188">
                  <c:v>58.354431829891503</c:v>
                </c:pt>
                <c:pt idx="25189">
                  <c:v>58.356748585165001</c:v>
                </c:pt>
                <c:pt idx="25190">
                  <c:v>58.359065340438598</c:v>
                </c:pt>
                <c:pt idx="25191">
                  <c:v>58.361382095712102</c:v>
                </c:pt>
                <c:pt idx="25192">
                  <c:v>58.3636988509856</c:v>
                </c:pt>
                <c:pt idx="25193">
                  <c:v>58.366015606259197</c:v>
                </c:pt>
                <c:pt idx="25194">
                  <c:v>58.368332361532701</c:v>
                </c:pt>
                <c:pt idx="25195">
                  <c:v>58.370649116806298</c:v>
                </c:pt>
                <c:pt idx="25196">
                  <c:v>58.372965872079803</c:v>
                </c:pt>
                <c:pt idx="25197">
                  <c:v>58.3752826273533</c:v>
                </c:pt>
                <c:pt idx="25198">
                  <c:v>58.377599382626897</c:v>
                </c:pt>
                <c:pt idx="25199">
                  <c:v>58.379916137900402</c:v>
                </c:pt>
                <c:pt idx="25200">
                  <c:v>58.382232893173999</c:v>
                </c:pt>
                <c:pt idx="25201">
                  <c:v>58.384549648447504</c:v>
                </c:pt>
                <c:pt idx="25202">
                  <c:v>58.386866403721001</c:v>
                </c:pt>
                <c:pt idx="25203">
                  <c:v>58.389183158994598</c:v>
                </c:pt>
                <c:pt idx="25204">
                  <c:v>58.391499914268103</c:v>
                </c:pt>
                <c:pt idx="25205">
                  <c:v>58.3938166695417</c:v>
                </c:pt>
                <c:pt idx="25206">
                  <c:v>58.396133424815197</c:v>
                </c:pt>
                <c:pt idx="25207">
                  <c:v>58.398450180088702</c:v>
                </c:pt>
                <c:pt idx="25208">
                  <c:v>58.400766935362299</c:v>
                </c:pt>
                <c:pt idx="25209">
                  <c:v>58.403083690635803</c:v>
                </c:pt>
                <c:pt idx="25210">
                  <c:v>58.4054004459094</c:v>
                </c:pt>
                <c:pt idx="25211">
                  <c:v>58.407717201182898</c:v>
                </c:pt>
                <c:pt idx="25212">
                  <c:v>58.410033956456402</c:v>
                </c:pt>
                <c:pt idx="25213">
                  <c:v>58.412350711729999</c:v>
                </c:pt>
                <c:pt idx="25214">
                  <c:v>58.414667467003497</c:v>
                </c:pt>
                <c:pt idx="25215">
                  <c:v>58.416984222277101</c:v>
                </c:pt>
                <c:pt idx="25216">
                  <c:v>58.419300977550598</c:v>
                </c:pt>
                <c:pt idx="25217">
                  <c:v>58.421617732824103</c:v>
                </c:pt>
                <c:pt idx="25218">
                  <c:v>58.4239344880977</c:v>
                </c:pt>
                <c:pt idx="25219">
                  <c:v>58.426251243371198</c:v>
                </c:pt>
                <c:pt idx="25220">
                  <c:v>58.428567998644802</c:v>
                </c:pt>
                <c:pt idx="25221">
                  <c:v>58.430884753918299</c:v>
                </c:pt>
                <c:pt idx="25222">
                  <c:v>58.433201509191797</c:v>
                </c:pt>
                <c:pt idx="25223">
                  <c:v>58.435518264465401</c:v>
                </c:pt>
                <c:pt idx="25224">
                  <c:v>58.437835019738898</c:v>
                </c:pt>
                <c:pt idx="25225">
                  <c:v>58.440151775012502</c:v>
                </c:pt>
                <c:pt idx="25226">
                  <c:v>58.442468530286</c:v>
                </c:pt>
                <c:pt idx="25227">
                  <c:v>58.444785285559597</c:v>
                </c:pt>
                <c:pt idx="25228">
                  <c:v>58.447102040833101</c:v>
                </c:pt>
                <c:pt idx="25229">
                  <c:v>58.449418796106599</c:v>
                </c:pt>
                <c:pt idx="25230">
                  <c:v>58.451735551380203</c:v>
                </c:pt>
                <c:pt idx="25231">
                  <c:v>58.454052306653701</c:v>
                </c:pt>
                <c:pt idx="25232">
                  <c:v>58.456369061927298</c:v>
                </c:pt>
                <c:pt idx="25233">
                  <c:v>58.458685817200802</c:v>
                </c:pt>
                <c:pt idx="25234">
                  <c:v>58.4610025724743</c:v>
                </c:pt>
                <c:pt idx="25235">
                  <c:v>58.463319327747897</c:v>
                </c:pt>
                <c:pt idx="25236">
                  <c:v>58.465636083021401</c:v>
                </c:pt>
                <c:pt idx="25237">
                  <c:v>58.467952838294998</c:v>
                </c:pt>
                <c:pt idx="25238">
                  <c:v>58.470269593568503</c:v>
                </c:pt>
                <c:pt idx="25239">
                  <c:v>58.472586348842</c:v>
                </c:pt>
                <c:pt idx="25240">
                  <c:v>58.474903104115597</c:v>
                </c:pt>
                <c:pt idx="25241">
                  <c:v>58.477219859389102</c:v>
                </c:pt>
                <c:pt idx="25242">
                  <c:v>58.479536614662699</c:v>
                </c:pt>
                <c:pt idx="25243">
                  <c:v>58.481853369936204</c:v>
                </c:pt>
                <c:pt idx="25244">
                  <c:v>58.484170125209701</c:v>
                </c:pt>
                <c:pt idx="25245">
                  <c:v>58.486486880483298</c:v>
                </c:pt>
                <c:pt idx="25246">
                  <c:v>58.488803635756803</c:v>
                </c:pt>
                <c:pt idx="25247">
                  <c:v>58.4911203910304</c:v>
                </c:pt>
                <c:pt idx="25248">
                  <c:v>58.493437146303897</c:v>
                </c:pt>
                <c:pt idx="25249">
                  <c:v>58.495753901577402</c:v>
                </c:pt>
                <c:pt idx="25250">
                  <c:v>58.498070656850999</c:v>
                </c:pt>
                <c:pt idx="25251">
                  <c:v>58.500387412124503</c:v>
                </c:pt>
                <c:pt idx="25252">
                  <c:v>58.5027041673981</c:v>
                </c:pt>
                <c:pt idx="25253">
                  <c:v>58.505020922671598</c:v>
                </c:pt>
                <c:pt idx="25254">
                  <c:v>58.507337677945102</c:v>
                </c:pt>
                <c:pt idx="25255">
                  <c:v>58.509654433218699</c:v>
                </c:pt>
                <c:pt idx="25256">
                  <c:v>58.511971188492197</c:v>
                </c:pt>
                <c:pt idx="25257">
                  <c:v>58.514287943765801</c:v>
                </c:pt>
                <c:pt idx="25258">
                  <c:v>58.516604699039299</c:v>
                </c:pt>
                <c:pt idx="25259">
                  <c:v>58.518921454312803</c:v>
                </c:pt>
                <c:pt idx="25260">
                  <c:v>58.5212382095864</c:v>
                </c:pt>
                <c:pt idx="25261">
                  <c:v>58.523554964859898</c:v>
                </c:pt>
                <c:pt idx="25262">
                  <c:v>58.525871720133502</c:v>
                </c:pt>
                <c:pt idx="25263">
                  <c:v>58.528188475406999</c:v>
                </c:pt>
                <c:pt idx="25264">
                  <c:v>58.530505230680497</c:v>
                </c:pt>
                <c:pt idx="25265">
                  <c:v>58.532821985954101</c:v>
                </c:pt>
                <c:pt idx="25266">
                  <c:v>58.535138741227598</c:v>
                </c:pt>
                <c:pt idx="25267">
                  <c:v>58.537455496501202</c:v>
                </c:pt>
                <c:pt idx="25268">
                  <c:v>58.5397722517747</c:v>
                </c:pt>
                <c:pt idx="25269">
                  <c:v>58.542089007048197</c:v>
                </c:pt>
                <c:pt idx="25270">
                  <c:v>58.544405762321801</c:v>
                </c:pt>
                <c:pt idx="25271">
                  <c:v>58.546722517595299</c:v>
                </c:pt>
                <c:pt idx="25272">
                  <c:v>58.549039272868903</c:v>
                </c:pt>
                <c:pt idx="25273">
                  <c:v>58.551356028142401</c:v>
                </c:pt>
                <c:pt idx="25274">
                  <c:v>58.553672783415898</c:v>
                </c:pt>
                <c:pt idx="25275">
                  <c:v>58.555989538689502</c:v>
                </c:pt>
                <c:pt idx="25276">
                  <c:v>58.558306293963</c:v>
                </c:pt>
                <c:pt idx="25277">
                  <c:v>58.560623049236597</c:v>
                </c:pt>
                <c:pt idx="25278">
                  <c:v>58.562939804510101</c:v>
                </c:pt>
                <c:pt idx="25279">
                  <c:v>58.565256559783599</c:v>
                </c:pt>
                <c:pt idx="25280">
                  <c:v>58.567573315057203</c:v>
                </c:pt>
                <c:pt idx="25281">
                  <c:v>58.5698900703307</c:v>
                </c:pt>
                <c:pt idx="25282">
                  <c:v>58.572206825604297</c:v>
                </c:pt>
                <c:pt idx="25283">
                  <c:v>58.574523580877802</c:v>
                </c:pt>
                <c:pt idx="25284">
                  <c:v>58.576840336151299</c:v>
                </c:pt>
                <c:pt idx="25285">
                  <c:v>58.579157091424896</c:v>
                </c:pt>
                <c:pt idx="25286">
                  <c:v>58.581473846698401</c:v>
                </c:pt>
                <c:pt idx="25287">
                  <c:v>58.583790601971998</c:v>
                </c:pt>
                <c:pt idx="25288">
                  <c:v>58.586107357245503</c:v>
                </c:pt>
                <c:pt idx="25289">
                  <c:v>58.588424112519</c:v>
                </c:pt>
                <c:pt idx="25290">
                  <c:v>58.590740867792597</c:v>
                </c:pt>
                <c:pt idx="25291">
                  <c:v>58.593057623066102</c:v>
                </c:pt>
                <c:pt idx="25292">
                  <c:v>58.595374378339699</c:v>
                </c:pt>
                <c:pt idx="25293">
                  <c:v>58.597691133613203</c:v>
                </c:pt>
                <c:pt idx="25294">
                  <c:v>58.600007888886701</c:v>
                </c:pt>
                <c:pt idx="25295">
                  <c:v>58.602324644160298</c:v>
                </c:pt>
                <c:pt idx="25296">
                  <c:v>58.604641399433802</c:v>
                </c:pt>
                <c:pt idx="25297">
                  <c:v>58.606958154707399</c:v>
                </c:pt>
                <c:pt idx="25298">
                  <c:v>58.609274909980897</c:v>
                </c:pt>
                <c:pt idx="25299">
                  <c:v>58.611591665254402</c:v>
                </c:pt>
                <c:pt idx="25300">
                  <c:v>58.613908420527999</c:v>
                </c:pt>
                <c:pt idx="25301">
                  <c:v>58.616225175801503</c:v>
                </c:pt>
                <c:pt idx="25302">
                  <c:v>58.6185419310751</c:v>
                </c:pt>
                <c:pt idx="25303">
                  <c:v>58.620858686348598</c:v>
                </c:pt>
                <c:pt idx="25304">
                  <c:v>58.623175441622102</c:v>
                </c:pt>
                <c:pt idx="25305">
                  <c:v>58.625492196895699</c:v>
                </c:pt>
                <c:pt idx="25306">
                  <c:v>58.627808952169197</c:v>
                </c:pt>
                <c:pt idx="25307">
                  <c:v>58.630125707442801</c:v>
                </c:pt>
                <c:pt idx="25308">
                  <c:v>58.632442462716298</c:v>
                </c:pt>
                <c:pt idx="25309">
                  <c:v>58.634759217989803</c:v>
                </c:pt>
                <c:pt idx="25310">
                  <c:v>58.6370759732634</c:v>
                </c:pt>
                <c:pt idx="25311">
                  <c:v>58.639392728536897</c:v>
                </c:pt>
                <c:pt idx="25312">
                  <c:v>58.641709483810502</c:v>
                </c:pt>
                <c:pt idx="25313">
                  <c:v>58.644026239083999</c:v>
                </c:pt>
                <c:pt idx="25314">
                  <c:v>58.646342994357497</c:v>
                </c:pt>
                <c:pt idx="25315">
                  <c:v>58.648659749631101</c:v>
                </c:pt>
                <c:pt idx="25316">
                  <c:v>58.650976504904598</c:v>
                </c:pt>
                <c:pt idx="25317">
                  <c:v>58.653293260178202</c:v>
                </c:pt>
                <c:pt idx="25318">
                  <c:v>58.6556100154517</c:v>
                </c:pt>
                <c:pt idx="25319">
                  <c:v>58.657926770725197</c:v>
                </c:pt>
                <c:pt idx="25320">
                  <c:v>58.660243525998801</c:v>
                </c:pt>
                <c:pt idx="25321">
                  <c:v>58.662560281272299</c:v>
                </c:pt>
                <c:pt idx="25322">
                  <c:v>58.664877036545903</c:v>
                </c:pt>
                <c:pt idx="25323">
                  <c:v>58.6671937918194</c:v>
                </c:pt>
                <c:pt idx="25324">
                  <c:v>58.669510547092898</c:v>
                </c:pt>
                <c:pt idx="25325">
                  <c:v>58.671827302366502</c:v>
                </c:pt>
                <c:pt idx="25326">
                  <c:v>58.67414405764</c:v>
                </c:pt>
                <c:pt idx="25327">
                  <c:v>58.676460812913596</c:v>
                </c:pt>
                <c:pt idx="25328">
                  <c:v>58.678777568187101</c:v>
                </c:pt>
                <c:pt idx="25329">
                  <c:v>58.681094323460599</c:v>
                </c:pt>
                <c:pt idx="25330">
                  <c:v>58.683411078734203</c:v>
                </c:pt>
                <c:pt idx="25331">
                  <c:v>58.6857278340077</c:v>
                </c:pt>
                <c:pt idx="25332">
                  <c:v>58.688044589281297</c:v>
                </c:pt>
                <c:pt idx="25333">
                  <c:v>58.690361344554802</c:v>
                </c:pt>
                <c:pt idx="25334">
                  <c:v>58.692678099828299</c:v>
                </c:pt>
                <c:pt idx="25335">
                  <c:v>58.694994855101903</c:v>
                </c:pt>
                <c:pt idx="25336">
                  <c:v>58.697311610375401</c:v>
                </c:pt>
                <c:pt idx="25337">
                  <c:v>58.699628365648998</c:v>
                </c:pt>
                <c:pt idx="25338">
                  <c:v>58.701945120922502</c:v>
                </c:pt>
                <c:pt idx="25339">
                  <c:v>58.704261876196</c:v>
                </c:pt>
                <c:pt idx="25340">
                  <c:v>58.706578631469597</c:v>
                </c:pt>
                <c:pt idx="25341">
                  <c:v>58.708895386743102</c:v>
                </c:pt>
                <c:pt idx="25342">
                  <c:v>58.711212142016699</c:v>
                </c:pt>
                <c:pt idx="25343">
                  <c:v>58.713528897290203</c:v>
                </c:pt>
                <c:pt idx="25344">
                  <c:v>58.715845652563701</c:v>
                </c:pt>
                <c:pt idx="25345">
                  <c:v>58.718162407837298</c:v>
                </c:pt>
                <c:pt idx="25346">
                  <c:v>58.720479163110802</c:v>
                </c:pt>
                <c:pt idx="25347">
                  <c:v>58.722795918384399</c:v>
                </c:pt>
                <c:pt idx="25348">
                  <c:v>58.725112673657897</c:v>
                </c:pt>
                <c:pt idx="25349">
                  <c:v>58.727429428931401</c:v>
                </c:pt>
                <c:pt idx="25350">
                  <c:v>58.729746184204998</c:v>
                </c:pt>
                <c:pt idx="25351">
                  <c:v>58.732062939478503</c:v>
                </c:pt>
                <c:pt idx="25352">
                  <c:v>58.7343796947521</c:v>
                </c:pt>
                <c:pt idx="25353">
                  <c:v>58.736696450025597</c:v>
                </c:pt>
                <c:pt idx="25354">
                  <c:v>58.739013205299102</c:v>
                </c:pt>
                <c:pt idx="25355">
                  <c:v>58.741329960572699</c:v>
                </c:pt>
                <c:pt idx="25356">
                  <c:v>58.743646715846197</c:v>
                </c:pt>
                <c:pt idx="25357">
                  <c:v>58.745963471119801</c:v>
                </c:pt>
                <c:pt idx="25358">
                  <c:v>58.748280226393298</c:v>
                </c:pt>
                <c:pt idx="25359">
                  <c:v>58.750596981666803</c:v>
                </c:pt>
                <c:pt idx="25360">
                  <c:v>58.7529137369404</c:v>
                </c:pt>
                <c:pt idx="25361">
                  <c:v>58.755230492213897</c:v>
                </c:pt>
                <c:pt idx="25362">
                  <c:v>58.757547247487501</c:v>
                </c:pt>
                <c:pt idx="25363">
                  <c:v>58.759864002760999</c:v>
                </c:pt>
                <c:pt idx="25364">
                  <c:v>58.762180758034503</c:v>
                </c:pt>
                <c:pt idx="25365">
                  <c:v>58.7644975133081</c:v>
                </c:pt>
                <c:pt idx="25366">
                  <c:v>58.766814268581598</c:v>
                </c:pt>
                <c:pt idx="25367">
                  <c:v>58.769131023855202</c:v>
                </c:pt>
                <c:pt idx="25368">
                  <c:v>58.7714477791287</c:v>
                </c:pt>
                <c:pt idx="25369">
                  <c:v>58.773764534402297</c:v>
                </c:pt>
                <c:pt idx="25370">
                  <c:v>58.776081289675801</c:v>
                </c:pt>
                <c:pt idx="25371">
                  <c:v>58.778398044949299</c:v>
                </c:pt>
                <c:pt idx="25372">
                  <c:v>58.780714800222903</c:v>
                </c:pt>
                <c:pt idx="25373">
                  <c:v>58.7830315554964</c:v>
                </c:pt>
                <c:pt idx="25374">
                  <c:v>58.785348310769997</c:v>
                </c:pt>
                <c:pt idx="25375">
                  <c:v>58.787665066043502</c:v>
                </c:pt>
                <c:pt idx="25376">
                  <c:v>58.789981821316999</c:v>
                </c:pt>
                <c:pt idx="25377">
                  <c:v>58.792298576590603</c:v>
                </c:pt>
                <c:pt idx="25378">
                  <c:v>58.794615331864101</c:v>
                </c:pt>
                <c:pt idx="25379">
                  <c:v>58.796932087137698</c:v>
                </c:pt>
                <c:pt idx="25380">
                  <c:v>58.799248842411203</c:v>
                </c:pt>
                <c:pt idx="25381">
                  <c:v>58.8015655976847</c:v>
                </c:pt>
                <c:pt idx="25382">
                  <c:v>58.803882352958297</c:v>
                </c:pt>
                <c:pt idx="25383">
                  <c:v>58.806199108231802</c:v>
                </c:pt>
                <c:pt idx="25384">
                  <c:v>58.808515863505399</c:v>
                </c:pt>
                <c:pt idx="25385">
                  <c:v>58.810832618778903</c:v>
                </c:pt>
                <c:pt idx="25386">
                  <c:v>58.813149374052401</c:v>
                </c:pt>
                <c:pt idx="25387">
                  <c:v>58.815466129325998</c:v>
                </c:pt>
                <c:pt idx="25388">
                  <c:v>58.817782884599502</c:v>
                </c:pt>
                <c:pt idx="25389">
                  <c:v>58.820099639873099</c:v>
                </c:pt>
                <c:pt idx="25390">
                  <c:v>58.822416395146597</c:v>
                </c:pt>
                <c:pt idx="25391">
                  <c:v>58.824733150420101</c:v>
                </c:pt>
                <c:pt idx="25392">
                  <c:v>58.827049905693698</c:v>
                </c:pt>
                <c:pt idx="25393">
                  <c:v>58.829366660967203</c:v>
                </c:pt>
                <c:pt idx="25394">
                  <c:v>58.8316834162408</c:v>
                </c:pt>
                <c:pt idx="25395">
                  <c:v>58.834000171514298</c:v>
                </c:pt>
                <c:pt idx="25396">
                  <c:v>58.836316926787802</c:v>
                </c:pt>
                <c:pt idx="25397">
                  <c:v>58.838633682061399</c:v>
                </c:pt>
                <c:pt idx="25398">
                  <c:v>58.840950437334897</c:v>
                </c:pt>
                <c:pt idx="25399">
                  <c:v>58.843267192608501</c:v>
                </c:pt>
                <c:pt idx="25400">
                  <c:v>58.845583947881998</c:v>
                </c:pt>
                <c:pt idx="25401">
                  <c:v>58.847900703155503</c:v>
                </c:pt>
                <c:pt idx="25402">
                  <c:v>58.8502174584291</c:v>
                </c:pt>
                <c:pt idx="25403">
                  <c:v>58.852534213702597</c:v>
                </c:pt>
                <c:pt idx="25404">
                  <c:v>58.854850968976201</c:v>
                </c:pt>
                <c:pt idx="25405">
                  <c:v>58.857167724249699</c:v>
                </c:pt>
                <c:pt idx="25406">
                  <c:v>58.859484479523204</c:v>
                </c:pt>
                <c:pt idx="25407">
                  <c:v>58.8618012347968</c:v>
                </c:pt>
                <c:pt idx="25408">
                  <c:v>58.864117990070298</c:v>
                </c:pt>
                <c:pt idx="25409">
                  <c:v>58.866434745343902</c:v>
                </c:pt>
                <c:pt idx="25410">
                  <c:v>58.8687515006174</c:v>
                </c:pt>
                <c:pt idx="25411">
                  <c:v>58.871068255890897</c:v>
                </c:pt>
                <c:pt idx="25412">
                  <c:v>58.873385011164501</c:v>
                </c:pt>
                <c:pt idx="25413">
                  <c:v>58.875701766437999</c:v>
                </c:pt>
                <c:pt idx="25414">
                  <c:v>58.878018521711603</c:v>
                </c:pt>
                <c:pt idx="25415">
                  <c:v>58.8803352769851</c:v>
                </c:pt>
                <c:pt idx="25416">
                  <c:v>58.882652032258598</c:v>
                </c:pt>
                <c:pt idx="25417">
                  <c:v>58.884968787532202</c:v>
                </c:pt>
                <c:pt idx="25418">
                  <c:v>58.887285542805699</c:v>
                </c:pt>
                <c:pt idx="25419">
                  <c:v>58.889602298079303</c:v>
                </c:pt>
                <c:pt idx="25420">
                  <c:v>58.891919053352801</c:v>
                </c:pt>
                <c:pt idx="25421">
                  <c:v>58.894235808626298</c:v>
                </c:pt>
                <c:pt idx="25422">
                  <c:v>58.896552563899903</c:v>
                </c:pt>
                <c:pt idx="25423">
                  <c:v>58.8988693191734</c:v>
                </c:pt>
                <c:pt idx="25424">
                  <c:v>58.901186074446997</c:v>
                </c:pt>
                <c:pt idx="25425">
                  <c:v>58.903502829720502</c:v>
                </c:pt>
                <c:pt idx="25426">
                  <c:v>58.905819584993999</c:v>
                </c:pt>
                <c:pt idx="25427">
                  <c:v>58.908136340267603</c:v>
                </c:pt>
                <c:pt idx="25428">
                  <c:v>58.910453095541101</c:v>
                </c:pt>
                <c:pt idx="25429">
                  <c:v>58.912769850814698</c:v>
                </c:pt>
                <c:pt idx="25430">
                  <c:v>58.915086606088202</c:v>
                </c:pt>
                <c:pt idx="25431">
                  <c:v>58.9174033613617</c:v>
                </c:pt>
                <c:pt idx="25432">
                  <c:v>58.919720116635297</c:v>
                </c:pt>
                <c:pt idx="25433">
                  <c:v>58.922036871908801</c:v>
                </c:pt>
                <c:pt idx="25434">
                  <c:v>58.924353627182398</c:v>
                </c:pt>
                <c:pt idx="25435">
                  <c:v>58.926670382455903</c:v>
                </c:pt>
                <c:pt idx="25436">
                  <c:v>58.928987137729401</c:v>
                </c:pt>
                <c:pt idx="25437">
                  <c:v>58.931303893002998</c:v>
                </c:pt>
                <c:pt idx="25438">
                  <c:v>58.933620648276502</c:v>
                </c:pt>
                <c:pt idx="25439">
                  <c:v>58.935937403550099</c:v>
                </c:pt>
                <c:pt idx="25440">
                  <c:v>58.938254158823597</c:v>
                </c:pt>
                <c:pt idx="25441">
                  <c:v>58.940570914097101</c:v>
                </c:pt>
                <c:pt idx="25442">
                  <c:v>58.942887669370698</c:v>
                </c:pt>
                <c:pt idx="25443">
                  <c:v>58.945204424644203</c:v>
                </c:pt>
                <c:pt idx="25444">
                  <c:v>58.9475211799178</c:v>
                </c:pt>
                <c:pt idx="25445">
                  <c:v>58.949837935191297</c:v>
                </c:pt>
                <c:pt idx="25446">
                  <c:v>58.952154690464802</c:v>
                </c:pt>
                <c:pt idx="25447">
                  <c:v>58.954471445738399</c:v>
                </c:pt>
                <c:pt idx="25448">
                  <c:v>58.956788201011904</c:v>
                </c:pt>
                <c:pt idx="25449">
                  <c:v>58.959104956285501</c:v>
                </c:pt>
                <c:pt idx="25450">
                  <c:v>58.961421711558998</c:v>
                </c:pt>
                <c:pt idx="25451">
                  <c:v>58.963738466832503</c:v>
                </c:pt>
                <c:pt idx="25452">
                  <c:v>58.9660552221061</c:v>
                </c:pt>
                <c:pt idx="25453">
                  <c:v>58.968371977379597</c:v>
                </c:pt>
                <c:pt idx="25454">
                  <c:v>58.970688732653201</c:v>
                </c:pt>
                <c:pt idx="25455">
                  <c:v>58.973005487926699</c:v>
                </c:pt>
                <c:pt idx="25456">
                  <c:v>58.975322243200203</c:v>
                </c:pt>
                <c:pt idx="25457">
                  <c:v>58.9776389984738</c:v>
                </c:pt>
                <c:pt idx="25458">
                  <c:v>58.979955753747298</c:v>
                </c:pt>
                <c:pt idx="25459">
                  <c:v>58.982272509020902</c:v>
                </c:pt>
                <c:pt idx="25460">
                  <c:v>58.984589264294399</c:v>
                </c:pt>
                <c:pt idx="25461">
                  <c:v>58.986906019567897</c:v>
                </c:pt>
                <c:pt idx="25462">
                  <c:v>58.989222774841501</c:v>
                </c:pt>
                <c:pt idx="25463">
                  <c:v>58.991539530114999</c:v>
                </c:pt>
                <c:pt idx="25464">
                  <c:v>58.993856285388603</c:v>
                </c:pt>
                <c:pt idx="25465">
                  <c:v>58.9961730406621</c:v>
                </c:pt>
                <c:pt idx="25466">
                  <c:v>58.998489795935598</c:v>
                </c:pt>
                <c:pt idx="25467">
                  <c:v>59.000806551209202</c:v>
                </c:pt>
                <c:pt idx="25468">
                  <c:v>59.003123306482699</c:v>
                </c:pt>
                <c:pt idx="25469">
                  <c:v>59.005440061756303</c:v>
                </c:pt>
                <c:pt idx="25470">
                  <c:v>59.007756817029801</c:v>
                </c:pt>
                <c:pt idx="25471">
                  <c:v>59.010073572303298</c:v>
                </c:pt>
                <c:pt idx="25472">
                  <c:v>59.012390327576902</c:v>
                </c:pt>
                <c:pt idx="25473">
                  <c:v>59.0147070828504</c:v>
                </c:pt>
                <c:pt idx="25474">
                  <c:v>59.017023838123997</c:v>
                </c:pt>
                <c:pt idx="25475">
                  <c:v>59.019340593397501</c:v>
                </c:pt>
                <c:pt idx="25476">
                  <c:v>59.021657348670999</c:v>
                </c:pt>
                <c:pt idx="25477">
                  <c:v>59.023974103944603</c:v>
                </c:pt>
                <c:pt idx="25478">
                  <c:v>59.026290859218101</c:v>
                </c:pt>
                <c:pt idx="25479">
                  <c:v>59.028607614491698</c:v>
                </c:pt>
                <c:pt idx="25480">
                  <c:v>59.030924369765202</c:v>
                </c:pt>
                <c:pt idx="25481">
                  <c:v>59.0332411250387</c:v>
                </c:pt>
                <c:pt idx="25482">
                  <c:v>59.035557880312297</c:v>
                </c:pt>
                <c:pt idx="25483">
                  <c:v>59.037874635585801</c:v>
                </c:pt>
                <c:pt idx="25484">
                  <c:v>59.040191390859398</c:v>
                </c:pt>
                <c:pt idx="25485">
                  <c:v>59.042508146132903</c:v>
                </c:pt>
                <c:pt idx="25486">
                  <c:v>59.0448249014064</c:v>
                </c:pt>
                <c:pt idx="25487">
                  <c:v>59.047141656679997</c:v>
                </c:pt>
                <c:pt idx="25488">
                  <c:v>59.049458411953502</c:v>
                </c:pt>
                <c:pt idx="25489">
                  <c:v>59.051775167227099</c:v>
                </c:pt>
                <c:pt idx="25490">
                  <c:v>59.054091922500596</c:v>
                </c:pt>
                <c:pt idx="25491">
                  <c:v>59.056408677774101</c:v>
                </c:pt>
                <c:pt idx="25492">
                  <c:v>59.058725433047698</c:v>
                </c:pt>
                <c:pt idx="25493">
                  <c:v>59.061042188321203</c:v>
                </c:pt>
                <c:pt idx="25494">
                  <c:v>59.0633589435948</c:v>
                </c:pt>
                <c:pt idx="25495">
                  <c:v>59.065675698868297</c:v>
                </c:pt>
                <c:pt idx="25496">
                  <c:v>59.067992454141802</c:v>
                </c:pt>
                <c:pt idx="25497">
                  <c:v>59.070309209415399</c:v>
                </c:pt>
                <c:pt idx="25498">
                  <c:v>59.072625964688903</c:v>
                </c:pt>
                <c:pt idx="25499">
                  <c:v>59.0749427199625</c:v>
                </c:pt>
                <c:pt idx="25500">
                  <c:v>59.077259475235998</c:v>
                </c:pt>
                <c:pt idx="25501">
                  <c:v>59.079576230509502</c:v>
                </c:pt>
                <c:pt idx="25502">
                  <c:v>59.081892985783099</c:v>
                </c:pt>
                <c:pt idx="25503">
                  <c:v>59.084209741056597</c:v>
                </c:pt>
                <c:pt idx="25504">
                  <c:v>59.086526496330201</c:v>
                </c:pt>
                <c:pt idx="25505">
                  <c:v>59.088843251603699</c:v>
                </c:pt>
                <c:pt idx="25506">
                  <c:v>59.091160006877203</c:v>
                </c:pt>
                <c:pt idx="25507">
                  <c:v>59.0934767621508</c:v>
                </c:pt>
                <c:pt idx="25508">
                  <c:v>59.095793517424298</c:v>
                </c:pt>
                <c:pt idx="25509">
                  <c:v>59.098110272697902</c:v>
                </c:pt>
                <c:pt idx="25510">
                  <c:v>59.100427027971399</c:v>
                </c:pt>
                <c:pt idx="25511">
                  <c:v>59.102743783245003</c:v>
                </c:pt>
                <c:pt idx="25512">
                  <c:v>59.105060538518501</c:v>
                </c:pt>
                <c:pt idx="25513">
                  <c:v>59.107377293791998</c:v>
                </c:pt>
                <c:pt idx="25514">
                  <c:v>59.109694049065602</c:v>
                </c:pt>
                <c:pt idx="25515">
                  <c:v>59.1120108043391</c:v>
                </c:pt>
                <c:pt idx="25516">
                  <c:v>59.114327559612697</c:v>
                </c:pt>
                <c:pt idx="25517">
                  <c:v>59.116644314886202</c:v>
                </c:pt>
                <c:pt idx="25518">
                  <c:v>59.118961070159699</c:v>
                </c:pt>
                <c:pt idx="25519">
                  <c:v>59.121277825433303</c:v>
                </c:pt>
                <c:pt idx="25520">
                  <c:v>59.123594580706801</c:v>
                </c:pt>
                <c:pt idx="25521">
                  <c:v>59.125911335980398</c:v>
                </c:pt>
                <c:pt idx="25522">
                  <c:v>59.128228091253902</c:v>
                </c:pt>
                <c:pt idx="25523">
                  <c:v>59.1305448465274</c:v>
                </c:pt>
                <c:pt idx="25524">
                  <c:v>59.132861601800997</c:v>
                </c:pt>
                <c:pt idx="25525">
                  <c:v>59.135178357074501</c:v>
                </c:pt>
                <c:pt idx="25526">
                  <c:v>59.137495112348098</c:v>
                </c:pt>
                <c:pt idx="25527">
                  <c:v>59.139811867621603</c:v>
                </c:pt>
                <c:pt idx="25528">
                  <c:v>59.1421286228951</c:v>
                </c:pt>
                <c:pt idx="25529">
                  <c:v>59.144445378168697</c:v>
                </c:pt>
                <c:pt idx="25530">
                  <c:v>59.146762133442202</c:v>
                </c:pt>
                <c:pt idx="25531">
                  <c:v>59.149078888715799</c:v>
                </c:pt>
                <c:pt idx="25532">
                  <c:v>59.151395643989297</c:v>
                </c:pt>
                <c:pt idx="25533">
                  <c:v>59.153712399262801</c:v>
                </c:pt>
                <c:pt idx="25534">
                  <c:v>59.156029154536398</c:v>
                </c:pt>
                <c:pt idx="25535">
                  <c:v>59.158345909809903</c:v>
                </c:pt>
                <c:pt idx="25536">
                  <c:v>59.1606626650835</c:v>
                </c:pt>
                <c:pt idx="25537">
                  <c:v>59.162979420356997</c:v>
                </c:pt>
                <c:pt idx="25538">
                  <c:v>59.165296175630502</c:v>
                </c:pt>
                <c:pt idx="25539">
                  <c:v>59.167612930904099</c:v>
                </c:pt>
                <c:pt idx="25540">
                  <c:v>59.169929686177603</c:v>
                </c:pt>
                <c:pt idx="25541">
                  <c:v>59.1722464414512</c:v>
                </c:pt>
                <c:pt idx="25542">
                  <c:v>59.174563196724698</c:v>
                </c:pt>
                <c:pt idx="25543">
                  <c:v>59.176879951998203</c:v>
                </c:pt>
                <c:pt idx="25544">
                  <c:v>59.179196707271799</c:v>
                </c:pt>
                <c:pt idx="25545">
                  <c:v>59.181513462545297</c:v>
                </c:pt>
                <c:pt idx="25546">
                  <c:v>59.183830217818901</c:v>
                </c:pt>
                <c:pt idx="25547">
                  <c:v>59.186146973092399</c:v>
                </c:pt>
                <c:pt idx="25548">
                  <c:v>59.188463728365903</c:v>
                </c:pt>
                <c:pt idx="25549">
                  <c:v>59.1907804836395</c:v>
                </c:pt>
                <c:pt idx="25550">
                  <c:v>59.193097238912998</c:v>
                </c:pt>
                <c:pt idx="25551">
                  <c:v>59.195413994186602</c:v>
                </c:pt>
                <c:pt idx="25552">
                  <c:v>59.197730749460099</c:v>
                </c:pt>
                <c:pt idx="25553">
                  <c:v>59.200047504733597</c:v>
                </c:pt>
                <c:pt idx="25554">
                  <c:v>59.202364260007201</c:v>
                </c:pt>
                <c:pt idx="25555">
                  <c:v>59.204681015280698</c:v>
                </c:pt>
                <c:pt idx="25556">
                  <c:v>59.206997770554302</c:v>
                </c:pt>
                <c:pt idx="25557">
                  <c:v>59.2093145258278</c:v>
                </c:pt>
                <c:pt idx="25558">
                  <c:v>59.211631281101297</c:v>
                </c:pt>
                <c:pt idx="25559">
                  <c:v>59.213948036374902</c:v>
                </c:pt>
                <c:pt idx="25560">
                  <c:v>59.216264791648399</c:v>
                </c:pt>
                <c:pt idx="25561">
                  <c:v>59.218581546922003</c:v>
                </c:pt>
                <c:pt idx="25562">
                  <c:v>59.220898302195501</c:v>
                </c:pt>
                <c:pt idx="25563">
                  <c:v>59.223215057468998</c:v>
                </c:pt>
                <c:pt idx="25564">
                  <c:v>59.225531812742602</c:v>
                </c:pt>
                <c:pt idx="25565">
                  <c:v>59.2278485680161</c:v>
                </c:pt>
                <c:pt idx="25566">
                  <c:v>59.230165323289697</c:v>
                </c:pt>
                <c:pt idx="25567">
                  <c:v>59.232482078563201</c:v>
                </c:pt>
                <c:pt idx="25568">
                  <c:v>59.234798833836699</c:v>
                </c:pt>
                <c:pt idx="25569">
                  <c:v>59.237115589110303</c:v>
                </c:pt>
                <c:pt idx="25570">
                  <c:v>59.2394323443838</c:v>
                </c:pt>
                <c:pt idx="25571">
                  <c:v>59.241749099657397</c:v>
                </c:pt>
                <c:pt idx="25572">
                  <c:v>59.244065854930902</c:v>
                </c:pt>
                <c:pt idx="25573">
                  <c:v>59.2463826102044</c:v>
                </c:pt>
                <c:pt idx="25574">
                  <c:v>59.248699365477997</c:v>
                </c:pt>
                <c:pt idx="25575">
                  <c:v>59.251016120751501</c:v>
                </c:pt>
                <c:pt idx="25576">
                  <c:v>59.253332876025098</c:v>
                </c:pt>
                <c:pt idx="25577">
                  <c:v>59.255649631298603</c:v>
                </c:pt>
                <c:pt idx="25578">
                  <c:v>59.2579663865721</c:v>
                </c:pt>
                <c:pt idx="25579">
                  <c:v>59.260283141845697</c:v>
                </c:pt>
                <c:pt idx="25580">
                  <c:v>59.262599897119202</c:v>
                </c:pt>
                <c:pt idx="25581">
                  <c:v>59.264916652392799</c:v>
                </c:pt>
                <c:pt idx="25582">
                  <c:v>59.267233407666303</c:v>
                </c:pt>
                <c:pt idx="25583">
                  <c:v>59.269550162939801</c:v>
                </c:pt>
                <c:pt idx="25584">
                  <c:v>59.271866918213398</c:v>
                </c:pt>
                <c:pt idx="25585">
                  <c:v>59.274183673486903</c:v>
                </c:pt>
                <c:pt idx="25586">
                  <c:v>59.2765004287605</c:v>
                </c:pt>
                <c:pt idx="25587">
                  <c:v>59.278817184033997</c:v>
                </c:pt>
                <c:pt idx="25588">
                  <c:v>59.281133939307502</c:v>
                </c:pt>
                <c:pt idx="25589">
                  <c:v>59.283450694581099</c:v>
                </c:pt>
                <c:pt idx="25590">
                  <c:v>59.285767449854603</c:v>
                </c:pt>
                <c:pt idx="25591">
                  <c:v>59.2880842051282</c:v>
                </c:pt>
                <c:pt idx="25592">
                  <c:v>59.290400960401698</c:v>
                </c:pt>
                <c:pt idx="25593">
                  <c:v>59.292717715675202</c:v>
                </c:pt>
                <c:pt idx="25594">
                  <c:v>59.295034470948799</c:v>
                </c:pt>
                <c:pt idx="25595">
                  <c:v>59.297351226222297</c:v>
                </c:pt>
                <c:pt idx="25596">
                  <c:v>59.299667981495901</c:v>
                </c:pt>
                <c:pt idx="25597">
                  <c:v>59.301984736769398</c:v>
                </c:pt>
                <c:pt idx="25598">
                  <c:v>59.304301492042903</c:v>
                </c:pt>
                <c:pt idx="25599">
                  <c:v>59.3066182473165</c:v>
                </c:pt>
                <c:pt idx="25600">
                  <c:v>59.308935002589998</c:v>
                </c:pt>
                <c:pt idx="25601">
                  <c:v>59.311251757863602</c:v>
                </c:pt>
                <c:pt idx="25602">
                  <c:v>59.313568513137099</c:v>
                </c:pt>
                <c:pt idx="25603">
                  <c:v>59.315885268410597</c:v>
                </c:pt>
                <c:pt idx="25604">
                  <c:v>59.318202023684201</c:v>
                </c:pt>
                <c:pt idx="25605">
                  <c:v>59.320518778957698</c:v>
                </c:pt>
                <c:pt idx="25606">
                  <c:v>59.322835534231302</c:v>
                </c:pt>
                <c:pt idx="25607">
                  <c:v>59.3251522895048</c:v>
                </c:pt>
                <c:pt idx="25608">
                  <c:v>59.327469044778297</c:v>
                </c:pt>
                <c:pt idx="25609">
                  <c:v>59.329785800051901</c:v>
                </c:pt>
                <c:pt idx="25610">
                  <c:v>59.332102555325399</c:v>
                </c:pt>
                <c:pt idx="25611">
                  <c:v>59.334419310599003</c:v>
                </c:pt>
                <c:pt idx="25612">
                  <c:v>59.3367360658725</c:v>
                </c:pt>
                <c:pt idx="25613">
                  <c:v>59.339052821145998</c:v>
                </c:pt>
                <c:pt idx="25614">
                  <c:v>59.341369576419602</c:v>
                </c:pt>
                <c:pt idx="25615">
                  <c:v>59.3436863316931</c:v>
                </c:pt>
                <c:pt idx="25616">
                  <c:v>59.346003086966697</c:v>
                </c:pt>
                <c:pt idx="25617">
                  <c:v>59.348319842240201</c:v>
                </c:pt>
                <c:pt idx="25618">
                  <c:v>59.350636597513699</c:v>
                </c:pt>
                <c:pt idx="25619">
                  <c:v>59.352953352787303</c:v>
                </c:pt>
                <c:pt idx="25620">
                  <c:v>59.3552701080608</c:v>
                </c:pt>
                <c:pt idx="25621">
                  <c:v>59.357586863334397</c:v>
                </c:pt>
                <c:pt idx="25622">
                  <c:v>59.359903618607902</c:v>
                </c:pt>
                <c:pt idx="25623">
                  <c:v>59.362220373881399</c:v>
                </c:pt>
                <c:pt idx="25624">
                  <c:v>59.364537129155003</c:v>
                </c:pt>
                <c:pt idx="25625">
                  <c:v>59.366853884428501</c:v>
                </c:pt>
                <c:pt idx="25626">
                  <c:v>59.369170639702098</c:v>
                </c:pt>
                <c:pt idx="25627">
                  <c:v>59.371487394975603</c:v>
                </c:pt>
                <c:pt idx="25628">
                  <c:v>59.3738041502491</c:v>
                </c:pt>
                <c:pt idx="25629">
                  <c:v>59.376120905522697</c:v>
                </c:pt>
                <c:pt idx="25630">
                  <c:v>59.378437660796202</c:v>
                </c:pt>
                <c:pt idx="25631">
                  <c:v>59.380754416069799</c:v>
                </c:pt>
                <c:pt idx="25632">
                  <c:v>59.383071171343303</c:v>
                </c:pt>
                <c:pt idx="25633">
                  <c:v>59.385387926616801</c:v>
                </c:pt>
                <c:pt idx="25634">
                  <c:v>59.387704681890398</c:v>
                </c:pt>
                <c:pt idx="25635">
                  <c:v>59.390021437163902</c:v>
                </c:pt>
                <c:pt idx="25636">
                  <c:v>59.392338192437499</c:v>
                </c:pt>
                <c:pt idx="25637">
                  <c:v>59.394654947710997</c:v>
                </c:pt>
                <c:pt idx="25638">
                  <c:v>59.396971702984501</c:v>
                </c:pt>
                <c:pt idx="25639">
                  <c:v>59.399288458258098</c:v>
                </c:pt>
                <c:pt idx="25640">
                  <c:v>59.401605213531603</c:v>
                </c:pt>
                <c:pt idx="25641">
                  <c:v>59.4039219688052</c:v>
                </c:pt>
                <c:pt idx="25642">
                  <c:v>59.406238724078698</c:v>
                </c:pt>
                <c:pt idx="25643">
                  <c:v>59.408555479352202</c:v>
                </c:pt>
                <c:pt idx="25644">
                  <c:v>59.410872234625799</c:v>
                </c:pt>
                <c:pt idx="25645">
                  <c:v>59.413188989899297</c:v>
                </c:pt>
                <c:pt idx="25646">
                  <c:v>59.415505745172901</c:v>
                </c:pt>
                <c:pt idx="25647">
                  <c:v>59.417822500446398</c:v>
                </c:pt>
                <c:pt idx="25648">
                  <c:v>59.420139255719903</c:v>
                </c:pt>
                <c:pt idx="25649">
                  <c:v>59.4224560109935</c:v>
                </c:pt>
                <c:pt idx="25650">
                  <c:v>59.424772766266997</c:v>
                </c:pt>
                <c:pt idx="25651">
                  <c:v>59.427089521540601</c:v>
                </c:pt>
                <c:pt idx="25652">
                  <c:v>59.429406276814099</c:v>
                </c:pt>
                <c:pt idx="25653">
                  <c:v>59.431723032087604</c:v>
                </c:pt>
                <c:pt idx="25654">
                  <c:v>59.434039787361201</c:v>
                </c:pt>
                <c:pt idx="25655">
                  <c:v>59.436356542634698</c:v>
                </c:pt>
                <c:pt idx="25656">
                  <c:v>59.438673297908302</c:v>
                </c:pt>
                <c:pt idx="25657">
                  <c:v>59.4409900531818</c:v>
                </c:pt>
                <c:pt idx="25658">
                  <c:v>59.443306808455397</c:v>
                </c:pt>
                <c:pt idx="25659">
                  <c:v>59.445623563728901</c:v>
                </c:pt>
                <c:pt idx="25660">
                  <c:v>59.447940319002399</c:v>
                </c:pt>
                <c:pt idx="25661">
                  <c:v>59.450257074276003</c:v>
                </c:pt>
                <c:pt idx="25662">
                  <c:v>59.4525738295495</c:v>
                </c:pt>
                <c:pt idx="25663">
                  <c:v>59.454890584823097</c:v>
                </c:pt>
                <c:pt idx="25664">
                  <c:v>59.457207340096602</c:v>
                </c:pt>
                <c:pt idx="25665">
                  <c:v>59.459524095370099</c:v>
                </c:pt>
                <c:pt idx="25666">
                  <c:v>59.461840850643704</c:v>
                </c:pt>
                <c:pt idx="25667">
                  <c:v>59.464157605917201</c:v>
                </c:pt>
                <c:pt idx="25668">
                  <c:v>59.466474361190798</c:v>
                </c:pt>
                <c:pt idx="25669">
                  <c:v>59.468791116464303</c:v>
                </c:pt>
                <c:pt idx="25670">
                  <c:v>59.4711078717378</c:v>
                </c:pt>
                <c:pt idx="25671">
                  <c:v>59.473424627011397</c:v>
                </c:pt>
                <c:pt idx="25672">
                  <c:v>59.475741382284902</c:v>
                </c:pt>
                <c:pt idx="25673">
                  <c:v>59.478058137558499</c:v>
                </c:pt>
                <c:pt idx="25674">
                  <c:v>59.480374892832003</c:v>
                </c:pt>
                <c:pt idx="25675">
                  <c:v>59.482691648105501</c:v>
                </c:pt>
                <c:pt idx="25676">
                  <c:v>59.485008403379098</c:v>
                </c:pt>
                <c:pt idx="25677">
                  <c:v>59.487325158652602</c:v>
                </c:pt>
                <c:pt idx="25678">
                  <c:v>59.489641913926199</c:v>
                </c:pt>
                <c:pt idx="25679">
                  <c:v>59.491958669199697</c:v>
                </c:pt>
                <c:pt idx="25680">
                  <c:v>59.494275424473201</c:v>
                </c:pt>
                <c:pt idx="25681">
                  <c:v>59.496592179746798</c:v>
                </c:pt>
                <c:pt idx="25682">
                  <c:v>59.498908935020303</c:v>
                </c:pt>
                <c:pt idx="25683">
                  <c:v>59.5012256902939</c:v>
                </c:pt>
                <c:pt idx="25684">
                  <c:v>59.503542445567398</c:v>
                </c:pt>
                <c:pt idx="25685">
                  <c:v>59.505859200840902</c:v>
                </c:pt>
                <c:pt idx="25686">
                  <c:v>59.508175956114499</c:v>
                </c:pt>
                <c:pt idx="25687">
                  <c:v>59.510492711387997</c:v>
                </c:pt>
                <c:pt idx="25688">
                  <c:v>59.512809466661601</c:v>
                </c:pt>
                <c:pt idx="25689">
                  <c:v>59.515126221935098</c:v>
                </c:pt>
                <c:pt idx="25690">
                  <c:v>59.517442977208603</c:v>
                </c:pt>
                <c:pt idx="25691">
                  <c:v>59.5197597324822</c:v>
                </c:pt>
                <c:pt idx="25692">
                  <c:v>59.522076487755697</c:v>
                </c:pt>
                <c:pt idx="25693">
                  <c:v>59.524393243029301</c:v>
                </c:pt>
                <c:pt idx="25694">
                  <c:v>59.526709998302799</c:v>
                </c:pt>
                <c:pt idx="25695">
                  <c:v>59.529026753576296</c:v>
                </c:pt>
                <c:pt idx="25696">
                  <c:v>59.531343508849901</c:v>
                </c:pt>
                <c:pt idx="25697">
                  <c:v>59.533660264123398</c:v>
                </c:pt>
                <c:pt idx="25698">
                  <c:v>59.535977019397002</c:v>
                </c:pt>
                <c:pt idx="25699">
                  <c:v>59.5382937746705</c:v>
                </c:pt>
                <c:pt idx="25700">
                  <c:v>59.540610529943997</c:v>
                </c:pt>
                <c:pt idx="25701">
                  <c:v>59.542927285217601</c:v>
                </c:pt>
                <c:pt idx="25702">
                  <c:v>59.545244040491099</c:v>
                </c:pt>
                <c:pt idx="25703">
                  <c:v>59.547560795764703</c:v>
                </c:pt>
                <c:pt idx="25704">
                  <c:v>59.5498775510382</c:v>
                </c:pt>
                <c:pt idx="25705">
                  <c:v>59.552194306311698</c:v>
                </c:pt>
                <c:pt idx="25706">
                  <c:v>59.554511061585302</c:v>
                </c:pt>
                <c:pt idx="25707">
                  <c:v>59.556827816858799</c:v>
                </c:pt>
                <c:pt idx="25708">
                  <c:v>59.559144572132404</c:v>
                </c:pt>
                <c:pt idx="25709">
                  <c:v>59.561461327405901</c:v>
                </c:pt>
                <c:pt idx="25710">
                  <c:v>59.563778082679399</c:v>
                </c:pt>
                <c:pt idx="25711">
                  <c:v>59.566094837953003</c:v>
                </c:pt>
                <c:pt idx="25712">
                  <c:v>59.5684115932265</c:v>
                </c:pt>
                <c:pt idx="25713">
                  <c:v>59.570728348500097</c:v>
                </c:pt>
                <c:pt idx="25714">
                  <c:v>59.573045103773602</c:v>
                </c:pt>
                <c:pt idx="25715">
                  <c:v>59.575361859047099</c:v>
                </c:pt>
                <c:pt idx="25716">
                  <c:v>59.577678614320703</c:v>
                </c:pt>
                <c:pt idx="25717">
                  <c:v>59.579995369594201</c:v>
                </c:pt>
                <c:pt idx="25718">
                  <c:v>59.582312124867798</c:v>
                </c:pt>
                <c:pt idx="25719">
                  <c:v>59.584628880141302</c:v>
                </c:pt>
                <c:pt idx="25720">
                  <c:v>59.5869456354148</c:v>
                </c:pt>
                <c:pt idx="25721">
                  <c:v>59.589262390688397</c:v>
                </c:pt>
                <c:pt idx="25722">
                  <c:v>59.591579145961902</c:v>
                </c:pt>
                <c:pt idx="25723">
                  <c:v>59.593895901235499</c:v>
                </c:pt>
                <c:pt idx="25724">
                  <c:v>59.596212656509003</c:v>
                </c:pt>
                <c:pt idx="25725">
                  <c:v>59.598529411782501</c:v>
                </c:pt>
                <c:pt idx="25726">
                  <c:v>59.600846167056098</c:v>
                </c:pt>
                <c:pt idx="25727">
                  <c:v>59.603162922329602</c:v>
                </c:pt>
                <c:pt idx="25728">
                  <c:v>59.605479677603199</c:v>
                </c:pt>
                <c:pt idx="25729">
                  <c:v>59.607796432876697</c:v>
                </c:pt>
                <c:pt idx="25730">
                  <c:v>59.610113188150201</c:v>
                </c:pt>
                <c:pt idx="25731">
                  <c:v>59.612429943423798</c:v>
                </c:pt>
                <c:pt idx="25732">
                  <c:v>59.614746698697303</c:v>
                </c:pt>
                <c:pt idx="25733">
                  <c:v>59.6170634539709</c:v>
                </c:pt>
                <c:pt idx="25734">
                  <c:v>59.619380209244397</c:v>
                </c:pt>
                <c:pt idx="25735">
                  <c:v>59.621696964517902</c:v>
                </c:pt>
                <c:pt idx="25736">
                  <c:v>59.624013719791499</c:v>
                </c:pt>
                <c:pt idx="25737">
                  <c:v>59.626330475064997</c:v>
                </c:pt>
                <c:pt idx="25738">
                  <c:v>59.628647230338601</c:v>
                </c:pt>
                <c:pt idx="25739">
                  <c:v>59.630963985612098</c:v>
                </c:pt>
                <c:pt idx="25740">
                  <c:v>59.633280740885603</c:v>
                </c:pt>
                <c:pt idx="25741">
                  <c:v>59.6355974961592</c:v>
                </c:pt>
                <c:pt idx="25742">
                  <c:v>59.637914251432697</c:v>
                </c:pt>
                <c:pt idx="25743">
                  <c:v>59.640231006706301</c:v>
                </c:pt>
                <c:pt idx="25744">
                  <c:v>59.642547761979799</c:v>
                </c:pt>
                <c:pt idx="25745">
                  <c:v>59.644864517253303</c:v>
                </c:pt>
                <c:pt idx="25746">
                  <c:v>59.6471812725269</c:v>
                </c:pt>
                <c:pt idx="25747">
                  <c:v>59.649498027800398</c:v>
                </c:pt>
                <c:pt idx="25748">
                  <c:v>59.651814783074002</c:v>
                </c:pt>
                <c:pt idx="25749">
                  <c:v>59.654131538347499</c:v>
                </c:pt>
                <c:pt idx="25750">
                  <c:v>59.656448293620997</c:v>
                </c:pt>
                <c:pt idx="25751">
                  <c:v>59.658765048894601</c:v>
                </c:pt>
                <c:pt idx="25752">
                  <c:v>59.661081804168099</c:v>
                </c:pt>
                <c:pt idx="25753">
                  <c:v>59.663398559441703</c:v>
                </c:pt>
                <c:pt idx="25754">
                  <c:v>59.6657153147152</c:v>
                </c:pt>
                <c:pt idx="25755">
                  <c:v>59.668032069988698</c:v>
                </c:pt>
                <c:pt idx="25756">
                  <c:v>59.670348825262302</c:v>
                </c:pt>
                <c:pt idx="25757">
                  <c:v>59.672665580535799</c:v>
                </c:pt>
                <c:pt idx="25758">
                  <c:v>59.674982335809403</c:v>
                </c:pt>
                <c:pt idx="25759">
                  <c:v>59.677299091082901</c:v>
                </c:pt>
                <c:pt idx="25760">
                  <c:v>59.679615846356398</c:v>
                </c:pt>
                <c:pt idx="25761">
                  <c:v>59.681932601630002</c:v>
                </c:pt>
                <c:pt idx="25762">
                  <c:v>59.6842493569035</c:v>
                </c:pt>
                <c:pt idx="25763">
                  <c:v>59.686566112177097</c:v>
                </c:pt>
                <c:pt idx="25764">
                  <c:v>59.688882867450602</c:v>
                </c:pt>
                <c:pt idx="25765">
                  <c:v>59.691199622724099</c:v>
                </c:pt>
                <c:pt idx="25766">
                  <c:v>59.693516377997703</c:v>
                </c:pt>
                <c:pt idx="25767">
                  <c:v>59.695833133271201</c:v>
                </c:pt>
                <c:pt idx="25768">
                  <c:v>59.698149888544798</c:v>
                </c:pt>
                <c:pt idx="25769">
                  <c:v>59.700466643818302</c:v>
                </c:pt>
                <c:pt idx="25770">
                  <c:v>59.7027833990918</c:v>
                </c:pt>
                <c:pt idx="25771">
                  <c:v>59.705100154365397</c:v>
                </c:pt>
                <c:pt idx="25772">
                  <c:v>59.707416909638901</c:v>
                </c:pt>
                <c:pt idx="25773">
                  <c:v>59.709733664912498</c:v>
                </c:pt>
                <c:pt idx="25774">
                  <c:v>59.712050420186003</c:v>
                </c:pt>
                <c:pt idx="25775">
                  <c:v>59.7143671754595</c:v>
                </c:pt>
                <c:pt idx="25776">
                  <c:v>59.716683930733097</c:v>
                </c:pt>
                <c:pt idx="25777">
                  <c:v>59.719000686006602</c:v>
                </c:pt>
                <c:pt idx="25778">
                  <c:v>59.721317441280199</c:v>
                </c:pt>
                <c:pt idx="25779">
                  <c:v>59.723634196553697</c:v>
                </c:pt>
                <c:pt idx="25780">
                  <c:v>59.725950951827201</c:v>
                </c:pt>
                <c:pt idx="25781">
                  <c:v>59.728267707100798</c:v>
                </c:pt>
                <c:pt idx="25782">
                  <c:v>59.730584462374303</c:v>
                </c:pt>
                <c:pt idx="25783">
                  <c:v>59.7329012176479</c:v>
                </c:pt>
                <c:pt idx="25784">
                  <c:v>59.735217972921397</c:v>
                </c:pt>
                <c:pt idx="25785">
                  <c:v>59.737534728194902</c:v>
                </c:pt>
                <c:pt idx="25786">
                  <c:v>59.739851483468499</c:v>
                </c:pt>
                <c:pt idx="25787">
                  <c:v>59.742168238742003</c:v>
                </c:pt>
                <c:pt idx="25788">
                  <c:v>59.7444849940156</c:v>
                </c:pt>
                <c:pt idx="25789">
                  <c:v>59.746801749289098</c:v>
                </c:pt>
                <c:pt idx="25790">
                  <c:v>59.749118504562603</c:v>
                </c:pt>
                <c:pt idx="25791">
                  <c:v>59.7514352598362</c:v>
                </c:pt>
                <c:pt idx="25792">
                  <c:v>59.753752015109697</c:v>
                </c:pt>
                <c:pt idx="25793">
                  <c:v>59.756068770383301</c:v>
                </c:pt>
                <c:pt idx="25794">
                  <c:v>59.758385525656799</c:v>
                </c:pt>
                <c:pt idx="25795">
                  <c:v>59.760702280930303</c:v>
                </c:pt>
                <c:pt idx="25796">
                  <c:v>59.7630190362039</c:v>
                </c:pt>
                <c:pt idx="25797">
                  <c:v>59.765335791477398</c:v>
                </c:pt>
                <c:pt idx="25798">
                  <c:v>59.767652546751002</c:v>
                </c:pt>
                <c:pt idx="25799">
                  <c:v>59.769969302024499</c:v>
                </c:pt>
                <c:pt idx="25800">
                  <c:v>59.772286057298103</c:v>
                </c:pt>
                <c:pt idx="25801">
                  <c:v>59.774602812571601</c:v>
                </c:pt>
                <c:pt idx="25802">
                  <c:v>59.776919567845098</c:v>
                </c:pt>
                <c:pt idx="25803">
                  <c:v>59.779236323118703</c:v>
                </c:pt>
                <c:pt idx="25804">
                  <c:v>59.7815530783922</c:v>
                </c:pt>
                <c:pt idx="25805">
                  <c:v>59.783869833665797</c:v>
                </c:pt>
                <c:pt idx="25806">
                  <c:v>59.786186588939302</c:v>
                </c:pt>
                <c:pt idx="25807">
                  <c:v>59.788503344212799</c:v>
                </c:pt>
                <c:pt idx="25808">
                  <c:v>59.790820099486403</c:v>
                </c:pt>
                <c:pt idx="25809">
                  <c:v>59.793136854759901</c:v>
                </c:pt>
                <c:pt idx="25810">
                  <c:v>59.795453610033498</c:v>
                </c:pt>
                <c:pt idx="25811">
                  <c:v>59.797770365307002</c:v>
                </c:pt>
                <c:pt idx="25812">
                  <c:v>59.8000871205805</c:v>
                </c:pt>
                <c:pt idx="25813">
                  <c:v>59.802403875854097</c:v>
                </c:pt>
                <c:pt idx="25814">
                  <c:v>59.804720631127601</c:v>
                </c:pt>
                <c:pt idx="25815">
                  <c:v>59.807037386401198</c:v>
                </c:pt>
                <c:pt idx="25816">
                  <c:v>59.809354141674703</c:v>
                </c:pt>
                <c:pt idx="25817">
                  <c:v>59.8116708969482</c:v>
                </c:pt>
                <c:pt idx="25818">
                  <c:v>59.813987652221797</c:v>
                </c:pt>
                <c:pt idx="25819">
                  <c:v>59.816304407495302</c:v>
                </c:pt>
                <c:pt idx="25820">
                  <c:v>59.818621162768899</c:v>
                </c:pt>
                <c:pt idx="25821">
                  <c:v>59.820937918042397</c:v>
                </c:pt>
                <c:pt idx="25822">
                  <c:v>59.823254673315901</c:v>
                </c:pt>
                <c:pt idx="25823">
                  <c:v>59.825571428589498</c:v>
                </c:pt>
                <c:pt idx="25824">
                  <c:v>59.827888183863003</c:v>
                </c:pt>
                <c:pt idx="25825">
                  <c:v>59.8302049391366</c:v>
                </c:pt>
                <c:pt idx="25826">
                  <c:v>59.832521694410097</c:v>
                </c:pt>
                <c:pt idx="25827">
                  <c:v>59.834838449683602</c:v>
                </c:pt>
                <c:pt idx="25828">
                  <c:v>59.837155204957199</c:v>
                </c:pt>
                <c:pt idx="25829">
                  <c:v>59.839471960230703</c:v>
                </c:pt>
                <c:pt idx="25830">
                  <c:v>59.8417887155043</c:v>
                </c:pt>
                <c:pt idx="25831">
                  <c:v>59.844105470777798</c:v>
                </c:pt>
                <c:pt idx="25832">
                  <c:v>59.846422226051303</c:v>
                </c:pt>
                <c:pt idx="25833">
                  <c:v>59.8487389813249</c:v>
                </c:pt>
                <c:pt idx="25834">
                  <c:v>59.851055736598397</c:v>
                </c:pt>
                <c:pt idx="25835">
                  <c:v>59.853372491872001</c:v>
                </c:pt>
                <c:pt idx="25836">
                  <c:v>59.855689247145499</c:v>
                </c:pt>
                <c:pt idx="25837">
                  <c:v>59.858006002419003</c:v>
                </c:pt>
                <c:pt idx="25838">
                  <c:v>59.8603227576926</c:v>
                </c:pt>
                <c:pt idx="25839">
                  <c:v>59.862639512966098</c:v>
                </c:pt>
                <c:pt idx="25840">
                  <c:v>59.864956268239702</c:v>
                </c:pt>
                <c:pt idx="25841">
                  <c:v>59.867273023513199</c:v>
                </c:pt>
                <c:pt idx="25842">
                  <c:v>59.869589778786697</c:v>
                </c:pt>
                <c:pt idx="25843">
                  <c:v>59.871906534060301</c:v>
                </c:pt>
                <c:pt idx="25844">
                  <c:v>59.874223289333798</c:v>
                </c:pt>
                <c:pt idx="25845">
                  <c:v>59.876540044607403</c:v>
                </c:pt>
                <c:pt idx="25846">
                  <c:v>59.8788567998809</c:v>
                </c:pt>
                <c:pt idx="25847">
                  <c:v>59.881173555154398</c:v>
                </c:pt>
                <c:pt idx="25848">
                  <c:v>59.883490310428002</c:v>
                </c:pt>
                <c:pt idx="25849">
                  <c:v>59.885807065701499</c:v>
                </c:pt>
                <c:pt idx="25850">
                  <c:v>59.888123820975103</c:v>
                </c:pt>
                <c:pt idx="25851">
                  <c:v>59.890440576248601</c:v>
                </c:pt>
                <c:pt idx="25852">
                  <c:v>59.892757331522098</c:v>
                </c:pt>
                <c:pt idx="25853">
                  <c:v>59.895074086795702</c:v>
                </c:pt>
                <c:pt idx="25854">
                  <c:v>59.8973908420692</c:v>
                </c:pt>
                <c:pt idx="25855">
                  <c:v>59.899707597342797</c:v>
                </c:pt>
                <c:pt idx="25856">
                  <c:v>59.902024352616301</c:v>
                </c:pt>
                <c:pt idx="25857">
                  <c:v>59.904341107889799</c:v>
                </c:pt>
                <c:pt idx="25858">
                  <c:v>59.906657863163403</c:v>
                </c:pt>
                <c:pt idx="25859">
                  <c:v>59.908974618436901</c:v>
                </c:pt>
                <c:pt idx="25860">
                  <c:v>59.911291373710498</c:v>
                </c:pt>
                <c:pt idx="25861">
                  <c:v>59.913608128984002</c:v>
                </c:pt>
                <c:pt idx="25862">
                  <c:v>59.9159248842575</c:v>
                </c:pt>
                <c:pt idx="25863">
                  <c:v>59.918241639531097</c:v>
                </c:pt>
                <c:pt idx="25864">
                  <c:v>59.920558394804601</c:v>
                </c:pt>
                <c:pt idx="25865">
                  <c:v>59.922875150078198</c:v>
                </c:pt>
                <c:pt idx="25866">
                  <c:v>59.925191905351703</c:v>
                </c:pt>
                <c:pt idx="25867">
                  <c:v>59.9275086606252</c:v>
                </c:pt>
                <c:pt idx="25868">
                  <c:v>59.929825415898797</c:v>
                </c:pt>
                <c:pt idx="25869">
                  <c:v>59.932142171172302</c:v>
                </c:pt>
                <c:pt idx="25870">
                  <c:v>59.934458926445899</c:v>
                </c:pt>
                <c:pt idx="25871">
                  <c:v>59.936775681719404</c:v>
                </c:pt>
                <c:pt idx="25872">
                  <c:v>59.939092436992901</c:v>
                </c:pt>
                <c:pt idx="25873">
                  <c:v>59.941409192266498</c:v>
                </c:pt>
                <c:pt idx="25874">
                  <c:v>59.943725947540003</c:v>
                </c:pt>
                <c:pt idx="25875">
                  <c:v>59.9460427028136</c:v>
                </c:pt>
                <c:pt idx="25876">
                  <c:v>59.948359458087097</c:v>
                </c:pt>
                <c:pt idx="25877">
                  <c:v>59.950676213360602</c:v>
                </c:pt>
                <c:pt idx="25878">
                  <c:v>59.952992968634199</c:v>
                </c:pt>
                <c:pt idx="25879">
                  <c:v>59.955309723907703</c:v>
                </c:pt>
                <c:pt idx="25880">
                  <c:v>59.9576264791813</c:v>
                </c:pt>
                <c:pt idx="25881">
                  <c:v>59.959943234454798</c:v>
                </c:pt>
                <c:pt idx="25882">
                  <c:v>59.962259989728302</c:v>
                </c:pt>
                <c:pt idx="25883">
                  <c:v>59.964576745001899</c:v>
                </c:pt>
                <c:pt idx="25884">
                  <c:v>59.966893500275397</c:v>
                </c:pt>
                <c:pt idx="25885">
                  <c:v>59.969210255549001</c:v>
                </c:pt>
                <c:pt idx="25886">
                  <c:v>59.971527010822498</c:v>
                </c:pt>
                <c:pt idx="25887">
                  <c:v>59.973843766096003</c:v>
                </c:pt>
                <c:pt idx="25888">
                  <c:v>59.9761605213696</c:v>
                </c:pt>
                <c:pt idx="25889">
                  <c:v>59.978477276643098</c:v>
                </c:pt>
                <c:pt idx="25890">
                  <c:v>59.980794031916702</c:v>
                </c:pt>
                <c:pt idx="25891">
                  <c:v>59.983110787190199</c:v>
                </c:pt>
                <c:pt idx="25892">
                  <c:v>59.985427542463697</c:v>
                </c:pt>
                <c:pt idx="25893">
                  <c:v>59.987744297737301</c:v>
                </c:pt>
                <c:pt idx="25894">
                  <c:v>59.990061053010798</c:v>
                </c:pt>
                <c:pt idx="25895">
                  <c:v>59.992377808284402</c:v>
                </c:pt>
                <c:pt idx="25896">
                  <c:v>59.9946945635579</c:v>
                </c:pt>
                <c:pt idx="25897">
                  <c:v>59.997011318831397</c:v>
                </c:pt>
                <c:pt idx="25898">
                  <c:v>59.999328074105001</c:v>
                </c:pt>
                <c:pt idx="25899">
                  <c:v>60.001644829378499</c:v>
                </c:pt>
                <c:pt idx="25900">
                  <c:v>60.003961584652103</c:v>
                </c:pt>
                <c:pt idx="25901">
                  <c:v>60.006278339925601</c:v>
                </c:pt>
                <c:pt idx="25902">
                  <c:v>60.008595095199098</c:v>
                </c:pt>
                <c:pt idx="25903">
                  <c:v>60.010911850472702</c:v>
                </c:pt>
                <c:pt idx="25904">
                  <c:v>60.0132286057462</c:v>
                </c:pt>
                <c:pt idx="25905">
                  <c:v>60.015545361019797</c:v>
                </c:pt>
                <c:pt idx="25906">
                  <c:v>60.017862116293301</c:v>
                </c:pt>
                <c:pt idx="25907">
                  <c:v>60.020178871566799</c:v>
                </c:pt>
                <c:pt idx="25908">
                  <c:v>60.022495626840403</c:v>
                </c:pt>
                <c:pt idx="25909">
                  <c:v>60.0248123821139</c:v>
                </c:pt>
                <c:pt idx="25910">
                  <c:v>60.027129137387497</c:v>
                </c:pt>
                <c:pt idx="25911">
                  <c:v>60.029445892661002</c:v>
                </c:pt>
                <c:pt idx="25912">
                  <c:v>60.031762647934499</c:v>
                </c:pt>
                <c:pt idx="25913">
                  <c:v>60.034079403208104</c:v>
                </c:pt>
                <c:pt idx="25914">
                  <c:v>60.036396158481601</c:v>
                </c:pt>
                <c:pt idx="25915">
                  <c:v>60.038712913755198</c:v>
                </c:pt>
                <c:pt idx="25916">
                  <c:v>60.041029669028703</c:v>
                </c:pt>
                <c:pt idx="25917">
                  <c:v>60.0433464243022</c:v>
                </c:pt>
                <c:pt idx="25918">
                  <c:v>60.045663179575797</c:v>
                </c:pt>
                <c:pt idx="25919">
                  <c:v>60.047979934849302</c:v>
                </c:pt>
                <c:pt idx="25920">
                  <c:v>60.050296690122899</c:v>
                </c:pt>
                <c:pt idx="25921">
                  <c:v>60.052613445396403</c:v>
                </c:pt>
                <c:pt idx="25922">
                  <c:v>60.054930200669901</c:v>
                </c:pt>
                <c:pt idx="25923">
                  <c:v>60.057246955943498</c:v>
                </c:pt>
                <c:pt idx="25924">
                  <c:v>60.059563711217002</c:v>
                </c:pt>
                <c:pt idx="25925">
                  <c:v>60.061880466490599</c:v>
                </c:pt>
                <c:pt idx="25926">
                  <c:v>60.064197221764097</c:v>
                </c:pt>
                <c:pt idx="25927">
                  <c:v>60.066513977037602</c:v>
                </c:pt>
                <c:pt idx="25928">
                  <c:v>60.068830732311199</c:v>
                </c:pt>
                <c:pt idx="25929">
                  <c:v>60.071147487584703</c:v>
                </c:pt>
                <c:pt idx="25930">
                  <c:v>60.0734642428583</c:v>
                </c:pt>
                <c:pt idx="25931">
                  <c:v>60.075780998131798</c:v>
                </c:pt>
                <c:pt idx="25932">
                  <c:v>60.078097753405302</c:v>
                </c:pt>
                <c:pt idx="25933">
                  <c:v>60.080414508678899</c:v>
                </c:pt>
                <c:pt idx="25934">
                  <c:v>60.082731263952397</c:v>
                </c:pt>
                <c:pt idx="25935">
                  <c:v>60.085048019226001</c:v>
                </c:pt>
                <c:pt idx="25936">
                  <c:v>60.087364774499498</c:v>
                </c:pt>
                <c:pt idx="25937">
                  <c:v>60.089681529773003</c:v>
                </c:pt>
                <c:pt idx="25938">
                  <c:v>60.0919982850466</c:v>
                </c:pt>
                <c:pt idx="25939">
                  <c:v>60.094315040320097</c:v>
                </c:pt>
                <c:pt idx="25940">
                  <c:v>60.096631795593701</c:v>
                </c:pt>
                <c:pt idx="25941">
                  <c:v>60.098948550867199</c:v>
                </c:pt>
                <c:pt idx="25942">
                  <c:v>60.101265306140697</c:v>
                </c:pt>
                <c:pt idx="25943">
                  <c:v>60.103582061414301</c:v>
                </c:pt>
                <c:pt idx="25944">
                  <c:v>60.105898816687798</c:v>
                </c:pt>
                <c:pt idx="25945">
                  <c:v>60.108215571961402</c:v>
                </c:pt>
                <c:pt idx="25946">
                  <c:v>60.1105323272349</c:v>
                </c:pt>
                <c:pt idx="25947">
                  <c:v>60.112849082508497</c:v>
                </c:pt>
                <c:pt idx="25948">
                  <c:v>60.115165837782001</c:v>
                </c:pt>
                <c:pt idx="25949">
                  <c:v>60.117482593055499</c:v>
                </c:pt>
                <c:pt idx="25950">
                  <c:v>60.119799348329103</c:v>
                </c:pt>
                <c:pt idx="25951">
                  <c:v>60.1221161036026</c:v>
                </c:pt>
                <c:pt idx="25952">
                  <c:v>60.124432858876197</c:v>
                </c:pt>
                <c:pt idx="25953">
                  <c:v>60.126749614149702</c:v>
                </c:pt>
                <c:pt idx="25954">
                  <c:v>60.129066369423199</c:v>
                </c:pt>
                <c:pt idx="25955">
                  <c:v>60.131383124696796</c:v>
                </c:pt>
                <c:pt idx="25956">
                  <c:v>60.133699879970301</c:v>
                </c:pt>
                <c:pt idx="25957">
                  <c:v>60.136016635243898</c:v>
                </c:pt>
                <c:pt idx="25958">
                  <c:v>60.138333390517403</c:v>
                </c:pt>
                <c:pt idx="25959">
                  <c:v>60.1406501457909</c:v>
                </c:pt>
                <c:pt idx="25960">
                  <c:v>60.142966901064497</c:v>
                </c:pt>
                <c:pt idx="25961">
                  <c:v>60.145283656338002</c:v>
                </c:pt>
                <c:pt idx="25962">
                  <c:v>60.147600411611599</c:v>
                </c:pt>
                <c:pt idx="25963">
                  <c:v>60.149917166885103</c:v>
                </c:pt>
                <c:pt idx="25964">
                  <c:v>60.152233922158601</c:v>
                </c:pt>
                <c:pt idx="25965">
                  <c:v>60.154550677432198</c:v>
                </c:pt>
                <c:pt idx="25966">
                  <c:v>60.156867432705702</c:v>
                </c:pt>
                <c:pt idx="25967">
                  <c:v>60.159184187979299</c:v>
                </c:pt>
                <c:pt idx="25968">
                  <c:v>60.161500943252797</c:v>
                </c:pt>
                <c:pt idx="25969">
                  <c:v>60.163817698526302</c:v>
                </c:pt>
                <c:pt idx="25970">
                  <c:v>60.166134453799899</c:v>
                </c:pt>
                <c:pt idx="25971">
                  <c:v>60.168451209073403</c:v>
                </c:pt>
                <c:pt idx="25972">
                  <c:v>60.170767964347</c:v>
                </c:pt>
                <c:pt idx="25973">
                  <c:v>60.173084719620498</c:v>
                </c:pt>
                <c:pt idx="25974">
                  <c:v>60.175401474894002</c:v>
                </c:pt>
                <c:pt idx="25975">
                  <c:v>60.177718230167599</c:v>
                </c:pt>
                <c:pt idx="25976">
                  <c:v>60.180034985441097</c:v>
                </c:pt>
                <c:pt idx="25977">
                  <c:v>60.182351740714701</c:v>
                </c:pt>
                <c:pt idx="25978">
                  <c:v>60.184668495988198</c:v>
                </c:pt>
                <c:pt idx="25979">
                  <c:v>60.186985251261703</c:v>
                </c:pt>
                <c:pt idx="25980">
                  <c:v>60.1893020065353</c:v>
                </c:pt>
                <c:pt idx="25981">
                  <c:v>60.191618761808797</c:v>
                </c:pt>
                <c:pt idx="25982">
                  <c:v>60.193935517082402</c:v>
                </c:pt>
                <c:pt idx="25983">
                  <c:v>60.196252272355899</c:v>
                </c:pt>
                <c:pt idx="25984">
                  <c:v>60.198569027629397</c:v>
                </c:pt>
                <c:pt idx="25985">
                  <c:v>60.200885782903001</c:v>
                </c:pt>
                <c:pt idx="25986">
                  <c:v>60.203202538176498</c:v>
                </c:pt>
                <c:pt idx="25987">
                  <c:v>60.205519293450102</c:v>
                </c:pt>
                <c:pt idx="25988">
                  <c:v>60.2078360487236</c:v>
                </c:pt>
                <c:pt idx="25989">
                  <c:v>60.210152803997097</c:v>
                </c:pt>
                <c:pt idx="25990">
                  <c:v>60.212469559270701</c:v>
                </c:pt>
                <c:pt idx="25991">
                  <c:v>60.214786314544199</c:v>
                </c:pt>
                <c:pt idx="25992">
                  <c:v>60.217103069817803</c:v>
                </c:pt>
                <c:pt idx="25993">
                  <c:v>60.2194198250913</c:v>
                </c:pt>
                <c:pt idx="25994">
                  <c:v>60.221736580364798</c:v>
                </c:pt>
                <c:pt idx="25995">
                  <c:v>60.224053335638402</c:v>
                </c:pt>
                <c:pt idx="25996">
                  <c:v>60.2263700909119</c:v>
                </c:pt>
                <c:pt idx="25997">
                  <c:v>60.228686846185497</c:v>
                </c:pt>
                <c:pt idx="25998">
                  <c:v>60.231003601459001</c:v>
                </c:pt>
                <c:pt idx="25999">
                  <c:v>60.233320356732499</c:v>
                </c:pt>
                <c:pt idx="26000">
                  <c:v>60.235637112006103</c:v>
                </c:pt>
                <c:pt idx="26001">
                  <c:v>60.2379538672796</c:v>
                </c:pt>
                <c:pt idx="26002">
                  <c:v>60.240270622553197</c:v>
                </c:pt>
                <c:pt idx="26003">
                  <c:v>60.242587377826702</c:v>
                </c:pt>
                <c:pt idx="26004">
                  <c:v>60.244904133100199</c:v>
                </c:pt>
                <c:pt idx="26005">
                  <c:v>60.247220888373803</c:v>
                </c:pt>
                <c:pt idx="26006">
                  <c:v>60.249537643647301</c:v>
                </c:pt>
                <c:pt idx="26007">
                  <c:v>60.251854398920898</c:v>
                </c:pt>
                <c:pt idx="26008">
                  <c:v>60.254171154194403</c:v>
                </c:pt>
                <c:pt idx="26009">
                  <c:v>60.2564879094679</c:v>
                </c:pt>
                <c:pt idx="26010">
                  <c:v>60.258804664741497</c:v>
                </c:pt>
                <c:pt idx="26011">
                  <c:v>60.261121420015002</c:v>
                </c:pt>
                <c:pt idx="26012">
                  <c:v>60.263438175288599</c:v>
                </c:pt>
                <c:pt idx="26013">
                  <c:v>60.265754930562103</c:v>
                </c:pt>
                <c:pt idx="26014">
                  <c:v>60.268071685835601</c:v>
                </c:pt>
                <c:pt idx="26015">
                  <c:v>60.270388441109198</c:v>
                </c:pt>
                <c:pt idx="26016">
                  <c:v>60.272705196382702</c:v>
                </c:pt>
                <c:pt idx="26017">
                  <c:v>60.275021951656299</c:v>
                </c:pt>
                <c:pt idx="26018">
                  <c:v>60.277338706929797</c:v>
                </c:pt>
                <c:pt idx="26019">
                  <c:v>60.279655462203301</c:v>
                </c:pt>
                <c:pt idx="26020">
                  <c:v>60.281972217476898</c:v>
                </c:pt>
                <c:pt idx="26021">
                  <c:v>60.284288972750403</c:v>
                </c:pt>
                <c:pt idx="26022">
                  <c:v>60.286605728024</c:v>
                </c:pt>
                <c:pt idx="26023">
                  <c:v>60.288922483297497</c:v>
                </c:pt>
                <c:pt idx="26024">
                  <c:v>60.291239238571002</c:v>
                </c:pt>
                <c:pt idx="26025">
                  <c:v>60.293555993844599</c:v>
                </c:pt>
                <c:pt idx="26026">
                  <c:v>60.295872749118097</c:v>
                </c:pt>
                <c:pt idx="26027">
                  <c:v>60.298189504391701</c:v>
                </c:pt>
                <c:pt idx="26028">
                  <c:v>60.300506259665198</c:v>
                </c:pt>
                <c:pt idx="26029">
                  <c:v>60.302823014938703</c:v>
                </c:pt>
                <c:pt idx="26030">
                  <c:v>60.3051397702123</c:v>
                </c:pt>
                <c:pt idx="26031">
                  <c:v>60.307456525485797</c:v>
                </c:pt>
                <c:pt idx="26032">
                  <c:v>60.309773280759401</c:v>
                </c:pt>
                <c:pt idx="26033">
                  <c:v>60.312090036032899</c:v>
                </c:pt>
                <c:pt idx="26034">
                  <c:v>60.314406791306403</c:v>
                </c:pt>
                <c:pt idx="26035">
                  <c:v>60.31672354658</c:v>
                </c:pt>
                <c:pt idx="26036">
                  <c:v>60.319040301853498</c:v>
                </c:pt>
                <c:pt idx="26037">
                  <c:v>60.321357057127102</c:v>
                </c:pt>
                <c:pt idx="26038">
                  <c:v>60.3236738124006</c:v>
                </c:pt>
                <c:pt idx="26039">
                  <c:v>60.325990567674097</c:v>
                </c:pt>
                <c:pt idx="26040">
                  <c:v>60.328307322947701</c:v>
                </c:pt>
                <c:pt idx="26041">
                  <c:v>60.330624078221199</c:v>
                </c:pt>
                <c:pt idx="26042">
                  <c:v>60.332940833494803</c:v>
                </c:pt>
                <c:pt idx="26043">
                  <c:v>60.3352575887683</c:v>
                </c:pt>
                <c:pt idx="26044">
                  <c:v>60.337574344041798</c:v>
                </c:pt>
                <c:pt idx="26045">
                  <c:v>60.339891099315402</c:v>
                </c:pt>
                <c:pt idx="26046">
                  <c:v>60.342207854588899</c:v>
                </c:pt>
                <c:pt idx="26047">
                  <c:v>60.344524609862503</c:v>
                </c:pt>
                <c:pt idx="26048">
                  <c:v>60.346841365136001</c:v>
                </c:pt>
                <c:pt idx="26049">
                  <c:v>60.349158120409498</c:v>
                </c:pt>
                <c:pt idx="26050">
                  <c:v>60.351474875683103</c:v>
                </c:pt>
                <c:pt idx="26051">
                  <c:v>60.3537916309566</c:v>
                </c:pt>
                <c:pt idx="26052">
                  <c:v>60.356108386230197</c:v>
                </c:pt>
                <c:pt idx="26053">
                  <c:v>60.358425141503702</c:v>
                </c:pt>
                <c:pt idx="26054">
                  <c:v>60.360741896777199</c:v>
                </c:pt>
                <c:pt idx="26055">
                  <c:v>60.363058652050803</c:v>
                </c:pt>
                <c:pt idx="26056">
                  <c:v>60.365375407324301</c:v>
                </c:pt>
                <c:pt idx="26057">
                  <c:v>60.367692162597898</c:v>
                </c:pt>
                <c:pt idx="26058">
                  <c:v>60.370008917871402</c:v>
                </c:pt>
                <c:pt idx="26059">
                  <c:v>60.3723256731449</c:v>
                </c:pt>
                <c:pt idx="26060">
                  <c:v>60.374642428418497</c:v>
                </c:pt>
                <c:pt idx="26061">
                  <c:v>60.376959183692001</c:v>
                </c:pt>
                <c:pt idx="26062">
                  <c:v>60.379275938965598</c:v>
                </c:pt>
                <c:pt idx="26063">
                  <c:v>60.381592694239103</c:v>
                </c:pt>
                <c:pt idx="26064">
                  <c:v>60.383909449512601</c:v>
                </c:pt>
                <c:pt idx="26065">
                  <c:v>60.386226204786198</c:v>
                </c:pt>
                <c:pt idx="26066">
                  <c:v>60.388542960059702</c:v>
                </c:pt>
                <c:pt idx="26067">
                  <c:v>60.390859715333299</c:v>
                </c:pt>
                <c:pt idx="26068">
                  <c:v>60.393176470606797</c:v>
                </c:pt>
                <c:pt idx="26069">
                  <c:v>60.395493225880301</c:v>
                </c:pt>
                <c:pt idx="26070">
                  <c:v>60.397809981153898</c:v>
                </c:pt>
                <c:pt idx="26071">
                  <c:v>60.400126736427403</c:v>
                </c:pt>
                <c:pt idx="26072">
                  <c:v>60.402443491701</c:v>
                </c:pt>
                <c:pt idx="26073">
                  <c:v>60.404760246974497</c:v>
                </c:pt>
                <c:pt idx="26074">
                  <c:v>60.407077002248002</c:v>
                </c:pt>
                <c:pt idx="26075">
                  <c:v>60.409393757521599</c:v>
                </c:pt>
                <c:pt idx="26076">
                  <c:v>60.411710512795104</c:v>
                </c:pt>
                <c:pt idx="26077">
                  <c:v>60.4140272680687</c:v>
                </c:pt>
                <c:pt idx="26078">
                  <c:v>60.416344023342198</c:v>
                </c:pt>
                <c:pt idx="26079">
                  <c:v>60.418660778615703</c:v>
                </c:pt>
                <c:pt idx="26080">
                  <c:v>60.4209775338893</c:v>
                </c:pt>
                <c:pt idx="26081">
                  <c:v>60.423294289162797</c:v>
                </c:pt>
                <c:pt idx="26082">
                  <c:v>60.425611044436401</c:v>
                </c:pt>
                <c:pt idx="26083">
                  <c:v>60.427927799709899</c:v>
                </c:pt>
                <c:pt idx="26084">
                  <c:v>60.430244554983403</c:v>
                </c:pt>
                <c:pt idx="26085">
                  <c:v>60.432561310257</c:v>
                </c:pt>
                <c:pt idx="26086">
                  <c:v>60.434878065530498</c:v>
                </c:pt>
                <c:pt idx="26087">
                  <c:v>60.437194820804102</c:v>
                </c:pt>
                <c:pt idx="26088">
                  <c:v>60.439511576077599</c:v>
                </c:pt>
                <c:pt idx="26089">
                  <c:v>60.441828331351203</c:v>
                </c:pt>
                <c:pt idx="26090">
                  <c:v>60.444145086624701</c:v>
                </c:pt>
                <c:pt idx="26091">
                  <c:v>60.446461841898198</c:v>
                </c:pt>
                <c:pt idx="26092">
                  <c:v>60.448778597171803</c:v>
                </c:pt>
                <c:pt idx="26093">
                  <c:v>60.4510953524453</c:v>
                </c:pt>
                <c:pt idx="26094">
                  <c:v>60.453412107718897</c:v>
                </c:pt>
                <c:pt idx="26095">
                  <c:v>60.455728862992402</c:v>
                </c:pt>
                <c:pt idx="26096">
                  <c:v>60.458045618265899</c:v>
                </c:pt>
                <c:pt idx="26097">
                  <c:v>60.460362373539503</c:v>
                </c:pt>
                <c:pt idx="26098">
                  <c:v>60.462679128813001</c:v>
                </c:pt>
                <c:pt idx="26099">
                  <c:v>60.464995884086598</c:v>
                </c:pt>
                <c:pt idx="26100">
                  <c:v>60.467312639360102</c:v>
                </c:pt>
                <c:pt idx="26101">
                  <c:v>60.4696293946336</c:v>
                </c:pt>
                <c:pt idx="26102">
                  <c:v>60.471946149907197</c:v>
                </c:pt>
                <c:pt idx="26103">
                  <c:v>60.474262905180701</c:v>
                </c:pt>
                <c:pt idx="26104">
                  <c:v>60.476579660454298</c:v>
                </c:pt>
                <c:pt idx="26105">
                  <c:v>60.478896415727803</c:v>
                </c:pt>
                <c:pt idx="26106">
                  <c:v>60.481213171001301</c:v>
                </c:pt>
                <c:pt idx="26107">
                  <c:v>60.483529926274898</c:v>
                </c:pt>
                <c:pt idx="26108">
                  <c:v>60.485846681548402</c:v>
                </c:pt>
                <c:pt idx="26109">
                  <c:v>60.488163436821999</c:v>
                </c:pt>
                <c:pt idx="26110">
                  <c:v>60.490480192095497</c:v>
                </c:pt>
                <c:pt idx="26111">
                  <c:v>60.492796947369001</c:v>
                </c:pt>
                <c:pt idx="26112">
                  <c:v>60.495113702642598</c:v>
                </c:pt>
                <c:pt idx="26113">
                  <c:v>60.497430457916103</c:v>
                </c:pt>
                <c:pt idx="26114">
                  <c:v>60.4997472131897</c:v>
                </c:pt>
                <c:pt idx="26115">
                  <c:v>60.502063968463197</c:v>
                </c:pt>
                <c:pt idx="26116">
                  <c:v>60.504380723736702</c:v>
                </c:pt>
                <c:pt idx="26117">
                  <c:v>60.506697479010299</c:v>
                </c:pt>
                <c:pt idx="26118">
                  <c:v>60.509014234283804</c:v>
                </c:pt>
                <c:pt idx="26119">
                  <c:v>60.511330989557401</c:v>
                </c:pt>
                <c:pt idx="26120">
                  <c:v>60.513647744830898</c:v>
                </c:pt>
                <c:pt idx="26121">
                  <c:v>60.515964500104403</c:v>
                </c:pt>
                <c:pt idx="26122">
                  <c:v>60.518281255378</c:v>
                </c:pt>
                <c:pt idx="26123">
                  <c:v>60.520598010651497</c:v>
                </c:pt>
                <c:pt idx="26124">
                  <c:v>60.522914765925101</c:v>
                </c:pt>
                <c:pt idx="26125">
                  <c:v>60.525231521198599</c:v>
                </c:pt>
                <c:pt idx="26126">
                  <c:v>60.527548276472103</c:v>
                </c:pt>
                <c:pt idx="26127">
                  <c:v>60.5298650317457</c:v>
                </c:pt>
                <c:pt idx="26128">
                  <c:v>60.532181787019198</c:v>
                </c:pt>
                <c:pt idx="26129">
                  <c:v>60.534498542292802</c:v>
                </c:pt>
                <c:pt idx="26130">
                  <c:v>60.536815297566299</c:v>
                </c:pt>
                <c:pt idx="26131">
                  <c:v>60.539132052839797</c:v>
                </c:pt>
                <c:pt idx="26132">
                  <c:v>60.541448808113401</c:v>
                </c:pt>
                <c:pt idx="26133">
                  <c:v>60.543765563386899</c:v>
                </c:pt>
                <c:pt idx="26134">
                  <c:v>60.546082318660503</c:v>
                </c:pt>
                <c:pt idx="26135">
                  <c:v>60.548399073934</c:v>
                </c:pt>
                <c:pt idx="26136">
                  <c:v>60.550715829207498</c:v>
                </c:pt>
                <c:pt idx="26137">
                  <c:v>60.553032584481102</c:v>
                </c:pt>
                <c:pt idx="26138">
                  <c:v>60.555349339754599</c:v>
                </c:pt>
                <c:pt idx="26139">
                  <c:v>60.557666095028203</c:v>
                </c:pt>
                <c:pt idx="26140">
                  <c:v>60.559982850301701</c:v>
                </c:pt>
                <c:pt idx="26141">
                  <c:v>60.562299605575198</c:v>
                </c:pt>
                <c:pt idx="26142">
                  <c:v>60.564616360848802</c:v>
                </c:pt>
                <c:pt idx="26143">
                  <c:v>60.5669331161223</c:v>
                </c:pt>
                <c:pt idx="26144">
                  <c:v>60.569249871395897</c:v>
                </c:pt>
                <c:pt idx="26145">
                  <c:v>60.571566626669402</c:v>
                </c:pt>
                <c:pt idx="26146">
                  <c:v>60.573883381942899</c:v>
                </c:pt>
                <c:pt idx="26147">
                  <c:v>60.576200137216503</c:v>
                </c:pt>
                <c:pt idx="26148">
                  <c:v>60.578516892490001</c:v>
                </c:pt>
                <c:pt idx="26149">
                  <c:v>60.580833647763598</c:v>
                </c:pt>
                <c:pt idx="26150">
                  <c:v>60.583150403037102</c:v>
                </c:pt>
                <c:pt idx="26151">
                  <c:v>60.5854671583106</c:v>
                </c:pt>
                <c:pt idx="26152">
                  <c:v>60.587783913584197</c:v>
                </c:pt>
                <c:pt idx="26153">
                  <c:v>60.590100668857701</c:v>
                </c:pt>
                <c:pt idx="26154">
                  <c:v>60.592417424131298</c:v>
                </c:pt>
                <c:pt idx="26155">
                  <c:v>60.594734179404803</c:v>
                </c:pt>
                <c:pt idx="26156">
                  <c:v>60.5970509346783</c:v>
                </c:pt>
                <c:pt idx="26157">
                  <c:v>60.599367689951897</c:v>
                </c:pt>
                <c:pt idx="26158">
                  <c:v>60.601684445225402</c:v>
                </c:pt>
                <c:pt idx="26159">
                  <c:v>60.604001200498999</c:v>
                </c:pt>
                <c:pt idx="26160">
                  <c:v>60.606317955772496</c:v>
                </c:pt>
                <c:pt idx="26161">
                  <c:v>60.608634711046001</c:v>
                </c:pt>
                <c:pt idx="26162">
                  <c:v>60.610951466319598</c:v>
                </c:pt>
                <c:pt idx="26163">
                  <c:v>60.613268221593103</c:v>
                </c:pt>
                <c:pt idx="26164">
                  <c:v>60.6155849768667</c:v>
                </c:pt>
                <c:pt idx="26165">
                  <c:v>60.617901732140197</c:v>
                </c:pt>
                <c:pt idx="26166">
                  <c:v>60.620218487413702</c:v>
                </c:pt>
                <c:pt idx="26167">
                  <c:v>60.622535242687299</c:v>
                </c:pt>
                <c:pt idx="26168">
                  <c:v>60.624851997960803</c:v>
                </c:pt>
                <c:pt idx="26169">
                  <c:v>60.6271687532344</c:v>
                </c:pt>
                <c:pt idx="26170">
                  <c:v>60.629485508507898</c:v>
                </c:pt>
                <c:pt idx="26171">
                  <c:v>60.631802263781402</c:v>
                </c:pt>
                <c:pt idx="26172">
                  <c:v>60.634119019054999</c:v>
                </c:pt>
                <c:pt idx="26173">
                  <c:v>60.636435774328497</c:v>
                </c:pt>
                <c:pt idx="26174">
                  <c:v>60.638752529602101</c:v>
                </c:pt>
                <c:pt idx="26175">
                  <c:v>60.641069284875599</c:v>
                </c:pt>
                <c:pt idx="26176">
                  <c:v>60.643386040149103</c:v>
                </c:pt>
                <c:pt idx="26177">
                  <c:v>60.6457027954227</c:v>
                </c:pt>
                <c:pt idx="26178">
                  <c:v>60.648019550696198</c:v>
                </c:pt>
                <c:pt idx="26179">
                  <c:v>60.650336305969802</c:v>
                </c:pt>
                <c:pt idx="26180">
                  <c:v>60.652653061243299</c:v>
                </c:pt>
                <c:pt idx="26181">
                  <c:v>60.654969816516797</c:v>
                </c:pt>
                <c:pt idx="26182">
                  <c:v>60.657286571790401</c:v>
                </c:pt>
                <c:pt idx="26183">
                  <c:v>60.659603327063898</c:v>
                </c:pt>
                <c:pt idx="26184">
                  <c:v>60.661920082337502</c:v>
                </c:pt>
                <c:pt idx="26185">
                  <c:v>60.664236837611</c:v>
                </c:pt>
                <c:pt idx="26186">
                  <c:v>60.666553592884497</c:v>
                </c:pt>
                <c:pt idx="26187">
                  <c:v>60.668870348158102</c:v>
                </c:pt>
                <c:pt idx="26188">
                  <c:v>60.671187103431599</c:v>
                </c:pt>
                <c:pt idx="26189">
                  <c:v>60.673503858705203</c:v>
                </c:pt>
                <c:pt idx="26190">
                  <c:v>60.675820613978701</c:v>
                </c:pt>
                <c:pt idx="26191">
                  <c:v>60.678137369252198</c:v>
                </c:pt>
                <c:pt idx="26192">
                  <c:v>60.680454124525802</c:v>
                </c:pt>
                <c:pt idx="26193">
                  <c:v>60.6827708797993</c:v>
                </c:pt>
                <c:pt idx="26194">
                  <c:v>60.685087635072897</c:v>
                </c:pt>
                <c:pt idx="26195">
                  <c:v>60.687404390346401</c:v>
                </c:pt>
                <c:pt idx="26196">
                  <c:v>60.689721145619899</c:v>
                </c:pt>
                <c:pt idx="26197">
                  <c:v>60.692037900893503</c:v>
                </c:pt>
                <c:pt idx="26198">
                  <c:v>60.694354656167</c:v>
                </c:pt>
                <c:pt idx="26199">
                  <c:v>60.696671411440597</c:v>
                </c:pt>
                <c:pt idx="26200">
                  <c:v>60.698988166714102</c:v>
                </c:pt>
                <c:pt idx="26201">
                  <c:v>60.7013049219876</c:v>
                </c:pt>
                <c:pt idx="26202">
                  <c:v>60.703621677261197</c:v>
                </c:pt>
                <c:pt idx="26203">
                  <c:v>60.705938432534701</c:v>
                </c:pt>
                <c:pt idx="26204">
                  <c:v>60.708255187808298</c:v>
                </c:pt>
                <c:pt idx="26205">
                  <c:v>60.710571943081803</c:v>
                </c:pt>
                <c:pt idx="26206">
                  <c:v>60.7128886983553</c:v>
                </c:pt>
                <c:pt idx="26207">
                  <c:v>60.715205453628897</c:v>
                </c:pt>
                <c:pt idx="26208">
                  <c:v>60.717522208902402</c:v>
                </c:pt>
                <c:pt idx="26209">
                  <c:v>60.719838964175999</c:v>
                </c:pt>
                <c:pt idx="26210">
                  <c:v>60.722155719449503</c:v>
                </c:pt>
                <c:pt idx="26211">
                  <c:v>60.724472474723001</c:v>
                </c:pt>
                <c:pt idx="26212">
                  <c:v>60.726789229996598</c:v>
                </c:pt>
                <c:pt idx="26213">
                  <c:v>60.729105985270103</c:v>
                </c:pt>
                <c:pt idx="26214">
                  <c:v>60.731422740543699</c:v>
                </c:pt>
                <c:pt idx="26215">
                  <c:v>60.733739495817197</c:v>
                </c:pt>
                <c:pt idx="26216">
                  <c:v>60.736056251090702</c:v>
                </c:pt>
                <c:pt idx="26217">
                  <c:v>60.738373006364299</c:v>
                </c:pt>
                <c:pt idx="26218">
                  <c:v>60.740689761637803</c:v>
                </c:pt>
                <c:pt idx="26219">
                  <c:v>60.7430065169114</c:v>
                </c:pt>
                <c:pt idx="26220">
                  <c:v>60.745323272184898</c:v>
                </c:pt>
                <c:pt idx="26221">
                  <c:v>60.747640027458402</c:v>
                </c:pt>
                <c:pt idx="26222">
                  <c:v>60.749956782731999</c:v>
                </c:pt>
                <c:pt idx="26223">
                  <c:v>60.752273538005497</c:v>
                </c:pt>
                <c:pt idx="26224">
                  <c:v>60.754590293279101</c:v>
                </c:pt>
                <c:pt idx="26225">
                  <c:v>60.756907048552598</c:v>
                </c:pt>
                <c:pt idx="26226">
                  <c:v>60.759223803826103</c:v>
                </c:pt>
                <c:pt idx="26227">
                  <c:v>60.7615405590997</c:v>
                </c:pt>
                <c:pt idx="26228">
                  <c:v>60.763857314373197</c:v>
                </c:pt>
                <c:pt idx="26229">
                  <c:v>60.766174069646802</c:v>
                </c:pt>
                <c:pt idx="26230">
                  <c:v>60.768490824920299</c:v>
                </c:pt>
                <c:pt idx="26231">
                  <c:v>60.770807580193797</c:v>
                </c:pt>
                <c:pt idx="26232">
                  <c:v>60.773124335467401</c:v>
                </c:pt>
                <c:pt idx="26233">
                  <c:v>60.775441090740898</c:v>
                </c:pt>
                <c:pt idx="26234">
                  <c:v>60.777757846014502</c:v>
                </c:pt>
                <c:pt idx="26235">
                  <c:v>60.780074601288</c:v>
                </c:pt>
                <c:pt idx="26236">
                  <c:v>60.782391356561597</c:v>
                </c:pt>
                <c:pt idx="26237">
                  <c:v>60.784708111835101</c:v>
                </c:pt>
                <c:pt idx="26238">
                  <c:v>60.787024867108599</c:v>
                </c:pt>
                <c:pt idx="26239">
                  <c:v>60.789341622382203</c:v>
                </c:pt>
                <c:pt idx="26240">
                  <c:v>60.7916583776557</c:v>
                </c:pt>
                <c:pt idx="26241">
                  <c:v>60.793975132929297</c:v>
                </c:pt>
                <c:pt idx="26242">
                  <c:v>60.796291888202802</c:v>
                </c:pt>
                <c:pt idx="26243">
                  <c:v>60.7986086434763</c:v>
                </c:pt>
                <c:pt idx="26244">
                  <c:v>60.800925398749897</c:v>
                </c:pt>
                <c:pt idx="26245">
                  <c:v>60.803242154023401</c:v>
                </c:pt>
                <c:pt idx="26246">
                  <c:v>60.805558909296998</c:v>
                </c:pt>
                <c:pt idx="26247">
                  <c:v>60.807875664570503</c:v>
                </c:pt>
                <c:pt idx="26248">
                  <c:v>60.810192419844</c:v>
                </c:pt>
                <c:pt idx="26249">
                  <c:v>60.812509175117597</c:v>
                </c:pt>
                <c:pt idx="26250">
                  <c:v>60.814825930391102</c:v>
                </c:pt>
                <c:pt idx="26251">
                  <c:v>60.817142685664699</c:v>
                </c:pt>
                <c:pt idx="26252">
                  <c:v>60.819459440938203</c:v>
                </c:pt>
                <c:pt idx="26253">
                  <c:v>60.821776196211701</c:v>
                </c:pt>
                <c:pt idx="26254">
                  <c:v>60.824092951485298</c:v>
                </c:pt>
                <c:pt idx="26255">
                  <c:v>60.826409706758803</c:v>
                </c:pt>
                <c:pt idx="26256">
                  <c:v>60.8287264620324</c:v>
                </c:pt>
                <c:pt idx="26257">
                  <c:v>60.831043217305897</c:v>
                </c:pt>
                <c:pt idx="26258">
                  <c:v>60.833359972579402</c:v>
                </c:pt>
                <c:pt idx="26259">
                  <c:v>60.835676727852999</c:v>
                </c:pt>
                <c:pt idx="26260">
                  <c:v>60.837993483126503</c:v>
                </c:pt>
                <c:pt idx="26261">
                  <c:v>60.8403102384001</c:v>
                </c:pt>
                <c:pt idx="26262">
                  <c:v>60.842626993673598</c:v>
                </c:pt>
                <c:pt idx="26263">
                  <c:v>60.844943748947102</c:v>
                </c:pt>
                <c:pt idx="26264">
                  <c:v>60.847260504220699</c:v>
                </c:pt>
                <c:pt idx="26265">
                  <c:v>60.849577259494197</c:v>
                </c:pt>
                <c:pt idx="26266">
                  <c:v>60.851894014767801</c:v>
                </c:pt>
                <c:pt idx="26267">
                  <c:v>60.854210770041298</c:v>
                </c:pt>
                <c:pt idx="26268">
                  <c:v>60.856527525314803</c:v>
                </c:pt>
                <c:pt idx="26269">
                  <c:v>60.8588442805884</c:v>
                </c:pt>
                <c:pt idx="26270">
                  <c:v>60.861161035861898</c:v>
                </c:pt>
                <c:pt idx="26271">
                  <c:v>60.863477791135502</c:v>
                </c:pt>
                <c:pt idx="26272">
                  <c:v>60.865794546408999</c:v>
                </c:pt>
                <c:pt idx="26273">
                  <c:v>60.868111301682497</c:v>
                </c:pt>
                <c:pt idx="26274">
                  <c:v>60.870428056956101</c:v>
                </c:pt>
                <c:pt idx="26275">
                  <c:v>60.872744812229598</c:v>
                </c:pt>
                <c:pt idx="26276">
                  <c:v>60.875061567503202</c:v>
                </c:pt>
                <c:pt idx="26277">
                  <c:v>60.8773783227767</c:v>
                </c:pt>
                <c:pt idx="26278">
                  <c:v>60.879695078050197</c:v>
                </c:pt>
                <c:pt idx="26279">
                  <c:v>60.882011833323801</c:v>
                </c:pt>
                <c:pt idx="26280">
                  <c:v>60.884328588597299</c:v>
                </c:pt>
                <c:pt idx="26281">
                  <c:v>60.886645343870903</c:v>
                </c:pt>
                <c:pt idx="26282">
                  <c:v>60.8889620991444</c:v>
                </c:pt>
                <c:pt idx="26283">
                  <c:v>60.891278854417898</c:v>
                </c:pt>
                <c:pt idx="26284">
                  <c:v>60.893595609691502</c:v>
                </c:pt>
                <c:pt idx="26285">
                  <c:v>60.895912364965</c:v>
                </c:pt>
                <c:pt idx="26286">
                  <c:v>60.898229120238597</c:v>
                </c:pt>
                <c:pt idx="26287">
                  <c:v>60.900545875512101</c:v>
                </c:pt>
                <c:pt idx="26288">
                  <c:v>60.902862630785599</c:v>
                </c:pt>
                <c:pt idx="26289">
                  <c:v>60.905179386059203</c:v>
                </c:pt>
                <c:pt idx="26290">
                  <c:v>60.9074961413327</c:v>
                </c:pt>
                <c:pt idx="26291">
                  <c:v>60.909812896606297</c:v>
                </c:pt>
                <c:pt idx="26292">
                  <c:v>60.912129651879802</c:v>
                </c:pt>
                <c:pt idx="26293">
                  <c:v>60.914446407153299</c:v>
                </c:pt>
                <c:pt idx="26294">
                  <c:v>60.916763162426903</c:v>
                </c:pt>
                <c:pt idx="26295">
                  <c:v>60.919079917700401</c:v>
                </c:pt>
                <c:pt idx="26296">
                  <c:v>60.921396672973998</c:v>
                </c:pt>
                <c:pt idx="26297">
                  <c:v>60.923713428247503</c:v>
                </c:pt>
                <c:pt idx="26298">
                  <c:v>60.926030183521</c:v>
                </c:pt>
                <c:pt idx="26299">
                  <c:v>60.928346938794597</c:v>
                </c:pt>
                <c:pt idx="26300">
                  <c:v>60.930663694068102</c:v>
                </c:pt>
                <c:pt idx="26301">
                  <c:v>60.932980449341699</c:v>
                </c:pt>
                <c:pt idx="26302">
                  <c:v>60.935297204615203</c:v>
                </c:pt>
                <c:pt idx="26303">
                  <c:v>60.937613959888701</c:v>
                </c:pt>
                <c:pt idx="26304">
                  <c:v>60.939930715162298</c:v>
                </c:pt>
                <c:pt idx="26305">
                  <c:v>60.942247470435802</c:v>
                </c:pt>
                <c:pt idx="26306">
                  <c:v>60.944564225709399</c:v>
                </c:pt>
                <c:pt idx="26307">
                  <c:v>60.946880980982897</c:v>
                </c:pt>
                <c:pt idx="26308">
                  <c:v>60.949197736256401</c:v>
                </c:pt>
                <c:pt idx="26309">
                  <c:v>60.951514491529998</c:v>
                </c:pt>
                <c:pt idx="26310">
                  <c:v>60.953831246803503</c:v>
                </c:pt>
                <c:pt idx="26311">
                  <c:v>60.9561480020771</c:v>
                </c:pt>
                <c:pt idx="26312">
                  <c:v>60.958464757350598</c:v>
                </c:pt>
                <c:pt idx="26313">
                  <c:v>60.960781512624102</c:v>
                </c:pt>
                <c:pt idx="26314">
                  <c:v>60.963098267897699</c:v>
                </c:pt>
                <c:pt idx="26315">
                  <c:v>60.965415023171197</c:v>
                </c:pt>
                <c:pt idx="26316">
                  <c:v>60.967731778444801</c:v>
                </c:pt>
                <c:pt idx="26317">
                  <c:v>60.970048533718298</c:v>
                </c:pt>
                <c:pt idx="26318">
                  <c:v>60.972365288991803</c:v>
                </c:pt>
                <c:pt idx="26319">
                  <c:v>60.9746820442654</c:v>
                </c:pt>
                <c:pt idx="26320">
                  <c:v>60.976998799538897</c:v>
                </c:pt>
                <c:pt idx="26321">
                  <c:v>60.979315554812501</c:v>
                </c:pt>
                <c:pt idx="26322">
                  <c:v>60.981632310085999</c:v>
                </c:pt>
                <c:pt idx="26323">
                  <c:v>60.983949065359504</c:v>
                </c:pt>
                <c:pt idx="26324">
                  <c:v>60.986265820633101</c:v>
                </c:pt>
                <c:pt idx="26325">
                  <c:v>60.988582575906598</c:v>
                </c:pt>
                <c:pt idx="26326">
                  <c:v>60.990899331180202</c:v>
                </c:pt>
                <c:pt idx="26327">
                  <c:v>60.9932160864537</c:v>
                </c:pt>
                <c:pt idx="26328">
                  <c:v>60.995532841727197</c:v>
                </c:pt>
                <c:pt idx="26329">
                  <c:v>60.997849597000801</c:v>
                </c:pt>
                <c:pt idx="26330">
                  <c:v>61.000166352274299</c:v>
                </c:pt>
                <c:pt idx="26331">
                  <c:v>61.002483107547903</c:v>
                </c:pt>
                <c:pt idx="26332">
                  <c:v>61.0047998628214</c:v>
                </c:pt>
                <c:pt idx="26333">
                  <c:v>61.007116618094898</c:v>
                </c:pt>
                <c:pt idx="26334">
                  <c:v>61.009433373368502</c:v>
                </c:pt>
                <c:pt idx="26335">
                  <c:v>61.011750128641999</c:v>
                </c:pt>
                <c:pt idx="26336">
                  <c:v>61.014066883915604</c:v>
                </c:pt>
                <c:pt idx="26337">
                  <c:v>61.016383639189101</c:v>
                </c:pt>
                <c:pt idx="26338">
                  <c:v>61.018700394462599</c:v>
                </c:pt>
                <c:pt idx="26339">
                  <c:v>61.021017149736203</c:v>
                </c:pt>
                <c:pt idx="26340">
                  <c:v>61.0233339050097</c:v>
                </c:pt>
                <c:pt idx="26341">
                  <c:v>61.025650660283297</c:v>
                </c:pt>
                <c:pt idx="26342">
                  <c:v>61.027967415556802</c:v>
                </c:pt>
                <c:pt idx="26343">
                  <c:v>61.030284170830299</c:v>
                </c:pt>
                <c:pt idx="26344">
                  <c:v>61.032600926103903</c:v>
                </c:pt>
                <c:pt idx="26345">
                  <c:v>61.034917681377401</c:v>
                </c:pt>
                <c:pt idx="26346">
                  <c:v>61.037234436650998</c:v>
                </c:pt>
                <c:pt idx="26347">
                  <c:v>61.039551191924502</c:v>
                </c:pt>
                <c:pt idx="26348">
                  <c:v>61.041867947198</c:v>
                </c:pt>
                <c:pt idx="26349">
                  <c:v>61.044184702471597</c:v>
                </c:pt>
                <c:pt idx="26350">
                  <c:v>61.046501457745102</c:v>
                </c:pt>
                <c:pt idx="26351">
                  <c:v>61.048818213018698</c:v>
                </c:pt>
                <c:pt idx="26352">
                  <c:v>61.051134968292203</c:v>
                </c:pt>
                <c:pt idx="26353">
                  <c:v>61.053451723565701</c:v>
                </c:pt>
                <c:pt idx="26354">
                  <c:v>61.055768478839298</c:v>
                </c:pt>
                <c:pt idx="26355">
                  <c:v>61.058085234112802</c:v>
                </c:pt>
                <c:pt idx="26356">
                  <c:v>61.060401989386399</c:v>
                </c:pt>
                <c:pt idx="26357">
                  <c:v>61.062718744659897</c:v>
                </c:pt>
                <c:pt idx="26358">
                  <c:v>61.065035499933401</c:v>
                </c:pt>
                <c:pt idx="26359">
                  <c:v>61.067352255206998</c:v>
                </c:pt>
                <c:pt idx="26360">
                  <c:v>61.069669010480503</c:v>
                </c:pt>
                <c:pt idx="26361">
                  <c:v>61.0719857657541</c:v>
                </c:pt>
                <c:pt idx="26362">
                  <c:v>61.074302521027597</c:v>
                </c:pt>
                <c:pt idx="26363">
                  <c:v>61.076619276301102</c:v>
                </c:pt>
                <c:pt idx="26364">
                  <c:v>61.078936031574699</c:v>
                </c:pt>
                <c:pt idx="26365">
                  <c:v>61.081252786848196</c:v>
                </c:pt>
                <c:pt idx="26366">
                  <c:v>61.083569542121801</c:v>
                </c:pt>
                <c:pt idx="26367">
                  <c:v>61.085886297395298</c:v>
                </c:pt>
                <c:pt idx="26368">
                  <c:v>61.088203052668803</c:v>
                </c:pt>
                <c:pt idx="26369">
                  <c:v>61.0905198079424</c:v>
                </c:pt>
                <c:pt idx="26370">
                  <c:v>61.092836563215897</c:v>
                </c:pt>
                <c:pt idx="26371">
                  <c:v>61.095153318489501</c:v>
                </c:pt>
                <c:pt idx="26372">
                  <c:v>61.097470073762999</c:v>
                </c:pt>
                <c:pt idx="26373">
                  <c:v>61.099786829036503</c:v>
                </c:pt>
                <c:pt idx="26374">
                  <c:v>61.1021035843101</c:v>
                </c:pt>
                <c:pt idx="26375">
                  <c:v>61.104420339583598</c:v>
                </c:pt>
                <c:pt idx="26376">
                  <c:v>61.106737094857202</c:v>
                </c:pt>
                <c:pt idx="26377">
                  <c:v>61.109053850130699</c:v>
                </c:pt>
                <c:pt idx="26378">
                  <c:v>61.111370605404304</c:v>
                </c:pt>
                <c:pt idx="26379">
                  <c:v>61.113687360677801</c:v>
                </c:pt>
                <c:pt idx="26380">
                  <c:v>61.116004115951299</c:v>
                </c:pt>
                <c:pt idx="26381">
                  <c:v>61.118320871224903</c:v>
                </c:pt>
                <c:pt idx="26382">
                  <c:v>61.1206376264984</c:v>
                </c:pt>
                <c:pt idx="26383">
                  <c:v>61.122954381771997</c:v>
                </c:pt>
                <c:pt idx="26384">
                  <c:v>61.125271137045502</c:v>
                </c:pt>
                <c:pt idx="26385">
                  <c:v>61.127587892318999</c:v>
                </c:pt>
                <c:pt idx="26386">
                  <c:v>61.129904647592603</c:v>
                </c:pt>
                <c:pt idx="26387">
                  <c:v>61.132221402866101</c:v>
                </c:pt>
                <c:pt idx="26388">
                  <c:v>61.134538158139698</c:v>
                </c:pt>
                <c:pt idx="26389">
                  <c:v>61.136854913413202</c:v>
                </c:pt>
                <c:pt idx="26390">
                  <c:v>61.1391716686867</c:v>
                </c:pt>
                <c:pt idx="26391">
                  <c:v>61.141488423960297</c:v>
                </c:pt>
                <c:pt idx="26392">
                  <c:v>61.143805179233802</c:v>
                </c:pt>
                <c:pt idx="26393">
                  <c:v>61.146121934507399</c:v>
                </c:pt>
                <c:pt idx="26394">
                  <c:v>61.148438689780903</c:v>
                </c:pt>
                <c:pt idx="26395">
                  <c:v>61.150755445054401</c:v>
                </c:pt>
                <c:pt idx="26396">
                  <c:v>61.153072200327998</c:v>
                </c:pt>
                <c:pt idx="26397">
                  <c:v>61.155388955601502</c:v>
                </c:pt>
                <c:pt idx="26398">
                  <c:v>61.157705710875099</c:v>
                </c:pt>
                <c:pt idx="26399">
                  <c:v>61.160022466148597</c:v>
                </c:pt>
                <c:pt idx="26400">
                  <c:v>61.162339221422101</c:v>
                </c:pt>
                <c:pt idx="26401">
                  <c:v>61.164655976695698</c:v>
                </c:pt>
                <c:pt idx="26402">
                  <c:v>61.166972731969203</c:v>
                </c:pt>
                <c:pt idx="26403">
                  <c:v>61.1692894872428</c:v>
                </c:pt>
                <c:pt idx="26404">
                  <c:v>61.171606242516297</c:v>
                </c:pt>
                <c:pt idx="26405">
                  <c:v>61.173922997789802</c:v>
                </c:pt>
                <c:pt idx="26406">
                  <c:v>61.176239753063399</c:v>
                </c:pt>
                <c:pt idx="26407">
                  <c:v>61.178556508336897</c:v>
                </c:pt>
                <c:pt idx="26408">
                  <c:v>61.180873263610501</c:v>
                </c:pt>
                <c:pt idx="26409">
                  <c:v>61.183190018883998</c:v>
                </c:pt>
                <c:pt idx="26410">
                  <c:v>61.185506774157503</c:v>
                </c:pt>
                <c:pt idx="26411">
                  <c:v>61.1878235294311</c:v>
                </c:pt>
                <c:pt idx="26412">
                  <c:v>61.190140284704597</c:v>
                </c:pt>
                <c:pt idx="26413">
                  <c:v>61.192457039978201</c:v>
                </c:pt>
                <c:pt idx="26414">
                  <c:v>61.194773795251699</c:v>
                </c:pt>
                <c:pt idx="26415">
                  <c:v>61.197090550525203</c:v>
                </c:pt>
                <c:pt idx="26416">
                  <c:v>61.1994073057988</c:v>
                </c:pt>
                <c:pt idx="26417">
                  <c:v>61.201724061072298</c:v>
                </c:pt>
                <c:pt idx="26418">
                  <c:v>61.204040816345902</c:v>
                </c:pt>
                <c:pt idx="26419">
                  <c:v>61.206357571619399</c:v>
                </c:pt>
                <c:pt idx="26420">
                  <c:v>61.208674326892897</c:v>
                </c:pt>
                <c:pt idx="26421">
                  <c:v>61.210991082166501</c:v>
                </c:pt>
                <c:pt idx="26422">
                  <c:v>61.213307837439999</c:v>
                </c:pt>
                <c:pt idx="26423">
                  <c:v>61.215624592713603</c:v>
                </c:pt>
                <c:pt idx="26424">
                  <c:v>61.2179413479871</c:v>
                </c:pt>
                <c:pt idx="26425">
                  <c:v>61.220258103260598</c:v>
                </c:pt>
                <c:pt idx="26426">
                  <c:v>61.222574858534202</c:v>
                </c:pt>
                <c:pt idx="26427">
                  <c:v>61.224891613807699</c:v>
                </c:pt>
                <c:pt idx="26428">
                  <c:v>61.227208369081303</c:v>
                </c:pt>
                <c:pt idx="26429">
                  <c:v>61.229525124354801</c:v>
                </c:pt>
                <c:pt idx="26430">
                  <c:v>61.231841879628298</c:v>
                </c:pt>
                <c:pt idx="26431">
                  <c:v>61.234158634901902</c:v>
                </c:pt>
                <c:pt idx="26432">
                  <c:v>61.2364753901754</c:v>
                </c:pt>
                <c:pt idx="26433">
                  <c:v>61.238792145448997</c:v>
                </c:pt>
                <c:pt idx="26434">
                  <c:v>61.241108900722502</c:v>
                </c:pt>
                <c:pt idx="26435">
                  <c:v>61.243425655995999</c:v>
                </c:pt>
                <c:pt idx="26436">
                  <c:v>61.245742411269603</c:v>
                </c:pt>
                <c:pt idx="26437">
                  <c:v>61.248059166543101</c:v>
                </c:pt>
                <c:pt idx="26438">
                  <c:v>61.250375921816698</c:v>
                </c:pt>
                <c:pt idx="26439">
                  <c:v>61.252692677090202</c:v>
                </c:pt>
                <c:pt idx="26440">
                  <c:v>61.2550094323637</c:v>
                </c:pt>
                <c:pt idx="26441">
                  <c:v>61.257326187637297</c:v>
                </c:pt>
                <c:pt idx="26442">
                  <c:v>61.259642942910801</c:v>
                </c:pt>
                <c:pt idx="26443">
                  <c:v>61.261959698184398</c:v>
                </c:pt>
                <c:pt idx="26444">
                  <c:v>61.264276453457903</c:v>
                </c:pt>
                <c:pt idx="26445">
                  <c:v>61.2665932087314</c:v>
                </c:pt>
                <c:pt idx="26446">
                  <c:v>61.268909964004997</c:v>
                </c:pt>
                <c:pt idx="26447">
                  <c:v>61.271226719278502</c:v>
                </c:pt>
                <c:pt idx="26448">
                  <c:v>61.273543474552099</c:v>
                </c:pt>
                <c:pt idx="26449">
                  <c:v>61.275860229825597</c:v>
                </c:pt>
                <c:pt idx="26450">
                  <c:v>61.278176985099101</c:v>
                </c:pt>
                <c:pt idx="26451">
                  <c:v>61.280493740372698</c:v>
                </c:pt>
                <c:pt idx="26452">
                  <c:v>61.282810495646203</c:v>
                </c:pt>
                <c:pt idx="26453">
                  <c:v>61.2851272509198</c:v>
                </c:pt>
                <c:pt idx="26454">
                  <c:v>61.287444006193297</c:v>
                </c:pt>
                <c:pt idx="26455">
                  <c:v>61.289760761466802</c:v>
                </c:pt>
                <c:pt idx="26456">
                  <c:v>61.292077516740399</c:v>
                </c:pt>
                <c:pt idx="26457">
                  <c:v>61.294394272013903</c:v>
                </c:pt>
                <c:pt idx="26458">
                  <c:v>61.2967110272875</c:v>
                </c:pt>
                <c:pt idx="26459">
                  <c:v>61.299027782560998</c:v>
                </c:pt>
                <c:pt idx="26460">
                  <c:v>61.301344537834503</c:v>
                </c:pt>
                <c:pt idx="26461">
                  <c:v>61.3036612931081</c:v>
                </c:pt>
                <c:pt idx="26462">
                  <c:v>61.305978048381597</c:v>
                </c:pt>
                <c:pt idx="26463">
                  <c:v>61.308294803655201</c:v>
                </c:pt>
                <c:pt idx="26464">
                  <c:v>61.310611558928699</c:v>
                </c:pt>
                <c:pt idx="26465">
                  <c:v>61.312928314202203</c:v>
                </c:pt>
                <c:pt idx="26466">
                  <c:v>61.3152450694758</c:v>
                </c:pt>
                <c:pt idx="26467">
                  <c:v>61.317561824749298</c:v>
                </c:pt>
                <c:pt idx="26468">
                  <c:v>61.319878580022902</c:v>
                </c:pt>
                <c:pt idx="26469">
                  <c:v>61.322195335296399</c:v>
                </c:pt>
                <c:pt idx="26470">
                  <c:v>61.324512090569897</c:v>
                </c:pt>
                <c:pt idx="26471">
                  <c:v>61.326828845843501</c:v>
                </c:pt>
                <c:pt idx="26472">
                  <c:v>61.329145601116998</c:v>
                </c:pt>
                <c:pt idx="26473">
                  <c:v>61.331462356390603</c:v>
                </c:pt>
                <c:pt idx="26474">
                  <c:v>61.3337791116641</c:v>
                </c:pt>
                <c:pt idx="26475">
                  <c:v>61.336095866937598</c:v>
                </c:pt>
                <c:pt idx="26476">
                  <c:v>61.338412622211202</c:v>
                </c:pt>
                <c:pt idx="26477">
                  <c:v>61.340729377484699</c:v>
                </c:pt>
                <c:pt idx="26478">
                  <c:v>61.343046132758303</c:v>
                </c:pt>
                <c:pt idx="26479">
                  <c:v>61.345362888031801</c:v>
                </c:pt>
                <c:pt idx="26480">
                  <c:v>61.347679643305298</c:v>
                </c:pt>
                <c:pt idx="26481">
                  <c:v>61.349996398578902</c:v>
                </c:pt>
                <c:pt idx="26482">
                  <c:v>61.3523131538524</c:v>
                </c:pt>
                <c:pt idx="26483">
                  <c:v>61.354629909125997</c:v>
                </c:pt>
                <c:pt idx="26484">
                  <c:v>61.356946664399501</c:v>
                </c:pt>
                <c:pt idx="26485">
                  <c:v>61.359263419672999</c:v>
                </c:pt>
                <c:pt idx="26486">
                  <c:v>61.361580174946603</c:v>
                </c:pt>
                <c:pt idx="26487">
                  <c:v>61.363896930220101</c:v>
                </c:pt>
                <c:pt idx="26488">
                  <c:v>61.366213685493697</c:v>
                </c:pt>
                <c:pt idx="26489">
                  <c:v>61.368530440767202</c:v>
                </c:pt>
                <c:pt idx="26490">
                  <c:v>61.3708471960407</c:v>
                </c:pt>
                <c:pt idx="26491">
                  <c:v>61.373163951314297</c:v>
                </c:pt>
                <c:pt idx="26492">
                  <c:v>61.375480706587801</c:v>
                </c:pt>
                <c:pt idx="26493">
                  <c:v>61.377797461861398</c:v>
                </c:pt>
                <c:pt idx="26494">
                  <c:v>61.380114217134903</c:v>
                </c:pt>
                <c:pt idx="26495">
                  <c:v>61.3824309724084</c:v>
                </c:pt>
                <c:pt idx="26496">
                  <c:v>61.384747727681997</c:v>
                </c:pt>
                <c:pt idx="26497">
                  <c:v>61.387064482955502</c:v>
                </c:pt>
                <c:pt idx="26498">
                  <c:v>61.389381238229099</c:v>
                </c:pt>
                <c:pt idx="26499">
                  <c:v>61.391697993502603</c:v>
                </c:pt>
                <c:pt idx="26500">
                  <c:v>61.394014748776101</c:v>
                </c:pt>
                <c:pt idx="26501">
                  <c:v>61.396331504049698</c:v>
                </c:pt>
                <c:pt idx="26502">
                  <c:v>61.398648259323203</c:v>
                </c:pt>
                <c:pt idx="26503">
                  <c:v>61.4009650145968</c:v>
                </c:pt>
                <c:pt idx="26504">
                  <c:v>61.403281769870297</c:v>
                </c:pt>
                <c:pt idx="26505">
                  <c:v>61.405598525143802</c:v>
                </c:pt>
                <c:pt idx="26506">
                  <c:v>61.407915280417399</c:v>
                </c:pt>
                <c:pt idx="26507">
                  <c:v>61.410232035690903</c:v>
                </c:pt>
                <c:pt idx="26508">
                  <c:v>61.4125487909645</c:v>
                </c:pt>
                <c:pt idx="26509">
                  <c:v>61.414865546237998</c:v>
                </c:pt>
                <c:pt idx="26510">
                  <c:v>61.417182301511502</c:v>
                </c:pt>
                <c:pt idx="26511">
                  <c:v>61.419499056785099</c:v>
                </c:pt>
                <c:pt idx="26512">
                  <c:v>61.421815812058597</c:v>
                </c:pt>
                <c:pt idx="26513">
                  <c:v>61.424132567332201</c:v>
                </c:pt>
                <c:pt idx="26514">
                  <c:v>61.426449322605698</c:v>
                </c:pt>
                <c:pt idx="26515">
                  <c:v>61.428766077879203</c:v>
                </c:pt>
                <c:pt idx="26516">
                  <c:v>61.4310828331528</c:v>
                </c:pt>
                <c:pt idx="26517">
                  <c:v>61.433399588426298</c:v>
                </c:pt>
                <c:pt idx="26518">
                  <c:v>61.435716343699902</c:v>
                </c:pt>
                <c:pt idx="26519">
                  <c:v>61.438033098973399</c:v>
                </c:pt>
                <c:pt idx="26520">
                  <c:v>61.440349854246897</c:v>
                </c:pt>
                <c:pt idx="26521">
                  <c:v>61.442666609520501</c:v>
                </c:pt>
                <c:pt idx="26522">
                  <c:v>61.444983364793998</c:v>
                </c:pt>
                <c:pt idx="26523">
                  <c:v>61.447300120067602</c:v>
                </c:pt>
                <c:pt idx="26524">
                  <c:v>61.4496168753411</c:v>
                </c:pt>
                <c:pt idx="26525">
                  <c:v>61.451933630614697</c:v>
                </c:pt>
                <c:pt idx="26526">
                  <c:v>61.454250385888201</c:v>
                </c:pt>
                <c:pt idx="26527">
                  <c:v>61.456567141161699</c:v>
                </c:pt>
                <c:pt idx="26528">
                  <c:v>61.458883896435303</c:v>
                </c:pt>
                <c:pt idx="26529">
                  <c:v>61.461200651708801</c:v>
                </c:pt>
                <c:pt idx="26530">
                  <c:v>61.463517406982398</c:v>
                </c:pt>
                <c:pt idx="26531">
                  <c:v>61.465834162255902</c:v>
                </c:pt>
                <c:pt idx="26532">
                  <c:v>61.4681509175294</c:v>
                </c:pt>
                <c:pt idx="26533">
                  <c:v>61.470467672802997</c:v>
                </c:pt>
                <c:pt idx="26534">
                  <c:v>61.472784428076501</c:v>
                </c:pt>
                <c:pt idx="26535">
                  <c:v>61.475101183350098</c:v>
                </c:pt>
                <c:pt idx="26536">
                  <c:v>61.477417938623603</c:v>
                </c:pt>
                <c:pt idx="26537">
                  <c:v>61.4797346938971</c:v>
                </c:pt>
                <c:pt idx="26538">
                  <c:v>61.482051449170697</c:v>
                </c:pt>
                <c:pt idx="26539">
                  <c:v>61.484368204444202</c:v>
                </c:pt>
                <c:pt idx="26540">
                  <c:v>61.486684959717799</c:v>
                </c:pt>
                <c:pt idx="26541">
                  <c:v>61.489001714991304</c:v>
                </c:pt>
                <c:pt idx="26542">
                  <c:v>61.491318470264801</c:v>
                </c:pt>
                <c:pt idx="26543">
                  <c:v>61.493635225538398</c:v>
                </c:pt>
                <c:pt idx="26544">
                  <c:v>61.495951980811903</c:v>
                </c:pt>
                <c:pt idx="26545">
                  <c:v>61.4982687360855</c:v>
                </c:pt>
                <c:pt idx="26546">
                  <c:v>61.500585491358997</c:v>
                </c:pt>
                <c:pt idx="26547">
                  <c:v>61.502902246632502</c:v>
                </c:pt>
                <c:pt idx="26548">
                  <c:v>61.505219001906099</c:v>
                </c:pt>
                <c:pt idx="26549">
                  <c:v>61.507535757179603</c:v>
                </c:pt>
                <c:pt idx="26550">
                  <c:v>61.5098525124532</c:v>
                </c:pt>
                <c:pt idx="26551">
                  <c:v>61.512169267726698</c:v>
                </c:pt>
                <c:pt idx="26552">
                  <c:v>61.514486023000202</c:v>
                </c:pt>
                <c:pt idx="26553">
                  <c:v>61.516802778273799</c:v>
                </c:pt>
                <c:pt idx="26554">
                  <c:v>61.519119533547297</c:v>
                </c:pt>
                <c:pt idx="26555">
                  <c:v>61.521436288820901</c:v>
                </c:pt>
                <c:pt idx="26556">
                  <c:v>61.523753044094398</c:v>
                </c:pt>
                <c:pt idx="26557">
                  <c:v>61.526069799367903</c:v>
                </c:pt>
                <c:pt idx="26558">
                  <c:v>61.5283865546415</c:v>
                </c:pt>
                <c:pt idx="26559">
                  <c:v>61.530703309914998</c:v>
                </c:pt>
                <c:pt idx="26560">
                  <c:v>61.533020065188602</c:v>
                </c:pt>
                <c:pt idx="26561">
                  <c:v>61.535336820462099</c:v>
                </c:pt>
                <c:pt idx="26562">
                  <c:v>61.537653575735597</c:v>
                </c:pt>
                <c:pt idx="26563">
                  <c:v>61.539970331009201</c:v>
                </c:pt>
                <c:pt idx="26564">
                  <c:v>61.542287086282698</c:v>
                </c:pt>
                <c:pt idx="26565">
                  <c:v>61.544603841556302</c:v>
                </c:pt>
                <c:pt idx="26566">
                  <c:v>61.5469205968298</c:v>
                </c:pt>
                <c:pt idx="26567">
                  <c:v>61.549237352103297</c:v>
                </c:pt>
                <c:pt idx="26568">
                  <c:v>61.551554107376901</c:v>
                </c:pt>
                <c:pt idx="26569">
                  <c:v>61.553870862650399</c:v>
                </c:pt>
                <c:pt idx="26570">
                  <c:v>61.556187617924003</c:v>
                </c:pt>
                <c:pt idx="26571">
                  <c:v>61.558504373197501</c:v>
                </c:pt>
                <c:pt idx="26572">
                  <c:v>61.560821128470998</c:v>
                </c:pt>
                <c:pt idx="26573">
                  <c:v>61.563137883744602</c:v>
                </c:pt>
                <c:pt idx="26574">
                  <c:v>61.5654546390181</c:v>
                </c:pt>
                <c:pt idx="26575">
                  <c:v>61.567771394291697</c:v>
                </c:pt>
                <c:pt idx="26576">
                  <c:v>61.570088149565201</c:v>
                </c:pt>
                <c:pt idx="26577">
                  <c:v>61.572404904838699</c:v>
                </c:pt>
                <c:pt idx="26578">
                  <c:v>61.574721660112303</c:v>
                </c:pt>
                <c:pt idx="26579">
                  <c:v>61.5770384153858</c:v>
                </c:pt>
                <c:pt idx="26580">
                  <c:v>61.579355170659397</c:v>
                </c:pt>
                <c:pt idx="26581">
                  <c:v>61.581671925932902</c:v>
                </c:pt>
                <c:pt idx="26582">
                  <c:v>61.583988681206399</c:v>
                </c:pt>
                <c:pt idx="26583">
                  <c:v>61.586305436480004</c:v>
                </c:pt>
                <c:pt idx="26584">
                  <c:v>61.588622191753501</c:v>
                </c:pt>
                <c:pt idx="26585">
                  <c:v>61.590938947027098</c:v>
                </c:pt>
                <c:pt idx="26586">
                  <c:v>61.593255702300603</c:v>
                </c:pt>
                <c:pt idx="26587">
                  <c:v>61.5955724575741</c:v>
                </c:pt>
                <c:pt idx="26588">
                  <c:v>61.597889212847697</c:v>
                </c:pt>
                <c:pt idx="26589">
                  <c:v>61.600205968121202</c:v>
                </c:pt>
                <c:pt idx="26590">
                  <c:v>61.602522723394799</c:v>
                </c:pt>
                <c:pt idx="26591">
                  <c:v>61.604839478668303</c:v>
                </c:pt>
                <c:pt idx="26592">
                  <c:v>61.607156233941801</c:v>
                </c:pt>
                <c:pt idx="26593">
                  <c:v>61.609472989215398</c:v>
                </c:pt>
                <c:pt idx="26594">
                  <c:v>61.611789744488902</c:v>
                </c:pt>
                <c:pt idx="26595">
                  <c:v>61.614106499762499</c:v>
                </c:pt>
                <c:pt idx="26596">
                  <c:v>61.616423255035997</c:v>
                </c:pt>
                <c:pt idx="26597">
                  <c:v>61.618740010309502</c:v>
                </c:pt>
                <c:pt idx="26598">
                  <c:v>61.621056765583099</c:v>
                </c:pt>
                <c:pt idx="26599">
                  <c:v>61.623373520856603</c:v>
                </c:pt>
                <c:pt idx="26600">
                  <c:v>61.6256902761302</c:v>
                </c:pt>
                <c:pt idx="26601">
                  <c:v>61.628007031403698</c:v>
                </c:pt>
                <c:pt idx="26602">
                  <c:v>61.630323786677202</c:v>
                </c:pt>
                <c:pt idx="26603">
                  <c:v>61.632640541950799</c:v>
                </c:pt>
                <c:pt idx="26604">
                  <c:v>61.634957297224297</c:v>
                </c:pt>
                <c:pt idx="26605">
                  <c:v>61.637274052497901</c:v>
                </c:pt>
                <c:pt idx="26606">
                  <c:v>61.639590807771398</c:v>
                </c:pt>
                <c:pt idx="26607">
                  <c:v>61.641907563044903</c:v>
                </c:pt>
                <c:pt idx="26608">
                  <c:v>61.6442243183185</c:v>
                </c:pt>
                <c:pt idx="26609">
                  <c:v>61.646541073591997</c:v>
                </c:pt>
                <c:pt idx="26610">
                  <c:v>61.648857828865602</c:v>
                </c:pt>
                <c:pt idx="26611">
                  <c:v>61.651174584139099</c:v>
                </c:pt>
                <c:pt idx="26612">
                  <c:v>61.653491339412597</c:v>
                </c:pt>
                <c:pt idx="26613">
                  <c:v>61.655808094686201</c:v>
                </c:pt>
                <c:pt idx="26614">
                  <c:v>61.658124849959698</c:v>
                </c:pt>
                <c:pt idx="26615">
                  <c:v>61.660441605233302</c:v>
                </c:pt>
                <c:pt idx="26616">
                  <c:v>61.6627583605068</c:v>
                </c:pt>
                <c:pt idx="26617">
                  <c:v>61.665075115780297</c:v>
                </c:pt>
                <c:pt idx="26618">
                  <c:v>61.667391871053901</c:v>
                </c:pt>
                <c:pt idx="26619">
                  <c:v>61.669708626327399</c:v>
                </c:pt>
                <c:pt idx="26620">
                  <c:v>61.672025381601003</c:v>
                </c:pt>
                <c:pt idx="26621">
                  <c:v>61.6743421368745</c:v>
                </c:pt>
                <c:pt idx="26622">
                  <c:v>61.676658892147998</c:v>
                </c:pt>
                <c:pt idx="26623">
                  <c:v>61.678975647421602</c:v>
                </c:pt>
                <c:pt idx="26624">
                  <c:v>61.681292402695099</c:v>
                </c:pt>
                <c:pt idx="26625">
                  <c:v>61.683609157968696</c:v>
                </c:pt>
                <c:pt idx="26626">
                  <c:v>61.685925913242201</c:v>
                </c:pt>
                <c:pt idx="26627">
                  <c:v>61.688242668515699</c:v>
                </c:pt>
                <c:pt idx="26628">
                  <c:v>61.690559423789303</c:v>
                </c:pt>
                <c:pt idx="26629">
                  <c:v>61.6928761790628</c:v>
                </c:pt>
                <c:pt idx="26630">
                  <c:v>61.695192934336397</c:v>
                </c:pt>
                <c:pt idx="26631">
                  <c:v>61.697509689609902</c:v>
                </c:pt>
                <c:pt idx="26632">
                  <c:v>61.699826444883399</c:v>
                </c:pt>
                <c:pt idx="26633">
                  <c:v>61.702143200157003</c:v>
                </c:pt>
                <c:pt idx="26634">
                  <c:v>61.704459955430501</c:v>
                </c:pt>
                <c:pt idx="26635">
                  <c:v>61.706776710704098</c:v>
                </c:pt>
                <c:pt idx="26636">
                  <c:v>61.709093465977602</c:v>
                </c:pt>
                <c:pt idx="26637">
                  <c:v>61.7114102212511</c:v>
                </c:pt>
                <c:pt idx="26638">
                  <c:v>61.713726976524697</c:v>
                </c:pt>
                <c:pt idx="26639">
                  <c:v>61.716043731798202</c:v>
                </c:pt>
                <c:pt idx="26640">
                  <c:v>61.718360487071799</c:v>
                </c:pt>
                <c:pt idx="26641">
                  <c:v>61.720677242345303</c:v>
                </c:pt>
                <c:pt idx="26642">
                  <c:v>61.722993997618801</c:v>
                </c:pt>
                <c:pt idx="26643">
                  <c:v>61.725310752892398</c:v>
                </c:pt>
                <c:pt idx="26644">
                  <c:v>61.727627508165902</c:v>
                </c:pt>
                <c:pt idx="26645">
                  <c:v>61.729944263439499</c:v>
                </c:pt>
                <c:pt idx="26646">
                  <c:v>61.732261018712997</c:v>
                </c:pt>
                <c:pt idx="26647">
                  <c:v>61.734577773986501</c:v>
                </c:pt>
                <c:pt idx="26648">
                  <c:v>61.736894529260098</c:v>
                </c:pt>
                <c:pt idx="26649">
                  <c:v>61.739211284533603</c:v>
                </c:pt>
                <c:pt idx="26650">
                  <c:v>61.7415280398072</c:v>
                </c:pt>
                <c:pt idx="26651">
                  <c:v>61.743844795080697</c:v>
                </c:pt>
                <c:pt idx="26652">
                  <c:v>61.746161550354202</c:v>
                </c:pt>
                <c:pt idx="26653">
                  <c:v>61.748478305627799</c:v>
                </c:pt>
                <c:pt idx="26654">
                  <c:v>61.750795060901297</c:v>
                </c:pt>
                <c:pt idx="26655">
                  <c:v>61.753111816174901</c:v>
                </c:pt>
                <c:pt idx="26656">
                  <c:v>61.755428571448398</c:v>
                </c:pt>
                <c:pt idx="26657">
                  <c:v>61.757745326721903</c:v>
                </c:pt>
                <c:pt idx="26658">
                  <c:v>61.7600620819955</c:v>
                </c:pt>
                <c:pt idx="26659">
                  <c:v>61.762378837268997</c:v>
                </c:pt>
                <c:pt idx="26660">
                  <c:v>61.764695592542601</c:v>
                </c:pt>
                <c:pt idx="26661">
                  <c:v>61.767012347816099</c:v>
                </c:pt>
                <c:pt idx="26662">
                  <c:v>61.769329103089603</c:v>
                </c:pt>
                <c:pt idx="26663">
                  <c:v>61.7716458583632</c:v>
                </c:pt>
                <c:pt idx="26664">
                  <c:v>61.773962613636698</c:v>
                </c:pt>
                <c:pt idx="26665">
                  <c:v>61.776279368910302</c:v>
                </c:pt>
                <c:pt idx="26666">
                  <c:v>61.7785961241838</c:v>
                </c:pt>
                <c:pt idx="26667">
                  <c:v>61.780912879457397</c:v>
                </c:pt>
                <c:pt idx="26668">
                  <c:v>61.783229634730901</c:v>
                </c:pt>
                <c:pt idx="26669">
                  <c:v>61.785546390004399</c:v>
                </c:pt>
                <c:pt idx="26670">
                  <c:v>61.787863145278003</c:v>
                </c:pt>
                <c:pt idx="26671">
                  <c:v>61.7901799005515</c:v>
                </c:pt>
                <c:pt idx="26672">
                  <c:v>61.792496655825097</c:v>
                </c:pt>
                <c:pt idx="26673">
                  <c:v>61.794813411098602</c:v>
                </c:pt>
                <c:pt idx="26674">
                  <c:v>61.797130166372099</c:v>
                </c:pt>
                <c:pt idx="26675">
                  <c:v>61.799446921645703</c:v>
                </c:pt>
                <c:pt idx="26676">
                  <c:v>61.801763676919201</c:v>
                </c:pt>
                <c:pt idx="26677">
                  <c:v>61.804080432192798</c:v>
                </c:pt>
                <c:pt idx="26678">
                  <c:v>61.806397187466303</c:v>
                </c:pt>
                <c:pt idx="26679">
                  <c:v>61.8087139427398</c:v>
                </c:pt>
                <c:pt idx="26680">
                  <c:v>61.811030698013397</c:v>
                </c:pt>
                <c:pt idx="26681">
                  <c:v>61.813347453286902</c:v>
                </c:pt>
                <c:pt idx="26682">
                  <c:v>61.815664208560499</c:v>
                </c:pt>
                <c:pt idx="26683">
                  <c:v>61.817980963834003</c:v>
                </c:pt>
                <c:pt idx="26684">
                  <c:v>61.820297719107501</c:v>
                </c:pt>
                <c:pt idx="26685">
                  <c:v>61.822614474381098</c:v>
                </c:pt>
                <c:pt idx="26686">
                  <c:v>61.824931229654602</c:v>
                </c:pt>
                <c:pt idx="26687">
                  <c:v>61.827247984928199</c:v>
                </c:pt>
                <c:pt idx="26688">
                  <c:v>61.829564740201697</c:v>
                </c:pt>
                <c:pt idx="26689">
                  <c:v>61.831881495475201</c:v>
                </c:pt>
                <c:pt idx="26690">
                  <c:v>61.834198250748798</c:v>
                </c:pt>
                <c:pt idx="26691">
                  <c:v>61.836515006022303</c:v>
                </c:pt>
                <c:pt idx="26692">
                  <c:v>61.8388317612959</c:v>
                </c:pt>
                <c:pt idx="26693">
                  <c:v>61.841148516569397</c:v>
                </c:pt>
                <c:pt idx="26694">
                  <c:v>61.843465271842902</c:v>
                </c:pt>
                <c:pt idx="26695">
                  <c:v>61.845782027116499</c:v>
                </c:pt>
                <c:pt idx="26696">
                  <c:v>61.848098782389997</c:v>
                </c:pt>
                <c:pt idx="26697">
                  <c:v>61.850415537663601</c:v>
                </c:pt>
                <c:pt idx="26698">
                  <c:v>61.852732292937098</c:v>
                </c:pt>
                <c:pt idx="26699">
                  <c:v>61.855049048210603</c:v>
                </c:pt>
                <c:pt idx="26700">
                  <c:v>61.8573658034842</c:v>
                </c:pt>
                <c:pt idx="26701">
                  <c:v>61.859682558757697</c:v>
                </c:pt>
                <c:pt idx="26702">
                  <c:v>61.861999314031301</c:v>
                </c:pt>
                <c:pt idx="26703">
                  <c:v>61.864316069304799</c:v>
                </c:pt>
                <c:pt idx="26704">
                  <c:v>61.866632824578303</c:v>
                </c:pt>
                <c:pt idx="26705">
                  <c:v>61.8689495798519</c:v>
                </c:pt>
                <c:pt idx="26706">
                  <c:v>61.871266335125398</c:v>
                </c:pt>
                <c:pt idx="26707">
                  <c:v>61.873583090399002</c:v>
                </c:pt>
                <c:pt idx="26708">
                  <c:v>61.8758998456725</c:v>
                </c:pt>
                <c:pt idx="26709">
                  <c:v>61.878216600945997</c:v>
                </c:pt>
                <c:pt idx="26710">
                  <c:v>61.880533356219601</c:v>
                </c:pt>
                <c:pt idx="26711">
                  <c:v>61.882850111493099</c:v>
                </c:pt>
                <c:pt idx="26712">
                  <c:v>61.885166866766703</c:v>
                </c:pt>
                <c:pt idx="26713">
                  <c:v>61.8874836220402</c:v>
                </c:pt>
                <c:pt idx="26714">
                  <c:v>61.889800377313698</c:v>
                </c:pt>
                <c:pt idx="26715">
                  <c:v>61.892117132587302</c:v>
                </c:pt>
                <c:pt idx="26716">
                  <c:v>61.894433887860799</c:v>
                </c:pt>
                <c:pt idx="26717">
                  <c:v>61.896750643134403</c:v>
                </c:pt>
                <c:pt idx="26718">
                  <c:v>61.899067398407901</c:v>
                </c:pt>
                <c:pt idx="26719">
                  <c:v>61.901384153681398</c:v>
                </c:pt>
                <c:pt idx="26720">
                  <c:v>61.903700908955003</c:v>
                </c:pt>
                <c:pt idx="26721">
                  <c:v>61.9060176642285</c:v>
                </c:pt>
                <c:pt idx="26722">
                  <c:v>61.908334419502097</c:v>
                </c:pt>
                <c:pt idx="26723">
                  <c:v>61.910651174775602</c:v>
                </c:pt>
                <c:pt idx="26724">
                  <c:v>61.912967930049099</c:v>
                </c:pt>
                <c:pt idx="26725">
                  <c:v>61.915284685322703</c:v>
                </c:pt>
                <c:pt idx="26726">
                  <c:v>61.917601440596201</c:v>
                </c:pt>
                <c:pt idx="26727">
                  <c:v>61.919918195869798</c:v>
                </c:pt>
                <c:pt idx="26728">
                  <c:v>61.922234951143302</c:v>
                </c:pt>
                <c:pt idx="26729">
                  <c:v>61.9245517064168</c:v>
                </c:pt>
                <c:pt idx="26730">
                  <c:v>61.926868461690397</c:v>
                </c:pt>
                <c:pt idx="26731">
                  <c:v>61.929185216963901</c:v>
                </c:pt>
                <c:pt idx="26732">
                  <c:v>61.931501972237498</c:v>
                </c:pt>
                <c:pt idx="26733">
                  <c:v>61.933818727511003</c:v>
                </c:pt>
                <c:pt idx="26734">
                  <c:v>61.936135482784501</c:v>
                </c:pt>
                <c:pt idx="26735">
                  <c:v>61.938452238058098</c:v>
                </c:pt>
                <c:pt idx="26736">
                  <c:v>61.940768993331602</c:v>
                </c:pt>
                <c:pt idx="26737">
                  <c:v>61.943085748605199</c:v>
                </c:pt>
                <c:pt idx="26738">
                  <c:v>61.945402503878697</c:v>
                </c:pt>
                <c:pt idx="26739">
                  <c:v>61.947719259152201</c:v>
                </c:pt>
                <c:pt idx="26740">
                  <c:v>61.950036014425798</c:v>
                </c:pt>
                <c:pt idx="26741">
                  <c:v>61.952352769699303</c:v>
                </c:pt>
                <c:pt idx="26742">
                  <c:v>61.9546695249729</c:v>
                </c:pt>
                <c:pt idx="26743">
                  <c:v>61.956986280246397</c:v>
                </c:pt>
                <c:pt idx="26744">
                  <c:v>61.959303035519902</c:v>
                </c:pt>
                <c:pt idx="26745">
                  <c:v>61.961619790793499</c:v>
                </c:pt>
                <c:pt idx="26746">
                  <c:v>61.963936546067004</c:v>
                </c:pt>
                <c:pt idx="26747">
                  <c:v>61.966253301340601</c:v>
                </c:pt>
                <c:pt idx="26748">
                  <c:v>61.968570056614098</c:v>
                </c:pt>
                <c:pt idx="26749">
                  <c:v>61.970886811887603</c:v>
                </c:pt>
                <c:pt idx="26750">
                  <c:v>61.9732035671612</c:v>
                </c:pt>
                <c:pt idx="26751">
                  <c:v>61.975520322434697</c:v>
                </c:pt>
                <c:pt idx="26752">
                  <c:v>61.977837077708301</c:v>
                </c:pt>
                <c:pt idx="26753">
                  <c:v>61.980153832981799</c:v>
                </c:pt>
                <c:pt idx="26754">
                  <c:v>61.982470588255303</c:v>
                </c:pt>
                <c:pt idx="26755">
                  <c:v>61.9847873435289</c:v>
                </c:pt>
                <c:pt idx="26756">
                  <c:v>61.987104098802398</c:v>
                </c:pt>
                <c:pt idx="26757">
                  <c:v>61.989420854076002</c:v>
                </c:pt>
                <c:pt idx="26758">
                  <c:v>61.991737609349499</c:v>
                </c:pt>
                <c:pt idx="26759">
                  <c:v>61.994054364622997</c:v>
                </c:pt>
                <c:pt idx="26760">
                  <c:v>61.996371119896601</c:v>
                </c:pt>
                <c:pt idx="26761">
                  <c:v>61.998687875170098</c:v>
                </c:pt>
                <c:pt idx="26762">
                  <c:v>62.001004630443703</c:v>
                </c:pt>
                <c:pt idx="26763">
                  <c:v>62.0033213857172</c:v>
                </c:pt>
                <c:pt idx="26764">
                  <c:v>62.005638140990698</c:v>
                </c:pt>
                <c:pt idx="26765">
                  <c:v>62.007954896264302</c:v>
                </c:pt>
                <c:pt idx="26766">
                  <c:v>62.010271651537799</c:v>
                </c:pt>
                <c:pt idx="26767">
                  <c:v>62.012588406811403</c:v>
                </c:pt>
                <c:pt idx="26768">
                  <c:v>62.014905162084901</c:v>
                </c:pt>
                <c:pt idx="26769">
                  <c:v>62.017221917358398</c:v>
                </c:pt>
                <c:pt idx="26770">
                  <c:v>62.019538672632002</c:v>
                </c:pt>
                <c:pt idx="26771">
                  <c:v>62.0218554279055</c:v>
                </c:pt>
                <c:pt idx="26772">
                  <c:v>62.024172183179097</c:v>
                </c:pt>
                <c:pt idx="26773">
                  <c:v>62.026488938452601</c:v>
                </c:pt>
                <c:pt idx="26774">
                  <c:v>62.028805693726099</c:v>
                </c:pt>
                <c:pt idx="26775">
                  <c:v>62.031122448999703</c:v>
                </c:pt>
                <c:pt idx="26776">
                  <c:v>62.033439204273201</c:v>
                </c:pt>
                <c:pt idx="26777">
                  <c:v>62.035755959546798</c:v>
                </c:pt>
                <c:pt idx="26778">
                  <c:v>62.038072714820302</c:v>
                </c:pt>
                <c:pt idx="26779">
                  <c:v>62.0403894700938</c:v>
                </c:pt>
                <c:pt idx="26780">
                  <c:v>62.042706225367397</c:v>
                </c:pt>
                <c:pt idx="26781">
                  <c:v>62.045022980640901</c:v>
                </c:pt>
                <c:pt idx="26782">
                  <c:v>62.047339735914498</c:v>
                </c:pt>
                <c:pt idx="26783">
                  <c:v>62.049656491188003</c:v>
                </c:pt>
                <c:pt idx="26784">
                  <c:v>62.0519732464615</c:v>
                </c:pt>
                <c:pt idx="26785">
                  <c:v>62.054290001735097</c:v>
                </c:pt>
                <c:pt idx="26786">
                  <c:v>62.056606757008602</c:v>
                </c:pt>
                <c:pt idx="26787">
                  <c:v>62.058923512282199</c:v>
                </c:pt>
                <c:pt idx="26788">
                  <c:v>62.061240267555704</c:v>
                </c:pt>
                <c:pt idx="26789">
                  <c:v>62.063557022829201</c:v>
                </c:pt>
                <c:pt idx="26790">
                  <c:v>62.065873778102798</c:v>
                </c:pt>
                <c:pt idx="26791">
                  <c:v>62.068190533376303</c:v>
                </c:pt>
                <c:pt idx="26792">
                  <c:v>62.0705072886499</c:v>
                </c:pt>
                <c:pt idx="26793">
                  <c:v>62.072824043923397</c:v>
                </c:pt>
                <c:pt idx="26794">
                  <c:v>62.075140799196902</c:v>
                </c:pt>
                <c:pt idx="26795">
                  <c:v>62.077457554470499</c:v>
                </c:pt>
                <c:pt idx="26796">
                  <c:v>62.079774309744003</c:v>
                </c:pt>
                <c:pt idx="26797">
                  <c:v>62.0820910650176</c:v>
                </c:pt>
                <c:pt idx="26798">
                  <c:v>62.084407820291098</c:v>
                </c:pt>
                <c:pt idx="26799">
                  <c:v>62.086724575564602</c:v>
                </c:pt>
                <c:pt idx="26800">
                  <c:v>62.089041330838199</c:v>
                </c:pt>
                <c:pt idx="26801">
                  <c:v>62.091358086111697</c:v>
                </c:pt>
                <c:pt idx="26802">
                  <c:v>62.093674841385301</c:v>
                </c:pt>
                <c:pt idx="26803">
                  <c:v>62.095991596658799</c:v>
                </c:pt>
                <c:pt idx="26804">
                  <c:v>62.098308351932303</c:v>
                </c:pt>
                <c:pt idx="26805">
                  <c:v>62.1006251072059</c:v>
                </c:pt>
                <c:pt idx="26806">
                  <c:v>62.102941862479398</c:v>
                </c:pt>
                <c:pt idx="26807">
                  <c:v>62.105258617753002</c:v>
                </c:pt>
                <c:pt idx="26808">
                  <c:v>62.107575373026499</c:v>
                </c:pt>
                <c:pt idx="26809">
                  <c:v>62.109892128300103</c:v>
                </c:pt>
                <c:pt idx="26810">
                  <c:v>62.112208883573601</c:v>
                </c:pt>
                <c:pt idx="26811">
                  <c:v>62.114525638847098</c:v>
                </c:pt>
                <c:pt idx="26812">
                  <c:v>62.116842394120702</c:v>
                </c:pt>
                <c:pt idx="26813">
                  <c:v>62.1191591493942</c:v>
                </c:pt>
                <c:pt idx="26814">
                  <c:v>62.121475904667797</c:v>
                </c:pt>
                <c:pt idx="26815">
                  <c:v>62.123792659941302</c:v>
                </c:pt>
                <c:pt idx="26816">
                  <c:v>62.126109415214799</c:v>
                </c:pt>
                <c:pt idx="26817">
                  <c:v>62.128426170488403</c:v>
                </c:pt>
                <c:pt idx="26818">
                  <c:v>62.130742925761901</c:v>
                </c:pt>
                <c:pt idx="26819">
                  <c:v>62.133059681035498</c:v>
                </c:pt>
                <c:pt idx="26820">
                  <c:v>62.135376436309002</c:v>
                </c:pt>
                <c:pt idx="26821">
                  <c:v>62.1376931915825</c:v>
                </c:pt>
                <c:pt idx="26822">
                  <c:v>62.140009946856097</c:v>
                </c:pt>
                <c:pt idx="26823">
                  <c:v>62.142326702129601</c:v>
                </c:pt>
                <c:pt idx="26824">
                  <c:v>62.144643457403198</c:v>
                </c:pt>
                <c:pt idx="26825">
                  <c:v>62.146960212676703</c:v>
                </c:pt>
                <c:pt idx="26826">
                  <c:v>62.1492769679502</c:v>
                </c:pt>
                <c:pt idx="26827">
                  <c:v>62.151593723223797</c:v>
                </c:pt>
                <c:pt idx="26828">
                  <c:v>62.153910478497302</c:v>
                </c:pt>
                <c:pt idx="26829">
                  <c:v>62.156227233770899</c:v>
                </c:pt>
                <c:pt idx="26830">
                  <c:v>62.158543989044396</c:v>
                </c:pt>
                <c:pt idx="26831">
                  <c:v>62.160860744317901</c:v>
                </c:pt>
                <c:pt idx="26832">
                  <c:v>62.163177499591498</c:v>
                </c:pt>
                <c:pt idx="26833">
                  <c:v>62.165494254865003</c:v>
                </c:pt>
                <c:pt idx="26834">
                  <c:v>62.1678110101386</c:v>
                </c:pt>
                <c:pt idx="26835">
                  <c:v>62.170127765412097</c:v>
                </c:pt>
                <c:pt idx="26836">
                  <c:v>62.172444520685602</c:v>
                </c:pt>
                <c:pt idx="26837">
                  <c:v>62.174761275959199</c:v>
                </c:pt>
                <c:pt idx="26838">
                  <c:v>62.177078031232703</c:v>
                </c:pt>
                <c:pt idx="26839">
                  <c:v>62.1793947865063</c:v>
                </c:pt>
                <c:pt idx="26840">
                  <c:v>62.181711541779798</c:v>
                </c:pt>
                <c:pt idx="26841">
                  <c:v>62.184028297053302</c:v>
                </c:pt>
                <c:pt idx="26842">
                  <c:v>62.186345052326899</c:v>
                </c:pt>
                <c:pt idx="26843">
                  <c:v>62.188661807600397</c:v>
                </c:pt>
                <c:pt idx="26844">
                  <c:v>62.190978562874001</c:v>
                </c:pt>
                <c:pt idx="26845">
                  <c:v>62.193295318147499</c:v>
                </c:pt>
                <c:pt idx="26846">
                  <c:v>62.195612073421003</c:v>
                </c:pt>
                <c:pt idx="26847">
                  <c:v>62.1979288286946</c:v>
                </c:pt>
                <c:pt idx="26848">
                  <c:v>62.200245583968098</c:v>
                </c:pt>
                <c:pt idx="26849">
                  <c:v>62.202562339241702</c:v>
                </c:pt>
                <c:pt idx="26850">
                  <c:v>62.204879094515199</c:v>
                </c:pt>
                <c:pt idx="26851">
                  <c:v>62.207195849788697</c:v>
                </c:pt>
                <c:pt idx="26852">
                  <c:v>62.209512605062301</c:v>
                </c:pt>
                <c:pt idx="26853">
                  <c:v>62.211829360335798</c:v>
                </c:pt>
                <c:pt idx="26854">
                  <c:v>62.214146115609402</c:v>
                </c:pt>
                <c:pt idx="26855">
                  <c:v>62.2164628708829</c:v>
                </c:pt>
                <c:pt idx="26856">
                  <c:v>62.218779626156397</c:v>
                </c:pt>
                <c:pt idx="26857">
                  <c:v>62.221096381430002</c:v>
                </c:pt>
                <c:pt idx="26858">
                  <c:v>62.223413136703499</c:v>
                </c:pt>
                <c:pt idx="26859">
                  <c:v>62.225729891977103</c:v>
                </c:pt>
                <c:pt idx="26860">
                  <c:v>62.228046647250601</c:v>
                </c:pt>
                <c:pt idx="26861">
                  <c:v>62.230363402524098</c:v>
                </c:pt>
                <c:pt idx="26862">
                  <c:v>62.232680157797702</c:v>
                </c:pt>
                <c:pt idx="26863">
                  <c:v>62.2349969130712</c:v>
                </c:pt>
                <c:pt idx="26864">
                  <c:v>62.237313668344797</c:v>
                </c:pt>
                <c:pt idx="26865">
                  <c:v>62.239630423618301</c:v>
                </c:pt>
                <c:pt idx="26866">
                  <c:v>62.241947178891799</c:v>
                </c:pt>
                <c:pt idx="26867">
                  <c:v>62.244263934165403</c:v>
                </c:pt>
                <c:pt idx="26868">
                  <c:v>62.2465806894389</c:v>
                </c:pt>
                <c:pt idx="26869">
                  <c:v>62.248897444712497</c:v>
                </c:pt>
                <c:pt idx="26870">
                  <c:v>62.251214199986002</c:v>
                </c:pt>
                <c:pt idx="26871">
                  <c:v>62.2535309552595</c:v>
                </c:pt>
                <c:pt idx="26872">
                  <c:v>62.255847710533097</c:v>
                </c:pt>
                <c:pt idx="26873">
                  <c:v>62.258164465806601</c:v>
                </c:pt>
                <c:pt idx="26874">
                  <c:v>62.260481221080198</c:v>
                </c:pt>
                <c:pt idx="26875">
                  <c:v>62.262797976353703</c:v>
                </c:pt>
                <c:pt idx="26876">
                  <c:v>62.2651147316272</c:v>
                </c:pt>
                <c:pt idx="26877">
                  <c:v>62.267431486900797</c:v>
                </c:pt>
                <c:pt idx="26878">
                  <c:v>62.269748242174302</c:v>
                </c:pt>
                <c:pt idx="26879">
                  <c:v>62.272064997447899</c:v>
                </c:pt>
                <c:pt idx="26880">
                  <c:v>62.274381752721403</c:v>
                </c:pt>
                <c:pt idx="26881">
                  <c:v>62.276698507994901</c:v>
                </c:pt>
                <c:pt idx="26882">
                  <c:v>62.279015263268498</c:v>
                </c:pt>
                <c:pt idx="26883">
                  <c:v>62.281332018542003</c:v>
                </c:pt>
                <c:pt idx="26884">
                  <c:v>62.283648773815599</c:v>
                </c:pt>
                <c:pt idx="26885">
                  <c:v>62.285965529089097</c:v>
                </c:pt>
                <c:pt idx="26886">
                  <c:v>62.288282284362602</c:v>
                </c:pt>
                <c:pt idx="26887">
                  <c:v>62.290599039636199</c:v>
                </c:pt>
                <c:pt idx="26888">
                  <c:v>62.292915794909703</c:v>
                </c:pt>
                <c:pt idx="26889">
                  <c:v>62.2952325501833</c:v>
                </c:pt>
                <c:pt idx="26890">
                  <c:v>62.297549305456798</c:v>
                </c:pt>
                <c:pt idx="26891">
                  <c:v>62.299866060730302</c:v>
                </c:pt>
                <c:pt idx="26892">
                  <c:v>62.302182816003899</c:v>
                </c:pt>
                <c:pt idx="26893">
                  <c:v>62.304499571277397</c:v>
                </c:pt>
                <c:pt idx="26894">
                  <c:v>62.306816326551001</c:v>
                </c:pt>
                <c:pt idx="26895">
                  <c:v>62.309133081824498</c:v>
                </c:pt>
                <c:pt idx="26896">
                  <c:v>62.311449837098003</c:v>
                </c:pt>
                <c:pt idx="26897">
                  <c:v>62.3137665923716</c:v>
                </c:pt>
                <c:pt idx="26898">
                  <c:v>62.316083347645097</c:v>
                </c:pt>
                <c:pt idx="26899">
                  <c:v>62.318400102918702</c:v>
                </c:pt>
                <c:pt idx="26900">
                  <c:v>62.320716858192199</c:v>
                </c:pt>
                <c:pt idx="26901">
                  <c:v>62.323033613465697</c:v>
                </c:pt>
                <c:pt idx="26902">
                  <c:v>62.325350368739301</c:v>
                </c:pt>
                <c:pt idx="26903">
                  <c:v>62.327667124012798</c:v>
                </c:pt>
                <c:pt idx="26904">
                  <c:v>62.329983879286402</c:v>
                </c:pt>
                <c:pt idx="26905">
                  <c:v>62.3323006345599</c:v>
                </c:pt>
                <c:pt idx="26906">
                  <c:v>62.334617389833397</c:v>
                </c:pt>
                <c:pt idx="26907">
                  <c:v>62.336934145107001</c:v>
                </c:pt>
                <c:pt idx="26908">
                  <c:v>62.339250900380499</c:v>
                </c:pt>
                <c:pt idx="26909">
                  <c:v>62.341567655654103</c:v>
                </c:pt>
                <c:pt idx="26910">
                  <c:v>62.3438844109276</c:v>
                </c:pt>
                <c:pt idx="26911">
                  <c:v>62.346201166201098</c:v>
                </c:pt>
                <c:pt idx="26912">
                  <c:v>62.348517921474702</c:v>
                </c:pt>
                <c:pt idx="26913">
                  <c:v>62.3508346767482</c:v>
                </c:pt>
                <c:pt idx="26914">
                  <c:v>62.353151432021797</c:v>
                </c:pt>
                <c:pt idx="26915">
                  <c:v>62.355468187295301</c:v>
                </c:pt>
                <c:pt idx="26916">
                  <c:v>62.357784942568799</c:v>
                </c:pt>
                <c:pt idx="26917">
                  <c:v>62.360101697842403</c:v>
                </c:pt>
                <c:pt idx="26918">
                  <c:v>62.3624184531159</c:v>
                </c:pt>
                <c:pt idx="26919">
                  <c:v>62.364735208389497</c:v>
                </c:pt>
                <c:pt idx="26920">
                  <c:v>62.367051963663002</c:v>
                </c:pt>
                <c:pt idx="26921">
                  <c:v>62.369368718936499</c:v>
                </c:pt>
                <c:pt idx="26922">
                  <c:v>62.371685474210103</c:v>
                </c:pt>
                <c:pt idx="26923">
                  <c:v>62.374002229483601</c:v>
                </c:pt>
                <c:pt idx="26924">
                  <c:v>62.376318984757198</c:v>
                </c:pt>
                <c:pt idx="26925">
                  <c:v>62.378635740030703</c:v>
                </c:pt>
                <c:pt idx="26926">
                  <c:v>62.3809524953042</c:v>
                </c:pt>
                <c:pt idx="26927">
                  <c:v>62.383269250577797</c:v>
                </c:pt>
                <c:pt idx="26928">
                  <c:v>62.385586005851302</c:v>
                </c:pt>
                <c:pt idx="26929">
                  <c:v>62.387902761124899</c:v>
                </c:pt>
                <c:pt idx="26930">
                  <c:v>62.390219516398403</c:v>
                </c:pt>
                <c:pt idx="26931">
                  <c:v>62.392536271671901</c:v>
                </c:pt>
                <c:pt idx="26932">
                  <c:v>62.394853026945498</c:v>
                </c:pt>
                <c:pt idx="26933">
                  <c:v>62.397169782219002</c:v>
                </c:pt>
                <c:pt idx="26934">
                  <c:v>62.399486537492599</c:v>
                </c:pt>
                <c:pt idx="26935">
                  <c:v>62.401803292766097</c:v>
                </c:pt>
                <c:pt idx="26936">
                  <c:v>62.404120048039601</c:v>
                </c:pt>
                <c:pt idx="26937">
                  <c:v>62.406436803313198</c:v>
                </c:pt>
                <c:pt idx="26938">
                  <c:v>62.408753558586703</c:v>
                </c:pt>
                <c:pt idx="26939">
                  <c:v>62.4110703138603</c:v>
                </c:pt>
                <c:pt idx="26940">
                  <c:v>62.413387069133798</c:v>
                </c:pt>
                <c:pt idx="26941">
                  <c:v>62.415703824407302</c:v>
                </c:pt>
                <c:pt idx="26942">
                  <c:v>62.418020579680899</c:v>
                </c:pt>
                <c:pt idx="26943">
                  <c:v>62.420337334954397</c:v>
                </c:pt>
                <c:pt idx="26944">
                  <c:v>62.422654090228001</c:v>
                </c:pt>
                <c:pt idx="26945">
                  <c:v>62.424970845501498</c:v>
                </c:pt>
                <c:pt idx="26946">
                  <c:v>62.427287600775003</c:v>
                </c:pt>
                <c:pt idx="26947">
                  <c:v>62.4296043560486</c:v>
                </c:pt>
                <c:pt idx="26948">
                  <c:v>62.431921111322097</c:v>
                </c:pt>
                <c:pt idx="26949">
                  <c:v>62.434237866595701</c:v>
                </c:pt>
                <c:pt idx="26950">
                  <c:v>62.436554621869199</c:v>
                </c:pt>
                <c:pt idx="26951">
                  <c:v>62.438871377142704</c:v>
                </c:pt>
                <c:pt idx="26952">
                  <c:v>62.441188132416301</c:v>
                </c:pt>
                <c:pt idx="26953">
                  <c:v>62.443504887689798</c:v>
                </c:pt>
                <c:pt idx="26954">
                  <c:v>62.445821642963402</c:v>
                </c:pt>
                <c:pt idx="26955">
                  <c:v>62.4481383982369</c:v>
                </c:pt>
                <c:pt idx="26956">
                  <c:v>62.450455153510497</c:v>
                </c:pt>
                <c:pt idx="26957">
                  <c:v>62.452771908784001</c:v>
                </c:pt>
                <c:pt idx="26958">
                  <c:v>62.455088664057499</c:v>
                </c:pt>
                <c:pt idx="26959">
                  <c:v>62.457405419331103</c:v>
                </c:pt>
                <c:pt idx="26960">
                  <c:v>62.4597221746046</c:v>
                </c:pt>
                <c:pt idx="26961">
                  <c:v>62.462038929878197</c:v>
                </c:pt>
                <c:pt idx="26962">
                  <c:v>62.464355685151702</c:v>
                </c:pt>
                <c:pt idx="26963">
                  <c:v>62.466672440425199</c:v>
                </c:pt>
                <c:pt idx="26964">
                  <c:v>62.468989195698803</c:v>
                </c:pt>
                <c:pt idx="26965">
                  <c:v>62.471305950972301</c:v>
                </c:pt>
                <c:pt idx="26966">
                  <c:v>62.473622706245898</c:v>
                </c:pt>
                <c:pt idx="26967">
                  <c:v>62.475939461519403</c:v>
                </c:pt>
                <c:pt idx="26968">
                  <c:v>62.4782562167929</c:v>
                </c:pt>
                <c:pt idx="26969">
                  <c:v>62.480572972066497</c:v>
                </c:pt>
                <c:pt idx="26970">
                  <c:v>62.482889727340002</c:v>
                </c:pt>
                <c:pt idx="26971">
                  <c:v>62.485206482613599</c:v>
                </c:pt>
                <c:pt idx="26972">
                  <c:v>62.487523237887103</c:v>
                </c:pt>
                <c:pt idx="26973">
                  <c:v>62.489839993160601</c:v>
                </c:pt>
                <c:pt idx="26974">
                  <c:v>62.492156748434198</c:v>
                </c:pt>
                <c:pt idx="26975">
                  <c:v>62.494473503707702</c:v>
                </c:pt>
                <c:pt idx="26976">
                  <c:v>62.496790258981299</c:v>
                </c:pt>
                <c:pt idx="26977">
                  <c:v>62.499107014254797</c:v>
                </c:pt>
                <c:pt idx="26978">
                  <c:v>62.501423769528301</c:v>
                </c:pt>
                <c:pt idx="26979">
                  <c:v>62.503740524801898</c:v>
                </c:pt>
                <c:pt idx="26980">
                  <c:v>62.506057280075403</c:v>
                </c:pt>
                <c:pt idx="26981">
                  <c:v>62.508374035349</c:v>
                </c:pt>
                <c:pt idx="26982">
                  <c:v>62.510690790622498</c:v>
                </c:pt>
                <c:pt idx="26983">
                  <c:v>62.513007545896002</c:v>
                </c:pt>
                <c:pt idx="26984">
                  <c:v>62.515324301169599</c:v>
                </c:pt>
                <c:pt idx="26985">
                  <c:v>62.517641056443097</c:v>
                </c:pt>
                <c:pt idx="26986">
                  <c:v>62.519957811716701</c:v>
                </c:pt>
                <c:pt idx="26987">
                  <c:v>62.522274566990198</c:v>
                </c:pt>
                <c:pt idx="26988">
                  <c:v>62.524591322263703</c:v>
                </c:pt>
                <c:pt idx="26989">
                  <c:v>62.5269080775373</c:v>
                </c:pt>
                <c:pt idx="26990">
                  <c:v>62.529224832810797</c:v>
                </c:pt>
                <c:pt idx="26991">
                  <c:v>62.531541588084401</c:v>
                </c:pt>
                <c:pt idx="26992">
                  <c:v>62.533858343357899</c:v>
                </c:pt>
                <c:pt idx="26993">
                  <c:v>62.536175098631396</c:v>
                </c:pt>
                <c:pt idx="26994">
                  <c:v>62.538491853905001</c:v>
                </c:pt>
                <c:pt idx="26995">
                  <c:v>62.540808609178498</c:v>
                </c:pt>
                <c:pt idx="26996">
                  <c:v>62.543125364452102</c:v>
                </c:pt>
                <c:pt idx="26997">
                  <c:v>62.5454421197256</c:v>
                </c:pt>
                <c:pt idx="26998">
                  <c:v>62.547758874999097</c:v>
                </c:pt>
                <c:pt idx="26999">
                  <c:v>62.550075630272701</c:v>
                </c:pt>
                <c:pt idx="27000">
                  <c:v>62.552392385546199</c:v>
                </c:pt>
                <c:pt idx="27001">
                  <c:v>62.554709140819803</c:v>
                </c:pt>
                <c:pt idx="27002">
                  <c:v>62.5570258960933</c:v>
                </c:pt>
                <c:pt idx="27003">
                  <c:v>62.559342651366798</c:v>
                </c:pt>
                <c:pt idx="27004">
                  <c:v>62.561659406640402</c:v>
                </c:pt>
                <c:pt idx="27005">
                  <c:v>62.563976161913899</c:v>
                </c:pt>
                <c:pt idx="27006">
                  <c:v>62.566292917187504</c:v>
                </c:pt>
                <c:pt idx="27007">
                  <c:v>62.568609672461001</c:v>
                </c:pt>
                <c:pt idx="27008">
                  <c:v>62.570926427734499</c:v>
                </c:pt>
                <c:pt idx="27009">
                  <c:v>62.573243183008103</c:v>
                </c:pt>
                <c:pt idx="27010">
                  <c:v>62.5755599382816</c:v>
                </c:pt>
                <c:pt idx="27011">
                  <c:v>62.577876693555197</c:v>
                </c:pt>
                <c:pt idx="27012">
                  <c:v>62.580193448828702</c:v>
                </c:pt>
                <c:pt idx="27013">
                  <c:v>62.582510204102199</c:v>
                </c:pt>
                <c:pt idx="27014">
                  <c:v>62.584826959375803</c:v>
                </c:pt>
                <c:pt idx="27015">
                  <c:v>62.587143714649301</c:v>
                </c:pt>
                <c:pt idx="27016">
                  <c:v>62.589460469922898</c:v>
                </c:pt>
                <c:pt idx="27017">
                  <c:v>62.591777225196402</c:v>
                </c:pt>
                <c:pt idx="27018">
                  <c:v>62.5940939804699</c:v>
                </c:pt>
                <c:pt idx="27019">
                  <c:v>62.596410735743497</c:v>
                </c:pt>
                <c:pt idx="27020">
                  <c:v>62.598727491017002</c:v>
                </c:pt>
                <c:pt idx="27021">
                  <c:v>62.601044246290598</c:v>
                </c:pt>
                <c:pt idx="27022">
                  <c:v>62.603361001564103</c:v>
                </c:pt>
                <c:pt idx="27023">
                  <c:v>62.605677756837601</c:v>
                </c:pt>
                <c:pt idx="27024">
                  <c:v>62.607994512111198</c:v>
                </c:pt>
                <c:pt idx="27025">
                  <c:v>62.610311267384702</c:v>
                </c:pt>
                <c:pt idx="27026">
                  <c:v>62.612628022658299</c:v>
                </c:pt>
                <c:pt idx="27027">
                  <c:v>62.614944777931797</c:v>
                </c:pt>
                <c:pt idx="27028">
                  <c:v>62.617261533205301</c:v>
                </c:pt>
                <c:pt idx="27029">
                  <c:v>62.619578288478898</c:v>
                </c:pt>
                <c:pt idx="27030">
                  <c:v>62.621895043752403</c:v>
                </c:pt>
                <c:pt idx="27031">
                  <c:v>62.624211799026</c:v>
                </c:pt>
                <c:pt idx="27032">
                  <c:v>62.626528554299497</c:v>
                </c:pt>
                <c:pt idx="27033">
                  <c:v>62.628845309573002</c:v>
                </c:pt>
                <c:pt idx="27034">
                  <c:v>62.631162064846599</c:v>
                </c:pt>
                <c:pt idx="27035">
                  <c:v>62.633478820120096</c:v>
                </c:pt>
                <c:pt idx="27036">
                  <c:v>62.635795575393701</c:v>
                </c:pt>
                <c:pt idx="27037">
                  <c:v>62.638112330667198</c:v>
                </c:pt>
                <c:pt idx="27038">
                  <c:v>62.640429085940703</c:v>
                </c:pt>
                <c:pt idx="27039">
                  <c:v>62.6427458412143</c:v>
                </c:pt>
                <c:pt idx="27040">
                  <c:v>62.645062596487797</c:v>
                </c:pt>
                <c:pt idx="27041">
                  <c:v>62.647379351761401</c:v>
                </c:pt>
                <c:pt idx="27042">
                  <c:v>62.649696107034899</c:v>
                </c:pt>
                <c:pt idx="27043">
                  <c:v>62.652012862308403</c:v>
                </c:pt>
                <c:pt idx="27044">
                  <c:v>62.654329617582</c:v>
                </c:pt>
                <c:pt idx="27045">
                  <c:v>62.656646372855498</c:v>
                </c:pt>
                <c:pt idx="27046">
                  <c:v>62.658963128129102</c:v>
                </c:pt>
                <c:pt idx="27047">
                  <c:v>62.661279883402599</c:v>
                </c:pt>
                <c:pt idx="27048">
                  <c:v>62.663596638676097</c:v>
                </c:pt>
                <c:pt idx="27049">
                  <c:v>62.665913393949701</c:v>
                </c:pt>
                <c:pt idx="27050">
                  <c:v>62.668230149223199</c:v>
                </c:pt>
                <c:pt idx="27051">
                  <c:v>62.670546904496803</c:v>
                </c:pt>
                <c:pt idx="27052">
                  <c:v>62.6728636597703</c:v>
                </c:pt>
                <c:pt idx="27053">
                  <c:v>62.675180415043798</c:v>
                </c:pt>
                <c:pt idx="27054">
                  <c:v>62.677497170317402</c:v>
                </c:pt>
                <c:pt idx="27055">
                  <c:v>62.679813925590899</c:v>
                </c:pt>
                <c:pt idx="27056">
                  <c:v>62.682130680864503</c:v>
                </c:pt>
                <c:pt idx="27057">
                  <c:v>62.684447436138001</c:v>
                </c:pt>
                <c:pt idx="27058">
                  <c:v>62.686764191411498</c:v>
                </c:pt>
                <c:pt idx="27059">
                  <c:v>62.689080946685102</c:v>
                </c:pt>
                <c:pt idx="27060">
                  <c:v>62.6913977019586</c:v>
                </c:pt>
                <c:pt idx="27061">
                  <c:v>62.693714457232197</c:v>
                </c:pt>
                <c:pt idx="27062">
                  <c:v>62.696031212505702</c:v>
                </c:pt>
                <c:pt idx="27063">
                  <c:v>62.698347967779199</c:v>
                </c:pt>
                <c:pt idx="27064">
                  <c:v>62.700664723052803</c:v>
                </c:pt>
                <c:pt idx="27065">
                  <c:v>62.702981478326301</c:v>
                </c:pt>
                <c:pt idx="27066">
                  <c:v>62.705298233599898</c:v>
                </c:pt>
                <c:pt idx="27067">
                  <c:v>62.707614988873402</c:v>
                </c:pt>
                <c:pt idx="27068">
                  <c:v>62.7099317441469</c:v>
                </c:pt>
                <c:pt idx="27069">
                  <c:v>62.712248499420497</c:v>
                </c:pt>
                <c:pt idx="27070">
                  <c:v>62.714565254694001</c:v>
                </c:pt>
                <c:pt idx="27071">
                  <c:v>62.716882009967598</c:v>
                </c:pt>
                <c:pt idx="27072">
                  <c:v>62.719198765241103</c:v>
                </c:pt>
                <c:pt idx="27073">
                  <c:v>62.7215155205146</c:v>
                </c:pt>
                <c:pt idx="27074">
                  <c:v>62.723832275788197</c:v>
                </c:pt>
                <c:pt idx="27075">
                  <c:v>62.726149031061702</c:v>
                </c:pt>
                <c:pt idx="27076">
                  <c:v>62.728465786335299</c:v>
                </c:pt>
                <c:pt idx="27077">
                  <c:v>62.730782541608797</c:v>
                </c:pt>
                <c:pt idx="27078">
                  <c:v>62.733099296882301</c:v>
                </c:pt>
                <c:pt idx="27079">
                  <c:v>62.735416052155898</c:v>
                </c:pt>
                <c:pt idx="27080">
                  <c:v>62.737732807429403</c:v>
                </c:pt>
                <c:pt idx="27081">
                  <c:v>62.740049562703</c:v>
                </c:pt>
                <c:pt idx="27082">
                  <c:v>62.742366317976497</c:v>
                </c:pt>
                <c:pt idx="27083">
                  <c:v>62.744683073250002</c:v>
                </c:pt>
                <c:pt idx="27084">
                  <c:v>62.746999828523599</c:v>
                </c:pt>
                <c:pt idx="27085">
                  <c:v>62.749316583797103</c:v>
                </c:pt>
                <c:pt idx="27086">
                  <c:v>62.7516333390707</c:v>
                </c:pt>
                <c:pt idx="27087">
                  <c:v>62.753950094344198</c:v>
                </c:pt>
                <c:pt idx="27088">
                  <c:v>62.756266849617703</c:v>
                </c:pt>
                <c:pt idx="27089">
                  <c:v>62.7585836048913</c:v>
                </c:pt>
                <c:pt idx="27090">
                  <c:v>62.760900360164797</c:v>
                </c:pt>
                <c:pt idx="27091">
                  <c:v>62.763217115438401</c:v>
                </c:pt>
                <c:pt idx="27092">
                  <c:v>62.765533870711899</c:v>
                </c:pt>
                <c:pt idx="27093">
                  <c:v>62.767850625985403</c:v>
                </c:pt>
                <c:pt idx="27094">
                  <c:v>62.770167381259</c:v>
                </c:pt>
                <c:pt idx="27095">
                  <c:v>62.772484136532498</c:v>
                </c:pt>
                <c:pt idx="27096">
                  <c:v>62.774800891806102</c:v>
                </c:pt>
                <c:pt idx="27097">
                  <c:v>62.777117647079599</c:v>
                </c:pt>
                <c:pt idx="27098">
                  <c:v>62.779434402353203</c:v>
                </c:pt>
                <c:pt idx="27099">
                  <c:v>62.781751157626701</c:v>
                </c:pt>
                <c:pt idx="27100">
                  <c:v>62.784067912900198</c:v>
                </c:pt>
                <c:pt idx="27101">
                  <c:v>62.786384668173802</c:v>
                </c:pt>
                <c:pt idx="27102">
                  <c:v>62.7887014234473</c:v>
                </c:pt>
                <c:pt idx="27103">
                  <c:v>62.791018178720897</c:v>
                </c:pt>
                <c:pt idx="27104">
                  <c:v>62.793334933994402</c:v>
                </c:pt>
                <c:pt idx="27105">
                  <c:v>62.795651689267899</c:v>
                </c:pt>
                <c:pt idx="27106">
                  <c:v>62.797968444541503</c:v>
                </c:pt>
                <c:pt idx="27107">
                  <c:v>62.800285199815001</c:v>
                </c:pt>
                <c:pt idx="27108">
                  <c:v>62.802601955088598</c:v>
                </c:pt>
                <c:pt idx="27109">
                  <c:v>62.804918710362102</c:v>
                </c:pt>
                <c:pt idx="27110">
                  <c:v>62.8072354656356</c:v>
                </c:pt>
                <c:pt idx="27111">
                  <c:v>62.809552220909197</c:v>
                </c:pt>
                <c:pt idx="27112">
                  <c:v>62.811868976182701</c:v>
                </c:pt>
                <c:pt idx="27113">
                  <c:v>62.814185731456298</c:v>
                </c:pt>
                <c:pt idx="27114">
                  <c:v>62.816502486729803</c:v>
                </c:pt>
                <c:pt idx="27115">
                  <c:v>62.8188192420033</c:v>
                </c:pt>
                <c:pt idx="27116">
                  <c:v>62.821135997276897</c:v>
                </c:pt>
                <c:pt idx="27117">
                  <c:v>62.823452752550402</c:v>
                </c:pt>
                <c:pt idx="27118">
                  <c:v>62.825769507823999</c:v>
                </c:pt>
                <c:pt idx="27119">
                  <c:v>62.828086263097497</c:v>
                </c:pt>
                <c:pt idx="27120">
                  <c:v>62.830403018371001</c:v>
                </c:pt>
                <c:pt idx="27121">
                  <c:v>62.832719773644598</c:v>
                </c:pt>
                <c:pt idx="27122">
                  <c:v>62.835036528918103</c:v>
                </c:pt>
                <c:pt idx="27123">
                  <c:v>62.8373532841917</c:v>
                </c:pt>
                <c:pt idx="27124">
                  <c:v>62.839670039465197</c:v>
                </c:pt>
                <c:pt idx="27125">
                  <c:v>62.841986794738702</c:v>
                </c:pt>
                <c:pt idx="27126">
                  <c:v>62.844303550012299</c:v>
                </c:pt>
                <c:pt idx="27127">
                  <c:v>62.846620305285803</c:v>
                </c:pt>
                <c:pt idx="27128">
                  <c:v>62.8489370605594</c:v>
                </c:pt>
                <c:pt idx="27129">
                  <c:v>62.851253815832898</c:v>
                </c:pt>
                <c:pt idx="27130">
                  <c:v>62.853570571106403</c:v>
                </c:pt>
                <c:pt idx="27131">
                  <c:v>62.85588732638</c:v>
                </c:pt>
                <c:pt idx="27132">
                  <c:v>62.858204081653497</c:v>
                </c:pt>
                <c:pt idx="27133">
                  <c:v>62.860520836927101</c:v>
                </c:pt>
                <c:pt idx="27134">
                  <c:v>62.862837592200599</c:v>
                </c:pt>
                <c:pt idx="27135">
                  <c:v>62.865154347474103</c:v>
                </c:pt>
                <c:pt idx="27136">
                  <c:v>62.8674711027477</c:v>
                </c:pt>
                <c:pt idx="27137">
                  <c:v>62.869787858021198</c:v>
                </c:pt>
                <c:pt idx="27138">
                  <c:v>62.872104613294802</c:v>
                </c:pt>
                <c:pt idx="27139">
                  <c:v>62.874421368568299</c:v>
                </c:pt>
                <c:pt idx="27140">
                  <c:v>62.876738123841797</c:v>
                </c:pt>
                <c:pt idx="27141">
                  <c:v>62.879054879115401</c:v>
                </c:pt>
                <c:pt idx="27142">
                  <c:v>62.881371634388898</c:v>
                </c:pt>
                <c:pt idx="27143">
                  <c:v>62.883688389662503</c:v>
                </c:pt>
                <c:pt idx="27144">
                  <c:v>62.886005144936</c:v>
                </c:pt>
                <c:pt idx="27145">
                  <c:v>62.888321900209498</c:v>
                </c:pt>
                <c:pt idx="27146">
                  <c:v>62.890638655483102</c:v>
                </c:pt>
                <c:pt idx="27147">
                  <c:v>62.892955410756599</c:v>
                </c:pt>
                <c:pt idx="27148">
                  <c:v>62.895272166030203</c:v>
                </c:pt>
                <c:pt idx="27149">
                  <c:v>62.897588921303701</c:v>
                </c:pt>
                <c:pt idx="27150">
                  <c:v>62.899905676577198</c:v>
                </c:pt>
                <c:pt idx="27151">
                  <c:v>62.902222431850802</c:v>
                </c:pt>
                <c:pt idx="27152">
                  <c:v>62.9045391871243</c:v>
                </c:pt>
                <c:pt idx="27153">
                  <c:v>62.906855942397897</c:v>
                </c:pt>
                <c:pt idx="27154">
                  <c:v>62.909172697671401</c:v>
                </c:pt>
                <c:pt idx="27155">
                  <c:v>62.911489452944899</c:v>
                </c:pt>
                <c:pt idx="27156">
                  <c:v>62.913806208218503</c:v>
                </c:pt>
                <c:pt idx="27157">
                  <c:v>62.916122963492001</c:v>
                </c:pt>
                <c:pt idx="27158">
                  <c:v>62.918439718765597</c:v>
                </c:pt>
                <c:pt idx="27159">
                  <c:v>62.920756474039102</c:v>
                </c:pt>
                <c:pt idx="27160">
                  <c:v>62.9230732293126</c:v>
                </c:pt>
                <c:pt idx="27161">
                  <c:v>62.925389984586197</c:v>
                </c:pt>
                <c:pt idx="27162">
                  <c:v>62.927706739859701</c:v>
                </c:pt>
                <c:pt idx="27163">
                  <c:v>62.930023495133298</c:v>
                </c:pt>
                <c:pt idx="27164">
                  <c:v>62.932340250406803</c:v>
                </c:pt>
                <c:pt idx="27165">
                  <c:v>62.9346570056803</c:v>
                </c:pt>
                <c:pt idx="27166">
                  <c:v>62.936973760953897</c:v>
                </c:pt>
                <c:pt idx="27167">
                  <c:v>62.939290516227402</c:v>
                </c:pt>
                <c:pt idx="27168">
                  <c:v>62.941607271500999</c:v>
                </c:pt>
                <c:pt idx="27169">
                  <c:v>62.943924026774503</c:v>
                </c:pt>
                <c:pt idx="27170">
                  <c:v>62.946240782048001</c:v>
                </c:pt>
                <c:pt idx="27171">
                  <c:v>62.948557537321598</c:v>
                </c:pt>
                <c:pt idx="27172">
                  <c:v>62.950874292595103</c:v>
                </c:pt>
                <c:pt idx="27173">
                  <c:v>62.9531910478687</c:v>
                </c:pt>
                <c:pt idx="27174">
                  <c:v>62.955507803142197</c:v>
                </c:pt>
                <c:pt idx="27175">
                  <c:v>62.957824558415702</c:v>
                </c:pt>
                <c:pt idx="27176">
                  <c:v>62.960141313689299</c:v>
                </c:pt>
                <c:pt idx="27177">
                  <c:v>62.962458068962803</c:v>
                </c:pt>
                <c:pt idx="27178">
                  <c:v>62.9647748242364</c:v>
                </c:pt>
                <c:pt idx="27179">
                  <c:v>62.967091579509898</c:v>
                </c:pt>
                <c:pt idx="27180">
                  <c:v>62.969408334783402</c:v>
                </c:pt>
                <c:pt idx="27181">
                  <c:v>62.971725090056999</c:v>
                </c:pt>
                <c:pt idx="27182">
                  <c:v>62.974041845330497</c:v>
                </c:pt>
                <c:pt idx="27183">
                  <c:v>62.976358600604101</c:v>
                </c:pt>
                <c:pt idx="27184">
                  <c:v>62.978675355877598</c:v>
                </c:pt>
                <c:pt idx="27185">
                  <c:v>62.980992111151103</c:v>
                </c:pt>
                <c:pt idx="27186">
                  <c:v>62.9833088664247</c:v>
                </c:pt>
                <c:pt idx="27187">
                  <c:v>62.985625621698198</c:v>
                </c:pt>
                <c:pt idx="27188">
                  <c:v>62.987942376971802</c:v>
                </c:pt>
                <c:pt idx="27189">
                  <c:v>62.990259132245299</c:v>
                </c:pt>
                <c:pt idx="27190">
                  <c:v>62.992575887518797</c:v>
                </c:pt>
                <c:pt idx="27191">
                  <c:v>62.994892642792401</c:v>
                </c:pt>
                <c:pt idx="27192">
                  <c:v>62.997209398065898</c:v>
                </c:pt>
                <c:pt idx="27193">
                  <c:v>62.999526153339502</c:v>
                </c:pt>
                <c:pt idx="27194">
                  <c:v>63.001842908613</c:v>
                </c:pt>
                <c:pt idx="27195">
                  <c:v>63.004159663886497</c:v>
                </c:pt>
                <c:pt idx="27196">
                  <c:v>63.006476419160101</c:v>
                </c:pt>
                <c:pt idx="27197">
                  <c:v>63.008793174433599</c:v>
                </c:pt>
                <c:pt idx="27198">
                  <c:v>63.011109929707203</c:v>
                </c:pt>
                <c:pt idx="27199">
                  <c:v>63.013426684980701</c:v>
                </c:pt>
                <c:pt idx="27200">
                  <c:v>63.015743440254198</c:v>
                </c:pt>
                <c:pt idx="27201">
                  <c:v>63.018060195527802</c:v>
                </c:pt>
                <c:pt idx="27202">
                  <c:v>63.0203769508013</c:v>
                </c:pt>
                <c:pt idx="27203">
                  <c:v>63.022693706074897</c:v>
                </c:pt>
                <c:pt idx="27204">
                  <c:v>63.025010461348401</c:v>
                </c:pt>
                <c:pt idx="27205">
                  <c:v>63.027327216621899</c:v>
                </c:pt>
                <c:pt idx="27206">
                  <c:v>63.029643971895503</c:v>
                </c:pt>
                <c:pt idx="27207">
                  <c:v>63.031960727169</c:v>
                </c:pt>
                <c:pt idx="27208">
                  <c:v>63.034277482442597</c:v>
                </c:pt>
                <c:pt idx="27209">
                  <c:v>63.036594237716102</c:v>
                </c:pt>
                <c:pt idx="27210">
                  <c:v>63.038910992989599</c:v>
                </c:pt>
                <c:pt idx="27211">
                  <c:v>63.041227748263204</c:v>
                </c:pt>
                <c:pt idx="27212">
                  <c:v>63.043544503536701</c:v>
                </c:pt>
                <c:pt idx="27213">
                  <c:v>63.045861258810298</c:v>
                </c:pt>
                <c:pt idx="27214">
                  <c:v>63.048178014083803</c:v>
                </c:pt>
                <c:pt idx="27215">
                  <c:v>63.0504947693573</c:v>
                </c:pt>
                <c:pt idx="27216">
                  <c:v>63.052811524630897</c:v>
                </c:pt>
                <c:pt idx="27217">
                  <c:v>63.055128279904402</c:v>
                </c:pt>
                <c:pt idx="27218">
                  <c:v>63.057445035177999</c:v>
                </c:pt>
                <c:pt idx="27219">
                  <c:v>63.059761790451503</c:v>
                </c:pt>
                <c:pt idx="27220">
                  <c:v>63.062078545725001</c:v>
                </c:pt>
                <c:pt idx="27221">
                  <c:v>63.064395300998598</c:v>
                </c:pt>
                <c:pt idx="27222">
                  <c:v>63.066712056272102</c:v>
                </c:pt>
                <c:pt idx="27223">
                  <c:v>63.069028811545699</c:v>
                </c:pt>
                <c:pt idx="27224">
                  <c:v>63.071345566819197</c:v>
                </c:pt>
                <c:pt idx="27225">
                  <c:v>63.073662322092702</c:v>
                </c:pt>
                <c:pt idx="27226">
                  <c:v>63.075979077366298</c:v>
                </c:pt>
                <c:pt idx="27227">
                  <c:v>63.078295832639803</c:v>
                </c:pt>
                <c:pt idx="27228">
                  <c:v>63.0806125879134</c:v>
                </c:pt>
                <c:pt idx="27229">
                  <c:v>63.082929343186898</c:v>
                </c:pt>
                <c:pt idx="27230">
                  <c:v>63.085246098460402</c:v>
                </c:pt>
                <c:pt idx="27231">
                  <c:v>63.087562853733999</c:v>
                </c:pt>
                <c:pt idx="27232">
                  <c:v>63.089879609007497</c:v>
                </c:pt>
                <c:pt idx="27233">
                  <c:v>63.092196364281101</c:v>
                </c:pt>
                <c:pt idx="27234">
                  <c:v>63.094513119554598</c:v>
                </c:pt>
                <c:pt idx="27235">
                  <c:v>63.096829874828103</c:v>
                </c:pt>
                <c:pt idx="27236">
                  <c:v>63.0991466301017</c:v>
                </c:pt>
                <c:pt idx="27237">
                  <c:v>63.101463385375197</c:v>
                </c:pt>
                <c:pt idx="27238">
                  <c:v>63.103780140648801</c:v>
                </c:pt>
                <c:pt idx="27239">
                  <c:v>63.106096895922299</c:v>
                </c:pt>
                <c:pt idx="27240">
                  <c:v>63.108413651195796</c:v>
                </c:pt>
                <c:pt idx="27241">
                  <c:v>63.110730406469401</c:v>
                </c:pt>
                <c:pt idx="27242">
                  <c:v>63.113047161742898</c:v>
                </c:pt>
                <c:pt idx="27243">
                  <c:v>63.115363917016502</c:v>
                </c:pt>
                <c:pt idx="27244">
                  <c:v>63.11768067229</c:v>
                </c:pt>
                <c:pt idx="27245">
                  <c:v>63.119997427563597</c:v>
                </c:pt>
                <c:pt idx="27246">
                  <c:v>63.122314182837101</c:v>
                </c:pt>
                <c:pt idx="27247">
                  <c:v>63.124630938110599</c:v>
                </c:pt>
                <c:pt idx="27248">
                  <c:v>63.126947693384203</c:v>
                </c:pt>
                <c:pt idx="27249">
                  <c:v>63.1292644486577</c:v>
                </c:pt>
                <c:pt idx="27250">
                  <c:v>63.131581203931297</c:v>
                </c:pt>
                <c:pt idx="27251">
                  <c:v>63.133897959204802</c:v>
                </c:pt>
                <c:pt idx="27252">
                  <c:v>63.136214714478299</c:v>
                </c:pt>
                <c:pt idx="27253">
                  <c:v>63.138531469751896</c:v>
                </c:pt>
                <c:pt idx="27254">
                  <c:v>63.140848225025401</c:v>
                </c:pt>
                <c:pt idx="27255">
                  <c:v>63.143164980298998</c:v>
                </c:pt>
                <c:pt idx="27256">
                  <c:v>63.145481735572503</c:v>
                </c:pt>
                <c:pt idx="27257">
                  <c:v>63.147798490846</c:v>
                </c:pt>
                <c:pt idx="27258">
                  <c:v>63.150115246119597</c:v>
                </c:pt>
                <c:pt idx="27259">
                  <c:v>63.152432001393102</c:v>
                </c:pt>
                <c:pt idx="27260">
                  <c:v>63.154748756666699</c:v>
                </c:pt>
                <c:pt idx="27261">
                  <c:v>63.157065511940203</c:v>
                </c:pt>
                <c:pt idx="27262">
                  <c:v>63.159382267213701</c:v>
                </c:pt>
                <c:pt idx="27263">
                  <c:v>63.161699022487298</c:v>
                </c:pt>
                <c:pt idx="27264">
                  <c:v>63.164015777760802</c:v>
                </c:pt>
                <c:pt idx="27265">
                  <c:v>63.166332533034399</c:v>
                </c:pt>
                <c:pt idx="27266">
                  <c:v>63.168649288307897</c:v>
                </c:pt>
                <c:pt idx="27267">
                  <c:v>63.170966043581402</c:v>
                </c:pt>
                <c:pt idx="27268">
                  <c:v>63.173282798854999</c:v>
                </c:pt>
                <c:pt idx="27269">
                  <c:v>63.175599554128503</c:v>
                </c:pt>
                <c:pt idx="27270">
                  <c:v>63.1779163094021</c:v>
                </c:pt>
                <c:pt idx="27271">
                  <c:v>63.180233064675598</c:v>
                </c:pt>
                <c:pt idx="27272">
                  <c:v>63.182549819949102</c:v>
                </c:pt>
                <c:pt idx="27273">
                  <c:v>63.184866575222699</c:v>
                </c:pt>
                <c:pt idx="27274">
                  <c:v>63.187183330496197</c:v>
                </c:pt>
                <c:pt idx="27275">
                  <c:v>63.189500085769801</c:v>
                </c:pt>
                <c:pt idx="27276">
                  <c:v>63.191816841043298</c:v>
                </c:pt>
                <c:pt idx="27277">
                  <c:v>63.194133596316803</c:v>
                </c:pt>
                <c:pt idx="27278">
                  <c:v>63.1964503515904</c:v>
                </c:pt>
                <c:pt idx="27279">
                  <c:v>63.198767106863897</c:v>
                </c:pt>
                <c:pt idx="27280">
                  <c:v>63.201083862137502</c:v>
                </c:pt>
                <c:pt idx="27281">
                  <c:v>63.203400617410999</c:v>
                </c:pt>
                <c:pt idx="27282">
                  <c:v>63.205717372684497</c:v>
                </c:pt>
                <c:pt idx="27283">
                  <c:v>63.208034127958101</c:v>
                </c:pt>
                <c:pt idx="27284">
                  <c:v>63.210350883231598</c:v>
                </c:pt>
                <c:pt idx="27285">
                  <c:v>63.212667638505202</c:v>
                </c:pt>
                <c:pt idx="27286">
                  <c:v>63.2149843937787</c:v>
                </c:pt>
                <c:pt idx="27287">
                  <c:v>63.217301149052197</c:v>
                </c:pt>
                <c:pt idx="27288">
                  <c:v>63.219617904325801</c:v>
                </c:pt>
                <c:pt idx="27289">
                  <c:v>63.221934659599299</c:v>
                </c:pt>
                <c:pt idx="27290">
                  <c:v>63.224251414872903</c:v>
                </c:pt>
                <c:pt idx="27291">
                  <c:v>63.2265681701464</c:v>
                </c:pt>
                <c:pt idx="27292">
                  <c:v>63.228884925419898</c:v>
                </c:pt>
                <c:pt idx="27293">
                  <c:v>63.231201680693502</c:v>
                </c:pt>
                <c:pt idx="27294">
                  <c:v>63.233518435967</c:v>
                </c:pt>
                <c:pt idx="27295">
                  <c:v>63.235835191240596</c:v>
                </c:pt>
                <c:pt idx="27296">
                  <c:v>63.238151946514101</c:v>
                </c:pt>
                <c:pt idx="27297">
                  <c:v>63.240468701787599</c:v>
                </c:pt>
                <c:pt idx="27298">
                  <c:v>63.242785457061203</c:v>
                </c:pt>
                <c:pt idx="27299">
                  <c:v>63.2451022123347</c:v>
                </c:pt>
                <c:pt idx="27300">
                  <c:v>63.247418967608297</c:v>
                </c:pt>
                <c:pt idx="27301">
                  <c:v>63.249735722881802</c:v>
                </c:pt>
                <c:pt idx="27302">
                  <c:v>63.252052478155299</c:v>
                </c:pt>
                <c:pt idx="27303">
                  <c:v>63.254369233428903</c:v>
                </c:pt>
                <c:pt idx="27304">
                  <c:v>63.256685988702401</c:v>
                </c:pt>
                <c:pt idx="27305">
                  <c:v>63.259002743975998</c:v>
                </c:pt>
                <c:pt idx="27306">
                  <c:v>63.261319499249502</c:v>
                </c:pt>
                <c:pt idx="27307">
                  <c:v>63.263636254523</c:v>
                </c:pt>
                <c:pt idx="27308">
                  <c:v>63.265953009796597</c:v>
                </c:pt>
                <c:pt idx="27309">
                  <c:v>63.268269765070102</c:v>
                </c:pt>
                <c:pt idx="27310">
                  <c:v>63.270586520343699</c:v>
                </c:pt>
                <c:pt idx="27311">
                  <c:v>63.272903275617203</c:v>
                </c:pt>
                <c:pt idx="27312">
                  <c:v>63.275220030890701</c:v>
                </c:pt>
                <c:pt idx="27313">
                  <c:v>63.277536786164298</c:v>
                </c:pt>
                <c:pt idx="27314">
                  <c:v>63.279853541437802</c:v>
                </c:pt>
                <c:pt idx="27315">
                  <c:v>63.282170296711399</c:v>
                </c:pt>
                <c:pt idx="27316">
                  <c:v>63.284487051984897</c:v>
                </c:pt>
                <c:pt idx="27317">
                  <c:v>63.286803807258401</c:v>
                </c:pt>
                <c:pt idx="27318">
                  <c:v>63.289120562531998</c:v>
                </c:pt>
                <c:pt idx="27319">
                  <c:v>63.291437317805503</c:v>
                </c:pt>
                <c:pt idx="27320">
                  <c:v>63.2937540730791</c:v>
                </c:pt>
                <c:pt idx="27321">
                  <c:v>63.296070828352597</c:v>
                </c:pt>
                <c:pt idx="27322">
                  <c:v>63.298387583626102</c:v>
                </c:pt>
                <c:pt idx="27323">
                  <c:v>63.300704338899699</c:v>
                </c:pt>
                <c:pt idx="27324">
                  <c:v>63.303021094173197</c:v>
                </c:pt>
                <c:pt idx="27325">
                  <c:v>63.305337849446801</c:v>
                </c:pt>
                <c:pt idx="27326">
                  <c:v>63.307654604720298</c:v>
                </c:pt>
                <c:pt idx="27327">
                  <c:v>63.309971359993803</c:v>
                </c:pt>
                <c:pt idx="27328">
                  <c:v>63.3122881152674</c:v>
                </c:pt>
                <c:pt idx="27329">
                  <c:v>63.314604870540897</c:v>
                </c:pt>
                <c:pt idx="27330">
                  <c:v>63.316921625814501</c:v>
                </c:pt>
                <c:pt idx="27331">
                  <c:v>63.319238381087999</c:v>
                </c:pt>
                <c:pt idx="27332">
                  <c:v>63.321555136361503</c:v>
                </c:pt>
                <c:pt idx="27333">
                  <c:v>63.3238718916351</c:v>
                </c:pt>
                <c:pt idx="27334">
                  <c:v>63.326188646908598</c:v>
                </c:pt>
                <c:pt idx="27335">
                  <c:v>63.328505402182202</c:v>
                </c:pt>
                <c:pt idx="27336">
                  <c:v>63.3308221574557</c:v>
                </c:pt>
                <c:pt idx="27337">
                  <c:v>63.333138912729197</c:v>
                </c:pt>
                <c:pt idx="27338">
                  <c:v>63.335455668002801</c:v>
                </c:pt>
                <c:pt idx="27339">
                  <c:v>63.337772423276299</c:v>
                </c:pt>
                <c:pt idx="27340">
                  <c:v>63.340089178549903</c:v>
                </c:pt>
                <c:pt idx="27341">
                  <c:v>63.3424059338234</c:v>
                </c:pt>
                <c:pt idx="27342">
                  <c:v>63.344722689096898</c:v>
                </c:pt>
                <c:pt idx="27343">
                  <c:v>63.347039444370502</c:v>
                </c:pt>
                <c:pt idx="27344">
                  <c:v>63.349356199643999</c:v>
                </c:pt>
                <c:pt idx="27345">
                  <c:v>63.351672954917603</c:v>
                </c:pt>
                <c:pt idx="27346">
                  <c:v>63.353989710191101</c:v>
                </c:pt>
                <c:pt idx="27347">
                  <c:v>63.356306465464598</c:v>
                </c:pt>
                <c:pt idx="27348">
                  <c:v>63.358623220738203</c:v>
                </c:pt>
                <c:pt idx="27349">
                  <c:v>63.3609399760117</c:v>
                </c:pt>
                <c:pt idx="27350">
                  <c:v>63.363256731285297</c:v>
                </c:pt>
                <c:pt idx="27351">
                  <c:v>63.365573486558802</c:v>
                </c:pt>
                <c:pt idx="27352">
                  <c:v>63.367890241832299</c:v>
                </c:pt>
                <c:pt idx="27353">
                  <c:v>63.370206997105903</c:v>
                </c:pt>
                <c:pt idx="27354">
                  <c:v>63.372523752379401</c:v>
                </c:pt>
                <c:pt idx="27355">
                  <c:v>63.374840507652998</c:v>
                </c:pt>
                <c:pt idx="27356">
                  <c:v>63.377157262926502</c:v>
                </c:pt>
                <c:pt idx="27357">
                  <c:v>63.3794740182</c:v>
                </c:pt>
                <c:pt idx="27358">
                  <c:v>63.381790773473597</c:v>
                </c:pt>
                <c:pt idx="27359">
                  <c:v>63.384107528747101</c:v>
                </c:pt>
                <c:pt idx="27360">
                  <c:v>63.386424284020698</c:v>
                </c:pt>
                <c:pt idx="27361">
                  <c:v>63.388741039294203</c:v>
                </c:pt>
                <c:pt idx="27362">
                  <c:v>63.391057794567701</c:v>
                </c:pt>
                <c:pt idx="27363">
                  <c:v>63.393374549841297</c:v>
                </c:pt>
                <c:pt idx="27364">
                  <c:v>63.395691305114802</c:v>
                </c:pt>
                <c:pt idx="27365">
                  <c:v>63.398008060388399</c:v>
                </c:pt>
                <c:pt idx="27366">
                  <c:v>63.400324815661897</c:v>
                </c:pt>
                <c:pt idx="27367">
                  <c:v>63.402641570935401</c:v>
                </c:pt>
                <c:pt idx="27368">
                  <c:v>63.404958326208998</c:v>
                </c:pt>
                <c:pt idx="27369">
                  <c:v>63.407275081482503</c:v>
                </c:pt>
                <c:pt idx="27370">
                  <c:v>63.4095918367561</c:v>
                </c:pt>
                <c:pt idx="27371">
                  <c:v>63.411908592029597</c:v>
                </c:pt>
                <c:pt idx="27372">
                  <c:v>63.414225347303102</c:v>
                </c:pt>
                <c:pt idx="27373">
                  <c:v>63.416542102576699</c:v>
                </c:pt>
                <c:pt idx="27374">
                  <c:v>63.418858857850203</c:v>
                </c:pt>
                <c:pt idx="27375">
                  <c:v>63.4211756131238</c:v>
                </c:pt>
                <c:pt idx="27376">
                  <c:v>63.423492368397298</c:v>
                </c:pt>
                <c:pt idx="27377">
                  <c:v>63.425809123670803</c:v>
                </c:pt>
                <c:pt idx="27378">
                  <c:v>63.4281258789444</c:v>
                </c:pt>
                <c:pt idx="27379">
                  <c:v>63.430442634217897</c:v>
                </c:pt>
                <c:pt idx="27380">
                  <c:v>63.432759389491501</c:v>
                </c:pt>
                <c:pt idx="27381">
                  <c:v>63.435076144764999</c:v>
                </c:pt>
                <c:pt idx="27382">
                  <c:v>63.437392900038503</c:v>
                </c:pt>
                <c:pt idx="27383">
                  <c:v>63.4397096553121</c:v>
                </c:pt>
                <c:pt idx="27384">
                  <c:v>63.442026410585598</c:v>
                </c:pt>
                <c:pt idx="27385">
                  <c:v>63.444343165859202</c:v>
                </c:pt>
                <c:pt idx="27386">
                  <c:v>63.446659921132699</c:v>
                </c:pt>
                <c:pt idx="27387">
                  <c:v>63.448976676406303</c:v>
                </c:pt>
                <c:pt idx="27388">
                  <c:v>63.451293431679801</c:v>
                </c:pt>
                <c:pt idx="27389">
                  <c:v>63.453610186953298</c:v>
                </c:pt>
                <c:pt idx="27390">
                  <c:v>63.455926942226903</c:v>
                </c:pt>
                <c:pt idx="27391">
                  <c:v>63.4582436975004</c:v>
                </c:pt>
                <c:pt idx="27392">
                  <c:v>63.460560452773997</c:v>
                </c:pt>
                <c:pt idx="27393">
                  <c:v>63.462877208047502</c:v>
                </c:pt>
                <c:pt idx="27394">
                  <c:v>63.465193963320999</c:v>
                </c:pt>
                <c:pt idx="27395">
                  <c:v>63.467510718594603</c:v>
                </c:pt>
                <c:pt idx="27396">
                  <c:v>63.469827473868101</c:v>
                </c:pt>
                <c:pt idx="27397">
                  <c:v>63.472144229141698</c:v>
                </c:pt>
                <c:pt idx="27398">
                  <c:v>63.474460984415202</c:v>
                </c:pt>
                <c:pt idx="27399">
                  <c:v>63.4767777396887</c:v>
                </c:pt>
                <c:pt idx="27400">
                  <c:v>63.479094494962297</c:v>
                </c:pt>
                <c:pt idx="27401">
                  <c:v>63.481411250235801</c:v>
                </c:pt>
                <c:pt idx="27402">
                  <c:v>63.483728005509398</c:v>
                </c:pt>
                <c:pt idx="27403">
                  <c:v>63.486044760782903</c:v>
                </c:pt>
                <c:pt idx="27404">
                  <c:v>63.488361516056401</c:v>
                </c:pt>
                <c:pt idx="27405">
                  <c:v>63.490678271329998</c:v>
                </c:pt>
                <c:pt idx="27406">
                  <c:v>63.492995026603502</c:v>
                </c:pt>
                <c:pt idx="27407">
                  <c:v>63.495311781877099</c:v>
                </c:pt>
                <c:pt idx="27408">
                  <c:v>63.497628537150597</c:v>
                </c:pt>
                <c:pt idx="27409">
                  <c:v>63.499945292424101</c:v>
                </c:pt>
                <c:pt idx="27410">
                  <c:v>63.502262047697698</c:v>
                </c:pt>
                <c:pt idx="27411">
                  <c:v>63.504578802971203</c:v>
                </c:pt>
                <c:pt idx="27412">
                  <c:v>63.5068955582448</c:v>
                </c:pt>
                <c:pt idx="27413">
                  <c:v>63.509212313518297</c:v>
                </c:pt>
                <c:pt idx="27414">
                  <c:v>63.511529068791802</c:v>
                </c:pt>
                <c:pt idx="27415">
                  <c:v>63.513845824065399</c:v>
                </c:pt>
                <c:pt idx="27416">
                  <c:v>63.516162579338904</c:v>
                </c:pt>
                <c:pt idx="27417">
                  <c:v>63.518479334612501</c:v>
                </c:pt>
                <c:pt idx="27418">
                  <c:v>63.520796089885998</c:v>
                </c:pt>
                <c:pt idx="27419">
                  <c:v>63.523112845159503</c:v>
                </c:pt>
                <c:pt idx="27420">
                  <c:v>63.5254296004331</c:v>
                </c:pt>
                <c:pt idx="27421">
                  <c:v>63.527746355706597</c:v>
                </c:pt>
                <c:pt idx="27422">
                  <c:v>63.530063110980201</c:v>
                </c:pt>
                <c:pt idx="27423">
                  <c:v>63.532379866253699</c:v>
                </c:pt>
                <c:pt idx="27424">
                  <c:v>63.534696621527203</c:v>
                </c:pt>
                <c:pt idx="27425">
                  <c:v>63.5370133768008</c:v>
                </c:pt>
                <c:pt idx="27426">
                  <c:v>63.539330132074298</c:v>
                </c:pt>
                <c:pt idx="27427">
                  <c:v>63.541646887347902</c:v>
                </c:pt>
                <c:pt idx="27428">
                  <c:v>63.543963642621399</c:v>
                </c:pt>
                <c:pt idx="27429">
                  <c:v>63.546280397894897</c:v>
                </c:pt>
                <c:pt idx="27430">
                  <c:v>63.548597153168501</c:v>
                </c:pt>
                <c:pt idx="27431">
                  <c:v>63.550913908441999</c:v>
                </c:pt>
                <c:pt idx="27432">
                  <c:v>63.553230663715603</c:v>
                </c:pt>
                <c:pt idx="27433">
                  <c:v>63.5555474189891</c:v>
                </c:pt>
                <c:pt idx="27434">
                  <c:v>63.557864174262598</c:v>
                </c:pt>
                <c:pt idx="27435">
                  <c:v>63.560180929536202</c:v>
                </c:pt>
                <c:pt idx="27436">
                  <c:v>63.562497684809699</c:v>
                </c:pt>
                <c:pt idx="27437">
                  <c:v>63.564814440083303</c:v>
                </c:pt>
                <c:pt idx="27438">
                  <c:v>63.567131195356801</c:v>
                </c:pt>
                <c:pt idx="27439">
                  <c:v>63.569447950630298</c:v>
                </c:pt>
                <c:pt idx="27440">
                  <c:v>63.571764705903902</c:v>
                </c:pt>
                <c:pt idx="27441">
                  <c:v>63.5740814611774</c:v>
                </c:pt>
                <c:pt idx="27442">
                  <c:v>63.576398216450997</c:v>
                </c:pt>
                <c:pt idx="27443">
                  <c:v>63.578714971724501</c:v>
                </c:pt>
                <c:pt idx="27444">
                  <c:v>63.581031726997999</c:v>
                </c:pt>
                <c:pt idx="27445">
                  <c:v>63.583348482271603</c:v>
                </c:pt>
                <c:pt idx="27446">
                  <c:v>63.585665237545101</c:v>
                </c:pt>
                <c:pt idx="27447">
                  <c:v>63.587981992818698</c:v>
                </c:pt>
                <c:pt idx="27448">
                  <c:v>63.590298748092202</c:v>
                </c:pt>
                <c:pt idx="27449">
                  <c:v>63.5926155033657</c:v>
                </c:pt>
                <c:pt idx="27450">
                  <c:v>63.594932258639297</c:v>
                </c:pt>
                <c:pt idx="27451">
                  <c:v>63.597249013912801</c:v>
                </c:pt>
                <c:pt idx="27452">
                  <c:v>63.599565769186398</c:v>
                </c:pt>
                <c:pt idx="27453">
                  <c:v>63.601882524459903</c:v>
                </c:pt>
                <c:pt idx="27454">
                  <c:v>63.6041992797334</c:v>
                </c:pt>
                <c:pt idx="27455">
                  <c:v>63.606516035006997</c:v>
                </c:pt>
                <c:pt idx="27456">
                  <c:v>63.608832790280502</c:v>
                </c:pt>
                <c:pt idx="27457">
                  <c:v>63.611149545554099</c:v>
                </c:pt>
                <c:pt idx="27458">
                  <c:v>63.613466300827596</c:v>
                </c:pt>
                <c:pt idx="27459">
                  <c:v>63.615783056101101</c:v>
                </c:pt>
                <c:pt idx="27460">
                  <c:v>63.618099811374698</c:v>
                </c:pt>
                <c:pt idx="27461">
                  <c:v>63.620416566648203</c:v>
                </c:pt>
                <c:pt idx="27462">
                  <c:v>63.6227333219218</c:v>
                </c:pt>
                <c:pt idx="27463">
                  <c:v>63.625050077195297</c:v>
                </c:pt>
                <c:pt idx="27464">
                  <c:v>63.627366832468802</c:v>
                </c:pt>
                <c:pt idx="27465">
                  <c:v>63.629683587742399</c:v>
                </c:pt>
                <c:pt idx="27466">
                  <c:v>63.632000343015903</c:v>
                </c:pt>
                <c:pt idx="27467">
                  <c:v>63.6343170982895</c:v>
                </c:pt>
                <c:pt idx="27468">
                  <c:v>63.636633853562998</c:v>
                </c:pt>
                <c:pt idx="27469">
                  <c:v>63.638950608836502</c:v>
                </c:pt>
                <c:pt idx="27470">
                  <c:v>63.641267364110099</c:v>
                </c:pt>
                <c:pt idx="27471">
                  <c:v>63.643584119383597</c:v>
                </c:pt>
                <c:pt idx="27472">
                  <c:v>63.645900874657201</c:v>
                </c:pt>
                <c:pt idx="27473">
                  <c:v>63.648217629930699</c:v>
                </c:pt>
                <c:pt idx="27474">
                  <c:v>63.650534385204203</c:v>
                </c:pt>
                <c:pt idx="27475">
                  <c:v>63.6528511404778</c:v>
                </c:pt>
                <c:pt idx="27476">
                  <c:v>63.655167895751298</c:v>
                </c:pt>
                <c:pt idx="27477">
                  <c:v>63.657484651024902</c:v>
                </c:pt>
                <c:pt idx="27478">
                  <c:v>63.659801406298399</c:v>
                </c:pt>
                <c:pt idx="27479">
                  <c:v>63.662118161571897</c:v>
                </c:pt>
                <c:pt idx="27480">
                  <c:v>63.664434916845501</c:v>
                </c:pt>
                <c:pt idx="27481">
                  <c:v>63.666751672118998</c:v>
                </c:pt>
                <c:pt idx="27482">
                  <c:v>63.669068427392602</c:v>
                </c:pt>
                <c:pt idx="27483">
                  <c:v>63.6713851826661</c:v>
                </c:pt>
                <c:pt idx="27484">
                  <c:v>63.673701937939597</c:v>
                </c:pt>
                <c:pt idx="27485">
                  <c:v>63.676018693213202</c:v>
                </c:pt>
                <c:pt idx="27486">
                  <c:v>63.678335448486699</c:v>
                </c:pt>
                <c:pt idx="27487">
                  <c:v>63.680652203760303</c:v>
                </c:pt>
                <c:pt idx="27488">
                  <c:v>63.682968959033801</c:v>
                </c:pt>
                <c:pt idx="27489">
                  <c:v>63.685285714307298</c:v>
                </c:pt>
                <c:pt idx="27490">
                  <c:v>63.687602469580902</c:v>
                </c:pt>
                <c:pt idx="27491">
                  <c:v>63.6899192248544</c:v>
                </c:pt>
                <c:pt idx="27492">
                  <c:v>63.692235980127997</c:v>
                </c:pt>
                <c:pt idx="27493">
                  <c:v>63.694552735401501</c:v>
                </c:pt>
                <c:pt idx="27494">
                  <c:v>63.696869490674999</c:v>
                </c:pt>
                <c:pt idx="27495">
                  <c:v>63.699186245948603</c:v>
                </c:pt>
                <c:pt idx="27496">
                  <c:v>63.7015030012221</c:v>
                </c:pt>
                <c:pt idx="27497">
                  <c:v>63.703819756495697</c:v>
                </c:pt>
                <c:pt idx="27498">
                  <c:v>63.706136511769202</c:v>
                </c:pt>
                <c:pt idx="27499">
                  <c:v>63.7084532670427</c:v>
                </c:pt>
                <c:pt idx="27500">
                  <c:v>63.710770022316296</c:v>
                </c:pt>
                <c:pt idx="27501">
                  <c:v>63.713086777589801</c:v>
                </c:pt>
                <c:pt idx="27502">
                  <c:v>63.715403532863398</c:v>
                </c:pt>
                <c:pt idx="27503">
                  <c:v>63.717720288136903</c:v>
                </c:pt>
                <c:pt idx="27504">
                  <c:v>63.7200370434104</c:v>
                </c:pt>
                <c:pt idx="27505">
                  <c:v>63.722353798683997</c:v>
                </c:pt>
                <c:pt idx="27506">
                  <c:v>63.724670553957502</c:v>
                </c:pt>
                <c:pt idx="27507">
                  <c:v>63.726987309231099</c:v>
                </c:pt>
                <c:pt idx="27508">
                  <c:v>63.729304064504603</c:v>
                </c:pt>
                <c:pt idx="27509">
                  <c:v>63.731620819778101</c:v>
                </c:pt>
                <c:pt idx="27510">
                  <c:v>63.733937575051698</c:v>
                </c:pt>
                <c:pt idx="27511">
                  <c:v>63.736254330325202</c:v>
                </c:pt>
                <c:pt idx="27512">
                  <c:v>63.738571085598799</c:v>
                </c:pt>
                <c:pt idx="27513">
                  <c:v>63.740887840872297</c:v>
                </c:pt>
                <c:pt idx="27514">
                  <c:v>63.743204596145802</c:v>
                </c:pt>
                <c:pt idx="27515">
                  <c:v>63.745521351419399</c:v>
                </c:pt>
                <c:pt idx="27516">
                  <c:v>63.747838106692903</c:v>
                </c:pt>
                <c:pt idx="27517">
                  <c:v>63.7501548619665</c:v>
                </c:pt>
                <c:pt idx="27518">
                  <c:v>63.752471617239998</c:v>
                </c:pt>
                <c:pt idx="27519">
                  <c:v>63.754788372513502</c:v>
                </c:pt>
                <c:pt idx="27520">
                  <c:v>63.757105127787099</c:v>
                </c:pt>
                <c:pt idx="27521">
                  <c:v>63.759421883060597</c:v>
                </c:pt>
                <c:pt idx="27522">
                  <c:v>63.761738638334201</c:v>
                </c:pt>
                <c:pt idx="27523">
                  <c:v>63.764055393607698</c:v>
                </c:pt>
                <c:pt idx="27524">
                  <c:v>63.766372148881203</c:v>
                </c:pt>
                <c:pt idx="27525">
                  <c:v>63.7686889041548</c:v>
                </c:pt>
                <c:pt idx="27526">
                  <c:v>63.771005659428297</c:v>
                </c:pt>
                <c:pt idx="27527">
                  <c:v>63.773322414701902</c:v>
                </c:pt>
                <c:pt idx="27528">
                  <c:v>63.775639169975399</c:v>
                </c:pt>
                <c:pt idx="27529">
                  <c:v>63.777955925248897</c:v>
                </c:pt>
                <c:pt idx="27530">
                  <c:v>63.780272680522501</c:v>
                </c:pt>
                <c:pt idx="27531">
                  <c:v>63.782589435795998</c:v>
                </c:pt>
                <c:pt idx="27532">
                  <c:v>63.784906191069602</c:v>
                </c:pt>
                <c:pt idx="27533">
                  <c:v>63.7872229463431</c:v>
                </c:pt>
                <c:pt idx="27534">
                  <c:v>63.789539701616697</c:v>
                </c:pt>
                <c:pt idx="27535">
                  <c:v>63.791856456890201</c:v>
                </c:pt>
                <c:pt idx="27536">
                  <c:v>63.794173212163699</c:v>
                </c:pt>
                <c:pt idx="27537">
                  <c:v>63.796489967437303</c:v>
                </c:pt>
                <c:pt idx="27538">
                  <c:v>63.7988067227108</c:v>
                </c:pt>
                <c:pt idx="27539">
                  <c:v>63.801123477984397</c:v>
                </c:pt>
                <c:pt idx="27540">
                  <c:v>63.803440233257902</c:v>
                </c:pt>
                <c:pt idx="27541">
                  <c:v>63.8057569885314</c:v>
                </c:pt>
                <c:pt idx="27542">
                  <c:v>63.808073743804997</c:v>
                </c:pt>
                <c:pt idx="27543">
                  <c:v>63.810390499078501</c:v>
                </c:pt>
                <c:pt idx="27544">
                  <c:v>63.812707254352098</c:v>
                </c:pt>
                <c:pt idx="27545">
                  <c:v>63.815024009625603</c:v>
                </c:pt>
                <c:pt idx="27546">
                  <c:v>63.8173407648991</c:v>
                </c:pt>
                <c:pt idx="27547">
                  <c:v>63.819657520172697</c:v>
                </c:pt>
                <c:pt idx="27548">
                  <c:v>63.821974275446202</c:v>
                </c:pt>
                <c:pt idx="27549">
                  <c:v>63.824291030719799</c:v>
                </c:pt>
                <c:pt idx="27550">
                  <c:v>63.826607785993303</c:v>
                </c:pt>
                <c:pt idx="27551">
                  <c:v>63.828924541266801</c:v>
                </c:pt>
                <c:pt idx="27552">
                  <c:v>63.831241296540398</c:v>
                </c:pt>
                <c:pt idx="27553">
                  <c:v>63.833558051813903</c:v>
                </c:pt>
                <c:pt idx="27554">
                  <c:v>63.8358748070875</c:v>
                </c:pt>
                <c:pt idx="27555">
                  <c:v>63.838191562360997</c:v>
                </c:pt>
                <c:pt idx="27556">
                  <c:v>63.840508317634502</c:v>
                </c:pt>
                <c:pt idx="27557">
                  <c:v>63.842825072908099</c:v>
                </c:pt>
                <c:pt idx="27558">
                  <c:v>63.845141828181603</c:v>
                </c:pt>
                <c:pt idx="27559">
                  <c:v>63.8474585834552</c:v>
                </c:pt>
                <c:pt idx="27560">
                  <c:v>63.849775338728698</c:v>
                </c:pt>
                <c:pt idx="27561">
                  <c:v>63.852092094002202</c:v>
                </c:pt>
                <c:pt idx="27562">
                  <c:v>63.854408849275799</c:v>
                </c:pt>
                <c:pt idx="27563">
                  <c:v>63.856725604549297</c:v>
                </c:pt>
                <c:pt idx="27564">
                  <c:v>63.859042359822901</c:v>
                </c:pt>
                <c:pt idx="27565">
                  <c:v>63.861359115096398</c:v>
                </c:pt>
                <c:pt idx="27566">
                  <c:v>63.863675870369903</c:v>
                </c:pt>
                <c:pt idx="27567">
                  <c:v>63.8659926256435</c:v>
                </c:pt>
                <c:pt idx="27568">
                  <c:v>63.868309380916997</c:v>
                </c:pt>
                <c:pt idx="27569">
                  <c:v>63.870626136190602</c:v>
                </c:pt>
                <c:pt idx="27570">
                  <c:v>63.872942891464099</c:v>
                </c:pt>
                <c:pt idx="27571">
                  <c:v>63.875259646737597</c:v>
                </c:pt>
                <c:pt idx="27572">
                  <c:v>63.877576402011201</c:v>
                </c:pt>
                <c:pt idx="27573">
                  <c:v>63.879893157284698</c:v>
                </c:pt>
                <c:pt idx="27574">
                  <c:v>63.882209912558302</c:v>
                </c:pt>
                <c:pt idx="27575">
                  <c:v>63.8845266678318</c:v>
                </c:pt>
                <c:pt idx="27576">
                  <c:v>63.886843423105297</c:v>
                </c:pt>
                <c:pt idx="27577">
                  <c:v>63.889160178378901</c:v>
                </c:pt>
                <c:pt idx="27578">
                  <c:v>63.891476933652399</c:v>
                </c:pt>
                <c:pt idx="27579">
                  <c:v>63.893793688926003</c:v>
                </c:pt>
                <c:pt idx="27580">
                  <c:v>63.8961104441995</c:v>
                </c:pt>
                <c:pt idx="27581">
                  <c:v>63.898427199472998</c:v>
                </c:pt>
                <c:pt idx="27582">
                  <c:v>63.900743954746602</c:v>
                </c:pt>
                <c:pt idx="27583">
                  <c:v>63.9030607100201</c:v>
                </c:pt>
                <c:pt idx="27584">
                  <c:v>63.905377465293697</c:v>
                </c:pt>
                <c:pt idx="27585">
                  <c:v>63.907694220567201</c:v>
                </c:pt>
                <c:pt idx="27586">
                  <c:v>63.910010975840699</c:v>
                </c:pt>
                <c:pt idx="27587">
                  <c:v>63.912327731114303</c:v>
                </c:pt>
                <c:pt idx="27588">
                  <c:v>63.9146444863878</c:v>
                </c:pt>
                <c:pt idx="27589">
                  <c:v>63.916961241661397</c:v>
                </c:pt>
                <c:pt idx="27590">
                  <c:v>63.919277996934902</c:v>
                </c:pt>
                <c:pt idx="27591">
                  <c:v>63.921594752208399</c:v>
                </c:pt>
                <c:pt idx="27592">
                  <c:v>63.923911507482003</c:v>
                </c:pt>
                <c:pt idx="27593">
                  <c:v>63.926228262755501</c:v>
                </c:pt>
                <c:pt idx="27594">
                  <c:v>63.928545018029098</c:v>
                </c:pt>
                <c:pt idx="27595">
                  <c:v>63.930861773302603</c:v>
                </c:pt>
                <c:pt idx="27596">
                  <c:v>63.9331785285761</c:v>
                </c:pt>
                <c:pt idx="27597">
                  <c:v>63.935495283849697</c:v>
                </c:pt>
                <c:pt idx="27598">
                  <c:v>63.937812039123202</c:v>
                </c:pt>
                <c:pt idx="27599">
                  <c:v>63.940128794396799</c:v>
                </c:pt>
                <c:pt idx="27600">
                  <c:v>63.942445549670303</c:v>
                </c:pt>
                <c:pt idx="27601">
                  <c:v>63.944762304943801</c:v>
                </c:pt>
                <c:pt idx="27602">
                  <c:v>63.947079060217398</c:v>
                </c:pt>
                <c:pt idx="27603">
                  <c:v>63.949395815490902</c:v>
                </c:pt>
                <c:pt idx="27604">
                  <c:v>63.951712570764499</c:v>
                </c:pt>
                <c:pt idx="27605">
                  <c:v>63.954029326037997</c:v>
                </c:pt>
                <c:pt idx="27606">
                  <c:v>63.956346081311501</c:v>
                </c:pt>
                <c:pt idx="27607">
                  <c:v>63.958662836585098</c:v>
                </c:pt>
                <c:pt idx="27608">
                  <c:v>63.960979591858603</c:v>
                </c:pt>
                <c:pt idx="27609">
                  <c:v>63.9632963471322</c:v>
                </c:pt>
                <c:pt idx="27610">
                  <c:v>63.965613102405698</c:v>
                </c:pt>
                <c:pt idx="27611">
                  <c:v>63.967929857679202</c:v>
                </c:pt>
                <c:pt idx="27612">
                  <c:v>63.970246612952799</c:v>
                </c:pt>
                <c:pt idx="27613">
                  <c:v>63.972563368226297</c:v>
                </c:pt>
                <c:pt idx="27614">
                  <c:v>63.974880123499901</c:v>
                </c:pt>
                <c:pt idx="27615">
                  <c:v>63.977196878773398</c:v>
                </c:pt>
                <c:pt idx="27616">
                  <c:v>63.979513634046903</c:v>
                </c:pt>
                <c:pt idx="27617">
                  <c:v>63.9818303893205</c:v>
                </c:pt>
                <c:pt idx="27618">
                  <c:v>63.984147144593997</c:v>
                </c:pt>
                <c:pt idx="27619">
                  <c:v>63.986463899867601</c:v>
                </c:pt>
                <c:pt idx="27620">
                  <c:v>63.988780655141099</c:v>
                </c:pt>
                <c:pt idx="27621">
                  <c:v>63.991097410414604</c:v>
                </c:pt>
                <c:pt idx="27622">
                  <c:v>63.993414165688201</c:v>
                </c:pt>
                <c:pt idx="27623">
                  <c:v>63.995730920961698</c:v>
                </c:pt>
                <c:pt idx="27624">
                  <c:v>63.998047676235302</c:v>
                </c:pt>
                <c:pt idx="27625">
                  <c:v>64.0003644315088</c:v>
                </c:pt>
                <c:pt idx="27626">
                  <c:v>64.002681186782297</c:v>
                </c:pt>
                <c:pt idx="27627">
                  <c:v>64.004997942055894</c:v>
                </c:pt>
                <c:pt idx="27628">
                  <c:v>64.007314697329406</c:v>
                </c:pt>
                <c:pt idx="27629">
                  <c:v>64.009631452603003</c:v>
                </c:pt>
                <c:pt idx="27630">
                  <c:v>64.0119482078765</c:v>
                </c:pt>
                <c:pt idx="27631">
                  <c:v>64.014264963149998</c:v>
                </c:pt>
                <c:pt idx="27632">
                  <c:v>64.016581718423595</c:v>
                </c:pt>
                <c:pt idx="27633">
                  <c:v>64.018898473697107</c:v>
                </c:pt>
                <c:pt idx="27634">
                  <c:v>64.021215228970703</c:v>
                </c:pt>
                <c:pt idx="27635">
                  <c:v>64.023531984244201</c:v>
                </c:pt>
                <c:pt idx="27636">
                  <c:v>64.025848739517699</c:v>
                </c:pt>
                <c:pt idx="27637">
                  <c:v>64.028165494791295</c:v>
                </c:pt>
                <c:pt idx="27638">
                  <c:v>64.030482250064793</c:v>
                </c:pt>
                <c:pt idx="27639">
                  <c:v>64.032799005338404</c:v>
                </c:pt>
                <c:pt idx="27640">
                  <c:v>64.035115760611902</c:v>
                </c:pt>
                <c:pt idx="27641">
                  <c:v>64.037432515885399</c:v>
                </c:pt>
                <c:pt idx="27642">
                  <c:v>64.039749271158996</c:v>
                </c:pt>
                <c:pt idx="27643">
                  <c:v>64.042066026432494</c:v>
                </c:pt>
                <c:pt idx="27644">
                  <c:v>64.044382781706105</c:v>
                </c:pt>
                <c:pt idx="27645">
                  <c:v>64.046699536979602</c:v>
                </c:pt>
                <c:pt idx="27646">
                  <c:v>64.0490162922531</c:v>
                </c:pt>
                <c:pt idx="27647">
                  <c:v>64.051333047526697</c:v>
                </c:pt>
                <c:pt idx="27648">
                  <c:v>64.053649802800194</c:v>
                </c:pt>
                <c:pt idx="27649">
                  <c:v>64.055966558073806</c:v>
                </c:pt>
                <c:pt idx="27650">
                  <c:v>64.058283313347303</c:v>
                </c:pt>
                <c:pt idx="27651">
                  <c:v>64.060600068620801</c:v>
                </c:pt>
                <c:pt idx="27652">
                  <c:v>64.062916823894398</c:v>
                </c:pt>
                <c:pt idx="27653">
                  <c:v>64.065233579167895</c:v>
                </c:pt>
                <c:pt idx="27654">
                  <c:v>64.067550334441506</c:v>
                </c:pt>
                <c:pt idx="27655">
                  <c:v>64.069867089715004</c:v>
                </c:pt>
                <c:pt idx="27656">
                  <c:v>64.072183844988501</c:v>
                </c:pt>
                <c:pt idx="27657">
                  <c:v>64.074500600262098</c:v>
                </c:pt>
                <c:pt idx="27658">
                  <c:v>64.076817355535596</c:v>
                </c:pt>
                <c:pt idx="27659">
                  <c:v>64.079134110809207</c:v>
                </c:pt>
                <c:pt idx="27660">
                  <c:v>64.081450866082704</c:v>
                </c:pt>
                <c:pt idx="27661">
                  <c:v>64.083767621356202</c:v>
                </c:pt>
                <c:pt idx="27662">
                  <c:v>64.086084376629799</c:v>
                </c:pt>
                <c:pt idx="27663">
                  <c:v>64.088401131903296</c:v>
                </c:pt>
                <c:pt idx="27664">
                  <c:v>64.090717887176893</c:v>
                </c:pt>
                <c:pt idx="27665">
                  <c:v>64.093034642450405</c:v>
                </c:pt>
                <c:pt idx="27666">
                  <c:v>64.095351397724002</c:v>
                </c:pt>
                <c:pt idx="27667">
                  <c:v>64.0976681529975</c:v>
                </c:pt>
                <c:pt idx="27668">
                  <c:v>64.099984908270997</c:v>
                </c:pt>
                <c:pt idx="27669">
                  <c:v>64.102301663544594</c:v>
                </c:pt>
                <c:pt idx="27670">
                  <c:v>64.104618418818106</c:v>
                </c:pt>
                <c:pt idx="27671">
                  <c:v>64.106935174091703</c:v>
                </c:pt>
                <c:pt idx="27672">
                  <c:v>64.1092519293652</c:v>
                </c:pt>
                <c:pt idx="27673">
                  <c:v>64.111568684638698</c:v>
                </c:pt>
                <c:pt idx="27674">
                  <c:v>64.113885439912295</c:v>
                </c:pt>
                <c:pt idx="27675">
                  <c:v>64.116202195185807</c:v>
                </c:pt>
                <c:pt idx="27676">
                  <c:v>64.118518950459404</c:v>
                </c:pt>
                <c:pt idx="27677">
                  <c:v>64.120835705732901</c:v>
                </c:pt>
                <c:pt idx="27678">
                  <c:v>64.123152461006399</c:v>
                </c:pt>
                <c:pt idx="27679">
                  <c:v>64.125469216279996</c:v>
                </c:pt>
                <c:pt idx="27680">
                  <c:v>64.127785971553493</c:v>
                </c:pt>
                <c:pt idx="27681">
                  <c:v>64.130102726827104</c:v>
                </c:pt>
                <c:pt idx="27682">
                  <c:v>64.132419482100602</c:v>
                </c:pt>
                <c:pt idx="27683">
                  <c:v>64.134736237374099</c:v>
                </c:pt>
                <c:pt idx="27684">
                  <c:v>64.137052992647696</c:v>
                </c:pt>
                <c:pt idx="27685">
                  <c:v>64.139369747921194</c:v>
                </c:pt>
                <c:pt idx="27686">
                  <c:v>64.141686503194805</c:v>
                </c:pt>
                <c:pt idx="27687">
                  <c:v>64.144003258468302</c:v>
                </c:pt>
                <c:pt idx="27688">
                  <c:v>64.1463200137418</c:v>
                </c:pt>
                <c:pt idx="27689">
                  <c:v>64.148636769015397</c:v>
                </c:pt>
                <c:pt idx="27690">
                  <c:v>64.150953524288894</c:v>
                </c:pt>
                <c:pt idx="27691">
                  <c:v>64.153270279562506</c:v>
                </c:pt>
                <c:pt idx="27692">
                  <c:v>64.155587034836003</c:v>
                </c:pt>
                <c:pt idx="27693">
                  <c:v>64.157903790109501</c:v>
                </c:pt>
                <c:pt idx="27694">
                  <c:v>64.160220545383098</c:v>
                </c:pt>
                <c:pt idx="27695">
                  <c:v>64.162537300656595</c:v>
                </c:pt>
                <c:pt idx="27696">
                  <c:v>64.164854055930206</c:v>
                </c:pt>
                <c:pt idx="27697">
                  <c:v>64.167170811203704</c:v>
                </c:pt>
                <c:pt idx="27698">
                  <c:v>64.169487566477201</c:v>
                </c:pt>
                <c:pt idx="27699">
                  <c:v>64.171804321750798</c:v>
                </c:pt>
                <c:pt idx="27700">
                  <c:v>64.174121077024296</c:v>
                </c:pt>
                <c:pt idx="27701">
                  <c:v>64.176437832297907</c:v>
                </c:pt>
                <c:pt idx="27702">
                  <c:v>64.178754587571404</c:v>
                </c:pt>
                <c:pt idx="27703">
                  <c:v>64.181071342844902</c:v>
                </c:pt>
                <c:pt idx="27704">
                  <c:v>64.183388098118499</c:v>
                </c:pt>
                <c:pt idx="27705">
                  <c:v>64.185704853391996</c:v>
                </c:pt>
                <c:pt idx="27706">
                  <c:v>64.188021608665593</c:v>
                </c:pt>
                <c:pt idx="27707">
                  <c:v>64.190338363939105</c:v>
                </c:pt>
                <c:pt idx="27708">
                  <c:v>64.192655119212603</c:v>
                </c:pt>
                <c:pt idx="27709">
                  <c:v>64.1949718744862</c:v>
                </c:pt>
                <c:pt idx="27710">
                  <c:v>64.197288629759697</c:v>
                </c:pt>
                <c:pt idx="27711">
                  <c:v>64.199605385033294</c:v>
                </c:pt>
                <c:pt idx="27712">
                  <c:v>64.201922140306806</c:v>
                </c:pt>
                <c:pt idx="27713">
                  <c:v>64.204238895580303</c:v>
                </c:pt>
                <c:pt idx="27714">
                  <c:v>64.2065556508539</c:v>
                </c:pt>
                <c:pt idx="27715">
                  <c:v>64.208872406127398</c:v>
                </c:pt>
                <c:pt idx="27716">
                  <c:v>64.211189161400995</c:v>
                </c:pt>
                <c:pt idx="27717">
                  <c:v>64.213505916674507</c:v>
                </c:pt>
                <c:pt idx="27718">
                  <c:v>64.215822671948004</c:v>
                </c:pt>
                <c:pt idx="27719">
                  <c:v>64.218139427221601</c:v>
                </c:pt>
                <c:pt idx="27720">
                  <c:v>64.220456182495099</c:v>
                </c:pt>
                <c:pt idx="27721">
                  <c:v>64.222772937768696</c:v>
                </c:pt>
                <c:pt idx="27722">
                  <c:v>64.225089693042193</c:v>
                </c:pt>
                <c:pt idx="27723">
                  <c:v>64.227406448315705</c:v>
                </c:pt>
                <c:pt idx="27724">
                  <c:v>64.229723203589302</c:v>
                </c:pt>
                <c:pt idx="27725">
                  <c:v>64.232039958862799</c:v>
                </c:pt>
                <c:pt idx="27726">
                  <c:v>64.234356714136396</c:v>
                </c:pt>
                <c:pt idx="27727">
                  <c:v>64.236673469409894</c:v>
                </c:pt>
                <c:pt idx="27728">
                  <c:v>64.238990224683405</c:v>
                </c:pt>
                <c:pt idx="27729">
                  <c:v>64.241306979957002</c:v>
                </c:pt>
                <c:pt idx="27730">
                  <c:v>64.2436237352305</c:v>
                </c:pt>
                <c:pt idx="27731">
                  <c:v>64.245940490504097</c:v>
                </c:pt>
                <c:pt idx="27732">
                  <c:v>64.248257245777594</c:v>
                </c:pt>
                <c:pt idx="27733">
                  <c:v>64.250574001051106</c:v>
                </c:pt>
                <c:pt idx="27734">
                  <c:v>64.252890756324703</c:v>
                </c:pt>
                <c:pt idx="27735">
                  <c:v>64.255207511598201</c:v>
                </c:pt>
                <c:pt idx="27736">
                  <c:v>64.257524266871798</c:v>
                </c:pt>
                <c:pt idx="27737">
                  <c:v>64.259841022145295</c:v>
                </c:pt>
                <c:pt idx="27738">
                  <c:v>64.262157777418807</c:v>
                </c:pt>
                <c:pt idx="27739">
                  <c:v>64.264474532692404</c:v>
                </c:pt>
                <c:pt idx="27740">
                  <c:v>64.266791287965901</c:v>
                </c:pt>
                <c:pt idx="27741">
                  <c:v>64.269108043239498</c:v>
                </c:pt>
                <c:pt idx="27742">
                  <c:v>64.271424798512996</c:v>
                </c:pt>
                <c:pt idx="27743">
                  <c:v>64.273741553786493</c:v>
                </c:pt>
                <c:pt idx="27744">
                  <c:v>64.276058309060105</c:v>
                </c:pt>
                <c:pt idx="27745">
                  <c:v>64.278375064333602</c:v>
                </c:pt>
                <c:pt idx="27746">
                  <c:v>64.280691819607199</c:v>
                </c:pt>
                <c:pt idx="27747">
                  <c:v>64.283008574880697</c:v>
                </c:pt>
                <c:pt idx="27748">
                  <c:v>64.285325330154194</c:v>
                </c:pt>
                <c:pt idx="27749">
                  <c:v>64.287642085427805</c:v>
                </c:pt>
                <c:pt idx="27750">
                  <c:v>64.289958840701303</c:v>
                </c:pt>
                <c:pt idx="27751">
                  <c:v>64.2922755959749</c:v>
                </c:pt>
                <c:pt idx="27752">
                  <c:v>64.294592351248397</c:v>
                </c:pt>
                <c:pt idx="27753">
                  <c:v>64.296909106521895</c:v>
                </c:pt>
                <c:pt idx="27754">
                  <c:v>64.299225861795506</c:v>
                </c:pt>
                <c:pt idx="27755">
                  <c:v>64.301542617069003</c:v>
                </c:pt>
                <c:pt idx="27756">
                  <c:v>64.3038593723426</c:v>
                </c:pt>
                <c:pt idx="27757">
                  <c:v>64.306176127616098</c:v>
                </c:pt>
                <c:pt idx="27758">
                  <c:v>64.308492882889595</c:v>
                </c:pt>
                <c:pt idx="27759">
                  <c:v>64.310809638163207</c:v>
                </c:pt>
                <c:pt idx="27760">
                  <c:v>64.313126393436704</c:v>
                </c:pt>
                <c:pt idx="27761">
                  <c:v>64.315443148710301</c:v>
                </c:pt>
                <c:pt idx="27762">
                  <c:v>64.317759903983799</c:v>
                </c:pt>
                <c:pt idx="27763">
                  <c:v>64.320076659257296</c:v>
                </c:pt>
                <c:pt idx="27764">
                  <c:v>64.322393414530893</c:v>
                </c:pt>
                <c:pt idx="27765">
                  <c:v>64.324710169804405</c:v>
                </c:pt>
                <c:pt idx="27766">
                  <c:v>64.327026925078002</c:v>
                </c:pt>
                <c:pt idx="27767">
                  <c:v>64.329343680351499</c:v>
                </c:pt>
                <c:pt idx="27768">
                  <c:v>64.331660435624997</c:v>
                </c:pt>
                <c:pt idx="27769">
                  <c:v>64.333977190898594</c:v>
                </c:pt>
                <c:pt idx="27770">
                  <c:v>64.336293946172106</c:v>
                </c:pt>
                <c:pt idx="27771">
                  <c:v>64.338610701445702</c:v>
                </c:pt>
                <c:pt idx="27772">
                  <c:v>64.3409274567192</c:v>
                </c:pt>
                <c:pt idx="27773">
                  <c:v>64.343244211992698</c:v>
                </c:pt>
                <c:pt idx="27774">
                  <c:v>64.345560967266294</c:v>
                </c:pt>
                <c:pt idx="27775">
                  <c:v>64.347877722539806</c:v>
                </c:pt>
                <c:pt idx="27776">
                  <c:v>64.350194477813403</c:v>
                </c:pt>
                <c:pt idx="27777">
                  <c:v>64.352511233086901</c:v>
                </c:pt>
                <c:pt idx="27778">
                  <c:v>64.354827988360398</c:v>
                </c:pt>
                <c:pt idx="27779">
                  <c:v>64.357144743633995</c:v>
                </c:pt>
                <c:pt idx="27780">
                  <c:v>64.359461498907507</c:v>
                </c:pt>
                <c:pt idx="27781">
                  <c:v>64.361778254181104</c:v>
                </c:pt>
                <c:pt idx="27782">
                  <c:v>64.364095009454601</c:v>
                </c:pt>
                <c:pt idx="27783">
                  <c:v>64.366411764728099</c:v>
                </c:pt>
                <c:pt idx="27784">
                  <c:v>64.368728520001696</c:v>
                </c:pt>
                <c:pt idx="27785">
                  <c:v>64.371045275275193</c:v>
                </c:pt>
                <c:pt idx="27786">
                  <c:v>64.373362030548805</c:v>
                </c:pt>
                <c:pt idx="27787">
                  <c:v>64.375678785822302</c:v>
                </c:pt>
                <c:pt idx="27788">
                  <c:v>64.3779955410958</c:v>
                </c:pt>
                <c:pt idx="27789">
                  <c:v>64.380312296369397</c:v>
                </c:pt>
                <c:pt idx="27790">
                  <c:v>64.382629051642894</c:v>
                </c:pt>
                <c:pt idx="27791">
                  <c:v>64.384945806916505</c:v>
                </c:pt>
                <c:pt idx="27792">
                  <c:v>64.387262562190003</c:v>
                </c:pt>
                <c:pt idx="27793">
                  <c:v>64.3895793174635</c:v>
                </c:pt>
                <c:pt idx="27794">
                  <c:v>64.391896072737097</c:v>
                </c:pt>
                <c:pt idx="27795">
                  <c:v>64.394212828010595</c:v>
                </c:pt>
                <c:pt idx="27796">
                  <c:v>64.396529583284206</c:v>
                </c:pt>
                <c:pt idx="27797">
                  <c:v>64.398846338557703</c:v>
                </c:pt>
                <c:pt idx="27798">
                  <c:v>64.401163093831201</c:v>
                </c:pt>
                <c:pt idx="27799">
                  <c:v>64.403479849104798</c:v>
                </c:pt>
                <c:pt idx="27800">
                  <c:v>64.405796604378295</c:v>
                </c:pt>
                <c:pt idx="27801">
                  <c:v>64.408113359651907</c:v>
                </c:pt>
                <c:pt idx="27802">
                  <c:v>64.410430114925404</c:v>
                </c:pt>
                <c:pt idx="27803">
                  <c:v>64.412746870198902</c:v>
                </c:pt>
                <c:pt idx="27804">
                  <c:v>64.415063625472499</c:v>
                </c:pt>
                <c:pt idx="27805">
                  <c:v>64.417380380745996</c:v>
                </c:pt>
                <c:pt idx="27806">
                  <c:v>64.419697136019593</c:v>
                </c:pt>
                <c:pt idx="27807">
                  <c:v>64.422013891293105</c:v>
                </c:pt>
                <c:pt idx="27808">
                  <c:v>64.424330646566602</c:v>
                </c:pt>
                <c:pt idx="27809">
                  <c:v>64.426647401840199</c:v>
                </c:pt>
                <c:pt idx="27810">
                  <c:v>64.428964157113697</c:v>
                </c:pt>
                <c:pt idx="27811">
                  <c:v>64.431280912387294</c:v>
                </c:pt>
                <c:pt idx="27812">
                  <c:v>64.433597667660806</c:v>
                </c:pt>
                <c:pt idx="27813">
                  <c:v>64.435914422934403</c:v>
                </c:pt>
                <c:pt idx="27814">
                  <c:v>64.4382311782079</c:v>
                </c:pt>
                <c:pt idx="27815">
                  <c:v>64.440547933481398</c:v>
                </c:pt>
                <c:pt idx="27816">
                  <c:v>64.442864688754995</c:v>
                </c:pt>
                <c:pt idx="27817">
                  <c:v>64.445181444028506</c:v>
                </c:pt>
                <c:pt idx="27818">
                  <c:v>64.447498199302103</c:v>
                </c:pt>
                <c:pt idx="27819">
                  <c:v>64.449814954575601</c:v>
                </c:pt>
                <c:pt idx="27820">
                  <c:v>64.452131709849098</c:v>
                </c:pt>
                <c:pt idx="27821">
                  <c:v>64.454448465122695</c:v>
                </c:pt>
                <c:pt idx="27822">
                  <c:v>64.456765220396207</c:v>
                </c:pt>
                <c:pt idx="27823">
                  <c:v>64.459081975669804</c:v>
                </c:pt>
                <c:pt idx="27824">
                  <c:v>64.461398730943301</c:v>
                </c:pt>
                <c:pt idx="27825">
                  <c:v>64.463715486216799</c:v>
                </c:pt>
                <c:pt idx="27826">
                  <c:v>64.466032241490396</c:v>
                </c:pt>
                <c:pt idx="27827">
                  <c:v>64.468348996763893</c:v>
                </c:pt>
                <c:pt idx="27828">
                  <c:v>64.470665752037505</c:v>
                </c:pt>
                <c:pt idx="27829">
                  <c:v>64.472982507311002</c:v>
                </c:pt>
                <c:pt idx="27830">
                  <c:v>64.4752992625845</c:v>
                </c:pt>
                <c:pt idx="27831">
                  <c:v>64.477616017858097</c:v>
                </c:pt>
                <c:pt idx="27832">
                  <c:v>64.479932773131594</c:v>
                </c:pt>
                <c:pt idx="27833">
                  <c:v>64.482249528405205</c:v>
                </c:pt>
                <c:pt idx="27834">
                  <c:v>64.484566283678703</c:v>
                </c:pt>
                <c:pt idx="27835">
                  <c:v>64.4868830389522</c:v>
                </c:pt>
                <c:pt idx="27836">
                  <c:v>64.489199794225797</c:v>
                </c:pt>
                <c:pt idx="27837">
                  <c:v>64.491516549499295</c:v>
                </c:pt>
                <c:pt idx="27838">
                  <c:v>64.493833304772906</c:v>
                </c:pt>
                <c:pt idx="27839">
                  <c:v>64.496150060046403</c:v>
                </c:pt>
                <c:pt idx="27840">
                  <c:v>64.498466815319901</c:v>
                </c:pt>
                <c:pt idx="27841">
                  <c:v>64.500783570593498</c:v>
                </c:pt>
                <c:pt idx="27842">
                  <c:v>64.503100325866995</c:v>
                </c:pt>
                <c:pt idx="27843">
                  <c:v>64.505417081140607</c:v>
                </c:pt>
                <c:pt idx="27844">
                  <c:v>64.507733836414104</c:v>
                </c:pt>
                <c:pt idx="27845">
                  <c:v>64.510050591687602</c:v>
                </c:pt>
                <c:pt idx="27846">
                  <c:v>64.512367346961199</c:v>
                </c:pt>
                <c:pt idx="27847">
                  <c:v>64.514684102234696</c:v>
                </c:pt>
                <c:pt idx="27848">
                  <c:v>64.517000857508293</c:v>
                </c:pt>
                <c:pt idx="27849">
                  <c:v>64.519317612781805</c:v>
                </c:pt>
                <c:pt idx="27850">
                  <c:v>64.521634368055302</c:v>
                </c:pt>
                <c:pt idx="27851">
                  <c:v>64.523951123328899</c:v>
                </c:pt>
                <c:pt idx="27852">
                  <c:v>64.526267878602397</c:v>
                </c:pt>
                <c:pt idx="27853">
                  <c:v>64.528584633875994</c:v>
                </c:pt>
                <c:pt idx="27854">
                  <c:v>64.530901389149506</c:v>
                </c:pt>
                <c:pt idx="27855">
                  <c:v>64.533218144423003</c:v>
                </c:pt>
                <c:pt idx="27856">
                  <c:v>64.5355348996966</c:v>
                </c:pt>
                <c:pt idx="27857">
                  <c:v>64.537851654970098</c:v>
                </c:pt>
                <c:pt idx="27858">
                  <c:v>64.540168410243695</c:v>
                </c:pt>
                <c:pt idx="27859">
                  <c:v>64.542485165517206</c:v>
                </c:pt>
                <c:pt idx="27860">
                  <c:v>64.544801920790704</c:v>
                </c:pt>
                <c:pt idx="27861">
                  <c:v>64.547118676064301</c:v>
                </c:pt>
                <c:pt idx="27862">
                  <c:v>64.549435431337798</c:v>
                </c:pt>
                <c:pt idx="27863">
                  <c:v>64.551752186611395</c:v>
                </c:pt>
                <c:pt idx="27864">
                  <c:v>64.554068941884907</c:v>
                </c:pt>
                <c:pt idx="27865">
                  <c:v>64.556385697158404</c:v>
                </c:pt>
                <c:pt idx="27866">
                  <c:v>64.558702452432001</c:v>
                </c:pt>
                <c:pt idx="27867">
                  <c:v>64.561019207705499</c:v>
                </c:pt>
                <c:pt idx="27868">
                  <c:v>64.563335962979096</c:v>
                </c:pt>
                <c:pt idx="27869">
                  <c:v>64.565652718252593</c:v>
                </c:pt>
                <c:pt idx="27870">
                  <c:v>64.567969473526105</c:v>
                </c:pt>
                <c:pt idx="27871">
                  <c:v>64.570286228799702</c:v>
                </c:pt>
                <c:pt idx="27872">
                  <c:v>64.5726029840732</c:v>
                </c:pt>
                <c:pt idx="27873">
                  <c:v>64.574919739346797</c:v>
                </c:pt>
                <c:pt idx="27874">
                  <c:v>64.577236494620294</c:v>
                </c:pt>
                <c:pt idx="27875">
                  <c:v>64.579553249893806</c:v>
                </c:pt>
                <c:pt idx="27876">
                  <c:v>64.581870005167403</c:v>
                </c:pt>
                <c:pt idx="27877">
                  <c:v>64.5841867604409</c:v>
                </c:pt>
                <c:pt idx="27878">
                  <c:v>64.586503515714497</c:v>
                </c:pt>
                <c:pt idx="27879">
                  <c:v>64.588820270987995</c:v>
                </c:pt>
                <c:pt idx="27880">
                  <c:v>64.591137026261507</c:v>
                </c:pt>
                <c:pt idx="27881">
                  <c:v>64.593453781535104</c:v>
                </c:pt>
                <c:pt idx="27882">
                  <c:v>64.595770536808601</c:v>
                </c:pt>
                <c:pt idx="27883">
                  <c:v>64.598087292082198</c:v>
                </c:pt>
                <c:pt idx="27884">
                  <c:v>64.600404047355696</c:v>
                </c:pt>
                <c:pt idx="27885">
                  <c:v>64.602720802629193</c:v>
                </c:pt>
                <c:pt idx="27886">
                  <c:v>64.605037557902804</c:v>
                </c:pt>
                <c:pt idx="27887">
                  <c:v>64.607354313176302</c:v>
                </c:pt>
                <c:pt idx="27888">
                  <c:v>64.609671068449899</c:v>
                </c:pt>
                <c:pt idx="27889">
                  <c:v>64.611987823723396</c:v>
                </c:pt>
                <c:pt idx="27890">
                  <c:v>64.614304578996894</c:v>
                </c:pt>
                <c:pt idx="27891">
                  <c:v>64.616621334270505</c:v>
                </c:pt>
                <c:pt idx="27892">
                  <c:v>64.618938089544002</c:v>
                </c:pt>
                <c:pt idx="27893">
                  <c:v>64.621254844817599</c:v>
                </c:pt>
                <c:pt idx="27894">
                  <c:v>64.623571600091097</c:v>
                </c:pt>
                <c:pt idx="27895">
                  <c:v>64.625888355364594</c:v>
                </c:pt>
                <c:pt idx="27896">
                  <c:v>64.628205110638206</c:v>
                </c:pt>
                <c:pt idx="27897">
                  <c:v>64.630521865911703</c:v>
                </c:pt>
                <c:pt idx="27898">
                  <c:v>64.6328386211853</c:v>
                </c:pt>
                <c:pt idx="27899">
                  <c:v>64.635155376458798</c:v>
                </c:pt>
                <c:pt idx="27900">
                  <c:v>64.637472131732295</c:v>
                </c:pt>
                <c:pt idx="27901">
                  <c:v>64.639788887005906</c:v>
                </c:pt>
                <c:pt idx="27902">
                  <c:v>64.642105642279404</c:v>
                </c:pt>
                <c:pt idx="27903">
                  <c:v>64.644422397553001</c:v>
                </c:pt>
                <c:pt idx="27904">
                  <c:v>64.646739152826498</c:v>
                </c:pt>
                <c:pt idx="27905">
                  <c:v>64.649055908099996</c:v>
                </c:pt>
                <c:pt idx="27906">
                  <c:v>64.651372663373607</c:v>
                </c:pt>
                <c:pt idx="27907">
                  <c:v>64.653689418647105</c:v>
                </c:pt>
                <c:pt idx="27908">
                  <c:v>64.656006173920701</c:v>
                </c:pt>
                <c:pt idx="27909">
                  <c:v>64.658322929194199</c:v>
                </c:pt>
                <c:pt idx="27910">
                  <c:v>64.660639684467696</c:v>
                </c:pt>
                <c:pt idx="27911">
                  <c:v>64.662956439741293</c:v>
                </c:pt>
                <c:pt idx="27912">
                  <c:v>64.665273195014805</c:v>
                </c:pt>
                <c:pt idx="27913">
                  <c:v>64.667589950288402</c:v>
                </c:pt>
                <c:pt idx="27914">
                  <c:v>64.6699067055619</c:v>
                </c:pt>
                <c:pt idx="27915">
                  <c:v>64.672223460835397</c:v>
                </c:pt>
                <c:pt idx="27916">
                  <c:v>64.674540216108994</c:v>
                </c:pt>
                <c:pt idx="27917">
                  <c:v>64.676856971382506</c:v>
                </c:pt>
                <c:pt idx="27918">
                  <c:v>64.679173726656103</c:v>
                </c:pt>
                <c:pt idx="27919">
                  <c:v>64.6814904819296</c:v>
                </c:pt>
                <c:pt idx="27920">
                  <c:v>64.683807237203098</c:v>
                </c:pt>
                <c:pt idx="27921">
                  <c:v>64.686123992476695</c:v>
                </c:pt>
                <c:pt idx="27922">
                  <c:v>64.688440747750207</c:v>
                </c:pt>
                <c:pt idx="27923">
                  <c:v>64.690757503023804</c:v>
                </c:pt>
                <c:pt idx="27924">
                  <c:v>64.693074258297301</c:v>
                </c:pt>
                <c:pt idx="27925">
                  <c:v>64.695391013570799</c:v>
                </c:pt>
                <c:pt idx="27926">
                  <c:v>64.697707768844396</c:v>
                </c:pt>
                <c:pt idx="27927">
                  <c:v>64.700024524117893</c:v>
                </c:pt>
                <c:pt idx="27928">
                  <c:v>64.702341279391504</c:v>
                </c:pt>
                <c:pt idx="27929">
                  <c:v>64.704658034665002</c:v>
                </c:pt>
                <c:pt idx="27930">
                  <c:v>64.706974789938499</c:v>
                </c:pt>
                <c:pt idx="27931">
                  <c:v>64.709291545212096</c:v>
                </c:pt>
                <c:pt idx="27932">
                  <c:v>64.711608300485594</c:v>
                </c:pt>
                <c:pt idx="27933">
                  <c:v>64.713925055759205</c:v>
                </c:pt>
                <c:pt idx="27934">
                  <c:v>64.716241811032702</c:v>
                </c:pt>
                <c:pt idx="27935">
                  <c:v>64.7185585663062</c:v>
                </c:pt>
                <c:pt idx="27936">
                  <c:v>64.720875321579797</c:v>
                </c:pt>
                <c:pt idx="27937">
                  <c:v>64.723192076853294</c:v>
                </c:pt>
                <c:pt idx="27938">
                  <c:v>64.725508832126906</c:v>
                </c:pt>
                <c:pt idx="27939">
                  <c:v>64.727825587400403</c:v>
                </c:pt>
                <c:pt idx="27940">
                  <c:v>64.730142342673901</c:v>
                </c:pt>
                <c:pt idx="27941">
                  <c:v>64.732459097947498</c:v>
                </c:pt>
                <c:pt idx="27942">
                  <c:v>64.734775853220995</c:v>
                </c:pt>
                <c:pt idx="27943">
                  <c:v>64.737092608494606</c:v>
                </c:pt>
                <c:pt idx="27944">
                  <c:v>64.739409363768104</c:v>
                </c:pt>
                <c:pt idx="27945">
                  <c:v>64.741726119041601</c:v>
                </c:pt>
                <c:pt idx="27946">
                  <c:v>64.744042874315198</c:v>
                </c:pt>
                <c:pt idx="27947">
                  <c:v>64.746359629588696</c:v>
                </c:pt>
                <c:pt idx="27948">
                  <c:v>64.748676384862307</c:v>
                </c:pt>
                <c:pt idx="27949">
                  <c:v>64.750993140135805</c:v>
                </c:pt>
                <c:pt idx="27950">
                  <c:v>64.753309895409302</c:v>
                </c:pt>
                <c:pt idx="27951">
                  <c:v>64.755626650682899</c:v>
                </c:pt>
                <c:pt idx="27952">
                  <c:v>64.757943405956397</c:v>
                </c:pt>
                <c:pt idx="27953">
                  <c:v>64.760260161229994</c:v>
                </c:pt>
                <c:pt idx="27954">
                  <c:v>64.762576916503505</c:v>
                </c:pt>
                <c:pt idx="27955">
                  <c:v>64.764893671777102</c:v>
                </c:pt>
                <c:pt idx="27956">
                  <c:v>64.7672104270506</c:v>
                </c:pt>
                <c:pt idx="27957">
                  <c:v>64.769527182324097</c:v>
                </c:pt>
                <c:pt idx="27958">
                  <c:v>64.771843937597694</c:v>
                </c:pt>
                <c:pt idx="27959">
                  <c:v>64.774160692871206</c:v>
                </c:pt>
                <c:pt idx="27960">
                  <c:v>64.776477448144803</c:v>
                </c:pt>
                <c:pt idx="27961">
                  <c:v>64.7787942034183</c:v>
                </c:pt>
                <c:pt idx="27962">
                  <c:v>64.781110958691798</c:v>
                </c:pt>
                <c:pt idx="27963">
                  <c:v>64.783427713965395</c:v>
                </c:pt>
                <c:pt idx="27964">
                  <c:v>64.785744469238907</c:v>
                </c:pt>
                <c:pt idx="27965">
                  <c:v>64.788061224512504</c:v>
                </c:pt>
                <c:pt idx="27966">
                  <c:v>64.790377979786001</c:v>
                </c:pt>
                <c:pt idx="27967">
                  <c:v>64.792694735059499</c:v>
                </c:pt>
                <c:pt idx="27968">
                  <c:v>64.795011490333096</c:v>
                </c:pt>
                <c:pt idx="27969">
                  <c:v>64.797328245606593</c:v>
                </c:pt>
                <c:pt idx="27970">
                  <c:v>64.799645000880204</c:v>
                </c:pt>
                <c:pt idx="27971">
                  <c:v>64.801961756153702</c:v>
                </c:pt>
                <c:pt idx="27972">
                  <c:v>64.804278511427199</c:v>
                </c:pt>
                <c:pt idx="27973">
                  <c:v>64.806595266700796</c:v>
                </c:pt>
                <c:pt idx="27974">
                  <c:v>64.808912021974294</c:v>
                </c:pt>
                <c:pt idx="27975">
                  <c:v>64.811228777247905</c:v>
                </c:pt>
                <c:pt idx="27976">
                  <c:v>64.813545532521402</c:v>
                </c:pt>
                <c:pt idx="27977">
                  <c:v>64.8158622877949</c:v>
                </c:pt>
                <c:pt idx="27978">
                  <c:v>64.818179043068497</c:v>
                </c:pt>
                <c:pt idx="27979">
                  <c:v>64.820495798341994</c:v>
                </c:pt>
                <c:pt idx="27980">
                  <c:v>64.822812553615606</c:v>
                </c:pt>
                <c:pt idx="27981">
                  <c:v>64.825129308889103</c:v>
                </c:pt>
                <c:pt idx="27982">
                  <c:v>64.827446064162601</c:v>
                </c:pt>
                <c:pt idx="27983">
                  <c:v>64.829762819436198</c:v>
                </c:pt>
                <c:pt idx="27984">
                  <c:v>64.832079574709695</c:v>
                </c:pt>
                <c:pt idx="27985">
                  <c:v>64.834396329983306</c:v>
                </c:pt>
                <c:pt idx="27986">
                  <c:v>64.836713085256804</c:v>
                </c:pt>
                <c:pt idx="27987">
                  <c:v>64.839029840530301</c:v>
                </c:pt>
                <c:pt idx="27988">
                  <c:v>64.841346595803898</c:v>
                </c:pt>
                <c:pt idx="27989">
                  <c:v>64.843663351077396</c:v>
                </c:pt>
                <c:pt idx="27990">
                  <c:v>64.845980106351007</c:v>
                </c:pt>
                <c:pt idx="27991">
                  <c:v>64.848296861624505</c:v>
                </c:pt>
                <c:pt idx="27992">
                  <c:v>64.850613616898002</c:v>
                </c:pt>
                <c:pt idx="27993">
                  <c:v>64.852930372171599</c:v>
                </c:pt>
                <c:pt idx="27994">
                  <c:v>64.855247127445097</c:v>
                </c:pt>
                <c:pt idx="27995">
                  <c:v>64.857563882718694</c:v>
                </c:pt>
                <c:pt idx="27996">
                  <c:v>64.859880637992205</c:v>
                </c:pt>
                <c:pt idx="27997">
                  <c:v>64.862197393265703</c:v>
                </c:pt>
                <c:pt idx="27998">
                  <c:v>64.8645141485393</c:v>
                </c:pt>
                <c:pt idx="27999">
                  <c:v>64.866830903812797</c:v>
                </c:pt>
                <c:pt idx="28000">
                  <c:v>64.869147659086394</c:v>
                </c:pt>
                <c:pt idx="28001">
                  <c:v>64.871464414359906</c:v>
                </c:pt>
                <c:pt idx="28002">
                  <c:v>64.873781169633403</c:v>
                </c:pt>
                <c:pt idx="28003">
                  <c:v>64.876097924907</c:v>
                </c:pt>
                <c:pt idx="28004">
                  <c:v>64.878414680180498</c:v>
                </c:pt>
                <c:pt idx="28005">
                  <c:v>64.880731435454095</c:v>
                </c:pt>
                <c:pt idx="28006">
                  <c:v>64.883048190727607</c:v>
                </c:pt>
                <c:pt idx="28007">
                  <c:v>64.885364946001104</c:v>
                </c:pt>
                <c:pt idx="28008">
                  <c:v>64.887681701274701</c:v>
                </c:pt>
                <c:pt idx="28009">
                  <c:v>64.889998456548199</c:v>
                </c:pt>
                <c:pt idx="28010">
                  <c:v>64.892315211821796</c:v>
                </c:pt>
                <c:pt idx="28011">
                  <c:v>64.894631967095293</c:v>
                </c:pt>
                <c:pt idx="28012">
                  <c:v>64.896948722368805</c:v>
                </c:pt>
                <c:pt idx="28013">
                  <c:v>64.899265477642402</c:v>
                </c:pt>
                <c:pt idx="28014">
                  <c:v>64.901582232915899</c:v>
                </c:pt>
                <c:pt idx="28015">
                  <c:v>64.903898988189496</c:v>
                </c:pt>
                <c:pt idx="28016">
                  <c:v>64.906215743462994</c:v>
                </c:pt>
                <c:pt idx="28017">
                  <c:v>64.908532498736506</c:v>
                </c:pt>
                <c:pt idx="28018">
                  <c:v>64.910849254010103</c:v>
                </c:pt>
                <c:pt idx="28019">
                  <c:v>64.9131660092836</c:v>
                </c:pt>
                <c:pt idx="28020">
                  <c:v>64.915482764557197</c:v>
                </c:pt>
                <c:pt idx="28021">
                  <c:v>64.917799519830695</c:v>
                </c:pt>
                <c:pt idx="28022">
                  <c:v>64.920116275104206</c:v>
                </c:pt>
                <c:pt idx="28023">
                  <c:v>64.922433030377803</c:v>
                </c:pt>
                <c:pt idx="28024">
                  <c:v>64.924749785651301</c:v>
                </c:pt>
                <c:pt idx="28025">
                  <c:v>64.927066540924898</c:v>
                </c:pt>
                <c:pt idx="28026">
                  <c:v>64.929383296198395</c:v>
                </c:pt>
                <c:pt idx="28027">
                  <c:v>64.931700051471907</c:v>
                </c:pt>
                <c:pt idx="28028">
                  <c:v>64.934016806745504</c:v>
                </c:pt>
                <c:pt idx="28029">
                  <c:v>64.936333562019001</c:v>
                </c:pt>
                <c:pt idx="28030">
                  <c:v>64.938650317292598</c:v>
                </c:pt>
                <c:pt idx="28031">
                  <c:v>64.940967072566096</c:v>
                </c:pt>
                <c:pt idx="28032">
                  <c:v>64.943283827839593</c:v>
                </c:pt>
                <c:pt idx="28033">
                  <c:v>64.945600583113205</c:v>
                </c:pt>
                <c:pt idx="28034">
                  <c:v>64.947917338386702</c:v>
                </c:pt>
                <c:pt idx="28035">
                  <c:v>64.950234093660299</c:v>
                </c:pt>
                <c:pt idx="28036">
                  <c:v>64.952550848933797</c:v>
                </c:pt>
                <c:pt idx="28037">
                  <c:v>64.954867604207294</c:v>
                </c:pt>
                <c:pt idx="28038">
                  <c:v>64.957184359480905</c:v>
                </c:pt>
                <c:pt idx="28039">
                  <c:v>64.959501114754403</c:v>
                </c:pt>
                <c:pt idx="28040">
                  <c:v>64.961817870028</c:v>
                </c:pt>
                <c:pt idx="28041">
                  <c:v>64.964134625301497</c:v>
                </c:pt>
                <c:pt idx="28042">
                  <c:v>64.966451380574995</c:v>
                </c:pt>
                <c:pt idx="28043">
                  <c:v>64.968768135848606</c:v>
                </c:pt>
                <c:pt idx="28044">
                  <c:v>64.971084891122103</c:v>
                </c:pt>
                <c:pt idx="28045">
                  <c:v>64.9734016463957</c:v>
                </c:pt>
                <c:pt idx="28046">
                  <c:v>64.975718401669198</c:v>
                </c:pt>
                <c:pt idx="28047">
                  <c:v>64.978035156942695</c:v>
                </c:pt>
                <c:pt idx="28048">
                  <c:v>64.980351912216307</c:v>
                </c:pt>
                <c:pt idx="28049">
                  <c:v>64.982668667489804</c:v>
                </c:pt>
                <c:pt idx="28050">
                  <c:v>64.984985422763401</c:v>
                </c:pt>
                <c:pt idx="28051">
                  <c:v>64.987302178036899</c:v>
                </c:pt>
                <c:pt idx="28052">
                  <c:v>64.989618933310396</c:v>
                </c:pt>
                <c:pt idx="28053">
                  <c:v>64.991935688583993</c:v>
                </c:pt>
                <c:pt idx="28054">
                  <c:v>64.994252443857505</c:v>
                </c:pt>
                <c:pt idx="28055">
                  <c:v>64.996569199131102</c:v>
                </c:pt>
                <c:pt idx="28056">
                  <c:v>64.998885954404599</c:v>
                </c:pt>
                <c:pt idx="28057">
                  <c:v>65.001202709678097</c:v>
                </c:pt>
                <c:pt idx="28058">
                  <c:v>65.003519464951694</c:v>
                </c:pt>
                <c:pt idx="28059">
                  <c:v>65.005836220225206</c:v>
                </c:pt>
                <c:pt idx="28060">
                  <c:v>65.008152975498803</c:v>
                </c:pt>
                <c:pt idx="28061">
                  <c:v>65.0104697307723</c:v>
                </c:pt>
                <c:pt idx="28062">
                  <c:v>65.012786486045798</c:v>
                </c:pt>
                <c:pt idx="28063">
                  <c:v>65.015103241319395</c:v>
                </c:pt>
                <c:pt idx="28064">
                  <c:v>65.017419996592906</c:v>
                </c:pt>
                <c:pt idx="28065">
                  <c:v>65.019736751866503</c:v>
                </c:pt>
                <c:pt idx="28066">
                  <c:v>65.022053507140001</c:v>
                </c:pt>
                <c:pt idx="28067">
                  <c:v>65.024370262413498</c:v>
                </c:pt>
                <c:pt idx="28068">
                  <c:v>65.026687017687095</c:v>
                </c:pt>
                <c:pt idx="28069">
                  <c:v>65.029003772960607</c:v>
                </c:pt>
                <c:pt idx="28070">
                  <c:v>65.031320528234204</c:v>
                </c:pt>
                <c:pt idx="28071">
                  <c:v>65.033637283507701</c:v>
                </c:pt>
                <c:pt idx="28072">
                  <c:v>65.035954038781199</c:v>
                </c:pt>
                <c:pt idx="28073">
                  <c:v>65.038270794054796</c:v>
                </c:pt>
                <c:pt idx="28074">
                  <c:v>65.040587549328293</c:v>
                </c:pt>
                <c:pt idx="28075">
                  <c:v>65.042904304601905</c:v>
                </c:pt>
                <c:pt idx="28076">
                  <c:v>65.045221059875402</c:v>
                </c:pt>
                <c:pt idx="28077">
                  <c:v>65.0475378151489</c:v>
                </c:pt>
                <c:pt idx="28078">
                  <c:v>65.049854570422497</c:v>
                </c:pt>
                <c:pt idx="28079">
                  <c:v>65.052171325695994</c:v>
                </c:pt>
                <c:pt idx="28080">
                  <c:v>65.054488080969605</c:v>
                </c:pt>
                <c:pt idx="28081">
                  <c:v>65.056804836243103</c:v>
                </c:pt>
                <c:pt idx="28082">
                  <c:v>65.0591215915166</c:v>
                </c:pt>
                <c:pt idx="28083">
                  <c:v>65.061438346790197</c:v>
                </c:pt>
                <c:pt idx="28084">
                  <c:v>65.063755102063695</c:v>
                </c:pt>
                <c:pt idx="28085">
                  <c:v>65.066071857337306</c:v>
                </c:pt>
                <c:pt idx="28086">
                  <c:v>65.068388612610804</c:v>
                </c:pt>
                <c:pt idx="28087">
                  <c:v>65.070705367884301</c:v>
                </c:pt>
                <c:pt idx="28088">
                  <c:v>65.073022123157898</c:v>
                </c:pt>
                <c:pt idx="28089">
                  <c:v>65.075338878431396</c:v>
                </c:pt>
                <c:pt idx="28090">
                  <c:v>65.077655633705007</c:v>
                </c:pt>
                <c:pt idx="28091">
                  <c:v>65.079972388978504</c:v>
                </c:pt>
                <c:pt idx="28092">
                  <c:v>65.082289144252002</c:v>
                </c:pt>
                <c:pt idx="28093">
                  <c:v>65.084605899525599</c:v>
                </c:pt>
                <c:pt idx="28094">
                  <c:v>65.086922654799096</c:v>
                </c:pt>
                <c:pt idx="28095">
                  <c:v>65.089239410072693</c:v>
                </c:pt>
                <c:pt idx="28096">
                  <c:v>65.091556165346205</c:v>
                </c:pt>
                <c:pt idx="28097">
                  <c:v>65.093872920619802</c:v>
                </c:pt>
                <c:pt idx="28098">
                  <c:v>65.096189675893299</c:v>
                </c:pt>
                <c:pt idx="28099">
                  <c:v>65.098506431166797</c:v>
                </c:pt>
                <c:pt idx="28100">
                  <c:v>65.100823186440394</c:v>
                </c:pt>
                <c:pt idx="28101">
                  <c:v>65.103139941713906</c:v>
                </c:pt>
                <c:pt idx="28102">
                  <c:v>65.105456696987503</c:v>
                </c:pt>
                <c:pt idx="28103">
                  <c:v>65.107773452261</c:v>
                </c:pt>
                <c:pt idx="28104">
                  <c:v>65.110090207534498</c:v>
                </c:pt>
                <c:pt idx="28105">
                  <c:v>65.112406962808095</c:v>
                </c:pt>
                <c:pt idx="28106">
                  <c:v>65.114723718081606</c:v>
                </c:pt>
                <c:pt idx="28107">
                  <c:v>65.117040473355203</c:v>
                </c:pt>
                <c:pt idx="28108">
                  <c:v>65.119357228628701</c:v>
                </c:pt>
                <c:pt idx="28109">
                  <c:v>65.121673983902198</c:v>
                </c:pt>
                <c:pt idx="28110">
                  <c:v>65.123990739175795</c:v>
                </c:pt>
                <c:pt idx="28111">
                  <c:v>65.126307494449307</c:v>
                </c:pt>
                <c:pt idx="28112">
                  <c:v>65.128624249722904</c:v>
                </c:pt>
                <c:pt idx="28113">
                  <c:v>65.130941004996401</c:v>
                </c:pt>
                <c:pt idx="28114">
                  <c:v>65.133257760269899</c:v>
                </c:pt>
                <c:pt idx="28115">
                  <c:v>65.135574515543496</c:v>
                </c:pt>
                <c:pt idx="28116">
                  <c:v>65.137891270816993</c:v>
                </c:pt>
                <c:pt idx="28117">
                  <c:v>65.140208026090605</c:v>
                </c:pt>
                <c:pt idx="28118">
                  <c:v>65.142524781364102</c:v>
                </c:pt>
                <c:pt idx="28119">
                  <c:v>65.1448415366376</c:v>
                </c:pt>
                <c:pt idx="28120">
                  <c:v>65.147158291911197</c:v>
                </c:pt>
                <c:pt idx="28121">
                  <c:v>65.149475047184694</c:v>
                </c:pt>
                <c:pt idx="28122">
                  <c:v>65.151791802458305</c:v>
                </c:pt>
                <c:pt idx="28123">
                  <c:v>65.154108557731803</c:v>
                </c:pt>
                <c:pt idx="28124">
                  <c:v>65.1564253130053</c:v>
                </c:pt>
                <c:pt idx="28125">
                  <c:v>65.158742068278897</c:v>
                </c:pt>
                <c:pt idx="28126">
                  <c:v>65.161058823552395</c:v>
                </c:pt>
                <c:pt idx="28127">
                  <c:v>65.163375578826006</c:v>
                </c:pt>
                <c:pt idx="28128">
                  <c:v>65.165692334099504</c:v>
                </c:pt>
                <c:pt idx="28129">
                  <c:v>65.168009089373001</c:v>
                </c:pt>
                <c:pt idx="28130">
                  <c:v>65.170325844646598</c:v>
                </c:pt>
                <c:pt idx="28131">
                  <c:v>65.172642599920096</c:v>
                </c:pt>
                <c:pt idx="28132">
                  <c:v>65.174959355193707</c:v>
                </c:pt>
                <c:pt idx="28133">
                  <c:v>65.177276110467204</c:v>
                </c:pt>
                <c:pt idx="28134">
                  <c:v>65.179592865740702</c:v>
                </c:pt>
                <c:pt idx="28135">
                  <c:v>65.181909621014299</c:v>
                </c:pt>
                <c:pt idx="28136">
                  <c:v>65.184226376287796</c:v>
                </c:pt>
                <c:pt idx="28137">
                  <c:v>65.186543131561393</c:v>
                </c:pt>
                <c:pt idx="28138">
                  <c:v>65.188859886834905</c:v>
                </c:pt>
                <c:pt idx="28139">
                  <c:v>65.191176642108402</c:v>
                </c:pt>
                <c:pt idx="28140">
                  <c:v>65.193493397381999</c:v>
                </c:pt>
                <c:pt idx="28141">
                  <c:v>65.195810152655497</c:v>
                </c:pt>
                <c:pt idx="28142">
                  <c:v>65.198126907929094</c:v>
                </c:pt>
                <c:pt idx="28143">
                  <c:v>65.200443663202606</c:v>
                </c:pt>
                <c:pt idx="28144">
                  <c:v>65.202760418476103</c:v>
                </c:pt>
                <c:pt idx="28145">
                  <c:v>65.2050771737497</c:v>
                </c:pt>
                <c:pt idx="28146">
                  <c:v>65.207393929023198</c:v>
                </c:pt>
                <c:pt idx="28147">
                  <c:v>65.209710684296795</c:v>
                </c:pt>
                <c:pt idx="28148">
                  <c:v>65.212027439570306</c:v>
                </c:pt>
                <c:pt idx="28149">
                  <c:v>65.214344194843804</c:v>
                </c:pt>
                <c:pt idx="28150">
                  <c:v>65.216660950117401</c:v>
                </c:pt>
                <c:pt idx="28151">
                  <c:v>65.218977705390898</c:v>
                </c:pt>
                <c:pt idx="28152">
                  <c:v>65.221294460664495</c:v>
                </c:pt>
                <c:pt idx="28153">
                  <c:v>65.223611215938007</c:v>
                </c:pt>
                <c:pt idx="28154">
                  <c:v>65.225927971211505</c:v>
                </c:pt>
                <c:pt idx="28155">
                  <c:v>65.228244726485102</c:v>
                </c:pt>
                <c:pt idx="28156">
                  <c:v>65.230561481758599</c:v>
                </c:pt>
                <c:pt idx="28157">
                  <c:v>65.232878237032196</c:v>
                </c:pt>
                <c:pt idx="28158">
                  <c:v>65.235194992305694</c:v>
                </c:pt>
                <c:pt idx="28159">
                  <c:v>65.237511747579205</c:v>
                </c:pt>
                <c:pt idx="28160">
                  <c:v>65.239828502852802</c:v>
                </c:pt>
                <c:pt idx="28161">
                  <c:v>65.2421452581263</c:v>
                </c:pt>
                <c:pt idx="28162">
                  <c:v>65.244462013399897</c:v>
                </c:pt>
                <c:pt idx="28163">
                  <c:v>65.246778768673394</c:v>
                </c:pt>
                <c:pt idx="28164">
                  <c:v>65.249095523946906</c:v>
                </c:pt>
                <c:pt idx="28165">
                  <c:v>65.251412279220503</c:v>
                </c:pt>
                <c:pt idx="28166">
                  <c:v>65.253729034494</c:v>
                </c:pt>
                <c:pt idx="28167">
                  <c:v>65.256045789767597</c:v>
                </c:pt>
                <c:pt idx="28168">
                  <c:v>65.258362545041095</c:v>
                </c:pt>
                <c:pt idx="28169">
                  <c:v>65.260679300314607</c:v>
                </c:pt>
                <c:pt idx="28170">
                  <c:v>65.262996055588204</c:v>
                </c:pt>
                <c:pt idx="28171">
                  <c:v>65.265312810861701</c:v>
                </c:pt>
                <c:pt idx="28172">
                  <c:v>65.267629566135298</c:v>
                </c:pt>
                <c:pt idx="28173">
                  <c:v>65.269946321408796</c:v>
                </c:pt>
                <c:pt idx="28174">
                  <c:v>65.272263076682293</c:v>
                </c:pt>
                <c:pt idx="28175">
                  <c:v>65.274579831955904</c:v>
                </c:pt>
                <c:pt idx="28176">
                  <c:v>65.276896587229402</c:v>
                </c:pt>
                <c:pt idx="28177">
                  <c:v>65.279213342502999</c:v>
                </c:pt>
                <c:pt idx="28178">
                  <c:v>65.281530097776496</c:v>
                </c:pt>
                <c:pt idx="28179">
                  <c:v>65.283846853049994</c:v>
                </c:pt>
                <c:pt idx="28180">
                  <c:v>65.286163608323605</c:v>
                </c:pt>
                <c:pt idx="28181">
                  <c:v>65.288480363597102</c:v>
                </c:pt>
                <c:pt idx="28182">
                  <c:v>65.290797118870699</c:v>
                </c:pt>
                <c:pt idx="28183">
                  <c:v>65.293113874144197</c:v>
                </c:pt>
                <c:pt idx="28184">
                  <c:v>65.295430629417694</c:v>
                </c:pt>
                <c:pt idx="28185">
                  <c:v>65.297747384691306</c:v>
                </c:pt>
                <c:pt idx="28186">
                  <c:v>65.300064139964803</c:v>
                </c:pt>
                <c:pt idx="28187">
                  <c:v>65.3023808952384</c:v>
                </c:pt>
                <c:pt idx="28188">
                  <c:v>65.304697650511898</c:v>
                </c:pt>
                <c:pt idx="28189">
                  <c:v>65.307014405785395</c:v>
                </c:pt>
                <c:pt idx="28190">
                  <c:v>65.309331161059006</c:v>
                </c:pt>
                <c:pt idx="28191">
                  <c:v>65.311647916332504</c:v>
                </c:pt>
                <c:pt idx="28192">
                  <c:v>65.313964671606101</c:v>
                </c:pt>
                <c:pt idx="28193">
                  <c:v>65.316281426879598</c:v>
                </c:pt>
                <c:pt idx="28194">
                  <c:v>65.318598182153096</c:v>
                </c:pt>
                <c:pt idx="28195">
                  <c:v>65.320914937426707</c:v>
                </c:pt>
                <c:pt idx="28196">
                  <c:v>65.323231692700205</c:v>
                </c:pt>
                <c:pt idx="28197">
                  <c:v>65.325548447973802</c:v>
                </c:pt>
                <c:pt idx="28198">
                  <c:v>65.327865203247299</c:v>
                </c:pt>
                <c:pt idx="28199">
                  <c:v>65.330181958520797</c:v>
                </c:pt>
                <c:pt idx="28200">
                  <c:v>65.332498713794394</c:v>
                </c:pt>
                <c:pt idx="28201">
                  <c:v>65.334815469067905</c:v>
                </c:pt>
                <c:pt idx="28202">
                  <c:v>65.337132224341502</c:v>
                </c:pt>
                <c:pt idx="28203">
                  <c:v>65.339448979615</c:v>
                </c:pt>
                <c:pt idx="28204">
                  <c:v>65.341765734888497</c:v>
                </c:pt>
                <c:pt idx="28205">
                  <c:v>65.344082490162094</c:v>
                </c:pt>
                <c:pt idx="28206">
                  <c:v>65.346399245435606</c:v>
                </c:pt>
                <c:pt idx="28207">
                  <c:v>65.348716000709203</c:v>
                </c:pt>
                <c:pt idx="28208">
                  <c:v>65.3510327559827</c:v>
                </c:pt>
                <c:pt idx="28209">
                  <c:v>65.353349511256198</c:v>
                </c:pt>
                <c:pt idx="28210">
                  <c:v>65.355666266529795</c:v>
                </c:pt>
                <c:pt idx="28211">
                  <c:v>65.357983021803307</c:v>
                </c:pt>
                <c:pt idx="28212">
                  <c:v>65.360299777076904</c:v>
                </c:pt>
                <c:pt idx="28213">
                  <c:v>65.362616532350401</c:v>
                </c:pt>
                <c:pt idx="28214">
                  <c:v>65.364933287623899</c:v>
                </c:pt>
                <c:pt idx="28215">
                  <c:v>65.367250042897496</c:v>
                </c:pt>
                <c:pt idx="28216">
                  <c:v>65.369566798170993</c:v>
                </c:pt>
                <c:pt idx="28217">
                  <c:v>65.371883553444604</c:v>
                </c:pt>
                <c:pt idx="28218">
                  <c:v>65.374200308718102</c:v>
                </c:pt>
                <c:pt idx="28219">
                  <c:v>65.376517063991599</c:v>
                </c:pt>
                <c:pt idx="28220">
                  <c:v>65.378833819265196</c:v>
                </c:pt>
                <c:pt idx="28221">
                  <c:v>65.381150574538694</c:v>
                </c:pt>
                <c:pt idx="28222">
                  <c:v>65.383467329812305</c:v>
                </c:pt>
                <c:pt idx="28223">
                  <c:v>65.385784085085803</c:v>
                </c:pt>
                <c:pt idx="28224">
                  <c:v>65.3881008403593</c:v>
                </c:pt>
                <c:pt idx="28225">
                  <c:v>65.390417595632897</c:v>
                </c:pt>
                <c:pt idx="28226">
                  <c:v>65.392734350906395</c:v>
                </c:pt>
                <c:pt idx="28227">
                  <c:v>65.395051106180006</c:v>
                </c:pt>
                <c:pt idx="28228">
                  <c:v>65.397367861453503</c:v>
                </c:pt>
                <c:pt idx="28229">
                  <c:v>65.399684616727001</c:v>
                </c:pt>
                <c:pt idx="28230">
                  <c:v>65.402001372000598</c:v>
                </c:pt>
                <c:pt idx="28231">
                  <c:v>65.404318127274095</c:v>
                </c:pt>
                <c:pt idx="28232">
                  <c:v>65.406634882547706</c:v>
                </c:pt>
                <c:pt idx="28233">
                  <c:v>65.408951637821204</c:v>
                </c:pt>
                <c:pt idx="28234">
                  <c:v>65.411268393094701</c:v>
                </c:pt>
                <c:pt idx="28235">
                  <c:v>65.413585148368298</c:v>
                </c:pt>
                <c:pt idx="28236">
                  <c:v>65.415901903641796</c:v>
                </c:pt>
                <c:pt idx="28237">
                  <c:v>65.418218658915407</c:v>
                </c:pt>
                <c:pt idx="28238">
                  <c:v>65.420535414188905</c:v>
                </c:pt>
                <c:pt idx="28239">
                  <c:v>65.422852169462402</c:v>
                </c:pt>
                <c:pt idx="28240">
                  <c:v>65.425168924735999</c:v>
                </c:pt>
                <c:pt idx="28241">
                  <c:v>65.427485680009497</c:v>
                </c:pt>
                <c:pt idx="28242">
                  <c:v>65.429802435283094</c:v>
                </c:pt>
                <c:pt idx="28243">
                  <c:v>65.432119190556605</c:v>
                </c:pt>
                <c:pt idx="28244">
                  <c:v>65.434435945830202</c:v>
                </c:pt>
                <c:pt idx="28245">
                  <c:v>65.4367527011037</c:v>
                </c:pt>
                <c:pt idx="28246">
                  <c:v>65.439069456377197</c:v>
                </c:pt>
                <c:pt idx="28247">
                  <c:v>65.441386211650794</c:v>
                </c:pt>
                <c:pt idx="28248">
                  <c:v>65.443702966924306</c:v>
                </c:pt>
                <c:pt idx="28249">
                  <c:v>65.446019722197903</c:v>
                </c:pt>
                <c:pt idx="28250">
                  <c:v>65.4483364774714</c:v>
                </c:pt>
                <c:pt idx="28251">
                  <c:v>65.450653232744898</c:v>
                </c:pt>
                <c:pt idx="28252">
                  <c:v>65.452969988018495</c:v>
                </c:pt>
                <c:pt idx="28253">
                  <c:v>65.455286743292007</c:v>
                </c:pt>
                <c:pt idx="28254">
                  <c:v>65.457603498565604</c:v>
                </c:pt>
                <c:pt idx="28255">
                  <c:v>65.459920253839101</c:v>
                </c:pt>
                <c:pt idx="28256">
                  <c:v>65.462237009112599</c:v>
                </c:pt>
                <c:pt idx="28257">
                  <c:v>65.464553764386196</c:v>
                </c:pt>
                <c:pt idx="28258">
                  <c:v>65.466870519659693</c:v>
                </c:pt>
                <c:pt idx="28259">
                  <c:v>65.469187274933304</c:v>
                </c:pt>
                <c:pt idx="28260">
                  <c:v>65.471504030206802</c:v>
                </c:pt>
                <c:pt idx="28261">
                  <c:v>65.473820785480299</c:v>
                </c:pt>
                <c:pt idx="28262">
                  <c:v>65.476137540753896</c:v>
                </c:pt>
                <c:pt idx="28263">
                  <c:v>65.478454296027394</c:v>
                </c:pt>
                <c:pt idx="28264">
                  <c:v>65.480771051301005</c:v>
                </c:pt>
                <c:pt idx="28265">
                  <c:v>65.483087806574503</c:v>
                </c:pt>
                <c:pt idx="28266">
                  <c:v>65.485404561848</c:v>
                </c:pt>
                <c:pt idx="28267">
                  <c:v>65.487721317121597</c:v>
                </c:pt>
                <c:pt idx="28268">
                  <c:v>65.490038072395095</c:v>
                </c:pt>
                <c:pt idx="28269">
                  <c:v>65.492354827668706</c:v>
                </c:pt>
                <c:pt idx="28270">
                  <c:v>65.494671582942203</c:v>
                </c:pt>
                <c:pt idx="28271">
                  <c:v>65.496988338215701</c:v>
                </c:pt>
                <c:pt idx="28272">
                  <c:v>65.499305093489298</c:v>
                </c:pt>
                <c:pt idx="28273">
                  <c:v>65.501621848762795</c:v>
                </c:pt>
                <c:pt idx="28274">
                  <c:v>65.503938604036406</c:v>
                </c:pt>
                <c:pt idx="28275">
                  <c:v>65.506255359309904</c:v>
                </c:pt>
                <c:pt idx="28276">
                  <c:v>65.508572114583401</c:v>
                </c:pt>
                <c:pt idx="28277">
                  <c:v>65.510888869856998</c:v>
                </c:pt>
                <c:pt idx="28278">
                  <c:v>65.513205625130496</c:v>
                </c:pt>
                <c:pt idx="28279">
                  <c:v>65.515522380404093</c:v>
                </c:pt>
                <c:pt idx="28280">
                  <c:v>65.517839135677605</c:v>
                </c:pt>
                <c:pt idx="28281">
                  <c:v>65.520155890951102</c:v>
                </c:pt>
                <c:pt idx="28282">
                  <c:v>65.522472646224699</c:v>
                </c:pt>
                <c:pt idx="28283">
                  <c:v>65.524789401498197</c:v>
                </c:pt>
                <c:pt idx="28284">
                  <c:v>65.527106156771794</c:v>
                </c:pt>
                <c:pt idx="28285">
                  <c:v>65.529422912045305</c:v>
                </c:pt>
                <c:pt idx="28286">
                  <c:v>65.531739667318803</c:v>
                </c:pt>
                <c:pt idx="28287">
                  <c:v>65.5340564225924</c:v>
                </c:pt>
                <c:pt idx="28288">
                  <c:v>65.536373177865897</c:v>
                </c:pt>
                <c:pt idx="28289">
                  <c:v>65.538689933139494</c:v>
                </c:pt>
                <c:pt idx="28290">
                  <c:v>65.541006688413006</c:v>
                </c:pt>
                <c:pt idx="28291">
                  <c:v>65.543323443686504</c:v>
                </c:pt>
                <c:pt idx="28292">
                  <c:v>65.545640198960101</c:v>
                </c:pt>
                <c:pt idx="28293">
                  <c:v>65.547956954233598</c:v>
                </c:pt>
                <c:pt idx="28294">
                  <c:v>65.550273709507195</c:v>
                </c:pt>
                <c:pt idx="28295">
                  <c:v>65.552590464780707</c:v>
                </c:pt>
                <c:pt idx="28296">
                  <c:v>65.554907220054204</c:v>
                </c:pt>
                <c:pt idx="28297">
                  <c:v>65.557223975327801</c:v>
                </c:pt>
                <c:pt idx="28298">
                  <c:v>65.559540730601299</c:v>
                </c:pt>
                <c:pt idx="28299">
                  <c:v>65.561857485874896</c:v>
                </c:pt>
                <c:pt idx="28300">
                  <c:v>65.564174241148393</c:v>
                </c:pt>
                <c:pt idx="28301">
                  <c:v>65.566490996421905</c:v>
                </c:pt>
                <c:pt idx="28302">
                  <c:v>65.568807751695502</c:v>
                </c:pt>
                <c:pt idx="28303">
                  <c:v>65.571124506968999</c:v>
                </c:pt>
                <c:pt idx="28304">
                  <c:v>65.573441262242596</c:v>
                </c:pt>
                <c:pt idx="28305">
                  <c:v>65.575758017516094</c:v>
                </c:pt>
                <c:pt idx="28306">
                  <c:v>65.578074772789606</c:v>
                </c:pt>
                <c:pt idx="28307">
                  <c:v>65.580391528063203</c:v>
                </c:pt>
                <c:pt idx="28308">
                  <c:v>65.5827082833367</c:v>
                </c:pt>
                <c:pt idx="28309">
                  <c:v>65.585025038610297</c:v>
                </c:pt>
                <c:pt idx="28310">
                  <c:v>65.587341793883795</c:v>
                </c:pt>
                <c:pt idx="28311">
                  <c:v>65.589658549157306</c:v>
                </c:pt>
                <c:pt idx="28312">
                  <c:v>65.591975304430903</c:v>
                </c:pt>
                <c:pt idx="28313">
                  <c:v>65.594292059704401</c:v>
                </c:pt>
                <c:pt idx="28314">
                  <c:v>65.596608814977998</c:v>
                </c:pt>
                <c:pt idx="28315">
                  <c:v>65.598925570251495</c:v>
                </c:pt>
                <c:pt idx="28316">
                  <c:v>65.601242325525007</c:v>
                </c:pt>
                <c:pt idx="28317">
                  <c:v>65.603559080798604</c:v>
                </c:pt>
                <c:pt idx="28318">
                  <c:v>65.605875836072101</c:v>
                </c:pt>
                <c:pt idx="28319">
                  <c:v>65.608192591345698</c:v>
                </c:pt>
                <c:pt idx="28320">
                  <c:v>65.610509346619196</c:v>
                </c:pt>
                <c:pt idx="28321">
                  <c:v>65.612826101892693</c:v>
                </c:pt>
                <c:pt idx="28322">
                  <c:v>65.615142857166305</c:v>
                </c:pt>
                <c:pt idx="28323">
                  <c:v>65.617459612439802</c:v>
                </c:pt>
                <c:pt idx="28324">
                  <c:v>65.619776367713399</c:v>
                </c:pt>
                <c:pt idx="28325">
                  <c:v>65.622093122986897</c:v>
                </c:pt>
                <c:pt idx="28326">
                  <c:v>65.624409878260394</c:v>
                </c:pt>
                <c:pt idx="28327">
                  <c:v>65.626726633534005</c:v>
                </c:pt>
                <c:pt idx="28328">
                  <c:v>65.629043388807503</c:v>
                </c:pt>
                <c:pt idx="28329">
                  <c:v>65.6313601440811</c:v>
                </c:pt>
                <c:pt idx="28330">
                  <c:v>65.633676899354597</c:v>
                </c:pt>
                <c:pt idx="28331">
                  <c:v>65.635993654628095</c:v>
                </c:pt>
                <c:pt idx="28332">
                  <c:v>65.638310409901706</c:v>
                </c:pt>
                <c:pt idx="28333">
                  <c:v>65.640627165175204</c:v>
                </c:pt>
                <c:pt idx="28334">
                  <c:v>65.642943920448801</c:v>
                </c:pt>
                <c:pt idx="28335">
                  <c:v>65.645260675722298</c:v>
                </c:pt>
                <c:pt idx="28336">
                  <c:v>65.647577430995796</c:v>
                </c:pt>
                <c:pt idx="28337">
                  <c:v>65.649894186269407</c:v>
                </c:pt>
                <c:pt idx="28338">
                  <c:v>65.652210941542904</c:v>
                </c:pt>
                <c:pt idx="28339">
                  <c:v>65.654527696816501</c:v>
                </c:pt>
                <c:pt idx="28340">
                  <c:v>65.656844452089999</c:v>
                </c:pt>
                <c:pt idx="28341">
                  <c:v>65.659161207363496</c:v>
                </c:pt>
                <c:pt idx="28342">
                  <c:v>65.661477962637093</c:v>
                </c:pt>
                <c:pt idx="28343">
                  <c:v>65.663794717910605</c:v>
                </c:pt>
                <c:pt idx="28344">
                  <c:v>65.666111473184202</c:v>
                </c:pt>
                <c:pt idx="28345">
                  <c:v>65.668428228457699</c:v>
                </c:pt>
                <c:pt idx="28346">
                  <c:v>65.670744983731197</c:v>
                </c:pt>
                <c:pt idx="28347">
                  <c:v>65.673061739004794</c:v>
                </c:pt>
                <c:pt idx="28348">
                  <c:v>65.675378494278306</c:v>
                </c:pt>
                <c:pt idx="28349">
                  <c:v>65.677695249551903</c:v>
                </c:pt>
                <c:pt idx="28350">
                  <c:v>65.6800120048254</c:v>
                </c:pt>
                <c:pt idx="28351">
                  <c:v>65.682328760098898</c:v>
                </c:pt>
                <c:pt idx="28352">
                  <c:v>65.684645515372495</c:v>
                </c:pt>
                <c:pt idx="28353">
                  <c:v>65.686962270646006</c:v>
                </c:pt>
                <c:pt idx="28354">
                  <c:v>65.689279025919603</c:v>
                </c:pt>
                <c:pt idx="28355">
                  <c:v>65.691595781193101</c:v>
                </c:pt>
                <c:pt idx="28356">
                  <c:v>65.693912536466598</c:v>
                </c:pt>
                <c:pt idx="28357">
                  <c:v>65.696229291740195</c:v>
                </c:pt>
                <c:pt idx="28358">
                  <c:v>65.698546047013707</c:v>
                </c:pt>
                <c:pt idx="28359">
                  <c:v>65.700862802287304</c:v>
                </c:pt>
                <c:pt idx="28360">
                  <c:v>65.703179557560802</c:v>
                </c:pt>
                <c:pt idx="28361">
                  <c:v>65.705496312834299</c:v>
                </c:pt>
                <c:pt idx="28362">
                  <c:v>65.707813068107896</c:v>
                </c:pt>
                <c:pt idx="28363">
                  <c:v>65.710129823381394</c:v>
                </c:pt>
                <c:pt idx="28364">
                  <c:v>65.712446578655005</c:v>
                </c:pt>
                <c:pt idx="28365">
                  <c:v>65.714763333928502</c:v>
                </c:pt>
                <c:pt idx="28366">
                  <c:v>65.717080089202</c:v>
                </c:pt>
                <c:pt idx="28367">
                  <c:v>65.719396844475597</c:v>
                </c:pt>
                <c:pt idx="28368">
                  <c:v>65.721713599749094</c:v>
                </c:pt>
                <c:pt idx="28369">
                  <c:v>65.724030355022705</c:v>
                </c:pt>
                <c:pt idx="28370">
                  <c:v>65.726347110296203</c:v>
                </c:pt>
                <c:pt idx="28371">
                  <c:v>65.7286638655697</c:v>
                </c:pt>
                <c:pt idx="28372">
                  <c:v>65.730980620843297</c:v>
                </c:pt>
                <c:pt idx="28373">
                  <c:v>65.733297376116795</c:v>
                </c:pt>
                <c:pt idx="28374">
                  <c:v>65.735614131390406</c:v>
                </c:pt>
                <c:pt idx="28375">
                  <c:v>65.737930886663904</c:v>
                </c:pt>
                <c:pt idx="28376">
                  <c:v>65.740247641937401</c:v>
                </c:pt>
                <c:pt idx="28377">
                  <c:v>65.742564397210998</c:v>
                </c:pt>
                <c:pt idx="28378">
                  <c:v>65.744881152484496</c:v>
                </c:pt>
                <c:pt idx="28379">
                  <c:v>65.747197907758107</c:v>
                </c:pt>
                <c:pt idx="28380">
                  <c:v>65.749514663031604</c:v>
                </c:pt>
                <c:pt idx="28381">
                  <c:v>65.751831418305102</c:v>
                </c:pt>
                <c:pt idx="28382">
                  <c:v>65.754148173578699</c:v>
                </c:pt>
                <c:pt idx="28383">
                  <c:v>65.756464928852196</c:v>
                </c:pt>
                <c:pt idx="28384">
                  <c:v>65.758781684125793</c:v>
                </c:pt>
                <c:pt idx="28385">
                  <c:v>65.761098439399305</c:v>
                </c:pt>
                <c:pt idx="28386">
                  <c:v>65.763415194672902</c:v>
                </c:pt>
                <c:pt idx="28387">
                  <c:v>65.765731949946399</c:v>
                </c:pt>
                <c:pt idx="28388">
                  <c:v>65.768048705219897</c:v>
                </c:pt>
                <c:pt idx="28389">
                  <c:v>65.770365460493494</c:v>
                </c:pt>
                <c:pt idx="28390">
                  <c:v>65.772682215767006</c:v>
                </c:pt>
                <c:pt idx="28391">
                  <c:v>65.774998971040603</c:v>
                </c:pt>
                <c:pt idx="28392">
                  <c:v>65.7773157263141</c:v>
                </c:pt>
                <c:pt idx="28393">
                  <c:v>65.779632481587598</c:v>
                </c:pt>
                <c:pt idx="28394">
                  <c:v>65.781949236861195</c:v>
                </c:pt>
                <c:pt idx="28395">
                  <c:v>65.784265992134706</c:v>
                </c:pt>
                <c:pt idx="28396">
                  <c:v>65.786582747408303</c:v>
                </c:pt>
                <c:pt idx="28397">
                  <c:v>65.788899502681801</c:v>
                </c:pt>
                <c:pt idx="28398">
                  <c:v>65.791216257955298</c:v>
                </c:pt>
                <c:pt idx="28399">
                  <c:v>65.793533013228895</c:v>
                </c:pt>
                <c:pt idx="28400">
                  <c:v>65.795849768502407</c:v>
                </c:pt>
                <c:pt idx="28401">
                  <c:v>65.798166523776004</c:v>
                </c:pt>
                <c:pt idx="28402">
                  <c:v>65.800483279049502</c:v>
                </c:pt>
                <c:pt idx="28403">
                  <c:v>65.802800034322999</c:v>
                </c:pt>
                <c:pt idx="28404">
                  <c:v>65.805116789596596</c:v>
                </c:pt>
                <c:pt idx="28405">
                  <c:v>65.807433544870094</c:v>
                </c:pt>
                <c:pt idx="28406">
                  <c:v>65.809750300143705</c:v>
                </c:pt>
                <c:pt idx="28407">
                  <c:v>65.812067055417202</c:v>
                </c:pt>
                <c:pt idx="28408">
                  <c:v>65.8143838106907</c:v>
                </c:pt>
                <c:pt idx="28409">
                  <c:v>65.816700565964297</c:v>
                </c:pt>
                <c:pt idx="28410">
                  <c:v>65.819017321237794</c:v>
                </c:pt>
                <c:pt idx="28411">
                  <c:v>65.821334076511405</c:v>
                </c:pt>
                <c:pt idx="28412">
                  <c:v>65.823650831784903</c:v>
                </c:pt>
                <c:pt idx="28413">
                  <c:v>65.8259675870584</c:v>
                </c:pt>
                <c:pt idx="28414">
                  <c:v>65.828284342331997</c:v>
                </c:pt>
                <c:pt idx="28415">
                  <c:v>65.830601097605495</c:v>
                </c:pt>
                <c:pt idx="28416">
                  <c:v>65.832917852879106</c:v>
                </c:pt>
                <c:pt idx="28417">
                  <c:v>65.835234608152604</c:v>
                </c:pt>
                <c:pt idx="28418">
                  <c:v>65.837551363426101</c:v>
                </c:pt>
                <c:pt idx="28419">
                  <c:v>65.839868118699698</c:v>
                </c:pt>
                <c:pt idx="28420">
                  <c:v>65.842184873973196</c:v>
                </c:pt>
                <c:pt idx="28421">
                  <c:v>65.844501629246807</c:v>
                </c:pt>
                <c:pt idx="28422">
                  <c:v>65.846818384520304</c:v>
                </c:pt>
                <c:pt idx="28423">
                  <c:v>65.849135139793802</c:v>
                </c:pt>
                <c:pt idx="28424">
                  <c:v>65.851451895067399</c:v>
                </c:pt>
                <c:pt idx="28425">
                  <c:v>65.853768650340896</c:v>
                </c:pt>
                <c:pt idx="28426">
                  <c:v>65.856085405614493</c:v>
                </c:pt>
                <c:pt idx="28427">
                  <c:v>65.858402160888005</c:v>
                </c:pt>
                <c:pt idx="28428">
                  <c:v>65.860718916161503</c:v>
                </c:pt>
                <c:pt idx="28429">
                  <c:v>65.8630356714351</c:v>
                </c:pt>
                <c:pt idx="28430">
                  <c:v>65.865352426708597</c:v>
                </c:pt>
                <c:pt idx="28431">
                  <c:v>65.867669181982194</c:v>
                </c:pt>
                <c:pt idx="28432">
                  <c:v>65.869985937255706</c:v>
                </c:pt>
                <c:pt idx="28433">
                  <c:v>65.872302692529203</c:v>
                </c:pt>
                <c:pt idx="28434">
                  <c:v>65.8746194478028</c:v>
                </c:pt>
                <c:pt idx="28435">
                  <c:v>65.876936203076298</c:v>
                </c:pt>
                <c:pt idx="28436">
                  <c:v>65.879252958349895</c:v>
                </c:pt>
                <c:pt idx="28437">
                  <c:v>65.881569713623406</c:v>
                </c:pt>
                <c:pt idx="28438">
                  <c:v>65.883886468896904</c:v>
                </c:pt>
                <c:pt idx="28439">
                  <c:v>65.886203224170501</c:v>
                </c:pt>
                <c:pt idx="28440">
                  <c:v>65.888519979443998</c:v>
                </c:pt>
                <c:pt idx="28441">
                  <c:v>65.890836734717595</c:v>
                </c:pt>
                <c:pt idx="28442">
                  <c:v>65.893153489991107</c:v>
                </c:pt>
                <c:pt idx="28443">
                  <c:v>65.895470245264605</c:v>
                </c:pt>
                <c:pt idx="28444">
                  <c:v>65.897787000538202</c:v>
                </c:pt>
                <c:pt idx="28445">
                  <c:v>65.900103755811699</c:v>
                </c:pt>
                <c:pt idx="28446">
                  <c:v>65.902420511085296</c:v>
                </c:pt>
                <c:pt idx="28447">
                  <c:v>65.904737266358794</c:v>
                </c:pt>
                <c:pt idx="28448">
                  <c:v>65.907054021632305</c:v>
                </c:pt>
                <c:pt idx="28449">
                  <c:v>65.909370776905902</c:v>
                </c:pt>
                <c:pt idx="28450">
                  <c:v>65.9116875321794</c:v>
                </c:pt>
                <c:pt idx="28451">
                  <c:v>65.914004287452997</c:v>
                </c:pt>
                <c:pt idx="28452">
                  <c:v>65.916321042726494</c:v>
                </c:pt>
                <c:pt idx="28453">
                  <c:v>65.918637798000006</c:v>
                </c:pt>
                <c:pt idx="28454">
                  <c:v>65.920954553273603</c:v>
                </c:pt>
                <c:pt idx="28455">
                  <c:v>65.9232713085471</c:v>
                </c:pt>
                <c:pt idx="28456">
                  <c:v>65.925588063820697</c:v>
                </c:pt>
                <c:pt idx="28457">
                  <c:v>65.927904819094195</c:v>
                </c:pt>
                <c:pt idx="28458">
                  <c:v>65.930221574367707</c:v>
                </c:pt>
                <c:pt idx="28459">
                  <c:v>65.932538329641304</c:v>
                </c:pt>
                <c:pt idx="28460">
                  <c:v>65.934855084914801</c:v>
                </c:pt>
                <c:pt idx="28461">
                  <c:v>65.937171840188398</c:v>
                </c:pt>
                <c:pt idx="28462">
                  <c:v>65.939488595461896</c:v>
                </c:pt>
                <c:pt idx="28463">
                  <c:v>65.941805350735393</c:v>
                </c:pt>
                <c:pt idx="28464">
                  <c:v>65.944122106009004</c:v>
                </c:pt>
                <c:pt idx="28465">
                  <c:v>65.946438861282502</c:v>
                </c:pt>
                <c:pt idx="28466">
                  <c:v>65.948755616556099</c:v>
                </c:pt>
                <c:pt idx="28467">
                  <c:v>65.951072371829596</c:v>
                </c:pt>
                <c:pt idx="28468">
                  <c:v>65.953389127103094</c:v>
                </c:pt>
                <c:pt idx="28469">
                  <c:v>65.955705882376705</c:v>
                </c:pt>
                <c:pt idx="28470">
                  <c:v>65.958022637650203</c:v>
                </c:pt>
                <c:pt idx="28471">
                  <c:v>65.9603393929238</c:v>
                </c:pt>
                <c:pt idx="28472">
                  <c:v>65.962656148197297</c:v>
                </c:pt>
                <c:pt idx="28473">
                  <c:v>65.964972903470795</c:v>
                </c:pt>
                <c:pt idx="28474">
                  <c:v>65.967289658744406</c:v>
                </c:pt>
                <c:pt idx="28475">
                  <c:v>65.969606414017903</c:v>
                </c:pt>
                <c:pt idx="28476">
                  <c:v>65.9719231692915</c:v>
                </c:pt>
                <c:pt idx="28477">
                  <c:v>65.974239924564998</c:v>
                </c:pt>
                <c:pt idx="28478">
                  <c:v>65.976556679838495</c:v>
                </c:pt>
                <c:pt idx="28479">
                  <c:v>65.978873435112106</c:v>
                </c:pt>
                <c:pt idx="28480">
                  <c:v>65.981190190385604</c:v>
                </c:pt>
                <c:pt idx="28481">
                  <c:v>65.983506945659201</c:v>
                </c:pt>
                <c:pt idx="28482">
                  <c:v>65.985823700932698</c:v>
                </c:pt>
                <c:pt idx="28483">
                  <c:v>65.988140456206196</c:v>
                </c:pt>
                <c:pt idx="28484">
                  <c:v>65.990457211479793</c:v>
                </c:pt>
                <c:pt idx="28485">
                  <c:v>65.992773966753305</c:v>
                </c:pt>
                <c:pt idx="28486">
                  <c:v>65.995090722026902</c:v>
                </c:pt>
                <c:pt idx="28487">
                  <c:v>65.997407477300399</c:v>
                </c:pt>
                <c:pt idx="28488">
                  <c:v>65.999724232573897</c:v>
                </c:pt>
                <c:pt idx="28489">
                  <c:v>66.002040987847494</c:v>
                </c:pt>
                <c:pt idx="28490">
                  <c:v>66.004357743121005</c:v>
                </c:pt>
                <c:pt idx="28491">
                  <c:v>66.006674498394602</c:v>
                </c:pt>
                <c:pt idx="28492">
                  <c:v>66.0089912536681</c:v>
                </c:pt>
                <c:pt idx="28493">
                  <c:v>66.011308008941597</c:v>
                </c:pt>
                <c:pt idx="28494">
                  <c:v>66.013624764215194</c:v>
                </c:pt>
                <c:pt idx="28495">
                  <c:v>66.015941519488706</c:v>
                </c:pt>
                <c:pt idx="28496">
                  <c:v>66.018258274762303</c:v>
                </c:pt>
                <c:pt idx="28497">
                  <c:v>66.020575030035801</c:v>
                </c:pt>
                <c:pt idx="28498">
                  <c:v>66.022891785309298</c:v>
                </c:pt>
                <c:pt idx="28499">
                  <c:v>66.025208540582895</c:v>
                </c:pt>
                <c:pt idx="28500">
                  <c:v>66.027525295856407</c:v>
                </c:pt>
                <c:pt idx="28501">
                  <c:v>66.029842051130004</c:v>
                </c:pt>
                <c:pt idx="28502">
                  <c:v>66.032158806403501</c:v>
                </c:pt>
                <c:pt idx="28503">
                  <c:v>66.034475561676999</c:v>
                </c:pt>
                <c:pt idx="28504">
                  <c:v>66.036792316950596</c:v>
                </c:pt>
                <c:pt idx="28505">
                  <c:v>66.039109072224093</c:v>
                </c:pt>
                <c:pt idx="28506">
                  <c:v>66.041425827497704</c:v>
                </c:pt>
                <c:pt idx="28507">
                  <c:v>66.043742582771202</c:v>
                </c:pt>
                <c:pt idx="28508">
                  <c:v>66.046059338044699</c:v>
                </c:pt>
                <c:pt idx="28509">
                  <c:v>66.048376093318296</c:v>
                </c:pt>
                <c:pt idx="28510">
                  <c:v>66.050692848591794</c:v>
                </c:pt>
                <c:pt idx="28511">
                  <c:v>66.053009603865405</c:v>
                </c:pt>
                <c:pt idx="28512">
                  <c:v>66.055326359138903</c:v>
                </c:pt>
                <c:pt idx="28513">
                  <c:v>66.0576431144124</c:v>
                </c:pt>
                <c:pt idx="28514">
                  <c:v>66.059959869685997</c:v>
                </c:pt>
                <c:pt idx="28515">
                  <c:v>66.062276624959495</c:v>
                </c:pt>
                <c:pt idx="28516">
                  <c:v>66.064593380233106</c:v>
                </c:pt>
                <c:pt idx="28517">
                  <c:v>66.066910135506603</c:v>
                </c:pt>
                <c:pt idx="28518">
                  <c:v>66.069226890780101</c:v>
                </c:pt>
                <c:pt idx="28519">
                  <c:v>66.071543646053698</c:v>
                </c:pt>
                <c:pt idx="28520">
                  <c:v>66.073860401327195</c:v>
                </c:pt>
                <c:pt idx="28521">
                  <c:v>66.076177156600806</c:v>
                </c:pt>
                <c:pt idx="28522">
                  <c:v>66.078493911874304</c:v>
                </c:pt>
                <c:pt idx="28523">
                  <c:v>66.080810667147801</c:v>
                </c:pt>
                <c:pt idx="28524">
                  <c:v>66.083127422421398</c:v>
                </c:pt>
                <c:pt idx="28525">
                  <c:v>66.085444177694896</c:v>
                </c:pt>
                <c:pt idx="28526">
                  <c:v>66.087760932968493</c:v>
                </c:pt>
                <c:pt idx="28527">
                  <c:v>66.090077688242005</c:v>
                </c:pt>
                <c:pt idx="28528">
                  <c:v>66.092394443515502</c:v>
                </c:pt>
                <c:pt idx="28529">
                  <c:v>66.094711198789099</c:v>
                </c:pt>
                <c:pt idx="28530">
                  <c:v>66.097027954062597</c:v>
                </c:pt>
                <c:pt idx="28531">
                  <c:v>66.099344709336194</c:v>
                </c:pt>
                <c:pt idx="28532">
                  <c:v>66.101661464609705</c:v>
                </c:pt>
                <c:pt idx="28533">
                  <c:v>66.103978219883302</c:v>
                </c:pt>
                <c:pt idx="28534">
                  <c:v>66.1062949751568</c:v>
                </c:pt>
                <c:pt idx="28535">
                  <c:v>66.108611730430297</c:v>
                </c:pt>
                <c:pt idx="28536">
                  <c:v>66.110928485703894</c:v>
                </c:pt>
                <c:pt idx="28537">
                  <c:v>66.113245240977406</c:v>
                </c:pt>
                <c:pt idx="28538">
                  <c:v>66.115561996251003</c:v>
                </c:pt>
                <c:pt idx="28539">
                  <c:v>66.117878751524501</c:v>
                </c:pt>
                <c:pt idx="28540">
                  <c:v>66.120195506797998</c:v>
                </c:pt>
                <c:pt idx="28541">
                  <c:v>66.122512262071595</c:v>
                </c:pt>
                <c:pt idx="28542">
                  <c:v>66.124829017345107</c:v>
                </c:pt>
                <c:pt idx="28543">
                  <c:v>66.127145772618704</c:v>
                </c:pt>
                <c:pt idx="28544">
                  <c:v>66.129462527892201</c:v>
                </c:pt>
                <c:pt idx="28545">
                  <c:v>66.131779283165699</c:v>
                </c:pt>
                <c:pt idx="28546">
                  <c:v>66.134096038439296</c:v>
                </c:pt>
                <c:pt idx="28547">
                  <c:v>66.136412793712793</c:v>
                </c:pt>
                <c:pt idx="28548">
                  <c:v>66.138729548986404</c:v>
                </c:pt>
                <c:pt idx="28549">
                  <c:v>66.141046304259902</c:v>
                </c:pt>
                <c:pt idx="28550">
                  <c:v>66.143363059533399</c:v>
                </c:pt>
                <c:pt idx="28551">
                  <c:v>66.145679814806996</c:v>
                </c:pt>
                <c:pt idx="28552">
                  <c:v>66.147996570080494</c:v>
                </c:pt>
                <c:pt idx="28553">
                  <c:v>66.150313325354105</c:v>
                </c:pt>
                <c:pt idx="28554">
                  <c:v>66.152630080627603</c:v>
                </c:pt>
                <c:pt idx="28555">
                  <c:v>66.1549468359011</c:v>
                </c:pt>
                <c:pt idx="28556">
                  <c:v>66.157263591174697</c:v>
                </c:pt>
                <c:pt idx="28557">
                  <c:v>66.159580346448195</c:v>
                </c:pt>
                <c:pt idx="28558">
                  <c:v>66.161897101721806</c:v>
                </c:pt>
                <c:pt idx="28559">
                  <c:v>66.164213856995303</c:v>
                </c:pt>
                <c:pt idx="28560">
                  <c:v>66.166530612268801</c:v>
                </c:pt>
                <c:pt idx="28561">
                  <c:v>66.168847367542398</c:v>
                </c:pt>
                <c:pt idx="28562">
                  <c:v>66.171164122815895</c:v>
                </c:pt>
                <c:pt idx="28563">
                  <c:v>66.173480878089507</c:v>
                </c:pt>
                <c:pt idx="28564">
                  <c:v>66.175797633363004</c:v>
                </c:pt>
                <c:pt idx="28565">
                  <c:v>66.178114388636502</c:v>
                </c:pt>
                <c:pt idx="28566">
                  <c:v>66.180431143910099</c:v>
                </c:pt>
                <c:pt idx="28567">
                  <c:v>66.182747899183596</c:v>
                </c:pt>
                <c:pt idx="28568">
                  <c:v>66.185064654457193</c:v>
                </c:pt>
                <c:pt idx="28569">
                  <c:v>66.187381409730705</c:v>
                </c:pt>
                <c:pt idx="28570">
                  <c:v>66.189698165004202</c:v>
                </c:pt>
                <c:pt idx="28571">
                  <c:v>66.192014920277799</c:v>
                </c:pt>
                <c:pt idx="28572">
                  <c:v>66.194331675551297</c:v>
                </c:pt>
                <c:pt idx="28573">
                  <c:v>66.196648430824894</c:v>
                </c:pt>
                <c:pt idx="28574">
                  <c:v>66.198965186098405</c:v>
                </c:pt>
                <c:pt idx="28575">
                  <c:v>66.201281941371903</c:v>
                </c:pt>
                <c:pt idx="28576">
                  <c:v>66.2035986966455</c:v>
                </c:pt>
                <c:pt idx="28577">
                  <c:v>66.205915451918997</c:v>
                </c:pt>
                <c:pt idx="28578">
                  <c:v>66.208232207192594</c:v>
                </c:pt>
                <c:pt idx="28579">
                  <c:v>66.210548962466106</c:v>
                </c:pt>
                <c:pt idx="28580">
                  <c:v>66.212865717739604</c:v>
                </c:pt>
                <c:pt idx="28581">
                  <c:v>66.215182473013201</c:v>
                </c:pt>
                <c:pt idx="28582">
                  <c:v>66.217499228286698</c:v>
                </c:pt>
                <c:pt idx="28583">
                  <c:v>66.219815983560295</c:v>
                </c:pt>
                <c:pt idx="28584">
                  <c:v>66.222132738833807</c:v>
                </c:pt>
                <c:pt idx="28585">
                  <c:v>66.224449494107304</c:v>
                </c:pt>
                <c:pt idx="28586">
                  <c:v>66.226766249380901</c:v>
                </c:pt>
                <c:pt idx="28587">
                  <c:v>66.229083004654399</c:v>
                </c:pt>
                <c:pt idx="28588">
                  <c:v>66.231399759927996</c:v>
                </c:pt>
                <c:pt idx="28589">
                  <c:v>66.233716515201493</c:v>
                </c:pt>
                <c:pt idx="28590">
                  <c:v>66.236033270475005</c:v>
                </c:pt>
                <c:pt idx="28591">
                  <c:v>66.238350025748602</c:v>
                </c:pt>
                <c:pt idx="28592">
                  <c:v>66.240666781022099</c:v>
                </c:pt>
                <c:pt idx="28593">
                  <c:v>66.242983536295696</c:v>
                </c:pt>
                <c:pt idx="28594">
                  <c:v>66.245300291569194</c:v>
                </c:pt>
                <c:pt idx="28595">
                  <c:v>66.247617046842706</c:v>
                </c:pt>
                <c:pt idx="28596">
                  <c:v>66.249933802116303</c:v>
                </c:pt>
                <c:pt idx="28597">
                  <c:v>66.2522505573898</c:v>
                </c:pt>
                <c:pt idx="28598">
                  <c:v>66.254567312663397</c:v>
                </c:pt>
                <c:pt idx="28599">
                  <c:v>66.256884067936895</c:v>
                </c:pt>
                <c:pt idx="28600">
                  <c:v>66.259200823210406</c:v>
                </c:pt>
                <c:pt idx="28601">
                  <c:v>66.261517578484003</c:v>
                </c:pt>
                <c:pt idx="28602">
                  <c:v>66.263834333757501</c:v>
                </c:pt>
                <c:pt idx="28603">
                  <c:v>66.266151089031098</c:v>
                </c:pt>
                <c:pt idx="28604">
                  <c:v>66.268467844304595</c:v>
                </c:pt>
                <c:pt idx="28605">
                  <c:v>66.270784599578107</c:v>
                </c:pt>
                <c:pt idx="28606">
                  <c:v>66.273101354851704</c:v>
                </c:pt>
                <c:pt idx="28607">
                  <c:v>66.275418110125202</c:v>
                </c:pt>
                <c:pt idx="28608">
                  <c:v>66.277734865398799</c:v>
                </c:pt>
                <c:pt idx="28609">
                  <c:v>66.280051620672296</c:v>
                </c:pt>
                <c:pt idx="28610">
                  <c:v>66.282368375945794</c:v>
                </c:pt>
                <c:pt idx="28611">
                  <c:v>66.284685131219405</c:v>
                </c:pt>
                <c:pt idx="28612">
                  <c:v>66.287001886492902</c:v>
                </c:pt>
                <c:pt idx="28613">
                  <c:v>66.289318641766499</c:v>
                </c:pt>
                <c:pt idx="28614">
                  <c:v>66.291635397039997</c:v>
                </c:pt>
                <c:pt idx="28615">
                  <c:v>66.293952152313494</c:v>
                </c:pt>
                <c:pt idx="28616">
                  <c:v>66.296268907587105</c:v>
                </c:pt>
                <c:pt idx="28617">
                  <c:v>66.298585662860603</c:v>
                </c:pt>
                <c:pt idx="28618">
                  <c:v>66.3009024181342</c:v>
                </c:pt>
                <c:pt idx="28619">
                  <c:v>66.303219173407697</c:v>
                </c:pt>
                <c:pt idx="28620">
                  <c:v>66.305535928681195</c:v>
                </c:pt>
                <c:pt idx="28621">
                  <c:v>66.307852683954806</c:v>
                </c:pt>
                <c:pt idx="28622">
                  <c:v>66.310169439228304</c:v>
                </c:pt>
                <c:pt idx="28623">
                  <c:v>66.312486194501901</c:v>
                </c:pt>
                <c:pt idx="28624">
                  <c:v>66.314802949775398</c:v>
                </c:pt>
                <c:pt idx="28625">
                  <c:v>66.317119705048896</c:v>
                </c:pt>
                <c:pt idx="28626">
                  <c:v>66.319436460322507</c:v>
                </c:pt>
                <c:pt idx="28627">
                  <c:v>66.321753215596004</c:v>
                </c:pt>
                <c:pt idx="28628">
                  <c:v>66.324069970869601</c:v>
                </c:pt>
                <c:pt idx="28629">
                  <c:v>66.326386726143099</c:v>
                </c:pt>
                <c:pt idx="28630">
                  <c:v>66.328703481416596</c:v>
                </c:pt>
                <c:pt idx="28631">
                  <c:v>66.331020236690193</c:v>
                </c:pt>
                <c:pt idx="28632">
                  <c:v>66.333336991963705</c:v>
                </c:pt>
                <c:pt idx="28633">
                  <c:v>66.335653747237302</c:v>
                </c:pt>
                <c:pt idx="28634">
                  <c:v>66.3379705025108</c:v>
                </c:pt>
                <c:pt idx="28635">
                  <c:v>66.340287257784297</c:v>
                </c:pt>
                <c:pt idx="28636">
                  <c:v>66.342604013057894</c:v>
                </c:pt>
                <c:pt idx="28637">
                  <c:v>66.344920768331406</c:v>
                </c:pt>
                <c:pt idx="28638">
                  <c:v>66.347237523605003</c:v>
                </c:pt>
                <c:pt idx="28639">
                  <c:v>66.3495542788785</c:v>
                </c:pt>
                <c:pt idx="28640">
                  <c:v>66.351871034151998</c:v>
                </c:pt>
                <c:pt idx="28641">
                  <c:v>66.354187789425595</c:v>
                </c:pt>
                <c:pt idx="28642">
                  <c:v>66.356504544699106</c:v>
                </c:pt>
                <c:pt idx="28643">
                  <c:v>66.358821299972703</c:v>
                </c:pt>
                <c:pt idx="28644">
                  <c:v>66.361138055246201</c:v>
                </c:pt>
                <c:pt idx="28645">
                  <c:v>66.363454810519698</c:v>
                </c:pt>
                <c:pt idx="28646">
                  <c:v>66.365771565793295</c:v>
                </c:pt>
                <c:pt idx="28647">
                  <c:v>66.368088321066793</c:v>
                </c:pt>
                <c:pt idx="28648">
                  <c:v>66.370405076340404</c:v>
                </c:pt>
                <c:pt idx="28649">
                  <c:v>66.372721831613902</c:v>
                </c:pt>
                <c:pt idx="28650">
                  <c:v>66.375038586887399</c:v>
                </c:pt>
                <c:pt idx="28651">
                  <c:v>66.377355342160996</c:v>
                </c:pt>
                <c:pt idx="28652">
                  <c:v>66.379672097434494</c:v>
                </c:pt>
                <c:pt idx="28653">
                  <c:v>66.381988852708105</c:v>
                </c:pt>
                <c:pt idx="28654">
                  <c:v>66.384305607981602</c:v>
                </c:pt>
                <c:pt idx="28655">
                  <c:v>66.3866223632551</c:v>
                </c:pt>
                <c:pt idx="28656">
                  <c:v>66.388939118528697</c:v>
                </c:pt>
                <c:pt idx="28657">
                  <c:v>66.391255873802194</c:v>
                </c:pt>
                <c:pt idx="28658">
                  <c:v>66.393572629075805</c:v>
                </c:pt>
                <c:pt idx="28659">
                  <c:v>66.395889384349303</c:v>
                </c:pt>
                <c:pt idx="28660">
                  <c:v>66.3982061396228</c:v>
                </c:pt>
                <c:pt idx="28661">
                  <c:v>66.400522894896397</c:v>
                </c:pt>
                <c:pt idx="28662">
                  <c:v>66.402839650169895</c:v>
                </c:pt>
                <c:pt idx="28663">
                  <c:v>66.405156405443506</c:v>
                </c:pt>
                <c:pt idx="28664">
                  <c:v>66.407473160717004</c:v>
                </c:pt>
                <c:pt idx="28665">
                  <c:v>66.409789915990501</c:v>
                </c:pt>
                <c:pt idx="28666">
                  <c:v>66.412106671264098</c:v>
                </c:pt>
                <c:pt idx="28667">
                  <c:v>66.414423426537596</c:v>
                </c:pt>
                <c:pt idx="28668">
                  <c:v>66.416740181811207</c:v>
                </c:pt>
                <c:pt idx="28669">
                  <c:v>66.419056937084704</c:v>
                </c:pt>
                <c:pt idx="28670">
                  <c:v>66.421373692358202</c:v>
                </c:pt>
                <c:pt idx="28671">
                  <c:v>66.423690447631799</c:v>
                </c:pt>
                <c:pt idx="28672">
                  <c:v>66.426007202905296</c:v>
                </c:pt>
                <c:pt idx="28673">
                  <c:v>66.428323958178893</c:v>
                </c:pt>
                <c:pt idx="28674">
                  <c:v>66.430640713452405</c:v>
                </c:pt>
                <c:pt idx="28675">
                  <c:v>66.432957468726002</c:v>
                </c:pt>
                <c:pt idx="28676">
                  <c:v>66.4352742239995</c:v>
                </c:pt>
                <c:pt idx="28677">
                  <c:v>66.437590979272997</c:v>
                </c:pt>
                <c:pt idx="28678">
                  <c:v>66.439907734546594</c:v>
                </c:pt>
                <c:pt idx="28679">
                  <c:v>66.442224489820106</c:v>
                </c:pt>
                <c:pt idx="28680">
                  <c:v>66.444541245093703</c:v>
                </c:pt>
                <c:pt idx="28681">
                  <c:v>66.4468580003672</c:v>
                </c:pt>
                <c:pt idx="28682">
                  <c:v>66.449174755640698</c:v>
                </c:pt>
                <c:pt idx="28683">
                  <c:v>66.451491510914295</c:v>
                </c:pt>
                <c:pt idx="28684">
                  <c:v>66.453808266187806</c:v>
                </c:pt>
                <c:pt idx="28685">
                  <c:v>66.456125021461403</c:v>
                </c:pt>
                <c:pt idx="28686">
                  <c:v>66.458441776734901</c:v>
                </c:pt>
                <c:pt idx="28687">
                  <c:v>66.460758532008398</c:v>
                </c:pt>
                <c:pt idx="28688">
                  <c:v>66.463075287281995</c:v>
                </c:pt>
                <c:pt idx="28689">
                  <c:v>66.465392042555493</c:v>
                </c:pt>
                <c:pt idx="28690">
                  <c:v>66.467708797829104</c:v>
                </c:pt>
                <c:pt idx="28691">
                  <c:v>66.470025553102602</c:v>
                </c:pt>
                <c:pt idx="28692">
                  <c:v>66.472342308376099</c:v>
                </c:pt>
                <c:pt idx="28693">
                  <c:v>66.474659063649696</c:v>
                </c:pt>
                <c:pt idx="28694">
                  <c:v>66.476975818923194</c:v>
                </c:pt>
                <c:pt idx="28695">
                  <c:v>66.479292574196805</c:v>
                </c:pt>
                <c:pt idx="28696">
                  <c:v>66.481609329470302</c:v>
                </c:pt>
                <c:pt idx="28697">
                  <c:v>66.4839260847438</c:v>
                </c:pt>
                <c:pt idx="28698">
                  <c:v>66.486242840017397</c:v>
                </c:pt>
                <c:pt idx="28699">
                  <c:v>66.488559595290894</c:v>
                </c:pt>
                <c:pt idx="28700">
                  <c:v>66.490876350564506</c:v>
                </c:pt>
                <c:pt idx="28701">
                  <c:v>66.493193105838003</c:v>
                </c:pt>
                <c:pt idx="28702">
                  <c:v>66.495509861111501</c:v>
                </c:pt>
                <c:pt idx="28703">
                  <c:v>66.497826616385098</c:v>
                </c:pt>
                <c:pt idx="28704">
                  <c:v>66.500143371658595</c:v>
                </c:pt>
                <c:pt idx="28705">
                  <c:v>66.502460126932206</c:v>
                </c:pt>
                <c:pt idx="28706">
                  <c:v>66.504776882205704</c:v>
                </c:pt>
                <c:pt idx="28707">
                  <c:v>66.507093637479201</c:v>
                </c:pt>
                <c:pt idx="28708">
                  <c:v>66.509410392752798</c:v>
                </c:pt>
                <c:pt idx="28709">
                  <c:v>66.511727148026296</c:v>
                </c:pt>
                <c:pt idx="28710">
                  <c:v>66.514043903299907</c:v>
                </c:pt>
                <c:pt idx="28711">
                  <c:v>66.516360658573404</c:v>
                </c:pt>
                <c:pt idx="28712">
                  <c:v>66.518677413846902</c:v>
                </c:pt>
                <c:pt idx="28713">
                  <c:v>66.520994169120499</c:v>
                </c:pt>
                <c:pt idx="28714">
                  <c:v>66.523310924393996</c:v>
                </c:pt>
                <c:pt idx="28715">
                  <c:v>66.525627679667593</c:v>
                </c:pt>
                <c:pt idx="28716">
                  <c:v>66.527944434941105</c:v>
                </c:pt>
                <c:pt idx="28717">
                  <c:v>66.530261190214603</c:v>
                </c:pt>
                <c:pt idx="28718">
                  <c:v>66.5325779454882</c:v>
                </c:pt>
                <c:pt idx="28719">
                  <c:v>66.534894700761697</c:v>
                </c:pt>
                <c:pt idx="28720">
                  <c:v>66.537211456035294</c:v>
                </c:pt>
                <c:pt idx="28721">
                  <c:v>66.539528211308806</c:v>
                </c:pt>
                <c:pt idx="28722">
                  <c:v>66.541844966582303</c:v>
                </c:pt>
                <c:pt idx="28723">
                  <c:v>66.5441617218559</c:v>
                </c:pt>
                <c:pt idx="28724">
                  <c:v>66.546478477129398</c:v>
                </c:pt>
                <c:pt idx="28725">
                  <c:v>66.548795232402995</c:v>
                </c:pt>
                <c:pt idx="28726">
                  <c:v>66.551111987676506</c:v>
                </c:pt>
                <c:pt idx="28727">
                  <c:v>66.553428742950004</c:v>
                </c:pt>
                <c:pt idx="28728">
                  <c:v>66.555745498223601</c:v>
                </c:pt>
                <c:pt idx="28729">
                  <c:v>66.558062253497098</c:v>
                </c:pt>
                <c:pt idx="28730">
                  <c:v>66.560379008770695</c:v>
                </c:pt>
                <c:pt idx="28731">
                  <c:v>66.562695764044193</c:v>
                </c:pt>
                <c:pt idx="28732">
                  <c:v>66.565012519317705</c:v>
                </c:pt>
                <c:pt idx="28733">
                  <c:v>66.567329274591302</c:v>
                </c:pt>
                <c:pt idx="28734">
                  <c:v>66.569646029864799</c:v>
                </c:pt>
                <c:pt idx="28735">
                  <c:v>66.571962785138396</c:v>
                </c:pt>
                <c:pt idx="28736">
                  <c:v>66.574279540411894</c:v>
                </c:pt>
                <c:pt idx="28737">
                  <c:v>66.576596295685405</c:v>
                </c:pt>
                <c:pt idx="28738">
                  <c:v>66.578913050959002</c:v>
                </c:pt>
                <c:pt idx="28739">
                  <c:v>66.5812298062325</c:v>
                </c:pt>
                <c:pt idx="28740">
                  <c:v>66.583546561506097</c:v>
                </c:pt>
                <c:pt idx="28741">
                  <c:v>66.585863316779594</c:v>
                </c:pt>
                <c:pt idx="28742">
                  <c:v>66.588180072053106</c:v>
                </c:pt>
                <c:pt idx="28743">
                  <c:v>66.590496827326703</c:v>
                </c:pt>
                <c:pt idx="28744">
                  <c:v>66.592813582600201</c:v>
                </c:pt>
                <c:pt idx="28745">
                  <c:v>66.595130337873798</c:v>
                </c:pt>
                <c:pt idx="28746">
                  <c:v>66.597447093147295</c:v>
                </c:pt>
                <c:pt idx="28747">
                  <c:v>66.599763848420807</c:v>
                </c:pt>
                <c:pt idx="28748">
                  <c:v>66.602080603694404</c:v>
                </c:pt>
                <c:pt idx="28749">
                  <c:v>66.604397358967901</c:v>
                </c:pt>
                <c:pt idx="28750">
                  <c:v>66.606714114241498</c:v>
                </c:pt>
                <c:pt idx="28751">
                  <c:v>66.609030869514996</c:v>
                </c:pt>
                <c:pt idx="28752">
                  <c:v>66.611347624788493</c:v>
                </c:pt>
                <c:pt idx="28753">
                  <c:v>66.613664380062104</c:v>
                </c:pt>
                <c:pt idx="28754">
                  <c:v>66.615981135335602</c:v>
                </c:pt>
                <c:pt idx="28755">
                  <c:v>66.618297890609199</c:v>
                </c:pt>
                <c:pt idx="28756">
                  <c:v>66.620614645882696</c:v>
                </c:pt>
                <c:pt idx="28757">
                  <c:v>66.622931401156194</c:v>
                </c:pt>
                <c:pt idx="28758">
                  <c:v>66.625248156429805</c:v>
                </c:pt>
                <c:pt idx="28759">
                  <c:v>66.627564911703303</c:v>
                </c:pt>
                <c:pt idx="28760">
                  <c:v>66.6298816669769</c:v>
                </c:pt>
                <c:pt idx="28761">
                  <c:v>66.632198422250397</c:v>
                </c:pt>
                <c:pt idx="28762">
                  <c:v>66.634515177523895</c:v>
                </c:pt>
                <c:pt idx="28763">
                  <c:v>66.636831932797506</c:v>
                </c:pt>
                <c:pt idx="28764">
                  <c:v>66.639148688071003</c:v>
                </c:pt>
                <c:pt idx="28765">
                  <c:v>66.6414654433446</c:v>
                </c:pt>
                <c:pt idx="28766">
                  <c:v>66.643782198618098</c:v>
                </c:pt>
                <c:pt idx="28767">
                  <c:v>66.646098953891595</c:v>
                </c:pt>
                <c:pt idx="28768">
                  <c:v>66.648415709165207</c:v>
                </c:pt>
                <c:pt idx="28769">
                  <c:v>66.650732464438704</c:v>
                </c:pt>
                <c:pt idx="28770">
                  <c:v>66.653049219712301</c:v>
                </c:pt>
                <c:pt idx="28771">
                  <c:v>66.655365974985799</c:v>
                </c:pt>
                <c:pt idx="28772">
                  <c:v>66.657682730259296</c:v>
                </c:pt>
                <c:pt idx="28773">
                  <c:v>66.659999485532893</c:v>
                </c:pt>
                <c:pt idx="28774">
                  <c:v>66.662316240806405</c:v>
                </c:pt>
                <c:pt idx="28775">
                  <c:v>66.664632996080002</c:v>
                </c:pt>
                <c:pt idx="28776">
                  <c:v>66.666949751353499</c:v>
                </c:pt>
                <c:pt idx="28777">
                  <c:v>66.669266506626997</c:v>
                </c:pt>
                <c:pt idx="28778">
                  <c:v>66.671583261900594</c:v>
                </c:pt>
                <c:pt idx="28779">
                  <c:v>66.673900017174105</c:v>
                </c:pt>
                <c:pt idx="28780">
                  <c:v>66.676216772447702</c:v>
                </c:pt>
                <c:pt idx="28781">
                  <c:v>66.6785335277212</c:v>
                </c:pt>
                <c:pt idx="28782">
                  <c:v>66.680850282994697</c:v>
                </c:pt>
                <c:pt idx="28783">
                  <c:v>66.683167038268294</c:v>
                </c:pt>
                <c:pt idx="28784">
                  <c:v>66.685483793541806</c:v>
                </c:pt>
                <c:pt idx="28785">
                  <c:v>66.687800548815403</c:v>
                </c:pt>
                <c:pt idx="28786">
                  <c:v>66.690117304088901</c:v>
                </c:pt>
                <c:pt idx="28787">
                  <c:v>66.692434059362398</c:v>
                </c:pt>
                <c:pt idx="28788">
                  <c:v>66.694750814635995</c:v>
                </c:pt>
                <c:pt idx="28789">
                  <c:v>66.697067569909507</c:v>
                </c:pt>
                <c:pt idx="28790">
                  <c:v>66.699384325183104</c:v>
                </c:pt>
                <c:pt idx="28791">
                  <c:v>66.701701080456601</c:v>
                </c:pt>
                <c:pt idx="28792">
                  <c:v>66.704017835730099</c:v>
                </c:pt>
                <c:pt idx="28793">
                  <c:v>66.706334591003696</c:v>
                </c:pt>
                <c:pt idx="28794">
                  <c:v>66.708651346277193</c:v>
                </c:pt>
                <c:pt idx="28795">
                  <c:v>66.710968101550804</c:v>
                </c:pt>
                <c:pt idx="28796">
                  <c:v>66.713284856824302</c:v>
                </c:pt>
                <c:pt idx="28797">
                  <c:v>66.715601612097799</c:v>
                </c:pt>
                <c:pt idx="28798">
                  <c:v>66.717918367371396</c:v>
                </c:pt>
                <c:pt idx="28799">
                  <c:v>66.720235122644894</c:v>
                </c:pt>
                <c:pt idx="28800">
                  <c:v>66.722551877918505</c:v>
                </c:pt>
                <c:pt idx="28801">
                  <c:v>66.724868633192003</c:v>
                </c:pt>
                <c:pt idx="28802">
                  <c:v>66.7271853884655</c:v>
                </c:pt>
                <c:pt idx="28803">
                  <c:v>66.729502143739097</c:v>
                </c:pt>
                <c:pt idx="28804">
                  <c:v>66.731818899012595</c:v>
                </c:pt>
                <c:pt idx="28805">
                  <c:v>66.734135654286206</c:v>
                </c:pt>
                <c:pt idx="28806">
                  <c:v>66.736452409559703</c:v>
                </c:pt>
                <c:pt idx="28807">
                  <c:v>66.738769164833201</c:v>
                </c:pt>
                <c:pt idx="28808">
                  <c:v>66.741085920106798</c:v>
                </c:pt>
                <c:pt idx="28809">
                  <c:v>66.743402675380295</c:v>
                </c:pt>
                <c:pt idx="28810">
                  <c:v>66.745719430653907</c:v>
                </c:pt>
                <c:pt idx="28811">
                  <c:v>66.748036185927404</c:v>
                </c:pt>
                <c:pt idx="28812">
                  <c:v>66.750352941200902</c:v>
                </c:pt>
                <c:pt idx="28813">
                  <c:v>66.752669696474499</c:v>
                </c:pt>
                <c:pt idx="28814">
                  <c:v>66.754986451747996</c:v>
                </c:pt>
                <c:pt idx="28815">
                  <c:v>66.757303207021593</c:v>
                </c:pt>
                <c:pt idx="28816">
                  <c:v>66.759619962295105</c:v>
                </c:pt>
                <c:pt idx="28817">
                  <c:v>66.761936717568602</c:v>
                </c:pt>
                <c:pt idx="28818">
                  <c:v>66.764253472842199</c:v>
                </c:pt>
                <c:pt idx="28819">
                  <c:v>66.766570228115697</c:v>
                </c:pt>
                <c:pt idx="28820">
                  <c:v>66.768886983389294</c:v>
                </c:pt>
                <c:pt idx="28821">
                  <c:v>66.771203738662805</c:v>
                </c:pt>
                <c:pt idx="28822">
                  <c:v>66.773520493936402</c:v>
                </c:pt>
                <c:pt idx="28823">
                  <c:v>66.7758372492099</c:v>
                </c:pt>
                <c:pt idx="28824">
                  <c:v>66.778154004483397</c:v>
                </c:pt>
                <c:pt idx="28825">
                  <c:v>66.780470759756994</c:v>
                </c:pt>
                <c:pt idx="28826">
                  <c:v>66.782787515030506</c:v>
                </c:pt>
                <c:pt idx="28827">
                  <c:v>66.785104270304103</c:v>
                </c:pt>
                <c:pt idx="28828">
                  <c:v>66.787421025577601</c:v>
                </c:pt>
                <c:pt idx="28829">
                  <c:v>66.789737780851098</c:v>
                </c:pt>
                <c:pt idx="28830">
                  <c:v>66.792054536124695</c:v>
                </c:pt>
                <c:pt idx="28831">
                  <c:v>66.794371291398207</c:v>
                </c:pt>
                <c:pt idx="28832">
                  <c:v>66.796688046671804</c:v>
                </c:pt>
                <c:pt idx="28833">
                  <c:v>66.799004801945301</c:v>
                </c:pt>
                <c:pt idx="28834">
                  <c:v>66.801321557218799</c:v>
                </c:pt>
                <c:pt idx="28835">
                  <c:v>66.803638312492396</c:v>
                </c:pt>
                <c:pt idx="28836">
                  <c:v>66.805955067765893</c:v>
                </c:pt>
                <c:pt idx="28837">
                  <c:v>66.808271823039505</c:v>
                </c:pt>
                <c:pt idx="28838">
                  <c:v>66.810588578313002</c:v>
                </c:pt>
                <c:pt idx="28839">
                  <c:v>66.8129053335865</c:v>
                </c:pt>
                <c:pt idx="28840">
                  <c:v>66.815222088860097</c:v>
                </c:pt>
                <c:pt idx="28841">
                  <c:v>66.817538844133594</c:v>
                </c:pt>
                <c:pt idx="28842">
                  <c:v>66.819855599407205</c:v>
                </c:pt>
                <c:pt idx="28843">
                  <c:v>66.822172354680703</c:v>
                </c:pt>
                <c:pt idx="28844">
                  <c:v>66.8244891099542</c:v>
                </c:pt>
                <c:pt idx="28845">
                  <c:v>66.826805865227797</c:v>
                </c:pt>
                <c:pt idx="28846">
                  <c:v>66.829122620501295</c:v>
                </c:pt>
                <c:pt idx="28847">
                  <c:v>66.831439375774906</c:v>
                </c:pt>
                <c:pt idx="28848">
                  <c:v>66.833756131048403</c:v>
                </c:pt>
                <c:pt idx="28849">
                  <c:v>66.836072886321901</c:v>
                </c:pt>
                <c:pt idx="28850">
                  <c:v>66.838389641595498</c:v>
                </c:pt>
                <c:pt idx="28851">
                  <c:v>66.840706396868995</c:v>
                </c:pt>
                <c:pt idx="28852">
                  <c:v>66.843023152142607</c:v>
                </c:pt>
                <c:pt idx="28853">
                  <c:v>66.845339907416104</c:v>
                </c:pt>
                <c:pt idx="28854">
                  <c:v>66.847656662689602</c:v>
                </c:pt>
                <c:pt idx="28855">
                  <c:v>66.849973417963199</c:v>
                </c:pt>
                <c:pt idx="28856">
                  <c:v>66.852290173236696</c:v>
                </c:pt>
                <c:pt idx="28857">
                  <c:v>66.854606928510293</c:v>
                </c:pt>
                <c:pt idx="28858">
                  <c:v>66.856923683783805</c:v>
                </c:pt>
                <c:pt idx="28859">
                  <c:v>66.859240439057302</c:v>
                </c:pt>
                <c:pt idx="28860">
                  <c:v>66.861557194330899</c:v>
                </c:pt>
                <c:pt idx="28861">
                  <c:v>66.863873949604397</c:v>
                </c:pt>
                <c:pt idx="28862">
                  <c:v>66.866190704877994</c:v>
                </c:pt>
                <c:pt idx="28863">
                  <c:v>66.868507460151505</c:v>
                </c:pt>
                <c:pt idx="28864">
                  <c:v>66.870824215425003</c:v>
                </c:pt>
                <c:pt idx="28865">
                  <c:v>66.8731409706986</c:v>
                </c:pt>
                <c:pt idx="28866">
                  <c:v>66.875457725972097</c:v>
                </c:pt>
                <c:pt idx="28867">
                  <c:v>66.877774481245694</c:v>
                </c:pt>
                <c:pt idx="28868">
                  <c:v>66.880091236519206</c:v>
                </c:pt>
                <c:pt idx="28869">
                  <c:v>66.882407991792704</c:v>
                </c:pt>
                <c:pt idx="28870">
                  <c:v>66.884724747066301</c:v>
                </c:pt>
                <c:pt idx="28871">
                  <c:v>66.887041502339798</c:v>
                </c:pt>
                <c:pt idx="28872">
                  <c:v>66.889358257613395</c:v>
                </c:pt>
                <c:pt idx="28873">
                  <c:v>66.891675012886907</c:v>
                </c:pt>
                <c:pt idx="28874">
                  <c:v>66.893991768160404</c:v>
                </c:pt>
                <c:pt idx="28875">
                  <c:v>66.896308523434001</c:v>
                </c:pt>
                <c:pt idx="28876">
                  <c:v>66.898625278707499</c:v>
                </c:pt>
                <c:pt idx="28877">
                  <c:v>66.900942033981096</c:v>
                </c:pt>
                <c:pt idx="28878">
                  <c:v>66.903258789254593</c:v>
                </c:pt>
                <c:pt idx="28879">
                  <c:v>66.905575544528105</c:v>
                </c:pt>
                <c:pt idx="28880">
                  <c:v>66.907892299801702</c:v>
                </c:pt>
                <c:pt idx="28881">
                  <c:v>66.9102090550752</c:v>
                </c:pt>
                <c:pt idx="28882">
                  <c:v>66.912525810348797</c:v>
                </c:pt>
                <c:pt idx="28883">
                  <c:v>66.914842565622294</c:v>
                </c:pt>
                <c:pt idx="28884">
                  <c:v>66.917159320895806</c:v>
                </c:pt>
                <c:pt idx="28885">
                  <c:v>66.919476076169403</c:v>
                </c:pt>
                <c:pt idx="28886">
                  <c:v>66.9217928314429</c:v>
                </c:pt>
                <c:pt idx="28887">
                  <c:v>66.924109586716497</c:v>
                </c:pt>
                <c:pt idx="28888">
                  <c:v>66.926426341989995</c:v>
                </c:pt>
                <c:pt idx="28889">
                  <c:v>66.928743097263506</c:v>
                </c:pt>
                <c:pt idx="28890">
                  <c:v>66.931059852537103</c:v>
                </c:pt>
                <c:pt idx="28891">
                  <c:v>66.933376607810601</c:v>
                </c:pt>
                <c:pt idx="28892">
                  <c:v>66.935693363084198</c:v>
                </c:pt>
                <c:pt idx="28893">
                  <c:v>66.938010118357695</c:v>
                </c:pt>
                <c:pt idx="28894">
                  <c:v>66.940326873631193</c:v>
                </c:pt>
                <c:pt idx="28895">
                  <c:v>66.942643628904804</c:v>
                </c:pt>
                <c:pt idx="28896">
                  <c:v>66.944960384178302</c:v>
                </c:pt>
                <c:pt idx="28897">
                  <c:v>66.947277139451899</c:v>
                </c:pt>
                <c:pt idx="28898">
                  <c:v>66.949593894725396</c:v>
                </c:pt>
                <c:pt idx="28899">
                  <c:v>66.951910649998894</c:v>
                </c:pt>
                <c:pt idx="28900">
                  <c:v>66.954227405272505</c:v>
                </c:pt>
                <c:pt idx="28901">
                  <c:v>66.956544160546002</c:v>
                </c:pt>
                <c:pt idx="28902">
                  <c:v>66.958860915819599</c:v>
                </c:pt>
                <c:pt idx="28903">
                  <c:v>66.961177671093097</c:v>
                </c:pt>
                <c:pt idx="28904">
                  <c:v>66.963494426366594</c:v>
                </c:pt>
                <c:pt idx="28905">
                  <c:v>66.965811181640206</c:v>
                </c:pt>
                <c:pt idx="28906">
                  <c:v>66.968127936913703</c:v>
                </c:pt>
                <c:pt idx="28907">
                  <c:v>66.9704446921873</c:v>
                </c:pt>
                <c:pt idx="28908">
                  <c:v>66.972761447460798</c:v>
                </c:pt>
                <c:pt idx="28909">
                  <c:v>66.975078202734295</c:v>
                </c:pt>
                <c:pt idx="28910">
                  <c:v>66.977394958007906</c:v>
                </c:pt>
                <c:pt idx="28911">
                  <c:v>66.979711713281404</c:v>
                </c:pt>
                <c:pt idx="28912">
                  <c:v>66.982028468555001</c:v>
                </c:pt>
                <c:pt idx="28913">
                  <c:v>66.984345223828498</c:v>
                </c:pt>
                <c:pt idx="28914">
                  <c:v>66.986661979101996</c:v>
                </c:pt>
                <c:pt idx="28915">
                  <c:v>66.988978734375607</c:v>
                </c:pt>
                <c:pt idx="28916">
                  <c:v>66.991295489649104</c:v>
                </c:pt>
                <c:pt idx="28917">
                  <c:v>66.993612244922701</c:v>
                </c:pt>
                <c:pt idx="28918">
                  <c:v>66.995929000196199</c:v>
                </c:pt>
                <c:pt idx="28919">
                  <c:v>66.998245755469696</c:v>
                </c:pt>
                <c:pt idx="28920">
                  <c:v>67.000562510743293</c:v>
                </c:pt>
                <c:pt idx="28921">
                  <c:v>67.002879266016805</c:v>
                </c:pt>
                <c:pt idx="28922">
                  <c:v>67.005196021290402</c:v>
                </c:pt>
                <c:pt idx="28923">
                  <c:v>67.0075127765639</c:v>
                </c:pt>
                <c:pt idx="28924">
                  <c:v>67.009829531837397</c:v>
                </c:pt>
                <c:pt idx="28925">
                  <c:v>67.012146287110994</c:v>
                </c:pt>
                <c:pt idx="28926">
                  <c:v>67.014463042384506</c:v>
                </c:pt>
                <c:pt idx="28927">
                  <c:v>67.016779797658103</c:v>
                </c:pt>
                <c:pt idx="28928">
                  <c:v>67.0190965529316</c:v>
                </c:pt>
                <c:pt idx="28929">
                  <c:v>67.021413308205098</c:v>
                </c:pt>
                <c:pt idx="28930">
                  <c:v>67.023730063478695</c:v>
                </c:pt>
                <c:pt idx="28931">
                  <c:v>67.026046818752206</c:v>
                </c:pt>
                <c:pt idx="28932">
                  <c:v>67.028363574025803</c:v>
                </c:pt>
                <c:pt idx="28933">
                  <c:v>67.030680329299301</c:v>
                </c:pt>
                <c:pt idx="28934">
                  <c:v>67.032997084572798</c:v>
                </c:pt>
                <c:pt idx="28935">
                  <c:v>67.035313839846395</c:v>
                </c:pt>
                <c:pt idx="28936">
                  <c:v>67.037630595119893</c:v>
                </c:pt>
                <c:pt idx="28937">
                  <c:v>67.039947350393504</c:v>
                </c:pt>
                <c:pt idx="28938">
                  <c:v>67.042264105667002</c:v>
                </c:pt>
                <c:pt idx="28939">
                  <c:v>67.044580860940499</c:v>
                </c:pt>
                <c:pt idx="28940">
                  <c:v>67.046897616214096</c:v>
                </c:pt>
                <c:pt idx="28941">
                  <c:v>67.049214371487594</c:v>
                </c:pt>
                <c:pt idx="28942">
                  <c:v>67.051531126761205</c:v>
                </c:pt>
                <c:pt idx="28943">
                  <c:v>67.053847882034702</c:v>
                </c:pt>
                <c:pt idx="28944">
                  <c:v>67.0561646373082</c:v>
                </c:pt>
                <c:pt idx="28945">
                  <c:v>67.058481392581797</c:v>
                </c:pt>
                <c:pt idx="28946">
                  <c:v>67.060798147855294</c:v>
                </c:pt>
                <c:pt idx="28947">
                  <c:v>67.063114903128906</c:v>
                </c:pt>
                <c:pt idx="28948">
                  <c:v>67.065431658402403</c:v>
                </c:pt>
                <c:pt idx="28949">
                  <c:v>67.067748413675901</c:v>
                </c:pt>
                <c:pt idx="28950">
                  <c:v>67.070065168949498</c:v>
                </c:pt>
                <c:pt idx="28951">
                  <c:v>67.072381924222995</c:v>
                </c:pt>
                <c:pt idx="28952">
                  <c:v>67.074698679496606</c:v>
                </c:pt>
                <c:pt idx="28953">
                  <c:v>67.077015434770104</c:v>
                </c:pt>
                <c:pt idx="28954">
                  <c:v>67.079332190043601</c:v>
                </c:pt>
                <c:pt idx="28955">
                  <c:v>67.081648945317198</c:v>
                </c:pt>
                <c:pt idx="28956">
                  <c:v>67.083965700590696</c:v>
                </c:pt>
                <c:pt idx="28957">
                  <c:v>67.086282455864307</c:v>
                </c:pt>
                <c:pt idx="28958">
                  <c:v>67.088599211137804</c:v>
                </c:pt>
                <c:pt idx="28959">
                  <c:v>67.090915966411302</c:v>
                </c:pt>
                <c:pt idx="28960">
                  <c:v>67.093232721684899</c:v>
                </c:pt>
                <c:pt idx="28961">
                  <c:v>67.095549476958396</c:v>
                </c:pt>
                <c:pt idx="28962">
                  <c:v>67.097866232231993</c:v>
                </c:pt>
                <c:pt idx="28963">
                  <c:v>67.100182987505505</c:v>
                </c:pt>
                <c:pt idx="28964">
                  <c:v>67.102499742779102</c:v>
                </c:pt>
                <c:pt idx="28965">
                  <c:v>67.1048164980526</c:v>
                </c:pt>
                <c:pt idx="28966">
                  <c:v>67.107133253326097</c:v>
                </c:pt>
                <c:pt idx="28967">
                  <c:v>67.109450008599694</c:v>
                </c:pt>
                <c:pt idx="28968">
                  <c:v>67.111766763873206</c:v>
                </c:pt>
                <c:pt idx="28969">
                  <c:v>67.114083519146803</c:v>
                </c:pt>
                <c:pt idx="28970">
                  <c:v>67.1164002744203</c:v>
                </c:pt>
                <c:pt idx="28971">
                  <c:v>67.118717029693798</c:v>
                </c:pt>
                <c:pt idx="28972">
                  <c:v>67.121033784967395</c:v>
                </c:pt>
                <c:pt idx="28973">
                  <c:v>67.123350540240907</c:v>
                </c:pt>
                <c:pt idx="28974">
                  <c:v>67.125667295514504</c:v>
                </c:pt>
                <c:pt idx="28975">
                  <c:v>67.127984050788001</c:v>
                </c:pt>
                <c:pt idx="28976">
                  <c:v>67.130300806061499</c:v>
                </c:pt>
                <c:pt idx="28977">
                  <c:v>67.132617561335096</c:v>
                </c:pt>
                <c:pt idx="28978">
                  <c:v>67.134934316608593</c:v>
                </c:pt>
                <c:pt idx="28979">
                  <c:v>67.137251071882204</c:v>
                </c:pt>
                <c:pt idx="28980">
                  <c:v>67.139567827155702</c:v>
                </c:pt>
                <c:pt idx="28981">
                  <c:v>67.141884582429199</c:v>
                </c:pt>
                <c:pt idx="28982">
                  <c:v>67.144201337702796</c:v>
                </c:pt>
                <c:pt idx="28983">
                  <c:v>67.146518092976294</c:v>
                </c:pt>
                <c:pt idx="28984">
                  <c:v>67.148834848249905</c:v>
                </c:pt>
                <c:pt idx="28985">
                  <c:v>67.151151603523402</c:v>
                </c:pt>
                <c:pt idx="28986">
                  <c:v>67.1534683587969</c:v>
                </c:pt>
                <c:pt idx="28987">
                  <c:v>67.155785114070497</c:v>
                </c:pt>
                <c:pt idx="28988">
                  <c:v>67.158101869343994</c:v>
                </c:pt>
                <c:pt idx="28989">
                  <c:v>67.160418624617606</c:v>
                </c:pt>
                <c:pt idx="28990">
                  <c:v>67.162735379891103</c:v>
                </c:pt>
                <c:pt idx="28991">
                  <c:v>67.165052135164601</c:v>
                </c:pt>
                <c:pt idx="28992">
                  <c:v>67.167368890438198</c:v>
                </c:pt>
                <c:pt idx="28993">
                  <c:v>67.169685645711695</c:v>
                </c:pt>
                <c:pt idx="28994">
                  <c:v>67.172002400985306</c:v>
                </c:pt>
                <c:pt idx="28995">
                  <c:v>67.174319156258804</c:v>
                </c:pt>
                <c:pt idx="28996">
                  <c:v>67.176635911532301</c:v>
                </c:pt>
                <c:pt idx="28997">
                  <c:v>67.178952666805898</c:v>
                </c:pt>
                <c:pt idx="28998">
                  <c:v>67.181269422079396</c:v>
                </c:pt>
                <c:pt idx="28999">
                  <c:v>67.183586177353007</c:v>
                </c:pt>
                <c:pt idx="29000">
                  <c:v>67.185902932626504</c:v>
                </c:pt>
                <c:pt idx="29001">
                  <c:v>67.188219687900002</c:v>
                </c:pt>
                <c:pt idx="29002">
                  <c:v>67.190536443173599</c:v>
                </c:pt>
                <c:pt idx="29003">
                  <c:v>67.192853198447096</c:v>
                </c:pt>
                <c:pt idx="29004">
                  <c:v>67.195169953720693</c:v>
                </c:pt>
                <c:pt idx="29005">
                  <c:v>67.197486708994205</c:v>
                </c:pt>
                <c:pt idx="29006">
                  <c:v>67.199803464267703</c:v>
                </c:pt>
                <c:pt idx="29007">
                  <c:v>67.2021202195413</c:v>
                </c:pt>
                <c:pt idx="29008">
                  <c:v>67.204436974814797</c:v>
                </c:pt>
                <c:pt idx="29009">
                  <c:v>67.206753730088394</c:v>
                </c:pt>
                <c:pt idx="29010">
                  <c:v>67.209070485361906</c:v>
                </c:pt>
                <c:pt idx="29011">
                  <c:v>67.211387240635403</c:v>
                </c:pt>
                <c:pt idx="29012">
                  <c:v>67.213703995909</c:v>
                </c:pt>
                <c:pt idx="29013">
                  <c:v>67.216020751182498</c:v>
                </c:pt>
                <c:pt idx="29014">
                  <c:v>67.218337506456095</c:v>
                </c:pt>
                <c:pt idx="29015">
                  <c:v>67.220654261729607</c:v>
                </c:pt>
                <c:pt idx="29016">
                  <c:v>67.222971017003104</c:v>
                </c:pt>
                <c:pt idx="29017">
                  <c:v>67.225287772276701</c:v>
                </c:pt>
                <c:pt idx="29018">
                  <c:v>67.227604527550199</c:v>
                </c:pt>
                <c:pt idx="29019">
                  <c:v>67.229921282823796</c:v>
                </c:pt>
                <c:pt idx="29020">
                  <c:v>67.232238038097293</c:v>
                </c:pt>
                <c:pt idx="29021">
                  <c:v>67.234554793370805</c:v>
                </c:pt>
                <c:pt idx="29022">
                  <c:v>67.236871548644402</c:v>
                </c:pt>
                <c:pt idx="29023">
                  <c:v>67.239188303917899</c:v>
                </c:pt>
                <c:pt idx="29024">
                  <c:v>67.241505059191496</c:v>
                </c:pt>
                <c:pt idx="29025">
                  <c:v>67.243821814464994</c:v>
                </c:pt>
                <c:pt idx="29026">
                  <c:v>67.246138569738505</c:v>
                </c:pt>
                <c:pt idx="29027">
                  <c:v>67.248455325012102</c:v>
                </c:pt>
                <c:pt idx="29028">
                  <c:v>67.2507720802856</c:v>
                </c:pt>
                <c:pt idx="29029">
                  <c:v>67.253088835559197</c:v>
                </c:pt>
                <c:pt idx="29030">
                  <c:v>67.255405590832694</c:v>
                </c:pt>
                <c:pt idx="29031">
                  <c:v>67.257722346106206</c:v>
                </c:pt>
                <c:pt idx="29032">
                  <c:v>67.260039101379803</c:v>
                </c:pt>
                <c:pt idx="29033">
                  <c:v>67.262355856653301</c:v>
                </c:pt>
                <c:pt idx="29034">
                  <c:v>67.264672611926898</c:v>
                </c:pt>
                <c:pt idx="29035">
                  <c:v>67.266989367200395</c:v>
                </c:pt>
                <c:pt idx="29036">
                  <c:v>67.269306122473907</c:v>
                </c:pt>
                <c:pt idx="29037">
                  <c:v>67.271622877747504</c:v>
                </c:pt>
                <c:pt idx="29038">
                  <c:v>67.273939633021001</c:v>
                </c:pt>
                <c:pt idx="29039">
                  <c:v>67.276256388294598</c:v>
                </c:pt>
                <c:pt idx="29040">
                  <c:v>67.278573143568096</c:v>
                </c:pt>
                <c:pt idx="29041">
                  <c:v>67.280889898841593</c:v>
                </c:pt>
                <c:pt idx="29042">
                  <c:v>67.283206654115205</c:v>
                </c:pt>
                <c:pt idx="29043">
                  <c:v>67.285523409388702</c:v>
                </c:pt>
                <c:pt idx="29044">
                  <c:v>67.287840164662299</c:v>
                </c:pt>
                <c:pt idx="29045">
                  <c:v>67.290156919935797</c:v>
                </c:pt>
                <c:pt idx="29046">
                  <c:v>67.292473675209294</c:v>
                </c:pt>
                <c:pt idx="29047">
                  <c:v>67.294790430482905</c:v>
                </c:pt>
                <c:pt idx="29048">
                  <c:v>67.297107185756403</c:v>
                </c:pt>
                <c:pt idx="29049">
                  <c:v>67.29942394103</c:v>
                </c:pt>
                <c:pt idx="29050">
                  <c:v>67.301740696303497</c:v>
                </c:pt>
                <c:pt idx="29051">
                  <c:v>67.304057451576995</c:v>
                </c:pt>
                <c:pt idx="29052">
                  <c:v>67.306374206850606</c:v>
                </c:pt>
                <c:pt idx="29053">
                  <c:v>67.308690962124103</c:v>
                </c:pt>
                <c:pt idx="29054">
                  <c:v>67.3110077173977</c:v>
                </c:pt>
                <c:pt idx="29055">
                  <c:v>67.313324472671198</c:v>
                </c:pt>
                <c:pt idx="29056">
                  <c:v>67.315641227944695</c:v>
                </c:pt>
                <c:pt idx="29057">
                  <c:v>67.317957983218307</c:v>
                </c:pt>
                <c:pt idx="29058">
                  <c:v>67.320274738491804</c:v>
                </c:pt>
                <c:pt idx="29059">
                  <c:v>67.322591493765401</c:v>
                </c:pt>
                <c:pt idx="29060">
                  <c:v>67.324908249038899</c:v>
                </c:pt>
                <c:pt idx="29061">
                  <c:v>67.327225004312396</c:v>
                </c:pt>
                <c:pt idx="29062">
                  <c:v>67.329541759585993</c:v>
                </c:pt>
                <c:pt idx="29063">
                  <c:v>67.331858514859505</c:v>
                </c:pt>
                <c:pt idx="29064">
                  <c:v>67.334175270133102</c:v>
                </c:pt>
                <c:pt idx="29065">
                  <c:v>67.336492025406599</c:v>
                </c:pt>
                <c:pt idx="29066">
                  <c:v>67.338808780680097</c:v>
                </c:pt>
                <c:pt idx="29067">
                  <c:v>67.341125535953694</c:v>
                </c:pt>
                <c:pt idx="29068">
                  <c:v>67.343442291227205</c:v>
                </c:pt>
                <c:pt idx="29069">
                  <c:v>67.345759046500802</c:v>
                </c:pt>
                <c:pt idx="29070">
                  <c:v>67.3480758017743</c:v>
                </c:pt>
                <c:pt idx="29071">
                  <c:v>67.350392557047797</c:v>
                </c:pt>
                <c:pt idx="29072">
                  <c:v>67.352709312321394</c:v>
                </c:pt>
                <c:pt idx="29073">
                  <c:v>67.355026067594906</c:v>
                </c:pt>
                <c:pt idx="29074">
                  <c:v>67.357342822868503</c:v>
                </c:pt>
                <c:pt idx="29075">
                  <c:v>67.359659578142001</c:v>
                </c:pt>
                <c:pt idx="29076">
                  <c:v>67.361976333415498</c:v>
                </c:pt>
                <c:pt idx="29077">
                  <c:v>67.364293088689095</c:v>
                </c:pt>
                <c:pt idx="29078">
                  <c:v>67.366609843962607</c:v>
                </c:pt>
                <c:pt idx="29079">
                  <c:v>67.368926599236204</c:v>
                </c:pt>
                <c:pt idx="29080">
                  <c:v>67.371243354509701</c:v>
                </c:pt>
                <c:pt idx="29081">
                  <c:v>67.373560109783199</c:v>
                </c:pt>
                <c:pt idx="29082">
                  <c:v>67.375876865056796</c:v>
                </c:pt>
                <c:pt idx="29083">
                  <c:v>67.378193620330293</c:v>
                </c:pt>
                <c:pt idx="29084">
                  <c:v>67.380510375603905</c:v>
                </c:pt>
                <c:pt idx="29085">
                  <c:v>67.382827130877402</c:v>
                </c:pt>
                <c:pt idx="29086">
                  <c:v>67.3851438861509</c:v>
                </c:pt>
                <c:pt idx="29087">
                  <c:v>67.387460641424497</c:v>
                </c:pt>
                <c:pt idx="29088">
                  <c:v>67.389777396697994</c:v>
                </c:pt>
                <c:pt idx="29089">
                  <c:v>67.392094151971605</c:v>
                </c:pt>
                <c:pt idx="29090">
                  <c:v>67.394410907245103</c:v>
                </c:pt>
                <c:pt idx="29091">
                  <c:v>67.3967276625186</c:v>
                </c:pt>
                <c:pt idx="29092">
                  <c:v>67.399044417792197</c:v>
                </c:pt>
                <c:pt idx="29093">
                  <c:v>67.401361173065695</c:v>
                </c:pt>
                <c:pt idx="29094">
                  <c:v>67.403677928339306</c:v>
                </c:pt>
                <c:pt idx="29095">
                  <c:v>67.405994683612803</c:v>
                </c:pt>
                <c:pt idx="29096">
                  <c:v>67.408311438886301</c:v>
                </c:pt>
                <c:pt idx="29097">
                  <c:v>67.410628194159898</c:v>
                </c:pt>
                <c:pt idx="29098">
                  <c:v>67.412944949433395</c:v>
                </c:pt>
                <c:pt idx="29099">
                  <c:v>67.415261704707007</c:v>
                </c:pt>
                <c:pt idx="29100">
                  <c:v>67.417578459980504</c:v>
                </c:pt>
                <c:pt idx="29101">
                  <c:v>67.419895215254002</c:v>
                </c:pt>
                <c:pt idx="29102">
                  <c:v>67.422211970527599</c:v>
                </c:pt>
                <c:pt idx="29103">
                  <c:v>67.424528725801096</c:v>
                </c:pt>
                <c:pt idx="29104">
                  <c:v>67.426845481074693</c:v>
                </c:pt>
                <c:pt idx="29105">
                  <c:v>67.429162236348205</c:v>
                </c:pt>
                <c:pt idx="29106">
                  <c:v>67.431478991621702</c:v>
                </c:pt>
                <c:pt idx="29107">
                  <c:v>67.433795746895299</c:v>
                </c:pt>
                <c:pt idx="29108">
                  <c:v>67.436112502168797</c:v>
                </c:pt>
                <c:pt idx="29109">
                  <c:v>67.438429257442394</c:v>
                </c:pt>
                <c:pt idx="29110">
                  <c:v>67.440746012715906</c:v>
                </c:pt>
                <c:pt idx="29111">
                  <c:v>67.443062767989503</c:v>
                </c:pt>
                <c:pt idx="29112">
                  <c:v>67.445379523263</c:v>
                </c:pt>
                <c:pt idx="29113">
                  <c:v>67.447696278536498</c:v>
                </c:pt>
                <c:pt idx="29114">
                  <c:v>67.450013033810094</c:v>
                </c:pt>
                <c:pt idx="29115">
                  <c:v>67.452329789083606</c:v>
                </c:pt>
                <c:pt idx="29116">
                  <c:v>67.454646544357203</c:v>
                </c:pt>
                <c:pt idx="29117">
                  <c:v>67.456963299630701</c:v>
                </c:pt>
                <c:pt idx="29118">
                  <c:v>67.459280054904198</c:v>
                </c:pt>
                <c:pt idx="29119">
                  <c:v>67.461596810177795</c:v>
                </c:pt>
                <c:pt idx="29120">
                  <c:v>67.463913565451307</c:v>
                </c:pt>
                <c:pt idx="29121">
                  <c:v>67.466230320724904</c:v>
                </c:pt>
                <c:pt idx="29122">
                  <c:v>67.468547075998401</c:v>
                </c:pt>
                <c:pt idx="29123">
                  <c:v>67.470863831271899</c:v>
                </c:pt>
                <c:pt idx="29124">
                  <c:v>67.473180586545496</c:v>
                </c:pt>
                <c:pt idx="29125">
                  <c:v>67.475497341818993</c:v>
                </c:pt>
                <c:pt idx="29126">
                  <c:v>67.477814097092605</c:v>
                </c:pt>
                <c:pt idx="29127">
                  <c:v>67.480130852366102</c:v>
                </c:pt>
                <c:pt idx="29128">
                  <c:v>67.4824476076396</c:v>
                </c:pt>
                <c:pt idx="29129">
                  <c:v>67.484764362913197</c:v>
                </c:pt>
                <c:pt idx="29130">
                  <c:v>67.487081118186694</c:v>
                </c:pt>
                <c:pt idx="29131">
                  <c:v>67.489397873460305</c:v>
                </c:pt>
                <c:pt idx="29132">
                  <c:v>67.491714628733803</c:v>
                </c:pt>
                <c:pt idx="29133">
                  <c:v>67.4940313840073</c:v>
                </c:pt>
                <c:pt idx="29134">
                  <c:v>67.496348139280897</c:v>
                </c:pt>
                <c:pt idx="29135">
                  <c:v>67.498664894554395</c:v>
                </c:pt>
                <c:pt idx="29136">
                  <c:v>67.500981649828006</c:v>
                </c:pt>
                <c:pt idx="29137">
                  <c:v>67.503298405101503</c:v>
                </c:pt>
                <c:pt idx="29138">
                  <c:v>67.505615160375001</c:v>
                </c:pt>
                <c:pt idx="29139">
                  <c:v>67.507931915648598</c:v>
                </c:pt>
                <c:pt idx="29140">
                  <c:v>67.510248670922095</c:v>
                </c:pt>
                <c:pt idx="29141">
                  <c:v>67.512565426195707</c:v>
                </c:pt>
                <c:pt idx="29142">
                  <c:v>67.514882181469204</c:v>
                </c:pt>
                <c:pt idx="29143">
                  <c:v>67.517198936742702</c:v>
                </c:pt>
                <c:pt idx="29144">
                  <c:v>67.519515692016299</c:v>
                </c:pt>
                <c:pt idx="29145">
                  <c:v>67.521832447289796</c:v>
                </c:pt>
                <c:pt idx="29146">
                  <c:v>67.524149202563393</c:v>
                </c:pt>
                <c:pt idx="29147">
                  <c:v>67.526465957836905</c:v>
                </c:pt>
                <c:pt idx="29148">
                  <c:v>67.528782713110402</c:v>
                </c:pt>
                <c:pt idx="29149">
                  <c:v>67.531099468383999</c:v>
                </c:pt>
                <c:pt idx="29150">
                  <c:v>67.533416223657497</c:v>
                </c:pt>
                <c:pt idx="29151">
                  <c:v>67.535732978931094</c:v>
                </c:pt>
                <c:pt idx="29152">
                  <c:v>67.538049734204606</c:v>
                </c:pt>
                <c:pt idx="29153">
                  <c:v>67.540366489478103</c:v>
                </c:pt>
                <c:pt idx="29154">
                  <c:v>67.5426832447517</c:v>
                </c:pt>
                <c:pt idx="29155">
                  <c:v>67.545000000025198</c:v>
                </c:pt>
                <c:pt idx="29156">
                  <c:v>67.547316755298795</c:v>
                </c:pt>
                <c:pt idx="29157">
                  <c:v>67.549633510572306</c:v>
                </c:pt>
                <c:pt idx="29158">
                  <c:v>67.551950265845804</c:v>
                </c:pt>
                <c:pt idx="29159">
                  <c:v>67.554267021119401</c:v>
                </c:pt>
                <c:pt idx="29160">
                  <c:v>67.556583776392898</c:v>
                </c:pt>
                <c:pt idx="29161">
                  <c:v>67.558900531666495</c:v>
                </c:pt>
                <c:pt idx="29162">
                  <c:v>67.561217286940007</c:v>
                </c:pt>
                <c:pt idx="29163">
                  <c:v>67.563534042213504</c:v>
                </c:pt>
                <c:pt idx="29164">
                  <c:v>67.565850797487101</c:v>
                </c:pt>
                <c:pt idx="29165">
                  <c:v>67.568167552760599</c:v>
                </c:pt>
                <c:pt idx="29166">
                  <c:v>67.570484308034196</c:v>
                </c:pt>
                <c:pt idx="29167">
                  <c:v>67.572801063307693</c:v>
                </c:pt>
                <c:pt idx="29168">
                  <c:v>67.575117818581205</c:v>
                </c:pt>
                <c:pt idx="29169">
                  <c:v>67.577434573854802</c:v>
                </c:pt>
                <c:pt idx="29170">
                  <c:v>67.5797513291283</c:v>
                </c:pt>
                <c:pt idx="29171">
                  <c:v>67.582068084401897</c:v>
                </c:pt>
                <c:pt idx="29172">
                  <c:v>67.584384839675394</c:v>
                </c:pt>
                <c:pt idx="29173">
                  <c:v>67.586701594948906</c:v>
                </c:pt>
                <c:pt idx="29174">
                  <c:v>67.589018350222503</c:v>
                </c:pt>
                <c:pt idx="29175">
                  <c:v>67.591335105496</c:v>
                </c:pt>
                <c:pt idx="29176">
                  <c:v>67.593651860769597</c:v>
                </c:pt>
                <c:pt idx="29177">
                  <c:v>67.595968616043095</c:v>
                </c:pt>
                <c:pt idx="29178">
                  <c:v>67.598285371316607</c:v>
                </c:pt>
                <c:pt idx="29179">
                  <c:v>67.600602126590204</c:v>
                </c:pt>
                <c:pt idx="29180">
                  <c:v>67.602918881863701</c:v>
                </c:pt>
                <c:pt idx="29181">
                  <c:v>67.605235637137298</c:v>
                </c:pt>
                <c:pt idx="29182">
                  <c:v>67.607552392410796</c:v>
                </c:pt>
                <c:pt idx="29183">
                  <c:v>67.609869147684293</c:v>
                </c:pt>
                <c:pt idx="29184">
                  <c:v>67.612185902957904</c:v>
                </c:pt>
                <c:pt idx="29185">
                  <c:v>67.614502658231402</c:v>
                </c:pt>
                <c:pt idx="29186">
                  <c:v>67.616819413504999</c:v>
                </c:pt>
                <c:pt idx="29187">
                  <c:v>67.619136168778496</c:v>
                </c:pt>
                <c:pt idx="29188">
                  <c:v>67.621452924051994</c:v>
                </c:pt>
                <c:pt idx="29189">
                  <c:v>67.623769679325605</c:v>
                </c:pt>
                <c:pt idx="29190">
                  <c:v>67.626086434599102</c:v>
                </c:pt>
                <c:pt idx="29191">
                  <c:v>67.628403189872699</c:v>
                </c:pt>
                <c:pt idx="29192">
                  <c:v>67.630719945146197</c:v>
                </c:pt>
                <c:pt idx="29193">
                  <c:v>67.633036700419694</c:v>
                </c:pt>
                <c:pt idx="29194">
                  <c:v>67.635353455693306</c:v>
                </c:pt>
                <c:pt idx="29195">
                  <c:v>67.637670210966803</c:v>
                </c:pt>
                <c:pt idx="29196">
                  <c:v>67.6399869662404</c:v>
                </c:pt>
                <c:pt idx="29197">
                  <c:v>67.642303721513898</c:v>
                </c:pt>
                <c:pt idx="29198">
                  <c:v>67.644620476787395</c:v>
                </c:pt>
                <c:pt idx="29199">
                  <c:v>67.646937232061006</c:v>
                </c:pt>
                <c:pt idx="29200">
                  <c:v>67.649253987334504</c:v>
                </c:pt>
                <c:pt idx="29201">
                  <c:v>67.651570742608101</c:v>
                </c:pt>
                <c:pt idx="29202">
                  <c:v>67.653887497881598</c:v>
                </c:pt>
                <c:pt idx="29203">
                  <c:v>67.656204253155096</c:v>
                </c:pt>
                <c:pt idx="29204">
                  <c:v>67.658521008428707</c:v>
                </c:pt>
                <c:pt idx="29205">
                  <c:v>67.660837763702204</c:v>
                </c:pt>
                <c:pt idx="29206">
                  <c:v>67.663154518975801</c:v>
                </c:pt>
                <c:pt idx="29207">
                  <c:v>67.665471274249299</c:v>
                </c:pt>
                <c:pt idx="29208">
                  <c:v>67.667788029522796</c:v>
                </c:pt>
                <c:pt idx="29209">
                  <c:v>67.670104784796393</c:v>
                </c:pt>
                <c:pt idx="29210">
                  <c:v>67.672421540069905</c:v>
                </c:pt>
                <c:pt idx="29211">
                  <c:v>67.674738295343502</c:v>
                </c:pt>
                <c:pt idx="29212">
                  <c:v>67.677055050617</c:v>
                </c:pt>
                <c:pt idx="29213">
                  <c:v>67.679371805890497</c:v>
                </c:pt>
                <c:pt idx="29214">
                  <c:v>67.681688561164094</c:v>
                </c:pt>
                <c:pt idx="29215">
                  <c:v>67.684005316437606</c:v>
                </c:pt>
                <c:pt idx="29216">
                  <c:v>67.686322071711203</c:v>
                </c:pt>
                <c:pt idx="29217">
                  <c:v>67.6886388269847</c:v>
                </c:pt>
                <c:pt idx="29218">
                  <c:v>67.690955582258198</c:v>
                </c:pt>
                <c:pt idx="29219">
                  <c:v>67.693272337531795</c:v>
                </c:pt>
                <c:pt idx="29220">
                  <c:v>67.695589092805307</c:v>
                </c:pt>
                <c:pt idx="29221">
                  <c:v>67.697905848078904</c:v>
                </c:pt>
                <c:pt idx="29222">
                  <c:v>67.700222603352401</c:v>
                </c:pt>
                <c:pt idx="29223">
                  <c:v>67.702539358625899</c:v>
                </c:pt>
                <c:pt idx="29224">
                  <c:v>67.704856113899496</c:v>
                </c:pt>
                <c:pt idx="29225">
                  <c:v>67.707172869172993</c:v>
                </c:pt>
                <c:pt idx="29226">
                  <c:v>67.709489624446604</c:v>
                </c:pt>
                <c:pt idx="29227">
                  <c:v>67.711806379720102</c:v>
                </c:pt>
                <c:pt idx="29228">
                  <c:v>67.714123134993599</c:v>
                </c:pt>
                <c:pt idx="29229">
                  <c:v>67.716439890267196</c:v>
                </c:pt>
                <c:pt idx="29230">
                  <c:v>67.718756645540694</c:v>
                </c:pt>
                <c:pt idx="29231">
                  <c:v>67.721073400814305</c:v>
                </c:pt>
                <c:pt idx="29232">
                  <c:v>67.723390156087802</c:v>
                </c:pt>
                <c:pt idx="29233">
                  <c:v>67.7257069113613</c:v>
                </c:pt>
                <c:pt idx="29234">
                  <c:v>67.728023666634897</c:v>
                </c:pt>
                <c:pt idx="29235">
                  <c:v>67.730340421908394</c:v>
                </c:pt>
                <c:pt idx="29236">
                  <c:v>67.732657177182006</c:v>
                </c:pt>
                <c:pt idx="29237">
                  <c:v>67.734973932455503</c:v>
                </c:pt>
                <c:pt idx="29238">
                  <c:v>67.737290687729001</c:v>
                </c:pt>
                <c:pt idx="29239">
                  <c:v>67.739607443002598</c:v>
                </c:pt>
                <c:pt idx="29240">
                  <c:v>67.741924198276095</c:v>
                </c:pt>
                <c:pt idx="29241">
                  <c:v>67.744240953549706</c:v>
                </c:pt>
                <c:pt idx="29242">
                  <c:v>67.746557708823204</c:v>
                </c:pt>
                <c:pt idx="29243">
                  <c:v>67.748874464096701</c:v>
                </c:pt>
                <c:pt idx="29244">
                  <c:v>67.751191219370298</c:v>
                </c:pt>
                <c:pt idx="29245">
                  <c:v>67.753507974643796</c:v>
                </c:pt>
                <c:pt idx="29246">
                  <c:v>67.755824729917407</c:v>
                </c:pt>
                <c:pt idx="29247">
                  <c:v>67.758141485190905</c:v>
                </c:pt>
                <c:pt idx="29248">
                  <c:v>67.760458240464402</c:v>
                </c:pt>
                <c:pt idx="29249">
                  <c:v>67.762774995737999</c:v>
                </c:pt>
                <c:pt idx="29250">
                  <c:v>67.765091751011497</c:v>
                </c:pt>
                <c:pt idx="29251">
                  <c:v>67.767408506285093</c:v>
                </c:pt>
                <c:pt idx="29252">
                  <c:v>67.769725261558605</c:v>
                </c:pt>
                <c:pt idx="29253">
                  <c:v>67.772042016832202</c:v>
                </c:pt>
                <c:pt idx="29254">
                  <c:v>67.7743587721057</c:v>
                </c:pt>
                <c:pt idx="29255">
                  <c:v>67.776675527379197</c:v>
                </c:pt>
                <c:pt idx="29256">
                  <c:v>67.778992282652794</c:v>
                </c:pt>
                <c:pt idx="29257">
                  <c:v>67.781309037926306</c:v>
                </c:pt>
                <c:pt idx="29258">
                  <c:v>67.783625793199903</c:v>
                </c:pt>
                <c:pt idx="29259">
                  <c:v>67.7859425484734</c:v>
                </c:pt>
                <c:pt idx="29260">
                  <c:v>67.788259303746898</c:v>
                </c:pt>
                <c:pt idx="29261">
                  <c:v>67.790576059020495</c:v>
                </c:pt>
                <c:pt idx="29262">
                  <c:v>67.792892814294007</c:v>
                </c:pt>
                <c:pt idx="29263">
                  <c:v>67.795209569567604</c:v>
                </c:pt>
                <c:pt idx="29264">
                  <c:v>67.797526324841101</c:v>
                </c:pt>
                <c:pt idx="29265">
                  <c:v>67.799843080114599</c:v>
                </c:pt>
                <c:pt idx="29266">
                  <c:v>67.802159835388196</c:v>
                </c:pt>
                <c:pt idx="29267">
                  <c:v>67.804476590661693</c:v>
                </c:pt>
                <c:pt idx="29268">
                  <c:v>67.806793345935304</c:v>
                </c:pt>
                <c:pt idx="29269">
                  <c:v>67.809110101208802</c:v>
                </c:pt>
                <c:pt idx="29270">
                  <c:v>67.811426856482299</c:v>
                </c:pt>
                <c:pt idx="29271">
                  <c:v>67.813743611755896</c:v>
                </c:pt>
                <c:pt idx="29272">
                  <c:v>67.816060367029394</c:v>
                </c:pt>
                <c:pt idx="29273">
                  <c:v>67.818377122303005</c:v>
                </c:pt>
                <c:pt idx="29274">
                  <c:v>67.820693877576502</c:v>
                </c:pt>
                <c:pt idx="29275">
                  <c:v>67.82301063285</c:v>
                </c:pt>
                <c:pt idx="29276">
                  <c:v>67.825327388123597</c:v>
                </c:pt>
                <c:pt idx="29277">
                  <c:v>67.827644143397094</c:v>
                </c:pt>
                <c:pt idx="29278">
                  <c:v>67.829960898670706</c:v>
                </c:pt>
                <c:pt idx="29279">
                  <c:v>67.832277653944203</c:v>
                </c:pt>
                <c:pt idx="29280">
                  <c:v>67.834594409217701</c:v>
                </c:pt>
                <c:pt idx="29281">
                  <c:v>67.836911164491298</c:v>
                </c:pt>
                <c:pt idx="29282">
                  <c:v>67.839227919764795</c:v>
                </c:pt>
                <c:pt idx="29283">
                  <c:v>67.841544675038406</c:v>
                </c:pt>
                <c:pt idx="29284">
                  <c:v>67.843861430311904</c:v>
                </c:pt>
                <c:pt idx="29285">
                  <c:v>67.846178185585401</c:v>
                </c:pt>
                <c:pt idx="29286">
                  <c:v>67.848494940858998</c:v>
                </c:pt>
                <c:pt idx="29287">
                  <c:v>67.850811696132496</c:v>
                </c:pt>
                <c:pt idx="29288">
                  <c:v>67.853128451406107</c:v>
                </c:pt>
                <c:pt idx="29289">
                  <c:v>67.855445206679605</c:v>
                </c:pt>
                <c:pt idx="29290">
                  <c:v>67.857761961953102</c:v>
                </c:pt>
                <c:pt idx="29291">
                  <c:v>67.860078717226699</c:v>
                </c:pt>
                <c:pt idx="29292">
                  <c:v>67.862395472500197</c:v>
                </c:pt>
                <c:pt idx="29293">
                  <c:v>67.864712227773794</c:v>
                </c:pt>
                <c:pt idx="29294">
                  <c:v>67.867028983047305</c:v>
                </c:pt>
                <c:pt idx="29295">
                  <c:v>67.869345738320803</c:v>
                </c:pt>
                <c:pt idx="29296">
                  <c:v>67.8716624935944</c:v>
                </c:pt>
                <c:pt idx="29297">
                  <c:v>67.873979248867897</c:v>
                </c:pt>
                <c:pt idx="29298">
                  <c:v>67.876296004141494</c:v>
                </c:pt>
                <c:pt idx="29299">
                  <c:v>67.878612759415006</c:v>
                </c:pt>
                <c:pt idx="29300">
                  <c:v>67.880929514688503</c:v>
                </c:pt>
                <c:pt idx="29301">
                  <c:v>67.8832462699621</c:v>
                </c:pt>
                <c:pt idx="29302">
                  <c:v>67.885563025235598</c:v>
                </c:pt>
                <c:pt idx="29303">
                  <c:v>67.887879780509195</c:v>
                </c:pt>
                <c:pt idx="29304">
                  <c:v>67.890196535782707</c:v>
                </c:pt>
                <c:pt idx="29305">
                  <c:v>67.892513291056204</c:v>
                </c:pt>
                <c:pt idx="29306">
                  <c:v>67.894830046329801</c:v>
                </c:pt>
                <c:pt idx="29307">
                  <c:v>67.897146801603299</c:v>
                </c:pt>
                <c:pt idx="29308">
                  <c:v>67.899463556876896</c:v>
                </c:pt>
                <c:pt idx="29309">
                  <c:v>67.901780312150393</c:v>
                </c:pt>
                <c:pt idx="29310">
                  <c:v>67.904097067423905</c:v>
                </c:pt>
                <c:pt idx="29311">
                  <c:v>67.906413822697502</c:v>
                </c:pt>
                <c:pt idx="29312">
                  <c:v>67.908730577970999</c:v>
                </c:pt>
                <c:pt idx="29313">
                  <c:v>67.911047333244596</c:v>
                </c:pt>
                <c:pt idx="29314">
                  <c:v>67.913364088518094</c:v>
                </c:pt>
                <c:pt idx="29315">
                  <c:v>67.915680843791606</c:v>
                </c:pt>
                <c:pt idx="29316">
                  <c:v>67.917997599065203</c:v>
                </c:pt>
                <c:pt idx="29317">
                  <c:v>67.9203143543387</c:v>
                </c:pt>
                <c:pt idx="29318">
                  <c:v>67.922631109612297</c:v>
                </c:pt>
                <c:pt idx="29319">
                  <c:v>67.924947864885795</c:v>
                </c:pt>
                <c:pt idx="29320">
                  <c:v>67.927264620159306</c:v>
                </c:pt>
                <c:pt idx="29321">
                  <c:v>67.929581375432903</c:v>
                </c:pt>
                <c:pt idx="29322">
                  <c:v>67.931898130706401</c:v>
                </c:pt>
                <c:pt idx="29323">
                  <c:v>67.934214885979998</c:v>
                </c:pt>
                <c:pt idx="29324">
                  <c:v>67.936531641253495</c:v>
                </c:pt>
                <c:pt idx="29325">
                  <c:v>67.938848396527007</c:v>
                </c:pt>
                <c:pt idx="29326">
                  <c:v>67.941165151800604</c:v>
                </c:pt>
                <c:pt idx="29327">
                  <c:v>67.943481907074101</c:v>
                </c:pt>
                <c:pt idx="29328">
                  <c:v>67.945798662347698</c:v>
                </c:pt>
                <c:pt idx="29329">
                  <c:v>67.948115417621196</c:v>
                </c:pt>
                <c:pt idx="29330">
                  <c:v>67.950432172894693</c:v>
                </c:pt>
                <c:pt idx="29331">
                  <c:v>67.952748928168305</c:v>
                </c:pt>
                <c:pt idx="29332">
                  <c:v>67.955065683441802</c:v>
                </c:pt>
                <c:pt idx="29333">
                  <c:v>67.957382438715399</c:v>
                </c:pt>
                <c:pt idx="29334">
                  <c:v>67.959699193988897</c:v>
                </c:pt>
                <c:pt idx="29335">
                  <c:v>67.962015949262394</c:v>
                </c:pt>
                <c:pt idx="29336">
                  <c:v>67.964332704536005</c:v>
                </c:pt>
                <c:pt idx="29337">
                  <c:v>67.966649459809503</c:v>
                </c:pt>
                <c:pt idx="29338">
                  <c:v>67.9689662150831</c:v>
                </c:pt>
                <c:pt idx="29339">
                  <c:v>67.971282970356597</c:v>
                </c:pt>
                <c:pt idx="29340">
                  <c:v>67.973599725630095</c:v>
                </c:pt>
                <c:pt idx="29341">
                  <c:v>67.975916480903706</c:v>
                </c:pt>
                <c:pt idx="29342">
                  <c:v>67.978233236177203</c:v>
                </c:pt>
                <c:pt idx="29343">
                  <c:v>67.9805499914508</c:v>
                </c:pt>
                <c:pt idx="29344">
                  <c:v>67.982866746724298</c:v>
                </c:pt>
                <c:pt idx="29345">
                  <c:v>67.985183501997795</c:v>
                </c:pt>
                <c:pt idx="29346">
                  <c:v>67.987500257271407</c:v>
                </c:pt>
                <c:pt idx="29347">
                  <c:v>67.989817012544904</c:v>
                </c:pt>
                <c:pt idx="29348">
                  <c:v>67.992133767818501</c:v>
                </c:pt>
                <c:pt idx="29349">
                  <c:v>67.994450523091999</c:v>
                </c:pt>
                <c:pt idx="29350">
                  <c:v>67.996767278365496</c:v>
                </c:pt>
                <c:pt idx="29351">
                  <c:v>67.999084033639093</c:v>
                </c:pt>
                <c:pt idx="29352">
                  <c:v>68.001400788912605</c:v>
                </c:pt>
                <c:pt idx="29353">
                  <c:v>68.003717544186202</c:v>
                </c:pt>
                <c:pt idx="29354">
                  <c:v>68.006034299459699</c:v>
                </c:pt>
                <c:pt idx="29355">
                  <c:v>68.008351054733197</c:v>
                </c:pt>
                <c:pt idx="29356">
                  <c:v>68.010667810006794</c:v>
                </c:pt>
                <c:pt idx="29357">
                  <c:v>68.012984565280306</c:v>
                </c:pt>
                <c:pt idx="29358">
                  <c:v>68.015301320553903</c:v>
                </c:pt>
                <c:pt idx="29359">
                  <c:v>68.0176180758274</c:v>
                </c:pt>
                <c:pt idx="29360">
                  <c:v>68.019934831100898</c:v>
                </c:pt>
                <c:pt idx="29361">
                  <c:v>68.022251586374495</c:v>
                </c:pt>
                <c:pt idx="29362">
                  <c:v>68.024568341648006</c:v>
                </c:pt>
                <c:pt idx="29363">
                  <c:v>68.026885096921603</c:v>
                </c:pt>
                <c:pt idx="29364">
                  <c:v>68.029201852195101</c:v>
                </c:pt>
                <c:pt idx="29365">
                  <c:v>68.031518607468598</c:v>
                </c:pt>
                <c:pt idx="29366">
                  <c:v>68.033835362742195</c:v>
                </c:pt>
                <c:pt idx="29367">
                  <c:v>68.036152118015707</c:v>
                </c:pt>
                <c:pt idx="29368">
                  <c:v>68.038468873289304</c:v>
                </c:pt>
                <c:pt idx="29369">
                  <c:v>68.040785628562801</c:v>
                </c:pt>
                <c:pt idx="29370">
                  <c:v>68.043102383836299</c:v>
                </c:pt>
                <c:pt idx="29371">
                  <c:v>68.045419139109896</c:v>
                </c:pt>
                <c:pt idx="29372">
                  <c:v>68.047735894383393</c:v>
                </c:pt>
                <c:pt idx="29373">
                  <c:v>68.050052649657005</c:v>
                </c:pt>
                <c:pt idx="29374">
                  <c:v>68.052369404930502</c:v>
                </c:pt>
                <c:pt idx="29375">
                  <c:v>68.054686160204</c:v>
                </c:pt>
                <c:pt idx="29376">
                  <c:v>68.057002915477597</c:v>
                </c:pt>
                <c:pt idx="29377">
                  <c:v>68.059319670751094</c:v>
                </c:pt>
                <c:pt idx="29378">
                  <c:v>68.061636426024705</c:v>
                </c:pt>
                <c:pt idx="29379">
                  <c:v>68.063953181298203</c:v>
                </c:pt>
                <c:pt idx="29380">
                  <c:v>68.0662699365717</c:v>
                </c:pt>
                <c:pt idx="29381">
                  <c:v>68.068586691845297</c:v>
                </c:pt>
                <c:pt idx="29382">
                  <c:v>68.070903447118795</c:v>
                </c:pt>
                <c:pt idx="29383">
                  <c:v>68.073220202392406</c:v>
                </c:pt>
                <c:pt idx="29384">
                  <c:v>68.075536957665904</c:v>
                </c:pt>
                <c:pt idx="29385">
                  <c:v>68.077853712939401</c:v>
                </c:pt>
                <c:pt idx="29386">
                  <c:v>68.080170468212998</c:v>
                </c:pt>
                <c:pt idx="29387">
                  <c:v>68.082487223486496</c:v>
                </c:pt>
                <c:pt idx="29388">
                  <c:v>68.084803978760107</c:v>
                </c:pt>
                <c:pt idx="29389">
                  <c:v>68.087120734033604</c:v>
                </c:pt>
                <c:pt idx="29390">
                  <c:v>68.089437489307102</c:v>
                </c:pt>
                <c:pt idx="29391">
                  <c:v>68.091754244580699</c:v>
                </c:pt>
                <c:pt idx="29392">
                  <c:v>68.094070999854196</c:v>
                </c:pt>
                <c:pt idx="29393">
                  <c:v>68.096387755127793</c:v>
                </c:pt>
                <c:pt idx="29394">
                  <c:v>68.098704510401305</c:v>
                </c:pt>
                <c:pt idx="29395">
                  <c:v>68.101021265674902</c:v>
                </c:pt>
                <c:pt idx="29396">
                  <c:v>68.103338020948399</c:v>
                </c:pt>
                <c:pt idx="29397">
                  <c:v>68.105654776221897</c:v>
                </c:pt>
                <c:pt idx="29398">
                  <c:v>68.107971531495494</c:v>
                </c:pt>
                <c:pt idx="29399">
                  <c:v>68.110288286769006</c:v>
                </c:pt>
                <c:pt idx="29400">
                  <c:v>68.112605042042603</c:v>
                </c:pt>
                <c:pt idx="29401">
                  <c:v>68.1149217973161</c:v>
                </c:pt>
                <c:pt idx="29402">
                  <c:v>68.117238552589598</c:v>
                </c:pt>
                <c:pt idx="29403">
                  <c:v>68.119555307863195</c:v>
                </c:pt>
                <c:pt idx="29404">
                  <c:v>68.121872063136706</c:v>
                </c:pt>
                <c:pt idx="29405">
                  <c:v>68.124188818410303</c:v>
                </c:pt>
                <c:pt idx="29406">
                  <c:v>68.126505573683801</c:v>
                </c:pt>
                <c:pt idx="29407">
                  <c:v>68.128822328957298</c:v>
                </c:pt>
                <c:pt idx="29408">
                  <c:v>68.131139084230895</c:v>
                </c:pt>
                <c:pt idx="29409">
                  <c:v>68.133455839504407</c:v>
                </c:pt>
                <c:pt idx="29410">
                  <c:v>68.135772594778004</c:v>
                </c:pt>
                <c:pt idx="29411">
                  <c:v>68.138089350051501</c:v>
                </c:pt>
                <c:pt idx="29412">
                  <c:v>68.140406105324999</c:v>
                </c:pt>
                <c:pt idx="29413">
                  <c:v>68.142722860598596</c:v>
                </c:pt>
                <c:pt idx="29414">
                  <c:v>68.145039615872093</c:v>
                </c:pt>
                <c:pt idx="29415">
                  <c:v>68.147356371145705</c:v>
                </c:pt>
                <c:pt idx="29416">
                  <c:v>68.149673126419202</c:v>
                </c:pt>
                <c:pt idx="29417">
                  <c:v>68.1519898816927</c:v>
                </c:pt>
                <c:pt idx="29418">
                  <c:v>68.154306636966297</c:v>
                </c:pt>
                <c:pt idx="29419">
                  <c:v>68.156623392239794</c:v>
                </c:pt>
                <c:pt idx="29420">
                  <c:v>68.158940147513405</c:v>
                </c:pt>
                <c:pt idx="29421">
                  <c:v>68.161256902786903</c:v>
                </c:pt>
                <c:pt idx="29422">
                  <c:v>68.1635736580604</c:v>
                </c:pt>
                <c:pt idx="29423">
                  <c:v>68.165890413333997</c:v>
                </c:pt>
                <c:pt idx="29424">
                  <c:v>68.168207168607495</c:v>
                </c:pt>
                <c:pt idx="29425">
                  <c:v>68.170523923881106</c:v>
                </c:pt>
                <c:pt idx="29426">
                  <c:v>68.172840679154604</c:v>
                </c:pt>
                <c:pt idx="29427">
                  <c:v>68.175157434428101</c:v>
                </c:pt>
                <c:pt idx="29428">
                  <c:v>68.177474189701698</c:v>
                </c:pt>
                <c:pt idx="29429">
                  <c:v>68.179790944975196</c:v>
                </c:pt>
                <c:pt idx="29430">
                  <c:v>68.182107700248807</c:v>
                </c:pt>
                <c:pt idx="29431">
                  <c:v>68.184424455522304</c:v>
                </c:pt>
                <c:pt idx="29432">
                  <c:v>68.186741210795802</c:v>
                </c:pt>
                <c:pt idx="29433">
                  <c:v>68.189057966069399</c:v>
                </c:pt>
                <c:pt idx="29434">
                  <c:v>68.191374721342896</c:v>
                </c:pt>
                <c:pt idx="29435">
                  <c:v>68.193691476616493</c:v>
                </c:pt>
                <c:pt idx="29436">
                  <c:v>68.196008231890005</c:v>
                </c:pt>
                <c:pt idx="29437">
                  <c:v>68.198324987163502</c:v>
                </c:pt>
                <c:pt idx="29438">
                  <c:v>68.200641742437099</c:v>
                </c:pt>
                <c:pt idx="29439">
                  <c:v>68.202958497710597</c:v>
                </c:pt>
                <c:pt idx="29440">
                  <c:v>68.205275252984194</c:v>
                </c:pt>
                <c:pt idx="29441">
                  <c:v>68.207592008257706</c:v>
                </c:pt>
                <c:pt idx="29442">
                  <c:v>68.209908763531203</c:v>
                </c:pt>
                <c:pt idx="29443">
                  <c:v>68.2122255188048</c:v>
                </c:pt>
                <c:pt idx="29444">
                  <c:v>68.214542274078298</c:v>
                </c:pt>
                <c:pt idx="29445">
                  <c:v>68.216859029351895</c:v>
                </c:pt>
                <c:pt idx="29446">
                  <c:v>68.219175784625406</c:v>
                </c:pt>
                <c:pt idx="29447">
                  <c:v>68.221492539898904</c:v>
                </c:pt>
                <c:pt idx="29448">
                  <c:v>68.223809295172501</c:v>
                </c:pt>
                <c:pt idx="29449">
                  <c:v>68.226126050445998</c:v>
                </c:pt>
                <c:pt idx="29450">
                  <c:v>68.228442805719595</c:v>
                </c:pt>
                <c:pt idx="29451">
                  <c:v>68.230759560993107</c:v>
                </c:pt>
                <c:pt idx="29452">
                  <c:v>68.233076316266605</c:v>
                </c:pt>
                <c:pt idx="29453">
                  <c:v>68.235393071540202</c:v>
                </c:pt>
                <c:pt idx="29454">
                  <c:v>68.237709826813699</c:v>
                </c:pt>
                <c:pt idx="29455">
                  <c:v>68.240026582087296</c:v>
                </c:pt>
                <c:pt idx="29456">
                  <c:v>68.242343337360793</c:v>
                </c:pt>
                <c:pt idx="29457">
                  <c:v>68.244660092634305</c:v>
                </c:pt>
                <c:pt idx="29458">
                  <c:v>68.246976847907902</c:v>
                </c:pt>
                <c:pt idx="29459">
                  <c:v>68.2492936031814</c:v>
                </c:pt>
                <c:pt idx="29460">
                  <c:v>68.251610358454997</c:v>
                </c:pt>
                <c:pt idx="29461">
                  <c:v>68.253927113728494</c:v>
                </c:pt>
                <c:pt idx="29462">
                  <c:v>68.256243869002006</c:v>
                </c:pt>
                <c:pt idx="29463">
                  <c:v>68.258560624275603</c:v>
                </c:pt>
                <c:pt idx="29464">
                  <c:v>68.2608773795491</c:v>
                </c:pt>
                <c:pt idx="29465">
                  <c:v>68.263194134822697</c:v>
                </c:pt>
                <c:pt idx="29466">
                  <c:v>68.265510890096195</c:v>
                </c:pt>
                <c:pt idx="29467">
                  <c:v>68.267827645369707</c:v>
                </c:pt>
                <c:pt idx="29468">
                  <c:v>68.270144400643304</c:v>
                </c:pt>
                <c:pt idx="29469">
                  <c:v>68.272461155916801</c:v>
                </c:pt>
                <c:pt idx="29470">
                  <c:v>68.274777911190398</c:v>
                </c:pt>
                <c:pt idx="29471">
                  <c:v>68.277094666463896</c:v>
                </c:pt>
                <c:pt idx="29472">
                  <c:v>68.279411421737393</c:v>
                </c:pt>
                <c:pt idx="29473">
                  <c:v>68.281728177011004</c:v>
                </c:pt>
                <c:pt idx="29474">
                  <c:v>68.284044932284502</c:v>
                </c:pt>
                <c:pt idx="29475">
                  <c:v>68.286361687558099</c:v>
                </c:pt>
                <c:pt idx="29476">
                  <c:v>68.288678442831596</c:v>
                </c:pt>
                <c:pt idx="29477">
                  <c:v>68.290995198105094</c:v>
                </c:pt>
                <c:pt idx="29478">
                  <c:v>68.293311953378705</c:v>
                </c:pt>
                <c:pt idx="29479">
                  <c:v>68.295628708652202</c:v>
                </c:pt>
                <c:pt idx="29480">
                  <c:v>68.297945463925799</c:v>
                </c:pt>
                <c:pt idx="29481">
                  <c:v>68.300262219199297</c:v>
                </c:pt>
                <c:pt idx="29482">
                  <c:v>68.302578974472794</c:v>
                </c:pt>
                <c:pt idx="29483">
                  <c:v>68.304895729746406</c:v>
                </c:pt>
                <c:pt idx="29484">
                  <c:v>68.307212485019903</c:v>
                </c:pt>
                <c:pt idx="29485">
                  <c:v>68.3095292402935</c:v>
                </c:pt>
                <c:pt idx="29486">
                  <c:v>68.311845995566998</c:v>
                </c:pt>
                <c:pt idx="29487">
                  <c:v>68.314162750840495</c:v>
                </c:pt>
                <c:pt idx="29488">
                  <c:v>68.316479506114106</c:v>
                </c:pt>
                <c:pt idx="29489">
                  <c:v>68.318796261387604</c:v>
                </c:pt>
                <c:pt idx="29490">
                  <c:v>68.321113016661201</c:v>
                </c:pt>
                <c:pt idx="29491">
                  <c:v>68.323429771934698</c:v>
                </c:pt>
                <c:pt idx="29492">
                  <c:v>68.325746527208196</c:v>
                </c:pt>
                <c:pt idx="29493">
                  <c:v>68.328063282481807</c:v>
                </c:pt>
                <c:pt idx="29494">
                  <c:v>68.330380037755305</c:v>
                </c:pt>
                <c:pt idx="29495">
                  <c:v>68.332696793028902</c:v>
                </c:pt>
                <c:pt idx="29496">
                  <c:v>68.335013548302399</c:v>
                </c:pt>
                <c:pt idx="29497">
                  <c:v>68.337330303575897</c:v>
                </c:pt>
                <c:pt idx="29498">
                  <c:v>68.339647058849494</c:v>
                </c:pt>
                <c:pt idx="29499">
                  <c:v>68.341963814123005</c:v>
                </c:pt>
                <c:pt idx="29500">
                  <c:v>68.344280569396602</c:v>
                </c:pt>
                <c:pt idx="29501">
                  <c:v>68.3465973246701</c:v>
                </c:pt>
                <c:pt idx="29502">
                  <c:v>68.348914079943597</c:v>
                </c:pt>
                <c:pt idx="29503">
                  <c:v>68.351230835217194</c:v>
                </c:pt>
                <c:pt idx="29504">
                  <c:v>68.353547590490706</c:v>
                </c:pt>
                <c:pt idx="29505">
                  <c:v>68.355864345764303</c:v>
                </c:pt>
                <c:pt idx="29506">
                  <c:v>68.3581811010378</c:v>
                </c:pt>
                <c:pt idx="29507">
                  <c:v>68.360497856311298</c:v>
                </c:pt>
                <c:pt idx="29508">
                  <c:v>68.362814611584895</c:v>
                </c:pt>
                <c:pt idx="29509">
                  <c:v>68.365131366858407</c:v>
                </c:pt>
                <c:pt idx="29510">
                  <c:v>68.367448122132004</c:v>
                </c:pt>
                <c:pt idx="29511">
                  <c:v>68.369764877405501</c:v>
                </c:pt>
                <c:pt idx="29512">
                  <c:v>68.372081632678999</c:v>
                </c:pt>
                <c:pt idx="29513">
                  <c:v>68.374398387952596</c:v>
                </c:pt>
                <c:pt idx="29514">
                  <c:v>68.376715143226093</c:v>
                </c:pt>
                <c:pt idx="29515">
                  <c:v>68.379031898499704</c:v>
                </c:pt>
                <c:pt idx="29516">
                  <c:v>68.381348653773202</c:v>
                </c:pt>
                <c:pt idx="29517">
                  <c:v>68.383665409046699</c:v>
                </c:pt>
                <c:pt idx="29518">
                  <c:v>68.385982164320296</c:v>
                </c:pt>
                <c:pt idx="29519">
                  <c:v>68.388298919593794</c:v>
                </c:pt>
                <c:pt idx="29520">
                  <c:v>68.390615674867405</c:v>
                </c:pt>
                <c:pt idx="29521">
                  <c:v>68.392932430140903</c:v>
                </c:pt>
                <c:pt idx="29522">
                  <c:v>68.3952491854144</c:v>
                </c:pt>
                <c:pt idx="29523">
                  <c:v>68.397565940687997</c:v>
                </c:pt>
                <c:pt idx="29524">
                  <c:v>68.399882695961495</c:v>
                </c:pt>
                <c:pt idx="29525">
                  <c:v>68.402199451235106</c:v>
                </c:pt>
                <c:pt idx="29526">
                  <c:v>68.404516206508603</c:v>
                </c:pt>
                <c:pt idx="29527">
                  <c:v>68.406832961782101</c:v>
                </c:pt>
                <c:pt idx="29528">
                  <c:v>68.409149717055698</c:v>
                </c:pt>
                <c:pt idx="29529">
                  <c:v>68.411466472329195</c:v>
                </c:pt>
                <c:pt idx="29530">
                  <c:v>68.413783227602806</c:v>
                </c:pt>
                <c:pt idx="29531">
                  <c:v>68.416099982876304</c:v>
                </c:pt>
                <c:pt idx="29532">
                  <c:v>68.418416738149801</c:v>
                </c:pt>
                <c:pt idx="29533">
                  <c:v>68.420733493423398</c:v>
                </c:pt>
                <c:pt idx="29534">
                  <c:v>68.423050248696896</c:v>
                </c:pt>
                <c:pt idx="29535">
                  <c:v>68.425367003970507</c:v>
                </c:pt>
                <c:pt idx="29536">
                  <c:v>68.427683759244005</c:v>
                </c:pt>
                <c:pt idx="29537">
                  <c:v>68.430000514517502</c:v>
                </c:pt>
                <c:pt idx="29538">
                  <c:v>68.432317269791099</c:v>
                </c:pt>
                <c:pt idx="29539">
                  <c:v>68.434634025064597</c:v>
                </c:pt>
                <c:pt idx="29540">
                  <c:v>68.436950780338194</c:v>
                </c:pt>
                <c:pt idx="29541">
                  <c:v>68.439267535611705</c:v>
                </c:pt>
                <c:pt idx="29542">
                  <c:v>68.441584290885302</c:v>
                </c:pt>
                <c:pt idx="29543">
                  <c:v>68.4439010461588</c:v>
                </c:pt>
                <c:pt idx="29544">
                  <c:v>68.446217801432297</c:v>
                </c:pt>
                <c:pt idx="29545">
                  <c:v>68.448534556705894</c:v>
                </c:pt>
                <c:pt idx="29546">
                  <c:v>68.450851311979406</c:v>
                </c:pt>
                <c:pt idx="29547">
                  <c:v>68.453168067253003</c:v>
                </c:pt>
                <c:pt idx="29548">
                  <c:v>68.4554848225265</c:v>
                </c:pt>
                <c:pt idx="29549">
                  <c:v>68.457801577799998</c:v>
                </c:pt>
                <c:pt idx="29550">
                  <c:v>68.460118333073595</c:v>
                </c:pt>
                <c:pt idx="29551">
                  <c:v>68.462435088347107</c:v>
                </c:pt>
                <c:pt idx="29552">
                  <c:v>68.464751843620704</c:v>
                </c:pt>
                <c:pt idx="29553">
                  <c:v>68.467068598894201</c:v>
                </c:pt>
                <c:pt idx="29554">
                  <c:v>68.469385354167699</c:v>
                </c:pt>
                <c:pt idx="29555">
                  <c:v>68.471702109441296</c:v>
                </c:pt>
                <c:pt idx="29556">
                  <c:v>68.474018864714793</c:v>
                </c:pt>
                <c:pt idx="29557">
                  <c:v>68.476335619988404</c:v>
                </c:pt>
                <c:pt idx="29558">
                  <c:v>68.478652375261902</c:v>
                </c:pt>
                <c:pt idx="29559">
                  <c:v>68.480969130535399</c:v>
                </c:pt>
                <c:pt idx="29560">
                  <c:v>68.483285885808996</c:v>
                </c:pt>
                <c:pt idx="29561">
                  <c:v>68.485602641082494</c:v>
                </c:pt>
                <c:pt idx="29562">
                  <c:v>68.487919396356105</c:v>
                </c:pt>
                <c:pt idx="29563">
                  <c:v>68.490236151629603</c:v>
                </c:pt>
                <c:pt idx="29564">
                  <c:v>68.4925529069031</c:v>
                </c:pt>
                <c:pt idx="29565">
                  <c:v>68.494869662176697</c:v>
                </c:pt>
                <c:pt idx="29566">
                  <c:v>68.497186417450195</c:v>
                </c:pt>
                <c:pt idx="29567">
                  <c:v>68.499503172723806</c:v>
                </c:pt>
                <c:pt idx="29568">
                  <c:v>68.501819927997303</c:v>
                </c:pt>
                <c:pt idx="29569">
                  <c:v>68.504136683270801</c:v>
                </c:pt>
                <c:pt idx="29570">
                  <c:v>68.506453438544398</c:v>
                </c:pt>
                <c:pt idx="29571">
                  <c:v>68.508770193817895</c:v>
                </c:pt>
                <c:pt idx="29572">
                  <c:v>68.511086949091506</c:v>
                </c:pt>
                <c:pt idx="29573">
                  <c:v>68.513403704365004</c:v>
                </c:pt>
                <c:pt idx="29574">
                  <c:v>68.515720459638501</c:v>
                </c:pt>
                <c:pt idx="29575">
                  <c:v>68.518037214912098</c:v>
                </c:pt>
                <c:pt idx="29576">
                  <c:v>68.520353970185596</c:v>
                </c:pt>
                <c:pt idx="29577">
                  <c:v>68.522670725459193</c:v>
                </c:pt>
                <c:pt idx="29578">
                  <c:v>68.524987480732705</c:v>
                </c:pt>
                <c:pt idx="29579">
                  <c:v>68.527304236006202</c:v>
                </c:pt>
                <c:pt idx="29580">
                  <c:v>68.529620991279799</c:v>
                </c:pt>
                <c:pt idx="29581">
                  <c:v>68.531937746553297</c:v>
                </c:pt>
                <c:pt idx="29582">
                  <c:v>68.534254501826894</c:v>
                </c:pt>
                <c:pt idx="29583">
                  <c:v>68.536571257100405</c:v>
                </c:pt>
                <c:pt idx="29584">
                  <c:v>68.538888012373903</c:v>
                </c:pt>
                <c:pt idx="29585">
                  <c:v>68.5412047676475</c:v>
                </c:pt>
                <c:pt idx="29586">
                  <c:v>68.543521522920997</c:v>
                </c:pt>
                <c:pt idx="29587">
                  <c:v>68.545838278194594</c:v>
                </c:pt>
                <c:pt idx="29588">
                  <c:v>68.548155033468106</c:v>
                </c:pt>
                <c:pt idx="29589">
                  <c:v>68.550471788741604</c:v>
                </c:pt>
                <c:pt idx="29590">
                  <c:v>68.552788544015201</c:v>
                </c:pt>
                <c:pt idx="29591">
                  <c:v>68.555105299288698</c:v>
                </c:pt>
                <c:pt idx="29592">
                  <c:v>68.557422054562295</c:v>
                </c:pt>
                <c:pt idx="29593">
                  <c:v>68.559738809835807</c:v>
                </c:pt>
                <c:pt idx="29594">
                  <c:v>68.562055565109304</c:v>
                </c:pt>
                <c:pt idx="29595">
                  <c:v>68.564372320382901</c:v>
                </c:pt>
                <c:pt idx="29596">
                  <c:v>68.566689075656399</c:v>
                </c:pt>
                <c:pt idx="29597">
                  <c:v>68.569005830929996</c:v>
                </c:pt>
                <c:pt idx="29598">
                  <c:v>68.571322586203493</c:v>
                </c:pt>
                <c:pt idx="29599">
                  <c:v>68.573639341477005</c:v>
                </c:pt>
                <c:pt idx="29600">
                  <c:v>68.575956096750602</c:v>
                </c:pt>
                <c:pt idx="29601">
                  <c:v>68.578272852024099</c:v>
                </c:pt>
                <c:pt idx="29602">
                  <c:v>68.580589607297696</c:v>
                </c:pt>
                <c:pt idx="29603">
                  <c:v>68.582906362571194</c:v>
                </c:pt>
                <c:pt idx="29604">
                  <c:v>68.585223117844706</c:v>
                </c:pt>
                <c:pt idx="29605">
                  <c:v>68.587539873118303</c:v>
                </c:pt>
                <c:pt idx="29606">
                  <c:v>68.5898566283918</c:v>
                </c:pt>
                <c:pt idx="29607">
                  <c:v>68.592173383665397</c:v>
                </c:pt>
                <c:pt idx="29608">
                  <c:v>68.594490138938895</c:v>
                </c:pt>
                <c:pt idx="29609">
                  <c:v>68.596806894212406</c:v>
                </c:pt>
                <c:pt idx="29610">
                  <c:v>68.599123649486003</c:v>
                </c:pt>
                <c:pt idx="29611">
                  <c:v>68.601440404759501</c:v>
                </c:pt>
                <c:pt idx="29612">
                  <c:v>68.603757160033098</c:v>
                </c:pt>
                <c:pt idx="29613">
                  <c:v>68.606073915306595</c:v>
                </c:pt>
                <c:pt idx="29614">
                  <c:v>68.608390670580107</c:v>
                </c:pt>
                <c:pt idx="29615">
                  <c:v>68.610707425853704</c:v>
                </c:pt>
                <c:pt idx="29616">
                  <c:v>68.613024181127201</c:v>
                </c:pt>
                <c:pt idx="29617">
                  <c:v>68.615340936400798</c:v>
                </c:pt>
                <c:pt idx="29618">
                  <c:v>68.617657691674296</c:v>
                </c:pt>
                <c:pt idx="29619">
                  <c:v>68.619974446947793</c:v>
                </c:pt>
                <c:pt idx="29620">
                  <c:v>68.622291202221405</c:v>
                </c:pt>
                <c:pt idx="29621">
                  <c:v>68.624607957494902</c:v>
                </c:pt>
                <c:pt idx="29622">
                  <c:v>68.626924712768499</c:v>
                </c:pt>
                <c:pt idx="29623">
                  <c:v>68.629241468041997</c:v>
                </c:pt>
                <c:pt idx="29624">
                  <c:v>68.631558223315494</c:v>
                </c:pt>
                <c:pt idx="29625">
                  <c:v>68.633874978589105</c:v>
                </c:pt>
                <c:pt idx="29626">
                  <c:v>68.636191733862603</c:v>
                </c:pt>
                <c:pt idx="29627">
                  <c:v>68.6385084891362</c:v>
                </c:pt>
                <c:pt idx="29628">
                  <c:v>68.640825244409697</c:v>
                </c:pt>
                <c:pt idx="29629">
                  <c:v>68.643141999683195</c:v>
                </c:pt>
                <c:pt idx="29630">
                  <c:v>68.645458754956806</c:v>
                </c:pt>
                <c:pt idx="29631">
                  <c:v>68.647775510230304</c:v>
                </c:pt>
                <c:pt idx="29632">
                  <c:v>68.650092265503901</c:v>
                </c:pt>
                <c:pt idx="29633">
                  <c:v>68.652409020777398</c:v>
                </c:pt>
                <c:pt idx="29634">
                  <c:v>68.654725776050896</c:v>
                </c:pt>
                <c:pt idx="29635">
                  <c:v>68.657042531324507</c:v>
                </c:pt>
                <c:pt idx="29636">
                  <c:v>68.659359286598004</c:v>
                </c:pt>
                <c:pt idx="29637">
                  <c:v>68.661676041871601</c:v>
                </c:pt>
                <c:pt idx="29638">
                  <c:v>68.663992797145099</c:v>
                </c:pt>
                <c:pt idx="29639">
                  <c:v>68.666309552418596</c:v>
                </c:pt>
                <c:pt idx="29640">
                  <c:v>68.668626307692193</c:v>
                </c:pt>
                <c:pt idx="29641">
                  <c:v>68.670943062965705</c:v>
                </c:pt>
                <c:pt idx="29642">
                  <c:v>68.673259818239302</c:v>
                </c:pt>
                <c:pt idx="29643">
                  <c:v>68.675576573512799</c:v>
                </c:pt>
                <c:pt idx="29644">
                  <c:v>68.677893328786297</c:v>
                </c:pt>
                <c:pt idx="29645">
                  <c:v>68.680210084059894</c:v>
                </c:pt>
                <c:pt idx="29646">
                  <c:v>68.682526839333406</c:v>
                </c:pt>
                <c:pt idx="29647">
                  <c:v>68.684843594607003</c:v>
                </c:pt>
                <c:pt idx="29648">
                  <c:v>68.6871603498805</c:v>
                </c:pt>
                <c:pt idx="29649">
                  <c:v>68.689477105153998</c:v>
                </c:pt>
                <c:pt idx="29650">
                  <c:v>68.691793860427595</c:v>
                </c:pt>
                <c:pt idx="29651">
                  <c:v>68.694110615701106</c:v>
                </c:pt>
                <c:pt idx="29652">
                  <c:v>68.696427370974703</c:v>
                </c:pt>
                <c:pt idx="29653">
                  <c:v>68.698744126248201</c:v>
                </c:pt>
                <c:pt idx="29654">
                  <c:v>68.701060881521698</c:v>
                </c:pt>
                <c:pt idx="29655">
                  <c:v>68.703377636795295</c:v>
                </c:pt>
                <c:pt idx="29656">
                  <c:v>68.705694392068807</c:v>
                </c:pt>
                <c:pt idx="29657">
                  <c:v>68.708011147342404</c:v>
                </c:pt>
                <c:pt idx="29658">
                  <c:v>68.710327902615902</c:v>
                </c:pt>
                <c:pt idx="29659">
                  <c:v>68.712644657889399</c:v>
                </c:pt>
                <c:pt idx="29660">
                  <c:v>68.714961413162996</c:v>
                </c:pt>
                <c:pt idx="29661">
                  <c:v>68.717278168436494</c:v>
                </c:pt>
                <c:pt idx="29662">
                  <c:v>68.719594923710105</c:v>
                </c:pt>
                <c:pt idx="29663">
                  <c:v>68.721911678983602</c:v>
                </c:pt>
                <c:pt idx="29664">
                  <c:v>68.7242284342571</c:v>
                </c:pt>
                <c:pt idx="29665">
                  <c:v>68.726545189530697</c:v>
                </c:pt>
                <c:pt idx="29666">
                  <c:v>68.728861944804194</c:v>
                </c:pt>
                <c:pt idx="29667">
                  <c:v>68.731178700077805</c:v>
                </c:pt>
                <c:pt idx="29668">
                  <c:v>68.733495455351303</c:v>
                </c:pt>
                <c:pt idx="29669">
                  <c:v>68.7358122106248</c:v>
                </c:pt>
                <c:pt idx="29670">
                  <c:v>68.738128965898397</c:v>
                </c:pt>
                <c:pt idx="29671">
                  <c:v>68.740445721171895</c:v>
                </c:pt>
                <c:pt idx="29672">
                  <c:v>68.742762476445506</c:v>
                </c:pt>
                <c:pt idx="29673">
                  <c:v>68.745079231719004</c:v>
                </c:pt>
                <c:pt idx="29674">
                  <c:v>68.747395986992501</c:v>
                </c:pt>
                <c:pt idx="29675">
                  <c:v>68.749712742266098</c:v>
                </c:pt>
                <c:pt idx="29676">
                  <c:v>68.752029497539596</c:v>
                </c:pt>
                <c:pt idx="29677">
                  <c:v>68.754346252813207</c:v>
                </c:pt>
                <c:pt idx="29678">
                  <c:v>68.756663008086704</c:v>
                </c:pt>
                <c:pt idx="29679">
                  <c:v>68.758979763360202</c:v>
                </c:pt>
                <c:pt idx="29680">
                  <c:v>68.761296518633799</c:v>
                </c:pt>
                <c:pt idx="29681">
                  <c:v>68.763613273907296</c:v>
                </c:pt>
                <c:pt idx="29682">
                  <c:v>68.765930029180893</c:v>
                </c:pt>
                <c:pt idx="29683">
                  <c:v>68.768246784454405</c:v>
                </c:pt>
                <c:pt idx="29684">
                  <c:v>68.770563539728002</c:v>
                </c:pt>
                <c:pt idx="29685">
                  <c:v>68.772880295001499</c:v>
                </c:pt>
                <c:pt idx="29686">
                  <c:v>68.775197050274997</c:v>
                </c:pt>
                <c:pt idx="29687">
                  <c:v>68.777513805548594</c:v>
                </c:pt>
                <c:pt idx="29688">
                  <c:v>68.779830560822106</c:v>
                </c:pt>
                <c:pt idx="29689">
                  <c:v>68.782147316095703</c:v>
                </c:pt>
                <c:pt idx="29690">
                  <c:v>68.7844640713692</c:v>
                </c:pt>
                <c:pt idx="29691">
                  <c:v>68.786780826642698</c:v>
                </c:pt>
                <c:pt idx="29692">
                  <c:v>68.789097581916295</c:v>
                </c:pt>
                <c:pt idx="29693">
                  <c:v>68.791414337189806</c:v>
                </c:pt>
                <c:pt idx="29694">
                  <c:v>68.793731092463403</c:v>
                </c:pt>
                <c:pt idx="29695">
                  <c:v>68.796047847736901</c:v>
                </c:pt>
                <c:pt idx="29696">
                  <c:v>68.798364603010398</c:v>
                </c:pt>
                <c:pt idx="29697">
                  <c:v>68.800681358283995</c:v>
                </c:pt>
                <c:pt idx="29698">
                  <c:v>68.802998113557507</c:v>
                </c:pt>
                <c:pt idx="29699">
                  <c:v>68.805314868831104</c:v>
                </c:pt>
                <c:pt idx="29700">
                  <c:v>68.807631624104602</c:v>
                </c:pt>
                <c:pt idx="29701">
                  <c:v>68.809948379378099</c:v>
                </c:pt>
                <c:pt idx="29702">
                  <c:v>68.812265134651696</c:v>
                </c:pt>
                <c:pt idx="29703">
                  <c:v>68.814581889925194</c:v>
                </c:pt>
                <c:pt idx="29704">
                  <c:v>68.816898645198805</c:v>
                </c:pt>
                <c:pt idx="29705">
                  <c:v>68.819215400472302</c:v>
                </c:pt>
                <c:pt idx="29706">
                  <c:v>68.8215321557458</c:v>
                </c:pt>
                <c:pt idx="29707">
                  <c:v>68.823848911019397</c:v>
                </c:pt>
                <c:pt idx="29708">
                  <c:v>68.826165666292894</c:v>
                </c:pt>
                <c:pt idx="29709">
                  <c:v>68.828482421566505</c:v>
                </c:pt>
                <c:pt idx="29710">
                  <c:v>68.830799176840003</c:v>
                </c:pt>
                <c:pt idx="29711">
                  <c:v>68.8331159321135</c:v>
                </c:pt>
                <c:pt idx="29712">
                  <c:v>68.835432687387097</c:v>
                </c:pt>
                <c:pt idx="29713">
                  <c:v>68.837749442660595</c:v>
                </c:pt>
                <c:pt idx="29714">
                  <c:v>68.840066197934206</c:v>
                </c:pt>
                <c:pt idx="29715">
                  <c:v>68.842382953207704</c:v>
                </c:pt>
                <c:pt idx="29716">
                  <c:v>68.844699708481201</c:v>
                </c:pt>
                <c:pt idx="29717">
                  <c:v>68.847016463754798</c:v>
                </c:pt>
                <c:pt idx="29718">
                  <c:v>68.849333219028296</c:v>
                </c:pt>
                <c:pt idx="29719">
                  <c:v>68.851649974301907</c:v>
                </c:pt>
                <c:pt idx="29720">
                  <c:v>68.853966729575404</c:v>
                </c:pt>
                <c:pt idx="29721">
                  <c:v>68.856283484848902</c:v>
                </c:pt>
                <c:pt idx="29722">
                  <c:v>68.858600240122499</c:v>
                </c:pt>
                <c:pt idx="29723">
                  <c:v>68.860916995395996</c:v>
                </c:pt>
                <c:pt idx="29724">
                  <c:v>68.863233750669593</c:v>
                </c:pt>
                <c:pt idx="29725">
                  <c:v>68.865550505943105</c:v>
                </c:pt>
                <c:pt idx="29726">
                  <c:v>68.867867261216603</c:v>
                </c:pt>
                <c:pt idx="29727">
                  <c:v>68.870184016490199</c:v>
                </c:pt>
                <c:pt idx="29728">
                  <c:v>68.872500771763697</c:v>
                </c:pt>
                <c:pt idx="29729">
                  <c:v>68.874817527037294</c:v>
                </c:pt>
                <c:pt idx="29730">
                  <c:v>68.877134282310806</c:v>
                </c:pt>
                <c:pt idx="29731">
                  <c:v>68.879451037584303</c:v>
                </c:pt>
                <c:pt idx="29732">
                  <c:v>68.8817677928579</c:v>
                </c:pt>
                <c:pt idx="29733">
                  <c:v>68.884084548131398</c:v>
                </c:pt>
                <c:pt idx="29734">
                  <c:v>68.886401303404995</c:v>
                </c:pt>
                <c:pt idx="29735">
                  <c:v>68.888718058678506</c:v>
                </c:pt>
                <c:pt idx="29736">
                  <c:v>68.891034813952004</c:v>
                </c:pt>
                <c:pt idx="29737">
                  <c:v>68.893351569225601</c:v>
                </c:pt>
                <c:pt idx="29738">
                  <c:v>68.895668324499098</c:v>
                </c:pt>
                <c:pt idx="29739">
                  <c:v>68.897985079772695</c:v>
                </c:pt>
                <c:pt idx="29740">
                  <c:v>68.900301835046207</c:v>
                </c:pt>
                <c:pt idx="29741">
                  <c:v>68.902618590319705</c:v>
                </c:pt>
                <c:pt idx="29742">
                  <c:v>68.904935345593302</c:v>
                </c:pt>
                <c:pt idx="29743">
                  <c:v>68.907252100866799</c:v>
                </c:pt>
                <c:pt idx="29744">
                  <c:v>68.909568856140396</c:v>
                </c:pt>
                <c:pt idx="29745">
                  <c:v>68.911885611413894</c:v>
                </c:pt>
                <c:pt idx="29746">
                  <c:v>68.914202366687405</c:v>
                </c:pt>
                <c:pt idx="29747">
                  <c:v>68.916519121961002</c:v>
                </c:pt>
                <c:pt idx="29748">
                  <c:v>68.9188358772345</c:v>
                </c:pt>
                <c:pt idx="29749">
                  <c:v>68.921152632508097</c:v>
                </c:pt>
                <c:pt idx="29750">
                  <c:v>68.923469387781594</c:v>
                </c:pt>
                <c:pt idx="29751">
                  <c:v>68.925786143055106</c:v>
                </c:pt>
                <c:pt idx="29752">
                  <c:v>68.928102898328703</c:v>
                </c:pt>
                <c:pt idx="29753">
                  <c:v>68.9304196536022</c:v>
                </c:pt>
                <c:pt idx="29754">
                  <c:v>68.932736408875797</c:v>
                </c:pt>
                <c:pt idx="29755">
                  <c:v>68.935053164149295</c:v>
                </c:pt>
                <c:pt idx="29756">
                  <c:v>68.937369919422807</c:v>
                </c:pt>
                <c:pt idx="29757">
                  <c:v>68.939686674696404</c:v>
                </c:pt>
                <c:pt idx="29758">
                  <c:v>68.942003429969901</c:v>
                </c:pt>
                <c:pt idx="29759">
                  <c:v>68.944320185243498</c:v>
                </c:pt>
                <c:pt idx="29760">
                  <c:v>68.946636940516996</c:v>
                </c:pt>
                <c:pt idx="29761">
                  <c:v>68.948953695790493</c:v>
                </c:pt>
                <c:pt idx="29762">
                  <c:v>68.951270451064104</c:v>
                </c:pt>
                <c:pt idx="29763">
                  <c:v>68.953587206337602</c:v>
                </c:pt>
                <c:pt idx="29764">
                  <c:v>68.955903961611199</c:v>
                </c:pt>
                <c:pt idx="29765">
                  <c:v>68.958220716884696</c:v>
                </c:pt>
                <c:pt idx="29766">
                  <c:v>68.960537472158194</c:v>
                </c:pt>
                <c:pt idx="29767">
                  <c:v>68.962854227431805</c:v>
                </c:pt>
                <c:pt idx="29768">
                  <c:v>68.965170982705303</c:v>
                </c:pt>
                <c:pt idx="29769">
                  <c:v>68.9674877379789</c:v>
                </c:pt>
                <c:pt idx="29770">
                  <c:v>68.969804493252397</c:v>
                </c:pt>
                <c:pt idx="29771">
                  <c:v>68.972121248525895</c:v>
                </c:pt>
                <c:pt idx="29772">
                  <c:v>68.974438003799506</c:v>
                </c:pt>
                <c:pt idx="29773">
                  <c:v>68.976754759073003</c:v>
                </c:pt>
                <c:pt idx="29774">
                  <c:v>68.9790715143466</c:v>
                </c:pt>
                <c:pt idx="29775">
                  <c:v>68.981388269620098</c:v>
                </c:pt>
                <c:pt idx="29776">
                  <c:v>68.983705024893595</c:v>
                </c:pt>
                <c:pt idx="29777">
                  <c:v>68.986021780167206</c:v>
                </c:pt>
                <c:pt idx="29778">
                  <c:v>68.988338535440704</c:v>
                </c:pt>
                <c:pt idx="29779">
                  <c:v>68.990655290714301</c:v>
                </c:pt>
                <c:pt idx="29780">
                  <c:v>68.992972045987798</c:v>
                </c:pt>
                <c:pt idx="29781">
                  <c:v>68.995288801261296</c:v>
                </c:pt>
                <c:pt idx="29782">
                  <c:v>68.997605556534893</c:v>
                </c:pt>
                <c:pt idx="29783">
                  <c:v>68.999922311808405</c:v>
                </c:pt>
                <c:pt idx="29784">
                  <c:v>69.002239067082002</c:v>
                </c:pt>
                <c:pt idx="29785">
                  <c:v>69.004555822355499</c:v>
                </c:pt>
                <c:pt idx="29786">
                  <c:v>69.006872577628997</c:v>
                </c:pt>
                <c:pt idx="29787">
                  <c:v>69.009189332902594</c:v>
                </c:pt>
                <c:pt idx="29788">
                  <c:v>69.011506088176105</c:v>
                </c:pt>
                <c:pt idx="29789">
                  <c:v>69.013822843449702</c:v>
                </c:pt>
                <c:pt idx="29790">
                  <c:v>69.0161395987232</c:v>
                </c:pt>
                <c:pt idx="29791">
                  <c:v>69.018456353996697</c:v>
                </c:pt>
                <c:pt idx="29792">
                  <c:v>69.020773109270294</c:v>
                </c:pt>
                <c:pt idx="29793">
                  <c:v>69.023089864543806</c:v>
                </c:pt>
                <c:pt idx="29794">
                  <c:v>69.025406619817403</c:v>
                </c:pt>
                <c:pt idx="29795">
                  <c:v>69.027723375090901</c:v>
                </c:pt>
                <c:pt idx="29796">
                  <c:v>69.030040130364398</c:v>
                </c:pt>
                <c:pt idx="29797">
                  <c:v>69.032356885637995</c:v>
                </c:pt>
                <c:pt idx="29798">
                  <c:v>69.034673640911507</c:v>
                </c:pt>
                <c:pt idx="29799">
                  <c:v>69.036990396185104</c:v>
                </c:pt>
                <c:pt idx="29800">
                  <c:v>69.039307151458601</c:v>
                </c:pt>
                <c:pt idx="29801">
                  <c:v>69.041623906732099</c:v>
                </c:pt>
                <c:pt idx="29802">
                  <c:v>69.043940662005696</c:v>
                </c:pt>
                <c:pt idx="29803">
                  <c:v>69.046257417279193</c:v>
                </c:pt>
                <c:pt idx="29804">
                  <c:v>69.048574172552804</c:v>
                </c:pt>
                <c:pt idx="29805">
                  <c:v>69.050890927826302</c:v>
                </c:pt>
                <c:pt idx="29806">
                  <c:v>69.053207683099799</c:v>
                </c:pt>
                <c:pt idx="29807">
                  <c:v>69.055524438373396</c:v>
                </c:pt>
                <c:pt idx="29808">
                  <c:v>69.057841193646894</c:v>
                </c:pt>
                <c:pt idx="29809">
                  <c:v>69.060157948920505</c:v>
                </c:pt>
                <c:pt idx="29810">
                  <c:v>69.062474704194003</c:v>
                </c:pt>
                <c:pt idx="29811">
                  <c:v>69.0647914594675</c:v>
                </c:pt>
                <c:pt idx="29812">
                  <c:v>69.067108214741097</c:v>
                </c:pt>
                <c:pt idx="29813">
                  <c:v>69.069424970014595</c:v>
                </c:pt>
                <c:pt idx="29814">
                  <c:v>69.071741725288206</c:v>
                </c:pt>
                <c:pt idx="29815">
                  <c:v>69.074058480561703</c:v>
                </c:pt>
                <c:pt idx="29816">
                  <c:v>69.076375235835201</c:v>
                </c:pt>
                <c:pt idx="29817">
                  <c:v>69.078691991108798</c:v>
                </c:pt>
                <c:pt idx="29818">
                  <c:v>69.081008746382295</c:v>
                </c:pt>
                <c:pt idx="29819">
                  <c:v>69.083325501655906</c:v>
                </c:pt>
                <c:pt idx="29820">
                  <c:v>69.085642256929404</c:v>
                </c:pt>
                <c:pt idx="29821">
                  <c:v>69.087959012202901</c:v>
                </c:pt>
                <c:pt idx="29822">
                  <c:v>69.090275767476498</c:v>
                </c:pt>
                <c:pt idx="29823">
                  <c:v>69.092592522749996</c:v>
                </c:pt>
                <c:pt idx="29824">
                  <c:v>69.094909278023593</c:v>
                </c:pt>
                <c:pt idx="29825">
                  <c:v>69.097226033297105</c:v>
                </c:pt>
                <c:pt idx="29826">
                  <c:v>69.099542788570602</c:v>
                </c:pt>
                <c:pt idx="29827">
                  <c:v>69.101859543844199</c:v>
                </c:pt>
                <c:pt idx="29828">
                  <c:v>69.104176299117697</c:v>
                </c:pt>
                <c:pt idx="29829">
                  <c:v>69.106493054391294</c:v>
                </c:pt>
                <c:pt idx="29830">
                  <c:v>69.108809809664805</c:v>
                </c:pt>
                <c:pt idx="29831">
                  <c:v>69.111126564938402</c:v>
                </c:pt>
                <c:pt idx="29832">
                  <c:v>69.1134433202119</c:v>
                </c:pt>
                <c:pt idx="29833">
                  <c:v>69.115760075485397</c:v>
                </c:pt>
                <c:pt idx="29834">
                  <c:v>69.118076830758994</c:v>
                </c:pt>
                <c:pt idx="29835">
                  <c:v>69.120393586032506</c:v>
                </c:pt>
                <c:pt idx="29836">
                  <c:v>69.122710341306103</c:v>
                </c:pt>
                <c:pt idx="29837">
                  <c:v>69.125027096579601</c:v>
                </c:pt>
                <c:pt idx="29838">
                  <c:v>69.127343851853098</c:v>
                </c:pt>
                <c:pt idx="29839">
                  <c:v>69.129660607126695</c:v>
                </c:pt>
                <c:pt idx="29840">
                  <c:v>69.131977362400207</c:v>
                </c:pt>
                <c:pt idx="29841">
                  <c:v>69.134294117673804</c:v>
                </c:pt>
                <c:pt idx="29842">
                  <c:v>69.136610872947301</c:v>
                </c:pt>
                <c:pt idx="29843">
                  <c:v>69.138927628220799</c:v>
                </c:pt>
                <c:pt idx="29844">
                  <c:v>69.141244383494396</c:v>
                </c:pt>
                <c:pt idx="29845">
                  <c:v>69.143561138767893</c:v>
                </c:pt>
                <c:pt idx="29846">
                  <c:v>69.145877894041504</c:v>
                </c:pt>
                <c:pt idx="29847">
                  <c:v>69.148194649315002</c:v>
                </c:pt>
                <c:pt idx="29848">
                  <c:v>69.150511404588499</c:v>
                </c:pt>
                <c:pt idx="29849">
                  <c:v>69.152828159862096</c:v>
                </c:pt>
                <c:pt idx="29850">
                  <c:v>69.155144915135594</c:v>
                </c:pt>
                <c:pt idx="29851">
                  <c:v>69.157461670409205</c:v>
                </c:pt>
                <c:pt idx="29852">
                  <c:v>69.159778425682703</c:v>
                </c:pt>
                <c:pt idx="29853">
                  <c:v>69.1620951809562</c:v>
                </c:pt>
                <c:pt idx="29854">
                  <c:v>69.164411936229797</c:v>
                </c:pt>
                <c:pt idx="29855">
                  <c:v>69.166728691503295</c:v>
                </c:pt>
                <c:pt idx="29856">
                  <c:v>69.169045446776906</c:v>
                </c:pt>
                <c:pt idx="29857">
                  <c:v>69.171362202050403</c:v>
                </c:pt>
                <c:pt idx="29858">
                  <c:v>69.173678957323901</c:v>
                </c:pt>
                <c:pt idx="29859">
                  <c:v>69.175995712597498</c:v>
                </c:pt>
                <c:pt idx="29860">
                  <c:v>69.178312467870995</c:v>
                </c:pt>
                <c:pt idx="29861">
                  <c:v>69.180629223144606</c:v>
                </c:pt>
                <c:pt idx="29862">
                  <c:v>69.182945978418104</c:v>
                </c:pt>
                <c:pt idx="29863">
                  <c:v>69.185262733691602</c:v>
                </c:pt>
                <c:pt idx="29864">
                  <c:v>69.187579488965198</c:v>
                </c:pt>
                <c:pt idx="29865">
                  <c:v>69.189896244238696</c:v>
                </c:pt>
                <c:pt idx="29866">
                  <c:v>69.192212999512293</c:v>
                </c:pt>
                <c:pt idx="29867">
                  <c:v>69.194529754785805</c:v>
                </c:pt>
                <c:pt idx="29868">
                  <c:v>69.196846510059302</c:v>
                </c:pt>
                <c:pt idx="29869">
                  <c:v>69.199163265332899</c:v>
                </c:pt>
                <c:pt idx="29870">
                  <c:v>69.201480020606397</c:v>
                </c:pt>
                <c:pt idx="29871">
                  <c:v>69.203796775879994</c:v>
                </c:pt>
                <c:pt idx="29872">
                  <c:v>69.206113531153505</c:v>
                </c:pt>
                <c:pt idx="29873">
                  <c:v>69.208430286427003</c:v>
                </c:pt>
                <c:pt idx="29874">
                  <c:v>69.2107470417006</c:v>
                </c:pt>
                <c:pt idx="29875">
                  <c:v>69.213063796974097</c:v>
                </c:pt>
                <c:pt idx="29876">
                  <c:v>69.215380552247694</c:v>
                </c:pt>
                <c:pt idx="29877">
                  <c:v>69.217697307521206</c:v>
                </c:pt>
                <c:pt idx="29878">
                  <c:v>69.220014062794704</c:v>
                </c:pt>
                <c:pt idx="29879">
                  <c:v>69.222330818068301</c:v>
                </c:pt>
                <c:pt idx="29880">
                  <c:v>69.224647573341798</c:v>
                </c:pt>
                <c:pt idx="29881">
                  <c:v>69.226964328615395</c:v>
                </c:pt>
                <c:pt idx="29882">
                  <c:v>69.229281083888907</c:v>
                </c:pt>
                <c:pt idx="29883">
                  <c:v>69.231597839162404</c:v>
                </c:pt>
                <c:pt idx="29884">
                  <c:v>69.233914594436001</c:v>
                </c:pt>
                <c:pt idx="29885">
                  <c:v>69.236231349709499</c:v>
                </c:pt>
                <c:pt idx="29886">
                  <c:v>69.238548104983096</c:v>
                </c:pt>
                <c:pt idx="29887">
                  <c:v>69.240864860256593</c:v>
                </c:pt>
                <c:pt idx="29888">
                  <c:v>69.243181615530105</c:v>
                </c:pt>
                <c:pt idx="29889">
                  <c:v>69.245498370803702</c:v>
                </c:pt>
                <c:pt idx="29890">
                  <c:v>69.247815126077199</c:v>
                </c:pt>
                <c:pt idx="29891">
                  <c:v>69.250131881350796</c:v>
                </c:pt>
                <c:pt idx="29892">
                  <c:v>69.252448636624294</c:v>
                </c:pt>
                <c:pt idx="29893">
                  <c:v>69.254765391897806</c:v>
                </c:pt>
                <c:pt idx="29894">
                  <c:v>69.257082147171403</c:v>
                </c:pt>
                <c:pt idx="29895">
                  <c:v>69.2593989024449</c:v>
                </c:pt>
                <c:pt idx="29896">
                  <c:v>69.261715657718497</c:v>
                </c:pt>
                <c:pt idx="29897">
                  <c:v>69.264032412991995</c:v>
                </c:pt>
                <c:pt idx="29898">
                  <c:v>69.266349168265506</c:v>
                </c:pt>
                <c:pt idx="29899">
                  <c:v>69.268665923539103</c:v>
                </c:pt>
                <c:pt idx="29900">
                  <c:v>69.270982678812601</c:v>
                </c:pt>
                <c:pt idx="29901">
                  <c:v>69.273299434086198</c:v>
                </c:pt>
                <c:pt idx="29902">
                  <c:v>69.275616189359695</c:v>
                </c:pt>
                <c:pt idx="29903">
                  <c:v>69.277932944633207</c:v>
                </c:pt>
                <c:pt idx="29904">
                  <c:v>69.280249699906804</c:v>
                </c:pt>
                <c:pt idx="29905">
                  <c:v>69.282566455180302</c:v>
                </c:pt>
                <c:pt idx="29906">
                  <c:v>69.284883210453899</c:v>
                </c:pt>
                <c:pt idx="29907">
                  <c:v>69.287199965727396</c:v>
                </c:pt>
                <c:pt idx="29908">
                  <c:v>69.289516721000894</c:v>
                </c:pt>
                <c:pt idx="29909">
                  <c:v>69.291833476274505</c:v>
                </c:pt>
                <c:pt idx="29910">
                  <c:v>69.294150231548002</c:v>
                </c:pt>
                <c:pt idx="29911">
                  <c:v>69.296466986821599</c:v>
                </c:pt>
                <c:pt idx="29912">
                  <c:v>69.298783742095097</c:v>
                </c:pt>
                <c:pt idx="29913">
                  <c:v>69.301100497368594</c:v>
                </c:pt>
                <c:pt idx="29914">
                  <c:v>69.303417252642205</c:v>
                </c:pt>
                <c:pt idx="29915">
                  <c:v>69.305734007915703</c:v>
                </c:pt>
                <c:pt idx="29916">
                  <c:v>69.3080507631893</c:v>
                </c:pt>
                <c:pt idx="29917">
                  <c:v>69.310367518462797</c:v>
                </c:pt>
                <c:pt idx="29918">
                  <c:v>69.312684273736295</c:v>
                </c:pt>
                <c:pt idx="29919">
                  <c:v>69.315001029009906</c:v>
                </c:pt>
                <c:pt idx="29920">
                  <c:v>69.317317784283404</c:v>
                </c:pt>
                <c:pt idx="29921">
                  <c:v>69.319634539557001</c:v>
                </c:pt>
                <c:pt idx="29922">
                  <c:v>69.321951294830498</c:v>
                </c:pt>
                <c:pt idx="29923">
                  <c:v>69.324268050103996</c:v>
                </c:pt>
                <c:pt idx="29924">
                  <c:v>69.326584805377607</c:v>
                </c:pt>
                <c:pt idx="29925">
                  <c:v>69.328901560651104</c:v>
                </c:pt>
                <c:pt idx="29926">
                  <c:v>69.331218315924701</c:v>
                </c:pt>
                <c:pt idx="29927">
                  <c:v>69.333535071198199</c:v>
                </c:pt>
                <c:pt idx="29928">
                  <c:v>69.335851826471696</c:v>
                </c:pt>
                <c:pt idx="29929">
                  <c:v>69.338168581745293</c:v>
                </c:pt>
                <c:pt idx="29930">
                  <c:v>69.340485337018805</c:v>
                </c:pt>
                <c:pt idx="29931">
                  <c:v>69.342802092292402</c:v>
                </c:pt>
                <c:pt idx="29932">
                  <c:v>69.3451188475659</c:v>
                </c:pt>
                <c:pt idx="29933">
                  <c:v>69.347435602839397</c:v>
                </c:pt>
                <c:pt idx="29934">
                  <c:v>69.349752358112994</c:v>
                </c:pt>
                <c:pt idx="29935">
                  <c:v>69.352069113386506</c:v>
                </c:pt>
                <c:pt idx="29936">
                  <c:v>69.354385868660103</c:v>
                </c:pt>
                <c:pt idx="29937">
                  <c:v>69.3567026239336</c:v>
                </c:pt>
                <c:pt idx="29938">
                  <c:v>69.359019379207098</c:v>
                </c:pt>
                <c:pt idx="29939">
                  <c:v>69.361336134480695</c:v>
                </c:pt>
                <c:pt idx="29940">
                  <c:v>69.363652889754206</c:v>
                </c:pt>
                <c:pt idx="29941">
                  <c:v>69.365969645027803</c:v>
                </c:pt>
                <c:pt idx="29942">
                  <c:v>69.368286400301301</c:v>
                </c:pt>
                <c:pt idx="29943">
                  <c:v>69.370603155574798</c:v>
                </c:pt>
                <c:pt idx="29944">
                  <c:v>69.372919910848395</c:v>
                </c:pt>
                <c:pt idx="29945">
                  <c:v>69.375236666121907</c:v>
                </c:pt>
                <c:pt idx="29946">
                  <c:v>69.377553421395504</c:v>
                </c:pt>
                <c:pt idx="29947">
                  <c:v>69.379870176669002</c:v>
                </c:pt>
                <c:pt idx="29948">
                  <c:v>69.382186931942499</c:v>
                </c:pt>
                <c:pt idx="29949">
                  <c:v>69.384503687216096</c:v>
                </c:pt>
                <c:pt idx="29950">
                  <c:v>69.386820442489594</c:v>
                </c:pt>
                <c:pt idx="29951">
                  <c:v>69.389137197763205</c:v>
                </c:pt>
                <c:pt idx="29952">
                  <c:v>69.391453953036702</c:v>
                </c:pt>
                <c:pt idx="29953">
                  <c:v>69.3937707083102</c:v>
                </c:pt>
                <c:pt idx="29954">
                  <c:v>69.396087463583797</c:v>
                </c:pt>
                <c:pt idx="29955">
                  <c:v>69.398404218857294</c:v>
                </c:pt>
                <c:pt idx="29956">
                  <c:v>69.400720974130905</c:v>
                </c:pt>
                <c:pt idx="29957">
                  <c:v>69.403037729404403</c:v>
                </c:pt>
                <c:pt idx="29958">
                  <c:v>69.4053544846779</c:v>
                </c:pt>
                <c:pt idx="29959">
                  <c:v>69.407671239951497</c:v>
                </c:pt>
                <c:pt idx="29960">
                  <c:v>69.409987995224995</c:v>
                </c:pt>
                <c:pt idx="29961">
                  <c:v>69.412304750498606</c:v>
                </c:pt>
                <c:pt idx="29962">
                  <c:v>69.414621505772104</c:v>
                </c:pt>
                <c:pt idx="29963">
                  <c:v>69.416938261045601</c:v>
                </c:pt>
                <c:pt idx="29964">
                  <c:v>69.419255016319198</c:v>
                </c:pt>
                <c:pt idx="29965">
                  <c:v>69.421571771592696</c:v>
                </c:pt>
                <c:pt idx="29966">
                  <c:v>69.423888526866307</c:v>
                </c:pt>
                <c:pt idx="29967">
                  <c:v>69.426205282139804</c:v>
                </c:pt>
                <c:pt idx="29968">
                  <c:v>69.428522037413302</c:v>
                </c:pt>
                <c:pt idx="29969">
                  <c:v>69.430838792686899</c:v>
                </c:pt>
                <c:pt idx="29970">
                  <c:v>69.433155547960396</c:v>
                </c:pt>
                <c:pt idx="29971">
                  <c:v>69.435472303233993</c:v>
                </c:pt>
                <c:pt idx="29972">
                  <c:v>69.437789058507505</c:v>
                </c:pt>
                <c:pt idx="29973">
                  <c:v>69.440105813781102</c:v>
                </c:pt>
                <c:pt idx="29974">
                  <c:v>69.4424225690546</c:v>
                </c:pt>
                <c:pt idx="29975">
                  <c:v>69.444739324328097</c:v>
                </c:pt>
                <c:pt idx="29976">
                  <c:v>69.447056079601694</c:v>
                </c:pt>
                <c:pt idx="29977">
                  <c:v>69.449372834875206</c:v>
                </c:pt>
                <c:pt idx="29978">
                  <c:v>69.451689590148803</c:v>
                </c:pt>
                <c:pt idx="29979">
                  <c:v>69.4540063454223</c:v>
                </c:pt>
                <c:pt idx="29980">
                  <c:v>69.456323100695798</c:v>
                </c:pt>
                <c:pt idx="29981">
                  <c:v>69.458639855969395</c:v>
                </c:pt>
                <c:pt idx="29982">
                  <c:v>69.460956611242906</c:v>
                </c:pt>
                <c:pt idx="29983">
                  <c:v>69.463273366516503</c:v>
                </c:pt>
                <c:pt idx="29984">
                  <c:v>69.465590121790001</c:v>
                </c:pt>
                <c:pt idx="29985">
                  <c:v>69.467906877063498</c:v>
                </c:pt>
                <c:pt idx="29986">
                  <c:v>69.470223632337095</c:v>
                </c:pt>
                <c:pt idx="29987">
                  <c:v>69.472540387610593</c:v>
                </c:pt>
                <c:pt idx="29988">
                  <c:v>69.474857142884204</c:v>
                </c:pt>
                <c:pt idx="29989">
                  <c:v>69.477173898157702</c:v>
                </c:pt>
                <c:pt idx="29990">
                  <c:v>69.479490653431199</c:v>
                </c:pt>
                <c:pt idx="29991">
                  <c:v>69.481807408704796</c:v>
                </c:pt>
                <c:pt idx="29992">
                  <c:v>69.484124163978294</c:v>
                </c:pt>
                <c:pt idx="29993">
                  <c:v>69.486440919251905</c:v>
                </c:pt>
                <c:pt idx="29994">
                  <c:v>69.488757674525402</c:v>
                </c:pt>
                <c:pt idx="29995">
                  <c:v>69.4910744297989</c:v>
                </c:pt>
                <c:pt idx="29996">
                  <c:v>69.493391185072497</c:v>
                </c:pt>
                <c:pt idx="29997">
                  <c:v>69.495707940345994</c:v>
                </c:pt>
                <c:pt idx="29998">
                  <c:v>69.498024695619605</c:v>
                </c:pt>
                <c:pt idx="29999">
                  <c:v>69.500341450893103</c:v>
                </c:pt>
                <c:pt idx="30000">
                  <c:v>69.502658206166601</c:v>
                </c:pt>
                <c:pt idx="30001">
                  <c:v>69.504974961440197</c:v>
                </c:pt>
                <c:pt idx="30002">
                  <c:v>69.507291716713695</c:v>
                </c:pt>
                <c:pt idx="30003">
                  <c:v>69.509608471987306</c:v>
                </c:pt>
                <c:pt idx="30004">
                  <c:v>69.511925227260804</c:v>
                </c:pt>
                <c:pt idx="30005">
                  <c:v>69.514241982534301</c:v>
                </c:pt>
                <c:pt idx="30006">
                  <c:v>69.516558737807898</c:v>
                </c:pt>
                <c:pt idx="30007">
                  <c:v>69.518875493081396</c:v>
                </c:pt>
                <c:pt idx="30008">
                  <c:v>69.521192248355007</c:v>
                </c:pt>
                <c:pt idx="30009">
                  <c:v>69.523509003628504</c:v>
                </c:pt>
                <c:pt idx="30010">
                  <c:v>69.525825758902002</c:v>
                </c:pt>
                <c:pt idx="30011">
                  <c:v>69.528142514175599</c:v>
                </c:pt>
                <c:pt idx="30012">
                  <c:v>69.530459269449096</c:v>
                </c:pt>
                <c:pt idx="30013">
                  <c:v>69.532776024722693</c:v>
                </c:pt>
                <c:pt idx="30014">
                  <c:v>69.535092779996205</c:v>
                </c:pt>
                <c:pt idx="30015">
                  <c:v>69.537409535269703</c:v>
                </c:pt>
                <c:pt idx="30016">
                  <c:v>69.5397262905433</c:v>
                </c:pt>
                <c:pt idx="30017">
                  <c:v>69.542043045816797</c:v>
                </c:pt>
                <c:pt idx="30018">
                  <c:v>69.544359801090394</c:v>
                </c:pt>
                <c:pt idx="30019">
                  <c:v>69.546676556363906</c:v>
                </c:pt>
                <c:pt idx="30020">
                  <c:v>69.548993311637403</c:v>
                </c:pt>
                <c:pt idx="30021">
                  <c:v>69.551310066911</c:v>
                </c:pt>
                <c:pt idx="30022">
                  <c:v>69.553626822184498</c:v>
                </c:pt>
                <c:pt idx="30023">
                  <c:v>69.555943577458095</c:v>
                </c:pt>
                <c:pt idx="30024">
                  <c:v>69.558260332731606</c:v>
                </c:pt>
                <c:pt idx="30025">
                  <c:v>69.560577088005104</c:v>
                </c:pt>
                <c:pt idx="30026">
                  <c:v>69.562893843278701</c:v>
                </c:pt>
                <c:pt idx="30027">
                  <c:v>69.565210598552198</c:v>
                </c:pt>
                <c:pt idx="30028">
                  <c:v>69.567527353825795</c:v>
                </c:pt>
                <c:pt idx="30029">
                  <c:v>69.569844109099293</c:v>
                </c:pt>
                <c:pt idx="30030">
                  <c:v>69.572160864372805</c:v>
                </c:pt>
                <c:pt idx="30031">
                  <c:v>69.574477619646402</c:v>
                </c:pt>
                <c:pt idx="30032">
                  <c:v>69.576794374919899</c:v>
                </c:pt>
                <c:pt idx="30033">
                  <c:v>69.579111130193496</c:v>
                </c:pt>
                <c:pt idx="30034">
                  <c:v>69.581427885466994</c:v>
                </c:pt>
                <c:pt idx="30035">
                  <c:v>69.583744640740505</c:v>
                </c:pt>
                <c:pt idx="30036">
                  <c:v>69.586061396014102</c:v>
                </c:pt>
                <c:pt idx="30037">
                  <c:v>69.5883781512876</c:v>
                </c:pt>
                <c:pt idx="30038">
                  <c:v>69.590694906561197</c:v>
                </c:pt>
                <c:pt idx="30039">
                  <c:v>69.593011661834694</c:v>
                </c:pt>
                <c:pt idx="30040">
                  <c:v>69.595328417108206</c:v>
                </c:pt>
                <c:pt idx="30041">
                  <c:v>69.597645172381803</c:v>
                </c:pt>
                <c:pt idx="30042">
                  <c:v>69.599961927655301</c:v>
                </c:pt>
                <c:pt idx="30043">
                  <c:v>69.602278682928898</c:v>
                </c:pt>
                <c:pt idx="30044">
                  <c:v>69.604595438202395</c:v>
                </c:pt>
                <c:pt idx="30045">
                  <c:v>69.606912193475907</c:v>
                </c:pt>
                <c:pt idx="30046">
                  <c:v>69.609228948749504</c:v>
                </c:pt>
                <c:pt idx="30047">
                  <c:v>69.611545704023001</c:v>
                </c:pt>
                <c:pt idx="30048">
                  <c:v>69.613862459296598</c:v>
                </c:pt>
                <c:pt idx="30049">
                  <c:v>69.616179214570096</c:v>
                </c:pt>
                <c:pt idx="30050">
                  <c:v>69.618495969843593</c:v>
                </c:pt>
                <c:pt idx="30051">
                  <c:v>69.620812725117204</c:v>
                </c:pt>
                <c:pt idx="30052">
                  <c:v>69.623129480390702</c:v>
                </c:pt>
                <c:pt idx="30053">
                  <c:v>69.625446235664299</c:v>
                </c:pt>
                <c:pt idx="30054">
                  <c:v>69.627762990937796</c:v>
                </c:pt>
                <c:pt idx="30055">
                  <c:v>69.630079746211294</c:v>
                </c:pt>
                <c:pt idx="30056">
                  <c:v>69.632396501484905</c:v>
                </c:pt>
                <c:pt idx="30057">
                  <c:v>69.634713256758403</c:v>
                </c:pt>
                <c:pt idx="30058">
                  <c:v>69.637030012032</c:v>
                </c:pt>
                <c:pt idx="30059">
                  <c:v>69.639346767305497</c:v>
                </c:pt>
                <c:pt idx="30060">
                  <c:v>69.641663522578995</c:v>
                </c:pt>
                <c:pt idx="30061">
                  <c:v>69.643980277852606</c:v>
                </c:pt>
                <c:pt idx="30062">
                  <c:v>69.646297033126103</c:v>
                </c:pt>
                <c:pt idx="30063">
                  <c:v>69.6486137883997</c:v>
                </c:pt>
                <c:pt idx="30064">
                  <c:v>69.650930543673198</c:v>
                </c:pt>
                <c:pt idx="30065">
                  <c:v>69.653247298946695</c:v>
                </c:pt>
                <c:pt idx="30066">
                  <c:v>69.655564054220307</c:v>
                </c:pt>
                <c:pt idx="30067">
                  <c:v>69.657880809493804</c:v>
                </c:pt>
                <c:pt idx="30068">
                  <c:v>69.660197564767401</c:v>
                </c:pt>
                <c:pt idx="30069">
                  <c:v>69.662514320040898</c:v>
                </c:pt>
                <c:pt idx="30070">
                  <c:v>69.664831075314396</c:v>
                </c:pt>
                <c:pt idx="30071">
                  <c:v>69.667147830587993</c:v>
                </c:pt>
                <c:pt idx="30072">
                  <c:v>69.669464585861505</c:v>
                </c:pt>
                <c:pt idx="30073">
                  <c:v>69.671781341135102</c:v>
                </c:pt>
                <c:pt idx="30074">
                  <c:v>69.674098096408599</c:v>
                </c:pt>
                <c:pt idx="30075">
                  <c:v>69.676414851682097</c:v>
                </c:pt>
                <c:pt idx="30076">
                  <c:v>69.678731606955694</c:v>
                </c:pt>
                <c:pt idx="30077">
                  <c:v>69.681048362229205</c:v>
                </c:pt>
                <c:pt idx="30078">
                  <c:v>69.683365117502802</c:v>
                </c:pt>
                <c:pt idx="30079">
                  <c:v>69.6856818727763</c:v>
                </c:pt>
                <c:pt idx="30080">
                  <c:v>69.687998628049797</c:v>
                </c:pt>
                <c:pt idx="30081">
                  <c:v>69.690315383323394</c:v>
                </c:pt>
                <c:pt idx="30082">
                  <c:v>69.692632138596906</c:v>
                </c:pt>
                <c:pt idx="30083">
                  <c:v>69.694948893870503</c:v>
                </c:pt>
                <c:pt idx="30084">
                  <c:v>69.697265649144001</c:v>
                </c:pt>
                <c:pt idx="30085">
                  <c:v>69.699582404417498</c:v>
                </c:pt>
                <c:pt idx="30086">
                  <c:v>69.701899159691095</c:v>
                </c:pt>
                <c:pt idx="30087">
                  <c:v>69.704215914964607</c:v>
                </c:pt>
                <c:pt idx="30088">
                  <c:v>69.706532670238204</c:v>
                </c:pt>
                <c:pt idx="30089">
                  <c:v>69.708849425511701</c:v>
                </c:pt>
                <c:pt idx="30090">
                  <c:v>69.711166180785199</c:v>
                </c:pt>
                <c:pt idx="30091">
                  <c:v>69.713482936058796</c:v>
                </c:pt>
                <c:pt idx="30092">
                  <c:v>69.715799691332293</c:v>
                </c:pt>
                <c:pt idx="30093">
                  <c:v>69.718116446605904</c:v>
                </c:pt>
                <c:pt idx="30094">
                  <c:v>69.720433201879402</c:v>
                </c:pt>
                <c:pt idx="30095">
                  <c:v>69.722749957152899</c:v>
                </c:pt>
                <c:pt idx="30096">
                  <c:v>69.725066712426496</c:v>
                </c:pt>
                <c:pt idx="30097">
                  <c:v>69.727383467699994</c:v>
                </c:pt>
                <c:pt idx="30098">
                  <c:v>69.729700222973605</c:v>
                </c:pt>
                <c:pt idx="30099">
                  <c:v>69.732016978247103</c:v>
                </c:pt>
                <c:pt idx="30100">
                  <c:v>69.7343337335206</c:v>
                </c:pt>
                <c:pt idx="30101">
                  <c:v>69.736650488794197</c:v>
                </c:pt>
                <c:pt idx="30102">
                  <c:v>69.738967244067695</c:v>
                </c:pt>
                <c:pt idx="30103">
                  <c:v>69.741283999341306</c:v>
                </c:pt>
                <c:pt idx="30104">
                  <c:v>69.743600754614803</c:v>
                </c:pt>
                <c:pt idx="30105">
                  <c:v>69.745917509888301</c:v>
                </c:pt>
                <c:pt idx="30106">
                  <c:v>69.748234265161898</c:v>
                </c:pt>
                <c:pt idx="30107">
                  <c:v>69.750551020435395</c:v>
                </c:pt>
                <c:pt idx="30108">
                  <c:v>69.752867775709007</c:v>
                </c:pt>
                <c:pt idx="30109">
                  <c:v>69.755184530982504</c:v>
                </c:pt>
                <c:pt idx="30110">
                  <c:v>69.757501286256002</c:v>
                </c:pt>
                <c:pt idx="30111">
                  <c:v>69.759818041529599</c:v>
                </c:pt>
                <c:pt idx="30112">
                  <c:v>69.762134796803096</c:v>
                </c:pt>
                <c:pt idx="30113">
                  <c:v>69.764451552076693</c:v>
                </c:pt>
                <c:pt idx="30114">
                  <c:v>69.766768307350205</c:v>
                </c:pt>
                <c:pt idx="30115">
                  <c:v>69.769085062623702</c:v>
                </c:pt>
                <c:pt idx="30116">
                  <c:v>69.771401817897299</c:v>
                </c:pt>
                <c:pt idx="30117">
                  <c:v>69.773718573170797</c:v>
                </c:pt>
                <c:pt idx="30118">
                  <c:v>69.776035328444394</c:v>
                </c:pt>
                <c:pt idx="30119">
                  <c:v>69.778352083717905</c:v>
                </c:pt>
                <c:pt idx="30120">
                  <c:v>69.780668838991502</c:v>
                </c:pt>
                <c:pt idx="30121">
                  <c:v>69.782985594265</c:v>
                </c:pt>
                <c:pt idx="30122">
                  <c:v>69.785302349538497</c:v>
                </c:pt>
                <c:pt idx="30123">
                  <c:v>69.787619104812094</c:v>
                </c:pt>
                <c:pt idx="30124">
                  <c:v>69.789935860085606</c:v>
                </c:pt>
                <c:pt idx="30125">
                  <c:v>69.792252615359203</c:v>
                </c:pt>
                <c:pt idx="30126">
                  <c:v>69.794569370632701</c:v>
                </c:pt>
                <c:pt idx="30127">
                  <c:v>69.796886125906198</c:v>
                </c:pt>
                <c:pt idx="30128">
                  <c:v>69.799202881179795</c:v>
                </c:pt>
                <c:pt idx="30129">
                  <c:v>69.801519636453307</c:v>
                </c:pt>
                <c:pt idx="30130">
                  <c:v>69.803836391726904</c:v>
                </c:pt>
                <c:pt idx="30131">
                  <c:v>69.806153147000401</c:v>
                </c:pt>
                <c:pt idx="30132">
                  <c:v>69.808469902273899</c:v>
                </c:pt>
                <c:pt idx="30133">
                  <c:v>69.810786657547496</c:v>
                </c:pt>
                <c:pt idx="30134">
                  <c:v>69.813103412820993</c:v>
                </c:pt>
                <c:pt idx="30135">
                  <c:v>69.815420168094604</c:v>
                </c:pt>
                <c:pt idx="30136">
                  <c:v>69.817736923368102</c:v>
                </c:pt>
                <c:pt idx="30137">
                  <c:v>69.8200536786416</c:v>
                </c:pt>
                <c:pt idx="30138">
                  <c:v>69.822370433915196</c:v>
                </c:pt>
                <c:pt idx="30139">
                  <c:v>69.824687189188694</c:v>
                </c:pt>
                <c:pt idx="30140">
                  <c:v>69.827003944462305</c:v>
                </c:pt>
                <c:pt idx="30141">
                  <c:v>69.829320699735803</c:v>
                </c:pt>
                <c:pt idx="30142">
                  <c:v>69.8316374550093</c:v>
                </c:pt>
                <c:pt idx="30143">
                  <c:v>69.833954210282897</c:v>
                </c:pt>
                <c:pt idx="30144">
                  <c:v>69.836270965556395</c:v>
                </c:pt>
                <c:pt idx="30145">
                  <c:v>69.838587720830006</c:v>
                </c:pt>
                <c:pt idx="30146">
                  <c:v>69.840904476103503</c:v>
                </c:pt>
                <c:pt idx="30147">
                  <c:v>69.843221231377001</c:v>
                </c:pt>
                <c:pt idx="30148">
                  <c:v>69.845537986650598</c:v>
                </c:pt>
                <c:pt idx="30149">
                  <c:v>69.847854741924095</c:v>
                </c:pt>
                <c:pt idx="30150">
                  <c:v>69.850171497197707</c:v>
                </c:pt>
                <c:pt idx="30151">
                  <c:v>69.852488252471204</c:v>
                </c:pt>
                <c:pt idx="30152">
                  <c:v>69.854805007744702</c:v>
                </c:pt>
                <c:pt idx="30153">
                  <c:v>69.857121763018299</c:v>
                </c:pt>
                <c:pt idx="30154">
                  <c:v>69.859438518291796</c:v>
                </c:pt>
                <c:pt idx="30155">
                  <c:v>69.861755273565393</c:v>
                </c:pt>
                <c:pt idx="30156">
                  <c:v>69.864072028838905</c:v>
                </c:pt>
                <c:pt idx="30157">
                  <c:v>69.866388784112402</c:v>
                </c:pt>
                <c:pt idx="30158">
                  <c:v>69.868705539385999</c:v>
                </c:pt>
                <c:pt idx="30159">
                  <c:v>69.871022294659497</c:v>
                </c:pt>
                <c:pt idx="30160">
                  <c:v>69.873339049933094</c:v>
                </c:pt>
                <c:pt idx="30161">
                  <c:v>69.875655805206605</c:v>
                </c:pt>
                <c:pt idx="30162">
                  <c:v>69.877972560480103</c:v>
                </c:pt>
                <c:pt idx="30163">
                  <c:v>69.8802893157537</c:v>
                </c:pt>
                <c:pt idx="30164">
                  <c:v>69.882606071027197</c:v>
                </c:pt>
                <c:pt idx="30165">
                  <c:v>69.884922826300794</c:v>
                </c:pt>
                <c:pt idx="30166">
                  <c:v>69.887239581574306</c:v>
                </c:pt>
                <c:pt idx="30167">
                  <c:v>69.889556336847804</c:v>
                </c:pt>
                <c:pt idx="30168">
                  <c:v>69.891873092121401</c:v>
                </c:pt>
                <c:pt idx="30169">
                  <c:v>69.894189847394898</c:v>
                </c:pt>
                <c:pt idx="30170">
                  <c:v>69.896506602668495</c:v>
                </c:pt>
                <c:pt idx="30171">
                  <c:v>69.898823357942007</c:v>
                </c:pt>
                <c:pt idx="30172">
                  <c:v>69.901140113215504</c:v>
                </c:pt>
                <c:pt idx="30173">
                  <c:v>69.903456868489101</c:v>
                </c:pt>
                <c:pt idx="30174">
                  <c:v>69.905773623762599</c:v>
                </c:pt>
                <c:pt idx="30175">
                  <c:v>69.908090379036196</c:v>
                </c:pt>
                <c:pt idx="30176">
                  <c:v>69.910407134309693</c:v>
                </c:pt>
                <c:pt idx="30177">
                  <c:v>69.912723889583205</c:v>
                </c:pt>
                <c:pt idx="30178">
                  <c:v>69.915040644856802</c:v>
                </c:pt>
                <c:pt idx="30179">
                  <c:v>69.9173574001303</c:v>
                </c:pt>
                <c:pt idx="30180">
                  <c:v>69.919674155403897</c:v>
                </c:pt>
                <c:pt idx="30181">
                  <c:v>69.921990910677394</c:v>
                </c:pt>
                <c:pt idx="30182">
                  <c:v>69.924307665950906</c:v>
                </c:pt>
                <c:pt idx="30183">
                  <c:v>69.926624421224503</c:v>
                </c:pt>
                <c:pt idx="30184">
                  <c:v>69.928941176498</c:v>
                </c:pt>
                <c:pt idx="30185">
                  <c:v>69.931257931771597</c:v>
                </c:pt>
                <c:pt idx="30186">
                  <c:v>69.933574687045095</c:v>
                </c:pt>
                <c:pt idx="30187">
                  <c:v>69.935891442318606</c:v>
                </c:pt>
                <c:pt idx="30188">
                  <c:v>69.938208197592203</c:v>
                </c:pt>
                <c:pt idx="30189">
                  <c:v>69.940524952865701</c:v>
                </c:pt>
                <c:pt idx="30190">
                  <c:v>69.942841708139298</c:v>
                </c:pt>
                <c:pt idx="30191">
                  <c:v>69.945158463412795</c:v>
                </c:pt>
                <c:pt idx="30192">
                  <c:v>69.947475218686293</c:v>
                </c:pt>
                <c:pt idx="30193">
                  <c:v>69.949791973959904</c:v>
                </c:pt>
                <c:pt idx="30194">
                  <c:v>69.952108729233402</c:v>
                </c:pt>
                <c:pt idx="30195">
                  <c:v>69.954425484506999</c:v>
                </c:pt>
                <c:pt idx="30196">
                  <c:v>69.956742239780496</c:v>
                </c:pt>
                <c:pt idx="30197">
                  <c:v>69.959058995053994</c:v>
                </c:pt>
                <c:pt idx="30198">
                  <c:v>69.961375750327605</c:v>
                </c:pt>
                <c:pt idx="30199">
                  <c:v>69.963692505601102</c:v>
                </c:pt>
                <c:pt idx="30200">
                  <c:v>69.966009260874699</c:v>
                </c:pt>
                <c:pt idx="30201">
                  <c:v>69.968326016148197</c:v>
                </c:pt>
                <c:pt idx="30202">
                  <c:v>69.970642771421694</c:v>
                </c:pt>
                <c:pt idx="30203">
                  <c:v>69.972959526695305</c:v>
                </c:pt>
                <c:pt idx="30204">
                  <c:v>69.975276281968803</c:v>
                </c:pt>
                <c:pt idx="30205">
                  <c:v>69.9775930372424</c:v>
                </c:pt>
                <c:pt idx="30206">
                  <c:v>69.979909792515897</c:v>
                </c:pt>
                <c:pt idx="30207">
                  <c:v>69.982226547789395</c:v>
                </c:pt>
                <c:pt idx="30208">
                  <c:v>69.984543303063006</c:v>
                </c:pt>
                <c:pt idx="30209">
                  <c:v>69.986860058336504</c:v>
                </c:pt>
                <c:pt idx="30210">
                  <c:v>69.989176813610101</c:v>
                </c:pt>
                <c:pt idx="30211">
                  <c:v>69.991493568883598</c:v>
                </c:pt>
                <c:pt idx="30212">
                  <c:v>69.993810324157096</c:v>
                </c:pt>
                <c:pt idx="30213">
                  <c:v>69.996127079430707</c:v>
                </c:pt>
                <c:pt idx="30214">
                  <c:v>69.998443834704204</c:v>
                </c:pt>
                <c:pt idx="30215">
                  <c:v>70.000760589977801</c:v>
                </c:pt>
                <c:pt idx="30216">
                  <c:v>70.003077345251299</c:v>
                </c:pt>
                <c:pt idx="30217">
                  <c:v>70.005394100524796</c:v>
                </c:pt>
                <c:pt idx="30218">
                  <c:v>70.007710855798393</c:v>
                </c:pt>
                <c:pt idx="30219">
                  <c:v>70.010027611071905</c:v>
                </c:pt>
                <c:pt idx="30220">
                  <c:v>70.012344366345502</c:v>
                </c:pt>
                <c:pt idx="30221">
                  <c:v>70.014661121619</c:v>
                </c:pt>
                <c:pt idx="30222">
                  <c:v>70.016977876892497</c:v>
                </c:pt>
                <c:pt idx="30223">
                  <c:v>70.019294632166094</c:v>
                </c:pt>
                <c:pt idx="30224">
                  <c:v>70.021611387439606</c:v>
                </c:pt>
                <c:pt idx="30225">
                  <c:v>70.023928142713203</c:v>
                </c:pt>
                <c:pt idx="30226">
                  <c:v>70.0262448979867</c:v>
                </c:pt>
                <c:pt idx="30227">
                  <c:v>70.028561653260198</c:v>
                </c:pt>
                <c:pt idx="30228">
                  <c:v>70.030878408533795</c:v>
                </c:pt>
                <c:pt idx="30229">
                  <c:v>70.033195163807306</c:v>
                </c:pt>
                <c:pt idx="30230">
                  <c:v>70.035511919080903</c:v>
                </c:pt>
                <c:pt idx="30231">
                  <c:v>70.037828674354401</c:v>
                </c:pt>
                <c:pt idx="30232">
                  <c:v>70.040145429627898</c:v>
                </c:pt>
                <c:pt idx="30233">
                  <c:v>70.042462184901495</c:v>
                </c:pt>
                <c:pt idx="30234">
                  <c:v>70.044778940174993</c:v>
                </c:pt>
                <c:pt idx="30235">
                  <c:v>70.047095695448604</c:v>
                </c:pt>
                <c:pt idx="30236">
                  <c:v>70.049412450722102</c:v>
                </c:pt>
                <c:pt idx="30237">
                  <c:v>70.051729205995599</c:v>
                </c:pt>
                <c:pt idx="30238">
                  <c:v>70.054045961269196</c:v>
                </c:pt>
                <c:pt idx="30239">
                  <c:v>70.056362716542694</c:v>
                </c:pt>
                <c:pt idx="30240">
                  <c:v>70.058679471816305</c:v>
                </c:pt>
                <c:pt idx="30241">
                  <c:v>70.060996227089802</c:v>
                </c:pt>
                <c:pt idx="30242">
                  <c:v>70.0633129823633</c:v>
                </c:pt>
                <c:pt idx="30243">
                  <c:v>70.065629737636897</c:v>
                </c:pt>
                <c:pt idx="30244">
                  <c:v>70.067946492910394</c:v>
                </c:pt>
                <c:pt idx="30245">
                  <c:v>70.070263248184006</c:v>
                </c:pt>
                <c:pt idx="30246">
                  <c:v>70.072580003457503</c:v>
                </c:pt>
                <c:pt idx="30247">
                  <c:v>70.074896758731001</c:v>
                </c:pt>
                <c:pt idx="30248">
                  <c:v>70.077213514004598</c:v>
                </c:pt>
                <c:pt idx="30249">
                  <c:v>70.079530269278095</c:v>
                </c:pt>
                <c:pt idx="30250">
                  <c:v>70.081847024551706</c:v>
                </c:pt>
                <c:pt idx="30251">
                  <c:v>70.084163779825204</c:v>
                </c:pt>
                <c:pt idx="30252">
                  <c:v>70.086480535098701</c:v>
                </c:pt>
                <c:pt idx="30253">
                  <c:v>70.088797290372298</c:v>
                </c:pt>
                <c:pt idx="30254">
                  <c:v>70.091114045645796</c:v>
                </c:pt>
                <c:pt idx="30255">
                  <c:v>70.093430800919407</c:v>
                </c:pt>
                <c:pt idx="30256">
                  <c:v>70.095747556192904</c:v>
                </c:pt>
                <c:pt idx="30257">
                  <c:v>70.098064311466402</c:v>
                </c:pt>
                <c:pt idx="30258">
                  <c:v>70.100381066739999</c:v>
                </c:pt>
                <c:pt idx="30259">
                  <c:v>70.102697822013496</c:v>
                </c:pt>
                <c:pt idx="30260">
                  <c:v>70.105014577287093</c:v>
                </c:pt>
                <c:pt idx="30261">
                  <c:v>70.107331332560605</c:v>
                </c:pt>
                <c:pt idx="30262">
                  <c:v>70.109648087834202</c:v>
                </c:pt>
                <c:pt idx="30263">
                  <c:v>70.1119648431077</c:v>
                </c:pt>
                <c:pt idx="30264">
                  <c:v>70.114281598381197</c:v>
                </c:pt>
                <c:pt idx="30265">
                  <c:v>70.116598353654794</c:v>
                </c:pt>
                <c:pt idx="30266">
                  <c:v>70.118915108928306</c:v>
                </c:pt>
                <c:pt idx="30267">
                  <c:v>70.121231864201903</c:v>
                </c:pt>
                <c:pt idx="30268">
                  <c:v>70.1235486194754</c:v>
                </c:pt>
                <c:pt idx="30269">
                  <c:v>70.125865374748898</c:v>
                </c:pt>
                <c:pt idx="30270">
                  <c:v>70.128182130022495</c:v>
                </c:pt>
                <c:pt idx="30271">
                  <c:v>70.130498885296007</c:v>
                </c:pt>
                <c:pt idx="30272">
                  <c:v>70.132815640569603</c:v>
                </c:pt>
                <c:pt idx="30273">
                  <c:v>70.135132395843101</c:v>
                </c:pt>
                <c:pt idx="30274">
                  <c:v>70.137449151116599</c:v>
                </c:pt>
                <c:pt idx="30275">
                  <c:v>70.139765906390195</c:v>
                </c:pt>
                <c:pt idx="30276">
                  <c:v>70.142082661663693</c:v>
                </c:pt>
                <c:pt idx="30277">
                  <c:v>70.144399416937304</c:v>
                </c:pt>
                <c:pt idx="30278">
                  <c:v>70.146716172210802</c:v>
                </c:pt>
                <c:pt idx="30279">
                  <c:v>70.149032927484299</c:v>
                </c:pt>
                <c:pt idx="30280">
                  <c:v>70.151349682757896</c:v>
                </c:pt>
                <c:pt idx="30281">
                  <c:v>70.153666438031394</c:v>
                </c:pt>
                <c:pt idx="30282">
                  <c:v>70.155983193305005</c:v>
                </c:pt>
                <c:pt idx="30283">
                  <c:v>70.158299948578502</c:v>
                </c:pt>
                <c:pt idx="30284">
                  <c:v>70.160616703852</c:v>
                </c:pt>
                <c:pt idx="30285">
                  <c:v>70.162933459125597</c:v>
                </c:pt>
                <c:pt idx="30286">
                  <c:v>70.165250214399094</c:v>
                </c:pt>
                <c:pt idx="30287">
                  <c:v>70.167566969672706</c:v>
                </c:pt>
                <c:pt idx="30288">
                  <c:v>70.169883724946203</c:v>
                </c:pt>
                <c:pt idx="30289">
                  <c:v>70.172200480219701</c:v>
                </c:pt>
                <c:pt idx="30290">
                  <c:v>70.174517235493298</c:v>
                </c:pt>
                <c:pt idx="30291">
                  <c:v>70.176833990766795</c:v>
                </c:pt>
                <c:pt idx="30292">
                  <c:v>70.179150746040406</c:v>
                </c:pt>
                <c:pt idx="30293">
                  <c:v>70.181467501313904</c:v>
                </c:pt>
                <c:pt idx="30294">
                  <c:v>70.183784256587401</c:v>
                </c:pt>
                <c:pt idx="30295">
                  <c:v>70.186101011860998</c:v>
                </c:pt>
                <c:pt idx="30296">
                  <c:v>70.188417767134496</c:v>
                </c:pt>
                <c:pt idx="30297">
                  <c:v>70.190734522408107</c:v>
                </c:pt>
                <c:pt idx="30298">
                  <c:v>70.193051277681604</c:v>
                </c:pt>
                <c:pt idx="30299">
                  <c:v>70.195368032955102</c:v>
                </c:pt>
                <c:pt idx="30300">
                  <c:v>70.197684788228699</c:v>
                </c:pt>
                <c:pt idx="30301">
                  <c:v>70.200001543502196</c:v>
                </c:pt>
                <c:pt idx="30302">
                  <c:v>70.202318298775793</c:v>
                </c:pt>
                <c:pt idx="30303">
                  <c:v>70.204635054049305</c:v>
                </c:pt>
                <c:pt idx="30304">
                  <c:v>70.206951809322803</c:v>
                </c:pt>
                <c:pt idx="30305">
                  <c:v>70.2092685645964</c:v>
                </c:pt>
                <c:pt idx="30306">
                  <c:v>70.211585319869897</c:v>
                </c:pt>
                <c:pt idx="30307">
                  <c:v>70.213902075143494</c:v>
                </c:pt>
                <c:pt idx="30308">
                  <c:v>70.216218830417006</c:v>
                </c:pt>
                <c:pt idx="30309">
                  <c:v>70.218535585690503</c:v>
                </c:pt>
                <c:pt idx="30310">
                  <c:v>70.2208523409641</c:v>
                </c:pt>
                <c:pt idx="30311">
                  <c:v>70.223169096237598</c:v>
                </c:pt>
                <c:pt idx="30312">
                  <c:v>70.225485851511195</c:v>
                </c:pt>
                <c:pt idx="30313">
                  <c:v>70.227802606784707</c:v>
                </c:pt>
                <c:pt idx="30314">
                  <c:v>70.230119362058204</c:v>
                </c:pt>
                <c:pt idx="30315">
                  <c:v>70.232436117331801</c:v>
                </c:pt>
                <c:pt idx="30316">
                  <c:v>70.234752872605299</c:v>
                </c:pt>
                <c:pt idx="30317">
                  <c:v>70.237069627878896</c:v>
                </c:pt>
                <c:pt idx="30318">
                  <c:v>70.239386383152393</c:v>
                </c:pt>
                <c:pt idx="30319">
                  <c:v>70.241703138425905</c:v>
                </c:pt>
                <c:pt idx="30320">
                  <c:v>70.244019893699502</c:v>
                </c:pt>
                <c:pt idx="30321">
                  <c:v>70.246336648972999</c:v>
                </c:pt>
                <c:pt idx="30322">
                  <c:v>70.248653404246596</c:v>
                </c:pt>
                <c:pt idx="30323">
                  <c:v>70.250970159520094</c:v>
                </c:pt>
                <c:pt idx="30324">
                  <c:v>70.253286914793605</c:v>
                </c:pt>
                <c:pt idx="30325">
                  <c:v>70.255603670067202</c:v>
                </c:pt>
                <c:pt idx="30326">
                  <c:v>70.2579204253407</c:v>
                </c:pt>
                <c:pt idx="30327">
                  <c:v>70.260237180614297</c:v>
                </c:pt>
                <c:pt idx="30328">
                  <c:v>70.262553935887794</c:v>
                </c:pt>
                <c:pt idx="30329">
                  <c:v>70.264870691161306</c:v>
                </c:pt>
                <c:pt idx="30330">
                  <c:v>70.267187446434903</c:v>
                </c:pt>
                <c:pt idx="30331">
                  <c:v>70.269504201708401</c:v>
                </c:pt>
                <c:pt idx="30332">
                  <c:v>70.271820956981998</c:v>
                </c:pt>
                <c:pt idx="30333">
                  <c:v>70.274137712255495</c:v>
                </c:pt>
                <c:pt idx="30334">
                  <c:v>70.276454467529007</c:v>
                </c:pt>
                <c:pt idx="30335">
                  <c:v>70.278771222802604</c:v>
                </c:pt>
                <c:pt idx="30336">
                  <c:v>70.281087978076101</c:v>
                </c:pt>
                <c:pt idx="30337">
                  <c:v>70.283404733349698</c:v>
                </c:pt>
                <c:pt idx="30338">
                  <c:v>70.285721488623196</c:v>
                </c:pt>
                <c:pt idx="30339">
                  <c:v>70.288038243896693</c:v>
                </c:pt>
                <c:pt idx="30340">
                  <c:v>70.290354999170304</c:v>
                </c:pt>
                <c:pt idx="30341">
                  <c:v>70.292671754443802</c:v>
                </c:pt>
                <c:pt idx="30342">
                  <c:v>70.294988509717399</c:v>
                </c:pt>
                <c:pt idx="30343">
                  <c:v>70.297305264990896</c:v>
                </c:pt>
                <c:pt idx="30344">
                  <c:v>70.299622020264394</c:v>
                </c:pt>
                <c:pt idx="30345">
                  <c:v>70.301938775538005</c:v>
                </c:pt>
                <c:pt idx="30346">
                  <c:v>70.304255530811503</c:v>
                </c:pt>
                <c:pt idx="30347">
                  <c:v>70.3065722860851</c:v>
                </c:pt>
                <c:pt idx="30348">
                  <c:v>70.308889041358597</c:v>
                </c:pt>
                <c:pt idx="30349">
                  <c:v>70.311205796632095</c:v>
                </c:pt>
                <c:pt idx="30350">
                  <c:v>70.313522551905706</c:v>
                </c:pt>
                <c:pt idx="30351">
                  <c:v>70.315839307179203</c:v>
                </c:pt>
                <c:pt idx="30352">
                  <c:v>70.3181560624528</c:v>
                </c:pt>
                <c:pt idx="30353">
                  <c:v>70.320472817726298</c:v>
                </c:pt>
                <c:pt idx="30354">
                  <c:v>70.322789572999795</c:v>
                </c:pt>
                <c:pt idx="30355">
                  <c:v>70.325106328273407</c:v>
                </c:pt>
                <c:pt idx="30356">
                  <c:v>70.327423083546904</c:v>
                </c:pt>
                <c:pt idx="30357">
                  <c:v>70.329739838820501</c:v>
                </c:pt>
                <c:pt idx="30358">
                  <c:v>70.332056594093999</c:v>
                </c:pt>
                <c:pt idx="30359">
                  <c:v>70.334373349367496</c:v>
                </c:pt>
                <c:pt idx="30360">
                  <c:v>70.336690104641093</c:v>
                </c:pt>
                <c:pt idx="30361">
                  <c:v>70.339006859914605</c:v>
                </c:pt>
                <c:pt idx="30362">
                  <c:v>70.341323615188202</c:v>
                </c:pt>
                <c:pt idx="30363">
                  <c:v>70.343640370461699</c:v>
                </c:pt>
                <c:pt idx="30364">
                  <c:v>70.345957125735197</c:v>
                </c:pt>
                <c:pt idx="30365">
                  <c:v>70.348273881008794</c:v>
                </c:pt>
                <c:pt idx="30366">
                  <c:v>70.350590636282305</c:v>
                </c:pt>
                <c:pt idx="30367">
                  <c:v>70.352907391555902</c:v>
                </c:pt>
                <c:pt idx="30368">
                  <c:v>70.3552241468294</c:v>
                </c:pt>
                <c:pt idx="30369">
                  <c:v>70.357540902102897</c:v>
                </c:pt>
                <c:pt idx="30370">
                  <c:v>70.359857657376494</c:v>
                </c:pt>
                <c:pt idx="30371">
                  <c:v>70.362174412650006</c:v>
                </c:pt>
                <c:pt idx="30372">
                  <c:v>70.364491167923603</c:v>
                </c:pt>
                <c:pt idx="30373">
                  <c:v>70.366807923197101</c:v>
                </c:pt>
                <c:pt idx="30374">
                  <c:v>70.369124678470598</c:v>
                </c:pt>
                <c:pt idx="30375">
                  <c:v>70.371441433744195</c:v>
                </c:pt>
                <c:pt idx="30376">
                  <c:v>70.373758189017707</c:v>
                </c:pt>
                <c:pt idx="30377">
                  <c:v>70.376074944291304</c:v>
                </c:pt>
                <c:pt idx="30378">
                  <c:v>70.378391699564801</c:v>
                </c:pt>
                <c:pt idx="30379">
                  <c:v>70.380708454838299</c:v>
                </c:pt>
                <c:pt idx="30380">
                  <c:v>70.383025210111896</c:v>
                </c:pt>
                <c:pt idx="30381">
                  <c:v>70.385341965385393</c:v>
                </c:pt>
                <c:pt idx="30382">
                  <c:v>70.387658720659005</c:v>
                </c:pt>
                <c:pt idx="30383">
                  <c:v>70.389975475932502</c:v>
                </c:pt>
                <c:pt idx="30384">
                  <c:v>70.392292231206</c:v>
                </c:pt>
                <c:pt idx="30385">
                  <c:v>70.394608986479597</c:v>
                </c:pt>
                <c:pt idx="30386">
                  <c:v>70.396925741753094</c:v>
                </c:pt>
                <c:pt idx="30387">
                  <c:v>70.399242497026705</c:v>
                </c:pt>
                <c:pt idx="30388">
                  <c:v>70.401559252300203</c:v>
                </c:pt>
                <c:pt idx="30389">
                  <c:v>70.4038760075737</c:v>
                </c:pt>
                <c:pt idx="30390">
                  <c:v>70.406192762847297</c:v>
                </c:pt>
                <c:pt idx="30391">
                  <c:v>70.408509518120795</c:v>
                </c:pt>
                <c:pt idx="30392">
                  <c:v>70.410826273394406</c:v>
                </c:pt>
                <c:pt idx="30393">
                  <c:v>70.413143028667903</c:v>
                </c:pt>
                <c:pt idx="30394">
                  <c:v>70.415459783941401</c:v>
                </c:pt>
                <c:pt idx="30395">
                  <c:v>70.417776539214998</c:v>
                </c:pt>
                <c:pt idx="30396">
                  <c:v>70.420093294488495</c:v>
                </c:pt>
                <c:pt idx="30397">
                  <c:v>70.422410049762107</c:v>
                </c:pt>
                <c:pt idx="30398">
                  <c:v>70.424726805035604</c:v>
                </c:pt>
                <c:pt idx="30399">
                  <c:v>70.427043560309102</c:v>
                </c:pt>
                <c:pt idx="30400">
                  <c:v>70.429360315582699</c:v>
                </c:pt>
                <c:pt idx="30401">
                  <c:v>70.431677070856196</c:v>
                </c:pt>
                <c:pt idx="30402">
                  <c:v>70.433993826129793</c:v>
                </c:pt>
                <c:pt idx="30403">
                  <c:v>70.436310581403305</c:v>
                </c:pt>
                <c:pt idx="30404">
                  <c:v>70.438627336676802</c:v>
                </c:pt>
                <c:pt idx="30405">
                  <c:v>70.440944091950399</c:v>
                </c:pt>
                <c:pt idx="30406">
                  <c:v>70.443260847223897</c:v>
                </c:pt>
                <c:pt idx="30407">
                  <c:v>70.445577602497494</c:v>
                </c:pt>
                <c:pt idx="30408">
                  <c:v>70.447894357771006</c:v>
                </c:pt>
                <c:pt idx="30409">
                  <c:v>70.450211113044602</c:v>
                </c:pt>
                <c:pt idx="30410">
                  <c:v>70.4525278683181</c:v>
                </c:pt>
                <c:pt idx="30411">
                  <c:v>70.454844623591597</c:v>
                </c:pt>
                <c:pt idx="30412">
                  <c:v>70.457161378865194</c:v>
                </c:pt>
                <c:pt idx="30413">
                  <c:v>70.459478134138706</c:v>
                </c:pt>
                <c:pt idx="30414">
                  <c:v>70.461794889412303</c:v>
                </c:pt>
                <c:pt idx="30415">
                  <c:v>70.464111644685801</c:v>
                </c:pt>
                <c:pt idx="30416">
                  <c:v>70.466428399959298</c:v>
                </c:pt>
                <c:pt idx="30417">
                  <c:v>70.468745155232895</c:v>
                </c:pt>
                <c:pt idx="30418">
                  <c:v>70.471061910506407</c:v>
                </c:pt>
                <c:pt idx="30419">
                  <c:v>70.473378665780004</c:v>
                </c:pt>
                <c:pt idx="30420">
                  <c:v>70.475695421053501</c:v>
                </c:pt>
                <c:pt idx="30421">
                  <c:v>70.478012176326999</c:v>
                </c:pt>
                <c:pt idx="30422">
                  <c:v>70.480328931600596</c:v>
                </c:pt>
                <c:pt idx="30423">
                  <c:v>70.482645686874093</c:v>
                </c:pt>
                <c:pt idx="30424">
                  <c:v>70.484962442147705</c:v>
                </c:pt>
                <c:pt idx="30425">
                  <c:v>70.487279197421202</c:v>
                </c:pt>
                <c:pt idx="30426">
                  <c:v>70.4895959526947</c:v>
                </c:pt>
                <c:pt idx="30427">
                  <c:v>70.491912707968297</c:v>
                </c:pt>
                <c:pt idx="30428">
                  <c:v>70.494229463241794</c:v>
                </c:pt>
                <c:pt idx="30429">
                  <c:v>70.496546218515405</c:v>
                </c:pt>
                <c:pt idx="30430">
                  <c:v>70.498862973788903</c:v>
                </c:pt>
                <c:pt idx="30431">
                  <c:v>70.5011797290624</c:v>
                </c:pt>
                <c:pt idx="30432">
                  <c:v>70.503496484335997</c:v>
                </c:pt>
                <c:pt idx="30433">
                  <c:v>70.505813239609495</c:v>
                </c:pt>
                <c:pt idx="30434">
                  <c:v>70.508129994883106</c:v>
                </c:pt>
                <c:pt idx="30435">
                  <c:v>70.510446750156603</c:v>
                </c:pt>
                <c:pt idx="30436">
                  <c:v>70.512763505430101</c:v>
                </c:pt>
                <c:pt idx="30437">
                  <c:v>70.515080260703698</c:v>
                </c:pt>
                <c:pt idx="30438">
                  <c:v>70.517397015977195</c:v>
                </c:pt>
                <c:pt idx="30439">
                  <c:v>70.519713771250807</c:v>
                </c:pt>
                <c:pt idx="30440">
                  <c:v>70.522030526524304</c:v>
                </c:pt>
                <c:pt idx="30441">
                  <c:v>70.524347281797802</c:v>
                </c:pt>
                <c:pt idx="30442">
                  <c:v>70.526664037071399</c:v>
                </c:pt>
                <c:pt idx="30443">
                  <c:v>70.528980792344896</c:v>
                </c:pt>
                <c:pt idx="30444">
                  <c:v>70.531297547618493</c:v>
                </c:pt>
                <c:pt idx="30445">
                  <c:v>70.533614302892005</c:v>
                </c:pt>
                <c:pt idx="30446">
                  <c:v>70.535931058165502</c:v>
                </c:pt>
                <c:pt idx="30447">
                  <c:v>70.538247813439099</c:v>
                </c:pt>
                <c:pt idx="30448">
                  <c:v>70.540564568712597</c:v>
                </c:pt>
                <c:pt idx="30449">
                  <c:v>70.542881323986194</c:v>
                </c:pt>
                <c:pt idx="30450">
                  <c:v>70.545198079259706</c:v>
                </c:pt>
                <c:pt idx="30451">
                  <c:v>70.547514834533203</c:v>
                </c:pt>
                <c:pt idx="30452">
                  <c:v>70.5498315898068</c:v>
                </c:pt>
                <c:pt idx="30453">
                  <c:v>70.552148345080298</c:v>
                </c:pt>
                <c:pt idx="30454">
                  <c:v>70.554465100353895</c:v>
                </c:pt>
                <c:pt idx="30455">
                  <c:v>70.556781855627406</c:v>
                </c:pt>
                <c:pt idx="30456">
                  <c:v>70.559098610900904</c:v>
                </c:pt>
                <c:pt idx="30457">
                  <c:v>70.561415366174501</c:v>
                </c:pt>
                <c:pt idx="30458">
                  <c:v>70.563732121447998</c:v>
                </c:pt>
                <c:pt idx="30459">
                  <c:v>70.566048876721595</c:v>
                </c:pt>
                <c:pt idx="30460">
                  <c:v>70.568365631995107</c:v>
                </c:pt>
                <c:pt idx="30461">
                  <c:v>70.570682387268604</c:v>
                </c:pt>
                <c:pt idx="30462">
                  <c:v>70.572999142542201</c:v>
                </c:pt>
                <c:pt idx="30463">
                  <c:v>70.575315897815699</c:v>
                </c:pt>
                <c:pt idx="30464">
                  <c:v>70.577632653089296</c:v>
                </c:pt>
                <c:pt idx="30465">
                  <c:v>70.579949408362793</c:v>
                </c:pt>
                <c:pt idx="30466">
                  <c:v>70.582266163636305</c:v>
                </c:pt>
                <c:pt idx="30467">
                  <c:v>70.584582918909902</c:v>
                </c:pt>
                <c:pt idx="30468">
                  <c:v>70.5868996741834</c:v>
                </c:pt>
                <c:pt idx="30469">
                  <c:v>70.589216429456997</c:v>
                </c:pt>
                <c:pt idx="30470">
                  <c:v>70.591533184730494</c:v>
                </c:pt>
                <c:pt idx="30471">
                  <c:v>70.593849940004006</c:v>
                </c:pt>
                <c:pt idx="30472">
                  <c:v>70.596166695277603</c:v>
                </c:pt>
                <c:pt idx="30473">
                  <c:v>70.5984834505511</c:v>
                </c:pt>
                <c:pt idx="30474">
                  <c:v>70.600800205824697</c:v>
                </c:pt>
                <c:pt idx="30475">
                  <c:v>70.603116961098195</c:v>
                </c:pt>
                <c:pt idx="30476">
                  <c:v>70.605433716371707</c:v>
                </c:pt>
                <c:pt idx="30477">
                  <c:v>70.607750471645303</c:v>
                </c:pt>
                <c:pt idx="30478">
                  <c:v>70.610067226918801</c:v>
                </c:pt>
                <c:pt idx="30479">
                  <c:v>70.612383982192398</c:v>
                </c:pt>
                <c:pt idx="30480">
                  <c:v>70.614700737465895</c:v>
                </c:pt>
                <c:pt idx="30481">
                  <c:v>70.617017492739393</c:v>
                </c:pt>
                <c:pt idx="30482">
                  <c:v>70.619334248013004</c:v>
                </c:pt>
                <c:pt idx="30483">
                  <c:v>70.621651003286502</c:v>
                </c:pt>
                <c:pt idx="30484">
                  <c:v>70.623967758560099</c:v>
                </c:pt>
                <c:pt idx="30485">
                  <c:v>70.626284513833596</c:v>
                </c:pt>
                <c:pt idx="30486">
                  <c:v>70.628601269107094</c:v>
                </c:pt>
                <c:pt idx="30487">
                  <c:v>70.630918024380705</c:v>
                </c:pt>
                <c:pt idx="30488">
                  <c:v>70.633234779654202</c:v>
                </c:pt>
                <c:pt idx="30489">
                  <c:v>70.635551534927799</c:v>
                </c:pt>
                <c:pt idx="30490">
                  <c:v>70.637868290201297</c:v>
                </c:pt>
                <c:pt idx="30491">
                  <c:v>70.640185045474794</c:v>
                </c:pt>
                <c:pt idx="30492">
                  <c:v>70.642501800748406</c:v>
                </c:pt>
                <c:pt idx="30493">
                  <c:v>70.644818556021903</c:v>
                </c:pt>
                <c:pt idx="30494">
                  <c:v>70.6471353112955</c:v>
                </c:pt>
                <c:pt idx="30495">
                  <c:v>70.649452066568998</c:v>
                </c:pt>
                <c:pt idx="30496">
                  <c:v>70.651768821842495</c:v>
                </c:pt>
                <c:pt idx="30497">
                  <c:v>70.654085577116106</c:v>
                </c:pt>
                <c:pt idx="30498">
                  <c:v>70.656402332389604</c:v>
                </c:pt>
                <c:pt idx="30499">
                  <c:v>70.658719087663201</c:v>
                </c:pt>
                <c:pt idx="30500">
                  <c:v>70.661035842936698</c:v>
                </c:pt>
                <c:pt idx="30501">
                  <c:v>70.663352598210196</c:v>
                </c:pt>
                <c:pt idx="30502">
                  <c:v>70.665669353483807</c:v>
                </c:pt>
                <c:pt idx="30503">
                  <c:v>70.667986108757304</c:v>
                </c:pt>
                <c:pt idx="30504">
                  <c:v>70.670302864030901</c:v>
                </c:pt>
                <c:pt idx="30505">
                  <c:v>70.672619619304399</c:v>
                </c:pt>
                <c:pt idx="30506">
                  <c:v>70.674936374577896</c:v>
                </c:pt>
                <c:pt idx="30507">
                  <c:v>70.677253129851493</c:v>
                </c:pt>
                <c:pt idx="30508">
                  <c:v>70.679569885125005</c:v>
                </c:pt>
                <c:pt idx="30509">
                  <c:v>70.681886640398602</c:v>
                </c:pt>
                <c:pt idx="30510">
                  <c:v>70.6842033956721</c:v>
                </c:pt>
                <c:pt idx="30511">
                  <c:v>70.686520150945597</c:v>
                </c:pt>
                <c:pt idx="30512">
                  <c:v>70.688836906219194</c:v>
                </c:pt>
                <c:pt idx="30513">
                  <c:v>70.691153661492706</c:v>
                </c:pt>
                <c:pt idx="30514">
                  <c:v>70.693470416766303</c:v>
                </c:pt>
                <c:pt idx="30515">
                  <c:v>70.6957871720398</c:v>
                </c:pt>
                <c:pt idx="30516">
                  <c:v>70.698103927313298</c:v>
                </c:pt>
                <c:pt idx="30517">
                  <c:v>70.700420682586895</c:v>
                </c:pt>
                <c:pt idx="30518">
                  <c:v>70.702737437860407</c:v>
                </c:pt>
                <c:pt idx="30519">
                  <c:v>70.705054193134004</c:v>
                </c:pt>
                <c:pt idx="30520">
                  <c:v>70.707370948407501</c:v>
                </c:pt>
                <c:pt idx="30521">
                  <c:v>70.709687703680999</c:v>
                </c:pt>
                <c:pt idx="30522">
                  <c:v>70.712004458954596</c:v>
                </c:pt>
                <c:pt idx="30523">
                  <c:v>70.714321214228093</c:v>
                </c:pt>
                <c:pt idx="30524">
                  <c:v>70.716637969501704</c:v>
                </c:pt>
                <c:pt idx="30525">
                  <c:v>70.718954724775202</c:v>
                </c:pt>
                <c:pt idx="30526">
                  <c:v>70.721271480048699</c:v>
                </c:pt>
                <c:pt idx="30527">
                  <c:v>70.723588235322296</c:v>
                </c:pt>
                <c:pt idx="30528">
                  <c:v>70.725904990595794</c:v>
                </c:pt>
                <c:pt idx="30529">
                  <c:v>70.728221745869405</c:v>
                </c:pt>
                <c:pt idx="30530">
                  <c:v>70.730538501142902</c:v>
                </c:pt>
                <c:pt idx="30531">
                  <c:v>70.7328552564164</c:v>
                </c:pt>
                <c:pt idx="30532">
                  <c:v>70.735172011689997</c:v>
                </c:pt>
                <c:pt idx="30533">
                  <c:v>70.737488766963494</c:v>
                </c:pt>
                <c:pt idx="30534">
                  <c:v>70.739805522237106</c:v>
                </c:pt>
                <c:pt idx="30535">
                  <c:v>70.742122277510603</c:v>
                </c:pt>
                <c:pt idx="30536">
                  <c:v>70.744439032784101</c:v>
                </c:pt>
                <c:pt idx="30537">
                  <c:v>70.746755788057698</c:v>
                </c:pt>
                <c:pt idx="30538">
                  <c:v>70.749072543331195</c:v>
                </c:pt>
                <c:pt idx="30539">
                  <c:v>70.751389298604806</c:v>
                </c:pt>
                <c:pt idx="30540">
                  <c:v>70.753706053878304</c:v>
                </c:pt>
                <c:pt idx="30541">
                  <c:v>70.756022809151801</c:v>
                </c:pt>
                <c:pt idx="30542">
                  <c:v>70.758339564425398</c:v>
                </c:pt>
                <c:pt idx="30543">
                  <c:v>70.760656319698896</c:v>
                </c:pt>
                <c:pt idx="30544">
                  <c:v>70.762973074972507</c:v>
                </c:pt>
                <c:pt idx="30545">
                  <c:v>70.765289830246004</c:v>
                </c:pt>
                <c:pt idx="30546">
                  <c:v>70.767606585519502</c:v>
                </c:pt>
                <c:pt idx="30547">
                  <c:v>70.769923340793099</c:v>
                </c:pt>
                <c:pt idx="30548">
                  <c:v>70.772240096066596</c:v>
                </c:pt>
                <c:pt idx="30549">
                  <c:v>70.774556851340193</c:v>
                </c:pt>
                <c:pt idx="30550">
                  <c:v>70.776873606613705</c:v>
                </c:pt>
                <c:pt idx="30551">
                  <c:v>70.779190361887302</c:v>
                </c:pt>
                <c:pt idx="30552">
                  <c:v>70.7815071171608</c:v>
                </c:pt>
                <c:pt idx="30553">
                  <c:v>70.783823872434297</c:v>
                </c:pt>
                <c:pt idx="30554">
                  <c:v>70.786140627707894</c:v>
                </c:pt>
                <c:pt idx="30555">
                  <c:v>70.788457382981406</c:v>
                </c:pt>
                <c:pt idx="30556">
                  <c:v>70.790774138255003</c:v>
                </c:pt>
                <c:pt idx="30557">
                  <c:v>70.7930908935285</c:v>
                </c:pt>
                <c:pt idx="30558">
                  <c:v>70.795407648801998</c:v>
                </c:pt>
                <c:pt idx="30559">
                  <c:v>70.797724404075595</c:v>
                </c:pt>
                <c:pt idx="30560">
                  <c:v>70.800041159349107</c:v>
                </c:pt>
                <c:pt idx="30561">
                  <c:v>70.802357914622704</c:v>
                </c:pt>
                <c:pt idx="30562">
                  <c:v>70.804674669896201</c:v>
                </c:pt>
                <c:pt idx="30563">
                  <c:v>70.806991425169699</c:v>
                </c:pt>
                <c:pt idx="30564">
                  <c:v>70.809308180443296</c:v>
                </c:pt>
                <c:pt idx="30565">
                  <c:v>70.811624935716793</c:v>
                </c:pt>
                <c:pt idx="30566">
                  <c:v>70.813941690990404</c:v>
                </c:pt>
                <c:pt idx="30567">
                  <c:v>70.816258446263902</c:v>
                </c:pt>
                <c:pt idx="30568">
                  <c:v>70.818575201537399</c:v>
                </c:pt>
                <c:pt idx="30569">
                  <c:v>70.820891956810996</c:v>
                </c:pt>
                <c:pt idx="30570">
                  <c:v>70.823208712084494</c:v>
                </c:pt>
                <c:pt idx="30571">
                  <c:v>70.825525467358105</c:v>
                </c:pt>
                <c:pt idx="30572">
                  <c:v>70.827842222631602</c:v>
                </c:pt>
                <c:pt idx="30573">
                  <c:v>70.8301589779051</c:v>
                </c:pt>
                <c:pt idx="30574">
                  <c:v>70.832475733178697</c:v>
                </c:pt>
                <c:pt idx="30575">
                  <c:v>70.834792488452194</c:v>
                </c:pt>
                <c:pt idx="30576">
                  <c:v>70.837109243725806</c:v>
                </c:pt>
                <c:pt idx="30577">
                  <c:v>70.839425998999303</c:v>
                </c:pt>
                <c:pt idx="30578">
                  <c:v>70.841742754272801</c:v>
                </c:pt>
                <c:pt idx="30579">
                  <c:v>70.844059509546398</c:v>
                </c:pt>
                <c:pt idx="30580">
                  <c:v>70.846376264819895</c:v>
                </c:pt>
                <c:pt idx="30581">
                  <c:v>70.848693020093506</c:v>
                </c:pt>
                <c:pt idx="30582">
                  <c:v>70.851009775367004</c:v>
                </c:pt>
                <c:pt idx="30583">
                  <c:v>70.853326530640501</c:v>
                </c:pt>
                <c:pt idx="30584">
                  <c:v>70.855643285914098</c:v>
                </c:pt>
                <c:pt idx="30585">
                  <c:v>70.857960041187596</c:v>
                </c:pt>
                <c:pt idx="30586">
                  <c:v>70.860276796461207</c:v>
                </c:pt>
                <c:pt idx="30587">
                  <c:v>70.862593551734705</c:v>
                </c:pt>
                <c:pt idx="30588">
                  <c:v>70.864910307008202</c:v>
                </c:pt>
                <c:pt idx="30589">
                  <c:v>70.867227062281799</c:v>
                </c:pt>
                <c:pt idx="30590">
                  <c:v>70.869543817555297</c:v>
                </c:pt>
                <c:pt idx="30591">
                  <c:v>70.871860572828894</c:v>
                </c:pt>
                <c:pt idx="30592">
                  <c:v>70.874177328102405</c:v>
                </c:pt>
                <c:pt idx="30593">
                  <c:v>70.876494083375903</c:v>
                </c:pt>
                <c:pt idx="30594">
                  <c:v>70.8788108386495</c:v>
                </c:pt>
                <c:pt idx="30595">
                  <c:v>70.881127593922997</c:v>
                </c:pt>
                <c:pt idx="30596">
                  <c:v>70.883444349196594</c:v>
                </c:pt>
                <c:pt idx="30597">
                  <c:v>70.885761104470106</c:v>
                </c:pt>
                <c:pt idx="30598">
                  <c:v>70.888077859743603</c:v>
                </c:pt>
                <c:pt idx="30599">
                  <c:v>70.8903946150172</c:v>
                </c:pt>
                <c:pt idx="30600">
                  <c:v>70.892711370290698</c:v>
                </c:pt>
                <c:pt idx="30601">
                  <c:v>70.895028125564295</c:v>
                </c:pt>
                <c:pt idx="30602">
                  <c:v>70.897344880837807</c:v>
                </c:pt>
                <c:pt idx="30603">
                  <c:v>70.899661636111304</c:v>
                </c:pt>
                <c:pt idx="30604">
                  <c:v>70.901978391384901</c:v>
                </c:pt>
                <c:pt idx="30605">
                  <c:v>70.904295146658399</c:v>
                </c:pt>
                <c:pt idx="30606">
                  <c:v>70.906611901931996</c:v>
                </c:pt>
                <c:pt idx="30607">
                  <c:v>70.908928657205493</c:v>
                </c:pt>
                <c:pt idx="30608">
                  <c:v>70.911245412479005</c:v>
                </c:pt>
                <c:pt idx="30609">
                  <c:v>70.913562167752602</c:v>
                </c:pt>
                <c:pt idx="30610">
                  <c:v>70.915878923026099</c:v>
                </c:pt>
                <c:pt idx="30611">
                  <c:v>70.918195678299696</c:v>
                </c:pt>
                <c:pt idx="30612">
                  <c:v>70.920512433573194</c:v>
                </c:pt>
                <c:pt idx="30613">
                  <c:v>70.922829188846706</c:v>
                </c:pt>
                <c:pt idx="30614">
                  <c:v>70.925145944120302</c:v>
                </c:pt>
                <c:pt idx="30615">
                  <c:v>70.9274626993938</c:v>
                </c:pt>
                <c:pt idx="30616">
                  <c:v>70.929779454667397</c:v>
                </c:pt>
                <c:pt idx="30617">
                  <c:v>70.932096209940894</c:v>
                </c:pt>
                <c:pt idx="30618">
                  <c:v>70.934412965214406</c:v>
                </c:pt>
                <c:pt idx="30619">
                  <c:v>70.936729720488003</c:v>
                </c:pt>
                <c:pt idx="30620">
                  <c:v>70.939046475761501</c:v>
                </c:pt>
                <c:pt idx="30621">
                  <c:v>70.941363231035098</c:v>
                </c:pt>
                <c:pt idx="30622">
                  <c:v>70.943679986308595</c:v>
                </c:pt>
                <c:pt idx="30623">
                  <c:v>70.945996741582107</c:v>
                </c:pt>
                <c:pt idx="30624">
                  <c:v>70.948313496855704</c:v>
                </c:pt>
                <c:pt idx="30625">
                  <c:v>70.950630252129201</c:v>
                </c:pt>
                <c:pt idx="30626">
                  <c:v>70.952947007402798</c:v>
                </c:pt>
                <c:pt idx="30627">
                  <c:v>70.955263762676296</c:v>
                </c:pt>
                <c:pt idx="30628">
                  <c:v>70.957580517949793</c:v>
                </c:pt>
                <c:pt idx="30629">
                  <c:v>70.959897273223405</c:v>
                </c:pt>
                <c:pt idx="30630">
                  <c:v>70.962214028496902</c:v>
                </c:pt>
                <c:pt idx="30631">
                  <c:v>70.964530783770499</c:v>
                </c:pt>
                <c:pt idx="30632">
                  <c:v>70.966847539043997</c:v>
                </c:pt>
                <c:pt idx="30633">
                  <c:v>70.969164294317494</c:v>
                </c:pt>
                <c:pt idx="30634">
                  <c:v>70.971481049591105</c:v>
                </c:pt>
                <c:pt idx="30635">
                  <c:v>70.973797804864603</c:v>
                </c:pt>
                <c:pt idx="30636">
                  <c:v>70.9761145601382</c:v>
                </c:pt>
                <c:pt idx="30637">
                  <c:v>70.978431315411697</c:v>
                </c:pt>
                <c:pt idx="30638">
                  <c:v>70.980748070685195</c:v>
                </c:pt>
                <c:pt idx="30639">
                  <c:v>70.983064825958806</c:v>
                </c:pt>
                <c:pt idx="30640">
                  <c:v>70.985381581232303</c:v>
                </c:pt>
                <c:pt idx="30641">
                  <c:v>70.9876983365059</c:v>
                </c:pt>
                <c:pt idx="30642">
                  <c:v>70.990015091779398</c:v>
                </c:pt>
                <c:pt idx="30643">
                  <c:v>70.992331847052895</c:v>
                </c:pt>
                <c:pt idx="30644">
                  <c:v>70.994648602326507</c:v>
                </c:pt>
                <c:pt idx="30645">
                  <c:v>70.996965357600004</c:v>
                </c:pt>
                <c:pt idx="30646">
                  <c:v>70.999282112873601</c:v>
                </c:pt>
                <c:pt idx="30647">
                  <c:v>71.001598868147099</c:v>
                </c:pt>
                <c:pt idx="30648">
                  <c:v>71.003915623420596</c:v>
                </c:pt>
                <c:pt idx="30649">
                  <c:v>71.006232378694193</c:v>
                </c:pt>
                <c:pt idx="30650">
                  <c:v>71.008549133967705</c:v>
                </c:pt>
                <c:pt idx="30651">
                  <c:v>71.010865889241302</c:v>
                </c:pt>
                <c:pt idx="30652">
                  <c:v>71.013182644514799</c:v>
                </c:pt>
                <c:pt idx="30653">
                  <c:v>71.015499399788297</c:v>
                </c:pt>
                <c:pt idx="30654">
                  <c:v>71.017816155061894</c:v>
                </c:pt>
                <c:pt idx="30655">
                  <c:v>71.020132910335406</c:v>
                </c:pt>
                <c:pt idx="30656">
                  <c:v>71.022449665609003</c:v>
                </c:pt>
                <c:pt idx="30657">
                  <c:v>71.0247664208825</c:v>
                </c:pt>
                <c:pt idx="30658">
                  <c:v>71.027083176155998</c:v>
                </c:pt>
                <c:pt idx="30659">
                  <c:v>71.029399931429595</c:v>
                </c:pt>
                <c:pt idx="30660">
                  <c:v>71.031716686703106</c:v>
                </c:pt>
                <c:pt idx="30661">
                  <c:v>71.034033441976703</c:v>
                </c:pt>
                <c:pt idx="30662">
                  <c:v>71.036350197250201</c:v>
                </c:pt>
                <c:pt idx="30663">
                  <c:v>71.038666952523698</c:v>
                </c:pt>
                <c:pt idx="30664">
                  <c:v>71.040983707797295</c:v>
                </c:pt>
                <c:pt idx="30665">
                  <c:v>71.043300463070807</c:v>
                </c:pt>
                <c:pt idx="30666">
                  <c:v>71.045617218344404</c:v>
                </c:pt>
                <c:pt idx="30667">
                  <c:v>71.047933973617901</c:v>
                </c:pt>
                <c:pt idx="30668">
                  <c:v>71.050250728891399</c:v>
                </c:pt>
                <c:pt idx="30669">
                  <c:v>71.052567484164996</c:v>
                </c:pt>
                <c:pt idx="30670">
                  <c:v>71.054884239438493</c:v>
                </c:pt>
                <c:pt idx="30671">
                  <c:v>71.057200994712105</c:v>
                </c:pt>
                <c:pt idx="30672">
                  <c:v>71.059517749985602</c:v>
                </c:pt>
                <c:pt idx="30673">
                  <c:v>71.0618345052591</c:v>
                </c:pt>
                <c:pt idx="30674">
                  <c:v>71.064151260532697</c:v>
                </c:pt>
                <c:pt idx="30675">
                  <c:v>71.066468015806194</c:v>
                </c:pt>
                <c:pt idx="30676">
                  <c:v>71.068784771079805</c:v>
                </c:pt>
                <c:pt idx="30677">
                  <c:v>71.071101526353303</c:v>
                </c:pt>
                <c:pt idx="30678">
                  <c:v>71.0734182816268</c:v>
                </c:pt>
                <c:pt idx="30679">
                  <c:v>71.075735036900397</c:v>
                </c:pt>
                <c:pt idx="30680">
                  <c:v>71.078051792173895</c:v>
                </c:pt>
                <c:pt idx="30681">
                  <c:v>71.080368547447506</c:v>
                </c:pt>
                <c:pt idx="30682">
                  <c:v>71.082685302721003</c:v>
                </c:pt>
                <c:pt idx="30683">
                  <c:v>71.085002057994501</c:v>
                </c:pt>
                <c:pt idx="30684">
                  <c:v>71.087318813268098</c:v>
                </c:pt>
                <c:pt idx="30685">
                  <c:v>71.089635568541595</c:v>
                </c:pt>
                <c:pt idx="30686">
                  <c:v>71.091952323815207</c:v>
                </c:pt>
                <c:pt idx="30687">
                  <c:v>71.094269079088704</c:v>
                </c:pt>
                <c:pt idx="30688">
                  <c:v>71.096585834362202</c:v>
                </c:pt>
                <c:pt idx="30689">
                  <c:v>71.098902589635799</c:v>
                </c:pt>
                <c:pt idx="30690">
                  <c:v>71.101219344909296</c:v>
                </c:pt>
                <c:pt idx="30691">
                  <c:v>71.103536100182893</c:v>
                </c:pt>
                <c:pt idx="30692">
                  <c:v>71.105852855456405</c:v>
                </c:pt>
                <c:pt idx="30693">
                  <c:v>71.108169610730002</c:v>
                </c:pt>
                <c:pt idx="30694">
                  <c:v>71.110486366003499</c:v>
                </c:pt>
                <c:pt idx="30695">
                  <c:v>71.112803121276997</c:v>
                </c:pt>
                <c:pt idx="30696">
                  <c:v>71.115119876550594</c:v>
                </c:pt>
                <c:pt idx="30697">
                  <c:v>71.117436631824106</c:v>
                </c:pt>
                <c:pt idx="30698">
                  <c:v>71.119753387097703</c:v>
                </c:pt>
                <c:pt idx="30699">
                  <c:v>71.1220701423712</c:v>
                </c:pt>
                <c:pt idx="30700">
                  <c:v>71.124386897644698</c:v>
                </c:pt>
                <c:pt idx="30701">
                  <c:v>71.126703652918295</c:v>
                </c:pt>
                <c:pt idx="30702">
                  <c:v>71.129020408191806</c:v>
                </c:pt>
                <c:pt idx="30703">
                  <c:v>71.131337163465403</c:v>
                </c:pt>
                <c:pt idx="30704">
                  <c:v>71.133653918738901</c:v>
                </c:pt>
                <c:pt idx="30705">
                  <c:v>71.135970674012398</c:v>
                </c:pt>
                <c:pt idx="30706">
                  <c:v>71.138287429285995</c:v>
                </c:pt>
                <c:pt idx="30707">
                  <c:v>71.140604184559507</c:v>
                </c:pt>
                <c:pt idx="30708">
                  <c:v>71.142920939833104</c:v>
                </c:pt>
                <c:pt idx="30709">
                  <c:v>71.145237695106601</c:v>
                </c:pt>
                <c:pt idx="30710">
                  <c:v>71.147554450380099</c:v>
                </c:pt>
                <c:pt idx="30711">
                  <c:v>71.149871205653696</c:v>
                </c:pt>
                <c:pt idx="30712">
                  <c:v>71.152187960927193</c:v>
                </c:pt>
                <c:pt idx="30713">
                  <c:v>71.154504716200805</c:v>
                </c:pt>
                <c:pt idx="30714">
                  <c:v>71.156821471474302</c:v>
                </c:pt>
                <c:pt idx="30715">
                  <c:v>71.1591382267478</c:v>
                </c:pt>
                <c:pt idx="30716">
                  <c:v>71.161454982021397</c:v>
                </c:pt>
                <c:pt idx="30717">
                  <c:v>71.163771737294894</c:v>
                </c:pt>
                <c:pt idx="30718">
                  <c:v>71.166088492568505</c:v>
                </c:pt>
                <c:pt idx="30719">
                  <c:v>71.168405247842003</c:v>
                </c:pt>
                <c:pt idx="30720">
                  <c:v>71.1707220031155</c:v>
                </c:pt>
                <c:pt idx="30721">
                  <c:v>71.173038758389097</c:v>
                </c:pt>
                <c:pt idx="30722">
                  <c:v>71.175355513662595</c:v>
                </c:pt>
                <c:pt idx="30723">
                  <c:v>71.177672268936206</c:v>
                </c:pt>
                <c:pt idx="30724">
                  <c:v>71.179989024209704</c:v>
                </c:pt>
                <c:pt idx="30725">
                  <c:v>71.182305779483201</c:v>
                </c:pt>
                <c:pt idx="30726">
                  <c:v>71.184622534756798</c:v>
                </c:pt>
                <c:pt idx="30727">
                  <c:v>71.186939290030296</c:v>
                </c:pt>
                <c:pt idx="30728">
                  <c:v>71.189256045303907</c:v>
                </c:pt>
                <c:pt idx="30729">
                  <c:v>71.191572800577404</c:v>
                </c:pt>
                <c:pt idx="30730">
                  <c:v>71.193889555850902</c:v>
                </c:pt>
                <c:pt idx="30731">
                  <c:v>71.196206311124499</c:v>
                </c:pt>
                <c:pt idx="30732">
                  <c:v>71.198523066397996</c:v>
                </c:pt>
                <c:pt idx="30733">
                  <c:v>71.200839821671593</c:v>
                </c:pt>
                <c:pt idx="30734">
                  <c:v>71.203156576945105</c:v>
                </c:pt>
                <c:pt idx="30735">
                  <c:v>71.205473332218602</c:v>
                </c:pt>
                <c:pt idx="30736">
                  <c:v>71.207790087492199</c:v>
                </c:pt>
                <c:pt idx="30737">
                  <c:v>71.210106842765697</c:v>
                </c:pt>
                <c:pt idx="30738">
                  <c:v>71.212423598039294</c:v>
                </c:pt>
                <c:pt idx="30739">
                  <c:v>71.214740353312806</c:v>
                </c:pt>
                <c:pt idx="30740">
                  <c:v>71.217057108586303</c:v>
                </c:pt>
                <c:pt idx="30741">
                  <c:v>71.2193738638599</c:v>
                </c:pt>
                <c:pt idx="30742">
                  <c:v>71.221690619133398</c:v>
                </c:pt>
                <c:pt idx="30743">
                  <c:v>71.224007374406995</c:v>
                </c:pt>
                <c:pt idx="30744">
                  <c:v>71.226324129680506</c:v>
                </c:pt>
                <c:pt idx="30745">
                  <c:v>71.228640884954004</c:v>
                </c:pt>
                <c:pt idx="30746">
                  <c:v>71.230957640227601</c:v>
                </c:pt>
                <c:pt idx="30747">
                  <c:v>71.233274395501098</c:v>
                </c:pt>
                <c:pt idx="30748">
                  <c:v>71.235591150774695</c:v>
                </c:pt>
                <c:pt idx="30749">
                  <c:v>71.237907906048207</c:v>
                </c:pt>
                <c:pt idx="30750">
                  <c:v>71.240224661321705</c:v>
                </c:pt>
                <c:pt idx="30751">
                  <c:v>71.242541416595301</c:v>
                </c:pt>
                <c:pt idx="30752">
                  <c:v>71.244858171868799</c:v>
                </c:pt>
                <c:pt idx="30753">
                  <c:v>71.247174927142396</c:v>
                </c:pt>
                <c:pt idx="30754">
                  <c:v>71.249491682415893</c:v>
                </c:pt>
                <c:pt idx="30755">
                  <c:v>71.251808437689405</c:v>
                </c:pt>
                <c:pt idx="30756">
                  <c:v>71.254125192963002</c:v>
                </c:pt>
                <c:pt idx="30757">
                  <c:v>71.2564419482365</c:v>
                </c:pt>
                <c:pt idx="30758">
                  <c:v>71.258758703510097</c:v>
                </c:pt>
                <c:pt idx="30759">
                  <c:v>71.261075458783594</c:v>
                </c:pt>
                <c:pt idx="30760">
                  <c:v>71.263392214057106</c:v>
                </c:pt>
                <c:pt idx="30761">
                  <c:v>71.265708969330703</c:v>
                </c:pt>
                <c:pt idx="30762">
                  <c:v>71.2680257246042</c:v>
                </c:pt>
                <c:pt idx="30763">
                  <c:v>71.270342479877797</c:v>
                </c:pt>
                <c:pt idx="30764">
                  <c:v>71.272659235151295</c:v>
                </c:pt>
                <c:pt idx="30765">
                  <c:v>71.274975990424807</c:v>
                </c:pt>
                <c:pt idx="30766">
                  <c:v>71.277292745698404</c:v>
                </c:pt>
                <c:pt idx="30767">
                  <c:v>71.279609500971901</c:v>
                </c:pt>
                <c:pt idx="30768">
                  <c:v>71.281926256245498</c:v>
                </c:pt>
                <c:pt idx="30769">
                  <c:v>71.284243011518996</c:v>
                </c:pt>
                <c:pt idx="30770">
                  <c:v>71.286559766792493</c:v>
                </c:pt>
                <c:pt idx="30771">
                  <c:v>71.288876522066104</c:v>
                </c:pt>
                <c:pt idx="30772">
                  <c:v>71.291193277339602</c:v>
                </c:pt>
                <c:pt idx="30773">
                  <c:v>71.293510032613199</c:v>
                </c:pt>
                <c:pt idx="30774">
                  <c:v>71.295826787886696</c:v>
                </c:pt>
                <c:pt idx="30775">
                  <c:v>71.298143543160194</c:v>
                </c:pt>
                <c:pt idx="30776">
                  <c:v>71.300460298433805</c:v>
                </c:pt>
                <c:pt idx="30777">
                  <c:v>71.302777053707302</c:v>
                </c:pt>
                <c:pt idx="30778">
                  <c:v>71.305093808980899</c:v>
                </c:pt>
                <c:pt idx="30779">
                  <c:v>71.307410564254397</c:v>
                </c:pt>
                <c:pt idx="30780">
                  <c:v>71.309727319527894</c:v>
                </c:pt>
                <c:pt idx="30781">
                  <c:v>71.312044074801506</c:v>
                </c:pt>
                <c:pt idx="30782">
                  <c:v>71.314360830075003</c:v>
                </c:pt>
                <c:pt idx="30783">
                  <c:v>71.3166775853486</c:v>
                </c:pt>
                <c:pt idx="30784">
                  <c:v>71.318994340622098</c:v>
                </c:pt>
                <c:pt idx="30785">
                  <c:v>71.321311095895595</c:v>
                </c:pt>
                <c:pt idx="30786">
                  <c:v>71.323627851169206</c:v>
                </c:pt>
                <c:pt idx="30787">
                  <c:v>71.325944606442704</c:v>
                </c:pt>
                <c:pt idx="30788">
                  <c:v>71.328261361716301</c:v>
                </c:pt>
                <c:pt idx="30789">
                  <c:v>71.330578116989798</c:v>
                </c:pt>
                <c:pt idx="30790">
                  <c:v>71.332894872263296</c:v>
                </c:pt>
                <c:pt idx="30791">
                  <c:v>71.335211627536907</c:v>
                </c:pt>
                <c:pt idx="30792">
                  <c:v>71.337528382810405</c:v>
                </c:pt>
                <c:pt idx="30793">
                  <c:v>71.339845138084002</c:v>
                </c:pt>
                <c:pt idx="30794">
                  <c:v>71.342161893357499</c:v>
                </c:pt>
                <c:pt idx="30795">
                  <c:v>71.344478648630997</c:v>
                </c:pt>
                <c:pt idx="30796">
                  <c:v>71.346795403904594</c:v>
                </c:pt>
                <c:pt idx="30797">
                  <c:v>71.349112159178105</c:v>
                </c:pt>
                <c:pt idx="30798">
                  <c:v>71.351428914451702</c:v>
                </c:pt>
                <c:pt idx="30799">
                  <c:v>71.3537456697252</c:v>
                </c:pt>
                <c:pt idx="30800">
                  <c:v>71.356062424998697</c:v>
                </c:pt>
                <c:pt idx="30801">
                  <c:v>71.358379180272294</c:v>
                </c:pt>
                <c:pt idx="30802">
                  <c:v>71.360695935545806</c:v>
                </c:pt>
                <c:pt idx="30803">
                  <c:v>71.363012690819403</c:v>
                </c:pt>
                <c:pt idx="30804">
                  <c:v>71.3653294460929</c:v>
                </c:pt>
                <c:pt idx="30805">
                  <c:v>71.367646201366398</c:v>
                </c:pt>
                <c:pt idx="30806">
                  <c:v>71.369962956639995</c:v>
                </c:pt>
                <c:pt idx="30807">
                  <c:v>71.372279711913507</c:v>
                </c:pt>
                <c:pt idx="30808">
                  <c:v>71.374596467187104</c:v>
                </c:pt>
                <c:pt idx="30809">
                  <c:v>71.376913222460601</c:v>
                </c:pt>
                <c:pt idx="30810">
                  <c:v>71.379229977734099</c:v>
                </c:pt>
                <c:pt idx="30811">
                  <c:v>71.381546733007696</c:v>
                </c:pt>
                <c:pt idx="30812">
                  <c:v>71.383863488281193</c:v>
                </c:pt>
                <c:pt idx="30813">
                  <c:v>71.386180243554804</c:v>
                </c:pt>
                <c:pt idx="30814">
                  <c:v>71.388496998828302</c:v>
                </c:pt>
                <c:pt idx="30815">
                  <c:v>71.390813754101799</c:v>
                </c:pt>
                <c:pt idx="30816">
                  <c:v>71.393130509375396</c:v>
                </c:pt>
                <c:pt idx="30817">
                  <c:v>71.395447264648894</c:v>
                </c:pt>
                <c:pt idx="30818">
                  <c:v>71.397764019922505</c:v>
                </c:pt>
                <c:pt idx="30819">
                  <c:v>71.400080775196002</c:v>
                </c:pt>
                <c:pt idx="30820">
                  <c:v>71.4023975304695</c:v>
                </c:pt>
                <c:pt idx="30821">
                  <c:v>71.404714285743097</c:v>
                </c:pt>
                <c:pt idx="30822">
                  <c:v>71.407031041016594</c:v>
                </c:pt>
                <c:pt idx="30823">
                  <c:v>71.409347796290206</c:v>
                </c:pt>
                <c:pt idx="30824">
                  <c:v>71.411664551563703</c:v>
                </c:pt>
                <c:pt idx="30825">
                  <c:v>71.413981306837201</c:v>
                </c:pt>
                <c:pt idx="30826">
                  <c:v>71.416298062110798</c:v>
                </c:pt>
                <c:pt idx="30827">
                  <c:v>71.418614817384295</c:v>
                </c:pt>
                <c:pt idx="30828">
                  <c:v>71.420931572657906</c:v>
                </c:pt>
                <c:pt idx="30829">
                  <c:v>71.423248327931404</c:v>
                </c:pt>
                <c:pt idx="30830">
                  <c:v>71.425565083204901</c:v>
                </c:pt>
                <c:pt idx="30831">
                  <c:v>71.427881838478498</c:v>
                </c:pt>
                <c:pt idx="30832">
                  <c:v>71.430198593751996</c:v>
                </c:pt>
                <c:pt idx="30833">
                  <c:v>71.432515349025607</c:v>
                </c:pt>
                <c:pt idx="30834">
                  <c:v>71.434832104299105</c:v>
                </c:pt>
                <c:pt idx="30835">
                  <c:v>71.437148859572602</c:v>
                </c:pt>
                <c:pt idx="30836">
                  <c:v>71.439465614846199</c:v>
                </c:pt>
                <c:pt idx="30837">
                  <c:v>71.441782370119697</c:v>
                </c:pt>
                <c:pt idx="30838">
                  <c:v>71.444099125393294</c:v>
                </c:pt>
                <c:pt idx="30839">
                  <c:v>71.446415880666805</c:v>
                </c:pt>
                <c:pt idx="30840">
                  <c:v>71.448732635940402</c:v>
                </c:pt>
                <c:pt idx="30841">
                  <c:v>71.4510493912139</c:v>
                </c:pt>
                <c:pt idx="30842">
                  <c:v>71.453366146487397</c:v>
                </c:pt>
                <c:pt idx="30843">
                  <c:v>71.455682901760994</c:v>
                </c:pt>
                <c:pt idx="30844">
                  <c:v>71.457999657034506</c:v>
                </c:pt>
                <c:pt idx="30845">
                  <c:v>71.460316412308103</c:v>
                </c:pt>
                <c:pt idx="30846">
                  <c:v>71.4626331675816</c:v>
                </c:pt>
                <c:pt idx="30847">
                  <c:v>71.464949922855098</c:v>
                </c:pt>
                <c:pt idx="30848">
                  <c:v>71.467266678128695</c:v>
                </c:pt>
                <c:pt idx="30849">
                  <c:v>71.469583433402207</c:v>
                </c:pt>
                <c:pt idx="30850">
                  <c:v>71.471900188675804</c:v>
                </c:pt>
                <c:pt idx="30851">
                  <c:v>71.474216943949301</c:v>
                </c:pt>
                <c:pt idx="30852">
                  <c:v>71.476533699222799</c:v>
                </c:pt>
                <c:pt idx="30853">
                  <c:v>71.478850454496396</c:v>
                </c:pt>
                <c:pt idx="30854">
                  <c:v>71.481167209769893</c:v>
                </c:pt>
                <c:pt idx="30855">
                  <c:v>71.483483965043504</c:v>
                </c:pt>
                <c:pt idx="30856">
                  <c:v>71.485800720317002</c:v>
                </c:pt>
                <c:pt idx="30857">
                  <c:v>71.488117475590499</c:v>
                </c:pt>
                <c:pt idx="30858">
                  <c:v>71.490434230864096</c:v>
                </c:pt>
                <c:pt idx="30859">
                  <c:v>71.492750986137594</c:v>
                </c:pt>
                <c:pt idx="30860">
                  <c:v>71.495067741411205</c:v>
                </c:pt>
                <c:pt idx="30861">
                  <c:v>71.497384496684703</c:v>
                </c:pt>
                <c:pt idx="30862">
                  <c:v>71.4997012519582</c:v>
                </c:pt>
                <c:pt idx="30863">
                  <c:v>71.502018007231797</c:v>
                </c:pt>
                <c:pt idx="30864">
                  <c:v>71.504334762505295</c:v>
                </c:pt>
                <c:pt idx="30865">
                  <c:v>71.506651517778906</c:v>
                </c:pt>
                <c:pt idx="30866">
                  <c:v>71.508968273052403</c:v>
                </c:pt>
                <c:pt idx="30867">
                  <c:v>71.511285028325901</c:v>
                </c:pt>
                <c:pt idx="30868">
                  <c:v>71.513601783599498</c:v>
                </c:pt>
                <c:pt idx="30869">
                  <c:v>71.515918538872995</c:v>
                </c:pt>
                <c:pt idx="30870">
                  <c:v>71.518235294146606</c:v>
                </c:pt>
                <c:pt idx="30871">
                  <c:v>71.520552049420104</c:v>
                </c:pt>
                <c:pt idx="30872">
                  <c:v>71.522868804693601</c:v>
                </c:pt>
                <c:pt idx="30873">
                  <c:v>71.525185559967198</c:v>
                </c:pt>
                <c:pt idx="30874">
                  <c:v>71.527502315240696</c:v>
                </c:pt>
                <c:pt idx="30875">
                  <c:v>71.529819070514307</c:v>
                </c:pt>
                <c:pt idx="30876">
                  <c:v>71.532135825787805</c:v>
                </c:pt>
                <c:pt idx="30877">
                  <c:v>71.534452581061302</c:v>
                </c:pt>
                <c:pt idx="30878">
                  <c:v>71.536769336334899</c:v>
                </c:pt>
                <c:pt idx="30879">
                  <c:v>71.539086091608397</c:v>
                </c:pt>
                <c:pt idx="30880">
                  <c:v>71.541402846881994</c:v>
                </c:pt>
                <c:pt idx="30881">
                  <c:v>71.543719602155505</c:v>
                </c:pt>
                <c:pt idx="30882">
                  <c:v>71.546036357429003</c:v>
                </c:pt>
                <c:pt idx="30883">
                  <c:v>71.5483531127026</c:v>
                </c:pt>
                <c:pt idx="30884">
                  <c:v>71.550669867976097</c:v>
                </c:pt>
                <c:pt idx="30885">
                  <c:v>71.552986623249694</c:v>
                </c:pt>
                <c:pt idx="30886">
                  <c:v>71.555303378523206</c:v>
                </c:pt>
                <c:pt idx="30887">
                  <c:v>71.557620133796703</c:v>
                </c:pt>
                <c:pt idx="30888">
                  <c:v>71.5599368890703</c:v>
                </c:pt>
                <c:pt idx="30889">
                  <c:v>71.562253644343798</c:v>
                </c:pt>
                <c:pt idx="30890">
                  <c:v>71.564570399617395</c:v>
                </c:pt>
                <c:pt idx="30891">
                  <c:v>71.566887154890907</c:v>
                </c:pt>
                <c:pt idx="30892">
                  <c:v>71.569203910164404</c:v>
                </c:pt>
                <c:pt idx="30893">
                  <c:v>71.571520665438001</c:v>
                </c:pt>
                <c:pt idx="30894">
                  <c:v>71.573837420711499</c:v>
                </c:pt>
                <c:pt idx="30895">
                  <c:v>71.576154175985096</c:v>
                </c:pt>
                <c:pt idx="30896">
                  <c:v>71.578470931258593</c:v>
                </c:pt>
                <c:pt idx="30897">
                  <c:v>71.580787686532105</c:v>
                </c:pt>
                <c:pt idx="30898">
                  <c:v>71.583104441805702</c:v>
                </c:pt>
                <c:pt idx="30899">
                  <c:v>71.585421197079199</c:v>
                </c:pt>
                <c:pt idx="30900">
                  <c:v>71.587737952352796</c:v>
                </c:pt>
                <c:pt idx="30901">
                  <c:v>71.590054707626294</c:v>
                </c:pt>
                <c:pt idx="30902">
                  <c:v>71.592371462899806</c:v>
                </c:pt>
                <c:pt idx="30903">
                  <c:v>71.594688218173403</c:v>
                </c:pt>
                <c:pt idx="30904">
                  <c:v>71.5970049734469</c:v>
                </c:pt>
                <c:pt idx="30905">
                  <c:v>71.599321728720497</c:v>
                </c:pt>
                <c:pt idx="30906">
                  <c:v>71.601638483993995</c:v>
                </c:pt>
                <c:pt idx="30907">
                  <c:v>71.603955239267506</c:v>
                </c:pt>
                <c:pt idx="30908">
                  <c:v>71.606271994541103</c:v>
                </c:pt>
                <c:pt idx="30909">
                  <c:v>71.608588749814601</c:v>
                </c:pt>
                <c:pt idx="30910">
                  <c:v>71.610905505088198</c:v>
                </c:pt>
                <c:pt idx="30911">
                  <c:v>71.613222260361695</c:v>
                </c:pt>
                <c:pt idx="30912">
                  <c:v>71.615539015635207</c:v>
                </c:pt>
                <c:pt idx="30913">
                  <c:v>71.617855770908804</c:v>
                </c:pt>
                <c:pt idx="30914">
                  <c:v>71.620172526182301</c:v>
                </c:pt>
                <c:pt idx="30915">
                  <c:v>71.622489281455898</c:v>
                </c:pt>
                <c:pt idx="30916">
                  <c:v>71.624806036729396</c:v>
                </c:pt>
                <c:pt idx="30917">
                  <c:v>71.627122792002893</c:v>
                </c:pt>
                <c:pt idx="30918">
                  <c:v>71.629439547276505</c:v>
                </c:pt>
                <c:pt idx="30919">
                  <c:v>71.631756302550002</c:v>
                </c:pt>
                <c:pt idx="30920">
                  <c:v>71.634073057823599</c:v>
                </c:pt>
                <c:pt idx="30921">
                  <c:v>71.636389813097097</c:v>
                </c:pt>
                <c:pt idx="30922">
                  <c:v>71.638706568370594</c:v>
                </c:pt>
                <c:pt idx="30923">
                  <c:v>71.641023323644205</c:v>
                </c:pt>
                <c:pt idx="30924">
                  <c:v>71.643340078917703</c:v>
                </c:pt>
                <c:pt idx="30925">
                  <c:v>71.6456568341913</c:v>
                </c:pt>
                <c:pt idx="30926">
                  <c:v>71.647973589464797</c:v>
                </c:pt>
                <c:pt idx="30927">
                  <c:v>71.650290344738295</c:v>
                </c:pt>
                <c:pt idx="30928">
                  <c:v>71.652607100011906</c:v>
                </c:pt>
                <c:pt idx="30929">
                  <c:v>71.654923855285404</c:v>
                </c:pt>
                <c:pt idx="30930">
                  <c:v>71.657240610559001</c:v>
                </c:pt>
                <c:pt idx="30931">
                  <c:v>71.659557365832498</c:v>
                </c:pt>
                <c:pt idx="30932">
                  <c:v>71.661874121105996</c:v>
                </c:pt>
                <c:pt idx="30933">
                  <c:v>71.664190876379607</c:v>
                </c:pt>
                <c:pt idx="30934">
                  <c:v>71.666507631653104</c:v>
                </c:pt>
                <c:pt idx="30935">
                  <c:v>71.668824386926701</c:v>
                </c:pt>
                <c:pt idx="30936">
                  <c:v>71.671141142200199</c:v>
                </c:pt>
                <c:pt idx="30937">
                  <c:v>71.673457897473696</c:v>
                </c:pt>
                <c:pt idx="30938">
                  <c:v>71.675774652747293</c:v>
                </c:pt>
                <c:pt idx="30939">
                  <c:v>71.678091408020805</c:v>
                </c:pt>
                <c:pt idx="30940">
                  <c:v>71.680408163294402</c:v>
                </c:pt>
                <c:pt idx="30941">
                  <c:v>71.682724918567899</c:v>
                </c:pt>
                <c:pt idx="30942">
                  <c:v>71.685041673841397</c:v>
                </c:pt>
                <c:pt idx="30943">
                  <c:v>71.687358429114994</c:v>
                </c:pt>
                <c:pt idx="30944">
                  <c:v>71.689675184388506</c:v>
                </c:pt>
                <c:pt idx="30945">
                  <c:v>71.691991939662103</c:v>
                </c:pt>
                <c:pt idx="30946">
                  <c:v>71.6943086949356</c:v>
                </c:pt>
                <c:pt idx="30947">
                  <c:v>71.696625450209098</c:v>
                </c:pt>
                <c:pt idx="30948">
                  <c:v>71.698942205482695</c:v>
                </c:pt>
                <c:pt idx="30949">
                  <c:v>71.701258960756206</c:v>
                </c:pt>
                <c:pt idx="30950">
                  <c:v>71.703575716029803</c:v>
                </c:pt>
                <c:pt idx="30951">
                  <c:v>71.705892471303301</c:v>
                </c:pt>
                <c:pt idx="30952">
                  <c:v>71.708209226576798</c:v>
                </c:pt>
                <c:pt idx="30953">
                  <c:v>71.710525981850395</c:v>
                </c:pt>
                <c:pt idx="30954">
                  <c:v>71.712842737123907</c:v>
                </c:pt>
                <c:pt idx="30955">
                  <c:v>71.715159492397504</c:v>
                </c:pt>
                <c:pt idx="30956">
                  <c:v>71.717476247671001</c:v>
                </c:pt>
                <c:pt idx="30957">
                  <c:v>71.719793002944499</c:v>
                </c:pt>
                <c:pt idx="30958">
                  <c:v>71.722109758218096</c:v>
                </c:pt>
                <c:pt idx="30959">
                  <c:v>71.724426513491593</c:v>
                </c:pt>
                <c:pt idx="30960">
                  <c:v>71.726743268765205</c:v>
                </c:pt>
                <c:pt idx="30961">
                  <c:v>71.729060024038702</c:v>
                </c:pt>
                <c:pt idx="30962">
                  <c:v>71.7313767793122</c:v>
                </c:pt>
                <c:pt idx="30963">
                  <c:v>71.733693534585797</c:v>
                </c:pt>
                <c:pt idx="30964">
                  <c:v>71.736010289859294</c:v>
                </c:pt>
                <c:pt idx="30965">
                  <c:v>71.738327045132905</c:v>
                </c:pt>
                <c:pt idx="30966">
                  <c:v>71.740643800406403</c:v>
                </c:pt>
                <c:pt idx="30967">
                  <c:v>71.7429605556799</c:v>
                </c:pt>
                <c:pt idx="30968">
                  <c:v>71.745277310953497</c:v>
                </c:pt>
                <c:pt idx="30969">
                  <c:v>71.747594066226995</c:v>
                </c:pt>
                <c:pt idx="30970">
                  <c:v>71.749910821500606</c:v>
                </c:pt>
                <c:pt idx="30971">
                  <c:v>71.752227576774104</c:v>
                </c:pt>
                <c:pt idx="30972">
                  <c:v>71.754544332047601</c:v>
                </c:pt>
                <c:pt idx="30973">
                  <c:v>71.756861087321198</c:v>
                </c:pt>
                <c:pt idx="30974">
                  <c:v>71.759177842594696</c:v>
                </c:pt>
                <c:pt idx="30975">
                  <c:v>71.761494597868307</c:v>
                </c:pt>
                <c:pt idx="30976">
                  <c:v>71.763811353141804</c:v>
                </c:pt>
                <c:pt idx="30977">
                  <c:v>71.766128108415302</c:v>
                </c:pt>
                <c:pt idx="30978">
                  <c:v>71.768444863688899</c:v>
                </c:pt>
                <c:pt idx="30979">
                  <c:v>71.770761618962396</c:v>
                </c:pt>
                <c:pt idx="30980">
                  <c:v>71.773078374235993</c:v>
                </c:pt>
                <c:pt idx="30981">
                  <c:v>71.775395129509505</c:v>
                </c:pt>
                <c:pt idx="30982">
                  <c:v>71.777711884783102</c:v>
                </c:pt>
                <c:pt idx="30983">
                  <c:v>71.780028640056599</c:v>
                </c:pt>
                <c:pt idx="30984">
                  <c:v>71.782345395330097</c:v>
                </c:pt>
                <c:pt idx="30985">
                  <c:v>71.784662150603694</c:v>
                </c:pt>
                <c:pt idx="30986">
                  <c:v>71.786978905877206</c:v>
                </c:pt>
                <c:pt idx="30987">
                  <c:v>71.789295661150803</c:v>
                </c:pt>
                <c:pt idx="30988">
                  <c:v>71.7916124164243</c:v>
                </c:pt>
                <c:pt idx="30989">
                  <c:v>71.793929171697798</c:v>
                </c:pt>
                <c:pt idx="30990">
                  <c:v>71.796245926971395</c:v>
                </c:pt>
                <c:pt idx="30991">
                  <c:v>71.798562682244906</c:v>
                </c:pt>
                <c:pt idx="30992">
                  <c:v>71.800879437518503</c:v>
                </c:pt>
                <c:pt idx="30993">
                  <c:v>71.803196192792001</c:v>
                </c:pt>
                <c:pt idx="30994">
                  <c:v>71.805512948065498</c:v>
                </c:pt>
                <c:pt idx="30995">
                  <c:v>71.807829703339095</c:v>
                </c:pt>
                <c:pt idx="30996">
                  <c:v>71.810146458612607</c:v>
                </c:pt>
                <c:pt idx="30997">
                  <c:v>71.812463213886204</c:v>
                </c:pt>
                <c:pt idx="30998">
                  <c:v>71.814779969159702</c:v>
                </c:pt>
                <c:pt idx="30999">
                  <c:v>71.817096724433199</c:v>
                </c:pt>
                <c:pt idx="31000">
                  <c:v>71.819413479706796</c:v>
                </c:pt>
                <c:pt idx="31001">
                  <c:v>71.821730234980294</c:v>
                </c:pt>
                <c:pt idx="31002">
                  <c:v>71.824046990253905</c:v>
                </c:pt>
                <c:pt idx="31003">
                  <c:v>71.826363745527402</c:v>
                </c:pt>
                <c:pt idx="31004">
                  <c:v>71.8286805008009</c:v>
                </c:pt>
                <c:pt idx="31005">
                  <c:v>71.830997256074497</c:v>
                </c:pt>
                <c:pt idx="31006">
                  <c:v>71.833314011347994</c:v>
                </c:pt>
                <c:pt idx="31007">
                  <c:v>71.835630766621605</c:v>
                </c:pt>
                <c:pt idx="31008">
                  <c:v>71.837947521895103</c:v>
                </c:pt>
                <c:pt idx="31009">
                  <c:v>71.8402642771686</c:v>
                </c:pt>
                <c:pt idx="31010">
                  <c:v>71.842581032442197</c:v>
                </c:pt>
                <c:pt idx="31011">
                  <c:v>71.844897787715695</c:v>
                </c:pt>
                <c:pt idx="31012">
                  <c:v>71.847214542989306</c:v>
                </c:pt>
                <c:pt idx="31013">
                  <c:v>71.849531298262804</c:v>
                </c:pt>
                <c:pt idx="31014">
                  <c:v>71.851848053536301</c:v>
                </c:pt>
                <c:pt idx="31015">
                  <c:v>71.854164808809898</c:v>
                </c:pt>
                <c:pt idx="31016">
                  <c:v>71.856481564083396</c:v>
                </c:pt>
                <c:pt idx="31017">
                  <c:v>71.858798319357007</c:v>
                </c:pt>
                <c:pt idx="31018">
                  <c:v>71.861115074630504</c:v>
                </c:pt>
                <c:pt idx="31019">
                  <c:v>71.863431829904002</c:v>
                </c:pt>
                <c:pt idx="31020">
                  <c:v>71.865748585177599</c:v>
                </c:pt>
                <c:pt idx="31021">
                  <c:v>71.868065340451096</c:v>
                </c:pt>
                <c:pt idx="31022">
                  <c:v>71.870382095724693</c:v>
                </c:pt>
                <c:pt idx="31023">
                  <c:v>71.872698850998205</c:v>
                </c:pt>
                <c:pt idx="31024">
                  <c:v>71.875015606271702</c:v>
                </c:pt>
                <c:pt idx="31025">
                  <c:v>71.877332361545299</c:v>
                </c:pt>
                <c:pt idx="31026">
                  <c:v>71.879649116818797</c:v>
                </c:pt>
                <c:pt idx="31027">
                  <c:v>71.881965872092394</c:v>
                </c:pt>
                <c:pt idx="31028">
                  <c:v>71.884282627365906</c:v>
                </c:pt>
                <c:pt idx="31029">
                  <c:v>71.886599382639403</c:v>
                </c:pt>
                <c:pt idx="31030">
                  <c:v>71.888916137913</c:v>
                </c:pt>
                <c:pt idx="31031">
                  <c:v>71.891232893186498</c:v>
                </c:pt>
                <c:pt idx="31032">
                  <c:v>71.893549648460095</c:v>
                </c:pt>
                <c:pt idx="31033">
                  <c:v>71.895866403733606</c:v>
                </c:pt>
                <c:pt idx="31034">
                  <c:v>71.898183159007104</c:v>
                </c:pt>
                <c:pt idx="31035">
                  <c:v>71.900499914280701</c:v>
                </c:pt>
                <c:pt idx="31036">
                  <c:v>71.902816669554198</c:v>
                </c:pt>
                <c:pt idx="31037">
                  <c:v>71.905133424827795</c:v>
                </c:pt>
                <c:pt idx="31038">
                  <c:v>71.907450180101307</c:v>
                </c:pt>
                <c:pt idx="31039">
                  <c:v>71.909766935374805</c:v>
                </c:pt>
                <c:pt idx="31040">
                  <c:v>71.912083690648402</c:v>
                </c:pt>
                <c:pt idx="31041">
                  <c:v>71.914400445921899</c:v>
                </c:pt>
                <c:pt idx="31042">
                  <c:v>71.916717201195496</c:v>
                </c:pt>
                <c:pt idx="31043">
                  <c:v>71.919033956468994</c:v>
                </c:pt>
                <c:pt idx="31044">
                  <c:v>71.921350711742505</c:v>
                </c:pt>
                <c:pt idx="31045">
                  <c:v>71.923667467016102</c:v>
                </c:pt>
                <c:pt idx="31046">
                  <c:v>71.9259842222896</c:v>
                </c:pt>
                <c:pt idx="31047">
                  <c:v>71.928300977563197</c:v>
                </c:pt>
                <c:pt idx="31048">
                  <c:v>71.930617732836694</c:v>
                </c:pt>
                <c:pt idx="31049">
                  <c:v>71.932934488110206</c:v>
                </c:pt>
                <c:pt idx="31050">
                  <c:v>71.935251243383803</c:v>
                </c:pt>
                <c:pt idx="31051">
                  <c:v>71.9375679986573</c:v>
                </c:pt>
                <c:pt idx="31052">
                  <c:v>71.939884753930897</c:v>
                </c:pt>
                <c:pt idx="31053">
                  <c:v>71.942201509204395</c:v>
                </c:pt>
                <c:pt idx="31054">
                  <c:v>71.944518264477907</c:v>
                </c:pt>
                <c:pt idx="31055">
                  <c:v>71.946835019751504</c:v>
                </c:pt>
                <c:pt idx="31056">
                  <c:v>71.949151775025001</c:v>
                </c:pt>
                <c:pt idx="31057">
                  <c:v>71.951468530298598</c:v>
                </c:pt>
                <c:pt idx="31058">
                  <c:v>71.953785285572096</c:v>
                </c:pt>
                <c:pt idx="31059">
                  <c:v>71.956102040845593</c:v>
                </c:pt>
                <c:pt idx="31060">
                  <c:v>71.958418796119204</c:v>
                </c:pt>
                <c:pt idx="31061">
                  <c:v>71.960735551392702</c:v>
                </c:pt>
                <c:pt idx="31062">
                  <c:v>71.963052306666299</c:v>
                </c:pt>
                <c:pt idx="31063">
                  <c:v>71.965369061939796</c:v>
                </c:pt>
                <c:pt idx="31064">
                  <c:v>71.967685817213294</c:v>
                </c:pt>
                <c:pt idx="31065">
                  <c:v>71.970002572486905</c:v>
                </c:pt>
                <c:pt idx="31066">
                  <c:v>71.972319327760403</c:v>
                </c:pt>
                <c:pt idx="31067">
                  <c:v>71.974636083034</c:v>
                </c:pt>
                <c:pt idx="31068">
                  <c:v>71.976952838307497</c:v>
                </c:pt>
                <c:pt idx="31069">
                  <c:v>71.979269593580995</c:v>
                </c:pt>
                <c:pt idx="31070">
                  <c:v>71.981586348854606</c:v>
                </c:pt>
                <c:pt idx="31071">
                  <c:v>71.983903104128103</c:v>
                </c:pt>
                <c:pt idx="31072">
                  <c:v>71.9862198594017</c:v>
                </c:pt>
                <c:pt idx="31073">
                  <c:v>71.988536614675198</c:v>
                </c:pt>
                <c:pt idx="31074">
                  <c:v>71.990853369948695</c:v>
                </c:pt>
                <c:pt idx="31075">
                  <c:v>71.993170125222306</c:v>
                </c:pt>
                <c:pt idx="31076">
                  <c:v>71.995486880495804</c:v>
                </c:pt>
                <c:pt idx="31077">
                  <c:v>71.997803635769401</c:v>
                </c:pt>
                <c:pt idx="31078">
                  <c:v>72.000120391042898</c:v>
                </c:pt>
                <c:pt idx="31079">
                  <c:v>72.002437146316396</c:v>
                </c:pt>
                <c:pt idx="31080">
                  <c:v>72.004753901589993</c:v>
                </c:pt>
                <c:pt idx="31081">
                  <c:v>72.007070656863505</c:v>
                </c:pt>
                <c:pt idx="31082">
                  <c:v>72.009387412137102</c:v>
                </c:pt>
                <c:pt idx="31083">
                  <c:v>72.011704167410599</c:v>
                </c:pt>
                <c:pt idx="31084">
                  <c:v>72.014020922684097</c:v>
                </c:pt>
                <c:pt idx="31085">
                  <c:v>72.016337677957694</c:v>
                </c:pt>
                <c:pt idx="31086">
                  <c:v>72.018654433231205</c:v>
                </c:pt>
                <c:pt idx="31087">
                  <c:v>72.020971188504802</c:v>
                </c:pt>
                <c:pt idx="31088">
                  <c:v>72.0232879437783</c:v>
                </c:pt>
                <c:pt idx="31089">
                  <c:v>72.025604699051797</c:v>
                </c:pt>
                <c:pt idx="31090">
                  <c:v>72.027921454325394</c:v>
                </c:pt>
                <c:pt idx="31091">
                  <c:v>72.030238209598906</c:v>
                </c:pt>
                <c:pt idx="31092">
                  <c:v>72.032554964872503</c:v>
                </c:pt>
                <c:pt idx="31093">
                  <c:v>72.034871720146</c:v>
                </c:pt>
                <c:pt idx="31094">
                  <c:v>72.037188475419498</c:v>
                </c:pt>
                <c:pt idx="31095">
                  <c:v>72.039505230693095</c:v>
                </c:pt>
                <c:pt idx="31096">
                  <c:v>72.041821985966607</c:v>
                </c:pt>
                <c:pt idx="31097">
                  <c:v>72.044138741240204</c:v>
                </c:pt>
                <c:pt idx="31098">
                  <c:v>72.046455496513701</c:v>
                </c:pt>
                <c:pt idx="31099">
                  <c:v>72.048772251787199</c:v>
                </c:pt>
                <c:pt idx="31100">
                  <c:v>72.051089007060796</c:v>
                </c:pt>
                <c:pt idx="31101">
                  <c:v>72.053405762334293</c:v>
                </c:pt>
                <c:pt idx="31102">
                  <c:v>72.055722517607904</c:v>
                </c:pt>
                <c:pt idx="31103">
                  <c:v>72.058039272881402</c:v>
                </c:pt>
                <c:pt idx="31104">
                  <c:v>72.060356028154899</c:v>
                </c:pt>
                <c:pt idx="31105">
                  <c:v>72.062672783428496</c:v>
                </c:pt>
                <c:pt idx="31106">
                  <c:v>72.064989538701994</c:v>
                </c:pt>
                <c:pt idx="31107">
                  <c:v>72.067306293975605</c:v>
                </c:pt>
                <c:pt idx="31108">
                  <c:v>72.069623049249103</c:v>
                </c:pt>
                <c:pt idx="31109">
                  <c:v>72.0719398045226</c:v>
                </c:pt>
                <c:pt idx="31110">
                  <c:v>72.074256559796197</c:v>
                </c:pt>
                <c:pt idx="31111">
                  <c:v>72.076573315069695</c:v>
                </c:pt>
                <c:pt idx="31112">
                  <c:v>72.078890070343306</c:v>
                </c:pt>
                <c:pt idx="31113">
                  <c:v>72.081206825616803</c:v>
                </c:pt>
                <c:pt idx="31114">
                  <c:v>72.083523580890301</c:v>
                </c:pt>
                <c:pt idx="31115">
                  <c:v>72.085840336163898</c:v>
                </c:pt>
                <c:pt idx="31116">
                  <c:v>72.088157091437395</c:v>
                </c:pt>
                <c:pt idx="31117">
                  <c:v>72.090473846711006</c:v>
                </c:pt>
                <c:pt idx="31118">
                  <c:v>72.092790601984504</c:v>
                </c:pt>
                <c:pt idx="31119">
                  <c:v>72.095107357258001</c:v>
                </c:pt>
                <c:pt idx="31120">
                  <c:v>72.097424112531598</c:v>
                </c:pt>
                <c:pt idx="31121">
                  <c:v>72.099740867805096</c:v>
                </c:pt>
                <c:pt idx="31122">
                  <c:v>72.102057623078693</c:v>
                </c:pt>
                <c:pt idx="31123">
                  <c:v>72.104374378352205</c:v>
                </c:pt>
                <c:pt idx="31124">
                  <c:v>72.106691133625702</c:v>
                </c:pt>
                <c:pt idx="31125">
                  <c:v>72.109007888899299</c:v>
                </c:pt>
                <c:pt idx="31126">
                  <c:v>72.111324644172797</c:v>
                </c:pt>
                <c:pt idx="31127">
                  <c:v>72.113641399446394</c:v>
                </c:pt>
                <c:pt idx="31128">
                  <c:v>72.115958154719905</c:v>
                </c:pt>
                <c:pt idx="31129">
                  <c:v>72.118274909993502</c:v>
                </c:pt>
                <c:pt idx="31130">
                  <c:v>72.120591665267</c:v>
                </c:pt>
                <c:pt idx="31131">
                  <c:v>72.122908420540497</c:v>
                </c:pt>
                <c:pt idx="31132">
                  <c:v>72.125225175814094</c:v>
                </c:pt>
                <c:pt idx="31133">
                  <c:v>72.127541931087606</c:v>
                </c:pt>
                <c:pt idx="31134">
                  <c:v>72.129858686361203</c:v>
                </c:pt>
                <c:pt idx="31135">
                  <c:v>72.132175441634701</c:v>
                </c:pt>
                <c:pt idx="31136">
                  <c:v>72.134492196908198</c:v>
                </c:pt>
                <c:pt idx="31137">
                  <c:v>72.136808952181795</c:v>
                </c:pt>
                <c:pt idx="31138">
                  <c:v>72.139125707455307</c:v>
                </c:pt>
                <c:pt idx="31139">
                  <c:v>72.141442462728904</c:v>
                </c:pt>
                <c:pt idx="31140">
                  <c:v>72.143759218002401</c:v>
                </c:pt>
                <c:pt idx="31141">
                  <c:v>72.146075973275899</c:v>
                </c:pt>
                <c:pt idx="31142">
                  <c:v>72.148392728549496</c:v>
                </c:pt>
                <c:pt idx="31143">
                  <c:v>72.150709483822993</c:v>
                </c:pt>
                <c:pt idx="31144">
                  <c:v>72.153026239096604</c:v>
                </c:pt>
                <c:pt idx="31145">
                  <c:v>72.155342994370102</c:v>
                </c:pt>
                <c:pt idx="31146">
                  <c:v>72.157659749643599</c:v>
                </c:pt>
                <c:pt idx="31147">
                  <c:v>72.159976504917196</c:v>
                </c:pt>
                <c:pt idx="31148">
                  <c:v>72.162293260190694</c:v>
                </c:pt>
                <c:pt idx="31149">
                  <c:v>72.164610015464305</c:v>
                </c:pt>
                <c:pt idx="31150">
                  <c:v>72.166926770737803</c:v>
                </c:pt>
                <c:pt idx="31151">
                  <c:v>72.1692435260113</c:v>
                </c:pt>
                <c:pt idx="31152">
                  <c:v>72.171560281284897</c:v>
                </c:pt>
                <c:pt idx="31153">
                  <c:v>72.173877036558395</c:v>
                </c:pt>
                <c:pt idx="31154">
                  <c:v>72.176193791832006</c:v>
                </c:pt>
                <c:pt idx="31155">
                  <c:v>72.178510547105503</c:v>
                </c:pt>
                <c:pt idx="31156">
                  <c:v>72.180827302379001</c:v>
                </c:pt>
                <c:pt idx="31157">
                  <c:v>72.183144057652598</c:v>
                </c:pt>
                <c:pt idx="31158">
                  <c:v>72.185460812926095</c:v>
                </c:pt>
                <c:pt idx="31159">
                  <c:v>72.187777568199706</c:v>
                </c:pt>
                <c:pt idx="31160">
                  <c:v>72.190094323473204</c:v>
                </c:pt>
                <c:pt idx="31161">
                  <c:v>72.192411078746701</c:v>
                </c:pt>
                <c:pt idx="31162">
                  <c:v>72.194727834020298</c:v>
                </c:pt>
                <c:pt idx="31163">
                  <c:v>72.197044589293796</c:v>
                </c:pt>
                <c:pt idx="31164">
                  <c:v>72.199361344567393</c:v>
                </c:pt>
                <c:pt idx="31165">
                  <c:v>72.201678099840905</c:v>
                </c:pt>
                <c:pt idx="31166">
                  <c:v>72.203994855114402</c:v>
                </c:pt>
                <c:pt idx="31167">
                  <c:v>72.206311610387999</c:v>
                </c:pt>
                <c:pt idx="31168">
                  <c:v>72.208628365661497</c:v>
                </c:pt>
                <c:pt idx="31169">
                  <c:v>72.210945120935094</c:v>
                </c:pt>
                <c:pt idx="31170">
                  <c:v>72.213261876208605</c:v>
                </c:pt>
                <c:pt idx="31171">
                  <c:v>72.215578631482103</c:v>
                </c:pt>
                <c:pt idx="31172">
                  <c:v>72.2178953867557</c:v>
                </c:pt>
                <c:pt idx="31173">
                  <c:v>72.220212142029197</c:v>
                </c:pt>
                <c:pt idx="31174">
                  <c:v>72.222528897302794</c:v>
                </c:pt>
                <c:pt idx="31175">
                  <c:v>72.224845652576306</c:v>
                </c:pt>
                <c:pt idx="31176">
                  <c:v>72.227162407849804</c:v>
                </c:pt>
                <c:pt idx="31177">
                  <c:v>72.229479163123401</c:v>
                </c:pt>
                <c:pt idx="31178">
                  <c:v>72.231795918396898</c:v>
                </c:pt>
                <c:pt idx="31179">
                  <c:v>72.234112673670495</c:v>
                </c:pt>
                <c:pt idx="31180">
                  <c:v>72.236429428944007</c:v>
                </c:pt>
                <c:pt idx="31181">
                  <c:v>72.238746184217504</c:v>
                </c:pt>
                <c:pt idx="31182">
                  <c:v>72.241062939491101</c:v>
                </c:pt>
                <c:pt idx="31183">
                  <c:v>72.243379694764599</c:v>
                </c:pt>
                <c:pt idx="31184">
                  <c:v>72.245696450038196</c:v>
                </c:pt>
                <c:pt idx="31185">
                  <c:v>72.248013205311693</c:v>
                </c:pt>
                <c:pt idx="31186">
                  <c:v>72.250329960585205</c:v>
                </c:pt>
                <c:pt idx="31187">
                  <c:v>72.252646715858802</c:v>
                </c:pt>
                <c:pt idx="31188">
                  <c:v>72.254963471132299</c:v>
                </c:pt>
                <c:pt idx="31189">
                  <c:v>72.257280226405896</c:v>
                </c:pt>
                <c:pt idx="31190">
                  <c:v>72.259596981679394</c:v>
                </c:pt>
                <c:pt idx="31191">
                  <c:v>72.261913736952906</c:v>
                </c:pt>
                <c:pt idx="31192">
                  <c:v>72.264230492226503</c:v>
                </c:pt>
                <c:pt idx="31193">
                  <c:v>72.2665472475</c:v>
                </c:pt>
                <c:pt idx="31194">
                  <c:v>72.268864002773597</c:v>
                </c:pt>
                <c:pt idx="31195">
                  <c:v>72.271180758047095</c:v>
                </c:pt>
                <c:pt idx="31196">
                  <c:v>72.273497513320606</c:v>
                </c:pt>
                <c:pt idx="31197">
                  <c:v>72.275814268594203</c:v>
                </c:pt>
                <c:pt idx="31198">
                  <c:v>72.278131023867701</c:v>
                </c:pt>
                <c:pt idx="31199">
                  <c:v>72.280447779141298</c:v>
                </c:pt>
                <c:pt idx="31200">
                  <c:v>72.282764534414795</c:v>
                </c:pt>
                <c:pt idx="31201">
                  <c:v>72.285081289688307</c:v>
                </c:pt>
                <c:pt idx="31202">
                  <c:v>72.287398044961904</c:v>
                </c:pt>
                <c:pt idx="31203">
                  <c:v>72.289714800235402</c:v>
                </c:pt>
                <c:pt idx="31204">
                  <c:v>72.292031555508999</c:v>
                </c:pt>
                <c:pt idx="31205">
                  <c:v>72.294348310782496</c:v>
                </c:pt>
                <c:pt idx="31206">
                  <c:v>72.296665066055994</c:v>
                </c:pt>
                <c:pt idx="31207">
                  <c:v>72.298981821329605</c:v>
                </c:pt>
                <c:pt idx="31208">
                  <c:v>72.301298576603102</c:v>
                </c:pt>
                <c:pt idx="31209">
                  <c:v>72.303615331876699</c:v>
                </c:pt>
                <c:pt idx="31210">
                  <c:v>72.305932087150197</c:v>
                </c:pt>
                <c:pt idx="31211">
                  <c:v>72.308248842423694</c:v>
                </c:pt>
                <c:pt idx="31212">
                  <c:v>72.310565597697305</c:v>
                </c:pt>
                <c:pt idx="31213">
                  <c:v>72.312882352970803</c:v>
                </c:pt>
                <c:pt idx="31214">
                  <c:v>72.3151991082444</c:v>
                </c:pt>
                <c:pt idx="31215">
                  <c:v>72.317515863517897</c:v>
                </c:pt>
                <c:pt idx="31216">
                  <c:v>72.319832618791395</c:v>
                </c:pt>
                <c:pt idx="31217">
                  <c:v>72.322149374065006</c:v>
                </c:pt>
                <c:pt idx="31218">
                  <c:v>72.324466129338504</c:v>
                </c:pt>
                <c:pt idx="31219">
                  <c:v>72.326782884612101</c:v>
                </c:pt>
                <c:pt idx="31220">
                  <c:v>72.329099639885598</c:v>
                </c:pt>
                <c:pt idx="31221">
                  <c:v>72.331416395159096</c:v>
                </c:pt>
                <c:pt idx="31222">
                  <c:v>72.333733150432707</c:v>
                </c:pt>
                <c:pt idx="31223">
                  <c:v>72.336049905706204</c:v>
                </c:pt>
                <c:pt idx="31224">
                  <c:v>72.338366660979801</c:v>
                </c:pt>
                <c:pt idx="31225">
                  <c:v>72.340683416253299</c:v>
                </c:pt>
                <c:pt idx="31226">
                  <c:v>72.343000171526796</c:v>
                </c:pt>
                <c:pt idx="31227">
                  <c:v>72.345316926800393</c:v>
                </c:pt>
                <c:pt idx="31228">
                  <c:v>72.347633682073905</c:v>
                </c:pt>
                <c:pt idx="31229">
                  <c:v>72.349950437347502</c:v>
                </c:pt>
                <c:pt idx="31230">
                  <c:v>72.352267192620999</c:v>
                </c:pt>
                <c:pt idx="31231">
                  <c:v>72.354583947894497</c:v>
                </c:pt>
                <c:pt idx="31232">
                  <c:v>72.356900703168094</c:v>
                </c:pt>
                <c:pt idx="31233">
                  <c:v>72.359217458441606</c:v>
                </c:pt>
                <c:pt idx="31234">
                  <c:v>72.361534213715203</c:v>
                </c:pt>
                <c:pt idx="31235">
                  <c:v>72.3638509689887</c:v>
                </c:pt>
                <c:pt idx="31236">
                  <c:v>72.366167724262198</c:v>
                </c:pt>
                <c:pt idx="31237">
                  <c:v>72.368484479535795</c:v>
                </c:pt>
                <c:pt idx="31238">
                  <c:v>72.370801234809306</c:v>
                </c:pt>
                <c:pt idx="31239">
                  <c:v>72.373117990082903</c:v>
                </c:pt>
                <c:pt idx="31240">
                  <c:v>72.375434745356401</c:v>
                </c:pt>
                <c:pt idx="31241">
                  <c:v>72.377751500629898</c:v>
                </c:pt>
                <c:pt idx="31242">
                  <c:v>72.380068255903495</c:v>
                </c:pt>
                <c:pt idx="31243">
                  <c:v>72.382385011177007</c:v>
                </c:pt>
                <c:pt idx="31244">
                  <c:v>72.384701766450604</c:v>
                </c:pt>
                <c:pt idx="31245">
                  <c:v>72.387018521724102</c:v>
                </c:pt>
                <c:pt idx="31246">
                  <c:v>72.389335276997599</c:v>
                </c:pt>
                <c:pt idx="31247">
                  <c:v>72.391652032271196</c:v>
                </c:pt>
                <c:pt idx="31248">
                  <c:v>72.393968787544694</c:v>
                </c:pt>
                <c:pt idx="31249">
                  <c:v>72.396285542818305</c:v>
                </c:pt>
                <c:pt idx="31250">
                  <c:v>72.398602298091802</c:v>
                </c:pt>
                <c:pt idx="31251">
                  <c:v>72.4009190533653</c:v>
                </c:pt>
                <c:pt idx="31252">
                  <c:v>72.403235808638897</c:v>
                </c:pt>
                <c:pt idx="31253">
                  <c:v>72.405552563912394</c:v>
                </c:pt>
                <c:pt idx="31254">
                  <c:v>72.407869319186005</c:v>
                </c:pt>
                <c:pt idx="31255">
                  <c:v>72.410186074459503</c:v>
                </c:pt>
                <c:pt idx="31256">
                  <c:v>72.412502829733</c:v>
                </c:pt>
                <c:pt idx="31257">
                  <c:v>72.414819585006597</c:v>
                </c:pt>
                <c:pt idx="31258">
                  <c:v>72.417136340280095</c:v>
                </c:pt>
                <c:pt idx="31259">
                  <c:v>72.419453095553706</c:v>
                </c:pt>
                <c:pt idx="31260">
                  <c:v>72.421769850827204</c:v>
                </c:pt>
                <c:pt idx="31261">
                  <c:v>72.424086606100701</c:v>
                </c:pt>
                <c:pt idx="31262">
                  <c:v>72.426403361374298</c:v>
                </c:pt>
                <c:pt idx="31263">
                  <c:v>72.428720116647796</c:v>
                </c:pt>
                <c:pt idx="31264">
                  <c:v>72.431036871921407</c:v>
                </c:pt>
                <c:pt idx="31265">
                  <c:v>72.433353627194904</c:v>
                </c:pt>
                <c:pt idx="31266">
                  <c:v>72.435670382468402</c:v>
                </c:pt>
                <c:pt idx="31267">
                  <c:v>72.437987137741999</c:v>
                </c:pt>
                <c:pt idx="31268">
                  <c:v>72.440303893015496</c:v>
                </c:pt>
                <c:pt idx="31269">
                  <c:v>72.442620648289093</c:v>
                </c:pt>
                <c:pt idx="31270">
                  <c:v>72.444937403562605</c:v>
                </c:pt>
                <c:pt idx="31271">
                  <c:v>72.447254158836202</c:v>
                </c:pt>
                <c:pt idx="31272">
                  <c:v>72.4495709141097</c:v>
                </c:pt>
                <c:pt idx="31273">
                  <c:v>72.451887669383197</c:v>
                </c:pt>
                <c:pt idx="31274">
                  <c:v>72.454204424656794</c:v>
                </c:pt>
                <c:pt idx="31275">
                  <c:v>72.456521179930306</c:v>
                </c:pt>
                <c:pt idx="31276">
                  <c:v>72.458837935203903</c:v>
                </c:pt>
                <c:pt idx="31277">
                  <c:v>72.4611546904774</c:v>
                </c:pt>
                <c:pt idx="31278">
                  <c:v>72.463471445750898</c:v>
                </c:pt>
                <c:pt idx="31279">
                  <c:v>72.465788201024495</c:v>
                </c:pt>
                <c:pt idx="31280">
                  <c:v>72.468104956298006</c:v>
                </c:pt>
                <c:pt idx="31281">
                  <c:v>72.470421711571603</c:v>
                </c:pt>
                <c:pt idx="31282">
                  <c:v>72.472738466845101</c:v>
                </c:pt>
                <c:pt idx="31283">
                  <c:v>72.475055222118598</c:v>
                </c:pt>
                <c:pt idx="31284">
                  <c:v>72.477371977392195</c:v>
                </c:pt>
                <c:pt idx="31285">
                  <c:v>72.479688732665693</c:v>
                </c:pt>
                <c:pt idx="31286">
                  <c:v>72.482005487939304</c:v>
                </c:pt>
                <c:pt idx="31287">
                  <c:v>72.484322243212802</c:v>
                </c:pt>
                <c:pt idx="31288">
                  <c:v>72.486638998486299</c:v>
                </c:pt>
                <c:pt idx="31289">
                  <c:v>72.488955753759896</c:v>
                </c:pt>
                <c:pt idx="31290">
                  <c:v>72.491272509033394</c:v>
                </c:pt>
                <c:pt idx="31291">
                  <c:v>72.493589264307005</c:v>
                </c:pt>
                <c:pt idx="31292">
                  <c:v>72.495906019580502</c:v>
                </c:pt>
                <c:pt idx="31293">
                  <c:v>72.498222774854</c:v>
                </c:pt>
                <c:pt idx="31294">
                  <c:v>72.500539530127597</c:v>
                </c:pt>
                <c:pt idx="31295">
                  <c:v>72.502856285401094</c:v>
                </c:pt>
                <c:pt idx="31296">
                  <c:v>72.505173040674705</c:v>
                </c:pt>
                <c:pt idx="31297">
                  <c:v>72.507489795948203</c:v>
                </c:pt>
                <c:pt idx="31298">
                  <c:v>72.5098065512217</c:v>
                </c:pt>
                <c:pt idx="31299">
                  <c:v>72.512123306495297</c:v>
                </c:pt>
                <c:pt idx="31300">
                  <c:v>72.514440061768795</c:v>
                </c:pt>
                <c:pt idx="31301">
                  <c:v>72.516756817042406</c:v>
                </c:pt>
                <c:pt idx="31302">
                  <c:v>72.519073572315904</c:v>
                </c:pt>
                <c:pt idx="31303">
                  <c:v>72.521390327589401</c:v>
                </c:pt>
                <c:pt idx="31304">
                  <c:v>72.523707082862998</c:v>
                </c:pt>
                <c:pt idx="31305">
                  <c:v>72.526023838136496</c:v>
                </c:pt>
                <c:pt idx="31306">
                  <c:v>72.528340593410107</c:v>
                </c:pt>
                <c:pt idx="31307">
                  <c:v>72.530657348683604</c:v>
                </c:pt>
                <c:pt idx="31308">
                  <c:v>72.532974103957102</c:v>
                </c:pt>
                <c:pt idx="31309">
                  <c:v>72.535290859230699</c:v>
                </c:pt>
                <c:pt idx="31310">
                  <c:v>72.537607614504196</c:v>
                </c:pt>
                <c:pt idx="31311">
                  <c:v>72.539924369777793</c:v>
                </c:pt>
                <c:pt idx="31312">
                  <c:v>72.542241125051305</c:v>
                </c:pt>
                <c:pt idx="31313">
                  <c:v>72.544557880324803</c:v>
                </c:pt>
                <c:pt idx="31314">
                  <c:v>72.5468746355984</c:v>
                </c:pt>
                <c:pt idx="31315">
                  <c:v>72.549191390871897</c:v>
                </c:pt>
                <c:pt idx="31316">
                  <c:v>72.551508146145494</c:v>
                </c:pt>
                <c:pt idx="31317">
                  <c:v>72.553824901419006</c:v>
                </c:pt>
                <c:pt idx="31318">
                  <c:v>72.556141656692503</c:v>
                </c:pt>
                <c:pt idx="31319">
                  <c:v>72.5584584119661</c:v>
                </c:pt>
                <c:pt idx="31320">
                  <c:v>72.560775167239598</c:v>
                </c:pt>
                <c:pt idx="31321">
                  <c:v>72.563091922513195</c:v>
                </c:pt>
                <c:pt idx="31322">
                  <c:v>72.565408677786706</c:v>
                </c:pt>
                <c:pt idx="31323">
                  <c:v>72.567725433060204</c:v>
                </c:pt>
                <c:pt idx="31324">
                  <c:v>72.570042188333801</c:v>
                </c:pt>
                <c:pt idx="31325">
                  <c:v>72.572358943607298</c:v>
                </c:pt>
                <c:pt idx="31326">
                  <c:v>72.574675698880895</c:v>
                </c:pt>
                <c:pt idx="31327">
                  <c:v>72.576992454154393</c:v>
                </c:pt>
                <c:pt idx="31328">
                  <c:v>72.579309209427905</c:v>
                </c:pt>
                <c:pt idx="31329">
                  <c:v>72.581625964701502</c:v>
                </c:pt>
                <c:pt idx="31330">
                  <c:v>72.583942719974999</c:v>
                </c:pt>
                <c:pt idx="31331">
                  <c:v>72.586259475248596</c:v>
                </c:pt>
                <c:pt idx="31332">
                  <c:v>72.588576230522094</c:v>
                </c:pt>
                <c:pt idx="31333">
                  <c:v>72.590892985795605</c:v>
                </c:pt>
                <c:pt idx="31334">
                  <c:v>72.593209741069202</c:v>
                </c:pt>
                <c:pt idx="31335">
                  <c:v>72.5955264963427</c:v>
                </c:pt>
                <c:pt idx="31336">
                  <c:v>72.597843251616297</c:v>
                </c:pt>
                <c:pt idx="31337">
                  <c:v>72.600160006889794</c:v>
                </c:pt>
                <c:pt idx="31338">
                  <c:v>72.602476762163306</c:v>
                </c:pt>
                <c:pt idx="31339">
                  <c:v>72.604793517436903</c:v>
                </c:pt>
                <c:pt idx="31340">
                  <c:v>72.607110272710401</c:v>
                </c:pt>
                <c:pt idx="31341">
                  <c:v>72.609427027983998</c:v>
                </c:pt>
                <c:pt idx="31342">
                  <c:v>72.611743783257495</c:v>
                </c:pt>
                <c:pt idx="31343">
                  <c:v>72.614060538531007</c:v>
                </c:pt>
                <c:pt idx="31344">
                  <c:v>72.616377293804604</c:v>
                </c:pt>
                <c:pt idx="31345">
                  <c:v>72.618694049078101</c:v>
                </c:pt>
                <c:pt idx="31346">
                  <c:v>72.621010804351698</c:v>
                </c:pt>
                <c:pt idx="31347">
                  <c:v>72.623327559625196</c:v>
                </c:pt>
                <c:pt idx="31348">
                  <c:v>72.625644314898693</c:v>
                </c:pt>
                <c:pt idx="31349">
                  <c:v>72.627961070172304</c:v>
                </c:pt>
                <c:pt idx="31350">
                  <c:v>72.630277825445802</c:v>
                </c:pt>
                <c:pt idx="31351">
                  <c:v>72.632594580719399</c:v>
                </c:pt>
                <c:pt idx="31352">
                  <c:v>72.634911335992896</c:v>
                </c:pt>
                <c:pt idx="31353">
                  <c:v>72.637228091266394</c:v>
                </c:pt>
                <c:pt idx="31354">
                  <c:v>72.639544846540005</c:v>
                </c:pt>
                <c:pt idx="31355">
                  <c:v>72.641861601813503</c:v>
                </c:pt>
                <c:pt idx="31356">
                  <c:v>72.6441783570871</c:v>
                </c:pt>
                <c:pt idx="31357">
                  <c:v>72.646495112360597</c:v>
                </c:pt>
                <c:pt idx="31358">
                  <c:v>72.648811867634095</c:v>
                </c:pt>
                <c:pt idx="31359">
                  <c:v>72.651128622907706</c:v>
                </c:pt>
                <c:pt idx="31360">
                  <c:v>72.653445378181203</c:v>
                </c:pt>
                <c:pt idx="31361">
                  <c:v>72.6557621334548</c:v>
                </c:pt>
                <c:pt idx="31362">
                  <c:v>72.658078888728298</c:v>
                </c:pt>
                <c:pt idx="31363">
                  <c:v>72.660395644001795</c:v>
                </c:pt>
                <c:pt idx="31364">
                  <c:v>72.662712399275406</c:v>
                </c:pt>
                <c:pt idx="31365">
                  <c:v>72.665029154548904</c:v>
                </c:pt>
                <c:pt idx="31366">
                  <c:v>72.667345909822501</c:v>
                </c:pt>
                <c:pt idx="31367">
                  <c:v>72.669662665095998</c:v>
                </c:pt>
                <c:pt idx="31368">
                  <c:v>72.671979420369496</c:v>
                </c:pt>
                <c:pt idx="31369">
                  <c:v>72.674296175643093</c:v>
                </c:pt>
                <c:pt idx="31370">
                  <c:v>72.676612930916605</c:v>
                </c:pt>
                <c:pt idx="31371">
                  <c:v>72.678929686190202</c:v>
                </c:pt>
                <c:pt idx="31372">
                  <c:v>72.681246441463699</c:v>
                </c:pt>
                <c:pt idx="31373">
                  <c:v>72.683563196737197</c:v>
                </c:pt>
                <c:pt idx="31374">
                  <c:v>72.685879952010794</c:v>
                </c:pt>
                <c:pt idx="31375">
                  <c:v>72.688196707284305</c:v>
                </c:pt>
                <c:pt idx="31376">
                  <c:v>72.690513462557902</c:v>
                </c:pt>
                <c:pt idx="31377">
                  <c:v>72.6928302178314</c:v>
                </c:pt>
                <c:pt idx="31378">
                  <c:v>72.695146973104897</c:v>
                </c:pt>
                <c:pt idx="31379">
                  <c:v>72.697463728378494</c:v>
                </c:pt>
                <c:pt idx="31380">
                  <c:v>72.699780483652006</c:v>
                </c:pt>
                <c:pt idx="31381">
                  <c:v>72.702097238925603</c:v>
                </c:pt>
                <c:pt idx="31382">
                  <c:v>72.704413994199101</c:v>
                </c:pt>
                <c:pt idx="31383">
                  <c:v>72.706730749472598</c:v>
                </c:pt>
                <c:pt idx="31384">
                  <c:v>72.709047504746195</c:v>
                </c:pt>
                <c:pt idx="31385">
                  <c:v>72.711364260019707</c:v>
                </c:pt>
                <c:pt idx="31386">
                  <c:v>72.713681015293304</c:v>
                </c:pt>
                <c:pt idx="31387">
                  <c:v>72.715997770566801</c:v>
                </c:pt>
                <c:pt idx="31388">
                  <c:v>72.718314525840299</c:v>
                </c:pt>
                <c:pt idx="31389">
                  <c:v>72.720631281113896</c:v>
                </c:pt>
                <c:pt idx="31390">
                  <c:v>72.722948036387393</c:v>
                </c:pt>
                <c:pt idx="31391">
                  <c:v>72.725264791661004</c:v>
                </c:pt>
                <c:pt idx="31392">
                  <c:v>72.727581546934502</c:v>
                </c:pt>
                <c:pt idx="31393">
                  <c:v>72.729898302207999</c:v>
                </c:pt>
                <c:pt idx="31394">
                  <c:v>72.732215057481596</c:v>
                </c:pt>
                <c:pt idx="31395">
                  <c:v>72.734531812755094</c:v>
                </c:pt>
                <c:pt idx="31396">
                  <c:v>72.736848568028705</c:v>
                </c:pt>
                <c:pt idx="31397">
                  <c:v>72.739165323302203</c:v>
                </c:pt>
                <c:pt idx="31398">
                  <c:v>72.7414820785757</c:v>
                </c:pt>
                <c:pt idx="31399">
                  <c:v>72.743798833849297</c:v>
                </c:pt>
                <c:pt idx="31400">
                  <c:v>72.746115589122795</c:v>
                </c:pt>
                <c:pt idx="31401">
                  <c:v>72.748432344396406</c:v>
                </c:pt>
                <c:pt idx="31402">
                  <c:v>72.750749099669903</c:v>
                </c:pt>
                <c:pt idx="31403">
                  <c:v>72.753065854943401</c:v>
                </c:pt>
                <c:pt idx="31404">
                  <c:v>72.755382610216998</c:v>
                </c:pt>
                <c:pt idx="31405">
                  <c:v>72.757699365490495</c:v>
                </c:pt>
                <c:pt idx="31406">
                  <c:v>72.760016120764107</c:v>
                </c:pt>
                <c:pt idx="31407">
                  <c:v>72.762332876037604</c:v>
                </c:pt>
                <c:pt idx="31408">
                  <c:v>72.764649631311102</c:v>
                </c:pt>
                <c:pt idx="31409">
                  <c:v>72.766966386584699</c:v>
                </c:pt>
                <c:pt idx="31410">
                  <c:v>72.769283141858196</c:v>
                </c:pt>
                <c:pt idx="31411">
                  <c:v>72.771599897131793</c:v>
                </c:pt>
                <c:pt idx="31412">
                  <c:v>72.773916652405305</c:v>
                </c:pt>
                <c:pt idx="31413">
                  <c:v>72.776233407678802</c:v>
                </c:pt>
                <c:pt idx="31414">
                  <c:v>72.778550162952399</c:v>
                </c:pt>
                <c:pt idx="31415">
                  <c:v>72.780866918225897</c:v>
                </c:pt>
                <c:pt idx="31416">
                  <c:v>72.783183673499494</c:v>
                </c:pt>
                <c:pt idx="31417">
                  <c:v>72.785500428773005</c:v>
                </c:pt>
                <c:pt idx="31418">
                  <c:v>72.787817184046602</c:v>
                </c:pt>
                <c:pt idx="31419">
                  <c:v>72.7901339393201</c:v>
                </c:pt>
                <c:pt idx="31420">
                  <c:v>72.792450694593597</c:v>
                </c:pt>
                <c:pt idx="31421">
                  <c:v>72.794767449867194</c:v>
                </c:pt>
                <c:pt idx="31422">
                  <c:v>72.797084205140706</c:v>
                </c:pt>
                <c:pt idx="31423">
                  <c:v>72.799400960414303</c:v>
                </c:pt>
                <c:pt idx="31424">
                  <c:v>72.801717715687801</c:v>
                </c:pt>
                <c:pt idx="31425">
                  <c:v>72.804034470961298</c:v>
                </c:pt>
                <c:pt idx="31426">
                  <c:v>72.806351226234895</c:v>
                </c:pt>
                <c:pt idx="31427">
                  <c:v>72.808667981508407</c:v>
                </c:pt>
                <c:pt idx="31428">
                  <c:v>72.810984736782004</c:v>
                </c:pt>
                <c:pt idx="31429">
                  <c:v>72.813301492055501</c:v>
                </c:pt>
                <c:pt idx="31430">
                  <c:v>72.815618247328999</c:v>
                </c:pt>
                <c:pt idx="31431">
                  <c:v>72.817935002602596</c:v>
                </c:pt>
                <c:pt idx="31432">
                  <c:v>72.820251757876093</c:v>
                </c:pt>
                <c:pt idx="31433">
                  <c:v>72.822568513149704</c:v>
                </c:pt>
                <c:pt idx="31434">
                  <c:v>72.824885268423202</c:v>
                </c:pt>
                <c:pt idx="31435">
                  <c:v>72.827202023696699</c:v>
                </c:pt>
                <c:pt idx="31436">
                  <c:v>72.829518778970296</c:v>
                </c:pt>
                <c:pt idx="31437">
                  <c:v>72.831835534243794</c:v>
                </c:pt>
                <c:pt idx="31438">
                  <c:v>72.834152289517405</c:v>
                </c:pt>
                <c:pt idx="31439">
                  <c:v>72.836469044790903</c:v>
                </c:pt>
                <c:pt idx="31440">
                  <c:v>72.8387858000644</c:v>
                </c:pt>
                <c:pt idx="31441">
                  <c:v>72.841102555337997</c:v>
                </c:pt>
                <c:pt idx="31442">
                  <c:v>72.843419310611495</c:v>
                </c:pt>
                <c:pt idx="31443">
                  <c:v>72.845736065885106</c:v>
                </c:pt>
                <c:pt idx="31444">
                  <c:v>72.848052821158603</c:v>
                </c:pt>
                <c:pt idx="31445">
                  <c:v>72.850369576432101</c:v>
                </c:pt>
                <c:pt idx="31446">
                  <c:v>72.852686331705698</c:v>
                </c:pt>
                <c:pt idx="31447">
                  <c:v>72.855003086979195</c:v>
                </c:pt>
                <c:pt idx="31448">
                  <c:v>72.857319842252807</c:v>
                </c:pt>
                <c:pt idx="31449">
                  <c:v>72.859636597526304</c:v>
                </c:pt>
                <c:pt idx="31450">
                  <c:v>72.861953352799802</c:v>
                </c:pt>
                <c:pt idx="31451">
                  <c:v>72.864270108073399</c:v>
                </c:pt>
                <c:pt idx="31452">
                  <c:v>72.866586863346896</c:v>
                </c:pt>
                <c:pt idx="31453">
                  <c:v>72.868903618620493</c:v>
                </c:pt>
                <c:pt idx="31454">
                  <c:v>72.871220373894005</c:v>
                </c:pt>
                <c:pt idx="31455">
                  <c:v>72.873537129167502</c:v>
                </c:pt>
                <c:pt idx="31456">
                  <c:v>72.875853884441099</c:v>
                </c:pt>
                <c:pt idx="31457">
                  <c:v>72.878170639714597</c:v>
                </c:pt>
                <c:pt idx="31458">
                  <c:v>72.880487394988194</c:v>
                </c:pt>
                <c:pt idx="31459">
                  <c:v>72.882804150261705</c:v>
                </c:pt>
                <c:pt idx="31460">
                  <c:v>72.885120905535203</c:v>
                </c:pt>
                <c:pt idx="31461">
                  <c:v>72.8874376608088</c:v>
                </c:pt>
                <c:pt idx="31462">
                  <c:v>72.889754416082297</c:v>
                </c:pt>
                <c:pt idx="31463">
                  <c:v>72.892071171355894</c:v>
                </c:pt>
                <c:pt idx="31464">
                  <c:v>72.894387926629406</c:v>
                </c:pt>
                <c:pt idx="31465">
                  <c:v>72.896704681902904</c:v>
                </c:pt>
                <c:pt idx="31466">
                  <c:v>72.899021437176501</c:v>
                </c:pt>
                <c:pt idx="31467">
                  <c:v>72.901338192449998</c:v>
                </c:pt>
                <c:pt idx="31468">
                  <c:v>72.903654947723595</c:v>
                </c:pt>
                <c:pt idx="31469">
                  <c:v>72.905971702997107</c:v>
                </c:pt>
                <c:pt idx="31470">
                  <c:v>72.908288458270604</c:v>
                </c:pt>
                <c:pt idx="31471">
                  <c:v>72.910605213544201</c:v>
                </c:pt>
                <c:pt idx="31472">
                  <c:v>72.912921968817699</c:v>
                </c:pt>
                <c:pt idx="31473">
                  <c:v>72.915238724091296</c:v>
                </c:pt>
                <c:pt idx="31474">
                  <c:v>72.917555479364793</c:v>
                </c:pt>
                <c:pt idx="31475">
                  <c:v>72.919872234638305</c:v>
                </c:pt>
                <c:pt idx="31476">
                  <c:v>72.922188989911902</c:v>
                </c:pt>
                <c:pt idx="31477">
                  <c:v>72.9245057451854</c:v>
                </c:pt>
                <c:pt idx="31478">
                  <c:v>72.926822500458997</c:v>
                </c:pt>
                <c:pt idx="31479">
                  <c:v>72.929139255732494</c:v>
                </c:pt>
                <c:pt idx="31480">
                  <c:v>72.931456011006006</c:v>
                </c:pt>
                <c:pt idx="31481">
                  <c:v>72.933772766279603</c:v>
                </c:pt>
                <c:pt idx="31482">
                  <c:v>72.9360895215531</c:v>
                </c:pt>
                <c:pt idx="31483">
                  <c:v>72.938406276826697</c:v>
                </c:pt>
                <c:pt idx="31484">
                  <c:v>72.940723032100195</c:v>
                </c:pt>
                <c:pt idx="31485">
                  <c:v>72.943039787373706</c:v>
                </c:pt>
                <c:pt idx="31486">
                  <c:v>72.945356542647303</c:v>
                </c:pt>
                <c:pt idx="31487">
                  <c:v>72.947673297920801</c:v>
                </c:pt>
                <c:pt idx="31488">
                  <c:v>72.949990053194398</c:v>
                </c:pt>
                <c:pt idx="31489">
                  <c:v>72.952306808467895</c:v>
                </c:pt>
                <c:pt idx="31490">
                  <c:v>72.954623563741393</c:v>
                </c:pt>
                <c:pt idx="31491">
                  <c:v>72.956940319015004</c:v>
                </c:pt>
                <c:pt idx="31492">
                  <c:v>72.959257074288502</c:v>
                </c:pt>
                <c:pt idx="31493">
                  <c:v>72.961573829562099</c:v>
                </c:pt>
                <c:pt idx="31494">
                  <c:v>72.963890584835596</c:v>
                </c:pt>
                <c:pt idx="31495">
                  <c:v>72.966207340109094</c:v>
                </c:pt>
                <c:pt idx="31496">
                  <c:v>72.968524095382705</c:v>
                </c:pt>
                <c:pt idx="31497">
                  <c:v>72.970840850656202</c:v>
                </c:pt>
                <c:pt idx="31498">
                  <c:v>72.973157605929799</c:v>
                </c:pt>
                <c:pt idx="31499">
                  <c:v>72.975474361203297</c:v>
                </c:pt>
                <c:pt idx="31500">
                  <c:v>72.977791116476794</c:v>
                </c:pt>
                <c:pt idx="31501">
                  <c:v>72.980107871750405</c:v>
                </c:pt>
                <c:pt idx="31502">
                  <c:v>72.982424627023903</c:v>
                </c:pt>
                <c:pt idx="31503">
                  <c:v>72.9847413822975</c:v>
                </c:pt>
                <c:pt idx="31504">
                  <c:v>72.987058137570997</c:v>
                </c:pt>
                <c:pt idx="31505">
                  <c:v>72.989374892844495</c:v>
                </c:pt>
                <c:pt idx="31506">
                  <c:v>72.991691648118106</c:v>
                </c:pt>
                <c:pt idx="31507">
                  <c:v>72.994008403391604</c:v>
                </c:pt>
                <c:pt idx="31508">
                  <c:v>72.996325158665201</c:v>
                </c:pt>
                <c:pt idx="31509">
                  <c:v>72.998641913938698</c:v>
                </c:pt>
                <c:pt idx="31510">
                  <c:v>73.000958669212196</c:v>
                </c:pt>
                <c:pt idx="31511">
                  <c:v>73.003275424485807</c:v>
                </c:pt>
                <c:pt idx="31512">
                  <c:v>73.005592179759304</c:v>
                </c:pt>
                <c:pt idx="31513">
                  <c:v>73.007908935032901</c:v>
                </c:pt>
                <c:pt idx="31514">
                  <c:v>73.010225690306399</c:v>
                </c:pt>
                <c:pt idx="31515">
                  <c:v>73.012542445579896</c:v>
                </c:pt>
                <c:pt idx="31516">
                  <c:v>73.014859200853493</c:v>
                </c:pt>
                <c:pt idx="31517">
                  <c:v>73.017175956127005</c:v>
                </c:pt>
                <c:pt idx="31518">
                  <c:v>73.019492711400602</c:v>
                </c:pt>
                <c:pt idx="31519">
                  <c:v>73.0218094666741</c:v>
                </c:pt>
                <c:pt idx="31520">
                  <c:v>73.024126221947597</c:v>
                </c:pt>
                <c:pt idx="31521">
                  <c:v>73.026442977221194</c:v>
                </c:pt>
                <c:pt idx="31522">
                  <c:v>73.028759732494706</c:v>
                </c:pt>
                <c:pt idx="31523">
                  <c:v>73.031076487768303</c:v>
                </c:pt>
                <c:pt idx="31524">
                  <c:v>73.0333932430418</c:v>
                </c:pt>
                <c:pt idx="31525">
                  <c:v>73.035709998315298</c:v>
                </c:pt>
                <c:pt idx="31526">
                  <c:v>73.038026753588895</c:v>
                </c:pt>
                <c:pt idx="31527">
                  <c:v>73.040343508862406</c:v>
                </c:pt>
                <c:pt idx="31528">
                  <c:v>73.042660264136003</c:v>
                </c:pt>
                <c:pt idx="31529">
                  <c:v>73.044977019409501</c:v>
                </c:pt>
                <c:pt idx="31530">
                  <c:v>73.047293774682998</c:v>
                </c:pt>
                <c:pt idx="31531">
                  <c:v>73.049610529956595</c:v>
                </c:pt>
                <c:pt idx="31532">
                  <c:v>73.051927285230093</c:v>
                </c:pt>
                <c:pt idx="31533">
                  <c:v>73.054244040503704</c:v>
                </c:pt>
                <c:pt idx="31534">
                  <c:v>73.056560795777202</c:v>
                </c:pt>
                <c:pt idx="31535">
                  <c:v>73.058877551050699</c:v>
                </c:pt>
                <c:pt idx="31536">
                  <c:v>73.061194306324296</c:v>
                </c:pt>
                <c:pt idx="31537">
                  <c:v>73.063511061597794</c:v>
                </c:pt>
                <c:pt idx="31538">
                  <c:v>73.065827816871405</c:v>
                </c:pt>
                <c:pt idx="31539">
                  <c:v>73.068144572144902</c:v>
                </c:pt>
                <c:pt idx="31540">
                  <c:v>73.0704613274184</c:v>
                </c:pt>
                <c:pt idx="31541">
                  <c:v>73.072778082691997</c:v>
                </c:pt>
                <c:pt idx="31542">
                  <c:v>73.075094837965494</c:v>
                </c:pt>
                <c:pt idx="31543">
                  <c:v>73.077411593239106</c:v>
                </c:pt>
                <c:pt idx="31544">
                  <c:v>73.079728348512603</c:v>
                </c:pt>
                <c:pt idx="31545">
                  <c:v>73.082045103786101</c:v>
                </c:pt>
                <c:pt idx="31546">
                  <c:v>73.084361859059698</c:v>
                </c:pt>
                <c:pt idx="31547">
                  <c:v>73.086678614333195</c:v>
                </c:pt>
                <c:pt idx="31548">
                  <c:v>73.088995369606806</c:v>
                </c:pt>
                <c:pt idx="31549">
                  <c:v>73.091312124880304</c:v>
                </c:pt>
                <c:pt idx="31550">
                  <c:v>73.093628880153801</c:v>
                </c:pt>
                <c:pt idx="31551">
                  <c:v>73.095945635427398</c:v>
                </c:pt>
                <c:pt idx="31552">
                  <c:v>73.098262390700896</c:v>
                </c:pt>
                <c:pt idx="31553">
                  <c:v>73.100579145974507</c:v>
                </c:pt>
                <c:pt idx="31554">
                  <c:v>73.102895901248004</c:v>
                </c:pt>
                <c:pt idx="31555">
                  <c:v>73.105212656521502</c:v>
                </c:pt>
                <c:pt idx="31556">
                  <c:v>73.107529411795099</c:v>
                </c:pt>
                <c:pt idx="31557">
                  <c:v>73.109846167068596</c:v>
                </c:pt>
                <c:pt idx="31558">
                  <c:v>73.112162922342193</c:v>
                </c:pt>
                <c:pt idx="31559">
                  <c:v>73.114479677615705</c:v>
                </c:pt>
                <c:pt idx="31560">
                  <c:v>73.116796432889302</c:v>
                </c:pt>
                <c:pt idx="31561">
                  <c:v>73.1191131881628</c:v>
                </c:pt>
                <c:pt idx="31562">
                  <c:v>73.121429943436297</c:v>
                </c:pt>
                <c:pt idx="31563">
                  <c:v>73.123746698709894</c:v>
                </c:pt>
                <c:pt idx="31564">
                  <c:v>73.126063453983406</c:v>
                </c:pt>
                <c:pt idx="31565">
                  <c:v>73.128380209257003</c:v>
                </c:pt>
                <c:pt idx="31566">
                  <c:v>73.1306969645305</c:v>
                </c:pt>
                <c:pt idx="31567">
                  <c:v>73.133013719803998</c:v>
                </c:pt>
                <c:pt idx="31568">
                  <c:v>73.135330475077595</c:v>
                </c:pt>
                <c:pt idx="31569">
                  <c:v>73.137647230351106</c:v>
                </c:pt>
                <c:pt idx="31570">
                  <c:v>73.139963985624703</c:v>
                </c:pt>
                <c:pt idx="31571">
                  <c:v>73.142280740898201</c:v>
                </c:pt>
                <c:pt idx="31572">
                  <c:v>73.144597496171698</c:v>
                </c:pt>
                <c:pt idx="31573">
                  <c:v>73.146914251445295</c:v>
                </c:pt>
                <c:pt idx="31574">
                  <c:v>73.149231006718793</c:v>
                </c:pt>
                <c:pt idx="31575">
                  <c:v>73.151547761992404</c:v>
                </c:pt>
                <c:pt idx="31576">
                  <c:v>73.153864517265902</c:v>
                </c:pt>
                <c:pt idx="31577">
                  <c:v>73.156181272539399</c:v>
                </c:pt>
                <c:pt idx="31578">
                  <c:v>73.158498027812996</c:v>
                </c:pt>
                <c:pt idx="31579">
                  <c:v>73.160814783086494</c:v>
                </c:pt>
                <c:pt idx="31580">
                  <c:v>73.163131538360105</c:v>
                </c:pt>
                <c:pt idx="31581">
                  <c:v>73.165448293633602</c:v>
                </c:pt>
                <c:pt idx="31582">
                  <c:v>73.1677650489071</c:v>
                </c:pt>
                <c:pt idx="31583">
                  <c:v>73.170081804180697</c:v>
                </c:pt>
                <c:pt idx="31584">
                  <c:v>73.172398559454194</c:v>
                </c:pt>
                <c:pt idx="31585">
                  <c:v>73.174715314727806</c:v>
                </c:pt>
                <c:pt idx="31586">
                  <c:v>73.177032070001303</c:v>
                </c:pt>
                <c:pt idx="31587">
                  <c:v>73.179348825274801</c:v>
                </c:pt>
                <c:pt idx="31588">
                  <c:v>73.181665580548398</c:v>
                </c:pt>
                <c:pt idx="31589">
                  <c:v>73.183982335821895</c:v>
                </c:pt>
                <c:pt idx="31590">
                  <c:v>73.186299091095506</c:v>
                </c:pt>
                <c:pt idx="31591">
                  <c:v>73.188615846369004</c:v>
                </c:pt>
                <c:pt idx="31592">
                  <c:v>73.190932601642501</c:v>
                </c:pt>
                <c:pt idx="31593">
                  <c:v>73.193249356916098</c:v>
                </c:pt>
                <c:pt idx="31594">
                  <c:v>73.195566112189596</c:v>
                </c:pt>
                <c:pt idx="31595">
                  <c:v>73.197882867463207</c:v>
                </c:pt>
                <c:pt idx="31596">
                  <c:v>73.200199622736704</c:v>
                </c:pt>
                <c:pt idx="31597">
                  <c:v>73.202516378010202</c:v>
                </c:pt>
                <c:pt idx="31598">
                  <c:v>73.204833133283799</c:v>
                </c:pt>
                <c:pt idx="31599">
                  <c:v>73.207149888557296</c:v>
                </c:pt>
                <c:pt idx="31600">
                  <c:v>73.209466643830893</c:v>
                </c:pt>
                <c:pt idx="31601">
                  <c:v>73.211783399104405</c:v>
                </c:pt>
                <c:pt idx="31602">
                  <c:v>73.214100154377903</c:v>
                </c:pt>
                <c:pt idx="31603">
                  <c:v>73.2164169096515</c:v>
                </c:pt>
                <c:pt idx="31604">
                  <c:v>73.218733664924997</c:v>
                </c:pt>
                <c:pt idx="31605">
                  <c:v>73.221050420198594</c:v>
                </c:pt>
                <c:pt idx="31606">
                  <c:v>73.223367175472106</c:v>
                </c:pt>
                <c:pt idx="31607">
                  <c:v>73.225683930745603</c:v>
                </c:pt>
                <c:pt idx="31608">
                  <c:v>73.2280006860192</c:v>
                </c:pt>
                <c:pt idx="31609">
                  <c:v>73.230317441292698</c:v>
                </c:pt>
                <c:pt idx="31610">
                  <c:v>73.232634196566295</c:v>
                </c:pt>
                <c:pt idx="31611">
                  <c:v>73.234950951839807</c:v>
                </c:pt>
                <c:pt idx="31612">
                  <c:v>73.237267707113304</c:v>
                </c:pt>
                <c:pt idx="31613">
                  <c:v>73.239584462386901</c:v>
                </c:pt>
                <c:pt idx="31614">
                  <c:v>73.241901217660399</c:v>
                </c:pt>
                <c:pt idx="31615">
                  <c:v>73.244217972933995</c:v>
                </c:pt>
                <c:pt idx="31616">
                  <c:v>73.246534728207493</c:v>
                </c:pt>
                <c:pt idx="31617">
                  <c:v>73.248851483481005</c:v>
                </c:pt>
                <c:pt idx="31618">
                  <c:v>73.251168238754602</c:v>
                </c:pt>
                <c:pt idx="31619">
                  <c:v>73.253484994028099</c:v>
                </c:pt>
                <c:pt idx="31620">
                  <c:v>73.255801749301696</c:v>
                </c:pt>
                <c:pt idx="31621">
                  <c:v>73.258118504575194</c:v>
                </c:pt>
                <c:pt idx="31622">
                  <c:v>73.260435259848705</c:v>
                </c:pt>
                <c:pt idx="31623">
                  <c:v>73.262752015122302</c:v>
                </c:pt>
                <c:pt idx="31624">
                  <c:v>73.2650687703958</c:v>
                </c:pt>
                <c:pt idx="31625">
                  <c:v>73.267385525669397</c:v>
                </c:pt>
                <c:pt idx="31626">
                  <c:v>73.269702280942894</c:v>
                </c:pt>
                <c:pt idx="31627">
                  <c:v>73.272019036216406</c:v>
                </c:pt>
                <c:pt idx="31628">
                  <c:v>73.274335791490003</c:v>
                </c:pt>
                <c:pt idx="31629">
                  <c:v>73.276652546763501</c:v>
                </c:pt>
                <c:pt idx="31630">
                  <c:v>73.278969302037098</c:v>
                </c:pt>
                <c:pt idx="31631">
                  <c:v>73.281286057310595</c:v>
                </c:pt>
                <c:pt idx="31632">
                  <c:v>73.283602812584107</c:v>
                </c:pt>
                <c:pt idx="31633">
                  <c:v>73.285919567857704</c:v>
                </c:pt>
                <c:pt idx="31634">
                  <c:v>73.288236323131201</c:v>
                </c:pt>
                <c:pt idx="31635">
                  <c:v>73.290553078404798</c:v>
                </c:pt>
                <c:pt idx="31636">
                  <c:v>73.292869833678296</c:v>
                </c:pt>
                <c:pt idx="31637">
                  <c:v>73.295186588951793</c:v>
                </c:pt>
                <c:pt idx="31638">
                  <c:v>73.297503344225404</c:v>
                </c:pt>
                <c:pt idx="31639">
                  <c:v>73.299820099498902</c:v>
                </c:pt>
                <c:pt idx="31640">
                  <c:v>73.302136854772499</c:v>
                </c:pt>
                <c:pt idx="31641">
                  <c:v>73.304453610045996</c:v>
                </c:pt>
                <c:pt idx="31642">
                  <c:v>73.306770365319494</c:v>
                </c:pt>
                <c:pt idx="31643">
                  <c:v>73.309087120593105</c:v>
                </c:pt>
                <c:pt idx="31644">
                  <c:v>73.311403875866603</c:v>
                </c:pt>
                <c:pt idx="31645">
                  <c:v>73.3137206311402</c:v>
                </c:pt>
                <c:pt idx="31646">
                  <c:v>73.316037386413697</c:v>
                </c:pt>
                <c:pt idx="31647">
                  <c:v>73.318354141687195</c:v>
                </c:pt>
                <c:pt idx="31648">
                  <c:v>73.320670896960806</c:v>
                </c:pt>
                <c:pt idx="31649">
                  <c:v>73.322987652234303</c:v>
                </c:pt>
                <c:pt idx="31650">
                  <c:v>73.3253044075079</c:v>
                </c:pt>
                <c:pt idx="31651">
                  <c:v>73.327621162781398</c:v>
                </c:pt>
                <c:pt idx="31652">
                  <c:v>73.329937918054895</c:v>
                </c:pt>
                <c:pt idx="31653">
                  <c:v>73.332254673328507</c:v>
                </c:pt>
                <c:pt idx="31654">
                  <c:v>73.334571428602004</c:v>
                </c:pt>
                <c:pt idx="31655">
                  <c:v>73.336888183875601</c:v>
                </c:pt>
                <c:pt idx="31656">
                  <c:v>73.339204939149099</c:v>
                </c:pt>
                <c:pt idx="31657">
                  <c:v>73.341521694422596</c:v>
                </c:pt>
                <c:pt idx="31658">
                  <c:v>73.343838449696193</c:v>
                </c:pt>
                <c:pt idx="31659">
                  <c:v>73.346155204969705</c:v>
                </c:pt>
                <c:pt idx="31660">
                  <c:v>73.348471960243302</c:v>
                </c:pt>
                <c:pt idx="31661">
                  <c:v>73.350788715516799</c:v>
                </c:pt>
                <c:pt idx="31662">
                  <c:v>73.353105470790297</c:v>
                </c:pt>
                <c:pt idx="31663">
                  <c:v>73.355422226063894</c:v>
                </c:pt>
                <c:pt idx="31664">
                  <c:v>73.357738981337405</c:v>
                </c:pt>
                <c:pt idx="31665">
                  <c:v>73.360055736611002</c:v>
                </c:pt>
                <c:pt idx="31666">
                  <c:v>73.3623724918845</c:v>
                </c:pt>
                <c:pt idx="31667">
                  <c:v>73.364689247157997</c:v>
                </c:pt>
                <c:pt idx="31668">
                  <c:v>73.367006002431594</c:v>
                </c:pt>
                <c:pt idx="31669">
                  <c:v>73.369322757705106</c:v>
                </c:pt>
                <c:pt idx="31670">
                  <c:v>73.371639512978703</c:v>
                </c:pt>
                <c:pt idx="31671">
                  <c:v>73.373956268252201</c:v>
                </c:pt>
                <c:pt idx="31672">
                  <c:v>73.376273023525698</c:v>
                </c:pt>
                <c:pt idx="31673">
                  <c:v>73.378589778799295</c:v>
                </c:pt>
                <c:pt idx="31674">
                  <c:v>73.380906534072807</c:v>
                </c:pt>
                <c:pt idx="31675">
                  <c:v>73.383223289346404</c:v>
                </c:pt>
                <c:pt idx="31676">
                  <c:v>73.385540044619901</c:v>
                </c:pt>
                <c:pt idx="31677">
                  <c:v>73.387856799893399</c:v>
                </c:pt>
                <c:pt idx="31678">
                  <c:v>73.390173555166996</c:v>
                </c:pt>
                <c:pt idx="31679">
                  <c:v>73.392490310440493</c:v>
                </c:pt>
                <c:pt idx="31680">
                  <c:v>73.394807065714105</c:v>
                </c:pt>
                <c:pt idx="31681">
                  <c:v>73.397123820987602</c:v>
                </c:pt>
                <c:pt idx="31682">
                  <c:v>73.3994405762611</c:v>
                </c:pt>
                <c:pt idx="31683">
                  <c:v>73.401757331534697</c:v>
                </c:pt>
                <c:pt idx="31684">
                  <c:v>73.404074086808194</c:v>
                </c:pt>
                <c:pt idx="31685">
                  <c:v>73.406390842081805</c:v>
                </c:pt>
                <c:pt idx="31686">
                  <c:v>73.408707597355303</c:v>
                </c:pt>
                <c:pt idx="31687">
                  <c:v>73.4110243526288</c:v>
                </c:pt>
                <c:pt idx="31688">
                  <c:v>73.413341107902397</c:v>
                </c:pt>
                <c:pt idx="31689">
                  <c:v>73.415657863175895</c:v>
                </c:pt>
                <c:pt idx="31690">
                  <c:v>73.417974618449506</c:v>
                </c:pt>
                <c:pt idx="31691">
                  <c:v>73.420291373723003</c:v>
                </c:pt>
                <c:pt idx="31692">
                  <c:v>73.422608128996501</c:v>
                </c:pt>
                <c:pt idx="31693">
                  <c:v>73.424924884270098</c:v>
                </c:pt>
                <c:pt idx="31694">
                  <c:v>73.427241639543595</c:v>
                </c:pt>
                <c:pt idx="31695">
                  <c:v>73.429558394817207</c:v>
                </c:pt>
                <c:pt idx="31696">
                  <c:v>73.431875150090704</c:v>
                </c:pt>
                <c:pt idx="31697">
                  <c:v>73.434191905364202</c:v>
                </c:pt>
                <c:pt idx="31698">
                  <c:v>73.436508660637799</c:v>
                </c:pt>
                <c:pt idx="31699">
                  <c:v>73.438825415911296</c:v>
                </c:pt>
                <c:pt idx="31700">
                  <c:v>73.441142171184893</c:v>
                </c:pt>
                <c:pt idx="31701">
                  <c:v>73.443458926458405</c:v>
                </c:pt>
                <c:pt idx="31702">
                  <c:v>73.445775681731902</c:v>
                </c:pt>
                <c:pt idx="31703">
                  <c:v>73.448092437005499</c:v>
                </c:pt>
                <c:pt idx="31704">
                  <c:v>73.450409192278997</c:v>
                </c:pt>
                <c:pt idx="31705">
                  <c:v>73.452725947552594</c:v>
                </c:pt>
                <c:pt idx="31706">
                  <c:v>73.455042702826105</c:v>
                </c:pt>
                <c:pt idx="31707">
                  <c:v>73.457359458099702</c:v>
                </c:pt>
                <c:pt idx="31708">
                  <c:v>73.4596762133732</c:v>
                </c:pt>
                <c:pt idx="31709">
                  <c:v>73.461992968646697</c:v>
                </c:pt>
                <c:pt idx="31710">
                  <c:v>73.464309723920294</c:v>
                </c:pt>
                <c:pt idx="31711">
                  <c:v>73.466626479193806</c:v>
                </c:pt>
                <c:pt idx="31712">
                  <c:v>73.468943234467403</c:v>
                </c:pt>
                <c:pt idx="31713">
                  <c:v>73.471259989740901</c:v>
                </c:pt>
                <c:pt idx="31714">
                  <c:v>73.473576745014398</c:v>
                </c:pt>
                <c:pt idx="31715">
                  <c:v>73.475893500287995</c:v>
                </c:pt>
                <c:pt idx="31716">
                  <c:v>73.478210255561507</c:v>
                </c:pt>
                <c:pt idx="31717">
                  <c:v>73.480527010835104</c:v>
                </c:pt>
                <c:pt idx="31718">
                  <c:v>73.482843766108601</c:v>
                </c:pt>
                <c:pt idx="31719">
                  <c:v>73.485160521382099</c:v>
                </c:pt>
                <c:pt idx="31720">
                  <c:v>73.487477276655696</c:v>
                </c:pt>
                <c:pt idx="31721">
                  <c:v>73.489794031929193</c:v>
                </c:pt>
                <c:pt idx="31722">
                  <c:v>73.492110787202805</c:v>
                </c:pt>
                <c:pt idx="31723">
                  <c:v>73.494427542476302</c:v>
                </c:pt>
                <c:pt idx="31724">
                  <c:v>73.4967442977498</c:v>
                </c:pt>
                <c:pt idx="31725">
                  <c:v>73.499061053023397</c:v>
                </c:pt>
                <c:pt idx="31726">
                  <c:v>73.501377808296894</c:v>
                </c:pt>
                <c:pt idx="31727">
                  <c:v>73.503694563570505</c:v>
                </c:pt>
                <c:pt idx="31728">
                  <c:v>73.506011318844003</c:v>
                </c:pt>
                <c:pt idx="31729">
                  <c:v>73.5083280741175</c:v>
                </c:pt>
                <c:pt idx="31730">
                  <c:v>73.510644829391097</c:v>
                </c:pt>
                <c:pt idx="31731">
                  <c:v>73.512961584664595</c:v>
                </c:pt>
                <c:pt idx="31732">
                  <c:v>73.515278339938206</c:v>
                </c:pt>
                <c:pt idx="31733">
                  <c:v>73.517595095211703</c:v>
                </c:pt>
                <c:pt idx="31734">
                  <c:v>73.519911850485201</c:v>
                </c:pt>
                <c:pt idx="31735">
                  <c:v>73.522228605758798</c:v>
                </c:pt>
                <c:pt idx="31736">
                  <c:v>73.524545361032295</c:v>
                </c:pt>
                <c:pt idx="31737">
                  <c:v>73.526862116305907</c:v>
                </c:pt>
                <c:pt idx="31738">
                  <c:v>73.529178871579404</c:v>
                </c:pt>
                <c:pt idx="31739">
                  <c:v>73.531495626852902</c:v>
                </c:pt>
                <c:pt idx="31740">
                  <c:v>73.533812382126499</c:v>
                </c:pt>
                <c:pt idx="31741">
                  <c:v>73.536129137399996</c:v>
                </c:pt>
                <c:pt idx="31742">
                  <c:v>73.538445892673593</c:v>
                </c:pt>
                <c:pt idx="31743">
                  <c:v>73.540762647947105</c:v>
                </c:pt>
                <c:pt idx="31744">
                  <c:v>73.543079403220602</c:v>
                </c:pt>
                <c:pt idx="31745">
                  <c:v>73.545396158494199</c:v>
                </c:pt>
                <c:pt idx="31746">
                  <c:v>73.547712913767697</c:v>
                </c:pt>
                <c:pt idx="31747">
                  <c:v>73.550029669041294</c:v>
                </c:pt>
                <c:pt idx="31748">
                  <c:v>73.552346424314806</c:v>
                </c:pt>
                <c:pt idx="31749">
                  <c:v>73.554663179588303</c:v>
                </c:pt>
                <c:pt idx="31750">
                  <c:v>73.5569799348619</c:v>
                </c:pt>
                <c:pt idx="31751">
                  <c:v>73.559296690135398</c:v>
                </c:pt>
                <c:pt idx="31752">
                  <c:v>73.561613445408994</c:v>
                </c:pt>
                <c:pt idx="31753">
                  <c:v>73.563930200682506</c:v>
                </c:pt>
                <c:pt idx="31754">
                  <c:v>73.566246955956004</c:v>
                </c:pt>
                <c:pt idx="31755">
                  <c:v>73.568563711229601</c:v>
                </c:pt>
                <c:pt idx="31756">
                  <c:v>73.570880466503098</c:v>
                </c:pt>
                <c:pt idx="31757">
                  <c:v>73.573197221776695</c:v>
                </c:pt>
                <c:pt idx="31758">
                  <c:v>73.575513977050207</c:v>
                </c:pt>
                <c:pt idx="31759">
                  <c:v>73.577830732323704</c:v>
                </c:pt>
                <c:pt idx="31760">
                  <c:v>73.580147487597301</c:v>
                </c:pt>
                <c:pt idx="31761">
                  <c:v>73.582464242870799</c:v>
                </c:pt>
                <c:pt idx="31762">
                  <c:v>73.584780998144396</c:v>
                </c:pt>
                <c:pt idx="31763">
                  <c:v>73.587097753417893</c:v>
                </c:pt>
                <c:pt idx="31764">
                  <c:v>73.589414508691405</c:v>
                </c:pt>
                <c:pt idx="31765">
                  <c:v>73.591731263965002</c:v>
                </c:pt>
                <c:pt idx="31766">
                  <c:v>73.5940480192385</c:v>
                </c:pt>
                <c:pt idx="31767">
                  <c:v>73.596364774512097</c:v>
                </c:pt>
                <c:pt idx="31768">
                  <c:v>73.598681529785594</c:v>
                </c:pt>
                <c:pt idx="31769">
                  <c:v>73.600998285059106</c:v>
                </c:pt>
                <c:pt idx="31770">
                  <c:v>73.603315040332703</c:v>
                </c:pt>
                <c:pt idx="31771">
                  <c:v>73.6056317956062</c:v>
                </c:pt>
                <c:pt idx="31772">
                  <c:v>73.607948550879797</c:v>
                </c:pt>
                <c:pt idx="31773">
                  <c:v>73.610265306153295</c:v>
                </c:pt>
                <c:pt idx="31774">
                  <c:v>73.612582061426806</c:v>
                </c:pt>
                <c:pt idx="31775">
                  <c:v>73.614898816700403</c:v>
                </c:pt>
                <c:pt idx="31776">
                  <c:v>73.617215571973901</c:v>
                </c:pt>
                <c:pt idx="31777">
                  <c:v>73.619532327247498</c:v>
                </c:pt>
                <c:pt idx="31778">
                  <c:v>73.621849082520995</c:v>
                </c:pt>
                <c:pt idx="31779">
                  <c:v>73.624165837794493</c:v>
                </c:pt>
                <c:pt idx="31780">
                  <c:v>73.626482593068104</c:v>
                </c:pt>
                <c:pt idx="31781">
                  <c:v>73.628799348341602</c:v>
                </c:pt>
                <c:pt idx="31782">
                  <c:v>73.631116103615199</c:v>
                </c:pt>
                <c:pt idx="31783">
                  <c:v>73.633432858888696</c:v>
                </c:pt>
                <c:pt idx="31784">
                  <c:v>73.635749614162194</c:v>
                </c:pt>
                <c:pt idx="31785">
                  <c:v>73.638066369435805</c:v>
                </c:pt>
                <c:pt idx="31786">
                  <c:v>73.640383124709302</c:v>
                </c:pt>
                <c:pt idx="31787">
                  <c:v>73.642699879982899</c:v>
                </c:pt>
                <c:pt idx="31788">
                  <c:v>73.645016635256397</c:v>
                </c:pt>
                <c:pt idx="31789">
                  <c:v>73.647333390529894</c:v>
                </c:pt>
                <c:pt idx="31790">
                  <c:v>73.649650145803506</c:v>
                </c:pt>
                <c:pt idx="31791">
                  <c:v>73.651966901077003</c:v>
                </c:pt>
                <c:pt idx="31792">
                  <c:v>73.6542836563506</c:v>
                </c:pt>
                <c:pt idx="31793">
                  <c:v>73.656600411624098</c:v>
                </c:pt>
                <c:pt idx="31794">
                  <c:v>73.658917166897595</c:v>
                </c:pt>
                <c:pt idx="31795">
                  <c:v>73.661233922171206</c:v>
                </c:pt>
                <c:pt idx="31796">
                  <c:v>73.663550677444704</c:v>
                </c:pt>
                <c:pt idx="31797">
                  <c:v>73.665867432718301</c:v>
                </c:pt>
                <c:pt idx="31798">
                  <c:v>73.668184187991798</c:v>
                </c:pt>
                <c:pt idx="31799">
                  <c:v>73.670500943265296</c:v>
                </c:pt>
                <c:pt idx="31800">
                  <c:v>73.672817698538907</c:v>
                </c:pt>
                <c:pt idx="31801">
                  <c:v>73.675134453812404</c:v>
                </c:pt>
                <c:pt idx="31802">
                  <c:v>73.677451209086001</c:v>
                </c:pt>
                <c:pt idx="31803">
                  <c:v>73.679767964359499</c:v>
                </c:pt>
                <c:pt idx="31804">
                  <c:v>73.682084719632996</c:v>
                </c:pt>
                <c:pt idx="31805">
                  <c:v>73.684401474906593</c:v>
                </c:pt>
                <c:pt idx="31806">
                  <c:v>73.686718230180105</c:v>
                </c:pt>
                <c:pt idx="31807">
                  <c:v>73.689034985453702</c:v>
                </c:pt>
                <c:pt idx="31808">
                  <c:v>73.6913517407272</c:v>
                </c:pt>
                <c:pt idx="31809">
                  <c:v>73.693668496000697</c:v>
                </c:pt>
                <c:pt idx="31810">
                  <c:v>73.695985251274294</c:v>
                </c:pt>
                <c:pt idx="31811">
                  <c:v>73.698302006547806</c:v>
                </c:pt>
                <c:pt idx="31812">
                  <c:v>73.700618761821403</c:v>
                </c:pt>
                <c:pt idx="31813">
                  <c:v>73.7029355170949</c:v>
                </c:pt>
                <c:pt idx="31814">
                  <c:v>73.705252272368398</c:v>
                </c:pt>
                <c:pt idx="31815">
                  <c:v>73.707569027641995</c:v>
                </c:pt>
                <c:pt idx="31816">
                  <c:v>73.709885782915507</c:v>
                </c:pt>
                <c:pt idx="31817">
                  <c:v>73.712202538189104</c:v>
                </c:pt>
                <c:pt idx="31818">
                  <c:v>73.714519293462601</c:v>
                </c:pt>
                <c:pt idx="31819">
                  <c:v>73.716836048736099</c:v>
                </c:pt>
                <c:pt idx="31820">
                  <c:v>73.719152804009696</c:v>
                </c:pt>
                <c:pt idx="31821">
                  <c:v>73.721469559283193</c:v>
                </c:pt>
                <c:pt idx="31822">
                  <c:v>73.723786314556804</c:v>
                </c:pt>
                <c:pt idx="31823">
                  <c:v>73.726103069830302</c:v>
                </c:pt>
                <c:pt idx="31824">
                  <c:v>73.728419825103799</c:v>
                </c:pt>
                <c:pt idx="31825">
                  <c:v>73.730736580377396</c:v>
                </c:pt>
                <c:pt idx="31826">
                  <c:v>73.733053335650894</c:v>
                </c:pt>
                <c:pt idx="31827">
                  <c:v>73.735370090924505</c:v>
                </c:pt>
                <c:pt idx="31828">
                  <c:v>73.737686846198002</c:v>
                </c:pt>
                <c:pt idx="31829">
                  <c:v>73.7400036014715</c:v>
                </c:pt>
                <c:pt idx="31830">
                  <c:v>73.742320356745097</c:v>
                </c:pt>
                <c:pt idx="31831">
                  <c:v>73.744637112018594</c:v>
                </c:pt>
                <c:pt idx="31832">
                  <c:v>73.746953867292206</c:v>
                </c:pt>
                <c:pt idx="31833">
                  <c:v>73.749270622565703</c:v>
                </c:pt>
                <c:pt idx="31834">
                  <c:v>73.751587377839201</c:v>
                </c:pt>
                <c:pt idx="31835">
                  <c:v>73.753904133112798</c:v>
                </c:pt>
                <c:pt idx="31836">
                  <c:v>73.756220888386295</c:v>
                </c:pt>
                <c:pt idx="31837">
                  <c:v>73.758537643659906</c:v>
                </c:pt>
                <c:pt idx="31838">
                  <c:v>73.760854398933404</c:v>
                </c:pt>
                <c:pt idx="31839">
                  <c:v>73.763171154206901</c:v>
                </c:pt>
                <c:pt idx="31840">
                  <c:v>73.765487909480498</c:v>
                </c:pt>
                <c:pt idx="31841">
                  <c:v>73.767804664753996</c:v>
                </c:pt>
                <c:pt idx="31842">
                  <c:v>73.770121420027607</c:v>
                </c:pt>
                <c:pt idx="31843">
                  <c:v>73.772438175301104</c:v>
                </c:pt>
                <c:pt idx="31844">
                  <c:v>73.774754930574602</c:v>
                </c:pt>
                <c:pt idx="31845">
                  <c:v>73.777071685848199</c:v>
                </c:pt>
                <c:pt idx="31846">
                  <c:v>73.779388441121696</c:v>
                </c:pt>
                <c:pt idx="31847">
                  <c:v>73.781705196395293</c:v>
                </c:pt>
                <c:pt idx="31848">
                  <c:v>73.784021951668805</c:v>
                </c:pt>
                <c:pt idx="31849">
                  <c:v>73.786338706942402</c:v>
                </c:pt>
                <c:pt idx="31850">
                  <c:v>73.7886554622159</c:v>
                </c:pt>
                <c:pt idx="31851">
                  <c:v>73.790972217489397</c:v>
                </c:pt>
                <c:pt idx="31852">
                  <c:v>73.793288972762994</c:v>
                </c:pt>
                <c:pt idx="31853">
                  <c:v>73.795605728036506</c:v>
                </c:pt>
                <c:pt idx="31854">
                  <c:v>73.797922483310103</c:v>
                </c:pt>
                <c:pt idx="31855">
                  <c:v>73.8002392385836</c:v>
                </c:pt>
                <c:pt idx="31856">
                  <c:v>73.802555993857098</c:v>
                </c:pt>
                <c:pt idx="31857">
                  <c:v>73.804872749130695</c:v>
                </c:pt>
                <c:pt idx="31858">
                  <c:v>73.807189504404207</c:v>
                </c:pt>
                <c:pt idx="31859">
                  <c:v>73.809506259677804</c:v>
                </c:pt>
                <c:pt idx="31860">
                  <c:v>73.811823014951301</c:v>
                </c:pt>
                <c:pt idx="31861">
                  <c:v>73.814139770224799</c:v>
                </c:pt>
                <c:pt idx="31862">
                  <c:v>73.816456525498396</c:v>
                </c:pt>
                <c:pt idx="31863">
                  <c:v>73.818773280771893</c:v>
                </c:pt>
                <c:pt idx="31864">
                  <c:v>73.821090036045504</c:v>
                </c:pt>
                <c:pt idx="31865">
                  <c:v>73.823406791319002</c:v>
                </c:pt>
                <c:pt idx="31866">
                  <c:v>73.825723546592499</c:v>
                </c:pt>
                <c:pt idx="31867">
                  <c:v>73.828040301866096</c:v>
                </c:pt>
                <c:pt idx="31868">
                  <c:v>73.830357057139594</c:v>
                </c:pt>
                <c:pt idx="31869">
                  <c:v>73.832673812413205</c:v>
                </c:pt>
                <c:pt idx="31870">
                  <c:v>73.834990567686702</c:v>
                </c:pt>
                <c:pt idx="31871">
                  <c:v>73.8373073229602</c:v>
                </c:pt>
                <c:pt idx="31872">
                  <c:v>73.839624078233797</c:v>
                </c:pt>
                <c:pt idx="31873">
                  <c:v>73.841940833507294</c:v>
                </c:pt>
                <c:pt idx="31874">
                  <c:v>73.844257588780906</c:v>
                </c:pt>
                <c:pt idx="31875">
                  <c:v>73.846574344054403</c:v>
                </c:pt>
                <c:pt idx="31876">
                  <c:v>73.848891099327901</c:v>
                </c:pt>
                <c:pt idx="31877">
                  <c:v>73.851207854601498</c:v>
                </c:pt>
                <c:pt idx="31878">
                  <c:v>73.853524609874995</c:v>
                </c:pt>
                <c:pt idx="31879">
                  <c:v>73.855841365148606</c:v>
                </c:pt>
                <c:pt idx="31880">
                  <c:v>73.858158120422104</c:v>
                </c:pt>
                <c:pt idx="31881">
                  <c:v>73.860474875695601</c:v>
                </c:pt>
                <c:pt idx="31882">
                  <c:v>73.862791630969198</c:v>
                </c:pt>
                <c:pt idx="31883">
                  <c:v>73.865108386242696</c:v>
                </c:pt>
                <c:pt idx="31884">
                  <c:v>73.867425141516307</c:v>
                </c:pt>
                <c:pt idx="31885">
                  <c:v>73.869741896789805</c:v>
                </c:pt>
                <c:pt idx="31886">
                  <c:v>73.872058652063302</c:v>
                </c:pt>
                <c:pt idx="31887">
                  <c:v>73.874375407336899</c:v>
                </c:pt>
                <c:pt idx="31888">
                  <c:v>73.876692162610397</c:v>
                </c:pt>
                <c:pt idx="31889">
                  <c:v>73.879008917883993</c:v>
                </c:pt>
                <c:pt idx="31890">
                  <c:v>73.881325673157505</c:v>
                </c:pt>
                <c:pt idx="31891">
                  <c:v>73.883642428431003</c:v>
                </c:pt>
                <c:pt idx="31892">
                  <c:v>73.8859591837046</c:v>
                </c:pt>
                <c:pt idx="31893">
                  <c:v>73.888275938978097</c:v>
                </c:pt>
                <c:pt idx="31894">
                  <c:v>73.890592694251694</c:v>
                </c:pt>
                <c:pt idx="31895">
                  <c:v>73.892909449525206</c:v>
                </c:pt>
                <c:pt idx="31896">
                  <c:v>73.895226204798703</c:v>
                </c:pt>
                <c:pt idx="31897">
                  <c:v>73.8975429600723</c:v>
                </c:pt>
                <c:pt idx="31898">
                  <c:v>73.899859715345798</c:v>
                </c:pt>
                <c:pt idx="31899">
                  <c:v>73.902176470619395</c:v>
                </c:pt>
                <c:pt idx="31900">
                  <c:v>73.904493225892907</c:v>
                </c:pt>
                <c:pt idx="31901">
                  <c:v>73.906809981166404</c:v>
                </c:pt>
                <c:pt idx="31902">
                  <c:v>73.909126736440001</c:v>
                </c:pt>
                <c:pt idx="31903">
                  <c:v>73.911443491713499</c:v>
                </c:pt>
                <c:pt idx="31904">
                  <c:v>73.913760246987096</c:v>
                </c:pt>
                <c:pt idx="31905">
                  <c:v>73.916077002260593</c:v>
                </c:pt>
                <c:pt idx="31906">
                  <c:v>73.918393757534105</c:v>
                </c:pt>
                <c:pt idx="31907">
                  <c:v>73.920710512807702</c:v>
                </c:pt>
                <c:pt idx="31908">
                  <c:v>73.923027268081199</c:v>
                </c:pt>
                <c:pt idx="31909">
                  <c:v>73.925344023354796</c:v>
                </c:pt>
                <c:pt idx="31910">
                  <c:v>73.927660778628294</c:v>
                </c:pt>
                <c:pt idx="31911">
                  <c:v>73.929977533901805</c:v>
                </c:pt>
                <c:pt idx="31912">
                  <c:v>73.932294289175402</c:v>
                </c:pt>
                <c:pt idx="31913">
                  <c:v>73.9346110444489</c:v>
                </c:pt>
                <c:pt idx="31914">
                  <c:v>73.936927799722497</c:v>
                </c:pt>
                <c:pt idx="31915">
                  <c:v>73.939244554995994</c:v>
                </c:pt>
                <c:pt idx="31916">
                  <c:v>73.941561310269506</c:v>
                </c:pt>
                <c:pt idx="31917">
                  <c:v>73.943878065543103</c:v>
                </c:pt>
                <c:pt idx="31918">
                  <c:v>73.946194820816601</c:v>
                </c:pt>
                <c:pt idx="31919">
                  <c:v>73.948511576090198</c:v>
                </c:pt>
                <c:pt idx="31920">
                  <c:v>73.950828331363695</c:v>
                </c:pt>
                <c:pt idx="31921">
                  <c:v>73.953145086637207</c:v>
                </c:pt>
                <c:pt idx="31922">
                  <c:v>73.955461841910804</c:v>
                </c:pt>
                <c:pt idx="31923">
                  <c:v>73.957778597184301</c:v>
                </c:pt>
                <c:pt idx="31924">
                  <c:v>73.960095352457898</c:v>
                </c:pt>
                <c:pt idx="31925">
                  <c:v>73.962412107731396</c:v>
                </c:pt>
                <c:pt idx="31926">
                  <c:v>73.964728863004893</c:v>
                </c:pt>
                <c:pt idx="31927">
                  <c:v>73.967045618278505</c:v>
                </c:pt>
                <c:pt idx="31928">
                  <c:v>73.969362373552002</c:v>
                </c:pt>
                <c:pt idx="31929">
                  <c:v>73.971679128825599</c:v>
                </c:pt>
                <c:pt idx="31930">
                  <c:v>73.973995884099097</c:v>
                </c:pt>
                <c:pt idx="31931">
                  <c:v>73.976312639372594</c:v>
                </c:pt>
                <c:pt idx="31932">
                  <c:v>73.978629394646205</c:v>
                </c:pt>
                <c:pt idx="31933">
                  <c:v>73.980946149919703</c:v>
                </c:pt>
                <c:pt idx="31934">
                  <c:v>73.9832629051933</c:v>
                </c:pt>
                <c:pt idx="31935">
                  <c:v>73.985579660466797</c:v>
                </c:pt>
                <c:pt idx="31936">
                  <c:v>73.987896415740295</c:v>
                </c:pt>
                <c:pt idx="31937">
                  <c:v>73.990213171013906</c:v>
                </c:pt>
                <c:pt idx="31938">
                  <c:v>73.992529926287403</c:v>
                </c:pt>
                <c:pt idx="31939">
                  <c:v>73.994846681561</c:v>
                </c:pt>
                <c:pt idx="31940">
                  <c:v>73.997163436834498</c:v>
                </c:pt>
                <c:pt idx="31941">
                  <c:v>73.999480192107995</c:v>
                </c:pt>
                <c:pt idx="31942">
                  <c:v>74.001796947381607</c:v>
                </c:pt>
                <c:pt idx="31943">
                  <c:v>74.004113702655104</c:v>
                </c:pt>
                <c:pt idx="31944">
                  <c:v>74.006430457928701</c:v>
                </c:pt>
                <c:pt idx="31945">
                  <c:v>74.008747213202199</c:v>
                </c:pt>
                <c:pt idx="31946">
                  <c:v>74.011063968475696</c:v>
                </c:pt>
                <c:pt idx="31947">
                  <c:v>74.013380723749293</c:v>
                </c:pt>
                <c:pt idx="31948">
                  <c:v>74.015697479022805</c:v>
                </c:pt>
                <c:pt idx="31949">
                  <c:v>74.018014234296402</c:v>
                </c:pt>
                <c:pt idx="31950">
                  <c:v>74.020330989569899</c:v>
                </c:pt>
                <c:pt idx="31951">
                  <c:v>74.022647744843397</c:v>
                </c:pt>
                <c:pt idx="31952">
                  <c:v>74.024964500116994</c:v>
                </c:pt>
                <c:pt idx="31953">
                  <c:v>74.027281255390506</c:v>
                </c:pt>
                <c:pt idx="31954">
                  <c:v>74.029598010664103</c:v>
                </c:pt>
                <c:pt idx="31955">
                  <c:v>74.0319147659376</c:v>
                </c:pt>
                <c:pt idx="31956">
                  <c:v>74.034231521211098</c:v>
                </c:pt>
                <c:pt idx="31957">
                  <c:v>74.036548276484694</c:v>
                </c:pt>
                <c:pt idx="31958">
                  <c:v>74.038865031758206</c:v>
                </c:pt>
                <c:pt idx="31959">
                  <c:v>74.041181787031803</c:v>
                </c:pt>
                <c:pt idx="31960">
                  <c:v>74.043498542305301</c:v>
                </c:pt>
                <c:pt idx="31961">
                  <c:v>74.045815297578798</c:v>
                </c:pt>
                <c:pt idx="31962">
                  <c:v>74.048132052852395</c:v>
                </c:pt>
                <c:pt idx="31963">
                  <c:v>74.050448808125907</c:v>
                </c:pt>
                <c:pt idx="31964">
                  <c:v>74.052765563399504</c:v>
                </c:pt>
                <c:pt idx="31965">
                  <c:v>74.055082318673001</c:v>
                </c:pt>
                <c:pt idx="31966">
                  <c:v>74.057399073946499</c:v>
                </c:pt>
                <c:pt idx="31967">
                  <c:v>74.059715829220096</c:v>
                </c:pt>
                <c:pt idx="31968">
                  <c:v>74.062032584493593</c:v>
                </c:pt>
                <c:pt idx="31969">
                  <c:v>74.064349339767205</c:v>
                </c:pt>
                <c:pt idx="31970">
                  <c:v>74.066666095040702</c:v>
                </c:pt>
                <c:pt idx="31971">
                  <c:v>74.0689828503142</c:v>
                </c:pt>
                <c:pt idx="31972">
                  <c:v>74.071299605587797</c:v>
                </c:pt>
                <c:pt idx="31973">
                  <c:v>74.073616360861294</c:v>
                </c:pt>
                <c:pt idx="31974">
                  <c:v>74.075933116134905</c:v>
                </c:pt>
                <c:pt idx="31975">
                  <c:v>74.078249871408403</c:v>
                </c:pt>
                <c:pt idx="31976">
                  <c:v>74.0805666266819</c:v>
                </c:pt>
                <c:pt idx="31977">
                  <c:v>74.082883381955497</c:v>
                </c:pt>
                <c:pt idx="31978">
                  <c:v>74.085200137228995</c:v>
                </c:pt>
                <c:pt idx="31979">
                  <c:v>74.087516892502606</c:v>
                </c:pt>
                <c:pt idx="31980">
                  <c:v>74.089833647776103</c:v>
                </c:pt>
                <c:pt idx="31981">
                  <c:v>74.092150403049601</c:v>
                </c:pt>
                <c:pt idx="31982">
                  <c:v>74.094467158323198</c:v>
                </c:pt>
                <c:pt idx="31983">
                  <c:v>74.096783913596695</c:v>
                </c:pt>
                <c:pt idx="31984">
                  <c:v>74.099100668870307</c:v>
                </c:pt>
                <c:pt idx="31985">
                  <c:v>74.101417424143804</c:v>
                </c:pt>
                <c:pt idx="31986">
                  <c:v>74.103734179417302</c:v>
                </c:pt>
                <c:pt idx="31987">
                  <c:v>74.106050934690899</c:v>
                </c:pt>
                <c:pt idx="31988">
                  <c:v>74.108367689964396</c:v>
                </c:pt>
                <c:pt idx="31989">
                  <c:v>74.110684445237993</c:v>
                </c:pt>
                <c:pt idx="31990">
                  <c:v>74.113001200511505</c:v>
                </c:pt>
                <c:pt idx="31991">
                  <c:v>74.115317955785102</c:v>
                </c:pt>
                <c:pt idx="31992">
                  <c:v>74.117634711058599</c:v>
                </c:pt>
                <c:pt idx="31993">
                  <c:v>74.119951466332097</c:v>
                </c:pt>
                <c:pt idx="31994">
                  <c:v>74.122268221605694</c:v>
                </c:pt>
                <c:pt idx="31995">
                  <c:v>74.124584976879206</c:v>
                </c:pt>
                <c:pt idx="31996">
                  <c:v>74.126901732152803</c:v>
                </c:pt>
                <c:pt idx="31997">
                  <c:v>74.1292184874263</c:v>
                </c:pt>
                <c:pt idx="31998">
                  <c:v>74.131535242699798</c:v>
                </c:pt>
                <c:pt idx="31999">
                  <c:v>74.133851997973395</c:v>
                </c:pt>
                <c:pt idx="32000">
                  <c:v>74.136168753246906</c:v>
                </c:pt>
                <c:pt idx="32001">
                  <c:v>74.138485508520503</c:v>
                </c:pt>
                <c:pt idx="32002">
                  <c:v>74.140802263794001</c:v>
                </c:pt>
                <c:pt idx="32003">
                  <c:v>74.143119019067498</c:v>
                </c:pt>
                <c:pt idx="32004">
                  <c:v>74.145435774341095</c:v>
                </c:pt>
                <c:pt idx="32005">
                  <c:v>74.147752529614607</c:v>
                </c:pt>
                <c:pt idx="32006">
                  <c:v>74.150069284888204</c:v>
                </c:pt>
                <c:pt idx="32007">
                  <c:v>74.152386040161701</c:v>
                </c:pt>
                <c:pt idx="32008">
                  <c:v>74.154702795435199</c:v>
                </c:pt>
                <c:pt idx="32009">
                  <c:v>74.157019550708796</c:v>
                </c:pt>
                <c:pt idx="32010">
                  <c:v>74.159336305982293</c:v>
                </c:pt>
                <c:pt idx="32011">
                  <c:v>74.161653061255905</c:v>
                </c:pt>
                <c:pt idx="32012">
                  <c:v>74.163969816529402</c:v>
                </c:pt>
                <c:pt idx="32013">
                  <c:v>74.1662865718029</c:v>
                </c:pt>
                <c:pt idx="32014">
                  <c:v>74.168603327076497</c:v>
                </c:pt>
                <c:pt idx="32015">
                  <c:v>74.170920082349994</c:v>
                </c:pt>
                <c:pt idx="32016">
                  <c:v>74.173236837623605</c:v>
                </c:pt>
                <c:pt idx="32017">
                  <c:v>74.175553592897103</c:v>
                </c:pt>
                <c:pt idx="32018">
                  <c:v>74.1778703481706</c:v>
                </c:pt>
                <c:pt idx="32019">
                  <c:v>74.180187103444197</c:v>
                </c:pt>
                <c:pt idx="32020">
                  <c:v>74.182503858717695</c:v>
                </c:pt>
                <c:pt idx="32021">
                  <c:v>74.184820613991306</c:v>
                </c:pt>
                <c:pt idx="32022">
                  <c:v>74.187137369264804</c:v>
                </c:pt>
                <c:pt idx="32023">
                  <c:v>74.189454124538301</c:v>
                </c:pt>
                <c:pt idx="32024">
                  <c:v>74.191770879811898</c:v>
                </c:pt>
                <c:pt idx="32025">
                  <c:v>74.194087635085396</c:v>
                </c:pt>
                <c:pt idx="32026">
                  <c:v>74.196404390359007</c:v>
                </c:pt>
                <c:pt idx="32027">
                  <c:v>74.198721145632504</c:v>
                </c:pt>
                <c:pt idx="32028">
                  <c:v>74.201037900906002</c:v>
                </c:pt>
                <c:pt idx="32029">
                  <c:v>74.203354656179599</c:v>
                </c:pt>
                <c:pt idx="32030">
                  <c:v>74.205671411453096</c:v>
                </c:pt>
                <c:pt idx="32031">
                  <c:v>74.207988166726693</c:v>
                </c:pt>
                <c:pt idx="32032">
                  <c:v>74.210304922000205</c:v>
                </c:pt>
                <c:pt idx="32033">
                  <c:v>74.212621677273702</c:v>
                </c:pt>
                <c:pt idx="32034">
                  <c:v>74.214938432547299</c:v>
                </c:pt>
                <c:pt idx="32035">
                  <c:v>74.217255187820797</c:v>
                </c:pt>
                <c:pt idx="32036">
                  <c:v>74.219571943094394</c:v>
                </c:pt>
                <c:pt idx="32037">
                  <c:v>74.221888698367906</c:v>
                </c:pt>
                <c:pt idx="32038">
                  <c:v>74.224205453641403</c:v>
                </c:pt>
                <c:pt idx="32039">
                  <c:v>74.226522208915</c:v>
                </c:pt>
                <c:pt idx="32040">
                  <c:v>74.228838964188498</c:v>
                </c:pt>
                <c:pt idx="32041">
                  <c:v>74.231155719462095</c:v>
                </c:pt>
                <c:pt idx="32042">
                  <c:v>74.233472474735606</c:v>
                </c:pt>
                <c:pt idx="32043">
                  <c:v>74.235789230009104</c:v>
                </c:pt>
                <c:pt idx="32044">
                  <c:v>74.238105985282701</c:v>
                </c:pt>
                <c:pt idx="32045">
                  <c:v>74.240422740556198</c:v>
                </c:pt>
                <c:pt idx="32046">
                  <c:v>74.242739495829795</c:v>
                </c:pt>
                <c:pt idx="32047">
                  <c:v>74.245056251103307</c:v>
                </c:pt>
                <c:pt idx="32048">
                  <c:v>74.247373006376804</c:v>
                </c:pt>
                <c:pt idx="32049">
                  <c:v>74.249689761650401</c:v>
                </c:pt>
                <c:pt idx="32050">
                  <c:v>74.252006516923899</c:v>
                </c:pt>
                <c:pt idx="32051">
                  <c:v>74.254323272197496</c:v>
                </c:pt>
                <c:pt idx="32052">
                  <c:v>74.256640027470993</c:v>
                </c:pt>
                <c:pt idx="32053">
                  <c:v>74.258956782744505</c:v>
                </c:pt>
                <c:pt idx="32054">
                  <c:v>74.261273538018102</c:v>
                </c:pt>
                <c:pt idx="32055">
                  <c:v>74.2635902932916</c:v>
                </c:pt>
                <c:pt idx="32056">
                  <c:v>74.265907048565197</c:v>
                </c:pt>
                <c:pt idx="32057">
                  <c:v>74.268223803838694</c:v>
                </c:pt>
                <c:pt idx="32058">
                  <c:v>74.270540559112206</c:v>
                </c:pt>
                <c:pt idx="32059">
                  <c:v>74.272857314385803</c:v>
                </c:pt>
                <c:pt idx="32060">
                  <c:v>74.2751740696593</c:v>
                </c:pt>
                <c:pt idx="32061">
                  <c:v>74.277490824932897</c:v>
                </c:pt>
                <c:pt idx="32062">
                  <c:v>74.279807580206395</c:v>
                </c:pt>
                <c:pt idx="32063">
                  <c:v>74.282124335479907</c:v>
                </c:pt>
                <c:pt idx="32064">
                  <c:v>74.284441090753504</c:v>
                </c:pt>
                <c:pt idx="32065">
                  <c:v>74.286757846027001</c:v>
                </c:pt>
                <c:pt idx="32066">
                  <c:v>74.289074601300598</c:v>
                </c:pt>
                <c:pt idx="32067">
                  <c:v>74.291391356574096</c:v>
                </c:pt>
                <c:pt idx="32068">
                  <c:v>74.293708111847593</c:v>
                </c:pt>
                <c:pt idx="32069">
                  <c:v>74.296024867121204</c:v>
                </c:pt>
                <c:pt idx="32070">
                  <c:v>74.298341622394702</c:v>
                </c:pt>
                <c:pt idx="32071">
                  <c:v>74.300658377668299</c:v>
                </c:pt>
                <c:pt idx="32072">
                  <c:v>74.302975132941796</c:v>
                </c:pt>
                <c:pt idx="32073">
                  <c:v>74.305291888215294</c:v>
                </c:pt>
                <c:pt idx="32074">
                  <c:v>74.307608643488905</c:v>
                </c:pt>
                <c:pt idx="32075">
                  <c:v>74.309925398762402</c:v>
                </c:pt>
                <c:pt idx="32076">
                  <c:v>74.312242154035999</c:v>
                </c:pt>
                <c:pt idx="32077">
                  <c:v>74.314558909309497</c:v>
                </c:pt>
                <c:pt idx="32078">
                  <c:v>74.316875664582994</c:v>
                </c:pt>
                <c:pt idx="32079">
                  <c:v>74.319192419856606</c:v>
                </c:pt>
                <c:pt idx="32080">
                  <c:v>74.321509175130103</c:v>
                </c:pt>
                <c:pt idx="32081">
                  <c:v>74.3238259304037</c:v>
                </c:pt>
                <c:pt idx="32082">
                  <c:v>74.326142685677198</c:v>
                </c:pt>
                <c:pt idx="32083">
                  <c:v>74.328459440950695</c:v>
                </c:pt>
                <c:pt idx="32084">
                  <c:v>74.330776196224306</c:v>
                </c:pt>
                <c:pt idx="32085">
                  <c:v>74.333092951497804</c:v>
                </c:pt>
                <c:pt idx="32086">
                  <c:v>74.335409706771401</c:v>
                </c:pt>
                <c:pt idx="32087">
                  <c:v>74.337726462044898</c:v>
                </c:pt>
                <c:pt idx="32088">
                  <c:v>74.340043217318396</c:v>
                </c:pt>
                <c:pt idx="32089">
                  <c:v>74.342359972592007</c:v>
                </c:pt>
                <c:pt idx="32090">
                  <c:v>74.344676727865505</c:v>
                </c:pt>
                <c:pt idx="32091">
                  <c:v>74.346993483139101</c:v>
                </c:pt>
                <c:pt idx="32092">
                  <c:v>74.349310238412599</c:v>
                </c:pt>
                <c:pt idx="32093">
                  <c:v>74.351626993686097</c:v>
                </c:pt>
                <c:pt idx="32094">
                  <c:v>74.353943748959693</c:v>
                </c:pt>
                <c:pt idx="32095">
                  <c:v>74.356260504233205</c:v>
                </c:pt>
                <c:pt idx="32096">
                  <c:v>74.358577259506802</c:v>
                </c:pt>
                <c:pt idx="32097">
                  <c:v>74.3608940147803</c:v>
                </c:pt>
                <c:pt idx="32098">
                  <c:v>74.363210770053797</c:v>
                </c:pt>
                <c:pt idx="32099">
                  <c:v>74.365527525327394</c:v>
                </c:pt>
                <c:pt idx="32100">
                  <c:v>74.367844280600906</c:v>
                </c:pt>
                <c:pt idx="32101">
                  <c:v>74.370161035874503</c:v>
                </c:pt>
                <c:pt idx="32102">
                  <c:v>74.372477791148</c:v>
                </c:pt>
                <c:pt idx="32103">
                  <c:v>74.374794546421498</c:v>
                </c:pt>
                <c:pt idx="32104">
                  <c:v>74.377111301695095</c:v>
                </c:pt>
                <c:pt idx="32105">
                  <c:v>74.379428056968607</c:v>
                </c:pt>
                <c:pt idx="32106">
                  <c:v>74.381744812242204</c:v>
                </c:pt>
                <c:pt idx="32107">
                  <c:v>74.384061567515701</c:v>
                </c:pt>
                <c:pt idx="32108">
                  <c:v>74.386378322789199</c:v>
                </c:pt>
                <c:pt idx="32109">
                  <c:v>74.388695078062796</c:v>
                </c:pt>
                <c:pt idx="32110">
                  <c:v>74.391011833336293</c:v>
                </c:pt>
                <c:pt idx="32111">
                  <c:v>74.393328588609904</c:v>
                </c:pt>
                <c:pt idx="32112">
                  <c:v>74.395645343883402</c:v>
                </c:pt>
                <c:pt idx="32113">
                  <c:v>74.397962099156899</c:v>
                </c:pt>
                <c:pt idx="32114">
                  <c:v>74.400278854430496</c:v>
                </c:pt>
                <c:pt idx="32115">
                  <c:v>74.402595609703994</c:v>
                </c:pt>
                <c:pt idx="32116">
                  <c:v>74.404912364977605</c:v>
                </c:pt>
                <c:pt idx="32117">
                  <c:v>74.407229120251102</c:v>
                </c:pt>
                <c:pt idx="32118">
                  <c:v>74.4095458755246</c:v>
                </c:pt>
                <c:pt idx="32119">
                  <c:v>74.411862630798197</c:v>
                </c:pt>
                <c:pt idx="32120">
                  <c:v>74.414179386071694</c:v>
                </c:pt>
                <c:pt idx="32121">
                  <c:v>74.416496141345306</c:v>
                </c:pt>
                <c:pt idx="32122">
                  <c:v>74.418812896618803</c:v>
                </c:pt>
                <c:pt idx="32123">
                  <c:v>74.421129651892301</c:v>
                </c:pt>
                <c:pt idx="32124">
                  <c:v>74.423446407165898</c:v>
                </c:pt>
                <c:pt idx="32125">
                  <c:v>74.425763162439395</c:v>
                </c:pt>
                <c:pt idx="32126">
                  <c:v>74.428079917713006</c:v>
                </c:pt>
                <c:pt idx="32127">
                  <c:v>74.430396672986504</c:v>
                </c:pt>
                <c:pt idx="32128">
                  <c:v>74.432713428260001</c:v>
                </c:pt>
                <c:pt idx="32129">
                  <c:v>74.435030183533598</c:v>
                </c:pt>
                <c:pt idx="32130">
                  <c:v>74.437346938807096</c:v>
                </c:pt>
                <c:pt idx="32131">
                  <c:v>74.439663694080707</c:v>
                </c:pt>
                <c:pt idx="32132">
                  <c:v>74.441980449354205</c:v>
                </c:pt>
                <c:pt idx="32133">
                  <c:v>74.444297204627702</c:v>
                </c:pt>
                <c:pt idx="32134">
                  <c:v>74.446613959901299</c:v>
                </c:pt>
                <c:pt idx="32135">
                  <c:v>74.448930715174797</c:v>
                </c:pt>
                <c:pt idx="32136">
                  <c:v>74.451247470448394</c:v>
                </c:pt>
                <c:pt idx="32137">
                  <c:v>74.453564225721905</c:v>
                </c:pt>
                <c:pt idx="32138">
                  <c:v>74.455880980995502</c:v>
                </c:pt>
                <c:pt idx="32139">
                  <c:v>74.458197736269</c:v>
                </c:pt>
                <c:pt idx="32140">
                  <c:v>74.460514491542497</c:v>
                </c:pt>
                <c:pt idx="32141">
                  <c:v>74.462831246816094</c:v>
                </c:pt>
                <c:pt idx="32142">
                  <c:v>74.465148002089606</c:v>
                </c:pt>
                <c:pt idx="32143">
                  <c:v>74.467464757363203</c:v>
                </c:pt>
                <c:pt idx="32144">
                  <c:v>74.4697815126367</c:v>
                </c:pt>
                <c:pt idx="32145">
                  <c:v>74.472098267910198</c:v>
                </c:pt>
                <c:pt idx="32146">
                  <c:v>74.474415023183795</c:v>
                </c:pt>
                <c:pt idx="32147">
                  <c:v>74.476731778457307</c:v>
                </c:pt>
                <c:pt idx="32148">
                  <c:v>74.479048533730904</c:v>
                </c:pt>
                <c:pt idx="32149">
                  <c:v>74.481365289004401</c:v>
                </c:pt>
                <c:pt idx="32150">
                  <c:v>74.483682044277899</c:v>
                </c:pt>
                <c:pt idx="32151">
                  <c:v>74.485998799551496</c:v>
                </c:pt>
                <c:pt idx="32152">
                  <c:v>74.488315554824993</c:v>
                </c:pt>
                <c:pt idx="32153">
                  <c:v>74.490632310098604</c:v>
                </c:pt>
                <c:pt idx="32154">
                  <c:v>74.492949065372102</c:v>
                </c:pt>
                <c:pt idx="32155">
                  <c:v>74.495265820645599</c:v>
                </c:pt>
                <c:pt idx="32156">
                  <c:v>74.497582575919196</c:v>
                </c:pt>
                <c:pt idx="32157">
                  <c:v>74.499899331192694</c:v>
                </c:pt>
                <c:pt idx="32158">
                  <c:v>74.502216086466305</c:v>
                </c:pt>
                <c:pt idx="32159">
                  <c:v>74.504532841739803</c:v>
                </c:pt>
                <c:pt idx="32160">
                  <c:v>74.5068495970133</c:v>
                </c:pt>
                <c:pt idx="32161">
                  <c:v>74.509166352286897</c:v>
                </c:pt>
                <c:pt idx="32162">
                  <c:v>74.511483107560395</c:v>
                </c:pt>
                <c:pt idx="32163">
                  <c:v>74.513799862834006</c:v>
                </c:pt>
                <c:pt idx="32164">
                  <c:v>74.516116618107503</c:v>
                </c:pt>
                <c:pt idx="32165">
                  <c:v>74.518433373381001</c:v>
                </c:pt>
                <c:pt idx="32166">
                  <c:v>74.520750128654598</c:v>
                </c:pt>
                <c:pt idx="32167">
                  <c:v>74.523066883928095</c:v>
                </c:pt>
                <c:pt idx="32168">
                  <c:v>74.525383639201706</c:v>
                </c:pt>
                <c:pt idx="32169">
                  <c:v>74.527700394475204</c:v>
                </c:pt>
                <c:pt idx="32170">
                  <c:v>74.530017149748701</c:v>
                </c:pt>
                <c:pt idx="32171">
                  <c:v>74.532333905022298</c:v>
                </c:pt>
                <c:pt idx="32172">
                  <c:v>74.534650660295796</c:v>
                </c:pt>
                <c:pt idx="32173">
                  <c:v>74.536967415569407</c:v>
                </c:pt>
                <c:pt idx="32174">
                  <c:v>74.539284170842905</c:v>
                </c:pt>
                <c:pt idx="32175">
                  <c:v>74.541600926116402</c:v>
                </c:pt>
                <c:pt idx="32176">
                  <c:v>74.543917681389999</c:v>
                </c:pt>
                <c:pt idx="32177">
                  <c:v>74.546234436663497</c:v>
                </c:pt>
                <c:pt idx="32178">
                  <c:v>74.548551191937094</c:v>
                </c:pt>
                <c:pt idx="32179">
                  <c:v>74.550867947210605</c:v>
                </c:pt>
                <c:pt idx="32180">
                  <c:v>74.553184702484103</c:v>
                </c:pt>
                <c:pt idx="32181">
                  <c:v>74.5555014577577</c:v>
                </c:pt>
                <c:pt idx="32182">
                  <c:v>74.557818213031197</c:v>
                </c:pt>
                <c:pt idx="32183">
                  <c:v>74.560134968304794</c:v>
                </c:pt>
                <c:pt idx="32184">
                  <c:v>74.562451723578306</c:v>
                </c:pt>
                <c:pt idx="32185">
                  <c:v>74.564768478851803</c:v>
                </c:pt>
                <c:pt idx="32186">
                  <c:v>74.5670852341254</c:v>
                </c:pt>
                <c:pt idx="32187">
                  <c:v>74.569401989398898</c:v>
                </c:pt>
                <c:pt idx="32188">
                  <c:v>74.571718744672495</c:v>
                </c:pt>
                <c:pt idx="32189">
                  <c:v>74.574035499946007</c:v>
                </c:pt>
                <c:pt idx="32190">
                  <c:v>74.576352255219504</c:v>
                </c:pt>
                <c:pt idx="32191">
                  <c:v>74.578669010493101</c:v>
                </c:pt>
                <c:pt idx="32192">
                  <c:v>74.580985765766599</c:v>
                </c:pt>
                <c:pt idx="32193">
                  <c:v>74.583302521040196</c:v>
                </c:pt>
                <c:pt idx="32194">
                  <c:v>74.585619276313693</c:v>
                </c:pt>
                <c:pt idx="32195">
                  <c:v>74.587936031587205</c:v>
                </c:pt>
                <c:pt idx="32196">
                  <c:v>74.590252786860802</c:v>
                </c:pt>
                <c:pt idx="32197">
                  <c:v>74.592569542134299</c:v>
                </c:pt>
                <c:pt idx="32198">
                  <c:v>74.594886297407896</c:v>
                </c:pt>
                <c:pt idx="32199">
                  <c:v>74.597203052681394</c:v>
                </c:pt>
                <c:pt idx="32200">
                  <c:v>74.599519807954906</c:v>
                </c:pt>
                <c:pt idx="32201">
                  <c:v>74.601836563228503</c:v>
                </c:pt>
                <c:pt idx="32202">
                  <c:v>74.604153318502</c:v>
                </c:pt>
                <c:pt idx="32203">
                  <c:v>74.606470073775597</c:v>
                </c:pt>
                <c:pt idx="32204">
                  <c:v>74.608786829049095</c:v>
                </c:pt>
                <c:pt idx="32205">
                  <c:v>74.611103584322606</c:v>
                </c:pt>
                <c:pt idx="32206">
                  <c:v>74.613420339596203</c:v>
                </c:pt>
                <c:pt idx="32207">
                  <c:v>74.615737094869701</c:v>
                </c:pt>
                <c:pt idx="32208">
                  <c:v>74.618053850143298</c:v>
                </c:pt>
                <c:pt idx="32209">
                  <c:v>74.620370605416795</c:v>
                </c:pt>
                <c:pt idx="32210">
                  <c:v>74.622687360690307</c:v>
                </c:pt>
                <c:pt idx="32211">
                  <c:v>74.625004115963904</c:v>
                </c:pt>
                <c:pt idx="32212">
                  <c:v>74.627320871237401</c:v>
                </c:pt>
                <c:pt idx="32213">
                  <c:v>74.629637626510998</c:v>
                </c:pt>
                <c:pt idx="32214">
                  <c:v>74.631954381784496</c:v>
                </c:pt>
                <c:pt idx="32215">
                  <c:v>74.634271137057993</c:v>
                </c:pt>
                <c:pt idx="32216">
                  <c:v>74.636587892331605</c:v>
                </c:pt>
                <c:pt idx="32217">
                  <c:v>74.638904647605102</c:v>
                </c:pt>
                <c:pt idx="32218">
                  <c:v>74.641221402878699</c:v>
                </c:pt>
                <c:pt idx="32219">
                  <c:v>74.643538158152197</c:v>
                </c:pt>
                <c:pt idx="32220">
                  <c:v>74.645854913425694</c:v>
                </c:pt>
                <c:pt idx="32221">
                  <c:v>74.648171668699305</c:v>
                </c:pt>
                <c:pt idx="32222">
                  <c:v>74.650488423972803</c:v>
                </c:pt>
                <c:pt idx="32223">
                  <c:v>74.6528051792464</c:v>
                </c:pt>
                <c:pt idx="32224">
                  <c:v>74.655121934519897</c:v>
                </c:pt>
                <c:pt idx="32225">
                  <c:v>74.657438689793395</c:v>
                </c:pt>
                <c:pt idx="32226">
                  <c:v>74.659755445067006</c:v>
                </c:pt>
                <c:pt idx="32227">
                  <c:v>74.662072200340504</c:v>
                </c:pt>
                <c:pt idx="32228">
                  <c:v>74.6643889556141</c:v>
                </c:pt>
                <c:pt idx="32229">
                  <c:v>74.666705710887598</c:v>
                </c:pt>
                <c:pt idx="32230">
                  <c:v>74.669022466161096</c:v>
                </c:pt>
                <c:pt idx="32231">
                  <c:v>74.671339221434707</c:v>
                </c:pt>
                <c:pt idx="32232">
                  <c:v>74.673655976708204</c:v>
                </c:pt>
                <c:pt idx="32233">
                  <c:v>74.675972731981801</c:v>
                </c:pt>
                <c:pt idx="32234">
                  <c:v>74.678289487255299</c:v>
                </c:pt>
                <c:pt idx="32235">
                  <c:v>74.680606242528796</c:v>
                </c:pt>
                <c:pt idx="32236">
                  <c:v>74.682922997802393</c:v>
                </c:pt>
                <c:pt idx="32237">
                  <c:v>74.685239753075905</c:v>
                </c:pt>
                <c:pt idx="32238">
                  <c:v>74.687556508349502</c:v>
                </c:pt>
                <c:pt idx="32239">
                  <c:v>74.689873263622999</c:v>
                </c:pt>
                <c:pt idx="32240">
                  <c:v>74.692190018896497</c:v>
                </c:pt>
                <c:pt idx="32241">
                  <c:v>74.694506774170094</c:v>
                </c:pt>
                <c:pt idx="32242">
                  <c:v>74.696823529443606</c:v>
                </c:pt>
                <c:pt idx="32243">
                  <c:v>74.699140284717203</c:v>
                </c:pt>
                <c:pt idx="32244">
                  <c:v>74.7014570399907</c:v>
                </c:pt>
                <c:pt idx="32245">
                  <c:v>74.703773795264198</c:v>
                </c:pt>
                <c:pt idx="32246">
                  <c:v>74.706090550537795</c:v>
                </c:pt>
                <c:pt idx="32247">
                  <c:v>74.708407305811306</c:v>
                </c:pt>
                <c:pt idx="32248">
                  <c:v>74.710724061084903</c:v>
                </c:pt>
                <c:pt idx="32249">
                  <c:v>74.713040816358401</c:v>
                </c:pt>
                <c:pt idx="32250">
                  <c:v>74.715357571631898</c:v>
                </c:pt>
                <c:pt idx="32251">
                  <c:v>74.717674326905495</c:v>
                </c:pt>
                <c:pt idx="32252">
                  <c:v>74.719991082179007</c:v>
                </c:pt>
                <c:pt idx="32253">
                  <c:v>74.722307837452604</c:v>
                </c:pt>
                <c:pt idx="32254">
                  <c:v>74.724624592726101</c:v>
                </c:pt>
                <c:pt idx="32255">
                  <c:v>74.726941347999599</c:v>
                </c:pt>
                <c:pt idx="32256">
                  <c:v>74.729258103273196</c:v>
                </c:pt>
                <c:pt idx="32257">
                  <c:v>74.731574858546693</c:v>
                </c:pt>
                <c:pt idx="32258">
                  <c:v>74.733891613820305</c:v>
                </c:pt>
                <c:pt idx="32259">
                  <c:v>74.736208369093802</c:v>
                </c:pt>
                <c:pt idx="32260">
                  <c:v>74.7385251243673</c:v>
                </c:pt>
                <c:pt idx="32261">
                  <c:v>74.740841879640897</c:v>
                </c:pt>
                <c:pt idx="32262">
                  <c:v>74.743158634914394</c:v>
                </c:pt>
                <c:pt idx="32263">
                  <c:v>74.745475390188005</c:v>
                </c:pt>
                <c:pt idx="32264">
                  <c:v>74.747792145461503</c:v>
                </c:pt>
                <c:pt idx="32265">
                  <c:v>74.750108900735</c:v>
                </c:pt>
                <c:pt idx="32266">
                  <c:v>74.752425656008597</c:v>
                </c:pt>
                <c:pt idx="32267">
                  <c:v>74.754742411282095</c:v>
                </c:pt>
                <c:pt idx="32268">
                  <c:v>74.757059166555706</c:v>
                </c:pt>
                <c:pt idx="32269">
                  <c:v>74.759375921829204</c:v>
                </c:pt>
                <c:pt idx="32270">
                  <c:v>74.761692677102701</c:v>
                </c:pt>
                <c:pt idx="32271">
                  <c:v>74.764009432376298</c:v>
                </c:pt>
                <c:pt idx="32272">
                  <c:v>74.766326187649796</c:v>
                </c:pt>
                <c:pt idx="32273">
                  <c:v>74.768642942923407</c:v>
                </c:pt>
                <c:pt idx="32274">
                  <c:v>74.770959698196904</c:v>
                </c:pt>
                <c:pt idx="32275">
                  <c:v>74.773276453470402</c:v>
                </c:pt>
                <c:pt idx="32276">
                  <c:v>74.775593208743999</c:v>
                </c:pt>
                <c:pt idx="32277">
                  <c:v>74.777909964017496</c:v>
                </c:pt>
                <c:pt idx="32278">
                  <c:v>74.780226719291093</c:v>
                </c:pt>
                <c:pt idx="32279">
                  <c:v>74.782543474564605</c:v>
                </c:pt>
                <c:pt idx="32280">
                  <c:v>74.784860229838202</c:v>
                </c:pt>
                <c:pt idx="32281">
                  <c:v>74.787176985111699</c:v>
                </c:pt>
                <c:pt idx="32282">
                  <c:v>74.789493740385197</c:v>
                </c:pt>
                <c:pt idx="32283">
                  <c:v>74.791810495658794</c:v>
                </c:pt>
                <c:pt idx="32284">
                  <c:v>74.794127250932306</c:v>
                </c:pt>
                <c:pt idx="32285">
                  <c:v>74.796444006205903</c:v>
                </c:pt>
                <c:pt idx="32286">
                  <c:v>74.7987607614794</c:v>
                </c:pt>
                <c:pt idx="32287">
                  <c:v>74.801077516752898</c:v>
                </c:pt>
                <c:pt idx="32288">
                  <c:v>74.803394272026495</c:v>
                </c:pt>
                <c:pt idx="32289">
                  <c:v>74.805711027300006</c:v>
                </c:pt>
                <c:pt idx="32290">
                  <c:v>74.808027782573603</c:v>
                </c:pt>
                <c:pt idx="32291">
                  <c:v>74.810344537847101</c:v>
                </c:pt>
                <c:pt idx="32292">
                  <c:v>74.812661293120598</c:v>
                </c:pt>
                <c:pt idx="32293">
                  <c:v>74.814978048394195</c:v>
                </c:pt>
                <c:pt idx="32294">
                  <c:v>74.817294803667707</c:v>
                </c:pt>
                <c:pt idx="32295">
                  <c:v>74.819611558941304</c:v>
                </c:pt>
                <c:pt idx="32296">
                  <c:v>74.821928314214802</c:v>
                </c:pt>
                <c:pt idx="32297">
                  <c:v>74.824245069488299</c:v>
                </c:pt>
                <c:pt idx="32298">
                  <c:v>74.826561824761896</c:v>
                </c:pt>
                <c:pt idx="32299">
                  <c:v>74.828878580035393</c:v>
                </c:pt>
                <c:pt idx="32300">
                  <c:v>74.831195335309005</c:v>
                </c:pt>
                <c:pt idx="32301">
                  <c:v>74.833512090582502</c:v>
                </c:pt>
                <c:pt idx="32302">
                  <c:v>74.835828845856</c:v>
                </c:pt>
                <c:pt idx="32303">
                  <c:v>74.838145601129597</c:v>
                </c:pt>
                <c:pt idx="32304">
                  <c:v>74.840462356403094</c:v>
                </c:pt>
                <c:pt idx="32305">
                  <c:v>74.842779111676705</c:v>
                </c:pt>
                <c:pt idx="32306">
                  <c:v>74.845095866950203</c:v>
                </c:pt>
                <c:pt idx="32307">
                  <c:v>74.8474126222237</c:v>
                </c:pt>
                <c:pt idx="32308">
                  <c:v>74.849729377497297</c:v>
                </c:pt>
                <c:pt idx="32309">
                  <c:v>74.852046132770795</c:v>
                </c:pt>
                <c:pt idx="32310">
                  <c:v>74.854362888044406</c:v>
                </c:pt>
                <c:pt idx="32311">
                  <c:v>74.856679643317904</c:v>
                </c:pt>
                <c:pt idx="32312">
                  <c:v>74.858996398591401</c:v>
                </c:pt>
                <c:pt idx="32313">
                  <c:v>74.861313153864998</c:v>
                </c:pt>
                <c:pt idx="32314">
                  <c:v>74.863629909138496</c:v>
                </c:pt>
                <c:pt idx="32315">
                  <c:v>74.865946664412107</c:v>
                </c:pt>
                <c:pt idx="32316">
                  <c:v>74.868263419685604</c:v>
                </c:pt>
                <c:pt idx="32317">
                  <c:v>74.870580174959102</c:v>
                </c:pt>
                <c:pt idx="32318">
                  <c:v>74.872896930232699</c:v>
                </c:pt>
                <c:pt idx="32319">
                  <c:v>74.875213685506196</c:v>
                </c:pt>
                <c:pt idx="32320">
                  <c:v>74.877530440779793</c:v>
                </c:pt>
                <c:pt idx="32321">
                  <c:v>74.879847196053305</c:v>
                </c:pt>
                <c:pt idx="32322">
                  <c:v>74.882163951326802</c:v>
                </c:pt>
                <c:pt idx="32323">
                  <c:v>74.884480706600399</c:v>
                </c:pt>
                <c:pt idx="32324">
                  <c:v>74.886797461873897</c:v>
                </c:pt>
                <c:pt idx="32325">
                  <c:v>74.889114217147494</c:v>
                </c:pt>
                <c:pt idx="32326">
                  <c:v>74.891430972421006</c:v>
                </c:pt>
                <c:pt idx="32327">
                  <c:v>74.893747727694503</c:v>
                </c:pt>
                <c:pt idx="32328">
                  <c:v>74.8960644829681</c:v>
                </c:pt>
                <c:pt idx="32329">
                  <c:v>74.898381238241598</c:v>
                </c:pt>
                <c:pt idx="32330">
                  <c:v>74.900697993515195</c:v>
                </c:pt>
                <c:pt idx="32331">
                  <c:v>74.903014748788706</c:v>
                </c:pt>
                <c:pt idx="32332">
                  <c:v>74.905331504062204</c:v>
                </c:pt>
                <c:pt idx="32333">
                  <c:v>74.907648259335801</c:v>
                </c:pt>
                <c:pt idx="32334">
                  <c:v>74.909965014609298</c:v>
                </c:pt>
                <c:pt idx="32335">
                  <c:v>74.912281769882895</c:v>
                </c:pt>
                <c:pt idx="32336">
                  <c:v>74.914598525156407</c:v>
                </c:pt>
                <c:pt idx="32337">
                  <c:v>74.916915280429905</c:v>
                </c:pt>
                <c:pt idx="32338">
                  <c:v>74.919232035703502</c:v>
                </c:pt>
                <c:pt idx="32339">
                  <c:v>74.921548790976999</c:v>
                </c:pt>
                <c:pt idx="32340">
                  <c:v>74.923865546250596</c:v>
                </c:pt>
                <c:pt idx="32341">
                  <c:v>74.926182301524094</c:v>
                </c:pt>
                <c:pt idx="32342">
                  <c:v>74.928499056797605</c:v>
                </c:pt>
                <c:pt idx="32343">
                  <c:v>74.930815812071202</c:v>
                </c:pt>
                <c:pt idx="32344">
                  <c:v>74.9331325673447</c:v>
                </c:pt>
                <c:pt idx="32345">
                  <c:v>74.935449322618297</c:v>
                </c:pt>
                <c:pt idx="32346">
                  <c:v>74.937766077891794</c:v>
                </c:pt>
                <c:pt idx="32347">
                  <c:v>74.940082833165306</c:v>
                </c:pt>
                <c:pt idx="32348">
                  <c:v>74.942399588438903</c:v>
                </c:pt>
                <c:pt idx="32349">
                  <c:v>74.9447163437124</c:v>
                </c:pt>
                <c:pt idx="32350">
                  <c:v>74.947033098985997</c:v>
                </c:pt>
                <c:pt idx="32351">
                  <c:v>74.949349854259495</c:v>
                </c:pt>
                <c:pt idx="32352">
                  <c:v>74.951666609533007</c:v>
                </c:pt>
                <c:pt idx="32353">
                  <c:v>74.953983364806604</c:v>
                </c:pt>
                <c:pt idx="32354">
                  <c:v>74.956300120080101</c:v>
                </c:pt>
                <c:pt idx="32355">
                  <c:v>74.958616875353698</c:v>
                </c:pt>
                <c:pt idx="32356">
                  <c:v>74.960933630627196</c:v>
                </c:pt>
                <c:pt idx="32357">
                  <c:v>74.963250385900693</c:v>
                </c:pt>
                <c:pt idx="32358">
                  <c:v>74.965567141174304</c:v>
                </c:pt>
                <c:pt idx="32359">
                  <c:v>74.967883896447802</c:v>
                </c:pt>
                <c:pt idx="32360">
                  <c:v>74.970200651721399</c:v>
                </c:pt>
                <c:pt idx="32361">
                  <c:v>74.972517406994896</c:v>
                </c:pt>
                <c:pt idx="32362">
                  <c:v>74.974834162268394</c:v>
                </c:pt>
                <c:pt idx="32363">
                  <c:v>74.977150917542005</c:v>
                </c:pt>
                <c:pt idx="32364">
                  <c:v>74.979467672815503</c:v>
                </c:pt>
                <c:pt idx="32365">
                  <c:v>74.981784428089099</c:v>
                </c:pt>
                <c:pt idx="32366">
                  <c:v>74.984101183362597</c:v>
                </c:pt>
                <c:pt idx="32367">
                  <c:v>74.986417938636095</c:v>
                </c:pt>
                <c:pt idx="32368">
                  <c:v>74.988734693909706</c:v>
                </c:pt>
                <c:pt idx="32369">
                  <c:v>74.991051449183203</c:v>
                </c:pt>
                <c:pt idx="32370">
                  <c:v>74.9933682044568</c:v>
                </c:pt>
                <c:pt idx="32371">
                  <c:v>74.995684959730298</c:v>
                </c:pt>
                <c:pt idx="32372">
                  <c:v>74.998001715003795</c:v>
                </c:pt>
                <c:pt idx="32373">
                  <c:v>75.000318470277406</c:v>
                </c:pt>
                <c:pt idx="32374">
                  <c:v>75.002635225550904</c:v>
                </c:pt>
                <c:pt idx="32375">
                  <c:v>75.004951980824501</c:v>
                </c:pt>
                <c:pt idx="32376">
                  <c:v>75.007268736097998</c:v>
                </c:pt>
                <c:pt idx="32377">
                  <c:v>75.009585491371496</c:v>
                </c:pt>
                <c:pt idx="32378">
                  <c:v>75.011902246645107</c:v>
                </c:pt>
                <c:pt idx="32379">
                  <c:v>75.014219001918605</c:v>
                </c:pt>
                <c:pt idx="32380">
                  <c:v>75.016535757192202</c:v>
                </c:pt>
                <c:pt idx="32381">
                  <c:v>75.018852512465699</c:v>
                </c:pt>
                <c:pt idx="32382">
                  <c:v>75.021169267739197</c:v>
                </c:pt>
                <c:pt idx="32383">
                  <c:v>75.023486023012794</c:v>
                </c:pt>
                <c:pt idx="32384">
                  <c:v>75.025802778286305</c:v>
                </c:pt>
                <c:pt idx="32385">
                  <c:v>75.028119533559902</c:v>
                </c:pt>
                <c:pt idx="32386">
                  <c:v>75.0304362888334</c:v>
                </c:pt>
                <c:pt idx="32387">
                  <c:v>75.032753044106897</c:v>
                </c:pt>
                <c:pt idx="32388">
                  <c:v>75.035069799380494</c:v>
                </c:pt>
                <c:pt idx="32389">
                  <c:v>75.037386554654006</c:v>
                </c:pt>
                <c:pt idx="32390">
                  <c:v>75.039703309927603</c:v>
                </c:pt>
                <c:pt idx="32391">
                  <c:v>75.0420200652011</c:v>
                </c:pt>
                <c:pt idx="32392">
                  <c:v>75.044336820474598</c:v>
                </c:pt>
                <c:pt idx="32393">
                  <c:v>75.046653575748195</c:v>
                </c:pt>
                <c:pt idx="32394">
                  <c:v>75.048970331021707</c:v>
                </c:pt>
                <c:pt idx="32395">
                  <c:v>75.051287086295304</c:v>
                </c:pt>
                <c:pt idx="32396">
                  <c:v>75.053603841568801</c:v>
                </c:pt>
                <c:pt idx="32397">
                  <c:v>75.055920596842299</c:v>
                </c:pt>
                <c:pt idx="32398">
                  <c:v>75.058237352115896</c:v>
                </c:pt>
                <c:pt idx="32399">
                  <c:v>75.060554107389393</c:v>
                </c:pt>
                <c:pt idx="32400">
                  <c:v>75.062870862663004</c:v>
                </c:pt>
                <c:pt idx="32401">
                  <c:v>75.065187617936502</c:v>
                </c:pt>
                <c:pt idx="32402">
                  <c:v>75.067504373209999</c:v>
                </c:pt>
                <c:pt idx="32403">
                  <c:v>75.069821128483596</c:v>
                </c:pt>
                <c:pt idx="32404">
                  <c:v>75.072137883757094</c:v>
                </c:pt>
                <c:pt idx="32405">
                  <c:v>75.074454639030705</c:v>
                </c:pt>
                <c:pt idx="32406">
                  <c:v>75.076771394304203</c:v>
                </c:pt>
                <c:pt idx="32407">
                  <c:v>75.0790881495777</c:v>
                </c:pt>
                <c:pt idx="32408">
                  <c:v>75.081404904851297</c:v>
                </c:pt>
                <c:pt idx="32409">
                  <c:v>75.083721660124795</c:v>
                </c:pt>
                <c:pt idx="32410">
                  <c:v>75.086038415398406</c:v>
                </c:pt>
                <c:pt idx="32411">
                  <c:v>75.088355170671903</c:v>
                </c:pt>
                <c:pt idx="32412">
                  <c:v>75.090671925945401</c:v>
                </c:pt>
                <c:pt idx="32413">
                  <c:v>75.092988681218998</c:v>
                </c:pt>
                <c:pt idx="32414">
                  <c:v>75.095305436492495</c:v>
                </c:pt>
                <c:pt idx="32415">
                  <c:v>75.097622191766106</c:v>
                </c:pt>
                <c:pt idx="32416">
                  <c:v>75.099938947039604</c:v>
                </c:pt>
                <c:pt idx="32417">
                  <c:v>75.102255702313101</c:v>
                </c:pt>
                <c:pt idx="32418">
                  <c:v>75.104572457586698</c:v>
                </c:pt>
                <c:pt idx="32419">
                  <c:v>75.106889212860196</c:v>
                </c:pt>
                <c:pt idx="32420">
                  <c:v>75.109205968133793</c:v>
                </c:pt>
                <c:pt idx="32421">
                  <c:v>75.111522723407305</c:v>
                </c:pt>
                <c:pt idx="32422">
                  <c:v>75.113839478680802</c:v>
                </c:pt>
                <c:pt idx="32423">
                  <c:v>75.116156233954399</c:v>
                </c:pt>
                <c:pt idx="32424">
                  <c:v>75.118472989227897</c:v>
                </c:pt>
                <c:pt idx="32425">
                  <c:v>75.120789744501494</c:v>
                </c:pt>
                <c:pt idx="32426">
                  <c:v>75.123106499775005</c:v>
                </c:pt>
                <c:pt idx="32427">
                  <c:v>75.125423255048602</c:v>
                </c:pt>
                <c:pt idx="32428">
                  <c:v>75.1277400103221</c:v>
                </c:pt>
                <c:pt idx="32429">
                  <c:v>75.130056765595597</c:v>
                </c:pt>
                <c:pt idx="32430">
                  <c:v>75.132373520869194</c:v>
                </c:pt>
                <c:pt idx="32431">
                  <c:v>75.134690276142706</c:v>
                </c:pt>
                <c:pt idx="32432">
                  <c:v>75.137007031416303</c:v>
                </c:pt>
                <c:pt idx="32433">
                  <c:v>75.1393237866898</c:v>
                </c:pt>
                <c:pt idx="32434">
                  <c:v>75.141640541963298</c:v>
                </c:pt>
                <c:pt idx="32435">
                  <c:v>75.143957297236895</c:v>
                </c:pt>
                <c:pt idx="32436">
                  <c:v>75.146274052510407</c:v>
                </c:pt>
                <c:pt idx="32437">
                  <c:v>75.148590807784004</c:v>
                </c:pt>
                <c:pt idx="32438">
                  <c:v>75.150907563057501</c:v>
                </c:pt>
                <c:pt idx="32439">
                  <c:v>75.153224318330999</c:v>
                </c:pt>
                <c:pt idx="32440">
                  <c:v>75.155541073604596</c:v>
                </c:pt>
                <c:pt idx="32441">
                  <c:v>75.157857828878093</c:v>
                </c:pt>
                <c:pt idx="32442">
                  <c:v>75.160174584151704</c:v>
                </c:pt>
                <c:pt idx="32443">
                  <c:v>75.162491339425202</c:v>
                </c:pt>
                <c:pt idx="32444">
                  <c:v>75.164808094698699</c:v>
                </c:pt>
                <c:pt idx="32445">
                  <c:v>75.167124849972296</c:v>
                </c:pt>
                <c:pt idx="32446">
                  <c:v>75.169441605245794</c:v>
                </c:pt>
                <c:pt idx="32447">
                  <c:v>75.171758360519405</c:v>
                </c:pt>
                <c:pt idx="32448">
                  <c:v>75.174075115792903</c:v>
                </c:pt>
                <c:pt idx="32449">
                  <c:v>75.1763918710664</c:v>
                </c:pt>
                <c:pt idx="32450">
                  <c:v>75.178708626339997</c:v>
                </c:pt>
                <c:pt idx="32451">
                  <c:v>75.181025381613495</c:v>
                </c:pt>
                <c:pt idx="32452">
                  <c:v>75.183342136887106</c:v>
                </c:pt>
                <c:pt idx="32453">
                  <c:v>75.185658892160603</c:v>
                </c:pt>
                <c:pt idx="32454">
                  <c:v>75.187975647434101</c:v>
                </c:pt>
                <c:pt idx="32455">
                  <c:v>75.190292402707698</c:v>
                </c:pt>
                <c:pt idx="32456">
                  <c:v>75.192609157981195</c:v>
                </c:pt>
                <c:pt idx="32457">
                  <c:v>75.194925913254806</c:v>
                </c:pt>
                <c:pt idx="32458">
                  <c:v>75.197242668528304</c:v>
                </c:pt>
                <c:pt idx="32459">
                  <c:v>75.199559423801801</c:v>
                </c:pt>
                <c:pt idx="32460">
                  <c:v>75.201876179075398</c:v>
                </c:pt>
                <c:pt idx="32461">
                  <c:v>75.204192934348896</c:v>
                </c:pt>
                <c:pt idx="32462">
                  <c:v>75.206509689622493</c:v>
                </c:pt>
                <c:pt idx="32463">
                  <c:v>75.208826444896005</c:v>
                </c:pt>
                <c:pt idx="32464">
                  <c:v>75.211143200169502</c:v>
                </c:pt>
                <c:pt idx="32465">
                  <c:v>75.213459955443099</c:v>
                </c:pt>
                <c:pt idx="32466">
                  <c:v>75.215776710716597</c:v>
                </c:pt>
                <c:pt idx="32467">
                  <c:v>75.218093465990194</c:v>
                </c:pt>
                <c:pt idx="32468">
                  <c:v>75.220410221263705</c:v>
                </c:pt>
                <c:pt idx="32469">
                  <c:v>75.222726976537203</c:v>
                </c:pt>
                <c:pt idx="32470">
                  <c:v>75.2250437318108</c:v>
                </c:pt>
                <c:pt idx="32471">
                  <c:v>75.227360487084297</c:v>
                </c:pt>
                <c:pt idx="32472">
                  <c:v>75.229677242357894</c:v>
                </c:pt>
                <c:pt idx="32473">
                  <c:v>75.231993997631406</c:v>
                </c:pt>
                <c:pt idx="32474">
                  <c:v>75.234310752904904</c:v>
                </c:pt>
                <c:pt idx="32475">
                  <c:v>75.236627508178501</c:v>
                </c:pt>
                <c:pt idx="32476">
                  <c:v>75.238944263451998</c:v>
                </c:pt>
                <c:pt idx="32477">
                  <c:v>75.241261018725595</c:v>
                </c:pt>
                <c:pt idx="32478">
                  <c:v>75.243577773999107</c:v>
                </c:pt>
                <c:pt idx="32479">
                  <c:v>75.245894529272604</c:v>
                </c:pt>
                <c:pt idx="32480">
                  <c:v>75.248211284546201</c:v>
                </c:pt>
                <c:pt idx="32481">
                  <c:v>75.250528039819699</c:v>
                </c:pt>
                <c:pt idx="32482">
                  <c:v>75.252844795093296</c:v>
                </c:pt>
                <c:pt idx="32483">
                  <c:v>75.255161550366793</c:v>
                </c:pt>
                <c:pt idx="32484">
                  <c:v>75.257478305640305</c:v>
                </c:pt>
                <c:pt idx="32485">
                  <c:v>75.259795060913902</c:v>
                </c:pt>
                <c:pt idx="32486">
                  <c:v>75.262111816187399</c:v>
                </c:pt>
                <c:pt idx="32487">
                  <c:v>75.264428571460996</c:v>
                </c:pt>
                <c:pt idx="32488">
                  <c:v>75.266745326734494</c:v>
                </c:pt>
                <c:pt idx="32489">
                  <c:v>75.269062082008006</c:v>
                </c:pt>
                <c:pt idx="32490">
                  <c:v>75.271378837281603</c:v>
                </c:pt>
                <c:pt idx="32491">
                  <c:v>75.2736955925551</c:v>
                </c:pt>
                <c:pt idx="32492">
                  <c:v>75.276012347828697</c:v>
                </c:pt>
                <c:pt idx="32493">
                  <c:v>75.278329103102195</c:v>
                </c:pt>
                <c:pt idx="32494">
                  <c:v>75.280645858375706</c:v>
                </c:pt>
                <c:pt idx="32495">
                  <c:v>75.282962613649303</c:v>
                </c:pt>
                <c:pt idx="32496">
                  <c:v>75.285279368922801</c:v>
                </c:pt>
                <c:pt idx="32497">
                  <c:v>75.287596124196398</c:v>
                </c:pt>
                <c:pt idx="32498">
                  <c:v>75.289912879469895</c:v>
                </c:pt>
                <c:pt idx="32499">
                  <c:v>75.292229634743407</c:v>
                </c:pt>
                <c:pt idx="32500">
                  <c:v>75.294546390017004</c:v>
                </c:pt>
                <c:pt idx="32501">
                  <c:v>75.296863145290502</c:v>
                </c:pt>
                <c:pt idx="32502">
                  <c:v>75.299179900564098</c:v>
                </c:pt>
                <c:pt idx="32503">
                  <c:v>75.301496655837596</c:v>
                </c:pt>
                <c:pt idx="32504">
                  <c:v>75.303813411111094</c:v>
                </c:pt>
                <c:pt idx="32505">
                  <c:v>75.306130166384705</c:v>
                </c:pt>
                <c:pt idx="32506">
                  <c:v>75.308446921658202</c:v>
                </c:pt>
                <c:pt idx="32507">
                  <c:v>75.310763676931799</c:v>
                </c:pt>
                <c:pt idx="32508">
                  <c:v>75.313080432205297</c:v>
                </c:pt>
                <c:pt idx="32509">
                  <c:v>75.315397187478794</c:v>
                </c:pt>
                <c:pt idx="32510">
                  <c:v>75.317713942752405</c:v>
                </c:pt>
                <c:pt idx="32511">
                  <c:v>75.320030698025903</c:v>
                </c:pt>
                <c:pt idx="32512">
                  <c:v>75.3223474532995</c:v>
                </c:pt>
                <c:pt idx="32513">
                  <c:v>75.324664208572997</c:v>
                </c:pt>
                <c:pt idx="32514">
                  <c:v>75.326980963846495</c:v>
                </c:pt>
                <c:pt idx="32515">
                  <c:v>75.329297719120106</c:v>
                </c:pt>
                <c:pt idx="32516">
                  <c:v>75.331614474393604</c:v>
                </c:pt>
                <c:pt idx="32517">
                  <c:v>75.333931229667201</c:v>
                </c:pt>
                <c:pt idx="32518">
                  <c:v>75.336247984940698</c:v>
                </c:pt>
                <c:pt idx="32519">
                  <c:v>75.338564740214196</c:v>
                </c:pt>
                <c:pt idx="32520">
                  <c:v>75.340881495487807</c:v>
                </c:pt>
                <c:pt idx="32521">
                  <c:v>75.343198250761304</c:v>
                </c:pt>
                <c:pt idx="32522">
                  <c:v>75.345515006034901</c:v>
                </c:pt>
                <c:pt idx="32523">
                  <c:v>75.347831761308399</c:v>
                </c:pt>
                <c:pt idx="32524">
                  <c:v>75.350148516581896</c:v>
                </c:pt>
                <c:pt idx="32525">
                  <c:v>75.352465271855493</c:v>
                </c:pt>
                <c:pt idx="32526">
                  <c:v>75.354782027129005</c:v>
                </c:pt>
                <c:pt idx="32527">
                  <c:v>75.357098782402602</c:v>
                </c:pt>
                <c:pt idx="32528">
                  <c:v>75.359415537676099</c:v>
                </c:pt>
                <c:pt idx="32529">
                  <c:v>75.361732292949597</c:v>
                </c:pt>
                <c:pt idx="32530">
                  <c:v>75.364049048223194</c:v>
                </c:pt>
                <c:pt idx="32531">
                  <c:v>75.366365803496706</c:v>
                </c:pt>
                <c:pt idx="32532">
                  <c:v>75.368682558770303</c:v>
                </c:pt>
                <c:pt idx="32533">
                  <c:v>75.3709993140438</c:v>
                </c:pt>
                <c:pt idx="32534">
                  <c:v>75.373316069317298</c:v>
                </c:pt>
                <c:pt idx="32535">
                  <c:v>75.375632824590895</c:v>
                </c:pt>
                <c:pt idx="32536">
                  <c:v>75.377949579864406</c:v>
                </c:pt>
                <c:pt idx="32537">
                  <c:v>75.380266335138003</c:v>
                </c:pt>
                <c:pt idx="32538">
                  <c:v>75.382583090411501</c:v>
                </c:pt>
                <c:pt idx="32539">
                  <c:v>75.384899845684998</c:v>
                </c:pt>
                <c:pt idx="32540">
                  <c:v>75.387216600958595</c:v>
                </c:pt>
                <c:pt idx="32541">
                  <c:v>75.389533356232107</c:v>
                </c:pt>
                <c:pt idx="32542">
                  <c:v>75.391850111505704</c:v>
                </c:pt>
                <c:pt idx="32543">
                  <c:v>75.394166866779202</c:v>
                </c:pt>
                <c:pt idx="32544">
                  <c:v>75.396483622052699</c:v>
                </c:pt>
                <c:pt idx="32545">
                  <c:v>75.398800377326296</c:v>
                </c:pt>
                <c:pt idx="32546">
                  <c:v>75.401117132599794</c:v>
                </c:pt>
                <c:pt idx="32547">
                  <c:v>75.403433887873405</c:v>
                </c:pt>
                <c:pt idx="32548">
                  <c:v>75.405750643146902</c:v>
                </c:pt>
                <c:pt idx="32549">
                  <c:v>75.4080673984204</c:v>
                </c:pt>
                <c:pt idx="32550">
                  <c:v>75.410384153693997</c:v>
                </c:pt>
                <c:pt idx="32551">
                  <c:v>75.412700908967494</c:v>
                </c:pt>
                <c:pt idx="32552">
                  <c:v>75.415017664241105</c:v>
                </c:pt>
                <c:pt idx="32553">
                  <c:v>75.417334419514603</c:v>
                </c:pt>
                <c:pt idx="32554">
                  <c:v>75.4196511747881</c:v>
                </c:pt>
                <c:pt idx="32555">
                  <c:v>75.421967930061697</c:v>
                </c:pt>
                <c:pt idx="32556">
                  <c:v>75.424284685335195</c:v>
                </c:pt>
                <c:pt idx="32557">
                  <c:v>75.426601440608806</c:v>
                </c:pt>
                <c:pt idx="32558">
                  <c:v>75.428918195882304</c:v>
                </c:pt>
                <c:pt idx="32559">
                  <c:v>75.431234951155801</c:v>
                </c:pt>
                <c:pt idx="32560">
                  <c:v>75.433551706429398</c:v>
                </c:pt>
                <c:pt idx="32561">
                  <c:v>75.435868461702896</c:v>
                </c:pt>
                <c:pt idx="32562">
                  <c:v>75.438185216976507</c:v>
                </c:pt>
                <c:pt idx="32563">
                  <c:v>75.440501972250004</c:v>
                </c:pt>
                <c:pt idx="32564">
                  <c:v>75.442818727523502</c:v>
                </c:pt>
                <c:pt idx="32565">
                  <c:v>75.445135482797099</c:v>
                </c:pt>
                <c:pt idx="32566">
                  <c:v>75.447452238070596</c:v>
                </c:pt>
                <c:pt idx="32567">
                  <c:v>75.449768993344193</c:v>
                </c:pt>
                <c:pt idx="32568">
                  <c:v>75.452085748617705</c:v>
                </c:pt>
                <c:pt idx="32569">
                  <c:v>75.454402503891302</c:v>
                </c:pt>
                <c:pt idx="32570">
                  <c:v>75.456719259164799</c:v>
                </c:pt>
                <c:pt idx="32571">
                  <c:v>75.459036014438297</c:v>
                </c:pt>
                <c:pt idx="32572">
                  <c:v>75.461352769711894</c:v>
                </c:pt>
                <c:pt idx="32573">
                  <c:v>75.463669524985406</c:v>
                </c:pt>
                <c:pt idx="32574">
                  <c:v>75.465986280259003</c:v>
                </c:pt>
                <c:pt idx="32575">
                  <c:v>75.4683030355325</c:v>
                </c:pt>
                <c:pt idx="32576">
                  <c:v>75.470619790805998</c:v>
                </c:pt>
                <c:pt idx="32577">
                  <c:v>75.472936546079595</c:v>
                </c:pt>
                <c:pt idx="32578">
                  <c:v>75.475253301353106</c:v>
                </c:pt>
                <c:pt idx="32579">
                  <c:v>75.477570056626703</c:v>
                </c:pt>
                <c:pt idx="32580">
                  <c:v>75.479886811900201</c:v>
                </c:pt>
                <c:pt idx="32581">
                  <c:v>75.482203567173698</c:v>
                </c:pt>
                <c:pt idx="32582">
                  <c:v>75.484520322447295</c:v>
                </c:pt>
                <c:pt idx="32583">
                  <c:v>75.486837077720807</c:v>
                </c:pt>
                <c:pt idx="32584">
                  <c:v>75.489153832994404</c:v>
                </c:pt>
                <c:pt idx="32585">
                  <c:v>75.491470588267902</c:v>
                </c:pt>
                <c:pt idx="32586">
                  <c:v>75.493787343541399</c:v>
                </c:pt>
                <c:pt idx="32587">
                  <c:v>75.496104098814996</c:v>
                </c:pt>
                <c:pt idx="32588">
                  <c:v>75.498420854088494</c:v>
                </c:pt>
                <c:pt idx="32589">
                  <c:v>75.500737609362105</c:v>
                </c:pt>
                <c:pt idx="32590">
                  <c:v>75.503054364635602</c:v>
                </c:pt>
                <c:pt idx="32591">
                  <c:v>75.5053711199091</c:v>
                </c:pt>
                <c:pt idx="32592">
                  <c:v>75.507687875182697</c:v>
                </c:pt>
                <c:pt idx="32593">
                  <c:v>75.510004630456194</c:v>
                </c:pt>
                <c:pt idx="32594">
                  <c:v>75.512321385729805</c:v>
                </c:pt>
                <c:pt idx="32595">
                  <c:v>75.514638141003303</c:v>
                </c:pt>
                <c:pt idx="32596">
                  <c:v>75.5169548962768</c:v>
                </c:pt>
                <c:pt idx="32597">
                  <c:v>75.519271651550397</c:v>
                </c:pt>
                <c:pt idx="32598">
                  <c:v>75.521588406823895</c:v>
                </c:pt>
                <c:pt idx="32599">
                  <c:v>75.523905162097506</c:v>
                </c:pt>
                <c:pt idx="32600">
                  <c:v>75.526221917371004</c:v>
                </c:pt>
                <c:pt idx="32601">
                  <c:v>75.528538672644501</c:v>
                </c:pt>
                <c:pt idx="32602">
                  <c:v>75.530855427918098</c:v>
                </c:pt>
                <c:pt idx="32603">
                  <c:v>75.533172183191596</c:v>
                </c:pt>
                <c:pt idx="32604">
                  <c:v>75.535488938465207</c:v>
                </c:pt>
                <c:pt idx="32605">
                  <c:v>75.537805693738704</c:v>
                </c:pt>
                <c:pt idx="32606">
                  <c:v>75.540122449012202</c:v>
                </c:pt>
                <c:pt idx="32607">
                  <c:v>75.542439204285799</c:v>
                </c:pt>
                <c:pt idx="32608">
                  <c:v>75.544755959559296</c:v>
                </c:pt>
                <c:pt idx="32609">
                  <c:v>75.547072714832893</c:v>
                </c:pt>
                <c:pt idx="32610">
                  <c:v>75.549389470106405</c:v>
                </c:pt>
                <c:pt idx="32611">
                  <c:v>75.551706225379903</c:v>
                </c:pt>
                <c:pt idx="32612">
                  <c:v>75.5540229806535</c:v>
                </c:pt>
                <c:pt idx="32613">
                  <c:v>75.556339735926997</c:v>
                </c:pt>
                <c:pt idx="32614">
                  <c:v>75.558656491200594</c:v>
                </c:pt>
                <c:pt idx="32615">
                  <c:v>75.560973246474106</c:v>
                </c:pt>
                <c:pt idx="32616">
                  <c:v>75.563290001747603</c:v>
                </c:pt>
                <c:pt idx="32617">
                  <c:v>75.5656067570212</c:v>
                </c:pt>
                <c:pt idx="32618">
                  <c:v>75.567923512294698</c:v>
                </c:pt>
                <c:pt idx="32619">
                  <c:v>75.570240267568295</c:v>
                </c:pt>
                <c:pt idx="32620">
                  <c:v>75.572557022841806</c:v>
                </c:pt>
                <c:pt idx="32621">
                  <c:v>75.574873778115304</c:v>
                </c:pt>
                <c:pt idx="32622">
                  <c:v>75.577190533388901</c:v>
                </c:pt>
                <c:pt idx="32623">
                  <c:v>75.579507288662398</c:v>
                </c:pt>
                <c:pt idx="32624">
                  <c:v>75.581824043935995</c:v>
                </c:pt>
                <c:pt idx="32625">
                  <c:v>75.584140799209493</c:v>
                </c:pt>
                <c:pt idx="32626">
                  <c:v>75.586457554483005</c:v>
                </c:pt>
                <c:pt idx="32627">
                  <c:v>75.588774309756602</c:v>
                </c:pt>
                <c:pt idx="32628">
                  <c:v>75.591091065030099</c:v>
                </c:pt>
                <c:pt idx="32629">
                  <c:v>75.593407820303696</c:v>
                </c:pt>
                <c:pt idx="32630">
                  <c:v>75.595724575577194</c:v>
                </c:pt>
                <c:pt idx="32631">
                  <c:v>75.598041330850705</c:v>
                </c:pt>
                <c:pt idx="32632">
                  <c:v>75.600358086124302</c:v>
                </c:pt>
                <c:pt idx="32633">
                  <c:v>75.6026748413978</c:v>
                </c:pt>
                <c:pt idx="32634">
                  <c:v>75.604991596671397</c:v>
                </c:pt>
                <c:pt idx="32635">
                  <c:v>75.607308351944894</c:v>
                </c:pt>
                <c:pt idx="32636">
                  <c:v>75.609625107218406</c:v>
                </c:pt>
                <c:pt idx="32637">
                  <c:v>75.611941862492003</c:v>
                </c:pt>
                <c:pt idx="32638">
                  <c:v>75.614258617765501</c:v>
                </c:pt>
                <c:pt idx="32639">
                  <c:v>75.616575373039097</c:v>
                </c:pt>
                <c:pt idx="32640">
                  <c:v>75.618892128312595</c:v>
                </c:pt>
                <c:pt idx="32641">
                  <c:v>75.621208883586107</c:v>
                </c:pt>
                <c:pt idx="32642">
                  <c:v>75.623525638859704</c:v>
                </c:pt>
                <c:pt idx="32643">
                  <c:v>75.625842394133201</c:v>
                </c:pt>
                <c:pt idx="32644">
                  <c:v>75.628159149406798</c:v>
                </c:pt>
                <c:pt idx="32645">
                  <c:v>75.630475904680296</c:v>
                </c:pt>
                <c:pt idx="32646">
                  <c:v>75.632792659953793</c:v>
                </c:pt>
                <c:pt idx="32647">
                  <c:v>75.635109415227404</c:v>
                </c:pt>
                <c:pt idx="32648">
                  <c:v>75.637426170500902</c:v>
                </c:pt>
                <c:pt idx="32649">
                  <c:v>75.639742925774499</c:v>
                </c:pt>
                <c:pt idx="32650">
                  <c:v>75.642059681047996</c:v>
                </c:pt>
                <c:pt idx="32651">
                  <c:v>75.644376436321494</c:v>
                </c:pt>
                <c:pt idx="32652">
                  <c:v>75.646693191595105</c:v>
                </c:pt>
                <c:pt idx="32653">
                  <c:v>75.649009946868603</c:v>
                </c:pt>
                <c:pt idx="32654">
                  <c:v>75.6513267021422</c:v>
                </c:pt>
                <c:pt idx="32655">
                  <c:v>75.653643457415697</c:v>
                </c:pt>
                <c:pt idx="32656">
                  <c:v>75.655960212689195</c:v>
                </c:pt>
                <c:pt idx="32657">
                  <c:v>75.658276967962806</c:v>
                </c:pt>
                <c:pt idx="32658">
                  <c:v>75.660593723236303</c:v>
                </c:pt>
                <c:pt idx="32659">
                  <c:v>75.6629104785099</c:v>
                </c:pt>
                <c:pt idx="32660">
                  <c:v>75.665227233783398</c:v>
                </c:pt>
                <c:pt idx="32661">
                  <c:v>75.667543989056895</c:v>
                </c:pt>
                <c:pt idx="32662">
                  <c:v>75.669860744330506</c:v>
                </c:pt>
                <c:pt idx="32663">
                  <c:v>75.672177499604004</c:v>
                </c:pt>
                <c:pt idx="32664">
                  <c:v>75.674494254877601</c:v>
                </c:pt>
                <c:pt idx="32665">
                  <c:v>75.676811010151098</c:v>
                </c:pt>
                <c:pt idx="32666">
                  <c:v>75.679127765424596</c:v>
                </c:pt>
                <c:pt idx="32667">
                  <c:v>75.681444520698193</c:v>
                </c:pt>
                <c:pt idx="32668">
                  <c:v>75.683761275971705</c:v>
                </c:pt>
                <c:pt idx="32669">
                  <c:v>75.686078031245302</c:v>
                </c:pt>
                <c:pt idx="32670">
                  <c:v>75.688394786518799</c:v>
                </c:pt>
                <c:pt idx="32671">
                  <c:v>75.690711541792297</c:v>
                </c:pt>
                <c:pt idx="32672">
                  <c:v>75.693028297065894</c:v>
                </c:pt>
                <c:pt idx="32673">
                  <c:v>75.695345052339405</c:v>
                </c:pt>
                <c:pt idx="32674">
                  <c:v>75.697661807613002</c:v>
                </c:pt>
                <c:pt idx="32675">
                  <c:v>75.6999785628865</c:v>
                </c:pt>
                <c:pt idx="32676">
                  <c:v>75.702295318159997</c:v>
                </c:pt>
                <c:pt idx="32677">
                  <c:v>75.704612073433594</c:v>
                </c:pt>
                <c:pt idx="32678">
                  <c:v>75.706928828707106</c:v>
                </c:pt>
                <c:pt idx="32679">
                  <c:v>75.709245583980703</c:v>
                </c:pt>
                <c:pt idx="32680">
                  <c:v>75.711562339254201</c:v>
                </c:pt>
                <c:pt idx="32681">
                  <c:v>75.713879094527698</c:v>
                </c:pt>
                <c:pt idx="32682">
                  <c:v>75.716195849801295</c:v>
                </c:pt>
                <c:pt idx="32683">
                  <c:v>75.718512605074807</c:v>
                </c:pt>
                <c:pt idx="32684">
                  <c:v>75.720829360348404</c:v>
                </c:pt>
                <c:pt idx="32685">
                  <c:v>75.723146115621901</c:v>
                </c:pt>
                <c:pt idx="32686">
                  <c:v>75.725462870895399</c:v>
                </c:pt>
                <c:pt idx="32687">
                  <c:v>75.727779626168996</c:v>
                </c:pt>
                <c:pt idx="32688">
                  <c:v>75.730096381442493</c:v>
                </c:pt>
                <c:pt idx="32689">
                  <c:v>75.732413136716104</c:v>
                </c:pt>
                <c:pt idx="32690">
                  <c:v>75.734729891989602</c:v>
                </c:pt>
                <c:pt idx="32691">
                  <c:v>75.737046647263099</c:v>
                </c:pt>
                <c:pt idx="32692">
                  <c:v>75.739363402536696</c:v>
                </c:pt>
                <c:pt idx="32693">
                  <c:v>75.741680157810194</c:v>
                </c:pt>
                <c:pt idx="32694">
                  <c:v>75.743996913083805</c:v>
                </c:pt>
                <c:pt idx="32695">
                  <c:v>75.746313668357303</c:v>
                </c:pt>
                <c:pt idx="32696">
                  <c:v>75.7486304236308</c:v>
                </c:pt>
                <c:pt idx="32697">
                  <c:v>75.750947178904397</c:v>
                </c:pt>
                <c:pt idx="32698">
                  <c:v>75.753263934177895</c:v>
                </c:pt>
                <c:pt idx="32699">
                  <c:v>75.755580689451506</c:v>
                </c:pt>
                <c:pt idx="32700">
                  <c:v>75.757897444725003</c:v>
                </c:pt>
                <c:pt idx="32701">
                  <c:v>75.760214199998501</c:v>
                </c:pt>
                <c:pt idx="32702">
                  <c:v>75.762530955272098</c:v>
                </c:pt>
                <c:pt idx="32703">
                  <c:v>75.764847710545595</c:v>
                </c:pt>
                <c:pt idx="32704">
                  <c:v>75.767164465819206</c:v>
                </c:pt>
                <c:pt idx="32705">
                  <c:v>75.769481221092704</c:v>
                </c:pt>
                <c:pt idx="32706">
                  <c:v>75.771797976366202</c:v>
                </c:pt>
                <c:pt idx="32707">
                  <c:v>75.774114731639798</c:v>
                </c:pt>
                <c:pt idx="32708">
                  <c:v>75.776431486913296</c:v>
                </c:pt>
                <c:pt idx="32709">
                  <c:v>75.778748242186893</c:v>
                </c:pt>
                <c:pt idx="32710">
                  <c:v>75.781064997460405</c:v>
                </c:pt>
                <c:pt idx="32711">
                  <c:v>75.783381752733902</c:v>
                </c:pt>
                <c:pt idx="32712">
                  <c:v>75.785698508007499</c:v>
                </c:pt>
                <c:pt idx="32713">
                  <c:v>75.788015263280997</c:v>
                </c:pt>
                <c:pt idx="32714">
                  <c:v>75.790332018554594</c:v>
                </c:pt>
                <c:pt idx="32715">
                  <c:v>75.792648773828105</c:v>
                </c:pt>
                <c:pt idx="32716">
                  <c:v>75.794965529101702</c:v>
                </c:pt>
                <c:pt idx="32717">
                  <c:v>75.7972822843752</c:v>
                </c:pt>
                <c:pt idx="32718">
                  <c:v>75.799599039648697</c:v>
                </c:pt>
                <c:pt idx="32719">
                  <c:v>75.801915794922294</c:v>
                </c:pt>
                <c:pt idx="32720">
                  <c:v>75.804232550195806</c:v>
                </c:pt>
                <c:pt idx="32721">
                  <c:v>75.806549305469403</c:v>
                </c:pt>
                <c:pt idx="32722">
                  <c:v>75.808866060742901</c:v>
                </c:pt>
                <c:pt idx="32723">
                  <c:v>75.811182816016398</c:v>
                </c:pt>
                <c:pt idx="32724">
                  <c:v>75.813499571289995</c:v>
                </c:pt>
                <c:pt idx="32725">
                  <c:v>75.815816326563507</c:v>
                </c:pt>
                <c:pt idx="32726">
                  <c:v>75.818133081837104</c:v>
                </c:pt>
                <c:pt idx="32727">
                  <c:v>75.820449837110601</c:v>
                </c:pt>
                <c:pt idx="32728">
                  <c:v>75.822766592384099</c:v>
                </c:pt>
                <c:pt idx="32729">
                  <c:v>75.825083347657696</c:v>
                </c:pt>
                <c:pt idx="32730">
                  <c:v>75.827400102931193</c:v>
                </c:pt>
                <c:pt idx="32731">
                  <c:v>75.829716858204804</c:v>
                </c:pt>
                <c:pt idx="32732">
                  <c:v>75.832033613478302</c:v>
                </c:pt>
                <c:pt idx="32733">
                  <c:v>75.834350368751799</c:v>
                </c:pt>
                <c:pt idx="32734">
                  <c:v>75.836667124025396</c:v>
                </c:pt>
                <c:pt idx="32735">
                  <c:v>75.838983879298894</c:v>
                </c:pt>
                <c:pt idx="32736">
                  <c:v>75.841300634572505</c:v>
                </c:pt>
                <c:pt idx="32737">
                  <c:v>75.843617389846003</c:v>
                </c:pt>
                <c:pt idx="32738">
                  <c:v>75.8459341451195</c:v>
                </c:pt>
                <c:pt idx="32739">
                  <c:v>75.848250900393097</c:v>
                </c:pt>
                <c:pt idx="32740">
                  <c:v>75.850567655666595</c:v>
                </c:pt>
                <c:pt idx="32741">
                  <c:v>75.852884410940206</c:v>
                </c:pt>
                <c:pt idx="32742">
                  <c:v>75.855201166213703</c:v>
                </c:pt>
                <c:pt idx="32743">
                  <c:v>75.857517921487201</c:v>
                </c:pt>
                <c:pt idx="32744">
                  <c:v>75.859834676760798</c:v>
                </c:pt>
                <c:pt idx="32745">
                  <c:v>75.862151432034295</c:v>
                </c:pt>
                <c:pt idx="32746">
                  <c:v>75.864468187307907</c:v>
                </c:pt>
                <c:pt idx="32747">
                  <c:v>75.866784942581404</c:v>
                </c:pt>
                <c:pt idx="32748">
                  <c:v>75.869101697854902</c:v>
                </c:pt>
                <c:pt idx="32749">
                  <c:v>75.871418453128499</c:v>
                </c:pt>
                <c:pt idx="32750">
                  <c:v>75.873735208401996</c:v>
                </c:pt>
                <c:pt idx="32751">
                  <c:v>75.876051963675593</c:v>
                </c:pt>
                <c:pt idx="32752">
                  <c:v>75.878368718949105</c:v>
                </c:pt>
                <c:pt idx="32753">
                  <c:v>75.880685474222602</c:v>
                </c:pt>
                <c:pt idx="32754">
                  <c:v>75.883002229496199</c:v>
                </c:pt>
                <c:pt idx="32755">
                  <c:v>75.885318984769697</c:v>
                </c:pt>
                <c:pt idx="32756">
                  <c:v>75.887635740043294</c:v>
                </c:pt>
                <c:pt idx="32757">
                  <c:v>75.889952495316805</c:v>
                </c:pt>
                <c:pt idx="32758">
                  <c:v>75.892269250590303</c:v>
                </c:pt>
                <c:pt idx="32759">
                  <c:v>75.8945860058639</c:v>
                </c:pt>
                <c:pt idx="32760">
                  <c:v>75.896902761137397</c:v>
                </c:pt>
                <c:pt idx="32761">
                  <c:v>75.899219516410994</c:v>
                </c:pt>
                <c:pt idx="32762">
                  <c:v>75.901536271684506</c:v>
                </c:pt>
                <c:pt idx="32763">
                  <c:v>75.903853026958004</c:v>
                </c:pt>
                <c:pt idx="32764">
                  <c:v>75.906169782231601</c:v>
                </c:pt>
                <c:pt idx="32765">
                  <c:v>75.908486537505098</c:v>
                </c:pt>
                <c:pt idx="32766">
                  <c:v>75.910803292778695</c:v>
                </c:pt>
                <c:pt idx="32767">
                  <c:v>75.913120048052207</c:v>
                </c:pt>
                <c:pt idx="32768">
                  <c:v>75.915436803325704</c:v>
                </c:pt>
                <c:pt idx="32769">
                  <c:v>75.917753558599301</c:v>
                </c:pt>
                <c:pt idx="32770">
                  <c:v>75.920070313872799</c:v>
                </c:pt>
                <c:pt idx="32771">
                  <c:v>75.922387069146396</c:v>
                </c:pt>
                <c:pt idx="32772">
                  <c:v>75.924703824419893</c:v>
                </c:pt>
                <c:pt idx="32773">
                  <c:v>75.927020579693405</c:v>
                </c:pt>
                <c:pt idx="32774">
                  <c:v>75.929337334967002</c:v>
                </c:pt>
                <c:pt idx="32775">
                  <c:v>75.931654090240499</c:v>
                </c:pt>
                <c:pt idx="32776">
                  <c:v>75.933970845514096</c:v>
                </c:pt>
                <c:pt idx="32777">
                  <c:v>75.936287600787594</c:v>
                </c:pt>
                <c:pt idx="32778">
                  <c:v>75.938604356061106</c:v>
                </c:pt>
                <c:pt idx="32779">
                  <c:v>75.940921111334703</c:v>
                </c:pt>
                <c:pt idx="32780">
                  <c:v>75.9432378666082</c:v>
                </c:pt>
                <c:pt idx="32781">
                  <c:v>75.945554621881797</c:v>
                </c:pt>
                <c:pt idx="32782">
                  <c:v>75.947871377155295</c:v>
                </c:pt>
                <c:pt idx="32783">
                  <c:v>75.950188132428806</c:v>
                </c:pt>
                <c:pt idx="32784">
                  <c:v>75.952504887702403</c:v>
                </c:pt>
                <c:pt idx="32785">
                  <c:v>75.954821642975901</c:v>
                </c:pt>
                <c:pt idx="32786">
                  <c:v>75.957138398249498</c:v>
                </c:pt>
                <c:pt idx="32787">
                  <c:v>75.959455153522995</c:v>
                </c:pt>
                <c:pt idx="32788">
                  <c:v>75.961771908796507</c:v>
                </c:pt>
                <c:pt idx="32789">
                  <c:v>75.964088664070104</c:v>
                </c:pt>
                <c:pt idx="32790">
                  <c:v>75.966405419343602</c:v>
                </c:pt>
                <c:pt idx="32791">
                  <c:v>75.968722174617199</c:v>
                </c:pt>
                <c:pt idx="32792">
                  <c:v>75.971038929890696</c:v>
                </c:pt>
                <c:pt idx="32793">
                  <c:v>75.973355685164194</c:v>
                </c:pt>
                <c:pt idx="32794">
                  <c:v>75.975672440437805</c:v>
                </c:pt>
                <c:pt idx="32795">
                  <c:v>75.977989195711302</c:v>
                </c:pt>
                <c:pt idx="32796">
                  <c:v>75.980305950984899</c:v>
                </c:pt>
                <c:pt idx="32797">
                  <c:v>75.982622706258397</c:v>
                </c:pt>
                <c:pt idx="32798">
                  <c:v>75.984939461531894</c:v>
                </c:pt>
                <c:pt idx="32799">
                  <c:v>75.987256216805505</c:v>
                </c:pt>
                <c:pt idx="32800">
                  <c:v>75.989572972079003</c:v>
                </c:pt>
                <c:pt idx="32801">
                  <c:v>75.9918897273526</c:v>
                </c:pt>
                <c:pt idx="32802">
                  <c:v>75.994206482626097</c:v>
                </c:pt>
                <c:pt idx="32803">
                  <c:v>75.996523237899595</c:v>
                </c:pt>
                <c:pt idx="32804">
                  <c:v>75.998839993173206</c:v>
                </c:pt>
                <c:pt idx="32805">
                  <c:v>76.001156748446704</c:v>
                </c:pt>
                <c:pt idx="32806">
                  <c:v>76.003473503720301</c:v>
                </c:pt>
                <c:pt idx="32807">
                  <c:v>76.005790258993798</c:v>
                </c:pt>
                <c:pt idx="32808">
                  <c:v>76.008107014267296</c:v>
                </c:pt>
                <c:pt idx="32809">
                  <c:v>76.010423769540907</c:v>
                </c:pt>
                <c:pt idx="32810">
                  <c:v>76.012740524814404</c:v>
                </c:pt>
                <c:pt idx="32811">
                  <c:v>76.015057280088001</c:v>
                </c:pt>
                <c:pt idx="32812">
                  <c:v>76.017374035361499</c:v>
                </c:pt>
                <c:pt idx="32813">
                  <c:v>76.019690790634996</c:v>
                </c:pt>
                <c:pt idx="32814">
                  <c:v>76.022007545908593</c:v>
                </c:pt>
                <c:pt idx="32815">
                  <c:v>76.024324301182105</c:v>
                </c:pt>
                <c:pt idx="32816">
                  <c:v>76.026641056455702</c:v>
                </c:pt>
                <c:pt idx="32817">
                  <c:v>76.0289578117292</c:v>
                </c:pt>
                <c:pt idx="32818">
                  <c:v>76.031274567002697</c:v>
                </c:pt>
                <c:pt idx="32819">
                  <c:v>76.033591322276294</c:v>
                </c:pt>
                <c:pt idx="32820">
                  <c:v>76.035908077549806</c:v>
                </c:pt>
                <c:pt idx="32821">
                  <c:v>76.038224832823403</c:v>
                </c:pt>
                <c:pt idx="32822">
                  <c:v>76.0405415880969</c:v>
                </c:pt>
                <c:pt idx="32823">
                  <c:v>76.042858343370398</c:v>
                </c:pt>
                <c:pt idx="32824">
                  <c:v>76.045175098643995</c:v>
                </c:pt>
                <c:pt idx="32825">
                  <c:v>76.047491853917506</c:v>
                </c:pt>
                <c:pt idx="32826">
                  <c:v>76.049808609191103</c:v>
                </c:pt>
                <c:pt idx="32827">
                  <c:v>76.052125364464601</c:v>
                </c:pt>
                <c:pt idx="32828">
                  <c:v>76.054442119738098</c:v>
                </c:pt>
                <c:pt idx="32829">
                  <c:v>76.056758875011695</c:v>
                </c:pt>
                <c:pt idx="32830">
                  <c:v>76.059075630285193</c:v>
                </c:pt>
                <c:pt idx="32831">
                  <c:v>76.061392385558804</c:v>
                </c:pt>
                <c:pt idx="32832">
                  <c:v>76.063709140832302</c:v>
                </c:pt>
                <c:pt idx="32833">
                  <c:v>76.066025896105799</c:v>
                </c:pt>
                <c:pt idx="32834">
                  <c:v>76.068342651379396</c:v>
                </c:pt>
                <c:pt idx="32835">
                  <c:v>76.070659406652894</c:v>
                </c:pt>
                <c:pt idx="32836">
                  <c:v>76.072976161926505</c:v>
                </c:pt>
                <c:pt idx="32837">
                  <c:v>76.075292917200002</c:v>
                </c:pt>
                <c:pt idx="32838">
                  <c:v>76.0776096724735</c:v>
                </c:pt>
                <c:pt idx="32839">
                  <c:v>76.079926427747097</c:v>
                </c:pt>
                <c:pt idx="32840">
                  <c:v>76.082243183020594</c:v>
                </c:pt>
                <c:pt idx="32841">
                  <c:v>76.084559938294205</c:v>
                </c:pt>
                <c:pt idx="32842">
                  <c:v>76.086876693567703</c:v>
                </c:pt>
                <c:pt idx="32843">
                  <c:v>76.089193448841201</c:v>
                </c:pt>
                <c:pt idx="32844">
                  <c:v>76.091510204114797</c:v>
                </c:pt>
                <c:pt idx="32845">
                  <c:v>76.093826959388295</c:v>
                </c:pt>
                <c:pt idx="32846">
                  <c:v>76.096143714661906</c:v>
                </c:pt>
                <c:pt idx="32847">
                  <c:v>76.098460469935404</c:v>
                </c:pt>
                <c:pt idx="32848">
                  <c:v>76.100777225208901</c:v>
                </c:pt>
                <c:pt idx="32849">
                  <c:v>76.103093980482498</c:v>
                </c:pt>
                <c:pt idx="32850">
                  <c:v>76.105410735755996</c:v>
                </c:pt>
                <c:pt idx="32851">
                  <c:v>76.107727491029607</c:v>
                </c:pt>
                <c:pt idx="32852">
                  <c:v>76.110044246303104</c:v>
                </c:pt>
                <c:pt idx="32853">
                  <c:v>76.112361001576602</c:v>
                </c:pt>
                <c:pt idx="32854">
                  <c:v>76.114677756850199</c:v>
                </c:pt>
                <c:pt idx="32855">
                  <c:v>76.116994512123696</c:v>
                </c:pt>
                <c:pt idx="32856">
                  <c:v>76.119311267397293</c:v>
                </c:pt>
                <c:pt idx="32857">
                  <c:v>76.121628022670805</c:v>
                </c:pt>
                <c:pt idx="32858">
                  <c:v>76.123944777944402</c:v>
                </c:pt>
                <c:pt idx="32859">
                  <c:v>76.1262615332179</c:v>
                </c:pt>
                <c:pt idx="32860">
                  <c:v>76.128578288491397</c:v>
                </c:pt>
                <c:pt idx="32861">
                  <c:v>76.130895043764994</c:v>
                </c:pt>
                <c:pt idx="32862">
                  <c:v>76.133211799038506</c:v>
                </c:pt>
                <c:pt idx="32863">
                  <c:v>76.135528554312103</c:v>
                </c:pt>
                <c:pt idx="32864">
                  <c:v>76.1378453095856</c:v>
                </c:pt>
                <c:pt idx="32865">
                  <c:v>76.140162064859098</c:v>
                </c:pt>
                <c:pt idx="32866">
                  <c:v>76.142478820132695</c:v>
                </c:pt>
                <c:pt idx="32867">
                  <c:v>76.144795575406206</c:v>
                </c:pt>
                <c:pt idx="32868">
                  <c:v>76.147112330679803</c:v>
                </c:pt>
                <c:pt idx="32869">
                  <c:v>76.149429085953301</c:v>
                </c:pt>
                <c:pt idx="32870">
                  <c:v>76.151745841226798</c:v>
                </c:pt>
                <c:pt idx="32871">
                  <c:v>76.154062596500395</c:v>
                </c:pt>
                <c:pt idx="32872">
                  <c:v>76.156379351773893</c:v>
                </c:pt>
                <c:pt idx="32873">
                  <c:v>76.158696107047504</c:v>
                </c:pt>
                <c:pt idx="32874">
                  <c:v>76.161012862321002</c:v>
                </c:pt>
                <c:pt idx="32875">
                  <c:v>76.163329617594499</c:v>
                </c:pt>
                <c:pt idx="32876">
                  <c:v>76.165646372868096</c:v>
                </c:pt>
                <c:pt idx="32877">
                  <c:v>76.167963128141594</c:v>
                </c:pt>
                <c:pt idx="32878">
                  <c:v>76.170279883415205</c:v>
                </c:pt>
                <c:pt idx="32879">
                  <c:v>76.172596638688702</c:v>
                </c:pt>
                <c:pt idx="32880">
                  <c:v>76.1749133939622</c:v>
                </c:pt>
                <c:pt idx="32881">
                  <c:v>76.177230149235797</c:v>
                </c:pt>
                <c:pt idx="32882">
                  <c:v>76.179546904509294</c:v>
                </c:pt>
                <c:pt idx="32883">
                  <c:v>76.181863659782906</c:v>
                </c:pt>
                <c:pt idx="32884">
                  <c:v>76.184180415056403</c:v>
                </c:pt>
                <c:pt idx="32885">
                  <c:v>76.186497170329901</c:v>
                </c:pt>
                <c:pt idx="32886">
                  <c:v>76.188813925603498</c:v>
                </c:pt>
                <c:pt idx="32887">
                  <c:v>76.191130680876995</c:v>
                </c:pt>
                <c:pt idx="32888">
                  <c:v>76.193447436150606</c:v>
                </c:pt>
                <c:pt idx="32889">
                  <c:v>76.195764191424104</c:v>
                </c:pt>
                <c:pt idx="32890">
                  <c:v>76.198080946697601</c:v>
                </c:pt>
                <c:pt idx="32891">
                  <c:v>76.200397701971198</c:v>
                </c:pt>
                <c:pt idx="32892">
                  <c:v>76.202714457244696</c:v>
                </c:pt>
                <c:pt idx="32893">
                  <c:v>76.205031212518307</c:v>
                </c:pt>
                <c:pt idx="32894">
                  <c:v>76.207347967791804</c:v>
                </c:pt>
                <c:pt idx="32895">
                  <c:v>76.209664723065302</c:v>
                </c:pt>
                <c:pt idx="32896">
                  <c:v>76.211981478338899</c:v>
                </c:pt>
                <c:pt idx="32897">
                  <c:v>76.214298233612396</c:v>
                </c:pt>
                <c:pt idx="32898">
                  <c:v>76.216614988885993</c:v>
                </c:pt>
                <c:pt idx="32899">
                  <c:v>76.218931744159505</c:v>
                </c:pt>
                <c:pt idx="32900">
                  <c:v>76.221248499433003</c:v>
                </c:pt>
                <c:pt idx="32901">
                  <c:v>76.2235652547066</c:v>
                </c:pt>
                <c:pt idx="32902">
                  <c:v>76.225882009980097</c:v>
                </c:pt>
                <c:pt idx="32903">
                  <c:v>76.228198765253694</c:v>
                </c:pt>
                <c:pt idx="32904">
                  <c:v>76.230515520527206</c:v>
                </c:pt>
                <c:pt idx="32905">
                  <c:v>76.232832275800703</c:v>
                </c:pt>
                <c:pt idx="32906">
                  <c:v>76.2351490310743</c:v>
                </c:pt>
                <c:pt idx="32907">
                  <c:v>76.237465786347798</c:v>
                </c:pt>
                <c:pt idx="32908">
                  <c:v>76.239782541621395</c:v>
                </c:pt>
                <c:pt idx="32909">
                  <c:v>76.242099296894907</c:v>
                </c:pt>
                <c:pt idx="32910">
                  <c:v>76.244416052168404</c:v>
                </c:pt>
                <c:pt idx="32911">
                  <c:v>76.246732807442001</c:v>
                </c:pt>
                <c:pt idx="32912">
                  <c:v>76.249049562715498</c:v>
                </c:pt>
                <c:pt idx="32913">
                  <c:v>76.251366317989095</c:v>
                </c:pt>
                <c:pt idx="32914">
                  <c:v>76.253683073262593</c:v>
                </c:pt>
                <c:pt idx="32915">
                  <c:v>76.255999828536105</c:v>
                </c:pt>
                <c:pt idx="32916">
                  <c:v>76.258316583809702</c:v>
                </c:pt>
                <c:pt idx="32917">
                  <c:v>76.260633339083199</c:v>
                </c:pt>
                <c:pt idx="32918">
                  <c:v>76.262950094356796</c:v>
                </c:pt>
                <c:pt idx="32919">
                  <c:v>76.265266849630294</c:v>
                </c:pt>
                <c:pt idx="32920">
                  <c:v>76.267583604903805</c:v>
                </c:pt>
                <c:pt idx="32921">
                  <c:v>76.269900360177402</c:v>
                </c:pt>
                <c:pt idx="32922">
                  <c:v>76.2722171154509</c:v>
                </c:pt>
                <c:pt idx="32923">
                  <c:v>76.274533870724497</c:v>
                </c:pt>
                <c:pt idx="32924">
                  <c:v>76.276850625997994</c:v>
                </c:pt>
                <c:pt idx="32925">
                  <c:v>76.279167381271506</c:v>
                </c:pt>
                <c:pt idx="32926">
                  <c:v>76.281484136545103</c:v>
                </c:pt>
                <c:pt idx="32927">
                  <c:v>76.283800891818601</c:v>
                </c:pt>
                <c:pt idx="32928">
                  <c:v>76.286117647092198</c:v>
                </c:pt>
                <c:pt idx="32929">
                  <c:v>76.288434402365695</c:v>
                </c:pt>
                <c:pt idx="32930">
                  <c:v>76.290751157639207</c:v>
                </c:pt>
                <c:pt idx="32931">
                  <c:v>76.293067912912804</c:v>
                </c:pt>
                <c:pt idx="32932">
                  <c:v>76.295384668186301</c:v>
                </c:pt>
                <c:pt idx="32933">
                  <c:v>76.297701423459898</c:v>
                </c:pt>
                <c:pt idx="32934">
                  <c:v>76.300018178733396</c:v>
                </c:pt>
                <c:pt idx="32935">
                  <c:v>76.302334934006893</c:v>
                </c:pt>
                <c:pt idx="32936">
                  <c:v>76.304651689280504</c:v>
                </c:pt>
                <c:pt idx="32937">
                  <c:v>76.306968444554002</c:v>
                </c:pt>
                <c:pt idx="32938">
                  <c:v>76.309285199827599</c:v>
                </c:pt>
                <c:pt idx="32939">
                  <c:v>76.311601955101096</c:v>
                </c:pt>
                <c:pt idx="32940">
                  <c:v>76.313918710374594</c:v>
                </c:pt>
                <c:pt idx="32941">
                  <c:v>76.316235465648205</c:v>
                </c:pt>
                <c:pt idx="32942">
                  <c:v>76.318552220921703</c:v>
                </c:pt>
                <c:pt idx="32943">
                  <c:v>76.3208689761953</c:v>
                </c:pt>
                <c:pt idx="32944">
                  <c:v>76.323185731468797</c:v>
                </c:pt>
                <c:pt idx="32945">
                  <c:v>76.325502486742295</c:v>
                </c:pt>
                <c:pt idx="32946">
                  <c:v>76.327819242015906</c:v>
                </c:pt>
                <c:pt idx="32947">
                  <c:v>76.330135997289403</c:v>
                </c:pt>
                <c:pt idx="32948">
                  <c:v>76.332452752563</c:v>
                </c:pt>
                <c:pt idx="32949">
                  <c:v>76.334769507836498</c:v>
                </c:pt>
                <c:pt idx="32950">
                  <c:v>76.337086263109995</c:v>
                </c:pt>
                <c:pt idx="32951">
                  <c:v>76.339403018383607</c:v>
                </c:pt>
                <c:pt idx="32952">
                  <c:v>76.341719773657104</c:v>
                </c:pt>
                <c:pt idx="32953">
                  <c:v>76.344036528930701</c:v>
                </c:pt>
                <c:pt idx="32954">
                  <c:v>76.346353284204199</c:v>
                </c:pt>
                <c:pt idx="32955">
                  <c:v>76.348670039477696</c:v>
                </c:pt>
                <c:pt idx="32956">
                  <c:v>76.350986794751293</c:v>
                </c:pt>
                <c:pt idx="32957">
                  <c:v>76.353303550024805</c:v>
                </c:pt>
                <c:pt idx="32958">
                  <c:v>76.355620305298402</c:v>
                </c:pt>
                <c:pt idx="32959">
                  <c:v>76.357937060571899</c:v>
                </c:pt>
                <c:pt idx="32960">
                  <c:v>76.360253815845397</c:v>
                </c:pt>
                <c:pt idx="32961">
                  <c:v>76.362570571118994</c:v>
                </c:pt>
                <c:pt idx="32962">
                  <c:v>76.364887326392505</c:v>
                </c:pt>
                <c:pt idx="32963">
                  <c:v>76.367204081666102</c:v>
                </c:pt>
                <c:pt idx="32964">
                  <c:v>76.3695208369396</c:v>
                </c:pt>
                <c:pt idx="32965">
                  <c:v>76.371837592213097</c:v>
                </c:pt>
                <c:pt idx="32966">
                  <c:v>76.374154347486694</c:v>
                </c:pt>
                <c:pt idx="32967">
                  <c:v>76.376471102760206</c:v>
                </c:pt>
                <c:pt idx="32968">
                  <c:v>76.378787858033803</c:v>
                </c:pt>
                <c:pt idx="32969">
                  <c:v>76.381104613307301</c:v>
                </c:pt>
                <c:pt idx="32970">
                  <c:v>76.383421368580798</c:v>
                </c:pt>
                <c:pt idx="32971">
                  <c:v>76.385738123854395</c:v>
                </c:pt>
                <c:pt idx="32972">
                  <c:v>76.388054879127907</c:v>
                </c:pt>
                <c:pt idx="32973">
                  <c:v>76.390371634401504</c:v>
                </c:pt>
                <c:pt idx="32974">
                  <c:v>76.392688389675001</c:v>
                </c:pt>
                <c:pt idx="32975">
                  <c:v>76.395005144948499</c:v>
                </c:pt>
                <c:pt idx="32976">
                  <c:v>76.397321900222096</c:v>
                </c:pt>
                <c:pt idx="32977">
                  <c:v>76.399638655495593</c:v>
                </c:pt>
                <c:pt idx="32978">
                  <c:v>76.401955410769204</c:v>
                </c:pt>
                <c:pt idx="32979">
                  <c:v>76.404272166042702</c:v>
                </c:pt>
                <c:pt idx="32980">
                  <c:v>76.4065889213162</c:v>
                </c:pt>
                <c:pt idx="32981">
                  <c:v>76.408905676589796</c:v>
                </c:pt>
                <c:pt idx="32982">
                  <c:v>76.411222431863294</c:v>
                </c:pt>
                <c:pt idx="32983">
                  <c:v>76.413539187136905</c:v>
                </c:pt>
                <c:pt idx="32984">
                  <c:v>76.415855942410403</c:v>
                </c:pt>
                <c:pt idx="32985">
                  <c:v>76.4181726976839</c:v>
                </c:pt>
                <c:pt idx="32986">
                  <c:v>76.420489452957497</c:v>
                </c:pt>
                <c:pt idx="32987">
                  <c:v>76.422806208230995</c:v>
                </c:pt>
                <c:pt idx="32988">
                  <c:v>76.425122963504606</c:v>
                </c:pt>
                <c:pt idx="32989">
                  <c:v>76.427439718778103</c:v>
                </c:pt>
                <c:pt idx="32990">
                  <c:v>76.429756474051601</c:v>
                </c:pt>
                <c:pt idx="32991">
                  <c:v>76.432073229325198</c:v>
                </c:pt>
                <c:pt idx="32992">
                  <c:v>76.434389984598695</c:v>
                </c:pt>
                <c:pt idx="32993">
                  <c:v>76.436706739872307</c:v>
                </c:pt>
                <c:pt idx="32994">
                  <c:v>76.439023495145804</c:v>
                </c:pt>
                <c:pt idx="32995">
                  <c:v>76.441340250419302</c:v>
                </c:pt>
                <c:pt idx="32996">
                  <c:v>76.443657005692899</c:v>
                </c:pt>
                <c:pt idx="32997">
                  <c:v>76.445973760966396</c:v>
                </c:pt>
                <c:pt idx="32998">
                  <c:v>76.448290516239993</c:v>
                </c:pt>
                <c:pt idx="32999">
                  <c:v>76.450607271513505</c:v>
                </c:pt>
                <c:pt idx="33000">
                  <c:v>76.452924026787002</c:v>
                </c:pt>
                <c:pt idx="33001">
                  <c:v>76.455240782060599</c:v>
                </c:pt>
                <c:pt idx="33002">
                  <c:v>76.457557537334097</c:v>
                </c:pt>
                <c:pt idx="33003">
                  <c:v>76.459874292607694</c:v>
                </c:pt>
                <c:pt idx="33004">
                  <c:v>76.462191047881205</c:v>
                </c:pt>
                <c:pt idx="33005">
                  <c:v>76.464507803154802</c:v>
                </c:pt>
                <c:pt idx="33006">
                  <c:v>76.4668245584283</c:v>
                </c:pt>
                <c:pt idx="33007">
                  <c:v>76.469141313701797</c:v>
                </c:pt>
                <c:pt idx="33008">
                  <c:v>76.471458068975394</c:v>
                </c:pt>
                <c:pt idx="33009">
                  <c:v>76.473774824248906</c:v>
                </c:pt>
                <c:pt idx="33010">
                  <c:v>76.476091579522503</c:v>
                </c:pt>
                <c:pt idx="33011">
                  <c:v>76.478408334796001</c:v>
                </c:pt>
                <c:pt idx="33012">
                  <c:v>76.480725090069498</c:v>
                </c:pt>
                <c:pt idx="33013">
                  <c:v>76.483041845343095</c:v>
                </c:pt>
                <c:pt idx="33014">
                  <c:v>76.485358600616607</c:v>
                </c:pt>
                <c:pt idx="33015">
                  <c:v>76.487675355890204</c:v>
                </c:pt>
                <c:pt idx="33016">
                  <c:v>76.489992111163701</c:v>
                </c:pt>
                <c:pt idx="33017">
                  <c:v>76.492308866437199</c:v>
                </c:pt>
                <c:pt idx="33018">
                  <c:v>76.494625621710796</c:v>
                </c:pt>
                <c:pt idx="33019">
                  <c:v>76.496942376984293</c:v>
                </c:pt>
                <c:pt idx="33020">
                  <c:v>76.499259132257905</c:v>
                </c:pt>
                <c:pt idx="33021">
                  <c:v>76.501575887531402</c:v>
                </c:pt>
                <c:pt idx="33022">
                  <c:v>76.5038926428049</c:v>
                </c:pt>
                <c:pt idx="33023">
                  <c:v>76.506209398078497</c:v>
                </c:pt>
                <c:pt idx="33024">
                  <c:v>76.508526153351994</c:v>
                </c:pt>
                <c:pt idx="33025">
                  <c:v>76.510842908625605</c:v>
                </c:pt>
                <c:pt idx="33026">
                  <c:v>76.513159663899103</c:v>
                </c:pt>
                <c:pt idx="33027">
                  <c:v>76.5154764191726</c:v>
                </c:pt>
                <c:pt idx="33028">
                  <c:v>76.517793174446197</c:v>
                </c:pt>
                <c:pt idx="33029">
                  <c:v>76.520109929719695</c:v>
                </c:pt>
                <c:pt idx="33030">
                  <c:v>76.522426684993306</c:v>
                </c:pt>
                <c:pt idx="33031">
                  <c:v>76.524743440266803</c:v>
                </c:pt>
                <c:pt idx="33032">
                  <c:v>76.527060195540301</c:v>
                </c:pt>
                <c:pt idx="33033">
                  <c:v>76.529376950813898</c:v>
                </c:pt>
                <c:pt idx="33034">
                  <c:v>76.531693706087395</c:v>
                </c:pt>
                <c:pt idx="33035">
                  <c:v>76.534010461361007</c:v>
                </c:pt>
                <c:pt idx="33036">
                  <c:v>76.536327216634504</c:v>
                </c:pt>
                <c:pt idx="33037">
                  <c:v>76.538643971908002</c:v>
                </c:pt>
                <c:pt idx="33038">
                  <c:v>76.540960727181599</c:v>
                </c:pt>
                <c:pt idx="33039">
                  <c:v>76.543277482455096</c:v>
                </c:pt>
                <c:pt idx="33040">
                  <c:v>76.545594237728693</c:v>
                </c:pt>
                <c:pt idx="33041">
                  <c:v>76.547910993002205</c:v>
                </c:pt>
                <c:pt idx="33042">
                  <c:v>76.550227748275702</c:v>
                </c:pt>
                <c:pt idx="33043">
                  <c:v>76.552544503549299</c:v>
                </c:pt>
                <c:pt idx="33044">
                  <c:v>76.554861258822797</c:v>
                </c:pt>
                <c:pt idx="33045">
                  <c:v>76.557178014096394</c:v>
                </c:pt>
                <c:pt idx="33046">
                  <c:v>76.559494769369905</c:v>
                </c:pt>
                <c:pt idx="33047">
                  <c:v>76.561811524643403</c:v>
                </c:pt>
                <c:pt idx="33048">
                  <c:v>76.564128279917</c:v>
                </c:pt>
                <c:pt idx="33049">
                  <c:v>76.566445035190497</c:v>
                </c:pt>
                <c:pt idx="33050">
                  <c:v>76.568761790464094</c:v>
                </c:pt>
                <c:pt idx="33051">
                  <c:v>76.571078545737606</c:v>
                </c:pt>
                <c:pt idx="33052">
                  <c:v>76.573395301011104</c:v>
                </c:pt>
                <c:pt idx="33053">
                  <c:v>76.575712056284701</c:v>
                </c:pt>
                <c:pt idx="33054">
                  <c:v>76.578028811558198</c:v>
                </c:pt>
                <c:pt idx="33055">
                  <c:v>76.580345566831795</c:v>
                </c:pt>
                <c:pt idx="33056">
                  <c:v>76.582662322105307</c:v>
                </c:pt>
                <c:pt idx="33057">
                  <c:v>76.584979077378804</c:v>
                </c:pt>
                <c:pt idx="33058">
                  <c:v>76.587295832652401</c:v>
                </c:pt>
                <c:pt idx="33059">
                  <c:v>76.589612587925899</c:v>
                </c:pt>
                <c:pt idx="33060">
                  <c:v>76.591929343199496</c:v>
                </c:pt>
                <c:pt idx="33061">
                  <c:v>76.594246098472993</c:v>
                </c:pt>
                <c:pt idx="33062">
                  <c:v>76.596562853746505</c:v>
                </c:pt>
                <c:pt idx="33063">
                  <c:v>76.598879609020102</c:v>
                </c:pt>
                <c:pt idx="33064">
                  <c:v>76.6011963642936</c:v>
                </c:pt>
                <c:pt idx="33065">
                  <c:v>76.603513119567197</c:v>
                </c:pt>
                <c:pt idx="33066">
                  <c:v>76.605829874840694</c:v>
                </c:pt>
                <c:pt idx="33067">
                  <c:v>76.608146630114206</c:v>
                </c:pt>
                <c:pt idx="33068">
                  <c:v>76.610463385387803</c:v>
                </c:pt>
                <c:pt idx="33069">
                  <c:v>76.6127801406613</c:v>
                </c:pt>
                <c:pt idx="33070">
                  <c:v>76.615096895934897</c:v>
                </c:pt>
                <c:pt idx="33071">
                  <c:v>76.617413651208395</c:v>
                </c:pt>
                <c:pt idx="33072">
                  <c:v>76.619730406481906</c:v>
                </c:pt>
                <c:pt idx="33073">
                  <c:v>76.622047161755503</c:v>
                </c:pt>
                <c:pt idx="33074">
                  <c:v>76.624363917029001</c:v>
                </c:pt>
                <c:pt idx="33075">
                  <c:v>76.626680672302598</c:v>
                </c:pt>
                <c:pt idx="33076">
                  <c:v>76.628997427576095</c:v>
                </c:pt>
                <c:pt idx="33077">
                  <c:v>76.631314182849593</c:v>
                </c:pt>
                <c:pt idx="33078">
                  <c:v>76.633630938123204</c:v>
                </c:pt>
                <c:pt idx="33079">
                  <c:v>76.635947693396702</c:v>
                </c:pt>
                <c:pt idx="33080">
                  <c:v>76.638264448670299</c:v>
                </c:pt>
                <c:pt idx="33081">
                  <c:v>76.640581203943796</c:v>
                </c:pt>
                <c:pt idx="33082">
                  <c:v>76.642897959217294</c:v>
                </c:pt>
                <c:pt idx="33083">
                  <c:v>76.645214714490905</c:v>
                </c:pt>
                <c:pt idx="33084">
                  <c:v>76.647531469764402</c:v>
                </c:pt>
                <c:pt idx="33085">
                  <c:v>76.649848225037999</c:v>
                </c:pt>
                <c:pt idx="33086">
                  <c:v>76.652164980311497</c:v>
                </c:pt>
                <c:pt idx="33087">
                  <c:v>76.654481735584994</c:v>
                </c:pt>
                <c:pt idx="33088">
                  <c:v>76.656798490858606</c:v>
                </c:pt>
                <c:pt idx="33089">
                  <c:v>76.659115246132103</c:v>
                </c:pt>
                <c:pt idx="33090">
                  <c:v>76.6614320014057</c:v>
                </c:pt>
                <c:pt idx="33091">
                  <c:v>76.663748756679198</c:v>
                </c:pt>
                <c:pt idx="33092">
                  <c:v>76.666065511952695</c:v>
                </c:pt>
                <c:pt idx="33093">
                  <c:v>76.668382267226306</c:v>
                </c:pt>
                <c:pt idx="33094">
                  <c:v>76.670699022499804</c:v>
                </c:pt>
                <c:pt idx="33095">
                  <c:v>76.673015777773401</c:v>
                </c:pt>
                <c:pt idx="33096">
                  <c:v>76.675332533046898</c:v>
                </c:pt>
                <c:pt idx="33097">
                  <c:v>76.677649288320396</c:v>
                </c:pt>
                <c:pt idx="33098">
                  <c:v>76.679966043594007</c:v>
                </c:pt>
                <c:pt idx="33099">
                  <c:v>76.682282798867504</c:v>
                </c:pt>
                <c:pt idx="33100">
                  <c:v>76.684599554141101</c:v>
                </c:pt>
                <c:pt idx="33101">
                  <c:v>76.686916309414599</c:v>
                </c:pt>
                <c:pt idx="33102">
                  <c:v>76.689233064688096</c:v>
                </c:pt>
                <c:pt idx="33103">
                  <c:v>76.691549819961693</c:v>
                </c:pt>
                <c:pt idx="33104">
                  <c:v>76.693866575235205</c:v>
                </c:pt>
                <c:pt idx="33105">
                  <c:v>76.696183330508802</c:v>
                </c:pt>
                <c:pt idx="33106">
                  <c:v>76.6985000857823</c:v>
                </c:pt>
                <c:pt idx="33107">
                  <c:v>76.700816841055797</c:v>
                </c:pt>
                <c:pt idx="33108">
                  <c:v>76.703133596329394</c:v>
                </c:pt>
                <c:pt idx="33109">
                  <c:v>76.705450351602906</c:v>
                </c:pt>
                <c:pt idx="33110">
                  <c:v>76.707767106876503</c:v>
                </c:pt>
                <c:pt idx="33111">
                  <c:v>76.71008386215</c:v>
                </c:pt>
                <c:pt idx="33112">
                  <c:v>76.712400617423498</c:v>
                </c:pt>
                <c:pt idx="33113">
                  <c:v>76.714717372697095</c:v>
                </c:pt>
                <c:pt idx="33114">
                  <c:v>76.717034127970607</c:v>
                </c:pt>
                <c:pt idx="33115">
                  <c:v>76.719350883244203</c:v>
                </c:pt>
                <c:pt idx="33116">
                  <c:v>76.721667638517701</c:v>
                </c:pt>
                <c:pt idx="33117">
                  <c:v>76.723984393791198</c:v>
                </c:pt>
                <c:pt idx="33118">
                  <c:v>76.726301149064795</c:v>
                </c:pt>
                <c:pt idx="33119">
                  <c:v>76.728617904338293</c:v>
                </c:pt>
                <c:pt idx="33120">
                  <c:v>76.730934659611904</c:v>
                </c:pt>
                <c:pt idx="33121">
                  <c:v>76.733251414885402</c:v>
                </c:pt>
                <c:pt idx="33122">
                  <c:v>76.735568170158899</c:v>
                </c:pt>
                <c:pt idx="33123">
                  <c:v>76.737884925432496</c:v>
                </c:pt>
                <c:pt idx="33124">
                  <c:v>76.740201680705994</c:v>
                </c:pt>
                <c:pt idx="33125">
                  <c:v>76.742518435979605</c:v>
                </c:pt>
                <c:pt idx="33126">
                  <c:v>76.744835191253102</c:v>
                </c:pt>
                <c:pt idx="33127">
                  <c:v>76.7471519465266</c:v>
                </c:pt>
                <c:pt idx="33128">
                  <c:v>76.749468701800197</c:v>
                </c:pt>
                <c:pt idx="33129">
                  <c:v>76.751785457073694</c:v>
                </c:pt>
                <c:pt idx="33130">
                  <c:v>76.754102212347306</c:v>
                </c:pt>
                <c:pt idx="33131">
                  <c:v>76.756418967620803</c:v>
                </c:pt>
                <c:pt idx="33132">
                  <c:v>76.758735722894301</c:v>
                </c:pt>
                <c:pt idx="33133">
                  <c:v>76.761052478167898</c:v>
                </c:pt>
                <c:pt idx="33134">
                  <c:v>76.763369233441395</c:v>
                </c:pt>
                <c:pt idx="33135">
                  <c:v>76.765685988715006</c:v>
                </c:pt>
                <c:pt idx="33136">
                  <c:v>76.768002743988504</c:v>
                </c:pt>
                <c:pt idx="33137">
                  <c:v>76.770319499262001</c:v>
                </c:pt>
                <c:pt idx="33138">
                  <c:v>76.772636254535598</c:v>
                </c:pt>
                <c:pt idx="33139">
                  <c:v>76.774953009809096</c:v>
                </c:pt>
                <c:pt idx="33140">
                  <c:v>76.777269765082707</c:v>
                </c:pt>
                <c:pt idx="33141">
                  <c:v>76.779586520356204</c:v>
                </c:pt>
                <c:pt idx="33142">
                  <c:v>76.781903275629702</c:v>
                </c:pt>
                <c:pt idx="33143">
                  <c:v>76.784220030903299</c:v>
                </c:pt>
                <c:pt idx="33144">
                  <c:v>76.786536786176796</c:v>
                </c:pt>
                <c:pt idx="33145">
                  <c:v>76.788853541450393</c:v>
                </c:pt>
                <c:pt idx="33146">
                  <c:v>76.791170296723905</c:v>
                </c:pt>
                <c:pt idx="33147">
                  <c:v>76.793487051997502</c:v>
                </c:pt>
                <c:pt idx="33148">
                  <c:v>76.795803807271</c:v>
                </c:pt>
                <c:pt idx="33149">
                  <c:v>76.798120562544497</c:v>
                </c:pt>
                <c:pt idx="33150">
                  <c:v>76.800437317818094</c:v>
                </c:pt>
                <c:pt idx="33151">
                  <c:v>76.802754073091606</c:v>
                </c:pt>
                <c:pt idx="33152">
                  <c:v>76.805070828365203</c:v>
                </c:pt>
                <c:pt idx="33153">
                  <c:v>76.8073875836387</c:v>
                </c:pt>
                <c:pt idx="33154">
                  <c:v>76.809704338912198</c:v>
                </c:pt>
                <c:pt idx="33155">
                  <c:v>76.812021094185795</c:v>
                </c:pt>
                <c:pt idx="33156">
                  <c:v>76.814337849459307</c:v>
                </c:pt>
                <c:pt idx="33157">
                  <c:v>76.816654604732904</c:v>
                </c:pt>
                <c:pt idx="33158">
                  <c:v>76.818971360006401</c:v>
                </c:pt>
                <c:pt idx="33159">
                  <c:v>76.821288115279899</c:v>
                </c:pt>
                <c:pt idx="33160">
                  <c:v>76.823604870553496</c:v>
                </c:pt>
                <c:pt idx="33161">
                  <c:v>76.825921625826993</c:v>
                </c:pt>
                <c:pt idx="33162">
                  <c:v>76.828238381100604</c:v>
                </c:pt>
                <c:pt idx="33163">
                  <c:v>76.830555136374102</c:v>
                </c:pt>
                <c:pt idx="33164">
                  <c:v>76.832871891647599</c:v>
                </c:pt>
                <c:pt idx="33165">
                  <c:v>76.835188646921196</c:v>
                </c:pt>
                <c:pt idx="33166">
                  <c:v>76.837505402194694</c:v>
                </c:pt>
                <c:pt idx="33167">
                  <c:v>76.839822157468305</c:v>
                </c:pt>
                <c:pt idx="33168">
                  <c:v>76.842138912741802</c:v>
                </c:pt>
                <c:pt idx="33169">
                  <c:v>76.8444556680153</c:v>
                </c:pt>
                <c:pt idx="33170">
                  <c:v>76.846772423288897</c:v>
                </c:pt>
                <c:pt idx="33171">
                  <c:v>76.849089178562394</c:v>
                </c:pt>
                <c:pt idx="33172">
                  <c:v>76.851405933836006</c:v>
                </c:pt>
                <c:pt idx="33173">
                  <c:v>76.853722689109503</c:v>
                </c:pt>
                <c:pt idx="33174">
                  <c:v>76.856039444383001</c:v>
                </c:pt>
                <c:pt idx="33175">
                  <c:v>76.858356199656598</c:v>
                </c:pt>
                <c:pt idx="33176">
                  <c:v>76.860672954930095</c:v>
                </c:pt>
                <c:pt idx="33177">
                  <c:v>76.862989710203706</c:v>
                </c:pt>
                <c:pt idx="33178">
                  <c:v>76.865306465477204</c:v>
                </c:pt>
                <c:pt idx="33179">
                  <c:v>76.867623220750701</c:v>
                </c:pt>
                <c:pt idx="33180">
                  <c:v>76.869939976024298</c:v>
                </c:pt>
                <c:pt idx="33181">
                  <c:v>76.872256731297796</c:v>
                </c:pt>
                <c:pt idx="33182">
                  <c:v>76.874573486571407</c:v>
                </c:pt>
                <c:pt idx="33183">
                  <c:v>76.876890241844904</c:v>
                </c:pt>
                <c:pt idx="33184">
                  <c:v>76.879206997118402</c:v>
                </c:pt>
                <c:pt idx="33185">
                  <c:v>76.881523752391999</c:v>
                </c:pt>
                <c:pt idx="33186">
                  <c:v>76.883840507665496</c:v>
                </c:pt>
                <c:pt idx="33187">
                  <c:v>76.886157262939093</c:v>
                </c:pt>
                <c:pt idx="33188">
                  <c:v>76.888474018212605</c:v>
                </c:pt>
                <c:pt idx="33189">
                  <c:v>76.890790773486103</c:v>
                </c:pt>
                <c:pt idx="33190">
                  <c:v>76.8931075287597</c:v>
                </c:pt>
                <c:pt idx="33191">
                  <c:v>76.895424284033197</c:v>
                </c:pt>
                <c:pt idx="33192">
                  <c:v>76.897741039306794</c:v>
                </c:pt>
                <c:pt idx="33193">
                  <c:v>76.900057794580306</c:v>
                </c:pt>
                <c:pt idx="33194">
                  <c:v>76.902374549853803</c:v>
                </c:pt>
                <c:pt idx="33195">
                  <c:v>76.9046913051274</c:v>
                </c:pt>
                <c:pt idx="33196">
                  <c:v>76.907008060400898</c:v>
                </c:pt>
                <c:pt idx="33197">
                  <c:v>76.909324815674495</c:v>
                </c:pt>
                <c:pt idx="33198">
                  <c:v>76.911641570948007</c:v>
                </c:pt>
                <c:pt idx="33199">
                  <c:v>76.913958326221504</c:v>
                </c:pt>
                <c:pt idx="33200">
                  <c:v>76.916275081495101</c:v>
                </c:pt>
                <c:pt idx="33201">
                  <c:v>76.918591836768599</c:v>
                </c:pt>
                <c:pt idx="33202">
                  <c:v>76.920908592042196</c:v>
                </c:pt>
                <c:pt idx="33203">
                  <c:v>76.923225347315693</c:v>
                </c:pt>
                <c:pt idx="33204">
                  <c:v>76.925542102589205</c:v>
                </c:pt>
                <c:pt idx="33205">
                  <c:v>76.927858857862802</c:v>
                </c:pt>
                <c:pt idx="33206">
                  <c:v>76.930175613136299</c:v>
                </c:pt>
                <c:pt idx="33207">
                  <c:v>76.932492368409896</c:v>
                </c:pt>
                <c:pt idx="33208">
                  <c:v>76.934809123683394</c:v>
                </c:pt>
                <c:pt idx="33209">
                  <c:v>76.937125878956905</c:v>
                </c:pt>
                <c:pt idx="33210">
                  <c:v>76.939442634230502</c:v>
                </c:pt>
                <c:pt idx="33211">
                  <c:v>76.941759389504</c:v>
                </c:pt>
                <c:pt idx="33212">
                  <c:v>76.944076144777597</c:v>
                </c:pt>
                <c:pt idx="33213">
                  <c:v>76.946392900051094</c:v>
                </c:pt>
                <c:pt idx="33214">
                  <c:v>76.948709655324606</c:v>
                </c:pt>
                <c:pt idx="33215">
                  <c:v>76.951026410598203</c:v>
                </c:pt>
                <c:pt idx="33216">
                  <c:v>76.953343165871701</c:v>
                </c:pt>
                <c:pt idx="33217">
                  <c:v>76.955659921145298</c:v>
                </c:pt>
                <c:pt idx="33218">
                  <c:v>76.957976676418795</c:v>
                </c:pt>
                <c:pt idx="33219">
                  <c:v>76.960293431692307</c:v>
                </c:pt>
                <c:pt idx="33220">
                  <c:v>76.962610186965904</c:v>
                </c:pt>
                <c:pt idx="33221">
                  <c:v>76.964926942239401</c:v>
                </c:pt>
                <c:pt idx="33222">
                  <c:v>76.967243697512998</c:v>
                </c:pt>
                <c:pt idx="33223">
                  <c:v>76.969560452786496</c:v>
                </c:pt>
                <c:pt idx="33224">
                  <c:v>76.971877208059993</c:v>
                </c:pt>
                <c:pt idx="33225">
                  <c:v>76.974193963333605</c:v>
                </c:pt>
                <c:pt idx="33226">
                  <c:v>76.976510718607102</c:v>
                </c:pt>
                <c:pt idx="33227">
                  <c:v>76.978827473880699</c:v>
                </c:pt>
                <c:pt idx="33228">
                  <c:v>76.981144229154197</c:v>
                </c:pt>
                <c:pt idx="33229">
                  <c:v>76.983460984427694</c:v>
                </c:pt>
                <c:pt idx="33230">
                  <c:v>76.985777739701305</c:v>
                </c:pt>
                <c:pt idx="33231">
                  <c:v>76.988094494974803</c:v>
                </c:pt>
                <c:pt idx="33232">
                  <c:v>76.9904112502484</c:v>
                </c:pt>
                <c:pt idx="33233">
                  <c:v>76.992728005521897</c:v>
                </c:pt>
                <c:pt idx="33234">
                  <c:v>76.995044760795395</c:v>
                </c:pt>
                <c:pt idx="33235">
                  <c:v>76.997361516069006</c:v>
                </c:pt>
                <c:pt idx="33236">
                  <c:v>76.999678271342503</c:v>
                </c:pt>
                <c:pt idx="33237">
                  <c:v>77.0019950266161</c:v>
                </c:pt>
                <c:pt idx="33238">
                  <c:v>77.004311781889598</c:v>
                </c:pt>
                <c:pt idx="33239">
                  <c:v>77.006628537163095</c:v>
                </c:pt>
                <c:pt idx="33240">
                  <c:v>77.008945292436707</c:v>
                </c:pt>
                <c:pt idx="33241">
                  <c:v>77.011262047710204</c:v>
                </c:pt>
                <c:pt idx="33242">
                  <c:v>77.013578802983801</c:v>
                </c:pt>
                <c:pt idx="33243">
                  <c:v>77.015895558257299</c:v>
                </c:pt>
                <c:pt idx="33244">
                  <c:v>77.018212313530796</c:v>
                </c:pt>
                <c:pt idx="33245">
                  <c:v>77.020529068804393</c:v>
                </c:pt>
                <c:pt idx="33246">
                  <c:v>77.022845824077905</c:v>
                </c:pt>
                <c:pt idx="33247">
                  <c:v>77.025162579351502</c:v>
                </c:pt>
                <c:pt idx="33248">
                  <c:v>77.027479334624999</c:v>
                </c:pt>
                <c:pt idx="33249">
                  <c:v>77.029796089898497</c:v>
                </c:pt>
                <c:pt idx="33250">
                  <c:v>77.032112845172094</c:v>
                </c:pt>
                <c:pt idx="33251">
                  <c:v>77.034429600445606</c:v>
                </c:pt>
                <c:pt idx="33252">
                  <c:v>77.036746355719202</c:v>
                </c:pt>
                <c:pt idx="33253">
                  <c:v>77.0390631109927</c:v>
                </c:pt>
                <c:pt idx="33254">
                  <c:v>77.041379866266197</c:v>
                </c:pt>
                <c:pt idx="33255">
                  <c:v>77.043696621539794</c:v>
                </c:pt>
                <c:pt idx="33256">
                  <c:v>77.046013376813306</c:v>
                </c:pt>
                <c:pt idx="33257">
                  <c:v>77.048330132086903</c:v>
                </c:pt>
                <c:pt idx="33258">
                  <c:v>77.050646887360401</c:v>
                </c:pt>
                <c:pt idx="33259">
                  <c:v>77.052963642633898</c:v>
                </c:pt>
                <c:pt idx="33260">
                  <c:v>77.055280397907495</c:v>
                </c:pt>
                <c:pt idx="33261">
                  <c:v>77.057597153181007</c:v>
                </c:pt>
                <c:pt idx="33262">
                  <c:v>77.059913908454604</c:v>
                </c:pt>
                <c:pt idx="33263">
                  <c:v>77.062230663728101</c:v>
                </c:pt>
                <c:pt idx="33264">
                  <c:v>77.064547419001599</c:v>
                </c:pt>
                <c:pt idx="33265">
                  <c:v>77.066864174275196</c:v>
                </c:pt>
                <c:pt idx="33266">
                  <c:v>77.069180929548693</c:v>
                </c:pt>
                <c:pt idx="33267">
                  <c:v>77.071497684822305</c:v>
                </c:pt>
                <c:pt idx="33268">
                  <c:v>77.073814440095802</c:v>
                </c:pt>
                <c:pt idx="33269">
                  <c:v>77.0761311953693</c:v>
                </c:pt>
                <c:pt idx="33270">
                  <c:v>77.078447950642897</c:v>
                </c:pt>
                <c:pt idx="33271">
                  <c:v>77.080764705916394</c:v>
                </c:pt>
                <c:pt idx="33272">
                  <c:v>77.083081461190005</c:v>
                </c:pt>
                <c:pt idx="33273">
                  <c:v>77.085398216463503</c:v>
                </c:pt>
                <c:pt idx="33274">
                  <c:v>77.087714971737</c:v>
                </c:pt>
                <c:pt idx="33275">
                  <c:v>77.090031727010597</c:v>
                </c:pt>
                <c:pt idx="33276">
                  <c:v>77.092348482284095</c:v>
                </c:pt>
                <c:pt idx="33277">
                  <c:v>77.094665237557706</c:v>
                </c:pt>
                <c:pt idx="33278">
                  <c:v>77.096981992831203</c:v>
                </c:pt>
                <c:pt idx="33279">
                  <c:v>77.099298748104701</c:v>
                </c:pt>
                <c:pt idx="33280">
                  <c:v>77.101615503378298</c:v>
                </c:pt>
                <c:pt idx="33281">
                  <c:v>77.103932258651795</c:v>
                </c:pt>
                <c:pt idx="33282">
                  <c:v>77.106249013925407</c:v>
                </c:pt>
                <c:pt idx="33283">
                  <c:v>77.108565769198904</c:v>
                </c:pt>
                <c:pt idx="33284">
                  <c:v>77.110882524472402</c:v>
                </c:pt>
                <c:pt idx="33285">
                  <c:v>77.113199279745999</c:v>
                </c:pt>
                <c:pt idx="33286">
                  <c:v>77.115516035019496</c:v>
                </c:pt>
                <c:pt idx="33287">
                  <c:v>77.117832790293093</c:v>
                </c:pt>
                <c:pt idx="33288">
                  <c:v>77.120149545566605</c:v>
                </c:pt>
                <c:pt idx="33289">
                  <c:v>77.122466300840102</c:v>
                </c:pt>
                <c:pt idx="33290">
                  <c:v>77.124783056113699</c:v>
                </c:pt>
                <c:pt idx="33291">
                  <c:v>77.127099811387197</c:v>
                </c:pt>
                <c:pt idx="33292">
                  <c:v>77.129416566660794</c:v>
                </c:pt>
                <c:pt idx="33293">
                  <c:v>77.131733321934306</c:v>
                </c:pt>
                <c:pt idx="33294">
                  <c:v>77.134050077207903</c:v>
                </c:pt>
                <c:pt idx="33295">
                  <c:v>77.1363668324814</c:v>
                </c:pt>
                <c:pt idx="33296">
                  <c:v>77.138683587754898</c:v>
                </c:pt>
                <c:pt idx="33297">
                  <c:v>77.141000343028495</c:v>
                </c:pt>
                <c:pt idx="33298">
                  <c:v>77.143317098302006</c:v>
                </c:pt>
                <c:pt idx="33299">
                  <c:v>77.145633853575603</c:v>
                </c:pt>
                <c:pt idx="33300">
                  <c:v>77.147950608849101</c:v>
                </c:pt>
                <c:pt idx="33301">
                  <c:v>77.150267364122598</c:v>
                </c:pt>
                <c:pt idx="33302">
                  <c:v>77.152584119396195</c:v>
                </c:pt>
                <c:pt idx="33303">
                  <c:v>77.154900874669707</c:v>
                </c:pt>
                <c:pt idx="33304">
                  <c:v>77.157217629943304</c:v>
                </c:pt>
                <c:pt idx="33305">
                  <c:v>77.159534385216801</c:v>
                </c:pt>
                <c:pt idx="33306">
                  <c:v>77.161851140490299</c:v>
                </c:pt>
                <c:pt idx="33307">
                  <c:v>77.164167895763896</c:v>
                </c:pt>
                <c:pt idx="33308">
                  <c:v>77.166484651037393</c:v>
                </c:pt>
                <c:pt idx="33309">
                  <c:v>77.168801406311005</c:v>
                </c:pt>
                <c:pt idx="33310">
                  <c:v>77.171118161584502</c:v>
                </c:pt>
                <c:pt idx="33311">
                  <c:v>77.173434916858</c:v>
                </c:pt>
                <c:pt idx="33312">
                  <c:v>77.175751672131597</c:v>
                </c:pt>
                <c:pt idx="33313">
                  <c:v>77.178068427405094</c:v>
                </c:pt>
                <c:pt idx="33314">
                  <c:v>77.180385182678705</c:v>
                </c:pt>
                <c:pt idx="33315">
                  <c:v>77.182701937952203</c:v>
                </c:pt>
                <c:pt idx="33316">
                  <c:v>77.1850186932257</c:v>
                </c:pt>
                <c:pt idx="33317">
                  <c:v>77.187335448499297</c:v>
                </c:pt>
                <c:pt idx="33318">
                  <c:v>77.189652203772795</c:v>
                </c:pt>
                <c:pt idx="33319">
                  <c:v>77.191968959046406</c:v>
                </c:pt>
                <c:pt idx="33320">
                  <c:v>77.194285714319903</c:v>
                </c:pt>
                <c:pt idx="33321">
                  <c:v>77.196602469593401</c:v>
                </c:pt>
                <c:pt idx="33322">
                  <c:v>77.198919224866998</c:v>
                </c:pt>
                <c:pt idx="33323">
                  <c:v>77.201235980140495</c:v>
                </c:pt>
                <c:pt idx="33324">
                  <c:v>77.203552735414107</c:v>
                </c:pt>
                <c:pt idx="33325">
                  <c:v>77.205869490687604</c:v>
                </c:pt>
                <c:pt idx="33326">
                  <c:v>77.208186245961102</c:v>
                </c:pt>
                <c:pt idx="33327">
                  <c:v>77.210503001234699</c:v>
                </c:pt>
                <c:pt idx="33328">
                  <c:v>77.212819756508196</c:v>
                </c:pt>
                <c:pt idx="33329">
                  <c:v>77.215136511781793</c:v>
                </c:pt>
                <c:pt idx="33330">
                  <c:v>77.217453267055305</c:v>
                </c:pt>
                <c:pt idx="33331">
                  <c:v>77.219770022328802</c:v>
                </c:pt>
                <c:pt idx="33332">
                  <c:v>77.222086777602399</c:v>
                </c:pt>
                <c:pt idx="33333">
                  <c:v>77.224403532875897</c:v>
                </c:pt>
                <c:pt idx="33334">
                  <c:v>77.226720288149494</c:v>
                </c:pt>
                <c:pt idx="33335">
                  <c:v>77.229037043423006</c:v>
                </c:pt>
                <c:pt idx="33336">
                  <c:v>77.231353798696503</c:v>
                </c:pt>
                <c:pt idx="33337">
                  <c:v>77.2336705539701</c:v>
                </c:pt>
                <c:pt idx="33338">
                  <c:v>77.235987309243598</c:v>
                </c:pt>
                <c:pt idx="33339">
                  <c:v>77.238304064517195</c:v>
                </c:pt>
                <c:pt idx="33340">
                  <c:v>77.240620819790706</c:v>
                </c:pt>
                <c:pt idx="33341">
                  <c:v>77.242937575064204</c:v>
                </c:pt>
                <c:pt idx="33342">
                  <c:v>77.245254330337801</c:v>
                </c:pt>
                <c:pt idx="33343">
                  <c:v>77.247571085611298</c:v>
                </c:pt>
                <c:pt idx="33344">
                  <c:v>77.249887840884895</c:v>
                </c:pt>
                <c:pt idx="33345">
                  <c:v>77.252204596158407</c:v>
                </c:pt>
                <c:pt idx="33346">
                  <c:v>77.254521351431904</c:v>
                </c:pt>
                <c:pt idx="33347">
                  <c:v>77.256838106705501</c:v>
                </c:pt>
                <c:pt idx="33348">
                  <c:v>77.259154861978999</c:v>
                </c:pt>
                <c:pt idx="33349">
                  <c:v>77.261471617252596</c:v>
                </c:pt>
                <c:pt idx="33350">
                  <c:v>77.263788372526093</c:v>
                </c:pt>
                <c:pt idx="33351">
                  <c:v>77.266105127799605</c:v>
                </c:pt>
                <c:pt idx="33352">
                  <c:v>77.268421883073202</c:v>
                </c:pt>
                <c:pt idx="33353">
                  <c:v>77.2707386383467</c:v>
                </c:pt>
                <c:pt idx="33354">
                  <c:v>77.273055393620297</c:v>
                </c:pt>
                <c:pt idx="33355">
                  <c:v>77.275372148893794</c:v>
                </c:pt>
                <c:pt idx="33356">
                  <c:v>77.277688904167306</c:v>
                </c:pt>
                <c:pt idx="33357">
                  <c:v>77.280005659440903</c:v>
                </c:pt>
                <c:pt idx="33358">
                  <c:v>77.2823224147144</c:v>
                </c:pt>
                <c:pt idx="33359">
                  <c:v>77.284639169987997</c:v>
                </c:pt>
                <c:pt idx="33360">
                  <c:v>77.286955925261495</c:v>
                </c:pt>
                <c:pt idx="33361">
                  <c:v>77.289272680535007</c:v>
                </c:pt>
                <c:pt idx="33362">
                  <c:v>77.291589435808604</c:v>
                </c:pt>
                <c:pt idx="33363">
                  <c:v>77.293906191082101</c:v>
                </c:pt>
                <c:pt idx="33364">
                  <c:v>77.296222946355698</c:v>
                </c:pt>
                <c:pt idx="33365">
                  <c:v>77.298539701629196</c:v>
                </c:pt>
                <c:pt idx="33366">
                  <c:v>77.300856456902693</c:v>
                </c:pt>
                <c:pt idx="33367">
                  <c:v>77.303173212176304</c:v>
                </c:pt>
                <c:pt idx="33368">
                  <c:v>77.305489967449802</c:v>
                </c:pt>
                <c:pt idx="33369">
                  <c:v>77.307806722723399</c:v>
                </c:pt>
                <c:pt idx="33370">
                  <c:v>77.310123477996896</c:v>
                </c:pt>
                <c:pt idx="33371">
                  <c:v>77.312440233270394</c:v>
                </c:pt>
                <c:pt idx="33372">
                  <c:v>77.314756988544005</c:v>
                </c:pt>
                <c:pt idx="33373">
                  <c:v>77.317073743817502</c:v>
                </c:pt>
                <c:pt idx="33374">
                  <c:v>77.319390499091099</c:v>
                </c:pt>
                <c:pt idx="33375">
                  <c:v>77.321707254364597</c:v>
                </c:pt>
                <c:pt idx="33376">
                  <c:v>77.324024009638094</c:v>
                </c:pt>
                <c:pt idx="33377">
                  <c:v>77.326340764911706</c:v>
                </c:pt>
                <c:pt idx="33378">
                  <c:v>77.328657520185203</c:v>
                </c:pt>
                <c:pt idx="33379">
                  <c:v>77.3309742754588</c:v>
                </c:pt>
                <c:pt idx="33380">
                  <c:v>77.333291030732298</c:v>
                </c:pt>
                <c:pt idx="33381">
                  <c:v>77.335607786005795</c:v>
                </c:pt>
                <c:pt idx="33382">
                  <c:v>77.337924541279406</c:v>
                </c:pt>
                <c:pt idx="33383">
                  <c:v>77.340241296552904</c:v>
                </c:pt>
                <c:pt idx="33384">
                  <c:v>77.342558051826501</c:v>
                </c:pt>
                <c:pt idx="33385">
                  <c:v>77.344874807099998</c:v>
                </c:pt>
                <c:pt idx="33386">
                  <c:v>77.347191562373496</c:v>
                </c:pt>
                <c:pt idx="33387">
                  <c:v>77.349508317647107</c:v>
                </c:pt>
                <c:pt idx="33388">
                  <c:v>77.351825072920604</c:v>
                </c:pt>
                <c:pt idx="33389">
                  <c:v>77.354141828194201</c:v>
                </c:pt>
                <c:pt idx="33390">
                  <c:v>77.356458583467699</c:v>
                </c:pt>
                <c:pt idx="33391">
                  <c:v>77.358775338741196</c:v>
                </c:pt>
                <c:pt idx="33392">
                  <c:v>77.361092094014793</c:v>
                </c:pt>
                <c:pt idx="33393">
                  <c:v>77.363408849288305</c:v>
                </c:pt>
                <c:pt idx="33394">
                  <c:v>77.365725604561902</c:v>
                </c:pt>
                <c:pt idx="33395">
                  <c:v>77.3680423598354</c:v>
                </c:pt>
                <c:pt idx="33396">
                  <c:v>77.370359115108897</c:v>
                </c:pt>
                <c:pt idx="33397">
                  <c:v>77.372675870382494</c:v>
                </c:pt>
                <c:pt idx="33398">
                  <c:v>77.374992625656006</c:v>
                </c:pt>
                <c:pt idx="33399">
                  <c:v>77.377309380929603</c:v>
                </c:pt>
                <c:pt idx="33400">
                  <c:v>77.3796261362031</c:v>
                </c:pt>
                <c:pt idx="33401">
                  <c:v>77.381942891476598</c:v>
                </c:pt>
                <c:pt idx="33402">
                  <c:v>77.384259646750195</c:v>
                </c:pt>
                <c:pt idx="33403">
                  <c:v>77.386576402023707</c:v>
                </c:pt>
                <c:pt idx="33404">
                  <c:v>77.388893157297304</c:v>
                </c:pt>
                <c:pt idx="33405">
                  <c:v>77.391209912570801</c:v>
                </c:pt>
                <c:pt idx="33406">
                  <c:v>77.393526667844299</c:v>
                </c:pt>
                <c:pt idx="33407">
                  <c:v>77.395843423117896</c:v>
                </c:pt>
                <c:pt idx="33408">
                  <c:v>77.398160178391393</c:v>
                </c:pt>
                <c:pt idx="33409">
                  <c:v>77.400476933665004</c:v>
                </c:pt>
                <c:pt idx="33410">
                  <c:v>77.402793688938502</c:v>
                </c:pt>
                <c:pt idx="33411">
                  <c:v>77.405110444211999</c:v>
                </c:pt>
                <c:pt idx="33412">
                  <c:v>77.407427199485596</c:v>
                </c:pt>
                <c:pt idx="33413">
                  <c:v>77.409743954759094</c:v>
                </c:pt>
                <c:pt idx="33414">
                  <c:v>77.412060710032705</c:v>
                </c:pt>
                <c:pt idx="33415">
                  <c:v>77.414377465306202</c:v>
                </c:pt>
                <c:pt idx="33416">
                  <c:v>77.4166942205797</c:v>
                </c:pt>
                <c:pt idx="33417">
                  <c:v>77.419010975853297</c:v>
                </c:pt>
                <c:pt idx="33418">
                  <c:v>77.421327731126794</c:v>
                </c:pt>
                <c:pt idx="33419">
                  <c:v>77.423644486400406</c:v>
                </c:pt>
                <c:pt idx="33420">
                  <c:v>77.425961241673903</c:v>
                </c:pt>
                <c:pt idx="33421">
                  <c:v>77.428277996947401</c:v>
                </c:pt>
                <c:pt idx="33422">
                  <c:v>77.430594752220998</c:v>
                </c:pt>
                <c:pt idx="33423">
                  <c:v>77.432911507494495</c:v>
                </c:pt>
                <c:pt idx="33424">
                  <c:v>77.435228262768106</c:v>
                </c:pt>
                <c:pt idx="33425">
                  <c:v>77.437545018041604</c:v>
                </c:pt>
                <c:pt idx="33426">
                  <c:v>77.439861773315101</c:v>
                </c:pt>
                <c:pt idx="33427">
                  <c:v>77.442178528588698</c:v>
                </c:pt>
                <c:pt idx="33428">
                  <c:v>77.444495283862196</c:v>
                </c:pt>
                <c:pt idx="33429">
                  <c:v>77.446812039135807</c:v>
                </c:pt>
                <c:pt idx="33430">
                  <c:v>77.449128794409305</c:v>
                </c:pt>
                <c:pt idx="33431">
                  <c:v>77.451445549682802</c:v>
                </c:pt>
                <c:pt idx="33432">
                  <c:v>77.453762304956399</c:v>
                </c:pt>
                <c:pt idx="33433">
                  <c:v>77.456079060229897</c:v>
                </c:pt>
                <c:pt idx="33434">
                  <c:v>77.458395815503494</c:v>
                </c:pt>
                <c:pt idx="33435">
                  <c:v>77.460712570777005</c:v>
                </c:pt>
                <c:pt idx="33436">
                  <c:v>77.463029326050602</c:v>
                </c:pt>
                <c:pt idx="33437">
                  <c:v>77.4653460813241</c:v>
                </c:pt>
                <c:pt idx="33438">
                  <c:v>77.467662836597597</c:v>
                </c:pt>
                <c:pt idx="33439">
                  <c:v>77.469979591871194</c:v>
                </c:pt>
                <c:pt idx="33440">
                  <c:v>77.472296347144706</c:v>
                </c:pt>
                <c:pt idx="33441">
                  <c:v>77.474613102418303</c:v>
                </c:pt>
                <c:pt idx="33442">
                  <c:v>77.4769298576918</c:v>
                </c:pt>
                <c:pt idx="33443">
                  <c:v>77.479246612965298</c:v>
                </c:pt>
                <c:pt idx="33444">
                  <c:v>77.481563368238895</c:v>
                </c:pt>
                <c:pt idx="33445">
                  <c:v>77.483880123512407</c:v>
                </c:pt>
                <c:pt idx="33446">
                  <c:v>77.486196878786004</c:v>
                </c:pt>
                <c:pt idx="33447">
                  <c:v>77.488513634059501</c:v>
                </c:pt>
                <c:pt idx="33448">
                  <c:v>77.490830389332999</c:v>
                </c:pt>
                <c:pt idx="33449">
                  <c:v>77.493147144606596</c:v>
                </c:pt>
                <c:pt idx="33450">
                  <c:v>77.495463899880093</c:v>
                </c:pt>
                <c:pt idx="33451">
                  <c:v>77.497780655153704</c:v>
                </c:pt>
                <c:pt idx="33452">
                  <c:v>77.500097410427202</c:v>
                </c:pt>
                <c:pt idx="33453">
                  <c:v>77.502414165700699</c:v>
                </c:pt>
                <c:pt idx="33454">
                  <c:v>77.504730920974296</c:v>
                </c:pt>
                <c:pt idx="33455">
                  <c:v>77.507047676247794</c:v>
                </c:pt>
                <c:pt idx="33456">
                  <c:v>77.509364431521405</c:v>
                </c:pt>
                <c:pt idx="33457">
                  <c:v>77.511681186794902</c:v>
                </c:pt>
                <c:pt idx="33458">
                  <c:v>77.5139979420684</c:v>
                </c:pt>
                <c:pt idx="33459">
                  <c:v>77.516314697341997</c:v>
                </c:pt>
                <c:pt idx="33460">
                  <c:v>77.518631452615494</c:v>
                </c:pt>
                <c:pt idx="33461">
                  <c:v>77.520948207889106</c:v>
                </c:pt>
                <c:pt idx="33462">
                  <c:v>77.523264963162603</c:v>
                </c:pt>
                <c:pt idx="33463">
                  <c:v>77.525581718436101</c:v>
                </c:pt>
                <c:pt idx="33464">
                  <c:v>77.527898473709698</c:v>
                </c:pt>
                <c:pt idx="33465">
                  <c:v>77.530215228983195</c:v>
                </c:pt>
                <c:pt idx="33466">
                  <c:v>77.532531984256806</c:v>
                </c:pt>
                <c:pt idx="33467">
                  <c:v>77.534848739530304</c:v>
                </c:pt>
                <c:pt idx="33468">
                  <c:v>77.537165494803801</c:v>
                </c:pt>
                <c:pt idx="33469">
                  <c:v>77.539482250077398</c:v>
                </c:pt>
                <c:pt idx="33470">
                  <c:v>77.541799005350896</c:v>
                </c:pt>
                <c:pt idx="33471">
                  <c:v>77.544115760624507</c:v>
                </c:pt>
                <c:pt idx="33472">
                  <c:v>77.546432515898005</c:v>
                </c:pt>
                <c:pt idx="33473">
                  <c:v>77.548749271171502</c:v>
                </c:pt>
                <c:pt idx="33474">
                  <c:v>77.551066026445099</c:v>
                </c:pt>
                <c:pt idx="33475">
                  <c:v>77.553382781718597</c:v>
                </c:pt>
                <c:pt idx="33476">
                  <c:v>77.555699536992194</c:v>
                </c:pt>
                <c:pt idx="33477">
                  <c:v>77.558016292265705</c:v>
                </c:pt>
                <c:pt idx="33478">
                  <c:v>77.560333047539203</c:v>
                </c:pt>
                <c:pt idx="33479">
                  <c:v>77.5626498028128</c:v>
                </c:pt>
                <c:pt idx="33480">
                  <c:v>77.564966558086297</c:v>
                </c:pt>
                <c:pt idx="33481">
                  <c:v>77.567283313359894</c:v>
                </c:pt>
                <c:pt idx="33482">
                  <c:v>77.569600068633406</c:v>
                </c:pt>
                <c:pt idx="33483">
                  <c:v>77.571916823906903</c:v>
                </c:pt>
                <c:pt idx="33484">
                  <c:v>77.5742335791805</c:v>
                </c:pt>
                <c:pt idx="33485">
                  <c:v>77.576550334453998</c:v>
                </c:pt>
                <c:pt idx="33486">
                  <c:v>77.578867089727595</c:v>
                </c:pt>
                <c:pt idx="33487">
                  <c:v>77.581183845001107</c:v>
                </c:pt>
                <c:pt idx="33488">
                  <c:v>77.583500600274604</c:v>
                </c:pt>
                <c:pt idx="33489">
                  <c:v>77.585817355548201</c:v>
                </c:pt>
                <c:pt idx="33490">
                  <c:v>77.588134110821699</c:v>
                </c:pt>
                <c:pt idx="33491">
                  <c:v>77.590450866095296</c:v>
                </c:pt>
                <c:pt idx="33492">
                  <c:v>77.592767621368793</c:v>
                </c:pt>
                <c:pt idx="33493">
                  <c:v>77.595084376642305</c:v>
                </c:pt>
                <c:pt idx="33494">
                  <c:v>77.597401131915902</c:v>
                </c:pt>
                <c:pt idx="33495">
                  <c:v>77.599717887189399</c:v>
                </c:pt>
                <c:pt idx="33496">
                  <c:v>77.602034642462996</c:v>
                </c:pt>
                <c:pt idx="33497">
                  <c:v>77.604351397736494</c:v>
                </c:pt>
                <c:pt idx="33498">
                  <c:v>77.606668153010006</c:v>
                </c:pt>
                <c:pt idx="33499">
                  <c:v>77.608984908283603</c:v>
                </c:pt>
                <c:pt idx="33500">
                  <c:v>77.6113016635571</c:v>
                </c:pt>
                <c:pt idx="33501">
                  <c:v>77.613618418830697</c:v>
                </c:pt>
                <c:pt idx="33502">
                  <c:v>77.615935174104195</c:v>
                </c:pt>
                <c:pt idx="33503">
                  <c:v>77.618251929377706</c:v>
                </c:pt>
                <c:pt idx="33504">
                  <c:v>77.620568684651303</c:v>
                </c:pt>
                <c:pt idx="33505">
                  <c:v>77.622885439924801</c:v>
                </c:pt>
                <c:pt idx="33506">
                  <c:v>77.625202195198398</c:v>
                </c:pt>
                <c:pt idx="33507">
                  <c:v>77.627518950471895</c:v>
                </c:pt>
                <c:pt idx="33508">
                  <c:v>77.629835705745407</c:v>
                </c:pt>
                <c:pt idx="33509">
                  <c:v>77.632152461019004</c:v>
                </c:pt>
                <c:pt idx="33510">
                  <c:v>77.634469216292501</c:v>
                </c:pt>
                <c:pt idx="33511">
                  <c:v>77.636785971566098</c:v>
                </c:pt>
                <c:pt idx="33512">
                  <c:v>77.639102726839596</c:v>
                </c:pt>
                <c:pt idx="33513">
                  <c:v>77.641419482113093</c:v>
                </c:pt>
                <c:pt idx="33514">
                  <c:v>77.643736237386705</c:v>
                </c:pt>
                <c:pt idx="33515">
                  <c:v>77.646052992660202</c:v>
                </c:pt>
                <c:pt idx="33516">
                  <c:v>77.648369747933799</c:v>
                </c:pt>
                <c:pt idx="33517">
                  <c:v>77.650686503207297</c:v>
                </c:pt>
                <c:pt idx="33518">
                  <c:v>77.653003258480794</c:v>
                </c:pt>
                <c:pt idx="33519">
                  <c:v>77.655320013754405</c:v>
                </c:pt>
                <c:pt idx="33520">
                  <c:v>77.657636769027903</c:v>
                </c:pt>
                <c:pt idx="33521">
                  <c:v>77.6599535243015</c:v>
                </c:pt>
                <c:pt idx="33522">
                  <c:v>77.662270279574997</c:v>
                </c:pt>
                <c:pt idx="33523">
                  <c:v>77.664587034848495</c:v>
                </c:pt>
                <c:pt idx="33524">
                  <c:v>77.666903790122106</c:v>
                </c:pt>
                <c:pt idx="33525">
                  <c:v>77.669220545395603</c:v>
                </c:pt>
                <c:pt idx="33526">
                  <c:v>77.6715373006692</c:v>
                </c:pt>
                <c:pt idx="33527">
                  <c:v>77.673854055942698</c:v>
                </c:pt>
                <c:pt idx="33528">
                  <c:v>77.676170811216195</c:v>
                </c:pt>
                <c:pt idx="33529">
                  <c:v>77.678487566489807</c:v>
                </c:pt>
                <c:pt idx="33530">
                  <c:v>77.680804321763304</c:v>
                </c:pt>
                <c:pt idx="33531">
                  <c:v>77.683121077036901</c:v>
                </c:pt>
                <c:pt idx="33532">
                  <c:v>77.685437832310399</c:v>
                </c:pt>
                <c:pt idx="33533">
                  <c:v>77.687754587583896</c:v>
                </c:pt>
                <c:pt idx="33534">
                  <c:v>77.690071342857493</c:v>
                </c:pt>
                <c:pt idx="33535">
                  <c:v>77.692388098131005</c:v>
                </c:pt>
                <c:pt idx="33536">
                  <c:v>77.694704853404602</c:v>
                </c:pt>
                <c:pt idx="33537">
                  <c:v>77.697021608678099</c:v>
                </c:pt>
                <c:pt idx="33538">
                  <c:v>77.699338363951597</c:v>
                </c:pt>
                <c:pt idx="33539">
                  <c:v>77.701655119225194</c:v>
                </c:pt>
                <c:pt idx="33540">
                  <c:v>77.703971874498706</c:v>
                </c:pt>
                <c:pt idx="33541">
                  <c:v>77.706288629772303</c:v>
                </c:pt>
                <c:pt idx="33542">
                  <c:v>77.7086053850458</c:v>
                </c:pt>
                <c:pt idx="33543">
                  <c:v>77.710922140319298</c:v>
                </c:pt>
                <c:pt idx="33544">
                  <c:v>77.713238895592895</c:v>
                </c:pt>
                <c:pt idx="33545">
                  <c:v>77.715555650866406</c:v>
                </c:pt>
                <c:pt idx="33546">
                  <c:v>77.717872406140003</c:v>
                </c:pt>
                <c:pt idx="33547">
                  <c:v>77.720189161413501</c:v>
                </c:pt>
                <c:pt idx="33548">
                  <c:v>77.722505916686998</c:v>
                </c:pt>
                <c:pt idx="33549">
                  <c:v>77.724822671960595</c:v>
                </c:pt>
                <c:pt idx="33550">
                  <c:v>77.727139427234107</c:v>
                </c:pt>
                <c:pt idx="33551">
                  <c:v>77.729456182507704</c:v>
                </c:pt>
                <c:pt idx="33552">
                  <c:v>77.731772937781201</c:v>
                </c:pt>
                <c:pt idx="33553">
                  <c:v>77.734089693054699</c:v>
                </c:pt>
                <c:pt idx="33554">
                  <c:v>77.736406448328296</c:v>
                </c:pt>
                <c:pt idx="33555">
                  <c:v>77.738723203601793</c:v>
                </c:pt>
                <c:pt idx="33556">
                  <c:v>77.741039958875405</c:v>
                </c:pt>
                <c:pt idx="33557">
                  <c:v>77.743356714148902</c:v>
                </c:pt>
                <c:pt idx="33558">
                  <c:v>77.7456734694224</c:v>
                </c:pt>
                <c:pt idx="33559">
                  <c:v>77.747990224695997</c:v>
                </c:pt>
                <c:pt idx="33560">
                  <c:v>77.750306979969494</c:v>
                </c:pt>
                <c:pt idx="33561">
                  <c:v>77.752623735243105</c:v>
                </c:pt>
                <c:pt idx="33562">
                  <c:v>77.754940490516603</c:v>
                </c:pt>
                <c:pt idx="33563">
                  <c:v>77.7572572457901</c:v>
                </c:pt>
                <c:pt idx="33564">
                  <c:v>77.759574001063697</c:v>
                </c:pt>
                <c:pt idx="33565">
                  <c:v>77.761890756337195</c:v>
                </c:pt>
                <c:pt idx="33566">
                  <c:v>77.764207511610806</c:v>
                </c:pt>
                <c:pt idx="33567">
                  <c:v>77.766524266884304</c:v>
                </c:pt>
                <c:pt idx="33568">
                  <c:v>77.768841022157801</c:v>
                </c:pt>
                <c:pt idx="33569">
                  <c:v>77.771157777431398</c:v>
                </c:pt>
                <c:pt idx="33570">
                  <c:v>77.773474532704896</c:v>
                </c:pt>
                <c:pt idx="33571">
                  <c:v>77.775791287978507</c:v>
                </c:pt>
                <c:pt idx="33572">
                  <c:v>77.778108043252004</c:v>
                </c:pt>
                <c:pt idx="33573">
                  <c:v>77.780424798525502</c:v>
                </c:pt>
                <c:pt idx="33574">
                  <c:v>77.782741553799099</c:v>
                </c:pt>
                <c:pt idx="33575">
                  <c:v>77.785058309072596</c:v>
                </c:pt>
                <c:pt idx="33576">
                  <c:v>77.787375064346193</c:v>
                </c:pt>
                <c:pt idx="33577">
                  <c:v>77.789691819619705</c:v>
                </c:pt>
                <c:pt idx="33578">
                  <c:v>77.792008574893302</c:v>
                </c:pt>
                <c:pt idx="33579">
                  <c:v>77.794325330166799</c:v>
                </c:pt>
                <c:pt idx="33580">
                  <c:v>77.796642085440297</c:v>
                </c:pt>
                <c:pt idx="33581">
                  <c:v>77.798958840713894</c:v>
                </c:pt>
                <c:pt idx="33582">
                  <c:v>77.801275595987406</c:v>
                </c:pt>
                <c:pt idx="33583">
                  <c:v>77.803592351261003</c:v>
                </c:pt>
                <c:pt idx="33584">
                  <c:v>77.8059091065345</c:v>
                </c:pt>
                <c:pt idx="33585">
                  <c:v>77.808225861807998</c:v>
                </c:pt>
                <c:pt idx="33586">
                  <c:v>77.810542617081595</c:v>
                </c:pt>
                <c:pt idx="33587">
                  <c:v>77.812859372355106</c:v>
                </c:pt>
                <c:pt idx="33588">
                  <c:v>77.815176127628703</c:v>
                </c:pt>
                <c:pt idx="33589">
                  <c:v>77.817492882902201</c:v>
                </c:pt>
                <c:pt idx="33590">
                  <c:v>77.819809638175698</c:v>
                </c:pt>
                <c:pt idx="33591">
                  <c:v>77.822126393449295</c:v>
                </c:pt>
                <c:pt idx="33592">
                  <c:v>77.824443148722807</c:v>
                </c:pt>
                <c:pt idx="33593">
                  <c:v>77.826759903996404</c:v>
                </c:pt>
                <c:pt idx="33594">
                  <c:v>77.829076659269901</c:v>
                </c:pt>
                <c:pt idx="33595">
                  <c:v>77.831393414543399</c:v>
                </c:pt>
                <c:pt idx="33596">
                  <c:v>77.833710169816996</c:v>
                </c:pt>
                <c:pt idx="33597">
                  <c:v>77.836026925090493</c:v>
                </c:pt>
                <c:pt idx="33598">
                  <c:v>77.838343680364105</c:v>
                </c:pt>
                <c:pt idx="33599">
                  <c:v>77.840660435637602</c:v>
                </c:pt>
                <c:pt idx="33600">
                  <c:v>77.8429771909111</c:v>
                </c:pt>
                <c:pt idx="33601">
                  <c:v>77.845293946184697</c:v>
                </c:pt>
                <c:pt idx="33602">
                  <c:v>77.847610701458194</c:v>
                </c:pt>
                <c:pt idx="33603">
                  <c:v>77.849927456731805</c:v>
                </c:pt>
                <c:pt idx="33604">
                  <c:v>77.852244212005303</c:v>
                </c:pt>
                <c:pt idx="33605">
                  <c:v>77.8545609672788</c:v>
                </c:pt>
                <c:pt idx="33606">
                  <c:v>77.856877722552397</c:v>
                </c:pt>
                <c:pt idx="33607">
                  <c:v>77.859194477825895</c:v>
                </c:pt>
                <c:pt idx="33608">
                  <c:v>77.861511233099506</c:v>
                </c:pt>
                <c:pt idx="33609">
                  <c:v>77.863827988373004</c:v>
                </c:pt>
                <c:pt idx="33610">
                  <c:v>77.866144743646501</c:v>
                </c:pt>
                <c:pt idx="33611">
                  <c:v>77.868461498920098</c:v>
                </c:pt>
                <c:pt idx="33612">
                  <c:v>77.870778254193596</c:v>
                </c:pt>
                <c:pt idx="33613">
                  <c:v>77.873095009467207</c:v>
                </c:pt>
                <c:pt idx="33614">
                  <c:v>77.875411764740704</c:v>
                </c:pt>
                <c:pt idx="33615">
                  <c:v>77.877728520014202</c:v>
                </c:pt>
                <c:pt idx="33616">
                  <c:v>77.880045275287799</c:v>
                </c:pt>
                <c:pt idx="33617">
                  <c:v>77.882362030561296</c:v>
                </c:pt>
                <c:pt idx="33618">
                  <c:v>77.884678785834893</c:v>
                </c:pt>
                <c:pt idx="33619">
                  <c:v>77.886995541108405</c:v>
                </c:pt>
                <c:pt idx="33620">
                  <c:v>77.889312296381902</c:v>
                </c:pt>
                <c:pt idx="33621">
                  <c:v>77.891629051655499</c:v>
                </c:pt>
                <c:pt idx="33622">
                  <c:v>77.893945806928997</c:v>
                </c:pt>
                <c:pt idx="33623">
                  <c:v>77.896262562202594</c:v>
                </c:pt>
                <c:pt idx="33624">
                  <c:v>77.898579317476106</c:v>
                </c:pt>
                <c:pt idx="33625">
                  <c:v>77.900896072749603</c:v>
                </c:pt>
                <c:pt idx="33626">
                  <c:v>77.9032128280232</c:v>
                </c:pt>
                <c:pt idx="33627">
                  <c:v>77.905529583296698</c:v>
                </c:pt>
                <c:pt idx="33628">
                  <c:v>77.907846338570295</c:v>
                </c:pt>
                <c:pt idx="33629">
                  <c:v>77.910163093843806</c:v>
                </c:pt>
                <c:pt idx="33630">
                  <c:v>77.912479849117304</c:v>
                </c:pt>
                <c:pt idx="33631">
                  <c:v>77.914796604390901</c:v>
                </c:pt>
                <c:pt idx="33632">
                  <c:v>77.917113359664398</c:v>
                </c:pt>
                <c:pt idx="33633">
                  <c:v>77.919430114937995</c:v>
                </c:pt>
                <c:pt idx="33634">
                  <c:v>77.921746870211507</c:v>
                </c:pt>
                <c:pt idx="33635">
                  <c:v>77.924063625485005</c:v>
                </c:pt>
                <c:pt idx="33636">
                  <c:v>77.926380380758602</c:v>
                </c:pt>
                <c:pt idx="33637">
                  <c:v>77.928697136032099</c:v>
                </c:pt>
                <c:pt idx="33638">
                  <c:v>77.931013891305696</c:v>
                </c:pt>
                <c:pt idx="33639">
                  <c:v>77.933330646579194</c:v>
                </c:pt>
                <c:pt idx="33640">
                  <c:v>77.935647401852705</c:v>
                </c:pt>
                <c:pt idx="33641">
                  <c:v>77.937964157126302</c:v>
                </c:pt>
                <c:pt idx="33642">
                  <c:v>77.9402809123998</c:v>
                </c:pt>
                <c:pt idx="33643">
                  <c:v>77.942597667673397</c:v>
                </c:pt>
                <c:pt idx="33644">
                  <c:v>77.944914422946894</c:v>
                </c:pt>
                <c:pt idx="33645">
                  <c:v>77.947231178220406</c:v>
                </c:pt>
                <c:pt idx="33646">
                  <c:v>77.949547933494003</c:v>
                </c:pt>
                <c:pt idx="33647">
                  <c:v>77.9518646887675</c:v>
                </c:pt>
                <c:pt idx="33648">
                  <c:v>77.954181444041097</c:v>
                </c:pt>
                <c:pt idx="33649">
                  <c:v>77.956498199314595</c:v>
                </c:pt>
                <c:pt idx="33650">
                  <c:v>77.958814954588107</c:v>
                </c:pt>
                <c:pt idx="33651">
                  <c:v>77.961131709861704</c:v>
                </c:pt>
                <c:pt idx="33652">
                  <c:v>77.963448465135201</c:v>
                </c:pt>
                <c:pt idx="33653">
                  <c:v>77.965765220408798</c:v>
                </c:pt>
                <c:pt idx="33654">
                  <c:v>77.968081975682296</c:v>
                </c:pt>
                <c:pt idx="33655">
                  <c:v>77.970398730955793</c:v>
                </c:pt>
                <c:pt idx="33656">
                  <c:v>77.972715486229404</c:v>
                </c:pt>
                <c:pt idx="33657">
                  <c:v>77.975032241502902</c:v>
                </c:pt>
                <c:pt idx="33658">
                  <c:v>77.977348996776499</c:v>
                </c:pt>
                <c:pt idx="33659">
                  <c:v>77.979665752049996</c:v>
                </c:pt>
                <c:pt idx="33660">
                  <c:v>77.981982507323494</c:v>
                </c:pt>
                <c:pt idx="33661">
                  <c:v>77.984299262597105</c:v>
                </c:pt>
                <c:pt idx="33662">
                  <c:v>77.986616017870602</c:v>
                </c:pt>
                <c:pt idx="33663">
                  <c:v>77.988932773144199</c:v>
                </c:pt>
                <c:pt idx="33664">
                  <c:v>77.991249528417697</c:v>
                </c:pt>
                <c:pt idx="33665">
                  <c:v>77.993566283691194</c:v>
                </c:pt>
                <c:pt idx="33666">
                  <c:v>77.995883038964806</c:v>
                </c:pt>
                <c:pt idx="33667">
                  <c:v>77.998199794238303</c:v>
                </c:pt>
                <c:pt idx="33668">
                  <c:v>78.0005165495119</c:v>
                </c:pt>
                <c:pt idx="33669">
                  <c:v>78.002833304785398</c:v>
                </c:pt>
                <c:pt idx="33670">
                  <c:v>78.005150060058895</c:v>
                </c:pt>
                <c:pt idx="33671">
                  <c:v>78.007466815332506</c:v>
                </c:pt>
                <c:pt idx="33672">
                  <c:v>78.009783570606004</c:v>
                </c:pt>
                <c:pt idx="33673">
                  <c:v>78.012100325879601</c:v>
                </c:pt>
                <c:pt idx="33674">
                  <c:v>78.014417081153098</c:v>
                </c:pt>
                <c:pt idx="33675">
                  <c:v>78.016733836426596</c:v>
                </c:pt>
                <c:pt idx="33676">
                  <c:v>78.019050591700207</c:v>
                </c:pt>
                <c:pt idx="33677">
                  <c:v>78.021367346973705</c:v>
                </c:pt>
                <c:pt idx="33678">
                  <c:v>78.023684102247302</c:v>
                </c:pt>
                <c:pt idx="33679">
                  <c:v>78.026000857520799</c:v>
                </c:pt>
                <c:pt idx="33680">
                  <c:v>78.028317612794297</c:v>
                </c:pt>
                <c:pt idx="33681">
                  <c:v>78.030634368067894</c:v>
                </c:pt>
                <c:pt idx="33682">
                  <c:v>78.032951123341405</c:v>
                </c:pt>
                <c:pt idx="33683">
                  <c:v>78.035267878615002</c:v>
                </c:pt>
                <c:pt idx="33684">
                  <c:v>78.0375846338885</c:v>
                </c:pt>
                <c:pt idx="33685">
                  <c:v>78.039901389161997</c:v>
                </c:pt>
                <c:pt idx="33686">
                  <c:v>78.042218144435594</c:v>
                </c:pt>
                <c:pt idx="33687">
                  <c:v>78.044534899709106</c:v>
                </c:pt>
                <c:pt idx="33688">
                  <c:v>78.046851654982703</c:v>
                </c:pt>
                <c:pt idx="33689">
                  <c:v>78.0491684102562</c:v>
                </c:pt>
                <c:pt idx="33690">
                  <c:v>78.051485165529698</c:v>
                </c:pt>
                <c:pt idx="33691">
                  <c:v>78.053801920803295</c:v>
                </c:pt>
                <c:pt idx="33692">
                  <c:v>78.056118676076807</c:v>
                </c:pt>
                <c:pt idx="33693">
                  <c:v>78.058435431350404</c:v>
                </c:pt>
                <c:pt idx="33694">
                  <c:v>78.060752186623901</c:v>
                </c:pt>
                <c:pt idx="33695">
                  <c:v>78.063068941897399</c:v>
                </c:pt>
                <c:pt idx="33696">
                  <c:v>78.065385697170996</c:v>
                </c:pt>
                <c:pt idx="33697">
                  <c:v>78.067702452444493</c:v>
                </c:pt>
                <c:pt idx="33698">
                  <c:v>78.070019207718104</c:v>
                </c:pt>
                <c:pt idx="33699">
                  <c:v>78.072335962991602</c:v>
                </c:pt>
                <c:pt idx="33700">
                  <c:v>78.074652718265099</c:v>
                </c:pt>
                <c:pt idx="33701">
                  <c:v>78.076969473538696</c:v>
                </c:pt>
                <c:pt idx="33702">
                  <c:v>78.079286228812194</c:v>
                </c:pt>
                <c:pt idx="33703">
                  <c:v>78.081602984085805</c:v>
                </c:pt>
                <c:pt idx="33704">
                  <c:v>78.083919739359303</c:v>
                </c:pt>
                <c:pt idx="33705">
                  <c:v>78.0862364946328</c:v>
                </c:pt>
                <c:pt idx="33706">
                  <c:v>78.088553249906397</c:v>
                </c:pt>
                <c:pt idx="33707">
                  <c:v>78.090870005179895</c:v>
                </c:pt>
                <c:pt idx="33708">
                  <c:v>78.093186760453506</c:v>
                </c:pt>
                <c:pt idx="33709">
                  <c:v>78.095503515727003</c:v>
                </c:pt>
                <c:pt idx="33710">
                  <c:v>78.097820271000501</c:v>
                </c:pt>
                <c:pt idx="33711">
                  <c:v>78.100137026274098</c:v>
                </c:pt>
                <c:pt idx="33712">
                  <c:v>78.102453781547595</c:v>
                </c:pt>
                <c:pt idx="33713">
                  <c:v>78.104770536821206</c:v>
                </c:pt>
                <c:pt idx="33714">
                  <c:v>78.107087292094704</c:v>
                </c:pt>
                <c:pt idx="33715">
                  <c:v>78.109404047368201</c:v>
                </c:pt>
                <c:pt idx="33716">
                  <c:v>78.111720802641798</c:v>
                </c:pt>
                <c:pt idx="33717">
                  <c:v>78.114037557915296</c:v>
                </c:pt>
                <c:pt idx="33718">
                  <c:v>78.116354313188907</c:v>
                </c:pt>
                <c:pt idx="33719">
                  <c:v>78.118671068462405</c:v>
                </c:pt>
                <c:pt idx="33720">
                  <c:v>78.120987823735902</c:v>
                </c:pt>
                <c:pt idx="33721">
                  <c:v>78.123304579009499</c:v>
                </c:pt>
                <c:pt idx="33722">
                  <c:v>78.125621334282997</c:v>
                </c:pt>
                <c:pt idx="33723">
                  <c:v>78.127938089556594</c:v>
                </c:pt>
                <c:pt idx="33724">
                  <c:v>78.130254844830105</c:v>
                </c:pt>
                <c:pt idx="33725">
                  <c:v>78.132571600103702</c:v>
                </c:pt>
                <c:pt idx="33726">
                  <c:v>78.1348883553772</c:v>
                </c:pt>
                <c:pt idx="33727">
                  <c:v>78.137205110650697</c:v>
                </c:pt>
                <c:pt idx="33728">
                  <c:v>78.139521865924294</c:v>
                </c:pt>
                <c:pt idx="33729">
                  <c:v>78.141838621197806</c:v>
                </c:pt>
                <c:pt idx="33730">
                  <c:v>78.144155376471403</c:v>
                </c:pt>
                <c:pt idx="33731">
                  <c:v>78.1464721317449</c:v>
                </c:pt>
                <c:pt idx="33732">
                  <c:v>78.148788887018398</c:v>
                </c:pt>
                <c:pt idx="33733">
                  <c:v>78.151105642291995</c:v>
                </c:pt>
                <c:pt idx="33734">
                  <c:v>78.153422397565507</c:v>
                </c:pt>
                <c:pt idx="33735">
                  <c:v>78.155739152839104</c:v>
                </c:pt>
                <c:pt idx="33736">
                  <c:v>78.158055908112601</c:v>
                </c:pt>
                <c:pt idx="33737">
                  <c:v>78.160372663386099</c:v>
                </c:pt>
                <c:pt idx="33738">
                  <c:v>78.162689418659696</c:v>
                </c:pt>
                <c:pt idx="33739">
                  <c:v>78.165006173933193</c:v>
                </c:pt>
                <c:pt idx="33740">
                  <c:v>78.167322929206804</c:v>
                </c:pt>
                <c:pt idx="33741">
                  <c:v>78.169639684480302</c:v>
                </c:pt>
                <c:pt idx="33742">
                  <c:v>78.171956439753799</c:v>
                </c:pt>
                <c:pt idx="33743">
                  <c:v>78.174273195027396</c:v>
                </c:pt>
                <c:pt idx="33744">
                  <c:v>78.176589950300894</c:v>
                </c:pt>
                <c:pt idx="33745">
                  <c:v>78.178906705574505</c:v>
                </c:pt>
                <c:pt idx="33746">
                  <c:v>78.181223460848003</c:v>
                </c:pt>
                <c:pt idx="33747">
                  <c:v>78.1835402161215</c:v>
                </c:pt>
                <c:pt idx="33748">
                  <c:v>78.185856971395097</c:v>
                </c:pt>
                <c:pt idx="33749">
                  <c:v>78.188173726668595</c:v>
                </c:pt>
                <c:pt idx="33750">
                  <c:v>78.190490481942206</c:v>
                </c:pt>
                <c:pt idx="33751">
                  <c:v>78.192807237215703</c:v>
                </c:pt>
                <c:pt idx="33752">
                  <c:v>78.195123992489201</c:v>
                </c:pt>
                <c:pt idx="33753">
                  <c:v>78.197440747762798</c:v>
                </c:pt>
                <c:pt idx="33754">
                  <c:v>78.199757503036295</c:v>
                </c:pt>
                <c:pt idx="33755">
                  <c:v>78.202074258309906</c:v>
                </c:pt>
                <c:pt idx="33756">
                  <c:v>78.204391013583404</c:v>
                </c:pt>
                <c:pt idx="33757">
                  <c:v>78.206707768856901</c:v>
                </c:pt>
                <c:pt idx="33758">
                  <c:v>78.209024524130498</c:v>
                </c:pt>
                <c:pt idx="33759">
                  <c:v>78.211341279403996</c:v>
                </c:pt>
                <c:pt idx="33760">
                  <c:v>78.213658034677593</c:v>
                </c:pt>
                <c:pt idx="33761">
                  <c:v>78.215974789951105</c:v>
                </c:pt>
                <c:pt idx="33762">
                  <c:v>78.218291545224602</c:v>
                </c:pt>
                <c:pt idx="33763">
                  <c:v>78.220608300498199</c:v>
                </c:pt>
                <c:pt idx="33764">
                  <c:v>78.222925055771697</c:v>
                </c:pt>
                <c:pt idx="33765">
                  <c:v>78.225241811045294</c:v>
                </c:pt>
                <c:pt idx="33766">
                  <c:v>78.227558566318805</c:v>
                </c:pt>
                <c:pt idx="33767">
                  <c:v>78.229875321592303</c:v>
                </c:pt>
                <c:pt idx="33768">
                  <c:v>78.2321920768659</c:v>
                </c:pt>
                <c:pt idx="33769">
                  <c:v>78.234508832139397</c:v>
                </c:pt>
                <c:pt idx="33770">
                  <c:v>78.236825587412994</c:v>
                </c:pt>
                <c:pt idx="33771">
                  <c:v>78.239142342686506</c:v>
                </c:pt>
                <c:pt idx="33772">
                  <c:v>78.241459097960004</c:v>
                </c:pt>
                <c:pt idx="33773">
                  <c:v>78.243775853233601</c:v>
                </c:pt>
                <c:pt idx="33774">
                  <c:v>78.246092608507098</c:v>
                </c:pt>
                <c:pt idx="33775">
                  <c:v>78.248409363780695</c:v>
                </c:pt>
                <c:pt idx="33776">
                  <c:v>78.250726119054207</c:v>
                </c:pt>
                <c:pt idx="33777">
                  <c:v>78.253042874327704</c:v>
                </c:pt>
                <c:pt idx="33778">
                  <c:v>78.255359629601301</c:v>
                </c:pt>
                <c:pt idx="33779">
                  <c:v>78.257676384874799</c:v>
                </c:pt>
                <c:pt idx="33780">
                  <c:v>78.259993140148396</c:v>
                </c:pt>
                <c:pt idx="33781">
                  <c:v>78.262309895421893</c:v>
                </c:pt>
                <c:pt idx="33782">
                  <c:v>78.264626650695405</c:v>
                </c:pt>
                <c:pt idx="33783">
                  <c:v>78.266943405969002</c:v>
                </c:pt>
                <c:pt idx="33784">
                  <c:v>78.269260161242499</c:v>
                </c:pt>
                <c:pt idx="33785">
                  <c:v>78.271576916516096</c:v>
                </c:pt>
                <c:pt idx="33786">
                  <c:v>78.273893671789594</c:v>
                </c:pt>
                <c:pt idx="33787">
                  <c:v>78.276210427063106</c:v>
                </c:pt>
                <c:pt idx="33788">
                  <c:v>78.278527182336703</c:v>
                </c:pt>
                <c:pt idx="33789">
                  <c:v>78.2808439376102</c:v>
                </c:pt>
                <c:pt idx="33790">
                  <c:v>78.283160692883797</c:v>
                </c:pt>
                <c:pt idx="33791">
                  <c:v>78.285477448157295</c:v>
                </c:pt>
                <c:pt idx="33792">
                  <c:v>78.287794203430806</c:v>
                </c:pt>
                <c:pt idx="33793">
                  <c:v>78.290110958704403</c:v>
                </c:pt>
                <c:pt idx="33794">
                  <c:v>78.292427713977901</c:v>
                </c:pt>
                <c:pt idx="33795">
                  <c:v>78.294744469251498</c:v>
                </c:pt>
                <c:pt idx="33796">
                  <c:v>78.297061224524995</c:v>
                </c:pt>
                <c:pt idx="33797">
                  <c:v>78.299377979798507</c:v>
                </c:pt>
                <c:pt idx="33798">
                  <c:v>78.301694735072104</c:v>
                </c:pt>
                <c:pt idx="33799">
                  <c:v>78.304011490345601</c:v>
                </c:pt>
                <c:pt idx="33800">
                  <c:v>78.306328245619198</c:v>
                </c:pt>
                <c:pt idx="33801">
                  <c:v>78.308645000892696</c:v>
                </c:pt>
                <c:pt idx="33802">
                  <c:v>78.310961756166193</c:v>
                </c:pt>
                <c:pt idx="33803">
                  <c:v>78.313278511439805</c:v>
                </c:pt>
                <c:pt idx="33804">
                  <c:v>78.315595266713302</c:v>
                </c:pt>
                <c:pt idx="33805">
                  <c:v>78.317912021986899</c:v>
                </c:pt>
                <c:pt idx="33806">
                  <c:v>78.320228777260397</c:v>
                </c:pt>
                <c:pt idx="33807">
                  <c:v>78.322545532533894</c:v>
                </c:pt>
                <c:pt idx="33808">
                  <c:v>78.324862287807505</c:v>
                </c:pt>
                <c:pt idx="33809">
                  <c:v>78.327179043081003</c:v>
                </c:pt>
                <c:pt idx="33810">
                  <c:v>78.3294957983546</c:v>
                </c:pt>
                <c:pt idx="33811">
                  <c:v>78.331812553628097</c:v>
                </c:pt>
                <c:pt idx="33812">
                  <c:v>78.334129308901595</c:v>
                </c:pt>
                <c:pt idx="33813">
                  <c:v>78.336446064175206</c:v>
                </c:pt>
                <c:pt idx="33814">
                  <c:v>78.338762819448704</c:v>
                </c:pt>
                <c:pt idx="33815">
                  <c:v>78.341079574722301</c:v>
                </c:pt>
                <c:pt idx="33816">
                  <c:v>78.343396329995798</c:v>
                </c:pt>
                <c:pt idx="33817">
                  <c:v>78.345713085269296</c:v>
                </c:pt>
                <c:pt idx="33818">
                  <c:v>78.348029840542907</c:v>
                </c:pt>
                <c:pt idx="33819">
                  <c:v>78.350346595816404</c:v>
                </c:pt>
                <c:pt idx="33820">
                  <c:v>78.352663351090001</c:v>
                </c:pt>
                <c:pt idx="33821">
                  <c:v>78.354980106363499</c:v>
                </c:pt>
                <c:pt idx="33822">
                  <c:v>78.357296861636996</c:v>
                </c:pt>
                <c:pt idx="33823">
                  <c:v>78.359613616910593</c:v>
                </c:pt>
                <c:pt idx="33824">
                  <c:v>78.361930372184105</c:v>
                </c:pt>
                <c:pt idx="33825">
                  <c:v>78.364247127457702</c:v>
                </c:pt>
                <c:pt idx="33826">
                  <c:v>78.366563882731199</c:v>
                </c:pt>
                <c:pt idx="33827">
                  <c:v>78.368880638004697</c:v>
                </c:pt>
                <c:pt idx="33828">
                  <c:v>78.371197393278294</c:v>
                </c:pt>
                <c:pt idx="33829">
                  <c:v>78.373514148551806</c:v>
                </c:pt>
                <c:pt idx="33830">
                  <c:v>78.375830903825403</c:v>
                </c:pt>
                <c:pt idx="33831">
                  <c:v>78.3781476590989</c:v>
                </c:pt>
                <c:pt idx="33832">
                  <c:v>78.380464414372398</c:v>
                </c:pt>
                <c:pt idx="33833">
                  <c:v>78.382781169645995</c:v>
                </c:pt>
                <c:pt idx="33834">
                  <c:v>78.385097924919506</c:v>
                </c:pt>
                <c:pt idx="33835">
                  <c:v>78.387414680193103</c:v>
                </c:pt>
                <c:pt idx="33836">
                  <c:v>78.389731435466601</c:v>
                </c:pt>
                <c:pt idx="33837">
                  <c:v>78.392048190740098</c:v>
                </c:pt>
                <c:pt idx="33838">
                  <c:v>78.394364946013695</c:v>
                </c:pt>
                <c:pt idx="33839">
                  <c:v>78.396681701287207</c:v>
                </c:pt>
                <c:pt idx="33840">
                  <c:v>78.398998456560804</c:v>
                </c:pt>
                <c:pt idx="33841">
                  <c:v>78.401315211834302</c:v>
                </c:pt>
                <c:pt idx="33842">
                  <c:v>78.403631967107799</c:v>
                </c:pt>
                <c:pt idx="33843">
                  <c:v>78.405948722381396</c:v>
                </c:pt>
                <c:pt idx="33844">
                  <c:v>78.408265477654894</c:v>
                </c:pt>
                <c:pt idx="33845">
                  <c:v>78.410582232928505</c:v>
                </c:pt>
                <c:pt idx="33846">
                  <c:v>78.412898988202002</c:v>
                </c:pt>
                <c:pt idx="33847">
                  <c:v>78.4152157434755</c:v>
                </c:pt>
                <c:pt idx="33848">
                  <c:v>78.417532498749097</c:v>
                </c:pt>
                <c:pt idx="33849">
                  <c:v>78.419849254022594</c:v>
                </c:pt>
                <c:pt idx="33850">
                  <c:v>78.422166009296205</c:v>
                </c:pt>
                <c:pt idx="33851">
                  <c:v>78.424482764569703</c:v>
                </c:pt>
                <c:pt idx="33852">
                  <c:v>78.4267995198432</c:v>
                </c:pt>
                <c:pt idx="33853">
                  <c:v>78.429116275116797</c:v>
                </c:pt>
                <c:pt idx="33854">
                  <c:v>78.431433030390295</c:v>
                </c:pt>
                <c:pt idx="33855">
                  <c:v>78.433749785663906</c:v>
                </c:pt>
                <c:pt idx="33856">
                  <c:v>78.436066540937404</c:v>
                </c:pt>
                <c:pt idx="33857">
                  <c:v>78.438383296210901</c:v>
                </c:pt>
                <c:pt idx="33858">
                  <c:v>78.440700051484498</c:v>
                </c:pt>
                <c:pt idx="33859">
                  <c:v>78.443016806757996</c:v>
                </c:pt>
                <c:pt idx="33860">
                  <c:v>78.445333562031607</c:v>
                </c:pt>
                <c:pt idx="33861">
                  <c:v>78.447650317305104</c:v>
                </c:pt>
                <c:pt idx="33862">
                  <c:v>78.449967072578602</c:v>
                </c:pt>
                <c:pt idx="33863">
                  <c:v>78.452283827852199</c:v>
                </c:pt>
                <c:pt idx="33864">
                  <c:v>78.454600583125696</c:v>
                </c:pt>
                <c:pt idx="33865">
                  <c:v>78.456917338399293</c:v>
                </c:pt>
                <c:pt idx="33866">
                  <c:v>78.459234093672805</c:v>
                </c:pt>
                <c:pt idx="33867">
                  <c:v>78.461550848946402</c:v>
                </c:pt>
                <c:pt idx="33868">
                  <c:v>78.463867604219899</c:v>
                </c:pt>
                <c:pt idx="33869">
                  <c:v>78.466184359493397</c:v>
                </c:pt>
                <c:pt idx="33870">
                  <c:v>78.468501114766994</c:v>
                </c:pt>
                <c:pt idx="33871">
                  <c:v>78.470817870040506</c:v>
                </c:pt>
                <c:pt idx="33872">
                  <c:v>78.473134625314103</c:v>
                </c:pt>
                <c:pt idx="33873">
                  <c:v>78.4754513805876</c:v>
                </c:pt>
                <c:pt idx="33874">
                  <c:v>78.477768135861098</c:v>
                </c:pt>
                <c:pt idx="33875">
                  <c:v>78.480084891134695</c:v>
                </c:pt>
                <c:pt idx="33876">
                  <c:v>78.482401646408206</c:v>
                </c:pt>
                <c:pt idx="33877">
                  <c:v>78.484718401681803</c:v>
                </c:pt>
                <c:pt idx="33878">
                  <c:v>78.487035156955301</c:v>
                </c:pt>
                <c:pt idx="33879">
                  <c:v>78.489351912228798</c:v>
                </c:pt>
                <c:pt idx="33880">
                  <c:v>78.491668667502395</c:v>
                </c:pt>
                <c:pt idx="33881">
                  <c:v>78.493985422775907</c:v>
                </c:pt>
                <c:pt idx="33882">
                  <c:v>78.496302178049504</c:v>
                </c:pt>
                <c:pt idx="33883">
                  <c:v>78.498618933323002</c:v>
                </c:pt>
                <c:pt idx="33884">
                  <c:v>78.500935688596499</c:v>
                </c:pt>
                <c:pt idx="33885">
                  <c:v>78.503252443870096</c:v>
                </c:pt>
                <c:pt idx="33886">
                  <c:v>78.505569199143594</c:v>
                </c:pt>
                <c:pt idx="33887">
                  <c:v>78.507885954417205</c:v>
                </c:pt>
                <c:pt idx="33888">
                  <c:v>78.510202709690702</c:v>
                </c:pt>
                <c:pt idx="33889">
                  <c:v>78.5125194649642</c:v>
                </c:pt>
                <c:pt idx="33890">
                  <c:v>78.514836220237797</c:v>
                </c:pt>
                <c:pt idx="33891">
                  <c:v>78.517152975511294</c:v>
                </c:pt>
                <c:pt idx="33892">
                  <c:v>78.519469730784905</c:v>
                </c:pt>
                <c:pt idx="33893">
                  <c:v>78.521786486058403</c:v>
                </c:pt>
                <c:pt idx="33894">
                  <c:v>78.5241032413319</c:v>
                </c:pt>
                <c:pt idx="33895">
                  <c:v>78.526419996605497</c:v>
                </c:pt>
                <c:pt idx="33896">
                  <c:v>78.528736751878995</c:v>
                </c:pt>
                <c:pt idx="33897">
                  <c:v>78.531053507152606</c:v>
                </c:pt>
                <c:pt idx="33898">
                  <c:v>78.533370262426104</c:v>
                </c:pt>
                <c:pt idx="33899">
                  <c:v>78.535687017699601</c:v>
                </c:pt>
                <c:pt idx="33900">
                  <c:v>78.538003772973198</c:v>
                </c:pt>
                <c:pt idx="33901">
                  <c:v>78.540320528246696</c:v>
                </c:pt>
                <c:pt idx="33902">
                  <c:v>78.542637283520307</c:v>
                </c:pt>
                <c:pt idx="33903">
                  <c:v>78.544954038793804</c:v>
                </c:pt>
                <c:pt idx="33904">
                  <c:v>78.547270794067302</c:v>
                </c:pt>
                <c:pt idx="33905">
                  <c:v>78.549587549340899</c:v>
                </c:pt>
                <c:pt idx="33906">
                  <c:v>78.551904304614396</c:v>
                </c:pt>
                <c:pt idx="33907">
                  <c:v>78.554221059887993</c:v>
                </c:pt>
                <c:pt idx="33908">
                  <c:v>78.556537815161505</c:v>
                </c:pt>
                <c:pt idx="33909">
                  <c:v>78.558854570435003</c:v>
                </c:pt>
                <c:pt idx="33910">
                  <c:v>78.5611713257086</c:v>
                </c:pt>
                <c:pt idx="33911">
                  <c:v>78.563488080982097</c:v>
                </c:pt>
                <c:pt idx="33912">
                  <c:v>78.565804836255694</c:v>
                </c:pt>
                <c:pt idx="33913">
                  <c:v>78.568121591529206</c:v>
                </c:pt>
                <c:pt idx="33914">
                  <c:v>78.570438346802703</c:v>
                </c:pt>
                <c:pt idx="33915">
                  <c:v>78.5727551020763</c:v>
                </c:pt>
                <c:pt idx="33916">
                  <c:v>78.575071857349798</c:v>
                </c:pt>
                <c:pt idx="33917">
                  <c:v>78.577388612623395</c:v>
                </c:pt>
                <c:pt idx="33918">
                  <c:v>78.579705367896906</c:v>
                </c:pt>
                <c:pt idx="33919">
                  <c:v>78.582022123170404</c:v>
                </c:pt>
                <c:pt idx="33920">
                  <c:v>78.584338878444001</c:v>
                </c:pt>
                <c:pt idx="33921">
                  <c:v>78.586655633717498</c:v>
                </c:pt>
                <c:pt idx="33922">
                  <c:v>78.588972388991095</c:v>
                </c:pt>
                <c:pt idx="33923">
                  <c:v>78.591289144264607</c:v>
                </c:pt>
                <c:pt idx="33924">
                  <c:v>78.593605899538105</c:v>
                </c:pt>
                <c:pt idx="33925">
                  <c:v>78.595922654811702</c:v>
                </c:pt>
                <c:pt idx="33926">
                  <c:v>78.598239410085199</c:v>
                </c:pt>
                <c:pt idx="33927">
                  <c:v>78.600556165358796</c:v>
                </c:pt>
                <c:pt idx="33928">
                  <c:v>78.602872920632294</c:v>
                </c:pt>
                <c:pt idx="33929">
                  <c:v>78.605189675905805</c:v>
                </c:pt>
                <c:pt idx="33930">
                  <c:v>78.607506431179402</c:v>
                </c:pt>
                <c:pt idx="33931">
                  <c:v>78.6098231864529</c:v>
                </c:pt>
                <c:pt idx="33932">
                  <c:v>78.612139941726497</c:v>
                </c:pt>
                <c:pt idx="33933">
                  <c:v>78.614456696999994</c:v>
                </c:pt>
                <c:pt idx="33934">
                  <c:v>78.616773452273506</c:v>
                </c:pt>
                <c:pt idx="33935">
                  <c:v>78.619090207547103</c:v>
                </c:pt>
                <c:pt idx="33936">
                  <c:v>78.6214069628206</c:v>
                </c:pt>
                <c:pt idx="33937">
                  <c:v>78.623723718094197</c:v>
                </c:pt>
                <c:pt idx="33938">
                  <c:v>78.626040473367695</c:v>
                </c:pt>
                <c:pt idx="33939">
                  <c:v>78.628357228641207</c:v>
                </c:pt>
                <c:pt idx="33940">
                  <c:v>78.630673983914804</c:v>
                </c:pt>
                <c:pt idx="33941">
                  <c:v>78.632990739188301</c:v>
                </c:pt>
                <c:pt idx="33942">
                  <c:v>78.635307494461898</c:v>
                </c:pt>
                <c:pt idx="33943">
                  <c:v>78.637624249735396</c:v>
                </c:pt>
                <c:pt idx="33944">
                  <c:v>78.639941005008893</c:v>
                </c:pt>
                <c:pt idx="33945">
                  <c:v>78.642257760282504</c:v>
                </c:pt>
                <c:pt idx="33946">
                  <c:v>78.644574515556002</c:v>
                </c:pt>
                <c:pt idx="33947">
                  <c:v>78.646891270829599</c:v>
                </c:pt>
                <c:pt idx="33948">
                  <c:v>78.649208026103096</c:v>
                </c:pt>
                <c:pt idx="33949">
                  <c:v>78.651524781376594</c:v>
                </c:pt>
                <c:pt idx="33950">
                  <c:v>78.653841536650205</c:v>
                </c:pt>
                <c:pt idx="33951">
                  <c:v>78.656158291923703</c:v>
                </c:pt>
                <c:pt idx="33952">
                  <c:v>78.6584750471973</c:v>
                </c:pt>
                <c:pt idx="33953">
                  <c:v>78.660791802470797</c:v>
                </c:pt>
                <c:pt idx="33954">
                  <c:v>78.663108557744295</c:v>
                </c:pt>
                <c:pt idx="33955">
                  <c:v>78.665425313017906</c:v>
                </c:pt>
                <c:pt idx="33956">
                  <c:v>78.667742068291403</c:v>
                </c:pt>
                <c:pt idx="33957">
                  <c:v>78.670058823565</c:v>
                </c:pt>
                <c:pt idx="33958">
                  <c:v>78.672375578838498</c:v>
                </c:pt>
                <c:pt idx="33959">
                  <c:v>78.674692334111995</c:v>
                </c:pt>
                <c:pt idx="33960">
                  <c:v>78.677009089385606</c:v>
                </c:pt>
                <c:pt idx="33961">
                  <c:v>78.679325844659104</c:v>
                </c:pt>
                <c:pt idx="33962">
                  <c:v>78.681642599932701</c:v>
                </c:pt>
                <c:pt idx="33963">
                  <c:v>78.683959355206198</c:v>
                </c:pt>
                <c:pt idx="33964">
                  <c:v>78.686276110479696</c:v>
                </c:pt>
                <c:pt idx="33965">
                  <c:v>78.688592865753293</c:v>
                </c:pt>
                <c:pt idx="33966">
                  <c:v>78.690909621026805</c:v>
                </c:pt>
                <c:pt idx="33967">
                  <c:v>78.693226376300402</c:v>
                </c:pt>
                <c:pt idx="33968">
                  <c:v>78.695543131573899</c:v>
                </c:pt>
                <c:pt idx="33969">
                  <c:v>78.697859886847397</c:v>
                </c:pt>
                <c:pt idx="33970">
                  <c:v>78.700176642120994</c:v>
                </c:pt>
                <c:pt idx="33971">
                  <c:v>78.702493397394505</c:v>
                </c:pt>
                <c:pt idx="33972">
                  <c:v>78.704810152668102</c:v>
                </c:pt>
                <c:pt idx="33973">
                  <c:v>78.7071269079416</c:v>
                </c:pt>
                <c:pt idx="33974">
                  <c:v>78.709443663215097</c:v>
                </c:pt>
                <c:pt idx="33975">
                  <c:v>78.711760418488694</c:v>
                </c:pt>
                <c:pt idx="33976">
                  <c:v>78.714077173762206</c:v>
                </c:pt>
                <c:pt idx="33977">
                  <c:v>78.716393929035803</c:v>
                </c:pt>
                <c:pt idx="33978">
                  <c:v>78.718710684309301</c:v>
                </c:pt>
                <c:pt idx="33979">
                  <c:v>78.721027439582798</c:v>
                </c:pt>
                <c:pt idx="33980">
                  <c:v>78.723344194856395</c:v>
                </c:pt>
                <c:pt idx="33981">
                  <c:v>78.725660950129907</c:v>
                </c:pt>
                <c:pt idx="33982">
                  <c:v>78.727977705403504</c:v>
                </c:pt>
                <c:pt idx="33983">
                  <c:v>78.730294460677001</c:v>
                </c:pt>
                <c:pt idx="33984">
                  <c:v>78.732611215950499</c:v>
                </c:pt>
                <c:pt idx="33985">
                  <c:v>78.734927971224096</c:v>
                </c:pt>
                <c:pt idx="33986">
                  <c:v>78.737244726497593</c:v>
                </c:pt>
                <c:pt idx="33987">
                  <c:v>78.739561481771204</c:v>
                </c:pt>
                <c:pt idx="33988">
                  <c:v>78.741878237044702</c:v>
                </c:pt>
                <c:pt idx="33989">
                  <c:v>78.744194992318199</c:v>
                </c:pt>
                <c:pt idx="33990">
                  <c:v>78.746511747591796</c:v>
                </c:pt>
                <c:pt idx="33991">
                  <c:v>78.748828502865294</c:v>
                </c:pt>
                <c:pt idx="33992">
                  <c:v>78.751145258138905</c:v>
                </c:pt>
                <c:pt idx="33993">
                  <c:v>78.753462013412403</c:v>
                </c:pt>
                <c:pt idx="33994">
                  <c:v>78.7557787686859</c:v>
                </c:pt>
                <c:pt idx="33995">
                  <c:v>78.758095523959497</c:v>
                </c:pt>
                <c:pt idx="33996">
                  <c:v>78.760412279232995</c:v>
                </c:pt>
                <c:pt idx="33997">
                  <c:v>78.762729034506606</c:v>
                </c:pt>
                <c:pt idx="33998">
                  <c:v>78.765045789780103</c:v>
                </c:pt>
                <c:pt idx="33999">
                  <c:v>78.767362545053601</c:v>
                </c:pt>
                <c:pt idx="34000">
                  <c:v>78.769679300327198</c:v>
                </c:pt>
                <c:pt idx="34001">
                  <c:v>78.771996055600695</c:v>
                </c:pt>
                <c:pt idx="34002">
                  <c:v>78.774312810874306</c:v>
                </c:pt>
                <c:pt idx="34003">
                  <c:v>78.776629566147804</c:v>
                </c:pt>
                <c:pt idx="34004">
                  <c:v>78.778946321421301</c:v>
                </c:pt>
                <c:pt idx="34005">
                  <c:v>78.781263076694898</c:v>
                </c:pt>
                <c:pt idx="34006">
                  <c:v>78.783579831968396</c:v>
                </c:pt>
                <c:pt idx="34007">
                  <c:v>78.785896587241993</c:v>
                </c:pt>
                <c:pt idx="34008">
                  <c:v>78.788213342515505</c:v>
                </c:pt>
                <c:pt idx="34009">
                  <c:v>78.790530097789002</c:v>
                </c:pt>
                <c:pt idx="34010">
                  <c:v>78.792846853062599</c:v>
                </c:pt>
                <c:pt idx="34011">
                  <c:v>78.795163608336097</c:v>
                </c:pt>
                <c:pt idx="34012">
                  <c:v>78.797480363609694</c:v>
                </c:pt>
                <c:pt idx="34013">
                  <c:v>78.799797118883205</c:v>
                </c:pt>
                <c:pt idx="34014">
                  <c:v>78.802113874156802</c:v>
                </c:pt>
                <c:pt idx="34015">
                  <c:v>78.8044306294303</c:v>
                </c:pt>
                <c:pt idx="34016">
                  <c:v>78.806747384703797</c:v>
                </c:pt>
                <c:pt idx="34017">
                  <c:v>78.809064139977394</c:v>
                </c:pt>
                <c:pt idx="34018">
                  <c:v>78.811380895250906</c:v>
                </c:pt>
                <c:pt idx="34019">
                  <c:v>78.813697650524503</c:v>
                </c:pt>
                <c:pt idx="34020">
                  <c:v>78.816014405798001</c:v>
                </c:pt>
                <c:pt idx="34021">
                  <c:v>78.818331161071498</c:v>
                </c:pt>
                <c:pt idx="34022">
                  <c:v>78.820647916345095</c:v>
                </c:pt>
                <c:pt idx="34023">
                  <c:v>78.822964671618607</c:v>
                </c:pt>
                <c:pt idx="34024">
                  <c:v>78.825281426892204</c:v>
                </c:pt>
                <c:pt idx="34025">
                  <c:v>78.827598182165701</c:v>
                </c:pt>
                <c:pt idx="34026">
                  <c:v>78.829914937439199</c:v>
                </c:pt>
                <c:pt idx="34027">
                  <c:v>78.832231692712796</c:v>
                </c:pt>
                <c:pt idx="34028">
                  <c:v>78.834548447986293</c:v>
                </c:pt>
                <c:pt idx="34029">
                  <c:v>78.836865203259904</c:v>
                </c:pt>
                <c:pt idx="34030">
                  <c:v>78.839181958533402</c:v>
                </c:pt>
                <c:pt idx="34031">
                  <c:v>78.841498713806899</c:v>
                </c:pt>
                <c:pt idx="34032">
                  <c:v>78.843815469080496</c:v>
                </c:pt>
                <c:pt idx="34033">
                  <c:v>78.846132224353994</c:v>
                </c:pt>
                <c:pt idx="34034">
                  <c:v>78.848448979627605</c:v>
                </c:pt>
                <c:pt idx="34035">
                  <c:v>78.850765734901103</c:v>
                </c:pt>
                <c:pt idx="34036">
                  <c:v>78.8530824901746</c:v>
                </c:pt>
                <c:pt idx="34037">
                  <c:v>78.855399245448197</c:v>
                </c:pt>
                <c:pt idx="34038">
                  <c:v>78.857716000721695</c:v>
                </c:pt>
                <c:pt idx="34039">
                  <c:v>78.860032755995306</c:v>
                </c:pt>
                <c:pt idx="34040">
                  <c:v>78.862349511268803</c:v>
                </c:pt>
                <c:pt idx="34041">
                  <c:v>78.864666266542301</c:v>
                </c:pt>
                <c:pt idx="34042">
                  <c:v>78.866983021815898</c:v>
                </c:pt>
                <c:pt idx="34043">
                  <c:v>78.869299777089395</c:v>
                </c:pt>
                <c:pt idx="34044">
                  <c:v>78.871616532363007</c:v>
                </c:pt>
                <c:pt idx="34045">
                  <c:v>78.873933287636504</c:v>
                </c:pt>
                <c:pt idx="34046">
                  <c:v>78.876250042910002</c:v>
                </c:pt>
                <c:pt idx="34047">
                  <c:v>78.878566798183599</c:v>
                </c:pt>
                <c:pt idx="34048">
                  <c:v>78.880883553457096</c:v>
                </c:pt>
                <c:pt idx="34049">
                  <c:v>78.883200308730693</c:v>
                </c:pt>
                <c:pt idx="34050">
                  <c:v>78.885517064004205</c:v>
                </c:pt>
                <c:pt idx="34051">
                  <c:v>78.887833819277702</c:v>
                </c:pt>
                <c:pt idx="34052">
                  <c:v>78.890150574551299</c:v>
                </c:pt>
                <c:pt idx="34053">
                  <c:v>78.892467329824797</c:v>
                </c:pt>
                <c:pt idx="34054">
                  <c:v>78.894784085098394</c:v>
                </c:pt>
                <c:pt idx="34055">
                  <c:v>78.897100840371905</c:v>
                </c:pt>
                <c:pt idx="34056">
                  <c:v>78.899417595645403</c:v>
                </c:pt>
                <c:pt idx="34057">
                  <c:v>78.901734350919</c:v>
                </c:pt>
                <c:pt idx="34058">
                  <c:v>78.904051106192497</c:v>
                </c:pt>
                <c:pt idx="34059">
                  <c:v>78.906367861466094</c:v>
                </c:pt>
                <c:pt idx="34060">
                  <c:v>78.908684616739606</c:v>
                </c:pt>
                <c:pt idx="34061">
                  <c:v>78.911001372013104</c:v>
                </c:pt>
                <c:pt idx="34062">
                  <c:v>78.913318127286701</c:v>
                </c:pt>
                <c:pt idx="34063">
                  <c:v>78.915634882560198</c:v>
                </c:pt>
                <c:pt idx="34064">
                  <c:v>78.917951637833795</c:v>
                </c:pt>
                <c:pt idx="34065">
                  <c:v>78.920268393107307</c:v>
                </c:pt>
                <c:pt idx="34066">
                  <c:v>78.922585148380804</c:v>
                </c:pt>
                <c:pt idx="34067">
                  <c:v>78.924901903654401</c:v>
                </c:pt>
                <c:pt idx="34068">
                  <c:v>78.927218658927899</c:v>
                </c:pt>
                <c:pt idx="34069">
                  <c:v>78.929535414201496</c:v>
                </c:pt>
                <c:pt idx="34070">
                  <c:v>78.931852169474993</c:v>
                </c:pt>
                <c:pt idx="34071">
                  <c:v>78.934168924748505</c:v>
                </c:pt>
                <c:pt idx="34072">
                  <c:v>78.936485680022102</c:v>
                </c:pt>
                <c:pt idx="34073">
                  <c:v>78.938802435295599</c:v>
                </c:pt>
                <c:pt idx="34074">
                  <c:v>78.941119190569196</c:v>
                </c:pt>
                <c:pt idx="34075">
                  <c:v>78.943435945842694</c:v>
                </c:pt>
                <c:pt idx="34076">
                  <c:v>78.945752701116206</c:v>
                </c:pt>
                <c:pt idx="34077">
                  <c:v>78.948069456389803</c:v>
                </c:pt>
                <c:pt idx="34078">
                  <c:v>78.9503862116633</c:v>
                </c:pt>
                <c:pt idx="34079">
                  <c:v>78.952702966936897</c:v>
                </c:pt>
                <c:pt idx="34080">
                  <c:v>78.955019722210395</c:v>
                </c:pt>
                <c:pt idx="34081">
                  <c:v>78.957336477483906</c:v>
                </c:pt>
                <c:pt idx="34082">
                  <c:v>78.959653232757503</c:v>
                </c:pt>
                <c:pt idx="34083">
                  <c:v>78.961969988031001</c:v>
                </c:pt>
                <c:pt idx="34084">
                  <c:v>78.964286743304598</c:v>
                </c:pt>
                <c:pt idx="34085">
                  <c:v>78.966603498578095</c:v>
                </c:pt>
                <c:pt idx="34086">
                  <c:v>78.968920253851607</c:v>
                </c:pt>
                <c:pt idx="34087">
                  <c:v>78.971237009125204</c:v>
                </c:pt>
                <c:pt idx="34088">
                  <c:v>78.973553764398702</c:v>
                </c:pt>
                <c:pt idx="34089">
                  <c:v>78.975870519672299</c:v>
                </c:pt>
                <c:pt idx="34090">
                  <c:v>78.978187274945796</c:v>
                </c:pt>
                <c:pt idx="34091">
                  <c:v>78.980504030219294</c:v>
                </c:pt>
                <c:pt idx="34092">
                  <c:v>78.982820785492905</c:v>
                </c:pt>
                <c:pt idx="34093">
                  <c:v>78.985137540766402</c:v>
                </c:pt>
                <c:pt idx="34094">
                  <c:v>78.987454296039999</c:v>
                </c:pt>
                <c:pt idx="34095">
                  <c:v>78.989771051313497</c:v>
                </c:pt>
                <c:pt idx="34096">
                  <c:v>78.992087806586994</c:v>
                </c:pt>
                <c:pt idx="34097">
                  <c:v>78.994404561860605</c:v>
                </c:pt>
                <c:pt idx="34098">
                  <c:v>78.996721317134103</c:v>
                </c:pt>
                <c:pt idx="34099">
                  <c:v>78.9990380724077</c:v>
                </c:pt>
                <c:pt idx="34100">
                  <c:v>79.001354827681197</c:v>
                </c:pt>
                <c:pt idx="34101">
                  <c:v>79.003671582954695</c:v>
                </c:pt>
                <c:pt idx="34102">
                  <c:v>79.005988338228306</c:v>
                </c:pt>
                <c:pt idx="34103">
                  <c:v>79.008305093501804</c:v>
                </c:pt>
                <c:pt idx="34104">
                  <c:v>79.010621848775401</c:v>
                </c:pt>
                <c:pt idx="34105">
                  <c:v>79.012938604048898</c:v>
                </c:pt>
                <c:pt idx="34106">
                  <c:v>79.015255359322396</c:v>
                </c:pt>
                <c:pt idx="34107">
                  <c:v>79.017572114596007</c:v>
                </c:pt>
                <c:pt idx="34108">
                  <c:v>79.019888869869504</c:v>
                </c:pt>
                <c:pt idx="34109">
                  <c:v>79.022205625143101</c:v>
                </c:pt>
                <c:pt idx="34110">
                  <c:v>79.024522380416599</c:v>
                </c:pt>
                <c:pt idx="34111">
                  <c:v>79.026839135690096</c:v>
                </c:pt>
                <c:pt idx="34112">
                  <c:v>79.029155890963693</c:v>
                </c:pt>
                <c:pt idx="34113">
                  <c:v>79.031472646237205</c:v>
                </c:pt>
                <c:pt idx="34114">
                  <c:v>79.033789401510802</c:v>
                </c:pt>
                <c:pt idx="34115">
                  <c:v>79.0361061567843</c:v>
                </c:pt>
                <c:pt idx="34116">
                  <c:v>79.038422912057797</c:v>
                </c:pt>
                <c:pt idx="34117">
                  <c:v>79.040739667331394</c:v>
                </c:pt>
                <c:pt idx="34118">
                  <c:v>79.043056422604906</c:v>
                </c:pt>
                <c:pt idx="34119">
                  <c:v>79.045373177878503</c:v>
                </c:pt>
                <c:pt idx="34120">
                  <c:v>79.047689933152</c:v>
                </c:pt>
                <c:pt idx="34121">
                  <c:v>79.050006688425498</c:v>
                </c:pt>
                <c:pt idx="34122">
                  <c:v>79.052323443699095</c:v>
                </c:pt>
                <c:pt idx="34123">
                  <c:v>79.054640198972606</c:v>
                </c:pt>
                <c:pt idx="34124">
                  <c:v>79.056956954246203</c:v>
                </c:pt>
                <c:pt idx="34125">
                  <c:v>79.059273709519701</c:v>
                </c:pt>
                <c:pt idx="34126">
                  <c:v>79.061590464793198</c:v>
                </c:pt>
                <c:pt idx="34127">
                  <c:v>79.063907220066795</c:v>
                </c:pt>
                <c:pt idx="34128">
                  <c:v>79.066223975340307</c:v>
                </c:pt>
                <c:pt idx="34129">
                  <c:v>79.068540730613904</c:v>
                </c:pt>
                <c:pt idx="34130">
                  <c:v>79.070857485887402</c:v>
                </c:pt>
                <c:pt idx="34131">
                  <c:v>79.073174241160899</c:v>
                </c:pt>
                <c:pt idx="34132">
                  <c:v>79.075490996434496</c:v>
                </c:pt>
                <c:pt idx="34133">
                  <c:v>79.077807751707994</c:v>
                </c:pt>
                <c:pt idx="34134">
                  <c:v>79.080124506981605</c:v>
                </c:pt>
                <c:pt idx="34135">
                  <c:v>79.082441262255102</c:v>
                </c:pt>
                <c:pt idx="34136">
                  <c:v>79.0847580175286</c:v>
                </c:pt>
                <c:pt idx="34137">
                  <c:v>79.087074772802197</c:v>
                </c:pt>
                <c:pt idx="34138">
                  <c:v>79.089391528075694</c:v>
                </c:pt>
                <c:pt idx="34139">
                  <c:v>79.091708283349305</c:v>
                </c:pt>
                <c:pt idx="34140">
                  <c:v>79.094025038622803</c:v>
                </c:pt>
                <c:pt idx="34141">
                  <c:v>79.0963417938963</c:v>
                </c:pt>
                <c:pt idx="34142">
                  <c:v>79.098658549169897</c:v>
                </c:pt>
                <c:pt idx="34143">
                  <c:v>79.100975304443395</c:v>
                </c:pt>
                <c:pt idx="34144">
                  <c:v>79.103292059717006</c:v>
                </c:pt>
                <c:pt idx="34145">
                  <c:v>79.105608814990504</c:v>
                </c:pt>
                <c:pt idx="34146">
                  <c:v>79.107925570264001</c:v>
                </c:pt>
                <c:pt idx="34147">
                  <c:v>79.110242325537598</c:v>
                </c:pt>
                <c:pt idx="34148">
                  <c:v>79.112559080811096</c:v>
                </c:pt>
                <c:pt idx="34149">
                  <c:v>79.114875836084707</c:v>
                </c:pt>
                <c:pt idx="34150">
                  <c:v>79.117192591358204</c:v>
                </c:pt>
                <c:pt idx="34151">
                  <c:v>79.119509346631702</c:v>
                </c:pt>
                <c:pt idx="34152">
                  <c:v>79.121826101905299</c:v>
                </c:pt>
                <c:pt idx="34153">
                  <c:v>79.124142857178796</c:v>
                </c:pt>
                <c:pt idx="34154">
                  <c:v>79.126459612452393</c:v>
                </c:pt>
                <c:pt idx="34155">
                  <c:v>79.128776367725905</c:v>
                </c:pt>
                <c:pt idx="34156">
                  <c:v>79.131093122999502</c:v>
                </c:pt>
                <c:pt idx="34157">
                  <c:v>79.133409878273</c:v>
                </c:pt>
                <c:pt idx="34158">
                  <c:v>79.135726633546497</c:v>
                </c:pt>
                <c:pt idx="34159">
                  <c:v>79.138043388820094</c:v>
                </c:pt>
                <c:pt idx="34160">
                  <c:v>79.140360144093606</c:v>
                </c:pt>
                <c:pt idx="34161">
                  <c:v>79.142676899367203</c:v>
                </c:pt>
                <c:pt idx="34162">
                  <c:v>79.1449936546407</c:v>
                </c:pt>
                <c:pt idx="34163">
                  <c:v>79.147310409914198</c:v>
                </c:pt>
                <c:pt idx="34164">
                  <c:v>79.149627165187795</c:v>
                </c:pt>
                <c:pt idx="34165">
                  <c:v>79.151943920461306</c:v>
                </c:pt>
                <c:pt idx="34166">
                  <c:v>79.154260675734903</c:v>
                </c:pt>
                <c:pt idx="34167">
                  <c:v>79.156577431008401</c:v>
                </c:pt>
                <c:pt idx="34168">
                  <c:v>79.158894186281898</c:v>
                </c:pt>
                <c:pt idx="34169">
                  <c:v>79.161210941555495</c:v>
                </c:pt>
                <c:pt idx="34170">
                  <c:v>79.163527696828993</c:v>
                </c:pt>
                <c:pt idx="34171">
                  <c:v>79.165844452102604</c:v>
                </c:pt>
                <c:pt idx="34172">
                  <c:v>79.168161207376102</c:v>
                </c:pt>
                <c:pt idx="34173">
                  <c:v>79.170477962649599</c:v>
                </c:pt>
                <c:pt idx="34174">
                  <c:v>79.172794717923196</c:v>
                </c:pt>
                <c:pt idx="34175">
                  <c:v>79.175111473196694</c:v>
                </c:pt>
                <c:pt idx="34176">
                  <c:v>79.177428228470305</c:v>
                </c:pt>
                <c:pt idx="34177">
                  <c:v>79.179744983743802</c:v>
                </c:pt>
                <c:pt idx="34178">
                  <c:v>79.1820617390173</c:v>
                </c:pt>
                <c:pt idx="34179">
                  <c:v>79.184378494290897</c:v>
                </c:pt>
                <c:pt idx="34180">
                  <c:v>79.186695249564394</c:v>
                </c:pt>
                <c:pt idx="34181">
                  <c:v>79.189012004838006</c:v>
                </c:pt>
                <c:pt idx="34182">
                  <c:v>79.191328760111503</c:v>
                </c:pt>
                <c:pt idx="34183">
                  <c:v>79.193645515385001</c:v>
                </c:pt>
                <c:pt idx="34184">
                  <c:v>79.195962270658598</c:v>
                </c:pt>
                <c:pt idx="34185">
                  <c:v>79.198279025932095</c:v>
                </c:pt>
                <c:pt idx="34186">
                  <c:v>79.200595781205706</c:v>
                </c:pt>
                <c:pt idx="34187">
                  <c:v>79.202912536479204</c:v>
                </c:pt>
                <c:pt idx="34188">
                  <c:v>79.205229291752701</c:v>
                </c:pt>
                <c:pt idx="34189">
                  <c:v>79.207546047026298</c:v>
                </c:pt>
                <c:pt idx="34190">
                  <c:v>79.209862802299796</c:v>
                </c:pt>
                <c:pt idx="34191">
                  <c:v>79.212179557573407</c:v>
                </c:pt>
                <c:pt idx="34192">
                  <c:v>79.214496312846904</c:v>
                </c:pt>
                <c:pt idx="34193">
                  <c:v>79.216813068120402</c:v>
                </c:pt>
                <c:pt idx="34194">
                  <c:v>79.219129823393999</c:v>
                </c:pt>
                <c:pt idx="34195">
                  <c:v>79.221446578667496</c:v>
                </c:pt>
                <c:pt idx="34196">
                  <c:v>79.223763333941093</c:v>
                </c:pt>
                <c:pt idx="34197">
                  <c:v>79.226080089214605</c:v>
                </c:pt>
                <c:pt idx="34198">
                  <c:v>79.228396844488103</c:v>
                </c:pt>
                <c:pt idx="34199">
                  <c:v>79.2307135997617</c:v>
                </c:pt>
                <c:pt idx="34200">
                  <c:v>79.233030355035197</c:v>
                </c:pt>
                <c:pt idx="34201">
                  <c:v>79.235347110308794</c:v>
                </c:pt>
                <c:pt idx="34202">
                  <c:v>79.237663865582306</c:v>
                </c:pt>
                <c:pt idx="34203">
                  <c:v>79.239980620855803</c:v>
                </c:pt>
                <c:pt idx="34204">
                  <c:v>79.2422973761294</c:v>
                </c:pt>
                <c:pt idx="34205">
                  <c:v>79.244614131402898</c:v>
                </c:pt>
                <c:pt idx="34206">
                  <c:v>79.246930886676495</c:v>
                </c:pt>
                <c:pt idx="34207">
                  <c:v>79.249247641950006</c:v>
                </c:pt>
                <c:pt idx="34208">
                  <c:v>79.251564397223504</c:v>
                </c:pt>
                <c:pt idx="34209">
                  <c:v>79.253881152497101</c:v>
                </c:pt>
                <c:pt idx="34210">
                  <c:v>79.256197907770598</c:v>
                </c:pt>
                <c:pt idx="34211">
                  <c:v>79.258514663044195</c:v>
                </c:pt>
                <c:pt idx="34212">
                  <c:v>79.260831418317693</c:v>
                </c:pt>
                <c:pt idx="34213">
                  <c:v>79.263148173591205</c:v>
                </c:pt>
                <c:pt idx="34214">
                  <c:v>79.265464928864802</c:v>
                </c:pt>
                <c:pt idx="34215">
                  <c:v>79.267781684138299</c:v>
                </c:pt>
                <c:pt idx="34216">
                  <c:v>79.270098439411896</c:v>
                </c:pt>
                <c:pt idx="34217">
                  <c:v>79.272415194685394</c:v>
                </c:pt>
                <c:pt idx="34218">
                  <c:v>79.274731949958905</c:v>
                </c:pt>
                <c:pt idx="34219">
                  <c:v>79.277048705232502</c:v>
                </c:pt>
                <c:pt idx="34220">
                  <c:v>79.279365460506</c:v>
                </c:pt>
                <c:pt idx="34221">
                  <c:v>79.281682215779597</c:v>
                </c:pt>
                <c:pt idx="34222">
                  <c:v>79.283998971053094</c:v>
                </c:pt>
                <c:pt idx="34223">
                  <c:v>79.286315726326606</c:v>
                </c:pt>
                <c:pt idx="34224">
                  <c:v>79.288632481600203</c:v>
                </c:pt>
                <c:pt idx="34225">
                  <c:v>79.290949236873701</c:v>
                </c:pt>
                <c:pt idx="34226">
                  <c:v>79.293265992147298</c:v>
                </c:pt>
                <c:pt idx="34227">
                  <c:v>79.295582747420795</c:v>
                </c:pt>
                <c:pt idx="34228">
                  <c:v>79.297899502694307</c:v>
                </c:pt>
                <c:pt idx="34229">
                  <c:v>79.300216257967904</c:v>
                </c:pt>
                <c:pt idx="34230">
                  <c:v>79.302533013241401</c:v>
                </c:pt>
                <c:pt idx="34231">
                  <c:v>79.304849768514998</c:v>
                </c:pt>
                <c:pt idx="34232">
                  <c:v>79.307166523788496</c:v>
                </c:pt>
                <c:pt idx="34233">
                  <c:v>79.309483279061993</c:v>
                </c:pt>
                <c:pt idx="34234">
                  <c:v>79.311800034335604</c:v>
                </c:pt>
                <c:pt idx="34235">
                  <c:v>79.314116789609102</c:v>
                </c:pt>
                <c:pt idx="34236">
                  <c:v>79.316433544882699</c:v>
                </c:pt>
                <c:pt idx="34237">
                  <c:v>79.318750300156196</c:v>
                </c:pt>
                <c:pt idx="34238">
                  <c:v>79.321067055429694</c:v>
                </c:pt>
                <c:pt idx="34239">
                  <c:v>79.323383810703305</c:v>
                </c:pt>
                <c:pt idx="34240">
                  <c:v>79.325700565976803</c:v>
                </c:pt>
                <c:pt idx="34241">
                  <c:v>79.3280173212504</c:v>
                </c:pt>
                <c:pt idx="34242">
                  <c:v>79.330334076523897</c:v>
                </c:pt>
                <c:pt idx="34243">
                  <c:v>79.332650831797395</c:v>
                </c:pt>
                <c:pt idx="34244">
                  <c:v>79.334967587071006</c:v>
                </c:pt>
                <c:pt idx="34245">
                  <c:v>79.337284342344503</c:v>
                </c:pt>
                <c:pt idx="34246">
                  <c:v>79.3396010976181</c:v>
                </c:pt>
                <c:pt idx="34247">
                  <c:v>79.341917852891598</c:v>
                </c:pt>
                <c:pt idx="34248">
                  <c:v>79.344234608165095</c:v>
                </c:pt>
                <c:pt idx="34249">
                  <c:v>79.346551363438707</c:v>
                </c:pt>
                <c:pt idx="34250">
                  <c:v>79.348868118712204</c:v>
                </c:pt>
                <c:pt idx="34251">
                  <c:v>79.351184873985801</c:v>
                </c:pt>
                <c:pt idx="34252">
                  <c:v>79.353501629259299</c:v>
                </c:pt>
                <c:pt idx="34253">
                  <c:v>79.355818384532796</c:v>
                </c:pt>
                <c:pt idx="34254">
                  <c:v>79.358135139806393</c:v>
                </c:pt>
                <c:pt idx="34255">
                  <c:v>79.360451895079905</c:v>
                </c:pt>
                <c:pt idx="34256">
                  <c:v>79.362768650353502</c:v>
                </c:pt>
                <c:pt idx="34257">
                  <c:v>79.365085405626999</c:v>
                </c:pt>
                <c:pt idx="34258">
                  <c:v>79.367402160900497</c:v>
                </c:pt>
                <c:pt idx="34259">
                  <c:v>79.369718916174094</c:v>
                </c:pt>
                <c:pt idx="34260">
                  <c:v>79.372035671447605</c:v>
                </c:pt>
                <c:pt idx="34261">
                  <c:v>79.374352426721202</c:v>
                </c:pt>
                <c:pt idx="34262">
                  <c:v>79.3766691819947</c:v>
                </c:pt>
                <c:pt idx="34263">
                  <c:v>79.378985937268197</c:v>
                </c:pt>
                <c:pt idx="34264">
                  <c:v>79.381302692541794</c:v>
                </c:pt>
                <c:pt idx="34265">
                  <c:v>79.383619447815306</c:v>
                </c:pt>
                <c:pt idx="34266">
                  <c:v>79.385936203088903</c:v>
                </c:pt>
                <c:pt idx="34267">
                  <c:v>79.388252958362401</c:v>
                </c:pt>
                <c:pt idx="34268">
                  <c:v>79.390569713635898</c:v>
                </c:pt>
                <c:pt idx="34269">
                  <c:v>79.392886468909495</c:v>
                </c:pt>
                <c:pt idx="34270">
                  <c:v>79.395203224183007</c:v>
                </c:pt>
                <c:pt idx="34271">
                  <c:v>79.397519979456604</c:v>
                </c:pt>
                <c:pt idx="34272">
                  <c:v>79.399836734730101</c:v>
                </c:pt>
                <c:pt idx="34273">
                  <c:v>79.402153490003599</c:v>
                </c:pt>
                <c:pt idx="34274">
                  <c:v>79.404470245277196</c:v>
                </c:pt>
                <c:pt idx="34275">
                  <c:v>79.406787000550693</c:v>
                </c:pt>
                <c:pt idx="34276">
                  <c:v>79.409103755824304</c:v>
                </c:pt>
                <c:pt idx="34277">
                  <c:v>79.411420511097802</c:v>
                </c:pt>
                <c:pt idx="34278">
                  <c:v>79.413737266371299</c:v>
                </c:pt>
                <c:pt idx="34279">
                  <c:v>79.416054021644896</c:v>
                </c:pt>
                <c:pt idx="34280">
                  <c:v>79.418370776918394</c:v>
                </c:pt>
                <c:pt idx="34281">
                  <c:v>79.420687532192005</c:v>
                </c:pt>
                <c:pt idx="34282">
                  <c:v>79.423004287465503</c:v>
                </c:pt>
                <c:pt idx="34283">
                  <c:v>79.425321042739</c:v>
                </c:pt>
                <c:pt idx="34284">
                  <c:v>79.427637798012597</c:v>
                </c:pt>
                <c:pt idx="34285">
                  <c:v>79.429954553286095</c:v>
                </c:pt>
                <c:pt idx="34286">
                  <c:v>79.432271308559706</c:v>
                </c:pt>
                <c:pt idx="34287">
                  <c:v>79.434588063833203</c:v>
                </c:pt>
                <c:pt idx="34288">
                  <c:v>79.436904819106701</c:v>
                </c:pt>
                <c:pt idx="34289">
                  <c:v>79.439221574380298</c:v>
                </c:pt>
                <c:pt idx="34290">
                  <c:v>79.441538329653795</c:v>
                </c:pt>
                <c:pt idx="34291">
                  <c:v>79.443855084927407</c:v>
                </c:pt>
                <c:pt idx="34292">
                  <c:v>79.446171840200904</c:v>
                </c:pt>
                <c:pt idx="34293">
                  <c:v>79.448488595474402</c:v>
                </c:pt>
                <c:pt idx="34294">
                  <c:v>79.450805350747999</c:v>
                </c:pt>
                <c:pt idx="34295">
                  <c:v>79.453122106021496</c:v>
                </c:pt>
                <c:pt idx="34296">
                  <c:v>79.455438861295093</c:v>
                </c:pt>
                <c:pt idx="34297">
                  <c:v>79.457755616568605</c:v>
                </c:pt>
                <c:pt idx="34298">
                  <c:v>79.460072371842102</c:v>
                </c:pt>
                <c:pt idx="34299">
                  <c:v>79.462389127115699</c:v>
                </c:pt>
                <c:pt idx="34300">
                  <c:v>79.464705882389197</c:v>
                </c:pt>
                <c:pt idx="34301">
                  <c:v>79.467022637662794</c:v>
                </c:pt>
                <c:pt idx="34302">
                  <c:v>79.469339392936305</c:v>
                </c:pt>
                <c:pt idx="34303">
                  <c:v>79.471656148209902</c:v>
                </c:pt>
                <c:pt idx="34304">
                  <c:v>79.4739729034834</c:v>
                </c:pt>
                <c:pt idx="34305">
                  <c:v>79.476289658756897</c:v>
                </c:pt>
                <c:pt idx="34306">
                  <c:v>79.478606414030494</c:v>
                </c:pt>
                <c:pt idx="34307">
                  <c:v>79.480923169304006</c:v>
                </c:pt>
                <c:pt idx="34308">
                  <c:v>79.483239924577603</c:v>
                </c:pt>
                <c:pt idx="34309">
                  <c:v>79.485556679851101</c:v>
                </c:pt>
                <c:pt idx="34310">
                  <c:v>79.487873435124598</c:v>
                </c:pt>
                <c:pt idx="34311">
                  <c:v>79.490190190398195</c:v>
                </c:pt>
                <c:pt idx="34312">
                  <c:v>79.492506945671707</c:v>
                </c:pt>
                <c:pt idx="34313">
                  <c:v>79.494823700945304</c:v>
                </c:pt>
                <c:pt idx="34314">
                  <c:v>79.497140456218801</c:v>
                </c:pt>
                <c:pt idx="34315">
                  <c:v>79.499457211492299</c:v>
                </c:pt>
                <c:pt idx="34316">
                  <c:v>79.501773966765896</c:v>
                </c:pt>
                <c:pt idx="34317">
                  <c:v>79.504090722039393</c:v>
                </c:pt>
                <c:pt idx="34318">
                  <c:v>79.506407477313005</c:v>
                </c:pt>
                <c:pt idx="34319">
                  <c:v>79.508724232586502</c:v>
                </c:pt>
                <c:pt idx="34320">
                  <c:v>79.51104098786</c:v>
                </c:pt>
                <c:pt idx="34321">
                  <c:v>79.513357743133597</c:v>
                </c:pt>
                <c:pt idx="34322">
                  <c:v>79.515674498407094</c:v>
                </c:pt>
                <c:pt idx="34323">
                  <c:v>79.517991253680705</c:v>
                </c:pt>
                <c:pt idx="34324">
                  <c:v>79.520308008954203</c:v>
                </c:pt>
                <c:pt idx="34325">
                  <c:v>79.5226247642277</c:v>
                </c:pt>
                <c:pt idx="34326">
                  <c:v>79.524941519501297</c:v>
                </c:pt>
                <c:pt idx="34327">
                  <c:v>79.527258274774795</c:v>
                </c:pt>
                <c:pt idx="34328">
                  <c:v>79.529575030048406</c:v>
                </c:pt>
                <c:pt idx="34329">
                  <c:v>79.531891785321903</c:v>
                </c:pt>
                <c:pt idx="34330">
                  <c:v>79.534208540595401</c:v>
                </c:pt>
                <c:pt idx="34331">
                  <c:v>79.536525295868998</c:v>
                </c:pt>
                <c:pt idx="34332">
                  <c:v>79.538842051142495</c:v>
                </c:pt>
                <c:pt idx="34333">
                  <c:v>79.541158806416107</c:v>
                </c:pt>
                <c:pt idx="34334">
                  <c:v>79.543475561689604</c:v>
                </c:pt>
                <c:pt idx="34335">
                  <c:v>79.545792316963102</c:v>
                </c:pt>
                <c:pt idx="34336">
                  <c:v>79.548109072236699</c:v>
                </c:pt>
                <c:pt idx="34337">
                  <c:v>79.550425827510196</c:v>
                </c:pt>
                <c:pt idx="34338">
                  <c:v>79.552742582783793</c:v>
                </c:pt>
                <c:pt idx="34339">
                  <c:v>79.555059338057305</c:v>
                </c:pt>
                <c:pt idx="34340">
                  <c:v>79.557376093330802</c:v>
                </c:pt>
                <c:pt idx="34341">
                  <c:v>79.559692848604399</c:v>
                </c:pt>
                <c:pt idx="34342">
                  <c:v>79.562009603877897</c:v>
                </c:pt>
                <c:pt idx="34343">
                  <c:v>79.564326359151494</c:v>
                </c:pt>
                <c:pt idx="34344">
                  <c:v>79.566643114425005</c:v>
                </c:pt>
                <c:pt idx="34345">
                  <c:v>79.568959869698503</c:v>
                </c:pt>
                <c:pt idx="34346">
                  <c:v>79.5712766249721</c:v>
                </c:pt>
                <c:pt idx="34347">
                  <c:v>79.573593380245597</c:v>
                </c:pt>
                <c:pt idx="34348">
                  <c:v>79.575910135519194</c:v>
                </c:pt>
                <c:pt idx="34349">
                  <c:v>79.578226890792706</c:v>
                </c:pt>
                <c:pt idx="34350">
                  <c:v>79.580543646066204</c:v>
                </c:pt>
                <c:pt idx="34351">
                  <c:v>79.582860401339801</c:v>
                </c:pt>
                <c:pt idx="34352">
                  <c:v>79.585177156613298</c:v>
                </c:pt>
                <c:pt idx="34353">
                  <c:v>79.587493911886895</c:v>
                </c:pt>
                <c:pt idx="34354">
                  <c:v>79.589810667160407</c:v>
                </c:pt>
                <c:pt idx="34355">
                  <c:v>79.592127422433904</c:v>
                </c:pt>
                <c:pt idx="34356">
                  <c:v>79.594444177707501</c:v>
                </c:pt>
                <c:pt idx="34357">
                  <c:v>79.596760932980999</c:v>
                </c:pt>
                <c:pt idx="34358">
                  <c:v>79.599077688254596</c:v>
                </c:pt>
                <c:pt idx="34359">
                  <c:v>79.601394443528093</c:v>
                </c:pt>
                <c:pt idx="34360">
                  <c:v>79.603711198801605</c:v>
                </c:pt>
                <c:pt idx="34361">
                  <c:v>79.606027954075202</c:v>
                </c:pt>
                <c:pt idx="34362">
                  <c:v>79.6083447093487</c:v>
                </c:pt>
                <c:pt idx="34363">
                  <c:v>79.610661464622297</c:v>
                </c:pt>
                <c:pt idx="34364">
                  <c:v>79.612978219895794</c:v>
                </c:pt>
                <c:pt idx="34365">
                  <c:v>79.615294975169306</c:v>
                </c:pt>
                <c:pt idx="34366">
                  <c:v>79.617611730442903</c:v>
                </c:pt>
                <c:pt idx="34367">
                  <c:v>79.6199284857164</c:v>
                </c:pt>
                <c:pt idx="34368">
                  <c:v>79.622245240989997</c:v>
                </c:pt>
                <c:pt idx="34369">
                  <c:v>79.624561996263495</c:v>
                </c:pt>
                <c:pt idx="34370">
                  <c:v>79.626878751537006</c:v>
                </c:pt>
                <c:pt idx="34371">
                  <c:v>79.629195506810603</c:v>
                </c:pt>
                <c:pt idx="34372">
                  <c:v>79.631512262084101</c:v>
                </c:pt>
                <c:pt idx="34373">
                  <c:v>79.633829017357698</c:v>
                </c:pt>
                <c:pt idx="34374">
                  <c:v>79.636145772631195</c:v>
                </c:pt>
                <c:pt idx="34375">
                  <c:v>79.638462527904693</c:v>
                </c:pt>
                <c:pt idx="34376">
                  <c:v>79.640779283178304</c:v>
                </c:pt>
                <c:pt idx="34377">
                  <c:v>79.643096038451802</c:v>
                </c:pt>
                <c:pt idx="34378">
                  <c:v>79.645412793725399</c:v>
                </c:pt>
                <c:pt idx="34379">
                  <c:v>79.647729548998896</c:v>
                </c:pt>
                <c:pt idx="34380">
                  <c:v>79.650046304272394</c:v>
                </c:pt>
                <c:pt idx="34381">
                  <c:v>79.652363059546005</c:v>
                </c:pt>
                <c:pt idx="34382">
                  <c:v>79.654679814819502</c:v>
                </c:pt>
                <c:pt idx="34383">
                  <c:v>79.656996570093099</c:v>
                </c:pt>
                <c:pt idx="34384">
                  <c:v>79.659313325366597</c:v>
                </c:pt>
                <c:pt idx="34385">
                  <c:v>79.661630080640094</c:v>
                </c:pt>
                <c:pt idx="34386">
                  <c:v>79.663946835913706</c:v>
                </c:pt>
                <c:pt idx="34387">
                  <c:v>79.666263591187203</c:v>
                </c:pt>
                <c:pt idx="34388">
                  <c:v>79.6685803464608</c:v>
                </c:pt>
                <c:pt idx="34389">
                  <c:v>79.670897101734298</c:v>
                </c:pt>
                <c:pt idx="34390">
                  <c:v>79.673213857007795</c:v>
                </c:pt>
                <c:pt idx="34391">
                  <c:v>79.675530612281406</c:v>
                </c:pt>
                <c:pt idx="34392">
                  <c:v>79.677847367554904</c:v>
                </c:pt>
                <c:pt idx="34393">
                  <c:v>79.680164122828501</c:v>
                </c:pt>
                <c:pt idx="34394">
                  <c:v>79.682480878101998</c:v>
                </c:pt>
                <c:pt idx="34395">
                  <c:v>79.684797633375496</c:v>
                </c:pt>
                <c:pt idx="34396">
                  <c:v>79.687114388649107</c:v>
                </c:pt>
                <c:pt idx="34397">
                  <c:v>79.689431143922604</c:v>
                </c:pt>
                <c:pt idx="34398">
                  <c:v>79.691747899196201</c:v>
                </c:pt>
                <c:pt idx="34399">
                  <c:v>79.694064654469699</c:v>
                </c:pt>
                <c:pt idx="34400">
                  <c:v>79.696381409743196</c:v>
                </c:pt>
                <c:pt idx="34401">
                  <c:v>79.698698165016793</c:v>
                </c:pt>
                <c:pt idx="34402">
                  <c:v>79.701014920290305</c:v>
                </c:pt>
                <c:pt idx="34403">
                  <c:v>79.703331675563902</c:v>
                </c:pt>
                <c:pt idx="34404">
                  <c:v>79.7056484308374</c:v>
                </c:pt>
                <c:pt idx="34405">
                  <c:v>79.707965186110897</c:v>
                </c:pt>
                <c:pt idx="34406">
                  <c:v>79.710281941384494</c:v>
                </c:pt>
                <c:pt idx="34407">
                  <c:v>79.712598696658006</c:v>
                </c:pt>
                <c:pt idx="34408">
                  <c:v>79.714915451931603</c:v>
                </c:pt>
                <c:pt idx="34409">
                  <c:v>79.7172322072051</c:v>
                </c:pt>
                <c:pt idx="34410">
                  <c:v>79.719548962478598</c:v>
                </c:pt>
                <c:pt idx="34411">
                  <c:v>79.721865717752195</c:v>
                </c:pt>
                <c:pt idx="34412">
                  <c:v>79.724182473025706</c:v>
                </c:pt>
                <c:pt idx="34413">
                  <c:v>79.726499228299303</c:v>
                </c:pt>
                <c:pt idx="34414">
                  <c:v>79.728815983572801</c:v>
                </c:pt>
                <c:pt idx="34415">
                  <c:v>79.731132738846298</c:v>
                </c:pt>
                <c:pt idx="34416">
                  <c:v>79.733449494119895</c:v>
                </c:pt>
                <c:pt idx="34417">
                  <c:v>79.735766249393393</c:v>
                </c:pt>
                <c:pt idx="34418">
                  <c:v>79.738083004667004</c:v>
                </c:pt>
                <c:pt idx="34419">
                  <c:v>79.740399759940502</c:v>
                </c:pt>
                <c:pt idx="34420">
                  <c:v>79.742716515213999</c:v>
                </c:pt>
                <c:pt idx="34421">
                  <c:v>79.745033270487596</c:v>
                </c:pt>
                <c:pt idx="34422">
                  <c:v>79.747350025761094</c:v>
                </c:pt>
                <c:pt idx="34423">
                  <c:v>79.749666781034705</c:v>
                </c:pt>
                <c:pt idx="34424">
                  <c:v>79.751983536308202</c:v>
                </c:pt>
                <c:pt idx="34425">
                  <c:v>79.7543002915817</c:v>
                </c:pt>
                <c:pt idx="34426">
                  <c:v>79.756617046855297</c:v>
                </c:pt>
                <c:pt idx="34427">
                  <c:v>79.758933802128794</c:v>
                </c:pt>
                <c:pt idx="34428">
                  <c:v>79.761250557402406</c:v>
                </c:pt>
                <c:pt idx="34429">
                  <c:v>79.763567312675903</c:v>
                </c:pt>
                <c:pt idx="34430">
                  <c:v>79.765884067949401</c:v>
                </c:pt>
                <c:pt idx="34431">
                  <c:v>79.768200823222998</c:v>
                </c:pt>
                <c:pt idx="34432">
                  <c:v>79.770517578496495</c:v>
                </c:pt>
                <c:pt idx="34433">
                  <c:v>79.772834333770106</c:v>
                </c:pt>
                <c:pt idx="34434">
                  <c:v>79.775151089043604</c:v>
                </c:pt>
                <c:pt idx="34435">
                  <c:v>79.777467844317101</c:v>
                </c:pt>
                <c:pt idx="34436">
                  <c:v>79.779784599590698</c:v>
                </c:pt>
                <c:pt idx="34437">
                  <c:v>79.782101354864196</c:v>
                </c:pt>
                <c:pt idx="34438">
                  <c:v>79.784418110137807</c:v>
                </c:pt>
                <c:pt idx="34439">
                  <c:v>79.786734865411304</c:v>
                </c:pt>
                <c:pt idx="34440">
                  <c:v>79.789051620684802</c:v>
                </c:pt>
                <c:pt idx="34441">
                  <c:v>79.791368375958399</c:v>
                </c:pt>
                <c:pt idx="34442">
                  <c:v>79.793685131231896</c:v>
                </c:pt>
                <c:pt idx="34443">
                  <c:v>79.796001886505493</c:v>
                </c:pt>
                <c:pt idx="34444">
                  <c:v>79.798318641779005</c:v>
                </c:pt>
                <c:pt idx="34445">
                  <c:v>79.800635397052602</c:v>
                </c:pt>
                <c:pt idx="34446">
                  <c:v>79.8029521523261</c:v>
                </c:pt>
                <c:pt idx="34447">
                  <c:v>79.805268907599597</c:v>
                </c:pt>
                <c:pt idx="34448">
                  <c:v>79.807585662873194</c:v>
                </c:pt>
                <c:pt idx="34449">
                  <c:v>79.809902418146706</c:v>
                </c:pt>
                <c:pt idx="34450">
                  <c:v>79.812219173420303</c:v>
                </c:pt>
                <c:pt idx="34451">
                  <c:v>79.8145359286938</c:v>
                </c:pt>
                <c:pt idx="34452">
                  <c:v>79.816852683967298</c:v>
                </c:pt>
                <c:pt idx="34453">
                  <c:v>79.819169439240895</c:v>
                </c:pt>
                <c:pt idx="34454">
                  <c:v>79.821486194514407</c:v>
                </c:pt>
                <c:pt idx="34455">
                  <c:v>79.823802949788004</c:v>
                </c:pt>
                <c:pt idx="34456">
                  <c:v>79.826119705061501</c:v>
                </c:pt>
                <c:pt idx="34457">
                  <c:v>79.828436460334999</c:v>
                </c:pt>
                <c:pt idx="34458">
                  <c:v>79.830753215608595</c:v>
                </c:pt>
                <c:pt idx="34459">
                  <c:v>79.833069970882093</c:v>
                </c:pt>
                <c:pt idx="34460">
                  <c:v>79.835386726155704</c:v>
                </c:pt>
                <c:pt idx="34461">
                  <c:v>79.837703481429202</c:v>
                </c:pt>
                <c:pt idx="34462">
                  <c:v>79.840020236702699</c:v>
                </c:pt>
                <c:pt idx="34463">
                  <c:v>79.842336991976296</c:v>
                </c:pt>
                <c:pt idx="34464">
                  <c:v>79.844653747249794</c:v>
                </c:pt>
                <c:pt idx="34465">
                  <c:v>79.846970502523405</c:v>
                </c:pt>
                <c:pt idx="34466">
                  <c:v>79.849287257796902</c:v>
                </c:pt>
                <c:pt idx="34467">
                  <c:v>79.8516040130704</c:v>
                </c:pt>
                <c:pt idx="34468">
                  <c:v>79.853920768343997</c:v>
                </c:pt>
                <c:pt idx="34469">
                  <c:v>79.856237523617494</c:v>
                </c:pt>
                <c:pt idx="34470">
                  <c:v>79.858554278891106</c:v>
                </c:pt>
                <c:pt idx="34471">
                  <c:v>79.860871034164603</c:v>
                </c:pt>
                <c:pt idx="34472">
                  <c:v>79.863187789438101</c:v>
                </c:pt>
                <c:pt idx="34473">
                  <c:v>79.865504544711698</c:v>
                </c:pt>
                <c:pt idx="34474">
                  <c:v>79.867821299985195</c:v>
                </c:pt>
                <c:pt idx="34475">
                  <c:v>79.870138055258806</c:v>
                </c:pt>
                <c:pt idx="34476">
                  <c:v>79.872454810532304</c:v>
                </c:pt>
                <c:pt idx="34477">
                  <c:v>79.874771565805801</c:v>
                </c:pt>
                <c:pt idx="34478">
                  <c:v>79.877088321079398</c:v>
                </c:pt>
                <c:pt idx="34479">
                  <c:v>79.879405076352896</c:v>
                </c:pt>
                <c:pt idx="34480">
                  <c:v>79.881721831626507</c:v>
                </c:pt>
                <c:pt idx="34481">
                  <c:v>79.884038586900004</c:v>
                </c:pt>
                <c:pt idx="34482">
                  <c:v>79.886355342173502</c:v>
                </c:pt>
                <c:pt idx="34483">
                  <c:v>79.888672097447099</c:v>
                </c:pt>
                <c:pt idx="34484">
                  <c:v>79.890988852720596</c:v>
                </c:pt>
                <c:pt idx="34485">
                  <c:v>79.893305607994193</c:v>
                </c:pt>
                <c:pt idx="34486">
                  <c:v>79.895622363267705</c:v>
                </c:pt>
                <c:pt idx="34487">
                  <c:v>79.897939118541203</c:v>
                </c:pt>
                <c:pt idx="34488">
                  <c:v>79.9002558738148</c:v>
                </c:pt>
                <c:pt idx="34489">
                  <c:v>79.902572629088297</c:v>
                </c:pt>
                <c:pt idx="34490">
                  <c:v>79.904889384361894</c:v>
                </c:pt>
                <c:pt idx="34491">
                  <c:v>79.907206139635406</c:v>
                </c:pt>
                <c:pt idx="34492">
                  <c:v>79.909522894908903</c:v>
                </c:pt>
                <c:pt idx="34493">
                  <c:v>79.9118396501825</c:v>
                </c:pt>
                <c:pt idx="34494">
                  <c:v>79.914156405455998</c:v>
                </c:pt>
                <c:pt idx="34495">
                  <c:v>79.916473160729595</c:v>
                </c:pt>
                <c:pt idx="34496">
                  <c:v>79.918789916003107</c:v>
                </c:pt>
                <c:pt idx="34497">
                  <c:v>79.921106671276604</c:v>
                </c:pt>
                <c:pt idx="34498">
                  <c:v>79.923423426550201</c:v>
                </c:pt>
                <c:pt idx="34499">
                  <c:v>79.925740181823699</c:v>
                </c:pt>
                <c:pt idx="34500">
                  <c:v>79.928056937097296</c:v>
                </c:pt>
                <c:pt idx="34501">
                  <c:v>79.930373692370793</c:v>
                </c:pt>
                <c:pt idx="34502">
                  <c:v>79.932690447644305</c:v>
                </c:pt>
                <c:pt idx="34503">
                  <c:v>79.935007202917902</c:v>
                </c:pt>
                <c:pt idx="34504">
                  <c:v>79.937323958191399</c:v>
                </c:pt>
                <c:pt idx="34505">
                  <c:v>79.939640713464996</c:v>
                </c:pt>
                <c:pt idx="34506">
                  <c:v>79.941957468738494</c:v>
                </c:pt>
                <c:pt idx="34507">
                  <c:v>79.944274224012005</c:v>
                </c:pt>
                <c:pt idx="34508">
                  <c:v>79.946590979285602</c:v>
                </c:pt>
                <c:pt idx="34509">
                  <c:v>79.9489077345591</c:v>
                </c:pt>
                <c:pt idx="34510">
                  <c:v>79.951224489832697</c:v>
                </c:pt>
                <c:pt idx="34511">
                  <c:v>79.953541245106194</c:v>
                </c:pt>
                <c:pt idx="34512">
                  <c:v>79.955858000379706</c:v>
                </c:pt>
                <c:pt idx="34513">
                  <c:v>79.958174755653303</c:v>
                </c:pt>
                <c:pt idx="34514">
                  <c:v>79.960491510926801</c:v>
                </c:pt>
                <c:pt idx="34515">
                  <c:v>79.962808266200398</c:v>
                </c:pt>
                <c:pt idx="34516">
                  <c:v>79.965125021473895</c:v>
                </c:pt>
                <c:pt idx="34517">
                  <c:v>79.967441776747407</c:v>
                </c:pt>
                <c:pt idx="34518">
                  <c:v>79.969758532021004</c:v>
                </c:pt>
                <c:pt idx="34519">
                  <c:v>79.972075287294501</c:v>
                </c:pt>
                <c:pt idx="34520">
                  <c:v>79.974392042568098</c:v>
                </c:pt>
                <c:pt idx="34521">
                  <c:v>79.976708797841596</c:v>
                </c:pt>
                <c:pt idx="34522">
                  <c:v>79.979025553115093</c:v>
                </c:pt>
                <c:pt idx="34523">
                  <c:v>79.981342308388705</c:v>
                </c:pt>
                <c:pt idx="34524">
                  <c:v>79.983659063662202</c:v>
                </c:pt>
                <c:pt idx="34525">
                  <c:v>79.985975818935799</c:v>
                </c:pt>
                <c:pt idx="34526">
                  <c:v>79.988292574209297</c:v>
                </c:pt>
                <c:pt idx="34527">
                  <c:v>79.990609329482794</c:v>
                </c:pt>
                <c:pt idx="34528">
                  <c:v>79.992926084756405</c:v>
                </c:pt>
                <c:pt idx="34529">
                  <c:v>79.995242840029903</c:v>
                </c:pt>
                <c:pt idx="34530">
                  <c:v>79.9975595953035</c:v>
                </c:pt>
                <c:pt idx="34531">
                  <c:v>79.999876350576997</c:v>
                </c:pt>
                <c:pt idx="34532">
                  <c:v>80.002193105850495</c:v>
                </c:pt>
                <c:pt idx="34533">
                  <c:v>80.004509861124106</c:v>
                </c:pt>
                <c:pt idx="34534">
                  <c:v>80.006826616397603</c:v>
                </c:pt>
                <c:pt idx="34535">
                  <c:v>80.0091433716712</c:v>
                </c:pt>
                <c:pt idx="34536">
                  <c:v>80.011460126944698</c:v>
                </c:pt>
                <c:pt idx="34537">
                  <c:v>80.013776882218195</c:v>
                </c:pt>
                <c:pt idx="34538">
                  <c:v>80.016093637491807</c:v>
                </c:pt>
                <c:pt idx="34539">
                  <c:v>80.018410392765304</c:v>
                </c:pt>
                <c:pt idx="34540">
                  <c:v>80.020727148038901</c:v>
                </c:pt>
                <c:pt idx="34541">
                  <c:v>80.023043903312399</c:v>
                </c:pt>
                <c:pt idx="34542">
                  <c:v>80.025360658585896</c:v>
                </c:pt>
                <c:pt idx="34543">
                  <c:v>80.027677413859493</c:v>
                </c:pt>
                <c:pt idx="34544">
                  <c:v>80.029994169133005</c:v>
                </c:pt>
                <c:pt idx="34545">
                  <c:v>80.032310924406602</c:v>
                </c:pt>
                <c:pt idx="34546">
                  <c:v>80.034627679680099</c:v>
                </c:pt>
                <c:pt idx="34547">
                  <c:v>80.036944434953597</c:v>
                </c:pt>
                <c:pt idx="34548">
                  <c:v>80.039261190227194</c:v>
                </c:pt>
                <c:pt idx="34549">
                  <c:v>80.041577945500705</c:v>
                </c:pt>
                <c:pt idx="34550">
                  <c:v>80.043894700774302</c:v>
                </c:pt>
                <c:pt idx="34551">
                  <c:v>80.0462114560478</c:v>
                </c:pt>
                <c:pt idx="34552">
                  <c:v>80.048528211321297</c:v>
                </c:pt>
                <c:pt idx="34553">
                  <c:v>80.050844966594894</c:v>
                </c:pt>
                <c:pt idx="34554">
                  <c:v>80.053161721868406</c:v>
                </c:pt>
                <c:pt idx="34555">
                  <c:v>80.055478477142003</c:v>
                </c:pt>
                <c:pt idx="34556">
                  <c:v>80.057795232415501</c:v>
                </c:pt>
                <c:pt idx="34557">
                  <c:v>80.060111987688998</c:v>
                </c:pt>
                <c:pt idx="34558">
                  <c:v>80.062428742962595</c:v>
                </c:pt>
                <c:pt idx="34559">
                  <c:v>80.064745498236107</c:v>
                </c:pt>
                <c:pt idx="34560">
                  <c:v>80.067062253509704</c:v>
                </c:pt>
                <c:pt idx="34561">
                  <c:v>80.069379008783201</c:v>
                </c:pt>
                <c:pt idx="34562">
                  <c:v>80.071695764056699</c:v>
                </c:pt>
                <c:pt idx="34563">
                  <c:v>80.074012519330296</c:v>
                </c:pt>
                <c:pt idx="34564">
                  <c:v>80.076329274603793</c:v>
                </c:pt>
                <c:pt idx="34565">
                  <c:v>80.078646029877405</c:v>
                </c:pt>
                <c:pt idx="34566">
                  <c:v>80.080962785150902</c:v>
                </c:pt>
                <c:pt idx="34567">
                  <c:v>80.0832795404244</c:v>
                </c:pt>
                <c:pt idx="34568">
                  <c:v>80.085596295697997</c:v>
                </c:pt>
                <c:pt idx="34569">
                  <c:v>80.087913050971494</c:v>
                </c:pt>
                <c:pt idx="34570">
                  <c:v>80.090229806245105</c:v>
                </c:pt>
                <c:pt idx="34571">
                  <c:v>80.092546561518603</c:v>
                </c:pt>
                <c:pt idx="34572">
                  <c:v>80.0948633167921</c:v>
                </c:pt>
                <c:pt idx="34573">
                  <c:v>80.097180072065697</c:v>
                </c:pt>
                <c:pt idx="34574">
                  <c:v>80.099496827339195</c:v>
                </c:pt>
                <c:pt idx="34575">
                  <c:v>80.101813582612806</c:v>
                </c:pt>
                <c:pt idx="34576">
                  <c:v>80.104130337886303</c:v>
                </c:pt>
                <c:pt idx="34577">
                  <c:v>80.106447093159801</c:v>
                </c:pt>
                <c:pt idx="34578">
                  <c:v>80.108763848433398</c:v>
                </c:pt>
                <c:pt idx="34579">
                  <c:v>80.111080603706895</c:v>
                </c:pt>
                <c:pt idx="34580">
                  <c:v>80.113397358980507</c:v>
                </c:pt>
                <c:pt idx="34581">
                  <c:v>80.115714114254004</c:v>
                </c:pt>
                <c:pt idx="34582">
                  <c:v>80.118030869527502</c:v>
                </c:pt>
                <c:pt idx="34583">
                  <c:v>80.120347624801099</c:v>
                </c:pt>
                <c:pt idx="34584">
                  <c:v>80.122664380074596</c:v>
                </c:pt>
                <c:pt idx="34585">
                  <c:v>80.124981135348193</c:v>
                </c:pt>
                <c:pt idx="34586">
                  <c:v>80.127297890621705</c:v>
                </c:pt>
                <c:pt idx="34587">
                  <c:v>80.129614645895202</c:v>
                </c:pt>
                <c:pt idx="34588">
                  <c:v>80.131931401168799</c:v>
                </c:pt>
                <c:pt idx="34589">
                  <c:v>80.134248156442297</c:v>
                </c:pt>
                <c:pt idx="34590">
                  <c:v>80.136564911715894</c:v>
                </c:pt>
                <c:pt idx="34591">
                  <c:v>80.138881666989406</c:v>
                </c:pt>
                <c:pt idx="34592">
                  <c:v>80.141198422263002</c:v>
                </c:pt>
                <c:pt idx="34593">
                  <c:v>80.1435151775365</c:v>
                </c:pt>
                <c:pt idx="34594">
                  <c:v>80.145831932809998</c:v>
                </c:pt>
                <c:pt idx="34595">
                  <c:v>80.148148688083594</c:v>
                </c:pt>
                <c:pt idx="34596">
                  <c:v>80.150465443357106</c:v>
                </c:pt>
                <c:pt idx="34597">
                  <c:v>80.152782198630703</c:v>
                </c:pt>
                <c:pt idx="34598">
                  <c:v>80.155098953904201</c:v>
                </c:pt>
                <c:pt idx="34599">
                  <c:v>80.157415709177698</c:v>
                </c:pt>
                <c:pt idx="34600">
                  <c:v>80.159732464451295</c:v>
                </c:pt>
                <c:pt idx="34601">
                  <c:v>80.162049219724807</c:v>
                </c:pt>
                <c:pt idx="34602">
                  <c:v>80.164365974998404</c:v>
                </c:pt>
                <c:pt idx="34603">
                  <c:v>80.166682730271901</c:v>
                </c:pt>
                <c:pt idx="34604">
                  <c:v>80.168999485545399</c:v>
                </c:pt>
                <c:pt idx="34605">
                  <c:v>80.171316240818996</c:v>
                </c:pt>
                <c:pt idx="34606">
                  <c:v>80.173632996092493</c:v>
                </c:pt>
                <c:pt idx="34607">
                  <c:v>80.175949751366105</c:v>
                </c:pt>
                <c:pt idx="34608">
                  <c:v>80.178266506639602</c:v>
                </c:pt>
                <c:pt idx="34609">
                  <c:v>80.1805832619131</c:v>
                </c:pt>
                <c:pt idx="34610">
                  <c:v>80.182900017186697</c:v>
                </c:pt>
                <c:pt idx="34611">
                  <c:v>80.185216772460194</c:v>
                </c:pt>
                <c:pt idx="34612">
                  <c:v>80.187533527733805</c:v>
                </c:pt>
                <c:pt idx="34613">
                  <c:v>80.189850283007303</c:v>
                </c:pt>
                <c:pt idx="34614">
                  <c:v>80.1921670382808</c:v>
                </c:pt>
                <c:pt idx="34615">
                  <c:v>80.194483793554397</c:v>
                </c:pt>
                <c:pt idx="34616">
                  <c:v>80.196800548827895</c:v>
                </c:pt>
                <c:pt idx="34617">
                  <c:v>80.199117304101506</c:v>
                </c:pt>
                <c:pt idx="34618">
                  <c:v>80.201434059375003</c:v>
                </c:pt>
                <c:pt idx="34619">
                  <c:v>80.203750814648501</c:v>
                </c:pt>
                <c:pt idx="34620">
                  <c:v>80.206067569922098</c:v>
                </c:pt>
                <c:pt idx="34621">
                  <c:v>80.208384325195595</c:v>
                </c:pt>
                <c:pt idx="34622">
                  <c:v>80.210701080469207</c:v>
                </c:pt>
                <c:pt idx="34623">
                  <c:v>80.213017835742704</c:v>
                </c:pt>
                <c:pt idx="34624">
                  <c:v>80.215334591016202</c:v>
                </c:pt>
                <c:pt idx="34625">
                  <c:v>80.217651346289799</c:v>
                </c:pt>
                <c:pt idx="34626">
                  <c:v>80.219968101563296</c:v>
                </c:pt>
                <c:pt idx="34627">
                  <c:v>80.222284856836893</c:v>
                </c:pt>
                <c:pt idx="34628">
                  <c:v>80.224601612110405</c:v>
                </c:pt>
                <c:pt idx="34629">
                  <c:v>80.226918367383902</c:v>
                </c:pt>
                <c:pt idx="34630">
                  <c:v>80.229235122657499</c:v>
                </c:pt>
                <c:pt idx="34631">
                  <c:v>80.231551877930997</c:v>
                </c:pt>
                <c:pt idx="34632">
                  <c:v>80.233868633204594</c:v>
                </c:pt>
                <c:pt idx="34633">
                  <c:v>80.236185388478106</c:v>
                </c:pt>
                <c:pt idx="34634">
                  <c:v>80.238502143751603</c:v>
                </c:pt>
                <c:pt idx="34635">
                  <c:v>80.2408188990252</c:v>
                </c:pt>
                <c:pt idx="34636">
                  <c:v>80.243135654298698</c:v>
                </c:pt>
                <c:pt idx="34637">
                  <c:v>80.245452409572295</c:v>
                </c:pt>
                <c:pt idx="34638">
                  <c:v>80.247769164845806</c:v>
                </c:pt>
                <c:pt idx="34639">
                  <c:v>80.250085920119304</c:v>
                </c:pt>
                <c:pt idx="34640">
                  <c:v>80.252402675392901</c:v>
                </c:pt>
                <c:pt idx="34641">
                  <c:v>80.254719430666398</c:v>
                </c:pt>
                <c:pt idx="34642">
                  <c:v>80.257036185939995</c:v>
                </c:pt>
                <c:pt idx="34643">
                  <c:v>80.259352941213507</c:v>
                </c:pt>
                <c:pt idx="34644">
                  <c:v>80.261669696487004</c:v>
                </c:pt>
                <c:pt idx="34645">
                  <c:v>80.263986451760601</c:v>
                </c:pt>
                <c:pt idx="34646">
                  <c:v>80.266303207034099</c:v>
                </c:pt>
                <c:pt idx="34647">
                  <c:v>80.268619962307696</c:v>
                </c:pt>
                <c:pt idx="34648">
                  <c:v>80.270936717581193</c:v>
                </c:pt>
                <c:pt idx="34649">
                  <c:v>80.273253472854705</c:v>
                </c:pt>
                <c:pt idx="34650">
                  <c:v>80.275570228128302</c:v>
                </c:pt>
                <c:pt idx="34651">
                  <c:v>80.2778869834018</c:v>
                </c:pt>
                <c:pt idx="34652">
                  <c:v>80.280203738675397</c:v>
                </c:pt>
                <c:pt idx="34653">
                  <c:v>80.282520493948894</c:v>
                </c:pt>
                <c:pt idx="34654">
                  <c:v>80.284837249222406</c:v>
                </c:pt>
                <c:pt idx="34655">
                  <c:v>80.287154004496003</c:v>
                </c:pt>
                <c:pt idx="34656">
                  <c:v>80.2894707597695</c:v>
                </c:pt>
                <c:pt idx="34657">
                  <c:v>80.291787515043097</c:v>
                </c:pt>
                <c:pt idx="34658">
                  <c:v>80.294104270316595</c:v>
                </c:pt>
                <c:pt idx="34659">
                  <c:v>80.296421025590107</c:v>
                </c:pt>
                <c:pt idx="34660">
                  <c:v>80.298737780863704</c:v>
                </c:pt>
                <c:pt idx="34661">
                  <c:v>80.301054536137201</c:v>
                </c:pt>
                <c:pt idx="34662">
                  <c:v>80.303371291410798</c:v>
                </c:pt>
                <c:pt idx="34663">
                  <c:v>80.305688046684296</c:v>
                </c:pt>
                <c:pt idx="34664">
                  <c:v>80.308004801957793</c:v>
                </c:pt>
                <c:pt idx="34665">
                  <c:v>80.310321557231404</c:v>
                </c:pt>
                <c:pt idx="34666">
                  <c:v>80.312638312504902</c:v>
                </c:pt>
                <c:pt idx="34667">
                  <c:v>80.314955067778499</c:v>
                </c:pt>
                <c:pt idx="34668">
                  <c:v>80.317271823051996</c:v>
                </c:pt>
                <c:pt idx="34669">
                  <c:v>80.319588578325494</c:v>
                </c:pt>
                <c:pt idx="34670">
                  <c:v>80.321905333599105</c:v>
                </c:pt>
                <c:pt idx="34671">
                  <c:v>80.324222088872602</c:v>
                </c:pt>
                <c:pt idx="34672">
                  <c:v>80.326538844146199</c:v>
                </c:pt>
                <c:pt idx="34673">
                  <c:v>80.328855599419697</c:v>
                </c:pt>
                <c:pt idx="34674">
                  <c:v>80.331172354693194</c:v>
                </c:pt>
                <c:pt idx="34675">
                  <c:v>80.333489109966806</c:v>
                </c:pt>
                <c:pt idx="34676">
                  <c:v>80.335805865240303</c:v>
                </c:pt>
                <c:pt idx="34677">
                  <c:v>80.3381226205139</c:v>
                </c:pt>
                <c:pt idx="34678">
                  <c:v>80.340439375787398</c:v>
                </c:pt>
                <c:pt idx="34679">
                  <c:v>80.342756131060895</c:v>
                </c:pt>
                <c:pt idx="34680">
                  <c:v>80.345072886334506</c:v>
                </c:pt>
                <c:pt idx="34681">
                  <c:v>80.347389641608004</c:v>
                </c:pt>
                <c:pt idx="34682">
                  <c:v>80.349706396881601</c:v>
                </c:pt>
                <c:pt idx="34683">
                  <c:v>80.352023152155098</c:v>
                </c:pt>
                <c:pt idx="34684">
                  <c:v>80.354339907428596</c:v>
                </c:pt>
                <c:pt idx="34685">
                  <c:v>80.356656662702207</c:v>
                </c:pt>
                <c:pt idx="34686">
                  <c:v>80.358973417975704</c:v>
                </c:pt>
                <c:pt idx="34687">
                  <c:v>80.361290173249301</c:v>
                </c:pt>
                <c:pt idx="34688">
                  <c:v>80.363606928522799</c:v>
                </c:pt>
                <c:pt idx="34689">
                  <c:v>80.365923683796296</c:v>
                </c:pt>
                <c:pt idx="34690">
                  <c:v>80.368240439069893</c:v>
                </c:pt>
                <c:pt idx="34691">
                  <c:v>80.370557194343405</c:v>
                </c:pt>
                <c:pt idx="34692">
                  <c:v>80.372873949617002</c:v>
                </c:pt>
                <c:pt idx="34693">
                  <c:v>80.3751907048905</c:v>
                </c:pt>
                <c:pt idx="34694">
                  <c:v>80.377507460163997</c:v>
                </c:pt>
                <c:pt idx="34695">
                  <c:v>80.379824215437594</c:v>
                </c:pt>
                <c:pt idx="34696">
                  <c:v>80.382140970711106</c:v>
                </c:pt>
                <c:pt idx="34697">
                  <c:v>80.384457725984703</c:v>
                </c:pt>
                <c:pt idx="34698">
                  <c:v>80.3867744812582</c:v>
                </c:pt>
                <c:pt idx="34699">
                  <c:v>80.389091236531698</c:v>
                </c:pt>
                <c:pt idx="34700">
                  <c:v>80.391407991805295</c:v>
                </c:pt>
                <c:pt idx="34701">
                  <c:v>80.393724747078807</c:v>
                </c:pt>
                <c:pt idx="34702">
                  <c:v>80.396041502352404</c:v>
                </c:pt>
                <c:pt idx="34703">
                  <c:v>80.398358257625901</c:v>
                </c:pt>
                <c:pt idx="34704">
                  <c:v>80.400675012899399</c:v>
                </c:pt>
                <c:pt idx="34705">
                  <c:v>80.402991768172996</c:v>
                </c:pt>
                <c:pt idx="34706">
                  <c:v>80.405308523446493</c:v>
                </c:pt>
                <c:pt idx="34707">
                  <c:v>80.407625278720104</c:v>
                </c:pt>
                <c:pt idx="34708">
                  <c:v>80.409942033993602</c:v>
                </c:pt>
                <c:pt idx="34709">
                  <c:v>80.412258789267099</c:v>
                </c:pt>
                <c:pt idx="34710">
                  <c:v>80.414575544540696</c:v>
                </c:pt>
                <c:pt idx="34711">
                  <c:v>80.416892299814194</c:v>
                </c:pt>
                <c:pt idx="34712">
                  <c:v>80.419209055087805</c:v>
                </c:pt>
                <c:pt idx="34713">
                  <c:v>80.421525810361302</c:v>
                </c:pt>
                <c:pt idx="34714">
                  <c:v>80.4238425656348</c:v>
                </c:pt>
                <c:pt idx="34715">
                  <c:v>80.426159320908397</c:v>
                </c:pt>
                <c:pt idx="34716">
                  <c:v>80.428476076181894</c:v>
                </c:pt>
                <c:pt idx="34717">
                  <c:v>80.430792831455506</c:v>
                </c:pt>
                <c:pt idx="34718">
                  <c:v>80.433109586729003</c:v>
                </c:pt>
                <c:pt idx="34719">
                  <c:v>80.435426342002501</c:v>
                </c:pt>
                <c:pt idx="34720">
                  <c:v>80.437743097276098</c:v>
                </c:pt>
                <c:pt idx="34721">
                  <c:v>80.440059852549595</c:v>
                </c:pt>
                <c:pt idx="34722">
                  <c:v>80.442376607823206</c:v>
                </c:pt>
                <c:pt idx="34723">
                  <c:v>80.444693363096704</c:v>
                </c:pt>
                <c:pt idx="34724">
                  <c:v>80.447010118370201</c:v>
                </c:pt>
                <c:pt idx="34725">
                  <c:v>80.449326873643798</c:v>
                </c:pt>
                <c:pt idx="34726">
                  <c:v>80.451643628917296</c:v>
                </c:pt>
                <c:pt idx="34727">
                  <c:v>80.453960384190907</c:v>
                </c:pt>
                <c:pt idx="34728">
                  <c:v>80.456277139464405</c:v>
                </c:pt>
                <c:pt idx="34729">
                  <c:v>80.458593894737902</c:v>
                </c:pt>
                <c:pt idx="34730">
                  <c:v>80.460910650011499</c:v>
                </c:pt>
                <c:pt idx="34731">
                  <c:v>80.463227405284997</c:v>
                </c:pt>
                <c:pt idx="34732">
                  <c:v>80.465544160558593</c:v>
                </c:pt>
                <c:pt idx="34733">
                  <c:v>80.467860915832105</c:v>
                </c:pt>
                <c:pt idx="34734">
                  <c:v>80.470177671105702</c:v>
                </c:pt>
                <c:pt idx="34735">
                  <c:v>80.4724944263792</c:v>
                </c:pt>
                <c:pt idx="34736">
                  <c:v>80.474811181652697</c:v>
                </c:pt>
                <c:pt idx="34737">
                  <c:v>80.477127936926294</c:v>
                </c:pt>
                <c:pt idx="34738">
                  <c:v>80.479444692199806</c:v>
                </c:pt>
                <c:pt idx="34739">
                  <c:v>80.481761447473403</c:v>
                </c:pt>
                <c:pt idx="34740">
                  <c:v>80.4840782027469</c:v>
                </c:pt>
                <c:pt idx="34741">
                  <c:v>80.486394958020398</c:v>
                </c:pt>
                <c:pt idx="34742">
                  <c:v>80.488711713293995</c:v>
                </c:pt>
                <c:pt idx="34743">
                  <c:v>80.491028468567507</c:v>
                </c:pt>
                <c:pt idx="34744">
                  <c:v>80.493345223841104</c:v>
                </c:pt>
                <c:pt idx="34745">
                  <c:v>80.495661979114601</c:v>
                </c:pt>
                <c:pt idx="34746">
                  <c:v>80.497978734388099</c:v>
                </c:pt>
                <c:pt idx="34747">
                  <c:v>80.500295489661696</c:v>
                </c:pt>
                <c:pt idx="34748">
                  <c:v>80.502612244935193</c:v>
                </c:pt>
                <c:pt idx="34749">
                  <c:v>80.504929000208804</c:v>
                </c:pt>
                <c:pt idx="34750">
                  <c:v>80.507245755482302</c:v>
                </c:pt>
                <c:pt idx="34751">
                  <c:v>80.509562510755799</c:v>
                </c:pt>
                <c:pt idx="34752">
                  <c:v>80.511879266029396</c:v>
                </c:pt>
                <c:pt idx="34753">
                  <c:v>80.514196021302894</c:v>
                </c:pt>
                <c:pt idx="34754">
                  <c:v>80.516512776576505</c:v>
                </c:pt>
                <c:pt idx="34755">
                  <c:v>80.518829531850002</c:v>
                </c:pt>
                <c:pt idx="34756">
                  <c:v>80.5211462871235</c:v>
                </c:pt>
                <c:pt idx="34757">
                  <c:v>80.523463042397097</c:v>
                </c:pt>
                <c:pt idx="34758">
                  <c:v>80.525779797670594</c:v>
                </c:pt>
                <c:pt idx="34759">
                  <c:v>80.528096552944206</c:v>
                </c:pt>
                <c:pt idx="34760">
                  <c:v>80.530413308217703</c:v>
                </c:pt>
                <c:pt idx="34761">
                  <c:v>80.532730063491201</c:v>
                </c:pt>
                <c:pt idx="34762">
                  <c:v>80.535046818764798</c:v>
                </c:pt>
                <c:pt idx="34763">
                  <c:v>80.537363574038295</c:v>
                </c:pt>
                <c:pt idx="34764">
                  <c:v>80.539680329311906</c:v>
                </c:pt>
                <c:pt idx="34765">
                  <c:v>80.541997084585404</c:v>
                </c:pt>
                <c:pt idx="34766">
                  <c:v>80.544313839858901</c:v>
                </c:pt>
                <c:pt idx="34767">
                  <c:v>80.546630595132498</c:v>
                </c:pt>
                <c:pt idx="34768">
                  <c:v>80.548947350405996</c:v>
                </c:pt>
                <c:pt idx="34769">
                  <c:v>80.551264105679607</c:v>
                </c:pt>
                <c:pt idx="34770">
                  <c:v>80.553580860953105</c:v>
                </c:pt>
                <c:pt idx="34771">
                  <c:v>80.555897616226602</c:v>
                </c:pt>
                <c:pt idx="34772">
                  <c:v>80.558214371500199</c:v>
                </c:pt>
                <c:pt idx="34773">
                  <c:v>80.560531126773697</c:v>
                </c:pt>
                <c:pt idx="34774">
                  <c:v>80.562847882047294</c:v>
                </c:pt>
                <c:pt idx="34775">
                  <c:v>80.565164637320805</c:v>
                </c:pt>
                <c:pt idx="34776">
                  <c:v>80.567481392594303</c:v>
                </c:pt>
                <c:pt idx="34777">
                  <c:v>80.5697981478679</c:v>
                </c:pt>
                <c:pt idx="34778">
                  <c:v>80.572114903141397</c:v>
                </c:pt>
                <c:pt idx="34779">
                  <c:v>80.574431658414994</c:v>
                </c:pt>
                <c:pt idx="34780">
                  <c:v>80.576748413688506</c:v>
                </c:pt>
                <c:pt idx="34781">
                  <c:v>80.579065168962003</c:v>
                </c:pt>
                <c:pt idx="34782">
                  <c:v>80.5813819242356</c:v>
                </c:pt>
                <c:pt idx="34783">
                  <c:v>80.583698679509098</c:v>
                </c:pt>
                <c:pt idx="34784">
                  <c:v>80.586015434782695</c:v>
                </c:pt>
                <c:pt idx="34785">
                  <c:v>80.588332190056207</c:v>
                </c:pt>
                <c:pt idx="34786">
                  <c:v>80.590648945329704</c:v>
                </c:pt>
                <c:pt idx="34787">
                  <c:v>80.592965700603301</c:v>
                </c:pt>
                <c:pt idx="34788">
                  <c:v>80.595282455876799</c:v>
                </c:pt>
                <c:pt idx="34789">
                  <c:v>80.597599211150396</c:v>
                </c:pt>
                <c:pt idx="34790">
                  <c:v>80.599915966423893</c:v>
                </c:pt>
                <c:pt idx="34791">
                  <c:v>80.602232721697405</c:v>
                </c:pt>
                <c:pt idx="34792">
                  <c:v>80.604549476971002</c:v>
                </c:pt>
                <c:pt idx="34793">
                  <c:v>80.606866232244499</c:v>
                </c:pt>
                <c:pt idx="34794">
                  <c:v>80.609182987518096</c:v>
                </c:pt>
                <c:pt idx="34795">
                  <c:v>80.611499742791594</c:v>
                </c:pt>
                <c:pt idx="34796">
                  <c:v>80.613816498065106</c:v>
                </c:pt>
                <c:pt idx="34797">
                  <c:v>80.616133253338703</c:v>
                </c:pt>
                <c:pt idx="34798">
                  <c:v>80.6184500086122</c:v>
                </c:pt>
                <c:pt idx="34799">
                  <c:v>80.620766763885797</c:v>
                </c:pt>
                <c:pt idx="34800">
                  <c:v>80.623083519159294</c:v>
                </c:pt>
                <c:pt idx="34801">
                  <c:v>80.625400274432806</c:v>
                </c:pt>
                <c:pt idx="34802">
                  <c:v>80.627717029706403</c:v>
                </c:pt>
                <c:pt idx="34803">
                  <c:v>80.630033784979901</c:v>
                </c:pt>
                <c:pt idx="34804">
                  <c:v>80.632350540253498</c:v>
                </c:pt>
                <c:pt idx="34805">
                  <c:v>80.634667295526995</c:v>
                </c:pt>
                <c:pt idx="34806">
                  <c:v>80.636984050800507</c:v>
                </c:pt>
                <c:pt idx="34807">
                  <c:v>80.639300806074104</c:v>
                </c:pt>
                <c:pt idx="34808">
                  <c:v>80.641617561347601</c:v>
                </c:pt>
                <c:pt idx="34809">
                  <c:v>80.643934316621198</c:v>
                </c:pt>
                <c:pt idx="34810">
                  <c:v>80.646251071894696</c:v>
                </c:pt>
                <c:pt idx="34811">
                  <c:v>80.648567827168193</c:v>
                </c:pt>
                <c:pt idx="34812">
                  <c:v>80.650884582441805</c:v>
                </c:pt>
                <c:pt idx="34813">
                  <c:v>80.653201337715302</c:v>
                </c:pt>
                <c:pt idx="34814">
                  <c:v>80.655518092988899</c:v>
                </c:pt>
                <c:pt idx="34815">
                  <c:v>80.657834848262397</c:v>
                </c:pt>
                <c:pt idx="34816">
                  <c:v>80.660151603535894</c:v>
                </c:pt>
                <c:pt idx="34817">
                  <c:v>80.662468358809505</c:v>
                </c:pt>
                <c:pt idx="34818">
                  <c:v>80.664785114083003</c:v>
                </c:pt>
                <c:pt idx="34819">
                  <c:v>80.6671018693566</c:v>
                </c:pt>
                <c:pt idx="34820">
                  <c:v>80.669418624630097</c:v>
                </c:pt>
                <c:pt idx="34821">
                  <c:v>80.671735379903595</c:v>
                </c:pt>
                <c:pt idx="34822">
                  <c:v>80.674052135177206</c:v>
                </c:pt>
                <c:pt idx="34823">
                  <c:v>80.676368890450703</c:v>
                </c:pt>
                <c:pt idx="34824">
                  <c:v>80.6786856457243</c:v>
                </c:pt>
                <c:pt idx="34825">
                  <c:v>80.681002400997798</c:v>
                </c:pt>
                <c:pt idx="34826">
                  <c:v>80.683319156271295</c:v>
                </c:pt>
                <c:pt idx="34827">
                  <c:v>80.685635911544907</c:v>
                </c:pt>
                <c:pt idx="34828">
                  <c:v>80.687952666818404</c:v>
                </c:pt>
                <c:pt idx="34829">
                  <c:v>80.690269422092001</c:v>
                </c:pt>
                <c:pt idx="34830">
                  <c:v>80.692586177365499</c:v>
                </c:pt>
                <c:pt idx="34831">
                  <c:v>80.694902932638996</c:v>
                </c:pt>
                <c:pt idx="34832">
                  <c:v>80.697219687912593</c:v>
                </c:pt>
                <c:pt idx="34833">
                  <c:v>80.699536443186105</c:v>
                </c:pt>
                <c:pt idx="34834">
                  <c:v>80.701853198459702</c:v>
                </c:pt>
                <c:pt idx="34835">
                  <c:v>80.704169953733199</c:v>
                </c:pt>
                <c:pt idx="34836">
                  <c:v>80.706486709006697</c:v>
                </c:pt>
                <c:pt idx="34837">
                  <c:v>80.708803464280294</c:v>
                </c:pt>
                <c:pt idx="34838">
                  <c:v>80.711120219553806</c:v>
                </c:pt>
                <c:pt idx="34839">
                  <c:v>80.713436974827403</c:v>
                </c:pt>
                <c:pt idx="34840">
                  <c:v>80.7157537301009</c:v>
                </c:pt>
                <c:pt idx="34841">
                  <c:v>80.718070485374398</c:v>
                </c:pt>
                <c:pt idx="34842">
                  <c:v>80.720387240647995</c:v>
                </c:pt>
                <c:pt idx="34843">
                  <c:v>80.722703995921506</c:v>
                </c:pt>
                <c:pt idx="34844">
                  <c:v>80.725020751195103</c:v>
                </c:pt>
                <c:pt idx="34845">
                  <c:v>80.727337506468601</c:v>
                </c:pt>
                <c:pt idx="34846">
                  <c:v>80.729654261742098</c:v>
                </c:pt>
                <c:pt idx="34847">
                  <c:v>80.731971017015695</c:v>
                </c:pt>
                <c:pt idx="34848">
                  <c:v>80.734287772289207</c:v>
                </c:pt>
                <c:pt idx="34849">
                  <c:v>80.736604527562804</c:v>
                </c:pt>
                <c:pt idx="34850">
                  <c:v>80.738921282836301</c:v>
                </c:pt>
                <c:pt idx="34851">
                  <c:v>80.741238038109799</c:v>
                </c:pt>
                <c:pt idx="34852">
                  <c:v>80.743554793383396</c:v>
                </c:pt>
                <c:pt idx="34853">
                  <c:v>80.745871548656893</c:v>
                </c:pt>
                <c:pt idx="34854">
                  <c:v>80.748188303930505</c:v>
                </c:pt>
                <c:pt idx="34855">
                  <c:v>80.750505059204002</c:v>
                </c:pt>
                <c:pt idx="34856">
                  <c:v>80.7528218144775</c:v>
                </c:pt>
                <c:pt idx="34857">
                  <c:v>80.755138569751097</c:v>
                </c:pt>
                <c:pt idx="34858">
                  <c:v>80.757455325024594</c:v>
                </c:pt>
                <c:pt idx="34859">
                  <c:v>80.759772080298205</c:v>
                </c:pt>
                <c:pt idx="34860">
                  <c:v>80.762088835571703</c:v>
                </c:pt>
                <c:pt idx="34861">
                  <c:v>80.7644055908452</c:v>
                </c:pt>
                <c:pt idx="34862">
                  <c:v>80.766722346118797</c:v>
                </c:pt>
                <c:pt idx="34863">
                  <c:v>80.769039101392295</c:v>
                </c:pt>
                <c:pt idx="34864">
                  <c:v>80.771355856665906</c:v>
                </c:pt>
                <c:pt idx="34865">
                  <c:v>80.773672611939404</c:v>
                </c:pt>
                <c:pt idx="34866">
                  <c:v>80.775989367212901</c:v>
                </c:pt>
                <c:pt idx="34867">
                  <c:v>80.778306122486498</c:v>
                </c:pt>
                <c:pt idx="34868">
                  <c:v>80.780622877759996</c:v>
                </c:pt>
                <c:pt idx="34869">
                  <c:v>80.782939633033607</c:v>
                </c:pt>
                <c:pt idx="34870">
                  <c:v>80.785256388307104</c:v>
                </c:pt>
                <c:pt idx="34871">
                  <c:v>80.787573143580602</c:v>
                </c:pt>
                <c:pt idx="34872">
                  <c:v>80.789889898854199</c:v>
                </c:pt>
                <c:pt idx="34873">
                  <c:v>80.792206654127696</c:v>
                </c:pt>
                <c:pt idx="34874">
                  <c:v>80.794523409401293</c:v>
                </c:pt>
                <c:pt idx="34875">
                  <c:v>80.796840164674805</c:v>
                </c:pt>
                <c:pt idx="34876">
                  <c:v>80.799156919948402</c:v>
                </c:pt>
                <c:pt idx="34877">
                  <c:v>80.801473675221899</c:v>
                </c:pt>
                <c:pt idx="34878">
                  <c:v>80.803790430495397</c:v>
                </c:pt>
                <c:pt idx="34879">
                  <c:v>80.806107185768994</c:v>
                </c:pt>
                <c:pt idx="34880">
                  <c:v>80.808423941042506</c:v>
                </c:pt>
                <c:pt idx="34881">
                  <c:v>80.810740696316103</c:v>
                </c:pt>
                <c:pt idx="34882">
                  <c:v>80.8130574515896</c:v>
                </c:pt>
                <c:pt idx="34883">
                  <c:v>80.815374206863098</c:v>
                </c:pt>
                <c:pt idx="34884">
                  <c:v>80.817690962136695</c:v>
                </c:pt>
                <c:pt idx="34885">
                  <c:v>80.820007717410206</c:v>
                </c:pt>
                <c:pt idx="34886">
                  <c:v>80.822324472683803</c:v>
                </c:pt>
                <c:pt idx="34887">
                  <c:v>80.824641227957301</c:v>
                </c:pt>
                <c:pt idx="34888">
                  <c:v>80.826957983230798</c:v>
                </c:pt>
                <c:pt idx="34889">
                  <c:v>80.829274738504395</c:v>
                </c:pt>
                <c:pt idx="34890">
                  <c:v>80.831591493777907</c:v>
                </c:pt>
                <c:pt idx="34891">
                  <c:v>80.833908249051504</c:v>
                </c:pt>
                <c:pt idx="34892">
                  <c:v>80.836225004325001</c:v>
                </c:pt>
                <c:pt idx="34893">
                  <c:v>80.838541759598499</c:v>
                </c:pt>
                <c:pt idx="34894">
                  <c:v>80.840858514872096</c:v>
                </c:pt>
                <c:pt idx="34895">
                  <c:v>80.843175270145593</c:v>
                </c:pt>
                <c:pt idx="34896">
                  <c:v>80.845492025419205</c:v>
                </c:pt>
                <c:pt idx="34897">
                  <c:v>80.847808780692702</c:v>
                </c:pt>
                <c:pt idx="34898">
                  <c:v>80.8501255359662</c:v>
                </c:pt>
                <c:pt idx="34899">
                  <c:v>80.852442291239797</c:v>
                </c:pt>
                <c:pt idx="34900">
                  <c:v>80.854759046513294</c:v>
                </c:pt>
                <c:pt idx="34901">
                  <c:v>80.857075801786905</c:v>
                </c:pt>
                <c:pt idx="34902">
                  <c:v>80.859392557060403</c:v>
                </c:pt>
                <c:pt idx="34903">
                  <c:v>80.8617093123339</c:v>
                </c:pt>
                <c:pt idx="34904">
                  <c:v>80.864026067607497</c:v>
                </c:pt>
                <c:pt idx="34905">
                  <c:v>80.866342822880995</c:v>
                </c:pt>
                <c:pt idx="34906">
                  <c:v>80.868659578154606</c:v>
                </c:pt>
                <c:pt idx="34907">
                  <c:v>80.870976333428104</c:v>
                </c:pt>
                <c:pt idx="34908">
                  <c:v>80.873293088701601</c:v>
                </c:pt>
                <c:pt idx="34909">
                  <c:v>80.875609843975198</c:v>
                </c:pt>
                <c:pt idx="34910">
                  <c:v>80.877926599248696</c:v>
                </c:pt>
                <c:pt idx="34911">
                  <c:v>80.880243354522307</c:v>
                </c:pt>
                <c:pt idx="34912">
                  <c:v>80.882560109795804</c:v>
                </c:pt>
                <c:pt idx="34913">
                  <c:v>80.884876865069302</c:v>
                </c:pt>
                <c:pt idx="34914">
                  <c:v>80.887193620342899</c:v>
                </c:pt>
                <c:pt idx="34915">
                  <c:v>80.889510375616396</c:v>
                </c:pt>
                <c:pt idx="34916">
                  <c:v>80.891827130889993</c:v>
                </c:pt>
                <c:pt idx="34917">
                  <c:v>80.894143886163505</c:v>
                </c:pt>
                <c:pt idx="34918">
                  <c:v>80.896460641437002</c:v>
                </c:pt>
                <c:pt idx="34919">
                  <c:v>80.898777396710599</c:v>
                </c:pt>
                <c:pt idx="34920">
                  <c:v>80.901094151984097</c:v>
                </c:pt>
                <c:pt idx="34921">
                  <c:v>80.903410907257694</c:v>
                </c:pt>
                <c:pt idx="34922">
                  <c:v>80.905727662531206</c:v>
                </c:pt>
                <c:pt idx="34923">
                  <c:v>80.908044417804703</c:v>
                </c:pt>
                <c:pt idx="34924">
                  <c:v>80.9103611730783</c:v>
                </c:pt>
                <c:pt idx="34925">
                  <c:v>80.912677928351798</c:v>
                </c:pt>
                <c:pt idx="34926">
                  <c:v>80.914994683625395</c:v>
                </c:pt>
                <c:pt idx="34927">
                  <c:v>80.917311438898906</c:v>
                </c:pt>
                <c:pt idx="34928">
                  <c:v>80.919628194172404</c:v>
                </c:pt>
                <c:pt idx="34929">
                  <c:v>80.921944949446001</c:v>
                </c:pt>
                <c:pt idx="34930">
                  <c:v>80.924261704719498</c:v>
                </c:pt>
                <c:pt idx="34931">
                  <c:v>80.926578459993095</c:v>
                </c:pt>
                <c:pt idx="34932">
                  <c:v>80.928895215266607</c:v>
                </c:pt>
                <c:pt idx="34933">
                  <c:v>80.931211970540105</c:v>
                </c:pt>
                <c:pt idx="34934">
                  <c:v>80.933528725813701</c:v>
                </c:pt>
                <c:pt idx="34935">
                  <c:v>80.935845481087199</c:v>
                </c:pt>
                <c:pt idx="34936">
                  <c:v>80.938162236360796</c:v>
                </c:pt>
                <c:pt idx="34937">
                  <c:v>80.940478991634293</c:v>
                </c:pt>
                <c:pt idx="34938">
                  <c:v>80.942795746907805</c:v>
                </c:pt>
                <c:pt idx="34939">
                  <c:v>80.945112502181402</c:v>
                </c:pt>
                <c:pt idx="34940">
                  <c:v>80.9474292574549</c:v>
                </c:pt>
                <c:pt idx="34941">
                  <c:v>80.949746012728497</c:v>
                </c:pt>
                <c:pt idx="34942">
                  <c:v>80.952062768001994</c:v>
                </c:pt>
                <c:pt idx="34943">
                  <c:v>80.954379523275506</c:v>
                </c:pt>
                <c:pt idx="34944">
                  <c:v>80.956696278549103</c:v>
                </c:pt>
                <c:pt idx="34945">
                  <c:v>80.9590130338226</c:v>
                </c:pt>
                <c:pt idx="34946">
                  <c:v>80.961329789096197</c:v>
                </c:pt>
                <c:pt idx="34947">
                  <c:v>80.963646544369695</c:v>
                </c:pt>
                <c:pt idx="34948">
                  <c:v>80.965963299643207</c:v>
                </c:pt>
                <c:pt idx="34949">
                  <c:v>80.968280054916804</c:v>
                </c:pt>
                <c:pt idx="34950">
                  <c:v>80.970596810190301</c:v>
                </c:pt>
                <c:pt idx="34951">
                  <c:v>80.972913565463898</c:v>
                </c:pt>
                <c:pt idx="34952">
                  <c:v>80.975230320737396</c:v>
                </c:pt>
                <c:pt idx="34953">
                  <c:v>80.977547076010893</c:v>
                </c:pt>
                <c:pt idx="34954">
                  <c:v>80.979863831284504</c:v>
                </c:pt>
                <c:pt idx="34955">
                  <c:v>80.982180586558002</c:v>
                </c:pt>
                <c:pt idx="34956">
                  <c:v>80.984497341831599</c:v>
                </c:pt>
                <c:pt idx="34957">
                  <c:v>80.986814097105096</c:v>
                </c:pt>
                <c:pt idx="34958">
                  <c:v>80.989130852378594</c:v>
                </c:pt>
                <c:pt idx="34959">
                  <c:v>80.991447607652205</c:v>
                </c:pt>
                <c:pt idx="34960">
                  <c:v>80.993764362925702</c:v>
                </c:pt>
                <c:pt idx="34961">
                  <c:v>80.996081118199299</c:v>
                </c:pt>
                <c:pt idx="34962">
                  <c:v>80.998397873472797</c:v>
                </c:pt>
                <c:pt idx="34963">
                  <c:v>81.000714628746294</c:v>
                </c:pt>
                <c:pt idx="34964">
                  <c:v>81.003031384019906</c:v>
                </c:pt>
                <c:pt idx="34965">
                  <c:v>81.005348139293403</c:v>
                </c:pt>
                <c:pt idx="34966">
                  <c:v>81.007664894567</c:v>
                </c:pt>
                <c:pt idx="34967">
                  <c:v>81.009981649840498</c:v>
                </c:pt>
                <c:pt idx="34968">
                  <c:v>81.012298405113995</c:v>
                </c:pt>
                <c:pt idx="34969">
                  <c:v>81.014615160387606</c:v>
                </c:pt>
                <c:pt idx="34970">
                  <c:v>81.016931915661104</c:v>
                </c:pt>
                <c:pt idx="34971">
                  <c:v>81.019248670934701</c:v>
                </c:pt>
                <c:pt idx="34972">
                  <c:v>81.021565426208198</c:v>
                </c:pt>
                <c:pt idx="34973">
                  <c:v>81.023882181481696</c:v>
                </c:pt>
                <c:pt idx="34974">
                  <c:v>81.026198936755307</c:v>
                </c:pt>
                <c:pt idx="34975">
                  <c:v>81.028515692028805</c:v>
                </c:pt>
                <c:pt idx="34976">
                  <c:v>81.030832447302402</c:v>
                </c:pt>
                <c:pt idx="34977">
                  <c:v>81.033149202575899</c:v>
                </c:pt>
                <c:pt idx="34978">
                  <c:v>81.035465957849397</c:v>
                </c:pt>
                <c:pt idx="34979">
                  <c:v>81.037782713122994</c:v>
                </c:pt>
                <c:pt idx="34980">
                  <c:v>81.040099468396505</c:v>
                </c:pt>
                <c:pt idx="34981">
                  <c:v>81.042416223670102</c:v>
                </c:pt>
                <c:pt idx="34982">
                  <c:v>81.0447329789436</c:v>
                </c:pt>
                <c:pt idx="34983">
                  <c:v>81.047049734217097</c:v>
                </c:pt>
                <c:pt idx="34984">
                  <c:v>81.049366489490694</c:v>
                </c:pt>
                <c:pt idx="34985">
                  <c:v>81.051683244764206</c:v>
                </c:pt>
                <c:pt idx="34986">
                  <c:v>81.054000000037803</c:v>
                </c:pt>
                <c:pt idx="34987">
                  <c:v>81.0563167553113</c:v>
                </c:pt>
                <c:pt idx="34988">
                  <c:v>81.058633510584798</c:v>
                </c:pt>
                <c:pt idx="34989">
                  <c:v>81.060950265858395</c:v>
                </c:pt>
                <c:pt idx="34990">
                  <c:v>81.063267021131907</c:v>
                </c:pt>
                <c:pt idx="34991">
                  <c:v>81.065583776405504</c:v>
                </c:pt>
                <c:pt idx="34992">
                  <c:v>81.067900531679001</c:v>
                </c:pt>
                <c:pt idx="34993">
                  <c:v>81.070217286952499</c:v>
                </c:pt>
                <c:pt idx="34994">
                  <c:v>81.072534042226096</c:v>
                </c:pt>
                <c:pt idx="34995">
                  <c:v>81.074850797499593</c:v>
                </c:pt>
                <c:pt idx="34996">
                  <c:v>81.077167552773204</c:v>
                </c:pt>
                <c:pt idx="34997">
                  <c:v>81.079484308046702</c:v>
                </c:pt>
                <c:pt idx="34998">
                  <c:v>81.081801063320199</c:v>
                </c:pt>
                <c:pt idx="34999">
                  <c:v>81.084117818593796</c:v>
                </c:pt>
                <c:pt idx="35000">
                  <c:v>81.086434573867294</c:v>
                </c:pt>
                <c:pt idx="35001">
                  <c:v>81.088751329140905</c:v>
                </c:pt>
                <c:pt idx="35002">
                  <c:v>81.091068084414403</c:v>
                </c:pt>
                <c:pt idx="35003">
                  <c:v>81.0933848396879</c:v>
                </c:pt>
                <c:pt idx="35004">
                  <c:v>81.095701594961497</c:v>
                </c:pt>
                <c:pt idx="35005">
                  <c:v>81.098018350234995</c:v>
                </c:pt>
                <c:pt idx="35006">
                  <c:v>81.100335105508606</c:v>
                </c:pt>
                <c:pt idx="35007">
                  <c:v>81.102651860782103</c:v>
                </c:pt>
                <c:pt idx="35008">
                  <c:v>81.104968616055601</c:v>
                </c:pt>
                <c:pt idx="35009">
                  <c:v>81.107285371329198</c:v>
                </c:pt>
                <c:pt idx="35010">
                  <c:v>81.109602126602695</c:v>
                </c:pt>
                <c:pt idx="35011">
                  <c:v>81.111918881876306</c:v>
                </c:pt>
                <c:pt idx="35012">
                  <c:v>81.114235637149804</c:v>
                </c:pt>
                <c:pt idx="35013">
                  <c:v>81.116552392423301</c:v>
                </c:pt>
                <c:pt idx="35014">
                  <c:v>81.118869147696898</c:v>
                </c:pt>
                <c:pt idx="35015">
                  <c:v>81.121185902970396</c:v>
                </c:pt>
                <c:pt idx="35016">
                  <c:v>81.123502658244007</c:v>
                </c:pt>
                <c:pt idx="35017">
                  <c:v>81.125819413517505</c:v>
                </c:pt>
                <c:pt idx="35018">
                  <c:v>81.128136168791002</c:v>
                </c:pt>
                <c:pt idx="35019">
                  <c:v>81.130452924064599</c:v>
                </c:pt>
                <c:pt idx="35020">
                  <c:v>81.132769679338097</c:v>
                </c:pt>
                <c:pt idx="35021">
                  <c:v>81.135086434611694</c:v>
                </c:pt>
                <c:pt idx="35022">
                  <c:v>81.137403189885205</c:v>
                </c:pt>
                <c:pt idx="35023">
                  <c:v>81.139719945158802</c:v>
                </c:pt>
                <c:pt idx="35024">
                  <c:v>81.1420367004323</c:v>
                </c:pt>
                <c:pt idx="35025">
                  <c:v>81.144353455705797</c:v>
                </c:pt>
                <c:pt idx="35026">
                  <c:v>81.146670210979394</c:v>
                </c:pt>
                <c:pt idx="35027">
                  <c:v>81.148986966252906</c:v>
                </c:pt>
                <c:pt idx="35028">
                  <c:v>81.151303721526503</c:v>
                </c:pt>
                <c:pt idx="35029">
                  <c:v>81.1536204768</c:v>
                </c:pt>
                <c:pt idx="35030">
                  <c:v>81.155937232073498</c:v>
                </c:pt>
                <c:pt idx="35031">
                  <c:v>81.158253987347095</c:v>
                </c:pt>
                <c:pt idx="35032">
                  <c:v>81.160570742620607</c:v>
                </c:pt>
                <c:pt idx="35033">
                  <c:v>81.162887497894204</c:v>
                </c:pt>
                <c:pt idx="35034">
                  <c:v>81.165204253167701</c:v>
                </c:pt>
                <c:pt idx="35035">
                  <c:v>81.167521008441199</c:v>
                </c:pt>
                <c:pt idx="35036">
                  <c:v>81.169837763714796</c:v>
                </c:pt>
                <c:pt idx="35037">
                  <c:v>81.172154518988293</c:v>
                </c:pt>
                <c:pt idx="35038">
                  <c:v>81.174471274261904</c:v>
                </c:pt>
                <c:pt idx="35039">
                  <c:v>81.176788029535402</c:v>
                </c:pt>
                <c:pt idx="35040">
                  <c:v>81.179104784808899</c:v>
                </c:pt>
                <c:pt idx="35041">
                  <c:v>81.181421540082496</c:v>
                </c:pt>
                <c:pt idx="35042">
                  <c:v>81.183738295355994</c:v>
                </c:pt>
                <c:pt idx="35043">
                  <c:v>81.186055050629605</c:v>
                </c:pt>
                <c:pt idx="35044">
                  <c:v>81.188371805903103</c:v>
                </c:pt>
                <c:pt idx="35045">
                  <c:v>81.1906885611766</c:v>
                </c:pt>
                <c:pt idx="35046">
                  <c:v>81.193005316450197</c:v>
                </c:pt>
                <c:pt idx="35047">
                  <c:v>81.195322071723695</c:v>
                </c:pt>
                <c:pt idx="35048">
                  <c:v>81.197638826997306</c:v>
                </c:pt>
                <c:pt idx="35049">
                  <c:v>81.199955582270803</c:v>
                </c:pt>
                <c:pt idx="35050">
                  <c:v>81.202272337544301</c:v>
                </c:pt>
                <c:pt idx="35051">
                  <c:v>81.204589092817898</c:v>
                </c:pt>
                <c:pt idx="35052">
                  <c:v>81.206905848091395</c:v>
                </c:pt>
                <c:pt idx="35053">
                  <c:v>81.209222603365006</c:v>
                </c:pt>
                <c:pt idx="35054">
                  <c:v>81.211539358638504</c:v>
                </c:pt>
                <c:pt idx="35055">
                  <c:v>81.213856113912001</c:v>
                </c:pt>
                <c:pt idx="35056">
                  <c:v>81.216172869185598</c:v>
                </c:pt>
                <c:pt idx="35057">
                  <c:v>81.218489624459096</c:v>
                </c:pt>
                <c:pt idx="35058">
                  <c:v>81.220806379732693</c:v>
                </c:pt>
                <c:pt idx="35059">
                  <c:v>81.223123135006205</c:v>
                </c:pt>
                <c:pt idx="35060">
                  <c:v>81.225439890279702</c:v>
                </c:pt>
                <c:pt idx="35061">
                  <c:v>81.227756645553299</c:v>
                </c:pt>
                <c:pt idx="35062">
                  <c:v>81.230073400826797</c:v>
                </c:pt>
                <c:pt idx="35063">
                  <c:v>81.232390156100394</c:v>
                </c:pt>
                <c:pt idx="35064">
                  <c:v>81.234706911373905</c:v>
                </c:pt>
                <c:pt idx="35065">
                  <c:v>81.237023666647403</c:v>
                </c:pt>
                <c:pt idx="35066">
                  <c:v>81.239340421921</c:v>
                </c:pt>
                <c:pt idx="35067">
                  <c:v>81.241657177194497</c:v>
                </c:pt>
                <c:pt idx="35068">
                  <c:v>81.243973932468094</c:v>
                </c:pt>
                <c:pt idx="35069">
                  <c:v>81.246290687741606</c:v>
                </c:pt>
                <c:pt idx="35070">
                  <c:v>81.248607443015104</c:v>
                </c:pt>
                <c:pt idx="35071">
                  <c:v>81.2509241982887</c:v>
                </c:pt>
                <c:pt idx="35072">
                  <c:v>81.253240953562198</c:v>
                </c:pt>
                <c:pt idx="35073">
                  <c:v>81.255557708835795</c:v>
                </c:pt>
                <c:pt idx="35074">
                  <c:v>81.257874464109307</c:v>
                </c:pt>
                <c:pt idx="35075">
                  <c:v>81.260191219382804</c:v>
                </c:pt>
                <c:pt idx="35076">
                  <c:v>81.262507974656401</c:v>
                </c:pt>
                <c:pt idx="35077">
                  <c:v>81.264824729929899</c:v>
                </c:pt>
                <c:pt idx="35078">
                  <c:v>81.267141485203496</c:v>
                </c:pt>
                <c:pt idx="35079">
                  <c:v>81.269458240476993</c:v>
                </c:pt>
                <c:pt idx="35080">
                  <c:v>81.271774995750505</c:v>
                </c:pt>
                <c:pt idx="35081">
                  <c:v>81.274091751024102</c:v>
                </c:pt>
                <c:pt idx="35082">
                  <c:v>81.276408506297599</c:v>
                </c:pt>
                <c:pt idx="35083">
                  <c:v>81.278725261571196</c:v>
                </c:pt>
                <c:pt idx="35084">
                  <c:v>81.281042016844694</c:v>
                </c:pt>
                <c:pt idx="35085">
                  <c:v>81.283358772118206</c:v>
                </c:pt>
                <c:pt idx="35086">
                  <c:v>81.285675527391803</c:v>
                </c:pt>
                <c:pt idx="35087">
                  <c:v>81.2879922826653</c:v>
                </c:pt>
                <c:pt idx="35088">
                  <c:v>81.290309037938897</c:v>
                </c:pt>
                <c:pt idx="35089">
                  <c:v>81.292625793212395</c:v>
                </c:pt>
                <c:pt idx="35090">
                  <c:v>81.294942548485906</c:v>
                </c:pt>
                <c:pt idx="35091">
                  <c:v>81.297259303759503</c:v>
                </c:pt>
                <c:pt idx="35092">
                  <c:v>81.299576059033001</c:v>
                </c:pt>
                <c:pt idx="35093">
                  <c:v>81.301892814306598</c:v>
                </c:pt>
                <c:pt idx="35094">
                  <c:v>81.304209569580095</c:v>
                </c:pt>
                <c:pt idx="35095">
                  <c:v>81.306526324853607</c:v>
                </c:pt>
                <c:pt idx="35096">
                  <c:v>81.308843080127204</c:v>
                </c:pt>
                <c:pt idx="35097">
                  <c:v>81.311159835400701</c:v>
                </c:pt>
                <c:pt idx="35098">
                  <c:v>81.313476590674298</c:v>
                </c:pt>
                <c:pt idx="35099">
                  <c:v>81.315793345947796</c:v>
                </c:pt>
                <c:pt idx="35100">
                  <c:v>81.318110101221293</c:v>
                </c:pt>
                <c:pt idx="35101">
                  <c:v>81.320426856494905</c:v>
                </c:pt>
                <c:pt idx="35102">
                  <c:v>81.322743611768402</c:v>
                </c:pt>
                <c:pt idx="35103">
                  <c:v>81.325060367041999</c:v>
                </c:pt>
                <c:pt idx="35104">
                  <c:v>81.327377122315497</c:v>
                </c:pt>
                <c:pt idx="35105">
                  <c:v>81.329693877588994</c:v>
                </c:pt>
                <c:pt idx="35106">
                  <c:v>81.332010632862605</c:v>
                </c:pt>
                <c:pt idx="35107">
                  <c:v>81.334327388136103</c:v>
                </c:pt>
                <c:pt idx="35108">
                  <c:v>81.3366441434097</c:v>
                </c:pt>
                <c:pt idx="35109">
                  <c:v>81.338960898683197</c:v>
                </c:pt>
                <c:pt idx="35110">
                  <c:v>81.341277653956695</c:v>
                </c:pt>
                <c:pt idx="35111">
                  <c:v>81.343594409230306</c:v>
                </c:pt>
                <c:pt idx="35112">
                  <c:v>81.345911164503804</c:v>
                </c:pt>
                <c:pt idx="35113">
                  <c:v>81.348227919777401</c:v>
                </c:pt>
                <c:pt idx="35114">
                  <c:v>81.350544675050898</c:v>
                </c:pt>
                <c:pt idx="35115">
                  <c:v>81.352861430324396</c:v>
                </c:pt>
                <c:pt idx="35116">
                  <c:v>81.355178185598007</c:v>
                </c:pt>
                <c:pt idx="35117">
                  <c:v>81.357494940871504</c:v>
                </c:pt>
                <c:pt idx="35118">
                  <c:v>81.359811696145101</c:v>
                </c:pt>
                <c:pt idx="35119">
                  <c:v>81.362128451418599</c:v>
                </c:pt>
                <c:pt idx="35120">
                  <c:v>81.364445206692096</c:v>
                </c:pt>
                <c:pt idx="35121">
                  <c:v>81.366761961965693</c:v>
                </c:pt>
                <c:pt idx="35122">
                  <c:v>81.369078717239205</c:v>
                </c:pt>
                <c:pt idx="35123">
                  <c:v>81.371395472512802</c:v>
                </c:pt>
                <c:pt idx="35124">
                  <c:v>81.373712227786299</c:v>
                </c:pt>
                <c:pt idx="35125">
                  <c:v>81.376028983059797</c:v>
                </c:pt>
                <c:pt idx="35126">
                  <c:v>81.378345738333394</c:v>
                </c:pt>
                <c:pt idx="35127">
                  <c:v>81.380662493606906</c:v>
                </c:pt>
                <c:pt idx="35128">
                  <c:v>81.382979248880503</c:v>
                </c:pt>
                <c:pt idx="35129">
                  <c:v>81.385296004154</c:v>
                </c:pt>
                <c:pt idx="35130">
                  <c:v>81.387612759427498</c:v>
                </c:pt>
                <c:pt idx="35131">
                  <c:v>81.389929514701095</c:v>
                </c:pt>
                <c:pt idx="35132">
                  <c:v>81.392246269974606</c:v>
                </c:pt>
                <c:pt idx="35133">
                  <c:v>81.394563025248203</c:v>
                </c:pt>
                <c:pt idx="35134">
                  <c:v>81.396879780521701</c:v>
                </c:pt>
                <c:pt idx="35135">
                  <c:v>81.399196535795198</c:v>
                </c:pt>
                <c:pt idx="35136">
                  <c:v>81.401513291068795</c:v>
                </c:pt>
                <c:pt idx="35137">
                  <c:v>81.403830046342307</c:v>
                </c:pt>
                <c:pt idx="35138">
                  <c:v>81.406146801615904</c:v>
                </c:pt>
                <c:pt idx="35139">
                  <c:v>81.408463556889402</c:v>
                </c:pt>
                <c:pt idx="35140">
                  <c:v>81.410780312162899</c:v>
                </c:pt>
                <c:pt idx="35141">
                  <c:v>81.413097067436496</c:v>
                </c:pt>
                <c:pt idx="35142">
                  <c:v>81.415413822709993</c:v>
                </c:pt>
                <c:pt idx="35143">
                  <c:v>81.417730577983605</c:v>
                </c:pt>
                <c:pt idx="35144">
                  <c:v>81.420047333257102</c:v>
                </c:pt>
                <c:pt idx="35145">
                  <c:v>81.4223640885306</c:v>
                </c:pt>
                <c:pt idx="35146">
                  <c:v>81.424680843804197</c:v>
                </c:pt>
                <c:pt idx="35147">
                  <c:v>81.426997599077694</c:v>
                </c:pt>
                <c:pt idx="35148">
                  <c:v>81.429314354351305</c:v>
                </c:pt>
                <c:pt idx="35149">
                  <c:v>81.431631109624803</c:v>
                </c:pt>
                <c:pt idx="35150">
                  <c:v>81.4339478648983</c:v>
                </c:pt>
                <c:pt idx="35151">
                  <c:v>81.436264620171897</c:v>
                </c:pt>
                <c:pt idx="35152">
                  <c:v>81.438581375445395</c:v>
                </c:pt>
                <c:pt idx="35153">
                  <c:v>81.440898130719006</c:v>
                </c:pt>
                <c:pt idx="35154">
                  <c:v>81.443214885992504</c:v>
                </c:pt>
                <c:pt idx="35155">
                  <c:v>81.445531641266001</c:v>
                </c:pt>
                <c:pt idx="35156">
                  <c:v>81.447848396539598</c:v>
                </c:pt>
                <c:pt idx="35157">
                  <c:v>81.450165151813096</c:v>
                </c:pt>
                <c:pt idx="35158">
                  <c:v>81.452481907086707</c:v>
                </c:pt>
                <c:pt idx="35159">
                  <c:v>81.454798662360204</c:v>
                </c:pt>
                <c:pt idx="35160">
                  <c:v>81.457115417633702</c:v>
                </c:pt>
                <c:pt idx="35161">
                  <c:v>81.459432172907299</c:v>
                </c:pt>
                <c:pt idx="35162">
                  <c:v>81.461748928180796</c:v>
                </c:pt>
                <c:pt idx="35163">
                  <c:v>81.464065683454393</c:v>
                </c:pt>
                <c:pt idx="35164">
                  <c:v>81.466382438727905</c:v>
                </c:pt>
                <c:pt idx="35165">
                  <c:v>81.468699194001502</c:v>
                </c:pt>
                <c:pt idx="35166">
                  <c:v>81.471015949274999</c:v>
                </c:pt>
                <c:pt idx="35167">
                  <c:v>81.473332704548497</c:v>
                </c:pt>
                <c:pt idx="35168">
                  <c:v>81.475649459822094</c:v>
                </c:pt>
                <c:pt idx="35169">
                  <c:v>81.477966215095606</c:v>
                </c:pt>
                <c:pt idx="35170">
                  <c:v>81.480282970369203</c:v>
                </c:pt>
                <c:pt idx="35171">
                  <c:v>81.4825997256427</c:v>
                </c:pt>
                <c:pt idx="35172">
                  <c:v>81.484916480916198</c:v>
                </c:pt>
                <c:pt idx="35173">
                  <c:v>81.487233236189795</c:v>
                </c:pt>
                <c:pt idx="35174">
                  <c:v>81.489549991463306</c:v>
                </c:pt>
                <c:pt idx="35175">
                  <c:v>81.491866746736903</c:v>
                </c:pt>
                <c:pt idx="35176">
                  <c:v>81.494183502010401</c:v>
                </c:pt>
                <c:pt idx="35177">
                  <c:v>81.496500257283898</c:v>
                </c:pt>
                <c:pt idx="35178">
                  <c:v>81.498817012557495</c:v>
                </c:pt>
                <c:pt idx="35179">
                  <c:v>81.501133767831007</c:v>
                </c:pt>
                <c:pt idx="35180">
                  <c:v>81.503450523104604</c:v>
                </c:pt>
                <c:pt idx="35181">
                  <c:v>81.505767278378102</c:v>
                </c:pt>
                <c:pt idx="35182">
                  <c:v>81.508084033651599</c:v>
                </c:pt>
                <c:pt idx="35183">
                  <c:v>81.510400788925196</c:v>
                </c:pt>
                <c:pt idx="35184">
                  <c:v>81.512717544198694</c:v>
                </c:pt>
                <c:pt idx="35185">
                  <c:v>81.515034299472305</c:v>
                </c:pt>
                <c:pt idx="35186">
                  <c:v>81.517351054745802</c:v>
                </c:pt>
                <c:pt idx="35187">
                  <c:v>81.5196678100193</c:v>
                </c:pt>
                <c:pt idx="35188">
                  <c:v>81.521984565292897</c:v>
                </c:pt>
                <c:pt idx="35189">
                  <c:v>81.524301320566394</c:v>
                </c:pt>
                <c:pt idx="35190">
                  <c:v>81.526618075840005</c:v>
                </c:pt>
                <c:pt idx="35191">
                  <c:v>81.528934831113503</c:v>
                </c:pt>
                <c:pt idx="35192">
                  <c:v>81.531251586387</c:v>
                </c:pt>
                <c:pt idx="35193">
                  <c:v>81.533568341660597</c:v>
                </c:pt>
                <c:pt idx="35194">
                  <c:v>81.535885096934095</c:v>
                </c:pt>
                <c:pt idx="35195">
                  <c:v>81.538201852207706</c:v>
                </c:pt>
                <c:pt idx="35196">
                  <c:v>81.540518607481204</c:v>
                </c:pt>
                <c:pt idx="35197">
                  <c:v>81.542835362754701</c:v>
                </c:pt>
                <c:pt idx="35198">
                  <c:v>81.545152118028298</c:v>
                </c:pt>
                <c:pt idx="35199">
                  <c:v>81.547468873301796</c:v>
                </c:pt>
                <c:pt idx="35200">
                  <c:v>81.549785628575407</c:v>
                </c:pt>
                <c:pt idx="35201">
                  <c:v>81.552102383848904</c:v>
                </c:pt>
                <c:pt idx="35202">
                  <c:v>81.554419139122402</c:v>
                </c:pt>
                <c:pt idx="35203">
                  <c:v>81.556735894395999</c:v>
                </c:pt>
                <c:pt idx="35204">
                  <c:v>81.559052649669496</c:v>
                </c:pt>
                <c:pt idx="35205">
                  <c:v>81.561369404943093</c:v>
                </c:pt>
                <c:pt idx="35206">
                  <c:v>81.563686160216605</c:v>
                </c:pt>
                <c:pt idx="35207">
                  <c:v>81.566002915490103</c:v>
                </c:pt>
                <c:pt idx="35208">
                  <c:v>81.568319670763699</c:v>
                </c:pt>
                <c:pt idx="35209">
                  <c:v>81.570636426037197</c:v>
                </c:pt>
                <c:pt idx="35210">
                  <c:v>81.572953181310794</c:v>
                </c:pt>
                <c:pt idx="35211">
                  <c:v>81.575269936584306</c:v>
                </c:pt>
                <c:pt idx="35212">
                  <c:v>81.577586691857803</c:v>
                </c:pt>
                <c:pt idx="35213">
                  <c:v>81.5799034471314</c:v>
                </c:pt>
                <c:pt idx="35214">
                  <c:v>81.582220202404898</c:v>
                </c:pt>
                <c:pt idx="35215">
                  <c:v>81.584536957678495</c:v>
                </c:pt>
                <c:pt idx="35216">
                  <c:v>81.586853712952006</c:v>
                </c:pt>
                <c:pt idx="35217">
                  <c:v>81.589170468225504</c:v>
                </c:pt>
                <c:pt idx="35218">
                  <c:v>81.591487223499101</c:v>
                </c:pt>
                <c:pt idx="35219">
                  <c:v>81.593803978772598</c:v>
                </c:pt>
                <c:pt idx="35220">
                  <c:v>81.596120734046195</c:v>
                </c:pt>
                <c:pt idx="35221">
                  <c:v>81.598437489319707</c:v>
                </c:pt>
                <c:pt idx="35222">
                  <c:v>81.600754244593205</c:v>
                </c:pt>
                <c:pt idx="35223">
                  <c:v>81.603070999866802</c:v>
                </c:pt>
                <c:pt idx="35224">
                  <c:v>81.605387755140299</c:v>
                </c:pt>
                <c:pt idx="35225">
                  <c:v>81.607704510413896</c:v>
                </c:pt>
                <c:pt idx="35226">
                  <c:v>81.610021265687394</c:v>
                </c:pt>
                <c:pt idx="35227">
                  <c:v>81.612338020960905</c:v>
                </c:pt>
                <c:pt idx="35228">
                  <c:v>81.614654776234502</c:v>
                </c:pt>
                <c:pt idx="35229">
                  <c:v>81.616971531508</c:v>
                </c:pt>
                <c:pt idx="35230">
                  <c:v>81.619288286781597</c:v>
                </c:pt>
                <c:pt idx="35231">
                  <c:v>81.621605042055094</c:v>
                </c:pt>
                <c:pt idx="35232">
                  <c:v>81.623921797328606</c:v>
                </c:pt>
                <c:pt idx="35233">
                  <c:v>81.626238552602203</c:v>
                </c:pt>
                <c:pt idx="35234">
                  <c:v>81.6285553078757</c:v>
                </c:pt>
                <c:pt idx="35235">
                  <c:v>81.630872063149297</c:v>
                </c:pt>
                <c:pt idx="35236">
                  <c:v>81.633188818422795</c:v>
                </c:pt>
                <c:pt idx="35237">
                  <c:v>81.635505573696307</c:v>
                </c:pt>
                <c:pt idx="35238">
                  <c:v>81.637822328969904</c:v>
                </c:pt>
                <c:pt idx="35239">
                  <c:v>81.640139084243401</c:v>
                </c:pt>
                <c:pt idx="35240">
                  <c:v>81.642455839516998</c:v>
                </c:pt>
                <c:pt idx="35241">
                  <c:v>81.644772594790496</c:v>
                </c:pt>
                <c:pt idx="35242">
                  <c:v>81.647089350063993</c:v>
                </c:pt>
                <c:pt idx="35243">
                  <c:v>81.649406105337604</c:v>
                </c:pt>
                <c:pt idx="35244">
                  <c:v>81.651722860611102</c:v>
                </c:pt>
                <c:pt idx="35245">
                  <c:v>81.654039615884699</c:v>
                </c:pt>
                <c:pt idx="35246">
                  <c:v>81.656356371158196</c:v>
                </c:pt>
                <c:pt idx="35247">
                  <c:v>81.658673126431694</c:v>
                </c:pt>
                <c:pt idx="35248">
                  <c:v>81.660989881705305</c:v>
                </c:pt>
                <c:pt idx="35249">
                  <c:v>81.663306636978803</c:v>
                </c:pt>
                <c:pt idx="35250">
                  <c:v>81.6656233922524</c:v>
                </c:pt>
                <c:pt idx="35251">
                  <c:v>81.667940147525897</c:v>
                </c:pt>
                <c:pt idx="35252">
                  <c:v>81.670256902799395</c:v>
                </c:pt>
                <c:pt idx="35253">
                  <c:v>81.672573658073006</c:v>
                </c:pt>
                <c:pt idx="35254">
                  <c:v>81.674890413346503</c:v>
                </c:pt>
                <c:pt idx="35255">
                  <c:v>81.6772071686201</c:v>
                </c:pt>
                <c:pt idx="35256">
                  <c:v>81.679523923893598</c:v>
                </c:pt>
                <c:pt idx="35257">
                  <c:v>81.681840679167095</c:v>
                </c:pt>
                <c:pt idx="35258">
                  <c:v>81.684157434440706</c:v>
                </c:pt>
                <c:pt idx="35259">
                  <c:v>81.686474189714204</c:v>
                </c:pt>
                <c:pt idx="35260">
                  <c:v>81.688790944987801</c:v>
                </c:pt>
                <c:pt idx="35261">
                  <c:v>81.691107700261298</c:v>
                </c:pt>
                <c:pt idx="35262">
                  <c:v>81.693424455534796</c:v>
                </c:pt>
                <c:pt idx="35263">
                  <c:v>81.695741210808393</c:v>
                </c:pt>
                <c:pt idx="35264">
                  <c:v>81.698057966081905</c:v>
                </c:pt>
                <c:pt idx="35265">
                  <c:v>81.700374721355502</c:v>
                </c:pt>
                <c:pt idx="35266">
                  <c:v>81.702691476628999</c:v>
                </c:pt>
                <c:pt idx="35267">
                  <c:v>81.705008231902497</c:v>
                </c:pt>
                <c:pt idx="35268">
                  <c:v>81.707324987176094</c:v>
                </c:pt>
                <c:pt idx="35269">
                  <c:v>81.709641742449605</c:v>
                </c:pt>
                <c:pt idx="35270">
                  <c:v>81.711958497723202</c:v>
                </c:pt>
                <c:pt idx="35271">
                  <c:v>81.7142752529967</c:v>
                </c:pt>
                <c:pt idx="35272">
                  <c:v>81.716592008270197</c:v>
                </c:pt>
                <c:pt idx="35273">
                  <c:v>81.718908763543794</c:v>
                </c:pt>
                <c:pt idx="35274">
                  <c:v>81.721225518817306</c:v>
                </c:pt>
                <c:pt idx="35275">
                  <c:v>81.723542274090903</c:v>
                </c:pt>
                <c:pt idx="35276">
                  <c:v>81.7258590293644</c:v>
                </c:pt>
                <c:pt idx="35277">
                  <c:v>81.728175784637898</c:v>
                </c:pt>
                <c:pt idx="35278">
                  <c:v>81.730492539911495</c:v>
                </c:pt>
                <c:pt idx="35279">
                  <c:v>81.732809295185007</c:v>
                </c:pt>
                <c:pt idx="35280">
                  <c:v>81.735126050458604</c:v>
                </c:pt>
                <c:pt idx="35281">
                  <c:v>81.737442805732101</c:v>
                </c:pt>
                <c:pt idx="35282">
                  <c:v>81.739759561005599</c:v>
                </c:pt>
                <c:pt idx="35283">
                  <c:v>81.742076316279196</c:v>
                </c:pt>
                <c:pt idx="35284">
                  <c:v>81.744393071552693</c:v>
                </c:pt>
                <c:pt idx="35285">
                  <c:v>81.746709826826304</c:v>
                </c:pt>
                <c:pt idx="35286">
                  <c:v>81.749026582099802</c:v>
                </c:pt>
                <c:pt idx="35287">
                  <c:v>81.751343337373299</c:v>
                </c:pt>
                <c:pt idx="35288">
                  <c:v>81.753660092646896</c:v>
                </c:pt>
                <c:pt idx="35289">
                  <c:v>81.755976847920394</c:v>
                </c:pt>
                <c:pt idx="35290">
                  <c:v>81.758293603194005</c:v>
                </c:pt>
                <c:pt idx="35291">
                  <c:v>81.760610358467503</c:v>
                </c:pt>
                <c:pt idx="35292">
                  <c:v>81.762927113741</c:v>
                </c:pt>
                <c:pt idx="35293">
                  <c:v>81.765243869014597</c:v>
                </c:pt>
                <c:pt idx="35294">
                  <c:v>81.767560624288095</c:v>
                </c:pt>
                <c:pt idx="35295">
                  <c:v>81.769877379561706</c:v>
                </c:pt>
                <c:pt idx="35296">
                  <c:v>81.772194134835203</c:v>
                </c:pt>
                <c:pt idx="35297">
                  <c:v>81.774510890108701</c:v>
                </c:pt>
                <c:pt idx="35298">
                  <c:v>81.776827645382298</c:v>
                </c:pt>
                <c:pt idx="35299">
                  <c:v>81.779144400655795</c:v>
                </c:pt>
                <c:pt idx="35300">
                  <c:v>81.781461155929406</c:v>
                </c:pt>
                <c:pt idx="35301">
                  <c:v>81.783777911202904</c:v>
                </c:pt>
                <c:pt idx="35302">
                  <c:v>81.786094666476401</c:v>
                </c:pt>
                <c:pt idx="35303">
                  <c:v>81.788411421749998</c:v>
                </c:pt>
                <c:pt idx="35304">
                  <c:v>81.790728177023496</c:v>
                </c:pt>
                <c:pt idx="35305">
                  <c:v>81.793044932297093</c:v>
                </c:pt>
                <c:pt idx="35306">
                  <c:v>81.795361687570605</c:v>
                </c:pt>
                <c:pt idx="35307">
                  <c:v>81.797678442844102</c:v>
                </c:pt>
                <c:pt idx="35308">
                  <c:v>81.799995198117699</c:v>
                </c:pt>
                <c:pt idx="35309">
                  <c:v>81.802311953391197</c:v>
                </c:pt>
                <c:pt idx="35310">
                  <c:v>81.804628708664794</c:v>
                </c:pt>
                <c:pt idx="35311">
                  <c:v>81.806945463938305</c:v>
                </c:pt>
                <c:pt idx="35312">
                  <c:v>81.809262219211902</c:v>
                </c:pt>
                <c:pt idx="35313">
                  <c:v>81.8115789744854</c:v>
                </c:pt>
                <c:pt idx="35314">
                  <c:v>81.813895729758897</c:v>
                </c:pt>
                <c:pt idx="35315">
                  <c:v>81.816212485032494</c:v>
                </c:pt>
                <c:pt idx="35316">
                  <c:v>81.818529240306006</c:v>
                </c:pt>
                <c:pt idx="35317">
                  <c:v>81.820845995579603</c:v>
                </c:pt>
                <c:pt idx="35318">
                  <c:v>81.823162750853101</c:v>
                </c:pt>
                <c:pt idx="35319">
                  <c:v>81.825479506126598</c:v>
                </c:pt>
                <c:pt idx="35320">
                  <c:v>81.827796261400195</c:v>
                </c:pt>
                <c:pt idx="35321">
                  <c:v>81.830113016673707</c:v>
                </c:pt>
                <c:pt idx="35322">
                  <c:v>81.832429771947304</c:v>
                </c:pt>
                <c:pt idx="35323">
                  <c:v>81.834746527220801</c:v>
                </c:pt>
                <c:pt idx="35324">
                  <c:v>81.837063282494299</c:v>
                </c:pt>
                <c:pt idx="35325">
                  <c:v>81.839380037767896</c:v>
                </c:pt>
                <c:pt idx="35326">
                  <c:v>81.841696793041393</c:v>
                </c:pt>
                <c:pt idx="35327">
                  <c:v>81.844013548315004</c:v>
                </c:pt>
                <c:pt idx="35328">
                  <c:v>81.846330303588502</c:v>
                </c:pt>
                <c:pt idx="35329">
                  <c:v>81.848647058861999</c:v>
                </c:pt>
                <c:pt idx="35330">
                  <c:v>81.850963814135596</c:v>
                </c:pt>
                <c:pt idx="35331">
                  <c:v>81.853280569409094</c:v>
                </c:pt>
                <c:pt idx="35332">
                  <c:v>81.855597324682705</c:v>
                </c:pt>
                <c:pt idx="35333">
                  <c:v>81.857914079956203</c:v>
                </c:pt>
                <c:pt idx="35334">
                  <c:v>81.8602308352297</c:v>
                </c:pt>
                <c:pt idx="35335">
                  <c:v>81.862547590503297</c:v>
                </c:pt>
                <c:pt idx="35336">
                  <c:v>81.864864345776795</c:v>
                </c:pt>
                <c:pt idx="35337">
                  <c:v>81.867181101050406</c:v>
                </c:pt>
                <c:pt idx="35338">
                  <c:v>81.869497856323903</c:v>
                </c:pt>
                <c:pt idx="35339">
                  <c:v>81.871814611597401</c:v>
                </c:pt>
                <c:pt idx="35340">
                  <c:v>81.874131366870998</c:v>
                </c:pt>
                <c:pt idx="35341">
                  <c:v>81.876448122144495</c:v>
                </c:pt>
                <c:pt idx="35342">
                  <c:v>81.878764877418106</c:v>
                </c:pt>
                <c:pt idx="35343">
                  <c:v>81.881081632691604</c:v>
                </c:pt>
                <c:pt idx="35344">
                  <c:v>81.883398387965102</c:v>
                </c:pt>
                <c:pt idx="35345">
                  <c:v>81.885715143238698</c:v>
                </c:pt>
                <c:pt idx="35346">
                  <c:v>81.888031898512196</c:v>
                </c:pt>
                <c:pt idx="35347">
                  <c:v>81.890348653785793</c:v>
                </c:pt>
                <c:pt idx="35348">
                  <c:v>81.892665409059305</c:v>
                </c:pt>
                <c:pt idx="35349">
                  <c:v>81.894982164332802</c:v>
                </c:pt>
                <c:pt idx="35350">
                  <c:v>81.897298919606399</c:v>
                </c:pt>
                <c:pt idx="35351">
                  <c:v>81.899615674879897</c:v>
                </c:pt>
                <c:pt idx="35352">
                  <c:v>81.901932430153494</c:v>
                </c:pt>
                <c:pt idx="35353">
                  <c:v>81.904249185427005</c:v>
                </c:pt>
                <c:pt idx="35354">
                  <c:v>81.906565940700503</c:v>
                </c:pt>
                <c:pt idx="35355">
                  <c:v>81.9088826959741</c:v>
                </c:pt>
                <c:pt idx="35356">
                  <c:v>81.911199451247597</c:v>
                </c:pt>
                <c:pt idx="35357">
                  <c:v>81.913516206521194</c:v>
                </c:pt>
                <c:pt idx="35358">
                  <c:v>81.915832961794706</c:v>
                </c:pt>
                <c:pt idx="35359">
                  <c:v>81.918149717068204</c:v>
                </c:pt>
                <c:pt idx="35360">
                  <c:v>81.920466472341801</c:v>
                </c:pt>
                <c:pt idx="35361">
                  <c:v>81.922783227615298</c:v>
                </c:pt>
                <c:pt idx="35362">
                  <c:v>81.925099982888895</c:v>
                </c:pt>
                <c:pt idx="35363">
                  <c:v>81.927416738162407</c:v>
                </c:pt>
                <c:pt idx="35364">
                  <c:v>81.929733493435904</c:v>
                </c:pt>
                <c:pt idx="35365">
                  <c:v>81.932050248709501</c:v>
                </c:pt>
                <c:pt idx="35366">
                  <c:v>81.934367003982999</c:v>
                </c:pt>
                <c:pt idx="35367">
                  <c:v>81.936683759256596</c:v>
                </c:pt>
                <c:pt idx="35368">
                  <c:v>81.939000514530093</c:v>
                </c:pt>
                <c:pt idx="35369">
                  <c:v>81.941317269803605</c:v>
                </c:pt>
                <c:pt idx="35370">
                  <c:v>81.943634025077202</c:v>
                </c:pt>
                <c:pt idx="35371">
                  <c:v>81.945950780350699</c:v>
                </c:pt>
                <c:pt idx="35372">
                  <c:v>81.948267535624296</c:v>
                </c:pt>
                <c:pt idx="35373">
                  <c:v>81.950584290897794</c:v>
                </c:pt>
                <c:pt idx="35374">
                  <c:v>81.952901046171306</c:v>
                </c:pt>
                <c:pt idx="35375">
                  <c:v>81.955217801444903</c:v>
                </c:pt>
                <c:pt idx="35376">
                  <c:v>81.9575345567184</c:v>
                </c:pt>
                <c:pt idx="35377">
                  <c:v>81.959851311991997</c:v>
                </c:pt>
                <c:pt idx="35378">
                  <c:v>81.962168067265495</c:v>
                </c:pt>
                <c:pt idx="35379">
                  <c:v>81.964484822539006</c:v>
                </c:pt>
                <c:pt idx="35380">
                  <c:v>81.966801577812603</c:v>
                </c:pt>
                <c:pt idx="35381">
                  <c:v>81.969118333086101</c:v>
                </c:pt>
                <c:pt idx="35382">
                  <c:v>81.971435088359698</c:v>
                </c:pt>
                <c:pt idx="35383">
                  <c:v>81.973751843633195</c:v>
                </c:pt>
                <c:pt idx="35384">
                  <c:v>81.976068598906707</c:v>
                </c:pt>
                <c:pt idx="35385">
                  <c:v>81.978385354180304</c:v>
                </c:pt>
                <c:pt idx="35386">
                  <c:v>81.980702109453802</c:v>
                </c:pt>
                <c:pt idx="35387">
                  <c:v>81.983018864727399</c:v>
                </c:pt>
                <c:pt idx="35388">
                  <c:v>81.985335620000896</c:v>
                </c:pt>
                <c:pt idx="35389">
                  <c:v>81.987652375274394</c:v>
                </c:pt>
                <c:pt idx="35390">
                  <c:v>81.989969130548005</c:v>
                </c:pt>
                <c:pt idx="35391">
                  <c:v>81.992285885821502</c:v>
                </c:pt>
                <c:pt idx="35392">
                  <c:v>81.994602641095099</c:v>
                </c:pt>
                <c:pt idx="35393">
                  <c:v>81.996919396368597</c:v>
                </c:pt>
                <c:pt idx="35394">
                  <c:v>81.999236151642094</c:v>
                </c:pt>
                <c:pt idx="35395">
                  <c:v>82.001552906915705</c:v>
                </c:pt>
                <c:pt idx="35396">
                  <c:v>82.003869662189203</c:v>
                </c:pt>
                <c:pt idx="35397">
                  <c:v>82.0061864174628</c:v>
                </c:pt>
                <c:pt idx="35398">
                  <c:v>82.008503172736297</c:v>
                </c:pt>
                <c:pt idx="35399">
                  <c:v>82.010819928009795</c:v>
                </c:pt>
                <c:pt idx="35400">
                  <c:v>82.013136683283406</c:v>
                </c:pt>
                <c:pt idx="35401">
                  <c:v>82.015453438556904</c:v>
                </c:pt>
                <c:pt idx="35402">
                  <c:v>82.017770193830501</c:v>
                </c:pt>
                <c:pt idx="35403">
                  <c:v>82.020086949103998</c:v>
                </c:pt>
                <c:pt idx="35404">
                  <c:v>82.022403704377496</c:v>
                </c:pt>
                <c:pt idx="35405">
                  <c:v>82.024720459651107</c:v>
                </c:pt>
                <c:pt idx="35406">
                  <c:v>82.027037214924604</c:v>
                </c:pt>
                <c:pt idx="35407">
                  <c:v>82.029353970198201</c:v>
                </c:pt>
                <c:pt idx="35408">
                  <c:v>82.031670725471699</c:v>
                </c:pt>
                <c:pt idx="35409">
                  <c:v>82.033987480745196</c:v>
                </c:pt>
                <c:pt idx="35410">
                  <c:v>82.036304236018793</c:v>
                </c:pt>
                <c:pt idx="35411">
                  <c:v>82.038620991292305</c:v>
                </c:pt>
                <c:pt idx="35412">
                  <c:v>82.040937746565902</c:v>
                </c:pt>
                <c:pt idx="35413">
                  <c:v>82.043254501839399</c:v>
                </c:pt>
                <c:pt idx="35414">
                  <c:v>82.045571257112897</c:v>
                </c:pt>
                <c:pt idx="35415">
                  <c:v>82.047888012386494</c:v>
                </c:pt>
                <c:pt idx="35416">
                  <c:v>82.050204767660006</c:v>
                </c:pt>
                <c:pt idx="35417">
                  <c:v>82.052521522933603</c:v>
                </c:pt>
                <c:pt idx="35418">
                  <c:v>82.0548382782071</c:v>
                </c:pt>
                <c:pt idx="35419">
                  <c:v>82.057155033480598</c:v>
                </c:pt>
                <c:pt idx="35420">
                  <c:v>82.059471788754195</c:v>
                </c:pt>
                <c:pt idx="35421">
                  <c:v>82.061788544027706</c:v>
                </c:pt>
                <c:pt idx="35422">
                  <c:v>82.064105299301303</c:v>
                </c:pt>
                <c:pt idx="35423">
                  <c:v>82.066422054574801</c:v>
                </c:pt>
                <c:pt idx="35424">
                  <c:v>82.068738809848298</c:v>
                </c:pt>
                <c:pt idx="35425">
                  <c:v>82.071055565121895</c:v>
                </c:pt>
                <c:pt idx="35426">
                  <c:v>82.073372320395407</c:v>
                </c:pt>
                <c:pt idx="35427">
                  <c:v>82.075689075669004</c:v>
                </c:pt>
                <c:pt idx="35428">
                  <c:v>82.078005830942502</c:v>
                </c:pt>
                <c:pt idx="35429">
                  <c:v>82.080322586215999</c:v>
                </c:pt>
                <c:pt idx="35430">
                  <c:v>82.082639341489596</c:v>
                </c:pt>
                <c:pt idx="35431">
                  <c:v>82.084956096763094</c:v>
                </c:pt>
                <c:pt idx="35432">
                  <c:v>82.087272852036705</c:v>
                </c:pt>
                <c:pt idx="35433">
                  <c:v>82.089589607310202</c:v>
                </c:pt>
                <c:pt idx="35434">
                  <c:v>82.0919063625837</c:v>
                </c:pt>
                <c:pt idx="35435">
                  <c:v>82.094223117857297</c:v>
                </c:pt>
                <c:pt idx="35436">
                  <c:v>82.096539873130794</c:v>
                </c:pt>
                <c:pt idx="35437">
                  <c:v>82.098856628404405</c:v>
                </c:pt>
                <c:pt idx="35438">
                  <c:v>82.101173383677903</c:v>
                </c:pt>
                <c:pt idx="35439">
                  <c:v>82.1034901389514</c:v>
                </c:pt>
                <c:pt idx="35440">
                  <c:v>82.105806894224997</c:v>
                </c:pt>
                <c:pt idx="35441">
                  <c:v>82.108123649498495</c:v>
                </c:pt>
                <c:pt idx="35442">
                  <c:v>82.110440404772106</c:v>
                </c:pt>
                <c:pt idx="35443">
                  <c:v>82.112757160045604</c:v>
                </c:pt>
                <c:pt idx="35444">
                  <c:v>82.115073915319101</c:v>
                </c:pt>
                <c:pt idx="35445">
                  <c:v>82.117390670592698</c:v>
                </c:pt>
                <c:pt idx="35446">
                  <c:v>82.119707425866196</c:v>
                </c:pt>
                <c:pt idx="35447">
                  <c:v>82.122024181139807</c:v>
                </c:pt>
                <c:pt idx="35448">
                  <c:v>82.124340936413304</c:v>
                </c:pt>
                <c:pt idx="35449">
                  <c:v>82.126657691686802</c:v>
                </c:pt>
                <c:pt idx="35450">
                  <c:v>82.128974446960399</c:v>
                </c:pt>
                <c:pt idx="35451">
                  <c:v>82.131291202233896</c:v>
                </c:pt>
                <c:pt idx="35452">
                  <c:v>82.133607957507493</c:v>
                </c:pt>
                <c:pt idx="35453">
                  <c:v>82.135924712781005</c:v>
                </c:pt>
                <c:pt idx="35454">
                  <c:v>82.138241468054602</c:v>
                </c:pt>
                <c:pt idx="35455">
                  <c:v>82.1405582233281</c:v>
                </c:pt>
                <c:pt idx="35456">
                  <c:v>82.142874978601597</c:v>
                </c:pt>
                <c:pt idx="35457">
                  <c:v>82.145191733875194</c:v>
                </c:pt>
                <c:pt idx="35458">
                  <c:v>82.147508489148706</c:v>
                </c:pt>
                <c:pt idx="35459">
                  <c:v>82.149825244422303</c:v>
                </c:pt>
                <c:pt idx="35460">
                  <c:v>82.1521419996958</c:v>
                </c:pt>
                <c:pt idx="35461">
                  <c:v>82.154458754969298</c:v>
                </c:pt>
                <c:pt idx="35462">
                  <c:v>82.156775510242895</c:v>
                </c:pt>
                <c:pt idx="35463">
                  <c:v>82.159092265516406</c:v>
                </c:pt>
                <c:pt idx="35464">
                  <c:v>82.161409020790003</c:v>
                </c:pt>
                <c:pt idx="35465">
                  <c:v>82.163725776063501</c:v>
                </c:pt>
                <c:pt idx="35466">
                  <c:v>82.166042531336998</c:v>
                </c:pt>
                <c:pt idx="35467">
                  <c:v>82.168359286610595</c:v>
                </c:pt>
                <c:pt idx="35468">
                  <c:v>82.170676041884093</c:v>
                </c:pt>
                <c:pt idx="35469">
                  <c:v>82.172992797157704</c:v>
                </c:pt>
                <c:pt idx="35470">
                  <c:v>82.175309552431202</c:v>
                </c:pt>
                <c:pt idx="35471">
                  <c:v>82.177626307704699</c:v>
                </c:pt>
                <c:pt idx="35472">
                  <c:v>82.179943062978296</c:v>
                </c:pt>
                <c:pt idx="35473">
                  <c:v>82.182259818251794</c:v>
                </c:pt>
                <c:pt idx="35474">
                  <c:v>82.184576573525405</c:v>
                </c:pt>
                <c:pt idx="35475">
                  <c:v>82.186893328798902</c:v>
                </c:pt>
                <c:pt idx="35476">
                  <c:v>82.1892100840724</c:v>
                </c:pt>
                <c:pt idx="35477">
                  <c:v>82.191526839345997</c:v>
                </c:pt>
                <c:pt idx="35478">
                  <c:v>82.193843594619494</c:v>
                </c:pt>
                <c:pt idx="35479">
                  <c:v>82.196160349893105</c:v>
                </c:pt>
                <c:pt idx="35480">
                  <c:v>82.198477105166603</c:v>
                </c:pt>
                <c:pt idx="35481">
                  <c:v>82.200793860440101</c:v>
                </c:pt>
                <c:pt idx="35482">
                  <c:v>82.203110615713697</c:v>
                </c:pt>
                <c:pt idx="35483">
                  <c:v>82.205427370987195</c:v>
                </c:pt>
                <c:pt idx="35484">
                  <c:v>82.207744126260806</c:v>
                </c:pt>
                <c:pt idx="35485">
                  <c:v>82.210060881534304</c:v>
                </c:pt>
                <c:pt idx="35486">
                  <c:v>82.212377636807801</c:v>
                </c:pt>
                <c:pt idx="35487">
                  <c:v>82.214694392081398</c:v>
                </c:pt>
                <c:pt idx="35488">
                  <c:v>82.217011147354896</c:v>
                </c:pt>
                <c:pt idx="35489">
                  <c:v>82.219327902628507</c:v>
                </c:pt>
                <c:pt idx="35490">
                  <c:v>82.221644657902004</c:v>
                </c:pt>
                <c:pt idx="35491">
                  <c:v>82.223961413175502</c:v>
                </c:pt>
                <c:pt idx="35492">
                  <c:v>82.226278168449099</c:v>
                </c:pt>
                <c:pt idx="35493">
                  <c:v>82.228594923722596</c:v>
                </c:pt>
                <c:pt idx="35494">
                  <c:v>82.230911678996193</c:v>
                </c:pt>
                <c:pt idx="35495">
                  <c:v>82.233228434269705</c:v>
                </c:pt>
                <c:pt idx="35496">
                  <c:v>82.235545189543203</c:v>
                </c:pt>
                <c:pt idx="35497">
                  <c:v>82.2378619448168</c:v>
                </c:pt>
                <c:pt idx="35498">
                  <c:v>82.240178700090297</c:v>
                </c:pt>
                <c:pt idx="35499">
                  <c:v>82.242495455363894</c:v>
                </c:pt>
                <c:pt idx="35500">
                  <c:v>82.244812210637406</c:v>
                </c:pt>
                <c:pt idx="35501">
                  <c:v>82.247128965910903</c:v>
                </c:pt>
                <c:pt idx="35502">
                  <c:v>82.2494457211845</c:v>
                </c:pt>
                <c:pt idx="35503">
                  <c:v>82.251762476457998</c:v>
                </c:pt>
                <c:pt idx="35504">
                  <c:v>82.254079231731595</c:v>
                </c:pt>
                <c:pt idx="35505">
                  <c:v>82.256395987005106</c:v>
                </c:pt>
                <c:pt idx="35506">
                  <c:v>82.258712742278604</c:v>
                </c:pt>
                <c:pt idx="35507">
                  <c:v>82.261029497552201</c:v>
                </c:pt>
                <c:pt idx="35508">
                  <c:v>82.263346252825698</c:v>
                </c:pt>
                <c:pt idx="35509">
                  <c:v>82.265663008099295</c:v>
                </c:pt>
                <c:pt idx="35510">
                  <c:v>82.267979763372793</c:v>
                </c:pt>
                <c:pt idx="35511">
                  <c:v>82.270296518646305</c:v>
                </c:pt>
                <c:pt idx="35512">
                  <c:v>82.272613273919902</c:v>
                </c:pt>
                <c:pt idx="35513">
                  <c:v>82.274930029193399</c:v>
                </c:pt>
                <c:pt idx="35514">
                  <c:v>82.277246784466996</c:v>
                </c:pt>
                <c:pt idx="35515">
                  <c:v>82.279563539740494</c:v>
                </c:pt>
                <c:pt idx="35516">
                  <c:v>82.281880295014005</c:v>
                </c:pt>
                <c:pt idx="35517">
                  <c:v>82.284197050287602</c:v>
                </c:pt>
                <c:pt idx="35518">
                  <c:v>82.2865138055611</c:v>
                </c:pt>
                <c:pt idx="35519">
                  <c:v>82.288830560834697</c:v>
                </c:pt>
                <c:pt idx="35520">
                  <c:v>82.291147316108194</c:v>
                </c:pt>
                <c:pt idx="35521">
                  <c:v>82.293464071381706</c:v>
                </c:pt>
                <c:pt idx="35522">
                  <c:v>82.295780826655303</c:v>
                </c:pt>
                <c:pt idx="35523">
                  <c:v>82.298097581928801</c:v>
                </c:pt>
                <c:pt idx="35524">
                  <c:v>82.300414337202398</c:v>
                </c:pt>
                <c:pt idx="35525">
                  <c:v>82.302731092475895</c:v>
                </c:pt>
                <c:pt idx="35526">
                  <c:v>82.305047847749407</c:v>
                </c:pt>
                <c:pt idx="35527">
                  <c:v>82.307364603023004</c:v>
                </c:pt>
                <c:pt idx="35528">
                  <c:v>82.309681358296501</c:v>
                </c:pt>
                <c:pt idx="35529">
                  <c:v>82.311998113570098</c:v>
                </c:pt>
                <c:pt idx="35530">
                  <c:v>82.314314868843596</c:v>
                </c:pt>
                <c:pt idx="35531">
                  <c:v>82.316631624117093</c:v>
                </c:pt>
                <c:pt idx="35532">
                  <c:v>82.318948379390704</c:v>
                </c:pt>
                <c:pt idx="35533">
                  <c:v>82.321265134664202</c:v>
                </c:pt>
                <c:pt idx="35534">
                  <c:v>82.323581889937799</c:v>
                </c:pt>
                <c:pt idx="35535">
                  <c:v>82.325898645211296</c:v>
                </c:pt>
                <c:pt idx="35536">
                  <c:v>82.328215400484794</c:v>
                </c:pt>
                <c:pt idx="35537">
                  <c:v>82.330532155758405</c:v>
                </c:pt>
                <c:pt idx="35538">
                  <c:v>82.332848911031903</c:v>
                </c:pt>
                <c:pt idx="35539">
                  <c:v>82.3351656663055</c:v>
                </c:pt>
                <c:pt idx="35540">
                  <c:v>82.337482421578997</c:v>
                </c:pt>
                <c:pt idx="35541">
                  <c:v>82.339799176852495</c:v>
                </c:pt>
                <c:pt idx="35542">
                  <c:v>82.342115932126106</c:v>
                </c:pt>
                <c:pt idx="35543">
                  <c:v>82.344432687399603</c:v>
                </c:pt>
                <c:pt idx="35544">
                  <c:v>82.3467494426732</c:v>
                </c:pt>
                <c:pt idx="35545">
                  <c:v>82.349066197946698</c:v>
                </c:pt>
                <c:pt idx="35546">
                  <c:v>82.351382953220195</c:v>
                </c:pt>
                <c:pt idx="35547">
                  <c:v>82.353699708493806</c:v>
                </c:pt>
                <c:pt idx="35548">
                  <c:v>82.356016463767304</c:v>
                </c:pt>
                <c:pt idx="35549">
                  <c:v>82.358333219040901</c:v>
                </c:pt>
                <c:pt idx="35550">
                  <c:v>82.360649974314398</c:v>
                </c:pt>
                <c:pt idx="35551">
                  <c:v>82.362966729587896</c:v>
                </c:pt>
                <c:pt idx="35552">
                  <c:v>82.365283484861493</c:v>
                </c:pt>
                <c:pt idx="35553">
                  <c:v>82.367600240135005</c:v>
                </c:pt>
                <c:pt idx="35554">
                  <c:v>82.369916995408602</c:v>
                </c:pt>
                <c:pt idx="35555">
                  <c:v>82.372233750682099</c:v>
                </c:pt>
                <c:pt idx="35556">
                  <c:v>82.374550505955597</c:v>
                </c:pt>
                <c:pt idx="35557">
                  <c:v>82.376867261229194</c:v>
                </c:pt>
                <c:pt idx="35558">
                  <c:v>82.379184016502705</c:v>
                </c:pt>
                <c:pt idx="35559">
                  <c:v>82.381500771776302</c:v>
                </c:pt>
                <c:pt idx="35560">
                  <c:v>82.3838175270498</c:v>
                </c:pt>
                <c:pt idx="35561">
                  <c:v>82.386134282323297</c:v>
                </c:pt>
                <c:pt idx="35562">
                  <c:v>82.388451037596894</c:v>
                </c:pt>
                <c:pt idx="35563">
                  <c:v>82.390767792870406</c:v>
                </c:pt>
                <c:pt idx="35564">
                  <c:v>82.393084548144003</c:v>
                </c:pt>
                <c:pt idx="35565">
                  <c:v>82.395401303417501</c:v>
                </c:pt>
                <c:pt idx="35566">
                  <c:v>82.397718058690998</c:v>
                </c:pt>
                <c:pt idx="35567">
                  <c:v>82.400034813964595</c:v>
                </c:pt>
                <c:pt idx="35568">
                  <c:v>82.402351569238107</c:v>
                </c:pt>
                <c:pt idx="35569">
                  <c:v>82.404668324511704</c:v>
                </c:pt>
                <c:pt idx="35570">
                  <c:v>82.406985079785201</c:v>
                </c:pt>
                <c:pt idx="35571">
                  <c:v>82.409301835058699</c:v>
                </c:pt>
                <c:pt idx="35572">
                  <c:v>82.411618590332296</c:v>
                </c:pt>
                <c:pt idx="35573">
                  <c:v>82.413935345605793</c:v>
                </c:pt>
                <c:pt idx="35574">
                  <c:v>82.416252100879404</c:v>
                </c:pt>
                <c:pt idx="35575">
                  <c:v>82.418568856152902</c:v>
                </c:pt>
                <c:pt idx="35576">
                  <c:v>82.420885611426399</c:v>
                </c:pt>
                <c:pt idx="35577">
                  <c:v>82.423202366699996</c:v>
                </c:pt>
                <c:pt idx="35578">
                  <c:v>82.425519121973494</c:v>
                </c:pt>
                <c:pt idx="35579">
                  <c:v>82.427835877247105</c:v>
                </c:pt>
                <c:pt idx="35580">
                  <c:v>82.430152632520603</c:v>
                </c:pt>
                <c:pt idx="35581">
                  <c:v>82.4324693877941</c:v>
                </c:pt>
                <c:pt idx="35582">
                  <c:v>82.434786143067697</c:v>
                </c:pt>
                <c:pt idx="35583">
                  <c:v>82.437102898341195</c:v>
                </c:pt>
                <c:pt idx="35584">
                  <c:v>82.439419653614806</c:v>
                </c:pt>
                <c:pt idx="35585">
                  <c:v>82.441736408888303</c:v>
                </c:pt>
                <c:pt idx="35586">
                  <c:v>82.444053164161801</c:v>
                </c:pt>
                <c:pt idx="35587">
                  <c:v>82.446369919435398</c:v>
                </c:pt>
                <c:pt idx="35588">
                  <c:v>82.448686674708895</c:v>
                </c:pt>
                <c:pt idx="35589">
                  <c:v>82.451003429982507</c:v>
                </c:pt>
                <c:pt idx="35590">
                  <c:v>82.453320185256004</c:v>
                </c:pt>
                <c:pt idx="35591">
                  <c:v>82.455636940529502</c:v>
                </c:pt>
                <c:pt idx="35592">
                  <c:v>82.457953695803099</c:v>
                </c:pt>
                <c:pt idx="35593">
                  <c:v>82.460270451076596</c:v>
                </c:pt>
                <c:pt idx="35594">
                  <c:v>82.462587206350193</c:v>
                </c:pt>
                <c:pt idx="35595">
                  <c:v>82.464903961623705</c:v>
                </c:pt>
                <c:pt idx="35596">
                  <c:v>82.467220716897202</c:v>
                </c:pt>
                <c:pt idx="35597">
                  <c:v>82.469537472170799</c:v>
                </c:pt>
                <c:pt idx="35598">
                  <c:v>82.471854227444297</c:v>
                </c:pt>
                <c:pt idx="35599">
                  <c:v>82.474170982717894</c:v>
                </c:pt>
                <c:pt idx="35600">
                  <c:v>82.476487737991405</c:v>
                </c:pt>
                <c:pt idx="35601">
                  <c:v>82.478804493265002</c:v>
                </c:pt>
                <c:pt idx="35602">
                  <c:v>82.4811212485385</c:v>
                </c:pt>
                <c:pt idx="35603">
                  <c:v>82.483438003811997</c:v>
                </c:pt>
                <c:pt idx="35604">
                  <c:v>82.485754759085594</c:v>
                </c:pt>
                <c:pt idx="35605">
                  <c:v>82.488071514359106</c:v>
                </c:pt>
                <c:pt idx="35606">
                  <c:v>82.490388269632703</c:v>
                </c:pt>
                <c:pt idx="35607">
                  <c:v>82.492705024906201</c:v>
                </c:pt>
                <c:pt idx="35608">
                  <c:v>82.495021780179698</c:v>
                </c:pt>
                <c:pt idx="35609">
                  <c:v>82.497338535453295</c:v>
                </c:pt>
                <c:pt idx="35610">
                  <c:v>82.499655290726807</c:v>
                </c:pt>
                <c:pt idx="35611">
                  <c:v>82.501972046000404</c:v>
                </c:pt>
                <c:pt idx="35612">
                  <c:v>82.504288801273901</c:v>
                </c:pt>
                <c:pt idx="35613">
                  <c:v>82.506605556547399</c:v>
                </c:pt>
                <c:pt idx="35614">
                  <c:v>82.508922311820996</c:v>
                </c:pt>
                <c:pt idx="35615">
                  <c:v>82.511239067094493</c:v>
                </c:pt>
                <c:pt idx="35616">
                  <c:v>82.513555822368104</c:v>
                </c:pt>
                <c:pt idx="35617">
                  <c:v>82.515872577641602</c:v>
                </c:pt>
                <c:pt idx="35618">
                  <c:v>82.518189332915099</c:v>
                </c:pt>
                <c:pt idx="35619">
                  <c:v>82.520506088188696</c:v>
                </c:pt>
                <c:pt idx="35620">
                  <c:v>82.522822843462194</c:v>
                </c:pt>
                <c:pt idx="35621">
                  <c:v>82.525139598735805</c:v>
                </c:pt>
                <c:pt idx="35622">
                  <c:v>82.527456354009303</c:v>
                </c:pt>
                <c:pt idx="35623">
                  <c:v>82.5297731092828</c:v>
                </c:pt>
                <c:pt idx="35624">
                  <c:v>82.532089864556397</c:v>
                </c:pt>
                <c:pt idx="35625">
                  <c:v>82.534406619829895</c:v>
                </c:pt>
                <c:pt idx="35626">
                  <c:v>82.536723375103506</c:v>
                </c:pt>
                <c:pt idx="35627">
                  <c:v>82.539040130377003</c:v>
                </c:pt>
                <c:pt idx="35628">
                  <c:v>82.541356885650501</c:v>
                </c:pt>
                <c:pt idx="35629">
                  <c:v>82.543673640924098</c:v>
                </c:pt>
                <c:pt idx="35630">
                  <c:v>82.545990396197595</c:v>
                </c:pt>
                <c:pt idx="35631">
                  <c:v>82.548307151471207</c:v>
                </c:pt>
                <c:pt idx="35632">
                  <c:v>82.550623906744704</c:v>
                </c:pt>
                <c:pt idx="35633">
                  <c:v>82.552940662018202</c:v>
                </c:pt>
                <c:pt idx="35634">
                  <c:v>82.555257417291799</c:v>
                </c:pt>
                <c:pt idx="35635">
                  <c:v>82.557574172565296</c:v>
                </c:pt>
                <c:pt idx="35636">
                  <c:v>82.559890927838893</c:v>
                </c:pt>
                <c:pt idx="35637">
                  <c:v>82.562207683112405</c:v>
                </c:pt>
                <c:pt idx="35638">
                  <c:v>82.564524438385902</c:v>
                </c:pt>
                <c:pt idx="35639">
                  <c:v>82.566841193659499</c:v>
                </c:pt>
                <c:pt idx="35640">
                  <c:v>82.569157948932997</c:v>
                </c:pt>
                <c:pt idx="35641">
                  <c:v>82.571474704206594</c:v>
                </c:pt>
                <c:pt idx="35642">
                  <c:v>82.573791459480105</c:v>
                </c:pt>
                <c:pt idx="35643">
                  <c:v>82.576108214753603</c:v>
                </c:pt>
                <c:pt idx="35644">
                  <c:v>82.5784249700272</c:v>
                </c:pt>
                <c:pt idx="35645">
                  <c:v>82.580741725300697</c:v>
                </c:pt>
                <c:pt idx="35646">
                  <c:v>82.583058480574294</c:v>
                </c:pt>
                <c:pt idx="35647">
                  <c:v>82.585375235847806</c:v>
                </c:pt>
                <c:pt idx="35648">
                  <c:v>82.587691991121304</c:v>
                </c:pt>
                <c:pt idx="35649">
                  <c:v>82.590008746394901</c:v>
                </c:pt>
                <c:pt idx="35650">
                  <c:v>82.592325501668398</c:v>
                </c:pt>
                <c:pt idx="35651">
                  <c:v>82.594642256941995</c:v>
                </c:pt>
                <c:pt idx="35652">
                  <c:v>82.596959012215507</c:v>
                </c:pt>
                <c:pt idx="35653">
                  <c:v>82.599275767489004</c:v>
                </c:pt>
                <c:pt idx="35654">
                  <c:v>82.601592522762601</c:v>
                </c:pt>
                <c:pt idx="35655">
                  <c:v>82.603909278036099</c:v>
                </c:pt>
                <c:pt idx="35656">
                  <c:v>82.606226033309696</c:v>
                </c:pt>
                <c:pt idx="35657">
                  <c:v>82.608542788583193</c:v>
                </c:pt>
                <c:pt idx="35658">
                  <c:v>82.610859543856705</c:v>
                </c:pt>
                <c:pt idx="35659">
                  <c:v>82.613176299130302</c:v>
                </c:pt>
                <c:pt idx="35660">
                  <c:v>82.6154930544038</c:v>
                </c:pt>
                <c:pt idx="35661">
                  <c:v>82.617809809677397</c:v>
                </c:pt>
                <c:pt idx="35662">
                  <c:v>82.620126564950894</c:v>
                </c:pt>
                <c:pt idx="35663">
                  <c:v>82.622443320224406</c:v>
                </c:pt>
                <c:pt idx="35664">
                  <c:v>82.624760075498003</c:v>
                </c:pt>
                <c:pt idx="35665">
                  <c:v>82.6270768307715</c:v>
                </c:pt>
                <c:pt idx="35666">
                  <c:v>82.629393586045097</c:v>
                </c:pt>
                <c:pt idx="35667">
                  <c:v>82.631710341318595</c:v>
                </c:pt>
                <c:pt idx="35668">
                  <c:v>82.634027096592106</c:v>
                </c:pt>
                <c:pt idx="35669">
                  <c:v>82.636343851865703</c:v>
                </c:pt>
                <c:pt idx="35670">
                  <c:v>82.638660607139201</c:v>
                </c:pt>
                <c:pt idx="35671">
                  <c:v>82.640977362412798</c:v>
                </c:pt>
                <c:pt idx="35672">
                  <c:v>82.643294117686295</c:v>
                </c:pt>
                <c:pt idx="35673">
                  <c:v>82.645610872959793</c:v>
                </c:pt>
                <c:pt idx="35674">
                  <c:v>82.647927628233404</c:v>
                </c:pt>
                <c:pt idx="35675">
                  <c:v>82.650244383506902</c:v>
                </c:pt>
                <c:pt idx="35676">
                  <c:v>82.652561138780499</c:v>
                </c:pt>
                <c:pt idx="35677">
                  <c:v>82.654877894053996</c:v>
                </c:pt>
                <c:pt idx="35678">
                  <c:v>82.657194649327494</c:v>
                </c:pt>
                <c:pt idx="35679">
                  <c:v>82.659511404601105</c:v>
                </c:pt>
                <c:pt idx="35680">
                  <c:v>82.661828159874602</c:v>
                </c:pt>
                <c:pt idx="35681">
                  <c:v>82.664144915148199</c:v>
                </c:pt>
                <c:pt idx="35682">
                  <c:v>82.666461670421697</c:v>
                </c:pt>
                <c:pt idx="35683">
                  <c:v>82.668778425695194</c:v>
                </c:pt>
                <c:pt idx="35684">
                  <c:v>82.671095180968805</c:v>
                </c:pt>
                <c:pt idx="35685">
                  <c:v>82.673411936242303</c:v>
                </c:pt>
                <c:pt idx="35686">
                  <c:v>82.6757286915159</c:v>
                </c:pt>
                <c:pt idx="35687">
                  <c:v>82.678045446789397</c:v>
                </c:pt>
                <c:pt idx="35688">
                  <c:v>82.680362202062895</c:v>
                </c:pt>
                <c:pt idx="35689">
                  <c:v>82.682678957336506</c:v>
                </c:pt>
                <c:pt idx="35690">
                  <c:v>82.684995712610004</c:v>
                </c:pt>
                <c:pt idx="35691">
                  <c:v>82.687312467883601</c:v>
                </c:pt>
                <c:pt idx="35692">
                  <c:v>82.689629223157098</c:v>
                </c:pt>
                <c:pt idx="35693">
                  <c:v>82.691945978430596</c:v>
                </c:pt>
                <c:pt idx="35694">
                  <c:v>82.694262733704207</c:v>
                </c:pt>
                <c:pt idx="35695">
                  <c:v>82.696579488977704</c:v>
                </c:pt>
                <c:pt idx="35696">
                  <c:v>82.698896244251301</c:v>
                </c:pt>
                <c:pt idx="35697">
                  <c:v>82.701212999524799</c:v>
                </c:pt>
                <c:pt idx="35698">
                  <c:v>82.703529754798296</c:v>
                </c:pt>
                <c:pt idx="35699">
                  <c:v>82.705846510071893</c:v>
                </c:pt>
                <c:pt idx="35700">
                  <c:v>82.708163265345405</c:v>
                </c:pt>
                <c:pt idx="35701">
                  <c:v>82.710480020619002</c:v>
                </c:pt>
                <c:pt idx="35702">
                  <c:v>82.7127967758925</c:v>
                </c:pt>
                <c:pt idx="35703">
                  <c:v>82.715113531165997</c:v>
                </c:pt>
                <c:pt idx="35704">
                  <c:v>82.717430286439594</c:v>
                </c:pt>
                <c:pt idx="35705">
                  <c:v>82.719747041713106</c:v>
                </c:pt>
                <c:pt idx="35706">
                  <c:v>82.722063796986703</c:v>
                </c:pt>
                <c:pt idx="35707">
                  <c:v>82.7243805522602</c:v>
                </c:pt>
                <c:pt idx="35708">
                  <c:v>82.726697307533698</c:v>
                </c:pt>
                <c:pt idx="35709">
                  <c:v>82.729014062807295</c:v>
                </c:pt>
                <c:pt idx="35710">
                  <c:v>82.731330818080806</c:v>
                </c:pt>
                <c:pt idx="35711">
                  <c:v>82.733647573354403</c:v>
                </c:pt>
                <c:pt idx="35712">
                  <c:v>82.735964328627901</c:v>
                </c:pt>
                <c:pt idx="35713">
                  <c:v>82.738281083901398</c:v>
                </c:pt>
                <c:pt idx="35714">
                  <c:v>82.740597839174995</c:v>
                </c:pt>
                <c:pt idx="35715">
                  <c:v>82.742914594448493</c:v>
                </c:pt>
                <c:pt idx="35716">
                  <c:v>82.745231349722104</c:v>
                </c:pt>
                <c:pt idx="35717">
                  <c:v>82.747548104995602</c:v>
                </c:pt>
                <c:pt idx="35718">
                  <c:v>82.749864860269099</c:v>
                </c:pt>
                <c:pt idx="35719">
                  <c:v>82.752181615542696</c:v>
                </c:pt>
                <c:pt idx="35720">
                  <c:v>82.754498370816194</c:v>
                </c:pt>
                <c:pt idx="35721">
                  <c:v>82.756815126089805</c:v>
                </c:pt>
                <c:pt idx="35722">
                  <c:v>82.759131881363302</c:v>
                </c:pt>
                <c:pt idx="35723">
                  <c:v>82.7614486366368</c:v>
                </c:pt>
                <c:pt idx="35724">
                  <c:v>82.763765391910397</c:v>
                </c:pt>
                <c:pt idx="35725">
                  <c:v>82.766082147183894</c:v>
                </c:pt>
                <c:pt idx="35726">
                  <c:v>82.768398902457506</c:v>
                </c:pt>
                <c:pt idx="35727">
                  <c:v>82.770715657731003</c:v>
                </c:pt>
                <c:pt idx="35728">
                  <c:v>82.773032413004501</c:v>
                </c:pt>
                <c:pt idx="35729">
                  <c:v>82.775349168278098</c:v>
                </c:pt>
                <c:pt idx="35730">
                  <c:v>82.777665923551595</c:v>
                </c:pt>
                <c:pt idx="35731">
                  <c:v>82.779982678825206</c:v>
                </c:pt>
                <c:pt idx="35732">
                  <c:v>82.782299434098704</c:v>
                </c:pt>
                <c:pt idx="35733">
                  <c:v>82.784616189372201</c:v>
                </c:pt>
                <c:pt idx="35734">
                  <c:v>82.786932944645798</c:v>
                </c:pt>
                <c:pt idx="35735">
                  <c:v>82.789249699919296</c:v>
                </c:pt>
                <c:pt idx="35736">
                  <c:v>82.791566455192907</c:v>
                </c:pt>
                <c:pt idx="35737">
                  <c:v>82.793883210466404</c:v>
                </c:pt>
                <c:pt idx="35738">
                  <c:v>82.796199965739902</c:v>
                </c:pt>
                <c:pt idx="35739">
                  <c:v>82.798516721013499</c:v>
                </c:pt>
                <c:pt idx="35740">
                  <c:v>82.800833476286996</c:v>
                </c:pt>
                <c:pt idx="35741">
                  <c:v>82.803150231560593</c:v>
                </c:pt>
                <c:pt idx="35742">
                  <c:v>82.805466986834105</c:v>
                </c:pt>
                <c:pt idx="35743">
                  <c:v>82.807783742107702</c:v>
                </c:pt>
                <c:pt idx="35744">
                  <c:v>82.8101004973812</c:v>
                </c:pt>
                <c:pt idx="35745">
                  <c:v>82.812417252654697</c:v>
                </c:pt>
                <c:pt idx="35746">
                  <c:v>82.814734007928294</c:v>
                </c:pt>
                <c:pt idx="35747">
                  <c:v>82.817050763201806</c:v>
                </c:pt>
                <c:pt idx="35748">
                  <c:v>82.819367518475403</c:v>
                </c:pt>
                <c:pt idx="35749">
                  <c:v>82.8216842737489</c:v>
                </c:pt>
                <c:pt idx="35750">
                  <c:v>82.824001029022398</c:v>
                </c:pt>
                <c:pt idx="35751">
                  <c:v>82.826317784295995</c:v>
                </c:pt>
                <c:pt idx="35752">
                  <c:v>82.828634539569507</c:v>
                </c:pt>
                <c:pt idx="35753">
                  <c:v>82.830951294843103</c:v>
                </c:pt>
                <c:pt idx="35754">
                  <c:v>82.833268050116601</c:v>
                </c:pt>
                <c:pt idx="35755">
                  <c:v>82.835584805390098</c:v>
                </c:pt>
                <c:pt idx="35756">
                  <c:v>82.837901560663695</c:v>
                </c:pt>
                <c:pt idx="35757">
                  <c:v>82.840218315937193</c:v>
                </c:pt>
                <c:pt idx="35758">
                  <c:v>82.842535071210804</c:v>
                </c:pt>
                <c:pt idx="35759">
                  <c:v>82.844851826484302</c:v>
                </c:pt>
                <c:pt idx="35760">
                  <c:v>82.847168581757799</c:v>
                </c:pt>
                <c:pt idx="35761">
                  <c:v>82.849485337031396</c:v>
                </c:pt>
                <c:pt idx="35762">
                  <c:v>82.851802092304894</c:v>
                </c:pt>
                <c:pt idx="35763">
                  <c:v>82.854118847578505</c:v>
                </c:pt>
                <c:pt idx="35764">
                  <c:v>82.856435602852002</c:v>
                </c:pt>
                <c:pt idx="35765">
                  <c:v>82.8587523581255</c:v>
                </c:pt>
                <c:pt idx="35766">
                  <c:v>82.861069113399097</c:v>
                </c:pt>
                <c:pt idx="35767">
                  <c:v>82.863385868672594</c:v>
                </c:pt>
                <c:pt idx="35768">
                  <c:v>82.865702623946206</c:v>
                </c:pt>
                <c:pt idx="35769">
                  <c:v>82.868019379219703</c:v>
                </c:pt>
                <c:pt idx="35770">
                  <c:v>82.870336134493201</c:v>
                </c:pt>
                <c:pt idx="35771">
                  <c:v>82.872652889766798</c:v>
                </c:pt>
                <c:pt idx="35772">
                  <c:v>82.874969645040295</c:v>
                </c:pt>
                <c:pt idx="35773">
                  <c:v>82.877286400313906</c:v>
                </c:pt>
                <c:pt idx="35774">
                  <c:v>82.879603155587404</c:v>
                </c:pt>
                <c:pt idx="35775">
                  <c:v>82.881919910860901</c:v>
                </c:pt>
                <c:pt idx="35776">
                  <c:v>82.884236666134498</c:v>
                </c:pt>
                <c:pt idx="35777">
                  <c:v>82.886553421407996</c:v>
                </c:pt>
                <c:pt idx="35778">
                  <c:v>82.888870176681607</c:v>
                </c:pt>
                <c:pt idx="35779">
                  <c:v>82.891186931955104</c:v>
                </c:pt>
                <c:pt idx="35780">
                  <c:v>82.893503687228602</c:v>
                </c:pt>
                <c:pt idx="35781">
                  <c:v>82.895820442502199</c:v>
                </c:pt>
                <c:pt idx="35782">
                  <c:v>82.898137197775696</c:v>
                </c:pt>
                <c:pt idx="35783">
                  <c:v>82.900453953049293</c:v>
                </c:pt>
                <c:pt idx="35784">
                  <c:v>82.902770708322805</c:v>
                </c:pt>
                <c:pt idx="35785">
                  <c:v>82.905087463596303</c:v>
                </c:pt>
                <c:pt idx="35786">
                  <c:v>82.9074042188699</c:v>
                </c:pt>
                <c:pt idx="35787">
                  <c:v>82.909720974143397</c:v>
                </c:pt>
                <c:pt idx="35788">
                  <c:v>82.912037729416994</c:v>
                </c:pt>
                <c:pt idx="35789">
                  <c:v>82.914354484690506</c:v>
                </c:pt>
                <c:pt idx="35790">
                  <c:v>82.916671239964003</c:v>
                </c:pt>
                <c:pt idx="35791">
                  <c:v>82.9189879952376</c:v>
                </c:pt>
                <c:pt idx="35792">
                  <c:v>82.921304750511098</c:v>
                </c:pt>
                <c:pt idx="35793">
                  <c:v>82.923621505784695</c:v>
                </c:pt>
                <c:pt idx="35794">
                  <c:v>82.925938261058207</c:v>
                </c:pt>
                <c:pt idx="35795">
                  <c:v>82.928255016331704</c:v>
                </c:pt>
                <c:pt idx="35796">
                  <c:v>82.930571771605301</c:v>
                </c:pt>
                <c:pt idx="35797">
                  <c:v>82.932888526878799</c:v>
                </c:pt>
                <c:pt idx="35798">
                  <c:v>82.935205282152396</c:v>
                </c:pt>
                <c:pt idx="35799">
                  <c:v>82.937522037425893</c:v>
                </c:pt>
                <c:pt idx="35800">
                  <c:v>82.939838792699405</c:v>
                </c:pt>
                <c:pt idx="35801">
                  <c:v>82.942155547973002</c:v>
                </c:pt>
                <c:pt idx="35802">
                  <c:v>82.944472303246499</c:v>
                </c:pt>
                <c:pt idx="35803">
                  <c:v>82.946789058520096</c:v>
                </c:pt>
                <c:pt idx="35804">
                  <c:v>82.949105813793594</c:v>
                </c:pt>
                <c:pt idx="35805">
                  <c:v>82.951422569067105</c:v>
                </c:pt>
                <c:pt idx="35806">
                  <c:v>82.953739324340702</c:v>
                </c:pt>
                <c:pt idx="35807">
                  <c:v>82.9560560796142</c:v>
                </c:pt>
                <c:pt idx="35808">
                  <c:v>82.958372834887797</c:v>
                </c:pt>
                <c:pt idx="35809">
                  <c:v>82.960689590161294</c:v>
                </c:pt>
                <c:pt idx="35810">
                  <c:v>82.963006345434806</c:v>
                </c:pt>
                <c:pt idx="35811">
                  <c:v>82.965323100708403</c:v>
                </c:pt>
                <c:pt idx="35812">
                  <c:v>82.967639855981901</c:v>
                </c:pt>
                <c:pt idx="35813">
                  <c:v>82.969956611255498</c:v>
                </c:pt>
                <c:pt idx="35814">
                  <c:v>82.972273366528995</c:v>
                </c:pt>
                <c:pt idx="35815">
                  <c:v>82.974590121802507</c:v>
                </c:pt>
                <c:pt idx="35816">
                  <c:v>82.976906877076104</c:v>
                </c:pt>
                <c:pt idx="35817">
                  <c:v>82.979223632349601</c:v>
                </c:pt>
                <c:pt idx="35818">
                  <c:v>82.981540387623198</c:v>
                </c:pt>
                <c:pt idx="35819">
                  <c:v>82.983857142896696</c:v>
                </c:pt>
                <c:pt idx="35820">
                  <c:v>82.986173898170193</c:v>
                </c:pt>
                <c:pt idx="35821">
                  <c:v>82.988490653443804</c:v>
                </c:pt>
                <c:pt idx="35822">
                  <c:v>82.990807408717302</c:v>
                </c:pt>
                <c:pt idx="35823">
                  <c:v>82.993124163990899</c:v>
                </c:pt>
                <c:pt idx="35824">
                  <c:v>82.995440919264396</c:v>
                </c:pt>
                <c:pt idx="35825">
                  <c:v>82.997757674537894</c:v>
                </c:pt>
                <c:pt idx="35826">
                  <c:v>83.000074429811505</c:v>
                </c:pt>
                <c:pt idx="35827">
                  <c:v>83.002391185085003</c:v>
                </c:pt>
                <c:pt idx="35828">
                  <c:v>83.0047079403586</c:v>
                </c:pt>
                <c:pt idx="35829">
                  <c:v>83.007024695632097</c:v>
                </c:pt>
                <c:pt idx="35830">
                  <c:v>83.009341450905595</c:v>
                </c:pt>
                <c:pt idx="35831">
                  <c:v>83.011658206179206</c:v>
                </c:pt>
                <c:pt idx="35832">
                  <c:v>83.013974961452703</c:v>
                </c:pt>
                <c:pt idx="35833">
                  <c:v>83.0162917167263</c:v>
                </c:pt>
                <c:pt idx="35834">
                  <c:v>83.018608471999798</c:v>
                </c:pt>
                <c:pt idx="35835">
                  <c:v>83.020925227273295</c:v>
                </c:pt>
                <c:pt idx="35836">
                  <c:v>83.023241982546907</c:v>
                </c:pt>
                <c:pt idx="35837">
                  <c:v>83.025558737820404</c:v>
                </c:pt>
                <c:pt idx="35838">
                  <c:v>83.027875493094001</c:v>
                </c:pt>
                <c:pt idx="35839">
                  <c:v>83.030192248367499</c:v>
                </c:pt>
                <c:pt idx="35840">
                  <c:v>83.032509003640996</c:v>
                </c:pt>
                <c:pt idx="35841">
                  <c:v>83.034825758914593</c:v>
                </c:pt>
                <c:pt idx="35842">
                  <c:v>83.037142514188105</c:v>
                </c:pt>
                <c:pt idx="35843">
                  <c:v>83.039459269461702</c:v>
                </c:pt>
                <c:pt idx="35844">
                  <c:v>83.041776024735199</c:v>
                </c:pt>
                <c:pt idx="35845">
                  <c:v>83.044092780008697</c:v>
                </c:pt>
                <c:pt idx="35846">
                  <c:v>83.046409535282294</c:v>
                </c:pt>
                <c:pt idx="35847">
                  <c:v>83.048726290555805</c:v>
                </c:pt>
                <c:pt idx="35848">
                  <c:v>83.051043045829402</c:v>
                </c:pt>
                <c:pt idx="35849">
                  <c:v>83.0533598011029</c:v>
                </c:pt>
                <c:pt idx="35850">
                  <c:v>83.055676556376397</c:v>
                </c:pt>
                <c:pt idx="35851">
                  <c:v>83.057993311649994</c:v>
                </c:pt>
                <c:pt idx="35852">
                  <c:v>83.060310066923506</c:v>
                </c:pt>
                <c:pt idx="35853">
                  <c:v>83.062626822197103</c:v>
                </c:pt>
                <c:pt idx="35854">
                  <c:v>83.064943577470601</c:v>
                </c:pt>
                <c:pt idx="35855">
                  <c:v>83.067260332744098</c:v>
                </c:pt>
                <c:pt idx="35856">
                  <c:v>83.069577088017695</c:v>
                </c:pt>
                <c:pt idx="35857">
                  <c:v>83.071893843291207</c:v>
                </c:pt>
                <c:pt idx="35858">
                  <c:v>83.074210598564804</c:v>
                </c:pt>
                <c:pt idx="35859">
                  <c:v>83.076527353838301</c:v>
                </c:pt>
                <c:pt idx="35860">
                  <c:v>83.078844109111799</c:v>
                </c:pt>
                <c:pt idx="35861">
                  <c:v>83.081160864385396</c:v>
                </c:pt>
                <c:pt idx="35862">
                  <c:v>83.083477619658893</c:v>
                </c:pt>
                <c:pt idx="35863">
                  <c:v>83.085794374932505</c:v>
                </c:pt>
                <c:pt idx="35864">
                  <c:v>83.088111130206002</c:v>
                </c:pt>
                <c:pt idx="35865">
                  <c:v>83.0904278854795</c:v>
                </c:pt>
                <c:pt idx="35866">
                  <c:v>83.092744640753097</c:v>
                </c:pt>
                <c:pt idx="35867">
                  <c:v>83.095061396026594</c:v>
                </c:pt>
                <c:pt idx="35868">
                  <c:v>83.097378151300205</c:v>
                </c:pt>
                <c:pt idx="35869">
                  <c:v>83.099694906573703</c:v>
                </c:pt>
                <c:pt idx="35870">
                  <c:v>83.1020116618472</c:v>
                </c:pt>
                <c:pt idx="35871">
                  <c:v>83.104328417120797</c:v>
                </c:pt>
                <c:pt idx="35872">
                  <c:v>83.106645172394295</c:v>
                </c:pt>
                <c:pt idx="35873">
                  <c:v>83.108961927667906</c:v>
                </c:pt>
                <c:pt idx="35874">
                  <c:v>83.111278682941403</c:v>
                </c:pt>
                <c:pt idx="35875">
                  <c:v>83.113595438214901</c:v>
                </c:pt>
                <c:pt idx="35876">
                  <c:v>83.115912193488498</c:v>
                </c:pt>
                <c:pt idx="35877">
                  <c:v>83.118228948761995</c:v>
                </c:pt>
                <c:pt idx="35878">
                  <c:v>83.120545704035607</c:v>
                </c:pt>
                <c:pt idx="35879">
                  <c:v>83.122862459309104</c:v>
                </c:pt>
                <c:pt idx="35880">
                  <c:v>83.125179214582602</c:v>
                </c:pt>
                <c:pt idx="35881">
                  <c:v>83.127495969856199</c:v>
                </c:pt>
                <c:pt idx="35882">
                  <c:v>83.129812725129696</c:v>
                </c:pt>
                <c:pt idx="35883">
                  <c:v>83.132129480403293</c:v>
                </c:pt>
                <c:pt idx="35884">
                  <c:v>83.134446235676805</c:v>
                </c:pt>
                <c:pt idx="35885">
                  <c:v>83.136762990950302</c:v>
                </c:pt>
                <c:pt idx="35886">
                  <c:v>83.139079746223899</c:v>
                </c:pt>
                <c:pt idx="35887">
                  <c:v>83.141396501497397</c:v>
                </c:pt>
                <c:pt idx="35888">
                  <c:v>83.143713256770994</c:v>
                </c:pt>
                <c:pt idx="35889">
                  <c:v>83.146030012044505</c:v>
                </c:pt>
                <c:pt idx="35890">
                  <c:v>83.148346767318102</c:v>
                </c:pt>
                <c:pt idx="35891">
                  <c:v>83.1506635225916</c:v>
                </c:pt>
                <c:pt idx="35892">
                  <c:v>83.152980277865097</c:v>
                </c:pt>
                <c:pt idx="35893">
                  <c:v>83.155297033138694</c:v>
                </c:pt>
                <c:pt idx="35894">
                  <c:v>83.157613788412206</c:v>
                </c:pt>
                <c:pt idx="35895">
                  <c:v>83.159930543685803</c:v>
                </c:pt>
                <c:pt idx="35896">
                  <c:v>83.162247298959301</c:v>
                </c:pt>
                <c:pt idx="35897">
                  <c:v>83.164564054232798</c:v>
                </c:pt>
                <c:pt idx="35898">
                  <c:v>83.166880809506395</c:v>
                </c:pt>
                <c:pt idx="35899">
                  <c:v>83.169197564779907</c:v>
                </c:pt>
                <c:pt idx="35900">
                  <c:v>83.171514320053504</c:v>
                </c:pt>
                <c:pt idx="35901">
                  <c:v>83.173831075327001</c:v>
                </c:pt>
                <c:pt idx="35902">
                  <c:v>83.176147830600499</c:v>
                </c:pt>
                <c:pt idx="35903">
                  <c:v>83.178464585874096</c:v>
                </c:pt>
                <c:pt idx="35904">
                  <c:v>83.180781341147593</c:v>
                </c:pt>
                <c:pt idx="35905">
                  <c:v>83.183098096421205</c:v>
                </c:pt>
                <c:pt idx="35906">
                  <c:v>83.185414851694702</c:v>
                </c:pt>
                <c:pt idx="35907">
                  <c:v>83.1877316069682</c:v>
                </c:pt>
                <c:pt idx="35908">
                  <c:v>83.190048362241797</c:v>
                </c:pt>
                <c:pt idx="35909">
                  <c:v>83.192365117515294</c:v>
                </c:pt>
                <c:pt idx="35910">
                  <c:v>83.194681872788905</c:v>
                </c:pt>
                <c:pt idx="35911">
                  <c:v>83.196998628062403</c:v>
                </c:pt>
                <c:pt idx="35912">
                  <c:v>83.1993153833359</c:v>
                </c:pt>
                <c:pt idx="35913">
                  <c:v>83.201632138609497</c:v>
                </c:pt>
                <c:pt idx="35914">
                  <c:v>83.203948893882995</c:v>
                </c:pt>
                <c:pt idx="35915">
                  <c:v>83.206265649156606</c:v>
                </c:pt>
                <c:pt idx="35916">
                  <c:v>83.208582404430103</c:v>
                </c:pt>
                <c:pt idx="35917">
                  <c:v>83.210899159703601</c:v>
                </c:pt>
                <c:pt idx="35918">
                  <c:v>83.213215914977198</c:v>
                </c:pt>
                <c:pt idx="35919">
                  <c:v>83.215532670250695</c:v>
                </c:pt>
                <c:pt idx="35920">
                  <c:v>83.217849425524307</c:v>
                </c:pt>
                <c:pt idx="35921">
                  <c:v>83.220166180797804</c:v>
                </c:pt>
                <c:pt idx="35922">
                  <c:v>83.222482936071302</c:v>
                </c:pt>
                <c:pt idx="35923">
                  <c:v>83.224799691344899</c:v>
                </c:pt>
                <c:pt idx="35924">
                  <c:v>83.227116446618396</c:v>
                </c:pt>
                <c:pt idx="35925">
                  <c:v>83.229433201891993</c:v>
                </c:pt>
                <c:pt idx="35926">
                  <c:v>83.231749957165505</c:v>
                </c:pt>
                <c:pt idx="35927">
                  <c:v>83.234066712439002</c:v>
                </c:pt>
                <c:pt idx="35928">
                  <c:v>83.236383467712599</c:v>
                </c:pt>
                <c:pt idx="35929">
                  <c:v>83.238700222986097</c:v>
                </c:pt>
                <c:pt idx="35930">
                  <c:v>83.241016978259694</c:v>
                </c:pt>
                <c:pt idx="35931">
                  <c:v>83.243333733533206</c:v>
                </c:pt>
                <c:pt idx="35932">
                  <c:v>83.245650488806703</c:v>
                </c:pt>
                <c:pt idx="35933">
                  <c:v>83.2479672440803</c:v>
                </c:pt>
                <c:pt idx="35934">
                  <c:v>83.250283999353798</c:v>
                </c:pt>
                <c:pt idx="35935">
                  <c:v>83.252600754627395</c:v>
                </c:pt>
                <c:pt idx="35936">
                  <c:v>83.254917509900906</c:v>
                </c:pt>
                <c:pt idx="35937">
                  <c:v>83.257234265174404</c:v>
                </c:pt>
                <c:pt idx="35938">
                  <c:v>83.259551020448001</c:v>
                </c:pt>
                <c:pt idx="35939">
                  <c:v>83.261867775721498</c:v>
                </c:pt>
                <c:pt idx="35940">
                  <c:v>83.264184530995095</c:v>
                </c:pt>
                <c:pt idx="35941">
                  <c:v>83.266501286268607</c:v>
                </c:pt>
                <c:pt idx="35942">
                  <c:v>83.268818041542104</c:v>
                </c:pt>
                <c:pt idx="35943">
                  <c:v>83.271134796815701</c:v>
                </c:pt>
                <c:pt idx="35944">
                  <c:v>83.273451552089199</c:v>
                </c:pt>
                <c:pt idx="35945">
                  <c:v>83.275768307362796</c:v>
                </c:pt>
                <c:pt idx="35946">
                  <c:v>83.278085062636293</c:v>
                </c:pt>
                <c:pt idx="35947">
                  <c:v>83.280401817909805</c:v>
                </c:pt>
                <c:pt idx="35948">
                  <c:v>83.282718573183402</c:v>
                </c:pt>
                <c:pt idx="35949">
                  <c:v>83.2850353284569</c:v>
                </c:pt>
                <c:pt idx="35950">
                  <c:v>83.287352083730497</c:v>
                </c:pt>
                <c:pt idx="35951">
                  <c:v>83.289668839003994</c:v>
                </c:pt>
                <c:pt idx="35952">
                  <c:v>83.291985594277506</c:v>
                </c:pt>
                <c:pt idx="35953">
                  <c:v>83.294302349551103</c:v>
                </c:pt>
                <c:pt idx="35954">
                  <c:v>83.2966191048246</c:v>
                </c:pt>
                <c:pt idx="35955">
                  <c:v>83.298935860098197</c:v>
                </c:pt>
                <c:pt idx="35956">
                  <c:v>83.301252615371695</c:v>
                </c:pt>
                <c:pt idx="35957">
                  <c:v>83.303569370645207</c:v>
                </c:pt>
                <c:pt idx="35958">
                  <c:v>83.305886125918803</c:v>
                </c:pt>
                <c:pt idx="35959">
                  <c:v>83.308202881192301</c:v>
                </c:pt>
                <c:pt idx="35960">
                  <c:v>83.310519636465898</c:v>
                </c:pt>
                <c:pt idx="35961">
                  <c:v>83.312836391739395</c:v>
                </c:pt>
                <c:pt idx="35962">
                  <c:v>83.315153147012893</c:v>
                </c:pt>
                <c:pt idx="35963">
                  <c:v>83.317469902286504</c:v>
                </c:pt>
                <c:pt idx="35964">
                  <c:v>83.319786657560002</c:v>
                </c:pt>
                <c:pt idx="35965">
                  <c:v>83.322103412833599</c:v>
                </c:pt>
                <c:pt idx="35966">
                  <c:v>83.324420168107096</c:v>
                </c:pt>
                <c:pt idx="35967">
                  <c:v>83.326736923380594</c:v>
                </c:pt>
                <c:pt idx="35968">
                  <c:v>83.329053678654205</c:v>
                </c:pt>
                <c:pt idx="35969">
                  <c:v>83.331370433927702</c:v>
                </c:pt>
                <c:pt idx="35970">
                  <c:v>83.333687189201299</c:v>
                </c:pt>
                <c:pt idx="35971">
                  <c:v>83.336003944474797</c:v>
                </c:pt>
                <c:pt idx="35972">
                  <c:v>83.338320699748294</c:v>
                </c:pt>
                <c:pt idx="35973">
                  <c:v>83.340637455021906</c:v>
                </c:pt>
                <c:pt idx="35974">
                  <c:v>83.342954210295403</c:v>
                </c:pt>
                <c:pt idx="35975">
                  <c:v>83.345270965569</c:v>
                </c:pt>
                <c:pt idx="35976">
                  <c:v>83.347587720842498</c:v>
                </c:pt>
                <c:pt idx="35977">
                  <c:v>83.349904476115995</c:v>
                </c:pt>
                <c:pt idx="35978">
                  <c:v>83.352221231389606</c:v>
                </c:pt>
                <c:pt idx="35979">
                  <c:v>83.354537986663104</c:v>
                </c:pt>
                <c:pt idx="35980">
                  <c:v>83.356854741936701</c:v>
                </c:pt>
                <c:pt idx="35981">
                  <c:v>83.359171497210198</c:v>
                </c:pt>
                <c:pt idx="35982">
                  <c:v>83.361488252483696</c:v>
                </c:pt>
                <c:pt idx="35983">
                  <c:v>83.363805007757307</c:v>
                </c:pt>
                <c:pt idx="35984">
                  <c:v>83.366121763030804</c:v>
                </c:pt>
                <c:pt idx="35985">
                  <c:v>83.368438518304401</c:v>
                </c:pt>
                <c:pt idx="35986">
                  <c:v>83.370755273577899</c:v>
                </c:pt>
                <c:pt idx="35987">
                  <c:v>83.373072028851396</c:v>
                </c:pt>
                <c:pt idx="35988">
                  <c:v>83.375388784124993</c:v>
                </c:pt>
                <c:pt idx="35989">
                  <c:v>83.377705539398505</c:v>
                </c:pt>
                <c:pt idx="35990">
                  <c:v>83.380022294672102</c:v>
                </c:pt>
                <c:pt idx="35991">
                  <c:v>83.3823390499456</c:v>
                </c:pt>
                <c:pt idx="35992">
                  <c:v>83.384655805219097</c:v>
                </c:pt>
                <c:pt idx="35993">
                  <c:v>83.386972560492694</c:v>
                </c:pt>
                <c:pt idx="35994">
                  <c:v>83.389289315766206</c:v>
                </c:pt>
                <c:pt idx="35995">
                  <c:v>83.391606071039803</c:v>
                </c:pt>
                <c:pt idx="35996">
                  <c:v>83.3939228263133</c:v>
                </c:pt>
                <c:pt idx="35997">
                  <c:v>83.396239581586798</c:v>
                </c:pt>
                <c:pt idx="35998">
                  <c:v>83.398556336860395</c:v>
                </c:pt>
                <c:pt idx="35999">
                  <c:v>83.400873092133907</c:v>
                </c:pt>
                <c:pt idx="36000">
                  <c:v>83.403189847407504</c:v>
                </c:pt>
                <c:pt idx="36001">
                  <c:v>83.405506602681001</c:v>
                </c:pt>
                <c:pt idx="36002">
                  <c:v>83.407823357954499</c:v>
                </c:pt>
                <c:pt idx="36003">
                  <c:v>83.410140113228096</c:v>
                </c:pt>
                <c:pt idx="36004">
                  <c:v>83.412456868501593</c:v>
                </c:pt>
                <c:pt idx="36005">
                  <c:v>83.414773623775204</c:v>
                </c:pt>
                <c:pt idx="36006">
                  <c:v>83.417090379048702</c:v>
                </c:pt>
                <c:pt idx="36007">
                  <c:v>83.419407134322199</c:v>
                </c:pt>
                <c:pt idx="36008">
                  <c:v>83.421723889595796</c:v>
                </c:pt>
                <c:pt idx="36009">
                  <c:v>83.424040644869294</c:v>
                </c:pt>
                <c:pt idx="36010">
                  <c:v>83.426357400142905</c:v>
                </c:pt>
                <c:pt idx="36011">
                  <c:v>83.428674155416402</c:v>
                </c:pt>
                <c:pt idx="36012">
                  <c:v>83.4309909106899</c:v>
                </c:pt>
                <c:pt idx="36013">
                  <c:v>83.433307665963497</c:v>
                </c:pt>
                <c:pt idx="36014">
                  <c:v>83.435624421236994</c:v>
                </c:pt>
                <c:pt idx="36015">
                  <c:v>83.437941176510606</c:v>
                </c:pt>
                <c:pt idx="36016">
                  <c:v>83.440257931784103</c:v>
                </c:pt>
                <c:pt idx="36017">
                  <c:v>83.442574687057601</c:v>
                </c:pt>
                <c:pt idx="36018">
                  <c:v>83.444891442331198</c:v>
                </c:pt>
                <c:pt idx="36019">
                  <c:v>83.447208197604695</c:v>
                </c:pt>
                <c:pt idx="36020">
                  <c:v>83.449524952878306</c:v>
                </c:pt>
                <c:pt idx="36021">
                  <c:v>83.451841708151804</c:v>
                </c:pt>
                <c:pt idx="36022">
                  <c:v>83.454158463425301</c:v>
                </c:pt>
                <c:pt idx="36023">
                  <c:v>83.456475218698898</c:v>
                </c:pt>
                <c:pt idx="36024">
                  <c:v>83.458791973972396</c:v>
                </c:pt>
                <c:pt idx="36025">
                  <c:v>83.461108729246007</c:v>
                </c:pt>
                <c:pt idx="36026">
                  <c:v>83.463425484519504</c:v>
                </c:pt>
                <c:pt idx="36027">
                  <c:v>83.465742239793002</c:v>
                </c:pt>
                <c:pt idx="36028">
                  <c:v>83.468058995066599</c:v>
                </c:pt>
                <c:pt idx="36029">
                  <c:v>83.470375750340096</c:v>
                </c:pt>
                <c:pt idx="36030">
                  <c:v>83.472692505613693</c:v>
                </c:pt>
                <c:pt idx="36031">
                  <c:v>83.475009260887205</c:v>
                </c:pt>
                <c:pt idx="36032">
                  <c:v>83.477326016160802</c:v>
                </c:pt>
                <c:pt idx="36033">
                  <c:v>83.4796427714343</c:v>
                </c:pt>
                <c:pt idx="36034">
                  <c:v>83.481959526707797</c:v>
                </c:pt>
                <c:pt idx="36035">
                  <c:v>83.484276281981394</c:v>
                </c:pt>
                <c:pt idx="36036">
                  <c:v>83.486593037254906</c:v>
                </c:pt>
                <c:pt idx="36037">
                  <c:v>83.488909792528503</c:v>
                </c:pt>
                <c:pt idx="36038">
                  <c:v>83.491226547802</c:v>
                </c:pt>
                <c:pt idx="36039">
                  <c:v>83.493543303075498</c:v>
                </c:pt>
                <c:pt idx="36040">
                  <c:v>83.495860058349095</c:v>
                </c:pt>
                <c:pt idx="36041">
                  <c:v>83.498176813622607</c:v>
                </c:pt>
                <c:pt idx="36042">
                  <c:v>83.500493568896204</c:v>
                </c:pt>
                <c:pt idx="36043">
                  <c:v>83.502810324169701</c:v>
                </c:pt>
                <c:pt idx="36044">
                  <c:v>83.505127079443199</c:v>
                </c:pt>
                <c:pt idx="36045">
                  <c:v>83.507443834716796</c:v>
                </c:pt>
                <c:pt idx="36046">
                  <c:v>83.509760589990293</c:v>
                </c:pt>
                <c:pt idx="36047">
                  <c:v>83.512077345263904</c:v>
                </c:pt>
                <c:pt idx="36048">
                  <c:v>83.514394100537402</c:v>
                </c:pt>
                <c:pt idx="36049">
                  <c:v>83.516710855810899</c:v>
                </c:pt>
                <c:pt idx="36050">
                  <c:v>83.519027611084496</c:v>
                </c:pt>
                <c:pt idx="36051">
                  <c:v>83.521344366357994</c:v>
                </c:pt>
                <c:pt idx="36052">
                  <c:v>83.523661121631605</c:v>
                </c:pt>
                <c:pt idx="36053">
                  <c:v>83.525977876905102</c:v>
                </c:pt>
                <c:pt idx="36054">
                  <c:v>83.5282946321786</c:v>
                </c:pt>
                <c:pt idx="36055">
                  <c:v>83.530611387452197</c:v>
                </c:pt>
                <c:pt idx="36056">
                  <c:v>83.532928142725694</c:v>
                </c:pt>
                <c:pt idx="36057">
                  <c:v>83.535244897999306</c:v>
                </c:pt>
                <c:pt idx="36058">
                  <c:v>83.537561653272803</c:v>
                </c:pt>
                <c:pt idx="36059">
                  <c:v>83.539878408546301</c:v>
                </c:pt>
                <c:pt idx="36060">
                  <c:v>83.542195163819898</c:v>
                </c:pt>
                <c:pt idx="36061">
                  <c:v>83.544511919093395</c:v>
                </c:pt>
                <c:pt idx="36062">
                  <c:v>83.546828674367006</c:v>
                </c:pt>
                <c:pt idx="36063">
                  <c:v>83.549145429640504</c:v>
                </c:pt>
                <c:pt idx="36064">
                  <c:v>83.551462184914001</c:v>
                </c:pt>
                <c:pt idx="36065">
                  <c:v>83.553778940187598</c:v>
                </c:pt>
                <c:pt idx="36066">
                  <c:v>83.556095695461096</c:v>
                </c:pt>
                <c:pt idx="36067">
                  <c:v>83.558412450734707</c:v>
                </c:pt>
                <c:pt idx="36068">
                  <c:v>83.560729206008205</c:v>
                </c:pt>
                <c:pt idx="36069">
                  <c:v>83.563045961281702</c:v>
                </c:pt>
                <c:pt idx="36070">
                  <c:v>83.565362716555299</c:v>
                </c:pt>
                <c:pt idx="36071">
                  <c:v>83.567679471828797</c:v>
                </c:pt>
                <c:pt idx="36072">
                  <c:v>83.569996227102394</c:v>
                </c:pt>
                <c:pt idx="36073">
                  <c:v>83.572312982375905</c:v>
                </c:pt>
                <c:pt idx="36074">
                  <c:v>83.574629737649403</c:v>
                </c:pt>
                <c:pt idx="36075">
                  <c:v>83.576946492923</c:v>
                </c:pt>
                <c:pt idx="36076">
                  <c:v>83.579263248196497</c:v>
                </c:pt>
                <c:pt idx="36077">
                  <c:v>83.581580003470094</c:v>
                </c:pt>
                <c:pt idx="36078">
                  <c:v>83.583896758743606</c:v>
                </c:pt>
                <c:pt idx="36079">
                  <c:v>83.586213514017103</c:v>
                </c:pt>
                <c:pt idx="36080">
                  <c:v>83.5885302692907</c:v>
                </c:pt>
                <c:pt idx="36081">
                  <c:v>83.590847024564198</c:v>
                </c:pt>
                <c:pt idx="36082">
                  <c:v>83.593163779837795</c:v>
                </c:pt>
                <c:pt idx="36083">
                  <c:v>83.595480535111307</c:v>
                </c:pt>
                <c:pt idx="36084">
                  <c:v>83.597797290384804</c:v>
                </c:pt>
                <c:pt idx="36085">
                  <c:v>83.600114045658401</c:v>
                </c:pt>
                <c:pt idx="36086">
                  <c:v>83.602430800931899</c:v>
                </c:pt>
                <c:pt idx="36087">
                  <c:v>83.604747556205496</c:v>
                </c:pt>
                <c:pt idx="36088">
                  <c:v>83.607064311478993</c:v>
                </c:pt>
                <c:pt idx="36089">
                  <c:v>83.609381066752505</c:v>
                </c:pt>
                <c:pt idx="36090">
                  <c:v>83.611697822026102</c:v>
                </c:pt>
                <c:pt idx="36091">
                  <c:v>83.614014577299599</c:v>
                </c:pt>
                <c:pt idx="36092">
                  <c:v>83.616331332573196</c:v>
                </c:pt>
                <c:pt idx="36093">
                  <c:v>83.618648087846694</c:v>
                </c:pt>
                <c:pt idx="36094">
                  <c:v>83.620964843120206</c:v>
                </c:pt>
                <c:pt idx="36095">
                  <c:v>83.623281598393802</c:v>
                </c:pt>
                <c:pt idx="36096">
                  <c:v>83.6255983536673</c:v>
                </c:pt>
                <c:pt idx="36097">
                  <c:v>83.627915108940897</c:v>
                </c:pt>
                <c:pt idx="36098">
                  <c:v>83.630231864214394</c:v>
                </c:pt>
                <c:pt idx="36099">
                  <c:v>83.632548619487906</c:v>
                </c:pt>
                <c:pt idx="36100">
                  <c:v>83.634865374761503</c:v>
                </c:pt>
                <c:pt idx="36101">
                  <c:v>83.637182130035001</c:v>
                </c:pt>
                <c:pt idx="36102">
                  <c:v>83.639498885308598</c:v>
                </c:pt>
                <c:pt idx="36103">
                  <c:v>83.641815640582095</c:v>
                </c:pt>
                <c:pt idx="36104">
                  <c:v>83.644132395855607</c:v>
                </c:pt>
                <c:pt idx="36105">
                  <c:v>83.646449151129204</c:v>
                </c:pt>
                <c:pt idx="36106">
                  <c:v>83.648765906402701</c:v>
                </c:pt>
                <c:pt idx="36107">
                  <c:v>83.651082661676298</c:v>
                </c:pt>
                <c:pt idx="36108">
                  <c:v>83.653399416949796</c:v>
                </c:pt>
                <c:pt idx="36109">
                  <c:v>83.655716172223293</c:v>
                </c:pt>
                <c:pt idx="36110">
                  <c:v>83.658032927496905</c:v>
                </c:pt>
                <c:pt idx="36111">
                  <c:v>83.660349682770402</c:v>
                </c:pt>
                <c:pt idx="36112">
                  <c:v>83.662666438043999</c:v>
                </c:pt>
                <c:pt idx="36113">
                  <c:v>83.664983193317497</c:v>
                </c:pt>
                <c:pt idx="36114">
                  <c:v>83.667299948590994</c:v>
                </c:pt>
                <c:pt idx="36115">
                  <c:v>83.669616703864605</c:v>
                </c:pt>
                <c:pt idx="36116">
                  <c:v>83.671933459138103</c:v>
                </c:pt>
                <c:pt idx="36117">
                  <c:v>83.6742502144117</c:v>
                </c:pt>
                <c:pt idx="36118">
                  <c:v>83.676566969685197</c:v>
                </c:pt>
                <c:pt idx="36119">
                  <c:v>83.678883724958695</c:v>
                </c:pt>
                <c:pt idx="36120">
                  <c:v>83.681200480232306</c:v>
                </c:pt>
                <c:pt idx="36121">
                  <c:v>83.683517235505803</c:v>
                </c:pt>
                <c:pt idx="36122">
                  <c:v>83.6858339907794</c:v>
                </c:pt>
                <c:pt idx="36123">
                  <c:v>83.688150746052898</c:v>
                </c:pt>
                <c:pt idx="36124">
                  <c:v>83.690467501326395</c:v>
                </c:pt>
                <c:pt idx="36125">
                  <c:v>83.692784256600007</c:v>
                </c:pt>
                <c:pt idx="36126">
                  <c:v>83.695101011873504</c:v>
                </c:pt>
                <c:pt idx="36127">
                  <c:v>83.697417767147101</c:v>
                </c:pt>
                <c:pt idx="36128">
                  <c:v>83.699734522420599</c:v>
                </c:pt>
                <c:pt idx="36129">
                  <c:v>83.702051277694096</c:v>
                </c:pt>
                <c:pt idx="36130">
                  <c:v>83.704368032967693</c:v>
                </c:pt>
                <c:pt idx="36131">
                  <c:v>83.706684788241205</c:v>
                </c:pt>
                <c:pt idx="36132">
                  <c:v>83.709001543514802</c:v>
                </c:pt>
                <c:pt idx="36133">
                  <c:v>83.711318298788299</c:v>
                </c:pt>
                <c:pt idx="36134">
                  <c:v>83.713635054061797</c:v>
                </c:pt>
                <c:pt idx="36135">
                  <c:v>83.715951809335394</c:v>
                </c:pt>
                <c:pt idx="36136">
                  <c:v>83.718268564608906</c:v>
                </c:pt>
                <c:pt idx="36137">
                  <c:v>83.720585319882503</c:v>
                </c:pt>
                <c:pt idx="36138">
                  <c:v>83.722902075156</c:v>
                </c:pt>
                <c:pt idx="36139">
                  <c:v>83.725218830429498</c:v>
                </c:pt>
                <c:pt idx="36140">
                  <c:v>83.727535585703095</c:v>
                </c:pt>
                <c:pt idx="36141">
                  <c:v>83.729852340976606</c:v>
                </c:pt>
                <c:pt idx="36142">
                  <c:v>83.732169096250203</c:v>
                </c:pt>
                <c:pt idx="36143">
                  <c:v>83.734485851523701</c:v>
                </c:pt>
                <c:pt idx="36144">
                  <c:v>83.736802606797198</c:v>
                </c:pt>
                <c:pt idx="36145">
                  <c:v>83.739119362070795</c:v>
                </c:pt>
                <c:pt idx="36146">
                  <c:v>83.741436117344307</c:v>
                </c:pt>
                <c:pt idx="36147">
                  <c:v>83.743752872617904</c:v>
                </c:pt>
                <c:pt idx="36148">
                  <c:v>83.746069627891401</c:v>
                </c:pt>
                <c:pt idx="36149">
                  <c:v>83.748386383164899</c:v>
                </c:pt>
                <c:pt idx="36150">
                  <c:v>83.750703138438496</c:v>
                </c:pt>
                <c:pt idx="36151">
                  <c:v>83.753019893711993</c:v>
                </c:pt>
                <c:pt idx="36152">
                  <c:v>83.755336648985605</c:v>
                </c:pt>
                <c:pt idx="36153">
                  <c:v>83.757653404259102</c:v>
                </c:pt>
                <c:pt idx="36154">
                  <c:v>83.7599701595326</c:v>
                </c:pt>
                <c:pt idx="36155">
                  <c:v>83.762286914806197</c:v>
                </c:pt>
                <c:pt idx="36156">
                  <c:v>83.764603670079694</c:v>
                </c:pt>
                <c:pt idx="36157">
                  <c:v>83.766920425353305</c:v>
                </c:pt>
                <c:pt idx="36158">
                  <c:v>83.769237180626803</c:v>
                </c:pt>
                <c:pt idx="36159">
                  <c:v>83.7715539359003</c:v>
                </c:pt>
                <c:pt idx="36160">
                  <c:v>83.773870691173897</c:v>
                </c:pt>
                <c:pt idx="36161">
                  <c:v>83.776187446447395</c:v>
                </c:pt>
                <c:pt idx="36162">
                  <c:v>83.778504201721006</c:v>
                </c:pt>
                <c:pt idx="36163">
                  <c:v>83.780820956994503</c:v>
                </c:pt>
                <c:pt idx="36164">
                  <c:v>83.783137712268001</c:v>
                </c:pt>
                <c:pt idx="36165">
                  <c:v>83.785454467541598</c:v>
                </c:pt>
                <c:pt idx="36166">
                  <c:v>83.787771222815095</c:v>
                </c:pt>
                <c:pt idx="36167">
                  <c:v>83.790087978088707</c:v>
                </c:pt>
                <c:pt idx="36168">
                  <c:v>83.792404733362204</c:v>
                </c:pt>
                <c:pt idx="36169">
                  <c:v>83.794721488635702</c:v>
                </c:pt>
                <c:pt idx="36170">
                  <c:v>83.797038243909299</c:v>
                </c:pt>
                <c:pt idx="36171">
                  <c:v>83.799354999182796</c:v>
                </c:pt>
                <c:pt idx="36172">
                  <c:v>83.801671754456393</c:v>
                </c:pt>
                <c:pt idx="36173">
                  <c:v>83.803988509729905</c:v>
                </c:pt>
                <c:pt idx="36174">
                  <c:v>83.806305265003502</c:v>
                </c:pt>
                <c:pt idx="36175">
                  <c:v>83.808622020276999</c:v>
                </c:pt>
                <c:pt idx="36176">
                  <c:v>83.810938775550497</c:v>
                </c:pt>
                <c:pt idx="36177">
                  <c:v>83.813255530824094</c:v>
                </c:pt>
                <c:pt idx="36178">
                  <c:v>83.815572286097606</c:v>
                </c:pt>
                <c:pt idx="36179">
                  <c:v>83.817889041371203</c:v>
                </c:pt>
                <c:pt idx="36180">
                  <c:v>83.8202057966447</c:v>
                </c:pt>
                <c:pt idx="36181">
                  <c:v>83.822522551918198</c:v>
                </c:pt>
                <c:pt idx="36182">
                  <c:v>83.824839307191795</c:v>
                </c:pt>
                <c:pt idx="36183">
                  <c:v>83.827156062465306</c:v>
                </c:pt>
                <c:pt idx="36184">
                  <c:v>83.829472817738903</c:v>
                </c:pt>
                <c:pt idx="36185">
                  <c:v>83.831789573012401</c:v>
                </c:pt>
                <c:pt idx="36186">
                  <c:v>83.834106328285898</c:v>
                </c:pt>
                <c:pt idx="36187">
                  <c:v>83.836423083559495</c:v>
                </c:pt>
                <c:pt idx="36188">
                  <c:v>83.838739838833007</c:v>
                </c:pt>
                <c:pt idx="36189">
                  <c:v>83.841056594106604</c:v>
                </c:pt>
                <c:pt idx="36190">
                  <c:v>83.843373349380101</c:v>
                </c:pt>
                <c:pt idx="36191">
                  <c:v>83.845690104653599</c:v>
                </c:pt>
                <c:pt idx="36192">
                  <c:v>83.848006859927196</c:v>
                </c:pt>
                <c:pt idx="36193">
                  <c:v>83.850323615200693</c:v>
                </c:pt>
                <c:pt idx="36194">
                  <c:v>83.852640370474305</c:v>
                </c:pt>
                <c:pt idx="36195">
                  <c:v>83.854957125747802</c:v>
                </c:pt>
                <c:pt idx="36196">
                  <c:v>83.8572738810213</c:v>
                </c:pt>
                <c:pt idx="36197">
                  <c:v>83.859590636294897</c:v>
                </c:pt>
                <c:pt idx="36198">
                  <c:v>83.861907391568394</c:v>
                </c:pt>
                <c:pt idx="36199">
                  <c:v>83.864224146842005</c:v>
                </c:pt>
                <c:pt idx="36200">
                  <c:v>83.866540902115503</c:v>
                </c:pt>
                <c:pt idx="36201">
                  <c:v>83.868857657389</c:v>
                </c:pt>
                <c:pt idx="36202">
                  <c:v>83.871174412662597</c:v>
                </c:pt>
                <c:pt idx="36203">
                  <c:v>83.873491167936095</c:v>
                </c:pt>
                <c:pt idx="36204">
                  <c:v>83.875807923209706</c:v>
                </c:pt>
                <c:pt idx="36205">
                  <c:v>83.878124678483204</c:v>
                </c:pt>
                <c:pt idx="36206">
                  <c:v>83.880441433756701</c:v>
                </c:pt>
                <c:pt idx="36207">
                  <c:v>83.882758189030298</c:v>
                </c:pt>
                <c:pt idx="36208">
                  <c:v>83.885074944303796</c:v>
                </c:pt>
                <c:pt idx="36209">
                  <c:v>83.887391699577407</c:v>
                </c:pt>
                <c:pt idx="36210">
                  <c:v>83.889708454850904</c:v>
                </c:pt>
                <c:pt idx="36211">
                  <c:v>83.892025210124402</c:v>
                </c:pt>
                <c:pt idx="36212">
                  <c:v>83.894341965397999</c:v>
                </c:pt>
                <c:pt idx="36213">
                  <c:v>83.896658720671496</c:v>
                </c:pt>
                <c:pt idx="36214">
                  <c:v>83.898975475945093</c:v>
                </c:pt>
                <c:pt idx="36215">
                  <c:v>83.901292231218605</c:v>
                </c:pt>
                <c:pt idx="36216">
                  <c:v>83.903608986492102</c:v>
                </c:pt>
                <c:pt idx="36217">
                  <c:v>83.905925741765699</c:v>
                </c:pt>
                <c:pt idx="36218">
                  <c:v>83.908242497039197</c:v>
                </c:pt>
                <c:pt idx="36219">
                  <c:v>83.910559252312794</c:v>
                </c:pt>
                <c:pt idx="36220">
                  <c:v>83.912876007586306</c:v>
                </c:pt>
                <c:pt idx="36221">
                  <c:v>83.915192762859803</c:v>
                </c:pt>
                <c:pt idx="36222">
                  <c:v>83.9175095181334</c:v>
                </c:pt>
                <c:pt idx="36223">
                  <c:v>83.919826273406898</c:v>
                </c:pt>
                <c:pt idx="36224">
                  <c:v>83.922143028680495</c:v>
                </c:pt>
                <c:pt idx="36225">
                  <c:v>83.924459783954006</c:v>
                </c:pt>
                <c:pt idx="36226">
                  <c:v>83.926776539227504</c:v>
                </c:pt>
                <c:pt idx="36227">
                  <c:v>83.929093294501101</c:v>
                </c:pt>
                <c:pt idx="36228">
                  <c:v>83.931410049774598</c:v>
                </c:pt>
                <c:pt idx="36229">
                  <c:v>83.933726805048195</c:v>
                </c:pt>
                <c:pt idx="36230">
                  <c:v>83.936043560321707</c:v>
                </c:pt>
                <c:pt idx="36231">
                  <c:v>83.938360315595204</c:v>
                </c:pt>
                <c:pt idx="36232">
                  <c:v>83.940677070868801</c:v>
                </c:pt>
                <c:pt idx="36233">
                  <c:v>83.942993826142299</c:v>
                </c:pt>
                <c:pt idx="36234">
                  <c:v>83.945310581415896</c:v>
                </c:pt>
                <c:pt idx="36235">
                  <c:v>83.947627336689393</c:v>
                </c:pt>
                <c:pt idx="36236">
                  <c:v>83.949944091962905</c:v>
                </c:pt>
                <c:pt idx="36237">
                  <c:v>83.952260847236502</c:v>
                </c:pt>
                <c:pt idx="36238">
                  <c:v>83.95457760251</c:v>
                </c:pt>
                <c:pt idx="36239">
                  <c:v>83.956894357783597</c:v>
                </c:pt>
                <c:pt idx="36240">
                  <c:v>83.959211113057094</c:v>
                </c:pt>
                <c:pt idx="36241">
                  <c:v>83.961527868330606</c:v>
                </c:pt>
                <c:pt idx="36242">
                  <c:v>83.963844623604203</c:v>
                </c:pt>
                <c:pt idx="36243">
                  <c:v>83.9661613788777</c:v>
                </c:pt>
                <c:pt idx="36244">
                  <c:v>83.968478134151297</c:v>
                </c:pt>
                <c:pt idx="36245">
                  <c:v>83.970794889424795</c:v>
                </c:pt>
                <c:pt idx="36246">
                  <c:v>83.973111644698307</c:v>
                </c:pt>
                <c:pt idx="36247">
                  <c:v>83.975428399971904</c:v>
                </c:pt>
                <c:pt idx="36248">
                  <c:v>83.977745155245401</c:v>
                </c:pt>
                <c:pt idx="36249">
                  <c:v>83.980061910518998</c:v>
                </c:pt>
                <c:pt idx="36250">
                  <c:v>83.982378665792496</c:v>
                </c:pt>
                <c:pt idx="36251">
                  <c:v>83.984695421065993</c:v>
                </c:pt>
                <c:pt idx="36252">
                  <c:v>83.987012176339604</c:v>
                </c:pt>
                <c:pt idx="36253">
                  <c:v>83.989328931613102</c:v>
                </c:pt>
                <c:pt idx="36254">
                  <c:v>83.991645686886699</c:v>
                </c:pt>
                <c:pt idx="36255">
                  <c:v>83.993962442160196</c:v>
                </c:pt>
                <c:pt idx="36256">
                  <c:v>83.996279197433694</c:v>
                </c:pt>
                <c:pt idx="36257">
                  <c:v>83.998595952707305</c:v>
                </c:pt>
                <c:pt idx="36258">
                  <c:v>84.000912707980802</c:v>
                </c:pt>
                <c:pt idx="36259">
                  <c:v>84.003229463254399</c:v>
                </c:pt>
                <c:pt idx="36260">
                  <c:v>84.005546218527897</c:v>
                </c:pt>
                <c:pt idx="36261">
                  <c:v>84.007862973801394</c:v>
                </c:pt>
                <c:pt idx="36262">
                  <c:v>84.010179729075006</c:v>
                </c:pt>
                <c:pt idx="36263">
                  <c:v>84.012496484348503</c:v>
                </c:pt>
                <c:pt idx="36264">
                  <c:v>84.0148132396221</c:v>
                </c:pt>
                <c:pt idx="36265">
                  <c:v>84.017129994895598</c:v>
                </c:pt>
                <c:pt idx="36266">
                  <c:v>84.019446750169095</c:v>
                </c:pt>
                <c:pt idx="36267">
                  <c:v>84.021763505442706</c:v>
                </c:pt>
                <c:pt idx="36268">
                  <c:v>84.024080260716204</c:v>
                </c:pt>
                <c:pt idx="36269">
                  <c:v>84.026397015989801</c:v>
                </c:pt>
                <c:pt idx="36270">
                  <c:v>84.028713771263298</c:v>
                </c:pt>
                <c:pt idx="36271">
                  <c:v>84.031030526536796</c:v>
                </c:pt>
                <c:pt idx="36272">
                  <c:v>84.033347281810407</c:v>
                </c:pt>
                <c:pt idx="36273">
                  <c:v>84.035664037083905</c:v>
                </c:pt>
                <c:pt idx="36274">
                  <c:v>84.037980792357502</c:v>
                </c:pt>
                <c:pt idx="36275">
                  <c:v>84.040297547630999</c:v>
                </c:pt>
                <c:pt idx="36276">
                  <c:v>84.042614302904497</c:v>
                </c:pt>
                <c:pt idx="36277">
                  <c:v>84.044931058178094</c:v>
                </c:pt>
                <c:pt idx="36278">
                  <c:v>84.047247813451605</c:v>
                </c:pt>
                <c:pt idx="36279">
                  <c:v>84.049564568725202</c:v>
                </c:pt>
                <c:pt idx="36280">
                  <c:v>84.0518813239987</c:v>
                </c:pt>
                <c:pt idx="36281">
                  <c:v>84.054198079272197</c:v>
                </c:pt>
                <c:pt idx="36282">
                  <c:v>84.056514834545794</c:v>
                </c:pt>
                <c:pt idx="36283">
                  <c:v>84.058831589819306</c:v>
                </c:pt>
                <c:pt idx="36284">
                  <c:v>84.061148345092903</c:v>
                </c:pt>
                <c:pt idx="36285">
                  <c:v>84.0634651003664</c:v>
                </c:pt>
                <c:pt idx="36286">
                  <c:v>84.065781855639898</c:v>
                </c:pt>
                <c:pt idx="36287">
                  <c:v>84.068098610913495</c:v>
                </c:pt>
                <c:pt idx="36288">
                  <c:v>84.070415366187007</c:v>
                </c:pt>
                <c:pt idx="36289">
                  <c:v>84.072732121460604</c:v>
                </c:pt>
                <c:pt idx="36290">
                  <c:v>84.075048876734101</c:v>
                </c:pt>
                <c:pt idx="36291">
                  <c:v>84.077365632007599</c:v>
                </c:pt>
                <c:pt idx="36292">
                  <c:v>84.079682387281196</c:v>
                </c:pt>
                <c:pt idx="36293">
                  <c:v>84.081999142554693</c:v>
                </c:pt>
                <c:pt idx="36294">
                  <c:v>84.084315897828304</c:v>
                </c:pt>
                <c:pt idx="36295">
                  <c:v>84.086632653101802</c:v>
                </c:pt>
                <c:pt idx="36296">
                  <c:v>84.088949408375299</c:v>
                </c:pt>
                <c:pt idx="36297">
                  <c:v>84.091266163648896</c:v>
                </c:pt>
                <c:pt idx="36298">
                  <c:v>84.093582918922394</c:v>
                </c:pt>
                <c:pt idx="36299">
                  <c:v>84.095899674196005</c:v>
                </c:pt>
                <c:pt idx="36300">
                  <c:v>84.098216429469502</c:v>
                </c:pt>
                <c:pt idx="36301">
                  <c:v>84.100533184743</c:v>
                </c:pt>
                <c:pt idx="36302">
                  <c:v>84.102849940016597</c:v>
                </c:pt>
                <c:pt idx="36303">
                  <c:v>84.105166695290094</c:v>
                </c:pt>
                <c:pt idx="36304">
                  <c:v>84.107483450563706</c:v>
                </c:pt>
                <c:pt idx="36305">
                  <c:v>84.109800205837203</c:v>
                </c:pt>
                <c:pt idx="36306">
                  <c:v>84.112116961110701</c:v>
                </c:pt>
                <c:pt idx="36307">
                  <c:v>84.114433716384298</c:v>
                </c:pt>
                <c:pt idx="36308">
                  <c:v>84.116750471657795</c:v>
                </c:pt>
                <c:pt idx="36309">
                  <c:v>84.119067226931406</c:v>
                </c:pt>
                <c:pt idx="36310">
                  <c:v>84.121383982204904</c:v>
                </c:pt>
                <c:pt idx="36311">
                  <c:v>84.123700737478401</c:v>
                </c:pt>
                <c:pt idx="36312">
                  <c:v>84.126017492751998</c:v>
                </c:pt>
                <c:pt idx="36313">
                  <c:v>84.128334248025496</c:v>
                </c:pt>
                <c:pt idx="36314">
                  <c:v>84.130651003299107</c:v>
                </c:pt>
                <c:pt idx="36315">
                  <c:v>84.132967758572605</c:v>
                </c:pt>
                <c:pt idx="36316">
                  <c:v>84.135284513846102</c:v>
                </c:pt>
                <c:pt idx="36317">
                  <c:v>84.137601269119699</c:v>
                </c:pt>
                <c:pt idx="36318">
                  <c:v>84.139918024393197</c:v>
                </c:pt>
                <c:pt idx="36319">
                  <c:v>84.142234779666794</c:v>
                </c:pt>
                <c:pt idx="36320">
                  <c:v>84.144551534940305</c:v>
                </c:pt>
                <c:pt idx="36321">
                  <c:v>84.146868290213902</c:v>
                </c:pt>
                <c:pt idx="36322">
                  <c:v>84.1491850454874</c:v>
                </c:pt>
                <c:pt idx="36323">
                  <c:v>84.151501800760897</c:v>
                </c:pt>
                <c:pt idx="36324">
                  <c:v>84.153818556034494</c:v>
                </c:pt>
                <c:pt idx="36325">
                  <c:v>84.156135311308006</c:v>
                </c:pt>
                <c:pt idx="36326">
                  <c:v>84.158452066581603</c:v>
                </c:pt>
                <c:pt idx="36327">
                  <c:v>84.1607688218551</c:v>
                </c:pt>
                <c:pt idx="36328">
                  <c:v>84.163085577128598</c:v>
                </c:pt>
                <c:pt idx="36329">
                  <c:v>84.165402332402195</c:v>
                </c:pt>
                <c:pt idx="36330">
                  <c:v>84.167719087675707</c:v>
                </c:pt>
                <c:pt idx="36331">
                  <c:v>84.170035842949304</c:v>
                </c:pt>
                <c:pt idx="36332">
                  <c:v>84.172352598222801</c:v>
                </c:pt>
                <c:pt idx="36333">
                  <c:v>84.174669353496299</c:v>
                </c:pt>
                <c:pt idx="36334">
                  <c:v>84.176986108769896</c:v>
                </c:pt>
                <c:pt idx="36335">
                  <c:v>84.179302864043393</c:v>
                </c:pt>
                <c:pt idx="36336">
                  <c:v>84.181619619317004</c:v>
                </c:pt>
                <c:pt idx="36337">
                  <c:v>84.183936374590502</c:v>
                </c:pt>
                <c:pt idx="36338">
                  <c:v>84.186253129863999</c:v>
                </c:pt>
                <c:pt idx="36339">
                  <c:v>84.188569885137596</c:v>
                </c:pt>
                <c:pt idx="36340">
                  <c:v>84.190886640411094</c:v>
                </c:pt>
                <c:pt idx="36341">
                  <c:v>84.193203395684705</c:v>
                </c:pt>
                <c:pt idx="36342">
                  <c:v>84.195520150958203</c:v>
                </c:pt>
                <c:pt idx="36343">
                  <c:v>84.1978369062317</c:v>
                </c:pt>
                <c:pt idx="36344">
                  <c:v>84.200153661505297</c:v>
                </c:pt>
                <c:pt idx="36345">
                  <c:v>84.202470416778795</c:v>
                </c:pt>
                <c:pt idx="36346">
                  <c:v>84.204787172052406</c:v>
                </c:pt>
                <c:pt idx="36347">
                  <c:v>84.207103927325903</c:v>
                </c:pt>
                <c:pt idx="36348">
                  <c:v>84.209420682599401</c:v>
                </c:pt>
                <c:pt idx="36349">
                  <c:v>84.211737437872998</c:v>
                </c:pt>
                <c:pt idx="36350">
                  <c:v>84.214054193146495</c:v>
                </c:pt>
                <c:pt idx="36351">
                  <c:v>84.216370948420106</c:v>
                </c:pt>
                <c:pt idx="36352">
                  <c:v>84.218687703693604</c:v>
                </c:pt>
                <c:pt idx="36353">
                  <c:v>84.221004458967101</c:v>
                </c:pt>
                <c:pt idx="36354">
                  <c:v>84.223321214240698</c:v>
                </c:pt>
                <c:pt idx="36355">
                  <c:v>84.225637969514196</c:v>
                </c:pt>
                <c:pt idx="36356">
                  <c:v>84.227954724787807</c:v>
                </c:pt>
                <c:pt idx="36357">
                  <c:v>84.230271480061305</c:v>
                </c:pt>
                <c:pt idx="36358">
                  <c:v>84.232588235334802</c:v>
                </c:pt>
                <c:pt idx="36359">
                  <c:v>84.234904990608399</c:v>
                </c:pt>
                <c:pt idx="36360">
                  <c:v>84.237221745881897</c:v>
                </c:pt>
                <c:pt idx="36361">
                  <c:v>84.239538501155494</c:v>
                </c:pt>
                <c:pt idx="36362">
                  <c:v>84.241855256429005</c:v>
                </c:pt>
                <c:pt idx="36363">
                  <c:v>84.244172011702503</c:v>
                </c:pt>
                <c:pt idx="36364">
                  <c:v>84.2464887669761</c:v>
                </c:pt>
                <c:pt idx="36365">
                  <c:v>84.248805522249597</c:v>
                </c:pt>
                <c:pt idx="36366">
                  <c:v>84.251122277523194</c:v>
                </c:pt>
                <c:pt idx="36367">
                  <c:v>84.253439032796706</c:v>
                </c:pt>
                <c:pt idx="36368">
                  <c:v>84.255755788070203</c:v>
                </c:pt>
                <c:pt idx="36369">
                  <c:v>84.2580725433438</c:v>
                </c:pt>
                <c:pt idx="36370">
                  <c:v>84.260389298617298</c:v>
                </c:pt>
                <c:pt idx="36371">
                  <c:v>84.262706053890895</c:v>
                </c:pt>
                <c:pt idx="36372">
                  <c:v>84.265022809164407</c:v>
                </c:pt>
                <c:pt idx="36373">
                  <c:v>84.267339564437904</c:v>
                </c:pt>
                <c:pt idx="36374">
                  <c:v>84.269656319711501</c:v>
                </c:pt>
                <c:pt idx="36375">
                  <c:v>84.271973074984999</c:v>
                </c:pt>
                <c:pt idx="36376">
                  <c:v>84.274289830258596</c:v>
                </c:pt>
                <c:pt idx="36377">
                  <c:v>84.276606585532093</c:v>
                </c:pt>
                <c:pt idx="36378">
                  <c:v>84.278923340805605</c:v>
                </c:pt>
                <c:pt idx="36379">
                  <c:v>84.281240096079202</c:v>
                </c:pt>
                <c:pt idx="36380">
                  <c:v>84.283556851352699</c:v>
                </c:pt>
                <c:pt idx="36381">
                  <c:v>84.285873606626296</c:v>
                </c:pt>
                <c:pt idx="36382">
                  <c:v>84.288190361899794</c:v>
                </c:pt>
                <c:pt idx="36383">
                  <c:v>84.290507117173306</c:v>
                </c:pt>
                <c:pt idx="36384">
                  <c:v>84.292823872446903</c:v>
                </c:pt>
                <c:pt idx="36385">
                  <c:v>84.2951406277204</c:v>
                </c:pt>
                <c:pt idx="36386">
                  <c:v>84.297457382993997</c:v>
                </c:pt>
                <c:pt idx="36387">
                  <c:v>84.299774138267495</c:v>
                </c:pt>
                <c:pt idx="36388">
                  <c:v>84.302090893541006</c:v>
                </c:pt>
                <c:pt idx="36389">
                  <c:v>84.304407648814603</c:v>
                </c:pt>
                <c:pt idx="36390">
                  <c:v>84.306724404088101</c:v>
                </c:pt>
                <c:pt idx="36391">
                  <c:v>84.309041159361698</c:v>
                </c:pt>
                <c:pt idx="36392">
                  <c:v>84.311357914635195</c:v>
                </c:pt>
                <c:pt idx="36393">
                  <c:v>84.313674669908707</c:v>
                </c:pt>
                <c:pt idx="36394">
                  <c:v>84.315991425182304</c:v>
                </c:pt>
                <c:pt idx="36395">
                  <c:v>84.318308180455801</c:v>
                </c:pt>
                <c:pt idx="36396">
                  <c:v>84.320624935729398</c:v>
                </c:pt>
                <c:pt idx="36397">
                  <c:v>84.322941691002896</c:v>
                </c:pt>
                <c:pt idx="36398">
                  <c:v>84.325258446276393</c:v>
                </c:pt>
                <c:pt idx="36399">
                  <c:v>84.327575201550005</c:v>
                </c:pt>
                <c:pt idx="36400">
                  <c:v>84.329891956823502</c:v>
                </c:pt>
                <c:pt idx="36401">
                  <c:v>84.332208712097099</c:v>
                </c:pt>
                <c:pt idx="36402">
                  <c:v>84.334525467370597</c:v>
                </c:pt>
                <c:pt idx="36403">
                  <c:v>84.336842222644094</c:v>
                </c:pt>
                <c:pt idx="36404">
                  <c:v>84.339158977917705</c:v>
                </c:pt>
                <c:pt idx="36405">
                  <c:v>84.341475733191203</c:v>
                </c:pt>
                <c:pt idx="36406">
                  <c:v>84.3437924884648</c:v>
                </c:pt>
                <c:pt idx="36407">
                  <c:v>84.346109243738297</c:v>
                </c:pt>
                <c:pt idx="36408">
                  <c:v>84.348425999011795</c:v>
                </c:pt>
                <c:pt idx="36409">
                  <c:v>84.350742754285406</c:v>
                </c:pt>
                <c:pt idx="36410">
                  <c:v>84.353059509558904</c:v>
                </c:pt>
                <c:pt idx="36411">
                  <c:v>84.355376264832501</c:v>
                </c:pt>
                <c:pt idx="36412">
                  <c:v>84.357693020105998</c:v>
                </c:pt>
                <c:pt idx="36413">
                  <c:v>84.360009775379496</c:v>
                </c:pt>
                <c:pt idx="36414">
                  <c:v>84.362326530653107</c:v>
                </c:pt>
                <c:pt idx="36415">
                  <c:v>84.364643285926604</c:v>
                </c:pt>
                <c:pt idx="36416">
                  <c:v>84.366960041200201</c:v>
                </c:pt>
                <c:pt idx="36417">
                  <c:v>84.369276796473699</c:v>
                </c:pt>
                <c:pt idx="36418">
                  <c:v>84.371593551747196</c:v>
                </c:pt>
                <c:pt idx="36419">
                  <c:v>84.373910307020793</c:v>
                </c:pt>
                <c:pt idx="36420">
                  <c:v>84.376227062294305</c:v>
                </c:pt>
                <c:pt idx="36421">
                  <c:v>84.378543817567902</c:v>
                </c:pt>
                <c:pt idx="36422">
                  <c:v>84.380860572841399</c:v>
                </c:pt>
                <c:pt idx="36423">
                  <c:v>84.383177328114897</c:v>
                </c:pt>
                <c:pt idx="36424">
                  <c:v>84.385494083388494</c:v>
                </c:pt>
                <c:pt idx="36425">
                  <c:v>84.387810838662006</c:v>
                </c:pt>
                <c:pt idx="36426">
                  <c:v>84.390127593935603</c:v>
                </c:pt>
                <c:pt idx="36427">
                  <c:v>84.3924443492091</c:v>
                </c:pt>
                <c:pt idx="36428">
                  <c:v>84.394761104482598</c:v>
                </c:pt>
                <c:pt idx="36429">
                  <c:v>84.397077859756195</c:v>
                </c:pt>
                <c:pt idx="36430">
                  <c:v>84.399394615029706</c:v>
                </c:pt>
                <c:pt idx="36431">
                  <c:v>84.401711370303303</c:v>
                </c:pt>
                <c:pt idx="36432">
                  <c:v>84.404028125576801</c:v>
                </c:pt>
                <c:pt idx="36433">
                  <c:v>84.406344880850298</c:v>
                </c:pt>
                <c:pt idx="36434">
                  <c:v>84.408661636123895</c:v>
                </c:pt>
                <c:pt idx="36435">
                  <c:v>84.410978391397407</c:v>
                </c:pt>
                <c:pt idx="36436">
                  <c:v>84.413295146671004</c:v>
                </c:pt>
                <c:pt idx="36437">
                  <c:v>84.415611901944501</c:v>
                </c:pt>
                <c:pt idx="36438">
                  <c:v>84.417928657217999</c:v>
                </c:pt>
                <c:pt idx="36439">
                  <c:v>84.420245412491596</c:v>
                </c:pt>
                <c:pt idx="36440">
                  <c:v>84.422562167765093</c:v>
                </c:pt>
                <c:pt idx="36441">
                  <c:v>84.424878923038705</c:v>
                </c:pt>
                <c:pt idx="36442">
                  <c:v>84.427195678312202</c:v>
                </c:pt>
                <c:pt idx="36443">
                  <c:v>84.4295124335857</c:v>
                </c:pt>
                <c:pt idx="36444">
                  <c:v>84.431829188859297</c:v>
                </c:pt>
                <c:pt idx="36445">
                  <c:v>84.434145944132794</c:v>
                </c:pt>
                <c:pt idx="36446">
                  <c:v>84.436462699406405</c:v>
                </c:pt>
                <c:pt idx="36447">
                  <c:v>84.438779454679903</c:v>
                </c:pt>
                <c:pt idx="36448">
                  <c:v>84.4410962099534</c:v>
                </c:pt>
                <c:pt idx="36449">
                  <c:v>84.443412965226997</c:v>
                </c:pt>
                <c:pt idx="36450">
                  <c:v>84.445729720500495</c:v>
                </c:pt>
                <c:pt idx="36451">
                  <c:v>84.448046475774106</c:v>
                </c:pt>
                <c:pt idx="36452">
                  <c:v>84.450363231047604</c:v>
                </c:pt>
                <c:pt idx="36453">
                  <c:v>84.452679986321101</c:v>
                </c:pt>
                <c:pt idx="36454">
                  <c:v>84.454996741594698</c:v>
                </c:pt>
                <c:pt idx="36455">
                  <c:v>84.457313496868196</c:v>
                </c:pt>
                <c:pt idx="36456">
                  <c:v>84.459630252141807</c:v>
                </c:pt>
                <c:pt idx="36457">
                  <c:v>84.461947007415304</c:v>
                </c:pt>
                <c:pt idx="36458">
                  <c:v>84.464263762688802</c:v>
                </c:pt>
                <c:pt idx="36459">
                  <c:v>84.466580517962399</c:v>
                </c:pt>
                <c:pt idx="36460">
                  <c:v>84.468897273235896</c:v>
                </c:pt>
                <c:pt idx="36461">
                  <c:v>84.471214028509493</c:v>
                </c:pt>
                <c:pt idx="36462">
                  <c:v>84.473530783783005</c:v>
                </c:pt>
                <c:pt idx="36463">
                  <c:v>84.475847539056602</c:v>
                </c:pt>
                <c:pt idx="36464">
                  <c:v>84.478164294330099</c:v>
                </c:pt>
                <c:pt idx="36465">
                  <c:v>84.480481049603597</c:v>
                </c:pt>
                <c:pt idx="36466">
                  <c:v>84.482797804877194</c:v>
                </c:pt>
                <c:pt idx="36467">
                  <c:v>84.485114560150706</c:v>
                </c:pt>
                <c:pt idx="36468">
                  <c:v>84.487431315424303</c:v>
                </c:pt>
                <c:pt idx="36469">
                  <c:v>84.4897480706978</c:v>
                </c:pt>
                <c:pt idx="36470">
                  <c:v>84.492064825971298</c:v>
                </c:pt>
                <c:pt idx="36471">
                  <c:v>84.494381581244895</c:v>
                </c:pt>
                <c:pt idx="36472">
                  <c:v>84.496698336518406</c:v>
                </c:pt>
                <c:pt idx="36473">
                  <c:v>84.499015091792003</c:v>
                </c:pt>
                <c:pt idx="36474">
                  <c:v>84.501331847065501</c:v>
                </c:pt>
                <c:pt idx="36475">
                  <c:v>84.503648602338998</c:v>
                </c:pt>
                <c:pt idx="36476">
                  <c:v>84.505965357612595</c:v>
                </c:pt>
                <c:pt idx="36477">
                  <c:v>84.508282112886107</c:v>
                </c:pt>
                <c:pt idx="36478">
                  <c:v>84.510598868159704</c:v>
                </c:pt>
                <c:pt idx="36479">
                  <c:v>84.512915623433202</c:v>
                </c:pt>
                <c:pt idx="36480">
                  <c:v>84.515232378706699</c:v>
                </c:pt>
                <c:pt idx="36481">
                  <c:v>84.517549133980296</c:v>
                </c:pt>
                <c:pt idx="36482">
                  <c:v>84.519865889253794</c:v>
                </c:pt>
                <c:pt idx="36483">
                  <c:v>84.522182644527405</c:v>
                </c:pt>
                <c:pt idx="36484">
                  <c:v>84.524499399800902</c:v>
                </c:pt>
                <c:pt idx="36485">
                  <c:v>84.5268161550744</c:v>
                </c:pt>
                <c:pt idx="36486">
                  <c:v>84.529132910347997</c:v>
                </c:pt>
                <c:pt idx="36487">
                  <c:v>84.531449665621494</c:v>
                </c:pt>
                <c:pt idx="36488">
                  <c:v>84.533766420895105</c:v>
                </c:pt>
                <c:pt idx="36489">
                  <c:v>84.536083176168603</c:v>
                </c:pt>
                <c:pt idx="36490">
                  <c:v>84.5383999314421</c:v>
                </c:pt>
                <c:pt idx="36491">
                  <c:v>84.540716686715697</c:v>
                </c:pt>
                <c:pt idx="36492">
                  <c:v>84.543033441989195</c:v>
                </c:pt>
                <c:pt idx="36493">
                  <c:v>84.545350197262806</c:v>
                </c:pt>
                <c:pt idx="36494">
                  <c:v>84.547666952536304</c:v>
                </c:pt>
                <c:pt idx="36495">
                  <c:v>84.549983707809801</c:v>
                </c:pt>
                <c:pt idx="36496">
                  <c:v>84.552300463083398</c:v>
                </c:pt>
                <c:pt idx="36497">
                  <c:v>84.554617218356896</c:v>
                </c:pt>
                <c:pt idx="36498">
                  <c:v>84.556933973630507</c:v>
                </c:pt>
                <c:pt idx="36499">
                  <c:v>84.559250728904004</c:v>
                </c:pt>
                <c:pt idx="36500">
                  <c:v>84.561567484177502</c:v>
                </c:pt>
                <c:pt idx="36501">
                  <c:v>84.563884239451099</c:v>
                </c:pt>
                <c:pt idx="36502">
                  <c:v>84.566200994724596</c:v>
                </c:pt>
                <c:pt idx="36503">
                  <c:v>84.568517749998193</c:v>
                </c:pt>
                <c:pt idx="36504">
                  <c:v>84.570834505271705</c:v>
                </c:pt>
                <c:pt idx="36505">
                  <c:v>84.573151260545202</c:v>
                </c:pt>
                <c:pt idx="36506">
                  <c:v>84.575468015818799</c:v>
                </c:pt>
                <c:pt idx="36507">
                  <c:v>84.577784771092297</c:v>
                </c:pt>
                <c:pt idx="36508">
                  <c:v>84.580101526365894</c:v>
                </c:pt>
                <c:pt idx="36509">
                  <c:v>84.582418281639406</c:v>
                </c:pt>
                <c:pt idx="36510">
                  <c:v>84.584735036912903</c:v>
                </c:pt>
                <c:pt idx="36511">
                  <c:v>84.5870517921865</c:v>
                </c:pt>
                <c:pt idx="36512">
                  <c:v>84.589368547459998</c:v>
                </c:pt>
                <c:pt idx="36513">
                  <c:v>84.591685302733595</c:v>
                </c:pt>
                <c:pt idx="36514">
                  <c:v>84.594002058007106</c:v>
                </c:pt>
                <c:pt idx="36515">
                  <c:v>84.596318813280604</c:v>
                </c:pt>
                <c:pt idx="36516">
                  <c:v>84.598635568554201</c:v>
                </c:pt>
                <c:pt idx="36517">
                  <c:v>84.600952323827698</c:v>
                </c:pt>
                <c:pt idx="36518">
                  <c:v>84.603269079101295</c:v>
                </c:pt>
                <c:pt idx="36519">
                  <c:v>84.605585834374807</c:v>
                </c:pt>
                <c:pt idx="36520">
                  <c:v>84.607902589648305</c:v>
                </c:pt>
                <c:pt idx="36521">
                  <c:v>84.610219344921902</c:v>
                </c:pt>
                <c:pt idx="36522">
                  <c:v>84.612536100195399</c:v>
                </c:pt>
                <c:pt idx="36523">
                  <c:v>84.614852855468996</c:v>
                </c:pt>
                <c:pt idx="36524">
                  <c:v>84.617169610742494</c:v>
                </c:pt>
                <c:pt idx="36525">
                  <c:v>84.619486366016005</c:v>
                </c:pt>
                <c:pt idx="36526">
                  <c:v>84.621803121289602</c:v>
                </c:pt>
                <c:pt idx="36527">
                  <c:v>84.6241198765631</c:v>
                </c:pt>
                <c:pt idx="36528">
                  <c:v>84.626436631836697</c:v>
                </c:pt>
                <c:pt idx="36529">
                  <c:v>84.628753387110194</c:v>
                </c:pt>
                <c:pt idx="36530">
                  <c:v>84.631070142383706</c:v>
                </c:pt>
                <c:pt idx="36531">
                  <c:v>84.633386897657303</c:v>
                </c:pt>
                <c:pt idx="36532">
                  <c:v>84.6357036529308</c:v>
                </c:pt>
                <c:pt idx="36533">
                  <c:v>84.638020408204397</c:v>
                </c:pt>
                <c:pt idx="36534">
                  <c:v>84.640337163477895</c:v>
                </c:pt>
                <c:pt idx="36535">
                  <c:v>84.642653918751407</c:v>
                </c:pt>
                <c:pt idx="36536">
                  <c:v>84.644970674025004</c:v>
                </c:pt>
                <c:pt idx="36537">
                  <c:v>84.647287429298501</c:v>
                </c:pt>
                <c:pt idx="36538">
                  <c:v>84.649604184572098</c:v>
                </c:pt>
                <c:pt idx="36539">
                  <c:v>84.651920939845596</c:v>
                </c:pt>
                <c:pt idx="36540">
                  <c:v>84.654237695119093</c:v>
                </c:pt>
                <c:pt idx="36541">
                  <c:v>84.656554450392704</c:v>
                </c:pt>
                <c:pt idx="36542">
                  <c:v>84.658871205666202</c:v>
                </c:pt>
                <c:pt idx="36543">
                  <c:v>84.661187960939799</c:v>
                </c:pt>
                <c:pt idx="36544">
                  <c:v>84.663504716213296</c:v>
                </c:pt>
                <c:pt idx="36545">
                  <c:v>84.665821471486794</c:v>
                </c:pt>
                <c:pt idx="36546">
                  <c:v>84.668138226760405</c:v>
                </c:pt>
                <c:pt idx="36547">
                  <c:v>84.670454982033903</c:v>
                </c:pt>
                <c:pt idx="36548">
                  <c:v>84.6727717373075</c:v>
                </c:pt>
                <c:pt idx="36549">
                  <c:v>84.675088492580997</c:v>
                </c:pt>
                <c:pt idx="36550">
                  <c:v>84.677405247854495</c:v>
                </c:pt>
                <c:pt idx="36551">
                  <c:v>84.679722003128106</c:v>
                </c:pt>
                <c:pt idx="36552">
                  <c:v>84.682038758401603</c:v>
                </c:pt>
                <c:pt idx="36553">
                  <c:v>84.6843555136752</c:v>
                </c:pt>
                <c:pt idx="36554">
                  <c:v>84.686672268948698</c:v>
                </c:pt>
                <c:pt idx="36555">
                  <c:v>84.688989024222195</c:v>
                </c:pt>
                <c:pt idx="36556">
                  <c:v>84.691305779495806</c:v>
                </c:pt>
                <c:pt idx="36557">
                  <c:v>84.693622534769304</c:v>
                </c:pt>
                <c:pt idx="36558">
                  <c:v>84.695939290042901</c:v>
                </c:pt>
                <c:pt idx="36559">
                  <c:v>84.698256045316398</c:v>
                </c:pt>
                <c:pt idx="36560">
                  <c:v>84.700572800589896</c:v>
                </c:pt>
                <c:pt idx="36561">
                  <c:v>84.702889555863507</c:v>
                </c:pt>
                <c:pt idx="36562">
                  <c:v>84.705206311137005</c:v>
                </c:pt>
                <c:pt idx="36563">
                  <c:v>84.707523066410602</c:v>
                </c:pt>
                <c:pt idx="36564">
                  <c:v>84.709839821684099</c:v>
                </c:pt>
                <c:pt idx="36565">
                  <c:v>84.712156576957597</c:v>
                </c:pt>
                <c:pt idx="36566">
                  <c:v>84.714473332231194</c:v>
                </c:pt>
                <c:pt idx="36567">
                  <c:v>84.716790087504705</c:v>
                </c:pt>
                <c:pt idx="36568">
                  <c:v>84.719106842778302</c:v>
                </c:pt>
                <c:pt idx="36569">
                  <c:v>84.7214235980518</c:v>
                </c:pt>
                <c:pt idx="36570">
                  <c:v>84.723740353325297</c:v>
                </c:pt>
                <c:pt idx="36571">
                  <c:v>84.726057108598894</c:v>
                </c:pt>
                <c:pt idx="36572">
                  <c:v>84.728373863872406</c:v>
                </c:pt>
                <c:pt idx="36573">
                  <c:v>84.730690619146003</c:v>
                </c:pt>
                <c:pt idx="36574">
                  <c:v>84.7330073744195</c:v>
                </c:pt>
                <c:pt idx="36575">
                  <c:v>84.735324129692998</c:v>
                </c:pt>
                <c:pt idx="36576">
                  <c:v>84.737640884966595</c:v>
                </c:pt>
                <c:pt idx="36577">
                  <c:v>84.739957640240107</c:v>
                </c:pt>
                <c:pt idx="36578">
                  <c:v>84.742274395513704</c:v>
                </c:pt>
                <c:pt idx="36579">
                  <c:v>84.744591150787201</c:v>
                </c:pt>
                <c:pt idx="36580">
                  <c:v>84.746907906060699</c:v>
                </c:pt>
                <c:pt idx="36581">
                  <c:v>84.749224661334296</c:v>
                </c:pt>
                <c:pt idx="36582">
                  <c:v>84.751541416607793</c:v>
                </c:pt>
                <c:pt idx="36583">
                  <c:v>84.753858171881404</c:v>
                </c:pt>
                <c:pt idx="36584">
                  <c:v>84.756174927154902</c:v>
                </c:pt>
                <c:pt idx="36585">
                  <c:v>84.758491682428399</c:v>
                </c:pt>
                <c:pt idx="36586">
                  <c:v>84.760808437701996</c:v>
                </c:pt>
                <c:pt idx="36587">
                  <c:v>84.763125192975494</c:v>
                </c:pt>
                <c:pt idx="36588">
                  <c:v>84.765441948249105</c:v>
                </c:pt>
                <c:pt idx="36589">
                  <c:v>84.767758703522603</c:v>
                </c:pt>
                <c:pt idx="36590">
                  <c:v>84.7700754587961</c:v>
                </c:pt>
                <c:pt idx="36591">
                  <c:v>84.772392214069697</c:v>
                </c:pt>
                <c:pt idx="36592">
                  <c:v>84.774708969343195</c:v>
                </c:pt>
                <c:pt idx="36593">
                  <c:v>84.777025724616806</c:v>
                </c:pt>
                <c:pt idx="36594">
                  <c:v>84.779342479890303</c:v>
                </c:pt>
                <c:pt idx="36595">
                  <c:v>84.781659235163801</c:v>
                </c:pt>
                <c:pt idx="36596">
                  <c:v>84.783975990437398</c:v>
                </c:pt>
                <c:pt idx="36597">
                  <c:v>84.786292745710895</c:v>
                </c:pt>
                <c:pt idx="36598">
                  <c:v>84.788609500984506</c:v>
                </c:pt>
                <c:pt idx="36599">
                  <c:v>84.790926256258004</c:v>
                </c:pt>
                <c:pt idx="36600">
                  <c:v>84.793243011531501</c:v>
                </c:pt>
                <c:pt idx="36601">
                  <c:v>84.795559766805098</c:v>
                </c:pt>
                <c:pt idx="36602">
                  <c:v>84.797876522078596</c:v>
                </c:pt>
                <c:pt idx="36603">
                  <c:v>84.800193277352193</c:v>
                </c:pt>
                <c:pt idx="36604">
                  <c:v>84.802510032625705</c:v>
                </c:pt>
                <c:pt idx="36605">
                  <c:v>84.804826787899202</c:v>
                </c:pt>
                <c:pt idx="36606">
                  <c:v>84.807143543172799</c:v>
                </c:pt>
                <c:pt idx="36607">
                  <c:v>84.809460298446297</c:v>
                </c:pt>
                <c:pt idx="36608">
                  <c:v>84.811777053719894</c:v>
                </c:pt>
                <c:pt idx="36609">
                  <c:v>84.814093808993405</c:v>
                </c:pt>
                <c:pt idx="36610">
                  <c:v>84.816410564267002</c:v>
                </c:pt>
                <c:pt idx="36611">
                  <c:v>84.8187273195405</c:v>
                </c:pt>
                <c:pt idx="36612">
                  <c:v>84.821044074813997</c:v>
                </c:pt>
                <c:pt idx="36613">
                  <c:v>84.823360830087594</c:v>
                </c:pt>
                <c:pt idx="36614">
                  <c:v>84.825677585361106</c:v>
                </c:pt>
                <c:pt idx="36615">
                  <c:v>84.827994340634703</c:v>
                </c:pt>
                <c:pt idx="36616">
                  <c:v>84.830311095908201</c:v>
                </c:pt>
                <c:pt idx="36617">
                  <c:v>84.832627851181698</c:v>
                </c:pt>
                <c:pt idx="36618">
                  <c:v>84.834944606455295</c:v>
                </c:pt>
                <c:pt idx="36619">
                  <c:v>84.837261361728807</c:v>
                </c:pt>
                <c:pt idx="36620">
                  <c:v>84.839578117002404</c:v>
                </c:pt>
                <c:pt idx="36621">
                  <c:v>84.841894872275901</c:v>
                </c:pt>
                <c:pt idx="36622">
                  <c:v>84.844211627549399</c:v>
                </c:pt>
                <c:pt idx="36623">
                  <c:v>84.846528382822996</c:v>
                </c:pt>
                <c:pt idx="36624">
                  <c:v>84.848845138096493</c:v>
                </c:pt>
                <c:pt idx="36625">
                  <c:v>84.851161893370104</c:v>
                </c:pt>
                <c:pt idx="36626">
                  <c:v>84.853478648643602</c:v>
                </c:pt>
                <c:pt idx="36627">
                  <c:v>84.855795403917099</c:v>
                </c:pt>
                <c:pt idx="36628">
                  <c:v>84.858112159190696</c:v>
                </c:pt>
                <c:pt idx="36629">
                  <c:v>84.860428914464194</c:v>
                </c:pt>
                <c:pt idx="36630">
                  <c:v>84.862745669737805</c:v>
                </c:pt>
                <c:pt idx="36631">
                  <c:v>84.865062425011303</c:v>
                </c:pt>
                <c:pt idx="36632">
                  <c:v>84.8673791802848</c:v>
                </c:pt>
                <c:pt idx="36633">
                  <c:v>84.869695935558397</c:v>
                </c:pt>
                <c:pt idx="36634">
                  <c:v>84.872012690831895</c:v>
                </c:pt>
                <c:pt idx="36635">
                  <c:v>84.874329446105506</c:v>
                </c:pt>
                <c:pt idx="36636">
                  <c:v>84.876646201379003</c:v>
                </c:pt>
                <c:pt idx="36637">
                  <c:v>84.878962956652501</c:v>
                </c:pt>
                <c:pt idx="36638">
                  <c:v>84.881279711926098</c:v>
                </c:pt>
                <c:pt idx="36639">
                  <c:v>84.883596467199595</c:v>
                </c:pt>
                <c:pt idx="36640">
                  <c:v>84.885913222473206</c:v>
                </c:pt>
                <c:pt idx="36641">
                  <c:v>84.888229977746704</c:v>
                </c:pt>
                <c:pt idx="36642">
                  <c:v>84.890546733020201</c:v>
                </c:pt>
                <c:pt idx="36643">
                  <c:v>84.892863488293798</c:v>
                </c:pt>
                <c:pt idx="36644">
                  <c:v>84.895180243567296</c:v>
                </c:pt>
                <c:pt idx="36645">
                  <c:v>84.897496998840893</c:v>
                </c:pt>
                <c:pt idx="36646">
                  <c:v>84.899813754114405</c:v>
                </c:pt>
                <c:pt idx="36647">
                  <c:v>84.902130509387902</c:v>
                </c:pt>
                <c:pt idx="36648">
                  <c:v>84.904447264661499</c:v>
                </c:pt>
                <c:pt idx="36649">
                  <c:v>84.906764019934997</c:v>
                </c:pt>
                <c:pt idx="36650">
                  <c:v>84.909080775208594</c:v>
                </c:pt>
                <c:pt idx="36651">
                  <c:v>84.911397530482105</c:v>
                </c:pt>
                <c:pt idx="36652">
                  <c:v>84.913714285755603</c:v>
                </c:pt>
                <c:pt idx="36653">
                  <c:v>84.9160310410292</c:v>
                </c:pt>
                <c:pt idx="36654">
                  <c:v>84.918347796302697</c:v>
                </c:pt>
                <c:pt idx="36655">
                  <c:v>84.920664551576294</c:v>
                </c:pt>
                <c:pt idx="36656">
                  <c:v>84.922981306849806</c:v>
                </c:pt>
                <c:pt idx="36657">
                  <c:v>84.925298062123304</c:v>
                </c:pt>
                <c:pt idx="36658">
                  <c:v>84.927614817396901</c:v>
                </c:pt>
                <c:pt idx="36659">
                  <c:v>84.929931572670398</c:v>
                </c:pt>
                <c:pt idx="36660">
                  <c:v>84.932248327943995</c:v>
                </c:pt>
                <c:pt idx="36661">
                  <c:v>84.934565083217507</c:v>
                </c:pt>
                <c:pt idx="36662">
                  <c:v>84.936881838491004</c:v>
                </c:pt>
                <c:pt idx="36663">
                  <c:v>84.939198593764601</c:v>
                </c:pt>
                <c:pt idx="36664">
                  <c:v>84.941515349038099</c:v>
                </c:pt>
                <c:pt idx="36665">
                  <c:v>84.943832104311696</c:v>
                </c:pt>
                <c:pt idx="36666">
                  <c:v>84.946148859585193</c:v>
                </c:pt>
                <c:pt idx="36667">
                  <c:v>84.948465614858705</c:v>
                </c:pt>
                <c:pt idx="36668">
                  <c:v>84.950782370132302</c:v>
                </c:pt>
                <c:pt idx="36669">
                  <c:v>84.953099125405799</c:v>
                </c:pt>
                <c:pt idx="36670">
                  <c:v>84.955415880679396</c:v>
                </c:pt>
                <c:pt idx="36671">
                  <c:v>84.957732635952894</c:v>
                </c:pt>
                <c:pt idx="36672">
                  <c:v>84.960049391226406</c:v>
                </c:pt>
                <c:pt idx="36673">
                  <c:v>84.962366146500003</c:v>
                </c:pt>
                <c:pt idx="36674">
                  <c:v>84.9646829017735</c:v>
                </c:pt>
                <c:pt idx="36675">
                  <c:v>84.966999657047097</c:v>
                </c:pt>
                <c:pt idx="36676">
                  <c:v>84.969316412320595</c:v>
                </c:pt>
                <c:pt idx="36677">
                  <c:v>84.971633167594106</c:v>
                </c:pt>
                <c:pt idx="36678">
                  <c:v>84.973949922867703</c:v>
                </c:pt>
                <c:pt idx="36679">
                  <c:v>84.976266678141201</c:v>
                </c:pt>
                <c:pt idx="36680">
                  <c:v>84.978583433414798</c:v>
                </c:pt>
                <c:pt idx="36681">
                  <c:v>84.980900188688295</c:v>
                </c:pt>
                <c:pt idx="36682">
                  <c:v>84.983216943961807</c:v>
                </c:pt>
                <c:pt idx="36683">
                  <c:v>84.985533699235404</c:v>
                </c:pt>
                <c:pt idx="36684">
                  <c:v>84.987850454508902</c:v>
                </c:pt>
                <c:pt idx="36685">
                  <c:v>84.990167209782499</c:v>
                </c:pt>
                <c:pt idx="36686">
                  <c:v>84.992483965055996</c:v>
                </c:pt>
                <c:pt idx="36687">
                  <c:v>84.994800720329494</c:v>
                </c:pt>
                <c:pt idx="36688">
                  <c:v>84.997117475603105</c:v>
                </c:pt>
                <c:pt idx="36689">
                  <c:v>84.999434230876602</c:v>
                </c:pt>
                <c:pt idx="36690">
                  <c:v>85.001750986150199</c:v>
                </c:pt>
                <c:pt idx="36691">
                  <c:v>85.004067741423697</c:v>
                </c:pt>
                <c:pt idx="36692">
                  <c:v>85.006384496697194</c:v>
                </c:pt>
                <c:pt idx="36693">
                  <c:v>85.008701251970805</c:v>
                </c:pt>
                <c:pt idx="36694">
                  <c:v>85.011018007244303</c:v>
                </c:pt>
                <c:pt idx="36695">
                  <c:v>85.0133347625179</c:v>
                </c:pt>
                <c:pt idx="36696">
                  <c:v>85.015651517791397</c:v>
                </c:pt>
                <c:pt idx="36697">
                  <c:v>85.017968273064895</c:v>
                </c:pt>
                <c:pt idx="36698">
                  <c:v>85.020285028338506</c:v>
                </c:pt>
                <c:pt idx="36699">
                  <c:v>85.022601783612004</c:v>
                </c:pt>
                <c:pt idx="36700">
                  <c:v>85.024918538885601</c:v>
                </c:pt>
                <c:pt idx="36701">
                  <c:v>85.027235294159098</c:v>
                </c:pt>
                <c:pt idx="36702">
                  <c:v>85.029552049432596</c:v>
                </c:pt>
                <c:pt idx="36703">
                  <c:v>85.031868804706207</c:v>
                </c:pt>
                <c:pt idx="36704">
                  <c:v>85.034185559979704</c:v>
                </c:pt>
                <c:pt idx="36705">
                  <c:v>85.036502315253301</c:v>
                </c:pt>
                <c:pt idx="36706">
                  <c:v>85.038819070526799</c:v>
                </c:pt>
                <c:pt idx="36707">
                  <c:v>85.041135825800296</c:v>
                </c:pt>
                <c:pt idx="36708">
                  <c:v>85.043452581073893</c:v>
                </c:pt>
                <c:pt idx="36709">
                  <c:v>85.045769336347405</c:v>
                </c:pt>
                <c:pt idx="36710">
                  <c:v>85.048086091621002</c:v>
                </c:pt>
                <c:pt idx="36711">
                  <c:v>85.050402846894499</c:v>
                </c:pt>
                <c:pt idx="36712">
                  <c:v>85.052719602167997</c:v>
                </c:pt>
                <c:pt idx="36713">
                  <c:v>85.055036357441594</c:v>
                </c:pt>
                <c:pt idx="36714">
                  <c:v>85.057353112715106</c:v>
                </c:pt>
                <c:pt idx="36715">
                  <c:v>85.059669867988703</c:v>
                </c:pt>
                <c:pt idx="36716">
                  <c:v>85.0619866232622</c:v>
                </c:pt>
                <c:pt idx="36717">
                  <c:v>85.064303378535698</c:v>
                </c:pt>
                <c:pt idx="36718">
                  <c:v>85.066620133809295</c:v>
                </c:pt>
                <c:pt idx="36719">
                  <c:v>85.068936889082806</c:v>
                </c:pt>
                <c:pt idx="36720">
                  <c:v>85.071253644356403</c:v>
                </c:pt>
                <c:pt idx="36721">
                  <c:v>85.073570399629901</c:v>
                </c:pt>
                <c:pt idx="36722">
                  <c:v>85.075887154903398</c:v>
                </c:pt>
                <c:pt idx="36723">
                  <c:v>85.078203910176995</c:v>
                </c:pt>
                <c:pt idx="36724">
                  <c:v>85.080520665450507</c:v>
                </c:pt>
                <c:pt idx="36725">
                  <c:v>85.082837420724104</c:v>
                </c:pt>
                <c:pt idx="36726">
                  <c:v>85.085154175997602</c:v>
                </c:pt>
                <c:pt idx="36727">
                  <c:v>85.087470931271099</c:v>
                </c:pt>
                <c:pt idx="36728">
                  <c:v>85.089787686544696</c:v>
                </c:pt>
                <c:pt idx="36729">
                  <c:v>85.092104441818194</c:v>
                </c:pt>
                <c:pt idx="36730">
                  <c:v>85.094421197091805</c:v>
                </c:pt>
                <c:pt idx="36731">
                  <c:v>85.096737952365302</c:v>
                </c:pt>
                <c:pt idx="36732">
                  <c:v>85.0990547076388</c:v>
                </c:pt>
                <c:pt idx="36733">
                  <c:v>85.101371462912397</c:v>
                </c:pt>
                <c:pt idx="36734">
                  <c:v>85.103688218185894</c:v>
                </c:pt>
                <c:pt idx="36735">
                  <c:v>85.106004973459505</c:v>
                </c:pt>
                <c:pt idx="36736">
                  <c:v>85.108321728733003</c:v>
                </c:pt>
                <c:pt idx="36737">
                  <c:v>85.1106384840065</c:v>
                </c:pt>
                <c:pt idx="36738">
                  <c:v>85.112955239280097</c:v>
                </c:pt>
                <c:pt idx="36739">
                  <c:v>85.115271994553595</c:v>
                </c:pt>
                <c:pt idx="36740">
                  <c:v>85.117588749827206</c:v>
                </c:pt>
                <c:pt idx="36741">
                  <c:v>85.119905505100704</c:v>
                </c:pt>
                <c:pt idx="36742">
                  <c:v>85.122222260374201</c:v>
                </c:pt>
                <c:pt idx="36743">
                  <c:v>85.124539015647798</c:v>
                </c:pt>
                <c:pt idx="36744">
                  <c:v>85.126855770921296</c:v>
                </c:pt>
                <c:pt idx="36745">
                  <c:v>85.129172526194907</c:v>
                </c:pt>
                <c:pt idx="36746">
                  <c:v>85.131489281468404</c:v>
                </c:pt>
                <c:pt idx="36747">
                  <c:v>85.133806036741902</c:v>
                </c:pt>
                <c:pt idx="36748">
                  <c:v>85.136122792015499</c:v>
                </c:pt>
                <c:pt idx="36749">
                  <c:v>85.138439547288996</c:v>
                </c:pt>
                <c:pt idx="36750">
                  <c:v>85.140756302562593</c:v>
                </c:pt>
                <c:pt idx="36751">
                  <c:v>85.143073057836105</c:v>
                </c:pt>
                <c:pt idx="36752">
                  <c:v>85.145389813109702</c:v>
                </c:pt>
                <c:pt idx="36753">
                  <c:v>85.1477065683832</c:v>
                </c:pt>
                <c:pt idx="36754">
                  <c:v>85.150023323656697</c:v>
                </c:pt>
                <c:pt idx="36755">
                  <c:v>85.152340078930294</c:v>
                </c:pt>
                <c:pt idx="36756">
                  <c:v>85.154656834203806</c:v>
                </c:pt>
                <c:pt idx="36757">
                  <c:v>85.156973589477403</c:v>
                </c:pt>
                <c:pt idx="36758">
                  <c:v>85.1592903447509</c:v>
                </c:pt>
                <c:pt idx="36759">
                  <c:v>85.161607100024398</c:v>
                </c:pt>
                <c:pt idx="36760">
                  <c:v>85.163923855297995</c:v>
                </c:pt>
                <c:pt idx="36761">
                  <c:v>85.166240610571506</c:v>
                </c:pt>
                <c:pt idx="36762">
                  <c:v>85.168557365845103</c:v>
                </c:pt>
                <c:pt idx="36763">
                  <c:v>85.170874121118601</c:v>
                </c:pt>
                <c:pt idx="36764">
                  <c:v>85.173190876392098</c:v>
                </c:pt>
                <c:pt idx="36765">
                  <c:v>85.175507631665695</c:v>
                </c:pt>
                <c:pt idx="36766">
                  <c:v>85.177824386939193</c:v>
                </c:pt>
                <c:pt idx="36767">
                  <c:v>85.180141142212804</c:v>
                </c:pt>
                <c:pt idx="36768">
                  <c:v>85.182457897486302</c:v>
                </c:pt>
                <c:pt idx="36769">
                  <c:v>85.184774652759799</c:v>
                </c:pt>
                <c:pt idx="36770">
                  <c:v>85.187091408033396</c:v>
                </c:pt>
                <c:pt idx="36771">
                  <c:v>85.189408163306894</c:v>
                </c:pt>
                <c:pt idx="36772">
                  <c:v>85.191724918580505</c:v>
                </c:pt>
                <c:pt idx="36773">
                  <c:v>85.194041673854002</c:v>
                </c:pt>
                <c:pt idx="36774">
                  <c:v>85.1963584291275</c:v>
                </c:pt>
                <c:pt idx="36775">
                  <c:v>85.198675184401097</c:v>
                </c:pt>
                <c:pt idx="36776">
                  <c:v>85.200991939674594</c:v>
                </c:pt>
                <c:pt idx="36777">
                  <c:v>85.203308694948205</c:v>
                </c:pt>
                <c:pt idx="36778">
                  <c:v>85.205625450221703</c:v>
                </c:pt>
                <c:pt idx="36779">
                  <c:v>85.2079422054952</c:v>
                </c:pt>
                <c:pt idx="36780">
                  <c:v>85.210258960768797</c:v>
                </c:pt>
                <c:pt idx="36781">
                  <c:v>85.212575716042295</c:v>
                </c:pt>
                <c:pt idx="36782">
                  <c:v>85.214892471315906</c:v>
                </c:pt>
                <c:pt idx="36783">
                  <c:v>85.217209226589404</c:v>
                </c:pt>
                <c:pt idx="36784">
                  <c:v>85.219525981862901</c:v>
                </c:pt>
                <c:pt idx="36785">
                  <c:v>85.221842737136498</c:v>
                </c:pt>
                <c:pt idx="36786">
                  <c:v>85.224159492409996</c:v>
                </c:pt>
                <c:pt idx="36787">
                  <c:v>85.226476247683607</c:v>
                </c:pt>
                <c:pt idx="36788">
                  <c:v>85.228793002957104</c:v>
                </c:pt>
                <c:pt idx="36789">
                  <c:v>85.231109758230602</c:v>
                </c:pt>
                <c:pt idx="36790">
                  <c:v>85.233426513504199</c:v>
                </c:pt>
                <c:pt idx="36791">
                  <c:v>85.235743268777696</c:v>
                </c:pt>
                <c:pt idx="36792">
                  <c:v>85.238060024051293</c:v>
                </c:pt>
                <c:pt idx="36793">
                  <c:v>85.240376779324805</c:v>
                </c:pt>
                <c:pt idx="36794">
                  <c:v>85.242693534598303</c:v>
                </c:pt>
                <c:pt idx="36795">
                  <c:v>85.2450102898719</c:v>
                </c:pt>
                <c:pt idx="36796">
                  <c:v>85.247327045145397</c:v>
                </c:pt>
                <c:pt idx="36797">
                  <c:v>85.249643800418994</c:v>
                </c:pt>
                <c:pt idx="36798">
                  <c:v>85.251960555692506</c:v>
                </c:pt>
                <c:pt idx="36799">
                  <c:v>85.254277310966003</c:v>
                </c:pt>
                <c:pt idx="36800">
                  <c:v>85.2565940662396</c:v>
                </c:pt>
                <c:pt idx="36801">
                  <c:v>85.258910821513098</c:v>
                </c:pt>
                <c:pt idx="36802">
                  <c:v>85.261227576786695</c:v>
                </c:pt>
                <c:pt idx="36803">
                  <c:v>85.263544332060206</c:v>
                </c:pt>
                <c:pt idx="36804">
                  <c:v>85.265861087333704</c:v>
                </c:pt>
                <c:pt idx="36805">
                  <c:v>85.268177842607301</c:v>
                </c:pt>
                <c:pt idx="36806">
                  <c:v>85.270494597880798</c:v>
                </c:pt>
                <c:pt idx="36807">
                  <c:v>85.272811353154395</c:v>
                </c:pt>
                <c:pt idx="36808">
                  <c:v>85.275128108427893</c:v>
                </c:pt>
                <c:pt idx="36809">
                  <c:v>85.277444863701405</c:v>
                </c:pt>
                <c:pt idx="36810">
                  <c:v>85.279761618975002</c:v>
                </c:pt>
                <c:pt idx="36811">
                  <c:v>85.282078374248499</c:v>
                </c:pt>
                <c:pt idx="36812">
                  <c:v>85.284395129522096</c:v>
                </c:pt>
                <c:pt idx="36813">
                  <c:v>85.286711884795594</c:v>
                </c:pt>
                <c:pt idx="36814">
                  <c:v>85.289028640069105</c:v>
                </c:pt>
                <c:pt idx="36815">
                  <c:v>85.291345395342702</c:v>
                </c:pt>
                <c:pt idx="36816">
                  <c:v>85.2936621506162</c:v>
                </c:pt>
                <c:pt idx="36817">
                  <c:v>85.295978905889797</c:v>
                </c:pt>
                <c:pt idx="36818">
                  <c:v>85.298295661163294</c:v>
                </c:pt>
                <c:pt idx="36819">
                  <c:v>85.300612416436806</c:v>
                </c:pt>
                <c:pt idx="36820">
                  <c:v>85.302929171710403</c:v>
                </c:pt>
                <c:pt idx="36821">
                  <c:v>85.305245926983901</c:v>
                </c:pt>
                <c:pt idx="36822">
                  <c:v>85.307562682257497</c:v>
                </c:pt>
                <c:pt idx="36823">
                  <c:v>85.309879437530995</c:v>
                </c:pt>
                <c:pt idx="36824">
                  <c:v>85.312196192804507</c:v>
                </c:pt>
                <c:pt idx="36825">
                  <c:v>85.314512948078104</c:v>
                </c:pt>
                <c:pt idx="36826">
                  <c:v>85.316829703351601</c:v>
                </c:pt>
                <c:pt idx="36827">
                  <c:v>85.319146458625198</c:v>
                </c:pt>
                <c:pt idx="36828">
                  <c:v>85.321463213898696</c:v>
                </c:pt>
                <c:pt idx="36829">
                  <c:v>85.323779969172193</c:v>
                </c:pt>
                <c:pt idx="36830">
                  <c:v>85.326096724445804</c:v>
                </c:pt>
                <c:pt idx="36831">
                  <c:v>85.328413479719302</c:v>
                </c:pt>
                <c:pt idx="36832">
                  <c:v>85.330730234992899</c:v>
                </c:pt>
                <c:pt idx="36833">
                  <c:v>85.333046990266396</c:v>
                </c:pt>
                <c:pt idx="36834">
                  <c:v>85.335363745539894</c:v>
                </c:pt>
                <c:pt idx="36835">
                  <c:v>85.337680500813505</c:v>
                </c:pt>
                <c:pt idx="36836">
                  <c:v>85.339997256087003</c:v>
                </c:pt>
                <c:pt idx="36837">
                  <c:v>85.3423140113606</c:v>
                </c:pt>
                <c:pt idx="36838">
                  <c:v>85.344630766634097</c:v>
                </c:pt>
                <c:pt idx="36839">
                  <c:v>85.346947521907595</c:v>
                </c:pt>
                <c:pt idx="36840">
                  <c:v>85.349264277181206</c:v>
                </c:pt>
                <c:pt idx="36841">
                  <c:v>85.351581032454703</c:v>
                </c:pt>
                <c:pt idx="36842">
                  <c:v>85.3538977877283</c:v>
                </c:pt>
                <c:pt idx="36843">
                  <c:v>85.356214543001798</c:v>
                </c:pt>
                <c:pt idx="36844">
                  <c:v>85.358531298275295</c:v>
                </c:pt>
                <c:pt idx="36845">
                  <c:v>85.360848053548906</c:v>
                </c:pt>
                <c:pt idx="36846">
                  <c:v>85.363164808822404</c:v>
                </c:pt>
                <c:pt idx="36847">
                  <c:v>85.365481564096001</c:v>
                </c:pt>
                <c:pt idx="36848">
                  <c:v>85.367798319369498</c:v>
                </c:pt>
                <c:pt idx="36849">
                  <c:v>85.370115074642996</c:v>
                </c:pt>
                <c:pt idx="36850">
                  <c:v>85.372431829916593</c:v>
                </c:pt>
                <c:pt idx="36851">
                  <c:v>85.374748585190105</c:v>
                </c:pt>
                <c:pt idx="36852">
                  <c:v>85.377065340463702</c:v>
                </c:pt>
                <c:pt idx="36853">
                  <c:v>85.379382095737199</c:v>
                </c:pt>
                <c:pt idx="36854">
                  <c:v>85.381698851010697</c:v>
                </c:pt>
                <c:pt idx="36855">
                  <c:v>85.384015606284294</c:v>
                </c:pt>
                <c:pt idx="36856">
                  <c:v>85.386332361557805</c:v>
                </c:pt>
                <c:pt idx="36857">
                  <c:v>85.388649116831402</c:v>
                </c:pt>
                <c:pt idx="36858">
                  <c:v>85.3909658721049</c:v>
                </c:pt>
                <c:pt idx="36859">
                  <c:v>85.393282627378397</c:v>
                </c:pt>
                <c:pt idx="36860">
                  <c:v>85.395599382651994</c:v>
                </c:pt>
                <c:pt idx="36861">
                  <c:v>85.397916137925506</c:v>
                </c:pt>
                <c:pt idx="36862">
                  <c:v>85.400232893199103</c:v>
                </c:pt>
                <c:pt idx="36863">
                  <c:v>85.402549648472601</c:v>
                </c:pt>
                <c:pt idx="36864">
                  <c:v>85.404866403746098</c:v>
                </c:pt>
                <c:pt idx="36865">
                  <c:v>85.407183159019695</c:v>
                </c:pt>
                <c:pt idx="36866">
                  <c:v>85.409499914293207</c:v>
                </c:pt>
                <c:pt idx="36867">
                  <c:v>85.411816669566804</c:v>
                </c:pt>
                <c:pt idx="36868">
                  <c:v>85.414133424840301</c:v>
                </c:pt>
                <c:pt idx="36869">
                  <c:v>85.416450180113799</c:v>
                </c:pt>
                <c:pt idx="36870">
                  <c:v>85.418766935387396</c:v>
                </c:pt>
                <c:pt idx="36871">
                  <c:v>85.421083690660893</c:v>
                </c:pt>
                <c:pt idx="36872">
                  <c:v>85.423400445934504</c:v>
                </c:pt>
                <c:pt idx="36873">
                  <c:v>85.425717201208002</c:v>
                </c:pt>
                <c:pt idx="36874">
                  <c:v>85.428033956481499</c:v>
                </c:pt>
                <c:pt idx="36875">
                  <c:v>85.430350711755096</c:v>
                </c:pt>
                <c:pt idx="36876">
                  <c:v>85.432667467028594</c:v>
                </c:pt>
                <c:pt idx="36877">
                  <c:v>85.434984222302205</c:v>
                </c:pt>
                <c:pt idx="36878">
                  <c:v>85.437300977575703</c:v>
                </c:pt>
                <c:pt idx="36879">
                  <c:v>85.4396177328492</c:v>
                </c:pt>
                <c:pt idx="36880">
                  <c:v>85.441934488122797</c:v>
                </c:pt>
                <c:pt idx="36881">
                  <c:v>85.444251243396295</c:v>
                </c:pt>
                <c:pt idx="36882">
                  <c:v>85.446567998669906</c:v>
                </c:pt>
                <c:pt idx="36883">
                  <c:v>85.448884753943403</c:v>
                </c:pt>
                <c:pt idx="36884">
                  <c:v>85.451201509216901</c:v>
                </c:pt>
                <c:pt idx="36885">
                  <c:v>85.453518264490498</c:v>
                </c:pt>
                <c:pt idx="36886">
                  <c:v>85.455835019763995</c:v>
                </c:pt>
                <c:pt idx="36887">
                  <c:v>85.458151775037607</c:v>
                </c:pt>
                <c:pt idx="36888">
                  <c:v>85.460468530311104</c:v>
                </c:pt>
                <c:pt idx="36889">
                  <c:v>85.462785285584602</c:v>
                </c:pt>
                <c:pt idx="36890">
                  <c:v>85.465102040858199</c:v>
                </c:pt>
                <c:pt idx="36891">
                  <c:v>85.467418796131696</c:v>
                </c:pt>
                <c:pt idx="36892">
                  <c:v>85.469735551405293</c:v>
                </c:pt>
                <c:pt idx="36893">
                  <c:v>85.472052306678805</c:v>
                </c:pt>
                <c:pt idx="36894">
                  <c:v>85.474369061952302</c:v>
                </c:pt>
                <c:pt idx="36895">
                  <c:v>85.476685817225899</c:v>
                </c:pt>
                <c:pt idx="36896">
                  <c:v>85.479002572499397</c:v>
                </c:pt>
                <c:pt idx="36897">
                  <c:v>85.481319327772994</c:v>
                </c:pt>
                <c:pt idx="36898">
                  <c:v>85.483636083046505</c:v>
                </c:pt>
                <c:pt idx="36899">
                  <c:v>85.485952838320102</c:v>
                </c:pt>
                <c:pt idx="36900">
                  <c:v>85.4882695935936</c:v>
                </c:pt>
                <c:pt idx="36901">
                  <c:v>85.490586348867097</c:v>
                </c:pt>
                <c:pt idx="36902">
                  <c:v>85.492903104140694</c:v>
                </c:pt>
                <c:pt idx="36903">
                  <c:v>85.495219859414206</c:v>
                </c:pt>
                <c:pt idx="36904">
                  <c:v>85.497536614687803</c:v>
                </c:pt>
                <c:pt idx="36905">
                  <c:v>85.499853369961301</c:v>
                </c:pt>
                <c:pt idx="36906">
                  <c:v>85.502170125234798</c:v>
                </c:pt>
                <c:pt idx="36907">
                  <c:v>85.504486880508395</c:v>
                </c:pt>
                <c:pt idx="36908">
                  <c:v>85.506803635781907</c:v>
                </c:pt>
                <c:pt idx="36909">
                  <c:v>85.509120391055504</c:v>
                </c:pt>
                <c:pt idx="36910">
                  <c:v>85.511437146329001</c:v>
                </c:pt>
                <c:pt idx="36911">
                  <c:v>85.513753901602499</c:v>
                </c:pt>
                <c:pt idx="36912">
                  <c:v>85.516070656876096</c:v>
                </c:pt>
                <c:pt idx="36913">
                  <c:v>85.518387412149593</c:v>
                </c:pt>
                <c:pt idx="36914">
                  <c:v>85.520704167423204</c:v>
                </c:pt>
                <c:pt idx="36915">
                  <c:v>85.523020922696702</c:v>
                </c:pt>
                <c:pt idx="36916">
                  <c:v>85.525337677970199</c:v>
                </c:pt>
                <c:pt idx="36917">
                  <c:v>85.527654433243796</c:v>
                </c:pt>
                <c:pt idx="36918">
                  <c:v>85.529971188517294</c:v>
                </c:pt>
                <c:pt idx="36919">
                  <c:v>85.532287943790905</c:v>
                </c:pt>
                <c:pt idx="36920">
                  <c:v>85.534604699064403</c:v>
                </c:pt>
                <c:pt idx="36921">
                  <c:v>85.5369214543379</c:v>
                </c:pt>
                <c:pt idx="36922">
                  <c:v>85.539238209611497</c:v>
                </c:pt>
                <c:pt idx="36923">
                  <c:v>85.541554964884995</c:v>
                </c:pt>
                <c:pt idx="36924">
                  <c:v>85.543871720158606</c:v>
                </c:pt>
                <c:pt idx="36925">
                  <c:v>85.546188475432103</c:v>
                </c:pt>
                <c:pt idx="36926">
                  <c:v>85.548505230705601</c:v>
                </c:pt>
                <c:pt idx="36927">
                  <c:v>85.550821985979198</c:v>
                </c:pt>
                <c:pt idx="36928">
                  <c:v>85.553138741252695</c:v>
                </c:pt>
                <c:pt idx="36929">
                  <c:v>85.555455496526307</c:v>
                </c:pt>
                <c:pt idx="36930">
                  <c:v>85.557772251799804</c:v>
                </c:pt>
                <c:pt idx="36931">
                  <c:v>85.560089007073302</c:v>
                </c:pt>
                <c:pt idx="36932">
                  <c:v>85.562405762346899</c:v>
                </c:pt>
                <c:pt idx="36933">
                  <c:v>85.564722517620396</c:v>
                </c:pt>
                <c:pt idx="36934">
                  <c:v>85.567039272893993</c:v>
                </c:pt>
                <c:pt idx="36935">
                  <c:v>85.569356028167505</c:v>
                </c:pt>
                <c:pt idx="36936">
                  <c:v>85.571672783441002</c:v>
                </c:pt>
                <c:pt idx="36937">
                  <c:v>85.573989538714599</c:v>
                </c:pt>
                <c:pt idx="36938">
                  <c:v>85.576306293988097</c:v>
                </c:pt>
                <c:pt idx="36939">
                  <c:v>85.578623049261694</c:v>
                </c:pt>
                <c:pt idx="36940">
                  <c:v>85.580939804535205</c:v>
                </c:pt>
                <c:pt idx="36941">
                  <c:v>85.583256559808703</c:v>
                </c:pt>
                <c:pt idx="36942">
                  <c:v>85.5855733150823</c:v>
                </c:pt>
                <c:pt idx="36943">
                  <c:v>85.587890070355797</c:v>
                </c:pt>
                <c:pt idx="36944">
                  <c:v>85.590206825629394</c:v>
                </c:pt>
                <c:pt idx="36945">
                  <c:v>85.592523580902906</c:v>
                </c:pt>
                <c:pt idx="36946">
                  <c:v>85.594840336176404</c:v>
                </c:pt>
                <c:pt idx="36947">
                  <c:v>85.597157091450001</c:v>
                </c:pt>
                <c:pt idx="36948">
                  <c:v>85.599473846723498</c:v>
                </c:pt>
                <c:pt idx="36949">
                  <c:v>85.601790601997095</c:v>
                </c:pt>
                <c:pt idx="36950">
                  <c:v>85.604107357270607</c:v>
                </c:pt>
                <c:pt idx="36951">
                  <c:v>85.606424112544104</c:v>
                </c:pt>
                <c:pt idx="36952">
                  <c:v>85.608740867817701</c:v>
                </c:pt>
                <c:pt idx="36953">
                  <c:v>85.611057623091199</c:v>
                </c:pt>
                <c:pt idx="36954">
                  <c:v>85.613374378364796</c:v>
                </c:pt>
                <c:pt idx="36955">
                  <c:v>85.615691133638293</c:v>
                </c:pt>
                <c:pt idx="36956">
                  <c:v>85.618007888911805</c:v>
                </c:pt>
                <c:pt idx="36957">
                  <c:v>85.620324644185402</c:v>
                </c:pt>
                <c:pt idx="36958">
                  <c:v>85.6226413994589</c:v>
                </c:pt>
                <c:pt idx="36959">
                  <c:v>85.624958154732496</c:v>
                </c:pt>
                <c:pt idx="36960">
                  <c:v>85.627274910005994</c:v>
                </c:pt>
                <c:pt idx="36961">
                  <c:v>85.629591665279506</c:v>
                </c:pt>
                <c:pt idx="36962">
                  <c:v>85.631908420553103</c:v>
                </c:pt>
                <c:pt idx="36963">
                  <c:v>85.6342251758266</c:v>
                </c:pt>
                <c:pt idx="36964">
                  <c:v>85.636541931100197</c:v>
                </c:pt>
                <c:pt idx="36965">
                  <c:v>85.638858686373695</c:v>
                </c:pt>
                <c:pt idx="36966">
                  <c:v>85.641175441647206</c:v>
                </c:pt>
                <c:pt idx="36967">
                  <c:v>85.643492196920803</c:v>
                </c:pt>
                <c:pt idx="36968">
                  <c:v>85.645808952194301</c:v>
                </c:pt>
                <c:pt idx="36969">
                  <c:v>85.648125707467898</c:v>
                </c:pt>
                <c:pt idx="36970">
                  <c:v>85.650442462741395</c:v>
                </c:pt>
                <c:pt idx="36971">
                  <c:v>85.652759218014893</c:v>
                </c:pt>
                <c:pt idx="36972">
                  <c:v>85.655075973288504</c:v>
                </c:pt>
                <c:pt idx="36973">
                  <c:v>85.657392728562002</c:v>
                </c:pt>
                <c:pt idx="36974">
                  <c:v>85.659709483835599</c:v>
                </c:pt>
                <c:pt idx="36975">
                  <c:v>85.662026239109096</c:v>
                </c:pt>
                <c:pt idx="36976">
                  <c:v>85.664342994382594</c:v>
                </c:pt>
                <c:pt idx="36977">
                  <c:v>85.666659749656205</c:v>
                </c:pt>
                <c:pt idx="36978">
                  <c:v>85.668976504929702</c:v>
                </c:pt>
                <c:pt idx="36979">
                  <c:v>85.671293260203299</c:v>
                </c:pt>
                <c:pt idx="36980">
                  <c:v>85.673610015476797</c:v>
                </c:pt>
                <c:pt idx="36981">
                  <c:v>85.675926770750294</c:v>
                </c:pt>
                <c:pt idx="36982">
                  <c:v>85.678243526023905</c:v>
                </c:pt>
                <c:pt idx="36983">
                  <c:v>85.680560281297403</c:v>
                </c:pt>
                <c:pt idx="36984">
                  <c:v>85.682877036571</c:v>
                </c:pt>
                <c:pt idx="36985">
                  <c:v>85.685193791844497</c:v>
                </c:pt>
                <c:pt idx="36986">
                  <c:v>85.687510547117995</c:v>
                </c:pt>
                <c:pt idx="36987">
                  <c:v>85.689827302391606</c:v>
                </c:pt>
                <c:pt idx="36988">
                  <c:v>85.692144057665104</c:v>
                </c:pt>
                <c:pt idx="36989">
                  <c:v>85.694460812938701</c:v>
                </c:pt>
                <c:pt idx="36990">
                  <c:v>85.696777568212198</c:v>
                </c:pt>
                <c:pt idx="36991">
                  <c:v>85.699094323485696</c:v>
                </c:pt>
                <c:pt idx="36992">
                  <c:v>85.701411078759307</c:v>
                </c:pt>
                <c:pt idx="36993">
                  <c:v>85.703727834032804</c:v>
                </c:pt>
                <c:pt idx="36994">
                  <c:v>85.706044589306401</c:v>
                </c:pt>
                <c:pt idx="36995">
                  <c:v>85.708361344579899</c:v>
                </c:pt>
                <c:pt idx="36996">
                  <c:v>85.710678099853396</c:v>
                </c:pt>
                <c:pt idx="36997">
                  <c:v>85.712994855126993</c:v>
                </c:pt>
                <c:pt idx="36998">
                  <c:v>85.715311610400505</c:v>
                </c:pt>
                <c:pt idx="36999">
                  <c:v>85.717628365674102</c:v>
                </c:pt>
                <c:pt idx="37000">
                  <c:v>85.7199451209476</c:v>
                </c:pt>
                <c:pt idx="37001">
                  <c:v>85.722261876221097</c:v>
                </c:pt>
                <c:pt idx="37002">
                  <c:v>85.724578631494694</c:v>
                </c:pt>
                <c:pt idx="37003">
                  <c:v>85.726895386768206</c:v>
                </c:pt>
                <c:pt idx="37004">
                  <c:v>85.729212142041803</c:v>
                </c:pt>
                <c:pt idx="37005">
                  <c:v>85.7315288973153</c:v>
                </c:pt>
                <c:pt idx="37006">
                  <c:v>85.733845652588798</c:v>
                </c:pt>
                <c:pt idx="37007">
                  <c:v>85.736162407862395</c:v>
                </c:pt>
                <c:pt idx="37008">
                  <c:v>85.738479163135906</c:v>
                </c:pt>
                <c:pt idx="37009">
                  <c:v>85.740795918409503</c:v>
                </c:pt>
                <c:pt idx="37010">
                  <c:v>85.743112673683001</c:v>
                </c:pt>
                <c:pt idx="37011">
                  <c:v>85.745429428956498</c:v>
                </c:pt>
                <c:pt idx="37012">
                  <c:v>85.747746184230095</c:v>
                </c:pt>
                <c:pt idx="37013">
                  <c:v>85.750062939503593</c:v>
                </c:pt>
                <c:pt idx="37014">
                  <c:v>85.752379694777204</c:v>
                </c:pt>
                <c:pt idx="37015">
                  <c:v>85.754696450050702</c:v>
                </c:pt>
                <c:pt idx="37016">
                  <c:v>85.757013205324199</c:v>
                </c:pt>
                <c:pt idx="37017">
                  <c:v>85.759329960597796</c:v>
                </c:pt>
                <c:pt idx="37018">
                  <c:v>85.761646715871294</c:v>
                </c:pt>
                <c:pt idx="37019">
                  <c:v>85.763963471144905</c:v>
                </c:pt>
                <c:pt idx="37020">
                  <c:v>85.766280226418402</c:v>
                </c:pt>
                <c:pt idx="37021">
                  <c:v>85.7685969816919</c:v>
                </c:pt>
                <c:pt idx="37022">
                  <c:v>85.770913736965497</c:v>
                </c:pt>
                <c:pt idx="37023">
                  <c:v>85.773230492238994</c:v>
                </c:pt>
                <c:pt idx="37024">
                  <c:v>85.775547247512606</c:v>
                </c:pt>
                <c:pt idx="37025">
                  <c:v>85.777864002786103</c:v>
                </c:pt>
                <c:pt idx="37026">
                  <c:v>85.780180758059601</c:v>
                </c:pt>
                <c:pt idx="37027">
                  <c:v>85.782497513333198</c:v>
                </c:pt>
                <c:pt idx="37028">
                  <c:v>85.784814268606695</c:v>
                </c:pt>
                <c:pt idx="37029">
                  <c:v>85.787131023880306</c:v>
                </c:pt>
                <c:pt idx="37030">
                  <c:v>85.789447779153804</c:v>
                </c:pt>
                <c:pt idx="37031">
                  <c:v>85.791764534427301</c:v>
                </c:pt>
                <c:pt idx="37032">
                  <c:v>85.794081289700898</c:v>
                </c:pt>
                <c:pt idx="37033">
                  <c:v>85.796398044974396</c:v>
                </c:pt>
                <c:pt idx="37034">
                  <c:v>85.798714800248007</c:v>
                </c:pt>
                <c:pt idx="37035">
                  <c:v>85.801031555521504</c:v>
                </c:pt>
                <c:pt idx="37036">
                  <c:v>85.803348310795002</c:v>
                </c:pt>
                <c:pt idx="37037">
                  <c:v>85.805665066068599</c:v>
                </c:pt>
                <c:pt idx="37038">
                  <c:v>85.807981821342096</c:v>
                </c:pt>
                <c:pt idx="37039">
                  <c:v>85.810298576615693</c:v>
                </c:pt>
                <c:pt idx="37040">
                  <c:v>85.812615331889205</c:v>
                </c:pt>
                <c:pt idx="37041">
                  <c:v>85.814932087162802</c:v>
                </c:pt>
                <c:pt idx="37042">
                  <c:v>85.8172488424363</c:v>
                </c:pt>
                <c:pt idx="37043">
                  <c:v>85.819565597709797</c:v>
                </c:pt>
                <c:pt idx="37044">
                  <c:v>85.821882352983394</c:v>
                </c:pt>
                <c:pt idx="37045">
                  <c:v>85.824199108256906</c:v>
                </c:pt>
                <c:pt idx="37046">
                  <c:v>85.826515863530503</c:v>
                </c:pt>
                <c:pt idx="37047">
                  <c:v>85.828832618804</c:v>
                </c:pt>
                <c:pt idx="37048">
                  <c:v>85.831149374077498</c:v>
                </c:pt>
                <c:pt idx="37049">
                  <c:v>85.833466129351095</c:v>
                </c:pt>
                <c:pt idx="37050">
                  <c:v>85.835782884624606</c:v>
                </c:pt>
                <c:pt idx="37051">
                  <c:v>85.838099639898203</c:v>
                </c:pt>
                <c:pt idx="37052">
                  <c:v>85.840416395171701</c:v>
                </c:pt>
                <c:pt idx="37053">
                  <c:v>85.842733150445198</c:v>
                </c:pt>
                <c:pt idx="37054">
                  <c:v>85.845049905718795</c:v>
                </c:pt>
                <c:pt idx="37055">
                  <c:v>85.847366660992293</c:v>
                </c:pt>
                <c:pt idx="37056">
                  <c:v>85.849683416265904</c:v>
                </c:pt>
                <c:pt idx="37057">
                  <c:v>85.852000171539402</c:v>
                </c:pt>
                <c:pt idx="37058">
                  <c:v>85.854316926812899</c:v>
                </c:pt>
                <c:pt idx="37059">
                  <c:v>85.856633682086496</c:v>
                </c:pt>
                <c:pt idx="37060">
                  <c:v>85.858950437359994</c:v>
                </c:pt>
                <c:pt idx="37061">
                  <c:v>85.861267192633605</c:v>
                </c:pt>
                <c:pt idx="37062">
                  <c:v>85.863583947907102</c:v>
                </c:pt>
                <c:pt idx="37063">
                  <c:v>85.8659007031806</c:v>
                </c:pt>
                <c:pt idx="37064">
                  <c:v>85.868217458454197</c:v>
                </c:pt>
                <c:pt idx="37065">
                  <c:v>85.870534213727694</c:v>
                </c:pt>
                <c:pt idx="37066">
                  <c:v>85.872850969001306</c:v>
                </c:pt>
                <c:pt idx="37067">
                  <c:v>85.875167724274803</c:v>
                </c:pt>
                <c:pt idx="37068">
                  <c:v>85.877484479548301</c:v>
                </c:pt>
                <c:pt idx="37069">
                  <c:v>85.879801234821898</c:v>
                </c:pt>
                <c:pt idx="37070">
                  <c:v>85.882117990095395</c:v>
                </c:pt>
                <c:pt idx="37071">
                  <c:v>85.884434745369006</c:v>
                </c:pt>
                <c:pt idx="37072">
                  <c:v>85.886751500642504</c:v>
                </c:pt>
                <c:pt idx="37073">
                  <c:v>85.889068255916001</c:v>
                </c:pt>
                <c:pt idx="37074">
                  <c:v>85.891385011189598</c:v>
                </c:pt>
                <c:pt idx="37075">
                  <c:v>85.893701766463096</c:v>
                </c:pt>
                <c:pt idx="37076">
                  <c:v>85.896018521736707</c:v>
                </c:pt>
                <c:pt idx="37077">
                  <c:v>85.898335277010204</c:v>
                </c:pt>
                <c:pt idx="37078">
                  <c:v>85.900652032283702</c:v>
                </c:pt>
                <c:pt idx="37079">
                  <c:v>85.902968787557299</c:v>
                </c:pt>
                <c:pt idx="37080">
                  <c:v>85.905285542830796</c:v>
                </c:pt>
                <c:pt idx="37081">
                  <c:v>85.907602298104393</c:v>
                </c:pt>
                <c:pt idx="37082">
                  <c:v>85.909919053377905</c:v>
                </c:pt>
                <c:pt idx="37083">
                  <c:v>85.912235808651403</c:v>
                </c:pt>
                <c:pt idx="37084">
                  <c:v>85.914552563925</c:v>
                </c:pt>
                <c:pt idx="37085">
                  <c:v>85.916869319198497</c:v>
                </c:pt>
                <c:pt idx="37086">
                  <c:v>85.919186074472094</c:v>
                </c:pt>
                <c:pt idx="37087">
                  <c:v>85.921502829745606</c:v>
                </c:pt>
                <c:pt idx="37088">
                  <c:v>85.923819585019103</c:v>
                </c:pt>
                <c:pt idx="37089">
                  <c:v>85.9261363402927</c:v>
                </c:pt>
                <c:pt idx="37090">
                  <c:v>85.928453095566198</c:v>
                </c:pt>
                <c:pt idx="37091">
                  <c:v>85.930769850839795</c:v>
                </c:pt>
                <c:pt idx="37092">
                  <c:v>85.933086606113307</c:v>
                </c:pt>
                <c:pt idx="37093">
                  <c:v>85.935403361386804</c:v>
                </c:pt>
                <c:pt idx="37094">
                  <c:v>85.937720116660401</c:v>
                </c:pt>
                <c:pt idx="37095">
                  <c:v>85.940036871933899</c:v>
                </c:pt>
                <c:pt idx="37096">
                  <c:v>85.942353627207495</c:v>
                </c:pt>
                <c:pt idx="37097">
                  <c:v>85.944670382480993</c:v>
                </c:pt>
                <c:pt idx="37098">
                  <c:v>85.946987137754505</c:v>
                </c:pt>
                <c:pt idx="37099">
                  <c:v>85.949303893028102</c:v>
                </c:pt>
                <c:pt idx="37100">
                  <c:v>85.951620648301599</c:v>
                </c:pt>
                <c:pt idx="37101">
                  <c:v>85.953937403575196</c:v>
                </c:pt>
                <c:pt idx="37102">
                  <c:v>85.956254158848694</c:v>
                </c:pt>
                <c:pt idx="37103">
                  <c:v>85.958570914122205</c:v>
                </c:pt>
                <c:pt idx="37104">
                  <c:v>85.960887669395802</c:v>
                </c:pt>
                <c:pt idx="37105">
                  <c:v>85.9632044246693</c:v>
                </c:pt>
                <c:pt idx="37106">
                  <c:v>85.965521179942897</c:v>
                </c:pt>
                <c:pt idx="37107">
                  <c:v>85.967837935216394</c:v>
                </c:pt>
                <c:pt idx="37108">
                  <c:v>85.970154690489906</c:v>
                </c:pt>
                <c:pt idx="37109">
                  <c:v>85.972471445763503</c:v>
                </c:pt>
                <c:pt idx="37110">
                  <c:v>85.974788201037001</c:v>
                </c:pt>
                <c:pt idx="37111">
                  <c:v>85.977104956310598</c:v>
                </c:pt>
                <c:pt idx="37112">
                  <c:v>85.979421711584095</c:v>
                </c:pt>
                <c:pt idx="37113">
                  <c:v>85.981738466857607</c:v>
                </c:pt>
                <c:pt idx="37114">
                  <c:v>85.984055222131204</c:v>
                </c:pt>
                <c:pt idx="37115">
                  <c:v>85.986371977404701</c:v>
                </c:pt>
                <c:pt idx="37116">
                  <c:v>85.988688732678298</c:v>
                </c:pt>
                <c:pt idx="37117">
                  <c:v>85.991005487951796</c:v>
                </c:pt>
                <c:pt idx="37118">
                  <c:v>85.993322243225293</c:v>
                </c:pt>
                <c:pt idx="37119">
                  <c:v>85.995638998498904</c:v>
                </c:pt>
                <c:pt idx="37120">
                  <c:v>85.997955753772402</c:v>
                </c:pt>
                <c:pt idx="37121">
                  <c:v>86.000272509045999</c:v>
                </c:pt>
                <c:pt idx="37122">
                  <c:v>86.002589264319496</c:v>
                </c:pt>
                <c:pt idx="37123">
                  <c:v>86.004906019592994</c:v>
                </c:pt>
                <c:pt idx="37124">
                  <c:v>86.007222774866605</c:v>
                </c:pt>
                <c:pt idx="37125">
                  <c:v>86.009539530140103</c:v>
                </c:pt>
                <c:pt idx="37126">
                  <c:v>86.0118562854137</c:v>
                </c:pt>
                <c:pt idx="37127">
                  <c:v>86.014173040687197</c:v>
                </c:pt>
                <c:pt idx="37128">
                  <c:v>86.016489795960695</c:v>
                </c:pt>
                <c:pt idx="37129">
                  <c:v>86.018806551234306</c:v>
                </c:pt>
                <c:pt idx="37130">
                  <c:v>86.021123306507803</c:v>
                </c:pt>
                <c:pt idx="37131">
                  <c:v>86.0234400617814</c:v>
                </c:pt>
                <c:pt idx="37132">
                  <c:v>86.025756817054898</c:v>
                </c:pt>
                <c:pt idx="37133">
                  <c:v>86.028073572328395</c:v>
                </c:pt>
                <c:pt idx="37134">
                  <c:v>86.030390327602007</c:v>
                </c:pt>
                <c:pt idx="37135">
                  <c:v>86.032707082875504</c:v>
                </c:pt>
                <c:pt idx="37136">
                  <c:v>86.035023838149101</c:v>
                </c:pt>
                <c:pt idx="37137">
                  <c:v>86.037340593422599</c:v>
                </c:pt>
                <c:pt idx="37138">
                  <c:v>86.039657348696096</c:v>
                </c:pt>
                <c:pt idx="37139">
                  <c:v>86.041974103969693</c:v>
                </c:pt>
                <c:pt idx="37140">
                  <c:v>86.044290859243205</c:v>
                </c:pt>
                <c:pt idx="37141">
                  <c:v>86.046607614516802</c:v>
                </c:pt>
                <c:pt idx="37142">
                  <c:v>86.048924369790299</c:v>
                </c:pt>
                <c:pt idx="37143">
                  <c:v>86.051241125063797</c:v>
                </c:pt>
                <c:pt idx="37144">
                  <c:v>86.053557880337394</c:v>
                </c:pt>
                <c:pt idx="37145">
                  <c:v>86.055874635610905</c:v>
                </c:pt>
                <c:pt idx="37146">
                  <c:v>86.058191390884502</c:v>
                </c:pt>
                <c:pt idx="37147">
                  <c:v>86.060508146158</c:v>
                </c:pt>
                <c:pt idx="37148">
                  <c:v>86.062824901431497</c:v>
                </c:pt>
                <c:pt idx="37149">
                  <c:v>86.065141656705094</c:v>
                </c:pt>
                <c:pt idx="37150">
                  <c:v>86.067458411978606</c:v>
                </c:pt>
                <c:pt idx="37151">
                  <c:v>86.069775167252203</c:v>
                </c:pt>
                <c:pt idx="37152">
                  <c:v>86.072091922525701</c:v>
                </c:pt>
                <c:pt idx="37153">
                  <c:v>86.074408677799198</c:v>
                </c:pt>
                <c:pt idx="37154">
                  <c:v>86.076725433072795</c:v>
                </c:pt>
                <c:pt idx="37155">
                  <c:v>86.079042188346307</c:v>
                </c:pt>
                <c:pt idx="37156">
                  <c:v>86.081358943619904</c:v>
                </c:pt>
                <c:pt idx="37157">
                  <c:v>86.083675698893401</c:v>
                </c:pt>
                <c:pt idx="37158">
                  <c:v>86.085992454166899</c:v>
                </c:pt>
                <c:pt idx="37159">
                  <c:v>86.088309209440496</c:v>
                </c:pt>
                <c:pt idx="37160">
                  <c:v>86.090625964713993</c:v>
                </c:pt>
                <c:pt idx="37161">
                  <c:v>86.092942719987605</c:v>
                </c:pt>
                <c:pt idx="37162">
                  <c:v>86.095259475261102</c:v>
                </c:pt>
                <c:pt idx="37163">
                  <c:v>86.0975762305346</c:v>
                </c:pt>
                <c:pt idx="37164">
                  <c:v>86.099892985808196</c:v>
                </c:pt>
                <c:pt idx="37165">
                  <c:v>86.102209741081694</c:v>
                </c:pt>
                <c:pt idx="37166">
                  <c:v>86.104526496355305</c:v>
                </c:pt>
                <c:pt idx="37167">
                  <c:v>86.106843251628803</c:v>
                </c:pt>
                <c:pt idx="37168">
                  <c:v>86.1091600069023</c:v>
                </c:pt>
                <c:pt idx="37169">
                  <c:v>86.111476762175897</c:v>
                </c:pt>
                <c:pt idx="37170">
                  <c:v>86.113793517449395</c:v>
                </c:pt>
                <c:pt idx="37171">
                  <c:v>86.116110272723006</c:v>
                </c:pt>
                <c:pt idx="37172">
                  <c:v>86.118427027996503</c:v>
                </c:pt>
                <c:pt idx="37173">
                  <c:v>86.120743783270001</c:v>
                </c:pt>
                <c:pt idx="37174">
                  <c:v>86.123060538543598</c:v>
                </c:pt>
                <c:pt idx="37175">
                  <c:v>86.125377293817095</c:v>
                </c:pt>
                <c:pt idx="37176">
                  <c:v>86.127694049090707</c:v>
                </c:pt>
                <c:pt idx="37177">
                  <c:v>86.130010804364204</c:v>
                </c:pt>
                <c:pt idx="37178">
                  <c:v>86.132327559637702</c:v>
                </c:pt>
                <c:pt idx="37179">
                  <c:v>86.134644314911299</c:v>
                </c:pt>
                <c:pt idx="37180">
                  <c:v>86.136961070184796</c:v>
                </c:pt>
                <c:pt idx="37181">
                  <c:v>86.139277825458393</c:v>
                </c:pt>
                <c:pt idx="37182">
                  <c:v>86.141594580731905</c:v>
                </c:pt>
                <c:pt idx="37183">
                  <c:v>86.143911336005402</c:v>
                </c:pt>
                <c:pt idx="37184">
                  <c:v>86.146228091278999</c:v>
                </c:pt>
                <c:pt idx="37185">
                  <c:v>86.148544846552497</c:v>
                </c:pt>
                <c:pt idx="37186">
                  <c:v>86.150861601826094</c:v>
                </c:pt>
                <c:pt idx="37187">
                  <c:v>86.153178357099605</c:v>
                </c:pt>
                <c:pt idx="37188">
                  <c:v>86.155495112373202</c:v>
                </c:pt>
                <c:pt idx="37189">
                  <c:v>86.1578118676467</c:v>
                </c:pt>
                <c:pt idx="37190">
                  <c:v>86.160128622920197</c:v>
                </c:pt>
                <c:pt idx="37191">
                  <c:v>86.162445378193794</c:v>
                </c:pt>
                <c:pt idx="37192">
                  <c:v>86.164762133467306</c:v>
                </c:pt>
                <c:pt idx="37193">
                  <c:v>86.167078888740903</c:v>
                </c:pt>
                <c:pt idx="37194">
                  <c:v>86.169395644014401</c:v>
                </c:pt>
                <c:pt idx="37195">
                  <c:v>86.171712399287898</c:v>
                </c:pt>
                <c:pt idx="37196">
                  <c:v>86.174029154561495</c:v>
                </c:pt>
                <c:pt idx="37197">
                  <c:v>86.176345909835007</c:v>
                </c:pt>
                <c:pt idx="37198">
                  <c:v>86.178662665108604</c:v>
                </c:pt>
                <c:pt idx="37199">
                  <c:v>86.180979420382101</c:v>
                </c:pt>
                <c:pt idx="37200">
                  <c:v>86.183296175655599</c:v>
                </c:pt>
                <c:pt idx="37201">
                  <c:v>86.185612930929196</c:v>
                </c:pt>
                <c:pt idx="37202">
                  <c:v>86.187929686202693</c:v>
                </c:pt>
                <c:pt idx="37203">
                  <c:v>86.190246441476305</c:v>
                </c:pt>
                <c:pt idx="37204">
                  <c:v>86.192563196749802</c:v>
                </c:pt>
                <c:pt idx="37205">
                  <c:v>86.1948799520233</c:v>
                </c:pt>
                <c:pt idx="37206">
                  <c:v>86.197196707296897</c:v>
                </c:pt>
                <c:pt idx="37207">
                  <c:v>86.199513462570394</c:v>
                </c:pt>
                <c:pt idx="37208">
                  <c:v>86.201830217844005</c:v>
                </c:pt>
                <c:pt idx="37209">
                  <c:v>86.204146973117503</c:v>
                </c:pt>
                <c:pt idx="37210">
                  <c:v>86.206463728391</c:v>
                </c:pt>
                <c:pt idx="37211">
                  <c:v>86.208780483664597</c:v>
                </c:pt>
                <c:pt idx="37212">
                  <c:v>86.211097238938095</c:v>
                </c:pt>
                <c:pt idx="37213">
                  <c:v>86.213413994211706</c:v>
                </c:pt>
                <c:pt idx="37214">
                  <c:v>86.215730749485203</c:v>
                </c:pt>
                <c:pt idx="37215">
                  <c:v>86.218047504758701</c:v>
                </c:pt>
                <c:pt idx="37216">
                  <c:v>86.220364260032298</c:v>
                </c:pt>
                <c:pt idx="37217">
                  <c:v>86.222681015305795</c:v>
                </c:pt>
                <c:pt idx="37218">
                  <c:v>86.224997770579407</c:v>
                </c:pt>
                <c:pt idx="37219">
                  <c:v>86.227314525852904</c:v>
                </c:pt>
                <c:pt idx="37220">
                  <c:v>86.229631281126402</c:v>
                </c:pt>
                <c:pt idx="37221">
                  <c:v>86.231948036399999</c:v>
                </c:pt>
                <c:pt idx="37222">
                  <c:v>86.234264791673496</c:v>
                </c:pt>
                <c:pt idx="37223">
                  <c:v>86.236581546947093</c:v>
                </c:pt>
                <c:pt idx="37224">
                  <c:v>86.238898302220605</c:v>
                </c:pt>
                <c:pt idx="37225">
                  <c:v>86.241215057494102</c:v>
                </c:pt>
                <c:pt idx="37226">
                  <c:v>86.243531812767699</c:v>
                </c:pt>
                <c:pt idx="37227">
                  <c:v>86.245848568041197</c:v>
                </c:pt>
                <c:pt idx="37228">
                  <c:v>86.248165323314794</c:v>
                </c:pt>
                <c:pt idx="37229">
                  <c:v>86.250482078588306</c:v>
                </c:pt>
                <c:pt idx="37230">
                  <c:v>86.252798833861803</c:v>
                </c:pt>
                <c:pt idx="37231">
                  <c:v>86.2551155891354</c:v>
                </c:pt>
                <c:pt idx="37232">
                  <c:v>86.257432344408898</c:v>
                </c:pt>
                <c:pt idx="37233">
                  <c:v>86.259749099682494</c:v>
                </c:pt>
                <c:pt idx="37234">
                  <c:v>86.262065854956006</c:v>
                </c:pt>
                <c:pt idx="37235">
                  <c:v>86.264382610229504</c:v>
                </c:pt>
                <c:pt idx="37236">
                  <c:v>86.266699365503101</c:v>
                </c:pt>
                <c:pt idx="37237">
                  <c:v>86.269016120776598</c:v>
                </c:pt>
                <c:pt idx="37238">
                  <c:v>86.271332876050195</c:v>
                </c:pt>
                <c:pt idx="37239">
                  <c:v>86.273649631323707</c:v>
                </c:pt>
                <c:pt idx="37240">
                  <c:v>86.275966386597204</c:v>
                </c:pt>
                <c:pt idx="37241">
                  <c:v>86.278283141870801</c:v>
                </c:pt>
                <c:pt idx="37242">
                  <c:v>86.280599897144299</c:v>
                </c:pt>
                <c:pt idx="37243">
                  <c:v>86.282916652417896</c:v>
                </c:pt>
                <c:pt idx="37244">
                  <c:v>86.285233407691393</c:v>
                </c:pt>
                <c:pt idx="37245">
                  <c:v>86.287550162964905</c:v>
                </c:pt>
                <c:pt idx="37246">
                  <c:v>86.289866918238502</c:v>
                </c:pt>
                <c:pt idx="37247">
                  <c:v>86.292183673512</c:v>
                </c:pt>
                <c:pt idx="37248">
                  <c:v>86.294500428785597</c:v>
                </c:pt>
                <c:pt idx="37249">
                  <c:v>86.296817184059094</c:v>
                </c:pt>
                <c:pt idx="37250">
                  <c:v>86.299133939332606</c:v>
                </c:pt>
                <c:pt idx="37251">
                  <c:v>86.301450694606203</c:v>
                </c:pt>
                <c:pt idx="37252">
                  <c:v>86.3037674498797</c:v>
                </c:pt>
                <c:pt idx="37253">
                  <c:v>86.306084205153297</c:v>
                </c:pt>
                <c:pt idx="37254">
                  <c:v>86.308400960426795</c:v>
                </c:pt>
                <c:pt idx="37255">
                  <c:v>86.310717715700306</c:v>
                </c:pt>
                <c:pt idx="37256">
                  <c:v>86.313034470973903</c:v>
                </c:pt>
                <c:pt idx="37257">
                  <c:v>86.315351226247401</c:v>
                </c:pt>
                <c:pt idx="37258">
                  <c:v>86.317667981520998</c:v>
                </c:pt>
                <c:pt idx="37259">
                  <c:v>86.319984736794495</c:v>
                </c:pt>
                <c:pt idx="37260">
                  <c:v>86.322301492067993</c:v>
                </c:pt>
                <c:pt idx="37261">
                  <c:v>86.324618247341604</c:v>
                </c:pt>
                <c:pt idx="37262">
                  <c:v>86.326935002615102</c:v>
                </c:pt>
                <c:pt idx="37263">
                  <c:v>86.329251757888699</c:v>
                </c:pt>
                <c:pt idx="37264">
                  <c:v>86.331568513162196</c:v>
                </c:pt>
                <c:pt idx="37265">
                  <c:v>86.333885268435694</c:v>
                </c:pt>
                <c:pt idx="37266">
                  <c:v>86.336202023709305</c:v>
                </c:pt>
                <c:pt idx="37267">
                  <c:v>86.338518778982802</c:v>
                </c:pt>
                <c:pt idx="37268">
                  <c:v>86.340835534256399</c:v>
                </c:pt>
                <c:pt idx="37269">
                  <c:v>86.343152289529897</c:v>
                </c:pt>
                <c:pt idx="37270">
                  <c:v>86.345469044803394</c:v>
                </c:pt>
                <c:pt idx="37271">
                  <c:v>86.347785800077006</c:v>
                </c:pt>
                <c:pt idx="37272">
                  <c:v>86.350102555350503</c:v>
                </c:pt>
                <c:pt idx="37273">
                  <c:v>86.3524193106241</c:v>
                </c:pt>
                <c:pt idx="37274">
                  <c:v>86.354736065897598</c:v>
                </c:pt>
                <c:pt idx="37275">
                  <c:v>86.357052821171095</c:v>
                </c:pt>
                <c:pt idx="37276">
                  <c:v>86.359369576444706</c:v>
                </c:pt>
                <c:pt idx="37277">
                  <c:v>86.361686331718204</c:v>
                </c:pt>
                <c:pt idx="37278">
                  <c:v>86.364003086991801</c:v>
                </c:pt>
                <c:pt idx="37279">
                  <c:v>86.366319842265298</c:v>
                </c:pt>
                <c:pt idx="37280">
                  <c:v>86.368636597538796</c:v>
                </c:pt>
                <c:pt idx="37281">
                  <c:v>86.370953352812407</c:v>
                </c:pt>
                <c:pt idx="37282">
                  <c:v>86.373270108085904</c:v>
                </c:pt>
                <c:pt idx="37283">
                  <c:v>86.375586863359501</c:v>
                </c:pt>
                <c:pt idx="37284">
                  <c:v>86.377903618632999</c:v>
                </c:pt>
                <c:pt idx="37285">
                  <c:v>86.380220373906496</c:v>
                </c:pt>
                <c:pt idx="37286">
                  <c:v>86.382537129180093</c:v>
                </c:pt>
                <c:pt idx="37287">
                  <c:v>86.384853884453605</c:v>
                </c:pt>
                <c:pt idx="37288">
                  <c:v>86.387170639727202</c:v>
                </c:pt>
                <c:pt idx="37289">
                  <c:v>86.3894873950007</c:v>
                </c:pt>
                <c:pt idx="37290">
                  <c:v>86.391804150274197</c:v>
                </c:pt>
                <c:pt idx="37291">
                  <c:v>86.394120905547794</c:v>
                </c:pt>
                <c:pt idx="37292">
                  <c:v>86.396437660821306</c:v>
                </c:pt>
                <c:pt idx="37293">
                  <c:v>86.398754416094903</c:v>
                </c:pt>
                <c:pt idx="37294">
                  <c:v>86.4010711713684</c:v>
                </c:pt>
                <c:pt idx="37295">
                  <c:v>86.403387926641898</c:v>
                </c:pt>
                <c:pt idx="37296">
                  <c:v>86.405704681915495</c:v>
                </c:pt>
                <c:pt idx="37297">
                  <c:v>86.408021437189007</c:v>
                </c:pt>
                <c:pt idx="37298">
                  <c:v>86.410338192462604</c:v>
                </c:pt>
                <c:pt idx="37299">
                  <c:v>86.412654947736101</c:v>
                </c:pt>
                <c:pt idx="37300">
                  <c:v>86.414971703009599</c:v>
                </c:pt>
                <c:pt idx="37301">
                  <c:v>86.417288458283195</c:v>
                </c:pt>
                <c:pt idx="37302">
                  <c:v>86.419605213556693</c:v>
                </c:pt>
                <c:pt idx="37303">
                  <c:v>86.421921968830304</c:v>
                </c:pt>
                <c:pt idx="37304">
                  <c:v>86.424238724103802</c:v>
                </c:pt>
                <c:pt idx="37305">
                  <c:v>86.426555479377299</c:v>
                </c:pt>
                <c:pt idx="37306">
                  <c:v>86.428872234650896</c:v>
                </c:pt>
                <c:pt idx="37307">
                  <c:v>86.431188989924394</c:v>
                </c:pt>
                <c:pt idx="37308">
                  <c:v>86.433505745198005</c:v>
                </c:pt>
                <c:pt idx="37309">
                  <c:v>86.435822500471502</c:v>
                </c:pt>
                <c:pt idx="37310">
                  <c:v>86.438139255745</c:v>
                </c:pt>
                <c:pt idx="37311">
                  <c:v>86.440456011018597</c:v>
                </c:pt>
                <c:pt idx="37312">
                  <c:v>86.442772766292094</c:v>
                </c:pt>
                <c:pt idx="37313">
                  <c:v>86.445089521565706</c:v>
                </c:pt>
                <c:pt idx="37314">
                  <c:v>86.447406276839203</c:v>
                </c:pt>
                <c:pt idx="37315">
                  <c:v>86.449723032112701</c:v>
                </c:pt>
                <c:pt idx="37316">
                  <c:v>86.452039787386298</c:v>
                </c:pt>
                <c:pt idx="37317">
                  <c:v>86.454356542659795</c:v>
                </c:pt>
                <c:pt idx="37318">
                  <c:v>86.456673297933406</c:v>
                </c:pt>
                <c:pt idx="37319">
                  <c:v>86.458990053206904</c:v>
                </c:pt>
                <c:pt idx="37320">
                  <c:v>86.461306808480401</c:v>
                </c:pt>
                <c:pt idx="37321">
                  <c:v>86.463623563753998</c:v>
                </c:pt>
                <c:pt idx="37322">
                  <c:v>86.465940319027496</c:v>
                </c:pt>
                <c:pt idx="37323">
                  <c:v>86.468257074301107</c:v>
                </c:pt>
                <c:pt idx="37324">
                  <c:v>86.470573829574604</c:v>
                </c:pt>
                <c:pt idx="37325">
                  <c:v>86.472890584848102</c:v>
                </c:pt>
                <c:pt idx="37326">
                  <c:v>86.475207340121699</c:v>
                </c:pt>
                <c:pt idx="37327">
                  <c:v>86.477524095395196</c:v>
                </c:pt>
                <c:pt idx="37328">
                  <c:v>86.479840850668793</c:v>
                </c:pt>
                <c:pt idx="37329">
                  <c:v>86.482157605942305</c:v>
                </c:pt>
                <c:pt idx="37330">
                  <c:v>86.484474361215902</c:v>
                </c:pt>
                <c:pt idx="37331">
                  <c:v>86.4867911164894</c:v>
                </c:pt>
                <c:pt idx="37332">
                  <c:v>86.489107871762897</c:v>
                </c:pt>
                <c:pt idx="37333">
                  <c:v>86.491424627036494</c:v>
                </c:pt>
                <c:pt idx="37334">
                  <c:v>86.493741382310006</c:v>
                </c:pt>
                <c:pt idx="37335">
                  <c:v>86.496058137583603</c:v>
                </c:pt>
                <c:pt idx="37336">
                  <c:v>86.4983748928571</c:v>
                </c:pt>
                <c:pt idx="37337">
                  <c:v>86.500691648130598</c:v>
                </c:pt>
                <c:pt idx="37338">
                  <c:v>86.503008403404195</c:v>
                </c:pt>
                <c:pt idx="37339">
                  <c:v>86.505325158677707</c:v>
                </c:pt>
                <c:pt idx="37340">
                  <c:v>86.507641913951304</c:v>
                </c:pt>
                <c:pt idx="37341">
                  <c:v>86.509958669224801</c:v>
                </c:pt>
                <c:pt idx="37342">
                  <c:v>86.512275424498299</c:v>
                </c:pt>
                <c:pt idx="37343">
                  <c:v>86.514592179771896</c:v>
                </c:pt>
                <c:pt idx="37344">
                  <c:v>86.516908935045393</c:v>
                </c:pt>
                <c:pt idx="37345">
                  <c:v>86.519225690319004</c:v>
                </c:pt>
                <c:pt idx="37346">
                  <c:v>86.521542445592502</c:v>
                </c:pt>
                <c:pt idx="37347">
                  <c:v>86.523859200865999</c:v>
                </c:pt>
                <c:pt idx="37348">
                  <c:v>86.526175956139596</c:v>
                </c:pt>
                <c:pt idx="37349">
                  <c:v>86.528492711413094</c:v>
                </c:pt>
                <c:pt idx="37350">
                  <c:v>86.530809466686705</c:v>
                </c:pt>
                <c:pt idx="37351">
                  <c:v>86.533126221960202</c:v>
                </c:pt>
                <c:pt idx="37352">
                  <c:v>86.5354429772337</c:v>
                </c:pt>
                <c:pt idx="37353">
                  <c:v>86.537759732507297</c:v>
                </c:pt>
                <c:pt idx="37354">
                  <c:v>86.540076487780794</c:v>
                </c:pt>
                <c:pt idx="37355">
                  <c:v>86.542393243054406</c:v>
                </c:pt>
                <c:pt idx="37356">
                  <c:v>86.544709998327903</c:v>
                </c:pt>
                <c:pt idx="37357">
                  <c:v>86.547026753601401</c:v>
                </c:pt>
                <c:pt idx="37358">
                  <c:v>86.549343508874998</c:v>
                </c:pt>
                <c:pt idx="37359">
                  <c:v>86.551660264148495</c:v>
                </c:pt>
                <c:pt idx="37360">
                  <c:v>86.553977019422106</c:v>
                </c:pt>
                <c:pt idx="37361">
                  <c:v>86.556293774695604</c:v>
                </c:pt>
                <c:pt idx="37362">
                  <c:v>86.558610529969101</c:v>
                </c:pt>
                <c:pt idx="37363">
                  <c:v>86.560927285242698</c:v>
                </c:pt>
                <c:pt idx="37364">
                  <c:v>86.563244040516196</c:v>
                </c:pt>
                <c:pt idx="37365">
                  <c:v>86.565560795789807</c:v>
                </c:pt>
                <c:pt idx="37366">
                  <c:v>86.567877551063305</c:v>
                </c:pt>
                <c:pt idx="37367">
                  <c:v>86.570194306336802</c:v>
                </c:pt>
                <c:pt idx="37368">
                  <c:v>86.572511061610399</c:v>
                </c:pt>
                <c:pt idx="37369">
                  <c:v>86.574827816883897</c:v>
                </c:pt>
                <c:pt idx="37370">
                  <c:v>86.577144572157493</c:v>
                </c:pt>
                <c:pt idx="37371">
                  <c:v>86.579461327431005</c:v>
                </c:pt>
                <c:pt idx="37372">
                  <c:v>86.581778082704503</c:v>
                </c:pt>
                <c:pt idx="37373">
                  <c:v>86.5840948379781</c:v>
                </c:pt>
                <c:pt idx="37374">
                  <c:v>86.586411593251597</c:v>
                </c:pt>
                <c:pt idx="37375">
                  <c:v>86.588728348525194</c:v>
                </c:pt>
                <c:pt idx="37376">
                  <c:v>86.591045103798706</c:v>
                </c:pt>
                <c:pt idx="37377">
                  <c:v>86.593361859072203</c:v>
                </c:pt>
                <c:pt idx="37378">
                  <c:v>86.5956786143458</c:v>
                </c:pt>
                <c:pt idx="37379">
                  <c:v>86.597995369619298</c:v>
                </c:pt>
                <c:pt idx="37380">
                  <c:v>86.600312124892895</c:v>
                </c:pt>
                <c:pt idx="37381">
                  <c:v>86.602628880166407</c:v>
                </c:pt>
                <c:pt idx="37382">
                  <c:v>86.604945635439904</c:v>
                </c:pt>
                <c:pt idx="37383">
                  <c:v>86.607262390713501</c:v>
                </c:pt>
                <c:pt idx="37384">
                  <c:v>86.609579145986999</c:v>
                </c:pt>
                <c:pt idx="37385">
                  <c:v>86.611895901260596</c:v>
                </c:pt>
                <c:pt idx="37386">
                  <c:v>86.614212656534093</c:v>
                </c:pt>
                <c:pt idx="37387">
                  <c:v>86.616529411807605</c:v>
                </c:pt>
                <c:pt idx="37388">
                  <c:v>86.618846167081202</c:v>
                </c:pt>
                <c:pt idx="37389">
                  <c:v>86.621162922354699</c:v>
                </c:pt>
                <c:pt idx="37390">
                  <c:v>86.623479677628296</c:v>
                </c:pt>
                <c:pt idx="37391">
                  <c:v>86.625796432901794</c:v>
                </c:pt>
                <c:pt idx="37392">
                  <c:v>86.628113188175305</c:v>
                </c:pt>
                <c:pt idx="37393">
                  <c:v>86.630429943448902</c:v>
                </c:pt>
                <c:pt idx="37394">
                  <c:v>86.6327466987224</c:v>
                </c:pt>
                <c:pt idx="37395">
                  <c:v>86.635063453995997</c:v>
                </c:pt>
                <c:pt idx="37396">
                  <c:v>86.637380209269494</c:v>
                </c:pt>
                <c:pt idx="37397">
                  <c:v>86.639696964543006</c:v>
                </c:pt>
                <c:pt idx="37398">
                  <c:v>86.642013719816603</c:v>
                </c:pt>
                <c:pt idx="37399">
                  <c:v>86.644330475090101</c:v>
                </c:pt>
                <c:pt idx="37400">
                  <c:v>86.646647230363698</c:v>
                </c:pt>
                <c:pt idx="37401">
                  <c:v>86.648963985637195</c:v>
                </c:pt>
                <c:pt idx="37402">
                  <c:v>86.651280740910707</c:v>
                </c:pt>
                <c:pt idx="37403">
                  <c:v>86.653597496184304</c:v>
                </c:pt>
                <c:pt idx="37404">
                  <c:v>86.655914251457801</c:v>
                </c:pt>
                <c:pt idx="37405">
                  <c:v>86.658231006731398</c:v>
                </c:pt>
                <c:pt idx="37406">
                  <c:v>86.660547762004896</c:v>
                </c:pt>
                <c:pt idx="37407">
                  <c:v>86.662864517278393</c:v>
                </c:pt>
                <c:pt idx="37408">
                  <c:v>86.665181272552005</c:v>
                </c:pt>
                <c:pt idx="37409">
                  <c:v>86.667498027825502</c:v>
                </c:pt>
                <c:pt idx="37410">
                  <c:v>86.669814783099099</c:v>
                </c:pt>
                <c:pt idx="37411">
                  <c:v>86.672131538372597</c:v>
                </c:pt>
                <c:pt idx="37412">
                  <c:v>86.674448293646094</c:v>
                </c:pt>
                <c:pt idx="37413">
                  <c:v>86.676765048919705</c:v>
                </c:pt>
                <c:pt idx="37414">
                  <c:v>86.679081804193203</c:v>
                </c:pt>
                <c:pt idx="37415">
                  <c:v>86.6813985594668</c:v>
                </c:pt>
                <c:pt idx="37416">
                  <c:v>86.683715314740297</c:v>
                </c:pt>
                <c:pt idx="37417">
                  <c:v>86.686032070013795</c:v>
                </c:pt>
                <c:pt idx="37418">
                  <c:v>86.688348825287406</c:v>
                </c:pt>
                <c:pt idx="37419">
                  <c:v>86.690665580560903</c:v>
                </c:pt>
                <c:pt idx="37420">
                  <c:v>86.6929823358345</c:v>
                </c:pt>
                <c:pt idx="37421">
                  <c:v>86.695299091107998</c:v>
                </c:pt>
                <c:pt idx="37422">
                  <c:v>86.697615846381495</c:v>
                </c:pt>
                <c:pt idx="37423">
                  <c:v>86.699932601655107</c:v>
                </c:pt>
                <c:pt idx="37424">
                  <c:v>86.702249356928604</c:v>
                </c:pt>
                <c:pt idx="37425">
                  <c:v>86.704566112202201</c:v>
                </c:pt>
                <c:pt idx="37426">
                  <c:v>86.706882867475699</c:v>
                </c:pt>
                <c:pt idx="37427">
                  <c:v>86.709199622749196</c:v>
                </c:pt>
                <c:pt idx="37428">
                  <c:v>86.711516378022793</c:v>
                </c:pt>
                <c:pt idx="37429">
                  <c:v>86.713833133296305</c:v>
                </c:pt>
                <c:pt idx="37430">
                  <c:v>86.716149888569902</c:v>
                </c:pt>
                <c:pt idx="37431">
                  <c:v>86.718466643843399</c:v>
                </c:pt>
                <c:pt idx="37432">
                  <c:v>86.720783399116897</c:v>
                </c:pt>
                <c:pt idx="37433">
                  <c:v>86.723100154390494</c:v>
                </c:pt>
                <c:pt idx="37434">
                  <c:v>86.725416909664006</c:v>
                </c:pt>
                <c:pt idx="37435">
                  <c:v>86.727733664937602</c:v>
                </c:pt>
                <c:pt idx="37436">
                  <c:v>86.7300504202111</c:v>
                </c:pt>
                <c:pt idx="37437">
                  <c:v>86.732367175484598</c:v>
                </c:pt>
                <c:pt idx="37438">
                  <c:v>86.734683930758194</c:v>
                </c:pt>
                <c:pt idx="37439">
                  <c:v>86.737000686031706</c:v>
                </c:pt>
                <c:pt idx="37440">
                  <c:v>86.739317441305303</c:v>
                </c:pt>
                <c:pt idx="37441">
                  <c:v>86.741634196578801</c:v>
                </c:pt>
                <c:pt idx="37442">
                  <c:v>86.743950951852298</c:v>
                </c:pt>
                <c:pt idx="37443">
                  <c:v>86.746267707125895</c:v>
                </c:pt>
                <c:pt idx="37444">
                  <c:v>86.748584462399407</c:v>
                </c:pt>
                <c:pt idx="37445">
                  <c:v>86.750901217673004</c:v>
                </c:pt>
                <c:pt idx="37446">
                  <c:v>86.753217972946501</c:v>
                </c:pt>
                <c:pt idx="37447">
                  <c:v>86.755534728219999</c:v>
                </c:pt>
                <c:pt idx="37448">
                  <c:v>86.757851483493596</c:v>
                </c:pt>
                <c:pt idx="37449">
                  <c:v>86.760168238767093</c:v>
                </c:pt>
                <c:pt idx="37450">
                  <c:v>86.762484994040705</c:v>
                </c:pt>
                <c:pt idx="37451">
                  <c:v>86.764801749314202</c:v>
                </c:pt>
                <c:pt idx="37452">
                  <c:v>86.7671185045877</c:v>
                </c:pt>
                <c:pt idx="37453">
                  <c:v>86.769435259861297</c:v>
                </c:pt>
                <c:pt idx="37454">
                  <c:v>86.771752015134794</c:v>
                </c:pt>
                <c:pt idx="37455">
                  <c:v>86.774068770408405</c:v>
                </c:pt>
                <c:pt idx="37456">
                  <c:v>86.776385525681903</c:v>
                </c:pt>
                <c:pt idx="37457">
                  <c:v>86.7787022809554</c:v>
                </c:pt>
                <c:pt idx="37458">
                  <c:v>86.781019036228997</c:v>
                </c:pt>
                <c:pt idx="37459">
                  <c:v>86.783335791502495</c:v>
                </c:pt>
                <c:pt idx="37460">
                  <c:v>86.785652546776106</c:v>
                </c:pt>
                <c:pt idx="37461">
                  <c:v>86.787969302049603</c:v>
                </c:pt>
                <c:pt idx="37462">
                  <c:v>86.790286057323101</c:v>
                </c:pt>
                <c:pt idx="37463">
                  <c:v>86.792602812596698</c:v>
                </c:pt>
                <c:pt idx="37464">
                  <c:v>86.794919567870195</c:v>
                </c:pt>
                <c:pt idx="37465">
                  <c:v>86.797236323143807</c:v>
                </c:pt>
                <c:pt idx="37466">
                  <c:v>86.799553078417304</c:v>
                </c:pt>
                <c:pt idx="37467">
                  <c:v>86.801869833690802</c:v>
                </c:pt>
                <c:pt idx="37468">
                  <c:v>86.804186588964399</c:v>
                </c:pt>
                <c:pt idx="37469">
                  <c:v>86.806503344237896</c:v>
                </c:pt>
                <c:pt idx="37470">
                  <c:v>86.808820099511493</c:v>
                </c:pt>
                <c:pt idx="37471">
                  <c:v>86.811136854785005</c:v>
                </c:pt>
                <c:pt idx="37472">
                  <c:v>86.813453610058502</c:v>
                </c:pt>
                <c:pt idx="37473">
                  <c:v>86.815770365332099</c:v>
                </c:pt>
                <c:pt idx="37474">
                  <c:v>86.818087120605597</c:v>
                </c:pt>
                <c:pt idx="37475">
                  <c:v>86.820403875879194</c:v>
                </c:pt>
                <c:pt idx="37476">
                  <c:v>86.822720631152706</c:v>
                </c:pt>
                <c:pt idx="37477">
                  <c:v>86.825037386426303</c:v>
                </c:pt>
                <c:pt idx="37478">
                  <c:v>86.8273541416998</c:v>
                </c:pt>
                <c:pt idx="37479">
                  <c:v>86.829670896973298</c:v>
                </c:pt>
                <c:pt idx="37480">
                  <c:v>86.831987652246895</c:v>
                </c:pt>
                <c:pt idx="37481">
                  <c:v>86.834304407520406</c:v>
                </c:pt>
                <c:pt idx="37482">
                  <c:v>86.836621162794003</c:v>
                </c:pt>
                <c:pt idx="37483">
                  <c:v>86.838937918067501</c:v>
                </c:pt>
                <c:pt idx="37484">
                  <c:v>86.841254673340998</c:v>
                </c:pt>
                <c:pt idx="37485">
                  <c:v>86.843571428614595</c:v>
                </c:pt>
                <c:pt idx="37486">
                  <c:v>86.845888183888107</c:v>
                </c:pt>
                <c:pt idx="37487">
                  <c:v>86.848204939161704</c:v>
                </c:pt>
                <c:pt idx="37488">
                  <c:v>86.850521694435201</c:v>
                </c:pt>
                <c:pt idx="37489">
                  <c:v>86.852838449708699</c:v>
                </c:pt>
                <c:pt idx="37490">
                  <c:v>86.855155204982296</c:v>
                </c:pt>
                <c:pt idx="37491">
                  <c:v>86.857471960255793</c:v>
                </c:pt>
                <c:pt idx="37492">
                  <c:v>86.859788715529405</c:v>
                </c:pt>
                <c:pt idx="37493">
                  <c:v>86.862105470802902</c:v>
                </c:pt>
                <c:pt idx="37494">
                  <c:v>86.8644222260764</c:v>
                </c:pt>
                <c:pt idx="37495">
                  <c:v>86.866738981349997</c:v>
                </c:pt>
                <c:pt idx="37496">
                  <c:v>86.869055736623494</c:v>
                </c:pt>
                <c:pt idx="37497">
                  <c:v>86.871372491897105</c:v>
                </c:pt>
                <c:pt idx="37498">
                  <c:v>86.873689247170603</c:v>
                </c:pt>
                <c:pt idx="37499">
                  <c:v>86.8760060024441</c:v>
                </c:pt>
                <c:pt idx="37500">
                  <c:v>86.878322757717697</c:v>
                </c:pt>
                <c:pt idx="37501">
                  <c:v>86.880639512991195</c:v>
                </c:pt>
                <c:pt idx="37502">
                  <c:v>86.882956268264806</c:v>
                </c:pt>
                <c:pt idx="37503">
                  <c:v>86.885273023538304</c:v>
                </c:pt>
                <c:pt idx="37504">
                  <c:v>86.887589778811801</c:v>
                </c:pt>
                <c:pt idx="37505">
                  <c:v>86.889906534085398</c:v>
                </c:pt>
                <c:pt idx="37506">
                  <c:v>86.892223289358895</c:v>
                </c:pt>
                <c:pt idx="37507">
                  <c:v>86.894540044632507</c:v>
                </c:pt>
                <c:pt idx="37508">
                  <c:v>86.896856799906004</c:v>
                </c:pt>
                <c:pt idx="37509">
                  <c:v>86.899173555179502</c:v>
                </c:pt>
                <c:pt idx="37510">
                  <c:v>86.901490310453099</c:v>
                </c:pt>
                <c:pt idx="37511">
                  <c:v>86.903807065726596</c:v>
                </c:pt>
                <c:pt idx="37512">
                  <c:v>86.906123821000193</c:v>
                </c:pt>
                <c:pt idx="37513">
                  <c:v>86.908440576273705</c:v>
                </c:pt>
                <c:pt idx="37514">
                  <c:v>86.910757331547202</c:v>
                </c:pt>
                <c:pt idx="37515">
                  <c:v>86.913074086820799</c:v>
                </c:pt>
                <c:pt idx="37516">
                  <c:v>86.915390842094297</c:v>
                </c:pt>
                <c:pt idx="37517">
                  <c:v>86.917707597367894</c:v>
                </c:pt>
                <c:pt idx="37518">
                  <c:v>86.920024352641406</c:v>
                </c:pt>
                <c:pt idx="37519">
                  <c:v>86.922341107914903</c:v>
                </c:pt>
                <c:pt idx="37520">
                  <c:v>86.9246578631885</c:v>
                </c:pt>
                <c:pt idx="37521">
                  <c:v>86.926974618461998</c:v>
                </c:pt>
                <c:pt idx="37522">
                  <c:v>86.929291373735595</c:v>
                </c:pt>
                <c:pt idx="37523">
                  <c:v>86.931608129009106</c:v>
                </c:pt>
                <c:pt idx="37524">
                  <c:v>86.933924884282604</c:v>
                </c:pt>
                <c:pt idx="37525">
                  <c:v>86.936241639556201</c:v>
                </c:pt>
                <c:pt idx="37526">
                  <c:v>86.938558394829698</c:v>
                </c:pt>
                <c:pt idx="37527">
                  <c:v>86.940875150103295</c:v>
                </c:pt>
                <c:pt idx="37528">
                  <c:v>86.943191905376807</c:v>
                </c:pt>
                <c:pt idx="37529">
                  <c:v>86.945508660650304</c:v>
                </c:pt>
                <c:pt idx="37530">
                  <c:v>86.947825415923901</c:v>
                </c:pt>
                <c:pt idx="37531">
                  <c:v>86.950142171197399</c:v>
                </c:pt>
                <c:pt idx="37532">
                  <c:v>86.952458926470996</c:v>
                </c:pt>
                <c:pt idx="37533">
                  <c:v>86.954775681744493</c:v>
                </c:pt>
                <c:pt idx="37534">
                  <c:v>86.957092437018005</c:v>
                </c:pt>
                <c:pt idx="37535">
                  <c:v>86.959409192291602</c:v>
                </c:pt>
                <c:pt idx="37536">
                  <c:v>86.9617259475651</c:v>
                </c:pt>
                <c:pt idx="37537">
                  <c:v>86.964042702838697</c:v>
                </c:pt>
                <c:pt idx="37538">
                  <c:v>86.966359458112194</c:v>
                </c:pt>
                <c:pt idx="37539">
                  <c:v>86.968676213385706</c:v>
                </c:pt>
                <c:pt idx="37540">
                  <c:v>86.970992968659303</c:v>
                </c:pt>
                <c:pt idx="37541">
                  <c:v>86.9733097239328</c:v>
                </c:pt>
                <c:pt idx="37542">
                  <c:v>86.975626479206397</c:v>
                </c:pt>
                <c:pt idx="37543">
                  <c:v>86.977943234479895</c:v>
                </c:pt>
                <c:pt idx="37544">
                  <c:v>86.980259989753407</c:v>
                </c:pt>
                <c:pt idx="37545">
                  <c:v>86.982576745027004</c:v>
                </c:pt>
                <c:pt idx="37546">
                  <c:v>86.984893500300501</c:v>
                </c:pt>
                <c:pt idx="37547">
                  <c:v>86.987210255574098</c:v>
                </c:pt>
                <c:pt idx="37548">
                  <c:v>86.989527010847596</c:v>
                </c:pt>
                <c:pt idx="37549">
                  <c:v>86.991843766121093</c:v>
                </c:pt>
                <c:pt idx="37550">
                  <c:v>86.994160521394704</c:v>
                </c:pt>
                <c:pt idx="37551">
                  <c:v>86.996477276668202</c:v>
                </c:pt>
                <c:pt idx="37552">
                  <c:v>86.998794031941799</c:v>
                </c:pt>
                <c:pt idx="37553">
                  <c:v>87.001110787215296</c:v>
                </c:pt>
                <c:pt idx="37554">
                  <c:v>87.003427542488794</c:v>
                </c:pt>
                <c:pt idx="37555">
                  <c:v>87.005744297762405</c:v>
                </c:pt>
                <c:pt idx="37556">
                  <c:v>87.008061053035902</c:v>
                </c:pt>
                <c:pt idx="37557">
                  <c:v>87.010377808309499</c:v>
                </c:pt>
                <c:pt idx="37558">
                  <c:v>87.012694563582997</c:v>
                </c:pt>
                <c:pt idx="37559">
                  <c:v>87.015011318856494</c:v>
                </c:pt>
                <c:pt idx="37560">
                  <c:v>87.017328074130106</c:v>
                </c:pt>
                <c:pt idx="37561">
                  <c:v>87.019644829403603</c:v>
                </c:pt>
                <c:pt idx="37562">
                  <c:v>87.0219615846772</c:v>
                </c:pt>
                <c:pt idx="37563">
                  <c:v>87.024278339950698</c:v>
                </c:pt>
                <c:pt idx="37564">
                  <c:v>87.026595095224195</c:v>
                </c:pt>
                <c:pt idx="37565">
                  <c:v>87.028911850497806</c:v>
                </c:pt>
                <c:pt idx="37566">
                  <c:v>87.031228605771304</c:v>
                </c:pt>
                <c:pt idx="37567">
                  <c:v>87.033545361044901</c:v>
                </c:pt>
                <c:pt idx="37568">
                  <c:v>87.035862116318398</c:v>
                </c:pt>
                <c:pt idx="37569">
                  <c:v>87.038178871591896</c:v>
                </c:pt>
                <c:pt idx="37570">
                  <c:v>87.040495626865507</c:v>
                </c:pt>
                <c:pt idx="37571">
                  <c:v>87.042812382139005</c:v>
                </c:pt>
                <c:pt idx="37572">
                  <c:v>87.045129137412601</c:v>
                </c:pt>
                <c:pt idx="37573">
                  <c:v>87.047445892686099</c:v>
                </c:pt>
                <c:pt idx="37574">
                  <c:v>87.049762647959597</c:v>
                </c:pt>
                <c:pt idx="37575">
                  <c:v>87.052079403233193</c:v>
                </c:pt>
                <c:pt idx="37576">
                  <c:v>87.054396158506705</c:v>
                </c:pt>
                <c:pt idx="37577">
                  <c:v>87.056712913780302</c:v>
                </c:pt>
                <c:pt idx="37578">
                  <c:v>87.0590296690538</c:v>
                </c:pt>
                <c:pt idx="37579">
                  <c:v>87.061346424327297</c:v>
                </c:pt>
                <c:pt idx="37580">
                  <c:v>87.063663179600894</c:v>
                </c:pt>
                <c:pt idx="37581">
                  <c:v>87.065979934874406</c:v>
                </c:pt>
                <c:pt idx="37582">
                  <c:v>87.068296690148003</c:v>
                </c:pt>
                <c:pt idx="37583">
                  <c:v>87.0706134454215</c:v>
                </c:pt>
                <c:pt idx="37584">
                  <c:v>87.072930200694998</c:v>
                </c:pt>
                <c:pt idx="37585">
                  <c:v>87.075246955968595</c:v>
                </c:pt>
                <c:pt idx="37586">
                  <c:v>87.077563711242107</c:v>
                </c:pt>
                <c:pt idx="37587">
                  <c:v>87.079880466515704</c:v>
                </c:pt>
                <c:pt idx="37588">
                  <c:v>87.082197221789201</c:v>
                </c:pt>
                <c:pt idx="37589">
                  <c:v>87.084513977062699</c:v>
                </c:pt>
                <c:pt idx="37590">
                  <c:v>87.086830732336296</c:v>
                </c:pt>
                <c:pt idx="37591">
                  <c:v>87.089147487609793</c:v>
                </c:pt>
                <c:pt idx="37592">
                  <c:v>87.091464242883404</c:v>
                </c:pt>
                <c:pt idx="37593">
                  <c:v>87.093780998156902</c:v>
                </c:pt>
                <c:pt idx="37594">
                  <c:v>87.096097753430399</c:v>
                </c:pt>
                <c:pt idx="37595">
                  <c:v>87.098414508703996</c:v>
                </c:pt>
                <c:pt idx="37596">
                  <c:v>87.100731263977494</c:v>
                </c:pt>
                <c:pt idx="37597">
                  <c:v>87.103048019251105</c:v>
                </c:pt>
                <c:pt idx="37598">
                  <c:v>87.105364774524602</c:v>
                </c:pt>
                <c:pt idx="37599">
                  <c:v>87.1076815297981</c:v>
                </c:pt>
                <c:pt idx="37600">
                  <c:v>87.109998285071697</c:v>
                </c:pt>
                <c:pt idx="37601">
                  <c:v>87.112315040345194</c:v>
                </c:pt>
                <c:pt idx="37602">
                  <c:v>87.114631795618806</c:v>
                </c:pt>
                <c:pt idx="37603">
                  <c:v>87.116948550892303</c:v>
                </c:pt>
                <c:pt idx="37604">
                  <c:v>87.119265306165801</c:v>
                </c:pt>
                <c:pt idx="37605">
                  <c:v>87.121582061439398</c:v>
                </c:pt>
                <c:pt idx="37606">
                  <c:v>87.123898816712895</c:v>
                </c:pt>
                <c:pt idx="37607">
                  <c:v>87.126215571986506</c:v>
                </c:pt>
                <c:pt idx="37608">
                  <c:v>87.128532327260004</c:v>
                </c:pt>
                <c:pt idx="37609">
                  <c:v>87.130849082533501</c:v>
                </c:pt>
                <c:pt idx="37610">
                  <c:v>87.133165837807098</c:v>
                </c:pt>
                <c:pt idx="37611">
                  <c:v>87.135482593080596</c:v>
                </c:pt>
                <c:pt idx="37612">
                  <c:v>87.137799348354207</c:v>
                </c:pt>
                <c:pt idx="37613">
                  <c:v>87.140116103627705</c:v>
                </c:pt>
                <c:pt idx="37614">
                  <c:v>87.142432858901202</c:v>
                </c:pt>
                <c:pt idx="37615">
                  <c:v>87.144749614174799</c:v>
                </c:pt>
                <c:pt idx="37616">
                  <c:v>87.147066369448297</c:v>
                </c:pt>
                <c:pt idx="37617">
                  <c:v>87.149383124721894</c:v>
                </c:pt>
                <c:pt idx="37618">
                  <c:v>87.151699879995405</c:v>
                </c:pt>
                <c:pt idx="37619">
                  <c:v>87.154016635269002</c:v>
                </c:pt>
                <c:pt idx="37620">
                  <c:v>87.1563333905425</c:v>
                </c:pt>
                <c:pt idx="37621">
                  <c:v>87.158650145815997</c:v>
                </c:pt>
                <c:pt idx="37622">
                  <c:v>87.160966901089594</c:v>
                </c:pt>
                <c:pt idx="37623">
                  <c:v>87.163283656363106</c:v>
                </c:pt>
                <c:pt idx="37624">
                  <c:v>87.165600411636703</c:v>
                </c:pt>
                <c:pt idx="37625">
                  <c:v>87.1679171669102</c:v>
                </c:pt>
                <c:pt idx="37626">
                  <c:v>87.170233922183698</c:v>
                </c:pt>
                <c:pt idx="37627">
                  <c:v>87.172550677457295</c:v>
                </c:pt>
                <c:pt idx="37628">
                  <c:v>87.174867432730807</c:v>
                </c:pt>
                <c:pt idx="37629">
                  <c:v>87.177184188004404</c:v>
                </c:pt>
                <c:pt idx="37630">
                  <c:v>87.179500943277901</c:v>
                </c:pt>
                <c:pt idx="37631">
                  <c:v>87.181817698551399</c:v>
                </c:pt>
                <c:pt idx="37632">
                  <c:v>87.184134453824996</c:v>
                </c:pt>
                <c:pt idx="37633">
                  <c:v>87.186451209098493</c:v>
                </c:pt>
                <c:pt idx="37634">
                  <c:v>87.188767964372104</c:v>
                </c:pt>
                <c:pt idx="37635">
                  <c:v>87.191084719645602</c:v>
                </c:pt>
                <c:pt idx="37636">
                  <c:v>87.193401474919099</c:v>
                </c:pt>
                <c:pt idx="37637">
                  <c:v>87.195718230192696</c:v>
                </c:pt>
                <c:pt idx="37638">
                  <c:v>87.198034985466194</c:v>
                </c:pt>
                <c:pt idx="37639">
                  <c:v>87.200351740739805</c:v>
                </c:pt>
                <c:pt idx="37640">
                  <c:v>87.202668496013303</c:v>
                </c:pt>
                <c:pt idx="37641">
                  <c:v>87.2049852512868</c:v>
                </c:pt>
                <c:pt idx="37642">
                  <c:v>87.207302006560397</c:v>
                </c:pt>
                <c:pt idx="37643">
                  <c:v>87.209618761833894</c:v>
                </c:pt>
                <c:pt idx="37644">
                  <c:v>87.211935517107506</c:v>
                </c:pt>
                <c:pt idx="37645">
                  <c:v>87.214252272381003</c:v>
                </c:pt>
                <c:pt idx="37646">
                  <c:v>87.216569027654501</c:v>
                </c:pt>
                <c:pt idx="37647">
                  <c:v>87.218885782928098</c:v>
                </c:pt>
                <c:pt idx="37648">
                  <c:v>87.221202538201595</c:v>
                </c:pt>
                <c:pt idx="37649">
                  <c:v>87.223519293475206</c:v>
                </c:pt>
                <c:pt idx="37650">
                  <c:v>87.225836048748704</c:v>
                </c:pt>
                <c:pt idx="37651">
                  <c:v>87.228152804022201</c:v>
                </c:pt>
                <c:pt idx="37652">
                  <c:v>87.230469559295798</c:v>
                </c:pt>
                <c:pt idx="37653">
                  <c:v>87.232786314569296</c:v>
                </c:pt>
                <c:pt idx="37654">
                  <c:v>87.235103069842907</c:v>
                </c:pt>
                <c:pt idx="37655">
                  <c:v>87.237419825116405</c:v>
                </c:pt>
                <c:pt idx="37656">
                  <c:v>87.239736580389902</c:v>
                </c:pt>
                <c:pt idx="37657">
                  <c:v>87.242053335663499</c:v>
                </c:pt>
                <c:pt idx="37658">
                  <c:v>87.244370090936997</c:v>
                </c:pt>
                <c:pt idx="37659">
                  <c:v>87.246686846210594</c:v>
                </c:pt>
                <c:pt idx="37660">
                  <c:v>87.249003601484105</c:v>
                </c:pt>
                <c:pt idx="37661">
                  <c:v>87.251320356757603</c:v>
                </c:pt>
                <c:pt idx="37662">
                  <c:v>87.2536371120312</c:v>
                </c:pt>
                <c:pt idx="37663">
                  <c:v>87.255953867304697</c:v>
                </c:pt>
                <c:pt idx="37664">
                  <c:v>87.258270622578294</c:v>
                </c:pt>
                <c:pt idx="37665">
                  <c:v>87.260587377851806</c:v>
                </c:pt>
                <c:pt idx="37666">
                  <c:v>87.262904133125303</c:v>
                </c:pt>
                <c:pt idx="37667">
                  <c:v>87.2652208883989</c:v>
                </c:pt>
                <c:pt idx="37668">
                  <c:v>87.267537643672398</c:v>
                </c:pt>
                <c:pt idx="37669">
                  <c:v>87.269854398945995</c:v>
                </c:pt>
                <c:pt idx="37670">
                  <c:v>87.272171154219507</c:v>
                </c:pt>
                <c:pt idx="37671">
                  <c:v>87.274487909493004</c:v>
                </c:pt>
                <c:pt idx="37672">
                  <c:v>87.276804664766601</c:v>
                </c:pt>
                <c:pt idx="37673">
                  <c:v>87.279121420040099</c:v>
                </c:pt>
                <c:pt idx="37674">
                  <c:v>87.281438175313696</c:v>
                </c:pt>
                <c:pt idx="37675">
                  <c:v>87.283754930587193</c:v>
                </c:pt>
                <c:pt idx="37676">
                  <c:v>87.286071685860705</c:v>
                </c:pt>
                <c:pt idx="37677">
                  <c:v>87.288388441134302</c:v>
                </c:pt>
                <c:pt idx="37678">
                  <c:v>87.290705196407799</c:v>
                </c:pt>
                <c:pt idx="37679">
                  <c:v>87.293021951681396</c:v>
                </c:pt>
                <c:pt idx="37680">
                  <c:v>87.295338706954894</c:v>
                </c:pt>
                <c:pt idx="37681">
                  <c:v>87.297655462228406</c:v>
                </c:pt>
                <c:pt idx="37682">
                  <c:v>87.299972217502003</c:v>
                </c:pt>
                <c:pt idx="37683">
                  <c:v>87.3022889727755</c:v>
                </c:pt>
                <c:pt idx="37684">
                  <c:v>87.304605728049097</c:v>
                </c:pt>
                <c:pt idx="37685">
                  <c:v>87.306922483322595</c:v>
                </c:pt>
                <c:pt idx="37686">
                  <c:v>87.309239238596106</c:v>
                </c:pt>
                <c:pt idx="37687">
                  <c:v>87.311555993869703</c:v>
                </c:pt>
                <c:pt idx="37688">
                  <c:v>87.313872749143201</c:v>
                </c:pt>
                <c:pt idx="37689">
                  <c:v>87.316189504416798</c:v>
                </c:pt>
                <c:pt idx="37690">
                  <c:v>87.318506259690295</c:v>
                </c:pt>
                <c:pt idx="37691">
                  <c:v>87.320823014963807</c:v>
                </c:pt>
                <c:pt idx="37692">
                  <c:v>87.323139770237404</c:v>
                </c:pt>
                <c:pt idx="37693">
                  <c:v>87.325456525510901</c:v>
                </c:pt>
                <c:pt idx="37694">
                  <c:v>87.327773280784498</c:v>
                </c:pt>
                <c:pt idx="37695">
                  <c:v>87.330090036057996</c:v>
                </c:pt>
                <c:pt idx="37696">
                  <c:v>87.332406791331493</c:v>
                </c:pt>
                <c:pt idx="37697">
                  <c:v>87.334723546605105</c:v>
                </c:pt>
                <c:pt idx="37698">
                  <c:v>87.337040301878602</c:v>
                </c:pt>
                <c:pt idx="37699">
                  <c:v>87.339357057152199</c:v>
                </c:pt>
                <c:pt idx="37700">
                  <c:v>87.341673812425697</c:v>
                </c:pt>
                <c:pt idx="37701">
                  <c:v>87.343990567699194</c:v>
                </c:pt>
                <c:pt idx="37702">
                  <c:v>87.346307322972805</c:v>
                </c:pt>
                <c:pt idx="37703">
                  <c:v>87.348624078246303</c:v>
                </c:pt>
                <c:pt idx="37704">
                  <c:v>87.3509408335199</c:v>
                </c:pt>
                <c:pt idx="37705">
                  <c:v>87.353257588793397</c:v>
                </c:pt>
                <c:pt idx="37706">
                  <c:v>87.355574344066895</c:v>
                </c:pt>
                <c:pt idx="37707">
                  <c:v>87.357891099340506</c:v>
                </c:pt>
                <c:pt idx="37708">
                  <c:v>87.360207854614004</c:v>
                </c:pt>
                <c:pt idx="37709">
                  <c:v>87.3625246098876</c:v>
                </c:pt>
                <c:pt idx="37710">
                  <c:v>87.364841365161098</c:v>
                </c:pt>
                <c:pt idx="37711">
                  <c:v>87.367158120434596</c:v>
                </c:pt>
                <c:pt idx="37712">
                  <c:v>87.369474875708207</c:v>
                </c:pt>
                <c:pt idx="37713">
                  <c:v>87.371791630981704</c:v>
                </c:pt>
                <c:pt idx="37714">
                  <c:v>87.374108386255301</c:v>
                </c:pt>
                <c:pt idx="37715">
                  <c:v>87.376425141528799</c:v>
                </c:pt>
                <c:pt idx="37716">
                  <c:v>87.378741896802296</c:v>
                </c:pt>
                <c:pt idx="37717">
                  <c:v>87.381058652075893</c:v>
                </c:pt>
                <c:pt idx="37718">
                  <c:v>87.383375407349405</c:v>
                </c:pt>
                <c:pt idx="37719">
                  <c:v>87.385692162623002</c:v>
                </c:pt>
                <c:pt idx="37720">
                  <c:v>87.388008917896499</c:v>
                </c:pt>
                <c:pt idx="37721">
                  <c:v>87.390325673169997</c:v>
                </c:pt>
                <c:pt idx="37722">
                  <c:v>87.392642428443594</c:v>
                </c:pt>
                <c:pt idx="37723">
                  <c:v>87.394959183717106</c:v>
                </c:pt>
                <c:pt idx="37724">
                  <c:v>87.397275938990703</c:v>
                </c:pt>
                <c:pt idx="37725">
                  <c:v>87.3995926942642</c:v>
                </c:pt>
                <c:pt idx="37726">
                  <c:v>87.401909449537698</c:v>
                </c:pt>
                <c:pt idx="37727">
                  <c:v>87.404226204811295</c:v>
                </c:pt>
                <c:pt idx="37728">
                  <c:v>87.406542960084806</c:v>
                </c:pt>
                <c:pt idx="37729">
                  <c:v>87.408859715358403</c:v>
                </c:pt>
                <c:pt idx="37730">
                  <c:v>87.411176470631901</c:v>
                </c:pt>
                <c:pt idx="37731">
                  <c:v>87.413493225905398</c:v>
                </c:pt>
                <c:pt idx="37732">
                  <c:v>87.415809981178995</c:v>
                </c:pt>
                <c:pt idx="37733">
                  <c:v>87.418126736452507</c:v>
                </c:pt>
                <c:pt idx="37734">
                  <c:v>87.420443491726104</c:v>
                </c:pt>
                <c:pt idx="37735">
                  <c:v>87.422760246999601</c:v>
                </c:pt>
                <c:pt idx="37736">
                  <c:v>87.425077002273099</c:v>
                </c:pt>
                <c:pt idx="37737">
                  <c:v>87.427393757546696</c:v>
                </c:pt>
                <c:pt idx="37738">
                  <c:v>87.429710512820193</c:v>
                </c:pt>
                <c:pt idx="37739">
                  <c:v>87.432027268093805</c:v>
                </c:pt>
                <c:pt idx="37740">
                  <c:v>87.434344023367302</c:v>
                </c:pt>
                <c:pt idx="37741">
                  <c:v>87.4366607786408</c:v>
                </c:pt>
                <c:pt idx="37742">
                  <c:v>87.438977533914397</c:v>
                </c:pt>
                <c:pt idx="37743">
                  <c:v>87.441294289187894</c:v>
                </c:pt>
                <c:pt idx="37744">
                  <c:v>87.443611044461505</c:v>
                </c:pt>
                <c:pt idx="37745">
                  <c:v>87.445927799735003</c:v>
                </c:pt>
                <c:pt idx="37746">
                  <c:v>87.4482445550085</c:v>
                </c:pt>
                <c:pt idx="37747">
                  <c:v>87.450561310282097</c:v>
                </c:pt>
                <c:pt idx="37748">
                  <c:v>87.452878065555595</c:v>
                </c:pt>
                <c:pt idx="37749">
                  <c:v>87.455194820829206</c:v>
                </c:pt>
                <c:pt idx="37750">
                  <c:v>87.457511576102704</c:v>
                </c:pt>
                <c:pt idx="37751">
                  <c:v>87.459828331376201</c:v>
                </c:pt>
                <c:pt idx="37752">
                  <c:v>87.462145086649798</c:v>
                </c:pt>
                <c:pt idx="37753">
                  <c:v>87.464461841923296</c:v>
                </c:pt>
                <c:pt idx="37754">
                  <c:v>87.466778597196907</c:v>
                </c:pt>
                <c:pt idx="37755">
                  <c:v>87.469095352470404</c:v>
                </c:pt>
                <c:pt idx="37756">
                  <c:v>87.471412107743902</c:v>
                </c:pt>
                <c:pt idx="37757">
                  <c:v>87.473728863017499</c:v>
                </c:pt>
                <c:pt idx="37758">
                  <c:v>87.476045618290996</c:v>
                </c:pt>
                <c:pt idx="37759">
                  <c:v>87.478362373564593</c:v>
                </c:pt>
                <c:pt idx="37760">
                  <c:v>87.480679128838105</c:v>
                </c:pt>
                <c:pt idx="37761">
                  <c:v>87.482995884111702</c:v>
                </c:pt>
                <c:pt idx="37762">
                  <c:v>87.485312639385199</c:v>
                </c:pt>
                <c:pt idx="37763">
                  <c:v>87.487629394658697</c:v>
                </c:pt>
                <c:pt idx="37764">
                  <c:v>87.489946149932294</c:v>
                </c:pt>
                <c:pt idx="37765">
                  <c:v>87.492262905205806</c:v>
                </c:pt>
                <c:pt idx="37766">
                  <c:v>87.494579660479403</c:v>
                </c:pt>
                <c:pt idx="37767">
                  <c:v>87.4968964157529</c:v>
                </c:pt>
                <c:pt idx="37768">
                  <c:v>87.499213171026398</c:v>
                </c:pt>
                <c:pt idx="37769">
                  <c:v>87.501529926299995</c:v>
                </c:pt>
                <c:pt idx="37770">
                  <c:v>87.503846681573506</c:v>
                </c:pt>
                <c:pt idx="37771">
                  <c:v>87.506163436847103</c:v>
                </c:pt>
                <c:pt idx="37772">
                  <c:v>87.508480192120601</c:v>
                </c:pt>
                <c:pt idx="37773">
                  <c:v>87.510796947394098</c:v>
                </c:pt>
                <c:pt idx="37774">
                  <c:v>87.513113702667695</c:v>
                </c:pt>
                <c:pt idx="37775">
                  <c:v>87.515430457941207</c:v>
                </c:pt>
                <c:pt idx="37776">
                  <c:v>87.517747213214804</c:v>
                </c:pt>
                <c:pt idx="37777">
                  <c:v>87.520063968488301</c:v>
                </c:pt>
                <c:pt idx="37778">
                  <c:v>87.522380723761799</c:v>
                </c:pt>
                <c:pt idx="37779">
                  <c:v>87.524697479035396</c:v>
                </c:pt>
                <c:pt idx="37780">
                  <c:v>87.527014234308893</c:v>
                </c:pt>
                <c:pt idx="37781">
                  <c:v>87.529330989582505</c:v>
                </c:pt>
                <c:pt idx="37782">
                  <c:v>87.531647744856002</c:v>
                </c:pt>
                <c:pt idx="37783">
                  <c:v>87.5339645001295</c:v>
                </c:pt>
                <c:pt idx="37784">
                  <c:v>87.536281255403097</c:v>
                </c:pt>
                <c:pt idx="37785">
                  <c:v>87.538598010676594</c:v>
                </c:pt>
                <c:pt idx="37786">
                  <c:v>87.540914765950205</c:v>
                </c:pt>
                <c:pt idx="37787">
                  <c:v>87.543231521223703</c:v>
                </c:pt>
                <c:pt idx="37788">
                  <c:v>87.5455482764972</c:v>
                </c:pt>
                <c:pt idx="37789">
                  <c:v>87.547865031770797</c:v>
                </c:pt>
                <c:pt idx="37790">
                  <c:v>87.550181787044295</c:v>
                </c:pt>
                <c:pt idx="37791">
                  <c:v>87.552498542317906</c:v>
                </c:pt>
                <c:pt idx="37792">
                  <c:v>87.554815297591404</c:v>
                </c:pt>
                <c:pt idx="37793">
                  <c:v>87.557132052864901</c:v>
                </c:pt>
                <c:pt idx="37794">
                  <c:v>87.559448808138498</c:v>
                </c:pt>
                <c:pt idx="37795">
                  <c:v>87.561765563411996</c:v>
                </c:pt>
                <c:pt idx="37796">
                  <c:v>87.564082318685607</c:v>
                </c:pt>
                <c:pt idx="37797">
                  <c:v>87.566399073959104</c:v>
                </c:pt>
                <c:pt idx="37798">
                  <c:v>87.568715829232602</c:v>
                </c:pt>
                <c:pt idx="37799">
                  <c:v>87.571032584506199</c:v>
                </c:pt>
                <c:pt idx="37800">
                  <c:v>87.573349339779696</c:v>
                </c:pt>
                <c:pt idx="37801">
                  <c:v>87.575666095053293</c:v>
                </c:pt>
                <c:pt idx="37802">
                  <c:v>87.577982850326805</c:v>
                </c:pt>
                <c:pt idx="37803">
                  <c:v>87.580299605600302</c:v>
                </c:pt>
                <c:pt idx="37804">
                  <c:v>87.582616360873899</c:v>
                </c:pt>
                <c:pt idx="37805">
                  <c:v>87.584933116147397</c:v>
                </c:pt>
                <c:pt idx="37806">
                  <c:v>87.587249871420994</c:v>
                </c:pt>
                <c:pt idx="37807">
                  <c:v>87.589566626694506</c:v>
                </c:pt>
                <c:pt idx="37808">
                  <c:v>87.591883381968003</c:v>
                </c:pt>
                <c:pt idx="37809">
                  <c:v>87.5942001372416</c:v>
                </c:pt>
                <c:pt idx="37810">
                  <c:v>87.596516892515098</c:v>
                </c:pt>
                <c:pt idx="37811">
                  <c:v>87.598833647788695</c:v>
                </c:pt>
                <c:pt idx="37812">
                  <c:v>87.601150403062206</c:v>
                </c:pt>
                <c:pt idx="37813">
                  <c:v>87.603467158335704</c:v>
                </c:pt>
                <c:pt idx="37814">
                  <c:v>87.605783913609301</c:v>
                </c:pt>
                <c:pt idx="37815">
                  <c:v>87.608100668882798</c:v>
                </c:pt>
                <c:pt idx="37816">
                  <c:v>87.610417424156395</c:v>
                </c:pt>
                <c:pt idx="37817">
                  <c:v>87.612734179429907</c:v>
                </c:pt>
                <c:pt idx="37818">
                  <c:v>87.615050934703405</c:v>
                </c:pt>
                <c:pt idx="37819">
                  <c:v>87.617367689977002</c:v>
                </c:pt>
                <c:pt idx="37820">
                  <c:v>87.619684445250499</c:v>
                </c:pt>
                <c:pt idx="37821">
                  <c:v>87.622001200524096</c:v>
                </c:pt>
                <c:pt idx="37822">
                  <c:v>87.624317955797594</c:v>
                </c:pt>
                <c:pt idx="37823">
                  <c:v>87.626634711071105</c:v>
                </c:pt>
                <c:pt idx="37824">
                  <c:v>87.628951466344702</c:v>
                </c:pt>
                <c:pt idx="37825">
                  <c:v>87.6312682216182</c:v>
                </c:pt>
                <c:pt idx="37826">
                  <c:v>87.633584976891797</c:v>
                </c:pt>
                <c:pt idx="37827">
                  <c:v>87.635901732165294</c:v>
                </c:pt>
                <c:pt idx="37828">
                  <c:v>87.638218487438806</c:v>
                </c:pt>
                <c:pt idx="37829">
                  <c:v>87.640535242712403</c:v>
                </c:pt>
                <c:pt idx="37830">
                  <c:v>87.6428519979859</c:v>
                </c:pt>
                <c:pt idx="37831">
                  <c:v>87.645168753259497</c:v>
                </c:pt>
                <c:pt idx="37832">
                  <c:v>87.647485508532995</c:v>
                </c:pt>
                <c:pt idx="37833">
                  <c:v>87.649802263806507</c:v>
                </c:pt>
                <c:pt idx="37834">
                  <c:v>87.652119019080104</c:v>
                </c:pt>
                <c:pt idx="37835">
                  <c:v>87.654435774353601</c:v>
                </c:pt>
                <c:pt idx="37836">
                  <c:v>87.656752529627198</c:v>
                </c:pt>
                <c:pt idx="37837">
                  <c:v>87.659069284900696</c:v>
                </c:pt>
                <c:pt idx="37838">
                  <c:v>87.661386040174193</c:v>
                </c:pt>
                <c:pt idx="37839">
                  <c:v>87.663702795447804</c:v>
                </c:pt>
                <c:pt idx="37840">
                  <c:v>87.666019550721302</c:v>
                </c:pt>
                <c:pt idx="37841">
                  <c:v>87.668336305994899</c:v>
                </c:pt>
                <c:pt idx="37842">
                  <c:v>87.670653061268396</c:v>
                </c:pt>
                <c:pt idx="37843">
                  <c:v>87.672969816541894</c:v>
                </c:pt>
                <c:pt idx="37844">
                  <c:v>87.675286571815505</c:v>
                </c:pt>
                <c:pt idx="37845">
                  <c:v>87.677603327089003</c:v>
                </c:pt>
                <c:pt idx="37846">
                  <c:v>87.679920082362599</c:v>
                </c:pt>
                <c:pt idx="37847">
                  <c:v>87.682236837636097</c:v>
                </c:pt>
                <c:pt idx="37848">
                  <c:v>87.684553592909594</c:v>
                </c:pt>
                <c:pt idx="37849">
                  <c:v>87.686870348183206</c:v>
                </c:pt>
                <c:pt idx="37850">
                  <c:v>87.689187103456703</c:v>
                </c:pt>
                <c:pt idx="37851">
                  <c:v>87.6915038587303</c:v>
                </c:pt>
                <c:pt idx="37852">
                  <c:v>87.693820614003798</c:v>
                </c:pt>
                <c:pt idx="37853">
                  <c:v>87.696137369277295</c:v>
                </c:pt>
                <c:pt idx="37854">
                  <c:v>87.698454124550906</c:v>
                </c:pt>
                <c:pt idx="37855">
                  <c:v>87.700770879824404</c:v>
                </c:pt>
                <c:pt idx="37856">
                  <c:v>87.703087635098001</c:v>
                </c:pt>
                <c:pt idx="37857">
                  <c:v>87.705404390371498</c:v>
                </c:pt>
                <c:pt idx="37858">
                  <c:v>87.707721145644996</c:v>
                </c:pt>
                <c:pt idx="37859">
                  <c:v>87.710037900918607</c:v>
                </c:pt>
                <c:pt idx="37860">
                  <c:v>87.712354656192105</c:v>
                </c:pt>
                <c:pt idx="37861">
                  <c:v>87.714671411465702</c:v>
                </c:pt>
                <c:pt idx="37862">
                  <c:v>87.716988166739199</c:v>
                </c:pt>
                <c:pt idx="37863">
                  <c:v>87.719304922012697</c:v>
                </c:pt>
                <c:pt idx="37864">
                  <c:v>87.721621677286294</c:v>
                </c:pt>
                <c:pt idx="37865">
                  <c:v>87.723938432559805</c:v>
                </c:pt>
                <c:pt idx="37866">
                  <c:v>87.726255187833402</c:v>
                </c:pt>
                <c:pt idx="37867">
                  <c:v>87.7285719431069</c:v>
                </c:pt>
                <c:pt idx="37868">
                  <c:v>87.730888698380397</c:v>
                </c:pt>
                <c:pt idx="37869">
                  <c:v>87.733205453653994</c:v>
                </c:pt>
                <c:pt idx="37870">
                  <c:v>87.735522208927506</c:v>
                </c:pt>
                <c:pt idx="37871">
                  <c:v>87.737838964201103</c:v>
                </c:pt>
                <c:pt idx="37872">
                  <c:v>87.7401557194746</c:v>
                </c:pt>
                <c:pt idx="37873">
                  <c:v>87.742472474748098</c:v>
                </c:pt>
                <c:pt idx="37874">
                  <c:v>87.744789230021695</c:v>
                </c:pt>
                <c:pt idx="37875">
                  <c:v>87.747105985295207</c:v>
                </c:pt>
                <c:pt idx="37876">
                  <c:v>87.749422740568804</c:v>
                </c:pt>
                <c:pt idx="37877">
                  <c:v>87.751739495842301</c:v>
                </c:pt>
                <c:pt idx="37878">
                  <c:v>87.754056251115799</c:v>
                </c:pt>
                <c:pt idx="37879">
                  <c:v>87.756373006389396</c:v>
                </c:pt>
                <c:pt idx="37880">
                  <c:v>87.758689761662893</c:v>
                </c:pt>
                <c:pt idx="37881">
                  <c:v>87.761006516936504</c:v>
                </c:pt>
                <c:pt idx="37882">
                  <c:v>87.763323272210002</c:v>
                </c:pt>
                <c:pt idx="37883">
                  <c:v>87.765640027483499</c:v>
                </c:pt>
                <c:pt idx="37884">
                  <c:v>87.767956782757096</c:v>
                </c:pt>
                <c:pt idx="37885">
                  <c:v>87.770273538030594</c:v>
                </c:pt>
                <c:pt idx="37886">
                  <c:v>87.772590293304205</c:v>
                </c:pt>
                <c:pt idx="37887">
                  <c:v>87.774907048577703</c:v>
                </c:pt>
                <c:pt idx="37888">
                  <c:v>87.7772238038512</c:v>
                </c:pt>
                <c:pt idx="37889">
                  <c:v>87.779540559124797</c:v>
                </c:pt>
                <c:pt idx="37890">
                  <c:v>87.781857314398295</c:v>
                </c:pt>
                <c:pt idx="37891">
                  <c:v>87.784174069671906</c:v>
                </c:pt>
                <c:pt idx="37892">
                  <c:v>87.786490824945403</c:v>
                </c:pt>
                <c:pt idx="37893">
                  <c:v>87.788807580218901</c:v>
                </c:pt>
                <c:pt idx="37894">
                  <c:v>87.791124335492498</c:v>
                </c:pt>
                <c:pt idx="37895">
                  <c:v>87.793441090765995</c:v>
                </c:pt>
                <c:pt idx="37896">
                  <c:v>87.795757846039606</c:v>
                </c:pt>
                <c:pt idx="37897">
                  <c:v>87.798074601313104</c:v>
                </c:pt>
                <c:pt idx="37898">
                  <c:v>87.800391356586601</c:v>
                </c:pt>
                <c:pt idx="37899">
                  <c:v>87.802708111860198</c:v>
                </c:pt>
                <c:pt idx="37900">
                  <c:v>87.805024867133696</c:v>
                </c:pt>
                <c:pt idx="37901">
                  <c:v>87.807341622407293</c:v>
                </c:pt>
                <c:pt idx="37902">
                  <c:v>87.809658377680805</c:v>
                </c:pt>
                <c:pt idx="37903">
                  <c:v>87.811975132954302</c:v>
                </c:pt>
                <c:pt idx="37904">
                  <c:v>87.814291888227899</c:v>
                </c:pt>
                <c:pt idx="37905">
                  <c:v>87.816608643501397</c:v>
                </c:pt>
                <c:pt idx="37906">
                  <c:v>87.818925398774994</c:v>
                </c:pt>
                <c:pt idx="37907">
                  <c:v>87.821242154048505</c:v>
                </c:pt>
                <c:pt idx="37908">
                  <c:v>87.823558909322102</c:v>
                </c:pt>
                <c:pt idx="37909">
                  <c:v>87.8258756645956</c:v>
                </c:pt>
                <c:pt idx="37910">
                  <c:v>87.828192419869097</c:v>
                </c:pt>
                <c:pt idx="37911">
                  <c:v>87.830509175142694</c:v>
                </c:pt>
                <c:pt idx="37912">
                  <c:v>87.832825930416206</c:v>
                </c:pt>
                <c:pt idx="37913">
                  <c:v>87.835142685689803</c:v>
                </c:pt>
                <c:pt idx="37914">
                  <c:v>87.8374594409633</c:v>
                </c:pt>
                <c:pt idx="37915">
                  <c:v>87.839776196236798</c:v>
                </c:pt>
                <c:pt idx="37916">
                  <c:v>87.842092951510395</c:v>
                </c:pt>
                <c:pt idx="37917">
                  <c:v>87.844409706783907</c:v>
                </c:pt>
                <c:pt idx="37918">
                  <c:v>87.846726462057504</c:v>
                </c:pt>
                <c:pt idx="37919">
                  <c:v>87.849043217331001</c:v>
                </c:pt>
                <c:pt idx="37920">
                  <c:v>87.851359972604499</c:v>
                </c:pt>
                <c:pt idx="37921">
                  <c:v>87.853676727878096</c:v>
                </c:pt>
                <c:pt idx="37922">
                  <c:v>87.855993483151593</c:v>
                </c:pt>
                <c:pt idx="37923">
                  <c:v>87.858310238425204</c:v>
                </c:pt>
                <c:pt idx="37924">
                  <c:v>87.860626993698702</c:v>
                </c:pt>
                <c:pt idx="37925">
                  <c:v>87.862943748972199</c:v>
                </c:pt>
                <c:pt idx="37926">
                  <c:v>87.865260504245796</c:v>
                </c:pt>
                <c:pt idx="37927">
                  <c:v>87.867577259519294</c:v>
                </c:pt>
                <c:pt idx="37928">
                  <c:v>87.869894014792905</c:v>
                </c:pt>
                <c:pt idx="37929">
                  <c:v>87.872210770066403</c:v>
                </c:pt>
                <c:pt idx="37930">
                  <c:v>87.8745275253399</c:v>
                </c:pt>
                <c:pt idx="37931">
                  <c:v>87.876844280613497</c:v>
                </c:pt>
                <c:pt idx="37932">
                  <c:v>87.879161035886995</c:v>
                </c:pt>
                <c:pt idx="37933">
                  <c:v>87.881477791160606</c:v>
                </c:pt>
                <c:pt idx="37934">
                  <c:v>87.883794546434103</c:v>
                </c:pt>
                <c:pt idx="37935">
                  <c:v>87.886111301707601</c:v>
                </c:pt>
                <c:pt idx="37936">
                  <c:v>87.888428056981198</c:v>
                </c:pt>
                <c:pt idx="37937">
                  <c:v>87.890744812254695</c:v>
                </c:pt>
                <c:pt idx="37938">
                  <c:v>87.893061567528306</c:v>
                </c:pt>
                <c:pt idx="37939">
                  <c:v>87.895378322801804</c:v>
                </c:pt>
                <c:pt idx="37940">
                  <c:v>87.897695078075301</c:v>
                </c:pt>
                <c:pt idx="37941">
                  <c:v>87.900011833348898</c:v>
                </c:pt>
                <c:pt idx="37942">
                  <c:v>87.902328588622396</c:v>
                </c:pt>
                <c:pt idx="37943">
                  <c:v>87.904645343895993</c:v>
                </c:pt>
                <c:pt idx="37944">
                  <c:v>87.906962099169505</c:v>
                </c:pt>
                <c:pt idx="37945">
                  <c:v>87.909278854443002</c:v>
                </c:pt>
                <c:pt idx="37946">
                  <c:v>87.911595609716599</c:v>
                </c:pt>
                <c:pt idx="37947">
                  <c:v>87.913912364990097</c:v>
                </c:pt>
                <c:pt idx="37948">
                  <c:v>87.916229120263694</c:v>
                </c:pt>
                <c:pt idx="37949">
                  <c:v>87.918545875537205</c:v>
                </c:pt>
                <c:pt idx="37950">
                  <c:v>87.920862630810703</c:v>
                </c:pt>
                <c:pt idx="37951">
                  <c:v>87.9231793860843</c:v>
                </c:pt>
                <c:pt idx="37952">
                  <c:v>87.925496141357797</c:v>
                </c:pt>
                <c:pt idx="37953">
                  <c:v>87.927812896631394</c:v>
                </c:pt>
                <c:pt idx="37954">
                  <c:v>87.930129651904906</c:v>
                </c:pt>
                <c:pt idx="37955">
                  <c:v>87.932446407178404</c:v>
                </c:pt>
                <c:pt idx="37956">
                  <c:v>87.934763162452001</c:v>
                </c:pt>
                <c:pt idx="37957">
                  <c:v>87.937079917725498</c:v>
                </c:pt>
                <c:pt idx="37958">
                  <c:v>87.939396672999095</c:v>
                </c:pt>
                <c:pt idx="37959">
                  <c:v>87.941713428272607</c:v>
                </c:pt>
                <c:pt idx="37960">
                  <c:v>87.944030183546104</c:v>
                </c:pt>
                <c:pt idx="37961">
                  <c:v>87.946346938819701</c:v>
                </c:pt>
                <c:pt idx="37962">
                  <c:v>87.948663694093199</c:v>
                </c:pt>
                <c:pt idx="37963">
                  <c:v>87.950980449366796</c:v>
                </c:pt>
                <c:pt idx="37964">
                  <c:v>87.953297204640293</c:v>
                </c:pt>
                <c:pt idx="37965">
                  <c:v>87.955613959913805</c:v>
                </c:pt>
                <c:pt idx="37966">
                  <c:v>87.957930715187402</c:v>
                </c:pt>
                <c:pt idx="37967">
                  <c:v>87.960247470460899</c:v>
                </c:pt>
                <c:pt idx="37968">
                  <c:v>87.962564225734496</c:v>
                </c:pt>
                <c:pt idx="37969">
                  <c:v>87.964880981007994</c:v>
                </c:pt>
                <c:pt idx="37970">
                  <c:v>87.967197736281506</c:v>
                </c:pt>
                <c:pt idx="37971">
                  <c:v>87.969514491555103</c:v>
                </c:pt>
                <c:pt idx="37972">
                  <c:v>87.9718312468286</c:v>
                </c:pt>
                <c:pt idx="37973">
                  <c:v>87.974148002102197</c:v>
                </c:pt>
                <c:pt idx="37974">
                  <c:v>87.976464757375695</c:v>
                </c:pt>
                <c:pt idx="37975">
                  <c:v>87.978781512649206</c:v>
                </c:pt>
                <c:pt idx="37976">
                  <c:v>87.981098267922803</c:v>
                </c:pt>
                <c:pt idx="37977">
                  <c:v>87.983415023196301</c:v>
                </c:pt>
                <c:pt idx="37978">
                  <c:v>87.985731778469898</c:v>
                </c:pt>
                <c:pt idx="37979">
                  <c:v>87.988048533743395</c:v>
                </c:pt>
                <c:pt idx="37980">
                  <c:v>87.990365289016907</c:v>
                </c:pt>
                <c:pt idx="37981">
                  <c:v>87.992682044290504</c:v>
                </c:pt>
                <c:pt idx="37982">
                  <c:v>87.994998799564002</c:v>
                </c:pt>
                <c:pt idx="37983">
                  <c:v>87.997315554837598</c:v>
                </c:pt>
                <c:pt idx="37984">
                  <c:v>87.999632310111096</c:v>
                </c:pt>
                <c:pt idx="37985">
                  <c:v>88.001949065384593</c:v>
                </c:pt>
                <c:pt idx="37986">
                  <c:v>88.004265820658205</c:v>
                </c:pt>
                <c:pt idx="37987">
                  <c:v>88.006582575931702</c:v>
                </c:pt>
                <c:pt idx="37988">
                  <c:v>88.008899331205299</c:v>
                </c:pt>
                <c:pt idx="37989">
                  <c:v>88.011216086478797</c:v>
                </c:pt>
                <c:pt idx="37990">
                  <c:v>88.013532841752294</c:v>
                </c:pt>
                <c:pt idx="37991">
                  <c:v>88.015849597025905</c:v>
                </c:pt>
                <c:pt idx="37992">
                  <c:v>88.018166352299403</c:v>
                </c:pt>
                <c:pt idx="37993">
                  <c:v>88.020483107573</c:v>
                </c:pt>
                <c:pt idx="37994">
                  <c:v>88.022799862846497</c:v>
                </c:pt>
                <c:pt idx="37995">
                  <c:v>88.025116618119995</c:v>
                </c:pt>
                <c:pt idx="37996">
                  <c:v>88.027433373393606</c:v>
                </c:pt>
                <c:pt idx="37997">
                  <c:v>88.029750128667104</c:v>
                </c:pt>
                <c:pt idx="37998">
                  <c:v>88.032066883940701</c:v>
                </c:pt>
                <c:pt idx="37999">
                  <c:v>88.034383639214198</c:v>
                </c:pt>
                <c:pt idx="38000">
                  <c:v>88.036700394487696</c:v>
                </c:pt>
                <c:pt idx="38001">
                  <c:v>88.039017149761307</c:v>
                </c:pt>
                <c:pt idx="38002">
                  <c:v>88.041333905034804</c:v>
                </c:pt>
                <c:pt idx="38003">
                  <c:v>88.043650660308401</c:v>
                </c:pt>
                <c:pt idx="38004">
                  <c:v>88.045967415581899</c:v>
                </c:pt>
                <c:pt idx="38005">
                  <c:v>88.048284170855396</c:v>
                </c:pt>
                <c:pt idx="38006">
                  <c:v>88.050600926128993</c:v>
                </c:pt>
                <c:pt idx="38007">
                  <c:v>88.052917681402505</c:v>
                </c:pt>
                <c:pt idx="38008">
                  <c:v>88.055234436676102</c:v>
                </c:pt>
                <c:pt idx="38009">
                  <c:v>88.057551191949599</c:v>
                </c:pt>
                <c:pt idx="38010">
                  <c:v>88.059867947223097</c:v>
                </c:pt>
                <c:pt idx="38011">
                  <c:v>88.062184702496694</c:v>
                </c:pt>
                <c:pt idx="38012">
                  <c:v>88.064501457770206</c:v>
                </c:pt>
                <c:pt idx="38013">
                  <c:v>88.066818213043803</c:v>
                </c:pt>
                <c:pt idx="38014">
                  <c:v>88.0691349683173</c:v>
                </c:pt>
                <c:pt idx="38015">
                  <c:v>88.071451723590798</c:v>
                </c:pt>
                <c:pt idx="38016">
                  <c:v>88.073768478864395</c:v>
                </c:pt>
                <c:pt idx="38017">
                  <c:v>88.076085234137906</c:v>
                </c:pt>
                <c:pt idx="38018">
                  <c:v>88.078401989411503</c:v>
                </c:pt>
                <c:pt idx="38019">
                  <c:v>88.080718744685001</c:v>
                </c:pt>
                <c:pt idx="38020">
                  <c:v>88.083035499958498</c:v>
                </c:pt>
                <c:pt idx="38021">
                  <c:v>88.085352255232095</c:v>
                </c:pt>
                <c:pt idx="38022">
                  <c:v>88.087669010505607</c:v>
                </c:pt>
                <c:pt idx="38023">
                  <c:v>88.089985765779204</c:v>
                </c:pt>
                <c:pt idx="38024">
                  <c:v>88.092302521052702</c:v>
                </c:pt>
                <c:pt idx="38025">
                  <c:v>88.094619276326199</c:v>
                </c:pt>
                <c:pt idx="38026">
                  <c:v>88.096936031599796</c:v>
                </c:pt>
                <c:pt idx="38027">
                  <c:v>88.099252786873294</c:v>
                </c:pt>
                <c:pt idx="38028">
                  <c:v>88.101569542146905</c:v>
                </c:pt>
                <c:pt idx="38029">
                  <c:v>88.103886297420402</c:v>
                </c:pt>
                <c:pt idx="38030">
                  <c:v>88.1062030526939</c:v>
                </c:pt>
                <c:pt idx="38031">
                  <c:v>88.108519807967497</c:v>
                </c:pt>
                <c:pt idx="38032">
                  <c:v>88.110836563240994</c:v>
                </c:pt>
                <c:pt idx="38033">
                  <c:v>88.113153318514605</c:v>
                </c:pt>
                <c:pt idx="38034">
                  <c:v>88.115470073788103</c:v>
                </c:pt>
                <c:pt idx="38035">
                  <c:v>88.1177868290616</c:v>
                </c:pt>
                <c:pt idx="38036">
                  <c:v>88.120103584335197</c:v>
                </c:pt>
                <c:pt idx="38037">
                  <c:v>88.122420339608695</c:v>
                </c:pt>
                <c:pt idx="38038">
                  <c:v>88.124737094882306</c:v>
                </c:pt>
                <c:pt idx="38039">
                  <c:v>88.127053850155804</c:v>
                </c:pt>
                <c:pt idx="38040">
                  <c:v>88.129370605429301</c:v>
                </c:pt>
                <c:pt idx="38041">
                  <c:v>88.131687360702898</c:v>
                </c:pt>
                <c:pt idx="38042">
                  <c:v>88.134004115976396</c:v>
                </c:pt>
                <c:pt idx="38043">
                  <c:v>88.136320871250007</c:v>
                </c:pt>
                <c:pt idx="38044">
                  <c:v>88.138637626523504</c:v>
                </c:pt>
                <c:pt idx="38045">
                  <c:v>88.140954381797002</c:v>
                </c:pt>
                <c:pt idx="38046">
                  <c:v>88.143271137070599</c:v>
                </c:pt>
                <c:pt idx="38047">
                  <c:v>88.145587892344096</c:v>
                </c:pt>
                <c:pt idx="38048">
                  <c:v>88.147904647617693</c:v>
                </c:pt>
                <c:pt idx="38049">
                  <c:v>88.150221402891205</c:v>
                </c:pt>
                <c:pt idx="38050">
                  <c:v>88.152538158164802</c:v>
                </c:pt>
                <c:pt idx="38051">
                  <c:v>88.154854913438299</c:v>
                </c:pt>
                <c:pt idx="38052">
                  <c:v>88.157171668711797</c:v>
                </c:pt>
                <c:pt idx="38053">
                  <c:v>88.159488423985394</c:v>
                </c:pt>
                <c:pt idx="38054">
                  <c:v>88.161805179258906</c:v>
                </c:pt>
                <c:pt idx="38055">
                  <c:v>88.164121934532503</c:v>
                </c:pt>
                <c:pt idx="38056">
                  <c:v>88.166438689806</c:v>
                </c:pt>
                <c:pt idx="38057">
                  <c:v>88.168755445079498</c:v>
                </c:pt>
                <c:pt idx="38058">
                  <c:v>88.171072200353095</c:v>
                </c:pt>
                <c:pt idx="38059">
                  <c:v>88.173388955626606</c:v>
                </c:pt>
                <c:pt idx="38060">
                  <c:v>88.175705710900203</c:v>
                </c:pt>
                <c:pt idx="38061">
                  <c:v>88.178022466173701</c:v>
                </c:pt>
                <c:pt idx="38062">
                  <c:v>88.180339221447198</c:v>
                </c:pt>
                <c:pt idx="38063">
                  <c:v>88.182655976720795</c:v>
                </c:pt>
                <c:pt idx="38064">
                  <c:v>88.184972731994307</c:v>
                </c:pt>
                <c:pt idx="38065">
                  <c:v>88.187289487267904</c:v>
                </c:pt>
                <c:pt idx="38066">
                  <c:v>88.189606242541402</c:v>
                </c:pt>
                <c:pt idx="38067">
                  <c:v>88.191922997814899</c:v>
                </c:pt>
                <c:pt idx="38068">
                  <c:v>88.194239753088496</c:v>
                </c:pt>
                <c:pt idx="38069">
                  <c:v>88.196556508361994</c:v>
                </c:pt>
                <c:pt idx="38070">
                  <c:v>88.198873263635605</c:v>
                </c:pt>
                <c:pt idx="38071">
                  <c:v>88.201190018909102</c:v>
                </c:pt>
                <c:pt idx="38072">
                  <c:v>88.2035067741826</c:v>
                </c:pt>
                <c:pt idx="38073">
                  <c:v>88.205823529456197</c:v>
                </c:pt>
                <c:pt idx="38074">
                  <c:v>88.208140284729694</c:v>
                </c:pt>
                <c:pt idx="38075">
                  <c:v>88.210457040003305</c:v>
                </c:pt>
                <c:pt idx="38076">
                  <c:v>88.212773795276803</c:v>
                </c:pt>
                <c:pt idx="38077">
                  <c:v>88.2150905505503</c:v>
                </c:pt>
                <c:pt idx="38078">
                  <c:v>88.217407305823897</c:v>
                </c:pt>
                <c:pt idx="38079">
                  <c:v>88.219724061097395</c:v>
                </c:pt>
                <c:pt idx="38080">
                  <c:v>88.222040816371006</c:v>
                </c:pt>
                <c:pt idx="38081">
                  <c:v>88.224357571644504</c:v>
                </c:pt>
                <c:pt idx="38082">
                  <c:v>88.226674326918001</c:v>
                </c:pt>
                <c:pt idx="38083">
                  <c:v>88.228991082191598</c:v>
                </c:pt>
                <c:pt idx="38084">
                  <c:v>88.231307837465096</c:v>
                </c:pt>
                <c:pt idx="38085">
                  <c:v>88.233624592738707</c:v>
                </c:pt>
                <c:pt idx="38086">
                  <c:v>88.235941348012204</c:v>
                </c:pt>
                <c:pt idx="38087">
                  <c:v>88.238258103285702</c:v>
                </c:pt>
                <c:pt idx="38088">
                  <c:v>88.240574858559299</c:v>
                </c:pt>
                <c:pt idx="38089">
                  <c:v>88.242891613832796</c:v>
                </c:pt>
                <c:pt idx="38090">
                  <c:v>88.245208369106393</c:v>
                </c:pt>
                <c:pt idx="38091">
                  <c:v>88.247525124379905</c:v>
                </c:pt>
                <c:pt idx="38092">
                  <c:v>88.249841879653403</c:v>
                </c:pt>
                <c:pt idx="38093">
                  <c:v>88.252158634927</c:v>
                </c:pt>
                <c:pt idx="38094">
                  <c:v>88.254475390200497</c:v>
                </c:pt>
                <c:pt idx="38095">
                  <c:v>88.256792145474094</c:v>
                </c:pt>
                <c:pt idx="38096">
                  <c:v>88.259108900747606</c:v>
                </c:pt>
                <c:pt idx="38097">
                  <c:v>88.261425656021103</c:v>
                </c:pt>
                <c:pt idx="38098">
                  <c:v>88.2637424112947</c:v>
                </c:pt>
                <c:pt idx="38099">
                  <c:v>88.266059166568198</c:v>
                </c:pt>
                <c:pt idx="38100">
                  <c:v>88.268375921841795</c:v>
                </c:pt>
                <c:pt idx="38101">
                  <c:v>88.270692677115306</c:v>
                </c:pt>
                <c:pt idx="38102">
                  <c:v>88.273009432388804</c:v>
                </c:pt>
                <c:pt idx="38103">
                  <c:v>88.275326187662401</c:v>
                </c:pt>
                <c:pt idx="38104">
                  <c:v>88.277642942935898</c:v>
                </c:pt>
                <c:pt idx="38105">
                  <c:v>88.279959698209495</c:v>
                </c:pt>
                <c:pt idx="38106">
                  <c:v>88.282276453482993</c:v>
                </c:pt>
                <c:pt idx="38107">
                  <c:v>88.284593208756505</c:v>
                </c:pt>
                <c:pt idx="38108">
                  <c:v>88.286909964030102</c:v>
                </c:pt>
                <c:pt idx="38109">
                  <c:v>88.289226719303599</c:v>
                </c:pt>
                <c:pt idx="38110">
                  <c:v>88.291543474577196</c:v>
                </c:pt>
                <c:pt idx="38111">
                  <c:v>88.293860229850694</c:v>
                </c:pt>
                <c:pt idx="38112">
                  <c:v>88.296176985124205</c:v>
                </c:pt>
                <c:pt idx="38113">
                  <c:v>88.298493740397802</c:v>
                </c:pt>
                <c:pt idx="38114">
                  <c:v>88.3008104956713</c:v>
                </c:pt>
                <c:pt idx="38115">
                  <c:v>88.303127250944897</c:v>
                </c:pt>
                <c:pt idx="38116">
                  <c:v>88.305444006218394</c:v>
                </c:pt>
                <c:pt idx="38117">
                  <c:v>88.307760761491906</c:v>
                </c:pt>
                <c:pt idx="38118">
                  <c:v>88.310077516765503</c:v>
                </c:pt>
                <c:pt idx="38119">
                  <c:v>88.312394272039</c:v>
                </c:pt>
                <c:pt idx="38120">
                  <c:v>88.314711027312597</c:v>
                </c:pt>
                <c:pt idx="38121">
                  <c:v>88.317027782586095</c:v>
                </c:pt>
                <c:pt idx="38122">
                  <c:v>88.319344537859607</c:v>
                </c:pt>
                <c:pt idx="38123">
                  <c:v>88.321661293133204</c:v>
                </c:pt>
                <c:pt idx="38124">
                  <c:v>88.323978048406701</c:v>
                </c:pt>
                <c:pt idx="38125">
                  <c:v>88.326294803680298</c:v>
                </c:pt>
                <c:pt idx="38126">
                  <c:v>88.328611558953796</c:v>
                </c:pt>
                <c:pt idx="38127">
                  <c:v>88.330928314227293</c:v>
                </c:pt>
                <c:pt idx="38128">
                  <c:v>88.333245069500904</c:v>
                </c:pt>
                <c:pt idx="38129">
                  <c:v>88.335561824774402</c:v>
                </c:pt>
                <c:pt idx="38130">
                  <c:v>88.337878580047999</c:v>
                </c:pt>
                <c:pt idx="38131">
                  <c:v>88.340195335321496</c:v>
                </c:pt>
                <c:pt idx="38132">
                  <c:v>88.342512090594994</c:v>
                </c:pt>
                <c:pt idx="38133">
                  <c:v>88.344828845868605</c:v>
                </c:pt>
                <c:pt idx="38134">
                  <c:v>88.347145601142103</c:v>
                </c:pt>
                <c:pt idx="38135">
                  <c:v>88.3494623564157</c:v>
                </c:pt>
                <c:pt idx="38136">
                  <c:v>88.351779111689197</c:v>
                </c:pt>
                <c:pt idx="38137">
                  <c:v>88.354095866962695</c:v>
                </c:pt>
                <c:pt idx="38138">
                  <c:v>88.356412622236306</c:v>
                </c:pt>
                <c:pt idx="38139">
                  <c:v>88.358729377509803</c:v>
                </c:pt>
                <c:pt idx="38140">
                  <c:v>88.3610461327834</c:v>
                </c:pt>
                <c:pt idx="38141">
                  <c:v>88.363362888056898</c:v>
                </c:pt>
                <c:pt idx="38142">
                  <c:v>88.365679643330395</c:v>
                </c:pt>
                <c:pt idx="38143">
                  <c:v>88.367996398604006</c:v>
                </c:pt>
                <c:pt idx="38144">
                  <c:v>88.370313153877504</c:v>
                </c:pt>
                <c:pt idx="38145">
                  <c:v>88.372629909151101</c:v>
                </c:pt>
                <c:pt idx="38146">
                  <c:v>88.374946664424598</c:v>
                </c:pt>
                <c:pt idx="38147">
                  <c:v>88.377263419698096</c:v>
                </c:pt>
                <c:pt idx="38148">
                  <c:v>88.379580174971693</c:v>
                </c:pt>
                <c:pt idx="38149">
                  <c:v>88.381896930245205</c:v>
                </c:pt>
                <c:pt idx="38150">
                  <c:v>88.384213685518802</c:v>
                </c:pt>
                <c:pt idx="38151">
                  <c:v>88.386530440792299</c:v>
                </c:pt>
                <c:pt idx="38152">
                  <c:v>88.388847196065797</c:v>
                </c:pt>
                <c:pt idx="38153">
                  <c:v>88.391163951339394</c:v>
                </c:pt>
                <c:pt idx="38154">
                  <c:v>88.393480706612905</c:v>
                </c:pt>
                <c:pt idx="38155">
                  <c:v>88.395797461886502</c:v>
                </c:pt>
                <c:pt idx="38156">
                  <c:v>88.39811421716</c:v>
                </c:pt>
                <c:pt idx="38157">
                  <c:v>88.400430972433497</c:v>
                </c:pt>
                <c:pt idx="38158">
                  <c:v>88.402747727707094</c:v>
                </c:pt>
                <c:pt idx="38159">
                  <c:v>88.405064482980606</c:v>
                </c:pt>
                <c:pt idx="38160">
                  <c:v>88.407381238254203</c:v>
                </c:pt>
                <c:pt idx="38161">
                  <c:v>88.409697993527701</c:v>
                </c:pt>
                <c:pt idx="38162">
                  <c:v>88.412014748801198</c:v>
                </c:pt>
                <c:pt idx="38163">
                  <c:v>88.414331504074795</c:v>
                </c:pt>
                <c:pt idx="38164">
                  <c:v>88.416648259348307</c:v>
                </c:pt>
                <c:pt idx="38165">
                  <c:v>88.418965014621904</c:v>
                </c:pt>
                <c:pt idx="38166">
                  <c:v>88.421281769895401</c:v>
                </c:pt>
                <c:pt idx="38167">
                  <c:v>88.423598525168899</c:v>
                </c:pt>
                <c:pt idx="38168">
                  <c:v>88.425915280442496</c:v>
                </c:pt>
                <c:pt idx="38169">
                  <c:v>88.428232035715993</c:v>
                </c:pt>
                <c:pt idx="38170">
                  <c:v>88.430548790989604</c:v>
                </c:pt>
                <c:pt idx="38171">
                  <c:v>88.432865546263102</c:v>
                </c:pt>
                <c:pt idx="38172">
                  <c:v>88.435182301536599</c:v>
                </c:pt>
                <c:pt idx="38173">
                  <c:v>88.437499056810196</c:v>
                </c:pt>
                <c:pt idx="38174">
                  <c:v>88.439815812083694</c:v>
                </c:pt>
                <c:pt idx="38175">
                  <c:v>88.442132567357305</c:v>
                </c:pt>
                <c:pt idx="38176">
                  <c:v>88.444449322630803</c:v>
                </c:pt>
                <c:pt idx="38177">
                  <c:v>88.4467660779043</c:v>
                </c:pt>
                <c:pt idx="38178">
                  <c:v>88.449082833177897</c:v>
                </c:pt>
                <c:pt idx="38179">
                  <c:v>88.451399588451395</c:v>
                </c:pt>
                <c:pt idx="38180">
                  <c:v>88.453716343725006</c:v>
                </c:pt>
                <c:pt idx="38181">
                  <c:v>88.456033098998503</c:v>
                </c:pt>
                <c:pt idx="38182">
                  <c:v>88.458349854272001</c:v>
                </c:pt>
                <c:pt idx="38183">
                  <c:v>88.460666609545598</c:v>
                </c:pt>
                <c:pt idx="38184">
                  <c:v>88.462983364819095</c:v>
                </c:pt>
                <c:pt idx="38185">
                  <c:v>88.465300120092706</c:v>
                </c:pt>
                <c:pt idx="38186">
                  <c:v>88.467616875366204</c:v>
                </c:pt>
                <c:pt idx="38187">
                  <c:v>88.469933630639702</c:v>
                </c:pt>
                <c:pt idx="38188">
                  <c:v>88.472250385913298</c:v>
                </c:pt>
                <c:pt idx="38189">
                  <c:v>88.474567141186796</c:v>
                </c:pt>
                <c:pt idx="38190">
                  <c:v>88.476883896460393</c:v>
                </c:pt>
                <c:pt idx="38191">
                  <c:v>88.479200651733905</c:v>
                </c:pt>
                <c:pt idx="38192">
                  <c:v>88.481517407007402</c:v>
                </c:pt>
                <c:pt idx="38193">
                  <c:v>88.483834162280999</c:v>
                </c:pt>
                <c:pt idx="38194">
                  <c:v>88.486150917554497</c:v>
                </c:pt>
                <c:pt idx="38195">
                  <c:v>88.488467672828094</c:v>
                </c:pt>
                <c:pt idx="38196">
                  <c:v>88.490784428101605</c:v>
                </c:pt>
                <c:pt idx="38197">
                  <c:v>88.493101183375202</c:v>
                </c:pt>
                <c:pt idx="38198">
                  <c:v>88.4954179386487</c:v>
                </c:pt>
                <c:pt idx="38199">
                  <c:v>88.497734693922197</c:v>
                </c:pt>
                <c:pt idx="38200">
                  <c:v>88.500051449195794</c:v>
                </c:pt>
                <c:pt idx="38201">
                  <c:v>88.502368204469306</c:v>
                </c:pt>
                <c:pt idx="38202">
                  <c:v>88.504684959742903</c:v>
                </c:pt>
                <c:pt idx="38203">
                  <c:v>88.507001715016401</c:v>
                </c:pt>
                <c:pt idx="38204">
                  <c:v>88.509318470289898</c:v>
                </c:pt>
                <c:pt idx="38205">
                  <c:v>88.511635225563495</c:v>
                </c:pt>
                <c:pt idx="38206">
                  <c:v>88.513951980837007</c:v>
                </c:pt>
                <c:pt idx="38207">
                  <c:v>88.516268736110604</c:v>
                </c:pt>
                <c:pt idx="38208">
                  <c:v>88.518585491384101</c:v>
                </c:pt>
                <c:pt idx="38209">
                  <c:v>88.520902246657599</c:v>
                </c:pt>
                <c:pt idx="38210">
                  <c:v>88.523219001931196</c:v>
                </c:pt>
                <c:pt idx="38211">
                  <c:v>88.525535757204693</c:v>
                </c:pt>
                <c:pt idx="38212">
                  <c:v>88.527852512478304</c:v>
                </c:pt>
                <c:pt idx="38213">
                  <c:v>88.530169267751802</c:v>
                </c:pt>
                <c:pt idx="38214">
                  <c:v>88.532486023025299</c:v>
                </c:pt>
                <c:pt idx="38215">
                  <c:v>88.534802778298896</c:v>
                </c:pt>
                <c:pt idx="38216">
                  <c:v>88.537119533572394</c:v>
                </c:pt>
                <c:pt idx="38217">
                  <c:v>88.539436288846005</c:v>
                </c:pt>
                <c:pt idx="38218">
                  <c:v>88.541753044119503</c:v>
                </c:pt>
                <c:pt idx="38219">
                  <c:v>88.544069799393</c:v>
                </c:pt>
                <c:pt idx="38220">
                  <c:v>88.546386554666597</c:v>
                </c:pt>
                <c:pt idx="38221">
                  <c:v>88.548703309940095</c:v>
                </c:pt>
                <c:pt idx="38222">
                  <c:v>88.551020065213706</c:v>
                </c:pt>
                <c:pt idx="38223">
                  <c:v>88.553336820487203</c:v>
                </c:pt>
                <c:pt idx="38224">
                  <c:v>88.555653575760701</c:v>
                </c:pt>
                <c:pt idx="38225">
                  <c:v>88.557970331034298</c:v>
                </c:pt>
                <c:pt idx="38226">
                  <c:v>88.560287086307795</c:v>
                </c:pt>
                <c:pt idx="38227">
                  <c:v>88.562603841581407</c:v>
                </c:pt>
                <c:pt idx="38228">
                  <c:v>88.564920596854904</c:v>
                </c:pt>
                <c:pt idx="38229">
                  <c:v>88.567237352128402</c:v>
                </c:pt>
                <c:pt idx="38230">
                  <c:v>88.569554107401999</c:v>
                </c:pt>
                <c:pt idx="38231">
                  <c:v>88.571870862675496</c:v>
                </c:pt>
                <c:pt idx="38232">
                  <c:v>88.574187617949093</c:v>
                </c:pt>
                <c:pt idx="38233">
                  <c:v>88.576504373222605</c:v>
                </c:pt>
                <c:pt idx="38234">
                  <c:v>88.578821128496102</c:v>
                </c:pt>
                <c:pt idx="38235">
                  <c:v>88.581137883769699</c:v>
                </c:pt>
                <c:pt idx="38236">
                  <c:v>88.583454639043197</c:v>
                </c:pt>
                <c:pt idx="38237">
                  <c:v>88.585771394316794</c:v>
                </c:pt>
                <c:pt idx="38238">
                  <c:v>88.588088149590305</c:v>
                </c:pt>
                <c:pt idx="38239">
                  <c:v>88.590404904863803</c:v>
                </c:pt>
                <c:pt idx="38240">
                  <c:v>88.5927216601374</c:v>
                </c:pt>
                <c:pt idx="38241">
                  <c:v>88.595038415410897</c:v>
                </c:pt>
                <c:pt idx="38242">
                  <c:v>88.597355170684494</c:v>
                </c:pt>
                <c:pt idx="38243">
                  <c:v>88.599671925958006</c:v>
                </c:pt>
                <c:pt idx="38244">
                  <c:v>88.601988681231504</c:v>
                </c:pt>
                <c:pt idx="38245">
                  <c:v>88.604305436505101</c:v>
                </c:pt>
                <c:pt idx="38246">
                  <c:v>88.606622191778598</c:v>
                </c:pt>
                <c:pt idx="38247">
                  <c:v>88.608938947052195</c:v>
                </c:pt>
                <c:pt idx="38248">
                  <c:v>88.611255702325707</c:v>
                </c:pt>
                <c:pt idx="38249">
                  <c:v>88.613572457599204</c:v>
                </c:pt>
                <c:pt idx="38250">
                  <c:v>88.615889212872801</c:v>
                </c:pt>
                <c:pt idx="38251">
                  <c:v>88.618205968146299</c:v>
                </c:pt>
                <c:pt idx="38252">
                  <c:v>88.620522723419896</c:v>
                </c:pt>
                <c:pt idx="38253">
                  <c:v>88.622839478693393</c:v>
                </c:pt>
                <c:pt idx="38254">
                  <c:v>88.625156233966905</c:v>
                </c:pt>
                <c:pt idx="38255">
                  <c:v>88.627472989240502</c:v>
                </c:pt>
                <c:pt idx="38256">
                  <c:v>88.629789744513999</c:v>
                </c:pt>
                <c:pt idx="38257">
                  <c:v>88.632106499787596</c:v>
                </c:pt>
                <c:pt idx="38258">
                  <c:v>88.634423255061094</c:v>
                </c:pt>
                <c:pt idx="38259">
                  <c:v>88.636740010334606</c:v>
                </c:pt>
                <c:pt idx="38260">
                  <c:v>88.639056765608203</c:v>
                </c:pt>
                <c:pt idx="38261">
                  <c:v>88.6413735208817</c:v>
                </c:pt>
                <c:pt idx="38262">
                  <c:v>88.643690276155297</c:v>
                </c:pt>
                <c:pt idx="38263">
                  <c:v>88.646007031428795</c:v>
                </c:pt>
                <c:pt idx="38264">
                  <c:v>88.648323786702306</c:v>
                </c:pt>
                <c:pt idx="38265">
                  <c:v>88.650640541975903</c:v>
                </c:pt>
                <c:pt idx="38266">
                  <c:v>88.652957297249401</c:v>
                </c:pt>
                <c:pt idx="38267">
                  <c:v>88.655274052522998</c:v>
                </c:pt>
                <c:pt idx="38268">
                  <c:v>88.657590807796495</c:v>
                </c:pt>
                <c:pt idx="38269">
                  <c:v>88.659907563070007</c:v>
                </c:pt>
                <c:pt idx="38270">
                  <c:v>88.662224318343604</c:v>
                </c:pt>
                <c:pt idx="38271">
                  <c:v>88.664541073617102</c:v>
                </c:pt>
                <c:pt idx="38272">
                  <c:v>88.666857828890699</c:v>
                </c:pt>
                <c:pt idx="38273">
                  <c:v>88.669174584164196</c:v>
                </c:pt>
                <c:pt idx="38274">
                  <c:v>88.671491339437694</c:v>
                </c:pt>
                <c:pt idx="38275">
                  <c:v>88.673808094711305</c:v>
                </c:pt>
                <c:pt idx="38276">
                  <c:v>88.676124849984802</c:v>
                </c:pt>
                <c:pt idx="38277">
                  <c:v>88.678441605258399</c:v>
                </c:pt>
                <c:pt idx="38278">
                  <c:v>88.680758360531897</c:v>
                </c:pt>
                <c:pt idx="38279">
                  <c:v>88.683075115805394</c:v>
                </c:pt>
                <c:pt idx="38280">
                  <c:v>88.685391871079005</c:v>
                </c:pt>
                <c:pt idx="38281">
                  <c:v>88.687708626352503</c:v>
                </c:pt>
                <c:pt idx="38282">
                  <c:v>88.6900253816261</c:v>
                </c:pt>
                <c:pt idx="38283">
                  <c:v>88.692342136899597</c:v>
                </c:pt>
                <c:pt idx="38284">
                  <c:v>88.694658892173095</c:v>
                </c:pt>
                <c:pt idx="38285">
                  <c:v>88.696975647446706</c:v>
                </c:pt>
                <c:pt idx="38286">
                  <c:v>88.699292402720204</c:v>
                </c:pt>
                <c:pt idx="38287">
                  <c:v>88.701609157993801</c:v>
                </c:pt>
                <c:pt idx="38288">
                  <c:v>88.703925913267298</c:v>
                </c:pt>
                <c:pt idx="38289">
                  <c:v>88.706242668540796</c:v>
                </c:pt>
                <c:pt idx="38290">
                  <c:v>88.708559423814407</c:v>
                </c:pt>
                <c:pt idx="38291">
                  <c:v>88.710876179087904</c:v>
                </c:pt>
                <c:pt idx="38292">
                  <c:v>88.713192934361501</c:v>
                </c:pt>
                <c:pt idx="38293">
                  <c:v>88.715509689634999</c:v>
                </c:pt>
                <c:pt idx="38294">
                  <c:v>88.717826444908496</c:v>
                </c:pt>
                <c:pt idx="38295">
                  <c:v>88.720143200182093</c:v>
                </c:pt>
                <c:pt idx="38296">
                  <c:v>88.722459955455605</c:v>
                </c:pt>
                <c:pt idx="38297">
                  <c:v>88.724776710729202</c:v>
                </c:pt>
                <c:pt idx="38298">
                  <c:v>88.7270934660027</c:v>
                </c:pt>
                <c:pt idx="38299">
                  <c:v>88.729410221276197</c:v>
                </c:pt>
                <c:pt idx="38300">
                  <c:v>88.731726976549794</c:v>
                </c:pt>
                <c:pt idx="38301">
                  <c:v>88.734043731823306</c:v>
                </c:pt>
                <c:pt idx="38302">
                  <c:v>88.736360487096903</c:v>
                </c:pt>
                <c:pt idx="38303">
                  <c:v>88.7386772423704</c:v>
                </c:pt>
                <c:pt idx="38304">
                  <c:v>88.740993997643898</c:v>
                </c:pt>
                <c:pt idx="38305">
                  <c:v>88.743310752917495</c:v>
                </c:pt>
                <c:pt idx="38306">
                  <c:v>88.745627508191006</c:v>
                </c:pt>
                <c:pt idx="38307">
                  <c:v>88.747944263464603</c:v>
                </c:pt>
                <c:pt idx="38308">
                  <c:v>88.750261018738101</c:v>
                </c:pt>
                <c:pt idx="38309">
                  <c:v>88.752577774011598</c:v>
                </c:pt>
                <c:pt idx="38310">
                  <c:v>88.754894529285195</c:v>
                </c:pt>
                <c:pt idx="38311">
                  <c:v>88.757211284558693</c:v>
                </c:pt>
                <c:pt idx="38312">
                  <c:v>88.759528039832304</c:v>
                </c:pt>
                <c:pt idx="38313">
                  <c:v>88.761844795105802</c:v>
                </c:pt>
                <c:pt idx="38314">
                  <c:v>88.764161550379299</c:v>
                </c:pt>
                <c:pt idx="38315">
                  <c:v>88.766478305652896</c:v>
                </c:pt>
                <c:pt idx="38316">
                  <c:v>88.768795060926394</c:v>
                </c:pt>
                <c:pt idx="38317">
                  <c:v>88.771111816200005</c:v>
                </c:pt>
                <c:pt idx="38318">
                  <c:v>88.773428571473502</c:v>
                </c:pt>
                <c:pt idx="38319">
                  <c:v>88.775745326747</c:v>
                </c:pt>
                <c:pt idx="38320">
                  <c:v>88.778062082020597</c:v>
                </c:pt>
                <c:pt idx="38321">
                  <c:v>88.780378837294094</c:v>
                </c:pt>
                <c:pt idx="38322">
                  <c:v>88.782695592567705</c:v>
                </c:pt>
                <c:pt idx="38323">
                  <c:v>88.785012347841203</c:v>
                </c:pt>
                <c:pt idx="38324">
                  <c:v>88.787329103114701</c:v>
                </c:pt>
                <c:pt idx="38325">
                  <c:v>88.789645858388297</c:v>
                </c:pt>
                <c:pt idx="38326">
                  <c:v>88.791962613661795</c:v>
                </c:pt>
                <c:pt idx="38327">
                  <c:v>88.794279368935406</c:v>
                </c:pt>
                <c:pt idx="38328">
                  <c:v>88.796596124208904</c:v>
                </c:pt>
                <c:pt idx="38329">
                  <c:v>88.798912879482401</c:v>
                </c:pt>
                <c:pt idx="38330">
                  <c:v>88.801229634755998</c:v>
                </c:pt>
                <c:pt idx="38331">
                  <c:v>88.803546390029496</c:v>
                </c:pt>
                <c:pt idx="38332">
                  <c:v>88.805863145303107</c:v>
                </c:pt>
                <c:pt idx="38333">
                  <c:v>88.808179900576604</c:v>
                </c:pt>
                <c:pt idx="38334">
                  <c:v>88.810496655850102</c:v>
                </c:pt>
                <c:pt idx="38335">
                  <c:v>88.812813411123699</c:v>
                </c:pt>
                <c:pt idx="38336">
                  <c:v>88.815130166397196</c:v>
                </c:pt>
                <c:pt idx="38337">
                  <c:v>88.817446921670793</c:v>
                </c:pt>
                <c:pt idx="38338">
                  <c:v>88.819763676944305</c:v>
                </c:pt>
                <c:pt idx="38339">
                  <c:v>88.822080432217902</c:v>
                </c:pt>
                <c:pt idx="38340">
                  <c:v>88.8243971874914</c:v>
                </c:pt>
                <c:pt idx="38341">
                  <c:v>88.826713942764897</c:v>
                </c:pt>
                <c:pt idx="38342">
                  <c:v>88.829030698038494</c:v>
                </c:pt>
                <c:pt idx="38343">
                  <c:v>88.831347453312006</c:v>
                </c:pt>
                <c:pt idx="38344">
                  <c:v>88.833664208585603</c:v>
                </c:pt>
                <c:pt idx="38345">
                  <c:v>88.8359809638591</c:v>
                </c:pt>
                <c:pt idx="38346">
                  <c:v>88.838297719132598</c:v>
                </c:pt>
                <c:pt idx="38347">
                  <c:v>88.840614474406195</c:v>
                </c:pt>
                <c:pt idx="38348">
                  <c:v>88.842931229679706</c:v>
                </c:pt>
                <c:pt idx="38349">
                  <c:v>88.845247984953303</c:v>
                </c:pt>
                <c:pt idx="38350">
                  <c:v>88.847564740226801</c:v>
                </c:pt>
                <c:pt idx="38351">
                  <c:v>88.849881495500298</c:v>
                </c:pt>
                <c:pt idx="38352">
                  <c:v>88.852198250773895</c:v>
                </c:pt>
                <c:pt idx="38353">
                  <c:v>88.854515006047393</c:v>
                </c:pt>
                <c:pt idx="38354">
                  <c:v>88.856831761321004</c:v>
                </c:pt>
                <c:pt idx="38355">
                  <c:v>88.859148516594502</c:v>
                </c:pt>
                <c:pt idx="38356">
                  <c:v>88.861465271867999</c:v>
                </c:pt>
                <c:pt idx="38357">
                  <c:v>88.863782027141596</c:v>
                </c:pt>
                <c:pt idx="38358">
                  <c:v>88.866098782415094</c:v>
                </c:pt>
                <c:pt idx="38359">
                  <c:v>88.868415537688705</c:v>
                </c:pt>
                <c:pt idx="38360">
                  <c:v>88.870732292962202</c:v>
                </c:pt>
                <c:pt idx="38361">
                  <c:v>88.8730490482357</c:v>
                </c:pt>
                <c:pt idx="38362">
                  <c:v>88.875365803509297</c:v>
                </c:pt>
                <c:pt idx="38363">
                  <c:v>88.877682558782794</c:v>
                </c:pt>
                <c:pt idx="38364">
                  <c:v>88.879999314056406</c:v>
                </c:pt>
                <c:pt idx="38365">
                  <c:v>88.882316069329903</c:v>
                </c:pt>
                <c:pt idx="38366">
                  <c:v>88.884632824603401</c:v>
                </c:pt>
                <c:pt idx="38367">
                  <c:v>88.886949579876998</c:v>
                </c:pt>
                <c:pt idx="38368">
                  <c:v>88.889266335150495</c:v>
                </c:pt>
                <c:pt idx="38369">
                  <c:v>88.891583090424106</c:v>
                </c:pt>
                <c:pt idx="38370">
                  <c:v>88.893899845697604</c:v>
                </c:pt>
                <c:pt idx="38371">
                  <c:v>88.896216600971101</c:v>
                </c:pt>
                <c:pt idx="38372">
                  <c:v>88.898533356244698</c:v>
                </c:pt>
                <c:pt idx="38373">
                  <c:v>88.900850111518196</c:v>
                </c:pt>
                <c:pt idx="38374">
                  <c:v>88.903166866791807</c:v>
                </c:pt>
                <c:pt idx="38375">
                  <c:v>88.905483622065304</c:v>
                </c:pt>
                <c:pt idx="38376">
                  <c:v>88.907800377338802</c:v>
                </c:pt>
                <c:pt idx="38377">
                  <c:v>88.910117132612399</c:v>
                </c:pt>
                <c:pt idx="38378">
                  <c:v>88.912433887885896</c:v>
                </c:pt>
                <c:pt idx="38379">
                  <c:v>88.914750643159493</c:v>
                </c:pt>
                <c:pt idx="38380">
                  <c:v>88.917067398433005</c:v>
                </c:pt>
                <c:pt idx="38381">
                  <c:v>88.919384153706503</c:v>
                </c:pt>
                <c:pt idx="38382">
                  <c:v>88.9217009089801</c:v>
                </c:pt>
                <c:pt idx="38383">
                  <c:v>88.924017664253597</c:v>
                </c:pt>
                <c:pt idx="38384">
                  <c:v>88.926334419527194</c:v>
                </c:pt>
                <c:pt idx="38385">
                  <c:v>88.928651174800706</c:v>
                </c:pt>
                <c:pt idx="38386">
                  <c:v>88.930967930074203</c:v>
                </c:pt>
                <c:pt idx="38387">
                  <c:v>88.9332846853478</c:v>
                </c:pt>
                <c:pt idx="38388">
                  <c:v>88.935601440621298</c:v>
                </c:pt>
                <c:pt idx="38389">
                  <c:v>88.937918195894895</c:v>
                </c:pt>
                <c:pt idx="38390">
                  <c:v>88.940234951168406</c:v>
                </c:pt>
                <c:pt idx="38391">
                  <c:v>88.942551706441904</c:v>
                </c:pt>
                <c:pt idx="38392">
                  <c:v>88.944868461715501</c:v>
                </c:pt>
                <c:pt idx="38393">
                  <c:v>88.947185216988998</c:v>
                </c:pt>
                <c:pt idx="38394">
                  <c:v>88.949501972262595</c:v>
                </c:pt>
                <c:pt idx="38395">
                  <c:v>88.951818727536093</c:v>
                </c:pt>
                <c:pt idx="38396">
                  <c:v>88.954135482809605</c:v>
                </c:pt>
                <c:pt idx="38397">
                  <c:v>88.956452238083202</c:v>
                </c:pt>
                <c:pt idx="38398">
                  <c:v>88.958768993356699</c:v>
                </c:pt>
                <c:pt idx="38399">
                  <c:v>88.961085748630296</c:v>
                </c:pt>
                <c:pt idx="38400">
                  <c:v>88.963402503903794</c:v>
                </c:pt>
                <c:pt idx="38401">
                  <c:v>88.965719259177305</c:v>
                </c:pt>
                <c:pt idx="38402">
                  <c:v>88.968036014450902</c:v>
                </c:pt>
                <c:pt idx="38403">
                  <c:v>88.9703527697244</c:v>
                </c:pt>
                <c:pt idx="38404">
                  <c:v>88.972669524997997</c:v>
                </c:pt>
                <c:pt idx="38405">
                  <c:v>88.974986280271494</c:v>
                </c:pt>
                <c:pt idx="38406">
                  <c:v>88.977303035545006</c:v>
                </c:pt>
                <c:pt idx="38407">
                  <c:v>88.979619790818603</c:v>
                </c:pt>
                <c:pt idx="38408">
                  <c:v>88.981936546092101</c:v>
                </c:pt>
                <c:pt idx="38409">
                  <c:v>88.984253301365698</c:v>
                </c:pt>
                <c:pt idx="38410">
                  <c:v>88.986570056639195</c:v>
                </c:pt>
                <c:pt idx="38411">
                  <c:v>88.988886811912707</c:v>
                </c:pt>
                <c:pt idx="38412">
                  <c:v>88.991203567186304</c:v>
                </c:pt>
                <c:pt idx="38413">
                  <c:v>88.993520322459801</c:v>
                </c:pt>
                <c:pt idx="38414">
                  <c:v>88.995837077733398</c:v>
                </c:pt>
                <c:pt idx="38415">
                  <c:v>88.998153833006896</c:v>
                </c:pt>
                <c:pt idx="38416">
                  <c:v>89.000470588280393</c:v>
                </c:pt>
                <c:pt idx="38417">
                  <c:v>89.002787343554004</c:v>
                </c:pt>
                <c:pt idx="38418">
                  <c:v>89.005104098827502</c:v>
                </c:pt>
                <c:pt idx="38419">
                  <c:v>89.007420854101099</c:v>
                </c:pt>
                <c:pt idx="38420">
                  <c:v>89.009737609374596</c:v>
                </c:pt>
                <c:pt idx="38421">
                  <c:v>89.012054364648094</c:v>
                </c:pt>
                <c:pt idx="38422">
                  <c:v>89.014371119921705</c:v>
                </c:pt>
                <c:pt idx="38423">
                  <c:v>89.016687875195203</c:v>
                </c:pt>
                <c:pt idx="38424">
                  <c:v>89.0190046304688</c:v>
                </c:pt>
                <c:pt idx="38425">
                  <c:v>89.021321385742297</c:v>
                </c:pt>
                <c:pt idx="38426">
                  <c:v>89.023638141015795</c:v>
                </c:pt>
                <c:pt idx="38427">
                  <c:v>89.025954896289406</c:v>
                </c:pt>
                <c:pt idx="38428">
                  <c:v>89.028271651562903</c:v>
                </c:pt>
                <c:pt idx="38429">
                  <c:v>89.0305884068365</c:v>
                </c:pt>
                <c:pt idx="38430">
                  <c:v>89.032905162109998</c:v>
                </c:pt>
                <c:pt idx="38431">
                  <c:v>89.035221917383495</c:v>
                </c:pt>
                <c:pt idx="38432">
                  <c:v>89.037538672657107</c:v>
                </c:pt>
                <c:pt idx="38433">
                  <c:v>89.039855427930604</c:v>
                </c:pt>
                <c:pt idx="38434">
                  <c:v>89.042172183204201</c:v>
                </c:pt>
                <c:pt idx="38435">
                  <c:v>89.044488938477699</c:v>
                </c:pt>
                <c:pt idx="38436">
                  <c:v>89.046805693751196</c:v>
                </c:pt>
                <c:pt idx="38437">
                  <c:v>89.049122449024793</c:v>
                </c:pt>
                <c:pt idx="38438">
                  <c:v>89.051439204298305</c:v>
                </c:pt>
                <c:pt idx="38439">
                  <c:v>89.053755959571902</c:v>
                </c:pt>
                <c:pt idx="38440">
                  <c:v>89.056072714845399</c:v>
                </c:pt>
                <c:pt idx="38441">
                  <c:v>89.058389470118897</c:v>
                </c:pt>
                <c:pt idx="38442">
                  <c:v>89.060706225392494</c:v>
                </c:pt>
                <c:pt idx="38443">
                  <c:v>89.063022980666005</c:v>
                </c:pt>
                <c:pt idx="38444">
                  <c:v>89.065339735939602</c:v>
                </c:pt>
                <c:pt idx="38445">
                  <c:v>89.0676564912131</c:v>
                </c:pt>
                <c:pt idx="38446">
                  <c:v>89.069973246486597</c:v>
                </c:pt>
                <c:pt idx="38447">
                  <c:v>89.072290001760194</c:v>
                </c:pt>
                <c:pt idx="38448">
                  <c:v>89.074606757033706</c:v>
                </c:pt>
                <c:pt idx="38449">
                  <c:v>89.076923512307303</c:v>
                </c:pt>
                <c:pt idx="38450">
                  <c:v>89.079240267580801</c:v>
                </c:pt>
                <c:pt idx="38451">
                  <c:v>89.081557022854298</c:v>
                </c:pt>
                <c:pt idx="38452">
                  <c:v>89.083873778127895</c:v>
                </c:pt>
                <c:pt idx="38453">
                  <c:v>89.086190533401407</c:v>
                </c:pt>
                <c:pt idx="38454">
                  <c:v>89.088507288675004</c:v>
                </c:pt>
                <c:pt idx="38455">
                  <c:v>89.090824043948501</c:v>
                </c:pt>
                <c:pt idx="38456">
                  <c:v>89.093140799221999</c:v>
                </c:pt>
                <c:pt idx="38457">
                  <c:v>89.095457554495596</c:v>
                </c:pt>
                <c:pt idx="38458">
                  <c:v>89.097774309769093</c:v>
                </c:pt>
                <c:pt idx="38459">
                  <c:v>89.100091065042704</c:v>
                </c:pt>
                <c:pt idx="38460">
                  <c:v>89.102407820316202</c:v>
                </c:pt>
                <c:pt idx="38461">
                  <c:v>89.104724575589699</c:v>
                </c:pt>
                <c:pt idx="38462">
                  <c:v>89.107041330863296</c:v>
                </c:pt>
                <c:pt idx="38463">
                  <c:v>89.109358086136794</c:v>
                </c:pt>
                <c:pt idx="38464">
                  <c:v>89.111674841410405</c:v>
                </c:pt>
                <c:pt idx="38465">
                  <c:v>89.113991596683903</c:v>
                </c:pt>
                <c:pt idx="38466">
                  <c:v>89.1163083519574</c:v>
                </c:pt>
                <c:pt idx="38467">
                  <c:v>89.118625107230997</c:v>
                </c:pt>
                <c:pt idx="38468">
                  <c:v>89.120941862504495</c:v>
                </c:pt>
                <c:pt idx="38469">
                  <c:v>89.123258617778106</c:v>
                </c:pt>
                <c:pt idx="38470">
                  <c:v>89.125575373051603</c:v>
                </c:pt>
                <c:pt idx="38471">
                  <c:v>89.127892128325101</c:v>
                </c:pt>
                <c:pt idx="38472">
                  <c:v>89.130208883598698</c:v>
                </c:pt>
                <c:pt idx="38473">
                  <c:v>89.132525638872195</c:v>
                </c:pt>
                <c:pt idx="38474">
                  <c:v>89.134842394145807</c:v>
                </c:pt>
                <c:pt idx="38475">
                  <c:v>89.137159149419304</c:v>
                </c:pt>
                <c:pt idx="38476">
                  <c:v>89.139475904692802</c:v>
                </c:pt>
                <c:pt idx="38477">
                  <c:v>89.141792659966399</c:v>
                </c:pt>
                <c:pt idx="38478">
                  <c:v>89.144109415239896</c:v>
                </c:pt>
                <c:pt idx="38479">
                  <c:v>89.146426170513493</c:v>
                </c:pt>
                <c:pt idx="38480">
                  <c:v>89.148742925787005</c:v>
                </c:pt>
                <c:pt idx="38481">
                  <c:v>89.151059681060502</c:v>
                </c:pt>
                <c:pt idx="38482">
                  <c:v>89.153376436334099</c:v>
                </c:pt>
                <c:pt idx="38483">
                  <c:v>89.155693191607597</c:v>
                </c:pt>
                <c:pt idx="38484">
                  <c:v>89.158009946881194</c:v>
                </c:pt>
                <c:pt idx="38485">
                  <c:v>89.160326702154705</c:v>
                </c:pt>
                <c:pt idx="38486">
                  <c:v>89.162643457428302</c:v>
                </c:pt>
                <c:pt idx="38487">
                  <c:v>89.1649602127018</c:v>
                </c:pt>
                <c:pt idx="38488">
                  <c:v>89.167276967975297</c:v>
                </c:pt>
                <c:pt idx="38489">
                  <c:v>89.169593723248894</c:v>
                </c:pt>
                <c:pt idx="38490">
                  <c:v>89.171910478522406</c:v>
                </c:pt>
                <c:pt idx="38491">
                  <c:v>89.174227233796003</c:v>
                </c:pt>
                <c:pt idx="38492">
                  <c:v>89.176543989069501</c:v>
                </c:pt>
                <c:pt idx="38493">
                  <c:v>89.178860744342998</c:v>
                </c:pt>
                <c:pt idx="38494">
                  <c:v>89.181177499616595</c:v>
                </c:pt>
                <c:pt idx="38495">
                  <c:v>89.183494254890107</c:v>
                </c:pt>
                <c:pt idx="38496">
                  <c:v>89.185811010163704</c:v>
                </c:pt>
                <c:pt idx="38497">
                  <c:v>89.188127765437201</c:v>
                </c:pt>
                <c:pt idx="38498">
                  <c:v>89.190444520710699</c:v>
                </c:pt>
                <c:pt idx="38499">
                  <c:v>89.192761275984296</c:v>
                </c:pt>
                <c:pt idx="38500">
                  <c:v>89.195078031257793</c:v>
                </c:pt>
                <c:pt idx="38501">
                  <c:v>89.197394786531405</c:v>
                </c:pt>
                <c:pt idx="38502">
                  <c:v>89.199711541804902</c:v>
                </c:pt>
                <c:pt idx="38503">
                  <c:v>89.2020282970784</c:v>
                </c:pt>
                <c:pt idx="38504">
                  <c:v>89.204345052351997</c:v>
                </c:pt>
                <c:pt idx="38505">
                  <c:v>89.206661807625494</c:v>
                </c:pt>
                <c:pt idx="38506">
                  <c:v>89.208978562899105</c:v>
                </c:pt>
                <c:pt idx="38507">
                  <c:v>89.211295318172603</c:v>
                </c:pt>
                <c:pt idx="38508">
                  <c:v>89.2136120734461</c:v>
                </c:pt>
                <c:pt idx="38509">
                  <c:v>89.215928828719697</c:v>
                </c:pt>
                <c:pt idx="38510">
                  <c:v>89.218245583993195</c:v>
                </c:pt>
                <c:pt idx="38511">
                  <c:v>89.220562339266806</c:v>
                </c:pt>
                <c:pt idx="38512">
                  <c:v>89.222879094540303</c:v>
                </c:pt>
                <c:pt idx="38513">
                  <c:v>89.225195849813801</c:v>
                </c:pt>
                <c:pt idx="38514">
                  <c:v>89.227512605087398</c:v>
                </c:pt>
                <c:pt idx="38515">
                  <c:v>89.229829360360895</c:v>
                </c:pt>
                <c:pt idx="38516">
                  <c:v>89.232146115634507</c:v>
                </c:pt>
                <c:pt idx="38517">
                  <c:v>89.234462870908004</c:v>
                </c:pt>
                <c:pt idx="38518">
                  <c:v>89.236779626181502</c:v>
                </c:pt>
                <c:pt idx="38519">
                  <c:v>89.239096381455099</c:v>
                </c:pt>
                <c:pt idx="38520">
                  <c:v>89.241413136728596</c:v>
                </c:pt>
                <c:pt idx="38521">
                  <c:v>89.243729892002193</c:v>
                </c:pt>
                <c:pt idx="38522">
                  <c:v>89.246046647275705</c:v>
                </c:pt>
                <c:pt idx="38523">
                  <c:v>89.248363402549202</c:v>
                </c:pt>
                <c:pt idx="38524">
                  <c:v>89.250680157822799</c:v>
                </c:pt>
                <c:pt idx="38525">
                  <c:v>89.252996913096297</c:v>
                </c:pt>
                <c:pt idx="38526">
                  <c:v>89.255313668369894</c:v>
                </c:pt>
                <c:pt idx="38527">
                  <c:v>89.257630423643405</c:v>
                </c:pt>
                <c:pt idx="38528">
                  <c:v>89.259947178916903</c:v>
                </c:pt>
                <c:pt idx="38529">
                  <c:v>89.2622639341905</c:v>
                </c:pt>
                <c:pt idx="38530">
                  <c:v>89.264580689463997</c:v>
                </c:pt>
                <c:pt idx="38531">
                  <c:v>89.266897444737594</c:v>
                </c:pt>
                <c:pt idx="38532">
                  <c:v>89.269214200011106</c:v>
                </c:pt>
                <c:pt idx="38533">
                  <c:v>89.271530955284604</c:v>
                </c:pt>
                <c:pt idx="38534">
                  <c:v>89.273847710558201</c:v>
                </c:pt>
                <c:pt idx="38535">
                  <c:v>89.276164465831698</c:v>
                </c:pt>
                <c:pt idx="38536">
                  <c:v>89.278481221105295</c:v>
                </c:pt>
                <c:pt idx="38537">
                  <c:v>89.280797976378807</c:v>
                </c:pt>
                <c:pt idx="38538">
                  <c:v>89.283114731652304</c:v>
                </c:pt>
                <c:pt idx="38539">
                  <c:v>89.285431486925901</c:v>
                </c:pt>
                <c:pt idx="38540">
                  <c:v>89.287748242199399</c:v>
                </c:pt>
                <c:pt idx="38541">
                  <c:v>89.290064997472996</c:v>
                </c:pt>
                <c:pt idx="38542">
                  <c:v>89.292381752746493</c:v>
                </c:pt>
                <c:pt idx="38543">
                  <c:v>89.294698508020005</c:v>
                </c:pt>
                <c:pt idx="38544">
                  <c:v>89.297015263293602</c:v>
                </c:pt>
                <c:pt idx="38545">
                  <c:v>89.2993320185671</c:v>
                </c:pt>
                <c:pt idx="38546">
                  <c:v>89.301648773840697</c:v>
                </c:pt>
                <c:pt idx="38547">
                  <c:v>89.303965529114194</c:v>
                </c:pt>
                <c:pt idx="38548">
                  <c:v>89.306282284387706</c:v>
                </c:pt>
                <c:pt idx="38549">
                  <c:v>89.308599039661303</c:v>
                </c:pt>
                <c:pt idx="38550">
                  <c:v>89.3109157949348</c:v>
                </c:pt>
                <c:pt idx="38551">
                  <c:v>89.313232550208397</c:v>
                </c:pt>
                <c:pt idx="38552">
                  <c:v>89.315549305481895</c:v>
                </c:pt>
                <c:pt idx="38553">
                  <c:v>89.317866060755406</c:v>
                </c:pt>
                <c:pt idx="38554">
                  <c:v>89.320182816029003</c:v>
                </c:pt>
                <c:pt idx="38555">
                  <c:v>89.322499571302501</c:v>
                </c:pt>
                <c:pt idx="38556">
                  <c:v>89.324816326576098</c:v>
                </c:pt>
                <c:pt idx="38557">
                  <c:v>89.327133081849595</c:v>
                </c:pt>
                <c:pt idx="38558">
                  <c:v>89.329449837123093</c:v>
                </c:pt>
                <c:pt idx="38559">
                  <c:v>89.331766592396704</c:v>
                </c:pt>
                <c:pt idx="38560">
                  <c:v>89.334083347670202</c:v>
                </c:pt>
                <c:pt idx="38561">
                  <c:v>89.336400102943799</c:v>
                </c:pt>
                <c:pt idx="38562">
                  <c:v>89.338716858217296</c:v>
                </c:pt>
                <c:pt idx="38563">
                  <c:v>89.341033613490794</c:v>
                </c:pt>
                <c:pt idx="38564">
                  <c:v>89.343350368764405</c:v>
                </c:pt>
                <c:pt idx="38565">
                  <c:v>89.345667124037902</c:v>
                </c:pt>
                <c:pt idx="38566">
                  <c:v>89.347983879311499</c:v>
                </c:pt>
                <c:pt idx="38567">
                  <c:v>89.350300634584997</c:v>
                </c:pt>
                <c:pt idx="38568">
                  <c:v>89.352617389858494</c:v>
                </c:pt>
                <c:pt idx="38569">
                  <c:v>89.354934145132106</c:v>
                </c:pt>
                <c:pt idx="38570">
                  <c:v>89.357250900405603</c:v>
                </c:pt>
                <c:pt idx="38571">
                  <c:v>89.3595676556792</c:v>
                </c:pt>
                <c:pt idx="38572">
                  <c:v>89.361884410952698</c:v>
                </c:pt>
                <c:pt idx="38573">
                  <c:v>89.364201166226195</c:v>
                </c:pt>
                <c:pt idx="38574">
                  <c:v>89.366517921499806</c:v>
                </c:pt>
                <c:pt idx="38575">
                  <c:v>89.368834676773304</c:v>
                </c:pt>
                <c:pt idx="38576">
                  <c:v>89.371151432046901</c:v>
                </c:pt>
                <c:pt idx="38577">
                  <c:v>89.373468187320398</c:v>
                </c:pt>
                <c:pt idx="38578">
                  <c:v>89.375784942593896</c:v>
                </c:pt>
                <c:pt idx="38579">
                  <c:v>89.378101697867507</c:v>
                </c:pt>
                <c:pt idx="38580">
                  <c:v>89.380418453141004</c:v>
                </c:pt>
                <c:pt idx="38581">
                  <c:v>89.382735208414601</c:v>
                </c:pt>
                <c:pt idx="38582">
                  <c:v>89.385051963688099</c:v>
                </c:pt>
                <c:pt idx="38583">
                  <c:v>89.387368718961596</c:v>
                </c:pt>
                <c:pt idx="38584">
                  <c:v>89.389685474235193</c:v>
                </c:pt>
                <c:pt idx="38585">
                  <c:v>89.392002229508705</c:v>
                </c:pt>
                <c:pt idx="38586">
                  <c:v>89.394318984782302</c:v>
                </c:pt>
                <c:pt idx="38587">
                  <c:v>89.3966357400558</c:v>
                </c:pt>
                <c:pt idx="38588">
                  <c:v>89.398952495329297</c:v>
                </c:pt>
                <c:pt idx="38589">
                  <c:v>89.401269250602894</c:v>
                </c:pt>
                <c:pt idx="38590">
                  <c:v>89.403586005876406</c:v>
                </c:pt>
                <c:pt idx="38591">
                  <c:v>89.405902761150003</c:v>
                </c:pt>
                <c:pt idx="38592">
                  <c:v>89.4082195164235</c:v>
                </c:pt>
                <c:pt idx="38593">
                  <c:v>89.410536271696998</c:v>
                </c:pt>
                <c:pt idx="38594">
                  <c:v>89.412853026970595</c:v>
                </c:pt>
                <c:pt idx="38595">
                  <c:v>89.415169782244107</c:v>
                </c:pt>
                <c:pt idx="38596">
                  <c:v>89.417486537517703</c:v>
                </c:pt>
                <c:pt idx="38597">
                  <c:v>89.419803292791201</c:v>
                </c:pt>
                <c:pt idx="38598">
                  <c:v>89.422120048064698</c:v>
                </c:pt>
                <c:pt idx="38599">
                  <c:v>89.424436803338295</c:v>
                </c:pt>
                <c:pt idx="38600">
                  <c:v>89.426753558611793</c:v>
                </c:pt>
                <c:pt idx="38601">
                  <c:v>89.429070313885404</c:v>
                </c:pt>
                <c:pt idx="38602">
                  <c:v>89.431387069158902</c:v>
                </c:pt>
                <c:pt idx="38603">
                  <c:v>89.433703824432399</c:v>
                </c:pt>
                <c:pt idx="38604">
                  <c:v>89.436020579705996</c:v>
                </c:pt>
                <c:pt idx="38605">
                  <c:v>89.438337334979494</c:v>
                </c:pt>
                <c:pt idx="38606">
                  <c:v>89.440654090253105</c:v>
                </c:pt>
                <c:pt idx="38607">
                  <c:v>89.442970845526602</c:v>
                </c:pt>
                <c:pt idx="38608">
                  <c:v>89.4452876008001</c:v>
                </c:pt>
                <c:pt idx="38609">
                  <c:v>89.447604356073697</c:v>
                </c:pt>
                <c:pt idx="38610">
                  <c:v>89.449921111347194</c:v>
                </c:pt>
                <c:pt idx="38611">
                  <c:v>89.452237866620806</c:v>
                </c:pt>
                <c:pt idx="38612">
                  <c:v>89.454554621894303</c:v>
                </c:pt>
                <c:pt idx="38613">
                  <c:v>89.456871377167801</c:v>
                </c:pt>
                <c:pt idx="38614">
                  <c:v>89.459188132441398</c:v>
                </c:pt>
                <c:pt idx="38615">
                  <c:v>89.461504887714895</c:v>
                </c:pt>
                <c:pt idx="38616">
                  <c:v>89.463821642988506</c:v>
                </c:pt>
                <c:pt idx="38617">
                  <c:v>89.466138398262004</c:v>
                </c:pt>
                <c:pt idx="38618">
                  <c:v>89.468455153535501</c:v>
                </c:pt>
                <c:pt idx="38619">
                  <c:v>89.470771908809098</c:v>
                </c:pt>
                <c:pt idx="38620">
                  <c:v>89.473088664082596</c:v>
                </c:pt>
                <c:pt idx="38621">
                  <c:v>89.475405419356207</c:v>
                </c:pt>
                <c:pt idx="38622">
                  <c:v>89.477722174629704</c:v>
                </c:pt>
                <c:pt idx="38623">
                  <c:v>89.480038929903202</c:v>
                </c:pt>
                <c:pt idx="38624">
                  <c:v>89.482355685176799</c:v>
                </c:pt>
                <c:pt idx="38625">
                  <c:v>89.484672440450296</c:v>
                </c:pt>
                <c:pt idx="38626">
                  <c:v>89.486989195723893</c:v>
                </c:pt>
                <c:pt idx="38627">
                  <c:v>89.489305950997405</c:v>
                </c:pt>
                <c:pt idx="38628">
                  <c:v>89.491622706271002</c:v>
                </c:pt>
                <c:pt idx="38629">
                  <c:v>89.4939394615445</c:v>
                </c:pt>
                <c:pt idx="38630">
                  <c:v>89.496256216817997</c:v>
                </c:pt>
                <c:pt idx="38631">
                  <c:v>89.498572972091594</c:v>
                </c:pt>
                <c:pt idx="38632">
                  <c:v>89.500889727365106</c:v>
                </c:pt>
                <c:pt idx="38633">
                  <c:v>89.503206482638703</c:v>
                </c:pt>
                <c:pt idx="38634">
                  <c:v>89.5055232379122</c:v>
                </c:pt>
                <c:pt idx="38635">
                  <c:v>89.507839993185698</c:v>
                </c:pt>
                <c:pt idx="38636">
                  <c:v>89.510156748459295</c:v>
                </c:pt>
                <c:pt idx="38637">
                  <c:v>89.512473503732807</c:v>
                </c:pt>
                <c:pt idx="38638">
                  <c:v>89.514790259006404</c:v>
                </c:pt>
                <c:pt idx="38639">
                  <c:v>89.517107014279901</c:v>
                </c:pt>
                <c:pt idx="38640">
                  <c:v>89.519423769553399</c:v>
                </c:pt>
                <c:pt idx="38641">
                  <c:v>89.521740524826996</c:v>
                </c:pt>
                <c:pt idx="38642">
                  <c:v>89.524057280100493</c:v>
                </c:pt>
                <c:pt idx="38643">
                  <c:v>89.526374035374104</c:v>
                </c:pt>
                <c:pt idx="38644">
                  <c:v>89.528690790647602</c:v>
                </c:pt>
                <c:pt idx="38645">
                  <c:v>89.531007545921099</c:v>
                </c:pt>
                <c:pt idx="38646">
                  <c:v>89.533324301194696</c:v>
                </c:pt>
                <c:pt idx="38647">
                  <c:v>89.535641056468194</c:v>
                </c:pt>
                <c:pt idx="38648">
                  <c:v>89.537957811741805</c:v>
                </c:pt>
                <c:pt idx="38649">
                  <c:v>89.540274567015302</c:v>
                </c:pt>
                <c:pt idx="38650">
                  <c:v>89.5425913222888</c:v>
                </c:pt>
                <c:pt idx="38651">
                  <c:v>89.544908077562397</c:v>
                </c:pt>
                <c:pt idx="38652">
                  <c:v>89.547224832835894</c:v>
                </c:pt>
                <c:pt idx="38653">
                  <c:v>89.549541588109506</c:v>
                </c:pt>
                <c:pt idx="38654">
                  <c:v>89.551858343383003</c:v>
                </c:pt>
                <c:pt idx="38655">
                  <c:v>89.554175098656501</c:v>
                </c:pt>
                <c:pt idx="38656">
                  <c:v>89.556491853930098</c:v>
                </c:pt>
                <c:pt idx="38657">
                  <c:v>89.558808609203595</c:v>
                </c:pt>
                <c:pt idx="38658">
                  <c:v>89.561125364477206</c:v>
                </c:pt>
                <c:pt idx="38659">
                  <c:v>89.563442119750704</c:v>
                </c:pt>
                <c:pt idx="38660">
                  <c:v>89.565758875024201</c:v>
                </c:pt>
                <c:pt idx="38661">
                  <c:v>89.568075630297798</c:v>
                </c:pt>
                <c:pt idx="38662">
                  <c:v>89.570392385571296</c:v>
                </c:pt>
                <c:pt idx="38663">
                  <c:v>89.572709140844907</c:v>
                </c:pt>
                <c:pt idx="38664">
                  <c:v>89.575025896118404</c:v>
                </c:pt>
                <c:pt idx="38665">
                  <c:v>89.577342651391902</c:v>
                </c:pt>
                <c:pt idx="38666">
                  <c:v>89.579659406665499</c:v>
                </c:pt>
                <c:pt idx="38667">
                  <c:v>89.581976161938996</c:v>
                </c:pt>
                <c:pt idx="38668">
                  <c:v>89.584292917212593</c:v>
                </c:pt>
                <c:pt idx="38669">
                  <c:v>89.586609672486105</c:v>
                </c:pt>
                <c:pt idx="38670">
                  <c:v>89.588926427759603</c:v>
                </c:pt>
                <c:pt idx="38671">
                  <c:v>89.5912431830332</c:v>
                </c:pt>
                <c:pt idx="38672">
                  <c:v>89.593559938306697</c:v>
                </c:pt>
                <c:pt idx="38673">
                  <c:v>89.595876693580294</c:v>
                </c:pt>
                <c:pt idx="38674">
                  <c:v>89.598193448853806</c:v>
                </c:pt>
                <c:pt idx="38675">
                  <c:v>89.600510204127303</c:v>
                </c:pt>
                <c:pt idx="38676">
                  <c:v>89.6028269594009</c:v>
                </c:pt>
                <c:pt idx="38677">
                  <c:v>89.605143714674398</c:v>
                </c:pt>
                <c:pt idx="38678">
                  <c:v>89.607460469947995</c:v>
                </c:pt>
                <c:pt idx="38679">
                  <c:v>89.609777225221507</c:v>
                </c:pt>
                <c:pt idx="38680">
                  <c:v>89.612093980495004</c:v>
                </c:pt>
                <c:pt idx="38681">
                  <c:v>89.614410735768601</c:v>
                </c:pt>
                <c:pt idx="38682">
                  <c:v>89.616727491042099</c:v>
                </c:pt>
                <c:pt idx="38683">
                  <c:v>89.619044246315696</c:v>
                </c:pt>
                <c:pt idx="38684">
                  <c:v>89.621361001589193</c:v>
                </c:pt>
                <c:pt idx="38685">
                  <c:v>89.623677756862705</c:v>
                </c:pt>
                <c:pt idx="38686">
                  <c:v>89.625994512136302</c:v>
                </c:pt>
                <c:pt idx="38687">
                  <c:v>89.628311267409799</c:v>
                </c:pt>
                <c:pt idx="38688">
                  <c:v>89.630628022683396</c:v>
                </c:pt>
                <c:pt idx="38689">
                  <c:v>89.632944777956894</c:v>
                </c:pt>
                <c:pt idx="38690">
                  <c:v>89.635261533230405</c:v>
                </c:pt>
                <c:pt idx="38691">
                  <c:v>89.637578288504002</c:v>
                </c:pt>
                <c:pt idx="38692">
                  <c:v>89.6398950437775</c:v>
                </c:pt>
                <c:pt idx="38693">
                  <c:v>89.642211799051097</c:v>
                </c:pt>
                <c:pt idx="38694">
                  <c:v>89.644528554324594</c:v>
                </c:pt>
                <c:pt idx="38695">
                  <c:v>89.646845309598106</c:v>
                </c:pt>
                <c:pt idx="38696">
                  <c:v>89.649162064871703</c:v>
                </c:pt>
                <c:pt idx="38697">
                  <c:v>89.651478820145201</c:v>
                </c:pt>
                <c:pt idx="38698">
                  <c:v>89.653795575418798</c:v>
                </c:pt>
                <c:pt idx="38699">
                  <c:v>89.656112330692295</c:v>
                </c:pt>
                <c:pt idx="38700">
                  <c:v>89.658429085965807</c:v>
                </c:pt>
                <c:pt idx="38701">
                  <c:v>89.660745841239404</c:v>
                </c:pt>
                <c:pt idx="38702">
                  <c:v>89.663062596512901</c:v>
                </c:pt>
                <c:pt idx="38703">
                  <c:v>89.665379351786498</c:v>
                </c:pt>
                <c:pt idx="38704">
                  <c:v>89.667696107059996</c:v>
                </c:pt>
                <c:pt idx="38705">
                  <c:v>89.670012862333493</c:v>
                </c:pt>
                <c:pt idx="38706">
                  <c:v>89.672329617607105</c:v>
                </c:pt>
                <c:pt idx="38707">
                  <c:v>89.674646372880602</c:v>
                </c:pt>
                <c:pt idx="38708">
                  <c:v>89.676963128154199</c:v>
                </c:pt>
                <c:pt idx="38709">
                  <c:v>89.679279883427697</c:v>
                </c:pt>
                <c:pt idx="38710">
                  <c:v>89.681596638701194</c:v>
                </c:pt>
                <c:pt idx="38711">
                  <c:v>89.683913393974805</c:v>
                </c:pt>
                <c:pt idx="38712">
                  <c:v>89.686230149248303</c:v>
                </c:pt>
                <c:pt idx="38713">
                  <c:v>89.6885469045219</c:v>
                </c:pt>
                <c:pt idx="38714">
                  <c:v>89.690863659795397</c:v>
                </c:pt>
                <c:pt idx="38715">
                  <c:v>89.693180415068895</c:v>
                </c:pt>
                <c:pt idx="38716">
                  <c:v>89.695497170342506</c:v>
                </c:pt>
                <c:pt idx="38717">
                  <c:v>89.697813925616003</c:v>
                </c:pt>
                <c:pt idx="38718">
                  <c:v>89.7001306808896</c:v>
                </c:pt>
                <c:pt idx="38719">
                  <c:v>89.702447436163098</c:v>
                </c:pt>
                <c:pt idx="38720">
                  <c:v>89.704764191436595</c:v>
                </c:pt>
                <c:pt idx="38721">
                  <c:v>89.707080946710207</c:v>
                </c:pt>
                <c:pt idx="38722">
                  <c:v>89.709397701983704</c:v>
                </c:pt>
                <c:pt idx="38723">
                  <c:v>89.711714457257301</c:v>
                </c:pt>
                <c:pt idx="38724">
                  <c:v>89.714031212530799</c:v>
                </c:pt>
                <c:pt idx="38725">
                  <c:v>89.716347967804296</c:v>
                </c:pt>
                <c:pt idx="38726">
                  <c:v>89.718664723077893</c:v>
                </c:pt>
                <c:pt idx="38727">
                  <c:v>89.720981478351405</c:v>
                </c:pt>
                <c:pt idx="38728">
                  <c:v>89.723298233625002</c:v>
                </c:pt>
                <c:pt idx="38729">
                  <c:v>89.725614988898499</c:v>
                </c:pt>
                <c:pt idx="38730">
                  <c:v>89.727931744171997</c:v>
                </c:pt>
                <c:pt idx="38731">
                  <c:v>89.730248499445594</c:v>
                </c:pt>
                <c:pt idx="38732">
                  <c:v>89.732565254719105</c:v>
                </c:pt>
                <c:pt idx="38733">
                  <c:v>89.734882009992702</c:v>
                </c:pt>
                <c:pt idx="38734">
                  <c:v>89.7371987652662</c:v>
                </c:pt>
                <c:pt idx="38735">
                  <c:v>89.739515520539697</c:v>
                </c:pt>
                <c:pt idx="38736">
                  <c:v>89.741832275813294</c:v>
                </c:pt>
                <c:pt idx="38737">
                  <c:v>89.744149031086806</c:v>
                </c:pt>
                <c:pt idx="38738">
                  <c:v>89.746465786360403</c:v>
                </c:pt>
                <c:pt idx="38739">
                  <c:v>89.748782541633901</c:v>
                </c:pt>
                <c:pt idx="38740">
                  <c:v>89.751099296907398</c:v>
                </c:pt>
                <c:pt idx="38741">
                  <c:v>89.753416052180995</c:v>
                </c:pt>
                <c:pt idx="38742">
                  <c:v>89.755732807454507</c:v>
                </c:pt>
                <c:pt idx="38743">
                  <c:v>89.758049562728104</c:v>
                </c:pt>
                <c:pt idx="38744">
                  <c:v>89.760366318001601</c:v>
                </c:pt>
                <c:pt idx="38745">
                  <c:v>89.762683073275099</c:v>
                </c:pt>
                <c:pt idx="38746">
                  <c:v>89.764999828548696</c:v>
                </c:pt>
                <c:pt idx="38747">
                  <c:v>89.767316583822193</c:v>
                </c:pt>
                <c:pt idx="38748">
                  <c:v>89.769633339095805</c:v>
                </c:pt>
                <c:pt idx="38749">
                  <c:v>89.771950094369302</c:v>
                </c:pt>
                <c:pt idx="38750">
                  <c:v>89.7742668496428</c:v>
                </c:pt>
                <c:pt idx="38751">
                  <c:v>89.776583604916397</c:v>
                </c:pt>
                <c:pt idx="38752">
                  <c:v>89.778900360189894</c:v>
                </c:pt>
                <c:pt idx="38753">
                  <c:v>89.781217115463505</c:v>
                </c:pt>
                <c:pt idx="38754">
                  <c:v>89.783533870737003</c:v>
                </c:pt>
                <c:pt idx="38755">
                  <c:v>89.7858506260105</c:v>
                </c:pt>
                <c:pt idx="38756">
                  <c:v>89.788167381284097</c:v>
                </c:pt>
                <c:pt idx="38757">
                  <c:v>89.790484136557595</c:v>
                </c:pt>
                <c:pt idx="38758">
                  <c:v>89.792800891831206</c:v>
                </c:pt>
                <c:pt idx="38759">
                  <c:v>89.795117647104703</c:v>
                </c:pt>
                <c:pt idx="38760">
                  <c:v>89.797434402378201</c:v>
                </c:pt>
                <c:pt idx="38761">
                  <c:v>89.799751157651798</c:v>
                </c:pt>
                <c:pt idx="38762">
                  <c:v>89.802067912925295</c:v>
                </c:pt>
                <c:pt idx="38763">
                  <c:v>89.804384668198907</c:v>
                </c:pt>
                <c:pt idx="38764">
                  <c:v>89.806701423472404</c:v>
                </c:pt>
                <c:pt idx="38765">
                  <c:v>89.809018178745902</c:v>
                </c:pt>
                <c:pt idx="38766">
                  <c:v>89.811334934019499</c:v>
                </c:pt>
                <c:pt idx="38767">
                  <c:v>89.813651689292996</c:v>
                </c:pt>
                <c:pt idx="38768">
                  <c:v>89.815968444566593</c:v>
                </c:pt>
                <c:pt idx="38769">
                  <c:v>89.818285199840105</c:v>
                </c:pt>
                <c:pt idx="38770">
                  <c:v>89.820601955113602</c:v>
                </c:pt>
                <c:pt idx="38771">
                  <c:v>89.822918710387199</c:v>
                </c:pt>
                <c:pt idx="38772">
                  <c:v>89.825235465660697</c:v>
                </c:pt>
                <c:pt idx="38773">
                  <c:v>89.827552220934294</c:v>
                </c:pt>
                <c:pt idx="38774">
                  <c:v>89.829868976207806</c:v>
                </c:pt>
                <c:pt idx="38775">
                  <c:v>89.832185731481403</c:v>
                </c:pt>
                <c:pt idx="38776">
                  <c:v>89.8345024867549</c:v>
                </c:pt>
                <c:pt idx="38777">
                  <c:v>89.836819242028398</c:v>
                </c:pt>
                <c:pt idx="38778">
                  <c:v>89.839135997301995</c:v>
                </c:pt>
                <c:pt idx="38779">
                  <c:v>89.841452752575506</c:v>
                </c:pt>
                <c:pt idx="38780">
                  <c:v>89.843769507849103</c:v>
                </c:pt>
                <c:pt idx="38781">
                  <c:v>89.846086263122601</c:v>
                </c:pt>
                <c:pt idx="38782">
                  <c:v>89.848403018396098</c:v>
                </c:pt>
                <c:pt idx="38783">
                  <c:v>89.850719773669695</c:v>
                </c:pt>
                <c:pt idx="38784">
                  <c:v>89.853036528943207</c:v>
                </c:pt>
                <c:pt idx="38785">
                  <c:v>89.855353284216804</c:v>
                </c:pt>
                <c:pt idx="38786">
                  <c:v>89.857670039490301</c:v>
                </c:pt>
                <c:pt idx="38787">
                  <c:v>89.859986794763799</c:v>
                </c:pt>
                <c:pt idx="38788">
                  <c:v>89.862303550037396</c:v>
                </c:pt>
                <c:pt idx="38789">
                  <c:v>89.864620305310893</c:v>
                </c:pt>
                <c:pt idx="38790">
                  <c:v>89.866937060584505</c:v>
                </c:pt>
                <c:pt idx="38791">
                  <c:v>89.869253815858002</c:v>
                </c:pt>
                <c:pt idx="38792">
                  <c:v>89.8715705711315</c:v>
                </c:pt>
                <c:pt idx="38793">
                  <c:v>89.873887326405097</c:v>
                </c:pt>
                <c:pt idx="38794">
                  <c:v>89.876204081678594</c:v>
                </c:pt>
                <c:pt idx="38795">
                  <c:v>89.878520836952205</c:v>
                </c:pt>
                <c:pt idx="38796">
                  <c:v>89.880837592225703</c:v>
                </c:pt>
                <c:pt idx="38797">
                  <c:v>89.8831543474992</c:v>
                </c:pt>
                <c:pt idx="38798">
                  <c:v>89.885471102772797</c:v>
                </c:pt>
                <c:pt idx="38799">
                  <c:v>89.887787858046295</c:v>
                </c:pt>
                <c:pt idx="38800">
                  <c:v>89.890104613319906</c:v>
                </c:pt>
                <c:pt idx="38801">
                  <c:v>89.892421368593403</c:v>
                </c:pt>
                <c:pt idx="38802">
                  <c:v>89.894738123866901</c:v>
                </c:pt>
                <c:pt idx="38803">
                  <c:v>89.897054879140498</c:v>
                </c:pt>
                <c:pt idx="38804">
                  <c:v>89.899371634413995</c:v>
                </c:pt>
                <c:pt idx="38805">
                  <c:v>89.901688389687607</c:v>
                </c:pt>
                <c:pt idx="38806">
                  <c:v>89.904005144961104</c:v>
                </c:pt>
                <c:pt idx="38807">
                  <c:v>89.906321900234602</c:v>
                </c:pt>
                <c:pt idx="38808">
                  <c:v>89.908638655508199</c:v>
                </c:pt>
                <c:pt idx="38809">
                  <c:v>89.910955410781696</c:v>
                </c:pt>
                <c:pt idx="38810">
                  <c:v>89.913272166055293</c:v>
                </c:pt>
                <c:pt idx="38811">
                  <c:v>89.915588921328805</c:v>
                </c:pt>
                <c:pt idx="38812">
                  <c:v>89.917905676602302</c:v>
                </c:pt>
                <c:pt idx="38813">
                  <c:v>89.920222431875899</c:v>
                </c:pt>
                <c:pt idx="38814">
                  <c:v>89.922539187149397</c:v>
                </c:pt>
                <c:pt idx="38815">
                  <c:v>89.924855942422994</c:v>
                </c:pt>
                <c:pt idx="38816">
                  <c:v>89.927172697696506</c:v>
                </c:pt>
                <c:pt idx="38817">
                  <c:v>89.929489452970003</c:v>
                </c:pt>
                <c:pt idx="38818">
                  <c:v>89.9318062082436</c:v>
                </c:pt>
                <c:pt idx="38819">
                  <c:v>89.934122963517098</c:v>
                </c:pt>
                <c:pt idx="38820">
                  <c:v>89.936439718790695</c:v>
                </c:pt>
                <c:pt idx="38821">
                  <c:v>89.938756474064206</c:v>
                </c:pt>
                <c:pt idx="38822">
                  <c:v>89.941073229337704</c:v>
                </c:pt>
                <c:pt idx="38823">
                  <c:v>89.943389984611301</c:v>
                </c:pt>
                <c:pt idx="38824">
                  <c:v>89.945706739884798</c:v>
                </c:pt>
                <c:pt idx="38825">
                  <c:v>89.948023495158395</c:v>
                </c:pt>
                <c:pt idx="38826">
                  <c:v>89.950340250431907</c:v>
                </c:pt>
                <c:pt idx="38827">
                  <c:v>89.952657005705404</c:v>
                </c:pt>
                <c:pt idx="38828">
                  <c:v>89.954973760979001</c:v>
                </c:pt>
                <c:pt idx="38829">
                  <c:v>89.957290516252499</c:v>
                </c:pt>
                <c:pt idx="38830">
                  <c:v>89.959607271526096</c:v>
                </c:pt>
                <c:pt idx="38831">
                  <c:v>89.961924026799593</c:v>
                </c:pt>
                <c:pt idx="38832">
                  <c:v>89.964240782073105</c:v>
                </c:pt>
                <c:pt idx="38833">
                  <c:v>89.966557537346702</c:v>
                </c:pt>
                <c:pt idx="38834">
                  <c:v>89.9688742926202</c:v>
                </c:pt>
                <c:pt idx="38835">
                  <c:v>89.971191047893797</c:v>
                </c:pt>
                <c:pt idx="38836">
                  <c:v>89.973507803167294</c:v>
                </c:pt>
                <c:pt idx="38837">
                  <c:v>89.975824558440806</c:v>
                </c:pt>
                <c:pt idx="38838">
                  <c:v>89.978141313714403</c:v>
                </c:pt>
                <c:pt idx="38839">
                  <c:v>89.9804580689879</c:v>
                </c:pt>
                <c:pt idx="38840">
                  <c:v>89.982774824261497</c:v>
                </c:pt>
                <c:pt idx="38841">
                  <c:v>89.985091579534995</c:v>
                </c:pt>
                <c:pt idx="38842">
                  <c:v>89.987408334808507</c:v>
                </c:pt>
                <c:pt idx="38843">
                  <c:v>89.989725090082104</c:v>
                </c:pt>
                <c:pt idx="38844">
                  <c:v>89.992041845355601</c:v>
                </c:pt>
                <c:pt idx="38845">
                  <c:v>89.994358600629198</c:v>
                </c:pt>
                <c:pt idx="38846">
                  <c:v>89.996675355902696</c:v>
                </c:pt>
                <c:pt idx="38847">
                  <c:v>89.998992111176193</c:v>
                </c:pt>
                <c:pt idx="38848">
                  <c:v>90.001308866449804</c:v>
                </c:pt>
                <c:pt idx="38849">
                  <c:v>90.003625621723302</c:v>
                </c:pt>
                <c:pt idx="38850">
                  <c:v>90.005942376996899</c:v>
                </c:pt>
                <c:pt idx="38851">
                  <c:v>90.008259132270396</c:v>
                </c:pt>
                <c:pt idx="38852">
                  <c:v>90.010575887543894</c:v>
                </c:pt>
                <c:pt idx="38853">
                  <c:v>90.012892642817505</c:v>
                </c:pt>
                <c:pt idx="38854">
                  <c:v>90.015209398091002</c:v>
                </c:pt>
                <c:pt idx="38855">
                  <c:v>90.017526153364599</c:v>
                </c:pt>
                <c:pt idx="38856">
                  <c:v>90.019842908638097</c:v>
                </c:pt>
                <c:pt idx="38857">
                  <c:v>90.022159663911594</c:v>
                </c:pt>
                <c:pt idx="38858">
                  <c:v>90.024476419185206</c:v>
                </c:pt>
                <c:pt idx="38859">
                  <c:v>90.026793174458703</c:v>
                </c:pt>
                <c:pt idx="38860">
                  <c:v>90.0291099297323</c:v>
                </c:pt>
                <c:pt idx="38861">
                  <c:v>90.031426685005798</c:v>
                </c:pt>
                <c:pt idx="38862">
                  <c:v>90.033743440279295</c:v>
                </c:pt>
                <c:pt idx="38863">
                  <c:v>90.036060195552906</c:v>
                </c:pt>
                <c:pt idx="38864">
                  <c:v>90.038376950826404</c:v>
                </c:pt>
                <c:pt idx="38865">
                  <c:v>90.040693706100001</c:v>
                </c:pt>
                <c:pt idx="38866">
                  <c:v>90.043010461373498</c:v>
                </c:pt>
                <c:pt idx="38867">
                  <c:v>90.045327216646996</c:v>
                </c:pt>
                <c:pt idx="38868">
                  <c:v>90.047643971920607</c:v>
                </c:pt>
                <c:pt idx="38869">
                  <c:v>90.049960727194104</c:v>
                </c:pt>
                <c:pt idx="38870">
                  <c:v>90.052277482467701</c:v>
                </c:pt>
                <c:pt idx="38871">
                  <c:v>90.054594237741199</c:v>
                </c:pt>
                <c:pt idx="38872">
                  <c:v>90.056910993014696</c:v>
                </c:pt>
                <c:pt idx="38873">
                  <c:v>90.059227748288293</c:v>
                </c:pt>
                <c:pt idx="38874">
                  <c:v>90.061544503561805</c:v>
                </c:pt>
                <c:pt idx="38875">
                  <c:v>90.063861258835402</c:v>
                </c:pt>
                <c:pt idx="38876">
                  <c:v>90.0661780141089</c:v>
                </c:pt>
                <c:pt idx="38877">
                  <c:v>90.068494769382397</c:v>
                </c:pt>
                <c:pt idx="38878">
                  <c:v>90.070811524655994</c:v>
                </c:pt>
                <c:pt idx="38879">
                  <c:v>90.073128279929506</c:v>
                </c:pt>
                <c:pt idx="38880">
                  <c:v>90.075445035203103</c:v>
                </c:pt>
                <c:pt idx="38881">
                  <c:v>90.0777617904766</c:v>
                </c:pt>
                <c:pt idx="38882">
                  <c:v>90.080078545750098</c:v>
                </c:pt>
                <c:pt idx="38883">
                  <c:v>90.082395301023695</c:v>
                </c:pt>
                <c:pt idx="38884">
                  <c:v>90.084712056297207</c:v>
                </c:pt>
                <c:pt idx="38885">
                  <c:v>90.087028811570804</c:v>
                </c:pt>
                <c:pt idx="38886">
                  <c:v>90.089345566844301</c:v>
                </c:pt>
                <c:pt idx="38887">
                  <c:v>90.091662322117799</c:v>
                </c:pt>
                <c:pt idx="38888">
                  <c:v>90.093979077391396</c:v>
                </c:pt>
                <c:pt idx="38889">
                  <c:v>90.096295832664893</c:v>
                </c:pt>
                <c:pt idx="38890">
                  <c:v>90.098612587938504</c:v>
                </c:pt>
                <c:pt idx="38891">
                  <c:v>90.100929343212002</c:v>
                </c:pt>
                <c:pt idx="38892">
                  <c:v>90.103246098485499</c:v>
                </c:pt>
                <c:pt idx="38893">
                  <c:v>90.105562853759096</c:v>
                </c:pt>
                <c:pt idx="38894">
                  <c:v>90.107879609032594</c:v>
                </c:pt>
                <c:pt idx="38895">
                  <c:v>90.110196364306205</c:v>
                </c:pt>
                <c:pt idx="38896">
                  <c:v>90.112513119579702</c:v>
                </c:pt>
                <c:pt idx="38897">
                  <c:v>90.1148298748532</c:v>
                </c:pt>
                <c:pt idx="38898">
                  <c:v>90.117146630126797</c:v>
                </c:pt>
                <c:pt idx="38899">
                  <c:v>90.119463385400294</c:v>
                </c:pt>
                <c:pt idx="38900">
                  <c:v>90.121780140673906</c:v>
                </c:pt>
                <c:pt idx="38901">
                  <c:v>90.124096895947403</c:v>
                </c:pt>
                <c:pt idx="38902">
                  <c:v>90.126413651220901</c:v>
                </c:pt>
                <c:pt idx="38903">
                  <c:v>90.128730406494498</c:v>
                </c:pt>
                <c:pt idx="38904">
                  <c:v>90.131047161767995</c:v>
                </c:pt>
                <c:pt idx="38905">
                  <c:v>90.133363917041606</c:v>
                </c:pt>
                <c:pt idx="38906">
                  <c:v>90.135680672315104</c:v>
                </c:pt>
                <c:pt idx="38907">
                  <c:v>90.137997427588601</c:v>
                </c:pt>
                <c:pt idx="38908">
                  <c:v>90.140314182862198</c:v>
                </c:pt>
                <c:pt idx="38909">
                  <c:v>90.142630938135696</c:v>
                </c:pt>
                <c:pt idx="38910">
                  <c:v>90.144947693409307</c:v>
                </c:pt>
                <c:pt idx="38911">
                  <c:v>90.147264448682805</c:v>
                </c:pt>
                <c:pt idx="38912">
                  <c:v>90.149581203956302</c:v>
                </c:pt>
                <c:pt idx="38913">
                  <c:v>90.151897959229899</c:v>
                </c:pt>
                <c:pt idx="38914">
                  <c:v>90.154214714503397</c:v>
                </c:pt>
                <c:pt idx="38915">
                  <c:v>90.156531469776994</c:v>
                </c:pt>
                <c:pt idx="38916">
                  <c:v>90.158848225050505</c:v>
                </c:pt>
                <c:pt idx="38917">
                  <c:v>90.161164980324102</c:v>
                </c:pt>
                <c:pt idx="38918">
                  <c:v>90.1634817355976</c:v>
                </c:pt>
                <c:pt idx="38919">
                  <c:v>90.165798490871097</c:v>
                </c:pt>
                <c:pt idx="38920">
                  <c:v>90.168115246144694</c:v>
                </c:pt>
                <c:pt idx="38921">
                  <c:v>90.170432001418206</c:v>
                </c:pt>
                <c:pt idx="38922">
                  <c:v>90.172748756691803</c:v>
                </c:pt>
                <c:pt idx="38923">
                  <c:v>90.1750655119653</c:v>
                </c:pt>
                <c:pt idx="38924">
                  <c:v>90.177382267238798</c:v>
                </c:pt>
                <c:pt idx="38925">
                  <c:v>90.179699022512395</c:v>
                </c:pt>
                <c:pt idx="38926">
                  <c:v>90.182015777785907</c:v>
                </c:pt>
                <c:pt idx="38927">
                  <c:v>90.184332533059504</c:v>
                </c:pt>
                <c:pt idx="38928">
                  <c:v>90.186649288333001</c:v>
                </c:pt>
                <c:pt idx="38929">
                  <c:v>90.188966043606499</c:v>
                </c:pt>
                <c:pt idx="38930">
                  <c:v>90.191282798880096</c:v>
                </c:pt>
                <c:pt idx="38931">
                  <c:v>90.193599554153593</c:v>
                </c:pt>
                <c:pt idx="38932">
                  <c:v>90.195916309427204</c:v>
                </c:pt>
                <c:pt idx="38933">
                  <c:v>90.198233064700702</c:v>
                </c:pt>
                <c:pt idx="38934">
                  <c:v>90.200549819974199</c:v>
                </c:pt>
                <c:pt idx="38935">
                  <c:v>90.202866575247796</c:v>
                </c:pt>
                <c:pt idx="38936">
                  <c:v>90.205183330521294</c:v>
                </c:pt>
                <c:pt idx="38937">
                  <c:v>90.207500085794905</c:v>
                </c:pt>
                <c:pt idx="38938">
                  <c:v>90.209816841068402</c:v>
                </c:pt>
                <c:pt idx="38939">
                  <c:v>90.2121335963419</c:v>
                </c:pt>
                <c:pt idx="38940">
                  <c:v>90.214450351615497</c:v>
                </c:pt>
                <c:pt idx="38941">
                  <c:v>90.216767106888994</c:v>
                </c:pt>
                <c:pt idx="38942">
                  <c:v>90.219083862162606</c:v>
                </c:pt>
                <c:pt idx="38943">
                  <c:v>90.221400617436103</c:v>
                </c:pt>
                <c:pt idx="38944">
                  <c:v>90.223717372709601</c:v>
                </c:pt>
                <c:pt idx="38945">
                  <c:v>90.226034127983198</c:v>
                </c:pt>
                <c:pt idx="38946">
                  <c:v>90.228350883256695</c:v>
                </c:pt>
                <c:pt idx="38947">
                  <c:v>90.230667638530306</c:v>
                </c:pt>
                <c:pt idx="38948">
                  <c:v>90.232984393803804</c:v>
                </c:pt>
                <c:pt idx="38949">
                  <c:v>90.235301149077301</c:v>
                </c:pt>
                <c:pt idx="38950">
                  <c:v>90.237617904350898</c:v>
                </c:pt>
                <c:pt idx="38951">
                  <c:v>90.239934659624396</c:v>
                </c:pt>
                <c:pt idx="38952">
                  <c:v>90.242251414898007</c:v>
                </c:pt>
                <c:pt idx="38953">
                  <c:v>90.244568170171505</c:v>
                </c:pt>
                <c:pt idx="38954">
                  <c:v>90.246884925445002</c:v>
                </c:pt>
                <c:pt idx="38955">
                  <c:v>90.249201680718599</c:v>
                </c:pt>
                <c:pt idx="38956">
                  <c:v>90.251518435992097</c:v>
                </c:pt>
                <c:pt idx="38957">
                  <c:v>90.253835191265694</c:v>
                </c:pt>
                <c:pt idx="38958">
                  <c:v>90.256151946539205</c:v>
                </c:pt>
                <c:pt idx="38959">
                  <c:v>90.258468701812703</c:v>
                </c:pt>
                <c:pt idx="38960">
                  <c:v>90.2607854570863</c:v>
                </c:pt>
                <c:pt idx="38961">
                  <c:v>90.263102212359797</c:v>
                </c:pt>
                <c:pt idx="38962">
                  <c:v>90.265418967633394</c:v>
                </c:pt>
                <c:pt idx="38963">
                  <c:v>90.267735722906906</c:v>
                </c:pt>
                <c:pt idx="38964">
                  <c:v>90.270052478180403</c:v>
                </c:pt>
                <c:pt idx="38965">
                  <c:v>90.272369233454</c:v>
                </c:pt>
                <c:pt idx="38966">
                  <c:v>90.274685988727498</c:v>
                </c:pt>
                <c:pt idx="38967">
                  <c:v>90.277002744001095</c:v>
                </c:pt>
                <c:pt idx="38968">
                  <c:v>90.279319499274607</c:v>
                </c:pt>
                <c:pt idx="38969">
                  <c:v>90.281636254548104</c:v>
                </c:pt>
                <c:pt idx="38970">
                  <c:v>90.283953009821701</c:v>
                </c:pt>
                <c:pt idx="38971">
                  <c:v>90.286269765095199</c:v>
                </c:pt>
                <c:pt idx="38972">
                  <c:v>90.288586520368796</c:v>
                </c:pt>
                <c:pt idx="38973">
                  <c:v>90.290903275642293</c:v>
                </c:pt>
                <c:pt idx="38974">
                  <c:v>90.293220030915805</c:v>
                </c:pt>
                <c:pt idx="38975">
                  <c:v>90.295536786189402</c:v>
                </c:pt>
                <c:pt idx="38976">
                  <c:v>90.297853541462899</c:v>
                </c:pt>
                <c:pt idx="38977">
                  <c:v>90.300170296736496</c:v>
                </c:pt>
                <c:pt idx="38978">
                  <c:v>90.302487052009994</c:v>
                </c:pt>
                <c:pt idx="38979">
                  <c:v>90.304803807283506</c:v>
                </c:pt>
                <c:pt idx="38980">
                  <c:v>90.307120562557103</c:v>
                </c:pt>
                <c:pt idx="38981">
                  <c:v>90.3094373178306</c:v>
                </c:pt>
                <c:pt idx="38982">
                  <c:v>90.311754073104197</c:v>
                </c:pt>
                <c:pt idx="38983">
                  <c:v>90.314070828377695</c:v>
                </c:pt>
                <c:pt idx="38984">
                  <c:v>90.316387583651206</c:v>
                </c:pt>
                <c:pt idx="38985">
                  <c:v>90.318704338924803</c:v>
                </c:pt>
                <c:pt idx="38986">
                  <c:v>90.321021094198301</c:v>
                </c:pt>
                <c:pt idx="38987">
                  <c:v>90.323337849471898</c:v>
                </c:pt>
                <c:pt idx="38988">
                  <c:v>90.325654604745395</c:v>
                </c:pt>
                <c:pt idx="38989">
                  <c:v>90.327971360018907</c:v>
                </c:pt>
                <c:pt idx="38990">
                  <c:v>90.330288115292504</c:v>
                </c:pt>
                <c:pt idx="38991">
                  <c:v>90.332604870566001</c:v>
                </c:pt>
                <c:pt idx="38992">
                  <c:v>90.334921625839598</c:v>
                </c:pt>
                <c:pt idx="38993">
                  <c:v>90.337238381113096</c:v>
                </c:pt>
                <c:pt idx="38994">
                  <c:v>90.339555136386593</c:v>
                </c:pt>
                <c:pt idx="38995">
                  <c:v>90.341871891660205</c:v>
                </c:pt>
                <c:pt idx="38996">
                  <c:v>90.344188646933702</c:v>
                </c:pt>
                <c:pt idx="38997">
                  <c:v>90.346505402207299</c:v>
                </c:pt>
                <c:pt idx="38998">
                  <c:v>90.348822157480797</c:v>
                </c:pt>
                <c:pt idx="38999">
                  <c:v>90.351138912754294</c:v>
                </c:pt>
                <c:pt idx="39000">
                  <c:v>90.353455668027905</c:v>
                </c:pt>
                <c:pt idx="39001">
                  <c:v>90.355772423301403</c:v>
                </c:pt>
                <c:pt idx="39002">
                  <c:v>90.358089178575</c:v>
                </c:pt>
                <c:pt idx="39003">
                  <c:v>90.360405933848497</c:v>
                </c:pt>
                <c:pt idx="39004">
                  <c:v>90.362722689121995</c:v>
                </c:pt>
                <c:pt idx="39005">
                  <c:v>90.365039444395606</c:v>
                </c:pt>
                <c:pt idx="39006">
                  <c:v>90.367356199669103</c:v>
                </c:pt>
                <c:pt idx="39007">
                  <c:v>90.3696729549427</c:v>
                </c:pt>
                <c:pt idx="39008">
                  <c:v>90.371989710216198</c:v>
                </c:pt>
                <c:pt idx="39009">
                  <c:v>90.374306465489695</c:v>
                </c:pt>
                <c:pt idx="39010">
                  <c:v>90.376623220763307</c:v>
                </c:pt>
                <c:pt idx="39011">
                  <c:v>90.378939976036804</c:v>
                </c:pt>
                <c:pt idx="39012">
                  <c:v>90.381256731310401</c:v>
                </c:pt>
                <c:pt idx="39013">
                  <c:v>90.383573486583899</c:v>
                </c:pt>
                <c:pt idx="39014">
                  <c:v>90.385890241857396</c:v>
                </c:pt>
                <c:pt idx="39015">
                  <c:v>90.388206997130993</c:v>
                </c:pt>
                <c:pt idx="39016">
                  <c:v>90.390523752404505</c:v>
                </c:pt>
                <c:pt idx="39017">
                  <c:v>90.392840507678102</c:v>
                </c:pt>
                <c:pt idx="39018">
                  <c:v>90.395157262951599</c:v>
                </c:pt>
                <c:pt idx="39019">
                  <c:v>90.397474018225097</c:v>
                </c:pt>
                <c:pt idx="39020">
                  <c:v>90.399790773498694</c:v>
                </c:pt>
                <c:pt idx="39021">
                  <c:v>90.402107528772206</c:v>
                </c:pt>
                <c:pt idx="39022">
                  <c:v>90.404424284045803</c:v>
                </c:pt>
                <c:pt idx="39023">
                  <c:v>90.4067410393193</c:v>
                </c:pt>
                <c:pt idx="39024">
                  <c:v>90.409057794592798</c:v>
                </c:pt>
                <c:pt idx="39025">
                  <c:v>90.411374549866395</c:v>
                </c:pt>
                <c:pt idx="39026">
                  <c:v>90.413691305139906</c:v>
                </c:pt>
                <c:pt idx="39027">
                  <c:v>90.416008060413503</c:v>
                </c:pt>
                <c:pt idx="39028">
                  <c:v>90.418324815687001</c:v>
                </c:pt>
                <c:pt idx="39029">
                  <c:v>90.420641570960498</c:v>
                </c:pt>
                <c:pt idx="39030">
                  <c:v>90.422958326234095</c:v>
                </c:pt>
                <c:pt idx="39031">
                  <c:v>90.425275081507607</c:v>
                </c:pt>
                <c:pt idx="39032">
                  <c:v>90.427591836781204</c:v>
                </c:pt>
                <c:pt idx="39033">
                  <c:v>90.429908592054701</c:v>
                </c:pt>
                <c:pt idx="39034">
                  <c:v>90.432225347328199</c:v>
                </c:pt>
                <c:pt idx="39035">
                  <c:v>90.434542102601796</c:v>
                </c:pt>
                <c:pt idx="39036">
                  <c:v>90.436858857875293</c:v>
                </c:pt>
                <c:pt idx="39037">
                  <c:v>90.439175613148905</c:v>
                </c:pt>
                <c:pt idx="39038">
                  <c:v>90.441492368422402</c:v>
                </c:pt>
                <c:pt idx="39039">
                  <c:v>90.4438091236959</c:v>
                </c:pt>
                <c:pt idx="39040">
                  <c:v>90.446125878969497</c:v>
                </c:pt>
                <c:pt idx="39041">
                  <c:v>90.448442634242994</c:v>
                </c:pt>
                <c:pt idx="39042">
                  <c:v>90.450759389516605</c:v>
                </c:pt>
                <c:pt idx="39043">
                  <c:v>90.453076144790103</c:v>
                </c:pt>
                <c:pt idx="39044">
                  <c:v>90.4553929000636</c:v>
                </c:pt>
                <c:pt idx="39045">
                  <c:v>90.457709655337197</c:v>
                </c:pt>
                <c:pt idx="39046">
                  <c:v>90.460026410610695</c:v>
                </c:pt>
                <c:pt idx="39047">
                  <c:v>90.462343165884306</c:v>
                </c:pt>
                <c:pt idx="39048">
                  <c:v>90.464659921157804</c:v>
                </c:pt>
                <c:pt idx="39049">
                  <c:v>90.466976676431301</c:v>
                </c:pt>
                <c:pt idx="39050">
                  <c:v>90.469293431704898</c:v>
                </c:pt>
                <c:pt idx="39051">
                  <c:v>90.471610186978396</c:v>
                </c:pt>
                <c:pt idx="39052">
                  <c:v>90.473926942252007</c:v>
                </c:pt>
                <c:pt idx="39053">
                  <c:v>90.476243697525504</c:v>
                </c:pt>
                <c:pt idx="39054">
                  <c:v>90.478560452799002</c:v>
                </c:pt>
                <c:pt idx="39055">
                  <c:v>90.480877208072599</c:v>
                </c:pt>
                <c:pt idx="39056">
                  <c:v>90.483193963346096</c:v>
                </c:pt>
                <c:pt idx="39057">
                  <c:v>90.485510718619693</c:v>
                </c:pt>
                <c:pt idx="39058">
                  <c:v>90.487827473893205</c:v>
                </c:pt>
                <c:pt idx="39059">
                  <c:v>90.490144229166802</c:v>
                </c:pt>
                <c:pt idx="39060">
                  <c:v>90.492460984440299</c:v>
                </c:pt>
                <c:pt idx="39061">
                  <c:v>90.494777739713797</c:v>
                </c:pt>
                <c:pt idx="39062">
                  <c:v>90.497094494987394</c:v>
                </c:pt>
                <c:pt idx="39063">
                  <c:v>90.499411250260906</c:v>
                </c:pt>
                <c:pt idx="39064">
                  <c:v>90.501728005534503</c:v>
                </c:pt>
                <c:pt idx="39065">
                  <c:v>90.504044760808</c:v>
                </c:pt>
                <c:pt idx="39066">
                  <c:v>90.506361516081498</c:v>
                </c:pt>
                <c:pt idx="39067">
                  <c:v>90.508678271355095</c:v>
                </c:pt>
                <c:pt idx="39068">
                  <c:v>90.510995026628606</c:v>
                </c:pt>
                <c:pt idx="39069">
                  <c:v>90.513311781902203</c:v>
                </c:pt>
                <c:pt idx="39070">
                  <c:v>90.515628537175701</c:v>
                </c:pt>
                <c:pt idx="39071">
                  <c:v>90.517945292449198</c:v>
                </c:pt>
                <c:pt idx="39072">
                  <c:v>90.520262047722795</c:v>
                </c:pt>
                <c:pt idx="39073">
                  <c:v>90.522578802996307</c:v>
                </c:pt>
                <c:pt idx="39074">
                  <c:v>90.524895558269904</c:v>
                </c:pt>
                <c:pt idx="39075">
                  <c:v>90.527212313543401</c:v>
                </c:pt>
                <c:pt idx="39076">
                  <c:v>90.529529068816899</c:v>
                </c:pt>
                <c:pt idx="39077">
                  <c:v>90.531845824090496</c:v>
                </c:pt>
                <c:pt idx="39078">
                  <c:v>90.534162579363993</c:v>
                </c:pt>
                <c:pt idx="39079">
                  <c:v>90.536479334637605</c:v>
                </c:pt>
                <c:pt idx="39080">
                  <c:v>90.538796089911102</c:v>
                </c:pt>
                <c:pt idx="39081">
                  <c:v>90.5411128451846</c:v>
                </c:pt>
                <c:pt idx="39082">
                  <c:v>90.543429600458197</c:v>
                </c:pt>
                <c:pt idx="39083">
                  <c:v>90.545746355731694</c:v>
                </c:pt>
                <c:pt idx="39084">
                  <c:v>90.548063111005305</c:v>
                </c:pt>
                <c:pt idx="39085">
                  <c:v>90.550379866278803</c:v>
                </c:pt>
                <c:pt idx="39086">
                  <c:v>90.5526966215523</c:v>
                </c:pt>
                <c:pt idx="39087">
                  <c:v>90.555013376825897</c:v>
                </c:pt>
                <c:pt idx="39088">
                  <c:v>90.557330132099395</c:v>
                </c:pt>
                <c:pt idx="39089">
                  <c:v>90.559646887373006</c:v>
                </c:pt>
                <c:pt idx="39090">
                  <c:v>90.561963642646504</c:v>
                </c:pt>
                <c:pt idx="39091">
                  <c:v>90.564280397920001</c:v>
                </c:pt>
                <c:pt idx="39092">
                  <c:v>90.566597153193598</c:v>
                </c:pt>
                <c:pt idx="39093">
                  <c:v>90.568913908467096</c:v>
                </c:pt>
                <c:pt idx="39094">
                  <c:v>90.571230663740707</c:v>
                </c:pt>
                <c:pt idx="39095">
                  <c:v>90.573547419014204</c:v>
                </c:pt>
                <c:pt idx="39096">
                  <c:v>90.575864174287702</c:v>
                </c:pt>
                <c:pt idx="39097">
                  <c:v>90.578180929561299</c:v>
                </c:pt>
                <c:pt idx="39098">
                  <c:v>90.580497684834796</c:v>
                </c:pt>
                <c:pt idx="39099">
                  <c:v>90.582814440108393</c:v>
                </c:pt>
                <c:pt idx="39100">
                  <c:v>90.585131195381905</c:v>
                </c:pt>
                <c:pt idx="39101">
                  <c:v>90.587447950655402</c:v>
                </c:pt>
                <c:pt idx="39102">
                  <c:v>90.589764705928999</c:v>
                </c:pt>
                <c:pt idx="39103">
                  <c:v>90.592081461202497</c:v>
                </c:pt>
                <c:pt idx="39104">
                  <c:v>90.594398216476094</c:v>
                </c:pt>
                <c:pt idx="39105">
                  <c:v>90.596714971749606</c:v>
                </c:pt>
                <c:pt idx="39106">
                  <c:v>90.599031727023103</c:v>
                </c:pt>
                <c:pt idx="39107">
                  <c:v>90.6013484822967</c:v>
                </c:pt>
                <c:pt idx="39108">
                  <c:v>90.603665237570198</c:v>
                </c:pt>
                <c:pt idx="39109">
                  <c:v>90.605981992843795</c:v>
                </c:pt>
                <c:pt idx="39110">
                  <c:v>90.608298748117306</c:v>
                </c:pt>
                <c:pt idx="39111">
                  <c:v>90.610615503390804</c:v>
                </c:pt>
                <c:pt idx="39112">
                  <c:v>90.612932258664401</c:v>
                </c:pt>
                <c:pt idx="39113">
                  <c:v>90.615249013937898</c:v>
                </c:pt>
                <c:pt idx="39114">
                  <c:v>90.617565769211495</c:v>
                </c:pt>
                <c:pt idx="39115">
                  <c:v>90.619882524485007</c:v>
                </c:pt>
                <c:pt idx="39116">
                  <c:v>90.622199279758505</c:v>
                </c:pt>
                <c:pt idx="39117">
                  <c:v>90.624516035032102</c:v>
                </c:pt>
                <c:pt idx="39118">
                  <c:v>90.626832790305599</c:v>
                </c:pt>
                <c:pt idx="39119">
                  <c:v>90.629149545579196</c:v>
                </c:pt>
                <c:pt idx="39120">
                  <c:v>90.631466300852694</c:v>
                </c:pt>
                <c:pt idx="39121">
                  <c:v>90.633783056126205</c:v>
                </c:pt>
                <c:pt idx="39122">
                  <c:v>90.636099811399802</c:v>
                </c:pt>
                <c:pt idx="39123">
                  <c:v>90.6384165666733</c:v>
                </c:pt>
                <c:pt idx="39124">
                  <c:v>90.640733321946897</c:v>
                </c:pt>
                <c:pt idx="39125">
                  <c:v>90.643050077220394</c:v>
                </c:pt>
                <c:pt idx="39126">
                  <c:v>90.645366832493906</c:v>
                </c:pt>
                <c:pt idx="39127">
                  <c:v>90.647683587767503</c:v>
                </c:pt>
                <c:pt idx="39128">
                  <c:v>90.650000343041</c:v>
                </c:pt>
                <c:pt idx="39129">
                  <c:v>90.652317098314597</c:v>
                </c:pt>
                <c:pt idx="39130">
                  <c:v>90.654633853588095</c:v>
                </c:pt>
                <c:pt idx="39131">
                  <c:v>90.656950608861607</c:v>
                </c:pt>
                <c:pt idx="39132">
                  <c:v>90.659267364135204</c:v>
                </c:pt>
                <c:pt idx="39133">
                  <c:v>90.661584119408701</c:v>
                </c:pt>
                <c:pt idx="39134">
                  <c:v>90.663900874682298</c:v>
                </c:pt>
                <c:pt idx="39135">
                  <c:v>90.666217629955796</c:v>
                </c:pt>
                <c:pt idx="39136">
                  <c:v>90.668534385229293</c:v>
                </c:pt>
                <c:pt idx="39137">
                  <c:v>90.670851140502904</c:v>
                </c:pt>
                <c:pt idx="39138">
                  <c:v>90.673167895776402</c:v>
                </c:pt>
                <c:pt idx="39139">
                  <c:v>90.675484651049999</c:v>
                </c:pt>
                <c:pt idx="39140">
                  <c:v>90.677801406323496</c:v>
                </c:pt>
                <c:pt idx="39141">
                  <c:v>90.680118161596994</c:v>
                </c:pt>
                <c:pt idx="39142">
                  <c:v>90.682434916870605</c:v>
                </c:pt>
                <c:pt idx="39143">
                  <c:v>90.684751672144102</c:v>
                </c:pt>
                <c:pt idx="39144">
                  <c:v>90.687068427417699</c:v>
                </c:pt>
                <c:pt idx="39145">
                  <c:v>90.689385182691197</c:v>
                </c:pt>
                <c:pt idx="39146">
                  <c:v>90.691701937964694</c:v>
                </c:pt>
                <c:pt idx="39147">
                  <c:v>90.694018693238306</c:v>
                </c:pt>
                <c:pt idx="39148">
                  <c:v>90.696335448511803</c:v>
                </c:pt>
                <c:pt idx="39149">
                  <c:v>90.6986522037854</c:v>
                </c:pt>
                <c:pt idx="39150">
                  <c:v>90.700968959058898</c:v>
                </c:pt>
                <c:pt idx="39151">
                  <c:v>90.703285714332395</c:v>
                </c:pt>
                <c:pt idx="39152">
                  <c:v>90.705602469606006</c:v>
                </c:pt>
                <c:pt idx="39153">
                  <c:v>90.707919224879504</c:v>
                </c:pt>
                <c:pt idx="39154">
                  <c:v>90.710235980153101</c:v>
                </c:pt>
                <c:pt idx="39155">
                  <c:v>90.712552735426598</c:v>
                </c:pt>
                <c:pt idx="39156">
                  <c:v>90.714869490700096</c:v>
                </c:pt>
                <c:pt idx="39157">
                  <c:v>90.717186245973707</c:v>
                </c:pt>
                <c:pt idx="39158">
                  <c:v>90.719503001247205</c:v>
                </c:pt>
                <c:pt idx="39159">
                  <c:v>90.721819756520802</c:v>
                </c:pt>
                <c:pt idx="39160">
                  <c:v>90.724136511794299</c:v>
                </c:pt>
                <c:pt idx="39161">
                  <c:v>90.726453267067797</c:v>
                </c:pt>
                <c:pt idx="39162">
                  <c:v>90.728770022341394</c:v>
                </c:pt>
                <c:pt idx="39163">
                  <c:v>90.731086777614905</c:v>
                </c:pt>
                <c:pt idx="39164">
                  <c:v>90.733403532888502</c:v>
                </c:pt>
                <c:pt idx="39165">
                  <c:v>90.735720288162</c:v>
                </c:pt>
                <c:pt idx="39166">
                  <c:v>90.738037043435497</c:v>
                </c:pt>
                <c:pt idx="39167">
                  <c:v>90.740353798709094</c:v>
                </c:pt>
                <c:pt idx="39168">
                  <c:v>90.742670553982606</c:v>
                </c:pt>
                <c:pt idx="39169">
                  <c:v>90.744987309256203</c:v>
                </c:pt>
                <c:pt idx="39170">
                  <c:v>90.7473040645297</c:v>
                </c:pt>
                <c:pt idx="39171">
                  <c:v>90.749620819803198</c:v>
                </c:pt>
                <c:pt idx="39172">
                  <c:v>90.751937575076795</c:v>
                </c:pt>
                <c:pt idx="39173">
                  <c:v>90.754254330350307</c:v>
                </c:pt>
                <c:pt idx="39174">
                  <c:v>90.756571085623904</c:v>
                </c:pt>
                <c:pt idx="39175">
                  <c:v>90.758887840897401</c:v>
                </c:pt>
                <c:pt idx="39176">
                  <c:v>90.761204596170899</c:v>
                </c:pt>
                <c:pt idx="39177">
                  <c:v>90.763521351444496</c:v>
                </c:pt>
                <c:pt idx="39178">
                  <c:v>90.765838106717993</c:v>
                </c:pt>
                <c:pt idx="39179">
                  <c:v>90.768154861991604</c:v>
                </c:pt>
                <c:pt idx="39180">
                  <c:v>90.770471617265102</c:v>
                </c:pt>
                <c:pt idx="39181">
                  <c:v>90.772788372538599</c:v>
                </c:pt>
                <c:pt idx="39182">
                  <c:v>90.775105127812196</c:v>
                </c:pt>
                <c:pt idx="39183">
                  <c:v>90.777421883085694</c:v>
                </c:pt>
                <c:pt idx="39184">
                  <c:v>90.779738638359305</c:v>
                </c:pt>
                <c:pt idx="39185">
                  <c:v>90.782055393632803</c:v>
                </c:pt>
                <c:pt idx="39186">
                  <c:v>90.7843721489063</c:v>
                </c:pt>
                <c:pt idx="39187">
                  <c:v>90.786688904179897</c:v>
                </c:pt>
                <c:pt idx="39188">
                  <c:v>90.789005659453395</c:v>
                </c:pt>
                <c:pt idx="39189">
                  <c:v>90.791322414727006</c:v>
                </c:pt>
                <c:pt idx="39190">
                  <c:v>90.793639170000503</c:v>
                </c:pt>
                <c:pt idx="39191">
                  <c:v>90.795955925274001</c:v>
                </c:pt>
                <c:pt idx="39192">
                  <c:v>90.798272680547598</c:v>
                </c:pt>
                <c:pt idx="39193">
                  <c:v>90.800589435821095</c:v>
                </c:pt>
                <c:pt idx="39194">
                  <c:v>90.802906191094706</c:v>
                </c:pt>
                <c:pt idx="39195">
                  <c:v>90.805222946368204</c:v>
                </c:pt>
                <c:pt idx="39196">
                  <c:v>90.807539701641701</c:v>
                </c:pt>
                <c:pt idx="39197">
                  <c:v>90.809856456915298</c:v>
                </c:pt>
                <c:pt idx="39198">
                  <c:v>90.812173212188796</c:v>
                </c:pt>
                <c:pt idx="39199">
                  <c:v>90.814489967462407</c:v>
                </c:pt>
                <c:pt idx="39200">
                  <c:v>90.816806722735905</c:v>
                </c:pt>
                <c:pt idx="39201">
                  <c:v>90.819123478009402</c:v>
                </c:pt>
                <c:pt idx="39202">
                  <c:v>90.821440233282999</c:v>
                </c:pt>
                <c:pt idx="39203">
                  <c:v>90.823756988556497</c:v>
                </c:pt>
                <c:pt idx="39204">
                  <c:v>90.826073743830094</c:v>
                </c:pt>
                <c:pt idx="39205">
                  <c:v>90.828390499103605</c:v>
                </c:pt>
                <c:pt idx="39206">
                  <c:v>90.830707254377202</c:v>
                </c:pt>
                <c:pt idx="39207">
                  <c:v>90.8330240096507</c:v>
                </c:pt>
                <c:pt idx="39208">
                  <c:v>90.835340764924197</c:v>
                </c:pt>
                <c:pt idx="39209">
                  <c:v>90.837657520197794</c:v>
                </c:pt>
                <c:pt idx="39210">
                  <c:v>90.839974275471306</c:v>
                </c:pt>
                <c:pt idx="39211">
                  <c:v>90.842291030744903</c:v>
                </c:pt>
                <c:pt idx="39212">
                  <c:v>90.8446077860184</c:v>
                </c:pt>
                <c:pt idx="39213">
                  <c:v>90.846924541291898</c:v>
                </c:pt>
                <c:pt idx="39214">
                  <c:v>90.849241296565495</c:v>
                </c:pt>
                <c:pt idx="39215">
                  <c:v>90.851558051839007</c:v>
                </c:pt>
                <c:pt idx="39216">
                  <c:v>90.853874807112604</c:v>
                </c:pt>
                <c:pt idx="39217">
                  <c:v>90.856191562386101</c:v>
                </c:pt>
                <c:pt idx="39218">
                  <c:v>90.858508317659599</c:v>
                </c:pt>
                <c:pt idx="39219">
                  <c:v>90.860825072933196</c:v>
                </c:pt>
                <c:pt idx="39220">
                  <c:v>90.863141828206693</c:v>
                </c:pt>
                <c:pt idx="39221">
                  <c:v>90.865458583480304</c:v>
                </c:pt>
                <c:pt idx="39222">
                  <c:v>90.867775338753802</c:v>
                </c:pt>
                <c:pt idx="39223">
                  <c:v>90.870092094027299</c:v>
                </c:pt>
                <c:pt idx="39224">
                  <c:v>90.872408849300896</c:v>
                </c:pt>
                <c:pt idx="39225">
                  <c:v>90.874725604574394</c:v>
                </c:pt>
                <c:pt idx="39226">
                  <c:v>90.877042359848005</c:v>
                </c:pt>
                <c:pt idx="39227">
                  <c:v>90.879359115121503</c:v>
                </c:pt>
                <c:pt idx="39228">
                  <c:v>90.881675870395</c:v>
                </c:pt>
                <c:pt idx="39229">
                  <c:v>90.883992625668597</c:v>
                </c:pt>
                <c:pt idx="39230">
                  <c:v>90.886309380942095</c:v>
                </c:pt>
                <c:pt idx="39231">
                  <c:v>90.888626136215706</c:v>
                </c:pt>
                <c:pt idx="39232">
                  <c:v>90.890942891489203</c:v>
                </c:pt>
                <c:pt idx="39233">
                  <c:v>90.893259646762701</c:v>
                </c:pt>
                <c:pt idx="39234">
                  <c:v>90.895576402036298</c:v>
                </c:pt>
                <c:pt idx="39235">
                  <c:v>90.897893157309795</c:v>
                </c:pt>
                <c:pt idx="39236">
                  <c:v>90.900209912583406</c:v>
                </c:pt>
                <c:pt idx="39237">
                  <c:v>90.902526667856904</c:v>
                </c:pt>
                <c:pt idx="39238">
                  <c:v>90.904843423130401</c:v>
                </c:pt>
                <c:pt idx="39239">
                  <c:v>90.907160178403998</c:v>
                </c:pt>
                <c:pt idx="39240">
                  <c:v>90.909476933677496</c:v>
                </c:pt>
                <c:pt idx="39241">
                  <c:v>90.911793688951093</c:v>
                </c:pt>
                <c:pt idx="39242">
                  <c:v>90.914110444224605</c:v>
                </c:pt>
                <c:pt idx="39243">
                  <c:v>90.916427199498102</c:v>
                </c:pt>
                <c:pt idx="39244">
                  <c:v>90.918743954771699</c:v>
                </c:pt>
                <c:pt idx="39245">
                  <c:v>90.921060710045197</c:v>
                </c:pt>
                <c:pt idx="39246">
                  <c:v>90.923377465318794</c:v>
                </c:pt>
                <c:pt idx="39247">
                  <c:v>90.925694220592305</c:v>
                </c:pt>
                <c:pt idx="39248">
                  <c:v>90.928010975865803</c:v>
                </c:pt>
                <c:pt idx="39249">
                  <c:v>90.9303277311394</c:v>
                </c:pt>
                <c:pt idx="39250">
                  <c:v>90.932644486412897</c:v>
                </c:pt>
                <c:pt idx="39251">
                  <c:v>90.934961241686494</c:v>
                </c:pt>
                <c:pt idx="39252">
                  <c:v>90.937277996960006</c:v>
                </c:pt>
                <c:pt idx="39253">
                  <c:v>90.939594752233504</c:v>
                </c:pt>
                <c:pt idx="39254">
                  <c:v>90.941911507507101</c:v>
                </c:pt>
                <c:pt idx="39255">
                  <c:v>90.944228262780598</c:v>
                </c:pt>
                <c:pt idx="39256">
                  <c:v>90.946545018054195</c:v>
                </c:pt>
                <c:pt idx="39257">
                  <c:v>90.948861773327707</c:v>
                </c:pt>
                <c:pt idx="39258">
                  <c:v>90.951178528601204</c:v>
                </c:pt>
                <c:pt idx="39259">
                  <c:v>90.953495283874801</c:v>
                </c:pt>
                <c:pt idx="39260">
                  <c:v>90.955812039148299</c:v>
                </c:pt>
                <c:pt idx="39261">
                  <c:v>90.958128794421896</c:v>
                </c:pt>
                <c:pt idx="39262">
                  <c:v>90.960445549695393</c:v>
                </c:pt>
                <c:pt idx="39263">
                  <c:v>90.962762304968905</c:v>
                </c:pt>
                <c:pt idx="39264">
                  <c:v>90.965079060242502</c:v>
                </c:pt>
                <c:pt idx="39265">
                  <c:v>90.967395815515999</c:v>
                </c:pt>
                <c:pt idx="39266">
                  <c:v>90.969712570789596</c:v>
                </c:pt>
                <c:pt idx="39267">
                  <c:v>90.972029326063094</c:v>
                </c:pt>
                <c:pt idx="39268">
                  <c:v>90.974346081336606</c:v>
                </c:pt>
                <c:pt idx="39269">
                  <c:v>90.976662836610203</c:v>
                </c:pt>
                <c:pt idx="39270">
                  <c:v>90.9789795918837</c:v>
                </c:pt>
                <c:pt idx="39271">
                  <c:v>90.981296347157297</c:v>
                </c:pt>
                <c:pt idx="39272">
                  <c:v>90.983613102430795</c:v>
                </c:pt>
                <c:pt idx="39273">
                  <c:v>90.985929857704306</c:v>
                </c:pt>
                <c:pt idx="39274">
                  <c:v>90.988246612977903</c:v>
                </c:pt>
                <c:pt idx="39275">
                  <c:v>90.990563368251401</c:v>
                </c:pt>
                <c:pt idx="39276">
                  <c:v>90.992880123524998</c:v>
                </c:pt>
                <c:pt idx="39277">
                  <c:v>90.995196878798495</c:v>
                </c:pt>
                <c:pt idx="39278">
                  <c:v>90.997513634072007</c:v>
                </c:pt>
                <c:pt idx="39279">
                  <c:v>90.999830389345604</c:v>
                </c:pt>
                <c:pt idx="39280">
                  <c:v>91.002147144619101</c:v>
                </c:pt>
                <c:pt idx="39281">
                  <c:v>91.004463899892698</c:v>
                </c:pt>
                <c:pt idx="39282">
                  <c:v>91.006780655166196</c:v>
                </c:pt>
                <c:pt idx="39283">
                  <c:v>91.009097410439693</c:v>
                </c:pt>
                <c:pt idx="39284">
                  <c:v>91.011414165713305</c:v>
                </c:pt>
                <c:pt idx="39285">
                  <c:v>91.013730920986802</c:v>
                </c:pt>
                <c:pt idx="39286">
                  <c:v>91.016047676260399</c:v>
                </c:pt>
                <c:pt idx="39287">
                  <c:v>91.018364431533897</c:v>
                </c:pt>
                <c:pt idx="39288">
                  <c:v>91.020681186807394</c:v>
                </c:pt>
                <c:pt idx="39289">
                  <c:v>91.022997942081005</c:v>
                </c:pt>
                <c:pt idx="39290">
                  <c:v>91.025314697354503</c:v>
                </c:pt>
                <c:pt idx="39291">
                  <c:v>91.0276314526281</c:v>
                </c:pt>
                <c:pt idx="39292">
                  <c:v>91.029948207901597</c:v>
                </c:pt>
                <c:pt idx="39293">
                  <c:v>91.032264963175095</c:v>
                </c:pt>
                <c:pt idx="39294">
                  <c:v>91.034581718448706</c:v>
                </c:pt>
                <c:pt idx="39295">
                  <c:v>91.036898473722204</c:v>
                </c:pt>
                <c:pt idx="39296">
                  <c:v>91.039215228995801</c:v>
                </c:pt>
                <c:pt idx="39297">
                  <c:v>91.041531984269298</c:v>
                </c:pt>
                <c:pt idx="39298">
                  <c:v>91.043848739542796</c:v>
                </c:pt>
                <c:pt idx="39299">
                  <c:v>91.046165494816407</c:v>
                </c:pt>
                <c:pt idx="39300">
                  <c:v>91.048482250089904</c:v>
                </c:pt>
                <c:pt idx="39301">
                  <c:v>91.050799005363501</c:v>
                </c:pt>
                <c:pt idx="39302">
                  <c:v>91.053115760636999</c:v>
                </c:pt>
                <c:pt idx="39303">
                  <c:v>91.055432515910496</c:v>
                </c:pt>
                <c:pt idx="39304">
                  <c:v>91.057749271184093</c:v>
                </c:pt>
                <c:pt idx="39305">
                  <c:v>91.060066026457605</c:v>
                </c:pt>
                <c:pt idx="39306">
                  <c:v>91.062382781731202</c:v>
                </c:pt>
                <c:pt idx="39307">
                  <c:v>91.064699537004699</c:v>
                </c:pt>
                <c:pt idx="39308">
                  <c:v>91.067016292278197</c:v>
                </c:pt>
                <c:pt idx="39309">
                  <c:v>91.069333047551794</c:v>
                </c:pt>
                <c:pt idx="39310">
                  <c:v>91.071649802825306</c:v>
                </c:pt>
                <c:pt idx="39311">
                  <c:v>91.073966558098903</c:v>
                </c:pt>
                <c:pt idx="39312">
                  <c:v>91.0762833133724</c:v>
                </c:pt>
                <c:pt idx="39313">
                  <c:v>91.078600068645898</c:v>
                </c:pt>
                <c:pt idx="39314">
                  <c:v>91.080916823919495</c:v>
                </c:pt>
                <c:pt idx="39315">
                  <c:v>91.083233579193006</c:v>
                </c:pt>
                <c:pt idx="39316">
                  <c:v>91.085550334466603</c:v>
                </c:pt>
                <c:pt idx="39317">
                  <c:v>91.087867089740101</c:v>
                </c:pt>
                <c:pt idx="39318">
                  <c:v>91.090183845013598</c:v>
                </c:pt>
                <c:pt idx="39319">
                  <c:v>91.092500600287195</c:v>
                </c:pt>
                <c:pt idx="39320">
                  <c:v>91.094817355560707</c:v>
                </c:pt>
                <c:pt idx="39321">
                  <c:v>91.097134110834304</c:v>
                </c:pt>
                <c:pt idx="39322">
                  <c:v>91.099450866107802</c:v>
                </c:pt>
                <c:pt idx="39323">
                  <c:v>91.101767621381299</c:v>
                </c:pt>
                <c:pt idx="39324">
                  <c:v>91.104084376654896</c:v>
                </c:pt>
                <c:pt idx="39325">
                  <c:v>91.106401131928394</c:v>
                </c:pt>
                <c:pt idx="39326">
                  <c:v>91.108717887202005</c:v>
                </c:pt>
                <c:pt idx="39327">
                  <c:v>91.111034642475502</c:v>
                </c:pt>
                <c:pt idx="39328">
                  <c:v>91.113351397749</c:v>
                </c:pt>
                <c:pt idx="39329">
                  <c:v>91.115668153022597</c:v>
                </c:pt>
                <c:pt idx="39330">
                  <c:v>91.117984908296094</c:v>
                </c:pt>
                <c:pt idx="39331">
                  <c:v>91.120301663569705</c:v>
                </c:pt>
                <c:pt idx="39332">
                  <c:v>91.122618418843203</c:v>
                </c:pt>
                <c:pt idx="39333">
                  <c:v>91.1249351741167</c:v>
                </c:pt>
                <c:pt idx="39334">
                  <c:v>91.127251929390297</c:v>
                </c:pt>
                <c:pt idx="39335">
                  <c:v>91.129568684663795</c:v>
                </c:pt>
                <c:pt idx="39336">
                  <c:v>91.131885439937406</c:v>
                </c:pt>
                <c:pt idx="39337">
                  <c:v>91.134202195210904</c:v>
                </c:pt>
                <c:pt idx="39338">
                  <c:v>91.136518950484401</c:v>
                </c:pt>
                <c:pt idx="39339">
                  <c:v>91.138835705757998</c:v>
                </c:pt>
                <c:pt idx="39340">
                  <c:v>91.141152461031496</c:v>
                </c:pt>
                <c:pt idx="39341">
                  <c:v>91.143469216305107</c:v>
                </c:pt>
                <c:pt idx="39342">
                  <c:v>91.145785971578604</c:v>
                </c:pt>
                <c:pt idx="39343">
                  <c:v>91.148102726852102</c:v>
                </c:pt>
                <c:pt idx="39344">
                  <c:v>91.150419482125699</c:v>
                </c:pt>
                <c:pt idx="39345">
                  <c:v>91.152736237399196</c:v>
                </c:pt>
                <c:pt idx="39346">
                  <c:v>91.155052992672793</c:v>
                </c:pt>
                <c:pt idx="39347">
                  <c:v>91.157369747946305</c:v>
                </c:pt>
                <c:pt idx="39348">
                  <c:v>91.159686503219902</c:v>
                </c:pt>
                <c:pt idx="39349">
                  <c:v>91.162003258493399</c:v>
                </c:pt>
                <c:pt idx="39350">
                  <c:v>91.164320013766897</c:v>
                </c:pt>
                <c:pt idx="39351">
                  <c:v>91.166636769040494</c:v>
                </c:pt>
                <c:pt idx="39352">
                  <c:v>91.168953524314006</c:v>
                </c:pt>
                <c:pt idx="39353">
                  <c:v>91.171270279587603</c:v>
                </c:pt>
                <c:pt idx="39354">
                  <c:v>91.1735870348611</c:v>
                </c:pt>
                <c:pt idx="39355">
                  <c:v>91.175903790134598</c:v>
                </c:pt>
                <c:pt idx="39356">
                  <c:v>91.178220545408195</c:v>
                </c:pt>
                <c:pt idx="39357">
                  <c:v>91.180537300681706</c:v>
                </c:pt>
                <c:pt idx="39358">
                  <c:v>91.182854055955303</c:v>
                </c:pt>
                <c:pt idx="39359">
                  <c:v>91.185170811228801</c:v>
                </c:pt>
                <c:pt idx="39360">
                  <c:v>91.187487566502298</c:v>
                </c:pt>
                <c:pt idx="39361">
                  <c:v>91.189804321775895</c:v>
                </c:pt>
                <c:pt idx="39362">
                  <c:v>91.192121077049407</c:v>
                </c:pt>
                <c:pt idx="39363">
                  <c:v>91.194437832323004</c:v>
                </c:pt>
                <c:pt idx="39364">
                  <c:v>91.196754587596502</c:v>
                </c:pt>
                <c:pt idx="39365">
                  <c:v>91.199071342869999</c:v>
                </c:pt>
                <c:pt idx="39366">
                  <c:v>91.201388098143596</c:v>
                </c:pt>
                <c:pt idx="39367">
                  <c:v>91.203704853417094</c:v>
                </c:pt>
                <c:pt idx="39368">
                  <c:v>91.206021608690705</c:v>
                </c:pt>
                <c:pt idx="39369">
                  <c:v>91.208338363964202</c:v>
                </c:pt>
                <c:pt idx="39370">
                  <c:v>91.2106551192377</c:v>
                </c:pt>
                <c:pt idx="39371">
                  <c:v>91.212971874511297</c:v>
                </c:pt>
                <c:pt idx="39372">
                  <c:v>91.215288629784794</c:v>
                </c:pt>
                <c:pt idx="39373">
                  <c:v>91.217605385058405</c:v>
                </c:pt>
                <c:pt idx="39374">
                  <c:v>91.219922140331903</c:v>
                </c:pt>
                <c:pt idx="39375">
                  <c:v>91.2222388956054</c:v>
                </c:pt>
                <c:pt idx="39376">
                  <c:v>91.224555650878997</c:v>
                </c:pt>
                <c:pt idx="39377">
                  <c:v>91.226872406152495</c:v>
                </c:pt>
                <c:pt idx="39378">
                  <c:v>91.229189161426106</c:v>
                </c:pt>
                <c:pt idx="39379">
                  <c:v>91.231505916699604</c:v>
                </c:pt>
                <c:pt idx="39380">
                  <c:v>91.233822671973101</c:v>
                </c:pt>
                <c:pt idx="39381">
                  <c:v>91.236139427246698</c:v>
                </c:pt>
                <c:pt idx="39382">
                  <c:v>91.238456182520196</c:v>
                </c:pt>
                <c:pt idx="39383">
                  <c:v>91.240772937793807</c:v>
                </c:pt>
                <c:pt idx="39384">
                  <c:v>91.243089693067304</c:v>
                </c:pt>
                <c:pt idx="39385">
                  <c:v>91.245406448340802</c:v>
                </c:pt>
                <c:pt idx="39386">
                  <c:v>91.247723203614399</c:v>
                </c:pt>
                <c:pt idx="39387">
                  <c:v>91.250039958887896</c:v>
                </c:pt>
                <c:pt idx="39388">
                  <c:v>91.252356714161493</c:v>
                </c:pt>
                <c:pt idx="39389">
                  <c:v>91.254673469435005</c:v>
                </c:pt>
                <c:pt idx="39390">
                  <c:v>91.256990224708503</c:v>
                </c:pt>
                <c:pt idx="39391">
                  <c:v>91.2593069799821</c:v>
                </c:pt>
                <c:pt idx="39392">
                  <c:v>91.261623735255597</c:v>
                </c:pt>
                <c:pt idx="39393">
                  <c:v>91.263940490529194</c:v>
                </c:pt>
                <c:pt idx="39394">
                  <c:v>91.266257245802706</c:v>
                </c:pt>
                <c:pt idx="39395">
                  <c:v>91.268574001076203</c:v>
                </c:pt>
                <c:pt idx="39396">
                  <c:v>91.2708907563498</c:v>
                </c:pt>
                <c:pt idx="39397">
                  <c:v>91.273207511623298</c:v>
                </c:pt>
                <c:pt idx="39398">
                  <c:v>91.275524266896895</c:v>
                </c:pt>
                <c:pt idx="39399">
                  <c:v>91.277841022170406</c:v>
                </c:pt>
                <c:pt idx="39400">
                  <c:v>91.280157777443904</c:v>
                </c:pt>
                <c:pt idx="39401">
                  <c:v>91.282474532717501</c:v>
                </c:pt>
                <c:pt idx="39402">
                  <c:v>91.284791287990998</c:v>
                </c:pt>
                <c:pt idx="39403">
                  <c:v>91.287108043264595</c:v>
                </c:pt>
                <c:pt idx="39404">
                  <c:v>91.289424798538107</c:v>
                </c:pt>
                <c:pt idx="39405">
                  <c:v>91.291741553811605</c:v>
                </c:pt>
                <c:pt idx="39406">
                  <c:v>91.294058309085202</c:v>
                </c:pt>
                <c:pt idx="39407">
                  <c:v>91.296375064358699</c:v>
                </c:pt>
                <c:pt idx="39408">
                  <c:v>91.298691819632296</c:v>
                </c:pt>
                <c:pt idx="39409">
                  <c:v>91.301008574905794</c:v>
                </c:pt>
                <c:pt idx="39410">
                  <c:v>91.303325330179305</c:v>
                </c:pt>
                <c:pt idx="39411">
                  <c:v>91.305642085452902</c:v>
                </c:pt>
                <c:pt idx="39412">
                  <c:v>91.3079588407264</c:v>
                </c:pt>
                <c:pt idx="39413">
                  <c:v>91.310275595999997</c:v>
                </c:pt>
                <c:pt idx="39414">
                  <c:v>91.312592351273494</c:v>
                </c:pt>
                <c:pt idx="39415">
                  <c:v>91.314909106547006</c:v>
                </c:pt>
                <c:pt idx="39416">
                  <c:v>91.317225861820603</c:v>
                </c:pt>
                <c:pt idx="39417">
                  <c:v>91.3195426170941</c:v>
                </c:pt>
                <c:pt idx="39418">
                  <c:v>91.321859372367697</c:v>
                </c:pt>
                <c:pt idx="39419">
                  <c:v>91.324176127641195</c:v>
                </c:pt>
                <c:pt idx="39420">
                  <c:v>91.326492882914707</c:v>
                </c:pt>
                <c:pt idx="39421">
                  <c:v>91.328809638188304</c:v>
                </c:pt>
                <c:pt idx="39422">
                  <c:v>91.331126393461801</c:v>
                </c:pt>
                <c:pt idx="39423">
                  <c:v>91.333443148735398</c:v>
                </c:pt>
                <c:pt idx="39424">
                  <c:v>91.335759904008896</c:v>
                </c:pt>
                <c:pt idx="39425">
                  <c:v>91.338076659282393</c:v>
                </c:pt>
                <c:pt idx="39426">
                  <c:v>91.340393414556004</c:v>
                </c:pt>
                <c:pt idx="39427">
                  <c:v>91.342710169829502</c:v>
                </c:pt>
                <c:pt idx="39428">
                  <c:v>91.345026925103099</c:v>
                </c:pt>
                <c:pt idx="39429">
                  <c:v>91.347343680376596</c:v>
                </c:pt>
                <c:pt idx="39430">
                  <c:v>91.349660435650094</c:v>
                </c:pt>
                <c:pt idx="39431">
                  <c:v>91.351977190923705</c:v>
                </c:pt>
                <c:pt idx="39432">
                  <c:v>91.354293946197203</c:v>
                </c:pt>
                <c:pt idx="39433">
                  <c:v>91.3566107014708</c:v>
                </c:pt>
                <c:pt idx="39434">
                  <c:v>91.358927456744297</c:v>
                </c:pt>
                <c:pt idx="39435">
                  <c:v>91.361244212017795</c:v>
                </c:pt>
                <c:pt idx="39436">
                  <c:v>91.363560967291406</c:v>
                </c:pt>
                <c:pt idx="39437">
                  <c:v>91.365877722564903</c:v>
                </c:pt>
                <c:pt idx="39438">
                  <c:v>91.3681944778385</c:v>
                </c:pt>
                <c:pt idx="39439">
                  <c:v>91.370511233111998</c:v>
                </c:pt>
                <c:pt idx="39440">
                  <c:v>91.372827988385495</c:v>
                </c:pt>
                <c:pt idx="39441">
                  <c:v>91.375144743659106</c:v>
                </c:pt>
                <c:pt idx="39442">
                  <c:v>91.377461498932604</c:v>
                </c:pt>
                <c:pt idx="39443">
                  <c:v>91.379778254206201</c:v>
                </c:pt>
                <c:pt idx="39444">
                  <c:v>91.382095009479698</c:v>
                </c:pt>
                <c:pt idx="39445">
                  <c:v>91.384411764753196</c:v>
                </c:pt>
                <c:pt idx="39446">
                  <c:v>91.386728520026793</c:v>
                </c:pt>
                <c:pt idx="39447">
                  <c:v>91.389045275300305</c:v>
                </c:pt>
                <c:pt idx="39448">
                  <c:v>91.391362030573902</c:v>
                </c:pt>
                <c:pt idx="39449">
                  <c:v>91.393678785847399</c:v>
                </c:pt>
                <c:pt idx="39450">
                  <c:v>91.395995541120897</c:v>
                </c:pt>
                <c:pt idx="39451">
                  <c:v>91.398312296394494</c:v>
                </c:pt>
                <c:pt idx="39452">
                  <c:v>91.400629051668005</c:v>
                </c:pt>
                <c:pt idx="39453">
                  <c:v>91.402945806941602</c:v>
                </c:pt>
                <c:pt idx="39454">
                  <c:v>91.4052625622151</c:v>
                </c:pt>
                <c:pt idx="39455">
                  <c:v>91.407579317488597</c:v>
                </c:pt>
                <c:pt idx="39456">
                  <c:v>91.409896072762194</c:v>
                </c:pt>
                <c:pt idx="39457">
                  <c:v>91.412212828035706</c:v>
                </c:pt>
                <c:pt idx="39458">
                  <c:v>91.414529583309303</c:v>
                </c:pt>
                <c:pt idx="39459">
                  <c:v>91.416846338582801</c:v>
                </c:pt>
                <c:pt idx="39460">
                  <c:v>91.419163093856298</c:v>
                </c:pt>
                <c:pt idx="39461">
                  <c:v>91.421479849129895</c:v>
                </c:pt>
                <c:pt idx="39462">
                  <c:v>91.423796604403407</c:v>
                </c:pt>
                <c:pt idx="39463">
                  <c:v>91.426113359677004</c:v>
                </c:pt>
                <c:pt idx="39464">
                  <c:v>91.428430114950501</c:v>
                </c:pt>
                <c:pt idx="39465">
                  <c:v>91.430746870223999</c:v>
                </c:pt>
                <c:pt idx="39466">
                  <c:v>91.433063625497596</c:v>
                </c:pt>
                <c:pt idx="39467">
                  <c:v>91.435380380771093</c:v>
                </c:pt>
                <c:pt idx="39468">
                  <c:v>91.437697136044704</c:v>
                </c:pt>
                <c:pt idx="39469">
                  <c:v>91.440013891318202</c:v>
                </c:pt>
                <c:pt idx="39470">
                  <c:v>91.442330646591699</c:v>
                </c:pt>
                <c:pt idx="39471">
                  <c:v>91.444647401865296</c:v>
                </c:pt>
                <c:pt idx="39472">
                  <c:v>91.446964157138794</c:v>
                </c:pt>
                <c:pt idx="39473">
                  <c:v>91.449280912412405</c:v>
                </c:pt>
                <c:pt idx="39474">
                  <c:v>91.451597667685903</c:v>
                </c:pt>
                <c:pt idx="39475">
                  <c:v>91.4539144229594</c:v>
                </c:pt>
                <c:pt idx="39476">
                  <c:v>91.456231178232997</c:v>
                </c:pt>
                <c:pt idx="39477">
                  <c:v>91.458547933506495</c:v>
                </c:pt>
                <c:pt idx="39478">
                  <c:v>91.460864688780106</c:v>
                </c:pt>
                <c:pt idx="39479">
                  <c:v>91.463181444053603</c:v>
                </c:pt>
                <c:pt idx="39480">
                  <c:v>91.465498199327101</c:v>
                </c:pt>
                <c:pt idx="39481">
                  <c:v>91.467814954600698</c:v>
                </c:pt>
                <c:pt idx="39482">
                  <c:v>91.470131709874195</c:v>
                </c:pt>
                <c:pt idx="39483">
                  <c:v>91.472448465147806</c:v>
                </c:pt>
                <c:pt idx="39484">
                  <c:v>91.474765220421304</c:v>
                </c:pt>
                <c:pt idx="39485">
                  <c:v>91.477081975694801</c:v>
                </c:pt>
                <c:pt idx="39486">
                  <c:v>91.479398730968398</c:v>
                </c:pt>
                <c:pt idx="39487">
                  <c:v>91.481715486241896</c:v>
                </c:pt>
                <c:pt idx="39488">
                  <c:v>91.484032241515493</c:v>
                </c:pt>
                <c:pt idx="39489">
                  <c:v>91.486348996789005</c:v>
                </c:pt>
                <c:pt idx="39490">
                  <c:v>91.488665752062502</c:v>
                </c:pt>
                <c:pt idx="39491">
                  <c:v>91.490982507336099</c:v>
                </c:pt>
                <c:pt idx="39492">
                  <c:v>91.493299262609597</c:v>
                </c:pt>
                <c:pt idx="39493">
                  <c:v>91.495616017883194</c:v>
                </c:pt>
                <c:pt idx="39494">
                  <c:v>91.497932773156705</c:v>
                </c:pt>
                <c:pt idx="39495">
                  <c:v>91.500249528430302</c:v>
                </c:pt>
                <c:pt idx="39496">
                  <c:v>91.5025662837038</c:v>
                </c:pt>
                <c:pt idx="39497">
                  <c:v>91.504883038977297</c:v>
                </c:pt>
                <c:pt idx="39498">
                  <c:v>91.507199794250894</c:v>
                </c:pt>
                <c:pt idx="39499">
                  <c:v>91.509516549524406</c:v>
                </c:pt>
                <c:pt idx="39500">
                  <c:v>91.511833304798003</c:v>
                </c:pt>
                <c:pt idx="39501">
                  <c:v>91.514150060071501</c:v>
                </c:pt>
                <c:pt idx="39502">
                  <c:v>91.516466815344998</c:v>
                </c:pt>
                <c:pt idx="39503">
                  <c:v>91.518783570618595</c:v>
                </c:pt>
                <c:pt idx="39504">
                  <c:v>91.521100325892107</c:v>
                </c:pt>
                <c:pt idx="39505">
                  <c:v>91.523417081165704</c:v>
                </c:pt>
                <c:pt idx="39506">
                  <c:v>91.525733836439201</c:v>
                </c:pt>
                <c:pt idx="39507">
                  <c:v>91.528050591712699</c:v>
                </c:pt>
                <c:pt idx="39508">
                  <c:v>91.530367346986296</c:v>
                </c:pt>
                <c:pt idx="39509">
                  <c:v>91.532684102259793</c:v>
                </c:pt>
                <c:pt idx="39510">
                  <c:v>91.535000857533404</c:v>
                </c:pt>
                <c:pt idx="39511">
                  <c:v>91.537317612806902</c:v>
                </c:pt>
                <c:pt idx="39512">
                  <c:v>91.539634368080399</c:v>
                </c:pt>
                <c:pt idx="39513">
                  <c:v>91.541951123353996</c:v>
                </c:pt>
                <c:pt idx="39514">
                  <c:v>91.544267878627494</c:v>
                </c:pt>
                <c:pt idx="39515">
                  <c:v>91.546584633901105</c:v>
                </c:pt>
                <c:pt idx="39516">
                  <c:v>91.548901389174603</c:v>
                </c:pt>
                <c:pt idx="39517">
                  <c:v>91.5512181444481</c:v>
                </c:pt>
                <c:pt idx="39518">
                  <c:v>91.553534899721697</c:v>
                </c:pt>
                <c:pt idx="39519">
                  <c:v>91.555851654995195</c:v>
                </c:pt>
                <c:pt idx="39520">
                  <c:v>91.558168410268806</c:v>
                </c:pt>
                <c:pt idx="39521">
                  <c:v>91.560485165542303</c:v>
                </c:pt>
                <c:pt idx="39522">
                  <c:v>91.562801920815801</c:v>
                </c:pt>
                <c:pt idx="39523">
                  <c:v>91.565118676089398</c:v>
                </c:pt>
                <c:pt idx="39524">
                  <c:v>91.567435431362895</c:v>
                </c:pt>
                <c:pt idx="39525">
                  <c:v>91.569752186636507</c:v>
                </c:pt>
                <c:pt idx="39526">
                  <c:v>91.572068941910004</c:v>
                </c:pt>
                <c:pt idx="39527">
                  <c:v>91.574385697183502</c:v>
                </c:pt>
                <c:pt idx="39528">
                  <c:v>91.576702452457099</c:v>
                </c:pt>
                <c:pt idx="39529">
                  <c:v>91.579019207730596</c:v>
                </c:pt>
                <c:pt idx="39530">
                  <c:v>91.581335963004193</c:v>
                </c:pt>
                <c:pt idx="39531">
                  <c:v>91.583652718277705</c:v>
                </c:pt>
                <c:pt idx="39532">
                  <c:v>91.585969473551202</c:v>
                </c:pt>
                <c:pt idx="39533">
                  <c:v>91.588286228824799</c:v>
                </c:pt>
                <c:pt idx="39534">
                  <c:v>91.590602984098297</c:v>
                </c:pt>
                <c:pt idx="39535">
                  <c:v>91.592919739371894</c:v>
                </c:pt>
                <c:pt idx="39536">
                  <c:v>91.595236494645405</c:v>
                </c:pt>
                <c:pt idx="39537">
                  <c:v>91.597553249918903</c:v>
                </c:pt>
                <c:pt idx="39538">
                  <c:v>91.5998700051925</c:v>
                </c:pt>
                <c:pt idx="39539">
                  <c:v>91.602186760465997</c:v>
                </c:pt>
                <c:pt idx="39540">
                  <c:v>91.604503515739594</c:v>
                </c:pt>
                <c:pt idx="39541">
                  <c:v>91.606820271013106</c:v>
                </c:pt>
                <c:pt idx="39542">
                  <c:v>91.609137026286604</c:v>
                </c:pt>
                <c:pt idx="39543">
                  <c:v>91.611453781560201</c:v>
                </c:pt>
                <c:pt idx="39544">
                  <c:v>91.613770536833698</c:v>
                </c:pt>
                <c:pt idx="39545">
                  <c:v>91.616087292107295</c:v>
                </c:pt>
                <c:pt idx="39546">
                  <c:v>91.618404047380807</c:v>
                </c:pt>
                <c:pt idx="39547">
                  <c:v>91.620720802654304</c:v>
                </c:pt>
                <c:pt idx="39548">
                  <c:v>91.623037557927901</c:v>
                </c:pt>
                <c:pt idx="39549">
                  <c:v>91.625354313201399</c:v>
                </c:pt>
                <c:pt idx="39550">
                  <c:v>91.627671068474996</c:v>
                </c:pt>
                <c:pt idx="39551">
                  <c:v>91.629987823748493</c:v>
                </c:pt>
                <c:pt idx="39552">
                  <c:v>91.632304579022005</c:v>
                </c:pt>
                <c:pt idx="39553">
                  <c:v>91.634621334295602</c:v>
                </c:pt>
                <c:pt idx="39554">
                  <c:v>91.636938089569099</c:v>
                </c:pt>
                <c:pt idx="39555">
                  <c:v>91.639254844842696</c:v>
                </c:pt>
                <c:pt idx="39556">
                  <c:v>91.641571600116194</c:v>
                </c:pt>
                <c:pt idx="39557">
                  <c:v>91.643888355389706</c:v>
                </c:pt>
                <c:pt idx="39558">
                  <c:v>91.646205110663303</c:v>
                </c:pt>
                <c:pt idx="39559">
                  <c:v>91.6485218659368</c:v>
                </c:pt>
                <c:pt idx="39560">
                  <c:v>91.650838621210397</c:v>
                </c:pt>
                <c:pt idx="39561">
                  <c:v>91.653155376483895</c:v>
                </c:pt>
                <c:pt idx="39562">
                  <c:v>91.655472131757406</c:v>
                </c:pt>
                <c:pt idx="39563">
                  <c:v>91.657788887031003</c:v>
                </c:pt>
                <c:pt idx="39564">
                  <c:v>91.660105642304501</c:v>
                </c:pt>
                <c:pt idx="39565">
                  <c:v>91.662422397578098</c:v>
                </c:pt>
                <c:pt idx="39566">
                  <c:v>91.664739152851595</c:v>
                </c:pt>
                <c:pt idx="39567">
                  <c:v>91.667055908125107</c:v>
                </c:pt>
                <c:pt idx="39568">
                  <c:v>91.669372663398704</c:v>
                </c:pt>
                <c:pt idx="39569">
                  <c:v>91.671689418672202</c:v>
                </c:pt>
                <c:pt idx="39570">
                  <c:v>91.674006173945799</c:v>
                </c:pt>
                <c:pt idx="39571">
                  <c:v>91.676322929219296</c:v>
                </c:pt>
                <c:pt idx="39572">
                  <c:v>91.678639684492794</c:v>
                </c:pt>
                <c:pt idx="39573">
                  <c:v>91.680956439766405</c:v>
                </c:pt>
                <c:pt idx="39574">
                  <c:v>91.683273195039902</c:v>
                </c:pt>
                <c:pt idx="39575">
                  <c:v>91.685589950313499</c:v>
                </c:pt>
                <c:pt idx="39576">
                  <c:v>91.687906705586997</c:v>
                </c:pt>
                <c:pt idx="39577">
                  <c:v>91.690223460860494</c:v>
                </c:pt>
                <c:pt idx="39578">
                  <c:v>91.692540216134105</c:v>
                </c:pt>
                <c:pt idx="39579">
                  <c:v>91.694856971407603</c:v>
                </c:pt>
                <c:pt idx="39580">
                  <c:v>91.6971737266812</c:v>
                </c:pt>
                <c:pt idx="39581">
                  <c:v>91.699490481954697</c:v>
                </c:pt>
                <c:pt idx="39582">
                  <c:v>91.701807237228195</c:v>
                </c:pt>
                <c:pt idx="39583">
                  <c:v>91.704123992501806</c:v>
                </c:pt>
                <c:pt idx="39584">
                  <c:v>91.706440747775304</c:v>
                </c:pt>
                <c:pt idx="39585">
                  <c:v>91.708757503048901</c:v>
                </c:pt>
                <c:pt idx="39586">
                  <c:v>91.711074258322398</c:v>
                </c:pt>
                <c:pt idx="39587">
                  <c:v>91.713391013595896</c:v>
                </c:pt>
                <c:pt idx="39588">
                  <c:v>91.715707768869507</c:v>
                </c:pt>
                <c:pt idx="39589">
                  <c:v>91.718024524143004</c:v>
                </c:pt>
                <c:pt idx="39590">
                  <c:v>91.720341279416601</c:v>
                </c:pt>
                <c:pt idx="39591">
                  <c:v>91.722658034690099</c:v>
                </c:pt>
                <c:pt idx="39592">
                  <c:v>91.724974789963596</c:v>
                </c:pt>
                <c:pt idx="39593">
                  <c:v>91.727291545237193</c:v>
                </c:pt>
                <c:pt idx="39594">
                  <c:v>91.729608300510705</c:v>
                </c:pt>
                <c:pt idx="39595">
                  <c:v>91.731925055784302</c:v>
                </c:pt>
                <c:pt idx="39596">
                  <c:v>91.7342418110578</c:v>
                </c:pt>
                <c:pt idx="39597">
                  <c:v>91.736558566331297</c:v>
                </c:pt>
                <c:pt idx="39598">
                  <c:v>91.738875321604894</c:v>
                </c:pt>
                <c:pt idx="39599">
                  <c:v>91.741192076878406</c:v>
                </c:pt>
                <c:pt idx="39600">
                  <c:v>91.743508832152003</c:v>
                </c:pt>
                <c:pt idx="39601">
                  <c:v>91.7458255874255</c:v>
                </c:pt>
                <c:pt idx="39602">
                  <c:v>91.748142342698998</c:v>
                </c:pt>
                <c:pt idx="39603">
                  <c:v>91.750459097972595</c:v>
                </c:pt>
                <c:pt idx="39604">
                  <c:v>91.752775853246106</c:v>
                </c:pt>
                <c:pt idx="39605">
                  <c:v>91.755092608519703</c:v>
                </c:pt>
                <c:pt idx="39606">
                  <c:v>91.757409363793201</c:v>
                </c:pt>
                <c:pt idx="39607">
                  <c:v>91.759726119066698</c:v>
                </c:pt>
                <c:pt idx="39608">
                  <c:v>91.762042874340295</c:v>
                </c:pt>
                <c:pt idx="39609">
                  <c:v>91.764359629613807</c:v>
                </c:pt>
                <c:pt idx="39610">
                  <c:v>91.766676384887404</c:v>
                </c:pt>
                <c:pt idx="39611">
                  <c:v>91.768993140160902</c:v>
                </c:pt>
                <c:pt idx="39612">
                  <c:v>91.771309895434399</c:v>
                </c:pt>
                <c:pt idx="39613">
                  <c:v>91.773626650707996</c:v>
                </c:pt>
                <c:pt idx="39614">
                  <c:v>91.775943405981494</c:v>
                </c:pt>
                <c:pt idx="39615">
                  <c:v>91.778260161255105</c:v>
                </c:pt>
                <c:pt idx="39616">
                  <c:v>91.780576916528602</c:v>
                </c:pt>
                <c:pt idx="39617">
                  <c:v>91.7828936718021</c:v>
                </c:pt>
                <c:pt idx="39618">
                  <c:v>91.785210427075697</c:v>
                </c:pt>
                <c:pt idx="39619">
                  <c:v>91.787527182349194</c:v>
                </c:pt>
                <c:pt idx="39620">
                  <c:v>91.789843937622805</c:v>
                </c:pt>
                <c:pt idx="39621">
                  <c:v>91.792160692896303</c:v>
                </c:pt>
                <c:pt idx="39622">
                  <c:v>91.7944774481698</c:v>
                </c:pt>
                <c:pt idx="39623">
                  <c:v>91.796794203443397</c:v>
                </c:pt>
                <c:pt idx="39624">
                  <c:v>91.799110958716895</c:v>
                </c:pt>
                <c:pt idx="39625">
                  <c:v>91.801427713990506</c:v>
                </c:pt>
                <c:pt idx="39626">
                  <c:v>91.803744469264004</c:v>
                </c:pt>
                <c:pt idx="39627">
                  <c:v>91.806061224537501</c:v>
                </c:pt>
                <c:pt idx="39628">
                  <c:v>91.808377979811098</c:v>
                </c:pt>
                <c:pt idx="39629">
                  <c:v>91.810694735084596</c:v>
                </c:pt>
                <c:pt idx="39630">
                  <c:v>91.813011490358207</c:v>
                </c:pt>
                <c:pt idx="39631">
                  <c:v>91.815328245631704</c:v>
                </c:pt>
                <c:pt idx="39632">
                  <c:v>91.817645000905202</c:v>
                </c:pt>
                <c:pt idx="39633">
                  <c:v>91.819961756178799</c:v>
                </c:pt>
                <c:pt idx="39634">
                  <c:v>91.822278511452296</c:v>
                </c:pt>
                <c:pt idx="39635">
                  <c:v>91.824595266725893</c:v>
                </c:pt>
                <c:pt idx="39636">
                  <c:v>91.826912021999405</c:v>
                </c:pt>
                <c:pt idx="39637">
                  <c:v>91.829228777273002</c:v>
                </c:pt>
                <c:pt idx="39638">
                  <c:v>91.8315455325465</c:v>
                </c:pt>
                <c:pt idx="39639">
                  <c:v>91.833862287819997</c:v>
                </c:pt>
                <c:pt idx="39640">
                  <c:v>91.836179043093594</c:v>
                </c:pt>
                <c:pt idx="39641">
                  <c:v>91.838495798367106</c:v>
                </c:pt>
                <c:pt idx="39642">
                  <c:v>91.840812553640703</c:v>
                </c:pt>
                <c:pt idx="39643">
                  <c:v>91.8431293089142</c:v>
                </c:pt>
                <c:pt idx="39644">
                  <c:v>91.845446064187698</c:v>
                </c:pt>
                <c:pt idx="39645">
                  <c:v>91.847762819461295</c:v>
                </c:pt>
                <c:pt idx="39646">
                  <c:v>91.850079574734806</c:v>
                </c:pt>
                <c:pt idx="39647">
                  <c:v>91.852396330008403</c:v>
                </c:pt>
                <c:pt idx="39648">
                  <c:v>91.854713085281901</c:v>
                </c:pt>
                <c:pt idx="39649">
                  <c:v>91.857029840555398</c:v>
                </c:pt>
                <c:pt idx="39650">
                  <c:v>91.859346595828995</c:v>
                </c:pt>
                <c:pt idx="39651">
                  <c:v>91.861663351102493</c:v>
                </c:pt>
                <c:pt idx="39652">
                  <c:v>91.863980106376104</c:v>
                </c:pt>
                <c:pt idx="39653">
                  <c:v>91.866296861649602</c:v>
                </c:pt>
                <c:pt idx="39654">
                  <c:v>91.868613616923099</c:v>
                </c:pt>
                <c:pt idx="39655">
                  <c:v>91.870930372196696</c:v>
                </c:pt>
                <c:pt idx="39656">
                  <c:v>91.873247127470194</c:v>
                </c:pt>
                <c:pt idx="39657">
                  <c:v>91.875563882743805</c:v>
                </c:pt>
                <c:pt idx="39658">
                  <c:v>91.877880638017302</c:v>
                </c:pt>
                <c:pt idx="39659">
                  <c:v>91.8801973932908</c:v>
                </c:pt>
                <c:pt idx="39660">
                  <c:v>91.882514148564397</c:v>
                </c:pt>
                <c:pt idx="39661">
                  <c:v>91.884830903837894</c:v>
                </c:pt>
                <c:pt idx="39662">
                  <c:v>91.887147659111506</c:v>
                </c:pt>
                <c:pt idx="39663">
                  <c:v>91.889464414385003</c:v>
                </c:pt>
                <c:pt idx="39664">
                  <c:v>91.891781169658501</c:v>
                </c:pt>
                <c:pt idx="39665">
                  <c:v>91.894097924932097</c:v>
                </c:pt>
                <c:pt idx="39666">
                  <c:v>91.896414680205595</c:v>
                </c:pt>
                <c:pt idx="39667">
                  <c:v>91.898731435479206</c:v>
                </c:pt>
                <c:pt idx="39668">
                  <c:v>91.901048190752704</c:v>
                </c:pt>
                <c:pt idx="39669">
                  <c:v>91.903364946026201</c:v>
                </c:pt>
                <c:pt idx="39670">
                  <c:v>91.905681701299798</c:v>
                </c:pt>
                <c:pt idx="39671">
                  <c:v>91.907998456573296</c:v>
                </c:pt>
                <c:pt idx="39672">
                  <c:v>91.910315211846907</c:v>
                </c:pt>
                <c:pt idx="39673">
                  <c:v>91.912631967120404</c:v>
                </c:pt>
                <c:pt idx="39674">
                  <c:v>91.914948722393902</c:v>
                </c:pt>
                <c:pt idx="39675">
                  <c:v>91.917265477667499</c:v>
                </c:pt>
                <c:pt idx="39676">
                  <c:v>91.919582232940996</c:v>
                </c:pt>
                <c:pt idx="39677">
                  <c:v>91.921898988214593</c:v>
                </c:pt>
                <c:pt idx="39678">
                  <c:v>91.924215743488105</c:v>
                </c:pt>
                <c:pt idx="39679">
                  <c:v>91.926532498761603</c:v>
                </c:pt>
                <c:pt idx="39680">
                  <c:v>91.9288492540352</c:v>
                </c:pt>
                <c:pt idx="39681">
                  <c:v>91.931166009308697</c:v>
                </c:pt>
                <c:pt idx="39682">
                  <c:v>91.933482764582294</c:v>
                </c:pt>
                <c:pt idx="39683">
                  <c:v>91.935799519855806</c:v>
                </c:pt>
                <c:pt idx="39684">
                  <c:v>91.938116275129303</c:v>
                </c:pt>
                <c:pt idx="39685">
                  <c:v>91.9404330304029</c:v>
                </c:pt>
                <c:pt idx="39686">
                  <c:v>91.942749785676398</c:v>
                </c:pt>
                <c:pt idx="39687">
                  <c:v>91.945066540949995</c:v>
                </c:pt>
                <c:pt idx="39688">
                  <c:v>91.947383296223506</c:v>
                </c:pt>
                <c:pt idx="39689">
                  <c:v>91.949700051497004</c:v>
                </c:pt>
                <c:pt idx="39690">
                  <c:v>91.952016806770601</c:v>
                </c:pt>
                <c:pt idx="39691">
                  <c:v>91.954333562044098</c:v>
                </c:pt>
                <c:pt idx="39692">
                  <c:v>91.956650317317695</c:v>
                </c:pt>
                <c:pt idx="39693">
                  <c:v>91.958967072591193</c:v>
                </c:pt>
                <c:pt idx="39694">
                  <c:v>91.961283827864705</c:v>
                </c:pt>
                <c:pt idx="39695">
                  <c:v>91.963600583138302</c:v>
                </c:pt>
                <c:pt idx="39696">
                  <c:v>91.965917338411799</c:v>
                </c:pt>
                <c:pt idx="39697">
                  <c:v>91.968234093685396</c:v>
                </c:pt>
                <c:pt idx="39698">
                  <c:v>91.970550848958894</c:v>
                </c:pt>
                <c:pt idx="39699">
                  <c:v>91.972867604232405</c:v>
                </c:pt>
                <c:pt idx="39700">
                  <c:v>91.975184359506002</c:v>
                </c:pt>
                <c:pt idx="39701">
                  <c:v>91.9775011147795</c:v>
                </c:pt>
                <c:pt idx="39702">
                  <c:v>91.979817870053097</c:v>
                </c:pt>
                <c:pt idx="39703">
                  <c:v>91.982134625326594</c:v>
                </c:pt>
                <c:pt idx="39704">
                  <c:v>91.984451380600106</c:v>
                </c:pt>
                <c:pt idx="39705">
                  <c:v>91.986768135873703</c:v>
                </c:pt>
                <c:pt idx="39706">
                  <c:v>91.989084891147201</c:v>
                </c:pt>
                <c:pt idx="39707">
                  <c:v>91.991401646420798</c:v>
                </c:pt>
                <c:pt idx="39708">
                  <c:v>91.993718401694295</c:v>
                </c:pt>
                <c:pt idx="39709">
                  <c:v>91.996035156967807</c:v>
                </c:pt>
                <c:pt idx="39710">
                  <c:v>91.998351912241404</c:v>
                </c:pt>
                <c:pt idx="39711">
                  <c:v>92.000668667514901</c:v>
                </c:pt>
                <c:pt idx="39712">
                  <c:v>92.002985422788498</c:v>
                </c:pt>
                <c:pt idx="39713">
                  <c:v>92.005302178061996</c:v>
                </c:pt>
                <c:pt idx="39714">
                  <c:v>92.007618933335493</c:v>
                </c:pt>
                <c:pt idx="39715">
                  <c:v>92.009935688609104</c:v>
                </c:pt>
                <c:pt idx="39716">
                  <c:v>92.012252443882602</c:v>
                </c:pt>
                <c:pt idx="39717">
                  <c:v>92.014569199156199</c:v>
                </c:pt>
                <c:pt idx="39718">
                  <c:v>92.016885954429696</c:v>
                </c:pt>
                <c:pt idx="39719">
                  <c:v>92.019202709703194</c:v>
                </c:pt>
                <c:pt idx="39720">
                  <c:v>92.021519464976805</c:v>
                </c:pt>
                <c:pt idx="39721">
                  <c:v>92.023836220250303</c:v>
                </c:pt>
                <c:pt idx="39722">
                  <c:v>92.0261529755239</c:v>
                </c:pt>
                <c:pt idx="39723">
                  <c:v>92.028469730797397</c:v>
                </c:pt>
                <c:pt idx="39724">
                  <c:v>92.030786486070895</c:v>
                </c:pt>
                <c:pt idx="39725">
                  <c:v>92.033103241344506</c:v>
                </c:pt>
                <c:pt idx="39726">
                  <c:v>92.035419996618003</c:v>
                </c:pt>
                <c:pt idx="39727">
                  <c:v>92.0377367518916</c:v>
                </c:pt>
                <c:pt idx="39728">
                  <c:v>92.040053507165098</c:v>
                </c:pt>
                <c:pt idx="39729">
                  <c:v>92.042370262438595</c:v>
                </c:pt>
                <c:pt idx="39730">
                  <c:v>92.044687017712207</c:v>
                </c:pt>
                <c:pt idx="39731">
                  <c:v>92.047003772985704</c:v>
                </c:pt>
                <c:pt idx="39732">
                  <c:v>92.049320528259301</c:v>
                </c:pt>
                <c:pt idx="39733">
                  <c:v>92.051637283532799</c:v>
                </c:pt>
                <c:pt idx="39734">
                  <c:v>92.053954038806296</c:v>
                </c:pt>
                <c:pt idx="39735">
                  <c:v>92.056270794079893</c:v>
                </c:pt>
                <c:pt idx="39736">
                  <c:v>92.058587549353405</c:v>
                </c:pt>
                <c:pt idx="39737">
                  <c:v>92.060904304627002</c:v>
                </c:pt>
                <c:pt idx="39738">
                  <c:v>92.063221059900499</c:v>
                </c:pt>
                <c:pt idx="39739">
                  <c:v>92.065537815173997</c:v>
                </c:pt>
                <c:pt idx="39740">
                  <c:v>92.067854570447594</c:v>
                </c:pt>
                <c:pt idx="39741">
                  <c:v>92.070171325721105</c:v>
                </c:pt>
                <c:pt idx="39742">
                  <c:v>92.072488080994702</c:v>
                </c:pt>
                <c:pt idx="39743">
                  <c:v>92.0748048362682</c:v>
                </c:pt>
                <c:pt idx="39744">
                  <c:v>92.077121591541697</c:v>
                </c:pt>
                <c:pt idx="39745">
                  <c:v>92.079438346815294</c:v>
                </c:pt>
                <c:pt idx="39746">
                  <c:v>92.081755102088806</c:v>
                </c:pt>
                <c:pt idx="39747">
                  <c:v>92.084071857362403</c:v>
                </c:pt>
                <c:pt idx="39748">
                  <c:v>92.086388612635901</c:v>
                </c:pt>
                <c:pt idx="39749">
                  <c:v>92.088705367909398</c:v>
                </c:pt>
                <c:pt idx="39750">
                  <c:v>92.091022123182995</c:v>
                </c:pt>
                <c:pt idx="39751">
                  <c:v>92.093338878456507</c:v>
                </c:pt>
                <c:pt idx="39752">
                  <c:v>92.095655633730104</c:v>
                </c:pt>
                <c:pt idx="39753">
                  <c:v>92.097972389003601</c:v>
                </c:pt>
                <c:pt idx="39754">
                  <c:v>92.100289144277099</c:v>
                </c:pt>
                <c:pt idx="39755">
                  <c:v>92.102605899550696</c:v>
                </c:pt>
                <c:pt idx="39756">
                  <c:v>92.104922654824193</c:v>
                </c:pt>
                <c:pt idx="39757">
                  <c:v>92.107239410097804</c:v>
                </c:pt>
                <c:pt idx="39758">
                  <c:v>92.109556165371302</c:v>
                </c:pt>
                <c:pt idx="39759">
                  <c:v>92.111872920644799</c:v>
                </c:pt>
                <c:pt idx="39760">
                  <c:v>92.114189675918396</c:v>
                </c:pt>
                <c:pt idx="39761">
                  <c:v>92.116506431191894</c:v>
                </c:pt>
                <c:pt idx="39762">
                  <c:v>92.118823186465505</c:v>
                </c:pt>
                <c:pt idx="39763">
                  <c:v>92.121139941739003</c:v>
                </c:pt>
                <c:pt idx="39764">
                  <c:v>92.1234566970125</c:v>
                </c:pt>
                <c:pt idx="39765">
                  <c:v>92.125773452286097</c:v>
                </c:pt>
                <c:pt idx="39766">
                  <c:v>92.128090207559595</c:v>
                </c:pt>
                <c:pt idx="39767">
                  <c:v>92.130406962833206</c:v>
                </c:pt>
                <c:pt idx="39768">
                  <c:v>92.132723718106703</c:v>
                </c:pt>
                <c:pt idx="39769">
                  <c:v>92.135040473380201</c:v>
                </c:pt>
                <c:pt idx="39770">
                  <c:v>92.137357228653798</c:v>
                </c:pt>
                <c:pt idx="39771">
                  <c:v>92.139673983927295</c:v>
                </c:pt>
                <c:pt idx="39772">
                  <c:v>92.141990739200907</c:v>
                </c:pt>
                <c:pt idx="39773">
                  <c:v>92.144307494474404</c:v>
                </c:pt>
                <c:pt idx="39774">
                  <c:v>92.146624249747902</c:v>
                </c:pt>
                <c:pt idx="39775">
                  <c:v>92.148941005021499</c:v>
                </c:pt>
                <c:pt idx="39776">
                  <c:v>92.151257760294996</c:v>
                </c:pt>
                <c:pt idx="39777">
                  <c:v>92.153574515568593</c:v>
                </c:pt>
                <c:pt idx="39778">
                  <c:v>92.155891270842105</c:v>
                </c:pt>
                <c:pt idx="39779">
                  <c:v>92.158208026115602</c:v>
                </c:pt>
                <c:pt idx="39780">
                  <c:v>92.160524781389199</c:v>
                </c:pt>
                <c:pt idx="39781">
                  <c:v>92.162841536662697</c:v>
                </c:pt>
                <c:pt idx="39782">
                  <c:v>92.165158291936294</c:v>
                </c:pt>
                <c:pt idx="39783">
                  <c:v>92.167475047209805</c:v>
                </c:pt>
                <c:pt idx="39784">
                  <c:v>92.169791802483402</c:v>
                </c:pt>
                <c:pt idx="39785">
                  <c:v>92.1721085577569</c:v>
                </c:pt>
                <c:pt idx="39786">
                  <c:v>92.174425313030397</c:v>
                </c:pt>
                <c:pt idx="39787">
                  <c:v>92.176742068303994</c:v>
                </c:pt>
                <c:pt idx="39788">
                  <c:v>92.179058823577506</c:v>
                </c:pt>
                <c:pt idx="39789">
                  <c:v>92.181375578851103</c:v>
                </c:pt>
                <c:pt idx="39790">
                  <c:v>92.183692334124601</c:v>
                </c:pt>
                <c:pt idx="39791">
                  <c:v>92.186009089398098</c:v>
                </c:pt>
                <c:pt idx="39792">
                  <c:v>92.188325844671695</c:v>
                </c:pt>
                <c:pt idx="39793">
                  <c:v>92.190642599945207</c:v>
                </c:pt>
                <c:pt idx="39794">
                  <c:v>92.192959355218804</c:v>
                </c:pt>
                <c:pt idx="39795">
                  <c:v>92.195276110492301</c:v>
                </c:pt>
                <c:pt idx="39796">
                  <c:v>92.197592865765799</c:v>
                </c:pt>
                <c:pt idx="39797">
                  <c:v>92.199909621039396</c:v>
                </c:pt>
                <c:pt idx="39798">
                  <c:v>92.202226376312893</c:v>
                </c:pt>
                <c:pt idx="39799">
                  <c:v>92.204543131586505</c:v>
                </c:pt>
                <c:pt idx="39800">
                  <c:v>92.206859886860002</c:v>
                </c:pt>
                <c:pt idx="39801">
                  <c:v>92.2091766421335</c:v>
                </c:pt>
                <c:pt idx="39802">
                  <c:v>92.211493397407096</c:v>
                </c:pt>
                <c:pt idx="39803">
                  <c:v>92.213810152680594</c:v>
                </c:pt>
                <c:pt idx="39804">
                  <c:v>92.216126907954205</c:v>
                </c:pt>
                <c:pt idx="39805">
                  <c:v>92.218443663227703</c:v>
                </c:pt>
                <c:pt idx="39806">
                  <c:v>92.2207604185012</c:v>
                </c:pt>
                <c:pt idx="39807">
                  <c:v>92.223077173774797</c:v>
                </c:pt>
                <c:pt idx="39808">
                  <c:v>92.225393929048295</c:v>
                </c:pt>
                <c:pt idx="39809">
                  <c:v>92.227710684321906</c:v>
                </c:pt>
                <c:pt idx="39810">
                  <c:v>92.230027439595403</c:v>
                </c:pt>
                <c:pt idx="39811">
                  <c:v>92.232344194868901</c:v>
                </c:pt>
                <c:pt idx="39812">
                  <c:v>92.234660950142498</c:v>
                </c:pt>
                <c:pt idx="39813">
                  <c:v>92.236977705415995</c:v>
                </c:pt>
                <c:pt idx="39814">
                  <c:v>92.239294460689607</c:v>
                </c:pt>
                <c:pt idx="39815">
                  <c:v>92.241611215963104</c:v>
                </c:pt>
                <c:pt idx="39816">
                  <c:v>92.243927971236602</c:v>
                </c:pt>
                <c:pt idx="39817">
                  <c:v>92.246244726510199</c:v>
                </c:pt>
                <c:pt idx="39818">
                  <c:v>92.248561481783696</c:v>
                </c:pt>
                <c:pt idx="39819">
                  <c:v>92.250878237057293</c:v>
                </c:pt>
                <c:pt idx="39820">
                  <c:v>92.253194992330805</c:v>
                </c:pt>
                <c:pt idx="39821">
                  <c:v>92.255511747604302</c:v>
                </c:pt>
                <c:pt idx="39822">
                  <c:v>92.257828502877899</c:v>
                </c:pt>
                <c:pt idx="39823">
                  <c:v>92.260145258151397</c:v>
                </c:pt>
                <c:pt idx="39824">
                  <c:v>92.262462013424994</c:v>
                </c:pt>
                <c:pt idx="39825">
                  <c:v>92.264778768698505</c:v>
                </c:pt>
                <c:pt idx="39826">
                  <c:v>92.267095523972003</c:v>
                </c:pt>
                <c:pt idx="39827">
                  <c:v>92.2694122792456</c:v>
                </c:pt>
                <c:pt idx="39828">
                  <c:v>92.271729034519097</c:v>
                </c:pt>
                <c:pt idx="39829">
                  <c:v>92.274045789792694</c:v>
                </c:pt>
                <c:pt idx="39830">
                  <c:v>92.276362545066206</c:v>
                </c:pt>
                <c:pt idx="39831">
                  <c:v>92.278679300339704</c:v>
                </c:pt>
                <c:pt idx="39832">
                  <c:v>92.280996055613301</c:v>
                </c:pt>
                <c:pt idx="39833">
                  <c:v>92.283312810886798</c:v>
                </c:pt>
                <c:pt idx="39834">
                  <c:v>92.285629566160395</c:v>
                </c:pt>
                <c:pt idx="39835">
                  <c:v>92.287946321433907</c:v>
                </c:pt>
                <c:pt idx="39836">
                  <c:v>92.290263076707404</c:v>
                </c:pt>
                <c:pt idx="39837">
                  <c:v>92.292579831981001</c:v>
                </c:pt>
                <c:pt idx="39838">
                  <c:v>92.294896587254499</c:v>
                </c:pt>
                <c:pt idx="39839">
                  <c:v>92.297213342528096</c:v>
                </c:pt>
                <c:pt idx="39840">
                  <c:v>92.299530097801593</c:v>
                </c:pt>
                <c:pt idx="39841">
                  <c:v>92.301846853075105</c:v>
                </c:pt>
                <c:pt idx="39842">
                  <c:v>92.304163608348702</c:v>
                </c:pt>
                <c:pt idx="39843">
                  <c:v>92.3064803636222</c:v>
                </c:pt>
                <c:pt idx="39844">
                  <c:v>92.308797118895797</c:v>
                </c:pt>
                <c:pt idx="39845">
                  <c:v>92.311113874169294</c:v>
                </c:pt>
                <c:pt idx="39846">
                  <c:v>92.313430629442806</c:v>
                </c:pt>
                <c:pt idx="39847">
                  <c:v>92.315747384716403</c:v>
                </c:pt>
                <c:pt idx="39848">
                  <c:v>92.3180641399899</c:v>
                </c:pt>
                <c:pt idx="39849">
                  <c:v>92.320380895263497</c:v>
                </c:pt>
                <c:pt idx="39850">
                  <c:v>92.322697650536995</c:v>
                </c:pt>
                <c:pt idx="39851">
                  <c:v>92.325014405810506</c:v>
                </c:pt>
                <c:pt idx="39852">
                  <c:v>92.327331161084103</c:v>
                </c:pt>
                <c:pt idx="39853">
                  <c:v>92.329647916357601</c:v>
                </c:pt>
                <c:pt idx="39854">
                  <c:v>92.331964671631198</c:v>
                </c:pt>
                <c:pt idx="39855">
                  <c:v>92.334281426904695</c:v>
                </c:pt>
                <c:pt idx="39856">
                  <c:v>92.336598182178193</c:v>
                </c:pt>
                <c:pt idx="39857">
                  <c:v>92.338914937451804</c:v>
                </c:pt>
                <c:pt idx="39858">
                  <c:v>92.341231692725302</c:v>
                </c:pt>
                <c:pt idx="39859">
                  <c:v>92.343548447998899</c:v>
                </c:pt>
                <c:pt idx="39860">
                  <c:v>92.345865203272396</c:v>
                </c:pt>
                <c:pt idx="39861">
                  <c:v>92.348181958545894</c:v>
                </c:pt>
                <c:pt idx="39862">
                  <c:v>92.350498713819505</c:v>
                </c:pt>
                <c:pt idx="39863">
                  <c:v>92.352815469093002</c:v>
                </c:pt>
                <c:pt idx="39864">
                  <c:v>92.355132224366599</c:v>
                </c:pt>
                <c:pt idx="39865">
                  <c:v>92.357448979640097</c:v>
                </c:pt>
                <c:pt idx="39866">
                  <c:v>92.359765734913594</c:v>
                </c:pt>
                <c:pt idx="39867">
                  <c:v>92.362082490187206</c:v>
                </c:pt>
                <c:pt idx="39868">
                  <c:v>92.364399245460703</c:v>
                </c:pt>
                <c:pt idx="39869">
                  <c:v>92.3667160007343</c:v>
                </c:pt>
                <c:pt idx="39870">
                  <c:v>92.369032756007798</c:v>
                </c:pt>
                <c:pt idx="39871">
                  <c:v>92.371349511281295</c:v>
                </c:pt>
                <c:pt idx="39872">
                  <c:v>92.373666266554906</c:v>
                </c:pt>
                <c:pt idx="39873">
                  <c:v>92.375983021828404</c:v>
                </c:pt>
                <c:pt idx="39874">
                  <c:v>92.378299777102001</c:v>
                </c:pt>
                <c:pt idx="39875">
                  <c:v>92.380616532375498</c:v>
                </c:pt>
                <c:pt idx="39876">
                  <c:v>92.382933287648996</c:v>
                </c:pt>
                <c:pt idx="39877">
                  <c:v>92.385250042922607</c:v>
                </c:pt>
                <c:pt idx="39878">
                  <c:v>92.387566798196104</c:v>
                </c:pt>
                <c:pt idx="39879">
                  <c:v>92.389883553469701</c:v>
                </c:pt>
                <c:pt idx="39880">
                  <c:v>92.392200308743199</c:v>
                </c:pt>
                <c:pt idx="39881">
                  <c:v>92.394517064016696</c:v>
                </c:pt>
                <c:pt idx="39882">
                  <c:v>92.396833819290293</c:v>
                </c:pt>
                <c:pt idx="39883">
                  <c:v>92.399150574563805</c:v>
                </c:pt>
                <c:pt idx="39884">
                  <c:v>92.401467329837402</c:v>
                </c:pt>
                <c:pt idx="39885">
                  <c:v>92.4037840851109</c:v>
                </c:pt>
                <c:pt idx="39886">
                  <c:v>92.406100840384397</c:v>
                </c:pt>
                <c:pt idx="39887">
                  <c:v>92.408417595657994</c:v>
                </c:pt>
                <c:pt idx="39888">
                  <c:v>92.410734350931506</c:v>
                </c:pt>
                <c:pt idx="39889">
                  <c:v>92.413051106205103</c:v>
                </c:pt>
                <c:pt idx="39890">
                  <c:v>92.4153678614786</c:v>
                </c:pt>
                <c:pt idx="39891">
                  <c:v>92.417684616752098</c:v>
                </c:pt>
                <c:pt idx="39892">
                  <c:v>92.420001372025695</c:v>
                </c:pt>
                <c:pt idx="39893">
                  <c:v>92.422318127299206</c:v>
                </c:pt>
                <c:pt idx="39894">
                  <c:v>92.424634882572803</c:v>
                </c:pt>
                <c:pt idx="39895">
                  <c:v>92.426951637846301</c:v>
                </c:pt>
                <c:pt idx="39896">
                  <c:v>92.429268393119798</c:v>
                </c:pt>
                <c:pt idx="39897">
                  <c:v>92.431585148393395</c:v>
                </c:pt>
                <c:pt idx="39898">
                  <c:v>92.433901903666893</c:v>
                </c:pt>
                <c:pt idx="39899">
                  <c:v>92.436218658940504</c:v>
                </c:pt>
                <c:pt idx="39900">
                  <c:v>92.438535414214002</c:v>
                </c:pt>
                <c:pt idx="39901">
                  <c:v>92.440852169487499</c:v>
                </c:pt>
                <c:pt idx="39902">
                  <c:v>92.443168924761096</c:v>
                </c:pt>
                <c:pt idx="39903">
                  <c:v>92.445485680034594</c:v>
                </c:pt>
                <c:pt idx="39904">
                  <c:v>92.447802435308205</c:v>
                </c:pt>
                <c:pt idx="39905">
                  <c:v>92.450119190581702</c:v>
                </c:pt>
                <c:pt idx="39906">
                  <c:v>92.4524359458552</c:v>
                </c:pt>
                <c:pt idx="39907">
                  <c:v>92.454752701128797</c:v>
                </c:pt>
                <c:pt idx="39908">
                  <c:v>92.457069456402294</c:v>
                </c:pt>
                <c:pt idx="39909">
                  <c:v>92.459386211675906</c:v>
                </c:pt>
                <c:pt idx="39910">
                  <c:v>92.461702966949403</c:v>
                </c:pt>
                <c:pt idx="39911">
                  <c:v>92.464019722222901</c:v>
                </c:pt>
                <c:pt idx="39912">
                  <c:v>92.466336477496498</c:v>
                </c:pt>
                <c:pt idx="39913">
                  <c:v>92.468653232769995</c:v>
                </c:pt>
                <c:pt idx="39914">
                  <c:v>92.470969988043606</c:v>
                </c:pt>
                <c:pt idx="39915">
                  <c:v>92.473286743317104</c:v>
                </c:pt>
                <c:pt idx="39916">
                  <c:v>92.475603498590601</c:v>
                </c:pt>
                <c:pt idx="39917">
                  <c:v>92.477920253864198</c:v>
                </c:pt>
                <c:pt idx="39918">
                  <c:v>92.480237009137696</c:v>
                </c:pt>
                <c:pt idx="39919">
                  <c:v>92.482553764411307</c:v>
                </c:pt>
                <c:pt idx="39920">
                  <c:v>92.484870519684804</c:v>
                </c:pt>
                <c:pt idx="39921">
                  <c:v>92.487187274958302</c:v>
                </c:pt>
                <c:pt idx="39922">
                  <c:v>92.489504030231899</c:v>
                </c:pt>
                <c:pt idx="39923">
                  <c:v>92.491820785505396</c:v>
                </c:pt>
                <c:pt idx="39924">
                  <c:v>92.494137540778993</c:v>
                </c:pt>
                <c:pt idx="39925">
                  <c:v>92.496454296052505</c:v>
                </c:pt>
                <c:pt idx="39926">
                  <c:v>92.498771051326102</c:v>
                </c:pt>
                <c:pt idx="39927">
                  <c:v>92.5010878065996</c:v>
                </c:pt>
                <c:pt idx="39928">
                  <c:v>92.503404561873097</c:v>
                </c:pt>
                <c:pt idx="39929">
                  <c:v>92.505721317146694</c:v>
                </c:pt>
                <c:pt idx="39930">
                  <c:v>92.508038072420206</c:v>
                </c:pt>
                <c:pt idx="39931">
                  <c:v>92.510354827693803</c:v>
                </c:pt>
                <c:pt idx="39932">
                  <c:v>92.5126715829673</c:v>
                </c:pt>
                <c:pt idx="39933">
                  <c:v>92.514988338240798</c:v>
                </c:pt>
                <c:pt idx="39934">
                  <c:v>92.517305093514395</c:v>
                </c:pt>
                <c:pt idx="39935">
                  <c:v>92.519621848787907</c:v>
                </c:pt>
                <c:pt idx="39936">
                  <c:v>92.521938604061503</c:v>
                </c:pt>
                <c:pt idx="39937">
                  <c:v>92.524255359335001</c:v>
                </c:pt>
                <c:pt idx="39938">
                  <c:v>92.526572114608499</c:v>
                </c:pt>
                <c:pt idx="39939">
                  <c:v>92.528888869882095</c:v>
                </c:pt>
                <c:pt idx="39940">
                  <c:v>92.531205625155593</c:v>
                </c:pt>
                <c:pt idx="39941">
                  <c:v>92.533522380429204</c:v>
                </c:pt>
                <c:pt idx="39942">
                  <c:v>92.535839135702702</c:v>
                </c:pt>
                <c:pt idx="39943">
                  <c:v>92.538155890976199</c:v>
                </c:pt>
                <c:pt idx="39944">
                  <c:v>92.540472646249796</c:v>
                </c:pt>
                <c:pt idx="39945">
                  <c:v>92.542789401523294</c:v>
                </c:pt>
                <c:pt idx="39946">
                  <c:v>92.545106156796905</c:v>
                </c:pt>
                <c:pt idx="39947">
                  <c:v>92.547422912070402</c:v>
                </c:pt>
                <c:pt idx="39948">
                  <c:v>92.5497396673439</c:v>
                </c:pt>
                <c:pt idx="39949">
                  <c:v>92.552056422617497</c:v>
                </c:pt>
                <c:pt idx="39950">
                  <c:v>92.554373177890994</c:v>
                </c:pt>
                <c:pt idx="39951">
                  <c:v>92.556689933164606</c:v>
                </c:pt>
                <c:pt idx="39952">
                  <c:v>92.559006688438103</c:v>
                </c:pt>
                <c:pt idx="39953">
                  <c:v>92.561323443711601</c:v>
                </c:pt>
                <c:pt idx="39954">
                  <c:v>92.563640198985198</c:v>
                </c:pt>
                <c:pt idx="39955">
                  <c:v>92.565956954258695</c:v>
                </c:pt>
                <c:pt idx="39956">
                  <c:v>92.568273709532306</c:v>
                </c:pt>
                <c:pt idx="39957">
                  <c:v>92.570590464805804</c:v>
                </c:pt>
                <c:pt idx="39958">
                  <c:v>92.572907220079301</c:v>
                </c:pt>
                <c:pt idx="39959">
                  <c:v>92.575223975352898</c:v>
                </c:pt>
                <c:pt idx="39960">
                  <c:v>92.577540730626396</c:v>
                </c:pt>
                <c:pt idx="39961">
                  <c:v>92.579857485900007</c:v>
                </c:pt>
                <c:pt idx="39962">
                  <c:v>92.582174241173504</c:v>
                </c:pt>
                <c:pt idx="39963">
                  <c:v>92.584490996447002</c:v>
                </c:pt>
                <c:pt idx="39964">
                  <c:v>92.586807751720599</c:v>
                </c:pt>
                <c:pt idx="39965">
                  <c:v>92.589124506994096</c:v>
                </c:pt>
                <c:pt idx="39966">
                  <c:v>92.591441262267693</c:v>
                </c:pt>
                <c:pt idx="39967">
                  <c:v>92.593758017541205</c:v>
                </c:pt>
                <c:pt idx="39968">
                  <c:v>92.596074772814703</c:v>
                </c:pt>
                <c:pt idx="39969">
                  <c:v>92.5983915280883</c:v>
                </c:pt>
                <c:pt idx="39970">
                  <c:v>92.600708283361797</c:v>
                </c:pt>
                <c:pt idx="39971">
                  <c:v>92.603025038635394</c:v>
                </c:pt>
                <c:pt idx="39972">
                  <c:v>92.605341793908906</c:v>
                </c:pt>
                <c:pt idx="39973">
                  <c:v>92.607658549182403</c:v>
                </c:pt>
                <c:pt idx="39974">
                  <c:v>92.609975304456</c:v>
                </c:pt>
                <c:pt idx="39975">
                  <c:v>92.612292059729498</c:v>
                </c:pt>
                <c:pt idx="39976">
                  <c:v>92.614608815003095</c:v>
                </c:pt>
                <c:pt idx="39977">
                  <c:v>92.616925570276607</c:v>
                </c:pt>
                <c:pt idx="39978">
                  <c:v>92.619242325550104</c:v>
                </c:pt>
                <c:pt idx="39979">
                  <c:v>92.621559080823701</c:v>
                </c:pt>
                <c:pt idx="39980">
                  <c:v>92.623875836097199</c:v>
                </c:pt>
                <c:pt idx="39981">
                  <c:v>92.626192591370796</c:v>
                </c:pt>
                <c:pt idx="39982">
                  <c:v>92.628509346644293</c:v>
                </c:pt>
                <c:pt idx="39983">
                  <c:v>92.630826101917805</c:v>
                </c:pt>
                <c:pt idx="39984">
                  <c:v>92.633142857191402</c:v>
                </c:pt>
                <c:pt idx="39985">
                  <c:v>92.635459612464899</c:v>
                </c:pt>
                <c:pt idx="39986">
                  <c:v>92.637776367738496</c:v>
                </c:pt>
                <c:pt idx="39987">
                  <c:v>92.640093123011994</c:v>
                </c:pt>
                <c:pt idx="39988">
                  <c:v>92.642409878285505</c:v>
                </c:pt>
                <c:pt idx="39989">
                  <c:v>92.644726633559102</c:v>
                </c:pt>
                <c:pt idx="39990">
                  <c:v>92.6470433888326</c:v>
                </c:pt>
                <c:pt idx="39991">
                  <c:v>92.649360144106197</c:v>
                </c:pt>
                <c:pt idx="39992">
                  <c:v>92.651676899379694</c:v>
                </c:pt>
                <c:pt idx="39993">
                  <c:v>92.653993654653206</c:v>
                </c:pt>
                <c:pt idx="39994">
                  <c:v>92.656310409926803</c:v>
                </c:pt>
                <c:pt idx="39995">
                  <c:v>92.658627165200301</c:v>
                </c:pt>
                <c:pt idx="39996">
                  <c:v>92.660943920473898</c:v>
                </c:pt>
                <c:pt idx="39997">
                  <c:v>92.663260675747395</c:v>
                </c:pt>
                <c:pt idx="39998">
                  <c:v>92.665577431020907</c:v>
                </c:pt>
                <c:pt idx="39999">
                  <c:v>92.667894186294504</c:v>
                </c:pt>
                <c:pt idx="40000">
                  <c:v>92.670210941568001</c:v>
                </c:pt>
                <c:pt idx="40001">
                  <c:v>92.672527696841598</c:v>
                </c:pt>
                <c:pt idx="40002">
                  <c:v>92.674844452115096</c:v>
                </c:pt>
                <c:pt idx="40003">
                  <c:v>92.677161207388593</c:v>
                </c:pt>
                <c:pt idx="40004">
                  <c:v>92.679477962662205</c:v>
                </c:pt>
                <c:pt idx="40005">
                  <c:v>92.681794717935702</c:v>
                </c:pt>
                <c:pt idx="40006">
                  <c:v>92.684111473209299</c:v>
                </c:pt>
                <c:pt idx="40007">
                  <c:v>92.686428228482796</c:v>
                </c:pt>
                <c:pt idx="40008">
                  <c:v>92.688744983756294</c:v>
                </c:pt>
                <c:pt idx="40009">
                  <c:v>92.691061739029905</c:v>
                </c:pt>
                <c:pt idx="40010">
                  <c:v>92.693378494303403</c:v>
                </c:pt>
                <c:pt idx="40011">
                  <c:v>92.695695249577</c:v>
                </c:pt>
                <c:pt idx="40012">
                  <c:v>92.698012004850497</c:v>
                </c:pt>
                <c:pt idx="40013">
                  <c:v>92.700328760123995</c:v>
                </c:pt>
                <c:pt idx="40014">
                  <c:v>92.702645515397606</c:v>
                </c:pt>
                <c:pt idx="40015">
                  <c:v>92.704962270671103</c:v>
                </c:pt>
                <c:pt idx="40016">
                  <c:v>92.7072790259447</c:v>
                </c:pt>
                <c:pt idx="40017">
                  <c:v>92.709595781218198</c:v>
                </c:pt>
                <c:pt idx="40018">
                  <c:v>92.711912536491695</c:v>
                </c:pt>
                <c:pt idx="40019">
                  <c:v>92.714229291765307</c:v>
                </c:pt>
                <c:pt idx="40020">
                  <c:v>92.716546047038804</c:v>
                </c:pt>
                <c:pt idx="40021">
                  <c:v>92.718862802312401</c:v>
                </c:pt>
                <c:pt idx="40022">
                  <c:v>92.721179557585899</c:v>
                </c:pt>
                <c:pt idx="40023">
                  <c:v>92.723496312859396</c:v>
                </c:pt>
                <c:pt idx="40024">
                  <c:v>92.725813068132993</c:v>
                </c:pt>
                <c:pt idx="40025">
                  <c:v>92.728129823406505</c:v>
                </c:pt>
                <c:pt idx="40026">
                  <c:v>92.730446578680102</c:v>
                </c:pt>
                <c:pt idx="40027">
                  <c:v>92.732763333953599</c:v>
                </c:pt>
                <c:pt idx="40028">
                  <c:v>92.735080089227097</c:v>
                </c:pt>
                <c:pt idx="40029">
                  <c:v>92.737396844500694</c:v>
                </c:pt>
                <c:pt idx="40030">
                  <c:v>92.739713599774205</c:v>
                </c:pt>
                <c:pt idx="40031">
                  <c:v>92.742030355047802</c:v>
                </c:pt>
                <c:pt idx="40032">
                  <c:v>92.7443471103213</c:v>
                </c:pt>
                <c:pt idx="40033">
                  <c:v>92.746663865594797</c:v>
                </c:pt>
                <c:pt idx="40034">
                  <c:v>92.748980620868394</c:v>
                </c:pt>
                <c:pt idx="40035">
                  <c:v>92.751297376141906</c:v>
                </c:pt>
                <c:pt idx="40036">
                  <c:v>92.753614131415503</c:v>
                </c:pt>
                <c:pt idx="40037">
                  <c:v>92.755930886689001</c:v>
                </c:pt>
                <c:pt idx="40038">
                  <c:v>92.758247641962498</c:v>
                </c:pt>
                <c:pt idx="40039">
                  <c:v>92.760564397236095</c:v>
                </c:pt>
                <c:pt idx="40040">
                  <c:v>92.762881152509607</c:v>
                </c:pt>
                <c:pt idx="40041">
                  <c:v>92.765197907783204</c:v>
                </c:pt>
                <c:pt idx="40042">
                  <c:v>92.767514663056701</c:v>
                </c:pt>
                <c:pt idx="40043">
                  <c:v>92.769831418330199</c:v>
                </c:pt>
                <c:pt idx="40044">
                  <c:v>92.772148173603796</c:v>
                </c:pt>
                <c:pt idx="40045">
                  <c:v>92.774464928877293</c:v>
                </c:pt>
                <c:pt idx="40046">
                  <c:v>92.776781684150905</c:v>
                </c:pt>
                <c:pt idx="40047">
                  <c:v>92.779098439424402</c:v>
                </c:pt>
                <c:pt idx="40048">
                  <c:v>92.7814151946979</c:v>
                </c:pt>
                <c:pt idx="40049">
                  <c:v>92.783731949971497</c:v>
                </c:pt>
                <c:pt idx="40050">
                  <c:v>92.786048705244994</c:v>
                </c:pt>
                <c:pt idx="40051">
                  <c:v>92.788365460518605</c:v>
                </c:pt>
                <c:pt idx="40052">
                  <c:v>92.790682215792103</c:v>
                </c:pt>
                <c:pt idx="40053">
                  <c:v>92.7929989710656</c:v>
                </c:pt>
                <c:pt idx="40054">
                  <c:v>92.795315726339197</c:v>
                </c:pt>
                <c:pt idx="40055">
                  <c:v>92.797632481612695</c:v>
                </c:pt>
                <c:pt idx="40056">
                  <c:v>92.799949236886306</c:v>
                </c:pt>
                <c:pt idx="40057">
                  <c:v>92.802265992159803</c:v>
                </c:pt>
                <c:pt idx="40058">
                  <c:v>92.804582747433301</c:v>
                </c:pt>
                <c:pt idx="40059">
                  <c:v>92.806899502706898</c:v>
                </c:pt>
                <c:pt idx="40060">
                  <c:v>92.809216257980395</c:v>
                </c:pt>
                <c:pt idx="40061">
                  <c:v>92.811533013254007</c:v>
                </c:pt>
                <c:pt idx="40062">
                  <c:v>92.813849768527504</c:v>
                </c:pt>
                <c:pt idx="40063">
                  <c:v>92.816166523801002</c:v>
                </c:pt>
                <c:pt idx="40064">
                  <c:v>92.818483279074599</c:v>
                </c:pt>
                <c:pt idx="40065">
                  <c:v>92.820800034348096</c:v>
                </c:pt>
                <c:pt idx="40066">
                  <c:v>92.823116789621693</c:v>
                </c:pt>
                <c:pt idx="40067">
                  <c:v>92.825433544895205</c:v>
                </c:pt>
                <c:pt idx="40068">
                  <c:v>92.827750300168702</c:v>
                </c:pt>
                <c:pt idx="40069">
                  <c:v>92.830067055442299</c:v>
                </c:pt>
                <c:pt idx="40070">
                  <c:v>92.832383810715797</c:v>
                </c:pt>
                <c:pt idx="40071">
                  <c:v>92.834700565989394</c:v>
                </c:pt>
                <c:pt idx="40072">
                  <c:v>92.837017321262906</c:v>
                </c:pt>
                <c:pt idx="40073">
                  <c:v>92.839334076536502</c:v>
                </c:pt>
                <c:pt idx="40074">
                  <c:v>92.84165083181</c:v>
                </c:pt>
                <c:pt idx="40075">
                  <c:v>92.843967587083498</c:v>
                </c:pt>
                <c:pt idx="40076">
                  <c:v>92.846284342357094</c:v>
                </c:pt>
                <c:pt idx="40077">
                  <c:v>92.848601097630606</c:v>
                </c:pt>
                <c:pt idx="40078">
                  <c:v>92.850917852904203</c:v>
                </c:pt>
                <c:pt idx="40079">
                  <c:v>92.853234608177701</c:v>
                </c:pt>
                <c:pt idx="40080">
                  <c:v>92.855551363451198</c:v>
                </c:pt>
                <c:pt idx="40081">
                  <c:v>92.857868118724795</c:v>
                </c:pt>
                <c:pt idx="40082">
                  <c:v>92.860184873998307</c:v>
                </c:pt>
                <c:pt idx="40083">
                  <c:v>92.862501629271904</c:v>
                </c:pt>
                <c:pt idx="40084">
                  <c:v>92.864818384545401</c:v>
                </c:pt>
                <c:pt idx="40085">
                  <c:v>92.867135139818899</c:v>
                </c:pt>
                <c:pt idx="40086">
                  <c:v>92.869451895092496</c:v>
                </c:pt>
                <c:pt idx="40087">
                  <c:v>92.871768650365993</c:v>
                </c:pt>
                <c:pt idx="40088">
                  <c:v>92.874085405639605</c:v>
                </c:pt>
                <c:pt idx="40089">
                  <c:v>92.876402160913102</c:v>
                </c:pt>
                <c:pt idx="40090">
                  <c:v>92.8787189161866</c:v>
                </c:pt>
                <c:pt idx="40091">
                  <c:v>92.881035671460197</c:v>
                </c:pt>
                <c:pt idx="40092">
                  <c:v>92.883352426733694</c:v>
                </c:pt>
                <c:pt idx="40093">
                  <c:v>92.885669182007305</c:v>
                </c:pt>
                <c:pt idx="40094">
                  <c:v>92.887985937280803</c:v>
                </c:pt>
                <c:pt idx="40095">
                  <c:v>92.8903026925543</c:v>
                </c:pt>
                <c:pt idx="40096">
                  <c:v>92.892619447827897</c:v>
                </c:pt>
                <c:pt idx="40097">
                  <c:v>92.894936203101395</c:v>
                </c:pt>
                <c:pt idx="40098">
                  <c:v>92.897252958375006</c:v>
                </c:pt>
                <c:pt idx="40099">
                  <c:v>92.899569713648503</c:v>
                </c:pt>
                <c:pt idx="40100">
                  <c:v>92.901886468922001</c:v>
                </c:pt>
                <c:pt idx="40101">
                  <c:v>92.904203224195598</c:v>
                </c:pt>
                <c:pt idx="40102">
                  <c:v>92.906519979469095</c:v>
                </c:pt>
                <c:pt idx="40103">
                  <c:v>92.908836734742707</c:v>
                </c:pt>
                <c:pt idx="40104">
                  <c:v>92.911153490016204</c:v>
                </c:pt>
                <c:pt idx="40105">
                  <c:v>92.913470245289702</c:v>
                </c:pt>
                <c:pt idx="40106">
                  <c:v>92.915787000563299</c:v>
                </c:pt>
                <c:pt idx="40107">
                  <c:v>92.918103755836796</c:v>
                </c:pt>
                <c:pt idx="40108">
                  <c:v>92.920420511110393</c:v>
                </c:pt>
                <c:pt idx="40109">
                  <c:v>92.922737266383905</c:v>
                </c:pt>
                <c:pt idx="40110">
                  <c:v>92.925054021657402</c:v>
                </c:pt>
                <c:pt idx="40111">
                  <c:v>92.927370776930999</c:v>
                </c:pt>
                <c:pt idx="40112">
                  <c:v>92.929687532204497</c:v>
                </c:pt>
                <c:pt idx="40113">
                  <c:v>92.932004287478094</c:v>
                </c:pt>
                <c:pt idx="40114">
                  <c:v>92.934321042751606</c:v>
                </c:pt>
                <c:pt idx="40115">
                  <c:v>92.936637798025103</c:v>
                </c:pt>
                <c:pt idx="40116">
                  <c:v>92.9389545532987</c:v>
                </c:pt>
                <c:pt idx="40117">
                  <c:v>92.941271308572198</c:v>
                </c:pt>
                <c:pt idx="40118">
                  <c:v>92.943588063845795</c:v>
                </c:pt>
                <c:pt idx="40119">
                  <c:v>92.945904819119306</c:v>
                </c:pt>
                <c:pt idx="40120">
                  <c:v>92.948221574392804</c:v>
                </c:pt>
                <c:pt idx="40121">
                  <c:v>92.950538329666401</c:v>
                </c:pt>
                <c:pt idx="40122">
                  <c:v>92.952855084939898</c:v>
                </c:pt>
                <c:pt idx="40123">
                  <c:v>92.955171840213495</c:v>
                </c:pt>
                <c:pt idx="40124">
                  <c:v>92.957488595487007</c:v>
                </c:pt>
                <c:pt idx="40125">
                  <c:v>92.959805350760504</c:v>
                </c:pt>
                <c:pt idx="40126">
                  <c:v>92.962122106034101</c:v>
                </c:pt>
                <c:pt idx="40127">
                  <c:v>92.964438861307599</c:v>
                </c:pt>
                <c:pt idx="40128">
                  <c:v>92.966755616581196</c:v>
                </c:pt>
                <c:pt idx="40129">
                  <c:v>92.969072371854693</c:v>
                </c:pt>
                <c:pt idx="40130">
                  <c:v>92.971389127128205</c:v>
                </c:pt>
                <c:pt idx="40131">
                  <c:v>92.973705882401802</c:v>
                </c:pt>
                <c:pt idx="40132">
                  <c:v>92.9760226376753</c:v>
                </c:pt>
                <c:pt idx="40133">
                  <c:v>92.978339392948897</c:v>
                </c:pt>
                <c:pt idx="40134">
                  <c:v>92.980656148222394</c:v>
                </c:pt>
                <c:pt idx="40135">
                  <c:v>92.982972903495906</c:v>
                </c:pt>
                <c:pt idx="40136">
                  <c:v>92.985289658769503</c:v>
                </c:pt>
                <c:pt idx="40137">
                  <c:v>92.987606414043</c:v>
                </c:pt>
                <c:pt idx="40138">
                  <c:v>92.989923169316597</c:v>
                </c:pt>
                <c:pt idx="40139">
                  <c:v>92.992239924590095</c:v>
                </c:pt>
                <c:pt idx="40140">
                  <c:v>92.994556679863607</c:v>
                </c:pt>
                <c:pt idx="40141">
                  <c:v>92.996873435137204</c:v>
                </c:pt>
                <c:pt idx="40142">
                  <c:v>92.999190190410701</c:v>
                </c:pt>
                <c:pt idx="40143">
                  <c:v>93.001506945684298</c:v>
                </c:pt>
                <c:pt idx="40144">
                  <c:v>93.003823700957795</c:v>
                </c:pt>
                <c:pt idx="40145">
                  <c:v>93.006140456231293</c:v>
                </c:pt>
                <c:pt idx="40146">
                  <c:v>93.008457211504904</c:v>
                </c:pt>
                <c:pt idx="40147">
                  <c:v>93.010773966778402</c:v>
                </c:pt>
                <c:pt idx="40148">
                  <c:v>93.013090722051999</c:v>
                </c:pt>
                <c:pt idx="40149">
                  <c:v>93.015407477325496</c:v>
                </c:pt>
                <c:pt idx="40150">
                  <c:v>93.017724232598994</c:v>
                </c:pt>
                <c:pt idx="40151">
                  <c:v>93.020040987872605</c:v>
                </c:pt>
                <c:pt idx="40152">
                  <c:v>93.022357743146102</c:v>
                </c:pt>
                <c:pt idx="40153">
                  <c:v>93.024674498419699</c:v>
                </c:pt>
                <c:pt idx="40154">
                  <c:v>93.026991253693197</c:v>
                </c:pt>
                <c:pt idx="40155">
                  <c:v>93.029308008966694</c:v>
                </c:pt>
                <c:pt idx="40156">
                  <c:v>93.031624764240306</c:v>
                </c:pt>
                <c:pt idx="40157">
                  <c:v>93.033941519513803</c:v>
                </c:pt>
                <c:pt idx="40158">
                  <c:v>93.0362582747874</c:v>
                </c:pt>
                <c:pt idx="40159">
                  <c:v>93.038575030060898</c:v>
                </c:pt>
                <c:pt idx="40160">
                  <c:v>93.040891785334395</c:v>
                </c:pt>
                <c:pt idx="40161">
                  <c:v>93.043208540608006</c:v>
                </c:pt>
                <c:pt idx="40162">
                  <c:v>93.045525295881504</c:v>
                </c:pt>
                <c:pt idx="40163">
                  <c:v>93.047842051155101</c:v>
                </c:pt>
                <c:pt idx="40164">
                  <c:v>93.050158806428598</c:v>
                </c:pt>
                <c:pt idx="40165">
                  <c:v>93.052475561702096</c:v>
                </c:pt>
                <c:pt idx="40166">
                  <c:v>93.054792316975707</c:v>
                </c:pt>
                <c:pt idx="40167">
                  <c:v>93.057109072249204</c:v>
                </c:pt>
                <c:pt idx="40168">
                  <c:v>93.059425827522801</c:v>
                </c:pt>
                <c:pt idx="40169">
                  <c:v>93.061742582796299</c:v>
                </c:pt>
                <c:pt idx="40170">
                  <c:v>93.064059338069796</c:v>
                </c:pt>
                <c:pt idx="40171">
                  <c:v>93.066376093343393</c:v>
                </c:pt>
                <c:pt idx="40172">
                  <c:v>93.068692848616905</c:v>
                </c:pt>
                <c:pt idx="40173">
                  <c:v>93.071009603890502</c:v>
                </c:pt>
                <c:pt idx="40174">
                  <c:v>93.073326359164</c:v>
                </c:pt>
                <c:pt idx="40175">
                  <c:v>93.075643114437497</c:v>
                </c:pt>
                <c:pt idx="40176">
                  <c:v>93.077959869711094</c:v>
                </c:pt>
                <c:pt idx="40177">
                  <c:v>93.080276624984606</c:v>
                </c:pt>
                <c:pt idx="40178">
                  <c:v>93.082593380258203</c:v>
                </c:pt>
                <c:pt idx="40179">
                  <c:v>93.0849101355317</c:v>
                </c:pt>
                <c:pt idx="40180">
                  <c:v>93.087226890805198</c:v>
                </c:pt>
                <c:pt idx="40181">
                  <c:v>93.089543646078795</c:v>
                </c:pt>
                <c:pt idx="40182">
                  <c:v>93.091860401352307</c:v>
                </c:pt>
                <c:pt idx="40183">
                  <c:v>93.094177156625904</c:v>
                </c:pt>
                <c:pt idx="40184">
                  <c:v>93.096493911899401</c:v>
                </c:pt>
                <c:pt idx="40185">
                  <c:v>93.098810667172899</c:v>
                </c:pt>
                <c:pt idx="40186">
                  <c:v>93.101127422446496</c:v>
                </c:pt>
                <c:pt idx="40187">
                  <c:v>93.103444177719993</c:v>
                </c:pt>
                <c:pt idx="40188">
                  <c:v>93.105760932993604</c:v>
                </c:pt>
                <c:pt idx="40189">
                  <c:v>93.108077688267102</c:v>
                </c:pt>
                <c:pt idx="40190">
                  <c:v>93.110394443540599</c:v>
                </c:pt>
                <c:pt idx="40191">
                  <c:v>93.112711198814196</c:v>
                </c:pt>
                <c:pt idx="40192">
                  <c:v>93.115027954087694</c:v>
                </c:pt>
                <c:pt idx="40193">
                  <c:v>93.117344709361305</c:v>
                </c:pt>
                <c:pt idx="40194">
                  <c:v>93.119661464634802</c:v>
                </c:pt>
                <c:pt idx="40195">
                  <c:v>93.1219782199083</c:v>
                </c:pt>
                <c:pt idx="40196">
                  <c:v>93.124294975181897</c:v>
                </c:pt>
                <c:pt idx="40197">
                  <c:v>93.126611730455394</c:v>
                </c:pt>
                <c:pt idx="40198">
                  <c:v>93.128928485729006</c:v>
                </c:pt>
                <c:pt idx="40199">
                  <c:v>93.131245241002503</c:v>
                </c:pt>
                <c:pt idx="40200">
                  <c:v>93.133561996276001</c:v>
                </c:pt>
                <c:pt idx="40201">
                  <c:v>93.135878751549598</c:v>
                </c:pt>
                <c:pt idx="40202">
                  <c:v>93.138195506823095</c:v>
                </c:pt>
                <c:pt idx="40203">
                  <c:v>93.140512262096706</c:v>
                </c:pt>
                <c:pt idx="40204">
                  <c:v>93.142829017370204</c:v>
                </c:pt>
                <c:pt idx="40205">
                  <c:v>93.145145772643701</c:v>
                </c:pt>
                <c:pt idx="40206">
                  <c:v>93.147462527917298</c:v>
                </c:pt>
                <c:pt idx="40207">
                  <c:v>93.149779283190796</c:v>
                </c:pt>
                <c:pt idx="40208">
                  <c:v>93.152096038464407</c:v>
                </c:pt>
                <c:pt idx="40209">
                  <c:v>93.154412793737905</c:v>
                </c:pt>
                <c:pt idx="40210">
                  <c:v>93.156729549011402</c:v>
                </c:pt>
                <c:pt idx="40211">
                  <c:v>93.159046304284999</c:v>
                </c:pt>
                <c:pt idx="40212">
                  <c:v>93.161363059558497</c:v>
                </c:pt>
                <c:pt idx="40213">
                  <c:v>93.163679814832093</c:v>
                </c:pt>
                <c:pt idx="40214">
                  <c:v>93.165996570105605</c:v>
                </c:pt>
                <c:pt idx="40215">
                  <c:v>93.168313325379202</c:v>
                </c:pt>
                <c:pt idx="40216">
                  <c:v>93.1706300806527</c:v>
                </c:pt>
                <c:pt idx="40217">
                  <c:v>93.172946835926197</c:v>
                </c:pt>
                <c:pt idx="40218">
                  <c:v>93.175263591199794</c:v>
                </c:pt>
                <c:pt idx="40219">
                  <c:v>93.177580346473306</c:v>
                </c:pt>
                <c:pt idx="40220">
                  <c:v>93.179897101746903</c:v>
                </c:pt>
                <c:pt idx="40221">
                  <c:v>93.1822138570204</c:v>
                </c:pt>
                <c:pt idx="40222">
                  <c:v>93.184530612293898</c:v>
                </c:pt>
                <c:pt idx="40223">
                  <c:v>93.186847367567495</c:v>
                </c:pt>
                <c:pt idx="40224">
                  <c:v>93.189164122841007</c:v>
                </c:pt>
                <c:pt idx="40225">
                  <c:v>93.191480878114604</c:v>
                </c:pt>
                <c:pt idx="40226">
                  <c:v>93.193797633388101</c:v>
                </c:pt>
                <c:pt idx="40227">
                  <c:v>93.196114388661599</c:v>
                </c:pt>
                <c:pt idx="40228">
                  <c:v>93.198431143935196</c:v>
                </c:pt>
                <c:pt idx="40229">
                  <c:v>93.200747899208693</c:v>
                </c:pt>
                <c:pt idx="40230">
                  <c:v>93.203064654482304</c:v>
                </c:pt>
                <c:pt idx="40231">
                  <c:v>93.205381409755802</c:v>
                </c:pt>
                <c:pt idx="40232">
                  <c:v>93.207698165029299</c:v>
                </c:pt>
                <c:pt idx="40233">
                  <c:v>93.210014920302896</c:v>
                </c:pt>
                <c:pt idx="40234">
                  <c:v>93.212331675576394</c:v>
                </c:pt>
                <c:pt idx="40235">
                  <c:v>93.214648430850005</c:v>
                </c:pt>
                <c:pt idx="40236">
                  <c:v>93.216965186123502</c:v>
                </c:pt>
                <c:pt idx="40237">
                  <c:v>93.219281941397</c:v>
                </c:pt>
                <c:pt idx="40238">
                  <c:v>93.221598696670597</c:v>
                </c:pt>
                <c:pt idx="40239">
                  <c:v>93.223915451944094</c:v>
                </c:pt>
                <c:pt idx="40240">
                  <c:v>93.226232207217706</c:v>
                </c:pt>
                <c:pt idx="40241">
                  <c:v>93.228548962491203</c:v>
                </c:pt>
                <c:pt idx="40242">
                  <c:v>93.230865717764701</c:v>
                </c:pt>
                <c:pt idx="40243">
                  <c:v>93.233182473038298</c:v>
                </c:pt>
                <c:pt idx="40244">
                  <c:v>93.235499228311795</c:v>
                </c:pt>
                <c:pt idx="40245">
                  <c:v>93.237815983585406</c:v>
                </c:pt>
                <c:pt idx="40246">
                  <c:v>93.240132738858904</c:v>
                </c:pt>
                <c:pt idx="40247">
                  <c:v>93.242449494132401</c:v>
                </c:pt>
                <c:pt idx="40248">
                  <c:v>93.244766249405998</c:v>
                </c:pt>
                <c:pt idx="40249">
                  <c:v>93.247083004679496</c:v>
                </c:pt>
                <c:pt idx="40250">
                  <c:v>93.249399759953107</c:v>
                </c:pt>
                <c:pt idx="40251">
                  <c:v>93.251716515226605</c:v>
                </c:pt>
                <c:pt idx="40252">
                  <c:v>93.254033270500102</c:v>
                </c:pt>
                <c:pt idx="40253">
                  <c:v>93.256350025773699</c:v>
                </c:pt>
                <c:pt idx="40254">
                  <c:v>93.258666781047197</c:v>
                </c:pt>
                <c:pt idx="40255">
                  <c:v>93.260983536320794</c:v>
                </c:pt>
                <c:pt idx="40256">
                  <c:v>93.263300291594305</c:v>
                </c:pt>
                <c:pt idx="40257">
                  <c:v>93.265617046867803</c:v>
                </c:pt>
                <c:pt idx="40258">
                  <c:v>93.2679338021414</c:v>
                </c:pt>
                <c:pt idx="40259">
                  <c:v>93.270250557414897</c:v>
                </c:pt>
                <c:pt idx="40260">
                  <c:v>93.272567312688494</c:v>
                </c:pt>
                <c:pt idx="40261">
                  <c:v>93.274884067962006</c:v>
                </c:pt>
                <c:pt idx="40262">
                  <c:v>93.277200823235503</c:v>
                </c:pt>
                <c:pt idx="40263">
                  <c:v>93.2795175785091</c:v>
                </c:pt>
                <c:pt idx="40264">
                  <c:v>93.281834333782598</c:v>
                </c:pt>
                <c:pt idx="40265">
                  <c:v>93.284151089056195</c:v>
                </c:pt>
                <c:pt idx="40266">
                  <c:v>93.286467844329707</c:v>
                </c:pt>
                <c:pt idx="40267">
                  <c:v>93.288784599603204</c:v>
                </c:pt>
                <c:pt idx="40268">
                  <c:v>93.291101354876801</c:v>
                </c:pt>
                <c:pt idx="40269">
                  <c:v>93.293418110150299</c:v>
                </c:pt>
                <c:pt idx="40270">
                  <c:v>93.295734865423896</c:v>
                </c:pt>
                <c:pt idx="40271">
                  <c:v>93.298051620697393</c:v>
                </c:pt>
                <c:pt idx="40272">
                  <c:v>93.300368375970905</c:v>
                </c:pt>
                <c:pt idx="40273">
                  <c:v>93.302685131244502</c:v>
                </c:pt>
                <c:pt idx="40274">
                  <c:v>93.305001886517999</c:v>
                </c:pt>
                <c:pt idx="40275">
                  <c:v>93.307318641791596</c:v>
                </c:pt>
                <c:pt idx="40276">
                  <c:v>93.309635397065094</c:v>
                </c:pt>
                <c:pt idx="40277">
                  <c:v>93.311952152338606</c:v>
                </c:pt>
                <c:pt idx="40278">
                  <c:v>93.314268907612202</c:v>
                </c:pt>
                <c:pt idx="40279">
                  <c:v>93.3165856628857</c:v>
                </c:pt>
                <c:pt idx="40280">
                  <c:v>93.318902418159297</c:v>
                </c:pt>
                <c:pt idx="40281">
                  <c:v>93.321219173432794</c:v>
                </c:pt>
                <c:pt idx="40282">
                  <c:v>93.323535928706306</c:v>
                </c:pt>
                <c:pt idx="40283">
                  <c:v>93.325852683979903</c:v>
                </c:pt>
                <c:pt idx="40284">
                  <c:v>93.328169439253401</c:v>
                </c:pt>
                <c:pt idx="40285">
                  <c:v>93.330486194526998</c:v>
                </c:pt>
                <c:pt idx="40286">
                  <c:v>93.332802949800495</c:v>
                </c:pt>
                <c:pt idx="40287">
                  <c:v>93.335119705074007</c:v>
                </c:pt>
                <c:pt idx="40288">
                  <c:v>93.337436460347604</c:v>
                </c:pt>
                <c:pt idx="40289">
                  <c:v>93.339753215621101</c:v>
                </c:pt>
                <c:pt idx="40290">
                  <c:v>93.342069970894698</c:v>
                </c:pt>
                <c:pt idx="40291">
                  <c:v>93.344386726168196</c:v>
                </c:pt>
                <c:pt idx="40292">
                  <c:v>93.346703481441693</c:v>
                </c:pt>
                <c:pt idx="40293">
                  <c:v>93.349020236715305</c:v>
                </c:pt>
                <c:pt idx="40294">
                  <c:v>93.351336991988802</c:v>
                </c:pt>
                <c:pt idx="40295">
                  <c:v>93.353653747262399</c:v>
                </c:pt>
                <c:pt idx="40296">
                  <c:v>93.355970502535897</c:v>
                </c:pt>
                <c:pt idx="40297">
                  <c:v>93.358287257809394</c:v>
                </c:pt>
                <c:pt idx="40298">
                  <c:v>93.360604013083005</c:v>
                </c:pt>
                <c:pt idx="40299">
                  <c:v>93.362920768356503</c:v>
                </c:pt>
                <c:pt idx="40300">
                  <c:v>93.3652375236301</c:v>
                </c:pt>
                <c:pt idx="40301">
                  <c:v>93.367554278903597</c:v>
                </c:pt>
                <c:pt idx="40302">
                  <c:v>93.369871034177095</c:v>
                </c:pt>
                <c:pt idx="40303">
                  <c:v>93.372187789450706</c:v>
                </c:pt>
                <c:pt idx="40304">
                  <c:v>93.374504544724203</c:v>
                </c:pt>
                <c:pt idx="40305">
                  <c:v>93.3768212999978</c:v>
                </c:pt>
                <c:pt idx="40306">
                  <c:v>93.379138055271298</c:v>
                </c:pt>
                <c:pt idx="40307">
                  <c:v>93.381454810544795</c:v>
                </c:pt>
                <c:pt idx="40308">
                  <c:v>93.383771565818407</c:v>
                </c:pt>
                <c:pt idx="40309">
                  <c:v>93.386088321091904</c:v>
                </c:pt>
                <c:pt idx="40310">
                  <c:v>93.388405076365501</c:v>
                </c:pt>
                <c:pt idx="40311">
                  <c:v>93.390721831638999</c:v>
                </c:pt>
                <c:pt idx="40312">
                  <c:v>93.393038586912496</c:v>
                </c:pt>
                <c:pt idx="40313">
                  <c:v>93.395355342186093</c:v>
                </c:pt>
                <c:pt idx="40314">
                  <c:v>93.397672097459605</c:v>
                </c:pt>
                <c:pt idx="40315">
                  <c:v>93.399988852733202</c:v>
                </c:pt>
                <c:pt idx="40316">
                  <c:v>93.402305608006699</c:v>
                </c:pt>
                <c:pt idx="40317">
                  <c:v>93.404622363280197</c:v>
                </c:pt>
                <c:pt idx="40318">
                  <c:v>93.406939118553794</c:v>
                </c:pt>
                <c:pt idx="40319">
                  <c:v>93.409255873827306</c:v>
                </c:pt>
                <c:pt idx="40320">
                  <c:v>93.411572629100903</c:v>
                </c:pt>
                <c:pt idx="40321">
                  <c:v>93.4138893843744</c:v>
                </c:pt>
                <c:pt idx="40322">
                  <c:v>93.416206139647898</c:v>
                </c:pt>
                <c:pt idx="40323">
                  <c:v>93.418522894921495</c:v>
                </c:pt>
                <c:pt idx="40324">
                  <c:v>93.420839650195006</c:v>
                </c:pt>
                <c:pt idx="40325">
                  <c:v>93.423156405468603</c:v>
                </c:pt>
                <c:pt idx="40326">
                  <c:v>93.425473160742101</c:v>
                </c:pt>
                <c:pt idx="40327">
                  <c:v>93.427789916015598</c:v>
                </c:pt>
                <c:pt idx="40328">
                  <c:v>93.430106671289195</c:v>
                </c:pt>
                <c:pt idx="40329">
                  <c:v>93.432423426562707</c:v>
                </c:pt>
                <c:pt idx="40330">
                  <c:v>93.434740181836304</c:v>
                </c:pt>
                <c:pt idx="40331">
                  <c:v>93.437056937109801</c:v>
                </c:pt>
                <c:pt idx="40332">
                  <c:v>93.439373692383299</c:v>
                </c:pt>
                <c:pt idx="40333">
                  <c:v>93.441690447656896</c:v>
                </c:pt>
                <c:pt idx="40334">
                  <c:v>93.444007202930393</c:v>
                </c:pt>
                <c:pt idx="40335">
                  <c:v>93.446323958204005</c:v>
                </c:pt>
                <c:pt idx="40336">
                  <c:v>93.448640713477502</c:v>
                </c:pt>
                <c:pt idx="40337">
                  <c:v>93.450957468751</c:v>
                </c:pt>
                <c:pt idx="40338">
                  <c:v>93.453274224024597</c:v>
                </c:pt>
                <c:pt idx="40339">
                  <c:v>93.455590979298094</c:v>
                </c:pt>
                <c:pt idx="40340">
                  <c:v>93.457907734571705</c:v>
                </c:pt>
                <c:pt idx="40341">
                  <c:v>93.460224489845203</c:v>
                </c:pt>
                <c:pt idx="40342">
                  <c:v>93.4625412451187</c:v>
                </c:pt>
                <c:pt idx="40343">
                  <c:v>93.464858000392297</c:v>
                </c:pt>
                <c:pt idx="40344">
                  <c:v>93.467174755665795</c:v>
                </c:pt>
                <c:pt idx="40345">
                  <c:v>93.469491510939406</c:v>
                </c:pt>
                <c:pt idx="40346">
                  <c:v>93.471808266212904</c:v>
                </c:pt>
                <c:pt idx="40347">
                  <c:v>93.474125021486401</c:v>
                </c:pt>
                <c:pt idx="40348">
                  <c:v>93.476441776759998</c:v>
                </c:pt>
                <c:pt idx="40349">
                  <c:v>93.478758532033495</c:v>
                </c:pt>
                <c:pt idx="40350">
                  <c:v>93.481075287307107</c:v>
                </c:pt>
                <c:pt idx="40351">
                  <c:v>93.483392042580604</c:v>
                </c:pt>
                <c:pt idx="40352">
                  <c:v>93.485708797854102</c:v>
                </c:pt>
                <c:pt idx="40353">
                  <c:v>93.488025553127699</c:v>
                </c:pt>
                <c:pt idx="40354">
                  <c:v>93.490342308401196</c:v>
                </c:pt>
                <c:pt idx="40355">
                  <c:v>93.492659063674793</c:v>
                </c:pt>
                <c:pt idx="40356">
                  <c:v>93.494975818948305</c:v>
                </c:pt>
                <c:pt idx="40357">
                  <c:v>93.497292574221902</c:v>
                </c:pt>
                <c:pt idx="40358">
                  <c:v>93.499609329495399</c:v>
                </c:pt>
                <c:pt idx="40359">
                  <c:v>93.501926084768897</c:v>
                </c:pt>
                <c:pt idx="40360">
                  <c:v>93.504242840042494</c:v>
                </c:pt>
                <c:pt idx="40361">
                  <c:v>93.506559595316006</c:v>
                </c:pt>
                <c:pt idx="40362">
                  <c:v>93.508876350589603</c:v>
                </c:pt>
                <c:pt idx="40363">
                  <c:v>93.5111931058631</c:v>
                </c:pt>
                <c:pt idx="40364">
                  <c:v>93.513509861136598</c:v>
                </c:pt>
                <c:pt idx="40365">
                  <c:v>93.515826616410195</c:v>
                </c:pt>
                <c:pt idx="40366">
                  <c:v>93.518143371683706</c:v>
                </c:pt>
                <c:pt idx="40367">
                  <c:v>93.520460126957303</c:v>
                </c:pt>
                <c:pt idx="40368">
                  <c:v>93.522776882230801</c:v>
                </c:pt>
                <c:pt idx="40369">
                  <c:v>93.525093637504298</c:v>
                </c:pt>
                <c:pt idx="40370">
                  <c:v>93.527410392777895</c:v>
                </c:pt>
                <c:pt idx="40371">
                  <c:v>93.529727148051407</c:v>
                </c:pt>
                <c:pt idx="40372">
                  <c:v>93.532043903325004</c:v>
                </c:pt>
                <c:pt idx="40373">
                  <c:v>93.534360658598501</c:v>
                </c:pt>
                <c:pt idx="40374">
                  <c:v>93.536677413871999</c:v>
                </c:pt>
                <c:pt idx="40375">
                  <c:v>93.538994169145596</c:v>
                </c:pt>
                <c:pt idx="40376">
                  <c:v>93.541310924419093</c:v>
                </c:pt>
                <c:pt idx="40377">
                  <c:v>93.543627679692705</c:v>
                </c:pt>
                <c:pt idx="40378">
                  <c:v>93.545944434966202</c:v>
                </c:pt>
                <c:pt idx="40379">
                  <c:v>93.5482611902397</c:v>
                </c:pt>
                <c:pt idx="40380">
                  <c:v>93.550577945513297</c:v>
                </c:pt>
                <c:pt idx="40381">
                  <c:v>93.552894700786794</c:v>
                </c:pt>
                <c:pt idx="40382">
                  <c:v>93.555211456060405</c:v>
                </c:pt>
                <c:pt idx="40383">
                  <c:v>93.557528211333903</c:v>
                </c:pt>
                <c:pt idx="40384">
                  <c:v>93.5598449666074</c:v>
                </c:pt>
                <c:pt idx="40385">
                  <c:v>93.562161721880997</c:v>
                </c:pt>
                <c:pt idx="40386">
                  <c:v>93.564478477154495</c:v>
                </c:pt>
                <c:pt idx="40387">
                  <c:v>93.566795232428106</c:v>
                </c:pt>
                <c:pt idx="40388">
                  <c:v>93.569111987701604</c:v>
                </c:pt>
                <c:pt idx="40389">
                  <c:v>93.571428742975101</c:v>
                </c:pt>
                <c:pt idx="40390">
                  <c:v>93.573745498248698</c:v>
                </c:pt>
                <c:pt idx="40391">
                  <c:v>93.576062253522196</c:v>
                </c:pt>
                <c:pt idx="40392">
                  <c:v>93.578379008795807</c:v>
                </c:pt>
                <c:pt idx="40393">
                  <c:v>93.580695764069304</c:v>
                </c:pt>
                <c:pt idx="40394">
                  <c:v>93.583012519342802</c:v>
                </c:pt>
                <c:pt idx="40395">
                  <c:v>93.585329274616399</c:v>
                </c:pt>
                <c:pt idx="40396">
                  <c:v>93.587646029889896</c:v>
                </c:pt>
                <c:pt idx="40397">
                  <c:v>93.589962785163493</c:v>
                </c:pt>
                <c:pt idx="40398">
                  <c:v>93.592279540437005</c:v>
                </c:pt>
                <c:pt idx="40399">
                  <c:v>93.594596295710502</c:v>
                </c:pt>
                <c:pt idx="40400">
                  <c:v>93.596913050984099</c:v>
                </c:pt>
                <c:pt idx="40401">
                  <c:v>93.599229806257597</c:v>
                </c:pt>
                <c:pt idx="40402">
                  <c:v>93.601546561531194</c:v>
                </c:pt>
                <c:pt idx="40403">
                  <c:v>93.603863316804706</c:v>
                </c:pt>
                <c:pt idx="40404">
                  <c:v>93.606180072078203</c:v>
                </c:pt>
                <c:pt idx="40405">
                  <c:v>93.6084968273518</c:v>
                </c:pt>
                <c:pt idx="40406">
                  <c:v>93.610813582625298</c:v>
                </c:pt>
                <c:pt idx="40407">
                  <c:v>93.613130337898895</c:v>
                </c:pt>
                <c:pt idx="40408">
                  <c:v>93.615447093172406</c:v>
                </c:pt>
                <c:pt idx="40409">
                  <c:v>93.617763848445904</c:v>
                </c:pt>
                <c:pt idx="40410">
                  <c:v>93.620080603719501</c:v>
                </c:pt>
                <c:pt idx="40411">
                  <c:v>93.622397358992998</c:v>
                </c:pt>
                <c:pt idx="40412">
                  <c:v>93.624714114266595</c:v>
                </c:pt>
                <c:pt idx="40413">
                  <c:v>93.627030869540107</c:v>
                </c:pt>
                <c:pt idx="40414">
                  <c:v>93.629347624813605</c:v>
                </c:pt>
                <c:pt idx="40415">
                  <c:v>93.631664380087201</c:v>
                </c:pt>
                <c:pt idx="40416">
                  <c:v>93.633981135360699</c:v>
                </c:pt>
                <c:pt idx="40417">
                  <c:v>93.636297890634296</c:v>
                </c:pt>
                <c:pt idx="40418">
                  <c:v>93.638614645907793</c:v>
                </c:pt>
                <c:pt idx="40419">
                  <c:v>93.640931401181305</c:v>
                </c:pt>
                <c:pt idx="40420">
                  <c:v>93.643248156454902</c:v>
                </c:pt>
                <c:pt idx="40421">
                  <c:v>93.6455649117284</c:v>
                </c:pt>
                <c:pt idx="40422">
                  <c:v>93.647881667001997</c:v>
                </c:pt>
                <c:pt idx="40423">
                  <c:v>93.650198422275494</c:v>
                </c:pt>
                <c:pt idx="40424">
                  <c:v>93.652515177549006</c:v>
                </c:pt>
                <c:pt idx="40425">
                  <c:v>93.654831932822603</c:v>
                </c:pt>
                <c:pt idx="40426">
                  <c:v>93.6571486880961</c:v>
                </c:pt>
                <c:pt idx="40427">
                  <c:v>93.659465443369697</c:v>
                </c:pt>
                <c:pt idx="40428">
                  <c:v>93.661782198643195</c:v>
                </c:pt>
                <c:pt idx="40429">
                  <c:v>93.664098953916707</c:v>
                </c:pt>
                <c:pt idx="40430">
                  <c:v>93.666415709190304</c:v>
                </c:pt>
                <c:pt idx="40431">
                  <c:v>93.668732464463801</c:v>
                </c:pt>
                <c:pt idx="40432">
                  <c:v>93.671049219737398</c:v>
                </c:pt>
                <c:pt idx="40433">
                  <c:v>93.673365975010896</c:v>
                </c:pt>
                <c:pt idx="40434">
                  <c:v>93.675682730284393</c:v>
                </c:pt>
                <c:pt idx="40435">
                  <c:v>93.677999485558004</c:v>
                </c:pt>
                <c:pt idx="40436">
                  <c:v>93.680316240831502</c:v>
                </c:pt>
                <c:pt idx="40437">
                  <c:v>93.682632996105099</c:v>
                </c:pt>
                <c:pt idx="40438">
                  <c:v>93.684949751378596</c:v>
                </c:pt>
                <c:pt idx="40439">
                  <c:v>93.687266506652094</c:v>
                </c:pt>
                <c:pt idx="40440">
                  <c:v>93.689583261925705</c:v>
                </c:pt>
                <c:pt idx="40441">
                  <c:v>93.691900017199202</c:v>
                </c:pt>
                <c:pt idx="40442">
                  <c:v>93.694216772472799</c:v>
                </c:pt>
                <c:pt idx="40443">
                  <c:v>93.696533527746297</c:v>
                </c:pt>
                <c:pt idx="40444">
                  <c:v>93.698850283019794</c:v>
                </c:pt>
                <c:pt idx="40445">
                  <c:v>93.701167038293406</c:v>
                </c:pt>
                <c:pt idx="40446">
                  <c:v>93.703483793566903</c:v>
                </c:pt>
                <c:pt idx="40447">
                  <c:v>93.7058005488405</c:v>
                </c:pt>
                <c:pt idx="40448">
                  <c:v>93.708117304113998</c:v>
                </c:pt>
                <c:pt idx="40449">
                  <c:v>93.710434059387495</c:v>
                </c:pt>
                <c:pt idx="40450">
                  <c:v>93.712750814661106</c:v>
                </c:pt>
                <c:pt idx="40451">
                  <c:v>93.715067569934604</c:v>
                </c:pt>
                <c:pt idx="40452">
                  <c:v>93.717384325208201</c:v>
                </c:pt>
                <c:pt idx="40453">
                  <c:v>93.719701080481698</c:v>
                </c:pt>
                <c:pt idx="40454">
                  <c:v>93.722017835755196</c:v>
                </c:pt>
                <c:pt idx="40455">
                  <c:v>93.724334591028807</c:v>
                </c:pt>
                <c:pt idx="40456">
                  <c:v>93.726651346302305</c:v>
                </c:pt>
                <c:pt idx="40457">
                  <c:v>93.728968101575902</c:v>
                </c:pt>
                <c:pt idx="40458">
                  <c:v>93.731284856849399</c:v>
                </c:pt>
                <c:pt idx="40459">
                  <c:v>93.733601612122897</c:v>
                </c:pt>
                <c:pt idx="40460">
                  <c:v>93.735918367396494</c:v>
                </c:pt>
                <c:pt idx="40461">
                  <c:v>93.738235122670005</c:v>
                </c:pt>
                <c:pt idx="40462">
                  <c:v>93.740551877943602</c:v>
                </c:pt>
                <c:pt idx="40463">
                  <c:v>93.7428686332171</c:v>
                </c:pt>
                <c:pt idx="40464">
                  <c:v>93.745185388490597</c:v>
                </c:pt>
                <c:pt idx="40465">
                  <c:v>93.747502143764194</c:v>
                </c:pt>
                <c:pt idx="40466">
                  <c:v>93.749818899037706</c:v>
                </c:pt>
                <c:pt idx="40467">
                  <c:v>93.752135654311303</c:v>
                </c:pt>
                <c:pt idx="40468">
                  <c:v>93.7544524095848</c:v>
                </c:pt>
                <c:pt idx="40469">
                  <c:v>93.756769164858298</c:v>
                </c:pt>
                <c:pt idx="40470">
                  <c:v>93.759085920131895</c:v>
                </c:pt>
                <c:pt idx="40471">
                  <c:v>93.761402675405407</c:v>
                </c:pt>
                <c:pt idx="40472">
                  <c:v>93.763719430679004</c:v>
                </c:pt>
                <c:pt idx="40473">
                  <c:v>93.766036185952501</c:v>
                </c:pt>
                <c:pt idx="40474">
                  <c:v>93.768352941225999</c:v>
                </c:pt>
                <c:pt idx="40475">
                  <c:v>93.770669696499596</c:v>
                </c:pt>
                <c:pt idx="40476">
                  <c:v>93.772986451773093</c:v>
                </c:pt>
                <c:pt idx="40477">
                  <c:v>93.775303207046704</c:v>
                </c:pt>
                <c:pt idx="40478">
                  <c:v>93.777619962320202</c:v>
                </c:pt>
                <c:pt idx="40479">
                  <c:v>93.779936717593699</c:v>
                </c:pt>
                <c:pt idx="40480">
                  <c:v>93.782253472867296</c:v>
                </c:pt>
                <c:pt idx="40481">
                  <c:v>93.784570228140794</c:v>
                </c:pt>
                <c:pt idx="40482">
                  <c:v>93.786886983414405</c:v>
                </c:pt>
                <c:pt idx="40483">
                  <c:v>93.789203738687903</c:v>
                </c:pt>
                <c:pt idx="40484">
                  <c:v>93.7915204939614</c:v>
                </c:pt>
                <c:pt idx="40485">
                  <c:v>93.793837249234997</c:v>
                </c:pt>
                <c:pt idx="40486">
                  <c:v>93.796154004508494</c:v>
                </c:pt>
                <c:pt idx="40487">
                  <c:v>93.798470759782106</c:v>
                </c:pt>
                <c:pt idx="40488">
                  <c:v>93.800787515055603</c:v>
                </c:pt>
                <c:pt idx="40489">
                  <c:v>93.803104270329101</c:v>
                </c:pt>
                <c:pt idx="40490">
                  <c:v>93.805421025602698</c:v>
                </c:pt>
                <c:pt idx="40491">
                  <c:v>93.807737780876195</c:v>
                </c:pt>
                <c:pt idx="40492">
                  <c:v>93.810054536149806</c:v>
                </c:pt>
                <c:pt idx="40493">
                  <c:v>93.812371291423304</c:v>
                </c:pt>
                <c:pt idx="40494">
                  <c:v>93.814688046696801</c:v>
                </c:pt>
                <c:pt idx="40495">
                  <c:v>93.817004801970398</c:v>
                </c:pt>
                <c:pt idx="40496">
                  <c:v>93.819321557243896</c:v>
                </c:pt>
                <c:pt idx="40497">
                  <c:v>93.821638312517507</c:v>
                </c:pt>
                <c:pt idx="40498">
                  <c:v>93.823955067791005</c:v>
                </c:pt>
                <c:pt idx="40499">
                  <c:v>93.826271823064502</c:v>
                </c:pt>
                <c:pt idx="40500">
                  <c:v>93.828588578338099</c:v>
                </c:pt>
                <c:pt idx="40501">
                  <c:v>93.830905333611597</c:v>
                </c:pt>
                <c:pt idx="40502">
                  <c:v>93.833222088885194</c:v>
                </c:pt>
                <c:pt idx="40503">
                  <c:v>93.835538844158705</c:v>
                </c:pt>
                <c:pt idx="40504">
                  <c:v>93.837855599432302</c:v>
                </c:pt>
                <c:pt idx="40505">
                  <c:v>93.8401723547058</c:v>
                </c:pt>
                <c:pt idx="40506">
                  <c:v>93.842489109979297</c:v>
                </c:pt>
                <c:pt idx="40507">
                  <c:v>93.844805865252894</c:v>
                </c:pt>
                <c:pt idx="40508">
                  <c:v>93.847122620526406</c:v>
                </c:pt>
                <c:pt idx="40509">
                  <c:v>93.849439375800003</c:v>
                </c:pt>
                <c:pt idx="40510">
                  <c:v>93.8517561310735</c:v>
                </c:pt>
                <c:pt idx="40511">
                  <c:v>93.854072886346998</c:v>
                </c:pt>
                <c:pt idx="40512">
                  <c:v>93.856389641620595</c:v>
                </c:pt>
                <c:pt idx="40513">
                  <c:v>93.858706396894107</c:v>
                </c:pt>
                <c:pt idx="40514">
                  <c:v>93.861023152167704</c:v>
                </c:pt>
                <c:pt idx="40515">
                  <c:v>93.863339907441201</c:v>
                </c:pt>
                <c:pt idx="40516">
                  <c:v>93.865656662714699</c:v>
                </c:pt>
                <c:pt idx="40517">
                  <c:v>93.867973417988296</c:v>
                </c:pt>
                <c:pt idx="40518">
                  <c:v>93.870290173261793</c:v>
                </c:pt>
                <c:pt idx="40519">
                  <c:v>93.872606928535404</c:v>
                </c:pt>
                <c:pt idx="40520">
                  <c:v>93.874923683808902</c:v>
                </c:pt>
                <c:pt idx="40521">
                  <c:v>93.877240439082399</c:v>
                </c:pt>
                <c:pt idx="40522">
                  <c:v>93.879557194355996</c:v>
                </c:pt>
                <c:pt idx="40523">
                  <c:v>93.881873949629494</c:v>
                </c:pt>
                <c:pt idx="40524">
                  <c:v>93.884190704903105</c:v>
                </c:pt>
                <c:pt idx="40525">
                  <c:v>93.886507460176603</c:v>
                </c:pt>
                <c:pt idx="40526">
                  <c:v>93.8888242154501</c:v>
                </c:pt>
                <c:pt idx="40527">
                  <c:v>93.891140970723697</c:v>
                </c:pt>
                <c:pt idx="40528">
                  <c:v>93.893457725997195</c:v>
                </c:pt>
                <c:pt idx="40529">
                  <c:v>93.895774481270806</c:v>
                </c:pt>
                <c:pt idx="40530">
                  <c:v>93.898091236544303</c:v>
                </c:pt>
                <c:pt idx="40531">
                  <c:v>93.900407991817801</c:v>
                </c:pt>
                <c:pt idx="40532">
                  <c:v>93.902724747091398</c:v>
                </c:pt>
                <c:pt idx="40533">
                  <c:v>93.905041502364895</c:v>
                </c:pt>
                <c:pt idx="40534">
                  <c:v>93.907358257638506</c:v>
                </c:pt>
                <c:pt idx="40535">
                  <c:v>93.909675012912004</c:v>
                </c:pt>
                <c:pt idx="40536">
                  <c:v>93.911991768185501</c:v>
                </c:pt>
                <c:pt idx="40537">
                  <c:v>93.914308523459098</c:v>
                </c:pt>
                <c:pt idx="40538">
                  <c:v>93.916625278732596</c:v>
                </c:pt>
                <c:pt idx="40539">
                  <c:v>93.918942034006193</c:v>
                </c:pt>
                <c:pt idx="40540">
                  <c:v>93.921258789279705</c:v>
                </c:pt>
                <c:pt idx="40541">
                  <c:v>93.923575544553202</c:v>
                </c:pt>
                <c:pt idx="40542">
                  <c:v>93.925892299826799</c:v>
                </c:pt>
                <c:pt idx="40543">
                  <c:v>93.928209055100297</c:v>
                </c:pt>
                <c:pt idx="40544">
                  <c:v>93.930525810373894</c:v>
                </c:pt>
                <c:pt idx="40545">
                  <c:v>93.932842565647405</c:v>
                </c:pt>
                <c:pt idx="40546">
                  <c:v>93.935159320920903</c:v>
                </c:pt>
                <c:pt idx="40547">
                  <c:v>93.9374760761945</c:v>
                </c:pt>
                <c:pt idx="40548">
                  <c:v>93.939792831467997</c:v>
                </c:pt>
                <c:pt idx="40549">
                  <c:v>93.942109586741594</c:v>
                </c:pt>
                <c:pt idx="40550">
                  <c:v>93.944426342015106</c:v>
                </c:pt>
                <c:pt idx="40551">
                  <c:v>93.946743097288604</c:v>
                </c:pt>
                <c:pt idx="40552">
                  <c:v>93.9490598525622</c:v>
                </c:pt>
                <c:pt idx="40553">
                  <c:v>93.951376607835698</c:v>
                </c:pt>
                <c:pt idx="40554">
                  <c:v>93.953693363109295</c:v>
                </c:pt>
                <c:pt idx="40555">
                  <c:v>93.956010118382807</c:v>
                </c:pt>
                <c:pt idx="40556">
                  <c:v>93.958326873656304</c:v>
                </c:pt>
                <c:pt idx="40557">
                  <c:v>93.960643628929901</c:v>
                </c:pt>
                <c:pt idx="40558">
                  <c:v>93.962960384203399</c:v>
                </c:pt>
                <c:pt idx="40559">
                  <c:v>93.965277139476996</c:v>
                </c:pt>
                <c:pt idx="40560">
                  <c:v>93.967593894750493</c:v>
                </c:pt>
                <c:pt idx="40561">
                  <c:v>93.969910650024005</c:v>
                </c:pt>
                <c:pt idx="40562">
                  <c:v>93.972227405297602</c:v>
                </c:pt>
                <c:pt idx="40563">
                  <c:v>93.974544160571099</c:v>
                </c:pt>
                <c:pt idx="40564">
                  <c:v>93.976860915844696</c:v>
                </c:pt>
                <c:pt idx="40565">
                  <c:v>93.979177671118194</c:v>
                </c:pt>
                <c:pt idx="40566">
                  <c:v>93.981494426391706</c:v>
                </c:pt>
                <c:pt idx="40567">
                  <c:v>93.983811181665303</c:v>
                </c:pt>
                <c:pt idx="40568">
                  <c:v>93.9861279369388</c:v>
                </c:pt>
                <c:pt idx="40569">
                  <c:v>93.988444692212397</c:v>
                </c:pt>
                <c:pt idx="40570">
                  <c:v>93.990761447485895</c:v>
                </c:pt>
                <c:pt idx="40571">
                  <c:v>93.993078202759406</c:v>
                </c:pt>
                <c:pt idx="40572">
                  <c:v>93.995394958033003</c:v>
                </c:pt>
                <c:pt idx="40573">
                  <c:v>93.997711713306501</c:v>
                </c:pt>
                <c:pt idx="40574">
                  <c:v>94.000028468580098</c:v>
                </c:pt>
                <c:pt idx="40575">
                  <c:v>94.002345223853595</c:v>
                </c:pt>
                <c:pt idx="40576">
                  <c:v>94.004661979127107</c:v>
                </c:pt>
                <c:pt idx="40577">
                  <c:v>94.006978734400704</c:v>
                </c:pt>
                <c:pt idx="40578">
                  <c:v>94.009295489674201</c:v>
                </c:pt>
                <c:pt idx="40579">
                  <c:v>94.011612244947798</c:v>
                </c:pt>
                <c:pt idx="40580">
                  <c:v>94.013929000221296</c:v>
                </c:pt>
                <c:pt idx="40581">
                  <c:v>94.016245755494793</c:v>
                </c:pt>
                <c:pt idx="40582">
                  <c:v>94.018562510768405</c:v>
                </c:pt>
                <c:pt idx="40583">
                  <c:v>94.020879266041902</c:v>
                </c:pt>
                <c:pt idx="40584">
                  <c:v>94.023196021315499</c:v>
                </c:pt>
                <c:pt idx="40585">
                  <c:v>94.025512776588997</c:v>
                </c:pt>
                <c:pt idx="40586">
                  <c:v>94.027829531862494</c:v>
                </c:pt>
                <c:pt idx="40587">
                  <c:v>94.030146287136105</c:v>
                </c:pt>
                <c:pt idx="40588">
                  <c:v>94.032463042409603</c:v>
                </c:pt>
                <c:pt idx="40589">
                  <c:v>94.0347797976832</c:v>
                </c:pt>
                <c:pt idx="40590">
                  <c:v>94.037096552956697</c:v>
                </c:pt>
                <c:pt idx="40591">
                  <c:v>94.039413308230195</c:v>
                </c:pt>
                <c:pt idx="40592">
                  <c:v>94.041730063503806</c:v>
                </c:pt>
                <c:pt idx="40593">
                  <c:v>94.044046818777304</c:v>
                </c:pt>
                <c:pt idx="40594">
                  <c:v>94.046363574050901</c:v>
                </c:pt>
                <c:pt idx="40595">
                  <c:v>94.048680329324398</c:v>
                </c:pt>
                <c:pt idx="40596">
                  <c:v>94.050997084597896</c:v>
                </c:pt>
                <c:pt idx="40597">
                  <c:v>94.053313839871507</c:v>
                </c:pt>
                <c:pt idx="40598">
                  <c:v>94.055630595145004</c:v>
                </c:pt>
                <c:pt idx="40599">
                  <c:v>94.057947350418601</c:v>
                </c:pt>
                <c:pt idx="40600">
                  <c:v>94.060264105692099</c:v>
                </c:pt>
                <c:pt idx="40601">
                  <c:v>94.062580860965596</c:v>
                </c:pt>
                <c:pt idx="40602">
                  <c:v>94.064897616239193</c:v>
                </c:pt>
                <c:pt idx="40603">
                  <c:v>94.067214371512705</c:v>
                </c:pt>
                <c:pt idx="40604">
                  <c:v>94.069531126786302</c:v>
                </c:pt>
                <c:pt idx="40605">
                  <c:v>94.071847882059799</c:v>
                </c:pt>
                <c:pt idx="40606">
                  <c:v>94.074164637333297</c:v>
                </c:pt>
                <c:pt idx="40607">
                  <c:v>94.076481392606894</c:v>
                </c:pt>
                <c:pt idx="40608">
                  <c:v>94.078798147880406</c:v>
                </c:pt>
                <c:pt idx="40609">
                  <c:v>94.081114903154003</c:v>
                </c:pt>
                <c:pt idx="40610">
                  <c:v>94.0834316584275</c:v>
                </c:pt>
                <c:pt idx="40611">
                  <c:v>94.085748413700998</c:v>
                </c:pt>
                <c:pt idx="40612">
                  <c:v>94.088065168974595</c:v>
                </c:pt>
                <c:pt idx="40613">
                  <c:v>94.090381924248106</c:v>
                </c:pt>
                <c:pt idx="40614">
                  <c:v>94.092698679521703</c:v>
                </c:pt>
                <c:pt idx="40615">
                  <c:v>94.095015434795201</c:v>
                </c:pt>
                <c:pt idx="40616">
                  <c:v>94.097332190068698</c:v>
                </c:pt>
                <c:pt idx="40617">
                  <c:v>94.099648945342295</c:v>
                </c:pt>
                <c:pt idx="40618">
                  <c:v>94.101965700615807</c:v>
                </c:pt>
                <c:pt idx="40619">
                  <c:v>94.104282455889404</c:v>
                </c:pt>
                <c:pt idx="40620">
                  <c:v>94.106599211162901</c:v>
                </c:pt>
                <c:pt idx="40621">
                  <c:v>94.108915966436399</c:v>
                </c:pt>
                <c:pt idx="40622">
                  <c:v>94.111232721709996</c:v>
                </c:pt>
                <c:pt idx="40623">
                  <c:v>94.113549476983493</c:v>
                </c:pt>
                <c:pt idx="40624">
                  <c:v>94.115866232257105</c:v>
                </c:pt>
                <c:pt idx="40625">
                  <c:v>94.118182987530602</c:v>
                </c:pt>
                <c:pt idx="40626">
                  <c:v>94.1204997428041</c:v>
                </c:pt>
                <c:pt idx="40627">
                  <c:v>94.122816498077697</c:v>
                </c:pt>
                <c:pt idx="40628">
                  <c:v>94.125133253351194</c:v>
                </c:pt>
                <c:pt idx="40629">
                  <c:v>94.127450008624805</c:v>
                </c:pt>
                <c:pt idx="40630">
                  <c:v>94.129766763898303</c:v>
                </c:pt>
                <c:pt idx="40631">
                  <c:v>94.1320835191718</c:v>
                </c:pt>
                <c:pt idx="40632">
                  <c:v>94.134400274445397</c:v>
                </c:pt>
                <c:pt idx="40633">
                  <c:v>94.136717029718895</c:v>
                </c:pt>
                <c:pt idx="40634">
                  <c:v>94.139033784992506</c:v>
                </c:pt>
                <c:pt idx="40635">
                  <c:v>94.141350540266004</c:v>
                </c:pt>
                <c:pt idx="40636">
                  <c:v>94.143667295539501</c:v>
                </c:pt>
                <c:pt idx="40637">
                  <c:v>94.145984050813098</c:v>
                </c:pt>
                <c:pt idx="40638">
                  <c:v>94.148300806086596</c:v>
                </c:pt>
                <c:pt idx="40639">
                  <c:v>94.150617561360207</c:v>
                </c:pt>
                <c:pt idx="40640">
                  <c:v>94.152934316633704</c:v>
                </c:pt>
                <c:pt idx="40641">
                  <c:v>94.155251071907202</c:v>
                </c:pt>
                <c:pt idx="40642">
                  <c:v>94.157567827180799</c:v>
                </c:pt>
                <c:pt idx="40643">
                  <c:v>94.159884582454296</c:v>
                </c:pt>
                <c:pt idx="40644">
                  <c:v>94.162201337727893</c:v>
                </c:pt>
                <c:pt idx="40645">
                  <c:v>94.164518093001405</c:v>
                </c:pt>
                <c:pt idx="40646">
                  <c:v>94.166834848275002</c:v>
                </c:pt>
                <c:pt idx="40647">
                  <c:v>94.169151603548499</c:v>
                </c:pt>
                <c:pt idx="40648">
                  <c:v>94.171468358821997</c:v>
                </c:pt>
                <c:pt idx="40649">
                  <c:v>94.173785114095594</c:v>
                </c:pt>
                <c:pt idx="40650">
                  <c:v>94.176101869369106</c:v>
                </c:pt>
                <c:pt idx="40651">
                  <c:v>94.178418624642703</c:v>
                </c:pt>
                <c:pt idx="40652">
                  <c:v>94.1807353799162</c:v>
                </c:pt>
                <c:pt idx="40653">
                  <c:v>94.183052135189698</c:v>
                </c:pt>
                <c:pt idx="40654">
                  <c:v>94.185368890463295</c:v>
                </c:pt>
                <c:pt idx="40655">
                  <c:v>94.187685645736806</c:v>
                </c:pt>
                <c:pt idx="40656">
                  <c:v>94.190002401010403</c:v>
                </c:pt>
                <c:pt idx="40657">
                  <c:v>94.192319156283901</c:v>
                </c:pt>
                <c:pt idx="40658">
                  <c:v>94.194635911557398</c:v>
                </c:pt>
                <c:pt idx="40659">
                  <c:v>94.196952666830995</c:v>
                </c:pt>
                <c:pt idx="40660">
                  <c:v>94.199269422104507</c:v>
                </c:pt>
                <c:pt idx="40661">
                  <c:v>94.201586177378104</c:v>
                </c:pt>
                <c:pt idx="40662">
                  <c:v>94.203902932651602</c:v>
                </c:pt>
                <c:pt idx="40663">
                  <c:v>94.206219687925099</c:v>
                </c:pt>
                <c:pt idx="40664">
                  <c:v>94.208536443198696</c:v>
                </c:pt>
                <c:pt idx="40665">
                  <c:v>94.210853198472194</c:v>
                </c:pt>
                <c:pt idx="40666">
                  <c:v>94.213169953745805</c:v>
                </c:pt>
                <c:pt idx="40667">
                  <c:v>94.215486709019302</c:v>
                </c:pt>
                <c:pt idx="40668">
                  <c:v>94.2178034642928</c:v>
                </c:pt>
                <c:pt idx="40669">
                  <c:v>94.220120219566397</c:v>
                </c:pt>
                <c:pt idx="40670">
                  <c:v>94.222436974839894</c:v>
                </c:pt>
                <c:pt idx="40671">
                  <c:v>94.224753730113505</c:v>
                </c:pt>
                <c:pt idx="40672">
                  <c:v>94.227070485387003</c:v>
                </c:pt>
                <c:pt idx="40673">
                  <c:v>94.2293872406605</c:v>
                </c:pt>
                <c:pt idx="40674">
                  <c:v>94.231703995934097</c:v>
                </c:pt>
                <c:pt idx="40675">
                  <c:v>94.234020751207595</c:v>
                </c:pt>
                <c:pt idx="40676">
                  <c:v>94.236337506481206</c:v>
                </c:pt>
                <c:pt idx="40677">
                  <c:v>94.238654261754704</c:v>
                </c:pt>
                <c:pt idx="40678">
                  <c:v>94.240971017028201</c:v>
                </c:pt>
                <c:pt idx="40679">
                  <c:v>94.243287772301798</c:v>
                </c:pt>
                <c:pt idx="40680">
                  <c:v>94.245604527575296</c:v>
                </c:pt>
                <c:pt idx="40681">
                  <c:v>94.247921282848907</c:v>
                </c:pt>
                <c:pt idx="40682">
                  <c:v>94.250238038122404</c:v>
                </c:pt>
                <c:pt idx="40683">
                  <c:v>94.252554793395902</c:v>
                </c:pt>
                <c:pt idx="40684">
                  <c:v>94.254871548669499</c:v>
                </c:pt>
                <c:pt idx="40685">
                  <c:v>94.257188303942996</c:v>
                </c:pt>
                <c:pt idx="40686">
                  <c:v>94.259505059216593</c:v>
                </c:pt>
                <c:pt idx="40687">
                  <c:v>94.261821814490105</c:v>
                </c:pt>
                <c:pt idx="40688">
                  <c:v>94.264138569763603</c:v>
                </c:pt>
                <c:pt idx="40689">
                  <c:v>94.266455325037199</c:v>
                </c:pt>
                <c:pt idx="40690">
                  <c:v>94.268772080310697</c:v>
                </c:pt>
                <c:pt idx="40691">
                  <c:v>94.271088835584294</c:v>
                </c:pt>
                <c:pt idx="40692">
                  <c:v>94.273405590857806</c:v>
                </c:pt>
                <c:pt idx="40693">
                  <c:v>94.275722346131303</c:v>
                </c:pt>
                <c:pt idx="40694">
                  <c:v>94.2780391014049</c:v>
                </c:pt>
                <c:pt idx="40695">
                  <c:v>94.280355856678398</c:v>
                </c:pt>
                <c:pt idx="40696">
                  <c:v>94.282672611951995</c:v>
                </c:pt>
                <c:pt idx="40697">
                  <c:v>94.284989367225506</c:v>
                </c:pt>
                <c:pt idx="40698">
                  <c:v>94.287306122499004</c:v>
                </c:pt>
                <c:pt idx="40699">
                  <c:v>94.289622877772601</c:v>
                </c:pt>
                <c:pt idx="40700">
                  <c:v>94.291939633046098</c:v>
                </c:pt>
                <c:pt idx="40701">
                  <c:v>94.294256388319695</c:v>
                </c:pt>
                <c:pt idx="40702">
                  <c:v>94.296573143593207</c:v>
                </c:pt>
                <c:pt idx="40703">
                  <c:v>94.298889898866705</c:v>
                </c:pt>
                <c:pt idx="40704">
                  <c:v>94.301206654140302</c:v>
                </c:pt>
                <c:pt idx="40705">
                  <c:v>94.303523409413799</c:v>
                </c:pt>
                <c:pt idx="40706">
                  <c:v>94.305840164687396</c:v>
                </c:pt>
                <c:pt idx="40707">
                  <c:v>94.308156919960894</c:v>
                </c:pt>
                <c:pt idx="40708">
                  <c:v>94.310473675234405</c:v>
                </c:pt>
                <c:pt idx="40709">
                  <c:v>94.312790430508002</c:v>
                </c:pt>
                <c:pt idx="40710">
                  <c:v>94.3151071857815</c:v>
                </c:pt>
                <c:pt idx="40711">
                  <c:v>94.317423941055097</c:v>
                </c:pt>
                <c:pt idx="40712">
                  <c:v>94.319740696328594</c:v>
                </c:pt>
                <c:pt idx="40713">
                  <c:v>94.322057451602106</c:v>
                </c:pt>
                <c:pt idx="40714">
                  <c:v>94.324374206875703</c:v>
                </c:pt>
                <c:pt idx="40715">
                  <c:v>94.3266909621492</c:v>
                </c:pt>
                <c:pt idx="40716">
                  <c:v>94.329007717422797</c:v>
                </c:pt>
                <c:pt idx="40717">
                  <c:v>94.331324472696295</c:v>
                </c:pt>
                <c:pt idx="40718">
                  <c:v>94.333641227969807</c:v>
                </c:pt>
                <c:pt idx="40719">
                  <c:v>94.335957983243404</c:v>
                </c:pt>
                <c:pt idx="40720">
                  <c:v>94.338274738516901</c:v>
                </c:pt>
                <c:pt idx="40721">
                  <c:v>94.340591493790498</c:v>
                </c:pt>
                <c:pt idx="40722">
                  <c:v>94.342908249063996</c:v>
                </c:pt>
                <c:pt idx="40723">
                  <c:v>94.345225004337493</c:v>
                </c:pt>
                <c:pt idx="40724">
                  <c:v>94.347541759611104</c:v>
                </c:pt>
                <c:pt idx="40725">
                  <c:v>94.349858514884602</c:v>
                </c:pt>
                <c:pt idx="40726">
                  <c:v>94.352175270158199</c:v>
                </c:pt>
                <c:pt idx="40727">
                  <c:v>94.354492025431696</c:v>
                </c:pt>
                <c:pt idx="40728">
                  <c:v>94.356808780705194</c:v>
                </c:pt>
                <c:pt idx="40729">
                  <c:v>94.359125535978805</c:v>
                </c:pt>
                <c:pt idx="40730">
                  <c:v>94.361442291252303</c:v>
                </c:pt>
                <c:pt idx="40731">
                  <c:v>94.3637590465259</c:v>
                </c:pt>
                <c:pt idx="40732">
                  <c:v>94.366075801799397</c:v>
                </c:pt>
                <c:pt idx="40733">
                  <c:v>94.368392557072895</c:v>
                </c:pt>
                <c:pt idx="40734">
                  <c:v>94.370709312346506</c:v>
                </c:pt>
                <c:pt idx="40735">
                  <c:v>94.373026067620003</c:v>
                </c:pt>
                <c:pt idx="40736">
                  <c:v>94.3753428228936</c:v>
                </c:pt>
                <c:pt idx="40737">
                  <c:v>94.377659578167098</c:v>
                </c:pt>
                <c:pt idx="40738">
                  <c:v>94.379976333440595</c:v>
                </c:pt>
                <c:pt idx="40739">
                  <c:v>94.382293088714206</c:v>
                </c:pt>
                <c:pt idx="40740">
                  <c:v>94.384609843987704</c:v>
                </c:pt>
                <c:pt idx="40741">
                  <c:v>94.386926599261301</c:v>
                </c:pt>
                <c:pt idx="40742">
                  <c:v>94.389243354534798</c:v>
                </c:pt>
                <c:pt idx="40743">
                  <c:v>94.391560109808296</c:v>
                </c:pt>
                <c:pt idx="40744">
                  <c:v>94.393876865081893</c:v>
                </c:pt>
                <c:pt idx="40745">
                  <c:v>94.396193620355405</c:v>
                </c:pt>
                <c:pt idx="40746">
                  <c:v>94.398510375629002</c:v>
                </c:pt>
                <c:pt idx="40747">
                  <c:v>94.400827130902499</c:v>
                </c:pt>
                <c:pt idx="40748">
                  <c:v>94.403143886175997</c:v>
                </c:pt>
                <c:pt idx="40749">
                  <c:v>94.405460641449594</c:v>
                </c:pt>
                <c:pt idx="40750">
                  <c:v>94.407777396723105</c:v>
                </c:pt>
                <c:pt idx="40751">
                  <c:v>94.410094151996702</c:v>
                </c:pt>
                <c:pt idx="40752">
                  <c:v>94.4124109072702</c:v>
                </c:pt>
                <c:pt idx="40753">
                  <c:v>94.414727662543697</c:v>
                </c:pt>
                <c:pt idx="40754">
                  <c:v>94.417044417817294</c:v>
                </c:pt>
                <c:pt idx="40755">
                  <c:v>94.419361173090806</c:v>
                </c:pt>
                <c:pt idx="40756">
                  <c:v>94.421677928364403</c:v>
                </c:pt>
                <c:pt idx="40757">
                  <c:v>94.4239946836379</c:v>
                </c:pt>
                <c:pt idx="40758">
                  <c:v>94.426311438911398</c:v>
                </c:pt>
                <c:pt idx="40759">
                  <c:v>94.428628194184995</c:v>
                </c:pt>
                <c:pt idx="40760">
                  <c:v>94.430944949458507</c:v>
                </c:pt>
                <c:pt idx="40761">
                  <c:v>94.433261704732104</c:v>
                </c:pt>
                <c:pt idx="40762">
                  <c:v>94.435578460005601</c:v>
                </c:pt>
                <c:pt idx="40763">
                  <c:v>94.437895215279099</c:v>
                </c:pt>
                <c:pt idx="40764">
                  <c:v>94.440211970552696</c:v>
                </c:pt>
                <c:pt idx="40765">
                  <c:v>94.442528725826193</c:v>
                </c:pt>
                <c:pt idx="40766">
                  <c:v>94.444845481099804</c:v>
                </c:pt>
                <c:pt idx="40767">
                  <c:v>94.447162236373302</c:v>
                </c:pt>
                <c:pt idx="40768">
                  <c:v>94.449478991646799</c:v>
                </c:pt>
                <c:pt idx="40769">
                  <c:v>94.451795746920396</c:v>
                </c:pt>
                <c:pt idx="40770">
                  <c:v>94.454112502193894</c:v>
                </c:pt>
                <c:pt idx="40771">
                  <c:v>94.456429257467505</c:v>
                </c:pt>
                <c:pt idx="40772">
                  <c:v>94.458746012741003</c:v>
                </c:pt>
                <c:pt idx="40773">
                  <c:v>94.4610627680145</c:v>
                </c:pt>
                <c:pt idx="40774">
                  <c:v>94.463379523288097</c:v>
                </c:pt>
                <c:pt idx="40775">
                  <c:v>94.465696278561595</c:v>
                </c:pt>
                <c:pt idx="40776">
                  <c:v>94.468013033835206</c:v>
                </c:pt>
                <c:pt idx="40777">
                  <c:v>94.470329789108703</c:v>
                </c:pt>
                <c:pt idx="40778">
                  <c:v>94.472646544382201</c:v>
                </c:pt>
                <c:pt idx="40779">
                  <c:v>94.474963299655798</c:v>
                </c:pt>
                <c:pt idx="40780">
                  <c:v>94.477280054929295</c:v>
                </c:pt>
                <c:pt idx="40781">
                  <c:v>94.479596810202906</c:v>
                </c:pt>
                <c:pt idx="40782">
                  <c:v>94.481913565476404</c:v>
                </c:pt>
                <c:pt idx="40783">
                  <c:v>94.484230320749901</c:v>
                </c:pt>
                <c:pt idx="40784">
                  <c:v>94.486547076023498</c:v>
                </c:pt>
                <c:pt idx="40785">
                  <c:v>94.488863831296996</c:v>
                </c:pt>
                <c:pt idx="40786">
                  <c:v>94.491180586570593</c:v>
                </c:pt>
                <c:pt idx="40787">
                  <c:v>94.493497341844105</c:v>
                </c:pt>
                <c:pt idx="40788">
                  <c:v>94.495814097117602</c:v>
                </c:pt>
                <c:pt idx="40789">
                  <c:v>94.498130852391199</c:v>
                </c:pt>
                <c:pt idx="40790">
                  <c:v>94.500447607664697</c:v>
                </c:pt>
                <c:pt idx="40791">
                  <c:v>94.502764362938294</c:v>
                </c:pt>
                <c:pt idx="40792">
                  <c:v>94.505081118211805</c:v>
                </c:pt>
                <c:pt idx="40793">
                  <c:v>94.507397873485402</c:v>
                </c:pt>
                <c:pt idx="40794">
                  <c:v>94.5097146287589</c:v>
                </c:pt>
                <c:pt idx="40795">
                  <c:v>94.512031384032397</c:v>
                </c:pt>
                <c:pt idx="40796">
                  <c:v>94.514348139305994</c:v>
                </c:pt>
                <c:pt idx="40797">
                  <c:v>94.516664894579506</c:v>
                </c:pt>
                <c:pt idx="40798">
                  <c:v>94.518981649853103</c:v>
                </c:pt>
                <c:pt idx="40799">
                  <c:v>94.521298405126601</c:v>
                </c:pt>
                <c:pt idx="40800">
                  <c:v>94.523615160400098</c:v>
                </c:pt>
                <c:pt idx="40801">
                  <c:v>94.525931915673695</c:v>
                </c:pt>
                <c:pt idx="40802">
                  <c:v>94.528248670947207</c:v>
                </c:pt>
                <c:pt idx="40803">
                  <c:v>94.530565426220804</c:v>
                </c:pt>
                <c:pt idx="40804">
                  <c:v>94.532882181494301</c:v>
                </c:pt>
                <c:pt idx="40805">
                  <c:v>94.535198936767799</c:v>
                </c:pt>
                <c:pt idx="40806">
                  <c:v>94.537515692041396</c:v>
                </c:pt>
                <c:pt idx="40807">
                  <c:v>94.539832447314893</c:v>
                </c:pt>
                <c:pt idx="40808">
                  <c:v>94.542149202588504</c:v>
                </c:pt>
                <c:pt idx="40809">
                  <c:v>94.544465957862002</c:v>
                </c:pt>
                <c:pt idx="40810">
                  <c:v>94.546782713135499</c:v>
                </c:pt>
                <c:pt idx="40811">
                  <c:v>94.549099468409096</c:v>
                </c:pt>
                <c:pt idx="40812">
                  <c:v>94.551416223682594</c:v>
                </c:pt>
                <c:pt idx="40813">
                  <c:v>94.553732978956205</c:v>
                </c:pt>
                <c:pt idx="40814">
                  <c:v>94.556049734229703</c:v>
                </c:pt>
                <c:pt idx="40815">
                  <c:v>94.5583664895032</c:v>
                </c:pt>
                <c:pt idx="40816">
                  <c:v>94.560683244776797</c:v>
                </c:pt>
                <c:pt idx="40817">
                  <c:v>94.563000000050295</c:v>
                </c:pt>
                <c:pt idx="40818">
                  <c:v>94.565316755323906</c:v>
                </c:pt>
                <c:pt idx="40819">
                  <c:v>94.567633510597403</c:v>
                </c:pt>
                <c:pt idx="40820">
                  <c:v>94.569950265870901</c:v>
                </c:pt>
                <c:pt idx="40821">
                  <c:v>94.572267021144498</c:v>
                </c:pt>
                <c:pt idx="40822">
                  <c:v>94.574583776417995</c:v>
                </c:pt>
                <c:pt idx="40823">
                  <c:v>94.576900531691606</c:v>
                </c:pt>
                <c:pt idx="40824">
                  <c:v>94.579217286965104</c:v>
                </c:pt>
                <c:pt idx="40825">
                  <c:v>94.581534042238602</c:v>
                </c:pt>
                <c:pt idx="40826">
                  <c:v>94.583850797512198</c:v>
                </c:pt>
                <c:pt idx="40827">
                  <c:v>94.586167552785696</c:v>
                </c:pt>
                <c:pt idx="40828">
                  <c:v>94.588484308059293</c:v>
                </c:pt>
                <c:pt idx="40829">
                  <c:v>94.590801063332805</c:v>
                </c:pt>
                <c:pt idx="40830">
                  <c:v>94.593117818606302</c:v>
                </c:pt>
                <c:pt idx="40831">
                  <c:v>94.595434573879899</c:v>
                </c:pt>
                <c:pt idx="40832">
                  <c:v>94.597751329153397</c:v>
                </c:pt>
                <c:pt idx="40833">
                  <c:v>94.600068084426994</c:v>
                </c:pt>
                <c:pt idx="40834">
                  <c:v>94.602384839700505</c:v>
                </c:pt>
                <c:pt idx="40835">
                  <c:v>94.604701594974003</c:v>
                </c:pt>
                <c:pt idx="40836">
                  <c:v>94.6070183502476</c:v>
                </c:pt>
                <c:pt idx="40837">
                  <c:v>94.609335105521097</c:v>
                </c:pt>
                <c:pt idx="40838">
                  <c:v>94.611651860794694</c:v>
                </c:pt>
                <c:pt idx="40839">
                  <c:v>94.613968616068206</c:v>
                </c:pt>
                <c:pt idx="40840">
                  <c:v>94.616285371341704</c:v>
                </c:pt>
                <c:pt idx="40841">
                  <c:v>94.618602126615301</c:v>
                </c:pt>
                <c:pt idx="40842">
                  <c:v>94.620918881888798</c:v>
                </c:pt>
                <c:pt idx="40843">
                  <c:v>94.623235637162395</c:v>
                </c:pt>
                <c:pt idx="40844">
                  <c:v>94.625552392435907</c:v>
                </c:pt>
                <c:pt idx="40845">
                  <c:v>94.627869147709404</c:v>
                </c:pt>
                <c:pt idx="40846">
                  <c:v>94.630185902983001</c:v>
                </c:pt>
                <c:pt idx="40847">
                  <c:v>94.632502658256499</c:v>
                </c:pt>
                <c:pt idx="40848">
                  <c:v>94.634819413530096</c:v>
                </c:pt>
                <c:pt idx="40849">
                  <c:v>94.637136168803593</c:v>
                </c:pt>
                <c:pt idx="40850">
                  <c:v>94.639452924077105</c:v>
                </c:pt>
                <c:pt idx="40851">
                  <c:v>94.641769679350702</c:v>
                </c:pt>
                <c:pt idx="40852">
                  <c:v>94.644086434624199</c:v>
                </c:pt>
                <c:pt idx="40853">
                  <c:v>94.646403189897796</c:v>
                </c:pt>
                <c:pt idx="40854">
                  <c:v>94.648719945171294</c:v>
                </c:pt>
                <c:pt idx="40855">
                  <c:v>94.651036700444806</c:v>
                </c:pt>
                <c:pt idx="40856">
                  <c:v>94.653353455718403</c:v>
                </c:pt>
                <c:pt idx="40857">
                  <c:v>94.6556702109919</c:v>
                </c:pt>
                <c:pt idx="40858">
                  <c:v>94.657986966265497</c:v>
                </c:pt>
                <c:pt idx="40859">
                  <c:v>94.660303721538995</c:v>
                </c:pt>
                <c:pt idx="40860">
                  <c:v>94.662620476812506</c:v>
                </c:pt>
                <c:pt idx="40861">
                  <c:v>94.664937232086103</c:v>
                </c:pt>
                <c:pt idx="40862">
                  <c:v>94.667253987359601</c:v>
                </c:pt>
                <c:pt idx="40863">
                  <c:v>94.669570742633198</c:v>
                </c:pt>
                <c:pt idx="40864">
                  <c:v>94.671887497906695</c:v>
                </c:pt>
                <c:pt idx="40865">
                  <c:v>94.674204253180207</c:v>
                </c:pt>
                <c:pt idx="40866">
                  <c:v>94.676521008453804</c:v>
                </c:pt>
                <c:pt idx="40867">
                  <c:v>94.678837763727302</c:v>
                </c:pt>
                <c:pt idx="40868">
                  <c:v>94.681154519000899</c:v>
                </c:pt>
                <c:pt idx="40869">
                  <c:v>94.683471274274396</c:v>
                </c:pt>
                <c:pt idx="40870">
                  <c:v>94.685788029547894</c:v>
                </c:pt>
                <c:pt idx="40871">
                  <c:v>94.688104784821505</c:v>
                </c:pt>
                <c:pt idx="40872">
                  <c:v>94.690421540095002</c:v>
                </c:pt>
                <c:pt idx="40873">
                  <c:v>94.692738295368599</c:v>
                </c:pt>
                <c:pt idx="40874">
                  <c:v>94.695055050642097</c:v>
                </c:pt>
                <c:pt idx="40875">
                  <c:v>94.697371805915594</c:v>
                </c:pt>
                <c:pt idx="40876">
                  <c:v>94.699688561189205</c:v>
                </c:pt>
                <c:pt idx="40877">
                  <c:v>94.702005316462703</c:v>
                </c:pt>
                <c:pt idx="40878">
                  <c:v>94.7043220717363</c:v>
                </c:pt>
                <c:pt idx="40879">
                  <c:v>94.706638827009797</c:v>
                </c:pt>
                <c:pt idx="40880">
                  <c:v>94.708955582283295</c:v>
                </c:pt>
                <c:pt idx="40881">
                  <c:v>94.711272337556906</c:v>
                </c:pt>
                <c:pt idx="40882">
                  <c:v>94.713589092830404</c:v>
                </c:pt>
                <c:pt idx="40883">
                  <c:v>94.715905848104001</c:v>
                </c:pt>
                <c:pt idx="40884">
                  <c:v>94.718222603377498</c:v>
                </c:pt>
                <c:pt idx="40885">
                  <c:v>94.720539358650996</c:v>
                </c:pt>
                <c:pt idx="40886">
                  <c:v>94.722856113924607</c:v>
                </c:pt>
                <c:pt idx="40887">
                  <c:v>94.725172869198104</c:v>
                </c:pt>
                <c:pt idx="40888">
                  <c:v>94.727489624471701</c:v>
                </c:pt>
                <c:pt idx="40889">
                  <c:v>94.729806379745199</c:v>
                </c:pt>
                <c:pt idx="40890">
                  <c:v>94.732123135018696</c:v>
                </c:pt>
                <c:pt idx="40891">
                  <c:v>94.734439890292293</c:v>
                </c:pt>
                <c:pt idx="40892">
                  <c:v>94.736756645565805</c:v>
                </c:pt>
                <c:pt idx="40893">
                  <c:v>94.739073400839402</c:v>
                </c:pt>
                <c:pt idx="40894">
                  <c:v>94.741390156112899</c:v>
                </c:pt>
                <c:pt idx="40895">
                  <c:v>94.743706911386397</c:v>
                </c:pt>
                <c:pt idx="40896">
                  <c:v>94.746023666659994</c:v>
                </c:pt>
                <c:pt idx="40897">
                  <c:v>94.748340421933506</c:v>
                </c:pt>
                <c:pt idx="40898">
                  <c:v>94.750657177207103</c:v>
                </c:pt>
                <c:pt idx="40899">
                  <c:v>94.7529739324806</c:v>
                </c:pt>
                <c:pt idx="40900">
                  <c:v>94.755290687754098</c:v>
                </c:pt>
                <c:pt idx="40901">
                  <c:v>94.757607443027695</c:v>
                </c:pt>
                <c:pt idx="40902">
                  <c:v>94.759924198301206</c:v>
                </c:pt>
                <c:pt idx="40903">
                  <c:v>94.762240953574803</c:v>
                </c:pt>
                <c:pt idx="40904">
                  <c:v>94.764557708848301</c:v>
                </c:pt>
                <c:pt idx="40905">
                  <c:v>94.766874464121798</c:v>
                </c:pt>
                <c:pt idx="40906">
                  <c:v>94.769191219395395</c:v>
                </c:pt>
                <c:pt idx="40907">
                  <c:v>94.771507974668907</c:v>
                </c:pt>
                <c:pt idx="40908">
                  <c:v>94.773824729942504</c:v>
                </c:pt>
                <c:pt idx="40909">
                  <c:v>94.776141485216002</c:v>
                </c:pt>
                <c:pt idx="40910">
                  <c:v>94.778458240489499</c:v>
                </c:pt>
                <c:pt idx="40911">
                  <c:v>94.780774995763096</c:v>
                </c:pt>
                <c:pt idx="40912">
                  <c:v>94.783091751036594</c:v>
                </c:pt>
                <c:pt idx="40913">
                  <c:v>94.785408506310205</c:v>
                </c:pt>
                <c:pt idx="40914">
                  <c:v>94.787725261583702</c:v>
                </c:pt>
                <c:pt idx="40915">
                  <c:v>94.7900420168572</c:v>
                </c:pt>
                <c:pt idx="40916">
                  <c:v>94.792358772130797</c:v>
                </c:pt>
                <c:pt idx="40917">
                  <c:v>94.794675527404294</c:v>
                </c:pt>
                <c:pt idx="40918">
                  <c:v>94.796992282677905</c:v>
                </c:pt>
                <c:pt idx="40919">
                  <c:v>94.799309037951403</c:v>
                </c:pt>
                <c:pt idx="40920">
                  <c:v>94.8016257932249</c:v>
                </c:pt>
                <c:pt idx="40921">
                  <c:v>94.803942548498497</c:v>
                </c:pt>
                <c:pt idx="40922">
                  <c:v>94.806259303771995</c:v>
                </c:pt>
                <c:pt idx="40923">
                  <c:v>94.808576059045606</c:v>
                </c:pt>
                <c:pt idx="40924">
                  <c:v>94.810892814319104</c:v>
                </c:pt>
                <c:pt idx="40925">
                  <c:v>94.813209569592601</c:v>
                </c:pt>
                <c:pt idx="40926">
                  <c:v>94.815526324866198</c:v>
                </c:pt>
                <c:pt idx="40927">
                  <c:v>94.817843080139696</c:v>
                </c:pt>
                <c:pt idx="40928">
                  <c:v>94.820159835413307</c:v>
                </c:pt>
                <c:pt idx="40929">
                  <c:v>94.822476590686804</c:v>
                </c:pt>
                <c:pt idx="40930">
                  <c:v>94.824793345960302</c:v>
                </c:pt>
                <c:pt idx="40931">
                  <c:v>94.827110101233899</c:v>
                </c:pt>
                <c:pt idx="40932">
                  <c:v>94.829426856507396</c:v>
                </c:pt>
                <c:pt idx="40933">
                  <c:v>94.831743611780993</c:v>
                </c:pt>
                <c:pt idx="40934">
                  <c:v>94.834060367054505</c:v>
                </c:pt>
                <c:pt idx="40935">
                  <c:v>94.836377122328102</c:v>
                </c:pt>
                <c:pt idx="40936">
                  <c:v>94.8386938776016</c:v>
                </c:pt>
                <c:pt idx="40937">
                  <c:v>94.841010632875097</c:v>
                </c:pt>
                <c:pt idx="40938">
                  <c:v>94.843327388148694</c:v>
                </c:pt>
                <c:pt idx="40939">
                  <c:v>94.845644143422206</c:v>
                </c:pt>
                <c:pt idx="40940">
                  <c:v>94.847960898695803</c:v>
                </c:pt>
                <c:pt idx="40941">
                  <c:v>94.8502776539693</c:v>
                </c:pt>
                <c:pt idx="40942">
                  <c:v>94.852594409242798</c:v>
                </c:pt>
                <c:pt idx="40943">
                  <c:v>94.854911164516395</c:v>
                </c:pt>
                <c:pt idx="40944">
                  <c:v>94.857227919789906</c:v>
                </c:pt>
                <c:pt idx="40945">
                  <c:v>94.859544675063503</c:v>
                </c:pt>
                <c:pt idx="40946">
                  <c:v>94.861861430337001</c:v>
                </c:pt>
                <c:pt idx="40947">
                  <c:v>94.864178185610498</c:v>
                </c:pt>
                <c:pt idx="40948">
                  <c:v>94.866494940884095</c:v>
                </c:pt>
                <c:pt idx="40949">
                  <c:v>94.868811696157593</c:v>
                </c:pt>
                <c:pt idx="40950">
                  <c:v>94.871128451431204</c:v>
                </c:pt>
                <c:pt idx="40951">
                  <c:v>94.873445206704702</c:v>
                </c:pt>
                <c:pt idx="40952">
                  <c:v>94.875761961978199</c:v>
                </c:pt>
                <c:pt idx="40953">
                  <c:v>94.878078717251796</c:v>
                </c:pt>
                <c:pt idx="40954">
                  <c:v>94.880395472525294</c:v>
                </c:pt>
                <c:pt idx="40955">
                  <c:v>94.882712227798905</c:v>
                </c:pt>
                <c:pt idx="40956">
                  <c:v>94.885028983072402</c:v>
                </c:pt>
                <c:pt idx="40957">
                  <c:v>94.8873457383459</c:v>
                </c:pt>
                <c:pt idx="40958">
                  <c:v>94.889662493619497</c:v>
                </c:pt>
                <c:pt idx="40959">
                  <c:v>94.891979248892994</c:v>
                </c:pt>
                <c:pt idx="40960">
                  <c:v>94.894296004166605</c:v>
                </c:pt>
                <c:pt idx="40961">
                  <c:v>94.896612759440103</c:v>
                </c:pt>
                <c:pt idx="40962">
                  <c:v>94.8989295147136</c:v>
                </c:pt>
                <c:pt idx="40963">
                  <c:v>94.901246269987197</c:v>
                </c:pt>
                <c:pt idx="40964">
                  <c:v>94.903563025260695</c:v>
                </c:pt>
                <c:pt idx="40965">
                  <c:v>94.905879780534306</c:v>
                </c:pt>
                <c:pt idx="40966">
                  <c:v>94.908196535807804</c:v>
                </c:pt>
                <c:pt idx="40967">
                  <c:v>94.910513291081301</c:v>
                </c:pt>
                <c:pt idx="40968">
                  <c:v>94.912830046354898</c:v>
                </c:pt>
                <c:pt idx="40969">
                  <c:v>94.915146801628396</c:v>
                </c:pt>
                <c:pt idx="40970">
                  <c:v>94.917463556902007</c:v>
                </c:pt>
                <c:pt idx="40971">
                  <c:v>94.919780312175504</c:v>
                </c:pt>
                <c:pt idx="40972">
                  <c:v>94.922097067449002</c:v>
                </c:pt>
                <c:pt idx="40973">
                  <c:v>94.924413822722599</c:v>
                </c:pt>
                <c:pt idx="40974">
                  <c:v>94.926730577996096</c:v>
                </c:pt>
                <c:pt idx="40975">
                  <c:v>94.929047333269693</c:v>
                </c:pt>
                <c:pt idx="40976">
                  <c:v>94.931364088543205</c:v>
                </c:pt>
                <c:pt idx="40977">
                  <c:v>94.933680843816703</c:v>
                </c:pt>
                <c:pt idx="40978">
                  <c:v>94.9359975990903</c:v>
                </c:pt>
                <c:pt idx="40979">
                  <c:v>94.938314354363797</c:v>
                </c:pt>
                <c:pt idx="40980">
                  <c:v>94.940631109637394</c:v>
                </c:pt>
                <c:pt idx="40981">
                  <c:v>94.942947864910906</c:v>
                </c:pt>
                <c:pt idx="40982">
                  <c:v>94.945264620184403</c:v>
                </c:pt>
                <c:pt idx="40983">
                  <c:v>94.947581375458</c:v>
                </c:pt>
                <c:pt idx="40984">
                  <c:v>94.949898130731498</c:v>
                </c:pt>
                <c:pt idx="40985">
                  <c:v>94.952214886005095</c:v>
                </c:pt>
                <c:pt idx="40986">
                  <c:v>94.954531641278606</c:v>
                </c:pt>
                <c:pt idx="40987">
                  <c:v>94.956848396552104</c:v>
                </c:pt>
                <c:pt idx="40988">
                  <c:v>94.959165151825701</c:v>
                </c:pt>
                <c:pt idx="40989">
                  <c:v>94.961481907099198</c:v>
                </c:pt>
                <c:pt idx="40990">
                  <c:v>94.963798662372795</c:v>
                </c:pt>
                <c:pt idx="40991">
                  <c:v>94.966115417646293</c:v>
                </c:pt>
                <c:pt idx="40992">
                  <c:v>94.968432172919805</c:v>
                </c:pt>
                <c:pt idx="40993">
                  <c:v>94.970748928193402</c:v>
                </c:pt>
                <c:pt idx="40994">
                  <c:v>94.973065683466899</c:v>
                </c:pt>
                <c:pt idx="40995">
                  <c:v>94.975382438740496</c:v>
                </c:pt>
                <c:pt idx="40996">
                  <c:v>94.977699194013994</c:v>
                </c:pt>
                <c:pt idx="40997">
                  <c:v>94.980015949287505</c:v>
                </c:pt>
                <c:pt idx="40998">
                  <c:v>94.982332704561102</c:v>
                </c:pt>
                <c:pt idx="40999">
                  <c:v>94.9846494598346</c:v>
                </c:pt>
                <c:pt idx="41000">
                  <c:v>94.986966215108197</c:v>
                </c:pt>
                <c:pt idx="41001">
                  <c:v>94.989282970381694</c:v>
                </c:pt>
                <c:pt idx="41002">
                  <c:v>94.991599725655206</c:v>
                </c:pt>
                <c:pt idx="41003">
                  <c:v>94.993916480928803</c:v>
                </c:pt>
                <c:pt idx="41004">
                  <c:v>94.996233236202301</c:v>
                </c:pt>
                <c:pt idx="41005">
                  <c:v>94.998549991475898</c:v>
                </c:pt>
                <c:pt idx="41006">
                  <c:v>95.000866746749395</c:v>
                </c:pt>
                <c:pt idx="41007">
                  <c:v>95.003183502022907</c:v>
                </c:pt>
                <c:pt idx="41008">
                  <c:v>95.005500257296504</c:v>
                </c:pt>
                <c:pt idx="41009">
                  <c:v>95.007817012570001</c:v>
                </c:pt>
                <c:pt idx="41010">
                  <c:v>95.010133767843598</c:v>
                </c:pt>
                <c:pt idx="41011">
                  <c:v>95.012450523117096</c:v>
                </c:pt>
                <c:pt idx="41012">
                  <c:v>95.014767278390593</c:v>
                </c:pt>
                <c:pt idx="41013">
                  <c:v>95.017084033664204</c:v>
                </c:pt>
                <c:pt idx="41014">
                  <c:v>95.019400788937702</c:v>
                </c:pt>
                <c:pt idx="41015">
                  <c:v>95.021717544211299</c:v>
                </c:pt>
                <c:pt idx="41016">
                  <c:v>95.024034299484796</c:v>
                </c:pt>
                <c:pt idx="41017">
                  <c:v>95.026351054758294</c:v>
                </c:pt>
                <c:pt idx="41018">
                  <c:v>95.028667810031905</c:v>
                </c:pt>
                <c:pt idx="41019">
                  <c:v>95.030984565305403</c:v>
                </c:pt>
                <c:pt idx="41020">
                  <c:v>95.033301320579</c:v>
                </c:pt>
                <c:pt idx="41021">
                  <c:v>95.035618075852497</c:v>
                </c:pt>
                <c:pt idx="41022">
                  <c:v>95.037934831125995</c:v>
                </c:pt>
                <c:pt idx="41023">
                  <c:v>95.040251586399606</c:v>
                </c:pt>
                <c:pt idx="41024">
                  <c:v>95.042568341673103</c:v>
                </c:pt>
                <c:pt idx="41025">
                  <c:v>95.0448850969467</c:v>
                </c:pt>
                <c:pt idx="41026">
                  <c:v>95.047201852220198</c:v>
                </c:pt>
                <c:pt idx="41027">
                  <c:v>95.049518607493695</c:v>
                </c:pt>
                <c:pt idx="41028">
                  <c:v>95.051835362767306</c:v>
                </c:pt>
                <c:pt idx="41029">
                  <c:v>95.054152118040804</c:v>
                </c:pt>
                <c:pt idx="41030">
                  <c:v>95.056468873314401</c:v>
                </c:pt>
                <c:pt idx="41031">
                  <c:v>95.058785628587898</c:v>
                </c:pt>
                <c:pt idx="41032">
                  <c:v>95.061102383861396</c:v>
                </c:pt>
                <c:pt idx="41033">
                  <c:v>95.063419139134993</c:v>
                </c:pt>
                <c:pt idx="41034">
                  <c:v>95.065735894408505</c:v>
                </c:pt>
                <c:pt idx="41035">
                  <c:v>95.068052649682102</c:v>
                </c:pt>
                <c:pt idx="41036">
                  <c:v>95.070369404955599</c:v>
                </c:pt>
                <c:pt idx="41037">
                  <c:v>95.072686160229097</c:v>
                </c:pt>
                <c:pt idx="41038">
                  <c:v>95.075002915502694</c:v>
                </c:pt>
                <c:pt idx="41039">
                  <c:v>95.077319670776205</c:v>
                </c:pt>
                <c:pt idx="41040">
                  <c:v>95.079636426049802</c:v>
                </c:pt>
                <c:pt idx="41041">
                  <c:v>95.0819531813233</c:v>
                </c:pt>
                <c:pt idx="41042">
                  <c:v>95.084269936596797</c:v>
                </c:pt>
                <c:pt idx="41043">
                  <c:v>95.086586691870394</c:v>
                </c:pt>
                <c:pt idx="41044">
                  <c:v>95.088903447143906</c:v>
                </c:pt>
                <c:pt idx="41045">
                  <c:v>95.091220202417503</c:v>
                </c:pt>
                <c:pt idx="41046">
                  <c:v>95.093536957691001</c:v>
                </c:pt>
                <c:pt idx="41047">
                  <c:v>95.095853712964498</c:v>
                </c:pt>
                <c:pt idx="41048">
                  <c:v>95.098170468238095</c:v>
                </c:pt>
                <c:pt idx="41049">
                  <c:v>95.100487223511607</c:v>
                </c:pt>
                <c:pt idx="41050">
                  <c:v>95.102803978785204</c:v>
                </c:pt>
                <c:pt idx="41051">
                  <c:v>95.105120734058701</c:v>
                </c:pt>
                <c:pt idx="41052">
                  <c:v>95.107437489332199</c:v>
                </c:pt>
                <c:pt idx="41053">
                  <c:v>95.109754244605796</c:v>
                </c:pt>
                <c:pt idx="41054">
                  <c:v>95.112070999879293</c:v>
                </c:pt>
                <c:pt idx="41055">
                  <c:v>95.114387755152904</c:v>
                </c:pt>
                <c:pt idx="41056">
                  <c:v>95.116704510426402</c:v>
                </c:pt>
                <c:pt idx="41057">
                  <c:v>95.119021265699899</c:v>
                </c:pt>
                <c:pt idx="41058">
                  <c:v>95.121338020973496</c:v>
                </c:pt>
                <c:pt idx="41059">
                  <c:v>95.123654776246994</c:v>
                </c:pt>
                <c:pt idx="41060">
                  <c:v>95.125971531520605</c:v>
                </c:pt>
                <c:pt idx="41061">
                  <c:v>95.128288286794103</c:v>
                </c:pt>
                <c:pt idx="41062">
                  <c:v>95.1306050420676</c:v>
                </c:pt>
                <c:pt idx="41063">
                  <c:v>95.132921797341197</c:v>
                </c:pt>
                <c:pt idx="41064">
                  <c:v>95.135238552614695</c:v>
                </c:pt>
                <c:pt idx="41065">
                  <c:v>95.137555307888306</c:v>
                </c:pt>
                <c:pt idx="41066">
                  <c:v>95.139872063161803</c:v>
                </c:pt>
                <c:pt idx="41067">
                  <c:v>95.142188818435301</c:v>
                </c:pt>
                <c:pt idx="41068">
                  <c:v>95.144505573708898</c:v>
                </c:pt>
                <c:pt idx="41069">
                  <c:v>95.146822328982395</c:v>
                </c:pt>
                <c:pt idx="41070">
                  <c:v>95.149139084256007</c:v>
                </c:pt>
                <c:pt idx="41071">
                  <c:v>95.151455839529504</c:v>
                </c:pt>
                <c:pt idx="41072">
                  <c:v>95.153772594803002</c:v>
                </c:pt>
                <c:pt idx="41073">
                  <c:v>95.156089350076599</c:v>
                </c:pt>
                <c:pt idx="41074">
                  <c:v>95.158406105350096</c:v>
                </c:pt>
                <c:pt idx="41075">
                  <c:v>95.160722860623693</c:v>
                </c:pt>
                <c:pt idx="41076">
                  <c:v>95.163039615897205</c:v>
                </c:pt>
                <c:pt idx="41077">
                  <c:v>95.165356371170702</c:v>
                </c:pt>
                <c:pt idx="41078">
                  <c:v>95.167673126444299</c:v>
                </c:pt>
                <c:pt idx="41079">
                  <c:v>95.169989881717797</c:v>
                </c:pt>
                <c:pt idx="41080">
                  <c:v>95.172306636991394</c:v>
                </c:pt>
                <c:pt idx="41081">
                  <c:v>95.174623392264905</c:v>
                </c:pt>
                <c:pt idx="41082">
                  <c:v>95.176940147538502</c:v>
                </c:pt>
                <c:pt idx="41083">
                  <c:v>95.179256902812</c:v>
                </c:pt>
                <c:pt idx="41084">
                  <c:v>95.181573658085497</c:v>
                </c:pt>
                <c:pt idx="41085">
                  <c:v>95.183890413359094</c:v>
                </c:pt>
                <c:pt idx="41086">
                  <c:v>95.186207168632606</c:v>
                </c:pt>
                <c:pt idx="41087">
                  <c:v>95.188523923906203</c:v>
                </c:pt>
                <c:pt idx="41088">
                  <c:v>95.190840679179701</c:v>
                </c:pt>
                <c:pt idx="41089">
                  <c:v>95.193157434453198</c:v>
                </c:pt>
                <c:pt idx="41090">
                  <c:v>95.195474189726795</c:v>
                </c:pt>
                <c:pt idx="41091">
                  <c:v>95.197790945000307</c:v>
                </c:pt>
                <c:pt idx="41092">
                  <c:v>95.200107700273904</c:v>
                </c:pt>
                <c:pt idx="41093">
                  <c:v>95.202424455547401</c:v>
                </c:pt>
                <c:pt idx="41094">
                  <c:v>95.204741210820899</c:v>
                </c:pt>
                <c:pt idx="41095">
                  <c:v>95.207057966094496</c:v>
                </c:pt>
                <c:pt idx="41096">
                  <c:v>95.209374721367993</c:v>
                </c:pt>
                <c:pt idx="41097">
                  <c:v>95.211691476641604</c:v>
                </c:pt>
                <c:pt idx="41098">
                  <c:v>95.214008231915102</c:v>
                </c:pt>
                <c:pt idx="41099">
                  <c:v>95.216324987188599</c:v>
                </c:pt>
                <c:pt idx="41100">
                  <c:v>95.218641742462196</c:v>
                </c:pt>
                <c:pt idx="41101">
                  <c:v>95.220958497735694</c:v>
                </c:pt>
                <c:pt idx="41102">
                  <c:v>95.223275253009305</c:v>
                </c:pt>
                <c:pt idx="41103">
                  <c:v>95.225592008282803</c:v>
                </c:pt>
                <c:pt idx="41104">
                  <c:v>95.2279087635563</c:v>
                </c:pt>
                <c:pt idx="41105">
                  <c:v>95.230225518829897</c:v>
                </c:pt>
                <c:pt idx="41106">
                  <c:v>95.232542274103395</c:v>
                </c:pt>
                <c:pt idx="41107">
                  <c:v>95.234859029377006</c:v>
                </c:pt>
                <c:pt idx="41108">
                  <c:v>95.237175784650503</c:v>
                </c:pt>
                <c:pt idx="41109">
                  <c:v>95.239492539924001</c:v>
                </c:pt>
                <c:pt idx="41110">
                  <c:v>95.241809295197598</c:v>
                </c:pt>
                <c:pt idx="41111">
                  <c:v>95.244126050471095</c:v>
                </c:pt>
                <c:pt idx="41112">
                  <c:v>95.246442805744707</c:v>
                </c:pt>
                <c:pt idx="41113">
                  <c:v>95.248759561018204</c:v>
                </c:pt>
                <c:pt idx="41114">
                  <c:v>95.251076316291702</c:v>
                </c:pt>
                <c:pt idx="41115">
                  <c:v>95.253393071565299</c:v>
                </c:pt>
                <c:pt idx="41116">
                  <c:v>95.255709826838796</c:v>
                </c:pt>
                <c:pt idx="41117">
                  <c:v>95.258026582112393</c:v>
                </c:pt>
                <c:pt idx="41118">
                  <c:v>95.260343337385905</c:v>
                </c:pt>
                <c:pt idx="41119">
                  <c:v>95.262660092659402</c:v>
                </c:pt>
                <c:pt idx="41120">
                  <c:v>95.264976847932999</c:v>
                </c:pt>
                <c:pt idx="41121">
                  <c:v>95.267293603206497</c:v>
                </c:pt>
                <c:pt idx="41122">
                  <c:v>95.269610358480094</c:v>
                </c:pt>
                <c:pt idx="41123">
                  <c:v>95.271927113753605</c:v>
                </c:pt>
                <c:pt idx="41124">
                  <c:v>95.274243869027103</c:v>
                </c:pt>
                <c:pt idx="41125">
                  <c:v>95.2765606243007</c:v>
                </c:pt>
                <c:pt idx="41126">
                  <c:v>95.278877379574197</c:v>
                </c:pt>
                <c:pt idx="41127">
                  <c:v>95.281194134847794</c:v>
                </c:pt>
                <c:pt idx="41128">
                  <c:v>95.283510890121306</c:v>
                </c:pt>
                <c:pt idx="41129">
                  <c:v>95.285827645394804</c:v>
                </c:pt>
                <c:pt idx="41130">
                  <c:v>95.288144400668401</c:v>
                </c:pt>
                <c:pt idx="41131">
                  <c:v>95.290461155941898</c:v>
                </c:pt>
                <c:pt idx="41132">
                  <c:v>95.292777911215495</c:v>
                </c:pt>
                <c:pt idx="41133">
                  <c:v>95.295094666489007</c:v>
                </c:pt>
                <c:pt idx="41134">
                  <c:v>95.297411421762504</c:v>
                </c:pt>
                <c:pt idx="41135">
                  <c:v>95.299728177036101</c:v>
                </c:pt>
                <c:pt idx="41136">
                  <c:v>95.302044932309599</c:v>
                </c:pt>
                <c:pt idx="41137">
                  <c:v>95.304361687583196</c:v>
                </c:pt>
                <c:pt idx="41138">
                  <c:v>95.306678442856693</c:v>
                </c:pt>
                <c:pt idx="41139">
                  <c:v>95.308995198130205</c:v>
                </c:pt>
                <c:pt idx="41140">
                  <c:v>95.311311953403802</c:v>
                </c:pt>
                <c:pt idx="41141">
                  <c:v>95.3136287086773</c:v>
                </c:pt>
                <c:pt idx="41142">
                  <c:v>95.315945463950897</c:v>
                </c:pt>
                <c:pt idx="41143">
                  <c:v>95.318262219224394</c:v>
                </c:pt>
                <c:pt idx="41144">
                  <c:v>95.320578974497906</c:v>
                </c:pt>
                <c:pt idx="41145">
                  <c:v>95.322895729771503</c:v>
                </c:pt>
                <c:pt idx="41146">
                  <c:v>95.325212485045</c:v>
                </c:pt>
                <c:pt idx="41147">
                  <c:v>95.327529240318597</c:v>
                </c:pt>
                <c:pt idx="41148">
                  <c:v>95.329845995592095</c:v>
                </c:pt>
                <c:pt idx="41149">
                  <c:v>95.332162750865606</c:v>
                </c:pt>
                <c:pt idx="41150">
                  <c:v>95.334479506139203</c:v>
                </c:pt>
                <c:pt idx="41151">
                  <c:v>95.336796261412701</c:v>
                </c:pt>
                <c:pt idx="41152">
                  <c:v>95.339113016686298</c:v>
                </c:pt>
                <c:pt idx="41153">
                  <c:v>95.341429771959795</c:v>
                </c:pt>
                <c:pt idx="41154">
                  <c:v>95.343746527233293</c:v>
                </c:pt>
                <c:pt idx="41155">
                  <c:v>95.346063282506904</c:v>
                </c:pt>
                <c:pt idx="41156">
                  <c:v>95.348380037780402</c:v>
                </c:pt>
                <c:pt idx="41157">
                  <c:v>95.350696793053999</c:v>
                </c:pt>
                <c:pt idx="41158">
                  <c:v>95.353013548327496</c:v>
                </c:pt>
                <c:pt idx="41159">
                  <c:v>95.355330303600994</c:v>
                </c:pt>
                <c:pt idx="41160">
                  <c:v>95.357647058874605</c:v>
                </c:pt>
                <c:pt idx="41161">
                  <c:v>95.359963814148102</c:v>
                </c:pt>
                <c:pt idx="41162">
                  <c:v>95.362280569421699</c:v>
                </c:pt>
                <c:pt idx="41163">
                  <c:v>95.364597324695197</c:v>
                </c:pt>
                <c:pt idx="41164">
                  <c:v>95.366914079968694</c:v>
                </c:pt>
                <c:pt idx="41165">
                  <c:v>95.369230835242305</c:v>
                </c:pt>
                <c:pt idx="41166">
                  <c:v>95.371547590515803</c:v>
                </c:pt>
                <c:pt idx="41167">
                  <c:v>95.3738643457894</c:v>
                </c:pt>
                <c:pt idx="41168">
                  <c:v>95.376181101062897</c:v>
                </c:pt>
                <c:pt idx="41169">
                  <c:v>95.378497856336395</c:v>
                </c:pt>
                <c:pt idx="41170">
                  <c:v>95.380814611610006</c:v>
                </c:pt>
                <c:pt idx="41171">
                  <c:v>95.383131366883504</c:v>
                </c:pt>
                <c:pt idx="41172">
                  <c:v>95.385448122157101</c:v>
                </c:pt>
                <c:pt idx="41173">
                  <c:v>95.387764877430598</c:v>
                </c:pt>
                <c:pt idx="41174">
                  <c:v>95.390081632704096</c:v>
                </c:pt>
                <c:pt idx="41175">
                  <c:v>95.392398387977707</c:v>
                </c:pt>
                <c:pt idx="41176">
                  <c:v>95.394715143251204</c:v>
                </c:pt>
                <c:pt idx="41177">
                  <c:v>95.397031898524801</c:v>
                </c:pt>
                <c:pt idx="41178">
                  <c:v>95.399348653798299</c:v>
                </c:pt>
                <c:pt idx="41179">
                  <c:v>95.401665409071796</c:v>
                </c:pt>
                <c:pt idx="41180">
                  <c:v>95.403982164345393</c:v>
                </c:pt>
                <c:pt idx="41181">
                  <c:v>95.406298919618905</c:v>
                </c:pt>
                <c:pt idx="41182">
                  <c:v>95.408615674892502</c:v>
                </c:pt>
                <c:pt idx="41183">
                  <c:v>95.410932430166</c:v>
                </c:pt>
                <c:pt idx="41184">
                  <c:v>95.413249185439497</c:v>
                </c:pt>
                <c:pt idx="41185">
                  <c:v>95.415565940713094</c:v>
                </c:pt>
                <c:pt idx="41186">
                  <c:v>95.417882695986606</c:v>
                </c:pt>
                <c:pt idx="41187">
                  <c:v>95.420199451260203</c:v>
                </c:pt>
                <c:pt idx="41188">
                  <c:v>95.4225162065337</c:v>
                </c:pt>
                <c:pt idx="41189">
                  <c:v>95.424832961807198</c:v>
                </c:pt>
                <c:pt idx="41190">
                  <c:v>95.427149717080795</c:v>
                </c:pt>
                <c:pt idx="41191">
                  <c:v>95.429466472354306</c:v>
                </c:pt>
                <c:pt idx="41192">
                  <c:v>95.431783227627903</c:v>
                </c:pt>
                <c:pt idx="41193">
                  <c:v>95.434099982901401</c:v>
                </c:pt>
                <c:pt idx="41194">
                  <c:v>95.436416738174898</c:v>
                </c:pt>
                <c:pt idx="41195">
                  <c:v>95.438733493448495</c:v>
                </c:pt>
                <c:pt idx="41196">
                  <c:v>95.441050248721993</c:v>
                </c:pt>
                <c:pt idx="41197">
                  <c:v>95.443367003995604</c:v>
                </c:pt>
                <c:pt idx="41198">
                  <c:v>95.445683759269102</c:v>
                </c:pt>
                <c:pt idx="41199">
                  <c:v>95.448000514542599</c:v>
                </c:pt>
                <c:pt idx="41200">
                  <c:v>95.450317269816196</c:v>
                </c:pt>
                <c:pt idx="41201">
                  <c:v>95.452634025089694</c:v>
                </c:pt>
                <c:pt idx="41202">
                  <c:v>95.454950780363305</c:v>
                </c:pt>
                <c:pt idx="41203">
                  <c:v>95.457267535636802</c:v>
                </c:pt>
                <c:pt idx="41204">
                  <c:v>95.4595842909103</c:v>
                </c:pt>
                <c:pt idx="41205">
                  <c:v>95.461901046183897</c:v>
                </c:pt>
                <c:pt idx="41206">
                  <c:v>95.464217801457394</c:v>
                </c:pt>
                <c:pt idx="41207">
                  <c:v>95.466534556731006</c:v>
                </c:pt>
                <c:pt idx="41208">
                  <c:v>95.468851312004503</c:v>
                </c:pt>
                <c:pt idx="41209">
                  <c:v>95.471168067278001</c:v>
                </c:pt>
                <c:pt idx="41210">
                  <c:v>95.473484822551598</c:v>
                </c:pt>
                <c:pt idx="41211">
                  <c:v>95.475801577825095</c:v>
                </c:pt>
                <c:pt idx="41212">
                  <c:v>95.478118333098706</c:v>
                </c:pt>
                <c:pt idx="41213">
                  <c:v>95.480435088372204</c:v>
                </c:pt>
                <c:pt idx="41214">
                  <c:v>95.482751843645701</c:v>
                </c:pt>
                <c:pt idx="41215">
                  <c:v>95.485068598919298</c:v>
                </c:pt>
                <c:pt idx="41216">
                  <c:v>95.487385354192796</c:v>
                </c:pt>
                <c:pt idx="41217">
                  <c:v>95.489702109466407</c:v>
                </c:pt>
                <c:pt idx="41218">
                  <c:v>95.492018864739904</c:v>
                </c:pt>
                <c:pt idx="41219">
                  <c:v>95.494335620013402</c:v>
                </c:pt>
                <c:pt idx="41220">
                  <c:v>95.496652375286999</c:v>
                </c:pt>
                <c:pt idx="41221">
                  <c:v>95.498969130560496</c:v>
                </c:pt>
                <c:pt idx="41222">
                  <c:v>95.501285885834093</c:v>
                </c:pt>
                <c:pt idx="41223">
                  <c:v>95.503602641107605</c:v>
                </c:pt>
                <c:pt idx="41224">
                  <c:v>95.505919396381202</c:v>
                </c:pt>
                <c:pt idx="41225">
                  <c:v>95.5082361516547</c:v>
                </c:pt>
                <c:pt idx="41226">
                  <c:v>95.510552906928197</c:v>
                </c:pt>
                <c:pt idx="41227">
                  <c:v>95.512869662201794</c:v>
                </c:pt>
                <c:pt idx="41228">
                  <c:v>95.515186417475306</c:v>
                </c:pt>
                <c:pt idx="41229">
                  <c:v>95.517503172748903</c:v>
                </c:pt>
                <c:pt idx="41230">
                  <c:v>95.5198199280224</c:v>
                </c:pt>
                <c:pt idx="41231">
                  <c:v>95.522136683295898</c:v>
                </c:pt>
                <c:pt idx="41232">
                  <c:v>95.524453438569495</c:v>
                </c:pt>
                <c:pt idx="41233">
                  <c:v>95.526770193843006</c:v>
                </c:pt>
                <c:pt idx="41234">
                  <c:v>95.529086949116603</c:v>
                </c:pt>
                <c:pt idx="41235">
                  <c:v>95.531403704390101</c:v>
                </c:pt>
                <c:pt idx="41236">
                  <c:v>95.533720459663598</c:v>
                </c:pt>
                <c:pt idx="41237">
                  <c:v>95.536037214937195</c:v>
                </c:pt>
                <c:pt idx="41238">
                  <c:v>95.538353970210693</c:v>
                </c:pt>
                <c:pt idx="41239">
                  <c:v>95.540670725484304</c:v>
                </c:pt>
                <c:pt idx="41240">
                  <c:v>95.542987480757802</c:v>
                </c:pt>
                <c:pt idx="41241">
                  <c:v>95.545304236031299</c:v>
                </c:pt>
                <c:pt idx="41242">
                  <c:v>95.547620991304896</c:v>
                </c:pt>
                <c:pt idx="41243">
                  <c:v>95.549937746578394</c:v>
                </c:pt>
                <c:pt idx="41244">
                  <c:v>95.552254501852005</c:v>
                </c:pt>
                <c:pt idx="41245">
                  <c:v>95.554571257125502</c:v>
                </c:pt>
                <c:pt idx="41246">
                  <c:v>95.556888012399</c:v>
                </c:pt>
                <c:pt idx="41247">
                  <c:v>95.559204767672597</c:v>
                </c:pt>
                <c:pt idx="41248">
                  <c:v>95.561521522946094</c:v>
                </c:pt>
                <c:pt idx="41249">
                  <c:v>95.563838278219706</c:v>
                </c:pt>
                <c:pt idx="41250">
                  <c:v>95.566155033493203</c:v>
                </c:pt>
                <c:pt idx="41251">
                  <c:v>95.568471788766701</c:v>
                </c:pt>
                <c:pt idx="41252">
                  <c:v>95.570788544040298</c:v>
                </c:pt>
                <c:pt idx="41253">
                  <c:v>95.573105299313795</c:v>
                </c:pt>
                <c:pt idx="41254">
                  <c:v>95.575422054587406</c:v>
                </c:pt>
                <c:pt idx="41255">
                  <c:v>95.577738809860904</c:v>
                </c:pt>
                <c:pt idx="41256">
                  <c:v>95.580055565134401</c:v>
                </c:pt>
                <c:pt idx="41257">
                  <c:v>95.582372320407998</c:v>
                </c:pt>
                <c:pt idx="41258">
                  <c:v>95.584689075681496</c:v>
                </c:pt>
                <c:pt idx="41259">
                  <c:v>95.587005830955107</c:v>
                </c:pt>
                <c:pt idx="41260">
                  <c:v>95.589322586228604</c:v>
                </c:pt>
                <c:pt idx="41261">
                  <c:v>95.591639341502102</c:v>
                </c:pt>
                <c:pt idx="41262">
                  <c:v>95.593956096775699</c:v>
                </c:pt>
                <c:pt idx="41263">
                  <c:v>95.596272852049196</c:v>
                </c:pt>
                <c:pt idx="41264">
                  <c:v>95.598589607322793</c:v>
                </c:pt>
                <c:pt idx="41265">
                  <c:v>95.600906362596305</c:v>
                </c:pt>
                <c:pt idx="41266">
                  <c:v>95.603223117869803</c:v>
                </c:pt>
                <c:pt idx="41267">
                  <c:v>95.6055398731434</c:v>
                </c:pt>
                <c:pt idx="41268">
                  <c:v>95.607856628416897</c:v>
                </c:pt>
                <c:pt idx="41269">
                  <c:v>95.610173383690494</c:v>
                </c:pt>
                <c:pt idx="41270">
                  <c:v>95.612490138964006</c:v>
                </c:pt>
                <c:pt idx="41271">
                  <c:v>95.614806894237503</c:v>
                </c:pt>
                <c:pt idx="41272">
                  <c:v>95.6171236495111</c:v>
                </c:pt>
                <c:pt idx="41273">
                  <c:v>95.619440404784598</c:v>
                </c:pt>
                <c:pt idx="41274">
                  <c:v>95.621757160058195</c:v>
                </c:pt>
                <c:pt idx="41275">
                  <c:v>95.624073915331707</c:v>
                </c:pt>
                <c:pt idx="41276">
                  <c:v>95.626390670605204</c:v>
                </c:pt>
                <c:pt idx="41277">
                  <c:v>95.628707425878801</c:v>
                </c:pt>
                <c:pt idx="41278">
                  <c:v>95.631024181152299</c:v>
                </c:pt>
                <c:pt idx="41279">
                  <c:v>95.633340936425896</c:v>
                </c:pt>
                <c:pt idx="41280">
                  <c:v>95.635657691699393</c:v>
                </c:pt>
                <c:pt idx="41281">
                  <c:v>95.637974446972905</c:v>
                </c:pt>
                <c:pt idx="41282">
                  <c:v>95.640291202246502</c:v>
                </c:pt>
                <c:pt idx="41283">
                  <c:v>95.642607957519999</c:v>
                </c:pt>
                <c:pt idx="41284">
                  <c:v>95.644924712793596</c:v>
                </c:pt>
                <c:pt idx="41285">
                  <c:v>95.647241468067094</c:v>
                </c:pt>
                <c:pt idx="41286">
                  <c:v>95.649558223340605</c:v>
                </c:pt>
                <c:pt idx="41287">
                  <c:v>95.651874978614202</c:v>
                </c:pt>
                <c:pt idx="41288">
                  <c:v>95.6541917338877</c:v>
                </c:pt>
                <c:pt idx="41289">
                  <c:v>95.656508489161297</c:v>
                </c:pt>
                <c:pt idx="41290">
                  <c:v>95.658825244434794</c:v>
                </c:pt>
                <c:pt idx="41291">
                  <c:v>95.661141999708306</c:v>
                </c:pt>
                <c:pt idx="41292">
                  <c:v>95.663458754981903</c:v>
                </c:pt>
                <c:pt idx="41293">
                  <c:v>95.665775510255401</c:v>
                </c:pt>
                <c:pt idx="41294">
                  <c:v>95.668092265528998</c:v>
                </c:pt>
                <c:pt idx="41295">
                  <c:v>95.670409020802495</c:v>
                </c:pt>
                <c:pt idx="41296">
                  <c:v>95.672725776076007</c:v>
                </c:pt>
                <c:pt idx="41297">
                  <c:v>95.675042531349604</c:v>
                </c:pt>
                <c:pt idx="41298">
                  <c:v>95.677359286623101</c:v>
                </c:pt>
                <c:pt idx="41299">
                  <c:v>95.679676041896698</c:v>
                </c:pt>
                <c:pt idx="41300">
                  <c:v>95.681992797170196</c:v>
                </c:pt>
                <c:pt idx="41301">
                  <c:v>95.684309552443693</c:v>
                </c:pt>
                <c:pt idx="41302">
                  <c:v>95.686626307717304</c:v>
                </c:pt>
                <c:pt idx="41303">
                  <c:v>95.688943062990802</c:v>
                </c:pt>
                <c:pt idx="41304">
                  <c:v>95.691259818264399</c:v>
                </c:pt>
                <c:pt idx="41305">
                  <c:v>95.693576573537896</c:v>
                </c:pt>
                <c:pt idx="41306">
                  <c:v>95.695893328811394</c:v>
                </c:pt>
                <c:pt idx="41307">
                  <c:v>95.698210084085005</c:v>
                </c:pt>
                <c:pt idx="41308">
                  <c:v>95.700526839358503</c:v>
                </c:pt>
                <c:pt idx="41309">
                  <c:v>95.7028435946321</c:v>
                </c:pt>
                <c:pt idx="41310">
                  <c:v>95.705160349905597</c:v>
                </c:pt>
                <c:pt idx="41311">
                  <c:v>95.707477105179095</c:v>
                </c:pt>
                <c:pt idx="41312">
                  <c:v>95.709793860452706</c:v>
                </c:pt>
                <c:pt idx="41313">
                  <c:v>95.712110615726203</c:v>
                </c:pt>
                <c:pt idx="41314">
                  <c:v>95.7144273709998</c:v>
                </c:pt>
                <c:pt idx="41315">
                  <c:v>95.716744126273298</c:v>
                </c:pt>
                <c:pt idx="41316">
                  <c:v>95.719060881546795</c:v>
                </c:pt>
                <c:pt idx="41317">
                  <c:v>95.721377636820407</c:v>
                </c:pt>
                <c:pt idx="41318">
                  <c:v>95.723694392093904</c:v>
                </c:pt>
                <c:pt idx="41319">
                  <c:v>95.726011147367501</c:v>
                </c:pt>
                <c:pt idx="41320">
                  <c:v>95.728327902640999</c:v>
                </c:pt>
                <c:pt idx="41321">
                  <c:v>95.730644657914496</c:v>
                </c:pt>
                <c:pt idx="41322">
                  <c:v>95.732961413188093</c:v>
                </c:pt>
                <c:pt idx="41323">
                  <c:v>95.735278168461605</c:v>
                </c:pt>
                <c:pt idx="41324">
                  <c:v>95.737594923735202</c:v>
                </c:pt>
                <c:pt idx="41325">
                  <c:v>95.739911679008699</c:v>
                </c:pt>
                <c:pt idx="41326">
                  <c:v>95.742228434282197</c:v>
                </c:pt>
                <c:pt idx="41327">
                  <c:v>95.744545189555794</c:v>
                </c:pt>
                <c:pt idx="41328">
                  <c:v>95.746861944829305</c:v>
                </c:pt>
                <c:pt idx="41329">
                  <c:v>95.749178700102902</c:v>
                </c:pt>
                <c:pt idx="41330">
                  <c:v>95.7514954553764</c:v>
                </c:pt>
                <c:pt idx="41331">
                  <c:v>95.753812210649897</c:v>
                </c:pt>
                <c:pt idx="41332">
                  <c:v>95.756128965923494</c:v>
                </c:pt>
                <c:pt idx="41333">
                  <c:v>95.758445721197006</c:v>
                </c:pt>
                <c:pt idx="41334">
                  <c:v>95.760762476470603</c:v>
                </c:pt>
                <c:pt idx="41335">
                  <c:v>95.763079231744101</c:v>
                </c:pt>
                <c:pt idx="41336">
                  <c:v>95.765395987017598</c:v>
                </c:pt>
                <c:pt idx="41337">
                  <c:v>95.767712742291195</c:v>
                </c:pt>
                <c:pt idx="41338">
                  <c:v>95.770029497564707</c:v>
                </c:pt>
                <c:pt idx="41339">
                  <c:v>95.772346252838304</c:v>
                </c:pt>
                <c:pt idx="41340">
                  <c:v>95.774663008111801</c:v>
                </c:pt>
                <c:pt idx="41341">
                  <c:v>95.776979763385299</c:v>
                </c:pt>
                <c:pt idx="41342">
                  <c:v>95.779296518658896</c:v>
                </c:pt>
                <c:pt idx="41343">
                  <c:v>95.781613273932393</c:v>
                </c:pt>
                <c:pt idx="41344">
                  <c:v>95.783930029206005</c:v>
                </c:pt>
                <c:pt idx="41345">
                  <c:v>95.786246784479502</c:v>
                </c:pt>
                <c:pt idx="41346">
                  <c:v>95.788563539753</c:v>
                </c:pt>
                <c:pt idx="41347">
                  <c:v>95.790880295026597</c:v>
                </c:pt>
                <c:pt idx="41348">
                  <c:v>95.793197050300094</c:v>
                </c:pt>
                <c:pt idx="41349">
                  <c:v>95.795513805573705</c:v>
                </c:pt>
                <c:pt idx="41350">
                  <c:v>95.797830560847203</c:v>
                </c:pt>
                <c:pt idx="41351">
                  <c:v>95.8001473161207</c:v>
                </c:pt>
                <c:pt idx="41352">
                  <c:v>95.802464071394297</c:v>
                </c:pt>
                <c:pt idx="41353">
                  <c:v>95.804780826667795</c:v>
                </c:pt>
                <c:pt idx="41354">
                  <c:v>95.807097581941406</c:v>
                </c:pt>
                <c:pt idx="41355">
                  <c:v>95.809414337214903</c:v>
                </c:pt>
                <c:pt idx="41356">
                  <c:v>95.811731092488401</c:v>
                </c:pt>
                <c:pt idx="41357">
                  <c:v>95.814047847761998</c:v>
                </c:pt>
                <c:pt idx="41358">
                  <c:v>95.816364603035495</c:v>
                </c:pt>
                <c:pt idx="41359">
                  <c:v>95.818681358309107</c:v>
                </c:pt>
                <c:pt idx="41360">
                  <c:v>95.820998113582604</c:v>
                </c:pt>
                <c:pt idx="41361">
                  <c:v>95.823314868856102</c:v>
                </c:pt>
                <c:pt idx="41362">
                  <c:v>95.825631624129699</c:v>
                </c:pt>
                <c:pt idx="41363">
                  <c:v>95.827948379403196</c:v>
                </c:pt>
                <c:pt idx="41364">
                  <c:v>95.830265134676793</c:v>
                </c:pt>
                <c:pt idx="41365">
                  <c:v>95.832581889950305</c:v>
                </c:pt>
                <c:pt idx="41366">
                  <c:v>95.834898645223802</c:v>
                </c:pt>
                <c:pt idx="41367">
                  <c:v>95.837215400497399</c:v>
                </c:pt>
                <c:pt idx="41368">
                  <c:v>95.839532155770897</c:v>
                </c:pt>
                <c:pt idx="41369">
                  <c:v>95.841848911044494</c:v>
                </c:pt>
                <c:pt idx="41370">
                  <c:v>95.844165666318005</c:v>
                </c:pt>
                <c:pt idx="41371">
                  <c:v>95.846482421591602</c:v>
                </c:pt>
                <c:pt idx="41372">
                  <c:v>95.8487991768651</c:v>
                </c:pt>
                <c:pt idx="41373">
                  <c:v>95.851115932138597</c:v>
                </c:pt>
                <c:pt idx="41374">
                  <c:v>95.853432687412194</c:v>
                </c:pt>
                <c:pt idx="41375">
                  <c:v>95.855749442685706</c:v>
                </c:pt>
                <c:pt idx="41376">
                  <c:v>95.858066197959303</c:v>
                </c:pt>
                <c:pt idx="41377">
                  <c:v>95.860382953232801</c:v>
                </c:pt>
                <c:pt idx="41378">
                  <c:v>95.862699708506298</c:v>
                </c:pt>
                <c:pt idx="41379">
                  <c:v>95.865016463779895</c:v>
                </c:pt>
                <c:pt idx="41380">
                  <c:v>95.867333219053407</c:v>
                </c:pt>
                <c:pt idx="41381">
                  <c:v>95.869649974327004</c:v>
                </c:pt>
                <c:pt idx="41382">
                  <c:v>95.871966729600501</c:v>
                </c:pt>
                <c:pt idx="41383">
                  <c:v>95.874283484873999</c:v>
                </c:pt>
                <c:pt idx="41384">
                  <c:v>95.876600240147596</c:v>
                </c:pt>
                <c:pt idx="41385">
                  <c:v>95.878916995421093</c:v>
                </c:pt>
                <c:pt idx="41386">
                  <c:v>95.881233750694705</c:v>
                </c:pt>
                <c:pt idx="41387">
                  <c:v>95.883550505968202</c:v>
                </c:pt>
                <c:pt idx="41388">
                  <c:v>95.8858672612417</c:v>
                </c:pt>
                <c:pt idx="41389">
                  <c:v>95.888184016515297</c:v>
                </c:pt>
                <c:pt idx="41390">
                  <c:v>95.890500771788794</c:v>
                </c:pt>
                <c:pt idx="41391">
                  <c:v>95.892817527062405</c:v>
                </c:pt>
                <c:pt idx="41392">
                  <c:v>95.895134282335903</c:v>
                </c:pt>
                <c:pt idx="41393">
                  <c:v>95.8974510376094</c:v>
                </c:pt>
                <c:pt idx="41394">
                  <c:v>95.899767792882997</c:v>
                </c:pt>
                <c:pt idx="41395">
                  <c:v>95.902084548156495</c:v>
                </c:pt>
                <c:pt idx="41396">
                  <c:v>95.904401303430106</c:v>
                </c:pt>
                <c:pt idx="41397">
                  <c:v>95.906718058703603</c:v>
                </c:pt>
                <c:pt idx="41398">
                  <c:v>95.909034813977101</c:v>
                </c:pt>
                <c:pt idx="41399">
                  <c:v>95.911351569250698</c:v>
                </c:pt>
                <c:pt idx="41400">
                  <c:v>95.913668324524195</c:v>
                </c:pt>
                <c:pt idx="41401">
                  <c:v>95.915985079797807</c:v>
                </c:pt>
                <c:pt idx="41402">
                  <c:v>95.918301835071304</c:v>
                </c:pt>
                <c:pt idx="41403">
                  <c:v>95.920618590344802</c:v>
                </c:pt>
                <c:pt idx="41404">
                  <c:v>95.922935345618399</c:v>
                </c:pt>
                <c:pt idx="41405">
                  <c:v>95.925252100891896</c:v>
                </c:pt>
                <c:pt idx="41406">
                  <c:v>95.927568856165493</c:v>
                </c:pt>
                <c:pt idx="41407">
                  <c:v>95.929885611439005</c:v>
                </c:pt>
                <c:pt idx="41408">
                  <c:v>95.932202366712502</c:v>
                </c:pt>
                <c:pt idx="41409">
                  <c:v>95.934519121986099</c:v>
                </c:pt>
                <c:pt idx="41410">
                  <c:v>95.936835877259597</c:v>
                </c:pt>
                <c:pt idx="41411">
                  <c:v>95.939152632533194</c:v>
                </c:pt>
                <c:pt idx="41412">
                  <c:v>95.941469387806706</c:v>
                </c:pt>
                <c:pt idx="41413">
                  <c:v>95.943786143080203</c:v>
                </c:pt>
                <c:pt idx="41414">
                  <c:v>95.9461028983538</c:v>
                </c:pt>
                <c:pt idx="41415">
                  <c:v>95.948419653627298</c:v>
                </c:pt>
                <c:pt idx="41416">
                  <c:v>95.950736408900895</c:v>
                </c:pt>
                <c:pt idx="41417">
                  <c:v>95.953053164174406</c:v>
                </c:pt>
                <c:pt idx="41418">
                  <c:v>95.955369919447904</c:v>
                </c:pt>
                <c:pt idx="41419">
                  <c:v>95.957686674721501</c:v>
                </c:pt>
                <c:pt idx="41420">
                  <c:v>95.960003429994998</c:v>
                </c:pt>
                <c:pt idx="41421">
                  <c:v>95.962320185268595</c:v>
                </c:pt>
                <c:pt idx="41422">
                  <c:v>95.964636940542107</c:v>
                </c:pt>
                <c:pt idx="41423">
                  <c:v>95.966953695815604</c:v>
                </c:pt>
                <c:pt idx="41424">
                  <c:v>95.969270451089201</c:v>
                </c:pt>
                <c:pt idx="41425">
                  <c:v>95.971587206362699</c:v>
                </c:pt>
                <c:pt idx="41426">
                  <c:v>95.973903961636296</c:v>
                </c:pt>
                <c:pt idx="41427">
                  <c:v>95.976220716909793</c:v>
                </c:pt>
                <c:pt idx="41428">
                  <c:v>95.978537472183305</c:v>
                </c:pt>
                <c:pt idx="41429">
                  <c:v>95.980854227456902</c:v>
                </c:pt>
                <c:pt idx="41430">
                  <c:v>95.9831709827304</c:v>
                </c:pt>
                <c:pt idx="41431">
                  <c:v>95.985487738003997</c:v>
                </c:pt>
                <c:pt idx="41432">
                  <c:v>95.987804493277494</c:v>
                </c:pt>
                <c:pt idx="41433">
                  <c:v>95.990121248551006</c:v>
                </c:pt>
                <c:pt idx="41434">
                  <c:v>95.992438003824603</c:v>
                </c:pt>
                <c:pt idx="41435">
                  <c:v>95.9947547590981</c:v>
                </c:pt>
                <c:pt idx="41436">
                  <c:v>95.997071514371697</c:v>
                </c:pt>
                <c:pt idx="41437">
                  <c:v>95.999388269645195</c:v>
                </c:pt>
                <c:pt idx="41438">
                  <c:v>96.001705024918706</c:v>
                </c:pt>
                <c:pt idx="41439">
                  <c:v>96.004021780192303</c:v>
                </c:pt>
                <c:pt idx="41440">
                  <c:v>96.006338535465801</c:v>
                </c:pt>
                <c:pt idx="41441">
                  <c:v>96.008655290739398</c:v>
                </c:pt>
                <c:pt idx="41442">
                  <c:v>96.010972046012895</c:v>
                </c:pt>
                <c:pt idx="41443">
                  <c:v>96.013288801286393</c:v>
                </c:pt>
                <c:pt idx="41444">
                  <c:v>96.015605556560004</c:v>
                </c:pt>
                <c:pt idx="41445">
                  <c:v>96.017922311833502</c:v>
                </c:pt>
                <c:pt idx="41446">
                  <c:v>96.020239067107099</c:v>
                </c:pt>
                <c:pt idx="41447">
                  <c:v>96.022555822380596</c:v>
                </c:pt>
                <c:pt idx="41448">
                  <c:v>96.024872577654094</c:v>
                </c:pt>
                <c:pt idx="41449">
                  <c:v>96.027189332927705</c:v>
                </c:pt>
                <c:pt idx="41450">
                  <c:v>96.029506088201202</c:v>
                </c:pt>
                <c:pt idx="41451">
                  <c:v>96.031822843474799</c:v>
                </c:pt>
                <c:pt idx="41452">
                  <c:v>96.034139598748297</c:v>
                </c:pt>
                <c:pt idx="41453">
                  <c:v>96.036456354021794</c:v>
                </c:pt>
                <c:pt idx="41454">
                  <c:v>96.038773109295406</c:v>
                </c:pt>
                <c:pt idx="41455">
                  <c:v>96.041089864568903</c:v>
                </c:pt>
                <c:pt idx="41456">
                  <c:v>96.0434066198425</c:v>
                </c:pt>
                <c:pt idx="41457">
                  <c:v>96.045723375115998</c:v>
                </c:pt>
                <c:pt idx="41458">
                  <c:v>96.048040130389495</c:v>
                </c:pt>
                <c:pt idx="41459">
                  <c:v>96.050356885663106</c:v>
                </c:pt>
                <c:pt idx="41460">
                  <c:v>96.052673640936604</c:v>
                </c:pt>
                <c:pt idx="41461">
                  <c:v>96.054990396210201</c:v>
                </c:pt>
                <c:pt idx="41462">
                  <c:v>96.057307151483698</c:v>
                </c:pt>
                <c:pt idx="41463">
                  <c:v>96.059623906757196</c:v>
                </c:pt>
                <c:pt idx="41464">
                  <c:v>96.061940662030807</c:v>
                </c:pt>
                <c:pt idx="41465">
                  <c:v>96.064257417304304</c:v>
                </c:pt>
                <c:pt idx="41466">
                  <c:v>96.066574172577901</c:v>
                </c:pt>
                <c:pt idx="41467">
                  <c:v>96.068890927851399</c:v>
                </c:pt>
                <c:pt idx="41468">
                  <c:v>96.071207683124896</c:v>
                </c:pt>
                <c:pt idx="41469">
                  <c:v>96.073524438398493</c:v>
                </c:pt>
                <c:pt idx="41470">
                  <c:v>96.075841193672005</c:v>
                </c:pt>
                <c:pt idx="41471">
                  <c:v>96.078157948945602</c:v>
                </c:pt>
                <c:pt idx="41472">
                  <c:v>96.0804747042191</c:v>
                </c:pt>
                <c:pt idx="41473">
                  <c:v>96.082791459492597</c:v>
                </c:pt>
                <c:pt idx="41474">
                  <c:v>96.085108214766194</c:v>
                </c:pt>
                <c:pt idx="41475">
                  <c:v>96.087424970039706</c:v>
                </c:pt>
                <c:pt idx="41476">
                  <c:v>96.089741725313303</c:v>
                </c:pt>
                <c:pt idx="41477">
                  <c:v>96.0920584805868</c:v>
                </c:pt>
                <c:pt idx="41478">
                  <c:v>96.094375235860298</c:v>
                </c:pt>
                <c:pt idx="41479">
                  <c:v>96.096691991133895</c:v>
                </c:pt>
                <c:pt idx="41480">
                  <c:v>96.099008746407407</c:v>
                </c:pt>
                <c:pt idx="41481">
                  <c:v>96.101325501681004</c:v>
                </c:pt>
                <c:pt idx="41482">
                  <c:v>96.103642256954501</c:v>
                </c:pt>
                <c:pt idx="41483">
                  <c:v>96.105959012227999</c:v>
                </c:pt>
                <c:pt idx="41484">
                  <c:v>96.108275767501596</c:v>
                </c:pt>
                <c:pt idx="41485">
                  <c:v>96.110592522775093</c:v>
                </c:pt>
                <c:pt idx="41486">
                  <c:v>96.112909278048704</c:v>
                </c:pt>
                <c:pt idx="41487">
                  <c:v>96.115226033322202</c:v>
                </c:pt>
                <c:pt idx="41488">
                  <c:v>96.117542788595699</c:v>
                </c:pt>
                <c:pt idx="41489">
                  <c:v>96.119859543869296</c:v>
                </c:pt>
                <c:pt idx="41490">
                  <c:v>96.122176299142794</c:v>
                </c:pt>
                <c:pt idx="41491">
                  <c:v>96.124493054416405</c:v>
                </c:pt>
                <c:pt idx="41492">
                  <c:v>96.126809809689902</c:v>
                </c:pt>
                <c:pt idx="41493">
                  <c:v>96.1291265649634</c:v>
                </c:pt>
                <c:pt idx="41494">
                  <c:v>96.131443320236997</c:v>
                </c:pt>
                <c:pt idx="41495">
                  <c:v>96.133760075510494</c:v>
                </c:pt>
                <c:pt idx="41496">
                  <c:v>96.136076830784106</c:v>
                </c:pt>
                <c:pt idx="41497">
                  <c:v>96.138393586057603</c:v>
                </c:pt>
                <c:pt idx="41498">
                  <c:v>96.140710341331101</c:v>
                </c:pt>
                <c:pt idx="41499">
                  <c:v>96.143027096604698</c:v>
                </c:pt>
                <c:pt idx="41500">
                  <c:v>96.145343851878195</c:v>
                </c:pt>
                <c:pt idx="41501">
                  <c:v>96.147660607151806</c:v>
                </c:pt>
                <c:pt idx="41502">
                  <c:v>96.149977362425304</c:v>
                </c:pt>
                <c:pt idx="41503">
                  <c:v>96.152294117698801</c:v>
                </c:pt>
                <c:pt idx="41504">
                  <c:v>96.154610872972398</c:v>
                </c:pt>
                <c:pt idx="41505">
                  <c:v>96.156927628245896</c:v>
                </c:pt>
                <c:pt idx="41506">
                  <c:v>96.159244383519507</c:v>
                </c:pt>
                <c:pt idx="41507">
                  <c:v>96.161561138793004</c:v>
                </c:pt>
                <c:pt idx="41508">
                  <c:v>96.163877894066502</c:v>
                </c:pt>
                <c:pt idx="41509">
                  <c:v>96.166194649340099</c:v>
                </c:pt>
                <c:pt idx="41510">
                  <c:v>96.168511404613596</c:v>
                </c:pt>
                <c:pt idx="41511">
                  <c:v>96.170828159887193</c:v>
                </c:pt>
                <c:pt idx="41512">
                  <c:v>96.173144915160705</c:v>
                </c:pt>
                <c:pt idx="41513">
                  <c:v>96.175461670434302</c:v>
                </c:pt>
                <c:pt idx="41514">
                  <c:v>96.1777784257078</c:v>
                </c:pt>
                <c:pt idx="41515">
                  <c:v>96.180095180981297</c:v>
                </c:pt>
                <c:pt idx="41516">
                  <c:v>96.182411936254894</c:v>
                </c:pt>
                <c:pt idx="41517">
                  <c:v>96.184728691528406</c:v>
                </c:pt>
                <c:pt idx="41518">
                  <c:v>96.187045446802003</c:v>
                </c:pt>
                <c:pt idx="41519">
                  <c:v>96.1893622020755</c:v>
                </c:pt>
                <c:pt idx="41520">
                  <c:v>96.191678957348998</c:v>
                </c:pt>
                <c:pt idx="41521">
                  <c:v>96.193995712622595</c:v>
                </c:pt>
                <c:pt idx="41522">
                  <c:v>96.196312467896107</c:v>
                </c:pt>
                <c:pt idx="41523">
                  <c:v>96.198629223169704</c:v>
                </c:pt>
                <c:pt idx="41524">
                  <c:v>96.200945978443201</c:v>
                </c:pt>
                <c:pt idx="41525">
                  <c:v>96.203262733716699</c:v>
                </c:pt>
                <c:pt idx="41526">
                  <c:v>96.205579488990296</c:v>
                </c:pt>
                <c:pt idx="41527">
                  <c:v>96.207896244263793</c:v>
                </c:pt>
                <c:pt idx="41528">
                  <c:v>96.210212999537404</c:v>
                </c:pt>
                <c:pt idx="41529">
                  <c:v>96.212529754810902</c:v>
                </c:pt>
                <c:pt idx="41530">
                  <c:v>96.214846510084399</c:v>
                </c:pt>
                <c:pt idx="41531">
                  <c:v>96.217163265357996</c:v>
                </c:pt>
                <c:pt idx="41532">
                  <c:v>96.219480020631494</c:v>
                </c:pt>
                <c:pt idx="41533">
                  <c:v>96.221796775905105</c:v>
                </c:pt>
                <c:pt idx="41534">
                  <c:v>96.224113531178602</c:v>
                </c:pt>
                <c:pt idx="41535">
                  <c:v>96.2264302864521</c:v>
                </c:pt>
                <c:pt idx="41536">
                  <c:v>96.228747041725697</c:v>
                </c:pt>
                <c:pt idx="41537">
                  <c:v>96.231063796999194</c:v>
                </c:pt>
                <c:pt idx="41538">
                  <c:v>96.233380552272806</c:v>
                </c:pt>
                <c:pt idx="41539">
                  <c:v>96.235697307546303</c:v>
                </c:pt>
                <c:pt idx="41540">
                  <c:v>96.238014062819801</c:v>
                </c:pt>
                <c:pt idx="41541">
                  <c:v>96.240330818093398</c:v>
                </c:pt>
                <c:pt idx="41542">
                  <c:v>96.242647573366895</c:v>
                </c:pt>
                <c:pt idx="41543">
                  <c:v>96.244964328640506</c:v>
                </c:pt>
                <c:pt idx="41544">
                  <c:v>96.247281083914004</c:v>
                </c:pt>
                <c:pt idx="41545">
                  <c:v>96.249597839187501</c:v>
                </c:pt>
                <c:pt idx="41546">
                  <c:v>96.251914594461098</c:v>
                </c:pt>
                <c:pt idx="41547">
                  <c:v>96.254231349734596</c:v>
                </c:pt>
                <c:pt idx="41548">
                  <c:v>96.256548105008207</c:v>
                </c:pt>
                <c:pt idx="41549">
                  <c:v>96.258864860281705</c:v>
                </c:pt>
                <c:pt idx="41550">
                  <c:v>96.261181615555202</c:v>
                </c:pt>
                <c:pt idx="41551">
                  <c:v>96.263498370828799</c:v>
                </c:pt>
                <c:pt idx="41552">
                  <c:v>96.265815126102297</c:v>
                </c:pt>
                <c:pt idx="41553">
                  <c:v>96.268131881375893</c:v>
                </c:pt>
                <c:pt idx="41554">
                  <c:v>96.270448636649405</c:v>
                </c:pt>
                <c:pt idx="41555">
                  <c:v>96.272765391922903</c:v>
                </c:pt>
                <c:pt idx="41556">
                  <c:v>96.2750821471965</c:v>
                </c:pt>
                <c:pt idx="41557">
                  <c:v>96.277398902469997</c:v>
                </c:pt>
                <c:pt idx="41558">
                  <c:v>96.279715657743594</c:v>
                </c:pt>
                <c:pt idx="41559">
                  <c:v>96.282032413017106</c:v>
                </c:pt>
                <c:pt idx="41560">
                  <c:v>96.284349168290603</c:v>
                </c:pt>
                <c:pt idx="41561">
                  <c:v>96.2866659235642</c:v>
                </c:pt>
                <c:pt idx="41562">
                  <c:v>96.288982678837698</c:v>
                </c:pt>
                <c:pt idx="41563">
                  <c:v>96.291299434111295</c:v>
                </c:pt>
                <c:pt idx="41564">
                  <c:v>96.293616189384807</c:v>
                </c:pt>
                <c:pt idx="41565">
                  <c:v>96.295932944658304</c:v>
                </c:pt>
                <c:pt idx="41566">
                  <c:v>96.298249699931901</c:v>
                </c:pt>
                <c:pt idx="41567">
                  <c:v>96.300566455205399</c:v>
                </c:pt>
                <c:pt idx="41568">
                  <c:v>96.302883210478996</c:v>
                </c:pt>
                <c:pt idx="41569">
                  <c:v>96.305199965752493</c:v>
                </c:pt>
                <c:pt idx="41570">
                  <c:v>96.307516721026005</c:v>
                </c:pt>
                <c:pt idx="41571">
                  <c:v>96.309833476299602</c:v>
                </c:pt>
                <c:pt idx="41572">
                  <c:v>96.312150231573099</c:v>
                </c:pt>
                <c:pt idx="41573">
                  <c:v>96.314466986846696</c:v>
                </c:pt>
                <c:pt idx="41574">
                  <c:v>96.316783742120194</c:v>
                </c:pt>
                <c:pt idx="41575">
                  <c:v>96.319100497393705</c:v>
                </c:pt>
                <c:pt idx="41576">
                  <c:v>96.321417252667302</c:v>
                </c:pt>
                <c:pt idx="41577">
                  <c:v>96.3237340079408</c:v>
                </c:pt>
                <c:pt idx="41578">
                  <c:v>96.326050763214397</c:v>
                </c:pt>
                <c:pt idx="41579">
                  <c:v>96.328367518487894</c:v>
                </c:pt>
                <c:pt idx="41580">
                  <c:v>96.330684273761406</c:v>
                </c:pt>
                <c:pt idx="41581">
                  <c:v>96.333001029035003</c:v>
                </c:pt>
                <c:pt idx="41582">
                  <c:v>96.335317784308501</c:v>
                </c:pt>
                <c:pt idx="41583">
                  <c:v>96.337634539582098</c:v>
                </c:pt>
                <c:pt idx="41584">
                  <c:v>96.339951294855595</c:v>
                </c:pt>
                <c:pt idx="41585">
                  <c:v>96.342268050129107</c:v>
                </c:pt>
                <c:pt idx="41586">
                  <c:v>96.344584805402704</c:v>
                </c:pt>
                <c:pt idx="41587">
                  <c:v>96.346901560676201</c:v>
                </c:pt>
                <c:pt idx="41588">
                  <c:v>96.349218315949798</c:v>
                </c:pt>
                <c:pt idx="41589">
                  <c:v>96.351535071223296</c:v>
                </c:pt>
                <c:pt idx="41590">
                  <c:v>96.353851826496793</c:v>
                </c:pt>
                <c:pt idx="41591">
                  <c:v>96.356168581770405</c:v>
                </c:pt>
                <c:pt idx="41592">
                  <c:v>96.358485337043902</c:v>
                </c:pt>
                <c:pt idx="41593">
                  <c:v>96.360802092317499</c:v>
                </c:pt>
                <c:pt idx="41594">
                  <c:v>96.363118847590997</c:v>
                </c:pt>
                <c:pt idx="41595">
                  <c:v>96.365435602864494</c:v>
                </c:pt>
                <c:pt idx="41596">
                  <c:v>96.367752358138105</c:v>
                </c:pt>
                <c:pt idx="41597">
                  <c:v>96.370069113411603</c:v>
                </c:pt>
                <c:pt idx="41598">
                  <c:v>96.3723858686852</c:v>
                </c:pt>
                <c:pt idx="41599">
                  <c:v>96.374702623958697</c:v>
                </c:pt>
                <c:pt idx="41600">
                  <c:v>96.377019379232195</c:v>
                </c:pt>
                <c:pt idx="41601">
                  <c:v>96.379336134505806</c:v>
                </c:pt>
                <c:pt idx="41602">
                  <c:v>96.381652889779303</c:v>
                </c:pt>
                <c:pt idx="41603">
                  <c:v>96.3839696450529</c:v>
                </c:pt>
                <c:pt idx="41604">
                  <c:v>96.386286400326398</c:v>
                </c:pt>
                <c:pt idx="41605">
                  <c:v>96.388603155599895</c:v>
                </c:pt>
                <c:pt idx="41606">
                  <c:v>96.390919910873507</c:v>
                </c:pt>
                <c:pt idx="41607">
                  <c:v>96.393236666147004</c:v>
                </c:pt>
                <c:pt idx="41608">
                  <c:v>96.395553421420601</c:v>
                </c:pt>
                <c:pt idx="41609">
                  <c:v>96.397870176694099</c:v>
                </c:pt>
                <c:pt idx="41610">
                  <c:v>96.400186931967596</c:v>
                </c:pt>
                <c:pt idx="41611">
                  <c:v>96.402503687241193</c:v>
                </c:pt>
                <c:pt idx="41612">
                  <c:v>96.404820442514705</c:v>
                </c:pt>
                <c:pt idx="41613">
                  <c:v>96.407137197788302</c:v>
                </c:pt>
                <c:pt idx="41614">
                  <c:v>96.409453953061799</c:v>
                </c:pt>
                <c:pt idx="41615">
                  <c:v>96.411770708335297</c:v>
                </c:pt>
                <c:pt idx="41616">
                  <c:v>96.414087463608894</c:v>
                </c:pt>
                <c:pt idx="41617">
                  <c:v>96.416404218882406</c:v>
                </c:pt>
                <c:pt idx="41618">
                  <c:v>96.418720974156003</c:v>
                </c:pt>
                <c:pt idx="41619">
                  <c:v>96.4210377294295</c:v>
                </c:pt>
                <c:pt idx="41620">
                  <c:v>96.423354484702998</c:v>
                </c:pt>
                <c:pt idx="41621">
                  <c:v>96.425671239976595</c:v>
                </c:pt>
                <c:pt idx="41622">
                  <c:v>96.427987995250106</c:v>
                </c:pt>
                <c:pt idx="41623">
                  <c:v>96.430304750523703</c:v>
                </c:pt>
                <c:pt idx="41624">
                  <c:v>96.432621505797201</c:v>
                </c:pt>
                <c:pt idx="41625">
                  <c:v>96.434938261070698</c:v>
                </c:pt>
                <c:pt idx="41626">
                  <c:v>96.437255016344295</c:v>
                </c:pt>
                <c:pt idx="41627">
                  <c:v>96.439571771617807</c:v>
                </c:pt>
                <c:pt idx="41628">
                  <c:v>96.441888526891404</c:v>
                </c:pt>
                <c:pt idx="41629">
                  <c:v>96.444205282164901</c:v>
                </c:pt>
                <c:pt idx="41630">
                  <c:v>96.446522037438399</c:v>
                </c:pt>
                <c:pt idx="41631">
                  <c:v>96.448838792711996</c:v>
                </c:pt>
                <c:pt idx="41632">
                  <c:v>96.451155547985493</c:v>
                </c:pt>
                <c:pt idx="41633">
                  <c:v>96.453472303259105</c:v>
                </c:pt>
                <c:pt idx="41634">
                  <c:v>96.455789058532602</c:v>
                </c:pt>
                <c:pt idx="41635">
                  <c:v>96.4581058138061</c:v>
                </c:pt>
                <c:pt idx="41636">
                  <c:v>96.460422569079697</c:v>
                </c:pt>
                <c:pt idx="41637">
                  <c:v>96.462739324353194</c:v>
                </c:pt>
                <c:pt idx="41638">
                  <c:v>96.465056079626805</c:v>
                </c:pt>
                <c:pt idx="41639">
                  <c:v>96.467372834900303</c:v>
                </c:pt>
                <c:pt idx="41640">
                  <c:v>96.4696895901738</c:v>
                </c:pt>
                <c:pt idx="41641">
                  <c:v>96.472006345447397</c:v>
                </c:pt>
                <c:pt idx="41642">
                  <c:v>96.474323100720895</c:v>
                </c:pt>
                <c:pt idx="41643">
                  <c:v>96.476639855994506</c:v>
                </c:pt>
                <c:pt idx="41644">
                  <c:v>96.478956611268003</c:v>
                </c:pt>
                <c:pt idx="41645">
                  <c:v>96.481273366541501</c:v>
                </c:pt>
                <c:pt idx="41646">
                  <c:v>96.483590121815098</c:v>
                </c:pt>
                <c:pt idx="41647">
                  <c:v>96.485906877088595</c:v>
                </c:pt>
                <c:pt idx="41648">
                  <c:v>96.488223632362207</c:v>
                </c:pt>
                <c:pt idx="41649">
                  <c:v>96.490540387635704</c:v>
                </c:pt>
                <c:pt idx="41650">
                  <c:v>96.492857142909202</c:v>
                </c:pt>
                <c:pt idx="41651">
                  <c:v>96.495173898182799</c:v>
                </c:pt>
                <c:pt idx="41652">
                  <c:v>96.497490653456296</c:v>
                </c:pt>
                <c:pt idx="41653">
                  <c:v>96.499807408729893</c:v>
                </c:pt>
                <c:pt idx="41654">
                  <c:v>96.502124164003405</c:v>
                </c:pt>
                <c:pt idx="41655">
                  <c:v>96.504440919277002</c:v>
                </c:pt>
                <c:pt idx="41656">
                  <c:v>96.506757674550499</c:v>
                </c:pt>
                <c:pt idx="41657">
                  <c:v>96.509074429823997</c:v>
                </c:pt>
                <c:pt idx="41658">
                  <c:v>96.511391185097594</c:v>
                </c:pt>
                <c:pt idx="41659">
                  <c:v>96.513707940371106</c:v>
                </c:pt>
                <c:pt idx="41660">
                  <c:v>96.516024695644703</c:v>
                </c:pt>
                <c:pt idx="41661">
                  <c:v>96.5183414509182</c:v>
                </c:pt>
                <c:pt idx="41662">
                  <c:v>96.520658206191698</c:v>
                </c:pt>
                <c:pt idx="41663">
                  <c:v>96.522974961465295</c:v>
                </c:pt>
                <c:pt idx="41664">
                  <c:v>96.525291716738806</c:v>
                </c:pt>
                <c:pt idx="41665">
                  <c:v>96.527608472012403</c:v>
                </c:pt>
                <c:pt idx="41666">
                  <c:v>96.529925227285901</c:v>
                </c:pt>
                <c:pt idx="41667">
                  <c:v>96.532241982559398</c:v>
                </c:pt>
                <c:pt idx="41668">
                  <c:v>96.534558737832995</c:v>
                </c:pt>
                <c:pt idx="41669">
                  <c:v>96.536875493106507</c:v>
                </c:pt>
                <c:pt idx="41670">
                  <c:v>96.539192248380104</c:v>
                </c:pt>
                <c:pt idx="41671">
                  <c:v>96.541509003653601</c:v>
                </c:pt>
                <c:pt idx="41672">
                  <c:v>96.543825758927099</c:v>
                </c:pt>
                <c:pt idx="41673">
                  <c:v>96.546142514200696</c:v>
                </c:pt>
                <c:pt idx="41674">
                  <c:v>96.548459269474193</c:v>
                </c:pt>
                <c:pt idx="41675">
                  <c:v>96.550776024747805</c:v>
                </c:pt>
                <c:pt idx="41676">
                  <c:v>96.553092780021302</c:v>
                </c:pt>
                <c:pt idx="41677">
                  <c:v>96.5554095352948</c:v>
                </c:pt>
                <c:pt idx="41678">
                  <c:v>96.557726290568397</c:v>
                </c:pt>
                <c:pt idx="41679">
                  <c:v>96.560043045841894</c:v>
                </c:pt>
                <c:pt idx="41680">
                  <c:v>96.562359801115505</c:v>
                </c:pt>
                <c:pt idx="41681">
                  <c:v>96.564676556389003</c:v>
                </c:pt>
                <c:pt idx="41682">
                  <c:v>96.5669933116625</c:v>
                </c:pt>
                <c:pt idx="41683">
                  <c:v>96.569310066936097</c:v>
                </c:pt>
                <c:pt idx="41684">
                  <c:v>96.571626822209595</c:v>
                </c:pt>
                <c:pt idx="41685">
                  <c:v>96.573943577483206</c:v>
                </c:pt>
                <c:pt idx="41686">
                  <c:v>96.576260332756704</c:v>
                </c:pt>
                <c:pt idx="41687">
                  <c:v>96.578577088030201</c:v>
                </c:pt>
                <c:pt idx="41688">
                  <c:v>96.580893843303798</c:v>
                </c:pt>
                <c:pt idx="41689">
                  <c:v>96.583210598577296</c:v>
                </c:pt>
                <c:pt idx="41690">
                  <c:v>96.585527353850907</c:v>
                </c:pt>
                <c:pt idx="41691">
                  <c:v>96.587844109124404</c:v>
                </c:pt>
                <c:pt idx="41692">
                  <c:v>96.590160864397902</c:v>
                </c:pt>
                <c:pt idx="41693">
                  <c:v>96.592477619671499</c:v>
                </c:pt>
                <c:pt idx="41694">
                  <c:v>96.594794374944996</c:v>
                </c:pt>
                <c:pt idx="41695">
                  <c:v>96.597111130218593</c:v>
                </c:pt>
                <c:pt idx="41696">
                  <c:v>96.599427885492105</c:v>
                </c:pt>
                <c:pt idx="41697">
                  <c:v>96.601744640765602</c:v>
                </c:pt>
                <c:pt idx="41698">
                  <c:v>96.604061396039199</c:v>
                </c:pt>
                <c:pt idx="41699">
                  <c:v>96.606378151312697</c:v>
                </c:pt>
                <c:pt idx="41700">
                  <c:v>96.608694906586294</c:v>
                </c:pt>
                <c:pt idx="41701">
                  <c:v>96.611011661859806</c:v>
                </c:pt>
                <c:pt idx="41702">
                  <c:v>96.613328417133303</c:v>
                </c:pt>
                <c:pt idx="41703">
                  <c:v>96.6156451724069</c:v>
                </c:pt>
                <c:pt idx="41704">
                  <c:v>96.617961927680398</c:v>
                </c:pt>
                <c:pt idx="41705">
                  <c:v>96.620278682953995</c:v>
                </c:pt>
                <c:pt idx="41706">
                  <c:v>96.622595438227506</c:v>
                </c:pt>
                <c:pt idx="41707">
                  <c:v>96.624912193501004</c:v>
                </c:pt>
                <c:pt idx="41708">
                  <c:v>96.627228948774601</c:v>
                </c:pt>
                <c:pt idx="41709">
                  <c:v>96.629545704048098</c:v>
                </c:pt>
                <c:pt idx="41710">
                  <c:v>96.631862459321695</c:v>
                </c:pt>
                <c:pt idx="41711">
                  <c:v>96.634179214595207</c:v>
                </c:pt>
                <c:pt idx="41712">
                  <c:v>96.636495969868704</c:v>
                </c:pt>
                <c:pt idx="41713">
                  <c:v>96.638812725142301</c:v>
                </c:pt>
                <c:pt idx="41714">
                  <c:v>96.641129480415799</c:v>
                </c:pt>
                <c:pt idx="41715">
                  <c:v>96.643446235689396</c:v>
                </c:pt>
                <c:pt idx="41716">
                  <c:v>96.645762990962893</c:v>
                </c:pt>
                <c:pt idx="41717">
                  <c:v>96.648079746236405</c:v>
                </c:pt>
                <c:pt idx="41718">
                  <c:v>96.650396501510002</c:v>
                </c:pt>
                <c:pt idx="41719">
                  <c:v>96.6527132567835</c:v>
                </c:pt>
                <c:pt idx="41720">
                  <c:v>96.655030012057097</c:v>
                </c:pt>
                <c:pt idx="41721">
                  <c:v>96.657346767330594</c:v>
                </c:pt>
                <c:pt idx="41722">
                  <c:v>96.659663522604106</c:v>
                </c:pt>
                <c:pt idx="41723">
                  <c:v>96.661980277877703</c:v>
                </c:pt>
                <c:pt idx="41724">
                  <c:v>96.6642970331512</c:v>
                </c:pt>
                <c:pt idx="41725">
                  <c:v>96.666613788424797</c:v>
                </c:pt>
                <c:pt idx="41726">
                  <c:v>96.668930543698295</c:v>
                </c:pt>
                <c:pt idx="41727">
                  <c:v>96.671247298971807</c:v>
                </c:pt>
                <c:pt idx="41728">
                  <c:v>96.673564054245404</c:v>
                </c:pt>
                <c:pt idx="41729">
                  <c:v>96.675880809518901</c:v>
                </c:pt>
                <c:pt idx="41730">
                  <c:v>96.678197564792498</c:v>
                </c:pt>
                <c:pt idx="41731">
                  <c:v>96.680514320065996</c:v>
                </c:pt>
                <c:pt idx="41732">
                  <c:v>96.682831075339493</c:v>
                </c:pt>
                <c:pt idx="41733">
                  <c:v>96.685147830613104</c:v>
                </c:pt>
                <c:pt idx="41734">
                  <c:v>96.687464585886602</c:v>
                </c:pt>
                <c:pt idx="41735">
                  <c:v>96.689781341160199</c:v>
                </c:pt>
                <c:pt idx="41736">
                  <c:v>96.692098096433696</c:v>
                </c:pt>
                <c:pt idx="41737">
                  <c:v>96.694414851707194</c:v>
                </c:pt>
                <c:pt idx="41738">
                  <c:v>96.696731606980805</c:v>
                </c:pt>
                <c:pt idx="41739">
                  <c:v>96.699048362254302</c:v>
                </c:pt>
                <c:pt idx="41740">
                  <c:v>96.701365117527899</c:v>
                </c:pt>
                <c:pt idx="41741">
                  <c:v>96.703681872801397</c:v>
                </c:pt>
                <c:pt idx="41742">
                  <c:v>96.705998628074894</c:v>
                </c:pt>
                <c:pt idx="41743">
                  <c:v>96.708315383348506</c:v>
                </c:pt>
                <c:pt idx="41744">
                  <c:v>96.710632138622003</c:v>
                </c:pt>
                <c:pt idx="41745">
                  <c:v>96.7129488938956</c:v>
                </c:pt>
                <c:pt idx="41746">
                  <c:v>96.715265649169098</c:v>
                </c:pt>
                <c:pt idx="41747">
                  <c:v>96.717582404442595</c:v>
                </c:pt>
                <c:pt idx="41748">
                  <c:v>96.719899159716206</c:v>
                </c:pt>
                <c:pt idx="41749">
                  <c:v>96.722215914989704</c:v>
                </c:pt>
                <c:pt idx="41750">
                  <c:v>96.724532670263301</c:v>
                </c:pt>
                <c:pt idx="41751">
                  <c:v>96.726849425536798</c:v>
                </c:pt>
                <c:pt idx="41752">
                  <c:v>96.729166180810296</c:v>
                </c:pt>
                <c:pt idx="41753">
                  <c:v>96.731482936083907</c:v>
                </c:pt>
                <c:pt idx="41754">
                  <c:v>96.733799691357405</c:v>
                </c:pt>
                <c:pt idx="41755">
                  <c:v>96.736116446631002</c:v>
                </c:pt>
                <c:pt idx="41756">
                  <c:v>96.738433201904499</c:v>
                </c:pt>
                <c:pt idx="41757">
                  <c:v>96.740749957177997</c:v>
                </c:pt>
                <c:pt idx="41758">
                  <c:v>96.743066712451594</c:v>
                </c:pt>
                <c:pt idx="41759">
                  <c:v>96.745383467725105</c:v>
                </c:pt>
                <c:pt idx="41760">
                  <c:v>96.747700222998702</c:v>
                </c:pt>
                <c:pt idx="41761">
                  <c:v>96.7500169782722</c:v>
                </c:pt>
                <c:pt idx="41762">
                  <c:v>96.752333733545697</c:v>
                </c:pt>
                <c:pt idx="41763">
                  <c:v>96.754650488819294</c:v>
                </c:pt>
                <c:pt idx="41764">
                  <c:v>96.756967244092806</c:v>
                </c:pt>
                <c:pt idx="41765">
                  <c:v>96.759283999366403</c:v>
                </c:pt>
                <c:pt idx="41766">
                  <c:v>96.7616007546399</c:v>
                </c:pt>
                <c:pt idx="41767">
                  <c:v>96.763917509913398</c:v>
                </c:pt>
                <c:pt idx="41768">
                  <c:v>96.766234265186995</c:v>
                </c:pt>
                <c:pt idx="41769">
                  <c:v>96.768551020460507</c:v>
                </c:pt>
                <c:pt idx="41770">
                  <c:v>96.770867775734104</c:v>
                </c:pt>
                <c:pt idx="41771">
                  <c:v>96.773184531007601</c:v>
                </c:pt>
                <c:pt idx="41772">
                  <c:v>96.775501286281099</c:v>
                </c:pt>
                <c:pt idx="41773">
                  <c:v>96.777818041554696</c:v>
                </c:pt>
                <c:pt idx="41774">
                  <c:v>96.780134796828193</c:v>
                </c:pt>
                <c:pt idx="41775">
                  <c:v>96.782451552101804</c:v>
                </c:pt>
                <c:pt idx="41776">
                  <c:v>96.784768307375302</c:v>
                </c:pt>
                <c:pt idx="41777">
                  <c:v>96.787085062648799</c:v>
                </c:pt>
                <c:pt idx="41778">
                  <c:v>96.789401817922396</c:v>
                </c:pt>
                <c:pt idx="41779">
                  <c:v>96.791718573195894</c:v>
                </c:pt>
                <c:pt idx="41780">
                  <c:v>96.794035328469505</c:v>
                </c:pt>
                <c:pt idx="41781">
                  <c:v>96.796352083743002</c:v>
                </c:pt>
                <c:pt idx="41782">
                  <c:v>96.7986688390165</c:v>
                </c:pt>
                <c:pt idx="41783">
                  <c:v>96.800985594290097</c:v>
                </c:pt>
                <c:pt idx="41784">
                  <c:v>96.803302349563594</c:v>
                </c:pt>
                <c:pt idx="41785">
                  <c:v>96.805619104837206</c:v>
                </c:pt>
                <c:pt idx="41786">
                  <c:v>96.807935860110703</c:v>
                </c:pt>
                <c:pt idx="41787">
                  <c:v>96.810252615384201</c:v>
                </c:pt>
                <c:pt idx="41788">
                  <c:v>96.812569370657798</c:v>
                </c:pt>
                <c:pt idx="41789">
                  <c:v>96.814886125931295</c:v>
                </c:pt>
                <c:pt idx="41790">
                  <c:v>96.817202881204906</c:v>
                </c:pt>
                <c:pt idx="41791">
                  <c:v>96.819519636478404</c:v>
                </c:pt>
                <c:pt idx="41792">
                  <c:v>96.821836391751901</c:v>
                </c:pt>
                <c:pt idx="41793">
                  <c:v>96.824153147025498</c:v>
                </c:pt>
                <c:pt idx="41794">
                  <c:v>96.826469902298996</c:v>
                </c:pt>
                <c:pt idx="41795">
                  <c:v>96.828786657572607</c:v>
                </c:pt>
                <c:pt idx="41796">
                  <c:v>96.831103412846105</c:v>
                </c:pt>
                <c:pt idx="41797">
                  <c:v>96.833420168119602</c:v>
                </c:pt>
                <c:pt idx="41798">
                  <c:v>96.835736923393199</c:v>
                </c:pt>
                <c:pt idx="41799">
                  <c:v>96.838053678666697</c:v>
                </c:pt>
                <c:pt idx="41800">
                  <c:v>96.840370433940294</c:v>
                </c:pt>
                <c:pt idx="41801">
                  <c:v>96.842687189213805</c:v>
                </c:pt>
                <c:pt idx="41802">
                  <c:v>96.845003944487402</c:v>
                </c:pt>
                <c:pt idx="41803">
                  <c:v>96.8473206997609</c:v>
                </c:pt>
                <c:pt idx="41804">
                  <c:v>96.849637455034397</c:v>
                </c:pt>
                <c:pt idx="41805">
                  <c:v>96.851954210307994</c:v>
                </c:pt>
                <c:pt idx="41806">
                  <c:v>96.854270965581506</c:v>
                </c:pt>
                <c:pt idx="41807">
                  <c:v>96.856587720855103</c:v>
                </c:pt>
                <c:pt idx="41808">
                  <c:v>96.8589044761286</c:v>
                </c:pt>
                <c:pt idx="41809">
                  <c:v>96.861221231402098</c:v>
                </c:pt>
                <c:pt idx="41810">
                  <c:v>96.863537986675695</c:v>
                </c:pt>
                <c:pt idx="41811">
                  <c:v>96.865854741949207</c:v>
                </c:pt>
                <c:pt idx="41812">
                  <c:v>96.868171497222804</c:v>
                </c:pt>
                <c:pt idx="41813">
                  <c:v>96.870488252496301</c:v>
                </c:pt>
                <c:pt idx="41814">
                  <c:v>96.872805007769799</c:v>
                </c:pt>
                <c:pt idx="41815">
                  <c:v>96.875121763043396</c:v>
                </c:pt>
                <c:pt idx="41816">
                  <c:v>96.877438518316893</c:v>
                </c:pt>
                <c:pt idx="41817">
                  <c:v>96.879755273590504</c:v>
                </c:pt>
                <c:pt idx="41818">
                  <c:v>96.882072028864002</c:v>
                </c:pt>
                <c:pt idx="41819">
                  <c:v>96.884388784137499</c:v>
                </c:pt>
                <c:pt idx="41820">
                  <c:v>96.886705539411096</c:v>
                </c:pt>
                <c:pt idx="41821">
                  <c:v>96.889022294684594</c:v>
                </c:pt>
                <c:pt idx="41822">
                  <c:v>96.891339049958205</c:v>
                </c:pt>
                <c:pt idx="41823">
                  <c:v>96.893655805231703</c:v>
                </c:pt>
                <c:pt idx="41824">
                  <c:v>96.8959725605052</c:v>
                </c:pt>
                <c:pt idx="41825">
                  <c:v>96.898289315778797</c:v>
                </c:pt>
                <c:pt idx="41826">
                  <c:v>96.900606071052295</c:v>
                </c:pt>
                <c:pt idx="41827">
                  <c:v>96.902922826325906</c:v>
                </c:pt>
                <c:pt idx="41828">
                  <c:v>96.905239581599403</c:v>
                </c:pt>
                <c:pt idx="41829">
                  <c:v>96.907556336872901</c:v>
                </c:pt>
                <c:pt idx="41830">
                  <c:v>96.909873092146498</c:v>
                </c:pt>
                <c:pt idx="41831">
                  <c:v>96.912189847419995</c:v>
                </c:pt>
                <c:pt idx="41832">
                  <c:v>96.914506602693606</c:v>
                </c:pt>
                <c:pt idx="41833">
                  <c:v>96.916823357967104</c:v>
                </c:pt>
                <c:pt idx="41834">
                  <c:v>96.919140113240601</c:v>
                </c:pt>
                <c:pt idx="41835">
                  <c:v>96.921456868514198</c:v>
                </c:pt>
                <c:pt idx="41836">
                  <c:v>96.923773623787696</c:v>
                </c:pt>
                <c:pt idx="41837">
                  <c:v>96.926090379061307</c:v>
                </c:pt>
                <c:pt idx="41838">
                  <c:v>96.928407134334805</c:v>
                </c:pt>
                <c:pt idx="41839">
                  <c:v>96.930723889608302</c:v>
                </c:pt>
                <c:pt idx="41840">
                  <c:v>96.933040644881899</c:v>
                </c:pt>
                <c:pt idx="41841">
                  <c:v>96.935357400155397</c:v>
                </c:pt>
                <c:pt idx="41842">
                  <c:v>96.937674155428994</c:v>
                </c:pt>
                <c:pt idx="41843">
                  <c:v>96.939990910702505</c:v>
                </c:pt>
                <c:pt idx="41844">
                  <c:v>96.942307665976003</c:v>
                </c:pt>
                <c:pt idx="41845">
                  <c:v>96.9446244212496</c:v>
                </c:pt>
                <c:pt idx="41846">
                  <c:v>96.946941176523097</c:v>
                </c:pt>
                <c:pt idx="41847">
                  <c:v>96.949257931796694</c:v>
                </c:pt>
                <c:pt idx="41848">
                  <c:v>96.951574687070206</c:v>
                </c:pt>
                <c:pt idx="41849">
                  <c:v>96.953891442343703</c:v>
                </c:pt>
                <c:pt idx="41850">
                  <c:v>96.9562081976173</c:v>
                </c:pt>
                <c:pt idx="41851">
                  <c:v>96.958524952890798</c:v>
                </c:pt>
                <c:pt idx="41852">
                  <c:v>96.960841708164395</c:v>
                </c:pt>
                <c:pt idx="41853">
                  <c:v>96.963158463437907</c:v>
                </c:pt>
                <c:pt idx="41854">
                  <c:v>96.965475218711404</c:v>
                </c:pt>
                <c:pt idx="41855">
                  <c:v>96.967791973985001</c:v>
                </c:pt>
                <c:pt idx="41856">
                  <c:v>96.970108729258499</c:v>
                </c:pt>
                <c:pt idx="41857">
                  <c:v>96.972425484532096</c:v>
                </c:pt>
                <c:pt idx="41858">
                  <c:v>96.974742239805593</c:v>
                </c:pt>
                <c:pt idx="41859">
                  <c:v>96.977058995079105</c:v>
                </c:pt>
                <c:pt idx="41860">
                  <c:v>96.979375750352702</c:v>
                </c:pt>
                <c:pt idx="41861">
                  <c:v>96.981692505626199</c:v>
                </c:pt>
                <c:pt idx="41862">
                  <c:v>96.984009260899796</c:v>
                </c:pt>
                <c:pt idx="41863">
                  <c:v>96.986326016173294</c:v>
                </c:pt>
                <c:pt idx="41864">
                  <c:v>96.988642771446806</c:v>
                </c:pt>
                <c:pt idx="41865">
                  <c:v>96.990959526720403</c:v>
                </c:pt>
                <c:pt idx="41866">
                  <c:v>96.9932762819939</c:v>
                </c:pt>
                <c:pt idx="41867">
                  <c:v>96.995593037267497</c:v>
                </c:pt>
                <c:pt idx="41868">
                  <c:v>96.997909792540995</c:v>
                </c:pt>
                <c:pt idx="41869">
                  <c:v>97.000226547814506</c:v>
                </c:pt>
                <c:pt idx="41870">
                  <c:v>97.002543303088103</c:v>
                </c:pt>
                <c:pt idx="41871">
                  <c:v>97.004860058361601</c:v>
                </c:pt>
                <c:pt idx="41872">
                  <c:v>97.007176813635198</c:v>
                </c:pt>
                <c:pt idx="41873">
                  <c:v>97.009493568908695</c:v>
                </c:pt>
                <c:pt idx="41874">
                  <c:v>97.011810324182207</c:v>
                </c:pt>
                <c:pt idx="41875">
                  <c:v>97.014127079455804</c:v>
                </c:pt>
                <c:pt idx="41876">
                  <c:v>97.016443834729301</c:v>
                </c:pt>
                <c:pt idx="41877">
                  <c:v>97.018760590002898</c:v>
                </c:pt>
                <c:pt idx="41878">
                  <c:v>97.021077345276396</c:v>
                </c:pt>
                <c:pt idx="41879">
                  <c:v>97.023394100549893</c:v>
                </c:pt>
                <c:pt idx="41880">
                  <c:v>97.025710855823505</c:v>
                </c:pt>
                <c:pt idx="41881">
                  <c:v>97.028027611097002</c:v>
                </c:pt>
                <c:pt idx="41882">
                  <c:v>97.030344366370599</c:v>
                </c:pt>
                <c:pt idx="41883">
                  <c:v>97.032661121644097</c:v>
                </c:pt>
                <c:pt idx="41884">
                  <c:v>97.034977876917594</c:v>
                </c:pt>
                <c:pt idx="41885">
                  <c:v>97.037294632191205</c:v>
                </c:pt>
                <c:pt idx="41886">
                  <c:v>97.039611387464703</c:v>
                </c:pt>
                <c:pt idx="41887">
                  <c:v>97.0419281427383</c:v>
                </c:pt>
                <c:pt idx="41888">
                  <c:v>97.044244898011797</c:v>
                </c:pt>
                <c:pt idx="41889">
                  <c:v>97.046561653285295</c:v>
                </c:pt>
                <c:pt idx="41890">
                  <c:v>97.048878408558906</c:v>
                </c:pt>
                <c:pt idx="41891">
                  <c:v>97.051195163832404</c:v>
                </c:pt>
                <c:pt idx="41892">
                  <c:v>97.053511919106001</c:v>
                </c:pt>
                <c:pt idx="41893">
                  <c:v>97.055828674379498</c:v>
                </c:pt>
                <c:pt idx="41894">
                  <c:v>97.058145429652996</c:v>
                </c:pt>
                <c:pt idx="41895">
                  <c:v>97.060462184926607</c:v>
                </c:pt>
                <c:pt idx="41896">
                  <c:v>97.062778940200104</c:v>
                </c:pt>
                <c:pt idx="41897">
                  <c:v>97.065095695473701</c:v>
                </c:pt>
                <c:pt idx="41898">
                  <c:v>97.067412450747199</c:v>
                </c:pt>
                <c:pt idx="41899">
                  <c:v>97.069729206020696</c:v>
                </c:pt>
                <c:pt idx="41900">
                  <c:v>97.072045961294293</c:v>
                </c:pt>
                <c:pt idx="41901">
                  <c:v>97.074362716567805</c:v>
                </c:pt>
                <c:pt idx="41902">
                  <c:v>97.076679471841402</c:v>
                </c:pt>
                <c:pt idx="41903">
                  <c:v>97.078996227114899</c:v>
                </c:pt>
                <c:pt idx="41904">
                  <c:v>97.081312982388397</c:v>
                </c:pt>
                <c:pt idx="41905">
                  <c:v>97.083629737661994</c:v>
                </c:pt>
                <c:pt idx="41906">
                  <c:v>97.085946492935506</c:v>
                </c:pt>
                <c:pt idx="41907">
                  <c:v>97.088263248209103</c:v>
                </c:pt>
                <c:pt idx="41908">
                  <c:v>97.0905800034826</c:v>
                </c:pt>
                <c:pt idx="41909">
                  <c:v>97.092896758756098</c:v>
                </c:pt>
                <c:pt idx="41910">
                  <c:v>97.095213514029695</c:v>
                </c:pt>
                <c:pt idx="41911">
                  <c:v>97.097530269303206</c:v>
                </c:pt>
                <c:pt idx="41912">
                  <c:v>97.099847024576803</c:v>
                </c:pt>
                <c:pt idx="41913">
                  <c:v>97.102163779850301</c:v>
                </c:pt>
                <c:pt idx="41914">
                  <c:v>97.104480535123798</c:v>
                </c:pt>
                <c:pt idx="41915">
                  <c:v>97.106797290397395</c:v>
                </c:pt>
                <c:pt idx="41916">
                  <c:v>97.109114045670907</c:v>
                </c:pt>
                <c:pt idx="41917">
                  <c:v>97.111430800944504</c:v>
                </c:pt>
                <c:pt idx="41918">
                  <c:v>97.113747556218001</c:v>
                </c:pt>
                <c:pt idx="41919">
                  <c:v>97.116064311491499</c:v>
                </c:pt>
                <c:pt idx="41920">
                  <c:v>97.118381066765096</c:v>
                </c:pt>
                <c:pt idx="41921">
                  <c:v>97.120697822038593</c:v>
                </c:pt>
                <c:pt idx="41922">
                  <c:v>97.123014577312205</c:v>
                </c:pt>
                <c:pt idx="41923">
                  <c:v>97.125331332585702</c:v>
                </c:pt>
                <c:pt idx="41924">
                  <c:v>97.1276480878592</c:v>
                </c:pt>
                <c:pt idx="41925">
                  <c:v>97.129964843132797</c:v>
                </c:pt>
                <c:pt idx="41926">
                  <c:v>97.132281598406294</c:v>
                </c:pt>
                <c:pt idx="41927">
                  <c:v>97.134598353679905</c:v>
                </c:pt>
                <c:pt idx="41928">
                  <c:v>97.136915108953403</c:v>
                </c:pt>
                <c:pt idx="41929">
                  <c:v>97.1392318642269</c:v>
                </c:pt>
                <c:pt idx="41930">
                  <c:v>97.141548619500497</c:v>
                </c:pt>
                <c:pt idx="41931">
                  <c:v>97.143865374773995</c:v>
                </c:pt>
                <c:pt idx="41932">
                  <c:v>97.146182130047606</c:v>
                </c:pt>
                <c:pt idx="41933">
                  <c:v>97.148498885321104</c:v>
                </c:pt>
                <c:pt idx="41934">
                  <c:v>97.150815640594601</c:v>
                </c:pt>
                <c:pt idx="41935">
                  <c:v>97.153132395868198</c:v>
                </c:pt>
                <c:pt idx="41936">
                  <c:v>97.155449151141696</c:v>
                </c:pt>
                <c:pt idx="41937">
                  <c:v>97.157765906415307</c:v>
                </c:pt>
                <c:pt idx="41938">
                  <c:v>97.160082661688804</c:v>
                </c:pt>
                <c:pt idx="41939">
                  <c:v>97.162399416962302</c:v>
                </c:pt>
                <c:pt idx="41940">
                  <c:v>97.164716172235899</c:v>
                </c:pt>
                <c:pt idx="41941">
                  <c:v>97.167032927509396</c:v>
                </c:pt>
                <c:pt idx="41942">
                  <c:v>97.169349682782993</c:v>
                </c:pt>
                <c:pt idx="41943">
                  <c:v>97.171666438056505</c:v>
                </c:pt>
                <c:pt idx="41944">
                  <c:v>97.173983193330102</c:v>
                </c:pt>
                <c:pt idx="41945">
                  <c:v>97.176299948603599</c:v>
                </c:pt>
                <c:pt idx="41946">
                  <c:v>97.178616703877097</c:v>
                </c:pt>
                <c:pt idx="41947">
                  <c:v>97.180933459150694</c:v>
                </c:pt>
                <c:pt idx="41948">
                  <c:v>97.183250214424206</c:v>
                </c:pt>
                <c:pt idx="41949">
                  <c:v>97.185566969697803</c:v>
                </c:pt>
                <c:pt idx="41950">
                  <c:v>97.1878837249713</c:v>
                </c:pt>
                <c:pt idx="41951">
                  <c:v>97.190200480244798</c:v>
                </c:pt>
                <c:pt idx="41952">
                  <c:v>97.192517235518395</c:v>
                </c:pt>
                <c:pt idx="41953">
                  <c:v>97.194833990791906</c:v>
                </c:pt>
                <c:pt idx="41954">
                  <c:v>97.197150746065503</c:v>
                </c:pt>
                <c:pt idx="41955">
                  <c:v>97.199467501339001</c:v>
                </c:pt>
                <c:pt idx="41956">
                  <c:v>97.201784256612498</c:v>
                </c:pt>
                <c:pt idx="41957">
                  <c:v>97.204101011886095</c:v>
                </c:pt>
                <c:pt idx="41958">
                  <c:v>97.206417767159607</c:v>
                </c:pt>
                <c:pt idx="41959">
                  <c:v>97.208734522433204</c:v>
                </c:pt>
                <c:pt idx="41960">
                  <c:v>97.211051277706702</c:v>
                </c:pt>
                <c:pt idx="41961">
                  <c:v>97.213368032980199</c:v>
                </c:pt>
                <c:pt idx="41962">
                  <c:v>97.215684788253796</c:v>
                </c:pt>
                <c:pt idx="41963">
                  <c:v>97.218001543527294</c:v>
                </c:pt>
                <c:pt idx="41964">
                  <c:v>97.220318298800905</c:v>
                </c:pt>
                <c:pt idx="41965">
                  <c:v>97.222635054074402</c:v>
                </c:pt>
                <c:pt idx="41966">
                  <c:v>97.2249518093479</c:v>
                </c:pt>
                <c:pt idx="41967">
                  <c:v>97.227268564621497</c:v>
                </c:pt>
                <c:pt idx="41968">
                  <c:v>97.229585319894994</c:v>
                </c:pt>
                <c:pt idx="41969">
                  <c:v>97.231902075168605</c:v>
                </c:pt>
                <c:pt idx="41970">
                  <c:v>97.234218830442103</c:v>
                </c:pt>
                <c:pt idx="41971">
                  <c:v>97.2365355857156</c:v>
                </c:pt>
                <c:pt idx="41972">
                  <c:v>97.238852340989197</c:v>
                </c:pt>
                <c:pt idx="41973">
                  <c:v>97.241169096262695</c:v>
                </c:pt>
                <c:pt idx="41974">
                  <c:v>97.243485851536306</c:v>
                </c:pt>
                <c:pt idx="41975">
                  <c:v>97.245802606809804</c:v>
                </c:pt>
                <c:pt idx="41976">
                  <c:v>97.248119362083301</c:v>
                </c:pt>
                <c:pt idx="41977">
                  <c:v>97.250436117356898</c:v>
                </c:pt>
                <c:pt idx="41978">
                  <c:v>97.252752872630396</c:v>
                </c:pt>
                <c:pt idx="41979">
                  <c:v>97.255069627904007</c:v>
                </c:pt>
                <c:pt idx="41980">
                  <c:v>97.257386383177504</c:v>
                </c:pt>
                <c:pt idx="41981">
                  <c:v>97.259703138451002</c:v>
                </c:pt>
                <c:pt idx="41982">
                  <c:v>97.262019893724599</c:v>
                </c:pt>
                <c:pt idx="41983">
                  <c:v>97.264336648998096</c:v>
                </c:pt>
                <c:pt idx="41984">
                  <c:v>97.266653404271693</c:v>
                </c:pt>
                <c:pt idx="41985">
                  <c:v>97.268970159545205</c:v>
                </c:pt>
                <c:pt idx="41986">
                  <c:v>97.271286914818702</c:v>
                </c:pt>
                <c:pt idx="41987">
                  <c:v>97.273603670092299</c:v>
                </c:pt>
                <c:pt idx="41988">
                  <c:v>97.275920425365797</c:v>
                </c:pt>
                <c:pt idx="41989">
                  <c:v>97.278237180639394</c:v>
                </c:pt>
                <c:pt idx="41990">
                  <c:v>97.280553935912906</c:v>
                </c:pt>
                <c:pt idx="41991">
                  <c:v>97.282870691186403</c:v>
                </c:pt>
                <c:pt idx="41992">
                  <c:v>97.28518744646</c:v>
                </c:pt>
                <c:pt idx="41993">
                  <c:v>97.287504201733498</c:v>
                </c:pt>
                <c:pt idx="41994">
                  <c:v>97.289820957007095</c:v>
                </c:pt>
                <c:pt idx="41995">
                  <c:v>97.292137712280606</c:v>
                </c:pt>
                <c:pt idx="41996">
                  <c:v>97.294454467554104</c:v>
                </c:pt>
                <c:pt idx="41997">
                  <c:v>97.296771222827701</c:v>
                </c:pt>
                <c:pt idx="41998">
                  <c:v>97.299087978101198</c:v>
                </c:pt>
                <c:pt idx="41999">
                  <c:v>97.301404733374795</c:v>
                </c:pt>
                <c:pt idx="42000">
                  <c:v>97.303721488648307</c:v>
                </c:pt>
                <c:pt idx="42001">
                  <c:v>97.306038243921805</c:v>
                </c:pt>
                <c:pt idx="42002">
                  <c:v>97.308354999195402</c:v>
                </c:pt>
                <c:pt idx="42003">
                  <c:v>97.310671754468899</c:v>
                </c:pt>
                <c:pt idx="42004">
                  <c:v>97.312988509742496</c:v>
                </c:pt>
                <c:pt idx="42005">
                  <c:v>97.315305265015994</c:v>
                </c:pt>
                <c:pt idx="42006">
                  <c:v>97.317622020289505</c:v>
                </c:pt>
                <c:pt idx="42007">
                  <c:v>97.319938775563102</c:v>
                </c:pt>
                <c:pt idx="42008">
                  <c:v>97.3222555308366</c:v>
                </c:pt>
                <c:pt idx="42009">
                  <c:v>97.324572286110197</c:v>
                </c:pt>
                <c:pt idx="42010">
                  <c:v>97.326889041383694</c:v>
                </c:pt>
                <c:pt idx="42011">
                  <c:v>97.329205796657206</c:v>
                </c:pt>
                <c:pt idx="42012">
                  <c:v>97.331522551930803</c:v>
                </c:pt>
                <c:pt idx="42013">
                  <c:v>97.3338393072043</c:v>
                </c:pt>
                <c:pt idx="42014">
                  <c:v>97.336156062477897</c:v>
                </c:pt>
                <c:pt idx="42015">
                  <c:v>97.338472817751395</c:v>
                </c:pt>
                <c:pt idx="42016">
                  <c:v>97.340789573024907</c:v>
                </c:pt>
                <c:pt idx="42017">
                  <c:v>97.343106328298504</c:v>
                </c:pt>
                <c:pt idx="42018">
                  <c:v>97.345423083572001</c:v>
                </c:pt>
                <c:pt idx="42019">
                  <c:v>97.347739838845598</c:v>
                </c:pt>
                <c:pt idx="42020">
                  <c:v>97.350056594119096</c:v>
                </c:pt>
                <c:pt idx="42021">
                  <c:v>97.352373349392593</c:v>
                </c:pt>
                <c:pt idx="42022">
                  <c:v>97.354690104666204</c:v>
                </c:pt>
                <c:pt idx="42023">
                  <c:v>97.357006859939702</c:v>
                </c:pt>
                <c:pt idx="42024">
                  <c:v>97.359323615213299</c:v>
                </c:pt>
                <c:pt idx="42025">
                  <c:v>97.361640370486796</c:v>
                </c:pt>
                <c:pt idx="42026">
                  <c:v>97.363957125760294</c:v>
                </c:pt>
                <c:pt idx="42027">
                  <c:v>97.366273881033905</c:v>
                </c:pt>
                <c:pt idx="42028">
                  <c:v>97.368590636307403</c:v>
                </c:pt>
                <c:pt idx="42029">
                  <c:v>97.370907391581</c:v>
                </c:pt>
                <c:pt idx="42030">
                  <c:v>97.373224146854497</c:v>
                </c:pt>
                <c:pt idx="42031">
                  <c:v>97.375540902127995</c:v>
                </c:pt>
                <c:pt idx="42032">
                  <c:v>97.377857657401606</c:v>
                </c:pt>
                <c:pt idx="42033">
                  <c:v>97.380174412675103</c:v>
                </c:pt>
                <c:pt idx="42034">
                  <c:v>97.3824911679487</c:v>
                </c:pt>
                <c:pt idx="42035">
                  <c:v>97.384807923222198</c:v>
                </c:pt>
                <c:pt idx="42036">
                  <c:v>97.387124678495695</c:v>
                </c:pt>
                <c:pt idx="42037">
                  <c:v>97.389441433769306</c:v>
                </c:pt>
                <c:pt idx="42038">
                  <c:v>97.391758189042804</c:v>
                </c:pt>
                <c:pt idx="42039">
                  <c:v>97.394074944316401</c:v>
                </c:pt>
                <c:pt idx="42040">
                  <c:v>97.396391699589898</c:v>
                </c:pt>
                <c:pt idx="42041">
                  <c:v>97.398708454863396</c:v>
                </c:pt>
                <c:pt idx="42042">
                  <c:v>97.401025210137007</c:v>
                </c:pt>
                <c:pt idx="42043">
                  <c:v>97.403341965410505</c:v>
                </c:pt>
                <c:pt idx="42044">
                  <c:v>97.405658720684102</c:v>
                </c:pt>
                <c:pt idx="42045">
                  <c:v>97.407975475957599</c:v>
                </c:pt>
                <c:pt idx="42046">
                  <c:v>97.410292231231097</c:v>
                </c:pt>
                <c:pt idx="42047">
                  <c:v>97.412608986504694</c:v>
                </c:pt>
                <c:pt idx="42048">
                  <c:v>97.414925741778205</c:v>
                </c:pt>
                <c:pt idx="42049">
                  <c:v>97.417242497051802</c:v>
                </c:pt>
                <c:pt idx="42050">
                  <c:v>97.4195592523253</c:v>
                </c:pt>
                <c:pt idx="42051">
                  <c:v>97.421876007598797</c:v>
                </c:pt>
                <c:pt idx="42052">
                  <c:v>97.424192762872394</c:v>
                </c:pt>
                <c:pt idx="42053">
                  <c:v>97.426509518145906</c:v>
                </c:pt>
                <c:pt idx="42054">
                  <c:v>97.428826273419503</c:v>
                </c:pt>
                <c:pt idx="42055">
                  <c:v>97.431143028693</c:v>
                </c:pt>
                <c:pt idx="42056">
                  <c:v>97.433459783966498</c:v>
                </c:pt>
                <c:pt idx="42057">
                  <c:v>97.435776539240095</c:v>
                </c:pt>
                <c:pt idx="42058">
                  <c:v>97.438093294513607</c:v>
                </c:pt>
                <c:pt idx="42059">
                  <c:v>97.440410049787204</c:v>
                </c:pt>
                <c:pt idx="42060">
                  <c:v>97.442726805060701</c:v>
                </c:pt>
                <c:pt idx="42061">
                  <c:v>97.445043560334199</c:v>
                </c:pt>
                <c:pt idx="42062">
                  <c:v>97.447360315607796</c:v>
                </c:pt>
                <c:pt idx="42063">
                  <c:v>97.449677070881293</c:v>
                </c:pt>
                <c:pt idx="42064">
                  <c:v>97.451993826154904</c:v>
                </c:pt>
                <c:pt idx="42065">
                  <c:v>97.454310581428402</c:v>
                </c:pt>
                <c:pt idx="42066">
                  <c:v>97.456627336701899</c:v>
                </c:pt>
                <c:pt idx="42067">
                  <c:v>97.458944091975496</c:v>
                </c:pt>
                <c:pt idx="42068">
                  <c:v>97.461260847248994</c:v>
                </c:pt>
                <c:pt idx="42069">
                  <c:v>97.463577602522605</c:v>
                </c:pt>
                <c:pt idx="42070">
                  <c:v>97.465894357796103</c:v>
                </c:pt>
                <c:pt idx="42071">
                  <c:v>97.4682111130696</c:v>
                </c:pt>
                <c:pt idx="42072">
                  <c:v>97.470527868343197</c:v>
                </c:pt>
                <c:pt idx="42073">
                  <c:v>97.472844623616695</c:v>
                </c:pt>
                <c:pt idx="42074">
                  <c:v>97.475161378890306</c:v>
                </c:pt>
                <c:pt idx="42075">
                  <c:v>97.477478134163803</c:v>
                </c:pt>
                <c:pt idx="42076">
                  <c:v>97.479794889437301</c:v>
                </c:pt>
                <c:pt idx="42077">
                  <c:v>97.482111644710898</c:v>
                </c:pt>
                <c:pt idx="42078">
                  <c:v>97.484428399984395</c:v>
                </c:pt>
                <c:pt idx="42079">
                  <c:v>97.486745155258006</c:v>
                </c:pt>
                <c:pt idx="42080">
                  <c:v>97.489061910531504</c:v>
                </c:pt>
                <c:pt idx="42081">
                  <c:v>97.491378665805001</c:v>
                </c:pt>
                <c:pt idx="42082">
                  <c:v>97.493695421078598</c:v>
                </c:pt>
                <c:pt idx="42083">
                  <c:v>97.496012176352096</c:v>
                </c:pt>
                <c:pt idx="42084">
                  <c:v>97.498328931625693</c:v>
                </c:pt>
                <c:pt idx="42085">
                  <c:v>97.500645686899205</c:v>
                </c:pt>
                <c:pt idx="42086">
                  <c:v>97.502962442172702</c:v>
                </c:pt>
                <c:pt idx="42087">
                  <c:v>97.505279197446299</c:v>
                </c:pt>
                <c:pt idx="42088">
                  <c:v>97.507595952719797</c:v>
                </c:pt>
                <c:pt idx="42089">
                  <c:v>97.509912707993394</c:v>
                </c:pt>
                <c:pt idx="42090">
                  <c:v>97.512229463266905</c:v>
                </c:pt>
                <c:pt idx="42091">
                  <c:v>97.514546218540502</c:v>
                </c:pt>
                <c:pt idx="42092">
                  <c:v>97.516862973814</c:v>
                </c:pt>
                <c:pt idx="42093">
                  <c:v>97.519179729087497</c:v>
                </c:pt>
                <c:pt idx="42094">
                  <c:v>97.521496484361094</c:v>
                </c:pt>
                <c:pt idx="42095">
                  <c:v>97.523813239634606</c:v>
                </c:pt>
                <c:pt idx="42096">
                  <c:v>97.526129994908203</c:v>
                </c:pt>
                <c:pt idx="42097">
                  <c:v>97.528446750181701</c:v>
                </c:pt>
                <c:pt idx="42098">
                  <c:v>97.530763505455198</c:v>
                </c:pt>
                <c:pt idx="42099">
                  <c:v>97.533080260728795</c:v>
                </c:pt>
                <c:pt idx="42100">
                  <c:v>97.535397016002307</c:v>
                </c:pt>
                <c:pt idx="42101">
                  <c:v>97.537713771275904</c:v>
                </c:pt>
                <c:pt idx="42102">
                  <c:v>97.540030526549401</c:v>
                </c:pt>
                <c:pt idx="42103">
                  <c:v>97.542347281822899</c:v>
                </c:pt>
                <c:pt idx="42104">
                  <c:v>97.544664037096496</c:v>
                </c:pt>
                <c:pt idx="42105">
                  <c:v>97.546980792369993</c:v>
                </c:pt>
                <c:pt idx="42106">
                  <c:v>97.549297547643604</c:v>
                </c:pt>
                <c:pt idx="42107">
                  <c:v>97.551614302917102</c:v>
                </c:pt>
                <c:pt idx="42108">
                  <c:v>97.553931058190599</c:v>
                </c:pt>
                <c:pt idx="42109">
                  <c:v>97.556247813464196</c:v>
                </c:pt>
                <c:pt idx="42110">
                  <c:v>97.558564568737694</c:v>
                </c:pt>
                <c:pt idx="42111">
                  <c:v>97.560881324011305</c:v>
                </c:pt>
                <c:pt idx="42112">
                  <c:v>97.563198079284803</c:v>
                </c:pt>
                <c:pt idx="42113">
                  <c:v>97.5655148345583</c:v>
                </c:pt>
                <c:pt idx="42114">
                  <c:v>97.567831589831897</c:v>
                </c:pt>
                <c:pt idx="42115">
                  <c:v>97.570148345105395</c:v>
                </c:pt>
                <c:pt idx="42116">
                  <c:v>97.572465100379006</c:v>
                </c:pt>
                <c:pt idx="42117">
                  <c:v>97.574781855652503</c:v>
                </c:pt>
                <c:pt idx="42118">
                  <c:v>97.577098610926001</c:v>
                </c:pt>
                <c:pt idx="42119">
                  <c:v>97.579415366199598</c:v>
                </c:pt>
                <c:pt idx="42120">
                  <c:v>97.581732121473095</c:v>
                </c:pt>
                <c:pt idx="42121">
                  <c:v>97.584048876746706</c:v>
                </c:pt>
                <c:pt idx="42122">
                  <c:v>97.586365632020204</c:v>
                </c:pt>
                <c:pt idx="42123">
                  <c:v>97.588682387293701</c:v>
                </c:pt>
                <c:pt idx="42124">
                  <c:v>97.590999142567298</c:v>
                </c:pt>
                <c:pt idx="42125">
                  <c:v>97.593315897840796</c:v>
                </c:pt>
                <c:pt idx="42126">
                  <c:v>97.595632653114393</c:v>
                </c:pt>
                <c:pt idx="42127">
                  <c:v>97.597949408387905</c:v>
                </c:pt>
                <c:pt idx="42128">
                  <c:v>97.600266163661402</c:v>
                </c:pt>
                <c:pt idx="42129">
                  <c:v>97.602582918934999</c:v>
                </c:pt>
                <c:pt idx="42130">
                  <c:v>97.604899674208497</c:v>
                </c:pt>
                <c:pt idx="42131">
                  <c:v>97.607216429482094</c:v>
                </c:pt>
                <c:pt idx="42132">
                  <c:v>97.609533184755605</c:v>
                </c:pt>
                <c:pt idx="42133">
                  <c:v>97.611849940029103</c:v>
                </c:pt>
                <c:pt idx="42134">
                  <c:v>97.6141666953027</c:v>
                </c:pt>
                <c:pt idx="42135">
                  <c:v>97.616483450576197</c:v>
                </c:pt>
                <c:pt idx="42136">
                  <c:v>97.618800205849794</c:v>
                </c:pt>
                <c:pt idx="42137">
                  <c:v>97.621116961123306</c:v>
                </c:pt>
                <c:pt idx="42138">
                  <c:v>97.623433716396804</c:v>
                </c:pt>
                <c:pt idx="42139">
                  <c:v>97.625750471670401</c:v>
                </c:pt>
                <c:pt idx="42140">
                  <c:v>97.628067226943898</c:v>
                </c:pt>
                <c:pt idx="42141">
                  <c:v>97.630383982217495</c:v>
                </c:pt>
                <c:pt idx="42142">
                  <c:v>97.632700737491007</c:v>
                </c:pt>
                <c:pt idx="42143">
                  <c:v>97.635017492764504</c:v>
                </c:pt>
                <c:pt idx="42144">
                  <c:v>97.637334248038101</c:v>
                </c:pt>
                <c:pt idx="42145">
                  <c:v>97.639651003311599</c:v>
                </c:pt>
                <c:pt idx="42146">
                  <c:v>97.641967758585196</c:v>
                </c:pt>
                <c:pt idx="42147">
                  <c:v>97.644284513858693</c:v>
                </c:pt>
                <c:pt idx="42148">
                  <c:v>97.646601269132205</c:v>
                </c:pt>
                <c:pt idx="42149">
                  <c:v>97.648918024405802</c:v>
                </c:pt>
                <c:pt idx="42150">
                  <c:v>97.651234779679299</c:v>
                </c:pt>
                <c:pt idx="42151">
                  <c:v>97.653551534952896</c:v>
                </c:pt>
                <c:pt idx="42152">
                  <c:v>97.655868290226394</c:v>
                </c:pt>
                <c:pt idx="42153">
                  <c:v>97.658185045499906</c:v>
                </c:pt>
                <c:pt idx="42154">
                  <c:v>97.660501800773503</c:v>
                </c:pt>
                <c:pt idx="42155">
                  <c:v>97.662818556047</c:v>
                </c:pt>
                <c:pt idx="42156">
                  <c:v>97.665135311320597</c:v>
                </c:pt>
                <c:pt idx="42157">
                  <c:v>97.667452066594095</c:v>
                </c:pt>
                <c:pt idx="42158">
                  <c:v>97.669768821867606</c:v>
                </c:pt>
                <c:pt idx="42159">
                  <c:v>97.672085577141203</c:v>
                </c:pt>
                <c:pt idx="42160">
                  <c:v>97.674402332414701</c:v>
                </c:pt>
                <c:pt idx="42161">
                  <c:v>97.676719087688298</c:v>
                </c:pt>
                <c:pt idx="42162">
                  <c:v>97.679035842961795</c:v>
                </c:pt>
                <c:pt idx="42163">
                  <c:v>97.681352598235307</c:v>
                </c:pt>
                <c:pt idx="42164">
                  <c:v>97.683669353508904</c:v>
                </c:pt>
                <c:pt idx="42165">
                  <c:v>97.685986108782402</c:v>
                </c:pt>
                <c:pt idx="42166">
                  <c:v>97.688302864055998</c:v>
                </c:pt>
                <c:pt idx="42167">
                  <c:v>97.690619619329496</c:v>
                </c:pt>
                <c:pt idx="42168">
                  <c:v>97.692936374602994</c:v>
                </c:pt>
                <c:pt idx="42169">
                  <c:v>97.695253129876605</c:v>
                </c:pt>
                <c:pt idx="42170">
                  <c:v>97.697569885150102</c:v>
                </c:pt>
                <c:pt idx="42171">
                  <c:v>97.699886640423699</c:v>
                </c:pt>
                <c:pt idx="42172">
                  <c:v>97.702203395697197</c:v>
                </c:pt>
                <c:pt idx="42173">
                  <c:v>97.704520150970694</c:v>
                </c:pt>
                <c:pt idx="42174">
                  <c:v>97.706836906244305</c:v>
                </c:pt>
                <c:pt idx="42175">
                  <c:v>97.709153661517803</c:v>
                </c:pt>
                <c:pt idx="42176">
                  <c:v>97.7114704167914</c:v>
                </c:pt>
                <c:pt idx="42177">
                  <c:v>97.713787172064897</c:v>
                </c:pt>
                <c:pt idx="42178">
                  <c:v>97.716103927338395</c:v>
                </c:pt>
                <c:pt idx="42179">
                  <c:v>97.718420682612006</c:v>
                </c:pt>
                <c:pt idx="42180">
                  <c:v>97.720737437885504</c:v>
                </c:pt>
                <c:pt idx="42181">
                  <c:v>97.723054193159101</c:v>
                </c:pt>
                <c:pt idx="42182">
                  <c:v>97.725370948432598</c:v>
                </c:pt>
                <c:pt idx="42183">
                  <c:v>97.727687703706096</c:v>
                </c:pt>
                <c:pt idx="42184">
                  <c:v>97.730004458979707</c:v>
                </c:pt>
                <c:pt idx="42185">
                  <c:v>97.732321214253204</c:v>
                </c:pt>
                <c:pt idx="42186">
                  <c:v>97.734637969526801</c:v>
                </c:pt>
                <c:pt idx="42187">
                  <c:v>97.736954724800299</c:v>
                </c:pt>
                <c:pt idx="42188">
                  <c:v>97.739271480073796</c:v>
                </c:pt>
                <c:pt idx="42189">
                  <c:v>97.741588235347393</c:v>
                </c:pt>
                <c:pt idx="42190">
                  <c:v>97.743904990620905</c:v>
                </c:pt>
                <c:pt idx="42191">
                  <c:v>97.746221745894502</c:v>
                </c:pt>
                <c:pt idx="42192">
                  <c:v>97.748538501167999</c:v>
                </c:pt>
                <c:pt idx="42193">
                  <c:v>97.750855256441497</c:v>
                </c:pt>
                <c:pt idx="42194">
                  <c:v>97.753172011715094</c:v>
                </c:pt>
                <c:pt idx="42195">
                  <c:v>97.755488766988606</c:v>
                </c:pt>
                <c:pt idx="42196">
                  <c:v>97.757805522262203</c:v>
                </c:pt>
                <c:pt idx="42197">
                  <c:v>97.7601222775357</c:v>
                </c:pt>
                <c:pt idx="42198">
                  <c:v>97.762439032809198</c:v>
                </c:pt>
                <c:pt idx="42199">
                  <c:v>97.764755788082795</c:v>
                </c:pt>
                <c:pt idx="42200">
                  <c:v>97.767072543356306</c:v>
                </c:pt>
                <c:pt idx="42201">
                  <c:v>97.769389298629903</c:v>
                </c:pt>
                <c:pt idx="42202">
                  <c:v>97.771706053903401</c:v>
                </c:pt>
                <c:pt idx="42203">
                  <c:v>97.774022809176898</c:v>
                </c:pt>
                <c:pt idx="42204">
                  <c:v>97.776339564450495</c:v>
                </c:pt>
                <c:pt idx="42205">
                  <c:v>97.778656319724007</c:v>
                </c:pt>
                <c:pt idx="42206">
                  <c:v>97.780973074997604</c:v>
                </c:pt>
                <c:pt idx="42207">
                  <c:v>97.783289830271102</c:v>
                </c:pt>
                <c:pt idx="42208">
                  <c:v>97.785606585544599</c:v>
                </c:pt>
                <c:pt idx="42209">
                  <c:v>97.787923340818196</c:v>
                </c:pt>
                <c:pt idx="42210">
                  <c:v>97.790240096091694</c:v>
                </c:pt>
                <c:pt idx="42211">
                  <c:v>97.792556851365305</c:v>
                </c:pt>
                <c:pt idx="42212">
                  <c:v>97.794873606638802</c:v>
                </c:pt>
                <c:pt idx="42213">
                  <c:v>97.7971903619123</c:v>
                </c:pt>
                <c:pt idx="42214">
                  <c:v>97.799507117185897</c:v>
                </c:pt>
                <c:pt idx="42215">
                  <c:v>97.801823872459394</c:v>
                </c:pt>
                <c:pt idx="42216">
                  <c:v>97.804140627733005</c:v>
                </c:pt>
                <c:pt idx="42217">
                  <c:v>97.806457383006503</c:v>
                </c:pt>
                <c:pt idx="42218">
                  <c:v>97.80877413828</c:v>
                </c:pt>
                <c:pt idx="42219">
                  <c:v>97.811090893553597</c:v>
                </c:pt>
                <c:pt idx="42220">
                  <c:v>97.813407648827095</c:v>
                </c:pt>
                <c:pt idx="42221">
                  <c:v>97.815724404100706</c:v>
                </c:pt>
                <c:pt idx="42222">
                  <c:v>97.818041159374204</c:v>
                </c:pt>
                <c:pt idx="42223">
                  <c:v>97.820357914647701</c:v>
                </c:pt>
                <c:pt idx="42224">
                  <c:v>97.822674669921298</c:v>
                </c:pt>
                <c:pt idx="42225">
                  <c:v>97.824991425194796</c:v>
                </c:pt>
                <c:pt idx="42226">
                  <c:v>97.827308180468407</c:v>
                </c:pt>
                <c:pt idx="42227">
                  <c:v>97.829624935741904</c:v>
                </c:pt>
                <c:pt idx="42228">
                  <c:v>97.831941691015402</c:v>
                </c:pt>
                <c:pt idx="42229">
                  <c:v>97.834258446288999</c:v>
                </c:pt>
                <c:pt idx="42230">
                  <c:v>97.836575201562496</c:v>
                </c:pt>
                <c:pt idx="42231">
                  <c:v>97.838891956836093</c:v>
                </c:pt>
                <c:pt idx="42232">
                  <c:v>97.841208712109605</c:v>
                </c:pt>
                <c:pt idx="42233">
                  <c:v>97.843525467383202</c:v>
                </c:pt>
                <c:pt idx="42234">
                  <c:v>97.8458422226567</c:v>
                </c:pt>
                <c:pt idx="42235">
                  <c:v>97.848158977930197</c:v>
                </c:pt>
                <c:pt idx="42236">
                  <c:v>97.850475733203794</c:v>
                </c:pt>
                <c:pt idx="42237">
                  <c:v>97.852792488477306</c:v>
                </c:pt>
                <c:pt idx="42238">
                  <c:v>97.855109243750903</c:v>
                </c:pt>
                <c:pt idx="42239">
                  <c:v>97.8574259990244</c:v>
                </c:pt>
                <c:pt idx="42240">
                  <c:v>97.859742754297898</c:v>
                </c:pt>
                <c:pt idx="42241">
                  <c:v>97.862059509571495</c:v>
                </c:pt>
                <c:pt idx="42242">
                  <c:v>97.864376264845006</c:v>
                </c:pt>
                <c:pt idx="42243">
                  <c:v>97.866693020118603</c:v>
                </c:pt>
                <c:pt idx="42244">
                  <c:v>97.869009775392101</c:v>
                </c:pt>
                <c:pt idx="42245">
                  <c:v>97.871326530665598</c:v>
                </c:pt>
                <c:pt idx="42246">
                  <c:v>97.873643285939195</c:v>
                </c:pt>
                <c:pt idx="42247">
                  <c:v>97.875960041212707</c:v>
                </c:pt>
                <c:pt idx="42248">
                  <c:v>97.878276796486304</c:v>
                </c:pt>
                <c:pt idx="42249">
                  <c:v>97.880593551759802</c:v>
                </c:pt>
                <c:pt idx="42250">
                  <c:v>97.882910307033299</c:v>
                </c:pt>
                <c:pt idx="42251">
                  <c:v>97.885227062306896</c:v>
                </c:pt>
                <c:pt idx="42252">
                  <c:v>97.887543817580394</c:v>
                </c:pt>
                <c:pt idx="42253">
                  <c:v>97.889860572854005</c:v>
                </c:pt>
                <c:pt idx="42254">
                  <c:v>97.892177328127502</c:v>
                </c:pt>
                <c:pt idx="42255">
                  <c:v>97.894494083401</c:v>
                </c:pt>
                <c:pt idx="42256">
                  <c:v>97.896810838674597</c:v>
                </c:pt>
                <c:pt idx="42257">
                  <c:v>97.899127593948094</c:v>
                </c:pt>
                <c:pt idx="42258">
                  <c:v>97.901444349221705</c:v>
                </c:pt>
                <c:pt idx="42259">
                  <c:v>97.903761104495203</c:v>
                </c:pt>
                <c:pt idx="42260">
                  <c:v>97.9060778597687</c:v>
                </c:pt>
                <c:pt idx="42261">
                  <c:v>97.908394615042297</c:v>
                </c:pt>
                <c:pt idx="42262">
                  <c:v>97.910711370315795</c:v>
                </c:pt>
                <c:pt idx="42263">
                  <c:v>97.913028125589406</c:v>
                </c:pt>
                <c:pt idx="42264">
                  <c:v>97.915344880862904</c:v>
                </c:pt>
                <c:pt idx="42265">
                  <c:v>97.917661636136401</c:v>
                </c:pt>
                <c:pt idx="42266">
                  <c:v>97.919978391409998</c:v>
                </c:pt>
                <c:pt idx="42267">
                  <c:v>97.922295146683496</c:v>
                </c:pt>
                <c:pt idx="42268">
                  <c:v>97.924611901957107</c:v>
                </c:pt>
                <c:pt idx="42269">
                  <c:v>97.926928657230604</c:v>
                </c:pt>
                <c:pt idx="42270">
                  <c:v>97.929245412504102</c:v>
                </c:pt>
                <c:pt idx="42271">
                  <c:v>97.931562167777699</c:v>
                </c:pt>
                <c:pt idx="42272">
                  <c:v>97.933878923051196</c:v>
                </c:pt>
                <c:pt idx="42273">
                  <c:v>97.936195678324793</c:v>
                </c:pt>
                <c:pt idx="42274">
                  <c:v>97.938512433598305</c:v>
                </c:pt>
                <c:pt idx="42275">
                  <c:v>97.940829188871803</c:v>
                </c:pt>
                <c:pt idx="42276">
                  <c:v>97.9431459441454</c:v>
                </c:pt>
                <c:pt idx="42277">
                  <c:v>97.945462699418897</c:v>
                </c:pt>
                <c:pt idx="42278">
                  <c:v>97.947779454692494</c:v>
                </c:pt>
                <c:pt idx="42279">
                  <c:v>97.950096209966006</c:v>
                </c:pt>
                <c:pt idx="42280">
                  <c:v>97.952412965239503</c:v>
                </c:pt>
                <c:pt idx="42281">
                  <c:v>97.9547297205131</c:v>
                </c:pt>
                <c:pt idx="42282">
                  <c:v>97.957046475786598</c:v>
                </c:pt>
                <c:pt idx="42283">
                  <c:v>97.959363231060195</c:v>
                </c:pt>
                <c:pt idx="42284">
                  <c:v>97.961679986333706</c:v>
                </c:pt>
                <c:pt idx="42285">
                  <c:v>97.963996741607204</c:v>
                </c:pt>
                <c:pt idx="42286">
                  <c:v>97.966313496880801</c:v>
                </c:pt>
                <c:pt idx="42287">
                  <c:v>97.968630252154298</c:v>
                </c:pt>
                <c:pt idx="42288">
                  <c:v>97.970947007427895</c:v>
                </c:pt>
                <c:pt idx="42289">
                  <c:v>97.973263762701393</c:v>
                </c:pt>
                <c:pt idx="42290">
                  <c:v>97.975580517974905</c:v>
                </c:pt>
                <c:pt idx="42291">
                  <c:v>97.977897273248502</c:v>
                </c:pt>
                <c:pt idx="42292">
                  <c:v>97.980214028521999</c:v>
                </c:pt>
                <c:pt idx="42293">
                  <c:v>97.982530783795596</c:v>
                </c:pt>
                <c:pt idx="42294">
                  <c:v>97.984847539069094</c:v>
                </c:pt>
                <c:pt idx="42295">
                  <c:v>97.987164294342605</c:v>
                </c:pt>
                <c:pt idx="42296">
                  <c:v>97.989481049616202</c:v>
                </c:pt>
                <c:pt idx="42297">
                  <c:v>97.9917978048897</c:v>
                </c:pt>
                <c:pt idx="42298">
                  <c:v>97.994114560163297</c:v>
                </c:pt>
                <c:pt idx="42299">
                  <c:v>97.996431315436794</c:v>
                </c:pt>
                <c:pt idx="42300">
                  <c:v>97.998748070710306</c:v>
                </c:pt>
                <c:pt idx="42301">
                  <c:v>98.001064825983903</c:v>
                </c:pt>
                <c:pt idx="42302">
                  <c:v>98.003381581257401</c:v>
                </c:pt>
                <c:pt idx="42303">
                  <c:v>98.005698336530997</c:v>
                </c:pt>
                <c:pt idx="42304">
                  <c:v>98.008015091804495</c:v>
                </c:pt>
                <c:pt idx="42305">
                  <c:v>98.010331847078007</c:v>
                </c:pt>
                <c:pt idx="42306">
                  <c:v>98.012648602351604</c:v>
                </c:pt>
                <c:pt idx="42307">
                  <c:v>98.014965357625101</c:v>
                </c:pt>
                <c:pt idx="42308">
                  <c:v>98.017282112898698</c:v>
                </c:pt>
                <c:pt idx="42309">
                  <c:v>98.019598868172196</c:v>
                </c:pt>
                <c:pt idx="42310">
                  <c:v>98.021915623445693</c:v>
                </c:pt>
                <c:pt idx="42311">
                  <c:v>98.024232378719304</c:v>
                </c:pt>
                <c:pt idx="42312">
                  <c:v>98.026549133992802</c:v>
                </c:pt>
                <c:pt idx="42313">
                  <c:v>98.028865889266399</c:v>
                </c:pt>
                <c:pt idx="42314">
                  <c:v>98.031182644539896</c:v>
                </c:pt>
                <c:pt idx="42315">
                  <c:v>98.033499399813394</c:v>
                </c:pt>
                <c:pt idx="42316">
                  <c:v>98.035816155087005</c:v>
                </c:pt>
                <c:pt idx="42317">
                  <c:v>98.038132910360503</c:v>
                </c:pt>
                <c:pt idx="42318">
                  <c:v>98.0404496656341</c:v>
                </c:pt>
                <c:pt idx="42319">
                  <c:v>98.042766420907597</c:v>
                </c:pt>
                <c:pt idx="42320">
                  <c:v>98.045083176181095</c:v>
                </c:pt>
                <c:pt idx="42321">
                  <c:v>98.047399931454706</c:v>
                </c:pt>
                <c:pt idx="42322">
                  <c:v>98.049716686728203</c:v>
                </c:pt>
                <c:pt idx="42323">
                  <c:v>98.0520334420018</c:v>
                </c:pt>
                <c:pt idx="42324">
                  <c:v>98.054350197275298</c:v>
                </c:pt>
                <c:pt idx="42325">
                  <c:v>98.056666952548795</c:v>
                </c:pt>
                <c:pt idx="42326">
                  <c:v>98.058983707822406</c:v>
                </c:pt>
                <c:pt idx="42327">
                  <c:v>98.061300463095904</c:v>
                </c:pt>
                <c:pt idx="42328">
                  <c:v>98.063617218369501</c:v>
                </c:pt>
                <c:pt idx="42329">
                  <c:v>98.065933973642998</c:v>
                </c:pt>
                <c:pt idx="42330">
                  <c:v>98.068250728916496</c:v>
                </c:pt>
                <c:pt idx="42331">
                  <c:v>98.070567484190093</c:v>
                </c:pt>
                <c:pt idx="42332">
                  <c:v>98.072884239463605</c:v>
                </c:pt>
                <c:pt idx="42333">
                  <c:v>98.075200994737202</c:v>
                </c:pt>
                <c:pt idx="42334">
                  <c:v>98.077517750010699</c:v>
                </c:pt>
                <c:pt idx="42335">
                  <c:v>98.079834505284197</c:v>
                </c:pt>
                <c:pt idx="42336">
                  <c:v>98.082151260557794</c:v>
                </c:pt>
                <c:pt idx="42337">
                  <c:v>98.084468015831305</c:v>
                </c:pt>
                <c:pt idx="42338">
                  <c:v>98.086784771104902</c:v>
                </c:pt>
                <c:pt idx="42339">
                  <c:v>98.0891015263784</c:v>
                </c:pt>
                <c:pt idx="42340">
                  <c:v>98.091418281651897</c:v>
                </c:pt>
                <c:pt idx="42341">
                  <c:v>98.093735036925494</c:v>
                </c:pt>
                <c:pt idx="42342">
                  <c:v>98.096051792199006</c:v>
                </c:pt>
                <c:pt idx="42343">
                  <c:v>98.098368547472603</c:v>
                </c:pt>
                <c:pt idx="42344">
                  <c:v>98.100685302746101</c:v>
                </c:pt>
                <c:pt idx="42345">
                  <c:v>98.103002058019598</c:v>
                </c:pt>
                <c:pt idx="42346">
                  <c:v>98.105318813293195</c:v>
                </c:pt>
                <c:pt idx="42347">
                  <c:v>98.107635568566707</c:v>
                </c:pt>
                <c:pt idx="42348">
                  <c:v>98.109952323840304</c:v>
                </c:pt>
                <c:pt idx="42349">
                  <c:v>98.112269079113801</c:v>
                </c:pt>
                <c:pt idx="42350">
                  <c:v>98.114585834387299</c:v>
                </c:pt>
                <c:pt idx="42351">
                  <c:v>98.116902589660896</c:v>
                </c:pt>
                <c:pt idx="42352">
                  <c:v>98.119219344934393</c:v>
                </c:pt>
                <c:pt idx="42353">
                  <c:v>98.121536100208004</c:v>
                </c:pt>
                <c:pt idx="42354">
                  <c:v>98.123852855481502</c:v>
                </c:pt>
                <c:pt idx="42355">
                  <c:v>98.126169610754999</c:v>
                </c:pt>
                <c:pt idx="42356">
                  <c:v>98.128486366028596</c:v>
                </c:pt>
                <c:pt idx="42357">
                  <c:v>98.130803121302094</c:v>
                </c:pt>
                <c:pt idx="42358">
                  <c:v>98.133119876575705</c:v>
                </c:pt>
                <c:pt idx="42359">
                  <c:v>98.135436631849203</c:v>
                </c:pt>
                <c:pt idx="42360">
                  <c:v>98.1377533871227</c:v>
                </c:pt>
                <c:pt idx="42361">
                  <c:v>98.140070142396297</c:v>
                </c:pt>
                <c:pt idx="42362">
                  <c:v>98.142386897669795</c:v>
                </c:pt>
                <c:pt idx="42363">
                  <c:v>98.144703652943406</c:v>
                </c:pt>
                <c:pt idx="42364">
                  <c:v>98.147020408216903</c:v>
                </c:pt>
                <c:pt idx="42365">
                  <c:v>98.149337163490401</c:v>
                </c:pt>
                <c:pt idx="42366">
                  <c:v>98.151653918763998</c:v>
                </c:pt>
                <c:pt idx="42367">
                  <c:v>98.153970674037495</c:v>
                </c:pt>
                <c:pt idx="42368">
                  <c:v>98.156287429311107</c:v>
                </c:pt>
                <c:pt idx="42369">
                  <c:v>98.158604184584604</c:v>
                </c:pt>
                <c:pt idx="42370">
                  <c:v>98.160920939858102</c:v>
                </c:pt>
                <c:pt idx="42371">
                  <c:v>98.163237695131699</c:v>
                </c:pt>
                <c:pt idx="42372">
                  <c:v>98.165554450405196</c:v>
                </c:pt>
                <c:pt idx="42373">
                  <c:v>98.167871205678793</c:v>
                </c:pt>
                <c:pt idx="42374">
                  <c:v>98.170187960952305</c:v>
                </c:pt>
                <c:pt idx="42375">
                  <c:v>98.172504716225802</c:v>
                </c:pt>
                <c:pt idx="42376">
                  <c:v>98.174821471499399</c:v>
                </c:pt>
                <c:pt idx="42377">
                  <c:v>98.177138226772897</c:v>
                </c:pt>
                <c:pt idx="42378">
                  <c:v>98.179454982046494</c:v>
                </c:pt>
                <c:pt idx="42379">
                  <c:v>98.181771737320005</c:v>
                </c:pt>
                <c:pt idx="42380">
                  <c:v>98.184088492593602</c:v>
                </c:pt>
                <c:pt idx="42381">
                  <c:v>98.1864052478671</c:v>
                </c:pt>
                <c:pt idx="42382">
                  <c:v>98.188722003140597</c:v>
                </c:pt>
                <c:pt idx="42383">
                  <c:v>98.191038758414194</c:v>
                </c:pt>
                <c:pt idx="42384">
                  <c:v>98.193355513687706</c:v>
                </c:pt>
                <c:pt idx="42385">
                  <c:v>98.195672268961303</c:v>
                </c:pt>
                <c:pt idx="42386">
                  <c:v>98.197989024234801</c:v>
                </c:pt>
                <c:pt idx="42387">
                  <c:v>98.200305779508298</c:v>
                </c:pt>
                <c:pt idx="42388">
                  <c:v>98.202622534781895</c:v>
                </c:pt>
                <c:pt idx="42389">
                  <c:v>98.204939290055407</c:v>
                </c:pt>
                <c:pt idx="42390">
                  <c:v>98.207256045329004</c:v>
                </c:pt>
                <c:pt idx="42391">
                  <c:v>98.209572800602501</c:v>
                </c:pt>
                <c:pt idx="42392">
                  <c:v>98.211889555875999</c:v>
                </c:pt>
                <c:pt idx="42393">
                  <c:v>98.214206311149596</c:v>
                </c:pt>
                <c:pt idx="42394">
                  <c:v>98.216523066423093</c:v>
                </c:pt>
                <c:pt idx="42395">
                  <c:v>98.218839821696704</c:v>
                </c:pt>
                <c:pt idx="42396">
                  <c:v>98.221156576970202</c:v>
                </c:pt>
                <c:pt idx="42397">
                  <c:v>98.223473332243699</c:v>
                </c:pt>
                <c:pt idx="42398">
                  <c:v>98.225790087517296</c:v>
                </c:pt>
                <c:pt idx="42399">
                  <c:v>98.228106842790794</c:v>
                </c:pt>
                <c:pt idx="42400">
                  <c:v>98.230423598064405</c:v>
                </c:pt>
                <c:pt idx="42401">
                  <c:v>98.232740353337903</c:v>
                </c:pt>
                <c:pt idx="42402">
                  <c:v>98.2350571086114</c:v>
                </c:pt>
                <c:pt idx="42403">
                  <c:v>98.237373863884997</c:v>
                </c:pt>
                <c:pt idx="42404">
                  <c:v>98.239690619158495</c:v>
                </c:pt>
                <c:pt idx="42405">
                  <c:v>98.242007374432106</c:v>
                </c:pt>
                <c:pt idx="42406">
                  <c:v>98.244324129705603</c:v>
                </c:pt>
                <c:pt idx="42407">
                  <c:v>98.246640884979101</c:v>
                </c:pt>
                <c:pt idx="42408">
                  <c:v>98.248957640252698</c:v>
                </c:pt>
                <c:pt idx="42409">
                  <c:v>98.251274395526195</c:v>
                </c:pt>
                <c:pt idx="42410">
                  <c:v>98.253591150799807</c:v>
                </c:pt>
                <c:pt idx="42411">
                  <c:v>98.255907906073304</c:v>
                </c:pt>
                <c:pt idx="42412">
                  <c:v>98.258224661346802</c:v>
                </c:pt>
                <c:pt idx="42413">
                  <c:v>98.260541416620399</c:v>
                </c:pt>
                <c:pt idx="42414">
                  <c:v>98.262858171893896</c:v>
                </c:pt>
                <c:pt idx="42415">
                  <c:v>98.265174927167493</c:v>
                </c:pt>
                <c:pt idx="42416">
                  <c:v>98.267491682441005</c:v>
                </c:pt>
                <c:pt idx="42417">
                  <c:v>98.269808437714502</c:v>
                </c:pt>
                <c:pt idx="42418">
                  <c:v>98.272125192988099</c:v>
                </c:pt>
                <c:pt idx="42419">
                  <c:v>98.274441948261597</c:v>
                </c:pt>
                <c:pt idx="42420">
                  <c:v>98.276758703535194</c:v>
                </c:pt>
                <c:pt idx="42421">
                  <c:v>98.279075458808705</c:v>
                </c:pt>
                <c:pt idx="42422">
                  <c:v>98.281392214082203</c:v>
                </c:pt>
                <c:pt idx="42423">
                  <c:v>98.2837089693558</c:v>
                </c:pt>
                <c:pt idx="42424">
                  <c:v>98.286025724629297</c:v>
                </c:pt>
                <c:pt idx="42425">
                  <c:v>98.288342479902894</c:v>
                </c:pt>
                <c:pt idx="42426">
                  <c:v>98.290659235176406</c:v>
                </c:pt>
                <c:pt idx="42427">
                  <c:v>98.292975990449904</c:v>
                </c:pt>
                <c:pt idx="42428">
                  <c:v>98.295292745723501</c:v>
                </c:pt>
                <c:pt idx="42429">
                  <c:v>98.297609500996998</c:v>
                </c:pt>
                <c:pt idx="42430">
                  <c:v>98.299926256270595</c:v>
                </c:pt>
                <c:pt idx="42431">
                  <c:v>98.302243011544107</c:v>
                </c:pt>
                <c:pt idx="42432">
                  <c:v>98.304559766817604</c:v>
                </c:pt>
                <c:pt idx="42433">
                  <c:v>98.306876522091201</c:v>
                </c:pt>
                <c:pt idx="42434">
                  <c:v>98.309193277364699</c:v>
                </c:pt>
                <c:pt idx="42435">
                  <c:v>98.311510032638296</c:v>
                </c:pt>
                <c:pt idx="42436">
                  <c:v>98.313826787911793</c:v>
                </c:pt>
                <c:pt idx="42437">
                  <c:v>98.316143543185305</c:v>
                </c:pt>
                <c:pt idx="42438">
                  <c:v>98.318460298458902</c:v>
                </c:pt>
                <c:pt idx="42439">
                  <c:v>98.3207770537324</c:v>
                </c:pt>
                <c:pt idx="42440">
                  <c:v>98.323093809005996</c:v>
                </c:pt>
                <c:pt idx="42441">
                  <c:v>98.325410564279494</c:v>
                </c:pt>
                <c:pt idx="42442">
                  <c:v>98.327727319553006</c:v>
                </c:pt>
                <c:pt idx="42443">
                  <c:v>98.330044074826603</c:v>
                </c:pt>
                <c:pt idx="42444">
                  <c:v>98.3323608301001</c:v>
                </c:pt>
                <c:pt idx="42445">
                  <c:v>98.334677585373697</c:v>
                </c:pt>
                <c:pt idx="42446">
                  <c:v>98.336994340647195</c:v>
                </c:pt>
                <c:pt idx="42447">
                  <c:v>98.339311095920706</c:v>
                </c:pt>
                <c:pt idx="42448">
                  <c:v>98.341627851194303</c:v>
                </c:pt>
                <c:pt idx="42449">
                  <c:v>98.343944606467801</c:v>
                </c:pt>
                <c:pt idx="42450">
                  <c:v>98.346261361741398</c:v>
                </c:pt>
                <c:pt idx="42451">
                  <c:v>98.348578117014895</c:v>
                </c:pt>
                <c:pt idx="42452">
                  <c:v>98.350894872288407</c:v>
                </c:pt>
                <c:pt idx="42453">
                  <c:v>98.353211627562004</c:v>
                </c:pt>
                <c:pt idx="42454">
                  <c:v>98.355528382835502</c:v>
                </c:pt>
                <c:pt idx="42455">
                  <c:v>98.357845138109099</c:v>
                </c:pt>
                <c:pt idx="42456">
                  <c:v>98.360161893382596</c:v>
                </c:pt>
                <c:pt idx="42457">
                  <c:v>98.362478648656094</c:v>
                </c:pt>
                <c:pt idx="42458">
                  <c:v>98.364795403929705</c:v>
                </c:pt>
                <c:pt idx="42459">
                  <c:v>98.367112159203202</c:v>
                </c:pt>
                <c:pt idx="42460">
                  <c:v>98.369428914476799</c:v>
                </c:pt>
                <c:pt idx="42461">
                  <c:v>98.371745669750297</c:v>
                </c:pt>
                <c:pt idx="42462">
                  <c:v>98.374062425023794</c:v>
                </c:pt>
                <c:pt idx="42463">
                  <c:v>98.376379180297405</c:v>
                </c:pt>
                <c:pt idx="42464">
                  <c:v>98.378695935570903</c:v>
                </c:pt>
                <c:pt idx="42465">
                  <c:v>98.3810126908445</c:v>
                </c:pt>
                <c:pt idx="42466">
                  <c:v>98.383329446117997</c:v>
                </c:pt>
                <c:pt idx="42467">
                  <c:v>98.385646201391495</c:v>
                </c:pt>
                <c:pt idx="42468">
                  <c:v>98.387962956665106</c:v>
                </c:pt>
                <c:pt idx="42469">
                  <c:v>98.390279711938604</c:v>
                </c:pt>
                <c:pt idx="42470">
                  <c:v>98.392596467212201</c:v>
                </c:pt>
                <c:pt idx="42471">
                  <c:v>98.394913222485698</c:v>
                </c:pt>
                <c:pt idx="42472">
                  <c:v>98.397229977759196</c:v>
                </c:pt>
                <c:pt idx="42473">
                  <c:v>98.399546733032807</c:v>
                </c:pt>
                <c:pt idx="42474">
                  <c:v>98.401863488306304</c:v>
                </c:pt>
                <c:pt idx="42475">
                  <c:v>98.404180243579901</c:v>
                </c:pt>
                <c:pt idx="42476">
                  <c:v>98.406496998853399</c:v>
                </c:pt>
                <c:pt idx="42477">
                  <c:v>98.408813754126896</c:v>
                </c:pt>
                <c:pt idx="42478">
                  <c:v>98.411130509400493</c:v>
                </c:pt>
                <c:pt idx="42479">
                  <c:v>98.413447264674005</c:v>
                </c:pt>
                <c:pt idx="42480">
                  <c:v>98.415764019947602</c:v>
                </c:pt>
                <c:pt idx="42481">
                  <c:v>98.4180807752211</c:v>
                </c:pt>
                <c:pt idx="42482">
                  <c:v>98.420397530494597</c:v>
                </c:pt>
                <c:pt idx="42483">
                  <c:v>98.422714285768194</c:v>
                </c:pt>
                <c:pt idx="42484">
                  <c:v>98.425031041041706</c:v>
                </c:pt>
                <c:pt idx="42485">
                  <c:v>98.427347796315303</c:v>
                </c:pt>
                <c:pt idx="42486">
                  <c:v>98.4296645515888</c:v>
                </c:pt>
                <c:pt idx="42487">
                  <c:v>98.431981306862298</c:v>
                </c:pt>
                <c:pt idx="42488">
                  <c:v>98.434298062135895</c:v>
                </c:pt>
                <c:pt idx="42489">
                  <c:v>98.436614817409406</c:v>
                </c:pt>
                <c:pt idx="42490">
                  <c:v>98.438931572683003</c:v>
                </c:pt>
                <c:pt idx="42491">
                  <c:v>98.441248327956501</c:v>
                </c:pt>
                <c:pt idx="42492">
                  <c:v>98.443565083229998</c:v>
                </c:pt>
                <c:pt idx="42493">
                  <c:v>98.445881838503595</c:v>
                </c:pt>
                <c:pt idx="42494">
                  <c:v>98.448198593777093</c:v>
                </c:pt>
                <c:pt idx="42495">
                  <c:v>98.450515349050704</c:v>
                </c:pt>
                <c:pt idx="42496">
                  <c:v>98.452832104324202</c:v>
                </c:pt>
                <c:pt idx="42497">
                  <c:v>98.455148859597699</c:v>
                </c:pt>
                <c:pt idx="42498">
                  <c:v>98.457465614871296</c:v>
                </c:pt>
                <c:pt idx="42499">
                  <c:v>98.459782370144794</c:v>
                </c:pt>
                <c:pt idx="42500">
                  <c:v>98.462099125418405</c:v>
                </c:pt>
                <c:pt idx="42501">
                  <c:v>98.464415880691902</c:v>
                </c:pt>
                <c:pt idx="42502">
                  <c:v>98.4667326359654</c:v>
                </c:pt>
                <c:pt idx="42503">
                  <c:v>98.469049391238997</c:v>
                </c:pt>
                <c:pt idx="42504">
                  <c:v>98.471366146512494</c:v>
                </c:pt>
                <c:pt idx="42505">
                  <c:v>98.473682901786106</c:v>
                </c:pt>
                <c:pt idx="42506">
                  <c:v>98.475999657059603</c:v>
                </c:pt>
                <c:pt idx="42507">
                  <c:v>98.478316412333101</c:v>
                </c:pt>
                <c:pt idx="42508">
                  <c:v>98.480633167606697</c:v>
                </c:pt>
                <c:pt idx="42509">
                  <c:v>98.482949922880195</c:v>
                </c:pt>
                <c:pt idx="42510">
                  <c:v>98.485266678153806</c:v>
                </c:pt>
                <c:pt idx="42511">
                  <c:v>98.487583433427304</c:v>
                </c:pt>
                <c:pt idx="42512">
                  <c:v>98.489900188700801</c:v>
                </c:pt>
                <c:pt idx="42513">
                  <c:v>98.492216943974398</c:v>
                </c:pt>
                <c:pt idx="42514">
                  <c:v>98.494533699247896</c:v>
                </c:pt>
                <c:pt idx="42515">
                  <c:v>98.496850454521507</c:v>
                </c:pt>
                <c:pt idx="42516">
                  <c:v>98.499167209795004</c:v>
                </c:pt>
                <c:pt idx="42517">
                  <c:v>98.501483965068502</c:v>
                </c:pt>
                <c:pt idx="42518">
                  <c:v>98.503800720342099</c:v>
                </c:pt>
                <c:pt idx="42519">
                  <c:v>98.506117475615596</c:v>
                </c:pt>
                <c:pt idx="42520">
                  <c:v>98.508434230889193</c:v>
                </c:pt>
                <c:pt idx="42521">
                  <c:v>98.510750986162705</c:v>
                </c:pt>
                <c:pt idx="42522">
                  <c:v>98.513067741436302</c:v>
                </c:pt>
                <c:pt idx="42523">
                  <c:v>98.5153844967098</c:v>
                </c:pt>
                <c:pt idx="42524">
                  <c:v>98.517701251983297</c:v>
                </c:pt>
                <c:pt idx="42525">
                  <c:v>98.520018007256894</c:v>
                </c:pt>
                <c:pt idx="42526">
                  <c:v>98.522334762530406</c:v>
                </c:pt>
                <c:pt idx="42527">
                  <c:v>98.524651517804003</c:v>
                </c:pt>
                <c:pt idx="42528">
                  <c:v>98.5269682730775</c:v>
                </c:pt>
                <c:pt idx="42529">
                  <c:v>98.529285028350998</c:v>
                </c:pt>
                <c:pt idx="42530">
                  <c:v>98.531601783624595</c:v>
                </c:pt>
                <c:pt idx="42531">
                  <c:v>98.533918538898106</c:v>
                </c:pt>
                <c:pt idx="42532">
                  <c:v>98.536235294171703</c:v>
                </c:pt>
                <c:pt idx="42533">
                  <c:v>98.538552049445201</c:v>
                </c:pt>
                <c:pt idx="42534">
                  <c:v>98.540868804718698</c:v>
                </c:pt>
                <c:pt idx="42535">
                  <c:v>98.543185559992295</c:v>
                </c:pt>
                <c:pt idx="42536">
                  <c:v>98.545502315265793</c:v>
                </c:pt>
                <c:pt idx="42537">
                  <c:v>98.547819070539404</c:v>
                </c:pt>
                <c:pt idx="42538">
                  <c:v>98.550135825812902</c:v>
                </c:pt>
                <c:pt idx="42539">
                  <c:v>98.552452581086399</c:v>
                </c:pt>
                <c:pt idx="42540">
                  <c:v>98.554769336359996</c:v>
                </c:pt>
                <c:pt idx="42541">
                  <c:v>98.557086091633494</c:v>
                </c:pt>
                <c:pt idx="42542">
                  <c:v>98.559402846907105</c:v>
                </c:pt>
                <c:pt idx="42543">
                  <c:v>98.561719602180602</c:v>
                </c:pt>
                <c:pt idx="42544">
                  <c:v>98.5640363574541</c:v>
                </c:pt>
                <c:pt idx="42545">
                  <c:v>98.566353112727697</c:v>
                </c:pt>
                <c:pt idx="42546">
                  <c:v>98.568669868001194</c:v>
                </c:pt>
                <c:pt idx="42547">
                  <c:v>98.570986623274806</c:v>
                </c:pt>
                <c:pt idx="42548">
                  <c:v>98.573303378548303</c:v>
                </c:pt>
                <c:pt idx="42549">
                  <c:v>98.575620133821801</c:v>
                </c:pt>
                <c:pt idx="42550">
                  <c:v>98.577936889095398</c:v>
                </c:pt>
                <c:pt idx="42551">
                  <c:v>98.580253644368895</c:v>
                </c:pt>
                <c:pt idx="42552">
                  <c:v>98.582570399642506</c:v>
                </c:pt>
                <c:pt idx="42553">
                  <c:v>98.584887154916004</c:v>
                </c:pt>
                <c:pt idx="42554">
                  <c:v>98.587203910189501</c:v>
                </c:pt>
                <c:pt idx="42555">
                  <c:v>98.589520665463098</c:v>
                </c:pt>
                <c:pt idx="42556">
                  <c:v>98.591837420736596</c:v>
                </c:pt>
                <c:pt idx="42557">
                  <c:v>98.594154176010207</c:v>
                </c:pt>
                <c:pt idx="42558">
                  <c:v>98.596470931283704</c:v>
                </c:pt>
                <c:pt idx="42559">
                  <c:v>98.598787686557202</c:v>
                </c:pt>
                <c:pt idx="42560">
                  <c:v>98.601104441830799</c:v>
                </c:pt>
                <c:pt idx="42561">
                  <c:v>98.603421197104296</c:v>
                </c:pt>
                <c:pt idx="42562">
                  <c:v>98.605737952377893</c:v>
                </c:pt>
                <c:pt idx="42563">
                  <c:v>98.608054707651405</c:v>
                </c:pt>
                <c:pt idx="42564">
                  <c:v>98.610371462924903</c:v>
                </c:pt>
                <c:pt idx="42565">
                  <c:v>98.6126882181985</c:v>
                </c:pt>
                <c:pt idx="42566">
                  <c:v>98.615004973471997</c:v>
                </c:pt>
                <c:pt idx="42567">
                  <c:v>98.617321728745594</c:v>
                </c:pt>
                <c:pt idx="42568">
                  <c:v>98.619638484019106</c:v>
                </c:pt>
                <c:pt idx="42569">
                  <c:v>98.621955239292603</c:v>
                </c:pt>
                <c:pt idx="42570">
                  <c:v>98.6242719945662</c:v>
                </c:pt>
                <c:pt idx="42571">
                  <c:v>98.626588749839698</c:v>
                </c:pt>
                <c:pt idx="42572">
                  <c:v>98.628905505113295</c:v>
                </c:pt>
                <c:pt idx="42573">
                  <c:v>98.631222260386807</c:v>
                </c:pt>
                <c:pt idx="42574">
                  <c:v>98.633539015660304</c:v>
                </c:pt>
                <c:pt idx="42575">
                  <c:v>98.635855770933901</c:v>
                </c:pt>
                <c:pt idx="42576">
                  <c:v>98.638172526207399</c:v>
                </c:pt>
                <c:pt idx="42577">
                  <c:v>98.640489281480995</c:v>
                </c:pt>
                <c:pt idx="42578">
                  <c:v>98.642806036754493</c:v>
                </c:pt>
                <c:pt idx="42579">
                  <c:v>98.645122792028005</c:v>
                </c:pt>
                <c:pt idx="42580">
                  <c:v>98.647439547301602</c:v>
                </c:pt>
                <c:pt idx="42581">
                  <c:v>98.649756302575099</c:v>
                </c:pt>
                <c:pt idx="42582">
                  <c:v>98.652073057848696</c:v>
                </c:pt>
                <c:pt idx="42583">
                  <c:v>98.654389813122194</c:v>
                </c:pt>
                <c:pt idx="42584">
                  <c:v>98.656706568395705</c:v>
                </c:pt>
                <c:pt idx="42585">
                  <c:v>98.659023323669302</c:v>
                </c:pt>
                <c:pt idx="42586">
                  <c:v>98.6613400789428</c:v>
                </c:pt>
                <c:pt idx="42587">
                  <c:v>98.663656834216397</c:v>
                </c:pt>
                <c:pt idx="42588">
                  <c:v>98.665973589489894</c:v>
                </c:pt>
                <c:pt idx="42589">
                  <c:v>98.668290344763406</c:v>
                </c:pt>
                <c:pt idx="42590">
                  <c:v>98.670607100037003</c:v>
                </c:pt>
                <c:pt idx="42591">
                  <c:v>98.672923855310501</c:v>
                </c:pt>
                <c:pt idx="42592">
                  <c:v>98.675240610584098</c:v>
                </c:pt>
                <c:pt idx="42593">
                  <c:v>98.677557365857595</c:v>
                </c:pt>
                <c:pt idx="42594">
                  <c:v>98.679874121131107</c:v>
                </c:pt>
                <c:pt idx="42595">
                  <c:v>98.682190876404704</c:v>
                </c:pt>
                <c:pt idx="42596">
                  <c:v>98.684507631678201</c:v>
                </c:pt>
                <c:pt idx="42597">
                  <c:v>98.686824386951798</c:v>
                </c:pt>
                <c:pt idx="42598">
                  <c:v>98.689141142225296</c:v>
                </c:pt>
                <c:pt idx="42599">
                  <c:v>98.691457897498793</c:v>
                </c:pt>
                <c:pt idx="42600">
                  <c:v>98.693774652772404</c:v>
                </c:pt>
                <c:pt idx="42601">
                  <c:v>98.696091408045902</c:v>
                </c:pt>
                <c:pt idx="42602">
                  <c:v>98.698408163319499</c:v>
                </c:pt>
                <c:pt idx="42603">
                  <c:v>98.700724918592996</c:v>
                </c:pt>
                <c:pt idx="42604">
                  <c:v>98.703041673866494</c:v>
                </c:pt>
                <c:pt idx="42605">
                  <c:v>98.705358429140105</c:v>
                </c:pt>
                <c:pt idx="42606">
                  <c:v>98.707675184413603</c:v>
                </c:pt>
                <c:pt idx="42607">
                  <c:v>98.7099919396872</c:v>
                </c:pt>
                <c:pt idx="42608">
                  <c:v>98.712308694960697</c:v>
                </c:pt>
                <c:pt idx="42609">
                  <c:v>98.714625450234195</c:v>
                </c:pt>
                <c:pt idx="42610">
                  <c:v>98.716942205507806</c:v>
                </c:pt>
                <c:pt idx="42611">
                  <c:v>98.719258960781303</c:v>
                </c:pt>
                <c:pt idx="42612">
                  <c:v>98.7215757160549</c:v>
                </c:pt>
                <c:pt idx="42613">
                  <c:v>98.723892471328398</c:v>
                </c:pt>
                <c:pt idx="42614">
                  <c:v>98.726209226601895</c:v>
                </c:pt>
                <c:pt idx="42615">
                  <c:v>98.728525981875507</c:v>
                </c:pt>
                <c:pt idx="42616">
                  <c:v>98.730842737149004</c:v>
                </c:pt>
                <c:pt idx="42617">
                  <c:v>98.733159492422601</c:v>
                </c:pt>
                <c:pt idx="42618">
                  <c:v>98.735476247696099</c:v>
                </c:pt>
                <c:pt idx="42619">
                  <c:v>98.737793002969596</c:v>
                </c:pt>
                <c:pt idx="42620">
                  <c:v>98.740109758243193</c:v>
                </c:pt>
                <c:pt idx="42621">
                  <c:v>98.742426513516705</c:v>
                </c:pt>
                <c:pt idx="42622">
                  <c:v>98.744743268790302</c:v>
                </c:pt>
                <c:pt idx="42623">
                  <c:v>98.747060024063799</c:v>
                </c:pt>
                <c:pt idx="42624">
                  <c:v>98.749376779337297</c:v>
                </c:pt>
                <c:pt idx="42625">
                  <c:v>98.751693534610894</c:v>
                </c:pt>
                <c:pt idx="42626">
                  <c:v>98.754010289884405</c:v>
                </c:pt>
                <c:pt idx="42627">
                  <c:v>98.756327045158002</c:v>
                </c:pt>
                <c:pt idx="42628">
                  <c:v>98.7586438004315</c:v>
                </c:pt>
                <c:pt idx="42629">
                  <c:v>98.760960555704997</c:v>
                </c:pt>
                <c:pt idx="42630">
                  <c:v>98.763277310978594</c:v>
                </c:pt>
                <c:pt idx="42631">
                  <c:v>98.765594066252106</c:v>
                </c:pt>
                <c:pt idx="42632">
                  <c:v>98.767910821525703</c:v>
                </c:pt>
                <c:pt idx="42633">
                  <c:v>98.770227576799201</c:v>
                </c:pt>
                <c:pt idx="42634">
                  <c:v>98.772544332072698</c:v>
                </c:pt>
                <c:pt idx="42635">
                  <c:v>98.774861087346295</c:v>
                </c:pt>
                <c:pt idx="42636">
                  <c:v>98.777177842619807</c:v>
                </c:pt>
                <c:pt idx="42637">
                  <c:v>98.779494597893404</c:v>
                </c:pt>
                <c:pt idx="42638">
                  <c:v>98.781811353166901</c:v>
                </c:pt>
                <c:pt idx="42639">
                  <c:v>98.784128108440399</c:v>
                </c:pt>
                <c:pt idx="42640">
                  <c:v>98.786444863713996</c:v>
                </c:pt>
                <c:pt idx="42641">
                  <c:v>98.788761618987493</c:v>
                </c:pt>
                <c:pt idx="42642">
                  <c:v>98.791078374261104</c:v>
                </c:pt>
                <c:pt idx="42643">
                  <c:v>98.793395129534602</c:v>
                </c:pt>
                <c:pt idx="42644">
                  <c:v>98.7957118848081</c:v>
                </c:pt>
                <c:pt idx="42645">
                  <c:v>98.798028640081696</c:v>
                </c:pt>
                <c:pt idx="42646">
                  <c:v>98.800345395355194</c:v>
                </c:pt>
                <c:pt idx="42647">
                  <c:v>98.802662150628805</c:v>
                </c:pt>
                <c:pt idx="42648">
                  <c:v>98.804978905902303</c:v>
                </c:pt>
                <c:pt idx="42649">
                  <c:v>98.8072956611758</c:v>
                </c:pt>
                <c:pt idx="42650">
                  <c:v>98.809612416449397</c:v>
                </c:pt>
                <c:pt idx="42651">
                  <c:v>98.811929171722895</c:v>
                </c:pt>
                <c:pt idx="42652">
                  <c:v>98.814245926996506</c:v>
                </c:pt>
                <c:pt idx="42653">
                  <c:v>98.816562682270003</c:v>
                </c:pt>
                <c:pt idx="42654">
                  <c:v>98.818879437543501</c:v>
                </c:pt>
                <c:pt idx="42655">
                  <c:v>98.821196192817098</c:v>
                </c:pt>
                <c:pt idx="42656">
                  <c:v>98.823512948090595</c:v>
                </c:pt>
                <c:pt idx="42657">
                  <c:v>98.825829703364207</c:v>
                </c:pt>
                <c:pt idx="42658">
                  <c:v>98.828146458637704</c:v>
                </c:pt>
                <c:pt idx="42659">
                  <c:v>98.830463213911202</c:v>
                </c:pt>
                <c:pt idx="42660">
                  <c:v>98.832779969184799</c:v>
                </c:pt>
                <c:pt idx="42661">
                  <c:v>98.835096724458296</c:v>
                </c:pt>
                <c:pt idx="42662">
                  <c:v>98.837413479731893</c:v>
                </c:pt>
                <c:pt idx="42663">
                  <c:v>98.839730235005405</c:v>
                </c:pt>
                <c:pt idx="42664">
                  <c:v>98.842046990278902</c:v>
                </c:pt>
                <c:pt idx="42665">
                  <c:v>98.844363745552499</c:v>
                </c:pt>
                <c:pt idx="42666">
                  <c:v>98.846680500825997</c:v>
                </c:pt>
                <c:pt idx="42667">
                  <c:v>98.848997256099594</c:v>
                </c:pt>
                <c:pt idx="42668">
                  <c:v>98.851314011373105</c:v>
                </c:pt>
                <c:pt idx="42669">
                  <c:v>98.853630766646702</c:v>
                </c:pt>
                <c:pt idx="42670">
                  <c:v>98.8559475219202</c:v>
                </c:pt>
                <c:pt idx="42671">
                  <c:v>98.858264277193697</c:v>
                </c:pt>
                <c:pt idx="42672">
                  <c:v>98.860581032467294</c:v>
                </c:pt>
                <c:pt idx="42673">
                  <c:v>98.862897787740806</c:v>
                </c:pt>
                <c:pt idx="42674">
                  <c:v>98.865214543014403</c:v>
                </c:pt>
                <c:pt idx="42675">
                  <c:v>98.867531298287901</c:v>
                </c:pt>
                <c:pt idx="42676">
                  <c:v>98.869848053561398</c:v>
                </c:pt>
                <c:pt idx="42677">
                  <c:v>98.872164808834995</c:v>
                </c:pt>
                <c:pt idx="42678">
                  <c:v>98.874481564108507</c:v>
                </c:pt>
                <c:pt idx="42679">
                  <c:v>98.876798319382104</c:v>
                </c:pt>
                <c:pt idx="42680">
                  <c:v>98.879115074655601</c:v>
                </c:pt>
                <c:pt idx="42681">
                  <c:v>98.881431829929099</c:v>
                </c:pt>
                <c:pt idx="42682">
                  <c:v>98.883748585202696</c:v>
                </c:pt>
                <c:pt idx="42683">
                  <c:v>98.886065340476193</c:v>
                </c:pt>
                <c:pt idx="42684">
                  <c:v>98.888382095749805</c:v>
                </c:pt>
                <c:pt idx="42685">
                  <c:v>98.890698851023302</c:v>
                </c:pt>
                <c:pt idx="42686">
                  <c:v>98.8930156062968</c:v>
                </c:pt>
                <c:pt idx="42687">
                  <c:v>98.895332361570397</c:v>
                </c:pt>
                <c:pt idx="42688">
                  <c:v>98.897649116843894</c:v>
                </c:pt>
                <c:pt idx="42689">
                  <c:v>98.899965872117505</c:v>
                </c:pt>
                <c:pt idx="42690">
                  <c:v>98.902282627391003</c:v>
                </c:pt>
                <c:pt idx="42691">
                  <c:v>98.9045993826645</c:v>
                </c:pt>
                <c:pt idx="42692">
                  <c:v>98.906916137938097</c:v>
                </c:pt>
                <c:pt idx="42693">
                  <c:v>98.909232893211595</c:v>
                </c:pt>
                <c:pt idx="42694">
                  <c:v>98.911549648485206</c:v>
                </c:pt>
                <c:pt idx="42695">
                  <c:v>98.913866403758703</c:v>
                </c:pt>
                <c:pt idx="42696">
                  <c:v>98.916183159032201</c:v>
                </c:pt>
                <c:pt idx="42697">
                  <c:v>98.918499914305798</c:v>
                </c:pt>
                <c:pt idx="42698">
                  <c:v>98.920816669579295</c:v>
                </c:pt>
                <c:pt idx="42699">
                  <c:v>98.923133424852907</c:v>
                </c:pt>
                <c:pt idx="42700">
                  <c:v>98.925450180126404</c:v>
                </c:pt>
                <c:pt idx="42701">
                  <c:v>98.927766935399902</c:v>
                </c:pt>
                <c:pt idx="42702">
                  <c:v>98.930083690673499</c:v>
                </c:pt>
                <c:pt idx="42703">
                  <c:v>98.932400445946996</c:v>
                </c:pt>
                <c:pt idx="42704">
                  <c:v>98.934717201220593</c:v>
                </c:pt>
                <c:pt idx="42705">
                  <c:v>98.937033956494105</c:v>
                </c:pt>
                <c:pt idx="42706">
                  <c:v>98.939350711767602</c:v>
                </c:pt>
                <c:pt idx="42707">
                  <c:v>98.941667467041199</c:v>
                </c:pt>
                <c:pt idx="42708">
                  <c:v>98.943984222314697</c:v>
                </c:pt>
                <c:pt idx="42709">
                  <c:v>98.946300977588294</c:v>
                </c:pt>
                <c:pt idx="42710">
                  <c:v>98.948617732861806</c:v>
                </c:pt>
                <c:pt idx="42711">
                  <c:v>98.950934488135303</c:v>
                </c:pt>
                <c:pt idx="42712">
                  <c:v>98.9532512434089</c:v>
                </c:pt>
                <c:pt idx="42713">
                  <c:v>98.955567998682398</c:v>
                </c:pt>
                <c:pt idx="42714">
                  <c:v>98.957884753955994</c:v>
                </c:pt>
                <c:pt idx="42715">
                  <c:v>98.960201509229506</c:v>
                </c:pt>
                <c:pt idx="42716">
                  <c:v>98.962518264503004</c:v>
                </c:pt>
                <c:pt idx="42717">
                  <c:v>98.964835019776601</c:v>
                </c:pt>
                <c:pt idx="42718">
                  <c:v>98.967151775050098</c:v>
                </c:pt>
                <c:pt idx="42719">
                  <c:v>98.969468530323695</c:v>
                </c:pt>
                <c:pt idx="42720">
                  <c:v>98.971785285597207</c:v>
                </c:pt>
                <c:pt idx="42721">
                  <c:v>98.974102040870704</c:v>
                </c:pt>
                <c:pt idx="42722">
                  <c:v>98.976418796144301</c:v>
                </c:pt>
                <c:pt idx="42723">
                  <c:v>98.978735551417799</c:v>
                </c:pt>
                <c:pt idx="42724">
                  <c:v>98.981052306691396</c:v>
                </c:pt>
                <c:pt idx="42725">
                  <c:v>98.983369061964893</c:v>
                </c:pt>
                <c:pt idx="42726">
                  <c:v>98.985685817238405</c:v>
                </c:pt>
                <c:pt idx="42727">
                  <c:v>98.988002572512002</c:v>
                </c:pt>
                <c:pt idx="42728">
                  <c:v>98.9903193277855</c:v>
                </c:pt>
                <c:pt idx="42729">
                  <c:v>98.992636083059097</c:v>
                </c:pt>
                <c:pt idx="42730">
                  <c:v>98.994952838332594</c:v>
                </c:pt>
                <c:pt idx="42731">
                  <c:v>98.997269593606106</c:v>
                </c:pt>
                <c:pt idx="42732">
                  <c:v>98.999586348879703</c:v>
                </c:pt>
                <c:pt idx="42733">
                  <c:v>99.0019031041532</c:v>
                </c:pt>
                <c:pt idx="42734">
                  <c:v>99.004219859426797</c:v>
                </c:pt>
                <c:pt idx="42735">
                  <c:v>99.006536614700295</c:v>
                </c:pt>
                <c:pt idx="42736">
                  <c:v>99.008853369973806</c:v>
                </c:pt>
                <c:pt idx="42737">
                  <c:v>99.011170125247403</c:v>
                </c:pt>
                <c:pt idx="42738">
                  <c:v>99.013486880520901</c:v>
                </c:pt>
                <c:pt idx="42739">
                  <c:v>99.015803635794498</c:v>
                </c:pt>
                <c:pt idx="42740">
                  <c:v>99.018120391067995</c:v>
                </c:pt>
                <c:pt idx="42741">
                  <c:v>99.020437146341493</c:v>
                </c:pt>
                <c:pt idx="42742">
                  <c:v>99.022753901615104</c:v>
                </c:pt>
                <c:pt idx="42743">
                  <c:v>99.025070656888602</c:v>
                </c:pt>
                <c:pt idx="42744">
                  <c:v>99.027387412162199</c:v>
                </c:pt>
                <c:pt idx="42745">
                  <c:v>99.029704167435696</c:v>
                </c:pt>
                <c:pt idx="42746">
                  <c:v>99.032020922709194</c:v>
                </c:pt>
                <c:pt idx="42747">
                  <c:v>99.034337677982805</c:v>
                </c:pt>
                <c:pt idx="42748">
                  <c:v>99.036654433256302</c:v>
                </c:pt>
                <c:pt idx="42749">
                  <c:v>99.038971188529899</c:v>
                </c:pt>
                <c:pt idx="42750">
                  <c:v>99.041287943803397</c:v>
                </c:pt>
                <c:pt idx="42751">
                  <c:v>99.043604699076894</c:v>
                </c:pt>
                <c:pt idx="42752">
                  <c:v>99.045921454350506</c:v>
                </c:pt>
                <c:pt idx="42753">
                  <c:v>99.048238209624003</c:v>
                </c:pt>
                <c:pt idx="42754">
                  <c:v>99.0505549648976</c:v>
                </c:pt>
                <c:pt idx="42755">
                  <c:v>99.052871720171098</c:v>
                </c:pt>
                <c:pt idx="42756">
                  <c:v>99.055188475444595</c:v>
                </c:pt>
                <c:pt idx="42757">
                  <c:v>99.057505230718206</c:v>
                </c:pt>
                <c:pt idx="42758">
                  <c:v>99.059821985991704</c:v>
                </c:pt>
                <c:pt idx="42759">
                  <c:v>99.062138741265301</c:v>
                </c:pt>
                <c:pt idx="42760">
                  <c:v>99.064455496538798</c:v>
                </c:pt>
                <c:pt idx="42761">
                  <c:v>99.066772251812296</c:v>
                </c:pt>
                <c:pt idx="42762">
                  <c:v>99.069089007085907</c:v>
                </c:pt>
                <c:pt idx="42763">
                  <c:v>99.071405762359404</c:v>
                </c:pt>
                <c:pt idx="42764">
                  <c:v>99.073722517633001</c:v>
                </c:pt>
                <c:pt idx="42765">
                  <c:v>99.076039272906499</c:v>
                </c:pt>
                <c:pt idx="42766">
                  <c:v>99.078356028179996</c:v>
                </c:pt>
                <c:pt idx="42767">
                  <c:v>99.080672783453593</c:v>
                </c:pt>
                <c:pt idx="42768">
                  <c:v>99.082989538727105</c:v>
                </c:pt>
                <c:pt idx="42769">
                  <c:v>99.085306294000702</c:v>
                </c:pt>
                <c:pt idx="42770">
                  <c:v>99.0876230492742</c:v>
                </c:pt>
                <c:pt idx="42771">
                  <c:v>99.089939804547697</c:v>
                </c:pt>
                <c:pt idx="42772">
                  <c:v>99.092256559821294</c:v>
                </c:pt>
                <c:pt idx="42773">
                  <c:v>99.094573315094806</c:v>
                </c:pt>
                <c:pt idx="42774">
                  <c:v>99.096890070368403</c:v>
                </c:pt>
                <c:pt idx="42775">
                  <c:v>99.0992068256419</c:v>
                </c:pt>
                <c:pt idx="42776">
                  <c:v>99.101523580915398</c:v>
                </c:pt>
                <c:pt idx="42777">
                  <c:v>99.103840336188995</c:v>
                </c:pt>
                <c:pt idx="42778">
                  <c:v>99.106157091462507</c:v>
                </c:pt>
                <c:pt idx="42779">
                  <c:v>99.108473846736103</c:v>
                </c:pt>
                <c:pt idx="42780">
                  <c:v>99.110790602009601</c:v>
                </c:pt>
                <c:pt idx="42781">
                  <c:v>99.113107357283099</c:v>
                </c:pt>
                <c:pt idx="42782">
                  <c:v>99.115424112556695</c:v>
                </c:pt>
                <c:pt idx="42783">
                  <c:v>99.117740867830193</c:v>
                </c:pt>
                <c:pt idx="42784">
                  <c:v>99.120057623103804</c:v>
                </c:pt>
                <c:pt idx="42785">
                  <c:v>99.122374378377302</c:v>
                </c:pt>
                <c:pt idx="42786">
                  <c:v>99.124691133650799</c:v>
                </c:pt>
                <c:pt idx="42787">
                  <c:v>99.127007888924396</c:v>
                </c:pt>
                <c:pt idx="42788">
                  <c:v>99.129324644197894</c:v>
                </c:pt>
                <c:pt idx="42789">
                  <c:v>99.131641399471505</c:v>
                </c:pt>
                <c:pt idx="42790">
                  <c:v>99.133958154745002</c:v>
                </c:pt>
                <c:pt idx="42791">
                  <c:v>99.1362749100185</c:v>
                </c:pt>
                <c:pt idx="42792">
                  <c:v>99.138591665292097</c:v>
                </c:pt>
                <c:pt idx="42793">
                  <c:v>99.140908420565594</c:v>
                </c:pt>
                <c:pt idx="42794">
                  <c:v>99.143225175839206</c:v>
                </c:pt>
                <c:pt idx="42795">
                  <c:v>99.145541931112703</c:v>
                </c:pt>
                <c:pt idx="42796">
                  <c:v>99.147858686386201</c:v>
                </c:pt>
                <c:pt idx="42797">
                  <c:v>99.150175441659798</c:v>
                </c:pt>
                <c:pt idx="42798">
                  <c:v>99.152492196933295</c:v>
                </c:pt>
                <c:pt idx="42799">
                  <c:v>99.154808952206906</c:v>
                </c:pt>
                <c:pt idx="42800">
                  <c:v>99.157125707480404</c:v>
                </c:pt>
                <c:pt idx="42801">
                  <c:v>99.159442462753901</c:v>
                </c:pt>
                <c:pt idx="42802">
                  <c:v>99.161759218027498</c:v>
                </c:pt>
                <c:pt idx="42803">
                  <c:v>99.164075973300996</c:v>
                </c:pt>
                <c:pt idx="42804">
                  <c:v>99.166392728574607</c:v>
                </c:pt>
                <c:pt idx="42805">
                  <c:v>99.168709483848104</c:v>
                </c:pt>
                <c:pt idx="42806">
                  <c:v>99.171026239121602</c:v>
                </c:pt>
                <c:pt idx="42807">
                  <c:v>99.173342994395199</c:v>
                </c:pt>
                <c:pt idx="42808">
                  <c:v>99.175659749668696</c:v>
                </c:pt>
                <c:pt idx="42809">
                  <c:v>99.177976504942293</c:v>
                </c:pt>
                <c:pt idx="42810">
                  <c:v>99.180293260215805</c:v>
                </c:pt>
                <c:pt idx="42811">
                  <c:v>99.182610015489402</c:v>
                </c:pt>
                <c:pt idx="42812">
                  <c:v>99.1849267707629</c:v>
                </c:pt>
                <c:pt idx="42813">
                  <c:v>99.187243526036397</c:v>
                </c:pt>
                <c:pt idx="42814">
                  <c:v>99.189560281309994</c:v>
                </c:pt>
                <c:pt idx="42815">
                  <c:v>99.191877036583506</c:v>
                </c:pt>
                <c:pt idx="42816">
                  <c:v>99.194193791857103</c:v>
                </c:pt>
                <c:pt idx="42817">
                  <c:v>99.1965105471306</c:v>
                </c:pt>
                <c:pt idx="42818">
                  <c:v>99.198827302404098</c:v>
                </c:pt>
                <c:pt idx="42819">
                  <c:v>99.201144057677695</c:v>
                </c:pt>
                <c:pt idx="42820">
                  <c:v>99.203460812951207</c:v>
                </c:pt>
                <c:pt idx="42821">
                  <c:v>99.205777568224804</c:v>
                </c:pt>
                <c:pt idx="42822">
                  <c:v>99.208094323498301</c:v>
                </c:pt>
                <c:pt idx="42823">
                  <c:v>99.210411078771799</c:v>
                </c:pt>
                <c:pt idx="42824">
                  <c:v>99.212727834045396</c:v>
                </c:pt>
                <c:pt idx="42825">
                  <c:v>99.215044589318893</c:v>
                </c:pt>
                <c:pt idx="42826">
                  <c:v>99.217361344592504</c:v>
                </c:pt>
                <c:pt idx="42827">
                  <c:v>99.219678099866002</c:v>
                </c:pt>
                <c:pt idx="42828">
                  <c:v>99.221994855139499</c:v>
                </c:pt>
                <c:pt idx="42829">
                  <c:v>99.224311610413096</c:v>
                </c:pt>
                <c:pt idx="42830">
                  <c:v>99.226628365686594</c:v>
                </c:pt>
                <c:pt idx="42831">
                  <c:v>99.228945120960205</c:v>
                </c:pt>
                <c:pt idx="42832">
                  <c:v>99.231261876233702</c:v>
                </c:pt>
                <c:pt idx="42833">
                  <c:v>99.2335786315072</c:v>
                </c:pt>
                <c:pt idx="42834">
                  <c:v>99.235895386780797</c:v>
                </c:pt>
                <c:pt idx="42835">
                  <c:v>99.238212142054294</c:v>
                </c:pt>
                <c:pt idx="42836">
                  <c:v>99.240528897327906</c:v>
                </c:pt>
                <c:pt idx="42837">
                  <c:v>99.242845652601403</c:v>
                </c:pt>
                <c:pt idx="42838">
                  <c:v>99.245162407874901</c:v>
                </c:pt>
                <c:pt idx="42839">
                  <c:v>99.247479163148498</c:v>
                </c:pt>
                <c:pt idx="42840">
                  <c:v>99.249795918421995</c:v>
                </c:pt>
                <c:pt idx="42841">
                  <c:v>99.252112673695606</c:v>
                </c:pt>
                <c:pt idx="42842">
                  <c:v>99.254429428969104</c:v>
                </c:pt>
                <c:pt idx="42843">
                  <c:v>99.256746184242601</c:v>
                </c:pt>
                <c:pt idx="42844">
                  <c:v>99.259062939516198</c:v>
                </c:pt>
                <c:pt idx="42845">
                  <c:v>99.261379694789696</c:v>
                </c:pt>
                <c:pt idx="42846">
                  <c:v>99.263696450063307</c:v>
                </c:pt>
                <c:pt idx="42847">
                  <c:v>99.266013205336805</c:v>
                </c:pt>
                <c:pt idx="42848">
                  <c:v>99.268329960610302</c:v>
                </c:pt>
                <c:pt idx="42849">
                  <c:v>99.270646715883899</c:v>
                </c:pt>
                <c:pt idx="42850">
                  <c:v>99.272963471157396</c:v>
                </c:pt>
                <c:pt idx="42851">
                  <c:v>99.275280226430993</c:v>
                </c:pt>
                <c:pt idx="42852">
                  <c:v>99.277596981704505</c:v>
                </c:pt>
                <c:pt idx="42853">
                  <c:v>99.279913736978003</c:v>
                </c:pt>
                <c:pt idx="42854">
                  <c:v>99.2822304922516</c:v>
                </c:pt>
                <c:pt idx="42855">
                  <c:v>99.284547247525097</c:v>
                </c:pt>
                <c:pt idx="42856">
                  <c:v>99.286864002798694</c:v>
                </c:pt>
                <c:pt idx="42857">
                  <c:v>99.289180758072206</c:v>
                </c:pt>
                <c:pt idx="42858">
                  <c:v>99.291497513345703</c:v>
                </c:pt>
                <c:pt idx="42859">
                  <c:v>99.2938142686193</c:v>
                </c:pt>
                <c:pt idx="42860">
                  <c:v>99.296131023892798</c:v>
                </c:pt>
                <c:pt idx="42861">
                  <c:v>99.298447779166395</c:v>
                </c:pt>
                <c:pt idx="42862">
                  <c:v>99.300764534439907</c:v>
                </c:pt>
                <c:pt idx="42863">
                  <c:v>99.303081289713404</c:v>
                </c:pt>
                <c:pt idx="42864">
                  <c:v>99.305398044987001</c:v>
                </c:pt>
                <c:pt idx="42865">
                  <c:v>99.307714800260499</c:v>
                </c:pt>
                <c:pt idx="42866">
                  <c:v>99.310031555534096</c:v>
                </c:pt>
                <c:pt idx="42867">
                  <c:v>99.312348310807593</c:v>
                </c:pt>
                <c:pt idx="42868">
                  <c:v>99.314665066081105</c:v>
                </c:pt>
                <c:pt idx="42869">
                  <c:v>99.316981821354702</c:v>
                </c:pt>
                <c:pt idx="42870">
                  <c:v>99.319298576628199</c:v>
                </c:pt>
                <c:pt idx="42871">
                  <c:v>99.321615331901796</c:v>
                </c:pt>
                <c:pt idx="42872">
                  <c:v>99.323932087175294</c:v>
                </c:pt>
                <c:pt idx="42873">
                  <c:v>99.326248842448805</c:v>
                </c:pt>
                <c:pt idx="42874">
                  <c:v>99.328565597722402</c:v>
                </c:pt>
                <c:pt idx="42875">
                  <c:v>99.3308823529959</c:v>
                </c:pt>
                <c:pt idx="42876">
                  <c:v>99.333199108269497</c:v>
                </c:pt>
                <c:pt idx="42877">
                  <c:v>99.335515863542994</c:v>
                </c:pt>
                <c:pt idx="42878">
                  <c:v>99.337832618816506</c:v>
                </c:pt>
                <c:pt idx="42879">
                  <c:v>99.340149374090103</c:v>
                </c:pt>
                <c:pt idx="42880">
                  <c:v>99.342466129363601</c:v>
                </c:pt>
                <c:pt idx="42881">
                  <c:v>99.344782884637198</c:v>
                </c:pt>
                <c:pt idx="42882">
                  <c:v>99.347099639910695</c:v>
                </c:pt>
                <c:pt idx="42883">
                  <c:v>99.349416395184207</c:v>
                </c:pt>
                <c:pt idx="42884">
                  <c:v>99.351733150457804</c:v>
                </c:pt>
                <c:pt idx="42885">
                  <c:v>99.354049905731301</c:v>
                </c:pt>
                <c:pt idx="42886">
                  <c:v>99.356366661004898</c:v>
                </c:pt>
                <c:pt idx="42887">
                  <c:v>99.358683416278396</c:v>
                </c:pt>
                <c:pt idx="42888">
                  <c:v>99.361000171551893</c:v>
                </c:pt>
                <c:pt idx="42889">
                  <c:v>99.363316926825505</c:v>
                </c:pt>
                <c:pt idx="42890">
                  <c:v>99.365633682099002</c:v>
                </c:pt>
                <c:pt idx="42891">
                  <c:v>99.367950437372599</c:v>
                </c:pt>
                <c:pt idx="42892">
                  <c:v>99.370267192646097</c:v>
                </c:pt>
                <c:pt idx="42893">
                  <c:v>99.372583947919594</c:v>
                </c:pt>
                <c:pt idx="42894">
                  <c:v>99.374900703193205</c:v>
                </c:pt>
                <c:pt idx="42895">
                  <c:v>99.377217458466703</c:v>
                </c:pt>
                <c:pt idx="42896">
                  <c:v>99.3795342137403</c:v>
                </c:pt>
                <c:pt idx="42897">
                  <c:v>99.381850969013797</c:v>
                </c:pt>
                <c:pt idx="42898">
                  <c:v>99.384167724287295</c:v>
                </c:pt>
                <c:pt idx="42899">
                  <c:v>99.386484479560906</c:v>
                </c:pt>
                <c:pt idx="42900">
                  <c:v>99.388801234834403</c:v>
                </c:pt>
                <c:pt idx="42901">
                  <c:v>99.391117990108</c:v>
                </c:pt>
                <c:pt idx="42902">
                  <c:v>99.393434745381498</c:v>
                </c:pt>
                <c:pt idx="42903">
                  <c:v>99.395751500654995</c:v>
                </c:pt>
                <c:pt idx="42904">
                  <c:v>99.398068255928607</c:v>
                </c:pt>
                <c:pt idx="42905">
                  <c:v>99.400385011202104</c:v>
                </c:pt>
                <c:pt idx="42906">
                  <c:v>99.402701766475701</c:v>
                </c:pt>
                <c:pt idx="42907">
                  <c:v>99.405018521749199</c:v>
                </c:pt>
                <c:pt idx="42908">
                  <c:v>99.407335277022696</c:v>
                </c:pt>
                <c:pt idx="42909">
                  <c:v>99.409652032296293</c:v>
                </c:pt>
                <c:pt idx="42910">
                  <c:v>99.411968787569805</c:v>
                </c:pt>
                <c:pt idx="42911">
                  <c:v>99.414285542843402</c:v>
                </c:pt>
                <c:pt idx="42912">
                  <c:v>99.416602298116899</c:v>
                </c:pt>
                <c:pt idx="42913">
                  <c:v>99.418919053390397</c:v>
                </c:pt>
                <c:pt idx="42914">
                  <c:v>99.421235808663994</c:v>
                </c:pt>
                <c:pt idx="42915">
                  <c:v>99.423552563937506</c:v>
                </c:pt>
                <c:pt idx="42916">
                  <c:v>99.425869319211102</c:v>
                </c:pt>
                <c:pt idx="42917">
                  <c:v>99.4281860744846</c:v>
                </c:pt>
                <c:pt idx="42918">
                  <c:v>99.430502829758098</c:v>
                </c:pt>
                <c:pt idx="42919">
                  <c:v>99.432819585031694</c:v>
                </c:pt>
                <c:pt idx="42920">
                  <c:v>99.435136340305206</c:v>
                </c:pt>
                <c:pt idx="42921">
                  <c:v>99.437453095578803</c:v>
                </c:pt>
                <c:pt idx="42922">
                  <c:v>99.439769850852301</c:v>
                </c:pt>
                <c:pt idx="42923">
                  <c:v>99.442086606125798</c:v>
                </c:pt>
                <c:pt idx="42924">
                  <c:v>99.444403361399395</c:v>
                </c:pt>
                <c:pt idx="42925">
                  <c:v>99.446720116672907</c:v>
                </c:pt>
                <c:pt idx="42926">
                  <c:v>99.449036871946504</c:v>
                </c:pt>
                <c:pt idx="42927">
                  <c:v>99.451353627220001</c:v>
                </c:pt>
                <c:pt idx="42928">
                  <c:v>99.453670382493499</c:v>
                </c:pt>
                <c:pt idx="42929">
                  <c:v>99.455987137767096</c:v>
                </c:pt>
                <c:pt idx="42930">
                  <c:v>99.458303893040593</c:v>
                </c:pt>
                <c:pt idx="42931">
                  <c:v>99.460620648314205</c:v>
                </c:pt>
                <c:pt idx="42932">
                  <c:v>99.462937403587702</c:v>
                </c:pt>
                <c:pt idx="42933">
                  <c:v>99.4652541588612</c:v>
                </c:pt>
                <c:pt idx="42934">
                  <c:v>99.467570914134797</c:v>
                </c:pt>
                <c:pt idx="42935">
                  <c:v>99.469887669408294</c:v>
                </c:pt>
                <c:pt idx="42936">
                  <c:v>99.472204424681905</c:v>
                </c:pt>
                <c:pt idx="42937">
                  <c:v>99.474521179955403</c:v>
                </c:pt>
                <c:pt idx="42938">
                  <c:v>99.4768379352289</c:v>
                </c:pt>
                <c:pt idx="42939">
                  <c:v>99.479154690502497</c:v>
                </c:pt>
                <c:pt idx="42940">
                  <c:v>99.481471445775995</c:v>
                </c:pt>
                <c:pt idx="42941">
                  <c:v>99.483788201049606</c:v>
                </c:pt>
                <c:pt idx="42942">
                  <c:v>99.486104956323103</c:v>
                </c:pt>
                <c:pt idx="42943">
                  <c:v>99.488421711596601</c:v>
                </c:pt>
                <c:pt idx="42944">
                  <c:v>99.490738466870198</c:v>
                </c:pt>
                <c:pt idx="42945">
                  <c:v>99.493055222143695</c:v>
                </c:pt>
                <c:pt idx="42946">
                  <c:v>99.495371977417307</c:v>
                </c:pt>
                <c:pt idx="42947">
                  <c:v>99.497688732690804</c:v>
                </c:pt>
                <c:pt idx="42948">
                  <c:v>99.500005487964302</c:v>
                </c:pt>
                <c:pt idx="42949">
                  <c:v>99.502322243237899</c:v>
                </c:pt>
                <c:pt idx="42950">
                  <c:v>99.504638998511396</c:v>
                </c:pt>
                <c:pt idx="42951">
                  <c:v>99.506955753784993</c:v>
                </c:pt>
                <c:pt idx="42952">
                  <c:v>99.509272509058505</c:v>
                </c:pt>
                <c:pt idx="42953">
                  <c:v>99.511589264332002</c:v>
                </c:pt>
                <c:pt idx="42954">
                  <c:v>99.513906019605599</c:v>
                </c:pt>
                <c:pt idx="42955">
                  <c:v>99.516222774879097</c:v>
                </c:pt>
                <c:pt idx="42956">
                  <c:v>99.518539530152694</c:v>
                </c:pt>
                <c:pt idx="42957">
                  <c:v>99.520856285426206</c:v>
                </c:pt>
                <c:pt idx="42958">
                  <c:v>99.523173040699803</c:v>
                </c:pt>
                <c:pt idx="42959">
                  <c:v>99.5254897959733</c:v>
                </c:pt>
                <c:pt idx="42960">
                  <c:v>99.527806551246798</c:v>
                </c:pt>
                <c:pt idx="42961">
                  <c:v>99.530123306520395</c:v>
                </c:pt>
                <c:pt idx="42962">
                  <c:v>99.532440061793906</c:v>
                </c:pt>
                <c:pt idx="42963">
                  <c:v>99.534756817067503</c:v>
                </c:pt>
                <c:pt idx="42964">
                  <c:v>99.537073572341001</c:v>
                </c:pt>
                <c:pt idx="42965">
                  <c:v>99.539390327614498</c:v>
                </c:pt>
                <c:pt idx="42966">
                  <c:v>99.541707082888095</c:v>
                </c:pt>
                <c:pt idx="42967">
                  <c:v>99.544023838161607</c:v>
                </c:pt>
                <c:pt idx="42968">
                  <c:v>99.546340593435204</c:v>
                </c:pt>
                <c:pt idx="42969">
                  <c:v>99.548657348708701</c:v>
                </c:pt>
                <c:pt idx="42970">
                  <c:v>99.550974103982199</c:v>
                </c:pt>
                <c:pt idx="42971">
                  <c:v>99.553290859255796</c:v>
                </c:pt>
                <c:pt idx="42972">
                  <c:v>99.555607614529293</c:v>
                </c:pt>
                <c:pt idx="42973">
                  <c:v>99.557924369802905</c:v>
                </c:pt>
                <c:pt idx="42974">
                  <c:v>99.560241125076402</c:v>
                </c:pt>
                <c:pt idx="42975">
                  <c:v>99.5625578803499</c:v>
                </c:pt>
                <c:pt idx="42976">
                  <c:v>99.564874635623497</c:v>
                </c:pt>
                <c:pt idx="42977">
                  <c:v>99.567191390896994</c:v>
                </c:pt>
                <c:pt idx="42978">
                  <c:v>99.569508146170605</c:v>
                </c:pt>
                <c:pt idx="42979">
                  <c:v>99.571824901444103</c:v>
                </c:pt>
                <c:pt idx="42980">
                  <c:v>99.5741416567176</c:v>
                </c:pt>
                <c:pt idx="42981">
                  <c:v>99.576458411991197</c:v>
                </c:pt>
                <c:pt idx="42982">
                  <c:v>99.578775167264695</c:v>
                </c:pt>
                <c:pt idx="42983">
                  <c:v>99.581091922538306</c:v>
                </c:pt>
                <c:pt idx="42984">
                  <c:v>99.583408677811803</c:v>
                </c:pt>
                <c:pt idx="42985">
                  <c:v>99.585725433085301</c:v>
                </c:pt>
                <c:pt idx="42986">
                  <c:v>99.588042188358898</c:v>
                </c:pt>
                <c:pt idx="42987">
                  <c:v>99.590358943632395</c:v>
                </c:pt>
                <c:pt idx="42988">
                  <c:v>99.592675698906007</c:v>
                </c:pt>
                <c:pt idx="42989">
                  <c:v>99.594992454179504</c:v>
                </c:pt>
                <c:pt idx="42990">
                  <c:v>99.597309209453002</c:v>
                </c:pt>
                <c:pt idx="42991">
                  <c:v>99.599625964726599</c:v>
                </c:pt>
                <c:pt idx="42992">
                  <c:v>99.601942720000096</c:v>
                </c:pt>
                <c:pt idx="42993">
                  <c:v>99.604259475273693</c:v>
                </c:pt>
                <c:pt idx="42994">
                  <c:v>99.606576230547205</c:v>
                </c:pt>
                <c:pt idx="42995">
                  <c:v>99.608892985820702</c:v>
                </c:pt>
                <c:pt idx="42996">
                  <c:v>99.611209741094299</c:v>
                </c:pt>
                <c:pt idx="42997">
                  <c:v>99.613526496367797</c:v>
                </c:pt>
                <c:pt idx="42998">
                  <c:v>99.615843251641394</c:v>
                </c:pt>
                <c:pt idx="42999">
                  <c:v>99.618160006914906</c:v>
                </c:pt>
                <c:pt idx="43000">
                  <c:v>99.620476762188403</c:v>
                </c:pt>
                <c:pt idx="43001">
                  <c:v>99.622793517462</c:v>
                </c:pt>
                <c:pt idx="43002">
                  <c:v>99.625110272735498</c:v>
                </c:pt>
                <c:pt idx="43003">
                  <c:v>99.627427028009095</c:v>
                </c:pt>
                <c:pt idx="43004">
                  <c:v>99.629743783282606</c:v>
                </c:pt>
                <c:pt idx="43005">
                  <c:v>99.632060538556104</c:v>
                </c:pt>
                <c:pt idx="43006">
                  <c:v>99.634377293829701</c:v>
                </c:pt>
                <c:pt idx="43007">
                  <c:v>99.636694049103198</c:v>
                </c:pt>
                <c:pt idx="43008">
                  <c:v>99.639010804376795</c:v>
                </c:pt>
                <c:pt idx="43009">
                  <c:v>99.641327559650307</c:v>
                </c:pt>
                <c:pt idx="43010">
                  <c:v>99.643644314923804</c:v>
                </c:pt>
                <c:pt idx="43011">
                  <c:v>99.645961070197401</c:v>
                </c:pt>
                <c:pt idx="43012">
                  <c:v>99.648277825470899</c:v>
                </c:pt>
                <c:pt idx="43013">
                  <c:v>99.650594580744496</c:v>
                </c:pt>
                <c:pt idx="43014">
                  <c:v>99.652911336017993</c:v>
                </c:pt>
                <c:pt idx="43015">
                  <c:v>99.655228091291505</c:v>
                </c:pt>
                <c:pt idx="43016">
                  <c:v>99.657544846565102</c:v>
                </c:pt>
                <c:pt idx="43017">
                  <c:v>99.6598616018386</c:v>
                </c:pt>
                <c:pt idx="43018">
                  <c:v>99.662178357112197</c:v>
                </c:pt>
                <c:pt idx="43019">
                  <c:v>99.664495112385694</c:v>
                </c:pt>
                <c:pt idx="43020">
                  <c:v>99.666811867659206</c:v>
                </c:pt>
                <c:pt idx="43021">
                  <c:v>99.669128622932803</c:v>
                </c:pt>
                <c:pt idx="43022">
                  <c:v>99.6714453782063</c:v>
                </c:pt>
                <c:pt idx="43023">
                  <c:v>99.673762133479897</c:v>
                </c:pt>
                <c:pt idx="43024">
                  <c:v>99.676078888753395</c:v>
                </c:pt>
                <c:pt idx="43025">
                  <c:v>99.678395644026907</c:v>
                </c:pt>
                <c:pt idx="43026">
                  <c:v>99.680712399300504</c:v>
                </c:pt>
                <c:pt idx="43027">
                  <c:v>99.683029154574001</c:v>
                </c:pt>
                <c:pt idx="43028">
                  <c:v>99.685345909847598</c:v>
                </c:pt>
                <c:pt idx="43029">
                  <c:v>99.687662665121096</c:v>
                </c:pt>
                <c:pt idx="43030">
                  <c:v>99.689979420394593</c:v>
                </c:pt>
                <c:pt idx="43031">
                  <c:v>99.692296175668204</c:v>
                </c:pt>
                <c:pt idx="43032">
                  <c:v>99.694612930941702</c:v>
                </c:pt>
                <c:pt idx="43033">
                  <c:v>99.696929686215299</c:v>
                </c:pt>
                <c:pt idx="43034">
                  <c:v>99.699246441488796</c:v>
                </c:pt>
                <c:pt idx="43035">
                  <c:v>99.701563196762294</c:v>
                </c:pt>
                <c:pt idx="43036">
                  <c:v>99.703879952035905</c:v>
                </c:pt>
                <c:pt idx="43037">
                  <c:v>99.706196707309402</c:v>
                </c:pt>
                <c:pt idx="43038">
                  <c:v>99.708513462582999</c:v>
                </c:pt>
                <c:pt idx="43039">
                  <c:v>99.710830217856497</c:v>
                </c:pt>
                <c:pt idx="43040">
                  <c:v>99.713146973129994</c:v>
                </c:pt>
                <c:pt idx="43041">
                  <c:v>99.715463728403606</c:v>
                </c:pt>
                <c:pt idx="43042">
                  <c:v>99.717780483677103</c:v>
                </c:pt>
                <c:pt idx="43043">
                  <c:v>99.7200972389507</c:v>
                </c:pt>
                <c:pt idx="43044">
                  <c:v>99.722413994224198</c:v>
                </c:pt>
                <c:pt idx="43045">
                  <c:v>99.724730749497695</c:v>
                </c:pt>
                <c:pt idx="43046">
                  <c:v>99.727047504771306</c:v>
                </c:pt>
                <c:pt idx="43047">
                  <c:v>99.729364260044804</c:v>
                </c:pt>
                <c:pt idx="43048">
                  <c:v>99.731681015318401</c:v>
                </c:pt>
                <c:pt idx="43049">
                  <c:v>99.733997770591898</c:v>
                </c:pt>
                <c:pt idx="43050">
                  <c:v>99.736314525865396</c:v>
                </c:pt>
                <c:pt idx="43051">
                  <c:v>99.738631281139007</c:v>
                </c:pt>
                <c:pt idx="43052">
                  <c:v>99.740948036412505</c:v>
                </c:pt>
                <c:pt idx="43053">
                  <c:v>99.743264791686101</c:v>
                </c:pt>
                <c:pt idx="43054">
                  <c:v>99.745581546959599</c:v>
                </c:pt>
                <c:pt idx="43055">
                  <c:v>99.747898302233097</c:v>
                </c:pt>
                <c:pt idx="43056">
                  <c:v>99.750215057506693</c:v>
                </c:pt>
                <c:pt idx="43057">
                  <c:v>99.752531812780205</c:v>
                </c:pt>
                <c:pt idx="43058">
                  <c:v>99.754848568053802</c:v>
                </c:pt>
                <c:pt idx="43059">
                  <c:v>99.7571653233273</c:v>
                </c:pt>
                <c:pt idx="43060">
                  <c:v>99.759482078600797</c:v>
                </c:pt>
                <c:pt idx="43061">
                  <c:v>99.761798833874394</c:v>
                </c:pt>
                <c:pt idx="43062">
                  <c:v>99.764115589147906</c:v>
                </c:pt>
                <c:pt idx="43063">
                  <c:v>99.766432344421503</c:v>
                </c:pt>
                <c:pt idx="43064">
                  <c:v>99.768749099695</c:v>
                </c:pt>
                <c:pt idx="43065">
                  <c:v>99.771065854968498</c:v>
                </c:pt>
                <c:pt idx="43066">
                  <c:v>99.773382610242095</c:v>
                </c:pt>
                <c:pt idx="43067">
                  <c:v>99.775699365515607</c:v>
                </c:pt>
                <c:pt idx="43068">
                  <c:v>99.778016120789204</c:v>
                </c:pt>
                <c:pt idx="43069">
                  <c:v>99.780332876062701</c:v>
                </c:pt>
                <c:pt idx="43070">
                  <c:v>99.782649631336199</c:v>
                </c:pt>
                <c:pt idx="43071">
                  <c:v>99.784966386609796</c:v>
                </c:pt>
                <c:pt idx="43072">
                  <c:v>99.787283141883293</c:v>
                </c:pt>
                <c:pt idx="43073">
                  <c:v>99.789599897156904</c:v>
                </c:pt>
                <c:pt idx="43074">
                  <c:v>99.791916652430402</c:v>
                </c:pt>
                <c:pt idx="43075">
                  <c:v>99.794233407703899</c:v>
                </c:pt>
                <c:pt idx="43076">
                  <c:v>99.796550162977496</c:v>
                </c:pt>
                <c:pt idx="43077">
                  <c:v>99.798866918250994</c:v>
                </c:pt>
                <c:pt idx="43078">
                  <c:v>99.801183673524605</c:v>
                </c:pt>
                <c:pt idx="43079">
                  <c:v>99.803500428798102</c:v>
                </c:pt>
                <c:pt idx="43080">
                  <c:v>99.8058171840716</c:v>
                </c:pt>
                <c:pt idx="43081">
                  <c:v>99.808133939345197</c:v>
                </c:pt>
                <c:pt idx="43082">
                  <c:v>99.810450694618694</c:v>
                </c:pt>
                <c:pt idx="43083">
                  <c:v>99.812767449892306</c:v>
                </c:pt>
                <c:pt idx="43084">
                  <c:v>99.815084205165803</c:v>
                </c:pt>
                <c:pt idx="43085">
                  <c:v>99.817400960439301</c:v>
                </c:pt>
                <c:pt idx="43086">
                  <c:v>99.819717715712898</c:v>
                </c:pt>
                <c:pt idx="43087">
                  <c:v>99.822034470986395</c:v>
                </c:pt>
                <c:pt idx="43088">
                  <c:v>99.824351226260006</c:v>
                </c:pt>
                <c:pt idx="43089">
                  <c:v>99.826667981533504</c:v>
                </c:pt>
                <c:pt idx="43090">
                  <c:v>99.828984736807001</c:v>
                </c:pt>
                <c:pt idx="43091">
                  <c:v>99.831301492080598</c:v>
                </c:pt>
                <c:pt idx="43092">
                  <c:v>99.833618247354096</c:v>
                </c:pt>
                <c:pt idx="43093">
                  <c:v>99.835935002627707</c:v>
                </c:pt>
                <c:pt idx="43094">
                  <c:v>99.838251757901205</c:v>
                </c:pt>
                <c:pt idx="43095">
                  <c:v>99.840568513174702</c:v>
                </c:pt>
                <c:pt idx="43096">
                  <c:v>99.842885268448299</c:v>
                </c:pt>
                <c:pt idx="43097">
                  <c:v>99.845202023721797</c:v>
                </c:pt>
                <c:pt idx="43098">
                  <c:v>99.847518778995394</c:v>
                </c:pt>
                <c:pt idx="43099">
                  <c:v>99.849835534268905</c:v>
                </c:pt>
                <c:pt idx="43100">
                  <c:v>99.852152289542502</c:v>
                </c:pt>
                <c:pt idx="43101">
                  <c:v>99.854469044816</c:v>
                </c:pt>
                <c:pt idx="43102">
                  <c:v>99.856785800089497</c:v>
                </c:pt>
                <c:pt idx="43103">
                  <c:v>99.859102555363094</c:v>
                </c:pt>
                <c:pt idx="43104">
                  <c:v>99.861419310636606</c:v>
                </c:pt>
                <c:pt idx="43105">
                  <c:v>99.863736065910203</c:v>
                </c:pt>
                <c:pt idx="43106">
                  <c:v>99.8660528211837</c:v>
                </c:pt>
                <c:pt idx="43107">
                  <c:v>99.868369576457198</c:v>
                </c:pt>
                <c:pt idx="43108">
                  <c:v>99.870686331730795</c:v>
                </c:pt>
                <c:pt idx="43109">
                  <c:v>99.873003087004307</c:v>
                </c:pt>
                <c:pt idx="43110">
                  <c:v>99.875319842277904</c:v>
                </c:pt>
                <c:pt idx="43111">
                  <c:v>99.877636597551401</c:v>
                </c:pt>
                <c:pt idx="43112">
                  <c:v>99.879953352824899</c:v>
                </c:pt>
                <c:pt idx="43113">
                  <c:v>99.882270108098496</c:v>
                </c:pt>
                <c:pt idx="43114">
                  <c:v>99.884586863371993</c:v>
                </c:pt>
                <c:pt idx="43115">
                  <c:v>99.886903618645604</c:v>
                </c:pt>
                <c:pt idx="43116">
                  <c:v>99.889220373919102</c:v>
                </c:pt>
                <c:pt idx="43117">
                  <c:v>99.891537129192599</c:v>
                </c:pt>
                <c:pt idx="43118">
                  <c:v>99.893853884466196</c:v>
                </c:pt>
                <c:pt idx="43119">
                  <c:v>99.896170639739694</c:v>
                </c:pt>
                <c:pt idx="43120">
                  <c:v>99.898487395013305</c:v>
                </c:pt>
                <c:pt idx="43121">
                  <c:v>99.900804150286802</c:v>
                </c:pt>
                <c:pt idx="43122">
                  <c:v>99.9031209055603</c:v>
                </c:pt>
                <c:pt idx="43123">
                  <c:v>99.905437660833897</c:v>
                </c:pt>
                <c:pt idx="43124">
                  <c:v>99.907754416107394</c:v>
                </c:pt>
                <c:pt idx="43125">
                  <c:v>99.910071171381006</c:v>
                </c:pt>
                <c:pt idx="43126">
                  <c:v>99.912387926654503</c:v>
                </c:pt>
                <c:pt idx="43127">
                  <c:v>99.914704681928001</c:v>
                </c:pt>
                <c:pt idx="43128">
                  <c:v>99.917021437201598</c:v>
                </c:pt>
                <c:pt idx="43129">
                  <c:v>99.919338192475095</c:v>
                </c:pt>
                <c:pt idx="43130">
                  <c:v>99.921654947748706</c:v>
                </c:pt>
                <c:pt idx="43131">
                  <c:v>99.923971703022204</c:v>
                </c:pt>
                <c:pt idx="43132">
                  <c:v>99.926288458295701</c:v>
                </c:pt>
                <c:pt idx="43133">
                  <c:v>99.928605213569298</c:v>
                </c:pt>
                <c:pt idx="43134">
                  <c:v>99.930921968842796</c:v>
                </c:pt>
                <c:pt idx="43135">
                  <c:v>99.933238724116407</c:v>
                </c:pt>
                <c:pt idx="43136">
                  <c:v>99.935555479389905</c:v>
                </c:pt>
                <c:pt idx="43137">
                  <c:v>99.937872234663402</c:v>
                </c:pt>
                <c:pt idx="43138">
                  <c:v>99.940188989936999</c:v>
                </c:pt>
                <c:pt idx="43139">
                  <c:v>99.942505745210497</c:v>
                </c:pt>
                <c:pt idx="43140">
                  <c:v>99.944822500484094</c:v>
                </c:pt>
                <c:pt idx="43141">
                  <c:v>99.947139255757605</c:v>
                </c:pt>
                <c:pt idx="43142">
                  <c:v>99.949456011031103</c:v>
                </c:pt>
                <c:pt idx="43143">
                  <c:v>99.9517727663047</c:v>
                </c:pt>
                <c:pt idx="43144">
                  <c:v>99.954089521578197</c:v>
                </c:pt>
                <c:pt idx="43145">
                  <c:v>99.956406276851794</c:v>
                </c:pt>
                <c:pt idx="43146">
                  <c:v>99.958723032125306</c:v>
                </c:pt>
                <c:pt idx="43147">
                  <c:v>99.961039787398803</c:v>
                </c:pt>
                <c:pt idx="43148">
                  <c:v>99.9633565426724</c:v>
                </c:pt>
                <c:pt idx="43149">
                  <c:v>99.965673297945898</c:v>
                </c:pt>
                <c:pt idx="43150">
                  <c:v>99.967990053219495</c:v>
                </c:pt>
                <c:pt idx="43151">
                  <c:v>99.970306808493007</c:v>
                </c:pt>
                <c:pt idx="43152">
                  <c:v>99.972623563766504</c:v>
                </c:pt>
                <c:pt idx="43153">
                  <c:v>99.974940319040101</c:v>
                </c:pt>
                <c:pt idx="43154">
                  <c:v>99.977257074313599</c:v>
                </c:pt>
                <c:pt idx="43155">
                  <c:v>99.979573829587196</c:v>
                </c:pt>
                <c:pt idx="43156">
                  <c:v>99.981890584860693</c:v>
                </c:pt>
                <c:pt idx="43157">
                  <c:v>99.984207340134205</c:v>
                </c:pt>
                <c:pt idx="43158">
                  <c:v>99.986524095407802</c:v>
                </c:pt>
                <c:pt idx="43159">
                  <c:v>99.988840850681299</c:v>
                </c:pt>
                <c:pt idx="43160">
                  <c:v>99.991157605954896</c:v>
                </c:pt>
                <c:pt idx="43161">
                  <c:v>99.993474361228394</c:v>
                </c:pt>
                <c:pt idx="43162">
                  <c:v>99.995791116501906</c:v>
                </c:pt>
                <c:pt idx="43163">
                  <c:v>99.998107871775503</c:v>
                </c:pt>
                <c:pt idx="43164">
                  <c:v>100.000424627049</c:v>
                </c:pt>
                <c:pt idx="43165">
                  <c:v>100.00274138232299</c:v>
                </c:pt>
                <c:pt idx="43166">
                  <c:v>100.005058137596</c:v>
                </c:pt>
                <c:pt idx="43167">
                  <c:v>100.00737489287</c:v>
                </c:pt>
                <c:pt idx="43168">
                  <c:v>100.009691648143</c:v>
                </c:pt>
                <c:pt idx="43169">
                  <c:v>100.012008403417</c:v>
                </c:pt>
                <c:pt idx="43170">
                  <c:v>100.01432515869</c:v>
                </c:pt>
                <c:pt idx="43171">
                  <c:v>100.01664191396399</c:v>
                </c:pt>
                <c:pt idx="43172">
                  <c:v>100.01895866923699</c:v>
                </c:pt>
                <c:pt idx="43173">
                  <c:v>100.021275424511</c:v>
                </c:pt>
                <c:pt idx="43174">
                  <c:v>100.023592179784</c:v>
                </c:pt>
                <c:pt idx="43175">
                  <c:v>100.025908935058</c:v>
                </c:pt>
                <c:pt idx="43176">
                  <c:v>100.02822569033199</c:v>
                </c:pt>
                <c:pt idx="43177">
                  <c:v>100.03054244560499</c:v>
                </c:pt>
                <c:pt idx="43178">
                  <c:v>100.032859200879</c:v>
                </c:pt>
                <c:pt idx="43179">
                  <c:v>100.035175956152</c:v>
                </c:pt>
                <c:pt idx="43180">
                  <c:v>100.037492711426</c:v>
                </c:pt>
                <c:pt idx="43181">
                  <c:v>100.039809466699</c:v>
                </c:pt>
                <c:pt idx="43182">
                  <c:v>100.04212622197301</c:v>
                </c:pt>
                <c:pt idx="43183">
                  <c:v>100.04444297724601</c:v>
                </c:pt>
                <c:pt idx="43184">
                  <c:v>100.04675973252</c:v>
                </c:pt>
                <c:pt idx="43185">
                  <c:v>100.049076487793</c:v>
                </c:pt>
                <c:pt idx="43186">
                  <c:v>100.051393243067</c:v>
                </c:pt>
                <c:pt idx="43187">
                  <c:v>100.05370999834</c:v>
                </c:pt>
                <c:pt idx="43188">
                  <c:v>100.05602675361401</c:v>
                </c:pt>
                <c:pt idx="43189">
                  <c:v>100.058343508888</c:v>
                </c:pt>
                <c:pt idx="43190">
                  <c:v>100.060660264161</c:v>
                </c:pt>
                <c:pt idx="43191">
                  <c:v>100.062977019435</c:v>
                </c:pt>
                <c:pt idx="43192">
                  <c:v>100.065293774708</c:v>
                </c:pt>
                <c:pt idx="43193">
                  <c:v>100.06761052998201</c:v>
                </c:pt>
                <c:pt idx="43194">
                  <c:v>100.06992728525501</c:v>
                </c:pt>
                <c:pt idx="43195">
                  <c:v>100.072244040529</c:v>
                </c:pt>
                <c:pt idx="43196">
                  <c:v>100.074560795802</c:v>
                </c:pt>
                <c:pt idx="43197">
                  <c:v>100.076877551076</c:v>
                </c:pt>
                <c:pt idx="43198">
                  <c:v>100.079194306349</c:v>
                </c:pt>
                <c:pt idx="43199">
                  <c:v>100.081511061623</c:v>
                </c:pt>
                <c:pt idx="43200">
                  <c:v>100.083827816896</c:v>
                </c:pt>
                <c:pt idx="43201">
                  <c:v>100.08614457217</c:v>
                </c:pt>
                <c:pt idx="43202">
                  <c:v>100.08846132744399</c:v>
                </c:pt>
                <c:pt idx="43203">
                  <c:v>100.09077808271699</c:v>
                </c:pt>
                <c:pt idx="43204">
                  <c:v>100.093094837991</c:v>
                </c:pt>
                <c:pt idx="43205">
                  <c:v>100.095411593264</c:v>
                </c:pt>
                <c:pt idx="43206">
                  <c:v>100.097728348538</c:v>
                </c:pt>
                <c:pt idx="43207">
                  <c:v>100.100045103811</c:v>
                </c:pt>
                <c:pt idx="43208">
                  <c:v>100.10236185908499</c:v>
                </c:pt>
                <c:pt idx="43209">
                  <c:v>100.10467861435799</c:v>
                </c:pt>
                <c:pt idx="43210">
                  <c:v>100.106995369632</c:v>
                </c:pt>
                <c:pt idx="43211">
                  <c:v>100.109312124905</c:v>
                </c:pt>
                <c:pt idx="43212">
                  <c:v>100.111628880179</c:v>
                </c:pt>
                <c:pt idx="43213">
                  <c:v>100.113945635452</c:v>
                </c:pt>
                <c:pt idx="43214">
                  <c:v>100.11626239072601</c:v>
                </c:pt>
                <c:pt idx="43215">
                  <c:v>100.118579146</c:v>
                </c:pt>
                <c:pt idx="43216">
                  <c:v>100.120895901273</c:v>
                </c:pt>
                <c:pt idx="43217">
                  <c:v>100.123212656547</c:v>
                </c:pt>
                <c:pt idx="43218">
                  <c:v>100.12552941182</c:v>
                </c:pt>
                <c:pt idx="43219">
                  <c:v>100.12784616709401</c:v>
                </c:pt>
                <c:pt idx="43220">
                  <c:v>100.13016292236701</c:v>
                </c:pt>
                <c:pt idx="43221">
                  <c:v>100.132479677641</c:v>
                </c:pt>
                <c:pt idx="43222">
                  <c:v>100.134796432914</c:v>
                </c:pt>
                <c:pt idx="43223">
                  <c:v>100.137113188188</c:v>
                </c:pt>
                <c:pt idx="43224">
                  <c:v>100.139429943461</c:v>
                </c:pt>
                <c:pt idx="43225">
                  <c:v>100.14174669873501</c:v>
                </c:pt>
                <c:pt idx="43226">
                  <c:v>100.144063454009</c:v>
                </c:pt>
                <c:pt idx="43227">
                  <c:v>100.146380209282</c:v>
                </c:pt>
                <c:pt idx="43228">
                  <c:v>100.148696964556</c:v>
                </c:pt>
                <c:pt idx="43229">
                  <c:v>100.151013719829</c:v>
                </c:pt>
                <c:pt idx="43230">
                  <c:v>100.153330475103</c:v>
                </c:pt>
                <c:pt idx="43231">
                  <c:v>100.155647230376</c:v>
                </c:pt>
                <c:pt idx="43232">
                  <c:v>100.15796398565</c:v>
                </c:pt>
                <c:pt idx="43233">
                  <c:v>100.160280740923</c:v>
                </c:pt>
                <c:pt idx="43234">
                  <c:v>100.16259749619699</c:v>
                </c:pt>
                <c:pt idx="43235">
                  <c:v>100.16491425146999</c:v>
                </c:pt>
                <c:pt idx="43236">
                  <c:v>100.167231006744</c:v>
                </c:pt>
                <c:pt idx="43237">
                  <c:v>100.169547762017</c:v>
                </c:pt>
                <c:pt idx="43238">
                  <c:v>100.171864517291</c:v>
                </c:pt>
                <c:pt idx="43239">
                  <c:v>100.17418127256499</c:v>
                </c:pt>
                <c:pt idx="43240">
                  <c:v>100.17649802783799</c:v>
                </c:pt>
                <c:pt idx="43241">
                  <c:v>100.178814783112</c:v>
                </c:pt>
                <c:pt idx="43242">
                  <c:v>100.181131538385</c:v>
                </c:pt>
                <c:pt idx="43243">
                  <c:v>100.183448293659</c:v>
                </c:pt>
                <c:pt idx="43244">
                  <c:v>100.185765048932</c:v>
                </c:pt>
                <c:pt idx="43245">
                  <c:v>100.18808180420601</c:v>
                </c:pt>
                <c:pt idx="43246">
                  <c:v>100.19039855947899</c:v>
                </c:pt>
                <c:pt idx="43247">
                  <c:v>100.192715314753</c:v>
                </c:pt>
                <c:pt idx="43248">
                  <c:v>100.195032070026</c:v>
                </c:pt>
                <c:pt idx="43249">
                  <c:v>100.1973488253</c:v>
                </c:pt>
                <c:pt idx="43250">
                  <c:v>100.199665580573</c:v>
                </c:pt>
                <c:pt idx="43251">
                  <c:v>100.20198233584701</c:v>
                </c:pt>
                <c:pt idx="43252">
                  <c:v>100.204299091121</c:v>
                </c:pt>
                <c:pt idx="43253">
                  <c:v>100.206615846394</c:v>
                </c:pt>
                <c:pt idx="43254">
                  <c:v>100.208932601668</c:v>
                </c:pt>
                <c:pt idx="43255">
                  <c:v>100.211249356941</c:v>
                </c:pt>
                <c:pt idx="43256">
                  <c:v>100.21356611221501</c:v>
                </c:pt>
                <c:pt idx="43257">
                  <c:v>100.21588286748801</c:v>
                </c:pt>
                <c:pt idx="43258">
                  <c:v>100.218199622762</c:v>
                </c:pt>
                <c:pt idx="43259">
                  <c:v>100.220516378035</c:v>
                </c:pt>
                <c:pt idx="43260">
                  <c:v>100.222833133309</c:v>
                </c:pt>
                <c:pt idx="43261">
                  <c:v>100.225149888582</c:v>
                </c:pt>
                <c:pt idx="43262">
                  <c:v>100.227466643856</c:v>
                </c:pt>
                <c:pt idx="43263">
                  <c:v>100.229783399129</c:v>
                </c:pt>
                <c:pt idx="43264">
                  <c:v>100.232100154403</c:v>
                </c:pt>
                <c:pt idx="43265">
                  <c:v>100.23441690967699</c:v>
                </c:pt>
                <c:pt idx="43266">
                  <c:v>100.23673366494999</c:v>
                </c:pt>
                <c:pt idx="43267">
                  <c:v>100.239050420224</c:v>
                </c:pt>
                <c:pt idx="43268">
                  <c:v>100.241367175497</c:v>
                </c:pt>
                <c:pt idx="43269">
                  <c:v>100.243683930771</c:v>
                </c:pt>
                <c:pt idx="43270">
                  <c:v>100.246000686044</c:v>
                </c:pt>
                <c:pt idx="43271">
                  <c:v>100.24831744131799</c:v>
                </c:pt>
                <c:pt idx="43272">
                  <c:v>100.25063419659099</c:v>
                </c:pt>
                <c:pt idx="43273">
                  <c:v>100.252950951865</c:v>
                </c:pt>
                <c:pt idx="43274">
                  <c:v>100.255267707138</c:v>
                </c:pt>
                <c:pt idx="43275">
                  <c:v>100.257584462412</c:v>
                </c:pt>
                <c:pt idx="43276">
                  <c:v>100.25990121768599</c:v>
                </c:pt>
                <c:pt idx="43277">
                  <c:v>100.26221797295899</c:v>
                </c:pt>
                <c:pt idx="43278">
                  <c:v>100.264534728233</c:v>
                </c:pt>
                <c:pt idx="43279">
                  <c:v>100.266851483506</c:v>
                </c:pt>
                <c:pt idx="43280">
                  <c:v>100.26916823878</c:v>
                </c:pt>
                <c:pt idx="43281">
                  <c:v>100.271484994053</c:v>
                </c:pt>
                <c:pt idx="43282">
                  <c:v>100.27380174932701</c:v>
                </c:pt>
                <c:pt idx="43283">
                  <c:v>100.27611850460001</c:v>
                </c:pt>
                <c:pt idx="43284">
                  <c:v>100.278435259874</c:v>
                </c:pt>
                <c:pt idx="43285">
                  <c:v>100.280752015147</c:v>
                </c:pt>
                <c:pt idx="43286">
                  <c:v>100.283068770421</c:v>
                </c:pt>
                <c:pt idx="43287">
                  <c:v>100.285385525694</c:v>
                </c:pt>
                <c:pt idx="43288">
                  <c:v>100.28770228096801</c:v>
                </c:pt>
                <c:pt idx="43289">
                  <c:v>100.290019036242</c:v>
                </c:pt>
                <c:pt idx="43290">
                  <c:v>100.292335791515</c:v>
                </c:pt>
                <c:pt idx="43291">
                  <c:v>100.294652546789</c:v>
                </c:pt>
                <c:pt idx="43292">
                  <c:v>100.296969302062</c:v>
                </c:pt>
                <c:pt idx="43293">
                  <c:v>100.299286057336</c:v>
                </c:pt>
                <c:pt idx="43294">
                  <c:v>100.301602812609</c:v>
                </c:pt>
                <c:pt idx="43295">
                  <c:v>100.303919567883</c:v>
                </c:pt>
                <c:pt idx="43296">
                  <c:v>100.306236323156</c:v>
                </c:pt>
                <c:pt idx="43297">
                  <c:v>100.30855307842999</c:v>
                </c:pt>
                <c:pt idx="43298">
                  <c:v>100.31086983370299</c:v>
                </c:pt>
                <c:pt idx="43299">
                  <c:v>100.313186588977</c:v>
                </c:pt>
                <c:pt idx="43300">
                  <c:v>100.31550334425</c:v>
                </c:pt>
                <c:pt idx="43301">
                  <c:v>100.317820099524</c:v>
                </c:pt>
                <c:pt idx="43302">
                  <c:v>100.32013685479799</c:v>
                </c:pt>
                <c:pt idx="43303">
                  <c:v>100.32245361007099</c:v>
                </c:pt>
                <c:pt idx="43304">
                  <c:v>100.324770365345</c:v>
                </c:pt>
                <c:pt idx="43305">
                  <c:v>100.327087120618</c:v>
                </c:pt>
                <c:pt idx="43306">
                  <c:v>100.329403875892</c:v>
                </c:pt>
                <c:pt idx="43307">
                  <c:v>100.331720631165</c:v>
                </c:pt>
                <c:pt idx="43308">
                  <c:v>100.33403738643899</c:v>
                </c:pt>
                <c:pt idx="43309">
                  <c:v>100.33635414171199</c:v>
                </c:pt>
                <c:pt idx="43310">
                  <c:v>100.338670896986</c:v>
                </c:pt>
                <c:pt idx="43311">
                  <c:v>100.340987652259</c:v>
                </c:pt>
                <c:pt idx="43312">
                  <c:v>100.343304407533</c:v>
                </c:pt>
                <c:pt idx="43313">
                  <c:v>100.34562116280701</c:v>
                </c:pt>
                <c:pt idx="43314">
                  <c:v>100.34793791808001</c:v>
                </c:pt>
                <c:pt idx="43315">
                  <c:v>100.350254673354</c:v>
                </c:pt>
                <c:pt idx="43316">
                  <c:v>100.352571428627</c:v>
                </c:pt>
                <c:pt idx="43317">
                  <c:v>100.354888183901</c:v>
                </c:pt>
                <c:pt idx="43318">
                  <c:v>100.357204939174</c:v>
                </c:pt>
                <c:pt idx="43319">
                  <c:v>100.35952169444801</c:v>
                </c:pt>
                <c:pt idx="43320">
                  <c:v>100.36183844972101</c:v>
                </c:pt>
                <c:pt idx="43321">
                  <c:v>100.364155204995</c:v>
                </c:pt>
                <c:pt idx="43322">
                  <c:v>100.366471960268</c:v>
                </c:pt>
                <c:pt idx="43323">
                  <c:v>100.368788715542</c:v>
                </c:pt>
                <c:pt idx="43324">
                  <c:v>100.371105470815</c:v>
                </c:pt>
                <c:pt idx="43325">
                  <c:v>100.373422226089</c:v>
                </c:pt>
                <c:pt idx="43326">
                  <c:v>100.375738981363</c:v>
                </c:pt>
                <c:pt idx="43327">
                  <c:v>100.378055736636</c:v>
                </c:pt>
                <c:pt idx="43328">
                  <c:v>100.38037249190999</c:v>
                </c:pt>
                <c:pt idx="43329">
                  <c:v>100.382689247183</c:v>
                </c:pt>
                <c:pt idx="43330">
                  <c:v>100.385006002457</c:v>
                </c:pt>
                <c:pt idx="43331">
                  <c:v>100.38732275773</c:v>
                </c:pt>
                <c:pt idx="43332">
                  <c:v>100.389639513004</c:v>
                </c:pt>
                <c:pt idx="43333">
                  <c:v>100.391956268277</c:v>
                </c:pt>
                <c:pt idx="43334">
                  <c:v>100.39427302355099</c:v>
                </c:pt>
                <c:pt idx="43335">
                  <c:v>100.39658977882399</c:v>
                </c:pt>
                <c:pt idx="43336">
                  <c:v>100.398906534098</c:v>
                </c:pt>
                <c:pt idx="43337">
                  <c:v>100.401223289371</c:v>
                </c:pt>
                <c:pt idx="43338">
                  <c:v>100.403540044645</c:v>
                </c:pt>
                <c:pt idx="43339">
                  <c:v>100.40585679991899</c:v>
                </c:pt>
                <c:pt idx="43340">
                  <c:v>100.40817355519199</c:v>
                </c:pt>
                <c:pt idx="43341">
                  <c:v>100.410490310466</c:v>
                </c:pt>
                <c:pt idx="43342">
                  <c:v>100.412807065739</c:v>
                </c:pt>
                <c:pt idx="43343">
                  <c:v>100.415123821013</c:v>
                </c:pt>
                <c:pt idx="43344">
                  <c:v>100.417440576286</c:v>
                </c:pt>
                <c:pt idx="43345">
                  <c:v>100.41975733156001</c:v>
                </c:pt>
                <c:pt idx="43346">
                  <c:v>100.42207408683301</c:v>
                </c:pt>
                <c:pt idx="43347">
                  <c:v>100.424390842107</c:v>
                </c:pt>
                <c:pt idx="43348">
                  <c:v>100.42670759738</c:v>
                </c:pt>
                <c:pt idx="43349">
                  <c:v>100.429024352654</c:v>
                </c:pt>
                <c:pt idx="43350">
                  <c:v>100.431341107927</c:v>
                </c:pt>
                <c:pt idx="43351">
                  <c:v>100.43365786320101</c:v>
                </c:pt>
                <c:pt idx="43352">
                  <c:v>100.435974618475</c:v>
                </c:pt>
                <c:pt idx="43353">
                  <c:v>100.438291373748</c:v>
                </c:pt>
                <c:pt idx="43354">
                  <c:v>100.440608129022</c:v>
                </c:pt>
                <c:pt idx="43355">
                  <c:v>100.442924884295</c:v>
                </c:pt>
                <c:pt idx="43356">
                  <c:v>100.44524163956901</c:v>
                </c:pt>
                <c:pt idx="43357">
                  <c:v>100.44755839484201</c:v>
                </c:pt>
                <c:pt idx="43358">
                  <c:v>100.449875150116</c:v>
                </c:pt>
                <c:pt idx="43359">
                  <c:v>100.452191905389</c:v>
                </c:pt>
                <c:pt idx="43360">
                  <c:v>100.454508660663</c:v>
                </c:pt>
                <c:pt idx="43361">
                  <c:v>100.456825415936</c:v>
                </c:pt>
                <c:pt idx="43362">
                  <c:v>100.45914217121</c:v>
                </c:pt>
                <c:pt idx="43363">
                  <c:v>100.461458926484</c:v>
                </c:pt>
                <c:pt idx="43364">
                  <c:v>100.463775681757</c:v>
                </c:pt>
                <c:pt idx="43365">
                  <c:v>100.46609243703099</c:v>
                </c:pt>
                <c:pt idx="43366">
                  <c:v>100.46840919230399</c:v>
                </c:pt>
                <c:pt idx="43367">
                  <c:v>100.470725947578</c:v>
                </c:pt>
                <c:pt idx="43368">
                  <c:v>100.473042702851</c:v>
                </c:pt>
                <c:pt idx="43369">
                  <c:v>100.475359458125</c:v>
                </c:pt>
                <c:pt idx="43370">
                  <c:v>100.477676213398</c:v>
                </c:pt>
                <c:pt idx="43371">
                  <c:v>100.47999296867199</c:v>
                </c:pt>
                <c:pt idx="43372">
                  <c:v>100.48230972394499</c:v>
                </c:pt>
                <c:pt idx="43373">
                  <c:v>100.484626479219</c:v>
                </c:pt>
                <c:pt idx="43374">
                  <c:v>100.486943234492</c:v>
                </c:pt>
                <c:pt idx="43375">
                  <c:v>100.489259989766</c:v>
                </c:pt>
                <c:pt idx="43376">
                  <c:v>100.49157674504001</c:v>
                </c:pt>
                <c:pt idx="43377">
                  <c:v>100.49389350031301</c:v>
                </c:pt>
                <c:pt idx="43378">
                  <c:v>100.496210255587</c:v>
                </c:pt>
                <c:pt idx="43379">
                  <c:v>100.49852701086</c:v>
                </c:pt>
                <c:pt idx="43380">
                  <c:v>100.500843766134</c:v>
                </c:pt>
                <c:pt idx="43381">
                  <c:v>100.503160521407</c:v>
                </c:pt>
                <c:pt idx="43382">
                  <c:v>100.50547727668101</c:v>
                </c:pt>
                <c:pt idx="43383">
                  <c:v>100.50779403195401</c:v>
                </c:pt>
                <c:pt idx="43384">
                  <c:v>100.510110787228</c:v>
                </c:pt>
                <c:pt idx="43385">
                  <c:v>100.512427542501</c:v>
                </c:pt>
                <c:pt idx="43386">
                  <c:v>100.514744297775</c:v>
                </c:pt>
                <c:pt idx="43387">
                  <c:v>100.517061053048</c:v>
                </c:pt>
                <c:pt idx="43388">
                  <c:v>100.51937780832201</c:v>
                </c:pt>
                <c:pt idx="43389">
                  <c:v>100.521694563596</c:v>
                </c:pt>
                <c:pt idx="43390">
                  <c:v>100.524011318869</c:v>
                </c:pt>
                <c:pt idx="43391">
                  <c:v>100.526328074143</c:v>
                </c:pt>
                <c:pt idx="43392">
                  <c:v>100.528644829416</c:v>
                </c:pt>
                <c:pt idx="43393">
                  <c:v>100.53096158469</c:v>
                </c:pt>
                <c:pt idx="43394">
                  <c:v>100.533278339963</c:v>
                </c:pt>
                <c:pt idx="43395">
                  <c:v>100.535595095237</c:v>
                </c:pt>
                <c:pt idx="43396">
                  <c:v>100.53791185051</c:v>
                </c:pt>
                <c:pt idx="43397">
                  <c:v>100.54022860578399</c:v>
                </c:pt>
                <c:pt idx="43398">
                  <c:v>100.54254536105699</c:v>
                </c:pt>
                <c:pt idx="43399">
                  <c:v>100.544862116331</c:v>
                </c:pt>
                <c:pt idx="43400">
                  <c:v>100.547178871604</c:v>
                </c:pt>
                <c:pt idx="43401">
                  <c:v>100.549495626878</c:v>
                </c:pt>
                <c:pt idx="43402">
                  <c:v>100.55181238215199</c:v>
                </c:pt>
                <c:pt idx="43403">
                  <c:v>100.55412913742499</c:v>
                </c:pt>
                <c:pt idx="43404">
                  <c:v>100.556445892699</c:v>
                </c:pt>
                <c:pt idx="43405">
                  <c:v>100.558762647972</c:v>
                </c:pt>
                <c:pt idx="43406">
                  <c:v>100.561079403246</c:v>
                </c:pt>
                <c:pt idx="43407">
                  <c:v>100.563396158519</c:v>
                </c:pt>
                <c:pt idx="43408">
                  <c:v>100.56571291379301</c:v>
                </c:pt>
                <c:pt idx="43409">
                  <c:v>100.56802966906599</c:v>
                </c:pt>
                <c:pt idx="43410">
                  <c:v>100.57034642434</c:v>
                </c:pt>
                <c:pt idx="43411">
                  <c:v>100.572663179613</c:v>
                </c:pt>
                <c:pt idx="43412">
                  <c:v>100.574979934887</c:v>
                </c:pt>
                <c:pt idx="43413">
                  <c:v>100.57729669016101</c:v>
                </c:pt>
                <c:pt idx="43414">
                  <c:v>100.57961344543401</c:v>
                </c:pt>
                <c:pt idx="43415">
                  <c:v>100.581930200708</c:v>
                </c:pt>
                <c:pt idx="43416">
                  <c:v>100.584246955981</c:v>
                </c:pt>
                <c:pt idx="43417">
                  <c:v>100.586563711255</c:v>
                </c:pt>
                <c:pt idx="43418">
                  <c:v>100.588880466528</c:v>
                </c:pt>
                <c:pt idx="43419">
                  <c:v>100.59119722180201</c:v>
                </c:pt>
                <c:pt idx="43420">
                  <c:v>100.59351397707501</c:v>
                </c:pt>
                <c:pt idx="43421">
                  <c:v>100.595830732349</c:v>
                </c:pt>
                <c:pt idx="43422">
                  <c:v>100.598147487622</c:v>
                </c:pt>
                <c:pt idx="43423">
                  <c:v>100.600464242896</c:v>
                </c:pt>
                <c:pt idx="43424">
                  <c:v>100.602780998169</c:v>
                </c:pt>
                <c:pt idx="43425">
                  <c:v>100.605097753443</c:v>
                </c:pt>
                <c:pt idx="43426">
                  <c:v>100.607414508717</c:v>
                </c:pt>
                <c:pt idx="43427">
                  <c:v>100.60973126399</c:v>
                </c:pt>
                <c:pt idx="43428">
                  <c:v>100.61204801926399</c:v>
                </c:pt>
                <c:pt idx="43429">
                  <c:v>100.61436477453699</c:v>
                </c:pt>
                <c:pt idx="43430">
                  <c:v>100.616681529811</c:v>
                </c:pt>
                <c:pt idx="43431">
                  <c:v>100.618998285084</c:v>
                </c:pt>
                <c:pt idx="43432">
                  <c:v>100.621315040358</c:v>
                </c:pt>
                <c:pt idx="43433">
                  <c:v>100.623631795631</c:v>
                </c:pt>
                <c:pt idx="43434">
                  <c:v>100.62594855090499</c:v>
                </c:pt>
                <c:pt idx="43435">
                  <c:v>100.62826530617799</c:v>
                </c:pt>
                <c:pt idx="43436">
                  <c:v>100.630582061452</c:v>
                </c:pt>
                <c:pt idx="43437">
                  <c:v>100.632898816725</c:v>
                </c:pt>
                <c:pt idx="43438">
                  <c:v>100.635215571999</c:v>
                </c:pt>
                <c:pt idx="43439">
                  <c:v>100.63753232727299</c:v>
                </c:pt>
                <c:pt idx="43440">
                  <c:v>100.63984908254599</c:v>
                </c:pt>
                <c:pt idx="43441">
                  <c:v>100.64216583782</c:v>
                </c:pt>
                <c:pt idx="43442">
                  <c:v>100.644482593093</c:v>
                </c:pt>
                <c:pt idx="43443">
                  <c:v>100.646799348367</c:v>
                </c:pt>
                <c:pt idx="43444">
                  <c:v>100.64911610364</c:v>
                </c:pt>
                <c:pt idx="43445">
                  <c:v>100.65143285891401</c:v>
                </c:pt>
                <c:pt idx="43446">
                  <c:v>100.65374961418701</c:v>
                </c:pt>
                <c:pt idx="43447">
                  <c:v>100.656066369461</c:v>
                </c:pt>
                <c:pt idx="43448">
                  <c:v>100.658383124734</c:v>
                </c:pt>
                <c:pt idx="43449">
                  <c:v>100.660699880008</c:v>
                </c:pt>
                <c:pt idx="43450">
                  <c:v>100.66301663528201</c:v>
                </c:pt>
                <c:pt idx="43451">
                  <c:v>100.66533339055501</c:v>
                </c:pt>
                <c:pt idx="43452">
                  <c:v>100.667650145829</c:v>
                </c:pt>
                <c:pt idx="43453">
                  <c:v>100.669966901102</c:v>
                </c:pt>
                <c:pt idx="43454">
                  <c:v>100.672283656376</c:v>
                </c:pt>
                <c:pt idx="43455">
                  <c:v>100.674600411649</c:v>
                </c:pt>
                <c:pt idx="43456">
                  <c:v>100.676917166923</c:v>
                </c:pt>
                <c:pt idx="43457">
                  <c:v>100.679233922196</c:v>
                </c:pt>
                <c:pt idx="43458">
                  <c:v>100.68155067747</c:v>
                </c:pt>
                <c:pt idx="43459">
                  <c:v>100.683867432743</c:v>
                </c:pt>
                <c:pt idx="43460">
                  <c:v>100.68618418801699</c:v>
                </c:pt>
                <c:pt idx="43461">
                  <c:v>100.68850094328999</c:v>
                </c:pt>
                <c:pt idx="43462">
                  <c:v>100.690817698564</c:v>
                </c:pt>
                <c:pt idx="43463">
                  <c:v>100.693134453838</c:v>
                </c:pt>
                <c:pt idx="43464">
                  <c:v>100.695451209111</c:v>
                </c:pt>
                <c:pt idx="43465">
                  <c:v>100.69776796438499</c:v>
                </c:pt>
                <c:pt idx="43466">
                  <c:v>100.70008471965799</c:v>
                </c:pt>
                <c:pt idx="43467">
                  <c:v>100.702401474932</c:v>
                </c:pt>
                <c:pt idx="43468">
                  <c:v>100.704718230205</c:v>
                </c:pt>
                <c:pt idx="43469">
                  <c:v>100.707034985479</c:v>
                </c:pt>
                <c:pt idx="43470">
                  <c:v>100.709351740752</c:v>
                </c:pt>
                <c:pt idx="43471">
                  <c:v>100.71166849602599</c:v>
                </c:pt>
                <c:pt idx="43472">
                  <c:v>100.71398525129899</c:v>
                </c:pt>
                <c:pt idx="43473">
                  <c:v>100.716302006573</c:v>
                </c:pt>
                <c:pt idx="43474">
                  <c:v>100.718618761846</c:v>
                </c:pt>
                <c:pt idx="43475">
                  <c:v>100.72093551712</c:v>
                </c:pt>
                <c:pt idx="43476">
                  <c:v>100.72325227239401</c:v>
                </c:pt>
                <c:pt idx="43477">
                  <c:v>100.72556902766701</c:v>
                </c:pt>
                <c:pt idx="43478">
                  <c:v>100.727885782941</c:v>
                </c:pt>
                <c:pt idx="43479">
                  <c:v>100.730202538214</c:v>
                </c:pt>
                <c:pt idx="43480">
                  <c:v>100.732519293488</c:v>
                </c:pt>
                <c:pt idx="43481">
                  <c:v>100.734836048761</c:v>
                </c:pt>
                <c:pt idx="43482">
                  <c:v>100.73715280403501</c:v>
                </c:pt>
                <c:pt idx="43483">
                  <c:v>100.73946955930801</c:v>
                </c:pt>
                <c:pt idx="43484">
                  <c:v>100.741786314582</c:v>
                </c:pt>
                <c:pt idx="43485">
                  <c:v>100.744103069855</c:v>
                </c:pt>
                <c:pt idx="43486">
                  <c:v>100.746419825129</c:v>
                </c:pt>
                <c:pt idx="43487">
                  <c:v>100.748736580402</c:v>
                </c:pt>
                <c:pt idx="43488">
                  <c:v>100.751053335676</c:v>
                </c:pt>
                <c:pt idx="43489">
                  <c:v>100.75337009095</c:v>
                </c:pt>
                <c:pt idx="43490">
                  <c:v>100.755686846223</c:v>
                </c:pt>
                <c:pt idx="43491">
                  <c:v>100.75800360149699</c:v>
                </c:pt>
                <c:pt idx="43492">
                  <c:v>100.76032035676999</c:v>
                </c:pt>
                <c:pt idx="43493">
                  <c:v>100.762637112044</c:v>
                </c:pt>
                <c:pt idx="43494">
                  <c:v>100.764953867317</c:v>
                </c:pt>
                <c:pt idx="43495">
                  <c:v>100.767270622591</c:v>
                </c:pt>
                <c:pt idx="43496">
                  <c:v>100.769587377864</c:v>
                </c:pt>
                <c:pt idx="43497">
                  <c:v>100.77190413313799</c:v>
                </c:pt>
                <c:pt idx="43498">
                  <c:v>100.77422088841099</c:v>
                </c:pt>
                <c:pt idx="43499">
                  <c:v>100.776537643685</c:v>
                </c:pt>
                <c:pt idx="43500">
                  <c:v>100.778854398959</c:v>
                </c:pt>
                <c:pt idx="43501">
                  <c:v>100.781171154232</c:v>
                </c:pt>
                <c:pt idx="43502">
                  <c:v>100.78348790950599</c:v>
                </c:pt>
                <c:pt idx="43503">
                  <c:v>100.78580466477899</c:v>
                </c:pt>
                <c:pt idx="43504">
                  <c:v>100.788121420053</c:v>
                </c:pt>
                <c:pt idx="43505">
                  <c:v>100.790438175326</c:v>
                </c:pt>
                <c:pt idx="43506">
                  <c:v>100.7927549306</c:v>
                </c:pt>
                <c:pt idx="43507">
                  <c:v>100.795071685873</c:v>
                </c:pt>
                <c:pt idx="43508">
                  <c:v>100.79738844114701</c:v>
                </c:pt>
                <c:pt idx="43509">
                  <c:v>100.79970519642001</c:v>
                </c:pt>
                <c:pt idx="43510">
                  <c:v>100.802021951694</c:v>
                </c:pt>
                <c:pt idx="43511">
                  <c:v>100.804338706967</c:v>
                </c:pt>
                <c:pt idx="43512">
                  <c:v>100.806655462241</c:v>
                </c:pt>
                <c:pt idx="43513">
                  <c:v>100.80897221751501</c:v>
                </c:pt>
                <c:pt idx="43514">
                  <c:v>100.81128897278801</c:v>
                </c:pt>
                <c:pt idx="43515">
                  <c:v>100.813605728062</c:v>
                </c:pt>
                <c:pt idx="43516">
                  <c:v>100.815922483335</c:v>
                </c:pt>
                <c:pt idx="43517">
                  <c:v>100.818239238609</c:v>
                </c:pt>
                <c:pt idx="43518">
                  <c:v>100.820555993882</c:v>
                </c:pt>
                <c:pt idx="43519">
                  <c:v>100.82287274915601</c:v>
                </c:pt>
                <c:pt idx="43520">
                  <c:v>100.82518950442901</c:v>
                </c:pt>
                <c:pt idx="43521">
                  <c:v>100.827506259703</c:v>
                </c:pt>
                <c:pt idx="43522">
                  <c:v>100.829823014976</c:v>
                </c:pt>
                <c:pt idx="43523">
                  <c:v>100.83213977025</c:v>
                </c:pt>
                <c:pt idx="43524">
                  <c:v>100.834456525523</c:v>
                </c:pt>
                <c:pt idx="43525">
                  <c:v>100.836773280797</c:v>
                </c:pt>
                <c:pt idx="43526">
                  <c:v>100.839090036071</c:v>
                </c:pt>
                <c:pt idx="43527">
                  <c:v>100.841406791344</c:v>
                </c:pt>
                <c:pt idx="43528">
                  <c:v>100.84372354661799</c:v>
                </c:pt>
                <c:pt idx="43529">
                  <c:v>100.84604030189099</c:v>
                </c:pt>
                <c:pt idx="43530">
                  <c:v>100.848357057165</c:v>
                </c:pt>
                <c:pt idx="43531">
                  <c:v>100.850673812438</c:v>
                </c:pt>
                <c:pt idx="43532">
                  <c:v>100.852990567712</c:v>
                </c:pt>
                <c:pt idx="43533">
                  <c:v>100.855307322985</c:v>
                </c:pt>
                <c:pt idx="43534">
                  <c:v>100.85762407825899</c:v>
                </c:pt>
                <c:pt idx="43535">
                  <c:v>100.85994083353199</c:v>
                </c:pt>
                <c:pt idx="43536">
                  <c:v>100.862257588806</c:v>
                </c:pt>
                <c:pt idx="43537">
                  <c:v>100.864574344079</c:v>
                </c:pt>
                <c:pt idx="43538">
                  <c:v>100.866891099353</c:v>
                </c:pt>
                <c:pt idx="43539">
                  <c:v>100.86920785462701</c:v>
                </c:pt>
                <c:pt idx="43540">
                  <c:v>100.87152460990001</c:v>
                </c:pt>
                <c:pt idx="43541">
                  <c:v>100.873841365174</c:v>
                </c:pt>
                <c:pt idx="43542">
                  <c:v>100.876158120447</c:v>
                </c:pt>
                <c:pt idx="43543">
                  <c:v>100.878474875721</c:v>
                </c:pt>
                <c:pt idx="43544">
                  <c:v>100.880791630994</c:v>
                </c:pt>
                <c:pt idx="43545">
                  <c:v>100.88310838626801</c:v>
                </c:pt>
                <c:pt idx="43546">
                  <c:v>100.88542514154101</c:v>
                </c:pt>
                <c:pt idx="43547">
                  <c:v>100.887741896815</c:v>
                </c:pt>
                <c:pt idx="43548">
                  <c:v>100.890058652088</c:v>
                </c:pt>
                <c:pt idx="43549">
                  <c:v>100.892375407362</c:v>
                </c:pt>
                <c:pt idx="43550">
                  <c:v>100.89469216263601</c:v>
                </c:pt>
                <c:pt idx="43551">
                  <c:v>100.89700891790901</c:v>
                </c:pt>
                <c:pt idx="43552">
                  <c:v>100.899325673183</c:v>
                </c:pt>
                <c:pt idx="43553">
                  <c:v>100.901642428456</c:v>
                </c:pt>
                <c:pt idx="43554">
                  <c:v>100.90395918373</c:v>
                </c:pt>
                <c:pt idx="43555">
                  <c:v>100.906275939003</c:v>
                </c:pt>
                <c:pt idx="43556">
                  <c:v>100.908592694277</c:v>
                </c:pt>
                <c:pt idx="43557">
                  <c:v>100.91090944955</c:v>
                </c:pt>
                <c:pt idx="43558">
                  <c:v>100.913226204824</c:v>
                </c:pt>
                <c:pt idx="43559">
                  <c:v>100.915542960097</c:v>
                </c:pt>
                <c:pt idx="43560">
                  <c:v>100.91785971537099</c:v>
                </c:pt>
                <c:pt idx="43561">
                  <c:v>100.92017647064399</c:v>
                </c:pt>
                <c:pt idx="43562">
                  <c:v>100.922493225918</c:v>
                </c:pt>
                <c:pt idx="43563">
                  <c:v>100.924809981192</c:v>
                </c:pt>
                <c:pt idx="43564">
                  <c:v>100.927126736465</c:v>
                </c:pt>
                <c:pt idx="43565">
                  <c:v>100.92944349173899</c:v>
                </c:pt>
                <c:pt idx="43566">
                  <c:v>100.93176024701199</c:v>
                </c:pt>
                <c:pt idx="43567">
                  <c:v>100.934077002286</c:v>
                </c:pt>
                <c:pt idx="43568">
                  <c:v>100.936393757559</c:v>
                </c:pt>
                <c:pt idx="43569">
                  <c:v>100.938710512833</c:v>
                </c:pt>
                <c:pt idx="43570">
                  <c:v>100.941027268106</c:v>
                </c:pt>
                <c:pt idx="43571">
                  <c:v>100.94334402338001</c:v>
                </c:pt>
                <c:pt idx="43572">
                  <c:v>100.94566077865299</c:v>
                </c:pt>
                <c:pt idx="43573">
                  <c:v>100.947977533927</c:v>
                </c:pt>
                <c:pt idx="43574">
                  <c:v>100.9502942892</c:v>
                </c:pt>
                <c:pt idx="43575">
                  <c:v>100.952611044474</c:v>
                </c:pt>
                <c:pt idx="43576">
                  <c:v>100.95492779974801</c:v>
                </c:pt>
                <c:pt idx="43577">
                  <c:v>100.95724455502101</c:v>
                </c:pt>
                <c:pt idx="43578">
                  <c:v>100.959561310295</c:v>
                </c:pt>
                <c:pt idx="43579">
                  <c:v>100.961878065568</c:v>
                </c:pt>
                <c:pt idx="43580">
                  <c:v>100.964194820842</c:v>
                </c:pt>
                <c:pt idx="43581">
                  <c:v>100.966511576115</c:v>
                </c:pt>
                <c:pt idx="43582">
                  <c:v>100.96882833138901</c:v>
                </c:pt>
                <c:pt idx="43583">
                  <c:v>100.97114508666201</c:v>
                </c:pt>
                <c:pt idx="43584">
                  <c:v>100.973461841936</c:v>
                </c:pt>
                <c:pt idx="43585">
                  <c:v>100.975778597209</c:v>
                </c:pt>
                <c:pt idx="43586">
                  <c:v>100.978095352483</c:v>
                </c:pt>
                <c:pt idx="43587">
                  <c:v>100.980412107757</c:v>
                </c:pt>
                <c:pt idx="43588">
                  <c:v>100.98272886303</c:v>
                </c:pt>
                <c:pt idx="43589">
                  <c:v>100.985045618304</c:v>
                </c:pt>
                <c:pt idx="43590">
                  <c:v>100.987362373577</c:v>
                </c:pt>
                <c:pt idx="43591">
                  <c:v>100.98967912885099</c:v>
                </c:pt>
                <c:pt idx="43592">
                  <c:v>100.99199588412399</c:v>
                </c:pt>
                <c:pt idx="43593">
                  <c:v>100.994312639398</c:v>
                </c:pt>
                <c:pt idx="43594">
                  <c:v>100.996629394671</c:v>
                </c:pt>
                <c:pt idx="43595">
                  <c:v>100.998946149945</c:v>
                </c:pt>
                <c:pt idx="43596">
                  <c:v>101.001262905218</c:v>
                </c:pt>
                <c:pt idx="43597">
                  <c:v>101.00357966049199</c:v>
                </c:pt>
                <c:pt idx="43598">
                  <c:v>101.00589641576499</c:v>
                </c:pt>
                <c:pt idx="43599">
                  <c:v>101.008213171039</c:v>
                </c:pt>
                <c:pt idx="43600">
                  <c:v>101.010529926313</c:v>
                </c:pt>
                <c:pt idx="43601">
                  <c:v>101.012846681586</c:v>
                </c:pt>
                <c:pt idx="43602">
                  <c:v>101.01516343686001</c:v>
                </c:pt>
                <c:pt idx="43603">
                  <c:v>101.01748019213299</c:v>
                </c:pt>
                <c:pt idx="43604">
                  <c:v>101.019796947407</c:v>
                </c:pt>
                <c:pt idx="43605">
                  <c:v>101.02211370268</c:v>
                </c:pt>
                <c:pt idx="43606">
                  <c:v>101.024430457954</c:v>
                </c:pt>
                <c:pt idx="43607">
                  <c:v>101.026747213227</c:v>
                </c:pt>
                <c:pt idx="43608">
                  <c:v>101.02906396850101</c:v>
                </c:pt>
                <c:pt idx="43609">
                  <c:v>101.03138072377401</c:v>
                </c:pt>
                <c:pt idx="43610">
                  <c:v>101.033697479048</c:v>
                </c:pt>
                <c:pt idx="43611">
                  <c:v>101.036014234321</c:v>
                </c:pt>
                <c:pt idx="43612">
                  <c:v>101.038330989595</c:v>
                </c:pt>
                <c:pt idx="43613">
                  <c:v>101.04064774486901</c:v>
                </c:pt>
                <c:pt idx="43614">
                  <c:v>101.04296450014201</c:v>
                </c:pt>
                <c:pt idx="43615">
                  <c:v>101.045281255416</c:v>
                </c:pt>
                <c:pt idx="43616">
                  <c:v>101.047598010689</c:v>
                </c:pt>
                <c:pt idx="43617">
                  <c:v>101.049914765963</c:v>
                </c:pt>
                <c:pt idx="43618">
                  <c:v>101.052231521236</c:v>
                </c:pt>
                <c:pt idx="43619">
                  <c:v>101.05454827651</c:v>
                </c:pt>
                <c:pt idx="43620">
                  <c:v>101.056865031783</c:v>
                </c:pt>
                <c:pt idx="43621">
                  <c:v>101.059181787057</c:v>
                </c:pt>
                <c:pt idx="43622">
                  <c:v>101.06149854233</c:v>
                </c:pt>
                <c:pt idx="43623">
                  <c:v>101.06381529760399</c:v>
                </c:pt>
                <c:pt idx="43624">
                  <c:v>101.06613205287699</c:v>
                </c:pt>
                <c:pt idx="43625">
                  <c:v>101.068448808151</c:v>
                </c:pt>
                <c:pt idx="43626">
                  <c:v>101.070765563425</c:v>
                </c:pt>
                <c:pt idx="43627">
                  <c:v>101.073082318698</c:v>
                </c:pt>
                <c:pt idx="43628">
                  <c:v>101.07539907397199</c:v>
                </c:pt>
                <c:pt idx="43629">
                  <c:v>101.07771582924499</c:v>
                </c:pt>
                <c:pt idx="43630">
                  <c:v>101.080032584519</c:v>
                </c:pt>
                <c:pt idx="43631">
                  <c:v>101.082349339792</c:v>
                </c:pt>
                <c:pt idx="43632">
                  <c:v>101.084666095066</c:v>
                </c:pt>
                <c:pt idx="43633">
                  <c:v>101.086982850339</c:v>
                </c:pt>
                <c:pt idx="43634">
                  <c:v>101.08929960561299</c:v>
                </c:pt>
                <c:pt idx="43635">
                  <c:v>101.09161636088599</c:v>
                </c:pt>
                <c:pt idx="43636">
                  <c:v>101.09393311616</c:v>
                </c:pt>
                <c:pt idx="43637">
                  <c:v>101.096249871434</c:v>
                </c:pt>
                <c:pt idx="43638">
                  <c:v>101.098566626707</c:v>
                </c:pt>
                <c:pt idx="43639">
                  <c:v>101.10088338198101</c:v>
                </c:pt>
                <c:pt idx="43640">
                  <c:v>101.10320013725401</c:v>
                </c:pt>
                <c:pt idx="43641">
                  <c:v>101.105516892528</c:v>
                </c:pt>
                <c:pt idx="43642">
                  <c:v>101.107833647801</c:v>
                </c:pt>
                <c:pt idx="43643">
                  <c:v>101.110150403075</c:v>
                </c:pt>
                <c:pt idx="43644">
                  <c:v>101.112467158348</c:v>
                </c:pt>
                <c:pt idx="43645">
                  <c:v>101.11478391362201</c:v>
                </c:pt>
                <c:pt idx="43646">
                  <c:v>101.11710066889501</c:v>
                </c:pt>
                <c:pt idx="43647">
                  <c:v>101.119417424169</c:v>
                </c:pt>
                <c:pt idx="43648">
                  <c:v>101.121734179442</c:v>
                </c:pt>
                <c:pt idx="43649">
                  <c:v>101.124050934716</c:v>
                </c:pt>
                <c:pt idx="43650">
                  <c:v>101.12636768999</c:v>
                </c:pt>
                <c:pt idx="43651">
                  <c:v>101.128684445263</c:v>
                </c:pt>
                <c:pt idx="43652">
                  <c:v>101.131001200537</c:v>
                </c:pt>
                <c:pt idx="43653">
                  <c:v>101.13331795581</c:v>
                </c:pt>
                <c:pt idx="43654">
                  <c:v>101.13563471108399</c:v>
                </c:pt>
                <c:pt idx="43655">
                  <c:v>101.13795146635699</c:v>
                </c:pt>
                <c:pt idx="43656">
                  <c:v>101.140268221631</c:v>
                </c:pt>
                <c:pt idx="43657">
                  <c:v>101.142584976904</c:v>
                </c:pt>
                <c:pt idx="43658">
                  <c:v>101.144901732178</c:v>
                </c:pt>
                <c:pt idx="43659">
                  <c:v>101.147218487451</c:v>
                </c:pt>
                <c:pt idx="43660">
                  <c:v>101.14953524272499</c:v>
                </c:pt>
                <c:pt idx="43661">
                  <c:v>101.15185199799799</c:v>
                </c:pt>
                <c:pt idx="43662">
                  <c:v>101.154168753272</c:v>
                </c:pt>
                <c:pt idx="43663">
                  <c:v>101.156485508546</c:v>
                </c:pt>
                <c:pt idx="43664">
                  <c:v>101.158802263819</c:v>
                </c:pt>
                <c:pt idx="43665">
                  <c:v>101.16111901909299</c:v>
                </c:pt>
                <c:pt idx="43666">
                  <c:v>101.16343577436599</c:v>
                </c:pt>
                <c:pt idx="43667">
                  <c:v>101.16575252964</c:v>
                </c:pt>
                <c:pt idx="43668">
                  <c:v>101.168069284913</c:v>
                </c:pt>
                <c:pt idx="43669">
                  <c:v>101.170386040187</c:v>
                </c:pt>
                <c:pt idx="43670">
                  <c:v>101.17270279546</c:v>
                </c:pt>
                <c:pt idx="43671">
                  <c:v>101.17501955073401</c:v>
                </c:pt>
                <c:pt idx="43672">
                  <c:v>101.17733630600701</c:v>
                </c:pt>
                <c:pt idx="43673">
                  <c:v>101.179653061281</c:v>
                </c:pt>
                <c:pt idx="43674">
                  <c:v>101.181969816554</c:v>
                </c:pt>
                <c:pt idx="43675">
                  <c:v>101.184286571828</c:v>
                </c:pt>
                <c:pt idx="43676">
                  <c:v>101.18660332710201</c:v>
                </c:pt>
                <c:pt idx="43677">
                  <c:v>101.18892008237501</c:v>
                </c:pt>
                <c:pt idx="43678">
                  <c:v>101.191236837649</c:v>
                </c:pt>
                <c:pt idx="43679">
                  <c:v>101.193553592922</c:v>
                </c:pt>
                <c:pt idx="43680">
                  <c:v>101.195870348196</c:v>
                </c:pt>
                <c:pt idx="43681">
                  <c:v>101.198187103469</c:v>
                </c:pt>
                <c:pt idx="43682">
                  <c:v>101.20050385874301</c:v>
                </c:pt>
                <c:pt idx="43683">
                  <c:v>101.20282061401601</c:v>
                </c:pt>
                <c:pt idx="43684">
                  <c:v>101.20513736929</c:v>
                </c:pt>
                <c:pt idx="43685">
                  <c:v>101.207454124563</c:v>
                </c:pt>
                <c:pt idx="43686">
                  <c:v>101.209770879837</c:v>
                </c:pt>
                <c:pt idx="43687">
                  <c:v>101.212087635111</c:v>
                </c:pt>
                <c:pt idx="43688">
                  <c:v>101.214404390384</c:v>
                </c:pt>
                <c:pt idx="43689">
                  <c:v>101.216721145658</c:v>
                </c:pt>
                <c:pt idx="43690">
                  <c:v>101.219037900931</c:v>
                </c:pt>
                <c:pt idx="43691">
                  <c:v>101.22135465620499</c:v>
                </c:pt>
                <c:pt idx="43692">
                  <c:v>101.22367141147799</c:v>
                </c:pt>
                <c:pt idx="43693">
                  <c:v>101.225988166752</c:v>
                </c:pt>
                <c:pt idx="43694">
                  <c:v>101.228304922025</c:v>
                </c:pt>
                <c:pt idx="43695">
                  <c:v>101.230621677299</c:v>
                </c:pt>
                <c:pt idx="43696">
                  <c:v>101.232938432572</c:v>
                </c:pt>
                <c:pt idx="43697">
                  <c:v>101.23525518784599</c:v>
                </c:pt>
                <c:pt idx="43698">
                  <c:v>101.23757194311899</c:v>
                </c:pt>
                <c:pt idx="43699">
                  <c:v>101.239888698393</c:v>
                </c:pt>
                <c:pt idx="43700">
                  <c:v>101.242205453667</c:v>
                </c:pt>
                <c:pt idx="43701">
                  <c:v>101.24452220894</c:v>
                </c:pt>
                <c:pt idx="43702">
                  <c:v>101.24683896421401</c:v>
                </c:pt>
                <c:pt idx="43703">
                  <c:v>101.24915571948701</c:v>
                </c:pt>
                <c:pt idx="43704">
                  <c:v>101.251472474761</c:v>
                </c:pt>
                <c:pt idx="43705">
                  <c:v>101.253789230034</c:v>
                </c:pt>
                <c:pt idx="43706">
                  <c:v>101.256105985308</c:v>
                </c:pt>
                <c:pt idx="43707">
                  <c:v>101.258422740581</c:v>
                </c:pt>
                <c:pt idx="43708">
                  <c:v>101.26073949585501</c:v>
                </c:pt>
                <c:pt idx="43709">
                  <c:v>101.26305625112801</c:v>
                </c:pt>
                <c:pt idx="43710">
                  <c:v>101.265373006402</c:v>
                </c:pt>
                <c:pt idx="43711">
                  <c:v>101.267689761675</c:v>
                </c:pt>
                <c:pt idx="43712">
                  <c:v>101.270006516949</c:v>
                </c:pt>
                <c:pt idx="43713">
                  <c:v>101.27232327222301</c:v>
                </c:pt>
                <c:pt idx="43714">
                  <c:v>101.27464002749601</c:v>
                </c:pt>
                <c:pt idx="43715">
                  <c:v>101.27695678277</c:v>
                </c:pt>
                <c:pt idx="43716">
                  <c:v>101.279273538043</c:v>
                </c:pt>
                <c:pt idx="43717">
                  <c:v>101.281590293317</c:v>
                </c:pt>
                <c:pt idx="43718">
                  <c:v>101.28390704859</c:v>
                </c:pt>
                <c:pt idx="43719">
                  <c:v>101.286223803864</c:v>
                </c:pt>
                <c:pt idx="43720">
                  <c:v>101.288540559137</c:v>
                </c:pt>
                <c:pt idx="43721">
                  <c:v>101.290857314411</c:v>
                </c:pt>
                <c:pt idx="43722">
                  <c:v>101.293174069684</c:v>
                </c:pt>
                <c:pt idx="43723">
                  <c:v>101.29549082495799</c:v>
                </c:pt>
                <c:pt idx="43724">
                  <c:v>101.29780758023099</c:v>
                </c:pt>
                <c:pt idx="43725">
                  <c:v>101.300124335505</c:v>
                </c:pt>
                <c:pt idx="43726">
                  <c:v>101.302441090779</c:v>
                </c:pt>
                <c:pt idx="43727">
                  <c:v>101.304757846052</c:v>
                </c:pt>
                <c:pt idx="43728">
                  <c:v>101.30707460132599</c:v>
                </c:pt>
                <c:pt idx="43729">
                  <c:v>101.30939135659899</c:v>
                </c:pt>
                <c:pt idx="43730">
                  <c:v>101.311708111873</c:v>
                </c:pt>
                <c:pt idx="43731">
                  <c:v>101.314024867146</c:v>
                </c:pt>
                <c:pt idx="43732">
                  <c:v>101.31634162242</c:v>
                </c:pt>
                <c:pt idx="43733">
                  <c:v>101.318658377693</c:v>
                </c:pt>
                <c:pt idx="43734">
                  <c:v>101.32097513296701</c:v>
                </c:pt>
                <c:pt idx="43735">
                  <c:v>101.32329188824001</c:v>
                </c:pt>
                <c:pt idx="43736">
                  <c:v>101.325608643514</c:v>
                </c:pt>
                <c:pt idx="43737">
                  <c:v>101.327925398788</c:v>
                </c:pt>
                <c:pt idx="43738">
                  <c:v>101.330242154061</c:v>
                </c:pt>
                <c:pt idx="43739">
                  <c:v>101.33255890933501</c:v>
                </c:pt>
                <c:pt idx="43740">
                  <c:v>101.33487566460801</c:v>
                </c:pt>
                <c:pt idx="43741">
                  <c:v>101.337192419882</c:v>
                </c:pt>
                <c:pt idx="43742">
                  <c:v>101.339509175155</c:v>
                </c:pt>
                <c:pt idx="43743">
                  <c:v>101.341825930429</c:v>
                </c:pt>
                <c:pt idx="43744">
                  <c:v>101.344142685702</c:v>
                </c:pt>
                <c:pt idx="43745">
                  <c:v>101.34645944097601</c:v>
                </c:pt>
                <c:pt idx="43746">
                  <c:v>101.34877619624901</c:v>
                </c:pt>
                <c:pt idx="43747">
                  <c:v>101.351092951523</c:v>
                </c:pt>
                <c:pt idx="43748">
                  <c:v>101.353409706796</c:v>
                </c:pt>
                <c:pt idx="43749">
                  <c:v>101.35572646207</c:v>
                </c:pt>
                <c:pt idx="43750">
                  <c:v>101.358043217344</c:v>
                </c:pt>
                <c:pt idx="43751">
                  <c:v>101.360359972617</c:v>
                </c:pt>
                <c:pt idx="43752">
                  <c:v>101.362676727891</c:v>
                </c:pt>
                <c:pt idx="43753">
                  <c:v>101.364993483164</c:v>
                </c:pt>
                <c:pt idx="43754">
                  <c:v>101.36731023843799</c:v>
                </c:pt>
                <c:pt idx="43755">
                  <c:v>101.36962699371099</c:v>
                </c:pt>
                <c:pt idx="43756">
                  <c:v>101.371943748985</c:v>
                </c:pt>
                <c:pt idx="43757">
                  <c:v>101.374260504258</c:v>
                </c:pt>
                <c:pt idx="43758">
                  <c:v>101.376577259532</c:v>
                </c:pt>
                <c:pt idx="43759">
                  <c:v>101.378894014805</c:v>
                </c:pt>
                <c:pt idx="43760">
                  <c:v>101.38121077007899</c:v>
                </c:pt>
                <c:pt idx="43761">
                  <c:v>101.38352752535199</c:v>
                </c:pt>
                <c:pt idx="43762">
                  <c:v>101.385844280626</c:v>
                </c:pt>
                <c:pt idx="43763">
                  <c:v>101.3881610359</c:v>
                </c:pt>
                <c:pt idx="43764">
                  <c:v>101.390477791173</c:v>
                </c:pt>
                <c:pt idx="43765">
                  <c:v>101.39279454644701</c:v>
                </c:pt>
                <c:pt idx="43766">
                  <c:v>101.39511130171999</c:v>
                </c:pt>
                <c:pt idx="43767">
                  <c:v>101.397428056994</c:v>
                </c:pt>
                <c:pt idx="43768">
                  <c:v>101.399744812267</c:v>
                </c:pt>
                <c:pt idx="43769">
                  <c:v>101.402061567541</c:v>
                </c:pt>
                <c:pt idx="43770">
                  <c:v>101.404378322814</c:v>
                </c:pt>
                <c:pt idx="43771">
                  <c:v>101.40669507808801</c:v>
                </c:pt>
                <c:pt idx="43772">
                  <c:v>101.40901183336101</c:v>
                </c:pt>
                <c:pt idx="43773">
                  <c:v>101.411328588635</c:v>
                </c:pt>
                <c:pt idx="43774">
                  <c:v>101.413645343909</c:v>
                </c:pt>
                <c:pt idx="43775">
                  <c:v>101.415962099182</c:v>
                </c:pt>
                <c:pt idx="43776">
                  <c:v>101.41827885445601</c:v>
                </c:pt>
                <c:pt idx="43777">
                  <c:v>101.42059560972901</c:v>
                </c:pt>
                <c:pt idx="43778">
                  <c:v>101.422912365003</c:v>
                </c:pt>
                <c:pt idx="43779">
                  <c:v>101.425229120276</c:v>
                </c:pt>
                <c:pt idx="43780">
                  <c:v>101.42754587555</c:v>
                </c:pt>
                <c:pt idx="43781">
                  <c:v>101.429862630823</c:v>
                </c:pt>
                <c:pt idx="43782">
                  <c:v>101.432179386097</c:v>
                </c:pt>
                <c:pt idx="43783">
                  <c:v>101.43449614137</c:v>
                </c:pt>
                <c:pt idx="43784">
                  <c:v>101.436812896644</c:v>
                </c:pt>
                <c:pt idx="43785">
                  <c:v>101.439129651917</c:v>
                </c:pt>
                <c:pt idx="43786">
                  <c:v>101.44144640719099</c:v>
                </c:pt>
                <c:pt idx="43787">
                  <c:v>101.443763162465</c:v>
                </c:pt>
                <c:pt idx="43788">
                  <c:v>101.446079917738</c:v>
                </c:pt>
                <c:pt idx="43789">
                  <c:v>101.448396673012</c:v>
                </c:pt>
                <c:pt idx="43790">
                  <c:v>101.450713428285</c:v>
                </c:pt>
                <c:pt idx="43791">
                  <c:v>101.45303018355899</c:v>
                </c:pt>
                <c:pt idx="43792">
                  <c:v>101.45534693883199</c:v>
                </c:pt>
                <c:pt idx="43793">
                  <c:v>101.457663694106</c:v>
                </c:pt>
                <c:pt idx="43794">
                  <c:v>101.459980449379</c:v>
                </c:pt>
                <c:pt idx="43795">
                  <c:v>101.462297204653</c:v>
                </c:pt>
                <c:pt idx="43796">
                  <c:v>101.464613959926</c:v>
                </c:pt>
                <c:pt idx="43797">
                  <c:v>101.46693071519999</c:v>
                </c:pt>
                <c:pt idx="43798">
                  <c:v>101.46924747047299</c:v>
                </c:pt>
                <c:pt idx="43799">
                  <c:v>101.471564225747</c:v>
                </c:pt>
                <c:pt idx="43800">
                  <c:v>101.473880981021</c:v>
                </c:pt>
                <c:pt idx="43801">
                  <c:v>101.476197736294</c:v>
                </c:pt>
                <c:pt idx="43802">
                  <c:v>101.47851449156801</c:v>
                </c:pt>
                <c:pt idx="43803">
                  <c:v>101.48083124684101</c:v>
                </c:pt>
                <c:pt idx="43804">
                  <c:v>101.483148002115</c:v>
                </c:pt>
                <c:pt idx="43805">
                  <c:v>101.485464757388</c:v>
                </c:pt>
                <c:pt idx="43806">
                  <c:v>101.487781512662</c:v>
                </c:pt>
                <c:pt idx="43807">
                  <c:v>101.490098267935</c:v>
                </c:pt>
                <c:pt idx="43808">
                  <c:v>101.49241502320901</c:v>
                </c:pt>
                <c:pt idx="43809">
                  <c:v>101.49473177848201</c:v>
                </c:pt>
                <c:pt idx="43810">
                  <c:v>101.497048533756</c:v>
                </c:pt>
                <c:pt idx="43811">
                  <c:v>101.499365289029</c:v>
                </c:pt>
                <c:pt idx="43812">
                  <c:v>101.501682044303</c:v>
                </c:pt>
                <c:pt idx="43813">
                  <c:v>101.503998799577</c:v>
                </c:pt>
                <c:pt idx="43814">
                  <c:v>101.50631555485</c:v>
                </c:pt>
                <c:pt idx="43815">
                  <c:v>101.508632310124</c:v>
                </c:pt>
                <c:pt idx="43816">
                  <c:v>101.510949065397</c:v>
                </c:pt>
                <c:pt idx="43817">
                  <c:v>101.51326582067099</c:v>
                </c:pt>
                <c:pt idx="43818">
                  <c:v>101.51558257594399</c:v>
                </c:pt>
                <c:pt idx="43819">
                  <c:v>101.517899331218</c:v>
                </c:pt>
                <c:pt idx="43820">
                  <c:v>101.520216086491</c:v>
                </c:pt>
                <c:pt idx="43821">
                  <c:v>101.522532841765</c:v>
                </c:pt>
                <c:pt idx="43822">
                  <c:v>101.524849597038</c:v>
                </c:pt>
                <c:pt idx="43823">
                  <c:v>101.52716635231199</c:v>
                </c:pt>
                <c:pt idx="43824">
                  <c:v>101.529483107586</c:v>
                </c:pt>
                <c:pt idx="43825">
                  <c:v>101.531799862859</c:v>
                </c:pt>
                <c:pt idx="43826">
                  <c:v>101.534116618133</c:v>
                </c:pt>
                <c:pt idx="43827">
                  <c:v>101.536433373406</c:v>
                </c:pt>
                <c:pt idx="43828">
                  <c:v>101.53875012867999</c:v>
                </c:pt>
                <c:pt idx="43829">
                  <c:v>101.54106688395299</c:v>
                </c:pt>
                <c:pt idx="43830">
                  <c:v>101.543383639227</c:v>
                </c:pt>
                <c:pt idx="43831">
                  <c:v>101.5457003945</c:v>
                </c:pt>
                <c:pt idx="43832">
                  <c:v>101.548017149774</c:v>
                </c:pt>
                <c:pt idx="43833">
                  <c:v>101.550333905047</c:v>
                </c:pt>
                <c:pt idx="43834">
                  <c:v>101.55265066032101</c:v>
                </c:pt>
                <c:pt idx="43835">
                  <c:v>101.55496741559401</c:v>
                </c:pt>
                <c:pt idx="43836">
                  <c:v>101.557284170868</c:v>
                </c:pt>
                <c:pt idx="43837">
                  <c:v>101.559600926142</c:v>
                </c:pt>
                <c:pt idx="43838">
                  <c:v>101.561917681415</c:v>
                </c:pt>
                <c:pt idx="43839">
                  <c:v>101.56423443668901</c:v>
                </c:pt>
                <c:pt idx="43840">
                  <c:v>101.56655119196201</c:v>
                </c:pt>
                <c:pt idx="43841">
                  <c:v>101.568867947236</c:v>
                </c:pt>
                <c:pt idx="43842">
                  <c:v>101.571184702509</c:v>
                </c:pt>
                <c:pt idx="43843">
                  <c:v>101.573501457783</c:v>
                </c:pt>
                <c:pt idx="43844">
                  <c:v>101.575818213056</c:v>
                </c:pt>
                <c:pt idx="43845">
                  <c:v>101.57813496833</c:v>
                </c:pt>
                <c:pt idx="43846">
                  <c:v>101.58045172360301</c:v>
                </c:pt>
                <c:pt idx="43847">
                  <c:v>101.582768478877</c:v>
                </c:pt>
                <c:pt idx="43848">
                  <c:v>101.58508523415</c:v>
                </c:pt>
                <c:pt idx="43849">
                  <c:v>101.587401989424</c:v>
                </c:pt>
                <c:pt idx="43850">
                  <c:v>101.589718744698</c:v>
                </c:pt>
                <c:pt idx="43851">
                  <c:v>101.592035499971</c:v>
                </c:pt>
                <c:pt idx="43852">
                  <c:v>101.594352255245</c:v>
                </c:pt>
                <c:pt idx="43853">
                  <c:v>101.596669010518</c:v>
                </c:pt>
                <c:pt idx="43854">
                  <c:v>101.59898576579199</c:v>
                </c:pt>
                <c:pt idx="43855">
                  <c:v>101.60130252106499</c:v>
                </c:pt>
                <c:pt idx="43856">
                  <c:v>101.603619276339</c:v>
                </c:pt>
                <c:pt idx="43857">
                  <c:v>101.605936031612</c:v>
                </c:pt>
                <c:pt idx="43858">
                  <c:v>101.608252786886</c:v>
                </c:pt>
                <c:pt idx="43859">
                  <c:v>101.610569542159</c:v>
                </c:pt>
                <c:pt idx="43860">
                  <c:v>101.61288629743299</c:v>
                </c:pt>
                <c:pt idx="43861">
                  <c:v>101.61520305270599</c:v>
                </c:pt>
                <c:pt idx="43862">
                  <c:v>101.61751980798</c:v>
                </c:pt>
                <c:pt idx="43863">
                  <c:v>101.619836563254</c:v>
                </c:pt>
                <c:pt idx="43864">
                  <c:v>101.622153318527</c:v>
                </c:pt>
                <c:pt idx="43865">
                  <c:v>101.62447007380101</c:v>
                </c:pt>
                <c:pt idx="43866">
                  <c:v>101.62678682907401</c:v>
                </c:pt>
                <c:pt idx="43867">
                  <c:v>101.629103584348</c:v>
                </c:pt>
                <c:pt idx="43868">
                  <c:v>101.631420339621</c:v>
                </c:pt>
                <c:pt idx="43869">
                  <c:v>101.633737094895</c:v>
                </c:pt>
                <c:pt idx="43870">
                  <c:v>101.636053850168</c:v>
                </c:pt>
                <c:pt idx="43871">
                  <c:v>101.63837060544201</c:v>
                </c:pt>
                <c:pt idx="43872">
                  <c:v>101.64068736071501</c:v>
                </c:pt>
                <c:pt idx="43873">
                  <c:v>101.643004115989</c:v>
                </c:pt>
                <c:pt idx="43874">
                  <c:v>101.645320871263</c:v>
                </c:pt>
                <c:pt idx="43875">
                  <c:v>101.647637626536</c:v>
                </c:pt>
                <c:pt idx="43876">
                  <c:v>101.64995438181001</c:v>
                </c:pt>
                <c:pt idx="43877">
                  <c:v>101.65227113708301</c:v>
                </c:pt>
                <c:pt idx="43878">
                  <c:v>101.654587892357</c:v>
                </c:pt>
                <c:pt idx="43879">
                  <c:v>101.65690464763</c:v>
                </c:pt>
                <c:pt idx="43880">
                  <c:v>101.659221402904</c:v>
                </c:pt>
                <c:pt idx="43881">
                  <c:v>101.661538158177</c:v>
                </c:pt>
                <c:pt idx="43882">
                  <c:v>101.663854913451</c:v>
                </c:pt>
                <c:pt idx="43883">
                  <c:v>101.666171668724</c:v>
                </c:pt>
                <c:pt idx="43884">
                  <c:v>101.668488423998</c:v>
                </c:pt>
                <c:pt idx="43885">
                  <c:v>101.670805179271</c:v>
                </c:pt>
                <c:pt idx="43886">
                  <c:v>101.67312193454499</c:v>
                </c:pt>
                <c:pt idx="43887">
                  <c:v>101.675438689819</c:v>
                </c:pt>
                <c:pt idx="43888">
                  <c:v>101.677755445092</c:v>
                </c:pt>
                <c:pt idx="43889">
                  <c:v>101.680072200366</c:v>
                </c:pt>
                <c:pt idx="43890">
                  <c:v>101.682388955639</c:v>
                </c:pt>
                <c:pt idx="43891">
                  <c:v>101.68470571091299</c:v>
                </c:pt>
                <c:pt idx="43892">
                  <c:v>101.68702246618599</c:v>
                </c:pt>
                <c:pt idx="43893">
                  <c:v>101.68933922146</c:v>
                </c:pt>
                <c:pt idx="43894">
                  <c:v>101.691655976733</c:v>
                </c:pt>
                <c:pt idx="43895">
                  <c:v>101.693972732007</c:v>
                </c:pt>
                <c:pt idx="43896">
                  <c:v>101.69628948728</c:v>
                </c:pt>
                <c:pt idx="43897">
                  <c:v>101.69860624255401</c:v>
                </c:pt>
                <c:pt idx="43898">
                  <c:v>101.70092299782701</c:v>
                </c:pt>
                <c:pt idx="43899">
                  <c:v>101.703239753101</c:v>
                </c:pt>
                <c:pt idx="43900">
                  <c:v>101.705556508375</c:v>
                </c:pt>
                <c:pt idx="43901">
                  <c:v>101.707873263648</c:v>
                </c:pt>
                <c:pt idx="43902">
                  <c:v>101.71019001892201</c:v>
                </c:pt>
                <c:pt idx="43903">
                  <c:v>101.71250677419501</c:v>
                </c:pt>
                <c:pt idx="43904">
                  <c:v>101.714823529469</c:v>
                </c:pt>
                <c:pt idx="43905">
                  <c:v>101.717140284742</c:v>
                </c:pt>
                <c:pt idx="43906">
                  <c:v>101.719457040016</c:v>
                </c:pt>
                <c:pt idx="43907">
                  <c:v>101.721773795289</c:v>
                </c:pt>
                <c:pt idx="43908">
                  <c:v>101.72409055056301</c:v>
                </c:pt>
                <c:pt idx="43909">
                  <c:v>101.72640730583601</c:v>
                </c:pt>
                <c:pt idx="43910">
                  <c:v>101.72872406111</c:v>
                </c:pt>
                <c:pt idx="43911">
                  <c:v>101.731040816384</c:v>
                </c:pt>
                <c:pt idx="43912">
                  <c:v>101.733357571657</c:v>
                </c:pt>
                <c:pt idx="43913">
                  <c:v>101.735674326931</c:v>
                </c:pt>
                <c:pt idx="43914">
                  <c:v>101.737991082204</c:v>
                </c:pt>
                <c:pt idx="43915">
                  <c:v>101.740307837478</c:v>
                </c:pt>
                <c:pt idx="43916">
                  <c:v>101.742624592751</c:v>
                </c:pt>
                <c:pt idx="43917">
                  <c:v>101.74494134802499</c:v>
                </c:pt>
                <c:pt idx="43918">
                  <c:v>101.74725810329799</c:v>
                </c:pt>
                <c:pt idx="43919">
                  <c:v>101.749574858572</c:v>
                </c:pt>
                <c:pt idx="43920">
                  <c:v>101.751891613845</c:v>
                </c:pt>
                <c:pt idx="43921">
                  <c:v>101.754208369119</c:v>
                </c:pt>
                <c:pt idx="43922">
                  <c:v>101.756525124392</c:v>
                </c:pt>
                <c:pt idx="43923">
                  <c:v>101.75884187966599</c:v>
                </c:pt>
                <c:pt idx="43924">
                  <c:v>101.76115863494</c:v>
                </c:pt>
                <c:pt idx="43925">
                  <c:v>101.763475390213</c:v>
                </c:pt>
                <c:pt idx="43926">
                  <c:v>101.765792145487</c:v>
                </c:pt>
                <c:pt idx="43927">
                  <c:v>101.76810890076</c:v>
                </c:pt>
                <c:pt idx="43928">
                  <c:v>101.77042565603401</c:v>
                </c:pt>
                <c:pt idx="43929">
                  <c:v>101.77274241130699</c:v>
                </c:pt>
                <c:pt idx="43930">
                  <c:v>101.775059166581</c:v>
                </c:pt>
                <c:pt idx="43931">
                  <c:v>101.777375921854</c:v>
                </c:pt>
                <c:pt idx="43932">
                  <c:v>101.779692677128</c:v>
                </c:pt>
                <c:pt idx="43933">
                  <c:v>101.782009432401</c:v>
                </c:pt>
                <c:pt idx="43934">
                  <c:v>101.78432618767501</c:v>
                </c:pt>
                <c:pt idx="43935">
                  <c:v>101.78664294294801</c:v>
                </c:pt>
                <c:pt idx="43936">
                  <c:v>101.788959698222</c:v>
                </c:pt>
                <c:pt idx="43937">
                  <c:v>101.791276453496</c:v>
                </c:pt>
                <c:pt idx="43938">
                  <c:v>101.793593208769</c:v>
                </c:pt>
                <c:pt idx="43939">
                  <c:v>101.79590996404301</c:v>
                </c:pt>
                <c:pt idx="43940">
                  <c:v>101.79822671931601</c:v>
                </c:pt>
                <c:pt idx="43941">
                  <c:v>101.80054347459</c:v>
                </c:pt>
                <c:pt idx="43942">
                  <c:v>101.802860229863</c:v>
                </c:pt>
                <c:pt idx="43943">
                  <c:v>101.805176985137</c:v>
                </c:pt>
                <c:pt idx="43944">
                  <c:v>101.80749374041</c:v>
                </c:pt>
                <c:pt idx="43945">
                  <c:v>101.809810495684</c:v>
                </c:pt>
                <c:pt idx="43946">
                  <c:v>101.812127250957</c:v>
                </c:pt>
                <c:pt idx="43947">
                  <c:v>101.814444006231</c:v>
                </c:pt>
                <c:pt idx="43948">
                  <c:v>101.816760761504</c:v>
                </c:pt>
                <c:pt idx="43949">
                  <c:v>101.81907751677799</c:v>
                </c:pt>
                <c:pt idx="43950">
                  <c:v>101.821394272052</c:v>
                </c:pt>
                <c:pt idx="43951">
                  <c:v>101.823711027325</c:v>
                </c:pt>
                <c:pt idx="43952">
                  <c:v>101.826027782599</c:v>
                </c:pt>
                <c:pt idx="43953">
                  <c:v>101.828344537872</c:v>
                </c:pt>
                <c:pt idx="43954">
                  <c:v>101.83066129314599</c:v>
                </c:pt>
                <c:pt idx="43955">
                  <c:v>101.83297804841899</c:v>
                </c:pt>
                <c:pt idx="43956">
                  <c:v>101.835294803693</c:v>
                </c:pt>
                <c:pt idx="43957">
                  <c:v>101.837611558966</c:v>
                </c:pt>
                <c:pt idx="43958">
                  <c:v>101.83992831424</c:v>
                </c:pt>
                <c:pt idx="43959">
                  <c:v>101.842245069513</c:v>
                </c:pt>
                <c:pt idx="43960">
                  <c:v>101.84456182478699</c:v>
                </c:pt>
                <c:pt idx="43961">
                  <c:v>101.846878580061</c:v>
                </c:pt>
                <c:pt idx="43962">
                  <c:v>101.849195335334</c:v>
                </c:pt>
                <c:pt idx="43963">
                  <c:v>101.851512090608</c:v>
                </c:pt>
                <c:pt idx="43964">
                  <c:v>101.853828845881</c:v>
                </c:pt>
                <c:pt idx="43965">
                  <c:v>101.85614560115501</c:v>
                </c:pt>
                <c:pt idx="43966">
                  <c:v>101.85846235642801</c:v>
                </c:pt>
                <c:pt idx="43967">
                  <c:v>101.860779111702</c:v>
                </c:pt>
                <c:pt idx="43968">
                  <c:v>101.863095866975</c:v>
                </c:pt>
                <c:pt idx="43969">
                  <c:v>101.865412622249</c:v>
                </c:pt>
                <c:pt idx="43970">
                  <c:v>101.867729377522</c:v>
                </c:pt>
                <c:pt idx="43971">
                  <c:v>101.87004613279601</c:v>
                </c:pt>
                <c:pt idx="43972">
                  <c:v>101.87236288806901</c:v>
                </c:pt>
                <c:pt idx="43973">
                  <c:v>101.874679643343</c:v>
                </c:pt>
                <c:pt idx="43974">
                  <c:v>101.876996398617</c:v>
                </c:pt>
                <c:pt idx="43975">
                  <c:v>101.87931315389</c:v>
                </c:pt>
                <c:pt idx="43976">
                  <c:v>101.881629909164</c:v>
                </c:pt>
                <c:pt idx="43977">
                  <c:v>101.883946664437</c:v>
                </c:pt>
                <c:pt idx="43978">
                  <c:v>101.886263419711</c:v>
                </c:pt>
                <c:pt idx="43979">
                  <c:v>101.888580174984</c:v>
                </c:pt>
                <c:pt idx="43980">
                  <c:v>101.89089693025799</c:v>
                </c:pt>
                <c:pt idx="43981">
                  <c:v>101.89321368553099</c:v>
                </c:pt>
                <c:pt idx="43982">
                  <c:v>101.895530440805</c:v>
                </c:pt>
                <c:pt idx="43983">
                  <c:v>101.897847196078</c:v>
                </c:pt>
                <c:pt idx="43984">
                  <c:v>101.900163951352</c:v>
                </c:pt>
                <c:pt idx="43985">
                  <c:v>101.902480706625</c:v>
                </c:pt>
                <c:pt idx="43986">
                  <c:v>101.90479746189899</c:v>
                </c:pt>
                <c:pt idx="43987">
                  <c:v>101.907114217173</c:v>
                </c:pt>
                <c:pt idx="43988">
                  <c:v>101.909430972446</c:v>
                </c:pt>
                <c:pt idx="43989">
                  <c:v>101.91174772772</c:v>
                </c:pt>
                <c:pt idx="43990">
                  <c:v>101.914064482993</c:v>
                </c:pt>
                <c:pt idx="43991">
                  <c:v>101.91638123826699</c:v>
                </c:pt>
                <c:pt idx="43992">
                  <c:v>101.91869799353999</c:v>
                </c:pt>
                <c:pt idx="43993">
                  <c:v>101.921014748814</c:v>
                </c:pt>
                <c:pt idx="43994">
                  <c:v>101.923331504087</c:v>
                </c:pt>
                <c:pt idx="43995">
                  <c:v>101.925648259361</c:v>
                </c:pt>
                <c:pt idx="43996">
                  <c:v>101.927965014634</c:v>
                </c:pt>
                <c:pt idx="43997">
                  <c:v>101.93028176990801</c:v>
                </c:pt>
                <c:pt idx="43998">
                  <c:v>101.93259852518101</c:v>
                </c:pt>
                <c:pt idx="43999">
                  <c:v>101.934915280455</c:v>
                </c:pt>
                <c:pt idx="44000">
                  <c:v>101.937232035729</c:v>
                </c:pt>
                <c:pt idx="44001">
                  <c:v>101.939548791002</c:v>
                </c:pt>
                <c:pt idx="44002">
                  <c:v>101.94186554627601</c:v>
                </c:pt>
                <c:pt idx="44003">
                  <c:v>101.94418230154901</c:v>
                </c:pt>
                <c:pt idx="44004">
                  <c:v>101.946499056823</c:v>
                </c:pt>
                <c:pt idx="44005">
                  <c:v>101.948815812096</c:v>
                </c:pt>
                <c:pt idx="44006">
                  <c:v>101.95113256737</c:v>
                </c:pt>
                <c:pt idx="44007">
                  <c:v>101.953449322643</c:v>
                </c:pt>
                <c:pt idx="44008">
                  <c:v>101.955766077917</c:v>
                </c:pt>
                <c:pt idx="44009">
                  <c:v>101.95808283319001</c:v>
                </c:pt>
                <c:pt idx="44010">
                  <c:v>101.960399588464</c:v>
                </c:pt>
                <c:pt idx="44011">
                  <c:v>101.96271634373799</c:v>
                </c:pt>
                <c:pt idx="44012">
                  <c:v>101.96503309901099</c:v>
                </c:pt>
                <c:pt idx="44013">
                  <c:v>101.967349854285</c:v>
                </c:pt>
                <c:pt idx="44014">
                  <c:v>101.969666609558</c:v>
                </c:pt>
                <c:pt idx="44015">
                  <c:v>101.971983364832</c:v>
                </c:pt>
                <c:pt idx="44016">
                  <c:v>101.974300120105</c:v>
                </c:pt>
                <c:pt idx="44017">
                  <c:v>101.97661687537899</c:v>
                </c:pt>
                <c:pt idx="44018">
                  <c:v>101.97893363065199</c:v>
                </c:pt>
                <c:pt idx="44019">
                  <c:v>101.981250385926</c:v>
                </c:pt>
                <c:pt idx="44020">
                  <c:v>101.983567141199</c:v>
                </c:pt>
                <c:pt idx="44021">
                  <c:v>101.985883896473</c:v>
                </c:pt>
                <c:pt idx="44022">
                  <c:v>101.988200651746</c:v>
                </c:pt>
                <c:pt idx="44023">
                  <c:v>101.99051740701999</c:v>
                </c:pt>
                <c:pt idx="44024">
                  <c:v>101.992834162294</c:v>
                </c:pt>
                <c:pt idx="44025">
                  <c:v>101.995150917567</c:v>
                </c:pt>
                <c:pt idx="44026">
                  <c:v>101.997467672841</c:v>
                </c:pt>
                <c:pt idx="44027">
                  <c:v>101.999784428114</c:v>
                </c:pt>
                <c:pt idx="44028">
                  <c:v>102.00210118338801</c:v>
                </c:pt>
                <c:pt idx="44029">
                  <c:v>102.00441793866101</c:v>
                </c:pt>
                <c:pt idx="44030">
                  <c:v>102.006734693935</c:v>
                </c:pt>
                <c:pt idx="44031">
                  <c:v>102.009051449208</c:v>
                </c:pt>
                <c:pt idx="44032">
                  <c:v>102.011368204482</c:v>
                </c:pt>
                <c:pt idx="44033">
                  <c:v>102.013684959755</c:v>
                </c:pt>
                <c:pt idx="44034">
                  <c:v>102.01600171502901</c:v>
                </c:pt>
                <c:pt idx="44035">
                  <c:v>102.01831847030201</c:v>
                </c:pt>
                <c:pt idx="44036">
                  <c:v>102.020635225576</c:v>
                </c:pt>
                <c:pt idx="44037">
                  <c:v>102.02295198085</c:v>
                </c:pt>
                <c:pt idx="44038">
                  <c:v>102.025268736123</c:v>
                </c:pt>
                <c:pt idx="44039">
                  <c:v>102.02758549139701</c:v>
                </c:pt>
                <c:pt idx="44040">
                  <c:v>102.02990224667001</c:v>
                </c:pt>
                <c:pt idx="44041">
                  <c:v>102.032219001944</c:v>
                </c:pt>
                <c:pt idx="44042">
                  <c:v>102.034535757217</c:v>
                </c:pt>
                <c:pt idx="44043">
                  <c:v>102.036852512491</c:v>
                </c:pt>
                <c:pt idx="44044">
                  <c:v>102.039169267764</c:v>
                </c:pt>
                <c:pt idx="44045">
                  <c:v>102.041486023038</c:v>
                </c:pt>
                <c:pt idx="44046">
                  <c:v>102.043802778311</c:v>
                </c:pt>
                <c:pt idx="44047">
                  <c:v>102.046119533585</c:v>
                </c:pt>
                <c:pt idx="44048">
                  <c:v>102.04843628885899</c:v>
                </c:pt>
                <c:pt idx="44049">
                  <c:v>102.05075304413199</c:v>
                </c:pt>
                <c:pt idx="44050">
                  <c:v>102.053069799406</c:v>
                </c:pt>
                <c:pt idx="44051">
                  <c:v>102.055386554679</c:v>
                </c:pt>
                <c:pt idx="44052">
                  <c:v>102.057703309953</c:v>
                </c:pt>
                <c:pt idx="44053">
                  <c:v>102.060020065226</c:v>
                </c:pt>
                <c:pt idx="44054">
                  <c:v>102.06233682049999</c:v>
                </c:pt>
                <c:pt idx="44055">
                  <c:v>102.06465357577299</c:v>
                </c:pt>
                <c:pt idx="44056">
                  <c:v>102.066970331047</c:v>
                </c:pt>
                <c:pt idx="44057">
                  <c:v>102.06928708632</c:v>
                </c:pt>
                <c:pt idx="44058">
                  <c:v>102.071603841594</c:v>
                </c:pt>
                <c:pt idx="44059">
                  <c:v>102.073920596867</c:v>
                </c:pt>
                <c:pt idx="44060">
                  <c:v>102.07623735214101</c:v>
                </c:pt>
                <c:pt idx="44061">
                  <c:v>102.078554107415</c:v>
                </c:pt>
                <c:pt idx="44062">
                  <c:v>102.080870862688</c:v>
                </c:pt>
                <c:pt idx="44063">
                  <c:v>102.083187617962</c:v>
                </c:pt>
                <c:pt idx="44064">
                  <c:v>102.085504373235</c:v>
                </c:pt>
                <c:pt idx="44065">
                  <c:v>102.08782112850901</c:v>
                </c:pt>
                <c:pt idx="44066">
                  <c:v>102.09013788378201</c:v>
                </c:pt>
                <c:pt idx="44067">
                  <c:v>102.092454639056</c:v>
                </c:pt>
                <c:pt idx="44068">
                  <c:v>102.094771394329</c:v>
                </c:pt>
                <c:pt idx="44069">
                  <c:v>102.097088149603</c:v>
                </c:pt>
                <c:pt idx="44070">
                  <c:v>102.099404904876</c:v>
                </c:pt>
                <c:pt idx="44071">
                  <c:v>102.10172166015001</c:v>
                </c:pt>
                <c:pt idx="44072">
                  <c:v>102.10403841542301</c:v>
                </c:pt>
                <c:pt idx="44073">
                  <c:v>102.106355170697</c:v>
                </c:pt>
                <c:pt idx="44074">
                  <c:v>102.108671925971</c:v>
                </c:pt>
                <c:pt idx="44075">
                  <c:v>102.110988681244</c:v>
                </c:pt>
                <c:pt idx="44076">
                  <c:v>102.113305436518</c:v>
                </c:pt>
                <c:pt idx="44077">
                  <c:v>102.115622191791</c:v>
                </c:pt>
                <c:pt idx="44078">
                  <c:v>102.117938947065</c:v>
                </c:pt>
                <c:pt idx="44079">
                  <c:v>102.120255702338</c:v>
                </c:pt>
                <c:pt idx="44080">
                  <c:v>102.12257245761199</c:v>
                </c:pt>
                <c:pt idx="44081">
                  <c:v>102.12488921288499</c:v>
                </c:pt>
                <c:pt idx="44082">
                  <c:v>102.127205968159</c:v>
                </c:pt>
                <c:pt idx="44083">
                  <c:v>102.129522723432</c:v>
                </c:pt>
                <c:pt idx="44084">
                  <c:v>102.131839478706</c:v>
                </c:pt>
                <c:pt idx="44085">
                  <c:v>102.134156233979</c:v>
                </c:pt>
                <c:pt idx="44086">
                  <c:v>102.13647298925299</c:v>
                </c:pt>
                <c:pt idx="44087">
                  <c:v>102.138789744527</c:v>
                </c:pt>
                <c:pt idx="44088">
                  <c:v>102.1411064998</c:v>
                </c:pt>
                <c:pt idx="44089">
                  <c:v>102.143423255074</c:v>
                </c:pt>
                <c:pt idx="44090">
                  <c:v>102.145740010347</c:v>
                </c:pt>
                <c:pt idx="44091">
                  <c:v>102.14805676562101</c:v>
                </c:pt>
                <c:pt idx="44092">
                  <c:v>102.15037352089399</c:v>
                </c:pt>
                <c:pt idx="44093">
                  <c:v>102.152690276168</c:v>
                </c:pt>
                <c:pt idx="44094">
                  <c:v>102.155007031441</c:v>
                </c:pt>
                <c:pt idx="44095">
                  <c:v>102.157323786715</c:v>
                </c:pt>
                <c:pt idx="44096">
                  <c:v>102.159640541988</c:v>
                </c:pt>
                <c:pt idx="44097">
                  <c:v>102.16195729726201</c:v>
                </c:pt>
                <c:pt idx="44098">
                  <c:v>102.164274052536</c:v>
                </c:pt>
                <c:pt idx="44099">
                  <c:v>102.166590807809</c:v>
                </c:pt>
                <c:pt idx="44100">
                  <c:v>102.168907563083</c:v>
                </c:pt>
                <c:pt idx="44101">
                  <c:v>102.171224318356</c:v>
                </c:pt>
                <c:pt idx="44102">
                  <c:v>102.17354107363001</c:v>
                </c:pt>
                <c:pt idx="44103">
                  <c:v>102.17585782890301</c:v>
                </c:pt>
                <c:pt idx="44104">
                  <c:v>102.178174584177</c:v>
                </c:pt>
                <c:pt idx="44105">
                  <c:v>102.18049133945</c:v>
                </c:pt>
                <c:pt idx="44106">
                  <c:v>102.182808094724</c:v>
                </c:pt>
                <c:pt idx="44107">
                  <c:v>102.185124849997</c:v>
                </c:pt>
                <c:pt idx="44108">
                  <c:v>102.187441605271</c:v>
                </c:pt>
                <c:pt idx="44109">
                  <c:v>102.189758360544</c:v>
                </c:pt>
                <c:pt idx="44110">
                  <c:v>102.192075115818</c:v>
                </c:pt>
                <c:pt idx="44111">
                  <c:v>102.19439187109199</c:v>
                </c:pt>
                <c:pt idx="44112">
                  <c:v>102.19670862636499</c:v>
                </c:pt>
                <c:pt idx="44113">
                  <c:v>102.199025381639</c:v>
                </c:pt>
                <c:pt idx="44114">
                  <c:v>102.201342136912</c:v>
                </c:pt>
                <c:pt idx="44115">
                  <c:v>102.203658892186</c:v>
                </c:pt>
                <c:pt idx="44116">
                  <c:v>102.205975647459</c:v>
                </c:pt>
                <c:pt idx="44117">
                  <c:v>102.20829240273299</c:v>
                </c:pt>
                <c:pt idx="44118">
                  <c:v>102.21060915800599</c:v>
                </c:pt>
                <c:pt idx="44119">
                  <c:v>102.21292591328</c:v>
                </c:pt>
                <c:pt idx="44120">
                  <c:v>102.215242668553</c:v>
                </c:pt>
                <c:pt idx="44121">
                  <c:v>102.217559423827</c:v>
                </c:pt>
                <c:pt idx="44122">
                  <c:v>102.2198761791</c:v>
                </c:pt>
                <c:pt idx="44123">
                  <c:v>102.22219293437399</c:v>
                </c:pt>
                <c:pt idx="44124">
                  <c:v>102.224509689648</c:v>
                </c:pt>
                <c:pt idx="44125">
                  <c:v>102.226826444921</c:v>
                </c:pt>
                <c:pt idx="44126">
                  <c:v>102.229143200195</c:v>
                </c:pt>
                <c:pt idx="44127">
                  <c:v>102.231459955468</c:v>
                </c:pt>
                <c:pt idx="44128">
                  <c:v>102.23377671074201</c:v>
                </c:pt>
                <c:pt idx="44129">
                  <c:v>102.23609346601501</c:v>
                </c:pt>
                <c:pt idx="44130">
                  <c:v>102.238410221289</c:v>
                </c:pt>
                <c:pt idx="44131">
                  <c:v>102.240726976562</c:v>
                </c:pt>
                <c:pt idx="44132">
                  <c:v>102.243043731836</c:v>
                </c:pt>
                <c:pt idx="44133">
                  <c:v>102.245360487109</c:v>
                </c:pt>
                <c:pt idx="44134">
                  <c:v>102.24767724238301</c:v>
                </c:pt>
                <c:pt idx="44135">
                  <c:v>102.24999399765601</c:v>
                </c:pt>
                <c:pt idx="44136">
                  <c:v>102.25231075293</c:v>
                </c:pt>
                <c:pt idx="44137">
                  <c:v>102.254627508204</c:v>
                </c:pt>
                <c:pt idx="44138">
                  <c:v>102.256944263477</c:v>
                </c:pt>
                <c:pt idx="44139">
                  <c:v>102.259261018751</c:v>
                </c:pt>
                <c:pt idx="44140">
                  <c:v>102.261577774024</c:v>
                </c:pt>
                <c:pt idx="44141">
                  <c:v>102.263894529298</c:v>
                </c:pt>
                <c:pt idx="44142">
                  <c:v>102.266211284571</c:v>
                </c:pt>
                <c:pt idx="44143">
                  <c:v>102.26852803984499</c:v>
                </c:pt>
                <c:pt idx="44144">
                  <c:v>102.27084479511799</c:v>
                </c:pt>
                <c:pt idx="44145">
                  <c:v>102.273161550392</c:v>
                </c:pt>
                <c:pt idx="44146">
                  <c:v>102.275478305665</c:v>
                </c:pt>
                <c:pt idx="44147">
                  <c:v>102.277795060939</c:v>
                </c:pt>
                <c:pt idx="44148">
                  <c:v>102.28011181621299</c:v>
                </c:pt>
                <c:pt idx="44149">
                  <c:v>102.28242857148599</c:v>
                </c:pt>
                <c:pt idx="44150">
                  <c:v>102.28474532676</c:v>
                </c:pt>
                <c:pt idx="44151">
                  <c:v>102.287062082033</c:v>
                </c:pt>
                <c:pt idx="44152">
                  <c:v>102.289378837307</c:v>
                </c:pt>
                <c:pt idx="44153">
                  <c:v>102.29169559258</c:v>
                </c:pt>
                <c:pt idx="44154">
                  <c:v>102.29401234785399</c:v>
                </c:pt>
                <c:pt idx="44155">
                  <c:v>102.29632910312699</c:v>
                </c:pt>
                <c:pt idx="44156">
                  <c:v>102.298645858401</c:v>
                </c:pt>
                <c:pt idx="44157">
                  <c:v>102.300962613674</c:v>
                </c:pt>
                <c:pt idx="44158">
                  <c:v>102.303279368948</c:v>
                </c:pt>
                <c:pt idx="44159">
                  <c:v>102.305596124221</c:v>
                </c:pt>
                <c:pt idx="44160">
                  <c:v>102.30791287949501</c:v>
                </c:pt>
                <c:pt idx="44161">
                  <c:v>102.310229634769</c:v>
                </c:pt>
                <c:pt idx="44162">
                  <c:v>102.312546390042</c:v>
                </c:pt>
                <c:pt idx="44163">
                  <c:v>102.314863145316</c:v>
                </c:pt>
                <c:pt idx="44164">
                  <c:v>102.317179900589</c:v>
                </c:pt>
                <c:pt idx="44165">
                  <c:v>102.31949665586301</c:v>
                </c:pt>
                <c:pt idx="44166">
                  <c:v>102.32181341113601</c:v>
                </c:pt>
                <c:pt idx="44167">
                  <c:v>102.32413016641</c:v>
                </c:pt>
                <c:pt idx="44168">
                  <c:v>102.326446921683</c:v>
                </c:pt>
                <c:pt idx="44169">
                  <c:v>102.328763676957</c:v>
                </c:pt>
                <c:pt idx="44170">
                  <c:v>102.33108043223</c:v>
                </c:pt>
                <c:pt idx="44171">
                  <c:v>102.333397187504</c:v>
                </c:pt>
                <c:pt idx="44172">
                  <c:v>102.33571394277701</c:v>
                </c:pt>
                <c:pt idx="44173">
                  <c:v>102.338030698051</c:v>
                </c:pt>
                <c:pt idx="44174">
                  <c:v>102.34034745332499</c:v>
                </c:pt>
                <c:pt idx="44175">
                  <c:v>102.34266420859799</c:v>
                </c:pt>
                <c:pt idx="44176">
                  <c:v>102.344980963872</c:v>
                </c:pt>
                <c:pt idx="44177">
                  <c:v>102.347297719145</c:v>
                </c:pt>
                <c:pt idx="44178">
                  <c:v>102.349614474419</c:v>
                </c:pt>
                <c:pt idx="44179">
                  <c:v>102.351931229692</c:v>
                </c:pt>
                <c:pt idx="44180">
                  <c:v>102.35424798496599</c:v>
                </c:pt>
                <c:pt idx="44181">
                  <c:v>102.35656474023899</c:v>
                </c:pt>
                <c:pt idx="44182">
                  <c:v>102.358881495513</c:v>
                </c:pt>
                <c:pt idx="44183">
                  <c:v>102.361198250786</c:v>
                </c:pt>
                <c:pt idx="44184">
                  <c:v>102.36351500606</c:v>
                </c:pt>
                <c:pt idx="44185">
                  <c:v>102.36583176133399</c:v>
                </c:pt>
                <c:pt idx="44186">
                  <c:v>102.36814851660699</c:v>
                </c:pt>
                <c:pt idx="44187">
                  <c:v>102.370465271881</c:v>
                </c:pt>
                <c:pt idx="44188">
                  <c:v>102.372782027154</c:v>
                </c:pt>
                <c:pt idx="44189">
                  <c:v>102.375098782428</c:v>
                </c:pt>
                <c:pt idx="44190">
                  <c:v>102.377415537701</c:v>
                </c:pt>
                <c:pt idx="44191">
                  <c:v>102.37973229297501</c:v>
                </c:pt>
                <c:pt idx="44192">
                  <c:v>102.38204904824801</c:v>
                </c:pt>
                <c:pt idx="44193">
                  <c:v>102.384365803522</c:v>
                </c:pt>
                <c:pt idx="44194">
                  <c:v>102.386682558795</c:v>
                </c:pt>
                <c:pt idx="44195">
                  <c:v>102.388999314069</c:v>
                </c:pt>
                <c:pt idx="44196">
                  <c:v>102.391316069342</c:v>
                </c:pt>
                <c:pt idx="44197">
                  <c:v>102.39363282461601</c:v>
                </c:pt>
                <c:pt idx="44198">
                  <c:v>102.39594957989</c:v>
                </c:pt>
                <c:pt idx="44199">
                  <c:v>102.398266335163</c:v>
                </c:pt>
                <c:pt idx="44200">
                  <c:v>102.400583090437</c:v>
                </c:pt>
                <c:pt idx="44201">
                  <c:v>102.40289984571</c:v>
                </c:pt>
                <c:pt idx="44202">
                  <c:v>102.40521660098401</c:v>
                </c:pt>
                <c:pt idx="44203">
                  <c:v>102.40753335625701</c:v>
                </c:pt>
                <c:pt idx="44204">
                  <c:v>102.409850111531</c:v>
                </c:pt>
                <c:pt idx="44205">
                  <c:v>102.412166866804</c:v>
                </c:pt>
                <c:pt idx="44206">
                  <c:v>102.414483622078</c:v>
                </c:pt>
                <c:pt idx="44207">
                  <c:v>102.416800377351</c:v>
                </c:pt>
                <c:pt idx="44208">
                  <c:v>102.419117132625</c:v>
                </c:pt>
                <c:pt idx="44209">
                  <c:v>102.421433887898</c:v>
                </c:pt>
                <c:pt idx="44210">
                  <c:v>102.423750643172</c:v>
                </c:pt>
                <c:pt idx="44211">
                  <c:v>102.42606739844599</c:v>
                </c:pt>
                <c:pt idx="44212">
                  <c:v>102.42838415371899</c:v>
                </c:pt>
                <c:pt idx="44213">
                  <c:v>102.430700908993</c:v>
                </c:pt>
                <c:pt idx="44214">
                  <c:v>102.433017664266</c:v>
                </c:pt>
                <c:pt idx="44215">
                  <c:v>102.43533441954</c:v>
                </c:pt>
                <c:pt idx="44216">
                  <c:v>102.437651174813</c:v>
                </c:pt>
                <c:pt idx="44217">
                  <c:v>102.43996793008699</c:v>
                </c:pt>
                <c:pt idx="44218">
                  <c:v>102.44228468535999</c:v>
                </c:pt>
                <c:pt idx="44219">
                  <c:v>102.444601440634</c:v>
                </c:pt>
                <c:pt idx="44220">
                  <c:v>102.446918195907</c:v>
                </c:pt>
                <c:pt idx="44221">
                  <c:v>102.449234951181</c:v>
                </c:pt>
                <c:pt idx="44222">
                  <c:v>102.451551706454</c:v>
                </c:pt>
                <c:pt idx="44223">
                  <c:v>102.45386846172801</c:v>
                </c:pt>
                <c:pt idx="44224">
                  <c:v>102.456185217002</c:v>
                </c:pt>
                <c:pt idx="44225">
                  <c:v>102.458501972275</c:v>
                </c:pt>
                <c:pt idx="44226">
                  <c:v>102.460818727549</c:v>
                </c:pt>
                <c:pt idx="44227">
                  <c:v>102.463135482822</c:v>
                </c:pt>
                <c:pt idx="44228">
                  <c:v>102.46545223809601</c:v>
                </c:pt>
                <c:pt idx="44229">
                  <c:v>102.46776899336901</c:v>
                </c:pt>
                <c:pt idx="44230">
                  <c:v>102.470085748643</c:v>
                </c:pt>
                <c:pt idx="44231">
                  <c:v>102.472402503916</c:v>
                </c:pt>
                <c:pt idx="44232">
                  <c:v>102.47471925919</c:v>
                </c:pt>
                <c:pt idx="44233">
                  <c:v>102.477036014463</c:v>
                </c:pt>
                <c:pt idx="44234">
                  <c:v>102.47935276973701</c:v>
                </c:pt>
                <c:pt idx="44235">
                  <c:v>102.481669525011</c:v>
                </c:pt>
                <c:pt idx="44236">
                  <c:v>102.483986280284</c:v>
                </c:pt>
                <c:pt idx="44237">
                  <c:v>102.486303035558</c:v>
                </c:pt>
                <c:pt idx="44238">
                  <c:v>102.488619790831</c:v>
                </c:pt>
                <c:pt idx="44239">
                  <c:v>102.490936546105</c:v>
                </c:pt>
                <c:pt idx="44240">
                  <c:v>102.493253301378</c:v>
                </c:pt>
                <c:pt idx="44241">
                  <c:v>102.495570056652</c:v>
                </c:pt>
                <c:pt idx="44242">
                  <c:v>102.497886811925</c:v>
                </c:pt>
                <c:pt idx="44243">
                  <c:v>102.50020356719899</c:v>
                </c:pt>
                <c:pt idx="44244">
                  <c:v>102.50252032247199</c:v>
                </c:pt>
                <c:pt idx="44245">
                  <c:v>102.504837077746</c:v>
                </c:pt>
                <c:pt idx="44246">
                  <c:v>102.507153833019</c:v>
                </c:pt>
                <c:pt idx="44247">
                  <c:v>102.509470588293</c:v>
                </c:pt>
                <c:pt idx="44248">
                  <c:v>102.51178734356699</c:v>
                </c:pt>
                <c:pt idx="44249">
                  <c:v>102.51410409883999</c:v>
                </c:pt>
                <c:pt idx="44250">
                  <c:v>102.516420854114</c:v>
                </c:pt>
                <c:pt idx="44251">
                  <c:v>102.518737609387</c:v>
                </c:pt>
                <c:pt idx="44252">
                  <c:v>102.521054364661</c:v>
                </c:pt>
                <c:pt idx="44253">
                  <c:v>102.523371119934</c:v>
                </c:pt>
                <c:pt idx="44254">
                  <c:v>102.52568787520801</c:v>
                </c:pt>
                <c:pt idx="44255">
                  <c:v>102.52800463048101</c:v>
                </c:pt>
                <c:pt idx="44256">
                  <c:v>102.530321385755</c:v>
                </c:pt>
                <c:pt idx="44257">
                  <c:v>102.532638141028</c:v>
                </c:pt>
                <c:pt idx="44258">
                  <c:v>102.534954896302</c:v>
                </c:pt>
                <c:pt idx="44259">
                  <c:v>102.537271651575</c:v>
                </c:pt>
                <c:pt idx="44260">
                  <c:v>102.53958840684901</c:v>
                </c:pt>
                <c:pt idx="44261">
                  <c:v>102.541905162123</c:v>
                </c:pt>
                <c:pt idx="44262">
                  <c:v>102.544221917396</c:v>
                </c:pt>
                <c:pt idx="44263">
                  <c:v>102.54653867267</c:v>
                </c:pt>
                <c:pt idx="44264">
                  <c:v>102.548855427943</c:v>
                </c:pt>
                <c:pt idx="44265">
                  <c:v>102.55117218321701</c:v>
                </c:pt>
                <c:pt idx="44266">
                  <c:v>102.55348893849001</c:v>
                </c:pt>
                <c:pt idx="44267">
                  <c:v>102.555805693764</c:v>
                </c:pt>
                <c:pt idx="44268">
                  <c:v>102.558122449037</c:v>
                </c:pt>
                <c:pt idx="44269">
                  <c:v>102.560439204311</c:v>
                </c:pt>
                <c:pt idx="44270">
                  <c:v>102.562755959584</c:v>
                </c:pt>
                <c:pt idx="44271">
                  <c:v>102.565072714858</c:v>
                </c:pt>
                <c:pt idx="44272">
                  <c:v>102.567389470131</c:v>
                </c:pt>
                <c:pt idx="44273">
                  <c:v>102.569706225405</c:v>
                </c:pt>
                <c:pt idx="44274">
                  <c:v>102.57202298067899</c:v>
                </c:pt>
                <c:pt idx="44275">
                  <c:v>102.57433973595199</c:v>
                </c:pt>
                <c:pt idx="44276">
                  <c:v>102.576656491226</c:v>
                </c:pt>
                <c:pt idx="44277">
                  <c:v>102.578973246499</c:v>
                </c:pt>
                <c:pt idx="44278">
                  <c:v>102.581290001773</c:v>
                </c:pt>
                <c:pt idx="44279">
                  <c:v>102.583606757046</c:v>
                </c:pt>
                <c:pt idx="44280">
                  <c:v>102.58592351231999</c:v>
                </c:pt>
                <c:pt idx="44281">
                  <c:v>102.58824026759299</c:v>
                </c:pt>
                <c:pt idx="44282">
                  <c:v>102.590557022867</c:v>
                </c:pt>
                <c:pt idx="44283">
                  <c:v>102.59287377814</c:v>
                </c:pt>
                <c:pt idx="44284">
                  <c:v>102.595190533414</c:v>
                </c:pt>
                <c:pt idx="44285">
                  <c:v>102.59750728868801</c:v>
                </c:pt>
                <c:pt idx="44286">
                  <c:v>102.59982404396099</c:v>
                </c:pt>
                <c:pt idx="44287">
                  <c:v>102.602140799235</c:v>
                </c:pt>
                <c:pt idx="44288">
                  <c:v>102.604457554508</c:v>
                </c:pt>
                <c:pt idx="44289">
                  <c:v>102.606774309782</c:v>
                </c:pt>
                <c:pt idx="44290">
                  <c:v>102.609091065055</c:v>
                </c:pt>
                <c:pt idx="44291">
                  <c:v>102.61140782032901</c:v>
                </c:pt>
                <c:pt idx="44292">
                  <c:v>102.61372457560201</c:v>
                </c:pt>
                <c:pt idx="44293">
                  <c:v>102.616041330876</c:v>
                </c:pt>
                <c:pt idx="44294">
                  <c:v>102.618358086149</c:v>
                </c:pt>
                <c:pt idx="44295">
                  <c:v>102.620674841423</c:v>
                </c:pt>
                <c:pt idx="44296">
                  <c:v>102.622991596696</c:v>
                </c:pt>
                <c:pt idx="44297">
                  <c:v>102.62530835197001</c:v>
                </c:pt>
                <c:pt idx="44298">
                  <c:v>102.627625107244</c:v>
                </c:pt>
                <c:pt idx="44299">
                  <c:v>102.629941862517</c:v>
                </c:pt>
                <c:pt idx="44300">
                  <c:v>102.632258617791</c:v>
                </c:pt>
                <c:pt idx="44301">
                  <c:v>102.634575373064</c:v>
                </c:pt>
                <c:pt idx="44302">
                  <c:v>102.636892128338</c:v>
                </c:pt>
                <c:pt idx="44303">
                  <c:v>102.639208883611</c:v>
                </c:pt>
                <c:pt idx="44304">
                  <c:v>102.641525638885</c:v>
                </c:pt>
                <c:pt idx="44305">
                  <c:v>102.643842394158</c:v>
                </c:pt>
                <c:pt idx="44306">
                  <c:v>102.64615914943199</c:v>
                </c:pt>
                <c:pt idx="44307">
                  <c:v>102.64847590470499</c:v>
                </c:pt>
                <c:pt idx="44308">
                  <c:v>102.650792659979</c:v>
                </c:pt>
                <c:pt idx="44309">
                  <c:v>102.653109415252</c:v>
                </c:pt>
                <c:pt idx="44310">
                  <c:v>102.655426170526</c:v>
                </c:pt>
                <c:pt idx="44311">
                  <c:v>102.65774292579999</c:v>
                </c:pt>
                <c:pt idx="44312">
                  <c:v>102.66005968107299</c:v>
                </c:pt>
                <c:pt idx="44313">
                  <c:v>102.662376436347</c:v>
                </c:pt>
                <c:pt idx="44314">
                  <c:v>102.66469319162</c:v>
                </c:pt>
                <c:pt idx="44315">
                  <c:v>102.667009946894</c:v>
                </c:pt>
                <c:pt idx="44316">
                  <c:v>102.669326702167</c:v>
                </c:pt>
                <c:pt idx="44317">
                  <c:v>102.67164345744099</c:v>
                </c:pt>
                <c:pt idx="44318">
                  <c:v>102.67396021271399</c:v>
                </c:pt>
                <c:pt idx="44319">
                  <c:v>102.676276967988</c:v>
                </c:pt>
                <c:pt idx="44320">
                  <c:v>102.678593723261</c:v>
                </c:pt>
                <c:pt idx="44321">
                  <c:v>102.680910478535</c:v>
                </c:pt>
                <c:pt idx="44322">
                  <c:v>102.68322723380901</c:v>
                </c:pt>
                <c:pt idx="44323">
                  <c:v>102.68554398908201</c:v>
                </c:pt>
                <c:pt idx="44324">
                  <c:v>102.687860744356</c:v>
                </c:pt>
                <c:pt idx="44325">
                  <c:v>102.690177499629</c:v>
                </c:pt>
                <c:pt idx="44326">
                  <c:v>102.692494254903</c:v>
                </c:pt>
                <c:pt idx="44327">
                  <c:v>102.694811010176</c:v>
                </c:pt>
                <c:pt idx="44328">
                  <c:v>102.69712776545001</c:v>
                </c:pt>
                <c:pt idx="44329">
                  <c:v>102.69944452072301</c:v>
                </c:pt>
                <c:pt idx="44330">
                  <c:v>102.701761275997</c:v>
                </c:pt>
                <c:pt idx="44331">
                  <c:v>102.70407803127</c:v>
                </c:pt>
                <c:pt idx="44332">
                  <c:v>102.706394786544</c:v>
                </c:pt>
                <c:pt idx="44333">
                  <c:v>102.708711541817</c:v>
                </c:pt>
                <c:pt idx="44334">
                  <c:v>102.711028297091</c:v>
                </c:pt>
                <c:pt idx="44335">
                  <c:v>102.713345052365</c:v>
                </c:pt>
                <c:pt idx="44336">
                  <c:v>102.715661807638</c:v>
                </c:pt>
                <c:pt idx="44337">
                  <c:v>102.71797856291199</c:v>
                </c:pt>
                <c:pt idx="44338">
                  <c:v>102.72029531818499</c:v>
                </c:pt>
                <c:pt idx="44339">
                  <c:v>102.722612073459</c:v>
                </c:pt>
                <c:pt idx="44340">
                  <c:v>102.724928828732</c:v>
                </c:pt>
                <c:pt idx="44341">
                  <c:v>102.727245584006</c:v>
                </c:pt>
                <c:pt idx="44342">
                  <c:v>102.729562339279</c:v>
                </c:pt>
                <c:pt idx="44343">
                  <c:v>102.73187909455299</c:v>
                </c:pt>
                <c:pt idx="44344">
                  <c:v>102.73419584982599</c:v>
                </c:pt>
                <c:pt idx="44345">
                  <c:v>102.7365126051</c:v>
                </c:pt>
                <c:pt idx="44346">
                  <c:v>102.738829360373</c:v>
                </c:pt>
                <c:pt idx="44347">
                  <c:v>102.741146115647</c:v>
                </c:pt>
                <c:pt idx="44348">
                  <c:v>102.74346287092099</c:v>
                </c:pt>
                <c:pt idx="44349">
                  <c:v>102.74577962619399</c:v>
                </c:pt>
                <c:pt idx="44350">
                  <c:v>102.748096381468</c:v>
                </c:pt>
                <c:pt idx="44351">
                  <c:v>102.750413136741</c:v>
                </c:pt>
                <c:pt idx="44352">
                  <c:v>102.752729892015</c:v>
                </c:pt>
                <c:pt idx="44353">
                  <c:v>102.755046647288</c:v>
                </c:pt>
                <c:pt idx="44354">
                  <c:v>102.75736340256201</c:v>
                </c:pt>
                <c:pt idx="44355">
                  <c:v>102.75968015783501</c:v>
                </c:pt>
                <c:pt idx="44356">
                  <c:v>102.761996913109</c:v>
                </c:pt>
                <c:pt idx="44357">
                  <c:v>102.764313668382</c:v>
                </c:pt>
                <c:pt idx="44358">
                  <c:v>102.766630423656</c:v>
                </c:pt>
                <c:pt idx="44359">
                  <c:v>102.768947178929</c:v>
                </c:pt>
                <c:pt idx="44360">
                  <c:v>102.77126393420301</c:v>
                </c:pt>
                <c:pt idx="44361">
                  <c:v>102.773580689477</c:v>
                </c:pt>
                <c:pt idx="44362">
                  <c:v>102.77589744475</c:v>
                </c:pt>
                <c:pt idx="44363">
                  <c:v>102.778214200024</c:v>
                </c:pt>
                <c:pt idx="44364">
                  <c:v>102.780530955297</c:v>
                </c:pt>
                <c:pt idx="44365">
                  <c:v>102.782847710571</c:v>
                </c:pt>
                <c:pt idx="44366">
                  <c:v>102.78516446584401</c:v>
                </c:pt>
                <c:pt idx="44367">
                  <c:v>102.787481221118</c:v>
                </c:pt>
                <c:pt idx="44368">
                  <c:v>102.789797976391</c:v>
                </c:pt>
                <c:pt idx="44369">
                  <c:v>102.792114731665</c:v>
                </c:pt>
                <c:pt idx="44370">
                  <c:v>102.794431486938</c:v>
                </c:pt>
                <c:pt idx="44371">
                  <c:v>102.796748242212</c:v>
                </c:pt>
                <c:pt idx="44372">
                  <c:v>102.799064997486</c:v>
                </c:pt>
                <c:pt idx="44373">
                  <c:v>102.801381752759</c:v>
                </c:pt>
                <c:pt idx="44374">
                  <c:v>102.80369850803299</c:v>
                </c:pt>
                <c:pt idx="44375">
                  <c:v>102.80601526330599</c:v>
                </c:pt>
                <c:pt idx="44376">
                  <c:v>102.80833201858</c:v>
                </c:pt>
                <c:pt idx="44377">
                  <c:v>102.810648773853</c:v>
                </c:pt>
                <c:pt idx="44378">
                  <c:v>102.812965529127</c:v>
                </c:pt>
                <c:pt idx="44379">
                  <c:v>102.8152822844</c:v>
                </c:pt>
                <c:pt idx="44380">
                  <c:v>102.81759903967399</c:v>
                </c:pt>
                <c:pt idx="44381">
                  <c:v>102.81991579494699</c:v>
                </c:pt>
                <c:pt idx="44382">
                  <c:v>102.822232550221</c:v>
                </c:pt>
                <c:pt idx="44383">
                  <c:v>102.824549305494</c:v>
                </c:pt>
                <c:pt idx="44384">
                  <c:v>102.826866060768</c:v>
                </c:pt>
                <c:pt idx="44385">
                  <c:v>102.82918281604201</c:v>
                </c:pt>
                <c:pt idx="44386">
                  <c:v>102.83149957131501</c:v>
                </c:pt>
                <c:pt idx="44387">
                  <c:v>102.833816326589</c:v>
                </c:pt>
                <c:pt idx="44388">
                  <c:v>102.836133081862</c:v>
                </c:pt>
                <c:pt idx="44389">
                  <c:v>102.838449837136</c:v>
                </c:pt>
                <c:pt idx="44390">
                  <c:v>102.840766592409</c:v>
                </c:pt>
                <c:pt idx="44391">
                  <c:v>102.84308334768301</c:v>
                </c:pt>
                <c:pt idx="44392">
                  <c:v>102.84540010295601</c:v>
                </c:pt>
                <c:pt idx="44393">
                  <c:v>102.84771685823</c:v>
                </c:pt>
                <c:pt idx="44394">
                  <c:v>102.850033613503</c:v>
                </c:pt>
                <c:pt idx="44395">
                  <c:v>102.852350368777</c:v>
                </c:pt>
                <c:pt idx="44396">
                  <c:v>102.85466712405</c:v>
                </c:pt>
                <c:pt idx="44397">
                  <c:v>102.85698387932401</c:v>
                </c:pt>
                <c:pt idx="44398">
                  <c:v>102.859300634598</c:v>
                </c:pt>
                <c:pt idx="44399">
                  <c:v>102.861617389871</c:v>
                </c:pt>
                <c:pt idx="44400">
                  <c:v>102.863934145145</c:v>
                </c:pt>
                <c:pt idx="44401">
                  <c:v>102.866250900418</c:v>
                </c:pt>
                <c:pt idx="44402">
                  <c:v>102.868567655692</c:v>
                </c:pt>
                <c:pt idx="44403">
                  <c:v>102.870884410965</c:v>
                </c:pt>
                <c:pt idx="44404">
                  <c:v>102.873201166239</c:v>
                </c:pt>
                <c:pt idx="44405">
                  <c:v>102.875517921512</c:v>
                </c:pt>
                <c:pt idx="44406">
                  <c:v>102.87783467678599</c:v>
                </c:pt>
                <c:pt idx="44407">
                  <c:v>102.88015143205899</c:v>
                </c:pt>
                <c:pt idx="44408">
                  <c:v>102.882468187333</c:v>
                </c:pt>
                <c:pt idx="44409">
                  <c:v>102.884784942606</c:v>
                </c:pt>
                <c:pt idx="44410">
                  <c:v>102.88710169788</c:v>
                </c:pt>
                <c:pt idx="44411">
                  <c:v>102.88941845315399</c:v>
                </c:pt>
                <c:pt idx="44412">
                  <c:v>102.89173520842699</c:v>
                </c:pt>
                <c:pt idx="44413">
                  <c:v>102.894051963701</c:v>
                </c:pt>
                <c:pt idx="44414">
                  <c:v>102.896368718974</c:v>
                </c:pt>
                <c:pt idx="44415">
                  <c:v>102.898685474248</c:v>
                </c:pt>
                <c:pt idx="44416">
                  <c:v>102.901002229521</c:v>
                </c:pt>
                <c:pt idx="44417">
                  <c:v>102.90331898479501</c:v>
                </c:pt>
                <c:pt idx="44418">
                  <c:v>102.90563574006801</c:v>
                </c:pt>
                <c:pt idx="44419">
                  <c:v>102.907952495342</c:v>
                </c:pt>
                <c:pt idx="44420">
                  <c:v>102.910269250615</c:v>
                </c:pt>
                <c:pt idx="44421">
                  <c:v>102.912586005889</c:v>
                </c:pt>
                <c:pt idx="44422">
                  <c:v>102.91490276116301</c:v>
                </c:pt>
                <c:pt idx="44423">
                  <c:v>102.91721951643601</c:v>
                </c:pt>
                <c:pt idx="44424">
                  <c:v>102.91953627171</c:v>
                </c:pt>
                <c:pt idx="44425">
                  <c:v>102.921853026983</c:v>
                </c:pt>
                <c:pt idx="44426">
                  <c:v>102.924169782257</c:v>
                </c:pt>
                <c:pt idx="44427">
                  <c:v>102.92648653753</c:v>
                </c:pt>
                <c:pt idx="44428">
                  <c:v>102.92880329280401</c:v>
                </c:pt>
                <c:pt idx="44429">
                  <c:v>102.93112004807701</c:v>
                </c:pt>
                <c:pt idx="44430">
                  <c:v>102.933436803351</c:v>
                </c:pt>
                <c:pt idx="44431">
                  <c:v>102.935753558624</c:v>
                </c:pt>
                <c:pt idx="44432">
                  <c:v>102.938070313898</c:v>
                </c:pt>
                <c:pt idx="44433">
                  <c:v>102.940387069171</c:v>
                </c:pt>
                <c:pt idx="44434">
                  <c:v>102.942703824445</c:v>
                </c:pt>
                <c:pt idx="44435">
                  <c:v>102.945020579719</c:v>
                </c:pt>
                <c:pt idx="44436">
                  <c:v>102.947337334992</c:v>
                </c:pt>
                <c:pt idx="44437">
                  <c:v>102.94965409026599</c:v>
                </c:pt>
                <c:pt idx="44438">
                  <c:v>102.95197084553899</c:v>
                </c:pt>
                <c:pt idx="44439">
                  <c:v>102.954287600813</c:v>
                </c:pt>
                <c:pt idx="44440">
                  <c:v>102.956604356086</c:v>
                </c:pt>
                <c:pt idx="44441">
                  <c:v>102.95892111136</c:v>
                </c:pt>
                <c:pt idx="44442">
                  <c:v>102.961237866633</c:v>
                </c:pt>
                <c:pt idx="44443">
                  <c:v>102.96355462190699</c:v>
                </c:pt>
                <c:pt idx="44444">
                  <c:v>102.96587137717999</c:v>
                </c:pt>
                <c:pt idx="44445">
                  <c:v>102.968188132454</c:v>
                </c:pt>
                <c:pt idx="44446">
                  <c:v>102.970504887727</c:v>
                </c:pt>
                <c:pt idx="44447">
                  <c:v>102.972821643001</c:v>
                </c:pt>
                <c:pt idx="44448">
                  <c:v>102.97513839827501</c:v>
                </c:pt>
                <c:pt idx="44449">
                  <c:v>102.97745515354799</c:v>
                </c:pt>
                <c:pt idx="44450">
                  <c:v>102.979771908822</c:v>
                </c:pt>
                <c:pt idx="44451">
                  <c:v>102.982088664095</c:v>
                </c:pt>
                <c:pt idx="44452">
                  <c:v>102.984405419369</c:v>
                </c:pt>
                <c:pt idx="44453">
                  <c:v>102.986722174642</c:v>
                </c:pt>
                <c:pt idx="44454">
                  <c:v>102.98903892991601</c:v>
                </c:pt>
                <c:pt idx="44455">
                  <c:v>102.99135568518901</c:v>
                </c:pt>
                <c:pt idx="44456">
                  <c:v>102.993672440463</c:v>
                </c:pt>
                <c:pt idx="44457">
                  <c:v>102.995989195736</c:v>
                </c:pt>
                <c:pt idx="44458">
                  <c:v>102.99830595101</c:v>
                </c:pt>
                <c:pt idx="44459">
                  <c:v>103.00062270628401</c:v>
                </c:pt>
                <c:pt idx="44460">
                  <c:v>103.00293946155701</c:v>
                </c:pt>
                <c:pt idx="44461">
                  <c:v>103.005256216831</c:v>
                </c:pt>
                <c:pt idx="44462">
                  <c:v>103.007572972104</c:v>
                </c:pt>
                <c:pt idx="44463">
                  <c:v>103.009889727378</c:v>
                </c:pt>
                <c:pt idx="44464">
                  <c:v>103.012206482651</c:v>
                </c:pt>
                <c:pt idx="44465">
                  <c:v>103.014523237925</c:v>
                </c:pt>
                <c:pt idx="44466">
                  <c:v>103.016839993198</c:v>
                </c:pt>
                <c:pt idx="44467">
                  <c:v>103.019156748472</c:v>
                </c:pt>
                <c:pt idx="44468">
                  <c:v>103.021473503745</c:v>
                </c:pt>
                <c:pt idx="44469">
                  <c:v>103.02379025901899</c:v>
                </c:pt>
                <c:pt idx="44470">
                  <c:v>103.02610701429199</c:v>
                </c:pt>
                <c:pt idx="44471">
                  <c:v>103.028423769566</c:v>
                </c:pt>
                <c:pt idx="44472">
                  <c:v>103.03074052484</c:v>
                </c:pt>
                <c:pt idx="44473">
                  <c:v>103.033057280113</c:v>
                </c:pt>
                <c:pt idx="44474">
                  <c:v>103.03537403538699</c:v>
                </c:pt>
                <c:pt idx="44475">
                  <c:v>103.03769079065999</c:v>
                </c:pt>
                <c:pt idx="44476">
                  <c:v>103.040007545934</c:v>
                </c:pt>
                <c:pt idx="44477">
                  <c:v>103.042324301207</c:v>
                </c:pt>
                <c:pt idx="44478">
                  <c:v>103.044641056481</c:v>
                </c:pt>
                <c:pt idx="44479">
                  <c:v>103.046957811754</c:v>
                </c:pt>
                <c:pt idx="44480">
                  <c:v>103.04927456702799</c:v>
                </c:pt>
                <c:pt idx="44481">
                  <c:v>103.05159132230099</c:v>
                </c:pt>
                <c:pt idx="44482">
                  <c:v>103.053908077575</c:v>
                </c:pt>
                <c:pt idx="44483">
                  <c:v>103.056224832848</c:v>
                </c:pt>
                <c:pt idx="44484">
                  <c:v>103.058541588122</c:v>
                </c:pt>
                <c:pt idx="44485">
                  <c:v>103.06085834339601</c:v>
                </c:pt>
                <c:pt idx="44486">
                  <c:v>103.06317509866901</c:v>
                </c:pt>
                <c:pt idx="44487">
                  <c:v>103.065491853943</c:v>
                </c:pt>
                <c:pt idx="44488">
                  <c:v>103.067808609216</c:v>
                </c:pt>
                <c:pt idx="44489">
                  <c:v>103.07012536449</c:v>
                </c:pt>
                <c:pt idx="44490">
                  <c:v>103.072442119763</c:v>
                </c:pt>
                <c:pt idx="44491">
                  <c:v>103.07475887503701</c:v>
                </c:pt>
                <c:pt idx="44492">
                  <c:v>103.07707563031001</c:v>
                </c:pt>
                <c:pt idx="44493">
                  <c:v>103.079392385584</c:v>
                </c:pt>
                <c:pt idx="44494">
                  <c:v>103.081709140857</c:v>
                </c:pt>
                <c:pt idx="44495">
                  <c:v>103.084025896131</c:v>
                </c:pt>
                <c:pt idx="44496">
                  <c:v>103.086342651404</c:v>
                </c:pt>
                <c:pt idx="44497">
                  <c:v>103.088659406678</c:v>
                </c:pt>
                <c:pt idx="44498">
                  <c:v>103.090976161952</c:v>
                </c:pt>
                <c:pt idx="44499">
                  <c:v>103.093292917225</c:v>
                </c:pt>
                <c:pt idx="44500">
                  <c:v>103.09560967249899</c:v>
                </c:pt>
                <c:pt idx="44501">
                  <c:v>103.09792642777199</c:v>
                </c:pt>
                <c:pt idx="44502">
                  <c:v>103.100243183046</c:v>
                </c:pt>
                <c:pt idx="44503">
                  <c:v>103.102559938319</c:v>
                </c:pt>
                <c:pt idx="44504">
                  <c:v>103.104876693593</c:v>
                </c:pt>
                <c:pt idx="44505">
                  <c:v>103.107193448866</c:v>
                </c:pt>
                <c:pt idx="44506">
                  <c:v>103.10951020413999</c:v>
                </c:pt>
                <c:pt idx="44507">
                  <c:v>103.11182695941299</c:v>
                </c:pt>
                <c:pt idx="44508">
                  <c:v>103.114143714687</c:v>
                </c:pt>
                <c:pt idx="44509">
                  <c:v>103.116460469961</c:v>
                </c:pt>
                <c:pt idx="44510">
                  <c:v>103.118777225234</c:v>
                </c:pt>
                <c:pt idx="44511">
                  <c:v>103.12109398050799</c:v>
                </c:pt>
                <c:pt idx="44512">
                  <c:v>103.12341073578099</c:v>
                </c:pt>
                <c:pt idx="44513">
                  <c:v>103.125727491055</c:v>
                </c:pt>
                <c:pt idx="44514">
                  <c:v>103.128044246328</c:v>
                </c:pt>
                <c:pt idx="44515">
                  <c:v>103.130361001602</c:v>
                </c:pt>
                <c:pt idx="44516">
                  <c:v>103.132677756875</c:v>
                </c:pt>
                <c:pt idx="44517">
                  <c:v>103.13499451214901</c:v>
                </c:pt>
                <c:pt idx="44518">
                  <c:v>103.13731126742201</c:v>
                </c:pt>
                <c:pt idx="44519">
                  <c:v>103.139628022696</c:v>
                </c:pt>
                <c:pt idx="44520">
                  <c:v>103.141944777969</c:v>
                </c:pt>
                <c:pt idx="44521">
                  <c:v>103.144261533243</c:v>
                </c:pt>
                <c:pt idx="44522">
                  <c:v>103.14657828851701</c:v>
                </c:pt>
                <c:pt idx="44523">
                  <c:v>103.14889504379001</c:v>
                </c:pt>
                <c:pt idx="44524">
                  <c:v>103.151211799064</c:v>
                </c:pt>
                <c:pt idx="44525">
                  <c:v>103.153528554337</c:v>
                </c:pt>
                <c:pt idx="44526">
                  <c:v>103.155845309611</c:v>
                </c:pt>
                <c:pt idx="44527">
                  <c:v>103.158162064884</c:v>
                </c:pt>
                <c:pt idx="44528">
                  <c:v>103.160478820158</c:v>
                </c:pt>
                <c:pt idx="44529">
                  <c:v>103.16279557543101</c:v>
                </c:pt>
                <c:pt idx="44530">
                  <c:v>103.165112330705</c:v>
                </c:pt>
                <c:pt idx="44531">
                  <c:v>103.167429085978</c:v>
                </c:pt>
                <c:pt idx="44532">
                  <c:v>103.16974584125199</c:v>
                </c:pt>
                <c:pt idx="44533">
                  <c:v>103.172062596525</c:v>
                </c:pt>
                <c:pt idx="44534">
                  <c:v>103.174379351799</c:v>
                </c:pt>
                <c:pt idx="44535">
                  <c:v>103.176696107073</c:v>
                </c:pt>
                <c:pt idx="44536">
                  <c:v>103.179012862346</c:v>
                </c:pt>
                <c:pt idx="44537">
                  <c:v>103.18132961761999</c:v>
                </c:pt>
                <c:pt idx="44538">
                  <c:v>103.18364637289299</c:v>
                </c:pt>
                <c:pt idx="44539">
                  <c:v>103.185963128167</c:v>
                </c:pt>
                <c:pt idx="44540">
                  <c:v>103.18827988344</c:v>
                </c:pt>
                <c:pt idx="44541">
                  <c:v>103.190596638714</c:v>
                </c:pt>
                <c:pt idx="44542">
                  <c:v>103.192913393987</c:v>
                </c:pt>
                <c:pt idx="44543">
                  <c:v>103.19523014926099</c:v>
                </c:pt>
                <c:pt idx="44544">
                  <c:v>103.19754690453399</c:v>
                </c:pt>
                <c:pt idx="44545">
                  <c:v>103.199863659808</c:v>
                </c:pt>
                <c:pt idx="44546">
                  <c:v>103.202180415081</c:v>
                </c:pt>
                <c:pt idx="44547">
                  <c:v>103.204497170355</c:v>
                </c:pt>
                <c:pt idx="44548">
                  <c:v>103.20681392562901</c:v>
                </c:pt>
                <c:pt idx="44549">
                  <c:v>103.20913068090201</c:v>
                </c:pt>
                <c:pt idx="44550">
                  <c:v>103.211447436176</c:v>
                </c:pt>
                <c:pt idx="44551">
                  <c:v>103.213764191449</c:v>
                </c:pt>
                <c:pt idx="44552">
                  <c:v>103.216080946723</c:v>
                </c:pt>
                <c:pt idx="44553">
                  <c:v>103.218397701996</c:v>
                </c:pt>
                <c:pt idx="44554">
                  <c:v>103.22071445727001</c:v>
                </c:pt>
                <c:pt idx="44555">
                  <c:v>103.22303121254301</c:v>
                </c:pt>
                <c:pt idx="44556">
                  <c:v>103.225347967817</c:v>
                </c:pt>
                <c:pt idx="44557">
                  <c:v>103.22766472309</c:v>
                </c:pt>
                <c:pt idx="44558">
                  <c:v>103.229981478364</c:v>
                </c:pt>
                <c:pt idx="44559">
                  <c:v>103.23229823363801</c:v>
                </c:pt>
                <c:pt idx="44560">
                  <c:v>103.23461498891101</c:v>
                </c:pt>
                <c:pt idx="44561">
                  <c:v>103.236931744185</c:v>
                </c:pt>
                <c:pt idx="44562">
                  <c:v>103.239248499458</c:v>
                </c:pt>
                <c:pt idx="44563">
                  <c:v>103.241565254732</c:v>
                </c:pt>
                <c:pt idx="44564">
                  <c:v>103.243882010005</c:v>
                </c:pt>
                <c:pt idx="44565">
                  <c:v>103.246198765279</c:v>
                </c:pt>
                <c:pt idx="44566">
                  <c:v>103.248515520552</c:v>
                </c:pt>
                <c:pt idx="44567">
                  <c:v>103.250832275826</c:v>
                </c:pt>
                <c:pt idx="44568">
                  <c:v>103.253149031099</c:v>
                </c:pt>
                <c:pt idx="44569">
                  <c:v>103.25546578637299</c:v>
                </c:pt>
                <c:pt idx="44570">
                  <c:v>103.25778254164599</c:v>
                </c:pt>
                <c:pt idx="44571">
                  <c:v>103.26009929692</c:v>
                </c:pt>
                <c:pt idx="44572">
                  <c:v>103.262416052194</c:v>
                </c:pt>
                <c:pt idx="44573">
                  <c:v>103.264732807467</c:v>
                </c:pt>
                <c:pt idx="44574">
                  <c:v>103.26704956274099</c:v>
                </c:pt>
                <c:pt idx="44575">
                  <c:v>103.26936631801399</c:v>
                </c:pt>
                <c:pt idx="44576">
                  <c:v>103.271683073288</c:v>
                </c:pt>
                <c:pt idx="44577">
                  <c:v>103.273999828561</c:v>
                </c:pt>
                <c:pt idx="44578">
                  <c:v>103.276316583835</c:v>
                </c:pt>
                <c:pt idx="44579">
                  <c:v>103.278633339108</c:v>
                </c:pt>
                <c:pt idx="44580">
                  <c:v>103.28095009438201</c:v>
                </c:pt>
                <c:pt idx="44581">
                  <c:v>103.28326684965501</c:v>
                </c:pt>
                <c:pt idx="44582">
                  <c:v>103.285583604929</c:v>
                </c:pt>
                <c:pt idx="44583">
                  <c:v>103.287900360202</c:v>
                </c:pt>
                <c:pt idx="44584">
                  <c:v>103.290217115476</c:v>
                </c:pt>
                <c:pt idx="44585">
                  <c:v>103.29253387075001</c:v>
                </c:pt>
                <c:pt idx="44586">
                  <c:v>103.29485062602301</c:v>
                </c:pt>
                <c:pt idx="44587">
                  <c:v>103.297167381297</c:v>
                </c:pt>
                <c:pt idx="44588">
                  <c:v>103.29948413657</c:v>
                </c:pt>
                <c:pt idx="44589">
                  <c:v>103.301800891844</c:v>
                </c:pt>
                <c:pt idx="44590">
                  <c:v>103.304117647117</c:v>
                </c:pt>
                <c:pt idx="44591">
                  <c:v>103.30643440239101</c:v>
                </c:pt>
                <c:pt idx="44592">
                  <c:v>103.30875115766401</c:v>
                </c:pt>
                <c:pt idx="44593">
                  <c:v>103.311067912938</c:v>
                </c:pt>
                <c:pt idx="44594">
                  <c:v>103.313384668211</c:v>
                </c:pt>
                <c:pt idx="44595">
                  <c:v>103.315701423485</c:v>
                </c:pt>
                <c:pt idx="44596">
                  <c:v>103.318018178758</c:v>
                </c:pt>
                <c:pt idx="44597">
                  <c:v>103.320334934032</c:v>
                </c:pt>
                <c:pt idx="44598">
                  <c:v>103.322651689306</c:v>
                </c:pt>
                <c:pt idx="44599">
                  <c:v>103.324968444579</c:v>
                </c:pt>
                <c:pt idx="44600">
                  <c:v>103.32728519985299</c:v>
                </c:pt>
                <c:pt idx="44601">
                  <c:v>103.32960195512599</c:v>
                </c:pt>
                <c:pt idx="44602">
                  <c:v>103.3319187104</c:v>
                </c:pt>
                <c:pt idx="44603">
                  <c:v>103.334235465673</c:v>
                </c:pt>
                <c:pt idx="44604">
                  <c:v>103.336552220947</c:v>
                </c:pt>
                <c:pt idx="44605">
                  <c:v>103.33886897622</c:v>
                </c:pt>
                <c:pt idx="44606">
                  <c:v>103.34118573149399</c:v>
                </c:pt>
                <c:pt idx="44607">
                  <c:v>103.34350248676699</c:v>
                </c:pt>
                <c:pt idx="44608">
                  <c:v>103.345819242041</c:v>
                </c:pt>
                <c:pt idx="44609">
                  <c:v>103.348135997315</c:v>
                </c:pt>
                <c:pt idx="44610">
                  <c:v>103.350452752588</c:v>
                </c:pt>
                <c:pt idx="44611">
                  <c:v>103.35276950786201</c:v>
                </c:pt>
                <c:pt idx="44612">
                  <c:v>103.35508626313499</c:v>
                </c:pt>
                <c:pt idx="44613">
                  <c:v>103.357403018409</c:v>
                </c:pt>
                <c:pt idx="44614">
                  <c:v>103.359719773682</c:v>
                </c:pt>
                <c:pt idx="44615">
                  <c:v>103.362036528956</c:v>
                </c:pt>
                <c:pt idx="44616">
                  <c:v>103.364353284229</c:v>
                </c:pt>
                <c:pt idx="44617">
                  <c:v>103.36667003950301</c:v>
                </c:pt>
                <c:pt idx="44618">
                  <c:v>103.36898679477601</c:v>
                </c:pt>
                <c:pt idx="44619">
                  <c:v>103.37130355005</c:v>
                </c:pt>
                <c:pt idx="44620">
                  <c:v>103.373620305323</c:v>
                </c:pt>
                <c:pt idx="44621">
                  <c:v>103.375937060597</c:v>
                </c:pt>
                <c:pt idx="44622">
                  <c:v>103.37825381587101</c:v>
                </c:pt>
                <c:pt idx="44623">
                  <c:v>103.38057057114401</c:v>
                </c:pt>
                <c:pt idx="44624">
                  <c:v>103.382887326418</c:v>
                </c:pt>
                <c:pt idx="44625">
                  <c:v>103.385204081691</c:v>
                </c:pt>
                <c:pt idx="44626">
                  <c:v>103.387520836965</c:v>
                </c:pt>
                <c:pt idx="44627">
                  <c:v>103.389837592238</c:v>
                </c:pt>
                <c:pt idx="44628">
                  <c:v>103.392154347512</c:v>
                </c:pt>
                <c:pt idx="44629">
                  <c:v>103.394471102785</c:v>
                </c:pt>
                <c:pt idx="44630">
                  <c:v>103.396787858059</c:v>
                </c:pt>
                <c:pt idx="44631">
                  <c:v>103.399104613332</c:v>
                </c:pt>
                <c:pt idx="44632">
                  <c:v>103.40142136860599</c:v>
                </c:pt>
                <c:pt idx="44633">
                  <c:v>103.40373812387899</c:v>
                </c:pt>
                <c:pt idx="44634">
                  <c:v>103.406054879153</c:v>
                </c:pt>
                <c:pt idx="44635">
                  <c:v>103.408371634427</c:v>
                </c:pt>
                <c:pt idx="44636">
                  <c:v>103.4106883897</c:v>
                </c:pt>
                <c:pt idx="44637">
                  <c:v>103.41300514497399</c:v>
                </c:pt>
                <c:pt idx="44638">
                  <c:v>103.41532190024699</c:v>
                </c:pt>
                <c:pt idx="44639">
                  <c:v>103.417638655521</c:v>
                </c:pt>
                <c:pt idx="44640">
                  <c:v>103.419955410794</c:v>
                </c:pt>
                <c:pt idx="44641">
                  <c:v>103.422272166068</c:v>
                </c:pt>
                <c:pt idx="44642">
                  <c:v>103.424588921341</c:v>
                </c:pt>
                <c:pt idx="44643">
                  <c:v>103.42690567661499</c:v>
                </c:pt>
                <c:pt idx="44644">
                  <c:v>103.42922243188799</c:v>
                </c:pt>
                <c:pt idx="44645">
                  <c:v>103.431539187162</c:v>
                </c:pt>
                <c:pt idx="44646">
                  <c:v>103.433855942436</c:v>
                </c:pt>
                <c:pt idx="44647">
                  <c:v>103.436172697709</c:v>
                </c:pt>
                <c:pt idx="44648">
                  <c:v>103.43848945298301</c:v>
                </c:pt>
                <c:pt idx="44649">
                  <c:v>103.44080620825601</c:v>
                </c:pt>
                <c:pt idx="44650">
                  <c:v>103.44312296353</c:v>
                </c:pt>
                <c:pt idx="44651">
                  <c:v>103.445439718803</c:v>
                </c:pt>
                <c:pt idx="44652">
                  <c:v>103.447756474077</c:v>
                </c:pt>
                <c:pt idx="44653">
                  <c:v>103.45007322935</c:v>
                </c:pt>
                <c:pt idx="44654">
                  <c:v>103.45238998462401</c:v>
                </c:pt>
                <c:pt idx="44655">
                  <c:v>103.45470673989701</c:v>
                </c:pt>
                <c:pt idx="44656">
                  <c:v>103.457023495171</c:v>
                </c:pt>
                <c:pt idx="44657">
                  <c:v>103.459340250444</c:v>
                </c:pt>
                <c:pt idx="44658">
                  <c:v>103.461657005718</c:v>
                </c:pt>
                <c:pt idx="44659">
                  <c:v>103.463973760992</c:v>
                </c:pt>
                <c:pt idx="44660">
                  <c:v>103.466290516265</c:v>
                </c:pt>
                <c:pt idx="44661">
                  <c:v>103.468607271539</c:v>
                </c:pt>
                <c:pt idx="44662">
                  <c:v>103.470924026812</c:v>
                </c:pt>
                <c:pt idx="44663">
                  <c:v>103.47324078208599</c:v>
                </c:pt>
                <c:pt idx="44664">
                  <c:v>103.47555753735899</c:v>
                </c:pt>
                <c:pt idx="44665">
                  <c:v>103.477874292633</c:v>
                </c:pt>
                <c:pt idx="44666">
                  <c:v>103.480191047906</c:v>
                </c:pt>
                <c:pt idx="44667">
                  <c:v>103.48250780318</c:v>
                </c:pt>
                <c:pt idx="44668">
                  <c:v>103.484824558453</c:v>
                </c:pt>
                <c:pt idx="44669">
                  <c:v>103.48714131372699</c:v>
                </c:pt>
                <c:pt idx="44670">
                  <c:v>103.48945806899999</c:v>
                </c:pt>
                <c:pt idx="44671">
                  <c:v>103.491774824274</c:v>
                </c:pt>
                <c:pt idx="44672">
                  <c:v>103.494091579548</c:v>
                </c:pt>
                <c:pt idx="44673">
                  <c:v>103.496408334821</c:v>
                </c:pt>
                <c:pt idx="44674">
                  <c:v>103.49872509009499</c:v>
                </c:pt>
                <c:pt idx="44675">
                  <c:v>103.50104184536799</c:v>
                </c:pt>
                <c:pt idx="44676">
                  <c:v>103.503358600642</c:v>
                </c:pt>
                <c:pt idx="44677">
                  <c:v>103.505675355915</c:v>
                </c:pt>
                <c:pt idx="44678">
                  <c:v>103.507992111189</c:v>
                </c:pt>
                <c:pt idx="44679">
                  <c:v>103.510308866462</c:v>
                </c:pt>
                <c:pt idx="44680">
                  <c:v>103.51262562173601</c:v>
                </c:pt>
                <c:pt idx="44681">
                  <c:v>103.51494237700901</c:v>
                </c:pt>
                <c:pt idx="44682">
                  <c:v>103.517259132283</c:v>
                </c:pt>
                <c:pt idx="44683">
                  <c:v>103.519575887556</c:v>
                </c:pt>
                <c:pt idx="44684">
                  <c:v>103.52189264283</c:v>
                </c:pt>
                <c:pt idx="44685">
                  <c:v>103.52420939810401</c:v>
                </c:pt>
                <c:pt idx="44686">
                  <c:v>103.52652615337701</c:v>
                </c:pt>
                <c:pt idx="44687">
                  <c:v>103.528842908651</c:v>
                </c:pt>
                <c:pt idx="44688">
                  <c:v>103.531159663924</c:v>
                </c:pt>
                <c:pt idx="44689">
                  <c:v>103.533476419198</c:v>
                </c:pt>
                <c:pt idx="44690">
                  <c:v>103.535793174471</c:v>
                </c:pt>
                <c:pt idx="44691">
                  <c:v>103.538109929745</c:v>
                </c:pt>
                <c:pt idx="44692">
                  <c:v>103.54042668501801</c:v>
                </c:pt>
                <c:pt idx="44693">
                  <c:v>103.542743440292</c:v>
                </c:pt>
                <c:pt idx="44694">
                  <c:v>103.545060195565</c:v>
                </c:pt>
                <c:pt idx="44695">
                  <c:v>103.54737695083899</c:v>
                </c:pt>
                <c:pt idx="44696">
                  <c:v>103.549693706113</c:v>
                </c:pt>
                <c:pt idx="44697">
                  <c:v>103.552010461386</c:v>
                </c:pt>
                <c:pt idx="44698">
                  <c:v>103.55432721666</c:v>
                </c:pt>
                <c:pt idx="44699">
                  <c:v>103.556643971933</c:v>
                </c:pt>
                <c:pt idx="44700">
                  <c:v>103.55896072720699</c:v>
                </c:pt>
                <c:pt idx="44701">
                  <c:v>103.56127748247999</c:v>
                </c:pt>
                <c:pt idx="44702">
                  <c:v>103.563594237754</c:v>
                </c:pt>
                <c:pt idx="44703">
                  <c:v>103.565910993027</c:v>
                </c:pt>
                <c:pt idx="44704">
                  <c:v>103.568227748301</c:v>
                </c:pt>
                <c:pt idx="44705">
                  <c:v>103.570544503574</c:v>
                </c:pt>
                <c:pt idx="44706">
                  <c:v>103.57286125884799</c:v>
                </c:pt>
                <c:pt idx="44707">
                  <c:v>103.57517801412099</c:v>
                </c:pt>
                <c:pt idx="44708">
                  <c:v>103.577494769395</c:v>
                </c:pt>
                <c:pt idx="44709">
                  <c:v>103.579811524669</c:v>
                </c:pt>
                <c:pt idx="44710">
                  <c:v>103.582128279942</c:v>
                </c:pt>
                <c:pt idx="44711">
                  <c:v>103.58444503521601</c:v>
                </c:pt>
                <c:pt idx="44712">
                  <c:v>103.58676179048901</c:v>
                </c:pt>
                <c:pt idx="44713">
                  <c:v>103.589078545763</c:v>
                </c:pt>
                <c:pt idx="44714">
                  <c:v>103.591395301036</c:v>
                </c:pt>
                <c:pt idx="44715">
                  <c:v>103.59371205631</c:v>
                </c:pt>
                <c:pt idx="44716">
                  <c:v>103.596028811583</c:v>
                </c:pt>
                <c:pt idx="44717">
                  <c:v>103.59834556685701</c:v>
                </c:pt>
                <c:pt idx="44718">
                  <c:v>103.60066232213001</c:v>
                </c:pt>
                <c:pt idx="44719">
                  <c:v>103.602979077404</c:v>
                </c:pt>
                <c:pt idx="44720">
                  <c:v>103.605295832677</c:v>
                </c:pt>
                <c:pt idx="44721">
                  <c:v>103.607612587951</c:v>
                </c:pt>
                <c:pt idx="44722">
                  <c:v>103.60992934322501</c:v>
                </c:pt>
                <c:pt idx="44723">
                  <c:v>103.61224609849801</c:v>
                </c:pt>
                <c:pt idx="44724">
                  <c:v>103.614562853772</c:v>
                </c:pt>
                <c:pt idx="44725">
                  <c:v>103.616879609045</c:v>
                </c:pt>
                <c:pt idx="44726">
                  <c:v>103.619196364319</c:v>
                </c:pt>
                <c:pt idx="44727">
                  <c:v>103.621513119592</c:v>
                </c:pt>
                <c:pt idx="44728">
                  <c:v>103.623829874866</c:v>
                </c:pt>
                <c:pt idx="44729">
                  <c:v>103.626146630139</c:v>
                </c:pt>
                <c:pt idx="44730">
                  <c:v>103.628463385413</c:v>
                </c:pt>
                <c:pt idx="44731">
                  <c:v>103.630780140686</c:v>
                </c:pt>
                <c:pt idx="44732">
                  <c:v>103.63309689595999</c:v>
                </c:pt>
                <c:pt idx="44733">
                  <c:v>103.63541365123299</c:v>
                </c:pt>
                <c:pt idx="44734">
                  <c:v>103.637730406507</c:v>
                </c:pt>
                <c:pt idx="44735">
                  <c:v>103.640047161781</c:v>
                </c:pt>
                <c:pt idx="44736">
                  <c:v>103.642363917054</c:v>
                </c:pt>
                <c:pt idx="44737">
                  <c:v>103.64468067232799</c:v>
                </c:pt>
                <c:pt idx="44738">
                  <c:v>103.64699742760099</c:v>
                </c:pt>
                <c:pt idx="44739">
                  <c:v>103.649314182875</c:v>
                </c:pt>
                <c:pt idx="44740">
                  <c:v>103.651630938148</c:v>
                </c:pt>
                <c:pt idx="44741">
                  <c:v>103.653947693422</c:v>
                </c:pt>
                <c:pt idx="44742">
                  <c:v>103.656264448695</c:v>
                </c:pt>
                <c:pt idx="44743">
                  <c:v>103.65858120396901</c:v>
                </c:pt>
                <c:pt idx="44744">
                  <c:v>103.66089795924201</c:v>
                </c:pt>
                <c:pt idx="44745">
                  <c:v>103.663214714516</c:v>
                </c:pt>
                <c:pt idx="44746">
                  <c:v>103.66553146979</c:v>
                </c:pt>
                <c:pt idx="44747">
                  <c:v>103.667848225063</c:v>
                </c:pt>
                <c:pt idx="44748">
                  <c:v>103.67016498033701</c:v>
                </c:pt>
                <c:pt idx="44749">
                  <c:v>103.67248173561001</c:v>
                </c:pt>
                <c:pt idx="44750">
                  <c:v>103.674798490884</c:v>
                </c:pt>
                <c:pt idx="44751">
                  <c:v>103.677115246157</c:v>
                </c:pt>
                <c:pt idx="44752">
                  <c:v>103.679432001431</c:v>
                </c:pt>
                <c:pt idx="44753">
                  <c:v>103.681748756704</c:v>
                </c:pt>
                <c:pt idx="44754">
                  <c:v>103.68406551197801</c:v>
                </c:pt>
                <c:pt idx="44755">
                  <c:v>103.68638226725101</c:v>
                </c:pt>
                <c:pt idx="44756">
                  <c:v>103.688699022525</c:v>
                </c:pt>
                <c:pt idx="44757">
                  <c:v>103.691015777798</c:v>
                </c:pt>
                <c:pt idx="44758">
                  <c:v>103.693332533072</c:v>
                </c:pt>
                <c:pt idx="44759">
                  <c:v>103.695649288346</c:v>
                </c:pt>
                <c:pt idx="44760">
                  <c:v>103.697966043619</c:v>
                </c:pt>
                <c:pt idx="44761">
                  <c:v>103.700282798893</c:v>
                </c:pt>
                <c:pt idx="44762">
                  <c:v>103.702599554166</c:v>
                </c:pt>
                <c:pt idx="44763">
                  <c:v>103.70491630943999</c:v>
                </c:pt>
                <c:pt idx="44764">
                  <c:v>103.70723306471299</c:v>
                </c:pt>
                <c:pt idx="44765">
                  <c:v>103.709549819987</c:v>
                </c:pt>
                <c:pt idx="44766">
                  <c:v>103.71186657526</c:v>
                </c:pt>
                <c:pt idx="44767">
                  <c:v>103.714183330534</c:v>
                </c:pt>
                <c:pt idx="44768">
                  <c:v>103.716500085807</c:v>
                </c:pt>
                <c:pt idx="44769">
                  <c:v>103.71881684108099</c:v>
                </c:pt>
                <c:pt idx="44770">
                  <c:v>103.72113359635399</c:v>
                </c:pt>
                <c:pt idx="44771">
                  <c:v>103.723450351628</c:v>
                </c:pt>
                <c:pt idx="44772">
                  <c:v>103.725767106902</c:v>
                </c:pt>
                <c:pt idx="44773">
                  <c:v>103.728083862175</c:v>
                </c:pt>
                <c:pt idx="44774">
                  <c:v>103.73040061744901</c:v>
                </c:pt>
                <c:pt idx="44775">
                  <c:v>103.73271737272201</c:v>
                </c:pt>
                <c:pt idx="44776">
                  <c:v>103.735034127996</c:v>
                </c:pt>
                <c:pt idx="44777">
                  <c:v>103.737350883269</c:v>
                </c:pt>
                <c:pt idx="44778">
                  <c:v>103.739667638543</c:v>
                </c:pt>
                <c:pt idx="44779">
                  <c:v>103.741984393816</c:v>
                </c:pt>
                <c:pt idx="44780">
                  <c:v>103.74430114909001</c:v>
                </c:pt>
                <c:pt idx="44781">
                  <c:v>103.74661790436301</c:v>
                </c:pt>
                <c:pt idx="44782">
                  <c:v>103.748934659637</c:v>
                </c:pt>
                <c:pt idx="44783">
                  <c:v>103.751251414911</c:v>
                </c:pt>
                <c:pt idx="44784">
                  <c:v>103.753568170184</c:v>
                </c:pt>
                <c:pt idx="44785">
                  <c:v>103.75588492545801</c:v>
                </c:pt>
                <c:pt idx="44786">
                  <c:v>103.75820168073101</c:v>
                </c:pt>
                <c:pt idx="44787">
                  <c:v>103.760518436005</c:v>
                </c:pt>
                <c:pt idx="44788">
                  <c:v>103.762835191278</c:v>
                </c:pt>
                <c:pt idx="44789">
                  <c:v>103.765151946552</c:v>
                </c:pt>
                <c:pt idx="44790">
                  <c:v>103.767468701825</c:v>
                </c:pt>
                <c:pt idx="44791">
                  <c:v>103.769785457099</c:v>
                </c:pt>
                <c:pt idx="44792">
                  <c:v>103.772102212372</c:v>
                </c:pt>
                <c:pt idx="44793">
                  <c:v>103.774418967646</c:v>
                </c:pt>
                <c:pt idx="44794">
                  <c:v>103.776735722919</c:v>
                </c:pt>
                <c:pt idx="44795">
                  <c:v>103.77905247819299</c:v>
                </c:pt>
                <c:pt idx="44796">
                  <c:v>103.781369233467</c:v>
                </c:pt>
                <c:pt idx="44797">
                  <c:v>103.78368598874</c:v>
                </c:pt>
                <c:pt idx="44798">
                  <c:v>103.786002744014</c:v>
                </c:pt>
                <c:pt idx="44799">
                  <c:v>103.788319499287</c:v>
                </c:pt>
                <c:pt idx="44800">
                  <c:v>103.79063625456099</c:v>
                </c:pt>
                <c:pt idx="44801">
                  <c:v>103.79295300983399</c:v>
                </c:pt>
                <c:pt idx="44802">
                  <c:v>103.795269765108</c:v>
                </c:pt>
                <c:pt idx="44803">
                  <c:v>103.797586520381</c:v>
                </c:pt>
                <c:pt idx="44804">
                  <c:v>103.799903275655</c:v>
                </c:pt>
                <c:pt idx="44805">
                  <c:v>103.802220030928</c:v>
                </c:pt>
                <c:pt idx="44806">
                  <c:v>103.80453678620199</c:v>
                </c:pt>
                <c:pt idx="44807">
                  <c:v>103.80685354147499</c:v>
                </c:pt>
                <c:pt idx="44808">
                  <c:v>103.809170296749</c:v>
                </c:pt>
                <c:pt idx="44809">
                  <c:v>103.811487052023</c:v>
                </c:pt>
                <c:pt idx="44810">
                  <c:v>103.813803807296</c:v>
                </c:pt>
                <c:pt idx="44811">
                  <c:v>103.81612056257001</c:v>
                </c:pt>
                <c:pt idx="44812">
                  <c:v>103.81843731784301</c:v>
                </c:pt>
                <c:pt idx="44813">
                  <c:v>103.820754073117</c:v>
                </c:pt>
                <c:pt idx="44814">
                  <c:v>103.82307082839</c:v>
                </c:pt>
                <c:pt idx="44815">
                  <c:v>103.825387583664</c:v>
                </c:pt>
                <c:pt idx="44816">
                  <c:v>103.827704338937</c:v>
                </c:pt>
                <c:pt idx="44817">
                  <c:v>103.83002109421101</c:v>
                </c:pt>
                <c:pt idx="44818">
                  <c:v>103.83233784948401</c:v>
                </c:pt>
                <c:pt idx="44819">
                  <c:v>103.834654604758</c:v>
                </c:pt>
                <c:pt idx="44820">
                  <c:v>103.836971360031</c:v>
                </c:pt>
                <c:pt idx="44821">
                  <c:v>103.839288115305</c:v>
                </c:pt>
                <c:pt idx="44822">
                  <c:v>103.841604870579</c:v>
                </c:pt>
                <c:pt idx="44823">
                  <c:v>103.843921625852</c:v>
                </c:pt>
                <c:pt idx="44824">
                  <c:v>103.846238381126</c:v>
                </c:pt>
                <c:pt idx="44825">
                  <c:v>103.848555136399</c:v>
                </c:pt>
                <c:pt idx="44826">
                  <c:v>103.85087189167299</c:v>
                </c:pt>
                <c:pt idx="44827">
                  <c:v>103.85318864694599</c:v>
                </c:pt>
                <c:pt idx="44828">
                  <c:v>103.85550540222</c:v>
                </c:pt>
                <c:pt idx="44829">
                  <c:v>103.857822157493</c:v>
                </c:pt>
                <c:pt idx="44830">
                  <c:v>103.860138912767</c:v>
                </c:pt>
                <c:pt idx="44831">
                  <c:v>103.86245566804</c:v>
                </c:pt>
                <c:pt idx="44832">
                  <c:v>103.86477242331399</c:v>
                </c:pt>
                <c:pt idx="44833">
                  <c:v>103.867089178588</c:v>
                </c:pt>
                <c:pt idx="44834">
                  <c:v>103.869405933861</c:v>
                </c:pt>
                <c:pt idx="44835">
                  <c:v>103.871722689135</c:v>
                </c:pt>
                <c:pt idx="44836">
                  <c:v>103.874039444408</c:v>
                </c:pt>
                <c:pt idx="44837">
                  <c:v>103.87635619968199</c:v>
                </c:pt>
                <c:pt idx="44838">
                  <c:v>103.87867295495499</c:v>
                </c:pt>
                <c:pt idx="44839">
                  <c:v>103.880989710229</c:v>
                </c:pt>
                <c:pt idx="44840">
                  <c:v>103.883306465502</c:v>
                </c:pt>
                <c:pt idx="44841">
                  <c:v>103.885623220776</c:v>
                </c:pt>
                <c:pt idx="44842">
                  <c:v>103.887939976049</c:v>
                </c:pt>
                <c:pt idx="44843">
                  <c:v>103.89025673132301</c:v>
                </c:pt>
                <c:pt idx="44844">
                  <c:v>103.89257348659601</c:v>
                </c:pt>
                <c:pt idx="44845">
                  <c:v>103.89489024187</c:v>
                </c:pt>
                <c:pt idx="44846">
                  <c:v>103.897206997144</c:v>
                </c:pt>
                <c:pt idx="44847">
                  <c:v>103.899523752417</c:v>
                </c:pt>
                <c:pt idx="44848">
                  <c:v>103.90184050769101</c:v>
                </c:pt>
                <c:pt idx="44849">
                  <c:v>103.90415726296401</c:v>
                </c:pt>
                <c:pt idx="44850">
                  <c:v>103.906474018238</c:v>
                </c:pt>
                <c:pt idx="44851">
                  <c:v>103.908790773511</c:v>
                </c:pt>
                <c:pt idx="44852">
                  <c:v>103.911107528785</c:v>
                </c:pt>
                <c:pt idx="44853">
                  <c:v>103.913424284058</c:v>
                </c:pt>
                <c:pt idx="44854">
                  <c:v>103.915741039332</c:v>
                </c:pt>
                <c:pt idx="44855">
                  <c:v>103.91805779460501</c:v>
                </c:pt>
                <c:pt idx="44856">
                  <c:v>103.920374549879</c:v>
                </c:pt>
                <c:pt idx="44857">
                  <c:v>103.922691305152</c:v>
                </c:pt>
                <c:pt idx="44858">
                  <c:v>103.92500806042599</c:v>
                </c:pt>
                <c:pt idx="44859">
                  <c:v>103.9273248157</c:v>
                </c:pt>
                <c:pt idx="44860">
                  <c:v>103.929641570973</c:v>
                </c:pt>
                <c:pt idx="44861">
                  <c:v>103.931958326247</c:v>
                </c:pt>
                <c:pt idx="44862">
                  <c:v>103.93427508152</c:v>
                </c:pt>
                <c:pt idx="44863">
                  <c:v>103.93659183679399</c:v>
                </c:pt>
                <c:pt idx="44864">
                  <c:v>103.93890859206699</c:v>
                </c:pt>
                <c:pt idx="44865">
                  <c:v>103.941225347341</c:v>
                </c:pt>
                <c:pt idx="44866">
                  <c:v>103.943542102614</c:v>
                </c:pt>
                <c:pt idx="44867">
                  <c:v>103.945858857888</c:v>
                </c:pt>
                <c:pt idx="44868">
                  <c:v>103.948175613161</c:v>
                </c:pt>
                <c:pt idx="44869">
                  <c:v>103.95049236843499</c:v>
                </c:pt>
                <c:pt idx="44870">
                  <c:v>103.95280912370799</c:v>
                </c:pt>
                <c:pt idx="44871">
                  <c:v>103.955125878982</c:v>
                </c:pt>
                <c:pt idx="44872">
                  <c:v>103.957442634256</c:v>
                </c:pt>
                <c:pt idx="44873">
                  <c:v>103.959759389529</c:v>
                </c:pt>
                <c:pt idx="44874">
                  <c:v>103.96207614480301</c:v>
                </c:pt>
                <c:pt idx="44875">
                  <c:v>103.96439290007601</c:v>
                </c:pt>
                <c:pt idx="44876">
                  <c:v>103.96670965535</c:v>
                </c:pt>
                <c:pt idx="44877">
                  <c:v>103.969026410623</c:v>
                </c:pt>
                <c:pt idx="44878">
                  <c:v>103.971343165897</c:v>
                </c:pt>
                <c:pt idx="44879">
                  <c:v>103.97365992117</c:v>
                </c:pt>
                <c:pt idx="44880">
                  <c:v>103.97597667644401</c:v>
                </c:pt>
                <c:pt idx="44881">
                  <c:v>103.97829343171701</c:v>
                </c:pt>
                <c:pt idx="44882">
                  <c:v>103.980610186991</c:v>
                </c:pt>
                <c:pt idx="44883">
                  <c:v>103.982926942265</c:v>
                </c:pt>
                <c:pt idx="44884">
                  <c:v>103.985243697538</c:v>
                </c:pt>
                <c:pt idx="44885">
                  <c:v>103.987560452812</c:v>
                </c:pt>
                <c:pt idx="44886">
                  <c:v>103.98987720808501</c:v>
                </c:pt>
                <c:pt idx="44887">
                  <c:v>103.992193963359</c:v>
                </c:pt>
                <c:pt idx="44888">
                  <c:v>103.994510718632</c:v>
                </c:pt>
                <c:pt idx="44889">
                  <c:v>103.996827473906</c:v>
                </c:pt>
                <c:pt idx="44890">
                  <c:v>103.999144229179</c:v>
                </c:pt>
                <c:pt idx="44891">
                  <c:v>104.001460984453</c:v>
                </c:pt>
                <c:pt idx="44892">
                  <c:v>104.003777739726</c:v>
                </c:pt>
                <c:pt idx="44893">
                  <c:v>104.006094495</c:v>
                </c:pt>
                <c:pt idx="44894">
                  <c:v>104.008411250273</c:v>
                </c:pt>
                <c:pt idx="44895">
                  <c:v>104.01072800554699</c:v>
                </c:pt>
                <c:pt idx="44896">
                  <c:v>104.013044760821</c:v>
                </c:pt>
                <c:pt idx="44897">
                  <c:v>104.015361516094</c:v>
                </c:pt>
                <c:pt idx="44898">
                  <c:v>104.017678271368</c:v>
                </c:pt>
                <c:pt idx="44899">
                  <c:v>104.019995026641</c:v>
                </c:pt>
                <c:pt idx="44900">
                  <c:v>104.02231178191499</c:v>
                </c:pt>
                <c:pt idx="44901">
                  <c:v>104.02462853718799</c:v>
                </c:pt>
                <c:pt idx="44902">
                  <c:v>104.026945292462</c:v>
                </c:pt>
                <c:pt idx="44903">
                  <c:v>104.029262047735</c:v>
                </c:pt>
                <c:pt idx="44904">
                  <c:v>104.031578803009</c:v>
                </c:pt>
                <c:pt idx="44905">
                  <c:v>104.033895558282</c:v>
                </c:pt>
                <c:pt idx="44906">
                  <c:v>104.03621231355601</c:v>
                </c:pt>
                <c:pt idx="44907">
                  <c:v>104.03852906882901</c:v>
                </c:pt>
                <c:pt idx="44908">
                  <c:v>104.040845824103</c:v>
                </c:pt>
                <c:pt idx="44909">
                  <c:v>104.043162579377</c:v>
                </c:pt>
                <c:pt idx="44910">
                  <c:v>104.04547933465</c:v>
                </c:pt>
                <c:pt idx="44911">
                  <c:v>104.04779608992401</c:v>
                </c:pt>
                <c:pt idx="44912">
                  <c:v>104.05011284519701</c:v>
                </c:pt>
                <c:pt idx="44913">
                  <c:v>104.052429600471</c:v>
                </c:pt>
                <c:pt idx="44914">
                  <c:v>104.054746355744</c:v>
                </c:pt>
                <c:pt idx="44915">
                  <c:v>104.057063111018</c:v>
                </c:pt>
                <c:pt idx="44916">
                  <c:v>104.059379866291</c:v>
                </c:pt>
                <c:pt idx="44917">
                  <c:v>104.06169662156501</c:v>
                </c:pt>
                <c:pt idx="44918">
                  <c:v>104.06401337683801</c:v>
                </c:pt>
                <c:pt idx="44919">
                  <c:v>104.066330132112</c:v>
                </c:pt>
                <c:pt idx="44920">
                  <c:v>104.068646887386</c:v>
                </c:pt>
                <c:pt idx="44921">
                  <c:v>104.070963642659</c:v>
                </c:pt>
                <c:pt idx="44922">
                  <c:v>104.073280397933</c:v>
                </c:pt>
                <c:pt idx="44923">
                  <c:v>104.075597153206</c:v>
                </c:pt>
                <c:pt idx="44924">
                  <c:v>104.07791390848</c:v>
                </c:pt>
                <c:pt idx="44925">
                  <c:v>104.080230663753</c:v>
                </c:pt>
                <c:pt idx="44926">
                  <c:v>104.08254741902699</c:v>
                </c:pt>
                <c:pt idx="44927">
                  <c:v>104.08486417429999</c:v>
                </c:pt>
                <c:pt idx="44928">
                  <c:v>104.087180929574</c:v>
                </c:pt>
                <c:pt idx="44929">
                  <c:v>104.089497684847</c:v>
                </c:pt>
                <c:pt idx="44930">
                  <c:v>104.091814440121</c:v>
                </c:pt>
                <c:pt idx="44931">
                  <c:v>104.094131195394</c:v>
                </c:pt>
                <c:pt idx="44932">
                  <c:v>104.09644795066799</c:v>
                </c:pt>
                <c:pt idx="44933">
                  <c:v>104.098764705942</c:v>
                </c:pt>
                <c:pt idx="44934">
                  <c:v>104.101081461215</c:v>
                </c:pt>
                <c:pt idx="44935">
                  <c:v>104.103398216489</c:v>
                </c:pt>
                <c:pt idx="44936">
                  <c:v>104.105714971762</c:v>
                </c:pt>
                <c:pt idx="44937">
                  <c:v>104.10803172703601</c:v>
                </c:pt>
                <c:pt idx="44938">
                  <c:v>104.11034848230901</c:v>
                </c:pt>
                <c:pt idx="44939">
                  <c:v>104.112665237583</c:v>
                </c:pt>
                <c:pt idx="44940">
                  <c:v>104.114981992856</c:v>
                </c:pt>
                <c:pt idx="44941">
                  <c:v>104.11729874813</c:v>
                </c:pt>
                <c:pt idx="44942">
                  <c:v>104.119615503403</c:v>
                </c:pt>
                <c:pt idx="44943">
                  <c:v>104.12193225867701</c:v>
                </c:pt>
                <c:pt idx="44944">
                  <c:v>104.12424901395001</c:v>
                </c:pt>
                <c:pt idx="44945">
                  <c:v>104.126565769224</c:v>
                </c:pt>
                <c:pt idx="44946">
                  <c:v>104.128882524498</c:v>
                </c:pt>
                <c:pt idx="44947">
                  <c:v>104.131199279771</c:v>
                </c:pt>
                <c:pt idx="44948">
                  <c:v>104.13351603504501</c:v>
                </c:pt>
                <c:pt idx="44949">
                  <c:v>104.13583279031801</c:v>
                </c:pt>
                <c:pt idx="44950">
                  <c:v>104.138149545592</c:v>
                </c:pt>
                <c:pt idx="44951">
                  <c:v>104.140466300865</c:v>
                </c:pt>
                <c:pt idx="44952">
                  <c:v>104.142783056139</c:v>
                </c:pt>
                <c:pt idx="44953">
                  <c:v>104.145099811412</c:v>
                </c:pt>
                <c:pt idx="44954">
                  <c:v>104.147416566686</c:v>
                </c:pt>
                <c:pt idx="44955">
                  <c:v>104.149733321959</c:v>
                </c:pt>
                <c:pt idx="44956">
                  <c:v>104.152050077233</c:v>
                </c:pt>
                <c:pt idx="44957">
                  <c:v>104.154366832506</c:v>
                </c:pt>
                <c:pt idx="44958">
                  <c:v>104.15668358777999</c:v>
                </c:pt>
                <c:pt idx="44959">
                  <c:v>104.159000343054</c:v>
                </c:pt>
                <c:pt idx="44960">
                  <c:v>104.161317098327</c:v>
                </c:pt>
                <c:pt idx="44961">
                  <c:v>104.163633853601</c:v>
                </c:pt>
                <c:pt idx="44962">
                  <c:v>104.165950608874</c:v>
                </c:pt>
                <c:pt idx="44963">
                  <c:v>104.16826736414799</c:v>
                </c:pt>
                <c:pt idx="44964">
                  <c:v>104.17058411942099</c:v>
                </c:pt>
                <c:pt idx="44965">
                  <c:v>104.172900874695</c:v>
                </c:pt>
                <c:pt idx="44966">
                  <c:v>104.175217629968</c:v>
                </c:pt>
                <c:pt idx="44967">
                  <c:v>104.177534385242</c:v>
                </c:pt>
                <c:pt idx="44968">
                  <c:v>104.179851140515</c:v>
                </c:pt>
                <c:pt idx="44969">
                  <c:v>104.18216789578899</c:v>
                </c:pt>
                <c:pt idx="44970">
                  <c:v>104.184484651063</c:v>
                </c:pt>
                <c:pt idx="44971">
                  <c:v>104.186801406336</c:v>
                </c:pt>
                <c:pt idx="44972">
                  <c:v>104.18911816161</c:v>
                </c:pt>
                <c:pt idx="44973">
                  <c:v>104.191434916883</c:v>
                </c:pt>
                <c:pt idx="44974">
                  <c:v>104.19375167215701</c:v>
                </c:pt>
                <c:pt idx="44975">
                  <c:v>104.19606842743001</c:v>
                </c:pt>
                <c:pt idx="44976">
                  <c:v>104.198385182704</c:v>
                </c:pt>
                <c:pt idx="44977">
                  <c:v>104.200701937977</c:v>
                </c:pt>
                <c:pt idx="44978">
                  <c:v>104.203018693251</c:v>
                </c:pt>
                <c:pt idx="44979">
                  <c:v>104.205335448524</c:v>
                </c:pt>
                <c:pt idx="44980">
                  <c:v>104.20765220379801</c:v>
                </c:pt>
                <c:pt idx="44981">
                  <c:v>104.20996895907101</c:v>
                </c:pt>
                <c:pt idx="44982">
                  <c:v>104.212285714345</c:v>
                </c:pt>
                <c:pt idx="44983">
                  <c:v>104.214602469619</c:v>
                </c:pt>
                <c:pt idx="44984">
                  <c:v>104.216919224892</c:v>
                </c:pt>
                <c:pt idx="44985">
                  <c:v>104.219235980166</c:v>
                </c:pt>
                <c:pt idx="44986">
                  <c:v>104.221552735439</c:v>
                </c:pt>
                <c:pt idx="44987">
                  <c:v>104.223869490713</c:v>
                </c:pt>
                <c:pt idx="44988">
                  <c:v>104.226186245986</c:v>
                </c:pt>
                <c:pt idx="44989">
                  <c:v>104.22850300125999</c:v>
                </c:pt>
                <c:pt idx="44990">
                  <c:v>104.23081975653299</c:v>
                </c:pt>
                <c:pt idx="44991">
                  <c:v>104.233136511807</c:v>
                </c:pt>
                <c:pt idx="44992">
                  <c:v>104.23545326708</c:v>
                </c:pt>
                <c:pt idx="44993">
                  <c:v>104.237770022354</c:v>
                </c:pt>
                <c:pt idx="44994">
                  <c:v>104.240086777627</c:v>
                </c:pt>
                <c:pt idx="44995">
                  <c:v>104.24240353290099</c:v>
                </c:pt>
                <c:pt idx="44996">
                  <c:v>104.244720288175</c:v>
                </c:pt>
                <c:pt idx="44997">
                  <c:v>104.247037043448</c:v>
                </c:pt>
                <c:pt idx="44998">
                  <c:v>104.249353798722</c:v>
                </c:pt>
                <c:pt idx="44999">
                  <c:v>104.251670553995</c:v>
                </c:pt>
                <c:pt idx="45000">
                  <c:v>104.25398730926899</c:v>
                </c:pt>
                <c:pt idx="45001">
                  <c:v>104.25630406454199</c:v>
                </c:pt>
                <c:pt idx="45002">
                  <c:v>104.258620819816</c:v>
                </c:pt>
                <c:pt idx="45003">
                  <c:v>104.260937575089</c:v>
                </c:pt>
                <c:pt idx="45004">
                  <c:v>104.263254330363</c:v>
                </c:pt>
                <c:pt idx="45005">
                  <c:v>104.265571085636</c:v>
                </c:pt>
                <c:pt idx="45006">
                  <c:v>104.26788784091001</c:v>
                </c:pt>
                <c:pt idx="45007">
                  <c:v>104.27020459618301</c:v>
                </c:pt>
                <c:pt idx="45008">
                  <c:v>104.272521351457</c:v>
                </c:pt>
                <c:pt idx="45009">
                  <c:v>104.274838106731</c:v>
                </c:pt>
                <c:pt idx="45010">
                  <c:v>104.277154862004</c:v>
                </c:pt>
                <c:pt idx="45011">
                  <c:v>104.27947161727801</c:v>
                </c:pt>
                <c:pt idx="45012">
                  <c:v>104.28178837255101</c:v>
                </c:pt>
                <c:pt idx="45013">
                  <c:v>104.284105127825</c:v>
                </c:pt>
                <c:pt idx="45014">
                  <c:v>104.286421883098</c:v>
                </c:pt>
                <c:pt idx="45015">
                  <c:v>104.288738638372</c:v>
                </c:pt>
                <c:pt idx="45016">
                  <c:v>104.291055393645</c:v>
                </c:pt>
                <c:pt idx="45017">
                  <c:v>104.293372148919</c:v>
                </c:pt>
                <c:pt idx="45018">
                  <c:v>104.295688904192</c:v>
                </c:pt>
                <c:pt idx="45019">
                  <c:v>104.298005659466</c:v>
                </c:pt>
                <c:pt idx="45020">
                  <c:v>104.30032241473999</c:v>
                </c:pt>
                <c:pt idx="45021">
                  <c:v>104.30263917001299</c:v>
                </c:pt>
                <c:pt idx="45022">
                  <c:v>104.304955925287</c:v>
                </c:pt>
                <c:pt idx="45023">
                  <c:v>104.30727268056</c:v>
                </c:pt>
                <c:pt idx="45024">
                  <c:v>104.309589435834</c:v>
                </c:pt>
                <c:pt idx="45025">
                  <c:v>104.311906191107</c:v>
                </c:pt>
                <c:pt idx="45026">
                  <c:v>104.31422294638099</c:v>
                </c:pt>
                <c:pt idx="45027">
                  <c:v>104.31653970165399</c:v>
                </c:pt>
                <c:pt idx="45028">
                  <c:v>104.318856456928</c:v>
                </c:pt>
                <c:pt idx="45029">
                  <c:v>104.321173212201</c:v>
                </c:pt>
                <c:pt idx="45030">
                  <c:v>104.323489967475</c:v>
                </c:pt>
                <c:pt idx="45031">
                  <c:v>104.325806722748</c:v>
                </c:pt>
                <c:pt idx="45032">
                  <c:v>104.32812347802199</c:v>
                </c:pt>
                <c:pt idx="45033">
                  <c:v>104.330440233296</c:v>
                </c:pt>
                <c:pt idx="45034">
                  <c:v>104.332756988569</c:v>
                </c:pt>
                <c:pt idx="45035">
                  <c:v>104.335073743843</c:v>
                </c:pt>
                <c:pt idx="45036">
                  <c:v>104.337390499116</c:v>
                </c:pt>
                <c:pt idx="45037">
                  <c:v>104.33970725439001</c:v>
                </c:pt>
                <c:pt idx="45038">
                  <c:v>104.34202400966301</c:v>
                </c:pt>
                <c:pt idx="45039">
                  <c:v>104.344340764937</c:v>
                </c:pt>
                <c:pt idx="45040">
                  <c:v>104.34665752021</c:v>
                </c:pt>
                <c:pt idx="45041">
                  <c:v>104.348974275484</c:v>
                </c:pt>
                <c:pt idx="45042">
                  <c:v>104.351291030757</c:v>
                </c:pt>
                <c:pt idx="45043">
                  <c:v>104.35360778603101</c:v>
                </c:pt>
                <c:pt idx="45044">
                  <c:v>104.35592454130401</c:v>
                </c:pt>
                <c:pt idx="45045">
                  <c:v>104.358241296578</c:v>
                </c:pt>
                <c:pt idx="45046">
                  <c:v>104.360558051852</c:v>
                </c:pt>
                <c:pt idx="45047">
                  <c:v>104.362874807125</c:v>
                </c:pt>
                <c:pt idx="45048">
                  <c:v>104.365191562399</c:v>
                </c:pt>
                <c:pt idx="45049">
                  <c:v>104.36750831767201</c:v>
                </c:pt>
                <c:pt idx="45050">
                  <c:v>104.369825072946</c:v>
                </c:pt>
                <c:pt idx="45051">
                  <c:v>104.372141828219</c:v>
                </c:pt>
                <c:pt idx="45052">
                  <c:v>104.37445858349299</c:v>
                </c:pt>
                <c:pt idx="45053">
                  <c:v>104.376775338766</c:v>
                </c:pt>
                <c:pt idx="45054">
                  <c:v>104.37909209404</c:v>
                </c:pt>
                <c:pt idx="45055">
                  <c:v>104.381408849313</c:v>
                </c:pt>
                <c:pt idx="45056">
                  <c:v>104.383725604587</c:v>
                </c:pt>
                <c:pt idx="45057">
                  <c:v>104.38604235986099</c:v>
                </c:pt>
                <c:pt idx="45058">
                  <c:v>104.38835911513399</c:v>
                </c:pt>
                <c:pt idx="45059">
                  <c:v>104.390675870408</c:v>
                </c:pt>
                <c:pt idx="45060">
                  <c:v>104.392992625681</c:v>
                </c:pt>
                <c:pt idx="45061">
                  <c:v>104.395309380955</c:v>
                </c:pt>
                <c:pt idx="45062">
                  <c:v>104.397626136228</c:v>
                </c:pt>
                <c:pt idx="45063">
                  <c:v>104.39994289150199</c:v>
                </c:pt>
                <c:pt idx="45064">
                  <c:v>104.40225964677499</c:v>
                </c:pt>
                <c:pt idx="45065">
                  <c:v>104.404576402049</c:v>
                </c:pt>
                <c:pt idx="45066">
                  <c:v>104.406893157322</c:v>
                </c:pt>
                <c:pt idx="45067">
                  <c:v>104.409209912596</c:v>
                </c:pt>
                <c:pt idx="45068">
                  <c:v>104.411526667869</c:v>
                </c:pt>
                <c:pt idx="45069">
                  <c:v>104.41384342314301</c:v>
                </c:pt>
                <c:pt idx="45070">
                  <c:v>104.416160178417</c:v>
                </c:pt>
                <c:pt idx="45071">
                  <c:v>104.41847693369</c:v>
                </c:pt>
                <c:pt idx="45072">
                  <c:v>104.420793688964</c:v>
                </c:pt>
                <c:pt idx="45073">
                  <c:v>104.423110444237</c:v>
                </c:pt>
                <c:pt idx="45074">
                  <c:v>104.42542719951101</c:v>
                </c:pt>
                <c:pt idx="45075">
                  <c:v>104.42774395478401</c:v>
                </c:pt>
                <c:pt idx="45076">
                  <c:v>104.430060710058</c:v>
                </c:pt>
                <c:pt idx="45077">
                  <c:v>104.432377465331</c:v>
                </c:pt>
                <c:pt idx="45078">
                  <c:v>104.434694220605</c:v>
                </c:pt>
                <c:pt idx="45079">
                  <c:v>104.437010975878</c:v>
                </c:pt>
                <c:pt idx="45080">
                  <c:v>104.43932773115201</c:v>
                </c:pt>
                <c:pt idx="45081">
                  <c:v>104.44164448642501</c:v>
                </c:pt>
                <c:pt idx="45082">
                  <c:v>104.443961241699</c:v>
                </c:pt>
                <c:pt idx="45083">
                  <c:v>104.446277996973</c:v>
                </c:pt>
                <c:pt idx="45084">
                  <c:v>104.448594752246</c:v>
                </c:pt>
                <c:pt idx="45085">
                  <c:v>104.45091150752</c:v>
                </c:pt>
                <c:pt idx="45086">
                  <c:v>104.453228262793</c:v>
                </c:pt>
                <c:pt idx="45087">
                  <c:v>104.455545018067</c:v>
                </c:pt>
                <c:pt idx="45088">
                  <c:v>104.45786177334</c:v>
                </c:pt>
                <c:pt idx="45089">
                  <c:v>104.46017852861399</c:v>
                </c:pt>
                <c:pt idx="45090">
                  <c:v>104.46249528388699</c:v>
                </c:pt>
                <c:pt idx="45091">
                  <c:v>104.464812039161</c:v>
                </c:pt>
                <c:pt idx="45092">
                  <c:v>104.467128794434</c:v>
                </c:pt>
                <c:pt idx="45093">
                  <c:v>104.469445549708</c:v>
                </c:pt>
                <c:pt idx="45094">
                  <c:v>104.471762304981</c:v>
                </c:pt>
                <c:pt idx="45095">
                  <c:v>104.47407906025499</c:v>
                </c:pt>
                <c:pt idx="45096">
                  <c:v>104.476395815529</c:v>
                </c:pt>
                <c:pt idx="45097">
                  <c:v>104.478712570802</c:v>
                </c:pt>
                <c:pt idx="45098">
                  <c:v>104.481029326076</c:v>
                </c:pt>
                <c:pt idx="45099">
                  <c:v>104.483346081349</c:v>
                </c:pt>
                <c:pt idx="45100">
                  <c:v>104.48566283662301</c:v>
                </c:pt>
                <c:pt idx="45101">
                  <c:v>104.48797959189601</c:v>
                </c:pt>
                <c:pt idx="45102">
                  <c:v>104.49029634717</c:v>
                </c:pt>
                <c:pt idx="45103">
                  <c:v>104.492613102443</c:v>
                </c:pt>
                <c:pt idx="45104">
                  <c:v>104.494929857717</c:v>
                </c:pt>
                <c:pt idx="45105">
                  <c:v>104.49724661299</c:v>
                </c:pt>
                <c:pt idx="45106">
                  <c:v>104.49956336826401</c:v>
                </c:pt>
                <c:pt idx="45107">
                  <c:v>104.501880123538</c:v>
                </c:pt>
                <c:pt idx="45108">
                  <c:v>104.504196878811</c:v>
                </c:pt>
                <c:pt idx="45109">
                  <c:v>104.506513634085</c:v>
                </c:pt>
                <c:pt idx="45110">
                  <c:v>104.508830389358</c:v>
                </c:pt>
                <c:pt idx="45111">
                  <c:v>104.51114714463201</c:v>
                </c:pt>
                <c:pt idx="45112">
                  <c:v>104.51346389990501</c:v>
                </c:pt>
                <c:pt idx="45113">
                  <c:v>104.515780655179</c:v>
                </c:pt>
                <c:pt idx="45114">
                  <c:v>104.518097410452</c:v>
                </c:pt>
                <c:pt idx="45115">
                  <c:v>104.520414165726</c:v>
                </c:pt>
                <c:pt idx="45116">
                  <c:v>104.522730920999</c:v>
                </c:pt>
                <c:pt idx="45117">
                  <c:v>104.525047676273</c:v>
                </c:pt>
                <c:pt idx="45118">
                  <c:v>104.527364431546</c:v>
                </c:pt>
                <c:pt idx="45119">
                  <c:v>104.52968118682</c:v>
                </c:pt>
                <c:pt idx="45120">
                  <c:v>104.53199794209399</c:v>
                </c:pt>
                <c:pt idx="45121">
                  <c:v>104.53431469736699</c:v>
                </c:pt>
                <c:pt idx="45122">
                  <c:v>104.536631452641</c:v>
                </c:pt>
                <c:pt idx="45123">
                  <c:v>104.538948207914</c:v>
                </c:pt>
                <c:pt idx="45124">
                  <c:v>104.541264963188</c:v>
                </c:pt>
                <c:pt idx="45125">
                  <c:v>104.543581718461</c:v>
                </c:pt>
                <c:pt idx="45126">
                  <c:v>104.54589847373499</c:v>
                </c:pt>
                <c:pt idx="45127">
                  <c:v>104.54821522900799</c:v>
                </c:pt>
                <c:pt idx="45128">
                  <c:v>104.550531984282</c:v>
                </c:pt>
                <c:pt idx="45129">
                  <c:v>104.552848739555</c:v>
                </c:pt>
                <c:pt idx="45130">
                  <c:v>104.555165494829</c:v>
                </c:pt>
                <c:pt idx="45131">
                  <c:v>104.557482250102</c:v>
                </c:pt>
                <c:pt idx="45132">
                  <c:v>104.55979900537599</c:v>
                </c:pt>
                <c:pt idx="45133">
                  <c:v>104.56211576065</c:v>
                </c:pt>
                <c:pt idx="45134">
                  <c:v>104.564432515923</c:v>
                </c:pt>
                <c:pt idx="45135">
                  <c:v>104.566749271197</c:v>
                </c:pt>
                <c:pt idx="45136">
                  <c:v>104.56906602647</c:v>
                </c:pt>
                <c:pt idx="45137">
                  <c:v>104.57138278174401</c:v>
                </c:pt>
                <c:pt idx="45138">
                  <c:v>104.57369953701701</c:v>
                </c:pt>
                <c:pt idx="45139">
                  <c:v>104.576016292291</c:v>
                </c:pt>
                <c:pt idx="45140">
                  <c:v>104.578333047564</c:v>
                </c:pt>
                <c:pt idx="45141">
                  <c:v>104.580649802838</c:v>
                </c:pt>
                <c:pt idx="45142">
                  <c:v>104.582966558111</c:v>
                </c:pt>
                <c:pt idx="45143">
                  <c:v>104.58528331338501</c:v>
                </c:pt>
                <c:pt idx="45144">
                  <c:v>104.58760006865801</c:v>
                </c:pt>
                <c:pt idx="45145">
                  <c:v>104.589916823932</c:v>
                </c:pt>
                <c:pt idx="45146">
                  <c:v>104.592233579206</c:v>
                </c:pt>
                <c:pt idx="45147">
                  <c:v>104.594550334479</c:v>
                </c:pt>
                <c:pt idx="45148">
                  <c:v>104.596867089753</c:v>
                </c:pt>
                <c:pt idx="45149">
                  <c:v>104.599183845026</c:v>
                </c:pt>
                <c:pt idx="45150">
                  <c:v>104.6015006003</c:v>
                </c:pt>
                <c:pt idx="45151">
                  <c:v>104.603817355573</c:v>
                </c:pt>
                <c:pt idx="45152">
                  <c:v>104.60613411084699</c:v>
                </c:pt>
                <c:pt idx="45153">
                  <c:v>104.60845086611999</c:v>
                </c:pt>
                <c:pt idx="45154">
                  <c:v>104.610767621394</c:v>
                </c:pt>
                <c:pt idx="45155">
                  <c:v>104.613084376667</c:v>
                </c:pt>
                <c:pt idx="45156">
                  <c:v>104.615401131941</c:v>
                </c:pt>
                <c:pt idx="45157">
                  <c:v>104.61771788721499</c:v>
                </c:pt>
                <c:pt idx="45158">
                  <c:v>104.62003464248799</c:v>
                </c:pt>
                <c:pt idx="45159">
                  <c:v>104.622351397762</c:v>
                </c:pt>
                <c:pt idx="45160">
                  <c:v>104.624668153035</c:v>
                </c:pt>
                <c:pt idx="45161">
                  <c:v>104.626984908309</c:v>
                </c:pt>
                <c:pt idx="45162">
                  <c:v>104.629301663582</c:v>
                </c:pt>
                <c:pt idx="45163">
                  <c:v>104.63161841885599</c:v>
                </c:pt>
                <c:pt idx="45164">
                  <c:v>104.63393517412899</c:v>
                </c:pt>
                <c:pt idx="45165">
                  <c:v>104.636251929403</c:v>
                </c:pt>
                <c:pt idx="45166">
                  <c:v>104.638568684676</c:v>
                </c:pt>
                <c:pt idx="45167">
                  <c:v>104.64088543995</c:v>
                </c:pt>
                <c:pt idx="45168">
                  <c:v>104.643202195223</c:v>
                </c:pt>
                <c:pt idx="45169">
                  <c:v>104.64551895049701</c:v>
                </c:pt>
                <c:pt idx="45170">
                  <c:v>104.647835705771</c:v>
                </c:pt>
                <c:pt idx="45171">
                  <c:v>104.650152461044</c:v>
                </c:pt>
                <c:pt idx="45172">
                  <c:v>104.652469216318</c:v>
                </c:pt>
                <c:pt idx="45173">
                  <c:v>104.654785971591</c:v>
                </c:pt>
                <c:pt idx="45174">
                  <c:v>104.65710272686501</c:v>
                </c:pt>
                <c:pt idx="45175">
                  <c:v>104.65941948213801</c:v>
                </c:pt>
                <c:pt idx="45176">
                  <c:v>104.661736237412</c:v>
                </c:pt>
                <c:pt idx="45177">
                  <c:v>104.664052992685</c:v>
                </c:pt>
                <c:pt idx="45178">
                  <c:v>104.666369747959</c:v>
                </c:pt>
                <c:pt idx="45179">
                  <c:v>104.668686503232</c:v>
                </c:pt>
                <c:pt idx="45180">
                  <c:v>104.671003258506</c:v>
                </c:pt>
                <c:pt idx="45181">
                  <c:v>104.673320013779</c:v>
                </c:pt>
                <c:pt idx="45182">
                  <c:v>104.675636769053</c:v>
                </c:pt>
                <c:pt idx="45183">
                  <c:v>104.67795352432699</c:v>
                </c:pt>
                <c:pt idx="45184">
                  <c:v>104.68027027959999</c:v>
                </c:pt>
                <c:pt idx="45185">
                  <c:v>104.682587034874</c:v>
                </c:pt>
                <c:pt idx="45186">
                  <c:v>104.684903790147</c:v>
                </c:pt>
                <c:pt idx="45187">
                  <c:v>104.687220545421</c:v>
                </c:pt>
                <c:pt idx="45188">
                  <c:v>104.689537300694</c:v>
                </c:pt>
                <c:pt idx="45189">
                  <c:v>104.69185405596799</c:v>
                </c:pt>
                <c:pt idx="45190">
                  <c:v>104.69417081124099</c:v>
                </c:pt>
                <c:pt idx="45191">
                  <c:v>104.696487566515</c:v>
                </c:pt>
                <c:pt idx="45192">
                  <c:v>104.698804321788</c:v>
                </c:pt>
                <c:pt idx="45193">
                  <c:v>104.701121077062</c:v>
                </c:pt>
                <c:pt idx="45194">
                  <c:v>104.70343783233599</c:v>
                </c:pt>
                <c:pt idx="45195">
                  <c:v>104.70575458760899</c:v>
                </c:pt>
                <c:pt idx="45196">
                  <c:v>104.708071342883</c:v>
                </c:pt>
                <c:pt idx="45197">
                  <c:v>104.710388098156</c:v>
                </c:pt>
                <c:pt idx="45198">
                  <c:v>104.71270485343</c:v>
                </c:pt>
                <c:pt idx="45199">
                  <c:v>104.715021608703</c:v>
                </c:pt>
                <c:pt idx="45200">
                  <c:v>104.71733836397701</c:v>
                </c:pt>
                <c:pt idx="45201">
                  <c:v>104.71965511925001</c:v>
                </c:pt>
                <c:pt idx="45202">
                  <c:v>104.721971874524</c:v>
                </c:pt>
                <c:pt idx="45203">
                  <c:v>104.724288629797</c:v>
                </c:pt>
                <c:pt idx="45204">
                  <c:v>104.726605385071</c:v>
                </c:pt>
                <c:pt idx="45205">
                  <c:v>104.728922140344</c:v>
                </c:pt>
                <c:pt idx="45206">
                  <c:v>104.73123889561801</c:v>
                </c:pt>
                <c:pt idx="45207">
                  <c:v>104.733555650892</c:v>
                </c:pt>
                <c:pt idx="45208">
                  <c:v>104.735872406165</c:v>
                </c:pt>
                <c:pt idx="45209">
                  <c:v>104.738189161439</c:v>
                </c:pt>
                <c:pt idx="45210">
                  <c:v>104.740505916712</c:v>
                </c:pt>
                <c:pt idx="45211">
                  <c:v>104.742822671986</c:v>
                </c:pt>
                <c:pt idx="45212">
                  <c:v>104.74513942725901</c:v>
                </c:pt>
                <c:pt idx="45213">
                  <c:v>104.747456182533</c:v>
                </c:pt>
                <c:pt idx="45214">
                  <c:v>104.749772937806</c:v>
                </c:pt>
                <c:pt idx="45215">
                  <c:v>104.75208969307999</c:v>
                </c:pt>
                <c:pt idx="45216">
                  <c:v>104.754406448353</c:v>
                </c:pt>
                <c:pt idx="45217">
                  <c:v>104.756723203627</c:v>
                </c:pt>
                <c:pt idx="45218">
                  <c:v>104.7590399589</c:v>
                </c:pt>
                <c:pt idx="45219">
                  <c:v>104.761356714174</c:v>
                </c:pt>
                <c:pt idx="45220">
                  <c:v>104.76367346944799</c:v>
                </c:pt>
                <c:pt idx="45221">
                  <c:v>104.76599022472099</c:v>
                </c:pt>
                <c:pt idx="45222">
                  <c:v>104.768306979995</c:v>
                </c:pt>
                <c:pt idx="45223">
                  <c:v>104.770623735268</c:v>
                </c:pt>
                <c:pt idx="45224">
                  <c:v>104.772940490542</c:v>
                </c:pt>
                <c:pt idx="45225">
                  <c:v>104.775257245815</c:v>
                </c:pt>
                <c:pt idx="45226">
                  <c:v>104.77757400108899</c:v>
                </c:pt>
                <c:pt idx="45227">
                  <c:v>104.77989075636199</c:v>
                </c:pt>
                <c:pt idx="45228">
                  <c:v>104.782207511636</c:v>
                </c:pt>
                <c:pt idx="45229">
                  <c:v>104.784524266909</c:v>
                </c:pt>
                <c:pt idx="45230">
                  <c:v>104.786841022183</c:v>
                </c:pt>
                <c:pt idx="45231">
                  <c:v>104.789157777456</c:v>
                </c:pt>
                <c:pt idx="45232">
                  <c:v>104.79147453273001</c:v>
                </c:pt>
                <c:pt idx="45233">
                  <c:v>104.793791288004</c:v>
                </c:pt>
                <c:pt idx="45234">
                  <c:v>104.796108043277</c:v>
                </c:pt>
                <c:pt idx="45235">
                  <c:v>104.798424798551</c:v>
                </c:pt>
                <c:pt idx="45236">
                  <c:v>104.800741553824</c:v>
                </c:pt>
                <c:pt idx="45237">
                  <c:v>104.80305830909801</c:v>
                </c:pt>
                <c:pt idx="45238">
                  <c:v>104.80537506437101</c:v>
                </c:pt>
                <c:pt idx="45239">
                  <c:v>104.807691819645</c:v>
                </c:pt>
                <c:pt idx="45240">
                  <c:v>104.810008574918</c:v>
                </c:pt>
                <c:pt idx="45241">
                  <c:v>104.812325330192</c:v>
                </c:pt>
                <c:pt idx="45242">
                  <c:v>104.814642085465</c:v>
                </c:pt>
                <c:pt idx="45243">
                  <c:v>104.81695884073901</c:v>
                </c:pt>
                <c:pt idx="45244">
                  <c:v>104.819275596013</c:v>
                </c:pt>
                <c:pt idx="45245">
                  <c:v>104.821592351286</c:v>
                </c:pt>
                <c:pt idx="45246">
                  <c:v>104.82390910656</c:v>
                </c:pt>
                <c:pt idx="45247">
                  <c:v>104.826225861833</c:v>
                </c:pt>
                <c:pt idx="45248">
                  <c:v>104.828542617107</c:v>
                </c:pt>
                <c:pt idx="45249">
                  <c:v>104.83085937238</c:v>
                </c:pt>
                <c:pt idx="45250">
                  <c:v>104.833176127654</c:v>
                </c:pt>
                <c:pt idx="45251">
                  <c:v>104.835492882927</c:v>
                </c:pt>
                <c:pt idx="45252">
                  <c:v>104.83780963820099</c:v>
                </c:pt>
                <c:pt idx="45253">
                  <c:v>104.84012639347399</c:v>
                </c:pt>
                <c:pt idx="45254">
                  <c:v>104.842443148748</c:v>
                </c:pt>
                <c:pt idx="45255">
                  <c:v>104.844759904021</c:v>
                </c:pt>
                <c:pt idx="45256">
                  <c:v>104.847076659295</c:v>
                </c:pt>
                <c:pt idx="45257">
                  <c:v>104.84939341456899</c:v>
                </c:pt>
                <c:pt idx="45258">
                  <c:v>104.85171016984199</c:v>
                </c:pt>
                <c:pt idx="45259">
                  <c:v>104.854026925116</c:v>
                </c:pt>
                <c:pt idx="45260">
                  <c:v>104.856343680389</c:v>
                </c:pt>
                <c:pt idx="45261">
                  <c:v>104.858660435663</c:v>
                </c:pt>
                <c:pt idx="45262">
                  <c:v>104.860977190936</c:v>
                </c:pt>
                <c:pt idx="45263">
                  <c:v>104.86329394621001</c:v>
                </c:pt>
                <c:pt idx="45264">
                  <c:v>104.86561070148301</c:v>
                </c:pt>
                <c:pt idx="45265">
                  <c:v>104.867927456757</c:v>
                </c:pt>
                <c:pt idx="45266">
                  <c:v>104.87024421203</c:v>
                </c:pt>
                <c:pt idx="45267">
                  <c:v>104.872560967304</c:v>
                </c:pt>
                <c:pt idx="45268">
                  <c:v>104.874877722577</c:v>
                </c:pt>
                <c:pt idx="45269">
                  <c:v>104.87719447785101</c:v>
                </c:pt>
                <c:pt idx="45270">
                  <c:v>104.879511233125</c:v>
                </c:pt>
                <c:pt idx="45271">
                  <c:v>104.881827988398</c:v>
                </c:pt>
                <c:pt idx="45272">
                  <c:v>104.884144743672</c:v>
                </c:pt>
                <c:pt idx="45273">
                  <c:v>104.886461498945</c:v>
                </c:pt>
                <c:pt idx="45274">
                  <c:v>104.88877825421901</c:v>
                </c:pt>
                <c:pt idx="45275">
                  <c:v>104.89109500949201</c:v>
                </c:pt>
                <c:pt idx="45276">
                  <c:v>104.893411764766</c:v>
                </c:pt>
                <c:pt idx="45277">
                  <c:v>104.895728520039</c:v>
                </c:pt>
                <c:pt idx="45278">
                  <c:v>104.898045275313</c:v>
                </c:pt>
                <c:pt idx="45279">
                  <c:v>104.900362030586</c:v>
                </c:pt>
                <c:pt idx="45280">
                  <c:v>104.90267878586</c:v>
                </c:pt>
                <c:pt idx="45281">
                  <c:v>104.904995541133</c:v>
                </c:pt>
                <c:pt idx="45282">
                  <c:v>104.907312296407</c:v>
                </c:pt>
                <c:pt idx="45283">
                  <c:v>104.90962905168099</c:v>
                </c:pt>
                <c:pt idx="45284">
                  <c:v>104.91194580695399</c:v>
                </c:pt>
                <c:pt idx="45285">
                  <c:v>104.914262562228</c:v>
                </c:pt>
                <c:pt idx="45286">
                  <c:v>104.916579317501</c:v>
                </c:pt>
                <c:pt idx="45287">
                  <c:v>104.918896072775</c:v>
                </c:pt>
                <c:pt idx="45288">
                  <c:v>104.921212828048</c:v>
                </c:pt>
                <c:pt idx="45289">
                  <c:v>104.92352958332199</c:v>
                </c:pt>
                <c:pt idx="45290">
                  <c:v>104.92584633859499</c:v>
                </c:pt>
                <c:pt idx="45291">
                  <c:v>104.928163093869</c:v>
                </c:pt>
                <c:pt idx="45292">
                  <c:v>104.930479849142</c:v>
                </c:pt>
                <c:pt idx="45293">
                  <c:v>104.932796604416</c:v>
                </c:pt>
                <c:pt idx="45294">
                  <c:v>104.93511335969001</c:v>
                </c:pt>
                <c:pt idx="45295">
                  <c:v>104.93743011496301</c:v>
                </c:pt>
                <c:pt idx="45296">
                  <c:v>104.939746870237</c:v>
                </c:pt>
                <c:pt idx="45297">
                  <c:v>104.94206362551</c:v>
                </c:pt>
                <c:pt idx="45298">
                  <c:v>104.944380380784</c:v>
                </c:pt>
                <c:pt idx="45299">
                  <c:v>104.946697136057</c:v>
                </c:pt>
                <c:pt idx="45300">
                  <c:v>104.94901389133101</c:v>
                </c:pt>
                <c:pt idx="45301">
                  <c:v>104.95133064660401</c:v>
                </c:pt>
                <c:pt idx="45302">
                  <c:v>104.953647401878</c:v>
                </c:pt>
                <c:pt idx="45303">
                  <c:v>104.955964157151</c:v>
                </c:pt>
                <c:pt idx="45304">
                  <c:v>104.958280912425</c:v>
                </c:pt>
                <c:pt idx="45305">
                  <c:v>104.960597667698</c:v>
                </c:pt>
                <c:pt idx="45306">
                  <c:v>104.96291442297201</c:v>
                </c:pt>
                <c:pt idx="45307">
                  <c:v>104.965231178246</c:v>
                </c:pt>
                <c:pt idx="45308">
                  <c:v>104.967547933519</c:v>
                </c:pt>
                <c:pt idx="45309">
                  <c:v>104.969864688793</c:v>
                </c:pt>
                <c:pt idx="45310">
                  <c:v>104.972181444066</c:v>
                </c:pt>
                <c:pt idx="45311">
                  <c:v>104.97449819934</c:v>
                </c:pt>
                <c:pt idx="45312">
                  <c:v>104.976814954613</c:v>
                </c:pt>
                <c:pt idx="45313">
                  <c:v>104.979131709887</c:v>
                </c:pt>
                <c:pt idx="45314">
                  <c:v>104.98144846516</c:v>
                </c:pt>
                <c:pt idx="45315">
                  <c:v>104.98376522043399</c:v>
                </c:pt>
                <c:pt idx="45316">
                  <c:v>104.98608197570699</c:v>
                </c:pt>
                <c:pt idx="45317">
                  <c:v>104.988398730981</c:v>
                </c:pt>
                <c:pt idx="45318">
                  <c:v>104.990715486254</c:v>
                </c:pt>
                <c:pt idx="45319">
                  <c:v>104.993032241528</c:v>
                </c:pt>
                <c:pt idx="45320">
                  <c:v>104.99534899680199</c:v>
                </c:pt>
                <c:pt idx="45321">
                  <c:v>104.99766575207499</c:v>
                </c:pt>
                <c:pt idx="45322">
                  <c:v>104.999982507349</c:v>
                </c:pt>
                <c:pt idx="45323">
                  <c:v>105.002299262622</c:v>
                </c:pt>
                <c:pt idx="45324">
                  <c:v>105.004616017896</c:v>
                </c:pt>
                <c:pt idx="45325">
                  <c:v>105.006932773169</c:v>
                </c:pt>
                <c:pt idx="45326">
                  <c:v>105.00924952844299</c:v>
                </c:pt>
                <c:pt idx="45327">
                  <c:v>105.01156628371599</c:v>
                </c:pt>
                <c:pt idx="45328">
                  <c:v>105.01388303899</c:v>
                </c:pt>
                <c:pt idx="45329">
                  <c:v>105.016199794263</c:v>
                </c:pt>
                <c:pt idx="45330">
                  <c:v>105.018516549537</c:v>
                </c:pt>
                <c:pt idx="45331">
                  <c:v>105.02083330481101</c:v>
                </c:pt>
                <c:pt idx="45332">
                  <c:v>105.02315006008401</c:v>
                </c:pt>
                <c:pt idx="45333">
                  <c:v>105.025466815358</c:v>
                </c:pt>
                <c:pt idx="45334">
                  <c:v>105.027783570631</c:v>
                </c:pt>
                <c:pt idx="45335">
                  <c:v>105.030100325905</c:v>
                </c:pt>
                <c:pt idx="45336">
                  <c:v>105.032417081178</c:v>
                </c:pt>
                <c:pt idx="45337">
                  <c:v>105.03473383645201</c:v>
                </c:pt>
                <c:pt idx="45338">
                  <c:v>105.03705059172501</c:v>
                </c:pt>
                <c:pt idx="45339">
                  <c:v>105.039367346999</c:v>
                </c:pt>
                <c:pt idx="45340">
                  <c:v>105.041684102272</c:v>
                </c:pt>
                <c:pt idx="45341">
                  <c:v>105.044000857546</c:v>
                </c:pt>
                <c:pt idx="45342">
                  <c:v>105.046317612819</c:v>
                </c:pt>
                <c:pt idx="45343">
                  <c:v>105.048634368093</c:v>
                </c:pt>
                <c:pt idx="45344">
                  <c:v>105.050951123367</c:v>
                </c:pt>
                <c:pt idx="45345">
                  <c:v>105.05326787864</c:v>
                </c:pt>
                <c:pt idx="45346">
                  <c:v>105.05558463391399</c:v>
                </c:pt>
                <c:pt idx="45347">
                  <c:v>105.05790138918699</c:v>
                </c:pt>
                <c:pt idx="45348">
                  <c:v>105.060218144461</c:v>
                </c:pt>
                <c:pt idx="45349">
                  <c:v>105.062534899734</c:v>
                </c:pt>
                <c:pt idx="45350">
                  <c:v>105.064851655008</c:v>
                </c:pt>
                <c:pt idx="45351">
                  <c:v>105.067168410281</c:v>
                </c:pt>
                <c:pt idx="45352">
                  <c:v>105.06948516555499</c:v>
                </c:pt>
                <c:pt idx="45353">
                  <c:v>105.07180192082799</c:v>
                </c:pt>
                <c:pt idx="45354">
                  <c:v>105.074118676102</c:v>
                </c:pt>
                <c:pt idx="45355">
                  <c:v>105.076435431375</c:v>
                </c:pt>
                <c:pt idx="45356">
                  <c:v>105.078752186649</c:v>
                </c:pt>
                <c:pt idx="45357">
                  <c:v>105.08106894192299</c:v>
                </c:pt>
                <c:pt idx="45358">
                  <c:v>105.08338569719599</c:v>
                </c:pt>
                <c:pt idx="45359">
                  <c:v>105.08570245247</c:v>
                </c:pt>
                <c:pt idx="45360">
                  <c:v>105.088019207743</c:v>
                </c:pt>
                <c:pt idx="45361">
                  <c:v>105.090335963017</c:v>
                </c:pt>
                <c:pt idx="45362">
                  <c:v>105.09265271829</c:v>
                </c:pt>
                <c:pt idx="45363">
                  <c:v>105.09496947356401</c:v>
                </c:pt>
                <c:pt idx="45364">
                  <c:v>105.09728622883701</c:v>
                </c:pt>
                <c:pt idx="45365">
                  <c:v>105.099602984111</c:v>
                </c:pt>
                <c:pt idx="45366">
                  <c:v>105.101919739384</c:v>
                </c:pt>
                <c:pt idx="45367">
                  <c:v>105.104236494658</c:v>
                </c:pt>
                <c:pt idx="45368">
                  <c:v>105.106553249931</c:v>
                </c:pt>
                <c:pt idx="45369">
                  <c:v>105.10887000520501</c:v>
                </c:pt>
                <c:pt idx="45370">
                  <c:v>105.111186760479</c:v>
                </c:pt>
                <c:pt idx="45371">
                  <c:v>105.113503515752</c:v>
                </c:pt>
                <c:pt idx="45372">
                  <c:v>105.115820271026</c:v>
                </c:pt>
                <c:pt idx="45373">
                  <c:v>105.118137026299</c:v>
                </c:pt>
                <c:pt idx="45374">
                  <c:v>105.120453781573</c:v>
                </c:pt>
                <c:pt idx="45375">
                  <c:v>105.12277053684601</c:v>
                </c:pt>
                <c:pt idx="45376">
                  <c:v>105.12508729212</c:v>
                </c:pt>
                <c:pt idx="45377">
                  <c:v>105.127404047393</c:v>
                </c:pt>
                <c:pt idx="45378">
                  <c:v>105.12972080266699</c:v>
                </c:pt>
                <c:pt idx="45379">
                  <c:v>105.13203755794</c:v>
                </c:pt>
                <c:pt idx="45380">
                  <c:v>105.134354313214</c:v>
                </c:pt>
                <c:pt idx="45381">
                  <c:v>105.136671068488</c:v>
                </c:pt>
                <c:pt idx="45382">
                  <c:v>105.138987823761</c:v>
                </c:pt>
                <c:pt idx="45383">
                  <c:v>105.14130457903499</c:v>
                </c:pt>
                <c:pt idx="45384">
                  <c:v>105.14362133430799</c:v>
                </c:pt>
                <c:pt idx="45385">
                  <c:v>105.145938089582</c:v>
                </c:pt>
                <c:pt idx="45386">
                  <c:v>105.148254844855</c:v>
                </c:pt>
                <c:pt idx="45387">
                  <c:v>105.150571600129</c:v>
                </c:pt>
                <c:pt idx="45388">
                  <c:v>105.152888355402</c:v>
                </c:pt>
                <c:pt idx="45389">
                  <c:v>105.15520511067599</c:v>
                </c:pt>
                <c:pt idx="45390">
                  <c:v>105.15752186594899</c:v>
                </c:pt>
                <c:pt idx="45391">
                  <c:v>105.159838621223</c:v>
                </c:pt>
                <c:pt idx="45392">
                  <c:v>105.162155376496</c:v>
                </c:pt>
                <c:pt idx="45393">
                  <c:v>105.16447213177</c:v>
                </c:pt>
                <c:pt idx="45394">
                  <c:v>105.16678888704401</c:v>
                </c:pt>
                <c:pt idx="45395">
                  <c:v>105.16910564231701</c:v>
                </c:pt>
                <c:pt idx="45396">
                  <c:v>105.171422397591</c:v>
                </c:pt>
                <c:pt idx="45397">
                  <c:v>105.173739152864</c:v>
                </c:pt>
                <c:pt idx="45398">
                  <c:v>105.176055908138</c:v>
                </c:pt>
                <c:pt idx="45399">
                  <c:v>105.178372663411</c:v>
                </c:pt>
                <c:pt idx="45400">
                  <c:v>105.18068941868501</c:v>
                </c:pt>
                <c:pt idx="45401">
                  <c:v>105.18300617395801</c:v>
                </c:pt>
                <c:pt idx="45402">
                  <c:v>105.185322929232</c:v>
                </c:pt>
                <c:pt idx="45403">
                  <c:v>105.187639684505</c:v>
                </c:pt>
                <c:pt idx="45404">
                  <c:v>105.189956439779</c:v>
                </c:pt>
                <c:pt idx="45405">
                  <c:v>105.192273195052</c:v>
                </c:pt>
                <c:pt idx="45406">
                  <c:v>105.19458995032601</c:v>
                </c:pt>
                <c:pt idx="45407">
                  <c:v>105.1969067056</c:v>
                </c:pt>
                <c:pt idx="45408">
                  <c:v>105.199223460873</c:v>
                </c:pt>
                <c:pt idx="45409">
                  <c:v>105.201540216147</c:v>
                </c:pt>
                <c:pt idx="45410">
                  <c:v>105.20385697142</c:v>
                </c:pt>
                <c:pt idx="45411">
                  <c:v>105.206173726694</c:v>
                </c:pt>
                <c:pt idx="45412">
                  <c:v>105.208490481967</c:v>
                </c:pt>
                <c:pt idx="45413">
                  <c:v>105.210807237241</c:v>
                </c:pt>
                <c:pt idx="45414">
                  <c:v>105.213123992514</c:v>
                </c:pt>
                <c:pt idx="45415">
                  <c:v>105.21544074778799</c:v>
                </c:pt>
                <c:pt idx="45416">
                  <c:v>105.21775750306099</c:v>
                </c:pt>
                <c:pt idx="45417">
                  <c:v>105.220074258335</c:v>
                </c:pt>
                <c:pt idx="45418">
                  <c:v>105.222391013608</c:v>
                </c:pt>
                <c:pt idx="45419">
                  <c:v>105.224707768882</c:v>
                </c:pt>
                <c:pt idx="45420">
                  <c:v>105.22702452415599</c:v>
                </c:pt>
                <c:pt idx="45421">
                  <c:v>105.22934127942899</c:v>
                </c:pt>
                <c:pt idx="45422">
                  <c:v>105.231658034703</c:v>
                </c:pt>
                <c:pt idx="45423">
                  <c:v>105.233974789976</c:v>
                </c:pt>
                <c:pt idx="45424">
                  <c:v>105.23629154525</c:v>
                </c:pt>
                <c:pt idx="45425">
                  <c:v>105.238608300523</c:v>
                </c:pt>
                <c:pt idx="45426">
                  <c:v>105.24092505579701</c:v>
                </c:pt>
                <c:pt idx="45427">
                  <c:v>105.24324181107001</c:v>
                </c:pt>
                <c:pt idx="45428">
                  <c:v>105.245558566344</c:v>
                </c:pt>
                <c:pt idx="45429">
                  <c:v>105.247875321617</c:v>
                </c:pt>
                <c:pt idx="45430">
                  <c:v>105.250192076891</c:v>
                </c:pt>
                <c:pt idx="45431">
                  <c:v>105.25250883216501</c:v>
                </c:pt>
                <c:pt idx="45432">
                  <c:v>105.25482558743801</c:v>
                </c:pt>
                <c:pt idx="45433">
                  <c:v>105.257142342712</c:v>
                </c:pt>
                <c:pt idx="45434">
                  <c:v>105.259459097985</c:v>
                </c:pt>
                <c:pt idx="45435">
                  <c:v>105.261775853259</c:v>
                </c:pt>
                <c:pt idx="45436">
                  <c:v>105.264092608532</c:v>
                </c:pt>
                <c:pt idx="45437">
                  <c:v>105.26640936380601</c:v>
                </c:pt>
                <c:pt idx="45438">
                  <c:v>105.26872611907901</c:v>
                </c:pt>
                <c:pt idx="45439">
                  <c:v>105.271042874353</c:v>
                </c:pt>
                <c:pt idx="45440">
                  <c:v>105.273359629626</c:v>
                </c:pt>
                <c:pt idx="45441">
                  <c:v>105.2756763849</c:v>
                </c:pt>
                <c:pt idx="45442">
                  <c:v>105.277993140173</c:v>
                </c:pt>
                <c:pt idx="45443">
                  <c:v>105.280309895447</c:v>
                </c:pt>
                <c:pt idx="45444">
                  <c:v>105.282626650721</c:v>
                </c:pt>
                <c:pt idx="45445">
                  <c:v>105.284943405994</c:v>
                </c:pt>
                <c:pt idx="45446">
                  <c:v>105.28726016126799</c:v>
                </c:pt>
                <c:pt idx="45447">
                  <c:v>105.28957691654099</c:v>
                </c:pt>
                <c:pt idx="45448">
                  <c:v>105.291893671815</c:v>
                </c:pt>
                <c:pt idx="45449">
                  <c:v>105.294210427088</c:v>
                </c:pt>
                <c:pt idx="45450">
                  <c:v>105.296527182362</c:v>
                </c:pt>
                <c:pt idx="45451">
                  <c:v>105.298843937635</c:v>
                </c:pt>
                <c:pt idx="45452">
                  <c:v>105.30116069290899</c:v>
                </c:pt>
                <c:pt idx="45453">
                  <c:v>105.30347744818199</c:v>
                </c:pt>
                <c:pt idx="45454">
                  <c:v>105.305794203456</c:v>
                </c:pt>
                <c:pt idx="45455">
                  <c:v>105.308110958729</c:v>
                </c:pt>
                <c:pt idx="45456">
                  <c:v>105.310427714003</c:v>
                </c:pt>
                <c:pt idx="45457">
                  <c:v>105.31274446927701</c:v>
                </c:pt>
                <c:pt idx="45458">
                  <c:v>105.31506122455001</c:v>
                </c:pt>
                <c:pt idx="45459">
                  <c:v>105.317377979824</c:v>
                </c:pt>
                <c:pt idx="45460">
                  <c:v>105.319694735097</c:v>
                </c:pt>
                <c:pt idx="45461">
                  <c:v>105.322011490371</c:v>
                </c:pt>
                <c:pt idx="45462">
                  <c:v>105.324328245644</c:v>
                </c:pt>
                <c:pt idx="45463">
                  <c:v>105.32664500091801</c:v>
                </c:pt>
                <c:pt idx="45464">
                  <c:v>105.32896175619101</c:v>
                </c:pt>
                <c:pt idx="45465">
                  <c:v>105.331278511465</c:v>
                </c:pt>
                <c:pt idx="45466">
                  <c:v>105.333595266738</c:v>
                </c:pt>
                <c:pt idx="45467">
                  <c:v>105.335912022012</c:v>
                </c:pt>
                <c:pt idx="45468">
                  <c:v>105.33822877728601</c:v>
                </c:pt>
                <c:pt idx="45469">
                  <c:v>105.34054553255901</c:v>
                </c:pt>
                <c:pt idx="45470">
                  <c:v>105.342862287833</c:v>
                </c:pt>
                <c:pt idx="45471">
                  <c:v>105.345179043106</c:v>
                </c:pt>
                <c:pt idx="45472">
                  <c:v>105.34749579838</c:v>
                </c:pt>
                <c:pt idx="45473">
                  <c:v>105.349812553653</c:v>
                </c:pt>
                <c:pt idx="45474">
                  <c:v>105.352129308927</c:v>
                </c:pt>
                <c:pt idx="45475">
                  <c:v>105.3544460642</c:v>
                </c:pt>
                <c:pt idx="45476">
                  <c:v>105.356762819474</c:v>
                </c:pt>
                <c:pt idx="45477">
                  <c:v>105.359079574747</c:v>
                </c:pt>
                <c:pt idx="45478">
                  <c:v>105.36139633002099</c:v>
                </c:pt>
                <c:pt idx="45479">
                  <c:v>105.36371308529399</c:v>
                </c:pt>
                <c:pt idx="45480">
                  <c:v>105.366029840568</c:v>
                </c:pt>
                <c:pt idx="45481">
                  <c:v>105.368346595842</c:v>
                </c:pt>
                <c:pt idx="45482">
                  <c:v>105.370663351115</c:v>
                </c:pt>
                <c:pt idx="45483">
                  <c:v>105.37298010638899</c:v>
                </c:pt>
                <c:pt idx="45484">
                  <c:v>105.37529686166199</c:v>
                </c:pt>
                <c:pt idx="45485">
                  <c:v>105.377613616936</c:v>
                </c:pt>
                <c:pt idx="45486">
                  <c:v>105.379930372209</c:v>
                </c:pt>
                <c:pt idx="45487">
                  <c:v>105.382247127483</c:v>
                </c:pt>
                <c:pt idx="45488">
                  <c:v>105.384563882756</c:v>
                </c:pt>
                <c:pt idx="45489">
                  <c:v>105.38688063802999</c:v>
                </c:pt>
                <c:pt idx="45490">
                  <c:v>105.38919739330299</c:v>
                </c:pt>
                <c:pt idx="45491">
                  <c:v>105.391514148577</c:v>
                </c:pt>
                <c:pt idx="45492">
                  <c:v>105.39383090385</c:v>
                </c:pt>
                <c:pt idx="45493">
                  <c:v>105.396147659124</c:v>
                </c:pt>
                <c:pt idx="45494">
                  <c:v>105.39846441439801</c:v>
                </c:pt>
                <c:pt idx="45495">
                  <c:v>105.40078116967101</c:v>
                </c:pt>
                <c:pt idx="45496">
                  <c:v>105.403097924945</c:v>
                </c:pt>
                <c:pt idx="45497">
                  <c:v>105.405414680218</c:v>
                </c:pt>
                <c:pt idx="45498">
                  <c:v>105.407731435492</c:v>
                </c:pt>
                <c:pt idx="45499">
                  <c:v>105.410048190765</c:v>
                </c:pt>
                <c:pt idx="45500">
                  <c:v>105.41236494603901</c:v>
                </c:pt>
                <c:pt idx="45501">
                  <c:v>105.41468170131201</c:v>
                </c:pt>
                <c:pt idx="45502">
                  <c:v>105.416998456586</c:v>
                </c:pt>
                <c:pt idx="45503">
                  <c:v>105.419315211859</c:v>
                </c:pt>
                <c:pt idx="45504">
                  <c:v>105.421631967133</c:v>
                </c:pt>
                <c:pt idx="45505">
                  <c:v>105.423948722406</c:v>
                </c:pt>
                <c:pt idx="45506">
                  <c:v>105.42626547768</c:v>
                </c:pt>
                <c:pt idx="45507">
                  <c:v>105.428582232954</c:v>
                </c:pt>
                <c:pt idx="45508">
                  <c:v>105.430898988227</c:v>
                </c:pt>
                <c:pt idx="45509">
                  <c:v>105.43321574350099</c:v>
                </c:pt>
                <c:pt idx="45510">
                  <c:v>105.43553249877399</c:v>
                </c:pt>
                <c:pt idx="45511">
                  <c:v>105.437849254048</c:v>
                </c:pt>
                <c:pt idx="45512">
                  <c:v>105.440166009321</c:v>
                </c:pt>
                <c:pt idx="45513">
                  <c:v>105.442482764595</c:v>
                </c:pt>
                <c:pt idx="45514">
                  <c:v>105.444799519868</c:v>
                </c:pt>
                <c:pt idx="45515">
                  <c:v>105.44711627514199</c:v>
                </c:pt>
                <c:pt idx="45516">
                  <c:v>105.44943303041499</c:v>
                </c:pt>
                <c:pt idx="45517">
                  <c:v>105.451749785689</c:v>
                </c:pt>
                <c:pt idx="45518">
                  <c:v>105.454066540963</c:v>
                </c:pt>
                <c:pt idx="45519">
                  <c:v>105.456383296236</c:v>
                </c:pt>
                <c:pt idx="45520">
                  <c:v>105.45870005150999</c:v>
                </c:pt>
                <c:pt idx="45521">
                  <c:v>105.46101680678299</c:v>
                </c:pt>
                <c:pt idx="45522">
                  <c:v>105.463333562057</c:v>
                </c:pt>
                <c:pt idx="45523">
                  <c:v>105.46565031733</c:v>
                </c:pt>
                <c:pt idx="45524">
                  <c:v>105.467967072604</c:v>
                </c:pt>
                <c:pt idx="45525">
                  <c:v>105.470283827877</c:v>
                </c:pt>
                <c:pt idx="45526">
                  <c:v>105.47260058315101</c:v>
                </c:pt>
                <c:pt idx="45527">
                  <c:v>105.47491733842401</c:v>
                </c:pt>
                <c:pt idx="45528">
                  <c:v>105.477234093698</c:v>
                </c:pt>
                <c:pt idx="45529">
                  <c:v>105.479550848971</c:v>
                </c:pt>
                <c:pt idx="45530">
                  <c:v>105.481867604245</c:v>
                </c:pt>
                <c:pt idx="45531">
                  <c:v>105.48418435951901</c:v>
                </c:pt>
                <c:pt idx="45532">
                  <c:v>105.48650111479201</c:v>
                </c:pt>
                <c:pt idx="45533">
                  <c:v>105.488817870066</c:v>
                </c:pt>
                <c:pt idx="45534">
                  <c:v>105.491134625339</c:v>
                </c:pt>
                <c:pt idx="45535">
                  <c:v>105.493451380613</c:v>
                </c:pt>
                <c:pt idx="45536">
                  <c:v>105.495768135886</c:v>
                </c:pt>
                <c:pt idx="45537">
                  <c:v>105.49808489116</c:v>
                </c:pt>
                <c:pt idx="45538">
                  <c:v>105.500401646433</c:v>
                </c:pt>
                <c:pt idx="45539">
                  <c:v>105.502718401707</c:v>
                </c:pt>
                <c:pt idx="45540">
                  <c:v>105.50503515698</c:v>
                </c:pt>
                <c:pt idx="45541">
                  <c:v>105.50735191225399</c:v>
                </c:pt>
                <c:pt idx="45542">
                  <c:v>105.509668667527</c:v>
                </c:pt>
                <c:pt idx="45543">
                  <c:v>105.511985422801</c:v>
                </c:pt>
                <c:pt idx="45544">
                  <c:v>105.514302178075</c:v>
                </c:pt>
                <c:pt idx="45545">
                  <c:v>105.516618933348</c:v>
                </c:pt>
                <c:pt idx="45546">
                  <c:v>105.51893568862199</c:v>
                </c:pt>
                <c:pt idx="45547">
                  <c:v>105.52125244389499</c:v>
                </c:pt>
                <c:pt idx="45548">
                  <c:v>105.523569199169</c:v>
                </c:pt>
                <c:pt idx="45549">
                  <c:v>105.525885954442</c:v>
                </c:pt>
                <c:pt idx="45550">
                  <c:v>105.528202709716</c:v>
                </c:pt>
                <c:pt idx="45551">
                  <c:v>105.530519464989</c:v>
                </c:pt>
                <c:pt idx="45552">
                  <c:v>105.53283622026299</c:v>
                </c:pt>
                <c:pt idx="45553">
                  <c:v>105.53515297553599</c:v>
                </c:pt>
                <c:pt idx="45554">
                  <c:v>105.53746973081</c:v>
                </c:pt>
                <c:pt idx="45555">
                  <c:v>105.539786486083</c:v>
                </c:pt>
                <c:pt idx="45556">
                  <c:v>105.542103241357</c:v>
                </c:pt>
                <c:pt idx="45557">
                  <c:v>105.54441999663101</c:v>
                </c:pt>
                <c:pt idx="45558">
                  <c:v>105.54673675190401</c:v>
                </c:pt>
                <c:pt idx="45559">
                  <c:v>105.549053507178</c:v>
                </c:pt>
                <c:pt idx="45560">
                  <c:v>105.551370262451</c:v>
                </c:pt>
                <c:pt idx="45561">
                  <c:v>105.553687017725</c:v>
                </c:pt>
                <c:pt idx="45562">
                  <c:v>105.556003772998</c:v>
                </c:pt>
                <c:pt idx="45563">
                  <c:v>105.55832052827201</c:v>
                </c:pt>
                <c:pt idx="45564">
                  <c:v>105.56063728354501</c:v>
                </c:pt>
                <c:pt idx="45565">
                  <c:v>105.562954038819</c:v>
                </c:pt>
                <c:pt idx="45566">
                  <c:v>105.565270794092</c:v>
                </c:pt>
                <c:pt idx="45567">
                  <c:v>105.567587549366</c:v>
                </c:pt>
                <c:pt idx="45568">
                  <c:v>105.56990430464</c:v>
                </c:pt>
                <c:pt idx="45569">
                  <c:v>105.57222105991301</c:v>
                </c:pt>
                <c:pt idx="45570">
                  <c:v>105.574537815187</c:v>
                </c:pt>
                <c:pt idx="45571">
                  <c:v>105.57685457046</c:v>
                </c:pt>
                <c:pt idx="45572">
                  <c:v>105.57917132573399</c:v>
                </c:pt>
                <c:pt idx="45573">
                  <c:v>105.581488081007</c:v>
                </c:pt>
                <c:pt idx="45574">
                  <c:v>105.583804836281</c:v>
                </c:pt>
                <c:pt idx="45575">
                  <c:v>105.586121591554</c:v>
                </c:pt>
                <c:pt idx="45576">
                  <c:v>105.588438346828</c:v>
                </c:pt>
                <c:pt idx="45577">
                  <c:v>105.590755102101</c:v>
                </c:pt>
                <c:pt idx="45578">
                  <c:v>105.59307185737499</c:v>
                </c:pt>
                <c:pt idx="45579">
                  <c:v>105.59538861264799</c:v>
                </c:pt>
                <c:pt idx="45580">
                  <c:v>105.597705367922</c:v>
                </c:pt>
                <c:pt idx="45581">
                  <c:v>105.600022123196</c:v>
                </c:pt>
                <c:pt idx="45582">
                  <c:v>105.602338878469</c:v>
                </c:pt>
                <c:pt idx="45583">
                  <c:v>105.60465563374299</c:v>
                </c:pt>
                <c:pt idx="45584">
                  <c:v>105.60697238901599</c:v>
                </c:pt>
                <c:pt idx="45585">
                  <c:v>105.60928914429</c:v>
                </c:pt>
                <c:pt idx="45586">
                  <c:v>105.611605899563</c:v>
                </c:pt>
                <c:pt idx="45587">
                  <c:v>105.613922654837</c:v>
                </c:pt>
                <c:pt idx="45588">
                  <c:v>105.61623941011</c:v>
                </c:pt>
                <c:pt idx="45589">
                  <c:v>105.61855616538401</c:v>
                </c:pt>
                <c:pt idx="45590">
                  <c:v>105.62087292065701</c:v>
                </c:pt>
                <c:pt idx="45591">
                  <c:v>105.623189675931</c:v>
                </c:pt>
                <c:pt idx="45592">
                  <c:v>105.625506431204</c:v>
                </c:pt>
                <c:pt idx="45593">
                  <c:v>105.627823186478</c:v>
                </c:pt>
                <c:pt idx="45594">
                  <c:v>105.63013994175201</c:v>
                </c:pt>
                <c:pt idx="45595">
                  <c:v>105.63245669702501</c:v>
                </c:pt>
                <c:pt idx="45596">
                  <c:v>105.634773452299</c:v>
                </c:pt>
                <c:pt idx="45597">
                  <c:v>105.637090207572</c:v>
                </c:pt>
                <c:pt idx="45598">
                  <c:v>105.639406962846</c:v>
                </c:pt>
                <c:pt idx="45599">
                  <c:v>105.641723718119</c:v>
                </c:pt>
                <c:pt idx="45600">
                  <c:v>105.64404047339301</c:v>
                </c:pt>
                <c:pt idx="45601">
                  <c:v>105.64635722866601</c:v>
                </c:pt>
                <c:pt idx="45602">
                  <c:v>105.64867398394</c:v>
                </c:pt>
                <c:pt idx="45603">
                  <c:v>105.650990739213</c:v>
                </c:pt>
                <c:pt idx="45604">
                  <c:v>105.653307494487</c:v>
                </c:pt>
                <c:pt idx="45605">
                  <c:v>105.65562424976</c:v>
                </c:pt>
                <c:pt idx="45606">
                  <c:v>105.657941005034</c:v>
                </c:pt>
                <c:pt idx="45607">
                  <c:v>105.660257760308</c:v>
                </c:pt>
                <c:pt idx="45608">
                  <c:v>105.662574515581</c:v>
                </c:pt>
                <c:pt idx="45609">
                  <c:v>105.66489127085499</c:v>
                </c:pt>
                <c:pt idx="45610">
                  <c:v>105.66720802612799</c:v>
                </c:pt>
                <c:pt idx="45611">
                  <c:v>105.669524781402</c:v>
                </c:pt>
                <c:pt idx="45612">
                  <c:v>105.671841536675</c:v>
                </c:pt>
                <c:pt idx="45613">
                  <c:v>105.674158291949</c:v>
                </c:pt>
                <c:pt idx="45614">
                  <c:v>105.676475047222</c:v>
                </c:pt>
                <c:pt idx="45615">
                  <c:v>105.67879180249599</c:v>
                </c:pt>
                <c:pt idx="45616">
                  <c:v>105.68110855776899</c:v>
                </c:pt>
                <c:pt idx="45617">
                  <c:v>105.683425313043</c:v>
                </c:pt>
                <c:pt idx="45618">
                  <c:v>105.685742068317</c:v>
                </c:pt>
                <c:pt idx="45619">
                  <c:v>105.68805882359</c:v>
                </c:pt>
                <c:pt idx="45620">
                  <c:v>105.69037557886401</c:v>
                </c:pt>
                <c:pt idx="45621">
                  <c:v>105.69269233413701</c:v>
                </c:pt>
                <c:pt idx="45622">
                  <c:v>105.695009089411</c:v>
                </c:pt>
                <c:pt idx="45623">
                  <c:v>105.697325844684</c:v>
                </c:pt>
                <c:pt idx="45624">
                  <c:v>105.699642599958</c:v>
                </c:pt>
                <c:pt idx="45625">
                  <c:v>105.701959355231</c:v>
                </c:pt>
                <c:pt idx="45626">
                  <c:v>105.70427611050501</c:v>
                </c:pt>
                <c:pt idx="45627">
                  <c:v>105.70659286577801</c:v>
                </c:pt>
                <c:pt idx="45628">
                  <c:v>105.708909621052</c:v>
                </c:pt>
                <c:pt idx="45629">
                  <c:v>105.711226376325</c:v>
                </c:pt>
                <c:pt idx="45630">
                  <c:v>105.713543131599</c:v>
                </c:pt>
                <c:pt idx="45631">
                  <c:v>105.71585988687301</c:v>
                </c:pt>
                <c:pt idx="45632">
                  <c:v>105.71817664214601</c:v>
                </c:pt>
                <c:pt idx="45633">
                  <c:v>105.72049339742</c:v>
                </c:pt>
                <c:pt idx="45634">
                  <c:v>105.722810152693</c:v>
                </c:pt>
                <c:pt idx="45635">
                  <c:v>105.725126907967</c:v>
                </c:pt>
                <c:pt idx="45636">
                  <c:v>105.72744366324</c:v>
                </c:pt>
                <c:pt idx="45637">
                  <c:v>105.729760418514</c:v>
                </c:pt>
                <c:pt idx="45638">
                  <c:v>105.732077173787</c:v>
                </c:pt>
                <c:pt idx="45639">
                  <c:v>105.734393929061</c:v>
                </c:pt>
                <c:pt idx="45640">
                  <c:v>105.736710684334</c:v>
                </c:pt>
                <c:pt idx="45641">
                  <c:v>105.73902743960799</c:v>
                </c:pt>
                <c:pt idx="45642">
                  <c:v>105.74134419488099</c:v>
                </c:pt>
                <c:pt idx="45643">
                  <c:v>105.743660950155</c:v>
                </c:pt>
                <c:pt idx="45644">
                  <c:v>105.745977705429</c:v>
                </c:pt>
                <c:pt idx="45645">
                  <c:v>105.748294460702</c:v>
                </c:pt>
                <c:pt idx="45646">
                  <c:v>105.75061121597599</c:v>
                </c:pt>
                <c:pt idx="45647">
                  <c:v>105.75292797124899</c:v>
                </c:pt>
                <c:pt idx="45648">
                  <c:v>105.755244726523</c:v>
                </c:pt>
                <c:pt idx="45649">
                  <c:v>105.757561481796</c:v>
                </c:pt>
                <c:pt idx="45650">
                  <c:v>105.75987823707</c:v>
                </c:pt>
                <c:pt idx="45651">
                  <c:v>105.762194992343</c:v>
                </c:pt>
                <c:pt idx="45652">
                  <c:v>105.76451174761699</c:v>
                </c:pt>
                <c:pt idx="45653">
                  <c:v>105.76682850288999</c:v>
                </c:pt>
                <c:pt idx="45654">
                  <c:v>105.769145258164</c:v>
                </c:pt>
                <c:pt idx="45655">
                  <c:v>105.771462013438</c:v>
                </c:pt>
                <c:pt idx="45656">
                  <c:v>105.773778768711</c:v>
                </c:pt>
                <c:pt idx="45657">
                  <c:v>105.77609552398501</c:v>
                </c:pt>
                <c:pt idx="45658">
                  <c:v>105.77841227925801</c:v>
                </c:pt>
                <c:pt idx="45659">
                  <c:v>105.780729034532</c:v>
                </c:pt>
                <c:pt idx="45660">
                  <c:v>105.783045789805</c:v>
                </c:pt>
                <c:pt idx="45661">
                  <c:v>105.785362545079</c:v>
                </c:pt>
                <c:pt idx="45662">
                  <c:v>105.787679300352</c:v>
                </c:pt>
                <c:pt idx="45663">
                  <c:v>105.78999605562601</c:v>
                </c:pt>
                <c:pt idx="45664">
                  <c:v>105.79231281089901</c:v>
                </c:pt>
                <c:pt idx="45665">
                  <c:v>105.794629566173</c:v>
                </c:pt>
                <c:pt idx="45666">
                  <c:v>105.796946321446</c:v>
                </c:pt>
                <c:pt idx="45667">
                  <c:v>105.79926307672</c:v>
                </c:pt>
                <c:pt idx="45668">
                  <c:v>105.801579831994</c:v>
                </c:pt>
                <c:pt idx="45669">
                  <c:v>105.803896587267</c:v>
                </c:pt>
                <c:pt idx="45670">
                  <c:v>105.806213342541</c:v>
                </c:pt>
                <c:pt idx="45671">
                  <c:v>105.808530097814</c:v>
                </c:pt>
                <c:pt idx="45672">
                  <c:v>105.81084685308799</c:v>
                </c:pt>
                <c:pt idx="45673">
                  <c:v>105.81316360836099</c:v>
                </c:pt>
                <c:pt idx="45674">
                  <c:v>105.815480363635</c:v>
                </c:pt>
                <c:pt idx="45675">
                  <c:v>105.817797118908</c:v>
                </c:pt>
                <c:pt idx="45676">
                  <c:v>105.820113874182</c:v>
                </c:pt>
                <c:pt idx="45677">
                  <c:v>105.822430629455</c:v>
                </c:pt>
                <c:pt idx="45678">
                  <c:v>105.82474738472899</c:v>
                </c:pt>
                <c:pt idx="45679">
                  <c:v>105.82706414000199</c:v>
                </c:pt>
                <c:pt idx="45680">
                  <c:v>105.829380895276</c:v>
                </c:pt>
                <c:pt idx="45681">
                  <c:v>105.83169765055</c:v>
                </c:pt>
                <c:pt idx="45682">
                  <c:v>105.834014405823</c:v>
                </c:pt>
                <c:pt idx="45683">
                  <c:v>105.83633116109699</c:v>
                </c:pt>
                <c:pt idx="45684">
                  <c:v>105.83864791636999</c:v>
                </c:pt>
                <c:pt idx="45685">
                  <c:v>105.840964671644</c:v>
                </c:pt>
                <c:pt idx="45686">
                  <c:v>105.843281426917</c:v>
                </c:pt>
                <c:pt idx="45687">
                  <c:v>105.845598182191</c:v>
                </c:pt>
                <c:pt idx="45688">
                  <c:v>105.847914937464</c:v>
                </c:pt>
                <c:pt idx="45689">
                  <c:v>105.85023169273801</c:v>
                </c:pt>
                <c:pt idx="45690">
                  <c:v>105.85254844801101</c:v>
                </c:pt>
                <c:pt idx="45691">
                  <c:v>105.854865203285</c:v>
                </c:pt>
                <c:pt idx="45692">
                  <c:v>105.857181958558</c:v>
                </c:pt>
                <c:pt idx="45693">
                  <c:v>105.859498713832</c:v>
                </c:pt>
                <c:pt idx="45694">
                  <c:v>105.86181546910601</c:v>
                </c:pt>
                <c:pt idx="45695">
                  <c:v>105.86413222437901</c:v>
                </c:pt>
                <c:pt idx="45696">
                  <c:v>105.866448979653</c:v>
                </c:pt>
                <c:pt idx="45697">
                  <c:v>105.868765734926</c:v>
                </c:pt>
                <c:pt idx="45698">
                  <c:v>105.8710824902</c:v>
                </c:pt>
                <c:pt idx="45699">
                  <c:v>105.873399245473</c:v>
                </c:pt>
                <c:pt idx="45700">
                  <c:v>105.875716000747</c:v>
                </c:pt>
                <c:pt idx="45701">
                  <c:v>105.87803275602</c:v>
                </c:pt>
                <c:pt idx="45702">
                  <c:v>105.880349511294</c:v>
                </c:pt>
                <c:pt idx="45703">
                  <c:v>105.882666266567</c:v>
                </c:pt>
                <c:pt idx="45704">
                  <c:v>105.88498302184099</c:v>
                </c:pt>
                <c:pt idx="45705">
                  <c:v>105.887299777115</c:v>
                </c:pt>
                <c:pt idx="45706">
                  <c:v>105.889616532388</c:v>
                </c:pt>
                <c:pt idx="45707">
                  <c:v>105.891933287662</c:v>
                </c:pt>
                <c:pt idx="45708">
                  <c:v>105.894250042935</c:v>
                </c:pt>
                <c:pt idx="45709">
                  <c:v>105.89656679820899</c:v>
                </c:pt>
                <c:pt idx="45710">
                  <c:v>105.89888355348199</c:v>
                </c:pt>
                <c:pt idx="45711">
                  <c:v>105.901200308756</c:v>
                </c:pt>
                <c:pt idx="45712">
                  <c:v>105.903517064029</c:v>
                </c:pt>
                <c:pt idx="45713">
                  <c:v>105.905833819303</c:v>
                </c:pt>
                <c:pt idx="45714">
                  <c:v>105.908150574576</c:v>
                </c:pt>
                <c:pt idx="45715">
                  <c:v>105.91046732984999</c:v>
                </c:pt>
                <c:pt idx="45716">
                  <c:v>105.91278408512299</c:v>
                </c:pt>
                <c:pt idx="45717">
                  <c:v>105.915100840397</c:v>
                </c:pt>
                <c:pt idx="45718">
                  <c:v>105.917417595671</c:v>
                </c:pt>
                <c:pt idx="45719">
                  <c:v>105.919734350944</c:v>
                </c:pt>
                <c:pt idx="45720">
                  <c:v>105.92205110621801</c:v>
                </c:pt>
                <c:pt idx="45721">
                  <c:v>105.92436786149101</c:v>
                </c:pt>
                <c:pt idx="45722">
                  <c:v>105.926684616765</c:v>
                </c:pt>
                <c:pt idx="45723">
                  <c:v>105.929001372038</c:v>
                </c:pt>
                <c:pt idx="45724">
                  <c:v>105.931318127312</c:v>
                </c:pt>
                <c:pt idx="45725">
                  <c:v>105.933634882585</c:v>
                </c:pt>
                <c:pt idx="45726">
                  <c:v>105.93595163785901</c:v>
                </c:pt>
                <c:pt idx="45727">
                  <c:v>105.93826839313201</c:v>
                </c:pt>
                <c:pt idx="45728">
                  <c:v>105.940585148406</c:v>
                </c:pt>
                <c:pt idx="45729">
                  <c:v>105.942901903679</c:v>
                </c:pt>
                <c:pt idx="45730">
                  <c:v>105.945218658953</c:v>
                </c:pt>
                <c:pt idx="45731">
                  <c:v>105.947535414227</c:v>
                </c:pt>
                <c:pt idx="45732">
                  <c:v>105.94985216950001</c:v>
                </c:pt>
                <c:pt idx="45733">
                  <c:v>105.952168924774</c:v>
                </c:pt>
                <c:pt idx="45734">
                  <c:v>105.954485680047</c:v>
                </c:pt>
                <c:pt idx="45735">
                  <c:v>105.95680243532099</c:v>
                </c:pt>
                <c:pt idx="45736">
                  <c:v>105.959119190594</c:v>
                </c:pt>
                <c:pt idx="45737">
                  <c:v>105.961435945868</c:v>
                </c:pt>
                <c:pt idx="45738">
                  <c:v>105.963752701141</c:v>
                </c:pt>
                <c:pt idx="45739">
                  <c:v>105.966069456415</c:v>
                </c:pt>
                <c:pt idx="45740">
                  <c:v>105.968386211688</c:v>
                </c:pt>
                <c:pt idx="45741">
                  <c:v>105.97070296696199</c:v>
                </c:pt>
                <c:pt idx="45742">
                  <c:v>105.97301972223499</c:v>
                </c:pt>
                <c:pt idx="45743">
                  <c:v>105.975336477509</c:v>
                </c:pt>
                <c:pt idx="45744">
                  <c:v>105.977653232783</c:v>
                </c:pt>
                <c:pt idx="45745">
                  <c:v>105.979969988056</c:v>
                </c:pt>
                <c:pt idx="45746">
                  <c:v>105.98228674332999</c:v>
                </c:pt>
                <c:pt idx="45747">
                  <c:v>105.98460349860299</c:v>
                </c:pt>
                <c:pt idx="45748">
                  <c:v>105.986920253877</c:v>
                </c:pt>
                <c:pt idx="45749">
                  <c:v>105.98923700915</c:v>
                </c:pt>
                <c:pt idx="45750">
                  <c:v>105.991553764424</c:v>
                </c:pt>
                <c:pt idx="45751">
                  <c:v>105.993870519697</c:v>
                </c:pt>
                <c:pt idx="45752">
                  <c:v>105.99618727497101</c:v>
                </c:pt>
                <c:pt idx="45753">
                  <c:v>105.99850403024401</c:v>
                </c:pt>
                <c:pt idx="45754">
                  <c:v>106.000820785518</c:v>
                </c:pt>
                <c:pt idx="45755">
                  <c:v>106.003137540792</c:v>
                </c:pt>
                <c:pt idx="45756">
                  <c:v>106.005454296065</c:v>
                </c:pt>
                <c:pt idx="45757">
                  <c:v>106.00777105133901</c:v>
                </c:pt>
                <c:pt idx="45758">
                  <c:v>106.01008780661201</c:v>
                </c:pt>
                <c:pt idx="45759">
                  <c:v>106.012404561886</c:v>
                </c:pt>
                <c:pt idx="45760">
                  <c:v>106.014721317159</c:v>
                </c:pt>
                <c:pt idx="45761">
                  <c:v>106.017038072433</c:v>
                </c:pt>
                <c:pt idx="45762">
                  <c:v>106.019354827706</c:v>
                </c:pt>
                <c:pt idx="45763">
                  <c:v>106.02167158298001</c:v>
                </c:pt>
                <c:pt idx="45764">
                  <c:v>106.02398833825301</c:v>
                </c:pt>
                <c:pt idx="45765">
                  <c:v>106.026305093527</c:v>
                </c:pt>
                <c:pt idx="45766">
                  <c:v>106.0286218488</c:v>
                </c:pt>
                <c:pt idx="45767">
                  <c:v>106.030938604074</c:v>
                </c:pt>
                <c:pt idx="45768">
                  <c:v>106.033255359348</c:v>
                </c:pt>
                <c:pt idx="45769">
                  <c:v>106.035572114621</c:v>
                </c:pt>
                <c:pt idx="45770">
                  <c:v>106.037888869895</c:v>
                </c:pt>
                <c:pt idx="45771">
                  <c:v>106.040205625168</c:v>
                </c:pt>
                <c:pt idx="45772">
                  <c:v>106.04252238044199</c:v>
                </c:pt>
                <c:pt idx="45773">
                  <c:v>106.04483913571499</c:v>
                </c:pt>
                <c:pt idx="45774">
                  <c:v>106.047155890989</c:v>
                </c:pt>
                <c:pt idx="45775">
                  <c:v>106.049472646262</c:v>
                </c:pt>
                <c:pt idx="45776">
                  <c:v>106.051789401536</c:v>
                </c:pt>
                <c:pt idx="45777">
                  <c:v>106.054106156809</c:v>
                </c:pt>
                <c:pt idx="45778">
                  <c:v>106.05642291208299</c:v>
                </c:pt>
                <c:pt idx="45779">
                  <c:v>106.05873966735599</c:v>
                </c:pt>
                <c:pt idx="45780">
                  <c:v>106.06105642263</c:v>
                </c:pt>
                <c:pt idx="45781">
                  <c:v>106.063373177904</c:v>
                </c:pt>
                <c:pt idx="45782">
                  <c:v>106.065689933177</c:v>
                </c:pt>
                <c:pt idx="45783">
                  <c:v>106.06800668845101</c:v>
                </c:pt>
                <c:pt idx="45784">
                  <c:v>106.07032344372401</c:v>
                </c:pt>
                <c:pt idx="45785">
                  <c:v>106.072640198998</c:v>
                </c:pt>
                <c:pt idx="45786">
                  <c:v>106.074956954271</c:v>
                </c:pt>
                <c:pt idx="45787">
                  <c:v>106.077273709545</c:v>
                </c:pt>
                <c:pt idx="45788">
                  <c:v>106.079590464818</c:v>
                </c:pt>
                <c:pt idx="45789">
                  <c:v>106.08190722009201</c:v>
                </c:pt>
                <c:pt idx="45790">
                  <c:v>106.08422397536501</c:v>
                </c:pt>
                <c:pt idx="45791">
                  <c:v>106.086540730639</c:v>
                </c:pt>
                <c:pt idx="45792">
                  <c:v>106.088857485913</c:v>
                </c:pt>
                <c:pt idx="45793">
                  <c:v>106.091174241186</c:v>
                </c:pt>
                <c:pt idx="45794">
                  <c:v>106.09349099646001</c:v>
                </c:pt>
                <c:pt idx="45795">
                  <c:v>106.09580775173301</c:v>
                </c:pt>
                <c:pt idx="45796">
                  <c:v>106.098124507007</c:v>
                </c:pt>
                <c:pt idx="45797">
                  <c:v>106.10044126228</c:v>
                </c:pt>
                <c:pt idx="45798">
                  <c:v>106.102758017554</c:v>
                </c:pt>
                <c:pt idx="45799">
                  <c:v>106.105074772827</c:v>
                </c:pt>
                <c:pt idx="45800">
                  <c:v>106.107391528101</c:v>
                </c:pt>
                <c:pt idx="45801">
                  <c:v>106.109708283374</c:v>
                </c:pt>
                <c:pt idx="45802">
                  <c:v>106.112025038648</c:v>
                </c:pt>
                <c:pt idx="45803">
                  <c:v>106.114341793921</c:v>
                </c:pt>
                <c:pt idx="45804">
                  <c:v>106.11665854919499</c:v>
                </c:pt>
                <c:pt idx="45805">
                  <c:v>106.118975304469</c:v>
                </c:pt>
                <c:pt idx="45806">
                  <c:v>106.121292059742</c:v>
                </c:pt>
                <c:pt idx="45807">
                  <c:v>106.123608815016</c:v>
                </c:pt>
                <c:pt idx="45808">
                  <c:v>106.125925570289</c:v>
                </c:pt>
                <c:pt idx="45809">
                  <c:v>106.12824232556299</c:v>
                </c:pt>
                <c:pt idx="45810">
                  <c:v>106.13055908083599</c:v>
                </c:pt>
                <c:pt idx="45811">
                  <c:v>106.13287583611</c:v>
                </c:pt>
                <c:pt idx="45812">
                  <c:v>106.135192591383</c:v>
                </c:pt>
                <c:pt idx="45813">
                  <c:v>106.137509346657</c:v>
                </c:pt>
                <c:pt idx="45814">
                  <c:v>106.13982610193</c:v>
                </c:pt>
                <c:pt idx="45815">
                  <c:v>106.14214285720401</c:v>
                </c:pt>
                <c:pt idx="45816">
                  <c:v>106.14445961247699</c:v>
                </c:pt>
                <c:pt idx="45817">
                  <c:v>106.146776367751</c:v>
                </c:pt>
                <c:pt idx="45818">
                  <c:v>106.149093123025</c:v>
                </c:pt>
                <c:pt idx="45819">
                  <c:v>106.151409878298</c:v>
                </c:pt>
                <c:pt idx="45820">
                  <c:v>106.15372663357201</c:v>
                </c:pt>
                <c:pt idx="45821">
                  <c:v>106.15604338884501</c:v>
                </c:pt>
                <c:pt idx="45822">
                  <c:v>106.158360144119</c:v>
                </c:pt>
                <c:pt idx="45823">
                  <c:v>106.160676899392</c:v>
                </c:pt>
                <c:pt idx="45824">
                  <c:v>106.162993654666</c:v>
                </c:pt>
                <c:pt idx="45825">
                  <c:v>106.165310409939</c:v>
                </c:pt>
                <c:pt idx="45826">
                  <c:v>106.16762716521301</c:v>
                </c:pt>
                <c:pt idx="45827">
                  <c:v>106.16994392048601</c:v>
                </c:pt>
                <c:pt idx="45828">
                  <c:v>106.17226067576</c:v>
                </c:pt>
                <c:pt idx="45829">
                  <c:v>106.174577431033</c:v>
                </c:pt>
                <c:pt idx="45830">
                  <c:v>106.176894186307</c:v>
                </c:pt>
                <c:pt idx="45831">
                  <c:v>106.179210941581</c:v>
                </c:pt>
                <c:pt idx="45832">
                  <c:v>106.181527696854</c:v>
                </c:pt>
                <c:pt idx="45833">
                  <c:v>106.183844452128</c:v>
                </c:pt>
                <c:pt idx="45834">
                  <c:v>106.186161207401</c:v>
                </c:pt>
                <c:pt idx="45835">
                  <c:v>106.18847796267499</c:v>
                </c:pt>
                <c:pt idx="45836">
                  <c:v>106.19079471794799</c:v>
                </c:pt>
                <c:pt idx="45837">
                  <c:v>106.193111473222</c:v>
                </c:pt>
                <c:pt idx="45838">
                  <c:v>106.195428228495</c:v>
                </c:pt>
                <c:pt idx="45839">
                  <c:v>106.197744983769</c:v>
                </c:pt>
                <c:pt idx="45840">
                  <c:v>106.200061739042</c:v>
                </c:pt>
                <c:pt idx="45841">
                  <c:v>106.20237849431599</c:v>
                </c:pt>
                <c:pt idx="45842">
                  <c:v>106.20469524959</c:v>
                </c:pt>
                <c:pt idx="45843">
                  <c:v>106.207012004863</c:v>
                </c:pt>
                <c:pt idx="45844">
                  <c:v>106.209328760137</c:v>
                </c:pt>
                <c:pt idx="45845">
                  <c:v>106.21164551541</c:v>
                </c:pt>
                <c:pt idx="45846">
                  <c:v>106.21396227068399</c:v>
                </c:pt>
                <c:pt idx="45847">
                  <c:v>106.21627902595699</c:v>
                </c:pt>
                <c:pt idx="45848">
                  <c:v>106.218595781231</c:v>
                </c:pt>
                <c:pt idx="45849">
                  <c:v>106.220912536504</c:v>
                </c:pt>
                <c:pt idx="45850">
                  <c:v>106.223229291778</c:v>
                </c:pt>
                <c:pt idx="45851">
                  <c:v>106.225546047051</c:v>
                </c:pt>
                <c:pt idx="45852">
                  <c:v>106.22786280232501</c:v>
                </c:pt>
                <c:pt idx="45853">
                  <c:v>106.23017955759801</c:v>
                </c:pt>
                <c:pt idx="45854">
                  <c:v>106.232496312872</c:v>
                </c:pt>
                <c:pt idx="45855">
                  <c:v>106.234813068146</c:v>
                </c:pt>
                <c:pt idx="45856">
                  <c:v>106.237129823419</c:v>
                </c:pt>
                <c:pt idx="45857">
                  <c:v>106.23944657869301</c:v>
                </c:pt>
                <c:pt idx="45858">
                  <c:v>106.24176333396601</c:v>
                </c:pt>
                <c:pt idx="45859">
                  <c:v>106.24408008924</c:v>
                </c:pt>
                <c:pt idx="45860">
                  <c:v>106.246396844513</c:v>
                </c:pt>
                <c:pt idx="45861">
                  <c:v>106.248713599787</c:v>
                </c:pt>
                <c:pt idx="45862">
                  <c:v>106.25103035506</c:v>
                </c:pt>
                <c:pt idx="45863">
                  <c:v>106.253347110334</c:v>
                </c:pt>
                <c:pt idx="45864">
                  <c:v>106.255663865607</c:v>
                </c:pt>
                <c:pt idx="45865">
                  <c:v>106.257980620881</c:v>
                </c:pt>
                <c:pt idx="45866">
                  <c:v>106.260297376154</c:v>
                </c:pt>
                <c:pt idx="45867">
                  <c:v>106.26261413142799</c:v>
                </c:pt>
                <c:pt idx="45868">
                  <c:v>106.264930886702</c:v>
                </c:pt>
                <c:pt idx="45869">
                  <c:v>106.267247641975</c:v>
                </c:pt>
                <c:pt idx="45870">
                  <c:v>106.269564397249</c:v>
                </c:pt>
                <c:pt idx="45871">
                  <c:v>106.271881152522</c:v>
                </c:pt>
                <c:pt idx="45872">
                  <c:v>106.27419790779599</c:v>
                </c:pt>
                <c:pt idx="45873">
                  <c:v>106.27651466306899</c:v>
                </c:pt>
                <c:pt idx="45874">
                  <c:v>106.278831418343</c:v>
                </c:pt>
                <c:pt idx="45875">
                  <c:v>106.281148173616</c:v>
                </c:pt>
                <c:pt idx="45876">
                  <c:v>106.28346492889</c:v>
                </c:pt>
                <c:pt idx="45877">
                  <c:v>106.285781684163</c:v>
                </c:pt>
                <c:pt idx="45878">
                  <c:v>106.28809843943699</c:v>
                </c:pt>
                <c:pt idx="45879">
                  <c:v>106.29041519470999</c:v>
                </c:pt>
                <c:pt idx="45880">
                  <c:v>106.292731949984</c:v>
                </c:pt>
                <c:pt idx="45881">
                  <c:v>106.295048705258</c:v>
                </c:pt>
                <c:pt idx="45882">
                  <c:v>106.297365460531</c:v>
                </c:pt>
                <c:pt idx="45883">
                  <c:v>106.29968221580501</c:v>
                </c:pt>
                <c:pt idx="45884">
                  <c:v>106.30199897107801</c:v>
                </c:pt>
                <c:pt idx="45885">
                  <c:v>106.304315726352</c:v>
                </c:pt>
                <c:pt idx="45886">
                  <c:v>106.306632481625</c:v>
                </c:pt>
                <c:pt idx="45887">
                  <c:v>106.308949236899</c:v>
                </c:pt>
                <c:pt idx="45888">
                  <c:v>106.311265992172</c:v>
                </c:pt>
                <c:pt idx="45889">
                  <c:v>106.31358274744601</c:v>
                </c:pt>
                <c:pt idx="45890">
                  <c:v>106.31589950271901</c:v>
                </c:pt>
                <c:pt idx="45891">
                  <c:v>106.318216257993</c:v>
                </c:pt>
                <c:pt idx="45892">
                  <c:v>106.320533013267</c:v>
                </c:pt>
                <c:pt idx="45893">
                  <c:v>106.32284976854</c:v>
                </c:pt>
                <c:pt idx="45894">
                  <c:v>106.325166523814</c:v>
                </c:pt>
                <c:pt idx="45895">
                  <c:v>106.32748327908701</c:v>
                </c:pt>
                <c:pt idx="45896">
                  <c:v>106.329800034361</c:v>
                </c:pt>
                <c:pt idx="45897">
                  <c:v>106.332116789634</c:v>
                </c:pt>
                <c:pt idx="45898">
                  <c:v>106.33443354490799</c:v>
                </c:pt>
                <c:pt idx="45899">
                  <c:v>106.336750300181</c:v>
                </c:pt>
                <c:pt idx="45900">
                  <c:v>106.339067055455</c:v>
                </c:pt>
                <c:pt idx="45901">
                  <c:v>106.341383810728</c:v>
                </c:pt>
                <c:pt idx="45902">
                  <c:v>106.343700566002</c:v>
                </c:pt>
                <c:pt idx="45903">
                  <c:v>106.346017321275</c:v>
                </c:pt>
                <c:pt idx="45904">
                  <c:v>106.34833407654899</c:v>
                </c:pt>
                <c:pt idx="45905">
                  <c:v>106.350650831823</c:v>
                </c:pt>
                <c:pt idx="45906">
                  <c:v>106.352967587096</c:v>
                </c:pt>
                <c:pt idx="45907">
                  <c:v>106.35528434237</c:v>
                </c:pt>
                <c:pt idx="45908">
                  <c:v>106.357601097643</c:v>
                </c:pt>
                <c:pt idx="45909">
                  <c:v>106.35991785291699</c:v>
                </c:pt>
                <c:pt idx="45910">
                  <c:v>106.36223460818999</c:v>
                </c:pt>
                <c:pt idx="45911">
                  <c:v>106.364551363464</c:v>
                </c:pt>
                <c:pt idx="45912">
                  <c:v>106.366868118737</c:v>
                </c:pt>
                <c:pt idx="45913">
                  <c:v>106.369184874011</c:v>
                </c:pt>
                <c:pt idx="45914">
                  <c:v>106.371501629284</c:v>
                </c:pt>
                <c:pt idx="45915">
                  <c:v>106.37381838455801</c:v>
                </c:pt>
                <c:pt idx="45916">
                  <c:v>106.37613513983101</c:v>
                </c:pt>
                <c:pt idx="45917">
                  <c:v>106.378451895105</c:v>
                </c:pt>
                <c:pt idx="45918">
                  <c:v>106.380768650379</c:v>
                </c:pt>
                <c:pt idx="45919">
                  <c:v>106.383085405652</c:v>
                </c:pt>
                <c:pt idx="45920">
                  <c:v>106.38540216092601</c:v>
                </c:pt>
                <c:pt idx="45921">
                  <c:v>106.38771891619901</c:v>
                </c:pt>
                <c:pt idx="45922">
                  <c:v>106.390035671473</c:v>
                </c:pt>
                <c:pt idx="45923">
                  <c:v>106.392352426746</c:v>
                </c:pt>
                <c:pt idx="45924">
                  <c:v>106.39466918202</c:v>
                </c:pt>
                <c:pt idx="45925">
                  <c:v>106.396985937293</c:v>
                </c:pt>
                <c:pt idx="45926">
                  <c:v>106.39930269256701</c:v>
                </c:pt>
                <c:pt idx="45927">
                  <c:v>106.40161944784001</c:v>
                </c:pt>
                <c:pt idx="45928">
                  <c:v>106.403936203114</c:v>
                </c:pt>
                <c:pt idx="45929">
                  <c:v>106.406252958388</c:v>
                </c:pt>
                <c:pt idx="45930">
                  <c:v>106.408569713661</c:v>
                </c:pt>
                <c:pt idx="45931">
                  <c:v>106.410886468935</c:v>
                </c:pt>
                <c:pt idx="45932">
                  <c:v>106.413203224208</c:v>
                </c:pt>
                <c:pt idx="45933">
                  <c:v>106.415519979482</c:v>
                </c:pt>
                <c:pt idx="45934">
                  <c:v>106.417836734755</c:v>
                </c:pt>
                <c:pt idx="45935">
                  <c:v>106.42015349002899</c:v>
                </c:pt>
                <c:pt idx="45936">
                  <c:v>106.42247024530199</c:v>
                </c:pt>
                <c:pt idx="45937">
                  <c:v>106.424787000576</c:v>
                </c:pt>
                <c:pt idx="45938">
                  <c:v>106.427103755849</c:v>
                </c:pt>
                <c:pt idx="45939">
                  <c:v>106.429420511123</c:v>
                </c:pt>
                <c:pt idx="45940">
                  <c:v>106.431737266396</c:v>
                </c:pt>
                <c:pt idx="45941">
                  <c:v>106.43405402166999</c:v>
                </c:pt>
                <c:pt idx="45942">
                  <c:v>106.436370776944</c:v>
                </c:pt>
                <c:pt idx="45943">
                  <c:v>106.438687532217</c:v>
                </c:pt>
                <c:pt idx="45944">
                  <c:v>106.441004287491</c:v>
                </c:pt>
                <c:pt idx="45945">
                  <c:v>106.443321042764</c:v>
                </c:pt>
                <c:pt idx="45946">
                  <c:v>106.44563779803801</c:v>
                </c:pt>
                <c:pt idx="45947">
                  <c:v>106.44795455331101</c:v>
                </c:pt>
                <c:pt idx="45948">
                  <c:v>106.450271308585</c:v>
                </c:pt>
                <c:pt idx="45949">
                  <c:v>106.452588063858</c:v>
                </c:pt>
                <c:pt idx="45950">
                  <c:v>106.454904819132</c:v>
                </c:pt>
                <c:pt idx="45951">
                  <c:v>106.457221574405</c:v>
                </c:pt>
                <c:pt idx="45952">
                  <c:v>106.45953832967901</c:v>
                </c:pt>
                <c:pt idx="45953">
                  <c:v>106.46185508495201</c:v>
                </c:pt>
                <c:pt idx="45954">
                  <c:v>106.464171840226</c:v>
                </c:pt>
                <c:pt idx="45955">
                  <c:v>106.4664885955</c:v>
                </c:pt>
                <c:pt idx="45956">
                  <c:v>106.468805350773</c:v>
                </c:pt>
                <c:pt idx="45957">
                  <c:v>106.47112210604701</c:v>
                </c:pt>
                <c:pt idx="45958">
                  <c:v>106.47343886132001</c:v>
                </c:pt>
                <c:pt idx="45959">
                  <c:v>106.475755616594</c:v>
                </c:pt>
                <c:pt idx="45960">
                  <c:v>106.478072371867</c:v>
                </c:pt>
                <c:pt idx="45961">
                  <c:v>106.480389127141</c:v>
                </c:pt>
                <c:pt idx="45962">
                  <c:v>106.482705882414</c:v>
                </c:pt>
                <c:pt idx="45963">
                  <c:v>106.485022637688</c:v>
                </c:pt>
                <c:pt idx="45964">
                  <c:v>106.487339392961</c:v>
                </c:pt>
                <c:pt idx="45965">
                  <c:v>106.489656148235</c:v>
                </c:pt>
                <c:pt idx="45966">
                  <c:v>106.491972903508</c:v>
                </c:pt>
                <c:pt idx="45967">
                  <c:v>106.49428965878199</c:v>
                </c:pt>
                <c:pt idx="45968">
                  <c:v>106.496606414056</c:v>
                </c:pt>
                <c:pt idx="45969">
                  <c:v>106.498923169329</c:v>
                </c:pt>
                <c:pt idx="45970">
                  <c:v>106.501239924603</c:v>
                </c:pt>
                <c:pt idx="45971">
                  <c:v>106.503556679876</c:v>
                </c:pt>
                <c:pt idx="45972">
                  <c:v>106.50587343514999</c:v>
                </c:pt>
                <c:pt idx="45973">
                  <c:v>106.50819019042299</c:v>
                </c:pt>
                <c:pt idx="45974">
                  <c:v>106.510506945697</c:v>
                </c:pt>
                <c:pt idx="45975">
                  <c:v>106.51282370097</c:v>
                </c:pt>
                <c:pt idx="45976">
                  <c:v>106.515140456244</c:v>
                </c:pt>
                <c:pt idx="45977">
                  <c:v>106.517457211517</c:v>
                </c:pt>
                <c:pt idx="45978">
                  <c:v>106.51977396679101</c:v>
                </c:pt>
                <c:pt idx="45979">
                  <c:v>106.522090722065</c:v>
                </c:pt>
                <c:pt idx="45980">
                  <c:v>106.524407477338</c:v>
                </c:pt>
                <c:pt idx="45981">
                  <c:v>106.526724232612</c:v>
                </c:pt>
                <c:pt idx="45982">
                  <c:v>106.529040987885</c:v>
                </c:pt>
                <c:pt idx="45983">
                  <c:v>106.53135774315901</c:v>
                </c:pt>
                <c:pt idx="45984">
                  <c:v>106.53367449843201</c:v>
                </c:pt>
                <c:pt idx="45985">
                  <c:v>106.535991253706</c:v>
                </c:pt>
                <c:pt idx="45986">
                  <c:v>106.538308008979</c:v>
                </c:pt>
                <c:pt idx="45987">
                  <c:v>106.540624764253</c:v>
                </c:pt>
                <c:pt idx="45988">
                  <c:v>106.542941519526</c:v>
                </c:pt>
                <c:pt idx="45989">
                  <c:v>106.54525827480001</c:v>
                </c:pt>
                <c:pt idx="45990">
                  <c:v>106.54757503007301</c:v>
                </c:pt>
                <c:pt idx="45991">
                  <c:v>106.549891785347</c:v>
                </c:pt>
                <c:pt idx="45992">
                  <c:v>106.552208540621</c:v>
                </c:pt>
                <c:pt idx="45993">
                  <c:v>106.554525295894</c:v>
                </c:pt>
                <c:pt idx="45994">
                  <c:v>106.556842051168</c:v>
                </c:pt>
                <c:pt idx="45995">
                  <c:v>106.559158806441</c:v>
                </c:pt>
                <c:pt idx="45996">
                  <c:v>106.561475561715</c:v>
                </c:pt>
                <c:pt idx="45997">
                  <c:v>106.563792316988</c:v>
                </c:pt>
                <c:pt idx="45998">
                  <c:v>106.56610907226199</c:v>
                </c:pt>
                <c:pt idx="45999">
                  <c:v>106.56842582753499</c:v>
                </c:pt>
                <c:pt idx="46000">
                  <c:v>106.570742582809</c:v>
                </c:pt>
                <c:pt idx="46001">
                  <c:v>106.573059338082</c:v>
                </c:pt>
                <c:pt idx="46002">
                  <c:v>106.575376093356</c:v>
                </c:pt>
                <c:pt idx="46003">
                  <c:v>106.577692848629</c:v>
                </c:pt>
                <c:pt idx="46004">
                  <c:v>106.58000960390299</c:v>
                </c:pt>
                <c:pt idx="46005">
                  <c:v>106.582326359177</c:v>
                </c:pt>
                <c:pt idx="46006">
                  <c:v>106.58464311445</c:v>
                </c:pt>
                <c:pt idx="46007">
                  <c:v>106.586959869724</c:v>
                </c:pt>
                <c:pt idx="46008">
                  <c:v>106.589276624997</c:v>
                </c:pt>
                <c:pt idx="46009">
                  <c:v>106.59159338027099</c:v>
                </c:pt>
                <c:pt idx="46010">
                  <c:v>106.59391013554399</c:v>
                </c:pt>
                <c:pt idx="46011">
                  <c:v>106.596226890818</c:v>
                </c:pt>
                <c:pt idx="46012">
                  <c:v>106.598543646091</c:v>
                </c:pt>
                <c:pt idx="46013">
                  <c:v>106.600860401365</c:v>
                </c:pt>
                <c:pt idx="46014">
                  <c:v>106.603177156638</c:v>
                </c:pt>
                <c:pt idx="46015">
                  <c:v>106.60549391191201</c:v>
                </c:pt>
                <c:pt idx="46016">
                  <c:v>106.60781066718501</c:v>
                </c:pt>
                <c:pt idx="46017">
                  <c:v>106.610127422459</c:v>
                </c:pt>
                <c:pt idx="46018">
                  <c:v>106.612444177733</c:v>
                </c:pt>
                <c:pt idx="46019">
                  <c:v>106.614760933006</c:v>
                </c:pt>
                <c:pt idx="46020">
                  <c:v>106.61707768828001</c:v>
                </c:pt>
                <c:pt idx="46021">
                  <c:v>106.61939444355301</c:v>
                </c:pt>
                <c:pt idx="46022">
                  <c:v>106.621711198827</c:v>
                </c:pt>
                <c:pt idx="46023">
                  <c:v>106.6240279541</c:v>
                </c:pt>
                <c:pt idx="46024">
                  <c:v>106.626344709374</c:v>
                </c:pt>
                <c:pt idx="46025">
                  <c:v>106.628661464647</c:v>
                </c:pt>
                <c:pt idx="46026">
                  <c:v>106.630978219921</c:v>
                </c:pt>
                <c:pt idx="46027">
                  <c:v>106.633294975194</c:v>
                </c:pt>
                <c:pt idx="46028">
                  <c:v>106.635611730468</c:v>
                </c:pt>
                <c:pt idx="46029">
                  <c:v>106.63792848574199</c:v>
                </c:pt>
                <c:pt idx="46030">
                  <c:v>106.64024524101499</c:v>
                </c:pt>
                <c:pt idx="46031">
                  <c:v>106.642561996289</c:v>
                </c:pt>
                <c:pt idx="46032">
                  <c:v>106.644878751562</c:v>
                </c:pt>
                <c:pt idx="46033">
                  <c:v>106.647195506836</c:v>
                </c:pt>
                <c:pt idx="46034">
                  <c:v>106.649512262109</c:v>
                </c:pt>
                <c:pt idx="46035">
                  <c:v>106.65182901738299</c:v>
                </c:pt>
                <c:pt idx="46036">
                  <c:v>106.65414577265599</c:v>
                </c:pt>
                <c:pt idx="46037">
                  <c:v>106.65646252793</c:v>
                </c:pt>
                <c:pt idx="46038">
                  <c:v>106.658779283203</c:v>
                </c:pt>
                <c:pt idx="46039">
                  <c:v>106.661096038477</c:v>
                </c:pt>
                <c:pt idx="46040">
                  <c:v>106.66341279375</c:v>
                </c:pt>
                <c:pt idx="46041">
                  <c:v>106.66572954902399</c:v>
                </c:pt>
                <c:pt idx="46042">
                  <c:v>106.668046304298</c:v>
                </c:pt>
                <c:pt idx="46043">
                  <c:v>106.670363059571</c:v>
                </c:pt>
                <c:pt idx="46044">
                  <c:v>106.672679814845</c:v>
                </c:pt>
                <c:pt idx="46045">
                  <c:v>106.674996570118</c:v>
                </c:pt>
                <c:pt idx="46046">
                  <c:v>106.67731332539201</c:v>
                </c:pt>
                <c:pt idx="46047">
                  <c:v>106.67963008066501</c:v>
                </c:pt>
                <c:pt idx="46048">
                  <c:v>106.681946835939</c:v>
                </c:pt>
                <c:pt idx="46049">
                  <c:v>106.684263591212</c:v>
                </c:pt>
                <c:pt idx="46050">
                  <c:v>106.686580346486</c:v>
                </c:pt>
                <c:pt idx="46051">
                  <c:v>106.688897101759</c:v>
                </c:pt>
                <c:pt idx="46052">
                  <c:v>106.69121385703301</c:v>
                </c:pt>
                <c:pt idx="46053">
                  <c:v>106.69353061230601</c:v>
                </c:pt>
                <c:pt idx="46054">
                  <c:v>106.69584736758</c:v>
                </c:pt>
                <c:pt idx="46055">
                  <c:v>106.698164122854</c:v>
                </c:pt>
                <c:pt idx="46056">
                  <c:v>106.700480878127</c:v>
                </c:pt>
                <c:pt idx="46057">
                  <c:v>106.702797633401</c:v>
                </c:pt>
                <c:pt idx="46058">
                  <c:v>106.705114388674</c:v>
                </c:pt>
                <c:pt idx="46059">
                  <c:v>106.707431143948</c:v>
                </c:pt>
                <c:pt idx="46060">
                  <c:v>106.709747899221</c:v>
                </c:pt>
                <c:pt idx="46061">
                  <c:v>106.71206465449499</c:v>
                </c:pt>
                <c:pt idx="46062">
                  <c:v>106.714381409768</c:v>
                </c:pt>
                <c:pt idx="46063">
                  <c:v>106.716698165042</c:v>
                </c:pt>
                <c:pt idx="46064">
                  <c:v>106.719014920315</c:v>
                </c:pt>
                <c:pt idx="46065">
                  <c:v>106.721331675589</c:v>
                </c:pt>
                <c:pt idx="46066">
                  <c:v>106.72364843086299</c:v>
                </c:pt>
                <c:pt idx="46067">
                  <c:v>106.72596518613599</c:v>
                </c:pt>
                <c:pt idx="46068">
                  <c:v>106.72828194141</c:v>
                </c:pt>
                <c:pt idx="46069">
                  <c:v>106.730598696683</c:v>
                </c:pt>
                <c:pt idx="46070">
                  <c:v>106.732915451957</c:v>
                </c:pt>
                <c:pt idx="46071">
                  <c:v>106.73523220723</c:v>
                </c:pt>
                <c:pt idx="46072">
                  <c:v>106.73754896250399</c:v>
                </c:pt>
                <c:pt idx="46073">
                  <c:v>106.73986571777699</c:v>
                </c:pt>
                <c:pt idx="46074">
                  <c:v>106.742182473051</c:v>
                </c:pt>
                <c:pt idx="46075">
                  <c:v>106.744499228324</c:v>
                </c:pt>
                <c:pt idx="46076">
                  <c:v>106.746815983598</c:v>
                </c:pt>
                <c:pt idx="46077">
                  <c:v>106.749132738871</c:v>
                </c:pt>
                <c:pt idx="46078">
                  <c:v>106.75144949414501</c:v>
                </c:pt>
                <c:pt idx="46079">
                  <c:v>106.753766249419</c:v>
                </c:pt>
                <c:pt idx="46080">
                  <c:v>106.756083004692</c:v>
                </c:pt>
                <c:pt idx="46081">
                  <c:v>106.758399759966</c:v>
                </c:pt>
                <c:pt idx="46082">
                  <c:v>106.760716515239</c:v>
                </c:pt>
                <c:pt idx="46083">
                  <c:v>106.76303327051301</c:v>
                </c:pt>
                <c:pt idx="46084">
                  <c:v>106.76535002578601</c:v>
                </c:pt>
                <c:pt idx="46085">
                  <c:v>106.76766678106</c:v>
                </c:pt>
                <c:pt idx="46086">
                  <c:v>106.769983536333</c:v>
                </c:pt>
                <c:pt idx="46087">
                  <c:v>106.772300291607</c:v>
                </c:pt>
                <c:pt idx="46088">
                  <c:v>106.77461704688</c:v>
                </c:pt>
                <c:pt idx="46089">
                  <c:v>106.77693380215401</c:v>
                </c:pt>
                <c:pt idx="46090">
                  <c:v>106.77925055742701</c:v>
                </c:pt>
                <c:pt idx="46091">
                  <c:v>106.781567312701</c:v>
                </c:pt>
                <c:pt idx="46092">
                  <c:v>106.78388406797499</c:v>
                </c:pt>
                <c:pt idx="46093">
                  <c:v>106.786200823248</c:v>
                </c:pt>
                <c:pt idx="46094">
                  <c:v>106.788517578522</c:v>
                </c:pt>
                <c:pt idx="46095">
                  <c:v>106.790834333795</c:v>
                </c:pt>
                <c:pt idx="46096">
                  <c:v>106.793151089069</c:v>
                </c:pt>
                <c:pt idx="46097">
                  <c:v>106.795467844342</c:v>
                </c:pt>
                <c:pt idx="46098">
                  <c:v>106.79778459961599</c:v>
                </c:pt>
                <c:pt idx="46099">
                  <c:v>106.80010135488899</c:v>
                </c:pt>
                <c:pt idx="46100">
                  <c:v>106.802418110163</c:v>
                </c:pt>
                <c:pt idx="46101">
                  <c:v>106.804734865436</c:v>
                </c:pt>
                <c:pt idx="46102">
                  <c:v>106.80705162071</c:v>
                </c:pt>
                <c:pt idx="46103">
                  <c:v>106.809368375983</c:v>
                </c:pt>
                <c:pt idx="46104">
                  <c:v>106.81168513125699</c:v>
                </c:pt>
                <c:pt idx="46105">
                  <c:v>106.814001886531</c:v>
                </c:pt>
                <c:pt idx="46106">
                  <c:v>106.816318641804</c:v>
                </c:pt>
                <c:pt idx="46107">
                  <c:v>106.818635397078</c:v>
                </c:pt>
                <c:pt idx="46108">
                  <c:v>106.820952152351</c:v>
                </c:pt>
                <c:pt idx="46109">
                  <c:v>106.82326890762501</c:v>
                </c:pt>
                <c:pt idx="46110">
                  <c:v>106.82558566289801</c:v>
                </c:pt>
                <c:pt idx="46111">
                  <c:v>106.827902418172</c:v>
                </c:pt>
                <c:pt idx="46112">
                  <c:v>106.830219173445</c:v>
                </c:pt>
                <c:pt idx="46113">
                  <c:v>106.832535928719</c:v>
                </c:pt>
                <c:pt idx="46114">
                  <c:v>106.834852683992</c:v>
                </c:pt>
                <c:pt idx="46115">
                  <c:v>106.83716943926601</c:v>
                </c:pt>
                <c:pt idx="46116">
                  <c:v>106.83948619454</c:v>
                </c:pt>
                <c:pt idx="46117">
                  <c:v>106.841802949813</c:v>
                </c:pt>
                <c:pt idx="46118">
                  <c:v>106.844119705087</c:v>
                </c:pt>
                <c:pt idx="46119">
                  <c:v>106.84643646036</c:v>
                </c:pt>
                <c:pt idx="46120">
                  <c:v>106.84875321563401</c:v>
                </c:pt>
                <c:pt idx="46121">
                  <c:v>106.85106997090701</c:v>
                </c:pt>
                <c:pt idx="46122">
                  <c:v>106.853386726181</c:v>
                </c:pt>
                <c:pt idx="46123">
                  <c:v>106.855703481454</c:v>
                </c:pt>
                <c:pt idx="46124">
                  <c:v>106.858020236728</c:v>
                </c:pt>
                <c:pt idx="46125">
                  <c:v>106.860336992001</c:v>
                </c:pt>
                <c:pt idx="46126">
                  <c:v>106.862653747275</c:v>
                </c:pt>
                <c:pt idx="46127">
                  <c:v>106.864970502548</c:v>
                </c:pt>
                <c:pt idx="46128">
                  <c:v>106.867287257822</c:v>
                </c:pt>
                <c:pt idx="46129">
                  <c:v>106.86960401309599</c:v>
                </c:pt>
                <c:pt idx="46130">
                  <c:v>106.87192076836899</c:v>
                </c:pt>
                <c:pt idx="46131">
                  <c:v>106.874237523643</c:v>
                </c:pt>
                <c:pt idx="46132">
                  <c:v>106.876554278916</c:v>
                </c:pt>
                <c:pt idx="46133">
                  <c:v>106.87887103419</c:v>
                </c:pt>
                <c:pt idx="46134">
                  <c:v>106.881187789463</c:v>
                </c:pt>
                <c:pt idx="46135">
                  <c:v>106.88350454473699</c:v>
                </c:pt>
                <c:pt idx="46136">
                  <c:v>106.88582130000999</c:v>
                </c:pt>
                <c:pt idx="46137">
                  <c:v>106.888138055284</c:v>
                </c:pt>
                <c:pt idx="46138">
                  <c:v>106.890454810557</c:v>
                </c:pt>
                <c:pt idx="46139">
                  <c:v>106.892771565831</c:v>
                </c:pt>
                <c:pt idx="46140">
                  <c:v>106.895088321104</c:v>
                </c:pt>
                <c:pt idx="46141">
                  <c:v>106.89740507637801</c:v>
                </c:pt>
                <c:pt idx="46142">
                  <c:v>106.899721831652</c:v>
                </c:pt>
                <c:pt idx="46143">
                  <c:v>106.902038586925</c:v>
                </c:pt>
                <c:pt idx="46144">
                  <c:v>106.904355342199</c:v>
                </c:pt>
                <c:pt idx="46145">
                  <c:v>106.906672097472</c:v>
                </c:pt>
                <c:pt idx="46146">
                  <c:v>106.90898885274601</c:v>
                </c:pt>
                <c:pt idx="46147">
                  <c:v>106.91130560801901</c:v>
                </c:pt>
                <c:pt idx="46148">
                  <c:v>106.913622363293</c:v>
                </c:pt>
                <c:pt idx="46149">
                  <c:v>106.915939118566</c:v>
                </c:pt>
                <c:pt idx="46150">
                  <c:v>106.91825587384</c:v>
                </c:pt>
                <c:pt idx="46151">
                  <c:v>106.920572629113</c:v>
                </c:pt>
                <c:pt idx="46152">
                  <c:v>106.92288938438701</c:v>
                </c:pt>
                <c:pt idx="46153">
                  <c:v>106.92520613966001</c:v>
                </c:pt>
                <c:pt idx="46154">
                  <c:v>106.927522894934</c:v>
                </c:pt>
                <c:pt idx="46155">
                  <c:v>106.929839650208</c:v>
                </c:pt>
                <c:pt idx="46156">
                  <c:v>106.932156405481</c:v>
                </c:pt>
                <c:pt idx="46157">
                  <c:v>106.934473160755</c:v>
                </c:pt>
                <c:pt idx="46158">
                  <c:v>106.936789916028</c:v>
                </c:pt>
                <c:pt idx="46159">
                  <c:v>106.939106671302</c:v>
                </c:pt>
                <c:pt idx="46160">
                  <c:v>106.941423426575</c:v>
                </c:pt>
                <c:pt idx="46161">
                  <c:v>106.94374018184899</c:v>
                </c:pt>
                <c:pt idx="46162">
                  <c:v>106.94605693712199</c:v>
                </c:pt>
                <c:pt idx="46163">
                  <c:v>106.948373692396</c:v>
                </c:pt>
                <c:pt idx="46164">
                  <c:v>106.950690447669</c:v>
                </c:pt>
                <c:pt idx="46165">
                  <c:v>106.953007202943</c:v>
                </c:pt>
                <c:pt idx="46166">
                  <c:v>106.95532395821699</c:v>
                </c:pt>
                <c:pt idx="46167">
                  <c:v>106.95764071348999</c:v>
                </c:pt>
                <c:pt idx="46168">
                  <c:v>106.959957468764</c:v>
                </c:pt>
                <c:pt idx="46169">
                  <c:v>106.962274224037</c:v>
                </c:pt>
                <c:pt idx="46170">
                  <c:v>106.964590979311</c:v>
                </c:pt>
                <c:pt idx="46171">
                  <c:v>106.966907734584</c:v>
                </c:pt>
                <c:pt idx="46172">
                  <c:v>106.96922448985799</c:v>
                </c:pt>
                <c:pt idx="46173">
                  <c:v>106.97154124513099</c:v>
                </c:pt>
                <c:pt idx="46174">
                  <c:v>106.973858000405</c:v>
                </c:pt>
                <c:pt idx="46175">
                  <c:v>106.976174755678</c:v>
                </c:pt>
                <c:pt idx="46176">
                  <c:v>106.978491510952</c:v>
                </c:pt>
                <c:pt idx="46177">
                  <c:v>106.980808266225</c:v>
                </c:pt>
                <c:pt idx="46178">
                  <c:v>106.98312502149901</c:v>
                </c:pt>
                <c:pt idx="46179">
                  <c:v>106.985441776773</c:v>
                </c:pt>
                <c:pt idx="46180">
                  <c:v>106.987758532046</c:v>
                </c:pt>
                <c:pt idx="46181">
                  <c:v>106.99007528732</c:v>
                </c:pt>
                <c:pt idx="46182">
                  <c:v>106.992392042593</c:v>
                </c:pt>
                <c:pt idx="46183">
                  <c:v>106.99470879786701</c:v>
                </c:pt>
                <c:pt idx="46184">
                  <c:v>106.99702555314001</c:v>
                </c:pt>
                <c:pt idx="46185">
                  <c:v>106.999342308414</c:v>
                </c:pt>
                <c:pt idx="46186">
                  <c:v>107.001659063687</c:v>
                </c:pt>
                <c:pt idx="46187">
                  <c:v>107.003975818961</c:v>
                </c:pt>
                <c:pt idx="46188">
                  <c:v>107.006292574234</c:v>
                </c:pt>
                <c:pt idx="46189">
                  <c:v>107.008609329508</c:v>
                </c:pt>
                <c:pt idx="46190">
                  <c:v>107.010926084781</c:v>
                </c:pt>
                <c:pt idx="46191">
                  <c:v>107.013242840055</c:v>
                </c:pt>
                <c:pt idx="46192">
                  <c:v>107.01555959532899</c:v>
                </c:pt>
                <c:pt idx="46193">
                  <c:v>107.01787635060199</c:v>
                </c:pt>
                <c:pt idx="46194">
                  <c:v>107.020193105876</c:v>
                </c:pt>
                <c:pt idx="46195">
                  <c:v>107.022509861149</c:v>
                </c:pt>
                <c:pt idx="46196">
                  <c:v>107.024826616423</c:v>
                </c:pt>
                <c:pt idx="46197">
                  <c:v>107.027143371696</c:v>
                </c:pt>
                <c:pt idx="46198">
                  <c:v>107.02946012696999</c:v>
                </c:pt>
                <c:pt idx="46199">
                  <c:v>107.03177688224299</c:v>
                </c:pt>
                <c:pt idx="46200">
                  <c:v>107.034093637517</c:v>
                </c:pt>
                <c:pt idx="46201">
                  <c:v>107.03641039279</c:v>
                </c:pt>
                <c:pt idx="46202">
                  <c:v>107.038727148064</c:v>
                </c:pt>
                <c:pt idx="46203">
                  <c:v>107.04104390333799</c:v>
                </c:pt>
                <c:pt idx="46204">
                  <c:v>107.04336065861099</c:v>
                </c:pt>
                <c:pt idx="46205">
                  <c:v>107.045677413885</c:v>
                </c:pt>
                <c:pt idx="46206">
                  <c:v>107.047994169158</c:v>
                </c:pt>
                <c:pt idx="46207">
                  <c:v>107.050310924432</c:v>
                </c:pt>
                <c:pt idx="46208">
                  <c:v>107.052627679705</c:v>
                </c:pt>
                <c:pt idx="46209">
                  <c:v>107.05494443497901</c:v>
                </c:pt>
                <c:pt idx="46210">
                  <c:v>107.05726119025201</c:v>
                </c:pt>
                <c:pt idx="46211">
                  <c:v>107.059577945526</c:v>
                </c:pt>
                <c:pt idx="46212">
                  <c:v>107.061894700799</c:v>
                </c:pt>
                <c:pt idx="46213">
                  <c:v>107.064211456073</c:v>
                </c:pt>
                <c:pt idx="46214">
                  <c:v>107.066528211346</c:v>
                </c:pt>
                <c:pt idx="46215">
                  <c:v>107.06884496662001</c:v>
                </c:pt>
                <c:pt idx="46216">
                  <c:v>107.071161721894</c:v>
                </c:pt>
                <c:pt idx="46217">
                  <c:v>107.073478477167</c:v>
                </c:pt>
                <c:pt idx="46218">
                  <c:v>107.075795232441</c:v>
                </c:pt>
                <c:pt idx="46219">
                  <c:v>107.078111987714</c:v>
                </c:pt>
                <c:pt idx="46220">
                  <c:v>107.080428742988</c:v>
                </c:pt>
                <c:pt idx="46221">
                  <c:v>107.082745498261</c:v>
                </c:pt>
                <c:pt idx="46222">
                  <c:v>107.085062253535</c:v>
                </c:pt>
                <c:pt idx="46223">
                  <c:v>107.087379008808</c:v>
                </c:pt>
                <c:pt idx="46224">
                  <c:v>107.08969576408199</c:v>
                </c:pt>
                <c:pt idx="46225">
                  <c:v>107.09201251935499</c:v>
                </c:pt>
                <c:pt idx="46226">
                  <c:v>107.094329274629</c:v>
                </c:pt>
                <c:pt idx="46227">
                  <c:v>107.096646029902</c:v>
                </c:pt>
                <c:pt idx="46228">
                  <c:v>107.098962785176</c:v>
                </c:pt>
                <c:pt idx="46229">
                  <c:v>107.10127954044999</c:v>
                </c:pt>
                <c:pt idx="46230">
                  <c:v>107.10359629572299</c:v>
                </c:pt>
                <c:pt idx="46231">
                  <c:v>107.105913050997</c:v>
                </c:pt>
                <c:pt idx="46232">
                  <c:v>107.10822980627</c:v>
                </c:pt>
                <c:pt idx="46233">
                  <c:v>107.110546561544</c:v>
                </c:pt>
                <c:pt idx="46234">
                  <c:v>107.112863316817</c:v>
                </c:pt>
                <c:pt idx="46235">
                  <c:v>107.11518007209099</c:v>
                </c:pt>
                <c:pt idx="46236">
                  <c:v>107.11749682736399</c:v>
                </c:pt>
                <c:pt idx="46237">
                  <c:v>107.119813582638</c:v>
                </c:pt>
                <c:pt idx="46238">
                  <c:v>107.122130337911</c:v>
                </c:pt>
                <c:pt idx="46239">
                  <c:v>107.124447093185</c:v>
                </c:pt>
                <c:pt idx="46240">
                  <c:v>107.126763848458</c:v>
                </c:pt>
                <c:pt idx="46241">
                  <c:v>107.12908060373201</c:v>
                </c:pt>
                <c:pt idx="46242">
                  <c:v>107.131397359006</c:v>
                </c:pt>
                <c:pt idx="46243">
                  <c:v>107.133714114279</c:v>
                </c:pt>
                <c:pt idx="46244">
                  <c:v>107.136030869553</c:v>
                </c:pt>
                <c:pt idx="46245">
                  <c:v>107.138347624826</c:v>
                </c:pt>
                <c:pt idx="46246">
                  <c:v>107.14066438010001</c:v>
                </c:pt>
                <c:pt idx="46247">
                  <c:v>107.14298113537301</c:v>
                </c:pt>
                <c:pt idx="46248">
                  <c:v>107.145297890647</c:v>
                </c:pt>
                <c:pt idx="46249">
                  <c:v>107.14761464592</c:v>
                </c:pt>
                <c:pt idx="46250">
                  <c:v>107.149931401194</c:v>
                </c:pt>
                <c:pt idx="46251">
                  <c:v>107.152248156467</c:v>
                </c:pt>
                <c:pt idx="46252">
                  <c:v>107.15456491174101</c:v>
                </c:pt>
                <c:pt idx="46253">
                  <c:v>107.156881667015</c:v>
                </c:pt>
                <c:pt idx="46254">
                  <c:v>107.159198422288</c:v>
                </c:pt>
                <c:pt idx="46255">
                  <c:v>107.16151517756199</c:v>
                </c:pt>
                <c:pt idx="46256">
                  <c:v>107.163831932835</c:v>
                </c:pt>
                <c:pt idx="46257">
                  <c:v>107.166148688109</c:v>
                </c:pt>
                <c:pt idx="46258">
                  <c:v>107.168465443382</c:v>
                </c:pt>
                <c:pt idx="46259">
                  <c:v>107.170782198656</c:v>
                </c:pt>
                <c:pt idx="46260">
                  <c:v>107.173098953929</c:v>
                </c:pt>
                <c:pt idx="46261">
                  <c:v>107.17541570920299</c:v>
                </c:pt>
                <c:pt idx="46262">
                  <c:v>107.17773246447599</c:v>
                </c:pt>
                <c:pt idx="46263">
                  <c:v>107.18004921975</c:v>
                </c:pt>
                <c:pt idx="46264">
                  <c:v>107.182365975023</c:v>
                </c:pt>
                <c:pt idx="46265">
                  <c:v>107.184682730297</c:v>
                </c:pt>
                <c:pt idx="46266">
                  <c:v>107.18699948557099</c:v>
                </c:pt>
                <c:pt idx="46267">
                  <c:v>107.18931624084399</c:v>
                </c:pt>
                <c:pt idx="46268">
                  <c:v>107.191632996118</c:v>
                </c:pt>
                <c:pt idx="46269">
                  <c:v>107.193949751391</c:v>
                </c:pt>
                <c:pt idx="46270">
                  <c:v>107.196266506665</c:v>
                </c:pt>
                <c:pt idx="46271">
                  <c:v>107.198583261938</c:v>
                </c:pt>
                <c:pt idx="46272">
                  <c:v>107.20090001721201</c:v>
                </c:pt>
                <c:pt idx="46273">
                  <c:v>107.20321677248501</c:v>
                </c:pt>
                <c:pt idx="46274">
                  <c:v>107.205533527759</c:v>
                </c:pt>
                <c:pt idx="46275">
                  <c:v>107.207850283032</c:v>
                </c:pt>
                <c:pt idx="46276">
                  <c:v>107.210167038306</c:v>
                </c:pt>
                <c:pt idx="46277">
                  <c:v>107.212483793579</c:v>
                </c:pt>
                <c:pt idx="46278">
                  <c:v>107.21480054885301</c:v>
                </c:pt>
                <c:pt idx="46279">
                  <c:v>107.217117304127</c:v>
                </c:pt>
                <c:pt idx="46280">
                  <c:v>107.2194340594</c:v>
                </c:pt>
                <c:pt idx="46281">
                  <c:v>107.221750814674</c:v>
                </c:pt>
                <c:pt idx="46282">
                  <c:v>107.224067569947</c:v>
                </c:pt>
                <c:pt idx="46283">
                  <c:v>107.22638432522101</c:v>
                </c:pt>
                <c:pt idx="46284">
                  <c:v>107.22870108049401</c:v>
                </c:pt>
                <c:pt idx="46285">
                  <c:v>107.231017835768</c:v>
                </c:pt>
                <c:pt idx="46286">
                  <c:v>107.233334591041</c:v>
                </c:pt>
                <c:pt idx="46287">
                  <c:v>107.235651346315</c:v>
                </c:pt>
                <c:pt idx="46288">
                  <c:v>107.237968101588</c:v>
                </c:pt>
                <c:pt idx="46289">
                  <c:v>107.240284856862</c:v>
                </c:pt>
                <c:pt idx="46290">
                  <c:v>107.242601612135</c:v>
                </c:pt>
                <c:pt idx="46291">
                  <c:v>107.244918367409</c:v>
                </c:pt>
                <c:pt idx="46292">
                  <c:v>107.24723512268299</c:v>
                </c:pt>
                <c:pt idx="46293">
                  <c:v>107.24955187795599</c:v>
                </c:pt>
                <c:pt idx="46294">
                  <c:v>107.25186863323</c:v>
                </c:pt>
                <c:pt idx="46295">
                  <c:v>107.254185388503</c:v>
                </c:pt>
                <c:pt idx="46296">
                  <c:v>107.256502143777</c:v>
                </c:pt>
                <c:pt idx="46297">
                  <c:v>107.25881889905</c:v>
                </c:pt>
                <c:pt idx="46298">
                  <c:v>107.26113565432399</c:v>
                </c:pt>
                <c:pt idx="46299">
                  <c:v>107.26345240959699</c:v>
                </c:pt>
                <c:pt idx="46300">
                  <c:v>107.265769164871</c:v>
                </c:pt>
                <c:pt idx="46301">
                  <c:v>107.268085920144</c:v>
                </c:pt>
                <c:pt idx="46302">
                  <c:v>107.270402675418</c:v>
                </c:pt>
                <c:pt idx="46303">
                  <c:v>107.27271943069201</c:v>
                </c:pt>
                <c:pt idx="46304">
                  <c:v>107.27503618596501</c:v>
                </c:pt>
                <c:pt idx="46305">
                  <c:v>107.277352941239</c:v>
                </c:pt>
                <c:pt idx="46306">
                  <c:v>107.279669696512</c:v>
                </c:pt>
                <c:pt idx="46307">
                  <c:v>107.281986451786</c:v>
                </c:pt>
                <c:pt idx="46308">
                  <c:v>107.284303207059</c:v>
                </c:pt>
                <c:pt idx="46309">
                  <c:v>107.28661996233301</c:v>
                </c:pt>
                <c:pt idx="46310">
                  <c:v>107.28893671760601</c:v>
                </c:pt>
                <c:pt idx="46311">
                  <c:v>107.29125347288</c:v>
                </c:pt>
                <c:pt idx="46312">
                  <c:v>107.293570228153</c:v>
                </c:pt>
                <c:pt idx="46313">
                  <c:v>107.295886983427</c:v>
                </c:pt>
                <c:pt idx="46314">
                  <c:v>107.2982037387</c:v>
                </c:pt>
                <c:pt idx="46315">
                  <c:v>107.30052049397401</c:v>
                </c:pt>
                <c:pt idx="46316">
                  <c:v>107.302837249248</c:v>
                </c:pt>
                <c:pt idx="46317">
                  <c:v>107.305154004521</c:v>
                </c:pt>
                <c:pt idx="46318">
                  <c:v>107.307470759795</c:v>
                </c:pt>
                <c:pt idx="46319">
                  <c:v>107.309787515068</c:v>
                </c:pt>
                <c:pt idx="46320">
                  <c:v>107.312104270342</c:v>
                </c:pt>
                <c:pt idx="46321">
                  <c:v>107.314421025615</c:v>
                </c:pt>
                <c:pt idx="46322">
                  <c:v>107.316737780889</c:v>
                </c:pt>
                <c:pt idx="46323">
                  <c:v>107.319054536162</c:v>
                </c:pt>
                <c:pt idx="46324">
                  <c:v>107.32137129143599</c:v>
                </c:pt>
                <c:pt idx="46325">
                  <c:v>107.32368804670899</c:v>
                </c:pt>
                <c:pt idx="46326">
                  <c:v>107.326004801983</c:v>
                </c:pt>
                <c:pt idx="46327">
                  <c:v>107.328321557256</c:v>
                </c:pt>
                <c:pt idx="46328">
                  <c:v>107.33063831253</c:v>
                </c:pt>
                <c:pt idx="46329">
                  <c:v>107.33295506780399</c:v>
                </c:pt>
                <c:pt idx="46330">
                  <c:v>107.33527182307699</c:v>
                </c:pt>
                <c:pt idx="46331">
                  <c:v>107.337588578351</c:v>
                </c:pt>
                <c:pt idx="46332">
                  <c:v>107.339905333624</c:v>
                </c:pt>
                <c:pt idx="46333">
                  <c:v>107.342222088898</c:v>
                </c:pt>
                <c:pt idx="46334">
                  <c:v>107.344538844171</c:v>
                </c:pt>
                <c:pt idx="46335">
                  <c:v>107.34685559944501</c:v>
                </c:pt>
                <c:pt idx="46336">
                  <c:v>107.34917235471799</c:v>
                </c:pt>
                <c:pt idx="46337">
                  <c:v>107.351489109992</c:v>
                </c:pt>
                <c:pt idx="46338">
                  <c:v>107.353805865265</c:v>
                </c:pt>
                <c:pt idx="46339">
                  <c:v>107.356122620539</c:v>
                </c:pt>
                <c:pt idx="46340">
                  <c:v>107.35843937581301</c:v>
                </c:pt>
                <c:pt idx="46341">
                  <c:v>107.36075613108601</c:v>
                </c:pt>
                <c:pt idx="46342">
                  <c:v>107.36307288636</c:v>
                </c:pt>
                <c:pt idx="46343">
                  <c:v>107.365389641633</c:v>
                </c:pt>
                <c:pt idx="46344">
                  <c:v>107.367706396907</c:v>
                </c:pt>
                <c:pt idx="46345">
                  <c:v>107.37002315218</c:v>
                </c:pt>
                <c:pt idx="46346">
                  <c:v>107.37233990745401</c:v>
                </c:pt>
                <c:pt idx="46347">
                  <c:v>107.37465666272701</c:v>
                </c:pt>
                <c:pt idx="46348">
                  <c:v>107.376973418001</c:v>
                </c:pt>
                <c:pt idx="46349">
                  <c:v>107.379290173274</c:v>
                </c:pt>
                <c:pt idx="46350">
                  <c:v>107.381606928548</c:v>
                </c:pt>
                <c:pt idx="46351">
                  <c:v>107.383923683821</c:v>
                </c:pt>
                <c:pt idx="46352">
                  <c:v>107.386240439095</c:v>
                </c:pt>
                <c:pt idx="46353">
                  <c:v>107.388557194369</c:v>
                </c:pt>
                <c:pt idx="46354">
                  <c:v>107.390873949642</c:v>
                </c:pt>
                <c:pt idx="46355">
                  <c:v>107.39319070491599</c:v>
                </c:pt>
                <c:pt idx="46356">
                  <c:v>107.39550746018899</c:v>
                </c:pt>
                <c:pt idx="46357">
                  <c:v>107.397824215463</c:v>
                </c:pt>
                <c:pt idx="46358">
                  <c:v>107.400140970736</c:v>
                </c:pt>
                <c:pt idx="46359">
                  <c:v>107.40245772601</c:v>
                </c:pt>
                <c:pt idx="46360">
                  <c:v>107.404774481283</c:v>
                </c:pt>
                <c:pt idx="46361">
                  <c:v>107.40709123655699</c:v>
                </c:pt>
                <c:pt idx="46362">
                  <c:v>107.40940799182999</c:v>
                </c:pt>
                <c:pt idx="46363">
                  <c:v>107.411724747104</c:v>
                </c:pt>
                <c:pt idx="46364">
                  <c:v>107.414041502377</c:v>
                </c:pt>
                <c:pt idx="46365">
                  <c:v>107.416358257651</c:v>
                </c:pt>
                <c:pt idx="46366">
                  <c:v>107.41867501292499</c:v>
                </c:pt>
                <c:pt idx="46367">
                  <c:v>107.42099176819799</c:v>
                </c:pt>
                <c:pt idx="46368">
                  <c:v>107.423308523472</c:v>
                </c:pt>
                <c:pt idx="46369">
                  <c:v>107.425625278745</c:v>
                </c:pt>
                <c:pt idx="46370">
                  <c:v>107.427942034019</c:v>
                </c:pt>
                <c:pt idx="46371">
                  <c:v>107.430258789292</c:v>
                </c:pt>
                <c:pt idx="46372">
                  <c:v>107.43257554456601</c:v>
                </c:pt>
                <c:pt idx="46373">
                  <c:v>107.43489229983901</c:v>
                </c:pt>
                <c:pt idx="46374">
                  <c:v>107.437209055113</c:v>
                </c:pt>
                <c:pt idx="46375">
                  <c:v>107.439525810386</c:v>
                </c:pt>
                <c:pt idx="46376">
                  <c:v>107.44184256566</c:v>
                </c:pt>
                <c:pt idx="46377">
                  <c:v>107.444159320933</c:v>
                </c:pt>
                <c:pt idx="46378">
                  <c:v>107.44647607620701</c:v>
                </c:pt>
                <c:pt idx="46379">
                  <c:v>107.448792831481</c:v>
                </c:pt>
                <c:pt idx="46380">
                  <c:v>107.451109586754</c:v>
                </c:pt>
                <c:pt idx="46381">
                  <c:v>107.453426342028</c:v>
                </c:pt>
                <c:pt idx="46382">
                  <c:v>107.455743097301</c:v>
                </c:pt>
                <c:pt idx="46383">
                  <c:v>107.458059852575</c:v>
                </c:pt>
                <c:pt idx="46384">
                  <c:v>107.460376607848</c:v>
                </c:pt>
                <c:pt idx="46385">
                  <c:v>107.462693363122</c:v>
                </c:pt>
                <c:pt idx="46386">
                  <c:v>107.465010118395</c:v>
                </c:pt>
                <c:pt idx="46387">
                  <c:v>107.46732687366899</c:v>
                </c:pt>
                <c:pt idx="46388">
                  <c:v>107.46964362894199</c:v>
                </c:pt>
                <c:pt idx="46389">
                  <c:v>107.471960384216</c:v>
                </c:pt>
                <c:pt idx="46390">
                  <c:v>107.47427713949</c:v>
                </c:pt>
                <c:pt idx="46391">
                  <c:v>107.476593894763</c:v>
                </c:pt>
                <c:pt idx="46392">
                  <c:v>107.47891065003699</c:v>
                </c:pt>
                <c:pt idx="46393">
                  <c:v>107.48122740530999</c:v>
                </c:pt>
                <c:pt idx="46394">
                  <c:v>107.483544160584</c:v>
                </c:pt>
                <c:pt idx="46395">
                  <c:v>107.485860915857</c:v>
                </c:pt>
                <c:pt idx="46396">
                  <c:v>107.488177671131</c:v>
                </c:pt>
                <c:pt idx="46397">
                  <c:v>107.490494426404</c:v>
                </c:pt>
                <c:pt idx="46398">
                  <c:v>107.49281118167799</c:v>
                </c:pt>
                <c:pt idx="46399">
                  <c:v>107.49512793695099</c:v>
                </c:pt>
                <c:pt idx="46400">
                  <c:v>107.497444692225</c:v>
                </c:pt>
                <c:pt idx="46401">
                  <c:v>107.499761447498</c:v>
                </c:pt>
                <c:pt idx="46402">
                  <c:v>107.502078202772</c:v>
                </c:pt>
                <c:pt idx="46403">
                  <c:v>107.50439495804601</c:v>
                </c:pt>
                <c:pt idx="46404">
                  <c:v>107.50671171331901</c:v>
                </c:pt>
                <c:pt idx="46405">
                  <c:v>107.509028468593</c:v>
                </c:pt>
                <c:pt idx="46406">
                  <c:v>107.511345223866</c:v>
                </c:pt>
                <c:pt idx="46407">
                  <c:v>107.51366197914</c:v>
                </c:pt>
                <c:pt idx="46408">
                  <c:v>107.515978734413</c:v>
                </c:pt>
                <c:pt idx="46409">
                  <c:v>107.51829548968701</c:v>
                </c:pt>
                <c:pt idx="46410">
                  <c:v>107.52061224496001</c:v>
                </c:pt>
                <c:pt idx="46411">
                  <c:v>107.522929000234</c:v>
                </c:pt>
                <c:pt idx="46412">
                  <c:v>107.525245755507</c:v>
                </c:pt>
                <c:pt idx="46413">
                  <c:v>107.527562510781</c:v>
                </c:pt>
                <c:pt idx="46414">
                  <c:v>107.529879266054</c:v>
                </c:pt>
                <c:pt idx="46415">
                  <c:v>107.53219602132801</c:v>
                </c:pt>
                <c:pt idx="46416">
                  <c:v>107.534512776602</c:v>
                </c:pt>
                <c:pt idx="46417">
                  <c:v>107.536829531875</c:v>
                </c:pt>
                <c:pt idx="46418">
                  <c:v>107.53914628714899</c:v>
                </c:pt>
                <c:pt idx="46419">
                  <c:v>107.541463042422</c:v>
                </c:pt>
                <c:pt idx="46420">
                  <c:v>107.543779797696</c:v>
                </c:pt>
                <c:pt idx="46421">
                  <c:v>107.546096552969</c:v>
                </c:pt>
                <c:pt idx="46422">
                  <c:v>107.548413308243</c:v>
                </c:pt>
                <c:pt idx="46423">
                  <c:v>107.550730063516</c:v>
                </c:pt>
                <c:pt idx="46424">
                  <c:v>107.55304681878999</c:v>
                </c:pt>
                <c:pt idx="46425">
                  <c:v>107.55536357406299</c:v>
                </c:pt>
                <c:pt idx="46426">
                  <c:v>107.557680329337</c:v>
                </c:pt>
                <c:pt idx="46427">
                  <c:v>107.55999708461</c:v>
                </c:pt>
                <c:pt idx="46428">
                  <c:v>107.562313839884</c:v>
                </c:pt>
                <c:pt idx="46429">
                  <c:v>107.56463059515799</c:v>
                </c:pt>
                <c:pt idx="46430">
                  <c:v>107.56694735043099</c:v>
                </c:pt>
                <c:pt idx="46431">
                  <c:v>107.569264105705</c:v>
                </c:pt>
                <c:pt idx="46432">
                  <c:v>107.571580860978</c:v>
                </c:pt>
                <c:pt idx="46433">
                  <c:v>107.573897616252</c:v>
                </c:pt>
                <c:pt idx="46434">
                  <c:v>107.576214371525</c:v>
                </c:pt>
                <c:pt idx="46435">
                  <c:v>107.57853112679901</c:v>
                </c:pt>
                <c:pt idx="46436">
                  <c:v>107.58084788207201</c:v>
                </c:pt>
                <c:pt idx="46437">
                  <c:v>107.583164637346</c:v>
                </c:pt>
                <c:pt idx="46438">
                  <c:v>107.585481392619</c:v>
                </c:pt>
                <c:pt idx="46439">
                  <c:v>107.587798147893</c:v>
                </c:pt>
                <c:pt idx="46440">
                  <c:v>107.59011490316701</c:v>
                </c:pt>
                <c:pt idx="46441">
                  <c:v>107.59243165844001</c:v>
                </c:pt>
                <c:pt idx="46442">
                  <c:v>107.594748413714</c:v>
                </c:pt>
                <c:pt idx="46443">
                  <c:v>107.597065168987</c:v>
                </c:pt>
                <c:pt idx="46444">
                  <c:v>107.599381924261</c:v>
                </c:pt>
                <c:pt idx="46445">
                  <c:v>107.601698679534</c:v>
                </c:pt>
                <c:pt idx="46446">
                  <c:v>107.60401543480801</c:v>
                </c:pt>
                <c:pt idx="46447">
                  <c:v>107.60633219008101</c:v>
                </c:pt>
                <c:pt idx="46448">
                  <c:v>107.608648945355</c:v>
                </c:pt>
                <c:pt idx="46449">
                  <c:v>107.610965700628</c:v>
                </c:pt>
                <c:pt idx="46450">
                  <c:v>107.613282455902</c:v>
                </c:pt>
                <c:pt idx="46451">
                  <c:v>107.615599211175</c:v>
                </c:pt>
                <c:pt idx="46452">
                  <c:v>107.617915966449</c:v>
                </c:pt>
                <c:pt idx="46453">
                  <c:v>107.620232721723</c:v>
                </c:pt>
                <c:pt idx="46454">
                  <c:v>107.622549476996</c:v>
                </c:pt>
                <c:pt idx="46455">
                  <c:v>107.62486623226999</c:v>
                </c:pt>
                <c:pt idx="46456">
                  <c:v>107.62718298754299</c:v>
                </c:pt>
                <c:pt idx="46457">
                  <c:v>107.629499742817</c:v>
                </c:pt>
                <c:pt idx="46458">
                  <c:v>107.63181649809</c:v>
                </c:pt>
                <c:pt idx="46459">
                  <c:v>107.634133253364</c:v>
                </c:pt>
                <c:pt idx="46460">
                  <c:v>107.636450008637</c:v>
                </c:pt>
                <c:pt idx="46461">
                  <c:v>107.63876676391099</c:v>
                </c:pt>
                <c:pt idx="46462">
                  <c:v>107.64108351918399</c:v>
                </c:pt>
                <c:pt idx="46463">
                  <c:v>107.643400274458</c:v>
                </c:pt>
                <c:pt idx="46464">
                  <c:v>107.645717029731</c:v>
                </c:pt>
                <c:pt idx="46465">
                  <c:v>107.648033785005</c:v>
                </c:pt>
                <c:pt idx="46466">
                  <c:v>107.65035054027901</c:v>
                </c:pt>
                <c:pt idx="46467">
                  <c:v>107.65266729555201</c:v>
                </c:pt>
                <c:pt idx="46468">
                  <c:v>107.654984050826</c:v>
                </c:pt>
                <c:pt idx="46469">
                  <c:v>107.657300806099</c:v>
                </c:pt>
                <c:pt idx="46470">
                  <c:v>107.659617561373</c:v>
                </c:pt>
                <c:pt idx="46471">
                  <c:v>107.661934316646</c:v>
                </c:pt>
                <c:pt idx="46472">
                  <c:v>107.66425107192001</c:v>
                </c:pt>
                <c:pt idx="46473">
                  <c:v>107.66656782719301</c:v>
                </c:pt>
                <c:pt idx="46474">
                  <c:v>107.668884582467</c:v>
                </c:pt>
                <c:pt idx="46475">
                  <c:v>107.67120133774</c:v>
                </c:pt>
                <c:pt idx="46476">
                  <c:v>107.673518093014</c:v>
                </c:pt>
                <c:pt idx="46477">
                  <c:v>107.67583484828801</c:v>
                </c:pt>
                <c:pt idx="46478">
                  <c:v>107.67815160356101</c:v>
                </c:pt>
                <c:pt idx="46479">
                  <c:v>107.680468358835</c:v>
                </c:pt>
                <c:pt idx="46480">
                  <c:v>107.682785114108</c:v>
                </c:pt>
                <c:pt idx="46481">
                  <c:v>107.685101869382</c:v>
                </c:pt>
                <c:pt idx="46482">
                  <c:v>107.687418624655</c:v>
                </c:pt>
                <c:pt idx="46483">
                  <c:v>107.689735379929</c:v>
                </c:pt>
                <c:pt idx="46484">
                  <c:v>107.692052135202</c:v>
                </c:pt>
                <c:pt idx="46485">
                  <c:v>107.694368890476</c:v>
                </c:pt>
                <c:pt idx="46486">
                  <c:v>107.696685645749</c:v>
                </c:pt>
                <c:pt idx="46487">
                  <c:v>107.69900240102299</c:v>
                </c:pt>
                <c:pt idx="46488">
                  <c:v>107.70131915629599</c:v>
                </c:pt>
                <c:pt idx="46489">
                  <c:v>107.70363591157</c:v>
                </c:pt>
                <c:pt idx="46490">
                  <c:v>107.705952666844</c:v>
                </c:pt>
                <c:pt idx="46491">
                  <c:v>107.708269422117</c:v>
                </c:pt>
                <c:pt idx="46492">
                  <c:v>107.71058617739099</c:v>
                </c:pt>
                <c:pt idx="46493">
                  <c:v>107.71290293266399</c:v>
                </c:pt>
                <c:pt idx="46494">
                  <c:v>107.715219687938</c:v>
                </c:pt>
                <c:pt idx="46495">
                  <c:v>107.717536443211</c:v>
                </c:pt>
                <c:pt idx="46496">
                  <c:v>107.719853198485</c:v>
                </c:pt>
                <c:pt idx="46497">
                  <c:v>107.722169953758</c:v>
                </c:pt>
                <c:pt idx="46498">
                  <c:v>107.72448670903201</c:v>
                </c:pt>
                <c:pt idx="46499">
                  <c:v>107.72680346430499</c:v>
                </c:pt>
                <c:pt idx="46500">
                  <c:v>107.729120219579</c:v>
                </c:pt>
                <c:pt idx="46501">
                  <c:v>107.731436974852</c:v>
                </c:pt>
                <c:pt idx="46502">
                  <c:v>107.733753730126</c:v>
                </c:pt>
                <c:pt idx="46503">
                  <c:v>107.73607048540001</c:v>
                </c:pt>
                <c:pt idx="46504">
                  <c:v>107.73838724067301</c:v>
                </c:pt>
                <c:pt idx="46505">
                  <c:v>107.740703995947</c:v>
                </c:pt>
                <c:pt idx="46506">
                  <c:v>107.74302075122</c:v>
                </c:pt>
                <c:pt idx="46507">
                  <c:v>107.745337506494</c:v>
                </c:pt>
                <c:pt idx="46508">
                  <c:v>107.747654261767</c:v>
                </c:pt>
                <c:pt idx="46509">
                  <c:v>107.74997101704101</c:v>
                </c:pt>
                <c:pt idx="46510">
                  <c:v>107.75228777231401</c:v>
                </c:pt>
                <c:pt idx="46511">
                  <c:v>107.754604527588</c:v>
                </c:pt>
                <c:pt idx="46512">
                  <c:v>107.756921282861</c:v>
                </c:pt>
                <c:pt idx="46513">
                  <c:v>107.759238038135</c:v>
                </c:pt>
                <c:pt idx="46514">
                  <c:v>107.761554793408</c:v>
                </c:pt>
                <c:pt idx="46515">
                  <c:v>107.763871548682</c:v>
                </c:pt>
                <c:pt idx="46516">
                  <c:v>107.766188303956</c:v>
                </c:pt>
                <c:pt idx="46517">
                  <c:v>107.768505059229</c:v>
                </c:pt>
                <c:pt idx="46518">
                  <c:v>107.77082181450299</c:v>
                </c:pt>
                <c:pt idx="46519">
                  <c:v>107.77313856977599</c:v>
                </c:pt>
                <c:pt idx="46520">
                  <c:v>107.77545532505</c:v>
                </c:pt>
                <c:pt idx="46521">
                  <c:v>107.777772080323</c:v>
                </c:pt>
                <c:pt idx="46522">
                  <c:v>107.780088835597</c:v>
                </c:pt>
                <c:pt idx="46523">
                  <c:v>107.78240559087</c:v>
                </c:pt>
                <c:pt idx="46524">
                  <c:v>107.78472234614399</c:v>
                </c:pt>
                <c:pt idx="46525">
                  <c:v>107.78703910141699</c:v>
                </c:pt>
                <c:pt idx="46526">
                  <c:v>107.789355856691</c:v>
                </c:pt>
                <c:pt idx="46527">
                  <c:v>107.791672611965</c:v>
                </c:pt>
                <c:pt idx="46528">
                  <c:v>107.793989367238</c:v>
                </c:pt>
                <c:pt idx="46529">
                  <c:v>107.79630612251199</c:v>
                </c:pt>
                <c:pt idx="46530">
                  <c:v>107.79862287778499</c:v>
                </c:pt>
                <c:pt idx="46531">
                  <c:v>107.800939633059</c:v>
                </c:pt>
                <c:pt idx="46532">
                  <c:v>107.803256388332</c:v>
                </c:pt>
                <c:pt idx="46533">
                  <c:v>107.805573143606</c:v>
                </c:pt>
                <c:pt idx="46534">
                  <c:v>107.807889898879</c:v>
                </c:pt>
                <c:pt idx="46535">
                  <c:v>107.81020665415301</c:v>
                </c:pt>
                <c:pt idx="46536">
                  <c:v>107.81252340942601</c:v>
                </c:pt>
                <c:pt idx="46537">
                  <c:v>107.8148401647</c:v>
                </c:pt>
                <c:pt idx="46538">
                  <c:v>107.817156919973</c:v>
                </c:pt>
                <c:pt idx="46539">
                  <c:v>107.819473675247</c:v>
                </c:pt>
                <c:pt idx="46540">
                  <c:v>107.82179043052101</c:v>
                </c:pt>
                <c:pt idx="46541">
                  <c:v>107.82410718579401</c:v>
                </c:pt>
                <c:pt idx="46542">
                  <c:v>107.826423941068</c:v>
                </c:pt>
                <c:pt idx="46543">
                  <c:v>107.828740696341</c:v>
                </c:pt>
                <c:pt idx="46544">
                  <c:v>107.831057451615</c:v>
                </c:pt>
                <c:pt idx="46545">
                  <c:v>107.833374206888</c:v>
                </c:pt>
                <c:pt idx="46546">
                  <c:v>107.835690962162</c:v>
                </c:pt>
                <c:pt idx="46547">
                  <c:v>107.838007717435</c:v>
                </c:pt>
                <c:pt idx="46548">
                  <c:v>107.840324472709</c:v>
                </c:pt>
                <c:pt idx="46549">
                  <c:v>107.842641227982</c:v>
                </c:pt>
                <c:pt idx="46550">
                  <c:v>107.84495798325599</c:v>
                </c:pt>
                <c:pt idx="46551">
                  <c:v>107.84727473852899</c:v>
                </c:pt>
                <c:pt idx="46552">
                  <c:v>107.849591493803</c:v>
                </c:pt>
                <c:pt idx="46553">
                  <c:v>107.851908249077</c:v>
                </c:pt>
                <c:pt idx="46554">
                  <c:v>107.85422500435</c:v>
                </c:pt>
                <c:pt idx="46555">
                  <c:v>107.85654175962399</c:v>
                </c:pt>
                <c:pt idx="46556">
                  <c:v>107.85885851489699</c:v>
                </c:pt>
                <c:pt idx="46557">
                  <c:v>107.861175270171</c:v>
                </c:pt>
                <c:pt idx="46558">
                  <c:v>107.863492025444</c:v>
                </c:pt>
                <c:pt idx="46559">
                  <c:v>107.865808780718</c:v>
                </c:pt>
                <c:pt idx="46560">
                  <c:v>107.868125535991</c:v>
                </c:pt>
                <c:pt idx="46561">
                  <c:v>107.87044229126499</c:v>
                </c:pt>
                <c:pt idx="46562">
                  <c:v>107.87275904653799</c:v>
                </c:pt>
                <c:pt idx="46563">
                  <c:v>107.875075801812</c:v>
                </c:pt>
                <c:pt idx="46564">
                  <c:v>107.877392557085</c:v>
                </c:pt>
                <c:pt idx="46565">
                  <c:v>107.879709312359</c:v>
                </c:pt>
                <c:pt idx="46566">
                  <c:v>107.88202606763301</c:v>
                </c:pt>
                <c:pt idx="46567">
                  <c:v>107.88434282290601</c:v>
                </c:pt>
                <c:pt idx="46568">
                  <c:v>107.88665957818</c:v>
                </c:pt>
                <c:pt idx="46569">
                  <c:v>107.888976333453</c:v>
                </c:pt>
                <c:pt idx="46570">
                  <c:v>107.891293088727</c:v>
                </c:pt>
                <c:pt idx="46571">
                  <c:v>107.893609844</c:v>
                </c:pt>
                <c:pt idx="46572">
                  <c:v>107.89592659927401</c:v>
                </c:pt>
                <c:pt idx="46573">
                  <c:v>107.89824335454701</c:v>
                </c:pt>
                <c:pt idx="46574">
                  <c:v>107.900560109821</c:v>
                </c:pt>
                <c:pt idx="46575">
                  <c:v>107.902876865094</c:v>
                </c:pt>
                <c:pt idx="46576">
                  <c:v>107.905193620368</c:v>
                </c:pt>
                <c:pt idx="46577">
                  <c:v>107.907510375642</c:v>
                </c:pt>
                <c:pt idx="46578">
                  <c:v>107.90982713091501</c:v>
                </c:pt>
                <c:pt idx="46579">
                  <c:v>107.912143886189</c:v>
                </c:pt>
                <c:pt idx="46580">
                  <c:v>107.914460641462</c:v>
                </c:pt>
                <c:pt idx="46581">
                  <c:v>107.91677739673599</c:v>
                </c:pt>
                <c:pt idx="46582">
                  <c:v>107.919094152009</c:v>
                </c:pt>
                <c:pt idx="46583">
                  <c:v>107.921410907283</c:v>
                </c:pt>
                <c:pt idx="46584">
                  <c:v>107.923727662556</c:v>
                </c:pt>
                <c:pt idx="46585">
                  <c:v>107.92604441783</c:v>
                </c:pt>
                <c:pt idx="46586">
                  <c:v>107.928361173103</c:v>
                </c:pt>
                <c:pt idx="46587">
                  <c:v>107.93067792837699</c:v>
                </c:pt>
                <c:pt idx="46588">
                  <c:v>107.93299468364999</c:v>
                </c:pt>
                <c:pt idx="46589">
                  <c:v>107.935311438924</c:v>
                </c:pt>
                <c:pt idx="46590">
                  <c:v>107.937628194198</c:v>
                </c:pt>
                <c:pt idx="46591">
                  <c:v>107.939944949471</c:v>
                </c:pt>
                <c:pt idx="46592">
                  <c:v>107.94226170474499</c:v>
                </c:pt>
                <c:pt idx="46593">
                  <c:v>107.94457846001799</c:v>
                </c:pt>
                <c:pt idx="46594">
                  <c:v>107.946895215292</c:v>
                </c:pt>
                <c:pt idx="46595">
                  <c:v>107.949211970565</c:v>
                </c:pt>
                <c:pt idx="46596">
                  <c:v>107.951528725839</c:v>
                </c:pt>
                <c:pt idx="46597">
                  <c:v>107.953845481112</c:v>
                </c:pt>
                <c:pt idx="46598">
                  <c:v>107.95616223638601</c:v>
                </c:pt>
                <c:pt idx="46599">
                  <c:v>107.95847899165901</c:v>
                </c:pt>
                <c:pt idx="46600">
                  <c:v>107.960795746933</c:v>
                </c:pt>
                <c:pt idx="46601">
                  <c:v>107.963112502206</c:v>
                </c:pt>
                <c:pt idx="46602">
                  <c:v>107.96542925748</c:v>
                </c:pt>
                <c:pt idx="46603">
                  <c:v>107.96774601275401</c:v>
                </c:pt>
                <c:pt idx="46604">
                  <c:v>107.97006276802701</c:v>
                </c:pt>
                <c:pt idx="46605">
                  <c:v>107.972379523301</c:v>
                </c:pt>
                <c:pt idx="46606">
                  <c:v>107.974696278574</c:v>
                </c:pt>
                <c:pt idx="46607">
                  <c:v>107.977013033848</c:v>
                </c:pt>
                <c:pt idx="46608">
                  <c:v>107.979329789121</c:v>
                </c:pt>
                <c:pt idx="46609">
                  <c:v>107.98164654439501</c:v>
                </c:pt>
                <c:pt idx="46610">
                  <c:v>107.98396329966801</c:v>
                </c:pt>
                <c:pt idx="46611">
                  <c:v>107.986280054942</c:v>
                </c:pt>
                <c:pt idx="46612">
                  <c:v>107.988596810215</c:v>
                </c:pt>
                <c:pt idx="46613">
                  <c:v>107.990913565489</c:v>
                </c:pt>
                <c:pt idx="46614">
                  <c:v>107.993230320762</c:v>
                </c:pt>
                <c:pt idx="46615">
                  <c:v>107.995547076036</c:v>
                </c:pt>
                <c:pt idx="46616">
                  <c:v>107.99786383131</c:v>
                </c:pt>
                <c:pt idx="46617">
                  <c:v>108.000180586583</c:v>
                </c:pt>
                <c:pt idx="46618">
                  <c:v>108.00249734185699</c:v>
                </c:pt>
                <c:pt idx="46619">
                  <c:v>108.00481409712999</c:v>
                </c:pt>
                <c:pt idx="46620">
                  <c:v>108.007130852404</c:v>
                </c:pt>
                <c:pt idx="46621">
                  <c:v>108.009447607677</c:v>
                </c:pt>
                <c:pt idx="46622">
                  <c:v>108.011764362951</c:v>
                </c:pt>
                <c:pt idx="46623">
                  <c:v>108.014081118224</c:v>
                </c:pt>
                <c:pt idx="46624">
                  <c:v>108.01639787349799</c:v>
                </c:pt>
                <c:pt idx="46625">
                  <c:v>108.01871462877099</c:v>
                </c:pt>
                <c:pt idx="46626">
                  <c:v>108.021031384045</c:v>
                </c:pt>
                <c:pt idx="46627">
                  <c:v>108.023348139319</c:v>
                </c:pt>
                <c:pt idx="46628">
                  <c:v>108.025664894592</c:v>
                </c:pt>
                <c:pt idx="46629">
                  <c:v>108.02798164986601</c:v>
                </c:pt>
                <c:pt idx="46630">
                  <c:v>108.03029840513901</c:v>
                </c:pt>
                <c:pt idx="46631">
                  <c:v>108.032615160413</c:v>
                </c:pt>
                <c:pt idx="46632">
                  <c:v>108.034931915686</c:v>
                </c:pt>
                <c:pt idx="46633">
                  <c:v>108.03724867096</c:v>
                </c:pt>
                <c:pt idx="46634">
                  <c:v>108.039565426233</c:v>
                </c:pt>
                <c:pt idx="46635">
                  <c:v>108.04188218150701</c:v>
                </c:pt>
                <c:pt idx="46636">
                  <c:v>108.04419893678001</c:v>
                </c:pt>
                <c:pt idx="46637">
                  <c:v>108.046515692054</c:v>
                </c:pt>
                <c:pt idx="46638">
                  <c:v>108.048832447327</c:v>
                </c:pt>
                <c:pt idx="46639">
                  <c:v>108.051149202601</c:v>
                </c:pt>
                <c:pt idx="46640">
                  <c:v>108.05346595787501</c:v>
                </c:pt>
                <c:pt idx="46641">
                  <c:v>108.05578271314801</c:v>
                </c:pt>
                <c:pt idx="46642">
                  <c:v>108.058099468422</c:v>
                </c:pt>
                <c:pt idx="46643">
                  <c:v>108.060416223695</c:v>
                </c:pt>
                <c:pt idx="46644">
                  <c:v>108.062732978969</c:v>
                </c:pt>
                <c:pt idx="46645">
                  <c:v>108.065049734242</c:v>
                </c:pt>
                <c:pt idx="46646">
                  <c:v>108.067366489516</c:v>
                </c:pt>
                <c:pt idx="46647">
                  <c:v>108.069683244789</c:v>
                </c:pt>
                <c:pt idx="46648">
                  <c:v>108.072000000063</c:v>
                </c:pt>
                <c:pt idx="46649">
                  <c:v>108.074316755336</c:v>
                </c:pt>
                <c:pt idx="46650">
                  <c:v>108.07663351060999</c:v>
                </c:pt>
                <c:pt idx="46651">
                  <c:v>108.07895026588299</c:v>
                </c:pt>
                <c:pt idx="46652">
                  <c:v>108.081267021157</c:v>
                </c:pt>
                <c:pt idx="46653">
                  <c:v>108.083583776431</c:v>
                </c:pt>
                <c:pt idx="46654">
                  <c:v>108.085900531704</c:v>
                </c:pt>
                <c:pt idx="46655">
                  <c:v>108.08821728697799</c:v>
                </c:pt>
                <c:pt idx="46656">
                  <c:v>108.09053404225099</c:v>
                </c:pt>
                <c:pt idx="46657">
                  <c:v>108.092850797525</c:v>
                </c:pt>
                <c:pt idx="46658">
                  <c:v>108.095167552798</c:v>
                </c:pt>
                <c:pt idx="46659">
                  <c:v>108.097484308072</c:v>
                </c:pt>
                <c:pt idx="46660">
                  <c:v>108.099801063345</c:v>
                </c:pt>
                <c:pt idx="46661">
                  <c:v>108.10211781861901</c:v>
                </c:pt>
                <c:pt idx="46662">
                  <c:v>108.10443457389199</c:v>
                </c:pt>
                <c:pt idx="46663">
                  <c:v>108.106751329166</c:v>
                </c:pt>
                <c:pt idx="46664">
                  <c:v>108.10906808444</c:v>
                </c:pt>
                <c:pt idx="46665">
                  <c:v>108.111384839713</c:v>
                </c:pt>
                <c:pt idx="46666">
                  <c:v>108.11370159498701</c:v>
                </c:pt>
                <c:pt idx="46667">
                  <c:v>108.11601835026001</c:v>
                </c:pt>
                <c:pt idx="46668">
                  <c:v>108.118335105534</c:v>
                </c:pt>
                <c:pt idx="46669">
                  <c:v>108.120651860807</c:v>
                </c:pt>
                <c:pt idx="46670">
                  <c:v>108.122968616081</c:v>
                </c:pt>
                <c:pt idx="46671">
                  <c:v>108.125285371354</c:v>
                </c:pt>
                <c:pt idx="46672">
                  <c:v>108.12760212662801</c:v>
                </c:pt>
                <c:pt idx="46673">
                  <c:v>108.12991888190101</c:v>
                </c:pt>
                <c:pt idx="46674">
                  <c:v>108.132235637175</c:v>
                </c:pt>
                <c:pt idx="46675">
                  <c:v>108.134552392448</c:v>
                </c:pt>
                <c:pt idx="46676">
                  <c:v>108.136869147722</c:v>
                </c:pt>
                <c:pt idx="46677">
                  <c:v>108.139185902996</c:v>
                </c:pt>
                <c:pt idx="46678">
                  <c:v>108.141502658269</c:v>
                </c:pt>
                <c:pt idx="46679">
                  <c:v>108.143819413543</c:v>
                </c:pt>
                <c:pt idx="46680">
                  <c:v>108.146136168816</c:v>
                </c:pt>
                <c:pt idx="46681">
                  <c:v>108.14845292408999</c:v>
                </c:pt>
                <c:pt idx="46682">
                  <c:v>108.15076967936299</c:v>
                </c:pt>
                <c:pt idx="46683">
                  <c:v>108.153086434637</c:v>
                </c:pt>
                <c:pt idx="46684">
                  <c:v>108.15540318991</c:v>
                </c:pt>
                <c:pt idx="46685">
                  <c:v>108.157719945184</c:v>
                </c:pt>
                <c:pt idx="46686">
                  <c:v>108.160036700457</c:v>
                </c:pt>
                <c:pt idx="46687">
                  <c:v>108.16235345573099</c:v>
                </c:pt>
                <c:pt idx="46688">
                  <c:v>108.16467021100399</c:v>
                </c:pt>
                <c:pt idx="46689">
                  <c:v>108.166986966278</c:v>
                </c:pt>
                <c:pt idx="46690">
                  <c:v>108.169303721552</c:v>
                </c:pt>
                <c:pt idx="46691">
                  <c:v>108.171620476825</c:v>
                </c:pt>
                <c:pt idx="46692">
                  <c:v>108.17393723209899</c:v>
                </c:pt>
                <c:pt idx="46693">
                  <c:v>108.17625398737199</c:v>
                </c:pt>
                <c:pt idx="46694">
                  <c:v>108.178570742646</c:v>
                </c:pt>
                <c:pt idx="46695">
                  <c:v>108.180887497919</c:v>
                </c:pt>
                <c:pt idx="46696">
                  <c:v>108.183204253193</c:v>
                </c:pt>
                <c:pt idx="46697">
                  <c:v>108.185521008466</c:v>
                </c:pt>
                <c:pt idx="46698">
                  <c:v>108.18783776374001</c:v>
                </c:pt>
                <c:pt idx="46699">
                  <c:v>108.19015451901301</c:v>
                </c:pt>
                <c:pt idx="46700">
                  <c:v>108.192471274287</c:v>
                </c:pt>
                <c:pt idx="46701">
                  <c:v>108.19478802956</c:v>
                </c:pt>
                <c:pt idx="46702">
                  <c:v>108.197104784834</c:v>
                </c:pt>
                <c:pt idx="46703">
                  <c:v>108.19942154010801</c:v>
                </c:pt>
                <c:pt idx="46704">
                  <c:v>108.20173829538101</c:v>
                </c:pt>
                <c:pt idx="46705">
                  <c:v>108.204055050655</c:v>
                </c:pt>
                <c:pt idx="46706">
                  <c:v>108.206371805928</c:v>
                </c:pt>
                <c:pt idx="46707">
                  <c:v>108.208688561202</c:v>
                </c:pt>
                <c:pt idx="46708">
                  <c:v>108.211005316475</c:v>
                </c:pt>
                <c:pt idx="46709">
                  <c:v>108.213322071749</c:v>
                </c:pt>
                <c:pt idx="46710">
                  <c:v>108.215638827022</c:v>
                </c:pt>
                <c:pt idx="46711">
                  <c:v>108.217955582296</c:v>
                </c:pt>
                <c:pt idx="46712">
                  <c:v>108.220272337569</c:v>
                </c:pt>
                <c:pt idx="46713">
                  <c:v>108.22258909284299</c:v>
                </c:pt>
                <c:pt idx="46714">
                  <c:v>108.224905848117</c:v>
                </c:pt>
                <c:pt idx="46715">
                  <c:v>108.22722260339</c:v>
                </c:pt>
                <c:pt idx="46716">
                  <c:v>108.229539358664</c:v>
                </c:pt>
                <c:pt idx="46717">
                  <c:v>108.231856113937</c:v>
                </c:pt>
                <c:pt idx="46718">
                  <c:v>108.23417286921099</c:v>
                </c:pt>
                <c:pt idx="46719">
                  <c:v>108.23648962448399</c:v>
                </c:pt>
                <c:pt idx="46720">
                  <c:v>108.238806379758</c:v>
                </c:pt>
                <c:pt idx="46721">
                  <c:v>108.241123135031</c:v>
                </c:pt>
                <c:pt idx="46722">
                  <c:v>108.243439890305</c:v>
                </c:pt>
                <c:pt idx="46723">
                  <c:v>108.245756645578</c:v>
                </c:pt>
                <c:pt idx="46724">
                  <c:v>108.24807340085199</c:v>
                </c:pt>
                <c:pt idx="46725">
                  <c:v>108.25039015612499</c:v>
                </c:pt>
                <c:pt idx="46726">
                  <c:v>108.252706911399</c:v>
                </c:pt>
                <c:pt idx="46727">
                  <c:v>108.255023666673</c:v>
                </c:pt>
                <c:pt idx="46728">
                  <c:v>108.257340421946</c:v>
                </c:pt>
                <c:pt idx="46729">
                  <c:v>108.25965717722001</c:v>
                </c:pt>
                <c:pt idx="46730">
                  <c:v>108.26197393249301</c:v>
                </c:pt>
                <c:pt idx="46731">
                  <c:v>108.264290687767</c:v>
                </c:pt>
                <c:pt idx="46732">
                  <c:v>108.26660744304</c:v>
                </c:pt>
                <c:pt idx="46733">
                  <c:v>108.268924198314</c:v>
                </c:pt>
                <c:pt idx="46734">
                  <c:v>108.271240953587</c:v>
                </c:pt>
                <c:pt idx="46735">
                  <c:v>108.27355770886101</c:v>
                </c:pt>
                <c:pt idx="46736">
                  <c:v>108.27587446413401</c:v>
                </c:pt>
                <c:pt idx="46737">
                  <c:v>108.278191219408</c:v>
                </c:pt>
                <c:pt idx="46738">
                  <c:v>108.280507974681</c:v>
                </c:pt>
                <c:pt idx="46739">
                  <c:v>108.282824729955</c:v>
                </c:pt>
                <c:pt idx="46740">
                  <c:v>108.285141485229</c:v>
                </c:pt>
                <c:pt idx="46741">
                  <c:v>108.287458240502</c:v>
                </c:pt>
                <c:pt idx="46742">
                  <c:v>108.289774995776</c:v>
                </c:pt>
                <c:pt idx="46743">
                  <c:v>108.292091751049</c:v>
                </c:pt>
                <c:pt idx="46744">
                  <c:v>108.29440850632299</c:v>
                </c:pt>
                <c:pt idx="46745">
                  <c:v>108.29672526159599</c:v>
                </c:pt>
                <c:pt idx="46746">
                  <c:v>108.29904201687</c:v>
                </c:pt>
                <c:pt idx="46747">
                  <c:v>108.301358772143</c:v>
                </c:pt>
                <c:pt idx="46748">
                  <c:v>108.303675527417</c:v>
                </c:pt>
                <c:pt idx="46749">
                  <c:v>108.30599228269</c:v>
                </c:pt>
                <c:pt idx="46750">
                  <c:v>108.30830903796399</c:v>
                </c:pt>
                <c:pt idx="46751">
                  <c:v>108.31062579323699</c:v>
                </c:pt>
                <c:pt idx="46752">
                  <c:v>108.312942548511</c:v>
                </c:pt>
                <c:pt idx="46753">
                  <c:v>108.315259303785</c:v>
                </c:pt>
                <c:pt idx="46754">
                  <c:v>108.317576059058</c:v>
                </c:pt>
                <c:pt idx="46755">
                  <c:v>108.31989281433199</c:v>
                </c:pt>
                <c:pt idx="46756">
                  <c:v>108.32220956960499</c:v>
                </c:pt>
                <c:pt idx="46757">
                  <c:v>108.324526324879</c:v>
                </c:pt>
                <c:pt idx="46758">
                  <c:v>108.326843080152</c:v>
                </c:pt>
                <c:pt idx="46759">
                  <c:v>108.329159835426</c:v>
                </c:pt>
                <c:pt idx="46760">
                  <c:v>108.331476590699</c:v>
                </c:pt>
                <c:pt idx="46761">
                  <c:v>108.33379334597301</c:v>
                </c:pt>
                <c:pt idx="46762">
                  <c:v>108.33611010124601</c:v>
                </c:pt>
                <c:pt idx="46763">
                  <c:v>108.33842685652</c:v>
                </c:pt>
                <c:pt idx="46764">
                  <c:v>108.340743611794</c:v>
                </c:pt>
                <c:pt idx="46765">
                  <c:v>108.343060367067</c:v>
                </c:pt>
                <c:pt idx="46766">
                  <c:v>108.34537712234101</c:v>
                </c:pt>
                <c:pt idx="46767">
                  <c:v>108.34769387761401</c:v>
                </c:pt>
                <c:pt idx="46768">
                  <c:v>108.350010632888</c:v>
                </c:pt>
                <c:pt idx="46769">
                  <c:v>108.352327388161</c:v>
                </c:pt>
                <c:pt idx="46770">
                  <c:v>108.354644143435</c:v>
                </c:pt>
                <c:pt idx="46771">
                  <c:v>108.356960898708</c:v>
                </c:pt>
                <c:pt idx="46772">
                  <c:v>108.35927765398201</c:v>
                </c:pt>
                <c:pt idx="46773">
                  <c:v>108.36159440925501</c:v>
                </c:pt>
                <c:pt idx="46774">
                  <c:v>108.363911164529</c:v>
                </c:pt>
                <c:pt idx="46775">
                  <c:v>108.366227919802</c:v>
                </c:pt>
                <c:pt idx="46776">
                  <c:v>108.368544675076</c:v>
                </c:pt>
                <c:pt idx="46777">
                  <c:v>108.37086143035</c:v>
                </c:pt>
                <c:pt idx="46778">
                  <c:v>108.373178185623</c:v>
                </c:pt>
                <c:pt idx="46779">
                  <c:v>108.375494940897</c:v>
                </c:pt>
                <c:pt idx="46780">
                  <c:v>108.37781169617</c:v>
                </c:pt>
                <c:pt idx="46781">
                  <c:v>108.38012845144399</c:v>
                </c:pt>
                <c:pt idx="46782">
                  <c:v>108.38244520671699</c:v>
                </c:pt>
                <c:pt idx="46783">
                  <c:v>108.384761961991</c:v>
                </c:pt>
                <c:pt idx="46784">
                  <c:v>108.387078717264</c:v>
                </c:pt>
                <c:pt idx="46785">
                  <c:v>108.389395472538</c:v>
                </c:pt>
                <c:pt idx="46786">
                  <c:v>108.391712227811</c:v>
                </c:pt>
                <c:pt idx="46787">
                  <c:v>108.39402898308499</c:v>
                </c:pt>
                <c:pt idx="46788">
                  <c:v>108.39634573835799</c:v>
                </c:pt>
                <c:pt idx="46789">
                  <c:v>108.398662493632</c:v>
                </c:pt>
                <c:pt idx="46790">
                  <c:v>108.400979248906</c:v>
                </c:pt>
                <c:pt idx="46791">
                  <c:v>108.403296004179</c:v>
                </c:pt>
                <c:pt idx="46792">
                  <c:v>108.40561275945301</c:v>
                </c:pt>
                <c:pt idx="46793">
                  <c:v>108.40792951472601</c:v>
                </c:pt>
                <c:pt idx="46794">
                  <c:v>108.41024627</c:v>
                </c:pt>
                <c:pt idx="46795">
                  <c:v>108.412563025273</c:v>
                </c:pt>
                <c:pt idx="46796">
                  <c:v>108.414879780547</c:v>
                </c:pt>
                <c:pt idx="46797">
                  <c:v>108.41719653582</c:v>
                </c:pt>
                <c:pt idx="46798">
                  <c:v>108.41951329109401</c:v>
                </c:pt>
                <c:pt idx="46799">
                  <c:v>108.42183004636701</c:v>
                </c:pt>
                <c:pt idx="46800">
                  <c:v>108.424146801641</c:v>
                </c:pt>
                <c:pt idx="46801">
                  <c:v>108.426463556915</c:v>
                </c:pt>
                <c:pt idx="46802">
                  <c:v>108.428780312188</c:v>
                </c:pt>
                <c:pt idx="46803">
                  <c:v>108.43109706746201</c:v>
                </c:pt>
                <c:pt idx="46804">
                  <c:v>108.43341382273501</c:v>
                </c:pt>
                <c:pt idx="46805">
                  <c:v>108.435730578009</c:v>
                </c:pt>
                <c:pt idx="46806">
                  <c:v>108.438047333282</c:v>
                </c:pt>
                <c:pt idx="46807">
                  <c:v>108.440364088556</c:v>
                </c:pt>
                <c:pt idx="46808">
                  <c:v>108.442680843829</c:v>
                </c:pt>
                <c:pt idx="46809">
                  <c:v>108.444997599103</c:v>
                </c:pt>
                <c:pt idx="46810">
                  <c:v>108.447314354376</c:v>
                </c:pt>
                <c:pt idx="46811">
                  <c:v>108.44963110965</c:v>
                </c:pt>
                <c:pt idx="46812">
                  <c:v>108.451947864923</c:v>
                </c:pt>
                <c:pt idx="46813">
                  <c:v>108.45426462019699</c:v>
                </c:pt>
                <c:pt idx="46814">
                  <c:v>108.456581375471</c:v>
                </c:pt>
                <c:pt idx="46815">
                  <c:v>108.458898130744</c:v>
                </c:pt>
                <c:pt idx="46816">
                  <c:v>108.461214886018</c:v>
                </c:pt>
                <c:pt idx="46817">
                  <c:v>108.463531641291</c:v>
                </c:pt>
                <c:pt idx="46818">
                  <c:v>108.46584839656499</c:v>
                </c:pt>
                <c:pt idx="46819">
                  <c:v>108.46816515183799</c:v>
                </c:pt>
                <c:pt idx="46820">
                  <c:v>108.470481907112</c:v>
                </c:pt>
                <c:pt idx="46821">
                  <c:v>108.472798662385</c:v>
                </c:pt>
                <c:pt idx="46822">
                  <c:v>108.475115417659</c:v>
                </c:pt>
                <c:pt idx="46823">
                  <c:v>108.477432172932</c:v>
                </c:pt>
                <c:pt idx="46824">
                  <c:v>108.47974892820601</c:v>
                </c:pt>
                <c:pt idx="46825">
                  <c:v>108.48206568347899</c:v>
                </c:pt>
                <c:pt idx="46826">
                  <c:v>108.484382438753</c:v>
                </c:pt>
                <c:pt idx="46827">
                  <c:v>108.486699194027</c:v>
                </c:pt>
                <c:pt idx="46828">
                  <c:v>108.4890159493</c:v>
                </c:pt>
                <c:pt idx="46829">
                  <c:v>108.49133270457401</c:v>
                </c:pt>
                <c:pt idx="46830">
                  <c:v>108.49364945984701</c:v>
                </c:pt>
                <c:pt idx="46831">
                  <c:v>108.495966215121</c:v>
                </c:pt>
                <c:pt idx="46832">
                  <c:v>108.498282970394</c:v>
                </c:pt>
                <c:pt idx="46833">
                  <c:v>108.500599725668</c:v>
                </c:pt>
                <c:pt idx="46834">
                  <c:v>108.502916480941</c:v>
                </c:pt>
                <c:pt idx="46835">
                  <c:v>108.50523323621501</c:v>
                </c:pt>
                <c:pt idx="46836">
                  <c:v>108.50754999148801</c:v>
                </c:pt>
                <c:pt idx="46837">
                  <c:v>108.509866746762</c:v>
                </c:pt>
                <c:pt idx="46838">
                  <c:v>108.512183502035</c:v>
                </c:pt>
                <c:pt idx="46839">
                  <c:v>108.514500257309</c:v>
                </c:pt>
                <c:pt idx="46840">
                  <c:v>108.516817012583</c:v>
                </c:pt>
                <c:pt idx="46841">
                  <c:v>108.519133767856</c:v>
                </c:pt>
                <c:pt idx="46842">
                  <c:v>108.52145052313</c:v>
                </c:pt>
                <c:pt idx="46843">
                  <c:v>108.523767278403</c:v>
                </c:pt>
                <c:pt idx="46844">
                  <c:v>108.52608403367699</c:v>
                </c:pt>
                <c:pt idx="46845">
                  <c:v>108.52840078894999</c:v>
                </c:pt>
                <c:pt idx="46846">
                  <c:v>108.530717544224</c:v>
                </c:pt>
                <c:pt idx="46847">
                  <c:v>108.533034299497</c:v>
                </c:pt>
                <c:pt idx="46848">
                  <c:v>108.535351054771</c:v>
                </c:pt>
                <c:pt idx="46849">
                  <c:v>108.537667810044</c:v>
                </c:pt>
                <c:pt idx="46850">
                  <c:v>108.53998456531799</c:v>
                </c:pt>
                <c:pt idx="46851">
                  <c:v>108.542301320592</c:v>
                </c:pt>
                <c:pt idx="46852">
                  <c:v>108.544618075865</c:v>
                </c:pt>
                <c:pt idx="46853">
                  <c:v>108.546934831139</c:v>
                </c:pt>
                <c:pt idx="46854">
                  <c:v>108.549251586412</c:v>
                </c:pt>
                <c:pt idx="46855">
                  <c:v>108.55156834168601</c:v>
                </c:pt>
                <c:pt idx="46856">
                  <c:v>108.55388509695899</c:v>
                </c:pt>
                <c:pt idx="46857">
                  <c:v>108.556201852233</c:v>
                </c:pt>
                <c:pt idx="46858">
                  <c:v>108.558518607506</c:v>
                </c:pt>
                <c:pt idx="46859">
                  <c:v>108.56083536278</c:v>
                </c:pt>
                <c:pt idx="46860">
                  <c:v>108.563152118053</c:v>
                </c:pt>
                <c:pt idx="46861">
                  <c:v>108.56546887332701</c:v>
                </c:pt>
                <c:pt idx="46862">
                  <c:v>108.56778562860001</c:v>
                </c:pt>
                <c:pt idx="46863">
                  <c:v>108.570102383874</c:v>
                </c:pt>
                <c:pt idx="46864">
                  <c:v>108.572419139148</c:v>
                </c:pt>
                <c:pt idx="46865">
                  <c:v>108.574735894421</c:v>
                </c:pt>
                <c:pt idx="46866">
                  <c:v>108.57705264969501</c:v>
                </c:pt>
                <c:pt idx="46867">
                  <c:v>108.57936940496801</c:v>
                </c:pt>
                <c:pt idx="46868">
                  <c:v>108.581686160242</c:v>
                </c:pt>
                <c:pt idx="46869">
                  <c:v>108.584002915515</c:v>
                </c:pt>
                <c:pt idx="46870">
                  <c:v>108.586319670789</c:v>
                </c:pt>
                <c:pt idx="46871">
                  <c:v>108.588636426062</c:v>
                </c:pt>
                <c:pt idx="46872">
                  <c:v>108.590953181336</c:v>
                </c:pt>
                <c:pt idx="46873">
                  <c:v>108.593269936609</c:v>
                </c:pt>
                <c:pt idx="46874">
                  <c:v>108.595586691883</c:v>
                </c:pt>
                <c:pt idx="46875">
                  <c:v>108.597903447156</c:v>
                </c:pt>
                <c:pt idx="46876">
                  <c:v>108.60022020242999</c:v>
                </c:pt>
                <c:pt idx="46877">
                  <c:v>108.602536957704</c:v>
                </c:pt>
                <c:pt idx="46878">
                  <c:v>108.604853712977</c:v>
                </c:pt>
                <c:pt idx="46879">
                  <c:v>108.607170468251</c:v>
                </c:pt>
                <c:pt idx="46880">
                  <c:v>108.609487223524</c:v>
                </c:pt>
                <c:pt idx="46881">
                  <c:v>108.61180397879799</c:v>
                </c:pt>
                <c:pt idx="46882">
                  <c:v>108.61412073407099</c:v>
                </c:pt>
                <c:pt idx="46883">
                  <c:v>108.616437489345</c:v>
                </c:pt>
                <c:pt idx="46884">
                  <c:v>108.618754244618</c:v>
                </c:pt>
                <c:pt idx="46885">
                  <c:v>108.621070999892</c:v>
                </c:pt>
                <c:pt idx="46886">
                  <c:v>108.623387755165</c:v>
                </c:pt>
                <c:pt idx="46887">
                  <c:v>108.62570451043899</c:v>
                </c:pt>
                <c:pt idx="46888">
                  <c:v>108.62802126571199</c:v>
                </c:pt>
                <c:pt idx="46889">
                  <c:v>108.630338020986</c:v>
                </c:pt>
                <c:pt idx="46890">
                  <c:v>108.63265477626</c:v>
                </c:pt>
                <c:pt idx="46891">
                  <c:v>108.634971531533</c:v>
                </c:pt>
                <c:pt idx="46892">
                  <c:v>108.63728828680701</c:v>
                </c:pt>
                <c:pt idx="46893">
                  <c:v>108.63960504208001</c:v>
                </c:pt>
                <c:pt idx="46894">
                  <c:v>108.641921797354</c:v>
                </c:pt>
                <c:pt idx="46895">
                  <c:v>108.644238552627</c:v>
                </c:pt>
                <c:pt idx="46896">
                  <c:v>108.646555307901</c:v>
                </c:pt>
                <c:pt idx="46897">
                  <c:v>108.648872063174</c:v>
                </c:pt>
                <c:pt idx="46898">
                  <c:v>108.65118881844801</c:v>
                </c:pt>
                <c:pt idx="46899">
                  <c:v>108.65350557372101</c:v>
                </c:pt>
                <c:pt idx="46900">
                  <c:v>108.655822328995</c:v>
                </c:pt>
                <c:pt idx="46901">
                  <c:v>108.658139084269</c:v>
                </c:pt>
                <c:pt idx="46902">
                  <c:v>108.660455839542</c:v>
                </c:pt>
                <c:pt idx="46903">
                  <c:v>108.662772594816</c:v>
                </c:pt>
                <c:pt idx="46904">
                  <c:v>108.665089350089</c:v>
                </c:pt>
                <c:pt idx="46905">
                  <c:v>108.667406105363</c:v>
                </c:pt>
                <c:pt idx="46906">
                  <c:v>108.669722860636</c:v>
                </c:pt>
                <c:pt idx="46907">
                  <c:v>108.67203961590999</c:v>
                </c:pt>
                <c:pt idx="46908">
                  <c:v>108.67435637118299</c:v>
                </c:pt>
                <c:pt idx="46909">
                  <c:v>108.676673126457</c:v>
                </c:pt>
                <c:pt idx="46910">
                  <c:v>108.67898988173</c:v>
                </c:pt>
                <c:pt idx="46911">
                  <c:v>108.681306637004</c:v>
                </c:pt>
                <c:pt idx="46912">
                  <c:v>108.683623392277</c:v>
                </c:pt>
                <c:pt idx="46913">
                  <c:v>108.68594014755099</c:v>
                </c:pt>
                <c:pt idx="46914">
                  <c:v>108.688256902825</c:v>
                </c:pt>
                <c:pt idx="46915">
                  <c:v>108.690573658098</c:v>
                </c:pt>
                <c:pt idx="46916">
                  <c:v>108.692890413372</c:v>
                </c:pt>
                <c:pt idx="46917">
                  <c:v>108.695207168645</c:v>
                </c:pt>
                <c:pt idx="46918">
                  <c:v>108.69752392391899</c:v>
                </c:pt>
                <c:pt idx="46919">
                  <c:v>108.69984067919199</c:v>
                </c:pt>
                <c:pt idx="46920">
                  <c:v>108.702157434466</c:v>
                </c:pt>
                <c:pt idx="46921">
                  <c:v>108.704474189739</c:v>
                </c:pt>
                <c:pt idx="46922">
                  <c:v>108.706790945013</c:v>
                </c:pt>
                <c:pt idx="46923">
                  <c:v>108.709107700286</c:v>
                </c:pt>
                <c:pt idx="46924">
                  <c:v>108.71142445556001</c:v>
                </c:pt>
                <c:pt idx="46925">
                  <c:v>108.71374121083301</c:v>
                </c:pt>
                <c:pt idx="46926">
                  <c:v>108.716057966107</c:v>
                </c:pt>
                <c:pt idx="46927">
                  <c:v>108.718374721381</c:v>
                </c:pt>
                <c:pt idx="46928">
                  <c:v>108.720691476654</c:v>
                </c:pt>
                <c:pt idx="46929">
                  <c:v>108.72300823192801</c:v>
                </c:pt>
                <c:pt idx="46930">
                  <c:v>108.72532498720101</c:v>
                </c:pt>
                <c:pt idx="46931">
                  <c:v>108.727641742475</c:v>
                </c:pt>
                <c:pt idx="46932">
                  <c:v>108.729958497748</c:v>
                </c:pt>
                <c:pt idx="46933">
                  <c:v>108.732275253022</c:v>
                </c:pt>
                <c:pt idx="46934">
                  <c:v>108.734592008295</c:v>
                </c:pt>
                <c:pt idx="46935">
                  <c:v>108.73690876356901</c:v>
                </c:pt>
                <c:pt idx="46936">
                  <c:v>108.73922551884201</c:v>
                </c:pt>
                <c:pt idx="46937">
                  <c:v>108.741542274116</c:v>
                </c:pt>
                <c:pt idx="46938">
                  <c:v>108.74385902938999</c:v>
                </c:pt>
                <c:pt idx="46939">
                  <c:v>108.746175784663</c:v>
                </c:pt>
                <c:pt idx="46940">
                  <c:v>108.748492539937</c:v>
                </c:pt>
                <c:pt idx="46941">
                  <c:v>108.75080929521</c:v>
                </c:pt>
                <c:pt idx="46942">
                  <c:v>108.753126050484</c:v>
                </c:pt>
                <c:pt idx="46943">
                  <c:v>108.755442805757</c:v>
                </c:pt>
                <c:pt idx="46944">
                  <c:v>108.75775956103099</c:v>
                </c:pt>
                <c:pt idx="46945">
                  <c:v>108.76007631630399</c:v>
                </c:pt>
                <c:pt idx="46946">
                  <c:v>108.762393071578</c:v>
                </c:pt>
                <c:pt idx="46947">
                  <c:v>108.764709826851</c:v>
                </c:pt>
                <c:pt idx="46948">
                  <c:v>108.767026582125</c:v>
                </c:pt>
                <c:pt idx="46949">
                  <c:v>108.769343337398</c:v>
                </c:pt>
                <c:pt idx="46950">
                  <c:v>108.77166009267199</c:v>
                </c:pt>
                <c:pt idx="46951">
                  <c:v>108.773976847946</c:v>
                </c:pt>
                <c:pt idx="46952">
                  <c:v>108.776293603219</c:v>
                </c:pt>
                <c:pt idx="46953">
                  <c:v>108.778610358493</c:v>
                </c:pt>
                <c:pt idx="46954">
                  <c:v>108.780927113766</c:v>
                </c:pt>
                <c:pt idx="46955">
                  <c:v>108.78324386904001</c:v>
                </c:pt>
                <c:pt idx="46956">
                  <c:v>108.78556062431301</c:v>
                </c:pt>
                <c:pt idx="46957">
                  <c:v>108.787877379587</c:v>
                </c:pt>
                <c:pt idx="46958">
                  <c:v>108.79019413486</c:v>
                </c:pt>
                <c:pt idx="46959">
                  <c:v>108.792510890134</c:v>
                </c:pt>
                <c:pt idx="46960">
                  <c:v>108.794827645407</c:v>
                </c:pt>
                <c:pt idx="46961">
                  <c:v>108.79714440068101</c:v>
                </c:pt>
                <c:pt idx="46962">
                  <c:v>108.79946115595401</c:v>
                </c:pt>
                <c:pt idx="46963">
                  <c:v>108.801777911228</c:v>
                </c:pt>
                <c:pt idx="46964">
                  <c:v>108.804094666502</c:v>
                </c:pt>
                <c:pt idx="46965">
                  <c:v>108.806411421775</c:v>
                </c:pt>
                <c:pt idx="46966">
                  <c:v>108.80872817704901</c:v>
                </c:pt>
                <c:pt idx="46967">
                  <c:v>108.81104493232201</c:v>
                </c:pt>
                <c:pt idx="46968">
                  <c:v>108.813361687596</c:v>
                </c:pt>
                <c:pt idx="46969">
                  <c:v>108.815678442869</c:v>
                </c:pt>
                <c:pt idx="46970">
                  <c:v>108.817995198143</c:v>
                </c:pt>
                <c:pt idx="46971">
                  <c:v>108.820311953416</c:v>
                </c:pt>
                <c:pt idx="46972">
                  <c:v>108.82262870869</c:v>
                </c:pt>
                <c:pt idx="46973">
                  <c:v>108.824945463963</c:v>
                </c:pt>
                <c:pt idx="46974">
                  <c:v>108.827262219237</c:v>
                </c:pt>
                <c:pt idx="46975">
                  <c:v>108.82957897451</c:v>
                </c:pt>
                <c:pt idx="46976">
                  <c:v>108.83189572978399</c:v>
                </c:pt>
                <c:pt idx="46977">
                  <c:v>108.834212485058</c:v>
                </c:pt>
                <c:pt idx="46978">
                  <c:v>108.836529240331</c:v>
                </c:pt>
                <c:pt idx="46979">
                  <c:v>108.838845995605</c:v>
                </c:pt>
                <c:pt idx="46980">
                  <c:v>108.841162750878</c:v>
                </c:pt>
                <c:pt idx="46981">
                  <c:v>108.84347950615199</c:v>
                </c:pt>
                <c:pt idx="46982">
                  <c:v>108.84579626142499</c:v>
                </c:pt>
                <c:pt idx="46983">
                  <c:v>108.848113016699</c:v>
                </c:pt>
                <c:pt idx="46984">
                  <c:v>108.850429771972</c:v>
                </c:pt>
                <c:pt idx="46985">
                  <c:v>108.852746527246</c:v>
                </c:pt>
                <c:pt idx="46986">
                  <c:v>108.855063282519</c:v>
                </c:pt>
                <c:pt idx="46987">
                  <c:v>108.85738003779301</c:v>
                </c:pt>
                <c:pt idx="46988">
                  <c:v>108.859696793067</c:v>
                </c:pt>
                <c:pt idx="46989">
                  <c:v>108.86201354834</c:v>
                </c:pt>
                <c:pt idx="46990">
                  <c:v>108.864330303614</c:v>
                </c:pt>
                <c:pt idx="46991">
                  <c:v>108.866647058887</c:v>
                </c:pt>
                <c:pt idx="46992">
                  <c:v>108.86896381416101</c:v>
                </c:pt>
                <c:pt idx="46993">
                  <c:v>108.87128056943401</c:v>
                </c:pt>
                <c:pt idx="46994">
                  <c:v>108.873597324708</c:v>
                </c:pt>
                <c:pt idx="46995">
                  <c:v>108.875914079981</c:v>
                </c:pt>
                <c:pt idx="46996">
                  <c:v>108.878230835255</c:v>
                </c:pt>
                <c:pt idx="46997">
                  <c:v>108.880547590528</c:v>
                </c:pt>
                <c:pt idx="46998">
                  <c:v>108.88286434580201</c:v>
                </c:pt>
                <c:pt idx="46999">
                  <c:v>108.88518110107501</c:v>
                </c:pt>
                <c:pt idx="47000">
                  <c:v>108.887497856349</c:v>
                </c:pt>
                <c:pt idx="47001">
                  <c:v>108.889814611623</c:v>
                </c:pt>
                <c:pt idx="47002">
                  <c:v>108.892131366896</c:v>
                </c:pt>
                <c:pt idx="47003">
                  <c:v>108.89444812217</c:v>
                </c:pt>
                <c:pt idx="47004">
                  <c:v>108.896764877443</c:v>
                </c:pt>
                <c:pt idx="47005">
                  <c:v>108.899081632717</c:v>
                </c:pt>
                <c:pt idx="47006">
                  <c:v>108.90139838799</c:v>
                </c:pt>
                <c:pt idx="47007">
                  <c:v>108.90371514326399</c:v>
                </c:pt>
                <c:pt idx="47008">
                  <c:v>108.90603189853699</c:v>
                </c:pt>
                <c:pt idx="47009">
                  <c:v>108.908348653811</c:v>
                </c:pt>
                <c:pt idx="47010">
                  <c:v>108.910665409084</c:v>
                </c:pt>
                <c:pt idx="47011">
                  <c:v>108.912982164358</c:v>
                </c:pt>
                <c:pt idx="47012">
                  <c:v>108.915298919631</c:v>
                </c:pt>
                <c:pt idx="47013">
                  <c:v>108.91761567490499</c:v>
                </c:pt>
                <c:pt idx="47014">
                  <c:v>108.919932430179</c:v>
                </c:pt>
                <c:pt idx="47015">
                  <c:v>108.922249185452</c:v>
                </c:pt>
                <c:pt idx="47016">
                  <c:v>108.924565940726</c:v>
                </c:pt>
                <c:pt idx="47017">
                  <c:v>108.926882695999</c:v>
                </c:pt>
                <c:pt idx="47018">
                  <c:v>108.92919945127301</c:v>
                </c:pt>
                <c:pt idx="47019">
                  <c:v>108.93151620654599</c:v>
                </c:pt>
                <c:pt idx="47020">
                  <c:v>108.93383296182</c:v>
                </c:pt>
                <c:pt idx="47021">
                  <c:v>108.936149717093</c:v>
                </c:pt>
                <c:pt idx="47022">
                  <c:v>108.938466472367</c:v>
                </c:pt>
                <c:pt idx="47023">
                  <c:v>108.94078322764</c:v>
                </c:pt>
                <c:pt idx="47024">
                  <c:v>108.94309998291401</c:v>
                </c:pt>
                <c:pt idx="47025">
                  <c:v>108.94541673818701</c:v>
                </c:pt>
                <c:pt idx="47026">
                  <c:v>108.947733493461</c:v>
                </c:pt>
                <c:pt idx="47027">
                  <c:v>108.950050248735</c:v>
                </c:pt>
                <c:pt idx="47028">
                  <c:v>108.952367004008</c:v>
                </c:pt>
                <c:pt idx="47029">
                  <c:v>108.95468375928201</c:v>
                </c:pt>
                <c:pt idx="47030">
                  <c:v>108.95700051455501</c:v>
                </c:pt>
                <c:pt idx="47031">
                  <c:v>108.959317269829</c:v>
                </c:pt>
                <c:pt idx="47032">
                  <c:v>108.961634025102</c:v>
                </c:pt>
                <c:pt idx="47033">
                  <c:v>108.963950780376</c:v>
                </c:pt>
                <c:pt idx="47034">
                  <c:v>108.966267535649</c:v>
                </c:pt>
                <c:pt idx="47035">
                  <c:v>108.968584290923</c:v>
                </c:pt>
                <c:pt idx="47036">
                  <c:v>108.970901046196</c:v>
                </c:pt>
                <c:pt idx="47037">
                  <c:v>108.97321780147</c:v>
                </c:pt>
                <c:pt idx="47038">
                  <c:v>108.97553455674399</c:v>
                </c:pt>
                <c:pt idx="47039">
                  <c:v>108.97785131201699</c:v>
                </c:pt>
                <c:pt idx="47040">
                  <c:v>108.980168067291</c:v>
                </c:pt>
                <c:pt idx="47041">
                  <c:v>108.982484822564</c:v>
                </c:pt>
                <c:pt idx="47042">
                  <c:v>108.984801577838</c:v>
                </c:pt>
                <c:pt idx="47043">
                  <c:v>108.987118333111</c:v>
                </c:pt>
                <c:pt idx="47044">
                  <c:v>108.98943508838499</c:v>
                </c:pt>
                <c:pt idx="47045">
                  <c:v>108.99175184365799</c:v>
                </c:pt>
                <c:pt idx="47046">
                  <c:v>108.994068598932</c:v>
                </c:pt>
                <c:pt idx="47047">
                  <c:v>108.996385354205</c:v>
                </c:pt>
                <c:pt idx="47048">
                  <c:v>108.998702109479</c:v>
                </c:pt>
                <c:pt idx="47049">
                  <c:v>109.001018864752</c:v>
                </c:pt>
                <c:pt idx="47050">
                  <c:v>109.00333562002599</c:v>
                </c:pt>
                <c:pt idx="47051">
                  <c:v>109.0056523753</c:v>
                </c:pt>
                <c:pt idx="47052">
                  <c:v>109.007969130573</c:v>
                </c:pt>
                <c:pt idx="47053">
                  <c:v>109.010285885847</c:v>
                </c:pt>
                <c:pt idx="47054">
                  <c:v>109.01260264112</c:v>
                </c:pt>
                <c:pt idx="47055">
                  <c:v>109.01491939639401</c:v>
                </c:pt>
                <c:pt idx="47056">
                  <c:v>109.01723615166701</c:v>
                </c:pt>
                <c:pt idx="47057">
                  <c:v>109.019552906941</c:v>
                </c:pt>
                <c:pt idx="47058">
                  <c:v>109.021869662214</c:v>
                </c:pt>
                <c:pt idx="47059">
                  <c:v>109.024186417488</c:v>
                </c:pt>
                <c:pt idx="47060">
                  <c:v>109.026503172761</c:v>
                </c:pt>
                <c:pt idx="47061">
                  <c:v>109.02881992803501</c:v>
                </c:pt>
                <c:pt idx="47062">
                  <c:v>109.03113668330801</c:v>
                </c:pt>
                <c:pt idx="47063">
                  <c:v>109.033453438582</c:v>
                </c:pt>
                <c:pt idx="47064">
                  <c:v>109.035770193856</c:v>
                </c:pt>
                <c:pt idx="47065">
                  <c:v>109.038086949129</c:v>
                </c:pt>
                <c:pt idx="47066">
                  <c:v>109.040403704403</c:v>
                </c:pt>
                <c:pt idx="47067">
                  <c:v>109.042720459676</c:v>
                </c:pt>
                <c:pt idx="47068">
                  <c:v>109.04503721495</c:v>
                </c:pt>
                <c:pt idx="47069">
                  <c:v>109.047353970223</c:v>
                </c:pt>
                <c:pt idx="47070">
                  <c:v>109.04967072549699</c:v>
                </c:pt>
                <c:pt idx="47071">
                  <c:v>109.05198748076999</c:v>
                </c:pt>
                <c:pt idx="47072">
                  <c:v>109.054304236044</c:v>
                </c:pt>
                <c:pt idx="47073">
                  <c:v>109.056620991317</c:v>
                </c:pt>
                <c:pt idx="47074">
                  <c:v>109.058937746591</c:v>
                </c:pt>
                <c:pt idx="47075">
                  <c:v>109.06125450186499</c:v>
                </c:pt>
                <c:pt idx="47076">
                  <c:v>109.06357125713799</c:v>
                </c:pt>
                <c:pt idx="47077">
                  <c:v>109.065888012412</c:v>
                </c:pt>
                <c:pt idx="47078">
                  <c:v>109.068204767685</c:v>
                </c:pt>
                <c:pt idx="47079">
                  <c:v>109.070521522959</c:v>
                </c:pt>
                <c:pt idx="47080">
                  <c:v>109.072838278232</c:v>
                </c:pt>
                <c:pt idx="47081">
                  <c:v>109.07515503350599</c:v>
                </c:pt>
                <c:pt idx="47082">
                  <c:v>109.07747178877899</c:v>
                </c:pt>
                <c:pt idx="47083">
                  <c:v>109.079788544053</c:v>
                </c:pt>
                <c:pt idx="47084">
                  <c:v>109.082105299326</c:v>
                </c:pt>
                <c:pt idx="47085">
                  <c:v>109.0844220546</c:v>
                </c:pt>
                <c:pt idx="47086">
                  <c:v>109.086738809873</c:v>
                </c:pt>
                <c:pt idx="47087">
                  <c:v>109.08905556514701</c:v>
                </c:pt>
                <c:pt idx="47088">
                  <c:v>109.091372320421</c:v>
                </c:pt>
                <c:pt idx="47089">
                  <c:v>109.093689075694</c:v>
                </c:pt>
                <c:pt idx="47090">
                  <c:v>109.096005830968</c:v>
                </c:pt>
                <c:pt idx="47091">
                  <c:v>109.098322586241</c:v>
                </c:pt>
                <c:pt idx="47092">
                  <c:v>109.10063934151501</c:v>
                </c:pt>
                <c:pt idx="47093">
                  <c:v>109.10295609678801</c:v>
                </c:pt>
                <c:pt idx="47094">
                  <c:v>109.105272852062</c:v>
                </c:pt>
                <c:pt idx="47095">
                  <c:v>109.107589607335</c:v>
                </c:pt>
                <c:pt idx="47096">
                  <c:v>109.109906362609</c:v>
                </c:pt>
                <c:pt idx="47097">
                  <c:v>109.112223117882</c:v>
                </c:pt>
                <c:pt idx="47098">
                  <c:v>109.11453987315601</c:v>
                </c:pt>
                <c:pt idx="47099">
                  <c:v>109.11685662842901</c:v>
                </c:pt>
                <c:pt idx="47100">
                  <c:v>109.119173383703</c:v>
                </c:pt>
                <c:pt idx="47101">
                  <c:v>109.12149013897699</c:v>
                </c:pt>
                <c:pt idx="47102">
                  <c:v>109.12380689425</c:v>
                </c:pt>
                <c:pt idx="47103">
                  <c:v>109.126123649524</c:v>
                </c:pt>
                <c:pt idx="47104">
                  <c:v>109.128440404797</c:v>
                </c:pt>
                <c:pt idx="47105">
                  <c:v>109.130757160071</c:v>
                </c:pt>
                <c:pt idx="47106">
                  <c:v>109.133073915344</c:v>
                </c:pt>
                <c:pt idx="47107">
                  <c:v>109.13539067061799</c:v>
                </c:pt>
                <c:pt idx="47108">
                  <c:v>109.13770742589099</c:v>
                </c:pt>
                <c:pt idx="47109">
                  <c:v>109.140024181165</c:v>
                </c:pt>
                <c:pt idx="47110">
                  <c:v>109.142340936438</c:v>
                </c:pt>
                <c:pt idx="47111">
                  <c:v>109.144657691712</c:v>
                </c:pt>
                <c:pt idx="47112">
                  <c:v>109.146974446985</c:v>
                </c:pt>
                <c:pt idx="47113">
                  <c:v>109.14929120225899</c:v>
                </c:pt>
                <c:pt idx="47114">
                  <c:v>109.151607957533</c:v>
                </c:pt>
                <c:pt idx="47115">
                  <c:v>109.153924712806</c:v>
                </c:pt>
                <c:pt idx="47116">
                  <c:v>109.15624146808</c:v>
                </c:pt>
                <c:pt idx="47117">
                  <c:v>109.158558223353</c:v>
                </c:pt>
                <c:pt idx="47118">
                  <c:v>109.16087497862701</c:v>
                </c:pt>
                <c:pt idx="47119">
                  <c:v>109.16319173390001</c:v>
                </c:pt>
                <c:pt idx="47120">
                  <c:v>109.165508489174</c:v>
                </c:pt>
                <c:pt idx="47121">
                  <c:v>109.167825244447</c:v>
                </c:pt>
                <c:pt idx="47122">
                  <c:v>109.170141999721</c:v>
                </c:pt>
                <c:pt idx="47123">
                  <c:v>109.172458754994</c:v>
                </c:pt>
                <c:pt idx="47124">
                  <c:v>109.17477551026801</c:v>
                </c:pt>
                <c:pt idx="47125">
                  <c:v>109.177092265542</c:v>
                </c:pt>
                <c:pt idx="47126">
                  <c:v>109.179409020815</c:v>
                </c:pt>
                <c:pt idx="47127">
                  <c:v>109.181725776089</c:v>
                </c:pt>
                <c:pt idx="47128">
                  <c:v>109.184042531362</c:v>
                </c:pt>
                <c:pt idx="47129">
                  <c:v>109.18635928663601</c:v>
                </c:pt>
                <c:pt idx="47130">
                  <c:v>109.18867604190901</c:v>
                </c:pt>
                <c:pt idx="47131">
                  <c:v>109.190992797183</c:v>
                </c:pt>
                <c:pt idx="47132">
                  <c:v>109.193309552456</c:v>
                </c:pt>
                <c:pt idx="47133">
                  <c:v>109.19562630773</c:v>
                </c:pt>
                <c:pt idx="47134">
                  <c:v>109.197943063003</c:v>
                </c:pt>
                <c:pt idx="47135">
                  <c:v>109.200259818277</c:v>
                </c:pt>
                <c:pt idx="47136">
                  <c:v>109.20257657355</c:v>
                </c:pt>
                <c:pt idx="47137">
                  <c:v>109.204893328824</c:v>
                </c:pt>
                <c:pt idx="47138">
                  <c:v>109.20721008409799</c:v>
                </c:pt>
                <c:pt idx="47139">
                  <c:v>109.20952683937099</c:v>
                </c:pt>
                <c:pt idx="47140">
                  <c:v>109.211843594645</c:v>
                </c:pt>
                <c:pt idx="47141">
                  <c:v>109.214160349918</c:v>
                </c:pt>
                <c:pt idx="47142">
                  <c:v>109.216477105192</c:v>
                </c:pt>
                <c:pt idx="47143">
                  <c:v>109.218793860465</c:v>
                </c:pt>
                <c:pt idx="47144">
                  <c:v>109.22111061573899</c:v>
                </c:pt>
                <c:pt idx="47145">
                  <c:v>109.22342737101199</c:v>
                </c:pt>
                <c:pt idx="47146">
                  <c:v>109.225744126286</c:v>
                </c:pt>
                <c:pt idx="47147">
                  <c:v>109.228060881559</c:v>
                </c:pt>
                <c:pt idx="47148">
                  <c:v>109.230377636833</c:v>
                </c:pt>
                <c:pt idx="47149">
                  <c:v>109.232694392106</c:v>
                </c:pt>
                <c:pt idx="47150">
                  <c:v>109.23501114738001</c:v>
                </c:pt>
                <c:pt idx="47151">
                  <c:v>109.237327902654</c:v>
                </c:pt>
                <c:pt idx="47152">
                  <c:v>109.239644657927</c:v>
                </c:pt>
                <c:pt idx="47153">
                  <c:v>109.241961413201</c:v>
                </c:pt>
                <c:pt idx="47154">
                  <c:v>109.244278168474</c:v>
                </c:pt>
                <c:pt idx="47155">
                  <c:v>109.24659492374801</c:v>
                </c:pt>
                <c:pt idx="47156">
                  <c:v>109.24891167902101</c:v>
                </c:pt>
                <c:pt idx="47157">
                  <c:v>109.251228434295</c:v>
                </c:pt>
                <c:pt idx="47158">
                  <c:v>109.253545189568</c:v>
                </c:pt>
                <c:pt idx="47159">
                  <c:v>109.255861944842</c:v>
                </c:pt>
                <c:pt idx="47160">
                  <c:v>109.258178700115</c:v>
                </c:pt>
                <c:pt idx="47161">
                  <c:v>109.26049545538901</c:v>
                </c:pt>
                <c:pt idx="47162">
                  <c:v>109.26281221066201</c:v>
                </c:pt>
                <c:pt idx="47163">
                  <c:v>109.265128965936</c:v>
                </c:pt>
                <c:pt idx="47164">
                  <c:v>109.26744572121</c:v>
                </c:pt>
                <c:pt idx="47165">
                  <c:v>109.269762476483</c:v>
                </c:pt>
                <c:pt idx="47166">
                  <c:v>109.272079231757</c:v>
                </c:pt>
                <c:pt idx="47167">
                  <c:v>109.27439598703</c:v>
                </c:pt>
                <c:pt idx="47168">
                  <c:v>109.276712742304</c:v>
                </c:pt>
                <c:pt idx="47169">
                  <c:v>109.279029497577</c:v>
                </c:pt>
                <c:pt idx="47170">
                  <c:v>109.28134625285099</c:v>
                </c:pt>
                <c:pt idx="47171">
                  <c:v>109.28366300812399</c:v>
                </c:pt>
                <c:pt idx="47172">
                  <c:v>109.285979763398</c:v>
                </c:pt>
                <c:pt idx="47173">
                  <c:v>109.288296518671</c:v>
                </c:pt>
                <c:pt idx="47174">
                  <c:v>109.290613273945</c:v>
                </c:pt>
                <c:pt idx="47175">
                  <c:v>109.29293002921899</c:v>
                </c:pt>
                <c:pt idx="47176">
                  <c:v>109.29524678449199</c:v>
                </c:pt>
                <c:pt idx="47177">
                  <c:v>109.297563539766</c:v>
                </c:pt>
                <c:pt idx="47178">
                  <c:v>109.299880295039</c:v>
                </c:pt>
                <c:pt idx="47179">
                  <c:v>109.302197050313</c:v>
                </c:pt>
                <c:pt idx="47180">
                  <c:v>109.304513805586</c:v>
                </c:pt>
                <c:pt idx="47181">
                  <c:v>109.30683056086001</c:v>
                </c:pt>
                <c:pt idx="47182">
                  <c:v>109.30914731613299</c:v>
                </c:pt>
                <c:pt idx="47183">
                  <c:v>109.311464071407</c:v>
                </c:pt>
                <c:pt idx="47184">
                  <c:v>109.31378082668</c:v>
                </c:pt>
                <c:pt idx="47185">
                  <c:v>109.316097581954</c:v>
                </c:pt>
                <c:pt idx="47186">
                  <c:v>109.318414337227</c:v>
                </c:pt>
                <c:pt idx="47187">
                  <c:v>109.32073109250101</c:v>
                </c:pt>
                <c:pt idx="47188">
                  <c:v>109.323047847775</c:v>
                </c:pt>
                <c:pt idx="47189">
                  <c:v>109.325364603048</c:v>
                </c:pt>
                <c:pt idx="47190">
                  <c:v>109.327681358322</c:v>
                </c:pt>
                <c:pt idx="47191">
                  <c:v>109.329998113595</c:v>
                </c:pt>
                <c:pt idx="47192">
                  <c:v>109.33231486886901</c:v>
                </c:pt>
                <c:pt idx="47193">
                  <c:v>109.33463162414201</c:v>
                </c:pt>
                <c:pt idx="47194">
                  <c:v>109.336948379416</c:v>
                </c:pt>
                <c:pt idx="47195">
                  <c:v>109.339265134689</c:v>
                </c:pt>
                <c:pt idx="47196">
                  <c:v>109.341581889963</c:v>
                </c:pt>
                <c:pt idx="47197">
                  <c:v>109.343898645236</c:v>
                </c:pt>
                <c:pt idx="47198">
                  <c:v>109.34621540051</c:v>
                </c:pt>
                <c:pt idx="47199">
                  <c:v>109.348532155783</c:v>
                </c:pt>
                <c:pt idx="47200">
                  <c:v>109.350848911057</c:v>
                </c:pt>
                <c:pt idx="47201">
                  <c:v>109.35316566633099</c:v>
                </c:pt>
                <c:pt idx="47202">
                  <c:v>109.35548242160399</c:v>
                </c:pt>
                <c:pt idx="47203">
                  <c:v>109.357799176878</c:v>
                </c:pt>
                <c:pt idx="47204">
                  <c:v>109.360115932151</c:v>
                </c:pt>
                <c:pt idx="47205">
                  <c:v>109.362432687425</c:v>
                </c:pt>
                <c:pt idx="47206">
                  <c:v>109.364749442698</c:v>
                </c:pt>
                <c:pt idx="47207">
                  <c:v>109.36706619797199</c:v>
                </c:pt>
                <c:pt idx="47208">
                  <c:v>109.36938295324499</c:v>
                </c:pt>
                <c:pt idx="47209">
                  <c:v>109.371699708519</c:v>
                </c:pt>
                <c:pt idx="47210">
                  <c:v>109.374016463792</c:v>
                </c:pt>
                <c:pt idx="47211">
                  <c:v>109.376333219066</c:v>
                </c:pt>
                <c:pt idx="47212">
                  <c:v>109.37864997433999</c:v>
                </c:pt>
                <c:pt idx="47213">
                  <c:v>109.38096672961299</c:v>
                </c:pt>
                <c:pt idx="47214">
                  <c:v>109.383283484887</c:v>
                </c:pt>
                <c:pt idx="47215">
                  <c:v>109.38560024016</c:v>
                </c:pt>
                <c:pt idx="47216">
                  <c:v>109.387916995434</c:v>
                </c:pt>
                <c:pt idx="47217">
                  <c:v>109.390233750707</c:v>
                </c:pt>
                <c:pt idx="47218">
                  <c:v>109.39255050598101</c:v>
                </c:pt>
                <c:pt idx="47219">
                  <c:v>109.39486726125401</c:v>
                </c:pt>
                <c:pt idx="47220">
                  <c:v>109.397184016528</c:v>
                </c:pt>
                <c:pt idx="47221">
                  <c:v>109.399500771801</c:v>
                </c:pt>
                <c:pt idx="47222">
                  <c:v>109.401817527075</c:v>
                </c:pt>
                <c:pt idx="47223">
                  <c:v>109.404134282348</c:v>
                </c:pt>
                <c:pt idx="47224">
                  <c:v>109.40645103762201</c:v>
                </c:pt>
                <c:pt idx="47225">
                  <c:v>109.408767792896</c:v>
                </c:pt>
                <c:pt idx="47226">
                  <c:v>109.411084548169</c:v>
                </c:pt>
                <c:pt idx="47227">
                  <c:v>109.413401303443</c:v>
                </c:pt>
                <c:pt idx="47228">
                  <c:v>109.415718058716</c:v>
                </c:pt>
                <c:pt idx="47229">
                  <c:v>109.41803481399</c:v>
                </c:pt>
                <c:pt idx="47230">
                  <c:v>109.420351569263</c:v>
                </c:pt>
                <c:pt idx="47231">
                  <c:v>109.422668324537</c:v>
                </c:pt>
                <c:pt idx="47232">
                  <c:v>109.42498507981</c:v>
                </c:pt>
                <c:pt idx="47233">
                  <c:v>109.42730183508399</c:v>
                </c:pt>
                <c:pt idx="47234">
                  <c:v>109.42961859035699</c:v>
                </c:pt>
                <c:pt idx="47235">
                  <c:v>109.431935345631</c:v>
                </c:pt>
                <c:pt idx="47236">
                  <c:v>109.434252100904</c:v>
                </c:pt>
                <c:pt idx="47237">
                  <c:v>109.436568856178</c:v>
                </c:pt>
                <c:pt idx="47238">
                  <c:v>109.43888561145199</c:v>
                </c:pt>
                <c:pt idx="47239">
                  <c:v>109.44120236672499</c:v>
                </c:pt>
                <c:pt idx="47240">
                  <c:v>109.443519121999</c:v>
                </c:pt>
                <c:pt idx="47241">
                  <c:v>109.445835877272</c:v>
                </c:pt>
                <c:pt idx="47242">
                  <c:v>109.448152632546</c:v>
                </c:pt>
                <c:pt idx="47243">
                  <c:v>109.450469387819</c:v>
                </c:pt>
                <c:pt idx="47244">
                  <c:v>109.45278614309299</c:v>
                </c:pt>
                <c:pt idx="47245">
                  <c:v>109.45510289836599</c:v>
                </c:pt>
                <c:pt idx="47246">
                  <c:v>109.45741965364</c:v>
                </c:pt>
                <c:pt idx="47247">
                  <c:v>109.459736408913</c:v>
                </c:pt>
                <c:pt idx="47248">
                  <c:v>109.462053164187</c:v>
                </c:pt>
                <c:pt idx="47249">
                  <c:v>109.46436991946</c:v>
                </c:pt>
                <c:pt idx="47250">
                  <c:v>109.46668667473401</c:v>
                </c:pt>
                <c:pt idx="47251">
                  <c:v>109.469003430008</c:v>
                </c:pt>
                <c:pt idx="47252">
                  <c:v>109.471320185281</c:v>
                </c:pt>
                <c:pt idx="47253">
                  <c:v>109.473636940555</c:v>
                </c:pt>
                <c:pt idx="47254">
                  <c:v>109.475953695828</c:v>
                </c:pt>
                <c:pt idx="47255">
                  <c:v>109.47827045110201</c:v>
                </c:pt>
                <c:pt idx="47256">
                  <c:v>109.48058720637501</c:v>
                </c:pt>
                <c:pt idx="47257">
                  <c:v>109.482903961649</c:v>
                </c:pt>
                <c:pt idx="47258">
                  <c:v>109.485220716922</c:v>
                </c:pt>
                <c:pt idx="47259">
                  <c:v>109.487537472196</c:v>
                </c:pt>
                <c:pt idx="47260">
                  <c:v>109.489854227469</c:v>
                </c:pt>
                <c:pt idx="47261">
                  <c:v>109.492170982743</c:v>
                </c:pt>
                <c:pt idx="47262">
                  <c:v>109.494487738017</c:v>
                </c:pt>
                <c:pt idx="47263">
                  <c:v>109.49680449329</c:v>
                </c:pt>
                <c:pt idx="47264">
                  <c:v>109.49912124856399</c:v>
                </c:pt>
                <c:pt idx="47265">
                  <c:v>109.50143800383699</c:v>
                </c:pt>
                <c:pt idx="47266">
                  <c:v>109.503754759111</c:v>
                </c:pt>
                <c:pt idx="47267">
                  <c:v>109.506071514384</c:v>
                </c:pt>
                <c:pt idx="47268">
                  <c:v>109.508388269658</c:v>
                </c:pt>
                <c:pt idx="47269">
                  <c:v>109.510705024931</c:v>
                </c:pt>
                <c:pt idx="47270">
                  <c:v>109.51302178020499</c:v>
                </c:pt>
                <c:pt idx="47271">
                  <c:v>109.51533853547799</c:v>
                </c:pt>
                <c:pt idx="47272">
                  <c:v>109.517655290752</c:v>
                </c:pt>
                <c:pt idx="47273">
                  <c:v>109.519972046025</c:v>
                </c:pt>
                <c:pt idx="47274">
                  <c:v>109.522288801299</c:v>
                </c:pt>
                <c:pt idx="47275">
                  <c:v>109.52460555657299</c:v>
                </c:pt>
                <c:pt idx="47276">
                  <c:v>109.52692231184599</c:v>
                </c:pt>
                <c:pt idx="47277">
                  <c:v>109.52923906712</c:v>
                </c:pt>
                <c:pt idx="47278">
                  <c:v>109.531555822393</c:v>
                </c:pt>
                <c:pt idx="47279">
                  <c:v>109.533872577667</c:v>
                </c:pt>
                <c:pt idx="47280">
                  <c:v>109.53618933294</c:v>
                </c:pt>
                <c:pt idx="47281">
                  <c:v>109.53850608821401</c:v>
                </c:pt>
                <c:pt idx="47282">
                  <c:v>109.54082284348701</c:v>
                </c:pt>
                <c:pt idx="47283">
                  <c:v>109.543139598761</c:v>
                </c:pt>
                <c:pt idx="47284">
                  <c:v>109.545456354034</c:v>
                </c:pt>
                <c:pt idx="47285">
                  <c:v>109.547773109308</c:v>
                </c:pt>
                <c:pt idx="47286">
                  <c:v>109.550089864581</c:v>
                </c:pt>
                <c:pt idx="47287">
                  <c:v>109.55240661985501</c:v>
                </c:pt>
                <c:pt idx="47288">
                  <c:v>109.554723375129</c:v>
                </c:pt>
                <c:pt idx="47289">
                  <c:v>109.557040130402</c:v>
                </c:pt>
                <c:pt idx="47290">
                  <c:v>109.559356885676</c:v>
                </c:pt>
                <c:pt idx="47291">
                  <c:v>109.561673640949</c:v>
                </c:pt>
                <c:pt idx="47292">
                  <c:v>109.56399039622301</c:v>
                </c:pt>
                <c:pt idx="47293">
                  <c:v>109.56630715149601</c:v>
                </c:pt>
                <c:pt idx="47294">
                  <c:v>109.56862390677</c:v>
                </c:pt>
                <c:pt idx="47295">
                  <c:v>109.570940662043</c:v>
                </c:pt>
                <c:pt idx="47296">
                  <c:v>109.573257417317</c:v>
                </c:pt>
                <c:pt idx="47297">
                  <c:v>109.57557417259</c:v>
                </c:pt>
                <c:pt idx="47298">
                  <c:v>109.577890927864</c:v>
                </c:pt>
                <c:pt idx="47299">
                  <c:v>109.580207683137</c:v>
                </c:pt>
                <c:pt idx="47300">
                  <c:v>109.582524438411</c:v>
                </c:pt>
                <c:pt idx="47301">
                  <c:v>109.58484119368499</c:v>
                </c:pt>
                <c:pt idx="47302">
                  <c:v>109.58715794895799</c:v>
                </c:pt>
                <c:pt idx="47303">
                  <c:v>109.589474704232</c:v>
                </c:pt>
                <c:pt idx="47304">
                  <c:v>109.591791459505</c:v>
                </c:pt>
                <c:pt idx="47305">
                  <c:v>109.594108214779</c:v>
                </c:pt>
                <c:pt idx="47306">
                  <c:v>109.596424970052</c:v>
                </c:pt>
                <c:pt idx="47307">
                  <c:v>109.59874172532599</c:v>
                </c:pt>
                <c:pt idx="47308">
                  <c:v>109.60105848059899</c:v>
                </c:pt>
                <c:pt idx="47309">
                  <c:v>109.603375235873</c:v>
                </c:pt>
                <c:pt idx="47310">
                  <c:v>109.605691991146</c:v>
                </c:pt>
                <c:pt idx="47311">
                  <c:v>109.60800874642</c:v>
                </c:pt>
                <c:pt idx="47312">
                  <c:v>109.61032550169401</c:v>
                </c:pt>
                <c:pt idx="47313">
                  <c:v>109.61264225696701</c:v>
                </c:pt>
                <c:pt idx="47314">
                  <c:v>109.614959012241</c:v>
                </c:pt>
                <c:pt idx="47315">
                  <c:v>109.617275767514</c:v>
                </c:pt>
                <c:pt idx="47316">
                  <c:v>109.619592522788</c:v>
                </c:pt>
                <c:pt idx="47317">
                  <c:v>109.621909278061</c:v>
                </c:pt>
                <c:pt idx="47318">
                  <c:v>109.62422603333501</c:v>
                </c:pt>
                <c:pt idx="47319">
                  <c:v>109.62654278860801</c:v>
                </c:pt>
                <c:pt idx="47320">
                  <c:v>109.628859543882</c:v>
                </c:pt>
                <c:pt idx="47321">
                  <c:v>109.631176299155</c:v>
                </c:pt>
                <c:pt idx="47322">
                  <c:v>109.633493054429</c:v>
                </c:pt>
                <c:pt idx="47323">
                  <c:v>109.635809809702</c:v>
                </c:pt>
                <c:pt idx="47324">
                  <c:v>109.63812656497601</c:v>
                </c:pt>
                <c:pt idx="47325">
                  <c:v>109.64044332025</c:v>
                </c:pt>
                <c:pt idx="47326">
                  <c:v>109.642760075523</c:v>
                </c:pt>
                <c:pt idx="47327">
                  <c:v>109.645076830797</c:v>
                </c:pt>
                <c:pt idx="47328">
                  <c:v>109.64739358607</c:v>
                </c:pt>
                <c:pt idx="47329">
                  <c:v>109.649710341344</c:v>
                </c:pt>
                <c:pt idx="47330">
                  <c:v>109.652027096617</c:v>
                </c:pt>
                <c:pt idx="47331">
                  <c:v>109.654343851891</c:v>
                </c:pt>
                <c:pt idx="47332">
                  <c:v>109.656660607164</c:v>
                </c:pt>
                <c:pt idx="47333">
                  <c:v>109.65897736243799</c:v>
                </c:pt>
                <c:pt idx="47334">
                  <c:v>109.66129411771099</c:v>
                </c:pt>
                <c:pt idx="47335">
                  <c:v>109.663610872985</c:v>
                </c:pt>
                <c:pt idx="47336">
                  <c:v>109.665927628258</c:v>
                </c:pt>
                <c:pt idx="47337">
                  <c:v>109.668244383532</c:v>
                </c:pt>
                <c:pt idx="47338">
                  <c:v>109.67056113880599</c:v>
                </c:pt>
                <c:pt idx="47339">
                  <c:v>109.67287789407899</c:v>
                </c:pt>
                <c:pt idx="47340">
                  <c:v>109.675194649353</c:v>
                </c:pt>
                <c:pt idx="47341">
                  <c:v>109.677511404626</c:v>
                </c:pt>
                <c:pt idx="47342">
                  <c:v>109.6798281599</c:v>
                </c:pt>
                <c:pt idx="47343">
                  <c:v>109.682144915173</c:v>
                </c:pt>
                <c:pt idx="47344">
                  <c:v>109.68446167044701</c:v>
                </c:pt>
                <c:pt idx="47345">
                  <c:v>109.68677842571999</c:v>
                </c:pt>
                <c:pt idx="47346">
                  <c:v>109.689095180994</c:v>
                </c:pt>
                <c:pt idx="47347">
                  <c:v>109.691411936267</c:v>
                </c:pt>
                <c:pt idx="47348">
                  <c:v>109.693728691541</c:v>
                </c:pt>
                <c:pt idx="47349">
                  <c:v>109.69604544681501</c:v>
                </c:pt>
                <c:pt idx="47350">
                  <c:v>109.69836220208801</c:v>
                </c:pt>
                <c:pt idx="47351">
                  <c:v>109.700678957362</c:v>
                </c:pt>
                <c:pt idx="47352">
                  <c:v>109.702995712635</c:v>
                </c:pt>
                <c:pt idx="47353">
                  <c:v>109.705312467909</c:v>
                </c:pt>
                <c:pt idx="47354">
                  <c:v>109.707629223182</c:v>
                </c:pt>
                <c:pt idx="47355">
                  <c:v>109.70994597845601</c:v>
                </c:pt>
                <c:pt idx="47356">
                  <c:v>109.71226273372901</c:v>
                </c:pt>
                <c:pt idx="47357">
                  <c:v>109.714579489003</c:v>
                </c:pt>
                <c:pt idx="47358">
                  <c:v>109.716896244276</c:v>
                </c:pt>
                <c:pt idx="47359">
                  <c:v>109.71921299955</c:v>
                </c:pt>
                <c:pt idx="47360">
                  <c:v>109.721529754823</c:v>
                </c:pt>
                <c:pt idx="47361">
                  <c:v>109.723846510097</c:v>
                </c:pt>
                <c:pt idx="47362">
                  <c:v>109.726163265371</c:v>
                </c:pt>
                <c:pt idx="47363">
                  <c:v>109.728480020644</c:v>
                </c:pt>
                <c:pt idx="47364">
                  <c:v>109.73079677591799</c:v>
                </c:pt>
                <c:pt idx="47365">
                  <c:v>109.73311353119099</c:v>
                </c:pt>
                <c:pt idx="47366">
                  <c:v>109.735430286465</c:v>
                </c:pt>
                <c:pt idx="47367">
                  <c:v>109.737747041738</c:v>
                </c:pt>
                <c:pt idx="47368">
                  <c:v>109.740063797012</c:v>
                </c:pt>
                <c:pt idx="47369">
                  <c:v>109.742380552285</c:v>
                </c:pt>
                <c:pt idx="47370">
                  <c:v>109.74469730755899</c:v>
                </c:pt>
                <c:pt idx="47371">
                  <c:v>109.74701406283199</c:v>
                </c:pt>
                <c:pt idx="47372">
                  <c:v>109.749330818106</c:v>
                </c:pt>
                <c:pt idx="47373">
                  <c:v>109.751647573379</c:v>
                </c:pt>
                <c:pt idx="47374">
                  <c:v>109.753964328653</c:v>
                </c:pt>
                <c:pt idx="47375">
                  <c:v>109.75628108392701</c:v>
                </c:pt>
                <c:pt idx="47376">
                  <c:v>109.75859783919999</c:v>
                </c:pt>
                <c:pt idx="47377">
                  <c:v>109.760914594474</c:v>
                </c:pt>
                <c:pt idx="47378">
                  <c:v>109.763231349747</c:v>
                </c:pt>
                <c:pt idx="47379">
                  <c:v>109.765548105021</c:v>
                </c:pt>
                <c:pt idx="47380">
                  <c:v>109.767864860294</c:v>
                </c:pt>
                <c:pt idx="47381">
                  <c:v>109.77018161556801</c:v>
                </c:pt>
                <c:pt idx="47382">
                  <c:v>109.77249837084101</c:v>
                </c:pt>
                <c:pt idx="47383">
                  <c:v>109.774815126115</c:v>
                </c:pt>
                <c:pt idx="47384">
                  <c:v>109.777131881388</c:v>
                </c:pt>
                <c:pt idx="47385">
                  <c:v>109.779448636662</c:v>
                </c:pt>
                <c:pt idx="47386">
                  <c:v>109.781765391935</c:v>
                </c:pt>
                <c:pt idx="47387">
                  <c:v>109.78408214720901</c:v>
                </c:pt>
                <c:pt idx="47388">
                  <c:v>109.786398902483</c:v>
                </c:pt>
                <c:pt idx="47389">
                  <c:v>109.788715657756</c:v>
                </c:pt>
                <c:pt idx="47390">
                  <c:v>109.79103241303</c:v>
                </c:pt>
                <c:pt idx="47391">
                  <c:v>109.793349168303</c:v>
                </c:pt>
                <c:pt idx="47392">
                  <c:v>109.795665923577</c:v>
                </c:pt>
                <c:pt idx="47393">
                  <c:v>109.79798267885</c:v>
                </c:pt>
                <c:pt idx="47394">
                  <c:v>109.800299434124</c:v>
                </c:pt>
                <c:pt idx="47395">
                  <c:v>109.802616189397</c:v>
                </c:pt>
                <c:pt idx="47396">
                  <c:v>109.80493294467099</c:v>
                </c:pt>
                <c:pt idx="47397">
                  <c:v>109.80724969994399</c:v>
                </c:pt>
                <c:pt idx="47398">
                  <c:v>109.809566455218</c:v>
                </c:pt>
                <c:pt idx="47399">
                  <c:v>109.811883210492</c:v>
                </c:pt>
                <c:pt idx="47400">
                  <c:v>109.814199965765</c:v>
                </c:pt>
                <c:pt idx="47401">
                  <c:v>109.81651672103899</c:v>
                </c:pt>
                <c:pt idx="47402">
                  <c:v>109.81883347631199</c:v>
                </c:pt>
                <c:pt idx="47403">
                  <c:v>109.821150231586</c:v>
                </c:pt>
                <c:pt idx="47404">
                  <c:v>109.823466986859</c:v>
                </c:pt>
                <c:pt idx="47405">
                  <c:v>109.825783742133</c:v>
                </c:pt>
                <c:pt idx="47406">
                  <c:v>109.828100497406</c:v>
                </c:pt>
                <c:pt idx="47407">
                  <c:v>109.83041725267999</c:v>
                </c:pt>
                <c:pt idx="47408">
                  <c:v>109.83273400795299</c:v>
                </c:pt>
                <c:pt idx="47409">
                  <c:v>109.835050763227</c:v>
                </c:pt>
                <c:pt idx="47410">
                  <c:v>109.8373675185</c:v>
                </c:pt>
                <c:pt idx="47411">
                  <c:v>109.839684273774</c:v>
                </c:pt>
                <c:pt idx="47412">
                  <c:v>109.84200102904801</c:v>
                </c:pt>
                <c:pt idx="47413">
                  <c:v>109.84431778432101</c:v>
                </c:pt>
                <c:pt idx="47414">
                  <c:v>109.846634539595</c:v>
                </c:pt>
                <c:pt idx="47415">
                  <c:v>109.848951294868</c:v>
                </c:pt>
                <c:pt idx="47416">
                  <c:v>109.851268050142</c:v>
                </c:pt>
                <c:pt idx="47417">
                  <c:v>109.853584805415</c:v>
                </c:pt>
                <c:pt idx="47418">
                  <c:v>109.85590156068901</c:v>
                </c:pt>
                <c:pt idx="47419">
                  <c:v>109.85821831596201</c:v>
                </c:pt>
                <c:pt idx="47420">
                  <c:v>109.860535071236</c:v>
                </c:pt>
                <c:pt idx="47421">
                  <c:v>109.862851826509</c:v>
                </c:pt>
                <c:pt idx="47422">
                  <c:v>109.865168581783</c:v>
                </c:pt>
                <c:pt idx="47423">
                  <c:v>109.867485337056</c:v>
                </c:pt>
                <c:pt idx="47424">
                  <c:v>109.86980209233</c:v>
                </c:pt>
                <c:pt idx="47425">
                  <c:v>109.872118847604</c:v>
                </c:pt>
                <c:pt idx="47426">
                  <c:v>109.874435602877</c:v>
                </c:pt>
                <c:pt idx="47427">
                  <c:v>109.87675235815099</c:v>
                </c:pt>
                <c:pt idx="47428">
                  <c:v>109.87906911342399</c:v>
                </c:pt>
                <c:pt idx="47429">
                  <c:v>109.881385868698</c:v>
                </c:pt>
                <c:pt idx="47430">
                  <c:v>109.883702623971</c:v>
                </c:pt>
                <c:pt idx="47431">
                  <c:v>109.886019379245</c:v>
                </c:pt>
                <c:pt idx="47432">
                  <c:v>109.888336134518</c:v>
                </c:pt>
                <c:pt idx="47433">
                  <c:v>109.89065288979199</c:v>
                </c:pt>
                <c:pt idx="47434">
                  <c:v>109.89296964506499</c:v>
                </c:pt>
                <c:pt idx="47435">
                  <c:v>109.895286400339</c:v>
                </c:pt>
                <c:pt idx="47436">
                  <c:v>109.897603155612</c:v>
                </c:pt>
                <c:pt idx="47437">
                  <c:v>109.899919910886</c:v>
                </c:pt>
                <c:pt idx="47438">
                  <c:v>109.90223666615999</c:v>
                </c:pt>
                <c:pt idx="47439">
                  <c:v>109.90455342143299</c:v>
                </c:pt>
                <c:pt idx="47440">
                  <c:v>109.906870176707</c:v>
                </c:pt>
                <c:pt idx="47441">
                  <c:v>109.90918693198</c:v>
                </c:pt>
                <c:pt idx="47442">
                  <c:v>109.911503687254</c:v>
                </c:pt>
                <c:pt idx="47443">
                  <c:v>109.913820442527</c:v>
                </c:pt>
                <c:pt idx="47444">
                  <c:v>109.91613719780101</c:v>
                </c:pt>
                <c:pt idx="47445">
                  <c:v>109.91845395307401</c:v>
                </c:pt>
                <c:pt idx="47446">
                  <c:v>109.920770708348</c:v>
                </c:pt>
                <c:pt idx="47447">
                  <c:v>109.923087463621</c:v>
                </c:pt>
                <c:pt idx="47448">
                  <c:v>109.925404218895</c:v>
                </c:pt>
                <c:pt idx="47449">
                  <c:v>109.92772097416901</c:v>
                </c:pt>
                <c:pt idx="47450">
                  <c:v>109.93003772944201</c:v>
                </c:pt>
                <c:pt idx="47451">
                  <c:v>109.932354484716</c:v>
                </c:pt>
                <c:pt idx="47452">
                  <c:v>109.934671239989</c:v>
                </c:pt>
                <c:pt idx="47453">
                  <c:v>109.936987995263</c:v>
                </c:pt>
                <c:pt idx="47454">
                  <c:v>109.939304750536</c:v>
                </c:pt>
                <c:pt idx="47455">
                  <c:v>109.94162150581001</c:v>
                </c:pt>
                <c:pt idx="47456">
                  <c:v>109.94393826108301</c:v>
                </c:pt>
                <c:pt idx="47457">
                  <c:v>109.946255016357</c:v>
                </c:pt>
                <c:pt idx="47458">
                  <c:v>109.94857177163</c:v>
                </c:pt>
                <c:pt idx="47459">
                  <c:v>109.950888526904</c:v>
                </c:pt>
                <c:pt idx="47460">
                  <c:v>109.953205282177</c:v>
                </c:pt>
                <c:pt idx="47461">
                  <c:v>109.955522037451</c:v>
                </c:pt>
                <c:pt idx="47462">
                  <c:v>109.957838792725</c:v>
                </c:pt>
                <c:pt idx="47463">
                  <c:v>109.960155547998</c:v>
                </c:pt>
                <c:pt idx="47464">
                  <c:v>109.96247230327199</c:v>
                </c:pt>
                <c:pt idx="47465">
                  <c:v>109.96478905854499</c:v>
                </c:pt>
                <c:pt idx="47466">
                  <c:v>109.967105813819</c:v>
                </c:pt>
                <c:pt idx="47467">
                  <c:v>109.969422569092</c:v>
                </c:pt>
                <c:pt idx="47468">
                  <c:v>109.971739324366</c:v>
                </c:pt>
                <c:pt idx="47469">
                  <c:v>109.974056079639</c:v>
                </c:pt>
                <c:pt idx="47470">
                  <c:v>109.97637283491299</c:v>
                </c:pt>
                <c:pt idx="47471">
                  <c:v>109.97868959018599</c:v>
                </c:pt>
                <c:pt idx="47472">
                  <c:v>109.98100634546</c:v>
                </c:pt>
                <c:pt idx="47473">
                  <c:v>109.983323100733</c:v>
                </c:pt>
                <c:pt idx="47474">
                  <c:v>109.985639856007</c:v>
                </c:pt>
                <c:pt idx="47475">
                  <c:v>109.98795661128101</c:v>
                </c:pt>
                <c:pt idx="47476">
                  <c:v>109.99027336655401</c:v>
                </c:pt>
                <c:pt idx="47477">
                  <c:v>109.992590121828</c:v>
                </c:pt>
                <c:pt idx="47478">
                  <c:v>109.994906877101</c:v>
                </c:pt>
                <c:pt idx="47479">
                  <c:v>109.997223632375</c:v>
                </c:pt>
                <c:pt idx="47480">
                  <c:v>109.999540387648</c:v>
                </c:pt>
                <c:pt idx="47481">
                  <c:v>110.00185714292201</c:v>
                </c:pt>
                <c:pt idx="47482">
                  <c:v>110.00417389819501</c:v>
                </c:pt>
                <c:pt idx="47483">
                  <c:v>110.006490653469</c:v>
                </c:pt>
                <c:pt idx="47484">
                  <c:v>110.008807408742</c:v>
                </c:pt>
                <c:pt idx="47485">
                  <c:v>110.011124164016</c:v>
                </c:pt>
                <c:pt idx="47486">
                  <c:v>110.01344091929001</c:v>
                </c:pt>
                <c:pt idx="47487">
                  <c:v>110.01575767456301</c:v>
                </c:pt>
                <c:pt idx="47488">
                  <c:v>110.018074429837</c:v>
                </c:pt>
                <c:pt idx="47489">
                  <c:v>110.02039118511</c:v>
                </c:pt>
                <c:pt idx="47490">
                  <c:v>110.022707940384</c:v>
                </c:pt>
                <c:pt idx="47491">
                  <c:v>110.025024695657</c:v>
                </c:pt>
                <c:pt idx="47492">
                  <c:v>110.027341450931</c:v>
                </c:pt>
                <c:pt idx="47493">
                  <c:v>110.029658206204</c:v>
                </c:pt>
                <c:pt idx="47494">
                  <c:v>110.031974961478</c:v>
                </c:pt>
                <c:pt idx="47495">
                  <c:v>110.034291716751</c:v>
                </c:pt>
                <c:pt idx="47496">
                  <c:v>110.03660847202499</c:v>
                </c:pt>
                <c:pt idx="47497">
                  <c:v>110.03892522729799</c:v>
                </c:pt>
                <c:pt idx="47498">
                  <c:v>110.041241982572</c:v>
                </c:pt>
                <c:pt idx="47499">
                  <c:v>110.043558737846</c:v>
                </c:pt>
                <c:pt idx="47500">
                  <c:v>110.045875493119</c:v>
                </c:pt>
                <c:pt idx="47501">
                  <c:v>110.04819224839299</c:v>
                </c:pt>
                <c:pt idx="47502">
                  <c:v>110.05050900366599</c:v>
                </c:pt>
                <c:pt idx="47503">
                  <c:v>110.05282575894</c:v>
                </c:pt>
                <c:pt idx="47504">
                  <c:v>110.055142514213</c:v>
                </c:pt>
                <c:pt idx="47505">
                  <c:v>110.057459269487</c:v>
                </c:pt>
                <c:pt idx="47506">
                  <c:v>110.05977602476</c:v>
                </c:pt>
                <c:pt idx="47507">
                  <c:v>110.06209278003401</c:v>
                </c:pt>
                <c:pt idx="47508">
                  <c:v>110.06440953530699</c:v>
                </c:pt>
                <c:pt idx="47509">
                  <c:v>110.066726290581</c:v>
                </c:pt>
                <c:pt idx="47510">
                  <c:v>110.069043045854</c:v>
                </c:pt>
                <c:pt idx="47511">
                  <c:v>110.071359801128</c:v>
                </c:pt>
                <c:pt idx="47512">
                  <c:v>110.07367655640201</c:v>
                </c:pt>
                <c:pt idx="47513">
                  <c:v>110.07599331167501</c:v>
                </c:pt>
                <c:pt idx="47514">
                  <c:v>110.078310066949</c:v>
                </c:pt>
                <c:pt idx="47515">
                  <c:v>110.080626822222</c:v>
                </c:pt>
                <c:pt idx="47516">
                  <c:v>110.082943577496</c:v>
                </c:pt>
                <c:pt idx="47517">
                  <c:v>110.085260332769</c:v>
                </c:pt>
                <c:pt idx="47518">
                  <c:v>110.08757708804301</c:v>
                </c:pt>
                <c:pt idx="47519">
                  <c:v>110.08989384331601</c:v>
                </c:pt>
                <c:pt idx="47520">
                  <c:v>110.09221059859</c:v>
                </c:pt>
                <c:pt idx="47521">
                  <c:v>110.094527353863</c:v>
                </c:pt>
                <c:pt idx="47522">
                  <c:v>110.096844109137</c:v>
                </c:pt>
                <c:pt idx="47523">
                  <c:v>110.09916086441</c:v>
                </c:pt>
                <c:pt idx="47524">
                  <c:v>110.101477619684</c:v>
                </c:pt>
                <c:pt idx="47525">
                  <c:v>110.103794374958</c:v>
                </c:pt>
                <c:pt idx="47526">
                  <c:v>110.106111130231</c:v>
                </c:pt>
                <c:pt idx="47527">
                  <c:v>110.10842788550499</c:v>
                </c:pt>
                <c:pt idx="47528">
                  <c:v>110.11074464077799</c:v>
                </c:pt>
                <c:pt idx="47529">
                  <c:v>110.113061396052</c:v>
                </c:pt>
                <c:pt idx="47530">
                  <c:v>110.115378151325</c:v>
                </c:pt>
                <c:pt idx="47531">
                  <c:v>110.117694906599</c:v>
                </c:pt>
                <c:pt idx="47532">
                  <c:v>110.120011661872</c:v>
                </c:pt>
                <c:pt idx="47533">
                  <c:v>110.12232841714599</c:v>
                </c:pt>
                <c:pt idx="47534">
                  <c:v>110.12464517241899</c:v>
                </c:pt>
                <c:pt idx="47535">
                  <c:v>110.126961927693</c:v>
                </c:pt>
                <c:pt idx="47536">
                  <c:v>110.129278682967</c:v>
                </c:pt>
                <c:pt idx="47537">
                  <c:v>110.13159543824</c:v>
                </c:pt>
                <c:pt idx="47538">
                  <c:v>110.13391219351401</c:v>
                </c:pt>
                <c:pt idx="47539">
                  <c:v>110.13622894878699</c:v>
                </c:pt>
                <c:pt idx="47540">
                  <c:v>110.138545704061</c:v>
                </c:pt>
                <c:pt idx="47541">
                  <c:v>110.140862459334</c:v>
                </c:pt>
                <c:pt idx="47542">
                  <c:v>110.143179214608</c:v>
                </c:pt>
                <c:pt idx="47543">
                  <c:v>110.145495969881</c:v>
                </c:pt>
                <c:pt idx="47544">
                  <c:v>110.14781272515501</c:v>
                </c:pt>
                <c:pt idx="47545">
                  <c:v>110.15012948042801</c:v>
                </c:pt>
                <c:pt idx="47546">
                  <c:v>110.152446235702</c:v>
                </c:pt>
                <c:pt idx="47547">
                  <c:v>110.154762990975</c:v>
                </c:pt>
                <c:pt idx="47548">
                  <c:v>110.157079746249</c:v>
                </c:pt>
                <c:pt idx="47549">
                  <c:v>110.15939650152301</c:v>
                </c:pt>
                <c:pt idx="47550">
                  <c:v>110.16171325679601</c:v>
                </c:pt>
                <c:pt idx="47551">
                  <c:v>110.16403001207</c:v>
                </c:pt>
                <c:pt idx="47552">
                  <c:v>110.166346767343</c:v>
                </c:pt>
                <c:pt idx="47553">
                  <c:v>110.168663522617</c:v>
                </c:pt>
                <c:pt idx="47554">
                  <c:v>110.17098027789</c:v>
                </c:pt>
                <c:pt idx="47555">
                  <c:v>110.173297033164</c:v>
                </c:pt>
                <c:pt idx="47556">
                  <c:v>110.175613788437</c:v>
                </c:pt>
                <c:pt idx="47557">
                  <c:v>110.177930543711</c:v>
                </c:pt>
                <c:pt idx="47558">
                  <c:v>110.180247298984</c:v>
                </c:pt>
                <c:pt idx="47559">
                  <c:v>110.18256405425799</c:v>
                </c:pt>
                <c:pt idx="47560">
                  <c:v>110.18488080953099</c:v>
                </c:pt>
                <c:pt idx="47561">
                  <c:v>110.187197564805</c:v>
                </c:pt>
                <c:pt idx="47562">
                  <c:v>110.189514320079</c:v>
                </c:pt>
                <c:pt idx="47563">
                  <c:v>110.191831075352</c:v>
                </c:pt>
                <c:pt idx="47564">
                  <c:v>110.19414783062599</c:v>
                </c:pt>
                <c:pt idx="47565">
                  <c:v>110.19646458589899</c:v>
                </c:pt>
                <c:pt idx="47566">
                  <c:v>110.198781341173</c:v>
                </c:pt>
                <c:pt idx="47567">
                  <c:v>110.201098096446</c:v>
                </c:pt>
                <c:pt idx="47568">
                  <c:v>110.20341485172</c:v>
                </c:pt>
                <c:pt idx="47569">
                  <c:v>110.205731606993</c:v>
                </c:pt>
                <c:pt idx="47570">
                  <c:v>110.20804836226699</c:v>
                </c:pt>
                <c:pt idx="47571">
                  <c:v>110.21036511753999</c:v>
                </c:pt>
                <c:pt idx="47572">
                  <c:v>110.212681872814</c:v>
                </c:pt>
                <c:pt idx="47573">
                  <c:v>110.214998628087</c:v>
                </c:pt>
                <c:pt idx="47574">
                  <c:v>110.217315383361</c:v>
                </c:pt>
                <c:pt idx="47575">
                  <c:v>110.21963213863501</c:v>
                </c:pt>
                <c:pt idx="47576">
                  <c:v>110.22194889390801</c:v>
                </c:pt>
                <c:pt idx="47577">
                  <c:v>110.224265649182</c:v>
                </c:pt>
                <c:pt idx="47578">
                  <c:v>110.226582404455</c:v>
                </c:pt>
                <c:pt idx="47579">
                  <c:v>110.228899159729</c:v>
                </c:pt>
                <c:pt idx="47580">
                  <c:v>110.231215915002</c:v>
                </c:pt>
                <c:pt idx="47581">
                  <c:v>110.23353267027601</c:v>
                </c:pt>
                <c:pt idx="47582">
                  <c:v>110.23584942554901</c:v>
                </c:pt>
                <c:pt idx="47583">
                  <c:v>110.238166180823</c:v>
                </c:pt>
                <c:pt idx="47584">
                  <c:v>110.240482936096</c:v>
                </c:pt>
                <c:pt idx="47585">
                  <c:v>110.24279969137</c:v>
                </c:pt>
                <c:pt idx="47586">
                  <c:v>110.245116446644</c:v>
                </c:pt>
                <c:pt idx="47587">
                  <c:v>110.247433201917</c:v>
                </c:pt>
                <c:pt idx="47588">
                  <c:v>110.249749957191</c:v>
                </c:pt>
                <c:pt idx="47589">
                  <c:v>110.252066712464</c:v>
                </c:pt>
                <c:pt idx="47590">
                  <c:v>110.25438346773799</c:v>
                </c:pt>
                <c:pt idx="47591">
                  <c:v>110.25670022301099</c:v>
                </c:pt>
                <c:pt idx="47592">
                  <c:v>110.259016978285</c:v>
                </c:pt>
                <c:pt idx="47593">
                  <c:v>110.261333733558</c:v>
                </c:pt>
                <c:pt idx="47594">
                  <c:v>110.263650488832</c:v>
                </c:pt>
                <c:pt idx="47595">
                  <c:v>110.265967244105</c:v>
                </c:pt>
                <c:pt idx="47596">
                  <c:v>110.26828399937899</c:v>
                </c:pt>
                <c:pt idx="47597">
                  <c:v>110.27060075465199</c:v>
                </c:pt>
                <c:pt idx="47598">
                  <c:v>110.272917509926</c:v>
                </c:pt>
                <c:pt idx="47599">
                  <c:v>110.2752342652</c:v>
                </c:pt>
                <c:pt idx="47600">
                  <c:v>110.277551020473</c:v>
                </c:pt>
                <c:pt idx="47601">
                  <c:v>110.27986777574699</c:v>
                </c:pt>
                <c:pt idx="47602">
                  <c:v>110.28218453101999</c:v>
                </c:pt>
                <c:pt idx="47603">
                  <c:v>110.284501286294</c:v>
                </c:pt>
                <c:pt idx="47604">
                  <c:v>110.286818041567</c:v>
                </c:pt>
                <c:pt idx="47605">
                  <c:v>110.289134796841</c:v>
                </c:pt>
                <c:pt idx="47606">
                  <c:v>110.291451552114</c:v>
                </c:pt>
                <c:pt idx="47607">
                  <c:v>110.29376830738801</c:v>
                </c:pt>
                <c:pt idx="47608">
                  <c:v>110.29608506266101</c:v>
                </c:pt>
                <c:pt idx="47609">
                  <c:v>110.298401817935</c:v>
                </c:pt>
                <c:pt idx="47610">
                  <c:v>110.300718573208</c:v>
                </c:pt>
                <c:pt idx="47611">
                  <c:v>110.303035328482</c:v>
                </c:pt>
                <c:pt idx="47612">
                  <c:v>110.30535208375601</c:v>
                </c:pt>
                <c:pt idx="47613">
                  <c:v>110.30766883902901</c:v>
                </c:pt>
                <c:pt idx="47614">
                  <c:v>110.309985594303</c:v>
                </c:pt>
                <c:pt idx="47615">
                  <c:v>110.312302349576</c:v>
                </c:pt>
                <c:pt idx="47616">
                  <c:v>110.31461910485</c:v>
                </c:pt>
                <c:pt idx="47617">
                  <c:v>110.316935860123</c:v>
                </c:pt>
                <c:pt idx="47618">
                  <c:v>110.31925261539701</c:v>
                </c:pt>
                <c:pt idx="47619">
                  <c:v>110.32156937067001</c:v>
                </c:pt>
                <c:pt idx="47620">
                  <c:v>110.323886125944</c:v>
                </c:pt>
                <c:pt idx="47621">
                  <c:v>110.326202881217</c:v>
                </c:pt>
                <c:pt idx="47622">
                  <c:v>110.328519636491</c:v>
                </c:pt>
                <c:pt idx="47623">
                  <c:v>110.330836391764</c:v>
                </c:pt>
                <c:pt idx="47624">
                  <c:v>110.333153147038</c:v>
                </c:pt>
                <c:pt idx="47625">
                  <c:v>110.335469902312</c:v>
                </c:pt>
                <c:pt idx="47626">
                  <c:v>110.337786657585</c:v>
                </c:pt>
                <c:pt idx="47627">
                  <c:v>110.34010341285899</c:v>
                </c:pt>
                <c:pt idx="47628">
                  <c:v>110.34242016813199</c:v>
                </c:pt>
                <c:pt idx="47629">
                  <c:v>110.344736923406</c:v>
                </c:pt>
                <c:pt idx="47630">
                  <c:v>110.347053678679</c:v>
                </c:pt>
                <c:pt idx="47631">
                  <c:v>110.349370433953</c:v>
                </c:pt>
                <c:pt idx="47632">
                  <c:v>110.351687189226</c:v>
                </c:pt>
                <c:pt idx="47633">
                  <c:v>110.35400394449999</c:v>
                </c:pt>
                <c:pt idx="47634">
                  <c:v>110.35632069977299</c:v>
                </c:pt>
                <c:pt idx="47635">
                  <c:v>110.358637455047</c:v>
                </c:pt>
                <c:pt idx="47636">
                  <c:v>110.360954210321</c:v>
                </c:pt>
                <c:pt idx="47637">
                  <c:v>110.363270965594</c:v>
                </c:pt>
                <c:pt idx="47638">
                  <c:v>110.36558772086801</c:v>
                </c:pt>
                <c:pt idx="47639">
                  <c:v>110.36790447614101</c:v>
                </c:pt>
                <c:pt idx="47640">
                  <c:v>110.370221231415</c:v>
                </c:pt>
                <c:pt idx="47641">
                  <c:v>110.372537986688</c:v>
                </c:pt>
                <c:pt idx="47642">
                  <c:v>110.374854741962</c:v>
                </c:pt>
                <c:pt idx="47643">
                  <c:v>110.377171497235</c:v>
                </c:pt>
                <c:pt idx="47644">
                  <c:v>110.37948825250901</c:v>
                </c:pt>
                <c:pt idx="47645">
                  <c:v>110.38180500778201</c:v>
                </c:pt>
                <c:pt idx="47646">
                  <c:v>110.384121763056</c:v>
                </c:pt>
                <c:pt idx="47647">
                  <c:v>110.386438518329</c:v>
                </c:pt>
                <c:pt idx="47648">
                  <c:v>110.388755273603</c:v>
                </c:pt>
                <c:pt idx="47649">
                  <c:v>110.39107202887701</c:v>
                </c:pt>
                <c:pt idx="47650">
                  <c:v>110.39338878415001</c:v>
                </c:pt>
                <c:pt idx="47651">
                  <c:v>110.395705539424</c:v>
                </c:pt>
                <c:pt idx="47652">
                  <c:v>110.398022294697</c:v>
                </c:pt>
                <c:pt idx="47653">
                  <c:v>110.400339049971</c:v>
                </c:pt>
                <c:pt idx="47654">
                  <c:v>110.402655805244</c:v>
                </c:pt>
                <c:pt idx="47655">
                  <c:v>110.404972560518</c:v>
                </c:pt>
                <c:pt idx="47656">
                  <c:v>110.407289315791</c:v>
                </c:pt>
                <c:pt idx="47657">
                  <c:v>110.409606071065</c:v>
                </c:pt>
                <c:pt idx="47658">
                  <c:v>110.411922826338</c:v>
                </c:pt>
                <c:pt idx="47659">
                  <c:v>110.41423958161199</c:v>
                </c:pt>
                <c:pt idx="47660">
                  <c:v>110.41655633688499</c:v>
                </c:pt>
                <c:pt idx="47661">
                  <c:v>110.418873092159</c:v>
                </c:pt>
                <c:pt idx="47662">
                  <c:v>110.421189847433</c:v>
                </c:pt>
                <c:pt idx="47663">
                  <c:v>110.423506602706</c:v>
                </c:pt>
                <c:pt idx="47664">
                  <c:v>110.42582335797999</c:v>
                </c:pt>
                <c:pt idx="47665">
                  <c:v>110.42814011325299</c:v>
                </c:pt>
                <c:pt idx="47666">
                  <c:v>110.430456868527</c:v>
                </c:pt>
                <c:pt idx="47667">
                  <c:v>110.4327736238</c:v>
                </c:pt>
                <c:pt idx="47668">
                  <c:v>110.435090379074</c:v>
                </c:pt>
                <c:pt idx="47669">
                  <c:v>110.437407134347</c:v>
                </c:pt>
                <c:pt idx="47670">
                  <c:v>110.43972388962101</c:v>
                </c:pt>
                <c:pt idx="47671">
                  <c:v>110.44204064489401</c:v>
                </c:pt>
                <c:pt idx="47672">
                  <c:v>110.444357400168</c:v>
                </c:pt>
                <c:pt idx="47673">
                  <c:v>110.446674155442</c:v>
                </c:pt>
                <c:pt idx="47674">
                  <c:v>110.448990910715</c:v>
                </c:pt>
                <c:pt idx="47675">
                  <c:v>110.45130766598901</c:v>
                </c:pt>
                <c:pt idx="47676">
                  <c:v>110.45362442126201</c:v>
                </c:pt>
                <c:pt idx="47677">
                  <c:v>110.455941176536</c:v>
                </c:pt>
                <c:pt idx="47678">
                  <c:v>110.458257931809</c:v>
                </c:pt>
                <c:pt idx="47679">
                  <c:v>110.460574687083</c:v>
                </c:pt>
                <c:pt idx="47680">
                  <c:v>110.462891442356</c:v>
                </c:pt>
                <c:pt idx="47681">
                  <c:v>110.46520819763001</c:v>
                </c:pt>
                <c:pt idx="47682">
                  <c:v>110.46752495290301</c:v>
                </c:pt>
                <c:pt idx="47683">
                  <c:v>110.469841708177</c:v>
                </c:pt>
                <c:pt idx="47684">
                  <c:v>110.47215846345</c:v>
                </c:pt>
                <c:pt idx="47685">
                  <c:v>110.474475218724</c:v>
                </c:pt>
                <c:pt idx="47686">
                  <c:v>110.476791973998</c:v>
                </c:pt>
                <c:pt idx="47687">
                  <c:v>110.479108729271</c:v>
                </c:pt>
                <c:pt idx="47688">
                  <c:v>110.481425484545</c:v>
                </c:pt>
                <c:pt idx="47689">
                  <c:v>110.483742239818</c:v>
                </c:pt>
                <c:pt idx="47690">
                  <c:v>110.48605899509199</c:v>
                </c:pt>
                <c:pt idx="47691">
                  <c:v>110.48837575036499</c:v>
                </c:pt>
                <c:pt idx="47692">
                  <c:v>110.490692505639</c:v>
                </c:pt>
                <c:pt idx="47693">
                  <c:v>110.493009260912</c:v>
                </c:pt>
                <c:pt idx="47694">
                  <c:v>110.495326016186</c:v>
                </c:pt>
                <c:pt idx="47695">
                  <c:v>110.497642771459</c:v>
                </c:pt>
                <c:pt idx="47696">
                  <c:v>110.49995952673299</c:v>
                </c:pt>
                <c:pt idx="47697">
                  <c:v>110.50227628200599</c:v>
                </c:pt>
                <c:pt idx="47698">
                  <c:v>110.50459303728</c:v>
                </c:pt>
                <c:pt idx="47699">
                  <c:v>110.506909792554</c:v>
                </c:pt>
                <c:pt idx="47700">
                  <c:v>110.509226547827</c:v>
                </c:pt>
                <c:pt idx="47701">
                  <c:v>110.51154330310101</c:v>
                </c:pt>
                <c:pt idx="47702">
                  <c:v>110.51386005837399</c:v>
                </c:pt>
                <c:pt idx="47703">
                  <c:v>110.516176813648</c:v>
                </c:pt>
                <c:pt idx="47704">
                  <c:v>110.518493568921</c:v>
                </c:pt>
                <c:pt idx="47705">
                  <c:v>110.520810324195</c:v>
                </c:pt>
                <c:pt idx="47706">
                  <c:v>110.523127079468</c:v>
                </c:pt>
                <c:pt idx="47707">
                  <c:v>110.52544383474201</c:v>
                </c:pt>
                <c:pt idx="47708">
                  <c:v>110.52776059001501</c:v>
                </c:pt>
                <c:pt idx="47709">
                  <c:v>110.530077345289</c:v>
                </c:pt>
                <c:pt idx="47710">
                  <c:v>110.532394100562</c:v>
                </c:pt>
                <c:pt idx="47711">
                  <c:v>110.534710855836</c:v>
                </c:pt>
                <c:pt idx="47712">
                  <c:v>110.53702761111001</c:v>
                </c:pt>
                <c:pt idx="47713">
                  <c:v>110.53934436638301</c:v>
                </c:pt>
                <c:pt idx="47714">
                  <c:v>110.541661121657</c:v>
                </c:pt>
                <c:pt idx="47715">
                  <c:v>110.54397787693</c:v>
                </c:pt>
                <c:pt idx="47716">
                  <c:v>110.546294632204</c:v>
                </c:pt>
                <c:pt idx="47717">
                  <c:v>110.548611387477</c:v>
                </c:pt>
                <c:pt idx="47718">
                  <c:v>110.550928142751</c:v>
                </c:pt>
                <c:pt idx="47719">
                  <c:v>110.553244898024</c:v>
                </c:pt>
                <c:pt idx="47720">
                  <c:v>110.555561653298</c:v>
                </c:pt>
                <c:pt idx="47721">
                  <c:v>110.557878408571</c:v>
                </c:pt>
                <c:pt idx="47722">
                  <c:v>110.56019516384499</c:v>
                </c:pt>
                <c:pt idx="47723">
                  <c:v>110.562511919119</c:v>
                </c:pt>
                <c:pt idx="47724">
                  <c:v>110.564828674392</c:v>
                </c:pt>
                <c:pt idx="47725">
                  <c:v>110.567145429666</c:v>
                </c:pt>
                <c:pt idx="47726">
                  <c:v>110.569462184939</c:v>
                </c:pt>
                <c:pt idx="47727">
                  <c:v>110.57177894021299</c:v>
                </c:pt>
                <c:pt idx="47728">
                  <c:v>110.57409569548599</c:v>
                </c:pt>
                <c:pt idx="47729">
                  <c:v>110.57641245076</c:v>
                </c:pt>
                <c:pt idx="47730">
                  <c:v>110.578729206033</c:v>
                </c:pt>
                <c:pt idx="47731">
                  <c:v>110.581045961307</c:v>
                </c:pt>
                <c:pt idx="47732">
                  <c:v>110.58336271658</c:v>
                </c:pt>
                <c:pt idx="47733">
                  <c:v>110.58567947185399</c:v>
                </c:pt>
                <c:pt idx="47734">
                  <c:v>110.58799622712699</c:v>
                </c:pt>
                <c:pt idx="47735">
                  <c:v>110.590312982401</c:v>
                </c:pt>
                <c:pt idx="47736">
                  <c:v>110.592629737675</c:v>
                </c:pt>
                <c:pt idx="47737">
                  <c:v>110.594946492948</c:v>
                </c:pt>
                <c:pt idx="47738">
                  <c:v>110.59726324822201</c:v>
                </c:pt>
                <c:pt idx="47739">
                  <c:v>110.59958000349501</c:v>
                </c:pt>
                <c:pt idx="47740">
                  <c:v>110.601896758769</c:v>
                </c:pt>
                <c:pt idx="47741">
                  <c:v>110.604213514042</c:v>
                </c:pt>
                <c:pt idx="47742">
                  <c:v>110.606530269316</c:v>
                </c:pt>
                <c:pt idx="47743">
                  <c:v>110.608847024589</c:v>
                </c:pt>
                <c:pt idx="47744">
                  <c:v>110.61116377986301</c:v>
                </c:pt>
                <c:pt idx="47745">
                  <c:v>110.61348053513601</c:v>
                </c:pt>
                <c:pt idx="47746">
                  <c:v>110.61579729041</c:v>
                </c:pt>
                <c:pt idx="47747">
                  <c:v>110.618114045683</c:v>
                </c:pt>
                <c:pt idx="47748">
                  <c:v>110.620430800957</c:v>
                </c:pt>
                <c:pt idx="47749">
                  <c:v>110.622747556231</c:v>
                </c:pt>
                <c:pt idx="47750">
                  <c:v>110.625064311504</c:v>
                </c:pt>
                <c:pt idx="47751">
                  <c:v>110.627381066778</c:v>
                </c:pt>
                <c:pt idx="47752">
                  <c:v>110.629697822051</c:v>
                </c:pt>
                <c:pt idx="47753">
                  <c:v>110.63201457732499</c:v>
                </c:pt>
                <c:pt idx="47754">
                  <c:v>110.63433133259799</c:v>
                </c:pt>
                <c:pt idx="47755">
                  <c:v>110.636648087872</c:v>
                </c:pt>
                <c:pt idx="47756">
                  <c:v>110.638964843145</c:v>
                </c:pt>
                <c:pt idx="47757">
                  <c:v>110.641281598419</c:v>
                </c:pt>
                <c:pt idx="47758">
                  <c:v>110.643598353692</c:v>
                </c:pt>
                <c:pt idx="47759">
                  <c:v>110.64591510896599</c:v>
                </c:pt>
                <c:pt idx="47760">
                  <c:v>110.64823186423899</c:v>
                </c:pt>
                <c:pt idx="47761">
                  <c:v>110.650548619513</c:v>
                </c:pt>
                <c:pt idx="47762">
                  <c:v>110.652865374787</c:v>
                </c:pt>
                <c:pt idx="47763">
                  <c:v>110.65518213006</c:v>
                </c:pt>
                <c:pt idx="47764">
                  <c:v>110.65749888533399</c:v>
                </c:pt>
                <c:pt idx="47765">
                  <c:v>110.65981564060699</c:v>
                </c:pt>
                <c:pt idx="47766">
                  <c:v>110.662132395881</c:v>
                </c:pt>
                <c:pt idx="47767">
                  <c:v>110.664449151154</c:v>
                </c:pt>
                <c:pt idx="47768">
                  <c:v>110.666765906428</c:v>
                </c:pt>
                <c:pt idx="47769">
                  <c:v>110.669082661701</c:v>
                </c:pt>
                <c:pt idx="47770">
                  <c:v>110.67139941697501</c:v>
                </c:pt>
                <c:pt idx="47771">
                  <c:v>110.67371617224801</c:v>
                </c:pt>
                <c:pt idx="47772">
                  <c:v>110.676032927522</c:v>
                </c:pt>
                <c:pt idx="47773">
                  <c:v>110.678349682796</c:v>
                </c:pt>
                <c:pt idx="47774">
                  <c:v>110.680666438069</c:v>
                </c:pt>
                <c:pt idx="47775">
                  <c:v>110.68298319334301</c:v>
                </c:pt>
                <c:pt idx="47776">
                  <c:v>110.68529994861601</c:v>
                </c:pt>
                <c:pt idx="47777">
                  <c:v>110.68761670389</c:v>
                </c:pt>
                <c:pt idx="47778">
                  <c:v>110.689933459163</c:v>
                </c:pt>
                <c:pt idx="47779">
                  <c:v>110.692250214437</c:v>
                </c:pt>
                <c:pt idx="47780">
                  <c:v>110.69456696971</c:v>
                </c:pt>
                <c:pt idx="47781">
                  <c:v>110.696883724984</c:v>
                </c:pt>
                <c:pt idx="47782">
                  <c:v>110.69920048025701</c:v>
                </c:pt>
                <c:pt idx="47783">
                  <c:v>110.701517235531</c:v>
                </c:pt>
                <c:pt idx="47784">
                  <c:v>110.703833990804</c:v>
                </c:pt>
                <c:pt idx="47785">
                  <c:v>110.70615074607799</c:v>
                </c:pt>
                <c:pt idx="47786">
                  <c:v>110.708467501352</c:v>
                </c:pt>
                <c:pt idx="47787">
                  <c:v>110.710784256625</c:v>
                </c:pt>
                <c:pt idx="47788">
                  <c:v>110.713101011899</c:v>
                </c:pt>
                <c:pt idx="47789">
                  <c:v>110.715417767172</c:v>
                </c:pt>
                <c:pt idx="47790">
                  <c:v>110.71773452244599</c:v>
                </c:pt>
                <c:pt idx="47791">
                  <c:v>110.72005127771899</c:v>
                </c:pt>
                <c:pt idx="47792">
                  <c:v>110.722368032993</c:v>
                </c:pt>
                <c:pt idx="47793">
                  <c:v>110.724684788266</c:v>
                </c:pt>
                <c:pt idx="47794">
                  <c:v>110.72700154354</c:v>
                </c:pt>
                <c:pt idx="47795">
                  <c:v>110.729318298813</c:v>
                </c:pt>
                <c:pt idx="47796">
                  <c:v>110.73163505408699</c:v>
                </c:pt>
                <c:pt idx="47797">
                  <c:v>110.73395180935999</c:v>
                </c:pt>
                <c:pt idx="47798">
                  <c:v>110.736268564634</c:v>
                </c:pt>
                <c:pt idx="47799">
                  <c:v>110.738585319908</c:v>
                </c:pt>
                <c:pt idx="47800">
                  <c:v>110.740902075181</c:v>
                </c:pt>
                <c:pt idx="47801">
                  <c:v>110.74321883045501</c:v>
                </c:pt>
                <c:pt idx="47802">
                  <c:v>110.74553558572801</c:v>
                </c:pt>
                <c:pt idx="47803">
                  <c:v>110.747852341002</c:v>
                </c:pt>
                <c:pt idx="47804">
                  <c:v>110.750169096275</c:v>
                </c:pt>
                <c:pt idx="47805">
                  <c:v>110.752485851549</c:v>
                </c:pt>
                <c:pt idx="47806">
                  <c:v>110.754802606822</c:v>
                </c:pt>
                <c:pt idx="47807">
                  <c:v>110.75711936209601</c:v>
                </c:pt>
                <c:pt idx="47808">
                  <c:v>110.75943611736901</c:v>
                </c:pt>
                <c:pt idx="47809">
                  <c:v>110.761752872643</c:v>
                </c:pt>
                <c:pt idx="47810">
                  <c:v>110.764069627917</c:v>
                </c:pt>
                <c:pt idx="47811">
                  <c:v>110.76638638319</c:v>
                </c:pt>
                <c:pt idx="47812">
                  <c:v>110.76870313846401</c:v>
                </c:pt>
                <c:pt idx="47813">
                  <c:v>110.77101989373701</c:v>
                </c:pt>
                <c:pt idx="47814">
                  <c:v>110.773336649011</c:v>
                </c:pt>
                <c:pt idx="47815">
                  <c:v>110.775653404284</c:v>
                </c:pt>
                <c:pt idx="47816">
                  <c:v>110.777970159558</c:v>
                </c:pt>
                <c:pt idx="47817">
                  <c:v>110.780286914831</c:v>
                </c:pt>
                <c:pt idx="47818">
                  <c:v>110.782603670105</c:v>
                </c:pt>
                <c:pt idx="47819">
                  <c:v>110.784920425378</c:v>
                </c:pt>
                <c:pt idx="47820">
                  <c:v>110.787237180652</c:v>
                </c:pt>
                <c:pt idx="47821">
                  <c:v>110.789553935925</c:v>
                </c:pt>
                <c:pt idx="47822">
                  <c:v>110.79187069119899</c:v>
                </c:pt>
                <c:pt idx="47823">
                  <c:v>110.794187446473</c:v>
                </c:pt>
                <c:pt idx="47824">
                  <c:v>110.796504201746</c:v>
                </c:pt>
                <c:pt idx="47825">
                  <c:v>110.79882095702</c:v>
                </c:pt>
                <c:pt idx="47826">
                  <c:v>110.801137712293</c:v>
                </c:pt>
                <c:pt idx="47827">
                  <c:v>110.80345446756699</c:v>
                </c:pt>
                <c:pt idx="47828">
                  <c:v>110.80577122283999</c:v>
                </c:pt>
                <c:pt idx="47829">
                  <c:v>110.808087978114</c:v>
                </c:pt>
                <c:pt idx="47830">
                  <c:v>110.810404733387</c:v>
                </c:pt>
                <c:pt idx="47831">
                  <c:v>110.812721488661</c:v>
                </c:pt>
                <c:pt idx="47832">
                  <c:v>110.815038243934</c:v>
                </c:pt>
                <c:pt idx="47833">
                  <c:v>110.81735499920801</c:v>
                </c:pt>
                <c:pt idx="47834">
                  <c:v>110.81967175448101</c:v>
                </c:pt>
                <c:pt idx="47835">
                  <c:v>110.821988509755</c:v>
                </c:pt>
                <c:pt idx="47836">
                  <c:v>110.824305265029</c:v>
                </c:pt>
                <c:pt idx="47837">
                  <c:v>110.826622020302</c:v>
                </c:pt>
                <c:pt idx="47838">
                  <c:v>110.82893877557601</c:v>
                </c:pt>
                <c:pt idx="47839">
                  <c:v>110.83125553084901</c:v>
                </c:pt>
                <c:pt idx="47840">
                  <c:v>110.833572286123</c:v>
                </c:pt>
                <c:pt idx="47841">
                  <c:v>110.835889041396</c:v>
                </c:pt>
                <c:pt idx="47842">
                  <c:v>110.83820579667</c:v>
                </c:pt>
                <c:pt idx="47843">
                  <c:v>110.840522551943</c:v>
                </c:pt>
                <c:pt idx="47844">
                  <c:v>110.84283930721701</c:v>
                </c:pt>
                <c:pt idx="47845">
                  <c:v>110.84515606249001</c:v>
                </c:pt>
                <c:pt idx="47846">
                  <c:v>110.847472817764</c:v>
                </c:pt>
                <c:pt idx="47847">
                  <c:v>110.849789573037</c:v>
                </c:pt>
                <c:pt idx="47848">
                  <c:v>110.852106328311</c:v>
                </c:pt>
                <c:pt idx="47849">
                  <c:v>110.854423083585</c:v>
                </c:pt>
                <c:pt idx="47850">
                  <c:v>110.856739838858</c:v>
                </c:pt>
                <c:pt idx="47851">
                  <c:v>110.859056594132</c:v>
                </c:pt>
                <c:pt idx="47852">
                  <c:v>110.861373349405</c:v>
                </c:pt>
                <c:pt idx="47853">
                  <c:v>110.86369010467899</c:v>
                </c:pt>
                <c:pt idx="47854">
                  <c:v>110.86600685995199</c:v>
                </c:pt>
                <c:pt idx="47855">
                  <c:v>110.868323615226</c:v>
                </c:pt>
                <c:pt idx="47856">
                  <c:v>110.870640370499</c:v>
                </c:pt>
                <c:pt idx="47857">
                  <c:v>110.872957125773</c:v>
                </c:pt>
                <c:pt idx="47858">
                  <c:v>110.875273881046</c:v>
                </c:pt>
                <c:pt idx="47859">
                  <c:v>110.87759063631999</c:v>
                </c:pt>
                <c:pt idx="47860">
                  <c:v>110.879907391594</c:v>
                </c:pt>
                <c:pt idx="47861">
                  <c:v>110.882224146867</c:v>
                </c:pt>
                <c:pt idx="47862">
                  <c:v>110.884540902141</c:v>
                </c:pt>
                <c:pt idx="47863">
                  <c:v>110.886857657414</c:v>
                </c:pt>
                <c:pt idx="47864">
                  <c:v>110.88917441268801</c:v>
                </c:pt>
                <c:pt idx="47865">
                  <c:v>110.89149116796099</c:v>
                </c:pt>
                <c:pt idx="47866">
                  <c:v>110.893807923235</c:v>
                </c:pt>
                <c:pt idx="47867">
                  <c:v>110.896124678508</c:v>
                </c:pt>
                <c:pt idx="47868">
                  <c:v>110.898441433782</c:v>
                </c:pt>
                <c:pt idx="47869">
                  <c:v>110.900758189055</c:v>
                </c:pt>
                <c:pt idx="47870">
                  <c:v>110.90307494432901</c:v>
                </c:pt>
                <c:pt idx="47871">
                  <c:v>110.90539169960201</c:v>
                </c:pt>
                <c:pt idx="47872">
                  <c:v>110.907708454876</c:v>
                </c:pt>
                <c:pt idx="47873">
                  <c:v>110.91002521015</c:v>
                </c:pt>
                <c:pt idx="47874">
                  <c:v>110.912341965423</c:v>
                </c:pt>
                <c:pt idx="47875">
                  <c:v>110.91465872069701</c:v>
                </c:pt>
                <c:pt idx="47876">
                  <c:v>110.91697547597001</c:v>
                </c:pt>
                <c:pt idx="47877">
                  <c:v>110.919292231244</c:v>
                </c:pt>
                <c:pt idx="47878">
                  <c:v>110.921608986517</c:v>
                </c:pt>
                <c:pt idx="47879">
                  <c:v>110.923925741791</c:v>
                </c:pt>
                <c:pt idx="47880">
                  <c:v>110.926242497064</c:v>
                </c:pt>
                <c:pt idx="47881">
                  <c:v>110.928559252338</c:v>
                </c:pt>
                <c:pt idx="47882">
                  <c:v>110.930876007611</c:v>
                </c:pt>
                <c:pt idx="47883">
                  <c:v>110.933192762885</c:v>
                </c:pt>
                <c:pt idx="47884">
                  <c:v>110.935509518158</c:v>
                </c:pt>
                <c:pt idx="47885">
                  <c:v>110.93782627343199</c:v>
                </c:pt>
                <c:pt idx="47886">
                  <c:v>110.940143028706</c:v>
                </c:pt>
                <c:pt idx="47887">
                  <c:v>110.942459783979</c:v>
                </c:pt>
                <c:pt idx="47888">
                  <c:v>110.944776539253</c:v>
                </c:pt>
                <c:pt idx="47889">
                  <c:v>110.947093294526</c:v>
                </c:pt>
                <c:pt idx="47890">
                  <c:v>110.94941004979999</c:v>
                </c:pt>
                <c:pt idx="47891">
                  <c:v>110.95172680507299</c:v>
                </c:pt>
                <c:pt idx="47892">
                  <c:v>110.954043560347</c:v>
                </c:pt>
                <c:pt idx="47893">
                  <c:v>110.95636031562</c:v>
                </c:pt>
                <c:pt idx="47894">
                  <c:v>110.958677070894</c:v>
                </c:pt>
                <c:pt idx="47895">
                  <c:v>110.960993826167</c:v>
                </c:pt>
                <c:pt idx="47896">
                  <c:v>110.96331058144099</c:v>
                </c:pt>
                <c:pt idx="47897">
                  <c:v>110.96562733671399</c:v>
                </c:pt>
                <c:pt idx="47898">
                  <c:v>110.967944091988</c:v>
                </c:pt>
                <c:pt idx="47899">
                  <c:v>110.970260847262</c:v>
                </c:pt>
                <c:pt idx="47900">
                  <c:v>110.972577602535</c:v>
                </c:pt>
                <c:pt idx="47901">
                  <c:v>110.97489435780901</c:v>
                </c:pt>
                <c:pt idx="47902">
                  <c:v>110.97721111308201</c:v>
                </c:pt>
                <c:pt idx="47903">
                  <c:v>110.979527868356</c:v>
                </c:pt>
                <c:pt idx="47904">
                  <c:v>110.981844623629</c:v>
                </c:pt>
                <c:pt idx="47905">
                  <c:v>110.984161378903</c:v>
                </c:pt>
                <c:pt idx="47906">
                  <c:v>110.986478134176</c:v>
                </c:pt>
                <c:pt idx="47907">
                  <c:v>110.98879488945001</c:v>
                </c:pt>
                <c:pt idx="47908">
                  <c:v>110.99111164472301</c:v>
                </c:pt>
                <c:pt idx="47909">
                  <c:v>110.993428399997</c:v>
                </c:pt>
                <c:pt idx="47910">
                  <c:v>110.995745155271</c:v>
                </c:pt>
                <c:pt idx="47911">
                  <c:v>110.998061910544</c:v>
                </c:pt>
                <c:pt idx="47912">
                  <c:v>111.000378665818</c:v>
                </c:pt>
                <c:pt idx="47913">
                  <c:v>111.002695421091</c:v>
                </c:pt>
                <c:pt idx="47914">
                  <c:v>111.005012176365</c:v>
                </c:pt>
                <c:pt idx="47915">
                  <c:v>111.007328931638</c:v>
                </c:pt>
                <c:pt idx="47916">
                  <c:v>111.00964568691199</c:v>
                </c:pt>
                <c:pt idx="47917">
                  <c:v>111.01196244218499</c:v>
                </c:pt>
                <c:pt idx="47918">
                  <c:v>111.014279197459</c:v>
                </c:pt>
                <c:pt idx="47919">
                  <c:v>111.016595952732</c:v>
                </c:pt>
                <c:pt idx="47920">
                  <c:v>111.018912708006</c:v>
                </c:pt>
                <c:pt idx="47921">
                  <c:v>111.021229463279</c:v>
                </c:pt>
                <c:pt idx="47922">
                  <c:v>111.02354621855299</c:v>
                </c:pt>
                <c:pt idx="47923">
                  <c:v>111.025862973827</c:v>
                </c:pt>
                <c:pt idx="47924">
                  <c:v>111.0281797291</c:v>
                </c:pt>
                <c:pt idx="47925">
                  <c:v>111.030496484374</c:v>
                </c:pt>
                <c:pt idx="47926">
                  <c:v>111.032813239647</c:v>
                </c:pt>
                <c:pt idx="47927">
                  <c:v>111.03512999492099</c:v>
                </c:pt>
                <c:pt idx="47928">
                  <c:v>111.03744675019399</c:v>
                </c:pt>
                <c:pt idx="47929">
                  <c:v>111.039763505468</c:v>
                </c:pt>
                <c:pt idx="47930">
                  <c:v>111.042080260741</c:v>
                </c:pt>
                <c:pt idx="47931">
                  <c:v>111.044397016015</c:v>
                </c:pt>
                <c:pt idx="47932">
                  <c:v>111.046713771288</c:v>
                </c:pt>
                <c:pt idx="47933">
                  <c:v>111.04903052656201</c:v>
                </c:pt>
                <c:pt idx="47934">
                  <c:v>111.05134728183501</c:v>
                </c:pt>
                <c:pt idx="47935">
                  <c:v>111.053664037109</c:v>
                </c:pt>
                <c:pt idx="47936">
                  <c:v>111.055980792383</c:v>
                </c:pt>
                <c:pt idx="47937">
                  <c:v>111.058297547656</c:v>
                </c:pt>
                <c:pt idx="47938">
                  <c:v>111.06061430293001</c:v>
                </c:pt>
                <c:pt idx="47939">
                  <c:v>111.06293105820301</c:v>
                </c:pt>
                <c:pt idx="47940">
                  <c:v>111.065247813477</c:v>
                </c:pt>
                <c:pt idx="47941">
                  <c:v>111.06756456875</c:v>
                </c:pt>
                <c:pt idx="47942">
                  <c:v>111.069881324024</c:v>
                </c:pt>
                <c:pt idx="47943">
                  <c:v>111.072198079297</c:v>
                </c:pt>
                <c:pt idx="47944">
                  <c:v>111.074514834571</c:v>
                </c:pt>
                <c:pt idx="47945">
                  <c:v>111.07683158984401</c:v>
                </c:pt>
                <c:pt idx="47946">
                  <c:v>111.079148345118</c:v>
                </c:pt>
                <c:pt idx="47947">
                  <c:v>111.08146510039199</c:v>
                </c:pt>
                <c:pt idx="47948">
                  <c:v>111.08378185566499</c:v>
                </c:pt>
                <c:pt idx="47949">
                  <c:v>111.086098610939</c:v>
                </c:pt>
                <c:pt idx="47950">
                  <c:v>111.088415366212</c:v>
                </c:pt>
                <c:pt idx="47951">
                  <c:v>111.090732121486</c:v>
                </c:pt>
                <c:pt idx="47952">
                  <c:v>111.093048876759</c:v>
                </c:pt>
                <c:pt idx="47953">
                  <c:v>111.09536563203299</c:v>
                </c:pt>
                <c:pt idx="47954">
                  <c:v>111.09768238730599</c:v>
                </c:pt>
                <c:pt idx="47955">
                  <c:v>111.09999914258</c:v>
                </c:pt>
                <c:pt idx="47956">
                  <c:v>111.102315897853</c:v>
                </c:pt>
                <c:pt idx="47957">
                  <c:v>111.104632653127</c:v>
                </c:pt>
                <c:pt idx="47958">
                  <c:v>111.1069494084</c:v>
                </c:pt>
                <c:pt idx="47959">
                  <c:v>111.10926616367399</c:v>
                </c:pt>
                <c:pt idx="47960">
                  <c:v>111.111582918948</c:v>
                </c:pt>
                <c:pt idx="47961">
                  <c:v>111.113899674221</c:v>
                </c:pt>
                <c:pt idx="47962">
                  <c:v>111.116216429495</c:v>
                </c:pt>
                <c:pt idx="47963">
                  <c:v>111.118533184768</c:v>
                </c:pt>
                <c:pt idx="47964">
                  <c:v>111.12084994004201</c:v>
                </c:pt>
                <c:pt idx="47965">
                  <c:v>111.12316669531501</c:v>
                </c:pt>
                <c:pt idx="47966">
                  <c:v>111.125483450589</c:v>
                </c:pt>
                <c:pt idx="47967">
                  <c:v>111.127800205862</c:v>
                </c:pt>
                <c:pt idx="47968">
                  <c:v>111.130116961136</c:v>
                </c:pt>
                <c:pt idx="47969">
                  <c:v>111.132433716409</c:v>
                </c:pt>
                <c:pt idx="47970">
                  <c:v>111.13475047168301</c:v>
                </c:pt>
                <c:pt idx="47971">
                  <c:v>111.13706722695601</c:v>
                </c:pt>
                <c:pt idx="47972">
                  <c:v>111.13938398223</c:v>
                </c:pt>
                <c:pt idx="47973">
                  <c:v>111.141700737504</c:v>
                </c:pt>
                <c:pt idx="47974">
                  <c:v>111.144017492777</c:v>
                </c:pt>
                <c:pt idx="47975">
                  <c:v>111.14633424805101</c:v>
                </c:pt>
                <c:pt idx="47976">
                  <c:v>111.14865100332401</c:v>
                </c:pt>
                <c:pt idx="47977">
                  <c:v>111.150967758598</c:v>
                </c:pt>
                <c:pt idx="47978">
                  <c:v>111.153284513871</c:v>
                </c:pt>
                <c:pt idx="47979">
                  <c:v>111.155601269145</c:v>
                </c:pt>
                <c:pt idx="47980">
                  <c:v>111.157918024418</c:v>
                </c:pt>
                <c:pt idx="47981">
                  <c:v>111.160234779692</c:v>
                </c:pt>
                <c:pt idx="47982">
                  <c:v>111.162551534965</c:v>
                </c:pt>
                <c:pt idx="47983">
                  <c:v>111.164868290239</c:v>
                </c:pt>
                <c:pt idx="47984">
                  <c:v>111.167185045512</c:v>
                </c:pt>
                <c:pt idx="47985">
                  <c:v>111.16950180078599</c:v>
                </c:pt>
                <c:pt idx="47986">
                  <c:v>111.17181855606</c:v>
                </c:pt>
                <c:pt idx="47987">
                  <c:v>111.174135311333</c:v>
                </c:pt>
                <c:pt idx="47988">
                  <c:v>111.176452066607</c:v>
                </c:pt>
                <c:pt idx="47989">
                  <c:v>111.17876882188</c:v>
                </c:pt>
                <c:pt idx="47990">
                  <c:v>111.18108557715399</c:v>
                </c:pt>
                <c:pt idx="47991">
                  <c:v>111.18340233242699</c:v>
                </c:pt>
                <c:pt idx="47992">
                  <c:v>111.185719087701</c:v>
                </c:pt>
                <c:pt idx="47993">
                  <c:v>111.188035842974</c:v>
                </c:pt>
                <c:pt idx="47994">
                  <c:v>111.190352598248</c:v>
                </c:pt>
                <c:pt idx="47995">
                  <c:v>111.192669353521</c:v>
                </c:pt>
                <c:pt idx="47996">
                  <c:v>111.19498610879501</c:v>
                </c:pt>
                <c:pt idx="47997">
                  <c:v>111.197302864069</c:v>
                </c:pt>
                <c:pt idx="47998">
                  <c:v>111.199619619342</c:v>
                </c:pt>
                <c:pt idx="47999">
                  <c:v>111.201936374616</c:v>
                </c:pt>
                <c:pt idx="48000">
                  <c:v>111.204253129889</c:v>
                </c:pt>
                <c:pt idx="48001">
                  <c:v>111.20656988516301</c:v>
                </c:pt>
                <c:pt idx="48002">
                  <c:v>111.20888664043601</c:v>
                </c:pt>
                <c:pt idx="48003">
                  <c:v>111.21120339571</c:v>
                </c:pt>
                <c:pt idx="48004">
                  <c:v>111.213520150983</c:v>
                </c:pt>
                <c:pt idx="48005">
                  <c:v>111.215836906257</c:v>
                </c:pt>
                <c:pt idx="48006">
                  <c:v>111.21815366153</c:v>
                </c:pt>
                <c:pt idx="48007">
                  <c:v>111.22047041680401</c:v>
                </c:pt>
                <c:pt idx="48008">
                  <c:v>111.22278717207701</c:v>
                </c:pt>
                <c:pt idx="48009">
                  <c:v>111.225103927351</c:v>
                </c:pt>
                <c:pt idx="48010">
                  <c:v>111.227420682625</c:v>
                </c:pt>
                <c:pt idx="48011">
                  <c:v>111.229737437898</c:v>
                </c:pt>
                <c:pt idx="48012">
                  <c:v>111.232054193172</c:v>
                </c:pt>
                <c:pt idx="48013">
                  <c:v>111.234370948445</c:v>
                </c:pt>
                <c:pt idx="48014">
                  <c:v>111.236687703719</c:v>
                </c:pt>
                <c:pt idx="48015">
                  <c:v>111.239004458992</c:v>
                </c:pt>
                <c:pt idx="48016">
                  <c:v>111.24132121426599</c:v>
                </c:pt>
                <c:pt idx="48017">
                  <c:v>111.24363796953899</c:v>
                </c:pt>
                <c:pt idx="48018">
                  <c:v>111.245954724813</c:v>
                </c:pt>
                <c:pt idx="48019">
                  <c:v>111.248271480086</c:v>
                </c:pt>
                <c:pt idx="48020">
                  <c:v>111.25058823536</c:v>
                </c:pt>
                <c:pt idx="48021">
                  <c:v>111.252904990633</c:v>
                </c:pt>
                <c:pt idx="48022">
                  <c:v>111.25522174590699</c:v>
                </c:pt>
                <c:pt idx="48023">
                  <c:v>111.257538501181</c:v>
                </c:pt>
                <c:pt idx="48024">
                  <c:v>111.259855256454</c:v>
                </c:pt>
                <c:pt idx="48025">
                  <c:v>111.262172011728</c:v>
                </c:pt>
                <c:pt idx="48026">
                  <c:v>111.264488767001</c:v>
                </c:pt>
                <c:pt idx="48027">
                  <c:v>111.26680552227501</c:v>
                </c:pt>
                <c:pt idx="48028">
                  <c:v>111.26912227754801</c:v>
                </c:pt>
                <c:pt idx="48029">
                  <c:v>111.271439032822</c:v>
                </c:pt>
                <c:pt idx="48030">
                  <c:v>111.273755788095</c:v>
                </c:pt>
                <c:pt idx="48031">
                  <c:v>111.276072543369</c:v>
                </c:pt>
                <c:pt idx="48032">
                  <c:v>111.278389298642</c:v>
                </c:pt>
                <c:pt idx="48033">
                  <c:v>111.28070605391601</c:v>
                </c:pt>
                <c:pt idx="48034">
                  <c:v>111.28302280918901</c:v>
                </c:pt>
                <c:pt idx="48035">
                  <c:v>111.285339564463</c:v>
                </c:pt>
                <c:pt idx="48036">
                  <c:v>111.287656319737</c:v>
                </c:pt>
                <c:pt idx="48037">
                  <c:v>111.28997307501</c:v>
                </c:pt>
                <c:pt idx="48038">
                  <c:v>111.29228983028401</c:v>
                </c:pt>
                <c:pt idx="48039">
                  <c:v>111.29460658555701</c:v>
                </c:pt>
                <c:pt idx="48040">
                  <c:v>111.296923340831</c:v>
                </c:pt>
                <c:pt idx="48041">
                  <c:v>111.299240096104</c:v>
                </c:pt>
                <c:pt idx="48042">
                  <c:v>111.301556851378</c:v>
                </c:pt>
                <c:pt idx="48043">
                  <c:v>111.303873606651</c:v>
                </c:pt>
                <c:pt idx="48044">
                  <c:v>111.306190361925</c:v>
                </c:pt>
                <c:pt idx="48045">
                  <c:v>111.308507117198</c:v>
                </c:pt>
                <c:pt idx="48046">
                  <c:v>111.310823872472</c:v>
                </c:pt>
                <c:pt idx="48047">
                  <c:v>111.31314062774599</c:v>
                </c:pt>
                <c:pt idx="48048">
                  <c:v>111.31545738301899</c:v>
                </c:pt>
                <c:pt idx="48049">
                  <c:v>111.317774138293</c:v>
                </c:pt>
                <c:pt idx="48050">
                  <c:v>111.320090893566</c:v>
                </c:pt>
                <c:pt idx="48051">
                  <c:v>111.32240764884</c:v>
                </c:pt>
                <c:pt idx="48052">
                  <c:v>111.324724404113</c:v>
                </c:pt>
                <c:pt idx="48053">
                  <c:v>111.32704115938699</c:v>
                </c:pt>
                <c:pt idx="48054">
                  <c:v>111.32935791465999</c:v>
                </c:pt>
                <c:pt idx="48055">
                  <c:v>111.331674669934</c:v>
                </c:pt>
                <c:pt idx="48056">
                  <c:v>111.333991425207</c:v>
                </c:pt>
                <c:pt idx="48057">
                  <c:v>111.336308180481</c:v>
                </c:pt>
                <c:pt idx="48058">
                  <c:v>111.338624935754</c:v>
                </c:pt>
                <c:pt idx="48059">
                  <c:v>111.34094169102799</c:v>
                </c:pt>
                <c:pt idx="48060">
                  <c:v>111.343258446302</c:v>
                </c:pt>
                <c:pt idx="48061">
                  <c:v>111.345575201575</c:v>
                </c:pt>
                <c:pt idx="48062">
                  <c:v>111.347891956849</c:v>
                </c:pt>
                <c:pt idx="48063">
                  <c:v>111.350208712122</c:v>
                </c:pt>
                <c:pt idx="48064">
                  <c:v>111.35252546739601</c:v>
                </c:pt>
                <c:pt idx="48065">
                  <c:v>111.35484222266901</c:v>
                </c:pt>
                <c:pt idx="48066">
                  <c:v>111.357158977943</c:v>
                </c:pt>
                <c:pt idx="48067">
                  <c:v>111.359475733216</c:v>
                </c:pt>
                <c:pt idx="48068">
                  <c:v>111.36179248849</c:v>
                </c:pt>
                <c:pt idx="48069">
                  <c:v>111.364109243763</c:v>
                </c:pt>
                <c:pt idx="48070">
                  <c:v>111.36642599903701</c:v>
                </c:pt>
                <c:pt idx="48071">
                  <c:v>111.36874275431001</c:v>
                </c:pt>
                <c:pt idx="48072">
                  <c:v>111.371059509584</c:v>
                </c:pt>
                <c:pt idx="48073">
                  <c:v>111.373376264858</c:v>
                </c:pt>
                <c:pt idx="48074">
                  <c:v>111.375693020131</c:v>
                </c:pt>
                <c:pt idx="48075">
                  <c:v>111.378009775405</c:v>
                </c:pt>
                <c:pt idx="48076">
                  <c:v>111.380326530678</c:v>
                </c:pt>
                <c:pt idx="48077">
                  <c:v>111.382643285952</c:v>
                </c:pt>
                <c:pt idx="48078">
                  <c:v>111.384960041225</c:v>
                </c:pt>
                <c:pt idx="48079">
                  <c:v>111.38727679649899</c:v>
                </c:pt>
                <c:pt idx="48080">
                  <c:v>111.38959355177199</c:v>
                </c:pt>
                <c:pt idx="48081">
                  <c:v>111.391910307046</c:v>
                </c:pt>
                <c:pt idx="48082">
                  <c:v>111.394227062319</c:v>
                </c:pt>
                <c:pt idx="48083">
                  <c:v>111.396543817593</c:v>
                </c:pt>
                <c:pt idx="48084">
                  <c:v>111.39886057286699</c:v>
                </c:pt>
                <c:pt idx="48085">
                  <c:v>111.40117732813999</c:v>
                </c:pt>
                <c:pt idx="48086">
                  <c:v>111.403494083414</c:v>
                </c:pt>
                <c:pt idx="48087">
                  <c:v>111.405810838687</c:v>
                </c:pt>
                <c:pt idx="48088">
                  <c:v>111.408127593961</c:v>
                </c:pt>
                <c:pt idx="48089">
                  <c:v>111.410444349234</c:v>
                </c:pt>
                <c:pt idx="48090">
                  <c:v>111.41276110450799</c:v>
                </c:pt>
                <c:pt idx="48091">
                  <c:v>111.41507785978099</c:v>
                </c:pt>
                <c:pt idx="48092">
                  <c:v>111.417394615055</c:v>
                </c:pt>
                <c:pt idx="48093">
                  <c:v>111.419711370328</c:v>
                </c:pt>
                <c:pt idx="48094">
                  <c:v>111.422028125602</c:v>
                </c:pt>
                <c:pt idx="48095">
                  <c:v>111.424344880875</c:v>
                </c:pt>
                <c:pt idx="48096">
                  <c:v>111.42666163614901</c:v>
                </c:pt>
                <c:pt idx="48097">
                  <c:v>111.428978391423</c:v>
                </c:pt>
                <c:pt idx="48098">
                  <c:v>111.431295146696</c:v>
                </c:pt>
                <c:pt idx="48099">
                  <c:v>111.43361190197</c:v>
                </c:pt>
                <c:pt idx="48100">
                  <c:v>111.435928657243</c:v>
                </c:pt>
                <c:pt idx="48101">
                  <c:v>111.43824541251701</c:v>
                </c:pt>
                <c:pt idx="48102">
                  <c:v>111.44056216779001</c:v>
                </c:pt>
                <c:pt idx="48103">
                  <c:v>111.442878923064</c:v>
                </c:pt>
                <c:pt idx="48104">
                  <c:v>111.445195678337</c:v>
                </c:pt>
                <c:pt idx="48105">
                  <c:v>111.447512433611</c:v>
                </c:pt>
                <c:pt idx="48106">
                  <c:v>111.449829188884</c:v>
                </c:pt>
                <c:pt idx="48107">
                  <c:v>111.452145944158</c:v>
                </c:pt>
                <c:pt idx="48108">
                  <c:v>111.45446269943101</c:v>
                </c:pt>
                <c:pt idx="48109">
                  <c:v>111.456779454705</c:v>
                </c:pt>
                <c:pt idx="48110">
                  <c:v>111.45909620997899</c:v>
                </c:pt>
                <c:pt idx="48111">
                  <c:v>111.46141296525199</c:v>
                </c:pt>
                <c:pt idx="48112">
                  <c:v>111.463729720526</c:v>
                </c:pt>
                <c:pt idx="48113">
                  <c:v>111.466046475799</c:v>
                </c:pt>
                <c:pt idx="48114">
                  <c:v>111.468363231073</c:v>
                </c:pt>
                <c:pt idx="48115">
                  <c:v>111.470679986346</c:v>
                </c:pt>
                <c:pt idx="48116">
                  <c:v>111.47299674161999</c:v>
                </c:pt>
                <c:pt idx="48117">
                  <c:v>111.47531349689299</c:v>
                </c:pt>
                <c:pt idx="48118">
                  <c:v>111.477630252167</c:v>
                </c:pt>
                <c:pt idx="48119">
                  <c:v>111.47994700744</c:v>
                </c:pt>
                <c:pt idx="48120">
                  <c:v>111.482263762714</c:v>
                </c:pt>
                <c:pt idx="48121">
                  <c:v>111.484580517987</c:v>
                </c:pt>
                <c:pt idx="48122">
                  <c:v>111.48689727326099</c:v>
                </c:pt>
                <c:pt idx="48123">
                  <c:v>111.489214028535</c:v>
                </c:pt>
                <c:pt idx="48124">
                  <c:v>111.491530783808</c:v>
                </c:pt>
                <c:pt idx="48125">
                  <c:v>111.493847539082</c:v>
                </c:pt>
                <c:pt idx="48126">
                  <c:v>111.496164294355</c:v>
                </c:pt>
                <c:pt idx="48127">
                  <c:v>111.49848104962901</c:v>
                </c:pt>
                <c:pt idx="48128">
                  <c:v>111.50079780490201</c:v>
                </c:pt>
                <c:pt idx="48129">
                  <c:v>111.503114560176</c:v>
                </c:pt>
                <c:pt idx="48130">
                  <c:v>111.505431315449</c:v>
                </c:pt>
                <c:pt idx="48131">
                  <c:v>111.507748070723</c:v>
                </c:pt>
                <c:pt idx="48132">
                  <c:v>111.510064825996</c:v>
                </c:pt>
                <c:pt idx="48133">
                  <c:v>111.51238158127001</c:v>
                </c:pt>
                <c:pt idx="48134">
                  <c:v>111.514698336544</c:v>
                </c:pt>
                <c:pt idx="48135">
                  <c:v>111.517015091817</c:v>
                </c:pt>
                <c:pt idx="48136">
                  <c:v>111.519331847091</c:v>
                </c:pt>
                <c:pt idx="48137">
                  <c:v>111.521648602364</c:v>
                </c:pt>
                <c:pt idx="48138">
                  <c:v>111.52396535763801</c:v>
                </c:pt>
                <c:pt idx="48139">
                  <c:v>111.52628211291101</c:v>
                </c:pt>
                <c:pt idx="48140">
                  <c:v>111.528598868185</c:v>
                </c:pt>
                <c:pt idx="48141">
                  <c:v>111.530915623458</c:v>
                </c:pt>
                <c:pt idx="48142">
                  <c:v>111.533232378732</c:v>
                </c:pt>
                <c:pt idx="48143">
                  <c:v>111.535549134005</c:v>
                </c:pt>
                <c:pt idx="48144">
                  <c:v>111.537865889279</c:v>
                </c:pt>
                <c:pt idx="48145">
                  <c:v>111.540182644552</c:v>
                </c:pt>
                <c:pt idx="48146">
                  <c:v>111.542499399826</c:v>
                </c:pt>
                <c:pt idx="48147">
                  <c:v>111.54481615509999</c:v>
                </c:pt>
                <c:pt idx="48148">
                  <c:v>111.54713291037299</c:v>
                </c:pt>
                <c:pt idx="48149">
                  <c:v>111.549449665647</c:v>
                </c:pt>
                <c:pt idx="48150">
                  <c:v>111.55176642092</c:v>
                </c:pt>
                <c:pt idx="48151">
                  <c:v>111.554083176194</c:v>
                </c:pt>
                <c:pt idx="48152">
                  <c:v>111.556399931467</c:v>
                </c:pt>
                <c:pt idx="48153">
                  <c:v>111.55871668674099</c:v>
                </c:pt>
                <c:pt idx="48154">
                  <c:v>111.56103344201399</c:v>
                </c:pt>
                <c:pt idx="48155">
                  <c:v>111.563350197288</c:v>
                </c:pt>
                <c:pt idx="48156">
                  <c:v>111.565666952561</c:v>
                </c:pt>
                <c:pt idx="48157">
                  <c:v>111.567983707835</c:v>
                </c:pt>
                <c:pt idx="48158">
                  <c:v>111.570300463108</c:v>
                </c:pt>
                <c:pt idx="48159">
                  <c:v>111.57261721838201</c:v>
                </c:pt>
                <c:pt idx="48160">
                  <c:v>111.574933973656</c:v>
                </c:pt>
                <c:pt idx="48161">
                  <c:v>111.577250728929</c:v>
                </c:pt>
                <c:pt idx="48162">
                  <c:v>111.579567484203</c:v>
                </c:pt>
                <c:pt idx="48163">
                  <c:v>111.581884239476</c:v>
                </c:pt>
                <c:pt idx="48164">
                  <c:v>111.58420099475001</c:v>
                </c:pt>
                <c:pt idx="48165">
                  <c:v>111.58651775002301</c:v>
                </c:pt>
                <c:pt idx="48166">
                  <c:v>111.588834505297</c:v>
                </c:pt>
                <c:pt idx="48167">
                  <c:v>111.59115126057</c:v>
                </c:pt>
                <c:pt idx="48168">
                  <c:v>111.593468015844</c:v>
                </c:pt>
                <c:pt idx="48169">
                  <c:v>111.595784771117</c:v>
                </c:pt>
                <c:pt idx="48170">
                  <c:v>111.59810152639101</c:v>
                </c:pt>
                <c:pt idx="48171">
                  <c:v>111.60041828166401</c:v>
                </c:pt>
                <c:pt idx="48172">
                  <c:v>111.602735036938</c:v>
                </c:pt>
                <c:pt idx="48173">
                  <c:v>111.605051792212</c:v>
                </c:pt>
                <c:pt idx="48174">
                  <c:v>111.607368547485</c:v>
                </c:pt>
                <c:pt idx="48175">
                  <c:v>111.609685302759</c:v>
                </c:pt>
                <c:pt idx="48176">
                  <c:v>111.612002058032</c:v>
                </c:pt>
                <c:pt idx="48177">
                  <c:v>111.614318813306</c:v>
                </c:pt>
                <c:pt idx="48178">
                  <c:v>111.616635568579</c:v>
                </c:pt>
                <c:pt idx="48179">
                  <c:v>111.61895232385299</c:v>
                </c:pt>
                <c:pt idx="48180">
                  <c:v>111.62126907912599</c:v>
                </c:pt>
                <c:pt idx="48181">
                  <c:v>111.6235858344</c:v>
                </c:pt>
                <c:pt idx="48182">
                  <c:v>111.625902589673</c:v>
                </c:pt>
                <c:pt idx="48183">
                  <c:v>111.628219344947</c:v>
                </c:pt>
                <c:pt idx="48184">
                  <c:v>111.63053610022099</c:v>
                </c:pt>
                <c:pt idx="48185">
                  <c:v>111.63285285549399</c:v>
                </c:pt>
                <c:pt idx="48186">
                  <c:v>111.635169610768</c:v>
                </c:pt>
                <c:pt idx="48187">
                  <c:v>111.637486366041</c:v>
                </c:pt>
                <c:pt idx="48188">
                  <c:v>111.639803121315</c:v>
                </c:pt>
                <c:pt idx="48189">
                  <c:v>111.642119876588</c:v>
                </c:pt>
                <c:pt idx="48190">
                  <c:v>111.64443663186201</c:v>
                </c:pt>
                <c:pt idx="48191">
                  <c:v>111.64675338713501</c:v>
                </c:pt>
                <c:pt idx="48192">
                  <c:v>111.649070142409</c:v>
                </c:pt>
                <c:pt idx="48193">
                  <c:v>111.651386897682</c:v>
                </c:pt>
                <c:pt idx="48194">
                  <c:v>111.653703652956</c:v>
                </c:pt>
                <c:pt idx="48195">
                  <c:v>111.656020408229</c:v>
                </c:pt>
                <c:pt idx="48196">
                  <c:v>111.65833716350301</c:v>
                </c:pt>
                <c:pt idx="48197">
                  <c:v>111.660653918777</c:v>
                </c:pt>
                <c:pt idx="48198">
                  <c:v>111.66297067405</c:v>
                </c:pt>
                <c:pt idx="48199">
                  <c:v>111.665287429324</c:v>
                </c:pt>
                <c:pt idx="48200">
                  <c:v>111.667604184597</c:v>
                </c:pt>
                <c:pt idx="48201">
                  <c:v>111.66992093987101</c:v>
                </c:pt>
                <c:pt idx="48202">
                  <c:v>111.67223769514401</c:v>
                </c:pt>
                <c:pt idx="48203">
                  <c:v>111.674554450418</c:v>
                </c:pt>
                <c:pt idx="48204">
                  <c:v>111.676871205691</c:v>
                </c:pt>
                <c:pt idx="48205">
                  <c:v>111.679187960965</c:v>
                </c:pt>
                <c:pt idx="48206">
                  <c:v>111.681504716238</c:v>
                </c:pt>
                <c:pt idx="48207">
                  <c:v>111.683821471512</c:v>
                </c:pt>
                <c:pt idx="48208">
                  <c:v>111.686138226785</c:v>
                </c:pt>
                <c:pt idx="48209">
                  <c:v>111.688454982059</c:v>
                </c:pt>
                <c:pt idx="48210">
                  <c:v>111.69077173733299</c:v>
                </c:pt>
                <c:pt idx="48211">
                  <c:v>111.69308849260599</c:v>
                </c:pt>
                <c:pt idx="48212">
                  <c:v>111.69540524788</c:v>
                </c:pt>
                <c:pt idx="48213">
                  <c:v>111.697722003153</c:v>
                </c:pt>
                <c:pt idx="48214">
                  <c:v>111.700038758427</c:v>
                </c:pt>
                <c:pt idx="48215">
                  <c:v>111.7023555137</c:v>
                </c:pt>
                <c:pt idx="48216">
                  <c:v>111.70467226897399</c:v>
                </c:pt>
                <c:pt idx="48217">
                  <c:v>111.70698902424699</c:v>
                </c:pt>
                <c:pt idx="48218">
                  <c:v>111.709305779521</c:v>
                </c:pt>
                <c:pt idx="48219">
                  <c:v>111.711622534794</c:v>
                </c:pt>
                <c:pt idx="48220">
                  <c:v>111.713939290068</c:v>
                </c:pt>
                <c:pt idx="48221">
                  <c:v>111.71625604534201</c:v>
                </c:pt>
                <c:pt idx="48222">
                  <c:v>111.71857280061499</c:v>
                </c:pt>
                <c:pt idx="48223">
                  <c:v>111.720889555889</c:v>
                </c:pt>
                <c:pt idx="48224">
                  <c:v>111.723206311162</c:v>
                </c:pt>
                <c:pt idx="48225">
                  <c:v>111.725523066436</c:v>
                </c:pt>
                <c:pt idx="48226">
                  <c:v>111.727839821709</c:v>
                </c:pt>
                <c:pt idx="48227">
                  <c:v>111.73015657698301</c:v>
                </c:pt>
                <c:pt idx="48228">
                  <c:v>111.73247333225601</c:v>
                </c:pt>
                <c:pt idx="48229">
                  <c:v>111.73479008753</c:v>
                </c:pt>
                <c:pt idx="48230">
                  <c:v>111.737106842803</c:v>
                </c:pt>
                <c:pt idx="48231">
                  <c:v>111.739423598077</c:v>
                </c:pt>
                <c:pt idx="48232">
                  <c:v>111.74174035335</c:v>
                </c:pt>
                <c:pt idx="48233">
                  <c:v>111.74405710862401</c:v>
                </c:pt>
                <c:pt idx="48234">
                  <c:v>111.746373863898</c:v>
                </c:pt>
                <c:pt idx="48235">
                  <c:v>111.748690619171</c:v>
                </c:pt>
                <c:pt idx="48236">
                  <c:v>111.751007374445</c:v>
                </c:pt>
                <c:pt idx="48237">
                  <c:v>111.753324129718</c:v>
                </c:pt>
                <c:pt idx="48238">
                  <c:v>111.755640884992</c:v>
                </c:pt>
                <c:pt idx="48239">
                  <c:v>111.757957640265</c:v>
                </c:pt>
                <c:pt idx="48240">
                  <c:v>111.760274395539</c:v>
                </c:pt>
                <c:pt idx="48241">
                  <c:v>111.762591150812</c:v>
                </c:pt>
                <c:pt idx="48242">
                  <c:v>111.76490790608599</c:v>
                </c:pt>
                <c:pt idx="48243">
                  <c:v>111.76722466135899</c:v>
                </c:pt>
                <c:pt idx="48244">
                  <c:v>111.769541416633</c:v>
                </c:pt>
                <c:pt idx="48245">
                  <c:v>111.771858171906</c:v>
                </c:pt>
                <c:pt idx="48246">
                  <c:v>111.77417492718</c:v>
                </c:pt>
                <c:pt idx="48247">
                  <c:v>111.77649168245399</c:v>
                </c:pt>
                <c:pt idx="48248">
                  <c:v>111.77880843772699</c:v>
                </c:pt>
                <c:pt idx="48249">
                  <c:v>111.781125193001</c:v>
                </c:pt>
                <c:pt idx="48250">
                  <c:v>111.783441948274</c:v>
                </c:pt>
                <c:pt idx="48251">
                  <c:v>111.785758703548</c:v>
                </c:pt>
                <c:pt idx="48252">
                  <c:v>111.788075458821</c:v>
                </c:pt>
                <c:pt idx="48253">
                  <c:v>111.79039221409499</c:v>
                </c:pt>
                <c:pt idx="48254">
                  <c:v>111.79270896936799</c:v>
                </c:pt>
                <c:pt idx="48255">
                  <c:v>111.795025724642</c:v>
                </c:pt>
                <c:pt idx="48256">
                  <c:v>111.797342479915</c:v>
                </c:pt>
                <c:pt idx="48257">
                  <c:v>111.799659235189</c:v>
                </c:pt>
                <c:pt idx="48258">
                  <c:v>111.801975990462</c:v>
                </c:pt>
                <c:pt idx="48259">
                  <c:v>111.80429274573601</c:v>
                </c:pt>
                <c:pt idx="48260">
                  <c:v>111.80660950101</c:v>
                </c:pt>
                <c:pt idx="48261">
                  <c:v>111.808926256283</c:v>
                </c:pt>
                <c:pt idx="48262">
                  <c:v>111.811243011557</c:v>
                </c:pt>
                <c:pt idx="48263">
                  <c:v>111.81355976683</c:v>
                </c:pt>
                <c:pt idx="48264">
                  <c:v>111.81587652210401</c:v>
                </c:pt>
                <c:pt idx="48265">
                  <c:v>111.81819327737701</c:v>
                </c:pt>
                <c:pt idx="48266">
                  <c:v>111.820510032651</c:v>
                </c:pt>
                <c:pt idx="48267">
                  <c:v>111.822826787924</c:v>
                </c:pt>
                <c:pt idx="48268">
                  <c:v>111.825143543198</c:v>
                </c:pt>
                <c:pt idx="48269">
                  <c:v>111.827460298471</c:v>
                </c:pt>
                <c:pt idx="48270">
                  <c:v>111.829777053745</c:v>
                </c:pt>
                <c:pt idx="48271">
                  <c:v>111.832093809019</c:v>
                </c:pt>
                <c:pt idx="48272">
                  <c:v>111.834410564292</c:v>
                </c:pt>
                <c:pt idx="48273">
                  <c:v>111.83672731956599</c:v>
                </c:pt>
                <c:pt idx="48274">
                  <c:v>111.83904407483899</c:v>
                </c:pt>
                <c:pt idx="48275">
                  <c:v>111.841360830113</c:v>
                </c:pt>
                <c:pt idx="48276">
                  <c:v>111.843677585386</c:v>
                </c:pt>
                <c:pt idx="48277">
                  <c:v>111.84599434066</c:v>
                </c:pt>
                <c:pt idx="48278">
                  <c:v>111.848311095933</c:v>
                </c:pt>
                <c:pt idx="48279">
                  <c:v>111.85062785120699</c:v>
                </c:pt>
                <c:pt idx="48280">
                  <c:v>111.85294460647999</c:v>
                </c:pt>
                <c:pt idx="48281">
                  <c:v>111.855261361754</c:v>
                </c:pt>
                <c:pt idx="48282">
                  <c:v>111.857578117027</c:v>
                </c:pt>
                <c:pt idx="48283">
                  <c:v>111.859894872301</c:v>
                </c:pt>
                <c:pt idx="48284">
                  <c:v>111.86221162757499</c:v>
                </c:pt>
                <c:pt idx="48285">
                  <c:v>111.86452838284799</c:v>
                </c:pt>
                <c:pt idx="48286">
                  <c:v>111.866845138122</c:v>
                </c:pt>
                <c:pt idx="48287">
                  <c:v>111.869161893395</c:v>
                </c:pt>
                <c:pt idx="48288">
                  <c:v>111.871478648669</c:v>
                </c:pt>
                <c:pt idx="48289">
                  <c:v>111.873795403942</c:v>
                </c:pt>
                <c:pt idx="48290">
                  <c:v>111.87611215921601</c:v>
                </c:pt>
                <c:pt idx="48291">
                  <c:v>111.87842891448901</c:v>
                </c:pt>
                <c:pt idx="48292">
                  <c:v>111.880745669763</c:v>
                </c:pt>
                <c:pt idx="48293">
                  <c:v>111.883062425036</c:v>
                </c:pt>
                <c:pt idx="48294">
                  <c:v>111.88537918031</c:v>
                </c:pt>
                <c:pt idx="48295">
                  <c:v>111.887695935583</c:v>
                </c:pt>
                <c:pt idx="48296">
                  <c:v>111.89001269085701</c:v>
                </c:pt>
                <c:pt idx="48297">
                  <c:v>111.892329446131</c:v>
                </c:pt>
                <c:pt idx="48298">
                  <c:v>111.894646201404</c:v>
                </c:pt>
                <c:pt idx="48299">
                  <c:v>111.896962956678</c:v>
                </c:pt>
                <c:pt idx="48300">
                  <c:v>111.899279711951</c:v>
                </c:pt>
                <c:pt idx="48301">
                  <c:v>111.901596467225</c:v>
                </c:pt>
                <c:pt idx="48302">
                  <c:v>111.90391322249801</c:v>
                </c:pt>
                <c:pt idx="48303">
                  <c:v>111.906229977772</c:v>
                </c:pt>
                <c:pt idx="48304">
                  <c:v>111.908546733045</c:v>
                </c:pt>
                <c:pt idx="48305">
                  <c:v>111.91086348831899</c:v>
                </c:pt>
                <c:pt idx="48306">
                  <c:v>111.913180243592</c:v>
                </c:pt>
                <c:pt idx="48307">
                  <c:v>111.915496998866</c:v>
                </c:pt>
                <c:pt idx="48308">
                  <c:v>111.917813754139</c:v>
                </c:pt>
                <c:pt idx="48309">
                  <c:v>111.920130509413</c:v>
                </c:pt>
                <c:pt idx="48310">
                  <c:v>111.92244726468699</c:v>
                </c:pt>
                <c:pt idx="48311">
                  <c:v>111.92476401995999</c:v>
                </c:pt>
                <c:pt idx="48312">
                  <c:v>111.927080775234</c:v>
                </c:pt>
                <c:pt idx="48313">
                  <c:v>111.929397530507</c:v>
                </c:pt>
                <c:pt idx="48314">
                  <c:v>111.931714285781</c:v>
                </c:pt>
                <c:pt idx="48315">
                  <c:v>111.934031041054</c:v>
                </c:pt>
                <c:pt idx="48316">
                  <c:v>111.93634779632799</c:v>
                </c:pt>
                <c:pt idx="48317">
                  <c:v>111.93866455160099</c:v>
                </c:pt>
                <c:pt idx="48318">
                  <c:v>111.940981306875</c:v>
                </c:pt>
                <c:pt idx="48319">
                  <c:v>111.943298062148</c:v>
                </c:pt>
                <c:pt idx="48320">
                  <c:v>111.945614817422</c:v>
                </c:pt>
                <c:pt idx="48321">
                  <c:v>111.94793157269601</c:v>
                </c:pt>
                <c:pt idx="48322">
                  <c:v>111.95024832796901</c:v>
                </c:pt>
                <c:pt idx="48323">
                  <c:v>111.952565083243</c:v>
                </c:pt>
                <c:pt idx="48324">
                  <c:v>111.954881838516</c:v>
                </c:pt>
                <c:pt idx="48325">
                  <c:v>111.95719859379</c:v>
                </c:pt>
                <c:pt idx="48326">
                  <c:v>111.959515349063</c:v>
                </c:pt>
                <c:pt idx="48327">
                  <c:v>111.96183210433701</c:v>
                </c:pt>
                <c:pt idx="48328">
                  <c:v>111.96414885961001</c:v>
                </c:pt>
                <c:pt idx="48329">
                  <c:v>111.966465614884</c:v>
                </c:pt>
                <c:pt idx="48330">
                  <c:v>111.968782370157</c:v>
                </c:pt>
                <c:pt idx="48331">
                  <c:v>111.971099125431</c:v>
                </c:pt>
                <c:pt idx="48332">
                  <c:v>111.973415880704</c:v>
                </c:pt>
                <c:pt idx="48333">
                  <c:v>111.97573263597801</c:v>
                </c:pt>
                <c:pt idx="48334">
                  <c:v>111.978049391252</c:v>
                </c:pt>
                <c:pt idx="48335">
                  <c:v>111.980366146525</c:v>
                </c:pt>
                <c:pt idx="48336">
                  <c:v>111.982682901799</c:v>
                </c:pt>
                <c:pt idx="48337">
                  <c:v>111.984999657072</c:v>
                </c:pt>
                <c:pt idx="48338">
                  <c:v>111.987316412346</c:v>
                </c:pt>
                <c:pt idx="48339">
                  <c:v>111.989633167619</c:v>
                </c:pt>
                <c:pt idx="48340">
                  <c:v>111.991949922893</c:v>
                </c:pt>
                <c:pt idx="48341">
                  <c:v>111.994266678166</c:v>
                </c:pt>
                <c:pt idx="48342">
                  <c:v>111.99658343343999</c:v>
                </c:pt>
                <c:pt idx="48343">
                  <c:v>111.99890018871299</c:v>
                </c:pt>
                <c:pt idx="48344">
                  <c:v>112.001216943987</c:v>
                </c:pt>
                <c:pt idx="48345">
                  <c:v>112.00353369926</c:v>
                </c:pt>
                <c:pt idx="48346">
                  <c:v>112.005850454534</c:v>
                </c:pt>
                <c:pt idx="48347">
                  <c:v>112.00816720980799</c:v>
                </c:pt>
                <c:pt idx="48348">
                  <c:v>112.01048396508099</c:v>
                </c:pt>
                <c:pt idx="48349">
                  <c:v>112.012800720355</c:v>
                </c:pt>
                <c:pt idx="48350">
                  <c:v>112.015117475628</c:v>
                </c:pt>
                <c:pt idx="48351">
                  <c:v>112.017434230902</c:v>
                </c:pt>
                <c:pt idx="48352">
                  <c:v>112.019750986175</c:v>
                </c:pt>
                <c:pt idx="48353">
                  <c:v>112.02206774144901</c:v>
                </c:pt>
                <c:pt idx="48354">
                  <c:v>112.02438449672201</c:v>
                </c:pt>
                <c:pt idx="48355">
                  <c:v>112.026701251996</c:v>
                </c:pt>
                <c:pt idx="48356">
                  <c:v>112.029018007269</c:v>
                </c:pt>
                <c:pt idx="48357">
                  <c:v>112.031334762543</c:v>
                </c:pt>
                <c:pt idx="48358">
                  <c:v>112.03365151781701</c:v>
                </c:pt>
                <c:pt idx="48359">
                  <c:v>112.03596827309001</c:v>
                </c:pt>
                <c:pt idx="48360">
                  <c:v>112.038285028364</c:v>
                </c:pt>
                <c:pt idx="48361">
                  <c:v>112.040601783637</c:v>
                </c:pt>
                <c:pt idx="48362">
                  <c:v>112.042918538911</c:v>
                </c:pt>
                <c:pt idx="48363">
                  <c:v>112.045235294184</c:v>
                </c:pt>
                <c:pt idx="48364">
                  <c:v>112.04755204945801</c:v>
                </c:pt>
                <c:pt idx="48365">
                  <c:v>112.04986880473101</c:v>
                </c:pt>
                <c:pt idx="48366">
                  <c:v>112.052185560005</c:v>
                </c:pt>
                <c:pt idx="48367">
                  <c:v>112.054502315278</c:v>
                </c:pt>
                <c:pt idx="48368">
                  <c:v>112.056819070552</c:v>
                </c:pt>
                <c:pt idx="48369">
                  <c:v>112.059135825825</c:v>
                </c:pt>
                <c:pt idx="48370">
                  <c:v>112.061452581099</c:v>
                </c:pt>
                <c:pt idx="48371">
                  <c:v>112.063769336373</c:v>
                </c:pt>
                <c:pt idx="48372">
                  <c:v>112.066086091646</c:v>
                </c:pt>
                <c:pt idx="48373">
                  <c:v>112.06840284691999</c:v>
                </c:pt>
                <c:pt idx="48374">
                  <c:v>112.07071960219299</c:v>
                </c:pt>
                <c:pt idx="48375">
                  <c:v>112.073036357467</c:v>
                </c:pt>
                <c:pt idx="48376">
                  <c:v>112.07535311274</c:v>
                </c:pt>
                <c:pt idx="48377">
                  <c:v>112.077669868014</c:v>
                </c:pt>
                <c:pt idx="48378">
                  <c:v>112.079986623287</c:v>
                </c:pt>
                <c:pt idx="48379">
                  <c:v>112.08230337856099</c:v>
                </c:pt>
                <c:pt idx="48380">
                  <c:v>112.08462013383399</c:v>
                </c:pt>
                <c:pt idx="48381">
                  <c:v>112.086936889108</c:v>
                </c:pt>
                <c:pt idx="48382">
                  <c:v>112.089253644381</c:v>
                </c:pt>
                <c:pt idx="48383">
                  <c:v>112.091570399655</c:v>
                </c:pt>
                <c:pt idx="48384">
                  <c:v>112.09388715492901</c:v>
                </c:pt>
                <c:pt idx="48385">
                  <c:v>112.09620391020199</c:v>
                </c:pt>
                <c:pt idx="48386">
                  <c:v>112.098520665476</c:v>
                </c:pt>
                <c:pt idx="48387">
                  <c:v>112.100837420749</c:v>
                </c:pt>
                <c:pt idx="48388">
                  <c:v>112.103154176023</c:v>
                </c:pt>
                <c:pt idx="48389">
                  <c:v>112.105470931296</c:v>
                </c:pt>
                <c:pt idx="48390">
                  <c:v>112.10778768657001</c:v>
                </c:pt>
                <c:pt idx="48391">
                  <c:v>112.11010444184301</c:v>
                </c:pt>
                <c:pt idx="48392">
                  <c:v>112.112421197117</c:v>
                </c:pt>
                <c:pt idx="48393">
                  <c:v>112.11473795239</c:v>
                </c:pt>
                <c:pt idx="48394">
                  <c:v>112.117054707664</c:v>
                </c:pt>
                <c:pt idx="48395">
                  <c:v>112.119371462937</c:v>
                </c:pt>
                <c:pt idx="48396">
                  <c:v>112.12168821821101</c:v>
                </c:pt>
                <c:pt idx="48397">
                  <c:v>112.124004973485</c:v>
                </c:pt>
                <c:pt idx="48398">
                  <c:v>112.126321728758</c:v>
                </c:pt>
                <c:pt idx="48399">
                  <c:v>112.128638484032</c:v>
                </c:pt>
                <c:pt idx="48400">
                  <c:v>112.130955239305</c:v>
                </c:pt>
                <c:pt idx="48401">
                  <c:v>112.133271994579</c:v>
                </c:pt>
                <c:pt idx="48402">
                  <c:v>112.135588749852</c:v>
                </c:pt>
                <c:pt idx="48403">
                  <c:v>112.137905505126</c:v>
                </c:pt>
                <c:pt idx="48404">
                  <c:v>112.140222260399</c:v>
                </c:pt>
                <c:pt idx="48405">
                  <c:v>112.14253901567299</c:v>
                </c:pt>
                <c:pt idx="48406">
                  <c:v>112.14485577094599</c:v>
                </c:pt>
                <c:pt idx="48407">
                  <c:v>112.14717252622</c:v>
                </c:pt>
                <c:pt idx="48408">
                  <c:v>112.149489281494</c:v>
                </c:pt>
                <c:pt idx="48409">
                  <c:v>112.151806036767</c:v>
                </c:pt>
                <c:pt idx="48410">
                  <c:v>112.15412279204099</c:v>
                </c:pt>
                <c:pt idx="48411">
                  <c:v>112.15643954731399</c:v>
                </c:pt>
                <c:pt idx="48412">
                  <c:v>112.158756302588</c:v>
                </c:pt>
                <c:pt idx="48413">
                  <c:v>112.161073057861</c:v>
                </c:pt>
                <c:pt idx="48414">
                  <c:v>112.163389813135</c:v>
                </c:pt>
                <c:pt idx="48415">
                  <c:v>112.165706568408</c:v>
                </c:pt>
                <c:pt idx="48416">
                  <c:v>112.16802332368199</c:v>
                </c:pt>
                <c:pt idx="48417">
                  <c:v>112.17034007895499</c:v>
                </c:pt>
                <c:pt idx="48418">
                  <c:v>112.172656834229</c:v>
                </c:pt>
                <c:pt idx="48419">
                  <c:v>112.174973589502</c:v>
                </c:pt>
                <c:pt idx="48420">
                  <c:v>112.177290344776</c:v>
                </c:pt>
                <c:pt idx="48421">
                  <c:v>112.17960710005001</c:v>
                </c:pt>
                <c:pt idx="48422">
                  <c:v>112.18192385532301</c:v>
                </c:pt>
                <c:pt idx="48423">
                  <c:v>112.184240610597</c:v>
                </c:pt>
                <c:pt idx="48424">
                  <c:v>112.18655736587</c:v>
                </c:pt>
                <c:pt idx="48425">
                  <c:v>112.188874121144</c:v>
                </c:pt>
                <c:pt idx="48426">
                  <c:v>112.191190876417</c:v>
                </c:pt>
                <c:pt idx="48427">
                  <c:v>112.19350763169101</c:v>
                </c:pt>
                <c:pt idx="48428">
                  <c:v>112.19582438696401</c:v>
                </c:pt>
                <c:pt idx="48429">
                  <c:v>112.198141142238</c:v>
                </c:pt>
                <c:pt idx="48430">
                  <c:v>112.200457897511</c:v>
                </c:pt>
                <c:pt idx="48431">
                  <c:v>112.202774652785</c:v>
                </c:pt>
                <c:pt idx="48432">
                  <c:v>112.205091408058</c:v>
                </c:pt>
                <c:pt idx="48433">
                  <c:v>112.207408163332</c:v>
                </c:pt>
                <c:pt idx="48434">
                  <c:v>112.209724918606</c:v>
                </c:pt>
                <c:pt idx="48435">
                  <c:v>112.212041673879</c:v>
                </c:pt>
                <c:pt idx="48436">
                  <c:v>112.21435842915299</c:v>
                </c:pt>
                <c:pt idx="48437">
                  <c:v>112.21667518442599</c:v>
                </c:pt>
                <c:pt idx="48438">
                  <c:v>112.2189919397</c:v>
                </c:pt>
                <c:pt idx="48439">
                  <c:v>112.221308694973</c:v>
                </c:pt>
                <c:pt idx="48440">
                  <c:v>112.223625450247</c:v>
                </c:pt>
                <c:pt idx="48441">
                  <c:v>112.22594220552</c:v>
                </c:pt>
                <c:pt idx="48442">
                  <c:v>112.22825896079399</c:v>
                </c:pt>
                <c:pt idx="48443">
                  <c:v>112.23057571606699</c:v>
                </c:pt>
                <c:pt idx="48444">
                  <c:v>112.232892471341</c:v>
                </c:pt>
                <c:pt idx="48445">
                  <c:v>112.235209226614</c:v>
                </c:pt>
                <c:pt idx="48446">
                  <c:v>112.237525981888</c:v>
                </c:pt>
                <c:pt idx="48447">
                  <c:v>112.23984273716199</c:v>
                </c:pt>
                <c:pt idx="48448">
                  <c:v>112.24215949243499</c:v>
                </c:pt>
                <c:pt idx="48449">
                  <c:v>112.244476247709</c:v>
                </c:pt>
                <c:pt idx="48450">
                  <c:v>112.246793002982</c:v>
                </c:pt>
                <c:pt idx="48451">
                  <c:v>112.249109758256</c:v>
                </c:pt>
                <c:pt idx="48452">
                  <c:v>112.251426513529</c:v>
                </c:pt>
                <c:pt idx="48453">
                  <c:v>112.25374326880301</c:v>
                </c:pt>
                <c:pt idx="48454">
                  <c:v>112.25606002407601</c:v>
                </c:pt>
                <c:pt idx="48455">
                  <c:v>112.25837677935</c:v>
                </c:pt>
                <c:pt idx="48456">
                  <c:v>112.260693534623</c:v>
                </c:pt>
                <c:pt idx="48457">
                  <c:v>112.263010289897</c:v>
                </c:pt>
                <c:pt idx="48458">
                  <c:v>112.26532704517101</c:v>
                </c:pt>
                <c:pt idx="48459">
                  <c:v>112.26764380044401</c:v>
                </c:pt>
                <c:pt idx="48460">
                  <c:v>112.269960555718</c:v>
                </c:pt>
                <c:pt idx="48461">
                  <c:v>112.272277310991</c:v>
                </c:pt>
                <c:pt idx="48462">
                  <c:v>112.274594066265</c:v>
                </c:pt>
                <c:pt idx="48463">
                  <c:v>112.276910821538</c:v>
                </c:pt>
                <c:pt idx="48464">
                  <c:v>112.279227576812</c:v>
                </c:pt>
                <c:pt idx="48465">
                  <c:v>112.28154433208501</c:v>
                </c:pt>
                <c:pt idx="48466">
                  <c:v>112.283861087359</c:v>
                </c:pt>
                <c:pt idx="48467">
                  <c:v>112.286177842632</c:v>
                </c:pt>
                <c:pt idx="48468">
                  <c:v>112.28849459790599</c:v>
                </c:pt>
                <c:pt idx="48469">
                  <c:v>112.290811353179</c:v>
                </c:pt>
                <c:pt idx="48470">
                  <c:v>112.293128108453</c:v>
                </c:pt>
                <c:pt idx="48471">
                  <c:v>112.295444863727</c:v>
                </c:pt>
                <c:pt idx="48472">
                  <c:v>112.297761619</c:v>
                </c:pt>
                <c:pt idx="48473">
                  <c:v>112.30007837427399</c:v>
                </c:pt>
                <c:pt idx="48474">
                  <c:v>112.30239512954699</c:v>
                </c:pt>
                <c:pt idx="48475">
                  <c:v>112.304711884821</c:v>
                </c:pt>
                <c:pt idx="48476">
                  <c:v>112.307028640094</c:v>
                </c:pt>
                <c:pt idx="48477">
                  <c:v>112.309345395368</c:v>
                </c:pt>
                <c:pt idx="48478">
                  <c:v>112.311662150641</c:v>
                </c:pt>
                <c:pt idx="48479">
                  <c:v>112.31397890591499</c:v>
                </c:pt>
                <c:pt idx="48480">
                  <c:v>112.31629566118799</c:v>
                </c:pt>
                <c:pt idx="48481">
                  <c:v>112.318612416462</c:v>
                </c:pt>
                <c:pt idx="48482">
                  <c:v>112.320929171735</c:v>
                </c:pt>
                <c:pt idx="48483">
                  <c:v>112.323245927009</c:v>
                </c:pt>
                <c:pt idx="48484">
                  <c:v>112.32556268228301</c:v>
                </c:pt>
                <c:pt idx="48485">
                  <c:v>112.32787943755601</c:v>
                </c:pt>
                <c:pt idx="48486">
                  <c:v>112.33019619283</c:v>
                </c:pt>
                <c:pt idx="48487">
                  <c:v>112.332512948103</c:v>
                </c:pt>
                <c:pt idx="48488">
                  <c:v>112.334829703377</c:v>
                </c:pt>
                <c:pt idx="48489">
                  <c:v>112.33714645865</c:v>
                </c:pt>
                <c:pt idx="48490">
                  <c:v>112.33946321392401</c:v>
                </c:pt>
                <c:pt idx="48491">
                  <c:v>112.34177996919701</c:v>
                </c:pt>
                <c:pt idx="48492">
                  <c:v>112.344096724471</c:v>
                </c:pt>
                <c:pt idx="48493">
                  <c:v>112.346413479744</c:v>
                </c:pt>
                <c:pt idx="48494">
                  <c:v>112.348730235018</c:v>
                </c:pt>
                <c:pt idx="48495">
                  <c:v>112.35104699029201</c:v>
                </c:pt>
                <c:pt idx="48496">
                  <c:v>112.35336374556501</c:v>
                </c:pt>
                <c:pt idx="48497">
                  <c:v>112.355680500839</c:v>
                </c:pt>
                <c:pt idx="48498">
                  <c:v>112.357997256112</c:v>
                </c:pt>
                <c:pt idx="48499">
                  <c:v>112.360314011386</c:v>
                </c:pt>
                <c:pt idx="48500">
                  <c:v>112.362630766659</c:v>
                </c:pt>
                <c:pt idx="48501">
                  <c:v>112.364947521933</c:v>
                </c:pt>
                <c:pt idx="48502">
                  <c:v>112.367264277206</c:v>
                </c:pt>
                <c:pt idx="48503">
                  <c:v>112.36958103248</c:v>
                </c:pt>
                <c:pt idx="48504">
                  <c:v>112.371897787753</c:v>
                </c:pt>
                <c:pt idx="48505">
                  <c:v>112.37421454302699</c:v>
                </c:pt>
                <c:pt idx="48506">
                  <c:v>112.37653129829999</c:v>
                </c:pt>
                <c:pt idx="48507">
                  <c:v>112.378848053574</c:v>
                </c:pt>
                <c:pt idx="48508">
                  <c:v>112.381164808848</c:v>
                </c:pt>
                <c:pt idx="48509">
                  <c:v>112.383481564121</c:v>
                </c:pt>
                <c:pt idx="48510">
                  <c:v>112.38579831939499</c:v>
                </c:pt>
                <c:pt idx="48511">
                  <c:v>112.38811507466799</c:v>
                </c:pt>
                <c:pt idx="48512">
                  <c:v>112.390431829942</c:v>
                </c:pt>
                <c:pt idx="48513">
                  <c:v>112.392748585215</c:v>
                </c:pt>
                <c:pt idx="48514">
                  <c:v>112.395065340489</c:v>
                </c:pt>
                <c:pt idx="48515">
                  <c:v>112.397382095762</c:v>
                </c:pt>
                <c:pt idx="48516">
                  <c:v>112.39969885103601</c:v>
                </c:pt>
                <c:pt idx="48517">
                  <c:v>112.40201560630901</c:v>
                </c:pt>
                <c:pt idx="48518">
                  <c:v>112.404332361583</c:v>
                </c:pt>
                <c:pt idx="48519">
                  <c:v>112.406649116856</c:v>
                </c:pt>
                <c:pt idx="48520">
                  <c:v>112.40896587213</c:v>
                </c:pt>
                <c:pt idx="48521">
                  <c:v>112.41128262740401</c:v>
                </c:pt>
                <c:pt idx="48522">
                  <c:v>112.41359938267701</c:v>
                </c:pt>
                <c:pt idx="48523">
                  <c:v>112.415916137951</c:v>
                </c:pt>
                <c:pt idx="48524">
                  <c:v>112.418232893224</c:v>
                </c:pt>
                <c:pt idx="48525">
                  <c:v>112.420549648498</c:v>
                </c:pt>
                <c:pt idx="48526">
                  <c:v>112.422866403771</c:v>
                </c:pt>
                <c:pt idx="48527">
                  <c:v>112.42518315904501</c:v>
                </c:pt>
                <c:pt idx="48528">
                  <c:v>112.42749991431801</c:v>
                </c:pt>
                <c:pt idx="48529">
                  <c:v>112.429816669592</c:v>
                </c:pt>
                <c:pt idx="48530">
                  <c:v>112.432133424865</c:v>
                </c:pt>
                <c:pt idx="48531">
                  <c:v>112.434450180139</c:v>
                </c:pt>
                <c:pt idx="48532">
                  <c:v>112.436766935412</c:v>
                </c:pt>
                <c:pt idx="48533">
                  <c:v>112.439083690686</c:v>
                </c:pt>
                <c:pt idx="48534">
                  <c:v>112.44140044596</c:v>
                </c:pt>
                <c:pt idx="48535">
                  <c:v>112.443717201233</c:v>
                </c:pt>
                <c:pt idx="48536">
                  <c:v>112.44603395650699</c:v>
                </c:pt>
                <c:pt idx="48537">
                  <c:v>112.44835071177999</c:v>
                </c:pt>
                <c:pt idx="48538">
                  <c:v>112.450667467054</c:v>
                </c:pt>
                <c:pt idx="48539">
                  <c:v>112.452984222327</c:v>
                </c:pt>
                <c:pt idx="48540">
                  <c:v>112.455300977601</c:v>
                </c:pt>
                <c:pt idx="48541">
                  <c:v>112.457617732874</c:v>
                </c:pt>
                <c:pt idx="48542">
                  <c:v>112.45993448814799</c:v>
                </c:pt>
                <c:pt idx="48543">
                  <c:v>112.46225124342099</c:v>
                </c:pt>
                <c:pt idx="48544">
                  <c:v>112.464567998695</c:v>
                </c:pt>
                <c:pt idx="48545">
                  <c:v>112.466884753969</c:v>
                </c:pt>
                <c:pt idx="48546">
                  <c:v>112.469201509242</c:v>
                </c:pt>
                <c:pt idx="48547">
                  <c:v>112.47151826451601</c:v>
                </c:pt>
                <c:pt idx="48548">
                  <c:v>112.47383501978899</c:v>
                </c:pt>
                <c:pt idx="48549">
                  <c:v>112.476151775063</c:v>
                </c:pt>
                <c:pt idx="48550">
                  <c:v>112.478468530336</c:v>
                </c:pt>
                <c:pt idx="48551">
                  <c:v>112.48078528561</c:v>
                </c:pt>
                <c:pt idx="48552">
                  <c:v>112.483102040883</c:v>
                </c:pt>
                <c:pt idx="48553">
                  <c:v>112.48541879615701</c:v>
                </c:pt>
                <c:pt idx="48554">
                  <c:v>112.48773555143001</c:v>
                </c:pt>
                <c:pt idx="48555">
                  <c:v>112.490052306704</c:v>
                </c:pt>
                <c:pt idx="48556">
                  <c:v>112.492369061977</c:v>
                </c:pt>
                <c:pt idx="48557">
                  <c:v>112.494685817251</c:v>
                </c:pt>
                <c:pt idx="48558">
                  <c:v>112.49700257252501</c:v>
                </c:pt>
                <c:pt idx="48559">
                  <c:v>112.49931932779801</c:v>
                </c:pt>
                <c:pt idx="48560">
                  <c:v>112.501636083072</c:v>
                </c:pt>
                <c:pt idx="48561">
                  <c:v>112.503952838345</c:v>
                </c:pt>
                <c:pt idx="48562">
                  <c:v>112.506269593619</c:v>
                </c:pt>
                <c:pt idx="48563">
                  <c:v>112.508586348892</c:v>
                </c:pt>
                <c:pt idx="48564">
                  <c:v>112.510903104166</c:v>
                </c:pt>
                <c:pt idx="48565">
                  <c:v>112.513219859439</c:v>
                </c:pt>
                <c:pt idx="48566">
                  <c:v>112.515536614713</c:v>
                </c:pt>
                <c:pt idx="48567">
                  <c:v>112.517853369986</c:v>
                </c:pt>
                <c:pt idx="48568">
                  <c:v>112.52017012525999</c:v>
                </c:pt>
                <c:pt idx="48569">
                  <c:v>112.52248688053299</c:v>
                </c:pt>
                <c:pt idx="48570">
                  <c:v>112.524803635807</c:v>
                </c:pt>
                <c:pt idx="48571">
                  <c:v>112.527120391081</c:v>
                </c:pt>
                <c:pt idx="48572">
                  <c:v>112.529437146354</c:v>
                </c:pt>
                <c:pt idx="48573">
                  <c:v>112.53175390162799</c:v>
                </c:pt>
                <c:pt idx="48574">
                  <c:v>112.53407065690099</c:v>
                </c:pt>
                <c:pt idx="48575">
                  <c:v>112.536387412175</c:v>
                </c:pt>
                <c:pt idx="48576">
                  <c:v>112.538704167448</c:v>
                </c:pt>
                <c:pt idx="48577">
                  <c:v>112.541020922722</c:v>
                </c:pt>
                <c:pt idx="48578">
                  <c:v>112.543337677995</c:v>
                </c:pt>
                <c:pt idx="48579">
                  <c:v>112.54565443326899</c:v>
                </c:pt>
                <c:pt idx="48580">
                  <c:v>112.54797118854199</c:v>
                </c:pt>
                <c:pt idx="48581">
                  <c:v>112.550287943816</c:v>
                </c:pt>
                <c:pt idx="48582">
                  <c:v>112.552604699089</c:v>
                </c:pt>
                <c:pt idx="48583">
                  <c:v>112.554921454363</c:v>
                </c:pt>
                <c:pt idx="48584">
                  <c:v>112.55723820963701</c:v>
                </c:pt>
                <c:pt idx="48585">
                  <c:v>112.55955496491001</c:v>
                </c:pt>
                <c:pt idx="48586">
                  <c:v>112.561871720184</c:v>
                </c:pt>
                <c:pt idx="48587">
                  <c:v>112.564188475457</c:v>
                </c:pt>
                <c:pt idx="48588">
                  <c:v>112.566505230731</c:v>
                </c:pt>
                <c:pt idx="48589">
                  <c:v>112.568821986004</c:v>
                </c:pt>
                <c:pt idx="48590">
                  <c:v>112.57113874127801</c:v>
                </c:pt>
                <c:pt idx="48591">
                  <c:v>112.57345549655101</c:v>
                </c:pt>
                <c:pt idx="48592">
                  <c:v>112.575772251825</c:v>
                </c:pt>
                <c:pt idx="48593">
                  <c:v>112.578089007098</c:v>
                </c:pt>
                <c:pt idx="48594">
                  <c:v>112.580405762372</c:v>
                </c:pt>
                <c:pt idx="48595">
                  <c:v>112.582722517646</c:v>
                </c:pt>
                <c:pt idx="48596">
                  <c:v>112.585039272919</c:v>
                </c:pt>
                <c:pt idx="48597">
                  <c:v>112.587356028193</c:v>
                </c:pt>
                <c:pt idx="48598">
                  <c:v>112.589672783466</c:v>
                </c:pt>
                <c:pt idx="48599">
                  <c:v>112.59198953873999</c:v>
                </c:pt>
                <c:pt idx="48600">
                  <c:v>112.59430629401299</c:v>
                </c:pt>
                <c:pt idx="48601">
                  <c:v>112.596623049287</c:v>
                </c:pt>
                <c:pt idx="48602">
                  <c:v>112.59893980456</c:v>
                </c:pt>
                <c:pt idx="48603">
                  <c:v>112.601256559834</c:v>
                </c:pt>
                <c:pt idx="48604">
                  <c:v>112.603573315107</c:v>
                </c:pt>
                <c:pt idx="48605">
                  <c:v>112.60589007038099</c:v>
                </c:pt>
                <c:pt idx="48606">
                  <c:v>112.60820682565399</c:v>
                </c:pt>
                <c:pt idx="48607">
                  <c:v>112.610523580928</c:v>
                </c:pt>
                <c:pt idx="48608">
                  <c:v>112.612840336202</c:v>
                </c:pt>
                <c:pt idx="48609">
                  <c:v>112.615157091475</c:v>
                </c:pt>
                <c:pt idx="48610">
                  <c:v>112.61747384674899</c:v>
                </c:pt>
                <c:pt idx="48611">
                  <c:v>112.61979060202199</c:v>
                </c:pt>
                <c:pt idx="48612">
                  <c:v>112.622107357296</c:v>
                </c:pt>
                <c:pt idx="48613">
                  <c:v>112.624424112569</c:v>
                </c:pt>
                <c:pt idx="48614">
                  <c:v>112.626740867843</c:v>
                </c:pt>
                <c:pt idx="48615">
                  <c:v>112.629057623116</c:v>
                </c:pt>
                <c:pt idx="48616">
                  <c:v>112.63137437839001</c:v>
                </c:pt>
                <c:pt idx="48617">
                  <c:v>112.63369113366301</c:v>
                </c:pt>
                <c:pt idx="48618">
                  <c:v>112.636007888937</c:v>
                </c:pt>
                <c:pt idx="48619">
                  <c:v>112.63832464421</c:v>
                </c:pt>
                <c:pt idx="48620">
                  <c:v>112.640641399484</c:v>
                </c:pt>
                <c:pt idx="48621">
                  <c:v>112.64295815475801</c:v>
                </c:pt>
                <c:pt idx="48622">
                  <c:v>112.64527491003101</c:v>
                </c:pt>
                <c:pt idx="48623">
                  <c:v>112.647591665305</c:v>
                </c:pt>
                <c:pt idx="48624">
                  <c:v>112.649908420578</c:v>
                </c:pt>
                <c:pt idx="48625">
                  <c:v>112.652225175852</c:v>
                </c:pt>
                <c:pt idx="48626">
                  <c:v>112.654541931125</c:v>
                </c:pt>
                <c:pt idx="48627">
                  <c:v>112.656858686399</c:v>
                </c:pt>
                <c:pt idx="48628">
                  <c:v>112.65917544167201</c:v>
                </c:pt>
                <c:pt idx="48629">
                  <c:v>112.661492196946</c:v>
                </c:pt>
                <c:pt idx="48630">
                  <c:v>112.663808952219</c:v>
                </c:pt>
                <c:pt idx="48631">
                  <c:v>112.66612570749299</c:v>
                </c:pt>
                <c:pt idx="48632">
                  <c:v>112.668442462766</c:v>
                </c:pt>
                <c:pt idx="48633">
                  <c:v>112.67075921804</c:v>
                </c:pt>
                <c:pt idx="48634">
                  <c:v>112.673075973314</c:v>
                </c:pt>
                <c:pt idx="48635">
                  <c:v>112.675392728587</c:v>
                </c:pt>
                <c:pt idx="48636">
                  <c:v>112.67770948386099</c:v>
                </c:pt>
                <c:pt idx="48637">
                  <c:v>112.68002623913399</c:v>
                </c:pt>
                <c:pt idx="48638">
                  <c:v>112.682342994408</c:v>
                </c:pt>
                <c:pt idx="48639">
                  <c:v>112.684659749681</c:v>
                </c:pt>
                <c:pt idx="48640">
                  <c:v>112.686976504955</c:v>
                </c:pt>
                <c:pt idx="48641">
                  <c:v>112.689293260228</c:v>
                </c:pt>
                <c:pt idx="48642">
                  <c:v>112.69161001550199</c:v>
                </c:pt>
                <c:pt idx="48643">
                  <c:v>112.69392677077499</c:v>
                </c:pt>
                <c:pt idx="48644">
                  <c:v>112.696243526049</c:v>
                </c:pt>
                <c:pt idx="48645">
                  <c:v>112.698560281323</c:v>
                </c:pt>
                <c:pt idx="48646">
                  <c:v>112.700877036596</c:v>
                </c:pt>
                <c:pt idx="48647">
                  <c:v>112.70319379187001</c:v>
                </c:pt>
                <c:pt idx="48648">
                  <c:v>112.70551054714301</c:v>
                </c:pt>
                <c:pt idx="48649">
                  <c:v>112.707827302417</c:v>
                </c:pt>
                <c:pt idx="48650">
                  <c:v>112.71014405769</c:v>
                </c:pt>
                <c:pt idx="48651">
                  <c:v>112.712460812964</c:v>
                </c:pt>
                <c:pt idx="48652">
                  <c:v>112.714777568237</c:v>
                </c:pt>
                <c:pt idx="48653">
                  <c:v>112.71709432351101</c:v>
                </c:pt>
                <c:pt idx="48654">
                  <c:v>112.71941107878401</c:v>
                </c:pt>
                <c:pt idx="48655">
                  <c:v>112.721727834058</c:v>
                </c:pt>
                <c:pt idx="48656">
                  <c:v>112.724044589331</c:v>
                </c:pt>
                <c:pt idx="48657">
                  <c:v>112.726361344605</c:v>
                </c:pt>
                <c:pt idx="48658">
                  <c:v>112.72867809987901</c:v>
                </c:pt>
                <c:pt idx="48659">
                  <c:v>112.73099485515201</c:v>
                </c:pt>
                <c:pt idx="48660">
                  <c:v>112.733311610426</c:v>
                </c:pt>
                <c:pt idx="48661">
                  <c:v>112.735628365699</c:v>
                </c:pt>
                <c:pt idx="48662">
                  <c:v>112.737945120973</c:v>
                </c:pt>
                <c:pt idx="48663">
                  <c:v>112.740261876246</c:v>
                </c:pt>
                <c:pt idx="48664">
                  <c:v>112.74257863152</c:v>
                </c:pt>
                <c:pt idx="48665">
                  <c:v>112.744895386793</c:v>
                </c:pt>
                <c:pt idx="48666">
                  <c:v>112.747212142067</c:v>
                </c:pt>
                <c:pt idx="48667">
                  <c:v>112.74952889734</c:v>
                </c:pt>
                <c:pt idx="48668">
                  <c:v>112.75184565261399</c:v>
                </c:pt>
                <c:pt idx="48669">
                  <c:v>112.75416240788699</c:v>
                </c:pt>
                <c:pt idx="48670">
                  <c:v>112.756479163161</c:v>
                </c:pt>
                <c:pt idx="48671">
                  <c:v>112.758795918435</c:v>
                </c:pt>
                <c:pt idx="48672">
                  <c:v>112.761112673708</c:v>
                </c:pt>
                <c:pt idx="48673">
                  <c:v>112.76342942898199</c:v>
                </c:pt>
                <c:pt idx="48674">
                  <c:v>112.76574618425499</c:v>
                </c:pt>
                <c:pt idx="48675">
                  <c:v>112.768062939529</c:v>
                </c:pt>
                <c:pt idx="48676">
                  <c:v>112.770379694802</c:v>
                </c:pt>
                <c:pt idx="48677">
                  <c:v>112.772696450076</c:v>
                </c:pt>
                <c:pt idx="48678">
                  <c:v>112.775013205349</c:v>
                </c:pt>
                <c:pt idx="48679">
                  <c:v>112.77732996062301</c:v>
                </c:pt>
                <c:pt idx="48680">
                  <c:v>112.77964671589601</c:v>
                </c:pt>
                <c:pt idx="48681">
                  <c:v>112.78196347117</c:v>
                </c:pt>
                <c:pt idx="48682">
                  <c:v>112.784280226444</c:v>
                </c:pt>
                <c:pt idx="48683">
                  <c:v>112.786596981717</c:v>
                </c:pt>
                <c:pt idx="48684">
                  <c:v>112.78891373699101</c:v>
                </c:pt>
                <c:pt idx="48685">
                  <c:v>112.79123049226401</c:v>
                </c:pt>
                <c:pt idx="48686">
                  <c:v>112.793547247538</c:v>
                </c:pt>
                <c:pt idx="48687">
                  <c:v>112.795864002811</c:v>
                </c:pt>
                <c:pt idx="48688">
                  <c:v>112.798180758085</c:v>
                </c:pt>
                <c:pt idx="48689">
                  <c:v>112.800497513358</c:v>
                </c:pt>
                <c:pt idx="48690">
                  <c:v>112.80281426863201</c:v>
                </c:pt>
                <c:pt idx="48691">
                  <c:v>112.80513102390501</c:v>
                </c:pt>
                <c:pt idx="48692">
                  <c:v>112.807447779179</c:v>
                </c:pt>
                <c:pt idx="48693">
                  <c:v>112.809764534452</c:v>
                </c:pt>
                <c:pt idx="48694">
                  <c:v>112.812081289726</c:v>
                </c:pt>
                <c:pt idx="48695">
                  <c:v>112.814398045</c:v>
                </c:pt>
                <c:pt idx="48696">
                  <c:v>112.816714800273</c:v>
                </c:pt>
                <c:pt idx="48697">
                  <c:v>112.819031555547</c:v>
                </c:pt>
                <c:pt idx="48698">
                  <c:v>112.82134831082</c:v>
                </c:pt>
                <c:pt idx="48699">
                  <c:v>112.82366506609399</c:v>
                </c:pt>
                <c:pt idx="48700">
                  <c:v>112.82598182136699</c:v>
                </c:pt>
                <c:pt idx="48701">
                  <c:v>112.828298576641</c:v>
                </c:pt>
                <c:pt idx="48702">
                  <c:v>112.830615331914</c:v>
                </c:pt>
                <c:pt idx="48703">
                  <c:v>112.832932087188</c:v>
                </c:pt>
                <c:pt idx="48704">
                  <c:v>112.835248842461</c:v>
                </c:pt>
                <c:pt idx="48705">
                  <c:v>112.83756559773499</c:v>
                </c:pt>
                <c:pt idx="48706">
                  <c:v>112.83988235300799</c:v>
                </c:pt>
                <c:pt idx="48707">
                  <c:v>112.842199108282</c:v>
                </c:pt>
                <c:pt idx="48708">
                  <c:v>112.844515863556</c:v>
                </c:pt>
                <c:pt idx="48709">
                  <c:v>112.846832618829</c:v>
                </c:pt>
                <c:pt idx="48710">
                  <c:v>112.84914937410301</c:v>
                </c:pt>
                <c:pt idx="48711">
                  <c:v>112.85146612937601</c:v>
                </c:pt>
                <c:pt idx="48712">
                  <c:v>112.85378288465</c:v>
                </c:pt>
                <c:pt idx="48713">
                  <c:v>112.856099639923</c:v>
                </c:pt>
                <c:pt idx="48714">
                  <c:v>112.858416395197</c:v>
                </c:pt>
                <c:pt idx="48715">
                  <c:v>112.86073315047</c:v>
                </c:pt>
                <c:pt idx="48716">
                  <c:v>112.86304990574401</c:v>
                </c:pt>
                <c:pt idx="48717">
                  <c:v>112.86536666101701</c:v>
                </c:pt>
                <c:pt idx="48718">
                  <c:v>112.867683416291</c:v>
                </c:pt>
                <c:pt idx="48719">
                  <c:v>112.870000171564</c:v>
                </c:pt>
                <c:pt idx="48720">
                  <c:v>112.872316926838</c:v>
                </c:pt>
                <c:pt idx="48721">
                  <c:v>112.87463368211201</c:v>
                </c:pt>
                <c:pt idx="48722">
                  <c:v>112.87695043738501</c:v>
                </c:pt>
                <c:pt idx="48723">
                  <c:v>112.879267192659</c:v>
                </c:pt>
                <c:pt idx="48724">
                  <c:v>112.881583947932</c:v>
                </c:pt>
                <c:pt idx="48725">
                  <c:v>112.883900703206</c:v>
                </c:pt>
                <c:pt idx="48726">
                  <c:v>112.886217458479</c:v>
                </c:pt>
                <c:pt idx="48727">
                  <c:v>112.888534213753</c:v>
                </c:pt>
                <c:pt idx="48728">
                  <c:v>112.890850969026</c:v>
                </c:pt>
                <c:pt idx="48729">
                  <c:v>112.8931677243</c:v>
                </c:pt>
                <c:pt idx="48730">
                  <c:v>112.895484479573</c:v>
                </c:pt>
                <c:pt idx="48731">
                  <c:v>112.89780123484699</c:v>
                </c:pt>
                <c:pt idx="48732">
                  <c:v>112.900117990121</c:v>
                </c:pt>
                <c:pt idx="48733">
                  <c:v>112.902434745394</c:v>
                </c:pt>
                <c:pt idx="48734">
                  <c:v>112.904751500668</c:v>
                </c:pt>
                <c:pt idx="48735">
                  <c:v>112.907068255941</c:v>
                </c:pt>
                <c:pt idx="48736">
                  <c:v>112.90938501121499</c:v>
                </c:pt>
                <c:pt idx="48737">
                  <c:v>112.91170176648799</c:v>
                </c:pt>
                <c:pt idx="48738">
                  <c:v>112.914018521762</c:v>
                </c:pt>
                <c:pt idx="48739">
                  <c:v>112.916335277035</c:v>
                </c:pt>
                <c:pt idx="48740">
                  <c:v>112.918652032309</c:v>
                </c:pt>
                <c:pt idx="48741">
                  <c:v>112.920968787582</c:v>
                </c:pt>
                <c:pt idx="48742">
                  <c:v>112.92328554285599</c:v>
                </c:pt>
                <c:pt idx="48743">
                  <c:v>112.92560229812899</c:v>
                </c:pt>
                <c:pt idx="48744">
                  <c:v>112.927919053403</c:v>
                </c:pt>
                <c:pt idx="48745">
                  <c:v>112.930235808677</c:v>
                </c:pt>
                <c:pt idx="48746">
                  <c:v>112.93255256395</c:v>
                </c:pt>
                <c:pt idx="48747">
                  <c:v>112.93486931922401</c:v>
                </c:pt>
                <c:pt idx="48748">
                  <c:v>112.93718607449701</c:v>
                </c:pt>
                <c:pt idx="48749">
                  <c:v>112.939502829771</c:v>
                </c:pt>
                <c:pt idx="48750">
                  <c:v>112.941819585044</c:v>
                </c:pt>
                <c:pt idx="48751">
                  <c:v>112.944136340318</c:v>
                </c:pt>
                <c:pt idx="48752">
                  <c:v>112.946453095591</c:v>
                </c:pt>
                <c:pt idx="48753">
                  <c:v>112.94876985086501</c:v>
                </c:pt>
                <c:pt idx="48754">
                  <c:v>112.95108660613801</c:v>
                </c:pt>
                <c:pt idx="48755">
                  <c:v>112.953403361412</c:v>
                </c:pt>
                <c:pt idx="48756">
                  <c:v>112.955720116685</c:v>
                </c:pt>
                <c:pt idx="48757">
                  <c:v>112.958036871959</c:v>
                </c:pt>
                <c:pt idx="48758">
                  <c:v>112.960353627233</c:v>
                </c:pt>
                <c:pt idx="48759">
                  <c:v>112.962670382506</c:v>
                </c:pt>
                <c:pt idx="48760">
                  <c:v>112.96498713778</c:v>
                </c:pt>
                <c:pt idx="48761">
                  <c:v>112.967303893053</c:v>
                </c:pt>
                <c:pt idx="48762">
                  <c:v>112.96962064832699</c:v>
                </c:pt>
                <c:pt idx="48763">
                  <c:v>112.97193740359999</c:v>
                </c:pt>
                <c:pt idx="48764">
                  <c:v>112.974254158874</c:v>
                </c:pt>
                <c:pt idx="48765">
                  <c:v>112.976570914147</c:v>
                </c:pt>
                <c:pt idx="48766">
                  <c:v>112.978887669421</c:v>
                </c:pt>
                <c:pt idx="48767">
                  <c:v>112.981204424694</c:v>
                </c:pt>
                <c:pt idx="48768">
                  <c:v>112.98352117996799</c:v>
                </c:pt>
                <c:pt idx="48769">
                  <c:v>112.98583793524099</c:v>
                </c:pt>
                <c:pt idx="48770">
                  <c:v>112.988154690515</c:v>
                </c:pt>
                <c:pt idx="48771">
                  <c:v>112.990471445789</c:v>
                </c:pt>
                <c:pt idx="48772">
                  <c:v>112.992788201062</c:v>
                </c:pt>
                <c:pt idx="48773">
                  <c:v>112.99510495633599</c:v>
                </c:pt>
                <c:pt idx="48774">
                  <c:v>112.99742171160899</c:v>
                </c:pt>
                <c:pt idx="48775">
                  <c:v>112.999738466883</c:v>
                </c:pt>
                <c:pt idx="48776">
                  <c:v>113.002055222156</c:v>
                </c:pt>
                <c:pt idx="48777">
                  <c:v>113.00437197743</c:v>
                </c:pt>
                <c:pt idx="48778">
                  <c:v>113.006688732703</c:v>
                </c:pt>
                <c:pt idx="48779">
                  <c:v>113.00900548797701</c:v>
                </c:pt>
                <c:pt idx="48780">
                  <c:v>113.01132224325001</c:v>
                </c:pt>
                <c:pt idx="48781">
                  <c:v>113.013638998524</c:v>
                </c:pt>
                <c:pt idx="48782">
                  <c:v>113.015955753798</c:v>
                </c:pt>
                <c:pt idx="48783">
                  <c:v>113.018272509071</c:v>
                </c:pt>
                <c:pt idx="48784">
                  <c:v>113.02058926434501</c:v>
                </c:pt>
                <c:pt idx="48785">
                  <c:v>113.02290601961801</c:v>
                </c:pt>
                <c:pt idx="48786">
                  <c:v>113.025222774892</c:v>
                </c:pt>
                <c:pt idx="48787">
                  <c:v>113.027539530165</c:v>
                </c:pt>
                <c:pt idx="48788">
                  <c:v>113.029856285439</c:v>
                </c:pt>
                <c:pt idx="48789">
                  <c:v>113.032173040712</c:v>
                </c:pt>
                <c:pt idx="48790">
                  <c:v>113.034489795986</c:v>
                </c:pt>
                <c:pt idx="48791">
                  <c:v>113.03680655125901</c:v>
                </c:pt>
                <c:pt idx="48792">
                  <c:v>113.039123306533</c:v>
                </c:pt>
                <c:pt idx="48793">
                  <c:v>113.041440061806</c:v>
                </c:pt>
                <c:pt idx="48794">
                  <c:v>113.04375681707999</c:v>
                </c:pt>
                <c:pt idx="48795">
                  <c:v>113.046073572354</c:v>
                </c:pt>
                <c:pt idx="48796">
                  <c:v>113.048390327627</c:v>
                </c:pt>
                <c:pt idx="48797">
                  <c:v>113.050707082901</c:v>
                </c:pt>
                <c:pt idx="48798">
                  <c:v>113.053023838174</c:v>
                </c:pt>
                <c:pt idx="48799">
                  <c:v>113.05534059344799</c:v>
                </c:pt>
                <c:pt idx="48800">
                  <c:v>113.05765734872099</c:v>
                </c:pt>
                <c:pt idx="48801">
                  <c:v>113.059974103995</c:v>
                </c:pt>
                <c:pt idx="48802">
                  <c:v>113.062290859268</c:v>
                </c:pt>
                <c:pt idx="48803">
                  <c:v>113.064607614542</c:v>
                </c:pt>
                <c:pt idx="48804">
                  <c:v>113.066924369815</c:v>
                </c:pt>
                <c:pt idx="48805">
                  <c:v>113.06924112508899</c:v>
                </c:pt>
                <c:pt idx="48806">
                  <c:v>113.07155788036199</c:v>
                </c:pt>
                <c:pt idx="48807">
                  <c:v>113.073874635636</c:v>
                </c:pt>
                <c:pt idx="48808">
                  <c:v>113.07619139091</c:v>
                </c:pt>
                <c:pt idx="48809">
                  <c:v>113.078508146183</c:v>
                </c:pt>
                <c:pt idx="48810">
                  <c:v>113.08082490145701</c:v>
                </c:pt>
                <c:pt idx="48811">
                  <c:v>113.08314165673001</c:v>
                </c:pt>
                <c:pt idx="48812">
                  <c:v>113.085458412004</c:v>
                </c:pt>
                <c:pt idx="48813">
                  <c:v>113.087775167277</c:v>
                </c:pt>
                <c:pt idx="48814">
                  <c:v>113.090091922551</c:v>
                </c:pt>
                <c:pt idx="48815">
                  <c:v>113.092408677824</c:v>
                </c:pt>
                <c:pt idx="48816">
                  <c:v>113.09472543309801</c:v>
                </c:pt>
                <c:pt idx="48817">
                  <c:v>113.09704218837101</c:v>
                </c:pt>
                <c:pt idx="48818">
                  <c:v>113.099358943645</c:v>
                </c:pt>
                <c:pt idx="48819">
                  <c:v>113.101675698919</c:v>
                </c:pt>
                <c:pt idx="48820">
                  <c:v>113.103992454192</c:v>
                </c:pt>
                <c:pt idx="48821">
                  <c:v>113.106309209466</c:v>
                </c:pt>
                <c:pt idx="48822">
                  <c:v>113.10862596473901</c:v>
                </c:pt>
                <c:pt idx="48823">
                  <c:v>113.110942720013</c:v>
                </c:pt>
                <c:pt idx="48824">
                  <c:v>113.113259475286</c:v>
                </c:pt>
                <c:pt idx="48825">
                  <c:v>113.11557623055999</c:v>
                </c:pt>
                <c:pt idx="48826">
                  <c:v>113.117892985833</c:v>
                </c:pt>
                <c:pt idx="48827">
                  <c:v>113.120209741107</c:v>
                </c:pt>
                <c:pt idx="48828">
                  <c:v>113.12252649638</c:v>
                </c:pt>
                <c:pt idx="48829">
                  <c:v>113.124843251654</c:v>
                </c:pt>
                <c:pt idx="48830">
                  <c:v>113.127160006927</c:v>
                </c:pt>
                <c:pt idx="48831">
                  <c:v>113.12947676220099</c:v>
                </c:pt>
                <c:pt idx="48832">
                  <c:v>113.131793517475</c:v>
                </c:pt>
                <c:pt idx="48833">
                  <c:v>113.134110272748</c:v>
                </c:pt>
                <c:pt idx="48834">
                  <c:v>113.136427028022</c:v>
                </c:pt>
                <c:pt idx="48835">
                  <c:v>113.138743783295</c:v>
                </c:pt>
                <c:pt idx="48836">
                  <c:v>113.14106053856899</c:v>
                </c:pt>
                <c:pt idx="48837">
                  <c:v>113.14337729384199</c:v>
                </c:pt>
                <c:pt idx="48838">
                  <c:v>113.145694049116</c:v>
                </c:pt>
                <c:pt idx="48839">
                  <c:v>113.148010804389</c:v>
                </c:pt>
                <c:pt idx="48840">
                  <c:v>113.150327559663</c:v>
                </c:pt>
                <c:pt idx="48841">
                  <c:v>113.152644314936</c:v>
                </c:pt>
                <c:pt idx="48842">
                  <c:v>113.15496107021001</c:v>
                </c:pt>
                <c:pt idx="48843">
                  <c:v>113.15727782548301</c:v>
                </c:pt>
                <c:pt idx="48844">
                  <c:v>113.159594580757</c:v>
                </c:pt>
                <c:pt idx="48845">
                  <c:v>113.161911336031</c:v>
                </c:pt>
                <c:pt idx="48846">
                  <c:v>113.164228091304</c:v>
                </c:pt>
                <c:pt idx="48847">
                  <c:v>113.16654484657801</c:v>
                </c:pt>
                <c:pt idx="48848">
                  <c:v>113.16886160185101</c:v>
                </c:pt>
                <c:pt idx="48849">
                  <c:v>113.171178357125</c:v>
                </c:pt>
                <c:pt idx="48850">
                  <c:v>113.173495112398</c:v>
                </c:pt>
                <c:pt idx="48851">
                  <c:v>113.175811867672</c:v>
                </c:pt>
                <c:pt idx="48852">
                  <c:v>113.178128622945</c:v>
                </c:pt>
                <c:pt idx="48853">
                  <c:v>113.18044537821901</c:v>
                </c:pt>
                <c:pt idx="48854">
                  <c:v>113.18276213349201</c:v>
                </c:pt>
                <c:pt idx="48855">
                  <c:v>113.185078888766</c:v>
                </c:pt>
                <c:pt idx="48856">
                  <c:v>113.187395644039</c:v>
                </c:pt>
                <c:pt idx="48857">
                  <c:v>113.189712399313</c:v>
                </c:pt>
                <c:pt idx="48858">
                  <c:v>113.192029154587</c:v>
                </c:pt>
                <c:pt idx="48859">
                  <c:v>113.19434590986</c:v>
                </c:pt>
                <c:pt idx="48860">
                  <c:v>113.196662665134</c:v>
                </c:pt>
                <c:pt idx="48861">
                  <c:v>113.198979420407</c:v>
                </c:pt>
                <c:pt idx="48862">
                  <c:v>113.20129617568099</c:v>
                </c:pt>
                <c:pt idx="48863">
                  <c:v>113.20361293095399</c:v>
                </c:pt>
                <c:pt idx="48864">
                  <c:v>113.205929686228</c:v>
                </c:pt>
                <c:pt idx="48865">
                  <c:v>113.208246441501</c:v>
                </c:pt>
                <c:pt idx="48866">
                  <c:v>113.210563196775</c:v>
                </c:pt>
                <c:pt idx="48867">
                  <c:v>113.212879952048</c:v>
                </c:pt>
                <c:pt idx="48868">
                  <c:v>113.21519670732199</c:v>
                </c:pt>
                <c:pt idx="48869">
                  <c:v>113.217513462596</c:v>
                </c:pt>
                <c:pt idx="48870">
                  <c:v>113.219830217869</c:v>
                </c:pt>
                <c:pt idx="48871">
                  <c:v>113.222146973143</c:v>
                </c:pt>
                <c:pt idx="48872">
                  <c:v>113.224463728416</c:v>
                </c:pt>
                <c:pt idx="48873">
                  <c:v>113.22678048369001</c:v>
                </c:pt>
                <c:pt idx="48874">
                  <c:v>113.22909723896301</c:v>
                </c:pt>
                <c:pt idx="48875">
                  <c:v>113.231413994237</c:v>
                </c:pt>
                <c:pt idx="48876">
                  <c:v>113.23373074951</c:v>
                </c:pt>
                <c:pt idx="48877">
                  <c:v>113.236047504784</c:v>
                </c:pt>
                <c:pt idx="48878">
                  <c:v>113.238364260057</c:v>
                </c:pt>
                <c:pt idx="48879">
                  <c:v>113.24068101533101</c:v>
                </c:pt>
                <c:pt idx="48880">
                  <c:v>113.24299777060401</c:v>
                </c:pt>
                <c:pt idx="48881">
                  <c:v>113.245314525878</c:v>
                </c:pt>
                <c:pt idx="48882">
                  <c:v>113.247631281152</c:v>
                </c:pt>
                <c:pt idx="48883">
                  <c:v>113.249948036425</c:v>
                </c:pt>
                <c:pt idx="48884">
                  <c:v>113.25226479169901</c:v>
                </c:pt>
                <c:pt idx="48885">
                  <c:v>113.25458154697201</c:v>
                </c:pt>
                <c:pt idx="48886">
                  <c:v>113.256898302246</c:v>
                </c:pt>
                <c:pt idx="48887">
                  <c:v>113.259215057519</c:v>
                </c:pt>
                <c:pt idx="48888">
                  <c:v>113.261531812793</c:v>
                </c:pt>
                <c:pt idx="48889">
                  <c:v>113.263848568066</c:v>
                </c:pt>
                <c:pt idx="48890">
                  <c:v>113.26616532334</c:v>
                </c:pt>
                <c:pt idx="48891">
                  <c:v>113.268482078613</c:v>
                </c:pt>
                <c:pt idx="48892">
                  <c:v>113.270798833887</c:v>
                </c:pt>
                <c:pt idx="48893">
                  <c:v>113.27311558916</c:v>
                </c:pt>
                <c:pt idx="48894">
                  <c:v>113.27543234443399</c:v>
                </c:pt>
                <c:pt idx="48895">
                  <c:v>113.277749099708</c:v>
                </c:pt>
                <c:pt idx="48896">
                  <c:v>113.280065854981</c:v>
                </c:pt>
                <c:pt idx="48897">
                  <c:v>113.282382610255</c:v>
                </c:pt>
                <c:pt idx="48898">
                  <c:v>113.284699365528</c:v>
                </c:pt>
                <c:pt idx="48899">
                  <c:v>113.28701612080199</c:v>
                </c:pt>
                <c:pt idx="48900">
                  <c:v>113.28933287607499</c:v>
                </c:pt>
                <c:pt idx="48901">
                  <c:v>113.291649631349</c:v>
                </c:pt>
                <c:pt idx="48902">
                  <c:v>113.293966386622</c:v>
                </c:pt>
                <c:pt idx="48903">
                  <c:v>113.296283141896</c:v>
                </c:pt>
                <c:pt idx="48904">
                  <c:v>113.298599897169</c:v>
                </c:pt>
                <c:pt idx="48905">
                  <c:v>113.30091665244299</c:v>
                </c:pt>
                <c:pt idx="48906">
                  <c:v>113.30323340771599</c:v>
                </c:pt>
                <c:pt idx="48907">
                  <c:v>113.30555016299</c:v>
                </c:pt>
                <c:pt idx="48908">
                  <c:v>113.307866918264</c:v>
                </c:pt>
                <c:pt idx="48909">
                  <c:v>113.310183673537</c:v>
                </c:pt>
                <c:pt idx="48910">
                  <c:v>113.31250042881101</c:v>
                </c:pt>
                <c:pt idx="48911">
                  <c:v>113.31481718408401</c:v>
                </c:pt>
                <c:pt idx="48912">
                  <c:v>113.317133939358</c:v>
                </c:pt>
                <c:pt idx="48913">
                  <c:v>113.319450694631</c:v>
                </c:pt>
                <c:pt idx="48914">
                  <c:v>113.321767449905</c:v>
                </c:pt>
                <c:pt idx="48915">
                  <c:v>113.324084205178</c:v>
                </c:pt>
                <c:pt idx="48916">
                  <c:v>113.32640096045201</c:v>
                </c:pt>
                <c:pt idx="48917">
                  <c:v>113.32871771572501</c:v>
                </c:pt>
                <c:pt idx="48918">
                  <c:v>113.331034470999</c:v>
                </c:pt>
                <c:pt idx="48919">
                  <c:v>113.333351226273</c:v>
                </c:pt>
                <c:pt idx="48920">
                  <c:v>113.335667981546</c:v>
                </c:pt>
                <c:pt idx="48921">
                  <c:v>113.33798473682</c:v>
                </c:pt>
                <c:pt idx="48922">
                  <c:v>113.340301492093</c:v>
                </c:pt>
                <c:pt idx="48923">
                  <c:v>113.342618247367</c:v>
                </c:pt>
                <c:pt idx="48924">
                  <c:v>113.34493500264</c:v>
                </c:pt>
                <c:pt idx="48925">
                  <c:v>113.34725175791399</c:v>
                </c:pt>
                <c:pt idx="48926">
                  <c:v>113.34956851318699</c:v>
                </c:pt>
                <c:pt idx="48927">
                  <c:v>113.351885268461</c:v>
                </c:pt>
                <c:pt idx="48928">
                  <c:v>113.354202023734</c:v>
                </c:pt>
                <c:pt idx="48929">
                  <c:v>113.356518779008</c:v>
                </c:pt>
                <c:pt idx="48930">
                  <c:v>113.358835534281</c:v>
                </c:pt>
                <c:pt idx="48931">
                  <c:v>113.36115228955499</c:v>
                </c:pt>
                <c:pt idx="48932">
                  <c:v>113.363469044829</c:v>
                </c:pt>
                <c:pt idx="48933">
                  <c:v>113.365785800102</c:v>
                </c:pt>
                <c:pt idx="48934">
                  <c:v>113.368102555376</c:v>
                </c:pt>
                <c:pt idx="48935">
                  <c:v>113.370419310649</c:v>
                </c:pt>
                <c:pt idx="48936">
                  <c:v>113.37273606592299</c:v>
                </c:pt>
                <c:pt idx="48937">
                  <c:v>113.37505282119599</c:v>
                </c:pt>
                <c:pt idx="48938">
                  <c:v>113.37736957647</c:v>
                </c:pt>
                <c:pt idx="48939">
                  <c:v>113.379686331743</c:v>
                </c:pt>
                <c:pt idx="48940">
                  <c:v>113.382003087017</c:v>
                </c:pt>
                <c:pt idx="48941">
                  <c:v>113.38431984229</c:v>
                </c:pt>
                <c:pt idx="48942">
                  <c:v>113.38663659756401</c:v>
                </c:pt>
                <c:pt idx="48943">
                  <c:v>113.38895335283701</c:v>
                </c:pt>
                <c:pt idx="48944">
                  <c:v>113.391270108111</c:v>
                </c:pt>
                <c:pt idx="48945">
                  <c:v>113.393586863385</c:v>
                </c:pt>
                <c:pt idx="48946">
                  <c:v>113.395903618658</c:v>
                </c:pt>
                <c:pt idx="48947">
                  <c:v>113.39822037393201</c:v>
                </c:pt>
                <c:pt idx="48948">
                  <c:v>113.40053712920501</c:v>
                </c:pt>
                <c:pt idx="48949">
                  <c:v>113.402853884479</c:v>
                </c:pt>
                <c:pt idx="48950">
                  <c:v>113.405170639752</c:v>
                </c:pt>
                <c:pt idx="48951">
                  <c:v>113.407487395026</c:v>
                </c:pt>
                <c:pt idx="48952">
                  <c:v>113.409804150299</c:v>
                </c:pt>
                <c:pt idx="48953">
                  <c:v>113.412120905573</c:v>
                </c:pt>
                <c:pt idx="48954">
                  <c:v>113.414437660846</c:v>
                </c:pt>
                <c:pt idx="48955">
                  <c:v>113.41675441612</c:v>
                </c:pt>
                <c:pt idx="48956">
                  <c:v>113.41907117139399</c:v>
                </c:pt>
                <c:pt idx="48957">
                  <c:v>113.42138792666699</c:v>
                </c:pt>
                <c:pt idx="48958">
                  <c:v>113.423704681941</c:v>
                </c:pt>
                <c:pt idx="48959">
                  <c:v>113.426021437214</c:v>
                </c:pt>
                <c:pt idx="48960">
                  <c:v>113.428338192488</c:v>
                </c:pt>
                <c:pt idx="48961">
                  <c:v>113.430654947761</c:v>
                </c:pt>
                <c:pt idx="48962">
                  <c:v>113.43297170303499</c:v>
                </c:pt>
                <c:pt idx="48963">
                  <c:v>113.43528845830799</c:v>
                </c:pt>
                <c:pt idx="48964">
                  <c:v>113.437605213582</c:v>
                </c:pt>
                <c:pt idx="48965">
                  <c:v>113.439921968855</c:v>
                </c:pt>
                <c:pt idx="48966">
                  <c:v>113.442238724129</c:v>
                </c:pt>
                <c:pt idx="48967">
                  <c:v>113.444555479402</c:v>
                </c:pt>
                <c:pt idx="48968">
                  <c:v>113.44687223467599</c:v>
                </c:pt>
                <c:pt idx="48969">
                  <c:v>113.44918898995</c:v>
                </c:pt>
                <c:pt idx="48970">
                  <c:v>113.451505745223</c:v>
                </c:pt>
                <c:pt idx="48971">
                  <c:v>113.453822500497</c:v>
                </c:pt>
                <c:pt idx="48972">
                  <c:v>113.45613925577</c:v>
                </c:pt>
                <c:pt idx="48973">
                  <c:v>113.45845601104401</c:v>
                </c:pt>
                <c:pt idx="48974">
                  <c:v>113.46077276631701</c:v>
                </c:pt>
                <c:pt idx="48975">
                  <c:v>113.463089521591</c:v>
                </c:pt>
                <c:pt idx="48976">
                  <c:v>113.465406276864</c:v>
                </c:pt>
                <c:pt idx="48977">
                  <c:v>113.467723032138</c:v>
                </c:pt>
                <c:pt idx="48978">
                  <c:v>113.470039787411</c:v>
                </c:pt>
                <c:pt idx="48979">
                  <c:v>113.47235654268501</c:v>
                </c:pt>
                <c:pt idx="48980">
                  <c:v>113.47467329795801</c:v>
                </c:pt>
                <c:pt idx="48981">
                  <c:v>113.476990053232</c:v>
                </c:pt>
                <c:pt idx="48982">
                  <c:v>113.479306808506</c:v>
                </c:pt>
                <c:pt idx="48983">
                  <c:v>113.481623563779</c:v>
                </c:pt>
                <c:pt idx="48984">
                  <c:v>113.483940319053</c:v>
                </c:pt>
                <c:pt idx="48985">
                  <c:v>113.48625707432601</c:v>
                </c:pt>
                <c:pt idx="48986">
                  <c:v>113.4885738296</c:v>
                </c:pt>
                <c:pt idx="48987">
                  <c:v>113.490890584873</c:v>
                </c:pt>
                <c:pt idx="48988">
                  <c:v>113.49320734014699</c:v>
                </c:pt>
                <c:pt idx="48989">
                  <c:v>113.49552409542</c:v>
                </c:pt>
                <c:pt idx="48990">
                  <c:v>113.497840850694</c:v>
                </c:pt>
                <c:pt idx="48991">
                  <c:v>113.500157605967</c:v>
                </c:pt>
                <c:pt idx="48992">
                  <c:v>113.502474361241</c:v>
                </c:pt>
                <c:pt idx="48993">
                  <c:v>113.504791116514</c:v>
                </c:pt>
                <c:pt idx="48994">
                  <c:v>113.50710787178799</c:v>
                </c:pt>
                <c:pt idx="48995">
                  <c:v>113.509424627062</c:v>
                </c:pt>
                <c:pt idx="48996">
                  <c:v>113.511741382335</c:v>
                </c:pt>
                <c:pt idx="48997">
                  <c:v>113.514058137609</c:v>
                </c:pt>
                <c:pt idx="48998">
                  <c:v>113.516374892882</c:v>
                </c:pt>
                <c:pt idx="48999">
                  <c:v>113.51869164815599</c:v>
                </c:pt>
                <c:pt idx="49000">
                  <c:v>113.52100840342899</c:v>
                </c:pt>
                <c:pt idx="49001">
                  <c:v>113.523325158703</c:v>
                </c:pt>
                <c:pt idx="49002">
                  <c:v>113.525641913976</c:v>
                </c:pt>
                <c:pt idx="49003">
                  <c:v>113.52795866925</c:v>
                </c:pt>
                <c:pt idx="49004">
                  <c:v>113.530275424523</c:v>
                </c:pt>
                <c:pt idx="49005">
                  <c:v>113.53259217979701</c:v>
                </c:pt>
                <c:pt idx="49006">
                  <c:v>113.534908935071</c:v>
                </c:pt>
                <c:pt idx="49007">
                  <c:v>113.537225690344</c:v>
                </c:pt>
                <c:pt idx="49008">
                  <c:v>113.539542445618</c:v>
                </c:pt>
                <c:pt idx="49009">
                  <c:v>113.541859200891</c:v>
                </c:pt>
                <c:pt idx="49010">
                  <c:v>113.54417595616501</c:v>
                </c:pt>
                <c:pt idx="49011">
                  <c:v>113.54649271143801</c:v>
                </c:pt>
                <c:pt idx="49012">
                  <c:v>113.548809466712</c:v>
                </c:pt>
                <c:pt idx="49013">
                  <c:v>113.551126221985</c:v>
                </c:pt>
                <c:pt idx="49014">
                  <c:v>113.553442977259</c:v>
                </c:pt>
                <c:pt idx="49015">
                  <c:v>113.555759732532</c:v>
                </c:pt>
                <c:pt idx="49016">
                  <c:v>113.55807648780601</c:v>
                </c:pt>
                <c:pt idx="49017">
                  <c:v>113.56039324307901</c:v>
                </c:pt>
                <c:pt idx="49018">
                  <c:v>113.562709998353</c:v>
                </c:pt>
                <c:pt idx="49019">
                  <c:v>113.565026753627</c:v>
                </c:pt>
                <c:pt idx="49020">
                  <c:v>113.5673435089</c:v>
                </c:pt>
                <c:pt idx="49021">
                  <c:v>113.569660264174</c:v>
                </c:pt>
                <c:pt idx="49022">
                  <c:v>113.571977019447</c:v>
                </c:pt>
                <c:pt idx="49023">
                  <c:v>113.574293774721</c:v>
                </c:pt>
                <c:pt idx="49024">
                  <c:v>113.576610529994</c:v>
                </c:pt>
                <c:pt idx="49025">
                  <c:v>113.57892728526799</c:v>
                </c:pt>
                <c:pt idx="49026">
                  <c:v>113.58124404054099</c:v>
                </c:pt>
                <c:pt idx="49027">
                  <c:v>113.583560795815</c:v>
                </c:pt>
                <c:pt idx="49028">
                  <c:v>113.585877551088</c:v>
                </c:pt>
                <c:pt idx="49029">
                  <c:v>113.588194306362</c:v>
                </c:pt>
                <c:pt idx="49030">
                  <c:v>113.590511061635</c:v>
                </c:pt>
                <c:pt idx="49031">
                  <c:v>113.59282781690899</c:v>
                </c:pt>
                <c:pt idx="49032">
                  <c:v>113.595144572183</c:v>
                </c:pt>
                <c:pt idx="49033">
                  <c:v>113.597461327456</c:v>
                </c:pt>
                <c:pt idx="49034">
                  <c:v>113.59977808273</c:v>
                </c:pt>
                <c:pt idx="49035">
                  <c:v>113.602094838003</c:v>
                </c:pt>
                <c:pt idx="49036">
                  <c:v>113.60441159327701</c:v>
                </c:pt>
                <c:pt idx="49037">
                  <c:v>113.60672834855001</c:v>
                </c:pt>
                <c:pt idx="49038">
                  <c:v>113.609045103824</c:v>
                </c:pt>
                <c:pt idx="49039">
                  <c:v>113.611361859097</c:v>
                </c:pt>
                <c:pt idx="49040">
                  <c:v>113.613678614371</c:v>
                </c:pt>
                <c:pt idx="49041">
                  <c:v>113.615995369644</c:v>
                </c:pt>
                <c:pt idx="49042">
                  <c:v>113.61831212491801</c:v>
                </c:pt>
                <c:pt idx="49043">
                  <c:v>113.62062888019101</c:v>
                </c:pt>
                <c:pt idx="49044">
                  <c:v>113.622945635465</c:v>
                </c:pt>
                <c:pt idx="49045">
                  <c:v>113.625262390739</c:v>
                </c:pt>
                <c:pt idx="49046">
                  <c:v>113.627579146012</c:v>
                </c:pt>
                <c:pt idx="49047">
                  <c:v>113.62989590128601</c:v>
                </c:pt>
                <c:pt idx="49048">
                  <c:v>113.63221265655901</c:v>
                </c:pt>
                <c:pt idx="49049">
                  <c:v>113.634529411833</c:v>
                </c:pt>
                <c:pt idx="49050">
                  <c:v>113.636846167106</c:v>
                </c:pt>
                <c:pt idx="49051">
                  <c:v>113.63916292238</c:v>
                </c:pt>
                <c:pt idx="49052">
                  <c:v>113.641479677653</c:v>
                </c:pt>
                <c:pt idx="49053">
                  <c:v>113.643796432927</c:v>
                </c:pt>
                <c:pt idx="49054">
                  <c:v>113.6461131882</c:v>
                </c:pt>
                <c:pt idx="49055">
                  <c:v>113.648429943474</c:v>
                </c:pt>
                <c:pt idx="49056">
                  <c:v>113.65074669874799</c:v>
                </c:pt>
                <c:pt idx="49057">
                  <c:v>113.65306345402099</c:v>
                </c:pt>
                <c:pt idx="49058">
                  <c:v>113.655380209295</c:v>
                </c:pt>
                <c:pt idx="49059">
                  <c:v>113.657696964568</c:v>
                </c:pt>
                <c:pt idx="49060">
                  <c:v>113.660013719842</c:v>
                </c:pt>
                <c:pt idx="49061">
                  <c:v>113.662330475115</c:v>
                </c:pt>
                <c:pt idx="49062">
                  <c:v>113.66464723038899</c:v>
                </c:pt>
                <c:pt idx="49063">
                  <c:v>113.66696398566199</c:v>
                </c:pt>
                <c:pt idx="49064">
                  <c:v>113.669280740936</c:v>
                </c:pt>
                <c:pt idx="49065">
                  <c:v>113.671597496209</c:v>
                </c:pt>
                <c:pt idx="49066">
                  <c:v>113.673914251483</c:v>
                </c:pt>
                <c:pt idx="49067">
                  <c:v>113.676231006756</c:v>
                </c:pt>
                <c:pt idx="49068">
                  <c:v>113.67854776203001</c:v>
                </c:pt>
                <c:pt idx="49069">
                  <c:v>113.680864517304</c:v>
                </c:pt>
                <c:pt idx="49070">
                  <c:v>113.683181272577</c:v>
                </c:pt>
                <c:pt idx="49071">
                  <c:v>113.685498027851</c:v>
                </c:pt>
                <c:pt idx="49072">
                  <c:v>113.687814783124</c:v>
                </c:pt>
                <c:pt idx="49073">
                  <c:v>113.69013153839801</c:v>
                </c:pt>
                <c:pt idx="49074">
                  <c:v>113.69244829367101</c:v>
                </c:pt>
                <c:pt idx="49075">
                  <c:v>113.694765048945</c:v>
                </c:pt>
                <c:pt idx="49076">
                  <c:v>113.697081804218</c:v>
                </c:pt>
                <c:pt idx="49077">
                  <c:v>113.699398559492</c:v>
                </c:pt>
                <c:pt idx="49078">
                  <c:v>113.701715314765</c:v>
                </c:pt>
                <c:pt idx="49079">
                  <c:v>113.70403207003901</c:v>
                </c:pt>
                <c:pt idx="49080">
                  <c:v>113.70634882531201</c:v>
                </c:pt>
                <c:pt idx="49081">
                  <c:v>113.708665580586</c:v>
                </c:pt>
                <c:pt idx="49082">
                  <c:v>113.71098233586</c:v>
                </c:pt>
                <c:pt idx="49083">
                  <c:v>113.713299091133</c:v>
                </c:pt>
                <c:pt idx="49084">
                  <c:v>113.715615846407</c:v>
                </c:pt>
                <c:pt idx="49085">
                  <c:v>113.71793260168</c:v>
                </c:pt>
                <c:pt idx="49086">
                  <c:v>113.720249356954</c:v>
                </c:pt>
                <c:pt idx="49087">
                  <c:v>113.722566112227</c:v>
                </c:pt>
                <c:pt idx="49088">
                  <c:v>113.72488286750099</c:v>
                </c:pt>
                <c:pt idx="49089">
                  <c:v>113.72719962277399</c:v>
                </c:pt>
                <c:pt idx="49090">
                  <c:v>113.729516378048</c:v>
                </c:pt>
                <c:pt idx="49091">
                  <c:v>113.731833133321</c:v>
                </c:pt>
                <c:pt idx="49092">
                  <c:v>113.734149888595</c:v>
                </c:pt>
                <c:pt idx="49093">
                  <c:v>113.73646664386899</c:v>
                </c:pt>
                <c:pt idx="49094">
                  <c:v>113.73878339914199</c:v>
                </c:pt>
                <c:pt idx="49095">
                  <c:v>113.741100154416</c:v>
                </c:pt>
                <c:pt idx="49096">
                  <c:v>113.743416909689</c:v>
                </c:pt>
                <c:pt idx="49097">
                  <c:v>113.745733664963</c:v>
                </c:pt>
                <c:pt idx="49098">
                  <c:v>113.748050420236</c:v>
                </c:pt>
                <c:pt idx="49099">
                  <c:v>113.75036717550999</c:v>
                </c:pt>
                <c:pt idx="49100">
                  <c:v>113.75268393078299</c:v>
                </c:pt>
                <c:pt idx="49101">
                  <c:v>113.755000686057</c:v>
                </c:pt>
                <c:pt idx="49102">
                  <c:v>113.75731744133</c:v>
                </c:pt>
                <c:pt idx="49103">
                  <c:v>113.759634196604</c:v>
                </c:pt>
                <c:pt idx="49104">
                  <c:v>113.761950951877</c:v>
                </c:pt>
                <c:pt idx="49105">
                  <c:v>113.76426770715101</c:v>
                </c:pt>
                <c:pt idx="49106">
                  <c:v>113.766584462425</c:v>
                </c:pt>
                <c:pt idx="49107">
                  <c:v>113.768901217698</c:v>
                </c:pt>
                <c:pt idx="49108">
                  <c:v>113.771217972972</c:v>
                </c:pt>
                <c:pt idx="49109">
                  <c:v>113.773534728245</c:v>
                </c:pt>
                <c:pt idx="49110">
                  <c:v>113.77585148351901</c:v>
                </c:pt>
                <c:pt idx="49111">
                  <c:v>113.77816823879201</c:v>
                </c:pt>
                <c:pt idx="49112">
                  <c:v>113.780484994066</c:v>
                </c:pt>
                <c:pt idx="49113">
                  <c:v>113.782801749339</c:v>
                </c:pt>
                <c:pt idx="49114">
                  <c:v>113.785118504613</c:v>
                </c:pt>
                <c:pt idx="49115">
                  <c:v>113.787435259886</c:v>
                </c:pt>
                <c:pt idx="49116">
                  <c:v>113.78975201516</c:v>
                </c:pt>
                <c:pt idx="49117">
                  <c:v>113.792068770433</c:v>
                </c:pt>
                <c:pt idx="49118">
                  <c:v>113.794385525707</c:v>
                </c:pt>
                <c:pt idx="49119">
                  <c:v>113.79670228098099</c:v>
                </c:pt>
                <c:pt idx="49120">
                  <c:v>113.79901903625399</c:v>
                </c:pt>
                <c:pt idx="49121">
                  <c:v>113.801335791528</c:v>
                </c:pt>
                <c:pt idx="49122">
                  <c:v>113.803652546801</c:v>
                </c:pt>
                <c:pt idx="49123">
                  <c:v>113.805969302075</c:v>
                </c:pt>
                <c:pt idx="49124">
                  <c:v>113.808286057348</c:v>
                </c:pt>
                <c:pt idx="49125">
                  <c:v>113.81060281262199</c:v>
                </c:pt>
                <c:pt idx="49126">
                  <c:v>113.81291956789499</c:v>
                </c:pt>
                <c:pt idx="49127">
                  <c:v>113.815236323169</c:v>
                </c:pt>
                <c:pt idx="49128">
                  <c:v>113.817553078442</c:v>
                </c:pt>
                <c:pt idx="49129">
                  <c:v>113.819869833716</c:v>
                </c:pt>
                <c:pt idx="49130">
                  <c:v>113.822186588989</c:v>
                </c:pt>
                <c:pt idx="49131">
                  <c:v>113.82450334426299</c:v>
                </c:pt>
                <c:pt idx="49132">
                  <c:v>113.826820099537</c:v>
                </c:pt>
                <c:pt idx="49133">
                  <c:v>113.82913685481</c:v>
                </c:pt>
                <c:pt idx="49134">
                  <c:v>113.831453610084</c:v>
                </c:pt>
                <c:pt idx="49135">
                  <c:v>113.833770365357</c:v>
                </c:pt>
                <c:pt idx="49136">
                  <c:v>113.83608712063101</c:v>
                </c:pt>
                <c:pt idx="49137">
                  <c:v>113.83840387590401</c:v>
                </c:pt>
                <c:pt idx="49138">
                  <c:v>113.840720631178</c:v>
                </c:pt>
                <c:pt idx="49139">
                  <c:v>113.843037386451</c:v>
                </c:pt>
                <c:pt idx="49140">
                  <c:v>113.845354141725</c:v>
                </c:pt>
                <c:pt idx="49141">
                  <c:v>113.847670896998</c:v>
                </c:pt>
                <c:pt idx="49142">
                  <c:v>113.84998765227201</c:v>
                </c:pt>
                <c:pt idx="49143">
                  <c:v>113.852304407546</c:v>
                </c:pt>
                <c:pt idx="49144">
                  <c:v>113.854621162819</c:v>
                </c:pt>
                <c:pt idx="49145">
                  <c:v>113.856937918093</c:v>
                </c:pt>
                <c:pt idx="49146">
                  <c:v>113.859254673366</c:v>
                </c:pt>
                <c:pt idx="49147">
                  <c:v>113.86157142864</c:v>
                </c:pt>
                <c:pt idx="49148">
                  <c:v>113.86388818391301</c:v>
                </c:pt>
                <c:pt idx="49149">
                  <c:v>113.866204939187</c:v>
                </c:pt>
                <c:pt idx="49150">
                  <c:v>113.86852169446</c:v>
                </c:pt>
                <c:pt idx="49151">
                  <c:v>113.87083844973399</c:v>
                </c:pt>
                <c:pt idx="49152">
                  <c:v>113.873155205007</c:v>
                </c:pt>
                <c:pt idx="49153">
                  <c:v>113.875471960281</c:v>
                </c:pt>
                <c:pt idx="49154">
                  <c:v>113.877788715554</c:v>
                </c:pt>
                <c:pt idx="49155">
                  <c:v>113.880105470828</c:v>
                </c:pt>
                <c:pt idx="49156">
                  <c:v>113.88242222610199</c:v>
                </c:pt>
                <c:pt idx="49157">
                  <c:v>113.88473898137499</c:v>
                </c:pt>
                <c:pt idx="49158">
                  <c:v>113.887055736649</c:v>
                </c:pt>
                <c:pt idx="49159">
                  <c:v>113.889372491922</c:v>
                </c:pt>
                <c:pt idx="49160">
                  <c:v>113.891689247196</c:v>
                </c:pt>
                <c:pt idx="49161">
                  <c:v>113.894006002469</c:v>
                </c:pt>
                <c:pt idx="49162">
                  <c:v>113.89632275774299</c:v>
                </c:pt>
                <c:pt idx="49163">
                  <c:v>113.89863951301599</c:v>
                </c:pt>
                <c:pt idx="49164">
                  <c:v>113.90095626829</c:v>
                </c:pt>
                <c:pt idx="49165">
                  <c:v>113.903273023563</c:v>
                </c:pt>
                <c:pt idx="49166">
                  <c:v>113.905589778837</c:v>
                </c:pt>
                <c:pt idx="49167">
                  <c:v>113.90790653411</c:v>
                </c:pt>
                <c:pt idx="49168">
                  <c:v>113.91022328938401</c:v>
                </c:pt>
                <c:pt idx="49169">
                  <c:v>113.912540044658</c:v>
                </c:pt>
                <c:pt idx="49170">
                  <c:v>113.914856799931</c:v>
                </c:pt>
                <c:pt idx="49171">
                  <c:v>113.917173555205</c:v>
                </c:pt>
                <c:pt idx="49172">
                  <c:v>113.919490310478</c:v>
                </c:pt>
                <c:pt idx="49173">
                  <c:v>113.92180706575201</c:v>
                </c:pt>
                <c:pt idx="49174">
                  <c:v>113.92412382102501</c:v>
                </c:pt>
                <c:pt idx="49175">
                  <c:v>113.926440576299</c:v>
                </c:pt>
                <c:pt idx="49176">
                  <c:v>113.928757331572</c:v>
                </c:pt>
                <c:pt idx="49177">
                  <c:v>113.931074086846</c:v>
                </c:pt>
                <c:pt idx="49178">
                  <c:v>113.933390842119</c:v>
                </c:pt>
                <c:pt idx="49179">
                  <c:v>113.93570759739301</c:v>
                </c:pt>
                <c:pt idx="49180">
                  <c:v>113.93802435266601</c:v>
                </c:pt>
                <c:pt idx="49181">
                  <c:v>113.94034110794</c:v>
                </c:pt>
                <c:pt idx="49182">
                  <c:v>113.942657863214</c:v>
                </c:pt>
                <c:pt idx="49183">
                  <c:v>113.944974618487</c:v>
                </c:pt>
                <c:pt idx="49184">
                  <c:v>113.947291373761</c:v>
                </c:pt>
                <c:pt idx="49185">
                  <c:v>113.949608129034</c:v>
                </c:pt>
                <c:pt idx="49186">
                  <c:v>113.951924884308</c:v>
                </c:pt>
                <c:pt idx="49187">
                  <c:v>113.954241639581</c:v>
                </c:pt>
                <c:pt idx="49188">
                  <c:v>113.95655839485499</c:v>
                </c:pt>
                <c:pt idx="49189">
                  <c:v>113.95887515012799</c:v>
                </c:pt>
                <c:pt idx="49190">
                  <c:v>113.961191905402</c:v>
                </c:pt>
                <c:pt idx="49191">
                  <c:v>113.963508660675</c:v>
                </c:pt>
                <c:pt idx="49192">
                  <c:v>113.965825415949</c:v>
                </c:pt>
                <c:pt idx="49193">
                  <c:v>113.96814217122299</c:v>
                </c:pt>
                <c:pt idx="49194">
                  <c:v>113.97045892649599</c:v>
                </c:pt>
                <c:pt idx="49195">
                  <c:v>113.97277568177</c:v>
                </c:pt>
                <c:pt idx="49196">
                  <c:v>113.975092437043</c:v>
                </c:pt>
                <c:pt idx="49197">
                  <c:v>113.977409192317</c:v>
                </c:pt>
                <c:pt idx="49198">
                  <c:v>113.97972594759</c:v>
                </c:pt>
                <c:pt idx="49199">
                  <c:v>113.98204270286401</c:v>
                </c:pt>
                <c:pt idx="49200">
                  <c:v>113.98435945813701</c:v>
                </c:pt>
                <c:pt idx="49201">
                  <c:v>113.986676213411</c:v>
                </c:pt>
                <c:pt idx="49202">
                  <c:v>113.988992968684</c:v>
                </c:pt>
                <c:pt idx="49203">
                  <c:v>113.991309723958</c:v>
                </c:pt>
                <c:pt idx="49204">
                  <c:v>113.993626479231</c:v>
                </c:pt>
                <c:pt idx="49205">
                  <c:v>113.99594323450501</c:v>
                </c:pt>
                <c:pt idx="49206">
                  <c:v>113.998259989779</c:v>
                </c:pt>
                <c:pt idx="49207">
                  <c:v>114.000576745052</c:v>
                </c:pt>
                <c:pt idx="49208">
                  <c:v>114.002893500326</c:v>
                </c:pt>
                <c:pt idx="49209">
                  <c:v>114.005210255599</c:v>
                </c:pt>
                <c:pt idx="49210">
                  <c:v>114.00752701087301</c:v>
                </c:pt>
                <c:pt idx="49211">
                  <c:v>114.00984376614601</c:v>
                </c:pt>
                <c:pt idx="49212">
                  <c:v>114.01216052142</c:v>
                </c:pt>
                <c:pt idx="49213">
                  <c:v>114.014477276693</c:v>
                </c:pt>
                <c:pt idx="49214">
                  <c:v>114.016794031967</c:v>
                </c:pt>
                <c:pt idx="49215">
                  <c:v>114.01911078724</c:v>
                </c:pt>
                <c:pt idx="49216">
                  <c:v>114.021427542514</c:v>
                </c:pt>
                <c:pt idx="49217">
                  <c:v>114.023744297787</c:v>
                </c:pt>
                <c:pt idx="49218">
                  <c:v>114.026061053061</c:v>
                </c:pt>
                <c:pt idx="49219">
                  <c:v>114.02837780833499</c:v>
                </c:pt>
                <c:pt idx="49220">
                  <c:v>114.03069456360799</c:v>
                </c:pt>
                <c:pt idx="49221">
                  <c:v>114.033011318882</c:v>
                </c:pt>
                <c:pt idx="49222">
                  <c:v>114.035328074155</c:v>
                </c:pt>
                <c:pt idx="49223">
                  <c:v>114.037644829429</c:v>
                </c:pt>
                <c:pt idx="49224">
                  <c:v>114.039961584702</c:v>
                </c:pt>
                <c:pt idx="49225">
                  <c:v>114.04227833997599</c:v>
                </c:pt>
                <c:pt idx="49226">
                  <c:v>114.04459509524899</c:v>
                </c:pt>
                <c:pt idx="49227">
                  <c:v>114.046911850523</c:v>
                </c:pt>
                <c:pt idx="49228">
                  <c:v>114.049228605796</c:v>
                </c:pt>
                <c:pt idx="49229">
                  <c:v>114.05154536107</c:v>
                </c:pt>
                <c:pt idx="49230">
                  <c:v>114.05386211634401</c:v>
                </c:pt>
                <c:pt idx="49231">
                  <c:v>114.05617887161701</c:v>
                </c:pt>
                <c:pt idx="49232">
                  <c:v>114.058495626891</c:v>
                </c:pt>
                <c:pt idx="49233">
                  <c:v>114.060812382164</c:v>
                </c:pt>
                <c:pt idx="49234">
                  <c:v>114.063129137438</c:v>
                </c:pt>
                <c:pt idx="49235">
                  <c:v>114.065445892711</c:v>
                </c:pt>
                <c:pt idx="49236">
                  <c:v>114.06776264798501</c:v>
                </c:pt>
                <c:pt idx="49237">
                  <c:v>114.07007940325801</c:v>
                </c:pt>
                <c:pt idx="49238">
                  <c:v>114.072396158532</c:v>
                </c:pt>
                <c:pt idx="49239">
                  <c:v>114.074712913805</c:v>
                </c:pt>
                <c:pt idx="49240">
                  <c:v>114.077029669079</c:v>
                </c:pt>
                <c:pt idx="49241">
                  <c:v>114.079346424352</c:v>
                </c:pt>
                <c:pt idx="49242">
                  <c:v>114.08166317962601</c:v>
                </c:pt>
                <c:pt idx="49243">
                  <c:v>114.0839799349</c:v>
                </c:pt>
                <c:pt idx="49244">
                  <c:v>114.086296690173</c:v>
                </c:pt>
                <c:pt idx="49245">
                  <c:v>114.088613445447</c:v>
                </c:pt>
                <c:pt idx="49246">
                  <c:v>114.09093020072</c:v>
                </c:pt>
                <c:pt idx="49247">
                  <c:v>114.093246955994</c:v>
                </c:pt>
                <c:pt idx="49248">
                  <c:v>114.095563711267</c:v>
                </c:pt>
                <c:pt idx="49249">
                  <c:v>114.097880466541</c:v>
                </c:pt>
                <c:pt idx="49250">
                  <c:v>114.100197221814</c:v>
                </c:pt>
                <c:pt idx="49251">
                  <c:v>114.10251397708799</c:v>
                </c:pt>
                <c:pt idx="49252">
                  <c:v>114.10483073236099</c:v>
                </c:pt>
                <c:pt idx="49253">
                  <c:v>114.107147487635</c:v>
                </c:pt>
                <c:pt idx="49254">
                  <c:v>114.109464242908</c:v>
                </c:pt>
                <c:pt idx="49255">
                  <c:v>114.111780998182</c:v>
                </c:pt>
                <c:pt idx="49256">
                  <c:v>114.11409775345599</c:v>
                </c:pt>
                <c:pt idx="49257">
                  <c:v>114.11641450872899</c:v>
                </c:pt>
                <c:pt idx="49258">
                  <c:v>114.118731264003</c:v>
                </c:pt>
                <c:pt idx="49259">
                  <c:v>114.121048019276</c:v>
                </c:pt>
                <c:pt idx="49260">
                  <c:v>114.12336477455</c:v>
                </c:pt>
                <c:pt idx="49261">
                  <c:v>114.125681529823</c:v>
                </c:pt>
                <c:pt idx="49262">
                  <c:v>114.12799828509699</c:v>
                </c:pt>
                <c:pt idx="49263">
                  <c:v>114.13031504036999</c:v>
                </c:pt>
                <c:pt idx="49264">
                  <c:v>114.132631795644</c:v>
                </c:pt>
                <c:pt idx="49265">
                  <c:v>114.134948550917</c:v>
                </c:pt>
                <c:pt idx="49266">
                  <c:v>114.137265306191</c:v>
                </c:pt>
                <c:pt idx="49267">
                  <c:v>114.139582061464</c:v>
                </c:pt>
                <c:pt idx="49268">
                  <c:v>114.14189881673801</c:v>
                </c:pt>
                <c:pt idx="49269">
                  <c:v>114.144215572012</c:v>
                </c:pt>
                <c:pt idx="49270">
                  <c:v>114.146532327285</c:v>
                </c:pt>
                <c:pt idx="49271">
                  <c:v>114.148849082559</c:v>
                </c:pt>
                <c:pt idx="49272">
                  <c:v>114.151165837832</c:v>
                </c:pt>
                <c:pt idx="49273">
                  <c:v>114.15348259310601</c:v>
                </c:pt>
                <c:pt idx="49274">
                  <c:v>114.15579934837901</c:v>
                </c:pt>
                <c:pt idx="49275">
                  <c:v>114.158116103653</c:v>
                </c:pt>
                <c:pt idx="49276">
                  <c:v>114.160432858926</c:v>
                </c:pt>
                <c:pt idx="49277">
                  <c:v>114.1627496142</c:v>
                </c:pt>
                <c:pt idx="49278">
                  <c:v>114.165066369473</c:v>
                </c:pt>
                <c:pt idx="49279">
                  <c:v>114.167383124747</c:v>
                </c:pt>
                <c:pt idx="49280">
                  <c:v>114.169699880021</c:v>
                </c:pt>
                <c:pt idx="49281">
                  <c:v>114.172016635294</c:v>
                </c:pt>
                <c:pt idx="49282">
                  <c:v>114.17433339056799</c:v>
                </c:pt>
                <c:pt idx="49283">
                  <c:v>114.17665014584099</c:v>
                </c:pt>
                <c:pt idx="49284">
                  <c:v>114.178966901115</c:v>
                </c:pt>
                <c:pt idx="49285">
                  <c:v>114.181283656388</c:v>
                </c:pt>
                <c:pt idx="49286">
                  <c:v>114.183600411662</c:v>
                </c:pt>
                <c:pt idx="49287">
                  <c:v>114.185917166935</c:v>
                </c:pt>
                <c:pt idx="49288">
                  <c:v>114.18823392220899</c:v>
                </c:pt>
                <c:pt idx="49289">
                  <c:v>114.19055067748199</c:v>
                </c:pt>
                <c:pt idx="49290">
                  <c:v>114.192867432756</c:v>
                </c:pt>
                <c:pt idx="49291">
                  <c:v>114.195184188029</c:v>
                </c:pt>
                <c:pt idx="49292">
                  <c:v>114.197500943303</c:v>
                </c:pt>
                <c:pt idx="49293">
                  <c:v>114.19981769857699</c:v>
                </c:pt>
                <c:pt idx="49294">
                  <c:v>114.20213445384999</c:v>
                </c:pt>
                <c:pt idx="49295">
                  <c:v>114.204451209124</c:v>
                </c:pt>
                <c:pt idx="49296">
                  <c:v>114.206767964397</c:v>
                </c:pt>
                <c:pt idx="49297">
                  <c:v>114.209084719671</c:v>
                </c:pt>
                <c:pt idx="49298">
                  <c:v>114.211401474944</c:v>
                </c:pt>
                <c:pt idx="49299">
                  <c:v>114.21371823021801</c:v>
                </c:pt>
                <c:pt idx="49300">
                  <c:v>114.21603498549101</c:v>
                </c:pt>
                <c:pt idx="49301">
                  <c:v>114.218351740765</c:v>
                </c:pt>
                <c:pt idx="49302">
                  <c:v>114.220668496038</c:v>
                </c:pt>
                <c:pt idx="49303">
                  <c:v>114.222985251312</c:v>
                </c:pt>
                <c:pt idx="49304">
                  <c:v>114.225302006585</c:v>
                </c:pt>
                <c:pt idx="49305">
                  <c:v>114.22761876185901</c:v>
                </c:pt>
                <c:pt idx="49306">
                  <c:v>114.229935517133</c:v>
                </c:pt>
                <c:pt idx="49307">
                  <c:v>114.232252272406</c:v>
                </c:pt>
                <c:pt idx="49308">
                  <c:v>114.23456902768</c:v>
                </c:pt>
                <c:pt idx="49309">
                  <c:v>114.236885782953</c:v>
                </c:pt>
                <c:pt idx="49310">
                  <c:v>114.239202538227</c:v>
                </c:pt>
                <c:pt idx="49311">
                  <c:v>114.24151929350001</c:v>
                </c:pt>
                <c:pt idx="49312">
                  <c:v>114.243836048774</c:v>
                </c:pt>
                <c:pt idx="49313">
                  <c:v>114.246152804047</c:v>
                </c:pt>
                <c:pt idx="49314">
                  <c:v>114.24846955932099</c:v>
                </c:pt>
                <c:pt idx="49315">
                  <c:v>114.250786314594</c:v>
                </c:pt>
                <c:pt idx="49316">
                  <c:v>114.253103069868</c:v>
                </c:pt>
                <c:pt idx="49317">
                  <c:v>114.255419825141</c:v>
                </c:pt>
                <c:pt idx="49318">
                  <c:v>114.257736580415</c:v>
                </c:pt>
                <c:pt idx="49319">
                  <c:v>114.26005333568899</c:v>
                </c:pt>
                <c:pt idx="49320">
                  <c:v>114.26237009096199</c:v>
                </c:pt>
                <c:pt idx="49321">
                  <c:v>114.264686846236</c:v>
                </c:pt>
                <c:pt idx="49322">
                  <c:v>114.267003601509</c:v>
                </c:pt>
                <c:pt idx="49323">
                  <c:v>114.269320356783</c:v>
                </c:pt>
                <c:pt idx="49324">
                  <c:v>114.271637112056</c:v>
                </c:pt>
                <c:pt idx="49325">
                  <c:v>114.27395386732999</c:v>
                </c:pt>
                <c:pt idx="49326">
                  <c:v>114.27627062260299</c:v>
                </c:pt>
                <c:pt idx="49327">
                  <c:v>114.278587377877</c:v>
                </c:pt>
                <c:pt idx="49328">
                  <c:v>114.28090413315</c:v>
                </c:pt>
                <c:pt idx="49329">
                  <c:v>114.283220888424</c:v>
                </c:pt>
                <c:pt idx="49330">
                  <c:v>114.28553764369801</c:v>
                </c:pt>
                <c:pt idx="49331">
                  <c:v>114.28785439897101</c:v>
                </c:pt>
                <c:pt idx="49332">
                  <c:v>114.290171154245</c:v>
                </c:pt>
                <c:pt idx="49333">
                  <c:v>114.292487909518</c:v>
                </c:pt>
                <c:pt idx="49334">
                  <c:v>114.294804664792</c:v>
                </c:pt>
                <c:pt idx="49335">
                  <c:v>114.297121420065</c:v>
                </c:pt>
                <c:pt idx="49336">
                  <c:v>114.29943817533901</c:v>
                </c:pt>
                <c:pt idx="49337">
                  <c:v>114.30175493061201</c:v>
                </c:pt>
                <c:pt idx="49338">
                  <c:v>114.304071685886</c:v>
                </c:pt>
                <c:pt idx="49339">
                  <c:v>114.306388441159</c:v>
                </c:pt>
                <c:pt idx="49340">
                  <c:v>114.308705196433</c:v>
                </c:pt>
                <c:pt idx="49341">
                  <c:v>114.311021951706</c:v>
                </c:pt>
                <c:pt idx="49342">
                  <c:v>114.31333870698001</c:v>
                </c:pt>
                <c:pt idx="49343">
                  <c:v>114.315655462254</c:v>
                </c:pt>
                <c:pt idx="49344">
                  <c:v>114.317972217527</c:v>
                </c:pt>
                <c:pt idx="49345">
                  <c:v>114.32028897280099</c:v>
                </c:pt>
                <c:pt idx="49346">
                  <c:v>114.322605728074</c:v>
                </c:pt>
                <c:pt idx="49347">
                  <c:v>114.324922483348</c:v>
                </c:pt>
                <c:pt idx="49348">
                  <c:v>114.327239238621</c:v>
                </c:pt>
                <c:pt idx="49349">
                  <c:v>114.329555993895</c:v>
                </c:pt>
                <c:pt idx="49350">
                  <c:v>114.331872749168</c:v>
                </c:pt>
                <c:pt idx="49351">
                  <c:v>114.33418950444199</c:v>
                </c:pt>
                <c:pt idx="49352">
                  <c:v>114.33650625971499</c:v>
                </c:pt>
                <c:pt idx="49353">
                  <c:v>114.338823014989</c:v>
                </c:pt>
                <c:pt idx="49354">
                  <c:v>114.341139770262</c:v>
                </c:pt>
                <c:pt idx="49355">
                  <c:v>114.343456525536</c:v>
                </c:pt>
                <c:pt idx="49356">
                  <c:v>114.34577328080999</c:v>
                </c:pt>
                <c:pt idx="49357">
                  <c:v>114.34809003608299</c:v>
                </c:pt>
                <c:pt idx="49358">
                  <c:v>114.350406791357</c:v>
                </c:pt>
                <c:pt idx="49359">
                  <c:v>114.35272354663</c:v>
                </c:pt>
                <c:pt idx="49360">
                  <c:v>114.355040301904</c:v>
                </c:pt>
                <c:pt idx="49361">
                  <c:v>114.357357057177</c:v>
                </c:pt>
                <c:pt idx="49362">
                  <c:v>114.35967381245101</c:v>
                </c:pt>
                <c:pt idx="49363">
                  <c:v>114.36199056772401</c:v>
                </c:pt>
                <c:pt idx="49364">
                  <c:v>114.364307322998</c:v>
                </c:pt>
                <c:pt idx="49365">
                  <c:v>114.366624078271</c:v>
                </c:pt>
                <c:pt idx="49366">
                  <c:v>114.368940833545</c:v>
                </c:pt>
                <c:pt idx="49367">
                  <c:v>114.37125758881901</c:v>
                </c:pt>
                <c:pt idx="49368">
                  <c:v>114.37357434409201</c:v>
                </c:pt>
                <c:pt idx="49369">
                  <c:v>114.375891099366</c:v>
                </c:pt>
                <c:pt idx="49370">
                  <c:v>114.378207854639</c:v>
                </c:pt>
                <c:pt idx="49371">
                  <c:v>114.380524609913</c:v>
                </c:pt>
                <c:pt idx="49372">
                  <c:v>114.382841365186</c:v>
                </c:pt>
                <c:pt idx="49373">
                  <c:v>114.38515812046001</c:v>
                </c:pt>
                <c:pt idx="49374">
                  <c:v>114.38747487573301</c:v>
                </c:pt>
                <c:pt idx="49375">
                  <c:v>114.389791631007</c:v>
                </c:pt>
                <c:pt idx="49376">
                  <c:v>114.39210838628</c:v>
                </c:pt>
                <c:pt idx="49377">
                  <c:v>114.394425141554</c:v>
                </c:pt>
                <c:pt idx="49378">
                  <c:v>114.396741896827</c:v>
                </c:pt>
                <c:pt idx="49379">
                  <c:v>114.399058652101</c:v>
                </c:pt>
                <c:pt idx="49380">
                  <c:v>114.401375407375</c:v>
                </c:pt>
                <c:pt idx="49381">
                  <c:v>114.403692162648</c:v>
                </c:pt>
                <c:pt idx="49382">
                  <c:v>114.40600891792199</c:v>
                </c:pt>
                <c:pt idx="49383">
                  <c:v>114.40832567319499</c:v>
                </c:pt>
                <c:pt idx="49384">
                  <c:v>114.410642428469</c:v>
                </c:pt>
                <c:pt idx="49385">
                  <c:v>114.412959183742</c:v>
                </c:pt>
                <c:pt idx="49386">
                  <c:v>114.415275939016</c:v>
                </c:pt>
                <c:pt idx="49387">
                  <c:v>114.417592694289</c:v>
                </c:pt>
                <c:pt idx="49388">
                  <c:v>114.41990944956299</c:v>
                </c:pt>
                <c:pt idx="49389">
                  <c:v>114.42222620483599</c:v>
                </c:pt>
                <c:pt idx="49390">
                  <c:v>114.42454296011</c:v>
                </c:pt>
                <c:pt idx="49391">
                  <c:v>114.426859715383</c:v>
                </c:pt>
                <c:pt idx="49392">
                  <c:v>114.429176470657</c:v>
                </c:pt>
                <c:pt idx="49393">
                  <c:v>114.43149322593101</c:v>
                </c:pt>
                <c:pt idx="49394">
                  <c:v>114.43380998120401</c:v>
                </c:pt>
                <c:pt idx="49395">
                  <c:v>114.436126736478</c:v>
                </c:pt>
                <c:pt idx="49396">
                  <c:v>114.438443491751</c:v>
                </c:pt>
                <c:pt idx="49397">
                  <c:v>114.440760247025</c:v>
                </c:pt>
                <c:pt idx="49398">
                  <c:v>114.443077002298</c:v>
                </c:pt>
                <c:pt idx="49399">
                  <c:v>114.44539375757201</c:v>
                </c:pt>
                <c:pt idx="49400">
                  <c:v>114.44771051284501</c:v>
                </c:pt>
                <c:pt idx="49401">
                  <c:v>114.450027268119</c:v>
                </c:pt>
                <c:pt idx="49402">
                  <c:v>114.452344023392</c:v>
                </c:pt>
                <c:pt idx="49403">
                  <c:v>114.454660778666</c:v>
                </c:pt>
                <c:pt idx="49404">
                  <c:v>114.456977533939</c:v>
                </c:pt>
                <c:pt idx="49405">
                  <c:v>114.45929428921301</c:v>
                </c:pt>
                <c:pt idx="49406">
                  <c:v>114.461611044487</c:v>
                </c:pt>
                <c:pt idx="49407">
                  <c:v>114.46392779976</c:v>
                </c:pt>
                <c:pt idx="49408">
                  <c:v>114.466244555034</c:v>
                </c:pt>
                <c:pt idx="49409">
                  <c:v>114.468561310307</c:v>
                </c:pt>
                <c:pt idx="49410">
                  <c:v>114.470878065581</c:v>
                </c:pt>
                <c:pt idx="49411">
                  <c:v>114.473194820854</c:v>
                </c:pt>
                <c:pt idx="49412">
                  <c:v>114.475511576128</c:v>
                </c:pt>
                <c:pt idx="49413">
                  <c:v>114.477828331401</c:v>
                </c:pt>
                <c:pt idx="49414">
                  <c:v>114.48014508667499</c:v>
                </c:pt>
                <c:pt idx="49415">
                  <c:v>114.48246184194799</c:v>
                </c:pt>
                <c:pt idx="49416">
                  <c:v>114.484778597222</c:v>
                </c:pt>
                <c:pt idx="49417">
                  <c:v>114.487095352496</c:v>
                </c:pt>
                <c:pt idx="49418">
                  <c:v>114.489412107769</c:v>
                </c:pt>
                <c:pt idx="49419">
                  <c:v>114.49172886304299</c:v>
                </c:pt>
                <c:pt idx="49420">
                  <c:v>114.49404561831599</c:v>
                </c:pt>
                <c:pt idx="49421">
                  <c:v>114.49636237359</c:v>
                </c:pt>
                <c:pt idx="49422">
                  <c:v>114.498679128863</c:v>
                </c:pt>
                <c:pt idx="49423">
                  <c:v>114.500995884137</c:v>
                </c:pt>
                <c:pt idx="49424">
                  <c:v>114.50331263941</c:v>
                </c:pt>
                <c:pt idx="49425">
                  <c:v>114.50562939468399</c:v>
                </c:pt>
                <c:pt idx="49426">
                  <c:v>114.50794614995699</c:v>
                </c:pt>
                <c:pt idx="49427">
                  <c:v>114.510262905231</c:v>
                </c:pt>
                <c:pt idx="49428">
                  <c:v>114.512579660504</c:v>
                </c:pt>
                <c:pt idx="49429">
                  <c:v>114.514896415778</c:v>
                </c:pt>
                <c:pt idx="49430">
                  <c:v>114.51721317105201</c:v>
                </c:pt>
                <c:pt idx="49431">
                  <c:v>114.51952992632501</c:v>
                </c:pt>
                <c:pt idx="49432">
                  <c:v>114.521846681599</c:v>
                </c:pt>
                <c:pt idx="49433">
                  <c:v>114.524163436872</c:v>
                </c:pt>
                <c:pt idx="49434">
                  <c:v>114.526480192146</c:v>
                </c:pt>
                <c:pt idx="49435">
                  <c:v>114.528796947419</c:v>
                </c:pt>
                <c:pt idx="49436">
                  <c:v>114.53111370269301</c:v>
                </c:pt>
                <c:pt idx="49437">
                  <c:v>114.53343045796601</c:v>
                </c:pt>
                <c:pt idx="49438">
                  <c:v>114.53574721324</c:v>
                </c:pt>
                <c:pt idx="49439">
                  <c:v>114.538063968513</c:v>
                </c:pt>
                <c:pt idx="49440">
                  <c:v>114.540380723787</c:v>
                </c:pt>
                <c:pt idx="49441">
                  <c:v>114.54269747906</c:v>
                </c:pt>
                <c:pt idx="49442">
                  <c:v>114.545014234334</c:v>
                </c:pt>
                <c:pt idx="49443">
                  <c:v>114.547330989608</c:v>
                </c:pt>
                <c:pt idx="49444">
                  <c:v>114.549647744881</c:v>
                </c:pt>
                <c:pt idx="49445">
                  <c:v>114.55196450015499</c:v>
                </c:pt>
                <c:pt idx="49446">
                  <c:v>114.55428125542799</c:v>
                </c:pt>
                <c:pt idx="49447">
                  <c:v>114.556598010702</c:v>
                </c:pt>
                <c:pt idx="49448">
                  <c:v>114.558914765975</c:v>
                </c:pt>
                <c:pt idx="49449">
                  <c:v>114.561231521249</c:v>
                </c:pt>
                <c:pt idx="49450">
                  <c:v>114.563548276522</c:v>
                </c:pt>
                <c:pt idx="49451">
                  <c:v>114.56586503179599</c:v>
                </c:pt>
                <c:pt idx="49452">
                  <c:v>114.56818178706899</c:v>
                </c:pt>
                <c:pt idx="49453">
                  <c:v>114.570498542343</c:v>
                </c:pt>
                <c:pt idx="49454">
                  <c:v>114.572815297616</c:v>
                </c:pt>
                <c:pt idx="49455">
                  <c:v>114.57513205289</c:v>
                </c:pt>
                <c:pt idx="49456">
                  <c:v>114.57744880816399</c:v>
                </c:pt>
                <c:pt idx="49457">
                  <c:v>114.57976556343699</c:v>
                </c:pt>
                <c:pt idx="49458">
                  <c:v>114.582082318711</c:v>
                </c:pt>
                <c:pt idx="49459">
                  <c:v>114.584399073984</c:v>
                </c:pt>
                <c:pt idx="49460">
                  <c:v>114.586715829258</c:v>
                </c:pt>
                <c:pt idx="49461">
                  <c:v>114.589032584531</c:v>
                </c:pt>
                <c:pt idx="49462">
                  <c:v>114.59134933980501</c:v>
                </c:pt>
                <c:pt idx="49463">
                  <c:v>114.59366609507801</c:v>
                </c:pt>
                <c:pt idx="49464">
                  <c:v>114.595982850352</c:v>
                </c:pt>
                <c:pt idx="49465">
                  <c:v>114.598299605625</c:v>
                </c:pt>
                <c:pt idx="49466">
                  <c:v>114.600616360899</c:v>
                </c:pt>
                <c:pt idx="49467">
                  <c:v>114.60293311617301</c:v>
                </c:pt>
                <c:pt idx="49468">
                  <c:v>114.60524987144601</c:v>
                </c:pt>
                <c:pt idx="49469">
                  <c:v>114.60756662672</c:v>
                </c:pt>
                <c:pt idx="49470">
                  <c:v>114.609883381993</c:v>
                </c:pt>
                <c:pt idx="49471">
                  <c:v>114.612200137267</c:v>
                </c:pt>
                <c:pt idx="49472">
                  <c:v>114.61451689254</c:v>
                </c:pt>
                <c:pt idx="49473">
                  <c:v>114.616833647814</c:v>
                </c:pt>
                <c:pt idx="49474">
                  <c:v>114.619150403087</c:v>
                </c:pt>
                <c:pt idx="49475">
                  <c:v>114.621467158361</c:v>
                </c:pt>
                <c:pt idx="49476">
                  <c:v>114.623783913634</c:v>
                </c:pt>
                <c:pt idx="49477">
                  <c:v>114.62610066890799</c:v>
                </c:pt>
                <c:pt idx="49478">
                  <c:v>114.62841742418099</c:v>
                </c:pt>
                <c:pt idx="49479">
                  <c:v>114.630734179455</c:v>
                </c:pt>
                <c:pt idx="49480">
                  <c:v>114.633050934729</c:v>
                </c:pt>
                <c:pt idx="49481">
                  <c:v>114.635367690002</c:v>
                </c:pt>
                <c:pt idx="49482">
                  <c:v>114.63768444527599</c:v>
                </c:pt>
                <c:pt idx="49483">
                  <c:v>114.64000120054899</c:v>
                </c:pt>
                <c:pt idx="49484">
                  <c:v>114.642317955823</c:v>
                </c:pt>
                <c:pt idx="49485">
                  <c:v>114.644634711096</c:v>
                </c:pt>
                <c:pt idx="49486">
                  <c:v>114.64695146637</c:v>
                </c:pt>
                <c:pt idx="49487">
                  <c:v>114.649268221643</c:v>
                </c:pt>
                <c:pt idx="49488">
                  <c:v>114.65158497691699</c:v>
                </c:pt>
                <c:pt idx="49489">
                  <c:v>114.65390173218999</c:v>
                </c:pt>
                <c:pt idx="49490">
                  <c:v>114.656218487464</c:v>
                </c:pt>
                <c:pt idx="49491">
                  <c:v>114.658535242737</c:v>
                </c:pt>
                <c:pt idx="49492">
                  <c:v>114.660851998011</c:v>
                </c:pt>
                <c:pt idx="49493">
                  <c:v>114.66316875328501</c:v>
                </c:pt>
                <c:pt idx="49494">
                  <c:v>114.66548550855801</c:v>
                </c:pt>
                <c:pt idx="49495">
                  <c:v>114.667802263832</c:v>
                </c:pt>
                <c:pt idx="49496">
                  <c:v>114.670119019105</c:v>
                </c:pt>
                <c:pt idx="49497">
                  <c:v>114.672435774379</c:v>
                </c:pt>
                <c:pt idx="49498">
                  <c:v>114.674752529652</c:v>
                </c:pt>
                <c:pt idx="49499">
                  <c:v>114.67706928492601</c:v>
                </c:pt>
                <c:pt idx="49500">
                  <c:v>114.67938604019901</c:v>
                </c:pt>
                <c:pt idx="49501">
                  <c:v>114.681702795473</c:v>
                </c:pt>
                <c:pt idx="49502">
                  <c:v>114.684019550746</c:v>
                </c:pt>
                <c:pt idx="49503">
                  <c:v>114.68633630602</c:v>
                </c:pt>
                <c:pt idx="49504">
                  <c:v>114.688653061294</c:v>
                </c:pt>
                <c:pt idx="49505">
                  <c:v>114.69096981656701</c:v>
                </c:pt>
                <c:pt idx="49506">
                  <c:v>114.693286571841</c:v>
                </c:pt>
                <c:pt idx="49507">
                  <c:v>114.695603327114</c:v>
                </c:pt>
                <c:pt idx="49508">
                  <c:v>114.69792008238799</c:v>
                </c:pt>
                <c:pt idx="49509">
                  <c:v>114.700236837661</c:v>
                </c:pt>
                <c:pt idx="49510">
                  <c:v>114.702553592935</c:v>
                </c:pt>
                <c:pt idx="49511">
                  <c:v>114.704870348208</c:v>
                </c:pt>
                <c:pt idx="49512">
                  <c:v>114.707187103482</c:v>
                </c:pt>
                <c:pt idx="49513">
                  <c:v>114.709503858755</c:v>
                </c:pt>
                <c:pt idx="49514">
                  <c:v>114.71182061402899</c:v>
                </c:pt>
                <c:pt idx="49515">
                  <c:v>114.71413736930199</c:v>
                </c:pt>
                <c:pt idx="49516">
                  <c:v>114.716454124576</c:v>
                </c:pt>
                <c:pt idx="49517">
                  <c:v>114.71877087985</c:v>
                </c:pt>
                <c:pt idx="49518">
                  <c:v>114.721087635123</c:v>
                </c:pt>
                <c:pt idx="49519">
                  <c:v>114.72340439039699</c:v>
                </c:pt>
                <c:pt idx="49520">
                  <c:v>114.72572114566999</c:v>
                </c:pt>
                <c:pt idx="49521">
                  <c:v>114.728037900944</c:v>
                </c:pt>
                <c:pt idx="49522">
                  <c:v>114.730354656217</c:v>
                </c:pt>
                <c:pt idx="49523">
                  <c:v>114.732671411491</c:v>
                </c:pt>
                <c:pt idx="49524">
                  <c:v>114.734988166764</c:v>
                </c:pt>
                <c:pt idx="49525">
                  <c:v>114.73730492203801</c:v>
                </c:pt>
                <c:pt idx="49526">
                  <c:v>114.73962167731101</c:v>
                </c:pt>
                <c:pt idx="49527">
                  <c:v>114.741938432585</c:v>
                </c:pt>
                <c:pt idx="49528">
                  <c:v>114.744255187858</c:v>
                </c:pt>
                <c:pt idx="49529">
                  <c:v>114.746571943132</c:v>
                </c:pt>
                <c:pt idx="49530">
                  <c:v>114.74888869840601</c:v>
                </c:pt>
                <c:pt idx="49531">
                  <c:v>114.75120545367901</c:v>
                </c:pt>
                <c:pt idx="49532">
                  <c:v>114.753522208953</c:v>
                </c:pt>
                <c:pt idx="49533">
                  <c:v>114.755838964226</c:v>
                </c:pt>
                <c:pt idx="49534">
                  <c:v>114.7581557195</c:v>
                </c:pt>
                <c:pt idx="49535">
                  <c:v>114.760472474773</c:v>
                </c:pt>
                <c:pt idx="49536">
                  <c:v>114.76278923004701</c:v>
                </c:pt>
                <c:pt idx="49537">
                  <c:v>114.76510598532001</c:v>
                </c:pt>
                <c:pt idx="49538">
                  <c:v>114.767422740594</c:v>
                </c:pt>
                <c:pt idx="49539">
                  <c:v>114.769739495867</c:v>
                </c:pt>
                <c:pt idx="49540">
                  <c:v>114.772056251141</c:v>
                </c:pt>
                <c:pt idx="49541">
                  <c:v>114.774373006414</c:v>
                </c:pt>
                <c:pt idx="49542">
                  <c:v>114.776689761688</c:v>
                </c:pt>
                <c:pt idx="49543">
                  <c:v>114.779006516962</c:v>
                </c:pt>
                <c:pt idx="49544">
                  <c:v>114.781323272235</c:v>
                </c:pt>
                <c:pt idx="49545">
                  <c:v>114.78364002750899</c:v>
                </c:pt>
                <c:pt idx="49546">
                  <c:v>114.78595678278199</c:v>
                </c:pt>
                <c:pt idx="49547">
                  <c:v>114.788273538056</c:v>
                </c:pt>
                <c:pt idx="49548">
                  <c:v>114.790590293329</c:v>
                </c:pt>
                <c:pt idx="49549">
                  <c:v>114.792907048603</c:v>
                </c:pt>
                <c:pt idx="49550">
                  <c:v>114.795223803876</c:v>
                </c:pt>
                <c:pt idx="49551">
                  <c:v>114.79754055914999</c:v>
                </c:pt>
                <c:pt idx="49552">
                  <c:v>114.79985731442299</c:v>
                </c:pt>
                <c:pt idx="49553">
                  <c:v>114.802174069697</c:v>
                </c:pt>
                <c:pt idx="49554">
                  <c:v>114.804490824971</c:v>
                </c:pt>
                <c:pt idx="49555">
                  <c:v>114.806807580244</c:v>
                </c:pt>
                <c:pt idx="49556">
                  <c:v>114.80912433551801</c:v>
                </c:pt>
                <c:pt idx="49557">
                  <c:v>114.81144109079101</c:v>
                </c:pt>
                <c:pt idx="49558">
                  <c:v>114.813757846065</c:v>
                </c:pt>
                <c:pt idx="49559">
                  <c:v>114.816074601338</c:v>
                </c:pt>
                <c:pt idx="49560">
                  <c:v>114.818391356612</c:v>
                </c:pt>
                <c:pt idx="49561">
                  <c:v>114.820708111885</c:v>
                </c:pt>
                <c:pt idx="49562">
                  <c:v>114.82302486715901</c:v>
                </c:pt>
                <c:pt idx="49563">
                  <c:v>114.82534162243201</c:v>
                </c:pt>
                <c:pt idx="49564">
                  <c:v>114.827658377706</c:v>
                </c:pt>
                <c:pt idx="49565">
                  <c:v>114.829975132979</c:v>
                </c:pt>
                <c:pt idx="49566">
                  <c:v>114.832291888253</c:v>
                </c:pt>
                <c:pt idx="49567">
                  <c:v>114.83460864352701</c:v>
                </c:pt>
                <c:pt idx="49568">
                  <c:v>114.83692539880001</c:v>
                </c:pt>
                <c:pt idx="49569">
                  <c:v>114.839242154074</c:v>
                </c:pt>
                <c:pt idx="49570">
                  <c:v>114.841558909347</c:v>
                </c:pt>
                <c:pt idx="49571">
                  <c:v>114.843875664621</c:v>
                </c:pt>
                <c:pt idx="49572">
                  <c:v>114.846192419894</c:v>
                </c:pt>
                <c:pt idx="49573">
                  <c:v>114.848509175168</c:v>
                </c:pt>
                <c:pt idx="49574">
                  <c:v>114.850825930441</c:v>
                </c:pt>
                <c:pt idx="49575">
                  <c:v>114.853142685715</c:v>
                </c:pt>
                <c:pt idx="49576">
                  <c:v>114.855459440988</c:v>
                </c:pt>
                <c:pt idx="49577">
                  <c:v>114.85777619626199</c:v>
                </c:pt>
                <c:pt idx="49578">
                  <c:v>114.86009295153499</c:v>
                </c:pt>
                <c:pt idx="49579">
                  <c:v>114.862409706809</c:v>
                </c:pt>
                <c:pt idx="49580">
                  <c:v>114.864726462083</c:v>
                </c:pt>
                <c:pt idx="49581">
                  <c:v>114.867043217356</c:v>
                </c:pt>
                <c:pt idx="49582">
                  <c:v>114.86935997262999</c:v>
                </c:pt>
                <c:pt idx="49583">
                  <c:v>114.87167672790299</c:v>
                </c:pt>
                <c:pt idx="49584">
                  <c:v>114.873993483177</c:v>
                </c:pt>
                <c:pt idx="49585">
                  <c:v>114.87631023845</c:v>
                </c:pt>
                <c:pt idx="49586">
                  <c:v>114.878626993724</c:v>
                </c:pt>
                <c:pt idx="49587">
                  <c:v>114.880943748997</c:v>
                </c:pt>
                <c:pt idx="49588">
                  <c:v>114.88326050427099</c:v>
                </c:pt>
                <c:pt idx="49589">
                  <c:v>114.88557725954399</c:v>
                </c:pt>
                <c:pt idx="49590">
                  <c:v>114.887894014818</c:v>
                </c:pt>
                <c:pt idx="49591">
                  <c:v>114.890210770091</c:v>
                </c:pt>
                <c:pt idx="49592">
                  <c:v>114.892527525365</c:v>
                </c:pt>
                <c:pt idx="49593">
                  <c:v>114.89484428063901</c:v>
                </c:pt>
                <c:pt idx="49594">
                  <c:v>114.89716103591201</c:v>
                </c:pt>
                <c:pt idx="49595">
                  <c:v>114.899477791186</c:v>
                </c:pt>
                <c:pt idx="49596">
                  <c:v>114.901794546459</c:v>
                </c:pt>
                <c:pt idx="49597">
                  <c:v>114.904111301733</c:v>
                </c:pt>
                <c:pt idx="49598">
                  <c:v>114.906428057006</c:v>
                </c:pt>
                <c:pt idx="49599">
                  <c:v>114.90874481228001</c:v>
                </c:pt>
                <c:pt idx="49600">
                  <c:v>114.91106156755301</c:v>
                </c:pt>
                <c:pt idx="49601">
                  <c:v>114.913378322827</c:v>
                </c:pt>
                <c:pt idx="49602">
                  <c:v>114.9156950781</c:v>
                </c:pt>
                <c:pt idx="49603">
                  <c:v>114.918011833374</c:v>
                </c:pt>
                <c:pt idx="49604">
                  <c:v>114.920328588648</c:v>
                </c:pt>
                <c:pt idx="49605">
                  <c:v>114.922645343921</c:v>
                </c:pt>
                <c:pt idx="49606">
                  <c:v>114.924962099195</c:v>
                </c:pt>
                <c:pt idx="49607">
                  <c:v>114.927278854468</c:v>
                </c:pt>
                <c:pt idx="49608">
                  <c:v>114.92959560974199</c:v>
                </c:pt>
                <c:pt idx="49609">
                  <c:v>114.93191236501499</c:v>
                </c:pt>
                <c:pt idx="49610">
                  <c:v>114.934229120289</c:v>
                </c:pt>
                <c:pt idx="49611">
                  <c:v>114.936545875562</c:v>
                </c:pt>
                <c:pt idx="49612">
                  <c:v>114.938862630836</c:v>
                </c:pt>
                <c:pt idx="49613">
                  <c:v>114.941179386109</c:v>
                </c:pt>
                <c:pt idx="49614">
                  <c:v>114.94349614138299</c:v>
                </c:pt>
                <c:pt idx="49615">
                  <c:v>114.94581289665599</c:v>
                </c:pt>
                <c:pt idx="49616">
                  <c:v>114.94812965193</c:v>
                </c:pt>
                <c:pt idx="49617">
                  <c:v>114.950446407204</c:v>
                </c:pt>
                <c:pt idx="49618">
                  <c:v>114.952763162477</c:v>
                </c:pt>
                <c:pt idx="49619">
                  <c:v>114.95507991775099</c:v>
                </c:pt>
                <c:pt idx="49620">
                  <c:v>114.95739667302399</c:v>
                </c:pt>
                <c:pt idx="49621">
                  <c:v>114.959713428298</c:v>
                </c:pt>
                <c:pt idx="49622">
                  <c:v>114.962030183571</c:v>
                </c:pt>
                <c:pt idx="49623">
                  <c:v>114.964346938845</c:v>
                </c:pt>
                <c:pt idx="49624">
                  <c:v>114.966663694118</c:v>
                </c:pt>
                <c:pt idx="49625">
                  <c:v>114.96898044939201</c:v>
                </c:pt>
                <c:pt idx="49626">
                  <c:v>114.97129720466501</c:v>
                </c:pt>
                <c:pt idx="49627">
                  <c:v>114.973613959939</c:v>
                </c:pt>
                <c:pt idx="49628">
                  <c:v>114.975930715212</c:v>
                </c:pt>
                <c:pt idx="49629">
                  <c:v>114.978247470486</c:v>
                </c:pt>
                <c:pt idx="49630">
                  <c:v>114.98056422576001</c:v>
                </c:pt>
                <c:pt idx="49631">
                  <c:v>114.98288098103301</c:v>
                </c:pt>
                <c:pt idx="49632">
                  <c:v>114.985197736307</c:v>
                </c:pt>
                <c:pt idx="49633">
                  <c:v>114.98751449158</c:v>
                </c:pt>
                <c:pt idx="49634">
                  <c:v>114.989831246854</c:v>
                </c:pt>
                <c:pt idx="49635">
                  <c:v>114.992148002127</c:v>
                </c:pt>
                <c:pt idx="49636">
                  <c:v>114.994464757401</c:v>
                </c:pt>
                <c:pt idx="49637">
                  <c:v>114.996781512674</c:v>
                </c:pt>
                <c:pt idx="49638">
                  <c:v>114.999098267948</c:v>
                </c:pt>
                <c:pt idx="49639">
                  <c:v>115.001415023221</c:v>
                </c:pt>
                <c:pt idx="49640">
                  <c:v>115.00373177849499</c:v>
                </c:pt>
                <c:pt idx="49641">
                  <c:v>115.00604853376799</c:v>
                </c:pt>
                <c:pt idx="49642">
                  <c:v>115.008365289042</c:v>
                </c:pt>
                <c:pt idx="49643">
                  <c:v>115.010682044316</c:v>
                </c:pt>
                <c:pt idx="49644">
                  <c:v>115.012998799589</c:v>
                </c:pt>
                <c:pt idx="49645">
                  <c:v>115.01531555486299</c:v>
                </c:pt>
                <c:pt idx="49646">
                  <c:v>115.01763231013599</c:v>
                </c:pt>
                <c:pt idx="49647">
                  <c:v>115.01994906541</c:v>
                </c:pt>
                <c:pt idx="49648">
                  <c:v>115.022265820683</c:v>
                </c:pt>
                <c:pt idx="49649">
                  <c:v>115.024582575957</c:v>
                </c:pt>
                <c:pt idx="49650">
                  <c:v>115.02689933123</c:v>
                </c:pt>
                <c:pt idx="49651">
                  <c:v>115.02921608650399</c:v>
                </c:pt>
                <c:pt idx="49652">
                  <c:v>115.03153284177699</c:v>
                </c:pt>
                <c:pt idx="49653">
                  <c:v>115.033849597051</c:v>
                </c:pt>
                <c:pt idx="49654">
                  <c:v>115.036166352325</c:v>
                </c:pt>
                <c:pt idx="49655">
                  <c:v>115.038483107598</c:v>
                </c:pt>
                <c:pt idx="49656">
                  <c:v>115.04079986287201</c:v>
                </c:pt>
                <c:pt idx="49657">
                  <c:v>115.04311661814501</c:v>
                </c:pt>
                <c:pt idx="49658">
                  <c:v>115.045433373419</c:v>
                </c:pt>
                <c:pt idx="49659">
                  <c:v>115.047750128692</c:v>
                </c:pt>
                <c:pt idx="49660">
                  <c:v>115.050066883966</c:v>
                </c:pt>
                <c:pt idx="49661">
                  <c:v>115.052383639239</c:v>
                </c:pt>
                <c:pt idx="49662">
                  <c:v>115.05470039451301</c:v>
                </c:pt>
                <c:pt idx="49663">
                  <c:v>115.05701714978601</c:v>
                </c:pt>
                <c:pt idx="49664">
                  <c:v>115.05933390506</c:v>
                </c:pt>
                <c:pt idx="49665">
                  <c:v>115.061650660333</c:v>
                </c:pt>
                <c:pt idx="49666">
                  <c:v>115.063967415607</c:v>
                </c:pt>
                <c:pt idx="49667">
                  <c:v>115.066284170881</c:v>
                </c:pt>
                <c:pt idx="49668">
                  <c:v>115.06860092615401</c:v>
                </c:pt>
                <c:pt idx="49669">
                  <c:v>115.070917681428</c:v>
                </c:pt>
                <c:pt idx="49670">
                  <c:v>115.073234436701</c:v>
                </c:pt>
                <c:pt idx="49671">
                  <c:v>115.07555119197499</c:v>
                </c:pt>
                <c:pt idx="49672">
                  <c:v>115.077867947248</c:v>
                </c:pt>
                <c:pt idx="49673">
                  <c:v>115.080184702522</c:v>
                </c:pt>
                <c:pt idx="49674">
                  <c:v>115.082501457795</c:v>
                </c:pt>
                <c:pt idx="49675">
                  <c:v>115.084818213069</c:v>
                </c:pt>
                <c:pt idx="49676">
                  <c:v>115.087134968342</c:v>
                </c:pt>
                <c:pt idx="49677">
                  <c:v>115.08945172361599</c:v>
                </c:pt>
                <c:pt idx="49678">
                  <c:v>115.09176847888899</c:v>
                </c:pt>
                <c:pt idx="49679">
                  <c:v>115.094085234163</c:v>
                </c:pt>
                <c:pt idx="49680">
                  <c:v>115.096401989437</c:v>
                </c:pt>
                <c:pt idx="49681">
                  <c:v>115.09871874471</c:v>
                </c:pt>
                <c:pt idx="49682">
                  <c:v>115.10103549998399</c:v>
                </c:pt>
                <c:pt idx="49683">
                  <c:v>115.10335225525699</c:v>
                </c:pt>
                <c:pt idx="49684">
                  <c:v>115.105669010531</c:v>
                </c:pt>
                <c:pt idx="49685">
                  <c:v>115.107985765804</c:v>
                </c:pt>
                <c:pt idx="49686">
                  <c:v>115.110302521078</c:v>
                </c:pt>
                <c:pt idx="49687">
                  <c:v>115.112619276351</c:v>
                </c:pt>
                <c:pt idx="49688">
                  <c:v>115.11493603162501</c:v>
                </c:pt>
                <c:pt idx="49689">
                  <c:v>115.11725278689801</c:v>
                </c:pt>
                <c:pt idx="49690">
                  <c:v>115.119569542172</c:v>
                </c:pt>
                <c:pt idx="49691">
                  <c:v>115.121886297446</c:v>
                </c:pt>
                <c:pt idx="49692">
                  <c:v>115.124203052719</c:v>
                </c:pt>
                <c:pt idx="49693">
                  <c:v>115.12651980799301</c:v>
                </c:pt>
                <c:pt idx="49694">
                  <c:v>115.12883656326601</c:v>
                </c:pt>
                <c:pt idx="49695">
                  <c:v>115.13115331854</c:v>
                </c:pt>
                <c:pt idx="49696">
                  <c:v>115.133470073813</c:v>
                </c:pt>
                <c:pt idx="49697">
                  <c:v>115.135786829087</c:v>
                </c:pt>
                <c:pt idx="49698">
                  <c:v>115.13810358436</c:v>
                </c:pt>
                <c:pt idx="49699">
                  <c:v>115.14042033963401</c:v>
                </c:pt>
                <c:pt idx="49700">
                  <c:v>115.14273709490701</c:v>
                </c:pt>
                <c:pt idx="49701">
                  <c:v>115.145053850181</c:v>
                </c:pt>
                <c:pt idx="49702">
                  <c:v>115.147370605454</c:v>
                </c:pt>
                <c:pt idx="49703">
                  <c:v>115.149687360728</c:v>
                </c:pt>
                <c:pt idx="49704">
                  <c:v>115.152004116002</c:v>
                </c:pt>
                <c:pt idx="49705">
                  <c:v>115.154320871275</c:v>
                </c:pt>
                <c:pt idx="49706">
                  <c:v>115.156637626549</c:v>
                </c:pt>
                <c:pt idx="49707">
                  <c:v>115.158954381822</c:v>
                </c:pt>
                <c:pt idx="49708">
                  <c:v>115.16127113709599</c:v>
                </c:pt>
                <c:pt idx="49709">
                  <c:v>115.16358789236899</c:v>
                </c:pt>
                <c:pt idx="49710">
                  <c:v>115.165904647643</c:v>
                </c:pt>
                <c:pt idx="49711">
                  <c:v>115.168221402916</c:v>
                </c:pt>
                <c:pt idx="49712">
                  <c:v>115.17053815819</c:v>
                </c:pt>
                <c:pt idx="49713">
                  <c:v>115.172854913463</c:v>
                </c:pt>
                <c:pt idx="49714">
                  <c:v>115.17517166873699</c:v>
                </c:pt>
                <c:pt idx="49715">
                  <c:v>115.17748842400999</c:v>
                </c:pt>
                <c:pt idx="49716">
                  <c:v>115.179805179284</c:v>
                </c:pt>
                <c:pt idx="49717">
                  <c:v>115.182121934558</c:v>
                </c:pt>
                <c:pt idx="49718">
                  <c:v>115.184438689831</c:v>
                </c:pt>
                <c:pt idx="49719">
                  <c:v>115.18675544510501</c:v>
                </c:pt>
                <c:pt idx="49720">
                  <c:v>115.18907220037801</c:v>
                </c:pt>
                <c:pt idx="49721">
                  <c:v>115.191388955652</c:v>
                </c:pt>
                <c:pt idx="49722">
                  <c:v>115.193705710925</c:v>
                </c:pt>
                <c:pt idx="49723">
                  <c:v>115.196022466199</c:v>
                </c:pt>
                <c:pt idx="49724">
                  <c:v>115.198339221472</c:v>
                </c:pt>
                <c:pt idx="49725">
                  <c:v>115.20065597674601</c:v>
                </c:pt>
                <c:pt idx="49726">
                  <c:v>115.20297273201901</c:v>
                </c:pt>
                <c:pt idx="49727">
                  <c:v>115.205289487293</c:v>
                </c:pt>
                <c:pt idx="49728">
                  <c:v>115.207606242566</c:v>
                </c:pt>
                <c:pt idx="49729">
                  <c:v>115.20992299784</c:v>
                </c:pt>
                <c:pt idx="49730">
                  <c:v>115.21223975311401</c:v>
                </c:pt>
                <c:pt idx="49731">
                  <c:v>115.21455650838701</c:v>
                </c:pt>
                <c:pt idx="49732">
                  <c:v>115.216873263661</c:v>
                </c:pt>
                <c:pt idx="49733">
                  <c:v>115.219190018934</c:v>
                </c:pt>
                <c:pt idx="49734">
                  <c:v>115.221506774208</c:v>
                </c:pt>
                <c:pt idx="49735">
                  <c:v>115.223823529481</c:v>
                </c:pt>
                <c:pt idx="49736">
                  <c:v>115.226140284755</c:v>
                </c:pt>
                <c:pt idx="49737">
                  <c:v>115.228457040028</c:v>
                </c:pt>
                <c:pt idx="49738">
                  <c:v>115.230773795302</c:v>
                </c:pt>
                <c:pt idx="49739">
                  <c:v>115.233090550575</c:v>
                </c:pt>
                <c:pt idx="49740">
                  <c:v>115.23540730584899</c:v>
                </c:pt>
                <c:pt idx="49741">
                  <c:v>115.237724061123</c:v>
                </c:pt>
                <c:pt idx="49742">
                  <c:v>115.240040816396</c:v>
                </c:pt>
                <c:pt idx="49743">
                  <c:v>115.24235757167</c:v>
                </c:pt>
                <c:pt idx="49744">
                  <c:v>115.244674326943</c:v>
                </c:pt>
                <c:pt idx="49745">
                  <c:v>115.24699108221699</c:v>
                </c:pt>
                <c:pt idx="49746">
                  <c:v>115.24930783748999</c:v>
                </c:pt>
                <c:pt idx="49747">
                  <c:v>115.251624592764</c:v>
                </c:pt>
                <c:pt idx="49748">
                  <c:v>115.253941348037</c:v>
                </c:pt>
                <c:pt idx="49749">
                  <c:v>115.256258103311</c:v>
                </c:pt>
                <c:pt idx="49750">
                  <c:v>115.258574858584</c:v>
                </c:pt>
                <c:pt idx="49751">
                  <c:v>115.26089161385801</c:v>
                </c:pt>
                <c:pt idx="49752">
                  <c:v>115.26320836913099</c:v>
                </c:pt>
                <c:pt idx="49753">
                  <c:v>115.265525124405</c:v>
                </c:pt>
                <c:pt idx="49754">
                  <c:v>115.267841879679</c:v>
                </c:pt>
                <c:pt idx="49755">
                  <c:v>115.270158634952</c:v>
                </c:pt>
                <c:pt idx="49756">
                  <c:v>115.27247539022601</c:v>
                </c:pt>
                <c:pt idx="49757">
                  <c:v>115.27479214549901</c:v>
                </c:pt>
                <c:pt idx="49758">
                  <c:v>115.277108900773</c:v>
                </c:pt>
                <c:pt idx="49759">
                  <c:v>115.279425656046</c:v>
                </c:pt>
                <c:pt idx="49760">
                  <c:v>115.28174241132</c:v>
                </c:pt>
                <c:pt idx="49761">
                  <c:v>115.284059166593</c:v>
                </c:pt>
                <c:pt idx="49762">
                  <c:v>115.28637592186701</c:v>
                </c:pt>
                <c:pt idx="49763">
                  <c:v>115.28869267714001</c:v>
                </c:pt>
                <c:pt idx="49764">
                  <c:v>115.291009432414</c:v>
                </c:pt>
                <c:pt idx="49765">
                  <c:v>115.293326187687</c:v>
                </c:pt>
                <c:pt idx="49766">
                  <c:v>115.295642942961</c:v>
                </c:pt>
                <c:pt idx="49767">
                  <c:v>115.297959698235</c:v>
                </c:pt>
                <c:pt idx="49768">
                  <c:v>115.300276453508</c:v>
                </c:pt>
                <c:pt idx="49769">
                  <c:v>115.302593208782</c:v>
                </c:pt>
                <c:pt idx="49770">
                  <c:v>115.304909964055</c:v>
                </c:pt>
                <c:pt idx="49771">
                  <c:v>115.30722671932899</c:v>
                </c:pt>
                <c:pt idx="49772">
                  <c:v>115.30954347460199</c:v>
                </c:pt>
                <c:pt idx="49773">
                  <c:v>115.311860229876</c:v>
                </c:pt>
                <c:pt idx="49774">
                  <c:v>115.314176985149</c:v>
                </c:pt>
                <c:pt idx="49775">
                  <c:v>115.316493740423</c:v>
                </c:pt>
                <c:pt idx="49776">
                  <c:v>115.318810495696</c:v>
                </c:pt>
                <c:pt idx="49777">
                  <c:v>115.32112725096999</c:v>
                </c:pt>
                <c:pt idx="49778">
                  <c:v>115.32344400624299</c:v>
                </c:pt>
                <c:pt idx="49779">
                  <c:v>115.325760761517</c:v>
                </c:pt>
                <c:pt idx="49780">
                  <c:v>115.328077516791</c:v>
                </c:pt>
                <c:pt idx="49781">
                  <c:v>115.330394272064</c:v>
                </c:pt>
                <c:pt idx="49782">
                  <c:v>115.33271102733799</c:v>
                </c:pt>
                <c:pt idx="49783">
                  <c:v>115.33502778261099</c:v>
                </c:pt>
                <c:pt idx="49784">
                  <c:v>115.337344537885</c:v>
                </c:pt>
                <c:pt idx="49785">
                  <c:v>115.339661293158</c:v>
                </c:pt>
                <c:pt idx="49786">
                  <c:v>115.341978048432</c:v>
                </c:pt>
                <c:pt idx="49787">
                  <c:v>115.344294803705</c:v>
                </c:pt>
                <c:pt idx="49788">
                  <c:v>115.34661155897901</c:v>
                </c:pt>
                <c:pt idx="49789">
                  <c:v>115.34892831425201</c:v>
                </c:pt>
                <c:pt idx="49790">
                  <c:v>115.351245069526</c:v>
                </c:pt>
                <c:pt idx="49791">
                  <c:v>115.3535618248</c:v>
                </c:pt>
                <c:pt idx="49792">
                  <c:v>115.355878580073</c:v>
                </c:pt>
                <c:pt idx="49793">
                  <c:v>115.35819533534701</c:v>
                </c:pt>
                <c:pt idx="49794">
                  <c:v>115.36051209062001</c:v>
                </c:pt>
                <c:pt idx="49795">
                  <c:v>115.362828845894</c:v>
                </c:pt>
                <c:pt idx="49796">
                  <c:v>115.365145601167</c:v>
                </c:pt>
                <c:pt idx="49797">
                  <c:v>115.367462356441</c:v>
                </c:pt>
                <c:pt idx="49798">
                  <c:v>115.369779111714</c:v>
                </c:pt>
                <c:pt idx="49799">
                  <c:v>115.372095866988</c:v>
                </c:pt>
                <c:pt idx="49800">
                  <c:v>115.374412622261</c:v>
                </c:pt>
                <c:pt idx="49801">
                  <c:v>115.376729377535</c:v>
                </c:pt>
                <c:pt idx="49802">
                  <c:v>115.379046132808</c:v>
                </c:pt>
                <c:pt idx="49803">
                  <c:v>115.38136288808199</c:v>
                </c:pt>
                <c:pt idx="49804">
                  <c:v>115.383679643356</c:v>
                </c:pt>
                <c:pt idx="49805">
                  <c:v>115.385996398629</c:v>
                </c:pt>
                <c:pt idx="49806">
                  <c:v>115.388313153903</c:v>
                </c:pt>
                <c:pt idx="49807">
                  <c:v>115.390629909176</c:v>
                </c:pt>
                <c:pt idx="49808">
                  <c:v>115.39294666444999</c:v>
                </c:pt>
                <c:pt idx="49809">
                  <c:v>115.39526341972299</c:v>
                </c:pt>
                <c:pt idx="49810">
                  <c:v>115.397580174997</c:v>
                </c:pt>
                <c:pt idx="49811">
                  <c:v>115.39989693027</c:v>
                </c:pt>
                <c:pt idx="49812">
                  <c:v>115.402213685544</c:v>
                </c:pt>
                <c:pt idx="49813">
                  <c:v>115.404530440817</c:v>
                </c:pt>
                <c:pt idx="49814">
                  <c:v>115.40684719609099</c:v>
                </c:pt>
                <c:pt idx="49815">
                  <c:v>115.40916395136399</c:v>
                </c:pt>
                <c:pt idx="49816">
                  <c:v>115.411480706638</c:v>
                </c:pt>
                <c:pt idx="49817">
                  <c:v>115.413797461912</c:v>
                </c:pt>
                <c:pt idx="49818">
                  <c:v>115.416114217185</c:v>
                </c:pt>
                <c:pt idx="49819">
                  <c:v>115.41843097245901</c:v>
                </c:pt>
                <c:pt idx="49820">
                  <c:v>115.42074772773201</c:v>
                </c:pt>
                <c:pt idx="49821">
                  <c:v>115.423064483006</c:v>
                </c:pt>
                <c:pt idx="49822">
                  <c:v>115.425381238279</c:v>
                </c:pt>
                <c:pt idx="49823">
                  <c:v>115.427697993553</c:v>
                </c:pt>
                <c:pt idx="49824">
                  <c:v>115.430014748826</c:v>
                </c:pt>
                <c:pt idx="49825">
                  <c:v>115.43233150410001</c:v>
                </c:pt>
                <c:pt idx="49826">
                  <c:v>115.43464825937301</c:v>
                </c:pt>
                <c:pt idx="49827">
                  <c:v>115.436965014647</c:v>
                </c:pt>
                <c:pt idx="49828">
                  <c:v>115.439281769921</c:v>
                </c:pt>
                <c:pt idx="49829">
                  <c:v>115.441598525194</c:v>
                </c:pt>
                <c:pt idx="49830">
                  <c:v>115.443915280468</c:v>
                </c:pt>
                <c:pt idx="49831">
                  <c:v>115.44623203574101</c:v>
                </c:pt>
                <c:pt idx="49832">
                  <c:v>115.448548791015</c:v>
                </c:pt>
                <c:pt idx="49833">
                  <c:v>115.450865546288</c:v>
                </c:pt>
                <c:pt idx="49834">
                  <c:v>115.45318230156199</c:v>
                </c:pt>
                <c:pt idx="49835">
                  <c:v>115.455499056835</c:v>
                </c:pt>
                <c:pt idx="49836">
                  <c:v>115.457815812109</c:v>
                </c:pt>
                <c:pt idx="49837">
                  <c:v>115.460132567382</c:v>
                </c:pt>
                <c:pt idx="49838">
                  <c:v>115.462449322656</c:v>
                </c:pt>
                <c:pt idx="49839">
                  <c:v>115.464766077929</c:v>
                </c:pt>
                <c:pt idx="49840">
                  <c:v>115.46708283320299</c:v>
                </c:pt>
                <c:pt idx="49841">
                  <c:v>115.469399588477</c:v>
                </c:pt>
                <c:pt idx="49842">
                  <c:v>115.47171634375</c:v>
                </c:pt>
                <c:pt idx="49843">
                  <c:v>115.474033099024</c:v>
                </c:pt>
                <c:pt idx="49844">
                  <c:v>115.476349854297</c:v>
                </c:pt>
                <c:pt idx="49845">
                  <c:v>115.47866660957099</c:v>
                </c:pt>
                <c:pt idx="49846">
                  <c:v>115.48098336484399</c:v>
                </c:pt>
                <c:pt idx="49847">
                  <c:v>115.483300120118</c:v>
                </c:pt>
                <c:pt idx="49848">
                  <c:v>115.485616875391</c:v>
                </c:pt>
                <c:pt idx="49849">
                  <c:v>115.487933630665</c:v>
                </c:pt>
                <c:pt idx="49850">
                  <c:v>115.490250385938</c:v>
                </c:pt>
                <c:pt idx="49851">
                  <c:v>115.49256714121201</c:v>
                </c:pt>
                <c:pt idx="49852">
                  <c:v>115.49488389648501</c:v>
                </c:pt>
                <c:pt idx="49853">
                  <c:v>115.497200651759</c:v>
                </c:pt>
                <c:pt idx="49854">
                  <c:v>115.499517407033</c:v>
                </c:pt>
                <c:pt idx="49855">
                  <c:v>115.501834162306</c:v>
                </c:pt>
                <c:pt idx="49856">
                  <c:v>115.50415091758001</c:v>
                </c:pt>
                <c:pt idx="49857">
                  <c:v>115.50646767285301</c:v>
                </c:pt>
                <c:pt idx="49858">
                  <c:v>115.508784428127</c:v>
                </c:pt>
                <c:pt idx="49859">
                  <c:v>115.5111011834</c:v>
                </c:pt>
                <c:pt idx="49860">
                  <c:v>115.513417938674</c:v>
                </c:pt>
                <c:pt idx="49861">
                  <c:v>115.515734693947</c:v>
                </c:pt>
                <c:pt idx="49862">
                  <c:v>115.51805144922101</c:v>
                </c:pt>
                <c:pt idx="49863">
                  <c:v>115.52036820449401</c:v>
                </c:pt>
                <c:pt idx="49864">
                  <c:v>115.522684959768</c:v>
                </c:pt>
                <c:pt idx="49865">
                  <c:v>115.525001715041</c:v>
                </c:pt>
                <c:pt idx="49866">
                  <c:v>115.527318470315</c:v>
                </c:pt>
                <c:pt idx="49867">
                  <c:v>115.529635225589</c:v>
                </c:pt>
                <c:pt idx="49868">
                  <c:v>115.531951980862</c:v>
                </c:pt>
                <c:pt idx="49869">
                  <c:v>115.534268736136</c:v>
                </c:pt>
                <c:pt idx="49870">
                  <c:v>115.536585491409</c:v>
                </c:pt>
                <c:pt idx="49871">
                  <c:v>115.53890224668299</c:v>
                </c:pt>
                <c:pt idx="49872">
                  <c:v>115.54121900195599</c:v>
                </c:pt>
                <c:pt idx="49873">
                  <c:v>115.54353575723</c:v>
                </c:pt>
                <c:pt idx="49874">
                  <c:v>115.545852512503</c:v>
                </c:pt>
                <c:pt idx="49875">
                  <c:v>115.548169267777</c:v>
                </c:pt>
                <c:pt idx="49876">
                  <c:v>115.55048602305</c:v>
                </c:pt>
                <c:pt idx="49877">
                  <c:v>115.55280277832399</c:v>
                </c:pt>
                <c:pt idx="49878">
                  <c:v>115.555119533598</c:v>
                </c:pt>
                <c:pt idx="49879">
                  <c:v>115.557436288871</c:v>
                </c:pt>
                <c:pt idx="49880">
                  <c:v>115.559753044145</c:v>
                </c:pt>
                <c:pt idx="49881">
                  <c:v>115.562069799418</c:v>
                </c:pt>
                <c:pt idx="49882">
                  <c:v>115.56438655469201</c:v>
                </c:pt>
                <c:pt idx="49883">
                  <c:v>115.56670330996501</c:v>
                </c:pt>
                <c:pt idx="49884">
                  <c:v>115.569020065239</c:v>
                </c:pt>
                <c:pt idx="49885">
                  <c:v>115.571336820512</c:v>
                </c:pt>
                <c:pt idx="49886">
                  <c:v>115.573653575786</c:v>
                </c:pt>
                <c:pt idx="49887">
                  <c:v>115.575970331059</c:v>
                </c:pt>
                <c:pt idx="49888">
                  <c:v>115.57828708633301</c:v>
                </c:pt>
                <c:pt idx="49889">
                  <c:v>115.58060384160601</c:v>
                </c:pt>
                <c:pt idx="49890">
                  <c:v>115.58292059688</c:v>
                </c:pt>
                <c:pt idx="49891">
                  <c:v>115.585237352154</c:v>
                </c:pt>
                <c:pt idx="49892">
                  <c:v>115.587554107427</c:v>
                </c:pt>
                <c:pt idx="49893">
                  <c:v>115.58987086270101</c:v>
                </c:pt>
                <c:pt idx="49894">
                  <c:v>115.59218761797401</c:v>
                </c:pt>
                <c:pt idx="49895">
                  <c:v>115.594504373248</c:v>
                </c:pt>
                <c:pt idx="49896">
                  <c:v>115.596821128521</c:v>
                </c:pt>
                <c:pt idx="49897">
                  <c:v>115.599137883795</c:v>
                </c:pt>
                <c:pt idx="49898">
                  <c:v>115.601454639068</c:v>
                </c:pt>
                <c:pt idx="49899">
                  <c:v>115.603771394342</c:v>
                </c:pt>
                <c:pt idx="49900">
                  <c:v>115.606088149615</c:v>
                </c:pt>
                <c:pt idx="49901">
                  <c:v>115.608404904889</c:v>
                </c:pt>
                <c:pt idx="49902">
                  <c:v>115.610721660162</c:v>
                </c:pt>
                <c:pt idx="49903">
                  <c:v>115.61303841543599</c:v>
                </c:pt>
                <c:pt idx="49904">
                  <c:v>115.61535517071</c:v>
                </c:pt>
                <c:pt idx="49905">
                  <c:v>115.617671925983</c:v>
                </c:pt>
                <c:pt idx="49906">
                  <c:v>115.619988681257</c:v>
                </c:pt>
                <c:pt idx="49907">
                  <c:v>115.62230543653</c:v>
                </c:pt>
                <c:pt idx="49908">
                  <c:v>115.62462219180399</c:v>
                </c:pt>
                <c:pt idx="49909">
                  <c:v>115.62693894707699</c:v>
                </c:pt>
                <c:pt idx="49910">
                  <c:v>115.629255702351</c:v>
                </c:pt>
                <c:pt idx="49911">
                  <c:v>115.631572457624</c:v>
                </c:pt>
                <c:pt idx="49912">
                  <c:v>115.633889212898</c:v>
                </c:pt>
                <c:pt idx="49913">
                  <c:v>115.636205968171</c:v>
                </c:pt>
                <c:pt idx="49914">
                  <c:v>115.63852272344501</c:v>
                </c:pt>
                <c:pt idx="49915">
                  <c:v>115.64083947871799</c:v>
                </c:pt>
                <c:pt idx="49916">
                  <c:v>115.643156233992</c:v>
                </c:pt>
                <c:pt idx="49917">
                  <c:v>115.645472989266</c:v>
                </c:pt>
                <c:pt idx="49918">
                  <c:v>115.647789744539</c:v>
                </c:pt>
                <c:pt idx="49919">
                  <c:v>115.65010649981301</c:v>
                </c:pt>
                <c:pt idx="49920">
                  <c:v>115.65242325508601</c:v>
                </c:pt>
                <c:pt idx="49921">
                  <c:v>115.65474001036</c:v>
                </c:pt>
                <c:pt idx="49922">
                  <c:v>115.657056765633</c:v>
                </c:pt>
                <c:pt idx="49923">
                  <c:v>115.659373520907</c:v>
                </c:pt>
                <c:pt idx="49924">
                  <c:v>115.66169027618</c:v>
                </c:pt>
                <c:pt idx="49925">
                  <c:v>115.66400703145401</c:v>
                </c:pt>
                <c:pt idx="49926">
                  <c:v>115.66632378672701</c:v>
                </c:pt>
                <c:pt idx="49927">
                  <c:v>115.668640542001</c:v>
                </c:pt>
                <c:pt idx="49928">
                  <c:v>115.670957297275</c:v>
                </c:pt>
                <c:pt idx="49929">
                  <c:v>115.673274052548</c:v>
                </c:pt>
                <c:pt idx="49930">
                  <c:v>115.675590807822</c:v>
                </c:pt>
                <c:pt idx="49931">
                  <c:v>115.677907563095</c:v>
                </c:pt>
                <c:pt idx="49932">
                  <c:v>115.680224318369</c:v>
                </c:pt>
                <c:pt idx="49933">
                  <c:v>115.682541073642</c:v>
                </c:pt>
                <c:pt idx="49934">
                  <c:v>115.68485782891599</c:v>
                </c:pt>
                <c:pt idx="49935">
                  <c:v>115.68717458418899</c:v>
                </c:pt>
                <c:pt idx="49936">
                  <c:v>115.689491339463</c:v>
                </c:pt>
                <c:pt idx="49937">
                  <c:v>115.691808094736</c:v>
                </c:pt>
                <c:pt idx="49938">
                  <c:v>115.69412485001</c:v>
                </c:pt>
                <c:pt idx="49939">
                  <c:v>115.696441605283</c:v>
                </c:pt>
                <c:pt idx="49940">
                  <c:v>115.69875836055699</c:v>
                </c:pt>
                <c:pt idx="49941">
                  <c:v>115.701075115831</c:v>
                </c:pt>
                <c:pt idx="49942">
                  <c:v>115.703391871104</c:v>
                </c:pt>
                <c:pt idx="49943">
                  <c:v>115.705708626378</c:v>
                </c:pt>
                <c:pt idx="49944">
                  <c:v>115.708025381651</c:v>
                </c:pt>
                <c:pt idx="49945">
                  <c:v>115.71034213692499</c:v>
                </c:pt>
                <c:pt idx="49946">
                  <c:v>115.71265889219799</c:v>
                </c:pt>
                <c:pt idx="49947">
                  <c:v>115.714975647472</c:v>
                </c:pt>
                <c:pt idx="49948">
                  <c:v>115.717292402745</c:v>
                </c:pt>
                <c:pt idx="49949">
                  <c:v>115.719609158019</c:v>
                </c:pt>
                <c:pt idx="49950">
                  <c:v>115.721925913292</c:v>
                </c:pt>
                <c:pt idx="49951">
                  <c:v>115.72424266856601</c:v>
                </c:pt>
                <c:pt idx="49952">
                  <c:v>115.72655942383901</c:v>
                </c:pt>
                <c:pt idx="49953">
                  <c:v>115.728876179113</c:v>
                </c:pt>
                <c:pt idx="49954">
                  <c:v>115.731192934387</c:v>
                </c:pt>
                <c:pt idx="49955">
                  <c:v>115.73350968966</c:v>
                </c:pt>
                <c:pt idx="49956">
                  <c:v>115.73582644493401</c:v>
                </c:pt>
                <c:pt idx="49957">
                  <c:v>115.73814320020701</c:v>
                </c:pt>
                <c:pt idx="49958">
                  <c:v>115.740459955481</c:v>
                </c:pt>
                <c:pt idx="49959">
                  <c:v>115.742776710754</c:v>
                </c:pt>
                <c:pt idx="49960">
                  <c:v>115.745093466028</c:v>
                </c:pt>
                <c:pt idx="49961">
                  <c:v>115.747410221301</c:v>
                </c:pt>
                <c:pt idx="49962">
                  <c:v>115.749726976575</c:v>
                </c:pt>
                <c:pt idx="49963">
                  <c:v>115.752043731848</c:v>
                </c:pt>
                <c:pt idx="49964">
                  <c:v>115.754360487122</c:v>
                </c:pt>
                <c:pt idx="49965">
                  <c:v>115.75667724239599</c:v>
                </c:pt>
                <c:pt idx="49966">
                  <c:v>115.75899399766899</c:v>
                </c:pt>
                <c:pt idx="49967">
                  <c:v>115.761310752943</c:v>
                </c:pt>
                <c:pt idx="49968">
                  <c:v>115.763627508216</c:v>
                </c:pt>
                <c:pt idx="49969">
                  <c:v>115.76594426349</c:v>
                </c:pt>
                <c:pt idx="49970">
                  <c:v>115.768261018763</c:v>
                </c:pt>
                <c:pt idx="49971">
                  <c:v>115.77057777403699</c:v>
                </c:pt>
                <c:pt idx="49972">
                  <c:v>115.77289452930999</c:v>
                </c:pt>
                <c:pt idx="49973">
                  <c:v>115.775211284584</c:v>
                </c:pt>
                <c:pt idx="49974">
                  <c:v>115.777528039857</c:v>
                </c:pt>
                <c:pt idx="49975">
                  <c:v>115.779844795131</c:v>
                </c:pt>
                <c:pt idx="49976">
                  <c:v>115.782161550404</c:v>
                </c:pt>
                <c:pt idx="49977">
                  <c:v>115.78447830567799</c:v>
                </c:pt>
                <c:pt idx="49978">
                  <c:v>115.786795060952</c:v>
                </c:pt>
                <c:pt idx="49979">
                  <c:v>115.789111816225</c:v>
                </c:pt>
                <c:pt idx="49980">
                  <c:v>115.791428571499</c:v>
                </c:pt>
                <c:pt idx="49981">
                  <c:v>115.793745326772</c:v>
                </c:pt>
                <c:pt idx="49982">
                  <c:v>115.79606208204601</c:v>
                </c:pt>
                <c:pt idx="49983">
                  <c:v>115.79837883731901</c:v>
                </c:pt>
                <c:pt idx="49984">
                  <c:v>115.800695592593</c:v>
                </c:pt>
                <c:pt idx="49985">
                  <c:v>115.803012347866</c:v>
                </c:pt>
                <c:pt idx="49986">
                  <c:v>115.80532910314</c:v>
                </c:pt>
                <c:pt idx="49987">
                  <c:v>115.807645858413</c:v>
                </c:pt>
                <c:pt idx="49988">
                  <c:v>115.80996261368701</c:v>
                </c:pt>
                <c:pt idx="49989">
                  <c:v>115.81227936896001</c:v>
                </c:pt>
                <c:pt idx="49990">
                  <c:v>115.814596124234</c:v>
                </c:pt>
                <c:pt idx="49991">
                  <c:v>115.816912879508</c:v>
                </c:pt>
                <c:pt idx="49992">
                  <c:v>115.819229634781</c:v>
                </c:pt>
                <c:pt idx="49993">
                  <c:v>115.821546390055</c:v>
                </c:pt>
                <c:pt idx="49994">
                  <c:v>115.823863145328</c:v>
                </c:pt>
                <c:pt idx="49995">
                  <c:v>115.826179900602</c:v>
                </c:pt>
                <c:pt idx="49996">
                  <c:v>115.828496655875</c:v>
                </c:pt>
                <c:pt idx="49997">
                  <c:v>115.83081341114899</c:v>
                </c:pt>
                <c:pt idx="49998">
                  <c:v>115.83313016642199</c:v>
                </c:pt>
                <c:pt idx="49999">
                  <c:v>115.835446921696</c:v>
                </c:pt>
                <c:pt idx="50000">
                  <c:v>115.837763676969</c:v>
                </c:pt>
                <c:pt idx="50001">
                  <c:v>115.840080432243</c:v>
                </c:pt>
                <c:pt idx="50002">
                  <c:v>115.842397187516</c:v>
                </c:pt>
                <c:pt idx="50003">
                  <c:v>115.84471394278999</c:v>
                </c:pt>
                <c:pt idx="50004">
                  <c:v>115.847030698064</c:v>
                </c:pt>
                <c:pt idx="50005">
                  <c:v>115.849347453337</c:v>
                </c:pt>
                <c:pt idx="50006">
                  <c:v>115.851664208611</c:v>
                </c:pt>
                <c:pt idx="50007">
                  <c:v>115.853980963884</c:v>
                </c:pt>
                <c:pt idx="50008">
                  <c:v>115.85629771915799</c:v>
                </c:pt>
                <c:pt idx="50009">
                  <c:v>115.85861447443099</c:v>
                </c:pt>
                <c:pt idx="50010">
                  <c:v>115.860931229705</c:v>
                </c:pt>
                <c:pt idx="50011">
                  <c:v>115.863247984978</c:v>
                </c:pt>
                <c:pt idx="50012">
                  <c:v>115.865564740252</c:v>
                </c:pt>
                <c:pt idx="50013">
                  <c:v>115.867881495525</c:v>
                </c:pt>
                <c:pt idx="50014">
                  <c:v>115.87019825079901</c:v>
                </c:pt>
                <c:pt idx="50015">
                  <c:v>115.872515006073</c:v>
                </c:pt>
                <c:pt idx="50016">
                  <c:v>115.874831761346</c:v>
                </c:pt>
                <c:pt idx="50017">
                  <c:v>115.87714851662</c:v>
                </c:pt>
                <c:pt idx="50018">
                  <c:v>115.879465271893</c:v>
                </c:pt>
                <c:pt idx="50019">
                  <c:v>115.88178202716701</c:v>
                </c:pt>
                <c:pt idx="50020">
                  <c:v>115.88409878244001</c:v>
                </c:pt>
                <c:pt idx="50021">
                  <c:v>115.886415537714</c:v>
                </c:pt>
                <c:pt idx="50022">
                  <c:v>115.888732292987</c:v>
                </c:pt>
                <c:pt idx="50023">
                  <c:v>115.891049048261</c:v>
                </c:pt>
                <c:pt idx="50024">
                  <c:v>115.893365803534</c:v>
                </c:pt>
                <c:pt idx="50025">
                  <c:v>115.89568255880801</c:v>
                </c:pt>
                <c:pt idx="50026">
                  <c:v>115.89799931408101</c:v>
                </c:pt>
                <c:pt idx="50027">
                  <c:v>115.900316069355</c:v>
                </c:pt>
                <c:pt idx="50028">
                  <c:v>115.90263282462899</c:v>
                </c:pt>
                <c:pt idx="50029">
                  <c:v>115.904949579902</c:v>
                </c:pt>
                <c:pt idx="50030">
                  <c:v>115.907266335176</c:v>
                </c:pt>
                <c:pt idx="50031">
                  <c:v>115.909583090449</c:v>
                </c:pt>
                <c:pt idx="50032">
                  <c:v>115.911899845723</c:v>
                </c:pt>
                <c:pt idx="50033">
                  <c:v>115.914216600996</c:v>
                </c:pt>
                <c:pt idx="50034">
                  <c:v>115.91653335626999</c:v>
                </c:pt>
                <c:pt idx="50035">
                  <c:v>115.91885011154299</c:v>
                </c:pt>
                <c:pt idx="50036">
                  <c:v>115.921166866817</c:v>
                </c:pt>
                <c:pt idx="50037">
                  <c:v>115.92348362209</c:v>
                </c:pt>
                <c:pt idx="50038">
                  <c:v>115.925800377364</c:v>
                </c:pt>
                <c:pt idx="50039">
                  <c:v>115.928117132637</c:v>
                </c:pt>
                <c:pt idx="50040">
                  <c:v>115.93043388791099</c:v>
                </c:pt>
                <c:pt idx="50041">
                  <c:v>115.932750643185</c:v>
                </c:pt>
                <c:pt idx="50042">
                  <c:v>115.935067398458</c:v>
                </c:pt>
                <c:pt idx="50043">
                  <c:v>115.937384153732</c:v>
                </c:pt>
                <c:pt idx="50044">
                  <c:v>115.939700909005</c:v>
                </c:pt>
                <c:pt idx="50045">
                  <c:v>115.94201766427901</c:v>
                </c:pt>
                <c:pt idx="50046">
                  <c:v>115.94433441955201</c:v>
                </c:pt>
                <c:pt idx="50047">
                  <c:v>115.946651174826</c:v>
                </c:pt>
                <c:pt idx="50048">
                  <c:v>115.948967930099</c:v>
                </c:pt>
                <c:pt idx="50049">
                  <c:v>115.951284685373</c:v>
                </c:pt>
                <c:pt idx="50050">
                  <c:v>115.953601440646</c:v>
                </c:pt>
                <c:pt idx="50051">
                  <c:v>115.95591819592001</c:v>
                </c:pt>
                <c:pt idx="50052">
                  <c:v>115.95823495119301</c:v>
                </c:pt>
                <c:pt idx="50053">
                  <c:v>115.960551706467</c:v>
                </c:pt>
                <c:pt idx="50054">
                  <c:v>115.962868461741</c:v>
                </c:pt>
                <c:pt idx="50055">
                  <c:v>115.965185217014</c:v>
                </c:pt>
                <c:pt idx="50056">
                  <c:v>115.96750197228801</c:v>
                </c:pt>
                <c:pt idx="50057">
                  <c:v>115.96981872756101</c:v>
                </c:pt>
                <c:pt idx="50058">
                  <c:v>115.972135482835</c:v>
                </c:pt>
                <c:pt idx="50059">
                  <c:v>115.974452238108</c:v>
                </c:pt>
                <c:pt idx="50060">
                  <c:v>115.976768993382</c:v>
                </c:pt>
                <c:pt idx="50061">
                  <c:v>115.979085748655</c:v>
                </c:pt>
                <c:pt idx="50062">
                  <c:v>115.981402503929</c:v>
                </c:pt>
                <c:pt idx="50063">
                  <c:v>115.983719259202</c:v>
                </c:pt>
                <c:pt idx="50064">
                  <c:v>115.986036014476</c:v>
                </c:pt>
                <c:pt idx="50065">
                  <c:v>115.98835276974999</c:v>
                </c:pt>
                <c:pt idx="50066">
                  <c:v>115.99066952502299</c:v>
                </c:pt>
                <c:pt idx="50067">
                  <c:v>115.992986280297</c:v>
                </c:pt>
                <c:pt idx="50068">
                  <c:v>115.99530303557</c:v>
                </c:pt>
                <c:pt idx="50069">
                  <c:v>115.997619790844</c:v>
                </c:pt>
                <c:pt idx="50070">
                  <c:v>115.999936546117</c:v>
                </c:pt>
                <c:pt idx="50071">
                  <c:v>116.00225330139099</c:v>
                </c:pt>
                <c:pt idx="50072">
                  <c:v>116.00457005666399</c:v>
                </c:pt>
                <c:pt idx="50073">
                  <c:v>116.006886811938</c:v>
                </c:pt>
                <c:pt idx="50074">
                  <c:v>116.009203567211</c:v>
                </c:pt>
                <c:pt idx="50075">
                  <c:v>116.011520322485</c:v>
                </c:pt>
                <c:pt idx="50076">
                  <c:v>116.013837077758</c:v>
                </c:pt>
                <c:pt idx="50077">
                  <c:v>116.01615383303201</c:v>
                </c:pt>
                <c:pt idx="50078">
                  <c:v>116.018470588306</c:v>
                </c:pt>
                <c:pt idx="50079">
                  <c:v>116.020787343579</c:v>
                </c:pt>
                <c:pt idx="50080">
                  <c:v>116.023104098853</c:v>
                </c:pt>
                <c:pt idx="50081">
                  <c:v>116.025420854126</c:v>
                </c:pt>
                <c:pt idx="50082">
                  <c:v>116.02773760940001</c:v>
                </c:pt>
                <c:pt idx="50083">
                  <c:v>116.03005436467301</c:v>
                </c:pt>
                <c:pt idx="50084">
                  <c:v>116.032371119947</c:v>
                </c:pt>
                <c:pt idx="50085">
                  <c:v>116.03468787522</c:v>
                </c:pt>
                <c:pt idx="50086">
                  <c:v>116.037004630494</c:v>
                </c:pt>
                <c:pt idx="50087">
                  <c:v>116.039321385767</c:v>
                </c:pt>
                <c:pt idx="50088">
                  <c:v>116.04163814104101</c:v>
                </c:pt>
                <c:pt idx="50089">
                  <c:v>116.04395489631401</c:v>
                </c:pt>
                <c:pt idx="50090">
                  <c:v>116.046271651588</c:v>
                </c:pt>
                <c:pt idx="50091">
                  <c:v>116.048588406862</c:v>
                </c:pt>
                <c:pt idx="50092">
                  <c:v>116.050905162135</c:v>
                </c:pt>
                <c:pt idx="50093">
                  <c:v>116.053221917409</c:v>
                </c:pt>
                <c:pt idx="50094">
                  <c:v>116.055538672682</c:v>
                </c:pt>
                <c:pt idx="50095">
                  <c:v>116.057855427956</c:v>
                </c:pt>
                <c:pt idx="50096">
                  <c:v>116.060172183229</c:v>
                </c:pt>
                <c:pt idx="50097">
                  <c:v>116.06248893850299</c:v>
                </c:pt>
                <c:pt idx="50098">
                  <c:v>116.06480569377599</c:v>
                </c:pt>
                <c:pt idx="50099">
                  <c:v>116.06712244905</c:v>
                </c:pt>
                <c:pt idx="50100">
                  <c:v>116.069439204323</c:v>
                </c:pt>
                <c:pt idx="50101">
                  <c:v>116.071755959597</c:v>
                </c:pt>
                <c:pt idx="50102">
                  <c:v>116.07407271487099</c:v>
                </c:pt>
                <c:pt idx="50103">
                  <c:v>116.07638947014399</c:v>
                </c:pt>
                <c:pt idx="50104">
                  <c:v>116.078706225418</c:v>
                </c:pt>
                <c:pt idx="50105">
                  <c:v>116.081022980691</c:v>
                </c:pt>
                <c:pt idx="50106">
                  <c:v>116.083339735965</c:v>
                </c:pt>
                <c:pt idx="50107">
                  <c:v>116.085656491238</c:v>
                </c:pt>
                <c:pt idx="50108">
                  <c:v>116.08797324651201</c:v>
                </c:pt>
                <c:pt idx="50109">
                  <c:v>116.09029000178499</c:v>
                </c:pt>
                <c:pt idx="50110">
                  <c:v>116.092606757059</c:v>
                </c:pt>
                <c:pt idx="50111">
                  <c:v>116.094923512332</c:v>
                </c:pt>
                <c:pt idx="50112">
                  <c:v>116.097240267606</c:v>
                </c:pt>
                <c:pt idx="50113">
                  <c:v>116.099557022879</c:v>
                </c:pt>
                <c:pt idx="50114">
                  <c:v>116.10187377815301</c:v>
                </c:pt>
                <c:pt idx="50115">
                  <c:v>116.104190533427</c:v>
                </c:pt>
                <c:pt idx="50116">
                  <c:v>116.1065072887</c:v>
                </c:pt>
                <c:pt idx="50117">
                  <c:v>116.108824043974</c:v>
                </c:pt>
                <c:pt idx="50118">
                  <c:v>116.111140799247</c:v>
                </c:pt>
                <c:pt idx="50119">
                  <c:v>116.11345755452101</c:v>
                </c:pt>
                <c:pt idx="50120">
                  <c:v>116.11577430979401</c:v>
                </c:pt>
                <c:pt idx="50121">
                  <c:v>116.118091065068</c:v>
                </c:pt>
                <c:pt idx="50122">
                  <c:v>116.120407820341</c:v>
                </c:pt>
                <c:pt idx="50123">
                  <c:v>116.122724575615</c:v>
                </c:pt>
                <c:pt idx="50124">
                  <c:v>116.125041330888</c:v>
                </c:pt>
                <c:pt idx="50125">
                  <c:v>116.127358086162</c:v>
                </c:pt>
                <c:pt idx="50126">
                  <c:v>116.129674841435</c:v>
                </c:pt>
                <c:pt idx="50127">
                  <c:v>116.131991596709</c:v>
                </c:pt>
                <c:pt idx="50128">
                  <c:v>116.13430835198299</c:v>
                </c:pt>
                <c:pt idx="50129">
                  <c:v>116.13662510725599</c:v>
                </c:pt>
                <c:pt idx="50130">
                  <c:v>116.13894186253</c:v>
                </c:pt>
                <c:pt idx="50131">
                  <c:v>116.141258617803</c:v>
                </c:pt>
                <c:pt idx="50132">
                  <c:v>116.143575373077</c:v>
                </c:pt>
                <c:pt idx="50133">
                  <c:v>116.14589212835</c:v>
                </c:pt>
                <c:pt idx="50134">
                  <c:v>116.14820888362399</c:v>
                </c:pt>
                <c:pt idx="50135">
                  <c:v>116.15052563889699</c:v>
                </c:pt>
                <c:pt idx="50136">
                  <c:v>116.152842394171</c:v>
                </c:pt>
                <c:pt idx="50137">
                  <c:v>116.155159149444</c:v>
                </c:pt>
                <c:pt idx="50138">
                  <c:v>116.157475904718</c:v>
                </c:pt>
                <c:pt idx="50139">
                  <c:v>116.159792659991</c:v>
                </c:pt>
                <c:pt idx="50140">
                  <c:v>116.16210941526499</c:v>
                </c:pt>
                <c:pt idx="50141">
                  <c:v>116.164426170539</c:v>
                </c:pt>
                <c:pt idx="50142">
                  <c:v>116.166742925812</c:v>
                </c:pt>
                <c:pt idx="50143">
                  <c:v>116.169059681086</c:v>
                </c:pt>
                <c:pt idx="50144">
                  <c:v>116.171376436359</c:v>
                </c:pt>
                <c:pt idx="50145">
                  <c:v>116.17369319163301</c:v>
                </c:pt>
                <c:pt idx="50146">
                  <c:v>116.17600994690601</c:v>
                </c:pt>
                <c:pt idx="50147">
                  <c:v>116.17832670218</c:v>
                </c:pt>
                <c:pt idx="50148">
                  <c:v>116.180643457453</c:v>
                </c:pt>
                <c:pt idx="50149">
                  <c:v>116.182960212727</c:v>
                </c:pt>
                <c:pt idx="50150">
                  <c:v>116.185276968</c:v>
                </c:pt>
                <c:pt idx="50151">
                  <c:v>116.18759372327401</c:v>
                </c:pt>
                <c:pt idx="50152">
                  <c:v>116.189910478548</c:v>
                </c:pt>
                <c:pt idx="50153">
                  <c:v>116.192227233821</c:v>
                </c:pt>
                <c:pt idx="50154">
                  <c:v>116.194543989095</c:v>
                </c:pt>
                <c:pt idx="50155">
                  <c:v>116.196860744368</c:v>
                </c:pt>
                <c:pt idx="50156">
                  <c:v>116.199177499642</c:v>
                </c:pt>
                <c:pt idx="50157">
                  <c:v>116.201494254915</c:v>
                </c:pt>
                <c:pt idx="50158">
                  <c:v>116.203811010189</c:v>
                </c:pt>
                <c:pt idx="50159">
                  <c:v>116.206127765462</c:v>
                </c:pt>
                <c:pt idx="50160">
                  <c:v>116.20844452073599</c:v>
                </c:pt>
                <c:pt idx="50161">
                  <c:v>116.21076127600899</c:v>
                </c:pt>
                <c:pt idx="50162">
                  <c:v>116.213078031283</c:v>
                </c:pt>
                <c:pt idx="50163">
                  <c:v>116.215394786556</c:v>
                </c:pt>
                <c:pt idx="50164">
                  <c:v>116.21771154183</c:v>
                </c:pt>
                <c:pt idx="50165">
                  <c:v>116.22002829710399</c:v>
                </c:pt>
                <c:pt idx="50166">
                  <c:v>116.22234505237699</c:v>
                </c:pt>
                <c:pt idx="50167">
                  <c:v>116.224661807651</c:v>
                </c:pt>
                <c:pt idx="50168">
                  <c:v>116.226978562924</c:v>
                </c:pt>
                <c:pt idx="50169">
                  <c:v>116.229295318198</c:v>
                </c:pt>
                <c:pt idx="50170">
                  <c:v>116.231612073471</c:v>
                </c:pt>
                <c:pt idx="50171">
                  <c:v>116.23392882874499</c:v>
                </c:pt>
                <c:pt idx="50172">
                  <c:v>116.23624558401799</c:v>
                </c:pt>
                <c:pt idx="50173">
                  <c:v>116.238562339292</c:v>
                </c:pt>
                <c:pt idx="50174">
                  <c:v>116.240879094565</c:v>
                </c:pt>
                <c:pt idx="50175">
                  <c:v>116.243195849839</c:v>
                </c:pt>
                <c:pt idx="50176">
                  <c:v>116.245512605112</c:v>
                </c:pt>
                <c:pt idx="50177">
                  <c:v>116.24782936038601</c:v>
                </c:pt>
                <c:pt idx="50178">
                  <c:v>116.25014611566</c:v>
                </c:pt>
                <c:pt idx="50179">
                  <c:v>116.252462870933</c:v>
                </c:pt>
                <c:pt idx="50180">
                  <c:v>116.254779626207</c:v>
                </c:pt>
                <c:pt idx="50181">
                  <c:v>116.25709638148</c:v>
                </c:pt>
                <c:pt idx="50182">
                  <c:v>116.25941313675401</c:v>
                </c:pt>
                <c:pt idx="50183">
                  <c:v>116.26172989202701</c:v>
                </c:pt>
                <c:pt idx="50184">
                  <c:v>116.264046647301</c:v>
                </c:pt>
                <c:pt idx="50185">
                  <c:v>116.266363402574</c:v>
                </c:pt>
                <c:pt idx="50186">
                  <c:v>116.268680157848</c:v>
                </c:pt>
                <c:pt idx="50187">
                  <c:v>116.270996913121</c:v>
                </c:pt>
                <c:pt idx="50188">
                  <c:v>116.27331366839501</c:v>
                </c:pt>
                <c:pt idx="50189">
                  <c:v>116.27563042366801</c:v>
                </c:pt>
                <c:pt idx="50190">
                  <c:v>116.277947178942</c:v>
                </c:pt>
                <c:pt idx="50191">
                  <c:v>116.28026393421599</c:v>
                </c:pt>
                <c:pt idx="50192">
                  <c:v>116.282580689489</c:v>
                </c:pt>
                <c:pt idx="50193">
                  <c:v>116.284897444763</c:v>
                </c:pt>
                <c:pt idx="50194">
                  <c:v>116.287214200036</c:v>
                </c:pt>
                <c:pt idx="50195">
                  <c:v>116.28953095531</c:v>
                </c:pt>
                <c:pt idx="50196">
                  <c:v>116.291847710583</c:v>
                </c:pt>
                <c:pt idx="50197">
                  <c:v>116.29416446585699</c:v>
                </c:pt>
                <c:pt idx="50198">
                  <c:v>116.29648122112999</c:v>
                </c:pt>
                <c:pt idx="50199">
                  <c:v>116.298797976404</c:v>
                </c:pt>
                <c:pt idx="50200">
                  <c:v>116.301114731677</c:v>
                </c:pt>
                <c:pt idx="50201">
                  <c:v>116.303431486951</c:v>
                </c:pt>
                <c:pt idx="50202">
                  <c:v>116.30574824222499</c:v>
                </c:pt>
                <c:pt idx="50203">
                  <c:v>116.30806499749799</c:v>
                </c:pt>
                <c:pt idx="50204">
                  <c:v>116.310381752772</c:v>
                </c:pt>
                <c:pt idx="50205">
                  <c:v>116.312698508045</c:v>
                </c:pt>
                <c:pt idx="50206">
                  <c:v>116.315015263319</c:v>
                </c:pt>
                <c:pt idx="50207">
                  <c:v>116.317332018592</c:v>
                </c:pt>
                <c:pt idx="50208">
                  <c:v>116.31964877386601</c:v>
                </c:pt>
                <c:pt idx="50209">
                  <c:v>116.32196552913901</c:v>
                </c:pt>
                <c:pt idx="50210">
                  <c:v>116.324282284413</c:v>
                </c:pt>
                <c:pt idx="50211">
                  <c:v>116.326599039686</c:v>
                </c:pt>
                <c:pt idx="50212">
                  <c:v>116.32891579496</c:v>
                </c:pt>
                <c:pt idx="50213">
                  <c:v>116.331232550233</c:v>
                </c:pt>
                <c:pt idx="50214">
                  <c:v>116.33354930550701</c:v>
                </c:pt>
                <c:pt idx="50215">
                  <c:v>116.335866060781</c:v>
                </c:pt>
                <c:pt idx="50216">
                  <c:v>116.338182816054</c:v>
                </c:pt>
                <c:pt idx="50217">
                  <c:v>116.340499571328</c:v>
                </c:pt>
                <c:pt idx="50218">
                  <c:v>116.342816326601</c:v>
                </c:pt>
                <c:pt idx="50219">
                  <c:v>116.34513308187501</c:v>
                </c:pt>
                <c:pt idx="50220">
                  <c:v>116.34744983714801</c:v>
                </c:pt>
                <c:pt idx="50221">
                  <c:v>116.349766592422</c:v>
                </c:pt>
                <c:pt idx="50222">
                  <c:v>116.352083347695</c:v>
                </c:pt>
                <c:pt idx="50223">
                  <c:v>116.354400102969</c:v>
                </c:pt>
                <c:pt idx="50224">
                  <c:v>116.356716858242</c:v>
                </c:pt>
                <c:pt idx="50225">
                  <c:v>116.359033613516</c:v>
                </c:pt>
                <c:pt idx="50226">
                  <c:v>116.361350368789</c:v>
                </c:pt>
                <c:pt idx="50227">
                  <c:v>116.363667124063</c:v>
                </c:pt>
                <c:pt idx="50228">
                  <c:v>116.36598387933699</c:v>
                </c:pt>
                <c:pt idx="50229">
                  <c:v>116.36830063460999</c:v>
                </c:pt>
                <c:pt idx="50230">
                  <c:v>116.370617389884</c:v>
                </c:pt>
                <c:pt idx="50231">
                  <c:v>116.372934145157</c:v>
                </c:pt>
                <c:pt idx="50232">
                  <c:v>116.375250900431</c:v>
                </c:pt>
                <c:pt idx="50233">
                  <c:v>116.377567655704</c:v>
                </c:pt>
                <c:pt idx="50234">
                  <c:v>116.37988441097799</c:v>
                </c:pt>
                <c:pt idx="50235">
                  <c:v>116.38220116625099</c:v>
                </c:pt>
                <c:pt idx="50236">
                  <c:v>116.384517921525</c:v>
                </c:pt>
                <c:pt idx="50237">
                  <c:v>116.386834676798</c:v>
                </c:pt>
                <c:pt idx="50238">
                  <c:v>116.389151432072</c:v>
                </c:pt>
                <c:pt idx="50239">
                  <c:v>116.39146818734601</c:v>
                </c:pt>
                <c:pt idx="50240">
                  <c:v>116.39378494261901</c:v>
                </c:pt>
                <c:pt idx="50241">
                  <c:v>116.396101697893</c:v>
                </c:pt>
                <c:pt idx="50242">
                  <c:v>116.398418453166</c:v>
                </c:pt>
                <c:pt idx="50243">
                  <c:v>116.40073520844</c:v>
                </c:pt>
                <c:pt idx="50244">
                  <c:v>116.403051963713</c:v>
                </c:pt>
                <c:pt idx="50245">
                  <c:v>116.40536871898701</c:v>
                </c:pt>
                <c:pt idx="50246">
                  <c:v>116.40768547426001</c:v>
                </c:pt>
                <c:pt idx="50247">
                  <c:v>116.410002229534</c:v>
                </c:pt>
                <c:pt idx="50248">
                  <c:v>116.412318984807</c:v>
                </c:pt>
                <c:pt idx="50249">
                  <c:v>116.414635740081</c:v>
                </c:pt>
                <c:pt idx="50250">
                  <c:v>116.416952495354</c:v>
                </c:pt>
                <c:pt idx="50251">
                  <c:v>116.41926925062801</c:v>
                </c:pt>
                <c:pt idx="50252">
                  <c:v>116.421586005902</c:v>
                </c:pt>
                <c:pt idx="50253">
                  <c:v>116.423902761175</c:v>
                </c:pt>
                <c:pt idx="50254">
                  <c:v>116.426219516449</c:v>
                </c:pt>
                <c:pt idx="50255">
                  <c:v>116.428536271722</c:v>
                </c:pt>
                <c:pt idx="50256">
                  <c:v>116.430853026996</c:v>
                </c:pt>
                <c:pt idx="50257">
                  <c:v>116.433169782269</c:v>
                </c:pt>
                <c:pt idx="50258">
                  <c:v>116.435486537543</c:v>
                </c:pt>
                <c:pt idx="50259">
                  <c:v>116.437803292816</c:v>
                </c:pt>
                <c:pt idx="50260">
                  <c:v>116.44012004808999</c:v>
                </c:pt>
                <c:pt idx="50261">
                  <c:v>116.44243680336299</c:v>
                </c:pt>
                <c:pt idx="50262">
                  <c:v>116.444753558637</c:v>
                </c:pt>
                <c:pt idx="50263">
                  <c:v>116.44707031391</c:v>
                </c:pt>
                <c:pt idx="50264">
                  <c:v>116.449387069184</c:v>
                </c:pt>
                <c:pt idx="50265">
                  <c:v>116.45170382445799</c:v>
                </c:pt>
                <c:pt idx="50266">
                  <c:v>116.45402057973099</c:v>
                </c:pt>
                <c:pt idx="50267">
                  <c:v>116.456337335005</c:v>
                </c:pt>
                <c:pt idx="50268">
                  <c:v>116.458654090278</c:v>
                </c:pt>
                <c:pt idx="50269">
                  <c:v>116.460970845552</c:v>
                </c:pt>
                <c:pt idx="50270">
                  <c:v>116.463287600825</c:v>
                </c:pt>
                <c:pt idx="50271">
                  <c:v>116.46560435609901</c:v>
                </c:pt>
                <c:pt idx="50272">
                  <c:v>116.46792111137199</c:v>
                </c:pt>
                <c:pt idx="50273">
                  <c:v>116.470237866646</c:v>
                </c:pt>
                <c:pt idx="50274">
                  <c:v>116.472554621919</c:v>
                </c:pt>
                <c:pt idx="50275">
                  <c:v>116.474871377193</c:v>
                </c:pt>
                <c:pt idx="50276">
                  <c:v>116.477188132466</c:v>
                </c:pt>
                <c:pt idx="50277">
                  <c:v>116.47950488774001</c:v>
                </c:pt>
                <c:pt idx="50278">
                  <c:v>116.481821643014</c:v>
                </c:pt>
                <c:pt idx="50279">
                  <c:v>116.484138398287</c:v>
                </c:pt>
                <c:pt idx="50280">
                  <c:v>116.486455153561</c:v>
                </c:pt>
                <c:pt idx="50281">
                  <c:v>116.488771908834</c:v>
                </c:pt>
                <c:pt idx="50282">
                  <c:v>116.49108866410801</c:v>
                </c:pt>
                <c:pt idx="50283">
                  <c:v>116.49340541938101</c:v>
                </c:pt>
                <c:pt idx="50284">
                  <c:v>116.495722174655</c:v>
                </c:pt>
                <c:pt idx="50285">
                  <c:v>116.498038929928</c:v>
                </c:pt>
                <c:pt idx="50286">
                  <c:v>116.500355685202</c:v>
                </c:pt>
                <c:pt idx="50287">
                  <c:v>116.502672440475</c:v>
                </c:pt>
                <c:pt idx="50288">
                  <c:v>116.504989195749</c:v>
                </c:pt>
                <c:pt idx="50289">
                  <c:v>116.507305951023</c:v>
                </c:pt>
                <c:pt idx="50290">
                  <c:v>116.509622706296</c:v>
                </c:pt>
                <c:pt idx="50291">
                  <c:v>116.51193946156999</c:v>
                </c:pt>
                <c:pt idx="50292">
                  <c:v>116.51425621684299</c:v>
                </c:pt>
                <c:pt idx="50293">
                  <c:v>116.516572972117</c:v>
                </c:pt>
                <c:pt idx="50294">
                  <c:v>116.51888972739</c:v>
                </c:pt>
                <c:pt idx="50295">
                  <c:v>116.521206482664</c:v>
                </c:pt>
                <c:pt idx="50296">
                  <c:v>116.523523237937</c:v>
                </c:pt>
                <c:pt idx="50297">
                  <c:v>116.52583999321099</c:v>
                </c:pt>
                <c:pt idx="50298">
                  <c:v>116.52815674848399</c:v>
                </c:pt>
                <c:pt idx="50299">
                  <c:v>116.530473503758</c:v>
                </c:pt>
                <c:pt idx="50300">
                  <c:v>116.532790259031</c:v>
                </c:pt>
                <c:pt idx="50301">
                  <c:v>116.535107014305</c:v>
                </c:pt>
                <c:pt idx="50302">
                  <c:v>116.53742376957899</c:v>
                </c:pt>
                <c:pt idx="50303">
                  <c:v>116.53974052485199</c:v>
                </c:pt>
                <c:pt idx="50304">
                  <c:v>116.542057280126</c:v>
                </c:pt>
                <c:pt idx="50305">
                  <c:v>116.544374035399</c:v>
                </c:pt>
                <c:pt idx="50306">
                  <c:v>116.546690790673</c:v>
                </c:pt>
                <c:pt idx="50307">
                  <c:v>116.549007545946</c:v>
                </c:pt>
                <c:pt idx="50308">
                  <c:v>116.55132430122001</c:v>
                </c:pt>
                <c:pt idx="50309">
                  <c:v>116.55364105649301</c:v>
                </c:pt>
                <c:pt idx="50310">
                  <c:v>116.555957811767</c:v>
                </c:pt>
                <c:pt idx="50311">
                  <c:v>116.55827456704</c:v>
                </c:pt>
                <c:pt idx="50312">
                  <c:v>116.560591322314</c:v>
                </c:pt>
                <c:pt idx="50313">
                  <c:v>116.562908077587</c:v>
                </c:pt>
                <c:pt idx="50314">
                  <c:v>116.56522483286101</c:v>
                </c:pt>
                <c:pt idx="50315">
                  <c:v>116.567541588135</c:v>
                </c:pt>
                <c:pt idx="50316">
                  <c:v>116.569858343408</c:v>
                </c:pt>
                <c:pt idx="50317">
                  <c:v>116.572175098682</c:v>
                </c:pt>
                <c:pt idx="50318">
                  <c:v>116.574491853955</c:v>
                </c:pt>
                <c:pt idx="50319">
                  <c:v>116.576808609229</c:v>
                </c:pt>
                <c:pt idx="50320">
                  <c:v>116.579125364502</c:v>
                </c:pt>
                <c:pt idx="50321">
                  <c:v>116.581442119776</c:v>
                </c:pt>
                <c:pt idx="50322">
                  <c:v>116.583758875049</c:v>
                </c:pt>
                <c:pt idx="50323">
                  <c:v>116.58607563032299</c:v>
                </c:pt>
                <c:pt idx="50324">
                  <c:v>116.58839238559599</c:v>
                </c:pt>
                <c:pt idx="50325">
                  <c:v>116.59070914087</c:v>
                </c:pt>
                <c:pt idx="50326">
                  <c:v>116.593025896143</c:v>
                </c:pt>
                <c:pt idx="50327">
                  <c:v>116.595342651417</c:v>
                </c:pt>
                <c:pt idx="50328">
                  <c:v>116.59765940669099</c:v>
                </c:pt>
                <c:pt idx="50329">
                  <c:v>116.59997616196399</c:v>
                </c:pt>
                <c:pt idx="50330">
                  <c:v>116.602292917238</c:v>
                </c:pt>
                <c:pt idx="50331">
                  <c:v>116.604609672511</c:v>
                </c:pt>
                <c:pt idx="50332">
                  <c:v>116.606926427785</c:v>
                </c:pt>
                <c:pt idx="50333">
                  <c:v>116.609243183058</c:v>
                </c:pt>
                <c:pt idx="50334">
                  <c:v>116.61155993833199</c:v>
                </c:pt>
                <c:pt idx="50335">
                  <c:v>116.61387669360499</c:v>
                </c:pt>
                <c:pt idx="50336">
                  <c:v>116.616193448879</c:v>
                </c:pt>
                <c:pt idx="50337">
                  <c:v>116.618510204152</c:v>
                </c:pt>
                <c:pt idx="50338">
                  <c:v>116.620826959426</c:v>
                </c:pt>
                <c:pt idx="50339">
                  <c:v>116.62314371470001</c:v>
                </c:pt>
                <c:pt idx="50340">
                  <c:v>116.62546046997301</c:v>
                </c:pt>
                <c:pt idx="50341">
                  <c:v>116.627777225247</c:v>
                </c:pt>
                <c:pt idx="50342">
                  <c:v>116.63009398052</c:v>
                </c:pt>
                <c:pt idx="50343">
                  <c:v>116.632410735794</c:v>
                </c:pt>
                <c:pt idx="50344">
                  <c:v>116.634727491067</c:v>
                </c:pt>
                <c:pt idx="50345">
                  <c:v>116.63704424634101</c:v>
                </c:pt>
                <c:pt idx="50346">
                  <c:v>116.63936100161401</c:v>
                </c:pt>
                <c:pt idx="50347">
                  <c:v>116.641677756888</c:v>
                </c:pt>
                <c:pt idx="50348">
                  <c:v>116.643994512161</c:v>
                </c:pt>
                <c:pt idx="50349">
                  <c:v>116.646311267435</c:v>
                </c:pt>
                <c:pt idx="50350">
                  <c:v>116.648628022708</c:v>
                </c:pt>
                <c:pt idx="50351">
                  <c:v>116.65094477798201</c:v>
                </c:pt>
                <c:pt idx="50352">
                  <c:v>116.653261533256</c:v>
                </c:pt>
                <c:pt idx="50353">
                  <c:v>116.655578288529</c:v>
                </c:pt>
                <c:pt idx="50354">
                  <c:v>116.65789504380299</c:v>
                </c:pt>
                <c:pt idx="50355">
                  <c:v>116.660211799076</c:v>
                </c:pt>
                <c:pt idx="50356">
                  <c:v>116.66252855435</c:v>
                </c:pt>
                <c:pt idx="50357">
                  <c:v>116.664845309623</c:v>
                </c:pt>
                <c:pt idx="50358">
                  <c:v>116.667162064897</c:v>
                </c:pt>
                <c:pt idx="50359">
                  <c:v>116.66947882017</c:v>
                </c:pt>
                <c:pt idx="50360">
                  <c:v>116.67179557544399</c:v>
                </c:pt>
                <c:pt idx="50361">
                  <c:v>116.67411233071699</c:v>
                </c:pt>
                <c:pt idx="50362">
                  <c:v>116.676429085991</c:v>
                </c:pt>
                <c:pt idx="50363">
                  <c:v>116.678745841264</c:v>
                </c:pt>
                <c:pt idx="50364">
                  <c:v>116.681062596538</c:v>
                </c:pt>
                <c:pt idx="50365">
                  <c:v>116.68337935181199</c:v>
                </c:pt>
                <c:pt idx="50366">
                  <c:v>116.68569610708499</c:v>
                </c:pt>
                <c:pt idx="50367">
                  <c:v>116.688012862359</c:v>
                </c:pt>
                <c:pt idx="50368">
                  <c:v>116.690329617632</c:v>
                </c:pt>
                <c:pt idx="50369">
                  <c:v>116.692646372906</c:v>
                </c:pt>
                <c:pt idx="50370">
                  <c:v>116.694963128179</c:v>
                </c:pt>
                <c:pt idx="50371">
                  <c:v>116.69727988345301</c:v>
                </c:pt>
                <c:pt idx="50372">
                  <c:v>116.69959663872601</c:v>
                </c:pt>
                <c:pt idx="50373">
                  <c:v>116.701913394</c:v>
                </c:pt>
                <c:pt idx="50374">
                  <c:v>116.704230149273</c:v>
                </c:pt>
                <c:pt idx="50375">
                  <c:v>116.706546904547</c:v>
                </c:pt>
                <c:pt idx="50376">
                  <c:v>116.70886365982101</c:v>
                </c:pt>
                <c:pt idx="50377">
                  <c:v>116.71118041509401</c:v>
                </c:pt>
                <c:pt idx="50378">
                  <c:v>116.713497170368</c:v>
                </c:pt>
                <c:pt idx="50379">
                  <c:v>116.715813925641</c:v>
                </c:pt>
                <c:pt idx="50380">
                  <c:v>116.718130680915</c:v>
                </c:pt>
                <c:pt idx="50381">
                  <c:v>116.720447436188</c:v>
                </c:pt>
                <c:pt idx="50382">
                  <c:v>116.72276419146201</c:v>
                </c:pt>
                <c:pt idx="50383">
                  <c:v>116.72508094673501</c:v>
                </c:pt>
                <c:pt idx="50384">
                  <c:v>116.727397702009</c:v>
                </c:pt>
                <c:pt idx="50385">
                  <c:v>116.729714457282</c:v>
                </c:pt>
                <c:pt idx="50386">
                  <c:v>116.732031212556</c:v>
                </c:pt>
                <c:pt idx="50387">
                  <c:v>116.734347967829</c:v>
                </c:pt>
                <c:pt idx="50388">
                  <c:v>116.736664723103</c:v>
                </c:pt>
                <c:pt idx="50389">
                  <c:v>116.738981478377</c:v>
                </c:pt>
                <c:pt idx="50390">
                  <c:v>116.74129823365</c:v>
                </c:pt>
                <c:pt idx="50391">
                  <c:v>116.74361498892399</c:v>
                </c:pt>
                <c:pt idx="50392">
                  <c:v>116.74593174419699</c:v>
                </c:pt>
                <c:pt idx="50393">
                  <c:v>116.748248499471</c:v>
                </c:pt>
                <c:pt idx="50394">
                  <c:v>116.750565254744</c:v>
                </c:pt>
                <c:pt idx="50395">
                  <c:v>116.752882010018</c:v>
                </c:pt>
                <c:pt idx="50396">
                  <c:v>116.755198765291</c:v>
                </c:pt>
                <c:pt idx="50397">
                  <c:v>116.75751552056499</c:v>
                </c:pt>
                <c:pt idx="50398">
                  <c:v>116.75983227583799</c:v>
                </c:pt>
                <c:pt idx="50399">
                  <c:v>116.762149031112</c:v>
                </c:pt>
                <c:pt idx="50400">
                  <c:v>116.764465786385</c:v>
                </c:pt>
                <c:pt idx="50401">
                  <c:v>116.766782541659</c:v>
                </c:pt>
                <c:pt idx="50402">
                  <c:v>116.76909929693301</c:v>
                </c:pt>
                <c:pt idx="50403">
                  <c:v>116.77141605220601</c:v>
                </c:pt>
                <c:pt idx="50404">
                  <c:v>116.77373280748</c:v>
                </c:pt>
                <c:pt idx="50405">
                  <c:v>116.776049562753</c:v>
                </c:pt>
                <c:pt idx="50406">
                  <c:v>116.778366318027</c:v>
                </c:pt>
                <c:pt idx="50407">
                  <c:v>116.7806830733</c:v>
                </c:pt>
                <c:pt idx="50408">
                  <c:v>116.78299982857401</c:v>
                </c:pt>
                <c:pt idx="50409">
                  <c:v>116.78531658384701</c:v>
                </c:pt>
                <c:pt idx="50410">
                  <c:v>116.787633339121</c:v>
                </c:pt>
                <c:pt idx="50411">
                  <c:v>116.789950094394</c:v>
                </c:pt>
                <c:pt idx="50412">
                  <c:v>116.792266849668</c:v>
                </c:pt>
                <c:pt idx="50413">
                  <c:v>116.794583604941</c:v>
                </c:pt>
                <c:pt idx="50414">
                  <c:v>116.79690036021501</c:v>
                </c:pt>
                <c:pt idx="50415">
                  <c:v>116.799217115489</c:v>
                </c:pt>
                <c:pt idx="50416">
                  <c:v>116.801533870762</c:v>
                </c:pt>
                <c:pt idx="50417">
                  <c:v>116.803850626036</c:v>
                </c:pt>
                <c:pt idx="50418">
                  <c:v>116.806167381309</c:v>
                </c:pt>
                <c:pt idx="50419">
                  <c:v>116.808484136583</c:v>
                </c:pt>
                <c:pt idx="50420">
                  <c:v>116.810800891856</c:v>
                </c:pt>
                <c:pt idx="50421">
                  <c:v>116.81311764713</c:v>
                </c:pt>
                <c:pt idx="50422">
                  <c:v>116.815434402403</c:v>
                </c:pt>
                <c:pt idx="50423">
                  <c:v>116.81775115767699</c:v>
                </c:pt>
                <c:pt idx="50424">
                  <c:v>116.82006791294999</c:v>
                </c:pt>
                <c:pt idx="50425">
                  <c:v>116.822384668224</c:v>
                </c:pt>
                <c:pt idx="50426">
                  <c:v>116.824701423498</c:v>
                </c:pt>
                <c:pt idx="50427">
                  <c:v>116.827018178771</c:v>
                </c:pt>
                <c:pt idx="50428">
                  <c:v>116.82933493404499</c:v>
                </c:pt>
                <c:pt idx="50429">
                  <c:v>116.83165168931799</c:v>
                </c:pt>
                <c:pt idx="50430">
                  <c:v>116.833968444592</c:v>
                </c:pt>
                <c:pt idx="50431">
                  <c:v>116.836285199865</c:v>
                </c:pt>
                <c:pt idx="50432">
                  <c:v>116.838601955139</c:v>
                </c:pt>
                <c:pt idx="50433">
                  <c:v>116.840918710412</c:v>
                </c:pt>
                <c:pt idx="50434">
                  <c:v>116.84323546568601</c:v>
                </c:pt>
                <c:pt idx="50435">
                  <c:v>116.84555222095899</c:v>
                </c:pt>
                <c:pt idx="50436">
                  <c:v>116.847868976233</c:v>
                </c:pt>
                <c:pt idx="50437">
                  <c:v>116.850185731506</c:v>
                </c:pt>
                <c:pt idx="50438">
                  <c:v>116.85250248678</c:v>
                </c:pt>
                <c:pt idx="50439">
                  <c:v>116.85481924205401</c:v>
                </c:pt>
                <c:pt idx="50440">
                  <c:v>116.85713599732701</c:v>
                </c:pt>
                <c:pt idx="50441">
                  <c:v>116.859452752601</c:v>
                </c:pt>
                <c:pt idx="50442">
                  <c:v>116.861769507874</c:v>
                </c:pt>
                <c:pt idx="50443">
                  <c:v>116.864086263148</c:v>
                </c:pt>
                <c:pt idx="50444">
                  <c:v>116.866403018421</c:v>
                </c:pt>
                <c:pt idx="50445">
                  <c:v>116.86871977369501</c:v>
                </c:pt>
                <c:pt idx="50446">
                  <c:v>116.87103652896801</c:v>
                </c:pt>
                <c:pt idx="50447">
                  <c:v>116.873353284242</c:v>
                </c:pt>
                <c:pt idx="50448">
                  <c:v>116.875670039515</c:v>
                </c:pt>
                <c:pt idx="50449">
                  <c:v>116.877986794789</c:v>
                </c:pt>
                <c:pt idx="50450">
                  <c:v>116.880303550062</c:v>
                </c:pt>
                <c:pt idx="50451">
                  <c:v>116.882620305336</c:v>
                </c:pt>
                <c:pt idx="50452">
                  <c:v>116.88493706061</c:v>
                </c:pt>
                <c:pt idx="50453">
                  <c:v>116.887253815883</c:v>
                </c:pt>
                <c:pt idx="50454">
                  <c:v>116.88957057115699</c:v>
                </c:pt>
                <c:pt idx="50455">
                  <c:v>116.89188732642999</c:v>
                </c:pt>
                <c:pt idx="50456">
                  <c:v>116.894204081704</c:v>
                </c:pt>
                <c:pt idx="50457">
                  <c:v>116.896520836977</c:v>
                </c:pt>
                <c:pt idx="50458">
                  <c:v>116.898837592251</c:v>
                </c:pt>
                <c:pt idx="50459">
                  <c:v>116.901154347524</c:v>
                </c:pt>
                <c:pt idx="50460">
                  <c:v>116.90347110279799</c:v>
                </c:pt>
                <c:pt idx="50461">
                  <c:v>116.90578785807099</c:v>
                </c:pt>
                <c:pt idx="50462">
                  <c:v>116.908104613345</c:v>
                </c:pt>
                <c:pt idx="50463">
                  <c:v>116.910421368618</c:v>
                </c:pt>
                <c:pt idx="50464">
                  <c:v>116.912738123892</c:v>
                </c:pt>
                <c:pt idx="50465">
                  <c:v>116.91505487916599</c:v>
                </c:pt>
                <c:pt idx="50466">
                  <c:v>116.91737163443899</c:v>
                </c:pt>
                <c:pt idx="50467">
                  <c:v>116.919688389713</c:v>
                </c:pt>
                <c:pt idx="50468">
                  <c:v>116.922005144986</c:v>
                </c:pt>
                <c:pt idx="50469">
                  <c:v>116.92432190026</c:v>
                </c:pt>
                <c:pt idx="50470">
                  <c:v>116.926638655533</c:v>
                </c:pt>
                <c:pt idx="50471">
                  <c:v>116.92895541080701</c:v>
                </c:pt>
                <c:pt idx="50472">
                  <c:v>116.93127216608001</c:v>
                </c:pt>
                <c:pt idx="50473">
                  <c:v>116.933588921354</c:v>
                </c:pt>
                <c:pt idx="50474">
                  <c:v>116.935905676627</c:v>
                </c:pt>
                <c:pt idx="50475">
                  <c:v>116.938222431901</c:v>
                </c:pt>
                <c:pt idx="50476">
                  <c:v>116.94053918717501</c:v>
                </c:pt>
                <c:pt idx="50477">
                  <c:v>116.94285594244801</c:v>
                </c:pt>
                <c:pt idx="50478">
                  <c:v>116.945172697722</c:v>
                </c:pt>
                <c:pt idx="50479">
                  <c:v>116.947489452995</c:v>
                </c:pt>
                <c:pt idx="50480">
                  <c:v>116.949806208269</c:v>
                </c:pt>
                <c:pt idx="50481">
                  <c:v>116.952122963542</c:v>
                </c:pt>
                <c:pt idx="50482">
                  <c:v>116.954439718816</c:v>
                </c:pt>
                <c:pt idx="50483">
                  <c:v>116.956756474089</c:v>
                </c:pt>
                <c:pt idx="50484">
                  <c:v>116.959073229363</c:v>
                </c:pt>
                <c:pt idx="50485">
                  <c:v>116.961389984636</c:v>
                </c:pt>
                <c:pt idx="50486">
                  <c:v>116.96370673990999</c:v>
                </c:pt>
                <c:pt idx="50487">
                  <c:v>116.96602349518299</c:v>
                </c:pt>
                <c:pt idx="50488">
                  <c:v>116.968340250457</c:v>
                </c:pt>
                <c:pt idx="50489">
                  <c:v>116.970657005731</c:v>
                </c:pt>
                <c:pt idx="50490">
                  <c:v>116.972973761004</c:v>
                </c:pt>
                <c:pt idx="50491">
                  <c:v>116.97529051627799</c:v>
                </c:pt>
                <c:pt idx="50492">
                  <c:v>116.97760727155099</c:v>
                </c:pt>
                <c:pt idx="50493">
                  <c:v>116.979924026825</c:v>
                </c:pt>
                <c:pt idx="50494">
                  <c:v>116.982240782098</c:v>
                </c:pt>
                <c:pt idx="50495">
                  <c:v>116.984557537372</c:v>
                </c:pt>
                <c:pt idx="50496">
                  <c:v>116.986874292645</c:v>
                </c:pt>
                <c:pt idx="50497">
                  <c:v>116.98919104791899</c:v>
                </c:pt>
                <c:pt idx="50498">
                  <c:v>116.99150780319199</c:v>
                </c:pt>
                <c:pt idx="50499">
                  <c:v>116.993824558466</c:v>
                </c:pt>
                <c:pt idx="50500">
                  <c:v>116.996141313739</c:v>
                </c:pt>
                <c:pt idx="50501">
                  <c:v>116.998458069013</c:v>
                </c:pt>
                <c:pt idx="50502">
                  <c:v>117.00077482428701</c:v>
                </c:pt>
                <c:pt idx="50503">
                  <c:v>117.00309157956001</c:v>
                </c:pt>
                <c:pt idx="50504">
                  <c:v>117.005408334834</c:v>
                </c:pt>
                <c:pt idx="50505">
                  <c:v>117.007725090107</c:v>
                </c:pt>
                <c:pt idx="50506">
                  <c:v>117.010041845381</c:v>
                </c:pt>
                <c:pt idx="50507">
                  <c:v>117.012358600654</c:v>
                </c:pt>
                <c:pt idx="50508">
                  <c:v>117.01467535592801</c:v>
                </c:pt>
                <c:pt idx="50509">
                  <c:v>117.01699211120101</c:v>
                </c:pt>
                <c:pt idx="50510">
                  <c:v>117.019308866475</c:v>
                </c:pt>
                <c:pt idx="50511">
                  <c:v>117.021625621748</c:v>
                </c:pt>
                <c:pt idx="50512">
                  <c:v>117.023942377022</c:v>
                </c:pt>
                <c:pt idx="50513">
                  <c:v>117.026259132296</c:v>
                </c:pt>
                <c:pt idx="50514">
                  <c:v>117.028575887569</c:v>
                </c:pt>
                <c:pt idx="50515">
                  <c:v>117.030892642843</c:v>
                </c:pt>
                <c:pt idx="50516">
                  <c:v>117.033209398116</c:v>
                </c:pt>
                <c:pt idx="50517">
                  <c:v>117.03552615338999</c:v>
                </c:pt>
                <c:pt idx="50518">
                  <c:v>117.037842908663</c:v>
                </c:pt>
                <c:pt idx="50519">
                  <c:v>117.040159663937</c:v>
                </c:pt>
                <c:pt idx="50520">
                  <c:v>117.04247641921</c:v>
                </c:pt>
                <c:pt idx="50521">
                  <c:v>117.044793174484</c:v>
                </c:pt>
                <c:pt idx="50522">
                  <c:v>117.047109929757</c:v>
                </c:pt>
                <c:pt idx="50523">
                  <c:v>117.04942668503099</c:v>
                </c:pt>
                <c:pt idx="50524">
                  <c:v>117.05174344030399</c:v>
                </c:pt>
                <c:pt idx="50525">
                  <c:v>117.054060195578</c:v>
                </c:pt>
                <c:pt idx="50526">
                  <c:v>117.056376950852</c:v>
                </c:pt>
                <c:pt idx="50527">
                  <c:v>117.058693706125</c:v>
                </c:pt>
                <c:pt idx="50528">
                  <c:v>117.06101046139899</c:v>
                </c:pt>
                <c:pt idx="50529">
                  <c:v>117.06332721667199</c:v>
                </c:pt>
                <c:pt idx="50530">
                  <c:v>117.065643971946</c:v>
                </c:pt>
                <c:pt idx="50531">
                  <c:v>117.067960727219</c:v>
                </c:pt>
                <c:pt idx="50532">
                  <c:v>117.070277482493</c:v>
                </c:pt>
                <c:pt idx="50533">
                  <c:v>117.072594237766</c:v>
                </c:pt>
                <c:pt idx="50534">
                  <c:v>117.07491099304001</c:v>
                </c:pt>
                <c:pt idx="50535">
                  <c:v>117.07722774831301</c:v>
                </c:pt>
                <c:pt idx="50536">
                  <c:v>117.079544503587</c:v>
                </c:pt>
                <c:pt idx="50537">
                  <c:v>117.08186125886</c:v>
                </c:pt>
                <c:pt idx="50538">
                  <c:v>117.084178014134</c:v>
                </c:pt>
                <c:pt idx="50539">
                  <c:v>117.08649476940801</c:v>
                </c:pt>
                <c:pt idx="50540">
                  <c:v>117.08881152468101</c:v>
                </c:pt>
                <c:pt idx="50541">
                  <c:v>117.091128279955</c:v>
                </c:pt>
                <c:pt idx="50542">
                  <c:v>117.093445035228</c:v>
                </c:pt>
                <c:pt idx="50543">
                  <c:v>117.095761790502</c:v>
                </c:pt>
                <c:pt idx="50544">
                  <c:v>117.098078545775</c:v>
                </c:pt>
                <c:pt idx="50545">
                  <c:v>117.10039530104901</c:v>
                </c:pt>
                <c:pt idx="50546">
                  <c:v>117.10271205632201</c:v>
                </c:pt>
                <c:pt idx="50547">
                  <c:v>117.105028811596</c:v>
                </c:pt>
                <c:pt idx="50548">
                  <c:v>117.107345566869</c:v>
                </c:pt>
                <c:pt idx="50549">
                  <c:v>117.109662322143</c:v>
                </c:pt>
                <c:pt idx="50550">
                  <c:v>117.111979077416</c:v>
                </c:pt>
                <c:pt idx="50551">
                  <c:v>117.11429583269</c:v>
                </c:pt>
                <c:pt idx="50552">
                  <c:v>117.116612587964</c:v>
                </c:pt>
                <c:pt idx="50553">
                  <c:v>117.118929343237</c:v>
                </c:pt>
                <c:pt idx="50554">
                  <c:v>117.12124609851099</c:v>
                </c:pt>
                <c:pt idx="50555">
                  <c:v>117.12356285378399</c:v>
                </c:pt>
                <c:pt idx="50556">
                  <c:v>117.125879609058</c:v>
                </c:pt>
                <c:pt idx="50557">
                  <c:v>117.128196364331</c:v>
                </c:pt>
                <c:pt idx="50558">
                  <c:v>117.130513119605</c:v>
                </c:pt>
                <c:pt idx="50559">
                  <c:v>117.132829874878</c:v>
                </c:pt>
                <c:pt idx="50560">
                  <c:v>117.13514663015199</c:v>
                </c:pt>
                <c:pt idx="50561">
                  <c:v>117.13746338542499</c:v>
                </c:pt>
                <c:pt idx="50562">
                  <c:v>117.139780140699</c:v>
                </c:pt>
                <c:pt idx="50563">
                  <c:v>117.142096895973</c:v>
                </c:pt>
                <c:pt idx="50564">
                  <c:v>117.144413651246</c:v>
                </c:pt>
                <c:pt idx="50565">
                  <c:v>117.14673040652001</c:v>
                </c:pt>
                <c:pt idx="50566">
                  <c:v>117.14904716179301</c:v>
                </c:pt>
                <c:pt idx="50567">
                  <c:v>117.151363917067</c:v>
                </c:pt>
                <c:pt idx="50568">
                  <c:v>117.15368067234</c:v>
                </c:pt>
                <c:pt idx="50569">
                  <c:v>117.155997427614</c:v>
                </c:pt>
                <c:pt idx="50570">
                  <c:v>117.158314182887</c:v>
                </c:pt>
                <c:pt idx="50571">
                  <c:v>117.16063093816101</c:v>
                </c:pt>
                <c:pt idx="50572">
                  <c:v>117.16294769343401</c:v>
                </c:pt>
                <c:pt idx="50573">
                  <c:v>117.165264448708</c:v>
                </c:pt>
                <c:pt idx="50574">
                  <c:v>117.167581203981</c:v>
                </c:pt>
                <c:pt idx="50575">
                  <c:v>117.169897959255</c:v>
                </c:pt>
                <c:pt idx="50576">
                  <c:v>117.17221471452901</c:v>
                </c:pt>
                <c:pt idx="50577">
                  <c:v>117.17453146980201</c:v>
                </c:pt>
                <c:pt idx="50578">
                  <c:v>117.176848225076</c:v>
                </c:pt>
                <c:pt idx="50579">
                  <c:v>117.179164980349</c:v>
                </c:pt>
                <c:pt idx="50580">
                  <c:v>117.181481735623</c:v>
                </c:pt>
                <c:pt idx="50581">
                  <c:v>117.183798490896</c:v>
                </c:pt>
                <c:pt idx="50582">
                  <c:v>117.18611524617</c:v>
                </c:pt>
                <c:pt idx="50583">
                  <c:v>117.188432001443</c:v>
                </c:pt>
                <c:pt idx="50584">
                  <c:v>117.190748756717</c:v>
                </c:pt>
                <c:pt idx="50585">
                  <c:v>117.19306551199</c:v>
                </c:pt>
                <c:pt idx="50586">
                  <c:v>117.19538226726399</c:v>
                </c:pt>
                <c:pt idx="50587">
                  <c:v>117.19769902253699</c:v>
                </c:pt>
                <c:pt idx="50588">
                  <c:v>117.200015777811</c:v>
                </c:pt>
                <c:pt idx="50589">
                  <c:v>117.202332533085</c:v>
                </c:pt>
                <c:pt idx="50590">
                  <c:v>117.204649288358</c:v>
                </c:pt>
                <c:pt idx="50591">
                  <c:v>117.20696604363199</c:v>
                </c:pt>
                <c:pt idx="50592">
                  <c:v>117.20928279890499</c:v>
                </c:pt>
                <c:pt idx="50593">
                  <c:v>117.211599554179</c:v>
                </c:pt>
                <c:pt idx="50594">
                  <c:v>117.213916309452</c:v>
                </c:pt>
                <c:pt idx="50595">
                  <c:v>117.216233064726</c:v>
                </c:pt>
                <c:pt idx="50596">
                  <c:v>117.218549819999</c:v>
                </c:pt>
                <c:pt idx="50597">
                  <c:v>117.22086657527301</c:v>
                </c:pt>
                <c:pt idx="50598">
                  <c:v>117.22318333054599</c:v>
                </c:pt>
                <c:pt idx="50599">
                  <c:v>117.22550008582</c:v>
                </c:pt>
                <c:pt idx="50600">
                  <c:v>117.227816841093</c:v>
                </c:pt>
                <c:pt idx="50601">
                  <c:v>117.230133596367</c:v>
                </c:pt>
                <c:pt idx="50602">
                  <c:v>117.23245035164101</c:v>
                </c:pt>
                <c:pt idx="50603">
                  <c:v>117.23476710691401</c:v>
                </c:pt>
                <c:pt idx="50604">
                  <c:v>117.237083862188</c:v>
                </c:pt>
                <c:pt idx="50605">
                  <c:v>117.239400617461</c:v>
                </c:pt>
                <c:pt idx="50606">
                  <c:v>117.241717372735</c:v>
                </c:pt>
                <c:pt idx="50607">
                  <c:v>117.244034128008</c:v>
                </c:pt>
                <c:pt idx="50608">
                  <c:v>117.24635088328201</c:v>
                </c:pt>
                <c:pt idx="50609">
                  <c:v>117.24866763855501</c:v>
                </c:pt>
                <c:pt idx="50610">
                  <c:v>117.250984393829</c:v>
                </c:pt>
                <c:pt idx="50611">
                  <c:v>117.253301149102</c:v>
                </c:pt>
                <c:pt idx="50612">
                  <c:v>117.255617904376</c:v>
                </c:pt>
                <c:pt idx="50613">
                  <c:v>117.25793465965</c:v>
                </c:pt>
                <c:pt idx="50614">
                  <c:v>117.260251414923</c:v>
                </c:pt>
                <c:pt idx="50615">
                  <c:v>117.262568170197</c:v>
                </c:pt>
                <c:pt idx="50616">
                  <c:v>117.26488492547</c:v>
                </c:pt>
                <c:pt idx="50617">
                  <c:v>117.26720168074399</c:v>
                </c:pt>
                <c:pt idx="50618">
                  <c:v>117.26951843601699</c:v>
                </c:pt>
                <c:pt idx="50619">
                  <c:v>117.271835191291</c:v>
                </c:pt>
                <c:pt idx="50620">
                  <c:v>117.274151946564</c:v>
                </c:pt>
                <c:pt idx="50621">
                  <c:v>117.276468701838</c:v>
                </c:pt>
                <c:pt idx="50622">
                  <c:v>117.278785457111</c:v>
                </c:pt>
                <c:pt idx="50623">
                  <c:v>117.28110221238499</c:v>
                </c:pt>
                <c:pt idx="50624">
                  <c:v>117.28341896765799</c:v>
                </c:pt>
                <c:pt idx="50625">
                  <c:v>117.285735722932</c:v>
                </c:pt>
                <c:pt idx="50626">
                  <c:v>117.288052478206</c:v>
                </c:pt>
                <c:pt idx="50627">
                  <c:v>117.290369233479</c:v>
                </c:pt>
                <c:pt idx="50628">
                  <c:v>117.29268598875299</c:v>
                </c:pt>
                <c:pt idx="50629">
                  <c:v>117.29500274402599</c:v>
                </c:pt>
                <c:pt idx="50630">
                  <c:v>117.2973194993</c:v>
                </c:pt>
                <c:pt idx="50631">
                  <c:v>117.299636254573</c:v>
                </c:pt>
                <c:pt idx="50632">
                  <c:v>117.301953009847</c:v>
                </c:pt>
                <c:pt idx="50633">
                  <c:v>117.30426976512</c:v>
                </c:pt>
                <c:pt idx="50634">
                  <c:v>117.30658652039401</c:v>
                </c:pt>
                <c:pt idx="50635">
                  <c:v>117.30890327566701</c:v>
                </c:pt>
                <c:pt idx="50636">
                  <c:v>117.311220030941</c:v>
                </c:pt>
                <c:pt idx="50637">
                  <c:v>117.313536786214</c:v>
                </c:pt>
                <c:pt idx="50638">
                  <c:v>117.315853541488</c:v>
                </c:pt>
                <c:pt idx="50639">
                  <c:v>117.31817029676201</c:v>
                </c:pt>
                <c:pt idx="50640">
                  <c:v>117.32048705203501</c:v>
                </c:pt>
                <c:pt idx="50641">
                  <c:v>117.322803807309</c:v>
                </c:pt>
                <c:pt idx="50642">
                  <c:v>117.325120562582</c:v>
                </c:pt>
                <c:pt idx="50643">
                  <c:v>117.327437317856</c:v>
                </c:pt>
                <c:pt idx="50644">
                  <c:v>117.329754073129</c:v>
                </c:pt>
                <c:pt idx="50645">
                  <c:v>117.332070828403</c:v>
                </c:pt>
                <c:pt idx="50646">
                  <c:v>117.334387583676</c:v>
                </c:pt>
                <c:pt idx="50647">
                  <c:v>117.33670433895</c:v>
                </c:pt>
                <c:pt idx="50648">
                  <c:v>117.339021094223</c:v>
                </c:pt>
                <c:pt idx="50649">
                  <c:v>117.34133784949699</c:v>
                </c:pt>
                <c:pt idx="50650">
                  <c:v>117.34365460476999</c:v>
                </c:pt>
                <c:pt idx="50651">
                  <c:v>117.345971360044</c:v>
                </c:pt>
                <c:pt idx="50652">
                  <c:v>117.348288115318</c:v>
                </c:pt>
                <c:pt idx="50653">
                  <c:v>117.350604870591</c:v>
                </c:pt>
                <c:pt idx="50654">
                  <c:v>117.35292162586499</c:v>
                </c:pt>
                <c:pt idx="50655">
                  <c:v>117.35523838113799</c:v>
                </c:pt>
                <c:pt idx="50656">
                  <c:v>117.357555136412</c:v>
                </c:pt>
                <c:pt idx="50657">
                  <c:v>117.359871891685</c:v>
                </c:pt>
                <c:pt idx="50658">
                  <c:v>117.362188646959</c:v>
                </c:pt>
                <c:pt idx="50659">
                  <c:v>117.364505402232</c:v>
                </c:pt>
                <c:pt idx="50660">
                  <c:v>117.36682215750599</c:v>
                </c:pt>
                <c:pt idx="50661">
                  <c:v>117.36913891277899</c:v>
                </c:pt>
                <c:pt idx="50662">
                  <c:v>117.371455668053</c:v>
                </c:pt>
                <c:pt idx="50663">
                  <c:v>117.373772423327</c:v>
                </c:pt>
                <c:pt idx="50664">
                  <c:v>117.3760891786</c:v>
                </c:pt>
                <c:pt idx="50665">
                  <c:v>117.37840593387401</c:v>
                </c:pt>
                <c:pt idx="50666">
                  <c:v>117.38072268914701</c:v>
                </c:pt>
                <c:pt idx="50667">
                  <c:v>117.383039444421</c:v>
                </c:pt>
                <c:pt idx="50668">
                  <c:v>117.385356199694</c:v>
                </c:pt>
                <c:pt idx="50669">
                  <c:v>117.387672954968</c:v>
                </c:pt>
                <c:pt idx="50670">
                  <c:v>117.389989710241</c:v>
                </c:pt>
                <c:pt idx="50671">
                  <c:v>117.39230646551501</c:v>
                </c:pt>
                <c:pt idx="50672">
                  <c:v>117.39462322078801</c:v>
                </c:pt>
                <c:pt idx="50673">
                  <c:v>117.396939976062</c:v>
                </c:pt>
                <c:pt idx="50674">
                  <c:v>117.399256731335</c:v>
                </c:pt>
                <c:pt idx="50675">
                  <c:v>117.401573486609</c:v>
                </c:pt>
                <c:pt idx="50676">
                  <c:v>117.403890241883</c:v>
                </c:pt>
                <c:pt idx="50677">
                  <c:v>117.406206997156</c:v>
                </c:pt>
                <c:pt idx="50678">
                  <c:v>117.40852375243</c:v>
                </c:pt>
                <c:pt idx="50679">
                  <c:v>117.410840507703</c:v>
                </c:pt>
                <c:pt idx="50680">
                  <c:v>117.41315726297699</c:v>
                </c:pt>
                <c:pt idx="50681">
                  <c:v>117.41547401824999</c:v>
                </c:pt>
                <c:pt idx="50682">
                  <c:v>117.417790773524</c:v>
                </c:pt>
                <c:pt idx="50683">
                  <c:v>117.420107528797</c:v>
                </c:pt>
                <c:pt idx="50684">
                  <c:v>117.422424284071</c:v>
                </c:pt>
                <c:pt idx="50685">
                  <c:v>117.424741039344</c:v>
                </c:pt>
                <c:pt idx="50686">
                  <c:v>117.42705779461799</c:v>
                </c:pt>
                <c:pt idx="50687">
                  <c:v>117.42937454989099</c:v>
                </c:pt>
                <c:pt idx="50688">
                  <c:v>117.431691305165</c:v>
                </c:pt>
                <c:pt idx="50689">
                  <c:v>117.434008060439</c:v>
                </c:pt>
                <c:pt idx="50690">
                  <c:v>117.436324815712</c:v>
                </c:pt>
                <c:pt idx="50691">
                  <c:v>117.43864157098599</c:v>
                </c:pt>
                <c:pt idx="50692">
                  <c:v>117.44095832625899</c:v>
                </c:pt>
                <c:pt idx="50693">
                  <c:v>117.443275081533</c:v>
                </c:pt>
                <c:pt idx="50694">
                  <c:v>117.445591836806</c:v>
                </c:pt>
                <c:pt idx="50695">
                  <c:v>117.44790859208</c:v>
                </c:pt>
                <c:pt idx="50696">
                  <c:v>117.450225347353</c:v>
                </c:pt>
                <c:pt idx="50697">
                  <c:v>117.45254210262701</c:v>
                </c:pt>
                <c:pt idx="50698">
                  <c:v>117.45485885790001</c:v>
                </c:pt>
                <c:pt idx="50699">
                  <c:v>117.457175613174</c:v>
                </c:pt>
                <c:pt idx="50700">
                  <c:v>117.459492368448</c:v>
                </c:pt>
                <c:pt idx="50701">
                  <c:v>117.461809123721</c:v>
                </c:pt>
                <c:pt idx="50702">
                  <c:v>117.46412587899501</c:v>
                </c:pt>
                <c:pt idx="50703">
                  <c:v>117.46644263426801</c:v>
                </c:pt>
                <c:pt idx="50704">
                  <c:v>117.468759389542</c:v>
                </c:pt>
                <c:pt idx="50705">
                  <c:v>117.471076144815</c:v>
                </c:pt>
                <c:pt idx="50706">
                  <c:v>117.473392900089</c:v>
                </c:pt>
                <c:pt idx="50707">
                  <c:v>117.475709655362</c:v>
                </c:pt>
                <c:pt idx="50708">
                  <c:v>117.47802641063601</c:v>
                </c:pt>
                <c:pt idx="50709">
                  <c:v>117.48034316590901</c:v>
                </c:pt>
                <c:pt idx="50710">
                  <c:v>117.482659921183</c:v>
                </c:pt>
                <c:pt idx="50711">
                  <c:v>117.484976676456</c:v>
                </c:pt>
                <c:pt idx="50712">
                  <c:v>117.48729343173</c:v>
                </c:pt>
                <c:pt idx="50713">
                  <c:v>117.489610187004</c:v>
                </c:pt>
                <c:pt idx="50714">
                  <c:v>117.491926942277</c:v>
                </c:pt>
                <c:pt idx="50715">
                  <c:v>117.494243697551</c:v>
                </c:pt>
                <c:pt idx="50716">
                  <c:v>117.496560452824</c:v>
                </c:pt>
                <c:pt idx="50717">
                  <c:v>117.49887720809799</c:v>
                </c:pt>
                <c:pt idx="50718">
                  <c:v>117.50119396337099</c:v>
                </c:pt>
                <c:pt idx="50719">
                  <c:v>117.503510718645</c:v>
                </c:pt>
                <c:pt idx="50720">
                  <c:v>117.505827473918</c:v>
                </c:pt>
                <c:pt idx="50721">
                  <c:v>117.508144229192</c:v>
                </c:pt>
                <c:pt idx="50722">
                  <c:v>117.510460984465</c:v>
                </c:pt>
                <c:pt idx="50723">
                  <c:v>117.51277773973899</c:v>
                </c:pt>
                <c:pt idx="50724">
                  <c:v>117.51509449501199</c:v>
                </c:pt>
                <c:pt idx="50725">
                  <c:v>117.517411250286</c:v>
                </c:pt>
                <c:pt idx="50726">
                  <c:v>117.51972800556</c:v>
                </c:pt>
                <c:pt idx="50727">
                  <c:v>117.522044760833</c:v>
                </c:pt>
                <c:pt idx="50728">
                  <c:v>117.52436151610701</c:v>
                </c:pt>
                <c:pt idx="50729">
                  <c:v>117.52667827138001</c:v>
                </c:pt>
                <c:pt idx="50730">
                  <c:v>117.528995026654</c:v>
                </c:pt>
                <c:pt idx="50731">
                  <c:v>117.531311781927</c:v>
                </c:pt>
                <c:pt idx="50732">
                  <c:v>117.533628537201</c:v>
                </c:pt>
                <c:pt idx="50733">
                  <c:v>117.535945292474</c:v>
                </c:pt>
                <c:pt idx="50734">
                  <c:v>117.53826204774801</c:v>
                </c:pt>
                <c:pt idx="50735">
                  <c:v>117.54057880302101</c:v>
                </c:pt>
                <c:pt idx="50736">
                  <c:v>117.542895558295</c:v>
                </c:pt>
                <c:pt idx="50737">
                  <c:v>117.545212313568</c:v>
                </c:pt>
                <c:pt idx="50738">
                  <c:v>117.547529068842</c:v>
                </c:pt>
                <c:pt idx="50739">
                  <c:v>117.54984582411601</c:v>
                </c:pt>
                <c:pt idx="50740">
                  <c:v>117.55216257938901</c:v>
                </c:pt>
                <c:pt idx="50741">
                  <c:v>117.554479334663</c:v>
                </c:pt>
                <c:pt idx="50742">
                  <c:v>117.556796089936</c:v>
                </c:pt>
                <c:pt idx="50743">
                  <c:v>117.55911284521</c:v>
                </c:pt>
                <c:pt idx="50744">
                  <c:v>117.561429600483</c:v>
                </c:pt>
                <c:pt idx="50745">
                  <c:v>117.563746355757</c:v>
                </c:pt>
                <c:pt idx="50746">
                  <c:v>117.56606311103</c:v>
                </c:pt>
                <c:pt idx="50747">
                  <c:v>117.568379866304</c:v>
                </c:pt>
                <c:pt idx="50748">
                  <c:v>117.570696621577</c:v>
                </c:pt>
                <c:pt idx="50749">
                  <c:v>117.57301337685099</c:v>
                </c:pt>
                <c:pt idx="50750">
                  <c:v>117.575330132125</c:v>
                </c:pt>
                <c:pt idx="50751">
                  <c:v>117.577646887398</c:v>
                </c:pt>
                <c:pt idx="50752">
                  <c:v>117.579963642672</c:v>
                </c:pt>
                <c:pt idx="50753">
                  <c:v>117.582280397945</c:v>
                </c:pt>
                <c:pt idx="50754">
                  <c:v>117.58459715321899</c:v>
                </c:pt>
                <c:pt idx="50755">
                  <c:v>117.58691390849199</c:v>
                </c:pt>
                <c:pt idx="50756">
                  <c:v>117.589230663766</c:v>
                </c:pt>
                <c:pt idx="50757">
                  <c:v>117.591547419039</c:v>
                </c:pt>
                <c:pt idx="50758">
                  <c:v>117.593864174313</c:v>
                </c:pt>
                <c:pt idx="50759">
                  <c:v>117.596180929586</c:v>
                </c:pt>
                <c:pt idx="50760">
                  <c:v>117.59849768486001</c:v>
                </c:pt>
                <c:pt idx="50761">
                  <c:v>117.60081444013299</c:v>
                </c:pt>
                <c:pt idx="50762">
                  <c:v>117.603131195407</c:v>
                </c:pt>
                <c:pt idx="50763">
                  <c:v>117.605447950681</c:v>
                </c:pt>
                <c:pt idx="50764">
                  <c:v>117.607764705954</c:v>
                </c:pt>
                <c:pt idx="50765">
                  <c:v>117.61008146122801</c:v>
                </c:pt>
                <c:pt idx="50766">
                  <c:v>117.61239821650101</c:v>
                </c:pt>
                <c:pt idx="50767">
                  <c:v>117.614714971775</c:v>
                </c:pt>
                <c:pt idx="50768">
                  <c:v>117.617031727048</c:v>
                </c:pt>
                <c:pt idx="50769">
                  <c:v>117.619348482322</c:v>
                </c:pt>
                <c:pt idx="50770">
                  <c:v>117.621665237595</c:v>
                </c:pt>
                <c:pt idx="50771">
                  <c:v>117.62398199286901</c:v>
                </c:pt>
                <c:pt idx="50772">
                  <c:v>117.62629874814201</c:v>
                </c:pt>
                <c:pt idx="50773">
                  <c:v>117.628615503416</c:v>
                </c:pt>
                <c:pt idx="50774">
                  <c:v>117.630932258689</c:v>
                </c:pt>
                <c:pt idx="50775">
                  <c:v>117.633249013963</c:v>
                </c:pt>
                <c:pt idx="50776">
                  <c:v>117.635565769237</c:v>
                </c:pt>
                <c:pt idx="50777">
                  <c:v>117.63788252451</c:v>
                </c:pt>
                <c:pt idx="50778">
                  <c:v>117.640199279784</c:v>
                </c:pt>
                <c:pt idx="50779">
                  <c:v>117.642516035057</c:v>
                </c:pt>
                <c:pt idx="50780">
                  <c:v>117.64483279033099</c:v>
                </c:pt>
                <c:pt idx="50781">
                  <c:v>117.64714954560399</c:v>
                </c:pt>
                <c:pt idx="50782">
                  <c:v>117.649466300878</c:v>
                </c:pt>
                <c:pt idx="50783">
                  <c:v>117.651783056151</c:v>
                </c:pt>
                <c:pt idx="50784">
                  <c:v>117.654099811425</c:v>
                </c:pt>
                <c:pt idx="50785">
                  <c:v>117.656416566698</c:v>
                </c:pt>
                <c:pt idx="50786">
                  <c:v>117.65873332197199</c:v>
                </c:pt>
                <c:pt idx="50787">
                  <c:v>117.66105007724499</c:v>
                </c:pt>
                <c:pt idx="50788">
                  <c:v>117.663366832519</c:v>
                </c:pt>
                <c:pt idx="50789">
                  <c:v>117.665683587793</c:v>
                </c:pt>
                <c:pt idx="50790">
                  <c:v>117.668000343066</c:v>
                </c:pt>
                <c:pt idx="50791">
                  <c:v>117.67031709834001</c:v>
                </c:pt>
                <c:pt idx="50792">
                  <c:v>117.67263385361299</c:v>
                </c:pt>
                <c:pt idx="50793">
                  <c:v>117.674950608887</c:v>
                </c:pt>
                <c:pt idx="50794">
                  <c:v>117.67726736416</c:v>
                </c:pt>
                <c:pt idx="50795">
                  <c:v>117.679584119434</c:v>
                </c:pt>
                <c:pt idx="50796">
                  <c:v>117.681900874707</c:v>
                </c:pt>
                <c:pt idx="50797">
                  <c:v>117.68421762998101</c:v>
                </c:pt>
                <c:pt idx="50798">
                  <c:v>117.68653438525401</c:v>
                </c:pt>
                <c:pt idx="50799">
                  <c:v>117.688851140528</c:v>
                </c:pt>
                <c:pt idx="50800">
                  <c:v>117.691167895802</c:v>
                </c:pt>
                <c:pt idx="50801">
                  <c:v>117.693484651075</c:v>
                </c:pt>
                <c:pt idx="50802">
                  <c:v>117.69580140634901</c:v>
                </c:pt>
                <c:pt idx="50803">
                  <c:v>117.69811816162201</c:v>
                </c:pt>
                <c:pt idx="50804">
                  <c:v>117.700434916896</c:v>
                </c:pt>
                <c:pt idx="50805">
                  <c:v>117.702751672169</c:v>
                </c:pt>
                <c:pt idx="50806">
                  <c:v>117.705068427443</c:v>
                </c:pt>
                <c:pt idx="50807">
                  <c:v>117.707385182716</c:v>
                </c:pt>
                <c:pt idx="50808">
                  <c:v>117.70970193799</c:v>
                </c:pt>
                <c:pt idx="50809">
                  <c:v>117.712018693263</c:v>
                </c:pt>
                <c:pt idx="50810">
                  <c:v>117.714335448537</c:v>
                </c:pt>
                <c:pt idx="50811">
                  <c:v>117.71665220381</c:v>
                </c:pt>
                <c:pt idx="50812">
                  <c:v>117.71896895908399</c:v>
                </c:pt>
                <c:pt idx="50813">
                  <c:v>117.721285714358</c:v>
                </c:pt>
                <c:pt idx="50814">
                  <c:v>117.723602469631</c:v>
                </c:pt>
                <c:pt idx="50815">
                  <c:v>117.725919224905</c:v>
                </c:pt>
                <c:pt idx="50816">
                  <c:v>117.728235980178</c:v>
                </c:pt>
                <c:pt idx="50817">
                  <c:v>117.73055273545199</c:v>
                </c:pt>
                <c:pt idx="50818">
                  <c:v>117.73286949072499</c:v>
                </c:pt>
                <c:pt idx="50819">
                  <c:v>117.735186245999</c:v>
                </c:pt>
                <c:pt idx="50820">
                  <c:v>117.737503001272</c:v>
                </c:pt>
                <c:pt idx="50821">
                  <c:v>117.739819756546</c:v>
                </c:pt>
                <c:pt idx="50822">
                  <c:v>117.742136511819</c:v>
                </c:pt>
                <c:pt idx="50823">
                  <c:v>117.74445326709299</c:v>
                </c:pt>
                <c:pt idx="50824">
                  <c:v>117.74677002236599</c:v>
                </c:pt>
                <c:pt idx="50825">
                  <c:v>117.74908677764</c:v>
                </c:pt>
                <c:pt idx="50826">
                  <c:v>117.751403532914</c:v>
                </c:pt>
                <c:pt idx="50827">
                  <c:v>117.753720288187</c:v>
                </c:pt>
                <c:pt idx="50828">
                  <c:v>117.75603704346101</c:v>
                </c:pt>
                <c:pt idx="50829">
                  <c:v>117.75835379873401</c:v>
                </c:pt>
                <c:pt idx="50830">
                  <c:v>117.760670554008</c:v>
                </c:pt>
                <c:pt idx="50831">
                  <c:v>117.762987309281</c:v>
                </c:pt>
                <c:pt idx="50832">
                  <c:v>117.765304064555</c:v>
                </c:pt>
                <c:pt idx="50833">
                  <c:v>117.767620819828</c:v>
                </c:pt>
                <c:pt idx="50834">
                  <c:v>117.76993757510201</c:v>
                </c:pt>
                <c:pt idx="50835">
                  <c:v>117.77225433037501</c:v>
                </c:pt>
                <c:pt idx="50836">
                  <c:v>117.774571085649</c:v>
                </c:pt>
                <c:pt idx="50837">
                  <c:v>117.776887840923</c:v>
                </c:pt>
                <c:pt idx="50838">
                  <c:v>117.779204596196</c:v>
                </c:pt>
                <c:pt idx="50839">
                  <c:v>117.78152135147</c:v>
                </c:pt>
                <c:pt idx="50840">
                  <c:v>117.783838106743</c:v>
                </c:pt>
                <c:pt idx="50841">
                  <c:v>117.786154862017</c:v>
                </c:pt>
                <c:pt idx="50842">
                  <c:v>117.78847161729</c:v>
                </c:pt>
                <c:pt idx="50843">
                  <c:v>117.79078837256399</c:v>
                </c:pt>
                <c:pt idx="50844">
                  <c:v>117.79310512783699</c:v>
                </c:pt>
                <c:pt idx="50845">
                  <c:v>117.795421883111</c:v>
                </c:pt>
                <c:pt idx="50846">
                  <c:v>117.797738638384</c:v>
                </c:pt>
                <c:pt idx="50847">
                  <c:v>117.800055393658</c:v>
                </c:pt>
                <c:pt idx="50848">
                  <c:v>117.802372148931</c:v>
                </c:pt>
                <c:pt idx="50849">
                  <c:v>117.80468890420499</c:v>
                </c:pt>
                <c:pt idx="50850">
                  <c:v>117.807005659479</c:v>
                </c:pt>
                <c:pt idx="50851">
                  <c:v>117.809322414752</c:v>
                </c:pt>
                <c:pt idx="50852">
                  <c:v>117.811639170026</c:v>
                </c:pt>
                <c:pt idx="50853">
                  <c:v>117.813955925299</c:v>
                </c:pt>
                <c:pt idx="50854">
                  <c:v>117.81627268057299</c:v>
                </c:pt>
                <c:pt idx="50855">
                  <c:v>117.81858943584599</c:v>
                </c:pt>
                <c:pt idx="50856">
                  <c:v>117.82090619112</c:v>
                </c:pt>
                <c:pt idx="50857">
                  <c:v>117.823222946393</c:v>
                </c:pt>
                <c:pt idx="50858">
                  <c:v>117.825539701667</c:v>
                </c:pt>
                <c:pt idx="50859">
                  <c:v>117.82785645694</c:v>
                </c:pt>
                <c:pt idx="50860">
                  <c:v>117.83017321221401</c:v>
                </c:pt>
                <c:pt idx="50861">
                  <c:v>117.83248996748701</c:v>
                </c:pt>
                <c:pt idx="50862">
                  <c:v>117.834806722761</c:v>
                </c:pt>
                <c:pt idx="50863">
                  <c:v>117.837123478035</c:v>
                </c:pt>
                <c:pt idx="50864">
                  <c:v>117.839440233308</c:v>
                </c:pt>
                <c:pt idx="50865">
                  <c:v>117.84175698858201</c:v>
                </c:pt>
                <c:pt idx="50866">
                  <c:v>117.84407374385501</c:v>
                </c:pt>
                <c:pt idx="50867">
                  <c:v>117.846390499129</c:v>
                </c:pt>
                <c:pt idx="50868">
                  <c:v>117.848707254402</c:v>
                </c:pt>
                <c:pt idx="50869">
                  <c:v>117.851024009676</c:v>
                </c:pt>
                <c:pt idx="50870">
                  <c:v>117.853340764949</c:v>
                </c:pt>
                <c:pt idx="50871">
                  <c:v>117.85565752022301</c:v>
                </c:pt>
                <c:pt idx="50872">
                  <c:v>117.85797427549601</c:v>
                </c:pt>
                <c:pt idx="50873">
                  <c:v>117.86029103077</c:v>
                </c:pt>
                <c:pt idx="50874">
                  <c:v>117.862607786043</c:v>
                </c:pt>
                <c:pt idx="50875">
                  <c:v>117.864924541317</c:v>
                </c:pt>
                <c:pt idx="50876">
                  <c:v>117.867241296591</c:v>
                </c:pt>
                <c:pt idx="50877">
                  <c:v>117.869558051864</c:v>
                </c:pt>
                <c:pt idx="50878">
                  <c:v>117.871874807138</c:v>
                </c:pt>
                <c:pt idx="50879">
                  <c:v>117.874191562411</c:v>
                </c:pt>
                <c:pt idx="50880">
                  <c:v>117.87650831768499</c:v>
                </c:pt>
                <c:pt idx="50881">
                  <c:v>117.87882507295799</c:v>
                </c:pt>
                <c:pt idx="50882">
                  <c:v>117.881141828232</c:v>
                </c:pt>
                <c:pt idx="50883">
                  <c:v>117.883458583505</c:v>
                </c:pt>
                <c:pt idx="50884">
                  <c:v>117.885775338779</c:v>
                </c:pt>
                <c:pt idx="50885">
                  <c:v>117.888092094052</c:v>
                </c:pt>
                <c:pt idx="50886">
                  <c:v>117.89040884932599</c:v>
                </c:pt>
                <c:pt idx="50887">
                  <c:v>117.8927256046</c:v>
                </c:pt>
                <c:pt idx="50888">
                  <c:v>117.895042359873</c:v>
                </c:pt>
                <c:pt idx="50889">
                  <c:v>117.897359115147</c:v>
                </c:pt>
                <c:pt idx="50890">
                  <c:v>117.89967587042</c:v>
                </c:pt>
                <c:pt idx="50891">
                  <c:v>117.90199262569401</c:v>
                </c:pt>
                <c:pt idx="50892">
                  <c:v>117.90430938096701</c:v>
                </c:pt>
                <c:pt idx="50893">
                  <c:v>117.906626136241</c:v>
                </c:pt>
                <c:pt idx="50894">
                  <c:v>117.908942891514</c:v>
                </c:pt>
                <c:pt idx="50895">
                  <c:v>117.911259646788</c:v>
                </c:pt>
                <c:pt idx="50896">
                  <c:v>117.913576402061</c:v>
                </c:pt>
                <c:pt idx="50897">
                  <c:v>117.91589315733501</c:v>
                </c:pt>
                <c:pt idx="50898">
                  <c:v>117.91820991260801</c:v>
                </c:pt>
                <c:pt idx="50899">
                  <c:v>117.920526667882</c:v>
                </c:pt>
                <c:pt idx="50900">
                  <c:v>117.922843423156</c:v>
                </c:pt>
                <c:pt idx="50901">
                  <c:v>117.925160178429</c:v>
                </c:pt>
                <c:pt idx="50902">
                  <c:v>117.92747693370301</c:v>
                </c:pt>
                <c:pt idx="50903">
                  <c:v>117.92979368897601</c:v>
                </c:pt>
                <c:pt idx="50904">
                  <c:v>117.93211044425</c:v>
                </c:pt>
                <c:pt idx="50905">
                  <c:v>117.934427199523</c:v>
                </c:pt>
                <c:pt idx="50906">
                  <c:v>117.936743954797</c:v>
                </c:pt>
                <c:pt idx="50907">
                  <c:v>117.93906071007</c:v>
                </c:pt>
                <c:pt idx="50908">
                  <c:v>117.941377465344</c:v>
                </c:pt>
                <c:pt idx="50909">
                  <c:v>117.943694220617</c:v>
                </c:pt>
                <c:pt idx="50910">
                  <c:v>117.946010975891</c:v>
                </c:pt>
                <c:pt idx="50911">
                  <c:v>117.948327731164</c:v>
                </c:pt>
                <c:pt idx="50912">
                  <c:v>117.95064448643799</c:v>
                </c:pt>
                <c:pt idx="50913">
                  <c:v>117.952961241712</c:v>
                </c:pt>
                <c:pt idx="50914">
                  <c:v>117.955277996985</c:v>
                </c:pt>
                <c:pt idx="50915">
                  <c:v>117.957594752259</c:v>
                </c:pt>
                <c:pt idx="50916">
                  <c:v>117.959911507532</c:v>
                </c:pt>
                <c:pt idx="50917">
                  <c:v>117.96222826280599</c:v>
                </c:pt>
                <c:pt idx="50918">
                  <c:v>117.96454501807899</c:v>
                </c:pt>
                <c:pt idx="50919">
                  <c:v>117.966861773353</c:v>
                </c:pt>
                <c:pt idx="50920">
                  <c:v>117.969178528626</c:v>
                </c:pt>
                <c:pt idx="50921">
                  <c:v>117.9714952839</c:v>
                </c:pt>
                <c:pt idx="50922">
                  <c:v>117.973812039173</c:v>
                </c:pt>
                <c:pt idx="50923">
                  <c:v>117.97612879444701</c:v>
                </c:pt>
                <c:pt idx="50924">
                  <c:v>117.97844554972001</c:v>
                </c:pt>
                <c:pt idx="50925">
                  <c:v>117.980762304994</c:v>
                </c:pt>
                <c:pt idx="50926">
                  <c:v>117.983079060268</c:v>
                </c:pt>
                <c:pt idx="50927">
                  <c:v>117.985395815541</c:v>
                </c:pt>
                <c:pt idx="50928">
                  <c:v>117.98771257081501</c:v>
                </c:pt>
                <c:pt idx="50929">
                  <c:v>117.99002932608801</c:v>
                </c:pt>
                <c:pt idx="50930">
                  <c:v>117.992346081362</c:v>
                </c:pt>
                <c:pt idx="50931">
                  <c:v>117.994662836635</c:v>
                </c:pt>
                <c:pt idx="50932">
                  <c:v>117.996979591909</c:v>
                </c:pt>
                <c:pt idx="50933">
                  <c:v>117.999296347182</c:v>
                </c:pt>
                <c:pt idx="50934">
                  <c:v>118.00161310245601</c:v>
                </c:pt>
                <c:pt idx="50935">
                  <c:v>118.00392985772901</c:v>
                </c:pt>
                <c:pt idx="50936">
                  <c:v>118.006246613003</c:v>
                </c:pt>
                <c:pt idx="50937">
                  <c:v>118.008563368277</c:v>
                </c:pt>
                <c:pt idx="50938">
                  <c:v>118.01088012355</c:v>
                </c:pt>
                <c:pt idx="50939">
                  <c:v>118.013196878824</c:v>
                </c:pt>
                <c:pt idx="50940">
                  <c:v>118.015513634097</c:v>
                </c:pt>
                <c:pt idx="50941">
                  <c:v>118.017830389371</c:v>
                </c:pt>
                <c:pt idx="50942">
                  <c:v>118.020147144644</c:v>
                </c:pt>
                <c:pt idx="50943">
                  <c:v>118.02246389991799</c:v>
                </c:pt>
                <c:pt idx="50944">
                  <c:v>118.02478065519099</c:v>
                </c:pt>
                <c:pt idx="50945">
                  <c:v>118.027097410465</c:v>
                </c:pt>
                <c:pt idx="50946">
                  <c:v>118.029414165738</c:v>
                </c:pt>
                <c:pt idx="50947">
                  <c:v>118.031730921012</c:v>
                </c:pt>
                <c:pt idx="50948">
                  <c:v>118.034047676285</c:v>
                </c:pt>
                <c:pt idx="50949">
                  <c:v>118.03636443155899</c:v>
                </c:pt>
                <c:pt idx="50950">
                  <c:v>118.038681186833</c:v>
                </c:pt>
                <c:pt idx="50951">
                  <c:v>118.040997942106</c:v>
                </c:pt>
                <c:pt idx="50952">
                  <c:v>118.04331469738</c:v>
                </c:pt>
                <c:pt idx="50953">
                  <c:v>118.045631452653</c:v>
                </c:pt>
                <c:pt idx="50954">
                  <c:v>118.04794820792701</c:v>
                </c:pt>
                <c:pt idx="50955">
                  <c:v>118.05026496319999</c:v>
                </c:pt>
                <c:pt idx="50956">
                  <c:v>118.052581718474</c:v>
                </c:pt>
                <c:pt idx="50957">
                  <c:v>118.054898473747</c:v>
                </c:pt>
                <c:pt idx="50958">
                  <c:v>118.057215229021</c:v>
                </c:pt>
                <c:pt idx="50959">
                  <c:v>118.059531984294</c:v>
                </c:pt>
                <c:pt idx="50960">
                  <c:v>118.06184873956801</c:v>
                </c:pt>
                <c:pt idx="50961">
                  <c:v>118.06416549484101</c:v>
                </c:pt>
                <c:pt idx="50962">
                  <c:v>118.066482250115</c:v>
                </c:pt>
                <c:pt idx="50963">
                  <c:v>118.068799005389</c:v>
                </c:pt>
                <c:pt idx="50964">
                  <c:v>118.071115760662</c:v>
                </c:pt>
                <c:pt idx="50965">
                  <c:v>118.07343251593601</c:v>
                </c:pt>
                <c:pt idx="50966">
                  <c:v>118.07574927120901</c:v>
                </c:pt>
                <c:pt idx="50967">
                  <c:v>118.078066026483</c:v>
                </c:pt>
                <c:pt idx="50968">
                  <c:v>118.080382781756</c:v>
                </c:pt>
                <c:pt idx="50969">
                  <c:v>118.08269953703</c:v>
                </c:pt>
                <c:pt idx="50970">
                  <c:v>118.085016292303</c:v>
                </c:pt>
                <c:pt idx="50971">
                  <c:v>118.087333047577</c:v>
                </c:pt>
                <c:pt idx="50972">
                  <c:v>118.08964980285</c:v>
                </c:pt>
                <c:pt idx="50973">
                  <c:v>118.091966558124</c:v>
                </c:pt>
                <c:pt idx="50974">
                  <c:v>118.09428331339799</c:v>
                </c:pt>
                <c:pt idx="50975">
                  <c:v>118.09660006867099</c:v>
                </c:pt>
                <c:pt idx="50976">
                  <c:v>118.098916823945</c:v>
                </c:pt>
                <c:pt idx="50977">
                  <c:v>118.101233579218</c:v>
                </c:pt>
                <c:pt idx="50978">
                  <c:v>118.103550334492</c:v>
                </c:pt>
                <c:pt idx="50979">
                  <c:v>118.105867089765</c:v>
                </c:pt>
                <c:pt idx="50980">
                  <c:v>118.10818384503899</c:v>
                </c:pt>
                <c:pt idx="50981">
                  <c:v>118.11050060031199</c:v>
                </c:pt>
                <c:pt idx="50982">
                  <c:v>118.112817355586</c:v>
                </c:pt>
                <c:pt idx="50983">
                  <c:v>118.115134110859</c:v>
                </c:pt>
                <c:pt idx="50984">
                  <c:v>118.117450866133</c:v>
                </c:pt>
                <c:pt idx="50985">
                  <c:v>118.119767621406</c:v>
                </c:pt>
                <c:pt idx="50986">
                  <c:v>118.12208437667999</c:v>
                </c:pt>
                <c:pt idx="50987">
                  <c:v>118.124401131954</c:v>
                </c:pt>
                <c:pt idx="50988">
                  <c:v>118.126717887227</c:v>
                </c:pt>
                <c:pt idx="50989">
                  <c:v>118.129034642501</c:v>
                </c:pt>
                <c:pt idx="50990">
                  <c:v>118.131351397774</c:v>
                </c:pt>
                <c:pt idx="50991">
                  <c:v>118.13366815304801</c:v>
                </c:pt>
                <c:pt idx="50992">
                  <c:v>118.13598490832101</c:v>
                </c:pt>
                <c:pt idx="50993">
                  <c:v>118.138301663595</c:v>
                </c:pt>
                <c:pt idx="50994">
                  <c:v>118.140618418868</c:v>
                </c:pt>
                <c:pt idx="50995">
                  <c:v>118.142935174142</c:v>
                </c:pt>
                <c:pt idx="50996">
                  <c:v>118.145251929415</c:v>
                </c:pt>
                <c:pt idx="50997">
                  <c:v>118.14756868468901</c:v>
                </c:pt>
                <c:pt idx="50998">
                  <c:v>118.14988543996201</c:v>
                </c:pt>
                <c:pt idx="50999">
                  <c:v>118.152202195236</c:v>
                </c:pt>
                <c:pt idx="51000">
                  <c:v>118.15451895051</c:v>
                </c:pt>
                <c:pt idx="51001">
                  <c:v>118.156835705783</c:v>
                </c:pt>
                <c:pt idx="51002">
                  <c:v>118.159152461057</c:v>
                </c:pt>
                <c:pt idx="51003">
                  <c:v>118.16146921633</c:v>
                </c:pt>
                <c:pt idx="51004">
                  <c:v>118.163785971604</c:v>
                </c:pt>
                <c:pt idx="51005">
                  <c:v>118.166102726877</c:v>
                </c:pt>
                <c:pt idx="51006">
                  <c:v>118.16841948215099</c:v>
                </c:pt>
                <c:pt idx="51007">
                  <c:v>118.17073623742399</c:v>
                </c:pt>
                <c:pt idx="51008">
                  <c:v>118.173052992698</c:v>
                </c:pt>
                <c:pt idx="51009">
                  <c:v>118.175369747971</c:v>
                </c:pt>
                <c:pt idx="51010">
                  <c:v>118.177686503245</c:v>
                </c:pt>
                <c:pt idx="51011">
                  <c:v>118.180003258518</c:v>
                </c:pt>
                <c:pt idx="51012">
                  <c:v>118.18232001379199</c:v>
                </c:pt>
                <c:pt idx="51013">
                  <c:v>118.184636769066</c:v>
                </c:pt>
                <c:pt idx="51014">
                  <c:v>118.186953524339</c:v>
                </c:pt>
                <c:pt idx="51015">
                  <c:v>118.189270279613</c:v>
                </c:pt>
                <c:pt idx="51016">
                  <c:v>118.191587034886</c:v>
                </c:pt>
                <c:pt idx="51017">
                  <c:v>118.19390379015999</c:v>
                </c:pt>
                <c:pt idx="51018">
                  <c:v>118.19622054543299</c:v>
                </c:pt>
                <c:pt idx="51019">
                  <c:v>118.198537300707</c:v>
                </c:pt>
                <c:pt idx="51020">
                  <c:v>118.20085405598</c:v>
                </c:pt>
                <c:pt idx="51021">
                  <c:v>118.203170811254</c:v>
                </c:pt>
                <c:pt idx="51022">
                  <c:v>118.205487566527</c:v>
                </c:pt>
                <c:pt idx="51023">
                  <c:v>118.20780432180101</c:v>
                </c:pt>
                <c:pt idx="51024">
                  <c:v>118.210121077075</c:v>
                </c:pt>
                <c:pt idx="51025">
                  <c:v>118.212437832348</c:v>
                </c:pt>
                <c:pt idx="51026">
                  <c:v>118.214754587622</c:v>
                </c:pt>
                <c:pt idx="51027">
                  <c:v>118.217071342895</c:v>
                </c:pt>
                <c:pt idx="51028">
                  <c:v>118.21938809816901</c:v>
                </c:pt>
                <c:pt idx="51029">
                  <c:v>118.22170485344201</c:v>
                </c:pt>
                <c:pt idx="51030">
                  <c:v>118.224021608716</c:v>
                </c:pt>
                <c:pt idx="51031">
                  <c:v>118.226338363989</c:v>
                </c:pt>
                <c:pt idx="51032">
                  <c:v>118.228655119263</c:v>
                </c:pt>
                <c:pt idx="51033">
                  <c:v>118.230971874536</c:v>
                </c:pt>
                <c:pt idx="51034">
                  <c:v>118.23328862981</c:v>
                </c:pt>
                <c:pt idx="51035">
                  <c:v>118.23560538508301</c:v>
                </c:pt>
                <c:pt idx="51036">
                  <c:v>118.237922140357</c:v>
                </c:pt>
                <c:pt idx="51037">
                  <c:v>118.24023889563099</c:v>
                </c:pt>
                <c:pt idx="51038">
                  <c:v>118.242555650904</c:v>
                </c:pt>
                <c:pt idx="51039">
                  <c:v>118.244872406178</c:v>
                </c:pt>
                <c:pt idx="51040">
                  <c:v>118.247189161451</c:v>
                </c:pt>
                <c:pt idx="51041">
                  <c:v>118.249505916725</c:v>
                </c:pt>
                <c:pt idx="51042">
                  <c:v>118.251822671998</c:v>
                </c:pt>
                <c:pt idx="51043">
                  <c:v>118.25413942727199</c:v>
                </c:pt>
                <c:pt idx="51044">
                  <c:v>118.25645618254499</c:v>
                </c:pt>
                <c:pt idx="51045">
                  <c:v>118.258772937819</c:v>
                </c:pt>
                <c:pt idx="51046">
                  <c:v>118.261089693092</c:v>
                </c:pt>
                <c:pt idx="51047">
                  <c:v>118.263406448366</c:v>
                </c:pt>
                <c:pt idx="51048">
                  <c:v>118.265723203639</c:v>
                </c:pt>
                <c:pt idx="51049">
                  <c:v>118.26803995891299</c:v>
                </c:pt>
                <c:pt idx="51050">
                  <c:v>118.270356714187</c:v>
                </c:pt>
                <c:pt idx="51051">
                  <c:v>118.27267346946</c:v>
                </c:pt>
                <c:pt idx="51052">
                  <c:v>118.274990224734</c:v>
                </c:pt>
                <c:pt idx="51053">
                  <c:v>118.277306980007</c:v>
                </c:pt>
                <c:pt idx="51054">
                  <c:v>118.27962373528101</c:v>
                </c:pt>
                <c:pt idx="51055">
                  <c:v>118.28194049055401</c:v>
                </c:pt>
                <c:pt idx="51056">
                  <c:v>118.284257245828</c:v>
                </c:pt>
                <c:pt idx="51057">
                  <c:v>118.286574001101</c:v>
                </c:pt>
                <c:pt idx="51058">
                  <c:v>118.288890756375</c:v>
                </c:pt>
                <c:pt idx="51059">
                  <c:v>118.291207511648</c:v>
                </c:pt>
                <c:pt idx="51060">
                  <c:v>118.29352426692201</c:v>
                </c:pt>
                <c:pt idx="51061">
                  <c:v>118.29584102219501</c:v>
                </c:pt>
                <c:pt idx="51062">
                  <c:v>118.298157777469</c:v>
                </c:pt>
                <c:pt idx="51063">
                  <c:v>118.300474532743</c:v>
                </c:pt>
                <c:pt idx="51064">
                  <c:v>118.302791288016</c:v>
                </c:pt>
                <c:pt idx="51065">
                  <c:v>118.30510804329001</c:v>
                </c:pt>
                <c:pt idx="51066">
                  <c:v>118.30742479856301</c:v>
                </c:pt>
                <c:pt idx="51067">
                  <c:v>118.309741553837</c:v>
                </c:pt>
                <c:pt idx="51068">
                  <c:v>118.31205830911</c:v>
                </c:pt>
                <c:pt idx="51069">
                  <c:v>118.314375064384</c:v>
                </c:pt>
                <c:pt idx="51070">
                  <c:v>118.316691819657</c:v>
                </c:pt>
                <c:pt idx="51071">
                  <c:v>118.319008574931</c:v>
                </c:pt>
                <c:pt idx="51072">
                  <c:v>118.321325330204</c:v>
                </c:pt>
                <c:pt idx="51073">
                  <c:v>118.323642085478</c:v>
                </c:pt>
                <c:pt idx="51074">
                  <c:v>118.32595884075199</c:v>
                </c:pt>
                <c:pt idx="51075">
                  <c:v>118.32827559602499</c:v>
                </c:pt>
                <c:pt idx="51076">
                  <c:v>118.330592351299</c:v>
                </c:pt>
                <c:pt idx="51077">
                  <c:v>118.332909106572</c:v>
                </c:pt>
                <c:pt idx="51078">
                  <c:v>118.335225861846</c:v>
                </c:pt>
                <c:pt idx="51079">
                  <c:v>118.337542617119</c:v>
                </c:pt>
                <c:pt idx="51080">
                  <c:v>118.33985937239299</c:v>
                </c:pt>
                <c:pt idx="51081">
                  <c:v>118.34217612766599</c:v>
                </c:pt>
                <c:pt idx="51082">
                  <c:v>118.34449288294</c:v>
                </c:pt>
                <c:pt idx="51083">
                  <c:v>118.346809638213</c:v>
                </c:pt>
                <c:pt idx="51084">
                  <c:v>118.349126393487</c:v>
                </c:pt>
                <c:pt idx="51085">
                  <c:v>118.35144314876</c:v>
                </c:pt>
                <c:pt idx="51086">
                  <c:v>118.35375990403401</c:v>
                </c:pt>
                <c:pt idx="51087">
                  <c:v>118.356076659308</c:v>
                </c:pt>
                <c:pt idx="51088">
                  <c:v>118.358393414581</c:v>
                </c:pt>
                <c:pt idx="51089">
                  <c:v>118.360710169855</c:v>
                </c:pt>
                <c:pt idx="51090">
                  <c:v>118.363026925128</c:v>
                </c:pt>
                <c:pt idx="51091">
                  <c:v>118.36534368040201</c:v>
                </c:pt>
                <c:pt idx="51092">
                  <c:v>118.36766043567501</c:v>
                </c:pt>
                <c:pt idx="51093">
                  <c:v>118.369977190949</c:v>
                </c:pt>
                <c:pt idx="51094">
                  <c:v>118.372293946222</c:v>
                </c:pt>
                <c:pt idx="51095">
                  <c:v>118.374610701496</c:v>
                </c:pt>
                <c:pt idx="51096">
                  <c:v>118.376927456769</c:v>
                </c:pt>
                <c:pt idx="51097">
                  <c:v>118.37924421204301</c:v>
                </c:pt>
                <c:pt idx="51098">
                  <c:v>118.38156096731601</c:v>
                </c:pt>
                <c:pt idx="51099">
                  <c:v>118.38387772259</c:v>
                </c:pt>
                <c:pt idx="51100">
                  <c:v>118.386194477864</c:v>
                </c:pt>
                <c:pt idx="51101">
                  <c:v>118.388511233137</c:v>
                </c:pt>
                <c:pt idx="51102">
                  <c:v>118.390827988411</c:v>
                </c:pt>
                <c:pt idx="51103">
                  <c:v>118.393144743684</c:v>
                </c:pt>
                <c:pt idx="51104">
                  <c:v>118.395461498958</c:v>
                </c:pt>
                <c:pt idx="51105">
                  <c:v>118.397778254231</c:v>
                </c:pt>
                <c:pt idx="51106">
                  <c:v>118.40009500950499</c:v>
                </c:pt>
                <c:pt idx="51107">
                  <c:v>118.40241176477799</c:v>
                </c:pt>
                <c:pt idx="51108">
                  <c:v>118.404728520052</c:v>
                </c:pt>
                <c:pt idx="51109">
                  <c:v>118.407045275325</c:v>
                </c:pt>
                <c:pt idx="51110">
                  <c:v>118.409362030599</c:v>
                </c:pt>
                <c:pt idx="51111">
                  <c:v>118.41167878587299</c:v>
                </c:pt>
                <c:pt idx="51112">
                  <c:v>118.41399554114599</c:v>
                </c:pt>
                <c:pt idx="51113">
                  <c:v>118.41631229642</c:v>
                </c:pt>
                <c:pt idx="51114">
                  <c:v>118.418629051693</c:v>
                </c:pt>
                <c:pt idx="51115">
                  <c:v>118.420945806967</c:v>
                </c:pt>
                <c:pt idx="51116">
                  <c:v>118.42326256224</c:v>
                </c:pt>
                <c:pt idx="51117">
                  <c:v>118.42557931751401</c:v>
                </c:pt>
                <c:pt idx="51118">
                  <c:v>118.42789607278699</c:v>
                </c:pt>
                <c:pt idx="51119">
                  <c:v>118.430212828061</c:v>
                </c:pt>
                <c:pt idx="51120">
                  <c:v>118.432529583334</c:v>
                </c:pt>
                <c:pt idx="51121">
                  <c:v>118.434846338608</c:v>
                </c:pt>
                <c:pt idx="51122">
                  <c:v>118.437163093881</c:v>
                </c:pt>
                <c:pt idx="51123">
                  <c:v>118.43947984915501</c:v>
                </c:pt>
                <c:pt idx="51124">
                  <c:v>118.441796604429</c:v>
                </c:pt>
                <c:pt idx="51125">
                  <c:v>118.444113359702</c:v>
                </c:pt>
                <c:pt idx="51126">
                  <c:v>118.446430114976</c:v>
                </c:pt>
                <c:pt idx="51127">
                  <c:v>118.448746870249</c:v>
                </c:pt>
                <c:pt idx="51128">
                  <c:v>118.45106362552301</c:v>
                </c:pt>
                <c:pt idx="51129">
                  <c:v>118.45338038079601</c:v>
                </c:pt>
                <c:pt idx="51130">
                  <c:v>118.45569713607</c:v>
                </c:pt>
                <c:pt idx="51131">
                  <c:v>118.458013891343</c:v>
                </c:pt>
                <c:pt idx="51132">
                  <c:v>118.460330646617</c:v>
                </c:pt>
                <c:pt idx="51133">
                  <c:v>118.46264740189</c:v>
                </c:pt>
                <c:pt idx="51134">
                  <c:v>118.464964157164</c:v>
                </c:pt>
                <c:pt idx="51135">
                  <c:v>118.467280912437</c:v>
                </c:pt>
                <c:pt idx="51136">
                  <c:v>118.469597667711</c:v>
                </c:pt>
                <c:pt idx="51137">
                  <c:v>118.47191442298499</c:v>
                </c:pt>
                <c:pt idx="51138">
                  <c:v>118.47423117825799</c:v>
                </c:pt>
                <c:pt idx="51139">
                  <c:v>118.476547933532</c:v>
                </c:pt>
                <c:pt idx="51140">
                  <c:v>118.478864688805</c:v>
                </c:pt>
                <c:pt idx="51141">
                  <c:v>118.481181444079</c:v>
                </c:pt>
                <c:pt idx="51142">
                  <c:v>118.483498199352</c:v>
                </c:pt>
                <c:pt idx="51143">
                  <c:v>118.48581495462599</c:v>
                </c:pt>
                <c:pt idx="51144">
                  <c:v>118.48813170989899</c:v>
                </c:pt>
                <c:pt idx="51145">
                  <c:v>118.490448465173</c:v>
                </c:pt>
                <c:pt idx="51146">
                  <c:v>118.492765220446</c:v>
                </c:pt>
                <c:pt idx="51147">
                  <c:v>118.49508197572</c:v>
                </c:pt>
                <c:pt idx="51148">
                  <c:v>118.497398730993</c:v>
                </c:pt>
                <c:pt idx="51149">
                  <c:v>118.49971548626699</c:v>
                </c:pt>
                <c:pt idx="51150">
                  <c:v>118.502032241541</c:v>
                </c:pt>
                <c:pt idx="51151">
                  <c:v>118.504348996814</c:v>
                </c:pt>
                <c:pt idx="51152">
                  <c:v>118.506665752088</c:v>
                </c:pt>
                <c:pt idx="51153">
                  <c:v>118.508982507361</c:v>
                </c:pt>
                <c:pt idx="51154">
                  <c:v>118.51129926263501</c:v>
                </c:pt>
                <c:pt idx="51155">
                  <c:v>118.51361601790801</c:v>
                </c:pt>
                <c:pt idx="51156">
                  <c:v>118.515932773182</c:v>
                </c:pt>
                <c:pt idx="51157">
                  <c:v>118.518249528455</c:v>
                </c:pt>
                <c:pt idx="51158">
                  <c:v>118.520566283729</c:v>
                </c:pt>
                <c:pt idx="51159">
                  <c:v>118.522883039002</c:v>
                </c:pt>
                <c:pt idx="51160">
                  <c:v>118.52519979427601</c:v>
                </c:pt>
                <c:pt idx="51161">
                  <c:v>118.52751654955</c:v>
                </c:pt>
                <c:pt idx="51162">
                  <c:v>118.529833304823</c:v>
                </c:pt>
                <c:pt idx="51163">
                  <c:v>118.532150060097</c:v>
                </c:pt>
                <c:pt idx="51164">
                  <c:v>118.53446681537</c:v>
                </c:pt>
                <c:pt idx="51165">
                  <c:v>118.536783570644</c:v>
                </c:pt>
                <c:pt idx="51166">
                  <c:v>118.539100325917</c:v>
                </c:pt>
                <c:pt idx="51167">
                  <c:v>118.541417081191</c:v>
                </c:pt>
                <c:pt idx="51168">
                  <c:v>118.543733836464</c:v>
                </c:pt>
                <c:pt idx="51169">
                  <c:v>118.54605059173799</c:v>
                </c:pt>
                <c:pt idx="51170">
                  <c:v>118.54836734701099</c:v>
                </c:pt>
                <c:pt idx="51171">
                  <c:v>118.550684102285</c:v>
                </c:pt>
                <c:pt idx="51172">
                  <c:v>118.553000857558</c:v>
                </c:pt>
                <c:pt idx="51173">
                  <c:v>118.555317612832</c:v>
                </c:pt>
                <c:pt idx="51174">
                  <c:v>118.55763436810599</c:v>
                </c:pt>
                <c:pt idx="51175">
                  <c:v>118.55995112337899</c:v>
                </c:pt>
                <c:pt idx="51176">
                  <c:v>118.562267878653</c:v>
                </c:pt>
                <c:pt idx="51177">
                  <c:v>118.564584633926</c:v>
                </c:pt>
                <c:pt idx="51178">
                  <c:v>118.5669013892</c:v>
                </c:pt>
                <c:pt idx="51179">
                  <c:v>118.569218144473</c:v>
                </c:pt>
                <c:pt idx="51180">
                  <c:v>118.57153489974699</c:v>
                </c:pt>
                <c:pt idx="51181">
                  <c:v>118.57385165501999</c:v>
                </c:pt>
                <c:pt idx="51182">
                  <c:v>118.576168410294</c:v>
                </c:pt>
                <c:pt idx="51183">
                  <c:v>118.578485165567</c:v>
                </c:pt>
                <c:pt idx="51184">
                  <c:v>118.580801920841</c:v>
                </c:pt>
                <c:pt idx="51185">
                  <c:v>118.583118676114</c:v>
                </c:pt>
                <c:pt idx="51186">
                  <c:v>118.58543543138801</c:v>
                </c:pt>
                <c:pt idx="51187">
                  <c:v>118.587752186662</c:v>
                </c:pt>
                <c:pt idx="51188">
                  <c:v>118.590068941935</c:v>
                </c:pt>
                <c:pt idx="51189">
                  <c:v>118.592385697209</c:v>
                </c:pt>
                <c:pt idx="51190">
                  <c:v>118.594702452482</c:v>
                </c:pt>
                <c:pt idx="51191">
                  <c:v>118.59701920775601</c:v>
                </c:pt>
                <c:pt idx="51192">
                  <c:v>118.59933596302901</c:v>
                </c:pt>
                <c:pt idx="51193">
                  <c:v>118.601652718303</c:v>
                </c:pt>
                <c:pt idx="51194">
                  <c:v>118.603969473576</c:v>
                </c:pt>
                <c:pt idx="51195">
                  <c:v>118.60628622885</c:v>
                </c:pt>
                <c:pt idx="51196">
                  <c:v>118.608602984123</c:v>
                </c:pt>
                <c:pt idx="51197">
                  <c:v>118.610919739397</c:v>
                </c:pt>
                <c:pt idx="51198">
                  <c:v>118.61323649467001</c:v>
                </c:pt>
                <c:pt idx="51199">
                  <c:v>118.615553249944</c:v>
                </c:pt>
                <c:pt idx="51200">
                  <c:v>118.61787000521799</c:v>
                </c:pt>
                <c:pt idx="51201">
                  <c:v>118.62018676049099</c:v>
                </c:pt>
                <c:pt idx="51202">
                  <c:v>118.622503515765</c:v>
                </c:pt>
                <c:pt idx="51203">
                  <c:v>118.624820271038</c:v>
                </c:pt>
                <c:pt idx="51204">
                  <c:v>118.627137026312</c:v>
                </c:pt>
                <c:pt idx="51205">
                  <c:v>118.629453781585</c:v>
                </c:pt>
                <c:pt idx="51206">
                  <c:v>118.63177053685899</c:v>
                </c:pt>
                <c:pt idx="51207">
                  <c:v>118.63408729213199</c:v>
                </c:pt>
                <c:pt idx="51208">
                  <c:v>118.636404047406</c:v>
                </c:pt>
                <c:pt idx="51209">
                  <c:v>118.638720802679</c:v>
                </c:pt>
                <c:pt idx="51210">
                  <c:v>118.641037557953</c:v>
                </c:pt>
                <c:pt idx="51211">
                  <c:v>118.64335431322699</c:v>
                </c:pt>
                <c:pt idx="51212">
                  <c:v>118.64567106849999</c:v>
                </c:pt>
                <c:pt idx="51213">
                  <c:v>118.647987823774</c:v>
                </c:pt>
                <c:pt idx="51214">
                  <c:v>118.650304579047</c:v>
                </c:pt>
                <c:pt idx="51215">
                  <c:v>118.652621334321</c:v>
                </c:pt>
                <c:pt idx="51216">
                  <c:v>118.654938089594</c:v>
                </c:pt>
                <c:pt idx="51217">
                  <c:v>118.65725484486801</c:v>
                </c:pt>
                <c:pt idx="51218">
                  <c:v>118.65957160014101</c:v>
                </c:pt>
                <c:pt idx="51219">
                  <c:v>118.661888355415</c:v>
                </c:pt>
                <c:pt idx="51220">
                  <c:v>118.664205110688</c:v>
                </c:pt>
                <c:pt idx="51221">
                  <c:v>118.666521865962</c:v>
                </c:pt>
                <c:pt idx="51222">
                  <c:v>118.668838621235</c:v>
                </c:pt>
                <c:pt idx="51223">
                  <c:v>118.67115537650901</c:v>
                </c:pt>
                <c:pt idx="51224">
                  <c:v>118.673472131783</c:v>
                </c:pt>
                <c:pt idx="51225">
                  <c:v>118.675788887056</c:v>
                </c:pt>
                <c:pt idx="51226">
                  <c:v>118.67810564233</c:v>
                </c:pt>
                <c:pt idx="51227">
                  <c:v>118.680422397603</c:v>
                </c:pt>
                <c:pt idx="51228">
                  <c:v>118.68273915287701</c:v>
                </c:pt>
                <c:pt idx="51229">
                  <c:v>118.68505590815001</c:v>
                </c:pt>
                <c:pt idx="51230">
                  <c:v>118.687372663424</c:v>
                </c:pt>
                <c:pt idx="51231">
                  <c:v>118.689689418697</c:v>
                </c:pt>
                <c:pt idx="51232">
                  <c:v>118.692006173971</c:v>
                </c:pt>
                <c:pt idx="51233">
                  <c:v>118.694322929244</c:v>
                </c:pt>
                <c:pt idx="51234">
                  <c:v>118.696639684518</c:v>
                </c:pt>
                <c:pt idx="51235">
                  <c:v>118.698956439791</c:v>
                </c:pt>
                <c:pt idx="51236">
                  <c:v>118.701273195065</c:v>
                </c:pt>
                <c:pt idx="51237">
                  <c:v>118.70358995033899</c:v>
                </c:pt>
                <c:pt idx="51238">
                  <c:v>118.70590670561199</c:v>
                </c:pt>
                <c:pt idx="51239">
                  <c:v>118.708223460886</c:v>
                </c:pt>
                <c:pt idx="51240">
                  <c:v>118.710540216159</c:v>
                </c:pt>
                <c:pt idx="51241">
                  <c:v>118.712856971433</c:v>
                </c:pt>
                <c:pt idx="51242">
                  <c:v>118.715173726706</c:v>
                </c:pt>
                <c:pt idx="51243">
                  <c:v>118.71749048197999</c:v>
                </c:pt>
                <c:pt idx="51244">
                  <c:v>118.71980723725299</c:v>
                </c:pt>
                <c:pt idx="51245">
                  <c:v>118.722123992527</c:v>
                </c:pt>
                <c:pt idx="51246">
                  <c:v>118.7244407478</c:v>
                </c:pt>
                <c:pt idx="51247">
                  <c:v>118.726757503074</c:v>
                </c:pt>
                <c:pt idx="51248">
                  <c:v>118.72907425834801</c:v>
                </c:pt>
                <c:pt idx="51249">
                  <c:v>118.73139101362101</c:v>
                </c:pt>
                <c:pt idx="51250">
                  <c:v>118.733707768895</c:v>
                </c:pt>
                <c:pt idx="51251">
                  <c:v>118.736024524168</c:v>
                </c:pt>
                <c:pt idx="51252">
                  <c:v>118.738341279442</c:v>
                </c:pt>
                <c:pt idx="51253">
                  <c:v>118.740658034715</c:v>
                </c:pt>
                <c:pt idx="51254">
                  <c:v>118.74297478998901</c:v>
                </c:pt>
                <c:pt idx="51255">
                  <c:v>118.74529154526201</c:v>
                </c:pt>
                <c:pt idx="51256">
                  <c:v>118.747608300536</c:v>
                </c:pt>
                <c:pt idx="51257">
                  <c:v>118.749925055809</c:v>
                </c:pt>
                <c:pt idx="51258">
                  <c:v>118.752241811083</c:v>
                </c:pt>
                <c:pt idx="51259">
                  <c:v>118.754558566356</c:v>
                </c:pt>
                <c:pt idx="51260">
                  <c:v>118.75687532163001</c:v>
                </c:pt>
                <c:pt idx="51261">
                  <c:v>118.759192076904</c:v>
                </c:pt>
                <c:pt idx="51262">
                  <c:v>118.761508832177</c:v>
                </c:pt>
                <c:pt idx="51263">
                  <c:v>118.763825587451</c:v>
                </c:pt>
                <c:pt idx="51264">
                  <c:v>118.766142342724</c:v>
                </c:pt>
                <c:pt idx="51265">
                  <c:v>118.768459097998</c:v>
                </c:pt>
                <c:pt idx="51266">
                  <c:v>118.770775853271</c:v>
                </c:pt>
                <c:pt idx="51267">
                  <c:v>118.773092608545</c:v>
                </c:pt>
                <c:pt idx="51268">
                  <c:v>118.775409363818</c:v>
                </c:pt>
                <c:pt idx="51269">
                  <c:v>118.77772611909199</c:v>
                </c:pt>
                <c:pt idx="51270">
                  <c:v>118.78004287436499</c:v>
                </c:pt>
                <c:pt idx="51271">
                  <c:v>118.782359629639</c:v>
                </c:pt>
                <c:pt idx="51272">
                  <c:v>118.784676384912</c:v>
                </c:pt>
                <c:pt idx="51273">
                  <c:v>118.786993140186</c:v>
                </c:pt>
                <c:pt idx="51274">
                  <c:v>118.78930989545999</c:v>
                </c:pt>
                <c:pt idx="51275">
                  <c:v>118.79162665073299</c:v>
                </c:pt>
                <c:pt idx="51276">
                  <c:v>118.793943406007</c:v>
                </c:pt>
                <c:pt idx="51277">
                  <c:v>118.79626016128</c:v>
                </c:pt>
                <c:pt idx="51278">
                  <c:v>118.798576916554</c:v>
                </c:pt>
                <c:pt idx="51279">
                  <c:v>118.800893671827</c:v>
                </c:pt>
                <c:pt idx="51280">
                  <c:v>118.80321042710101</c:v>
                </c:pt>
                <c:pt idx="51281">
                  <c:v>118.80552718237399</c:v>
                </c:pt>
                <c:pt idx="51282">
                  <c:v>118.807843937648</c:v>
                </c:pt>
                <c:pt idx="51283">
                  <c:v>118.810160692921</c:v>
                </c:pt>
                <c:pt idx="51284">
                  <c:v>118.812477448195</c:v>
                </c:pt>
                <c:pt idx="51285">
                  <c:v>118.814794203468</c:v>
                </c:pt>
                <c:pt idx="51286">
                  <c:v>118.81711095874201</c:v>
                </c:pt>
                <c:pt idx="51287">
                  <c:v>118.819427714016</c:v>
                </c:pt>
                <c:pt idx="51288">
                  <c:v>118.821744469289</c:v>
                </c:pt>
                <c:pt idx="51289">
                  <c:v>118.824061224563</c:v>
                </c:pt>
                <c:pt idx="51290">
                  <c:v>118.826377979836</c:v>
                </c:pt>
                <c:pt idx="51291">
                  <c:v>118.82869473511001</c:v>
                </c:pt>
                <c:pt idx="51292">
                  <c:v>118.83101149038301</c:v>
                </c:pt>
                <c:pt idx="51293">
                  <c:v>118.833328245657</c:v>
                </c:pt>
                <c:pt idx="51294">
                  <c:v>118.83564500093</c:v>
                </c:pt>
                <c:pt idx="51295">
                  <c:v>118.837961756204</c:v>
                </c:pt>
                <c:pt idx="51296">
                  <c:v>118.840278511477</c:v>
                </c:pt>
                <c:pt idx="51297">
                  <c:v>118.842595266751</c:v>
                </c:pt>
                <c:pt idx="51298">
                  <c:v>118.844912022025</c:v>
                </c:pt>
                <c:pt idx="51299">
                  <c:v>118.847228777298</c:v>
                </c:pt>
                <c:pt idx="51300">
                  <c:v>118.84954553257199</c:v>
                </c:pt>
                <c:pt idx="51301">
                  <c:v>118.85186228784499</c:v>
                </c:pt>
                <c:pt idx="51302">
                  <c:v>118.854179043119</c:v>
                </c:pt>
                <c:pt idx="51303">
                  <c:v>118.856495798392</c:v>
                </c:pt>
                <c:pt idx="51304">
                  <c:v>118.858812553666</c:v>
                </c:pt>
                <c:pt idx="51305">
                  <c:v>118.861129308939</c:v>
                </c:pt>
                <c:pt idx="51306">
                  <c:v>118.86344606421299</c:v>
                </c:pt>
                <c:pt idx="51307">
                  <c:v>118.86576281948599</c:v>
                </c:pt>
                <c:pt idx="51308">
                  <c:v>118.86807957476</c:v>
                </c:pt>
                <c:pt idx="51309">
                  <c:v>118.870396330033</c:v>
                </c:pt>
                <c:pt idx="51310">
                  <c:v>118.872713085307</c:v>
                </c:pt>
                <c:pt idx="51311">
                  <c:v>118.87502984058101</c:v>
                </c:pt>
                <c:pt idx="51312">
                  <c:v>118.87734659585399</c:v>
                </c:pt>
                <c:pt idx="51313">
                  <c:v>118.879663351128</c:v>
                </c:pt>
                <c:pt idx="51314">
                  <c:v>118.881980106401</c:v>
                </c:pt>
                <c:pt idx="51315">
                  <c:v>118.884296861675</c:v>
                </c:pt>
                <c:pt idx="51316">
                  <c:v>118.886613616948</c:v>
                </c:pt>
                <c:pt idx="51317">
                  <c:v>118.88893037222201</c:v>
                </c:pt>
                <c:pt idx="51318">
                  <c:v>118.89124712749501</c:v>
                </c:pt>
                <c:pt idx="51319">
                  <c:v>118.893563882769</c:v>
                </c:pt>
                <c:pt idx="51320">
                  <c:v>118.895880638042</c:v>
                </c:pt>
                <c:pt idx="51321">
                  <c:v>118.898197393316</c:v>
                </c:pt>
                <c:pt idx="51322">
                  <c:v>118.900514148589</c:v>
                </c:pt>
                <c:pt idx="51323">
                  <c:v>118.90283090386301</c:v>
                </c:pt>
                <c:pt idx="51324">
                  <c:v>118.905147659137</c:v>
                </c:pt>
                <c:pt idx="51325">
                  <c:v>118.90746441441</c:v>
                </c:pt>
                <c:pt idx="51326">
                  <c:v>118.909781169684</c:v>
                </c:pt>
                <c:pt idx="51327">
                  <c:v>118.912097924957</c:v>
                </c:pt>
                <c:pt idx="51328">
                  <c:v>118.914414680231</c:v>
                </c:pt>
                <c:pt idx="51329">
                  <c:v>118.916731435504</c:v>
                </c:pt>
                <c:pt idx="51330">
                  <c:v>118.919048190778</c:v>
                </c:pt>
                <c:pt idx="51331">
                  <c:v>118.921364946051</c:v>
                </c:pt>
                <c:pt idx="51332">
                  <c:v>118.92368170132499</c:v>
                </c:pt>
                <c:pt idx="51333">
                  <c:v>118.92599845659799</c:v>
                </c:pt>
                <c:pt idx="51334">
                  <c:v>118.928315211872</c:v>
                </c:pt>
                <c:pt idx="51335">
                  <c:v>118.930631967145</c:v>
                </c:pt>
                <c:pt idx="51336">
                  <c:v>118.932948722419</c:v>
                </c:pt>
                <c:pt idx="51337">
                  <c:v>118.93526547769299</c:v>
                </c:pt>
                <c:pt idx="51338">
                  <c:v>118.93758223296599</c:v>
                </c:pt>
                <c:pt idx="51339">
                  <c:v>118.93989898824</c:v>
                </c:pt>
                <c:pt idx="51340">
                  <c:v>118.942215743513</c:v>
                </c:pt>
                <c:pt idx="51341">
                  <c:v>118.944532498787</c:v>
                </c:pt>
                <c:pt idx="51342">
                  <c:v>118.94684925406</c:v>
                </c:pt>
                <c:pt idx="51343">
                  <c:v>118.94916600933399</c:v>
                </c:pt>
                <c:pt idx="51344">
                  <c:v>118.95148276460699</c:v>
                </c:pt>
                <c:pt idx="51345">
                  <c:v>118.953799519881</c:v>
                </c:pt>
                <c:pt idx="51346">
                  <c:v>118.956116275154</c:v>
                </c:pt>
                <c:pt idx="51347">
                  <c:v>118.958433030428</c:v>
                </c:pt>
                <c:pt idx="51348">
                  <c:v>118.96074978570201</c:v>
                </c:pt>
                <c:pt idx="51349">
                  <c:v>118.96306654097501</c:v>
                </c:pt>
                <c:pt idx="51350">
                  <c:v>118.965383296249</c:v>
                </c:pt>
                <c:pt idx="51351">
                  <c:v>118.967700051522</c:v>
                </c:pt>
                <c:pt idx="51352">
                  <c:v>118.970016806796</c:v>
                </c:pt>
                <c:pt idx="51353">
                  <c:v>118.972333562069</c:v>
                </c:pt>
                <c:pt idx="51354">
                  <c:v>118.97465031734301</c:v>
                </c:pt>
                <c:pt idx="51355">
                  <c:v>118.97696707261601</c:v>
                </c:pt>
                <c:pt idx="51356">
                  <c:v>118.97928382789</c:v>
                </c:pt>
                <c:pt idx="51357">
                  <c:v>118.981600583163</c:v>
                </c:pt>
                <c:pt idx="51358">
                  <c:v>118.983917338437</c:v>
                </c:pt>
                <c:pt idx="51359">
                  <c:v>118.98623409371</c:v>
                </c:pt>
                <c:pt idx="51360">
                  <c:v>118.988550848984</c:v>
                </c:pt>
                <c:pt idx="51361">
                  <c:v>118.990867604258</c:v>
                </c:pt>
                <c:pt idx="51362">
                  <c:v>118.993184359531</c:v>
                </c:pt>
                <c:pt idx="51363">
                  <c:v>118.99550111480499</c:v>
                </c:pt>
                <c:pt idx="51364">
                  <c:v>118.99781787007799</c:v>
                </c:pt>
                <c:pt idx="51365">
                  <c:v>119.000134625352</c:v>
                </c:pt>
                <c:pt idx="51366">
                  <c:v>119.002451380625</c:v>
                </c:pt>
                <c:pt idx="51367">
                  <c:v>119.004768135899</c:v>
                </c:pt>
                <c:pt idx="51368">
                  <c:v>119.007084891172</c:v>
                </c:pt>
                <c:pt idx="51369">
                  <c:v>119.00940164644599</c:v>
                </c:pt>
                <c:pt idx="51370">
                  <c:v>119.01171840171899</c:v>
                </c:pt>
                <c:pt idx="51371">
                  <c:v>119.014035156993</c:v>
                </c:pt>
                <c:pt idx="51372">
                  <c:v>119.016351912266</c:v>
                </c:pt>
                <c:pt idx="51373">
                  <c:v>119.01866866754</c:v>
                </c:pt>
                <c:pt idx="51374">
                  <c:v>119.02098542281399</c:v>
                </c:pt>
                <c:pt idx="51375">
                  <c:v>119.02330217808699</c:v>
                </c:pt>
                <c:pt idx="51376">
                  <c:v>119.025618933361</c:v>
                </c:pt>
                <c:pt idx="51377">
                  <c:v>119.027935688634</c:v>
                </c:pt>
                <c:pt idx="51378">
                  <c:v>119.030252443908</c:v>
                </c:pt>
                <c:pt idx="51379">
                  <c:v>119.032569199181</c:v>
                </c:pt>
                <c:pt idx="51380">
                  <c:v>119.03488595445501</c:v>
                </c:pt>
                <c:pt idx="51381">
                  <c:v>119.03720270972801</c:v>
                </c:pt>
                <c:pt idx="51382">
                  <c:v>119.039519465002</c:v>
                </c:pt>
                <c:pt idx="51383">
                  <c:v>119.041836220275</c:v>
                </c:pt>
                <c:pt idx="51384">
                  <c:v>119.044152975549</c:v>
                </c:pt>
                <c:pt idx="51385">
                  <c:v>119.04646973082301</c:v>
                </c:pt>
                <c:pt idx="51386">
                  <c:v>119.04878648609601</c:v>
                </c:pt>
                <c:pt idx="51387">
                  <c:v>119.05110324137</c:v>
                </c:pt>
                <c:pt idx="51388">
                  <c:v>119.053419996643</c:v>
                </c:pt>
                <c:pt idx="51389">
                  <c:v>119.055736751917</c:v>
                </c:pt>
                <c:pt idx="51390">
                  <c:v>119.05805350719</c:v>
                </c:pt>
                <c:pt idx="51391">
                  <c:v>119.06037026246401</c:v>
                </c:pt>
                <c:pt idx="51392">
                  <c:v>119.06268701773701</c:v>
                </c:pt>
                <c:pt idx="51393">
                  <c:v>119.065003773011</c:v>
                </c:pt>
                <c:pt idx="51394">
                  <c:v>119.067320528284</c:v>
                </c:pt>
                <c:pt idx="51395">
                  <c:v>119.069637283558</c:v>
                </c:pt>
                <c:pt idx="51396">
                  <c:v>119.071954038831</c:v>
                </c:pt>
                <c:pt idx="51397">
                  <c:v>119.074270794105</c:v>
                </c:pt>
                <c:pt idx="51398">
                  <c:v>119.076587549379</c:v>
                </c:pt>
                <c:pt idx="51399">
                  <c:v>119.078904304652</c:v>
                </c:pt>
                <c:pt idx="51400">
                  <c:v>119.08122105992599</c:v>
                </c:pt>
                <c:pt idx="51401">
                  <c:v>119.08353781519899</c:v>
                </c:pt>
                <c:pt idx="51402">
                  <c:v>119.085854570473</c:v>
                </c:pt>
                <c:pt idx="51403">
                  <c:v>119.088171325746</c:v>
                </c:pt>
                <c:pt idx="51404">
                  <c:v>119.09048808102</c:v>
                </c:pt>
                <c:pt idx="51405">
                  <c:v>119.092804836293</c:v>
                </c:pt>
                <c:pt idx="51406">
                  <c:v>119.09512159156699</c:v>
                </c:pt>
                <c:pt idx="51407">
                  <c:v>119.09743834683999</c:v>
                </c:pt>
                <c:pt idx="51408">
                  <c:v>119.099755102114</c:v>
                </c:pt>
                <c:pt idx="51409">
                  <c:v>119.102071857387</c:v>
                </c:pt>
                <c:pt idx="51410">
                  <c:v>119.104388612661</c:v>
                </c:pt>
                <c:pt idx="51411">
                  <c:v>119.10670536793501</c:v>
                </c:pt>
                <c:pt idx="51412">
                  <c:v>119.10902212320801</c:v>
                </c:pt>
                <c:pt idx="51413">
                  <c:v>119.111338878482</c:v>
                </c:pt>
                <c:pt idx="51414">
                  <c:v>119.113655633755</c:v>
                </c:pt>
                <c:pt idx="51415">
                  <c:v>119.115972389029</c:v>
                </c:pt>
                <c:pt idx="51416">
                  <c:v>119.118289144302</c:v>
                </c:pt>
                <c:pt idx="51417">
                  <c:v>119.12060589957601</c:v>
                </c:pt>
                <c:pt idx="51418">
                  <c:v>119.12292265484901</c:v>
                </c:pt>
                <c:pt idx="51419">
                  <c:v>119.125239410123</c:v>
                </c:pt>
                <c:pt idx="51420">
                  <c:v>119.127556165396</c:v>
                </c:pt>
                <c:pt idx="51421">
                  <c:v>119.12987292067</c:v>
                </c:pt>
                <c:pt idx="51422">
                  <c:v>119.132189675943</c:v>
                </c:pt>
                <c:pt idx="51423">
                  <c:v>119.13450643121701</c:v>
                </c:pt>
                <c:pt idx="51424">
                  <c:v>119.136823186491</c:v>
                </c:pt>
                <c:pt idx="51425">
                  <c:v>119.139139941764</c:v>
                </c:pt>
                <c:pt idx="51426">
                  <c:v>119.141456697038</c:v>
                </c:pt>
                <c:pt idx="51427">
                  <c:v>119.143773452311</c:v>
                </c:pt>
                <c:pt idx="51428">
                  <c:v>119.146090207585</c:v>
                </c:pt>
                <c:pt idx="51429">
                  <c:v>119.148406962858</c:v>
                </c:pt>
                <c:pt idx="51430">
                  <c:v>119.150723718132</c:v>
                </c:pt>
                <c:pt idx="51431">
                  <c:v>119.153040473405</c:v>
                </c:pt>
                <c:pt idx="51432">
                  <c:v>119.15535722867899</c:v>
                </c:pt>
                <c:pt idx="51433">
                  <c:v>119.15767398395199</c:v>
                </c:pt>
                <c:pt idx="51434">
                  <c:v>119.159990739226</c:v>
                </c:pt>
                <c:pt idx="51435">
                  <c:v>119.1623074945</c:v>
                </c:pt>
                <c:pt idx="51436">
                  <c:v>119.164624249773</c:v>
                </c:pt>
                <c:pt idx="51437">
                  <c:v>119.16694100504699</c:v>
                </c:pt>
                <c:pt idx="51438">
                  <c:v>119.16925776031999</c:v>
                </c:pt>
                <c:pt idx="51439">
                  <c:v>119.171574515594</c:v>
                </c:pt>
                <c:pt idx="51440">
                  <c:v>119.173891270867</c:v>
                </c:pt>
                <c:pt idx="51441">
                  <c:v>119.176208026141</c:v>
                </c:pt>
                <c:pt idx="51442">
                  <c:v>119.178524781414</c:v>
                </c:pt>
                <c:pt idx="51443">
                  <c:v>119.18084153668801</c:v>
                </c:pt>
                <c:pt idx="51444">
                  <c:v>119.18315829196101</c:v>
                </c:pt>
                <c:pt idx="51445">
                  <c:v>119.185475047235</c:v>
                </c:pt>
                <c:pt idx="51446">
                  <c:v>119.187791802508</c:v>
                </c:pt>
                <c:pt idx="51447">
                  <c:v>119.190108557782</c:v>
                </c:pt>
                <c:pt idx="51448">
                  <c:v>119.19242531305601</c:v>
                </c:pt>
                <c:pt idx="51449">
                  <c:v>119.19474206832901</c:v>
                </c:pt>
                <c:pt idx="51450">
                  <c:v>119.197058823603</c:v>
                </c:pt>
                <c:pt idx="51451">
                  <c:v>119.199375578876</c:v>
                </c:pt>
                <c:pt idx="51452">
                  <c:v>119.20169233415</c:v>
                </c:pt>
                <c:pt idx="51453">
                  <c:v>119.204009089423</c:v>
                </c:pt>
                <c:pt idx="51454">
                  <c:v>119.20632584469701</c:v>
                </c:pt>
                <c:pt idx="51455">
                  <c:v>119.20864259997001</c:v>
                </c:pt>
                <c:pt idx="51456">
                  <c:v>119.210959355244</c:v>
                </c:pt>
                <c:pt idx="51457">
                  <c:v>119.213276110517</c:v>
                </c:pt>
                <c:pt idx="51458">
                  <c:v>119.215592865791</c:v>
                </c:pt>
                <c:pt idx="51459">
                  <c:v>119.217909621064</c:v>
                </c:pt>
                <c:pt idx="51460">
                  <c:v>119.220226376338</c:v>
                </c:pt>
                <c:pt idx="51461">
                  <c:v>119.222543131612</c:v>
                </c:pt>
                <c:pt idx="51462">
                  <c:v>119.224859886885</c:v>
                </c:pt>
                <c:pt idx="51463">
                  <c:v>119.22717664215899</c:v>
                </c:pt>
                <c:pt idx="51464">
                  <c:v>119.22949339743199</c:v>
                </c:pt>
                <c:pt idx="51465">
                  <c:v>119.231810152706</c:v>
                </c:pt>
                <c:pt idx="51466">
                  <c:v>119.234126907979</c:v>
                </c:pt>
                <c:pt idx="51467">
                  <c:v>119.236443663253</c:v>
                </c:pt>
                <c:pt idx="51468">
                  <c:v>119.238760418526</c:v>
                </c:pt>
                <c:pt idx="51469">
                  <c:v>119.24107717379999</c:v>
                </c:pt>
                <c:pt idx="51470">
                  <c:v>119.24339392907299</c:v>
                </c:pt>
                <c:pt idx="51471">
                  <c:v>119.245710684347</c:v>
                </c:pt>
                <c:pt idx="51472">
                  <c:v>119.24802743962</c:v>
                </c:pt>
                <c:pt idx="51473">
                  <c:v>119.250344194894</c:v>
                </c:pt>
                <c:pt idx="51474">
                  <c:v>119.25266095016801</c:v>
                </c:pt>
                <c:pt idx="51475">
                  <c:v>119.25497770544099</c:v>
                </c:pt>
                <c:pt idx="51476">
                  <c:v>119.257294460715</c:v>
                </c:pt>
                <c:pt idx="51477">
                  <c:v>119.259611215988</c:v>
                </c:pt>
                <c:pt idx="51478">
                  <c:v>119.261927971262</c:v>
                </c:pt>
                <c:pt idx="51479">
                  <c:v>119.264244726535</c:v>
                </c:pt>
                <c:pt idx="51480">
                  <c:v>119.26656148180901</c:v>
                </c:pt>
                <c:pt idx="51481">
                  <c:v>119.26887823708201</c:v>
                </c:pt>
                <c:pt idx="51482">
                  <c:v>119.271194992356</c:v>
                </c:pt>
                <c:pt idx="51483">
                  <c:v>119.273511747629</c:v>
                </c:pt>
                <c:pt idx="51484">
                  <c:v>119.275828502903</c:v>
                </c:pt>
                <c:pt idx="51485">
                  <c:v>119.27814525817701</c:v>
                </c:pt>
                <c:pt idx="51486">
                  <c:v>119.28046201345001</c:v>
                </c:pt>
                <c:pt idx="51487">
                  <c:v>119.282778768724</c:v>
                </c:pt>
                <c:pt idx="51488">
                  <c:v>119.285095523997</c:v>
                </c:pt>
                <c:pt idx="51489">
                  <c:v>119.287412279271</c:v>
                </c:pt>
                <c:pt idx="51490">
                  <c:v>119.289729034544</c:v>
                </c:pt>
                <c:pt idx="51491">
                  <c:v>119.292045789818</c:v>
                </c:pt>
                <c:pt idx="51492">
                  <c:v>119.294362545091</c:v>
                </c:pt>
                <c:pt idx="51493">
                  <c:v>119.296679300365</c:v>
                </c:pt>
                <c:pt idx="51494">
                  <c:v>119.298996055638</c:v>
                </c:pt>
                <c:pt idx="51495">
                  <c:v>119.30131281091199</c:v>
                </c:pt>
                <c:pt idx="51496">
                  <c:v>119.30362956618499</c:v>
                </c:pt>
                <c:pt idx="51497">
                  <c:v>119.305946321459</c:v>
                </c:pt>
                <c:pt idx="51498">
                  <c:v>119.308263076733</c:v>
                </c:pt>
                <c:pt idx="51499">
                  <c:v>119.310579832006</c:v>
                </c:pt>
                <c:pt idx="51500">
                  <c:v>119.31289658727999</c:v>
                </c:pt>
                <c:pt idx="51501">
                  <c:v>119.31521334255299</c:v>
                </c:pt>
                <c:pt idx="51502">
                  <c:v>119.317530097827</c:v>
                </c:pt>
                <c:pt idx="51503">
                  <c:v>119.3198468531</c:v>
                </c:pt>
                <c:pt idx="51504">
                  <c:v>119.322163608374</c:v>
                </c:pt>
                <c:pt idx="51505">
                  <c:v>119.324480363647</c:v>
                </c:pt>
                <c:pt idx="51506">
                  <c:v>119.32679711892099</c:v>
                </c:pt>
                <c:pt idx="51507">
                  <c:v>119.32911387419399</c:v>
                </c:pt>
                <c:pt idx="51508">
                  <c:v>119.331430629468</c:v>
                </c:pt>
                <c:pt idx="51509">
                  <c:v>119.333747384741</c:v>
                </c:pt>
                <c:pt idx="51510">
                  <c:v>119.336064140015</c:v>
                </c:pt>
                <c:pt idx="51511">
                  <c:v>119.33838089528901</c:v>
                </c:pt>
                <c:pt idx="51512">
                  <c:v>119.34069765056201</c:v>
                </c:pt>
                <c:pt idx="51513">
                  <c:v>119.343014405836</c:v>
                </c:pt>
                <c:pt idx="51514">
                  <c:v>119.345331161109</c:v>
                </c:pt>
                <c:pt idx="51515">
                  <c:v>119.347647916383</c:v>
                </c:pt>
                <c:pt idx="51516">
                  <c:v>119.349964671656</c:v>
                </c:pt>
                <c:pt idx="51517">
                  <c:v>119.35228142693001</c:v>
                </c:pt>
                <c:pt idx="51518">
                  <c:v>119.35459818220301</c:v>
                </c:pt>
                <c:pt idx="51519">
                  <c:v>119.356914937477</c:v>
                </c:pt>
                <c:pt idx="51520">
                  <c:v>119.35923169275</c:v>
                </c:pt>
                <c:pt idx="51521">
                  <c:v>119.361548448024</c:v>
                </c:pt>
                <c:pt idx="51522">
                  <c:v>119.363865203298</c:v>
                </c:pt>
                <c:pt idx="51523">
                  <c:v>119.366181958571</c:v>
                </c:pt>
                <c:pt idx="51524">
                  <c:v>119.368498713845</c:v>
                </c:pt>
                <c:pt idx="51525">
                  <c:v>119.370815469118</c:v>
                </c:pt>
                <c:pt idx="51526">
                  <c:v>119.37313222439199</c:v>
                </c:pt>
                <c:pt idx="51527">
                  <c:v>119.37544897966499</c:v>
                </c:pt>
                <c:pt idx="51528">
                  <c:v>119.377765734939</c:v>
                </c:pt>
                <c:pt idx="51529">
                  <c:v>119.380082490212</c:v>
                </c:pt>
                <c:pt idx="51530">
                  <c:v>119.382399245486</c:v>
                </c:pt>
                <c:pt idx="51531">
                  <c:v>119.384716000759</c:v>
                </c:pt>
                <c:pt idx="51532">
                  <c:v>119.38703275603299</c:v>
                </c:pt>
                <c:pt idx="51533">
                  <c:v>119.38934951130599</c:v>
                </c:pt>
                <c:pt idx="51534">
                  <c:v>119.39166626658</c:v>
                </c:pt>
                <c:pt idx="51535">
                  <c:v>119.393983021854</c:v>
                </c:pt>
                <c:pt idx="51536">
                  <c:v>119.396299777127</c:v>
                </c:pt>
                <c:pt idx="51537">
                  <c:v>119.39861653240099</c:v>
                </c:pt>
                <c:pt idx="51538">
                  <c:v>119.40093328767399</c:v>
                </c:pt>
                <c:pt idx="51539">
                  <c:v>119.403250042948</c:v>
                </c:pt>
                <c:pt idx="51540">
                  <c:v>119.405566798221</c:v>
                </c:pt>
                <c:pt idx="51541">
                  <c:v>119.407883553495</c:v>
                </c:pt>
                <c:pt idx="51542">
                  <c:v>119.410200308768</c:v>
                </c:pt>
                <c:pt idx="51543">
                  <c:v>119.41251706404201</c:v>
                </c:pt>
                <c:pt idx="51544">
                  <c:v>119.41483381931501</c:v>
                </c:pt>
                <c:pt idx="51545">
                  <c:v>119.417150574589</c:v>
                </c:pt>
                <c:pt idx="51546">
                  <c:v>119.419467329862</c:v>
                </c:pt>
                <c:pt idx="51547">
                  <c:v>119.421784085136</c:v>
                </c:pt>
                <c:pt idx="51548">
                  <c:v>119.42410084041001</c:v>
                </c:pt>
                <c:pt idx="51549">
                  <c:v>119.42641759568301</c:v>
                </c:pt>
                <c:pt idx="51550">
                  <c:v>119.428734350957</c:v>
                </c:pt>
                <c:pt idx="51551">
                  <c:v>119.43105110623</c:v>
                </c:pt>
                <c:pt idx="51552">
                  <c:v>119.433367861504</c:v>
                </c:pt>
                <c:pt idx="51553">
                  <c:v>119.435684616777</c:v>
                </c:pt>
                <c:pt idx="51554">
                  <c:v>119.438001372051</c:v>
                </c:pt>
                <c:pt idx="51555">
                  <c:v>119.44031812732401</c:v>
                </c:pt>
                <c:pt idx="51556">
                  <c:v>119.442634882598</c:v>
                </c:pt>
                <c:pt idx="51557">
                  <c:v>119.444951637871</c:v>
                </c:pt>
                <c:pt idx="51558">
                  <c:v>119.447268393145</c:v>
                </c:pt>
                <c:pt idx="51559">
                  <c:v>119.449585148418</c:v>
                </c:pt>
                <c:pt idx="51560">
                  <c:v>119.451901903692</c:v>
                </c:pt>
                <c:pt idx="51561">
                  <c:v>119.454218658966</c:v>
                </c:pt>
                <c:pt idx="51562">
                  <c:v>119.456535414239</c:v>
                </c:pt>
                <c:pt idx="51563">
                  <c:v>119.45885216951299</c:v>
                </c:pt>
                <c:pt idx="51564">
                  <c:v>119.46116892478599</c:v>
                </c:pt>
                <c:pt idx="51565">
                  <c:v>119.46348568006</c:v>
                </c:pt>
                <c:pt idx="51566">
                  <c:v>119.465802435333</c:v>
                </c:pt>
                <c:pt idx="51567">
                  <c:v>119.468119190607</c:v>
                </c:pt>
                <c:pt idx="51568">
                  <c:v>119.47043594588</c:v>
                </c:pt>
                <c:pt idx="51569">
                  <c:v>119.47275270115399</c:v>
                </c:pt>
                <c:pt idx="51570">
                  <c:v>119.47506945642699</c:v>
                </c:pt>
                <c:pt idx="51571">
                  <c:v>119.477386211701</c:v>
                </c:pt>
                <c:pt idx="51572">
                  <c:v>119.479702966975</c:v>
                </c:pt>
                <c:pt idx="51573">
                  <c:v>119.482019722248</c:v>
                </c:pt>
                <c:pt idx="51574">
                  <c:v>119.48433647752201</c:v>
                </c:pt>
                <c:pt idx="51575">
                  <c:v>119.48665323279501</c:v>
                </c:pt>
                <c:pt idx="51576">
                  <c:v>119.488969988069</c:v>
                </c:pt>
                <c:pt idx="51577">
                  <c:v>119.491286743342</c:v>
                </c:pt>
                <c:pt idx="51578">
                  <c:v>119.493603498616</c:v>
                </c:pt>
                <c:pt idx="51579">
                  <c:v>119.495920253889</c:v>
                </c:pt>
                <c:pt idx="51580">
                  <c:v>119.49823700916301</c:v>
                </c:pt>
                <c:pt idx="51581">
                  <c:v>119.50055376443601</c:v>
                </c:pt>
                <c:pt idx="51582">
                  <c:v>119.50287051971</c:v>
                </c:pt>
                <c:pt idx="51583">
                  <c:v>119.505187274983</c:v>
                </c:pt>
                <c:pt idx="51584">
                  <c:v>119.507504030257</c:v>
                </c:pt>
                <c:pt idx="51585">
                  <c:v>119.50982078553101</c:v>
                </c:pt>
                <c:pt idx="51586">
                  <c:v>119.51213754080401</c:v>
                </c:pt>
                <c:pt idx="51587">
                  <c:v>119.514454296078</c:v>
                </c:pt>
                <c:pt idx="51588">
                  <c:v>119.516771051351</c:v>
                </c:pt>
                <c:pt idx="51589">
                  <c:v>119.519087806625</c:v>
                </c:pt>
                <c:pt idx="51590">
                  <c:v>119.521404561898</c:v>
                </c:pt>
                <c:pt idx="51591">
                  <c:v>119.523721317172</c:v>
                </c:pt>
                <c:pt idx="51592">
                  <c:v>119.526038072445</c:v>
                </c:pt>
                <c:pt idx="51593">
                  <c:v>119.528354827719</c:v>
                </c:pt>
                <c:pt idx="51594">
                  <c:v>119.530671582992</c:v>
                </c:pt>
                <c:pt idx="51595">
                  <c:v>119.53298833826599</c:v>
                </c:pt>
                <c:pt idx="51596">
                  <c:v>119.53530509353899</c:v>
                </c:pt>
                <c:pt idx="51597">
                  <c:v>119.537621848813</c:v>
                </c:pt>
                <c:pt idx="51598">
                  <c:v>119.539938604087</c:v>
                </c:pt>
                <c:pt idx="51599">
                  <c:v>119.54225535936</c:v>
                </c:pt>
                <c:pt idx="51600">
                  <c:v>119.54457211463399</c:v>
                </c:pt>
                <c:pt idx="51601">
                  <c:v>119.54688886990699</c:v>
                </c:pt>
                <c:pt idx="51602">
                  <c:v>119.549205625181</c:v>
                </c:pt>
                <c:pt idx="51603">
                  <c:v>119.551522380454</c:v>
                </c:pt>
                <c:pt idx="51604">
                  <c:v>119.553839135728</c:v>
                </c:pt>
                <c:pt idx="51605">
                  <c:v>119.556155891001</c:v>
                </c:pt>
                <c:pt idx="51606">
                  <c:v>119.55847264627501</c:v>
                </c:pt>
                <c:pt idx="51607">
                  <c:v>119.56078940154801</c:v>
                </c:pt>
                <c:pt idx="51608">
                  <c:v>119.563106156822</c:v>
                </c:pt>
                <c:pt idx="51609">
                  <c:v>119.565422912095</c:v>
                </c:pt>
                <c:pt idx="51610">
                  <c:v>119.567739667369</c:v>
                </c:pt>
                <c:pt idx="51611">
                  <c:v>119.57005642264301</c:v>
                </c:pt>
                <c:pt idx="51612">
                  <c:v>119.57237317791601</c:v>
                </c:pt>
                <c:pt idx="51613">
                  <c:v>119.57468993319</c:v>
                </c:pt>
                <c:pt idx="51614">
                  <c:v>119.577006688463</c:v>
                </c:pt>
                <c:pt idx="51615">
                  <c:v>119.579323443737</c:v>
                </c:pt>
                <c:pt idx="51616">
                  <c:v>119.58164019901</c:v>
                </c:pt>
                <c:pt idx="51617">
                  <c:v>119.58395695428401</c:v>
                </c:pt>
                <c:pt idx="51618">
                  <c:v>119.58627370955701</c:v>
                </c:pt>
                <c:pt idx="51619">
                  <c:v>119.588590464831</c:v>
                </c:pt>
                <c:pt idx="51620">
                  <c:v>119.590907220104</c:v>
                </c:pt>
                <c:pt idx="51621">
                  <c:v>119.593223975378</c:v>
                </c:pt>
                <c:pt idx="51622">
                  <c:v>119.595540730652</c:v>
                </c:pt>
                <c:pt idx="51623">
                  <c:v>119.597857485925</c:v>
                </c:pt>
                <c:pt idx="51624">
                  <c:v>119.600174241199</c:v>
                </c:pt>
                <c:pt idx="51625">
                  <c:v>119.602490996472</c:v>
                </c:pt>
                <c:pt idx="51626">
                  <c:v>119.60480775174599</c:v>
                </c:pt>
                <c:pt idx="51627">
                  <c:v>119.60712450701899</c:v>
                </c:pt>
                <c:pt idx="51628">
                  <c:v>119.609441262293</c:v>
                </c:pt>
                <c:pt idx="51629">
                  <c:v>119.611758017566</c:v>
                </c:pt>
                <c:pt idx="51630">
                  <c:v>119.61407477284</c:v>
                </c:pt>
                <c:pt idx="51631">
                  <c:v>119.616391528113</c:v>
                </c:pt>
                <c:pt idx="51632">
                  <c:v>119.61870828338699</c:v>
                </c:pt>
                <c:pt idx="51633">
                  <c:v>119.62102503865999</c:v>
                </c:pt>
                <c:pt idx="51634">
                  <c:v>119.623341793934</c:v>
                </c:pt>
                <c:pt idx="51635">
                  <c:v>119.625658549208</c:v>
                </c:pt>
                <c:pt idx="51636">
                  <c:v>119.627975304481</c:v>
                </c:pt>
                <c:pt idx="51637">
                  <c:v>119.63029205975501</c:v>
                </c:pt>
                <c:pt idx="51638">
                  <c:v>119.63260881502799</c:v>
                </c:pt>
                <c:pt idx="51639">
                  <c:v>119.634925570302</c:v>
                </c:pt>
                <c:pt idx="51640">
                  <c:v>119.637242325575</c:v>
                </c:pt>
                <c:pt idx="51641">
                  <c:v>119.639559080849</c:v>
                </c:pt>
                <c:pt idx="51642">
                  <c:v>119.641875836122</c:v>
                </c:pt>
                <c:pt idx="51643">
                  <c:v>119.64419259139601</c:v>
                </c:pt>
                <c:pt idx="51644">
                  <c:v>119.64650934666901</c:v>
                </c:pt>
                <c:pt idx="51645">
                  <c:v>119.648826101943</c:v>
                </c:pt>
                <c:pt idx="51646">
                  <c:v>119.651142857216</c:v>
                </c:pt>
                <c:pt idx="51647">
                  <c:v>119.65345961249</c:v>
                </c:pt>
                <c:pt idx="51648">
                  <c:v>119.65577636776401</c:v>
                </c:pt>
                <c:pt idx="51649">
                  <c:v>119.65809312303701</c:v>
                </c:pt>
                <c:pt idx="51650">
                  <c:v>119.660409878311</c:v>
                </c:pt>
                <c:pt idx="51651">
                  <c:v>119.662726633584</c:v>
                </c:pt>
                <c:pt idx="51652">
                  <c:v>119.665043388858</c:v>
                </c:pt>
                <c:pt idx="51653">
                  <c:v>119.667360144131</c:v>
                </c:pt>
                <c:pt idx="51654">
                  <c:v>119.669676899405</c:v>
                </c:pt>
                <c:pt idx="51655">
                  <c:v>119.671993654678</c:v>
                </c:pt>
                <c:pt idx="51656">
                  <c:v>119.674310409952</c:v>
                </c:pt>
                <c:pt idx="51657">
                  <c:v>119.676627165225</c:v>
                </c:pt>
                <c:pt idx="51658">
                  <c:v>119.67894392049899</c:v>
                </c:pt>
                <c:pt idx="51659">
                  <c:v>119.68126067577199</c:v>
                </c:pt>
                <c:pt idx="51660">
                  <c:v>119.683577431046</c:v>
                </c:pt>
                <c:pt idx="51661">
                  <c:v>119.68589418632</c:v>
                </c:pt>
                <c:pt idx="51662">
                  <c:v>119.688210941593</c:v>
                </c:pt>
                <c:pt idx="51663">
                  <c:v>119.69052769686699</c:v>
                </c:pt>
                <c:pt idx="51664">
                  <c:v>119.69284445213999</c:v>
                </c:pt>
                <c:pt idx="51665">
                  <c:v>119.695161207414</c:v>
                </c:pt>
                <c:pt idx="51666">
                  <c:v>119.697477962687</c:v>
                </c:pt>
                <c:pt idx="51667">
                  <c:v>119.699794717961</c:v>
                </c:pt>
                <c:pt idx="51668">
                  <c:v>119.702111473234</c:v>
                </c:pt>
                <c:pt idx="51669">
                  <c:v>119.70442822850799</c:v>
                </c:pt>
                <c:pt idx="51670">
                  <c:v>119.70674498378099</c:v>
                </c:pt>
                <c:pt idx="51671">
                  <c:v>119.709061739055</c:v>
                </c:pt>
                <c:pt idx="51672">
                  <c:v>119.711378494329</c:v>
                </c:pt>
                <c:pt idx="51673">
                  <c:v>119.713695249602</c:v>
                </c:pt>
                <c:pt idx="51674">
                  <c:v>119.71601200487601</c:v>
                </c:pt>
                <c:pt idx="51675">
                  <c:v>119.71832876014901</c:v>
                </c:pt>
                <c:pt idx="51676">
                  <c:v>119.720645515423</c:v>
                </c:pt>
                <c:pt idx="51677">
                  <c:v>119.722962270696</c:v>
                </c:pt>
                <c:pt idx="51678">
                  <c:v>119.72527902597</c:v>
                </c:pt>
                <c:pt idx="51679">
                  <c:v>119.727595781243</c:v>
                </c:pt>
                <c:pt idx="51680">
                  <c:v>119.72991253651701</c:v>
                </c:pt>
                <c:pt idx="51681">
                  <c:v>119.73222929179001</c:v>
                </c:pt>
                <c:pt idx="51682">
                  <c:v>119.734546047064</c:v>
                </c:pt>
                <c:pt idx="51683">
                  <c:v>119.736862802337</c:v>
                </c:pt>
                <c:pt idx="51684">
                  <c:v>119.739179557611</c:v>
                </c:pt>
                <c:pt idx="51685">
                  <c:v>119.741496312885</c:v>
                </c:pt>
                <c:pt idx="51686">
                  <c:v>119.743813068158</c:v>
                </c:pt>
                <c:pt idx="51687">
                  <c:v>119.746129823432</c:v>
                </c:pt>
                <c:pt idx="51688">
                  <c:v>119.748446578705</c:v>
                </c:pt>
                <c:pt idx="51689">
                  <c:v>119.75076333397899</c:v>
                </c:pt>
                <c:pt idx="51690">
                  <c:v>119.75308008925199</c:v>
                </c:pt>
                <c:pt idx="51691">
                  <c:v>119.755396844526</c:v>
                </c:pt>
                <c:pt idx="51692">
                  <c:v>119.757713599799</c:v>
                </c:pt>
                <c:pt idx="51693">
                  <c:v>119.760030355073</c:v>
                </c:pt>
                <c:pt idx="51694">
                  <c:v>119.762347110346</c:v>
                </c:pt>
                <c:pt idx="51695">
                  <c:v>119.76466386561999</c:v>
                </c:pt>
                <c:pt idx="51696">
                  <c:v>119.76698062089299</c:v>
                </c:pt>
                <c:pt idx="51697">
                  <c:v>119.769297376167</c:v>
                </c:pt>
                <c:pt idx="51698">
                  <c:v>119.771614131441</c:v>
                </c:pt>
                <c:pt idx="51699">
                  <c:v>119.773930886714</c:v>
                </c:pt>
                <c:pt idx="51700">
                  <c:v>119.77624764198799</c:v>
                </c:pt>
                <c:pt idx="51701">
                  <c:v>119.77856439726099</c:v>
                </c:pt>
                <c:pt idx="51702">
                  <c:v>119.780881152535</c:v>
                </c:pt>
                <c:pt idx="51703">
                  <c:v>119.783197907808</c:v>
                </c:pt>
                <c:pt idx="51704">
                  <c:v>119.785514663082</c:v>
                </c:pt>
                <c:pt idx="51705">
                  <c:v>119.787831418355</c:v>
                </c:pt>
                <c:pt idx="51706">
                  <c:v>119.79014817362901</c:v>
                </c:pt>
                <c:pt idx="51707">
                  <c:v>119.79246492890201</c:v>
                </c:pt>
                <c:pt idx="51708">
                  <c:v>119.794781684176</c:v>
                </c:pt>
                <c:pt idx="51709">
                  <c:v>119.79709843945</c:v>
                </c:pt>
                <c:pt idx="51710">
                  <c:v>119.799415194723</c:v>
                </c:pt>
                <c:pt idx="51711">
                  <c:v>119.80173194999701</c:v>
                </c:pt>
                <c:pt idx="51712">
                  <c:v>119.80404870527001</c:v>
                </c:pt>
                <c:pt idx="51713">
                  <c:v>119.806365460544</c:v>
                </c:pt>
                <c:pt idx="51714">
                  <c:v>119.808682215817</c:v>
                </c:pt>
                <c:pt idx="51715">
                  <c:v>119.810998971091</c:v>
                </c:pt>
                <c:pt idx="51716">
                  <c:v>119.813315726364</c:v>
                </c:pt>
                <c:pt idx="51717">
                  <c:v>119.815632481638</c:v>
                </c:pt>
                <c:pt idx="51718">
                  <c:v>119.81794923691101</c:v>
                </c:pt>
                <c:pt idx="51719">
                  <c:v>119.820265992185</c:v>
                </c:pt>
                <c:pt idx="51720">
                  <c:v>119.822582747458</c:v>
                </c:pt>
                <c:pt idx="51721">
                  <c:v>119.82489950273199</c:v>
                </c:pt>
                <c:pt idx="51722">
                  <c:v>119.827216258006</c:v>
                </c:pt>
                <c:pt idx="51723">
                  <c:v>119.829533013279</c:v>
                </c:pt>
                <c:pt idx="51724">
                  <c:v>119.831849768553</c:v>
                </c:pt>
                <c:pt idx="51725">
                  <c:v>119.834166523826</c:v>
                </c:pt>
                <c:pt idx="51726">
                  <c:v>119.83648327909999</c:v>
                </c:pt>
                <c:pt idx="51727">
                  <c:v>119.83880003437299</c:v>
                </c:pt>
                <c:pt idx="51728">
                  <c:v>119.841116789647</c:v>
                </c:pt>
                <c:pt idx="51729">
                  <c:v>119.84343354492</c:v>
                </c:pt>
                <c:pt idx="51730">
                  <c:v>119.845750300194</c:v>
                </c:pt>
                <c:pt idx="51731">
                  <c:v>119.848067055467</c:v>
                </c:pt>
                <c:pt idx="51732">
                  <c:v>119.85038381074099</c:v>
                </c:pt>
                <c:pt idx="51733">
                  <c:v>119.85270056601399</c:v>
                </c:pt>
                <c:pt idx="51734">
                  <c:v>119.855017321288</c:v>
                </c:pt>
                <c:pt idx="51735">
                  <c:v>119.857334076562</c:v>
                </c:pt>
                <c:pt idx="51736">
                  <c:v>119.859650831835</c:v>
                </c:pt>
                <c:pt idx="51737">
                  <c:v>119.86196758710901</c:v>
                </c:pt>
                <c:pt idx="51738">
                  <c:v>119.86428434238201</c:v>
                </c:pt>
                <c:pt idx="51739">
                  <c:v>119.866601097656</c:v>
                </c:pt>
                <c:pt idx="51740">
                  <c:v>119.868917852929</c:v>
                </c:pt>
                <c:pt idx="51741">
                  <c:v>119.871234608203</c:v>
                </c:pt>
                <c:pt idx="51742">
                  <c:v>119.873551363476</c:v>
                </c:pt>
                <c:pt idx="51743">
                  <c:v>119.87586811875001</c:v>
                </c:pt>
                <c:pt idx="51744">
                  <c:v>119.87818487402301</c:v>
                </c:pt>
                <c:pt idx="51745">
                  <c:v>119.880501629297</c:v>
                </c:pt>
                <c:pt idx="51746">
                  <c:v>119.88281838457</c:v>
                </c:pt>
                <c:pt idx="51747">
                  <c:v>119.885135139844</c:v>
                </c:pt>
                <c:pt idx="51748">
                  <c:v>119.88745189511801</c:v>
                </c:pt>
                <c:pt idx="51749">
                  <c:v>119.88976865039101</c:v>
                </c:pt>
                <c:pt idx="51750">
                  <c:v>119.892085405665</c:v>
                </c:pt>
                <c:pt idx="51751">
                  <c:v>119.894402160938</c:v>
                </c:pt>
                <c:pt idx="51752">
                  <c:v>119.896718916212</c:v>
                </c:pt>
                <c:pt idx="51753">
                  <c:v>119.899035671485</c:v>
                </c:pt>
                <c:pt idx="51754">
                  <c:v>119.901352426759</c:v>
                </c:pt>
                <c:pt idx="51755">
                  <c:v>119.903669182032</c:v>
                </c:pt>
                <c:pt idx="51756">
                  <c:v>119.905985937306</c:v>
                </c:pt>
                <c:pt idx="51757">
                  <c:v>119.908302692579</c:v>
                </c:pt>
                <c:pt idx="51758">
                  <c:v>119.91061944785299</c:v>
                </c:pt>
                <c:pt idx="51759">
                  <c:v>119.912936203127</c:v>
                </c:pt>
                <c:pt idx="51760">
                  <c:v>119.9152529584</c:v>
                </c:pt>
                <c:pt idx="51761">
                  <c:v>119.917569713674</c:v>
                </c:pt>
                <c:pt idx="51762">
                  <c:v>119.919886468947</c:v>
                </c:pt>
                <c:pt idx="51763">
                  <c:v>119.92220322422099</c:v>
                </c:pt>
                <c:pt idx="51764">
                  <c:v>119.92451997949399</c:v>
                </c:pt>
                <c:pt idx="51765">
                  <c:v>119.926836734768</c:v>
                </c:pt>
                <c:pt idx="51766">
                  <c:v>119.929153490041</c:v>
                </c:pt>
                <c:pt idx="51767">
                  <c:v>119.931470245315</c:v>
                </c:pt>
                <c:pt idx="51768">
                  <c:v>119.933787000588</c:v>
                </c:pt>
                <c:pt idx="51769">
                  <c:v>119.93610375586201</c:v>
                </c:pt>
                <c:pt idx="51770">
                  <c:v>119.93842051113501</c:v>
                </c:pt>
                <c:pt idx="51771">
                  <c:v>119.940737266409</c:v>
                </c:pt>
                <c:pt idx="51772">
                  <c:v>119.943054021683</c:v>
                </c:pt>
                <c:pt idx="51773">
                  <c:v>119.945370776956</c:v>
                </c:pt>
                <c:pt idx="51774">
                  <c:v>119.94768753223001</c:v>
                </c:pt>
                <c:pt idx="51775">
                  <c:v>119.95000428750301</c:v>
                </c:pt>
                <c:pt idx="51776">
                  <c:v>119.952321042777</c:v>
                </c:pt>
                <c:pt idx="51777">
                  <c:v>119.95463779805</c:v>
                </c:pt>
                <c:pt idx="51778">
                  <c:v>119.956954553324</c:v>
                </c:pt>
                <c:pt idx="51779">
                  <c:v>119.959271308597</c:v>
                </c:pt>
                <c:pt idx="51780">
                  <c:v>119.96158806387101</c:v>
                </c:pt>
                <c:pt idx="51781">
                  <c:v>119.96390481914401</c:v>
                </c:pt>
                <c:pt idx="51782">
                  <c:v>119.966221574418</c:v>
                </c:pt>
                <c:pt idx="51783">
                  <c:v>119.968538329691</c:v>
                </c:pt>
                <c:pt idx="51784">
                  <c:v>119.970855084965</c:v>
                </c:pt>
                <c:pt idx="51785">
                  <c:v>119.973171840239</c:v>
                </c:pt>
                <c:pt idx="51786">
                  <c:v>119.975488595512</c:v>
                </c:pt>
                <c:pt idx="51787">
                  <c:v>119.977805350786</c:v>
                </c:pt>
                <c:pt idx="51788">
                  <c:v>119.980122106059</c:v>
                </c:pt>
                <c:pt idx="51789">
                  <c:v>119.98243886133299</c:v>
                </c:pt>
                <c:pt idx="51790">
                  <c:v>119.98475561660599</c:v>
                </c:pt>
                <c:pt idx="51791">
                  <c:v>119.98707237188</c:v>
                </c:pt>
                <c:pt idx="51792">
                  <c:v>119.989389127153</c:v>
                </c:pt>
                <c:pt idx="51793">
                  <c:v>119.991705882427</c:v>
                </c:pt>
                <c:pt idx="51794">
                  <c:v>119.9940226377</c:v>
                </c:pt>
                <c:pt idx="51795">
                  <c:v>119.99633939297399</c:v>
                </c:pt>
                <c:pt idx="51796">
                  <c:v>119.99865614824699</c:v>
                </c:pt>
                <c:pt idx="51797">
                  <c:v>120.000972903521</c:v>
                </c:pt>
                <c:pt idx="51798">
                  <c:v>120.003289658795</c:v>
                </c:pt>
                <c:pt idx="51799">
                  <c:v>120.005606414068</c:v>
                </c:pt>
                <c:pt idx="51800">
                  <c:v>120.00792316934201</c:v>
                </c:pt>
                <c:pt idx="51801">
                  <c:v>120.01023992461499</c:v>
                </c:pt>
                <c:pt idx="51802">
                  <c:v>120.012556679889</c:v>
                </c:pt>
                <c:pt idx="51803">
                  <c:v>120.014873435162</c:v>
                </c:pt>
                <c:pt idx="51804">
                  <c:v>120.017190190436</c:v>
                </c:pt>
                <c:pt idx="51805">
                  <c:v>120.019506945709</c:v>
                </c:pt>
                <c:pt idx="51806">
                  <c:v>120.02182370098301</c:v>
                </c:pt>
                <c:pt idx="51807">
                  <c:v>120.02414045625601</c:v>
                </c:pt>
                <c:pt idx="51808">
                  <c:v>120.02645721153</c:v>
                </c:pt>
                <c:pt idx="51809">
                  <c:v>120.028773966804</c:v>
                </c:pt>
                <c:pt idx="51810">
                  <c:v>120.031090722077</c:v>
                </c:pt>
                <c:pt idx="51811">
                  <c:v>120.03340747735101</c:v>
                </c:pt>
                <c:pt idx="51812">
                  <c:v>120.03572423262401</c:v>
                </c:pt>
                <c:pt idx="51813">
                  <c:v>120.038040987898</c:v>
                </c:pt>
                <c:pt idx="51814">
                  <c:v>120.040357743171</c:v>
                </c:pt>
                <c:pt idx="51815">
                  <c:v>120.042674498445</c:v>
                </c:pt>
                <c:pt idx="51816">
                  <c:v>120.044991253718</c:v>
                </c:pt>
                <c:pt idx="51817">
                  <c:v>120.047308008992</c:v>
                </c:pt>
                <c:pt idx="51818">
                  <c:v>120.049624764265</c:v>
                </c:pt>
                <c:pt idx="51819">
                  <c:v>120.051941519539</c:v>
                </c:pt>
                <c:pt idx="51820">
                  <c:v>120.054258274812</c:v>
                </c:pt>
                <c:pt idx="51821">
                  <c:v>120.05657503008599</c:v>
                </c:pt>
                <c:pt idx="51822">
                  <c:v>120.05889178536</c:v>
                </c:pt>
                <c:pt idx="51823">
                  <c:v>120.061208540633</c:v>
                </c:pt>
                <c:pt idx="51824">
                  <c:v>120.063525295907</c:v>
                </c:pt>
                <c:pt idx="51825">
                  <c:v>120.06584205118</c:v>
                </c:pt>
                <c:pt idx="51826">
                  <c:v>120.06815880645399</c:v>
                </c:pt>
                <c:pt idx="51827">
                  <c:v>120.07047556172699</c:v>
                </c:pt>
                <c:pt idx="51828">
                  <c:v>120.072792317001</c:v>
                </c:pt>
                <c:pt idx="51829">
                  <c:v>120.075109072274</c:v>
                </c:pt>
                <c:pt idx="51830">
                  <c:v>120.077425827548</c:v>
                </c:pt>
                <c:pt idx="51831">
                  <c:v>120.079742582821</c:v>
                </c:pt>
                <c:pt idx="51832">
                  <c:v>120.08205933809499</c:v>
                </c:pt>
                <c:pt idx="51833">
                  <c:v>120.08437609336799</c:v>
                </c:pt>
                <c:pt idx="51834">
                  <c:v>120.086692848642</c:v>
                </c:pt>
                <c:pt idx="51835">
                  <c:v>120.089009603916</c:v>
                </c:pt>
                <c:pt idx="51836">
                  <c:v>120.091326359189</c:v>
                </c:pt>
                <c:pt idx="51837">
                  <c:v>120.09364311446301</c:v>
                </c:pt>
                <c:pt idx="51838">
                  <c:v>120.09595986973601</c:v>
                </c:pt>
                <c:pt idx="51839">
                  <c:v>120.09827662501</c:v>
                </c:pt>
                <c:pt idx="51840">
                  <c:v>120.100593380283</c:v>
                </c:pt>
                <c:pt idx="51841">
                  <c:v>120.102910135557</c:v>
                </c:pt>
                <c:pt idx="51842">
                  <c:v>120.10522689083</c:v>
                </c:pt>
                <c:pt idx="51843">
                  <c:v>120.10754364610401</c:v>
                </c:pt>
                <c:pt idx="51844">
                  <c:v>120.10986040137701</c:v>
                </c:pt>
                <c:pt idx="51845">
                  <c:v>120.112177156651</c:v>
                </c:pt>
                <c:pt idx="51846">
                  <c:v>120.114493911925</c:v>
                </c:pt>
                <c:pt idx="51847">
                  <c:v>120.116810667198</c:v>
                </c:pt>
                <c:pt idx="51848">
                  <c:v>120.119127422472</c:v>
                </c:pt>
                <c:pt idx="51849">
                  <c:v>120.121444177745</c:v>
                </c:pt>
                <c:pt idx="51850">
                  <c:v>120.123760933019</c:v>
                </c:pt>
                <c:pt idx="51851">
                  <c:v>120.126077688292</c:v>
                </c:pt>
                <c:pt idx="51852">
                  <c:v>120.12839444356599</c:v>
                </c:pt>
                <c:pt idx="51853">
                  <c:v>120.13071119883899</c:v>
                </c:pt>
                <c:pt idx="51854">
                  <c:v>120.133027954113</c:v>
                </c:pt>
                <c:pt idx="51855">
                  <c:v>120.135344709386</c:v>
                </c:pt>
                <c:pt idx="51856">
                  <c:v>120.13766146466</c:v>
                </c:pt>
                <c:pt idx="51857">
                  <c:v>120.139978219933</c:v>
                </c:pt>
                <c:pt idx="51858">
                  <c:v>120.14229497520699</c:v>
                </c:pt>
                <c:pt idx="51859">
                  <c:v>120.144611730481</c:v>
                </c:pt>
                <c:pt idx="51860">
                  <c:v>120.146928485754</c:v>
                </c:pt>
                <c:pt idx="51861">
                  <c:v>120.149245241028</c:v>
                </c:pt>
                <c:pt idx="51862">
                  <c:v>120.151561996301</c:v>
                </c:pt>
                <c:pt idx="51863">
                  <c:v>120.15387875157499</c:v>
                </c:pt>
                <c:pt idx="51864">
                  <c:v>120.15619550684799</c:v>
                </c:pt>
                <c:pt idx="51865">
                  <c:v>120.158512262122</c:v>
                </c:pt>
                <c:pt idx="51866">
                  <c:v>120.160829017395</c:v>
                </c:pt>
                <c:pt idx="51867">
                  <c:v>120.163145772669</c:v>
                </c:pt>
                <c:pt idx="51868">
                  <c:v>120.165462527942</c:v>
                </c:pt>
                <c:pt idx="51869">
                  <c:v>120.16777928321601</c:v>
                </c:pt>
                <c:pt idx="51870">
                  <c:v>120.17009603848901</c:v>
                </c:pt>
                <c:pt idx="51871">
                  <c:v>120.172412793763</c:v>
                </c:pt>
                <c:pt idx="51872">
                  <c:v>120.174729549037</c:v>
                </c:pt>
                <c:pt idx="51873">
                  <c:v>120.17704630431</c:v>
                </c:pt>
                <c:pt idx="51874">
                  <c:v>120.17936305958401</c:v>
                </c:pt>
                <c:pt idx="51875">
                  <c:v>120.18167981485701</c:v>
                </c:pt>
                <c:pt idx="51876">
                  <c:v>120.183996570131</c:v>
                </c:pt>
                <c:pt idx="51877">
                  <c:v>120.186313325404</c:v>
                </c:pt>
                <c:pt idx="51878">
                  <c:v>120.188630080678</c:v>
                </c:pt>
                <c:pt idx="51879">
                  <c:v>120.190946835951</c:v>
                </c:pt>
                <c:pt idx="51880">
                  <c:v>120.193263591225</c:v>
                </c:pt>
                <c:pt idx="51881">
                  <c:v>120.19558034649801</c:v>
                </c:pt>
                <c:pt idx="51882">
                  <c:v>120.197897101772</c:v>
                </c:pt>
                <c:pt idx="51883">
                  <c:v>120.200213857045</c:v>
                </c:pt>
                <c:pt idx="51884">
                  <c:v>120.20253061231899</c:v>
                </c:pt>
                <c:pt idx="51885">
                  <c:v>120.204847367593</c:v>
                </c:pt>
                <c:pt idx="51886">
                  <c:v>120.207164122866</c:v>
                </c:pt>
                <c:pt idx="51887">
                  <c:v>120.20948087814</c:v>
                </c:pt>
                <c:pt idx="51888">
                  <c:v>120.211797633413</c:v>
                </c:pt>
                <c:pt idx="51889">
                  <c:v>120.21411438868699</c:v>
                </c:pt>
                <c:pt idx="51890">
                  <c:v>120.21643114395999</c:v>
                </c:pt>
                <c:pt idx="51891">
                  <c:v>120.218747899234</c:v>
                </c:pt>
                <c:pt idx="51892">
                  <c:v>120.221064654507</c:v>
                </c:pt>
                <c:pt idx="51893">
                  <c:v>120.223381409781</c:v>
                </c:pt>
                <c:pt idx="51894">
                  <c:v>120.225698165054</c:v>
                </c:pt>
                <c:pt idx="51895">
                  <c:v>120.22801492032799</c:v>
                </c:pt>
                <c:pt idx="51896">
                  <c:v>120.230331675602</c:v>
                </c:pt>
                <c:pt idx="51897">
                  <c:v>120.232648430875</c:v>
                </c:pt>
                <c:pt idx="51898">
                  <c:v>120.234965186149</c:v>
                </c:pt>
                <c:pt idx="51899">
                  <c:v>120.237281941422</c:v>
                </c:pt>
                <c:pt idx="51900">
                  <c:v>120.23959869669601</c:v>
                </c:pt>
                <c:pt idx="51901">
                  <c:v>120.24191545196901</c:v>
                </c:pt>
                <c:pt idx="51902">
                  <c:v>120.244232207243</c:v>
                </c:pt>
                <c:pt idx="51903">
                  <c:v>120.246548962516</c:v>
                </c:pt>
                <c:pt idx="51904">
                  <c:v>120.24886571779</c:v>
                </c:pt>
                <c:pt idx="51905">
                  <c:v>120.251182473063</c:v>
                </c:pt>
                <c:pt idx="51906">
                  <c:v>120.25349922833701</c:v>
                </c:pt>
                <c:pt idx="51907">
                  <c:v>120.25581598361001</c:v>
                </c:pt>
                <c:pt idx="51908">
                  <c:v>120.258132738884</c:v>
                </c:pt>
                <c:pt idx="51909">
                  <c:v>120.260449494158</c:v>
                </c:pt>
                <c:pt idx="51910">
                  <c:v>120.262766249431</c:v>
                </c:pt>
                <c:pt idx="51911">
                  <c:v>120.26508300470501</c:v>
                </c:pt>
                <c:pt idx="51912">
                  <c:v>120.26739975997801</c:v>
                </c:pt>
                <c:pt idx="51913">
                  <c:v>120.269716515252</c:v>
                </c:pt>
                <c:pt idx="51914">
                  <c:v>120.272033270525</c:v>
                </c:pt>
                <c:pt idx="51915">
                  <c:v>120.274350025799</c:v>
                </c:pt>
                <c:pt idx="51916">
                  <c:v>120.276666781072</c:v>
                </c:pt>
                <c:pt idx="51917">
                  <c:v>120.278983536346</c:v>
                </c:pt>
                <c:pt idx="51918">
                  <c:v>120.281300291619</c:v>
                </c:pt>
                <c:pt idx="51919">
                  <c:v>120.283617046893</c:v>
                </c:pt>
                <c:pt idx="51920">
                  <c:v>120.285933802166</c:v>
                </c:pt>
                <c:pt idx="51921">
                  <c:v>120.28825055743999</c:v>
                </c:pt>
                <c:pt idx="51922">
                  <c:v>120.290567312714</c:v>
                </c:pt>
                <c:pt idx="51923">
                  <c:v>120.292884067987</c:v>
                </c:pt>
                <c:pt idx="51924">
                  <c:v>120.295200823261</c:v>
                </c:pt>
                <c:pt idx="51925">
                  <c:v>120.297517578534</c:v>
                </c:pt>
                <c:pt idx="51926">
                  <c:v>120.29983433380799</c:v>
                </c:pt>
                <c:pt idx="51927">
                  <c:v>120.30215108908099</c:v>
                </c:pt>
                <c:pt idx="51928">
                  <c:v>120.304467844355</c:v>
                </c:pt>
                <c:pt idx="51929">
                  <c:v>120.306784599628</c:v>
                </c:pt>
                <c:pt idx="51930">
                  <c:v>120.309101354902</c:v>
                </c:pt>
                <c:pt idx="51931">
                  <c:v>120.311418110175</c:v>
                </c:pt>
                <c:pt idx="51932">
                  <c:v>120.31373486544901</c:v>
                </c:pt>
                <c:pt idx="51933">
                  <c:v>120.31605162072201</c:v>
                </c:pt>
                <c:pt idx="51934">
                  <c:v>120.318368375996</c:v>
                </c:pt>
                <c:pt idx="51935">
                  <c:v>120.32068513127</c:v>
                </c:pt>
                <c:pt idx="51936">
                  <c:v>120.323001886543</c:v>
                </c:pt>
                <c:pt idx="51937">
                  <c:v>120.32531864181701</c:v>
                </c:pt>
                <c:pt idx="51938">
                  <c:v>120.32763539709001</c:v>
                </c:pt>
                <c:pt idx="51939">
                  <c:v>120.329952152364</c:v>
                </c:pt>
                <c:pt idx="51940">
                  <c:v>120.332268907637</c:v>
                </c:pt>
                <c:pt idx="51941">
                  <c:v>120.334585662911</c:v>
                </c:pt>
                <c:pt idx="51942">
                  <c:v>120.336902418184</c:v>
                </c:pt>
                <c:pt idx="51943">
                  <c:v>120.33921917345801</c:v>
                </c:pt>
                <c:pt idx="51944">
                  <c:v>120.34153592873101</c:v>
                </c:pt>
                <c:pt idx="51945">
                  <c:v>120.343852684005</c:v>
                </c:pt>
                <c:pt idx="51946">
                  <c:v>120.346169439279</c:v>
                </c:pt>
                <c:pt idx="51947">
                  <c:v>120.348486194552</c:v>
                </c:pt>
                <c:pt idx="51948">
                  <c:v>120.350802949826</c:v>
                </c:pt>
                <c:pt idx="51949">
                  <c:v>120.353119705099</c:v>
                </c:pt>
                <c:pt idx="51950">
                  <c:v>120.355436460373</c:v>
                </c:pt>
                <c:pt idx="51951">
                  <c:v>120.357753215646</c:v>
                </c:pt>
                <c:pt idx="51952">
                  <c:v>120.36006997091999</c:v>
                </c:pt>
                <c:pt idx="51953">
                  <c:v>120.36238672619299</c:v>
                </c:pt>
                <c:pt idx="51954">
                  <c:v>120.364703481467</c:v>
                </c:pt>
                <c:pt idx="51955">
                  <c:v>120.36702023674</c:v>
                </c:pt>
                <c:pt idx="51956">
                  <c:v>120.369336992014</c:v>
                </c:pt>
                <c:pt idx="51957">
                  <c:v>120.371653747287</c:v>
                </c:pt>
                <c:pt idx="51958">
                  <c:v>120.37397050256099</c:v>
                </c:pt>
                <c:pt idx="51959">
                  <c:v>120.376287257835</c:v>
                </c:pt>
                <c:pt idx="51960">
                  <c:v>120.378604013108</c:v>
                </c:pt>
                <c:pt idx="51961">
                  <c:v>120.380920768382</c:v>
                </c:pt>
                <c:pt idx="51962">
                  <c:v>120.383237523655</c:v>
                </c:pt>
                <c:pt idx="51963">
                  <c:v>120.38555427892901</c:v>
                </c:pt>
                <c:pt idx="51964">
                  <c:v>120.38787103420201</c:v>
                </c:pt>
                <c:pt idx="51965">
                  <c:v>120.390187789476</c:v>
                </c:pt>
                <c:pt idx="51966">
                  <c:v>120.392504544749</c:v>
                </c:pt>
                <c:pt idx="51967">
                  <c:v>120.394821300023</c:v>
                </c:pt>
                <c:pt idx="51968">
                  <c:v>120.397138055296</c:v>
                </c:pt>
                <c:pt idx="51969">
                  <c:v>120.39945481057001</c:v>
                </c:pt>
                <c:pt idx="51970">
                  <c:v>120.40177156584301</c:v>
                </c:pt>
                <c:pt idx="51971">
                  <c:v>120.404088321117</c:v>
                </c:pt>
                <c:pt idx="51972">
                  <c:v>120.406405076391</c:v>
                </c:pt>
                <c:pt idx="51973">
                  <c:v>120.408721831664</c:v>
                </c:pt>
                <c:pt idx="51974">
                  <c:v>120.41103858693801</c:v>
                </c:pt>
                <c:pt idx="51975">
                  <c:v>120.41335534221101</c:v>
                </c:pt>
                <c:pt idx="51976">
                  <c:v>120.415672097485</c:v>
                </c:pt>
                <c:pt idx="51977">
                  <c:v>120.417988852758</c:v>
                </c:pt>
                <c:pt idx="51978">
                  <c:v>120.420305608032</c:v>
                </c:pt>
                <c:pt idx="51979">
                  <c:v>120.422622363305</c:v>
                </c:pt>
                <c:pt idx="51980">
                  <c:v>120.424939118579</c:v>
                </c:pt>
                <c:pt idx="51981">
                  <c:v>120.427255873852</c:v>
                </c:pt>
                <c:pt idx="51982">
                  <c:v>120.429572629126</c:v>
                </c:pt>
                <c:pt idx="51983">
                  <c:v>120.43188938439999</c:v>
                </c:pt>
                <c:pt idx="51984">
                  <c:v>120.43420613967299</c:v>
                </c:pt>
                <c:pt idx="51985">
                  <c:v>120.436522894947</c:v>
                </c:pt>
                <c:pt idx="51986">
                  <c:v>120.43883965022</c:v>
                </c:pt>
                <c:pt idx="51987">
                  <c:v>120.441156405494</c:v>
                </c:pt>
                <c:pt idx="51988">
                  <c:v>120.443473160767</c:v>
                </c:pt>
                <c:pt idx="51989">
                  <c:v>120.44578991604099</c:v>
                </c:pt>
                <c:pt idx="51990">
                  <c:v>120.44810667131399</c:v>
                </c:pt>
                <c:pt idx="51991">
                  <c:v>120.450423426588</c:v>
                </c:pt>
                <c:pt idx="51992">
                  <c:v>120.452740181861</c:v>
                </c:pt>
                <c:pt idx="51993">
                  <c:v>120.455056937135</c:v>
                </c:pt>
                <c:pt idx="51994">
                  <c:v>120.457373692408</c:v>
                </c:pt>
                <c:pt idx="51995">
                  <c:v>120.45969044768199</c:v>
                </c:pt>
                <c:pt idx="51996">
                  <c:v>120.462007202956</c:v>
                </c:pt>
                <c:pt idx="51997">
                  <c:v>120.464323958229</c:v>
                </c:pt>
                <c:pt idx="51998">
                  <c:v>120.466640713503</c:v>
                </c:pt>
                <c:pt idx="51999">
                  <c:v>120.468957468776</c:v>
                </c:pt>
                <c:pt idx="52000">
                  <c:v>120.47127422405001</c:v>
                </c:pt>
                <c:pt idx="52001">
                  <c:v>120.47359097932301</c:v>
                </c:pt>
                <c:pt idx="52002">
                  <c:v>120.475907734597</c:v>
                </c:pt>
                <c:pt idx="52003">
                  <c:v>120.47822448987</c:v>
                </c:pt>
                <c:pt idx="52004">
                  <c:v>120.480541245144</c:v>
                </c:pt>
                <c:pt idx="52005">
                  <c:v>120.482858000417</c:v>
                </c:pt>
                <c:pt idx="52006">
                  <c:v>120.48517475569101</c:v>
                </c:pt>
                <c:pt idx="52007">
                  <c:v>120.48749151096401</c:v>
                </c:pt>
                <c:pt idx="52008">
                  <c:v>120.489808266238</c:v>
                </c:pt>
                <c:pt idx="52009">
                  <c:v>120.492125021512</c:v>
                </c:pt>
                <c:pt idx="52010">
                  <c:v>120.494441776785</c:v>
                </c:pt>
                <c:pt idx="52011">
                  <c:v>120.496758532059</c:v>
                </c:pt>
                <c:pt idx="52012">
                  <c:v>120.499075287332</c:v>
                </c:pt>
                <c:pt idx="52013">
                  <c:v>120.501392042606</c:v>
                </c:pt>
                <c:pt idx="52014">
                  <c:v>120.503708797879</c:v>
                </c:pt>
                <c:pt idx="52015">
                  <c:v>120.50602555315299</c:v>
                </c:pt>
                <c:pt idx="52016">
                  <c:v>120.50834230842599</c:v>
                </c:pt>
                <c:pt idx="52017">
                  <c:v>120.5106590637</c:v>
                </c:pt>
                <c:pt idx="52018">
                  <c:v>120.512975818973</c:v>
                </c:pt>
                <c:pt idx="52019">
                  <c:v>120.515292574247</c:v>
                </c:pt>
                <c:pt idx="52020">
                  <c:v>120.51760932952</c:v>
                </c:pt>
                <c:pt idx="52021">
                  <c:v>120.51992608479399</c:v>
                </c:pt>
                <c:pt idx="52022">
                  <c:v>120.522242840068</c:v>
                </c:pt>
                <c:pt idx="52023">
                  <c:v>120.524559595341</c:v>
                </c:pt>
                <c:pt idx="52024">
                  <c:v>120.526876350615</c:v>
                </c:pt>
                <c:pt idx="52025">
                  <c:v>120.529193105888</c:v>
                </c:pt>
                <c:pt idx="52026">
                  <c:v>120.53150986116199</c:v>
                </c:pt>
                <c:pt idx="52027">
                  <c:v>120.53382661643499</c:v>
                </c:pt>
                <c:pt idx="52028">
                  <c:v>120.536143371709</c:v>
                </c:pt>
                <c:pt idx="52029">
                  <c:v>120.538460126982</c:v>
                </c:pt>
                <c:pt idx="52030">
                  <c:v>120.540776882256</c:v>
                </c:pt>
                <c:pt idx="52031">
                  <c:v>120.543093637529</c:v>
                </c:pt>
                <c:pt idx="52032">
                  <c:v>120.54541039280301</c:v>
                </c:pt>
                <c:pt idx="52033">
                  <c:v>120.547727148077</c:v>
                </c:pt>
                <c:pt idx="52034">
                  <c:v>120.55004390335</c:v>
                </c:pt>
                <c:pt idx="52035">
                  <c:v>120.552360658624</c:v>
                </c:pt>
                <c:pt idx="52036">
                  <c:v>120.554677413897</c:v>
                </c:pt>
                <c:pt idx="52037">
                  <c:v>120.55699416917101</c:v>
                </c:pt>
                <c:pt idx="52038">
                  <c:v>120.55931092444401</c:v>
                </c:pt>
                <c:pt idx="52039">
                  <c:v>120.561627679718</c:v>
                </c:pt>
                <c:pt idx="52040">
                  <c:v>120.563944434991</c:v>
                </c:pt>
                <c:pt idx="52041">
                  <c:v>120.566261190265</c:v>
                </c:pt>
                <c:pt idx="52042">
                  <c:v>120.568577945538</c:v>
                </c:pt>
                <c:pt idx="52043">
                  <c:v>120.570894700812</c:v>
                </c:pt>
                <c:pt idx="52044">
                  <c:v>120.57321145608501</c:v>
                </c:pt>
                <c:pt idx="52045">
                  <c:v>120.575528211359</c:v>
                </c:pt>
                <c:pt idx="52046">
                  <c:v>120.57784496663299</c:v>
                </c:pt>
                <c:pt idx="52047">
                  <c:v>120.58016172190599</c:v>
                </c:pt>
                <c:pt idx="52048">
                  <c:v>120.58247847718</c:v>
                </c:pt>
                <c:pt idx="52049">
                  <c:v>120.584795232453</c:v>
                </c:pt>
                <c:pt idx="52050">
                  <c:v>120.587111987727</c:v>
                </c:pt>
                <c:pt idx="52051">
                  <c:v>120.589428743</c:v>
                </c:pt>
                <c:pt idx="52052">
                  <c:v>120.59174549827399</c:v>
                </c:pt>
                <c:pt idx="52053">
                  <c:v>120.59406225354699</c:v>
                </c:pt>
                <c:pt idx="52054">
                  <c:v>120.596379008821</c:v>
                </c:pt>
                <c:pt idx="52055">
                  <c:v>120.598695764094</c:v>
                </c:pt>
                <c:pt idx="52056">
                  <c:v>120.601012519368</c:v>
                </c:pt>
                <c:pt idx="52057">
                  <c:v>120.603329274641</c:v>
                </c:pt>
                <c:pt idx="52058">
                  <c:v>120.60564602991499</c:v>
                </c:pt>
                <c:pt idx="52059">
                  <c:v>120.607962785189</c:v>
                </c:pt>
                <c:pt idx="52060">
                  <c:v>120.610279540462</c:v>
                </c:pt>
                <c:pt idx="52061">
                  <c:v>120.612596295736</c:v>
                </c:pt>
                <c:pt idx="52062">
                  <c:v>120.614913051009</c:v>
                </c:pt>
                <c:pt idx="52063">
                  <c:v>120.61722980628301</c:v>
                </c:pt>
                <c:pt idx="52064">
                  <c:v>120.61954656155601</c:v>
                </c:pt>
                <c:pt idx="52065">
                  <c:v>120.62186331683</c:v>
                </c:pt>
                <c:pt idx="52066">
                  <c:v>120.624180072103</c:v>
                </c:pt>
                <c:pt idx="52067">
                  <c:v>120.626496827377</c:v>
                </c:pt>
                <c:pt idx="52068">
                  <c:v>120.62881358265</c:v>
                </c:pt>
                <c:pt idx="52069">
                  <c:v>120.63113033792401</c:v>
                </c:pt>
                <c:pt idx="52070">
                  <c:v>120.63344709319701</c:v>
                </c:pt>
                <c:pt idx="52071">
                  <c:v>120.635763848471</c:v>
                </c:pt>
                <c:pt idx="52072">
                  <c:v>120.638080603745</c:v>
                </c:pt>
                <c:pt idx="52073">
                  <c:v>120.640397359018</c:v>
                </c:pt>
                <c:pt idx="52074">
                  <c:v>120.642714114292</c:v>
                </c:pt>
                <c:pt idx="52075">
                  <c:v>120.64503086956501</c:v>
                </c:pt>
                <c:pt idx="52076">
                  <c:v>120.647347624839</c:v>
                </c:pt>
                <c:pt idx="52077">
                  <c:v>120.649664380112</c:v>
                </c:pt>
                <c:pt idx="52078">
                  <c:v>120.651981135386</c:v>
                </c:pt>
                <c:pt idx="52079">
                  <c:v>120.654297890659</c:v>
                </c:pt>
                <c:pt idx="52080">
                  <c:v>120.656614645933</c:v>
                </c:pt>
                <c:pt idx="52081">
                  <c:v>120.658931401206</c:v>
                </c:pt>
                <c:pt idx="52082">
                  <c:v>120.66124815648</c:v>
                </c:pt>
                <c:pt idx="52083">
                  <c:v>120.66356491175399</c:v>
                </c:pt>
                <c:pt idx="52084">
                  <c:v>120.66588166702699</c:v>
                </c:pt>
                <c:pt idx="52085">
                  <c:v>120.668198422301</c:v>
                </c:pt>
                <c:pt idx="52086">
                  <c:v>120.670515177574</c:v>
                </c:pt>
                <c:pt idx="52087">
                  <c:v>120.672831932848</c:v>
                </c:pt>
                <c:pt idx="52088">
                  <c:v>120.675148688121</c:v>
                </c:pt>
                <c:pt idx="52089">
                  <c:v>120.67746544339499</c:v>
                </c:pt>
                <c:pt idx="52090">
                  <c:v>120.67978219866799</c:v>
                </c:pt>
                <c:pt idx="52091">
                  <c:v>120.682098953942</c:v>
                </c:pt>
                <c:pt idx="52092">
                  <c:v>120.684415709215</c:v>
                </c:pt>
                <c:pt idx="52093">
                  <c:v>120.686732464489</c:v>
                </c:pt>
                <c:pt idx="52094">
                  <c:v>120.689049219762</c:v>
                </c:pt>
                <c:pt idx="52095">
                  <c:v>120.69136597503601</c:v>
                </c:pt>
                <c:pt idx="52096">
                  <c:v>120.69368273031</c:v>
                </c:pt>
                <c:pt idx="52097">
                  <c:v>120.695999485583</c:v>
                </c:pt>
                <c:pt idx="52098">
                  <c:v>120.698316240857</c:v>
                </c:pt>
                <c:pt idx="52099">
                  <c:v>120.70063299613</c:v>
                </c:pt>
                <c:pt idx="52100">
                  <c:v>120.70294975140401</c:v>
                </c:pt>
                <c:pt idx="52101">
                  <c:v>120.70526650667701</c:v>
                </c:pt>
                <c:pt idx="52102">
                  <c:v>120.707583261951</c:v>
                </c:pt>
                <c:pt idx="52103">
                  <c:v>120.709900017224</c:v>
                </c:pt>
                <c:pt idx="52104">
                  <c:v>120.712216772498</c:v>
                </c:pt>
                <c:pt idx="52105">
                  <c:v>120.714533527771</c:v>
                </c:pt>
                <c:pt idx="52106">
                  <c:v>120.71685028304501</c:v>
                </c:pt>
                <c:pt idx="52107">
                  <c:v>120.71916703831801</c:v>
                </c:pt>
                <c:pt idx="52108">
                  <c:v>120.721483793592</c:v>
                </c:pt>
                <c:pt idx="52109">
                  <c:v>120.723800548866</c:v>
                </c:pt>
                <c:pt idx="52110">
                  <c:v>120.726117304139</c:v>
                </c:pt>
                <c:pt idx="52111">
                  <c:v>120.728434059413</c:v>
                </c:pt>
                <c:pt idx="52112">
                  <c:v>120.730750814686</c:v>
                </c:pt>
                <c:pt idx="52113">
                  <c:v>120.73306756996</c:v>
                </c:pt>
                <c:pt idx="52114">
                  <c:v>120.735384325233</c:v>
                </c:pt>
                <c:pt idx="52115">
                  <c:v>120.73770108050699</c:v>
                </c:pt>
                <c:pt idx="52116">
                  <c:v>120.74001783577999</c:v>
                </c:pt>
                <c:pt idx="52117">
                  <c:v>120.742334591054</c:v>
                </c:pt>
                <c:pt idx="52118">
                  <c:v>120.744651346327</c:v>
                </c:pt>
                <c:pt idx="52119">
                  <c:v>120.746968101601</c:v>
                </c:pt>
                <c:pt idx="52120">
                  <c:v>120.74928485687499</c:v>
                </c:pt>
                <c:pt idx="52121">
                  <c:v>120.75160161214799</c:v>
                </c:pt>
                <c:pt idx="52122">
                  <c:v>120.753918367422</c:v>
                </c:pt>
                <c:pt idx="52123">
                  <c:v>120.756235122695</c:v>
                </c:pt>
                <c:pt idx="52124">
                  <c:v>120.758551877969</c:v>
                </c:pt>
                <c:pt idx="52125">
                  <c:v>120.760868633242</c:v>
                </c:pt>
                <c:pt idx="52126">
                  <c:v>120.76318538851601</c:v>
                </c:pt>
                <c:pt idx="52127">
                  <c:v>120.76550214378901</c:v>
                </c:pt>
                <c:pt idx="52128">
                  <c:v>120.767818899063</c:v>
                </c:pt>
                <c:pt idx="52129">
                  <c:v>120.770135654336</c:v>
                </c:pt>
                <c:pt idx="52130">
                  <c:v>120.77245240961</c:v>
                </c:pt>
                <c:pt idx="52131">
                  <c:v>120.774769164883</c:v>
                </c:pt>
                <c:pt idx="52132">
                  <c:v>120.77708592015701</c:v>
                </c:pt>
                <c:pt idx="52133">
                  <c:v>120.779402675431</c:v>
                </c:pt>
                <c:pt idx="52134">
                  <c:v>120.781719430704</c:v>
                </c:pt>
                <c:pt idx="52135">
                  <c:v>120.784036185978</c:v>
                </c:pt>
                <c:pt idx="52136">
                  <c:v>120.786352941251</c:v>
                </c:pt>
                <c:pt idx="52137">
                  <c:v>120.78866969652501</c:v>
                </c:pt>
                <c:pt idx="52138">
                  <c:v>120.79098645179801</c:v>
                </c:pt>
                <c:pt idx="52139">
                  <c:v>120.793303207072</c:v>
                </c:pt>
                <c:pt idx="52140">
                  <c:v>120.795619962345</c:v>
                </c:pt>
                <c:pt idx="52141">
                  <c:v>120.797936717619</c:v>
                </c:pt>
                <c:pt idx="52142">
                  <c:v>120.800253472892</c:v>
                </c:pt>
                <c:pt idx="52143">
                  <c:v>120.802570228166</c:v>
                </c:pt>
                <c:pt idx="52144">
                  <c:v>120.804886983439</c:v>
                </c:pt>
                <c:pt idx="52145">
                  <c:v>120.807203738713</c:v>
                </c:pt>
                <c:pt idx="52146">
                  <c:v>120.80952049398699</c:v>
                </c:pt>
                <c:pt idx="52147">
                  <c:v>120.81183724925999</c:v>
                </c:pt>
                <c:pt idx="52148">
                  <c:v>120.814154004534</c:v>
                </c:pt>
                <c:pt idx="52149">
                  <c:v>120.816470759807</c:v>
                </c:pt>
                <c:pt idx="52150">
                  <c:v>120.818787515081</c:v>
                </c:pt>
                <c:pt idx="52151">
                  <c:v>120.821104270354</c:v>
                </c:pt>
                <c:pt idx="52152">
                  <c:v>120.82342102562799</c:v>
                </c:pt>
                <c:pt idx="52153">
                  <c:v>120.82573778090099</c:v>
                </c:pt>
                <c:pt idx="52154">
                  <c:v>120.828054536175</c:v>
                </c:pt>
                <c:pt idx="52155">
                  <c:v>120.830371291448</c:v>
                </c:pt>
                <c:pt idx="52156">
                  <c:v>120.832688046722</c:v>
                </c:pt>
                <c:pt idx="52157">
                  <c:v>120.835004801995</c:v>
                </c:pt>
                <c:pt idx="52158">
                  <c:v>120.83732155726899</c:v>
                </c:pt>
                <c:pt idx="52159">
                  <c:v>120.839638312543</c:v>
                </c:pt>
                <c:pt idx="52160">
                  <c:v>120.841955067816</c:v>
                </c:pt>
                <c:pt idx="52161">
                  <c:v>120.84427182309</c:v>
                </c:pt>
                <c:pt idx="52162">
                  <c:v>120.846588578363</c:v>
                </c:pt>
                <c:pt idx="52163">
                  <c:v>120.84890533363701</c:v>
                </c:pt>
                <c:pt idx="52164">
                  <c:v>120.85122208891001</c:v>
                </c:pt>
                <c:pt idx="52165">
                  <c:v>120.853538844184</c:v>
                </c:pt>
                <c:pt idx="52166">
                  <c:v>120.855855599457</c:v>
                </c:pt>
                <c:pt idx="52167">
                  <c:v>120.858172354731</c:v>
                </c:pt>
                <c:pt idx="52168">
                  <c:v>120.860489110004</c:v>
                </c:pt>
                <c:pt idx="52169">
                  <c:v>120.86280586527801</c:v>
                </c:pt>
                <c:pt idx="52170">
                  <c:v>120.865122620552</c:v>
                </c:pt>
                <c:pt idx="52171">
                  <c:v>120.867439375825</c:v>
                </c:pt>
                <c:pt idx="52172">
                  <c:v>120.869756131099</c:v>
                </c:pt>
                <c:pt idx="52173">
                  <c:v>120.872072886372</c:v>
                </c:pt>
                <c:pt idx="52174">
                  <c:v>120.874389641646</c:v>
                </c:pt>
                <c:pt idx="52175">
                  <c:v>120.876706396919</c:v>
                </c:pt>
                <c:pt idx="52176">
                  <c:v>120.879023152193</c:v>
                </c:pt>
                <c:pt idx="52177">
                  <c:v>120.881339907466</c:v>
                </c:pt>
                <c:pt idx="52178">
                  <c:v>120.88365666273999</c:v>
                </c:pt>
                <c:pt idx="52179">
                  <c:v>120.88597341801299</c:v>
                </c:pt>
                <c:pt idx="52180">
                  <c:v>120.888290173287</c:v>
                </c:pt>
                <c:pt idx="52181">
                  <c:v>120.89060692856</c:v>
                </c:pt>
                <c:pt idx="52182">
                  <c:v>120.892923683834</c:v>
                </c:pt>
                <c:pt idx="52183">
                  <c:v>120.89524043910799</c:v>
                </c:pt>
                <c:pt idx="52184">
                  <c:v>120.89755719438099</c:v>
                </c:pt>
                <c:pt idx="52185">
                  <c:v>120.899873949655</c:v>
                </c:pt>
                <c:pt idx="52186">
                  <c:v>120.902190704928</c:v>
                </c:pt>
                <c:pt idx="52187">
                  <c:v>120.904507460202</c:v>
                </c:pt>
                <c:pt idx="52188">
                  <c:v>120.906824215475</c:v>
                </c:pt>
                <c:pt idx="52189">
                  <c:v>120.90914097074899</c:v>
                </c:pt>
                <c:pt idx="52190">
                  <c:v>120.91145772602199</c:v>
                </c:pt>
                <c:pt idx="52191">
                  <c:v>120.913774481296</c:v>
                </c:pt>
                <c:pt idx="52192">
                  <c:v>120.916091236569</c:v>
                </c:pt>
                <c:pt idx="52193">
                  <c:v>120.918407991843</c:v>
                </c:pt>
                <c:pt idx="52194">
                  <c:v>120.920724747116</c:v>
                </c:pt>
                <c:pt idx="52195">
                  <c:v>120.92304150239001</c:v>
                </c:pt>
                <c:pt idx="52196">
                  <c:v>120.925358257664</c:v>
                </c:pt>
                <c:pt idx="52197">
                  <c:v>120.927675012937</c:v>
                </c:pt>
                <c:pt idx="52198">
                  <c:v>120.929991768211</c:v>
                </c:pt>
                <c:pt idx="52199">
                  <c:v>120.932308523484</c:v>
                </c:pt>
                <c:pt idx="52200">
                  <c:v>120.93462527875801</c:v>
                </c:pt>
                <c:pt idx="52201">
                  <c:v>120.93694203403101</c:v>
                </c:pt>
                <c:pt idx="52202">
                  <c:v>120.939258789305</c:v>
                </c:pt>
                <c:pt idx="52203">
                  <c:v>120.941575544578</c:v>
                </c:pt>
                <c:pt idx="52204">
                  <c:v>120.943892299852</c:v>
                </c:pt>
                <c:pt idx="52205">
                  <c:v>120.946209055125</c:v>
                </c:pt>
                <c:pt idx="52206">
                  <c:v>120.948525810399</c:v>
                </c:pt>
                <c:pt idx="52207">
                  <c:v>120.950842565672</c:v>
                </c:pt>
                <c:pt idx="52208">
                  <c:v>120.953159320946</c:v>
                </c:pt>
                <c:pt idx="52209">
                  <c:v>120.95547607621999</c:v>
                </c:pt>
                <c:pt idx="52210">
                  <c:v>120.95779283149299</c:v>
                </c:pt>
                <c:pt idx="52211">
                  <c:v>120.960109586767</c:v>
                </c:pt>
                <c:pt idx="52212">
                  <c:v>120.96242634204</c:v>
                </c:pt>
                <c:pt idx="52213">
                  <c:v>120.964743097314</c:v>
                </c:pt>
                <c:pt idx="52214">
                  <c:v>120.967059852587</c:v>
                </c:pt>
                <c:pt idx="52215">
                  <c:v>120.96937660786099</c:v>
                </c:pt>
                <c:pt idx="52216">
                  <c:v>120.97169336313399</c:v>
                </c:pt>
                <c:pt idx="52217">
                  <c:v>120.974010118408</c:v>
                </c:pt>
                <c:pt idx="52218">
                  <c:v>120.976326873681</c:v>
                </c:pt>
                <c:pt idx="52219">
                  <c:v>120.978643628955</c:v>
                </c:pt>
                <c:pt idx="52220">
                  <c:v>120.98096038422899</c:v>
                </c:pt>
                <c:pt idx="52221">
                  <c:v>120.98327713950199</c:v>
                </c:pt>
                <c:pt idx="52222">
                  <c:v>120.985593894776</c:v>
                </c:pt>
                <c:pt idx="52223">
                  <c:v>120.987910650049</c:v>
                </c:pt>
                <c:pt idx="52224">
                  <c:v>120.990227405323</c:v>
                </c:pt>
                <c:pt idx="52225">
                  <c:v>120.992544160596</c:v>
                </c:pt>
                <c:pt idx="52226">
                  <c:v>120.99486091587001</c:v>
                </c:pt>
                <c:pt idx="52227">
                  <c:v>120.99717767114301</c:v>
                </c:pt>
                <c:pt idx="52228">
                  <c:v>120.999494426417</c:v>
                </c:pt>
                <c:pt idx="52229">
                  <c:v>121.00181118169</c:v>
                </c:pt>
                <c:pt idx="52230">
                  <c:v>121.004127936964</c:v>
                </c:pt>
                <c:pt idx="52231">
                  <c:v>121.006444692237</c:v>
                </c:pt>
                <c:pt idx="52232">
                  <c:v>121.00876144751101</c:v>
                </c:pt>
                <c:pt idx="52233">
                  <c:v>121.011078202785</c:v>
                </c:pt>
                <c:pt idx="52234">
                  <c:v>121.013394958058</c:v>
                </c:pt>
                <c:pt idx="52235">
                  <c:v>121.015711713332</c:v>
                </c:pt>
                <c:pt idx="52236">
                  <c:v>121.018028468605</c:v>
                </c:pt>
                <c:pt idx="52237">
                  <c:v>121.020345223879</c:v>
                </c:pt>
                <c:pt idx="52238">
                  <c:v>121.02266197915201</c:v>
                </c:pt>
                <c:pt idx="52239">
                  <c:v>121.024978734426</c:v>
                </c:pt>
                <c:pt idx="52240">
                  <c:v>121.027295489699</c:v>
                </c:pt>
                <c:pt idx="52241">
                  <c:v>121.02961224497299</c:v>
                </c:pt>
                <c:pt idx="52242">
                  <c:v>121.031929000246</c:v>
                </c:pt>
                <c:pt idx="52243">
                  <c:v>121.03424575552</c:v>
                </c:pt>
                <c:pt idx="52244">
                  <c:v>121.036562510793</c:v>
                </c:pt>
                <c:pt idx="52245">
                  <c:v>121.038879266067</c:v>
                </c:pt>
                <c:pt idx="52246">
                  <c:v>121.04119602134099</c:v>
                </c:pt>
                <c:pt idx="52247">
                  <c:v>121.04351277661399</c:v>
                </c:pt>
                <c:pt idx="52248">
                  <c:v>121.045829531888</c:v>
                </c:pt>
                <c:pt idx="52249">
                  <c:v>121.048146287161</c:v>
                </c:pt>
                <c:pt idx="52250">
                  <c:v>121.050463042435</c:v>
                </c:pt>
                <c:pt idx="52251">
                  <c:v>121.052779797708</c:v>
                </c:pt>
                <c:pt idx="52252">
                  <c:v>121.05509655298199</c:v>
                </c:pt>
                <c:pt idx="52253">
                  <c:v>121.05741330825499</c:v>
                </c:pt>
                <c:pt idx="52254">
                  <c:v>121.059730063529</c:v>
                </c:pt>
                <c:pt idx="52255">
                  <c:v>121.062046818802</c:v>
                </c:pt>
                <c:pt idx="52256">
                  <c:v>121.064363574076</c:v>
                </c:pt>
                <c:pt idx="52257">
                  <c:v>121.06668032935001</c:v>
                </c:pt>
                <c:pt idx="52258">
                  <c:v>121.06899708462301</c:v>
                </c:pt>
                <c:pt idx="52259">
                  <c:v>121.071313839897</c:v>
                </c:pt>
                <c:pt idx="52260">
                  <c:v>121.07363059517</c:v>
                </c:pt>
                <c:pt idx="52261">
                  <c:v>121.075947350444</c:v>
                </c:pt>
                <c:pt idx="52262">
                  <c:v>121.078264105717</c:v>
                </c:pt>
                <c:pt idx="52263">
                  <c:v>121.08058086099101</c:v>
                </c:pt>
                <c:pt idx="52264">
                  <c:v>121.08289761626401</c:v>
                </c:pt>
                <c:pt idx="52265">
                  <c:v>121.085214371538</c:v>
                </c:pt>
                <c:pt idx="52266">
                  <c:v>121.087531126811</c:v>
                </c:pt>
                <c:pt idx="52267">
                  <c:v>121.089847882085</c:v>
                </c:pt>
                <c:pt idx="52268">
                  <c:v>121.092164637358</c:v>
                </c:pt>
                <c:pt idx="52269">
                  <c:v>121.09448139263201</c:v>
                </c:pt>
                <c:pt idx="52270">
                  <c:v>121.096798147906</c:v>
                </c:pt>
                <c:pt idx="52271">
                  <c:v>121.099114903179</c:v>
                </c:pt>
                <c:pt idx="52272">
                  <c:v>121.101431658453</c:v>
                </c:pt>
                <c:pt idx="52273">
                  <c:v>121.103748413726</c:v>
                </c:pt>
                <c:pt idx="52274">
                  <c:v>121.106065169</c:v>
                </c:pt>
                <c:pt idx="52275">
                  <c:v>121.108381924273</c:v>
                </c:pt>
                <c:pt idx="52276">
                  <c:v>121.110698679547</c:v>
                </c:pt>
                <c:pt idx="52277">
                  <c:v>121.11301543482</c:v>
                </c:pt>
                <c:pt idx="52278">
                  <c:v>121.11533219009399</c:v>
                </c:pt>
                <c:pt idx="52279">
                  <c:v>121.11764894536699</c:v>
                </c:pt>
                <c:pt idx="52280">
                  <c:v>121.119965700641</c:v>
                </c:pt>
                <c:pt idx="52281">
                  <c:v>121.122282455914</c:v>
                </c:pt>
                <c:pt idx="52282">
                  <c:v>121.124599211188</c:v>
                </c:pt>
                <c:pt idx="52283">
                  <c:v>121.12691596646199</c:v>
                </c:pt>
                <c:pt idx="52284">
                  <c:v>121.12923272173499</c:v>
                </c:pt>
                <c:pt idx="52285">
                  <c:v>121.131549477009</c:v>
                </c:pt>
                <c:pt idx="52286">
                  <c:v>121.133866232282</c:v>
                </c:pt>
                <c:pt idx="52287">
                  <c:v>121.136182987556</c:v>
                </c:pt>
                <c:pt idx="52288">
                  <c:v>121.138499742829</c:v>
                </c:pt>
                <c:pt idx="52289">
                  <c:v>121.14081649810301</c:v>
                </c:pt>
                <c:pt idx="52290">
                  <c:v>121.14313325337601</c:v>
                </c:pt>
                <c:pt idx="52291">
                  <c:v>121.14545000865</c:v>
                </c:pt>
                <c:pt idx="52292">
                  <c:v>121.147766763923</c:v>
                </c:pt>
                <c:pt idx="52293">
                  <c:v>121.150083519197</c:v>
                </c:pt>
                <c:pt idx="52294">
                  <c:v>121.15240027447</c:v>
                </c:pt>
                <c:pt idx="52295">
                  <c:v>121.15471702974401</c:v>
                </c:pt>
                <c:pt idx="52296">
                  <c:v>121.157033785018</c:v>
                </c:pt>
                <c:pt idx="52297">
                  <c:v>121.159350540291</c:v>
                </c:pt>
                <c:pt idx="52298">
                  <c:v>121.161667295565</c:v>
                </c:pt>
                <c:pt idx="52299">
                  <c:v>121.163984050838</c:v>
                </c:pt>
                <c:pt idx="52300">
                  <c:v>121.16630080611201</c:v>
                </c:pt>
                <c:pt idx="52301">
                  <c:v>121.16861756138501</c:v>
                </c:pt>
                <c:pt idx="52302">
                  <c:v>121.170934316659</c:v>
                </c:pt>
                <c:pt idx="52303">
                  <c:v>121.173251071932</c:v>
                </c:pt>
                <c:pt idx="52304">
                  <c:v>121.175567827206</c:v>
                </c:pt>
                <c:pt idx="52305">
                  <c:v>121.177884582479</c:v>
                </c:pt>
                <c:pt idx="52306">
                  <c:v>121.180201337753</c:v>
                </c:pt>
                <c:pt idx="52307">
                  <c:v>121.182518093027</c:v>
                </c:pt>
                <c:pt idx="52308">
                  <c:v>121.1848348483</c:v>
                </c:pt>
                <c:pt idx="52309">
                  <c:v>121.18715160357399</c:v>
                </c:pt>
                <c:pt idx="52310">
                  <c:v>121.18946835884699</c:v>
                </c:pt>
                <c:pt idx="52311">
                  <c:v>121.191785114121</c:v>
                </c:pt>
                <c:pt idx="52312">
                  <c:v>121.194101869394</c:v>
                </c:pt>
                <c:pt idx="52313">
                  <c:v>121.196418624668</c:v>
                </c:pt>
                <c:pt idx="52314">
                  <c:v>121.198735379941</c:v>
                </c:pt>
                <c:pt idx="52315">
                  <c:v>121.20105213521499</c:v>
                </c:pt>
                <c:pt idx="52316">
                  <c:v>121.20336889048799</c:v>
                </c:pt>
                <c:pt idx="52317">
                  <c:v>121.205685645762</c:v>
                </c:pt>
                <c:pt idx="52318">
                  <c:v>121.208002401035</c:v>
                </c:pt>
                <c:pt idx="52319">
                  <c:v>121.210319156309</c:v>
                </c:pt>
                <c:pt idx="52320">
                  <c:v>121.21263591158301</c:v>
                </c:pt>
                <c:pt idx="52321">
                  <c:v>121.21495266685599</c:v>
                </c:pt>
                <c:pt idx="52322">
                  <c:v>121.21726942213</c:v>
                </c:pt>
                <c:pt idx="52323">
                  <c:v>121.219586177403</c:v>
                </c:pt>
                <c:pt idx="52324">
                  <c:v>121.221902932677</c:v>
                </c:pt>
                <c:pt idx="52325">
                  <c:v>121.22421968795</c:v>
                </c:pt>
                <c:pt idx="52326">
                  <c:v>121.22653644322401</c:v>
                </c:pt>
                <c:pt idx="52327">
                  <c:v>121.22885319849701</c:v>
                </c:pt>
                <c:pt idx="52328">
                  <c:v>121.231169953771</c:v>
                </c:pt>
                <c:pt idx="52329">
                  <c:v>121.233486709044</c:v>
                </c:pt>
                <c:pt idx="52330">
                  <c:v>121.235803464318</c:v>
                </c:pt>
                <c:pt idx="52331">
                  <c:v>121.238120219591</c:v>
                </c:pt>
                <c:pt idx="52332">
                  <c:v>121.24043697486501</c:v>
                </c:pt>
                <c:pt idx="52333">
                  <c:v>121.242753730139</c:v>
                </c:pt>
                <c:pt idx="52334">
                  <c:v>121.245070485412</c:v>
                </c:pt>
                <c:pt idx="52335">
                  <c:v>121.247387240686</c:v>
                </c:pt>
                <c:pt idx="52336">
                  <c:v>121.249703995959</c:v>
                </c:pt>
                <c:pt idx="52337">
                  <c:v>121.252020751233</c:v>
                </c:pt>
                <c:pt idx="52338">
                  <c:v>121.254337506506</c:v>
                </c:pt>
                <c:pt idx="52339">
                  <c:v>121.25665426178</c:v>
                </c:pt>
                <c:pt idx="52340">
                  <c:v>121.258971017053</c:v>
                </c:pt>
                <c:pt idx="52341">
                  <c:v>121.26128777232699</c:v>
                </c:pt>
                <c:pt idx="52342">
                  <c:v>121.26360452759999</c:v>
                </c:pt>
                <c:pt idx="52343">
                  <c:v>121.265921282874</c:v>
                </c:pt>
                <c:pt idx="52344">
                  <c:v>121.268238038147</c:v>
                </c:pt>
                <c:pt idx="52345">
                  <c:v>121.270554793421</c:v>
                </c:pt>
                <c:pt idx="52346">
                  <c:v>121.27287154869499</c:v>
                </c:pt>
                <c:pt idx="52347">
                  <c:v>121.27518830396799</c:v>
                </c:pt>
                <c:pt idx="52348">
                  <c:v>121.277505059242</c:v>
                </c:pt>
                <c:pt idx="52349">
                  <c:v>121.279821814515</c:v>
                </c:pt>
                <c:pt idx="52350">
                  <c:v>121.282138569789</c:v>
                </c:pt>
                <c:pt idx="52351">
                  <c:v>121.284455325062</c:v>
                </c:pt>
                <c:pt idx="52352">
                  <c:v>121.28677208033599</c:v>
                </c:pt>
                <c:pt idx="52353">
                  <c:v>121.28908883560899</c:v>
                </c:pt>
                <c:pt idx="52354">
                  <c:v>121.291405590883</c:v>
                </c:pt>
                <c:pt idx="52355">
                  <c:v>121.293722346156</c:v>
                </c:pt>
                <c:pt idx="52356">
                  <c:v>121.29603910143</c:v>
                </c:pt>
                <c:pt idx="52357">
                  <c:v>121.29835585670401</c:v>
                </c:pt>
                <c:pt idx="52358">
                  <c:v>121.30067261197701</c:v>
                </c:pt>
                <c:pt idx="52359">
                  <c:v>121.302989367251</c:v>
                </c:pt>
                <c:pt idx="52360">
                  <c:v>121.305306122524</c:v>
                </c:pt>
                <c:pt idx="52361">
                  <c:v>121.307622877798</c:v>
                </c:pt>
                <c:pt idx="52362">
                  <c:v>121.309939633071</c:v>
                </c:pt>
                <c:pt idx="52363">
                  <c:v>121.31225638834501</c:v>
                </c:pt>
                <c:pt idx="52364">
                  <c:v>121.31457314361801</c:v>
                </c:pt>
                <c:pt idx="52365">
                  <c:v>121.316889898892</c:v>
                </c:pt>
                <c:pt idx="52366">
                  <c:v>121.319206654165</c:v>
                </c:pt>
                <c:pt idx="52367">
                  <c:v>121.321523409439</c:v>
                </c:pt>
                <c:pt idx="52368">
                  <c:v>121.323840164712</c:v>
                </c:pt>
                <c:pt idx="52369">
                  <c:v>121.326156919986</c:v>
                </c:pt>
                <c:pt idx="52370">
                  <c:v>121.32847367526</c:v>
                </c:pt>
                <c:pt idx="52371">
                  <c:v>121.330790430533</c:v>
                </c:pt>
                <c:pt idx="52372">
                  <c:v>121.33310718580699</c:v>
                </c:pt>
                <c:pt idx="52373">
                  <c:v>121.33542394107999</c:v>
                </c:pt>
                <c:pt idx="52374">
                  <c:v>121.337740696354</c:v>
                </c:pt>
                <c:pt idx="52375">
                  <c:v>121.340057451627</c:v>
                </c:pt>
                <c:pt idx="52376">
                  <c:v>121.342374206901</c:v>
                </c:pt>
                <c:pt idx="52377">
                  <c:v>121.344690962174</c:v>
                </c:pt>
                <c:pt idx="52378">
                  <c:v>121.34700771744799</c:v>
                </c:pt>
                <c:pt idx="52379">
                  <c:v>121.34932447272099</c:v>
                </c:pt>
                <c:pt idx="52380">
                  <c:v>121.351641227995</c:v>
                </c:pt>
                <c:pt idx="52381">
                  <c:v>121.353957983268</c:v>
                </c:pt>
                <c:pt idx="52382">
                  <c:v>121.356274738542</c:v>
                </c:pt>
                <c:pt idx="52383">
                  <c:v>121.35859149381599</c:v>
                </c:pt>
                <c:pt idx="52384">
                  <c:v>121.36090824908899</c:v>
                </c:pt>
                <c:pt idx="52385">
                  <c:v>121.363225004363</c:v>
                </c:pt>
                <c:pt idx="52386">
                  <c:v>121.365541759636</c:v>
                </c:pt>
                <c:pt idx="52387">
                  <c:v>121.36785851491</c:v>
                </c:pt>
                <c:pt idx="52388">
                  <c:v>121.370175270183</c:v>
                </c:pt>
                <c:pt idx="52389">
                  <c:v>121.37249202545701</c:v>
                </c:pt>
                <c:pt idx="52390">
                  <c:v>121.37480878073001</c:v>
                </c:pt>
                <c:pt idx="52391">
                  <c:v>121.377125536004</c:v>
                </c:pt>
                <c:pt idx="52392">
                  <c:v>121.379442291277</c:v>
                </c:pt>
                <c:pt idx="52393">
                  <c:v>121.381759046551</c:v>
                </c:pt>
                <c:pt idx="52394">
                  <c:v>121.38407580182501</c:v>
                </c:pt>
                <c:pt idx="52395">
                  <c:v>121.38639255709801</c:v>
                </c:pt>
                <c:pt idx="52396">
                  <c:v>121.388709312372</c:v>
                </c:pt>
                <c:pt idx="52397">
                  <c:v>121.391026067645</c:v>
                </c:pt>
                <c:pt idx="52398">
                  <c:v>121.393342822919</c:v>
                </c:pt>
                <c:pt idx="52399">
                  <c:v>121.395659578192</c:v>
                </c:pt>
                <c:pt idx="52400">
                  <c:v>121.397976333466</c:v>
                </c:pt>
                <c:pt idx="52401">
                  <c:v>121.40029308873901</c:v>
                </c:pt>
                <c:pt idx="52402">
                  <c:v>121.402609844013</c:v>
                </c:pt>
                <c:pt idx="52403">
                  <c:v>121.404926599286</c:v>
                </c:pt>
                <c:pt idx="52404">
                  <c:v>121.40724335455999</c:v>
                </c:pt>
                <c:pt idx="52405">
                  <c:v>121.409560109833</c:v>
                </c:pt>
                <c:pt idx="52406">
                  <c:v>121.411876865107</c:v>
                </c:pt>
                <c:pt idx="52407">
                  <c:v>121.414193620381</c:v>
                </c:pt>
                <c:pt idx="52408">
                  <c:v>121.416510375654</c:v>
                </c:pt>
                <c:pt idx="52409">
                  <c:v>121.41882713092799</c:v>
                </c:pt>
                <c:pt idx="52410">
                  <c:v>121.42114388620099</c:v>
                </c:pt>
                <c:pt idx="52411">
                  <c:v>121.423460641475</c:v>
                </c:pt>
                <c:pt idx="52412">
                  <c:v>121.425777396748</c:v>
                </c:pt>
                <c:pt idx="52413">
                  <c:v>121.428094152022</c:v>
                </c:pt>
                <c:pt idx="52414">
                  <c:v>121.430410907295</c:v>
                </c:pt>
                <c:pt idx="52415">
                  <c:v>121.43272766256899</c:v>
                </c:pt>
                <c:pt idx="52416">
                  <c:v>121.43504441784199</c:v>
                </c:pt>
                <c:pt idx="52417">
                  <c:v>121.437361173116</c:v>
                </c:pt>
                <c:pt idx="52418">
                  <c:v>121.439677928389</c:v>
                </c:pt>
                <c:pt idx="52419">
                  <c:v>121.441994683663</c:v>
                </c:pt>
                <c:pt idx="52420">
                  <c:v>121.44431143893701</c:v>
                </c:pt>
                <c:pt idx="52421">
                  <c:v>121.44662819421001</c:v>
                </c:pt>
                <c:pt idx="52422">
                  <c:v>121.448944949484</c:v>
                </c:pt>
                <c:pt idx="52423">
                  <c:v>121.451261704757</c:v>
                </c:pt>
                <c:pt idx="52424">
                  <c:v>121.453578460031</c:v>
                </c:pt>
                <c:pt idx="52425">
                  <c:v>121.455895215304</c:v>
                </c:pt>
                <c:pt idx="52426">
                  <c:v>121.45821197057801</c:v>
                </c:pt>
                <c:pt idx="52427">
                  <c:v>121.46052872585101</c:v>
                </c:pt>
                <c:pt idx="52428">
                  <c:v>121.462845481125</c:v>
                </c:pt>
                <c:pt idx="52429">
                  <c:v>121.465162236398</c:v>
                </c:pt>
                <c:pt idx="52430">
                  <c:v>121.467478991672</c:v>
                </c:pt>
                <c:pt idx="52431">
                  <c:v>121.469795746945</c:v>
                </c:pt>
                <c:pt idx="52432">
                  <c:v>121.47211250221901</c:v>
                </c:pt>
                <c:pt idx="52433">
                  <c:v>121.474429257493</c:v>
                </c:pt>
                <c:pt idx="52434">
                  <c:v>121.476746012766</c:v>
                </c:pt>
                <c:pt idx="52435">
                  <c:v>121.47906276804</c:v>
                </c:pt>
                <c:pt idx="52436">
                  <c:v>121.481379523313</c:v>
                </c:pt>
                <c:pt idx="52437">
                  <c:v>121.483696278587</c:v>
                </c:pt>
                <c:pt idx="52438">
                  <c:v>121.48601303386</c:v>
                </c:pt>
                <c:pt idx="52439">
                  <c:v>121.488329789134</c:v>
                </c:pt>
                <c:pt idx="52440">
                  <c:v>121.490646544407</c:v>
                </c:pt>
                <c:pt idx="52441">
                  <c:v>121.49296329968099</c:v>
                </c:pt>
                <c:pt idx="52442">
                  <c:v>121.49528005495399</c:v>
                </c:pt>
                <c:pt idx="52443">
                  <c:v>121.497596810228</c:v>
                </c:pt>
                <c:pt idx="52444">
                  <c:v>121.499913565502</c:v>
                </c:pt>
                <c:pt idx="52445">
                  <c:v>121.502230320775</c:v>
                </c:pt>
                <c:pt idx="52446">
                  <c:v>121.50454707604899</c:v>
                </c:pt>
                <c:pt idx="52447">
                  <c:v>121.50686383132199</c:v>
                </c:pt>
                <c:pt idx="52448">
                  <c:v>121.509180586596</c:v>
                </c:pt>
                <c:pt idx="52449">
                  <c:v>121.511497341869</c:v>
                </c:pt>
                <c:pt idx="52450">
                  <c:v>121.513814097143</c:v>
                </c:pt>
                <c:pt idx="52451">
                  <c:v>121.516130852416</c:v>
                </c:pt>
                <c:pt idx="52452">
                  <c:v>121.51844760769001</c:v>
                </c:pt>
                <c:pt idx="52453">
                  <c:v>121.52076436296301</c:v>
                </c:pt>
                <c:pt idx="52454">
                  <c:v>121.523081118237</c:v>
                </c:pt>
                <c:pt idx="52455">
                  <c:v>121.52539787351</c:v>
                </c:pt>
                <c:pt idx="52456">
                  <c:v>121.527714628784</c:v>
                </c:pt>
                <c:pt idx="52457">
                  <c:v>121.53003138405801</c:v>
                </c:pt>
                <c:pt idx="52458">
                  <c:v>121.53234813933101</c:v>
                </c:pt>
                <c:pt idx="52459">
                  <c:v>121.534664894605</c:v>
                </c:pt>
                <c:pt idx="52460">
                  <c:v>121.536981649878</c:v>
                </c:pt>
                <c:pt idx="52461">
                  <c:v>121.539298405152</c:v>
                </c:pt>
                <c:pt idx="52462">
                  <c:v>121.541615160425</c:v>
                </c:pt>
                <c:pt idx="52463">
                  <c:v>121.54393191569901</c:v>
                </c:pt>
                <c:pt idx="52464">
                  <c:v>121.54624867097201</c:v>
                </c:pt>
                <c:pt idx="52465">
                  <c:v>121.548565426246</c:v>
                </c:pt>
                <c:pt idx="52466">
                  <c:v>121.550882181519</c:v>
                </c:pt>
                <c:pt idx="52467">
                  <c:v>121.553198936793</c:v>
                </c:pt>
                <c:pt idx="52468">
                  <c:v>121.555515692066</c:v>
                </c:pt>
                <c:pt idx="52469">
                  <c:v>121.55783244734</c:v>
                </c:pt>
                <c:pt idx="52470">
                  <c:v>121.560149202614</c:v>
                </c:pt>
                <c:pt idx="52471">
                  <c:v>121.562465957887</c:v>
                </c:pt>
                <c:pt idx="52472">
                  <c:v>121.56478271316099</c:v>
                </c:pt>
                <c:pt idx="52473">
                  <c:v>121.56709946843399</c:v>
                </c:pt>
                <c:pt idx="52474">
                  <c:v>121.569416223708</c:v>
                </c:pt>
                <c:pt idx="52475">
                  <c:v>121.571732978981</c:v>
                </c:pt>
                <c:pt idx="52476">
                  <c:v>121.574049734255</c:v>
                </c:pt>
                <c:pt idx="52477">
                  <c:v>121.576366489528</c:v>
                </c:pt>
                <c:pt idx="52478">
                  <c:v>121.57868324480199</c:v>
                </c:pt>
                <c:pt idx="52479">
                  <c:v>121.58100000007499</c:v>
                </c:pt>
                <c:pt idx="52480">
                  <c:v>121.583316755349</c:v>
                </c:pt>
                <c:pt idx="52481">
                  <c:v>121.585633510622</c:v>
                </c:pt>
                <c:pt idx="52482">
                  <c:v>121.587950265896</c:v>
                </c:pt>
                <c:pt idx="52483">
                  <c:v>121.59026702117001</c:v>
                </c:pt>
                <c:pt idx="52484">
                  <c:v>121.59258377644301</c:v>
                </c:pt>
                <c:pt idx="52485">
                  <c:v>121.594900531717</c:v>
                </c:pt>
                <c:pt idx="52486">
                  <c:v>121.59721728699</c:v>
                </c:pt>
                <c:pt idx="52487">
                  <c:v>121.599534042264</c:v>
                </c:pt>
                <c:pt idx="52488">
                  <c:v>121.601850797537</c:v>
                </c:pt>
                <c:pt idx="52489">
                  <c:v>121.60416755281101</c:v>
                </c:pt>
                <c:pt idx="52490">
                  <c:v>121.60648430808401</c:v>
                </c:pt>
                <c:pt idx="52491">
                  <c:v>121.608801063358</c:v>
                </c:pt>
                <c:pt idx="52492">
                  <c:v>121.611117818631</c:v>
                </c:pt>
                <c:pt idx="52493">
                  <c:v>121.613434573905</c:v>
                </c:pt>
                <c:pt idx="52494">
                  <c:v>121.61575132917901</c:v>
                </c:pt>
                <c:pt idx="52495">
                  <c:v>121.61806808445201</c:v>
                </c:pt>
                <c:pt idx="52496">
                  <c:v>121.620384839726</c:v>
                </c:pt>
                <c:pt idx="52497">
                  <c:v>121.622701594999</c:v>
                </c:pt>
                <c:pt idx="52498">
                  <c:v>121.625018350273</c:v>
                </c:pt>
                <c:pt idx="52499">
                  <c:v>121.627335105546</c:v>
                </c:pt>
                <c:pt idx="52500">
                  <c:v>121.62965186082</c:v>
                </c:pt>
                <c:pt idx="52501">
                  <c:v>121.631968616093</c:v>
                </c:pt>
                <c:pt idx="52502">
                  <c:v>121.634285371367</c:v>
                </c:pt>
                <c:pt idx="52503">
                  <c:v>121.63660212664</c:v>
                </c:pt>
                <c:pt idx="52504">
                  <c:v>121.63891888191399</c:v>
                </c:pt>
                <c:pt idx="52505">
                  <c:v>121.64123563718699</c:v>
                </c:pt>
                <c:pt idx="52506">
                  <c:v>121.643552392461</c:v>
                </c:pt>
                <c:pt idx="52507">
                  <c:v>121.645869147735</c:v>
                </c:pt>
                <c:pt idx="52508">
                  <c:v>121.648185903008</c:v>
                </c:pt>
                <c:pt idx="52509">
                  <c:v>121.65050265828199</c:v>
                </c:pt>
                <c:pt idx="52510">
                  <c:v>121.65281941355499</c:v>
                </c:pt>
                <c:pt idx="52511">
                  <c:v>121.655136168829</c:v>
                </c:pt>
                <c:pt idx="52512">
                  <c:v>121.657452924102</c:v>
                </c:pt>
                <c:pt idx="52513">
                  <c:v>121.659769679376</c:v>
                </c:pt>
                <c:pt idx="52514">
                  <c:v>121.662086434649</c:v>
                </c:pt>
                <c:pt idx="52515">
                  <c:v>121.66440318992299</c:v>
                </c:pt>
                <c:pt idx="52516">
                  <c:v>121.66671994519599</c:v>
                </c:pt>
                <c:pt idx="52517">
                  <c:v>121.66903670047</c:v>
                </c:pt>
                <c:pt idx="52518">
                  <c:v>121.671353455743</c:v>
                </c:pt>
                <c:pt idx="52519">
                  <c:v>121.673670211017</c:v>
                </c:pt>
                <c:pt idx="52520">
                  <c:v>121.67598696629101</c:v>
                </c:pt>
                <c:pt idx="52521">
                  <c:v>121.67830372156401</c:v>
                </c:pt>
                <c:pt idx="52522">
                  <c:v>121.680620476838</c:v>
                </c:pt>
                <c:pt idx="52523">
                  <c:v>121.682937232111</c:v>
                </c:pt>
                <c:pt idx="52524">
                  <c:v>121.685253987385</c:v>
                </c:pt>
                <c:pt idx="52525">
                  <c:v>121.687570742658</c:v>
                </c:pt>
                <c:pt idx="52526">
                  <c:v>121.68988749793201</c:v>
                </c:pt>
                <c:pt idx="52527">
                  <c:v>121.69220425320501</c:v>
                </c:pt>
                <c:pt idx="52528">
                  <c:v>121.694521008479</c:v>
                </c:pt>
                <c:pt idx="52529">
                  <c:v>121.696837763752</c:v>
                </c:pt>
                <c:pt idx="52530">
                  <c:v>121.699154519026</c:v>
                </c:pt>
                <c:pt idx="52531">
                  <c:v>121.7014712743</c:v>
                </c:pt>
                <c:pt idx="52532">
                  <c:v>121.703788029573</c:v>
                </c:pt>
                <c:pt idx="52533">
                  <c:v>121.706104784847</c:v>
                </c:pt>
                <c:pt idx="52534">
                  <c:v>121.70842154012</c:v>
                </c:pt>
                <c:pt idx="52535">
                  <c:v>121.71073829539399</c:v>
                </c:pt>
                <c:pt idx="52536">
                  <c:v>121.71305505066699</c:v>
                </c:pt>
                <c:pt idx="52537">
                  <c:v>121.715371805941</c:v>
                </c:pt>
                <c:pt idx="52538">
                  <c:v>121.717688561214</c:v>
                </c:pt>
                <c:pt idx="52539">
                  <c:v>121.720005316488</c:v>
                </c:pt>
                <c:pt idx="52540">
                  <c:v>121.722322071761</c:v>
                </c:pt>
                <c:pt idx="52541">
                  <c:v>121.72463882703499</c:v>
                </c:pt>
                <c:pt idx="52542">
                  <c:v>121.72695558230799</c:v>
                </c:pt>
                <c:pt idx="52543">
                  <c:v>121.729272337582</c:v>
                </c:pt>
                <c:pt idx="52544">
                  <c:v>121.731589092856</c:v>
                </c:pt>
                <c:pt idx="52545">
                  <c:v>121.733905848129</c:v>
                </c:pt>
                <c:pt idx="52546">
                  <c:v>121.73622260340299</c:v>
                </c:pt>
                <c:pt idx="52547">
                  <c:v>121.73853935867599</c:v>
                </c:pt>
                <c:pt idx="52548">
                  <c:v>121.74085611395</c:v>
                </c:pt>
                <c:pt idx="52549">
                  <c:v>121.743172869223</c:v>
                </c:pt>
                <c:pt idx="52550">
                  <c:v>121.745489624497</c:v>
                </c:pt>
                <c:pt idx="52551">
                  <c:v>121.74780637977</c:v>
                </c:pt>
                <c:pt idx="52552">
                  <c:v>121.75012313504401</c:v>
                </c:pt>
                <c:pt idx="52553">
                  <c:v>121.75243989031701</c:v>
                </c:pt>
                <c:pt idx="52554">
                  <c:v>121.754756645591</c:v>
                </c:pt>
                <c:pt idx="52555">
                  <c:v>121.757073400864</c:v>
                </c:pt>
                <c:pt idx="52556">
                  <c:v>121.759390156138</c:v>
                </c:pt>
                <c:pt idx="52557">
                  <c:v>121.76170691141201</c:v>
                </c:pt>
                <c:pt idx="52558">
                  <c:v>121.76402366668501</c:v>
                </c:pt>
                <c:pt idx="52559">
                  <c:v>121.766340421959</c:v>
                </c:pt>
                <c:pt idx="52560">
                  <c:v>121.768657177232</c:v>
                </c:pt>
                <c:pt idx="52561">
                  <c:v>121.770973932506</c:v>
                </c:pt>
                <c:pt idx="52562">
                  <c:v>121.773290687779</c:v>
                </c:pt>
                <c:pt idx="52563">
                  <c:v>121.775607443053</c:v>
                </c:pt>
                <c:pt idx="52564">
                  <c:v>121.77792419832601</c:v>
                </c:pt>
                <c:pt idx="52565">
                  <c:v>121.7802409536</c:v>
                </c:pt>
                <c:pt idx="52566">
                  <c:v>121.782557708873</c:v>
                </c:pt>
                <c:pt idx="52567">
                  <c:v>121.78487446414699</c:v>
                </c:pt>
                <c:pt idx="52568">
                  <c:v>121.78719121942</c:v>
                </c:pt>
                <c:pt idx="52569">
                  <c:v>121.789507974694</c:v>
                </c:pt>
                <c:pt idx="52570">
                  <c:v>121.791824729968</c:v>
                </c:pt>
                <c:pt idx="52571">
                  <c:v>121.794141485241</c:v>
                </c:pt>
                <c:pt idx="52572">
                  <c:v>121.79645824051499</c:v>
                </c:pt>
                <c:pt idx="52573">
                  <c:v>121.79877499578799</c:v>
                </c:pt>
                <c:pt idx="52574">
                  <c:v>121.801091751062</c:v>
                </c:pt>
                <c:pt idx="52575">
                  <c:v>121.803408506335</c:v>
                </c:pt>
                <c:pt idx="52576">
                  <c:v>121.805725261609</c:v>
                </c:pt>
                <c:pt idx="52577">
                  <c:v>121.808042016882</c:v>
                </c:pt>
                <c:pt idx="52578">
                  <c:v>121.81035877215599</c:v>
                </c:pt>
                <c:pt idx="52579">
                  <c:v>121.81267552742899</c:v>
                </c:pt>
                <c:pt idx="52580">
                  <c:v>121.814992282703</c:v>
                </c:pt>
                <c:pt idx="52581">
                  <c:v>121.817309037977</c:v>
                </c:pt>
                <c:pt idx="52582">
                  <c:v>121.81962579325</c:v>
                </c:pt>
                <c:pt idx="52583">
                  <c:v>121.82194254852401</c:v>
                </c:pt>
                <c:pt idx="52584">
                  <c:v>121.82425930379701</c:v>
                </c:pt>
                <c:pt idx="52585">
                  <c:v>121.826576059071</c:v>
                </c:pt>
                <c:pt idx="52586">
                  <c:v>121.828892814344</c:v>
                </c:pt>
                <c:pt idx="52587">
                  <c:v>121.831209569618</c:v>
                </c:pt>
                <c:pt idx="52588">
                  <c:v>121.833526324891</c:v>
                </c:pt>
                <c:pt idx="52589">
                  <c:v>121.83584308016501</c:v>
                </c:pt>
                <c:pt idx="52590">
                  <c:v>121.83815983543801</c:v>
                </c:pt>
                <c:pt idx="52591">
                  <c:v>121.840476590712</c:v>
                </c:pt>
                <c:pt idx="52592">
                  <c:v>121.842793345985</c:v>
                </c:pt>
                <c:pt idx="52593">
                  <c:v>121.845110101259</c:v>
                </c:pt>
                <c:pt idx="52594">
                  <c:v>121.847426856533</c:v>
                </c:pt>
                <c:pt idx="52595">
                  <c:v>121.84974361180601</c:v>
                </c:pt>
                <c:pt idx="52596">
                  <c:v>121.85206036708</c:v>
                </c:pt>
                <c:pt idx="52597">
                  <c:v>121.854377122353</c:v>
                </c:pt>
                <c:pt idx="52598">
                  <c:v>121.856693877627</c:v>
                </c:pt>
                <c:pt idx="52599">
                  <c:v>121.8590106329</c:v>
                </c:pt>
                <c:pt idx="52600">
                  <c:v>121.861327388174</c:v>
                </c:pt>
                <c:pt idx="52601">
                  <c:v>121.863644143447</c:v>
                </c:pt>
                <c:pt idx="52602">
                  <c:v>121.865960898721</c:v>
                </c:pt>
                <c:pt idx="52603">
                  <c:v>121.868277653994</c:v>
                </c:pt>
                <c:pt idx="52604">
                  <c:v>121.87059440926799</c:v>
                </c:pt>
                <c:pt idx="52605">
                  <c:v>121.87291116454099</c:v>
                </c:pt>
                <c:pt idx="52606">
                  <c:v>121.875227919815</c:v>
                </c:pt>
                <c:pt idx="52607">
                  <c:v>121.877544675089</c:v>
                </c:pt>
                <c:pt idx="52608">
                  <c:v>121.879861430362</c:v>
                </c:pt>
                <c:pt idx="52609">
                  <c:v>121.88217818563599</c:v>
                </c:pt>
                <c:pt idx="52610">
                  <c:v>121.88449494090899</c:v>
                </c:pt>
                <c:pt idx="52611">
                  <c:v>121.886811696183</c:v>
                </c:pt>
                <c:pt idx="52612">
                  <c:v>121.889128451456</c:v>
                </c:pt>
                <c:pt idx="52613">
                  <c:v>121.89144520673</c:v>
                </c:pt>
                <c:pt idx="52614">
                  <c:v>121.893761962003</c:v>
                </c:pt>
                <c:pt idx="52615">
                  <c:v>121.89607871727701</c:v>
                </c:pt>
                <c:pt idx="52616">
                  <c:v>121.89839547255001</c:v>
                </c:pt>
                <c:pt idx="52617">
                  <c:v>121.900712227824</c:v>
                </c:pt>
                <c:pt idx="52618">
                  <c:v>121.903028983097</c:v>
                </c:pt>
                <c:pt idx="52619">
                  <c:v>121.905345738371</c:v>
                </c:pt>
                <c:pt idx="52620">
                  <c:v>121.90766249364501</c:v>
                </c:pt>
                <c:pt idx="52621">
                  <c:v>121.90997924891801</c:v>
                </c:pt>
                <c:pt idx="52622">
                  <c:v>121.912296004192</c:v>
                </c:pt>
                <c:pt idx="52623">
                  <c:v>121.914612759465</c:v>
                </c:pt>
                <c:pt idx="52624">
                  <c:v>121.916929514739</c:v>
                </c:pt>
                <c:pt idx="52625">
                  <c:v>121.919246270012</c:v>
                </c:pt>
                <c:pt idx="52626">
                  <c:v>121.92156302528601</c:v>
                </c:pt>
                <c:pt idx="52627">
                  <c:v>121.92387978055901</c:v>
                </c:pt>
                <c:pt idx="52628">
                  <c:v>121.926196535833</c:v>
                </c:pt>
                <c:pt idx="52629">
                  <c:v>121.928513291106</c:v>
                </c:pt>
                <c:pt idx="52630">
                  <c:v>121.93083004638</c:v>
                </c:pt>
                <c:pt idx="52631">
                  <c:v>121.933146801654</c:v>
                </c:pt>
                <c:pt idx="52632">
                  <c:v>121.935463556927</c:v>
                </c:pt>
                <c:pt idx="52633">
                  <c:v>121.937780312201</c:v>
                </c:pt>
                <c:pt idx="52634">
                  <c:v>121.940097067474</c:v>
                </c:pt>
                <c:pt idx="52635">
                  <c:v>121.94241382274799</c:v>
                </c:pt>
                <c:pt idx="52636">
                  <c:v>121.94473057802099</c:v>
                </c:pt>
                <c:pt idx="52637">
                  <c:v>121.947047333295</c:v>
                </c:pt>
                <c:pt idx="52638">
                  <c:v>121.949364088568</c:v>
                </c:pt>
                <c:pt idx="52639">
                  <c:v>121.951680843842</c:v>
                </c:pt>
                <c:pt idx="52640">
                  <c:v>121.953997599115</c:v>
                </c:pt>
                <c:pt idx="52641">
                  <c:v>121.95631435438899</c:v>
                </c:pt>
                <c:pt idx="52642">
                  <c:v>121.95863110966199</c:v>
                </c:pt>
                <c:pt idx="52643">
                  <c:v>121.960947864936</c:v>
                </c:pt>
                <c:pt idx="52644">
                  <c:v>121.96326462021</c:v>
                </c:pt>
                <c:pt idx="52645">
                  <c:v>121.965581375483</c:v>
                </c:pt>
                <c:pt idx="52646">
                  <c:v>121.96789813075701</c:v>
                </c:pt>
                <c:pt idx="52647">
                  <c:v>121.97021488603001</c:v>
                </c:pt>
                <c:pt idx="52648">
                  <c:v>121.972531641304</c:v>
                </c:pt>
                <c:pt idx="52649">
                  <c:v>121.974848396577</c:v>
                </c:pt>
                <c:pt idx="52650">
                  <c:v>121.977165151851</c:v>
                </c:pt>
                <c:pt idx="52651">
                  <c:v>121.979481907124</c:v>
                </c:pt>
                <c:pt idx="52652">
                  <c:v>121.98179866239801</c:v>
                </c:pt>
                <c:pt idx="52653">
                  <c:v>121.98411541767101</c:v>
                </c:pt>
                <c:pt idx="52654">
                  <c:v>121.986432172945</c:v>
                </c:pt>
                <c:pt idx="52655">
                  <c:v>121.988748928218</c:v>
                </c:pt>
                <c:pt idx="52656">
                  <c:v>121.991065683492</c:v>
                </c:pt>
                <c:pt idx="52657">
                  <c:v>121.99338243876601</c:v>
                </c:pt>
                <c:pt idx="52658">
                  <c:v>121.99569919403901</c:v>
                </c:pt>
                <c:pt idx="52659">
                  <c:v>121.998015949313</c:v>
                </c:pt>
                <c:pt idx="52660">
                  <c:v>122.000332704586</c:v>
                </c:pt>
                <c:pt idx="52661">
                  <c:v>122.00264945986</c:v>
                </c:pt>
                <c:pt idx="52662">
                  <c:v>122.004966215133</c:v>
                </c:pt>
                <c:pt idx="52663">
                  <c:v>122.007282970407</c:v>
                </c:pt>
                <c:pt idx="52664">
                  <c:v>122.00959972568</c:v>
                </c:pt>
                <c:pt idx="52665">
                  <c:v>122.011916480954</c:v>
                </c:pt>
                <c:pt idx="52666">
                  <c:v>122.014233236227</c:v>
                </c:pt>
                <c:pt idx="52667">
                  <c:v>122.01654999150099</c:v>
                </c:pt>
                <c:pt idx="52668">
                  <c:v>122.01886674677399</c:v>
                </c:pt>
                <c:pt idx="52669">
                  <c:v>122.021183502048</c:v>
                </c:pt>
                <c:pt idx="52670">
                  <c:v>122.023500257322</c:v>
                </c:pt>
                <c:pt idx="52671">
                  <c:v>122.025817012595</c:v>
                </c:pt>
                <c:pt idx="52672">
                  <c:v>122.02813376786899</c:v>
                </c:pt>
                <c:pt idx="52673">
                  <c:v>122.03045052314199</c:v>
                </c:pt>
                <c:pt idx="52674">
                  <c:v>122.032767278416</c:v>
                </c:pt>
                <c:pt idx="52675">
                  <c:v>122.035084033689</c:v>
                </c:pt>
                <c:pt idx="52676">
                  <c:v>122.037400788963</c:v>
                </c:pt>
                <c:pt idx="52677">
                  <c:v>122.039717544236</c:v>
                </c:pt>
                <c:pt idx="52678">
                  <c:v>122.04203429950999</c:v>
                </c:pt>
                <c:pt idx="52679">
                  <c:v>122.04435105478299</c:v>
                </c:pt>
                <c:pt idx="52680">
                  <c:v>122.046667810057</c:v>
                </c:pt>
                <c:pt idx="52681">
                  <c:v>122.048984565331</c:v>
                </c:pt>
                <c:pt idx="52682">
                  <c:v>122.051301320604</c:v>
                </c:pt>
                <c:pt idx="52683">
                  <c:v>122.05361807587801</c:v>
                </c:pt>
                <c:pt idx="52684">
                  <c:v>122.05593483115101</c:v>
                </c:pt>
                <c:pt idx="52685">
                  <c:v>122.058251586425</c:v>
                </c:pt>
                <c:pt idx="52686">
                  <c:v>122.060568341698</c:v>
                </c:pt>
                <c:pt idx="52687">
                  <c:v>122.062885096972</c:v>
                </c:pt>
                <c:pt idx="52688">
                  <c:v>122.065201852245</c:v>
                </c:pt>
                <c:pt idx="52689">
                  <c:v>122.06751860751901</c:v>
                </c:pt>
                <c:pt idx="52690">
                  <c:v>122.06983536279201</c:v>
                </c:pt>
                <c:pt idx="52691">
                  <c:v>122.072152118066</c:v>
                </c:pt>
                <c:pt idx="52692">
                  <c:v>122.074468873339</c:v>
                </c:pt>
                <c:pt idx="52693">
                  <c:v>122.076785628613</c:v>
                </c:pt>
                <c:pt idx="52694">
                  <c:v>122.079102383887</c:v>
                </c:pt>
                <c:pt idx="52695">
                  <c:v>122.08141913916</c:v>
                </c:pt>
                <c:pt idx="52696">
                  <c:v>122.083735894434</c:v>
                </c:pt>
                <c:pt idx="52697">
                  <c:v>122.086052649707</c:v>
                </c:pt>
                <c:pt idx="52698">
                  <c:v>122.08836940498099</c:v>
                </c:pt>
                <c:pt idx="52699">
                  <c:v>122.09068616025399</c:v>
                </c:pt>
                <c:pt idx="52700">
                  <c:v>122.093002915528</c:v>
                </c:pt>
                <c:pt idx="52701">
                  <c:v>122.095319670801</c:v>
                </c:pt>
                <c:pt idx="52702">
                  <c:v>122.097636426075</c:v>
                </c:pt>
                <c:pt idx="52703">
                  <c:v>122.099953181348</c:v>
                </c:pt>
                <c:pt idx="52704">
                  <c:v>122.10226993662199</c:v>
                </c:pt>
                <c:pt idx="52705">
                  <c:v>122.10458669189499</c:v>
                </c:pt>
                <c:pt idx="52706">
                  <c:v>122.106903447169</c:v>
                </c:pt>
                <c:pt idx="52707">
                  <c:v>122.109220202443</c:v>
                </c:pt>
                <c:pt idx="52708">
                  <c:v>122.111536957716</c:v>
                </c:pt>
                <c:pt idx="52709">
                  <c:v>122.11385371298999</c:v>
                </c:pt>
                <c:pt idx="52710">
                  <c:v>122.11617046826299</c:v>
                </c:pt>
                <c:pt idx="52711">
                  <c:v>122.118487223537</c:v>
                </c:pt>
                <c:pt idx="52712">
                  <c:v>122.12080397881</c:v>
                </c:pt>
                <c:pt idx="52713">
                  <c:v>122.123120734084</c:v>
                </c:pt>
                <c:pt idx="52714">
                  <c:v>122.125437489357</c:v>
                </c:pt>
                <c:pt idx="52715">
                  <c:v>122.12775424463101</c:v>
                </c:pt>
                <c:pt idx="52716">
                  <c:v>122.13007099990401</c:v>
                </c:pt>
                <c:pt idx="52717">
                  <c:v>122.132387755178</c:v>
                </c:pt>
                <c:pt idx="52718">
                  <c:v>122.134704510452</c:v>
                </c:pt>
                <c:pt idx="52719">
                  <c:v>122.137021265725</c:v>
                </c:pt>
                <c:pt idx="52720">
                  <c:v>122.13933802099901</c:v>
                </c:pt>
                <c:pt idx="52721">
                  <c:v>122.14165477627201</c:v>
                </c:pt>
                <c:pt idx="52722">
                  <c:v>122.143971531546</c:v>
                </c:pt>
                <c:pt idx="52723">
                  <c:v>122.146288286819</c:v>
                </c:pt>
                <c:pt idx="52724">
                  <c:v>122.148605042093</c:v>
                </c:pt>
                <c:pt idx="52725">
                  <c:v>122.150921797366</c:v>
                </c:pt>
                <c:pt idx="52726">
                  <c:v>122.15323855264</c:v>
                </c:pt>
                <c:pt idx="52727">
                  <c:v>122.155555307913</c:v>
                </c:pt>
                <c:pt idx="52728">
                  <c:v>122.157872063187</c:v>
                </c:pt>
                <c:pt idx="52729">
                  <c:v>122.16018881846</c:v>
                </c:pt>
                <c:pt idx="52730">
                  <c:v>122.16250557373399</c:v>
                </c:pt>
                <c:pt idx="52731">
                  <c:v>122.164822329008</c:v>
                </c:pt>
                <c:pt idx="52732">
                  <c:v>122.167139084281</c:v>
                </c:pt>
                <c:pt idx="52733">
                  <c:v>122.169455839555</c:v>
                </c:pt>
                <c:pt idx="52734">
                  <c:v>122.171772594828</c:v>
                </c:pt>
                <c:pt idx="52735">
                  <c:v>122.17408935010199</c:v>
                </c:pt>
                <c:pt idx="52736">
                  <c:v>122.17640610537499</c:v>
                </c:pt>
                <c:pt idx="52737">
                  <c:v>122.178722860649</c:v>
                </c:pt>
                <c:pt idx="52738">
                  <c:v>122.181039615922</c:v>
                </c:pt>
                <c:pt idx="52739">
                  <c:v>122.183356371196</c:v>
                </c:pt>
                <c:pt idx="52740">
                  <c:v>122.185673126469</c:v>
                </c:pt>
                <c:pt idx="52741">
                  <c:v>122.18798988174299</c:v>
                </c:pt>
                <c:pt idx="52742">
                  <c:v>122.19030663701599</c:v>
                </c:pt>
                <c:pt idx="52743">
                  <c:v>122.19262339229</c:v>
                </c:pt>
                <c:pt idx="52744">
                  <c:v>122.194940147564</c:v>
                </c:pt>
                <c:pt idx="52745">
                  <c:v>122.197256902837</c:v>
                </c:pt>
                <c:pt idx="52746">
                  <c:v>122.19957365811101</c:v>
                </c:pt>
                <c:pt idx="52747">
                  <c:v>122.20189041338401</c:v>
                </c:pt>
                <c:pt idx="52748">
                  <c:v>122.204207168658</c:v>
                </c:pt>
                <c:pt idx="52749">
                  <c:v>122.206523923931</c:v>
                </c:pt>
                <c:pt idx="52750">
                  <c:v>122.208840679205</c:v>
                </c:pt>
                <c:pt idx="52751">
                  <c:v>122.211157434478</c:v>
                </c:pt>
                <c:pt idx="52752">
                  <c:v>122.21347418975201</c:v>
                </c:pt>
                <c:pt idx="52753">
                  <c:v>122.21579094502501</c:v>
                </c:pt>
                <c:pt idx="52754">
                  <c:v>122.218107700299</c:v>
                </c:pt>
                <c:pt idx="52755">
                  <c:v>122.220424455572</c:v>
                </c:pt>
                <c:pt idx="52756">
                  <c:v>122.222741210846</c:v>
                </c:pt>
                <c:pt idx="52757">
                  <c:v>122.22505796612</c:v>
                </c:pt>
                <c:pt idx="52758">
                  <c:v>122.22737472139301</c:v>
                </c:pt>
                <c:pt idx="52759">
                  <c:v>122.229691476667</c:v>
                </c:pt>
                <c:pt idx="52760">
                  <c:v>122.23200823194</c:v>
                </c:pt>
                <c:pt idx="52761">
                  <c:v>122.23432498721399</c:v>
                </c:pt>
                <c:pt idx="52762">
                  <c:v>122.236641742487</c:v>
                </c:pt>
                <c:pt idx="52763">
                  <c:v>122.238958497761</c:v>
                </c:pt>
                <c:pt idx="52764">
                  <c:v>122.241275253034</c:v>
                </c:pt>
                <c:pt idx="52765">
                  <c:v>122.243592008308</c:v>
                </c:pt>
                <c:pt idx="52766">
                  <c:v>122.245908763581</c:v>
                </c:pt>
                <c:pt idx="52767">
                  <c:v>122.24822551885499</c:v>
                </c:pt>
                <c:pt idx="52768">
                  <c:v>122.250542274129</c:v>
                </c:pt>
                <c:pt idx="52769">
                  <c:v>122.252859029402</c:v>
                </c:pt>
                <c:pt idx="52770">
                  <c:v>122.255175784676</c:v>
                </c:pt>
                <c:pt idx="52771">
                  <c:v>122.257492539949</c:v>
                </c:pt>
                <c:pt idx="52772">
                  <c:v>122.25980929522299</c:v>
                </c:pt>
                <c:pt idx="52773">
                  <c:v>122.26212605049599</c:v>
                </c:pt>
                <c:pt idx="52774">
                  <c:v>122.26444280577</c:v>
                </c:pt>
                <c:pt idx="52775">
                  <c:v>122.266759561043</c:v>
                </c:pt>
                <c:pt idx="52776">
                  <c:v>122.269076316317</c:v>
                </c:pt>
                <c:pt idx="52777">
                  <c:v>122.27139307159</c:v>
                </c:pt>
                <c:pt idx="52778">
                  <c:v>122.27370982686401</c:v>
                </c:pt>
                <c:pt idx="52779">
                  <c:v>122.27602658213701</c:v>
                </c:pt>
                <c:pt idx="52780">
                  <c:v>122.278343337411</c:v>
                </c:pt>
                <c:pt idx="52781">
                  <c:v>122.280660092685</c:v>
                </c:pt>
                <c:pt idx="52782">
                  <c:v>122.282976847958</c:v>
                </c:pt>
                <c:pt idx="52783">
                  <c:v>122.28529360323201</c:v>
                </c:pt>
                <c:pt idx="52784">
                  <c:v>122.28761035850501</c:v>
                </c:pt>
                <c:pt idx="52785">
                  <c:v>122.289927113779</c:v>
                </c:pt>
                <c:pt idx="52786">
                  <c:v>122.292243869052</c:v>
                </c:pt>
                <c:pt idx="52787">
                  <c:v>122.294560624326</c:v>
                </c:pt>
                <c:pt idx="52788">
                  <c:v>122.296877379599</c:v>
                </c:pt>
                <c:pt idx="52789">
                  <c:v>122.29919413487301</c:v>
                </c:pt>
                <c:pt idx="52790">
                  <c:v>122.30151089014601</c:v>
                </c:pt>
                <c:pt idx="52791">
                  <c:v>122.30382764542</c:v>
                </c:pt>
                <c:pt idx="52792">
                  <c:v>122.306144400693</c:v>
                </c:pt>
                <c:pt idx="52793">
                  <c:v>122.308461155967</c:v>
                </c:pt>
                <c:pt idx="52794">
                  <c:v>122.310777911241</c:v>
                </c:pt>
                <c:pt idx="52795">
                  <c:v>122.313094666514</c:v>
                </c:pt>
                <c:pt idx="52796">
                  <c:v>122.315411421788</c:v>
                </c:pt>
                <c:pt idx="52797">
                  <c:v>122.317728177061</c:v>
                </c:pt>
                <c:pt idx="52798">
                  <c:v>122.32004493233499</c:v>
                </c:pt>
                <c:pt idx="52799">
                  <c:v>122.32236168760799</c:v>
                </c:pt>
                <c:pt idx="52800">
                  <c:v>122.324678442882</c:v>
                </c:pt>
                <c:pt idx="52801">
                  <c:v>122.326995198155</c:v>
                </c:pt>
                <c:pt idx="52802">
                  <c:v>122.329311953429</c:v>
                </c:pt>
                <c:pt idx="52803">
                  <c:v>122.331628708702</c:v>
                </c:pt>
                <c:pt idx="52804">
                  <c:v>122.33394546397599</c:v>
                </c:pt>
                <c:pt idx="52805">
                  <c:v>122.33626221924899</c:v>
                </c:pt>
                <c:pt idx="52806">
                  <c:v>122.338578974523</c:v>
                </c:pt>
                <c:pt idx="52807">
                  <c:v>122.340895729797</c:v>
                </c:pt>
                <c:pt idx="52808">
                  <c:v>122.34321248507</c:v>
                </c:pt>
                <c:pt idx="52809">
                  <c:v>122.34552924034401</c:v>
                </c:pt>
                <c:pt idx="52810">
                  <c:v>122.34784599561701</c:v>
                </c:pt>
                <c:pt idx="52811">
                  <c:v>122.350162750891</c:v>
                </c:pt>
                <c:pt idx="52812">
                  <c:v>122.352479506164</c:v>
                </c:pt>
                <c:pt idx="52813">
                  <c:v>122.354796261438</c:v>
                </c:pt>
                <c:pt idx="52814">
                  <c:v>122.357113016711</c:v>
                </c:pt>
                <c:pt idx="52815">
                  <c:v>122.35942977198501</c:v>
                </c:pt>
                <c:pt idx="52816">
                  <c:v>122.36174652725801</c:v>
                </c:pt>
                <c:pt idx="52817">
                  <c:v>122.364063282532</c:v>
                </c:pt>
                <c:pt idx="52818">
                  <c:v>122.366380037806</c:v>
                </c:pt>
                <c:pt idx="52819">
                  <c:v>122.368696793079</c:v>
                </c:pt>
                <c:pt idx="52820">
                  <c:v>122.37101354835301</c:v>
                </c:pt>
                <c:pt idx="52821">
                  <c:v>122.37333030362601</c:v>
                </c:pt>
                <c:pt idx="52822">
                  <c:v>122.3756470589</c:v>
                </c:pt>
                <c:pt idx="52823">
                  <c:v>122.377963814173</c:v>
                </c:pt>
                <c:pt idx="52824">
                  <c:v>122.380280569447</c:v>
                </c:pt>
                <c:pt idx="52825">
                  <c:v>122.38259732472</c:v>
                </c:pt>
                <c:pt idx="52826">
                  <c:v>122.384914079994</c:v>
                </c:pt>
                <c:pt idx="52827">
                  <c:v>122.387230835267</c:v>
                </c:pt>
                <c:pt idx="52828">
                  <c:v>122.389547590541</c:v>
                </c:pt>
                <c:pt idx="52829">
                  <c:v>122.391864345814</c:v>
                </c:pt>
                <c:pt idx="52830">
                  <c:v>122.39418110108799</c:v>
                </c:pt>
                <c:pt idx="52831">
                  <c:v>122.396497856362</c:v>
                </c:pt>
                <c:pt idx="52832">
                  <c:v>122.398814611635</c:v>
                </c:pt>
                <c:pt idx="52833">
                  <c:v>122.401131366909</c:v>
                </c:pt>
                <c:pt idx="52834">
                  <c:v>122.403448122182</c:v>
                </c:pt>
                <c:pt idx="52835">
                  <c:v>122.40576487745599</c:v>
                </c:pt>
                <c:pt idx="52836">
                  <c:v>122.40808163272899</c:v>
                </c:pt>
                <c:pt idx="52837">
                  <c:v>122.410398388003</c:v>
                </c:pt>
                <c:pt idx="52838">
                  <c:v>122.412715143276</c:v>
                </c:pt>
                <c:pt idx="52839">
                  <c:v>122.41503189855</c:v>
                </c:pt>
                <c:pt idx="52840">
                  <c:v>122.417348653823</c:v>
                </c:pt>
                <c:pt idx="52841">
                  <c:v>122.41966540909699</c:v>
                </c:pt>
                <c:pt idx="52842">
                  <c:v>122.42198216436999</c:v>
                </c:pt>
                <c:pt idx="52843">
                  <c:v>122.424298919644</c:v>
                </c:pt>
                <c:pt idx="52844">
                  <c:v>122.426615674918</c:v>
                </c:pt>
                <c:pt idx="52845">
                  <c:v>122.428932430191</c:v>
                </c:pt>
                <c:pt idx="52846">
                  <c:v>122.43124918546501</c:v>
                </c:pt>
                <c:pt idx="52847">
                  <c:v>122.43356594073801</c:v>
                </c:pt>
                <c:pt idx="52848">
                  <c:v>122.435882696012</c:v>
                </c:pt>
                <c:pt idx="52849">
                  <c:v>122.438199451285</c:v>
                </c:pt>
                <c:pt idx="52850">
                  <c:v>122.440516206559</c:v>
                </c:pt>
                <c:pt idx="52851">
                  <c:v>122.442832961832</c:v>
                </c:pt>
                <c:pt idx="52852">
                  <c:v>122.44514971710601</c:v>
                </c:pt>
                <c:pt idx="52853">
                  <c:v>122.44746647237901</c:v>
                </c:pt>
                <c:pt idx="52854">
                  <c:v>122.449783227653</c:v>
                </c:pt>
                <c:pt idx="52855">
                  <c:v>122.452099982927</c:v>
                </c:pt>
                <c:pt idx="52856">
                  <c:v>122.4544167382</c:v>
                </c:pt>
                <c:pt idx="52857">
                  <c:v>122.456733493474</c:v>
                </c:pt>
                <c:pt idx="52858">
                  <c:v>122.459050248747</c:v>
                </c:pt>
                <c:pt idx="52859">
                  <c:v>122.461367004021</c:v>
                </c:pt>
                <c:pt idx="52860">
                  <c:v>122.463683759294</c:v>
                </c:pt>
                <c:pt idx="52861">
                  <c:v>122.46600051456799</c:v>
                </c:pt>
                <c:pt idx="52862">
                  <c:v>122.46831726984099</c:v>
                </c:pt>
                <c:pt idx="52863">
                  <c:v>122.470634025115</c:v>
                </c:pt>
                <c:pt idx="52864">
                  <c:v>122.472950780388</c:v>
                </c:pt>
                <c:pt idx="52865">
                  <c:v>122.475267535662</c:v>
                </c:pt>
                <c:pt idx="52866">
                  <c:v>122.477584290935</c:v>
                </c:pt>
                <c:pt idx="52867">
                  <c:v>122.47990104620899</c:v>
                </c:pt>
                <c:pt idx="52868">
                  <c:v>122.482217801483</c:v>
                </c:pt>
                <c:pt idx="52869">
                  <c:v>122.484534556756</c:v>
                </c:pt>
                <c:pt idx="52870">
                  <c:v>122.48685131203</c:v>
                </c:pt>
                <c:pt idx="52871">
                  <c:v>122.489168067303</c:v>
                </c:pt>
                <c:pt idx="52872">
                  <c:v>122.49148482257699</c:v>
                </c:pt>
                <c:pt idx="52873">
                  <c:v>122.49380157784999</c:v>
                </c:pt>
                <c:pt idx="52874">
                  <c:v>122.496118333124</c:v>
                </c:pt>
                <c:pt idx="52875">
                  <c:v>122.498435088397</c:v>
                </c:pt>
                <c:pt idx="52876">
                  <c:v>122.500751843671</c:v>
                </c:pt>
                <c:pt idx="52877">
                  <c:v>122.503068598944</c:v>
                </c:pt>
                <c:pt idx="52878">
                  <c:v>122.50538535421801</c:v>
                </c:pt>
                <c:pt idx="52879">
                  <c:v>122.50770210949101</c:v>
                </c:pt>
                <c:pt idx="52880">
                  <c:v>122.510018864765</c:v>
                </c:pt>
                <c:pt idx="52881">
                  <c:v>122.512335620039</c:v>
                </c:pt>
                <c:pt idx="52882">
                  <c:v>122.514652375312</c:v>
                </c:pt>
                <c:pt idx="52883">
                  <c:v>122.51696913058601</c:v>
                </c:pt>
                <c:pt idx="52884">
                  <c:v>122.51928588585901</c:v>
                </c:pt>
                <c:pt idx="52885">
                  <c:v>122.521602641133</c:v>
                </c:pt>
                <c:pt idx="52886">
                  <c:v>122.523919396406</c:v>
                </c:pt>
                <c:pt idx="52887">
                  <c:v>122.52623615168</c:v>
                </c:pt>
                <c:pt idx="52888">
                  <c:v>122.528552906953</c:v>
                </c:pt>
                <c:pt idx="52889">
                  <c:v>122.530869662227</c:v>
                </c:pt>
                <c:pt idx="52890">
                  <c:v>122.5331864175</c:v>
                </c:pt>
                <c:pt idx="52891">
                  <c:v>122.535503172774</c:v>
                </c:pt>
                <c:pt idx="52892">
                  <c:v>122.537819928047</c:v>
                </c:pt>
                <c:pt idx="52893">
                  <c:v>122.54013668332099</c:v>
                </c:pt>
                <c:pt idx="52894">
                  <c:v>122.542453438595</c:v>
                </c:pt>
                <c:pt idx="52895">
                  <c:v>122.544770193868</c:v>
                </c:pt>
                <c:pt idx="52896">
                  <c:v>122.547086949142</c:v>
                </c:pt>
                <c:pt idx="52897">
                  <c:v>122.549403704415</c:v>
                </c:pt>
                <c:pt idx="52898">
                  <c:v>122.55172045968899</c:v>
                </c:pt>
                <c:pt idx="52899">
                  <c:v>122.55403721496199</c:v>
                </c:pt>
                <c:pt idx="52900">
                  <c:v>122.556353970236</c:v>
                </c:pt>
                <c:pt idx="52901">
                  <c:v>122.558670725509</c:v>
                </c:pt>
                <c:pt idx="52902">
                  <c:v>122.560987480783</c:v>
                </c:pt>
                <c:pt idx="52903">
                  <c:v>122.563304236056</c:v>
                </c:pt>
                <c:pt idx="52904">
                  <c:v>122.56562099132999</c:v>
                </c:pt>
                <c:pt idx="52905">
                  <c:v>122.567937746604</c:v>
                </c:pt>
                <c:pt idx="52906">
                  <c:v>122.570254501877</c:v>
                </c:pt>
                <c:pt idx="52907">
                  <c:v>122.572571257151</c:v>
                </c:pt>
                <c:pt idx="52908">
                  <c:v>122.574888012424</c:v>
                </c:pt>
                <c:pt idx="52909">
                  <c:v>122.57720476769801</c:v>
                </c:pt>
                <c:pt idx="52910">
                  <c:v>122.57952152297101</c:v>
                </c:pt>
                <c:pt idx="52911">
                  <c:v>122.581838278245</c:v>
                </c:pt>
                <c:pt idx="52912">
                  <c:v>122.584155033518</c:v>
                </c:pt>
                <c:pt idx="52913">
                  <c:v>122.586471788792</c:v>
                </c:pt>
                <c:pt idx="52914">
                  <c:v>122.588788544065</c:v>
                </c:pt>
                <c:pt idx="52915">
                  <c:v>122.59110529933901</c:v>
                </c:pt>
                <c:pt idx="52916">
                  <c:v>122.59342205461201</c:v>
                </c:pt>
                <c:pt idx="52917">
                  <c:v>122.595738809886</c:v>
                </c:pt>
                <c:pt idx="52918">
                  <c:v>122.59805556516</c:v>
                </c:pt>
                <c:pt idx="52919">
                  <c:v>122.600372320433</c:v>
                </c:pt>
                <c:pt idx="52920">
                  <c:v>122.602689075707</c:v>
                </c:pt>
                <c:pt idx="52921">
                  <c:v>122.60500583098001</c:v>
                </c:pt>
                <c:pt idx="52922">
                  <c:v>122.607322586254</c:v>
                </c:pt>
                <c:pt idx="52923">
                  <c:v>122.609639341527</c:v>
                </c:pt>
                <c:pt idx="52924">
                  <c:v>122.61195609680099</c:v>
                </c:pt>
                <c:pt idx="52925">
                  <c:v>122.614272852074</c:v>
                </c:pt>
                <c:pt idx="52926">
                  <c:v>122.616589607348</c:v>
                </c:pt>
                <c:pt idx="52927">
                  <c:v>122.618906362621</c:v>
                </c:pt>
                <c:pt idx="52928">
                  <c:v>122.621223117895</c:v>
                </c:pt>
                <c:pt idx="52929">
                  <c:v>122.623539873168</c:v>
                </c:pt>
                <c:pt idx="52930">
                  <c:v>122.62585662844199</c:v>
                </c:pt>
                <c:pt idx="52931">
                  <c:v>122.628173383716</c:v>
                </c:pt>
                <c:pt idx="52932">
                  <c:v>122.630490138989</c:v>
                </c:pt>
                <c:pt idx="52933">
                  <c:v>122.632806894263</c:v>
                </c:pt>
                <c:pt idx="52934">
                  <c:v>122.635123649536</c:v>
                </c:pt>
                <c:pt idx="52935">
                  <c:v>122.63744040480999</c:v>
                </c:pt>
                <c:pt idx="52936">
                  <c:v>122.63975716008299</c:v>
                </c:pt>
                <c:pt idx="52937">
                  <c:v>122.642073915357</c:v>
                </c:pt>
                <c:pt idx="52938">
                  <c:v>122.64439067063</c:v>
                </c:pt>
                <c:pt idx="52939">
                  <c:v>122.646707425904</c:v>
                </c:pt>
                <c:pt idx="52940">
                  <c:v>122.649024181177</c:v>
                </c:pt>
                <c:pt idx="52941">
                  <c:v>122.65134093645101</c:v>
                </c:pt>
                <c:pt idx="52942">
                  <c:v>122.65365769172401</c:v>
                </c:pt>
                <c:pt idx="52943">
                  <c:v>122.655974446998</c:v>
                </c:pt>
                <c:pt idx="52944">
                  <c:v>122.658291202272</c:v>
                </c:pt>
                <c:pt idx="52945">
                  <c:v>122.660607957545</c:v>
                </c:pt>
                <c:pt idx="52946">
                  <c:v>122.66292471281901</c:v>
                </c:pt>
                <c:pt idx="52947">
                  <c:v>122.66524146809201</c:v>
                </c:pt>
                <c:pt idx="52948">
                  <c:v>122.667558223366</c:v>
                </c:pt>
                <c:pt idx="52949">
                  <c:v>122.669874978639</c:v>
                </c:pt>
                <c:pt idx="52950">
                  <c:v>122.672191733913</c:v>
                </c:pt>
                <c:pt idx="52951">
                  <c:v>122.674508489186</c:v>
                </c:pt>
                <c:pt idx="52952">
                  <c:v>122.67682524446001</c:v>
                </c:pt>
                <c:pt idx="52953">
                  <c:v>122.67914199973301</c:v>
                </c:pt>
                <c:pt idx="52954">
                  <c:v>122.681458755007</c:v>
                </c:pt>
                <c:pt idx="52955">
                  <c:v>122.683775510281</c:v>
                </c:pt>
                <c:pt idx="52956">
                  <c:v>122.686092265554</c:v>
                </c:pt>
                <c:pt idx="52957">
                  <c:v>122.688409020828</c:v>
                </c:pt>
                <c:pt idx="52958">
                  <c:v>122.690725776101</c:v>
                </c:pt>
                <c:pt idx="52959">
                  <c:v>122.693042531375</c:v>
                </c:pt>
                <c:pt idx="52960">
                  <c:v>122.695359286648</c:v>
                </c:pt>
                <c:pt idx="52961">
                  <c:v>122.69767604192199</c:v>
                </c:pt>
                <c:pt idx="52962">
                  <c:v>122.69999279719499</c:v>
                </c:pt>
                <c:pt idx="52963">
                  <c:v>122.702309552469</c:v>
                </c:pt>
                <c:pt idx="52964">
                  <c:v>122.704626307742</c:v>
                </c:pt>
                <c:pt idx="52965">
                  <c:v>122.706943063016</c:v>
                </c:pt>
                <c:pt idx="52966">
                  <c:v>122.709259818289</c:v>
                </c:pt>
                <c:pt idx="52967">
                  <c:v>122.71157657356299</c:v>
                </c:pt>
                <c:pt idx="52968">
                  <c:v>122.713893328837</c:v>
                </c:pt>
                <c:pt idx="52969">
                  <c:v>122.71621008411</c:v>
                </c:pt>
                <c:pt idx="52970">
                  <c:v>122.718526839384</c:v>
                </c:pt>
                <c:pt idx="52971">
                  <c:v>122.720843594657</c:v>
                </c:pt>
                <c:pt idx="52972">
                  <c:v>122.72316034993101</c:v>
                </c:pt>
                <c:pt idx="52973">
                  <c:v>122.72547710520401</c:v>
                </c:pt>
                <c:pt idx="52974">
                  <c:v>122.727793860478</c:v>
                </c:pt>
                <c:pt idx="52975">
                  <c:v>122.730110615751</c:v>
                </c:pt>
                <c:pt idx="52976">
                  <c:v>122.732427371025</c:v>
                </c:pt>
                <c:pt idx="52977">
                  <c:v>122.734744126298</c:v>
                </c:pt>
                <c:pt idx="52978">
                  <c:v>122.73706088157201</c:v>
                </c:pt>
                <c:pt idx="52979">
                  <c:v>122.73937763684501</c:v>
                </c:pt>
                <c:pt idx="52980">
                  <c:v>122.741694392119</c:v>
                </c:pt>
                <c:pt idx="52981">
                  <c:v>122.744011147393</c:v>
                </c:pt>
                <c:pt idx="52982">
                  <c:v>122.746327902666</c:v>
                </c:pt>
                <c:pt idx="52983">
                  <c:v>122.74864465794001</c:v>
                </c:pt>
                <c:pt idx="52984">
                  <c:v>122.75096141321301</c:v>
                </c:pt>
                <c:pt idx="52985">
                  <c:v>122.753278168487</c:v>
                </c:pt>
                <c:pt idx="52986">
                  <c:v>122.75559492376</c:v>
                </c:pt>
                <c:pt idx="52987">
                  <c:v>122.757911679034</c:v>
                </c:pt>
                <c:pt idx="52988">
                  <c:v>122.760228434307</c:v>
                </c:pt>
                <c:pt idx="52989">
                  <c:v>122.762545189581</c:v>
                </c:pt>
                <c:pt idx="52990">
                  <c:v>122.764861944854</c:v>
                </c:pt>
                <c:pt idx="52991">
                  <c:v>122.767178700128</c:v>
                </c:pt>
                <c:pt idx="52992">
                  <c:v>122.76949545540199</c:v>
                </c:pt>
                <c:pt idx="52993">
                  <c:v>122.77181221067499</c:v>
                </c:pt>
                <c:pt idx="52994">
                  <c:v>122.774128965949</c:v>
                </c:pt>
                <c:pt idx="52995">
                  <c:v>122.776445721222</c:v>
                </c:pt>
                <c:pt idx="52996">
                  <c:v>122.778762476496</c:v>
                </c:pt>
                <c:pt idx="52997">
                  <c:v>122.781079231769</c:v>
                </c:pt>
                <c:pt idx="52998">
                  <c:v>122.78339598704299</c:v>
                </c:pt>
                <c:pt idx="52999">
                  <c:v>122.78571274231599</c:v>
                </c:pt>
                <c:pt idx="53000">
                  <c:v>122.78802949759</c:v>
                </c:pt>
                <c:pt idx="53001">
                  <c:v>122.790346252863</c:v>
                </c:pt>
                <c:pt idx="53002">
                  <c:v>122.792663008137</c:v>
                </c:pt>
                <c:pt idx="53003">
                  <c:v>122.79497976341</c:v>
                </c:pt>
                <c:pt idx="53004">
                  <c:v>122.79729651868401</c:v>
                </c:pt>
                <c:pt idx="53005">
                  <c:v>122.799613273958</c:v>
                </c:pt>
                <c:pt idx="53006">
                  <c:v>122.801930029231</c:v>
                </c:pt>
                <c:pt idx="53007">
                  <c:v>122.804246784505</c:v>
                </c:pt>
                <c:pt idx="53008">
                  <c:v>122.806563539778</c:v>
                </c:pt>
                <c:pt idx="53009">
                  <c:v>122.80888029505201</c:v>
                </c:pt>
                <c:pt idx="53010">
                  <c:v>122.81119705032501</c:v>
                </c:pt>
                <c:pt idx="53011">
                  <c:v>122.813513805599</c:v>
                </c:pt>
                <c:pt idx="53012">
                  <c:v>122.815830560872</c:v>
                </c:pt>
                <c:pt idx="53013">
                  <c:v>122.818147316146</c:v>
                </c:pt>
                <c:pt idx="53014">
                  <c:v>122.820464071419</c:v>
                </c:pt>
                <c:pt idx="53015">
                  <c:v>122.82278082669301</c:v>
                </c:pt>
                <c:pt idx="53016">
                  <c:v>122.82509758196601</c:v>
                </c:pt>
                <c:pt idx="53017">
                  <c:v>122.82741433724</c:v>
                </c:pt>
                <c:pt idx="53018">
                  <c:v>122.829731092514</c:v>
                </c:pt>
                <c:pt idx="53019">
                  <c:v>122.832047847787</c:v>
                </c:pt>
                <c:pt idx="53020">
                  <c:v>122.834364603061</c:v>
                </c:pt>
                <c:pt idx="53021">
                  <c:v>122.836681358334</c:v>
                </c:pt>
                <c:pt idx="53022">
                  <c:v>122.838998113608</c:v>
                </c:pt>
                <c:pt idx="53023">
                  <c:v>122.841314868881</c:v>
                </c:pt>
                <c:pt idx="53024">
                  <c:v>122.84363162415499</c:v>
                </c:pt>
                <c:pt idx="53025">
                  <c:v>122.84594837942799</c:v>
                </c:pt>
                <c:pt idx="53026">
                  <c:v>122.848265134702</c:v>
                </c:pt>
                <c:pt idx="53027">
                  <c:v>122.850581889975</c:v>
                </c:pt>
                <c:pt idx="53028">
                  <c:v>122.852898645249</c:v>
                </c:pt>
                <c:pt idx="53029">
                  <c:v>122.855215400522</c:v>
                </c:pt>
                <c:pt idx="53030">
                  <c:v>122.85753215579599</c:v>
                </c:pt>
                <c:pt idx="53031">
                  <c:v>122.85984891107</c:v>
                </c:pt>
                <c:pt idx="53032">
                  <c:v>122.862165666343</c:v>
                </c:pt>
                <c:pt idx="53033">
                  <c:v>122.864482421617</c:v>
                </c:pt>
                <c:pt idx="53034">
                  <c:v>122.86679917689</c:v>
                </c:pt>
                <c:pt idx="53035">
                  <c:v>122.86911593216399</c:v>
                </c:pt>
                <c:pt idx="53036">
                  <c:v>122.87143268743699</c:v>
                </c:pt>
                <c:pt idx="53037">
                  <c:v>122.873749442711</c:v>
                </c:pt>
                <c:pt idx="53038">
                  <c:v>122.876066197984</c:v>
                </c:pt>
                <c:pt idx="53039">
                  <c:v>122.878382953258</c:v>
                </c:pt>
                <c:pt idx="53040">
                  <c:v>122.880699708531</c:v>
                </c:pt>
                <c:pt idx="53041">
                  <c:v>122.88301646380501</c:v>
                </c:pt>
                <c:pt idx="53042">
                  <c:v>122.885333219079</c:v>
                </c:pt>
                <c:pt idx="53043">
                  <c:v>122.887649974352</c:v>
                </c:pt>
                <c:pt idx="53044">
                  <c:v>122.889966729626</c:v>
                </c:pt>
                <c:pt idx="53045">
                  <c:v>122.892283484899</c:v>
                </c:pt>
                <c:pt idx="53046">
                  <c:v>122.89460024017301</c:v>
                </c:pt>
                <c:pt idx="53047">
                  <c:v>122.89691699544601</c:v>
                </c:pt>
                <c:pt idx="53048">
                  <c:v>122.89923375072</c:v>
                </c:pt>
                <c:pt idx="53049">
                  <c:v>122.901550505993</c:v>
                </c:pt>
                <c:pt idx="53050">
                  <c:v>122.903867261267</c:v>
                </c:pt>
                <c:pt idx="53051">
                  <c:v>122.90618401654</c:v>
                </c:pt>
                <c:pt idx="53052">
                  <c:v>122.908500771814</c:v>
                </c:pt>
                <c:pt idx="53053">
                  <c:v>122.910817527087</c:v>
                </c:pt>
                <c:pt idx="53054">
                  <c:v>122.913134282361</c:v>
                </c:pt>
                <c:pt idx="53055">
                  <c:v>122.91545103763499</c:v>
                </c:pt>
                <c:pt idx="53056">
                  <c:v>122.91776779290799</c:v>
                </c:pt>
                <c:pt idx="53057">
                  <c:v>122.920084548182</c:v>
                </c:pt>
                <c:pt idx="53058">
                  <c:v>122.922401303455</c:v>
                </c:pt>
                <c:pt idx="53059">
                  <c:v>122.924718058729</c:v>
                </c:pt>
                <c:pt idx="53060">
                  <c:v>122.927034814002</c:v>
                </c:pt>
                <c:pt idx="53061">
                  <c:v>122.92935156927599</c:v>
                </c:pt>
                <c:pt idx="53062">
                  <c:v>122.93166832454899</c:v>
                </c:pt>
                <c:pt idx="53063">
                  <c:v>122.933985079823</c:v>
                </c:pt>
                <c:pt idx="53064">
                  <c:v>122.936301835096</c:v>
                </c:pt>
                <c:pt idx="53065">
                  <c:v>122.93861859037</c:v>
                </c:pt>
                <c:pt idx="53066">
                  <c:v>122.940935345643</c:v>
                </c:pt>
                <c:pt idx="53067">
                  <c:v>122.94325210091699</c:v>
                </c:pt>
                <c:pt idx="53068">
                  <c:v>122.945568856191</c:v>
                </c:pt>
                <c:pt idx="53069">
                  <c:v>122.947885611464</c:v>
                </c:pt>
                <c:pt idx="53070">
                  <c:v>122.950202366738</c:v>
                </c:pt>
                <c:pt idx="53071">
                  <c:v>122.952519122011</c:v>
                </c:pt>
                <c:pt idx="53072">
                  <c:v>122.95483587728501</c:v>
                </c:pt>
                <c:pt idx="53073">
                  <c:v>122.95715263255801</c:v>
                </c:pt>
                <c:pt idx="53074">
                  <c:v>122.959469387832</c:v>
                </c:pt>
                <c:pt idx="53075">
                  <c:v>122.961786143105</c:v>
                </c:pt>
                <c:pt idx="53076">
                  <c:v>122.964102898379</c:v>
                </c:pt>
                <c:pt idx="53077">
                  <c:v>122.966419653652</c:v>
                </c:pt>
                <c:pt idx="53078">
                  <c:v>122.96873640892601</c:v>
                </c:pt>
                <c:pt idx="53079">
                  <c:v>122.97105316419901</c:v>
                </c:pt>
                <c:pt idx="53080">
                  <c:v>122.973369919473</c:v>
                </c:pt>
                <c:pt idx="53081">
                  <c:v>122.975686674747</c:v>
                </c:pt>
                <c:pt idx="53082">
                  <c:v>122.97800343002</c:v>
                </c:pt>
                <c:pt idx="53083">
                  <c:v>122.980320185294</c:v>
                </c:pt>
                <c:pt idx="53084">
                  <c:v>122.98263694056701</c:v>
                </c:pt>
                <c:pt idx="53085">
                  <c:v>122.984953695841</c:v>
                </c:pt>
                <c:pt idx="53086">
                  <c:v>122.987270451114</c:v>
                </c:pt>
                <c:pt idx="53087">
                  <c:v>122.98958720638799</c:v>
                </c:pt>
                <c:pt idx="53088">
                  <c:v>122.991903961661</c:v>
                </c:pt>
                <c:pt idx="53089">
                  <c:v>122.994220716935</c:v>
                </c:pt>
                <c:pt idx="53090">
                  <c:v>122.996537472208</c:v>
                </c:pt>
                <c:pt idx="53091">
                  <c:v>122.998854227482</c:v>
                </c:pt>
                <c:pt idx="53092">
                  <c:v>123.00117098275599</c:v>
                </c:pt>
                <c:pt idx="53093">
                  <c:v>123.00348773802899</c:v>
                </c:pt>
                <c:pt idx="53094">
                  <c:v>123.005804493303</c:v>
                </c:pt>
                <c:pt idx="53095">
                  <c:v>123.008121248576</c:v>
                </c:pt>
                <c:pt idx="53096">
                  <c:v>123.01043800385</c:v>
                </c:pt>
                <c:pt idx="53097">
                  <c:v>123.012754759123</c:v>
                </c:pt>
                <c:pt idx="53098">
                  <c:v>123.01507151439699</c:v>
                </c:pt>
                <c:pt idx="53099">
                  <c:v>123.01738826966999</c:v>
                </c:pt>
                <c:pt idx="53100">
                  <c:v>123.019705024944</c:v>
                </c:pt>
                <c:pt idx="53101">
                  <c:v>123.022021780217</c:v>
                </c:pt>
                <c:pt idx="53102">
                  <c:v>123.024338535491</c:v>
                </c:pt>
                <c:pt idx="53103">
                  <c:v>123.026655290764</c:v>
                </c:pt>
                <c:pt idx="53104">
                  <c:v>123.02897204603801</c:v>
                </c:pt>
                <c:pt idx="53105">
                  <c:v>123.031288801312</c:v>
                </c:pt>
                <c:pt idx="53106">
                  <c:v>123.033605556585</c:v>
                </c:pt>
                <c:pt idx="53107">
                  <c:v>123.035922311859</c:v>
                </c:pt>
                <c:pt idx="53108">
                  <c:v>123.038239067132</c:v>
                </c:pt>
                <c:pt idx="53109">
                  <c:v>123.04055582240601</c:v>
                </c:pt>
                <c:pt idx="53110">
                  <c:v>123.04287257767901</c:v>
                </c:pt>
                <c:pt idx="53111">
                  <c:v>123.045189332953</c:v>
                </c:pt>
                <c:pt idx="53112">
                  <c:v>123.047506088226</c:v>
                </c:pt>
                <c:pt idx="53113">
                  <c:v>123.0498228435</c:v>
                </c:pt>
                <c:pt idx="53114">
                  <c:v>123.052139598773</c:v>
                </c:pt>
                <c:pt idx="53115">
                  <c:v>123.05445635404701</c:v>
                </c:pt>
                <c:pt idx="53116">
                  <c:v>123.05677310932001</c:v>
                </c:pt>
                <c:pt idx="53117">
                  <c:v>123.059089864594</c:v>
                </c:pt>
                <c:pt idx="53118">
                  <c:v>123.061406619868</c:v>
                </c:pt>
                <c:pt idx="53119">
                  <c:v>123.063723375141</c:v>
                </c:pt>
                <c:pt idx="53120">
                  <c:v>123.066040130415</c:v>
                </c:pt>
                <c:pt idx="53121">
                  <c:v>123.068356885688</c:v>
                </c:pt>
                <c:pt idx="53122">
                  <c:v>123.070673640962</c:v>
                </c:pt>
                <c:pt idx="53123">
                  <c:v>123.072990396235</c:v>
                </c:pt>
                <c:pt idx="53124">
                  <c:v>123.07530715150899</c:v>
                </c:pt>
                <c:pt idx="53125">
                  <c:v>123.07762390678199</c:v>
                </c:pt>
                <c:pt idx="53126">
                  <c:v>123.079940662056</c:v>
                </c:pt>
                <c:pt idx="53127">
                  <c:v>123.082257417329</c:v>
                </c:pt>
                <c:pt idx="53128">
                  <c:v>123.084574172603</c:v>
                </c:pt>
                <c:pt idx="53129">
                  <c:v>123.08689092787699</c:v>
                </c:pt>
                <c:pt idx="53130">
                  <c:v>123.08920768314999</c:v>
                </c:pt>
                <c:pt idx="53131">
                  <c:v>123.091524438424</c:v>
                </c:pt>
                <c:pt idx="53132">
                  <c:v>123.093841193697</c:v>
                </c:pt>
                <c:pt idx="53133">
                  <c:v>123.096157948971</c:v>
                </c:pt>
                <c:pt idx="53134">
                  <c:v>123.098474704244</c:v>
                </c:pt>
                <c:pt idx="53135">
                  <c:v>123.10079145951801</c:v>
                </c:pt>
                <c:pt idx="53136">
                  <c:v>123.10310821479101</c:v>
                </c:pt>
                <c:pt idx="53137">
                  <c:v>123.105424970065</c:v>
                </c:pt>
                <c:pt idx="53138">
                  <c:v>123.107741725338</c:v>
                </c:pt>
                <c:pt idx="53139">
                  <c:v>123.110058480612</c:v>
                </c:pt>
                <c:pt idx="53140">
                  <c:v>123.112375235885</c:v>
                </c:pt>
                <c:pt idx="53141">
                  <c:v>123.11469199115901</c:v>
                </c:pt>
                <c:pt idx="53142">
                  <c:v>123.117008746433</c:v>
                </c:pt>
                <c:pt idx="53143">
                  <c:v>123.119325501706</c:v>
                </c:pt>
                <c:pt idx="53144">
                  <c:v>123.12164225698</c:v>
                </c:pt>
                <c:pt idx="53145">
                  <c:v>123.123959012253</c:v>
                </c:pt>
                <c:pt idx="53146">
                  <c:v>123.12627576752701</c:v>
                </c:pt>
                <c:pt idx="53147">
                  <c:v>123.12859252280001</c:v>
                </c:pt>
                <c:pt idx="53148">
                  <c:v>123.130909278074</c:v>
                </c:pt>
                <c:pt idx="53149">
                  <c:v>123.133226033347</c:v>
                </c:pt>
                <c:pt idx="53150">
                  <c:v>123.135542788621</c:v>
                </c:pt>
                <c:pt idx="53151">
                  <c:v>123.137859543894</c:v>
                </c:pt>
                <c:pt idx="53152">
                  <c:v>123.140176299168</c:v>
                </c:pt>
                <c:pt idx="53153">
                  <c:v>123.142493054441</c:v>
                </c:pt>
                <c:pt idx="53154">
                  <c:v>123.144809809715</c:v>
                </c:pt>
                <c:pt idx="53155">
                  <c:v>123.14712656498899</c:v>
                </c:pt>
                <c:pt idx="53156">
                  <c:v>123.14944332026199</c:v>
                </c:pt>
                <c:pt idx="53157">
                  <c:v>123.151760075536</c:v>
                </c:pt>
                <c:pt idx="53158">
                  <c:v>123.154076830809</c:v>
                </c:pt>
                <c:pt idx="53159">
                  <c:v>123.156393586083</c:v>
                </c:pt>
                <c:pt idx="53160">
                  <c:v>123.158710341356</c:v>
                </c:pt>
                <c:pt idx="53161">
                  <c:v>123.16102709662999</c:v>
                </c:pt>
                <c:pt idx="53162">
                  <c:v>123.16334385190299</c:v>
                </c:pt>
                <c:pt idx="53163">
                  <c:v>123.165660607177</c:v>
                </c:pt>
                <c:pt idx="53164">
                  <c:v>123.16797736245</c:v>
                </c:pt>
                <c:pt idx="53165">
                  <c:v>123.170294117724</c:v>
                </c:pt>
                <c:pt idx="53166">
                  <c:v>123.172610872997</c:v>
                </c:pt>
                <c:pt idx="53167">
                  <c:v>123.17492762827101</c:v>
                </c:pt>
                <c:pt idx="53168">
                  <c:v>123.177244383545</c:v>
                </c:pt>
                <c:pt idx="53169">
                  <c:v>123.179561138818</c:v>
                </c:pt>
                <c:pt idx="53170">
                  <c:v>123.181877894092</c:v>
                </c:pt>
                <c:pt idx="53171">
                  <c:v>123.184194649365</c:v>
                </c:pt>
                <c:pt idx="53172">
                  <c:v>123.18651140463901</c:v>
                </c:pt>
                <c:pt idx="53173">
                  <c:v>123.18882815991201</c:v>
                </c:pt>
                <c:pt idx="53174">
                  <c:v>123.191144915186</c:v>
                </c:pt>
                <c:pt idx="53175">
                  <c:v>123.193461670459</c:v>
                </c:pt>
                <c:pt idx="53176">
                  <c:v>123.195778425733</c:v>
                </c:pt>
                <c:pt idx="53177">
                  <c:v>123.198095181006</c:v>
                </c:pt>
                <c:pt idx="53178">
                  <c:v>123.20041193628001</c:v>
                </c:pt>
                <c:pt idx="53179">
                  <c:v>123.202728691554</c:v>
                </c:pt>
                <c:pt idx="53180">
                  <c:v>123.205045446827</c:v>
                </c:pt>
                <c:pt idx="53181">
                  <c:v>123.207362202101</c:v>
                </c:pt>
                <c:pt idx="53182">
                  <c:v>123.209678957374</c:v>
                </c:pt>
                <c:pt idx="53183">
                  <c:v>123.211995712648</c:v>
                </c:pt>
                <c:pt idx="53184">
                  <c:v>123.214312467921</c:v>
                </c:pt>
                <c:pt idx="53185">
                  <c:v>123.216629223195</c:v>
                </c:pt>
                <c:pt idx="53186">
                  <c:v>123.218945978468</c:v>
                </c:pt>
                <c:pt idx="53187">
                  <c:v>123.22126273374199</c:v>
                </c:pt>
                <c:pt idx="53188">
                  <c:v>123.22357948901499</c:v>
                </c:pt>
                <c:pt idx="53189">
                  <c:v>123.225896244289</c:v>
                </c:pt>
                <c:pt idx="53190">
                  <c:v>123.228212999562</c:v>
                </c:pt>
                <c:pt idx="53191">
                  <c:v>123.230529754836</c:v>
                </c:pt>
                <c:pt idx="53192">
                  <c:v>123.23284651010999</c:v>
                </c:pt>
                <c:pt idx="53193">
                  <c:v>123.23516326538299</c:v>
                </c:pt>
                <c:pt idx="53194">
                  <c:v>123.237480020657</c:v>
                </c:pt>
                <c:pt idx="53195">
                  <c:v>123.23979677593</c:v>
                </c:pt>
                <c:pt idx="53196">
                  <c:v>123.242113531204</c:v>
                </c:pt>
                <c:pt idx="53197">
                  <c:v>123.244430286477</c:v>
                </c:pt>
                <c:pt idx="53198">
                  <c:v>123.24674704175099</c:v>
                </c:pt>
                <c:pt idx="53199">
                  <c:v>123.24906379702399</c:v>
                </c:pt>
                <c:pt idx="53200">
                  <c:v>123.251380552298</c:v>
                </c:pt>
                <c:pt idx="53201">
                  <c:v>123.253697307571</c:v>
                </c:pt>
                <c:pt idx="53202">
                  <c:v>123.256014062845</c:v>
                </c:pt>
                <c:pt idx="53203">
                  <c:v>123.258330818118</c:v>
                </c:pt>
                <c:pt idx="53204">
                  <c:v>123.26064757339201</c:v>
                </c:pt>
                <c:pt idx="53205">
                  <c:v>123.262964328666</c:v>
                </c:pt>
                <c:pt idx="53206">
                  <c:v>123.265281083939</c:v>
                </c:pt>
                <c:pt idx="53207">
                  <c:v>123.267597839213</c:v>
                </c:pt>
                <c:pt idx="53208">
                  <c:v>123.269914594486</c:v>
                </c:pt>
                <c:pt idx="53209">
                  <c:v>123.27223134976001</c:v>
                </c:pt>
                <c:pt idx="53210">
                  <c:v>123.27454810503301</c:v>
                </c:pt>
                <c:pt idx="53211">
                  <c:v>123.276864860307</c:v>
                </c:pt>
                <c:pt idx="53212">
                  <c:v>123.27918161558</c:v>
                </c:pt>
                <c:pt idx="53213">
                  <c:v>123.281498370854</c:v>
                </c:pt>
                <c:pt idx="53214">
                  <c:v>123.283815126127</c:v>
                </c:pt>
                <c:pt idx="53215">
                  <c:v>123.286131881401</c:v>
                </c:pt>
                <c:pt idx="53216">
                  <c:v>123.288448636674</c:v>
                </c:pt>
                <c:pt idx="53217">
                  <c:v>123.290765391948</c:v>
                </c:pt>
                <c:pt idx="53218">
                  <c:v>123.29308214722199</c:v>
                </c:pt>
                <c:pt idx="53219">
                  <c:v>123.29539890249499</c:v>
                </c:pt>
                <c:pt idx="53220">
                  <c:v>123.297715657769</c:v>
                </c:pt>
                <c:pt idx="53221">
                  <c:v>123.300032413042</c:v>
                </c:pt>
                <c:pt idx="53222">
                  <c:v>123.302349168316</c:v>
                </c:pt>
                <c:pt idx="53223">
                  <c:v>123.304665923589</c:v>
                </c:pt>
                <c:pt idx="53224">
                  <c:v>123.30698267886299</c:v>
                </c:pt>
                <c:pt idx="53225">
                  <c:v>123.30929943413599</c:v>
                </c:pt>
                <c:pt idx="53226">
                  <c:v>123.31161618941</c:v>
                </c:pt>
                <c:pt idx="53227">
                  <c:v>123.313932944683</c:v>
                </c:pt>
                <c:pt idx="53228">
                  <c:v>123.316249699957</c:v>
                </c:pt>
                <c:pt idx="53229">
                  <c:v>123.31856645523099</c:v>
                </c:pt>
                <c:pt idx="53230">
                  <c:v>123.32088321050399</c:v>
                </c:pt>
                <c:pt idx="53231">
                  <c:v>123.323199965778</c:v>
                </c:pt>
                <c:pt idx="53232">
                  <c:v>123.325516721051</c:v>
                </c:pt>
                <c:pt idx="53233">
                  <c:v>123.327833476325</c:v>
                </c:pt>
                <c:pt idx="53234">
                  <c:v>123.330150231598</c:v>
                </c:pt>
                <c:pt idx="53235">
                  <c:v>123.33246698687201</c:v>
                </c:pt>
                <c:pt idx="53236">
                  <c:v>123.33478374214501</c:v>
                </c:pt>
                <c:pt idx="53237">
                  <c:v>123.337100497419</c:v>
                </c:pt>
                <c:pt idx="53238">
                  <c:v>123.339417252692</c:v>
                </c:pt>
                <c:pt idx="53239">
                  <c:v>123.341734007966</c:v>
                </c:pt>
                <c:pt idx="53240">
                  <c:v>123.344050763239</c:v>
                </c:pt>
                <c:pt idx="53241">
                  <c:v>123.34636751851301</c:v>
                </c:pt>
                <c:pt idx="53242">
                  <c:v>123.348684273787</c:v>
                </c:pt>
                <c:pt idx="53243">
                  <c:v>123.35100102906</c:v>
                </c:pt>
                <c:pt idx="53244">
                  <c:v>123.353317784334</c:v>
                </c:pt>
                <c:pt idx="53245">
                  <c:v>123.355634539607</c:v>
                </c:pt>
                <c:pt idx="53246">
                  <c:v>123.357951294881</c:v>
                </c:pt>
                <c:pt idx="53247">
                  <c:v>123.360268050154</c:v>
                </c:pt>
                <c:pt idx="53248">
                  <c:v>123.362584805428</c:v>
                </c:pt>
                <c:pt idx="53249">
                  <c:v>123.364901560701</c:v>
                </c:pt>
                <c:pt idx="53250">
                  <c:v>123.36721831597499</c:v>
                </c:pt>
                <c:pt idx="53251">
                  <c:v>123.369535071248</c:v>
                </c:pt>
                <c:pt idx="53252">
                  <c:v>123.371851826522</c:v>
                </c:pt>
                <c:pt idx="53253">
                  <c:v>123.374168581795</c:v>
                </c:pt>
                <c:pt idx="53254">
                  <c:v>123.376485337069</c:v>
                </c:pt>
                <c:pt idx="53255">
                  <c:v>123.37880209234299</c:v>
                </c:pt>
                <c:pt idx="53256">
                  <c:v>123.38111884761599</c:v>
                </c:pt>
                <c:pt idx="53257">
                  <c:v>123.38343560289</c:v>
                </c:pt>
                <c:pt idx="53258">
                  <c:v>123.385752358163</c:v>
                </c:pt>
                <c:pt idx="53259">
                  <c:v>123.388069113437</c:v>
                </c:pt>
                <c:pt idx="53260">
                  <c:v>123.39038586871</c:v>
                </c:pt>
                <c:pt idx="53261">
                  <c:v>123.39270262398399</c:v>
                </c:pt>
                <c:pt idx="53262">
                  <c:v>123.39501937925699</c:v>
                </c:pt>
                <c:pt idx="53263">
                  <c:v>123.397336134531</c:v>
                </c:pt>
                <c:pt idx="53264">
                  <c:v>123.399652889804</c:v>
                </c:pt>
                <c:pt idx="53265">
                  <c:v>123.401969645078</c:v>
                </c:pt>
                <c:pt idx="53266">
                  <c:v>123.40428640035201</c:v>
                </c:pt>
                <c:pt idx="53267">
                  <c:v>123.40660315562501</c:v>
                </c:pt>
                <c:pt idx="53268">
                  <c:v>123.408919910899</c:v>
                </c:pt>
                <c:pt idx="53269">
                  <c:v>123.411236666172</c:v>
                </c:pt>
                <c:pt idx="53270">
                  <c:v>123.413553421446</c:v>
                </c:pt>
                <c:pt idx="53271">
                  <c:v>123.415870176719</c:v>
                </c:pt>
                <c:pt idx="53272">
                  <c:v>123.41818693199301</c:v>
                </c:pt>
                <c:pt idx="53273">
                  <c:v>123.42050368726601</c:v>
                </c:pt>
                <c:pt idx="53274">
                  <c:v>123.42282044254</c:v>
                </c:pt>
                <c:pt idx="53275">
                  <c:v>123.425137197813</c:v>
                </c:pt>
                <c:pt idx="53276">
                  <c:v>123.427453953087</c:v>
                </c:pt>
                <c:pt idx="53277">
                  <c:v>123.42977070836</c:v>
                </c:pt>
                <c:pt idx="53278">
                  <c:v>123.43208746363401</c:v>
                </c:pt>
                <c:pt idx="53279">
                  <c:v>123.434404218908</c:v>
                </c:pt>
                <c:pt idx="53280">
                  <c:v>123.436720974181</c:v>
                </c:pt>
                <c:pt idx="53281">
                  <c:v>123.43903772945499</c:v>
                </c:pt>
                <c:pt idx="53282">
                  <c:v>123.441354484728</c:v>
                </c:pt>
                <c:pt idx="53283">
                  <c:v>123.443671240002</c:v>
                </c:pt>
                <c:pt idx="53284">
                  <c:v>123.445987995275</c:v>
                </c:pt>
                <c:pt idx="53285">
                  <c:v>123.448304750549</c:v>
                </c:pt>
                <c:pt idx="53286">
                  <c:v>123.450621505822</c:v>
                </c:pt>
                <c:pt idx="53287">
                  <c:v>123.45293826109599</c:v>
                </c:pt>
                <c:pt idx="53288">
                  <c:v>123.45525501636899</c:v>
                </c:pt>
                <c:pt idx="53289">
                  <c:v>123.457571771643</c:v>
                </c:pt>
                <c:pt idx="53290">
                  <c:v>123.459888526916</c:v>
                </c:pt>
                <c:pt idx="53291">
                  <c:v>123.46220528219</c:v>
                </c:pt>
                <c:pt idx="53292">
                  <c:v>123.46452203746399</c:v>
                </c:pt>
                <c:pt idx="53293">
                  <c:v>123.46683879273699</c:v>
                </c:pt>
                <c:pt idx="53294">
                  <c:v>123.469155548011</c:v>
                </c:pt>
                <c:pt idx="53295">
                  <c:v>123.471472303284</c:v>
                </c:pt>
                <c:pt idx="53296">
                  <c:v>123.473789058558</c:v>
                </c:pt>
                <c:pt idx="53297">
                  <c:v>123.476105813831</c:v>
                </c:pt>
                <c:pt idx="53298">
                  <c:v>123.47842256910501</c:v>
                </c:pt>
                <c:pt idx="53299">
                  <c:v>123.48073932437801</c:v>
                </c:pt>
                <c:pt idx="53300">
                  <c:v>123.483056079652</c:v>
                </c:pt>
                <c:pt idx="53301">
                  <c:v>123.485372834925</c:v>
                </c:pt>
                <c:pt idx="53302">
                  <c:v>123.487689590199</c:v>
                </c:pt>
                <c:pt idx="53303">
                  <c:v>123.490006345472</c:v>
                </c:pt>
                <c:pt idx="53304">
                  <c:v>123.49232310074601</c:v>
                </c:pt>
                <c:pt idx="53305">
                  <c:v>123.49463985602</c:v>
                </c:pt>
                <c:pt idx="53306">
                  <c:v>123.496956611293</c:v>
                </c:pt>
                <c:pt idx="53307">
                  <c:v>123.499273366567</c:v>
                </c:pt>
                <c:pt idx="53308">
                  <c:v>123.50159012184</c:v>
                </c:pt>
                <c:pt idx="53309">
                  <c:v>123.50390687711401</c:v>
                </c:pt>
                <c:pt idx="53310">
                  <c:v>123.50622363238701</c:v>
                </c:pt>
                <c:pt idx="53311">
                  <c:v>123.508540387661</c:v>
                </c:pt>
                <c:pt idx="53312">
                  <c:v>123.510857142934</c:v>
                </c:pt>
                <c:pt idx="53313">
                  <c:v>123.513173898208</c:v>
                </c:pt>
                <c:pt idx="53314">
                  <c:v>123.515490653481</c:v>
                </c:pt>
                <c:pt idx="53315">
                  <c:v>123.517807408755</c:v>
                </c:pt>
                <c:pt idx="53316">
                  <c:v>123.520124164029</c:v>
                </c:pt>
                <c:pt idx="53317">
                  <c:v>123.522440919302</c:v>
                </c:pt>
                <c:pt idx="53318">
                  <c:v>123.52475767457599</c:v>
                </c:pt>
                <c:pt idx="53319">
                  <c:v>123.52707442984899</c:v>
                </c:pt>
                <c:pt idx="53320">
                  <c:v>123.529391185123</c:v>
                </c:pt>
                <c:pt idx="53321">
                  <c:v>123.531707940396</c:v>
                </c:pt>
                <c:pt idx="53322">
                  <c:v>123.53402469567</c:v>
                </c:pt>
                <c:pt idx="53323">
                  <c:v>123.536341450943</c:v>
                </c:pt>
                <c:pt idx="53324">
                  <c:v>123.53865820621699</c:v>
                </c:pt>
                <c:pt idx="53325">
                  <c:v>123.54097496148999</c:v>
                </c:pt>
                <c:pt idx="53326">
                  <c:v>123.543291716764</c:v>
                </c:pt>
                <c:pt idx="53327">
                  <c:v>123.545608472037</c:v>
                </c:pt>
                <c:pt idx="53328">
                  <c:v>123.547925227311</c:v>
                </c:pt>
                <c:pt idx="53329">
                  <c:v>123.55024198258501</c:v>
                </c:pt>
                <c:pt idx="53330">
                  <c:v>123.55255873785801</c:v>
                </c:pt>
                <c:pt idx="53331">
                  <c:v>123.554875493132</c:v>
                </c:pt>
                <c:pt idx="53332">
                  <c:v>123.557192248405</c:v>
                </c:pt>
                <c:pt idx="53333">
                  <c:v>123.559509003679</c:v>
                </c:pt>
                <c:pt idx="53334">
                  <c:v>123.561825758952</c:v>
                </c:pt>
                <c:pt idx="53335">
                  <c:v>123.56414251422601</c:v>
                </c:pt>
                <c:pt idx="53336">
                  <c:v>123.56645926949901</c:v>
                </c:pt>
                <c:pt idx="53337">
                  <c:v>123.568776024773</c:v>
                </c:pt>
                <c:pt idx="53338">
                  <c:v>123.571092780046</c:v>
                </c:pt>
                <c:pt idx="53339">
                  <c:v>123.57340953532</c:v>
                </c:pt>
                <c:pt idx="53340">
                  <c:v>123.575726290593</c:v>
                </c:pt>
                <c:pt idx="53341">
                  <c:v>123.57804304586701</c:v>
                </c:pt>
                <c:pt idx="53342">
                  <c:v>123.580359801141</c:v>
                </c:pt>
                <c:pt idx="53343">
                  <c:v>123.582676556414</c:v>
                </c:pt>
                <c:pt idx="53344">
                  <c:v>123.584993311688</c:v>
                </c:pt>
                <c:pt idx="53345">
                  <c:v>123.587310066961</c:v>
                </c:pt>
                <c:pt idx="53346">
                  <c:v>123.589626822235</c:v>
                </c:pt>
                <c:pt idx="53347">
                  <c:v>123.591943577508</c:v>
                </c:pt>
                <c:pt idx="53348">
                  <c:v>123.594260332782</c:v>
                </c:pt>
                <c:pt idx="53349">
                  <c:v>123.596577088055</c:v>
                </c:pt>
                <c:pt idx="53350">
                  <c:v>123.59889384332899</c:v>
                </c:pt>
                <c:pt idx="53351">
                  <c:v>123.60121059860199</c:v>
                </c:pt>
                <c:pt idx="53352">
                  <c:v>123.603527353876</c:v>
                </c:pt>
                <c:pt idx="53353">
                  <c:v>123.605844109149</c:v>
                </c:pt>
                <c:pt idx="53354">
                  <c:v>123.608160864423</c:v>
                </c:pt>
                <c:pt idx="53355">
                  <c:v>123.61047761969699</c:v>
                </c:pt>
                <c:pt idx="53356">
                  <c:v>123.61279437496999</c:v>
                </c:pt>
                <c:pt idx="53357">
                  <c:v>123.615111130244</c:v>
                </c:pt>
                <c:pt idx="53358">
                  <c:v>123.617427885517</c:v>
                </c:pt>
                <c:pt idx="53359">
                  <c:v>123.619744640791</c:v>
                </c:pt>
                <c:pt idx="53360">
                  <c:v>123.622061396064</c:v>
                </c:pt>
                <c:pt idx="53361">
                  <c:v>123.62437815133799</c:v>
                </c:pt>
                <c:pt idx="53362">
                  <c:v>123.62669490661099</c:v>
                </c:pt>
                <c:pt idx="53363">
                  <c:v>123.629011661885</c:v>
                </c:pt>
                <c:pt idx="53364">
                  <c:v>123.631328417158</c:v>
                </c:pt>
                <c:pt idx="53365">
                  <c:v>123.633645172432</c:v>
                </c:pt>
                <c:pt idx="53366">
                  <c:v>123.63596192770601</c:v>
                </c:pt>
                <c:pt idx="53367">
                  <c:v>123.63827868297901</c:v>
                </c:pt>
                <c:pt idx="53368">
                  <c:v>123.640595438253</c:v>
                </c:pt>
                <c:pt idx="53369">
                  <c:v>123.642912193526</c:v>
                </c:pt>
                <c:pt idx="53370">
                  <c:v>123.6452289488</c:v>
                </c:pt>
                <c:pt idx="53371">
                  <c:v>123.647545704073</c:v>
                </c:pt>
                <c:pt idx="53372">
                  <c:v>123.64986245934701</c:v>
                </c:pt>
                <c:pt idx="53373">
                  <c:v>123.65217921462001</c:v>
                </c:pt>
                <c:pt idx="53374">
                  <c:v>123.654495969894</c:v>
                </c:pt>
                <c:pt idx="53375">
                  <c:v>123.656812725167</c:v>
                </c:pt>
                <c:pt idx="53376">
                  <c:v>123.659129480441</c:v>
                </c:pt>
                <c:pt idx="53377">
                  <c:v>123.661446235714</c:v>
                </c:pt>
                <c:pt idx="53378">
                  <c:v>123.663762990988</c:v>
                </c:pt>
                <c:pt idx="53379">
                  <c:v>123.666079746262</c:v>
                </c:pt>
                <c:pt idx="53380">
                  <c:v>123.668396501535</c:v>
                </c:pt>
                <c:pt idx="53381">
                  <c:v>123.67071325680899</c:v>
                </c:pt>
                <c:pt idx="53382">
                  <c:v>123.67303001208199</c:v>
                </c:pt>
                <c:pt idx="53383">
                  <c:v>123.675346767356</c:v>
                </c:pt>
                <c:pt idx="53384">
                  <c:v>123.677663522629</c:v>
                </c:pt>
                <c:pt idx="53385">
                  <c:v>123.679980277903</c:v>
                </c:pt>
                <c:pt idx="53386">
                  <c:v>123.682297033176</c:v>
                </c:pt>
                <c:pt idx="53387">
                  <c:v>123.68461378844999</c:v>
                </c:pt>
                <c:pt idx="53388">
                  <c:v>123.68693054372299</c:v>
                </c:pt>
                <c:pt idx="53389">
                  <c:v>123.689247298997</c:v>
                </c:pt>
                <c:pt idx="53390">
                  <c:v>123.69156405427</c:v>
                </c:pt>
                <c:pt idx="53391">
                  <c:v>123.693880809544</c:v>
                </c:pt>
                <c:pt idx="53392">
                  <c:v>123.69619756481799</c:v>
                </c:pt>
                <c:pt idx="53393">
                  <c:v>123.69851432009099</c:v>
                </c:pt>
                <c:pt idx="53394">
                  <c:v>123.700831075365</c:v>
                </c:pt>
                <c:pt idx="53395">
                  <c:v>123.703147830638</c:v>
                </c:pt>
                <c:pt idx="53396">
                  <c:v>123.705464585912</c:v>
                </c:pt>
                <c:pt idx="53397">
                  <c:v>123.707781341185</c:v>
                </c:pt>
                <c:pt idx="53398">
                  <c:v>123.71009809645901</c:v>
                </c:pt>
                <c:pt idx="53399">
                  <c:v>123.71241485173201</c:v>
                </c:pt>
                <c:pt idx="53400">
                  <c:v>123.714731607006</c:v>
                </c:pt>
                <c:pt idx="53401">
                  <c:v>123.717048362279</c:v>
                </c:pt>
                <c:pt idx="53402">
                  <c:v>123.719365117553</c:v>
                </c:pt>
                <c:pt idx="53403">
                  <c:v>123.72168187282701</c:v>
                </c:pt>
                <c:pt idx="53404">
                  <c:v>123.72399862810001</c:v>
                </c:pt>
                <c:pt idx="53405">
                  <c:v>123.726315383374</c:v>
                </c:pt>
                <c:pt idx="53406">
                  <c:v>123.728632138647</c:v>
                </c:pt>
                <c:pt idx="53407">
                  <c:v>123.730948893921</c:v>
                </c:pt>
                <c:pt idx="53408">
                  <c:v>123.733265649194</c:v>
                </c:pt>
                <c:pt idx="53409">
                  <c:v>123.735582404468</c:v>
                </c:pt>
                <c:pt idx="53410">
                  <c:v>123.737899159741</c:v>
                </c:pt>
                <c:pt idx="53411">
                  <c:v>123.740215915015</c:v>
                </c:pt>
                <c:pt idx="53412">
                  <c:v>123.742532670288</c:v>
                </c:pt>
                <c:pt idx="53413">
                  <c:v>123.74484942556199</c:v>
                </c:pt>
                <c:pt idx="53414">
                  <c:v>123.74716618083499</c:v>
                </c:pt>
                <c:pt idx="53415">
                  <c:v>123.749482936109</c:v>
                </c:pt>
                <c:pt idx="53416">
                  <c:v>123.751799691383</c:v>
                </c:pt>
                <c:pt idx="53417">
                  <c:v>123.754116446656</c:v>
                </c:pt>
                <c:pt idx="53418">
                  <c:v>123.75643320192999</c:v>
                </c:pt>
                <c:pt idx="53419">
                  <c:v>123.75874995720299</c:v>
                </c:pt>
                <c:pt idx="53420">
                  <c:v>123.761066712477</c:v>
                </c:pt>
                <c:pt idx="53421">
                  <c:v>123.76338346775</c:v>
                </c:pt>
                <c:pt idx="53422">
                  <c:v>123.765700223024</c:v>
                </c:pt>
                <c:pt idx="53423">
                  <c:v>123.768016978297</c:v>
                </c:pt>
                <c:pt idx="53424">
                  <c:v>123.77033373357099</c:v>
                </c:pt>
                <c:pt idx="53425">
                  <c:v>123.77265048884399</c:v>
                </c:pt>
                <c:pt idx="53426">
                  <c:v>123.774967244118</c:v>
                </c:pt>
                <c:pt idx="53427">
                  <c:v>123.777283999391</c:v>
                </c:pt>
                <c:pt idx="53428">
                  <c:v>123.779600754665</c:v>
                </c:pt>
                <c:pt idx="53429">
                  <c:v>123.78191750993901</c:v>
                </c:pt>
                <c:pt idx="53430">
                  <c:v>123.78423426521201</c:v>
                </c:pt>
                <c:pt idx="53431">
                  <c:v>123.786551020486</c:v>
                </c:pt>
                <c:pt idx="53432">
                  <c:v>123.788867775759</c:v>
                </c:pt>
                <c:pt idx="53433">
                  <c:v>123.791184531033</c:v>
                </c:pt>
                <c:pt idx="53434">
                  <c:v>123.793501286306</c:v>
                </c:pt>
                <c:pt idx="53435">
                  <c:v>123.79581804158001</c:v>
                </c:pt>
                <c:pt idx="53436">
                  <c:v>123.79813479685301</c:v>
                </c:pt>
                <c:pt idx="53437">
                  <c:v>123.800451552127</c:v>
                </c:pt>
                <c:pt idx="53438">
                  <c:v>123.8027683074</c:v>
                </c:pt>
                <c:pt idx="53439">
                  <c:v>123.805085062674</c:v>
                </c:pt>
                <c:pt idx="53440">
                  <c:v>123.807401817947</c:v>
                </c:pt>
                <c:pt idx="53441">
                  <c:v>123.80971857322101</c:v>
                </c:pt>
                <c:pt idx="53442">
                  <c:v>123.812035328495</c:v>
                </c:pt>
                <c:pt idx="53443">
                  <c:v>123.814352083768</c:v>
                </c:pt>
                <c:pt idx="53444">
                  <c:v>123.81666883904199</c:v>
                </c:pt>
                <c:pt idx="53445">
                  <c:v>123.818985594315</c:v>
                </c:pt>
                <c:pt idx="53446">
                  <c:v>123.821302349589</c:v>
                </c:pt>
                <c:pt idx="53447">
                  <c:v>123.823619104862</c:v>
                </c:pt>
                <c:pt idx="53448">
                  <c:v>123.825935860136</c:v>
                </c:pt>
                <c:pt idx="53449">
                  <c:v>123.828252615409</c:v>
                </c:pt>
                <c:pt idx="53450">
                  <c:v>123.83056937068299</c:v>
                </c:pt>
                <c:pt idx="53451">
                  <c:v>123.83288612595599</c:v>
                </c:pt>
                <c:pt idx="53452">
                  <c:v>123.83520288123</c:v>
                </c:pt>
                <c:pt idx="53453">
                  <c:v>123.837519636504</c:v>
                </c:pt>
                <c:pt idx="53454">
                  <c:v>123.839836391777</c:v>
                </c:pt>
                <c:pt idx="53455">
                  <c:v>123.84215314705099</c:v>
                </c:pt>
                <c:pt idx="53456">
                  <c:v>123.84446990232399</c:v>
                </c:pt>
                <c:pt idx="53457">
                  <c:v>123.846786657598</c:v>
                </c:pt>
                <c:pt idx="53458">
                  <c:v>123.849103412871</c:v>
                </c:pt>
                <c:pt idx="53459">
                  <c:v>123.851420168145</c:v>
                </c:pt>
                <c:pt idx="53460">
                  <c:v>123.853736923418</c:v>
                </c:pt>
                <c:pt idx="53461">
                  <c:v>123.85605367869201</c:v>
                </c:pt>
                <c:pt idx="53462">
                  <c:v>123.85837043396501</c:v>
                </c:pt>
                <c:pt idx="53463">
                  <c:v>123.860687189239</c:v>
                </c:pt>
                <c:pt idx="53464">
                  <c:v>123.863003944512</c:v>
                </c:pt>
                <c:pt idx="53465">
                  <c:v>123.865320699786</c:v>
                </c:pt>
                <c:pt idx="53466">
                  <c:v>123.86763745506001</c:v>
                </c:pt>
                <c:pt idx="53467">
                  <c:v>123.86995421033301</c:v>
                </c:pt>
                <c:pt idx="53468">
                  <c:v>123.872270965607</c:v>
                </c:pt>
                <c:pt idx="53469">
                  <c:v>123.87458772088</c:v>
                </c:pt>
                <c:pt idx="53470">
                  <c:v>123.876904476154</c:v>
                </c:pt>
                <c:pt idx="53471">
                  <c:v>123.879221231427</c:v>
                </c:pt>
                <c:pt idx="53472">
                  <c:v>123.88153798670101</c:v>
                </c:pt>
                <c:pt idx="53473">
                  <c:v>123.88385474197401</c:v>
                </c:pt>
                <c:pt idx="53474">
                  <c:v>123.886171497248</c:v>
                </c:pt>
                <c:pt idx="53475">
                  <c:v>123.888488252521</c:v>
                </c:pt>
                <c:pt idx="53476">
                  <c:v>123.890805007795</c:v>
                </c:pt>
                <c:pt idx="53477">
                  <c:v>123.893121763068</c:v>
                </c:pt>
                <c:pt idx="53478">
                  <c:v>123.895438518342</c:v>
                </c:pt>
                <c:pt idx="53479">
                  <c:v>123.897755273616</c:v>
                </c:pt>
                <c:pt idx="53480">
                  <c:v>123.900072028889</c:v>
                </c:pt>
                <c:pt idx="53481">
                  <c:v>123.90238878416299</c:v>
                </c:pt>
                <c:pt idx="53482">
                  <c:v>123.90470553943599</c:v>
                </c:pt>
                <c:pt idx="53483">
                  <c:v>123.90702229471</c:v>
                </c:pt>
                <c:pt idx="53484">
                  <c:v>123.909339049983</c:v>
                </c:pt>
                <c:pt idx="53485">
                  <c:v>123.911655805257</c:v>
                </c:pt>
                <c:pt idx="53486">
                  <c:v>123.91397256053</c:v>
                </c:pt>
                <c:pt idx="53487">
                  <c:v>123.91628931580399</c:v>
                </c:pt>
                <c:pt idx="53488">
                  <c:v>123.91860607107699</c:v>
                </c:pt>
                <c:pt idx="53489">
                  <c:v>123.920922826351</c:v>
                </c:pt>
                <c:pt idx="53490">
                  <c:v>123.923239581624</c:v>
                </c:pt>
                <c:pt idx="53491">
                  <c:v>123.925556336898</c:v>
                </c:pt>
                <c:pt idx="53492">
                  <c:v>123.92787309217201</c:v>
                </c:pt>
                <c:pt idx="53493">
                  <c:v>123.93018984744501</c:v>
                </c:pt>
                <c:pt idx="53494">
                  <c:v>123.932506602719</c:v>
                </c:pt>
                <c:pt idx="53495">
                  <c:v>123.934823357992</c:v>
                </c:pt>
                <c:pt idx="53496">
                  <c:v>123.937140113266</c:v>
                </c:pt>
                <c:pt idx="53497">
                  <c:v>123.939456868539</c:v>
                </c:pt>
                <c:pt idx="53498">
                  <c:v>123.94177362381301</c:v>
                </c:pt>
                <c:pt idx="53499">
                  <c:v>123.94409037908601</c:v>
                </c:pt>
                <c:pt idx="53500">
                  <c:v>123.94640713436</c:v>
                </c:pt>
                <c:pt idx="53501">
                  <c:v>123.948723889633</c:v>
                </c:pt>
                <c:pt idx="53502">
                  <c:v>123.951040644907</c:v>
                </c:pt>
                <c:pt idx="53503">
                  <c:v>123.95335740018101</c:v>
                </c:pt>
                <c:pt idx="53504">
                  <c:v>123.95567415545401</c:v>
                </c:pt>
                <c:pt idx="53505">
                  <c:v>123.957990910728</c:v>
                </c:pt>
                <c:pt idx="53506">
                  <c:v>123.960307666001</c:v>
                </c:pt>
                <c:pt idx="53507">
                  <c:v>123.962624421275</c:v>
                </c:pt>
                <c:pt idx="53508">
                  <c:v>123.964941176548</c:v>
                </c:pt>
                <c:pt idx="53509">
                  <c:v>123.967257931822</c:v>
                </c:pt>
                <c:pt idx="53510">
                  <c:v>123.969574687095</c:v>
                </c:pt>
                <c:pt idx="53511">
                  <c:v>123.971891442369</c:v>
                </c:pt>
                <c:pt idx="53512">
                  <c:v>123.974208197642</c:v>
                </c:pt>
                <c:pt idx="53513">
                  <c:v>123.97652495291599</c:v>
                </c:pt>
                <c:pt idx="53514">
                  <c:v>123.97884170818899</c:v>
                </c:pt>
                <c:pt idx="53515">
                  <c:v>123.981158463463</c:v>
                </c:pt>
                <c:pt idx="53516">
                  <c:v>123.983475218737</c:v>
                </c:pt>
                <c:pt idx="53517">
                  <c:v>123.98579197401</c:v>
                </c:pt>
                <c:pt idx="53518">
                  <c:v>123.98810872928399</c:v>
                </c:pt>
                <c:pt idx="53519">
                  <c:v>123.99042548455699</c:v>
                </c:pt>
                <c:pt idx="53520">
                  <c:v>123.992742239831</c:v>
                </c:pt>
                <c:pt idx="53521">
                  <c:v>123.995058995104</c:v>
                </c:pt>
                <c:pt idx="53522">
                  <c:v>123.997375750378</c:v>
                </c:pt>
                <c:pt idx="53523">
                  <c:v>123.999692505651</c:v>
                </c:pt>
                <c:pt idx="53524">
                  <c:v>124.00200926092501</c:v>
                </c:pt>
                <c:pt idx="53525">
                  <c:v>124.00432601619799</c:v>
                </c:pt>
                <c:pt idx="53526">
                  <c:v>124.006642771472</c:v>
                </c:pt>
                <c:pt idx="53527">
                  <c:v>124.008959526745</c:v>
                </c:pt>
                <c:pt idx="53528">
                  <c:v>124.011276282019</c:v>
                </c:pt>
                <c:pt idx="53529">
                  <c:v>124.01359303729301</c:v>
                </c:pt>
                <c:pt idx="53530">
                  <c:v>124.01590979256601</c:v>
                </c:pt>
                <c:pt idx="53531">
                  <c:v>124.01822654784</c:v>
                </c:pt>
                <c:pt idx="53532">
                  <c:v>124.020543303113</c:v>
                </c:pt>
                <c:pt idx="53533">
                  <c:v>124.022860058387</c:v>
                </c:pt>
                <c:pt idx="53534">
                  <c:v>124.02517681366</c:v>
                </c:pt>
                <c:pt idx="53535">
                  <c:v>124.02749356893401</c:v>
                </c:pt>
                <c:pt idx="53536">
                  <c:v>124.02981032420701</c:v>
                </c:pt>
                <c:pt idx="53537">
                  <c:v>124.032127079481</c:v>
                </c:pt>
                <c:pt idx="53538">
                  <c:v>124.034443834754</c:v>
                </c:pt>
                <c:pt idx="53539">
                  <c:v>124.036760590028</c:v>
                </c:pt>
                <c:pt idx="53540">
                  <c:v>124.039077345302</c:v>
                </c:pt>
                <c:pt idx="53541">
                  <c:v>124.041394100575</c:v>
                </c:pt>
                <c:pt idx="53542">
                  <c:v>124.043710855849</c:v>
                </c:pt>
                <c:pt idx="53543">
                  <c:v>124.046027611122</c:v>
                </c:pt>
                <c:pt idx="53544">
                  <c:v>124.04834436639599</c:v>
                </c:pt>
                <c:pt idx="53545">
                  <c:v>124.05066112166899</c:v>
                </c:pt>
                <c:pt idx="53546">
                  <c:v>124.052977876943</c:v>
                </c:pt>
                <c:pt idx="53547">
                  <c:v>124.055294632216</c:v>
                </c:pt>
                <c:pt idx="53548">
                  <c:v>124.05761138749</c:v>
                </c:pt>
                <c:pt idx="53549">
                  <c:v>124.059928142763</c:v>
                </c:pt>
                <c:pt idx="53550">
                  <c:v>124.06224489803699</c:v>
                </c:pt>
                <c:pt idx="53551">
                  <c:v>124.06456165330999</c:v>
                </c:pt>
                <c:pt idx="53552">
                  <c:v>124.066878408584</c:v>
                </c:pt>
                <c:pt idx="53553">
                  <c:v>124.069195163858</c:v>
                </c:pt>
                <c:pt idx="53554">
                  <c:v>124.071511919131</c:v>
                </c:pt>
                <c:pt idx="53555">
                  <c:v>124.07382867440499</c:v>
                </c:pt>
                <c:pt idx="53556">
                  <c:v>124.07614542967799</c:v>
                </c:pt>
                <c:pt idx="53557">
                  <c:v>124.078462184952</c:v>
                </c:pt>
                <c:pt idx="53558">
                  <c:v>124.080778940225</c:v>
                </c:pt>
                <c:pt idx="53559">
                  <c:v>124.083095695499</c:v>
                </c:pt>
                <c:pt idx="53560">
                  <c:v>124.085412450772</c:v>
                </c:pt>
                <c:pt idx="53561">
                  <c:v>124.08772920604601</c:v>
                </c:pt>
                <c:pt idx="53562">
                  <c:v>124.09004596131901</c:v>
                </c:pt>
                <c:pt idx="53563">
                  <c:v>124.092362716593</c:v>
                </c:pt>
                <c:pt idx="53564">
                  <c:v>124.094679471866</c:v>
                </c:pt>
                <c:pt idx="53565">
                  <c:v>124.09699622714</c:v>
                </c:pt>
                <c:pt idx="53566">
                  <c:v>124.09931298241401</c:v>
                </c:pt>
                <c:pt idx="53567">
                  <c:v>124.10162973768701</c:v>
                </c:pt>
                <c:pt idx="53568">
                  <c:v>124.103946492961</c:v>
                </c:pt>
                <c:pt idx="53569">
                  <c:v>124.106263248234</c:v>
                </c:pt>
                <c:pt idx="53570">
                  <c:v>124.108580003508</c:v>
                </c:pt>
                <c:pt idx="53571">
                  <c:v>124.110896758781</c:v>
                </c:pt>
                <c:pt idx="53572">
                  <c:v>124.113213514055</c:v>
                </c:pt>
                <c:pt idx="53573">
                  <c:v>124.115530269328</c:v>
                </c:pt>
                <c:pt idx="53574">
                  <c:v>124.117847024602</c:v>
                </c:pt>
                <c:pt idx="53575">
                  <c:v>124.120163779875</c:v>
                </c:pt>
                <c:pt idx="53576">
                  <c:v>124.12248053514899</c:v>
                </c:pt>
                <c:pt idx="53577">
                  <c:v>124.12479729042199</c:v>
                </c:pt>
                <c:pt idx="53578">
                  <c:v>124.127114045696</c:v>
                </c:pt>
                <c:pt idx="53579">
                  <c:v>124.12943080097</c:v>
                </c:pt>
                <c:pt idx="53580">
                  <c:v>124.131747556243</c:v>
                </c:pt>
                <c:pt idx="53581">
                  <c:v>124.13406431151699</c:v>
                </c:pt>
                <c:pt idx="53582">
                  <c:v>124.13638106678999</c:v>
                </c:pt>
                <c:pt idx="53583">
                  <c:v>124.138697822064</c:v>
                </c:pt>
                <c:pt idx="53584">
                  <c:v>124.141014577337</c:v>
                </c:pt>
                <c:pt idx="53585">
                  <c:v>124.143331332611</c:v>
                </c:pt>
                <c:pt idx="53586">
                  <c:v>124.145648087884</c:v>
                </c:pt>
                <c:pt idx="53587">
                  <c:v>124.14796484315799</c:v>
                </c:pt>
                <c:pt idx="53588">
                  <c:v>124.15028159843099</c:v>
                </c:pt>
                <c:pt idx="53589">
                  <c:v>124.152598353705</c:v>
                </c:pt>
                <c:pt idx="53590">
                  <c:v>124.154915108979</c:v>
                </c:pt>
                <c:pt idx="53591">
                  <c:v>124.157231864252</c:v>
                </c:pt>
                <c:pt idx="53592">
                  <c:v>124.15954861952601</c:v>
                </c:pt>
                <c:pt idx="53593">
                  <c:v>124.16186537479901</c:v>
                </c:pt>
                <c:pt idx="53594">
                  <c:v>124.164182130073</c:v>
                </c:pt>
                <c:pt idx="53595">
                  <c:v>124.166498885346</c:v>
                </c:pt>
                <c:pt idx="53596">
                  <c:v>124.16881564062</c:v>
                </c:pt>
                <c:pt idx="53597">
                  <c:v>124.171132395893</c:v>
                </c:pt>
                <c:pt idx="53598">
                  <c:v>124.17344915116701</c:v>
                </c:pt>
                <c:pt idx="53599">
                  <c:v>124.17576590644001</c:v>
                </c:pt>
                <c:pt idx="53600">
                  <c:v>124.178082661714</c:v>
                </c:pt>
                <c:pt idx="53601">
                  <c:v>124.180399416987</c:v>
                </c:pt>
                <c:pt idx="53602">
                  <c:v>124.182716172261</c:v>
                </c:pt>
                <c:pt idx="53603">
                  <c:v>124.185032927535</c:v>
                </c:pt>
                <c:pt idx="53604">
                  <c:v>124.18734968280801</c:v>
                </c:pt>
                <c:pt idx="53605">
                  <c:v>124.189666438082</c:v>
                </c:pt>
                <c:pt idx="53606">
                  <c:v>124.191983193355</c:v>
                </c:pt>
                <c:pt idx="53607">
                  <c:v>124.19429994862899</c:v>
                </c:pt>
                <c:pt idx="53608">
                  <c:v>124.196616703902</c:v>
                </c:pt>
                <c:pt idx="53609">
                  <c:v>124.198933459176</c:v>
                </c:pt>
                <c:pt idx="53610">
                  <c:v>124.201250214449</c:v>
                </c:pt>
                <c:pt idx="53611">
                  <c:v>124.203566969723</c:v>
                </c:pt>
                <c:pt idx="53612">
                  <c:v>124.205883724996</c:v>
                </c:pt>
                <c:pt idx="53613">
                  <c:v>124.20820048026999</c:v>
                </c:pt>
                <c:pt idx="53614">
                  <c:v>124.21051723554299</c:v>
                </c:pt>
                <c:pt idx="53615">
                  <c:v>124.212833990817</c:v>
                </c:pt>
                <c:pt idx="53616">
                  <c:v>124.215150746091</c:v>
                </c:pt>
                <c:pt idx="53617">
                  <c:v>124.217467501364</c:v>
                </c:pt>
                <c:pt idx="53618">
                  <c:v>124.21978425663799</c:v>
                </c:pt>
                <c:pt idx="53619">
                  <c:v>124.22210101191099</c:v>
                </c:pt>
                <c:pt idx="53620">
                  <c:v>124.224417767185</c:v>
                </c:pt>
                <c:pt idx="53621">
                  <c:v>124.226734522458</c:v>
                </c:pt>
                <c:pt idx="53622">
                  <c:v>124.229051277732</c:v>
                </c:pt>
                <c:pt idx="53623">
                  <c:v>124.231368033005</c:v>
                </c:pt>
                <c:pt idx="53624">
                  <c:v>124.23368478827901</c:v>
                </c:pt>
                <c:pt idx="53625">
                  <c:v>124.23600154355201</c:v>
                </c:pt>
                <c:pt idx="53626">
                  <c:v>124.238318298826</c:v>
                </c:pt>
                <c:pt idx="53627">
                  <c:v>124.240635054099</c:v>
                </c:pt>
                <c:pt idx="53628">
                  <c:v>124.242951809373</c:v>
                </c:pt>
                <c:pt idx="53629">
                  <c:v>124.24526856464701</c:v>
                </c:pt>
                <c:pt idx="53630">
                  <c:v>124.24758531992001</c:v>
                </c:pt>
                <c:pt idx="53631">
                  <c:v>124.249902075194</c:v>
                </c:pt>
                <c:pt idx="53632">
                  <c:v>124.252218830467</c:v>
                </c:pt>
                <c:pt idx="53633">
                  <c:v>124.254535585741</c:v>
                </c:pt>
                <c:pt idx="53634">
                  <c:v>124.256852341014</c:v>
                </c:pt>
                <c:pt idx="53635">
                  <c:v>124.25916909628801</c:v>
                </c:pt>
                <c:pt idx="53636">
                  <c:v>124.26148585156101</c:v>
                </c:pt>
                <c:pt idx="53637">
                  <c:v>124.263802606835</c:v>
                </c:pt>
                <c:pt idx="53638">
                  <c:v>124.266119362108</c:v>
                </c:pt>
                <c:pt idx="53639">
                  <c:v>124.268436117382</c:v>
                </c:pt>
                <c:pt idx="53640">
                  <c:v>124.270752872656</c:v>
                </c:pt>
                <c:pt idx="53641">
                  <c:v>124.273069627929</c:v>
                </c:pt>
                <c:pt idx="53642">
                  <c:v>124.275386383203</c:v>
                </c:pt>
                <c:pt idx="53643">
                  <c:v>124.277703138476</c:v>
                </c:pt>
                <c:pt idx="53644">
                  <c:v>124.28001989374999</c:v>
                </c:pt>
                <c:pt idx="53645">
                  <c:v>124.28233664902299</c:v>
                </c:pt>
                <c:pt idx="53646">
                  <c:v>124.284653404297</c:v>
                </c:pt>
                <c:pt idx="53647">
                  <c:v>124.28697015957</c:v>
                </c:pt>
                <c:pt idx="53648">
                  <c:v>124.289286914844</c:v>
                </c:pt>
                <c:pt idx="53649">
                  <c:v>124.291603670117</c:v>
                </c:pt>
                <c:pt idx="53650">
                  <c:v>124.29392042539099</c:v>
                </c:pt>
                <c:pt idx="53651">
                  <c:v>124.29623718066399</c:v>
                </c:pt>
                <c:pt idx="53652">
                  <c:v>124.298553935938</c:v>
                </c:pt>
                <c:pt idx="53653">
                  <c:v>124.300870691212</c:v>
                </c:pt>
                <c:pt idx="53654">
                  <c:v>124.303187446485</c:v>
                </c:pt>
                <c:pt idx="53655">
                  <c:v>124.30550420175901</c:v>
                </c:pt>
                <c:pt idx="53656">
                  <c:v>124.30782095703201</c:v>
                </c:pt>
                <c:pt idx="53657">
                  <c:v>124.310137712306</c:v>
                </c:pt>
                <c:pt idx="53658">
                  <c:v>124.312454467579</c:v>
                </c:pt>
                <c:pt idx="53659">
                  <c:v>124.314771222853</c:v>
                </c:pt>
                <c:pt idx="53660">
                  <c:v>124.317087978126</c:v>
                </c:pt>
                <c:pt idx="53661">
                  <c:v>124.31940473340001</c:v>
                </c:pt>
                <c:pt idx="53662">
                  <c:v>124.32172148867301</c:v>
                </c:pt>
                <c:pt idx="53663">
                  <c:v>124.324038243947</c:v>
                </c:pt>
                <c:pt idx="53664">
                  <c:v>124.32635499922</c:v>
                </c:pt>
                <c:pt idx="53665">
                  <c:v>124.328671754494</c:v>
                </c:pt>
                <c:pt idx="53666">
                  <c:v>124.33098850976801</c:v>
                </c:pt>
                <c:pt idx="53667">
                  <c:v>124.33330526504101</c:v>
                </c:pt>
                <c:pt idx="53668">
                  <c:v>124.335622020315</c:v>
                </c:pt>
                <c:pt idx="53669">
                  <c:v>124.337938775588</c:v>
                </c:pt>
                <c:pt idx="53670">
                  <c:v>124.340255530862</c:v>
                </c:pt>
                <c:pt idx="53671">
                  <c:v>124.342572286135</c:v>
                </c:pt>
                <c:pt idx="53672">
                  <c:v>124.344889041409</c:v>
                </c:pt>
                <c:pt idx="53673">
                  <c:v>124.347205796682</c:v>
                </c:pt>
                <c:pt idx="53674">
                  <c:v>124.349522551956</c:v>
                </c:pt>
                <c:pt idx="53675">
                  <c:v>124.351839307229</c:v>
                </c:pt>
                <c:pt idx="53676">
                  <c:v>124.35415606250299</c:v>
                </c:pt>
                <c:pt idx="53677">
                  <c:v>124.35647281777599</c:v>
                </c:pt>
                <c:pt idx="53678">
                  <c:v>124.35878957305</c:v>
                </c:pt>
                <c:pt idx="53679">
                  <c:v>124.361106328324</c:v>
                </c:pt>
                <c:pt idx="53680">
                  <c:v>124.363423083597</c:v>
                </c:pt>
                <c:pt idx="53681">
                  <c:v>124.36573983887099</c:v>
                </c:pt>
                <c:pt idx="53682">
                  <c:v>124.36805659414399</c:v>
                </c:pt>
                <c:pt idx="53683">
                  <c:v>124.370373349418</c:v>
                </c:pt>
                <c:pt idx="53684">
                  <c:v>124.372690104691</c:v>
                </c:pt>
                <c:pt idx="53685">
                  <c:v>124.375006859965</c:v>
                </c:pt>
                <c:pt idx="53686">
                  <c:v>124.377323615238</c:v>
                </c:pt>
                <c:pt idx="53687">
                  <c:v>124.37964037051201</c:v>
                </c:pt>
                <c:pt idx="53688">
                  <c:v>124.38195712578499</c:v>
                </c:pt>
                <c:pt idx="53689">
                  <c:v>124.384273881059</c:v>
                </c:pt>
                <c:pt idx="53690">
                  <c:v>124.386590636333</c:v>
                </c:pt>
                <c:pt idx="53691">
                  <c:v>124.388907391606</c:v>
                </c:pt>
                <c:pt idx="53692">
                  <c:v>124.39122414688001</c:v>
                </c:pt>
                <c:pt idx="53693">
                  <c:v>124.39354090215301</c:v>
                </c:pt>
                <c:pt idx="53694">
                  <c:v>124.395857657427</c:v>
                </c:pt>
                <c:pt idx="53695">
                  <c:v>124.3981744127</c:v>
                </c:pt>
                <c:pt idx="53696">
                  <c:v>124.400491167974</c:v>
                </c:pt>
                <c:pt idx="53697">
                  <c:v>124.402807923247</c:v>
                </c:pt>
                <c:pt idx="53698">
                  <c:v>124.40512467852101</c:v>
                </c:pt>
                <c:pt idx="53699">
                  <c:v>124.40744143379401</c:v>
                </c:pt>
                <c:pt idx="53700">
                  <c:v>124.409758189068</c:v>
                </c:pt>
                <c:pt idx="53701">
                  <c:v>124.412074944341</c:v>
                </c:pt>
                <c:pt idx="53702">
                  <c:v>124.414391699615</c:v>
                </c:pt>
                <c:pt idx="53703">
                  <c:v>124.416708454889</c:v>
                </c:pt>
                <c:pt idx="53704">
                  <c:v>124.419025210162</c:v>
                </c:pt>
                <c:pt idx="53705">
                  <c:v>124.421341965436</c:v>
                </c:pt>
                <c:pt idx="53706">
                  <c:v>124.423658720709</c:v>
                </c:pt>
                <c:pt idx="53707">
                  <c:v>124.42597547598299</c:v>
                </c:pt>
                <c:pt idx="53708">
                  <c:v>124.42829223125599</c:v>
                </c:pt>
                <c:pt idx="53709">
                  <c:v>124.43060898653</c:v>
                </c:pt>
                <c:pt idx="53710">
                  <c:v>124.432925741803</c:v>
                </c:pt>
                <c:pt idx="53711">
                  <c:v>124.435242497077</c:v>
                </c:pt>
                <c:pt idx="53712">
                  <c:v>124.43755925235</c:v>
                </c:pt>
                <c:pt idx="53713">
                  <c:v>124.43987600762399</c:v>
                </c:pt>
                <c:pt idx="53714">
                  <c:v>124.44219276289699</c:v>
                </c:pt>
                <c:pt idx="53715">
                  <c:v>124.444509518171</c:v>
                </c:pt>
                <c:pt idx="53716">
                  <c:v>124.446826273445</c:v>
                </c:pt>
                <c:pt idx="53717">
                  <c:v>124.449143028718</c:v>
                </c:pt>
                <c:pt idx="53718">
                  <c:v>124.45145978399199</c:v>
                </c:pt>
                <c:pt idx="53719">
                  <c:v>124.45377653926499</c:v>
                </c:pt>
                <c:pt idx="53720">
                  <c:v>124.456093294539</c:v>
                </c:pt>
                <c:pt idx="53721">
                  <c:v>124.458410049812</c:v>
                </c:pt>
                <c:pt idx="53722">
                  <c:v>124.460726805086</c:v>
                </c:pt>
                <c:pt idx="53723">
                  <c:v>124.463043560359</c:v>
                </c:pt>
                <c:pt idx="53724">
                  <c:v>124.46536031563301</c:v>
                </c:pt>
                <c:pt idx="53725">
                  <c:v>124.46767707090601</c:v>
                </c:pt>
                <c:pt idx="53726">
                  <c:v>124.46999382618</c:v>
                </c:pt>
                <c:pt idx="53727">
                  <c:v>124.472310581454</c:v>
                </c:pt>
                <c:pt idx="53728">
                  <c:v>124.474627336727</c:v>
                </c:pt>
                <c:pt idx="53729">
                  <c:v>124.47694409200101</c:v>
                </c:pt>
                <c:pt idx="53730">
                  <c:v>124.47926084727401</c:v>
                </c:pt>
                <c:pt idx="53731">
                  <c:v>124.481577602548</c:v>
                </c:pt>
                <c:pt idx="53732">
                  <c:v>124.483894357821</c:v>
                </c:pt>
                <c:pt idx="53733">
                  <c:v>124.486211113095</c:v>
                </c:pt>
                <c:pt idx="53734">
                  <c:v>124.488527868368</c:v>
                </c:pt>
                <c:pt idx="53735">
                  <c:v>124.490844623642</c:v>
                </c:pt>
                <c:pt idx="53736">
                  <c:v>124.493161378915</c:v>
                </c:pt>
                <c:pt idx="53737">
                  <c:v>124.495478134189</c:v>
                </c:pt>
                <c:pt idx="53738">
                  <c:v>124.497794889462</c:v>
                </c:pt>
                <c:pt idx="53739">
                  <c:v>124.50011164473599</c:v>
                </c:pt>
                <c:pt idx="53740">
                  <c:v>124.50242840001</c:v>
                </c:pt>
                <c:pt idx="53741">
                  <c:v>124.504745155283</c:v>
                </c:pt>
                <c:pt idx="53742">
                  <c:v>124.507061910557</c:v>
                </c:pt>
                <c:pt idx="53743">
                  <c:v>124.50937866583</c:v>
                </c:pt>
                <c:pt idx="53744">
                  <c:v>124.51169542110399</c:v>
                </c:pt>
                <c:pt idx="53745">
                  <c:v>124.51401217637699</c:v>
                </c:pt>
                <c:pt idx="53746">
                  <c:v>124.516328931651</c:v>
                </c:pt>
                <c:pt idx="53747">
                  <c:v>124.518645686924</c:v>
                </c:pt>
                <c:pt idx="53748">
                  <c:v>124.520962442198</c:v>
                </c:pt>
                <c:pt idx="53749">
                  <c:v>124.523279197471</c:v>
                </c:pt>
                <c:pt idx="53750">
                  <c:v>124.52559595274499</c:v>
                </c:pt>
                <c:pt idx="53751">
                  <c:v>124.52791270801799</c:v>
                </c:pt>
                <c:pt idx="53752">
                  <c:v>124.530229463292</c:v>
                </c:pt>
                <c:pt idx="53753">
                  <c:v>124.532546218566</c:v>
                </c:pt>
                <c:pt idx="53754">
                  <c:v>124.534862973839</c:v>
                </c:pt>
                <c:pt idx="53755">
                  <c:v>124.53717972911301</c:v>
                </c:pt>
                <c:pt idx="53756">
                  <c:v>124.53949648438601</c:v>
                </c:pt>
                <c:pt idx="53757">
                  <c:v>124.54181323966</c:v>
                </c:pt>
                <c:pt idx="53758">
                  <c:v>124.544129994933</c:v>
                </c:pt>
                <c:pt idx="53759">
                  <c:v>124.546446750207</c:v>
                </c:pt>
                <c:pt idx="53760">
                  <c:v>124.54876350548</c:v>
                </c:pt>
                <c:pt idx="53761">
                  <c:v>124.55108026075401</c:v>
                </c:pt>
                <c:pt idx="53762">
                  <c:v>124.55339701602701</c:v>
                </c:pt>
                <c:pt idx="53763">
                  <c:v>124.555713771301</c:v>
                </c:pt>
                <c:pt idx="53764">
                  <c:v>124.558030526574</c:v>
                </c:pt>
                <c:pt idx="53765">
                  <c:v>124.560347281848</c:v>
                </c:pt>
                <c:pt idx="53766">
                  <c:v>124.562664037122</c:v>
                </c:pt>
                <c:pt idx="53767">
                  <c:v>124.564980792395</c:v>
                </c:pt>
                <c:pt idx="53768">
                  <c:v>124.567297547669</c:v>
                </c:pt>
                <c:pt idx="53769">
                  <c:v>124.569614302942</c:v>
                </c:pt>
                <c:pt idx="53770">
                  <c:v>124.57193105821599</c:v>
                </c:pt>
                <c:pt idx="53771">
                  <c:v>124.574247813489</c:v>
                </c:pt>
                <c:pt idx="53772">
                  <c:v>124.576564568763</c:v>
                </c:pt>
                <c:pt idx="53773">
                  <c:v>124.578881324036</c:v>
                </c:pt>
                <c:pt idx="53774">
                  <c:v>124.58119807931</c:v>
                </c:pt>
                <c:pt idx="53775">
                  <c:v>124.583514834583</c:v>
                </c:pt>
                <c:pt idx="53776">
                  <c:v>124.58583158985699</c:v>
                </c:pt>
                <c:pt idx="53777">
                  <c:v>124.588148345131</c:v>
                </c:pt>
                <c:pt idx="53778">
                  <c:v>124.590465100404</c:v>
                </c:pt>
                <c:pt idx="53779">
                  <c:v>124.592781855678</c:v>
                </c:pt>
                <c:pt idx="53780">
                  <c:v>124.595098610951</c:v>
                </c:pt>
                <c:pt idx="53781">
                  <c:v>124.59741536622499</c:v>
                </c:pt>
                <c:pt idx="53782">
                  <c:v>124.59973212149799</c:v>
                </c:pt>
                <c:pt idx="53783">
                  <c:v>124.602048876772</c:v>
                </c:pt>
                <c:pt idx="53784">
                  <c:v>124.604365632045</c:v>
                </c:pt>
                <c:pt idx="53785">
                  <c:v>124.606682387319</c:v>
                </c:pt>
                <c:pt idx="53786">
                  <c:v>124.608999142592</c:v>
                </c:pt>
                <c:pt idx="53787">
                  <c:v>124.61131589786601</c:v>
                </c:pt>
                <c:pt idx="53788">
                  <c:v>124.61363265313901</c:v>
                </c:pt>
                <c:pt idx="53789">
                  <c:v>124.615949408413</c:v>
                </c:pt>
                <c:pt idx="53790">
                  <c:v>124.618266163687</c:v>
                </c:pt>
                <c:pt idx="53791">
                  <c:v>124.62058291896</c:v>
                </c:pt>
                <c:pt idx="53792">
                  <c:v>124.62289967423401</c:v>
                </c:pt>
                <c:pt idx="53793">
                  <c:v>124.62521642950701</c:v>
                </c:pt>
                <c:pt idx="53794">
                  <c:v>124.627533184781</c:v>
                </c:pt>
                <c:pt idx="53795">
                  <c:v>124.629849940054</c:v>
                </c:pt>
                <c:pt idx="53796">
                  <c:v>124.632166695328</c:v>
                </c:pt>
                <c:pt idx="53797">
                  <c:v>124.634483450601</c:v>
                </c:pt>
                <c:pt idx="53798">
                  <c:v>124.63680020587501</c:v>
                </c:pt>
                <c:pt idx="53799">
                  <c:v>124.63911696114801</c:v>
                </c:pt>
                <c:pt idx="53800">
                  <c:v>124.641433716422</c:v>
                </c:pt>
                <c:pt idx="53801">
                  <c:v>124.643750471695</c:v>
                </c:pt>
                <c:pt idx="53802">
                  <c:v>124.646067226969</c:v>
                </c:pt>
                <c:pt idx="53803">
                  <c:v>124.648383982243</c:v>
                </c:pt>
                <c:pt idx="53804">
                  <c:v>124.650700737516</c:v>
                </c:pt>
                <c:pt idx="53805">
                  <c:v>124.65301749279</c:v>
                </c:pt>
                <c:pt idx="53806">
                  <c:v>124.655334248063</c:v>
                </c:pt>
                <c:pt idx="53807">
                  <c:v>124.65765100333699</c:v>
                </c:pt>
                <c:pt idx="53808">
                  <c:v>124.65996775860999</c:v>
                </c:pt>
                <c:pt idx="53809">
                  <c:v>124.662284513884</c:v>
                </c:pt>
                <c:pt idx="53810">
                  <c:v>124.664601269157</c:v>
                </c:pt>
                <c:pt idx="53811">
                  <c:v>124.666918024431</c:v>
                </c:pt>
                <c:pt idx="53812">
                  <c:v>124.669234779704</c:v>
                </c:pt>
                <c:pt idx="53813">
                  <c:v>124.67155153497799</c:v>
                </c:pt>
                <c:pt idx="53814">
                  <c:v>124.67386829025099</c:v>
                </c:pt>
                <c:pt idx="53815">
                  <c:v>124.676185045525</c:v>
                </c:pt>
                <c:pt idx="53816">
                  <c:v>124.678501800799</c:v>
                </c:pt>
                <c:pt idx="53817">
                  <c:v>124.680818556072</c:v>
                </c:pt>
                <c:pt idx="53818">
                  <c:v>124.68313531134601</c:v>
                </c:pt>
                <c:pt idx="53819">
                  <c:v>124.68545206661901</c:v>
                </c:pt>
                <c:pt idx="53820">
                  <c:v>124.687768821893</c:v>
                </c:pt>
                <c:pt idx="53821">
                  <c:v>124.690085577166</c:v>
                </c:pt>
                <c:pt idx="53822">
                  <c:v>124.69240233244</c:v>
                </c:pt>
                <c:pt idx="53823">
                  <c:v>124.694719087713</c:v>
                </c:pt>
                <c:pt idx="53824">
                  <c:v>124.69703584298701</c:v>
                </c:pt>
                <c:pt idx="53825">
                  <c:v>124.69935259826001</c:v>
                </c:pt>
                <c:pt idx="53826">
                  <c:v>124.701669353534</c:v>
                </c:pt>
                <c:pt idx="53827">
                  <c:v>124.703986108808</c:v>
                </c:pt>
                <c:pt idx="53828">
                  <c:v>124.706302864081</c:v>
                </c:pt>
                <c:pt idx="53829">
                  <c:v>124.70861961935501</c:v>
                </c:pt>
                <c:pt idx="53830">
                  <c:v>124.71093637462801</c:v>
                </c:pt>
                <c:pt idx="53831">
                  <c:v>124.713253129902</c:v>
                </c:pt>
                <c:pt idx="53832">
                  <c:v>124.715569885175</c:v>
                </c:pt>
                <c:pt idx="53833">
                  <c:v>124.717886640449</c:v>
                </c:pt>
                <c:pt idx="53834">
                  <c:v>124.720203395722</c:v>
                </c:pt>
                <c:pt idx="53835">
                  <c:v>124.722520150996</c:v>
                </c:pt>
                <c:pt idx="53836">
                  <c:v>124.724836906269</c:v>
                </c:pt>
                <c:pt idx="53837">
                  <c:v>124.727153661543</c:v>
                </c:pt>
                <c:pt idx="53838">
                  <c:v>124.729470416816</c:v>
                </c:pt>
                <c:pt idx="53839">
                  <c:v>124.73178717208999</c:v>
                </c:pt>
                <c:pt idx="53840">
                  <c:v>124.734103927364</c:v>
                </c:pt>
                <c:pt idx="53841">
                  <c:v>124.736420682637</c:v>
                </c:pt>
                <c:pt idx="53842">
                  <c:v>124.738737437911</c:v>
                </c:pt>
                <c:pt idx="53843">
                  <c:v>124.741054193184</c:v>
                </c:pt>
                <c:pt idx="53844">
                  <c:v>124.74337094845799</c:v>
                </c:pt>
                <c:pt idx="53845">
                  <c:v>124.74568770373099</c:v>
                </c:pt>
                <c:pt idx="53846">
                  <c:v>124.748004459005</c:v>
                </c:pt>
                <c:pt idx="53847">
                  <c:v>124.750321214278</c:v>
                </c:pt>
                <c:pt idx="53848">
                  <c:v>124.752637969552</c:v>
                </c:pt>
                <c:pt idx="53849">
                  <c:v>124.754954724825</c:v>
                </c:pt>
                <c:pt idx="53850">
                  <c:v>124.75727148009901</c:v>
                </c:pt>
                <c:pt idx="53851">
                  <c:v>124.75958823537199</c:v>
                </c:pt>
                <c:pt idx="53852">
                  <c:v>124.761904990646</c:v>
                </c:pt>
                <c:pt idx="53853">
                  <c:v>124.76422174592</c:v>
                </c:pt>
                <c:pt idx="53854">
                  <c:v>124.766538501193</c:v>
                </c:pt>
                <c:pt idx="53855">
                  <c:v>124.76885525646701</c:v>
                </c:pt>
                <c:pt idx="53856">
                  <c:v>124.77117201174001</c:v>
                </c:pt>
                <c:pt idx="53857">
                  <c:v>124.773488767014</c:v>
                </c:pt>
                <c:pt idx="53858">
                  <c:v>124.775805522287</c:v>
                </c:pt>
                <c:pt idx="53859">
                  <c:v>124.778122277561</c:v>
                </c:pt>
                <c:pt idx="53860">
                  <c:v>124.780439032834</c:v>
                </c:pt>
                <c:pt idx="53861">
                  <c:v>124.78275578810801</c:v>
                </c:pt>
                <c:pt idx="53862">
                  <c:v>124.78507254338101</c:v>
                </c:pt>
                <c:pt idx="53863">
                  <c:v>124.787389298655</c:v>
                </c:pt>
                <c:pt idx="53864">
                  <c:v>124.789706053929</c:v>
                </c:pt>
                <c:pt idx="53865">
                  <c:v>124.792022809202</c:v>
                </c:pt>
                <c:pt idx="53866">
                  <c:v>124.794339564476</c:v>
                </c:pt>
                <c:pt idx="53867">
                  <c:v>124.796656319749</c:v>
                </c:pt>
                <c:pt idx="53868">
                  <c:v>124.798973075023</c:v>
                </c:pt>
                <c:pt idx="53869">
                  <c:v>124.801289830296</c:v>
                </c:pt>
                <c:pt idx="53870">
                  <c:v>124.80360658556999</c:v>
                </c:pt>
                <c:pt idx="53871">
                  <c:v>124.80592334084299</c:v>
                </c:pt>
                <c:pt idx="53872">
                  <c:v>124.808240096117</c:v>
                </c:pt>
                <c:pt idx="53873">
                  <c:v>124.81055685139</c:v>
                </c:pt>
                <c:pt idx="53874">
                  <c:v>124.812873606664</c:v>
                </c:pt>
                <c:pt idx="53875">
                  <c:v>124.815190361937</c:v>
                </c:pt>
                <c:pt idx="53876">
                  <c:v>124.81750711721099</c:v>
                </c:pt>
                <c:pt idx="53877">
                  <c:v>124.819823872485</c:v>
                </c:pt>
                <c:pt idx="53878">
                  <c:v>124.822140627758</c:v>
                </c:pt>
                <c:pt idx="53879">
                  <c:v>124.824457383032</c:v>
                </c:pt>
                <c:pt idx="53880">
                  <c:v>124.826774138305</c:v>
                </c:pt>
                <c:pt idx="53881">
                  <c:v>124.82909089357899</c:v>
                </c:pt>
                <c:pt idx="53882">
                  <c:v>124.83140764885199</c:v>
                </c:pt>
                <c:pt idx="53883">
                  <c:v>124.833724404126</c:v>
                </c:pt>
                <c:pt idx="53884">
                  <c:v>124.836041159399</c:v>
                </c:pt>
                <c:pt idx="53885">
                  <c:v>124.838357914673</c:v>
                </c:pt>
                <c:pt idx="53886">
                  <c:v>124.840674669946</c:v>
                </c:pt>
                <c:pt idx="53887">
                  <c:v>124.84299142522001</c:v>
                </c:pt>
                <c:pt idx="53888">
                  <c:v>124.84530818049301</c:v>
                </c:pt>
                <c:pt idx="53889">
                  <c:v>124.847624935767</c:v>
                </c:pt>
                <c:pt idx="53890">
                  <c:v>124.849941691041</c:v>
                </c:pt>
                <c:pt idx="53891">
                  <c:v>124.852258446314</c:v>
                </c:pt>
                <c:pt idx="53892">
                  <c:v>124.85457520158801</c:v>
                </c:pt>
                <c:pt idx="53893">
                  <c:v>124.85689195686101</c:v>
                </c:pt>
                <c:pt idx="53894">
                  <c:v>124.859208712135</c:v>
                </c:pt>
                <c:pt idx="53895">
                  <c:v>124.861525467408</c:v>
                </c:pt>
                <c:pt idx="53896">
                  <c:v>124.863842222682</c:v>
                </c:pt>
                <c:pt idx="53897">
                  <c:v>124.866158977955</c:v>
                </c:pt>
                <c:pt idx="53898">
                  <c:v>124.868475733229</c:v>
                </c:pt>
                <c:pt idx="53899">
                  <c:v>124.870792488502</c:v>
                </c:pt>
                <c:pt idx="53900">
                  <c:v>124.873109243776</c:v>
                </c:pt>
                <c:pt idx="53901">
                  <c:v>124.875425999049</c:v>
                </c:pt>
                <c:pt idx="53902">
                  <c:v>124.87774275432299</c:v>
                </c:pt>
                <c:pt idx="53903">
                  <c:v>124.880059509597</c:v>
                </c:pt>
                <c:pt idx="53904">
                  <c:v>124.88237626487</c:v>
                </c:pt>
                <c:pt idx="53905">
                  <c:v>124.884693020144</c:v>
                </c:pt>
                <c:pt idx="53906">
                  <c:v>124.887009775417</c:v>
                </c:pt>
                <c:pt idx="53907">
                  <c:v>124.88932653069099</c:v>
                </c:pt>
                <c:pt idx="53908">
                  <c:v>124.89164328596399</c:v>
                </c:pt>
                <c:pt idx="53909">
                  <c:v>124.893960041238</c:v>
                </c:pt>
                <c:pt idx="53910">
                  <c:v>124.896276796511</c:v>
                </c:pt>
                <c:pt idx="53911">
                  <c:v>124.898593551785</c:v>
                </c:pt>
                <c:pt idx="53912">
                  <c:v>124.900910307058</c:v>
                </c:pt>
                <c:pt idx="53913">
                  <c:v>124.90322706233199</c:v>
                </c:pt>
                <c:pt idx="53914">
                  <c:v>124.905543817606</c:v>
                </c:pt>
                <c:pt idx="53915">
                  <c:v>124.907860572879</c:v>
                </c:pt>
                <c:pt idx="53916">
                  <c:v>124.910177328153</c:v>
                </c:pt>
                <c:pt idx="53917">
                  <c:v>124.912494083426</c:v>
                </c:pt>
                <c:pt idx="53918">
                  <c:v>124.91481083870001</c:v>
                </c:pt>
                <c:pt idx="53919">
                  <c:v>124.91712759397301</c:v>
                </c:pt>
                <c:pt idx="53920">
                  <c:v>124.919444349247</c:v>
                </c:pt>
                <c:pt idx="53921">
                  <c:v>124.92176110452</c:v>
                </c:pt>
                <c:pt idx="53922">
                  <c:v>124.924077859794</c:v>
                </c:pt>
                <c:pt idx="53923">
                  <c:v>124.926394615067</c:v>
                </c:pt>
                <c:pt idx="53924">
                  <c:v>124.92871137034101</c:v>
                </c:pt>
                <c:pt idx="53925">
                  <c:v>124.93102812561401</c:v>
                </c:pt>
                <c:pt idx="53926">
                  <c:v>124.933344880888</c:v>
                </c:pt>
                <c:pt idx="53927">
                  <c:v>124.935661636162</c:v>
                </c:pt>
                <c:pt idx="53928">
                  <c:v>124.937978391435</c:v>
                </c:pt>
                <c:pt idx="53929">
                  <c:v>124.940295146709</c:v>
                </c:pt>
                <c:pt idx="53930">
                  <c:v>124.942611901982</c:v>
                </c:pt>
                <c:pt idx="53931">
                  <c:v>124.944928657256</c:v>
                </c:pt>
                <c:pt idx="53932">
                  <c:v>124.947245412529</c:v>
                </c:pt>
                <c:pt idx="53933">
                  <c:v>124.94956216780299</c:v>
                </c:pt>
                <c:pt idx="53934">
                  <c:v>124.95187892307599</c:v>
                </c:pt>
                <c:pt idx="53935">
                  <c:v>124.95419567835</c:v>
                </c:pt>
                <c:pt idx="53936">
                  <c:v>124.956512433623</c:v>
                </c:pt>
                <c:pt idx="53937">
                  <c:v>124.958829188897</c:v>
                </c:pt>
                <c:pt idx="53938">
                  <c:v>124.96114594417</c:v>
                </c:pt>
                <c:pt idx="53939">
                  <c:v>124.96346269944399</c:v>
                </c:pt>
                <c:pt idx="53940">
                  <c:v>124.965779454718</c:v>
                </c:pt>
                <c:pt idx="53941">
                  <c:v>124.968096209991</c:v>
                </c:pt>
                <c:pt idx="53942">
                  <c:v>124.970412965265</c:v>
                </c:pt>
                <c:pt idx="53943">
                  <c:v>124.972729720538</c:v>
                </c:pt>
                <c:pt idx="53944">
                  <c:v>124.97504647581199</c:v>
                </c:pt>
                <c:pt idx="53945">
                  <c:v>124.97736323108499</c:v>
                </c:pt>
                <c:pt idx="53946">
                  <c:v>124.979679986359</c:v>
                </c:pt>
                <c:pt idx="53947">
                  <c:v>124.981996741632</c:v>
                </c:pt>
                <c:pt idx="53948">
                  <c:v>124.984313496906</c:v>
                </c:pt>
                <c:pt idx="53949">
                  <c:v>124.986630252179</c:v>
                </c:pt>
                <c:pt idx="53950">
                  <c:v>124.98894700745301</c:v>
                </c:pt>
                <c:pt idx="53951">
                  <c:v>124.99126376272601</c:v>
                </c:pt>
                <c:pt idx="53952">
                  <c:v>124.993580518</c:v>
                </c:pt>
                <c:pt idx="53953">
                  <c:v>124.995897273274</c:v>
                </c:pt>
                <c:pt idx="53954">
                  <c:v>124.998214028547</c:v>
                </c:pt>
                <c:pt idx="53955">
                  <c:v>125.00053078382101</c:v>
                </c:pt>
                <c:pt idx="53956">
                  <c:v>125.00284753909401</c:v>
                </c:pt>
                <c:pt idx="53957">
                  <c:v>125.005164294368</c:v>
                </c:pt>
                <c:pt idx="53958">
                  <c:v>125.007481049641</c:v>
                </c:pt>
                <c:pt idx="53959">
                  <c:v>125.009797804915</c:v>
                </c:pt>
                <c:pt idx="53960">
                  <c:v>125.012114560188</c:v>
                </c:pt>
                <c:pt idx="53961">
                  <c:v>125.01443131546201</c:v>
                </c:pt>
                <c:pt idx="53962">
                  <c:v>125.01674807073501</c:v>
                </c:pt>
                <c:pt idx="53963">
                  <c:v>125.019064826009</c:v>
                </c:pt>
                <c:pt idx="53964">
                  <c:v>125.02138158128299</c:v>
                </c:pt>
                <c:pt idx="53965">
                  <c:v>125.023698336556</c:v>
                </c:pt>
                <c:pt idx="53966">
                  <c:v>125.02601509183</c:v>
                </c:pt>
                <c:pt idx="53967">
                  <c:v>125.028331847103</c:v>
                </c:pt>
                <c:pt idx="53968">
                  <c:v>125.030648602377</c:v>
                </c:pt>
                <c:pt idx="53969">
                  <c:v>125.03296535765</c:v>
                </c:pt>
                <c:pt idx="53970">
                  <c:v>125.03528211292399</c:v>
                </c:pt>
                <c:pt idx="53971">
                  <c:v>125.03759886819699</c:v>
                </c:pt>
                <c:pt idx="53972">
                  <c:v>125.039915623471</c:v>
                </c:pt>
                <c:pt idx="53973">
                  <c:v>125.042232378744</c:v>
                </c:pt>
                <c:pt idx="53974">
                  <c:v>125.044549134018</c:v>
                </c:pt>
                <c:pt idx="53975">
                  <c:v>125.046865889291</c:v>
                </c:pt>
                <c:pt idx="53976">
                  <c:v>125.04918264456499</c:v>
                </c:pt>
                <c:pt idx="53977">
                  <c:v>125.051499399839</c:v>
                </c:pt>
                <c:pt idx="53978">
                  <c:v>125.053816155112</c:v>
                </c:pt>
                <c:pt idx="53979">
                  <c:v>125.056132910386</c:v>
                </c:pt>
                <c:pt idx="53980">
                  <c:v>125.058449665659</c:v>
                </c:pt>
                <c:pt idx="53981">
                  <c:v>125.06076642093301</c:v>
                </c:pt>
                <c:pt idx="53982">
                  <c:v>125.06308317620601</c:v>
                </c:pt>
                <c:pt idx="53983">
                  <c:v>125.06539993148</c:v>
                </c:pt>
                <c:pt idx="53984">
                  <c:v>125.067716686753</c:v>
                </c:pt>
                <c:pt idx="53985">
                  <c:v>125.070033442027</c:v>
                </c:pt>
                <c:pt idx="53986">
                  <c:v>125.0723501973</c:v>
                </c:pt>
                <c:pt idx="53987">
                  <c:v>125.07466695257401</c:v>
                </c:pt>
                <c:pt idx="53988">
                  <c:v>125.07698370784701</c:v>
                </c:pt>
                <c:pt idx="53989">
                  <c:v>125.079300463121</c:v>
                </c:pt>
                <c:pt idx="53990">
                  <c:v>125.081617218395</c:v>
                </c:pt>
                <c:pt idx="53991">
                  <c:v>125.083933973668</c:v>
                </c:pt>
                <c:pt idx="53992">
                  <c:v>125.08625072894201</c:v>
                </c:pt>
                <c:pt idx="53993">
                  <c:v>125.08856748421501</c:v>
                </c:pt>
                <c:pt idx="53994">
                  <c:v>125.090884239489</c:v>
                </c:pt>
                <c:pt idx="53995">
                  <c:v>125.093200994762</c:v>
                </c:pt>
                <c:pt idx="53996">
                  <c:v>125.095517750036</c:v>
                </c:pt>
                <c:pt idx="53997">
                  <c:v>125.097834505309</c:v>
                </c:pt>
                <c:pt idx="53998">
                  <c:v>125.100151260583</c:v>
                </c:pt>
                <c:pt idx="53999">
                  <c:v>125.102468015856</c:v>
                </c:pt>
                <c:pt idx="54000">
                  <c:v>125.10478477113</c:v>
                </c:pt>
                <c:pt idx="54001">
                  <c:v>125.10710152640399</c:v>
                </c:pt>
                <c:pt idx="54002">
                  <c:v>125.10941828167699</c:v>
                </c:pt>
                <c:pt idx="54003">
                  <c:v>125.111735036951</c:v>
                </c:pt>
                <c:pt idx="54004">
                  <c:v>125.114051792224</c:v>
                </c:pt>
                <c:pt idx="54005">
                  <c:v>125.116368547498</c:v>
                </c:pt>
                <c:pt idx="54006">
                  <c:v>125.118685302771</c:v>
                </c:pt>
                <c:pt idx="54007">
                  <c:v>125.12100205804499</c:v>
                </c:pt>
                <c:pt idx="54008">
                  <c:v>125.12331881331799</c:v>
                </c:pt>
                <c:pt idx="54009">
                  <c:v>125.125635568592</c:v>
                </c:pt>
                <c:pt idx="54010">
                  <c:v>125.127952323865</c:v>
                </c:pt>
                <c:pt idx="54011">
                  <c:v>125.130269079139</c:v>
                </c:pt>
                <c:pt idx="54012">
                  <c:v>125.132585834412</c:v>
                </c:pt>
                <c:pt idx="54013">
                  <c:v>125.13490258968601</c:v>
                </c:pt>
                <c:pt idx="54014">
                  <c:v>125.13721934496</c:v>
                </c:pt>
                <c:pt idx="54015">
                  <c:v>125.139536100233</c:v>
                </c:pt>
                <c:pt idx="54016">
                  <c:v>125.141852855507</c:v>
                </c:pt>
                <c:pt idx="54017">
                  <c:v>125.14416961078</c:v>
                </c:pt>
                <c:pt idx="54018">
                  <c:v>125.14648636605401</c:v>
                </c:pt>
                <c:pt idx="54019">
                  <c:v>125.14880312132701</c:v>
                </c:pt>
                <c:pt idx="54020">
                  <c:v>125.151119876601</c:v>
                </c:pt>
                <c:pt idx="54021">
                  <c:v>125.153436631874</c:v>
                </c:pt>
                <c:pt idx="54022">
                  <c:v>125.155753387148</c:v>
                </c:pt>
                <c:pt idx="54023">
                  <c:v>125.158070142421</c:v>
                </c:pt>
                <c:pt idx="54024">
                  <c:v>125.16038689769501</c:v>
                </c:pt>
                <c:pt idx="54025">
                  <c:v>125.16270365296801</c:v>
                </c:pt>
                <c:pt idx="54026">
                  <c:v>125.165020408242</c:v>
                </c:pt>
                <c:pt idx="54027">
                  <c:v>125.167337163516</c:v>
                </c:pt>
                <c:pt idx="54028">
                  <c:v>125.169653918789</c:v>
                </c:pt>
                <c:pt idx="54029">
                  <c:v>125.171970674063</c:v>
                </c:pt>
                <c:pt idx="54030">
                  <c:v>125.174287429336</c:v>
                </c:pt>
                <c:pt idx="54031">
                  <c:v>125.17660418461</c:v>
                </c:pt>
                <c:pt idx="54032">
                  <c:v>125.178920939883</c:v>
                </c:pt>
                <c:pt idx="54033">
                  <c:v>125.18123769515699</c:v>
                </c:pt>
                <c:pt idx="54034">
                  <c:v>125.18355445042999</c:v>
                </c:pt>
                <c:pt idx="54035">
                  <c:v>125.185871205704</c:v>
                </c:pt>
                <c:pt idx="54036">
                  <c:v>125.188187960977</c:v>
                </c:pt>
                <c:pt idx="54037">
                  <c:v>125.190504716251</c:v>
                </c:pt>
                <c:pt idx="54038">
                  <c:v>125.192821471524</c:v>
                </c:pt>
                <c:pt idx="54039">
                  <c:v>125.19513822679799</c:v>
                </c:pt>
                <c:pt idx="54040">
                  <c:v>125.197454982072</c:v>
                </c:pt>
                <c:pt idx="54041">
                  <c:v>125.199771737345</c:v>
                </c:pt>
                <c:pt idx="54042">
                  <c:v>125.202088492619</c:v>
                </c:pt>
                <c:pt idx="54043">
                  <c:v>125.204405247892</c:v>
                </c:pt>
                <c:pt idx="54044">
                  <c:v>125.20672200316601</c:v>
                </c:pt>
                <c:pt idx="54045">
                  <c:v>125.20903875843899</c:v>
                </c:pt>
                <c:pt idx="54046">
                  <c:v>125.211355513713</c:v>
                </c:pt>
                <c:pt idx="54047">
                  <c:v>125.213672268986</c:v>
                </c:pt>
                <c:pt idx="54048">
                  <c:v>125.21598902426</c:v>
                </c:pt>
                <c:pt idx="54049">
                  <c:v>125.218305779533</c:v>
                </c:pt>
                <c:pt idx="54050">
                  <c:v>125.22062253480701</c:v>
                </c:pt>
                <c:pt idx="54051">
                  <c:v>125.222939290081</c:v>
                </c:pt>
                <c:pt idx="54052">
                  <c:v>125.225256045354</c:v>
                </c:pt>
                <c:pt idx="54053">
                  <c:v>125.227572800628</c:v>
                </c:pt>
                <c:pt idx="54054">
                  <c:v>125.229889555901</c:v>
                </c:pt>
                <c:pt idx="54055">
                  <c:v>125.23220631117501</c:v>
                </c:pt>
                <c:pt idx="54056">
                  <c:v>125.23452306644801</c:v>
                </c:pt>
                <c:pt idx="54057">
                  <c:v>125.236839821722</c:v>
                </c:pt>
                <c:pt idx="54058">
                  <c:v>125.239156576995</c:v>
                </c:pt>
                <c:pt idx="54059">
                  <c:v>125.241473332269</c:v>
                </c:pt>
                <c:pt idx="54060">
                  <c:v>125.243790087542</c:v>
                </c:pt>
                <c:pt idx="54061">
                  <c:v>125.246106842816</c:v>
                </c:pt>
                <c:pt idx="54062">
                  <c:v>125.248423598089</c:v>
                </c:pt>
                <c:pt idx="54063">
                  <c:v>125.250740353363</c:v>
                </c:pt>
                <c:pt idx="54064">
                  <c:v>125.25305710863699</c:v>
                </c:pt>
                <c:pt idx="54065">
                  <c:v>125.25537386390999</c:v>
                </c:pt>
                <c:pt idx="54066">
                  <c:v>125.257690619184</c:v>
                </c:pt>
                <c:pt idx="54067">
                  <c:v>125.260007374457</c:v>
                </c:pt>
                <c:pt idx="54068">
                  <c:v>125.262324129731</c:v>
                </c:pt>
                <c:pt idx="54069">
                  <c:v>125.264640885004</c:v>
                </c:pt>
                <c:pt idx="54070">
                  <c:v>125.26695764027799</c:v>
                </c:pt>
                <c:pt idx="54071">
                  <c:v>125.26927439555099</c:v>
                </c:pt>
                <c:pt idx="54072">
                  <c:v>125.271591150825</c:v>
                </c:pt>
                <c:pt idx="54073">
                  <c:v>125.273907906098</c:v>
                </c:pt>
                <c:pt idx="54074">
                  <c:v>125.276224661372</c:v>
                </c:pt>
                <c:pt idx="54075">
                  <c:v>125.278541416645</c:v>
                </c:pt>
                <c:pt idx="54076">
                  <c:v>125.28085817191899</c:v>
                </c:pt>
                <c:pt idx="54077">
                  <c:v>125.283174927193</c:v>
                </c:pt>
                <c:pt idx="54078">
                  <c:v>125.285491682466</c:v>
                </c:pt>
                <c:pt idx="54079">
                  <c:v>125.28780843774</c:v>
                </c:pt>
                <c:pt idx="54080">
                  <c:v>125.290125193013</c:v>
                </c:pt>
                <c:pt idx="54081">
                  <c:v>125.29244194828701</c:v>
                </c:pt>
                <c:pt idx="54082">
                  <c:v>125.29475870356001</c:v>
                </c:pt>
                <c:pt idx="54083">
                  <c:v>125.297075458834</c:v>
                </c:pt>
                <c:pt idx="54084">
                  <c:v>125.299392214107</c:v>
                </c:pt>
                <c:pt idx="54085">
                  <c:v>125.301708969381</c:v>
                </c:pt>
                <c:pt idx="54086">
                  <c:v>125.304025724654</c:v>
                </c:pt>
                <c:pt idx="54087">
                  <c:v>125.30634247992801</c:v>
                </c:pt>
                <c:pt idx="54088">
                  <c:v>125.30865923520101</c:v>
                </c:pt>
                <c:pt idx="54089">
                  <c:v>125.310975990475</c:v>
                </c:pt>
                <c:pt idx="54090">
                  <c:v>125.313292745749</c:v>
                </c:pt>
                <c:pt idx="54091">
                  <c:v>125.315609501022</c:v>
                </c:pt>
                <c:pt idx="54092">
                  <c:v>125.317926256296</c:v>
                </c:pt>
                <c:pt idx="54093">
                  <c:v>125.320243011569</c:v>
                </c:pt>
                <c:pt idx="54094">
                  <c:v>125.322559766843</c:v>
                </c:pt>
                <c:pt idx="54095">
                  <c:v>125.324876522116</c:v>
                </c:pt>
                <c:pt idx="54096">
                  <c:v>125.32719327738999</c:v>
                </c:pt>
                <c:pt idx="54097">
                  <c:v>125.32951003266299</c:v>
                </c:pt>
                <c:pt idx="54098">
                  <c:v>125.331826787937</c:v>
                </c:pt>
                <c:pt idx="54099">
                  <c:v>125.33414354321</c:v>
                </c:pt>
                <c:pt idx="54100">
                  <c:v>125.336460298484</c:v>
                </c:pt>
                <c:pt idx="54101">
                  <c:v>125.33877705375799</c:v>
                </c:pt>
                <c:pt idx="54102">
                  <c:v>125.34109380903099</c:v>
                </c:pt>
                <c:pt idx="54103">
                  <c:v>125.343410564305</c:v>
                </c:pt>
                <c:pt idx="54104">
                  <c:v>125.345727319578</c:v>
                </c:pt>
                <c:pt idx="54105">
                  <c:v>125.348044074852</c:v>
                </c:pt>
                <c:pt idx="54106">
                  <c:v>125.350360830125</c:v>
                </c:pt>
                <c:pt idx="54107">
                  <c:v>125.35267758539899</c:v>
                </c:pt>
                <c:pt idx="54108">
                  <c:v>125.35499434067199</c:v>
                </c:pt>
                <c:pt idx="54109">
                  <c:v>125.357311095946</c:v>
                </c:pt>
                <c:pt idx="54110">
                  <c:v>125.359627851219</c:v>
                </c:pt>
                <c:pt idx="54111">
                  <c:v>125.361944606493</c:v>
                </c:pt>
                <c:pt idx="54112">
                  <c:v>125.364261361766</c:v>
                </c:pt>
                <c:pt idx="54113">
                  <c:v>125.36657811704001</c:v>
                </c:pt>
                <c:pt idx="54114">
                  <c:v>125.368894872314</c:v>
                </c:pt>
                <c:pt idx="54115">
                  <c:v>125.371211627587</c:v>
                </c:pt>
                <c:pt idx="54116">
                  <c:v>125.373528382861</c:v>
                </c:pt>
                <c:pt idx="54117">
                  <c:v>125.375845138134</c:v>
                </c:pt>
                <c:pt idx="54118">
                  <c:v>125.37816189340801</c:v>
                </c:pt>
                <c:pt idx="54119">
                  <c:v>125.38047864868101</c:v>
                </c:pt>
                <c:pt idx="54120">
                  <c:v>125.382795403955</c:v>
                </c:pt>
                <c:pt idx="54121">
                  <c:v>125.385112159228</c:v>
                </c:pt>
                <c:pt idx="54122">
                  <c:v>125.387428914502</c:v>
                </c:pt>
                <c:pt idx="54123">
                  <c:v>125.389745669775</c:v>
                </c:pt>
                <c:pt idx="54124">
                  <c:v>125.39206242504901</c:v>
                </c:pt>
                <c:pt idx="54125">
                  <c:v>125.39437918032201</c:v>
                </c:pt>
                <c:pt idx="54126">
                  <c:v>125.396695935596</c:v>
                </c:pt>
                <c:pt idx="54127">
                  <c:v>125.39901269086999</c:v>
                </c:pt>
                <c:pt idx="54128">
                  <c:v>125.401329446143</c:v>
                </c:pt>
                <c:pt idx="54129">
                  <c:v>125.403646201417</c:v>
                </c:pt>
                <c:pt idx="54130">
                  <c:v>125.40596295669</c:v>
                </c:pt>
                <c:pt idx="54131">
                  <c:v>125.408279711964</c:v>
                </c:pt>
                <c:pt idx="54132">
                  <c:v>125.410596467237</c:v>
                </c:pt>
                <c:pt idx="54133">
                  <c:v>125.41291322251099</c:v>
                </c:pt>
                <c:pt idx="54134">
                  <c:v>125.41522997778399</c:v>
                </c:pt>
                <c:pt idx="54135">
                  <c:v>125.417546733058</c:v>
                </c:pt>
                <c:pt idx="54136">
                  <c:v>125.419863488331</c:v>
                </c:pt>
                <c:pt idx="54137">
                  <c:v>125.422180243605</c:v>
                </c:pt>
                <c:pt idx="54138">
                  <c:v>125.42449699887899</c:v>
                </c:pt>
                <c:pt idx="54139">
                  <c:v>125.42681375415199</c:v>
                </c:pt>
                <c:pt idx="54140">
                  <c:v>125.429130509426</c:v>
                </c:pt>
                <c:pt idx="54141">
                  <c:v>125.431447264699</c:v>
                </c:pt>
                <c:pt idx="54142">
                  <c:v>125.433764019973</c:v>
                </c:pt>
                <c:pt idx="54143">
                  <c:v>125.436080775246</c:v>
                </c:pt>
                <c:pt idx="54144">
                  <c:v>125.43839753052001</c:v>
                </c:pt>
                <c:pt idx="54145">
                  <c:v>125.44071428579301</c:v>
                </c:pt>
                <c:pt idx="54146">
                  <c:v>125.443031041067</c:v>
                </c:pt>
                <c:pt idx="54147">
                  <c:v>125.44534779634</c:v>
                </c:pt>
                <c:pt idx="54148">
                  <c:v>125.447664551614</c:v>
                </c:pt>
                <c:pt idx="54149">
                  <c:v>125.449981306887</c:v>
                </c:pt>
                <c:pt idx="54150">
                  <c:v>125.45229806216101</c:v>
                </c:pt>
                <c:pt idx="54151">
                  <c:v>125.454614817435</c:v>
                </c:pt>
                <c:pt idx="54152">
                  <c:v>125.456931572708</c:v>
                </c:pt>
                <c:pt idx="54153">
                  <c:v>125.459248327982</c:v>
                </c:pt>
                <c:pt idx="54154">
                  <c:v>125.461565083255</c:v>
                </c:pt>
                <c:pt idx="54155">
                  <c:v>125.46388183852901</c:v>
                </c:pt>
                <c:pt idx="54156">
                  <c:v>125.46619859380201</c:v>
                </c:pt>
                <c:pt idx="54157">
                  <c:v>125.468515349076</c:v>
                </c:pt>
                <c:pt idx="54158">
                  <c:v>125.470832104349</c:v>
                </c:pt>
                <c:pt idx="54159">
                  <c:v>125.473148859623</c:v>
                </c:pt>
                <c:pt idx="54160">
                  <c:v>125.475465614896</c:v>
                </c:pt>
                <c:pt idx="54161">
                  <c:v>125.47778237017</c:v>
                </c:pt>
                <c:pt idx="54162">
                  <c:v>125.480099125443</c:v>
                </c:pt>
                <c:pt idx="54163">
                  <c:v>125.482415880717</c:v>
                </c:pt>
                <c:pt idx="54164">
                  <c:v>125.48473263599099</c:v>
                </c:pt>
                <c:pt idx="54165">
                  <c:v>125.48704939126399</c:v>
                </c:pt>
                <c:pt idx="54166">
                  <c:v>125.489366146538</c:v>
                </c:pt>
                <c:pt idx="54167">
                  <c:v>125.491682901811</c:v>
                </c:pt>
                <c:pt idx="54168">
                  <c:v>125.493999657085</c:v>
                </c:pt>
                <c:pt idx="54169">
                  <c:v>125.496316412358</c:v>
                </c:pt>
                <c:pt idx="54170">
                  <c:v>125.49863316763199</c:v>
                </c:pt>
                <c:pt idx="54171">
                  <c:v>125.50094992290499</c:v>
                </c:pt>
                <c:pt idx="54172">
                  <c:v>125.503266678179</c:v>
                </c:pt>
                <c:pt idx="54173">
                  <c:v>125.505583433452</c:v>
                </c:pt>
                <c:pt idx="54174">
                  <c:v>125.507900188726</c:v>
                </c:pt>
                <c:pt idx="54175">
                  <c:v>125.510216943999</c:v>
                </c:pt>
                <c:pt idx="54176">
                  <c:v>125.51253369927301</c:v>
                </c:pt>
                <c:pt idx="54177">
                  <c:v>125.514850454547</c:v>
                </c:pt>
                <c:pt idx="54178">
                  <c:v>125.51716720982</c:v>
                </c:pt>
                <c:pt idx="54179">
                  <c:v>125.519483965094</c:v>
                </c:pt>
                <c:pt idx="54180">
                  <c:v>125.521800720367</c:v>
                </c:pt>
                <c:pt idx="54181">
                  <c:v>125.52411747564101</c:v>
                </c:pt>
                <c:pt idx="54182">
                  <c:v>125.52643423091401</c:v>
                </c:pt>
                <c:pt idx="54183">
                  <c:v>125.528750986188</c:v>
                </c:pt>
                <c:pt idx="54184">
                  <c:v>125.531067741461</c:v>
                </c:pt>
                <c:pt idx="54185">
                  <c:v>125.533384496735</c:v>
                </c:pt>
                <c:pt idx="54186">
                  <c:v>125.535701252008</c:v>
                </c:pt>
                <c:pt idx="54187">
                  <c:v>125.53801800728201</c:v>
                </c:pt>
                <c:pt idx="54188">
                  <c:v>125.540334762556</c:v>
                </c:pt>
                <c:pt idx="54189">
                  <c:v>125.542651517829</c:v>
                </c:pt>
                <c:pt idx="54190">
                  <c:v>125.544968273103</c:v>
                </c:pt>
                <c:pt idx="54191">
                  <c:v>125.547285028376</c:v>
                </c:pt>
                <c:pt idx="54192">
                  <c:v>125.54960178365</c:v>
                </c:pt>
                <c:pt idx="54193">
                  <c:v>125.551918538923</c:v>
                </c:pt>
                <c:pt idx="54194">
                  <c:v>125.554235294197</c:v>
                </c:pt>
                <c:pt idx="54195">
                  <c:v>125.55655204947</c:v>
                </c:pt>
                <c:pt idx="54196">
                  <c:v>125.55886880474399</c:v>
                </c:pt>
                <c:pt idx="54197">
                  <c:v>125.56118556001699</c:v>
                </c:pt>
                <c:pt idx="54198">
                  <c:v>125.563502315291</c:v>
                </c:pt>
                <c:pt idx="54199">
                  <c:v>125.565819070564</c:v>
                </c:pt>
                <c:pt idx="54200">
                  <c:v>125.568135825838</c:v>
                </c:pt>
                <c:pt idx="54201">
                  <c:v>125.57045258111199</c:v>
                </c:pt>
                <c:pt idx="54202">
                  <c:v>125.57276933638499</c:v>
                </c:pt>
                <c:pt idx="54203">
                  <c:v>125.575086091659</c:v>
                </c:pt>
                <c:pt idx="54204">
                  <c:v>125.577402846932</c:v>
                </c:pt>
                <c:pt idx="54205">
                  <c:v>125.579719602206</c:v>
                </c:pt>
                <c:pt idx="54206">
                  <c:v>125.582036357479</c:v>
                </c:pt>
                <c:pt idx="54207">
                  <c:v>125.58435311275301</c:v>
                </c:pt>
                <c:pt idx="54208">
                  <c:v>125.58666986802599</c:v>
                </c:pt>
                <c:pt idx="54209">
                  <c:v>125.5889866233</c:v>
                </c:pt>
                <c:pt idx="54210">
                  <c:v>125.591303378573</c:v>
                </c:pt>
                <c:pt idx="54211">
                  <c:v>125.593620133847</c:v>
                </c:pt>
                <c:pt idx="54212">
                  <c:v>125.59593688912</c:v>
                </c:pt>
                <c:pt idx="54213">
                  <c:v>125.59825364439401</c:v>
                </c:pt>
                <c:pt idx="54214">
                  <c:v>125.600570399668</c:v>
                </c:pt>
                <c:pt idx="54215">
                  <c:v>125.602887154941</c:v>
                </c:pt>
                <c:pt idx="54216">
                  <c:v>125.605203910215</c:v>
                </c:pt>
                <c:pt idx="54217">
                  <c:v>125.607520665488</c:v>
                </c:pt>
                <c:pt idx="54218">
                  <c:v>125.60983742076201</c:v>
                </c:pt>
                <c:pt idx="54219">
                  <c:v>125.61215417603501</c:v>
                </c:pt>
                <c:pt idx="54220">
                  <c:v>125.614470931309</c:v>
                </c:pt>
                <c:pt idx="54221">
                  <c:v>125.616787686582</c:v>
                </c:pt>
                <c:pt idx="54222">
                  <c:v>125.619104441856</c:v>
                </c:pt>
                <c:pt idx="54223">
                  <c:v>125.621421197129</c:v>
                </c:pt>
                <c:pt idx="54224">
                  <c:v>125.623737952403</c:v>
                </c:pt>
                <c:pt idx="54225">
                  <c:v>125.626054707676</c:v>
                </c:pt>
                <c:pt idx="54226">
                  <c:v>125.62837146295</c:v>
                </c:pt>
                <c:pt idx="54227">
                  <c:v>125.63068821822399</c:v>
                </c:pt>
                <c:pt idx="54228">
                  <c:v>125.63300497349699</c:v>
                </c:pt>
                <c:pt idx="54229">
                  <c:v>125.635321728771</c:v>
                </c:pt>
                <c:pt idx="54230">
                  <c:v>125.637638484044</c:v>
                </c:pt>
                <c:pt idx="54231">
                  <c:v>125.639955239318</c:v>
                </c:pt>
                <c:pt idx="54232">
                  <c:v>125.642271994591</c:v>
                </c:pt>
                <c:pt idx="54233">
                  <c:v>125.64458874986499</c:v>
                </c:pt>
                <c:pt idx="54234">
                  <c:v>125.64690550513799</c:v>
                </c:pt>
                <c:pt idx="54235">
                  <c:v>125.649222260412</c:v>
                </c:pt>
                <c:pt idx="54236">
                  <c:v>125.651539015685</c:v>
                </c:pt>
                <c:pt idx="54237">
                  <c:v>125.653855770959</c:v>
                </c:pt>
                <c:pt idx="54238">
                  <c:v>125.65617252623299</c:v>
                </c:pt>
                <c:pt idx="54239">
                  <c:v>125.65848928150599</c:v>
                </c:pt>
                <c:pt idx="54240">
                  <c:v>125.66080603678</c:v>
                </c:pt>
                <c:pt idx="54241">
                  <c:v>125.663122792053</c:v>
                </c:pt>
                <c:pt idx="54242">
                  <c:v>125.665439547327</c:v>
                </c:pt>
                <c:pt idx="54243">
                  <c:v>125.6677563026</c:v>
                </c:pt>
                <c:pt idx="54244">
                  <c:v>125.67007305787401</c:v>
                </c:pt>
                <c:pt idx="54245">
                  <c:v>125.67238981314701</c:v>
                </c:pt>
                <c:pt idx="54246">
                  <c:v>125.674706568421</c:v>
                </c:pt>
                <c:pt idx="54247">
                  <c:v>125.677023323694</c:v>
                </c:pt>
                <c:pt idx="54248">
                  <c:v>125.679340078968</c:v>
                </c:pt>
                <c:pt idx="54249">
                  <c:v>125.681656834241</c:v>
                </c:pt>
                <c:pt idx="54250">
                  <c:v>125.68397358951501</c:v>
                </c:pt>
                <c:pt idx="54251">
                  <c:v>125.686290344789</c:v>
                </c:pt>
                <c:pt idx="54252">
                  <c:v>125.688607100062</c:v>
                </c:pt>
                <c:pt idx="54253">
                  <c:v>125.690923855336</c:v>
                </c:pt>
                <c:pt idx="54254">
                  <c:v>125.693240610609</c:v>
                </c:pt>
                <c:pt idx="54255">
                  <c:v>125.695557365883</c:v>
                </c:pt>
                <c:pt idx="54256">
                  <c:v>125.697874121156</c:v>
                </c:pt>
                <c:pt idx="54257">
                  <c:v>125.70019087643</c:v>
                </c:pt>
                <c:pt idx="54258">
                  <c:v>125.702507631703</c:v>
                </c:pt>
                <c:pt idx="54259">
                  <c:v>125.70482438697699</c:v>
                </c:pt>
                <c:pt idx="54260">
                  <c:v>125.70714114224999</c:v>
                </c:pt>
                <c:pt idx="54261">
                  <c:v>125.709457897524</c:v>
                </c:pt>
                <c:pt idx="54262">
                  <c:v>125.711774652797</c:v>
                </c:pt>
                <c:pt idx="54263">
                  <c:v>125.714091408071</c:v>
                </c:pt>
                <c:pt idx="54264">
                  <c:v>125.71640816334499</c:v>
                </c:pt>
                <c:pt idx="54265">
                  <c:v>125.71872491861799</c:v>
                </c:pt>
                <c:pt idx="54266">
                  <c:v>125.721041673892</c:v>
                </c:pt>
                <c:pt idx="54267">
                  <c:v>125.723358429165</c:v>
                </c:pt>
                <c:pt idx="54268">
                  <c:v>125.725675184439</c:v>
                </c:pt>
                <c:pt idx="54269">
                  <c:v>125.727991939712</c:v>
                </c:pt>
                <c:pt idx="54270">
                  <c:v>125.73030869498599</c:v>
                </c:pt>
                <c:pt idx="54271">
                  <c:v>125.73262545025899</c:v>
                </c:pt>
                <c:pt idx="54272">
                  <c:v>125.734942205533</c:v>
                </c:pt>
                <c:pt idx="54273">
                  <c:v>125.737258960806</c:v>
                </c:pt>
                <c:pt idx="54274">
                  <c:v>125.73957571608</c:v>
                </c:pt>
                <c:pt idx="54275">
                  <c:v>125.74189247135401</c:v>
                </c:pt>
                <c:pt idx="54276">
                  <c:v>125.74420922662701</c:v>
                </c:pt>
                <c:pt idx="54277">
                  <c:v>125.746525981901</c:v>
                </c:pt>
                <c:pt idx="54278">
                  <c:v>125.748842737174</c:v>
                </c:pt>
                <c:pt idx="54279">
                  <c:v>125.751159492448</c:v>
                </c:pt>
                <c:pt idx="54280">
                  <c:v>125.753476247721</c:v>
                </c:pt>
                <c:pt idx="54281">
                  <c:v>125.75579300299501</c:v>
                </c:pt>
                <c:pt idx="54282">
                  <c:v>125.75810975826801</c:v>
                </c:pt>
                <c:pt idx="54283">
                  <c:v>125.760426513542</c:v>
                </c:pt>
                <c:pt idx="54284">
                  <c:v>125.762743268815</c:v>
                </c:pt>
                <c:pt idx="54285">
                  <c:v>125.765060024089</c:v>
                </c:pt>
                <c:pt idx="54286">
                  <c:v>125.767376779362</c:v>
                </c:pt>
                <c:pt idx="54287">
                  <c:v>125.769693534636</c:v>
                </c:pt>
                <c:pt idx="54288">
                  <c:v>125.77201028991</c:v>
                </c:pt>
                <c:pt idx="54289">
                  <c:v>125.774327045183</c:v>
                </c:pt>
                <c:pt idx="54290">
                  <c:v>125.77664380045699</c:v>
                </c:pt>
                <c:pt idx="54291">
                  <c:v>125.77896055573</c:v>
                </c:pt>
                <c:pt idx="54292">
                  <c:v>125.781277311004</c:v>
                </c:pt>
                <c:pt idx="54293">
                  <c:v>125.783594066277</c:v>
                </c:pt>
                <c:pt idx="54294">
                  <c:v>125.785910821551</c:v>
                </c:pt>
                <c:pt idx="54295">
                  <c:v>125.788227576824</c:v>
                </c:pt>
                <c:pt idx="54296">
                  <c:v>125.79054433209799</c:v>
                </c:pt>
                <c:pt idx="54297">
                  <c:v>125.79286108737099</c:v>
                </c:pt>
                <c:pt idx="54298">
                  <c:v>125.795177842645</c:v>
                </c:pt>
                <c:pt idx="54299">
                  <c:v>125.797494597918</c:v>
                </c:pt>
                <c:pt idx="54300">
                  <c:v>125.799811353192</c:v>
                </c:pt>
                <c:pt idx="54301">
                  <c:v>125.80212810846599</c:v>
                </c:pt>
                <c:pt idx="54302">
                  <c:v>125.80444486373899</c:v>
                </c:pt>
                <c:pt idx="54303">
                  <c:v>125.806761619013</c:v>
                </c:pt>
                <c:pt idx="54304">
                  <c:v>125.809078374286</c:v>
                </c:pt>
                <c:pt idx="54305">
                  <c:v>125.81139512956</c:v>
                </c:pt>
                <c:pt idx="54306">
                  <c:v>125.813711884833</c:v>
                </c:pt>
                <c:pt idx="54307">
                  <c:v>125.81602864010701</c:v>
                </c:pt>
                <c:pt idx="54308">
                  <c:v>125.81834539538001</c:v>
                </c:pt>
                <c:pt idx="54309">
                  <c:v>125.820662150654</c:v>
                </c:pt>
                <c:pt idx="54310">
                  <c:v>125.822978905927</c:v>
                </c:pt>
                <c:pt idx="54311">
                  <c:v>125.825295661201</c:v>
                </c:pt>
                <c:pt idx="54312">
                  <c:v>125.827612416474</c:v>
                </c:pt>
                <c:pt idx="54313">
                  <c:v>125.82992917174801</c:v>
                </c:pt>
                <c:pt idx="54314">
                  <c:v>125.832245927022</c:v>
                </c:pt>
                <c:pt idx="54315">
                  <c:v>125.834562682295</c:v>
                </c:pt>
                <c:pt idx="54316">
                  <c:v>125.836879437569</c:v>
                </c:pt>
                <c:pt idx="54317">
                  <c:v>125.839196192842</c:v>
                </c:pt>
                <c:pt idx="54318">
                  <c:v>125.84151294811601</c:v>
                </c:pt>
                <c:pt idx="54319">
                  <c:v>125.84382970338901</c:v>
                </c:pt>
                <c:pt idx="54320">
                  <c:v>125.846146458663</c:v>
                </c:pt>
                <c:pt idx="54321">
                  <c:v>125.848463213936</c:v>
                </c:pt>
                <c:pt idx="54322">
                  <c:v>125.85077996921</c:v>
                </c:pt>
                <c:pt idx="54323">
                  <c:v>125.853096724483</c:v>
                </c:pt>
                <c:pt idx="54324">
                  <c:v>125.855413479757</c:v>
                </c:pt>
                <c:pt idx="54325">
                  <c:v>125.857730235031</c:v>
                </c:pt>
                <c:pt idx="54326">
                  <c:v>125.860046990304</c:v>
                </c:pt>
                <c:pt idx="54327">
                  <c:v>125.86236374557799</c:v>
                </c:pt>
                <c:pt idx="54328">
                  <c:v>125.86468050085099</c:v>
                </c:pt>
                <c:pt idx="54329">
                  <c:v>125.866997256125</c:v>
                </c:pt>
                <c:pt idx="54330">
                  <c:v>125.869314011398</c:v>
                </c:pt>
                <c:pt idx="54331">
                  <c:v>125.871630766672</c:v>
                </c:pt>
                <c:pt idx="54332">
                  <c:v>125.873947521945</c:v>
                </c:pt>
                <c:pt idx="54333">
                  <c:v>125.87626427721899</c:v>
                </c:pt>
                <c:pt idx="54334">
                  <c:v>125.87858103249199</c:v>
                </c:pt>
                <c:pt idx="54335">
                  <c:v>125.880897787766</c:v>
                </c:pt>
                <c:pt idx="54336">
                  <c:v>125.883214543039</c:v>
                </c:pt>
                <c:pt idx="54337">
                  <c:v>125.885531298313</c:v>
                </c:pt>
                <c:pt idx="54338">
                  <c:v>125.88784805358701</c:v>
                </c:pt>
                <c:pt idx="54339">
                  <c:v>125.89016480886001</c:v>
                </c:pt>
                <c:pt idx="54340">
                  <c:v>125.892481564134</c:v>
                </c:pt>
                <c:pt idx="54341">
                  <c:v>125.894798319407</c:v>
                </c:pt>
                <c:pt idx="54342">
                  <c:v>125.897115074681</c:v>
                </c:pt>
                <c:pt idx="54343">
                  <c:v>125.899431829954</c:v>
                </c:pt>
                <c:pt idx="54344">
                  <c:v>125.90174858522801</c:v>
                </c:pt>
                <c:pt idx="54345">
                  <c:v>125.90406534050101</c:v>
                </c:pt>
                <c:pt idx="54346">
                  <c:v>125.906382095775</c:v>
                </c:pt>
                <c:pt idx="54347">
                  <c:v>125.908698851048</c:v>
                </c:pt>
                <c:pt idx="54348">
                  <c:v>125.911015606322</c:v>
                </c:pt>
                <c:pt idx="54349">
                  <c:v>125.913332361595</c:v>
                </c:pt>
                <c:pt idx="54350">
                  <c:v>125.91564911686901</c:v>
                </c:pt>
                <c:pt idx="54351">
                  <c:v>125.917965872143</c:v>
                </c:pt>
                <c:pt idx="54352">
                  <c:v>125.920282627416</c:v>
                </c:pt>
                <c:pt idx="54353">
                  <c:v>125.92259938269</c:v>
                </c:pt>
                <c:pt idx="54354">
                  <c:v>125.924916137963</c:v>
                </c:pt>
                <c:pt idx="54355">
                  <c:v>125.927232893237</c:v>
                </c:pt>
                <c:pt idx="54356">
                  <c:v>125.92954964851</c:v>
                </c:pt>
                <c:pt idx="54357">
                  <c:v>125.931866403784</c:v>
                </c:pt>
                <c:pt idx="54358">
                  <c:v>125.934183159057</c:v>
                </c:pt>
                <c:pt idx="54359">
                  <c:v>125.93649991433099</c:v>
                </c:pt>
                <c:pt idx="54360">
                  <c:v>125.93881666960399</c:v>
                </c:pt>
                <c:pt idx="54361">
                  <c:v>125.941133424878</c:v>
                </c:pt>
                <c:pt idx="54362">
                  <c:v>125.943450180151</c:v>
                </c:pt>
                <c:pt idx="54363">
                  <c:v>125.945766935425</c:v>
                </c:pt>
                <c:pt idx="54364">
                  <c:v>125.94808369069899</c:v>
                </c:pt>
                <c:pt idx="54365">
                  <c:v>125.95040044597199</c:v>
                </c:pt>
                <c:pt idx="54366">
                  <c:v>125.952717201246</c:v>
                </c:pt>
                <c:pt idx="54367">
                  <c:v>125.955033956519</c:v>
                </c:pt>
                <c:pt idx="54368">
                  <c:v>125.957350711793</c:v>
                </c:pt>
                <c:pt idx="54369">
                  <c:v>125.959667467066</c:v>
                </c:pt>
                <c:pt idx="54370">
                  <c:v>125.96198422234001</c:v>
                </c:pt>
                <c:pt idx="54371">
                  <c:v>125.96430097761299</c:v>
                </c:pt>
                <c:pt idx="54372">
                  <c:v>125.966617732887</c:v>
                </c:pt>
                <c:pt idx="54373">
                  <c:v>125.96893448816</c:v>
                </c:pt>
                <c:pt idx="54374">
                  <c:v>125.971251243434</c:v>
                </c:pt>
                <c:pt idx="54375">
                  <c:v>125.97356799870801</c:v>
                </c:pt>
                <c:pt idx="54376">
                  <c:v>125.97588475398101</c:v>
                </c:pt>
                <c:pt idx="54377">
                  <c:v>125.978201509255</c:v>
                </c:pt>
                <c:pt idx="54378">
                  <c:v>125.980518264528</c:v>
                </c:pt>
                <c:pt idx="54379">
                  <c:v>125.982835019802</c:v>
                </c:pt>
                <c:pt idx="54380">
                  <c:v>125.985151775075</c:v>
                </c:pt>
                <c:pt idx="54381">
                  <c:v>125.98746853034901</c:v>
                </c:pt>
                <c:pt idx="54382">
                  <c:v>125.98978528562201</c:v>
                </c:pt>
                <c:pt idx="54383">
                  <c:v>125.992102040896</c:v>
                </c:pt>
                <c:pt idx="54384">
                  <c:v>125.994418796169</c:v>
                </c:pt>
                <c:pt idx="54385">
                  <c:v>125.996735551443</c:v>
                </c:pt>
                <c:pt idx="54386">
                  <c:v>125.999052306716</c:v>
                </c:pt>
                <c:pt idx="54387">
                  <c:v>126.00136906199</c:v>
                </c:pt>
                <c:pt idx="54388">
                  <c:v>126.003685817264</c:v>
                </c:pt>
                <c:pt idx="54389">
                  <c:v>126.006002572537</c:v>
                </c:pt>
                <c:pt idx="54390">
                  <c:v>126.00831932781099</c:v>
                </c:pt>
                <c:pt idx="54391">
                  <c:v>126.01063608308399</c:v>
                </c:pt>
                <c:pt idx="54392">
                  <c:v>126.012952838358</c:v>
                </c:pt>
                <c:pt idx="54393">
                  <c:v>126.015269593631</c:v>
                </c:pt>
                <c:pt idx="54394">
                  <c:v>126.017586348905</c:v>
                </c:pt>
                <c:pt idx="54395">
                  <c:v>126.019903104178</c:v>
                </c:pt>
                <c:pt idx="54396">
                  <c:v>126.02221985945199</c:v>
                </c:pt>
                <c:pt idx="54397">
                  <c:v>126.02453661472499</c:v>
                </c:pt>
                <c:pt idx="54398">
                  <c:v>126.026853369999</c:v>
                </c:pt>
                <c:pt idx="54399">
                  <c:v>126.029170125272</c:v>
                </c:pt>
                <c:pt idx="54400">
                  <c:v>126.031486880546</c:v>
                </c:pt>
                <c:pt idx="54401">
                  <c:v>126.03380363581999</c:v>
                </c:pt>
                <c:pt idx="54402">
                  <c:v>126.03612039109299</c:v>
                </c:pt>
                <c:pt idx="54403">
                  <c:v>126.038437146367</c:v>
                </c:pt>
                <c:pt idx="54404">
                  <c:v>126.04075390164</c:v>
                </c:pt>
                <c:pt idx="54405">
                  <c:v>126.043070656914</c:v>
                </c:pt>
                <c:pt idx="54406">
                  <c:v>126.045387412187</c:v>
                </c:pt>
                <c:pt idx="54407">
                  <c:v>126.04770416746101</c:v>
                </c:pt>
                <c:pt idx="54408">
                  <c:v>126.05002092273401</c:v>
                </c:pt>
                <c:pt idx="54409">
                  <c:v>126.052337678008</c:v>
                </c:pt>
                <c:pt idx="54410">
                  <c:v>126.054654433281</c:v>
                </c:pt>
                <c:pt idx="54411">
                  <c:v>126.056971188555</c:v>
                </c:pt>
                <c:pt idx="54412">
                  <c:v>126.05928794382901</c:v>
                </c:pt>
                <c:pt idx="54413">
                  <c:v>126.06160469910201</c:v>
                </c:pt>
                <c:pt idx="54414">
                  <c:v>126.063921454376</c:v>
                </c:pt>
                <c:pt idx="54415">
                  <c:v>126.066238209649</c:v>
                </c:pt>
                <c:pt idx="54416">
                  <c:v>126.068554964923</c:v>
                </c:pt>
                <c:pt idx="54417">
                  <c:v>126.070871720196</c:v>
                </c:pt>
                <c:pt idx="54418">
                  <c:v>126.07318847547</c:v>
                </c:pt>
                <c:pt idx="54419">
                  <c:v>126.075505230743</c:v>
                </c:pt>
                <c:pt idx="54420">
                  <c:v>126.077821986017</c:v>
                </c:pt>
                <c:pt idx="54421">
                  <c:v>126.08013874129</c:v>
                </c:pt>
                <c:pt idx="54422">
                  <c:v>126.08245549656399</c:v>
                </c:pt>
                <c:pt idx="54423">
                  <c:v>126.08477225183699</c:v>
                </c:pt>
                <c:pt idx="54424">
                  <c:v>126.087089007111</c:v>
                </c:pt>
                <c:pt idx="54425">
                  <c:v>126.089405762385</c:v>
                </c:pt>
                <c:pt idx="54426">
                  <c:v>126.091722517658</c:v>
                </c:pt>
                <c:pt idx="54427">
                  <c:v>126.09403927293199</c:v>
                </c:pt>
                <c:pt idx="54428">
                  <c:v>126.09635602820499</c:v>
                </c:pt>
                <c:pt idx="54429">
                  <c:v>126.098672783479</c:v>
                </c:pt>
                <c:pt idx="54430">
                  <c:v>126.100989538752</c:v>
                </c:pt>
                <c:pt idx="54431">
                  <c:v>126.103306294026</c:v>
                </c:pt>
                <c:pt idx="54432">
                  <c:v>126.105623049299</c:v>
                </c:pt>
                <c:pt idx="54433">
                  <c:v>126.10793980457299</c:v>
                </c:pt>
                <c:pt idx="54434">
                  <c:v>126.11025655984599</c:v>
                </c:pt>
                <c:pt idx="54435">
                  <c:v>126.11257331512</c:v>
                </c:pt>
                <c:pt idx="54436">
                  <c:v>126.114890070393</c:v>
                </c:pt>
                <c:pt idx="54437">
                  <c:v>126.117206825667</c:v>
                </c:pt>
                <c:pt idx="54438">
                  <c:v>126.11952358094101</c:v>
                </c:pt>
                <c:pt idx="54439">
                  <c:v>126.12184033621401</c:v>
                </c:pt>
                <c:pt idx="54440">
                  <c:v>126.124157091488</c:v>
                </c:pt>
                <c:pt idx="54441">
                  <c:v>126.126473846761</c:v>
                </c:pt>
                <c:pt idx="54442">
                  <c:v>126.128790602035</c:v>
                </c:pt>
                <c:pt idx="54443">
                  <c:v>126.131107357308</c:v>
                </c:pt>
                <c:pt idx="54444">
                  <c:v>126.13342411258201</c:v>
                </c:pt>
                <c:pt idx="54445">
                  <c:v>126.13574086785501</c:v>
                </c:pt>
                <c:pt idx="54446">
                  <c:v>126.138057623129</c:v>
                </c:pt>
                <c:pt idx="54447">
                  <c:v>126.140374378402</c:v>
                </c:pt>
                <c:pt idx="54448">
                  <c:v>126.142691133676</c:v>
                </c:pt>
                <c:pt idx="54449">
                  <c:v>126.145007888949</c:v>
                </c:pt>
                <c:pt idx="54450">
                  <c:v>126.147324644223</c:v>
                </c:pt>
                <c:pt idx="54451">
                  <c:v>126.149641399497</c:v>
                </c:pt>
                <c:pt idx="54452">
                  <c:v>126.15195815477</c:v>
                </c:pt>
                <c:pt idx="54453">
                  <c:v>126.15427491004399</c:v>
                </c:pt>
                <c:pt idx="54454">
                  <c:v>126.15659166531699</c:v>
                </c:pt>
                <c:pt idx="54455">
                  <c:v>126.158908420591</c:v>
                </c:pt>
                <c:pt idx="54456">
                  <c:v>126.161225175864</c:v>
                </c:pt>
                <c:pt idx="54457">
                  <c:v>126.163541931138</c:v>
                </c:pt>
                <c:pt idx="54458">
                  <c:v>126.165858686411</c:v>
                </c:pt>
                <c:pt idx="54459">
                  <c:v>126.16817544168499</c:v>
                </c:pt>
                <c:pt idx="54460">
                  <c:v>126.17049219695799</c:v>
                </c:pt>
                <c:pt idx="54461">
                  <c:v>126.172808952232</c:v>
                </c:pt>
                <c:pt idx="54462">
                  <c:v>126.175125707506</c:v>
                </c:pt>
                <c:pt idx="54463">
                  <c:v>126.177442462779</c:v>
                </c:pt>
                <c:pt idx="54464">
                  <c:v>126.17975921805299</c:v>
                </c:pt>
                <c:pt idx="54465">
                  <c:v>126.18207597332599</c:v>
                </c:pt>
                <c:pt idx="54466">
                  <c:v>126.1843927286</c:v>
                </c:pt>
                <c:pt idx="54467">
                  <c:v>126.186709483873</c:v>
                </c:pt>
                <c:pt idx="54468">
                  <c:v>126.189026239147</c:v>
                </c:pt>
                <c:pt idx="54469">
                  <c:v>126.19134299442</c:v>
                </c:pt>
                <c:pt idx="54470">
                  <c:v>126.19365974969401</c:v>
                </c:pt>
                <c:pt idx="54471">
                  <c:v>126.19597650496701</c:v>
                </c:pt>
                <c:pt idx="54472">
                  <c:v>126.198293260241</c:v>
                </c:pt>
                <c:pt idx="54473">
                  <c:v>126.200610015514</c:v>
                </c:pt>
                <c:pt idx="54474">
                  <c:v>126.202926770788</c:v>
                </c:pt>
                <c:pt idx="54475">
                  <c:v>126.20524352606201</c:v>
                </c:pt>
                <c:pt idx="54476">
                  <c:v>126.20756028133501</c:v>
                </c:pt>
                <c:pt idx="54477">
                  <c:v>126.209877036609</c:v>
                </c:pt>
                <c:pt idx="54478">
                  <c:v>126.212193791882</c:v>
                </c:pt>
                <c:pt idx="54479">
                  <c:v>126.214510547156</c:v>
                </c:pt>
                <c:pt idx="54480">
                  <c:v>126.216827302429</c:v>
                </c:pt>
                <c:pt idx="54481">
                  <c:v>126.21914405770301</c:v>
                </c:pt>
                <c:pt idx="54482">
                  <c:v>126.22146081297601</c:v>
                </c:pt>
                <c:pt idx="54483">
                  <c:v>126.22377756825</c:v>
                </c:pt>
                <c:pt idx="54484">
                  <c:v>126.226094323523</c:v>
                </c:pt>
                <c:pt idx="54485">
                  <c:v>126.228411078797</c:v>
                </c:pt>
                <c:pt idx="54486">
                  <c:v>126.23072783407</c:v>
                </c:pt>
                <c:pt idx="54487">
                  <c:v>126.233044589344</c:v>
                </c:pt>
                <c:pt idx="54488">
                  <c:v>126.235361344618</c:v>
                </c:pt>
                <c:pt idx="54489">
                  <c:v>126.237678099891</c:v>
                </c:pt>
                <c:pt idx="54490">
                  <c:v>126.23999485516499</c:v>
                </c:pt>
                <c:pt idx="54491">
                  <c:v>126.24231161043799</c:v>
                </c:pt>
                <c:pt idx="54492">
                  <c:v>126.244628365712</c:v>
                </c:pt>
                <c:pt idx="54493">
                  <c:v>126.246945120985</c:v>
                </c:pt>
                <c:pt idx="54494">
                  <c:v>126.249261876259</c:v>
                </c:pt>
                <c:pt idx="54495">
                  <c:v>126.251578631532</c:v>
                </c:pt>
                <c:pt idx="54496">
                  <c:v>126.25389538680599</c:v>
                </c:pt>
                <c:pt idx="54497">
                  <c:v>126.25621214207899</c:v>
                </c:pt>
                <c:pt idx="54498">
                  <c:v>126.258528897353</c:v>
                </c:pt>
                <c:pt idx="54499">
                  <c:v>126.260845652626</c:v>
                </c:pt>
                <c:pt idx="54500">
                  <c:v>126.2631624079</c:v>
                </c:pt>
                <c:pt idx="54501">
                  <c:v>126.26547916317401</c:v>
                </c:pt>
                <c:pt idx="54502">
                  <c:v>126.26779591844701</c:v>
                </c:pt>
                <c:pt idx="54503">
                  <c:v>126.270112673721</c:v>
                </c:pt>
                <c:pt idx="54504">
                  <c:v>126.272429428994</c:v>
                </c:pt>
                <c:pt idx="54505">
                  <c:v>126.274746184268</c:v>
                </c:pt>
                <c:pt idx="54506">
                  <c:v>126.277062939541</c:v>
                </c:pt>
                <c:pt idx="54507">
                  <c:v>126.27937969481501</c:v>
                </c:pt>
                <c:pt idx="54508">
                  <c:v>126.28169645008801</c:v>
                </c:pt>
                <c:pt idx="54509">
                  <c:v>126.284013205362</c:v>
                </c:pt>
                <c:pt idx="54510">
                  <c:v>126.286329960635</c:v>
                </c:pt>
                <c:pt idx="54511">
                  <c:v>126.288646715909</c:v>
                </c:pt>
                <c:pt idx="54512">
                  <c:v>126.29096347118301</c:v>
                </c:pt>
                <c:pt idx="54513">
                  <c:v>126.29328022645601</c:v>
                </c:pt>
                <c:pt idx="54514">
                  <c:v>126.29559698173</c:v>
                </c:pt>
                <c:pt idx="54515">
                  <c:v>126.297913737003</c:v>
                </c:pt>
                <c:pt idx="54516">
                  <c:v>126.300230492277</c:v>
                </c:pt>
                <c:pt idx="54517">
                  <c:v>126.30254724755</c:v>
                </c:pt>
                <c:pt idx="54518">
                  <c:v>126.304864002824</c:v>
                </c:pt>
                <c:pt idx="54519">
                  <c:v>126.307180758097</c:v>
                </c:pt>
                <c:pt idx="54520">
                  <c:v>126.309497513371</c:v>
                </c:pt>
                <c:pt idx="54521">
                  <c:v>126.311814268644</c:v>
                </c:pt>
                <c:pt idx="54522">
                  <c:v>126.31413102391799</c:v>
                </c:pt>
                <c:pt idx="54523">
                  <c:v>126.31644777919099</c:v>
                </c:pt>
                <c:pt idx="54524">
                  <c:v>126.318764534465</c:v>
                </c:pt>
                <c:pt idx="54525">
                  <c:v>126.321081289739</c:v>
                </c:pt>
                <c:pt idx="54526">
                  <c:v>126.323398045012</c:v>
                </c:pt>
                <c:pt idx="54527">
                  <c:v>126.32571480028599</c:v>
                </c:pt>
                <c:pt idx="54528">
                  <c:v>126.32803155555899</c:v>
                </c:pt>
                <c:pt idx="54529">
                  <c:v>126.330348310833</c:v>
                </c:pt>
                <c:pt idx="54530">
                  <c:v>126.332665066106</c:v>
                </c:pt>
                <c:pt idx="54531">
                  <c:v>126.33498182138</c:v>
                </c:pt>
                <c:pt idx="54532">
                  <c:v>126.337298576653</c:v>
                </c:pt>
                <c:pt idx="54533">
                  <c:v>126.33961533192701</c:v>
                </c:pt>
                <c:pt idx="54534">
                  <c:v>126.34193208719999</c:v>
                </c:pt>
                <c:pt idx="54535">
                  <c:v>126.344248842474</c:v>
                </c:pt>
                <c:pt idx="54536">
                  <c:v>126.346565597747</c:v>
                </c:pt>
                <c:pt idx="54537">
                  <c:v>126.348882353021</c:v>
                </c:pt>
                <c:pt idx="54538">
                  <c:v>126.35119910829501</c:v>
                </c:pt>
                <c:pt idx="54539">
                  <c:v>126.35351586356801</c:v>
                </c:pt>
                <c:pt idx="54540">
                  <c:v>126.355832618842</c:v>
                </c:pt>
                <c:pt idx="54541">
                  <c:v>126.358149374115</c:v>
                </c:pt>
                <c:pt idx="54542">
                  <c:v>126.360466129389</c:v>
                </c:pt>
                <c:pt idx="54543">
                  <c:v>126.362782884662</c:v>
                </c:pt>
                <c:pt idx="54544">
                  <c:v>126.36509963993601</c:v>
                </c:pt>
                <c:pt idx="54545">
                  <c:v>126.36741639520901</c:v>
                </c:pt>
                <c:pt idx="54546">
                  <c:v>126.369733150483</c:v>
                </c:pt>
                <c:pt idx="54547">
                  <c:v>126.372049905756</c:v>
                </c:pt>
                <c:pt idx="54548">
                  <c:v>126.37436666103</c:v>
                </c:pt>
                <c:pt idx="54549">
                  <c:v>126.376683416303</c:v>
                </c:pt>
                <c:pt idx="54550">
                  <c:v>126.379000171577</c:v>
                </c:pt>
                <c:pt idx="54551">
                  <c:v>126.381316926851</c:v>
                </c:pt>
                <c:pt idx="54552">
                  <c:v>126.383633682124</c:v>
                </c:pt>
                <c:pt idx="54553">
                  <c:v>126.38595043739799</c:v>
                </c:pt>
                <c:pt idx="54554">
                  <c:v>126.38826719267099</c:v>
                </c:pt>
                <c:pt idx="54555">
                  <c:v>126.390583947945</c:v>
                </c:pt>
                <c:pt idx="54556">
                  <c:v>126.392900703218</c:v>
                </c:pt>
                <c:pt idx="54557">
                  <c:v>126.395217458492</c:v>
                </c:pt>
                <c:pt idx="54558">
                  <c:v>126.397534213765</c:v>
                </c:pt>
                <c:pt idx="54559">
                  <c:v>126.39985096903899</c:v>
                </c:pt>
                <c:pt idx="54560">
                  <c:v>126.40216772431199</c:v>
                </c:pt>
                <c:pt idx="54561">
                  <c:v>126.404484479586</c:v>
                </c:pt>
                <c:pt idx="54562">
                  <c:v>126.40680123486</c:v>
                </c:pt>
                <c:pt idx="54563">
                  <c:v>126.409117990133</c:v>
                </c:pt>
                <c:pt idx="54564">
                  <c:v>126.41143474540701</c:v>
                </c:pt>
                <c:pt idx="54565">
                  <c:v>126.41375150067999</c:v>
                </c:pt>
                <c:pt idx="54566">
                  <c:v>126.416068255954</c:v>
                </c:pt>
                <c:pt idx="54567">
                  <c:v>126.418385011227</c:v>
                </c:pt>
                <c:pt idx="54568">
                  <c:v>126.420701766501</c:v>
                </c:pt>
                <c:pt idx="54569">
                  <c:v>126.423018521774</c:v>
                </c:pt>
                <c:pt idx="54570">
                  <c:v>126.42533527704801</c:v>
                </c:pt>
                <c:pt idx="54571">
                  <c:v>126.42765203232101</c:v>
                </c:pt>
                <c:pt idx="54572">
                  <c:v>126.429968787595</c:v>
                </c:pt>
                <c:pt idx="54573">
                  <c:v>126.432285542868</c:v>
                </c:pt>
                <c:pt idx="54574">
                  <c:v>126.434602298142</c:v>
                </c:pt>
                <c:pt idx="54575">
                  <c:v>126.43691905341601</c:v>
                </c:pt>
                <c:pt idx="54576">
                  <c:v>126.43923580868901</c:v>
                </c:pt>
                <c:pt idx="54577">
                  <c:v>126.441552563963</c:v>
                </c:pt>
                <c:pt idx="54578">
                  <c:v>126.443869319236</c:v>
                </c:pt>
                <c:pt idx="54579">
                  <c:v>126.44618607451</c:v>
                </c:pt>
                <c:pt idx="54580">
                  <c:v>126.448502829783</c:v>
                </c:pt>
                <c:pt idx="54581">
                  <c:v>126.450819585057</c:v>
                </c:pt>
                <c:pt idx="54582">
                  <c:v>126.45313634033</c:v>
                </c:pt>
                <c:pt idx="54583">
                  <c:v>126.455453095604</c:v>
                </c:pt>
                <c:pt idx="54584">
                  <c:v>126.457769850877</c:v>
                </c:pt>
                <c:pt idx="54585">
                  <c:v>126.46008660615099</c:v>
                </c:pt>
                <c:pt idx="54586">
                  <c:v>126.46240336142399</c:v>
                </c:pt>
                <c:pt idx="54587">
                  <c:v>126.464720116698</c:v>
                </c:pt>
                <c:pt idx="54588">
                  <c:v>126.467036871972</c:v>
                </c:pt>
                <c:pt idx="54589">
                  <c:v>126.469353627245</c:v>
                </c:pt>
                <c:pt idx="54590">
                  <c:v>126.47167038251899</c:v>
                </c:pt>
                <c:pt idx="54591">
                  <c:v>126.47398713779199</c:v>
                </c:pt>
                <c:pt idx="54592">
                  <c:v>126.476303893066</c:v>
                </c:pt>
                <c:pt idx="54593">
                  <c:v>126.478620648339</c:v>
                </c:pt>
                <c:pt idx="54594">
                  <c:v>126.480937403613</c:v>
                </c:pt>
                <c:pt idx="54595">
                  <c:v>126.483254158886</c:v>
                </c:pt>
                <c:pt idx="54596">
                  <c:v>126.48557091415999</c:v>
                </c:pt>
                <c:pt idx="54597">
                  <c:v>126.48788766943299</c:v>
                </c:pt>
                <c:pt idx="54598">
                  <c:v>126.490204424707</c:v>
                </c:pt>
                <c:pt idx="54599">
                  <c:v>126.492521179981</c:v>
                </c:pt>
                <c:pt idx="54600">
                  <c:v>126.494837935254</c:v>
                </c:pt>
                <c:pt idx="54601">
                  <c:v>126.49715469052801</c:v>
                </c:pt>
                <c:pt idx="54602">
                  <c:v>126.49947144580101</c:v>
                </c:pt>
                <c:pt idx="54603">
                  <c:v>126.501788201075</c:v>
                </c:pt>
                <c:pt idx="54604">
                  <c:v>126.504104956348</c:v>
                </c:pt>
                <c:pt idx="54605">
                  <c:v>126.506421711622</c:v>
                </c:pt>
                <c:pt idx="54606">
                  <c:v>126.508738466895</c:v>
                </c:pt>
                <c:pt idx="54607">
                  <c:v>126.51105522216901</c:v>
                </c:pt>
                <c:pt idx="54608">
                  <c:v>126.51337197744201</c:v>
                </c:pt>
                <c:pt idx="54609">
                  <c:v>126.515688732716</c:v>
                </c:pt>
                <c:pt idx="54610">
                  <c:v>126.518005487989</c:v>
                </c:pt>
                <c:pt idx="54611">
                  <c:v>126.520322243263</c:v>
                </c:pt>
                <c:pt idx="54612">
                  <c:v>126.522638998537</c:v>
                </c:pt>
                <c:pt idx="54613">
                  <c:v>126.52495575381</c:v>
                </c:pt>
                <c:pt idx="54614">
                  <c:v>126.527272509084</c:v>
                </c:pt>
                <c:pt idx="54615">
                  <c:v>126.529589264357</c:v>
                </c:pt>
                <c:pt idx="54616">
                  <c:v>126.53190601963099</c:v>
                </c:pt>
                <c:pt idx="54617">
                  <c:v>126.53422277490399</c:v>
                </c:pt>
                <c:pt idx="54618">
                  <c:v>126.536539530178</c:v>
                </c:pt>
                <c:pt idx="54619">
                  <c:v>126.538856285451</c:v>
                </c:pt>
                <c:pt idx="54620">
                  <c:v>126.541173040725</c:v>
                </c:pt>
                <c:pt idx="54621">
                  <c:v>126.543489795998</c:v>
                </c:pt>
                <c:pt idx="54622">
                  <c:v>126.54580655127199</c:v>
                </c:pt>
                <c:pt idx="54623">
                  <c:v>126.54812330654499</c:v>
                </c:pt>
                <c:pt idx="54624">
                  <c:v>126.550440061819</c:v>
                </c:pt>
                <c:pt idx="54625">
                  <c:v>126.552756817093</c:v>
                </c:pt>
                <c:pt idx="54626">
                  <c:v>126.555073572366</c:v>
                </c:pt>
                <c:pt idx="54627">
                  <c:v>126.55739032763999</c:v>
                </c:pt>
                <c:pt idx="54628">
                  <c:v>126.55970708291299</c:v>
                </c:pt>
                <c:pt idx="54629">
                  <c:v>126.562023838187</c:v>
                </c:pt>
                <c:pt idx="54630">
                  <c:v>126.56434059346</c:v>
                </c:pt>
                <c:pt idx="54631">
                  <c:v>126.566657348734</c:v>
                </c:pt>
                <c:pt idx="54632">
                  <c:v>126.568974104007</c:v>
                </c:pt>
                <c:pt idx="54633">
                  <c:v>126.57129085928101</c:v>
                </c:pt>
                <c:pt idx="54634">
                  <c:v>126.57360761455401</c:v>
                </c:pt>
                <c:pt idx="54635">
                  <c:v>126.575924369828</c:v>
                </c:pt>
                <c:pt idx="54636">
                  <c:v>126.578241125101</c:v>
                </c:pt>
                <c:pt idx="54637">
                  <c:v>126.580557880375</c:v>
                </c:pt>
                <c:pt idx="54638">
                  <c:v>126.58287463564901</c:v>
                </c:pt>
                <c:pt idx="54639">
                  <c:v>126.58519139092201</c:v>
                </c:pt>
                <c:pt idx="54640">
                  <c:v>126.587508146196</c:v>
                </c:pt>
                <c:pt idx="54641">
                  <c:v>126.589824901469</c:v>
                </c:pt>
                <c:pt idx="54642">
                  <c:v>126.592141656743</c:v>
                </c:pt>
                <c:pt idx="54643">
                  <c:v>126.594458412016</c:v>
                </c:pt>
                <c:pt idx="54644">
                  <c:v>126.59677516729001</c:v>
                </c:pt>
                <c:pt idx="54645">
                  <c:v>126.59909192256301</c:v>
                </c:pt>
                <c:pt idx="54646">
                  <c:v>126.601408677837</c:v>
                </c:pt>
                <c:pt idx="54647">
                  <c:v>126.60372543311</c:v>
                </c:pt>
                <c:pt idx="54648">
                  <c:v>126.606042188384</c:v>
                </c:pt>
                <c:pt idx="54649">
                  <c:v>126.608358943658</c:v>
                </c:pt>
                <c:pt idx="54650">
                  <c:v>126.610675698931</c:v>
                </c:pt>
                <c:pt idx="54651">
                  <c:v>126.612992454205</c:v>
                </c:pt>
                <c:pt idx="54652">
                  <c:v>126.615309209478</c:v>
                </c:pt>
                <c:pt idx="54653">
                  <c:v>126.61762596475199</c:v>
                </c:pt>
                <c:pt idx="54654">
                  <c:v>126.61994272002499</c:v>
                </c:pt>
                <c:pt idx="54655">
                  <c:v>126.622259475299</c:v>
                </c:pt>
                <c:pt idx="54656">
                  <c:v>126.624576230572</c:v>
                </c:pt>
                <c:pt idx="54657">
                  <c:v>126.626892985846</c:v>
                </c:pt>
                <c:pt idx="54658">
                  <c:v>126.629209741119</c:v>
                </c:pt>
                <c:pt idx="54659">
                  <c:v>126.63152649639299</c:v>
                </c:pt>
                <c:pt idx="54660">
                  <c:v>126.63384325166599</c:v>
                </c:pt>
                <c:pt idx="54661">
                  <c:v>126.63616000694</c:v>
                </c:pt>
                <c:pt idx="54662">
                  <c:v>126.638476762214</c:v>
                </c:pt>
                <c:pt idx="54663">
                  <c:v>126.640793517487</c:v>
                </c:pt>
                <c:pt idx="54664">
                  <c:v>126.64311027276101</c:v>
                </c:pt>
                <c:pt idx="54665">
                  <c:v>126.64542702803401</c:v>
                </c:pt>
                <c:pt idx="54666">
                  <c:v>126.647743783308</c:v>
                </c:pt>
                <c:pt idx="54667">
                  <c:v>126.650060538581</c:v>
                </c:pt>
                <c:pt idx="54668">
                  <c:v>126.652377293855</c:v>
                </c:pt>
                <c:pt idx="54669">
                  <c:v>126.654694049128</c:v>
                </c:pt>
                <c:pt idx="54670">
                  <c:v>126.65701080440201</c:v>
                </c:pt>
                <c:pt idx="54671">
                  <c:v>126.65932755967501</c:v>
                </c:pt>
                <c:pt idx="54672">
                  <c:v>126.661644314949</c:v>
                </c:pt>
                <c:pt idx="54673">
                  <c:v>126.663961070222</c:v>
                </c:pt>
                <c:pt idx="54674">
                  <c:v>126.666277825496</c:v>
                </c:pt>
                <c:pt idx="54675">
                  <c:v>126.66859458077001</c:v>
                </c:pt>
                <c:pt idx="54676">
                  <c:v>126.67091133604301</c:v>
                </c:pt>
                <c:pt idx="54677">
                  <c:v>126.673228091317</c:v>
                </c:pt>
                <c:pt idx="54678">
                  <c:v>126.67554484659</c:v>
                </c:pt>
                <c:pt idx="54679">
                  <c:v>126.677861601864</c:v>
                </c:pt>
                <c:pt idx="54680">
                  <c:v>126.680178357137</c:v>
                </c:pt>
                <c:pt idx="54681">
                  <c:v>126.682495112411</c:v>
                </c:pt>
                <c:pt idx="54682">
                  <c:v>126.684811867684</c:v>
                </c:pt>
                <c:pt idx="54683">
                  <c:v>126.687128622958</c:v>
                </c:pt>
                <c:pt idx="54684">
                  <c:v>126.689445378231</c:v>
                </c:pt>
                <c:pt idx="54685">
                  <c:v>126.69176213350499</c:v>
                </c:pt>
                <c:pt idx="54686">
                  <c:v>126.69407888877799</c:v>
                </c:pt>
                <c:pt idx="54687">
                  <c:v>126.696395644052</c:v>
                </c:pt>
                <c:pt idx="54688">
                  <c:v>126.698712399326</c:v>
                </c:pt>
                <c:pt idx="54689">
                  <c:v>126.701029154599</c:v>
                </c:pt>
                <c:pt idx="54690">
                  <c:v>126.70334590987299</c:v>
                </c:pt>
                <c:pt idx="54691">
                  <c:v>126.70566266514599</c:v>
                </c:pt>
                <c:pt idx="54692">
                  <c:v>126.70797942042</c:v>
                </c:pt>
                <c:pt idx="54693">
                  <c:v>126.710296175693</c:v>
                </c:pt>
                <c:pt idx="54694">
                  <c:v>126.712612930967</c:v>
                </c:pt>
                <c:pt idx="54695">
                  <c:v>126.71492968624</c:v>
                </c:pt>
                <c:pt idx="54696">
                  <c:v>126.71724644151401</c:v>
                </c:pt>
                <c:pt idx="54697">
                  <c:v>126.71956319678701</c:v>
                </c:pt>
                <c:pt idx="54698">
                  <c:v>126.721879952061</c:v>
                </c:pt>
                <c:pt idx="54699">
                  <c:v>126.724196707335</c:v>
                </c:pt>
                <c:pt idx="54700">
                  <c:v>126.726513462608</c:v>
                </c:pt>
                <c:pt idx="54701">
                  <c:v>126.72883021788201</c:v>
                </c:pt>
                <c:pt idx="54702">
                  <c:v>126.73114697315501</c:v>
                </c:pt>
                <c:pt idx="54703">
                  <c:v>126.733463728429</c:v>
                </c:pt>
                <c:pt idx="54704">
                  <c:v>126.735780483702</c:v>
                </c:pt>
                <c:pt idx="54705">
                  <c:v>126.738097238976</c:v>
                </c:pt>
                <c:pt idx="54706">
                  <c:v>126.740413994249</c:v>
                </c:pt>
                <c:pt idx="54707">
                  <c:v>126.74273074952301</c:v>
                </c:pt>
                <c:pt idx="54708">
                  <c:v>126.74504750479601</c:v>
                </c:pt>
                <c:pt idx="54709">
                  <c:v>126.74736426007</c:v>
                </c:pt>
                <c:pt idx="54710">
                  <c:v>126.749681015343</c:v>
                </c:pt>
                <c:pt idx="54711">
                  <c:v>126.751997770617</c:v>
                </c:pt>
                <c:pt idx="54712">
                  <c:v>126.754314525891</c:v>
                </c:pt>
                <c:pt idx="54713">
                  <c:v>126.756631281164</c:v>
                </c:pt>
                <c:pt idx="54714">
                  <c:v>126.758948036438</c:v>
                </c:pt>
                <c:pt idx="54715">
                  <c:v>126.761264791711</c:v>
                </c:pt>
                <c:pt idx="54716">
                  <c:v>126.76358154698499</c:v>
                </c:pt>
                <c:pt idx="54717">
                  <c:v>126.76589830225799</c:v>
                </c:pt>
                <c:pt idx="54718">
                  <c:v>126.768215057532</c:v>
                </c:pt>
                <c:pt idx="54719">
                  <c:v>126.770531812805</c:v>
                </c:pt>
                <c:pt idx="54720">
                  <c:v>126.772848568079</c:v>
                </c:pt>
                <c:pt idx="54721">
                  <c:v>126.775165323352</c:v>
                </c:pt>
                <c:pt idx="54722">
                  <c:v>126.77748207862599</c:v>
                </c:pt>
                <c:pt idx="54723">
                  <c:v>126.77979883389899</c:v>
                </c:pt>
                <c:pt idx="54724">
                  <c:v>126.782115589173</c:v>
                </c:pt>
                <c:pt idx="54725">
                  <c:v>126.784432344447</c:v>
                </c:pt>
                <c:pt idx="54726">
                  <c:v>126.78674909972</c:v>
                </c:pt>
                <c:pt idx="54727">
                  <c:v>126.78906585499401</c:v>
                </c:pt>
                <c:pt idx="54728">
                  <c:v>126.79138261026699</c:v>
                </c:pt>
                <c:pt idx="54729">
                  <c:v>126.793699365541</c:v>
                </c:pt>
                <c:pt idx="54730">
                  <c:v>126.796016120814</c:v>
                </c:pt>
                <c:pt idx="54731">
                  <c:v>126.798332876088</c:v>
                </c:pt>
                <c:pt idx="54732">
                  <c:v>126.800649631361</c:v>
                </c:pt>
                <c:pt idx="54733">
                  <c:v>126.80296638663501</c:v>
                </c:pt>
                <c:pt idx="54734">
                  <c:v>126.80528314190801</c:v>
                </c:pt>
                <c:pt idx="54735">
                  <c:v>126.807599897182</c:v>
                </c:pt>
                <c:pt idx="54736">
                  <c:v>126.809916652456</c:v>
                </c:pt>
                <c:pt idx="54737">
                  <c:v>126.812233407729</c:v>
                </c:pt>
                <c:pt idx="54738">
                  <c:v>126.81455016300301</c:v>
                </c:pt>
                <c:pt idx="54739">
                  <c:v>126.81686691827601</c:v>
                </c:pt>
                <c:pt idx="54740">
                  <c:v>126.81918367355</c:v>
                </c:pt>
                <c:pt idx="54741">
                  <c:v>126.821500428823</c:v>
                </c:pt>
                <c:pt idx="54742">
                  <c:v>126.823817184097</c:v>
                </c:pt>
                <c:pt idx="54743">
                  <c:v>126.82613393937</c:v>
                </c:pt>
                <c:pt idx="54744">
                  <c:v>126.828450694644</c:v>
                </c:pt>
                <c:pt idx="54745">
                  <c:v>126.830767449917</c:v>
                </c:pt>
                <c:pt idx="54746">
                  <c:v>126.833084205191</c:v>
                </c:pt>
                <c:pt idx="54747">
                  <c:v>126.835400960464</c:v>
                </c:pt>
                <c:pt idx="54748">
                  <c:v>126.83771771573799</c:v>
                </c:pt>
                <c:pt idx="54749">
                  <c:v>126.840034471012</c:v>
                </c:pt>
                <c:pt idx="54750">
                  <c:v>126.842351226285</c:v>
                </c:pt>
                <c:pt idx="54751">
                  <c:v>126.844667981559</c:v>
                </c:pt>
                <c:pt idx="54752">
                  <c:v>126.846984736832</c:v>
                </c:pt>
                <c:pt idx="54753">
                  <c:v>126.84930149210599</c:v>
                </c:pt>
                <c:pt idx="54754">
                  <c:v>126.85161824737899</c:v>
                </c:pt>
                <c:pt idx="54755">
                  <c:v>126.853935002653</c:v>
                </c:pt>
                <c:pt idx="54756">
                  <c:v>126.856251757926</c:v>
                </c:pt>
                <c:pt idx="54757">
                  <c:v>126.8585685132</c:v>
                </c:pt>
                <c:pt idx="54758">
                  <c:v>126.860885268473</c:v>
                </c:pt>
                <c:pt idx="54759">
                  <c:v>126.86320202374699</c:v>
                </c:pt>
                <c:pt idx="54760">
                  <c:v>126.86551877901999</c:v>
                </c:pt>
                <c:pt idx="54761">
                  <c:v>126.867835534294</c:v>
                </c:pt>
                <c:pt idx="54762">
                  <c:v>126.870152289568</c:v>
                </c:pt>
                <c:pt idx="54763">
                  <c:v>126.872469044841</c:v>
                </c:pt>
                <c:pt idx="54764">
                  <c:v>126.87478580011501</c:v>
                </c:pt>
                <c:pt idx="54765">
                  <c:v>126.87710255538801</c:v>
                </c:pt>
                <c:pt idx="54766">
                  <c:v>126.879419310662</c:v>
                </c:pt>
                <c:pt idx="54767">
                  <c:v>126.881736065935</c:v>
                </c:pt>
                <c:pt idx="54768">
                  <c:v>126.884052821209</c:v>
                </c:pt>
                <c:pt idx="54769">
                  <c:v>126.886369576482</c:v>
                </c:pt>
                <c:pt idx="54770">
                  <c:v>126.88868633175601</c:v>
                </c:pt>
                <c:pt idx="54771">
                  <c:v>126.89100308702901</c:v>
                </c:pt>
                <c:pt idx="54772">
                  <c:v>126.893319842303</c:v>
                </c:pt>
                <c:pt idx="54773">
                  <c:v>126.895636597576</c:v>
                </c:pt>
                <c:pt idx="54774">
                  <c:v>126.89795335285</c:v>
                </c:pt>
                <c:pt idx="54775">
                  <c:v>126.900270108124</c:v>
                </c:pt>
                <c:pt idx="54776">
                  <c:v>126.902586863397</c:v>
                </c:pt>
                <c:pt idx="54777">
                  <c:v>126.904903618671</c:v>
                </c:pt>
                <c:pt idx="54778">
                  <c:v>126.907220373944</c:v>
                </c:pt>
                <c:pt idx="54779">
                  <c:v>126.90953712921799</c:v>
                </c:pt>
                <c:pt idx="54780">
                  <c:v>126.91185388449099</c:v>
                </c:pt>
                <c:pt idx="54781">
                  <c:v>126.914170639765</c:v>
                </c:pt>
                <c:pt idx="54782">
                  <c:v>126.916487395038</c:v>
                </c:pt>
                <c:pt idx="54783">
                  <c:v>126.918804150312</c:v>
                </c:pt>
                <c:pt idx="54784">
                  <c:v>126.921120905585</c:v>
                </c:pt>
                <c:pt idx="54785">
                  <c:v>126.92343766085899</c:v>
                </c:pt>
                <c:pt idx="54786">
                  <c:v>126.925754416133</c:v>
                </c:pt>
                <c:pt idx="54787">
                  <c:v>126.928071171406</c:v>
                </c:pt>
                <c:pt idx="54788">
                  <c:v>126.93038792668</c:v>
                </c:pt>
                <c:pt idx="54789">
                  <c:v>126.932704681953</c:v>
                </c:pt>
                <c:pt idx="54790">
                  <c:v>126.93502143722699</c:v>
                </c:pt>
                <c:pt idx="54791">
                  <c:v>126.93733819249999</c:v>
                </c:pt>
                <c:pt idx="54792">
                  <c:v>126.939654947774</c:v>
                </c:pt>
                <c:pt idx="54793">
                  <c:v>126.941971703047</c:v>
                </c:pt>
                <c:pt idx="54794">
                  <c:v>126.944288458321</c:v>
                </c:pt>
                <c:pt idx="54795">
                  <c:v>126.946605213594</c:v>
                </c:pt>
                <c:pt idx="54796">
                  <c:v>126.94892196886801</c:v>
                </c:pt>
                <c:pt idx="54797">
                  <c:v>126.95123872414101</c:v>
                </c:pt>
                <c:pt idx="54798">
                  <c:v>126.953555479415</c:v>
                </c:pt>
                <c:pt idx="54799">
                  <c:v>126.955872234689</c:v>
                </c:pt>
                <c:pt idx="54800">
                  <c:v>126.958188989962</c:v>
                </c:pt>
                <c:pt idx="54801">
                  <c:v>126.96050574523601</c:v>
                </c:pt>
                <c:pt idx="54802">
                  <c:v>126.96282250050901</c:v>
                </c:pt>
                <c:pt idx="54803">
                  <c:v>126.965139255783</c:v>
                </c:pt>
                <c:pt idx="54804">
                  <c:v>126.967456011056</c:v>
                </c:pt>
                <c:pt idx="54805">
                  <c:v>126.96977276633</c:v>
                </c:pt>
                <c:pt idx="54806">
                  <c:v>126.972089521603</c:v>
                </c:pt>
                <c:pt idx="54807">
                  <c:v>126.974406276877</c:v>
                </c:pt>
                <c:pt idx="54808">
                  <c:v>126.97672303215001</c:v>
                </c:pt>
                <c:pt idx="54809">
                  <c:v>126.979039787424</c:v>
                </c:pt>
                <c:pt idx="54810">
                  <c:v>126.981356542697</c:v>
                </c:pt>
                <c:pt idx="54811">
                  <c:v>126.983673297971</c:v>
                </c:pt>
                <c:pt idx="54812">
                  <c:v>126.985990053245</c:v>
                </c:pt>
                <c:pt idx="54813">
                  <c:v>126.988306808518</c:v>
                </c:pt>
                <c:pt idx="54814">
                  <c:v>126.990623563792</c:v>
                </c:pt>
                <c:pt idx="54815">
                  <c:v>126.992940319065</c:v>
                </c:pt>
                <c:pt idx="54816">
                  <c:v>126.99525707433899</c:v>
                </c:pt>
                <c:pt idx="54817">
                  <c:v>126.99757382961199</c:v>
                </c:pt>
                <c:pt idx="54818">
                  <c:v>126.999890584886</c:v>
                </c:pt>
                <c:pt idx="54819">
                  <c:v>127.002207340159</c:v>
                </c:pt>
                <c:pt idx="54820">
                  <c:v>127.004524095433</c:v>
                </c:pt>
                <c:pt idx="54821">
                  <c:v>127.006840850706</c:v>
                </c:pt>
                <c:pt idx="54822">
                  <c:v>127.00915760597999</c:v>
                </c:pt>
                <c:pt idx="54823">
                  <c:v>127.01147436125299</c:v>
                </c:pt>
                <c:pt idx="54824">
                  <c:v>127.013791116527</c:v>
                </c:pt>
                <c:pt idx="54825">
                  <c:v>127.016107871801</c:v>
                </c:pt>
                <c:pt idx="54826">
                  <c:v>127.018424627074</c:v>
                </c:pt>
                <c:pt idx="54827">
                  <c:v>127.02074138234801</c:v>
                </c:pt>
                <c:pt idx="54828">
                  <c:v>127.02305813762101</c:v>
                </c:pt>
                <c:pt idx="54829">
                  <c:v>127.025374892895</c:v>
                </c:pt>
                <c:pt idx="54830">
                  <c:v>127.027691648168</c:v>
                </c:pt>
                <c:pt idx="54831">
                  <c:v>127.030008403442</c:v>
                </c:pt>
                <c:pt idx="54832">
                  <c:v>127.032325158715</c:v>
                </c:pt>
                <c:pt idx="54833">
                  <c:v>127.03464191398901</c:v>
                </c:pt>
                <c:pt idx="54834">
                  <c:v>127.03695866926201</c:v>
                </c:pt>
                <c:pt idx="54835">
                  <c:v>127.039275424536</c:v>
                </c:pt>
                <c:pt idx="54836">
                  <c:v>127.04159217981</c:v>
                </c:pt>
                <c:pt idx="54837">
                  <c:v>127.043908935083</c:v>
                </c:pt>
                <c:pt idx="54838">
                  <c:v>127.04622569035701</c:v>
                </c:pt>
                <c:pt idx="54839">
                  <c:v>127.04854244563001</c:v>
                </c:pt>
                <c:pt idx="54840">
                  <c:v>127.050859200904</c:v>
                </c:pt>
                <c:pt idx="54841">
                  <c:v>127.053175956177</c:v>
                </c:pt>
                <c:pt idx="54842">
                  <c:v>127.055492711451</c:v>
                </c:pt>
                <c:pt idx="54843">
                  <c:v>127.057809466724</c:v>
                </c:pt>
                <c:pt idx="54844">
                  <c:v>127.060126221998</c:v>
                </c:pt>
                <c:pt idx="54845">
                  <c:v>127.062442977271</c:v>
                </c:pt>
                <c:pt idx="54846">
                  <c:v>127.064759732545</c:v>
                </c:pt>
                <c:pt idx="54847">
                  <c:v>127.067076487818</c:v>
                </c:pt>
                <c:pt idx="54848">
                  <c:v>127.06939324309199</c:v>
                </c:pt>
                <c:pt idx="54849">
                  <c:v>127.071709998366</c:v>
                </c:pt>
                <c:pt idx="54850">
                  <c:v>127.074026753639</c:v>
                </c:pt>
                <c:pt idx="54851">
                  <c:v>127.076343508913</c:v>
                </c:pt>
                <c:pt idx="54852">
                  <c:v>127.078660264186</c:v>
                </c:pt>
                <c:pt idx="54853">
                  <c:v>127.08097701945999</c:v>
                </c:pt>
                <c:pt idx="54854">
                  <c:v>127.08329377473299</c:v>
                </c:pt>
                <c:pt idx="54855">
                  <c:v>127.085610530007</c:v>
                </c:pt>
                <c:pt idx="54856">
                  <c:v>127.08792728528</c:v>
                </c:pt>
                <c:pt idx="54857">
                  <c:v>127.090244040554</c:v>
                </c:pt>
                <c:pt idx="54858">
                  <c:v>127.092560795827</c:v>
                </c:pt>
                <c:pt idx="54859">
                  <c:v>127.09487755110101</c:v>
                </c:pt>
                <c:pt idx="54860">
                  <c:v>127.09719430637401</c:v>
                </c:pt>
                <c:pt idx="54861">
                  <c:v>127.099511061648</c:v>
                </c:pt>
                <c:pt idx="54862">
                  <c:v>127.101827816922</c:v>
                </c:pt>
                <c:pt idx="54863">
                  <c:v>127.104144572195</c:v>
                </c:pt>
                <c:pt idx="54864">
                  <c:v>127.10646132746901</c:v>
                </c:pt>
                <c:pt idx="54865">
                  <c:v>127.10877808274201</c:v>
                </c:pt>
                <c:pt idx="54866">
                  <c:v>127.111094838016</c:v>
                </c:pt>
                <c:pt idx="54867">
                  <c:v>127.113411593289</c:v>
                </c:pt>
                <c:pt idx="54868">
                  <c:v>127.115728348563</c:v>
                </c:pt>
                <c:pt idx="54869">
                  <c:v>127.118045103836</c:v>
                </c:pt>
                <c:pt idx="54870">
                  <c:v>127.12036185911001</c:v>
                </c:pt>
                <c:pt idx="54871">
                  <c:v>127.12267861438301</c:v>
                </c:pt>
                <c:pt idx="54872">
                  <c:v>127.124995369657</c:v>
                </c:pt>
                <c:pt idx="54873">
                  <c:v>127.127312124931</c:v>
                </c:pt>
                <c:pt idx="54874">
                  <c:v>127.129628880204</c:v>
                </c:pt>
                <c:pt idx="54875">
                  <c:v>127.131945635478</c:v>
                </c:pt>
                <c:pt idx="54876">
                  <c:v>127.134262390751</c:v>
                </c:pt>
                <c:pt idx="54877">
                  <c:v>127.136579146025</c:v>
                </c:pt>
                <c:pt idx="54878">
                  <c:v>127.138895901298</c:v>
                </c:pt>
                <c:pt idx="54879">
                  <c:v>127.14121265657199</c:v>
                </c:pt>
                <c:pt idx="54880">
                  <c:v>127.14352941184499</c:v>
                </c:pt>
                <c:pt idx="54881">
                  <c:v>127.145846167119</c:v>
                </c:pt>
                <c:pt idx="54882">
                  <c:v>127.148162922392</c:v>
                </c:pt>
                <c:pt idx="54883">
                  <c:v>127.150479677666</c:v>
                </c:pt>
                <c:pt idx="54884">
                  <c:v>127.152796432939</c:v>
                </c:pt>
                <c:pt idx="54885">
                  <c:v>127.15511318821299</c:v>
                </c:pt>
                <c:pt idx="54886">
                  <c:v>127.157429943487</c:v>
                </c:pt>
                <c:pt idx="54887">
                  <c:v>127.15974669876</c:v>
                </c:pt>
                <c:pt idx="54888">
                  <c:v>127.162063454034</c:v>
                </c:pt>
                <c:pt idx="54889">
                  <c:v>127.164380209307</c:v>
                </c:pt>
                <c:pt idx="54890">
                  <c:v>127.16669696458101</c:v>
                </c:pt>
                <c:pt idx="54891">
                  <c:v>127.16901371985399</c:v>
                </c:pt>
                <c:pt idx="54892">
                  <c:v>127.171330475128</c:v>
                </c:pt>
                <c:pt idx="54893">
                  <c:v>127.173647230401</c:v>
                </c:pt>
                <c:pt idx="54894">
                  <c:v>127.175963985675</c:v>
                </c:pt>
                <c:pt idx="54895">
                  <c:v>127.178280740948</c:v>
                </c:pt>
                <c:pt idx="54896">
                  <c:v>127.18059749622201</c:v>
                </c:pt>
                <c:pt idx="54897">
                  <c:v>127.18291425149501</c:v>
                </c:pt>
                <c:pt idx="54898">
                  <c:v>127.185231006769</c:v>
                </c:pt>
                <c:pt idx="54899">
                  <c:v>127.187547762043</c:v>
                </c:pt>
                <c:pt idx="54900">
                  <c:v>127.189864517316</c:v>
                </c:pt>
                <c:pt idx="54901">
                  <c:v>127.19218127259001</c:v>
                </c:pt>
                <c:pt idx="54902">
                  <c:v>127.19449802786301</c:v>
                </c:pt>
                <c:pt idx="54903">
                  <c:v>127.196814783137</c:v>
                </c:pt>
                <c:pt idx="54904">
                  <c:v>127.19913153841</c:v>
                </c:pt>
                <c:pt idx="54905">
                  <c:v>127.201448293684</c:v>
                </c:pt>
                <c:pt idx="54906">
                  <c:v>127.203765048957</c:v>
                </c:pt>
                <c:pt idx="54907">
                  <c:v>127.206081804231</c:v>
                </c:pt>
                <c:pt idx="54908">
                  <c:v>127.208398559504</c:v>
                </c:pt>
                <c:pt idx="54909">
                  <c:v>127.210715314778</c:v>
                </c:pt>
                <c:pt idx="54910">
                  <c:v>127.213032070051</c:v>
                </c:pt>
                <c:pt idx="54911">
                  <c:v>127.21534882532499</c:v>
                </c:pt>
                <c:pt idx="54912">
                  <c:v>127.217665580599</c:v>
                </c:pt>
                <c:pt idx="54913">
                  <c:v>127.219982335872</c:v>
                </c:pt>
                <c:pt idx="54914">
                  <c:v>127.222299091146</c:v>
                </c:pt>
                <c:pt idx="54915">
                  <c:v>127.224615846419</c:v>
                </c:pt>
                <c:pt idx="54916">
                  <c:v>127.22693260169299</c:v>
                </c:pt>
                <c:pt idx="54917">
                  <c:v>127.22924935696599</c:v>
                </c:pt>
                <c:pt idx="54918">
                  <c:v>127.23156611224</c:v>
                </c:pt>
                <c:pt idx="54919">
                  <c:v>127.233882867513</c:v>
                </c:pt>
                <c:pt idx="54920">
                  <c:v>127.236199622787</c:v>
                </c:pt>
                <c:pt idx="54921">
                  <c:v>127.23851637806</c:v>
                </c:pt>
                <c:pt idx="54922">
                  <c:v>127.24083313333399</c:v>
                </c:pt>
                <c:pt idx="54923">
                  <c:v>127.243149888608</c:v>
                </c:pt>
                <c:pt idx="54924">
                  <c:v>127.245466643881</c:v>
                </c:pt>
                <c:pt idx="54925">
                  <c:v>127.247783399155</c:v>
                </c:pt>
                <c:pt idx="54926">
                  <c:v>127.250100154428</c:v>
                </c:pt>
                <c:pt idx="54927">
                  <c:v>127.25241690970201</c:v>
                </c:pt>
                <c:pt idx="54928">
                  <c:v>127.25473366497501</c:v>
                </c:pt>
                <c:pt idx="54929">
                  <c:v>127.257050420249</c:v>
                </c:pt>
                <c:pt idx="54930">
                  <c:v>127.259367175522</c:v>
                </c:pt>
                <c:pt idx="54931">
                  <c:v>127.261683930796</c:v>
                </c:pt>
                <c:pt idx="54932">
                  <c:v>127.264000686069</c:v>
                </c:pt>
                <c:pt idx="54933">
                  <c:v>127.26631744134301</c:v>
                </c:pt>
                <c:pt idx="54934">
                  <c:v>127.26863419661601</c:v>
                </c:pt>
                <c:pt idx="54935">
                  <c:v>127.27095095189</c:v>
                </c:pt>
                <c:pt idx="54936">
                  <c:v>127.273267707164</c:v>
                </c:pt>
                <c:pt idx="54937">
                  <c:v>127.275584462437</c:v>
                </c:pt>
                <c:pt idx="54938">
                  <c:v>127.277901217711</c:v>
                </c:pt>
                <c:pt idx="54939">
                  <c:v>127.280217972984</c:v>
                </c:pt>
                <c:pt idx="54940">
                  <c:v>127.282534728258</c:v>
                </c:pt>
                <c:pt idx="54941">
                  <c:v>127.284851483531</c:v>
                </c:pt>
                <c:pt idx="54942">
                  <c:v>127.28716823880499</c:v>
                </c:pt>
                <c:pt idx="54943">
                  <c:v>127.28948499407799</c:v>
                </c:pt>
                <c:pt idx="54944">
                  <c:v>127.291801749352</c:v>
                </c:pt>
                <c:pt idx="54945">
                  <c:v>127.294118504625</c:v>
                </c:pt>
                <c:pt idx="54946">
                  <c:v>127.296435259899</c:v>
                </c:pt>
                <c:pt idx="54947">
                  <c:v>127.298752015172</c:v>
                </c:pt>
                <c:pt idx="54948">
                  <c:v>127.30106877044599</c:v>
                </c:pt>
                <c:pt idx="54949">
                  <c:v>127.30338552572</c:v>
                </c:pt>
                <c:pt idx="54950">
                  <c:v>127.305702280993</c:v>
                </c:pt>
                <c:pt idx="54951">
                  <c:v>127.308019036267</c:v>
                </c:pt>
                <c:pt idx="54952">
                  <c:v>127.31033579154</c:v>
                </c:pt>
                <c:pt idx="54953">
                  <c:v>127.31265254681399</c:v>
                </c:pt>
                <c:pt idx="54954">
                  <c:v>127.31496930208699</c:v>
                </c:pt>
                <c:pt idx="54955">
                  <c:v>127.317286057361</c:v>
                </c:pt>
                <c:pt idx="54956">
                  <c:v>127.319602812634</c:v>
                </c:pt>
                <c:pt idx="54957">
                  <c:v>127.321919567908</c:v>
                </c:pt>
                <c:pt idx="54958">
                  <c:v>127.324236323181</c:v>
                </c:pt>
                <c:pt idx="54959">
                  <c:v>127.32655307845501</c:v>
                </c:pt>
                <c:pt idx="54960">
                  <c:v>127.32886983372801</c:v>
                </c:pt>
                <c:pt idx="54961">
                  <c:v>127.331186589002</c:v>
                </c:pt>
                <c:pt idx="54962">
                  <c:v>127.333503344276</c:v>
                </c:pt>
                <c:pt idx="54963">
                  <c:v>127.335820099549</c:v>
                </c:pt>
                <c:pt idx="54964">
                  <c:v>127.33813685482301</c:v>
                </c:pt>
                <c:pt idx="54965">
                  <c:v>127.34045361009601</c:v>
                </c:pt>
                <c:pt idx="54966">
                  <c:v>127.34277036537</c:v>
                </c:pt>
                <c:pt idx="54967">
                  <c:v>127.345087120643</c:v>
                </c:pt>
                <c:pt idx="54968">
                  <c:v>127.347403875917</c:v>
                </c:pt>
                <c:pt idx="54969">
                  <c:v>127.34972063119</c:v>
                </c:pt>
                <c:pt idx="54970">
                  <c:v>127.352037386464</c:v>
                </c:pt>
                <c:pt idx="54971">
                  <c:v>127.35435414173701</c:v>
                </c:pt>
                <c:pt idx="54972">
                  <c:v>127.356670897011</c:v>
                </c:pt>
                <c:pt idx="54973">
                  <c:v>127.35898765228499</c:v>
                </c:pt>
                <c:pt idx="54974">
                  <c:v>127.36130440755799</c:v>
                </c:pt>
                <c:pt idx="54975">
                  <c:v>127.363621162832</c:v>
                </c:pt>
                <c:pt idx="54976">
                  <c:v>127.365937918105</c:v>
                </c:pt>
                <c:pt idx="54977">
                  <c:v>127.368254673379</c:v>
                </c:pt>
                <c:pt idx="54978">
                  <c:v>127.370571428652</c:v>
                </c:pt>
                <c:pt idx="54979">
                  <c:v>127.37288818392599</c:v>
                </c:pt>
                <c:pt idx="54980">
                  <c:v>127.37520493919899</c:v>
                </c:pt>
                <c:pt idx="54981">
                  <c:v>127.377521694473</c:v>
                </c:pt>
                <c:pt idx="54982">
                  <c:v>127.379838449746</c:v>
                </c:pt>
                <c:pt idx="54983">
                  <c:v>127.38215520502</c:v>
                </c:pt>
                <c:pt idx="54984">
                  <c:v>127.384471960293</c:v>
                </c:pt>
                <c:pt idx="54985">
                  <c:v>127.38678871556699</c:v>
                </c:pt>
                <c:pt idx="54986">
                  <c:v>127.389105470841</c:v>
                </c:pt>
                <c:pt idx="54987">
                  <c:v>127.391422226114</c:v>
                </c:pt>
                <c:pt idx="54988">
                  <c:v>127.393738981388</c:v>
                </c:pt>
                <c:pt idx="54989">
                  <c:v>127.396055736661</c:v>
                </c:pt>
                <c:pt idx="54990">
                  <c:v>127.39837249193501</c:v>
                </c:pt>
                <c:pt idx="54991">
                  <c:v>127.40068924720801</c:v>
                </c:pt>
                <c:pt idx="54992">
                  <c:v>127.403006002482</c:v>
                </c:pt>
                <c:pt idx="54993">
                  <c:v>127.405322757755</c:v>
                </c:pt>
                <c:pt idx="54994">
                  <c:v>127.407639513029</c:v>
                </c:pt>
                <c:pt idx="54995">
                  <c:v>127.409956268302</c:v>
                </c:pt>
                <c:pt idx="54996">
                  <c:v>127.41227302357601</c:v>
                </c:pt>
                <c:pt idx="54997">
                  <c:v>127.41458977884901</c:v>
                </c:pt>
                <c:pt idx="54998">
                  <c:v>127.416906534123</c:v>
                </c:pt>
                <c:pt idx="54999">
                  <c:v>127.419223289397</c:v>
                </c:pt>
                <c:pt idx="55000">
                  <c:v>127.42154004467</c:v>
                </c:pt>
                <c:pt idx="55001">
                  <c:v>127.42385679994401</c:v>
                </c:pt>
                <c:pt idx="55002">
                  <c:v>127.42617355521701</c:v>
                </c:pt>
                <c:pt idx="55003">
                  <c:v>127.428490310491</c:v>
                </c:pt>
                <c:pt idx="55004">
                  <c:v>127.430807065764</c:v>
                </c:pt>
                <c:pt idx="55005">
                  <c:v>127.433123821038</c:v>
                </c:pt>
                <c:pt idx="55006">
                  <c:v>127.435440576311</c:v>
                </c:pt>
                <c:pt idx="55007">
                  <c:v>127.437757331585</c:v>
                </c:pt>
                <c:pt idx="55008">
                  <c:v>127.440074086858</c:v>
                </c:pt>
                <c:pt idx="55009">
                  <c:v>127.442390842132</c:v>
                </c:pt>
                <c:pt idx="55010">
                  <c:v>127.44470759740599</c:v>
                </c:pt>
                <c:pt idx="55011">
                  <c:v>127.44702435267899</c:v>
                </c:pt>
                <c:pt idx="55012">
                  <c:v>127.449341107953</c:v>
                </c:pt>
                <c:pt idx="55013">
                  <c:v>127.451657863226</c:v>
                </c:pt>
                <c:pt idx="55014">
                  <c:v>127.4539746185</c:v>
                </c:pt>
                <c:pt idx="55015">
                  <c:v>127.456291373773</c:v>
                </c:pt>
                <c:pt idx="55016">
                  <c:v>127.45860812904699</c:v>
                </c:pt>
                <c:pt idx="55017">
                  <c:v>127.46092488431999</c:v>
                </c:pt>
                <c:pt idx="55018">
                  <c:v>127.463241639594</c:v>
                </c:pt>
                <c:pt idx="55019">
                  <c:v>127.465558394867</c:v>
                </c:pt>
                <c:pt idx="55020">
                  <c:v>127.467875150141</c:v>
                </c:pt>
                <c:pt idx="55021">
                  <c:v>127.470191905414</c:v>
                </c:pt>
                <c:pt idx="55022">
                  <c:v>127.47250866068801</c:v>
                </c:pt>
                <c:pt idx="55023">
                  <c:v>127.474825415962</c:v>
                </c:pt>
                <c:pt idx="55024">
                  <c:v>127.477142171235</c:v>
                </c:pt>
                <c:pt idx="55025">
                  <c:v>127.479458926509</c:v>
                </c:pt>
                <c:pt idx="55026">
                  <c:v>127.481775681782</c:v>
                </c:pt>
                <c:pt idx="55027">
                  <c:v>127.48409243705601</c:v>
                </c:pt>
                <c:pt idx="55028">
                  <c:v>127.48640919232901</c:v>
                </c:pt>
                <c:pt idx="55029">
                  <c:v>127.488725947603</c:v>
                </c:pt>
                <c:pt idx="55030">
                  <c:v>127.491042702876</c:v>
                </c:pt>
                <c:pt idx="55031">
                  <c:v>127.49335945815</c:v>
                </c:pt>
                <c:pt idx="55032">
                  <c:v>127.495676213423</c:v>
                </c:pt>
                <c:pt idx="55033">
                  <c:v>127.49799296869701</c:v>
                </c:pt>
                <c:pt idx="55034">
                  <c:v>127.50030972397001</c:v>
                </c:pt>
                <c:pt idx="55035">
                  <c:v>127.502626479244</c:v>
                </c:pt>
                <c:pt idx="55036">
                  <c:v>127.504943234518</c:v>
                </c:pt>
                <c:pt idx="55037">
                  <c:v>127.507259989791</c:v>
                </c:pt>
                <c:pt idx="55038">
                  <c:v>127.509576745065</c:v>
                </c:pt>
                <c:pt idx="55039">
                  <c:v>127.511893500338</c:v>
                </c:pt>
                <c:pt idx="55040">
                  <c:v>127.514210255612</c:v>
                </c:pt>
                <c:pt idx="55041">
                  <c:v>127.516527010885</c:v>
                </c:pt>
                <c:pt idx="55042">
                  <c:v>127.51884376615899</c:v>
                </c:pt>
                <c:pt idx="55043">
                  <c:v>127.52116052143199</c:v>
                </c:pt>
                <c:pt idx="55044">
                  <c:v>127.523477276706</c:v>
                </c:pt>
                <c:pt idx="55045">
                  <c:v>127.525794031979</c:v>
                </c:pt>
                <c:pt idx="55046">
                  <c:v>127.528110787253</c:v>
                </c:pt>
                <c:pt idx="55047">
                  <c:v>127.530427542526</c:v>
                </c:pt>
                <c:pt idx="55048">
                  <c:v>127.53274429779999</c:v>
                </c:pt>
                <c:pt idx="55049">
                  <c:v>127.535061053074</c:v>
                </c:pt>
                <c:pt idx="55050">
                  <c:v>127.537377808347</c:v>
                </c:pt>
                <c:pt idx="55051">
                  <c:v>127.539694563621</c:v>
                </c:pt>
                <c:pt idx="55052">
                  <c:v>127.542011318894</c:v>
                </c:pt>
                <c:pt idx="55053">
                  <c:v>127.54432807416801</c:v>
                </c:pt>
                <c:pt idx="55054">
                  <c:v>127.54664482944099</c:v>
                </c:pt>
                <c:pt idx="55055">
                  <c:v>127.548961584715</c:v>
                </c:pt>
                <c:pt idx="55056">
                  <c:v>127.551278339988</c:v>
                </c:pt>
                <c:pt idx="55057">
                  <c:v>127.553595095262</c:v>
                </c:pt>
                <c:pt idx="55058">
                  <c:v>127.555911850535</c:v>
                </c:pt>
                <c:pt idx="55059">
                  <c:v>127.55822860580901</c:v>
                </c:pt>
                <c:pt idx="55060">
                  <c:v>127.560545361083</c:v>
                </c:pt>
                <c:pt idx="55061">
                  <c:v>127.562862116356</c:v>
                </c:pt>
                <c:pt idx="55062">
                  <c:v>127.56517887163</c:v>
                </c:pt>
                <c:pt idx="55063">
                  <c:v>127.567495626903</c:v>
                </c:pt>
                <c:pt idx="55064">
                  <c:v>127.56981238217701</c:v>
                </c:pt>
                <c:pt idx="55065">
                  <c:v>127.57212913745001</c:v>
                </c:pt>
                <c:pt idx="55066">
                  <c:v>127.574445892724</c:v>
                </c:pt>
                <c:pt idx="55067">
                  <c:v>127.576762647997</c:v>
                </c:pt>
                <c:pt idx="55068">
                  <c:v>127.579079403271</c:v>
                </c:pt>
                <c:pt idx="55069">
                  <c:v>127.581396158544</c:v>
                </c:pt>
                <c:pt idx="55070">
                  <c:v>127.583712913818</c:v>
                </c:pt>
                <c:pt idx="55071">
                  <c:v>127.586029669091</c:v>
                </c:pt>
                <c:pt idx="55072">
                  <c:v>127.588346424365</c:v>
                </c:pt>
                <c:pt idx="55073">
                  <c:v>127.59066317963899</c:v>
                </c:pt>
                <c:pt idx="55074">
                  <c:v>127.59297993491199</c:v>
                </c:pt>
                <c:pt idx="55075">
                  <c:v>127.595296690186</c:v>
                </c:pt>
                <c:pt idx="55076">
                  <c:v>127.597613445459</c:v>
                </c:pt>
                <c:pt idx="55077">
                  <c:v>127.599930200733</c:v>
                </c:pt>
                <c:pt idx="55078">
                  <c:v>127.602246956006</c:v>
                </c:pt>
                <c:pt idx="55079">
                  <c:v>127.60456371127999</c:v>
                </c:pt>
                <c:pt idx="55080">
                  <c:v>127.60688046655299</c:v>
                </c:pt>
                <c:pt idx="55081">
                  <c:v>127.609197221827</c:v>
                </c:pt>
                <c:pt idx="55082">
                  <c:v>127.6115139771</c:v>
                </c:pt>
                <c:pt idx="55083">
                  <c:v>127.613830732374</c:v>
                </c:pt>
                <c:pt idx="55084">
                  <c:v>127.616147487647</c:v>
                </c:pt>
                <c:pt idx="55085">
                  <c:v>127.61846424292099</c:v>
                </c:pt>
                <c:pt idx="55086">
                  <c:v>127.620780998195</c:v>
                </c:pt>
                <c:pt idx="55087">
                  <c:v>127.623097753468</c:v>
                </c:pt>
                <c:pt idx="55088">
                  <c:v>127.625414508742</c:v>
                </c:pt>
                <c:pt idx="55089">
                  <c:v>127.627731264015</c:v>
                </c:pt>
                <c:pt idx="55090">
                  <c:v>127.63004801928901</c:v>
                </c:pt>
                <c:pt idx="55091">
                  <c:v>127.63236477456201</c:v>
                </c:pt>
                <c:pt idx="55092">
                  <c:v>127.634681529836</c:v>
                </c:pt>
                <c:pt idx="55093">
                  <c:v>127.636998285109</c:v>
                </c:pt>
                <c:pt idx="55094">
                  <c:v>127.639315040383</c:v>
                </c:pt>
                <c:pt idx="55095">
                  <c:v>127.641631795656</c:v>
                </c:pt>
                <c:pt idx="55096">
                  <c:v>127.64394855093001</c:v>
                </c:pt>
                <c:pt idx="55097">
                  <c:v>127.64626530620301</c:v>
                </c:pt>
                <c:pt idx="55098">
                  <c:v>127.648582061477</c:v>
                </c:pt>
                <c:pt idx="55099">
                  <c:v>127.650898816751</c:v>
                </c:pt>
                <c:pt idx="55100">
                  <c:v>127.653215572024</c:v>
                </c:pt>
                <c:pt idx="55101">
                  <c:v>127.655532327298</c:v>
                </c:pt>
                <c:pt idx="55102">
                  <c:v>127.657849082571</c:v>
                </c:pt>
                <c:pt idx="55103">
                  <c:v>127.660165837845</c:v>
                </c:pt>
                <c:pt idx="55104">
                  <c:v>127.662482593118</c:v>
                </c:pt>
                <c:pt idx="55105">
                  <c:v>127.66479934839199</c:v>
                </c:pt>
                <c:pt idx="55106">
                  <c:v>127.66711610366499</c:v>
                </c:pt>
                <c:pt idx="55107">
                  <c:v>127.669432858939</c:v>
                </c:pt>
                <c:pt idx="55108">
                  <c:v>127.671749614212</c:v>
                </c:pt>
                <c:pt idx="55109">
                  <c:v>127.674066369486</c:v>
                </c:pt>
                <c:pt idx="55110">
                  <c:v>127.67638312475999</c:v>
                </c:pt>
                <c:pt idx="55111">
                  <c:v>127.67869988003299</c:v>
                </c:pt>
                <c:pt idx="55112">
                  <c:v>127.681016635307</c:v>
                </c:pt>
                <c:pt idx="55113">
                  <c:v>127.68333339058</c:v>
                </c:pt>
                <c:pt idx="55114">
                  <c:v>127.685650145854</c:v>
                </c:pt>
                <c:pt idx="55115">
                  <c:v>127.687966901127</c:v>
                </c:pt>
                <c:pt idx="55116">
                  <c:v>127.69028365640099</c:v>
                </c:pt>
                <c:pt idx="55117">
                  <c:v>127.69260041167399</c:v>
                </c:pt>
                <c:pt idx="55118">
                  <c:v>127.694917166948</c:v>
                </c:pt>
                <c:pt idx="55119">
                  <c:v>127.697233922221</c:v>
                </c:pt>
                <c:pt idx="55120">
                  <c:v>127.699550677495</c:v>
                </c:pt>
                <c:pt idx="55121">
                  <c:v>127.701867432768</c:v>
                </c:pt>
                <c:pt idx="55122">
                  <c:v>127.70418418804201</c:v>
                </c:pt>
                <c:pt idx="55123">
                  <c:v>127.706500943316</c:v>
                </c:pt>
                <c:pt idx="55124">
                  <c:v>127.708817698589</c:v>
                </c:pt>
                <c:pt idx="55125">
                  <c:v>127.711134453863</c:v>
                </c:pt>
                <c:pt idx="55126">
                  <c:v>127.713451209136</c:v>
                </c:pt>
                <c:pt idx="55127">
                  <c:v>127.71576796441001</c:v>
                </c:pt>
                <c:pt idx="55128">
                  <c:v>127.71808471968301</c:v>
                </c:pt>
                <c:pt idx="55129">
                  <c:v>127.720401474957</c:v>
                </c:pt>
                <c:pt idx="55130">
                  <c:v>127.72271823023</c:v>
                </c:pt>
                <c:pt idx="55131">
                  <c:v>127.725034985504</c:v>
                </c:pt>
                <c:pt idx="55132">
                  <c:v>127.727351740777</c:v>
                </c:pt>
                <c:pt idx="55133">
                  <c:v>127.729668496051</c:v>
                </c:pt>
                <c:pt idx="55134">
                  <c:v>127.73198525132401</c:v>
                </c:pt>
                <c:pt idx="55135">
                  <c:v>127.734302006598</c:v>
                </c:pt>
                <c:pt idx="55136">
                  <c:v>127.73661876187199</c:v>
                </c:pt>
                <c:pt idx="55137">
                  <c:v>127.73893551714499</c:v>
                </c:pt>
                <c:pt idx="55138">
                  <c:v>127.741252272419</c:v>
                </c:pt>
                <c:pt idx="55139">
                  <c:v>127.743569027692</c:v>
                </c:pt>
                <c:pt idx="55140">
                  <c:v>127.745885782966</c:v>
                </c:pt>
                <c:pt idx="55141">
                  <c:v>127.748202538239</c:v>
                </c:pt>
                <c:pt idx="55142">
                  <c:v>127.75051929351299</c:v>
                </c:pt>
                <c:pt idx="55143">
                  <c:v>127.75283604878599</c:v>
                </c:pt>
                <c:pt idx="55144">
                  <c:v>127.75515280406</c:v>
                </c:pt>
                <c:pt idx="55145">
                  <c:v>127.757469559333</c:v>
                </c:pt>
                <c:pt idx="55146">
                  <c:v>127.759786314607</c:v>
                </c:pt>
                <c:pt idx="55147">
                  <c:v>127.76210306988099</c:v>
                </c:pt>
                <c:pt idx="55148">
                  <c:v>127.76441982515399</c:v>
                </c:pt>
                <c:pt idx="55149">
                  <c:v>127.766736580428</c:v>
                </c:pt>
                <c:pt idx="55150">
                  <c:v>127.769053335701</c:v>
                </c:pt>
                <c:pt idx="55151">
                  <c:v>127.771370090975</c:v>
                </c:pt>
                <c:pt idx="55152">
                  <c:v>127.773686846248</c:v>
                </c:pt>
                <c:pt idx="55153">
                  <c:v>127.77600360152201</c:v>
                </c:pt>
                <c:pt idx="55154">
                  <c:v>127.77832035679501</c:v>
                </c:pt>
                <c:pt idx="55155">
                  <c:v>127.780637112069</c:v>
                </c:pt>
                <c:pt idx="55156">
                  <c:v>127.782953867342</c:v>
                </c:pt>
                <c:pt idx="55157">
                  <c:v>127.785270622616</c:v>
                </c:pt>
                <c:pt idx="55158">
                  <c:v>127.787587377889</c:v>
                </c:pt>
                <c:pt idx="55159">
                  <c:v>127.78990413316301</c:v>
                </c:pt>
                <c:pt idx="55160">
                  <c:v>127.792220888437</c:v>
                </c:pt>
                <c:pt idx="55161">
                  <c:v>127.79453764371</c:v>
                </c:pt>
                <c:pt idx="55162">
                  <c:v>127.796854398984</c:v>
                </c:pt>
                <c:pt idx="55163">
                  <c:v>127.799171154257</c:v>
                </c:pt>
                <c:pt idx="55164">
                  <c:v>127.80148790953101</c:v>
                </c:pt>
                <c:pt idx="55165">
                  <c:v>127.80380466480401</c:v>
                </c:pt>
                <c:pt idx="55166">
                  <c:v>127.806121420078</c:v>
                </c:pt>
                <c:pt idx="55167">
                  <c:v>127.808438175351</c:v>
                </c:pt>
                <c:pt idx="55168">
                  <c:v>127.810754930625</c:v>
                </c:pt>
                <c:pt idx="55169">
                  <c:v>127.813071685898</c:v>
                </c:pt>
                <c:pt idx="55170">
                  <c:v>127.815388441172</c:v>
                </c:pt>
                <c:pt idx="55171">
                  <c:v>127.817705196445</c:v>
                </c:pt>
                <c:pt idx="55172">
                  <c:v>127.820021951719</c:v>
                </c:pt>
                <c:pt idx="55173">
                  <c:v>127.82233870699299</c:v>
                </c:pt>
                <c:pt idx="55174">
                  <c:v>127.82465546226599</c:v>
                </c:pt>
                <c:pt idx="55175">
                  <c:v>127.82697221754</c:v>
                </c:pt>
                <c:pt idx="55176">
                  <c:v>127.829288972813</c:v>
                </c:pt>
                <c:pt idx="55177">
                  <c:v>127.831605728087</c:v>
                </c:pt>
                <c:pt idx="55178">
                  <c:v>127.83392248336</c:v>
                </c:pt>
                <c:pt idx="55179">
                  <c:v>127.83623923863399</c:v>
                </c:pt>
                <c:pt idx="55180">
                  <c:v>127.83855599390699</c:v>
                </c:pt>
                <c:pt idx="55181">
                  <c:v>127.840872749181</c:v>
                </c:pt>
                <c:pt idx="55182">
                  <c:v>127.843189504454</c:v>
                </c:pt>
                <c:pt idx="55183">
                  <c:v>127.845506259728</c:v>
                </c:pt>
                <c:pt idx="55184">
                  <c:v>127.847823015001</c:v>
                </c:pt>
                <c:pt idx="55185">
                  <c:v>127.85013977027501</c:v>
                </c:pt>
                <c:pt idx="55186">
                  <c:v>127.852456525549</c:v>
                </c:pt>
                <c:pt idx="55187">
                  <c:v>127.854773280822</c:v>
                </c:pt>
                <c:pt idx="55188">
                  <c:v>127.857090036096</c:v>
                </c:pt>
                <c:pt idx="55189">
                  <c:v>127.859406791369</c:v>
                </c:pt>
                <c:pt idx="55190">
                  <c:v>127.86172354664301</c:v>
                </c:pt>
                <c:pt idx="55191">
                  <c:v>127.86404030191601</c:v>
                </c:pt>
                <c:pt idx="55192">
                  <c:v>127.86635705719</c:v>
                </c:pt>
                <c:pt idx="55193">
                  <c:v>127.868673812463</c:v>
                </c:pt>
                <c:pt idx="55194">
                  <c:v>127.870990567737</c:v>
                </c:pt>
                <c:pt idx="55195">
                  <c:v>127.87330732301</c:v>
                </c:pt>
                <c:pt idx="55196">
                  <c:v>127.87562407828401</c:v>
                </c:pt>
                <c:pt idx="55197">
                  <c:v>127.877940833558</c:v>
                </c:pt>
                <c:pt idx="55198">
                  <c:v>127.880257588831</c:v>
                </c:pt>
                <c:pt idx="55199">
                  <c:v>127.882574344105</c:v>
                </c:pt>
                <c:pt idx="55200">
                  <c:v>127.884891099378</c:v>
                </c:pt>
                <c:pt idx="55201">
                  <c:v>127.887207854652</c:v>
                </c:pt>
                <c:pt idx="55202">
                  <c:v>127.889524609925</c:v>
                </c:pt>
                <c:pt idx="55203">
                  <c:v>127.891841365199</c:v>
                </c:pt>
                <c:pt idx="55204">
                  <c:v>127.894158120472</c:v>
                </c:pt>
                <c:pt idx="55205">
                  <c:v>127.89647487574599</c:v>
                </c:pt>
                <c:pt idx="55206">
                  <c:v>127.89879163101899</c:v>
                </c:pt>
                <c:pt idx="55207">
                  <c:v>127.901108386293</c:v>
                </c:pt>
                <c:pt idx="55208">
                  <c:v>127.903425141566</c:v>
                </c:pt>
                <c:pt idx="55209">
                  <c:v>127.90574189684</c:v>
                </c:pt>
                <c:pt idx="55210">
                  <c:v>127.90805865211399</c:v>
                </c:pt>
                <c:pt idx="55211">
                  <c:v>127.91037540738699</c:v>
                </c:pt>
                <c:pt idx="55212">
                  <c:v>127.912692162661</c:v>
                </c:pt>
                <c:pt idx="55213">
                  <c:v>127.915008917934</c:v>
                </c:pt>
                <c:pt idx="55214">
                  <c:v>127.917325673208</c:v>
                </c:pt>
                <c:pt idx="55215">
                  <c:v>127.919642428481</c:v>
                </c:pt>
                <c:pt idx="55216">
                  <c:v>127.92195918375501</c:v>
                </c:pt>
                <c:pt idx="55217">
                  <c:v>127.92427593902801</c:v>
                </c:pt>
                <c:pt idx="55218">
                  <c:v>127.926592694302</c:v>
                </c:pt>
                <c:pt idx="55219">
                  <c:v>127.928909449575</c:v>
                </c:pt>
                <c:pt idx="55220">
                  <c:v>127.931226204849</c:v>
                </c:pt>
                <c:pt idx="55221">
                  <c:v>127.933542960122</c:v>
                </c:pt>
                <c:pt idx="55222">
                  <c:v>127.93585971539601</c:v>
                </c:pt>
                <c:pt idx="55223">
                  <c:v>127.93817647067</c:v>
                </c:pt>
                <c:pt idx="55224">
                  <c:v>127.940493225943</c:v>
                </c:pt>
                <c:pt idx="55225">
                  <c:v>127.942809981217</c:v>
                </c:pt>
                <c:pt idx="55226">
                  <c:v>127.94512673649</c:v>
                </c:pt>
                <c:pt idx="55227">
                  <c:v>127.94744349176401</c:v>
                </c:pt>
                <c:pt idx="55228">
                  <c:v>127.94976024703701</c:v>
                </c:pt>
                <c:pt idx="55229">
                  <c:v>127.952077002311</c:v>
                </c:pt>
                <c:pt idx="55230">
                  <c:v>127.954393757584</c:v>
                </c:pt>
                <c:pt idx="55231">
                  <c:v>127.956710512858</c:v>
                </c:pt>
                <c:pt idx="55232">
                  <c:v>127.959027268131</c:v>
                </c:pt>
                <c:pt idx="55233">
                  <c:v>127.961344023405</c:v>
                </c:pt>
                <c:pt idx="55234">
                  <c:v>127.963660778678</c:v>
                </c:pt>
                <c:pt idx="55235">
                  <c:v>127.965977533952</c:v>
                </c:pt>
                <c:pt idx="55236">
                  <c:v>127.96829428922599</c:v>
                </c:pt>
                <c:pt idx="55237">
                  <c:v>127.97061104449899</c:v>
                </c:pt>
                <c:pt idx="55238">
                  <c:v>127.972927799773</c:v>
                </c:pt>
                <c:pt idx="55239">
                  <c:v>127.975244555046</c:v>
                </c:pt>
                <c:pt idx="55240">
                  <c:v>127.97756131032</c:v>
                </c:pt>
                <c:pt idx="55241">
                  <c:v>127.979878065593</c:v>
                </c:pt>
                <c:pt idx="55242">
                  <c:v>127.98219482086699</c:v>
                </c:pt>
                <c:pt idx="55243">
                  <c:v>127.98451157613999</c:v>
                </c:pt>
                <c:pt idx="55244">
                  <c:v>127.986828331414</c:v>
                </c:pt>
                <c:pt idx="55245">
                  <c:v>127.989145086687</c:v>
                </c:pt>
                <c:pt idx="55246">
                  <c:v>127.991461841961</c:v>
                </c:pt>
                <c:pt idx="55247">
                  <c:v>127.99377859723501</c:v>
                </c:pt>
                <c:pt idx="55248">
                  <c:v>127.99609535250799</c:v>
                </c:pt>
                <c:pt idx="55249">
                  <c:v>127.998412107782</c:v>
                </c:pt>
                <c:pt idx="55250">
                  <c:v>128.000728863055</c:v>
                </c:pt>
                <c:pt idx="55251">
                  <c:v>128.003045618329</c:v>
                </c:pt>
                <c:pt idx="55252">
                  <c:v>128.005362373602</c:v>
                </c:pt>
                <c:pt idx="55253">
                  <c:v>128.00767912887599</c:v>
                </c:pt>
                <c:pt idx="55254">
                  <c:v>128.00999588414899</c:v>
                </c:pt>
                <c:pt idx="55255">
                  <c:v>128.01231263942299</c:v>
                </c:pt>
                <c:pt idx="55256">
                  <c:v>128.01462939469599</c:v>
                </c:pt>
                <c:pt idx="55257">
                  <c:v>128.01694614997001</c:v>
                </c:pt>
                <c:pt idx="55258">
                  <c:v>128.01926290524301</c:v>
                </c:pt>
                <c:pt idx="55259">
                  <c:v>128.02157966051701</c:v>
                </c:pt>
                <c:pt idx="55260">
                  <c:v>128.023896415791</c:v>
                </c:pt>
                <c:pt idx="55261">
                  <c:v>128.026213171064</c:v>
                </c:pt>
                <c:pt idx="55262">
                  <c:v>128.028529926338</c:v>
                </c:pt>
                <c:pt idx="55263">
                  <c:v>128.030846681611</c:v>
                </c:pt>
                <c:pt idx="55264">
                  <c:v>128.03316343688499</c:v>
                </c:pt>
                <c:pt idx="55265">
                  <c:v>128.03548019215799</c:v>
                </c:pt>
                <c:pt idx="55266">
                  <c:v>128.03779694743201</c:v>
                </c:pt>
                <c:pt idx="55267">
                  <c:v>128.04011370270501</c:v>
                </c:pt>
                <c:pt idx="55268">
                  <c:v>128.04243045797901</c:v>
                </c:pt>
                <c:pt idx="55269">
                  <c:v>128.04474721325201</c:v>
                </c:pt>
                <c:pt idx="55270">
                  <c:v>128.047063968526</c:v>
                </c:pt>
                <c:pt idx="55271">
                  <c:v>128.049380723799</c:v>
                </c:pt>
                <c:pt idx="55272">
                  <c:v>128.051697479073</c:v>
                </c:pt>
                <c:pt idx="55273">
                  <c:v>128.05401423434699</c:v>
                </c:pt>
                <c:pt idx="55274">
                  <c:v>128.05633098961999</c:v>
                </c:pt>
                <c:pt idx="55275">
                  <c:v>128.05864774489399</c:v>
                </c:pt>
                <c:pt idx="55276">
                  <c:v>128.06096450016699</c:v>
                </c:pt>
                <c:pt idx="55277">
                  <c:v>128.06328125544101</c:v>
                </c:pt>
                <c:pt idx="55278">
                  <c:v>128.06559801071401</c:v>
                </c:pt>
                <c:pt idx="55279">
                  <c:v>128.06791476598801</c:v>
                </c:pt>
                <c:pt idx="55280">
                  <c:v>128.07023152126101</c:v>
                </c:pt>
                <c:pt idx="55281">
                  <c:v>128.072548276535</c:v>
                </c:pt>
                <c:pt idx="55282">
                  <c:v>128.074865031808</c:v>
                </c:pt>
                <c:pt idx="55283">
                  <c:v>128.077181787082</c:v>
                </c:pt>
                <c:pt idx="55284">
                  <c:v>128.079498542355</c:v>
                </c:pt>
                <c:pt idx="55285">
                  <c:v>128.08181529762899</c:v>
                </c:pt>
                <c:pt idx="55286">
                  <c:v>128.08413205290299</c:v>
                </c:pt>
                <c:pt idx="55287">
                  <c:v>128.08644880817599</c:v>
                </c:pt>
                <c:pt idx="55288">
                  <c:v>128.08876556345001</c:v>
                </c:pt>
                <c:pt idx="55289">
                  <c:v>128.09108231872301</c:v>
                </c:pt>
                <c:pt idx="55290">
                  <c:v>128.09339907399701</c:v>
                </c:pt>
                <c:pt idx="55291">
                  <c:v>128.09571582927001</c:v>
                </c:pt>
                <c:pt idx="55292">
                  <c:v>128.098032584544</c:v>
                </c:pt>
                <c:pt idx="55293">
                  <c:v>128.100349339817</c:v>
                </c:pt>
                <c:pt idx="55294">
                  <c:v>128.102666095091</c:v>
                </c:pt>
                <c:pt idx="55295">
                  <c:v>128.104982850364</c:v>
                </c:pt>
                <c:pt idx="55296">
                  <c:v>128.10729960563799</c:v>
                </c:pt>
                <c:pt idx="55297">
                  <c:v>128.10961636091201</c:v>
                </c:pt>
                <c:pt idx="55298">
                  <c:v>128.11193311618501</c:v>
                </c:pt>
                <c:pt idx="55299">
                  <c:v>128.11424987145901</c:v>
                </c:pt>
                <c:pt idx="55300">
                  <c:v>128.11656662673201</c:v>
                </c:pt>
                <c:pt idx="55301">
                  <c:v>128.118883382006</c:v>
                </c:pt>
                <c:pt idx="55302">
                  <c:v>128.121200137279</c:v>
                </c:pt>
                <c:pt idx="55303">
                  <c:v>128.123516892553</c:v>
                </c:pt>
                <c:pt idx="55304">
                  <c:v>128.125833647826</c:v>
                </c:pt>
                <c:pt idx="55305">
                  <c:v>128.12815040309999</c:v>
                </c:pt>
                <c:pt idx="55306">
                  <c:v>128.13046715837299</c:v>
                </c:pt>
                <c:pt idx="55307">
                  <c:v>128.13278391364699</c:v>
                </c:pt>
                <c:pt idx="55308">
                  <c:v>128.13510066891999</c:v>
                </c:pt>
                <c:pt idx="55309">
                  <c:v>128.13741742419401</c:v>
                </c:pt>
                <c:pt idx="55310">
                  <c:v>128.13973417946801</c:v>
                </c:pt>
                <c:pt idx="55311">
                  <c:v>128.14205093474101</c:v>
                </c:pt>
                <c:pt idx="55312">
                  <c:v>128.144367690015</c:v>
                </c:pt>
                <c:pt idx="55313">
                  <c:v>128.146684445288</c:v>
                </c:pt>
                <c:pt idx="55314">
                  <c:v>128.149001200562</c:v>
                </c:pt>
                <c:pt idx="55315">
                  <c:v>128.151317955835</c:v>
                </c:pt>
                <c:pt idx="55316">
                  <c:v>128.15363471110899</c:v>
                </c:pt>
                <c:pt idx="55317">
                  <c:v>128.15595146638199</c:v>
                </c:pt>
                <c:pt idx="55318">
                  <c:v>128.15826822165599</c:v>
                </c:pt>
                <c:pt idx="55319">
                  <c:v>128.16058497692899</c:v>
                </c:pt>
                <c:pt idx="55320">
                  <c:v>128.16290173220301</c:v>
                </c:pt>
                <c:pt idx="55321">
                  <c:v>128.16521848747601</c:v>
                </c:pt>
                <c:pt idx="55322">
                  <c:v>128.16753524275001</c:v>
                </c:pt>
                <c:pt idx="55323">
                  <c:v>128.169851998024</c:v>
                </c:pt>
                <c:pt idx="55324">
                  <c:v>128.172168753297</c:v>
                </c:pt>
                <c:pt idx="55325">
                  <c:v>128.174485508571</c:v>
                </c:pt>
                <c:pt idx="55326">
                  <c:v>128.176802263844</c:v>
                </c:pt>
                <c:pt idx="55327">
                  <c:v>128.17911901911799</c:v>
                </c:pt>
                <c:pt idx="55328">
                  <c:v>128.18143577439099</c:v>
                </c:pt>
                <c:pt idx="55329">
                  <c:v>128.18375252966501</c:v>
                </c:pt>
                <c:pt idx="55330">
                  <c:v>128.18606928493799</c:v>
                </c:pt>
                <c:pt idx="55331">
                  <c:v>128.18838604021201</c:v>
                </c:pt>
                <c:pt idx="55332">
                  <c:v>128.19070279548501</c:v>
                </c:pt>
                <c:pt idx="55333">
                  <c:v>128.193019550759</c:v>
                </c:pt>
                <c:pt idx="55334">
                  <c:v>128.195336306033</c:v>
                </c:pt>
                <c:pt idx="55335">
                  <c:v>128.197653061306</c:v>
                </c:pt>
                <c:pt idx="55336">
                  <c:v>128.19996981657999</c:v>
                </c:pt>
                <c:pt idx="55337">
                  <c:v>128.20228657185299</c:v>
                </c:pt>
                <c:pt idx="55338">
                  <c:v>128.20460332712699</c:v>
                </c:pt>
                <c:pt idx="55339">
                  <c:v>128.20692008239999</c:v>
                </c:pt>
                <c:pt idx="55340">
                  <c:v>128.20923683767401</c:v>
                </c:pt>
                <c:pt idx="55341">
                  <c:v>128.21155359294701</c:v>
                </c:pt>
                <c:pt idx="55342">
                  <c:v>128.21387034822101</c:v>
                </c:pt>
                <c:pt idx="55343">
                  <c:v>128.21618710349401</c:v>
                </c:pt>
                <c:pt idx="55344">
                  <c:v>128.218503858768</c:v>
                </c:pt>
                <c:pt idx="55345">
                  <c:v>128.220820614041</c:v>
                </c:pt>
                <c:pt idx="55346">
                  <c:v>128.223137369315</c:v>
                </c:pt>
                <c:pt idx="55347">
                  <c:v>128.22545412458899</c:v>
                </c:pt>
                <c:pt idx="55348">
                  <c:v>128.22777087986199</c:v>
                </c:pt>
                <c:pt idx="55349">
                  <c:v>128.23008763513599</c:v>
                </c:pt>
                <c:pt idx="55350">
                  <c:v>128.23240439040899</c:v>
                </c:pt>
                <c:pt idx="55351">
                  <c:v>128.23472114568301</c:v>
                </c:pt>
                <c:pt idx="55352">
                  <c:v>128.23703790095601</c:v>
                </c:pt>
                <c:pt idx="55353">
                  <c:v>128.23935465623001</c:v>
                </c:pt>
                <c:pt idx="55354">
                  <c:v>128.24167141150301</c:v>
                </c:pt>
                <c:pt idx="55355">
                  <c:v>128.243988166777</c:v>
                </c:pt>
                <c:pt idx="55356">
                  <c:v>128.24630492205</c:v>
                </c:pt>
                <c:pt idx="55357">
                  <c:v>128.248621677324</c:v>
                </c:pt>
                <c:pt idx="55358">
                  <c:v>128.250938432597</c:v>
                </c:pt>
                <c:pt idx="55359">
                  <c:v>128.25325518787099</c:v>
                </c:pt>
                <c:pt idx="55360">
                  <c:v>128.25557194314499</c:v>
                </c:pt>
                <c:pt idx="55361">
                  <c:v>128.25788869841799</c:v>
                </c:pt>
                <c:pt idx="55362">
                  <c:v>128.26020545369201</c:v>
                </c:pt>
                <c:pt idx="55363">
                  <c:v>128.26252220896501</c:v>
                </c:pt>
                <c:pt idx="55364">
                  <c:v>128.264838964239</c:v>
                </c:pt>
                <c:pt idx="55365">
                  <c:v>128.267155719512</c:v>
                </c:pt>
                <c:pt idx="55366">
                  <c:v>128.269472474786</c:v>
                </c:pt>
                <c:pt idx="55367">
                  <c:v>128.271789230059</c:v>
                </c:pt>
                <c:pt idx="55368">
                  <c:v>128.27410598533299</c:v>
                </c:pt>
                <c:pt idx="55369">
                  <c:v>128.27642274060599</c:v>
                </c:pt>
                <c:pt idx="55370">
                  <c:v>128.27873949587999</c:v>
                </c:pt>
                <c:pt idx="55371">
                  <c:v>128.28105625115299</c:v>
                </c:pt>
                <c:pt idx="55372">
                  <c:v>128.28337300642701</c:v>
                </c:pt>
                <c:pt idx="55373">
                  <c:v>128.28568976170101</c:v>
                </c:pt>
                <c:pt idx="55374">
                  <c:v>128.28800651697401</c:v>
                </c:pt>
                <c:pt idx="55375">
                  <c:v>128.290323272248</c:v>
                </c:pt>
                <c:pt idx="55376">
                  <c:v>128.292640027521</c:v>
                </c:pt>
                <c:pt idx="55377">
                  <c:v>128.294956782795</c:v>
                </c:pt>
                <c:pt idx="55378">
                  <c:v>128.297273538068</c:v>
                </c:pt>
                <c:pt idx="55379">
                  <c:v>128.29959029334199</c:v>
                </c:pt>
                <c:pt idx="55380">
                  <c:v>128.30190704861499</c:v>
                </c:pt>
                <c:pt idx="55381">
                  <c:v>128.30422380388899</c:v>
                </c:pt>
                <c:pt idx="55382">
                  <c:v>128.30654055916199</c:v>
                </c:pt>
                <c:pt idx="55383">
                  <c:v>128.30885731443601</c:v>
                </c:pt>
                <c:pt idx="55384">
                  <c:v>128.31117406971001</c:v>
                </c:pt>
                <c:pt idx="55385">
                  <c:v>128.31349082498301</c:v>
                </c:pt>
                <c:pt idx="55386">
                  <c:v>128.315807580257</c:v>
                </c:pt>
                <c:pt idx="55387">
                  <c:v>128.31812433553</c:v>
                </c:pt>
                <c:pt idx="55388">
                  <c:v>128.320441090804</c:v>
                </c:pt>
                <c:pt idx="55389">
                  <c:v>128.322757846077</c:v>
                </c:pt>
                <c:pt idx="55390">
                  <c:v>128.32507460135099</c:v>
                </c:pt>
                <c:pt idx="55391">
                  <c:v>128.32739135662399</c:v>
                </c:pt>
                <c:pt idx="55392">
                  <c:v>128.32970811189799</c:v>
                </c:pt>
                <c:pt idx="55393">
                  <c:v>128.33202486717099</c:v>
                </c:pt>
                <c:pt idx="55394">
                  <c:v>128.33434162244501</c:v>
                </c:pt>
                <c:pt idx="55395">
                  <c:v>128.33665837771801</c:v>
                </c:pt>
                <c:pt idx="55396">
                  <c:v>128.338975132992</c:v>
                </c:pt>
                <c:pt idx="55397">
                  <c:v>128.341291888266</c:v>
                </c:pt>
                <c:pt idx="55398">
                  <c:v>128.343608643539</c:v>
                </c:pt>
                <c:pt idx="55399">
                  <c:v>128.34592539881299</c:v>
                </c:pt>
                <c:pt idx="55400">
                  <c:v>128.34824215408599</c:v>
                </c:pt>
                <c:pt idx="55401">
                  <c:v>128.35055890935999</c:v>
                </c:pt>
                <c:pt idx="55402">
                  <c:v>128.35287566463299</c:v>
                </c:pt>
                <c:pt idx="55403">
                  <c:v>128.35519241990701</c:v>
                </c:pt>
                <c:pt idx="55404">
                  <c:v>128.35750917518001</c:v>
                </c:pt>
                <c:pt idx="55405">
                  <c:v>128.35982593045401</c:v>
                </c:pt>
                <c:pt idx="55406">
                  <c:v>128.36214268572701</c:v>
                </c:pt>
                <c:pt idx="55407">
                  <c:v>128.364459441001</c:v>
                </c:pt>
                <c:pt idx="55408">
                  <c:v>128.366776196274</c:v>
                </c:pt>
                <c:pt idx="55409">
                  <c:v>128.369092951548</c:v>
                </c:pt>
                <c:pt idx="55410">
                  <c:v>128.37140970682199</c:v>
                </c:pt>
                <c:pt idx="55411">
                  <c:v>128.37372646209499</c:v>
                </c:pt>
                <c:pt idx="55412">
                  <c:v>128.37604321736899</c:v>
                </c:pt>
                <c:pt idx="55413">
                  <c:v>128.37835997264199</c:v>
                </c:pt>
                <c:pt idx="55414">
                  <c:v>128.38067672791601</c:v>
                </c:pt>
                <c:pt idx="55415">
                  <c:v>128.38299348318901</c:v>
                </c:pt>
                <c:pt idx="55416">
                  <c:v>128.38531023846301</c:v>
                </c:pt>
                <c:pt idx="55417">
                  <c:v>128.38762699373601</c:v>
                </c:pt>
                <c:pt idx="55418">
                  <c:v>128.38994374901</c:v>
                </c:pt>
                <c:pt idx="55419">
                  <c:v>128.392260504283</c:v>
                </c:pt>
                <c:pt idx="55420">
                  <c:v>128.394577259557</c:v>
                </c:pt>
                <c:pt idx="55421">
                  <c:v>128.39689401483</c:v>
                </c:pt>
                <c:pt idx="55422">
                  <c:v>128.39921077010399</c:v>
                </c:pt>
                <c:pt idx="55423">
                  <c:v>128.40152752537799</c:v>
                </c:pt>
                <c:pt idx="55424">
                  <c:v>128.40384428065099</c:v>
                </c:pt>
                <c:pt idx="55425">
                  <c:v>128.40616103592501</c:v>
                </c:pt>
                <c:pt idx="55426">
                  <c:v>128.40847779119801</c:v>
                </c:pt>
                <c:pt idx="55427">
                  <c:v>128.410794546472</c:v>
                </c:pt>
                <c:pt idx="55428">
                  <c:v>128.413111301745</c:v>
                </c:pt>
                <c:pt idx="55429">
                  <c:v>128.415428057019</c:v>
                </c:pt>
                <c:pt idx="55430">
                  <c:v>128.417744812292</c:v>
                </c:pt>
                <c:pt idx="55431">
                  <c:v>128.42006156756599</c:v>
                </c:pt>
                <c:pt idx="55432">
                  <c:v>128.42237832283899</c:v>
                </c:pt>
                <c:pt idx="55433">
                  <c:v>128.42469507811299</c:v>
                </c:pt>
                <c:pt idx="55434">
                  <c:v>128.42701183338701</c:v>
                </c:pt>
                <c:pt idx="55435">
                  <c:v>128.42932858866001</c:v>
                </c:pt>
                <c:pt idx="55436">
                  <c:v>128.43164534393401</c:v>
                </c:pt>
                <c:pt idx="55437">
                  <c:v>128.43396209920701</c:v>
                </c:pt>
                <c:pt idx="55438">
                  <c:v>128.436278854481</c:v>
                </c:pt>
                <c:pt idx="55439">
                  <c:v>128.438595609754</c:v>
                </c:pt>
                <c:pt idx="55440">
                  <c:v>128.440912365028</c:v>
                </c:pt>
                <c:pt idx="55441">
                  <c:v>128.443229120301</c:v>
                </c:pt>
                <c:pt idx="55442">
                  <c:v>128.44554587557499</c:v>
                </c:pt>
                <c:pt idx="55443">
                  <c:v>128.44786263084799</c:v>
                </c:pt>
                <c:pt idx="55444">
                  <c:v>128.45017938612199</c:v>
                </c:pt>
                <c:pt idx="55445">
                  <c:v>128.45249614139499</c:v>
                </c:pt>
                <c:pt idx="55446">
                  <c:v>128.45481289666901</c:v>
                </c:pt>
                <c:pt idx="55447">
                  <c:v>128.45712965194301</c:v>
                </c:pt>
                <c:pt idx="55448">
                  <c:v>128.45944640721601</c:v>
                </c:pt>
                <c:pt idx="55449">
                  <c:v>128.46176316249</c:v>
                </c:pt>
                <c:pt idx="55450">
                  <c:v>128.464079917763</c:v>
                </c:pt>
                <c:pt idx="55451">
                  <c:v>128.466396673037</c:v>
                </c:pt>
                <c:pt idx="55452">
                  <c:v>128.46871342831</c:v>
                </c:pt>
                <c:pt idx="55453">
                  <c:v>128.47103018358399</c:v>
                </c:pt>
                <c:pt idx="55454">
                  <c:v>128.47334693885699</c:v>
                </c:pt>
                <c:pt idx="55455">
                  <c:v>128.47566369413099</c:v>
                </c:pt>
                <c:pt idx="55456">
                  <c:v>128.47798044940399</c:v>
                </c:pt>
                <c:pt idx="55457">
                  <c:v>128.48029720467801</c:v>
                </c:pt>
                <c:pt idx="55458">
                  <c:v>128.48261395995101</c:v>
                </c:pt>
                <c:pt idx="55459">
                  <c:v>128.484930715225</c:v>
                </c:pt>
                <c:pt idx="55460">
                  <c:v>128.487247470499</c:v>
                </c:pt>
                <c:pt idx="55461">
                  <c:v>128.489564225772</c:v>
                </c:pt>
                <c:pt idx="55462">
                  <c:v>128.49188098104599</c:v>
                </c:pt>
                <c:pt idx="55463">
                  <c:v>128.49419773631899</c:v>
                </c:pt>
                <c:pt idx="55464">
                  <c:v>128.49651449159299</c:v>
                </c:pt>
                <c:pt idx="55465">
                  <c:v>128.49883124686599</c:v>
                </c:pt>
                <c:pt idx="55466">
                  <c:v>128.50114800214001</c:v>
                </c:pt>
                <c:pt idx="55467">
                  <c:v>128.50346475741301</c:v>
                </c:pt>
                <c:pt idx="55468">
                  <c:v>128.50578151268701</c:v>
                </c:pt>
                <c:pt idx="55469">
                  <c:v>128.50809826796001</c:v>
                </c:pt>
                <c:pt idx="55470">
                  <c:v>128.510415023234</c:v>
                </c:pt>
                <c:pt idx="55471">
                  <c:v>128.512731778508</c:v>
                </c:pt>
                <c:pt idx="55472">
                  <c:v>128.515048533781</c:v>
                </c:pt>
                <c:pt idx="55473">
                  <c:v>128.51736528905499</c:v>
                </c:pt>
                <c:pt idx="55474">
                  <c:v>128.51968204432799</c:v>
                </c:pt>
                <c:pt idx="55475">
                  <c:v>128.52199879960199</c:v>
                </c:pt>
                <c:pt idx="55476">
                  <c:v>128.52431555487499</c:v>
                </c:pt>
                <c:pt idx="55477">
                  <c:v>128.52663231014901</c:v>
                </c:pt>
                <c:pt idx="55478">
                  <c:v>128.52894906542201</c:v>
                </c:pt>
                <c:pt idx="55479">
                  <c:v>128.53126582069601</c:v>
                </c:pt>
                <c:pt idx="55480">
                  <c:v>128.53358257596901</c:v>
                </c:pt>
                <c:pt idx="55481">
                  <c:v>128.535899331243</c:v>
                </c:pt>
                <c:pt idx="55482">
                  <c:v>128.538216086516</c:v>
                </c:pt>
                <c:pt idx="55483">
                  <c:v>128.54053284179</c:v>
                </c:pt>
                <c:pt idx="55484">
                  <c:v>128.54284959706399</c:v>
                </c:pt>
                <c:pt idx="55485">
                  <c:v>128.54516635233699</c:v>
                </c:pt>
                <c:pt idx="55486">
                  <c:v>128.54748310761099</c:v>
                </c:pt>
                <c:pt idx="55487">
                  <c:v>128.54979986288399</c:v>
                </c:pt>
                <c:pt idx="55488">
                  <c:v>128.55211661815801</c:v>
                </c:pt>
                <c:pt idx="55489">
                  <c:v>128.55443337343101</c:v>
                </c:pt>
                <c:pt idx="55490">
                  <c:v>128.556750128705</c:v>
                </c:pt>
                <c:pt idx="55491">
                  <c:v>128.55906688397801</c:v>
                </c:pt>
                <c:pt idx="55492">
                  <c:v>128.561383639252</c:v>
                </c:pt>
                <c:pt idx="55493">
                  <c:v>128.563700394525</c:v>
                </c:pt>
                <c:pt idx="55494">
                  <c:v>128.56601714979899</c:v>
                </c:pt>
                <c:pt idx="55495">
                  <c:v>128.568333905072</c:v>
                </c:pt>
                <c:pt idx="55496">
                  <c:v>128.57065066034599</c:v>
                </c:pt>
                <c:pt idx="55497">
                  <c:v>128.57296741562001</c:v>
                </c:pt>
                <c:pt idx="55498">
                  <c:v>128.57528417089301</c:v>
                </c:pt>
                <c:pt idx="55499">
                  <c:v>128.57760092616701</c:v>
                </c:pt>
                <c:pt idx="55500">
                  <c:v>128.57991768144001</c:v>
                </c:pt>
                <c:pt idx="55501">
                  <c:v>128.582234436714</c:v>
                </c:pt>
                <c:pt idx="55502">
                  <c:v>128.584551191987</c:v>
                </c:pt>
                <c:pt idx="55503">
                  <c:v>128.586867947261</c:v>
                </c:pt>
                <c:pt idx="55504">
                  <c:v>128.589184702534</c:v>
                </c:pt>
                <c:pt idx="55505">
                  <c:v>128.59150145780799</c:v>
                </c:pt>
                <c:pt idx="55506">
                  <c:v>128.59381821308099</c:v>
                </c:pt>
                <c:pt idx="55507">
                  <c:v>128.59613496835499</c:v>
                </c:pt>
                <c:pt idx="55508">
                  <c:v>128.59845172362799</c:v>
                </c:pt>
                <c:pt idx="55509">
                  <c:v>128.60076847890201</c:v>
                </c:pt>
                <c:pt idx="55510">
                  <c:v>128.60308523417601</c:v>
                </c:pt>
                <c:pt idx="55511">
                  <c:v>128.60540198944901</c:v>
                </c:pt>
                <c:pt idx="55512">
                  <c:v>128.607718744723</c:v>
                </c:pt>
                <c:pt idx="55513">
                  <c:v>128.610035499996</c:v>
                </c:pt>
                <c:pt idx="55514">
                  <c:v>128.61235225527</c:v>
                </c:pt>
                <c:pt idx="55515">
                  <c:v>128.614669010543</c:v>
                </c:pt>
                <c:pt idx="55516">
                  <c:v>128.61698576581699</c:v>
                </c:pt>
                <c:pt idx="55517">
                  <c:v>128.61930252108999</c:v>
                </c:pt>
                <c:pt idx="55518">
                  <c:v>128.62161927636399</c:v>
                </c:pt>
                <c:pt idx="55519">
                  <c:v>128.62393603163699</c:v>
                </c:pt>
                <c:pt idx="55520">
                  <c:v>128.62625278691101</c:v>
                </c:pt>
                <c:pt idx="55521">
                  <c:v>128.62856954218501</c:v>
                </c:pt>
                <c:pt idx="55522">
                  <c:v>128.63088629745801</c:v>
                </c:pt>
                <c:pt idx="55523">
                  <c:v>128.633203052732</c:v>
                </c:pt>
                <c:pt idx="55524">
                  <c:v>128.635519808005</c:v>
                </c:pt>
                <c:pt idx="55525">
                  <c:v>128.637836563279</c:v>
                </c:pt>
                <c:pt idx="55526">
                  <c:v>128.640153318552</c:v>
                </c:pt>
                <c:pt idx="55527">
                  <c:v>128.64247007382599</c:v>
                </c:pt>
                <c:pt idx="55528">
                  <c:v>128.64478682909899</c:v>
                </c:pt>
                <c:pt idx="55529">
                  <c:v>128.64710358437301</c:v>
                </c:pt>
                <c:pt idx="55530">
                  <c:v>128.64942033964601</c:v>
                </c:pt>
                <c:pt idx="55531">
                  <c:v>128.65173709492001</c:v>
                </c:pt>
                <c:pt idx="55532">
                  <c:v>128.65405385019301</c:v>
                </c:pt>
                <c:pt idx="55533">
                  <c:v>128.656370605467</c:v>
                </c:pt>
                <c:pt idx="55534">
                  <c:v>128.658687360741</c:v>
                </c:pt>
                <c:pt idx="55535">
                  <c:v>128.661004116014</c:v>
                </c:pt>
                <c:pt idx="55536">
                  <c:v>128.66332087128799</c:v>
                </c:pt>
                <c:pt idx="55537">
                  <c:v>128.66563762656099</c:v>
                </c:pt>
                <c:pt idx="55538">
                  <c:v>128.66795438183499</c:v>
                </c:pt>
                <c:pt idx="55539">
                  <c:v>128.67027113710799</c:v>
                </c:pt>
                <c:pt idx="55540">
                  <c:v>128.67258789238201</c:v>
                </c:pt>
                <c:pt idx="55541">
                  <c:v>128.67490464765501</c:v>
                </c:pt>
                <c:pt idx="55542">
                  <c:v>128.67722140292901</c:v>
                </c:pt>
                <c:pt idx="55543">
                  <c:v>128.67953815820201</c:v>
                </c:pt>
                <c:pt idx="55544">
                  <c:v>128.681854913476</c:v>
                </c:pt>
                <c:pt idx="55545">
                  <c:v>128.684171668749</c:v>
                </c:pt>
                <c:pt idx="55546">
                  <c:v>128.686488424023</c:v>
                </c:pt>
                <c:pt idx="55547">
                  <c:v>128.68880517929699</c:v>
                </c:pt>
                <c:pt idx="55548">
                  <c:v>128.69112193456999</c:v>
                </c:pt>
                <c:pt idx="55549">
                  <c:v>128.69343868984399</c:v>
                </c:pt>
                <c:pt idx="55550">
                  <c:v>128.69575544511699</c:v>
                </c:pt>
                <c:pt idx="55551">
                  <c:v>128.69807220039101</c:v>
                </c:pt>
                <c:pt idx="55552">
                  <c:v>128.70038895566401</c:v>
                </c:pt>
                <c:pt idx="55553">
                  <c:v>128.70270571093801</c:v>
                </c:pt>
                <c:pt idx="55554">
                  <c:v>128.70502246621101</c:v>
                </c:pt>
                <c:pt idx="55555">
                  <c:v>128.707339221485</c:v>
                </c:pt>
                <c:pt idx="55556">
                  <c:v>128.709655976758</c:v>
                </c:pt>
                <c:pt idx="55557">
                  <c:v>128.711972732032</c:v>
                </c:pt>
                <c:pt idx="55558">
                  <c:v>128.714289487305</c:v>
                </c:pt>
                <c:pt idx="55559">
                  <c:v>128.71660624257899</c:v>
                </c:pt>
                <c:pt idx="55560">
                  <c:v>128.71892299785301</c:v>
                </c:pt>
                <c:pt idx="55561">
                  <c:v>128.72123975312601</c:v>
                </c:pt>
                <c:pt idx="55562">
                  <c:v>128.72355650840001</c:v>
                </c:pt>
                <c:pt idx="55563">
                  <c:v>128.72587326367301</c:v>
                </c:pt>
                <c:pt idx="55564">
                  <c:v>128.728190018947</c:v>
                </c:pt>
                <c:pt idx="55565">
                  <c:v>128.73050677422</c:v>
                </c:pt>
                <c:pt idx="55566">
                  <c:v>128.732823529494</c:v>
                </c:pt>
                <c:pt idx="55567">
                  <c:v>128.735140284767</c:v>
                </c:pt>
                <c:pt idx="55568">
                  <c:v>128.73745704004099</c:v>
                </c:pt>
                <c:pt idx="55569">
                  <c:v>128.73977379531399</c:v>
                </c:pt>
                <c:pt idx="55570">
                  <c:v>128.74209055058799</c:v>
                </c:pt>
                <c:pt idx="55571">
                  <c:v>128.74440730586201</c:v>
                </c:pt>
                <c:pt idx="55572">
                  <c:v>128.74672406113501</c:v>
                </c:pt>
                <c:pt idx="55573">
                  <c:v>128.74904081640901</c:v>
                </c:pt>
                <c:pt idx="55574">
                  <c:v>128.75135757168201</c:v>
                </c:pt>
                <c:pt idx="55575">
                  <c:v>128.753674326956</c:v>
                </c:pt>
                <c:pt idx="55576">
                  <c:v>128.755991082229</c:v>
                </c:pt>
                <c:pt idx="55577">
                  <c:v>128.758307837503</c:v>
                </c:pt>
                <c:pt idx="55578">
                  <c:v>128.760624592776</c:v>
                </c:pt>
                <c:pt idx="55579">
                  <c:v>128.76294134804999</c:v>
                </c:pt>
                <c:pt idx="55580">
                  <c:v>128.76525810332299</c:v>
                </c:pt>
                <c:pt idx="55581">
                  <c:v>128.76757485859699</c:v>
                </c:pt>
                <c:pt idx="55582">
                  <c:v>128.76989161386999</c:v>
                </c:pt>
                <c:pt idx="55583">
                  <c:v>128.77220836914401</c:v>
                </c:pt>
                <c:pt idx="55584">
                  <c:v>128.77452512441801</c:v>
                </c:pt>
                <c:pt idx="55585">
                  <c:v>128.77684187969101</c:v>
                </c:pt>
                <c:pt idx="55586">
                  <c:v>128.779158634965</c:v>
                </c:pt>
                <c:pt idx="55587">
                  <c:v>128.781475390238</c:v>
                </c:pt>
                <c:pt idx="55588">
                  <c:v>128.783792145512</c:v>
                </c:pt>
                <c:pt idx="55589">
                  <c:v>128.786108900785</c:v>
                </c:pt>
                <c:pt idx="55590">
                  <c:v>128.78842565605899</c:v>
                </c:pt>
                <c:pt idx="55591">
                  <c:v>128.79074241133199</c:v>
                </c:pt>
                <c:pt idx="55592">
                  <c:v>128.79305916660601</c:v>
                </c:pt>
                <c:pt idx="55593">
                  <c:v>128.79537592187901</c:v>
                </c:pt>
                <c:pt idx="55594">
                  <c:v>128.79769267715301</c:v>
                </c:pt>
                <c:pt idx="55595">
                  <c:v>128.80000943242601</c:v>
                </c:pt>
                <c:pt idx="55596">
                  <c:v>128.8023261877</c:v>
                </c:pt>
                <c:pt idx="55597">
                  <c:v>128.804642942974</c:v>
                </c:pt>
                <c:pt idx="55598">
                  <c:v>128.806959698247</c:v>
                </c:pt>
                <c:pt idx="55599">
                  <c:v>128.80927645352099</c:v>
                </c:pt>
                <c:pt idx="55600">
                  <c:v>128.81159320879399</c:v>
                </c:pt>
                <c:pt idx="55601">
                  <c:v>128.81390996406799</c:v>
                </c:pt>
                <c:pt idx="55602">
                  <c:v>128.81622671934099</c:v>
                </c:pt>
                <c:pt idx="55603">
                  <c:v>128.81854347461501</c:v>
                </c:pt>
                <c:pt idx="55604">
                  <c:v>128.82086022988801</c:v>
                </c:pt>
                <c:pt idx="55605">
                  <c:v>128.82317698516201</c:v>
                </c:pt>
                <c:pt idx="55606">
                  <c:v>128.82549374043501</c:v>
                </c:pt>
                <c:pt idx="55607">
                  <c:v>128.827810495709</c:v>
                </c:pt>
                <c:pt idx="55608">
                  <c:v>128.830127250982</c:v>
                </c:pt>
                <c:pt idx="55609">
                  <c:v>128.832444006256</c:v>
                </c:pt>
                <c:pt idx="55610">
                  <c:v>128.83476076152999</c:v>
                </c:pt>
                <c:pt idx="55611">
                  <c:v>128.83707751680299</c:v>
                </c:pt>
                <c:pt idx="55612">
                  <c:v>128.83939427207699</c:v>
                </c:pt>
                <c:pt idx="55613">
                  <c:v>128.84171102734999</c:v>
                </c:pt>
                <c:pt idx="55614">
                  <c:v>128.84402778262401</c:v>
                </c:pt>
                <c:pt idx="55615">
                  <c:v>128.84634453789701</c:v>
                </c:pt>
                <c:pt idx="55616">
                  <c:v>128.84866129317101</c:v>
                </c:pt>
                <c:pt idx="55617">
                  <c:v>128.85097804844401</c:v>
                </c:pt>
                <c:pt idx="55618">
                  <c:v>128.853294803718</c:v>
                </c:pt>
                <c:pt idx="55619">
                  <c:v>128.855611558991</c:v>
                </c:pt>
                <c:pt idx="55620">
                  <c:v>128.857928314265</c:v>
                </c:pt>
                <c:pt idx="55621">
                  <c:v>128.86024506953899</c:v>
                </c:pt>
                <c:pt idx="55622">
                  <c:v>128.86256182481199</c:v>
                </c:pt>
                <c:pt idx="55623">
                  <c:v>128.86487858008601</c:v>
                </c:pt>
                <c:pt idx="55624">
                  <c:v>128.86719533535901</c:v>
                </c:pt>
                <c:pt idx="55625">
                  <c:v>128.86951209063301</c:v>
                </c:pt>
                <c:pt idx="55626">
                  <c:v>128.87182884590601</c:v>
                </c:pt>
                <c:pt idx="55627">
                  <c:v>128.87414560118</c:v>
                </c:pt>
                <c:pt idx="55628">
                  <c:v>128.876462356453</c:v>
                </c:pt>
                <c:pt idx="55629">
                  <c:v>128.878779111727</c:v>
                </c:pt>
                <c:pt idx="55630">
                  <c:v>128.881095867</c:v>
                </c:pt>
                <c:pt idx="55631">
                  <c:v>128.88341262227399</c:v>
                </c:pt>
                <c:pt idx="55632">
                  <c:v>128.88572937754699</c:v>
                </c:pt>
                <c:pt idx="55633">
                  <c:v>128.88804613282099</c:v>
                </c:pt>
                <c:pt idx="55634">
                  <c:v>128.89036288809501</c:v>
                </c:pt>
                <c:pt idx="55635">
                  <c:v>128.89267964336801</c:v>
                </c:pt>
                <c:pt idx="55636">
                  <c:v>128.89499639864201</c:v>
                </c:pt>
                <c:pt idx="55637">
                  <c:v>128.89731315391501</c:v>
                </c:pt>
                <c:pt idx="55638">
                  <c:v>128.899629909189</c:v>
                </c:pt>
                <c:pt idx="55639">
                  <c:v>128.901946664462</c:v>
                </c:pt>
                <c:pt idx="55640">
                  <c:v>128.904263419736</c:v>
                </c:pt>
                <c:pt idx="55641">
                  <c:v>128.906580175009</c:v>
                </c:pt>
                <c:pt idx="55642">
                  <c:v>128.90889693028299</c:v>
                </c:pt>
                <c:pt idx="55643">
                  <c:v>128.91121368555599</c:v>
                </c:pt>
                <c:pt idx="55644">
                  <c:v>128.91353044082999</c:v>
                </c:pt>
                <c:pt idx="55645">
                  <c:v>128.91584719610299</c:v>
                </c:pt>
                <c:pt idx="55646">
                  <c:v>128.91816395137701</c:v>
                </c:pt>
                <c:pt idx="55647">
                  <c:v>128.92048070665101</c:v>
                </c:pt>
                <c:pt idx="55648">
                  <c:v>128.92279746192401</c:v>
                </c:pt>
                <c:pt idx="55649">
                  <c:v>128.925114217198</c:v>
                </c:pt>
                <c:pt idx="55650">
                  <c:v>128.927430972471</c:v>
                </c:pt>
                <c:pt idx="55651">
                  <c:v>128.929747727745</c:v>
                </c:pt>
                <c:pt idx="55652">
                  <c:v>128.932064483018</c:v>
                </c:pt>
                <c:pt idx="55653">
                  <c:v>128.93438123829199</c:v>
                </c:pt>
                <c:pt idx="55654">
                  <c:v>128.93669799356499</c:v>
                </c:pt>
                <c:pt idx="55655">
                  <c:v>128.93901474883901</c:v>
                </c:pt>
                <c:pt idx="55656">
                  <c:v>128.94133150411199</c:v>
                </c:pt>
                <c:pt idx="55657">
                  <c:v>128.94364825938601</c:v>
                </c:pt>
                <c:pt idx="55658">
                  <c:v>128.94596501466</c:v>
                </c:pt>
                <c:pt idx="55659">
                  <c:v>128.948281769933</c:v>
                </c:pt>
                <c:pt idx="55660">
                  <c:v>128.950598525207</c:v>
                </c:pt>
                <c:pt idx="55661">
                  <c:v>128.95291528048</c:v>
                </c:pt>
                <c:pt idx="55662">
                  <c:v>128.95523203575399</c:v>
                </c:pt>
                <c:pt idx="55663">
                  <c:v>128.95754879102699</c:v>
                </c:pt>
                <c:pt idx="55664">
                  <c:v>128.95986554630099</c:v>
                </c:pt>
                <c:pt idx="55665">
                  <c:v>128.96218230157399</c:v>
                </c:pt>
                <c:pt idx="55666">
                  <c:v>128.96449905684801</c:v>
                </c:pt>
                <c:pt idx="55667">
                  <c:v>128.96681581212101</c:v>
                </c:pt>
                <c:pt idx="55668">
                  <c:v>128.96913256739501</c:v>
                </c:pt>
                <c:pt idx="55669">
                  <c:v>128.97144932266801</c:v>
                </c:pt>
                <c:pt idx="55670">
                  <c:v>128.973766077942</c:v>
                </c:pt>
                <c:pt idx="55671">
                  <c:v>128.976082833216</c:v>
                </c:pt>
                <c:pt idx="55672">
                  <c:v>128.978399588489</c:v>
                </c:pt>
                <c:pt idx="55673">
                  <c:v>128.98071634376299</c:v>
                </c:pt>
                <c:pt idx="55674">
                  <c:v>128.98303309903599</c:v>
                </c:pt>
                <c:pt idx="55675">
                  <c:v>128.98534985430999</c:v>
                </c:pt>
                <c:pt idx="55676">
                  <c:v>128.98766660958299</c:v>
                </c:pt>
                <c:pt idx="55677">
                  <c:v>128.98998336485701</c:v>
                </c:pt>
                <c:pt idx="55678">
                  <c:v>128.99230012013001</c:v>
                </c:pt>
                <c:pt idx="55679">
                  <c:v>128.99461687540401</c:v>
                </c:pt>
                <c:pt idx="55680">
                  <c:v>128.99693363067701</c:v>
                </c:pt>
                <c:pt idx="55681">
                  <c:v>128.999250385951</c:v>
                </c:pt>
                <c:pt idx="55682">
                  <c:v>129.001567141224</c:v>
                </c:pt>
                <c:pt idx="55683">
                  <c:v>129.003883896498</c:v>
                </c:pt>
                <c:pt idx="55684">
                  <c:v>129.00620065177199</c:v>
                </c:pt>
                <c:pt idx="55685">
                  <c:v>129.00851740704499</c:v>
                </c:pt>
                <c:pt idx="55686">
                  <c:v>129.01083416231899</c:v>
                </c:pt>
                <c:pt idx="55687">
                  <c:v>129.01315091759199</c:v>
                </c:pt>
                <c:pt idx="55688">
                  <c:v>129.01546767286601</c:v>
                </c:pt>
                <c:pt idx="55689">
                  <c:v>129.01778442813901</c:v>
                </c:pt>
                <c:pt idx="55690">
                  <c:v>129.020101183413</c:v>
                </c:pt>
                <c:pt idx="55691">
                  <c:v>129.022417938686</c:v>
                </c:pt>
                <c:pt idx="55692">
                  <c:v>129.02473469396</c:v>
                </c:pt>
                <c:pt idx="55693">
                  <c:v>129.027051449233</c:v>
                </c:pt>
                <c:pt idx="55694">
                  <c:v>129.02936820450699</c:v>
                </c:pt>
                <c:pt idx="55695">
                  <c:v>129.03168495977999</c:v>
                </c:pt>
                <c:pt idx="55696">
                  <c:v>129.03400171505399</c:v>
                </c:pt>
                <c:pt idx="55697">
                  <c:v>129.03631847032801</c:v>
                </c:pt>
                <c:pt idx="55698">
                  <c:v>129.03863522560101</c:v>
                </c:pt>
                <c:pt idx="55699">
                  <c:v>129.04095198087501</c:v>
                </c:pt>
                <c:pt idx="55700">
                  <c:v>129.04326873614801</c:v>
                </c:pt>
                <c:pt idx="55701">
                  <c:v>129.045585491422</c:v>
                </c:pt>
                <c:pt idx="55702">
                  <c:v>129.047902246695</c:v>
                </c:pt>
                <c:pt idx="55703">
                  <c:v>129.050219001969</c:v>
                </c:pt>
                <c:pt idx="55704">
                  <c:v>129.052535757242</c:v>
                </c:pt>
                <c:pt idx="55705">
                  <c:v>129.05485251251599</c:v>
                </c:pt>
                <c:pt idx="55706">
                  <c:v>129.05716926778899</c:v>
                </c:pt>
                <c:pt idx="55707">
                  <c:v>129.05948602306299</c:v>
                </c:pt>
                <c:pt idx="55708">
                  <c:v>129.06180277833701</c:v>
                </c:pt>
                <c:pt idx="55709">
                  <c:v>129.06411953361001</c:v>
                </c:pt>
                <c:pt idx="55710">
                  <c:v>129.06643628888401</c:v>
                </c:pt>
                <c:pt idx="55711">
                  <c:v>129.06875304415701</c:v>
                </c:pt>
                <c:pt idx="55712">
                  <c:v>129.071069799431</c:v>
                </c:pt>
                <c:pt idx="55713">
                  <c:v>129.073386554704</c:v>
                </c:pt>
                <c:pt idx="55714">
                  <c:v>129.075703309978</c:v>
                </c:pt>
                <c:pt idx="55715">
                  <c:v>129.078020065251</c:v>
                </c:pt>
                <c:pt idx="55716">
                  <c:v>129.08033682052499</c:v>
                </c:pt>
                <c:pt idx="55717">
                  <c:v>129.08265357579799</c:v>
                </c:pt>
                <c:pt idx="55718">
                  <c:v>129.08497033107199</c:v>
                </c:pt>
                <c:pt idx="55719">
                  <c:v>129.08728708634499</c:v>
                </c:pt>
                <c:pt idx="55720">
                  <c:v>129.08960384161901</c:v>
                </c:pt>
                <c:pt idx="55721">
                  <c:v>129.091920596893</c:v>
                </c:pt>
                <c:pt idx="55722">
                  <c:v>129.094237352166</c:v>
                </c:pt>
                <c:pt idx="55723">
                  <c:v>129.09655410744</c:v>
                </c:pt>
                <c:pt idx="55724">
                  <c:v>129.098870862713</c:v>
                </c:pt>
                <c:pt idx="55725">
                  <c:v>129.10118761798699</c:v>
                </c:pt>
                <c:pt idx="55726">
                  <c:v>129.10350437325999</c:v>
                </c:pt>
                <c:pt idx="55727">
                  <c:v>129.10582112853399</c:v>
                </c:pt>
                <c:pt idx="55728">
                  <c:v>129.10813788380699</c:v>
                </c:pt>
                <c:pt idx="55729">
                  <c:v>129.11045463908101</c:v>
                </c:pt>
                <c:pt idx="55730">
                  <c:v>129.11277139435401</c:v>
                </c:pt>
                <c:pt idx="55731">
                  <c:v>129.11508814962801</c:v>
                </c:pt>
                <c:pt idx="55732">
                  <c:v>129.11740490490101</c:v>
                </c:pt>
                <c:pt idx="55733">
                  <c:v>129.119721660175</c:v>
                </c:pt>
                <c:pt idx="55734">
                  <c:v>129.122038415449</c:v>
                </c:pt>
                <c:pt idx="55735">
                  <c:v>129.124355170722</c:v>
                </c:pt>
                <c:pt idx="55736">
                  <c:v>129.12667192599599</c:v>
                </c:pt>
                <c:pt idx="55737">
                  <c:v>129.12898868126899</c:v>
                </c:pt>
                <c:pt idx="55738">
                  <c:v>129.13130543654299</c:v>
                </c:pt>
                <c:pt idx="55739">
                  <c:v>129.13362219181599</c:v>
                </c:pt>
                <c:pt idx="55740">
                  <c:v>129.13593894709001</c:v>
                </c:pt>
                <c:pt idx="55741">
                  <c:v>129.13825570236301</c:v>
                </c:pt>
                <c:pt idx="55742">
                  <c:v>129.14057245763701</c:v>
                </c:pt>
                <c:pt idx="55743">
                  <c:v>129.14288921291001</c:v>
                </c:pt>
                <c:pt idx="55744">
                  <c:v>129.145205968184</c:v>
                </c:pt>
                <c:pt idx="55745">
                  <c:v>129.147522723457</c:v>
                </c:pt>
                <c:pt idx="55746">
                  <c:v>129.149839478731</c:v>
                </c:pt>
                <c:pt idx="55747">
                  <c:v>129.15215623400499</c:v>
                </c:pt>
                <c:pt idx="55748">
                  <c:v>129.15447298927799</c:v>
                </c:pt>
                <c:pt idx="55749">
                  <c:v>129.15678974455199</c:v>
                </c:pt>
                <c:pt idx="55750">
                  <c:v>129.15910649982499</c:v>
                </c:pt>
                <c:pt idx="55751">
                  <c:v>129.16142325509901</c:v>
                </c:pt>
                <c:pt idx="55752">
                  <c:v>129.16374001037201</c:v>
                </c:pt>
                <c:pt idx="55753">
                  <c:v>129.166056765646</c:v>
                </c:pt>
                <c:pt idx="55754">
                  <c:v>129.168373520919</c:v>
                </c:pt>
                <c:pt idx="55755">
                  <c:v>129.170690276193</c:v>
                </c:pt>
                <c:pt idx="55756">
                  <c:v>129.173007031466</c:v>
                </c:pt>
                <c:pt idx="55757">
                  <c:v>129.17532378673999</c:v>
                </c:pt>
                <c:pt idx="55758">
                  <c:v>129.17764054201399</c:v>
                </c:pt>
                <c:pt idx="55759">
                  <c:v>129.17995729728699</c:v>
                </c:pt>
                <c:pt idx="55760">
                  <c:v>129.18227405256101</c:v>
                </c:pt>
                <c:pt idx="55761">
                  <c:v>129.18459080783401</c:v>
                </c:pt>
                <c:pt idx="55762">
                  <c:v>129.18690756310801</c:v>
                </c:pt>
                <c:pt idx="55763">
                  <c:v>129.18922431838101</c:v>
                </c:pt>
                <c:pt idx="55764">
                  <c:v>129.191541073655</c:v>
                </c:pt>
                <c:pt idx="55765">
                  <c:v>129.193857828928</c:v>
                </c:pt>
                <c:pt idx="55766">
                  <c:v>129.196174584202</c:v>
                </c:pt>
                <c:pt idx="55767">
                  <c:v>129.198491339475</c:v>
                </c:pt>
                <c:pt idx="55768">
                  <c:v>129.20080809474899</c:v>
                </c:pt>
                <c:pt idx="55769">
                  <c:v>129.20312485002199</c:v>
                </c:pt>
                <c:pt idx="55770">
                  <c:v>129.20544160529599</c:v>
                </c:pt>
                <c:pt idx="55771">
                  <c:v>129.20775836057001</c:v>
                </c:pt>
                <c:pt idx="55772">
                  <c:v>129.21007511584301</c:v>
                </c:pt>
                <c:pt idx="55773">
                  <c:v>129.21239187111701</c:v>
                </c:pt>
                <c:pt idx="55774">
                  <c:v>129.21470862639001</c:v>
                </c:pt>
                <c:pt idx="55775">
                  <c:v>129.217025381664</c:v>
                </c:pt>
                <c:pt idx="55776">
                  <c:v>129.219342136937</c:v>
                </c:pt>
                <c:pt idx="55777">
                  <c:v>129.221658892211</c:v>
                </c:pt>
                <c:pt idx="55778">
                  <c:v>129.223975647484</c:v>
                </c:pt>
                <c:pt idx="55779">
                  <c:v>129.22629240275799</c:v>
                </c:pt>
                <c:pt idx="55780">
                  <c:v>129.22860915803099</c:v>
                </c:pt>
                <c:pt idx="55781">
                  <c:v>129.23092591330499</c:v>
                </c:pt>
                <c:pt idx="55782">
                  <c:v>129.23324266857799</c:v>
                </c:pt>
                <c:pt idx="55783">
                  <c:v>129.23555942385201</c:v>
                </c:pt>
                <c:pt idx="55784">
                  <c:v>129.237876179126</c:v>
                </c:pt>
                <c:pt idx="55785">
                  <c:v>129.240192934399</c:v>
                </c:pt>
                <c:pt idx="55786">
                  <c:v>129.242509689673</c:v>
                </c:pt>
                <c:pt idx="55787">
                  <c:v>129.244826444946</c:v>
                </c:pt>
                <c:pt idx="55788">
                  <c:v>129.24714320021999</c:v>
                </c:pt>
                <c:pt idx="55789">
                  <c:v>129.24945995549299</c:v>
                </c:pt>
                <c:pt idx="55790">
                  <c:v>129.25177671076699</c:v>
                </c:pt>
                <c:pt idx="55791">
                  <c:v>129.25409346603999</c:v>
                </c:pt>
                <c:pt idx="55792">
                  <c:v>129.25641022131401</c:v>
                </c:pt>
                <c:pt idx="55793">
                  <c:v>129.25872697658701</c:v>
                </c:pt>
                <c:pt idx="55794">
                  <c:v>129.26104373186101</c:v>
                </c:pt>
                <c:pt idx="55795">
                  <c:v>129.263360487135</c:v>
                </c:pt>
                <c:pt idx="55796">
                  <c:v>129.265677242408</c:v>
                </c:pt>
                <c:pt idx="55797">
                  <c:v>129.267993997682</c:v>
                </c:pt>
                <c:pt idx="55798">
                  <c:v>129.270310752955</c:v>
                </c:pt>
                <c:pt idx="55799">
                  <c:v>129.27262750822899</c:v>
                </c:pt>
                <c:pt idx="55800">
                  <c:v>129.27494426350199</c:v>
                </c:pt>
                <c:pt idx="55801">
                  <c:v>129.27726101877599</c:v>
                </c:pt>
                <c:pt idx="55802">
                  <c:v>129.27957777404899</c:v>
                </c:pt>
                <c:pt idx="55803">
                  <c:v>129.28189452932301</c:v>
                </c:pt>
                <c:pt idx="55804">
                  <c:v>129.28421128459601</c:v>
                </c:pt>
                <c:pt idx="55805">
                  <c:v>129.28652803987001</c:v>
                </c:pt>
                <c:pt idx="55806">
                  <c:v>129.28884479514301</c:v>
                </c:pt>
                <c:pt idx="55807">
                  <c:v>129.291161550417</c:v>
                </c:pt>
                <c:pt idx="55808">
                  <c:v>129.293478305691</c:v>
                </c:pt>
                <c:pt idx="55809">
                  <c:v>129.295795060964</c:v>
                </c:pt>
                <c:pt idx="55810">
                  <c:v>129.29811181623799</c:v>
                </c:pt>
                <c:pt idx="55811">
                  <c:v>129.30042857151099</c:v>
                </c:pt>
                <c:pt idx="55812">
                  <c:v>129.30274532678499</c:v>
                </c:pt>
                <c:pt idx="55813">
                  <c:v>129.30506208205799</c:v>
                </c:pt>
                <c:pt idx="55814">
                  <c:v>129.30737883733201</c:v>
                </c:pt>
                <c:pt idx="55815">
                  <c:v>129.30969559260501</c:v>
                </c:pt>
                <c:pt idx="55816">
                  <c:v>129.312012347879</c:v>
                </c:pt>
                <c:pt idx="55817">
                  <c:v>129.31432910315201</c:v>
                </c:pt>
                <c:pt idx="55818">
                  <c:v>129.316645858426</c:v>
                </c:pt>
                <c:pt idx="55819">
                  <c:v>129.318962613699</c:v>
                </c:pt>
                <c:pt idx="55820">
                  <c:v>129.32127936897299</c:v>
                </c:pt>
                <c:pt idx="55821">
                  <c:v>129.32359612424699</c:v>
                </c:pt>
                <c:pt idx="55822">
                  <c:v>129.32591287951999</c:v>
                </c:pt>
                <c:pt idx="55823">
                  <c:v>129.32822963479401</c:v>
                </c:pt>
                <c:pt idx="55824">
                  <c:v>129.33054639006701</c:v>
                </c:pt>
                <c:pt idx="55825">
                  <c:v>129.33286314534101</c:v>
                </c:pt>
                <c:pt idx="55826">
                  <c:v>129.33517990061401</c:v>
                </c:pt>
                <c:pt idx="55827">
                  <c:v>129.337496655888</c:v>
                </c:pt>
                <c:pt idx="55828">
                  <c:v>129.339813411161</c:v>
                </c:pt>
                <c:pt idx="55829">
                  <c:v>129.342130166435</c:v>
                </c:pt>
                <c:pt idx="55830">
                  <c:v>129.344446921708</c:v>
                </c:pt>
                <c:pt idx="55831">
                  <c:v>129.34676367698199</c:v>
                </c:pt>
                <c:pt idx="55832">
                  <c:v>129.34908043225499</c:v>
                </c:pt>
                <c:pt idx="55833">
                  <c:v>129.35139718752899</c:v>
                </c:pt>
                <c:pt idx="55834">
                  <c:v>129.35371394280301</c:v>
                </c:pt>
                <c:pt idx="55835">
                  <c:v>129.35603069807601</c:v>
                </c:pt>
                <c:pt idx="55836">
                  <c:v>129.35834745335001</c:v>
                </c:pt>
                <c:pt idx="55837">
                  <c:v>129.36066420862301</c:v>
                </c:pt>
                <c:pt idx="55838">
                  <c:v>129.362980963897</c:v>
                </c:pt>
                <c:pt idx="55839">
                  <c:v>129.36529771917</c:v>
                </c:pt>
                <c:pt idx="55840">
                  <c:v>129.367614474444</c:v>
                </c:pt>
                <c:pt idx="55841">
                  <c:v>129.369931229717</c:v>
                </c:pt>
                <c:pt idx="55842">
                  <c:v>129.37224798499099</c:v>
                </c:pt>
                <c:pt idx="55843">
                  <c:v>129.37456474026399</c:v>
                </c:pt>
                <c:pt idx="55844">
                  <c:v>129.37688149553799</c:v>
                </c:pt>
                <c:pt idx="55845">
                  <c:v>129.37919825081201</c:v>
                </c:pt>
                <c:pt idx="55846">
                  <c:v>129.38151500608501</c:v>
                </c:pt>
                <c:pt idx="55847">
                  <c:v>129.383831761359</c:v>
                </c:pt>
                <c:pt idx="55848">
                  <c:v>129.38614851663201</c:v>
                </c:pt>
                <c:pt idx="55849">
                  <c:v>129.388465271906</c:v>
                </c:pt>
                <c:pt idx="55850">
                  <c:v>129.390782027179</c:v>
                </c:pt>
                <c:pt idx="55851">
                  <c:v>129.393098782453</c:v>
                </c:pt>
                <c:pt idx="55852">
                  <c:v>129.395415537726</c:v>
                </c:pt>
                <c:pt idx="55853">
                  <c:v>129.39773229299999</c:v>
                </c:pt>
                <c:pt idx="55854">
                  <c:v>129.40004904827299</c:v>
                </c:pt>
                <c:pt idx="55855">
                  <c:v>129.40236580354701</c:v>
                </c:pt>
                <c:pt idx="55856">
                  <c:v>129.40468255882001</c:v>
                </c:pt>
                <c:pt idx="55857">
                  <c:v>129.40699931409401</c:v>
                </c:pt>
                <c:pt idx="55858">
                  <c:v>129.409316069368</c:v>
                </c:pt>
                <c:pt idx="55859">
                  <c:v>129.411632824641</c:v>
                </c:pt>
                <c:pt idx="55860">
                  <c:v>129.413949579915</c:v>
                </c:pt>
                <c:pt idx="55861">
                  <c:v>129.416266335188</c:v>
                </c:pt>
                <c:pt idx="55862">
                  <c:v>129.41858309046199</c:v>
                </c:pt>
                <c:pt idx="55863">
                  <c:v>129.42089984573499</c:v>
                </c:pt>
                <c:pt idx="55864">
                  <c:v>129.42321660100899</c:v>
                </c:pt>
                <c:pt idx="55865">
                  <c:v>129.42553335628199</c:v>
                </c:pt>
                <c:pt idx="55866">
                  <c:v>129.42785011155601</c:v>
                </c:pt>
                <c:pt idx="55867">
                  <c:v>129.43016686682901</c:v>
                </c:pt>
                <c:pt idx="55868">
                  <c:v>129.43248362210301</c:v>
                </c:pt>
                <c:pt idx="55869">
                  <c:v>129.43480037737601</c:v>
                </c:pt>
                <c:pt idx="55870">
                  <c:v>129.43711713265</c:v>
                </c:pt>
                <c:pt idx="55871">
                  <c:v>129.439433887924</c:v>
                </c:pt>
                <c:pt idx="55872">
                  <c:v>129.441750643197</c:v>
                </c:pt>
                <c:pt idx="55873">
                  <c:v>129.44406739847099</c:v>
                </c:pt>
                <c:pt idx="55874">
                  <c:v>129.44638415374399</c:v>
                </c:pt>
                <c:pt idx="55875">
                  <c:v>129.44870090901799</c:v>
                </c:pt>
                <c:pt idx="55876">
                  <c:v>129.45101766429099</c:v>
                </c:pt>
                <c:pt idx="55877">
                  <c:v>129.45333441956501</c:v>
                </c:pt>
                <c:pt idx="55878">
                  <c:v>129.45565117483801</c:v>
                </c:pt>
                <c:pt idx="55879">
                  <c:v>129.45796793011201</c:v>
                </c:pt>
                <c:pt idx="55880">
                  <c:v>129.46028468538501</c:v>
                </c:pt>
                <c:pt idx="55881">
                  <c:v>129.462601440659</c:v>
                </c:pt>
                <c:pt idx="55882">
                  <c:v>129.464918195932</c:v>
                </c:pt>
                <c:pt idx="55883">
                  <c:v>129.467234951206</c:v>
                </c:pt>
                <c:pt idx="55884">
                  <c:v>129.46955170647999</c:v>
                </c:pt>
                <c:pt idx="55885">
                  <c:v>129.47186846175299</c:v>
                </c:pt>
                <c:pt idx="55886">
                  <c:v>129.47418521702701</c:v>
                </c:pt>
                <c:pt idx="55887">
                  <c:v>129.47650197230001</c:v>
                </c:pt>
                <c:pt idx="55888">
                  <c:v>129.47881872757401</c:v>
                </c:pt>
                <c:pt idx="55889">
                  <c:v>129.48113548284701</c:v>
                </c:pt>
                <c:pt idx="55890">
                  <c:v>129.483452238121</c:v>
                </c:pt>
                <c:pt idx="55891">
                  <c:v>129.485768993394</c:v>
                </c:pt>
                <c:pt idx="55892">
                  <c:v>129.488085748668</c:v>
                </c:pt>
                <c:pt idx="55893">
                  <c:v>129.490402503941</c:v>
                </c:pt>
                <c:pt idx="55894">
                  <c:v>129.49271925921499</c:v>
                </c:pt>
                <c:pt idx="55895">
                  <c:v>129.49503601448899</c:v>
                </c:pt>
                <c:pt idx="55896">
                  <c:v>129.49735276976199</c:v>
                </c:pt>
                <c:pt idx="55897">
                  <c:v>129.49966952503601</c:v>
                </c:pt>
                <c:pt idx="55898">
                  <c:v>129.50198628030901</c:v>
                </c:pt>
                <c:pt idx="55899">
                  <c:v>129.50430303558301</c:v>
                </c:pt>
                <c:pt idx="55900">
                  <c:v>129.50661979085601</c:v>
                </c:pt>
                <c:pt idx="55901">
                  <c:v>129.50893654613</c:v>
                </c:pt>
                <c:pt idx="55902">
                  <c:v>129.511253301403</c:v>
                </c:pt>
                <c:pt idx="55903">
                  <c:v>129.513570056677</c:v>
                </c:pt>
                <c:pt idx="55904">
                  <c:v>129.51588681195</c:v>
                </c:pt>
                <c:pt idx="55905">
                  <c:v>129.51820356722399</c:v>
                </c:pt>
                <c:pt idx="55906">
                  <c:v>129.52052032249699</c:v>
                </c:pt>
                <c:pt idx="55907">
                  <c:v>129.52283707777099</c:v>
                </c:pt>
                <c:pt idx="55908">
                  <c:v>129.52515383304501</c:v>
                </c:pt>
                <c:pt idx="55909">
                  <c:v>129.52747058831801</c:v>
                </c:pt>
                <c:pt idx="55910">
                  <c:v>129.52978734359201</c:v>
                </c:pt>
                <c:pt idx="55911">
                  <c:v>129.53210409886501</c:v>
                </c:pt>
                <c:pt idx="55912">
                  <c:v>129.534420854139</c:v>
                </c:pt>
                <c:pt idx="55913">
                  <c:v>129.536737609412</c:v>
                </c:pt>
                <c:pt idx="55914">
                  <c:v>129.539054364686</c:v>
                </c:pt>
                <c:pt idx="55915">
                  <c:v>129.541371119959</c:v>
                </c:pt>
                <c:pt idx="55916">
                  <c:v>129.54368787523299</c:v>
                </c:pt>
                <c:pt idx="55917">
                  <c:v>129.54600463050599</c:v>
                </c:pt>
                <c:pt idx="55918">
                  <c:v>129.54832138578001</c:v>
                </c:pt>
                <c:pt idx="55919">
                  <c:v>129.55063814105301</c:v>
                </c:pt>
                <c:pt idx="55920">
                  <c:v>129.55295489632701</c:v>
                </c:pt>
                <c:pt idx="55921">
                  <c:v>129.555271651601</c:v>
                </c:pt>
                <c:pt idx="55922">
                  <c:v>129.557588406874</c:v>
                </c:pt>
                <c:pt idx="55923">
                  <c:v>129.559905162148</c:v>
                </c:pt>
                <c:pt idx="55924">
                  <c:v>129.562221917421</c:v>
                </c:pt>
                <c:pt idx="55925">
                  <c:v>129.56453867269499</c:v>
                </c:pt>
                <c:pt idx="55926">
                  <c:v>129.56685542796799</c:v>
                </c:pt>
                <c:pt idx="55927">
                  <c:v>129.56917218324199</c:v>
                </c:pt>
                <c:pt idx="55928">
                  <c:v>129.57148893851499</c:v>
                </c:pt>
                <c:pt idx="55929">
                  <c:v>129.57380569378901</c:v>
                </c:pt>
                <c:pt idx="55930">
                  <c:v>129.57612244906201</c:v>
                </c:pt>
                <c:pt idx="55931">
                  <c:v>129.57843920433601</c:v>
                </c:pt>
                <c:pt idx="55932">
                  <c:v>129.58075595961</c:v>
                </c:pt>
                <c:pt idx="55933">
                  <c:v>129.583072714883</c:v>
                </c:pt>
                <c:pt idx="55934">
                  <c:v>129.585389470157</c:v>
                </c:pt>
                <c:pt idx="55935">
                  <c:v>129.58770622543</c:v>
                </c:pt>
                <c:pt idx="55936">
                  <c:v>129.59002298070399</c:v>
                </c:pt>
                <c:pt idx="55937">
                  <c:v>129.59233973597699</c:v>
                </c:pt>
                <c:pt idx="55938">
                  <c:v>129.59465649125099</c:v>
                </c:pt>
                <c:pt idx="55939">
                  <c:v>129.59697324652399</c:v>
                </c:pt>
                <c:pt idx="55940">
                  <c:v>129.59929000179801</c:v>
                </c:pt>
                <c:pt idx="55941">
                  <c:v>129.60160675707101</c:v>
                </c:pt>
                <c:pt idx="55942">
                  <c:v>129.60392351234501</c:v>
                </c:pt>
                <c:pt idx="55943">
                  <c:v>129.60624026761801</c:v>
                </c:pt>
                <c:pt idx="55944">
                  <c:v>129.608557022892</c:v>
                </c:pt>
                <c:pt idx="55945">
                  <c:v>129.610873778166</c:v>
                </c:pt>
                <c:pt idx="55946">
                  <c:v>129.613190533439</c:v>
                </c:pt>
                <c:pt idx="55947">
                  <c:v>129.61550728871299</c:v>
                </c:pt>
                <c:pt idx="55948">
                  <c:v>129.61782404398599</c:v>
                </c:pt>
                <c:pt idx="55949">
                  <c:v>129.62014079926001</c:v>
                </c:pt>
                <c:pt idx="55950">
                  <c:v>129.62245755453301</c:v>
                </c:pt>
                <c:pt idx="55951">
                  <c:v>129.62477430980701</c:v>
                </c:pt>
                <c:pt idx="55952">
                  <c:v>129.62709106508001</c:v>
                </c:pt>
                <c:pt idx="55953">
                  <c:v>129.629407820354</c:v>
                </c:pt>
                <c:pt idx="55954">
                  <c:v>129.631724575627</c:v>
                </c:pt>
                <c:pt idx="55955">
                  <c:v>129.634041330901</c:v>
                </c:pt>
                <c:pt idx="55956">
                  <c:v>129.636358086174</c:v>
                </c:pt>
                <c:pt idx="55957">
                  <c:v>129.63867484144799</c:v>
                </c:pt>
                <c:pt idx="55958">
                  <c:v>129.64099159672199</c:v>
                </c:pt>
                <c:pt idx="55959">
                  <c:v>129.64330835199499</c:v>
                </c:pt>
                <c:pt idx="55960">
                  <c:v>129.64562510726901</c:v>
                </c:pt>
                <c:pt idx="55961">
                  <c:v>129.64794186254201</c:v>
                </c:pt>
                <c:pt idx="55962">
                  <c:v>129.65025861781601</c:v>
                </c:pt>
                <c:pt idx="55963">
                  <c:v>129.65257537308901</c:v>
                </c:pt>
                <c:pt idx="55964">
                  <c:v>129.654892128363</c:v>
                </c:pt>
                <c:pt idx="55965">
                  <c:v>129.657208883636</c:v>
                </c:pt>
                <c:pt idx="55966">
                  <c:v>129.65952563891</c:v>
                </c:pt>
                <c:pt idx="55967">
                  <c:v>129.661842394183</c:v>
                </c:pt>
                <c:pt idx="55968">
                  <c:v>129.66415914945699</c:v>
                </c:pt>
                <c:pt idx="55969">
                  <c:v>129.66647590472999</c:v>
                </c:pt>
                <c:pt idx="55970">
                  <c:v>129.66879266000399</c:v>
                </c:pt>
                <c:pt idx="55971">
                  <c:v>129.67110941527801</c:v>
                </c:pt>
                <c:pt idx="55972">
                  <c:v>129.67342617055101</c:v>
                </c:pt>
                <c:pt idx="55973">
                  <c:v>129.67574292582501</c:v>
                </c:pt>
                <c:pt idx="55974">
                  <c:v>129.67805968109801</c:v>
                </c:pt>
                <c:pt idx="55975">
                  <c:v>129.680376436372</c:v>
                </c:pt>
                <c:pt idx="55976">
                  <c:v>129.682693191645</c:v>
                </c:pt>
                <c:pt idx="55977">
                  <c:v>129.685009946919</c:v>
                </c:pt>
                <c:pt idx="55978">
                  <c:v>129.687326702192</c:v>
                </c:pt>
                <c:pt idx="55979">
                  <c:v>129.68964345746599</c:v>
                </c:pt>
                <c:pt idx="55980">
                  <c:v>129.69196021273899</c:v>
                </c:pt>
                <c:pt idx="55981">
                  <c:v>129.69427696801301</c:v>
                </c:pt>
                <c:pt idx="55982">
                  <c:v>129.69659372328701</c:v>
                </c:pt>
                <c:pt idx="55983">
                  <c:v>129.69891047856001</c:v>
                </c:pt>
                <c:pt idx="55984">
                  <c:v>129.701227233834</c:v>
                </c:pt>
                <c:pt idx="55985">
                  <c:v>129.703543989107</c:v>
                </c:pt>
                <c:pt idx="55986">
                  <c:v>129.705860744381</c:v>
                </c:pt>
                <c:pt idx="55987">
                  <c:v>129.708177499654</c:v>
                </c:pt>
                <c:pt idx="55988">
                  <c:v>129.71049425492799</c:v>
                </c:pt>
                <c:pt idx="55989">
                  <c:v>129.71281101020099</c:v>
                </c:pt>
                <c:pt idx="55990">
                  <c:v>129.71512776547499</c:v>
                </c:pt>
                <c:pt idx="55991">
                  <c:v>129.71744452074799</c:v>
                </c:pt>
                <c:pt idx="55992">
                  <c:v>129.71976127602201</c:v>
                </c:pt>
                <c:pt idx="55993">
                  <c:v>129.72207803129501</c:v>
                </c:pt>
                <c:pt idx="55994">
                  <c:v>129.72439478656901</c:v>
                </c:pt>
                <c:pt idx="55995">
                  <c:v>129.726711541843</c:v>
                </c:pt>
                <c:pt idx="55996">
                  <c:v>129.729028297116</c:v>
                </c:pt>
                <c:pt idx="55997">
                  <c:v>129.73134505239</c:v>
                </c:pt>
                <c:pt idx="55998">
                  <c:v>129.733661807663</c:v>
                </c:pt>
                <c:pt idx="55999">
                  <c:v>129.73597856293699</c:v>
                </c:pt>
                <c:pt idx="56000">
                  <c:v>129.73829531820999</c:v>
                </c:pt>
                <c:pt idx="56001">
                  <c:v>129.74061207348399</c:v>
                </c:pt>
                <c:pt idx="56002">
                  <c:v>129.74292882875699</c:v>
                </c:pt>
                <c:pt idx="56003">
                  <c:v>129.74524558403101</c:v>
                </c:pt>
                <c:pt idx="56004">
                  <c:v>129.74756233930401</c:v>
                </c:pt>
                <c:pt idx="56005">
                  <c:v>129.74987909457801</c:v>
                </c:pt>
                <c:pt idx="56006">
                  <c:v>129.75219584985101</c:v>
                </c:pt>
                <c:pt idx="56007">
                  <c:v>129.754512605125</c:v>
                </c:pt>
                <c:pt idx="56008">
                  <c:v>129.756829360399</c:v>
                </c:pt>
                <c:pt idx="56009">
                  <c:v>129.759146115672</c:v>
                </c:pt>
                <c:pt idx="56010">
                  <c:v>129.76146287094599</c:v>
                </c:pt>
                <c:pt idx="56011">
                  <c:v>129.76377962621899</c:v>
                </c:pt>
                <c:pt idx="56012">
                  <c:v>129.76609638149301</c:v>
                </c:pt>
                <c:pt idx="56013">
                  <c:v>129.76841313676599</c:v>
                </c:pt>
                <c:pt idx="56014">
                  <c:v>129.77072989204001</c:v>
                </c:pt>
                <c:pt idx="56015">
                  <c:v>129.77304664731301</c:v>
                </c:pt>
                <c:pt idx="56016">
                  <c:v>129.775363402587</c:v>
                </c:pt>
                <c:pt idx="56017">
                  <c:v>129.77768015786</c:v>
                </c:pt>
                <c:pt idx="56018">
                  <c:v>129.779996913134</c:v>
                </c:pt>
                <c:pt idx="56019">
                  <c:v>129.782313668407</c:v>
                </c:pt>
                <c:pt idx="56020">
                  <c:v>129.78463042368099</c:v>
                </c:pt>
                <c:pt idx="56021">
                  <c:v>129.78694717895499</c:v>
                </c:pt>
                <c:pt idx="56022">
                  <c:v>129.78926393422799</c:v>
                </c:pt>
                <c:pt idx="56023">
                  <c:v>129.79158068950201</c:v>
                </c:pt>
                <c:pt idx="56024">
                  <c:v>129.79389744477501</c:v>
                </c:pt>
                <c:pt idx="56025">
                  <c:v>129.79621420004901</c:v>
                </c:pt>
                <c:pt idx="56026">
                  <c:v>129.79853095532201</c:v>
                </c:pt>
                <c:pt idx="56027">
                  <c:v>129.800847710596</c:v>
                </c:pt>
                <c:pt idx="56028">
                  <c:v>129.803164465869</c:v>
                </c:pt>
                <c:pt idx="56029">
                  <c:v>129.805481221143</c:v>
                </c:pt>
                <c:pt idx="56030">
                  <c:v>129.807797976416</c:v>
                </c:pt>
                <c:pt idx="56031">
                  <c:v>129.81011473168999</c:v>
                </c:pt>
                <c:pt idx="56032">
                  <c:v>129.81243148696399</c:v>
                </c:pt>
                <c:pt idx="56033">
                  <c:v>129.81474824223699</c:v>
                </c:pt>
                <c:pt idx="56034">
                  <c:v>129.81706499751101</c:v>
                </c:pt>
                <c:pt idx="56035">
                  <c:v>129.81938175278401</c:v>
                </c:pt>
                <c:pt idx="56036">
                  <c:v>129.82169850805801</c:v>
                </c:pt>
                <c:pt idx="56037">
                  <c:v>129.82401526333101</c:v>
                </c:pt>
                <c:pt idx="56038">
                  <c:v>129.826332018605</c:v>
                </c:pt>
                <c:pt idx="56039">
                  <c:v>129.828648773878</c:v>
                </c:pt>
                <c:pt idx="56040">
                  <c:v>129.830965529152</c:v>
                </c:pt>
                <c:pt idx="56041">
                  <c:v>129.833282284425</c:v>
                </c:pt>
                <c:pt idx="56042">
                  <c:v>129.83559903969899</c:v>
                </c:pt>
                <c:pt idx="56043">
                  <c:v>129.83791579497199</c:v>
                </c:pt>
                <c:pt idx="56044">
                  <c:v>129.84023255024599</c:v>
                </c:pt>
                <c:pt idx="56045">
                  <c:v>129.84254930552001</c:v>
                </c:pt>
                <c:pt idx="56046">
                  <c:v>129.84486606079301</c:v>
                </c:pt>
                <c:pt idx="56047">
                  <c:v>129.847182816067</c:v>
                </c:pt>
                <c:pt idx="56048">
                  <c:v>129.84949957134</c:v>
                </c:pt>
                <c:pt idx="56049">
                  <c:v>129.851816326614</c:v>
                </c:pt>
                <c:pt idx="56050">
                  <c:v>129.854133081887</c:v>
                </c:pt>
                <c:pt idx="56051">
                  <c:v>129.85644983716099</c:v>
                </c:pt>
                <c:pt idx="56052">
                  <c:v>129.85876659243399</c:v>
                </c:pt>
                <c:pt idx="56053">
                  <c:v>129.86108334770799</c:v>
                </c:pt>
                <c:pt idx="56054">
                  <c:v>129.86340010298099</c:v>
                </c:pt>
                <c:pt idx="56055">
                  <c:v>129.86571685825501</c:v>
                </c:pt>
                <c:pt idx="56056">
                  <c:v>129.86803361352801</c:v>
                </c:pt>
                <c:pt idx="56057">
                  <c:v>129.87035036880201</c:v>
                </c:pt>
                <c:pt idx="56058">
                  <c:v>129.872667124076</c:v>
                </c:pt>
                <c:pt idx="56059">
                  <c:v>129.874983879349</c:v>
                </c:pt>
                <c:pt idx="56060">
                  <c:v>129.877300634623</c:v>
                </c:pt>
                <c:pt idx="56061">
                  <c:v>129.879617389896</c:v>
                </c:pt>
                <c:pt idx="56062">
                  <c:v>129.88193414516999</c:v>
                </c:pt>
                <c:pt idx="56063">
                  <c:v>129.88425090044299</c:v>
                </c:pt>
                <c:pt idx="56064">
                  <c:v>129.88656765571699</c:v>
                </c:pt>
                <c:pt idx="56065">
                  <c:v>129.88888441098999</c:v>
                </c:pt>
                <c:pt idx="56066">
                  <c:v>129.89120116626401</c:v>
                </c:pt>
                <c:pt idx="56067">
                  <c:v>129.89351792153701</c:v>
                </c:pt>
                <c:pt idx="56068">
                  <c:v>129.89583467681101</c:v>
                </c:pt>
                <c:pt idx="56069">
                  <c:v>129.898151432085</c:v>
                </c:pt>
                <c:pt idx="56070">
                  <c:v>129.900468187358</c:v>
                </c:pt>
                <c:pt idx="56071">
                  <c:v>129.902784942632</c:v>
                </c:pt>
                <c:pt idx="56072">
                  <c:v>129.905101697905</c:v>
                </c:pt>
                <c:pt idx="56073">
                  <c:v>129.90741845317899</c:v>
                </c:pt>
                <c:pt idx="56074">
                  <c:v>129.90973520845199</c:v>
                </c:pt>
                <c:pt idx="56075">
                  <c:v>129.91205196372599</c:v>
                </c:pt>
                <c:pt idx="56076">
                  <c:v>129.91436871899899</c:v>
                </c:pt>
                <c:pt idx="56077">
                  <c:v>129.91668547427301</c:v>
                </c:pt>
                <c:pt idx="56078">
                  <c:v>129.91900222954601</c:v>
                </c:pt>
                <c:pt idx="56079">
                  <c:v>129.92131898482</c:v>
                </c:pt>
                <c:pt idx="56080">
                  <c:v>129.923635740093</c:v>
                </c:pt>
                <c:pt idx="56081">
                  <c:v>129.925952495367</c:v>
                </c:pt>
                <c:pt idx="56082">
                  <c:v>129.92826925064099</c:v>
                </c:pt>
                <c:pt idx="56083">
                  <c:v>129.93058600591399</c:v>
                </c:pt>
                <c:pt idx="56084">
                  <c:v>129.93290276118799</c:v>
                </c:pt>
                <c:pt idx="56085">
                  <c:v>129.93521951646099</c:v>
                </c:pt>
                <c:pt idx="56086">
                  <c:v>129.93753627173501</c:v>
                </c:pt>
                <c:pt idx="56087">
                  <c:v>129.93985302700801</c:v>
                </c:pt>
                <c:pt idx="56088">
                  <c:v>129.94216978228201</c:v>
                </c:pt>
                <c:pt idx="56089">
                  <c:v>129.94448653755501</c:v>
                </c:pt>
                <c:pt idx="56090">
                  <c:v>129.946803292829</c:v>
                </c:pt>
                <c:pt idx="56091">
                  <c:v>129.949120048102</c:v>
                </c:pt>
                <c:pt idx="56092">
                  <c:v>129.951436803376</c:v>
                </c:pt>
                <c:pt idx="56093">
                  <c:v>129.953753558649</c:v>
                </c:pt>
                <c:pt idx="56094">
                  <c:v>129.95607031392299</c:v>
                </c:pt>
                <c:pt idx="56095">
                  <c:v>129.95838706919699</c:v>
                </c:pt>
                <c:pt idx="56096">
                  <c:v>129.96070382446999</c:v>
                </c:pt>
                <c:pt idx="56097">
                  <c:v>129.96302057974401</c:v>
                </c:pt>
                <c:pt idx="56098">
                  <c:v>129.96533733501701</c:v>
                </c:pt>
                <c:pt idx="56099">
                  <c:v>129.96765409029101</c:v>
                </c:pt>
                <c:pt idx="56100">
                  <c:v>129.96997084556401</c:v>
                </c:pt>
                <c:pt idx="56101">
                  <c:v>129.972287600838</c:v>
                </c:pt>
                <c:pt idx="56102">
                  <c:v>129.974604356111</c:v>
                </c:pt>
                <c:pt idx="56103">
                  <c:v>129.976921111385</c:v>
                </c:pt>
                <c:pt idx="56104">
                  <c:v>129.979237866658</c:v>
                </c:pt>
                <c:pt idx="56105">
                  <c:v>129.98155462193199</c:v>
                </c:pt>
                <c:pt idx="56106">
                  <c:v>129.98387137720499</c:v>
                </c:pt>
                <c:pt idx="56107">
                  <c:v>129.98618813247899</c:v>
                </c:pt>
                <c:pt idx="56108">
                  <c:v>129.98850488775301</c:v>
                </c:pt>
                <c:pt idx="56109">
                  <c:v>129.99082164302601</c:v>
                </c:pt>
                <c:pt idx="56110">
                  <c:v>129.9931383983</c:v>
                </c:pt>
                <c:pt idx="56111">
                  <c:v>129.995455153573</c:v>
                </c:pt>
                <c:pt idx="56112">
                  <c:v>129.997771908847</c:v>
                </c:pt>
                <c:pt idx="56113">
                  <c:v>130.00008866412</c:v>
                </c:pt>
                <c:pt idx="56114">
                  <c:v>130.00240541939399</c:v>
                </c:pt>
                <c:pt idx="56115">
                  <c:v>130.00472217466699</c:v>
                </c:pt>
                <c:pt idx="56116">
                  <c:v>130.00703892994099</c:v>
                </c:pt>
                <c:pt idx="56117">
                  <c:v>130.00935568521399</c:v>
                </c:pt>
                <c:pt idx="56118">
                  <c:v>130.01167244048801</c:v>
                </c:pt>
                <c:pt idx="56119">
                  <c:v>130.01398919576201</c:v>
                </c:pt>
                <c:pt idx="56120">
                  <c:v>130.01630595103501</c:v>
                </c:pt>
                <c:pt idx="56121">
                  <c:v>130.018622706309</c:v>
                </c:pt>
                <c:pt idx="56122">
                  <c:v>130.020939461582</c:v>
                </c:pt>
                <c:pt idx="56123">
                  <c:v>130.023256216856</c:v>
                </c:pt>
                <c:pt idx="56124">
                  <c:v>130.025572972129</c:v>
                </c:pt>
                <c:pt idx="56125">
                  <c:v>130.02788972740299</c:v>
                </c:pt>
                <c:pt idx="56126">
                  <c:v>130.03020648267599</c:v>
                </c:pt>
                <c:pt idx="56127">
                  <c:v>130.03252323794999</c:v>
                </c:pt>
                <c:pt idx="56128">
                  <c:v>130.03483999322299</c:v>
                </c:pt>
                <c:pt idx="56129">
                  <c:v>130.03715674849701</c:v>
                </c:pt>
                <c:pt idx="56130">
                  <c:v>130.03947350377001</c:v>
                </c:pt>
                <c:pt idx="56131">
                  <c:v>130.04179025904401</c:v>
                </c:pt>
                <c:pt idx="56132">
                  <c:v>130.044107014318</c:v>
                </c:pt>
                <c:pt idx="56133">
                  <c:v>130.046423769591</c:v>
                </c:pt>
                <c:pt idx="56134">
                  <c:v>130.048740524865</c:v>
                </c:pt>
                <c:pt idx="56135">
                  <c:v>130.051057280138</c:v>
                </c:pt>
                <c:pt idx="56136">
                  <c:v>130.05337403541199</c:v>
                </c:pt>
                <c:pt idx="56137">
                  <c:v>130.05569079068499</c:v>
                </c:pt>
                <c:pt idx="56138">
                  <c:v>130.05800754595899</c:v>
                </c:pt>
                <c:pt idx="56139">
                  <c:v>130.06032430123199</c:v>
                </c:pt>
                <c:pt idx="56140">
                  <c:v>130.06264105650601</c:v>
                </c:pt>
                <c:pt idx="56141">
                  <c:v>130.06495781177901</c:v>
                </c:pt>
                <c:pt idx="56142">
                  <c:v>130.067274567053</c:v>
                </c:pt>
                <c:pt idx="56143">
                  <c:v>130.069591322326</c:v>
                </c:pt>
                <c:pt idx="56144">
                  <c:v>130.0719080776</c:v>
                </c:pt>
                <c:pt idx="56145">
                  <c:v>130.07422483287399</c:v>
                </c:pt>
                <c:pt idx="56146">
                  <c:v>130.07654158814699</c:v>
                </c:pt>
                <c:pt idx="56147">
                  <c:v>130.07885834342099</c:v>
                </c:pt>
                <c:pt idx="56148">
                  <c:v>130.08117509869399</c:v>
                </c:pt>
                <c:pt idx="56149">
                  <c:v>130.08349185396801</c:v>
                </c:pt>
                <c:pt idx="56150">
                  <c:v>130.08580860924101</c:v>
                </c:pt>
                <c:pt idx="56151">
                  <c:v>130.08812536451501</c:v>
                </c:pt>
                <c:pt idx="56152">
                  <c:v>130.09044211978801</c:v>
                </c:pt>
                <c:pt idx="56153">
                  <c:v>130.092758875062</c:v>
                </c:pt>
                <c:pt idx="56154">
                  <c:v>130.095075630335</c:v>
                </c:pt>
                <c:pt idx="56155">
                  <c:v>130.097392385609</c:v>
                </c:pt>
                <c:pt idx="56156">
                  <c:v>130.099709140882</c:v>
                </c:pt>
                <c:pt idx="56157">
                  <c:v>130.10202589615599</c:v>
                </c:pt>
                <c:pt idx="56158">
                  <c:v>130.10434265142999</c:v>
                </c:pt>
                <c:pt idx="56159">
                  <c:v>130.10665940670299</c:v>
                </c:pt>
                <c:pt idx="56160">
                  <c:v>130.10897616197701</c:v>
                </c:pt>
                <c:pt idx="56161">
                  <c:v>130.11129291725001</c:v>
                </c:pt>
                <c:pt idx="56162">
                  <c:v>130.11360967252401</c:v>
                </c:pt>
                <c:pt idx="56163">
                  <c:v>130.11592642779701</c:v>
                </c:pt>
                <c:pt idx="56164">
                  <c:v>130.118243183071</c:v>
                </c:pt>
                <c:pt idx="56165">
                  <c:v>130.120559938344</c:v>
                </c:pt>
                <c:pt idx="56166">
                  <c:v>130.122876693618</c:v>
                </c:pt>
                <c:pt idx="56167">
                  <c:v>130.125193448891</c:v>
                </c:pt>
                <c:pt idx="56168">
                  <c:v>130.12751020416499</c:v>
                </c:pt>
                <c:pt idx="56169">
                  <c:v>130.12982695943899</c:v>
                </c:pt>
                <c:pt idx="56170">
                  <c:v>130.13214371471199</c:v>
                </c:pt>
                <c:pt idx="56171">
                  <c:v>130.13446046998601</c:v>
                </c:pt>
                <c:pt idx="56172">
                  <c:v>130.13677722525901</c:v>
                </c:pt>
                <c:pt idx="56173">
                  <c:v>130.139093980533</c:v>
                </c:pt>
                <c:pt idx="56174">
                  <c:v>130.14141073580601</c:v>
                </c:pt>
                <c:pt idx="56175">
                  <c:v>130.14372749108</c:v>
                </c:pt>
                <c:pt idx="56176">
                  <c:v>130.146044246353</c:v>
                </c:pt>
                <c:pt idx="56177">
                  <c:v>130.14836100162699</c:v>
                </c:pt>
                <c:pt idx="56178">
                  <c:v>130.1506777569</c:v>
                </c:pt>
                <c:pt idx="56179">
                  <c:v>130.15299451217399</c:v>
                </c:pt>
                <c:pt idx="56180">
                  <c:v>130.15531126744699</c:v>
                </c:pt>
                <c:pt idx="56181">
                  <c:v>130.15762802272101</c:v>
                </c:pt>
                <c:pt idx="56182">
                  <c:v>130.15994477799501</c:v>
                </c:pt>
                <c:pt idx="56183">
                  <c:v>130.16226153326801</c:v>
                </c:pt>
                <c:pt idx="56184">
                  <c:v>130.164578288542</c:v>
                </c:pt>
                <c:pt idx="56185">
                  <c:v>130.166895043815</c:v>
                </c:pt>
                <c:pt idx="56186">
                  <c:v>130.169211799089</c:v>
                </c:pt>
                <c:pt idx="56187">
                  <c:v>130.171528554362</c:v>
                </c:pt>
                <c:pt idx="56188">
                  <c:v>130.17384530963599</c:v>
                </c:pt>
                <c:pt idx="56189">
                  <c:v>130.17616206490899</c:v>
                </c:pt>
                <c:pt idx="56190">
                  <c:v>130.17847882018299</c:v>
                </c:pt>
                <c:pt idx="56191">
                  <c:v>130.18079557545599</c:v>
                </c:pt>
                <c:pt idx="56192">
                  <c:v>130.18311233073001</c:v>
                </c:pt>
                <c:pt idx="56193">
                  <c:v>130.18542908600301</c:v>
                </c:pt>
                <c:pt idx="56194">
                  <c:v>130.18774584127701</c:v>
                </c:pt>
                <c:pt idx="56195">
                  <c:v>130.190062596551</c:v>
                </c:pt>
                <c:pt idx="56196">
                  <c:v>130.192379351824</c:v>
                </c:pt>
                <c:pt idx="56197">
                  <c:v>130.194696107098</c:v>
                </c:pt>
                <c:pt idx="56198">
                  <c:v>130.197012862371</c:v>
                </c:pt>
                <c:pt idx="56199">
                  <c:v>130.19932961764499</c:v>
                </c:pt>
                <c:pt idx="56200">
                  <c:v>130.20164637291799</c:v>
                </c:pt>
                <c:pt idx="56201">
                  <c:v>130.20396312819199</c:v>
                </c:pt>
                <c:pt idx="56202">
                  <c:v>130.20627988346499</c:v>
                </c:pt>
                <c:pt idx="56203">
                  <c:v>130.20859663873901</c:v>
                </c:pt>
                <c:pt idx="56204">
                  <c:v>130.21091339401201</c:v>
                </c:pt>
                <c:pt idx="56205">
                  <c:v>130.21323014928601</c:v>
                </c:pt>
                <c:pt idx="56206">
                  <c:v>130.21554690456</c:v>
                </c:pt>
                <c:pt idx="56207">
                  <c:v>130.217863659833</c:v>
                </c:pt>
                <c:pt idx="56208">
                  <c:v>130.220180415107</c:v>
                </c:pt>
                <c:pt idx="56209">
                  <c:v>130.22249717038</c:v>
                </c:pt>
                <c:pt idx="56210">
                  <c:v>130.22481392565399</c:v>
                </c:pt>
                <c:pt idx="56211">
                  <c:v>130.22713068092699</c:v>
                </c:pt>
                <c:pt idx="56212">
                  <c:v>130.22944743620101</c:v>
                </c:pt>
                <c:pt idx="56213">
                  <c:v>130.23176419147401</c:v>
                </c:pt>
                <c:pt idx="56214">
                  <c:v>130.23408094674801</c:v>
                </c:pt>
                <c:pt idx="56215">
                  <c:v>130.23639770202101</c:v>
                </c:pt>
                <c:pt idx="56216">
                  <c:v>130.238714457295</c:v>
                </c:pt>
                <c:pt idx="56217">
                  <c:v>130.241031212568</c:v>
                </c:pt>
                <c:pt idx="56218">
                  <c:v>130.243347967842</c:v>
                </c:pt>
                <c:pt idx="56219">
                  <c:v>130.24566472311599</c:v>
                </c:pt>
                <c:pt idx="56220">
                  <c:v>130.24798147838899</c:v>
                </c:pt>
                <c:pt idx="56221">
                  <c:v>130.25029823366299</c:v>
                </c:pt>
                <c:pt idx="56222">
                  <c:v>130.25261498893599</c:v>
                </c:pt>
                <c:pt idx="56223">
                  <c:v>130.25493174421001</c:v>
                </c:pt>
                <c:pt idx="56224">
                  <c:v>130.25724849948301</c:v>
                </c:pt>
                <c:pt idx="56225">
                  <c:v>130.25956525475701</c:v>
                </c:pt>
                <c:pt idx="56226">
                  <c:v>130.26188201003001</c:v>
                </c:pt>
                <c:pt idx="56227">
                  <c:v>130.264198765304</c:v>
                </c:pt>
                <c:pt idx="56228">
                  <c:v>130.266515520577</c:v>
                </c:pt>
                <c:pt idx="56229">
                  <c:v>130.268832275851</c:v>
                </c:pt>
                <c:pt idx="56230">
                  <c:v>130.271149031124</c:v>
                </c:pt>
                <c:pt idx="56231">
                  <c:v>130.27346578639799</c:v>
                </c:pt>
                <c:pt idx="56232">
                  <c:v>130.27578254167199</c:v>
                </c:pt>
                <c:pt idx="56233">
                  <c:v>130.27809929694499</c:v>
                </c:pt>
                <c:pt idx="56234">
                  <c:v>130.28041605221901</c:v>
                </c:pt>
                <c:pt idx="56235">
                  <c:v>130.28273280749201</c:v>
                </c:pt>
                <c:pt idx="56236">
                  <c:v>130.28504956276601</c:v>
                </c:pt>
                <c:pt idx="56237">
                  <c:v>130.28736631803901</c:v>
                </c:pt>
                <c:pt idx="56238">
                  <c:v>130.289683073313</c:v>
                </c:pt>
                <c:pt idx="56239">
                  <c:v>130.291999828586</c:v>
                </c:pt>
                <c:pt idx="56240">
                  <c:v>130.29431658386</c:v>
                </c:pt>
                <c:pt idx="56241">
                  <c:v>130.296633339133</c:v>
                </c:pt>
                <c:pt idx="56242">
                  <c:v>130.29895009440699</c:v>
                </c:pt>
                <c:pt idx="56243">
                  <c:v>130.30126684967999</c:v>
                </c:pt>
                <c:pt idx="56244">
                  <c:v>130.30358360495401</c:v>
                </c:pt>
                <c:pt idx="56245">
                  <c:v>130.30590036022801</c:v>
                </c:pt>
                <c:pt idx="56246">
                  <c:v>130.30821711550101</c:v>
                </c:pt>
                <c:pt idx="56247">
                  <c:v>130.310533870775</c:v>
                </c:pt>
                <c:pt idx="56248">
                  <c:v>130.312850626048</c:v>
                </c:pt>
                <c:pt idx="56249">
                  <c:v>130.315167381322</c:v>
                </c:pt>
                <c:pt idx="56250">
                  <c:v>130.317484136595</c:v>
                </c:pt>
                <c:pt idx="56251">
                  <c:v>130.31980089186899</c:v>
                </c:pt>
                <c:pt idx="56252">
                  <c:v>130.32211764714199</c:v>
                </c:pt>
                <c:pt idx="56253">
                  <c:v>130.32443440241599</c:v>
                </c:pt>
                <c:pt idx="56254">
                  <c:v>130.32675115768899</c:v>
                </c:pt>
                <c:pt idx="56255">
                  <c:v>130.32906791296301</c:v>
                </c:pt>
                <c:pt idx="56256">
                  <c:v>130.33138466823701</c:v>
                </c:pt>
                <c:pt idx="56257">
                  <c:v>130.33370142351001</c:v>
                </c:pt>
                <c:pt idx="56258">
                  <c:v>130.336018178784</c:v>
                </c:pt>
                <c:pt idx="56259">
                  <c:v>130.338334934057</c:v>
                </c:pt>
                <c:pt idx="56260">
                  <c:v>130.340651689331</c:v>
                </c:pt>
                <c:pt idx="56261">
                  <c:v>130.342968444604</c:v>
                </c:pt>
                <c:pt idx="56262">
                  <c:v>130.34528519987799</c:v>
                </c:pt>
                <c:pt idx="56263">
                  <c:v>130.34760195515099</c:v>
                </c:pt>
                <c:pt idx="56264">
                  <c:v>130.34991871042499</c:v>
                </c:pt>
                <c:pt idx="56265">
                  <c:v>130.35223546569799</c:v>
                </c:pt>
                <c:pt idx="56266">
                  <c:v>130.35455222097201</c:v>
                </c:pt>
                <c:pt idx="56267">
                  <c:v>130.35686897624501</c:v>
                </c:pt>
                <c:pt idx="56268">
                  <c:v>130.35918573151901</c:v>
                </c:pt>
                <c:pt idx="56269">
                  <c:v>130.361502486793</c:v>
                </c:pt>
                <c:pt idx="56270">
                  <c:v>130.363819242066</c:v>
                </c:pt>
                <c:pt idx="56271">
                  <c:v>130.36613599734</c:v>
                </c:pt>
                <c:pt idx="56272">
                  <c:v>130.368452752613</c:v>
                </c:pt>
                <c:pt idx="56273">
                  <c:v>130.37076950788699</c:v>
                </c:pt>
                <c:pt idx="56274">
                  <c:v>130.37308626315999</c:v>
                </c:pt>
                <c:pt idx="56275">
                  <c:v>130.37540301843401</c:v>
                </c:pt>
                <c:pt idx="56276">
                  <c:v>130.37771977370701</c:v>
                </c:pt>
                <c:pt idx="56277">
                  <c:v>130.38003652898101</c:v>
                </c:pt>
                <c:pt idx="56278">
                  <c:v>130.38235328425401</c:v>
                </c:pt>
                <c:pt idx="56279">
                  <c:v>130.384670039528</c:v>
                </c:pt>
                <c:pt idx="56280">
                  <c:v>130.386986794801</c:v>
                </c:pt>
                <c:pt idx="56281">
                  <c:v>130.389303550075</c:v>
                </c:pt>
                <c:pt idx="56282">
                  <c:v>130.39162030534899</c:v>
                </c:pt>
                <c:pt idx="56283">
                  <c:v>130.39393706062199</c:v>
                </c:pt>
                <c:pt idx="56284">
                  <c:v>130.39625381589599</c:v>
                </c:pt>
                <c:pt idx="56285">
                  <c:v>130.39857057116899</c:v>
                </c:pt>
                <c:pt idx="56286">
                  <c:v>130.40088732644301</c:v>
                </c:pt>
                <c:pt idx="56287">
                  <c:v>130.40320408171601</c:v>
                </c:pt>
                <c:pt idx="56288">
                  <c:v>130.40552083699001</c:v>
                </c:pt>
                <c:pt idx="56289">
                  <c:v>130.40783759226301</c:v>
                </c:pt>
                <c:pt idx="56290">
                  <c:v>130.410154347537</c:v>
                </c:pt>
                <c:pt idx="56291">
                  <c:v>130.41247110281</c:v>
                </c:pt>
                <c:pt idx="56292">
                  <c:v>130.414787858084</c:v>
                </c:pt>
                <c:pt idx="56293">
                  <c:v>130.417104613357</c:v>
                </c:pt>
                <c:pt idx="56294">
                  <c:v>130.41942136863099</c:v>
                </c:pt>
                <c:pt idx="56295">
                  <c:v>130.42173812390499</c:v>
                </c:pt>
                <c:pt idx="56296">
                  <c:v>130.42405487917799</c:v>
                </c:pt>
                <c:pt idx="56297">
                  <c:v>130.42637163445201</c:v>
                </c:pt>
                <c:pt idx="56298">
                  <c:v>130.42868838972501</c:v>
                </c:pt>
                <c:pt idx="56299">
                  <c:v>130.43100514499901</c:v>
                </c:pt>
                <c:pt idx="56300">
                  <c:v>130.43332190027201</c:v>
                </c:pt>
                <c:pt idx="56301">
                  <c:v>130.435638655546</c:v>
                </c:pt>
                <c:pt idx="56302">
                  <c:v>130.437955410819</c:v>
                </c:pt>
                <c:pt idx="56303">
                  <c:v>130.440272166093</c:v>
                </c:pt>
                <c:pt idx="56304">
                  <c:v>130.442588921366</c:v>
                </c:pt>
                <c:pt idx="56305">
                  <c:v>130.44490567663999</c:v>
                </c:pt>
                <c:pt idx="56306">
                  <c:v>130.44722243191401</c:v>
                </c:pt>
                <c:pt idx="56307">
                  <c:v>130.44953918718701</c:v>
                </c:pt>
                <c:pt idx="56308">
                  <c:v>130.45185594246101</c:v>
                </c:pt>
                <c:pt idx="56309">
                  <c:v>130.45417269773401</c:v>
                </c:pt>
                <c:pt idx="56310">
                  <c:v>130.456489453008</c:v>
                </c:pt>
                <c:pt idx="56311">
                  <c:v>130.458806208281</c:v>
                </c:pt>
                <c:pt idx="56312">
                  <c:v>130.461122963555</c:v>
                </c:pt>
                <c:pt idx="56313">
                  <c:v>130.463439718828</c:v>
                </c:pt>
                <c:pt idx="56314">
                  <c:v>130.46575647410199</c:v>
                </c:pt>
                <c:pt idx="56315">
                  <c:v>130.46807322937499</c:v>
                </c:pt>
                <c:pt idx="56316">
                  <c:v>130.47038998464899</c:v>
                </c:pt>
                <c:pt idx="56317">
                  <c:v>130.47270673992199</c:v>
                </c:pt>
                <c:pt idx="56318">
                  <c:v>130.47502349519601</c:v>
                </c:pt>
                <c:pt idx="56319">
                  <c:v>130.47734025047001</c:v>
                </c:pt>
                <c:pt idx="56320">
                  <c:v>130.47965700574301</c:v>
                </c:pt>
                <c:pt idx="56321">
                  <c:v>130.481973761017</c:v>
                </c:pt>
                <c:pt idx="56322">
                  <c:v>130.48429051629</c:v>
                </c:pt>
                <c:pt idx="56323">
                  <c:v>130.486607271564</c:v>
                </c:pt>
                <c:pt idx="56324">
                  <c:v>130.488924026837</c:v>
                </c:pt>
                <c:pt idx="56325">
                  <c:v>130.49124078211099</c:v>
                </c:pt>
                <c:pt idx="56326">
                  <c:v>130.49355753738399</c:v>
                </c:pt>
                <c:pt idx="56327">
                  <c:v>130.49587429265799</c:v>
                </c:pt>
                <c:pt idx="56328">
                  <c:v>130.49819104793099</c:v>
                </c:pt>
                <c:pt idx="56329">
                  <c:v>130.50050780320501</c:v>
                </c:pt>
                <c:pt idx="56330">
                  <c:v>130.50282455847801</c:v>
                </c:pt>
                <c:pt idx="56331">
                  <c:v>130.50514131375201</c:v>
                </c:pt>
                <c:pt idx="56332">
                  <c:v>130.507458069026</c:v>
                </c:pt>
                <c:pt idx="56333">
                  <c:v>130.509774824299</c:v>
                </c:pt>
                <c:pt idx="56334">
                  <c:v>130.512091579573</c:v>
                </c:pt>
                <c:pt idx="56335">
                  <c:v>130.514408334846</c:v>
                </c:pt>
                <c:pt idx="56336">
                  <c:v>130.51672509011999</c:v>
                </c:pt>
                <c:pt idx="56337">
                  <c:v>130.51904184539299</c:v>
                </c:pt>
                <c:pt idx="56338">
                  <c:v>130.52135860066701</c:v>
                </c:pt>
                <c:pt idx="56339">
                  <c:v>130.52367535593999</c:v>
                </c:pt>
                <c:pt idx="56340">
                  <c:v>130.52599211121401</c:v>
                </c:pt>
                <c:pt idx="56341">
                  <c:v>130.52830886648701</c:v>
                </c:pt>
                <c:pt idx="56342">
                  <c:v>130.530625621761</c:v>
                </c:pt>
                <c:pt idx="56343">
                  <c:v>130.532942377035</c:v>
                </c:pt>
                <c:pt idx="56344">
                  <c:v>130.535259132308</c:v>
                </c:pt>
                <c:pt idx="56345">
                  <c:v>130.53757588758199</c:v>
                </c:pt>
                <c:pt idx="56346">
                  <c:v>130.53989264285499</c:v>
                </c:pt>
                <c:pt idx="56347">
                  <c:v>130.54220939812899</c:v>
                </c:pt>
                <c:pt idx="56348">
                  <c:v>130.54452615340199</c:v>
                </c:pt>
                <c:pt idx="56349">
                  <c:v>130.54684290867601</c:v>
                </c:pt>
                <c:pt idx="56350">
                  <c:v>130.54915966394901</c:v>
                </c:pt>
                <c:pt idx="56351">
                  <c:v>130.55147641922301</c:v>
                </c:pt>
                <c:pt idx="56352">
                  <c:v>130.55379317449601</c:v>
                </c:pt>
                <c:pt idx="56353">
                  <c:v>130.55610992977</c:v>
                </c:pt>
                <c:pt idx="56354">
                  <c:v>130.558426685043</c:v>
                </c:pt>
                <c:pt idx="56355">
                  <c:v>130.560743440317</c:v>
                </c:pt>
                <c:pt idx="56356">
                  <c:v>130.56306019559099</c:v>
                </c:pt>
                <c:pt idx="56357">
                  <c:v>130.56537695086399</c:v>
                </c:pt>
                <c:pt idx="56358">
                  <c:v>130.56769370613799</c:v>
                </c:pt>
                <c:pt idx="56359">
                  <c:v>130.57001046141099</c:v>
                </c:pt>
                <c:pt idx="56360">
                  <c:v>130.57232721668501</c:v>
                </c:pt>
                <c:pt idx="56361">
                  <c:v>130.57464397195801</c:v>
                </c:pt>
                <c:pt idx="56362">
                  <c:v>130.57696072723201</c:v>
                </c:pt>
                <c:pt idx="56363">
                  <c:v>130.57927748250501</c:v>
                </c:pt>
                <c:pt idx="56364">
                  <c:v>130.581594237779</c:v>
                </c:pt>
                <c:pt idx="56365">
                  <c:v>130.583910993052</c:v>
                </c:pt>
                <c:pt idx="56366">
                  <c:v>130.586227748326</c:v>
                </c:pt>
                <c:pt idx="56367">
                  <c:v>130.588544503599</c:v>
                </c:pt>
                <c:pt idx="56368">
                  <c:v>130.59086125887299</c:v>
                </c:pt>
                <c:pt idx="56369">
                  <c:v>130.59317801414699</c:v>
                </c:pt>
                <c:pt idx="56370">
                  <c:v>130.59549476941999</c:v>
                </c:pt>
                <c:pt idx="56371">
                  <c:v>130.59781152469401</c:v>
                </c:pt>
                <c:pt idx="56372">
                  <c:v>130.60012827996701</c:v>
                </c:pt>
                <c:pt idx="56373">
                  <c:v>130.602445035241</c:v>
                </c:pt>
                <c:pt idx="56374">
                  <c:v>130.604761790514</c:v>
                </c:pt>
                <c:pt idx="56375">
                  <c:v>130.607078545788</c:v>
                </c:pt>
                <c:pt idx="56376">
                  <c:v>130.609395301061</c:v>
                </c:pt>
                <c:pt idx="56377">
                  <c:v>130.61171205633499</c:v>
                </c:pt>
                <c:pt idx="56378">
                  <c:v>130.61402881160799</c:v>
                </c:pt>
                <c:pt idx="56379">
                  <c:v>130.61634556688199</c:v>
                </c:pt>
                <c:pt idx="56380">
                  <c:v>130.61866232215499</c:v>
                </c:pt>
                <c:pt idx="56381">
                  <c:v>130.62097907742901</c:v>
                </c:pt>
                <c:pt idx="56382">
                  <c:v>130.62329583270301</c:v>
                </c:pt>
                <c:pt idx="56383">
                  <c:v>130.62561258797601</c:v>
                </c:pt>
                <c:pt idx="56384">
                  <c:v>130.62792934325</c:v>
                </c:pt>
                <c:pt idx="56385">
                  <c:v>130.630246098523</c:v>
                </c:pt>
                <c:pt idx="56386">
                  <c:v>130.632562853797</c:v>
                </c:pt>
                <c:pt idx="56387">
                  <c:v>130.63487960907</c:v>
                </c:pt>
                <c:pt idx="56388">
                  <c:v>130.63719636434399</c:v>
                </c:pt>
                <c:pt idx="56389">
                  <c:v>130.63951311961699</c:v>
                </c:pt>
                <c:pt idx="56390">
                  <c:v>130.64182987489099</c:v>
                </c:pt>
                <c:pt idx="56391">
                  <c:v>130.64414663016399</c:v>
                </c:pt>
                <c:pt idx="56392">
                  <c:v>130.64646338543801</c:v>
                </c:pt>
                <c:pt idx="56393">
                  <c:v>130.64878014071201</c:v>
                </c:pt>
                <c:pt idx="56394">
                  <c:v>130.65109689598501</c:v>
                </c:pt>
                <c:pt idx="56395">
                  <c:v>130.653413651259</c:v>
                </c:pt>
                <c:pt idx="56396">
                  <c:v>130.655730406532</c:v>
                </c:pt>
                <c:pt idx="56397">
                  <c:v>130.658047161806</c:v>
                </c:pt>
                <c:pt idx="56398">
                  <c:v>130.660363917079</c:v>
                </c:pt>
                <c:pt idx="56399">
                  <c:v>130.66268067235299</c:v>
                </c:pt>
                <c:pt idx="56400">
                  <c:v>130.66499742762599</c:v>
                </c:pt>
                <c:pt idx="56401">
                  <c:v>130.66731418289999</c:v>
                </c:pt>
                <c:pt idx="56402">
                  <c:v>130.66963093817299</c:v>
                </c:pt>
                <c:pt idx="56403">
                  <c:v>130.67194769344701</c:v>
                </c:pt>
                <c:pt idx="56404">
                  <c:v>130.67426444872001</c:v>
                </c:pt>
                <c:pt idx="56405">
                  <c:v>130.676581203994</c:v>
                </c:pt>
                <c:pt idx="56406">
                  <c:v>130.678897959268</c:v>
                </c:pt>
                <c:pt idx="56407">
                  <c:v>130.681214714541</c:v>
                </c:pt>
                <c:pt idx="56408">
                  <c:v>130.68353146981499</c:v>
                </c:pt>
                <c:pt idx="56409">
                  <c:v>130.68584822508799</c:v>
                </c:pt>
                <c:pt idx="56410">
                  <c:v>130.68816498036199</c:v>
                </c:pt>
                <c:pt idx="56411">
                  <c:v>130.69048173563499</c:v>
                </c:pt>
                <c:pt idx="56412">
                  <c:v>130.69279849090901</c:v>
                </c:pt>
                <c:pt idx="56413">
                  <c:v>130.69511524618201</c:v>
                </c:pt>
                <c:pt idx="56414">
                  <c:v>130.69743200145601</c:v>
                </c:pt>
                <c:pt idx="56415">
                  <c:v>130.69974875672901</c:v>
                </c:pt>
                <c:pt idx="56416">
                  <c:v>130.702065512003</c:v>
                </c:pt>
                <c:pt idx="56417">
                  <c:v>130.704382267276</c:v>
                </c:pt>
                <c:pt idx="56418">
                  <c:v>130.70669902255</c:v>
                </c:pt>
                <c:pt idx="56419">
                  <c:v>130.70901577782399</c:v>
                </c:pt>
                <c:pt idx="56420">
                  <c:v>130.71133253309699</c:v>
                </c:pt>
                <c:pt idx="56421">
                  <c:v>130.71364928837099</c:v>
                </c:pt>
                <c:pt idx="56422">
                  <c:v>130.71596604364399</c:v>
                </c:pt>
                <c:pt idx="56423">
                  <c:v>130.71828279891801</c:v>
                </c:pt>
                <c:pt idx="56424">
                  <c:v>130.72059955419101</c:v>
                </c:pt>
                <c:pt idx="56425">
                  <c:v>130.72291630946501</c:v>
                </c:pt>
                <c:pt idx="56426">
                  <c:v>130.72523306473801</c:v>
                </c:pt>
                <c:pt idx="56427">
                  <c:v>130.727549820012</c:v>
                </c:pt>
                <c:pt idx="56428">
                  <c:v>130.729866575285</c:v>
                </c:pt>
                <c:pt idx="56429">
                  <c:v>130.732183330559</c:v>
                </c:pt>
                <c:pt idx="56430">
                  <c:v>130.734500085832</c:v>
                </c:pt>
                <c:pt idx="56431">
                  <c:v>130.73681684110599</c:v>
                </c:pt>
                <c:pt idx="56432">
                  <c:v>130.73913359637999</c:v>
                </c:pt>
                <c:pt idx="56433">
                  <c:v>130.74145035165299</c:v>
                </c:pt>
                <c:pt idx="56434">
                  <c:v>130.74376710692701</c:v>
                </c:pt>
                <c:pt idx="56435">
                  <c:v>130.74608386220001</c:v>
                </c:pt>
                <c:pt idx="56436">
                  <c:v>130.748400617474</c:v>
                </c:pt>
                <c:pt idx="56437">
                  <c:v>130.750717372747</c:v>
                </c:pt>
                <c:pt idx="56438">
                  <c:v>130.753034128021</c:v>
                </c:pt>
                <c:pt idx="56439">
                  <c:v>130.755350883294</c:v>
                </c:pt>
                <c:pt idx="56440">
                  <c:v>130.75766763856799</c:v>
                </c:pt>
                <c:pt idx="56441">
                  <c:v>130.75998439384099</c:v>
                </c:pt>
                <c:pt idx="56442">
                  <c:v>130.76230114911499</c:v>
                </c:pt>
                <c:pt idx="56443">
                  <c:v>130.76461790438901</c:v>
                </c:pt>
                <c:pt idx="56444">
                  <c:v>130.76693465966201</c:v>
                </c:pt>
                <c:pt idx="56445">
                  <c:v>130.76925141493601</c:v>
                </c:pt>
                <c:pt idx="56446">
                  <c:v>130.77156817020901</c:v>
                </c:pt>
                <c:pt idx="56447">
                  <c:v>130.773884925483</c:v>
                </c:pt>
                <c:pt idx="56448">
                  <c:v>130.776201680756</c:v>
                </c:pt>
                <c:pt idx="56449">
                  <c:v>130.77851843603</c:v>
                </c:pt>
                <c:pt idx="56450">
                  <c:v>130.780835191303</c:v>
                </c:pt>
                <c:pt idx="56451">
                  <c:v>130.78315194657699</c:v>
                </c:pt>
                <c:pt idx="56452">
                  <c:v>130.78546870184999</c:v>
                </c:pt>
                <c:pt idx="56453">
                  <c:v>130.78778545712399</c:v>
                </c:pt>
                <c:pt idx="56454">
                  <c:v>130.79010221239699</c:v>
                </c:pt>
                <c:pt idx="56455">
                  <c:v>130.79241896767101</c:v>
                </c:pt>
                <c:pt idx="56456">
                  <c:v>130.79473572294501</c:v>
                </c:pt>
                <c:pt idx="56457">
                  <c:v>130.79705247821801</c:v>
                </c:pt>
                <c:pt idx="56458">
                  <c:v>130.799369233492</c:v>
                </c:pt>
                <c:pt idx="56459">
                  <c:v>130.801685988765</c:v>
                </c:pt>
                <c:pt idx="56460">
                  <c:v>130.804002744039</c:v>
                </c:pt>
                <c:pt idx="56461">
                  <c:v>130.806319499312</c:v>
                </c:pt>
                <c:pt idx="56462">
                  <c:v>130.80863625458599</c:v>
                </c:pt>
                <c:pt idx="56463">
                  <c:v>130.81095300985899</c:v>
                </c:pt>
                <c:pt idx="56464">
                  <c:v>130.81326976513299</c:v>
                </c:pt>
                <c:pt idx="56465">
                  <c:v>130.81558652040599</c:v>
                </c:pt>
                <c:pt idx="56466">
                  <c:v>130.81790327568001</c:v>
                </c:pt>
                <c:pt idx="56467">
                  <c:v>130.82022003095301</c:v>
                </c:pt>
                <c:pt idx="56468">
                  <c:v>130.822536786227</c:v>
                </c:pt>
                <c:pt idx="56469">
                  <c:v>130.824853541501</c:v>
                </c:pt>
                <c:pt idx="56470">
                  <c:v>130.827170296774</c:v>
                </c:pt>
                <c:pt idx="56471">
                  <c:v>130.82948705204799</c:v>
                </c:pt>
                <c:pt idx="56472">
                  <c:v>130.83180380732099</c:v>
                </c:pt>
                <c:pt idx="56473">
                  <c:v>130.83412056259499</c:v>
                </c:pt>
                <c:pt idx="56474">
                  <c:v>130.83643731786799</c:v>
                </c:pt>
                <c:pt idx="56475">
                  <c:v>130.83875407314201</c:v>
                </c:pt>
                <c:pt idx="56476">
                  <c:v>130.84107082841501</c:v>
                </c:pt>
                <c:pt idx="56477">
                  <c:v>130.84338758368901</c:v>
                </c:pt>
                <c:pt idx="56478">
                  <c:v>130.84570433896201</c:v>
                </c:pt>
                <c:pt idx="56479">
                  <c:v>130.848021094236</c:v>
                </c:pt>
                <c:pt idx="56480">
                  <c:v>130.85033784951</c:v>
                </c:pt>
                <c:pt idx="56481">
                  <c:v>130.852654604783</c:v>
                </c:pt>
                <c:pt idx="56482">
                  <c:v>130.85497136005699</c:v>
                </c:pt>
                <c:pt idx="56483">
                  <c:v>130.85728811532999</c:v>
                </c:pt>
                <c:pt idx="56484">
                  <c:v>130.85960487060399</c:v>
                </c:pt>
                <c:pt idx="56485">
                  <c:v>130.86192162587699</c:v>
                </c:pt>
                <c:pt idx="56486">
                  <c:v>130.86423838115101</c:v>
                </c:pt>
                <c:pt idx="56487">
                  <c:v>130.86655513642401</c:v>
                </c:pt>
                <c:pt idx="56488">
                  <c:v>130.86887189169801</c:v>
                </c:pt>
                <c:pt idx="56489">
                  <c:v>130.87118864697101</c:v>
                </c:pt>
                <c:pt idx="56490">
                  <c:v>130.873505402245</c:v>
                </c:pt>
                <c:pt idx="56491">
                  <c:v>130.875822157518</c:v>
                </c:pt>
                <c:pt idx="56492">
                  <c:v>130.878138912792</c:v>
                </c:pt>
                <c:pt idx="56493">
                  <c:v>130.88045566806599</c:v>
                </c:pt>
                <c:pt idx="56494">
                  <c:v>130.88277242333899</c:v>
                </c:pt>
                <c:pt idx="56495">
                  <c:v>130.88508917861299</c:v>
                </c:pt>
                <c:pt idx="56496">
                  <c:v>130.88740593388599</c:v>
                </c:pt>
                <c:pt idx="56497">
                  <c:v>130.88972268916001</c:v>
                </c:pt>
                <c:pt idx="56498">
                  <c:v>130.89203944443301</c:v>
                </c:pt>
                <c:pt idx="56499">
                  <c:v>130.894356199707</c:v>
                </c:pt>
                <c:pt idx="56500">
                  <c:v>130.89667295498</c:v>
                </c:pt>
                <c:pt idx="56501">
                  <c:v>130.898989710254</c:v>
                </c:pt>
                <c:pt idx="56502">
                  <c:v>130.901306465527</c:v>
                </c:pt>
                <c:pt idx="56503">
                  <c:v>130.90362322080099</c:v>
                </c:pt>
                <c:pt idx="56504">
                  <c:v>130.905939976074</c:v>
                </c:pt>
                <c:pt idx="56505">
                  <c:v>130.90825673134799</c:v>
                </c:pt>
                <c:pt idx="56506">
                  <c:v>130.91057348662201</c:v>
                </c:pt>
                <c:pt idx="56507">
                  <c:v>130.91289024189501</c:v>
                </c:pt>
                <c:pt idx="56508">
                  <c:v>130.91520699716901</c:v>
                </c:pt>
                <c:pt idx="56509">
                  <c:v>130.91752375244201</c:v>
                </c:pt>
                <c:pt idx="56510">
                  <c:v>130.919840507716</c:v>
                </c:pt>
                <c:pt idx="56511">
                  <c:v>130.922157262989</c:v>
                </c:pt>
                <c:pt idx="56512">
                  <c:v>130.924474018263</c:v>
                </c:pt>
                <c:pt idx="56513">
                  <c:v>130.926790773536</c:v>
                </c:pt>
                <c:pt idx="56514">
                  <c:v>130.92910752880999</c:v>
                </c:pt>
                <c:pt idx="56515">
                  <c:v>130.93142428408299</c:v>
                </c:pt>
                <c:pt idx="56516">
                  <c:v>130.93374103935699</c:v>
                </c:pt>
                <c:pt idx="56517">
                  <c:v>130.93605779462999</c:v>
                </c:pt>
                <c:pt idx="56518">
                  <c:v>130.93837454990401</c:v>
                </c:pt>
                <c:pt idx="56519">
                  <c:v>130.94069130517801</c:v>
                </c:pt>
                <c:pt idx="56520">
                  <c:v>130.94300806045101</c:v>
                </c:pt>
                <c:pt idx="56521">
                  <c:v>130.945324815725</c:v>
                </c:pt>
                <c:pt idx="56522">
                  <c:v>130.947641570998</c:v>
                </c:pt>
                <c:pt idx="56523">
                  <c:v>130.949958326272</c:v>
                </c:pt>
                <c:pt idx="56524">
                  <c:v>130.952275081545</c:v>
                </c:pt>
                <c:pt idx="56525">
                  <c:v>130.95459183681899</c:v>
                </c:pt>
                <c:pt idx="56526">
                  <c:v>130.95690859209199</c:v>
                </c:pt>
                <c:pt idx="56527">
                  <c:v>130.95922534736599</c:v>
                </c:pt>
                <c:pt idx="56528">
                  <c:v>130.96154210263899</c:v>
                </c:pt>
                <c:pt idx="56529">
                  <c:v>130.96385885791301</c:v>
                </c:pt>
                <c:pt idx="56530">
                  <c:v>130.966175613187</c:v>
                </c:pt>
                <c:pt idx="56531">
                  <c:v>130.96849236846001</c:v>
                </c:pt>
                <c:pt idx="56532">
                  <c:v>130.970809123734</c:v>
                </c:pt>
                <c:pt idx="56533">
                  <c:v>130.973125879007</c:v>
                </c:pt>
                <c:pt idx="56534">
                  <c:v>130.97544263428099</c:v>
                </c:pt>
                <c:pt idx="56535">
                  <c:v>130.977759389554</c:v>
                </c:pt>
                <c:pt idx="56536">
                  <c:v>130.98007614482799</c:v>
                </c:pt>
                <c:pt idx="56537">
                  <c:v>130.98239290010099</c:v>
                </c:pt>
                <c:pt idx="56538">
                  <c:v>130.98470965537501</c:v>
                </c:pt>
                <c:pt idx="56539">
                  <c:v>130.98702641064801</c:v>
                </c:pt>
                <c:pt idx="56540">
                  <c:v>130.98934316592201</c:v>
                </c:pt>
                <c:pt idx="56541">
                  <c:v>130.99165992119501</c:v>
                </c:pt>
                <c:pt idx="56542">
                  <c:v>130.993976676469</c:v>
                </c:pt>
                <c:pt idx="56543">
                  <c:v>130.996293431743</c:v>
                </c:pt>
                <c:pt idx="56544">
                  <c:v>130.998610187016</c:v>
                </c:pt>
                <c:pt idx="56545">
                  <c:v>131.00092694228999</c:v>
                </c:pt>
                <c:pt idx="56546">
                  <c:v>131.00324369756299</c:v>
                </c:pt>
                <c:pt idx="56547">
                  <c:v>131.00556045283699</c:v>
                </c:pt>
                <c:pt idx="56548">
                  <c:v>131.00787720810999</c:v>
                </c:pt>
                <c:pt idx="56549">
                  <c:v>131.01019396338401</c:v>
                </c:pt>
                <c:pt idx="56550">
                  <c:v>131.01251071865701</c:v>
                </c:pt>
                <c:pt idx="56551">
                  <c:v>131.01482747393101</c:v>
                </c:pt>
                <c:pt idx="56552">
                  <c:v>131.01714422920401</c:v>
                </c:pt>
                <c:pt idx="56553">
                  <c:v>131.019460984478</c:v>
                </c:pt>
                <c:pt idx="56554">
                  <c:v>131.021777739751</c:v>
                </c:pt>
                <c:pt idx="56555">
                  <c:v>131.024094495025</c:v>
                </c:pt>
                <c:pt idx="56556">
                  <c:v>131.02641125029899</c:v>
                </c:pt>
                <c:pt idx="56557">
                  <c:v>131.02872800557199</c:v>
                </c:pt>
                <c:pt idx="56558">
                  <c:v>131.03104476084599</c:v>
                </c:pt>
                <c:pt idx="56559">
                  <c:v>131.03336151611899</c:v>
                </c:pt>
                <c:pt idx="56560">
                  <c:v>131.03567827139301</c:v>
                </c:pt>
                <c:pt idx="56561">
                  <c:v>131.03799502666601</c:v>
                </c:pt>
                <c:pt idx="56562">
                  <c:v>131.04031178194001</c:v>
                </c:pt>
                <c:pt idx="56563">
                  <c:v>131.04262853721301</c:v>
                </c:pt>
                <c:pt idx="56564">
                  <c:v>131.044945292487</c:v>
                </c:pt>
                <c:pt idx="56565">
                  <c:v>131.04726204776</c:v>
                </c:pt>
                <c:pt idx="56566">
                  <c:v>131.049578803034</c:v>
                </c:pt>
                <c:pt idx="56567">
                  <c:v>131.051895558307</c:v>
                </c:pt>
                <c:pt idx="56568">
                  <c:v>131.05421231358099</c:v>
                </c:pt>
                <c:pt idx="56569">
                  <c:v>131.05652906885501</c:v>
                </c:pt>
                <c:pt idx="56570">
                  <c:v>131.05884582412801</c:v>
                </c:pt>
                <c:pt idx="56571">
                  <c:v>131.06116257940201</c:v>
                </c:pt>
                <c:pt idx="56572">
                  <c:v>131.06347933467501</c:v>
                </c:pt>
                <c:pt idx="56573">
                  <c:v>131.065796089949</c:v>
                </c:pt>
                <c:pt idx="56574">
                  <c:v>131.068112845222</c:v>
                </c:pt>
                <c:pt idx="56575">
                  <c:v>131.070429600496</c:v>
                </c:pt>
                <c:pt idx="56576">
                  <c:v>131.072746355769</c:v>
                </c:pt>
                <c:pt idx="56577">
                  <c:v>131.07506311104299</c:v>
                </c:pt>
                <c:pt idx="56578">
                  <c:v>131.07737986631599</c:v>
                </c:pt>
                <c:pt idx="56579">
                  <c:v>131.07969662158999</c:v>
                </c:pt>
                <c:pt idx="56580">
                  <c:v>131.08201337686401</c:v>
                </c:pt>
                <c:pt idx="56581">
                  <c:v>131.08433013213701</c:v>
                </c:pt>
                <c:pt idx="56582">
                  <c:v>131.08664688741101</c:v>
                </c:pt>
                <c:pt idx="56583">
                  <c:v>131.08896364268401</c:v>
                </c:pt>
                <c:pt idx="56584">
                  <c:v>131.091280397958</c:v>
                </c:pt>
                <c:pt idx="56585">
                  <c:v>131.093597153231</c:v>
                </c:pt>
                <c:pt idx="56586">
                  <c:v>131.095913908505</c:v>
                </c:pt>
                <c:pt idx="56587">
                  <c:v>131.098230663778</c:v>
                </c:pt>
                <c:pt idx="56588">
                  <c:v>131.10054741905199</c:v>
                </c:pt>
                <c:pt idx="56589">
                  <c:v>131.10286417432499</c:v>
                </c:pt>
                <c:pt idx="56590">
                  <c:v>131.10518092959899</c:v>
                </c:pt>
                <c:pt idx="56591">
                  <c:v>131.10749768487199</c:v>
                </c:pt>
                <c:pt idx="56592">
                  <c:v>131.10981444014601</c:v>
                </c:pt>
                <c:pt idx="56593">
                  <c:v>131.11213119542001</c:v>
                </c:pt>
                <c:pt idx="56594">
                  <c:v>131.11444795069301</c:v>
                </c:pt>
                <c:pt idx="56595">
                  <c:v>131.116764705967</c:v>
                </c:pt>
                <c:pt idx="56596">
                  <c:v>131.11908146124</c:v>
                </c:pt>
                <c:pt idx="56597">
                  <c:v>131.121398216514</c:v>
                </c:pt>
                <c:pt idx="56598">
                  <c:v>131.123714971787</c:v>
                </c:pt>
                <c:pt idx="56599">
                  <c:v>131.12603172706099</c:v>
                </c:pt>
                <c:pt idx="56600">
                  <c:v>131.12834848233399</c:v>
                </c:pt>
                <c:pt idx="56601">
                  <c:v>131.13066523760801</c:v>
                </c:pt>
                <c:pt idx="56602">
                  <c:v>131.13298199288101</c:v>
                </c:pt>
                <c:pt idx="56603">
                  <c:v>131.13529874815501</c:v>
                </c:pt>
                <c:pt idx="56604">
                  <c:v>131.13761550342801</c:v>
                </c:pt>
                <c:pt idx="56605">
                  <c:v>131.139932258702</c:v>
                </c:pt>
                <c:pt idx="56606">
                  <c:v>131.142249013976</c:v>
                </c:pt>
                <c:pt idx="56607">
                  <c:v>131.144565769249</c:v>
                </c:pt>
                <c:pt idx="56608">
                  <c:v>131.14688252452299</c:v>
                </c:pt>
                <c:pt idx="56609">
                  <c:v>131.14919927979599</c:v>
                </c:pt>
                <c:pt idx="56610">
                  <c:v>131.15151603506999</c:v>
                </c:pt>
                <c:pt idx="56611">
                  <c:v>131.15383279034299</c:v>
                </c:pt>
                <c:pt idx="56612">
                  <c:v>131.15614954561701</c:v>
                </c:pt>
                <c:pt idx="56613">
                  <c:v>131.15846630089001</c:v>
                </c:pt>
                <c:pt idx="56614">
                  <c:v>131.16078305616401</c:v>
                </c:pt>
                <c:pt idx="56615">
                  <c:v>131.16309981143701</c:v>
                </c:pt>
                <c:pt idx="56616">
                  <c:v>131.165416566711</c:v>
                </c:pt>
                <c:pt idx="56617">
                  <c:v>131.167733321984</c:v>
                </c:pt>
                <c:pt idx="56618">
                  <c:v>131.170050077258</c:v>
                </c:pt>
                <c:pt idx="56619">
                  <c:v>131.17236683253199</c:v>
                </c:pt>
                <c:pt idx="56620">
                  <c:v>131.17468358780499</c:v>
                </c:pt>
                <c:pt idx="56621">
                  <c:v>131.17700034307899</c:v>
                </c:pt>
                <c:pt idx="56622">
                  <c:v>131.17931709835199</c:v>
                </c:pt>
                <c:pt idx="56623">
                  <c:v>131.18163385362601</c:v>
                </c:pt>
                <c:pt idx="56624">
                  <c:v>131.18395060889901</c:v>
                </c:pt>
                <c:pt idx="56625">
                  <c:v>131.18626736417301</c:v>
                </c:pt>
                <c:pt idx="56626">
                  <c:v>131.18858411944601</c:v>
                </c:pt>
                <c:pt idx="56627">
                  <c:v>131.19090087472</c:v>
                </c:pt>
                <c:pt idx="56628">
                  <c:v>131.193217629993</c:v>
                </c:pt>
                <c:pt idx="56629">
                  <c:v>131.195534385267</c:v>
                </c:pt>
                <c:pt idx="56630">
                  <c:v>131.19785114054099</c:v>
                </c:pt>
                <c:pt idx="56631">
                  <c:v>131.20016789581399</c:v>
                </c:pt>
                <c:pt idx="56632">
                  <c:v>131.20248465108801</c:v>
                </c:pt>
                <c:pt idx="56633">
                  <c:v>131.20480140636101</c:v>
                </c:pt>
                <c:pt idx="56634">
                  <c:v>131.20711816163501</c:v>
                </c:pt>
                <c:pt idx="56635">
                  <c:v>131.20943491690801</c:v>
                </c:pt>
                <c:pt idx="56636">
                  <c:v>131.211751672182</c:v>
                </c:pt>
                <c:pt idx="56637">
                  <c:v>131.214068427455</c:v>
                </c:pt>
                <c:pt idx="56638">
                  <c:v>131.216385182729</c:v>
                </c:pt>
                <c:pt idx="56639">
                  <c:v>131.218701938002</c:v>
                </c:pt>
                <c:pt idx="56640">
                  <c:v>131.22101869327599</c:v>
                </c:pt>
                <c:pt idx="56641">
                  <c:v>131.22333544854899</c:v>
                </c:pt>
                <c:pt idx="56642">
                  <c:v>131.22565220382299</c:v>
                </c:pt>
                <c:pt idx="56643">
                  <c:v>131.22796895909701</c:v>
                </c:pt>
                <c:pt idx="56644">
                  <c:v>131.23028571437001</c:v>
                </c:pt>
                <c:pt idx="56645">
                  <c:v>131.23260246964401</c:v>
                </c:pt>
                <c:pt idx="56646">
                  <c:v>131.23491922491701</c:v>
                </c:pt>
                <c:pt idx="56647">
                  <c:v>131.237235980191</c:v>
                </c:pt>
                <c:pt idx="56648">
                  <c:v>131.239552735464</c:v>
                </c:pt>
                <c:pt idx="56649">
                  <c:v>131.241869490738</c:v>
                </c:pt>
                <c:pt idx="56650">
                  <c:v>131.244186246011</c:v>
                </c:pt>
                <c:pt idx="56651">
                  <c:v>131.24650300128499</c:v>
                </c:pt>
                <c:pt idx="56652">
                  <c:v>131.24881975655799</c:v>
                </c:pt>
                <c:pt idx="56653">
                  <c:v>131.25113651183199</c:v>
                </c:pt>
                <c:pt idx="56654">
                  <c:v>131.25345326710499</c:v>
                </c:pt>
                <c:pt idx="56655">
                  <c:v>131.25577002237901</c:v>
                </c:pt>
                <c:pt idx="56656">
                  <c:v>131.25808677765301</c:v>
                </c:pt>
                <c:pt idx="56657">
                  <c:v>131.26040353292601</c:v>
                </c:pt>
                <c:pt idx="56658">
                  <c:v>131.2627202882</c:v>
                </c:pt>
                <c:pt idx="56659">
                  <c:v>131.265037043473</c:v>
                </c:pt>
                <c:pt idx="56660">
                  <c:v>131.267353798747</c:v>
                </c:pt>
                <c:pt idx="56661">
                  <c:v>131.26967055402</c:v>
                </c:pt>
                <c:pt idx="56662">
                  <c:v>131.27198730929399</c:v>
                </c:pt>
                <c:pt idx="56663">
                  <c:v>131.27430406456699</c:v>
                </c:pt>
                <c:pt idx="56664">
                  <c:v>131.27662081984101</c:v>
                </c:pt>
                <c:pt idx="56665">
                  <c:v>131.27893757511401</c:v>
                </c:pt>
                <c:pt idx="56666">
                  <c:v>131.28125433038801</c:v>
                </c:pt>
                <c:pt idx="56667">
                  <c:v>131.283571085662</c:v>
                </c:pt>
                <c:pt idx="56668">
                  <c:v>131.285887840935</c:v>
                </c:pt>
                <c:pt idx="56669">
                  <c:v>131.288204596209</c:v>
                </c:pt>
                <c:pt idx="56670">
                  <c:v>131.290521351482</c:v>
                </c:pt>
                <c:pt idx="56671">
                  <c:v>131.29283810675599</c:v>
                </c:pt>
                <c:pt idx="56672">
                  <c:v>131.29515486202899</c:v>
                </c:pt>
                <c:pt idx="56673">
                  <c:v>131.29747161730299</c:v>
                </c:pt>
                <c:pt idx="56674">
                  <c:v>131.29978837257599</c:v>
                </c:pt>
                <c:pt idx="56675">
                  <c:v>131.30210512785001</c:v>
                </c:pt>
                <c:pt idx="56676">
                  <c:v>131.30442188312301</c:v>
                </c:pt>
                <c:pt idx="56677">
                  <c:v>131.30673863839701</c:v>
                </c:pt>
                <c:pt idx="56678">
                  <c:v>131.30905539367001</c:v>
                </c:pt>
                <c:pt idx="56679">
                  <c:v>131.311372148944</c:v>
                </c:pt>
                <c:pt idx="56680">
                  <c:v>131.313688904218</c:v>
                </c:pt>
                <c:pt idx="56681">
                  <c:v>131.316005659491</c:v>
                </c:pt>
                <c:pt idx="56682">
                  <c:v>131.31832241476499</c:v>
                </c:pt>
                <c:pt idx="56683">
                  <c:v>131.32063917003799</c:v>
                </c:pt>
                <c:pt idx="56684">
                  <c:v>131.32295592531199</c:v>
                </c:pt>
                <c:pt idx="56685">
                  <c:v>131.32527268058499</c:v>
                </c:pt>
                <c:pt idx="56686">
                  <c:v>131.32758943585901</c:v>
                </c:pt>
                <c:pt idx="56687">
                  <c:v>131.32990619113201</c:v>
                </c:pt>
                <c:pt idx="56688">
                  <c:v>131.33222294640601</c:v>
                </c:pt>
                <c:pt idx="56689">
                  <c:v>131.33453970167901</c:v>
                </c:pt>
                <c:pt idx="56690">
                  <c:v>131.336856456953</c:v>
                </c:pt>
                <c:pt idx="56691">
                  <c:v>131.339173212226</c:v>
                </c:pt>
                <c:pt idx="56692">
                  <c:v>131.3414899675</c:v>
                </c:pt>
                <c:pt idx="56693">
                  <c:v>131.34380672277399</c:v>
                </c:pt>
                <c:pt idx="56694">
                  <c:v>131.34612347804699</c:v>
                </c:pt>
                <c:pt idx="56695">
                  <c:v>131.34844023332101</c:v>
                </c:pt>
                <c:pt idx="56696">
                  <c:v>131.35075698859399</c:v>
                </c:pt>
                <c:pt idx="56697">
                  <c:v>131.35307374386801</c:v>
                </c:pt>
                <c:pt idx="56698">
                  <c:v>131.35539049914101</c:v>
                </c:pt>
                <c:pt idx="56699">
                  <c:v>131.357707254415</c:v>
                </c:pt>
                <c:pt idx="56700">
                  <c:v>131.360024009688</c:v>
                </c:pt>
                <c:pt idx="56701">
                  <c:v>131.362340764962</c:v>
                </c:pt>
                <c:pt idx="56702">
                  <c:v>131.364657520235</c:v>
                </c:pt>
                <c:pt idx="56703">
                  <c:v>131.36697427550899</c:v>
                </c:pt>
                <c:pt idx="56704">
                  <c:v>131.36929103078199</c:v>
                </c:pt>
                <c:pt idx="56705">
                  <c:v>131.37160778605599</c:v>
                </c:pt>
                <c:pt idx="56706">
                  <c:v>131.37392454133001</c:v>
                </c:pt>
                <c:pt idx="56707">
                  <c:v>131.37624129660301</c:v>
                </c:pt>
                <c:pt idx="56708">
                  <c:v>131.37855805187701</c:v>
                </c:pt>
                <c:pt idx="56709">
                  <c:v>131.38087480715001</c:v>
                </c:pt>
                <c:pt idx="56710">
                  <c:v>131.383191562424</c:v>
                </c:pt>
                <c:pt idx="56711">
                  <c:v>131.385508317697</c:v>
                </c:pt>
                <c:pt idx="56712">
                  <c:v>131.387825072971</c:v>
                </c:pt>
                <c:pt idx="56713">
                  <c:v>131.390141828244</c:v>
                </c:pt>
                <c:pt idx="56714">
                  <c:v>131.39245858351799</c:v>
                </c:pt>
                <c:pt idx="56715">
                  <c:v>131.39477533879099</c:v>
                </c:pt>
                <c:pt idx="56716">
                  <c:v>131.39709209406499</c:v>
                </c:pt>
                <c:pt idx="56717">
                  <c:v>131.39940884933901</c:v>
                </c:pt>
                <c:pt idx="56718">
                  <c:v>131.40172560461201</c:v>
                </c:pt>
                <c:pt idx="56719">
                  <c:v>131.40404235988601</c:v>
                </c:pt>
                <c:pt idx="56720">
                  <c:v>131.40635911515901</c:v>
                </c:pt>
                <c:pt idx="56721">
                  <c:v>131.408675870433</c:v>
                </c:pt>
                <c:pt idx="56722">
                  <c:v>131.410992625706</c:v>
                </c:pt>
                <c:pt idx="56723">
                  <c:v>131.41330938098</c:v>
                </c:pt>
                <c:pt idx="56724">
                  <c:v>131.415626136253</c:v>
                </c:pt>
                <c:pt idx="56725">
                  <c:v>131.41794289152699</c:v>
                </c:pt>
                <c:pt idx="56726">
                  <c:v>131.42025964679999</c:v>
                </c:pt>
                <c:pt idx="56727">
                  <c:v>131.42257640207399</c:v>
                </c:pt>
                <c:pt idx="56728">
                  <c:v>131.42489315734699</c:v>
                </c:pt>
                <c:pt idx="56729">
                  <c:v>131.42720991262101</c:v>
                </c:pt>
                <c:pt idx="56730">
                  <c:v>131.429526667895</c:v>
                </c:pt>
                <c:pt idx="56731">
                  <c:v>131.431843423168</c:v>
                </c:pt>
                <c:pt idx="56732">
                  <c:v>131.434160178442</c:v>
                </c:pt>
                <c:pt idx="56733">
                  <c:v>131.436476933715</c:v>
                </c:pt>
                <c:pt idx="56734">
                  <c:v>131.43879368898899</c:v>
                </c:pt>
                <c:pt idx="56735">
                  <c:v>131.44111044426199</c:v>
                </c:pt>
                <c:pt idx="56736">
                  <c:v>131.44342719953599</c:v>
                </c:pt>
                <c:pt idx="56737">
                  <c:v>131.44574395480899</c:v>
                </c:pt>
                <c:pt idx="56738">
                  <c:v>131.44806071008301</c:v>
                </c:pt>
                <c:pt idx="56739">
                  <c:v>131.45037746535601</c:v>
                </c:pt>
                <c:pt idx="56740">
                  <c:v>131.45269422063001</c:v>
                </c:pt>
                <c:pt idx="56741">
                  <c:v>131.45501097590301</c:v>
                </c:pt>
                <c:pt idx="56742">
                  <c:v>131.457327731177</c:v>
                </c:pt>
                <c:pt idx="56743">
                  <c:v>131.459644486451</c:v>
                </c:pt>
                <c:pt idx="56744">
                  <c:v>131.461961241724</c:v>
                </c:pt>
                <c:pt idx="56745">
                  <c:v>131.46427799699799</c:v>
                </c:pt>
                <c:pt idx="56746">
                  <c:v>131.46659475227099</c:v>
                </c:pt>
                <c:pt idx="56747">
                  <c:v>131.46891150754499</c:v>
                </c:pt>
                <c:pt idx="56748">
                  <c:v>131.47122826281799</c:v>
                </c:pt>
                <c:pt idx="56749">
                  <c:v>131.47354501809201</c:v>
                </c:pt>
                <c:pt idx="56750">
                  <c:v>131.47586177336501</c:v>
                </c:pt>
                <c:pt idx="56751">
                  <c:v>131.47817852863901</c:v>
                </c:pt>
                <c:pt idx="56752">
                  <c:v>131.48049528391201</c:v>
                </c:pt>
                <c:pt idx="56753">
                  <c:v>131.482812039186</c:v>
                </c:pt>
                <c:pt idx="56754">
                  <c:v>131.485128794459</c:v>
                </c:pt>
                <c:pt idx="56755">
                  <c:v>131.487445549733</c:v>
                </c:pt>
                <c:pt idx="56756">
                  <c:v>131.48976230500699</c:v>
                </c:pt>
                <c:pt idx="56757">
                  <c:v>131.49207906027999</c:v>
                </c:pt>
                <c:pt idx="56758">
                  <c:v>131.49439581555399</c:v>
                </c:pt>
                <c:pt idx="56759">
                  <c:v>131.49671257082699</c:v>
                </c:pt>
                <c:pt idx="56760">
                  <c:v>131.49902932610101</c:v>
                </c:pt>
                <c:pt idx="56761">
                  <c:v>131.50134608137401</c:v>
                </c:pt>
                <c:pt idx="56762">
                  <c:v>131.503662836648</c:v>
                </c:pt>
                <c:pt idx="56763">
                  <c:v>131.505979591921</c:v>
                </c:pt>
                <c:pt idx="56764">
                  <c:v>131.508296347195</c:v>
                </c:pt>
                <c:pt idx="56765">
                  <c:v>131.510613102468</c:v>
                </c:pt>
                <c:pt idx="56766">
                  <c:v>131.51292985774199</c:v>
                </c:pt>
                <c:pt idx="56767">
                  <c:v>131.51524661301599</c:v>
                </c:pt>
                <c:pt idx="56768">
                  <c:v>131.51756336828899</c:v>
                </c:pt>
                <c:pt idx="56769">
                  <c:v>131.51988012356301</c:v>
                </c:pt>
                <c:pt idx="56770">
                  <c:v>131.52219687883601</c:v>
                </c:pt>
                <c:pt idx="56771">
                  <c:v>131.52451363411001</c:v>
                </c:pt>
                <c:pt idx="56772">
                  <c:v>131.52683038938301</c:v>
                </c:pt>
                <c:pt idx="56773">
                  <c:v>131.529147144657</c:v>
                </c:pt>
                <c:pt idx="56774">
                  <c:v>131.53146389993</c:v>
                </c:pt>
                <c:pt idx="56775">
                  <c:v>131.533780655204</c:v>
                </c:pt>
                <c:pt idx="56776">
                  <c:v>131.536097410477</c:v>
                </c:pt>
                <c:pt idx="56777">
                  <c:v>131.53841416575099</c:v>
                </c:pt>
                <c:pt idx="56778">
                  <c:v>131.54073092102399</c:v>
                </c:pt>
                <c:pt idx="56779">
                  <c:v>131.54304767629799</c:v>
                </c:pt>
                <c:pt idx="56780">
                  <c:v>131.54536443157201</c:v>
                </c:pt>
                <c:pt idx="56781">
                  <c:v>131.54768118684501</c:v>
                </c:pt>
                <c:pt idx="56782">
                  <c:v>131.54999794211901</c:v>
                </c:pt>
                <c:pt idx="56783">
                  <c:v>131.55231469739201</c:v>
                </c:pt>
                <c:pt idx="56784">
                  <c:v>131.554631452666</c:v>
                </c:pt>
                <c:pt idx="56785">
                  <c:v>131.556948207939</c:v>
                </c:pt>
                <c:pt idx="56786">
                  <c:v>131.559264963213</c:v>
                </c:pt>
                <c:pt idx="56787">
                  <c:v>131.561581718486</c:v>
                </c:pt>
                <c:pt idx="56788">
                  <c:v>131.56389847375999</c:v>
                </c:pt>
                <c:pt idx="56789">
                  <c:v>131.56621522903299</c:v>
                </c:pt>
                <c:pt idx="56790">
                  <c:v>131.56853198430699</c:v>
                </c:pt>
                <c:pt idx="56791">
                  <c:v>131.57084873957999</c:v>
                </c:pt>
                <c:pt idx="56792">
                  <c:v>131.57316549485401</c:v>
                </c:pt>
                <c:pt idx="56793">
                  <c:v>131.575482250128</c:v>
                </c:pt>
                <c:pt idx="56794">
                  <c:v>131.577799005401</c:v>
                </c:pt>
                <c:pt idx="56795">
                  <c:v>131.580115760675</c:v>
                </c:pt>
                <c:pt idx="56796">
                  <c:v>131.582432515948</c:v>
                </c:pt>
                <c:pt idx="56797">
                  <c:v>131.58474927122199</c:v>
                </c:pt>
                <c:pt idx="56798">
                  <c:v>131.58706602649499</c:v>
                </c:pt>
                <c:pt idx="56799">
                  <c:v>131.58938278176899</c:v>
                </c:pt>
                <c:pt idx="56800">
                  <c:v>131.59169953704199</c:v>
                </c:pt>
                <c:pt idx="56801">
                  <c:v>131.59401629231601</c:v>
                </c:pt>
                <c:pt idx="56802">
                  <c:v>131.59633304758901</c:v>
                </c:pt>
                <c:pt idx="56803">
                  <c:v>131.59864980286301</c:v>
                </c:pt>
                <c:pt idx="56804">
                  <c:v>131.600966558137</c:v>
                </c:pt>
                <c:pt idx="56805">
                  <c:v>131.60328331341</c:v>
                </c:pt>
                <c:pt idx="56806">
                  <c:v>131.605600068684</c:v>
                </c:pt>
                <c:pt idx="56807">
                  <c:v>131.607916823957</c:v>
                </c:pt>
                <c:pt idx="56808">
                  <c:v>131.61023357923099</c:v>
                </c:pt>
                <c:pt idx="56809">
                  <c:v>131.61255033450399</c:v>
                </c:pt>
                <c:pt idx="56810">
                  <c:v>131.61486708977799</c:v>
                </c:pt>
                <c:pt idx="56811">
                  <c:v>131.61718384505099</c:v>
                </c:pt>
                <c:pt idx="56812">
                  <c:v>131.61950060032501</c:v>
                </c:pt>
                <c:pt idx="56813">
                  <c:v>131.62181735559801</c:v>
                </c:pt>
                <c:pt idx="56814">
                  <c:v>131.62413411087201</c:v>
                </c:pt>
                <c:pt idx="56815">
                  <c:v>131.62645086614501</c:v>
                </c:pt>
                <c:pt idx="56816">
                  <c:v>131.628767621419</c:v>
                </c:pt>
                <c:pt idx="56817">
                  <c:v>131.631084376693</c:v>
                </c:pt>
                <c:pt idx="56818">
                  <c:v>131.633401131966</c:v>
                </c:pt>
                <c:pt idx="56819">
                  <c:v>131.63571788723999</c:v>
                </c:pt>
                <c:pt idx="56820">
                  <c:v>131.63803464251299</c:v>
                </c:pt>
                <c:pt idx="56821">
                  <c:v>131.64035139778699</c:v>
                </c:pt>
                <c:pt idx="56822">
                  <c:v>131.64266815305999</c:v>
                </c:pt>
                <c:pt idx="56823">
                  <c:v>131.64498490833401</c:v>
                </c:pt>
                <c:pt idx="56824">
                  <c:v>131.64730166360701</c:v>
                </c:pt>
                <c:pt idx="56825">
                  <c:v>131.649618418881</c:v>
                </c:pt>
                <c:pt idx="56826">
                  <c:v>131.651935174154</c:v>
                </c:pt>
                <c:pt idx="56827">
                  <c:v>131.654251929428</c:v>
                </c:pt>
                <c:pt idx="56828">
                  <c:v>131.656568684701</c:v>
                </c:pt>
                <c:pt idx="56829">
                  <c:v>131.65888543997499</c:v>
                </c:pt>
                <c:pt idx="56830">
                  <c:v>131.66120219524899</c:v>
                </c:pt>
                <c:pt idx="56831">
                  <c:v>131.66351895052199</c:v>
                </c:pt>
                <c:pt idx="56832">
                  <c:v>131.66583570579601</c:v>
                </c:pt>
                <c:pt idx="56833">
                  <c:v>131.66815246106901</c:v>
                </c:pt>
                <c:pt idx="56834">
                  <c:v>131.67046921634301</c:v>
                </c:pt>
                <c:pt idx="56835">
                  <c:v>131.67278597161601</c:v>
                </c:pt>
                <c:pt idx="56836">
                  <c:v>131.67510272689</c:v>
                </c:pt>
                <c:pt idx="56837">
                  <c:v>131.677419482163</c:v>
                </c:pt>
                <c:pt idx="56838">
                  <c:v>131.679736237437</c:v>
                </c:pt>
                <c:pt idx="56839">
                  <c:v>131.68205299271</c:v>
                </c:pt>
                <c:pt idx="56840">
                  <c:v>131.68436974798399</c:v>
                </c:pt>
                <c:pt idx="56841">
                  <c:v>131.68668650325699</c:v>
                </c:pt>
                <c:pt idx="56842">
                  <c:v>131.68900325853099</c:v>
                </c:pt>
                <c:pt idx="56843">
                  <c:v>131.69132001380501</c:v>
                </c:pt>
                <c:pt idx="56844">
                  <c:v>131.69363676907801</c:v>
                </c:pt>
                <c:pt idx="56845">
                  <c:v>131.69595352435201</c:v>
                </c:pt>
                <c:pt idx="56846">
                  <c:v>131.69827027962501</c:v>
                </c:pt>
                <c:pt idx="56847">
                  <c:v>131.700587034899</c:v>
                </c:pt>
                <c:pt idx="56848">
                  <c:v>131.702903790172</c:v>
                </c:pt>
                <c:pt idx="56849">
                  <c:v>131.705220545446</c:v>
                </c:pt>
                <c:pt idx="56850">
                  <c:v>131.707537300719</c:v>
                </c:pt>
                <c:pt idx="56851">
                  <c:v>131.70985405599299</c:v>
                </c:pt>
                <c:pt idx="56852">
                  <c:v>131.71217081126599</c:v>
                </c:pt>
                <c:pt idx="56853">
                  <c:v>131.71448756653999</c:v>
                </c:pt>
                <c:pt idx="56854">
                  <c:v>131.71680432181401</c:v>
                </c:pt>
                <c:pt idx="56855">
                  <c:v>131.71912107708701</c:v>
                </c:pt>
                <c:pt idx="56856">
                  <c:v>131.721437832361</c:v>
                </c:pt>
                <c:pt idx="56857">
                  <c:v>131.72375458763401</c:v>
                </c:pt>
                <c:pt idx="56858">
                  <c:v>131.726071342908</c:v>
                </c:pt>
                <c:pt idx="56859">
                  <c:v>131.728388098181</c:v>
                </c:pt>
                <c:pt idx="56860">
                  <c:v>131.73070485345499</c:v>
                </c:pt>
                <c:pt idx="56861">
                  <c:v>131.733021608728</c:v>
                </c:pt>
                <c:pt idx="56862">
                  <c:v>131.73533836400199</c:v>
                </c:pt>
                <c:pt idx="56863">
                  <c:v>131.73765511927499</c:v>
                </c:pt>
                <c:pt idx="56864">
                  <c:v>131.73997187454901</c:v>
                </c:pt>
                <c:pt idx="56865">
                  <c:v>131.74228862982201</c:v>
                </c:pt>
                <c:pt idx="56866">
                  <c:v>131.74460538509601</c:v>
                </c:pt>
                <c:pt idx="56867">
                  <c:v>131.74692214037</c:v>
                </c:pt>
                <c:pt idx="56868">
                  <c:v>131.749238895643</c:v>
                </c:pt>
                <c:pt idx="56869">
                  <c:v>131.751555650917</c:v>
                </c:pt>
                <c:pt idx="56870">
                  <c:v>131.75387240619</c:v>
                </c:pt>
                <c:pt idx="56871">
                  <c:v>131.75618916146399</c:v>
                </c:pt>
                <c:pt idx="56872">
                  <c:v>131.75850591673699</c:v>
                </c:pt>
                <c:pt idx="56873">
                  <c:v>131.76082267201099</c:v>
                </c:pt>
                <c:pt idx="56874">
                  <c:v>131.76313942728399</c:v>
                </c:pt>
                <c:pt idx="56875">
                  <c:v>131.76545618255801</c:v>
                </c:pt>
                <c:pt idx="56876">
                  <c:v>131.76777293783101</c:v>
                </c:pt>
                <c:pt idx="56877">
                  <c:v>131.77008969310501</c:v>
                </c:pt>
                <c:pt idx="56878">
                  <c:v>131.77240644837801</c:v>
                </c:pt>
                <c:pt idx="56879">
                  <c:v>131.774723203652</c:v>
                </c:pt>
                <c:pt idx="56880">
                  <c:v>131.777039958926</c:v>
                </c:pt>
                <c:pt idx="56881">
                  <c:v>131.779356714199</c:v>
                </c:pt>
                <c:pt idx="56882">
                  <c:v>131.78167346947299</c:v>
                </c:pt>
                <c:pt idx="56883">
                  <c:v>131.78399022474599</c:v>
                </c:pt>
                <c:pt idx="56884">
                  <c:v>131.78630698001999</c:v>
                </c:pt>
                <c:pt idx="56885">
                  <c:v>131.78862373529299</c:v>
                </c:pt>
                <c:pt idx="56886">
                  <c:v>131.79094049056701</c:v>
                </c:pt>
                <c:pt idx="56887">
                  <c:v>131.79325724584001</c:v>
                </c:pt>
                <c:pt idx="56888">
                  <c:v>131.79557400111401</c:v>
                </c:pt>
                <c:pt idx="56889">
                  <c:v>131.79789075638701</c:v>
                </c:pt>
                <c:pt idx="56890">
                  <c:v>131.800207511661</c:v>
                </c:pt>
                <c:pt idx="56891">
                  <c:v>131.802524266934</c:v>
                </c:pt>
                <c:pt idx="56892">
                  <c:v>131.804841022208</c:v>
                </c:pt>
                <c:pt idx="56893">
                  <c:v>131.80715777748199</c:v>
                </c:pt>
                <c:pt idx="56894">
                  <c:v>131.80947453275499</c:v>
                </c:pt>
                <c:pt idx="56895">
                  <c:v>131.81179128802901</c:v>
                </c:pt>
                <c:pt idx="56896">
                  <c:v>131.81410804330201</c:v>
                </c:pt>
                <c:pt idx="56897">
                  <c:v>131.81642479857601</c:v>
                </c:pt>
                <c:pt idx="56898">
                  <c:v>131.81874155384901</c:v>
                </c:pt>
                <c:pt idx="56899">
                  <c:v>131.821058309123</c:v>
                </c:pt>
                <c:pt idx="56900">
                  <c:v>131.823375064396</c:v>
                </c:pt>
                <c:pt idx="56901">
                  <c:v>131.82569181967</c:v>
                </c:pt>
                <c:pt idx="56902">
                  <c:v>131.828008574943</c:v>
                </c:pt>
                <c:pt idx="56903">
                  <c:v>131.83032533021699</c:v>
                </c:pt>
                <c:pt idx="56904">
                  <c:v>131.83264208549099</c:v>
                </c:pt>
                <c:pt idx="56905">
                  <c:v>131.83495884076399</c:v>
                </c:pt>
                <c:pt idx="56906">
                  <c:v>131.83727559603801</c:v>
                </c:pt>
                <c:pt idx="56907">
                  <c:v>131.83959235131101</c:v>
                </c:pt>
                <c:pt idx="56908">
                  <c:v>131.84190910658501</c:v>
                </c:pt>
                <c:pt idx="56909">
                  <c:v>131.84422586185801</c:v>
                </c:pt>
                <c:pt idx="56910">
                  <c:v>131.846542617132</c:v>
                </c:pt>
                <c:pt idx="56911">
                  <c:v>131.848859372405</c:v>
                </c:pt>
                <c:pt idx="56912">
                  <c:v>131.851176127679</c:v>
                </c:pt>
                <c:pt idx="56913">
                  <c:v>131.853492882952</c:v>
                </c:pt>
                <c:pt idx="56914">
                  <c:v>131.85580963822599</c:v>
                </c:pt>
                <c:pt idx="56915">
                  <c:v>131.85812639349899</c:v>
                </c:pt>
                <c:pt idx="56916">
                  <c:v>131.86044314877299</c:v>
                </c:pt>
                <c:pt idx="56917">
                  <c:v>131.86275990404701</c:v>
                </c:pt>
                <c:pt idx="56918">
                  <c:v>131.86507665932001</c:v>
                </c:pt>
                <c:pt idx="56919">
                  <c:v>131.86739341459401</c:v>
                </c:pt>
                <c:pt idx="56920">
                  <c:v>131.86971016986701</c:v>
                </c:pt>
                <c:pt idx="56921">
                  <c:v>131.872026925141</c:v>
                </c:pt>
                <c:pt idx="56922">
                  <c:v>131.874343680414</c:v>
                </c:pt>
                <c:pt idx="56923">
                  <c:v>131.876660435688</c:v>
                </c:pt>
                <c:pt idx="56924">
                  <c:v>131.878977190961</c:v>
                </c:pt>
                <c:pt idx="56925">
                  <c:v>131.88129394623499</c:v>
                </c:pt>
                <c:pt idx="56926">
                  <c:v>131.88361070150799</c:v>
                </c:pt>
                <c:pt idx="56927">
                  <c:v>131.88592745678201</c:v>
                </c:pt>
                <c:pt idx="56928">
                  <c:v>131.88824421205501</c:v>
                </c:pt>
                <c:pt idx="56929">
                  <c:v>131.89056096732901</c:v>
                </c:pt>
                <c:pt idx="56930">
                  <c:v>131.892877722603</c:v>
                </c:pt>
                <c:pt idx="56931">
                  <c:v>131.895194477876</c:v>
                </c:pt>
                <c:pt idx="56932">
                  <c:v>131.89751123315</c:v>
                </c:pt>
                <c:pt idx="56933">
                  <c:v>131.899827988423</c:v>
                </c:pt>
                <c:pt idx="56934">
                  <c:v>131.90214474369699</c:v>
                </c:pt>
                <c:pt idx="56935">
                  <c:v>131.90446149896999</c:v>
                </c:pt>
                <c:pt idx="56936">
                  <c:v>131.90677825424399</c:v>
                </c:pt>
                <c:pt idx="56937">
                  <c:v>131.90909500951699</c:v>
                </c:pt>
                <c:pt idx="56938">
                  <c:v>131.91141176479101</c:v>
                </c:pt>
                <c:pt idx="56939">
                  <c:v>131.91372852006401</c:v>
                </c:pt>
                <c:pt idx="56940">
                  <c:v>131.91604527533801</c:v>
                </c:pt>
                <c:pt idx="56941">
                  <c:v>131.918362030612</c:v>
                </c:pt>
                <c:pt idx="56942">
                  <c:v>131.920678785885</c:v>
                </c:pt>
                <c:pt idx="56943">
                  <c:v>131.922995541159</c:v>
                </c:pt>
                <c:pt idx="56944">
                  <c:v>131.925312296432</c:v>
                </c:pt>
                <c:pt idx="56945">
                  <c:v>131.92762905170599</c:v>
                </c:pt>
                <c:pt idx="56946">
                  <c:v>131.92994580697899</c:v>
                </c:pt>
                <c:pt idx="56947">
                  <c:v>131.93226256225299</c:v>
                </c:pt>
                <c:pt idx="56948">
                  <c:v>131.93457931752599</c:v>
                </c:pt>
                <c:pt idx="56949">
                  <c:v>131.93689607280001</c:v>
                </c:pt>
                <c:pt idx="56950">
                  <c:v>131.93921282807301</c:v>
                </c:pt>
                <c:pt idx="56951">
                  <c:v>131.94152958334701</c:v>
                </c:pt>
                <c:pt idx="56952">
                  <c:v>131.94384633862001</c:v>
                </c:pt>
                <c:pt idx="56953">
                  <c:v>131.946163093894</c:v>
                </c:pt>
                <c:pt idx="56954">
                  <c:v>131.948479849168</c:v>
                </c:pt>
                <c:pt idx="56955">
                  <c:v>131.950796604441</c:v>
                </c:pt>
                <c:pt idx="56956">
                  <c:v>131.95311335971499</c:v>
                </c:pt>
                <c:pt idx="56957">
                  <c:v>131.95543011498799</c:v>
                </c:pt>
                <c:pt idx="56958">
                  <c:v>131.95774687026201</c:v>
                </c:pt>
                <c:pt idx="56959">
                  <c:v>131.96006362553501</c:v>
                </c:pt>
                <c:pt idx="56960">
                  <c:v>131.96238038080901</c:v>
                </c:pt>
                <c:pt idx="56961">
                  <c:v>131.96469713608201</c:v>
                </c:pt>
                <c:pt idx="56962">
                  <c:v>131.967013891356</c:v>
                </c:pt>
                <c:pt idx="56963">
                  <c:v>131.969330646629</c:v>
                </c:pt>
                <c:pt idx="56964">
                  <c:v>131.971647401903</c:v>
                </c:pt>
                <c:pt idx="56965">
                  <c:v>131.973964157176</c:v>
                </c:pt>
                <c:pt idx="56966">
                  <c:v>131.97628091244999</c:v>
                </c:pt>
                <c:pt idx="56967">
                  <c:v>131.97859766772399</c:v>
                </c:pt>
                <c:pt idx="56968">
                  <c:v>131.98091442299699</c:v>
                </c:pt>
                <c:pt idx="56969">
                  <c:v>131.98323117827101</c:v>
                </c:pt>
                <c:pt idx="56970">
                  <c:v>131.98554793354401</c:v>
                </c:pt>
                <c:pt idx="56971">
                  <c:v>131.98786468881801</c:v>
                </c:pt>
                <c:pt idx="56972">
                  <c:v>131.99018144409101</c:v>
                </c:pt>
                <c:pt idx="56973">
                  <c:v>131.992498199365</c:v>
                </c:pt>
                <c:pt idx="56974">
                  <c:v>131.994814954638</c:v>
                </c:pt>
                <c:pt idx="56975">
                  <c:v>131.997131709912</c:v>
                </c:pt>
                <c:pt idx="56976">
                  <c:v>131.999448465185</c:v>
                </c:pt>
                <c:pt idx="56977">
                  <c:v>132.00176522045899</c:v>
                </c:pt>
                <c:pt idx="56978">
                  <c:v>132.00408197573199</c:v>
                </c:pt>
                <c:pt idx="56979">
                  <c:v>132.00639873100599</c:v>
                </c:pt>
                <c:pt idx="56980">
                  <c:v>132.00871548628001</c:v>
                </c:pt>
                <c:pt idx="56981">
                  <c:v>132.01103224155301</c:v>
                </c:pt>
                <c:pt idx="56982">
                  <c:v>132.01334899682701</c:v>
                </c:pt>
                <c:pt idx="56983">
                  <c:v>132.01566575210001</c:v>
                </c:pt>
                <c:pt idx="56984">
                  <c:v>132.017982507374</c:v>
                </c:pt>
                <c:pt idx="56985">
                  <c:v>132.020299262647</c:v>
                </c:pt>
                <c:pt idx="56986">
                  <c:v>132.022616017921</c:v>
                </c:pt>
                <c:pt idx="56987">
                  <c:v>132.024932773194</c:v>
                </c:pt>
                <c:pt idx="56988">
                  <c:v>132.02724952846799</c:v>
                </c:pt>
                <c:pt idx="56989">
                  <c:v>132.02956628374099</c:v>
                </c:pt>
                <c:pt idx="56990">
                  <c:v>132.03188303901501</c:v>
                </c:pt>
                <c:pt idx="56991">
                  <c:v>132.03419979428901</c:v>
                </c:pt>
                <c:pt idx="56992">
                  <c:v>132.03651654956201</c:v>
                </c:pt>
                <c:pt idx="56993">
                  <c:v>132.038833304836</c:v>
                </c:pt>
                <c:pt idx="56994">
                  <c:v>132.041150060109</c:v>
                </c:pt>
                <c:pt idx="56995">
                  <c:v>132.043466815383</c:v>
                </c:pt>
                <c:pt idx="56996">
                  <c:v>132.045783570656</c:v>
                </c:pt>
                <c:pt idx="56997">
                  <c:v>132.04810032592999</c:v>
                </c:pt>
                <c:pt idx="56998">
                  <c:v>132.05041708120299</c:v>
                </c:pt>
                <c:pt idx="56999">
                  <c:v>132.05273383647699</c:v>
                </c:pt>
                <c:pt idx="57000">
                  <c:v>132.05505059174999</c:v>
                </c:pt>
                <c:pt idx="57001">
                  <c:v>132.05736734702401</c:v>
                </c:pt>
                <c:pt idx="57002">
                  <c:v>132.05968410229701</c:v>
                </c:pt>
                <c:pt idx="57003">
                  <c:v>132.06200085757101</c:v>
                </c:pt>
                <c:pt idx="57004">
                  <c:v>132.064317612845</c:v>
                </c:pt>
                <c:pt idx="57005">
                  <c:v>132.066634368118</c:v>
                </c:pt>
                <c:pt idx="57006">
                  <c:v>132.068951123392</c:v>
                </c:pt>
                <c:pt idx="57007">
                  <c:v>132.071267878665</c:v>
                </c:pt>
                <c:pt idx="57008">
                  <c:v>132.07358463393899</c:v>
                </c:pt>
                <c:pt idx="57009">
                  <c:v>132.07590138921199</c:v>
                </c:pt>
                <c:pt idx="57010">
                  <c:v>132.07821814448599</c:v>
                </c:pt>
                <c:pt idx="57011">
                  <c:v>132.08053489975899</c:v>
                </c:pt>
                <c:pt idx="57012">
                  <c:v>132.08285165503301</c:v>
                </c:pt>
                <c:pt idx="57013">
                  <c:v>132.08516841030601</c:v>
                </c:pt>
                <c:pt idx="57014">
                  <c:v>132.08748516558001</c:v>
                </c:pt>
                <c:pt idx="57015">
                  <c:v>132.08980192085301</c:v>
                </c:pt>
                <c:pt idx="57016">
                  <c:v>132.092118676127</c:v>
                </c:pt>
                <c:pt idx="57017">
                  <c:v>132.094435431401</c:v>
                </c:pt>
                <c:pt idx="57018">
                  <c:v>132.096752186674</c:v>
                </c:pt>
                <c:pt idx="57019">
                  <c:v>132.09906894194799</c:v>
                </c:pt>
                <c:pt idx="57020">
                  <c:v>132.10138569722099</c:v>
                </c:pt>
                <c:pt idx="57021">
                  <c:v>132.10370245249501</c:v>
                </c:pt>
                <c:pt idx="57022">
                  <c:v>132.10601920776799</c:v>
                </c:pt>
                <c:pt idx="57023">
                  <c:v>132.10833596304201</c:v>
                </c:pt>
                <c:pt idx="57024">
                  <c:v>132.11065271831501</c:v>
                </c:pt>
                <c:pt idx="57025">
                  <c:v>132.112969473589</c:v>
                </c:pt>
                <c:pt idx="57026">
                  <c:v>132.115286228862</c:v>
                </c:pt>
                <c:pt idx="57027">
                  <c:v>132.117602984136</c:v>
                </c:pt>
                <c:pt idx="57028">
                  <c:v>132.119919739409</c:v>
                </c:pt>
                <c:pt idx="57029">
                  <c:v>132.12223649468299</c:v>
                </c:pt>
                <c:pt idx="57030">
                  <c:v>132.12455324995699</c:v>
                </c:pt>
                <c:pt idx="57031">
                  <c:v>132.12687000522999</c:v>
                </c:pt>
                <c:pt idx="57032">
                  <c:v>132.12918676050401</c:v>
                </c:pt>
                <c:pt idx="57033">
                  <c:v>132.13150351577701</c:v>
                </c:pt>
                <c:pt idx="57034">
                  <c:v>132.13382027105101</c:v>
                </c:pt>
                <c:pt idx="57035">
                  <c:v>132.13613702632401</c:v>
                </c:pt>
                <c:pt idx="57036">
                  <c:v>132.138453781598</c:v>
                </c:pt>
                <c:pt idx="57037">
                  <c:v>132.140770536871</c:v>
                </c:pt>
                <c:pt idx="57038">
                  <c:v>132.143087292145</c:v>
                </c:pt>
                <c:pt idx="57039">
                  <c:v>132.145404047418</c:v>
                </c:pt>
                <c:pt idx="57040">
                  <c:v>132.14772080269199</c:v>
                </c:pt>
                <c:pt idx="57041">
                  <c:v>132.15003755796599</c:v>
                </c:pt>
                <c:pt idx="57042">
                  <c:v>132.15235431323899</c:v>
                </c:pt>
                <c:pt idx="57043">
                  <c:v>132.15467106851301</c:v>
                </c:pt>
                <c:pt idx="57044">
                  <c:v>132.15698782378601</c:v>
                </c:pt>
                <c:pt idx="57045">
                  <c:v>132.15930457906001</c:v>
                </c:pt>
                <c:pt idx="57046">
                  <c:v>132.16162133433301</c:v>
                </c:pt>
                <c:pt idx="57047">
                  <c:v>132.163938089607</c:v>
                </c:pt>
                <c:pt idx="57048">
                  <c:v>132.16625484488</c:v>
                </c:pt>
                <c:pt idx="57049">
                  <c:v>132.168571600154</c:v>
                </c:pt>
                <c:pt idx="57050">
                  <c:v>132.170888355427</c:v>
                </c:pt>
                <c:pt idx="57051">
                  <c:v>132.17320511070099</c:v>
                </c:pt>
                <c:pt idx="57052">
                  <c:v>132.17552186597399</c:v>
                </c:pt>
                <c:pt idx="57053">
                  <c:v>132.17783862124799</c:v>
                </c:pt>
                <c:pt idx="57054">
                  <c:v>132.18015537652201</c:v>
                </c:pt>
                <c:pt idx="57055">
                  <c:v>132.18247213179501</c:v>
                </c:pt>
                <c:pt idx="57056">
                  <c:v>132.184788887069</c:v>
                </c:pt>
                <c:pt idx="57057">
                  <c:v>132.187105642342</c:v>
                </c:pt>
                <c:pt idx="57058">
                  <c:v>132.189422397616</c:v>
                </c:pt>
                <c:pt idx="57059">
                  <c:v>132.191739152889</c:v>
                </c:pt>
                <c:pt idx="57060">
                  <c:v>132.19405590816299</c:v>
                </c:pt>
                <c:pt idx="57061">
                  <c:v>132.19637266343599</c:v>
                </c:pt>
                <c:pt idx="57062">
                  <c:v>132.19868941870999</c:v>
                </c:pt>
                <c:pt idx="57063">
                  <c:v>132.20100617398299</c:v>
                </c:pt>
                <c:pt idx="57064">
                  <c:v>132.20332292925701</c:v>
                </c:pt>
                <c:pt idx="57065">
                  <c:v>132.20563968453001</c:v>
                </c:pt>
                <c:pt idx="57066">
                  <c:v>132.20795643980401</c:v>
                </c:pt>
                <c:pt idx="57067">
                  <c:v>132.210273195078</c:v>
                </c:pt>
                <c:pt idx="57068">
                  <c:v>132.212589950351</c:v>
                </c:pt>
                <c:pt idx="57069">
                  <c:v>132.214906705625</c:v>
                </c:pt>
                <c:pt idx="57070">
                  <c:v>132.217223460898</c:v>
                </c:pt>
                <c:pt idx="57071">
                  <c:v>132.21954021617199</c:v>
                </c:pt>
                <c:pt idx="57072">
                  <c:v>132.22185697144499</c:v>
                </c:pt>
                <c:pt idx="57073">
                  <c:v>132.22417372671899</c:v>
                </c:pt>
                <c:pt idx="57074">
                  <c:v>132.22649048199199</c:v>
                </c:pt>
                <c:pt idx="57075">
                  <c:v>132.22880723726601</c:v>
                </c:pt>
                <c:pt idx="57076">
                  <c:v>132.23112399253901</c:v>
                </c:pt>
                <c:pt idx="57077">
                  <c:v>132.23344074781301</c:v>
                </c:pt>
                <c:pt idx="57078">
                  <c:v>132.235757503087</c:v>
                </c:pt>
                <c:pt idx="57079">
                  <c:v>132.23807425836</c:v>
                </c:pt>
                <c:pt idx="57080">
                  <c:v>132.240391013634</c:v>
                </c:pt>
                <c:pt idx="57081">
                  <c:v>132.242707768907</c:v>
                </c:pt>
                <c:pt idx="57082">
                  <c:v>132.24502452418099</c:v>
                </c:pt>
                <c:pt idx="57083">
                  <c:v>132.24734127945399</c:v>
                </c:pt>
                <c:pt idx="57084">
                  <c:v>132.24965803472799</c:v>
                </c:pt>
                <c:pt idx="57085">
                  <c:v>132.25197479000099</c:v>
                </c:pt>
                <c:pt idx="57086">
                  <c:v>132.25429154527501</c:v>
                </c:pt>
                <c:pt idx="57087">
                  <c:v>132.25660830054801</c:v>
                </c:pt>
                <c:pt idx="57088">
                  <c:v>132.258925055822</c:v>
                </c:pt>
                <c:pt idx="57089">
                  <c:v>132.261241811095</c:v>
                </c:pt>
                <c:pt idx="57090">
                  <c:v>132.263558566369</c:v>
                </c:pt>
                <c:pt idx="57091">
                  <c:v>132.26587532164299</c:v>
                </c:pt>
                <c:pt idx="57092">
                  <c:v>132.26819207691599</c:v>
                </c:pt>
                <c:pt idx="57093">
                  <c:v>132.27050883218999</c:v>
                </c:pt>
                <c:pt idx="57094">
                  <c:v>132.27282558746299</c:v>
                </c:pt>
                <c:pt idx="57095">
                  <c:v>132.27514234273701</c:v>
                </c:pt>
                <c:pt idx="57096">
                  <c:v>132.27745909801001</c:v>
                </c:pt>
                <c:pt idx="57097">
                  <c:v>132.27977585328401</c:v>
                </c:pt>
                <c:pt idx="57098">
                  <c:v>132.28209260855701</c:v>
                </c:pt>
                <c:pt idx="57099">
                  <c:v>132.284409363831</c:v>
                </c:pt>
                <c:pt idx="57100">
                  <c:v>132.286726119104</c:v>
                </c:pt>
                <c:pt idx="57101">
                  <c:v>132.289042874378</c:v>
                </c:pt>
                <c:pt idx="57102">
                  <c:v>132.291359629651</c:v>
                </c:pt>
                <c:pt idx="57103">
                  <c:v>132.29367638492499</c:v>
                </c:pt>
                <c:pt idx="57104">
                  <c:v>132.29599314019899</c:v>
                </c:pt>
                <c:pt idx="57105">
                  <c:v>132.29830989547199</c:v>
                </c:pt>
                <c:pt idx="57106">
                  <c:v>132.30062665074601</c:v>
                </c:pt>
                <c:pt idx="57107">
                  <c:v>132.30294340601901</c:v>
                </c:pt>
                <c:pt idx="57108">
                  <c:v>132.30526016129301</c:v>
                </c:pt>
                <c:pt idx="57109">
                  <c:v>132.30757691656601</c:v>
                </c:pt>
                <c:pt idx="57110">
                  <c:v>132.30989367184</c:v>
                </c:pt>
                <c:pt idx="57111">
                  <c:v>132.312210427113</c:v>
                </c:pt>
                <c:pt idx="57112">
                  <c:v>132.314527182387</c:v>
                </c:pt>
                <c:pt idx="57113">
                  <c:v>132.31684393766</c:v>
                </c:pt>
                <c:pt idx="57114">
                  <c:v>132.31916069293399</c:v>
                </c:pt>
                <c:pt idx="57115">
                  <c:v>132.32147744820699</c:v>
                </c:pt>
                <c:pt idx="57116">
                  <c:v>132.32379420348099</c:v>
                </c:pt>
                <c:pt idx="57117">
                  <c:v>132.32611095875501</c:v>
                </c:pt>
                <c:pt idx="57118">
                  <c:v>132.32842771402801</c:v>
                </c:pt>
                <c:pt idx="57119">
                  <c:v>132.330744469302</c:v>
                </c:pt>
                <c:pt idx="57120">
                  <c:v>132.333061224575</c:v>
                </c:pt>
                <c:pt idx="57121">
                  <c:v>132.335377979849</c:v>
                </c:pt>
                <c:pt idx="57122">
                  <c:v>132.337694735122</c:v>
                </c:pt>
                <c:pt idx="57123">
                  <c:v>132.34001149039599</c:v>
                </c:pt>
                <c:pt idx="57124">
                  <c:v>132.34232824566899</c:v>
                </c:pt>
                <c:pt idx="57125">
                  <c:v>132.34464500094299</c:v>
                </c:pt>
                <c:pt idx="57126">
                  <c:v>132.34696175621599</c:v>
                </c:pt>
                <c:pt idx="57127">
                  <c:v>132.34927851149001</c:v>
                </c:pt>
                <c:pt idx="57128">
                  <c:v>132.35159526676401</c:v>
                </c:pt>
                <c:pt idx="57129">
                  <c:v>132.35391202203701</c:v>
                </c:pt>
                <c:pt idx="57130">
                  <c:v>132.356228777311</c:v>
                </c:pt>
                <c:pt idx="57131">
                  <c:v>132.358545532584</c:v>
                </c:pt>
                <c:pt idx="57132">
                  <c:v>132.360862287858</c:v>
                </c:pt>
                <c:pt idx="57133">
                  <c:v>132.363179043131</c:v>
                </c:pt>
                <c:pt idx="57134">
                  <c:v>132.36549579840499</c:v>
                </c:pt>
                <c:pt idx="57135">
                  <c:v>132.36781255367799</c:v>
                </c:pt>
                <c:pt idx="57136">
                  <c:v>132.37012930895199</c:v>
                </c:pt>
                <c:pt idx="57137">
                  <c:v>132.37244606422499</c:v>
                </c:pt>
                <c:pt idx="57138">
                  <c:v>132.37476281949901</c:v>
                </c:pt>
                <c:pt idx="57139">
                  <c:v>132.37707957477201</c:v>
                </c:pt>
                <c:pt idx="57140">
                  <c:v>132.37939633004601</c:v>
                </c:pt>
                <c:pt idx="57141">
                  <c:v>132.38171308532</c:v>
                </c:pt>
                <c:pt idx="57142">
                  <c:v>132.384029840593</c:v>
                </c:pt>
                <c:pt idx="57143">
                  <c:v>132.386346595867</c:v>
                </c:pt>
                <c:pt idx="57144">
                  <c:v>132.38866335114</c:v>
                </c:pt>
                <c:pt idx="57145">
                  <c:v>132.39098010641399</c:v>
                </c:pt>
                <c:pt idx="57146">
                  <c:v>132.39329686168699</c:v>
                </c:pt>
                <c:pt idx="57147">
                  <c:v>132.39561361696099</c:v>
                </c:pt>
                <c:pt idx="57148">
                  <c:v>132.39793037223399</c:v>
                </c:pt>
                <c:pt idx="57149">
                  <c:v>132.40024712750801</c:v>
                </c:pt>
                <c:pt idx="57150">
                  <c:v>132.40256388278101</c:v>
                </c:pt>
                <c:pt idx="57151">
                  <c:v>132.404880638055</c:v>
                </c:pt>
                <c:pt idx="57152">
                  <c:v>132.407197393328</c:v>
                </c:pt>
                <c:pt idx="57153">
                  <c:v>132.409514148602</c:v>
                </c:pt>
                <c:pt idx="57154">
                  <c:v>132.41183090387599</c:v>
                </c:pt>
                <c:pt idx="57155">
                  <c:v>132.41414765914899</c:v>
                </c:pt>
                <c:pt idx="57156">
                  <c:v>132.41646441442299</c:v>
                </c:pt>
                <c:pt idx="57157">
                  <c:v>132.41878116969599</c:v>
                </c:pt>
                <c:pt idx="57158">
                  <c:v>132.42109792497001</c:v>
                </c:pt>
                <c:pt idx="57159">
                  <c:v>132.42341468024301</c:v>
                </c:pt>
                <c:pt idx="57160">
                  <c:v>132.42573143551701</c:v>
                </c:pt>
                <c:pt idx="57161">
                  <c:v>132.42804819079001</c:v>
                </c:pt>
                <c:pt idx="57162">
                  <c:v>132.430364946064</c:v>
                </c:pt>
                <c:pt idx="57163">
                  <c:v>132.432681701337</c:v>
                </c:pt>
                <c:pt idx="57164">
                  <c:v>132.434998456611</c:v>
                </c:pt>
                <c:pt idx="57165">
                  <c:v>132.437315211884</c:v>
                </c:pt>
                <c:pt idx="57166">
                  <c:v>132.43963196715799</c:v>
                </c:pt>
                <c:pt idx="57167">
                  <c:v>132.44194872243199</c:v>
                </c:pt>
                <c:pt idx="57168">
                  <c:v>132.44426547770499</c:v>
                </c:pt>
                <c:pt idx="57169">
                  <c:v>132.44658223297901</c:v>
                </c:pt>
                <c:pt idx="57170">
                  <c:v>132.44889898825201</c:v>
                </c:pt>
                <c:pt idx="57171">
                  <c:v>132.45121574352601</c:v>
                </c:pt>
                <c:pt idx="57172">
                  <c:v>132.45353249879901</c:v>
                </c:pt>
                <c:pt idx="57173">
                  <c:v>132.455849254073</c:v>
                </c:pt>
                <c:pt idx="57174">
                  <c:v>132.458166009346</c:v>
                </c:pt>
                <c:pt idx="57175">
                  <c:v>132.46048276462</c:v>
                </c:pt>
                <c:pt idx="57176">
                  <c:v>132.462799519893</c:v>
                </c:pt>
                <c:pt idx="57177">
                  <c:v>132.46511627516699</c:v>
                </c:pt>
                <c:pt idx="57178">
                  <c:v>132.46743303044099</c:v>
                </c:pt>
                <c:pt idx="57179">
                  <c:v>132.46974978571399</c:v>
                </c:pt>
                <c:pt idx="57180">
                  <c:v>132.47206654098801</c:v>
                </c:pt>
                <c:pt idx="57181">
                  <c:v>132.47438329626101</c:v>
                </c:pt>
                <c:pt idx="57182">
                  <c:v>132.476700051535</c:v>
                </c:pt>
                <c:pt idx="57183">
                  <c:v>132.479016806808</c:v>
                </c:pt>
                <c:pt idx="57184">
                  <c:v>132.481333562082</c:v>
                </c:pt>
                <c:pt idx="57185">
                  <c:v>132.483650317355</c:v>
                </c:pt>
                <c:pt idx="57186">
                  <c:v>132.48596707262899</c:v>
                </c:pt>
                <c:pt idx="57187">
                  <c:v>132.48828382790199</c:v>
                </c:pt>
                <c:pt idx="57188">
                  <c:v>132.49060058317599</c:v>
                </c:pt>
                <c:pt idx="57189">
                  <c:v>132.49291733844899</c:v>
                </c:pt>
                <c:pt idx="57190">
                  <c:v>132.49523409372301</c:v>
                </c:pt>
                <c:pt idx="57191">
                  <c:v>132.49755084899701</c:v>
                </c:pt>
                <c:pt idx="57192">
                  <c:v>132.49986760427001</c:v>
                </c:pt>
                <c:pt idx="57193">
                  <c:v>132.502184359544</c:v>
                </c:pt>
                <c:pt idx="57194">
                  <c:v>132.504501114817</c:v>
                </c:pt>
                <c:pt idx="57195">
                  <c:v>132.506817870091</c:v>
                </c:pt>
                <c:pt idx="57196">
                  <c:v>132.509134625364</c:v>
                </c:pt>
                <c:pt idx="57197">
                  <c:v>132.51145138063799</c:v>
                </c:pt>
                <c:pt idx="57198">
                  <c:v>132.51376813591099</c:v>
                </c:pt>
                <c:pt idx="57199">
                  <c:v>132.51608489118499</c:v>
                </c:pt>
                <c:pt idx="57200">
                  <c:v>132.51840164645799</c:v>
                </c:pt>
                <c:pt idx="57201">
                  <c:v>132.52071840173201</c:v>
                </c:pt>
                <c:pt idx="57202">
                  <c:v>132.52303515700501</c:v>
                </c:pt>
                <c:pt idx="57203">
                  <c:v>132.52535191227901</c:v>
                </c:pt>
                <c:pt idx="57204">
                  <c:v>132.527668667553</c:v>
                </c:pt>
                <c:pt idx="57205">
                  <c:v>132.529985422826</c:v>
                </c:pt>
                <c:pt idx="57206">
                  <c:v>132.5323021781</c:v>
                </c:pt>
                <c:pt idx="57207">
                  <c:v>132.534618933373</c:v>
                </c:pt>
                <c:pt idx="57208">
                  <c:v>132.53693568864699</c:v>
                </c:pt>
                <c:pt idx="57209">
                  <c:v>132.53925244391999</c:v>
                </c:pt>
                <c:pt idx="57210">
                  <c:v>132.54156919919399</c:v>
                </c:pt>
                <c:pt idx="57211">
                  <c:v>132.54388595446699</c:v>
                </c:pt>
                <c:pt idx="57212">
                  <c:v>132.54620270974101</c:v>
                </c:pt>
                <c:pt idx="57213">
                  <c:v>132.54851946501401</c:v>
                </c:pt>
                <c:pt idx="57214">
                  <c:v>132.55083622028801</c:v>
                </c:pt>
                <c:pt idx="57215">
                  <c:v>132.553152975562</c:v>
                </c:pt>
                <c:pt idx="57216">
                  <c:v>132.555469730835</c:v>
                </c:pt>
                <c:pt idx="57217">
                  <c:v>132.55778648610899</c:v>
                </c:pt>
                <c:pt idx="57218">
                  <c:v>132.560103241382</c:v>
                </c:pt>
                <c:pt idx="57219">
                  <c:v>132.56241999665599</c:v>
                </c:pt>
                <c:pt idx="57220">
                  <c:v>132.56473675192899</c:v>
                </c:pt>
                <c:pt idx="57221">
                  <c:v>132.56705350720301</c:v>
                </c:pt>
                <c:pt idx="57222">
                  <c:v>132.56937026247601</c:v>
                </c:pt>
                <c:pt idx="57223">
                  <c:v>132.57168701775001</c:v>
                </c:pt>
                <c:pt idx="57224">
                  <c:v>132.57400377302301</c:v>
                </c:pt>
                <c:pt idx="57225">
                  <c:v>132.576320528297</c:v>
                </c:pt>
                <c:pt idx="57226">
                  <c:v>132.57863728357</c:v>
                </c:pt>
                <c:pt idx="57227">
                  <c:v>132.580954038844</c:v>
                </c:pt>
                <c:pt idx="57228">
                  <c:v>132.58327079411799</c:v>
                </c:pt>
                <c:pt idx="57229">
                  <c:v>132.58558754939099</c:v>
                </c:pt>
                <c:pt idx="57230">
                  <c:v>132.58790430466499</c:v>
                </c:pt>
                <c:pt idx="57231">
                  <c:v>132.59022105993799</c:v>
                </c:pt>
                <c:pt idx="57232">
                  <c:v>132.59253781521201</c:v>
                </c:pt>
                <c:pt idx="57233">
                  <c:v>132.59485457048501</c:v>
                </c:pt>
                <c:pt idx="57234">
                  <c:v>132.59717132575901</c:v>
                </c:pt>
                <c:pt idx="57235">
                  <c:v>132.59948808103201</c:v>
                </c:pt>
                <c:pt idx="57236">
                  <c:v>132.601804836306</c:v>
                </c:pt>
                <c:pt idx="57237">
                  <c:v>132.604121591579</c:v>
                </c:pt>
                <c:pt idx="57238">
                  <c:v>132.606438346853</c:v>
                </c:pt>
                <c:pt idx="57239">
                  <c:v>132.608755102126</c:v>
                </c:pt>
                <c:pt idx="57240">
                  <c:v>132.61107185739999</c:v>
                </c:pt>
                <c:pt idx="57241">
                  <c:v>132.61338861267399</c:v>
                </c:pt>
                <c:pt idx="57242">
                  <c:v>132.61570536794699</c:v>
                </c:pt>
                <c:pt idx="57243">
                  <c:v>132.61802212322101</c:v>
                </c:pt>
                <c:pt idx="57244">
                  <c:v>132.62033887849401</c:v>
                </c:pt>
                <c:pt idx="57245">
                  <c:v>132.62265563376801</c:v>
                </c:pt>
                <c:pt idx="57246">
                  <c:v>132.62497238904101</c:v>
                </c:pt>
                <c:pt idx="57247">
                  <c:v>132.627289144315</c:v>
                </c:pt>
                <c:pt idx="57248">
                  <c:v>132.629605899588</c:v>
                </c:pt>
                <c:pt idx="57249">
                  <c:v>132.631922654862</c:v>
                </c:pt>
                <c:pt idx="57250">
                  <c:v>132.634239410135</c:v>
                </c:pt>
                <c:pt idx="57251">
                  <c:v>132.63655616540899</c:v>
                </c:pt>
                <c:pt idx="57252">
                  <c:v>132.63887292068199</c:v>
                </c:pt>
                <c:pt idx="57253">
                  <c:v>132.64118967595601</c:v>
                </c:pt>
                <c:pt idx="57254">
                  <c:v>132.64350643123001</c:v>
                </c:pt>
                <c:pt idx="57255">
                  <c:v>132.64582318650301</c:v>
                </c:pt>
                <c:pt idx="57256">
                  <c:v>132.648139941777</c:v>
                </c:pt>
                <c:pt idx="57257">
                  <c:v>132.65045669705</c:v>
                </c:pt>
                <c:pt idx="57258">
                  <c:v>132.652773452324</c:v>
                </c:pt>
                <c:pt idx="57259">
                  <c:v>132.655090207597</c:v>
                </c:pt>
                <c:pt idx="57260">
                  <c:v>132.65740696287099</c:v>
                </c:pt>
                <c:pt idx="57261">
                  <c:v>132.65972371814399</c:v>
                </c:pt>
                <c:pt idx="57262">
                  <c:v>132.66204047341799</c:v>
                </c:pt>
                <c:pt idx="57263">
                  <c:v>132.66435722869099</c:v>
                </c:pt>
                <c:pt idx="57264">
                  <c:v>132.66667398396501</c:v>
                </c:pt>
                <c:pt idx="57265">
                  <c:v>132.66899073923901</c:v>
                </c:pt>
                <c:pt idx="57266">
                  <c:v>132.67130749451201</c:v>
                </c:pt>
                <c:pt idx="57267">
                  <c:v>132.673624249786</c:v>
                </c:pt>
                <c:pt idx="57268">
                  <c:v>132.675941005059</c:v>
                </c:pt>
                <c:pt idx="57269">
                  <c:v>132.678257760333</c:v>
                </c:pt>
                <c:pt idx="57270">
                  <c:v>132.680574515606</c:v>
                </c:pt>
                <c:pt idx="57271">
                  <c:v>132.68289127087999</c:v>
                </c:pt>
                <c:pt idx="57272">
                  <c:v>132.68520802615299</c:v>
                </c:pt>
                <c:pt idx="57273">
                  <c:v>132.68752478142699</c:v>
                </c:pt>
                <c:pt idx="57274">
                  <c:v>132.68984153669999</c:v>
                </c:pt>
                <c:pt idx="57275">
                  <c:v>132.69215829197401</c:v>
                </c:pt>
                <c:pt idx="57276">
                  <c:v>132.69447504724701</c:v>
                </c:pt>
                <c:pt idx="57277">
                  <c:v>132.69679180252101</c:v>
                </c:pt>
                <c:pt idx="57278">
                  <c:v>132.699108557795</c:v>
                </c:pt>
                <c:pt idx="57279">
                  <c:v>132.701425313068</c:v>
                </c:pt>
                <c:pt idx="57280">
                  <c:v>132.703742068342</c:v>
                </c:pt>
                <c:pt idx="57281">
                  <c:v>132.706058823615</c:v>
                </c:pt>
                <c:pt idx="57282">
                  <c:v>132.70837557888899</c:v>
                </c:pt>
                <c:pt idx="57283">
                  <c:v>132.71069233416199</c:v>
                </c:pt>
                <c:pt idx="57284">
                  <c:v>132.71300908943601</c:v>
                </c:pt>
                <c:pt idx="57285">
                  <c:v>132.71532584470901</c:v>
                </c:pt>
                <c:pt idx="57286">
                  <c:v>132.71764259998301</c:v>
                </c:pt>
                <c:pt idx="57287">
                  <c:v>132.71995935525601</c:v>
                </c:pt>
                <c:pt idx="57288">
                  <c:v>132.72227611053</c:v>
                </c:pt>
                <c:pt idx="57289">
                  <c:v>132.724592865803</c:v>
                </c:pt>
                <c:pt idx="57290">
                  <c:v>132.726909621077</c:v>
                </c:pt>
                <c:pt idx="57291">
                  <c:v>132.72922637635099</c:v>
                </c:pt>
                <c:pt idx="57292">
                  <c:v>132.73154313162399</c:v>
                </c:pt>
                <c:pt idx="57293">
                  <c:v>132.73385988689799</c:v>
                </c:pt>
                <c:pt idx="57294">
                  <c:v>132.73617664217099</c:v>
                </c:pt>
                <c:pt idx="57295">
                  <c:v>132.73849339744501</c:v>
                </c:pt>
                <c:pt idx="57296">
                  <c:v>132.74081015271801</c:v>
                </c:pt>
                <c:pt idx="57297">
                  <c:v>132.74312690799201</c:v>
                </c:pt>
                <c:pt idx="57298">
                  <c:v>132.74544366326501</c:v>
                </c:pt>
                <c:pt idx="57299">
                  <c:v>132.747760418539</c:v>
                </c:pt>
                <c:pt idx="57300">
                  <c:v>132.750077173812</c:v>
                </c:pt>
                <c:pt idx="57301">
                  <c:v>132.752393929086</c:v>
                </c:pt>
                <c:pt idx="57302">
                  <c:v>132.754710684359</c:v>
                </c:pt>
                <c:pt idx="57303">
                  <c:v>132.75702743963299</c:v>
                </c:pt>
                <c:pt idx="57304">
                  <c:v>132.75934419490699</c:v>
                </c:pt>
                <c:pt idx="57305">
                  <c:v>132.76166095017999</c:v>
                </c:pt>
                <c:pt idx="57306">
                  <c:v>132.76397770545401</c:v>
                </c:pt>
                <c:pt idx="57307">
                  <c:v>132.76629446072701</c:v>
                </c:pt>
                <c:pt idx="57308">
                  <c:v>132.76861121600101</c:v>
                </c:pt>
                <c:pt idx="57309">
                  <c:v>132.77092797127401</c:v>
                </c:pt>
                <c:pt idx="57310">
                  <c:v>132.773244726548</c:v>
                </c:pt>
                <c:pt idx="57311">
                  <c:v>132.775561481821</c:v>
                </c:pt>
                <c:pt idx="57312">
                  <c:v>132.777878237095</c:v>
                </c:pt>
                <c:pt idx="57313">
                  <c:v>132.780194992368</c:v>
                </c:pt>
                <c:pt idx="57314">
                  <c:v>132.78251174764199</c:v>
                </c:pt>
                <c:pt idx="57315">
                  <c:v>132.78482850291601</c:v>
                </c:pt>
                <c:pt idx="57316">
                  <c:v>132.78714525818901</c:v>
                </c:pt>
                <c:pt idx="57317">
                  <c:v>132.78946201346301</c:v>
                </c:pt>
                <c:pt idx="57318">
                  <c:v>132.79177876873601</c:v>
                </c:pt>
                <c:pt idx="57319">
                  <c:v>132.79409552401</c:v>
                </c:pt>
                <c:pt idx="57320">
                  <c:v>132.796412279283</c:v>
                </c:pt>
                <c:pt idx="57321">
                  <c:v>132.798729034557</c:v>
                </c:pt>
                <c:pt idx="57322">
                  <c:v>132.80104578983</c:v>
                </c:pt>
                <c:pt idx="57323">
                  <c:v>132.80336254510399</c:v>
                </c:pt>
                <c:pt idx="57324">
                  <c:v>132.80567930037699</c:v>
                </c:pt>
                <c:pt idx="57325">
                  <c:v>132.80799605565099</c:v>
                </c:pt>
                <c:pt idx="57326">
                  <c:v>132.81031281092399</c:v>
                </c:pt>
                <c:pt idx="57327">
                  <c:v>132.81262956619801</c:v>
                </c:pt>
                <c:pt idx="57328">
                  <c:v>132.81494632147201</c:v>
                </c:pt>
                <c:pt idx="57329">
                  <c:v>132.81726307674501</c:v>
                </c:pt>
                <c:pt idx="57330">
                  <c:v>132.819579832019</c:v>
                </c:pt>
                <c:pt idx="57331">
                  <c:v>132.821896587292</c:v>
                </c:pt>
                <c:pt idx="57332">
                  <c:v>132.824213342566</c:v>
                </c:pt>
                <c:pt idx="57333">
                  <c:v>132.826530097839</c:v>
                </c:pt>
                <c:pt idx="57334">
                  <c:v>132.82884685311299</c:v>
                </c:pt>
                <c:pt idx="57335">
                  <c:v>132.83116360838599</c:v>
                </c:pt>
                <c:pt idx="57336">
                  <c:v>132.83348036365999</c:v>
                </c:pt>
                <c:pt idx="57337">
                  <c:v>132.83579711893299</c:v>
                </c:pt>
                <c:pt idx="57338">
                  <c:v>132.83811387420701</c:v>
                </c:pt>
                <c:pt idx="57339">
                  <c:v>132.84043062948001</c:v>
                </c:pt>
                <c:pt idx="57340">
                  <c:v>132.84274738475401</c:v>
                </c:pt>
                <c:pt idx="57341">
                  <c:v>132.845064140028</c:v>
                </c:pt>
                <c:pt idx="57342">
                  <c:v>132.847380895301</c:v>
                </c:pt>
                <c:pt idx="57343">
                  <c:v>132.849697650575</c:v>
                </c:pt>
                <c:pt idx="57344">
                  <c:v>132.852014405848</c:v>
                </c:pt>
                <c:pt idx="57345">
                  <c:v>132.85433116112199</c:v>
                </c:pt>
                <c:pt idx="57346">
                  <c:v>132.85664791639499</c:v>
                </c:pt>
                <c:pt idx="57347">
                  <c:v>132.85896467166901</c:v>
                </c:pt>
                <c:pt idx="57348">
                  <c:v>132.86128142694201</c:v>
                </c:pt>
                <c:pt idx="57349">
                  <c:v>132.86359818221601</c:v>
                </c:pt>
                <c:pt idx="57350">
                  <c:v>132.86591493748901</c:v>
                </c:pt>
                <c:pt idx="57351">
                  <c:v>132.868231692763</c:v>
                </c:pt>
                <c:pt idx="57352">
                  <c:v>132.870548448037</c:v>
                </c:pt>
                <c:pt idx="57353">
                  <c:v>132.87286520331</c:v>
                </c:pt>
                <c:pt idx="57354">
                  <c:v>132.87518195858399</c:v>
                </c:pt>
                <c:pt idx="57355">
                  <c:v>132.87749871385699</c:v>
                </c:pt>
                <c:pt idx="57356">
                  <c:v>132.87981546913099</c:v>
                </c:pt>
                <c:pt idx="57357">
                  <c:v>132.88213222440399</c:v>
                </c:pt>
                <c:pt idx="57358">
                  <c:v>132.88444897967801</c:v>
                </c:pt>
                <c:pt idx="57359">
                  <c:v>132.88676573495101</c:v>
                </c:pt>
                <c:pt idx="57360">
                  <c:v>132.88908249022501</c:v>
                </c:pt>
                <c:pt idx="57361">
                  <c:v>132.89139924549801</c:v>
                </c:pt>
                <c:pt idx="57362">
                  <c:v>132.893716000772</c:v>
                </c:pt>
                <c:pt idx="57363">
                  <c:v>132.896032756045</c:v>
                </c:pt>
                <c:pt idx="57364">
                  <c:v>132.898349511319</c:v>
                </c:pt>
                <c:pt idx="57365">
                  <c:v>132.90066626659299</c:v>
                </c:pt>
                <c:pt idx="57366">
                  <c:v>132.90298302186599</c:v>
                </c:pt>
                <c:pt idx="57367">
                  <c:v>132.90529977713999</c:v>
                </c:pt>
                <c:pt idx="57368">
                  <c:v>132.90761653241299</c:v>
                </c:pt>
                <c:pt idx="57369">
                  <c:v>132.90993328768701</c:v>
                </c:pt>
                <c:pt idx="57370">
                  <c:v>132.91225004296001</c:v>
                </c:pt>
                <c:pt idx="57371">
                  <c:v>132.91456679823401</c:v>
                </c:pt>
                <c:pt idx="57372">
                  <c:v>132.91688355350701</c:v>
                </c:pt>
                <c:pt idx="57373">
                  <c:v>132.919200308781</c:v>
                </c:pt>
                <c:pt idx="57374">
                  <c:v>132.921517064054</c:v>
                </c:pt>
                <c:pt idx="57375">
                  <c:v>132.923833819328</c:v>
                </c:pt>
                <c:pt idx="57376">
                  <c:v>132.926150574601</c:v>
                </c:pt>
                <c:pt idx="57377">
                  <c:v>132.92846732987499</c:v>
                </c:pt>
                <c:pt idx="57378">
                  <c:v>132.93078408514901</c:v>
                </c:pt>
                <c:pt idx="57379">
                  <c:v>132.93310084042199</c:v>
                </c:pt>
                <c:pt idx="57380">
                  <c:v>132.93541759569601</c:v>
                </c:pt>
                <c:pt idx="57381">
                  <c:v>132.93773435096901</c:v>
                </c:pt>
                <c:pt idx="57382">
                  <c:v>132.940051106243</c:v>
                </c:pt>
                <c:pt idx="57383">
                  <c:v>132.942367861516</c:v>
                </c:pt>
                <c:pt idx="57384">
                  <c:v>132.94468461679</c:v>
                </c:pt>
                <c:pt idx="57385">
                  <c:v>132.947001372063</c:v>
                </c:pt>
                <c:pt idx="57386">
                  <c:v>132.94931812733699</c:v>
                </c:pt>
                <c:pt idx="57387">
                  <c:v>132.95163488260999</c:v>
                </c:pt>
                <c:pt idx="57388">
                  <c:v>132.95395163788399</c:v>
                </c:pt>
                <c:pt idx="57389">
                  <c:v>132.95626839315699</c:v>
                </c:pt>
                <c:pt idx="57390">
                  <c:v>132.95858514843101</c:v>
                </c:pt>
                <c:pt idx="57391">
                  <c:v>132.96090190370501</c:v>
                </c:pt>
                <c:pt idx="57392">
                  <c:v>132.96321865897801</c:v>
                </c:pt>
                <c:pt idx="57393">
                  <c:v>132.965535414252</c:v>
                </c:pt>
                <c:pt idx="57394">
                  <c:v>132.967852169525</c:v>
                </c:pt>
                <c:pt idx="57395">
                  <c:v>132.970168924799</c:v>
                </c:pt>
                <c:pt idx="57396">
                  <c:v>132.972485680072</c:v>
                </c:pt>
                <c:pt idx="57397">
                  <c:v>132.97480243534599</c:v>
                </c:pt>
                <c:pt idx="57398">
                  <c:v>132.97711919061899</c:v>
                </c:pt>
                <c:pt idx="57399">
                  <c:v>132.97943594589299</c:v>
                </c:pt>
                <c:pt idx="57400">
                  <c:v>132.98175270116599</c:v>
                </c:pt>
                <c:pt idx="57401">
                  <c:v>132.98406945644001</c:v>
                </c:pt>
                <c:pt idx="57402">
                  <c:v>132.98638621171401</c:v>
                </c:pt>
                <c:pt idx="57403">
                  <c:v>132.98870296698701</c:v>
                </c:pt>
                <c:pt idx="57404">
                  <c:v>132.991019722261</c:v>
                </c:pt>
                <c:pt idx="57405">
                  <c:v>132.993336477534</c:v>
                </c:pt>
                <c:pt idx="57406">
                  <c:v>132.995653232808</c:v>
                </c:pt>
                <c:pt idx="57407">
                  <c:v>132.997969988081</c:v>
                </c:pt>
                <c:pt idx="57408">
                  <c:v>133.00028674335499</c:v>
                </c:pt>
                <c:pt idx="57409">
                  <c:v>133.00260349862799</c:v>
                </c:pt>
                <c:pt idx="57410">
                  <c:v>133.00492025390199</c:v>
                </c:pt>
                <c:pt idx="57411">
                  <c:v>133.00723700917499</c:v>
                </c:pt>
                <c:pt idx="57412">
                  <c:v>133.00955376444901</c:v>
                </c:pt>
                <c:pt idx="57413">
                  <c:v>133.01187051972201</c:v>
                </c:pt>
                <c:pt idx="57414">
                  <c:v>133.014187274996</c:v>
                </c:pt>
                <c:pt idx="57415">
                  <c:v>133.01650403027</c:v>
                </c:pt>
                <c:pt idx="57416">
                  <c:v>133.018820785543</c:v>
                </c:pt>
                <c:pt idx="57417">
                  <c:v>133.02113754081699</c:v>
                </c:pt>
                <c:pt idx="57418">
                  <c:v>133.02345429608999</c:v>
                </c:pt>
                <c:pt idx="57419">
                  <c:v>133.02577105136399</c:v>
                </c:pt>
                <c:pt idx="57420">
                  <c:v>133.02808780663699</c:v>
                </c:pt>
                <c:pt idx="57421">
                  <c:v>133.03040456191101</c:v>
                </c:pt>
                <c:pt idx="57422">
                  <c:v>133.03272131718401</c:v>
                </c:pt>
                <c:pt idx="57423">
                  <c:v>133.03503807245801</c:v>
                </c:pt>
                <c:pt idx="57424">
                  <c:v>133.03735482773101</c:v>
                </c:pt>
                <c:pt idx="57425">
                  <c:v>133.039671583005</c:v>
                </c:pt>
                <c:pt idx="57426">
                  <c:v>133.041988338278</c:v>
                </c:pt>
                <c:pt idx="57427">
                  <c:v>133.044305093552</c:v>
                </c:pt>
                <c:pt idx="57428">
                  <c:v>133.04662184882599</c:v>
                </c:pt>
                <c:pt idx="57429">
                  <c:v>133.04893860409899</c:v>
                </c:pt>
                <c:pt idx="57430">
                  <c:v>133.05125535937299</c:v>
                </c:pt>
                <c:pt idx="57431">
                  <c:v>133.05357211464599</c:v>
                </c:pt>
                <c:pt idx="57432">
                  <c:v>133.05588886992001</c:v>
                </c:pt>
                <c:pt idx="57433">
                  <c:v>133.05820562519301</c:v>
                </c:pt>
                <c:pt idx="57434">
                  <c:v>133.06052238046701</c:v>
                </c:pt>
                <c:pt idx="57435">
                  <c:v>133.06283913574001</c:v>
                </c:pt>
                <c:pt idx="57436">
                  <c:v>133.065155891014</c:v>
                </c:pt>
                <c:pt idx="57437">
                  <c:v>133.067472646287</c:v>
                </c:pt>
                <c:pt idx="57438">
                  <c:v>133.069789401561</c:v>
                </c:pt>
                <c:pt idx="57439">
                  <c:v>133.072106156834</c:v>
                </c:pt>
                <c:pt idx="57440">
                  <c:v>133.07442291210799</c:v>
                </c:pt>
                <c:pt idx="57441">
                  <c:v>133.07673966738199</c:v>
                </c:pt>
                <c:pt idx="57442">
                  <c:v>133.07905642265499</c:v>
                </c:pt>
                <c:pt idx="57443">
                  <c:v>133.08137317792901</c:v>
                </c:pt>
                <c:pt idx="57444">
                  <c:v>133.08368993320201</c:v>
                </c:pt>
                <c:pt idx="57445">
                  <c:v>133.086006688476</c:v>
                </c:pt>
                <c:pt idx="57446">
                  <c:v>133.088323443749</c:v>
                </c:pt>
                <c:pt idx="57447">
                  <c:v>133.090640199023</c:v>
                </c:pt>
                <c:pt idx="57448">
                  <c:v>133.092956954296</c:v>
                </c:pt>
                <c:pt idx="57449">
                  <c:v>133.09527370956999</c:v>
                </c:pt>
                <c:pt idx="57450">
                  <c:v>133.09759046484299</c:v>
                </c:pt>
                <c:pt idx="57451">
                  <c:v>133.09990722011699</c:v>
                </c:pt>
                <c:pt idx="57452">
                  <c:v>133.10222397539101</c:v>
                </c:pt>
                <c:pt idx="57453">
                  <c:v>133.10454073066401</c:v>
                </c:pt>
                <c:pt idx="57454">
                  <c:v>133.10685748593801</c:v>
                </c:pt>
                <c:pt idx="57455">
                  <c:v>133.10917424121101</c:v>
                </c:pt>
                <c:pt idx="57456">
                  <c:v>133.111490996485</c:v>
                </c:pt>
                <c:pt idx="57457">
                  <c:v>133.113807751758</c:v>
                </c:pt>
                <c:pt idx="57458">
                  <c:v>133.116124507032</c:v>
                </c:pt>
                <c:pt idx="57459">
                  <c:v>133.118441262305</c:v>
                </c:pt>
                <c:pt idx="57460">
                  <c:v>133.12075801757899</c:v>
                </c:pt>
                <c:pt idx="57461">
                  <c:v>133.12307477285199</c:v>
                </c:pt>
                <c:pt idx="57462">
                  <c:v>133.12539152812599</c:v>
                </c:pt>
                <c:pt idx="57463">
                  <c:v>133.12770828339899</c:v>
                </c:pt>
                <c:pt idx="57464">
                  <c:v>133.13002503867301</c:v>
                </c:pt>
                <c:pt idx="57465">
                  <c:v>133.13234179394701</c:v>
                </c:pt>
                <c:pt idx="57466">
                  <c:v>133.13465854922001</c:v>
                </c:pt>
                <c:pt idx="57467">
                  <c:v>133.136975304494</c:v>
                </c:pt>
                <c:pt idx="57468">
                  <c:v>133.139292059767</c:v>
                </c:pt>
                <c:pt idx="57469">
                  <c:v>133.141608815041</c:v>
                </c:pt>
                <c:pt idx="57470">
                  <c:v>133.143925570314</c:v>
                </c:pt>
                <c:pt idx="57471">
                  <c:v>133.14624232558799</c:v>
                </c:pt>
                <c:pt idx="57472">
                  <c:v>133.14855908086099</c:v>
                </c:pt>
                <c:pt idx="57473">
                  <c:v>133.15087583613499</c:v>
                </c:pt>
                <c:pt idx="57474">
                  <c:v>133.15319259140799</c:v>
                </c:pt>
                <c:pt idx="57475">
                  <c:v>133.15550934668201</c:v>
                </c:pt>
                <c:pt idx="57476">
                  <c:v>133.15782610195501</c:v>
                </c:pt>
                <c:pt idx="57477">
                  <c:v>133.160142857229</c:v>
                </c:pt>
                <c:pt idx="57478">
                  <c:v>133.162459612503</c:v>
                </c:pt>
                <c:pt idx="57479">
                  <c:v>133.164776367776</c:v>
                </c:pt>
                <c:pt idx="57480">
                  <c:v>133.16709312304999</c:v>
                </c:pt>
                <c:pt idx="57481">
                  <c:v>133.16940987832299</c:v>
                </c:pt>
                <c:pt idx="57482">
                  <c:v>133.17172663359699</c:v>
                </c:pt>
                <c:pt idx="57483">
                  <c:v>133.17404338886999</c:v>
                </c:pt>
                <c:pt idx="57484">
                  <c:v>133.17636014414401</c:v>
                </c:pt>
                <c:pt idx="57485">
                  <c:v>133.17867689941701</c:v>
                </c:pt>
                <c:pt idx="57486">
                  <c:v>133.18099365469101</c:v>
                </c:pt>
                <c:pt idx="57487">
                  <c:v>133.18331040996401</c:v>
                </c:pt>
                <c:pt idx="57488">
                  <c:v>133.185627165238</c:v>
                </c:pt>
                <c:pt idx="57489">
                  <c:v>133.187943920512</c:v>
                </c:pt>
                <c:pt idx="57490">
                  <c:v>133.190260675785</c:v>
                </c:pt>
                <c:pt idx="57491">
                  <c:v>133.19257743105899</c:v>
                </c:pt>
                <c:pt idx="57492">
                  <c:v>133.19489418633199</c:v>
                </c:pt>
                <c:pt idx="57493">
                  <c:v>133.19721094160599</c:v>
                </c:pt>
                <c:pt idx="57494">
                  <c:v>133.19952769687899</c:v>
                </c:pt>
                <c:pt idx="57495">
                  <c:v>133.20184445215301</c:v>
                </c:pt>
                <c:pt idx="57496">
                  <c:v>133.20416120742601</c:v>
                </c:pt>
                <c:pt idx="57497">
                  <c:v>133.20647796270001</c:v>
                </c:pt>
                <c:pt idx="57498">
                  <c:v>133.20879471797301</c:v>
                </c:pt>
                <c:pt idx="57499">
                  <c:v>133.211111473247</c:v>
                </c:pt>
                <c:pt idx="57500">
                  <c:v>133.21342822852</c:v>
                </c:pt>
                <c:pt idx="57501">
                  <c:v>133.215744983794</c:v>
                </c:pt>
                <c:pt idx="57502">
                  <c:v>133.21806173906799</c:v>
                </c:pt>
                <c:pt idx="57503">
                  <c:v>133.22037849434099</c:v>
                </c:pt>
                <c:pt idx="57504">
                  <c:v>133.22269524961499</c:v>
                </c:pt>
                <c:pt idx="57505">
                  <c:v>133.22501200488799</c:v>
                </c:pt>
                <c:pt idx="57506">
                  <c:v>133.22732876016201</c:v>
                </c:pt>
                <c:pt idx="57507">
                  <c:v>133.22964551543501</c:v>
                </c:pt>
                <c:pt idx="57508">
                  <c:v>133.231962270709</c:v>
                </c:pt>
                <c:pt idx="57509">
                  <c:v>133.234279025982</c:v>
                </c:pt>
                <c:pt idx="57510">
                  <c:v>133.236595781256</c:v>
                </c:pt>
                <c:pt idx="57511">
                  <c:v>133.238912536529</c:v>
                </c:pt>
                <c:pt idx="57512">
                  <c:v>133.24122929180299</c:v>
                </c:pt>
                <c:pt idx="57513">
                  <c:v>133.24354604707599</c:v>
                </c:pt>
                <c:pt idx="57514">
                  <c:v>133.24586280234999</c:v>
                </c:pt>
                <c:pt idx="57515">
                  <c:v>133.24817955762401</c:v>
                </c:pt>
                <c:pt idx="57516">
                  <c:v>133.25049631289701</c:v>
                </c:pt>
                <c:pt idx="57517">
                  <c:v>133.25281306817101</c:v>
                </c:pt>
                <c:pt idx="57518">
                  <c:v>133.25512982344401</c:v>
                </c:pt>
                <c:pt idx="57519">
                  <c:v>133.257446578718</c:v>
                </c:pt>
                <c:pt idx="57520">
                  <c:v>133.259763333991</c:v>
                </c:pt>
                <c:pt idx="57521">
                  <c:v>133.262080089265</c:v>
                </c:pt>
                <c:pt idx="57522">
                  <c:v>133.264396844538</c:v>
                </c:pt>
                <c:pt idx="57523">
                  <c:v>133.26671359981199</c:v>
                </c:pt>
                <c:pt idx="57524">
                  <c:v>133.26903035508499</c:v>
                </c:pt>
                <c:pt idx="57525">
                  <c:v>133.27134711035899</c:v>
                </c:pt>
                <c:pt idx="57526">
                  <c:v>133.27366386563199</c:v>
                </c:pt>
                <c:pt idx="57527">
                  <c:v>133.27598062090601</c:v>
                </c:pt>
                <c:pt idx="57528">
                  <c:v>133.27829737618001</c:v>
                </c:pt>
                <c:pt idx="57529">
                  <c:v>133.28061413145301</c:v>
                </c:pt>
                <c:pt idx="57530">
                  <c:v>133.282930886727</c:v>
                </c:pt>
                <c:pt idx="57531">
                  <c:v>133.285247642</c:v>
                </c:pt>
                <c:pt idx="57532">
                  <c:v>133.287564397274</c:v>
                </c:pt>
                <c:pt idx="57533">
                  <c:v>133.289881152547</c:v>
                </c:pt>
                <c:pt idx="57534">
                  <c:v>133.29219790782099</c:v>
                </c:pt>
                <c:pt idx="57535">
                  <c:v>133.29451466309399</c:v>
                </c:pt>
                <c:pt idx="57536">
                  <c:v>133.29683141836799</c:v>
                </c:pt>
                <c:pt idx="57537">
                  <c:v>133.29914817364099</c:v>
                </c:pt>
                <c:pt idx="57538">
                  <c:v>133.30146492891501</c:v>
                </c:pt>
                <c:pt idx="57539">
                  <c:v>133.303781684189</c:v>
                </c:pt>
                <c:pt idx="57540">
                  <c:v>133.306098439462</c:v>
                </c:pt>
                <c:pt idx="57541">
                  <c:v>133.308415194736</c:v>
                </c:pt>
                <c:pt idx="57542">
                  <c:v>133.310731950009</c:v>
                </c:pt>
                <c:pt idx="57543">
                  <c:v>133.31304870528299</c:v>
                </c:pt>
                <c:pt idx="57544">
                  <c:v>133.315365460556</c:v>
                </c:pt>
                <c:pt idx="57545">
                  <c:v>133.31768221582999</c:v>
                </c:pt>
                <c:pt idx="57546">
                  <c:v>133.31999897110299</c:v>
                </c:pt>
                <c:pt idx="57547">
                  <c:v>133.32231572637701</c:v>
                </c:pt>
                <c:pt idx="57548">
                  <c:v>133.32463248165001</c:v>
                </c:pt>
                <c:pt idx="57549">
                  <c:v>133.32694923692401</c:v>
                </c:pt>
                <c:pt idx="57550">
                  <c:v>133.32926599219701</c:v>
                </c:pt>
                <c:pt idx="57551">
                  <c:v>133.331582747471</c:v>
                </c:pt>
                <c:pt idx="57552">
                  <c:v>133.333899502745</c:v>
                </c:pt>
                <c:pt idx="57553">
                  <c:v>133.336216258018</c:v>
                </c:pt>
                <c:pt idx="57554">
                  <c:v>133.33853301329199</c:v>
                </c:pt>
                <c:pt idx="57555">
                  <c:v>133.34084976856499</c:v>
                </c:pt>
                <c:pt idx="57556">
                  <c:v>133.34316652383899</c:v>
                </c:pt>
                <c:pt idx="57557">
                  <c:v>133.34548327911199</c:v>
                </c:pt>
                <c:pt idx="57558">
                  <c:v>133.34780003438601</c:v>
                </c:pt>
                <c:pt idx="57559">
                  <c:v>133.35011678965901</c:v>
                </c:pt>
                <c:pt idx="57560">
                  <c:v>133.35243354493301</c:v>
                </c:pt>
                <c:pt idx="57561">
                  <c:v>133.35475030020601</c:v>
                </c:pt>
                <c:pt idx="57562">
                  <c:v>133.35706705548</c:v>
                </c:pt>
                <c:pt idx="57563">
                  <c:v>133.359383810753</c:v>
                </c:pt>
                <c:pt idx="57564">
                  <c:v>133.361700566027</c:v>
                </c:pt>
                <c:pt idx="57565">
                  <c:v>133.36401732130099</c:v>
                </c:pt>
                <c:pt idx="57566">
                  <c:v>133.36633407657399</c:v>
                </c:pt>
                <c:pt idx="57567">
                  <c:v>133.36865083184799</c:v>
                </c:pt>
                <c:pt idx="57568">
                  <c:v>133.37096758712099</c:v>
                </c:pt>
                <c:pt idx="57569">
                  <c:v>133.37328434239501</c:v>
                </c:pt>
                <c:pt idx="57570">
                  <c:v>133.37560109766801</c:v>
                </c:pt>
                <c:pt idx="57571">
                  <c:v>133.37791785294201</c:v>
                </c:pt>
                <c:pt idx="57572">
                  <c:v>133.38023460821501</c:v>
                </c:pt>
                <c:pt idx="57573">
                  <c:v>133.382551363489</c:v>
                </c:pt>
                <c:pt idx="57574">
                  <c:v>133.384868118762</c:v>
                </c:pt>
                <c:pt idx="57575">
                  <c:v>133.387184874036</c:v>
                </c:pt>
                <c:pt idx="57576">
                  <c:v>133.389501629309</c:v>
                </c:pt>
                <c:pt idx="57577">
                  <c:v>133.39181838458299</c:v>
                </c:pt>
                <c:pt idx="57578">
                  <c:v>133.39413513985701</c:v>
                </c:pt>
                <c:pt idx="57579">
                  <c:v>133.39645189513001</c:v>
                </c:pt>
                <c:pt idx="57580">
                  <c:v>133.39876865040401</c:v>
                </c:pt>
                <c:pt idx="57581">
                  <c:v>133.40108540567701</c:v>
                </c:pt>
                <c:pt idx="57582">
                  <c:v>133.403402160951</c:v>
                </c:pt>
                <c:pt idx="57583">
                  <c:v>133.405718916224</c:v>
                </c:pt>
                <c:pt idx="57584">
                  <c:v>133.408035671498</c:v>
                </c:pt>
                <c:pt idx="57585">
                  <c:v>133.410352426771</c:v>
                </c:pt>
                <c:pt idx="57586">
                  <c:v>133.41266918204499</c:v>
                </c:pt>
                <c:pt idx="57587">
                  <c:v>133.41498593731799</c:v>
                </c:pt>
                <c:pt idx="57588">
                  <c:v>133.41730269259199</c:v>
                </c:pt>
                <c:pt idx="57589">
                  <c:v>133.41961944786601</c:v>
                </c:pt>
                <c:pt idx="57590">
                  <c:v>133.42193620313901</c:v>
                </c:pt>
                <c:pt idx="57591">
                  <c:v>133.42425295841301</c:v>
                </c:pt>
                <c:pt idx="57592">
                  <c:v>133.42656971368601</c:v>
                </c:pt>
                <c:pt idx="57593">
                  <c:v>133.42888646896</c:v>
                </c:pt>
                <c:pt idx="57594">
                  <c:v>133.431203224233</c:v>
                </c:pt>
                <c:pt idx="57595">
                  <c:v>133.433519979507</c:v>
                </c:pt>
                <c:pt idx="57596">
                  <c:v>133.43583673478</c:v>
                </c:pt>
                <c:pt idx="57597">
                  <c:v>133.43815349005399</c:v>
                </c:pt>
                <c:pt idx="57598">
                  <c:v>133.44047024532699</c:v>
                </c:pt>
                <c:pt idx="57599">
                  <c:v>133.44278700060099</c:v>
                </c:pt>
                <c:pt idx="57600">
                  <c:v>133.44510375587399</c:v>
                </c:pt>
                <c:pt idx="57601">
                  <c:v>133.44742051114801</c:v>
                </c:pt>
                <c:pt idx="57602">
                  <c:v>133.44973726642201</c:v>
                </c:pt>
                <c:pt idx="57603">
                  <c:v>133.45205402169501</c:v>
                </c:pt>
                <c:pt idx="57604">
                  <c:v>133.454370776969</c:v>
                </c:pt>
                <c:pt idx="57605">
                  <c:v>133.456687532242</c:v>
                </c:pt>
                <c:pt idx="57606">
                  <c:v>133.459004287516</c:v>
                </c:pt>
                <c:pt idx="57607">
                  <c:v>133.461321042789</c:v>
                </c:pt>
                <c:pt idx="57608">
                  <c:v>133.46363779806299</c:v>
                </c:pt>
                <c:pt idx="57609">
                  <c:v>133.46595455333599</c:v>
                </c:pt>
                <c:pt idx="57610">
                  <c:v>133.46827130861001</c:v>
                </c:pt>
                <c:pt idx="57611">
                  <c:v>133.47058806388301</c:v>
                </c:pt>
                <c:pt idx="57612">
                  <c:v>133.47290481915701</c:v>
                </c:pt>
                <c:pt idx="57613">
                  <c:v>133.47522157443001</c:v>
                </c:pt>
                <c:pt idx="57614">
                  <c:v>133.477538329704</c:v>
                </c:pt>
                <c:pt idx="57615">
                  <c:v>133.479855084978</c:v>
                </c:pt>
                <c:pt idx="57616">
                  <c:v>133.482171840251</c:v>
                </c:pt>
                <c:pt idx="57617">
                  <c:v>133.48448859552499</c:v>
                </c:pt>
                <c:pt idx="57618">
                  <c:v>133.48680535079799</c:v>
                </c:pt>
                <c:pt idx="57619">
                  <c:v>133.48912210607199</c:v>
                </c:pt>
                <c:pt idx="57620">
                  <c:v>133.49143886134499</c:v>
                </c:pt>
                <c:pt idx="57621">
                  <c:v>133.49375561661901</c:v>
                </c:pt>
                <c:pt idx="57622">
                  <c:v>133.49607237189201</c:v>
                </c:pt>
                <c:pt idx="57623">
                  <c:v>133.49838912716601</c:v>
                </c:pt>
                <c:pt idx="57624">
                  <c:v>133.50070588243901</c:v>
                </c:pt>
                <c:pt idx="57625">
                  <c:v>133.503022637713</c:v>
                </c:pt>
                <c:pt idx="57626">
                  <c:v>133.505339392986</c:v>
                </c:pt>
                <c:pt idx="57627">
                  <c:v>133.50765614826</c:v>
                </c:pt>
                <c:pt idx="57628">
                  <c:v>133.50997290353399</c:v>
                </c:pt>
                <c:pt idx="57629">
                  <c:v>133.51228965880699</c:v>
                </c:pt>
                <c:pt idx="57630">
                  <c:v>133.51460641408099</c:v>
                </c:pt>
                <c:pt idx="57631">
                  <c:v>133.51692316935399</c:v>
                </c:pt>
                <c:pt idx="57632">
                  <c:v>133.51923992462801</c:v>
                </c:pt>
                <c:pt idx="57633">
                  <c:v>133.52155667990101</c:v>
                </c:pt>
                <c:pt idx="57634">
                  <c:v>133.52387343517501</c:v>
                </c:pt>
                <c:pt idx="57635">
                  <c:v>133.52619019044801</c:v>
                </c:pt>
                <c:pt idx="57636">
                  <c:v>133.528506945722</c:v>
                </c:pt>
                <c:pt idx="57637">
                  <c:v>133.530823700995</c:v>
                </c:pt>
                <c:pt idx="57638">
                  <c:v>133.533140456269</c:v>
                </c:pt>
                <c:pt idx="57639">
                  <c:v>133.53545721154299</c:v>
                </c:pt>
                <c:pt idx="57640">
                  <c:v>133.53777396681599</c:v>
                </c:pt>
                <c:pt idx="57641">
                  <c:v>133.54009072209001</c:v>
                </c:pt>
                <c:pt idx="57642">
                  <c:v>133.54240747736301</c:v>
                </c:pt>
                <c:pt idx="57643">
                  <c:v>133.54472423263701</c:v>
                </c:pt>
                <c:pt idx="57644">
                  <c:v>133.54704098791001</c:v>
                </c:pt>
                <c:pt idx="57645">
                  <c:v>133.549357743184</c:v>
                </c:pt>
                <c:pt idx="57646">
                  <c:v>133.551674498457</c:v>
                </c:pt>
                <c:pt idx="57647">
                  <c:v>133.553991253731</c:v>
                </c:pt>
                <c:pt idx="57648">
                  <c:v>133.556308009004</c:v>
                </c:pt>
                <c:pt idx="57649">
                  <c:v>133.55862476427799</c:v>
                </c:pt>
                <c:pt idx="57650">
                  <c:v>133.56094151955099</c:v>
                </c:pt>
                <c:pt idx="57651">
                  <c:v>133.56325827482499</c:v>
                </c:pt>
                <c:pt idx="57652">
                  <c:v>133.56557503009901</c:v>
                </c:pt>
                <c:pt idx="57653">
                  <c:v>133.56789178537201</c:v>
                </c:pt>
                <c:pt idx="57654">
                  <c:v>133.57020854064601</c:v>
                </c:pt>
                <c:pt idx="57655">
                  <c:v>133.57252529591901</c:v>
                </c:pt>
                <c:pt idx="57656">
                  <c:v>133.574842051193</c:v>
                </c:pt>
                <c:pt idx="57657">
                  <c:v>133.577158806466</c:v>
                </c:pt>
                <c:pt idx="57658">
                  <c:v>133.57947556174</c:v>
                </c:pt>
                <c:pt idx="57659">
                  <c:v>133.581792317013</c:v>
                </c:pt>
                <c:pt idx="57660">
                  <c:v>133.58410907228699</c:v>
                </c:pt>
                <c:pt idx="57661">
                  <c:v>133.58642582755999</c:v>
                </c:pt>
                <c:pt idx="57662">
                  <c:v>133.58874258283399</c:v>
                </c:pt>
                <c:pt idx="57663">
                  <c:v>133.59105933810699</c:v>
                </c:pt>
                <c:pt idx="57664">
                  <c:v>133.59337609338101</c:v>
                </c:pt>
                <c:pt idx="57665">
                  <c:v>133.59569284865501</c:v>
                </c:pt>
                <c:pt idx="57666">
                  <c:v>133.59800960392801</c:v>
                </c:pt>
                <c:pt idx="57667">
                  <c:v>133.600326359202</c:v>
                </c:pt>
                <c:pt idx="57668">
                  <c:v>133.602643114475</c:v>
                </c:pt>
                <c:pt idx="57669">
                  <c:v>133.604959869749</c:v>
                </c:pt>
                <c:pt idx="57670">
                  <c:v>133.607276625022</c:v>
                </c:pt>
                <c:pt idx="57671">
                  <c:v>133.60959338029599</c:v>
                </c:pt>
                <c:pt idx="57672">
                  <c:v>133.61191013556899</c:v>
                </c:pt>
                <c:pt idx="57673">
                  <c:v>133.61422689084301</c:v>
                </c:pt>
                <c:pt idx="57674">
                  <c:v>133.61654364611601</c:v>
                </c:pt>
                <c:pt idx="57675">
                  <c:v>133.61886040139001</c:v>
                </c:pt>
                <c:pt idx="57676">
                  <c:v>133.621177156664</c:v>
                </c:pt>
                <c:pt idx="57677">
                  <c:v>133.623493911937</c:v>
                </c:pt>
                <c:pt idx="57678">
                  <c:v>133.625810667211</c:v>
                </c:pt>
                <c:pt idx="57679">
                  <c:v>133.628127422484</c:v>
                </c:pt>
                <c:pt idx="57680">
                  <c:v>133.63044417775799</c:v>
                </c:pt>
                <c:pt idx="57681">
                  <c:v>133.63276093303099</c:v>
                </c:pt>
                <c:pt idx="57682">
                  <c:v>133.63507768830499</c:v>
                </c:pt>
                <c:pt idx="57683">
                  <c:v>133.63739444357799</c:v>
                </c:pt>
                <c:pt idx="57684">
                  <c:v>133.63971119885201</c:v>
                </c:pt>
                <c:pt idx="57685">
                  <c:v>133.64202795412501</c:v>
                </c:pt>
                <c:pt idx="57686">
                  <c:v>133.64434470939901</c:v>
                </c:pt>
                <c:pt idx="57687">
                  <c:v>133.64666146467201</c:v>
                </c:pt>
                <c:pt idx="57688">
                  <c:v>133.648978219946</c:v>
                </c:pt>
                <c:pt idx="57689">
                  <c:v>133.65129497522</c:v>
                </c:pt>
                <c:pt idx="57690">
                  <c:v>133.653611730493</c:v>
                </c:pt>
                <c:pt idx="57691">
                  <c:v>133.65592848576699</c:v>
                </c:pt>
                <c:pt idx="57692">
                  <c:v>133.65824524103999</c:v>
                </c:pt>
                <c:pt idx="57693">
                  <c:v>133.66056199631399</c:v>
                </c:pt>
                <c:pt idx="57694">
                  <c:v>133.66287875158699</c:v>
                </c:pt>
                <c:pt idx="57695">
                  <c:v>133.66519550686101</c:v>
                </c:pt>
                <c:pt idx="57696">
                  <c:v>133.66751226213401</c:v>
                </c:pt>
                <c:pt idx="57697">
                  <c:v>133.66982901740801</c:v>
                </c:pt>
                <c:pt idx="57698">
                  <c:v>133.67214577268101</c:v>
                </c:pt>
                <c:pt idx="57699">
                  <c:v>133.674462527955</c:v>
                </c:pt>
                <c:pt idx="57700">
                  <c:v>133.676779283228</c:v>
                </c:pt>
                <c:pt idx="57701">
                  <c:v>133.679096038502</c:v>
                </c:pt>
                <c:pt idx="57702">
                  <c:v>133.68141279377599</c:v>
                </c:pt>
                <c:pt idx="57703">
                  <c:v>133.68372954904899</c:v>
                </c:pt>
                <c:pt idx="57704">
                  <c:v>133.68604630432301</c:v>
                </c:pt>
                <c:pt idx="57705">
                  <c:v>133.68836305959601</c:v>
                </c:pt>
                <c:pt idx="57706">
                  <c:v>133.69067981487001</c:v>
                </c:pt>
                <c:pt idx="57707">
                  <c:v>133.69299657014301</c:v>
                </c:pt>
                <c:pt idx="57708">
                  <c:v>133.695313325417</c:v>
                </c:pt>
                <c:pt idx="57709">
                  <c:v>133.69763008069</c:v>
                </c:pt>
                <c:pt idx="57710">
                  <c:v>133.699946835964</c:v>
                </c:pt>
                <c:pt idx="57711">
                  <c:v>133.702263591237</c:v>
                </c:pt>
                <c:pt idx="57712">
                  <c:v>133.70458034651099</c:v>
                </c:pt>
                <c:pt idx="57713">
                  <c:v>133.70689710178399</c:v>
                </c:pt>
                <c:pt idx="57714">
                  <c:v>133.70921385705799</c:v>
                </c:pt>
                <c:pt idx="57715">
                  <c:v>133.71153061233201</c:v>
                </c:pt>
                <c:pt idx="57716">
                  <c:v>133.71384736760501</c:v>
                </c:pt>
                <c:pt idx="57717">
                  <c:v>133.71616412287901</c:v>
                </c:pt>
                <c:pt idx="57718">
                  <c:v>133.71848087815201</c:v>
                </c:pt>
                <c:pt idx="57719">
                  <c:v>133.720797633426</c:v>
                </c:pt>
                <c:pt idx="57720">
                  <c:v>133.723114388699</c:v>
                </c:pt>
                <c:pt idx="57721">
                  <c:v>133.725431143973</c:v>
                </c:pt>
                <c:pt idx="57722">
                  <c:v>133.727747899246</c:v>
                </c:pt>
                <c:pt idx="57723">
                  <c:v>133.73006465451999</c:v>
                </c:pt>
                <c:pt idx="57724">
                  <c:v>133.73238140979299</c:v>
                </c:pt>
                <c:pt idx="57725">
                  <c:v>133.73469816506699</c:v>
                </c:pt>
                <c:pt idx="57726">
                  <c:v>133.73701492034101</c:v>
                </c:pt>
                <c:pt idx="57727">
                  <c:v>133.73933167561401</c:v>
                </c:pt>
                <c:pt idx="57728">
                  <c:v>133.74164843088801</c:v>
                </c:pt>
                <c:pt idx="57729">
                  <c:v>133.74396518616101</c:v>
                </c:pt>
                <c:pt idx="57730">
                  <c:v>133.746281941435</c:v>
                </c:pt>
                <c:pt idx="57731">
                  <c:v>133.748598696708</c:v>
                </c:pt>
                <c:pt idx="57732">
                  <c:v>133.750915451982</c:v>
                </c:pt>
                <c:pt idx="57733">
                  <c:v>133.753232207255</c:v>
                </c:pt>
                <c:pt idx="57734">
                  <c:v>133.75554896252899</c:v>
                </c:pt>
                <c:pt idx="57735">
                  <c:v>133.75786571780199</c:v>
                </c:pt>
                <c:pt idx="57736">
                  <c:v>133.76018247307599</c:v>
                </c:pt>
                <c:pt idx="57737">
                  <c:v>133.76249922834899</c:v>
                </c:pt>
                <c:pt idx="57738">
                  <c:v>133.76481598362301</c:v>
                </c:pt>
                <c:pt idx="57739">
                  <c:v>133.767132738897</c:v>
                </c:pt>
                <c:pt idx="57740">
                  <c:v>133.76944949417</c:v>
                </c:pt>
                <c:pt idx="57741">
                  <c:v>133.771766249444</c:v>
                </c:pt>
                <c:pt idx="57742">
                  <c:v>133.774083004717</c:v>
                </c:pt>
                <c:pt idx="57743">
                  <c:v>133.77639975999099</c:v>
                </c:pt>
                <c:pt idx="57744">
                  <c:v>133.77871651526399</c:v>
                </c:pt>
                <c:pt idx="57745">
                  <c:v>133.78103327053799</c:v>
                </c:pt>
                <c:pt idx="57746">
                  <c:v>133.78335002581099</c:v>
                </c:pt>
                <c:pt idx="57747">
                  <c:v>133.78566678108501</c:v>
                </c:pt>
                <c:pt idx="57748">
                  <c:v>133.78798353635801</c:v>
                </c:pt>
                <c:pt idx="57749">
                  <c:v>133.79030029163201</c:v>
                </c:pt>
                <c:pt idx="57750">
                  <c:v>133.79261704690501</c:v>
                </c:pt>
                <c:pt idx="57751">
                  <c:v>133.794933802179</c:v>
                </c:pt>
                <c:pt idx="57752">
                  <c:v>133.797250557453</c:v>
                </c:pt>
                <c:pt idx="57753">
                  <c:v>133.799567312726</c:v>
                </c:pt>
                <c:pt idx="57754">
                  <c:v>133.80188406799999</c:v>
                </c:pt>
                <c:pt idx="57755">
                  <c:v>133.80420082327299</c:v>
                </c:pt>
                <c:pt idx="57756">
                  <c:v>133.80651757854699</c:v>
                </c:pt>
                <c:pt idx="57757">
                  <c:v>133.80883433381999</c:v>
                </c:pt>
                <c:pt idx="57758">
                  <c:v>133.81115108909401</c:v>
                </c:pt>
                <c:pt idx="57759">
                  <c:v>133.81346784436701</c:v>
                </c:pt>
                <c:pt idx="57760">
                  <c:v>133.81578459964101</c:v>
                </c:pt>
                <c:pt idx="57761">
                  <c:v>133.81810135491401</c:v>
                </c:pt>
                <c:pt idx="57762">
                  <c:v>133.820418110188</c:v>
                </c:pt>
                <c:pt idx="57763">
                  <c:v>133.822734865461</c:v>
                </c:pt>
                <c:pt idx="57764">
                  <c:v>133.825051620735</c:v>
                </c:pt>
                <c:pt idx="57765">
                  <c:v>133.82736837600899</c:v>
                </c:pt>
                <c:pt idx="57766">
                  <c:v>133.82968513128199</c:v>
                </c:pt>
                <c:pt idx="57767">
                  <c:v>133.83200188655599</c:v>
                </c:pt>
                <c:pt idx="57768">
                  <c:v>133.83431864182899</c:v>
                </c:pt>
                <c:pt idx="57769">
                  <c:v>133.83663539710301</c:v>
                </c:pt>
                <c:pt idx="57770">
                  <c:v>133.83895215237601</c:v>
                </c:pt>
                <c:pt idx="57771">
                  <c:v>133.84126890765</c:v>
                </c:pt>
                <c:pt idx="57772">
                  <c:v>133.843585662923</c:v>
                </c:pt>
                <c:pt idx="57773">
                  <c:v>133.845902418197</c:v>
                </c:pt>
                <c:pt idx="57774">
                  <c:v>133.84821917347</c:v>
                </c:pt>
                <c:pt idx="57775">
                  <c:v>133.85053592874399</c:v>
                </c:pt>
                <c:pt idx="57776">
                  <c:v>133.85285268401799</c:v>
                </c:pt>
                <c:pt idx="57777">
                  <c:v>133.85516943929099</c:v>
                </c:pt>
                <c:pt idx="57778">
                  <c:v>133.85748619456501</c:v>
                </c:pt>
                <c:pt idx="57779">
                  <c:v>133.85980294983801</c:v>
                </c:pt>
                <c:pt idx="57780">
                  <c:v>133.86211970511201</c:v>
                </c:pt>
                <c:pt idx="57781">
                  <c:v>133.86443646038501</c:v>
                </c:pt>
                <c:pt idx="57782">
                  <c:v>133.866753215659</c:v>
                </c:pt>
                <c:pt idx="57783">
                  <c:v>133.869069970932</c:v>
                </c:pt>
                <c:pt idx="57784">
                  <c:v>133.871386726206</c:v>
                </c:pt>
                <c:pt idx="57785">
                  <c:v>133.873703481479</c:v>
                </c:pt>
                <c:pt idx="57786">
                  <c:v>133.87602023675299</c:v>
                </c:pt>
                <c:pt idx="57787">
                  <c:v>133.87833699202599</c:v>
                </c:pt>
                <c:pt idx="57788">
                  <c:v>133.88065374729999</c:v>
                </c:pt>
                <c:pt idx="57789">
                  <c:v>133.88297050257401</c:v>
                </c:pt>
                <c:pt idx="57790">
                  <c:v>133.88528725784701</c:v>
                </c:pt>
                <c:pt idx="57791">
                  <c:v>133.88760401312101</c:v>
                </c:pt>
                <c:pt idx="57792">
                  <c:v>133.88992076839401</c:v>
                </c:pt>
                <c:pt idx="57793">
                  <c:v>133.892237523668</c:v>
                </c:pt>
                <c:pt idx="57794">
                  <c:v>133.894554278941</c:v>
                </c:pt>
                <c:pt idx="57795">
                  <c:v>133.896871034215</c:v>
                </c:pt>
                <c:pt idx="57796">
                  <c:v>133.899187789488</c:v>
                </c:pt>
                <c:pt idx="57797">
                  <c:v>133.90150454476199</c:v>
                </c:pt>
                <c:pt idx="57798">
                  <c:v>133.90382130003499</c:v>
                </c:pt>
                <c:pt idx="57799">
                  <c:v>133.90613805530899</c:v>
                </c:pt>
                <c:pt idx="57800">
                  <c:v>133.90845481058199</c:v>
                </c:pt>
                <c:pt idx="57801">
                  <c:v>133.91077156585601</c:v>
                </c:pt>
                <c:pt idx="57802">
                  <c:v>133.91308832113</c:v>
                </c:pt>
                <c:pt idx="57803">
                  <c:v>133.915405076403</c:v>
                </c:pt>
                <c:pt idx="57804">
                  <c:v>133.917721831677</c:v>
                </c:pt>
                <c:pt idx="57805">
                  <c:v>133.92003858695</c:v>
                </c:pt>
                <c:pt idx="57806">
                  <c:v>133.92235534222399</c:v>
                </c:pt>
                <c:pt idx="57807">
                  <c:v>133.92467209749699</c:v>
                </c:pt>
                <c:pt idx="57808">
                  <c:v>133.92698885277099</c:v>
                </c:pt>
                <c:pt idx="57809">
                  <c:v>133.92930560804399</c:v>
                </c:pt>
                <c:pt idx="57810">
                  <c:v>133.93162236331801</c:v>
                </c:pt>
                <c:pt idx="57811">
                  <c:v>133.93393911859101</c:v>
                </c:pt>
                <c:pt idx="57812">
                  <c:v>133.93625587386501</c:v>
                </c:pt>
                <c:pt idx="57813">
                  <c:v>133.938572629139</c:v>
                </c:pt>
                <c:pt idx="57814">
                  <c:v>133.940889384412</c:v>
                </c:pt>
                <c:pt idx="57815">
                  <c:v>133.943206139686</c:v>
                </c:pt>
                <c:pt idx="57816">
                  <c:v>133.945522894959</c:v>
                </c:pt>
                <c:pt idx="57817">
                  <c:v>133.94783965023299</c:v>
                </c:pt>
                <c:pt idx="57818">
                  <c:v>133.95015640550599</c:v>
                </c:pt>
                <c:pt idx="57819">
                  <c:v>133.95247316077999</c:v>
                </c:pt>
                <c:pt idx="57820">
                  <c:v>133.95478991605299</c:v>
                </c:pt>
                <c:pt idx="57821">
                  <c:v>133.95710667132701</c:v>
                </c:pt>
                <c:pt idx="57822">
                  <c:v>133.95942342660001</c:v>
                </c:pt>
                <c:pt idx="57823">
                  <c:v>133.96174018187401</c:v>
                </c:pt>
                <c:pt idx="57824">
                  <c:v>133.96405693714701</c:v>
                </c:pt>
                <c:pt idx="57825">
                  <c:v>133.966373692421</c:v>
                </c:pt>
                <c:pt idx="57826">
                  <c:v>133.968690447695</c:v>
                </c:pt>
                <c:pt idx="57827">
                  <c:v>133.971007202968</c:v>
                </c:pt>
                <c:pt idx="57828">
                  <c:v>133.97332395824199</c:v>
                </c:pt>
                <c:pt idx="57829">
                  <c:v>133.97564071351499</c:v>
                </c:pt>
                <c:pt idx="57830">
                  <c:v>133.97795746878899</c:v>
                </c:pt>
                <c:pt idx="57831">
                  <c:v>133.98027422406199</c:v>
                </c:pt>
                <c:pt idx="57832">
                  <c:v>133.98259097933601</c:v>
                </c:pt>
                <c:pt idx="57833">
                  <c:v>133.98490773460901</c:v>
                </c:pt>
                <c:pt idx="57834">
                  <c:v>133.987224489883</c:v>
                </c:pt>
                <c:pt idx="57835">
                  <c:v>133.989541245156</c:v>
                </c:pt>
                <c:pt idx="57836">
                  <c:v>133.99185800043</c:v>
                </c:pt>
                <c:pt idx="57837">
                  <c:v>133.994174755703</c:v>
                </c:pt>
                <c:pt idx="57838">
                  <c:v>133.99649151097699</c:v>
                </c:pt>
                <c:pt idx="57839">
                  <c:v>133.99880826625099</c:v>
                </c:pt>
                <c:pt idx="57840">
                  <c:v>134.00112502152399</c:v>
                </c:pt>
                <c:pt idx="57841">
                  <c:v>134.00344177679801</c:v>
                </c:pt>
                <c:pt idx="57842">
                  <c:v>134.00575853207101</c:v>
                </c:pt>
                <c:pt idx="57843">
                  <c:v>134.00807528734501</c:v>
                </c:pt>
                <c:pt idx="57844">
                  <c:v>134.01039204261801</c:v>
                </c:pt>
                <c:pt idx="57845">
                  <c:v>134.012708797892</c:v>
                </c:pt>
                <c:pt idx="57846">
                  <c:v>134.015025553165</c:v>
                </c:pt>
                <c:pt idx="57847">
                  <c:v>134.017342308439</c:v>
                </c:pt>
                <c:pt idx="57848">
                  <c:v>134.019659063712</c:v>
                </c:pt>
                <c:pt idx="57849">
                  <c:v>134.02197581898599</c:v>
                </c:pt>
                <c:pt idx="57850">
                  <c:v>134.02429257425899</c:v>
                </c:pt>
                <c:pt idx="57851">
                  <c:v>134.02660932953299</c:v>
                </c:pt>
                <c:pt idx="57852">
                  <c:v>134.02892608480701</c:v>
                </c:pt>
                <c:pt idx="57853">
                  <c:v>134.03124284008001</c:v>
                </c:pt>
                <c:pt idx="57854">
                  <c:v>134.03355959535401</c:v>
                </c:pt>
                <c:pt idx="57855">
                  <c:v>134.03587635062701</c:v>
                </c:pt>
                <c:pt idx="57856">
                  <c:v>134.038193105901</c:v>
                </c:pt>
                <c:pt idx="57857">
                  <c:v>134.040509861174</c:v>
                </c:pt>
                <c:pt idx="57858">
                  <c:v>134.042826616448</c:v>
                </c:pt>
                <c:pt idx="57859">
                  <c:v>134.045143371721</c:v>
                </c:pt>
                <c:pt idx="57860">
                  <c:v>134.04746012699499</c:v>
                </c:pt>
                <c:pt idx="57861">
                  <c:v>134.04977688226799</c:v>
                </c:pt>
                <c:pt idx="57862">
                  <c:v>134.05209363754199</c:v>
                </c:pt>
                <c:pt idx="57863">
                  <c:v>134.05441039281601</c:v>
                </c:pt>
                <c:pt idx="57864">
                  <c:v>134.05672714808901</c:v>
                </c:pt>
                <c:pt idx="57865">
                  <c:v>134.059043903363</c:v>
                </c:pt>
                <c:pt idx="57866">
                  <c:v>134.061360658636</c:v>
                </c:pt>
                <c:pt idx="57867">
                  <c:v>134.06367741391</c:v>
                </c:pt>
                <c:pt idx="57868">
                  <c:v>134.065994169183</c:v>
                </c:pt>
                <c:pt idx="57869">
                  <c:v>134.06831092445699</c:v>
                </c:pt>
                <c:pt idx="57870">
                  <c:v>134.07062767972999</c:v>
                </c:pt>
                <c:pt idx="57871">
                  <c:v>134.07294443500399</c:v>
                </c:pt>
                <c:pt idx="57872">
                  <c:v>134.07526119027699</c:v>
                </c:pt>
                <c:pt idx="57873">
                  <c:v>134.07757794555101</c:v>
                </c:pt>
                <c:pt idx="57874">
                  <c:v>134.07989470082401</c:v>
                </c:pt>
                <c:pt idx="57875">
                  <c:v>134.08221145609801</c:v>
                </c:pt>
                <c:pt idx="57876">
                  <c:v>134.084528211372</c:v>
                </c:pt>
                <c:pt idx="57877">
                  <c:v>134.086844966645</c:v>
                </c:pt>
                <c:pt idx="57878">
                  <c:v>134.089161721919</c:v>
                </c:pt>
                <c:pt idx="57879">
                  <c:v>134.091478477192</c:v>
                </c:pt>
                <c:pt idx="57880">
                  <c:v>134.09379523246599</c:v>
                </c:pt>
                <c:pt idx="57881">
                  <c:v>134.09611198773899</c:v>
                </c:pt>
                <c:pt idx="57882">
                  <c:v>134.09842874301299</c:v>
                </c:pt>
                <c:pt idx="57883">
                  <c:v>134.10074549828599</c:v>
                </c:pt>
                <c:pt idx="57884">
                  <c:v>134.10306225356001</c:v>
                </c:pt>
                <c:pt idx="57885">
                  <c:v>134.10537900883301</c:v>
                </c:pt>
                <c:pt idx="57886">
                  <c:v>134.10769576410701</c:v>
                </c:pt>
                <c:pt idx="57887">
                  <c:v>134.11001251938001</c:v>
                </c:pt>
                <c:pt idx="57888">
                  <c:v>134.112329274654</c:v>
                </c:pt>
                <c:pt idx="57889">
                  <c:v>134.114646029928</c:v>
                </c:pt>
                <c:pt idx="57890">
                  <c:v>134.116962785201</c:v>
                </c:pt>
                <c:pt idx="57891">
                  <c:v>134.11927954047499</c:v>
                </c:pt>
                <c:pt idx="57892">
                  <c:v>134.12159629574799</c:v>
                </c:pt>
                <c:pt idx="57893">
                  <c:v>134.12391305102199</c:v>
                </c:pt>
                <c:pt idx="57894">
                  <c:v>134.12622980629499</c:v>
                </c:pt>
                <c:pt idx="57895">
                  <c:v>134.12854656156901</c:v>
                </c:pt>
                <c:pt idx="57896">
                  <c:v>134.13086331684201</c:v>
                </c:pt>
                <c:pt idx="57897">
                  <c:v>134.13318007211601</c:v>
                </c:pt>
                <c:pt idx="57898">
                  <c:v>134.13549682738901</c:v>
                </c:pt>
                <c:pt idx="57899">
                  <c:v>134.137813582663</c:v>
                </c:pt>
                <c:pt idx="57900">
                  <c:v>134.140130337936</c:v>
                </c:pt>
                <c:pt idx="57901">
                  <c:v>134.14244709321</c:v>
                </c:pt>
                <c:pt idx="57902">
                  <c:v>134.14476384848399</c:v>
                </c:pt>
                <c:pt idx="57903">
                  <c:v>134.14708060375699</c:v>
                </c:pt>
                <c:pt idx="57904">
                  <c:v>134.14939735903101</c:v>
                </c:pt>
                <c:pt idx="57905">
                  <c:v>134.15171411430401</c:v>
                </c:pt>
                <c:pt idx="57906">
                  <c:v>134.15403086957801</c:v>
                </c:pt>
                <c:pt idx="57907">
                  <c:v>134.15634762485101</c:v>
                </c:pt>
                <c:pt idx="57908">
                  <c:v>134.158664380125</c:v>
                </c:pt>
                <c:pt idx="57909">
                  <c:v>134.160981135398</c:v>
                </c:pt>
                <c:pt idx="57910">
                  <c:v>134.163297890672</c:v>
                </c:pt>
                <c:pt idx="57911">
                  <c:v>134.165614645945</c:v>
                </c:pt>
                <c:pt idx="57912">
                  <c:v>134.16793140121899</c:v>
                </c:pt>
                <c:pt idx="57913">
                  <c:v>134.17024815649299</c:v>
                </c:pt>
                <c:pt idx="57914">
                  <c:v>134.17256491176599</c:v>
                </c:pt>
                <c:pt idx="57915">
                  <c:v>134.17488166704001</c:v>
                </c:pt>
                <c:pt idx="57916">
                  <c:v>134.17719842231301</c:v>
                </c:pt>
                <c:pt idx="57917">
                  <c:v>134.17951517758701</c:v>
                </c:pt>
                <c:pt idx="57918">
                  <c:v>134.18183193286001</c:v>
                </c:pt>
                <c:pt idx="57919">
                  <c:v>134.184148688134</c:v>
                </c:pt>
                <c:pt idx="57920">
                  <c:v>134.186465443407</c:v>
                </c:pt>
                <c:pt idx="57921">
                  <c:v>134.188782198681</c:v>
                </c:pt>
                <c:pt idx="57922">
                  <c:v>134.191098953954</c:v>
                </c:pt>
                <c:pt idx="57923">
                  <c:v>134.19341570922799</c:v>
                </c:pt>
                <c:pt idx="57924">
                  <c:v>134.19573246450099</c:v>
                </c:pt>
                <c:pt idx="57925">
                  <c:v>134.19804921977499</c:v>
                </c:pt>
                <c:pt idx="57926">
                  <c:v>134.20036597504901</c:v>
                </c:pt>
                <c:pt idx="57927">
                  <c:v>134.20268273032201</c:v>
                </c:pt>
                <c:pt idx="57928">
                  <c:v>134.20499948559601</c:v>
                </c:pt>
                <c:pt idx="57929">
                  <c:v>134.20731624086901</c:v>
                </c:pt>
                <c:pt idx="57930">
                  <c:v>134.209632996143</c:v>
                </c:pt>
                <c:pt idx="57931">
                  <c:v>134.211949751416</c:v>
                </c:pt>
                <c:pt idx="57932">
                  <c:v>134.21426650669</c:v>
                </c:pt>
                <c:pt idx="57933">
                  <c:v>134.216583261963</c:v>
                </c:pt>
                <c:pt idx="57934">
                  <c:v>134.21890001723699</c:v>
                </c:pt>
                <c:pt idx="57935">
                  <c:v>134.22121677250999</c:v>
                </c:pt>
                <c:pt idx="57936">
                  <c:v>134.22353352778401</c:v>
                </c:pt>
                <c:pt idx="57937">
                  <c:v>134.22585028305701</c:v>
                </c:pt>
                <c:pt idx="57938">
                  <c:v>134.22816703833101</c:v>
                </c:pt>
                <c:pt idx="57939">
                  <c:v>134.230483793605</c:v>
                </c:pt>
                <c:pt idx="57940">
                  <c:v>134.232800548878</c:v>
                </c:pt>
                <c:pt idx="57941">
                  <c:v>134.235117304152</c:v>
                </c:pt>
                <c:pt idx="57942">
                  <c:v>134.237434059425</c:v>
                </c:pt>
                <c:pt idx="57943">
                  <c:v>134.23975081469899</c:v>
                </c:pt>
                <c:pt idx="57944">
                  <c:v>134.24206756997199</c:v>
                </c:pt>
                <c:pt idx="57945">
                  <c:v>134.24438432524599</c:v>
                </c:pt>
                <c:pt idx="57946">
                  <c:v>134.24670108051899</c:v>
                </c:pt>
                <c:pt idx="57947">
                  <c:v>134.24901783579301</c:v>
                </c:pt>
                <c:pt idx="57948">
                  <c:v>134.25133459106601</c:v>
                </c:pt>
                <c:pt idx="57949">
                  <c:v>134.25365134634001</c:v>
                </c:pt>
                <c:pt idx="57950">
                  <c:v>134.255968101614</c:v>
                </c:pt>
                <c:pt idx="57951">
                  <c:v>134.258284856887</c:v>
                </c:pt>
                <c:pt idx="57952">
                  <c:v>134.260601612161</c:v>
                </c:pt>
                <c:pt idx="57953">
                  <c:v>134.262918367434</c:v>
                </c:pt>
                <c:pt idx="57954">
                  <c:v>134.26523512270799</c:v>
                </c:pt>
                <c:pt idx="57955">
                  <c:v>134.26755187798099</c:v>
                </c:pt>
                <c:pt idx="57956">
                  <c:v>134.26986863325499</c:v>
                </c:pt>
                <c:pt idx="57957">
                  <c:v>134.27218538852799</c:v>
                </c:pt>
                <c:pt idx="57958">
                  <c:v>134.27450214380201</c:v>
                </c:pt>
                <c:pt idx="57959">
                  <c:v>134.27681889907501</c:v>
                </c:pt>
                <c:pt idx="57960">
                  <c:v>134.27913565434901</c:v>
                </c:pt>
                <c:pt idx="57961">
                  <c:v>134.28145240962201</c:v>
                </c:pt>
                <c:pt idx="57962">
                  <c:v>134.283769164896</c:v>
                </c:pt>
                <c:pt idx="57963">
                  <c:v>134.28608592017</c:v>
                </c:pt>
                <c:pt idx="57964">
                  <c:v>134.288402675443</c:v>
                </c:pt>
                <c:pt idx="57965">
                  <c:v>134.29071943071699</c:v>
                </c:pt>
                <c:pt idx="57966">
                  <c:v>134.29303618598999</c:v>
                </c:pt>
                <c:pt idx="57967">
                  <c:v>134.29535294126401</c:v>
                </c:pt>
                <c:pt idx="57968">
                  <c:v>134.29766969653701</c:v>
                </c:pt>
                <c:pt idx="57969">
                  <c:v>134.29998645181101</c:v>
                </c:pt>
                <c:pt idx="57970">
                  <c:v>134.30230320708401</c:v>
                </c:pt>
                <c:pt idx="57971">
                  <c:v>134.304619962358</c:v>
                </c:pt>
                <c:pt idx="57972">
                  <c:v>134.306936717631</c:v>
                </c:pt>
                <c:pt idx="57973">
                  <c:v>134.309253472905</c:v>
                </c:pt>
                <c:pt idx="57974">
                  <c:v>134.311570228178</c:v>
                </c:pt>
                <c:pt idx="57975">
                  <c:v>134.31388698345199</c:v>
                </c:pt>
                <c:pt idx="57976">
                  <c:v>134.31620373872599</c:v>
                </c:pt>
                <c:pt idx="57977">
                  <c:v>134.31852049399899</c:v>
                </c:pt>
                <c:pt idx="57978">
                  <c:v>134.32083724927301</c:v>
                </c:pt>
                <c:pt idx="57979">
                  <c:v>134.32315400454601</c:v>
                </c:pt>
                <c:pt idx="57980">
                  <c:v>134.32547075982001</c:v>
                </c:pt>
                <c:pt idx="57981">
                  <c:v>134.32778751509301</c:v>
                </c:pt>
                <c:pt idx="57982">
                  <c:v>134.330104270367</c:v>
                </c:pt>
                <c:pt idx="57983">
                  <c:v>134.33242102564</c:v>
                </c:pt>
                <c:pt idx="57984">
                  <c:v>134.334737780914</c:v>
                </c:pt>
                <c:pt idx="57985">
                  <c:v>134.337054536187</c:v>
                </c:pt>
                <c:pt idx="57986">
                  <c:v>134.33937129146099</c:v>
                </c:pt>
                <c:pt idx="57987">
                  <c:v>134.34168804673399</c:v>
                </c:pt>
                <c:pt idx="57988">
                  <c:v>134.34400480200799</c:v>
                </c:pt>
                <c:pt idx="57989">
                  <c:v>134.34632155728201</c:v>
                </c:pt>
                <c:pt idx="57990">
                  <c:v>134.34863831255501</c:v>
                </c:pt>
                <c:pt idx="57991">
                  <c:v>134.35095506782901</c:v>
                </c:pt>
                <c:pt idx="57992">
                  <c:v>134.35327182310201</c:v>
                </c:pt>
                <c:pt idx="57993">
                  <c:v>134.355588578376</c:v>
                </c:pt>
                <c:pt idx="57994">
                  <c:v>134.357905333649</c:v>
                </c:pt>
                <c:pt idx="57995">
                  <c:v>134.360222088923</c:v>
                </c:pt>
                <c:pt idx="57996">
                  <c:v>134.362538844196</c:v>
                </c:pt>
                <c:pt idx="57997">
                  <c:v>134.36485559946999</c:v>
                </c:pt>
                <c:pt idx="57998">
                  <c:v>134.36717235474299</c:v>
                </c:pt>
                <c:pt idx="57999">
                  <c:v>134.36948911001701</c:v>
                </c:pt>
                <c:pt idx="58000">
                  <c:v>134.37180586529101</c:v>
                </c:pt>
                <c:pt idx="58001">
                  <c:v>134.37412262056401</c:v>
                </c:pt>
                <c:pt idx="58002">
                  <c:v>134.376439375838</c:v>
                </c:pt>
                <c:pt idx="58003">
                  <c:v>134.378756131111</c:v>
                </c:pt>
                <c:pt idx="58004">
                  <c:v>134.381072886385</c:v>
                </c:pt>
                <c:pt idx="58005">
                  <c:v>134.383389641658</c:v>
                </c:pt>
                <c:pt idx="58006">
                  <c:v>134.38570639693199</c:v>
                </c:pt>
                <c:pt idx="58007">
                  <c:v>134.38802315220499</c:v>
                </c:pt>
                <c:pt idx="58008">
                  <c:v>134.39033990747899</c:v>
                </c:pt>
                <c:pt idx="58009">
                  <c:v>134.39265666275199</c:v>
                </c:pt>
                <c:pt idx="58010">
                  <c:v>134.39497341802601</c:v>
                </c:pt>
                <c:pt idx="58011">
                  <c:v>134.39729017329901</c:v>
                </c:pt>
                <c:pt idx="58012">
                  <c:v>134.39960692857301</c:v>
                </c:pt>
                <c:pt idx="58013">
                  <c:v>134.401923683847</c:v>
                </c:pt>
                <c:pt idx="58014">
                  <c:v>134.40424043912</c:v>
                </c:pt>
                <c:pt idx="58015">
                  <c:v>134.406557194394</c:v>
                </c:pt>
                <c:pt idx="58016">
                  <c:v>134.408873949667</c:v>
                </c:pt>
                <c:pt idx="58017">
                  <c:v>134.41119070494099</c:v>
                </c:pt>
                <c:pt idx="58018">
                  <c:v>134.41350746021399</c:v>
                </c:pt>
                <c:pt idx="58019">
                  <c:v>134.41582421548799</c:v>
                </c:pt>
                <c:pt idx="58020">
                  <c:v>134.41814097076099</c:v>
                </c:pt>
                <c:pt idx="58021">
                  <c:v>134.42045772603501</c:v>
                </c:pt>
                <c:pt idx="58022">
                  <c:v>134.42277448130801</c:v>
                </c:pt>
                <c:pt idx="58023">
                  <c:v>134.42509123658201</c:v>
                </c:pt>
                <c:pt idx="58024">
                  <c:v>134.42740799185501</c:v>
                </c:pt>
                <c:pt idx="58025">
                  <c:v>134.429724747129</c:v>
                </c:pt>
                <c:pt idx="58026">
                  <c:v>134.432041502403</c:v>
                </c:pt>
                <c:pt idx="58027">
                  <c:v>134.434358257676</c:v>
                </c:pt>
                <c:pt idx="58028">
                  <c:v>134.43667501294999</c:v>
                </c:pt>
                <c:pt idx="58029">
                  <c:v>134.43899176822299</c:v>
                </c:pt>
                <c:pt idx="58030">
                  <c:v>134.44130852349701</c:v>
                </c:pt>
                <c:pt idx="58031">
                  <c:v>134.44362527877001</c:v>
                </c:pt>
                <c:pt idx="58032">
                  <c:v>134.44594203404401</c:v>
                </c:pt>
                <c:pt idx="58033">
                  <c:v>134.44825878931701</c:v>
                </c:pt>
                <c:pt idx="58034">
                  <c:v>134.450575544591</c:v>
                </c:pt>
                <c:pt idx="58035">
                  <c:v>134.452892299864</c:v>
                </c:pt>
                <c:pt idx="58036">
                  <c:v>134.455209055138</c:v>
                </c:pt>
                <c:pt idx="58037">
                  <c:v>134.457525810411</c:v>
                </c:pt>
                <c:pt idx="58038">
                  <c:v>134.45984256568499</c:v>
                </c:pt>
                <c:pt idx="58039">
                  <c:v>134.46215932095899</c:v>
                </c:pt>
                <c:pt idx="58040">
                  <c:v>134.46447607623199</c:v>
                </c:pt>
                <c:pt idx="58041">
                  <c:v>134.46679283150601</c:v>
                </c:pt>
                <c:pt idx="58042">
                  <c:v>134.46910958677901</c:v>
                </c:pt>
                <c:pt idx="58043">
                  <c:v>134.47142634205301</c:v>
                </c:pt>
                <c:pt idx="58044">
                  <c:v>134.47374309732601</c:v>
                </c:pt>
                <c:pt idx="58045">
                  <c:v>134.4760598526</c:v>
                </c:pt>
                <c:pt idx="58046">
                  <c:v>134.478376607873</c:v>
                </c:pt>
                <c:pt idx="58047">
                  <c:v>134.480693363147</c:v>
                </c:pt>
                <c:pt idx="58048">
                  <c:v>134.48301011842</c:v>
                </c:pt>
                <c:pt idx="58049">
                  <c:v>134.48532687369399</c:v>
                </c:pt>
                <c:pt idx="58050">
                  <c:v>134.48764362896799</c:v>
                </c:pt>
                <c:pt idx="58051">
                  <c:v>134.48996038424099</c:v>
                </c:pt>
                <c:pt idx="58052">
                  <c:v>134.49227713951501</c:v>
                </c:pt>
                <c:pt idx="58053">
                  <c:v>134.49459389478801</c:v>
                </c:pt>
                <c:pt idx="58054">
                  <c:v>134.49691065006201</c:v>
                </c:pt>
                <c:pt idx="58055">
                  <c:v>134.49922740533501</c:v>
                </c:pt>
                <c:pt idx="58056">
                  <c:v>134.501544160609</c:v>
                </c:pt>
                <c:pt idx="58057">
                  <c:v>134.503860915882</c:v>
                </c:pt>
                <c:pt idx="58058">
                  <c:v>134.506177671156</c:v>
                </c:pt>
                <c:pt idx="58059">
                  <c:v>134.508494426429</c:v>
                </c:pt>
                <c:pt idx="58060">
                  <c:v>134.51081118170299</c:v>
                </c:pt>
                <c:pt idx="58061">
                  <c:v>134.51312793697599</c:v>
                </c:pt>
                <c:pt idx="58062">
                  <c:v>134.51544469225001</c:v>
                </c:pt>
                <c:pt idx="58063">
                  <c:v>134.51776144752401</c:v>
                </c:pt>
                <c:pt idx="58064">
                  <c:v>134.52007820279701</c:v>
                </c:pt>
                <c:pt idx="58065">
                  <c:v>134.522394958071</c:v>
                </c:pt>
                <c:pt idx="58066">
                  <c:v>134.524711713344</c:v>
                </c:pt>
                <c:pt idx="58067">
                  <c:v>134.527028468618</c:v>
                </c:pt>
                <c:pt idx="58068">
                  <c:v>134.529345223891</c:v>
                </c:pt>
                <c:pt idx="58069">
                  <c:v>134.53166197916499</c:v>
                </c:pt>
                <c:pt idx="58070">
                  <c:v>134.53397873443799</c:v>
                </c:pt>
                <c:pt idx="58071">
                  <c:v>134.53629548971199</c:v>
                </c:pt>
                <c:pt idx="58072">
                  <c:v>134.53861224498499</c:v>
                </c:pt>
                <c:pt idx="58073">
                  <c:v>134.54092900025901</c:v>
                </c:pt>
                <c:pt idx="58074">
                  <c:v>134.54324575553201</c:v>
                </c:pt>
                <c:pt idx="58075">
                  <c:v>134.54556251080601</c:v>
                </c:pt>
                <c:pt idx="58076">
                  <c:v>134.54787926608</c:v>
                </c:pt>
                <c:pt idx="58077">
                  <c:v>134.550196021353</c:v>
                </c:pt>
                <c:pt idx="58078">
                  <c:v>134.552512776627</c:v>
                </c:pt>
                <c:pt idx="58079">
                  <c:v>134.5548295319</c:v>
                </c:pt>
                <c:pt idx="58080">
                  <c:v>134.55714628717399</c:v>
                </c:pt>
                <c:pt idx="58081">
                  <c:v>134.55946304244699</c:v>
                </c:pt>
                <c:pt idx="58082">
                  <c:v>134.56177979772099</c:v>
                </c:pt>
                <c:pt idx="58083">
                  <c:v>134.56409655299399</c:v>
                </c:pt>
                <c:pt idx="58084">
                  <c:v>134.56641330826801</c:v>
                </c:pt>
                <c:pt idx="58085">
                  <c:v>134.56873006354101</c:v>
                </c:pt>
                <c:pt idx="58086">
                  <c:v>134.57104681881501</c:v>
                </c:pt>
                <c:pt idx="58087">
                  <c:v>134.573363574089</c:v>
                </c:pt>
                <c:pt idx="58088">
                  <c:v>134.575680329362</c:v>
                </c:pt>
                <c:pt idx="58089">
                  <c:v>134.577997084636</c:v>
                </c:pt>
                <c:pt idx="58090">
                  <c:v>134.580313839909</c:v>
                </c:pt>
                <c:pt idx="58091">
                  <c:v>134.58263059518299</c:v>
                </c:pt>
                <c:pt idx="58092">
                  <c:v>134.58494735045599</c:v>
                </c:pt>
                <c:pt idx="58093">
                  <c:v>134.58726410572999</c:v>
                </c:pt>
                <c:pt idx="58094">
                  <c:v>134.58958086100299</c:v>
                </c:pt>
                <c:pt idx="58095">
                  <c:v>134.59189761627701</c:v>
                </c:pt>
                <c:pt idx="58096">
                  <c:v>134.59421437155001</c:v>
                </c:pt>
                <c:pt idx="58097">
                  <c:v>134.596531126824</c:v>
                </c:pt>
                <c:pt idx="58098">
                  <c:v>134.598847882097</c:v>
                </c:pt>
                <c:pt idx="58099">
                  <c:v>134.601164637371</c:v>
                </c:pt>
                <c:pt idx="58100">
                  <c:v>134.60348139264499</c:v>
                </c:pt>
                <c:pt idx="58101">
                  <c:v>134.60579814791799</c:v>
                </c:pt>
                <c:pt idx="58102">
                  <c:v>134.60811490319199</c:v>
                </c:pt>
                <c:pt idx="58103">
                  <c:v>134.61043165846499</c:v>
                </c:pt>
                <c:pt idx="58104">
                  <c:v>134.61274841373901</c:v>
                </c:pt>
                <c:pt idx="58105">
                  <c:v>134.61506516901201</c:v>
                </c:pt>
                <c:pt idx="58106">
                  <c:v>134.61738192428601</c:v>
                </c:pt>
                <c:pt idx="58107">
                  <c:v>134.61969867955901</c:v>
                </c:pt>
                <c:pt idx="58108">
                  <c:v>134.622015434833</c:v>
                </c:pt>
                <c:pt idx="58109">
                  <c:v>134.624332190106</c:v>
                </c:pt>
                <c:pt idx="58110">
                  <c:v>134.62664894538</c:v>
                </c:pt>
                <c:pt idx="58111">
                  <c:v>134.628965700653</c:v>
                </c:pt>
                <c:pt idx="58112">
                  <c:v>134.63128245592699</c:v>
                </c:pt>
                <c:pt idx="58113">
                  <c:v>134.63359921120099</c:v>
                </c:pt>
                <c:pt idx="58114">
                  <c:v>134.63591596647399</c:v>
                </c:pt>
                <c:pt idx="58115">
                  <c:v>134.63823272174801</c:v>
                </c:pt>
                <c:pt idx="58116">
                  <c:v>134.64054947702101</c:v>
                </c:pt>
                <c:pt idx="58117">
                  <c:v>134.64286623229501</c:v>
                </c:pt>
                <c:pt idx="58118">
                  <c:v>134.64518298756801</c:v>
                </c:pt>
                <c:pt idx="58119">
                  <c:v>134.647499742842</c:v>
                </c:pt>
                <c:pt idx="58120">
                  <c:v>134.649816498115</c:v>
                </c:pt>
                <c:pt idx="58121">
                  <c:v>134.652133253389</c:v>
                </c:pt>
                <c:pt idx="58122">
                  <c:v>134.654450008662</c:v>
                </c:pt>
                <c:pt idx="58123">
                  <c:v>134.65676676393599</c:v>
                </c:pt>
                <c:pt idx="58124">
                  <c:v>134.65908351920899</c:v>
                </c:pt>
                <c:pt idx="58125">
                  <c:v>134.66140027448299</c:v>
                </c:pt>
                <c:pt idx="58126">
                  <c:v>134.66371702975701</c:v>
                </c:pt>
                <c:pt idx="58127">
                  <c:v>134.66603378503001</c:v>
                </c:pt>
                <c:pt idx="58128">
                  <c:v>134.668350540304</c:v>
                </c:pt>
                <c:pt idx="58129">
                  <c:v>134.670667295577</c:v>
                </c:pt>
                <c:pt idx="58130">
                  <c:v>134.672984050851</c:v>
                </c:pt>
                <c:pt idx="58131">
                  <c:v>134.675300806124</c:v>
                </c:pt>
                <c:pt idx="58132">
                  <c:v>134.67761756139799</c:v>
                </c:pt>
                <c:pt idx="58133">
                  <c:v>134.67993431667099</c:v>
                </c:pt>
                <c:pt idx="58134">
                  <c:v>134.68225107194499</c:v>
                </c:pt>
                <c:pt idx="58135">
                  <c:v>134.68456782721799</c:v>
                </c:pt>
                <c:pt idx="58136">
                  <c:v>134.68688458249201</c:v>
                </c:pt>
                <c:pt idx="58137">
                  <c:v>134.68920133776601</c:v>
                </c:pt>
                <c:pt idx="58138">
                  <c:v>134.69151809303901</c:v>
                </c:pt>
                <c:pt idx="58139">
                  <c:v>134.693834848313</c:v>
                </c:pt>
                <c:pt idx="58140">
                  <c:v>134.696151603586</c:v>
                </c:pt>
                <c:pt idx="58141">
                  <c:v>134.69846835886</c:v>
                </c:pt>
                <c:pt idx="58142">
                  <c:v>134.700785114133</c:v>
                </c:pt>
                <c:pt idx="58143">
                  <c:v>134.70310186940699</c:v>
                </c:pt>
                <c:pt idx="58144">
                  <c:v>134.70541862467999</c:v>
                </c:pt>
                <c:pt idx="58145">
                  <c:v>134.70773537995399</c:v>
                </c:pt>
                <c:pt idx="58146">
                  <c:v>134.71005213522699</c:v>
                </c:pt>
                <c:pt idx="58147">
                  <c:v>134.71236889050101</c:v>
                </c:pt>
                <c:pt idx="58148">
                  <c:v>134.71468564577401</c:v>
                </c:pt>
                <c:pt idx="58149">
                  <c:v>134.71700240104801</c:v>
                </c:pt>
                <c:pt idx="58150">
                  <c:v>134.719319156322</c:v>
                </c:pt>
                <c:pt idx="58151">
                  <c:v>134.721635911595</c:v>
                </c:pt>
                <c:pt idx="58152">
                  <c:v>134.723952666869</c:v>
                </c:pt>
                <c:pt idx="58153">
                  <c:v>134.726269422142</c:v>
                </c:pt>
                <c:pt idx="58154">
                  <c:v>134.72858617741599</c:v>
                </c:pt>
                <c:pt idx="58155">
                  <c:v>134.73090293268899</c:v>
                </c:pt>
                <c:pt idx="58156">
                  <c:v>134.73321968796299</c:v>
                </c:pt>
                <c:pt idx="58157">
                  <c:v>134.73553644323599</c:v>
                </c:pt>
                <c:pt idx="58158">
                  <c:v>134.73785319851001</c:v>
                </c:pt>
                <c:pt idx="58159">
                  <c:v>134.74016995378301</c:v>
                </c:pt>
                <c:pt idx="58160">
                  <c:v>134.742486709057</c:v>
                </c:pt>
                <c:pt idx="58161">
                  <c:v>134.74480346433</c:v>
                </c:pt>
                <c:pt idx="58162">
                  <c:v>134.747120219604</c:v>
                </c:pt>
                <c:pt idx="58163">
                  <c:v>134.74943697487799</c:v>
                </c:pt>
                <c:pt idx="58164">
                  <c:v>134.75175373015099</c:v>
                </c:pt>
                <c:pt idx="58165">
                  <c:v>134.75407048542499</c:v>
                </c:pt>
                <c:pt idx="58166">
                  <c:v>134.75638724069799</c:v>
                </c:pt>
                <c:pt idx="58167">
                  <c:v>134.75870399597201</c:v>
                </c:pt>
                <c:pt idx="58168">
                  <c:v>134.76102075124501</c:v>
                </c:pt>
                <c:pt idx="58169">
                  <c:v>134.76333750651901</c:v>
                </c:pt>
                <c:pt idx="58170">
                  <c:v>134.76565426179201</c:v>
                </c:pt>
                <c:pt idx="58171">
                  <c:v>134.767971017066</c:v>
                </c:pt>
                <c:pt idx="58172">
                  <c:v>134.770287772339</c:v>
                </c:pt>
                <c:pt idx="58173">
                  <c:v>134.772604527613</c:v>
                </c:pt>
                <c:pt idx="58174">
                  <c:v>134.774921282886</c:v>
                </c:pt>
                <c:pt idx="58175">
                  <c:v>134.77723803815999</c:v>
                </c:pt>
                <c:pt idx="58176">
                  <c:v>134.77955479343399</c:v>
                </c:pt>
                <c:pt idx="58177">
                  <c:v>134.78187154870699</c:v>
                </c:pt>
                <c:pt idx="58178">
                  <c:v>134.78418830398101</c:v>
                </c:pt>
                <c:pt idx="58179">
                  <c:v>134.78650505925401</c:v>
                </c:pt>
                <c:pt idx="58180">
                  <c:v>134.78882181452801</c:v>
                </c:pt>
                <c:pt idx="58181">
                  <c:v>134.79113856980101</c:v>
                </c:pt>
                <c:pt idx="58182">
                  <c:v>134.793455325075</c:v>
                </c:pt>
                <c:pt idx="58183">
                  <c:v>134.795772080348</c:v>
                </c:pt>
                <c:pt idx="58184">
                  <c:v>134.798088835622</c:v>
                </c:pt>
                <c:pt idx="58185">
                  <c:v>134.800405590895</c:v>
                </c:pt>
                <c:pt idx="58186">
                  <c:v>134.80272234616899</c:v>
                </c:pt>
                <c:pt idx="58187">
                  <c:v>134.80503910144299</c:v>
                </c:pt>
                <c:pt idx="58188">
                  <c:v>134.80735585671599</c:v>
                </c:pt>
                <c:pt idx="58189">
                  <c:v>134.80967261199001</c:v>
                </c:pt>
                <c:pt idx="58190">
                  <c:v>134.81198936726301</c:v>
                </c:pt>
                <c:pt idx="58191">
                  <c:v>134.814306122537</c:v>
                </c:pt>
                <c:pt idx="58192">
                  <c:v>134.81662287781</c:v>
                </c:pt>
                <c:pt idx="58193">
                  <c:v>134.818939633084</c:v>
                </c:pt>
                <c:pt idx="58194">
                  <c:v>134.821256388357</c:v>
                </c:pt>
                <c:pt idx="58195">
                  <c:v>134.82357314363099</c:v>
                </c:pt>
                <c:pt idx="58196">
                  <c:v>134.82588989890399</c:v>
                </c:pt>
                <c:pt idx="58197">
                  <c:v>134.82820665417799</c:v>
                </c:pt>
                <c:pt idx="58198">
                  <c:v>134.83052340945099</c:v>
                </c:pt>
                <c:pt idx="58199">
                  <c:v>134.83284016472501</c:v>
                </c:pt>
                <c:pt idx="58200">
                  <c:v>134.83515691999901</c:v>
                </c:pt>
                <c:pt idx="58201">
                  <c:v>134.83747367527201</c:v>
                </c:pt>
                <c:pt idx="58202">
                  <c:v>134.839790430546</c:v>
                </c:pt>
                <c:pt idx="58203">
                  <c:v>134.842107185819</c:v>
                </c:pt>
                <c:pt idx="58204">
                  <c:v>134.844423941093</c:v>
                </c:pt>
                <c:pt idx="58205">
                  <c:v>134.846740696366</c:v>
                </c:pt>
                <c:pt idx="58206">
                  <c:v>134.84905745163999</c:v>
                </c:pt>
                <c:pt idx="58207">
                  <c:v>134.85137420691299</c:v>
                </c:pt>
                <c:pt idx="58208">
                  <c:v>134.85369096218699</c:v>
                </c:pt>
                <c:pt idx="58209">
                  <c:v>134.85600771745999</c:v>
                </c:pt>
                <c:pt idx="58210">
                  <c:v>134.85832447273401</c:v>
                </c:pt>
                <c:pt idx="58211">
                  <c:v>134.86064122800701</c:v>
                </c:pt>
                <c:pt idx="58212">
                  <c:v>134.86295798328101</c:v>
                </c:pt>
                <c:pt idx="58213">
                  <c:v>134.865274738555</c:v>
                </c:pt>
                <c:pt idx="58214">
                  <c:v>134.867591493828</c:v>
                </c:pt>
                <c:pt idx="58215">
                  <c:v>134.869908249102</c:v>
                </c:pt>
                <c:pt idx="58216">
                  <c:v>134.872225004375</c:v>
                </c:pt>
                <c:pt idx="58217">
                  <c:v>134.87454175964899</c:v>
                </c:pt>
                <c:pt idx="58218">
                  <c:v>134.87685851492199</c:v>
                </c:pt>
                <c:pt idx="58219">
                  <c:v>134.87917527019599</c:v>
                </c:pt>
                <c:pt idx="58220">
                  <c:v>134.88149202546899</c:v>
                </c:pt>
                <c:pt idx="58221">
                  <c:v>134.88380878074301</c:v>
                </c:pt>
                <c:pt idx="58222">
                  <c:v>134.88612553601601</c:v>
                </c:pt>
                <c:pt idx="58223">
                  <c:v>134.88844229129</c:v>
                </c:pt>
                <c:pt idx="58224">
                  <c:v>134.890759046564</c:v>
                </c:pt>
                <c:pt idx="58225">
                  <c:v>134.893075801837</c:v>
                </c:pt>
                <c:pt idx="58226">
                  <c:v>134.89539255711099</c:v>
                </c:pt>
                <c:pt idx="58227">
                  <c:v>134.89770931238399</c:v>
                </c:pt>
                <c:pt idx="58228">
                  <c:v>134.90002606765799</c:v>
                </c:pt>
                <c:pt idx="58229">
                  <c:v>134.90234282293099</c:v>
                </c:pt>
                <c:pt idx="58230">
                  <c:v>134.90465957820501</c:v>
                </c:pt>
                <c:pt idx="58231">
                  <c:v>134.90697633347801</c:v>
                </c:pt>
                <c:pt idx="58232">
                  <c:v>134.90929308875201</c:v>
                </c:pt>
                <c:pt idx="58233">
                  <c:v>134.91160984402501</c:v>
                </c:pt>
                <c:pt idx="58234">
                  <c:v>134.913926599299</c:v>
                </c:pt>
                <c:pt idx="58235">
                  <c:v>134.916243354572</c:v>
                </c:pt>
                <c:pt idx="58236">
                  <c:v>134.918560109846</c:v>
                </c:pt>
                <c:pt idx="58237">
                  <c:v>134.92087686511999</c:v>
                </c:pt>
                <c:pt idx="58238">
                  <c:v>134.92319362039299</c:v>
                </c:pt>
                <c:pt idx="58239">
                  <c:v>134.92551037566699</c:v>
                </c:pt>
                <c:pt idx="58240">
                  <c:v>134.92782713093999</c:v>
                </c:pt>
                <c:pt idx="58241">
                  <c:v>134.93014388621401</c:v>
                </c:pt>
                <c:pt idx="58242">
                  <c:v>134.93246064148701</c:v>
                </c:pt>
                <c:pt idx="58243">
                  <c:v>134.93477739676101</c:v>
                </c:pt>
                <c:pt idx="58244">
                  <c:v>134.93709415203401</c:v>
                </c:pt>
                <c:pt idx="58245">
                  <c:v>134.939410907308</c:v>
                </c:pt>
                <c:pt idx="58246">
                  <c:v>134.941727662581</c:v>
                </c:pt>
                <c:pt idx="58247">
                  <c:v>134.944044417855</c:v>
                </c:pt>
                <c:pt idx="58248">
                  <c:v>134.946361173128</c:v>
                </c:pt>
                <c:pt idx="58249">
                  <c:v>134.94867792840199</c:v>
                </c:pt>
                <c:pt idx="58250">
                  <c:v>134.95099468367599</c:v>
                </c:pt>
                <c:pt idx="58251">
                  <c:v>134.95331143894899</c:v>
                </c:pt>
                <c:pt idx="58252">
                  <c:v>134.95562819422301</c:v>
                </c:pt>
                <c:pt idx="58253">
                  <c:v>134.95794494949601</c:v>
                </c:pt>
                <c:pt idx="58254">
                  <c:v>134.96026170477001</c:v>
                </c:pt>
                <c:pt idx="58255">
                  <c:v>134.96257846004301</c:v>
                </c:pt>
                <c:pt idx="58256">
                  <c:v>134.964895215317</c:v>
                </c:pt>
                <c:pt idx="58257">
                  <c:v>134.96721197059</c:v>
                </c:pt>
                <c:pt idx="58258">
                  <c:v>134.969528725864</c:v>
                </c:pt>
                <c:pt idx="58259">
                  <c:v>134.971845481137</c:v>
                </c:pt>
                <c:pt idx="58260">
                  <c:v>134.97416223641099</c:v>
                </c:pt>
                <c:pt idx="58261">
                  <c:v>134.97647899168399</c:v>
                </c:pt>
                <c:pt idx="58262">
                  <c:v>134.97879574695801</c:v>
                </c:pt>
                <c:pt idx="58263">
                  <c:v>134.98111250223201</c:v>
                </c:pt>
                <c:pt idx="58264">
                  <c:v>134.98342925750501</c:v>
                </c:pt>
                <c:pt idx="58265">
                  <c:v>134.985746012779</c:v>
                </c:pt>
                <c:pt idx="58266">
                  <c:v>134.988062768052</c:v>
                </c:pt>
                <c:pt idx="58267">
                  <c:v>134.990379523326</c:v>
                </c:pt>
                <c:pt idx="58268">
                  <c:v>134.992696278599</c:v>
                </c:pt>
                <c:pt idx="58269">
                  <c:v>134.99501303387299</c:v>
                </c:pt>
                <c:pt idx="58270">
                  <c:v>134.99732978914599</c:v>
                </c:pt>
                <c:pt idx="58271">
                  <c:v>134.99964654441999</c:v>
                </c:pt>
                <c:pt idx="58272">
                  <c:v>135.00196329969299</c:v>
                </c:pt>
                <c:pt idx="58273">
                  <c:v>135.00428005496701</c:v>
                </c:pt>
                <c:pt idx="58274">
                  <c:v>135.00659681024101</c:v>
                </c:pt>
                <c:pt idx="58275">
                  <c:v>135.00891356551401</c:v>
                </c:pt>
                <c:pt idx="58276">
                  <c:v>135.011230320788</c:v>
                </c:pt>
                <c:pt idx="58277">
                  <c:v>135.013547076061</c:v>
                </c:pt>
                <c:pt idx="58278">
                  <c:v>135.015863831335</c:v>
                </c:pt>
                <c:pt idx="58279">
                  <c:v>135.018180586608</c:v>
                </c:pt>
                <c:pt idx="58280">
                  <c:v>135.02049734188199</c:v>
                </c:pt>
                <c:pt idx="58281">
                  <c:v>135.02281409715499</c:v>
                </c:pt>
                <c:pt idx="58282">
                  <c:v>135.02513085242899</c:v>
                </c:pt>
                <c:pt idx="58283">
                  <c:v>135.02744760770199</c:v>
                </c:pt>
                <c:pt idx="58284">
                  <c:v>135.02976436297601</c:v>
                </c:pt>
                <c:pt idx="58285">
                  <c:v>135.03208111824901</c:v>
                </c:pt>
                <c:pt idx="58286">
                  <c:v>135.03439787352301</c:v>
                </c:pt>
                <c:pt idx="58287">
                  <c:v>135.036714628797</c:v>
                </c:pt>
                <c:pt idx="58288">
                  <c:v>135.03903138407</c:v>
                </c:pt>
                <c:pt idx="58289">
                  <c:v>135.041348139344</c:v>
                </c:pt>
                <c:pt idx="58290">
                  <c:v>135.043664894617</c:v>
                </c:pt>
                <c:pt idx="58291">
                  <c:v>135.04598164989099</c:v>
                </c:pt>
                <c:pt idx="58292">
                  <c:v>135.04829840516399</c:v>
                </c:pt>
                <c:pt idx="58293">
                  <c:v>135.05061516043801</c:v>
                </c:pt>
                <c:pt idx="58294">
                  <c:v>135.05293191571101</c:v>
                </c:pt>
                <c:pt idx="58295">
                  <c:v>135.05524867098501</c:v>
                </c:pt>
                <c:pt idx="58296">
                  <c:v>135.05756542625801</c:v>
                </c:pt>
                <c:pt idx="58297">
                  <c:v>135.059882181532</c:v>
                </c:pt>
                <c:pt idx="58298">
                  <c:v>135.062198936805</c:v>
                </c:pt>
                <c:pt idx="58299">
                  <c:v>135.064515692079</c:v>
                </c:pt>
                <c:pt idx="58300">
                  <c:v>135.06683244735299</c:v>
                </c:pt>
                <c:pt idx="58301">
                  <c:v>135.06914920262599</c:v>
                </c:pt>
                <c:pt idx="58302">
                  <c:v>135.07146595789999</c:v>
                </c:pt>
                <c:pt idx="58303">
                  <c:v>135.07378271317299</c:v>
                </c:pt>
                <c:pt idx="58304">
                  <c:v>135.07609946844701</c:v>
                </c:pt>
                <c:pt idx="58305">
                  <c:v>135.07841622372001</c:v>
                </c:pt>
                <c:pt idx="58306">
                  <c:v>135.08073297899401</c:v>
                </c:pt>
                <c:pt idx="58307">
                  <c:v>135.08304973426701</c:v>
                </c:pt>
                <c:pt idx="58308">
                  <c:v>135.085366489541</c:v>
                </c:pt>
                <c:pt idx="58309">
                  <c:v>135.087683244814</c:v>
                </c:pt>
                <c:pt idx="58310">
                  <c:v>135.090000000088</c:v>
                </c:pt>
                <c:pt idx="58311">
                  <c:v>135.092316755361</c:v>
                </c:pt>
                <c:pt idx="58312">
                  <c:v>135.09463351063499</c:v>
                </c:pt>
                <c:pt idx="58313">
                  <c:v>135.09695026590899</c:v>
                </c:pt>
                <c:pt idx="58314">
                  <c:v>135.09926702118199</c:v>
                </c:pt>
                <c:pt idx="58315">
                  <c:v>135.10158377645601</c:v>
                </c:pt>
                <c:pt idx="58316">
                  <c:v>135.10390053172901</c:v>
                </c:pt>
                <c:pt idx="58317">
                  <c:v>135.10621728700301</c:v>
                </c:pt>
                <c:pt idx="58318">
                  <c:v>135.10853404227601</c:v>
                </c:pt>
                <c:pt idx="58319">
                  <c:v>135.11085079755</c:v>
                </c:pt>
                <c:pt idx="58320">
                  <c:v>135.113167552823</c:v>
                </c:pt>
                <c:pt idx="58321">
                  <c:v>135.115484308097</c:v>
                </c:pt>
                <c:pt idx="58322">
                  <c:v>135.11780106337</c:v>
                </c:pt>
                <c:pt idx="58323">
                  <c:v>135.12011781864399</c:v>
                </c:pt>
                <c:pt idx="58324">
                  <c:v>135.12243457391801</c:v>
                </c:pt>
                <c:pt idx="58325">
                  <c:v>135.12475132919101</c:v>
                </c:pt>
                <c:pt idx="58326">
                  <c:v>135.12706808446501</c:v>
                </c:pt>
                <c:pt idx="58327">
                  <c:v>135.12938483973801</c:v>
                </c:pt>
                <c:pt idx="58328">
                  <c:v>135.131701595012</c:v>
                </c:pt>
                <c:pt idx="58329">
                  <c:v>135.134018350285</c:v>
                </c:pt>
                <c:pt idx="58330">
                  <c:v>135.136335105559</c:v>
                </c:pt>
                <c:pt idx="58331">
                  <c:v>135.138651860832</c:v>
                </c:pt>
                <c:pt idx="58332">
                  <c:v>135.14096861610599</c:v>
                </c:pt>
                <c:pt idx="58333">
                  <c:v>135.14328537137899</c:v>
                </c:pt>
                <c:pt idx="58334">
                  <c:v>135.14560212665299</c:v>
                </c:pt>
                <c:pt idx="58335">
                  <c:v>135.14791888192599</c:v>
                </c:pt>
                <c:pt idx="58336">
                  <c:v>135.15023563720001</c:v>
                </c:pt>
                <c:pt idx="58337">
                  <c:v>135.15255239247401</c:v>
                </c:pt>
                <c:pt idx="58338">
                  <c:v>135.15486914774701</c:v>
                </c:pt>
                <c:pt idx="58339">
                  <c:v>135.157185903021</c:v>
                </c:pt>
                <c:pt idx="58340">
                  <c:v>135.159502658294</c:v>
                </c:pt>
                <c:pt idx="58341">
                  <c:v>135.161819413568</c:v>
                </c:pt>
                <c:pt idx="58342">
                  <c:v>135.164136168841</c:v>
                </c:pt>
                <c:pt idx="58343">
                  <c:v>135.16645292411499</c:v>
                </c:pt>
                <c:pt idx="58344">
                  <c:v>135.16876967938799</c:v>
                </c:pt>
                <c:pt idx="58345">
                  <c:v>135.17108643466199</c:v>
                </c:pt>
                <c:pt idx="58346">
                  <c:v>135.17340318993499</c:v>
                </c:pt>
                <c:pt idx="58347">
                  <c:v>135.17571994520901</c:v>
                </c:pt>
                <c:pt idx="58348">
                  <c:v>135.17803670048201</c:v>
                </c:pt>
                <c:pt idx="58349">
                  <c:v>135.18035345575601</c:v>
                </c:pt>
                <c:pt idx="58350">
                  <c:v>135.18267021103</c:v>
                </c:pt>
                <c:pt idx="58351">
                  <c:v>135.184986966303</c:v>
                </c:pt>
                <c:pt idx="58352">
                  <c:v>135.187303721577</c:v>
                </c:pt>
                <c:pt idx="58353">
                  <c:v>135.18962047685</c:v>
                </c:pt>
                <c:pt idx="58354">
                  <c:v>135.19193723212399</c:v>
                </c:pt>
                <c:pt idx="58355">
                  <c:v>135.19425398739699</c:v>
                </c:pt>
                <c:pt idx="58356">
                  <c:v>135.19657074267101</c:v>
                </c:pt>
                <c:pt idx="58357">
                  <c:v>135.19888749794401</c:v>
                </c:pt>
                <c:pt idx="58358">
                  <c:v>135.20120425321801</c:v>
                </c:pt>
                <c:pt idx="58359">
                  <c:v>135.20352100849101</c:v>
                </c:pt>
                <c:pt idx="58360">
                  <c:v>135.205837763765</c:v>
                </c:pt>
                <c:pt idx="58361">
                  <c:v>135.208154519039</c:v>
                </c:pt>
                <c:pt idx="58362">
                  <c:v>135.210471274312</c:v>
                </c:pt>
                <c:pt idx="58363">
                  <c:v>135.21278802958599</c:v>
                </c:pt>
                <c:pt idx="58364">
                  <c:v>135.21510478485899</c:v>
                </c:pt>
                <c:pt idx="58365">
                  <c:v>135.21742154013299</c:v>
                </c:pt>
                <c:pt idx="58366">
                  <c:v>135.21973829540599</c:v>
                </c:pt>
                <c:pt idx="58367">
                  <c:v>135.22205505068001</c:v>
                </c:pt>
                <c:pt idx="58368">
                  <c:v>135.22437180595301</c:v>
                </c:pt>
                <c:pt idx="58369">
                  <c:v>135.22668856122701</c:v>
                </c:pt>
                <c:pt idx="58370">
                  <c:v>135.22900531650001</c:v>
                </c:pt>
                <c:pt idx="58371">
                  <c:v>135.231322071774</c:v>
                </c:pt>
                <c:pt idx="58372">
                  <c:v>135.233638827047</c:v>
                </c:pt>
                <c:pt idx="58373">
                  <c:v>135.235955582321</c:v>
                </c:pt>
                <c:pt idx="58374">
                  <c:v>135.23827233759499</c:v>
                </c:pt>
                <c:pt idx="58375">
                  <c:v>135.24058909286799</c:v>
                </c:pt>
                <c:pt idx="58376">
                  <c:v>135.24290584814199</c:v>
                </c:pt>
                <c:pt idx="58377">
                  <c:v>135.24522260341499</c:v>
                </c:pt>
                <c:pt idx="58378">
                  <c:v>135.24753935868901</c:v>
                </c:pt>
                <c:pt idx="58379">
                  <c:v>135.24985611396201</c:v>
                </c:pt>
                <c:pt idx="58380">
                  <c:v>135.25217286923601</c:v>
                </c:pt>
                <c:pt idx="58381">
                  <c:v>135.25448962450901</c:v>
                </c:pt>
                <c:pt idx="58382">
                  <c:v>135.256806379783</c:v>
                </c:pt>
                <c:pt idx="58383">
                  <c:v>135.259123135056</c:v>
                </c:pt>
                <c:pt idx="58384">
                  <c:v>135.26143989033</c:v>
                </c:pt>
                <c:pt idx="58385">
                  <c:v>135.263756645603</c:v>
                </c:pt>
                <c:pt idx="58386">
                  <c:v>135.26607340087699</c:v>
                </c:pt>
                <c:pt idx="58387">
                  <c:v>135.26839015615101</c:v>
                </c:pt>
                <c:pt idx="58388">
                  <c:v>135.27070691142401</c:v>
                </c:pt>
                <c:pt idx="58389">
                  <c:v>135.27302366669801</c:v>
                </c:pt>
                <c:pt idx="58390">
                  <c:v>135.27534042197101</c:v>
                </c:pt>
                <c:pt idx="58391">
                  <c:v>135.277657177245</c:v>
                </c:pt>
                <c:pt idx="58392">
                  <c:v>135.279973932518</c:v>
                </c:pt>
                <c:pt idx="58393">
                  <c:v>135.282290687792</c:v>
                </c:pt>
                <c:pt idx="58394">
                  <c:v>135.284607443065</c:v>
                </c:pt>
                <c:pt idx="58395">
                  <c:v>135.28692419833899</c:v>
                </c:pt>
                <c:pt idx="58396">
                  <c:v>135.28924095361199</c:v>
                </c:pt>
                <c:pt idx="58397">
                  <c:v>135.29155770888599</c:v>
                </c:pt>
                <c:pt idx="58398">
                  <c:v>135.29387446415899</c:v>
                </c:pt>
                <c:pt idx="58399">
                  <c:v>135.29619121943301</c:v>
                </c:pt>
                <c:pt idx="58400">
                  <c:v>135.29850797470701</c:v>
                </c:pt>
                <c:pt idx="58401">
                  <c:v>135.30082472998001</c:v>
                </c:pt>
                <c:pt idx="58402">
                  <c:v>135.303141485254</c:v>
                </c:pt>
                <c:pt idx="58403">
                  <c:v>135.305458240527</c:v>
                </c:pt>
                <c:pt idx="58404">
                  <c:v>135.307774995801</c:v>
                </c:pt>
                <c:pt idx="58405">
                  <c:v>135.310091751074</c:v>
                </c:pt>
                <c:pt idx="58406">
                  <c:v>135.31240850634799</c:v>
                </c:pt>
                <c:pt idx="58407">
                  <c:v>135.31472526162099</c:v>
                </c:pt>
                <c:pt idx="58408">
                  <c:v>135.31704201689499</c:v>
                </c:pt>
                <c:pt idx="58409">
                  <c:v>135.31935877216799</c:v>
                </c:pt>
                <c:pt idx="58410">
                  <c:v>135.32167552744201</c:v>
                </c:pt>
                <c:pt idx="58411">
                  <c:v>135.32399228271601</c:v>
                </c:pt>
                <c:pt idx="58412">
                  <c:v>135.32630903798901</c:v>
                </c:pt>
                <c:pt idx="58413">
                  <c:v>135.328625793263</c:v>
                </c:pt>
                <c:pt idx="58414">
                  <c:v>135.330942548536</c:v>
                </c:pt>
                <c:pt idx="58415">
                  <c:v>135.33325930381</c:v>
                </c:pt>
                <c:pt idx="58416">
                  <c:v>135.335576059083</c:v>
                </c:pt>
                <c:pt idx="58417">
                  <c:v>135.33789281435699</c:v>
                </c:pt>
                <c:pt idx="58418">
                  <c:v>135.34020956962999</c:v>
                </c:pt>
                <c:pt idx="58419">
                  <c:v>135.34252632490399</c:v>
                </c:pt>
                <c:pt idx="58420">
                  <c:v>135.34484308017699</c:v>
                </c:pt>
                <c:pt idx="58421">
                  <c:v>135.34715983545101</c:v>
                </c:pt>
                <c:pt idx="58422">
                  <c:v>135.34947659072401</c:v>
                </c:pt>
                <c:pt idx="58423">
                  <c:v>135.351793345998</c:v>
                </c:pt>
                <c:pt idx="58424">
                  <c:v>135.354110101272</c:v>
                </c:pt>
                <c:pt idx="58425">
                  <c:v>135.356426856545</c:v>
                </c:pt>
                <c:pt idx="58426">
                  <c:v>135.35874361181899</c:v>
                </c:pt>
                <c:pt idx="58427">
                  <c:v>135.36106036709199</c:v>
                </c:pt>
                <c:pt idx="58428">
                  <c:v>135.36337712236599</c:v>
                </c:pt>
                <c:pt idx="58429">
                  <c:v>135.36569387763899</c:v>
                </c:pt>
                <c:pt idx="58430">
                  <c:v>135.36801063291301</c:v>
                </c:pt>
                <c:pt idx="58431">
                  <c:v>135.37032738818601</c:v>
                </c:pt>
                <c:pt idx="58432">
                  <c:v>135.37264414346001</c:v>
                </c:pt>
                <c:pt idx="58433">
                  <c:v>135.37496089873301</c:v>
                </c:pt>
                <c:pt idx="58434">
                  <c:v>135.377277654007</c:v>
                </c:pt>
                <c:pt idx="58435">
                  <c:v>135.37959440928</c:v>
                </c:pt>
                <c:pt idx="58436">
                  <c:v>135.381911164554</c:v>
                </c:pt>
                <c:pt idx="58437">
                  <c:v>135.38422791982799</c:v>
                </c:pt>
                <c:pt idx="58438">
                  <c:v>135.38654467510099</c:v>
                </c:pt>
                <c:pt idx="58439">
                  <c:v>135.38886143037499</c:v>
                </c:pt>
                <c:pt idx="58440">
                  <c:v>135.39117818564799</c:v>
                </c:pt>
                <c:pt idx="58441">
                  <c:v>135.39349494092201</c:v>
                </c:pt>
                <c:pt idx="58442">
                  <c:v>135.39581169619501</c:v>
                </c:pt>
                <c:pt idx="58443">
                  <c:v>135.39812845146901</c:v>
                </c:pt>
                <c:pt idx="58444">
                  <c:v>135.40044520674201</c:v>
                </c:pt>
                <c:pt idx="58445">
                  <c:v>135.402761962016</c:v>
                </c:pt>
                <c:pt idx="58446">
                  <c:v>135.405078717289</c:v>
                </c:pt>
                <c:pt idx="58447">
                  <c:v>135.407395472563</c:v>
                </c:pt>
                <c:pt idx="58448">
                  <c:v>135.409712227836</c:v>
                </c:pt>
                <c:pt idx="58449">
                  <c:v>135.41202898310999</c:v>
                </c:pt>
                <c:pt idx="58450">
                  <c:v>135.41434573838399</c:v>
                </c:pt>
                <c:pt idx="58451">
                  <c:v>135.41666249365699</c:v>
                </c:pt>
                <c:pt idx="58452">
                  <c:v>135.41897924893101</c:v>
                </c:pt>
                <c:pt idx="58453">
                  <c:v>135.42129600420401</c:v>
                </c:pt>
                <c:pt idx="58454">
                  <c:v>135.423612759478</c:v>
                </c:pt>
                <c:pt idx="58455">
                  <c:v>135.425929514751</c:v>
                </c:pt>
                <c:pt idx="58456">
                  <c:v>135.428246270025</c:v>
                </c:pt>
                <c:pt idx="58457">
                  <c:v>135.430563025298</c:v>
                </c:pt>
                <c:pt idx="58458">
                  <c:v>135.43287978057199</c:v>
                </c:pt>
                <c:pt idx="58459">
                  <c:v>135.43519653584499</c:v>
                </c:pt>
                <c:pt idx="58460">
                  <c:v>135.43751329111899</c:v>
                </c:pt>
                <c:pt idx="58461">
                  <c:v>135.43983004639301</c:v>
                </c:pt>
                <c:pt idx="58462">
                  <c:v>135.44214680166601</c:v>
                </c:pt>
                <c:pt idx="58463">
                  <c:v>135.44446355694001</c:v>
                </c:pt>
                <c:pt idx="58464">
                  <c:v>135.44678031221301</c:v>
                </c:pt>
                <c:pt idx="58465">
                  <c:v>135.449097067487</c:v>
                </c:pt>
                <c:pt idx="58466">
                  <c:v>135.45141382276</c:v>
                </c:pt>
                <c:pt idx="58467">
                  <c:v>135.453730578034</c:v>
                </c:pt>
                <c:pt idx="58468">
                  <c:v>135.456047333307</c:v>
                </c:pt>
                <c:pt idx="58469">
                  <c:v>135.45836408858099</c:v>
                </c:pt>
                <c:pt idx="58470">
                  <c:v>135.46068084385399</c:v>
                </c:pt>
                <c:pt idx="58471">
                  <c:v>135.46299759912799</c:v>
                </c:pt>
                <c:pt idx="58472">
                  <c:v>135.46531435440099</c:v>
                </c:pt>
                <c:pt idx="58473">
                  <c:v>135.46763110967501</c:v>
                </c:pt>
                <c:pt idx="58474">
                  <c:v>135.46994786494901</c:v>
                </c:pt>
                <c:pt idx="58475">
                  <c:v>135.47226462022201</c:v>
                </c:pt>
                <c:pt idx="58476">
                  <c:v>135.474581375496</c:v>
                </c:pt>
                <c:pt idx="58477">
                  <c:v>135.476898130769</c:v>
                </c:pt>
                <c:pt idx="58478">
                  <c:v>135.479214886043</c:v>
                </c:pt>
                <c:pt idx="58479">
                  <c:v>135.481531641316</c:v>
                </c:pt>
                <c:pt idx="58480">
                  <c:v>135.48384839658999</c:v>
                </c:pt>
                <c:pt idx="58481">
                  <c:v>135.48616515186299</c:v>
                </c:pt>
                <c:pt idx="58482">
                  <c:v>135.48848190713699</c:v>
                </c:pt>
                <c:pt idx="58483">
                  <c:v>135.49079866240999</c:v>
                </c:pt>
                <c:pt idx="58484">
                  <c:v>135.49311541768401</c:v>
                </c:pt>
                <c:pt idx="58485">
                  <c:v>135.49543217295701</c:v>
                </c:pt>
                <c:pt idx="58486">
                  <c:v>135.497748928231</c:v>
                </c:pt>
                <c:pt idx="58487">
                  <c:v>135.500065683505</c:v>
                </c:pt>
                <c:pt idx="58488">
                  <c:v>135.502382438778</c:v>
                </c:pt>
                <c:pt idx="58489">
                  <c:v>135.50469919405199</c:v>
                </c:pt>
                <c:pt idx="58490">
                  <c:v>135.50701594932499</c:v>
                </c:pt>
                <c:pt idx="58491">
                  <c:v>135.50933270459899</c:v>
                </c:pt>
                <c:pt idx="58492">
                  <c:v>135.51164945987199</c:v>
                </c:pt>
                <c:pt idx="58493">
                  <c:v>135.51396621514601</c:v>
                </c:pt>
                <c:pt idx="58494">
                  <c:v>135.51628297041901</c:v>
                </c:pt>
                <c:pt idx="58495">
                  <c:v>135.51859972569301</c:v>
                </c:pt>
                <c:pt idx="58496">
                  <c:v>135.52091648096601</c:v>
                </c:pt>
                <c:pt idx="58497">
                  <c:v>135.52323323624</c:v>
                </c:pt>
                <c:pt idx="58498">
                  <c:v>135.525549991514</c:v>
                </c:pt>
                <c:pt idx="58499">
                  <c:v>135.527866746787</c:v>
                </c:pt>
                <c:pt idx="58500">
                  <c:v>135.53018350206099</c:v>
                </c:pt>
                <c:pt idx="58501">
                  <c:v>135.53250025733399</c:v>
                </c:pt>
                <c:pt idx="58502">
                  <c:v>135.53481701260799</c:v>
                </c:pt>
                <c:pt idx="58503">
                  <c:v>135.53713376788099</c:v>
                </c:pt>
                <c:pt idx="58504">
                  <c:v>135.53945052315501</c:v>
                </c:pt>
                <c:pt idx="58505">
                  <c:v>135.54176727842801</c:v>
                </c:pt>
                <c:pt idx="58506">
                  <c:v>135.54408403370201</c:v>
                </c:pt>
                <c:pt idx="58507">
                  <c:v>135.54640078897501</c:v>
                </c:pt>
                <c:pt idx="58508">
                  <c:v>135.548717544249</c:v>
                </c:pt>
                <c:pt idx="58509">
                  <c:v>135.551034299522</c:v>
                </c:pt>
                <c:pt idx="58510">
                  <c:v>135.553351054796</c:v>
                </c:pt>
                <c:pt idx="58511">
                  <c:v>135.55566781006999</c:v>
                </c:pt>
                <c:pt idx="58512">
                  <c:v>135.55798456534299</c:v>
                </c:pt>
                <c:pt idx="58513">
                  <c:v>135.56030132061699</c:v>
                </c:pt>
                <c:pt idx="58514">
                  <c:v>135.56261807588999</c:v>
                </c:pt>
                <c:pt idx="58515">
                  <c:v>135.56493483116401</c:v>
                </c:pt>
                <c:pt idx="58516">
                  <c:v>135.56725158643701</c:v>
                </c:pt>
                <c:pt idx="58517">
                  <c:v>135.569568341711</c:v>
                </c:pt>
                <c:pt idx="58518">
                  <c:v>135.571885096984</c:v>
                </c:pt>
                <c:pt idx="58519">
                  <c:v>135.574201852258</c:v>
                </c:pt>
                <c:pt idx="58520">
                  <c:v>135.576518607531</c:v>
                </c:pt>
                <c:pt idx="58521">
                  <c:v>135.57883536280499</c:v>
                </c:pt>
                <c:pt idx="58522">
                  <c:v>135.58115211807799</c:v>
                </c:pt>
                <c:pt idx="58523">
                  <c:v>135.58346887335199</c:v>
                </c:pt>
                <c:pt idx="58524">
                  <c:v>135.58578562862601</c:v>
                </c:pt>
                <c:pt idx="58525">
                  <c:v>135.58810238389901</c:v>
                </c:pt>
                <c:pt idx="58526">
                  <c:v>135.59041913917301</c:v>
                </c:pt>
                <c:pt idx="58527">
                  <c:v>135.59273589444601</c:v>
                </c:pt>
                <c:pt idx="58528">
                  <c:v>135.59505264972</c:v>
                </c:pt>
                <c:pt idx="58529">
                  <c:v>135.597369404993</c:v>
                </c:pt>
                <c:pt idx="58530">
                  <c:v>135.599686160267</c:v>
                </c:pt>
                <c:pt idx="58531">
                  <c:v>135.60200291554</c:v>
                </c:pt>
                <c:pt idx="58532">
                  <c:v>135.60431967081399</c:v>
                </c:pt>
                <c:pt idx="58533">
                  <c:v>135.60663642608699</c:v>
                </c:pt>
                <c:pt idx="58534">
                  <c:v>135.60895318136099</c:v>
                </c:pt>
                <c:pt idx="58535">
                  <c:v>135.61126993663399</c:v>
                </c:pt>
                <c:pt idx="58536">
                  <c:v>135.61358669190801</c:v>
                </c:pt>
                <c:pt idx="58537">
                  <c:v>135.61590344718201</c:v>
                </c:pt>
                <c:pt idx="58538">
                  <c:v>135.61822020245501</c:v>
                </c:pt>
                <c:pt idx="58539">
                  <c:v>135.620536957729</c:v>
                </c:pt>
                <c:pt idx="58540">
                  <c:v>135.622853713002</c:v>
                </c:pt>
                <c:pt idx="58541">
                  <c:v>135.625170468276</c:v>
                </c:pt>
                <c:pt idx="58542">
                  <c:v>135.627487223549</c:v>
                </c:pt>
                <c:pt idx="58543">
                  <c:v>135.62980397882299</c:v>
                </c:pt>
                <c:pt idx="58544">
                  <c:v>135.63212073409599</c:v>
                </c:pt>
                <c:pt idx="58545">
                  <c:v>135.63443748936999</c:v>
                </c:pt>
                <c:pt idx="58546">
                  <c:v>135.63675424464299</c:v>
                </c:pt>
                <c:pt idx="58547">
                  <c:v>135.63907099991701</c:v>
                </c:pt>
                <c:pt idx="58548">
                  <c:v>135.641387755191</c:v>
                </c:pt>
                <c:pt idx="58549">
                  <c:v>135.643704510464</c:v>
                </c:pt>
                <c:pt idx="58550">
                  <c:v>135.646021265738</c:v>
                </c:pt>
                <c:pt idx="58551">
                  <c:v>135.648338021011</c:v>
                </c:pt>
                <c:pt idx="58552">
                  <c:v>135.65065477628499</c:v>
                </c:pt>
                <c:pt idx="58553">
                  <c:v>135.65297153155799</c:v>
                </c:pt>
                <c:pt idx="58554">
                  <c:v>135.65528828683199</c:v>
                </c:pt>
                <c:pt idx="58555">
                  <c:v>135.65760504210499</c:v>
                </c:pt>
                <c:pt idx="58556">
                  <c:v>135.65992179737901</c:v>
                </c:pt>
                <c:pt idx="58557">
                  <c:v>135.66223855265201</c:v>
                </c:pt>
                <c:pt idx="58558">
                  <c:v>135.66455530792601</c:v>
                </c:pt>
                <c:pt idx="58559">
                  <c:v>135.66687206319901</c:v>
                </c:pt>
                <c:pt idx="58560">
                  <c:v>135.669188818473</c:v>
                </c:pt>
                <c:pt idx="58561">
                  <c:v>135.671505573747</c:v>
                </c:pt>
                <c:pt idx="58562">
                  <c:v>135.67382232902</c:v>
                </c:pt>
                <c:pt idx="58563">
                  <c:v>135.67613908429399</c:v>
                </c:pt>
                <c:pt idx="58564">
                  <c:v>135.67845583956699</c:v>
                </c:pt>
                <c:pt idx="58565">
                  <c:v>135.68077259484099</c:v>
                </c:pt>
                <c:pt idx="58566">
                  <c:v>135.68308935011399</c:v>
                </c:pt>
                <c:pt idx="58567">
                  <c:v>135.68540610538801</c:v>
                </c:pt>
                <c:pt idx="58568">
                  <c:v>135.68772286066101</c:v>
                </c:pt>
                <c:pt idx="58569">
                  <c:v>135.69003961593501</c:v>
                </c:pt>
                <c:pt idx="58570">
                  <c:v>135.69235637120801</c:v>
                </c:pt>
                <c:pt idx="58571">
                  <c:v>135.694673126482</c:v>
                </c:pt>
                <c:pt idx="58572">
                  <c:v>135.696989881755</c:v>
                </c:pt>
                <c:pt idx="58573">
                  <c:v>135.699306637029</c:v>
                </c:pt>
                <c:pt idx="58574">
                  <c:v>135.70162339230299</c:v>
                </c:pt>
                <c:pt idx="58575">
                  <c:v>135.70394014757599</c:v>
                </c:pt>
                <c:pt idx="58576">
                  <c:v>135.70625690284999</c:v>
                </c:pt>
                <c:pt idx="58577">
                  <c:v>135.70857365812299</c:v>
                </c:pt>
                <c:pt idx="58578">
                  <c:v>135.71089041339701</c:v>
                </c:pt>
                <c:pt idx="58579">
                  <c:v>135.71320716867001</c:v>
                </c:pt>
                <c:pt idx="58580">
                  <c:v>135.715523923944</c:v>
                </c:pt>
                <c:pt idx="58581">
                  <c:v>135.71784067921701</c:v>
                </c:pt>
                <c:pt idx="58582">
                  <c:v>135.720157434491</c:v>
                </c:pt>
                <c:pt idx="58583">
                  <c:v>135.722474189764</c:v>
                </c:pt>
                <c:pt idx="58584">
                  <c:v>135.724790945038</c:v>
                </c:pt>
                <c:pt idx="58585">
                  <c:v>135.727107700311</c:v>
                </c:pt>
                <c:pt idx="58586">
                  <c:v>135.72942445558499</c:v>
                </c:pt>
                <c:pt idx="58587">
                  <c:v>135.73174121085901</c:v>
                </c:pt>
                <c:pt idx="58588">
                  <c:v>135.73405796613201</c:v>
                </c:pt>
                <c:pt idx="58589">
                  <c:v>135.73637472140601</c:v>
                </c:pt>
                <c:pt idx="58590">
                  <c:v>135.73869147667901</c:v>
                </c:pt>
                <c:pt idx="58591">
                  <c:v>135.741008231953</c:v>
                </c:pt>
                <c:pt idx="58592">
                  <c:v>135.743324987226</c:v>
                </c:pt>
                <c:pt idx="58593">
                  <c:v>135.7456417425</c:v>
                </c:pt>
                <c:pt idx="58594">
                  <c:v>135.747958497773</c:v>
                </c:pt>
                <c:pt idx="58595">
                  <c:v>135.75027525304699</c:v>
                </c:pt>
                <c:pt idx="58596">
                  <c:v>135.75259200831999</c:v>
                </c:pt>
                <c:pt idx="58597">
                  <c:v>135.75490876359399</c:v>
                </c:pt>
                <c:pt idx="58598">
                  <c:v>135.75722551886801</c:v>
                </c:pt>
                <c:pt idx="58599">
                  <c:v>135.75954227414101</c:v>
                </c:pt>
                <c:pt idx="58600">
                  <c:v>135.76185902941501</c:v>
                </c:pt>
                <c:pt idx="58601">
                  <c:v>135.76417578468801</c:v>
                </c:pt>
                <c:pt idx="58602">
                  <c:v>135.766492539962</c:v>
                </c:pt>
                <c:pt idx="58603">
                  <c:v>135.768809295235</c:v>
                </c:pt>
                <c:pt idx="58604">
                  <c:v>135.771126050509</c:v>
                </c:pt>
                <c:pt idx="58605">
                  <c:v>135.773442805782</c:v>
                </c:pt>
                <c:pt idx="58606">
                  <c:v>135.77575956105599</c:v>
                </c:pt>
                <c:pt idx="58607">
                  <c:v>135.77807631632899</c:v>
                </c:pt>
                <c:pt idx="58608">
                  <c:v>135.78039307160299</c:v>
                </c:pt>
                <c:pt idx="58609">
                  <c:v>135.78270982687599</c:v>
                </c:pt>
                <c:pt idx="58610">
                  <c:v>135.78502658215001</c:v>
                </c:pt>
                <c:pt idx="58611">
                  <c:v>135.78734333742401</c:v>
                </c:pt>
                <c:pt idx="58612">
                  <c:v>135.78966009269701</c:v>
                </c:pt>
                <c:pt idx="58613">
                  <c:v>135.791976847971</c:v>
                </c:pt>
                <c:pt idx="58614">
                  <c:v>135.794293603244</c:v>
                </c:pt>
                <c:pt idx="58615">
                  <c:v>135.796610358518</c:v>
                </c:pt>
                <c:pt idx="58616">
                  <c:v>135.798927113791</c:v>
                </c:pt>
                <c:pt idx="58617">
                  <c:v>135.80124386906499</c:v>
                </c:pt>
                <c:pt idx="58618">
                  <c:v>135.80356062433799</c:v>
                </c:pt>
                <c:pt idx="58619">
                  <c:v>135.80587737961201</c:v>
                </c:pt>
                <c:pt idx="58620">
                  <c:v>135.80819413488501</c:v>
                </c:pt>
                <c:pt idx="58621">
                  <c:v>135.81051089015901</c:v>
                </c:pt>
                <c:pt idx="58622">
                  <c:v>135.81282764543201</c:v>
                </c:pt>
                <c:pt idx="58623">
                  <c:v>135.815144400706</c:v>
                </c:pt>
                <c:pt idx="58624">
                  <c:v>135.81746115598</c:v>
                </c:pt>
                <c:pt idx="58625">
                  <c:v>135.819777911253</c:v>
                </c:pt>
                <c:pt idx="58626">
                  <c:v>135.82209466652699</c:v>
                </c:pt>
                <c:pt idx="58627">
                  <c:v>135.82441142179999</c:v>
                </c:pt>
                <c:pt idx="58628">
                  <c:v>135.82672817707399</c:v>
                </c:pt>
                <c:pt idx="58629">
                  <c:v>135.82904493234699</c:v>
                </c:pt>
                <c:pt idx="58630">
                  <c:v>135.83136168762101</c:v>
                </c:pt>
                <c:pt idx="58631">
                  <c:v>135.83367844289401</c:v>
                </c:pt>
                <c:pt idx="58632">
                  <c:v>135.83599519816801</c:v>
                </c:pt>
                <c:pt idx="58633">
                  <c:v>135.83831195344101</c:v>
                </c:pt>
                <c:pt idx="58634">
                  <c:v>135.840628708715</c:v>
                </c:pt>
                <c:pt idx="58635">
                  <c:v>135.842945463988</c:v>
                </c:pt>
                <c:pt idx="58636">
                  <c:v>135.845262219262</c:v>
                </c:pt>
                <c:pt idx="58637">
                  <c:v>135.84757897453599</c:v>
                </c:pt>
                <c:pt idx="58638">
                  <c:v>135.84989572980899</c:v>
                </c:pt>
                <c:pt idx="58639">
                  <c:v>135.85221248508299</c:v>
                </c:pt>
                <c:pt idx="58640">
                  <c:v>135.85452924035599</c:v>
                </c:pt>
                <c:pt idx="58641">
                  <c:v>135.85684599563001</c:v>
                </c:pt>
                <c:pt idx="58642">
                  <c:v>135.85916275090301</c:v>
                </c:pt>
                <c:pt idx="58643">
                  <c:v>135.86147950617701</c:v>
                </c:pt>
                <c:pt idx="58644">
                  <c:v>135.86379626145001</c:v>
                </c:pt>
                <c:pt idx="58645">
                  <c:v>135.866113016724</c:v>
                </c:pt>
                <c:pt idx="58646">
                  <c:v>135.868429771997</c:v>
                </c:pt>
                <c:pt idx="58647">
                  <c:v>135.870746527271</c:v>
                </c:pt>
                <c:pt idx="58648">
                  <c:v>135.87306328254499</c:v>
                </c:pt>
                <c:pt idx="58649">
                  <c:v>135.87538003781799</c:v>
                </c:pt>
                <c:pt idx="58650">
                  <c:v>135.87769679309201</c:v>
                </c:pt>
                <c:pt idx="58651">
                  <c:v>135.88001354836501</c:v>
                </c:pt>
                <c:pt idx="58652">
                  <c:v>135.88233030363901</c:v>
                </c:pt>
                <c:pt idx="58653">
                  <c:v>135.88464705891201</c:v>
                </c:pt>
                <c:pt idx="58654">
                  <c:v>135.886963814186</c:v>
                </c:pt>
                <c:pt idx="58655">
                  <c:v>135.889280569459</c:v>
                </c:pt>
                <c:pt idx="58656">
                  <c:v>135.891597324733</c:v>
                </c:pt>
                <c:pt idx="58657">
                  <c:v>135.893914080006</c:v>
                </c:pt>
                <c:pt idx="58658">
                  <c:v>135.89623083527999</c:v>
                </c:pt>
                <c:pt idx="58659">
                  <c:v>135.89854759055299</c:v>
                </c:pt>
                <c:pt idx="58660">
                  <c:v>135.90086434582699</c:v>
                </c:pt>
                <c:pt idx="58661">
                  <c:v>135.90318110110101</c:v>
                </c:pt>
                <c:pt idx="58662">
                  <c:v>135.90549785637401</c:v>
                </c:pt>
                <c:pt idx="58663">
                  <c:v>135.90781461164801</c:v>
                </c:pt>
                <c:pt idx="58664">
                  <c:v>135.91013136692101</c:v>
                </c:pt>
                <c:pt idx="58665">
                  <c:v>135.912448122195</c:v>
                </c:pt>
                <c:pt idx="58666">
                  <c:v>135.914764877468</c:v>
                </c:pt>
                <c:pt idx="58667">
                  <c:v>135.917081632742</c:v>
                </c:pt>
                <c:pt idx="58668">
                  <c:v>135.919398388015</c:v>
                </c:pt>
                <c:pt idx="58669">
                  <c:v>135.92171514328899</c:v>
                </c:pt>
                <c:pt idx="58670">
                  <c:v>135.92403189856199</c:v>
                </c:pt>
                <c:pt idx="58671">
                  <c:v>135.92634865383599</c:v>
                </c:pt>
                <c:pt idx="58672">
                  <c:v>135.92866540910899</c:v>
                </c:pt>
                <c:pt idx="58673">
                  <c:v>135.93098216438301</c:v>
                </c:pt>
                <c:pt idx="58674">
                  <c:v>135.93329891965701</c:v>
                </c:pt>
                <c:pt idx="58675">
                  <c:v>135.93561567493001</c:v>
                </c:pt>
                <c:pt idx="58676">
                  <c:v>135.937932430204</c:v>
                </c:pt>
                <c:pt idx="58677">
                  <c:v>135.940249185477</c:v>
                </c:pt>
                <c:pt idx="58678">
                  <c:v>135.942565940751</c:v>
                </c:pt>
                <c:pt idx="58679">
                  <c:v>135.944882696024</c:v>
                </c:pt>
                <c:pt idx="58680">
                  <c:v>135.94719945129799</c:v>
                </c:pt>
                <c:pt idx="58681">
                  <c:v>135.94951620657099</c:v>
                </c:pt>
                <c:pt idx="58682">
                  <c:v>135.95183296184501</c:v>
                </c:pt>
                <c:pt idx="58683">
                  <c:v>135.95414971711801</c:v>
                </c:pt>
                <c:pt idx="58684">
                  <c:v>135.95646647239201</c:v>
                </c:pt>
                <c:pt idx="58685">
                  <c:v>135.958783227666</c:v>
                </c:pt>
                <c:pt idx="58686">
                  <c:v>135.961099982939</c:v>
                </c:pt>
                <c:pt idx="58687">
                  <c:v>135.963416738213</c:v>
                </c:pt>
                <c:pt idx="58688">
                  <c:v>135.965733493486</c:v>
                </c:pt>
                <c:pt idx="58689">
                  <c:v>135.96805024875999</c:v>
                </c:pt>
                <c:pt idx="58690">
                  <c:v>135.97036700403299</c:v>
                </c:pt>
                <c:pt idx="58691">
                  <c:v>135.97268375930699</c:v>
                </c:pt>
                <c:pt idx="58692">
                  <c:v>135.97500051457999</c:v>
                </c:pt>
                <c:pt idx="58693">
                  <c:v>135.97731726985401</c:v>
                </c:pt>
                <c:pt idx="58694">
                  <c:v>135.97963402512701</c:v>
                </c:pt>
                <c:pt idx="58695">
                  <c:v>135.98195078040101</c:v>
                </c:pt>
                <c:pt idx="58696">
                  <c:v>135.98426753567401</c:v>
                </c:pt>
                <c:pt idx="58697">
                  <c:v>135.986584290948</c:v>
                </c:pt>
                <c:pt idx="58698">
                  <c:v>135.988901046222</c:v>
                </c:pt>
                <c:pt idx="58699">
                  <c:v>135.991217801495</c:v>
                </c:pt>
                <c:pt idx="58700">
                  <c:v>135.99353455676899</c:v>
                </c:pt>
                <c:pt idx="58701">
                  <c:v>135.99585131204199</c:v>
                </c:pt>
                <c:pt idx="58702">
                  <c:v>135.99816806731599</c:v>
                </c:pt>
                <c:pt idx="58703">
                  <c:v>136.00048482258899</c:v>
                </c:pt>
                <c:pt idx="58704">
                  <c:v>136.00280157786301</c:v>
                </c:pt>
                <c:pt idx="58705">
                  <c:v>136.00511833313601</c:v>
                </c:pt>
                <c:pt idx="58706">
                  <c:v>136.00743508841001</c:v>
                </c:pt>
                <c:pt idx="58707">
                  <c:v>136.00975184368301</c:v>
                </c:pt>
                <c:pt idx="58708">
                  <c:v>136.012068598957</c:v>
                </c:pt>
                <c:pt idx="58709">
                  <c:v>136.01438535423</c:v>
                </c:pt>
                <c:pt idx="58710">
                  <c:v>136.016702109504</c:v>
                </c:pt>
                <c:pt idx="58711">
                  <c:v>136.01901886477799</c:v>
                </c:pt>
                <c:pt idx="58712">
                  <c:v>136.02133562005099</c:v>
                </c:pt>
                <c:pt idx="58713">
                  <c:v>136.02365237532501</c:v>
                </c:pt>
                <c:pt idx="58714">
                  <c:v>136.02596913059801</c:v>
                </c:pt>
                <c:pt idx="58715">
                  <c:v>136.02828588587201</c:v>
                </c:pt>
                <c:pt idx="58716">
                  <c:v>136.03060264114501</c:v>
                </c:pt>
                <c:pt idx="58717">
                  <c:v>136.032919396419</c:v>
                </c:pt>
                <c:pt idx="58718">
                  <c:v>136.035236151692</c:v>
                </c:pt>
                <c:pt idx="58719">
                  <c:v>136.037552906966</c:v>
                </c:pt>
                <c:pt idx="58720">
                  <c:v>136.039869662239</c:v>
                </c:pt>
                <c:pt idx="58721">
                  <c:v>136.04218641751299</c:v>
                </c:pt>
                <c:pt idx="58722">
                  <c:v>136.04450317278599</c:v>
                </c:pt>
                <c:pt idx="58723">
                  <c:v>136.04681992805999</c:v>
                </c:pt>
                <c:pt idx="58724">
                  <c:v>136.04913668333401</c:v>
                </c:pt>
                <c:pt idx="58725">
                  <c:v>136.05145343860701</c:v>
                </c:pt>
                <c:pt idx="58726">
                  <c:v>136.05377019388101</c:v>
                </c:pt>
                <c:pt idx="58727">
                  <c:v>136.05608694915401</c:v>
                </c:pt>
                <c:pt idx="58728">
                  <c:v>136.058403704428</c:v>
                </c:pt>
                <c:pt idx="58729">
                  <c:v>136.060720459701</c:v>
                </c:pt>
                <c:pt idx="58730">
                  <c:v>136.063037214975</c:v>
                </c:pt>
                <c:pt idx="58731">
                  <c:v>136.065353970248</c:v>
                </c:pt>
                <c:pt idx="58732">
                  <c:v>136.06767072552199</c:v>
                </c:pt>
                <c:pt idx="58733">
                  <c:v>136.06998748079499</c:v>
                </c:pt>
                <c:pt idx="58734">
                  <c:v>136.07230423606899</c:v>
                </c:pt>
                <c:pt idx="58735">
                  <c:v>136.07462099134301</c:v>
                </c:pt>
                <c:pt idx="58736">
                  <c:v>136.07693774661601</c:v>
                </c:pt>
                <c:pt idx="58737">
                  <c:v>136.07925450189001</c:v>
                </c:pt>
                <c:pt idx="58738">
                  <c:v>136.08157125716301</c:v>
                </c:pt>
                <c:pt idx="58739">
                  <c:v>136.083888012437</c:v>
                </c:pt>
                <c:pt idx="58740">
                  <c:v>136.08620476771</c:v>
                </c:pt>
                <c:pt idx="58741">
                  <c:v>136.088521522984</c:v>
                </c:pt>
                <c:pt idx="58742">
                  <c:v>136.090838278257</c:v>
                </c:pt>
                <c:pt idx="58743">
                  <c:v>136.09315503353099</c:v>
                </c:pt>
                <c:pt idx="58744">
                  <c:v>136.09547178880399</c:v>
                </c:pt>
                <c:pt idx="58745">
                  <c:v>136.09778854407801</c:v>
                </c:pt>
                <c:pt idx="58746">
                  <c:v>136.10010529935099</c:v>
                </c:pt>
                <c:pt idx="58747">
                  <c:v>136.10242205462501</c:v>
                </c:pt>
                <c:pt idx="58748">
                  <c:v>136.104738809899</c:v>
                </c:pt>
                <c:pt idx="58749">
                  <c:v>136.107055565172</c:v>
                </c:pt>
                <c:pt idx="58750">
                  <c:v>136.109372320446</c:v>
                </c:pt>
                <c:pt idx="58751">
                  <c:v>136.111689075719</c:v>
                </c:pt>
                <c:pt idx="58752">
                  <c:v>136.11400583099299</c:v>
                </c:pt>
                <c:pt idx="58753">
                  <c:v>136.11632258626599</c:v>
                </c:pt>
                <c:pt idx="58754">
                  <c:v>136.11863934153999</c:v>
                </c:pt>
                <c:pt idx="58755">
                  <c:v>136.12095609681299</c:v>
                </c:pt>
                <c:pt idx="58756">
                  <c:v>136.12327285208701</c:v>
                </c:pt>
                <c:pt idx="58757">
                  <c:v>136.12558960736001</c:v>
                </c:pt>
                <c:pt idx="58758">
                  <c:v>136.12790636263401</c:v>
                </c:pt>
                <c:pt idx="58759">
                  <c:v>136.13022311790701</c:v>
                </c:pt>
                <c:pt idx="58760">
                  <c:v>136.132539873181</c:v>
                </c:pt>
                <c:pt idx="58761">
                  <c:v>136.134856628455</c:v>
                </c:pt>
                <c:pt idx="58762">
                  <c:v>136.137173383728</c:v>
                </c:pt>
                <c:pt idx="58763">
                  <c:v>136.13949013900199</c:v>
                </c:pt>
                <c:pt idx="58764">
                  <c:v>136.14180689427499</c:v>
                </c:pt>
                <c:pt idx="58765">
                  <c:v>136.14412364954899</c:v>
                </c:pt>
                <c:pt idx="58766">
                  <c:v>136.14644040482199</c:v>
                </c:pt>
                <c:pt idx="58767">
                  <c:v>136.14875716009601</c:v>
                </c:pt>
                <c:pt idx="58768">
                  <c:v>136.15107391536901</c:v>
                </c:pt>
                <c:pt idx="58769">
                  <c:v>136.15339067064301</c:v>
                </c:pt>
                <c:pt idx="58770">
                  <c:v>136.15570742591601</c:v>
                </c:pt>
                <c:pt idx="58771">
                  <c:v>136.15802418119</c:v>
                </c:pt>
                <c:pt idx="58772">
                  <c:v>136.160340936463</c:v>
                </c:pt>
                <c:pt idx="58773">
                  <c:v>136.162657691737</c:v>
                </c:pt>
                <c:pt idx="58774">
                  <c:v>136.16497444701099</c:v>
                </c:pt>
                <c:pt idx="58775">
                  <c:v>136.16729120228399</c:v>
                </c:pt>
                <c:pt idx="58776">
                  <c:v>136.16960795755799</c:v>
                </c:pt>
                <c:pt idx="58777">
                  <c:v>136.17192471283099</c:v>
                </c:pt>
                <c:pt idx="58778">
                  <c:v>136.17424146810501</c:v>
                </c:pt>
                <c:pt idx="58779">
                  <c:v>136.17655822337801</c:v>
                </c:pt>
                <c:pt idx="58780">
                  <c:v>136.178874978652</c:v>
                </c:pt>
                <c:pt idx="58781">
                  <c:v>136.181191733925</c:v>
                </c:pt>
                <c:pt idx="58782">
                  <c:v>136.183508489199</c:v>
                </c:pt>
                <c:pt idx="58783">
                  <c:v>136.185825244472</c:v>
                </c:pt>
                <c:pt idx="58784">
                  <c:v>136.18814199974599</c:v>
                </c:pt>
                <c:pt idx="58785">
                  <c:v>136.19045875501999</c:v>
                </c:pt>
                <c:pt idx="58786">
                  <c:v>136.19277551029299</c:v>
                </c:pt>
                <c:pt idx="58787">
                  <c:v>136.19509226556701</c:v>
                </c:pt>
                <c:pt idx="58788">
                  <c:v>136.19740902084001</c:v>
                </c:pt>
                <c:pt idx="58789">
                  <c:v>136.19972577611401</c:v>
                </c:pt>
                <c:pt idx="58790">
                  <c:v>136.20204253138701</c:v>
                </c:pt>
                <c:pt idx="58791">
                  <c:v>136.204359286661</c:v>
                </c:pt>
                <c:pt idx="58792">
                  <c:v>136.206676041934</c:v>
                </c:pt>
                <c:pt idx="58793">
                  <c:v>136.208992797208</c:v>
                </c:pt>
                <c:pt idx="58794">
                  <c:v>136.211309552481</c:v>
                </c:pt>
                <c:pt idx="58795">
                  <c:v>136.21362630775499</c:v>
                </c:pt>
                <c:pt idx="58796">
                  <c:v>136.21594306302799</c:v>
                </c:pt>
                <c:pt idx="58797">
                  <c:v>136.21825981830199</c:v>
                </c:pt>
                <c:pt idx="58798">
                  <c:v>136.22057657357601</c:v>
                </c:pt>
                <c:pt idx="58799">
                  <c:v>136.22289332884901</c:v>
                </c:pt>
                <c:pt idx="58800">
                  <c:v>136.22521008412301</c:v>
                </c:pt>
                <c:pt idx="58801">
                  <c:v>136.22752683939601</c:v>
                </c:pt>
                <c:pt idx="58802">
                  <c:v>136.22984359467</c:v>
                </c:pt>
                <c:pt idx="58803">
                  <c:v>136.232160349943</c:v>
                </c:pt>
                <c:pt idx="58804">
                  <c:v>136.234477105217</c:v>
                </c:pt>
                <c:pt idx="58805">
                  <c:v>136.23679386049</c:v>
                </c:pt>
                <c:pt idx="58806">
                  <c:v>136.23911061576399</c:v>
                </c:pt>
                <c:pt idx="58807">
                  <c:v>136.24142737103699</c:v>
                </c:pt>
                <c:pt idx="58808">
                  <c:v>136.24374412631099</c:v>
                </c:pt>
                <c:pt idx="58809">
                  <c:v>136.24606088158399</c:v>
                </c:pt>
                <c:pt idx="58810">
                  <c:v>136.24837763685801</c:v>
                </c:pt>
                <c:pt idx="58811">
                  <c:v>136.250694392132</c:v>
                </c:pt>
                <c:pt idx="58812">
                  <c:v>136.253011147405</c:v>
                </c:pt>
                <c:pt idx="58813">
                  <c:v>136.255327902679</c:v>
                </c:pt>
                <c:pt idx="58814">
                  <c:v>136.257644657952</c:v>
                </c:pt>
                <c:pt idx="58815">
                  <c:v>136.25996141322599</c:v>
                </c:pt>
                <c:pt idx="58816">
                  <c:v>136.26227816849899</c:v>
                </c:pt>
                <c:pt idx="58817">
                  <c:v>136.26459492377299</c:v>
                </c:pt>
                <c:pt idx="58818">
                  <c:v>136.26691167904599</c:v>
                </c:pt>
                <c:pt idx="58819">
                  <c:v>136.26922843432001</c:v>
                </c:pt>
                <c:pt idx="58820">
                  <c:v>136.27154518959301</c:v>
                </c:pt>
                <c:pt idx="58821">
                  <c:v>136.27386194486701</c:v>
                </c:pt>
                <c:pt idx="58822">
                  <c:v>136.276178700141</c:v>
                </c:pt>
                <c:pt idx="58823">
                  <c:v>136.278495455414</c:v>
                </c:pt>
                <c:pt idx="58824">
                  <c:v>136.280812210688</c:v>
                </c:pt>
                <c:pt idx="58825">
                  <c:v>136.283128965961</c:v>
                </c:pt>
                <c:pt idx="58826">
                  <c:v>136.28544572123499</c:v>
                </c:pt>
                <c:pt idx="58827">
                  <c:v>136.28776247650799</c:v>
                </c:pt>
                <c:pt idx="58828">
                  <c:v>136.29007923178199</c:v>
                </c:pt>
                <c:pt idx="58829">
                  <c:v>136.29239598705499</c:v>
                </c:pt>
                <c:pt idx="58830">
                  <c:v>136.29471274232901</c:v>
                </c:pt>
                <c:pt idx="58831">
                  <c:v>136.29702949760201</c:v>
                </c:pt>
                <c:pt idx="58832">
                  <c:v>136.29934625287601</c:v>
                </c:pt>
                <c:pt idx="58833">
                  <c:v>136.30166300814901</c:v>
                </c:pt>
                <c:pt idx="58834">
                  <c:v>136.303979763423</c:v>
                </c:pt>
                <c:pt idx="58835">
                  <c:v>136.306296518697</c:v>
                </c:pt>
                <c:pt idx="58836">
                  <c:v>136.30861327397</c:v>
                </c:pt>
                <c:pt idx="58837">
                  <c:v>136.31093002924399</c:v>
                </c:pt>
                <c:pt idx="58838">
                  <c:v>136.31324678451699</c:v>
                </c:pt>
                <c:pt idx="58839">
                  <c:v>136.31556353979099</c:v>
                </c:pt>
                <c:pt idx="58840">
                  <c:v>136.31788029506399</c:v>
                </c:pt>
                <c:pt idx="58841">
                  <c:v>136.32019705033801</c:v>
                </c:pt>
                <c:pt idx="58842">
                  <c:v>136.32251380561101</c:v>
                </c:pt>
                <c:pt idx="58843">
                  <c:v>136.324830560885</c:v>
                </c:pt>
                <c:pt idx="58844">
                  <c:v>136.327147316158</c:v>
                </c:pt>
                <c:pt idx="58845">
                  <c:v>136.329464071432</c:v>
                </c:pt>
                <c:pt idx="58846">
                  <c:v>136.331780826705</c:v>
                </c:pt>
                <c:pt idx="58847">
                  <c:v>136.33409758197899</c:v>
                </c:pt>
                <c:pt idx="58848">
                  <c:v>136.33641433725299</c:v>
                </c:pt>
                <c:pt idx="58849">
                  <c:v>136.33873109252599</c:v>
                </c:pt>
                <c:pt idx="58850">
                  <c:v>136.34104784780001</c:v>
                </c:pt>
                <c:pt idx="58851">
                  <c:v>136.34336460307301</c:v>
                </c:pt>
                <c:pt idx="58852">
                  <c:v>136.34568135834701</c:v>
                </c:pt>
                <c:pt idx="58853">
                  <c:v>136.34799811362001</c:v>
                </c:pt>
                <c:pt idx="58854">
                  <c:v>136.350314868894</c:v>
                </c:pt>
                <c:pt idx="58855">
                  <c:v>136.352631624167</c:v>
                </c:pt>
                <c:pt idx="58856">
                  <c:v>136.354948379441</c:v>
                </c:pt>
                <c:pt idx="58857">
                  <c:v>136.357265134714</c:v>
                </c:pt>
                <c:pt idx="58858">
                  <c:v>136.35958188998799</c:v>
                </c:pt>
                <c:pt idx="58859">
                  <c:v>136.36189864526099</c:v>
                </c:pt>
                <c:pt idx="58860">
                  <c:v>136.36421540053499</c:v>
                </c:pt>
                <c:pt idx="58861">
                  <c:v>136.36653215580901</c:v>
                </c:pt>
                <c:pt idx="58862">
                  <c:v>136.36884891108201</c:v>
                </c:pt>
                <c:pt idx="58863">
                  <c:v>136.37116566635601</c:v>
                </c:pt>
                <c:pt idx="58864">
                  <c:v>136.37348242162901</c:v>
                </c:pt>
                <c:pt idx="58865">
                  <c:v>136.375799176903</c:v>
                </c:pt>
                <c:pt idx="58866">
                  <c:v>136.378115932176</c:v>
                </c:pt>
                <c:pt idx="58867">
                  <c:v>136.38043268745</c:v>
                </c:pt>
                <c:pt idx="58868">
                  <c:v>136.382749442723</c:v>
                </c:pt>
                <c:pt idx="58869">
                  <c:v>136.38506619799699</c:v>
                </c:pt>
                <c:pt idx="58870">
                  <c:v>136.38738295326999</c:v>
                </c:pt>
                <c:pt idx="58871">
                  <c:v>136.38969970854399</c:v>
                </c:pt>
                <c:pt idx="58872">
                  <c:v>136.39201646381801</c:v>
                </c:pt>
                <c:pt idx="58873">
                  <c:v>136.39433321909101</c:v>
                </c:pt>
                <c:pt idx="58874">
                  <c:v>136.396649974365</c:v>
                </c:pt>
                <c:pt idx="58875">
                  <c:v>136.398966729638</c:v>
                </c:pt>
                <c:pt idx="58876">
                  <c:v>136.401283484912</c:v>
                </c:pt>
                <c:pt idx="58877">
                  <c:v>136.403600240185</c:v>
                </c:pt>
                <c:pt idx="58878">
                  <c:v>136.40591699545899</c:v>
                </c:pt>
                <c:pt idx="58879">
                  <c:v>136.40823375073199</c:v>
                </c:pt>
                <c:pt idx="58880">
                  <c:v>136.41055050600599</c:v>
                </c:pt>
                <c:pt idx="58881">
                  <c:v>136.41286726127899</c:v>
                </c:pt>
                <c:pt idx="58882">
                  <c:v>136.41518401655301</c:v>
                </c:pt>
                <c:pt idx="58883">
                  <c:v>136.41750077182601</c:v>
                </c:pt>
                <c:pt idx="58884">
                  <c:v>136.41981752710001</c:v>
                </c:pt>
                <c:pt idx="58885">
                  <c:v>136.422134282374</c:v>
                </c:pt>
                <c:pt idx="58886">
                  <c:v>136.424451037647</c:v>
                </c:pt>
                <c:pt idx="58887">
                  <c:v>136.426767792921</c:v>
                </c:pt>
                <c:pt idx="58888">
                  <c:v>136.429084548194</c:v>
                </c:pt>
                <c:pt idx="58889">
                  <c:v>136.43140130346799</c:v>
                </c:pt>
                <c:pt idx="58890">
                  <c:v>136.43371805874099</c:v>
                </c:pt>
                <c:pt idx="58891">
                  <c:v>136.43603481401499</c:v>
                </c:pt>
                <c:pt idx="58892">
                  <c:v>136.43835156928799</c:v>
                </c:pt>
                <c:pt idx="58893">
                  <c:v>136.44066832456201</c:v>
                </c:pt>
                <c:pt idx="58894">
                  <c:v>136.44298507983501</c:v>
                </c:pt>
                <c:pt idx="58895">
                  <c:v>136.44530183510901</c:v>
                </c:pt>
                <c:pt idx="58896">
                  <c:v>136.44761859038201</c:v>
                </c:pt>
                <c:pt idx="58897">
                  <c:v>136.449935345656</c:v>
                </c:pt>
                <c:pt idx="58898">
                  <c:v>136.45225210093</c:v>
                </c:pt>
                <c:pt idx="58899">
                  <c:v>136.454568856203</c:v>
                </c:pt>
                <c:pt idx="58900">
                  <c:v>136.45688561147699</c:v>
                </c:pt>
                <c:pt idx="58901">
                  <c:v>136.45920236674999</c:v>
                </c:pt>
                <c:pt idx="58902">
                  <c:v>136.46151912202399</c:v>
                </c:pt>
                <c:pt idx="58903">
                  <c:v>136.46383587729699</c:v>
                </c:pt>
                <c:pt idx="58904">
                  <c:v>136.46615263257101</c:v>
                </c:pt>
                <c:pt idx="58905">
                  <c:v>136.46846938784401</c:v>
                </c:pt>
                <c:pt idx="58906">
                  <c:v>136.470786143118</c:v>
                </c:pt>
                <c:pt idx="58907">
                  <c:v>136.47310289839101</c:v>
                </c:pt>
                <c:pt idx="58908">
                  <c:v>136.475419653665</c:v>
                </c:pt>
                <c:pt idx="58909">
                  <c:v>136.477736408938</c:v>
                </c:pt>
                <c:pt idx="58910">
                  <c:v>136.48005316421199</c:v>
                </c:pt>
                <c:pt idx="58911">
                  <c:v>136.48236991948599</c:v>
                </c:pt>
                <c:pt idx="58912">
                  <c:v>136.48468667475899</c:v>
                </c:pt>
                <c:pt idx="58913">
                  <c:v>136.48700343003301</c:v>
                </c:pt>
                <c:pt idx="58914">
                  <c:v>136.48932018530601</c:v>
                </c:pt>
                <c:pt idx="58915">
                  <c:v>136.49163694058001</c:v>
                </c:pt>
                <c:pt idx="58916">
                  <c:v>136.49395369585301</c:v>
                </c:pt>
                <c:pt idx="58917">
                  <c:v>136.496270451127</c:v>
                </c:pt>
                <c:pt idx="58918">
                  <c:v>136.4985872064</c:v>
                </c:pt>
                <c:pt idx="58919">
                  <c:v>136.500903961674</c:v>
                </c:pt>
                <c:pt idx="58920">
                  <c:v>136.503220716947</c:v>
                </c:pt>
                <c:pt idx="58921">
                  <c:v>136.50553747222099</c:v>
                </c:pt>
                <c:pt idx="58922">
                  <c:v>136.50785422749499</c:v>
                </c:pt>
                <c:pt idx="58923">
                  <c:v>136.51017098276799</c:v>
                </c:pt>
                <c:pt idx="58924">
                  <c:v>136.51248773804201</c:v>
                </c:pt>
                <c:pt idx="58925">
                  <c:v>136.51480449331501</c:v>
                </c:pt>
                <c:pt idx="58926">
                  <c:v>136.51712124858901</c:v>
                </c:pt>
                <c:pt idx="58927">
                  <c:v>136.51943800386201</c:v>
                </c:pt>
                <c:pt idx="58928">
                  <c:v>136.521754759136</c:v>
                </c:pt>
                <c:pt idx="58929">
                  <c:v>136.524071514409</c:v>
                </c:pt>
                <c:pt idx="58930">
                  <c:v>136.526388269683</c:v>
                </c:pt>
                <c:pt idx="58931">
                  <c:v>136.528705024956</c:v>
                </c:pt>
                <c:pt idx="58932">
                  <c:v>136.53102178022999</c:v>
                </c:pt>
                <c:pt idx="58933">
                  <c:v>136.53333853550299</c:v>
                </c:pt>
                <c:pt idx="58934">
                  <c:v>136.53565529077699</c:v>
                </c:pt>
                <c:pt idx="58935">
                  <c:v>136.53797204605101</c:v>
                </c:pt>
                <c:pt idx="58936">
                  <c:v>136.54028880132401</c:v>
                </c:pt>
                <c:pt idx="58937">
                  <c:v>136.54260555659801</c:v>
                </c:pt>
                <c:pt idx="58938">
                  <c:v>136.54492231187101</c:v>
                </c:pt>
                <c:pt idx="58939">
                  <c:v>136.547239067145</c:v>
                </c:pt>
                <c:pt idx="58940">
                  <c:v>136.549555822418</c:v>
                </c:pt>
                <c:pt idx="58941">
                  <c:v>136.551872577692</c:v>
                </c:pt>
                <c:pt idx="58942">
                  <c:v>136.554189332965</c:v>
                </c:pt>
                <c:pt idx="58943">
                  <c:v>136.55650608823899</c:v>
                </c:pt>
                <c:pt idx="58944">
                  <c:v>136.55882284351199</c:v>
                </c:pt>
                <c:pt idx="58945">
                  <c:v>136.56113959878601</c:v>
                </c:pt>
                <c:pt idx="58946">
                  <c:v>136.56345635405901</c:v>
                </c:pt>
                <c:pt idx="58947">
                  <c:v>136.56577310933301</c:v>
                </c:pt>
                <c:pt idx="58948">
                  <c:v>136.568089864607</c:v>
                </c:pt>
                <c:pt idx="58949">
                  <c:v>136.57040661988</c:v>
                </c:pt>
                <c:pt idx="58950">
                  <c:v>136.572723375154</c:v>
                </c:pt>
                <c:pt idx="58951">
                  <c:v>136.575040130427</c:v>
                </c:pt>
                <c:pt idx="58952">
                  <c:v>136.57735688570099</c:v>
                </c:pt>
                <c:pt idx="58953">
                  <c:v>136.57967364097399</c:v>
                </c:pt>
                <c:pt idx="58954">
                  <c:v>136.58199039624799</c:v>
                </c:pt>
                <c:pt idx="58955">
                  <c:v>136.58430715152099</c:v>
                </c:pt>
                <c:pt idx="58956">
                  <c:v>136.58662390679501</c:v>
                </c:pt>
                <c:pt idx="58957">
                  <c:v>136.58894066206801</c:v>
                </c:pt>
                <c:pt idx="58958">
                  <c:v>136.59125741734201</c:v>
                </c:pt>
                <c:pt idx="58959">
                  <c:v>136.593574172616</c:v>
                </c:pt>
                <c:pt idx="58960">
                  <c:v>136.595890927889</c:v>
                </c:pt>
                <c:pt idx="58961">
                  <c:v>136.598207683163</c:v>
                </c:pt>
                <c:pt idx="58962">
                  <c:v>136.600524438436</c:v>
                </c:pt>
                <c:pt idx="58963">
                  <c:v>136.60284119370999</c:v>
                </c:pt>
                <c:pt idx="58964">
                  <c:v>136.60515794898299</c:v>
                </c:pt>
                <c:pt idx="58965">
                  <c:v>136.60747470425699</c:v>
                </c:pt>
                <c:pt idx="58966">
                  <c:v>136.60979145952999</c:v>
                </c:pt>
                <c:pt idx="58967">
                  <c:v>136.61210821480401</c:v>
                </c:pt>
                <c:pt idx="58968">
                  <c:v>136.61442497007701</c:v>
                </c:pt>
                <c:pt idx="58969">
                  <c:v>136.61674172535101</c:v>
                </c:pt>
                <c:pt idx="58970">
                  <c:v>136.61905848062401</c:v>
                </c:pt>
                <c:pt idx="58971">
                  <c:v>136.621375235898</c:v>
                </c:pt>
                <c:pt idx="58972">
                  <c:v>136.623691991172</c:v>
                </c:pt>
                <c:pt idx="58973">
                  <c:v>136.626008746445</c:v>
                </c:pt>
                <c:pt idx="58974">
                  <c:v>136.62832550171899</c:v>
                </c:pt>
                <c:pt idx="58975">
                  <c:v>136.63064225699199</c:v>
                </c:pt>
                <c:pt idx="58976">
                  <c:v>136.63295901226601</c:v>
                </c:pt>
                <c:pt idx="58977">
                  <c:v>136.63527576753901</c:v>
                </c:pt>
                <c:pt idx="58978">
                  <c:v>136.63759252281301</c:v>
                </c:pt>
                <c:pt idx="58979">
                  <c:v>136.63990927808601</c:v>
                </c:pt>
                <c:pt idx="58980">
                  <c:v>136.64222603336</c:v>
                </c:pt>
                <c:pt idx="58981">
                  <c:v>136.644542788633</c:v>
                </c:pt>
                <c:pt idx="58982">
                  <c:v>136.646859543907</c:v>
                </c:pt>
                <c:pt idx="58983">
                  <c:v>136.64917629918</c:v>
                </c:pt>
                <c:pt idx="58984">
                  <c:v>136.65149305445399</c:v>
                </c:pt>
                <c:pt idx="58985">
                  <c:v>136.65380980972799</c:v>
                </c:pt>
                <c:pt idx="58986">
                  <c:v>136.65612656500099</c:v>
                </c:pt>
                <c:pt idx="58987">
                  <c:v>136.65844332027501</c:v>
                </c:pt>
                <c:pt idx="58988">
                  <c:v>136.66076007554801</c:v>
                </c:pt>
                <c:pt idx="58989">
                  <c:v>136.66307683082201</c:v>
                </c:pt>
                <c:pt idx="58990">
                  <c:v>136.66539358609501</c:v>
                </c:pt>
                <c:pt idx="58991">
                  <c:v>136.667710341369</c:v>
                </c:pt>
                <c:pt idx="58992">
                  <c:v>136.670027096642</c:v>
                </c:pt>
                <c:pt idx="58993">
                  <c:v>136.672343851916</c:v>
                </c:pt>
                <c:pt idx="58994">
                  <c:v>136.674660607189</c:v>
                </c:pt>
                <c:pt idx="58995">
                  <c:v>136.67697736246299</c:v>
                </c:pt>
                <c:pt idx="58996">
                  <c:v>136.67929411773599</c:v>
                </c:pt>
                <c:pt idx="58997">
                  <c:v>136.68161087300999</c:v>
                </c:pt>
                <c:pt idx="58998">
                  <c:v>136.68392762828401</c:v>
                </c:pt>
                <c:pt idx="58999">
                  <c:v>136.68624438355701</c:v>
                </c:pt>
                <c:pt idx="59000">
                  <c:v>136.68856113883101</c:v>
                </c:pt>
                <c:pt idx="59001">
                  <c:v>136.69087789410401</c:v>
                </c:pt>
                <c:pt idx="59002">
                  <c:v>136.693194649378</c:v>
                </c:pt>
                <c:pt idx="59003">
                  <c:v>136.695511404651</c:v>
                </c:pt>
                <c:pt idx="59004">
                  <c:v>136.697828159925</c:v>
                </c:pt>
                <c:pt idx="59005">
                  <c:v>136.700144915198</c:v>
                </c:pt>
                <c:pt idx="59006">
                  <c:v>136.70246167047199</c:v>
                </c:pt>
                <c:pt idx="59007">
                  <c:v>136.70477842574499</c:v>
                </c:pt>
                <c:pt idx="59008">
                  <c:v>136.70709518101901</c:v>
                </c:pt>
                <c:pt idx="59009">
                  <c:v>136.70941193629301</c:v>
                </c:pt>
                <c:pt idx="59010">
                  <c:v>136.71172869156601</c:v>
                </c:pt>
                <c:pt idx="59011">
                  <c:v>136.71404544684</c:v>
                </c:pt>
                <c:pt idx="59012">
                  <c:v>136.716362202113</c:v>
                </c:pt>
                <c:pt idx="59013">
                  <c:v>136.718678957387</c:v>
                </c:pt>
                <c:pt idx="59014">
                  <c:v>136.72099571266</c:v>
                </c:pt>
                <c:pt idx="59015">
                  <c:v>136.72331246793399</c:v>
                </c:pt>
                <c:pt idx="59016">
                  <c:v>136.72562922320699</c:v>
                </c:pt>
                <c:pt idx="59017">
                  <c:v>136.72794597848099</c:v>
                </c:pt>
                <c:pt idx="59018">
                  <c:v>136.73026273375399</c:v>
                </c:pt>
                <c:pt idx="59019">
                  <c:v>136.73257948902801</c:v>
                </c:pt>
                <c:pt idx="59020">
                  <c:v>136.73489624430101</c:v>
                </c:pt>
                <c:pt idx="59021">
                  <c:v>136.73721299957501</c:v>
                </c:pt>
                <c:pt idx="59022">
                  <c:v>136.739529754849</c:v>
                </c:pt>
                <c:pt idx="59023">
                  <c:v>136.741846510122</c:v>
                </c:pt>
                <c:pt idx="59024">
                  <c:v>136.744163265396</c:v>
                </c:pt>
                <c:pt idx="59025">
                  <c:v>136.746480020669</c:v>
                </c:pt>
                <c:pt idx="59026">
                  <c:v>136.74879677594299</c:v>
                </c:pt>
                <c:pt idx="59027">
                  <c:v>136.75111353121599</c:v>
                </c:pt>
                <c:pt idx="59028">
                  <c:v>136.75343028648999</c:v>
                </c:pt>
                <c:pt idx="59029">
                  <c:v>136.75574704176299</c:v>
                </c:pt>
                <c:pt idx="59030">
                  <c:v>136.75806379703701</c:v>
                </c:pt>
                <c:pt idx="59031">
                  <c:v>136.76038055231001</c:v>
                </c:pt>
                <c:pt idx="59032">
                  <c:v>136.76269730758401</c:v>
                </c:pt>
                <c:pt idx="59033">
                  <c:v>136.76501406285701</c:v>
                </c:pt>
                <c:pt idx="59034">
                  <c:v>136.767330818131</c:v>
                </c:pt>
                <c:pt idx="59035">
                  <c:v>136.769647573405</c:v>
                </c:pt>
                <c:pt idx="59036">
                  <c:v>136.771964328678</c:v>
                </c:pt>
                <c:pt idx="59037">
                  <c:v>136.77428108395199</c:v>
                </c:pt>
                <c:pt idx="59038">
                  <c:v>136.77659783922499</c:v>
                </c:pt>
                <c:pt idx="59039">
                  <c:v>136.77891459449901</c:v>
                </c:pt>
                <c:pt idx="59040">
                  <c:v>136.78123134977201</c:v>
                </c:pt>
                <c:pt idx="59041">
                  <c:v>136.78354810504601</c:v>
                </c:pt>
                <c:pt idx="59042">
                  <c:v>136.78586486031901</c:v>
                </c:pt>
                <c:pt idx="59043">
                  <c:v>136.788181615593</c:v>
                </c:pt>
                <c:pt idx="59044">
                  <c:v>136.790498370866</c:v>
                </c:pt>
                <c:pt idx="59045">
                  <c:v>136.79281512614</c:v>
                </c:pt>
                <c:pt idx="59046">
                  <c:v>136.795131881413</c:v>
                </c:pt>
                <c:pt idx="59047">
                  <c:v>136.79744863668699</c:v>
                </c:pt>
                <c:pt idx="59048">
                  <c:v>136.79976539196099</c:v>
                </c:pt>
                <c:pt idx="59049">
                  <c:v>136.80208214723399</c:v>
                </c:pt>
                <c:pt idx="59050">
                  <c:v>136.80439890250801</c:v>
                </c:pt>
                <c:pt idx="59051">
                  <c:v>136.80671565778101</c:v>
                </c:pt>
                <c:pt idx="59052">
                  <c:v>136.80903241305501</c:v>
                </c:pt>
                <c:pt idx="59053">
                  <c:v>136.81134916832801</c:v>
                </c:pt>
                <c:pt idx="59054">
                  <c:v>136.813665923602</c:v>
                </c:pt>
                <c:pt idx="59055">
                  <c:v>136.815982678875</c:v>
                </c:pt>
                <c:pt idx="59056">
                  <c:v>136.818299434149</c:v>
                </c:pt>
                <c:pt idx="59057">
                  <c:v>136.820616189422</c:v>
                </c:pt>
                <c:pt idx="59058">
                  <c:v>136.82293294469599</c:v>
                </c:pt>
                <c:pt idx="59059">
                  <c:v>136.82524969996999</c:v>
                </c:pt>
                <c:pt idx="59060">
                  <c:v>136.82756645524299</c:v>
                </c:pt>
                <c:pt idx="59061">
                  <c:v>136.82988321051701</c:v>
                </c:pt>
                <c:pt idx="59062">
                  <c:v>136.83219996579001</c:v>
                </c:pt>
                <c:pt idx="59063">
                  <c:v>136.83451672106401</c:v>
                </c:pt>
                <c:pt idx="59064">
                  <c:v>136.83683347633701</c:v>
                </c:pt>
                <c:pt idx="59065">
                  <c:v>136.839150231611</c:v>
                </c:pt>
                <c:pt idx="59066">
                  <c:v>136.841466986884</c:v>
                </c:pt>
                <c:pt idx="59067">
                  <c:v>136.843783742158</c:v>
                </c:pt>
                <c:pt idx="59068">
                  <c:v>136.846100497431</c:v>
                </c:pt>
                <c:pt idx="59069">
                  <c:v>136.84841725270499</c:v>
                </c:pt>
                <c:pt idx="59070">
                  <c:v>136.85073400797799</c:v>
                </c:pt>
                <c:pt idx="59071">
                  <c:v>136.85305076325201</c:v>
                </c:pt>
                <c:pt idx="59072">
                  <c:v>136.85536751852601</c:v>
                </c:pt>
                <c:pt idx="59073">
                  <c:v>136.85768427379901</c:v>
                </c:pt>
                <c:pt idx="59074">
                  <c:v>136.860001029073</c:v>
                </c:pt>
                <c:pt idx="59075">
                  <c:v>136.862317784346</c:v>
                </c:pt>
                <c:pt idx="59076">
                  <c:v>136.86463453962</c:v>
                </c:pt>
                <c:pt idx="59077">
                  <c:v>136.866951294893</c:v>
                </c:pt>
                <c:pt idx="59078">
                  <c:v>136.86926805016699</c:v>
                </c:pt>
                <c:pt idx="59079">
                  <c:v>136.87158480543999</c:v>
                </c:pt>
                <c:pt idx="59080">
                  <c:v>136.87390156071399</c:v>
                </c:pt>
                <c:pt idx="59081">
                  <c:v>136.87621831598699</c:v>
                </c:pt>
                <c:pt idx="59082">
                  <c:v>136.87853507126101</c:v>
                </c:pt>
                <c:pt idx="59083">
                  <c:v>136.88085182653401</c:v>
                </c:pt>
                <c:pt idx="59084">
                  <c:v>136.88316858180801</c:v>
                </c:pt>
                <c:pt idx="59085">
                  <c:v>136.885485337082</c:v>
                </c:pt>
                <c:pt idx="59086">
                  <c:v>136.887802092355</c:v>
                </c:pt>
                <c:pt idx="59087">
                  <c:v>136.890118847629</c:v>
                </c:pt>
                <c:pt idx="59088">
                  <c:v>136.892435602902</c:v>
                </c:pt>
                <c:pt idx="59089">
                  <c:v>136.89475235817599</c:v>
                </c:pt>
                <c:pt idx="59090">
                  <c:v>136.89706911344899</c:v>
                </c:pt>
                <c:pt idx="59091">
                  <c:v>136.89938586872299</c:v>
                </c:pt>
                <c:pt idx="59092">
                  <c:v>136.90170262399599</c:v>
                </c:pt>
                <c:pt idx="59093">
                  <c:v>136.90401937927001</c:v>
                </c:pt>
                <c:pt idx="59094">
                  <c:v>136.90633613454301</c:v>
                </c:pt>
                <c:pt idx="59095">
                  <c:v>136.90865288981701</c:v>
                </c:pt>
                <c:pt idx="59096">
                  <c:v>136.910969645091</c:v>
                </c:pt>
                <c:pt idx="59097">
                  <c:v>136.913286400364</c:v>
                </c:pt>
                <c:pt idx="59098">
                  <c:v>136.915603155638</c:v>
                </c:pt>
                <c:pt idx="59099">
                  <c:v>136.917919910911</c:v>
                </c:pt>
                <c:pt idx="59100">
                  <c:v>136.92023666618499</c:v>
                </c:pt>
                <c:pt idx="59101">
                  <c:v>136.92255342145799</c:v>
                </c:pt>
                <c:pt idx="59102">
                  <c:v>136.92487017673199</c:v>
                </c:pt>
                <c:pt idx="59103">
                  <c:v>136.92718693200499</c:v>
                </c:pt>
                <c:pt idx="59104">
                  <c:v>136.92950368727901</c:v>
                </c:pt>
                <c:pt idx="59105">
                  <c:v>136.93182044255201</c:v>
                </c:pt>
                <c:pt idx="59106">
                  <c:v>136.934137197826</c:v>
                </c:pt>
                <c:pt idx="59107">
                  <c:v>136.936453953099</c:v>
                </c:pt>
                <c:pt idx="59108">
                  <c:v>136.938770708373</c:v>
                </c:pt>
                <c:pt idx="59109">
                  <c:v>136.94108746364699</c:v>
                </c:pt>
                <c:pt idx="59110">
                  <c:v>136.94340421891999</c:v>
                </c:pt>
                <c:pt idx="59111">
                  <c:v>136.94572097419399</c:v>
                </c:pt>
                <c:pt idx="59112">
                  <c:v>136.94803772946699</c:v>
                </c:pt>
                <c:pt idx="59113">
                  <c:v>136.95035448474101</c:v>
                </c:pt>
                <c:pt idx="59114">
                  <c:v>136.95267124001401</c:v>
                </c:pt>
                <c:pt idx="59115">
                  <c:v>136.95498799528801</c:v>
                </c:pt>
                <c:pt idx="59116">
                  <c:v>136.95730475056101</c:v>
                </c:pt>
                <c:pt idx="59117">
                  <c:v>136.959621505835</c:v>
                </c:pt>
                <c:pt idx="59118">
                  <c:v>136.961938261108</c:v>
                </c:pt>
                <c:pt idx="59119">
                  <c:v>136.964255016382</c:v>
                </c:pt>
                <c:pt idx="59120">
                  <c:v>136.966571771655</c:v>
                </c:pt>
                <c:pt idx="59121">
                  <c:v>136.96888852692899</c:v>
                </c:pt>
                <c:pt idx="59122">
                  <c:v>136.97120528220299</c:v>
                </c:pt>
                <c:pt idx="59123">
                  <c:v>136.97352203747599</c:v>
                </c:pt>
                <c:pt idx="59124">
                  <c:v>136.97583879275001</c:v>
                </c:pt>
                <c:pt idx="59125">
                  <c:v>136.97815554802301</c:v>
                </c:pt>
                <c:pt idx="59126">
                  <c:v>136.98047230329701</c:v>
                </c:pt>
                <c:pt idx="59127">
                  <c:v>136.98278905857001</c:v>
                </c:pt>
                <c:pt idx="59128">
                  <c:v>136.985105813844</c:v>
                </c:pt>
                <c:pt idx="59129">
                  <c:v>136.987422569117</c:v>
                </c:pt>
                <c:pt idx="59130">
                  <c:v>136.989739324391</c:v>
                </c:pt>
                <c:pt idx="59131">
                  <c:v>136.992056079664</c:v>
                </c:pt>
                <c:pt idx="59132">
                  <c:v>136.99437283493799</c:v>
                </c:pt>
                <c:pt idx="59133">
                  <c:v>136.99668959021099</c:v>
                </c:pt>
                <c:pt idx="59134">
                  <c:v>136.99900634548499</c:v>
                </c:pt>
                <c:pt idx="59135">
                  <c:v>137.00132310075901</c:v>
                </c:pt>
                <c:pt idx="59136">
                  <c:v>137.00363985603201</c:v>
                </c:pt>
                <c:pt idx="59137">
                  <c:v>137.005956611306</c:v>
                </c:pt>
                <c:pt idx="59138">
                  <c:v>137.008273366579</c:v>
                </c:pt>
                <c:pt idx="59139">
                  <c:v>137.010590121853</c:v>
                </c:pt>
                <c:pt idx="59140">
                  <c:v>137.012906877126</c:v>
                </c:pt>
                <c:pt idx="59141">
                  <c:v>137.01522363239999</c:v>
                </c:pt>
                <c:pt idx="59142">
                  <c:v>137.01754038767299</c:v>
                </c:pt>
                <c:pt idx="59143">
                  <c:v>137.01985714294699</c:v>
                </c:pt>
                <c:pt idx="59144">
                  <c:v>137.02217389821999</c:v>
                </c:pt>
                <c:pt idx="59145">
                  <c:v>137.02449065349401</c:v>
                </c:pt>
                <c:pt idx="59146">
                  <c:v>137.02680740876801</c:v>
                </c:pt>
                <c:pt idx="59147">
                  <c:v>137.02912416404101</c:v>
                </c:pt>
                <c:pt idx="59148">
                  <c:v>137.031440919315</c:v>
                </c:pt>
                <c:pt idx="59149">
                  <c:v>137.033757674588</c:v>
                </c:pt>
                <c:pt idx="59150">
                  <c:v>137.036074429862</c:v>
                </c:pt>
                <c:pt idx="59151">
                  <c:v>137.038391185135</c:v>
                </c:pt>
                <c:pt idx="59152">
                  <c:v>137.04070794040899</c:v>
                </c:pt>
                <c:pt idx="59153">
                  <c:v>137.04302469568199</c:v>
                </c:pt>
                <c:pt idx="59154">
                  <c:v>137.04534145095599</c:v>
                </c:pt>
                <c:pt idx="59155">
                  <c:v>137.04765820622899</c:v>
                </c:pt>
                <c:pt idx="59156">
                  <c:v>137.04997496150301</c:v>
                </c:pt>
                <c:pt idx="59157">
                  <c:v>137.05229171677601</c:v>
                </c:pt>
                <c:pt idx="59158">
                  <c:v>137.05460847205001</c:v>
                </c:pt>
                <c:pt idx="59159">
                  <c:v>137.056925227324</c:v>
                </c:pt>
                <c:pt idx="59160">
                  <c:v>137.059241982597</c:v>
                </c:pt>
                <c:pt idx="59161">
                  <c:v>137.061558737871</c:v>
                </c:pt>
                <c:pt idx="59162">
                  <c:v>137.063875493144</c:v>
                </c:pt>
                <c:pt idx="59163">
                  <c:v>137.06619224841799</c:v>
                </c:pt>
                <c:pt idx="59164">
                  <c:v>137.06850900369099</c:v>
                </c:pt>
                <c:pt idx="59165">
                  <c:v>137.07082575896499</c:v>
                </c:pt>
                <c:pt idx="59166">
                  <c:v>137.07314251423799</c:v>
                </c:pt>
                <c:pt idx="59167">
                  <c:v>137.07545926951201</c:v>
                </c:pt>
                <c:pt idx="59168">
                  <c:v>137.07777602478501</c:v>
                </c:pt>
                <c:pt idx="59169">
                  <c:v>137.080092780059</c:v>
                </c:pt>
                <c:pt idx="59170">
                  <c:v>137.082409535332</c:v>
                </c:pt>
                <c:pt idx="59171">
                  <c:v>137.084726290606</c:v>
                </c:pt>
                <c:pt idx="59172">
                  <c:v>137.08704304587999</c:v>
                </c:pt>
                <c:pt idx="59173">
                  <c:v>137.08935980115299</c:v>
                </c:pt>
                <c:pt idx="59174">
                  <c:v>137.09167655642699</c:v>
                </c:pt>
                <c:pt idx="59175">
                  <c:v>137.09399331169999</c:v>
                </c:pt>
                <c:pt idx="59176">
                  <c:v>137.09631006697401</c:v>
                </c:pt>
                <c:pt idx="59177">
                  <c:v>137.09862682224701</c:v>
                </c:pt>
                <c:pt idx="59178">
                  <c:v>137.10094357752101</c:v>
                </c:pt>
                <c:pt idx="59179">
                  <c:v>137.10326033279401</c:v>
                </c:pt>
                <c:pt idx="59180">
                  <c:v>137.105577088068</c:v>
                </c:pt>
                <c:pt idx="59181">
                  <c:v>137.107893843341</c:v>
                </c:pt>
                <c:pt idx="59182">
                  <c:v>137.110210598615</c:v>
                </c:pt>
                <c:pt idx="59183">
                  <c:v>137.112527353888</c:v>
                </c:pt>
                <c:pt idx="59184">
                  <c:v>137.11484410916199</c:v>
                </c:pt>
                <c:pt idx="59185">
                  <c:v>137.11716086443599</c:v>
                </c:pt>
                <c:pt idx="59186">
                  <c:v>137.11947761970899</c:v>
                </c:pt>
                <c:pt idx="59187">
                  <c:v>137.12179437498301</c:v>
                </c:pt>
                <c:pt idx="59188">
                  <c:v>137.12411113025601</c:v>
                </c:pt>
                <c:pt idx="59189">
                  <c:v>137.12642788553001</c:v>
                </c:pt>
                <c:pt idx="59190">
                  <c:v>137.12874464080301</c:v>
                </c:pt>
                <c:pt idx="59191">
                  <c:v>137.131061396077</c:v>
                </c:pt>
                <c:pt idx="59192">
                  <c:v>137.13337815135</c:v>
                </c:pt>
                <c:pt idx="59193">
                  <c:v>137.135694906624</c:v>
                </c:pt>
                <c:pt idx="59194">
                  <c:v>137.138011661897</c:v>
                </c:pt>
                <c:pt idx="59195">
                  <c:v>137.14032841717099</c:v>
                </c:pt>
                <c:pt idx="59196">
                  <c:v>137.14264517244499</c:v>
                </c:pt>
                <c:pt idx="59197">
                  <c:v>137.14496192771799</c:v>
                </c:pt>
                <c:pt idx="59198">
                  <c:v>137.14727868299201</c:v>
                </c:pt>
                <c:pt idx="59199">
                  <c:v>137.14959543826501</c:v>
                </c:pt>
                <c:pt idx="59200">
                  <c:v>137.151912193539</c:v>
                </c:pt>
                <c:pt idx="59201">
                  <c:v>137.154228948812</c:v>
                </c:pt>
                <c:pt idx="59202">
                  <c:v>137.156545704086</c:v>
                </c:pt>
                <c:pt idx="59203">
                  <c:v>137.158862459359</c:v>
                </c:pt>
                <c:pt idx="59204">
                  <c:v>137.16117921463299</c:v>
                </c:pt>
                <c:pt idx="59205">
                  <c:v>137.16349596990599</c:v>
                </c:pt>
                <c:pt idx="59206">
                  <c:v>137.16581272517999</c:v>
                </c:pt>
                <c:pt idx="59207">
                  <c:v>137.16812948045299</c:v>
                </c:pt>
                <c:pt idx="59208">
                  <c:v>137.17044623572701</c:v>
                </c:pt>
                <c:pt idx="59209">
                  <c:v>137.17276299100101</c:v>
                </c:pt>
                <c:pt idx="59210">
                  <c:v>137.17507974627401</c:v>
                </c:pt>
                <c:pt idx="59211">
                  <c:v>137.177396501548</c:v>
                </c:pt>
                <c:pt idx="59212">
                  <c:v>137.179713256821</c:v>
                </c:pt>
                <c:pt idx="59213">
                  <c:v>137.182030012095</c:v>
                </c:pt>
                <c:pt idx="59214">
                  <c:v>137.184346767368</c:v>
                </c:pt>
                <c:pt idx="59215">
                  <c:v>137.18666352264199</c:v>
                </c:pt>
                <c:pt idx="59216">
                  <c:v>137.18898027791499</c:v>
                </c:pt>
                <c:pt idx="59217">
                  <c:v>137.19129703318899</c:v>
                </c:pt>
                <c:pt idx="59218">
                  <c:v>137.19361378846199</c:v>
                </c:pt>
                <c:pt idx="59219">
                  <c:v>137.19593054373601</c:v>
                </c:pt>
                <c:pt idx="59220">
                  <c:v>137.19824729900901</c:v>
                </c:pt>
                <c:pt idx="59221">
                  <c:v>137.20056405428301</c:v>
                </c:pt>
                <c:pt idx="59222">
                  <c:v>137.202880809557</c:v>
                </c:pt>
                <c:pt idx="59223">
                  <c:v>137.20519756483</c:v>
                </c:pt>
                <c:pt idx="59224">
                  <c:v>137.207514320104</c:v>
                </c:pt>
                <c:pt idx="59225">
                  <c:v>137.209831075377</c:v>
                </c:pt>
                <c:pt idx="59226">
                  <c:v>137.21214783065099</c:v>
                </c:pt>
                <c:pt idx="59227">
                  <c:v>137.21446458592399</c:v>
                </c:pt>
                <c:pt idx="59228">
                  <c:v>137.21678134119799</c:v>
                </c:pt>
                <c:pt idx="59229">
                  <c:v>137.21909809647099</c:v>
                </c:pt>
                <c:pt idx="59230">
                  <c:v>137.22141485174501</c:v>
                </c:pt>
                <c:pt idx="59231">
                  <c:v>137.22373160701801</c:v>
                </c:pt>
                <c:pt idx="59232">
                  <c:v>137.226048362292</c:v>
                </c:pt>
                <c:pt idx="59233">
                  <c:v>137.228365117566</c:v>
                </c:pt>
                <c:pt idx="59234">
                  <c:v>137.230681872839</c:v>
                </c:pt>
                <c:pt idx="59235">
                  <c:v>137.23299862811299</c:v>
                </c:pt>
                <c:pt idx="59236">
                  <c:v>137.23531538338599</c:v>
                </c:pt>
                <c:pt idx="59237">
                  <c:v>137.23763213865999</c:v>
                </c:pt>
                <c:pt idx="59238">
                  <c:v>137.23994889393299</c:v>
                </c:pt>
                <c:pt idx="59239">
                  <c:v>137.24226564920701</c:v>
                </c:pt>
                <c:pt idx="59240">
                  <c:v>137.24458240448001</c:v>
                </c:pt>
                <c:pt idx="59241">
                  <c:v>137.24689915975401</c:v>
                </c:pt>
                <c:pt idx="59242">
                  <c:v>137.24921591502701</c:v>
                </c:pt>
                <c:pt idx="59243">
                  <c:v>137.251532670301</c:v>
                </c:pt>
                <c:pt idx="59244">
                  <c:v>137.253849425574</c:v>
                </c:pt>
                <c:pt idx="59245">
                  <c:v>137.256166180848</c:v>
                </c:pt>
                <c:pt idx="59246">
                  <c:v>137.25848293612199</c:v>
                </c:pt>
                <c:pt idx="59247">
                  <c:v>137.26079969139499</c:v>
                </c:pt>
                <c:pt idx="59248">
                  <c:v>137.26311644666899</c:v>
                </c:pt>
                <c:pt idx="59249">
                  <c:v>137.26543320194199</c:v>
                </c:pt>
                <c:pt idx="59250">
                  <c:v>137.26774995721601</c:v>
                </c:pt>
                <c:pt idx="59251">
                  <c:v>137.27006671248901</c:v>
                </c:pt>
                <c:pt idx="59252">
                  <c:v>137.27238346776301</c:v>
                </c:pt>
                <c:pt idx="59253">
                  <c:v>137.27470022303601</c:v>
                </c:pt>
                <c:pt idx="59254">
                  <c:v>137.27701697831</c:v>
                </c:pt>
                <c:pt idx="59255">
                  <c:v>137.279333733583</c:v>
                </c:pt>
                <c:pt idx="59256">
                  <c:v>137.281650488857</c:v>
                </c:pt>
                <c:pt idx="59257">
                  <c:v>137.28396724413</c:v>
                </c:pt>
                <c:pt idx="59258">
                  <c:v>137.28628399940399</c:v>
                </c:pt>
                <c:pt idx="59259">
                  <c:v>137.28860075467799</c:v>
                </c:pt>
                <c:pt idx="59260">
                  <c:v>137.29091750995099</c:v>
                </c:pt>
                <c:pt idx="59261">
                  <c:v>137.29323426522501</c:v>
                </c:pt>
                <c:pt idx="59262">
                  <c:v>137.29555102049801</c:v>
                </c:pt>
                <c:pt idx="59263">
                  <c:v>137.297867775772</c:v>
                </c:pt>
                <c:pt idx="59264">
                  <c:v>137.30018453104501</c:v>
                </c:pt>
                <c:pt idx="59265">
                  <c:v>137.302501286319</c:v>
                </c:pt>
                <c:pt idx="59266">
                  <c:v>137.304818041592</c:v>
                </c:pt>
                <c:pt idx="59267">
                  <c:v>137.30713479686599</c:v>
                </c:pt>
                <c:pt idx="59268">
                  <c:v>137.309451552139</c:v>
                </c:pt>
                <c:pt idx="59269">
                  <c:v>137.31176830741299</c:v>
                </c:pt>
                <c:pt idx="59270">
                  <c:v>137.31408506268599</c:v>
                </c:pt>
                <c:pt idx="59271">
                  <c:v>137.31640181796001</c:v>
                </c:pt>
                <c:pt idx="59272">
                  <c:v>137.31871857323401</c:v>
                </c:pt>
                <c:pt idx="59273">
                  <c:v>137.32103532850701</c:v>
                </c:pt>
                <c:pt idx="59274">
                  <c:v>137.323352083781</c:v>
                </c:pt>
                <c:pt idx="59275">
                  <c:v>137.325668839054</c:v>
                </c:pt>
                <c:pt idx="59276">
                  <c:v>137.327985594328</c:v>
                </c:pt>
                <c:pt idx="59277">
                  <c:v>137.330302349601</c:v>
                </c:pt>
                <c:pt idx="59278">
                  <c:v>137.33261910487499</c:v>
                </c:pt>
                <c:pt idx="59279">
                  <c:v>137.33493586014799</c:v>
                </c:pt>
                <c:pt idx="59280">
                  <c:v>137.33725261542199</c:v>
                </c:pt>
                <c:pt idx="59281">
                  <c:v>137.33956937069499</c:v>
                </c:pt>
                <c:pt idx="59282">
                  <c:v>137.34188612596901</c:v>
                </c:pt>
                <c:pt idx="59283">
                  <c:v>137.34420288124301</c:v>
                </c:pt>
                <c:pt idx="59284">
                  <c:v>137.34651963651601</c:v>
                </c:pt>
                <c:pt idx="59285">
                  <c:v>137.34883639179</c:v>
                </c:pt>
                <c:pt idx="59286">
                  <c:v>137.351153147063</c:v>
                </c:pt>
                <c:pt idx="59287">
                  <c:v>137.353469902337</c:v>
                </c:pt>
                <c:pt idx="59288">
                  <c:v>137.35578665761</c:v>
                </c:pt>
                <c:pt idx="59289">
                  <c:v>137.35810341288399</c:v>
                </c:pt>
                <c:pt idx="59290">
                  <c:v>137.36042016815699</c:v>
                </c:pt>
                <c:pt idx="59291">
                  <c:v>137.36273692343099</c:v>
                </c:pt>
                <c:pt idx="59292">
                  <c:v>137.36505367870399</c:v>
                </c:pt>
                <c:pt idx="59293">
                  <c:v>137.36737043397801</c:v>
                </c:pt>
                <c:pt idx="59294">
                  <c:v>137.36968718925101</c:v>
                </c:pt>
                <c:pt idx="59295">
                  <c:v>137.37200394452501</c:v>
                </c:pt>
                <c:pt idx="59296">
                  <c:v>137.374320699799</c:v>
                </c:pt>
                <c:pt idx="59297">
                  <c:v>137.376637455072</c:v>
                </c:pt>
                <c:pt idx="59298">
                  <c:v>137.378954210346</c:v>
                </c:pt>
                <c:pt idx="59299">
                  <c:v>137.381270965619</c:v>
                </c:pt>
                <c:pt idx="59300">
                  <c:v>137.38358772089299</c:v>
                </c:pt>
                <c:pt idx="59301">
                  <c:v>137.38590447616599</c:v>
                </c:pt>
                <c:pt idx="59302">
                  <c:v>137.38822123144001</c:v>
                </c:pt>
                <c:pt idx="59303">
                  <c:v>137.39053798671301</c:v>
                </c:pt>
                <c:pt idx="59304">
                  <c:v>137.39285474198701</c:v>
                </c:pt>
                <c:pt idx="59305">
                  <c:v>137.39517149726001</c:v>
                </c:pt>
                <c:pt idx="59306">
                  <c:v>137.397488252534</c:v>
                </c:pt>
                <c:pt idx="59307">
                  <c:v>137.399805007807</c:v>
                </c:pt>
                <c:pt idx="59308">
                  <c:v>137.402121763081</c:v>
                </c:pt>
                <c:pt idx="59309">
                  <c:v>137.40443851835499</c:v>
                </c:pt>
                <c:pt idx="59310">
                  <c:v>137.40675527362799</c:v>
                </c:pt>
                <c:pt idx="59311">
                  <c:v>137.40907202890199</c:v>
                </c:pt>
                <c:pt idx="59312">
                  <c:v>137.41138878417499</c:v>
                </c:pt>
                <c:pt idx="59313">
                  <c:v>137.41370553944901</c:v>
                </c:pt>
                <c:pt idx="59314">
                  <c:v>137.41602229472201</c:v>
                </c:pt>
                <c:pt idx="59315">
                  <c:v>137.41833904999601</c:v>
                </c:pt>
                <c:pt idx="59316">
                  <c:v>137.42065580526901</c:v>
                </c:pt>
                <c:pt idx="59317">
                  <c:v>137.422972560543</c:v>
                </c:pt>
                <c:pt idx="59318">
                  <c:v>137.425289315816</c:v>
                </c:pt>
                <c:pt idx="59319">
                  <c:v>137.42760607109</c:v>
                </c:pt>
                <c:pt idx="59320">
                  <c:v>137.429922826363</c:v>
                </c:pt>
                <c:pt idx="59321">
                  <c:v>137.43223958163699</c:v>
                </c:pt>
                <c:pt idx="59322">
                  <c:v>137.43455633691099</c:v>
                </c:pt>
                <c:pt idx="59323">
                  <c:v>137.43687309218399</c:v>
                </c:pt>
                <c:pt idx="59324">
                  <c:v>137.43918984745801</c:v>
                </c:pt>
                <c:pt idx="59325">
                  <c:v>137.44150660273101</c:v>
                </c:pt>
                <c:pt idx="59326">
                  <c:v>137.44382335800501</c:v>
                </c:pt>
                <c:pt idx="59327">
                  <c:v>137.44614011327801</c:v>
                </c:pt>
                <c:pt idx="59328">
                  <c:v>137.448456868552</c:v>
                </c:pt>
                <c:pt idx="59329">
                  <c:v>137.450773623825</c:v>
                </c:pt>
                <c:pt idx="59330">
                  <c:v>137.453090379099</c:v>
                </c:pt>
                <c:pt idx="59331">
                  <c:v>137.455407134372</c:v>
                </c:pt>
                <c:pt idx="59332">
                  <c:v>137.45772388964599</c:v>
                </c:pt>
                <c:pt idx="59333">
                  <c:v>137.46004064492001</c:v>
                </c:pt>
                <c:pt idx="59334">
                  <c:v>137.46235740019301</c:v>
                </c:pt>
                <c:pt idx="59335">
                  <c:v>137.46467415546701</c:v>
                </c:pt>
                <c:pt idx="59336">
                  <c:v>137.46699091074001</c:v>
                </c:pt>
                <c:pt idx="59337">
                  <c:v>137.469307666014</c:v>
                </c:pt>
                <c:pt idx="59338">
                  <c:v>137.471624421287</c:v>
                </c:pt>
                <c:pt idx="59339">
                  <c:v>137.473941176561</c:v>
                </c:pt>
                <c:pt idx="59340">
                  <c:v>137.476257931834</c:v>
                </c:pt>
                <c:pt idx="59341">
                  <c:v>137.47857468710799</c:v>
                </c:pt>
                <c:pt idx="59342">
                  <c:v>137.48089144238099</c:v>
                </c:pt>
                <c:pt idx="59343">
                  <c:v>137.48320819765499</c:v>
                </c:pt>
                <c:pt idx="59344">
                  <c:v>137.48552495292799</c:v>
                </c:pt>
                <c:pt idx="59345">
                  <c:v>137.48784170820201</c:v>
                </c:pt>
                <c:pt idx="59346">
                  <c:v>137.49015846347601</c:v>
                </c:pt>
                <c:pt idx="59347">
                  <c:v>137.49247521874901</c:v>
                </c:pt>
                <c:pt idx="59348">
                  <c:v>137.494791974023</c:v>
                </c:pt>
                <c:pt idx="59349">
                  <c:v>137.497108729296</c:v>
                </c:pt>
                <c:pt idx="59350">
                  <c:v>137.49942548457</c:v>
                </c:pt>
                <c:pt idx="59351">
                  <c:v>137.501742239843</c:v>
                </c:pt>
                <c:pt idx="59352">
                  <c:v>137.50405899511699</c:v>
                </c:pt>
                <c:pt idx="59353">
                  <c:v>137.50637575038999</c:v>
                </c:pt>
                <c:pt idx="59354">
                  <c:v>137.50869250566399</c:v>
                </c:pt>
                <c:pt idx="59355">
                  <c:v>137.51100926093699</c:v>
                </c:pt>
                <c:pt idx="59356">
                  <c:v>137.51332601621101</c:v>
                </c:pt>
                <c:pt idx="59357">
                  <c:v>137.51564277148401</c:v>
                </c:pt>
                <c:pt idx="59358">
                  <c:v>137.51795952675801</c:v>
                </c:pt>
                <c:pt idx="59359">
                  <c:v>137.520276282032</c:v>
                </c:pt>
                <c:pt idx="59360">
                  <c:v>137.522593037305</c:v>
                </c:pt>
                <c:pt idx="59361">
                  <c:v>137.524909792579</c:v>
                </c:pt>
                <c:pt idx="59362">
                  <c:v>137.527226547852</c:v>
                </c:pt>
                <c:pt idx="59363">
                  <c:v>137.52954330312599</c:v>
                </c:pt>
                <c:pt idx="59364">
                  <c:v>137.53186005839899</c:v>
                </c:pt>
                <c:pt idx="59365">
                  <c:v>137.53417681367301</c:v>
                </c:pt>
                <c:pt idx="59366">
                  <c:v>137.53649356894601</c:v>
                </c:pt>
                <c:pt idx="59367">
                  <c:v>137.53881032422001</c:v>
                </c:pt>
                <c:pt idx="59368">
                  <c:v>137.54112707949301</c:v>
                </c:pt>
                <c:pt idx="59369">
                  <c:v>137.543443834767</c:v>
                </c:pt>
                <c:pt idx="59370">
                  <c:v>137.545760590041</c:v>
                </c:pt>
                <c:pt idx="59371">
                  <c:v>137.548077345314</c:v>
                </c:pt>
                <c:pt idx="59372">
                  <c:v>137.55039410058799</c:v>
                </c:pt>
                <c:pt idx="59373">
                  <c:v>137.55271085586099</c:v>
                </c:pt>
                <c:pt idx="59374">
                  <c:v>137.55502761113499</c:v>
                </c:pt>
                <c:pt idx="59375">
                  <c:v>137.55734436640799</c:v>
                </c:pt>
                <c:pt idx="59376">
                  <c:v>137.55966112168201</c:v>
                </c:pt>
                <c:pt idx="59377">
                  <c:v>137.56197787695501</c:v>
                </c:pt>
                <c:pt idx="59378">
                  <c:v>137.56429463222901</c:v>
                </c:pt>
                <c:pt idx="59379">
                  <c:v>137.56661138750201</c:v>
                </c:pt>
                <c:pt idx="59380">
                  <c:v>137.568928142776</c:v>
                </c:pt>
                <c:pt idx="59381">
                  <c:v>137.571244898049</c:v>
                </c:pt>
                <c:pt idx="59382">
                  <c:v>137.573561653323</c:v>
                </c:pt>
                <c:pt idx="59383">
                  <c:v>137.57587840859699</c:v>
                </c:pt>
                <c:pt idx="59384">
                  <c:v>137.57819516386999</c:v>
                </c:pt>
                <c:pt idx="59385">
                  <c:v>137.58051191914399</c:v>
                </c:pt>
                <c:pt idx="59386">
                  <c:v>137.58282867441699</c:v>
                </c:pt>
                <c:pt idx="59387">
                  <c:v>137.58514542969101</c:v>
                </c:pt>
                <c:pt idx="59388">
                  <c:v>137.58746218496401</c:v>
                </c:pt>
                <c:pt idx="59389">
                  <c:v>137.58977894023801</c:v>
                </c:pt>
                <c:pt idx="59390">
                  <c:v>137.59209569551101</c:v>
                </c:pt>
                <c:pt idx="59391">
                  <c:v>137.594412450785</c:v>
                </c:pt>
                <c:pt idx="59392">
                  <c:v>137.596729206058</c:v>
                </c:pt>
                <c:pt idx="59393">
                  <c:v>137.599045961332</c:v>
                </c:pt>
                <c:pt idx="59394">
                  <c:v>137.601362716605</c:v>
                </c:pt>
                <c:pt idx="59395">
                  <c:v>137.60367947187899</c:v>
                </c:pt>
                <c:pt idx="59396">
                  <c:v>137.60599622715301</c:v>
                </c:pt>
                <c:pt idx="59397">
                  <c:v>137.60831298242601</c:v>
                </c:pt>
                <c:pt idx="59398">
                  <c:v>137.61062973770001</c:v>
                </c:pt>
                <c:pt idx="59399">
                  <c:v>137.61294649297301</c:v>
                </c:pt>
                <c:pt idx="59400">
                  <c:v>137.615263248247</c:v>
                </c:pt>
                <c:pt idx="59401">
                  <c:v>137.61758000352</c:v>
                </c:pt>
                <c:pt idx="59402">
                  <c:v>137.619896758794</c:v>
                </c:pt>
                <c:pt idx="59403">
                  <c:v>137.622213514067</c:v>
                </c:pt>
                <c:pt idx="59404">
                  <c:v>137.62453026934099</c:v>
                </c:pt>
                <c:pt idx="59405">
                  <c:v>137.62684702461399</c:v>
                </c:pt>
                <c:pt idx="59406">
                  <c:v>137.62916377988799</c:v>
                </c:pt>
                <c:pt idx="59407">
                  <c:v>137.63148053516099</c:v>
                </c:pt>
                <c:pt idx="59408">
                  <c:v>137.63379729043501</c:v>
                </c:pt>
                <c:pt idx="59409">
                  <c:v>137.63611404570901</c:v>
                </c:pt>
                <c:pt idx="59410">
                  <c:v>137.63843080098201</c:v>
                </c:pt>
                <c:pt idx="59411">
                  <c:v>137.640747556256</c:v>
                </c:pt>
                <c:pt idx="59412">
                  <c:v>137.643064311529</c:v>
                </c:pt>
                <c:pt idx="59413">
                  <c:v>137.645381066803</c:v>
                </c:pt>
                <c:pt idx="59414">
                  <c:v>137.647697822076</c:v>
                </c:pt>
                <c:pt idx="59415">
                  <c:v>137.65001457734999</c:v>
                </c:pt>
                <c:pt idx="59416">
                  <c:v>137.65233133262299</c:v>
                </c:pt>
                <c:pt idx="59417">
                  <c:v>137.65464808789699</c:v>
                </c:pt>
                <c:pt idx="59418">
                  <c:v>137.65696484316999</c:v>
                </c:pt>
                <c:pt idx="59419">
                  <c:v>137.65928159844401</c:v>
                </c:pt>
                <c:pt idx="59420">
                  <c:v>137.66159835371801</c:v>
                </c:pt>
                <c:pt idx="59421">
                  <c:v>137.66391510899101</c:v>
                </c:pt>
                <c:pt idx="59422">
                  <c:v>137.666231864265</c:v>
                </c:pt>
                <c:pt idx="59423">
                  <c:v>137.668548619538</c:v>
                </c:pt>
                <c:pt idx="59424">
                  <c:v>137.670865374812</c:v>
                </c:pt>
                <c:pt idx="59425">
                  <c:v>137.673182130085</c:v>
                </c:pt>
                <c:pt idx="59426">
                  <c:v>137.67549888535899</c:v>
                </c:pt>
                <c:pt idx="59427">
                  <c:v>137.67781564063199</c:v>
                </c:pt>
                <c:pt idx="59428">
                  <c:v>137.68013239590601</c:v>
                </c:pt>
                <c:pt idx="59429">
                  <c:v>137.68244915117899</c:v>
                </c:pt>
                <c:pt idx="59430">
                  <c:v>137.68476590645301</c:v>
                </c:pt>
                <c:pt idx="59431">
                  <c:v>137.68708266172601</c:v>
                </c:pt>
                <c:pt idx="59432">
                  <c:v>137.689399417</c:v>
                </c:pt>
                <c:pt idx="59433">
                  <c:v>137.691716172274</c:v>
                </c:pt>
                <c:pt idx="59434">
                  <c:v>137.694032927547</c:v>
                </c:pt>
                <c:pt idx="59435">
                  <c:v>137.69634968282099</c:v>
                </c:pt>
                <c:pt idx="59436">
                  <c:v>137.69866643809399</c:v>
                </c:pt>
                <c:pt idx="59437">
                  <c:v>137.70098319336799</c:v>
                </c:pt>
                <c:pt idx="59438">
                  <c:v>137.70329994864099</c:v>
                </c:pt>
                <c:pt idx="59439">
                  <c:v>137.70561670391501</c:v>
                </c:pt>
                <c:pt idx="59440">
                  <c:v>137.70793345918801</c:v>
                </c:pt>
                <c:pt idx="59441">
                  <c:v>137.71025021446201</c:v>
                </c:pt>
                <c:pt idx="59442">
                  <c:v>137.71256696973501</c:v>
                </c:pt>
                <c:pt idx="59443">
                  <c:v>137.714883725009</c:v>
                </c:pt>
                <c:pt idx="59444">
                  <c:v>137.717200480282</c:v>
                </c:pt>
                <c:pt idx="59445">
                  <c:v>137.719517235556</c:v>
                </c:pt>
                <c:pt idx="59446">
                  <c:v>137.72183399082999</c:v>
                </c:pt>
                <c:pt idx="59447">
                  <c:v>137.72415074610299</c:v>
                </c:pt>
                <c:pt idx="59448">
                  <c:v>137.72646750137699</c:v>
                </c:pt>
                <c:pt idx="59449">
                  <c:v>137.72878425664999</c:v>
                </c:pt>
                <c:pt idx="59450">
                  <c:v>137.73110101192401</c:v>
                </c:pt>
                <c:pt idx="59451">
                  <c:v>137.73341776719701</c:v>
                </c:pt>
                <c:pt idx="59452">
                  <c:v>137.73573452247101</c:v>
                </c:pt>
                <c:pt idx="59453">
                  <c:v>137.73805127774401</c:v>
                </c:pt>
                <c:pt idx="59454">
                  <c:v>137.740368033018</c:v>
                </c:pt>
                <c:pt idx="59455">
                  <c:v>137.742684788291</c:v>
                </c:pt>
                <c:pt idx="59456">
                  <c:v>137.745001543565</c:v>
                </c:pt>
                <c:pt idx="59457">
                  <c:v>137.747318298838</c:v>
                </c:pt>
                <c:pt idx="59458">
                  <c:v>137.74963505411199</c:v>
                </c:pt>
                <c:pt idx="59459">
                  <c:v>137.75195180938599</c:v>
                </c:pt>
                <c:pt idx="59460">
                  <c:v>137.75426856465899</c:v>
                </c:pt>
                <c:pt idx="59461">
                  <c:v>137.75658531993301</c:v>
                </c:pt>
                <c:pt idx="59462">
                  <c:v>137.75890207520601</c:v>
                </c:pt>
                <c:pt idx="59463">
                  <c:v>137.76121883048</c:v>
                </c:pt>
                <c:pt idx="59464">
                  <c:v>137.763535585753</c:v>
                </c:pt>
                <c:pt idx="59465">
                  <c:v>137.765852341027</c:v>
                </c:pt>
                <c:pt idx="59466">
                  <c:v>137.7681690963</c:v>
                </c:pt>
                <c:pt idx="59467">
                  <c:v>137.77048585157399</c:v>
                </c:pt>
                <c:pt idx="59468">
                  <c:v>137.77280260684699</c:v>
                </c:pt>
                <c:pt idx="59469">
                  <c:v>137.77511936212099</c:v>
                </c:pt>
                <c:pt idx="59470">
                  <c:v>137.77743611739501</c:v>
                </c:pt>
                <c:pt idx="59471">
                  <c:v>137.77975287266801</c:v>
                </c:pt>
                <c:pt idx="59472">
                  <c:v>137.78206962794201</c:v>
                </c:pt>
                <c:pt idx="59473">
                  <c:v>137.78438638321501</c:v>
                </c:pt>
                <c:pt idx="59474">
                  <c:v>137.786703138489</c:v>
                </c:pt>
                <c:pt idx="59475">
                  <c:v>137.789019893762</c:v>
                </c:pt>
                <c:pt idx="59476">
                  <c:v>137.791336649036</c:v>
                </c:pt>
                <c:pt idx="59477">
                  <c:v>137.793653404309</c:v>
                </c:pt>
                <c:pt idx="59478">
                  <c:v>137.79597015958299</c:v>
                </c:pt>
                <c:pt idx="59479">
                  <c:v>137.79828691485599</c:v>
                </c:pt>
                <c:pt idx="59480">
                  <c:v>137.80060367012999</c:v>
                </c:pt>
                <c:pt idx="59481">
                  <c:v>137.80292042540299</c:v>
                </c:pt>
                <c:pt idx="59482">
                  <c:v>137.80523718067701</c:v>
                </c:pt>
                <c:pt idx="59483">
                  <c:v>137.80755393595101</c:v>
                </c:pt>
                <c:pt idx="59484">
                  <c:v>137.80987069122401</c:v>
                </c:pt>
                <c:pt idx="59485">
                  <c:v>137.812187446498</c:v>
                </c:pt>
                <c:pt idx="59486">
                  <c:v>137.814504201771</c:v>
                </c:pt>
                <c:pt idx="59487">
                  <c:v>137.816820957045</c:v>
                </c:pt>
                <c:pt idx="59488">
                  <c:v>137.819137712318</c:v>
                </c:pt>
                <c:pt idx="59489">
                  <c:v>137.82145446759199</c:v>
                </c:pt>
                <c:pt idx="59490">
                  <c:v>137.82377122286499</c:v>
                </c:pt>
                <c:pt idx="59491">
                  <c:v>137.82608797813899</c:v>
                </c:pt>
                <c:pt idx="59492">
                  <c:v>137.82840473341199</c:v>
                </c:pt>
                <c:pt idx="59493">
                  <c:v>137.83072148868601</c:v>
                </c:pt>
                <c:pt idx="59494">
                  <c:v>137.83303824395901</c:v>
                </c:pt>
                <c:pt idx="59495">
                  <c:v>137.835354999233</c:v>
                </c:pt>
                <c:pt idx="59496">
                  <c:v>137.837671754507</c:v>
                </c:pt>
                <c:pt idx="59497">
                  <c:v>137.83998850978</c:v>
                </c:pt>
                <c:pt idx="59498">
                  <c:v>137.84230526505399</c:v>
                </c:pt>
                <c:pt idx="59499">
                  <c:v>137.84462202032699</c:v>
                </c:pt>
                <c:pt idx="59500">
                  <c:v>137.84693877560099</c:v>
                </c:pt>
                <c:pt idx="59501">
                  <c:v>137.84925553087399</c:v>
                </c:pt>
                <c:pt idx="59502">
                  <c:v>137.85157228614801</c:v>
                </c:pt>
                <c:pt idx="59503">
                  <c:v>137.85388904142101</c:v>
                </c:pt>
                <c:pt idx="59504">
                  <c:v>137.85620579669501</c:v>
                </c:pt>
                <c:pt idx="59505">
                  <c:v>137.85852255196801</c:v>
                </c:pt>
                <c:pt idx="59506">
                  <c:v>137.860839307242</c:v>
                </c:pt>
                <c:pt idx="59507">
                  <c:v>137.863156062516</c:v>
                </c:pt>
                <c:pt idx="59508">
                  <c:v>137.865472817789</c:v>
                </c:pt>
                <c:pt idx="59509">
                  <c:v>137.86778957306299</c:v>
                </c:pt>
                <c:pt idx="59510">
                  <c:v>137.87010632833599</c:v>
                </c:pt>
                <c:pt idx="59511">
                  <c:v>137.87242308360999</c:v>
                </c:pt>
                <c:pt idx="59512">
                  <c:v>137.87473983888299</c:v>
                </c:pt>
                <c:pt idx="59513">
                  <c:v>137.87705659415701</c:v>
                </c:pt>
                <c:pt idx="59514">
                  <c:v>137.87937334943001</c:v>
                </c:pt>
                <c:pt idx="59515">
                  <c:v>137.88169010470401</c:v>
                </c:pt>
                <c:pt idx="59516">
                  <c:v>137.88400685997701</c:v>
                </c:pt>
                <c:pt idx="59517">
                  <c:v>137.886323615251</c:v>
                </c:pt>
                <c:pt idx="59518">
                  <c:v>137.888640370524</c:v>
                </c:pt>
                <c:pt idx="59519">
                  <c:v>137.890957125798</c:v>
                </c:pt>
                <c:pt idx="59520">
                  <c:v>137.89327388107199</c:v>
                </c:pt>
                <c:pt idx="59521">
                  <c:v>137.89559063634499</c:v>
                </c:pt>
                <c:pt idx="59522">
                  <c:v>137.89790739161899</c:v>
                </c:pt>
                <c:pt idx="59523">
                  <c:v>137.90022414689199</c:v>
                </c:pt>
                <c:pt idx="59524">
                  <c:v>137.90254090216601</c:v>
                </c:pt>
                <c:pt idx="59525">
                  <c:v>137.90485765743901</c:v>
                </c:pt>
                <c:pt idx="59526">
                  <c:v>137.907174412713</c:v>
                </c:pt>
                <c:pt idx="59527">
                  <c:v>137.909491167986</c:v>
                </c:pt>
                <c:pt idx="59528">
                  <c:v>137.91180792326</c:v>
                </c:pt>
                <c:pt idx="59529">
                  <c:v>137.914124678533</c:v>
                </c:pt>
                <c:pt idx="59530">
                  <c:v>137.91644143380699</c:v>
                </c:pt>
                <c:pt idx="59531">
                  <c:v>137.91875818907999</c:v>
                </c:pt>
                <c:pt idx="59532">
                  <c:v>137.92107494435399</c:v>
                </c:pt>
                <c:pt idx="59533">
                  <c:v>137.92339169962801</c:v>
                </c:pt>
                <c:pt idx="59534">
                  <c:v>137.92570845490101</c:v>
                </c:pt>
                <c:pt idx="59535">
                  <c:v>137.92802521017501</c:v>
                </c:pt>
                <c:pt idx="59536">
                  <c:v>137.93034196544801</c:v>
                </c:pt>
                <c:pt idx="59537">
                  <c:v>137.932658720722</c:v>
                </c:pt>
                <c:pt idx="59538">
                  <c:v>137.934975475995</c:v>
                </c:pt>
                <c:pt idx="59539">
                  <c:v>137.937292231269</c:v>
                </c:pt>
                <c:pt idx="59540">
                  <c:v>137.939608986542</c:v>
                </c:pt>
                <c:pt idx="59541">
                  <c:v>137.94192574181599</c:v>
                </c:pt>
                <c:pt idx="59542">
                  <c:v>137.94424249708899</c:v>
                </c:pt>
                <c:pt idx="59543">
                  <c:v>137.94655925236299</c:v>
                </c:pt>
                <c:pt idx="59544">
                  <c:v>137.94887600763599</c:v>
                </c:pt>
                <c:pt idx="59545">
                  <c:v>137.95119276291001</c:v>
                </c:pt>
                <c:pt idx="59546">
                  <c:v>137.95350951818401</c:v>
                </c:pt>
                <c:pt idx="59547">
                  <c:v>137.95582627345701</c:v>
                </c:pt>
                <c:pt idx="59548">
                  <c:v>137.958143028731</c:v>
                </c:pt>
                <c:pt idx="59549">
                  <c:v>137.960459784004</c:v>
                </c:pt>
                <c:pt idx="59550">
                  <c:v>137.962776539278</c:v>
                </c:pt>
                <c:pt idx="59551">
                  <c:v>137.965093294551</c:v>
                </c:pt>
                <c:pt idx="59552">
                  <c:v>137.96741004982499</c:v>
                </c:pt>
                <c:pt idx="59553">
                  <c:v>137.96972680509799</c:v>
                </c:pt>
                <c:pt idx="59554">
                  <c:v>137.97204356037199</c:v>
                </c:pt>
                <c:pt idx="59555">
                  <c:v>137.97436031564499</c:v>
                </c:pt>
                <c:pt idx="59556">
                  <c:v>137.97667707091901</c:v>
                </c:pt>
                <c:pt idx="59557">
                  <c:v>137.978993826193</c:v>
                </c:pt>
                <c:pt idx="59558">
                  <c:v>137.981310581466</c:v>
                </c:pt>
                <c:pt idx="59559">
                  <c:v>137.98362733674</c:v>
                </c:pt>
                <c:pt idx="59560">
                  <c:v>137.985944092013</c:v>
                </c:pt>
                <c:pt idx="59561">
                  <c:v>137.98826084728699</c:v>
                </c:pt>
                <c:pt idx="59562">
                  <c:v>137.99057760255999</c:v>
                </c:pt>
                <c:pt idx="59563">
                  <c:v>137.99289435783399</c:v>
                </c:pt>
                <c:pt idx="59564">
                  <c:v>137.99521111310699</c:v>
                </c:pt>
                <c:pt idx="59565">
                  <c:v>137.99752786838101</c:v>
                </c:pt>
                <c:pt idx="59566">
                  <c:v>137.99984462365401</c:v>
                </c:pt>
                <c:pt idx="59567">
                  <c:v>138.00216137892801</c:v>
                </c:pt>
                <c:pt idx="59568">
                  <c:v>138.00447813420101</c:v>
                </c:pt>
                <c:pt idx="59569">
                  <c:v>138.006794889475</c:v>
                </c:pt>
                <c:pt idx="59570">
                  <c:v>138.009111644749</c:v>
                </c:pt>
                <c:pt idx="59571">
                  <c:v>138.011428400022</c:v>
                </c:pt>
                <c:pt idx="59572">
                  <c:v>138.01374515529599</c:v>
                </c:pt>
                <c:pt idx="59573">
                  <c:v>138.01606191056899</c:v>
                </c:pt>
                <c:pt idx="59574">
                  <c:v>138.01837866584299</c:v>
                </c:pt>
                <c:pt idx="59575">
                  <c:v>138.02069542111599</c:v>
                </c:pt>
                <c:pt idx="59576">
                  <c:v>138.02301217639001</c:v>
                </c:pt>
                <c:pt idx="59577">
                  <c:v>138.02532893166301</c:v>
                </c:pt>
                <c:pt idx="59578">
                  <c:v>138.02764568693701</c:v>
                </c:pt>
                <c:pt idx="59579">
                  <c:v>138.02996244221001</c:v>
                </c:pt>
                <c:pt idx="59580">
                  <c:v>138.032279197484</c:v>
                </c:pt>
                <c:pt idx="59581">
                  <c:v>138.034595952757</c:v>
                </c:pt>
                <c:pt idx="59582">
                  <c:v>138.036912708031</c:v>
                </c:pt>
                <c:pt idx="59583">
                  <c:v>138.03922946330499</c:v>
                </c:pt>
                <c:pt idx="59584">
                  <c:v>138.04154621857799</c:v>
                </c:pt>
                <c:pt idx="59585">
                  <c:v>138.04386297385199</c:v>
                </c:pt>
                <c:pt idx="59586">
                  <c:v>138.04617972912499</c:v>
                </c:pt>
                <c:pt idx="59587">
                  <c:v>138.04849648439901</c:v>
                </c:pt>
                <c:pt idx="59588">
                  <c:v>138.05081323967201</c:v>
                </c:pt>
                <c:pt idx="59589">
                  <c:v>138.053129994946</c:v>
                </c:pt>
                <c:pt idx="59590">
                  <c:v>138.05544675021901</c:v>
                </c:pt>
                <c:pt idx="59591">
                  <c:v>138.057763505493</c:v>
                </c:pt>
                <c:pt idx="59592">
                  <c:v>138.060080260766</c:v>
                </c:pt>
                <c:pt idx="59593">
                  <c:v>138.06239701603999</c:v>
                </c:pt>
                <c:pt idx="59594">
                  <c:v>138.064713771313</c:v>
                </c:pt>
                <c:pt idx="59595">
                  <c:v>138.06703052658699</c:v>
                </c:pt>
                <c:pt idx="59596">
                  <c:v>138.06934728186101</c:v>
                </c:pt>
                <c:pt idx="59597">
                  <c:v>138.07166403713401</c:v>
                </c:pt>
                <c:pt idx="59598">
                  <c:v>138.07398079240801</c:v>
                </c:pt>
                <c:pt idx="59599">
                  <c:v>138.07629754768101</c:v>
                </c:pt>
                <c:pt idx="59600">
                  <c:v>138.078614302955</c:v>
                </c:pt>
                <c:pt idx="59601">
                  <c:v>138.080931058228</c:v>
                </c:pt>
                <c:pt idx="59602">
                  <c:v>138.083247813502</c:v>
                </c:pt>
                <c:pt idx="59603">
                  <c:v>138.085564568775</c:v>
                </c:pt>
                <c:pt idx="59604">
                  <c:v>138.08788132404899</c:v>
                </c:pt>
                <c:pt idx="59605">
                  <c:v>138.09019807932199</c:v>
                </c:pt>
                <c:pt idx="59606">
                  <c:v>138.09251483459599</c:v>
                </c:pt>
                <c:pt idx="59607">
                  <c:v>138.09483158987001</c:v>
                </c:pt>
                <c:pt idx="59608">
                  <c:v>138.09714834514301</c:v>
                </c:pt>
                <c:pt idx="59609">
                  <c:v>138.09946510041701</c:v>
                </c:pt>
                <c:pt idx="59610">
                  <c:v>138.10178185569001</c:v>
                </c:pt>
                <c:pt idx="59611">
                  <c:v>138.104098610964</c:v>
                </c:pt>
                <c:pt idx="59612">
                  <c:v>138.106415366237</c:v>
                </c:pt>
                <c:pt idx="59613">
                  <c:v>138.108732121511</c:v>
                </c:pt>
                <c:pt idx="59614">
                  <c:v>138.111048876784</c:v>
                </c:pt>
                <c:pt idx="59615">
                  <c:v>138.11336563205799</c:v>
                </c:pt>
                <c:pt idx="59616">
                  <c:v>138.11568238733099</c:v>
                </c:pt>
                <c:pt idx="59617">
                  <c:v>138.11799914260499</c:v>
                </c:pt>
                <c:pt idx="59618">
                  <c:v>138.12031589787799</c:v>
                </c:pt>
                <c:pt idx="59619">
                  <c:v>138.12263265315201</c:v>
                </c:pt>
                <c:pt idx="59620">
                  <c:v>138.124949408426</c:v>
                </c:pt>
                <c:pt idx="59621">
                  <c:v>138.12726616369901</c:v>
                </c:pt>
                <c:pt idx="59622">
                  <c:v>138.129582918973</c:v>
                </c:pt>
                <c:pt idx="59623">
                  <c:v>138.131899674246</c:v>
                </c:pt>
                <c:pt idx="59624">
                  <c:v>138.13421642952</c:v>
                </c:pt>
                <c:pt idx="59625">
                  <c:v>138.136533184793</c:v>
                </c:pt>
                <c:pt idx="59626">
                  <c:v>138.13884994006699</c:v>
                </c:pt>
                <c:pt idx="59627">
                  <c:v>138.14116669533999</c:v>
                </c:pt>
                <c:pt idx="59628">
                  <c:v>138.14348345061401</c:v>
                </c:pt>
                <c:pt idx="59629">
                  <c:v>138.14580020588701</c:v>
                </c:pt>
                <c:pt idx="59630">
                  <c:v>138.14811696116101</c:v>
                </c:pt>
                <c:pt idx="59631">
                  <c:v>138.15043371643401</c:v>
                </c:pt>
                <c:pt idx="59632">
                  <c:v>138.152750471708</c:v>
                </c:pt>
                <c:pt idx="59633">
                  <c:v>138.155067226982</c:v>
                </c:pt>
                <c:pt idx="59634">
                  <c:v>138.157383982255</c:v>
                </c:pt>
                <c:pt idx="59635">
                  <c:v>138.15970073752899</c:v>
                </c:pt>
                <c:pt idx="59636">
                  <c:v>138.16201749280199</c:v>
                </c:pt>
                <c:pt idx="59637">
                  <c:v>138.16433424807599</c:v>
                </c:pt>
                <c:pt idx="59638">
                  <c:v>138.16665100334899</c:v>
                </c:pt>
                <c:pt idx="59639">
                  <c:v>138.16896775862301</c:v>
                </c:pt>
                <c:pt idx="59640">
                  <c:v>138.17128451389601</c:v>
                </c:pt>
                <c:pt idx="59641">
                  <c:v>138.17360126917001</c:v>
                </c:pt>
                <c:pt idx="59642">
                  <c:v>138.17591802444301</c:v>
                </c:pt>
                <c:pt idx="59643">
                  <c:v>138.178234779717</c:v>
                </c:pt>
                <c:pt idx="59644">
                  <c:v>138.18055153499</c:v>
                </c:pt>
                <c:pt idx="59645">
                  <c:v>138.182868290264</c:v>
                </c:pt>
                <c:pt idx="59646">
                  <c:v>138.18518504553799</c:v>
                </c:pt>
                <c:pt idx="59647">
                  <c:v>138.18750180081099</c:v>
                </c:pt>
                <c:pt idx="59648">
                  <c:v>138.18981855608499</c:v>
                </c:pt>
                <c:pt idx="59649">
                  <c:v>138.19213531135799</c:v>
                </c:pt>
                <c:pt idx="59650">
                  <c:v>138.19445206663201</c:v>
                </c:pt>
                <c:pt idx="59651">
                  <c:v>138.19676882190501</c:v>
                </c:pt>
                <c:pt idx="59652">
                  <c:v>138.19908557717901</c:v>
                </c:pt>
                <c:pt idx="59653">
                  <c:v>138.20140233245201</c:v>
                </c:pt>
                <c:pt idx="59654">
                  <c:v>138.203719087726</c:v>
                </c:pt>
                <c:pt idx="59655">
                  <c:v>138.206035842999</c:v>
                </c:pt>
                <c:pt idx="59656">
                  <c:v>138.208352598273</c:v>
                </c:pt>
                <c:pt idx="59657">
                  <c:v>138.21066935354699</c:v>
                </c:pt>
                <c:pt idx="59658">
                  <c:v>138.21298610881999</c:v>
                </c:pt>
                <c:pt idx="59659">
                  <c:v>138.21530286409401</c:v>
                </c:pt>
                <c:pt idx="59660">
                  <c:v>138.21761961936701</c:v>
                </c:pt>
                <c:pt idx="59661">
                  <c:v>138.21993637464101</c:v>
                </c:pt>
                <c:pt idx="59662">
                  <c:v>138.22225312991401</c:v>
                </c:pt>
                <c:pt idx="59663">
                  <c:v>138.224569885188</c:v>
                </c:pt>
                <c:pt idx="59664">
                  <c:v>138.226886640461</c:v>
                </c:pt>
                <c:pt idx="59665">
                  <c:v>138.229203395735</c:v>
                </c:pt>
                <c:pt idx="59666">
                  <c:v>138.231520151008</c:v>
                </c:pt>
                <c:pt idx="59667">
                  <c:v>138.23383690628199</c:v>
                </c:pt>
                <c:pt idx="59668">
                  <c:v>138.23615366155499</c:v>
                </c:pt>
                <c:pt idx="59669">
                  <c:v>138.23847041682899</c:v>
                </c:pt>
                <c:pt idx="59670">
                  <c:v>138.24078717210301</c:v>
                </c:pt>
                <c:pt idx="59671">
                  <c:v>138.24310392737601</c:v>
                </c:pt>
                <c:pt idx="59672">
                  <c:v>138.24542068265001</c:v>
                </c:pt>
                <c:pt idx="59673">
                  <c:v>138.24773743792301</c:v>
                </c:pt>
                <c:pt idx="59674">
                  <c:v>138.250054193197</c:v>
                </c:pt>
                <c:pt idx="59675">
                  <c:v>138.25237094847</c:v>
                </c:pt>
                <c:pt idx="59676">
                  <c:v>138.254687703744</c:v>
                </c:pt>
                <c:pt idx="59677">
                  <c:v>138.257004459017</c:v>
                </c:pt>
                <c:pt idx="59678">
                  <c:v>138.25932121429099</c:v>
                </c:pt>
                <c:pt idx="59679">
                  <c:v>138.26163796956399</c:v>
                </c:pt>
                <c:pt idx="59680">
                  <c:v>138.26395472483799</c:v>
                </c:pt>
                <c:pt idx="59681">
                  <c:v>138.26627148011099</c:v>
                </c:pt>
                <c:pt idx="59682">
                  <c:v>138.26858823538501</c:v>
                </c:pt>
                <c:pt idx="59683">
                  <c:v>138.27090499065901</c:v>
                </c:pt>
                <c:pt idx="59684">
                  <c:v>138.27322174593201</c:v>
                </c:pt>
                <c:pt idx="59685">
                  <c:v>138.275538501206</c:v>
                </c:pt>
                <c:pt idx="59686">
                  <c:v>138.277855256479</c:v>
                </c:pt>
                <c:pt idx="59687">
                  <c:v>138.280172011753</c:v>
                </c:pt>
                <c:pt idx="59688">
                  <c:v>138.282488767026</c:v>
                </c:pt>
                <c:pt idx="59689">
                  <c:v>138.28480552229999</c:v>
                </c:pt>
                <c:pt idx="59690">
                  <c:v>138.28712227757299</c:v>
                </c:pt>
                <c:pt idx="59691">
                  <c:v>138.28943903284701</c:v>
                </c:pt>
                <c:pt idx="59692">
                  <c:v>138.29175578812001</c:v>
                </c:pt>
                <c:pt idx="59693">
                  <c:v>138.29407254339401</c:v>
                </c:pt>
                <c:pt idx="59694">
                  <c:v>138.296389298668</c:v>
                </c:pt>
                <c:pt idx="59695">
                  <c:v>138.298706053941</c:v>
                </c:pt>
                <c:pt idx="59696">
                  <c:v>138.301022809215</c:v>
                </c:pt>
                <c:pt idx="59697">
                  <c:v>138.303339564488</c:v>
                </c:pt>
                <c:pt idx="59698">
                  <c:v>138.30565631976199</c:v>
                </c:pt>
                <c:pt idx="59699">
                  <c:v>138.30797307503499</c:v>
                </c:pt>
                <c:pt idx="59700">
                  <c:v>138.31028983030899</c:v>
                </c:pt>
                <c:pt idx="59701">
                  <c:v>138.31260658558199</c:v>
                </c:pt>
                <c:pt idx="59702">
                  <c:v>138.31492334085601</c:v>
                </c:pt>
                <c:pt idx="59703">
                  <c:v>138.31724009612901</c:v>
                </c:pt>
                <c:pt idx="59704">
                  <c:v>138.31955685140301</c:v>
                </c:pt>
                <c:pt idx="59705">
                  <c:v>138.32187360667601</c:v>
                </c:pt>
                <c:pt idx="59706">
                  <c:v>138.32419036195</c:v>
                </c:pt>
                <c:pt idx="59707">
                  <c:v>138.326507117224</c:v>
                </c:pt>
                <c:pt idx="59708">
                  <c:v>138.328823872497</c:v>
                </c:pt>
                <c:pt idx="59709">
                  <c:v>138.33114062777099</c:v>
                </c:pt>
                <c:pt idx="59710">
                  <c:v>138.33345738304399</c:v>
                </c:pt>
                <c:pt idx="59711">
                  <c:v>138.33577413831799</c:v>
                </c:pt>
                <c:pt idx="59712">
                  <c:v>138.33809089359099</c:v>
                </c:pt>
                <c:pt idx="59713">
                  <c:v>138.34040764886501</c:v>
                </c:pt>
                <c:pt idx="59714">
                  <c:v>138.34272440413801</c:v>
                </c:pt>
                <c:pt idx="59715">
                  <c:v>138.34504115941201</c:v>
                </c:pt>
                <c:pt idx="59716">
                  <c:v>138.34735791468501</c:v>
                </c:pt>
                <c:pt idx="59717">
                  <c:v>138.349674669959</c:v>
                </c:pt>
                <c:pt idx="59718">
                  <c:v>138.351991425232</c:v>
                </c:pt>
                <c:pt idx="59719">
                  <c:v>138.354308180506</c:v>
                </c:pt>
                <c:pt idx="59720">
                  <c:v>138.35662493577999</c:v>
                </c:pt>
                <c:pt idx="59721">
                  <c:v>138.35894169105299</c:v>
                </c:pt>
                <c:pt idx="59722">
                  <c:v>138.36125844632701</c:v>
                </c:pt>
                <c:pt idx="59723">
                  <c:v>138.36357520160001</c:v>
                </c:pt>
                <c:pt idx="59724">
                  <c:v>138.36589195687401</c:v>
                </c:pt>
                <c:pt idx="59725">
                  <c:v>138.36820871214701</c:v>
                </c:pt>
                <c:pt idx="59726">
                  <c:v>138.370525467421</c:v>
                </c:pt>
                <c:pt idx="59727">
                  <c:v>138.372842222694</c:v>
                </c:pt>
                <c:pt idx="59728">
                  <c:v>138.375158977968</c:v>
                </c:pt>
                <c:pt idx="59729">
                  <c:v>138.377475733241</c:v>
                </c:pt>
                <c:pt idx="59730">
                  <c:v>138.37979248851499</c:v>
                </c:pt>
                <c:pt idx="59731">
                  <c:v>138.38210924378799</c:v>
                </c:pt>
                <c:pt idx="59732">
                  <c:v>138.38442599906199</c:v>
                </c:pt>
                <c:pt idx="59733">
                  <c:v>138.38674275433601</c:v>
                </c:pt>
                <c:pt idx="59734">
                  <c:v>138.38905950960901</c:v>
                </c:pt>
                <c:pt idx="59735">
                  <c:v>138.39137626488301</c:v>
                </c:pt>
                <c:pt idx="59736">
                  <c:v>138.39369302015601</c:v>
                </c:pt>
                <c:pt idx="59737">
                  <c:v>138.39600977543</c:v>
                </c:pt>
                <c:pt idx="59738">
                  <c:v>138.398326530703</c:v>
                </c:pt>
                <c:pt idx="59739">
                  <c:v>138.400643285977</c:v>
                </c:pt>
                <c:pt idx="59740">
                  <c:v>138.40296004125</c:v>
                </c:pt>
                <c:pt idx="59741">
                  <c:v>138.40527679652399</c:v>
                </c:pt>
                <c:pt idx="59742">
                  <c:v>138.40759355179699</c:v>
                </c:pt>
                <c:pt idx="59743">
                  <c:v>138.40991030707099</c:v>
                </c:pt>
                <c:pt idx="59744">
                  <c:v>138.41222706234501</c:v>
                </c:pt>
                <c:pt idx="59745">
                  <c:v>138.41454381761801</c:v>
                </c:pt>
                <c:pt idx="59746">
                  <c:v>138.41686057289201</c:v>
                </c:pt>
                <c:pt idx="59747">
                  <c:v>138.41917732816501</c:v>
                </c:pt>
                <c:pt idx="59748">
                  <c:v>138.421494083439</c:v>
                </c:pt>
                <c:pt idx="59749">
                  <c:v>138.423810838712</c:v>
                </c:pt>
                <c:pt idx="59750">
                  <c:v>138.426127593986</c:v>
                </c:pt>
                <c:pt idx="59751">
                  <c:v>138.428444349259</c:v>
                </c:pt>
                <c:pt idx="59752">
                  <c:v>138.43076110453299</c:v>
                </c:pt>
                <c:pt idx="59753">
                  <c:v>138.43307785980599</c:v>
                </c:pt>
                <c:pt idx="59754">
                  <c:v>138.43539461508001</c:v>
                </c:pt>
                <c:pt idx="59755">
                  <c:v>138.43771137035299</c:v>
                </c:pt>
                <c:pt idx="59756">
                  <c:v>138.44002812562701</c:v>
                </c:pt>
                <c:pt idx="59757">
                  <c:v>138.442344880901</c:v>
                </c:pt>
                <c:pt idx="59758">
                  <c:v>138.444661636174</c:v>
                </c:pt>
                <c:pt idx="59759">
                  <c:v>138.446978391448</c:v>
                </c:pt>
                <c:pt idx="59760">
                  <c:v>138.449295146721</c:v>
                </c:pt>
                <c:pt idx="59761">
                  <c:v>138.45161190199499</c:v>
                </c:pt>
                <c:pt idx="59762">
                  <c:v>138.45392865726799</c:v>
                </c:pt>
                <c:pt idx="59763">
                  <c:v>138.45624541254199</c:v>
                </c:pt>
                <c:pt idx="59764">
                  <c:v>138.45856216781499</c:v>
                </c:pt>
                <c:pt idx="59765">
                  <c:v>138.46087892308901</c:v>
                </c:pt>
                <c:pt idx="59766">
                  <c:v>138.46319567836201</c:v>
                </c:pt>
                <c:pt idx="59767">
                  <c:v>138.46551243363601</c:v>
                </c:pt>
                <c:pt idx="59768">
                  <c:v>138.46782918890901</c:v>
                </c:pt>
                <c:pt idx="59769">
                  <c:v>138.470145944183</c:v>
                </c:pt>
                <c:pt idx="59770">
                  <c:v>138.472462699457</c:v>
                </c:pt>
                <c:pt idx="59771">
                  <c:v>138.47477945473</c:v>
                </c:pt>
                <c:pt idx="59772">
                  <c:v>138.47709621000399</c:v>
                </c:pt>
                <c:pt idx="59773">
                  <c:v>138.47941296527699</c:v>
                </c:pt>
                <c:pt idx="59774">
                  <c:v>138.48172972055099</c:v>
                </c:pt>
                <c:pt idx="59775">
                  <c:v>138.48404647582399</c:v>
                </c:pt>
                <c:pt idx="59776">
                  <c:v>138.48636323109801</c:v>
                </c:pt>
                <c:pt idx="59777">
                  <c:v>138.48867998637101</c:v>
                </c:pt>
                <c:pt idx="59778">
                  <c:v>138.49099674164501</c:v>
                </c:pt>
                <c:pt idx="59779">
                  <c:v>138.49331349691801</c:v>
                </c:pt>
                <c:pt idx="59780">
                  <c:v>138.495630252192</c:v>
                </c:pt>
                <c:pt idx="59781">
                  <c:v>138.497947007465</c:v>
                </c:pt>
                <c:pt idx="59782">
                  <c:v>138.500263762739</c:v>
                </c:pt>
                <c:pt idx="59783">
                  <c:v>138.50258051801299</c:v>
                </c:pt>
                <c:pt idx="59784">
                  <c:v>138.50489727328599</c:v>
                </c:pt>
                <c:pt idx="59785">
                  <c:v>138.50721402856001</c:v>
                </c:pt>
                <c:pt idx="59786">
                  <c:v>138.50953078383299</c:v>
                </c:pt>
                <c:pt idx="59787">
                  <c:v>138.51184753910701</c:v>
                </c:pt>
                <c:pt idx="59788">
                  <c:v>138.51416429438001</c:v>
                </c:pt>
                <c:pt idx="59789">
                  <c:v>138.516481049654</c:v>
                </c:pt>
                <c:pt idx="59790">
                  <c:v>138.518797804927</c:v>
                </c:pt>
                <c:pt idx="59791">
                  <c:v>138.521114560201</c:v>
                </c:pt>
                <c:pt idx="59792">
                  <c:v>138.523431315474</c:v>
                </c:pt>
                <c:pt idx="59793">
                  <c:v>138.52574807074799</c:v>
                </c:pt>
                <c:pt idx="59794">
                  <c:v>138.52806482602199</c:v>
                </c:pt>
                <c:pt idx="59795">
                  <c:v>138.53038158129499</c:v>
                </c:pt>
                <c:pt idx="59796">
                  <c:v>138.53269833656901</c:v>
                </c:pt>
                <c:pt idx="59797">
                  <c:v>138.53501509184201</c:v>
                </c:pt>
                <c:pt idx="59798">
                  <c:v>138.53733184711601</c:v>
                </c:pt>
                <c:pt idx="59799">
                  <c:v>138.53964860238901</c:v>
                </c:pt>
                <c:pt idx="59800">
                  <c:v>138.541965357663</c:v>
                </c:pt>
                <c:pt idx="59801">
                  <c:v>138.544282112936</c:v>
                </c:pt>
                <c:pt idx="59802">
                  <c:v>138.54659886821</c:v>
                </c:pt>
                <c:pt idx="59803">
                  <c:v>138.548915623483</c:v>
                </c:pt>
                <c:pt idx="59804">
                  <c:v>138.55123237875699</c:v>
                </c:pt>
                <c:pt idx="59805">
                  <c:v>138.55354913402999</c:v>
                </c:pt>
                <c:pt idx="59806">
                  <c:v>138.55586588930399</c:v>
                </c:pt>
                <c:pt idx="59807">
                  <c:v>138.55818264457801</c:v>
                </c:pt>
                <c:pt idx="59808">
                  <c:v>138.56049939985101</c:v>
                </c:pt>
                <c:pt idx="59809">
                  <c:v>138.56281615512501</c:v>
                </c:pt>
                <c:pt idx="59810">
                  <c:v>138.56513291039801</c:v>
                </c:pt>
                <c:pt idx="59811">
                  <c:v>138.567449665672</c:v>
                </c:pt>
                <c:pt idx="59812">
                  <c:v>138.569766420945</c:v>
                </c:pt>
                <c:pt idx="59813">
                  <c:v>138.572083176219</c:v>
                </c:pt>
                <c:pt idx="59814">
                  <c:v>138.574399931492</c:v>
                </c:pt>
                <c:pt idx="59815">
                  <c:v>138.57671668676599</c:v>
                </c:pt>
                <c:pt idx="59816">
                  <c:v>138.57903344203899</c:v>
                </c:pt>
                <c:pt idx="59817">
                  <c:v>138.58135019731299</c:v>
                </c:pt>
                <c:pt idx="59818">
                  <c:v>138.58366695258599</c:v>
                </c:pt>
                <c:pt idx="59819">
                  <c:v>138.58598370786001</c:v>
                </c:pt>
                <c:pt idx="59820">
                  <c:v>138.588300463134</c:v>
                </c:pt>
                <c:pt idx="59821">
                  <c:v>138.590617218407</c:v>
                </c:pt>
                <c:pt idx="59822">
                  <c:v>138.592933973681</c:v>
                </c:pt>
                <c:pt idx="59823">
                  <c:v>138.595250728954</c:v>
                </c:pt>
                <c:pt idx="59824">
                  <c:v>138.59756748422799</c:v>
                </c:pt>
                <c:pt idx="59825">
                  <c:v>138.59988423950099</c:v>
                </c:pt>
                <c:pt idx="59826">
                  <c:v>138.60220099477499</c:v>
                </c:pt>
                <c:pt idx="59827">
                  <c:v>138.60451775004799</c:v>
                </c:pt>
                <c:pt idx="59828">
                  <c:v>138.60683450532201</c:v>
                </c:pt>
                <c:pt idx="59829">
                  <c:v>138.60915126059501</c:v>
                </c:pt>
                <c:pt idx="59830">
                  <c:v>138.61146801586901</c:v>
                </c:pt>
                <c:pt idx="59831">
                  <c:v>138.613784771143</c:v>
                </c:pt>
                <c:pt idx="59832">
                  <c:v>138.616101526416</c:v>
                </c:pt>
                <c:pt idx="59833">
                  <c:v>138.61841828169</c:v>
                </c:pt>
                <c:pt idx="59834">
                  <c:v>138.620735036963</c:v>
                </c:pt>
                <c:pt idx="59835">
                  <c:v>138.62305179223699</c:v>
                </c:pt>
                <c:pt idx="59836">
                  <c:v>138.62536854750999</c:v>
                </c:pt>
                <c:pt idx="59837">
                  <c:v>138.62768530278399</c:v>
                </c:pt>
                <c:pt idx="59838">
                  <c:v>138.63000205805699</c:v>
                </c:pt>
                <c:pt idx="59839">
                  <c:v>138.63231881333101</c:v>
                </c:pt>
                <c:pt idx="59840">
                  <c:v>138.63463556860401</c:v>
                </c:pt>
                <c:pt idx="59841">
                  <c:v>138.63695232387801</c:v>
                </c:pt>
                <c:pt idx="59842">
                  <c:v>138.63926907915101</c:v>
                </c:pt>
                <c:pt idx="59843">
                  <c:v>138.641585834425</c:v>
                </c:pt>
                <c:pt idx="59844">
                  <c:v>138.643902589699</c:v>
                </c:pt>
                <c:pt idx="59845">
                  <c:v>138.646219344972</c:v>
                </c:pt>
                <c:pt idx="59846">
                  <c:v>138.64853610024599</c:v>
                </c:pt>
                <c:pt idx="59847">
                  <c:v>138.65085285551899</c:v>
                </c:pt>
                <c:pt idx="59848">
                  <c:v>138.65316961079299</c:v>
                </c:pt>
                <c:pt idx="59849">
                  <c:v>138.65548636606599</c:v>
                </c:pt>
                <c:pt idx="59850">
                  <c:v>138.65780312134001</c:v>
                </c:pt>
                <c:pt idx="59851">
                  <c:v>138.66011987661301</c:v>
                </c:pt>
                <c:pt idx="59852">
                  <c:v>138.662436631887</c:v>
                </c:pt>
                <c:pt idx="59853">
                  <c:v>138.66475338716</c:v>
                </c:pt>
                <c:pt idx="59854">
                  <c:v>138.667070142434</c:v>
                </c:pt>
                <c:pt idx="59855">
                  <c:v>138.669386897707</c:v>
                </c:pt>
                <c:pt idx="59856">
                  <c:v>138.67170365298099</c:v>
                </c:pt>
                <c:pt idx="59857">
                  <c:v>138.67402040825499</c:v>
                </c:pt>
                <c:pt idx="59858">
                  <c:v>138.67633716352799</c:v>
                </c:pt>
                <c:pt idx="59859">
                  <c:v>138.67865391880201</c:v>
                </c:pt>
                <c:pt idx="59860">
                  <c:v>138.68097067407501</c:v>
                </c:pt>
                <c:pt idx="59861">
                  <c:v>138.68328742934901</c:v>
                </c:pt>
                <c:pt idx="59862">
                  <c:v>138.68560418462201</c:v>
                </c:pt>
                <c:pt idx="59863">
                  <c:v>138.687920939896</c:v>
                </c:pt>
                <c:pt idx="59864">
                  <c:v>138.690237695169</c:v>
                </c:pt>
                <c:pt idx="59865">
                  <c:v>138.692554450443</c:v>
                </c:pt>
                <c:pt idx="59866">
                  <c:v>138.694871205716</c:v>
                </c:pt>
                <c:pt idx="59867">
                  <c:v>138.69718796098999</c:v>
                </c:pt>
                <c:pt idx="59868">
                  <c:v>138.69950471626299</c:v>
                </c:pt>
                <c:pt idx="59869">
                  <c:v>138.70182147153699</c:v>
                </c:pt>
                <c:pt idx="59870">
                  <c:v>138.70413822681101</c:v>
                </c:pt>
                <c:pt idx="59871">
                  <c:v>138.70645498208401</c:v>
                </c:pt>
                <c:pt idx="59872">
                  <c:v>138.70877173735801</c:v>
                </c:pt>
                <c:pt idx="59873">
                  <c:v>138.71108849263101</c:v>
                </c:pt>
                <c:pt idx="59874">
                  <c:v>138.713405247905</c:v>
                </c:pt>
                <c:pt idx="59875">
                  <c:v>138.715722003178</c:v>
                </c:pt>
                <c:pt idx="59876">
                  <c:v>138.718038758452</c:v>
                </c:pt>
                <c:pt idx="59877">
                  <c:v>138.720355513725</c:v>
                </c:pt>
                <c:pt idx="59878">
                  <c:v>138.72267226899899</c:v>
                </c:pt>
                <c:pt idx="59879">
                  <c:v>138.72498902427199</c:v>
                </c:pt>
                <c:pt idx="59880">
                  <c:v>138.72730577954599</c:v>
                </c:pt>
                <c:pt idx="59881">
                  <c:v>138.72962253482001</c:v>
                </c:pt>
                <c:pt idx="59882">
                  <c:v>138.73193929009301</c:v>
                </c:pt>
                <c:pt idx="59883">
                  <c:v>138.734256045367</c:v>
                </c:pt>
                <c:pt idx="59884">
                  <c:v>138.73657280064</c:v>
                </c:pt>
                <c:pt idx="59885">
                  <c:v>138.738889555914</c:v>
                </c:pt>
                <c:pt idx="59886">
                  <c:v>138.741206311187</c:v>
                </c:pt>
                <c:pt idx="59887">
                  <c:v>138.74352306646099</c:v>
                </c:pt>
                <c:pt idx="59888">
                  <c:v>138.74583982173399</c:v>
                </c:pt>
                <c:pt idx="59889">
                  <c:v>138.74815657700799</c:v>
                </c:pt>
                <c:pt idx="59890">
                  <c:v>138.75047333228099</c:v>
                </c:pt>
                <c:pt idx="59891">
                  <c:v>138.75279008755501</c:v>
                </c:pt>
                <c:pt idx="59892">
                  <c:v>138.75510684282801</c:v>
                </c:pt>
                <c:pt idx="59893">
                  <c:v>138.75742359810201</c:v>
                </c:pt>
                <c:pt idx="59894">
                  <c:v>138.759740353376</c:v>
                </c:pt>
                <c:pt idx="59895">
                  <c:v>138.762057108649</c:v>
                </c:pt>
                <c:pt idx="59896">
                  <c:v>138.764373863923</c:v>
                </c:pt>
                <c:pt idx="59897">
                  <c:v>138.766690619196</c:v>
                </c:pt>
                <c:pt idx="59898">
                  <c:v>138.76900737446999</c:v>
                </c:pt>
                <c:pt idx="59899">
                  <c:v>138.77132412974299</c:v>
                </c:pt>
                <c:pt idx="59900">
                  <c:v>138.77364088501699</c:v>
                </c:pt>
                <c:pt idx="59901">
                  <c:v>138.77595764028999</c:v>
                </c:pt>
                <c:pt idx="59902">
                  <c:v>138.77827439556401</c:v>
                </c:pt>
                <c:pt idx="59903">
                  <c:v>138.78059115083701</c:v>
                </c:pt>
                <c:pt idx="59904">
                  <c:v>138.78290790611101</c:v>
                </c:pt>
                <c:pt idx="59905">
                  <c:v>138.78522466138401</c:v>
                </c:pt>
                <c:pt idx="59906">
                  <c:v>138.787541416658</c:v>
                </c:pt>
                <c:pt idx="59907">
                  <c:v>138.789858171932</c:v>
                </c:pt>
                <c:pt idx="59908">
                  <c:v>138.792174927205</c:v>
                </c:pt>
                <c:pt idx="59909">
                  <c:v>138.79449168247899</c:v>
                </c:pt>
                <c:pt idx="59910">
                  <c:v>138.79680843775199</c:v>
                </c:pt>
                <c:pt idx="59911">
                  <c:v>138.79912519302599</c:v>
                </c:pt>
                <c:pt idx="59912">
                  <c:v>138.80144194829899</c:v>
                </c:pt>
                <c:pt idx="59913">
                  <c:v>138.80375870357301</c:v>
                </c:pt>
                <c:pt idx="59914">
                  <c:v>138.80607545884601</c:v>
                </c:pt>
                <c:pt idx="59915">
                  <c:v>138.80839221412</c:v>
                </c:pt>
                <c:pt idx="59916">
                  <c:v>138.810708969393</c:v>
                </c:pt>
                <c:pt idx="59917">
                  <c:v>138.813025724667</c:v>
                </c:pt>
                <c:pt idx="59918">
                  <c:v>138.81534247994</c:v>
                </c:pt>
                <c:pt idx="59919">
                  <c:v>138.81765923521399</c:v>
                </c:pt>
                <c:pt idx="59920">
                  <c:v>138.81997599048799</c:v>
                </c:pt>
                <c:pt idx="59921">
                  <c:v>138.82229274576099</c:v>
                </c:pt>
                <c:pt idx="59922">
                  <c:v>138.82460950103501</c:v>
                </c:pt>
                <c:pt idx="59923">
                  <c:v>138.82692625630801</c:v>
                </c:pt>
                <c:pt idx="59924">
                  <c:v>138.82924301158201</c:v>
                </c:pt>
                <c:pt idx="59925">
                  <c:v>138.83155976685501</c:v>
                </c:pt>
                <c:pt idx="59926">
                  <c:v>138.833876522129</c:v>
                </c:pt>
                <c:pt idx="59927">
                  <c:v>138.836193277402</c:v>
                </c:pt>
                <c:pt idx="59928">
                  <c:v>138.838510032676</c:v>
                </c:pt>
                <c:pt idx="59929">
                  <c:v>138.840826787949</c:v>
                </c:pt>
                <c:pt idx="59930">
                  <c:v>138.84314354322299</c:v>
                </c:pt>
                <c:pt idx="59931">
                  <c:v>138.84546029849699</c:v>
                </c:pt>
                <c:pt idx="59932">
                  <c:v>138.84777705376999</c:v>
                </c:pt>
                <c:pt idx="59933">
                  <c:v>138.85009380904401</c:v>
                </c:pt>
                <c:pt idx="59934">
                  <c:v>138.85241056431701</c:v>
                </c:pt>
                <c:pt idx="59935">
                  <c:v>138.85472731959101</c:v>
                </c:pt>
                <c:pt idx="59936">
                  <c:v>138.85704407486401</c:v>
                </c:pt>
                <c:pt idx="59937">
                  <c:v>138.859360830138</c:v>
                </c:pt>
                <c:pt idx="59938">
                  <c:v>138.861677585411</c:v>
                </c:pt>
                <c:pt idx="59939">
                  <c:v>138.863994340685</c:v>
                </c:pt>
                <c:pt idx="59940">
                  <c:v>138.866311095958</c:v>
                </c:pt>
                <c:pt idx="59941">
                  <c:v>138.86862785123199</c:v>
                </c:pt>
                <c:pt idx="59942">
                  <c:v>138.87094460650499</c:v>
                </c:pt>
                <c:pt idx="59943">
                  <c:v>138.87326136177899</c:v>
                </c:pt>
                <c:pt idx="59944">
                  <c:v>138.87557811705301</c:v>
                </c:pt>
                <c:pt idx="59945">
                  <c:v>138.87789487232601</c:v>
                </c:pt>
                <c:pt idx="59946">
                  <c:v>138.8802116276</c:v>
                </c:pt>
                <c:pt idx="59947">
                  <c:v>138.88252838287301</c:v>
                </c:pt>
                <c:pt idx="59948">
                  <c:v>138.884845138147</c:v>
                </c:pt>
                <c:pt idx="59949">
                  <c:v>138.88716189342</c:v>
                </c:pt>
                <c:pt idx="59950">
                  <c:v>138.88947864869399</c:v>
                </c:pt>
                <c:pt idx="59951">
                  <c:v>138.891795403967</c:v>
                </c:pt>
                <c:pt idx="59952">
                  <c:v>138.89411215924099</c:v>
                </c:pt>
                <c:pt idx="59953">
                  <c:v>138.89642891451399</c:v>
                </c:pt>
                <c:pt idx="59954">
                  <c:v>138.89874566978801</c:v>
                </c:pt>
                <c:pt idx="59955">
                  <c:v>138.90106242506101</c:v>
                </c:pt>
                <c:pt idx="59956">
                  <c:v>138.90337918033501</c:v>
                </c:pt>
                <c:pt idx="59957">
                  <c:v>138.905695935609</c:v>
                </c:pt>
                <c:pt idx="59958">
                  <c:v>138.908012690882</c:v>
                </c:pt>
                <c:pt idx="59959">
                  <c:v>138.910329446156</c:v>
                </c:pt>
                <c:pt idx="59960">
                  <c:v>138.912646201429</c:v>
                </c:pt>
                <c:pt idx="59961">
                  <c:v>138.91496295670299</c:v>
                </c:pt>
                <c:pt idx="59962">
                  <c:v>138.91727971197599</c:v>
                </c:pt>
                <c:pt idx="59963">
                  <c:v>138.91959646724999</c:v>
                </c:pt>
                <c:pt idx="59964">
                  <c:v>138.92191322252299</c:v>
                </c:pt>
                <c:pt idx="59965">
                  <c:v>138.92422997779701</c:v>
                </c:pt>
                <c:pt idx="59966">
                  <c:v>138.92654673307001</c:v>
                </c:pt>
                <c:pt idx="59967">
                  <c:v>138.92886348834401</c:v>
                </c:pt>
                <c:pt idx="59968">
                  <c:v>138.931180243618</c:v>
                </c:pt>
                <c:pt idx="59969">
                  <c:v>138.933496998891</c:v>
                </c:pt>
                <c:pt idx="59970">
                  <c:v>138.935813754165</c:v>
                </c:pt>
                <c:pt idx="59971">
                  <c:v>138.938130509438</c:v>
                </c:pt>
                <c:pt idx="59972">
                  <c:v>138.94044726471199</c:v>
                </c:pt>
                <c:pt idx="59973">
                  <c:v>138.94276401998499</c:v>
                </c:pt>
                <c:pt idx="59974">
                  <c:v>138.94508077525899</c:v>
                </c:pt>
                <c:pt idx="59975">
                  <c:v>138.94739753053199</c:v>
                </c:pt>
                <c:pt idx="59976">
                  <c:v>138.94971428580601</c:v>
                </c:pt>
                <c:pt idx="59977">
                  <c:v>138.95203104107901</c:v>
                </c:pt>
                <c:pt idx="59978">
                  <c:v>138.95434779635301</c:v>
                </c:pt>
                <c:pt idx="59979">
                  <c:v>138.95666455162601</c:v>
                </c:pt>
                <c:pt idx="59980">
                  <c:v>138.9589813069</c:v>
                </c:pt>
                <c:pt idx="59981">
                  <c:v>138.961298062174</c:v>
                </c:pt>
                <c:pt idx="59982">
                  <c:v>138.963614817447</c:v>
                </c:pt>
                <c:pt idx="59983">
                  <c:v>138.96593157272099</c:v>
                </c:pt>
                <c:pt idx="59984">
                  <c:v>138.96824832799399</c:v>
                </c:pt>
                <c:pt idx="59985">
                  <c:v>138.97056508326801</c:v>
                </c:pt>
                <c:pt idx="59986">
                  <c:v>138.97288183854101</c:v>
                </c:pt>
                <c:pt idx="59987">
                  <c:v>138.97519859381501</c:v>
                </c:pt>
                <c:pt idx="59988">
                  <c:v>138.97751534908801</c:v>
                </c:pt>
                <c:pt idx="59989">
                  <c:v>138.979832104362</c:v>
                </c:pt>
                <c:pt idx="59990">
                  <c:v>138.982148859635</c:v>
                </c:pt>
                <c:pt idx="59991">
                  <c:v>138.984465614909</c:v>
                </c:pt>
                <c:pt idx="59992">
                  <c:v>138.986782370182</c:v>
                </c:pt>
                <c:pt idx="59993">
                  <c:v>138.98909912545599</c:v>
                </c:pt>
                <c:pt idx="59994">
                  <c:v>138.99141588072999</c:v>
                </c:pt>
                <c:pt idx="59995">
                  <c:v>138.99373263600299</c:v>
                </c:pt>
                <c:pt idx="59996">
                  <c:v>138.99604939127701</c:v>
                </c:pt>
                <c:pt idx="59997">
                  <c:v>138.99836614655001</c:v>
                </c:pt>
                <c:pt idx="59998">
                  <c:v>139.00068290182401</c:v>
                </c:pt>
                <c:pt idx="59999">
                  <c:v>139.00299965709701</c:v>
                </c:pt>
                <c:pt idx="60000">
                  <c:v>139.005316412371</c:v>
                </c:pt>
                <c:pt idx="60001">
                  <c:v>139.007633167644</c:v>
                </c:pt>
                <c:pt idx="60002">
                  <c:v>139.009949922918</c:v>
                </c:pt>
                <c:pt idx="60003">
                  <c:v>139.012266678191</c:v>
                </c:pt>
                <c:pt idx="60004">
                  <c:v>139.01458343346499</c:v>
                </c:pt>
                <c:pt idx="60005">
                  <c:v>139.01690018873799</c:v>
                </c:pt>
                <c:pt idx="60006">
                  <c:v>139.01921694401199</c:v>
                </c:pt>
                <c:pt idx="60007">
                  <c:v>139.02153369928601</c:v>
                </c:pt>
                <c:pt idx="60008">
                  <c:v>139.02385045455901</c:v>
                </c:pt>
                <c:pt idx="60009">
                  <c:v>139.02616720983301</c:v>
                </c:pt>
                <c:pt idx="60010">
                  <c:v>139.02848396510601</c:v>
                </c:pt>
                <c:pt idx="60011">
                  <c:v>139.03080072038</c:v>
                </c:pt>
                <c:pt idx="60012">
                  <c:v>139.033117475653</c:v>
                </c:pt>
                <c:pt idx="60013">
                  <c:v>139.035434230927</c:v>
                </c:pt>
                <c:pt idx="60014">
                  <c:v>139.0377509862</c:v>
                </c:pt>
                <c:pt idx="60015">
                  <c:v>139.04006774147399</c:v>
                </c:pt>
                <c:pt idx="60016">
                  <c:v>139.04238449674699</c:v>
                </c:pt>
                <c:pt idx="60017">
                  <c:v>139.04470125202101</c:v>
                </c:pt>
                <c:pt idx="60018">
                  <c:v>139.04701800729501</c:v>
                </c:pt>
                <c:pt idx="60019">
                  <c:v>139.04933476256801</c:v>
                </c:pt>
                <c:pt idx="60020">
                  <c:v>139.051651517842</c:v>
                </c:pt>
                <c:pt idx="60021">
                  <c:v>139.053968273115</c:v>
                </c:pt>
                <c:pt idx="60022">
                  <c:v>139.056285028389</c:v>
                </c:pt>
                <c:pt idx="60023">
                  <c:v>139.058601783662</c:v>
                </c:pt>
                <c:pt idx="60024">
                  <c:v>139.06091853893599</c:v>
                </c:pt>
                <c:pt idx="60025">
                  <c:v>139.06323529420899</c:v>
                </c:pt>
                <c:pt idx="60026">
                  <c:v>139.06555204948299</c:v>
                </c:pt>
                <c:pt idx="60027">
                  <c:v>139.06786880475599</c:v>
                </c:pt>
                <c:pt idx="60028">
                  <c:v>139.07018556003001</c:v>
                </c:pt>
                <c:pt idx="60029">
                  <c:v>139.07250231530301</c:v>
                </c:pt>
                <c:pt idx="60030">
                  <c:v>139.07481907057701</c:v>
                </c:pt>
                <c:pt idx="60031">
                  <c:v>139.077135825851</c:v>
                </c:pt>
                <c:pt idx="60032">
                  <c:v>139.079452581124</c:v>
                </c:pt>
                <c:pt idx="60033">
                  <c:v>139.081769336398</c:v>
                </c:pt>
                <c:pt idx="60034">
                  <c:v>139.084086091671</c:v>
                </c:pt>
                <c:pt idx="60035">
                  <c:v>139.08640284694499</c:v>
                </c:pt>
                <c:pt idx="60036">
                  <c:v>139.08871960221799</c:v>
                </c:pt>
                <c:pt idx="60037">
                  <c:v>139.09103635749199</c:v>
                </c:pt>
                <c:pt idx="60038">
                  <c:v>139.09335311276499</c:v>
                </c:pt>
                <c:pt idx="60039">
                  <c:v>139.09566986803901</c:v>
                </c:pt>
                <c:pt idx="60040">
                  <c:v>139.09798662331201</c:v>
                </c:pt>
                <c:pt idx="60041">
                  <c:v>139.10030337858601</c:v>
                </c:pt>
                <c:pt idx="60042">
                  <c:v>139.10262013385901</c:v>
                </c:pt>
                <c:pt idx="60043">
                  <c:v>139.104936889133</c:v>
                </c:pt>
                <c:pt idx="60044">
                  <c:v>139.107253644407</c:v>
                </c:pt>
                <c:pt idx="60045">
                  <c:v>139.10957039968</c:v>
                </c:pt>
                <c:pt idx="60046">
                  <c:v>139.11188715495399</c:v>
                </c:pt>
                <c:pt idx="60047">
                  <c:v>139.11420391022699</c:v>
                </c:pt>
                <c:pt idx="60048">
                  <c:v>139.11652066550101</c:v>
                </c:pt>
                <c:pt idx="60049">
                  <c:v>139.11883742077401</c:v>
                </c:pt>
                <c:pt idx="60050">
                  <c:v>139.12115417604801</c:v>
                </c:pt>
                <c:pt idx="60051">
                  <c:v>139.12347093132101</c:v>
                </c:pt>
                <c:pt idx="60052">
                  <c:v>139.125787686595</c:v>
                </c:pt>
                <c:pt idx="60053">
                  <c:v>139.128104441868</c:v>
                </c:pt>
                <c:pt idx="60054">
                  <c:v>139.130421197142</c:v>
                </c:pt>
                <c:pt idx="60055">
                  <c:v>139.132737952415</c:v>
                </c:pt>
                <c:pt idx="60056">
                  <c:v>139.13505470768899</c:v>
                </c:pt>
                <c:pt idx="60057">
                  <c:v>139.13737146296299</c:v>
                </c:pt>
                <c:pt idx="60058">
                  <c:v>139.13968821823599</c:v>
                </c:pt>
                <c:pt idx="60059">
                  <c:v>139.14200497351001</c:v>
                </c:pt>
                <c:pt idx="60060">
                  <c:v>139.14432172878301</c:v>
                </c:pt>
                <c:pt idx="60061">
                  <c:v>139.14663848405701</c:v>
                </c:pt>
                <c:pt idx="60062">
                  <c:v>139.14895523933001</c:v>
                </c:pt>
                <c:pt idx="60063">
                  <c:v>139.151271994604</c:v>
                </c:pt>
                <c:pt idx="60064">
                  <c:v>139.153588749877</c:v>
                </c:pt>
                <c:pt idx="60065">
                  <c:v>139.155905505151</c:v>
                </c:pt>
                <c:pt idx="60066">
                  <c:v>139.158222260424</c:v>
                </c:pt>
                <c:pt idx="60067">
                  <c:v>139.16053901569799</c:v>
                </c:pt>
                <c:pt idx="60068">
                  <c:v>139.16285577097199</c:v>
                </c:pt>
                <c:pt idx="60069">
                  <c:v>139.16517252624499</c:v>
                </c:pt>
                <c:pt idx="60070">
                  <c:v>139.16748928151901</c:v>
                </c:pt>
                <c:pt idx="60071">
                  <c:v>139.16980603679201</c:v>
                </c:pt>
                <c:pt idx="60072">
                  <c:v>139.17212279206601</c:v>
                </c:pt>
                <c:pt idx="60073">
                  <c:v>139.17443954733901</c:v>
                </c:pt>
                <c:pt idx="60074">
                  <c:v>139.176756302613</c:v>
                </c:pt>
                <c:pt idx="60075">
                  <c:v>139.179073057886</c:v>
                </c:pt>
                <c:pt idx="60076">
                  <c:v>139.18138981316</c:v>
                </c:pt>
                <c:pt idx="60077">
                  <c:v>139.183706568433</c:v>
                </c:pt>
                <c:pt idx="60078">
                  <c:v>139.18602332370699</c:v>
                </c:pt>
                <c:pt idx="60079">
                  <c:v>139.18834007897999</c:v>
                </c:pt>
                <c:pt idx="60080">
                  <c:v>139.19065683425401</c:v>
                </c:pt>
                <c:pt idx="60081">
                  <c:v>139.19297358952801</c:v>
                </c:pt>
                <c:pt idx="60082">
                  <c:v>139.19529034480101</c:v>
                </c:pt>
                <c:pt idx="60083">
                  <c:v>139.197607100075</c:v>
                </c:pt>
                <c:pt idx="60084">
                  <c:v>139.199923855348</c:v>
                </c:pt>
                <c:pt idx="60085">
                  <c:v>139.202240610622</c:v>
                </c:pt>
                <c:pt idx="60086">
                  <c:v>139.204557365895</c:v>
                </c:pt>
                <c:pt idx="60087">
                  <c:v>139.20687412116899</c:v>
                </c:pt>
                <c:pt idx="60088">
                  <c:v>139.20919087644199</c:v>
                </c:pt>
                <c:pt idx="60089">
                  <c:v>139.21150763171599</c:v>
                </c:pt>
                <c:pt idx="60090">
                  <c:v>139.21382438698899</c:v>
                </c:pt>
                <c:pt idx="60091">
                  <c:v>139.21614114226301</c:v>
                </c:pt>
                <c:pt idx="60092">
                  <c:v>139.21845789753601</c:v>
                </c:pt>
                <c:pt idx="60093">
                  <c:v>139.22077465281001</c:v>
                </c:pt>
                <c:pt idx="60094">
                  <c:v>139.223091408084</c:v>
                </c:pt>
                <c:pt idx="60095">
                  <c:v>139.225408163357</c:v>
                </c:pt>
                <c:pt idx="60096">
                  <c:v>139.227724918631</c:v>
                </c:pt>
                <c:pt idx="60097">
                  <c:v>139.230041673904</c:v>
                </c:pt>
                <c:pt idx="60098">
                  <c:v>139.23235842917799</c:v>
                </c:pt>
                <c:pt idx="60099">
                  <c:v>139.23467518445099</c:v>
                </c:pt>
                <c:pt idx="60100">
                  <c:v>139.23699193972499</c:v>
                </c:pt>
                <c:pt idx="60101">
                  <c:v>139.23930869499799</c:v>
                </c:pt>
                <c:pt idx="60102">
                  <c:v>139.24162545027201</c:v>
                </c:pt>
                <c:pt idx="60103">
                  <c:v>139.24394220554501</c:v>
                </c:pt>
                <c:pt idx="60104">
                  <c:v>139.24625896081901</c:v>
                </c:pt>
                <c:pt idx="60105">
                  <c:v>139.248575716093</c:v>
                </c:pt>
                <c:pt idx="60106">
                  <c:v>139.250892471366</c:v>
                </c:pt>
                <c:pt idx="60107">
                  <c:v>139.25320922664</c:v>
                </c:pt>
                <c:pt idx="60108">
                  <c:v>139.255525981913</c:v>
                </c:pt>
                <c:pt idx="60109">
                  <c:v>139.25784273718699</c:v>
                </c:pt>
                <c:pt idx="60110">
                  <c:v>139.26015949245999</c:v>
                </c:pt>
                <c:pt idx="60111">
                  <c:v>139.26247624773401</c:v>
                </c:pt>
                <c:pt idx="60112">
                  <c:v>139.26479300300699</c:v>
                </c:pt>
                <c:pt idx="60113">
                  <c:v>139.26710975828101</c:v>
                </c:pt>
                <c:pt idx="60114">
                  <c:v>139.26942651355401</c:v>
                </c:pt>
                <c:pt idx="60115">
                  <c:v>139.271743268828</c:v>
                </c:pt>
                <c:pt idx="60116">
                  <c:v>139.274060024101</c:v>
                </c:pt>
                <c:pt idx="60117">
                  <c:v>139.276376779375</c:v>
                </c:pt>
                <c:pt idx="60118">
                  <c:v>139.27869353464899</c:v>
                </c:pt>
                <c:pt idx="60119">
                  <c:v>139.28101028992199</c:v>
                </c:pt>
                <c:pt idx="60120">
                  <c:v>139.28332704519599</c:v>
                </c:pt>
                <c:pt idx="60121">
                  <c:v>139.28564380046899</c:v>
                </c:pt>
                <c:pt idx="60122">
                  <c:v>139.28796055574301</c:v>
                </c:pt>
                <c:pt idx="60123">
                  <c:v>139.29027731101601</c:v>
                </c:pt>
                <c:pt idx="60124">
                  <c:v>139.29259406629001</c:v>
                </c:pt>
                <c:pt idx="60125">
                  <c:v>139.29491082156301</c:v>
                </c:pt>
                <c:pt idx="60126">
                  <c:v>139.297227576837</c:v>
                </c:pt>
                <c:pt idx="60127">
                  <c:v>139.29954433211</c:v>
                </c:pt>
                <c:pt idx="60128">
                  <c:v>139.301861087384</c:v>
                </c:pt>
                <c:pt idx="60129">
                  <c:v>139.304177842657</c:v>
                </c:pt>
                <c:pt idx="60130">
                  <c:v>139.30649459793099</c:v>
                </c:pt>
                <c:pt idx="60131">
                  <c:v>139.30881135320499</c:v>
                </c:pt>
                <c:pt idx="60132">
                  <c:v>139.31112810847799</c:v>
                </c:pt>
                <c:pt idx="60133">
                  <c:v>139.31344486375201</c:v>
                </c:pt>
                <c:pt idx="60134">
                  <c:v>139.31576161902501</c:v>
                </c:pt>
                <c:pt idx="60135">
                  <c:v>139.31807837429901</c:v>
                </c:pt>
                <c:pt idx="60136">
                  <c:v>139.32039512957201</c:v>
                </c:pt>
                <c:pt idx="60137">
                  <c:v>139.322711884846</c:v>
                </c:pt>
                <c:pt idx="60138">
                  <c:v>139.325028640119</c:v>
                </c:pt>
                <c:pt idx="60139">
                  <c:v>139.327345395393</c:v>
                </c:pt>
                <c:pt idx="60140">
                  <c:v>139.329662150666</c:v>
                </c:pt>
                <c:pt idx="60141">
                  <c:v>139.33197890593999</c:v>
                </c:pt>
                <c:pt idx="60142">
                  <c:v>139.33429566121299</c:v>
                </c:pt>
                <c:pt idx="60143">
                  <c:v>139.33661241648699</c:v>
                </c:pt>
                <c:pt idx="60144">
                  <c:v>139.33892917176101</c:v>
                </c:pt>
                <c:pt idx="60145">
                  <c:v>139.34124592703401</c:v>
                </c:pt>
                <c:pt idx="60146">
                  <c:v>139.343562682308</c:v>
                </c:pt>
                <c:pt idx="60147">
                  <c:v>139.345879437581</c:v>
                </c:pt>
                <c:pt idx="60148">
                  <c:v>139.348196192855</c:v>
                </c:pt>
                <c:pt idx="60149">
                  <c:v>139.350512948128</c:v>
                </c:pt>
                <c:pt idx="60150">
                  <c:v>139.35282970340199</c:v>
                </c:pt>
                <c:pt idx="60151">
                  <c:v>139.35514645867499</c:v>
                </c:pt>
                <c:pt idx="60152">
                  <c:v>139.35746321394899</c:v>
                </c:pt>
                <c:pt idx="60153">
                  <c:v>139.35977996922199</c:v>
                </c:pt>
                <c:pt idx="60154">
                  <c:v>139.36209672449601</c:v>
                </c:pt>
                <c:pt idx="60155">
                  <c:v>139.36441347977001</c:v>
                </c:pt>
                <c:pt idx="60156">
                  <c:v>139.36673023504301</c:v>
                </c:pt>
                <c:pt idx="60157">
                  <c:v>139.369046990317</c:v>
                </c:pt>
                <c:pt idx="60158">
                  <c:v>139.37136374559</c:v>
                </c:pt>
                <c:pt idx="60159">
                  <c:v>139.373680500864</c:v>
                </c:pt>
                <c:pt idx="60160">
                  <c:v>139.375997256137</c:v>
                </c:pt>
                <c:pt idx="60161">
                  <c:v>139.37831401141099</c:v>
                </c:pt>
                <c:pt idx="60162">
                  <c:v>139.38063076668399</c:v>
                </c:pt>
                <c:pt idx="60163">
                  <c:v>139.38294752195799</c:v>
                </c:pt>
                <c:pt idx="60164">
                  <c:v>139.38526427723099</c:v>
                </c:pt>
                <c:pt idx="60165">
                  <c:v>139.38758103250501</c:v>
                </c:pt>
                <c:pt idx="60166">
                  <c:v>139.38989778777801</c:v>
                </c:pt>
                <c:pt idx="60167">
                  <c:v>139.39221454305201</c:v>
                </c:pt>
                <c:pt idx="60168">
                  <c:v>139.394531298326</c:v>
                </c:pt>
                <c:pt idx="60169">
                  <c:v>139.396848053599</c:v>
                </c:pt>
                <c:pt idx="60170">
                  <c:v>139.399164808873</c:v>
                </c:pt>
                <c:pt idx="60171">
                  <c:v>139.401481564146</c:v>
                </c:pt>
                <c:pt idx="60172">
                  <c:v>139.40379831941999</c:v>
                </c:pt>
                <c:pt idx="60173">
                  <c:v>139.40611507469299</c:v>
                </c:pt>
                <c:pt idx="60174">
                  <c:v>139.40843182996699</c:v>
                </c:pt>
                <c:pt idx="60175">
                  <c:v>139.41074858523999</c:v>
                </c:pt>
                <c:pt idx="60176">
                  <c:v>139.41306534051401</c:v>
                </c:pt>
                <c:pt idx="60177">
                  <c:v>139.41538209578701</c:v>
                </c:pt>
                <c:pt idx="60178">
                  <c:v>139.417698851061</c:v>
                </c:pt>
                <c:pt idx="60179">
                  <c:v>139.420015606334</c:v>
                </c:pt>
                <c:pt idx="60180">
                  <c:v>139.422332361608</c:v>
                </c:pt>
                <c:pt idx="60181">
                  <c:v>139.42464911688199</c:v>
                </c:pt>
                <c:pt idx="60182">
                  <c:v>139.42696587215499</c:v>
                </c:pt>
                <c:pt idx="60183">
                  <c:v>139.42928262742899</c:v>
                </c:pt>
                <c:pt idx="60184">
                  <c:v>139.43159938270199</c:v>
                </c:pt>
                <c:pt idx="60185">
                  <c:v>139.43391613797601</c:v>
                </c:pt>
                <c:pt idx="60186">
                  <c:v>139.43623289324901</c:v>
                </c:pt>
                <c:pt idx="60187">
                  <c:v>139.43854964852301</c:v>
                </c:pt>
                <c:pt idx="60188">
                  <c:v>139.44086640379601</c:v>
                </c:pt>
                <c:pt idx="60189">
                  <c:v>139.44318315907</c:v>
                </c:pt>
                <c:pt idx="60190">
                  <c:v>139.445499914343</c:v>
                </c:pt>
                <c:pt idx="60191">
                  <c:v>139.447816669617</c:v>
                </c:pt>
                <c:pt idx="60192">
                  <c:v>139.45013342489</c:v>
                </c:pt>
                <c:pt idx="60193">
                  <c:v>139.45245018016399</c:v>
                </c:pt>
                <c:pt idx="60194">
                  <c:v>139.45476693543799</c:v>
                </c:pt>
                <c:pt idx="60195">
                  <c:v>139.45708369071099</c:v>
                </c:pt>
                <c:pt idx="60196">
                  <c:v>139.45940044598501</c:v>
                </c:pt>
                <c:pt idx="60197">
                  <c:v>139.46171720125801</c:v>
                </c:pt>
                <c:pt idx="60198">
                  <c:v>139.46403395653201</c:v>
                </c:pt>
                <c:pt idx="60199">
                  <c:v>139.46635071180501</c:v>
                </c:pt>
                <c:pt idx="60200">
                  <c:v>139.468667467079</c:v>
                </c:pt>
                <c:pt idx="60201">
                  <c:v>139.470984222352</c:v>
                </c:pt>
                <c:pt idx="60202">
                  <c:v>139.473300977626</c:v>
                </c:pt>
                <c:pt idx="60203">
                  <c:v>139.475617732899</c:v>
                </c:pt>
                <c:pt idx="60204">
                  <c:v>139.47793448817299</c:v>
                </c:pt>
                <c:pt idx="60205">
                  <c:v>139.48025124344699</c:v>
                </c:pt>
                <c:pt idx="60206">
                  <c:v>139.48256799871999</c:v>
                </c:pt>
                <c:pt idx="60207">
                  <c:v>139.48488475399401</c:v>
                </c:pt>
                <c:pt idx="60208">
                  <c:v>139.48720150926701</c:v>
                </c:pt>
                <c:pt idx="60209">
                  <c:v>139.489518264541</c:v>
                </c:pt>
                <c:pt idx="60210">
                  <c:v>139.491835019814</c:v>
                </c:pt>
                <c:pt idx="60211">
                  <c:v>139.494151775088</c:v>
                </c:pt>
                <c:pt idx="60212">
                  <c:v>139.496468530361</c:v>
                </c:pt>
                <c:pt idx="60213">
                  <c:v>139.49878528563499</c:v>
                </c:pt>
                <c:pt idx="60214">
                  <c:v>139.50110204090799</c:v>
                </c:pt>
                <c:pt idx="60215">
                  <c:v>139.50341879618199</c:v>
                </c:pt>
                <c:pt idx="60216">
                  <c:v>139.50573555145499</c:v>
                </c:pt>
                <c:pt idx="60217">
                  <c:v>139.50805230672901</c:v>
                </c:pt>
                <c:pt idx="60218">
                  <c:v>139.51036906200301</c:v>
                </c:pt>
                <c:pt idx="60219">
                  <c:v>139.51268581727601</c:v>
                </c:pt>
                <c:pt idx="60220">
                  <c:v>139.51500257255</c:v>
                </c:pt>
                <c:pt idx="60221">
                  <c:v>139.517319327823</c:v>
                </c:pt>
                <c:pt idx="60222">
                  <c:v>139.519636083097</c:v>
                </c:pt>
                <c:pt idx="60223">
                  <c:v>139.52195283837</c:v>
                </c:pt>
                <c:pt idx="60224">
                  <c:v>139.52426959364399</c:v>
                </c:pt>
                <c:pt idx="60225">
                  <c:v>139.52658634891699</c:v>
                </c:pt>
                <c:pt idx="60226">
                  <c:v>139.52890310419099</c:v>
                </c:pt>
                <c:pt idx="60227">
                  <c:v>139.53121985946399</c:v>
                </c:pt>
                <c:pt idx="60228">
                  <c:v>139.53353661473801</c:v>
                </c:pt>
                <c:pt idx="60229">
                  <c:v>139.53585337001101</c:v>
                </c:pt>
                <c:pt idx="60230">
                  <c:v>139.53817012528501</c:v>
                </c:pt>
                <c:pt idx="60231">
                  <c:v>139.540486880559</c:v>
                </c:pt>
                <c:pt idx="60232">
                  <c:v>139.542803635832</c:v>
                </c:pt>
                <c:pt idx="60233">
                  <c:v>139.545120391106</c:v>
                </c:pt>
                <c:pt idx="60234">
                  <c:v>139.547437146379</c:v>
                </c:pt>
                <c:pt idx="60235">
                  <c:v>139.54975390165299</c:v>
                </c:pt>
                <c:pt idx="60236">
                  <c:v>139.55207065692599</c:v>
                </c:pt>
                <c:pt idx="60237">
                  <c:v>139.55438741219999</c:v>
                </c:pt>
                <c:pt idx="60238">
                  <c:v>139.55670416747299</c:v>
                </c:pt>
                <c:pt idx="60239">
                  <c:v>139.55902092274701</c:v>
                </c:pt>
                <c:pt idx="60240">
                  <c:v>139.56133767802001</c:v>
                </c:pt>
                <c:pt idx="60241">
                  <c:v>139.563654433294</c:v>
                </c:pt>
                <c:pt idx="60242">
                  <c:v>139.565971188568</c:v>
                </c:pt>
                <c:pt idx="60243">
                  <c:v>139.568287943841</c:v>
                </c:pt>
                <c:pt idx="60244">
                  <c:v>139.57060469911499</c:v>
                </c:pt>
                <c:pt idx="60245">
                  <c:v>139.57292145438799</c:v>
                </c:pt>
                <c:pt idx="60246">
                  <c:v>139.57523820966199</c:v>
                </c:pt>
                <c:pt idx="60247">
                  <c:v>139.57755496493499</c:v>
                </c:pt>
                <c:pt idx="60248">
                  <c:v>139.57987172020901</c:v>
                </c:pt>
                <c:pt idx="60249">
                  <c:v>139.58218847548201</c:v>
                </c:pt>
                <c:pt idx="60250">
                  <c:v>139.58450523075601</c:v>
                </c:pt>
                <c:pt idx="60251">
                  <c:v>139.58682198602901</c:v>
                </c:pt>
                <c:pt idx="60252">
                  <c:v>139.589138741303</c:v>
                </c:pt>
                <c:pt idx="60253">
                  <c:v>139.591455496576</c:v>
                </c:pt>
                <c:pt idx="60254">
                  <c:v>139.59377225185</c:v>
                </c:pt>
                <c:pt idx="60255">
                  <c:v>139.59608900712399</c:v>
                </c:pt>
                <c:pt idx="60256">
                  <c:v>139.59840576239699</c:v>
                </c:pt>
                <c:pt idx="60257">
                  <c:v>139.60072251767099</c:v>
                </c:pt>
                <c:pt idx="60258">
                  <c:v>139.60303927294399</c:v>
                </c:pt>
                <c:pt idx="60259">
                  <c:v>139.60535602821801</c:v>
                </c:pt>
                <c:pt idx="60260">
                  <c:v>139.60767278349101</c:v>
                </c:pt>
                <c:pt idx="60261">
                  <c:v>139.60998953876501</c:v>
                </c:pt>
                <c:pt idx="60262">
                  <c:v>139.61230629403801</c:v>
                </c:pt>
                <c:pt idx="60263">
                  <c:v>139.614623049312</c:v>
                </c:pt>
                <c:pt idx="60264">
                  <c:v>139.616939804585</c:v>
                </c:pt>
                <c:pt idx="60265">
                  <c:v>139.619256559859</c:v>
                </c:pt>
                <c:pt idx="60266">
                  <c:v>139.621573315132</c:v>
                </c:pt>
                <c:pt idx="60267">
                  <c:v>139.62389007040599</c:v>
                </c:pt>
                <c:pt idx="60268">
                  <c:v>139.62620682567999</c:v>
                </c:pt>
                <c:pt idx="60269">
                  <c:v>139.62852358095299</c:v>
                </c:pt>
                <c:pt idx="60270">
                  <c:v>139.63084033622701</c:v>
                </c:pt>
                <c:pt idx="60271">
                  <c:v>139.63315709150001</c:v>
                </c:pt>
                <c:pt idx="60272">
                  <c:v>139.635473846774</c:v>
                </c:pt>
                <c:pt idx="60273">
                  <c:v>139.637790602047</c:v>
                </c:pt>
                <c:pt idx="60274">
                  <c:v>139.640107357321</c:v>
                </c:pt>
                <c:pt idx="60275">
                  <c:v>139.642424112594</c:v>
                </c:pt>
                <c:pt idx="60276">
                  <c:v>139.64474086786799</c:v>
                </c:pt>
                <c:pt idx="60277">
                  <c:v>139.647057623141</c:v>
                </c:pt>
                <c:pt idx="60278">
                  <c:v>139.64937437841499</c:v>
                </c:pt>
                <c:pt idx="60279">
                  <c:v>139.65169113368799</c:v>
                </c:pt>
                <c:pt idx="60280">
                  <c:v>139.65400788896201</c:v>
                </c:pt>
                <c:pt idx="60281">
                  <c:v>139.65632464423601</c:v>
                </c:pt>
                <c:pt idx="60282">
                  <c:v>139.65864139950901</c:v>
                </c:pt>
                <c:pt idx="60283">
                  <c:v>139.660958154783</c:v>
                </c:pt>
                <c:pt idx="60284">
                  <c:v>139.663274910056</c:v>
                </c:pt>
                <c:pt idx="60285">
                  <c:v>139.66559166533</c:v>
                </c:pt>
                <c:pt idx="60286">
                  <c:v>139.667908420603</c:v>
                </c:pt>
                <c:pt idx="60287">
                  <c:v>139.67022517587699</c:v>
                </c:pt>
                <c:pt idx="60288">
                  <c:v>139.67254193114999</c:v>
                </c:pt>
                <c:pt idx="60289">
                  <c:v>139.67485868642399</c:v>
                </c:pt>
                <c:pt idx="60290">
                  <c:v>139.67717544169699</c:v>
                </c:pt>
                <c:pt idx="60291">
                  <c:v>139.67949219697101</c:v>
                </c:pt>
                <c:pt idx="60292">
                  <c:v>139.68180895224501</c:v>
                </c:pt>
                <c:pt idx="60293">
                  <c:v>139.68412570751801</c:v>
                </c:pt>
                <c:pt idx="60294">
                  <c:v>139.686442462792</c:v>
                </c:pt>
                <c:pt idx="60295">
                  <c:v>139.688759218065</c:v>
                </c:pt>
                <c:pt idx="60296">
                  <c:v>139.691075973339</c:v>
                </c:pt>
                <c:pt idx="60297">
                  <c:v>139.693392728612</c:v>
                </c:pt>
                <c:pt idx="60298">
                  <c:v>139.69570948388599</c:v>
                </c:pt>
                <c:pt idx="60299">
                  <c:v>139.69802623915899</c:v>
                </c:pt>
                <c:pt idx="60300">
                  <c:v>139.70034299443299</c:v>
                </c:pt>
                <c:pt idx="60301">
                  <c:v>139.70265974970599</c:v>
                </c:pt>
                <c:pt idx="60302">
                  <c:v>139.70497650498001</c:v>
                </c:pt>
                <c:pt idx="60303">
                  <c:v>139.70729326025301</c:v>
                </c:pt>
                <c:pt idx="60304">
                  <c:v>139.70961001552701</c:v>
                </c:pt>
                <c:pt idx="60305">
                  <c:v>139.711926770801</c:v>
                </c:pt>
                <c:pt idx="60306">
                  <c:v>139.714243526074</c:v>
                </c:pt>
                <c:pt idx="60307">
                  <c:v>139.71656028134799</c:v>
                </c:pt>
                <c:pt idx="60308">
                  <c:v>139.718877036621</c:v>
                </c:pt>
                <c:pt idx="60309">
                  <c:v>139.72119379189499</c:v>
                </c:pt>
                <c:pt idx="60310">
                  <c:v>139.72351054716799</c:v>
                </c:pt>
                <c:pt idx="60311">
                  <c:v>139.72582730244201</c:v>
                </c:pt>
                <c:pt idx="60312">
                  <c:v>139.72814405771501</c:v>
                </c:pt>
                <c:pt idx="60313">
                  <c:v>139.73046081298901</c:v>
                </c:pt>
                <c:pt idx="60314">
                  <c:v>139.73277756826201</c:v>
                </c:pt>
                <c:pt idx="60315">
                  <c:v>139.735094323536</c:v>
                </c:pt>
                <c:pt idx="60316">
                  <c:v>139.737411078809</c:v>
                </c:pt>
                <c:pt idx="60317">
                  <c:v>139.739727834083</c:v>
                </c:pt>
                <c:pt idx="60318">
                  <c:v>139.74204458935699</c:v>
                </c:pt>
                <c:pt idx="60319">
                  <c:v>139.74436134462999</c:v>
                </c:pt>
                <c:pt idx="60320">
                  <c:v>139.74667809990399</c:v>
                </c:pt>
                <c:pt idx="60321">
                  <c:v>139.74899485517699</c:v>
                </c:pt>
                <c:pt idx="60322">
                  <c:v>139.75131161045101</c:v>
                </c:pt>
                <c:pt idx="60323">
                  <c:v>139.75362836572401</c:v>
                </c:pt>
                <c:pt idx="60324">
                  <c:v>139.75594512099801</c:v>
                </c:pt>
                <c:pt idx="60325">
                  <c:v>139.75826187627101</c:v>
                </c:pt>
                <c:pt idx="60326">
                  <c:v>139.760578631545</c:v>
                </c:pt>
                <c:pt idx="60327">
                  <c:v>139.762895386818</c:v>
                </c:pt>
                <c:pt idx="60328">
                  <c:v>139.765212142092</c:v>
                </c:pt>
                <c:pt idx="60329">
                  <c:v>139.767528897365</c:v>
                </c:pt>
                <c:pt idx="60330">
                  <c:v>139.76984565263899</c:v>
                </c:pt>
                <c:pt idx="60331">
                  <c:v>139.77216240791299</c:v>
                </c:pt>
                <c:pt idx="60332">
                  <c:v>139.77447916318599</c:v>
                </c:pt>
                <c:pt idx="60333">
                  <c:v>139.77679591846001</c:v>
                </c:pt>
                <c:pt idx="60334">
                  <c:v>139.77911267373301</c:v>
                </c:pt>
                <c:pt idx="60335">
                  <c:v>139.78142942900701</c:v>
                </c:pt>
                <c:pt idx="60336">
                  <c:v>139.78374618428001</c:v>
                </c:pt>
                <c:pt idx="60337">
                  <c:v>139.786062939554</c:v>
                </c:pt>
                <c:pt idx="60338">
                  <c:v>139.788379694827</c:v>
                </c:pt>
                <c:pt idx="60339">
                  <c:v>139.790696450101</c:v>
                </c:pt>
                <c:pt idx="60340">
                  <c:v>139.793013205374</c:v>
                </c:pt>
                <c:pt idx="60341">
                  <c:v>139.79532996064799</c:v>
                </c:pt>
                <c:pt idx="60342">
                  <c:v>139.79764671592201</c:v>
                </c:pt>
                <c:pt idx="60343">
                  <c:v>139.79996347119501</c:v>
                </c:pt>
                <c:pt idx="60344">
                  <c:v>139.80228022646901</c:v>
                </c:pt>
                <c:pt idx="60345">
                  <c:v>139.80459698174201</c:v>
                </c:pt>
                <c:pt idx="60346">
                  <c:v>139.806913737016</c:v>
                </c:pt>
                <c:pt idx="60347">
                  <c:v>139.809230492289</c:v>
                </c:pt>
                <c:pt idx="60348">
                  <c:v>139.811547247563</c:v>
                </c:pt>
                <c:pt idx="60349">
                  <c:v>139.813864002836</c:v>
                </c:pt>
                <c:pt idx="60350">
                  <c:v>139.81618075810999</c:v>
                </c:pt>
                <c:pt idx="60351">
                  <c:v>139.81849751338299</c:v>
                </c:pt>
                <c:pt idx="60352">
                  <c:v>139.82081426865699</c:v>
                </c:pt>
                <c:pt idx="60353">
                  <c:v>139.82313102392999</c:v>
                </c:pt>
                <c:pt idx="60354">
                  <c:v>139.82544777920401</c:v>
                </c:pt>
                <c:pt idx="60355">
                  <c:v>139.82776453447801</c:v>
                </c:pt>
                <c:pt idx="60356">
                  <c:v>139.83008128975101</c:v>
                </c:pt>
                <c:pt idx="60357">
                  <c:v>139.832398045025</c:v>
                </c:pt>
                <c:pt idx="60358">
                  <c:v>139.834714800298</c:v>
                </c:pt>
                <c:pt idx="60359">
                  <c:v>139.837031555572</c:v>
                </c:pt>
                <c:pt idx="60360">
                  <c:v>139.839348310845</c:v>
                </c:pt>
                <c:pt idx="60361">
                  <c:v>139.84166506611899</c:v>
                </c:pt>
                <c:pt idx="60362">
                  <c:v>139.84398182139199</c:v>
                </c:pt>
                <c:pt idx="60363">
                  <c:v>139.84629857666599</c:v>
                </c:pt>
                <c:pt idx="60364">
                  <c:v>139.84861533193899</c:v>
                </c:pt>
                <c:pt idx="60365">
                  <c:v>139.85093208721301</c:v>
                </c:pt>
                <c:pt idx="60366">
                  <c:v>139.85324884248601</c:v>
                </c:pt>
                <c:pt idx="60367">
                  <c:v>139.85556559776001</c:v>
                </c:pt>
                <c:pt idx="60368">
                  <c:v>139.857882353034</c:v>
                </c:pt>
                <c:pt idx="60369">
                  <c:v>139.860199108307</c:v>
                </c:pt>
                <c:pt idx="60370">
                  <c:v>139.862515863581</c:v>
                </c:pt>
                <c:pt idx="60371">
                  <c:v>139.864832618854</c:v>
                </c:pt>
                <c:pt idx="60372">
                  <c:v>139.86714937412799</c:v>
                </c:pt>
                <c:pt idx="60373">
                  <c:v>139.86946612940099</c:v>
                </c:pt>
                <c:pt idx="60374">
                  <c:v>139.87178288467501</c:v>
                </c:pt>
                <c:pt idx="60375">
                  <c:v>139.87409963994801</c:v>
                </c:pt>
                <c:pt idx="60376">
                  <c:v>139.87641639522201</c:v>
                </c:pt>
                <c:pt idx="60377">
                  <c:v>139.87873315049501</c:v>
                </c:pt>
                <c:pt idx="60378">
                  <c:v>139.881049905769</c:v>
                </c:pt>
                <c:pt idx="60379">
                  <c:v>139.883366661043</c:v>
                </c:pt>
                <c:pt idx="60380">
                  <c:v>139.885683416316</c:v>
                </c:pt>
                <c:pt idx="60381">
                  <c:v>139.88800017158999</c:v>
                </c:pt>
                <c:pt idx="60382">
                  <c:v>139.89031692686299</c:v>
                </c:pt>
                <c:pt idx="60383">
                  <c:v>139.89263368213699</c:v>
                </c:pt>
                <c:pt idx="60384">
                  <c:v>139.89495043740999</c:v>
                </c:pt>
                <c:pt idx="60385">
                  <c:v>139.89726719268401</c:v>
                </c:pt>
                <c:pt idx="60386">
                  <c:v>139.89958394795701</c:v>
                </c:pt>
                <c:pt idx="60387">
                  <c:v>139.90190070323101</c:v>
                </c:pt>
                <c:pt idx="60388">
                  <c:v>139.90421745850401</c:v>
                </c:pt>
                <c:pt idx="60389">
                  <c:v>139.906534213778</c:v>
                </c:pt>
                <c:pt idx="60390">
                  <c:v>139.908850969051</c:v>
                </c:pt>
                <c:pt idx="60391">
                  <c:v>139.911167724325</c:v>
                </c:pt>
                <c:pt idx="60392">
                  <c:v>139.91348447959899</c:v>
                </c:pt>
                <c:pt idx="60393">
                  <c:v>139.91580123487199</c:v>
                </c:pt>
                <c:pt idx="60394">
                  <c:v>139.91811799014599</c:v>
                </c:pt>
                <c:pt idx="60395">
                  <c:v>139.92043474541899</c:v>
                </c:pt>
                <c:pt idx="60396">
                  <c:v>139.92275150069301</c:v>
                </c:pt>
                <c:pt idx="60397">
                  <c:v>139.92506825596601</c:v>
                </c:pt>
                <c:pt idx="60398">
                  <c:v>139.92738501124001</c:v>
                </c:pt>
                <c:pt idx="60399">
                  <c:v>139.92970176651301</c:v>
                </c:pt>
                <c:pt idx="60400">
                  <c:v>139.932018521787</c:v>
                </c:pt>
                <c:pt idx="60401">
                  <c:v>139.93433527706</c:v>
                </c:pt>
                <c:pt idx="60402">
                  <c:v>139.936652032334</c:v>
                </c:pt>
                <c:pt idx="60403">
                  <c:v>139.938968787607</c:v>
                </c:pt>
                <c:pt idx="60404">
                  <c:v>139.94128554288099</c:v>
                </c:pt>
                <c:pt idx="60405">
                  <c:v>139.94360229815501</c:v>
                </c:pt>
                <c:pt idx="60406">
                  <c:v>139.94591905342801</c:v>
                </c:pt>
                <c:pt idx="60407">
                  <c:v>139.94823580870201</c:v>
                </c:pt>
                <c:pt idx="60408">
                  <c:v>139.95055256397501</c:v>
                </c:pt>
                <c:pt idx="60409">
                  <c:v>139.952869319249</c:v>
                </c:pt>
                <c:pt idx="60410">
                  <c:v>139.955186074522</c:v>
                </c:pt>
                <c:pt idx="60411">
                  <c:v>139.957502829796</c:v>
                </c:pt>
                <c:pt idx="60412">
                  <c:v>139.959819585069</c:v>
                </c:pt>
                <c:pt idx="60413">
                  <c:v>139.96213634034299</c:v>
                </c:pt>
                <c:pt idx="60414">
                  <c:v>139.96445309561599</c:v>
                </c:pt>
                <c:pt idx="60415">
                  <c:v>139.96676985088999</c:v>
                </c:pt>
                <c:pt idx="60416">
                  <c:v>139.96908660616299</c:v>
                </c:pt>
                <c:pt idx="60417">
                  <c:v>139.97140336143701</c:v>
                </c:pt>
                <c:pt idx="60418">
                  <c:v>139.97372011671101</c:v>
                </c:pt>
                <c:pt idx="60419">
                  <c:v>139.97603687198401</c:v>
                </c:pt>
                <c:pt idx="60420">
                  <c:v>139.978353627258</c:v>
                </c:pt>
                <c:pt idx="60421">
                  <c:v>139.980670382531</c:v>
                </c:pt>
                <c:pt idx="60422">
                  <c:v>139.982987137805</c:v>
                </c:pt>
                <c:pt idx="60423">
                  <c:v>139.985303893078</c:v>
                </c:pt>
                <c:pt idx="60424">
                  <c:v>139.98762064835199</c:v>
                </c:pt>
                <c:pt idx="60425">
                  <c:v>139.98993740362499</c:v>
                </c:pt>
                <c:pt idx="60426">
                  <c:v>139.99225415889899</c:v>
                </c:pt>
                <c:pt idx="60427">
                  <c:v>139.99457091417199</c:v>
                </c:pt>
                <c:pt idx="60428">
                  <c:v>139.99688766944601</c:v>
                </c:pt>
                <c:pt idx="60429">
                  <c:v>139.99920442472001</c:v>
                </c:pt>
                <c:pt idx="60430">
                  <c:v>140.00152117999301</c:v>
                </c:pt>
                <c:pt idx="60431">
                  <c:v>140.003837935267</c:v>
                </c:pt>
                <c:pt idx="60432">
                  <c:v>140.00615469054</c:v>
                </c:pt>
                <c:pt idx="60433">
                  <c:v>140.008471445814</c:v>
                </c:pt>
                <c:pt idx="60434">
                  <c:v>140.010788201087</c:v>
                </c:pt>
                <c:pt idx="60435">
                  <c:v>140.01310495636099</c:v>
                </c:pt>
                <c:pt idx="60436">
                  <c:v>140.01542171163399</c:v>
                </c:pt>
                <c:pt idx="60437">
                  <c:v>140.01773846690801</c:v>
                </c:pt>
                <c:pt idx="60438">
                  <c:v>140.02005522218101</c:v>
                </c:pt>
                <c:pt idx="60439">
                  <c:v>140.02237197745501</c:v>
                </c:pt>
                <c:pt idx="60440">
                  <c:v>140.02468873272801</c:v>
                </c:pt>
                <c:pt idx="60441">
                  <c:v>140.027005488002</c:v>
                </c:pt>
                <c:pt idx="60442">
                  <c:v>140.029322243276</c:v>
                </c:pt>
                <c:pt idx="60443">
                  <c:v>140.031638998549</c:v>
                </c:pt>
                <c:pt idx="60444">
                  <c:v>140.03395575382299</c:v>
                </c:pt>
                <c:pt idx="60445">
                  <c:v>140.03627250909599</c:v>
                </c:pt>
                <c:pt idx="60446">
                  <c:v>140.03858926436999</c:v>
                </c:pt>
                <c:pt idx="60447">
                  <c:v>140.04090601964299</c:v>
                </c:pt>
                <c:pt idx="60448">
                  <c:v>140.04322277491701</c:v>
                </c:pt>
                <c:pt idx="60449">
                  <c:v>140.04553953019001</c:v>
                </c:pt>
                <c:pt idx="60450">
                  <c:v>140.04785628546401</c:v>
                </c:pt>
                <c:pt idx="60451">
                  <c:v>140.05017304073701</c:v>
                </c:pt>
                <c:pt idx="60452">
                  <c:v>140.052489796011</c:v>
                </c:pt>
                <c:pt idx="60453">
                  <c:v>140.054806551284</c:v>
                </c:pt>
                <c:pt idx="60454">
                  <c:v>140.057123306558</c:v>
                </c:pt>
                <c:pt idx="60455">
                  <c:v>140.05944006183199</c:v>
                </c:pt>
                <c:pt idx="60456">
                  <c:v>140.06175681710499</c:v>
                </c:pt>
                <c:pt idx="60457">
                  <c:v>140.06407357237899</c:v>
                </c:pt>
                <c:pt idx="60458">
                  <c:v>140.06639032765199</c:v>
                </c:pt>
                <c:pt idx="60459">
                  <c:v>140.06870708292601</c:v>
                </c:pt>
                <c:pt idx="60460">
                  <c:v>140.07102383819901</c:v>
                </c:pt>
                <c:pt idx="60461">
                  <c:v>140.07334059347301</c:v>
                </c:pt>
                <c:pt idx="60462">
                  <c:v>140.07565734874601</c:v>
                </c:pt>
                <c:pt idx="60463">
                  <c:v>140.07797410402</c:v>
                </c:pt>
                <c:pt idx="60464">
                  <c:v>140.080290859293</c:v>
                </c:pt>
                <c:pt idx="60465">
                  <c:v>140.082607614567</c:v>
                </c:pt>
                <c:pt idx="60466">
                  <c:v>140.08492436984</c:v>
                </c:pt>
                <c:pt idx="60467">
                  <c:v>140.08724112511399</c:v>
                </c:pt>
                <c:pt idx="60468">
                  <c:v>140.08955788038801</c:v>
                </c:pt>
                <c:pt idx="60469">
                  <c:v>140.09187463566099</c:v>
                </c:pt>
                <c:pt idx="60470">
                  <c:v>140.09419139093501</c:v>
                </c:pt>
                <c:pt idx="60471">
                  <c:v>140.09650814620801</c:v>
                </c:pt>
                <c:pt idx="60472">
                  <c:v>140.098824901482</c:v>
                </c:pt>
                <c:pt idx="60473">
                  <c:v>140.101141656755</c:v>
                </c:pt>
                <c:pt idx="60474">
                  <c:v>140.103458412029</c:v>
                </c:pt>
                <c:pt idx="60475">
                  <c:v>140.105775167302</c:v>
                </c:pt>
                <c:pt idx="60476">
                  <c:v>140.10809192257599</c:v>
                </c:pt>
                <c:pt idx="60477">
                  <c:v>140.11040867784899</c:v>
                </c:pt>
                <c:pt idx="60478">
                  <c:v>140.11272543312299</c:v>
                </c:pt>
                <c:pt idx="60479">
                  <c:v>140.11504218839701</c:v>
                </c:pt>
                <c:pt idx="60480">
                  <c:v>140.11735894367001</c:v>
                </c:pt>
                <c:pt idx="60481">
                  <c:v>140.11967569894401</c:v>
                </c:pt>
                <c:pt idx="60482">
                  <c:v>140.12199245421701</c:v>
                </c:pt>
                <c:pt idx="60483">
                  <c:v>140.124309209491</c:v>
                </c:pt>
                <c:pt idx="60484">
                  <c:v>140.126625964764</c:v>
                </c:pt>
                <c:pt idx="60485">
                  <c:v>140.128942720038</c:v>
                </c:pt>
                <c:pt idx="60486">
                  <c:v>140.131259475311</c:v>
                </c:pt>
                <c:pt idx="60487">
                  <c:v>140.13357623058499</c:v>
                </c:pt>
                <c:pt idx="60488">
                  <c:v>140.13589298585799</c:v>
                </c:pt>
                <c:pt idx="60489">
                  <c:v>140.13820974113199</c:v>
                </c:pt>
                <c:pt idx="60490">
                  <c:v>140.14052649640499</c:v>
                </c:pt>
                <c:pt idx="60491">
                  <c:v>140.14284325167901</c:v>
                </c:pt>
                <c:pt idx="60492">
                  <c:v>140.14516000695301</c:v>
                </c:pt>
                <c:pt idx="60493">
                  <c:v>140.14747676222601</c:v>
                </c:pt>
                <c:pt idx="60494">
                  <c:v>140.1497935175</c:v>
                </c:pt>
                <c:pt idx="60495">
                  <c:v>140.152110272773</c:v>
                </c:pt>
                <c:pt idx="60496">
                  <c:v>140.154427028047</c:v>
                </c:pt>
                <c:pt idx="60497">
                  <c:v>140.15674378332</c:v>
                </c:pt>
                <c:pt idx="60498">
                  <c:v>140.15906053859399</c:v>
                </c:pt>
                <c:pt idx="60499">
                  <c:v>140.16137729386699</c:v>
                </c:pt>
                <c:pt idx="60500">
                  <c:v>140.16369404914099</c:v>
                </c:pt>
                <c:pt idx="60501">
                  <c:v>140.16601080441399</c:v>
                </c:pt>
                <c:pt idx="60502">
                  <c:v>140.16832755968801</c:v>
                </c:pt>
                <c:pt idx="60503">
                  <c:v>140.17064431496101</c:v>
                </c:pt>
                <c:pt idx="60504">
                  <c:v>140.172961070235</c:v>
                </c:pt>
                <c:pt idx="60505">
                  <c:v>140.175277825509</c:v>
                </c:pt>
                <c:pt idx="60506">
                  <c:v>140.177594580782</c:v>
                </c:pt>
                <c:pt idx="60507">
                  <c:v>140.17991133605599</c:v>
                </c:pt>
                <c:pt idx="60508">
                  <c:v>140.18222809132899</c:v>
                </c:pt>
                <c:pt idx="60509">
                  <c:v>140.18454484660299</c:v>
                </c:pt>
                <c:pt idx="60510">
                  <c:v>140.18686160187599</c:v>
                </c:pt>
                <c:pt idx="60511">
                  <c:v>140.18917835715001</c:v>
                </c:pt>
                <c:pt idx="60512">
                  <c:v>140.19149511242301</c:v>
                </c:pt>
                <c:pt idx="60513">
                  <c:v>140.19381186769701</c:v>
                </c:pt>
                <c:pt idx="60514">
                  <c:v>140.19612862297001</c:v>
                </c:pt>
                <c:pt idx="60515">
                  <c:v>140.198445378244</c:v>
                </c:pt>
                <c:pt idx="60516">
                  <c:v>140.200762133518</c:v>
                </c:pt>
                <c:pt idx="60517">
                  <c:v>140.203078888791</c:v>
                </c:pt>
                <c:pt idx="60518">
                  <c:v>140.20539564406499</c:v>
                </c:pt>
                <c:pt idx="60519">
                  <c:v>140.20771239933799</c:v>
                </c:pt>
                <c:pt idx="60520">
                  <c:v>140.21002915461199</c:v>
                </c:pt>
                <c:pt idx="60521">
                  <c:v>140.21234590988499</c:v>
                </c:pt>
                <c:pt idx="60522">
                  <c:v>140.21466266515901</c:v>
                </c:pt>
                <c:pt idx="60523">
                  <c:v>140.21697942043201</c:v>
                </c:pt>
                <c:pt idx="60524">
                  <c:v>140.21929617570601</c:v>
                </c:pt>
                <c:pt idx="60525">
                  <c:v>140.22161293097901</c:v>
                </c:pt>
                <c:pt idx="60526">
                  <c:v>140.223929686253</c:v>
                </c:pt>
                <c:pt idx="60527">
                  <c:v>140.226246441526</c:v>
                </c:pt>
                <c:pt idx="60528">
                  <c:v>140.2285631968</c:v>
                </c:pt>
                <c:pt idx="60529">
                  <c:v>140.23087995207399</c:v>
                </c:pt>
                <c:pt idx="60530">
                  <c:v>140.23319670734699</c:v>
                </c:pt>
                <c:pt idx="60531">
                  <c:v>140.23551346262099</c:v>
                </c:pt>
                <c:pt idx="60532">
                  <c:v>140.23783021789399</c:v>
                </c:pt>
                <c:pt idx="60533">
                  <c:v>140.24014697316801</c:v>
                </c:pt>
                <c:pt idx="60534">
                  <c:v>140.24246372844101</c:v>
                </c:pt>
                <c:pt idx="60535">
                  <c:v>140.244780483715</c:v>
                </c:pt>
                <c:pt idx="60536">
                  <c:v>140.247097238988</c:v>
                </c:pt>
                <c:pt idx="60537">
                  <c:v>140.249413994262</c:v>
                </c:pt>
                <c:pt idx="60538">
                  <c:v>140.251730749535</c:v>
                </c:pt>
                <c:pt idx="60539">
                  <c:v>140.25404750480899</c:v>
                </c:pt>
                <c:pt idx="60540">
                  <c:v>140.25636426008199</c:v>
                </c:pt>
                <c:pt idx="60541">
                  <c:v>140.25868101535599</c:v>
                </c:pt>
                <c:pt idx="60542">
                  <c:v>140.26099777063001</c:v>
                </c:pt>
                <c:pt idx="60543">
                  <c:v>140.26331452590301</c:v>
                </c:pt>
                <c:pt idx="60544">
                  <c:v>140.26563128117701</c:v>
                </c:pt>
                <c:pt idx="60545">
                  <c:v>140.26794803645001</c:v>
                </c:pt>
                <c:pt idx="60546">
                  <c:v>140.270264791724</c:v>
                </c:pt>
                <c:pt idx="60547">
                  <c:v>140.272581546997</c:v>
                </c:pt>
                <c:pt idx="60548">
                  <c:v>140.274898302271</c:v>
                </c:pt>
                <c:pt idx="60549">
                  <c:v>140.277215057544</c:v>
                </c:pt>
                <c:pt idx="60550">
                  <c:v>140.27953181281799</c:v>
                </c:pt>
                <c:pt idx="60551">
                  <c:v>140.28184856809099</c:v>
                </c:pt>
                <c:pt idx="60552">
                  <c:v>140.28416532336499</c:v>
                </c:pt>
                <c:pt idx="60553">
                  <c:v>140.28648207863799</c:v>
                </c:pt>
                <c:pt idx="60554">
                  <c:v>140.28879883391201</c:v>
                </c:pt>
                <c:pt idx="60555">
                  <c:v>140.29111558918601</c:v>
                </c:pt>
                <c:pt idx="60556">
                  <c:v>140.29343234445901</c:v>
                </c:pt>
                <c:pt idx="60557">
                  <c:v>140.295749099733</c:v>
                </c:pt>
                <c:pt idx="60558">
                  <c:v>140.298065855006</c:v>
                </c:pt>
                <c:pt idx="60559">
                  <c:v>140.30038261028</c:v>
                </c:pt>
                <c:pt idx="60560">
                  <c:v>140.302699365553</c:v>
                </c:pt>
                <c:pt idx="60561">
                  <c:v>140.30501612082699</c:v>
                </c:pt>
                <c:pt idx="60562">
                  <c:v>140.30733287609999</c:v>
                </c:pt>
                <c:pt idx="60563">
                  <c:v>140.30964963137399</c:v>
                </c:pt>
                <c:pt idx="60564">
                  <c:v>140.31196638664699</c:v>
                </c:pt>
                <c:pt idx="60565">
                  <c:v>140.31428314192101</c:v>
                </c:pt>
                <c:pt idx="60566">
                  <c:v>140.316599897195</c:v>
                </c:pt>
                <c:pt idx="60567">
                  <c:v>140.318916652468</c:v>
                </c:pt>
                <c:pt idx="60568">
                  <c:v>140.321233407742</c:v>
                </c:pt>
                <c:pt idx="60569">
                  <c:v>140.323550163015</c:v>
                </c:pt>
                <c:pt idx="60570">
                  <c:v>140.32586691828899</c:v>
                </c:pt>
                <c:pt idx="60571">
                  <c:v>140.32818367356199</c:v>
                </c:pt>
                <c:pt idx="60572">
                  <c:v>140.33050042883599</c:v>
                </c:pt>
                <c:pt idx="60573">
                  <c:v>140.33281718410899</c:v>
                </c:pt>
                <c:pt idx="60574">
                  <c:v>140.33513393938301</c:v>
                </c:pt>
                <c:pt idx="60575">
                  <c:v>140.33745069465601</c:v>
                </c:pt>
                <c:pt idx="60576">
                  <c:v>140.33976744993001</c:v>
                </c:pt>
                <c:pt idx="60577">
                  <c:v>140.34208420520301</c:v>
                </c:pt>
                <c:pt idx="60578">
                  <c:v>140.344400960477</c:v>
                </c:pt>
                <c:pt idx="60579">
                  <c:v>140.346717715751</c:v>
                </c:pt>
                <c:pt idx="60580">
                  <c:v>140.349034471024</c:v>
                </c:pt>
                <c:pt idx="60581">
                  <c:v>140.35135122629799</c:v>
                </c:pt>
                <c:pt idx="60582">
                  <c:v>140.35366798157099</c:v>
                </c:pt>
                <c:pt idx="60583">
                  <c:v>140.35598473684499</c:v>
                </c:pt>
                <c:pt idx="60584">
                  <c:v>140.35830149211799</c:v>
                </c:pt>
                <c:pt idx="60585">
                  <c:v>140.36061824739201</c:v>
                </c:pt>
                <c:pt idx="60586">
                  <c:v>140.36293500266501</c:v>
                </c:pt>
                <c:pt idx="60587">
                  <c:v>140.36525175793901</c:v>
                </c:pt>
                <c:pt idx="60588">
                  <c:v>140.36756851321201</c:v>
                </c:pt>
                <c:pt idx="60589">
                  <c:v>140.369885268486</c:v>
                </c:pt>
                <c:pt idx="60590">
                  <c:v>140.372202023759</c:v>
                </c:pt>
                <c:pt idx="60591">
                  <c:v>140.374518779033</c:v>
                </c:pt>
                <c:pt idx="60592">
                  <c:v>140.37683553430699</c:v>
                </c:pt>
                <c:pt idx="60593">
                  <c:v>140.37915228957999</c:v>
                </c:pt>
                <c:pt idx="60594">
                  <c:v>140.38146904485399</c:v>
                </c:pt>
                <c:pt idx="60595">
                  <c:v>140.38378580012699</c:v>
                </c:pt>
                <c:pt idx="60596">
                  <c:v>140.38610255540101</c:v>
                </c:pt>
                <c:pt idx="60597">
                  <c:v>140.38841931067401</c:v>
                </c:pt>
                <c:pt idx="60598">
                  <c:v>140.390736065948</c:v>
                </c:pt>
                <c:pt idx="60599">
                  <c:v>140.393052821221</c:v>
                </c:pt>
                <c:pt idx="60600">
                  <c:v>140.395369576495</c:v>
                </c:pt>
                <c:pt idx="60601">
                  <c:v>140.397686331768</c:v>
                </c:pt>
                <c:pt idx="60602">
                  <c:v>140.40000308704199</c:v>
                </c:pt>
                <c:pt idx="60603">
                  <c:v>140.40231984231499</c:v>
                </c:pt>
                <c:pt idx="60604">
                  <c:v>140.40463659758899</c:v>
                </c:pt>
                <c:pt idx="60605">
                  <c:v>140.40695335286301</c:v>
                </c:pt>
                <c:pt idx="60606">
                  <c:v>140.40927010813601</c:v>
                </c:pt>
                <c:pt idx="60607">
                  <c:v>140.41158686341001</c:v>
                </c:pt>
                <c:pt idx="60608">
                  <c:v>140.41390361868301</c:v>
                </c:pt>
                <c:pt idx="60609">
                  <c:v>140.416220373957</c:v>
                </c:pt>
                <c:pt idx="60610">
                  <c:v>140.41853712923</c:v>
                </c:pt>
                <c:pt idx="60611">
                  <c:v>140.420853884504</c:v>
                </c:pt>
                <c:pt idx="60612">
                  <c:v>140.423170639777</c:v>
                </c:pt>
                <c:pt idx="60613">
                  <c:v>140.42548739505099</c:v>
                </c:pt>
                <c:pt idx="60614">
                  <c:v>140.42780415032399</c:v>
                </c:pt>
                <c:pt idx="60615">
                  <c:v>140.43012090559799</c:v>
                </c:pt>
                <c:pt idx="60616">
                  <c:v>140.43243766087201</c:v>
                </c:pt>
                <c:pt idx="60617">
                  <c:v>140.43475441614501</c:v>
                </c:pt>
                <c:pt idx="60618">
                  <c:v>140.43707117141901</c:v>
                </c:pt>
                <c:pt idx="60619">
                  <c:v>140.43938792669201</c:v>
                </c:pt>
                <c:pt idx="60620">
                  <c:v>140.441704681966</c:v>
                </c:pt>
                <c:pt idx="60621">
                  <c:v>140.444021437239</c:v>
                </c:pt>
                <c:pt idx="60622">
                  <c:v>140.446338192513</c:v>
                </c:pt>
                <c:pt idx="60623">
                  <c:v>140.448654947786</c:v>
                </c:pt>
                <c:pt idx="60624">
                  <c:v>140.45097170305999</c:v>
                </c:pt>
                <c:pt idx="60625">
                  <c:v>140.45328845833299</c:v>
                </c:pt>
                <c:pt idx="60626">
                  <c:v>140.45560521360699</c:v>
                </c:pt>
                <c:pt idx="60627">
                  <c:v>140.45792196887999</c:v>
                </c:pt>
                <c:pt idx="60628">
                  <c:v>140.46023872415401</c:v>
                </c:pt>
                <c:pt idx="60629">
                  <c:v>140.462555479428</c:v>
                </c:pt>
                <c:pt idx="60630">
                  <c:v>140.46487223470101</c:v>
                </c:pt>
                <c:pt idx="60631">
                  <c:v>140.467188989975</c:v>
                </c:pt>
                <c:pt idx="60632">
                  <c:v>140.469505745248</c:v>
                </c:pt>
                <c:pt idx="60633">
                  <c:v>140.47182250052199</c:v>
                </c:pt>
                <c:pt idx="60634">
                  <c:v>140.474139255795</c:v>
                </c:pt>
                <c:pt idx="60635">
                  <c:v>140.47645601106899</c:v>
                </c:pt>
                <c:pt idx="60636">
                  <c:v>140.47877276634199</c:v>
                </c:pt>
                <c:pt idx="60637">
                  <c:v>140.48108952161601</c:v>
                </c:pt>
                <c:pt idx="60638">
                  <c:v>140.48340627688901</c:v>
                </c:pt>
                <c:pt idx="60639">
                  <c:v>140.48572303216301</c:v>
                </c:pt>
                <c:pt idx="60640">
                  <c:v>140.48803978743601</c:v>
                </c:pt>
                <c:pt idx="60641">
                  <c:v>140.49035654271</c:v>
                </c:pt>
                <c:pt idx="60642">
                  <c:v>140.492673297984</c:v>
                </c:pt>
                <c:pt idx="60643">
                  <c:v>140.494990053257</c:v>
                </c:pt>
                <c:pt idx="60644">
                  <c:v>140.49730680853099</c:v>
                </c:pt>
                <c:pt idx="60645">
                  <c:v>140.49962356380399</c:v>
                </c:pt>
                <c:pt idx="60646">
                  <c:v>140.50194031907799</c:v>
                </c:pt>
                <c:pt idx="60647">
                  <c:v>140.50425707435099</c:v>
                </c:pt>
                <c:pt idx="60648">
                  <c:v>140.50657382962501</c:v>
                </c:pt>
                <c:pt idx="60649">
                  <c:v>140.50889058489801</c:v>
                </c:pt>
                <c:pt idx="60650">
                  <c:v>140.51120734017201</c:v>
                </c:pt>
                <c:pt idx="60651">
                  <c:v>140.51352409544501</c:v>
                </c:pt>
                <c:pt idx="60652">
                  <c:v>140.515840850719</c:v>
                </c:pt>
                <c:pt idx="60653">
                  <c:v>140.518157605992</c:v>
                </c:pt>
                <c:pt idx="60654">
                  <c:v>140.520474361266</c:v>
                </c:pt>
                <c:pt idx="60655">
                  <c:v>140.52279111653999</c:v>
                </c:pt>
                <c:pt idx="60656">
                  <c:v>140.52510787181299</c:v>
                </c:pt>
                <c:pt idx="60657">
                  <c:v>140.52742462708699</c:v>
                </c:pt>
                <c:pt idx="60658">
                  <c:v>140.52974138235999</c:v>
                </c:pt>
                <c:pt idx="60659">
                  <c:v>140.53205813763401</c:v>
                </c:pt>
                <c:pt idx="60660">
                  <c:v>140.53437489290701</c:v>
                </c:pt>
                <c:pt idx="60661">
                  <c:v>140.53669164818101</c:v>
                </c:pt>
                <c:pt idx="60662">
                  <c:v>140.53900840345401</c:v>
                </c:pt>
                <c:pt idx="60663">
                  <c:v>140.541325158728</c:v>
                </c:pt>
                <c:pt idx="60664">
                  <c:v>140.543641914001</c:v>
                </c:pt>
                <c:pt idx="60665">
                  <c:v>140.545958669275</c:v>
                </c:pt>
                <c:pt idx="60666">
                  <c:v>140.54827542454899</c:v>
                </c:pt>
                <c:pt idx="60667">
                  <c:v>140.55059217982199</c:v>
                </c:pt>
                <c:pt idx="60668">
                  <c:v>140.55290893509601</c:v>
                </c:pt>
                <c:pt idx="60669">
                  <c:v>140.55522569036901</c:v>
                </c:pt>
                <c:pt idx="60670">
                  <c:v>140.55754244564301</c:v>
                </c:pt>
                <c:pt idx="60671">
                  <c:v>140.55985920091601</c:v>
                </c:pt>
                <c:pt idx="60672">
                  <c:v>140.56217595619</c:v>
                </c:pt>
                <c:pt idx="60673">
                  <c:v>140.564492711463</c:v>
                </c:pt>
                <c:pt idx="60674">
                  <c:v>140.566809466737</c:v>
                </c:pt>
                <c:pt idx="60675">
                  <c:v>140.56912622201</c:v>
                </c:pt>
                <c:pt idx="60676">
                  <c:v>140.57144297728399</c:v>
                </c:pt>
                <c:pt idx="60677">
                  <c:v>140.57375973255699</c:v>
                </c:pt>
                <c:pt idx="60678">
                  <c:v>140.57607648783099</c:v>
                </c:pt>
                <c:pt idx="60679">
                  <c:v>140.57839324310501</c:v>
                </c:pt>
                <c:pt idx="60680">
                  <c:v>140.58070999837801</c:v>
                </c:pt>
                <c:pt idx="60681">
                  <c:v>140.58302675365201</c:v>
                </c:pt>
                <c:pt idx="60682">
                  <c:v>140.58534350892501</c:v>
                </c:pt>
                <c:pt idx="60683">
                  <c:v>140.587660264199</c:v>
                </c:pt>
                <c:pt idx="60684">
                  <c:v>140.589977019472</c:v>
                </c:pt>
                <c:pt idx="60685">
                  <c:v>140.592293774746</c:v>
                </c:pt>
                <c:pt idx="60686">
                  <c:v>140.594610530019</c:v>
                </c:pt>
                <c:pt idx="60687">
                  <c:v>140.59692728529299</c:v>
                </c:pt>
                <c:pt idx="60688">
                  <c:v>140.59924404056599</c:v>
                </c:pt>
                <c:pt idx="60689">
                  <c:v>140.60156079583999</c:v>
                </c:pt>
                <c:pt idx="60690">
                  <c:v>140.60387755111299</c:v>
                </c:pt>
                <c:pt idx="60691">
                  <c:v>140.60619430638701</c:v>
                </c:pt>
                <c:pt idx="60692">
                  <c:v>140.60851106166101</c:v>
                </c:pt>
                <c:pt idx="60693">
                  <c:v>140.61082781693401</c:v>
                </c:pt>
                <c:pt idx="60694">
                  <c:v>140.613144572208</c:v>
                </c:pt>
                <c:pt idx="60695">
                  <c:v>140.615461327481</c:v>
                </c:pt>
                <c:pt idx="60696">
                  <c:v>140.617778082755</c:v>
                </c:pt>
                <c:pt idx="60697">
                  <c:v>140.620094838028</c:v>
                </c:pt>
                <c:pt idx="60698">
                  <c:v>140.62241159330199</c:v>
                </c:pt>
                <c:pt idx="60699">
                  <c:v>140.62472834857499</c:v>
                </c:pt>
                <c:pt idx="60700">
                  <c:v>140.62704510384901</c:v>
                </c:pt>
                <c:pt idx="60701">
                  <c:v>140.62936185912201</c:v>
                </c:pt>
                <c:pt idx="60702">
                  <c:v>140.63167861439601</c:v>
                </c:pt>
                <c:pt idx="60703">
                  <c:v>140.63399536967</c:v>
                </c:pt>
                <c:pt idx="60704">
                  <c:v>140.636312124943</c:v>
                </c:pt>
                <c:pt idx="60705">
                  <c:v>140.638628880217</c:v>
                </c:pt>
                <c:pt idx="60706">
                  <c:v>140.64094563549</c:v>
                </c:pt>
                <c:pt idx="60707">
                  <c:v>140.64326239076399</c:v>
                </c:pt>
                <c:pt idx="60708">
                  <c:v>140.64557914603699</c:v>
                </c:pt>
                <c:pt idx="60709">
                  <c:v>140.64789590131099</c:v>
                </c:pt>
                <c:pt idx="60710">
                  <c:v>140.65021265658399</c:v>
                </c:pt>
                <c:pt idx="60711">
                  <c:v>140.65252941185801</c:v>
                </c:pt>
                <c:pt idx="60712">
                  <c:v>140.65484616713101</c:v>
                </c:pt>
                <c:pt idx="60713">
                  <c:v>140.65716292240501</c:v>
                </c:pt>
                <c:pt idx="60714">
                  <c:v>140.65947967767801</c:v>
                </c:pt>
                <c:pt idx="60715">
                  <c:v>140.661796432952</c:v>
                </c:pt>
                <c:pt idx="60716">
                  <c:v>140.664113188226</c:v>
                </c:pt>
                <c:pt idx="60717">
                  <c:v>140.666429943499</c:v>
                </c:pt>
                <c:pt idx="60718">
                  <c:v>140.66874669877299</c:v>
                </c:pt>
                <c:pt idx="60719">
                  <c:v>140.67106345404599</c:v>
                </c:pt>
                <c:pt idx="60720">
                  <c:v>140.67338020931999</c:v>
                </c:pt>
                <c:pt idx="60721">
                  <c:v>140.67569696459299</c:v>
                </c:pt>
                <c:pt idx="60722">
                  <c:v>140.67801371986701</c:v>
                </c:pt>
                <c:pt idx="60723">
                  <c:v>140.68033047514001</c:v>
                </c:pt>
                <c:pt idx="60724">
                  <c:v>140.68264723041401</c:v>
                </c:pt>
                <c:pt idx="60725">
                  <c:v>140.68496398568701</c:v>
                </c:pt>
                <c:pt idx="60726">
                  <c:v>140.687280740961</c:v>
                </c:pt>
                <c:pt idx="60727">
                  <c:v>140.689597496234</c:v>
                </c:pt>
                <c:pt idx="60728">
                  <c:v>140.691914251508</c:v>
                </c:pt>
                <c:pt idx="60729">
                  <c:v>140.69423100678199</c:v>
                </c:pt>
                <c:pt idx="60730">
                  <c:v>140.69654776205499</c:v>
                </c:pt>
                <c:pt idx="60731">
                  <c:v>140.69886451732901</c:v>
                </c:pt>
                <c:pt idx="60732">
                  <c:v>140.70118127260201</c:v>
                </c:pt>
                <c:pt idx="60733">
                  <c:v>140.70349802787601</c:v>
                </c:pt>
                <c:pt idx="60734">
                  <c:v>140.70581478314901</c:v>
                </c:pt>
                <c:pt idx="60735">
                  <c:v>140.708131538423</c:v>
                </c:pt>
                <c:pt idx="60736">
                  <c:v>140.710448293696</c:v>
                </c:pt>
                <c:pt idx="60737">
                  <c:v>140.71276504897</c:v>
                </c:pt>
                <c:pt idx="60738">
                  <c:v>140.715081804243</c:v>
                </c:pt>
                <c:pt idx="60739">
                  <c:v>140.71739855951699</c:v>
                </c:pt>
                <c:pt idx="60740">
                  <c:v>140.71971531478999</c:v>
                </c:pt>
                <c:pt idx="60741">
                  <c:v>140.72203207006399</c:v>
                </c:pt>
                <c:pt idx="60742">
                  <c:v>140.72434882533801</c:v>
                </c:pt>
                <c:pt idx="60743">
                  <c:v>140.72666558061101</c:v>
                </c:pt>
                <c:pt idx="60744">
                  <c:v>140.72898233588501</c:v>
                </c:pt>
                <c:pt idx="60745">
                  <c:v>140.73129909115801</c:v>
                </c:pt>
                <c:pt idx="60746">
                  <c:v>140.733615846432</c:v>
                </c:pt>
                <c:pt idx="60747">
                  <c:v>140.735932601705</c:v>
                </c:pt>
                <c:pt idx="60748">
                  <c:v>140.738249356979</c:v>
                </c:pt>
                <c:pt idx="60749">
                  <c:v>140.740566112252</c:v>
                </c:pt>
                <c:pt idx="60750">
                  <c:v>140.74288286752599</c:v>
                </c:pt>
                <c:pt idx="60751">
                  <c:v>140.74519962279899</c:v>
                </c:pt>
                <c:pt idx="60752">
                  <c:v>140.74751637807299</c:v>
                </c:pt>
                <c:pt idx="60753">
                  <c:v>140.74983313334701</c:v>
                </c:pt>
                <c:pt idx="60754">
                  <c:v>140.75214988862001</c:v>
                </c:pt>
                <c:pt idx="60755">
                  <c:v>140.75446664389401</c:v>
                </c:pt>
                <c:pt idx="60756">
                  <c:v>140.75678339916701</c:v>
                </c:pt>
                <c:pt idx="60757">
                  <c:v>140.759100154441</c:v>
                </c:pt>
                <c:pt idx="60758">
                  <c:v>140.761416909714</c:v>
                </c:pt>
                <c:pt idx="60759">
                  <c:v>140.763733664988</c:v>
                </c:pt>
                <c:pt idx="60760">
                  <c:v>140.766050420261</c:v>
                </c:pt>
                <c:pt idx="60761">
                  <c:v>140.76836717553499</c:v>
                </c:pt>
                <c:pt idx="60762">
                  <c:v>140.77068393080799</c:v>
                </c:pt>
                <c:pt idx="60763">
                  <c:v>140.77300068608201</c:v>
                </c:pt>
                <c:pt idx="60764">
                  <c:v>140.77531744135501</c:v>
                </c:pt>
                <c:pt idx="60765">
                  <c:v>140.77763419662901</c:v>
                </c:pt>
                <c:pt idx="60766">
                  <c:v>140.779950951903</c:v>
                </c:pt>
                <c:pt idx="60767">
                  <c:v>140.782267707176</c:v>
                </c:pt>
                <c:pt idx="60768">
                  <c:v>140.78458446245</c:v>
                </c:pt>
                <c:pt idx="60769">
                  <c:v>140.786901217723</c:v>
                </c:pt>
                <c:pt idx="60770">
                  <c:v>140.78921797299699</c:v>
                </c:pt>
                <c:pt idx="60771">
                  <c:v>140.79153472826999</c:v>
                </c:pt>
                <c:pt idx="60772">
                  <c:v>140.79385148354399</c:v>
                </c:pt>
                <c:pt idx="60773">
                  <c:v>140.79616823881699</c:v>
                </c:pt>
                <c:pt idx="60774">
                  <c:v>140.79848499409101</c:v>
                </c:pt>
                <c:pt idx="60775">
                  <c:v>140.80080174936401</c:v>
                </c:pt>
                <c:pt idx="60776">
                  <c:v>140.80311850463801</c:v>
                </c:pt>
                <c:pt idx="60777">
                  <c:v>140.80543525991101</c:v>
                </c:pt>
                <c:pt idx="60778">
                  <c:v>140.807752015185</c:v>
                </c:pt>
                <c:pt idx="60779">
                  <c:v>140.810068770459</c:v>
                </c:pt>
                <c:pt idx="60780">
                  <c:v>140.812385525732</c:v>
                </c:pt>
                <c:pt idx="60781">
                  <c:v>140.81470228100599</c:v>
                </c:pt>
                <c:pt idx="60782">
                  <c:v>140.81701903627899</c:v>
                </c:pt>
                <c:pt idx="60783">
                  <c:v>140.81933579155299</c:v>
                </c:pt>
                <c:pt idx="60784">
                  <c:v>140.82165254682599</c:v>
                </c:pt>
                <c:pt idx="60785">
                  <c:v>140.82396930210001</c:v>
                </c:pt>
                <c:pt idx="60786">
                  <c:v>140.82628605737301</c:v>
                </c:pt>
                <c:pt idx="60787">
                  <c:v>140.82860281264701</c:v>
                </c:pt>
                <c:pt idx="60788">
                  <c:v>140.83091956792001</c:v>
                </c:pt>
                <c:pt idx="60789">
                  <c:v>140.833236323194</c:v>
                </c:pt>
                <c:pt idx="60790">
                  <c:v>140.835553078467</c:v>
                </c:pt>
                <c:pt idx="60791">
                  <c:v>140.837869833741</c:v>
                </c:pt>
                <c:pt idx="60792">
                  <c:v>140.84018658901499</c:v>
                </c:pt>
                <c:pt idx="60793">
                  <c:v>140.84250334428799</c:v>
                </c:pt>
                <c:pt idx="60794">
                  <c:v>140.84482009956201</c:v>
                </c:pt>
                <c:pt idx="60795">
                  <c:v>140.84713685483499</c:v>
                </c:pt>
                <c:pt idx="60796">
                  <c:v>140.84945361010901</c:v>
                </c:pt>
                <c:pt idx="60797">
                  <c:v>140.85177036538201</c:v>
                </c:pt>
                <c:pt idx="60798">
                  <c:v>140.854087120656</c:v>
                </c:pt>
                <c:pt idx="60799">
                  <c:v>140.856403875929</c:v>
                </c:pt>
                <c:pt idx="60800">
                  <c:v>140.858720631203</c:v>
                </c:pt>
                <c:pt idx="60801">
                  <c:v>140.861037386476</c:v>
                </c:pt>
                <c:pt idx="60802">
                  <c:v>140.86335414174999</c:v>
                </c:pt>
                <c:pt idx="60803">
                  <c:v>140.86567089702399</c:v>
                </c:pt>
                <c:pt idx="60804">
                  <c:v>140.86798765229699</c:v>
                </c:pt>
                <c:pt idx="60805">
                  <c:v>140.87030440757101</c:v>
                </c:pt>
                <c:pt idx="60806">
                  <c:v>140.87262116284401</c:v>
                </c:pt>
                <c:pt idx="60807">
                  <c:v>140.87493791811801</c:v>
                </c:pt>
                <c:pt idx="60808">
                  <c:v>140.87725467339101</c:v>
                </c:pt>
                <c:pt idx="60809">
                  <c:v>140.879571428665</c:v>
                </c:pt>
                <c:pt idx="60810">
                  <c:v>140.881888183938</c:v>
                </c:pt>
                <c:pt idx="60811">
                  <c:v>140.884204939212</c:v>
                </c:pt>
                <c:pt idx="60812">
                  <c:v>140.886521694485</c:v>
                </c:pt>
                <c:pt idx="60813">
                  <c:v>140.88883844975899</c:v>
                </c:pt>
                <c:pt idx="60814">
                  <c:v>140.89115520503199</c:v>
                </c:pt>
                <c:pt idx="60815">
                  <c:v>140.89347196030599</c:v>
                </c:pt>
                <c:pt idx="60816">
                  <c:v>140.89578871558001</c:v>
                </c:pt>
                <c:pt idx="60817">
                  <c:v>140.89810547085301</c:v>
                </c:pt>
                <c:pt idx="60818">
                  <c:v>140.90042222612701</c:v>
                </c:pt>
                <c:pt idx="60819">
                  <c:v>140.90273898140001</c:v>
                </c:pt>
                <c:pt idx="60820">
                  <c:v>140.905055736674</c:v>
                </c:pt>
                <c:pt idx="60821">
                  <c:v>140.907372491947</c:v>
                </c:pt>
                <c:pt idx="60822">
                  <c:v>140.909689247221</c:v>
                </c:pt>
                <c:pt idx="60823">
                  <c:v>140.912006002494</c:v>
                </c:pt>
                <c:pt idx="60824">
                  <c:v>140.91432275776799</c:v>
                </c:pt>
                <c:pt idx="60825">
                  <c:v>140.91663951304099</c:v>
                </c:pt>
                <c:pt idx="60826">
                  <c:v>140.91895626831499</c:v>
                </c:pt>
                <c:pt idx="60827">
                  <c:v>140.92127302358799</c:v>
                </c:pt>
                <c:pt idx="60828">
                  <c:v>140.92358977886201</c:v>
                </c:pt>
                <c:pt idx="60829">
                  <c:v>140.925906534136</c:v>
                </c:pt>
                <c:pt idx="60830">
                  <c:v>140.928223289409</c:v>
                </c:pt>
                <c:pt idx="60831">
                  <c:v>140.930540044683</c:v>
                </c:pt>
                <c:pt idx="60832">
                  <c:v>140.932856799956</c:v>
                </c:pt>
                <c:pt idx="60833">
                  <c:v>140.93517355522999</c:v>
                </c:pt>
                <c:pt idx="60834">
                  <c:v>140.93749031050299</c:v>
                </c:pt>
                <c:pt idx="60835">
                  <c:v>140.93980706577699</c:v>
                </c:pt>
                <c:pt idx="60836">
                  <c:v>140.94212382104999</c:v>
                </c:pt>
                <c:pt idx="60837">
                  <c:v>140.94444057632401</c:v>
                </c:pt>
                <c:pt idx="60838">
                  <c:v>140.94675733159701</c:v>
                </c:pt>
                <c:pt idx="60839">
                  <c:v>140.94907408687101</c:v>
                </c:pt>
                <c:pt idx="60840">
                  <c:v>140.951390842145</c:v>
                </c:pt>
                <c:pt idx="60841">
                  <c:v>140.953707597418</c:v>
                </c:pt>
                <c:pt idx="60842">
                  <c:v>140.956024352692</c:v>
                </c:pt>
                <c:pt idx="60843">
                  <c:v>140.958341107965</c:v>
                </c:pt>
                <c:pt idx="60844">
                  <c:v>140.96065786323899</c:v>
                </c:pt>
                <c:pt idx="60845">
                  <c:v>140.96297461851199</c:v>
                </c:pt>
                <c:pt idx="60846">
                  <c:v>140.96529137378599</c:v>
                </c:pt>
                <c:pt idx="60847">
                  <c:v>140.96760812905899</c:v>
                </c:pt>
                <c:pt idx="60848">
                  <c:v>140.96992488433301</c:v>
                </c:pt>
                <c:pt idx="60849">
                  <c:v>140.97224163960601</c:v>
                </c:pt>
                <c:pt idx="60850">
                  <c:v>140.97455839488001</c:v>
                </c:pt>
                <c:pt idx="60851">
                  <c:v>140.97687515015301</c:v>
                </c:pt>
                <c:pt idx="60852">
                  <c:v>140.979191905427</c:v>
                </c:pt>
                <c:pt idx="60853">
                  <c:v>140.981508660701</c:v>
                </c:pt>
                <c:pt idx="60854">
                  <c:v>140.983825415974</c:v>
                </c:pt>
                <c:pt idx="60855">
                  <c:v>140.98614217124799</c:v>
                </c:pt>
                <c:pt idx="60856">
                  <c:v>140.98845892652099</c:v>
                </c:pt>
                <c:pt idx="60857">
                  <c:v>140.99077568179499</c:v>
                </c:pt>
                <c:pt idx="60858">
                  <c:v>140.99309243706799</c:v>
                </c:pt>
                <c:pt idx="60859">
                  <c:v>140.99540919234201</c:v>
                </c:pt>
                <c:pt idx="60860">
                  <c:v>140.99772594761501</c:v>
                </c:pt>
                <c:pt idx="60861">
                  <c:v>141.000042702889</c:v>
                </c:pt>
                <c:pt idx="60862">
                  <c:v>141.002359458162</c:v>
                </c:pt>
                <c:pt idx="60863">
                  <c:v>141.004676213436</c:v>
                </c:pt>
                <c:pt idx="60864">
                  <c:v>141.006992968709</c:v>
                </c:pt>
                <c:pt idx="60865">
                  <c:v>141.00930972398299</c:v>
                </c:pt>
                <c:pt idx="60866">
                  <c:v>141.01162647925699</c:v>
                </c:pt>
                <c:pt idx="60867">
                  <c:v>141.01394323452999</c:v>
                </c:pt>
                <c:pt idx="60868">
                  <c:v>141.01625998980401</c:v>
                </c:pt>
                <c:pt idx="60869">
                  <c:v>141.01857674507701</c:v>
                </c:pt>
                <c:pt idx="60870">
                  <c:v>141.02089350035101</c:v>
                </c:pt>
                <c:pt idx="60871">
                  <c:v>141.02321025562401</c:v>
                </c:pt>
                <c:pt idx="60872">
                  <c:v>141.025527010898</c:v>
                </c:pt>
                <c:pt idx="60873">
                  <c:v>141.027843766171</c:v>
                </c:pt>
                <c:pt idx="60874">
                  <c:v>141.030160521445</c:v>
                </c:pt>
                <c:pt idx="60875">
                  <c:v>141.032477276718</c:v>
                </c:pt>
                <c:pt idx="60876">
                  <c:v>141.03479403199199</c:v>
                </c:pt>
                <c:pt idx="60877">
                  <c:v>141.03711078726499</c:v>
                </c:pt>
                <c:pt idx="60878">
                  <c:v>141.03942754253899</c:v>
                </c:pt>
                <c:pt idx="60879">
                  <c:v>141.04174429781301</c:v>
                </c:pt>
                <c:pt idx="60880">
                  <c:v>141.04406105308601</c:v>
                </c:pt>
                <c:pt idx="60881">
                  <c:v>141.04637780836001</c:v>
                </c:pt>
                <c:pt idx="60882">
                  <c:v>141.04869456363301</c:v>
                </c:pt>
                <c:pt idx="60883">
                  <c:v>141.051011318907</c:v>
                </c:pt>
                <c:pt idx="60884">
                  <c:v>141.05332807418</c:v>
                </c:pt>
                <c:pt idx="60885">
                  <c:v>141.055644829454</c:v>
                </c:pt>
                <c:pt idx="60886">
                  <c:v>141.057961584727</c:v>
                </c:pt>
                <c:pt idx="60887">
                  <c:v>141.06027834000099</c:v>
                </c:pt>
                <c:pt idx="60888">
                  <c:v>141.06259509527399</c:v>
                </c:pt>
                <c:pt idx="60889">
                  <c:v>141.06491185054799</c:v>
                </c:pt>
                <c:pt idx="60890">
                  <c:v>141.06722860582201</c:v>
                </c:pt>
                <c:pt idx="60891">
                  <c:v>141.06954536109501</c:v>
                </c:pt>
                <c:pt idx="60892">
                  <c:v>141.071862116369</c:v>
                </c:pt>
                <c:pt idx="60893">
                  <c:v>141.074178871642</c:v>
                </c:pt>
                <c:pt idx="60894">
                  <c:v>141.076495626916</c:v>
                </c:pt>
                <c:pt idx="60895">
                  <c:v>141.078812382189</c:v>
                </c:pt>
                <c:pt idx="60896">
                  <c:v>141.08112913746299</c:v>
                </c:pt>
                <c:pt idx="60897">
                  <c:v>141.08344589273599</c:v>
                </c:pt>
                <c:pt idx="60898">
                  <c:v>141.08576264800999</c:v>
                </c:pt>
                <c:pt idx="60899">
                  <c:v>141.08807940328299</c:v>
                </c:pt>
                <c:pt idx="60900">
                  <c:v>141.09039615855701</c:v>
                </c:pt>
                <c:pt idx="60901">
                  <c:v>141.09271291383001</c:v>
                </c:pt>
                <c:pt idx="60902">
                  <c:v>141.09502966910401</c:v>
                </c:pt>
                <c:pt idx="60903">
                  <c:v>141.097346424378</c:v>
                </c:pt>
                <c:pt idx="60904">
                  <c:v>141.099663179651</c:v>
                </c:pt>
                <c:pt idx="60905">
                  <c:v>141.101979934925</c:v>
                </c:pt>
                <c:pt idx="60906">
                  <c:v>141.104296690198</c:v>
                </c:pt>
                <c:pt idx="60907">
                  <c:v>141.10661344547199</c:v>
                </c:pt>
                <c:pt idx="60908">
                  <c:v>141.10893020074499</c:v>
                </c:pt>
                <c:pt idx="60909">
                  <c:v>141.11124695601899</c:v>
                </c:pt>
                <c:pt idx="60910">
                  <c:v>141.11356371129199</c:v>
                </c:pt>
                <c:pt idx="60911">
                  <c:v>141.11588046656601</c:v>
                </c:pt>
                <c:pt idx="60912">
                  <c:v>141.11819722183901</c:v>
                </c:pt>
                <c:pt idx="60913">
                  <c:v>141.12051397711301</c:v>
                </c:pt>
                <c:pt idx="60914">
                  <c:v>141.12283073238601</c:v>
                </c:pt>
                <c:pt idx="60915">
                  <c:v>141.12514748766</c:v>
                </c:pt>
                <c:pt idx="60916">
                  <c:v>141.127464242934</c:v>
                </c:pt>
                <c:pt idx="60917">
                  <c:v>141.129780998207</c:v>
                </c:pt>
                <c:pt idx="60918">
                  <c:v>141.13209775348099</c:v>
                </c:pt>
                <c:pt idx="60919">
                  <c:v>141.13441450875399</c:v>
                </c:pt>
                <c:pt idx="60920">
                  <c:v>141.13673126402799</c:v>
                </c:pt>
                <c:pt idx="60921">
                  <c:v>141.13904801930099</c:v>
                </c:pt>
                <c:pt idx="60922">
                  <c:v>141.14136477457501</c:v>
                </c:pt>
                <c:pt idx="60923">
                  <c:v>141.14368152984801</c:v>
                </c:pt>
                <c:pt idx="60924">
                  <c:v>141.145998285122</c:v>
                </c:pt>
                <c:pt idx="60925">
                  <c:v>141.148315040395</c:v>
                </c:pt>
                <c:pt idx="60926">
                  <c:v>141.150631795669</c:v>
                </c:pt>
                <c:pt idx="60927">
                  <c:v>141.152948550942</c:v>
                </c:pt>
                <c:pt idx="60928">
                  <c:v>141.15526530621599</c:v>
                </c:pt>
                <c:pt idx="60929">
                  <c:v>141.15758206148999</c:v>
                </c:pt>
                <c:pt idx="60930">
                  <c:v>141.15989881676299</c:v>
                </c:pt>
                <c:pt idx="60931">
                  <c:v>141.16221557203701</c:v>
                </c:pt>
                <c:pt idx="60932">
                  <c:v>141.16453232731001</c:v>
                </c:pt>
                <c:pt idx="60933">
                  <c:v>141.16684908258401</c:v>
                </c:pt>
                <c:pt idx="60934">
                  <c:v>141.16916583785701</c:v>
                </c:pt>
                <c:pt idx="60935">
                  <c:v>141.171482593131</c:v>
                </c:pt>
                <c:pt idx="60936">
                  <c:v>141.173799348404</c:v>
                </c:pt>
                <c:pt idx="60937">
                  <c:v>141.176116103678</c:v>
                </c:pt>
                <c:pt idx="60938">
                  <c:v>141.178432858951</c:v>
                </c:pt>
                <c:pt idx="60939">
                  <c:v>141.18074961422499</c:v>
                </c:pt>
                <c:pt idx="60940">
                  <c:v>141.18306636949899</c:v>
                </c:pt>
                <c:pt idx="60941">
                  <c:v>141.18538312477199</c:v>
                </c:pt>
                <c:pt idx="60942">
                  <c:v>141.18769988004601</c:v>
                </c:pt>
                <c:pt idx="60943">
                  <c:v>141.19001663531901</c:v>
                </c:pt>
                <c:pt idx="60944">
                  <c:v>141.19233339059301</c:v>
                </c:pt>
                <c:pt idx="60945">
                  <c:v>141.19465014586601</c:v>
                </c:pt>
                <c:pt idx="60946">
                  <c:v>141.19696690114</c:v>
                </c:pt>
                <c:pt idx="60947">
                  <c:v>141.199283656413</c:v>
                </c:pt>
                <c:pt idx="60948">
                  <c:v>141.201600411687</c:v>
                </c:pt>
                <c:pt idx="60949">
                  <c:v>141.20391716696</c:v>
                </c:pt>
                <c:pt idx="60950">
                  <c:v>141.20623392223399</c:v>
                </c:pt>
                <c:pt idx="60951">
                  <c:v>141.20855067750699</c:v>
                </c:pt>
                <c:pt idx="60952">
                  <c:v>141.21086743278099</c:v>
                </c:pt>
                <c:pt idx="60953">
                  <c:v>141.21318418805501</c:v>
                </c:pt>
                <c:pt idx="60954">
                  <c:v>141.21550094332801</c:v>
                </c:pt>
                <c:pt idx="60955">
                  <c:v>141.217817698602</c:v>
                </c:pt>
                <c:pt idx="60956">
                  <c:v>141.220134453875</c:v>
                </c:pt>
                <c:pt idx="60957">
                  <c:v>141.222451209149</c:v>
                </c:pt>
                <c:pt idx="60958">
                  <c:v>141.224767964422</c:v>
                </c:pt>
                <c:pt idx="60959">
                  <c:v>141.22708471969599</c:v>
                </c:pt>
                <c:pt idx="60960">
                  <c:v>141.22940147496899</c:v>
                </c:pt>
                <c:pt idx="60961">
                  <c:v>141.23171823024299</c:v>
                </c:pt>
                <c:pt idx="60962">
                  <c:v>141.23403498551599</c:v>
                </c:pt>
                <c:pt idx="60963">
                  <c:v>141.23635174079001</c:v>
                </c:pt>
                <c:pt idx="60964">
                  <c:v>141.23866849606301</c:v>
                </c:pt>
                <c:pt idx="60965">
                  <c:v>141.24098525133701</c:v>
                </c:pt>
                <c:pt idx="60966">
                  <c:v>141.243302006611</c:v>
                </c:pt>
                <c:pt idx="60967">
                  <c:v>141.245618761884</c:v>
                </c:pt>
                <c:pt idx="60968">
                  <c:v>141.247935517158</c:v>
                </c:pt>
                <c:pt idx="60969">
                  <c:v>141.250252272431</c:v>
                </c:pt>
                <c:pt idx="60970">
                  <c:v>141.25256902770499</c:v>
                </c:pt>
                <c:pt idx="60971">
                  <c:v>141.25488578297799</c:v>
                </c:pt>
                <c:pt idx="60972">
                  <c:v>141.25720253825199</c:v>
                </c:pt>
                <c:pt idx="60973">
                  <c:v>141.25951929352499</c:v>
                </c:pt>
                <c:pt idx="60974">
                  <c:v>141.26183604879901</c:v>
                </c:pt>
                <c:pt idx="60975">
                  <c:v>141.26415280407201</c:v>
                </c:pt>
                <c:pt idx="60976">
                  <c:v>141.26646955934601</c:v>
                </c:pt>
                <c:pt idx="60977">
                  <c:v>141.26878631462</c:v>
                </c:pt>
                <c:pt idx="60978">
                  <c:v>141.271103069893</c:v>
                </c:pt>
                <c:pt idx="60979">
                  <c:v>141.273419825167</c:v>
                </c:pt>
                <c:pt idx="60980">
                  <c:v>141.27573658044</c:v>
                </c:pt>
                <c:pt idx="60981">
                  <c:v>141.27805333571399</c:v>
                </c:pt>
                <c:pt idx="60982">
                  <c:v>141.28037009098699</c:v>
                </c:pt>
                <c:pt idx="60983">
                  <c:v>141.28268684626099</c:v>
                </c:pt>
                <c:pt idx="60984">
                  <c:v>141.28500360153399</c:v>
                </c:pt>
                <c:pt idx="60985">
                  <c:v>141.28732035680801</c:v>
                </c:pt>
                <c:pt idx="60986">
                  <c:v>141.28963711208101</c:v>
                </c:pt>
                <c:pt idx="60987">
                  <c:v>141.29195386735501</c:v>
                </c:pt>
                <c:pt idx="60988">
                  <c:v>141.29427062262801</c:v>
                </c:pt>
                <c:pt idx="60989">
                  <c:v>141.296587377902</c:v>
                </c:pt>
                <c:pt idx="60990">
                  <c:v>141.29890413317599</c:v>
                </c:pt>
                <c:pt idx="60991">
                  <c:v>141.301220888449</c:v>
                </c:pt>
                <c:pt idx="60992">
                  <c:v>141.30353764372299</c:v>
                </c:pt>
                <c:pt idx="60993">
                  <c:v>141.30585439899599</c:v>
                </c:pt>
                <c:pt idx="60994">
                  <c:v>141.30817115427001</c:v>
                </c:pt>
                <c:pt idx="60995">
                  <c:v>141.31048790954301</c:v>
                </c:pt>
                <c:pt idx="60996">
                  <c:v>141.31280466481701</c:v>
                </c:pt>
                <c:pt idx="60997">
                  <c:v>141.31512142009001</c:v>
                </c:pt>
                <c:pt idx="60998">
                  <c:v>141.317438175364</c:v>
                </c:pt>
                <c:pt idx="60999">
                  <c:v>141.319754930637</c:v>
                </c:pt>
                <c:pt idx="61000">
                  <c:v>141.322071685911</c:v>
                </c:pt>
                <c:pt idx="61001">
                  <c:v>141.324388441184</c:v>
                </c:pt>
                <c:pt idx="61002">
                  <c:v>141.32670519645799</c:v>
                </c:pt>
                <c:pt idx="61003">
                  <c:v>141.32902195173199</c:v>
                </c:pt>
                <c:pt idx="61004">
                  <c:v>141.33133870700499</c:v>
                </c:pt>
                <c:pt idx="61005">
                  <c:v>141.33365546227901</c:v>
                </c:pt>
                <c:pt idx="61006">
                  <c:v>141.33597221755201</c:v>
                </c:pt>
                <c:pt idx="61007">
                  <c:v>141.33828897282601</c:v>
                </c:pt>
                <c:pt idx="61008">
                  <c:v>141.34060572809901</c:v>
                </c:pt>
                <c:pt idx="61009">
                  <c:v>141.342922483373</c:v>
                </c:pt>
                <c:pt idx="61010">
                  <c:v>141.345239238646</c:v>
                </c:pt>
                <c:pt idx="61011">
                  <c:v>141.34755599392</c:v>
                </c:pt>
                <c:pt idx="61012">
                  <c:v>141.349872749193</c:v>
                </c:pt>
                <c:pt idx="61013">
                  <c:v>141.35218950446699</c:v>
                </c:pt>
                <c:pt idx="61014">
                  <c:v>141.35450625973999</c:v>
                </c:pt>
                <c:pt idx="61015">
                  <c:v>141.35682301501399</c:v>
                </c:pt>
                <c:pt idx="61016">
                  <c:v>141.35913977028801</c:v>
                </c:pt>
                <c:pt idx="61017">
                  <c:v>141.36145652556101</c:v>
                </c:pt>
                <c:pt idx="61018">
                  <c:v>141.36377328083501</c:v>
                </c:pt>
                <c:pt idx="61019">
                  <c:v>141.36609003610801</c:v>
                </c:pt>
                <c:pt idx="61020">
                  <c:v>141.368406791382</c:v>
                </c:pt>
                <c:pt idx="61021">
                  <c:v>141.370723546655</c:v>
                </c:pt>
                <c:pt idx="61022">
                  <c:v>141.373040301929</c:v>
                </c:pt>
                <c:pt idx="61023">
                  <c:v>141.375357057202</c:v>
                </c:pt>
                <c:pt idx="61024">
                  <c:v>141.37767381247599</c:v>
                </c:pt>
                <c:pt idx="61025">
                  <c:v>141.37999056774899</c:v>
                </c:pt>
                <c:pt idx="61026">
                  <c:v>141.38230732302301</c:v>
                </c:pt>
                <c:pt idx="61027">
                  <c:v>141.38462407829701</c:v>
                </c:pt>
                <c:pt idx="61028">
                  <c:v>141.38694083357001</c:v>
                </c:pt>
                <c:pt idx="61029">
                  <c:v>141.389257588844</c:v>
                </c:pt>
                <c:pt idx="61030">
                  <c:v>141.391574344117</c:v>
                </c:pt>
                <c:pt idx="61031">
                  <c:v>141.393891099391</c:v>
                </c:pt>
                <c:pt idx="61032">
                  <c:v>141.396207854664</c:v>
                </c:pt>
                <c:pt idx="61033">
                  <c:v>141.39852460993799</c:v>
                </c:pt>
                <c:pt idx="61034">
                  <c:v>141.40084136521099</c:v>
                </c:pt>
                <c:pt idx="61035">
                  <c:v>141.40315812048499</c:v>
                </c:pt>
                <c:pt idx="61036">
                  <c:v>141.40547487575799</c:v>
                </c:pt>
                <c:pt idx="61037">
                  <c:v>141.40779163103201</c:v>
                </c:pt>
                <c:pt idx="61038">
                  <c:v>141.41010838630501</c:v>
                </c:pt>
                <c:pt idx="61039">
                  <c:v>141.41242514157901</c:v>
                </c:pt>
                <c:pt idx="61040">
                  <c:v>141.414741896853</c:v>
                </c:pt>
                <c:pt idx="61041">
                  <c:v>141.417058652126</c:v>
                </c:pt>
                <c:pt idx="61042">
                  <c:v>141.4193754074</c:v>
                </c:pt>
                <c:pt idx="61043">
                  <c:v>141.421692162673</c:v>
                </c:pt>
                <c:pt idx="61044">
                  <c:v>141.42400891794699</c:v>
                </c:pt>
                <c:pt idx="61045">
                  <c:v>141.42632567321999</c:v>
                </c:pt>
                <c:pt idx="61046">
                  <c:v>141.42864242849399</c:v>
                </c:pt>
                <c:pt idx="61047">
                  <c:v>141.43095918376699</c:v>
                </c:pt>
                <c:pt idx="61048">
                  <c:v>141.43327593904101</c:v>
                </c:pt>
                <c:pt idx="61049">
                  <c:v>141.43559269431401</c:v>
                </c:pt>
                <c:pt idx="61050">
                  <c:v>141.43790944958801</c:v>
                </c:pt>
                <c:pt idx="61051">
                  <c:v>141.44022620486101</c:v>
                </c:pt>
                <c:pt idx="61052">
                  <c:v>141.442542960135</c:v>
                </c:pt>
                <c:pt idx="61053">
                  <c:v>141.444859715409</c:v>
                </c:pt>
                <c:pt idx="61054">
                  <c:v>141.447176470682</c:v>
                </c:pt>
                <c:pt idx="61055">
                  <c:v>141.44949322595599</c:v>
                </c:pt>
                <c:pt idx="61056">
                  <c:v>141.45180998122899</c:v>
                </c:pt>
                <c:pt idx="61057">
                  <c:v>141.45412673650301</c:v>
                </c:pt>
                <c:pt idx="61058">
                  <c:v>141.45644349177601</c:v>
                </c:pt>
                <c:pt idx="61059">
                  <c:v>141.45876024705001</c:v>
                </c:pt>
                <c:pt idx="61060">
                  <c:v>141.46107700232301</c:v>
                </c:pt>
                <c:pt idx="61061">
                  <c:v>141.463393757597</c:v>
                </c:pt>
                <c:pt idx="61062">
                  <c:v>141.46571051287</c:v>
                </c:pt>
                <c:pt idx="61063">
                  <c:v>141.468027268144</c:v>
                </c:pt>
                <c:pt idx="61064">
                  <c:v>141.470344023417</c:v>
                </c:pt>
                <c:pt idx="61065">
                  <c:v>141.47266077869099</c:v>
                </c:pt>
                <c:pt idx="61066">
                  <c:v>141.47497753396499</c:v>
                </c:pt>
                <c:pt idx="61067">
                  <c:v>141.47729428923799</c:v>
                </c:pt>
                <c:pt idx="61068">
                  <c:v>141.47961104451201</c:v>
                </c:pt>
                <c:pt idx="61069">
                  <c:v>141.48192779978501</c:v>
                </c:pt>
                <c:pt idx="61070">
                  <c:v>141.48424455505901</c:v>
                </c:pt>
                <c:pt idx="61071">
                  <c:v>141.48656131033201</c:v>
                </c:pt>
                <c:pt idx="61072">
                  <c:v>141.488878065606</c:v>
                </c:pt>
                <c:pt idx="61073">
                  <c:v>141.491194820879</c:v>
                </c:pt>
                <c:pt idx="61074">
                  <c:v>141.493511576153</c:v>
                </c:pt>
                <c:pt idx="61075">
                  <c:v>141.495828331426</c:v>
                </c:pt>
                <c:pt idx="61076">
                  <c:v>141.49814508669999</c:v>
                </c:pt>
                <c:pt idx="61077">
                  <c:v>141.50046184197399</c:v>
                </c:pt>
                <c:pt idx="61078">
                  <c:v>141.50277859724699</c:v>
                </c:pt>
                <c:pt idx="61079">
                  <c:v>141.50509535252101</c:v>
                </c:pt>
                <c:pt idx="61080">
                  <c:v>141.50741210779401</c:v>
                </c:pt>
                <c:pt idx="61081">
                  <c:v>141.50972886306801</c:v>
                </c:pt>
                <c:pt idx="61082">
                  <c:v>141.51204561834101</c:v>
                </c:pt>
                <c:pt idx="61083">
                  <c:v>141.514362373615</c:v>
                </c:pt>
                <c:pt idx="61084">
                  <c:v>141.516679128888</c:v>
                </c:pt>
                <c:pt idx="61085">
                  <c:v>141.518995884162</c:v>
                </c:pt>
                <c:pt idx="61086">
                  <c:v>141.521312639435</c:v>
                </c:pt>
                <c:pt idx="61087">
                  <c:v>141.52362939470899</c:v>
                </c:pt>
                <c:pt idx="61088">
                  <c:v>141.52594614998199</c:v>
                </c:pt>
                <c:pt idx="61089">
                  <c:v>141.52826290525601</c:v>
                </c:pt>
                <c:pt idx="61090">
                  <c:v>141.53057966053001</c:v>
                </c:pt>
                <c:pt idx="61091">
                  <c:v>141.53289641580301</c:v>
                </c:pt>
                <c:pt idx="61092">
                  <c:v>141.535213171077</c:v>
                </c:pt>
                <c:pt idx="61093">
                  <c:v>141.53752992635</c:v>
                </c:pt>
                <c:pt idx="61094">
                  <c:v>141.539846681624</c:v>
                </c:pt>
                <c:pt idx="61095">
                  <c:v>141.542163436897</c:v>
                </c:pt>
                <c:pt idx="61096">
                  <c:v>141.54448019217099</c:v>
                </c:pt>
                <c:pt idx="61097">
                  <c:v>141.54679694744399</c:v>
                </c:pt>
                <c:pt idx="61098">
                  <c:v>141.54911370271799</c:v>
                </c:pt>
                <c:pt idx="61099">
                  <c:v>141.55143045799099</c:v>
                </c:pt>
                <c:pt idx="61100">
                  <c:v>141.55374721326501</c:v>
                </c:pt>
                <c:pt idx="61101">
                  <c:v>141.55606396853801</c:v>
                </c:pt>
                <c:pt idx="61102">
                  <c:v>141.55838072381201</c:v>
                </c:pt>
                <c:pt idx="61103">
                  <c:v>141.560697479086</c:v>
                </c:pt>
                <c:pt idx="61104">
                  <c:v>141.563014234359</c:v>
                </c:pt>
                <c:pt idx="61105">
                  <c:v>141.565330989633</c:v>
                </c:pt>
                <c:pt idx="61106">
                  <c:v>141.567647744906</c:v>
                </c:pt>
                <c:pt idx="61107">
                  <c:v>141.56996450017999</c:v>
                </c:pt>
                <c:pt idx="61108">
                  <c:v>141.57228125545299</c:v>
                </c:pt>
                <c:pt idx="61109">
                  <c:v>141.57459801072699</c:v>
                </c:pt>
                <c:pt idx="61110">
                  <c:v>141.57691476599999</c:v>
                </c:pt>
                <c:pt idx="61111">
                  <c:v>141.57923152127401</c:v>
                </c:pt>
                <c:pt idx="61112">
                  <c:v>141.58154827654701</c:v>
                </c:pt>
                <c:pt idx="61113">
                  <c:v>141.58386503182101</c:v>
                </c:pt>
                <c:pt idx="61114">
                  <c:v>141.586181787095</c:v>
                </c:pt>
                <c:pt idx="61115">
                  <c:v>141.588498542368</c:v>
                </c:pt>
                <c:pt idx="61116">
                  <c:v>141.590815297642</c:v>
                </c:pt>
                <c:pt idx="61117">
                  <c:v>141.593132052915</c:v>
                </c:pt>
                <c:pt idx="61118">
                  <c:v>141.59544880818899</c:v>
                </c:pt>
                <c:pt idx="61119">
                  <c:v>141.59776556346199</c:v>
                </c:pt>
                <c:pt idx="61120">
                  <c:v>141.60008231873601</c:v>
                </c:pt>
                <c:pt idx="61121">
                  <c:v>141.60239907400901</c:v>
                </c:pt>
                <c:pt idx="61122">
                  <c:v>141.60471582928301</c:v>
                </c:pt>
                <c:pt idx="61123">
                  <c:v>141.60703258455601</c:v>
                </c:pt>
                <c:pt idx="61124">
                  <c:v>141.60934933983</c:v>
                </c:pt>
                <c:pt idx="61125">
                  <c:v>141.611666095103</c:v>
                </c:pt>
                <c:pt idx="61126">
                  <c:v>141.613982850377</c:v>
                </c:pt>
                <c:pt idx="61127">
                  <c:v>141.61629960565099</c:v>
                </c:pt>
                <c:pt idx="61128">
                  <c:v>141.61861636092399</c:v>
                </c:pt>
                <c:pt idx="61129">
                  <c:v>141.62093311619799</c:v>
                </c:pt>
                <c:pt idx="61130">
                  <c:v>141.62324987147099</c:v>
                </c:pt>
                <c:pt idx="61131">
                  <c:v>141.62556662674501</c:v>
                </c:pt>
                <c:pt idx="61132">
                  <c:v>141.62788338201801</c:v>
                </c:pt>
                <c:pt idx="61133">
                  <c:v>141.63020013729201</c:v>
                </c:pt>
                <c:pt idx="61134">
                  <c:v>141.63251689256501</c:v>
                </c:pt>
                <c:pt idx="61135">
                  <c:v>141.634833647839</c:v>
                </c:pt>
                <c:pt idx="61136">
                  <c:v>141.637150403112</c:v>
                </c:pt>
                <c:pt idx="61137">
                  <c:v>141.639467158386</c:v>
                </c:pt>
                <c:pt idx="61138">
                  <c:v>141.641783913659</c:v>
                </c:pt>
                <c:pt idx="61139">
                  <c:v>141.64410066893299</c:v>
                </c:pt>
                <c:pt idx="61140">
                  <c:v>141.64641742420699</c:v>
                </c:pt>
                <c:pt idx="61141">
                  <c:v>141.64873417947999</c:v>
                </c:pt>
                <c:pt idx="61142">
                  <c:v>141.65105093475401</c:v>
                </c:pt>
                <c:pt idx="61143">
                  <c:v>141.65336769002701</c:v>
                </c:pt>
                <c:pt idx="61144">
                  <c:v>141.65568444530101</c:v>
                </c:pt>
                <c:pt idx="61145">
                  <c:v>141.65800120057401</c:v>
                </c:pt>
                <c:pt idx="61146">
                  <c:v>141.660317955848</c:v>
                </c:pt>
                <c:pt idx="61147">
                  <c:v>141.662634711121</c:v>
                </c:pt>
                <c:pt idx="61148">
                  <c:v>141.664951466395</c:v>
                </c:pt>
                <c:pt idx="61149">
                  <c:v>141.667268221668</c:v>
                </c:pt>
                <c:pt idx="61150">
                  <c:v>141.66958497694199</c:v>
                </c:pt>
                <c:pt idx="61151">
                  <c:v>141.67190173221499</c:v>
                </c:pt>
                <c:pt idx="61152">
                  <c:v>141.67421848748899</c:v>
                </c:pt>
                <c:pt idx="61153">
                  <c:v>141.67653524276301</c:v>
                </c:pt>
                <c:pt idx="61154">
                  <c:v>141.67885199803601</c:v>
                </c:pt>
                <c:pt idx="61155">
                  <c:v>141.68116875331</c:v>
                </c:pt>
                <c:pt idx="61156">
                  <c:v>141.683485508583</c:v>
                </c:pt>
                <c:pt idx="61157">
                  <c:v>141.685802263857</c:v>
                </c:pt>
                <c:pt idx="61158">
                  <c:v>141.68811901913</c:v>
                </c:pt>
                <c:pt idx="61159">
                  <c:v>141.69043577440399</c:v>
                </c:pt>
                <c:pt idx="61160">
                  <c:v>141.69275252967699</c:v>
                </c:pt>
                <c:pt idx="61161">
                  <c:v>141.69506928495099</c:v>
                </c:pt>
                <c:pt idx="61162">
                  <c:v>141.69738604022399</c:v>
                </c:pt>
                <c:pt idx="61163">
                  <c:v>141.69970279549801</c:v>
                </c:pt>
                <c:pt idx="61164">
                  <c:v>141.70201955077201</c:v>
                </c:pt>
                <c:pt idx="61165">
                  <c:v>141.70433630604501</c:v>
                </c:pt>
                <c:pt idx="61166">
                  <c:v>141.706653061319</c:v>
                </c:pt>
                <c:pt idx="61167">
                  <c:v>141.708969816592</c:v>
                </c:pt>
                <c:pt idx="61168">
                  <c:v>141.711286571866</c:v>
                </c:pt>
                <c:pt idx="61169">
                  <c:v>141.713603327139</c:v>
                </c:pt>
                <c:pt idx="61170">
                  <c:v>141.71592008241299</c:v>
                </c:pt>
                <c:pt idx="61171">
                  <c:v>141.71823683768599</c:v>
                </c:pt>
                <c:pt idx="61172">
                  <c:v>141.72055359295999</c:v>
                </c:pt>
                <c:pt idx="61173">
                  <c:v>141.72287034823299</c:v>
                </c:pt>
                <c:pt idx="61174">
                  <c:v>141.72518710350701</c:v>
                </c:pt>
                <c:pt idx="61175">
                  <c:v>141.72750385878001</c:v>
                </c:pt>
                <c:pt idx="61176">
                  <c:v>141.72982061405401</c:v>
                </c:pt>
                <c:pt idx="61177">
                  <c:v>141.732137369328</c:v>
                </c:pt>
                <c:pt idx="61178">
                  <c:v>141.734454124601</c:v>
                </c:pt>
                <c:pt idx="61179">
                  <c:v>141.736770879875</c:v>
                </c:pt>
                <c:pt idx="61180">
                  <c:v>141.739087635148</c:v>
                </c:pt>
                <c:pt idx="61181">
                  <c:v>141.74140439042199</c:v>
                </c:pt>
                <c:pt idx="61182">
                  <c:v>141.74372114569499</c:v>
                </c:pt>
                <c:pt idx="61183">
                  <c:v>141.74603790096899</c:v>
                </c:pt>
                <c:pt idx="61184">
                  <c:v>141.74835465624199</c:v>
                </c:pt>
                <c:pt idx="61185">
                  <c:v>141.75067141151601</c:v>
                </c:pt>
                <c:pt idx="61186">
                  <c:v>141.75298816678901</c:v>
                </c:pt>
                <c:pt idx="61187">
                  <c:v>141.755304922063</c:v>
                </c:pt>
                <c:pt idx="61188">
                  <c:v>141.757621677336</c:v>
                </c:pt>
                <c:pt idx="61189">
                  <c:v>141.75993843261</c:v>
                </c:pt>
                <c:pt idx="61190">
                  <c:v>141.76225518788399</c:v>
                </c:pt>
                <c:pt idx="61191">
                  <c:v>141.76457194315699</c:v>
                </c:pt>
                <c:pt idx="61192">
                  <c:v>141.76688869843099</c:v>
                </c:pt>
                <c:pt idx="61193">
                  <c:v>141.76920545370399</c:v>
                </c:pt>
                <c:pt idx="61194">
                  <c:v>141.77152220897801</c:v>
                </c:pt>
                <c:pt idx="61195">
                  <c:v>141.77383896425101</c:v>
                </c:pt>
                <c:pt idx="61196">
                  <c:v>141.77615571952501</c:v>
                </c:pt>
                <c:pt idx="61197">
                  <c:v>141.77847247479801</c:v>
                </c:pt>
                <c:pt idx="61198">
                  <c:v>141.780789230072</c:v>
                </c:pt>
                <c:pt idx="61199">
                  <c:v>141.783105985345</c:v>
                </c:pt>
                <c:pt idx="61200">
                  <c:v>141.785422740619</c:v>
                </c:pt>
                <c:pt idx="61201">
                  <c:v>141.787739495892</c:v>
                </c:pt>
                <c:pt idx="61202">
                  <c:v>141.79005625116599</c:v>
                </c:pt>
                <c:pt idx="61203">
                  <c:v>141.79237300643999</c:v>
                </c:pt>
                <c:pt idx="61204">
                  <c:v>141.79468976171299</c:v>
                </c:pt>
                <c:pt idx="61205">
                  <c:v>141.79700651698701</c:v>
                </c:pt>
                <c:pt idx="61206">
                  <c:v>141.79932327226001</c:v>
                </c:pt>
                <c:pt idx="61207">
                  <c:v>141.80164002753401</c:v>
                </c:pt>
                <c:pt idx="61208">
                  <c:v>141.80395678280701</c:v>
                </c:pt>
                <c:pt idx="61209">
                  <c:v>141.806273538081</c:v>
                </c:pt>
                <c:pt idx="61210">
                  <c:v>141.808590293354</c:v>
                </c:pt>
                <c:pt idx="61211">
                  <c:v>141.810907048628</c:v>
                </c:pt>
                <c:pt idx="61212">
                  <c:v>141.813223803901</c:v>
                </c:pt>
                <c:pt idx="61213">
                  <c:v>141.81554055917499</c:v>
                </c:pt>
                <c:pt idx="61214">
                  <c:v>141.81785731444899</c:v>
                </c:pt>
                <c:pt idx="61215">
                  <c:v>141.82017406972199</c:v>
                </c:pt>
                <c:pt idx="61216">
                  <c:v>141.82249082499601</c:v>
                </c:pt>
                <c:pt idx="61217">
                  <c:v>141.82480758026901</c:v>
                </c:pt>
                <c:pt idx="61218">
                  <c:v>141.827124335543</c:v>
                </c:pt>
                <c:pt idx="61219">
                  <c:v>141.829441090816</c:v>
                </c:pt>
                <c:pt idx="61220">
                  <c:v>141.83175784609</c:v>
                </c:pt>
                <c:pt idx="61221">
                  <c:v>141.834074601363</c:v>
                </c:pt>
                <c:pt idx="61222">
                  <c:v>141.83639135663699</c:v>
                </c:pt>
                <c:pt idx="61223">
                  <c:v>141.83870811190999</c:v>
                </c:pt>
                <c:pt idx="61224">
                  <c:v>141.84102486718399</c:v>
                </c:pt>
                <c:pt idx="61225">
                  <c:v>141.84334162245699</c:v>
                </c:pt>
                <c:pt idx="61226">
                  <c:v>141.84565837773101</c:v>
                </c:pt>
                <c:pt idx="61227">
                  <c:v>141.84797513300501</c:v>
                </c:pt>
                <c:pt idx="61228">
                  <c:v>141.85029188827801</c:v>
                </c:pt>
                <c:pt idx="61229">
                  <c:v>141.852608643552</c:v>
                </c:pt>
                <c:pt idx="61230">
                  <c:v>141.854925398825</c:v>
                </c:pt>
                <c:pt idx="61231">
                  <c:v>141.857242154099</c:v>
                </c:pt>
                <c:pt idx="61232">
                  <c:v>141.859558909372</c:v>
                </c:pt>
                <c:pt idx="61233">
                  <c:v>141.86187566464599</c:v>
                </c:pt>
                <c:pt idx="61234">
                  <c:v>141.86419241991899</c:v>
                </c:pt>
                <c:pt idx="61235">
                  <c:v>141.86650917519299</c:v>
                </c:pt>
                <c:pt idx="61236">
                  <c:v>141.86882593046599</c:v>
                </c:pt>
                <c:pt idx="61237">
                  <c:v>141.87114268574001</c:v>
                </c:pt>
                <c:pt idx="61238">
                  <c:v>141.87345944101301</c:v>
                </c:pt>
                <c:pt idx="61239">
                  <c:v>141.87577619628701</c:v>
                </c:pt>
                <c:pt idx="61240">
                  <c:v>141.878092951561</c:v>
                </c:pt>
                <c:pt idx="61241">
                  <c:v>141.880409706834</c:v>
                </c:pt>
                <c:pt idx="61242">
                  <c:v>141.882726462108</c:v>
                </c:pt>
                <c:pt idx="61243">
                  <c:v>141.885043217381</c:v>
                </c:pt>
                <c:pt idx="61244">
                  <c:v>141.88735997265499</c:v>
                </c:pt>
                <c:pt idx="61245">
                  <c:v>141.88967672792799</c:v>
                </c:pt>
                <c:pt idx="61246">
                  <c:v>141.89199348320199</c:v>
                </c:pt>
                <c:pt idx="61247">
                  <c:v>141.89431023847499</c:v>
                </c:pt>
                <c:pt idx="61248">
                  <c:v>141.89662699374901</c:v>
                </c:pt>
                <c:pt idx="61249">
                  <c:v>141.89894374902201</c:v>
                </c:pt>
                <c:pt idx="61250">
                  <c:v>141.901260504296</c:v>
                </c:pt>
                <c:pt idx="61251">
                  <c:v>141.90357725957</c:v>
                </c:pt>
                <c:pt idx="61252">
                  <c:v>141.905894014843</c:v>
                </c:pt>
                <c:pt idx="61253">
                  <c:v>141.90821077011699</c:v>
                </c:pt>
                <c:pt idx="61254">
                  <c:v>141.91052752538999</c:v>
                </c:pt>
                <c:pt idx="61255">
                  <c:v>141.91284428066399</c:v>
                </c:pt>
                <c:pt idx="61256">
                  <c:v>141.91516103593699</c:v>
                </c:pt>
                <c:pt idx="61257">
                  <c:v>141.91747779121101</c:v>
                </c:pt>
                <c:pt idx="61258">
                  <c:v>141.91979454648401</c:v>
                </c:pt>
                <c:pt idx="61259">
                  <c:v>141.92211130175801</c:v>
                </c:pt>
                <c:pt idx="61260">
                  <c:v>141.92442805703101</c:v>
                </c:pt>
                <c:pt idx="61261">
                  <c:v>141.926744812305</c:v>
                </c:pt>
                <c:pt idx="61262">
                  <c:v>141.929061567578</c:v>
                </c:pt>
                <c:pt idx="61263">
                  <c:v>141.931378322852</c:v>
                </c:pt>
                <c:pt idx="61264">
                  <c:v>141.93369507812599</c:v>
                </c:pt>
                <c:pt idx="61265">
                  <c:v>141.93601183339899</c:v>
                </c:pt>
                <c:pt idx="61266">
                  <c:v>141.93832858867299</c:v>
                </c:pt>
                <c:pt idx="61267">
                  <c:v>141.94064534394599</c:v>
                </c:pt>
                <c:pt idx="61268">
                  <c:v>141.94296209922001</c:v>
                </c:pt>
                <c:pt idx="61269">
                  <c:v>141.94527885449301</c:v>
                </c:pt>
                <c:pt idx="61270">
                  <c:v>141.94759560976701</c:v>
                </c:pt>
                <c:pt idx="61271">
                  <c:v>141.94991236504001</c:v>
                </c:pt>
                <c:pt idx="61272">
                  <c:v>141.952229120314</c:v>
                </c:pt>
                <c:pt idx="61273">
                  <c:v>141.954545875587</c:v>
                </c:pt>
                <c:pt idx="61274">
                  <c:v>141.956862630861</c:v>
                </c:pt>
                <c:pt idx="61275">
                  <c:v>141.959179386134</c:v>
                </c:pt>
                <c:pt idx="61276">
                  <c:v>141.96149614140799</c:v>
                </c:pt>
                <c:pt idx="61277">
                  <c:v>141.96381289668199</c:v>
                </c:pt>
                <c:pt idx="61278">
                  <c:v>141.96612965195499</c:v>
                </c:pt>
                <c:pt idx="61279">
                  <c:v>141.96844640722901</c:v>
                </c:pt>
                <c:pt idx="61280">
                  <c:v>141.97076316250201</c:v>
                </c:pt>
                <c:pt idx="61281">
                  <c:v>141.973079917776</c:v>
                </c:pt>
                <c:pt idx="61282">
                  <c:v>141.975396673049</c:v>
                </c:pt>
                <c:pt idx="61283">
                  <c:v>141.977713428323</c:v>
                </c:pt>
                <c:pt idx="61284">
                  <c:v>141.980030183596</c:v>
                </c:pt>
                <c:pt idx="61285">
                  <c:v>141.98234693886999</c:v>
                </c:pt>
                <c:pt idx="61286">
                  <c:v>141.98466369414299</c:v>
                </c:pt>
                <c:pt idx="61287">
                  <c:v>141.98698044941699</c:v>
                </c:pt>
                <c:pt idx="61288">
                  <c:v>141.98929720468999</c:v>
                </c:pt>
                <c:pt idx="61289">
                  <c:v>141.99161395996401</c:v>
                </c:pt>
                <c:pt idx="61290">
                  <c:v>141.99393071523801</c:v>
                </c:pt>
                <c:pt idx="61291">
                  <c:v>141.99624747051101</c:v>
                </c:pt>
                <c:pt idx="61292">
                  <c:v>141.998564225785</c:v>
                </c:pt>
                <c:pt idx="61293">
                  <c:v>142.000880981058</c:v>
                </c:pt>
                <c:pt idx="61294">
                  <c:v>142.003197736332</c:v>
                </c:pt>
                <c:pt idx="61295">
                  <c:v>142.005514491605</c:v>
                </c:pt>
                <c:pt idx="61296">
                  <c:v>142.00783124687899</c:v>
                </c:pt>
                <c:pt idx="61297">
                  <c:v>142.01014800215199</c:v>
                </c:pt>
                <c:pt idx="61298">
                  <c:v>142.01246475742599</c:v>
                </c:pt>
                <c:pt idx="61299">
                  <c:v>142.01478151269899</c:v>
                </c:pt>
                <c:pt idx="61300">
                  <c:v>142.01709826797301</c:v>
                </c:pt>
                <c:pt idx="61301">
                  <c:v>142.01941502324701</c:v>
                </c:pt>
                <c:pt idx="61302">
                  <c:v>142.02173177852001</c:v>
                </c:pt>
                <c:pt idx="61303">
                  <c:v>142.024048533794</c:v>
                </c:pt>
                <c:pt idx="61304">
                  <c:v>142.026365289067</c:v>
                </c:pt>
                <c:pt idx="61305">
                  <c:v>142.028682044341</c:v>
                </c:pt>
                <c:pt idx="61306">
                  <c:v>142.030998799614</c:v>
                </c:pt>
                <c:pt idx="61307">
                  <c:v>142.03331555488799</c:v>
                </c:pt>
                <c:pt idx="61308">
                  <c:v>142.03563231016099</c:v>
                </c:pt>
                <c:pt idx="61309">
                  <c:v>142.03794906543499</c:v>
                </c:pt>
                <c:pt idx="61310">
                  <c:v>142.04026582070799</c:v>
                </c:pt>
                <c:pt idx="61311">
                  <c:v>142.04258257598201</c:v>
                </c:pt>
                <c:pt idx="61312">
                  <c:v>142.04489933125501</c:v>
                </c:pt>
                <c:pt idx="61313">
                  <c:v>142.047216086529</c:v>
                </c:pt>
                <c:pt idx="61314">
                  <c:v>142.049532841803</c:v>
                </c:pt>
                <c:pt idx="61315">
                  <c:v>142.051849597076</c:v>
                </c:pt>
                <c:pt idx="61316">
                  <c:v>142.05416635234999</c:v>
                </c:pt>
                <c:pt idx="61317">
                  <c:v>142.056483107623</c:v>
                </c:pt>
                <c:pt idx="61318">
                  <c:v>142.05879986289699</c:v>
                </c:pt>
                <c:pt idx="61319">
                  <c:v>142.06111661816999</c:v>
                </c:pt>
                <c:pt idx="61320">
                  <c:v>142.06343337344401</c:v>
                </c:pt>
                <c:pt idx="61321">
                  <c:v>142.06575012871701</c:v>
                </c:pt>
                <c:pt idx="61322">
                  <c:v>142.06806688399101</c:v>
                </c:pt>
                <c:pt idx="61323">
                  <c:v>142.07038363926401</c:v>
                </c:pt>
                <c:pt idx="61324">
                  <c:v>142.072700394538</c:v>
                </c:pt>
                <c:pt idx="61325">
                  <c:v>142.075017149811</c:v>
                </c:pt>
                <c:pt idx="61326">
                  <c:v>142.077333905085</c:v>
                </c:pt>
                <c:pt idx="61327">
                  <c:v>142.07965066035899</c:v>
                </c:pt>
                <c:pt idx="61328">
                  <c:v>142.08196741563199</c:v>
                </c:pt>
                <c:pt idx="61329">
                  <c:v>142.08428417090599</c:v>
                </c:pt>
                <c:pt idx="61330">
                  <c:v>142.08660092617899</c:v>
                </c:pt>
                <c:pt idx="61331">
                  <c:v>142.08891768145301</c:v>
                </c:pt>
                <c:pt idx="61332">
                  <c:v>142.09123443672601</c:v>
                </c:pt>
                <c:pt idx="61333">
                  <c:v>142.09355119200001</c:v>
                </c:pt>
                <c:pt idx="61334">
                  <c:v>142.09586794727301</c:v>
                </c:pt>
                <c:pt idx="61335">
                  <c:v>142.098184702547</c:v>
                </c:pt>
                <c:pt idx="61336">
                  <c:v>142.10050145782</c:v>
                </c:pt>
                <c:pt idx="61337">
                  <c:v>142.102818213094</c:v>
                </c:pt>
                <c:pt idx="61338">
                  <c:v>142.105134968367</c:v>
                </c:pt>
                <c:pt idx="61339">
                  <c:v>142.10745172364099</c:v>
                </c:pt>
                <c:pt idx="61340">
                  <c:v>142.10976847891499</c:v>
                </c:pt>
                <c:pt idx="61341">
                  <c:v>142.11208523418799</c:v>
                </c:pt>
                <c:pt idx="61342">
                  <c:v>142.11440198946201</c:v>
                </c:pt>
                <c:pt idx="61343">
                  <c:v>142.11671874473501</c:v>
                </c:pt>
                <c:pt idx="61344">
                  <c:v>142.11903550000901</c:v>
                </c:pt>
                <c:pt idx="61345">
                  <c:v>142.12135225528201</c:v>
                </c:pt>
                <c:pt idx="61346">
                  <c:v>142.123669010556</c:v>
                </c:pt>
                <c:pt idx="61347">
                  <c:v>142.125985765829</c:v>
                </c:pt>
                <c:pt idx="61348">
                  <c:v>142.128302521103</c:v>
                </c:pt>
                <c:pt idx="61349">
                  <c:v>142.130619276376</c:v>
                </c:pt>
                <c:pt idx="61350">
                  <c:v>142.13293603164999</c:v>
                </c:pt>
                <c:pt idx="61351">
                  <c:v>142.13525278692401</c:v>
                </c:pt>
                <c:pt idx="61352">
                  <c:v>142.13756954219701</c:v>
                </c:pt>
                <c:pt idx="61353">
                  <c:v>142.13988629747101</c:v>
                </c:pt>
                <c:pt idx="61354">
                  <c:v>142.14220305274401</c:v>
                </c:pt>
                <c:pt idx="61355">
                  <c:v>142.144519808018</c:v>
                </c:pt>
                <c:pt idx="61356">
                  <c:v>142.146836563291</c:v>
                </c:pt>
                <c:pt idx="61357">
                  <c:v>142.149153318565</c:v>
                </c:pt>
                <c:pt idx="61358">
                  <c:v>142.151470073838</c:v>
                </c:pt>
                <c:pt idx="61359">
                  <c:v>142.15378682911199</c:v>
                </c:pt>
                <c:pt idx="61360">
                  <c:v>142.15610358438499</c:v>
                </c:pt>
                <c:pt idx="61361">
                  <c:v>142.15842033965899</c:v>
                </c:pt>
                <c:pt idx="61362">
                  <c:v>142.16073709493199</c:v>
                </c:pt>
                <c:pt idx="61363">
                  <c:v>142.16305385020601</c:v>
                </c:pt>
                <c:pt idx="61364">
                  <c:v>142.16537060548001</c:v>
                </c:pt>
                <c:pt idx="61365">
                  <c:v>142.16768736075301</c:v>
                </c:pt>
                <c:pt idx="61366">
                  <c:v>142.170004116027</c:v>
                </c:pt>
                <c:pt idx="61367">
                  <c:v>142.1723208713</c:v>
                </c:pt>
                <c:pt idx="61368">
                  <c:v>142.174637626574</c:v>
                </c:pt>
                <c:pt idx="61369">
                  <c:v>142.176954381847</c:v>
                </c:pt>
                <c:pt idx="61370">
                  <c:v>142.17927113712099</c:v>
                </c:pt>
                <c:pt idx="61371">
                  <c:v>142.18158789239399</c:v>
                </c:pt>
                <c:pt idx="61372">
                  <c:v>142.18390464766799</c:v>
                </c:pt>
                <c:pt idx="61373">
                  <c:v>142.18622140294099</c:v>
                </c:pt>
                <c:pt idx="61374">
                  <c:v>142.18853815821501</c:v>
                </c:pt>
                <c:pt idx="61375">
                  <c:v>142.19085491348801</c:v>
                </c:pt>
                <c:pt idx="61376">
                  <c:v>142.19317166876201</c:v>
                </c:pt>
                <c:pt idx="61377">
                  <c:v>142.195488424036</c:v>
                </c:pt>
                <c:pt idx="61378">
                  <c:v>142.197805179309</c:v>
                </c:pt>
                <c:pt idx="61379">
                  <c:v>142.200121934583</c:v>
                </c:pt>
                <c:pt idx="61380">
                  <c:v>142.202438689856</c:v>
                </c:pt>
                <c:pt idx="61381">
                  <c:v>142.20475544512999</c:v>
                </c:pt>
                <c:pt idx="61382">
                  <c:v>142.20707220040299</c:v>
                </c:pt>
                <c:pt idx="61383">
                  <c:v>142.20938895567701</c:v>
                </c:pt>
                <c:pt idx="61384">
                  <c:v>142.21170571095001</c:v>
                </c:pt>
                <c:pt idx="61385">
                  <c:v>142.21402246622401</c:v>
                </c:pt>
                <c:pt idx="61386">
                  <c:v>142.21633922149701</c:v>
                </c:pt>
                <c:pt idx="61387">
                  <c:v>142.218655976771</c:v>
                </c:pt>
                <c:pt idx="61388">
                  <c:v>142.220972732045</c:v>
                </c:pt>
                <c:pt idx="61389">
                  <c:v>142.223289487318</c:v>
                </c:pt>
                <c:pt idx="61390">
                  <c:v>142.22560624259199</c:v>
                </c:pt>
                <c:pt idx="61391">
                  <c:v>142.22792299786499</c:v>
                </c:pt>
                <c:pt idx="61392">
                  <c:v>142.23023975313899</c:v>
                </c:pt>
                <c:pt idx="61393">
                  <c:v>142.23255650841199</c:v>
                </c:pt>
                <c:pt idx="61394">
                  <c:v>142.23487326368601</c:v>
                </c:pt>
                <c:pt idx="61395">
                  <c:v>142.23719001895901</c:v>
                </c:pt>
                <c:pt idx="61396">
                  <c:v>142.23950677423301</c:v>
                </c:pt>
                <c:pt idx="61397">
                  <c:v>142.24182352950601</c:v>
                </c:pt>
                <c:pt idx="61398">
                  <c:v>142.24414028478</c:v>
                </c:pt>
                <c:pt idx="61399">
                  <c:v>142.246457040053</c:v>
                </c:pt>
                <c:pt idx="61400">
                  <c:v>142.248773795327</c:v>
                </c:pt>
                <c:pt idx="61401">
                  <c:v>142.25109055060099</c:v>
                </c:pt>
                <c:pt idx="61402">
                  <c:v>142.25340730587399</c:v>
                </c:pt>
                <c:pt idx="61403">
                  <c:v>142.25572406114799</c:v>
                </c:pt>
                <c:pt idx="61404">
                  <c:v>142.25804081642099</c:v>
                </c:pt>
                <c:pt idx="61405">
                  <c:v>142.26035757169501</c:v>
                </c:pt>
                <c:pt idx="61406">
                  <c:v>142.26267432696801</c:v>
                </c:pt>
                <c:pt idx="61407">
                  <c:v>142.26499108224201</c:v>
                </c:pt>
                <c:pt idx="61408">
                  <c:v>142.26730783751501</c:v>
                </c:pt>
                <c:pt idx="61409">
                  <c:v>142.269624592789</c:v>
                </c:pt>
                <c:pt idx="61410">
                  <c:v>142.271941348062</c:v>
                </c:pt>
                <c:pt idx="61411">
                  <c:v>142.274258103336</c:v>
                </c:pt>
                <c:pt idx="61412">
                  <c:v>142.276574858609</c:v>
                </c:pt>
                <c:pt idx="61413">
                  <c:v>142.27889161388299</c:v>
                </c:pt>
                <c:pt idx="61414">
                  <c:v>142.28120836915701</c:v>
                </c:pt>
                <c:pt idx="61415">
                  <c:v>142.28352512443001</c:v>
                </c:pt>
                <c:pt idx="61416">
                  <c:v>142.28584187970401</c:v>
                </c:pt>
                <c:pt idx="61417">
                  <c:v>142.28815863497701</c:v>
                </c:pt>
                <c:pt idx="61418">
                  <c:v>142.290475390251</c:v>
                </c:pt>
                <c:pt idx="61419">
                  <c:v>142.292792145524</c:v>
                </c:pt>
                <c:pt idx="61420">
                  <c:v>142.295108900798</c:v>
                </c:pt>
                <c:pt idx="61421">
                  <c:v>142.297425656071</c:v>
                </c:pt>
                <c:pt idx="61422">
                  <c:v>142.29974241134499</c:v>
                </c:pt>
                <c:pt idx="61423">
                  <c:v>142.30205916661799</c:v>
                </c:pt>
                <c:pt idx="61424">
                  <c:v>142.30437592189199</c:v>
                </c:pt>
                <c:pt idx="61425">
                  <c:v>142.30669267716499</c:v>
                </c:pt>
                <c:pt idx="61426">
                  <c:v>142.30900943243901</c:v>
                </c:pt>
                <c:pt idx="61427">
                  <c:v>142.31132618771301</c:v>
                </c:pt>
                <c:pt idx="61428">
                  <c:v>142.31364294298601</c:v>
                </c:pt>
                <c:pt idx="61429">
                  <c:v>142.31595969826</c:v>
                </c:pt>
                <c:pt idx="61430">
                  <c:v>142.318276453533</c:v>
                </c:pt>
                <c:pt idx="61431">
                  <c:v>142.320593208807</c:v>
                </c:pt>
                <c:pt idx="61432">
                  <c:v>142.32290996408</c:v>
                </c:pt>
                <c:pt idx="61433">
                  <c:v>142.32522671935399</c:v>
                </c:pt>
                <c:pt idx="61434">
                  <c:v>142.32754347462699</c:v>
                </c:pt>
                <c:pt idx="61435">
                  <c:v>142.32986022990099</c:v>
                </c:pt>
                <c:pt idx="61436">
                  <c:v>142.33217698517399</c:v>
                </c:pt>
                <c:pt idx="61437">
                  <c:v>142.33449374044801</c:v>
                </c:pt>
                <c:pt idx="61438">
                  <c:v>142.33681049572201</c:v>
                </c:pt>
                <c:pt idx="61439">
                  <c:v>142.33912725099501</c:v>
                </c:pt>
                <c:pt idx="61440">
                  <c:v>142.341444006269</c:v>
                </c:pt>
                <c:pt idx="61441">
                  <c:v>142.343760761542</c:v>
                </c:pt>
                <c:pt idx="61442">
                  <c:v>142.346077516816</c:v>
                </c:pt>
                <c:pt idx="61443">
                  <c:v>142.348394272089</c:v>
                </c:pt>
                <c:pt idx="61444">
                  <c:v>142.35071102736299</c:v>
                </c:pt>
                <c:pt idx="61445">
                  <c:v>142.35302778263599</c:v>
                </c:pt>
                <c:pt idx="61446">
                  <c:v>142.35534453791001</c:v>
                </c:pt>
                <c:pt idx="61447">
                  <c:v>142.35766129318301</c:v>
                </c:pt>
                <c:pt idx="61448">
                  <c:v>142.35997804845701</c:v>
                </c:pt>
                <c:pt idx="61449">
                  <c:v>142.36229480373001</c:v>
                </c:pt>
                <c:pt idx="61450">
                  <c:v>142.364611559004</c:v>
                </c:pt>
                <c:pt idx="61451">
                  <c:v>142.366928314278</c:v>
                </c:pt>
                <c:pt idx="61452">
                  <c:v>142.369245069551</c:v>
                </c:pt>
                <c:pt idx="61453">
                  <c:v>142.37156182482499</c:v>
                </c:pt>
                <c:pt idx="61454">
                  <c:v>142.37387858009799</c:v>
                </c:pt>
                <c:pt idx="61455">
                  <c:v>142.37619533537199</c:v>
                </c:pt>
                <c:pt idx="61456">
                  <c:v>142.37851209064499</c:v>
                </c:pt>
                <c:pt idx="61457">
                  <c:v>142.38082884591901</c:v>
                </c:pt>
                <c:pt idx="61458">
                  <c:v>142.38314560119201</c:v>
                </c:pt>
                <c:pt idx="61459">
                  <c:v>142.38546235646601</c:v>
                </c:pt>
                <c:pt idx="61460">
                  <c:v>142.38777911173901</c:v>
                </c:pt>
                <c:pt idx="61461">
                  <c:v>142.390095867013</c:v>
                </c:pt>
                <c:pt idx="61462">
                  <c:v>142.392412622286</c:v>
                </c:pt>
                <c:pt idx="61463">
                  <c:v>142.39472937756</c:v>
                </c:pt>
                <c:pt idx="61464">
                  <c:v>142.39704613283399</c:v>
                </c:pt>
                <c:pt idx="61465">
                  <c:v>142.39936288810699</c:v>
                </c:pt>
                <c:pt idx="61466">
                  <c:v>142.40167964338099</c:v>
                </c:pt>
                <c:pt idx="61467">
                  <c:v>142.40399639865399</c:v>
                </c:pt>
                <c:pt idx="61468">
                  <c:v>142.40631315392801</c:v>
                </c:pt>
                <c:pt idx="61469">
                  <c:v>142.40862990920101</c:v>
                </c:pt>
                <c:pt idx="61470">
                  <c:v>142.41094666447501</c:v>
                </c:pt>
                <c:pt idx="61471">
                  <c:v>142.41326341974801</c:v>
                </c:pt>
                <c:pt idx="61472">
                  <c:v>142.415580175022</c:v>
                </c:pt>
                <c:pt idx="61473">
                  <c:v>142.417896930295</c:v>
                </c:pt>
                <c:pt idx="61474">
                  <c:v>142.420213685569</c:v>
                </c:pt>
                <c:pt idx="61475">
                  <c:v>142.422530440842</c:v>
                </c:pt>
                <c:pt idx="61476">
                  <c:v>142.42484719611599</c:v>
                </c:pt>
                <c:pt idx="61477">
                  <c:v>142.42716395139001</c:v>
                </c:pt>
                <c:pt idx="61478">
                  <c:v>142.42948070666301</c:v>
                </c:pt>
                <c:pt idx="61479">
                  <c:v>142.43179746193701</c:v>
                </c:pt>
                <c:pt idx="61480">
                  <c:v>142.43411421721001</c:v>
                </c:pt>
                <c:pt idx="61481">
                  <c:v>142.436430972484</c:v>
                </c:pt>
                <c:pt idx="61482">
                  <c:v>142.438747727757</c:v>
                </c:pt>
                <c:pt idx="61483">
                  <c:v>142.441064483031</c:v>
                </c:pt>
                <c:pt idx="61484">
                  <c:v>142.443381238304</c:v>
                </c:pt>
                <c:pt idx="61485">
                  <c:v>142.44569799357799</c:v>
                </c:pt>
                <c:pt idx="61486">
                  <c:v>142.44801474885099</c:v>
                </c:pt>
                <c:pt idx="61487">
                  <c:v>142.45033150412499</c:v>
                </c:pt>
                <c:pt idx="61488">
                  <c:v>142.45264825939901</c:v>
                </c:pt>
                <c:pt idx="61489">
                  <c:v>142.45496501467201</c:v>
                </c:pt>
                <c:pt idx="61490">
                  <c:v>142.45728176994601</c:v>
                </c:pt>
                <c:pt idx="61491">
                  <c:v>142.45959852521901</c:v>
                </c:pt>
                <c:pt idx="61492">
                  <c:v>142.461915280493</c:v>
                </c:pt>
                <c:pt idx="61493">
                  <c:v>142.464232035766</c:v>
                </c:pt>
                <c:pt idx="61494">
                  <c:v>142.46654879104</c:v>
                </c:pt>
                <c:pt idx="61495">
                  <c:v>142.468865546313</c:v>
                </c:pt>
                <c:pt idx="61496">
                  <c:v>142.47118230158699</c:v>
                </c:pt>
                <c:pt idx="61497">
                  <c:v>142.47349905685999</c:v>
                </c:pt>
                <c:pt idx="61498">
                  <c:v>142.47581581213399</c:v>
                </c:pt>
                <c:pt idx="61499">
                  <c:v>142.47813256740699</c:v>
                </c:pt>
                <c:pt idx="61500">
                  <c:v>142.48044932268101</c:v>
                </c:pt>
                <c:pt idx="61501">
                  <c:v>142.48276607795501</c:v>
                </c:pt>
                <c:pt idx="61502">
                  <c:v>142.48508283322801</c:v>
                </c:pt>
                <c:pt idx="61503">
                  <c:v>142.487399588502</c:v>
                </c:pt>
                <c:pt idx="61504">
                  <c:v>142.489716343775</c:v>
                </c:pt>
                <c:pt idx="61505">
                  <c:v>142.492033099049</c:v>
                </c:pt>
                <c:pt idx="61506">
                  <c:v>142.494349854322</c:v>
                </c:pt>
                <c:pt idx="61507">
                  <c:v>142.49666660959599</c:v>
                </c:pt>
                <c:pt idx="61508">
                  <c:v>142.49898336486899</c:v>
                </c:pt>
                <c:pt idx="61509">
                  <c:v>142.50130012014299</c:v>
                </c:pt>
                <c:pt idx="61510">
                  <c:v>142.50361687541599</c:v>
                </c:pt>
                <c:pt idx="61511">
                  <c:v>142.50593363069001</c:v>
                </c:pt>
                <c:pt idx="61512">
                  <c:v>142.50825038596301</c:v>
                </c:pt>
                <c:pt idx="61513">
                  <c:v>142.510567141237</c:v>
                </c:pt>
                <c:pt idx="61514">
                  <c:v>142.512883896511</c:v>
                </c:pt>
                <c:pt idx="61515">
                  <c:v>142.515200651784</c:v>
                </c:pt>
                <c:pt idx="61516">
                  <c:v>142.51751740705799</c:v>
                </c:pt>
                <c:pt idx="61517">
                  <c:v>142.51983416233099</c:v>
                </c:pt>
                <c:pt idx="61518">
                  <c:v>142.52215091760499</c:v>
                </c:pt>
                <c:pt idx="61519">
                  <c:v>142.52446767287799</c:v>
                </c:pt>
                <c:pt idx="61520">
                  <c:v>142.52678442815201</c:v>
                </c:pt>
                <c:pt idx="61521">
                  <c:v>142.52910118342501</c:v>
                </c:pt>
                <c:pt idx="61522">
                  <c:v>142.53141793869901</c:v>
                </c:pt>
                <c:pt idx="61523">
                  <c:v>142.53373469397201</c:v>
                </c:pt>
                <c:pt idx="61524">
                  <c:v>142.536051449246</c:v>
                </c:pt>
                <c:pt idx="61525">
                  <c:v>142.53836820452</c:v>
                </c:pt>
                <c:pt idx="61526">
                  <c:v>142.540684959793</c:v>
                </c:pt>
                <c:pt idx="61527">
                  <c:v>142.54300171506699</c:v>
                </c:pt>
                <c:pt idx="61528">
                  <c:v>142.54531847033999</c:v>
                </c:pt>
                <c:pt idx="61529">
                  <c:v>142.54763522561399</c:v>
                </c:pt>
                <c:pt idx="61530">
                  <c:v>142.54995198088699</c:v>
                </c:pt>
                <c:pt idx="61531">
                  <c:v>142.55226873616101</c:v>
                </c:pt>
                <c:pt idx="61532">
                  <c:v>142.55458549143401</c:v>
                </c:pt>
                <c:pt idx="61533">
                  <c:v>142.55690224670801</c:v>
                </c:pt>
                <c:pt idx="61534">
                  <c:v>142.55921900198101</c:v>
                </c:pt>
                <c:pt idx="61535">
                  <c:v>142.561535757255</c:v>
                </c:pt>
                <c:pt idx="61536">
                  <c:v>142.563852512528</c:v>
                </c:pt>
                <c:pt idx="61537">
                  <c:v>142.566169267802</c:v>
                </c:pt>
                <c:pt idx="61538">
                  <c:v>142.56848602307599</c:v>
                </c:pt>
                <c:pt idx="61539">
                  <c:v>142.57080277834899</c:v>
                </c:pt>
                <c:pt idx="61540">
                  <c:v>142.57311953362299</c:v>
                </c:pt>
                <c:pt idx="61541">
                  <c:v>142.57543628889599</c:v>
                </c:pt>
                <c:pt idx="61542">
                  <c:v>142.57775304417001</c:v>
                </c:pt>
                <c:pt idx="61543">
                  <c:v>142.58006979944301</c:v>
                </c:pt>
                <c:pt idx="61544">
                  <c:v>142.582386554717</c:v>
                </c:pt>
                <c:pt idx="61545">
                  <c:v>142.58470330999</c:v>
                </c:pt>
                <c:pt idx="61546">
                  <c:v>142.587020065264</c:v>
                </c:pt>
                <c:pt idx="61547">
                  <c:v>142.589336820537</c:v>
                </c:pt>
                <c:pt idx="61548">
                  <c:v>142.59165357581099</c:v>
                </c:pt>
                <c:pt idx="61549">
                  <c:v>142.59397033108399</c:v>
                </c:pt>
                <c:pt idx="61550">
                  <c:v>142.59628708635799</c:v>
                </c:pt>
                <c:pt idx="61551">
                  <c:v>142.59860384163201</c:v>
                </c:pt>
                <c:pt idx="61552">
                  <c:v>142.60092059690501</c:v>
                </c:pt>
                <c:pt idx="61553">
                  <c:v>142.60323735217901</c:v>
                </c:pt>
                <c:pt idx="61554">
                  <c:v>142.60555410745201</c:v>
                </c:pt>
                <c:pt idx="61555">
                  <c:v>142.607870862726</c:v>
                </c:pt>
                <c:pt idx="61556">
                  <c:v>142.610187617999</c:v>
                </c:pt>
                <c:pt idx="61557">
                  <c:v>142.612504373273</c:v>
                </c:pt>
                <c:pt idx="61558">
                  <c:v>142.614821128546</c:v>
                </c:pt>
                <c:pt idx="61559">
                  <c:v>142.61713788381999</c:v>
                </c:pt>
                <c:pt idx="61560">
                  <c:v>142.61945463909299</c:v>
                </c:pt>
                <c:pt idx="61561">
                  <c:v>142.62177139436699</c:v>
                </c:pt>
                <c:pt idx="61562">
                  <c:v>142.62408814963999</c:v>
                </c:pt>
                <c:pt idx="61563">
                  <c:v>142.62640490491401</c:v>
                </c:pt>
                <c:pt idx="61564">
                  <c:v>142.62872166018801</c:v>
                </c:pt>
                <c:pt idx="61565">
                  <c:v>142.63103841546101</c:v>
                </c:pt>
                <c:pt idx="61566">
                  <c:v>142.633355170735</c:v>
                </c:pt>
                <c:pt idx="61567">
                  <c:v>142.635671926008</c:v>
                </c:pt>
                <c:pt idx="61568">
                  <c:v>142.637988681282</c:v>
                </c:pt>
                <c:pt idx="61569">
                  <c:v>142.640305436555</c:v>
                </c:pt>
                <c:pt idx="61570">
                  <c:v>142.64262219182899</c:v>
                </c:pt>
                <c:pt idx="61571">
                  <c:v>142.64493894710199</c:v>
                </c:pt>
                <c:pt idx="61572">
                  <c:v>142.64725570237599</c:v>
                </c:pt>
                <c:pt idx="61573">
                  <c:v>142.64957245764899</c:v>
                </c:pt>
                <c:pt idx="61574">
                  <c:v>142.65188921292301</c:v>
                </c:pt>
                <c:pt idx="61575">
                  <c:v>142.654205968197</c:v>
                </c:pt>
                <c:pt idx="61576">
                  <c:v>142.65652272347</c:v>
                </c:pt>
                <c:pt idx="61577">
                  <c:v>142.658839478744</c:v>
                </c:pt>
                <c:pt idx="61578">
                  <c:v>142.661156234017</c:v>
                </c:pt>
                <c:pt idx="61579">
                  <c:v>142.66347298929099</c:v>
                </c:pt>
                <c:pt idx="61580">
                  <c:v>142.66578974456399</c:v>
                </c:pt>
                <c:pt idx="61581">
                  <c:v>142.66810649983799</c:v>
                </c:pt>
                <c:pt idx="61582">
                  <c:v>142.67042325511099</c:v>
                </c:pt>
                <c:pt idx="61583">
                  <c:v>142.67274001038501</c:v>
                </c:pt>
                <c:pt idx="61584">
                  <c:v>142.67505676565801</c:v>
                </c:pt>
                <c:pt idx="61585">
                  <c:v>142.67737352093201</c:v>
                </c:pt>
                <c:pt idx="61586">
                  <c:v>142.67969027620501</c:v>
                </c:pt>
                <c:pt idx="61587">
                  <c:v>142.682007031479</c:v>
                </c:pt>
                <c:pt idx="61588">
                  <c:v>142.684323786753</c:v>
                </c:pt>
                <c:pt idx="61589">
                  <c:v>142.686640542026</c:v>
                </c:pt>
                <c:pt idx="61590">
                  <c:v>142.68895729729999</c:v>
                </c:pt>
                <c:pt idx="61591">
                  <c:v>142.69127405257299</c:v>
                </c:pt>
                <c:pt idx="61592">
                  <c:v>142.69359080784699</c:v>
                </c:pt>
                <c:pt idx="61593">
                  <c:v>142.69590756311999</c:v>
                </c:pt>
                <c:pt idx="61594">
                  <c:v>142.69822431839401</c:v>
                </c:pt>
                <c:pt idx="61595">
                  <c:v>142.70054107366701</c:v>
                </c:pt>
                <c:pt idx="61596">
                  <c:v>142.70285782894101</c:v>
                </c:pt>
                <c:pt idx="61597">
                  <c:v>142.70517458421401</c:v>
                </c:pt>
                <c:pt idx="61598">
                  <c:v>142.707491339488</c:v>
                </c:pt>
                <c:pt idx="61599">
                  <c:v>142.709808094761</c:v>
                </c:pt>
                <c:pt idx="61600">
                  <c:v>142.712124850035</c:v>
                </c:pt>
                <c:pt idx="61601">
                  <c:v>142.71444160530899</c:v>
                </c:pt>
                <c:pt idx="61602">
                  <c:v>142.71675836058199</c:v>
                </c:pt>
                <c:pt idx="61603">
                  <c:v>142.71907511585599</c:v>
                </c:pt>
                <c:pt idx="61604">
                  <c:v>142.72139187112899</c:v>
                </c:pt>
                <c:pt idx="61605">
                  <c:v>142.72370862640301</c:v>
                </c:pt>
                <c:pt idx="61606">
                  <c:v>142.72602538167601</c:v>
                </c:pt>
                <c:pt idx="61607">
                  <c:v>142.72834213695</c:v>
                </c:pt>
                <c:pt idx="61608">
                  <c:v>142.730658892223</c:v>
                </c:pt>
                <c:pt idx="61609">
                  <c:v>142.732975647497</c:v>
                </c:pt>
                <c:pt idx="61610">
                  <c:v>142.73529240277</c:v>
                </c:pt>
                <c:pt idx="61611">
                  <c:v>142.73760915804399</c:v>
                </c:pt>
                <c:pt idx="61612">
                  <c:v>142.73992591331699</c:v>
                </c:pt>
                <c:pt idx="61613">
                  <c:v>142.74224266859099</c:v>
                </c:pt>
                <c:pt idx="61614">
                  <c:v>142.74455942386501</c:v>
                </c:pt>
                <c:pt idx="61615">
                  <c:v>142.74687617913801</c:v>
                </c:pt>
                <c:pt idx="61616">
                  <c:v>142.74919293441201</c:v>
                </c:pt>
                <c:pt idx="61617">
                  <c:v>142.75150968968501</c:v>
                </c:pt>
                <c:pt idx="61618">
                  <c:v>142.753826444959</c:v>
                </c:pt>
                <c:pt idx="61619">
                  <c:v>142.756143200232</c:v>
                </c:pt>
                <c:pt idx="61620">
                  <c:v>142.758459955506</c:v>
                </c:pt>
                <c:pt idx="61621">
                  <c:v>142.760776710779</c:v>
                </c:pt>
                <c:pt idx="61622">
                  <c:v>142.76309346605299</c:v>
                </c:pt>
                <c:pt idx="61623">
                  <c:v>142.76541022132599</c:v>
                </c:pt>
                <c:pt idx="61624">
                  <c:v>142.76772697659999</c:v>
                </c:pt>
                <c:pt idx="61625">
                  <c:v>142.77004373187401</c:v>
                </c:pt>
                <c:pt idx="61626">
                  <c:v>142.77236048714701</c:v>
                </c:pt>
                <c:pt idx="61627">
                  <c:v>142.77467724242101</c:v>
                </c:pt>
                <c:pt idx="61628">
                  <c:v>142.77699399769401</c:v>
                </c:pt>
                <c:pt idx="61629">
                  <c:v>142.779310752968</c:v>
                </c:pt>
                <c:pt idx="61630">
                  <c:v>142.781627508241</c:v>
                </c:pt>
                <c:pt idx="61631">
                  <c:v>142.783944263515</c:v>
                </c:pt>
                <c:pt idx="61632">
                  <c:v>142.786261018788</c:v>
                </c:pt>
                <c:pt idx="61633">
                  <c:v>142.78857777406199</c:v>
                </c:pt>
                <c:pt idx="61634">
                  <c:v>142.79089452933499</c:v>
                </c:pt>
                <c:pt idx="61635">
                  <c:v>142.79321128460899</c:v>
                </c:pt>
                <c:pt idx="61636">
                  <c:v>142.79552803988199</c:v>
                </c:pt>
                <c:pt idx="61637">
                  <c:v>142.79784479515601</c:v>
                </c:pt>
                <c:pt idx="61638">
                  <c:v>142.80016155043</c:v>
                </c:pt>
                <c:pt idx="61639">
                  <c:v>142.802478305703</c:v>
                </c:pt>
                <c:pt idx="61640">
                  <c:v>142.804795060977</c:v>
                </c:pt>
                <c:pt idx="61641">
                  <c:v>142.80711181625</c:v>
                </c:pt>
                <c:pt idx="61642">
                  <c:v>142.80942857152399</c:v>
                </c:pt>
                <c:pt idx="61643">
                  <c:v>142.81174532679699</c:v>
                </c:pt>
                <c:pt idx="61644">
                  <c:v>142.81406208207099</c:v>
                </c:pt>
                <c:pt idx="61645">
                  <c:v>142.81637883734399</c:v>
                </c:pt>
                <c:pt idx="61646">
                  <c:v>142.81869559261801</c:v>
                </c:pt>
                <c:pt idx="61647">
                  <c:v>142.82101234789101</c:v>
                </c:pt>
                <c:pt idx="61648">
                  <c:v>142.82332910316501</c:v>
                </c:pt>
                <c:pt idx="61649">
                  <c:v>142.82564585843801</c:v>
                </c:pt>
                <c:pt idx="61650">
                  <c:v>142.827962613712</c:v>
                </c:pt>
                <c:pt idx="61651">
                  <c:v>142.830279368986</c:v>
                </c:pt>
                <c:pt idx="61652">
                  <c:v>142.832596124259</c:v>
                </c:pt>
                <c:pt idx="61653">
                  <c:v>142.83491287953299</c:v>
                </c:pt>
                <c:pt idx="61654">
                  <c:v>142.83722963480599</c:v>
                </c:pt>
                <c:pt idx="61655">
                  <c:v>142.83954639007999</c:v>
                </c:pt>
                <c:pt idx="61656">
                  <c:v>142.84186314535299</c:v>
                </c:pt>
                <c:pt idx="61657">
                  <c:v>142.84417990062701</c:v>
                </c:pt>
                <c:pt idx="61658">
                  <c:v>142.84649665590001</c:v>
                </c:pt>
                <c:pt idx="61659">
                  <c:v>142.84881341117401</c:v>
                </c:pt>
                <c:pt idx="61660">
                  <c:v>142.85113016644701</c:v>
                </c:pt>
                <c:pt idx="61661">
                  <c:v>142.853446921721</c:v>
                </c:pt>
                <c:pt idx="61662">
                  <c:v>142.855763676994</c:v>
                </c:pt>
                <c:pt idx="61663">
                  <c:v>142.858080432268</c:v>
                </c:pt>
                <c:pt idx="61664">
                  <c:v>142.86039718754199</c:v>
                </c:pt>
                <c:pt idx="61665">
                  <c:v>142.86271394281499</c:v>
                </c:pt>
                <c:pt idx="61666">
                  <c:v>142.86503069808899</c:v>
                </c:pt>
                <c:pt idx="61667">
                  <c:v>142.86734745336199</c:v>
                </c:pt>
                <c:pt idx="61668">
                  <c:v>142.86966420863601</c:v>
                </c:pt>
                <c:pt idx="61669">
                  <c:v>142.87198096390901</c:v>
                </c:pt>
                <c:pt idx="61670">
                  <c:v>142.87429771918301</c:v>
                </c:pt>
                <c:pt idx="61671">
                  <c:v>142.87661447445601</c:v>
                </c:pt>
                <c:pt idx="61672">
                  <c:v>142.87893122973</c:v>
                </c:pt>
                <c:pt idx="61673">
                  <c:v>142.881247985003</c:v>
                </c:pt>
                <c:pt idx="61674">
                  <c:v>142.883564740277</c:v>
                </c:pt>
                <c:pt idx="61675">
                  <c:v>142.88588149555099</c:v>
                </c:pt>
                <c:pt idx="61676">
                  <c:v>142.88819825082399</c:v>
                </c:pt>
                <c:pt idx="61677">
                  <c:v>142.89051500609801</c:v>
                </c:pt>
                <c:pt idx="61678">
                  <c:v>142.89283176137101</c:v>
                </c:pt>
                <c:pt idx="61679">
                  <c:v>142.89514851664501</c:v>
                </c:pt>
                <c:pt idx="61680">
                  <c:v>142.89746527191801</c:v>
                </c:pt>
                <c:pt idx="61681">
                  <c:v>142.899782027192</c:v>
                </c:pt>
                <c:pt idx="61682">
                  <c:v>142.902098782465</c:v>
                </c:pt>
                <c:pt idx="61683">
                  <c:v>142.904415537739</c:v>
                </c:pt>
                <c:pt idx="61684">
                  <c:v>142.906732293012</c:v>
                </c:pt>
                <c:pt idx="61685">
                  <c:v>142.90904904828599</c:v>
                </c:pt>
                <c:pt idx="61686">
                  <c:v>142.91136580355899</c:v>
                </c:pt>
                <c:pt idx="61687">
                  <c:v>142.91368255883299</c:v>
                </c:pt>
                <c:pt idx="61688">
                  <c:v>142.91599931410701</c:v>
                </c:pt>
                <c:pt idx="61689">
                  <c:v>142.91831606938001</c:v>
                </c:pt>
                <c:pt idx="61690">
                  <c:v>142.92063282465401</c:v>
                </c:pt>
                <c:pt idx="61691">
                  <c:v>142.92294957992701</c:v>
                </c:pt>
                <c:pt idx="61692">
                  <c:v>142.925266335201</c:v>
                </c:pt>
                <c:pt idx="61693">
                  <c:v>142.927583090474</c:v>
                </c:pt>
                <c:pt idx="61694">
                  <c:v>142.929899845748</c:v>
                </c:pt>
                <c:pt idx="61695">
                  <c:v>142.932216601021</c:v>
                </c:pt>
                <c:pt idx="61696">
                  <c:v>142.93453335629499</c:v>
                </c:pt>
                <c:pt idx="61697">
                  <c:v>142.93685011156799</c:v>
                </c:pt>
                <c:pt idx="61698">
                  <c:v>142.93916686684199</c:v>
                </c:pt>
                <c:pt idx="61699">
                  <c:v>142.94148362211499</c:v>
                </c:pt>
                <c:pt idx="61700">
                  <c:v>142.94380037738901</c:v>
                </c:pt>
                <c:pt idx="61701">
                  <c:v>142.94611713266301</c:v>
                </c:pt>
                <c:pt idx="61702">
                  <c:v>142.94843388793601</c:v>
                </c:pt>
                <c:pt idx="61703">
                  <c:v>142.95075064321</c:v>
                </c:pt>
                <c:pt idx="61704">
                  <c:v>142.953067398483</c:v>
                </c:pt>
                <c:pt idx="61705">
                  <c:v>142.955384153757</c:v>
                </c:pt>
                <c:pt idx="61706">
                  <c:v>142.95770090903</c:v>
                </c:pt>
                <c:pt idx="61707">
                  <c:v>142.96001766430399</c:v>
                </c:pt>
                <c:pt idx="61708">
                  <c:v>142.96233441957699</c:v>
                </c:pt>
                <c:pt idx="61709">
                  <c:v>142.96465117485101</c:v>
                </c:pt>
                <c:pt idx="61710">
                  <c:v>142.96696793012401</c:v>
                </c:pt>
                <c:pt idx="61711">
                  <c:v>142.96928468539801</c:v>
                </c:pt>
                <c:pt idx="61712">
                  <c:v>142.971601440672</c:v>
                </c:pt>
                <c:pt idx="61713">
                  <c:v>142.973918195945</c:v>
                </c:pt>
                <c:pt idx="61714">
                  <c:v>142.976234951219</c:v>
                </c:pt>
                <c:pt idx="61715">
                  <c:v>142.978551706492</c:v>
                </c:pt>
                <c:pt idx="61716">
                  <c:v>142.98086846176599</c:v>
                </c:pt>
                <c:pt idx="61717">
                  <c:v>142.98318521703899</c:v>
                </c:pt>
                <c:pt idx="61718">
                  <c:v>142.98550197231299</c:v>
                </c:pt>
                <c:pt idx="61719">
                  <c:v>142.98781872758599</c:v>
                </c:pt>
                <c:pt idx="61720">
                  <c:v>142.99013548286001</c:v>
                </c:pt>
                <c:pt idx="61721">
                  <c:v>142.99245223813301</c:v>
                </c:pt>
                <c:pt idx="61722">
                  <c:v>142.99476899340701</c:v>
                </c:pt>
                <c:pt idx="61723">
                  <c:v>142.99708574868001</c:v>
                </c:pt>
                <c:pt idx="61724">
                  <c:v>142.999402503954</c:v>
                </c:pt>
                <c:pt idx="61725">
                  <c:v>143.001719259228</c:v>
                </c:pt>
                <c:pt idx="61726">
                  <c:v>143.004036014501</c:v>
                </c:pt>
                <c:pt idx="61727">
                  <c:v>143.00635276977499</c:v>
                </c:pt>
                <c:pt idx="61728">
                  <c:v>143.00866952504799</c:v>
                </c:pt>
                <c:pt idx="61729">
                  <c:v>143.01098628032199</c:v>
                </c:pt>
                <c:pt idx="61730">
                  <c:v>143.01330303559499</c:v>
                </c:pt>
                <c:pt idx="61731">
                  <c:v>143.01561979086901</c:v>
                </c:pt>
                <c:pt idx="61732">
                  <c:v>143.01793654614201</c:v>
                </c:pt>
                <c:pt idx="61733">
                  <c:v>143.02025330141601</c:v>
                </c:pt>
                <c:pt idx="61734">
                  <c:v>143.02257005668901</c:v>
                </c:pt>
                <c:pt idx="61735">
                  <c:v>143.024886811963</c:v>
                </c:pt>
                <c:pt idx="61736">
                  <c:v>143.027203567236</c:v>
                </c:pt>
                <c:pt idx="61737">
                  <c:v>143.02952032251</c:v>
                </c:pt>
                <c:pt idx="61738">
                  <c:v>143.03183707778399</c:v>
                </c:pt>
                <c:pt idx="61739">
                  <c:v>143.03415383305699</c:v>
                </c:pt>
                <c:pt idx="61740">
                  <c:v>143.03647058833101</c:v>
                </c:pt>
                <c:pt idx="61741">
                  <c:v>143.03878734360401</c:v>
                </c:pt>
                <c:pt idx="61742">
                  <c:v>143.04110409887801</c:v>
                </c:pt>
                <c:pt idx="61743">
                  <c:v>143.04342085415101</c:v>
                </c:pt>
                <c:pt idx="61744">
                  <c:v>143.045737609425</c:v>
                </c:pt>
                <c:pt idx="61745">
                  <c:v>143.048054364698</c:v>
                </c:pt>
                <c:pt idx="61746">
                  <c:v>143.050371119972</c:v>
                </c:pt>
                <c:pt idx="61747">
                  <c:v>143.052687875245</c:v>
                </c:pt>
                <c:pt idx="61748">
                  <c:v>143.05500463051899</c:v>
                </c:pt>
                <c:pt idx="61749">
                  <c:v>143.05732138579199</c:v>
                </c:pt>
                <c:pt idx="61750">
                  <c:v>143.05963814106599</c:v>
                </c:pt>
                <c:pt idx="61751">
                  <c:v>143.06195489634001</c:v>
                </c:pt>
                <c:pt idx="61752">
                  <c:v>143.06427165161301</c:v>
                </c:pt>
                <c:pt idx="61753">
                  <c:v>143.06658840688701</c:v>
                </c:pt>
                <c:pt idx="61754">
                  <c:v>143.06890516216001</c:v>
                </c:pt>
                <c:pt idx="61755">
                  <c:v>143.071221917434</c:v>
                </c:pt>
                <c:pt idx="61756">
                  <c:v>143.073538672707</c:v>
                </c:pt>
                <c:pt idx="61757">
                  <c:v>143.075855427981</c:v>
                </c:pt>
                <c:pt idx="61758">
                  <c:v>143.078172183254</c:v>
                </c:pt>
                <c:pt idx="61759">
                  <c:v>143.08048893852799</c:v>
                </c:pt>
                <c:pt idx="61760">
                  <c:v>143.08280569380099</c:v>
                </c:pt>
                <c:pt idx="61761">
                  <c:v>143.08512244907499</c:v>
                </c:pt>
                <c:pt idx="61762">
                  <c:v>143.08743920434901</c:v>
                </c:pt>
                <c:pt idx="61763">
                  <c:v>143.08975595962201</c:v>
                </c:pt>
                <c:pt idx="61764">
                  <c:v>143.09207271489601</c:v>
                </c:pt>
                <c:pt idx="61765">
                  <c:v>143.09438947016901</c:v>
                </c:pt>
                <c:pt idx="61766">
                  <c:v>143.096706225443</c:v>
                </c:pt>
                <c:pt idx="61767">
                  <c:v>143.099022980716</c:v>
                </c:pt>
                <c:pt idx="61768">
                  <c:v>143.10133973599</c:v>
                </c:pt>
                <c:pt idx="61769">
                  <c:v>143.103656491263</c:v>
                </c:pt>
                <c:pt idx="61770">
                  <c:v>143.10597324653699</c:v>
                </c:pt>
                <c:pt idx="61771">
                  <c:v>143.10829000180999</c:v>
                </c:pt>
                <c:pt idx="61772">
                  <c:v>143.11060675708401</c:v>
                </c:pt>
                <c:pt idx="61773">
                  <c:v>143.11292351235701</c:v>
                </c:pt>
                <c:pt idx="61774">
                  <c:v>143.11524026763101</c:v>
                </c:pt>
                <c:pt idx="61775">
                  <c:v>143.117557022905</c:v>
                </c:pt>
                <c:pt idx="61776">
                  <c:v>143.119873778178</c:v>
                </c:pt>
                <c:pt idx="61777">
                  <c:v>143.122190533452</c:v>
                </c:pt>
                <c:pt idx="61778">
                  <c:v>143.124507288725</c:v>
                </c:pt>
                <c:pt idx="61779">
                  <c:v>143.12682404399899</c:v>
                </c:pt>
                <c:pt idx="61780">
                  <c:v>143.12914079927199</c:v>
                </c:pt>
                <c:pt idx="61781">
                  <c:v>143.13145755454599</c:v>
                </c:pt>
                <c:pt idx="61782">
                  <c:v>143.13377430981899</c:v>
                </c:pt>
                <c:pt idx="61783">
                  <c:v>143.13609106509301</c:v>
                </c:pt>
                <c:pt idx="61784">
                  <c:v>143.13840782036601</c:v>
                </c:pt>
                <c:pt idx="61785">
                  <c:v>143.14072457564001</c:v>
                </c:pt>
                <c:pt idx="61786">
                  <c:v>143.14304133091301</c:v>
                </c:pt>
                <c:pt idx="61787">
                  <c:v>143.145358086187</c:v>
                </c:pt>
                <c:pt idx="61788">
                  <c:v>143.147674841461</c:v>
                </c:pt>
                <c:pt idx="61789">
                  <c:v>143.149991596734</c:v>
                </c:pt>
                <c:pt idx="61790">
                  <c:v>143.15230835200799</c:v>
                </c:pt>
                <c:pt idx="61791">
                  <c:v>143.15462510728099</c:v>
                </c:pt>
                <c:pt idx="61792">
                  <c:v>143.15694186255499</c:v>
                </c:pt>
                <c:pt idx="61793">
                  <c:v>143.15925861782799</c:v>
                </c:pt>
                <c:pt idx="61794">
                  <c:v>143.16157537310201</c:v>
                </c:pt>
                <c:pt idx="61795">
                  <c:v>143.16389212837501</c:v>
                </c:pt>
                <c:pt idx="61796">
                  <c:v>143.16620888364901</c:v>
                </c:pt>
                <c:pt idx="61797">
                  <c:v>143.16852563892201</c:v>
                </c:pt>
                <c:pt idx="61798">
                  <c:v>143.170842394196</c:v>
                </c:pt>
                <c:pt idx="61799">
                  <c:v>143.173159149469</c:v>
                </c:pt>
                <c:pt idx="61800">
                  <c:v>143.175475904743</c:v>
                </c:pt>
                <c:pt idx="61801">
                  <c:v>143.17779266001699</c:v>
                </c:pt>
                <c:pt idx="61802">
                  <c:v>143.18010941528999</c:v>
                </c:pt>
                <c:pt idx="61803">
                  <c:v>143.18242617056401</c:v>
                </c:pt>
                <c:pt idx="61804">
                  <c:v>143.18474292583701</c:v>
                </c:pt>
                <c:pt idx="61805">
                  <c:v>143.18705968111101</c:v>
                </c:pt>
                <c:pt idx="61806">
                  <c:v>143.18937643638401</c:v>
                </c:pt>
                <c:pt idx="61807">
                  <c:v>143.191693191658</c:v>
                </c:pt>
                <c:pt idx="61808">
                  <c:v>143.194009946931</c:v>
                </c:pt>
                <c:pt idx="61809">
                  <c:v>143.196326702205</c:v>
                </c:pt>
                <c:pt idx="61810">
                  <c:v>143.198643457478</c:v>
                </c:pt>
                <c:pt idx="61811">
                  <c:v>143.20096021275199</c:v>
                </c:pt>
                <c:pt idx="61812">
                  <c:v>143.20327696802599</c:v>
                </c:pt>
                <c:pt idx="61813">
                  <c:v>143.20559372329899</c:v>
                </c:pt>
                <c:pt idx="61814">
                  <c:v>143.20791047857301</c:v>
                </c:pt>
                <c:pt idx="61815">
                  <c:v>143.21022723384601</c:v>
                </c:pt>
                <c:pt idx="61816">
                  <c:v>143.21254398912001</c:v>
                </c:pt>
                <c:pt idx="61817">
                  <c:v>143.21486074439301</c:v>
                </c:pt>
                <c:pt idx="61818">
                  <c:v>143.217177499667</c:v>
                </c:pt>
                <c:pt idx="61819">
                  <c:v>143.21949425494</c:v>
                </c:pt>
                <c:pt idx="61820">
                  <c:v>143.221811010214</c:v>
                </c:pt>
                <c:pt idx="61821">
                  <c:v>143.224127765487</c:v>
                </c:pt>
                <c:pt idx="61822">
                  <c:v>143.22644452076099</c:v>
                </c:pt>
                <c:pt idx="61823">
                  <c:v>143.22876127603399</c:v>
                </c:pt>
                <c:pt idx="61824">
                  <c:v>143.23107803130799</c:v>
                </c:pt>
                <c:pt idx="61825">
                  <c:v>143.23339478658201</c:v>
                </c:pt>
                <c:pt idx="61826">
                  <c:v>143.23571154185501</c:v>
                </c:pt>
                <c:pt idx="61827">
                  <c:v>143.23802829712901</c:v>
                </c:pt>
                <c:pt idx="61828">
                  <c:v>143.24034505240201</c:v>
                </c:pt>
                <c:pt idx="61829">
                  <c:v>143.242661807676</c:v>
                </c:pt>
                <c:pt idx="61830">
                  <c:v>143.244978562949</c:v>
                </c:pt>
                <c:pt idx="61831">
                  <c:v>143.247295318223</c:v>
                </c:pt>
                <c:pt idx="61832">
                  <c:v>143.249612073496</c:v>
                </c:pt>
                <c:pt idx="61833">
                  <c:v>143.25192882876999</c:v>
                </c:pt>
                <c:pt idx="61834">
                  <c:v>143.25424558404299</c:v>
                </c:pt>
                <c:pt idx="61835">
                  <c:v>143.25656233931699</c:v>
                </c:pt>
                <c:pt idx="61836">
                  <c:v>143.25887909458999</c:v>
                </c:pt>
                <c:pt idx="61837">
                  <c:v>143.26119584986401</c:v>
                </c:pt>
                <c:pt idx="61838">
                  <c:v>143.263512605138</c:v>
                </c:pt>
                <c:pt idx="61839">
                  <c:v>143.265829360411</c:v>
                </c:pt>
                <c:pt idx="61840">
                  <c:v>143.268146115685</c:v>
                </c:pt>
                <c:pt idx="61841">
                  <c:v>143.270462870958</c:v>
                </c:pt>
                <c:pt idx="61842">
                  <c:v>143.27277962623199</c:v>
                </c:pt>
                <c:pt idx="61843">
                  <c:v>143.27509638150499</c:v>
                </c:pt>
                <c:pt idx="61844">
                  <c:v>143.27741313677899</c:v>
                </c:pt>
                <c:pt idx="61845">
                  <c:v>143.27972989205199</c:v>
                </c:pt>
                <c:pt idx="61846">
                  <c:v>143.28204664732601</c:v>
                </c:pt>
                <c:pt idx="61847">
                  <c:v>143.28436340259901</c:v>
                </c:pt>
                <c:pt idx="61848">
                  <c:v>143.28668015787301</c:v>
                </c:pt>
                <c:pt idx="61849">
                  <c:v>143.288996913147</c:v>
                </c:pt>
                <c:pt idx="61850">
                  <c:v>143.29131366842</c:v>
                </c:pt>
                <c:pt idx="61851">
                  <c:v>143.293630423694</c:v>
                </c:pt>
                <c:pt idx="61852">
                  <c:v>143.295947178967</c:v>
                </c:pt>
                <c:pt idx="61853">
                  <c:v>143.29826393424099</c:v>
                </c:pt>
                <c:pt idx="61854">
                  <c:v>143.30058068951399</c:v>
                </c:pt>
                <c:pt idx="61855">
                  <c:v>143.30289744478799</c:v>
                </c:pt>
                <c:pt idx="61856">
                  <c:v>143.30521420006099</c:v>
                </c:pt>
                <c:pt idx="61857">
                  <c:v>143.30753095533501</c:v>
                </c:pt>
                <c:pt idx="61858">
                  <c:v>143.30984771060801</c:v>
                </c:pt>
                <c:pt idx="61859">
                  <c:v>143.31216446588201</c:v>
                </c:pt>
                <c:pt idx="61860">
                  <c:v>143.31448122115501</c:v>
                </c:pt>
                <c:pt idx="61861">
                  <c:v>143.316797976429</c:v>
                </c:pt>
                <c:pt idx="61862">
                  <c:v>143.319114731703</c:v>
                </c:pt>
                <c:pt idx="61863">
                  <c:v>143.321431486976</c:v>
                </c:pt>
                <c:pt idx="61864">
                  <c:v>143.32374824224999</c:v>
                </c:pt>
                <c:pt idx="61865">
                  <c:v>143.32606499752299</c:v>
                </c:pt>
                <c:pt idx="61866">
                  <c:v>143.32838175279699</c:v>
                </c:pt>
                <c:pt idx="61867">
                  <c:v>143.33069850806999</c:v>
                </c:pt>
                <c:pt idx="61868">
                  <c:v>143.33301526334401</c:v>
                </c:pt>
                <c:pt idx="61869">
                  <c:v>143.33533201861701</c:v>
                </c:pt>
                <c:pt idx="61870">
                  <c:v>143.337648773891</c:v>
                </c:pt>
                <c:pt idx="61871">
                  <c:v>143.339965529164</c:v>
                </c:pt>
                <c:pt idx="61872">
                  <c:v>143.342282284438</c:v>
                </c:pt>
                <c:pt idx="61873">
                  <c:v>143.344599039711</c:v>
                </c:pt>
                <c:pt idx="61874">
                  <c:v>143.34691579498499</c:v>
                </c:pt>
                <c:pt idx="61875">
                  <c:v>143.34923255025899</c:v>
                </c:pt>
                <c:pt idx="61876">
                  <c:v>143.35154930553199</c:v>
                </c:pt>
                <c:pt idx="61877">
                  <c:v>143.35386606080601</c:v>
                </c:pt>
                <c:pt idx="61878">
                  <c:v>143.35618281607901</c:v>
                </c:pt>
                <c:pt idx="61879">
                  <c:v>143.35849957135301</c:v>
                </c:pt>
                <c:pt idx="61880">
                  <c:v>143.36081632662601</c:v>
                </c:pt>
                <c:pt idx="61881">
                  <c:v>143.3631330819</c:v>
                </c:pt>
                <c:pt idx="61882">
                  <c:v>143.365449837173</c:v>
                </c:pt>
                <c:pt idx="61883">
                  <c:v>143.367766592447</c:v>
                </c:pt>
                <c:pt idx="61884">
                  <c:v>143.37008334772</c:v>
                </c:pt>
                <c:pt idx="61885">
                  <c:v>143.37240010299399</c:v>
                </c:pt>
                <c:pt idx="61886">
                  <c:v>143.37471685826699</c:v>
                </c:pt>
                <c:pt idx="61887">
                  <c:v>143.37703361354099</c:v>
                </c:pt>
                <c:pt idx="61888">
                  <c:v>143.37935036881501</c:v>
                </c:pt>
                <c:pt idx="61889">
                  <c:v>143.38166712408801</c:v>
                </c:pt>
                <c:pt idx="61890">
                  <c:v>143.38398387936201</c:v>
                </c:pt>
                <c:pt idx="61891">
                  <c:v>143.38630063463501</c:v>
                </c:pt>
                <c:pt idx="61892">
                  <c:v>143.388617389909</c:v>
                </c:pt>
                <c:pt idx="61893">
                  <c:v>143.390934145182</c:v>
                </c:pt>
                <c:pt idx="61894">
                  <c:v>143.393250900456</c:v>
                </c:pt>
                <c:pt idx="61895">
                  <c:v>143.395567655729</c:v>
                </c:pt>
                <c:pt idx="61896">
                  <c:v>143.39788441100299</c:v>
                </c:pt>
                <c:pt idx="61897">
                  <c:v>143.40020116627599</c:v>
                </c:pt>
                <c:pt idx="61898">
                  <c:v>143.40251792154999</c:v>
                </c:pt>
                <c:pt idx="61899">
                  <c:v>143.40483467682401</c:v>
                </c:pt>
                <c:pt idx="61900">
                  <c:v>143.40715143209701</c:v>
                </c:pt>
                <c:pt idx="61901">
                  <c:v>143.409468187371</c:v>
                </c:pt>
                <c:pt idx="61902">
                  <c:v>143.411784942644</c:v>
                </c:pt>
                <c:pt idx="61903">
                  <c:v>143.414101697918</c:v>
                </c:pt>
                <c:pt idx="61904">
                  <c:v>143.416418453191</c:v>
                </c:pt>
                <c:pt idx="61905">
                  <c:v>143.41873520846499</c:v>
                </c:pt>
                <c:pt idx="61906">
                  <c:v>143.42105196373799</c:v>
                </c:pt>
                <c:pt idx="61907">
                  <c:v>143.42336871901199</c:v>
                </c:pt>
                <c:pt idx="61908">
                  <c:v>143.42568547428499</c:v>
                </c:pt>
                <c:pt idx="61909">
                  <c:v>143.42800222955901</c:v>
                </c:pt>
                <c:pt idx="61910">
                  <c:v>143.43031898483201</c:v>
                </c:pt>
                <c:pt idx="61911">
                  <c:v>143.43263574010601</c:v>
                </c:pt>
                <c:pt idx="61912">
                  <c:v>143.43495249538</c:v>
                </c:pt>
                <c:pt idx="61913">
                  <c:v>143.437269250653</c:v>
                </c:pt>
                <c:pt idx="61914">
                  <c:v>143.439586005927</c:v>
                </c:pt>
                <c:pt idx="61915">
                  <c:v>143.4419027612</c:v>
                </c:pt>
                <c:pt idx="61916">
                  <c:v>143.44421951647399</c:v>
                </c:pt>
                <c:pt idx="61917">
                  <c:v>143.44653627174699</c:v>
                </c:pt>
                <c:pt idx="61918">
                  <c:v>143.44885302702099</c:v>
                </c:pt>
                <c:pt idx="61919">
                  <c:v>143.45116978229399</c:v>
                </c:pt>
                <c:pt idx="61920">
                  <c:v>143.45348653756801</c:v>
                </c:pt>
                <c:pt idx="61921">
                  <c:v>143.45580329284101</c:v>
                </c:pt>
                <c:pt idx="61922">
                  <c:v>143.45812004811501</c:v>
                </c:pt>
                <c:pt idx="61923">
                  <c:v>143.46043680338801</c:v>
                </c:pt>
                <c:pt idx="61924">
                  <c:v>143.462753558662</c:v>
                </c:pt>
                <c:pt idx="61925">
                  <c:v>143.465070313936</c:v>
                </c:pt>
                <c:pt idx="61926">
                  <c:v>143.467387069209</c:v>
                </c:pt>
                <c:pt idx="61927">
                  <c:v>143.46970382448299</c:v>
                </c:pt>
                <c:pt idx="61928">
                  <c:v>143.47202057975599</c:v>
                </c:pt>
                <c:pt idx="61929">
                  <c:v>143.47433733502999</c:v>
                </c:pt>
                <c:pt idx="61930">
                  <c:v>143.47665409030299</c:v>
                </c:pt>
                <c:pt idx="61931">
                  <c:v>143.47897084557701</c:v>
                </c:pt>
                <c:pt idx="61932">
                  <c:v>143.48128760085001</c:v>
                </c:pt>
                <c:pt idx="61933">
                  <c:v>143.483604356124</c:v>
                </c:pt>
                <c:pt idx="61934">
                  <c:v>143.485921111397</c:v>
                </c:pt>
                <c:pt idx="61935">
                  <c:v>143.488237866671</c:v>
                </c:pt>
                <c:pt idx="61936">
                  <c:v>143.490554621944</c:v>
                </c:pt>
                <c:pt idx="61937">
                  <c:v>143.49287137721799</c:v>
                </c:pt>
                <c:pt idx="61938">
                  <c:v>143.49518813249199</c:v>
                </c:pt>
                <c:pt idx="61939">
                  <c:v>143.49750488776499</c:v>
                </c:pt>
                <c:pt idx="61940">
                  <c:v>143.49982164303901</c:v>
                </c:pt>
                <c:pt idx="61941">
                  <c:v>143.50213839831201</c:v>
                </c:pt>
                <c:pt idx="61942">
                  <c:v>143.50445515358601</c:v>
                </c:pt>
                <c:pt idx="61943">
                  <c:v>143.50677190885901</c:v>
                </c:pt>
                <c:pt idx="61944">
                  <c:v>143.509088664133</c:v>
                </c:pt>
                <c:pt idx="61945">
                  <c:v>143.511405419406</c:v>
                </c:pt>
                <c:pt idx="61946">
                  <c:v>143.51372217468</c:v>
                </c:pt>
                <c:pt idx="61947">
                  <c:v>143.516038929953</c:v>
                </c:pt>
                <c:pt idx="61948">
                  <c:v>143.51835568522699</c:v>
                </c:pt>
                <c:pt idx="61949">
                  <c:v>143.52067244050099</c:v>
                </c:pt>
                <c:pt idx="61950">
                  <c:v>143.52298919577399</c:v>
                </c:pt>
                <c:pt idx="61951">
                  <c:v>143.52530595104801</c:v>
                </c:pt>
                <c:pt idx="61952">
                  <c:v>143.52762270632101</c:v>
                </c:pt>
                <c:pt idx="61953">
                  <c:v>143.52993946159501</c:v>
                </c:pt>
                <c:pt idx="61954">
                  <c:v>143.53225621686801</c:v>
                </c:pt>
                <c:pt idx="61955">
                  <c:v>143.534572972142</c:v>
                </c:pt>
                <c:pt idx="61956">
                  <c:v>143.536889727415</c:v>
                </c:pt>
                <c:pt idx="61957">
                  <c:v>143.539206482689</c:v>
                </c:pt>
                <c:pt idx="61958">
                  <c:v>143.541523237962</c:v>
                </c:pt>
                <c:pt idx="61959">
                  <c:v>143.54383999323599</c:v>
                </c:pt>
                <c:pt idx="61960">
                  <c:v>143.54615674850899</c:v>
                </c:pt>
                <c:pt idx="61961">
                  <c:v>143.54847350378299</c:v>
                </c:pt>
                <c:pt idx="61962">
                  <c:v>143.55079025905701</c:v>
                </c:pt>
                <c:pt idx="61963">
                  <c:v>143.55310701433001</c:v>
                </c:pt>
                <c:pt idx="61964">
                  <c:v>143.555423769604</c:v>
                </c:pt>
                <c:pt idx="61965">
                  <c:v>143.557740524877</c:v>
                </c:pt>
                <c:pt idx="61966">
                  <c:v>143.560057280151</c:v>
                </c:pt>
                <c:pt idx="61967">
                  <c:v>143.562374035424</c:v>
                </c:pt>
                <c:pt idx="61968">
                  <c:v>143.56469079069799</c:v>
                </c:pt>
                <c:pt idx="61969">
                  <c:v>143.56700754597099</c:v>
                </c:pt>
                <c:pt idx="61970">
                  <c:v>143.56932430124499</c:v>
                </c:pt>
                <c:pt idx="61971">
                  <c:v>143.57164105651799</c:v>
                </c:pt>
                <c:pt idx="61972">
                  <c:v>143.57395781179201</c:v>
                </c:pt>
                <c:pt idx="61973">
                  <c:v>143.57627456706501</c:v>
                </c:pt>
                <c:pt idx="61974">
                  <c:v>143.57859132233901</c:v>
                </c:pt>
                <c:pt idx="61975">
                  <c:v>143.580908077613</c:v>
                </c:pt>
                <c:pt idx="61976">
                  <c:v>143.583224832886</c:v>
                </c:pt>
                <c:pt idx="61977">
                  <c:v>143.58554158816</c:v>
                </c:pt>
                <c:pt idx="61978">
                  <c:v>143.587858343433</c:v>
                </c:pt>
                <c:pt idx="61979">
                  <c:v>143.59017509870699</c:v>
                </c:pt>
                <c:pt idx="61980">
                  <c:v>143.59249185397999</c:v>
                </c:pt>
                <c:pt idx="61981">
                  <c:v>143.59480860925399</c:v>
                </c:pt>
                <c:pt idx="61982">
                  <c:v>143.59712536452699</c:v>
                </c:pt>
                <c:pt idx="61983">
                  <c:v>143.59944211980101</c:v>
                </c:pt>
                <c:pt idx="61984">
                  <c:v>143.60175887507401</c:v>
                </c:pt>
                <c:pt idx="61985">
                  <c:v>143.60407563034801</c:v>
                </c:pt>
                <c:pt idx="61986">
                  <c:v>143.606392385622</c:v>
                </c:pt>
                <c:pt idx="61987">
                  <c:v>143.608709140895</c:v>
                </c:pt>
                <c:pt idx="61988">
                  <c:v>143.611025896169</c:v>
                </c:pt>
                <c:pt idx="61989">
                  <c:v>143.613342651442</c:v>
                </c:pt>
                <c:pt idx="61990">
                  <c:v>143.61565940671599</c:v>
                </c:pt>
                <c:pt idx="61991">
                  <c:v>143.61797616198899</c:v>
                </c:pt>
                <c:pt idx="61992">
                  <c:v>143.62029291726299</c:v>
                </c:pt>
                <c:pt idx="61993">
                  <c:v>143.62260967253599</c:v>
                </c:pt>
                <c:pt idx="61994">
                  <c:v>143.62492642781001</c:v>
                </c:pt>
                <c:pt idx="61995">
                  <c:v>143.62724318308301</c:v>
                </c:pt>
                <c:pt idx="61996">
                  <c:v>143.629559938357</c:v>
                </c:pt>
                <c:pt idx="61997">
                  <c:v>143.63187669363001</c:v>
                </c:pt>
                <c:pt idx="61998">
                  <c:v>143.634193448904</c:v>
                </c:pt>
                <c:pt idx="61999">
                  <c:v>143.63651020417799</c:v>
                </c:pt>
                <c:pt idx="62000">
                  <c:v>143.63882695945099</c:v>
                </c:pt>
                <c:pt idx="62001">
                  <c:v>143.64114371472499</c:v>
                </c:pt>
                <c:pt idx="62002">
                  <c:v>143.64346046999799</c:v>
                </c:pt>
                <c:pt idx="62003">
                  <c:v>143.64577722527201</c:v>
                </c:pt>
                <c:pt idx="62004">
                  <c:v>143.64809398054501</c:v>
                </c:pt>
                <c:pt idx="62005">
                  <c:v>143.65041073581901</c:v>
                </c:pt>
                <c:pt idx="62006">
                  <c:v>143.65272749109201</c:v>
                </c:pt>
                <c:pt idx="62007">
                  <c:v>143.655044246366</c:v>
                </c:pt>
                <c:pt idx="62008">
                  <c:v>143.657361001639</c:v>
                </c:pt>
                <c:pt idx="62009">
                  <c:v>143.659677756913</c:v>
                </c:pt>
                <c:pt idx="62010">
                  <c:v>143.661994512186</c:v>
                </c:pt>
                <c:pt idx="62011">
                  <c:v>143.66431126745999</c:v>
                </c:pt>
                <c:pt idx="62012">
                  <c:v>143.66662802273399</c:v>
                </c:pt>
                <c:pt idx="62013">
                  <c:v>143.66894477800699</c:v>
                </c:pt>
                <c:pt idx="62014">
                  <c:v>143.67126153328101</c:v>
                </c:pt>
                <c:pt idx="62015">
                  <c:v>143.67357828855401</c:v>
                </c:pt>
                <c:pt idx="62016">
                  <c:v>143.67589504382801</c:v>
                </c:pt>
                <c:pt idx="62017">
                  <c:v>143.67821179910101</c:v>
                </c:pt>
                <c:pt idx="62018">
                  <c:v>143.680528554375</c:v>
                </c:pt>
                <c:pt idx="62019">
                  <c:v>143.682845309648</c:v>
                </c:pt>
                <c:pt idx="62020">
                  <c:v>143.685162064922</c:v>
                </c:pt>
                <c:pt idx="62021">
                  <c:v>143.687478820195</c:v>
                </c:pt>
                <c:pt idx="62022">
                  <c:v>143.68979557546899</c:v>
                </c:pt>
                <c:pt idx="62023">
                  <c:v>143.69211233074199</c:v>
                </c:pt>
                <c:pt idx="62024">
                  <c:v>143.69442908601599</c:v>
                </c:pt>
                <c:pt idx="62025">
                  <c:v>143.69674584129001</c:v>
                </c:pt>
                <c:pt idx="62026">
                  <c:v>143.69906259656301</c:v>
                </c:pt>
                <c:pt idx="62027">
                  <c:v>143.70137935183701</c:v>
                </c:pt>
                <c:pt idx="62028">
                  <c:v>143.70369610711001</c:v>
                </c:pt>
                <c:pt idx="62029">
                  <c:v>143.706012862384</c:v>
                </c:pt>
                <c:pt idx="62030">
                  <c:v>143.708329617657</c:v>
                </c:pt>
                <c:pt idx="62031">
                  <c:v>143.710646372931</c:v>
                </c:pt>
                <c:pt idx="62032">
                  <c:v>143.712963128204</c:v>
                </c:pt>
                <c:pt idx="62033">
                  <c:v>143.71527988347799</c:v>
                </c:pt>
                <c:pt idx="62034">
                  <c:v>143.71759663875099</c:v>
                </c:pt>
                <c:pt idx="62035">
                  <c:v>143.71991339402501</c:v>
                </c:pt>
                <c:pt idx="62036">
                  <c:v>143.72223014929901</c:v>
                </c:pt>
                <c:pt idx="62037">
                  <c:v>143.72454690457201</c:v>
                </c:pt>
                <c:pt idx="62038">
                  <c:v>143.726863659846</c:v>
                </c:pt>
                <c:pt idx="62039">
                  <c:v>143.729180415119</c:v>
                </c:pt>
                <c:pt idx="62040">
                  <c:v>143.731497170393</c:v>
                </c:pt>
                <c:pt idx="62041">
                  <c:v>143.733813925666</c:v>
                </c:pt>
                <c:pt idx="62042">
                  <c:v>143.73613068093999</c:v>
                </c:pt>
                <c:pt idx="62043">
                  <c:v>143.73844743621299</c:v>
                </c:pt>
                <c:pt idx="62044">
                  <c:v>143.74076419148699</c:v>
                </c:pt>
                <c:pt idx="62045">
                  <c:v>143.74308094675999</c:v>
                </c:pt>
                <c:pt idx="62046">
                  <c:v>143.74539770203401</c:v>
                </c:pt>
                <c:pt idx="62047">
                  <c:v>143.74771445730701</c:v>
                </c:pt>
                <c:pt idx="62048">
                  <c:v>143.75003121258101</c:v>
                </c:pt>
                <c:pt idx="62049">
                  <c:v>143.752347967855</c:v>
                </c:pt>
                <c:pt idx="62050">
                  <c:v>143.754664723128</c:v>
                </c:pt>
                <c:pt idx="62051">
                  <c:v>143.756981478402</c:v>
                </c:pt>
                <c:pt idx="62052">
                  <c:v>143.759298233675</c:v>
                </c:pt>
                <c:pt idx="62053">
                  <c:v>143.76161498894899</c:v>
                </c:pt>
                <c:pt idx="62054">
                  <c:v>143.76393174422199</c:v>
                </c:pt>
                <c:pt idx="62055">
                  <c:v>143.76624849949599</c:v>
                </c:pt>
                <c:pt idx="62056">
                  <c:v>143.76856525476899</c:v>
                </c:pt>
                <c:pt idx="62057">
                  <c:v>143.77088201004301</c:v>
                </c:pt>
                <c:pt idx="62058">
                  <c:v>143.77319876531601</c:v>
                </c:pt>
                <c:pt idx="62059">
                  <c:v>143.77551552059001</c:v>
                </c:pt>
                <c:pt idx="62060">
                  <c:v>143.77783227586301</c:v>
                </c:pt>
                <c:pt idx="62061">
                  <c:v>143.780149031137</c:v>
                </c:pt>
                <c:pt idx="62062">
                  <c:v>143.782465786411</c:v>
                </c:pt>
                <c:pt idx="62063">
                  <c:v>143.784782541684</c:v>
                </c:pt>
                <c:pt idx="62064">
                  <c:v>143.78709929695799</c:v>
                </c:pt>
                <c:pt idx="62065">
                  <c:v>143.78941605223099</c:v>
                </c:pt>
                <c:pt idx="62066">
                  <c:v>143.79173280750501</c:v>
                </c:pt>
                <c:pt idx="62067">
                  <c:v>143.79404956277801</c:v>
                </c:pt>
                <c:pt idx="62068">
                  <c:v>143.79636631805201</c:v>
                </c:pt>
                <c:pt idx="62069">
                  <c:v>143.79868307332501</c:v>
                </c:pt>
                <c:pt idx="62070">
                  <c:v>143.800999828599</c:v>
                </c:pt>
                <c:pt idx="62071">
                  <c:v>143.803316583872</c:v>
                </c:pt>
                <c:pt idx="62072">
                  <c:v>143.805633339146</c:v>
                </c:pt>
                <c:pt idx="62073">
                  <c:v>143.807950094419</c:v>
                </c:pt>
                <c:pt idx="62074">
                  <c:v>143.81026684969299</c:v>
                </c:pt>
                <c:pt idx="62075">
                  <c:v>143.81258360496699</c:v>
                </c:pt>
                <c:pt idx="62076">
                  <c:v>143.81490036023999</c:v>
                </c:pt>
                <c:pt idx="62077">
                  <c:v>143.81721711551401</c:v>
                </c:pt>
                <c:pt idx="62078">
                  <c:v>143.81953387078701</c:v>
                </c:pt>
                <c:pt idx="62079">
                  <c:v>143.82185062606101</c:v>
                </c:pt>
                <c:pt idx="62080">
                  <c:v>143.82416738133401</c:v>
                </c:pt>
                <c:pt idx="62081">
                  <c:v>143.826484136608</c:v>
                </c:pt>
                <c:pt idx="62082">
                  <c:v>143.828800891881</c:v>
                </c:pt>
                <c:pt idx="62083">
                  <c:v>143.831117647155</c:v>
                </c:pt>
                <c:pt idx="62084">
                  <c:v>143.833434402428</c:v>
                </c:pt>
                <c:pt idx="62085">
                  <c:v>143.83575115770199</c:v>
                </c:pt>
                <c:pt idx="62086">
                  <c:v>143.83806791297599</c:v>
                </c:pt>
                <c:pt idx="62087">
                  <c:v>143.84038466824899</c:v>
                </c:pt>
                <c:pt idx="62088">
                  <c:v>143.84270142352301</c:v>
                </c:pt>
                <c:pt idx="62089">
                  <c:v>143.84501817879601</c:v>
                </c:pt>
                <c:pt idx="62090">
                  <c:v>143.84733493407001</c:v>
                </c:pt>
                <c:pt idx="62091">
                  <c:v>143.84965168934301</c:v>
                </c:pt>
                <c:pt idx="62092">
                  <c:v>143.851968444617</c:v>
                </c:pt>
                <c:pt idx="62093">
                  <c:v>143.85428519989</c:v>
                </c:pt>
                <c:pt idx="62094">
                  <c:v>143.856601955164</c:v>
                </c:pt>
                <c:pt idx="62095">
                  <c:v>143.858918710437</c:v>
                </c:pt>
                <c:pt idx="62096">
                  <c:v>143.86123546571099</c:v>
                </c:pt>
                <c:pt idx="62097">
                  <c:v>143.86355222098399</c:v>
                </c:pt>
                <c:pt idx="62098">
                  <c:v>143.86586897625801</c:v>
                </c:pt>
                <c:pt idx="62099">
                  <c:v>143.86818573153201</c:v>
                </c:pt>
                <c:pt idx="62100">
                  <c:v>143.87050248680501</c:v>
                </c:pt>
                <c:pt idx="62101">
                  <c:v>143.872819242079</c:v>
                </c:pt>
                <c:pt idx="62102">
                  <c:v>143.875135997352</c:v>
                </c:pt>
                <c:pt idx="62103">
                  <c:v>143.877452752626</c:v>
                </c:pt>
                <c:pt idx="62104">
                  <c:v>143.879769507899</c:v>
                </c:pt>
                <c:pt idx="62105">
                  <c:v>143.88208626317299</c:v>
                </c:pt>
                <c:pt idx="62106">
                  <c:v>143.88440301844599</c:v>
                </c:pt>
                <c:pt idx="62107">
                  <c:v>143.88671977371999</c:v>
                </c:pt>
                <c:pt idx="62108">
                  <c:v>143.88903652899299</c:v>
                </c:pt>
                <c:pt idx="62109">
                  <c:v>143.89135328426701</c:v>
                </c:pt>
                <c:pt idx="62110">
                  <c:v>143.89367003954001</c:v>
                </c:pt>
                <c:pt idx="62111">
                  <c:v>143.89598679481401</c:v>
                </c:pt>
                <c:pt idx="62112">
                  <c:v>143.898303550088</c:v>
                </c:pt>
                <c:pt idx="62113">
                  <c:v>143.900620305361</c:v>
                </c:pt>
                <c:pt idx="62114">
                  <c:v>143.902937060635</c:v>
                </c:pt>
                <c:pt idx="62115">
                  <c:v>143.905253815908</c:v>
                </c:pt>
                <c:pt idx="62116">
                  <c:v>143.90757057118199</c:v>
                </c:pt>
                <c:pt idx="62117">
                  <c:v>143.90988732645499</c:v>
                </c:pt>
                <c:pt idx="62118">
                  <c:v>143.91220408172899</c:v>
                </c:pt>
                <c:pt idx="62119">
                  <c:v>143.91452083700199</c:v>
                </c:pt>
                <c:pt idx="62120">
                  <c:v>143.91683759227601</c:v>
                </c:pt>
                <c:pt idx="62121">
                  <c:v>143.91915434754901</c:v>
                </c:pt>
                <c:pt idx="62122">
                  <c:v>143.92147110282301</c:v>
                </c:pt>
                <c:pt idx="62123">
                  <c:v>143.923787858097</c:v>
                </c:pt>
                <c:pt idx="62124">
                  <c:v>143.92610461337</c:v>
                </c:pt>
                <c:pt idx="62125">
                  <c:v>143.928421368644</c:v>
                </c:pt>
                <c:pt idx="62126">
                  <c:v>143.930738123917</c:v>
                </c:pt>
                <c:pt idx="62127">
                  <c:v>143.93305487919099</c:v>
                </c:pt>
                <c:pt idx="62128">
                  <c:v>143.93537163446399</c:v>
                </c:pt>
                <c:pt idx="62129">
                  <c:v>143.93768838973801</c:v>
                </c:pt>
                <c:pt idx="62130">
                  <c:v>143.94000514501101</c:v>
                </c:pt>
                <c:pt idx="62131">
                  <c:v>143.94232190028501</c:v>
                </c:pt>
                <c:pt idx="62132">
                  <c:v>143.94463865555801</c:v>
                </c:pt>
                <c:pt idx="62133">
                  <c:v>143.946955410832</c:v>
                </c:pt>
                <c:pt idx="62134">
                  <c:v>143.949272166105</c:v>
                </c:pt>
                <c:pt idx="62135">
                  <c:v>143.951588921379</c:v>
                </c:pt>
                <c:pt idx="62136">
                  <c:v>143.95390567665299</c:v>
                </c:pt>
                <c:pt idx="62137">
                  <c:v>143.95622243192599</c:v>
                </c:pt>
                <c:pt idx="62138">
                  <c:v>143.95853918719999</c:v>
                </c:pt>
                <c:pt idx="62139">
                  <c:v>143.96085594247299</c:v>
                </c:pt>
                <c:pt idx="62140">
                  <c:v>143.96317269774701</c:v>
                </c:pt>
                <c:pt idx="62141">
                  <c:v>143.96548945302001</c:v>
                </c:pt>
                <c:pt idx="62142">
                  <c:v>143.96780620829401</c:v>
                </c:pt>
                <c:pt idx="62143">
                  <c:v>143.97012296356701</c:v>
                </c:pt>
                <c:pt idx="62144">
                  <c:v>143.972439718841</c:v>
                </c:pt>
                <c:pt idx="62145">
                  <c:v>143.974756474114</c:v>
                </c:pt>
                <c:pt idx="62146">
                  <c:v>143.977073229388</c:v>
                </c:pt>
                <c:pt idx="62147">
                  <c:v>143.979389984661</c:v>
                </c:pt>
                <c:pt idx="62148">
                  <c:v>143.98170673993499</c:v>
                </c:pt>
                <c:pt idx="62149">
                  <c:v>143.98402349520899</c:v>
                </c:pt>
                <c:pt idx="62150">
                  <c:v>143.98634025048199</c:v>
                </c:pt>
                <c:pt idx="62151">
                  <c:v>143.98865700575601</c:v>
                </c:pt>
                <c:pt idx="62152">
                  <c:v>143.99097376102901</c:v>
                </c:pt>
                <c:pt idx="62153">
                  <c:v>143.99329051630301</c:v>
                </c:pt>
                <c:pt idx="62154">
                  <c:v>143.99560727157601</c:v>
                </c:pt>
                <c:pt idx="62155">
                  <c:v>143.99792402685</c:v>
                </c:pt>
                <c:pt idx="62156">
                  <c:v>144.000240782123</c:v>
                </c:pt>
                <c:pt idx="62157">
                  <c:v>144.002557537397</c:v>
                </c:pt>
                <c:pt idx="62158">
                  <c:v>144.00487429267</c:v>
                </c:pt>
                <c:pt idx="62159">
                  <c:v>144.00719104794399</c:v>
                </c:pt>
                <c:pt idx="62160">
                  <c:v>144.00950780321699</c:v>
                </c:pt>
                <c:pt idx="62161">
                  <c:v>144.01182455849101</c:v>
                </c:pt>
                <c:pt idx="62162">
                  <c:v>144.01414131376501</c:v>
                </c:pt>
                <c:pt idx="62163">
                  <c:v>144.01645806903801</c:v>
                </c:pt>
                <c:pt idx="62164">
                  <c:v>144.018774824312</c:v>
                </c:pt>
                <c:pt idx="62165">
                  <c:v>144.021091579585</c:v>
                </c:pt>
                <c:pt idx="62166">
                  <c:v>144.023408334859</c:v>
                </c:pt>
                <c:pt idx="62167">
                  <c:v>144.025725090132</c:v>
                </c:pt>
                <c:pt idx="62168">
                  <c:v>144.02804184540599</c:v>
                </c:pt>
                <c:pt idx="62169">
                  <c:v>144.03035860067899</c:v>
                </c:pt>
                <c:pt idx="62170">
                  <c:v>144.03267535595299</c:v>
                </c:pt>
                <c:pt idx="62171">
                  <c:v>144.03499211122599</c:v>
                </c:pt>
                <c:pt idx="62172">
                  <c:v>144.03730886650001</c:v>
                </c:pt>
                <c:pt idx="62173">
                  <c:v>144.03962562177401</c:v>
                </c:pt>
                <c:pt idx="62174">
                  <c:v>144.04194237704701</c:v>
                </c:pt>
                <c:pt idx="62175">
                  <c:v>144.044259132321</c:v>
                </c:pt>
                <c:pt idx="62176">
                  <c:v>144.046575887594</c:v>
                </c:pt>
                <c:pt idx="62177">
                  <c:v>144.048892642868</c:v>
                </c:pt>
                <c:pt idx="62178">
                  <c:v>144.051209398141</c:v>
                </c:pt>
                <c:pt idx="62179">
                  <c:v>144.05352615341499</c:v>
                </c:pt>
                <c:pt idx="62180">
                  <c:v>144.05584290868799</c:v>
                </c:pt>
                <c:pt idx="62181">
                  <c:v>144.05815966396199</c:v>
                </c:pt>
                <c:pt idx="62182">
                  <c:v>144.06047641923499</c:v>
                </c:pt>
                <c:pt idx="62183">
                  <c:v>144.06279317450901</c:v>
                </c:pt>
                <c:pt idx="62184">
                  <c:v>144.06510992978201</c:v>
                </c:pt>
                <c:pt idx="62185">
                  <c:v>144.06742668505601</c:v>
                </c:pt>
                <c:pt idx="62186">
                  <c:v>144.06974344033</c:v>
                </c:pt>
                <c:pt idx="62187">
                  <c:v>144.072060195603</c:v>
                </c:pt>
                <c:pt idx="62188">
                  <c:v>144.074376950877</c:v>
                </c:pt>
                <c:pt idx="62189">
                  <c:v>144.07669370615</c:v>
                </c:pt>
                <c:pt idx="62190">
                  <c:v>144.07901046142399</c:v>
                </c:pt>
                <c:pt idx="62191">
                  <c:v>144.08132721669699</c:v>
                </c:pt>
                <c:pt idx="62192">
                  <c:v>144.08364397197099</c:v>
                </c:pt>
                <c:pt idx="62193">
                  <c:v>144.08596072724399</c:v>
                </c:pt>
                <c:pt idx="62194">
                  <c:v>144.08827748251801</c:v>
                </c:pt>
                <c:pt idx="62195">
                  <c:v>144.09059423779101</c:v>
                </c:pt>
                <c:pt idx="62196">
                  <c:v>144.092910993065</c:v>
                </c:pt>
                <c:pt idx="62197">
                  <c:v>144.095227748338</c:v>
                </c:pt>
                <c:pt idx="62198">
                  <c:v>144.097544503612</c:v>
                </c:pt>
                <c:pt idx="62199">
                  <c:v>144.09986125888599</c:v>
                </c:pt>
                <c:pt idx="62200">
                  <c:v>144.10217801415899</c:v>
                </c:pt>
                <c:pt idx="62201">
                  <c:v>144.10449476943299</c:v>
                </c:pt>
                <c:pt idx="62202">
                  <c:v>144.10681152470599</c:v>
                </c:pt>
                <c:pt idx="62203">
                  <c:v>144.10912827998001</c:v>
                </c:pt>
                <c:pt idx="62204">
                  <c:v>144.11144503525301</c:v>
                </c:pt>
                <c:pt idx="62205">
                  <c:v>144.11376179052701</c:v>
                </c:pt>
                <c:pt idx="62206">
                  <c:v>144.11607854580001</c:v>
                </c:pt>
                <c:pt idx="62207">
                  <c:v>144.118395301074</c:v>
                </c:pt>
                <c:pt idx="62208">
                  <c:v>144.120712056347</c:v>
                </c:pt>
                <c:pt idx="62209">
                  <c:v>144.123028811621</c:v>
                </c:pt>
                <c:pt idx="62210">
                  <c:v>144.125345566894</c:v>
                </c:pt>
                <c:pt idx="62211">
                  <c:v>144.12766232216799</c:v>
                </c:pt>
                <c:pt idx="62212">
                  <c:v>144.12997907744199</c:v>
                </c:pt>
                <c:pt idx="62213">
                  <c:v>144.13229583271499</c:v>
                </c:pt>
                <c:pt idx="62214">
                  <c:v>144.13461258798901</c:v>
                </c:pt>
                <c:pt idx="62215">
                  <c:v>144.13692934326201</c:v>
                </c:pt>
                <c:pt idx="62216">
                  <c:v>144.13924609853601</c:v>
                </c:pt>
                <c:pt idx="62217">
                  <c:v>144.14156285380901</c:v>
                </c:pt>
                <c:pt idx="62218">
                  <c:v>144.143879609083</c:v>
                </c:pt>
                <c:pt idx="62219">
                  <c:v>144.146196364356</c:v>
                </c:pt>
                <c:pt idx="62220">
                  <c:v>144.14851311963</c:v>
                </c:pt>
                <c:pt idx="62221">
                  <c:v>144.150829874903</c:v>
                </c:pt>
                <c:pt idx="62222">
                  <c:v>144.15314663017699</c:v>
                </c:pt>
                <c:pt idx="62223">
                  <c:v>144.15546338545099</c:v>
                </c:pt>
                <c:pt idx="62224">
                  <c:v>144.15778014072399</c:v>
                </c:pt>
                <c:pt idx="62225">
                  <c:v>144.16009689599801</c:v>
                </c:pt>
                <c:pt idx="62226">
                  <c:v>144.16241365127101</c:v>
                </c:pt>
                <c:pt idx="62227">
                  <c:v>144.164730406545</c:v>
                </c:pt>
                <c:pt idx="62228">
                  <c:v>144.167047161818</c:v>
                </c:pt>
                <c:pt idx="62229">
                  <c:v>144.169363917092</c:v>
                </c:pt>
                <c:pt idx="62230">
                  <c:v>144.171680672365</c:v>
                </c:pt>
                <c:pt idx="62231">
                  <c:v>144.17399742763899</c:v>
                </c:pt>
                <c:pt idx="62232">
                  <c:v>144.17631418291199</c:v>
                </c:pt>
                <c:pt idx="62233">
                  <c:v>144.17863093818599</c:v>
                </c:pt>
                <c:pt idx="62234">
                  <c:v>144.18094769345899</c:v>
                </c:pt>
                <c:pt idx="62235">
                  <c:v>144.18326444873301</c:v>
                </c:pt>
                <c:pt idx="62236">
                  <c:v>144.18558120400701</c:v>
                </c:pt>
                <c:pt idx="62237">
                  <c:v>144.18789795928001</c:v>
                </c:pt>
                <c:pt idx="62238">
                  <c:v>144.190214714554</c:v>
                </c:pt>
                <c:pt idx="62239">
                  <c:v>144.192531469827</c:v>
                </c:pt>
                <c:pt idx="62240">
                  <c:v>144.194848225101</c:v>
                </c:pt>
                <c:pt idx="62241">
                  <c:v>144.197164980374</c:v>
                </c:pt>
                <c:pt idx="62242">
                  <c:v>144.19948173564799</c:v>
                </c:pt>
                <c:pt idx="62243">
                  <c:v>144.20179849092099</c:v>
                </c:pt>
                <c:pt idx="62244">
                  <c:v>144.20411524619499</c:v>
                </c:pt>
                <c:pt idx="62245">
                  <c:v>144.20643200146799</c:v>
                </c:pt>
                <c:pt idx="62246">
                  <c:v>144.20874875674201</c:v>
                </c:pt>
                <c:pt idx="62247">
                  <c:v>144.21106551201501</c:v>
                </c:pt>
                <c:pt idx="62248">
                  <c:v>144.21338226728901</c:v>
                </c:pt>
                <c:pt idx="62249">
                  <c:v>144.215699022563</c:v>
                </c:pt>
                <c:pt idx="62250">
                  <c:v>144.218015777836</c:v>
                </c:pt>
                <c:pt idx="62251">
                  <c:v>144.22033253311</c:v>
                </c:pt>
                <c:pt idx="62252">
                  <c:v>144.222649288383</c:v>
                </c:pt>
                <c:pt idx="62253">
                  <c:v>144.22496604365699</c:v>
                </c:pt>
                <c:pt idx="62254">
                  <c:v>144.22728279892999</c:v>
                </c:pt>
                <c:pt idx="62255">
                  <c:v>144.22959955420399</c:v>
                </c:pt>
                <c:pt idx="62256">
                  <c:v>144.23191630947699</c:v>
                </c:pt>
                <c:pt idx="62257">
                  <c:v>144.23423306475101</c:v>
                </c:pt>
                <c:pt idx="62258">
                  <c:v>144.23654982002401</c:v>
                </c:pt>
                <c:pt idx="62259">
                  <c:v>144.238866575298</c:v>
                </c:pt>
                <c:pt idx="62260">
                  <c:v>144.241183330572</c:v>
                </c:pt>
                <c:pt idx="62261">
                  <c:v>144.243500085845</c:v>
                </c:pt>
                <c:pt idx="62262">
                  <c:v>144.24581684111899</c:v>
                </c:pt>
                <c:pt idx="62263">
                  <c:v>144.24813359639199</c:v>
                </c:pt>
                <c:pt idx="62264">
                  <c:v>144.25045035166599</c:v>
                </c:pt>
                <c:pt idx="62265">
                  <c:v>144.25276710693899</c:v>
                </c:pt>
                <c:pt idx="62266">
                  <c:v>144.25508386221301</c:v>
                </c:pt>
                <c:pt idx="62267">
                  <c:v>144.25740061748601</c:v>
                </c:pt>
                <c:pt idx="62268">
                  <c:v>144.25971737276001</c:v>
                </c:pt>
                <c:pt idx="62269">
                  <c:v>144.26203412803301</c:v>
                </c:pt>
                <c:pt idx="62270">
                  <c:v>144.264350883307</c:v>
                </c:pt>
                <c:pt idx="62271">
                  <c:v>144.26666763858</c:v>
                </c:pt>
                <c:pt idx="62272">
                  <c:v>144.268984393854</c:v>
                </c:pt>
                <c:pt idx="62273">
                  <c:v>144.27130114912799</c:v>
                </c:pt>
                <c:pt idx="62274">
                  <c:v>144.27361790440099</c:v>
                </c:pt>
                <c:pt idx="62275">
                  <c:v>144.27593465967499</c:v>
                </c:pt>
                <c:pt idx="62276">
                  <c:v>144.27825141494799</c:v>
                </c:pt>
                <c:pt idx="62277">
                  <c:v>144.28056817022201</c:v>
                </c:pt>
                <c:pt idx="62278">
                  <c:v>144.28288492549501</c:v>
                </c:pt>
                <c:pt idx="62279">
                  <c:v>144.28520168076901</c:v>
                </c:pt>
                <c:pt idx="62280">
                  <c:v>144.28751843604201</c:v>
                </c:pt>
                <c:pt idx="62281">
                  <c:v>144.289835191316</c:v>
                </c:pt>
                <c:pt idx="62282">
                  <c:v>144.292151946589</c:v>
                </c:pt>
                <c:pt idx="62283">
                  <c:v>144.294468701863</c:v>
                </c:pt>
                <c:pt idx="62284">
                  <c:v>144.296785457136</c:v>
                </c:pt>
                <c:pt idx="62285">
                  <c:v>144.29910221240999</c:v>
                </c:pt>
                <c:pt idx="62286">
                  <c:v>144.30141896768399</c:v>
                </c:pt>
                <c:pt idx="62287">
                  <c:v>144.30373572295699</c:v>
                </c:pt>
                <c:pt idx="62288">
                  <c:v>144.30605247823101</c:v>
                </c:pt>
                <c:pt idx="62289">
                  <c:v>144.30836923350401</c:v>
                </c:pt>
                <c:pt idx="62290">
                  <c:v>144.310685988778</c:v>
                </c:pt>
                <c:pt idx="62291">
                  <c:v>144.313002744051</c:v>
                </c:pt>
                <c:pt idx="62292">
                  <c:v>144.315319499325</c:v>
                </c:pt>
                <c:pt idx="62293">
                  <c:v>144.317636254598</c:v>
                </c:pt>
                <c:pt idx="62294">
                  <c:v>144.31995300987199</c:v>
                </c:pt>
                <c:pt idx="62295">
                  <c:v>144.32226976514499</c:v>
                </c:pt>
                <c:pt idx="62296">
                  <c:v>144.32458652041899</c:v>
                </c:pt>
                <c:pt idx="62297">
                  <c:v>144.32690327569199</c:v>
                </c:pt>
                <c:pt idx="62298">
                  <c:v>144.32922003096601</c:v>
                </c:pt>
                <c:pt idx="62299">
                  <c:v>144.33153678624001</c:v>
                </c:pt>
                <c:pt idx="62300">
                  <c:v>144.33385354151301</c:v>
                </c:pt>
                <c:pt idx="62301">
                  <c:v>144.336170296787</c:v>
                </c:pt>
                <c:pt idx="62302">
                  <c:v>144.33848705206</c:v>
                </c:pt>
                <c:pt idx="62303">
                  <c:v>144.340803807334</c:v>
                </c:pt>
                <c:pt idx="62304">
                  <c:v>144.343120562607</c:v>
                </c:pt>
                <c:pt idx="62305">
                  <c:v>144.34543731788099</c:v>
                </c:pt>
                <c:pt idx="62306">
                  <c:v>144.34775407315399</c:v>
                </c:pt>
                <c:pt idx="62307">
                  <c:v>144.35007082842799</c:v>
                </c:pt>
                <c:pt idx="62308">
                  <c:v>144.35238758370099</c:v>
                </c:pt>
                <c:pt idx="62309">
                  <c:v>144.35470433897501</c:v>
                </c:pt>
                <c:pt idx="62310">
                  <c:v>144.35702109424901</c:v>
                </c:pt>
                <c:pt idx="62311">
                  <c:v>144.35933784952201</c:v>
                </c:pt>
                <c:pt idx="62312">
                  <c:v>144.361654604796</c:v>
                </c:pt>
                <c:pt idx="62313">
                  <c:v>144.363971360069</c:v>
                </c:pt>
                <c:pt idx="62314">
                  <c:v>144.366288115343</c:v>
                </c:pt>
                <c:pt idx="62315">
                  <c:v>144.368604870616</c:v>
                </c:pt>
                <c:pt idx="62316">
                  <c:v>144.37092162588999</c:v>
                </c:pt>
                <c:pt idx="62317">
                  <c:v>144.37323838116299</c:v>
                </c:pt>
                <c:pt idx="62318">
                  <c:v>144.37555513643699</c:v>
                </c:pt>
                <c:pt idx="62319">
                  <c:v>144.37787189170999</c:v>
                </c:pt>
                <c:pt idx="62320">
                  <c:v>144.38018864698401</c:v>
                </c:pt>
                <c:pt idx="62321">
                  <c:v>144.38250540225701</c:v>
                </c:pt>
                <c:pt idx="62322">
                  <c:v>144.384822157531</c:v>
                </c:pt>
                <c:pt idx="62323">
                  <c:v>144.387138912805</c:v>
                </c:pt>
                <c:pt idx="62324">
                  <c:v>144.389455668078</c:v>
                </c:pt>
                <c:pt idx="62325">
                  <c:v>144.39177242335199</c:v>
                </c:pt>
                <c:pt idx="62326">
                  <c:v>144.39408917862499</c:v>
                </c:pt>
                <c:pt idx="62327">
                  <c:v>144.39640593389899</c:v>
                </c:pt>
                <c:pt idx="62328">
                  <c:v>144.39872268917199</c:v>
                </c:pt>
                <c:pt idx="62329">
                  <c:v>144.40103944444601</c:v>
                </c:pt>
                <c:pt idx="62330">
                  <c:v>144.40335619971901</c:v>
                </c:pt>
                <c:pt idx="62331">
                  <c:v>144.40567295499301</c:v>
                </c:pt>
                <c:pt idx="62332">
                  <c:v>144.40798971026601</c:v>
                </c:pt>
                <c:pt idx="62333">
                  <c:v>144.41030646554</c:v>
                </c:pt>
                <c:pt idx="62334">
                  <c:v>144.412623220813</c:v>
                </c:pt>
                <c:pt idx="62335">
                  <c:v>144.414939976087</c:v>
                </c:pt>
                <c:pt idx="62336">
                  <c:v>144.41725673136099</c:v>
                </c:pt>
                <c:pt idx="62337">
                  <c:v>144.41957348663399</c:v>
                </c:pt>
                <c:pt idx="62338">
                  <c:v>144.42189024190799</c:v>
                </c:pt>
                <c:pt idx="62339">
                  <c:v>144.42420699718099</c:v>
                </c:pt>
                <c:pt idx="62340">
                  <c:v>144.42652375245501</c:v>
                </c:pt>
                <c:pt idx="62341">
                  <c:v>144.42884050772801</c:v>
                </c:pt>
                <c:pt idx="62342">
                  <c:v>144.43115726300201</c:v>
                </c:pt>
                <c:pt idx="62343">
                  <c:v>144.43347401827501</c:v>
                </c:pt>
                <c:pt idx="62344">
                  <c:v>144.435790773549</c:v>
                </c:pt>
                <c:pt idx="62345">
                  <c:v>144.438107528822</c:v>
                </c:pt>
                <c:pt idx="62346">
                  <c:v>144.440424284096</c:v>
                </c:pt>
                <c:pt idx="62347">
                  <c:v>144.442741039369</c:v>
                </c:pt>
                <c:pt idx="62348">
                  <c:v>144.44505779464299</c:v>
                </c:pt>
                <c:pt idx="62349">
                  <c:v>144.44737454991699</c:v>
                </c:pt>
                <c:pt idx="62350">
                  <c:v>144.44969130518999</c:v>
                </c:pt>
                <c:pt idx="62351">
                  <c:v>144.45200806046401</c:v>
                </c:pt>
                <c:pt idx="62352">
                  <c:v>144.45432481573701</c:v>
                </c:pt>
                <c:pt idx="62353">
                  <c:v>144.456641571011</c:v>
                </c:pt>
                <c:pt idx="62354">
                  <c:v>144.45895832628401</c:v>
                </c:pt>
                <c:pt idx="62355">
                  <c:v>144.461275081558</c:v>
                </c:pt>
                <c:pt idx="62356">
                  <c:v>144.463591836831</c:v>
                </c:pt>
                <c:pt idx="62357">
                  <c:v>144.465908592105</c:v>
                </c:pt>
                <c:pt idx="62358">
                  <c:v>144.468225347378</c:v>
                </c:pt>
                <c:pt idx="62359">
                  <c:v>144.47054210265199</c:v>
                </c:pt>
                <c:pt idx="62360">
                  <c:v>144.47285885792601</c:v>
                </c:pt>
                <c:pt idx="62361">
                  <c:v>144.47517561319901</c:v>
                </c:pt>
                <c:pt idx="62362">
                  <c:v>144.47749236847301</c:v>
                </c:pt>
                <c:pt idx="62363">
                  <c:v>144.47980912374601</c:v>
                </c:pt>
                <c:pt idx="62364">
                  <c:v>144.48212587902</c:v>
                </c:pt>
                <c:pt idx="62365">
                  <c:v>144.484442634293</c:v>
                </c:pt>
                <c:pt idx="62366">
                  <c:v>144.486759389567</c:v>
                </c:pt>
                <c:pt idx="62367">
                  <c:v>144.48907614484</c:v>
                </c:pt>
                <c:pt idx="62368">
                  <c:v>144.49139290011399</c:v>
                </c:pt>
                <c:pt idx="62369">
                  <c:v>144.49370965538699</c:v>
                </c:pt>
                <c:pt idx="62370">
                  <c:v>144.49602641066099</c:v>
                </c:pt>
                <c:pt idx="62371">
                  <c:v>144.49834316593399</c:v>
                </c:pt>
                <c:pt idx="62372">
                  <c:v>144.50065992120801</c:v>
                </c:pt>
                <c:pt idx="62373">
                  <c:v>144.50297667648201</c:v>
                </c:pt>
                <c:pt idx="62374">
                  <c:v>144.50529343175501</c:v>
                </c:pt>
                <c:pt idx="62375">
                  <c:v>144.507610187029</c:v>
                </c:pt>
                <c:pt idx="62376">
                  <c:v>144.509926942302</c:v>
                </c:pt>
                <c:pt idx="62377">
                  <c:v>144.512243697576</c:v>
                </c:pt>
                <c:pt idx="62378">
                  <c:v>144.514560452849</c:v>
                </c:pt>
                <c:pt idx="62379">
                  <c:v>144.51687720812299</c:v>
                </c:pt>
                <c:pt idx="62380">
                  <c:v>144.51919396339599</c:v>
                </c:pt>
                <c:pt idx="62381">
                  <c:v>144.52151071866999</c:v>
                </c:pt>
                <c:pt idx="62382">
                  <c:v>144.52382747394299</c:v>
                </c:pt>
                <c:pt idx="62383">
                  <c:v>144.52614422921701</c:v>
                </c:pt>
                <c:pt idx="62384">
                  <c:v>144.52846098449001</c:v>
                </c:pt>
                <c:pt idx="62385">
                  <c:v>144.53077773976401</c:v>
                </c:pt>
                <c:pt idx="62386">
                  <c:v>144.533094495038</c:v>
                </c:pt>
                <c:pt idx="62387">
                  <c:v>144.535411250311</c:v>
                </c:pt>
                <c:pt idx="62388">
                  <c:v>144.537728005585</c:v>
                </c:pt>
                <c:pt idx="62389">
                  <c:v>144.540044760858</c:v>
                </c:pt>
                <c:pt idx="62390">
                  <c:v>144.54236151613199</c:v>
                </c:pt>
                <c:pt idx="62391">
                  <c:v>144.54467827140499</c:v>
                </c:pt>
                <c:pt idx="62392">
                  <c:v>144.54699502667901</c:v>
                </c:pt>
                <c:pt idx="62393">
                  <c:v>144.54931178195201</c:v>
                </c:pt>
                <c:pt idx="62394">
                  <c:v>144.55162853722601</c:v>
                </c:pt>
                <c:pt idx="62395">
                  <c:v>144.55394529249901</c:v>
                </c:pt>
                <c:pt idx="62396">
                  <c:v>144.556262047773</c:v>
                </c:pt>
                <c:pt idx="62397">
                  <c:v>144.558578803047</c:v>
                </c:pt>
                <c:pt idx="62398">
                  <c:v>144.56089555832</c:v>
                </c:pt>
                <c:pt idx="62399">
                  <c:v>144.56321231359399</c:v>
                </c:pt>
                <c:pt idx="62400">
                  <c:v>144.56552906886699</c:v>
                </c:pt>
                <c:pt idx="62401">
                  <c:v>144.56784582414099</c:v>
                </c:pt>
                <c:pt idx="62402">
                  <c:v>144.57016257941399</c:v>
                </c:pt>
                <c:pt idx="62403">
                  <c:v>144.57247933468801</c:v>
                </c:pt>
                <c:pt idx="62404">
                  <c:v>144.57479608996101</c:v>
                </c:pt>
                <c:pt idx="62405">
                  <c:v>144.57711284523501</c:v>
                </c:pt>
                <c:pt idx="62406">
                  <c:v>144.57942960050801</c:v>
                </c:pt>
                <c:pt idx="62407">
                  <c:v>144.581746355782</c:v>
                </c:pt>
                <c:pt idx="62408">
                  <c:v>144.584063111055</c:v>
                </c:pt>
                <c:pt idx="62409">
                  <c:v>144.586379866329</c:v>
                </c:pt>
                <c:pt idx="62410">
                  <c:v>144.58869662160299</c:v>
                </c:pt>
                <c:pt idx="62411">
                  <c:v>144.59101337687599</c:v>
                </c:pt>
                <c:pt idx="62412">
                  <c:v>144.59333013214999</c:v>
                </c:pt>
                <c:pt idx="62413">
                  <c:v>144.59564688742299</c:v>
                </c:pt>
                <c:pt idx="62414">
                  <c:v>144.59796364269701</c:v>
                </c:pt>
                <c:pt idx="62415">
                  <c:v>144.60028039797001</c:v>
                </c:pt>
                <c:pt idx="62416">
                  <c:v>144.60259715324401</c:v>
                </c:pt>
                <c:pt idx="62417">
                  <c:v>144.60491390851701</c:v>
                </c:pt>
                <c:pt idx="62418">
                  <c:v>144.607230663791</c:v>
                </c:pt>
                <c:pt idx="62419">
                  <c:v>144.609547419064</c:v>
                </c:pt>
                <c:pt idx="62420">
                  <c:v>144.611864174338</c:v>
                </c:pt>
                <c:pt idx="62421">
                  <c:v>144.614180929611</c:v>
                </c:pt>
                <c:pt idx="62422">
                  <c:v>144.61649768488499</c:v>
                </c:pt>
                <c:pt idx="62423">
                  <c:v>144.61881444015901</c:v>
                </c:pt>
                <c:pt idx="62424">
                  <c:v>144.62113119543201</c:v>
                </c:pt>
                <c:pt idx="62425">
                  <c:v>144.62344795070601</c:v>
                </c:pt>
                <c:pt idx="62426">
                  <c:v>144.62576470597901</c:v>
                </c:pt>
                <c:pt idx="62427">
                  <c:v>144.628081461253</c:v>
                </c:pt>
                <c:pt idx="62428">
                  <c:v>144.630398216526</c:v>
                </c:pt>
                <c:pt idx="62429">
                  <c:v>144.6327149718</c:v>
                </c:pt>
                <c:pt idx="62430">
                  <c:v>144.635031727073</c:v>
                </c:pt>
                <c:pt idx="62431">
                  <c:v>144.63734848234699</c:v>
                </c:pt>
                <c:pt idx="62432">
                  <c:v>144.63966523761999</c:v>
                </c:pt>
                <c:pt idx="62433">
                  <c:v>144.64198199289399</c:v>
                </c:pt>
                <c:pt idx="62434">
                  <c:v>144.64429874816699</c:v>
                </c:pt>
                <c:pt idx="62435">
                  <c:v>144.64661550344101</c:v>
                </c:pt>
                <c:pt idx="62436">
                  <c:v>144.64893225871501</c:v>
                </c:pt>
                <c:pt idx="62437">
                  <c:v>144.65124901398801</c:v>
                </c:pt>
                <c:pt idx="62438">
                  <c:v>144.653565769262</c:v>
                </c:pt>
                <c:pt idx="62439">
                  <c:v>144.655882524535</c:v>
                </c:pt>
                <c:pt idx="62440">
                  <c:v>144.658199279809</c:v>
                </c:pt>
                <c:pt idx="62441">
                  <c:v>144.660516035082</c:v>
                </c:pt>
                <c:pt idx="62442">
                  <c:v>144.66283279035599</c:v>
                </c:pt>
                <c:pt idx="62443">
                  <c:v>144.66514954562899</c:v>
                </c:pt>
                <c:pt idx="62444">
                  <c:v>144.66746630090299</c:v>
                </c:pt>
                <c:pt idx="62445">
                  <c:v>144.66978305617599</c:v>
                </c:pt>
                <c:pt idx="62446">
                  <c:v>144.67209981145001</c:v>
                </c:pt>
                <c:pt idx="62447">
                  <c:v>144.67441656672401</c:v>
                </c:pt>
                <c:pt idx="62448">
                  <c:v>144.67673332199701</c:v>
                </c:pt>
                <c:pt idx="62449">
                  <c:v>144.679050077271</c:v>
                </c:pt>
                <c:pt idx="62450">
                  <c:v>144.681366832544</c:v>
                </c:pt>
                <c:pt idx="62451">
                  <c:v>144.683683587818</c:v>
                </c:pt>
                <c:pt idx="62452">
                  <c:v>144.686000343091</c:v>
                </c:pt>
                <c:pt idx="62453">
                  <c:v>144.68831709836499</c:v>
                </c:pt>
                <c:pt idx="62454">
                  <c:v>144.69063385363799</c:v>
                </c:pt>
                <c:pt idx="62455">
                  <c:v>144.69295060891201</c:v>
                </c:pt>
                <c:pt idx="62456">
                  <c:v>144.69526736418501</c:v>
                </c:pt>
                <c:pt idx="62457">
                  <c:v>144.69758411945901</c:v>
                </c:pt>
                <c:pt idx="62458">
                  <c:v>144.69990087473201</c:v>
                </c:pt>
                <c:pt idx="62459">
                  <c:v>144.702217630006</c:v>
                </c:pt>
                <c:pt idx="62460">
                  <c:v>144.70453438528</c:v>
                </c:pt>
                <c:pt idx="62461">
                  <c:v>144.706851140553</c:v>
                </c:pt>
                <c:pt idx="62462">
                  <c:v>144.70916789582699</c:v>
                </c:pt>
                <c:pt idx="62463">
                  <c:v>144.71148465109999</c:v>
                </c:pt>
                <c:pt idx="62464">
                  <c:v>144.71380140637399</c:v>
                </c:pt>
                <c:pt idx="62465">
                  <c:v>144.71611816164699</c:v>
                </c:pt>
                <c:pt idx="62466">
                  <c:v>144.71843491692101</c:v>
                </c:pt>
                <c:pt idx="62467">
                  <c:v>144.72075167219401</c:v>
                </c:pt>
                <c:pt idx="62468">
                  <c:v>144.72306842746801</c:v>
                </c:pt>
                <c:pt idx="62469">
                  <c:v>144.72538518274101</c:v>
                </c:pt>
                <c:pt idx="62470">
                  <c:v>144.727701938015</c:v>
                </c:pt>
                <c:pt idx="62471">
                  <c:v>144.730018693288</c:v>
                </c:pt>
                <c:pt idx="62472">
                  <c:v>144.732335448562</c:v>
                </c:pt>
                <c:pt idx="62473">
                  <c:v>144.73465220383599</c:v>
                </c:pt>
                <c:pt idx="62474">
                  <c:v>144.73696895910899</c:v>
                </c:pt>
                <c:pt idx="62475">
                  <c:v>144.73928571438299</c:v>
                </c:pt>
                <c:pt idx="62476">
                  <c:v>144.74160246965599</c:v>
                </c:pt>
                <c:pt idx="62477">
                  <c:v>144.74391922493001</c:v>
                </c:pt>
                <c:pt idx="62478">
                  <c:v>144.74623598020301</c:v>
                </c:pt>
                <c:pt idx="62479">
                  <c:v>144.74855273547701</c:v>
                </c:pt>
                <c:pt idx="62480">
                  <c:v>144.75086949075001</c:v>
                </c:pt>
                <c:pt idx="62481">
                  <c:v>144.753186246024</c:v>
                </c:pt>
                <c:pt idx="62482">
                  <c:v>144.755503001297</c:v>
                </c:pt>
                <c:pt idx="62483">
                  <c:v>144.757819756571</c:v>
                </c:pt>
                <c:pt idx="62484">
                  <c:v>144.760136511844</c:v>
                </c:pt>
                <c:pt idx="62485">
                  <c:v>144.76245326711799</c:v>
                </c:pt>
                <c:pt idx="62486">
                  <c:v>144.76477002239201</c:v>
                </c:pt>
                <c:pt idx="62487">
                  <c:v>144.76708677766501</c:v>
                </c:pt>
                <c:pt idx="62488">
                  <c:v>144.76940353293901</c:v>
                </c:pt>
                <c:pt idx="62489">
                  <c:v>144.77172028821201</c:v>
                </c:pt>
                <c:pt idx="62490">
                  <c:v>144.774037043486</c:v>
                </c:pt>
                <c:pt idx="62491">
                  <c:v>144.776353798759</c:v>
                </c:pt>
                <c:pt idx="62492">
                  <c:v>144.778670554033</c:v>
                </c:pt>
                <c:pt idx="62493">
                  <c:v>144.780987309306</c:v>
                </c:pt>
                <c:pt idx="62494">
                  <c:v>144.78330406457999</c:v>
                </c:pt>
                <c:pt idx="62495">
                  <c:v>144.78562081985299</c:v>
                </c:pt>
                <c:pt idx="62496">
                  <c:v>144.78793757512699</c:v>
                </c:pt>
                <c:pt idx="62497">
                  <c:v>144.79025433040101</c:v>
                </c:pt>
                <c:pt idx="62498">
                  <c:v>144.79257108567401</c:v>
                </c:pt>
                <c:pt idx="62499">
                  <c:v>144.79488784094801</c:v>
                </c:pt>
                <c:pt idx="62500">
                  <c:v>144.79720459622101</c:v>
                </c:pt>
                <c:pt idx="62501">
                  <c:v>144.799521351495</c:v>
                </c:pt>
                <c:pt idx="62502">
                  <c:v>144.801838106768</c:v>
                </c:pt>
                <c:pt idx="62503">
                  <c:v>144.804154862042</c:v>
                </c:pt>
                <c:pt idx="62504">
                  <c:v>144.806471617315</c:v>
                </c:pt>
                <c:pt idx="62505">
                  <c:v>144.80878837258899</c:v>
                </c:pt>
                <c:pt idx="62506">
                  <c:v>144.81110512786199</c:v>
                </c:pt>
                <c:pt idx="62507">
                  <c:v>144.81342188313599</c:v>
                </c:pt>
                <c:pt idx="62508">
                  <c:v>144.81573863840899</c:v>
                </c:pt>
                <c:pt idx="62509">
                  <c:v>144.81805539368301</c:v>
                </c:pt>
                <c:pt idx="62510">
                  <c:v>144.82037214895701</c:v>
                </c:pt>
                <c:pt idx="62511">
                  <c:v>144.82268890423001</c:v>
                </c:pt>
                <c:pt idx="62512">
                  <c:v>144.825005659504</c:v>
                </c:pt>
                <c:pt idx="62513">
                  <c:v>144.827322414777</c:v>
                </c:pt>
                <c:pt idx="62514">
                  <c:v>144.829639170051</c:v>
                </c:pt>
                <c:pt idx="62515">
                  <c:v>144.831955925324</c:v>
                </c:pt>
                <c:pt idx="62516">
                  <c:v>144.83427268059799</c:v>
                </c:pt>
                <c:pt idx="62517">
                  <c:v>144.83658943587099</c:v>
                </c:pt>
                <c:pt idx="62518">
                  <c:v>144.83890619114501</c:v>
                </c:pt>
                <c:pt idx="62519">
                  <c:v>144.84122294641799</c:v>
                </c:pt>
                <c:pt idx="62520">
                  <c:v>144.84353970169201</c:v>
                </c:pt>
                <c:pt idx="62521">
                  <c:v>144.84585645696501</c:v>
                </c:pt>
                <c:pt idx="62522">
                  <c:v>144.848173212239</c:v>
                </c:pt>
                <c:pt idx="62523">
                  <c:v>144.850489967513</c:v>
                </c:pt>
                <c:pt idx="62524">
                  <c:v>144.852806722786</c:v>
                </c:pt>
                <c:pt idx="62525">
                  <c:v>144.85512347805999</c:v>
                </c:pt>
                <c:pt idx="62526">
                  <c:v>144.85744023333299</c:v>
                </c:pt>
                <c:pt idx="62527">
                  <c:v>144.85975698860699</c:v>
                </c:pt>
                <c:pt idx="62528">
                  <c:v>144.86207374387999</c:v>
                </c:pt>
                <c:pt idx="62529">
                  <c:v>144.86439049915401</c:v>
                </c:pt>
                <c:pt idx="62530">
                  <c:v>144.86670725442701</c:v>
                </c:pt>
                <c:pt idx="62531">
                  <c:v>144.86902400970101</c:v>
                </c:pt>
                <c:pt idx="62532">
                  <c:v>144.87134076497401</c:v>
                </c:pt>
                <c:pt idx="62533">
                  <c:v>144.873657520248</c:v>
                </c:pt>
                <c:pt idx="62534">
                  <c:v>144.875974275522</c:v>
                </c:pt>
                <c:pt idx="62535">
                  <c:v>144.878291030795</c:v>
                </c:pt>
                <c:pt idx="62536">
                  <c:v>144.88060778606899</c:v>
                </c:pt>
                <c:pt idx="62537">
                  <c:v>144.88292454134199</c:v>
                </c:pt>
                <c:pt idx="62538">
                  <c:v>144.88524129661599</c:v>
                </c:pt>
                <c:pt idx="62539">
                  <c:v>144.88755805188899</c:v>
                </c:pt>
                <c:pt idx="62540">
                  <c:v>144.88987480716301</c:v>
                </c:pt>
                <c:pt idx="62541">
                  <c:v>144.89219156243601</c:v>
                </c:pt>
                <c:pt idx="62542">
                  <c:v>144.89450831771001</c:v>
                </c:pt>
                <c:pt idx="62543">
                  <c:v>144.89682507298301</c:v>
                </c:pt>
                <c:pt idx="62544">
                  <c:v>144.899141828257</c:v>
                </c:pt>
                <c:pt idx="62545">
                  <c:v>144.90145858353</c:v>
                </c:pt>
                <c:pt idx="62546">
                  <c:v>144.903775338804</c:v>
                </c:pt>
                <c:pt idx="62547">
                  <c:v>144.90609209407799</c:v>
                </c:pt>
                <c:pt idx="62548">
                  <c:v>144.90840884935099</c:v>
                </c:pt>
                <c:pt idx="62549">
                  <c:v>144.91072560462499</c:v>
                </c:pt>
                <c:pt idx="62550">
                  <c:v>144.91304235989799</c:v>
                </c:pt>
                <c:pt idx="62551">
                  <c:v>144.91535911517201</c:v>
                </c:pt>
                <c:pt idx="62552">
                  <c:v>144.91767587044501</c:v>
                </c:pt>
                <c:pt idx="62553">
                  <c:v>144.919992625719</c:v>
                </c:pt>
                <c:pt idx="62554">
                  <c:v>144.922309380992</c:v>
                </c:pt>
                <c:pt idx="62555">
                  <c:v>144.924626136266</c:v>
                </c:pt>
                <c:pt idx="62556">
                  <c:v>144.926942891539</c:v>
                </c:pt>
                <c:pt idx="62557">
                  <c:v>144.92925964681299</c:v>
                </c:pt>
                <c:pt idx="62558">
                  <c:v>144.93157640208599</c:v>
                </c:pt>
                <c:pt idx="62559">
                  <c:v>144.93389315735999</c:v>
                </c:pt>
                <c:pt idx="62560">
                  <c:v>144.93620991263401</c:v>
                </c:pt>
                <c:pt idx="62561">
                  <c:v>144.93852666790701</c:v>
                </c:pt>
                <c:pt idx="62562">
                  <c:v>144.94084342318101</c:v>
                </c:pt>
                <c:pt idx="62563">
                  <c:v>144.94316017845401</c:v>
                </c:pt>
                <c:pt idx="62564">
                  <c:v>144.945476933728</c:v>
                </c:pt>
                <c:pt idx="62565">
                  <c:v>144.947793689001</c:v>
                </c:pt>
                <c:pt idx="62566">
                  <c:v>144.950110444275</c:v>
                </c:pt>
                <c:pt idx="62567">
                  <c:v>144.952427199548</c:v>
                </c:pt>
                <c:pt idx="62568">
                  <c:v>144.95474395482199</c:v>
                </c:pt>
                <c:pt idx="62569">
                  <c:v>144.95706071009499</c:v>
                </c:pt>
                <c:pt idx="62570">
                  <c:v>144.95937746536899</c:v>
                </c:pt>
                <c:pt idx="62571">
                  <c:v>144.96169422064199</c:v>
                </c:pt>
                <c:pt idx="62572">
                  <c:v>144.96401097591601</c:v>
                </c:pt>
                <c:pt idx="62573">
                  <c:v>144.96632773119001</c:v>
                </c:pt>
                <c:pt idx="62574">
                  <c:v>144.96864448646301</c:v>
                </c:pt>
                <c:pt idx="62575">
                  <c:v>144.970961241737</c:v>
                </c:pt>
                <c:pt idx="62576">
                  <c:v>144.97327799701</c:v>
                </c:pt>
                <c:pt idx="62577">
                  <c:v>144.975594752284</c:v>
                </c:pt>
                <c:pt idx="62578">
                  <c:v>144.977911507557</c:v>
                </c:pt>
                <c:pt idx="62579">
                  <c:v>144.98022826283099</c:v>
                </c:pt>
                <c:pt idx="62580">
                  <c:v>144.98254501810399</c:v>
                </c:pt>
                <c:pt idx="62581">
                  <c:v>144.98486177337799</c:v>
                </c:pt>
                <c:pt idx="62582">
                  <c:v>144.98717852865099</c:v>
                </c:pt>
                <c:pt idx="62583">
                  <c:v>144.98949528392501</c:v>
                </c:pt>
                <c:pt idx="62584">
                  <c:v>144.991812039199</c:v>
                </c:pt>
                <c:pt idx="62585">
                  <c:v>144.994128794472</c:v>
                </c:pt>
                <c:pt idx="62586">
                  <c:v>144.996445549746</c:v>
                </c:pt>
                <c:pt idx="62587">
                  <c:v>144.998762305019</c:v>
                </c:pt>
                <c:pt idx="62588">
                  <c:v>145.00107906029299</c:v>
                </c:pt>
                <c:pt idx="62589">
                  <c:v>145.00339581556599</c:v>
                </c:pt>
                <c:pt idx="62590">
                  <c:v>145.00571257083999</c:v>
                </c:pt>
                <c:pt idx="62591">
                  <c:v>145.00802932611299</c:v>
                </c:pt>
                <c:pt idx="62592">
                  <c:v>145.01034608138701</c:v>
                </c:pt>
                <c:pt idx="62593">
                  <c:v>145.01266283666001</c:v>
                </c:pt>
                <c:pt idx="62594">
                  <c:v>145.01497959193401</c:v>
                </c:pt>
                <c:pt idx="62595">
                  <c:v>145.01729634720701</c:v>
                </c:pt>
                <c:pt idx="62596">
                  <c:v>145.019613102481</c:v>
                </c:pt>
                <c:pt idx="62597">
                  <c:v>145.021929857755</c:v>
                </c:pt>
                <c:pt idx="62598">
                  <c:v>145.024246613028</c:v>
                </c:pt>
                <c:pt idx="62599">
                  <c:v>145.02656336830199</c:v>
                </c:pt>
                <c:pt idx="62600">
                  <c:v>145.02888012357499</c:v>
                </c:pt>
                <c:pt idx="62601">
                  <c:v>145.03119687884899</c:v>
                </c:pt>
                <c:pt idx="62602">
                  <c:v>145.03351363412199</c:v>
                </c:pt>
                <c:pt idx="62603">
                  <c:v>145.03583038939601</c:v>
                </c:pt>
                <c:pt idx="62604">
                  <c:v>145.03814714466901</c:v>
                </c:pt>
                <c:pt idx="62605">
                  <c:v>145.04046389994301</c:v>
                </c:pt>
                <c:pt idx="62606">
                  <c:v>145.04278065521601</c:v>
                </c:pt>
                <c:pt idx="62607">
                  <c:v>145.04509741049</c:v>
                </c:pt>
                <c:pt idx="62608">
                  <c:v>145.047414165763</c:v>
                </c:pt>
                <c:pt idx="62609">
                  <c:v>145.049730921037</c:v>
                </c:pt>
                <c:pt idx="62610">
                  <c:v>145.05204767631099</c:v>
                </c:pt>
                <c:pt idx="62611">
                  <c:v>145.05436443158399</c:v>
                </c:pt>
                <c:pt idx="62612">
                  <c:v>145.05668118685799</c:v>
                </c:pt>
                <c:pt idx="62613">
                  <c:v>145.05899794213099</c:v>
                </c:pt>
                <c:pt idx="62614">
                  <c:v>145.06131469740501</c:v>
                </c:pt>
                <c:pt idx="62615">
                  <c:v>145.06363145267801</c:v>
                </c:pt>
                <c:pt idx="62616">
                  <c:v>145.065948207952</c:v>
                </c:pt>
                <c:pt idx="62617">
                  <c:v>145.068264963225</c:v>
                </c:pt>
                <c:pt idx="62618">
                  <c:v>145.070581718499</c:v>
                </c:pt>
                <c:pt idx="62619">
                  <c:v>145.072898473772</c:v>
                </c:pt>
                <c:pt idx="62620">
                  <c:v>145.07521522904599</c:v>
                </c:pt>
                <c:pt idx="62621">
                  <c:v>145.07753198431899</c:v>
                </c:pt>
                <c:pt idx="62622">
                  <c:v>145.07984873959299</c:v>
                </c:pt>
                <c:pt idx="62623">
                  <c:v>145.08216549486701</c:v>
                </c:pt>
                <c:pt idx="62624">
                  <c:v>145.08448225014001</c:v>
                </c:pt>
                <c:pt idx="62625">
                  <c:v>145.08679900541401</c:v>
                </c:pt>
                <c:pt idx="62626">
                  <c:v>145.08911576068701</c:v>
                </c:pt>
                <c:pt idx="62627">
                  <c:v>145.091432515961</c:v>
                </c:pt>
                <c:pt idx="62628">
                  <c:v>145.093749271234</c:v>
                </c:pt>
                <c:pt idx="62629">
                  <c:v>145.096066026508</c:v>
                </c:pt>
                <c:pt idx="62630">
                  <c:v>145.098382781781</c:v>
                </c:pt>
                <c:pt idx="62631">
                  <c:v>145.10069953705499</c:v>
                </c:pt>
                <c:pt idx="62632">
                  <c:v>145.10301629232799</c:v>
                </c:pt>
                <c:pt idx="62633">
                  <c:v>145.10533304760199</c:v>
                </c:pt>
                <c:pt idx="62634">
                  <c:v>145.10764980287601</c:v>
                </c:pt>
                <c:pt idx="62635">
                  <c:v>145.10996655814901</c:v>
                </c:pt>
                <c:pt idx="62636">
                  <c:v>145.11228331342301</c:v>
                </c:pt>
                <c:pt idx="62637">
                  <c:v>145.11460006869601</c:v>
                </c:pt>
                <c:pt idx="62638">
                  <c:v>145.11691682397</c:v>
                </c:pt>
                <c:pt idx="62639">
                  <c:v>145.119233579243</c:v>
                </c:pt>
                <c:pt idx="62640">
                  <c:v>145.121550334517</c:v>
                </c:pt>
                <c:pt idx="62641">
                  <c:v>145.12386708979</c:v>
                </c:pt>
                <c:pt idx="62642">
                  <c:v>145.12618384506399</c:v>
                </c:pt>
                <c:pt idx="62643">
                  <c:v>145.12850060033699</c:v>
                </c:pt>
                <c:pt idx="62644">
                  <c:v>145.13081735561099</c:v>
                </c:pt>
                <c:pt idx="62645">
                  <c:v>145.13313411088399</c:v>
                </c:pt>
                <c:pt idx="62646">
                  <c:v>145.13545086615801</c:v>
                </c:pt>
                <c:pt idx="62647">
                  <c:v>145.137767621432</c:v>
                </c:pt>
                <c:pt idx="62648">
                  <c:v>145.140084376705</c:v>
                </c:pt>
                <c:pt idx="62649">
                  <c:v>145.142401131979</c:v>
                </c:pt>
                <c:pt idx="62650">
                  <c:v>145.144717887252</c:v>
                </c:pt>
                <c:pt idx="62651">
                  <c:v>145.14703464252599</c:v>
                </c:pt>
                <c:pt idx="62652">
                  <c:v>145.14935139779899</c:v>
                </c:pt>
                <c:pt idx="62653">
                  <c:v>145.15166815307299</c:v>
                </c:pt>
                <c:pt idx="62654">
                  <c:v>145.15398490834599</c:v>
                </c:pt>
                <c:pt idx="62655">
                  <c:v>145.15630166362001</c:v>
                </c:pt>
                <c:pt idx="62656">
                  <c:v>145.15861841889301</c:v>
                </c:pt>
                <c:pt idx="62657">
                  <c:v>145.16093517416701</c:v>
                </c:pt>
                <c:pt idx="62658">
                  <c:v>145.16325192944001</c:v>
                </c:pt>
                <c:pt idx="62659">
                  <c:v>145.165568684714</c:v>
                </c:pt>
                <c:pt idx="62660">
                  <c:v>145.167885439988</c:v>
                </c:pt>
                <c:pt idx="62661">
                  <c:v>145.170202195261</c:v>
                </c:pt>
                <c:pt idx="62662">
                  <c:v>145.17251895053499</c:v>
                </c:pt>
                <c:pt idx="62663">
                  <c:v>145.17483570580799</c:v>
                </c:pt>
                <c:pt idx="62664">
                  <c:v>145.17715246108199</c:v>
                </c:pt>
                <c:pt idx="62665">
                  <c:v>145.17946921635499</c:v>
                </c:pt>
                <c:pt idx="62666">
                  <c:v>145.18178597162901</c:v>
                </c:pt>
                <c:pt idx="62667">
                  <c:v>145.18410272690201</c:v>
                </c:pt>
                <c:pt idx="62668">
                  <c:v>145.18641948217601</c:v>
                </c:pt>
                <c:pt idx="62669">
                  <c:v>145.18873623744901</c:v>
                </c:pt>
                <c:pt idx="62670">
                  <c:v>145.191052992723</c:v>
                </c:pt>
                <c:pt idx="62671">
                  <c:v>145.193369747996</c:v>
                </c:pt>
                <c:pt idx="62672">
                  <c:v>145.19568650327</c:v>
                </c:pt>
                <c:pt idx="62673">
                  <c:v>145.19800325854399</c:v>
                </c:pt>
                <c:pt idx="62674">
                  <c:v>145.20032001381699</c:v>
                </c:pt>
                <c:pt idx="62675">
                  <c:v>145.20263676909099</c:v>
                </c:pt>
                <c:pt idx="62676">
                  <c:v>145.20495352436399</c:v>
                </c:pt>
                <c:pt idx="62677">
                  <c:v>145.20727027963801</c:v>
                </c:pt>
                <c:pt idx="62678">
                  <c:v>145.20958703491101</c:v>
                </c:pt>
                <c:pt idx="62679">
                  <c:v>145.211903790185</c:v>
                </c:pt>
                <c:pt idx="62680">
                  <c:v>145.21422054545801</c:v>
                </c:pt>
                <c:pt idx="62681">
                  <c:v>145.216537300732</c:v>
                </c:pt>
                <c:pt idx="62682">
                  <c:v>145.218854056005</c:v>
                </c:pt>
                <c:pt idx="62683">
                  <c:v>145.22117081127899</c:v>
                </c:pt>
                <c:pt idx="62684">
                  <c:v>145.22348756655299</c:v>
                </c:pt>
                <c:pt idx="62685">
                  <c:v>145.22580432182599</c:v>
                </c:pt>
                <c:pt idx="62686">
                  <c:v>145.22812107710001</c:v>
                </c:pt>
                <c:pt idx="62687">
                  <c:v>145.23043783237301</c:v>
                </c:pt>
                <c:pt idx="62688">
                  <c:v>145.23275458764701</c:v>
                </c:pt>
                <c:pt idx="62689">
                  <c:v>145.23507134292001</c:v>
                </c:pt>
                <c:pt idx="62690">
                  <c:v>145.237388098194</c:v>
                </c:pt>
                <c:pt idx="62691">
                  <c:v>145.239704853467</c:v>
                </c:pt>
                <c:pt idx="62692">
                  <c:v>145.242021608741</c:v>
                </c:pt>
                <c:pt idx="62693">
                  <c:v>145.244338364014</c:v>
                </c:pt>
                <c:pt idx="62694">
                  <c:v>145.24665511928799</c:v>
                </c:pt>
                <c:pt idx="62695">
                  <c:v>145.24897187456099</c:v>
                </c:pt>
                <c:pt idx="62696">
                  <c:v>145.25128862983499</c:v>
                </c:pt>
                <c:pt idx="62697">
                  <c:v>145.25360538510901</c:v>
                </c:pt>
                <c:pt idx="62698">
                  <c:v>145.25592214038201</c:v>
                </c:pt>
                <c:pt idx="62699">
                  <c:v>145.25823889565601</c:v>
                </c:pt>
                <c:pt idx="62700">
                  <c:v>145.26055565092901</c:v>
                </c:pt>
                <c:pt idx="62701">
                  <c:v>145.262872406203</c:v>
                </c:pt>
                <c:pt idx="62702">
                  <c:v>145.265189161476</c:v>
                </c:pt>
                <c:pt idx="62703">
                  <c:v>145.26750591675</c:v>
                </c:pt>
                <c:pt idx="62704">
                  <c:v>145.269822672023</c:v>
                </c:pt>
                <c:pt idx="62705">
                  <c:v>145.27213942729699</c:v>
                </c:pt>
                <c:pt idx="62706">
                  <c:v>145.27445618256999</c:v>
                </c:pt>
                <c:pt idx="62707">
                  <c:v>145.27677293784399</c:v>
                </c:pt>
                <c:pt idx="62708">
                  <c:v>145.27908969311699</c:v>
                </c:pt>
                <c:pt idx="62709">
                  <c:v>145.28140644839101</c:v>
                </c:pt>
                <c:pt idx="62710">
                  <c:v>145.28372320366501</c:v>
                </c:pt>
                <c:pt idx="62711">
                  <c:v>145.28603995893801</c:v>
                </c:pt>
                <c:pt idx="62712">
                  <c:v>145.288356714212</c:v>
                </c:pt>
                <c:pt idx="62713">
                  <c:v>145.290673469485</c:v>
                </c:pt>
                <c:pt idx="62714">
                  <c:v>145.292990224759</c:v>
                </c:pt>
                <c:pt idx="62715">
                  <c:v>145.295306980032</c:v>
                </c:pt>
                <c:pt idx="62716">
                  <c:v>145.29762373530599</c:v>
                </c:pt>
                <c:pt idx="62717">
                  <c:v>145.29994049057899</c:v>
                </c:pt>
                <c:pt idx="62718">
                  <c:v>145.30225724585301</c:v>
                </c:pt>
                <c:pt idx="62719">
                  <c:v>145.30457400112601</c:v>
                </c:pt>
                <c:pt idx="62720">
                  <c:v>145.30689075640001</c:v>
                </c:pt>
                <c:pt idx="62721">
                  <c:v>145.309207511674</c:v>
                </c:pt>
                <c:pt idx="62722">
                  <c:v>145.311524266947</c:v>
                </c:pt>
                <c:pt idx="62723">
                  <c:v>145.313841022221</c:v>
                </c:pt>
                <c:pt idx="62724">
                  <c:v>145.316157777494</c:v>
                </c:pt>
                <c:pt idx="62725">
                  <c:v>145.31847453276799</c:v>
                </c:pt>
                <c:pt idx="62726">
                  <c:v>145.32079128804099</c:v>
                </c:pt>
                <c:pt idx="62727">
                  <c:v>145.32310804331499</c:v>
                </c:pt>
                <c:pt idx="62728">
                  <c:v>145.32542479858799</c:v>
                </c:pt>
                <c:pt idx="62729">
                  <c:v>145.32774155386201</c:v>
                </c:pt>
                <c:pt idx="62730">
                  <c:v>145.33005830913501</c:v>
                </c:pt>
                <c:pt idx="62731">
                  <c:v>145.33237506440901</c:v>
                </c:pt>
                <c:pt idx="62732">
                  <c:v>145.33469181968201</c:v>
                </c:pt>
                <c:pt idx="62733">
                  <c:v>145.337008574956</c:v>
                </c:pt>
                <c:pt idx="62734">
                  <c:v>145.33932533023</c:v>
                </c:pt>
                <c:pt idx="62735">
                  <c:v>145.341642085503</c:v>
                </c:pt>
                <c:pt idx="62736">
                  <c:v>145.34395884077699</c:v>
                </c:pt>
                <c:pt idx="62737">
                  <c:v>145.34627559604999</c:v>
                </c:pt>
                <c:pt idx="62738">
                  <c:v>145.34859235132399</c:v>
                </c:pt>
                <c:pt idx="62739">
                  <c:v>145.35090910659699</c:v>
                </c:pt>
                <c:pt idx="62740">
                  <c:v>145.35322586187101</c:v>
                </c:pt>
                <c:pt idx="62741">
                  <c:v>145.35554261714401</c:v>
                </c:pt>
                <c:pt idx="62742">
                  <c:v>145.35785937241801</c:v>
                </c:pt>
                <c:pt idx="62743">
                  <c:v>145.36017612769101</c:v>
                </c:pt>
                <c:pt idx="62744">
                  <c:v>145.362492882965</c:v>
                </c:pt>
                <c:pt idx="62745">
                  <c:v>145.364809638238</c:v>
                </c:pt>
                <c:pt idx="62746">
                  <c:v>145.367126393512</c:v>
                </c:pt>
                <c:pt idx="62747">
                  <c:v>145.36944314878599</c:v>
                </c:pt>
                <c:pt idx="62748">
                  <c:v>145.37175990405899</c:v>
                </c:pt>
                <c:pt idx="62749">
                  <c:v>145.37407665933301</c:v>
                </c:pt>
                <c:pt idx="62750">
                  <c:v>145.37639341460601</c:v>
                </c:pt>
                <c:pt idx="62751">
                  <c:v>145.37871016988001</c:v>
                </c:pt>
                <c:pt idx="62752">
                  <c:v>145.38102692515301</c:v>
                </c:pt>
                <c:pt idx="62753">
                  <c:v>145.383343680427</c:v>
                </c:pt>
                <c:pt idx="62754">
                  <c:v>145.3856604357</c:v>
                </c:pt>
                <c:pt idx="62755">
                  <c:v>145.387977190974</c:v>
                </c:pt>
                <c:pt idx="62756">
                  <c:v>145.390293946247</c:v>
                </c:pt>
                <c:pt idx="62757">
                  <c:v>145.39261070152099</c:v>
                </c:pt>
                <c:pt idx="62758">
                  <c:v>145.39492745679399</c:v>
                </c:pt>
                <c:pt idx="62759">
                  <c:v>145.39724421206799</c:v>
                </c:pt>
                <c:pt idx="62760">
                  <c:v>145.39956096734201</c:v>
                </c:pt>
                <c:pt idx="62761">
                  <c:v>145.40187772261501</c:v>
                </c:pt>
                <c:pt idx="62762">
                  <c:v>145.40419447788901</c:v>
                </c:pt>
                <c:pt idx="62763">
                  <c:v>145.40651123316201</c:v>
                </c:pt>
                <c:pt idx="62764">
                  <c:v>145.408827988436</c:v>
                </c:pt>
                <c:pt idx="62765">
                  <c:v>145.411144743709</c:v>
                </c:pt>
                <c:pt idx="62766">
                  <c:v>145.413461498983</c:v>
                </c:pt>
                <c:pt idx="62767">
                  <c:v>145.415778254256</c:v>
                </c:pt>
                <c:pt idx="62768">
                  <c:v>145.41809500952999</c:v>
                </c:pt>
                <c:pt idx="62769">
                  <c:v>145.42041176480299</c:v>
                </c:pt>
                <c:pt idx="62770">
                  <c:v>145.42272852007699</c:v>
                </c:pt>
                <c:pt idx="62771">
                  <c:v>145.42504527535101</c:v>
                </c:pt>
                <c:pt idx="62772">
                  <c:v>145.42736203062401</c:v>
                </c:pt>
                <c:pt idx="62773">
                  <c:v>145.42967878589801</c:v>
                </c:pt>
                <c:pt idx="62774">
                  <c:v>145.43199554117101</c:v>
                </c:pt>
                <c:pt idx="62775">
                  <c:v>145.434312296445</c:v>
                </c:pt>
                <c:pt idx="62776">
                  <c:v>145.436629051718</c:v>
                </c:pt>
                <c:pt idx="62777">
                  <c:v>145.438945806992</c:v>
                </c:pt>
                <c:pt idx="62778">
                  <c:v>145.441262562265</c:v>
                </c:pt>
                <c:pt idx="62779">
                  <c:v>145.44357931753899</c:v>
                </c:pt>
                <c:pt idx="62780">
                  <c:v>145.44589607281199</c:v>
                </c:pt>
                <c:pt idx="62781">
                  <c:v>145.44821282808601</c:v>
                </c:pt>
                <c:pt idx="62782">
                  <c:v>145.45052958335901</c:v>
                </c:pt>
                <c:pt idx="62783">
                  <c:v>145.45284633863301</c:v>
                </c:pt>
                <c:pt idx="62784">
                  <c:v>145.455163093907</c:v>
                </c:pt>
                <c:pt idx="62785">
                  <c:v>145.45747984918</c:v>
                </c:pt>
                <c:pt idx="62786">
                  <c:v>145.459796604454</c:v>
                </c:pt>
                <c:pt idx="62787">
                  <c:v>145.462113359727</c:v>
                </c:pt>
                <c:pt idx="62788">
                  <c:v>145.46443011500099</c:v>
                </c:pt>
                <c:pt idx="62789">
                  <c:v>145.46674687027399</c:v>
                </c:pt>
                <c:pt idx="62790">
                  <c:v>145.46906362554799</c:v>
                </c:pt>
                <c:pt idx="62791">
                  <c:v>145.47138038082099</c:v>
                </c:pt>
                <c:pt idx="62792">
                  <c:v>145.47369713609501</c:v>
                </c:pt>
                <c:pt idx="62793">
                  <c:v>145.47601389136801</c:v>
                </c:pt>
                <c:pt idx="62794">
                  <c:v>145.47833064664201</c:v>
                </c:pt>
                <c:pt idx="62795">
                  <c:v>145.48064740191501</c:v>
                </c:pt>
                <c:pt idx="62796">
                  <c:v>145.482964157189</c:v>
                </c:pt>
                <c:pt idx="62797">
                  <c:v>145.485280912463</c:v>
                </c:pt>
                <c:pt idx="62798">
                  <c:v>145.487597667736</c:v>
                </c:pt>
                <c:pt idx="62799">
                  <c:v>145.48991442300999</c:v>
                </c:pt>
                <c:pt idx="62800">
                  <c:v>145.49223117828299</c:v>
                </c:pt>
                <c:pt idx="62801">
                  <c:v>145.49454793355699</c:v>
                </c:pt>
                <c:pt idx="62802">
                  <c:v>145.49686468882999</c:v>
                </c:pt>
                <c:pt idx="62803">
                  <c:v>145.49918144410401</c:v>
                </c:pt>
                <c:pt idx="62804">
                  <c:v>145.50149819937701</c:v>
                </c:pt>
                <c:pt idx="62805">
                  <c:v>145.50381495465101</c:v>
                </c:pt>
                <c:pt idx="62806">
                  <c:v>145.50613170992401</c:v>
                </c:pt>
                <c:pt idx="62807">
                  <c:v>145.508448465198</c:v>
                </c:pt>
                <c:pt idx="62808">
                  <c:v>145.510765220471</c:v>
                </c:pt>
                <c:pt idx="62809">
                  <c:v>145.513081975745</c:v>
                </c:pt>
                <c:pt idx="62810">
                  <c:v>145.51539873101899</c:v>
                </c:pt>
                <c:pt idx="62811">
                  <c:v>145.51771548629199</c:v>
                </c:pt>
                <c:pt idx="62812">
                  <c:v>145.52003224156601</c:v>
                </c:pt>
                <c:pt idx="62813">
                  <c:v>145.52234899683901</c:v>
                </c:pt>
                <c:pt idx="62814">
                  <c:v>145.52466575211301</c:v>
                </c:pt>
                <c:pt idx="62815">
                  <c:v>145.52698250738601</c:v>
                </c:pt>
                <c:pt idx="62816">
                  <c:v>145.52929926266</c:v>
                </c:pt>
                <c:pt idx="62817">
                  <c:v>145.531616017933</c:v>
                </c:pt>
                <c:pt idx="62818">
                  <c:v>145.533932773207</c:v>
                </c:pt>
                <c:pt idx="62819">
                  <c:v>145.53624952848</c:v>
                </c:pt>
                <c:pt idx="62820">
                  <c:v>145.53856628375399</c:v>
                </c:pt>
                <c:pt idx="62821">
                  <c:v>145.54088303902799</c:v>
                </c:pt>
                <c:pt idx="62822">
                  <c:v>145.54319979430099</c:v>
                </c:pt>
                <c:pt idx="62823">
                  <c:v>145.54551654957501</c:v>
                </c:pt>
                <c:pt idx="62824">
                  <c:v>145.54783330484801</c:v>
                </c:pt>
                <c:pt idx="62825">
                  <c:v>145.55015006012201</c:v>
                </c:pt>
                <c:pt idx="62826">
                  <c:v>145.55246681539501</c:v>
                </c:pt>
                <c:pt idx="62827">
                  <c:v>145.554783570669</c:v>
                </c:pt>
                <c:pt idx="62828">
                  <c:v>145.557100325942</c:v>
                </c:pt>
                <c:pt idx="62829">
                  <c:v>145.559417081216</c:v>
                </c:pt>
                <c:pt idx="62830">
                  <c:v>145.561733836489</c:v>
                </c:pt>
                <c:pt idx="62831">
                  <c:v>145.56405059176299</c:v>
                </c:pt>
                <c:pt idx="62832">
                  <c:v>145.56636734703599</c:v>
                </c:pt>
                <c:pt idx="62833">
                  <c:v>145.56868410230999</c:v>
                </c:pt>
                <c:pt idx="62834">
                  <c:v>145.57100085758401</c:v>
                </c:pt>
                <c:pt idx="62835">
                  <c:v>145.57331761285701</c:v>
                </c:pt>
                <c:pt idx="62836">
                  <c:v>145.57563436813101</c:v>
                </c:pt>
                <c:pt idx="62837">
                  <c:v>145.57795112340401</c:v>
                </c:pt>
                <c:pt idx="62838">
                  <c:v>145.580267878678</c:v>
                </c:pt>
                <c:pt idx="62839">
                  <c:v>145.582584633951</c:v>
                </c:pt>
                <c:pt idx="62840">
                  <c:v>145.584901389225</c:v>
                </c:pt>
                <c:pt idx="62841">
                  <c:v>145.587218144498</c:v>
                </c:pt>
                <c:pt idx="62842">
                  <c:v>145.58953489977199</c:v>
                </c:pt>
                <c:pt idx="62843">
                  <c:v>145.59185165504499</c:v>
                </c:pt>
                <c:pt idx="62844">
                  <c:v>145.59416841031901</c:v>
                </c:pt>
                <c:pt idx="62845">
                  <c:v>145.59648516559199</c:v>
                </c:pt>
                <c:pt idx="62846">
                  <c:v>145.59880192086601</c:v>
                </c:pt>
                <c:pt idx="62847">
                  <c:v>145.60111867614</c:v>
                </c:pt>
                <c:pt idx="62848">
                  <c:v>145.603435431413</c:v>
                </c:pt>
                <c:pt idx="62849">
                  <c:v>145.605752186687</c:v>
                </c:pt>
                <c:pt idx="62850">
                  <c:v>145.60806894196</c:v>
                </c:pt>
                <c:pt idx="62851">
                  <c:v>145.61038569723399</c:v>
                </c:pt>
                <c:pt idx="62852">
                  <c:v>145.61270245250699</c:v>
                </c:pt>
                <c:pt idx="62853">
                  <c:v>145.61501920778099</c:v>
                </c:pt>
                <c:pt idx="62854">
                  <c:v>145.61733596305399</c:v>
                </c:pt>
                <c:pt idx="62855">
                  <c:v>145.61965271832801</c:v>
                </c:pt>
                <c:pt idx="62856">
                  <c:v>145.62196947360101</c:v>
                </c:pt>
                <c:pt idx="62857">
                  <c:v>145.62428622887501</c:v>
                </c:pt>
                <c:pt idx="62858">
                  <c:v>145.626602984149</c:v>
                </c:pt>
                <c:pt idx="62859">
                  <c:v>145.628919739422</c:v>
                </c:pt>
                <c:pt idx="62860">
                  <c:v>145.631236494696</c:v>
                </c:pt>
                <c:pt idx="62861">
                  <c:v>145.633553249969</c:v>
                </c:pt>
                <c:pt idx="62862">
                  <c:v>145.63587000524299</c:v>
                </c:pt>
                <c:pt idx="62863">
                  <c:v>145.63818676051599</c:v>
                </c:pt>
                <c:pt idx="62864">
                  <c:v>145.64050351578999</c:v>
                </c:pt>
                <c:pt idx="62865">
                  <c:v>145.64282027106299</c:v>
                </c:pt>
                <c:pt idx="62866">
                  <c:v>145.64513702633701</c:v>
                </c:pt>
                <c:pt idx="62867">
                  <c:v>145.64745378161001</c:v>
                </c:pt>
                <c:pt idx="62868">
                  <c:v>145.64977053688401</c:v>
                </c:pt>
                <c:pt idx="62869">
                  <c:v>145.65208729215701</c:v>
                </c:pt>
                <c:pt idx="62870">
                  <c:v>145.654404047431</c:v>
                </c:pt>
                <c:pt idx="62871">
                  <c:v>145.656720802705</c:v>
                </c:pt>
                <c:pt idx="62872">
                  <c:v>145.659037557978</c:v>
                </c:pt>
                <c:pt idx="62873">
                  <c:v>145.66135431325199</c:v>
                </c:pt>
                <c:pt idx="62874">
                  <c:v>145.66367106852499</c:v>
                </c:pt>
                <c:pt idx="62875">
                  <c:v>145.66598782379899</c:v>
                </c:pt>
                <c:pt idx="62876">
                  <c:v>145.66830457907199</c:v>
                </c:pt>
                <c:pt idx="62877">
                  <c:v>145.67062133434601</c:v>
                </c:pt>
                <c:pt idx="62878">
                  <c:v>145.67293808961901</c:v>
                </c:pt>
                <c:pt idx="62879">
                  <c:v>145.675254844893</c:v>
                </c:pt>
                <c:pt idx="62880">
                  <c:v>145.677571600166</c:v>
                </c:pt>
                <c:pt idx="62881">
                  <c:v>145.67988835544</c:v>
                </c:pt>
                <c:pt idx="62882">
                  <c:v>145.682205110713</c:v>
                </c:pt>
                <c:pt idx="62883">
                  <c:v>145.68452186598699</c:v>
                </c:pt>
                <c:pt idx="62884">
                  <c:v>145.68683862126099</c:v>
                </c:pt>
                <c:pt idx="62885">
                  <c:v>145.68915537653399</c:v>
                </c:pt>
                <c:pt idx="62886">
                  <c:v>145.69147213180801</c:v>
                </c:pt>
                <c:pt idx="62887">
                  <c:v>145.69378888708101</c:v>
                </c:pt>
                <c:pt idx="62888">
                  <c:v>145.69610564235501</c:v>
                </c:pt>
                <c:pt idx="62889">
                  <c:v>145.69842239762801</c:v>
                </c:pt>
                <c:pt idx="62890">
                  <c:v>145.700739152902</c:v>
                </c:pt>
                <c:pt idx="62891">
                  <c:v>145.703055908175</c:v>
                </c:pt>
                <c:pt idx="62892">
                  <c:v>145.705372663449</c:v>
                </c:pt>
                <c:pt idx="62893">
                  <c:v>145.707689418722</c:v>
                </c:pt>
                <c:pt idx="62894">
                  <c:v>145.71000617399599</c:v>
                </c:pt>
                <c:pt idx="62895">
                  <c:v>145.71232292926899</c:v>
                </c:pt>
                <c:pt idx="62896">
                  <c:v>145.71463968454299</c:v>
                </c:pt>
                <c:pt idx="62897">
                  <c:v>145.71695643981701</c:v>
                </c:pt>
                <c:pt idx="62898">
                  <c:v>145.71927319509001</c:v>
                </c:pt>
                <c:pt idx="62899">
                  <c:v>145.72158995036401</c:v>
                </c:pt>
                <c:pt idx="62900">
                  <c:v>145.72390670563701</c:v>
                </c:pt>
                <c:pt idx="62901">
                  <c:v>145.726223460911</c:v>
                </c:pt>
                <c:pt idx="62902">
                  <c:v>145.728540216184</c:v>
                </c:pt>
                <c:pt idx="62903">
                  <c:v>145.730856971458</c:v>
                </c:pt>
                <c:pt idx="62904">
                  <c:v>145.733173726731</c:v>
                </c:pt>
                <c:pt idx="62905">
                  <c:v>145.73549048200499</c:v>
                </c:pt>
                <c:pt idx="62906">
                  <c:v>145.73780723727799</c:v>
                </c:pt>
                <c:pt idx="62907">
                  <c:v>145.74012399255199</c:v>
                </c:pt>
                <c:pt idx="62908">
                  <c:v>145.74244074782601</c:v>
                </c:pt>
                <c:pt idx="62909">
                  <c:v>145.74475750309901</c:v>
                </c:pt>
                <c:pt idx="62910">
                  <c:v>145.747074258373</c:v>
                </c:pt>
                <c:pt idx="62911">
                  <c:v>145.749391013646</c:v>
                </c:pt>
                <c:pt idx="62912">
                  <c:v>145.75170776892</c:v>
                </c:pt>
                <c:pt idx="62913">
                  <c:v>145.754024524193</c:v>
                </c:pt>
                <c:pt idx="62914">
                  <c:v>145.75634127946699</c:v>
                </c:pt>
                <c:pt idx="62915">
                  <c:v>145.75865803473999</c:v>
                </c:pt>
                <c:pt idx="62916">
                  <c:v>145.76097479001399</c:v>
                </c:pt>
                <c:pt idx="62917">
                  <c:v>145.76329154528699</c:v>
                </c:pt>
                <c:pt idx="62918">
                  <c:v>145.76560830056101</c:v>
                </c:pt>
                <c:pt idx="62919">
                  <c:v>145.76792505583401</c:v>
                </c:pt>
                <c:pt idx="62920">
                  <c:v>145.77024181110801</c:v>
                </c:pt>
                <c:pt idx="62921">
                  <c:v>145.772558566382</c:v>
                </c:pt>
                <c:pt idx="62922">
                  <c:v>145.774875321655</c:v>
                </c:pt>
                <c:pt idx="62923">
                  <c:v>145.777192076929</c:v>
                </c:pt>
                <c:pt idx="62924">
                  <c:v>145.779508832202</c:v>
                </c:pt>
                <c:pt idx="62925">
                  <c:v>145.78182558747599</c:v>
                </c:pt>
                <c:pt idx="62926">
                  <c:v>145.78414234274899</c:v>
                </c:pt>
                <c:pt idx="62927">
                  <c:v>145.78645909802299</c:v>
                </c:pt>
                <c:pt idx="62928">
                  <c:v>145.78877585329599</c:v>
                </c:pt>
                <c:pt idx="62929">
                  <c:v>145.79109260857001</c:v>
                </c:pt>
                <c:pt idx="62930">
                  <c:v>145.79340936384301</c:v>
                </c:pt>
                <c:pt idx="62931">
                  <c:v>145.79572611911701</c:v>
                </c:pt>
                <c:pt idx="62932">
                  <c:v>145.79804287439001</c:v>
                </c:pt>
                <c:pt idx="62933">
                  <c:v>145.800359629664</c:v>
                </c:pt>
                <c:pt idx="62934">
                  <c:v>145.802676384938</c:v>
                </c:pt>
                <c:pt idx="62935">
                  <c:v>145.804993140211</c:v>
                </c:pt>
                <c:pt idx="62936">
                  <c:v>145.80730989548499</c:v>
                </c:pt>
                <c:pt idx="62937">
                  <c:v>145.80962665075799</c:v>
                </c:pt>
                <c:pt idx="62938">
                  <c:v>145.81194340603199</c:v>
                </c:pt>
                <c:pt idx="62939">
                  <c:v>145.81426016130499</c:v>
                </c:pt>
                <c:pt idx="62940">
                  <c:v>145.81657691657901</c:v>
                </c:pt>
                <c:pt idx="62941">
                  <c:v>145.81889367185201</c:v>
                </c:pt>
                <c:pt idx="62942">
                  <c:v>145.821210427126</c:v>
                </c:pt>
                <c:pt idx="62943">
                  <c:v>145.823527182399</c:v>
                </c:pt>
                <c:pt idx="62944">
                  <c:v>145.825843937673</c:v>
                </c:pt>
                <c:pt idx="62945">
                  <c:v>145.828160692946</c:v>
                </c:pt>
                <c:pt idx="62946">
                  <c:v>145.83047744821999</c:v>
                </c:pt>
                <c:pt idx="62947">
                  <c:v>145.83279420349399</c:v>
                </c:pt>
                <c:pt idx="62948">
                  <c:v>145.83511095876699</c:v>
                </c:pt>
                <c:pt idx="62949">
                  <c:v>145.83742771404101</c:v>
                </c:pt>
                <c:pt idx="62950">
                  <c:v>145.83974446931401</c:v>
                </c:pt>
                <c:pt idx="62951">
                  <c:v>145.84206122458801</c:v>
                </c:pt>
                <c:pt idx="62952">
                  <c:v>145.84437797986101</c:v>
                </c:pt>
                <c:pt idx="62953">
                  <c:v>145.846694735135</c:v>
                </c:pt>
                <c:pt idx="62954">
                  <c:v>145.849011490408</c:v>
                </c:pt>
                <c:pt idx="62955">
                  <c:v>145.851328245682</c:v>
                </c:pt>
                <c:pt idx="62956">
                  <c:v>145.853645000955</c:v>
                </c:pt>
                <c:pt idx="62957">
                  <c:v>145.85596175622899</c:v>
                </c:pt>
                <c:pt idx="62958">
                  <c:v>145.85827851150299</c:v>
                </c:pt>
                <c:pt idx="62959">
                  <c:v>145.86059526677599</c:v>
                </c:pt>
                <c:pt idx="62960">
                  <c:v>145.86291202205001</c:v>
                </c:pt>
                <c:pt idx="62961">
                  <c:v>145.86522877732301</c:v>
                </c:pt>
                <c:pt idx="62962">
                  <c:v>145.86754553259701</c:v>
                </c:pt>
                <c:pt idx="62963">
                  <c:v>145.86986228787001</c:v>
                </c:pt>
                <c:pt idx="62964">
                  <c:v>145.872179043144</c:v>
                </c:pt>
                <c:pt idx="62965">
                  <c:v>145.874495798417</c:v>
                </c:pt>
                <c:pt idx="62966">
                  <c:v>145.876812553691</c:v>
                </c:pt>
                <c:pt idx="62967">
                  <c:v>145.879129308964</c:v>
                </c:pt>
                <c:pt idx="62968">
                  <c:v>145.88144606423799</c:v>
                </c:pt>
                <c:pt idx="62969">
                  <c:v>145.88376281951099</c:v>
                </c:pt>
                <c:pt idx="62970">
                  <c:v>145.88607957478499</c:v>
                </c:pt>
                <c:pt idx="62971">
                  <c:v>145.88839633005901</c:v>
                </c:pt>
                <c:pt idx="62972">
                  <c:v>145.89071308533201</c:v>
                </c:pt>
                <c:pt idx="62973">
                  <c:v>145.893029840606</c:v>
                </c:pt>
                <c:pt idx="62974">
                  <c:v>145.895346595879</c:v>
                </c:pt>
                <c:pt idx="62975">
                  <c:v>145.897663351153</c:v>
                </c:pt>
                <c:pt idx="62976">
                  <c:v>145.899980106426</c:v>
                </c:pt>
                <c:pt idx="62977">
                  <c:v>145.90229686169999</c:v>
                </c:pt>
                <c:pt idx="62978">
                  <c:v>145.90461361697299</c:v>
                </c:pt>
                <c:pt idx="62979">
                  <c:v>145.90693037224699</c:v>
                </c:pt>
                <c:pt idx="62980">
                  <c:v>145.90924712751999</c:v>
                </c:pt>
                <c:pt idx="62981">
                  <c:v>145.91156388279401</c:v>
                </c:pt>
                <c:pt idx="62982">
                  <c:v>145.91388063806701</c:v>
                </c:pt>
                <c:pt idx="62983">
                  <c:v>145.91619739334101</c:v>
                </c:pt>
                <c:pt idx="62984">
                  <c:v>145.918514148615</c:v>
                </c:pt>
                <c:pt idx="62985">
                  <c:v>145.920830903888</c:v>
                </c:pt>
                <c:pt idx="62986">
                  <c:v>145.923147659162</c:v>
                </c:pt>
                <c:pt idx="62987">
                  <c:v>145.925464414435</c:v>
                </c:pt>
                <c:pt idx="62988">
                  <c:v>145.92778116970899</c:v>
                </c:pt>
                <c:pt idx="62989">
                  <c:v>145.93009792498199</c:v>
                </c:pt>
                <c:pt idx="62990">
                  <c:v>145.93241468025599</c:v>
                </c:pt>
                <c:pt idx="62991">
                  <c:v>145.93473143552899</c:v>
                </c:pt>
                <c:pt idx="62992">
                  <c:v>145.93704819080301</c:v>
                </c:pt>
                <c:pt idx="62993">
                  <c:v>145.93936494607601</c:v>
                </c:pt>
                <c:pt idx="62994">
                  <c:v>145.94168170135001</c:v>
                </c:pt>
                <c:pt idx="62995">
                  <c:v>145.943998456624</c:v>
                </c:pt>
                <c:pt idx="62996">
                  <c:v>145.946315211897</c:v>
                </c:pt>
                <c:pt idx="62997">
                  <c:v>145.948631967171</c:v>
                </c:pt>
                <c:pt idx="62998">
                  <c:v>145.950948722444</c:v>
                </c:pt>
                <c:pt idx="62999">
                  <c:v>145.95326547771799</c:v>
                </c:pt>
                <c:pt idx="63000">
                  <c:v>145.95558223299099</c:v>
                </c:pt>
                <c:pt idx="63001">
                  <c:v>145.95789898826499</c:v>
                </c:pt>
                <c:pt idx="63002">
                  <c:v>145.96021574353799</c:v>
                </c:pt>
                <c:pt idx="63003">
                  <c:v>145.96253249881201</c:v>
                </c:pt>
                <c:pt idx="63004">
                  <c:v>145.96484925408501</c:v>
                </c:pt>
                <c:pt idx="63005">
                  <c:v>145.967166009359</c:v>
                </c:pt>
                <c:pt idx="63006">
                  <c:v>145.96948276463201</c:v>
                </c:pt>
                <c:pt idx="63007">
                  <c:v>145.971799519906</c:v>
                </c:pt>
                <c:pt idx="63008">
                  <c:v>145.97411627517999</c:v>
                </c:pt>
                <c:pt idx="63009">
                  <c:v>145.97643303045299</c:v>
                </c:pt>
                <c:pt idx="63010">
                  <c:v>145.97874978572699</c:v>
                </c:pt>
                <c:pt idx="63011">
                  <c:v>145.98106654099999</c:v>
                </c:pt>
                <c:pt idx="63012">
                  <c:v>145.98338329627401</c:v>
                </c:pt>
                <c:pt idx="63013">
                  <c:v>145.98570005154701</c:v>
                </c:pt>
                <c:pt idx="63014">
                  <c:v>145.98801680682101</c:v>
                </c:pt>
                <c:pt idx="63015">
                  <c:v>145.99033356209401</c:v>
                </c:pt>
                <c:pt idx="63016">
                  <c:v>145.992650317368</c:v>
                </c:pt>
                <c:pt idx="63017">
                  <c:v>145.994967072641</c:v>
                </c:pt>
                <c:pt idx="63018">
                  <c:v>145.997283827915</c:v>
                </c:pt>
                <c:pt idx="63019">
                  <c:v>145.999600583188</c:v>
                </c:pt>
                <c:pt idx="63020">
                  <c:v>146.00191733846199</c:v>
                </c:pt>
                <c:pt idx="63021">
                  <c:v>146.00423409373599</c:v>
                </c:pt>
                <c:pt idx="63022">
                  <c:v>146.00655084900899</c:v>
                </c:pt>
                <c:pt idx="63023">
                  <c:v>146.00886760428301</c:v>
                </c:pt>
                <c:pt idx="63024">
                  <c:v>146.01118435955601</c:v>
                </c:pt>
                <c:pt idx="63025">
                  <c:v>146.01350111483001</c:v>
                </c:pt>
                <c:pt idx="63026">
                  <c:v>146.01581787010301</c:v>
                </c:pt>
                <c:pt idx="63027">
                  <c:v>146.018134625377</c:v>
                </c:pt>
                <c:pt idx="63028">
                  <c:v>146.02045138065</c:v>
                </c:pt>
                <c:pt idx="63029">
                  <c:v>146.022768135924</c:v>
                </c:pt>
                <c:pt idx="63030">
                  <c:v>146.025084891197</c:v>
                </c:pt>
                <c:pt idx="63031">
                  <c:v>146.02740164647099</c:v>
                </c:pt>
                <c:pt idx="63032">
                  <c:v>146.02971840174399</c:v>
                </c:pt>
                <c:pt idx="63033">
                  <c:v>146.03203515701799</c:v>
                </c:pt>
                <c:pt idx="63034">
                  <c:v>146.03435191229201</c:v>
                </c:pt>
                <c:pt idx="63035">
                  <c:v>146.03666866756501</c:v>
                </c:pt>
                <c:pt idx="63036">
                  <c:v>146.038985422839</c:v>
                </c:pt>
                <c:pt idx="63037">
                  <c:v>146.04130217811201</c:v>
                </c:pt>
                <c:pt idx="63038">
                  <c:v>146.043618933386</c:v>
                </c:pt>
                <c:pt idx="63039">
                  <c:v>146.045935688659</c:v>
                </c:pt>
                <c:pt idx="63040">
                  <c:v>146.04825244393299</c:v>
                </c:pt>
                <c:pt idx="63041">
                  <c:v>146.050569199206</c:v>
                </c:pt>
                <c:pt idx="63042">
                  <c:v>146.05288595447999</c:v>
                </c:pt>
                <c:pt idx="63043">
                  <c:v>146.05520270975299</c:v>
                </c:pt>
                <c:pt idx="63044">
                  <c:v>146.05751946502701</c:v>
                </c:pt>
                <c:pt idx="63045">
                  <c:v>146.05983622030101</c:v>
                </c:pt>
                <c:pt idx="63046">
                  <c:v>146.06215297557401</c:v>
                </c:pt>
                <c:pt idx="63047">
                  <c:v>146.064469730848</c:v>
                </c:pt>
                <c:pt idx="63048">
                  <c:v>146.066786486121</c:v>
                </c:pt>
                <c:pt idx="63049">
                  <c:v>146.069103241395</c:v>
                </c:pt>
                <c:pt idx="63050">
                  <c:v>146.071419996668</c:v>
                </c:pt>
                <c:pt idx="63051">
                  <c:v>146.07373675194199</c:v>
                </c:pt>
                <c:pt idx="63052">
                  <c:v>146.07605350721499</c:v>
                </c:pt>
                <c:pt idx="63053">
                  <c:v>146.07837026248899</c:v>
                </c:pt>
                <c:pt idx="63054">
                  <c:v>146.08068701776199</c:v>
                </c:pt>
                <c:pt idx="63055">
                  <c:v>146.08300377303601</c:v>
                </c:pt>
                <c:pt idx="63056">
                  <c:v>146.08532052830901</c:v>
                </c:pt>
                <c:pt idx="63057">
                  <c:v>146.08763728358301</c:v>
                </c:pt>
                <c:pt idx="63058">
                  <c:v>146.089954038857</c:v>
                </c:pt>
                <c:pt idx="63059">
                  <c:v>146.09227079413</c:v>
                </c:pt>
                <c:pt idx="63060">
                  <c:v>146.094587549404</c:v>
                </c:pt>
                <c:pt idx="63061">
                  <c:v>146.096904304677</c:v>
                </c:pt>
                <c:pt idx="63062">
                  <c:v>146.09922105995099</c:v>
                </c:pt>
                <c:pt idx="63063">
                  <c:v>146.10153781522399</c:v>
                </c:pt>
                <c:pt idx="63064">
                  <c:v>146.10385457049799</c:v>
                </c:pt>
                <c:pt idx="63065">
                  <c:v>146.10617132577099</c:v>
                </c:pt>
                <c:pt idx="63066">
                  <c:v>146.10848808104501</c:v>
                </c:pt>
                <c:pt idx="63067">
                  <c:v>146.11080483631801</c:v>
                </c:pt>
                <c:pt idx="63068">
                  <c:v>146.11312159159201</c:v>
                </c:pt>
                <c:pt idx="63069">
                  <c:v>146.11543834686501</c:v>
                </c:pt>
                <c:pt idx="63070">
                  <c:v>146.117755102139</c:v>
                </c:pt>
                <c:pt idx="63071">
                  <c:v>146.120071857413</c:v>
                </c:pt>
                <c:pt idx="63072">
                  <c:v>146.122388612686</c:v>
                </c:pt>
                <c:pt idx="63073">
                  <c:v>146.12470536795999</c:v>
                </c:pt>
                <c:pt idx="63074">
                  <c:v>146.12702212323299</c:v>
                </c:pt>
                <c:pt idx="63075">
                  <c:v>146.12933887850701</c:v>
                </c:pt>
                <c:pt idx="63076">
                  <c:v>146.13165563378001</c:v>
                </c:pt>
                <c:pt idx="63077">
                  <c:v>146.13397238905401</c:v>
                </c:pt>
                <c:pt idx="63078">
                  <c:v>146.13628914432701</c:v>
                </c:pt>
                <c:pt idx="63079">
                  <c:v>146.138605899601</c:v>
                </c:pt>
                <c:pt idx="63080">
                  <c:v>146.140922654874</c:v>
                </c:pt>
                <c:pt idx="63081">
                  <c:v>146.143239410148</c:v>
                </c:pt>
                <c:pt idx="63082">
                  <c:v>146.145556165421</c:v>
                </c:pt>
                <c:pt idx="63083">
                  <c:v>146.14787292069499</c:v>
                </c:pt>
                <c:pt idx="63084">
                  <c:v>146.15018967596899</c:v>
                </c:pt>
                <c:pt idx="63085">
                  <c:v>146.15250643124199</c:v>
                </c:pt>
                <c:pt idx="63086">
                  <c:v>146.15482318651601</c:v>
                </c:pt>
                <c:pt idx="63087">
                  <c:v>146.15713994178901</c:v>
                </c:pt>
                <c:pt idx="63088">
                  <c:v>146.15945669706301</c:v>
                </c:pt>
                <c:pt idx="63089">
                  <c:v>146.16177345233601</c:v>
                </c:pt>
                <c:pt idx="63090">
                  <c:v>146.16409020761</c:v>
                </c:pt>
                <c:pt idx="63091">
                  <c:v>146.166406962883</c:v>
                </c:pt>
                <c:pt idx="63092">
                  <c:v>146.168723718157</c:v>
                </c:pt>
                <c:pt idx="63093">
                  <c:v>146.17104047343</c:v>
                </c:pt>
                <c:pt idx="63094">
                  <c:v>146.17335722870399</c:v>
                </c:pt>
                <c:pt idx="63095">
                  <c:v>146.17567398397799</c:v>
                </c:pt>
                <c:pt idx="63096">
                  <c:v>146.17799073925099</c:v>
                </c:pt>
                <c:pt idx="63097">
                  <c:v>146.18030749452501</c:v>
                </c:pt>
                <c:pt idx="63098">
                  <c:v>146.18262424979801</c:v>
                </c:pt>
                <c:pt idx="63099">
                  <c:v>146.18494100507201</c:v>
                </c:pt>
                <c:pt idx="63100">
                  <c:v>146.18725776034501</c:v>
                </c:pt>
                <c:pt idx="63101">
                  <c:v>146.189574515619</c:v>
                </c:pt>
                <c:pt idx="63102">
                  <c:v>146.191891270892</c:v>
                </c:pt>
                <c:pt idx="63103">
                  <c:v>146.194208026166</c:v>
                </c:pt>
                <c:pt idx="63104">
                  <c:v>146.196524781439</c:v>
                </c:pt>
                <c:pt idx="63105">
                  <c:v>146.19884153671299</c:v>
                </c:pt>
                <c:pt idx="63106">
                  <c:v>146.20115829198599</c:v>
                </c:pt>
                <c:pt idx="63107">
                  <c:v>146.20347504726001</c:v>
                </c:pt>
                <c:pt idx="63108">
                  <c:v>146.20579180253401</c:v>
                </c:pt>
                <c:pt idx="63109">
                  <c:v>146.20810855780701</c:v>
                </c:pt>
                <c:pt idx="63110">
                  <c:v>146.210425313081</c:v>
                </c:pt>
                <c:pt idx="63111">
                  <c:v>146.212742068354</c:v>
                </c:pt>
                <c:pt idx="63112">
                  <c:v>146.215058823628</c:v>
                </c:pt>
                <c:pt idx="63113">
                  <c:v>146.217375578901</c:v>
                </c:pt>
                <c:pt idx="63114">
                  <c:v>146.21969233417499</c:v>
                </c:pt>
                <c:pt idx="63115">
                  <c:v>146.22200908944799</c:v>
                </c:pt>
                <c:pt idx="63116">
                  <c:v>146.22432584472199</c:v>
                </c:pt>
                <c:pt idx="63117">
                  <c:v>146.22664259999499</c:v>
                </c:pt>
                <c:pt idx="63118">
                  <c:v>146.22895935526901</c:v>
                </c:pt>
                <c:pt idx="63119">
                  <c:v>146.23127611054201</c:v>
                </c:pt>
                <c:pt idx="63120">
                  <c:v>146.23359286581601</c:v>
                </c:pt>
                <c:pt idx="63121">
                  <c:v>146.23590962109</c:v>
                </c:pt>
                <c:pt idx="63122">
                  <c:v>146.238226376363</c:v>
                </c:pt>
                <c:pt idx="63123">
                  <c:v>146.240543131637</c:v>
                </c:pt>
                <c:pt idx="63124">
                  <c:v>146.24285988691</c:v>
                </c:pt>
                <c:pt idx="63125">
                  <c:v>146.24517664218399</c:v>
                </c:pt>
                <c:pt idx="63126">
                  <c:v>146.24749339745699</c:v>
                </c:pt>
                <c:pt idx="63127">
                  <c:v>146.24981015273099</c:v>
                </c:pt>
                <c:pt idx="63128">
                  <c:v>146.25212690800399</c:v>
                </c:pt>
                <c:pt idx="63129">
                  <c:v>146.25444366327801</c:v>
                </c:pt>
                <c:pt idx="63130">
                  <c:v>146.25676041855101</c:v>
                </c:pt>
                <c:pt idx="63131">
                  <c:v>146.25907717382501</c:v>
                </c:pt>
                <c:pt idx="63132">
                  <c:v>146.261393929099</c:v>
                </c:pt>
                <c:pt idx="63133">
                  <c:v>146.263710684372</c:v>
                </c:pt>
                <c:pt idx="63134">
                  <c:v>146.266027439646</c:v>
                </c:pt>
                <c:pt idx="63135">
                  <c:v>146.268344194919</c:v>
                </c:pt>
                <c:pt idx="63136">
                  <c:v>146.27066095019299</c:v>
                </c:pt>
                <c:pt idx="63137">
                  <c:v>146.27297770546599</c:v>
                </c:pt>
                <c:pt idx="63138">
                  <c:v>146.27529446074001</c:v>
                </c:pt>
                <c:pt idx="63139">
                  <c:v>146.27761121601301</c:v>
                </c:pt>
                <c:pt idx="63140">
                  <c:v>146.27992797128701</c:v>
                </c:pt>
                <c:pt idx="63141">
                  <c:v>146.28224472656001</c:v>
                </c:pt>
                <c:pt idx="63142">
                  <c:v>146.284561481834</c:v>
                </c:pt>
                <c:pt idx="63143">
                  <c:v>146.286878237107</c:v>
                </c:pt>
                <c:pt idx="63144">
                  <c:v>146.289194992381</c:v>
                </c:pt>
                <c:pt idx="63145">
                  <c:v>146.29151174765499</c:v>
                </c:pt>
                <c:pt idx="63146">
                  <c:v>146.29382850292799</c:v>
                </c:pt>
                <c:pt idx="63147">
                  <c:v>146.29614525820199</c:v>
                </c:pt>
                <c:pt idx="63148">
                  <c:v>146.29846201347499</c:v>
                </c:pt>
                <c:pt idx="63149">
                  <c:v>146.30077876874901</c:v>
                </c:pt>
                <c:pt idx="63150">
                  <c:v>146.30309552402201</c:v>
                </c:pt>
                <c:pt idx="63151">
                  <c:v>146.30541227929601</c:v>
                </c:pt>
                <c:pt idx="63152">
                  <c:v>146.30772903456901</c:v>
                </c:pt>
                <c:pt idx="63153">
                  <c:v>146.310045789843</c:v>
                </c:pt>
                <c:pt idx="63154">
                  <c:v>146.312362545116</c:v>
                </c:pt>
                <c:pt idx="63155">
                  <c:v>146.31467930039</c:v>
                </c:pt>
                <c:pt idx="63156">
                  <c:v>146.316996055663</c:v>
                </c:pt>
                <c:pt idx="63157">
                  <c:v>146.31931281093699</c:v>
                </c:pt>
                <c:pt idx="63158">
                  <c:v>146.32162956621099</c:v>
                </c:pt>
                <c:pt idx="63159">
                  <c:v>146.32394632148399</c:v>
                </c:pt>
                <c:pt idx="63160">
                  <c:v>146.32626307675801</c:v>
                </c:pt>
                <c:pt idx="63161">
                  <c:v>146.32857983203101</c:v>
                </c:pt>
                <c:pt idx="63162">
                  <c:v>146.33089658730501</c:v>
                </c:pt>
                <c:pt idx="63163">
                  <c:v>146.33321334257801</c:v>
                </c:pt>
                <c:pt idx="63164">
                  <c:v>146.335530097852</c:v>
                </c:pt>
                <c:pt idx="63165">
                  <c:v>146.337846853125</c:v>
                </c:pt>
                <c:pt idx="63166">
                  <c:v>146.340163608399</c:v>
                </c:pt>
                <c:pt idx="63167">
                  <c:v>146.342480363672</c:v>
                </c:pt>
                <c:pt idx="63168">
                  <c:v>146.34479711894599</c:v>
                </c:pt>
                <c:pt idx="63169">
                  <c:v>146.34711387421899</c:v>
                </c:pt>
                <c:pt idx="63170">
                  <c:v>146.34943062949301</c:v>
                </c:pt>
                <c:pt idx="63171">
                  <c:v>146.35174738476701</c:v>
                </c:pt>
                <c:pt idx="63172">
                  <c:v>146.35406414004001</c:v>
                </c:pt>
                <c:pt idx="63173">
                  <c:v>146.356380895314</c:v>
                </c:pt>
                <c:pt idx="63174">
                  <c:v>146.358697650587</c:v>
                </c:pt>
                <c:pt idx="63175">
                  <c:v>146.361014405861</c:v>
                </c:pt>
                <c:pt idx="63176">
                  <c:v>146.363331161134</c:v>
                </c:pt>
                <c:pt idx="63177">
                  <c:v>146.36564791640799</c:v>
                </c:pt>
                <c:pt idx="63178">
                  <c:v>146.36796467168099</c:v>
                </c:pt>
                <c:pt idx="63179">
                  <c:v>146.37028142695499</c:v>
                </c:pt>
                <c:pt idx="63180">
                  <c:v>146.37259818222799</c:v>
                </c:pt>
                <c:pt idx="63181">
                  <c:v>146.37491493750201</c:v>
                </c:pt>
                <c:pt idx="63182">
                  <c:v>146.37723169277601</c:v>
                </c:pt>
                <c:pt idx="63183">
                  <c:v>146.37954844804901</c:v>
                </c:pt>
                <c:pt idx="63184">
                  <c:v>146.381865203323</c:v>
                </c:pt>
                <c:pt idx="63185">
                  <c:v>146.384181958596</c:v>
                </c:pt>
                <c:pt idx="63186">
                  <c:v>146.38649871387</c:v>
                </c:pt>
                <c:pt idx="63187">
                  <c:v>146.388815469143</c:v>
                </c:pt>
                <c:pt idx="63188">
                  <c:v>146.39113222441699</c:v>
                </c:pt>
                <c:pt idx="63189">
                  <c:v>146.39344897968999</c:v>
                </c:pt>
                <c:pt idx="63190">
                  <c:v>146.39576573496399</c:v>
                </c:pt>
                <c:pt idx="63191">
                  <c:v>146.39808249023699</c:v>
                </c:pt>
                <c:pt idx="63192">
                  <c:v>146.40039924551101</c:v>
                </c:pt>
                <c:pt idx="63193">
                  <c:v>146.40271600078401</c:v>
                </c:pt>
                <c:pt idx="63194">
                  <c:v>146.40503275605801</c:v>
                </c:pt>
                <c:pt idx="63195">
                  <c:v>146.407349511332</c:v>
                </c:pt>
                <c:pt idx="63196">
                  <c:v>146.409666266605</c:v>
                </c:pt>
                <c:pt idx="63197">
                  <c:v>146.411983021879</c:v>
                </c:pt>
                <c:pt idx="63198">
                  <c:v>146.414299777152</c:v>
                </c:pt>
                <c:pt idx="63199">
                  <c:v>146.41661653242599</c:v>
                </c:pt>
                <c:pt idx="63200">
                  <c:v>146.41893328769899</c:v>
                </c:pt>
                <c:pt idx="63201">
                  <c:v>146.42125004297301</c:v>
                </c:pt>
                <c:pt idx="63202">
                  <c:v>146.42356679824599</c:v>
                </c:pt>
                <c:pt idx="63203">
                  <c:v>146.42588355352001</c:v>
                </c:pt>
                <c:pt idx="63204">
                  <c:v>146.42820030879301</c:v>
                </c:pt>
                <c:pt idx="63205">
                  <c:v>146.430517064067</c:v>
                </c:pt>
                <c:pt idx="63206">
                  <c:v>146.43283381934</c:v>
                </c:pt>
                <c:pt idx="63207">
                  <c:v>146.435150574614</c:v>
                </c:pt>
                <c:pt idx="63208">
                  <c:v>146.43746732988799</c:v>
                </c:pt>
                <c:pt idx="63209">
                  <c:v>146.43978408516099</c:v>
                </c:pt>
                <c:pt idx="63210">
                  <c:v>146.44210084043499</c:v>
                </c:pt>
                <c:pt idx="63211">
                  <c:v>146.44441759570799</c:v>
                </c:pt>
                <c:pt idx="63212">
                  <c:v>146.44673435098201</c:v>
                </c:pt>
                <c:pt idx="63213">
                  <c:v>146.44905110625501</c:v>
                </c:pt>
                <c:pt idx="63214">
                  <c:v>146.45136786152901</c:v>
                </c:pt>
                <c:pt idx="63215">
                  <c:v>146.45368461680201</c:v>
                </c:pt>
                <c:pt idx="63216">
                  <c:v>146.456001372076</c:v>
                </c:pt>
                <c:pt idx="63217">
                  <c:v>146.458318127349</c:v>
                </c:pt>
                <c:pt idx="63218">
                  <c:v>146.460634882623</c:v>
                </c:pt>
                <c:pt idx="63219">
                  <c:v>146.462951637896</c:v>
                </c:pt>
                <c:pt idx="63220">
                  <c:v>146.46526839316999</c:v>
                </c:pt>
                <c:pt idx="63221">
                  <c:v>146.46758514844399</c:v>
                </c:pt>
                <c:pt idx="63222">
                  <c:v>146.46990190371699</c:v>
                </c:pt>
                <c:pt idx="63223">
                  <c:v>146.47221865899101</c:v>
                </c:pt>
                <c:pt idx="63224">
                  <c:v>146.47453541426401</c:v>
                </c:pt>
                <c:pt idx="63225">
                  <c:v>146.47685216953801</c:v>
                </c:pt>
                <c:pt idx="63226">
                  <c:v>146.47916892481101</c:v>
                </c:pt>
                <c:pt idx="63227">
                  <c:v>146.481485680085</c:v>
                </c:pt>
                <c:pt idx="63228">
                  <c:v>146.483802435358</c:v>
                </c:pt>
                <c:pt idx="63229">
                  <c:v>146.486119190632</c:v>
                </c:pt>
                <c:pt idx="63230">
                  <c:v>146.488435945905</c:v>
                </c:pt>
                <c:pt idx="63231">
                  <c:v>146.49075270117899</c:v>
                </c:pt>
                <c:pt idx="63232">
                  <c:v>146.49306945645299</c:v>
                </c:pt>
                <c:pt idx="63233">
                  <c:v>146.49538621172599</c:v>
                </c:pt>
                <c:pt idx="63234">
                  <c:v>146.49770296700001</c:v>
                </c:pt>
                <c:pt idx="63235">
                  <c:v>146.50001972227301</c:v>
                </c:pt>
                <c:pt idx="63236">
                  <c:v>146.502336477547</c:v>
                </c:pt>
                <c:pt idx="63237">
                  <c:v>146.50465323282</c:v>
                </c:pt>
                <c:pt idx="63238">
                  <c:v>146.506969988094</c:v>
                </c:pt>
                <c:pt idx="63239">
                  <c:v>146.509286743367</c:v>
                </c:pt>
                <c:pt idx="63240">
                  <c:v>146.51160349864099</c:v>
                </c:pt>
                <c:pt idx="63241">
                  <c:v>146.51392025391399</c:v>
                </c:pt>
                <c:pt idx="63242">
                  <c:v>146.51623700918799</c:v>
                </c:pt>
                <c:pt idx="63243">
                  <c:v>146.51855376446099</c:v>
                </c:pt>
                <c:pt idx="63244">
                  <c:v>146.52087051973501</c:v>
                </c:pt>
                <c:pt idx="63245">
                  <c:v>146.52318727500901</c:v>
                </c:pt>
                <c:pt idx="63246">
                  <c:v>146.52550403028201</c:v>
                </c:pt>
                <c:pt idx="63247">
                  <c:v>146.527820785556</c:v>
                </c:pt>
                <c:pt idx="63248">
                  <c:v>146.530137540829</c:v>
                </c:pt>
                <c:pt idx="63249">
                  <c:v>146.532454296103</c:v>
                </c:pt>
                <c:pt idx="63250">
                  <c:v>146.534771051376</c:v>
                </c:pt>
                <c:pt idx="63251">
                  <c:v>146.53708780664999</c:v>
                </c:pt>
                <c:pt idx="63252">
                  <c:v>146.53940456192299</c:v>
                </c:pt>
                <c:pt idx="63253">
                  <c:v>146.54172131719699</c:v>
                </c:pt>
                <c:pt idx="63254">
                  <c:v>146.54403807246999</c:v>
                </c:pt>
                <c:pt idx="63255">
                  <c:v>146.54635482774401</c:v>
                </c:pt>
                <c:pt idx="63256">
                  <c:v>146.54867158301701</c:v>
                </c:pt>
                <c:pt idx="63257">
                  <c:v>146.55098833829101</c:v>
                </c:pt>
                <c:pt idx="63258">
                  <c:v>146.553305093565</c:v>
                </c:pt>
                <c:pt idx="63259">
                  <c:v>146.555621848838</c:v>
                </c:pt>
                <c:pt idx="63260">
                  <c:v>146.557938604112</c:v>
                </c:pt>
                <c:pt idx="63261">
                  <c:v>146.560255359385</c:v>
                </c:pt>
                <c:pt idx="63262">
                  <c:v>146.56257211465899</c:v>
                </c:pt>
                <c:pt idx="63263">
                  <c:v>146.56488886993199</c:v>
                </c:pt>
                <c:pt idx="63264">
                  <c:v>146.56720562520599</c:v>
                </c:pt>
                <c:pt idx="63265">
                  <c:v>146.56952238047899</c:v>
                </c:pt>
                <c:pt idx="63266">
                  <c:v>146.57183913575301</c:v>
                </c:pt>
                <c:pt idx="63267">
                  <c:v>146.57415589102601</c:v>
                </c:pt>
                <c:pt idx="63268">
                  <c:v>146.5764726463</c:v>
                </c:pt>
                <c:pt idx="63269">
                  <c:v>146.578789401574</c:v>
                </c:pt>
                <c:pt idx="63270">
                  <c:v>146.581106156847</c:v>
                </c:pt>
                <c:pt idx="63271">
                  <c:v>146.58342291212099</c:v>
                </c:pt>
                <c:pt idx="63272">
                  <c:v>146.58573966739399</c:v>
                </c:pt>
                <c:pt idx="63273">
                  <c:v>146.58805642266799</c:v>
                </c:pt>
                <c:pt idx="63274">
                  <c:v>146.59037317794099</c:v>
                </c:pt>
                <c:pt idx="63275">
                  <c:v>146.59268993321501</c:v>
                </c:pt>
                <c:pt idx="63276">
                  <c:v>146.59500668848801</c:v>
                </c:pt>
                <c:pt idx="63277">
                  <c:v>146.59732344376201</c:v>
                </c:pt>
                <c:pt idx="63278">
                  <c:v>146.59964019903501</c:v>
                </c:pt>
                <c:pt idx="63279">
                  <c:v>146.601956954309</c:v>
                </c:pt>
                <c:pt idx="63280">
                  <c:v>146.604273709582</c:v>
                </c:pt>
                <c:pt idx="63281">
                  <c:v>146.606590464856</c:v>
                </c:pt>
                <c:pt idx="63282">
                  <c:v>146.60890722012999</c:v>
                </c:pt>
                <c:pt idx="63283">
                  <c:v>146.61122397540299</c:v>
                </c:pt>
                <c:pt idx="63284">
                  <c:v>146.61354073067699</c:v>
                </c:pt>
                <c:pt idx="63285">
                  <c:v>146.61585748594999</c:v>
                </c:pt>
                <c:pt idx="63286">
                  <c:v>146.61817424122401</c:v>
                </c:pt>
                <c:pt idx="63287">
                  <c:v>146.62049099649701</c:v>
                </c:pt>
                <c:pt idx="63288">
                  <c:v>146.62280775177101</c:v>
                </c:pt>
                <c:pt idx="63289">
                  <c:v>146.62512450704401</c:v>
                </c:pt>
                <c:pt idx="63290">
                  <c:v>146.627441262318</c:v>
                </c:pt>
                <c:pt idx="63291">
                  <c:v>146.629758017591</c:v>
                </c:pt>
                <c:pt idx="63292">
                  <c:v>146.632074772865</c:v>
                </c:pt>
                <c:pt idx="63293">
                  <c:v>146.634391528138</c:v>
                </c:pt>
                <c:pt idx="63294">
                  <c:v>146.63670828341199</c:v>
                </c:pt>
                <c:pt idx="63295">
                  <c:v>146.63902503868599</c:v>
                </c:pt>
                <c:pt idx="63296">
                  <c:v>146.64134179395899</c:v>
                </c:pt>
                <c:pt idx="63297">
                  <c:v>146.64365854923301</c:v>
                </c:pt>
                <c:pt idx="63298">
                  <c:v>146.64597530450601</c:v>
                </c:pt>
                <c:pt idx="63299">
                  <c:v>146.64829205978</c:v>
                </c:pt>
                <c:pt idx="63300">
                  <c:v>146.650608815053</c:v>
                </c:pt>
                <c:pt idx="63301">
                  <c:v>146.652925570327</c:v>
                </c:pt>
                <c:pt idx="63302">
                  <c:v>146.6552423256</c:v>
                </c:pt>
                <c:pt idx="63303">
                  <c:v>146.65755908087399</c:v>
                </c:pt>
                <c:pt idx="63304">
                  <c:v>146.65987583614699</c:v>
                </c:pt>
                <c:pt idx="63305">
                  <c:v>146.66219259142099</c:v>
                </c:pt>
                <c:pt idx="63306">
                  <c:v>146.66450934669399</c:v>
                </c:pt>
                <c:pt idx="63307">
                  <c:v>146.66682610196801</c:v>
                </c:pt>
                <c:pt idx="63308">
                  <c:v>146.66914285724201</c:v>
                </c:pt>
                <c:pt idx="63309">
                  <c:v>146.67145961251501</c:v>
                </c:pt>
                <c:pt idx="63310">
                  <c:v>146.673776367789</c:v>
                </c:pt>
                <c:pt idx="63311">
                  <c:v>146.676093123062</c:v>
                </c:pt>
                <c:pt idx="63312">
                  <c:v>146.678409878336</c:v>
                </c:pt>
                <c:pt idx="63313">
                  <c:v>146.680726633609</c:v>
                </c:pt>
                <c:pt idx="63314">
                  <c:v>146.68304338888299</c:v>
                </c:pt>
                <c:pt idx="63315">
                  <c:v>146.68536014415599</c:v>
                </c:pt>
                <c:pt idx="63316">
                  <c:v>146.68767689942999</c:v>
                </c:pt>
                <c:pt idx="63317">
                  <c:v>146.68999365470299</c:v>
                </c:pt>
                <c:pt idx="63318">
                  <c:v>146.69231040997701</c:v>
                </c:pt>
                <c:pt idx="63319">
                  <c:v>146.69462716525101</c:v>
                </c:pt>
                <c:pt idx="63320">
                  <c:v>146.69694392052401</c:v>
                </c:pt>
                <c:pt idx="63321">
                  <c:v>146.699260675798</c:v>
                </c:pt>
                <c:pt idx="63322">
                  <c:v>146.701577431071</c:v>
                </c:pt>
                <c:pt idx="63323">
                  <c:v>146.703894186345</c:v>
                </c:pt>
                <c:pt idx="63324">
                  <c:v>146.706210941618</c:v>
                </c:pt>
                <c:pt idx="63325">
                  <c:v>146.70852769689199</c:v>
                </c:pt>
                <c:pt idx="63326">
                  <c:v>146.71084445216499</c:v>
                </c:pt>
                <c:pt idx="63327">
                  <c:v>146.71316120743899</c:v>
                </c:pt>
                <c:pt idx="63328">
                  <c:v>146.71547796271199</c:v>
                </c:pt>
                <c:pt idx="63329">
                  <c:v>146.71779471798601</c:v>
                </c:pt>
                <c:pt idx="63330">
                  <c:v>146.72011147325901</c:v>
                </c:pt>
                <c:pt idx="63331">
                  <c:v>146.722428228533</c:v>
                </c:pt>
                <c:pt idx="63332">
                  <c:v>146.724744983807</c:v>
                </c:pt>
                <c:pt idx="63333">
                  <c:v>146.72706173908</c:v>
                </c:pt>
                <c:pt idx="63334">
                  <c:v>146.72937849435399</c:v>
                </c:pt>
                <c:pt idx="63335">
                  <c:v>146.73169524962699</c:v>
                </c:pt>
                <c:pt idx="63336">
                  <c:v>146.73401200490099</c:v>
                </c:pt>
                <c:pt idx="63337">
                  <c:v>146.73632876017399</c:v>
                </c:pt>
                <c:pt idx="63338">
                  <c:v>146.73864551544801</c:v>
                </c:pt>
                <c:pt idx="63339">
                  <c:v>146.74096227072101</c:v>
                </c:pt>
                <c:pt idx="63340">
                  <c:v>146.74327902599501</c:v>
                </c:pt>
                <c:pt idx="63341">
                  <c:v>146.74559578126801</c:v>
                </c:pt>
                <c:pt idx="63342">
                  <c:v>146.747912536542</c:v>
                </c:pt>
                <c:pt idx="63343">
                  <c:v>146.750229291815</c:v>
                </c:pt>
                <c:pt idx="63344">
                  <c:v>146.752546047089</c:v>
                </c:pt>
                <c:pt idx="63345">
                  <c:v>146.75486280236299</c:v>
                </c:pt>
                <c:pt idx="63346">
                  <c:v>146.75717955763599</c:v>
                </c:pt>
                <c:pt idx="63347">
                  <c:v>146.75949631290999</c:v>
                </c:pt>
                <c:pt idx="63348">
                  <c:v>146.76181306818299</c:v>
                </c:pt>
                <c:pt idx="63349">
                  <c:v>146.76412982345701</c:v>
                </c:pt>
                <c:pt idx="63350">
                  <c:v>146.76644657873001</c:v>
                </c:pt>
                <c:pt idx="63351">
                  <c:v>146.76876333400401</c:v>
                </c:pt>
                <c:pt idx="63352">
                  <c:v>146.77108008927701</c:v>
                </c:pt>
                <c:pt idx="63353">
                  <c:v>146.773396844551</c:v>
                </c:pt>
                <c:pt idx="63354">
                  <c:v>146.775713599824</c:v>
                </c:pt>
                <c:pt idx="63355">
                  <c:v>146.778030355098</c:v>
                </c:pt>
                <c:pt idx="63356">
                  <c:v>146.780347110371</c:v>
                </c:pt>
                <c:pt idx="63357">
                  <c:v>146.78266386564499</c:v>
                </c:pt>
                <c:pt idx="63358">
                  <c:v>146.78498062091899</c:v>
                </c:pt>
                <c:pt idx="63359">
                  <c:v>146.78729737619199</c:v>
                </c:pt>
                <c:pt idx="63360">
                  <c:v>146.78961413146601</c:v>
                </c:pt>
                <c:pt idx="63361">
                  <c:v>146.79193088673901</c:v>
                </c:pt>
                <c:pt idx="63362">
                  <c:v>146.794247642013</c:v>
                </c:pt>
                <c:pt idx="63363">
                  <c:v>146.79656439728601</c:v>
                </c:pt>
                <c:pt idx="63364">
                  <c:v>146.79888115256</c:v>
                </c:pt>
                <c:pt idx="63365">
                  <c:v>146.801197907833</c:v>
                </c:pt>
                <c:pt idx="63366">
                  <c:v>146.80351466310699</c:v>
                </c:pt>
                <c:pt idx="63367">
                  <c:v>146.80583141838</c:v>
                </c:pt>
                <c:pt idx="63368">
                  <c:v>146.80814817365399</c:v>
                </c:pt>
                <c:pt idx="63369">
                  <c:v>146.81046492892801</c:v>
                </c:pt>
                <c:pt idx="63370">
                  <c:v>146.81278168420101</c:v>
                </c:pt>
                <c:pt idx="63371">
                  <c:v>146.81509843947501</c:v>
                </c:pt>
                <c:pt idx="63372">
                  <c:v>146.81741519474801</c:v>
                </c:pt>
                <c:pt idx="63373">
                  <c:v>146.819731950022</c:v>
                </c:pt>
                <c:pt idx="63374">
                  <c:v>146.822048705295</c:v>
                </c:pt>
                <c:pt idx="63375">
                  <c:v>146.824365460569</c:v>
                </c:pt>
                <c:pt idx="63376">
                  <c:v>146.826682215842</c:v>
                </c:pt>
                <c:pt idx="63377">
                  <c:v>146.82899897111599</c:v>
                </c:pt>
                <c:pt idx="63378">
                  <c:v>146.83131572638899</c:v>
                </c:pt>
                <c:pt idx="63379">
                  <c:v>146.83363248166299</c:v>
                </c:pt>
                <c:pt idx="63380">
                  <c:v>146.83594923693599</c:v>
                </c:pt>
                <c:pt idx="63381">
                  <c:v>146.83826599221001</c:v>
                </c:pt>
                <c:pt idx="63382">
                  <c:v>146.84058274748401</c:v>
                </c:pt>
                <c:pt idx="63383">
                  <c:v>146.84289950275701</c:v>
                </c:pt>
                <c:pt idx="63384">
                  <c:v>146.845216258031</c:v>
                </c:pt>
                <c:pt idx="63385">
                  <c:v>146.847533013304</c:v>
                </c:pt>
                <c:pt idx="63386">
                  <c:v>146.849849768578</c:v>
                </c:pt>
                <c:pt idx="63387">
                  <c:v>146.852166523851</c:v>
                </c:pt>
                <c:pt idx="63388">
                  <c:v>146.85448327912499</c:v>
                </c:pt>
                <c:pt idx="63389">
                  <c:v>146.85680003439799</c:v>
                </c:pt>
                <c:pt idx="63390">
                  <c:v>146.85911678967199</c:v>
                </c:pt>
                <c:pt idx="63391">
                  <c:v>146.86143354494499</c:v>
                </c:pt>
                <c:pt idx="63392">
                  <c:v>146.86375030021901</c:v>
                </c:pt>
                <c:pt idx="63393">
                  <c:v>146.86606705549201</c:v>
                </c:pt>
                <c:pt idx="63394">
                  <c:v>146.86838381076601</c:v>
                </c:pt>
                <c:pt idx="63395">
                  <c:v>146.87070056604</c:v>
                </c:pt>
                <c:pt idx="63396">
                  <c:v>146.873017321313</c:v>
                </c:pt>
                <c:pt idx="63397">
                  <c:v>146.875334076587</c:v>
                </c:pt>
                <c:pt idx="63398">
                  <c:v>146.87765083186</c:v>
                </c:pt>
                <c:pt idx="63399">
                  <c:v>146.87996758713399</c:v>
                </c:pt>
                <c:pt idx="63400">
                  <c:v>146.88228434240699</c:v>
                </c:pt>
                <c:pt idx="63401">
                  <c:v>146.88460109768101</c:v>
                </c:pt>
                <c:pt idx="63402">
                  <c:v>146.88691785295401</c:v>
                </c:pt>
                <c:pt idx="63403">
                  <c:v>146.88923460822801</c:v>
                </c:pt>
                <c:pt idx="63404">
                  <c:v>146.89155136350101</c:v>
                </c:pt>
                <c:pt idx="63405">
                  <c:v>146.893868118775</c:v>
                </c:pt>
                <c:pt idx="63406">
                  <c:v>146.896184874049</c:v>
                </c:pt>
                <c:pt idx="63407">
                  <c:v>146.898501629322</c:v>
                </c:pt>
                <c:pt idx="63408">
                  <c:v>146.90081838459599</c:v>
                </c:pt>
                <c:pt idx="63409">
                  <c:v>146.90313513986899</c:v>
                </c:pt>
                <c:pt idx="63410">
                  <c:v>146.90545189514299</c:v>
                </c:pt>
                <c:pt idx="63411">
                  <c:v>146.90776865041599</c:v>
                </c:pt>
                <c:pt idx="63412">
                  <c:v>146.91008540569001</c:v>
                </c:pt>
                <c:pt idx="63413">
                  <c:v>146.91240216096301</c:v>
                </c:pt>
                <c:pt idx="63414">
                  <c:v>146.91471891623701</c:v>
                </c:pt>
                <c:pt idx="63415">
                  <c:v>146.91703567151001</c:v>
                </c:pt>
                <c:pt idx="63416">
                  <c:v>146.919352426784</c:v>
                </c:pt>
                <c:pt idx="63417">
                  <c:v>146.921669182057</c:v>
                </c:pt>
                <c:pt idx="63418">
                  <c:v>146.923985937331</c:v>
                </c:pt>
                <c:pt idx="63419">
                  <c:v>146.92630269260499</c:v>
                </c:pt>
                <c:pt idx="63420">
                  <c:v>146.92861944787799</c:v>
                </c:pt>
                <c:pt idx="63421">
                  <c:v>146.93093620315199</c:v>
                </c:pt>
                <c:pt idx="63422">
                  <c:v>146.93325295842499</c:v>
                </c:pt>
                <c:pt idx="63423">
                  <c:v>146.93556971369901</c:v>
                </c:pt>
                <c:pt idx="63424">
                  <c:v>146.93788646897201</c:v>
                </c:pt>
                <c:pt idx="63425">
                  <c:v>146.94020322424601</c:v>
                </c:pt>
                <c:pt idx="63426">
                  <c:v>146.94251997951901</c:v>
                </c:pt>
                <c:pt idx="63427">
                  <c:v>146.944836734793</c:v>
                </c:pt>
                <c:pt idx="63428">
                  <c:v>146.947153490066</c:v>
                </c:pt>
                <c:pt idx="63429">
                  <c:v>146.94947024534</c:v>
                </c:pt>
                <c:pt idx="63430">
                  <c:v>146.951787000613</c:v>
                </c:pt>
                <c:pt idx="63431">
                  <c:v>146.95410375588699</c:v>
                </c:pt>
                <c:pt idx="63432">
                  <c:v>146.95642051116101</c:v>
                </c:pt>
                <c:pt idx="63433">
                  <c:v>146.95873726643401</c:v>
                </c:pt>
                <c:pt idx="63434">
                  <c:v>146.96105402170801</c:v>
                </c:pt>
                <c:pt idx="63435">
                  <c:v>146.96337077698101</c:v>
                </c:pt>
                <c:pt idx="63436">
                  <c:v>146.965687532255</c:v>
                </c:pt>
                <c:pt idx="63437">
                  <c:v>146.968004287528</c:v>
                </c:pt>
                <c:pt idx="63438">
                  <c:v>146.970321042802</c:v>
                </c:pt>
                <c:pt idx="63439">
                  <c:v>146.972637798075</c:v>
                </c:pt>
                <c:pt idx="63440">
                  <c:v>146.97495455334899</c:v>
                </c:pt>
                <c:pt idx="63441">
                  <c:v>146.97727130862199</c:v>
                </c:pt>
                <c:pt idx="63442">
                  <c:v>146.97958806389599</c:v>
                </c:pt>
                <c:pt idx="63443">
                  <c:v>146.98190481916899</c:v>
                </c:pt>
                <c:pt idx="63444">
                  <c:v>146.98422157444301</c:v>
                </c:pt>
                <c:pt idx="63445">
                  <c:v>146.98653832971701</c:v>
                </c:pt>
                <c:pt idx="63446">
                  <c:v>146.98885508499001</c:v>
                </c:pt>
                <c:pt idx="63447">
                  <c:v>146.991171840264</c:v>
                </c:pt>
                <c:pt idx="63448">
                  <c:v>146.993488595537</c:v>
                </c:pt>
                <c:pt idx="63449">
                  <c:v>146.995805350811</c:v>
                </c:pt>
                <c:pt idx="63450">
                  <c:v>146.998122106084</c:v>
                </c:pt>
                <c:pt idx="63451">
                  <c:v>147.00043886135799</c:v>
                </c:pt>
                <c:pt idx="63452">
                  <c:v>147.00275561663099</c:v>
                </c:pt>
                <c:pt idx="63453">
                  <c:v>147.00507237190499</c:v>
                </c:pt>
                <c:pt idx="63454">
                  <c:v>147.00738912717799</c:v>
                </c:pt>
                <c:pt idx="63455">
                  <c:v>147.00970588245201</c:v>
                </c:pt>
                <c:pt idx="63456">
                  <c:v>147.01202263772601</c:v>
                </c:pt>
                <c:pt idx="63457">
                  <c:v>147.01433939299901</c:v>
                </c:pt>
                <c:pt idx="63458">
                  <c:v>147.016656148273</c:v>
                </c:pt>
                <c:pt idx="63459">
                  <c:v>147.018972903546</c:v>
                </c:pt>
                <c:pt idx="63460">
                  <c:v>147.02128965882</c:v>
                </c:pt>
                <c:pt idx="63461">
                  <c:v>147.023606414093</c:v>
                </c:pt>
                <c:pt idx="63462">
                  <c:v>147.02592316936699</c:v>
                </c:pt>
                <c:pt idx="63463">
                  <c:v>147.02823992463999</c:v>
                </c:pt>
                <c:pt idx="63464">
                  <c:v>147.03055667991401</c:v>
                </c:pt>
                <c:pt idx="63465">
                  <c:v>147.03287343518701</c:v>
                </c:pt>
                <c:pt idx="63466">
                  <c:v>147.03519019046101</c:v>
                </c:pt>
                <c:pt idx="63467">
                  <c:v>147.03750694573401</c:v>
                </c:pt>
                <c:pt idx="63468">
                  <c:v>147.039823701008</c:v>
                </c:pt>
                <c:pt idx="63469">
                  <c:v>147.042140456282</c:v>
                </c:pt>
                <c:pt idx="63470">
                  <c:v>147.044457211555</c:v>
                </c:pt>
                <c:pt idx="63471">
                  <c:v>147.04677396682899</c:v>
                </c:pt>
                <c:pt idx="63472">
                  <c:v>147.04909072210199</c:v>
                </c:pt>
                <c:pt idx="63473">
                  <c:v>147.05140747737599</c:v>
                </c:pt>
                <c:pt idx="63474">
                  <c:v>147.05372423264899</c:v>
                </c:pt>
                <c:pt idx="63475">
                  <c:v>147.05604098792301</c:v>
                </c:pt>
                <c:pt idx="63476">
                  <c:v>147.05835774319601</c:v>
                </c:pt>
                <c:pt idx="63477">
                  <c:v>147.06067449847001</c:v>
                </c:pt>
                <c:pt idx="63478">
                  <c:v>147.06299125374301</c:v>
                </c:pt>
                <c:pt idx="63479">
                  <c:v>147.065308009017</c:v>
                </c:pt>
                <c:pt idx="63480">
                  <c:v>147.06762476429</c:v>
                </c:pt>
                <c:pt idx="63481">
                  <c:v>147.069941519564</c:v>
                </c:pt>
                <c:pt idx="63482">
                  <c:v>147.07225827483799</c:v>
                </c:pt>
                <c:pt idx="63483">
                  <c:v>147.07457503011099</c:v>
                </c:pt>
                <c:pt idx="63484">
                  <c:v>147.07689178538499</c:v>
                </c:pt>
                <c:pt idx="63485">
                  <c:v>147.07920854065799</c:v>
                </c:pt>
                <c:pt idx="63486">
                  <c:v>147.08152529593201</c:v>
                </c:pt>
                <c:pt idx="63487">
                  <c:v>147.08384205120501</c:v>
                </c:pt>
                <c:pt idx="63488">
                  <c:v>147.08615880647901</c:v>
                </c:pt>
                <c:pt idx="63489">
                  <c:v>147.08847556175201</c:v>
                </c:pt>
                <c:pt idx="63490">
                  <c:v>147.090792317026</c:v>
                </c:pt>
                <c:pt idx="63491">
                  <c:v>147.093109072299</c:v>
                </c:pt>
                <c:pt idx="63492">
                  <c:v>147.095425827573</c:v>
                </c:pt>
                <c:pt idx="63493">
                  <c:v>147.097742582846</c:v>
                </c:pt>
                <c:pt idx="63494">
                  <c:v>147.10005933811999</c:v>
                </c:pt>
                <c:pt idx="63495">
                  <c:v>147.10237609339401</c:v>
                </c:pt>
                <c:pt idx="63496">
                  <c:v>147.10469284866701</c:v>
                </c:pt>
                <c:pt idx="63497">
                  <c:v>147.10700960394101</c:v>
                </c:pt>
                <c:pt idx="63498">
                  <c:v>147.10932635921401</c:v>
                </c:pt>
                <c:pt idx="63499">
                  <c:v>147.111643114488</c:v>
                </c:pt>
                <c:pt idx="63500">
                  <c:v>147.113959869761</c:v>
                </c:pt>
                <c:pt idx="63501">
                  <c:v>147.116276625035</c:v>
                </c:pt>
                <c:pt idx="63502">
                  <c:v>147.118593380308</c:v>
                </c:pt>
                <c:pt idx="63503">
                  <c:v>147.12091013558199</c:v>
                </c:pt>
                <c:pt idx="63504">
                  <c:v>147.12322689085499</c:v>
                </c:pt>
                <c:pt idx="63505">
                  <c:v>147.12554364612899</c:v>
                </c:pt>
                <c:pt idx="63506">
                  <c:v>147.12786040140301</c:v>
                </c:pt>
                <c:pt idx="63507">
                  <c:v>147.13017715667601</c:v>
                </c:pt>
                <c:pt idx="63508">
                  <c:v>147.13249391195001</c:v>
                </c:pt>
                <c:pt idx="63509">
                  <c:v>147.13481066722301</c:v>
                </c:pt>
                <c:pt idx="63510">
                  <c:v>147.137127422497</c:v>
                </c:pt>
                <c:pt idx="63511">
                  <c:v>147.13944417777</c:v>
                </c:pt>
                <c:pt idx="63512">
                  <c:v>147.141760933044</c:v>
                </c:pt>
                <c:pt idx="63513">
                  <c:v>147.144077688317</c:v>
                </c:pt>
                <c:pt idx="63514">
                  <c:v>147.14639444359099</c:v>
                </c:pt>
                <c:pt idx="63515">
                  <c:v>147.14871119886399</c:v>
                </c:pt>
                <c:pt idx="63516">
                  <c:v>147.15102795413799</c:v>
                </c:pt>
                <c:pt idx="63517">
                  <c:v>147.15334470941099</c:v>
                </c:pt>
                <c:pt idx="63518">
                  <c:v>147.15566146468501</c:v>
                </c:pt>
                <c:pt idx="63519">
                  <c:v>147.15797821995901</c:v>
                </c:pt>
                <c:pt idx="63520">
                  <c:v>147.16029497523201</c:v>
                </c:pt>
                <c:pt idx="63521">
                  <c:v>147.162611730506</c:v>
                </c:pt>
                <c:pt idx="63522">
                  <c:v>147.164928485779</c:v>
                </c:pt>
                <c:pt idx="63523">
                  <c:v>147.167245241053</c:v>
                </c:pt>
                <c:pt idx="63524">
                  <c:v>147.169561996326</c:v>
                </c:pt>
                <c:pt idx="63525">
                  <c:v>147.17187875159999</c:v>
                </c:pt>
                <c:pt idx="63526">
                  <c:v>147.17419550687299</c:v>
                </c:pt>
                <c:pt idx="63527">
                  <c:v>147.17651226214701</c:v>
                </c:pt>
                <c:pt idx="63528">
                  <c:v>147.17882901741999</c:v>
                </c:pt>
                <c:pt idx="63529">
                  <c:v>147.18114577269401</c:v>
                </c:pt>
                <c:pt idx="63530">
                  <c:v>147.18346252796701</c:v>
                </c:pt>
                <c:pt idx="63531">
                  <c:v>147.185779283241</c:v>
                </c:pt>
                <c:pt idx="63532">
                  <c:v>147.188096038515</c:v>
                </c:pt>
                <c:pt idx="63533">
                  <c:v>147.190412793788</c:v>
                </c:pt>
                <c:pt idx="63534">
                  <c:v>147.19272954906199</c:v>
                </c:pt>
                <c:pt idx="63535">
                  <c:v>147.19504630433499</c:v>
                </c:pt>
                <c:pt idx="63536">
                  <c:v>147.19736305960899</c:v>
                </c:pt>
                <c:pt idx="63537">
                  <c:v>147.19967981488199</c:v>
                </c:pt>
                <c:pt idx="63538">
                  <c:v>147.20199657015601</c:v>
                </c:pt>
                <c:pt idx="63539">
                  <c:v>147.20431332542901</c:v>
                </c:pt>
                <c:pt idx="63540">
                  <c:v>147.20663008070301</c:v>
                </c:pt>
                <c:pt idx="63541">
                  <c:v>147.20894683597601</c:v>
                </c:pt>
                <c:pt idx="63542">
                  <c:v>147.21126359125</c:v>
                </c:pt>
                <c:pt idx="63543">
                  <c:v>147.213580346523</c:v>
                </c:pt>
                <c:pt idx="63544">
                  <c:v>147.215897101797</c:v>
                </c:pt>
                <c:pt idx="63545">
                  <c:v>147.21821385707099</c:v>
                </c:pt>
                <c:pt idx="63546">
                  <c:v>147.22053061234399</c:v>
                </c:pt>
                <c:pt idx="63547">
                  <c:v>147.22284736761799</c:v>
                </c:pt>
                <c:pt idx="63548">
                  <c:v>147.22516412289099</c:v>
                </c:pt>
                <c:pt idx="63549">
                  <c:v>147.22748087816501</c:v>
                </c:pt>
                <c:pt idx="63550">
                  <c:v>147.22979763343801</c:v>
                </c:pt>
                <c:pt idx="63551">
                  <c:v>147.23211438871201</c:v>
                </c:pt>
                <c:pt idx="63552">
                  <c:v>147.23443114398501</c:v>
                </c:pt>
                <c:pt idx="63553">
                  <c:v>147.236747899259</c:v>
                </c:pt>
                <c:pt idx="63554">
                  <c:v>147.239064654532</c:v>
                </c:pt>
                <c:pt idx="63555">
                  <c:v>147.241381409806</c:v>
                </c:pt>
                <c:pt idx="63556">
                  <c:v>147.24369816507999</c:v>
                </c:pt>
                <c:pt idx="63557">
                  <c:v>147.24601492035299</c:v>
                </c:pt>
                <c:pt idx="63558">
                  <c:v>147.24833167562701</c:v>
                </c:pt>
                <c:pt idx="63559">
                  <c:v>147.25064843089999</c:v>
                </c:pt>
                <c:pt idx="63560">
                  <c:v>147.25296518617401</c:v>
                </c:pt>
                <c:pt idx="63561">
                  <c:v>147.25528194144701</c:v>
                </c:pt>
                <c:pt idx="63562">
                  <c:v>147.257598696721</c:v>
                </c:pt>
                <c:pt idx="63563">
                  <c:v>147.259915451994</c:v>
                </c:pt>
                <c:pt idx="63564">
                  <c:v>147.262232207268</c:v>
                </c:pt>
                <c:pt idx="63565">
                  <c:v>147.264548962541</c:v>
                </c:pt>
                <c:pt idx="63566">
                  <c:v>147.26686571781499</c:v>
                </c:pt>
                <c:pt idx="63567">
                  <c:v>147.26918247308799</c:v>
                </c:pt>
                <c:pt idx="63568">
                  <c:v>147.27149922836199</c:v>
                </c:pt>
                <c:pt idx="63569">
                  <c:v>147.27381598363601</c:v>
                </c:pt>
                <c:pt idx="63570">
                  <c:v>147.27613273890901</c:v>
                </c:pt>
                <c:pt idx="63571">
                  <c:v>147.27844949418301</c:v>
                </c:pt>
                <c:pt idx="63572">
                  <c:v>147.28076624945601</c:v>
                </c:pt>
                <c:pt idx="63573">
                  <c:v>147.28308300473</c:v>
                </c:pt>
                <c:pt idx="63574">
                  <c:v>147.285399760003</c:v>
                </c:pt>
                <c:pt idx="63575">
                  <c:v>147.287716515277</c:v>
                </c:pt>
                <c:pt idx="63576">
                  <c:v>147.29003327055</c:v>
                </c:pt>
                <c:pt idx="63577">
                  <c:v>147.29235002582399</c:v>
                </c:pt>
                <c:pt idx="63578">
                  <c:v>147.29466678109699</c:v>
                </c:pt>
                <c:pt idx="63579">
                  <c:v>147.29698353637099</c:v>
                </c:pt>
                <c:pt idx="63580">
                  <c:v>147.29930029164399</c:v>
                </c:pt>
                <c:pt idx="63581">
                  <c:v>147.30161704691801</c:v>
                </c:pt>
                <c:pt idx="63582">
                  <c:v>147.30393380219201</c:v>
                </c:pt>
                <c:pt idx="63583">
                  <c:v>147.30625055746501</c:v>
                </c:pt>
                <c:pt idx="63584">
                  <c:v>147.308567312739</c:v>
                </c:pt>
                <c:pt idx="63585">
                  <c:v>147.310884068012</c:v>
                </c:pt>
                <c:pt idx="63586">
                  <c:v>147.313200823286</c:v>
                </c:pt>
                <c:pt idx="63587">
                  <c:v>147.315517578559</c:v>
                </c:pt>
                <c:pt idx="63588">
                  <c:v>147.31783433383299</c:v>
                </c:pt>
                <c:pt idx="63589">
                  <c:v>147.32015108910599</c:v>
                </c:pt>
                <c:pt idx="63590">
                  <c:v>147.32246784437999</c:v>
                </c:pt>
                <c:pt idx="63591">
                  <c:v>147.32478459965299</c:v>
                </c:pt>
                <c:pt idx="63592">
                  <c:v>147.32710135492701</c:v>
                </c:pt>
                <c:pt idx="63593">
                  <c:v>147.329418110201</c:v>
                </c:pt>
                <c:pt idx="63594">
                  <c:v>147.331734865474</c:v>
                </c:pt>
                <c:pt idx="63595">
                  <c:v>147.334051620748</c:v>
                </c:pt>
                <c:pt idx="63596">
                  <c:v>147.336368376021</c:v>
                </c:pt>
                <c:pt idx="63597">
                  <c:v>147.33868513129499</c:v>
                </c:pt>
                <c:pt idx="63598">
                  <c:v>147.34100188656799</c:v>
                </c:pt>
                <c:pt idx="63599">
                  <c:v>147.34331864184199</c:v>
                </c:pt>
                <c:pt idx="63600">
                  <c:v>147.34563539711499</c:v>
                </c:pt>
                <c:pt idx="63601">
                  <c:v>147.34795215238901</c:v>
                </c:pt>
                <c:pt idx="63602">
                  <c:v>147.35026890766201</c:v>
                </c:pt>
                <c:pt idx="63603">
                  <c:v>147.35258566293601</c:v>
                </c:pt>
                <c:pt idx="63604">
                  <c:v>147.35490241820901</c:v>
                </c:pt>
                <c:pt idx="63605">
                  <c:v>147.357219173483</c:v>
                </c:pt>
                <c:pt idx="63606">
                  <c:v>147.359535928757</c:v>
                </c:pt>
                <c:pt idx="63607">
                  <c:v>147.36185268403</c:v>
                </c:pt>
                <c:pt idx="63608">
                  <c:v>147.36416943930399</c:v>
                </c:pt>
                <c:pt idx="63609">
                  <c:v>147.36648619457699</c:v>
                </c:pt>
                <c:pt idx="63610">
                  <c:v>147.36880294985099</c:v>
                </c:pt>
                <c:pt idx="63611">
                  <c:v>147.37111970512399</c:v>
                </c:pt>
                <c:pt idx="63612">
                  <c:v>147.37343646039801</c:v>
                </c:pt>
                <c:pt idx="63613">
                  <c:v>147.37575321567101</c:v>
                </c:pt>
                <c:pt idx="63614">
                  <c:v>147.37806997094501</c:v>
                </c:pt>
                <c:pt idx="63615">
                  <c:v>147.38038672621801</c:v>
                </c:pt>
                <c:pt idx="63616">
                  <c:v>147.382703481492</c:v>
                </c:pt>
                <c:pt idx="63617">
                  <c:v>147.385020236765</c:v>
                </c:pt>
                <c:pt idx="63618">
                  <c:v>147.387336992039</c:v>
                </c:pt>
                <c:pt idx="63619">
                  <c:v>147.38965374731299</c:v>
                </c:pt>
                <c:pt idx="63620">
                  <c:v>147.39197050258599</c:v>
                </c:pt>
                <c:pt idx="63621">
                  <c:v>147.39428725785999</c:v>
                </c:pt>
                <c:pt idx="63622">
                  <c:v>147.39660401313299</c:v>
                </c:pt>
                <c:pt idx="63623">
                  <c:v>147.39892076840701</c:v>
                </c:pt>
                <c:pt idx="63624">
                  <c:v>147.40123752368001</c:v>
                </c:pt>
                <c:pt idx="63625">
                  <c:v>147.403554278954</c:v>
                </c:pt>
                <c:pt idx="63626">
                  <c:v>147.405871034227</c:v>
                </c:pt>
                <c:pt idx="63627">
                  <c:v>147.408187789501</c:v>
                </c:pt>
                <c:pt idx="63628">
                  <c:v>147.410504544774</c:v>
                </c:pt>
                <c:pt idx="63629">
                  <c:v>147.41282130004799</c:v>
                </c:pt>
                <c:pt idx="63630">
                  <c:v>147.41513805532099</c:v>
                </c:pt>
                <c:pt idx="63631">
                  <c:v>147.41745481059499</c:v>
                </c:pt>
                <c:pt idx="63632">
                  <c:v>147.41977156586901</c:v>
                </c:pt>
                <c:pt idx="63633">
                  <c:v>147.42208832114201</c:v>
                </c:pt>
                <c:pt idx="63634">
                  <c:v>147.42440507641601</c:v>
                </c:pt>
                <c:pt idx="63635">
                  <c:v>147.42672183168901</c:v>
                </c:pt>
                <c:pt idx="63636">
                  <c:v>147.429038586963</c:v>
                </c:pt>
                <c:pt idx="63637">
                  <c:v>147.431355342236</c:v>
                </c:pt>
                <c:pt idx="63638">
                  <c:v>147.43367209751</c:v>
                </c:pt>
                <c:pt idx="63639">
                  <c:v>147.435988852783</c:v>
                </c:pt>
                <c:pt idx="63640">
                  <c:v>147.43830560805699</c:v>
                </c:pt>
                <c:pt idx="63641">
                  <c:v>147.44062236332999</c:v>
                </c:pt>
                <c:pt idx="63642">
                  <c:v>147.44293911860399</c:v>
                </c:pt>
                <c:pt idx="63643">
                  <c:v>147.44525587387801</c:v>
                </c:pt>
                <c:pt idx="63644">
                  <c:v>147.44757262915101</c:v>
                </c:pt>
                <c:pt idx="63645">
                  <c:v>147.44988938442501</c:v>
                </c:pt>
                <c:pt idx="63646">
                  <c:v>147.45220613969801</c:v>
                </c:pt>
                <c:pt idx="63647">
                  <c:v>147.454522894972</c:v>
                </c:pt>
                <c:pt idx="63648">
                  <c:v>147.456839650245</c:v>
                </c:pt>
                <c:pt idx="63649">
                  <c:v>147.459156405519</c:v>
                </c:pt>
                <c:pt idx="63650">
                  <c:v>147.461473160792</c:v>
                </c:pt>
                <c:pt idx="63651">
                  <c:v>147.46378991606599</c:v>
                </c:pt>
                <c:pt idx="63652">
                  <c:v>147.46610667133899</c:v>
                </c:pt>
                <c:pt idx="63653">
                  <c:v>147.46842342661299</c:v>
                </c:pt>
                <c:pt idx="63654">
                  <c:v>147.47074018188599</c:v>
                </c:pt>
                <c:pt idx="63655">
                  <c:v>147.47305693716001</c:v>
                </c:pt>
                <c:pt idx="63656">
                  <c:v>147.475373692434</c:v>
                </c:pt>
                <c:pt idx="63657">
                  <c:v>147.477690447707</c:v>
                </c:pt>
                <c:pt idx="63658">
                  <c:v>147.480007202981</c:v>
                </c:pt>
                <c:pt idx="63659">
                  <c:v>147.482323958254</c:v>
                </c:pt>
                <c:pt idx="63660">
                  <c:v>147.48464071352799</c:v>
                </c:pt>
                <c:pt idx="63661">
                  <c:v>147.48695746880099</c:v>
                </c:pt>
                <c:pt idx="63662">
                  <c:v>147.48927422407499</c:v>
                </c:pt>
                <c:pt idx="63663">
                  <c:v>147.49159097934799</c:v>
                </c:pt>
                <c:pt idx="63664">
                  <c:v>147.49390773462201</c:v>
                </c:pt>
                <c:pt idx="63665">
                  <c:v>147.49622448989501</c:v>
                </c:pt>
                <c:pt idx="63666">
                  <c:v>147.49854124516901</c:v>
                </c:pt>
                <c:pt idx="63667">
                  <c:v>147.50085800044201</c:v>
                </c:pt>
                <c:pt idx="63668">
                  <c:v>147.503174755716</c:v>
                </c:pt>
                <c:pt idx="63669">
                  <c:v>147.50549151099</c:v>
                </c:pt>
                <c:pt idx="63670">
                  <c:v>147.507808266263</c:v>
                </c:pt>
                <c:pt idx="63671">
                  <c:v>147.51012502153699</c:v>
                </c:pt>
                <c:pt idx="63672">
                  <c:v>147.51244177680999</c:v>
                </c:pt>
                <c:pt idx="63673">
                  <c:v>147.51475853208399</c:v>
                </c:pt>
                <c:pt idx="63674">
                  <c:v>147.51707528735699</c:v>
                </c:pt>
                <c:pt idx="63675">
                  <c:v>147.51939204263101</c:v>
                </c:pt>
                <c:pt idx="63676">
                  <c:v>147.52170879790401</c:v>
                </c:pt>
                <c:pt idx="63677">
                  <c:v>147.52402555317801</c:v>
                </c:pt>
                <c:pt idx="63678">
                  <c:v>147.52634230845101</c:v>
                </c:pt>
                <c:pt idx="63679">
                  <c:v>147.528659063725</c:v>
                </c:pt>
                <c:pt idx="63680">
                  <c:v>147.530975818998</c:v>
                </c:pt>
                <c:pt idx="63681">
                  <c:v>147.533292574272</c:v>
                </c:pt>
                <c:pt idx="63682">
                  <c:v>147.53560932954599</c:v>
                </c:pt>
                <c:pt idx="63683">
                  <c:v>147.53792608481899</c:v>
                </c:pt>
                <c:pt idx="63684">
                  <c:v>147.54024284009299</c:v>
                </c:pt>
                <c:pt idx="63685">
                  <c:v>147.54255959536599</c:v>
                </c:pt>
                <c:pt idx="63686">
                  <c:v>147.54487635064001</c:v>
                </c:pt>
                <c:pt idx="63687">
                  <c:v>147.54719310591301</c:v>
                </c:pt>
                <c:pt idx="63688">
                  <c:v>147.549509861187</c:v>
                </c:pt>
                <c:pt idx="63689">
                  <c:v>147.55182661646</c:v>
                </c:pt>
                <c:pt idx="63690">
                  <c:v>147.554143371734</c:v>
                </c:pt>
                <c:pt idx="63691">
                  <c:v>147.556460127007</c:v>
                </c:pt>
                <c:pt idx="63692">
                  <c:v>147.55877688228099</c:v>
                </c:pt>
                <c:pt idx="63693">
                  <c:v>147.56109363755499</c:v>
                </c:pt>
                <c:pt idx="63694">
                  <c:v>147.56341039282799</c:v>
                </c:pt>
                <c:pt idx="63695">
                  <c:v>147.56572714810201</c:v>
                </c:pt>
                <c:pt idx="63696">
                  <c:v>147.56804390337501</c:v>
                </c:pt>
                <c:pt idx="63697">
                  <c:v>147.57036065864901</c:v>
                </c:pt>
                <c:pt idx="63698">
                  <c:v>147.57267741392201</c:v>
                </c:pt>
                <c:pt idx="63699">
                  <c:v>147.574994169196</c:v>
                </c:pt>
                <c:pt idx="63700">
                  <c:v>147.577310924469</c:v>
                </c:pt>
                <c:pt idx="63701">
                  <c:v>147.579627679743</c:v>
                </c:pt>
                <c:pt idx="63702">
                  <c:v>147.581944435016</c:v>
                </c:pt>
                <c:pt idx="63703">
                  <c:v>147.58426119028999</c:v>
                </c:pt>
                <c:pt idx="63704">
                  <c:v>147.58657794556299</c:v>
                </c:pt>
                <c:pt idx="63705">
                  <c:v>147.58889470083699</c:v>
                </c:pt>
                <c:pt idx="63706">
                  <c:v>147.59121145611101</c:v>
                </c:pt>
                <c:pt idx="63707">
                  <c:v>147.59352821138401</c:v>
                </c:pt>
                <c:pt idx="63708">
                  <c:v>147.59584496665801</c:v>
                </c:pt>
                <c:pt idx="63709">
                  <c:v>147.59816172193101</c:v>
                </c:pt>
                <c:pt idx="63710">
                  <c:v>147.600478477205</c:v>
                </c:pt>
                <c:pt idx="63711">
                  <c:v>147.602795232478</c:v>
                </c:pt>
                <c:pt idx="63712">
                  <c:v>147.605111987752</c:v>
                </c:pt>
                <c:pt idx="63713">
                  <c:v>147.607428743025</c:v>
                </c:pt>
                <c:pt idx="63714">
                  <c:v>147.60974549829899</c:v>
                </c:pt>
                <c:pt idx="63715">
                  <c:v>147.61206225357199</c:v>
                </c:pt>
                <c:pt idx="63716">
                  <c:v>147.61437900884599</c:v>
                </c:pt>
                <c:pt idx="63717">
                  <c:v>147.61669576411899</c:v>
                </c:pt>
                <c:pt idx="63718">
                  <c:v>147.61901251939301</c:v>
                </c:pt>
                <c:pt idx="63719">
                  <c:v>147.621329274667</c:v>
                </c:pt>
                <c:pt idx="63720">
                  <c:v>147.62364602994001</c:v>
                </c:pt>
                <c:pt idx="63721">
                  <c:v>147.625962785214</c:v>
                </c:pt>
                <c:pt idx="63722">
                  <c:v>147.628279540487</c:v>
                </c:pt>
                <c:pt idx="63723">
                  <c:v>147.63059629576099</c:v>
                </c:pt>
                <c:pt idx="63724">
                  <c:v>147.632913051034</c:v>
                </c:pt>
                <c:pt idx="63725">
                  <c:v>147.63522980630799</c:v>
                </c:pt>
                <c:pt idx="63726">
                  <c:v>147.63754656158099</c:v>
                </c:pt>
                <c:pt idx="63727">
                  <c:v>147.63986331685501</c:v>
                </c:pt>
                <c:pt idx="63728">
                  <c:v>147.64218007212801</c:v>
                </c:pt>
                <c:pt idx="63729">
                  <c:v>147.64449682740201</c:v>
                </c:pt>
                <c:pt idx="63730">
                  <c:v>147.646813582676</c:v>
                </c:pt>
                <c:pt idx="63731">
                  <c:v>147.649130337949</c:v>
                </c:pt>
                <c:pt idx="63732">
                  <c:v>147.651447093223</c:v>
                </c:pt>
                <c:pt idx="63733">
                  <c:v>147.653763848496</c:v>
                </c:pt>
                <c:pt idx="63734">
                  <c:v>147.65608060376999</c:v>
                </c:pt>
                <c:pt idx="63735">
                  <c:v>147.65839735904299</c:v>
                </c:pt>
                <c:pt idx="63736">
                  <c:v>147.66071411431699</c:v>
                </c:pt>
                <c:pt idx="63737">
                  <c:v>147.66303086958999</c:v>
                </c:pt>
                <c:pt idx="63738">
                  <c:v>147.66534762486401</c:v>
                </c:pt>
                <c:pt idx="63739">
                  <c:v>147.66766438013701</c:v>
                </c:pt>
                <c:pt idx="63740">
                  <c:v>147.66998113541101</c:v>
                </c:pt>
                <c:pt idx="63741">
                  <c:v>147.67229789068401</c:v>
                </c:pt>
                <c:pt idx="63742">
                  <c:v>147.674614645958</c:v>
                </c:pt>
                <c:pt idx="63743">
                  <c:v>147.676931401232</c:v>
                </c:pt>
                <c:pt idx="63744">
                  <c:v>147.679248156505</c:v>
                </c:pt>
                <c:pt idx="63745">
                  <c:v>147.68156491177899</c:v>
                </c:pt>
                <c:pt idx="63746">
                  <c:v>147.68388166705199</c:v>
                </c:pt>
                <c:pt idx="63747">
                  <c:v>147.68619842232599</c:v>
                </c:pt>
                <c:pt idx="63748">
                  <c:v>147.68851517759899</c:v>
                </c:pt>
                <c:pt idx="63749">
                  <c:v>147.69083193287301</c:v>
                </c:pt>
                <c:pt idx="63750">
                  <c:v>147.69314868814601</c:v>
                </c:pt>
                <c:pt idx="63751">
                  <c:v>147.69546544342001</c:v>
                </c:pt>
                <c:pt idx="63752">
                  <c:v>147.69778219869301</c:v>
                </c:pt>
                <c:pt idx="63753">
                  <c:v>147.700098953967</c:v>
                </c:pt>
                <c:pt idx="63754">
                  <c:v>147.70241570924</c:v>
                </c:pt>
                <c:pt idx="63755">
                  <c:v>147.704732464514</c:v>
                </c:pt>
                <c:pt idx="63756">
                  <c:v>147.70704921978799</c:v>
                </c:pt>
                <c:pt idx="63757">
                  <c:v>147.70936597506099</c:v>
                </c:pt>
                <c:pt idx="63758">
                  <c:v>147.71168273033501</c:v>
                </c:pt>
                <c:pt idx="63759">
                  <c:v>147.71399948560801</c:v>
                </c:pt>
                <c:pt idx="63760">
                  <c:v>147.71631624088201</c:v>
                </c:pt>
                <c:pt idx="63761">
                  <c:v>147.71863299615501</c:v>
                </c:pt>
                <c:pt idx="63762">
                  <c:v>147.720949751429</c:v>
                </c:pt>
                <c:pt idx="63763">
                  <c:v>147.723266506702</c:v>
                </c:pt>
                <c:pt idx="63764">
                  <c:v>147.725583261976</c:v>
                </c:pt>
                <c:pt idx="63765">
                  <c:v>147.727900017249</c:v>
                </c:pt>
                <c:pt idx="63766">
                  <c:v>147.73021677252299</c:v>
                </c:pt>
                <c:pt idx="63767">
                  <c:v>147.73253352779599</c:v>
                </c:pt>
                <c:pt idx="63768">
                  <c:v>147.73485028306999</c:v>
                </c:pt>
                <c:pt idx="63769">
                  <c:v>147.73716703834401</c:v>
                </c:pt>
                <c:pt idx="63770">
                  <c:v>147.73948379361701</c:v>
                </c:pt>
                <c:pt idx="63771">
                  <c:v>147.74180054889101</c:v>
                </c:pt>
                <c:pt idx="63772">
                  <c:v>147.74411730416401</c:v>
                </c:pt>
                <c:pt idx="63773">
                  <c:v>147.746434059438</c:v>
                </c:pt>
                <c:pt idx="63774">
                  <c:v>147.748750814711</c:v>
                </c:pt>
                <c:pt idx="63775">
                  <c:v>147.751067569985</c:v>
                </c:pt>
                <c:pt idx="63776">
                  <c:v>147.753384325258</c:v>
                </c:pt>
                <c:pt idx="63777">
                  <c:v>147.75570108053199</c:v>
                </c:pt>
                <c:pt idx="63778">
                  <c:v>147.75801783580499</c:v>
                </c:pt>
                <c:pt idx="63779">
                  <c:v>147.76033459107899</c:v>
                </c:pt>
                <c:pt idx="63780">
                  <c:v>147.76265134635301</c:v>
                </c:pt>
                <c:pt idx="63781">
                  <c:v>147.76496810162601</c:v>
                </c:pt>
                <c:pt idx="63782">
                  <c:v>147.76728485690001</c:v>
                </c:pt>
                <c:pt idx="63783">
                  <c:v>147.76960161217301</c:v>
                </c:pt>
                <c:pt idx="63784">
                  <c:v>147.771918367447</c:v>
                </c:pt>
                <c:pt idx="63785">
                  <c:v>147.77423512272</c:v>
                </c:pt>
                <c:pt idx="63786">
                  <c:v>147.776551877994</c:v>
                </c:pt>
                <c:pt idx="63787">
                  <c:v>147.778868633267</c:v>
                </c:pt>
                <c:pt idx="63788">
                  <c:v>147.78118538854099</c:v>
                </c:pt>
                <c:pt idx="63789">
                  <c:v>147.78350214381399</c:v>
                </c:pt>
                <c:pt idx="63790">
                  <c:v>147.78581889908801</c:v>
                </c:pt>
                <c:pt idx="63791">
                  <c:v>147.78813565436101</c:v>
                </c:pt>
                <c:pt idx="63792">
                  <c:v>147.79045240963501</c:v>
                </c:pt>
                <c:pt idx="63793">
                  <c:v>147.792769164909</c:v>
                </c:pt>
                <c:pt idx="63794">
                  <c:v>147.795085920182</c:v>
                </c:pt>
                <c:pt idx="63795">
                  <c:v>147.797402675456</c:v>
                </c:pt>
                <c:pt idx="63796">
                  <c:v>147.799719430729</c:v>
                </c:pt>
                <c:pt idx="63797">
                  <c:v>147.80203618600299</c:v>
                </c:pt>
                <c:pt idx="63798">
                  <c:v>147.80435294127599</c:v>
                </c:pt>
                <c:pt idx="63799">
                  <c:v>147.80666969654999</c:v>
                </c:pt>
                <c:pt idx="63800">
                  <c:v>147.80898645182299</c:v>
                </c:pt>
                <c:pt idx="63801">
                  <c:v>147.81130320709701</c:v>
                </c:pt>
                <c:pt idx="63802">
                  <c:v>147.81361996237001</c:v>
                </c:pt>
                <c:pt idx="63803">
                  <c:v>147.81593671764401</c:v>
                </c:pt>
                <c:pt idx="63804">
                  <c:v>147.81825347291701</c:v>
                </c:pt>
                <c:pt idx="63805">
                  <c:v>147.820570228191</c:v>
                </c:pt>
                <c:pt idx="63806">
                  <c:v>147.822886983465</c:v>
                </c:pt>
                <c:pt idx="63807">
                  <c:v>147.825203738738</c:v>
                </c:pt>
                <c:pt idx="63808">
                  <c:v>147.82752049401199</c:v>
                </c:pt>
                <c:pt idx="63809">
                  <c:v>147.82983724928499</c:v>
                </c:pt>
                <c:pt idx="63810">
                  <c:v>147.83215400455899</c:v>
                </c:pt>
                <c:pt idx="63811">
                  <c:v>147.83447075983199</c:v>
                </c:pt>
                <c:pt idx="63812">
                  <c:v>147.83678751510601</c:v>
                </c:pt>
                <c:pt idx="63813">
                  <c:v>147.83910427037901</c:v>
                </c:pt>
                <c:pt idx="63814">
                  <c:v>147.84142102565301</c:v>
                </c:pt>
                <c:pt idx="63815">
                  <c:v>147.84373778092601</c:v>
                </c:pt>
                <c:pt idx="63816">
                  <c:v>147.8460545362</c:v>
                </c:pt>
                <c:pt idx="63817">
                  <c:v>147.848371291473</c:v>
                </c:pt>
                <c:pt idx="63818">
                  <c:v>147.850688046747</c:v>
                </c:pt>
                <c:pt idx="63819">
                  <c:v>147.85300480202099</c:v>
                </c:pt>
                <c:pt idx="63820">
                  <c:v>147.85532155729399</c:v>
                </c:pt>
                <c:pt idx="63821">
                  <c:v>147.85763831256801</c:v>
                </c:pt>
                <c:pt idx="63822">
                  <c:v>147.85995506784101</c:v>
                </c:pt>
                <c:pt idx="63823">
                  <c:v>147.86227182311501</c:v>
                </c:pt>
                <c:pt idx="63824">
                  <c:v>147.86458857838801</c:v>
                </c:pt>
                <c:pt idx="63825">
                  <c:v>147.866905333662</c:v>
                </c:pt>
                <c:pt idx="63826">
                  <c:v>147.869222088935</c:v>
                </c:pt>
                <c:pt idx="63827">
                  <c:v>147.871538844209</c:v>
                </c:pt>
                <c:pt idx="63828">
                  <c:v>147.873855599482</c:v>
                </c:pt>
                <c:pt idx="63829">
                  <c:v>147.87617235475599</c:v>
                </c:pt>
                <c:pt idx="63830">
                  <c:v>147.87848911002999</c:v>
                </c:pt>
                <c:pt idx="63831">
                  <c:v>147.88080586530299</c:v>
                </c:pt>
                <c:pt idx="63832">
                  <c:v>147.88312262057701</c:v>
                </c:pt>
                <c:pt idx="63833">
                  <c:v>147.88543937585001</c:v>
                </c:pt>
                <c:pt idx="63834">
                  <c:v>147.88775613112401</c:v>
                </c:pt>
                <c:pt idx="63835">
                  <c:v>147.89007288639701</c:v>
                </c:pt>
                <c:pt idx="63836">
                  <c:v>147.892389641671</c:v>
                </c:pt>
                <c:pt idx="63837">
                  <c:v>147.894706396944</c:v>
                </c:pt>
                <c:pt idx="63838">
                  <c:v>147.897023152218</c:v>
                </c:pt>
                <c:pt idx="63839">
                  <c:v>147.899339907491</c:v>
                </c:pt>
                <c:pt idx="63840">
                  <c:v>147.90165666276499</c:v>
                </c:pt>
                <c:pt idx="63841">
                  <c:v>147.90397341803799</c:v>
                </c:pt>
                <c:pt idx="63842">
                  <c:v>147.90629017331199</c:v>
                </c:pt>
                <c:pt idx="63843">
                  <c:v>147.90860692858601</c:v>
                </c:pt>
                <c:pt idx="63844">
                  <c:v>147.91092368385901</c:v>
                </c:pt>
                <c:pt idx="63845">
                  <c:v>147.91324043913301</c:v>
                </c:pt>
                <c:pt idx="63846">
                  <c:v>147.91555719440601</c:v>
                </c:pt>
                <c:pt idx="63847">
                  <c:v>147.91787394968</c:v>
                </c:pt>
                <c:pt idx="63848">
                  <c:v>147.920190704953</c:v>
                </c:pt>
                <c:pt idx="63849">
                  <c:v>147.922507460227</c:v>
                </c:pt>
                <c:pt idx="63850">
                  <c:v>147.9248242155</c:v>
                </c:pt>
                <c:pt idx="63851">
                  <c:v>147.92714097077399</c:v>
                </c:pt>
                <c:pt idx="63852">
                  <c:v>147.92945772604699</c:v>
                </c:pt>
                <c:pt idx="63853">
                  <c:v>147.93177448132101</c:v>
                </c:pt>
                <c:pt idx="63854">
                  <c:v>147.93409123659401</c:v>
                </c:pt>
                <c:pt idx="63855">
                  <c:v>147.93640799186801</c:v>
                </c:pt>
                <c:pt idx="63856">
                  <c:v>147.938724747142</c:v>
                </c:pt>
                <c:pt idx="63857">
                  <c:v>147.941041502415</c:v>
                </c:pt>
                <c:pt idx="63858">
                  <c:v>147.943358257689</c:v>
                </c:pt>
                <c:pt idx="63859">
                  <c:v>147.945675012962</c:v>
                </c:pt>
                <c:pt idx="63860">
                  <c:v>147.94799176823599</c:v>
                </c:pt>
                <c:pt idx="63861">
                  <c:v>147.95030852350899</c:v>
                </c:pt>
                <c:pt idx="63862">
                  <c:v>147.95262527878299</c:v>
                </c:pt>
                <c:pt idx="63863">
                  <c:v>147.95494203405599</c:v>
                </c:pt>
                <c:pt idx="63864">
                  <c:v>147.95725878933001</c:v>
                </c:pt>
                <c:pt idx="63865">
                  <c:v>147.95957554460301</c:v>
                </c:pt>
                <c:pt idx="63866">
                  <c:v>147.96189229987701</c:v>
                </c:pt>
                <c:pt idx="63867">
                  <c:v>147.964209055151</c:v>
                </c:pt>
                <c:pt idx="63868">
                  <c:v>147.966525810424</c:v>
                </c:pt>
                <c:pt idx="63869">
                  <c:v>147.968842565698</c:v>
                </c:pt>
                <c:pt idx="63870">
                  <c:v>147.971159320971</c:v>
                </c:pt>
                <c:pt idx="63871">
                  <c:v>147.97347607624499</c:v>
                </c:pt>
                <c:pt idx="63872">
                  <c:v>147.97579283151799</c:v>
                </c:pt>
                <c:pt idx="63873">
                  <c:v>147.97810958679199</c:v>
                </c:pt>
                <c:pt idx="63874">
                  <c:v>147.98042634206499</c:v>
                </c:pt>
                <c:pt idx="63875">
                  <c:v>147.98274309733901</c:v>
                </c:pt>
                <c:pt idx="63876">
                  <c:v>147.98505985261201</c:v>
                </c:pt>
                <c:pt idx="63877">
                  <c:v>147.98737660788601</c:v>
                </c:pt>
                <c:pt idx="63878">
                  <c:v>147.98969336315901</c:v>
                </c:pt>
                <c:pt idx="63879">
                  <c:v>147.992010118433</c:v>
                </c:pt>
                <c:pt idx="63880">
                  <c:v>147.994326873707</c:v>
                </c:pt>
                <c:pt idx="63881">
                  <c:v>147.99664362898</c:v>
                </c:pt>
                <c:pt idx="63882">
                  <c:v>147.99896038425399</c:v>
                </c:pt>
                <c:pt idx="63883">
                  <c:v>148.00127713952699</c:v>
                </c:pt>
                <c:pt idx="63884">
                  <c:v>148.00359389480101</c:v>
                </c:pt>
                <c:pt idx="63885">
                  <c:v>148.00591065007399</c:v>
                </c:pt>
                <c:pt idx="63886">
                  <c:v>148.00822740534801</c:v>
                </c:pt>
                <c:pt idx="63887">
                  <c:v>148.01054416062101</c:v>
                </c:pt>
                <c:pt idx="63888">
                  <c:v>148.012860915895</c:v>
                </c:pt>
                <c:pt idx="63889">
                  <c:v>148.015177671168</c:v>
                </c:pt>
                <c:pt idx="63890">
                  <c:v>148.017494426442</c:v>
                </c:pt>
                <c:pt idx="63891">
                  <c:v>148.019811181715</c:v>
                </c:pt>
                <c:pt idx="63892">
                  <c:v>148.02212793698899</c:v>
                </c:pt>
                <c:pt idx="63893">
                  <c:v>148.02444469226299</c:v>
                </c:pt>
                <c:pt idx="63894">
                  <c:v>148.02676144753599</c:v>
                </c:pt>
                <c:pt idx="63895">
                  <c:v>148.02907820281001</c:v>
                </c:pt>
                <c:pt idx="63896">
                  <c:v>148.03139495808301</c:v>
                </c:pt>
                <c:pt idx="63897">
                  <c:v>148.03371171335701</c:v>
                </c:pt>
                <c:pt idx="63898">
                  <c:v>148.03602846863001</c:v>
                </c:pt>
                <c:pt idx="63899">
                  <c:v>148.038345223904</c:v>
                </c:pt>
                <c:pt idx="63900">
                  <c:v>148.040661979177</c:v>
                </c:pt>
                <c:pt idx="63901">
                  <c:v>148.042978734451</c:v>
                </c:pt>
                <c:pt idx="63902">
                  <c:v>148.045295489724</c:v>
                </c:pt>
                <c:pt idx="63903">
                  <c:v>148.04761224499799</c:v>
                </c:pt>
                <c:pt idx="63904">
                  <c:v>148.04992900027099</c:v>
                </c:pt>
                <c:pt idx="63905">
                  <c:v>148.05224575554499</c:v>
                </c:pt>
                <c:pt idx="63906">
                  <c:v>148.05456251081901</c:v>
                </c:pt>
                <c:pt idx="63907">
                  <c:v>148.05687926609201</c:v>
                </c:pt>
                <c:pt idx="63908">
                  <c:v>148.05919602136601</c:v>
                </c:pt>
                <c:pt idx="63909">
                  <c:v>148.06151277663901</c:v>
                </c:pt>
                <c:pt idx="63910">
                  <c:v>148.063829531913</c:v>
                </c:pt>
                <c:pt idx="63911">
                  <c:v>148.066146287186</c:v>
                </c:pt>
                <c:pt idx="63912">
                  <c:v>148.06846304246</c:v>
                </c:pt>
                <c:pt idx="63913">
                  <c:v>148.070779797733</c:v>
                </c:pt>
                <c:pt idx="63914">
                  <c:v>148.07309655300699</c:v>
                </c:pt>
                <c:pt idx="63915">
                  <c:v>148.07541330827999</c:v>
                </c:pt>
                <c:pt idx="63916">
                  <c:v>148.07773006355399</c:v>
                </c:pt>
                <c:pt idx="63917">
                  <c:v>148.08004681882801</c:v>
                </c:pt>
                <c:pt idx="63918">
                  <c:v>148.08236357410101</c:v>
                </c:pt>
                <c:pt idx="63919">
                  <c:v>148.084680329375</c:v>
                </c:pt>
                <c:pt idx="63920">
                  <c:v>148.086997084648</c:v>
                </c:pt>
                <c:pt idx="63921">
                  <c:v>148.089313839922</c:v>
                </c:pt>
                <c:pt idx="63922">
                  <c:v>148.091630595195</c:v>
                </c:pt>
                <c:pt idx="63923">
                  <c:v>148.09394735046899</c:v>
                </c:pt>
                <c:pt idx="63924">
                  <c:v>148.09626410574199</c:v>
                </c:pt>
                <c:pt idx="63925">
                  <c:v>148.09858086101599</c:v>
                </c:pt>
                <c:pt idx="63926">
                  <c:v>148.10089761628899</c:v>
                </c:pt>
                <c:pt idx="63927">
                  <c:v>148.10321437156301</c:v>
                </c:pt>
                <c:pt idx="63928">
                  <c:v>148.10553112683601</c:v>
                </c:pt>
                <c:pt idx="63929">
                  <c:v>148.10784788211001</c:v>
                </c:pt>
                <c:pt idx="63930">
                  <c:v>148.110164637384</c:v>
                </c:pt>
                <c:pt idx="63931">
                  <c:v>148.112481392657</c:v>
                </c:pt>
                <c:pt idx="63932">
                  <c:v>148.114798147931</c:v>
                </c:pt>
                <c:pt idx="63933">
                  <c:v>148.117114903204</c:v>
                </c:pt>
                <c:pt idx="63934">
                  <c:v>148.11943165847799</c:v>
                </c:pt>
                <c:pt idx="63935">
                  <c:v>148.12174841375099</c:v>
                </c:pt>
                <c:pt idx="63936">
                  <c:v>148.12406516902499</c:v>
                </c:pt>
                <c:pt idx="63937">
                  <c:v>148.12638192429799</c:v>
                </c:pt>
                <c:pt idx="63938">
                  <c:v>148.12869867957201</c:v>
                </c:pt>
                <c:pt idx="63939">
                  <c:v>148.13101543484501</c:v>
                </c:pt>
                <c:pt idx="63940">
                  <c:v>148.13333219011901</c:v>
                </c:pt>
                <c:pt idx="63941">
                  <c:v>148.13564894539201</c:v>
                </c:pt>
                <c:pt idx="63942">
                  <c:v>148.137965700666</c:v>
                </c:pt>
                <c:pt idx="63943">
                  <c:v>148.14028245594</c:v>
                </c:pt>
                <c:pt idx="63944">
                  <c:v>148.142599211213</c:v>
                </c:pt>
                <c:pt idx="63945">
                  <c:v>148.14491596648699</c:v>
                </c:pt>
                <c:pt idx="63946">
                  <c:v>148.14723272175999</c:v>
                </c:pt>
                <c:pt idx="63947">
                  <c:v>148.14954947703399</c:v>
                </c:pt>
                <c:pt idx="63948">
                  <c:v>148.15186623230699</c:v>
                </c:pt>
                <c:pt idx="63949">
                  <c:v>148.15418298758101</c:v>
                </c:pt>
                <c:pt idx="63950">
                  <c:v>148.15649974285401</c:v>
                </c:pt>
                <c:pt idx="63951">
                  <c:v>148.158816498128</c:v>
                </c:pt>
                <c:pt idx="63952">
                  <c:v>148.161133253401</c:v>
                </c:pt>
                <c:pt idx="63953">
                  <c:v>148.163450008675</c:v>
                </c:pt>
                <c:pt idx="63954">
                  <c:v>148.165766763948</c:v>
                </c:pt>
                <c:pt idx="63955">
                  <c:v>148.16808351922199</c:v>
                </c:pt>
                <c:pt idx="63956">
                  <c:v>148.17040027449599</c:v>
                </c:pt>
                <c:pt idx="63957">
                  <c:v>148.17271702976899</c:v>
                </c:pt>
                <c:pt idx="63958">
                  <c:v>148.17503378504301</c:v>
                </c:pt>
                <c:pt idx="63959">
                  <c:v>148.17735054031601</c:v>
                </c:pt>
                <c:pt idx="63960">
                  <c:v>148.17966729559001</c:v>
                </c:pt>
                <c:pt idx="63961">
                  <c:v>148.18198405086301</c:v>
                </c:pt>
                <c:pt idx="63962">
                  <c:v>148.184300806137</c:v>
                </c:pt>
                <c:pt idx="63963">
                  <c:v>148.18661756141</c:v>
                </c:pt>
                <c:pt idx="63964">
                  <c:v>148.188934316684</c:v>
                </c:pt>
                <c:pt idx="63965">
                  <c:v>148.191251071957</c:v>
                </c:pt>
                <c:pt idx="63966">
                  <c:v>148.19356782723099</c:v>
                </c:pt>
                <c:pt idx="63967">
                  <c:v>148.19588458250499</c:v>
                </c:pt>
                <c:pt idx="63968">
                  <c:v>148.19820133777799</c:v>
                </c:pt>
                <c:pt idx="63969">
                  <c:v>148.20051809305201</c:v>
                </c:pt>
                <c:pt idx="63970">
                  <c:v>148.20283484832501</c:v>
                </c:pt>
                <c:pt idx="63971">
                  <c:v>148.20515160359901</c:v>
                </c:pt>
                <c:pt idx="63972">
                  <c:v>148.20746835887201</c:v>
                </c:pt>
                <c:pt idx="63973">
                  <c:v>148.209785114146</c:v>
                </c:pt>
                <c:pt idx="63974">
                  <c:v>148.212101869419</c:v>
                </c:pt>
                <c:pt idx="63975">
                  <c:v>148.214418624693</c:v>
                </c:pt>
                <c:pt idx="63976">
                  <c:v>148.216735379966</c:v>
                </c:pt>
                <c:pt idx="63977">
                  <c:v>148.21905213523999</c:v>
                </c:pt>
                <c:pt idx="63978">
                  <c:v>148.22136889051299</c:v>
                </c:pt>
                <c:pt idx="63979">
                  <c:v>148.22368564578699</c:v>
                </c:pt>
                <c:pt idx="63980">
                  <c:v>148.22600240106101</c:v>
                </c:pt>
                <c:pt idx="63981">
                  <c:v>148.22831915633401</c:v>
                </c:pt>
                <c:pt idx="63982">
                  <c:v>148.230635911608</c:v>
                </c:pt>
                <c:pt idx="63983">
                  <c:v>148.232952666881</c:v>
                </c:pt>
                <c:pt idx="63984">
                  <c:v>148.235269422155</c:v>
                </c:pt>
                <c:pt idx="63985">
                  <c:v>148.237586177428</c:v>
                </c:pt>
                <c:pt idx="63986">
                  <c:v>148.23990293270199</c:v>
                </c:pt>
                <c:pt idx="63987">
                  <c:v>148.24221968797499</c:v>
                </c:pt>
                <c:pt idx="63988">
                  <c:v>148.24453644324899</c:v>
                </c:pt>
                <c:pt idx="63989">
                  <c:v>148.24685319852199</c:v>
                </c:pt>
                <c:pt idx="63990">
                  <c:v>148.24916995379601</c:v>
                </c:pt>
                <c:pt idx="63991">
                  <c:v>148.25148670906901</c:v>
                </c:pt>
                <c:pt idx="63992">
                  <c:v>148.25380346434301</c:v>
                </c:pt>
                <c:pt idx="63993">
                  <c:v>148.256120219617</c:v>
                </c:pt>
                <c:pt idx="63994">
                  <c:v>148.25843697489</c:v>
                </c:pt>
                <c:pt idx="63995">
                  <c:v>148.260753730164</c:v>
                </c:pt>
                <c:pt idx="63996">
                  <c:v>148.263070485437</c:v>
                </c:pt>
                <c:pt idx="63997">
                  <c:v>148.26538724071099</c:v>
                </c:pt>
                <c:pt idx="63998">
                  <c:v>148.26770399598399</c:v>
                </c:pt>
                <c:pt idx="63999">
                  <c:v>148.27002075125799</c:v>
                </c:pt>
                <c:pt idx="64000">
                  <c:v>148.27233750653099</c:v>
                </c:pt>
                <c:pt idx="64001">
                  <c:v>148.27465426180501</c:v>
                </c:pt>
                <c:pt idx="64002">
                  <c:v>148.27697101707801</c:v>
                </c:pt>
                <c:pt idx="64003">
                  <c:v>148.27928777235201</c:v>
                </c:pt>
                <c:pt idx="64004">
                  <c:v>148.281604527626</c:v>
                </c:pt>
                <c:pt idx="64005">
                  <c:v>148.283921282899</c:v>
                </c:pt>
                <c:pt idx="64006">
                  <c:v>148.286238038173</c:v>
                </c:pt>
                <c:pt idx="64007">
                  <c:v>148.288554793446</c:v>
                </c:pt>
                <c:pt idx="64008">
                  <c:v>148.29087154871999</c:v>
                </c:pt>
                <c:pt idx="64009">
                  <c:v>148.29318830399299</c:v>
                </c:pt>
                <c:pt idx="64010">
                  <c:v>148.29550505926699</c:v>
                </c:pt>
                <c:pt idx="64011">
                  <c:v>148.29782181453999</c:v>
                </c:pt>
                <c:pt idx="64012">
                  <c:v>148.30013856981401</c:v>
                </c:pt>
                <c:pt idx="64013">
                  <c:v>148.30245532508701</c:v>
                </c:pt>
                <c:pt idx="64014">
                  <c:v>148.304772080361</c:v>
                </c:pt>
                <c:pt idx="64015">
                  <c:v>148.307088835634</c:v>
                </c:pt>
                <c:pt idx="64016">
                  <c:v>148.309405590908</c:v>
                </c:pt>
                <c:pt idx="64017">
                  <c:v>148.31172234618199</c:v>
                </c:pt>
                <c:pt idx="64018">
                  <c:v>148.31403910145499</c:v>
                </c:pt>
                <c:pt idx="64019">
                  <c:v>148.31635585672899</c:v>
                </c:pt>
                <c:pt idx="64020">
                  <c:v>148.31867261200199</c:v>
                </c:pt>
                <c:pt idx="64021">
                  <c:v>148.32098936727601</c:v>
                </c:pt>
                <c:pt idx="64022">
                  <c:v>148.32330612254901</c:v>
                </c:pt>
                <c:pt idx="64023">
                  <c:v>148.32562287782301</c:v>
                </c:pt>
                <c:pt idx="64024">
                  <c:v>148.32793963309601</c:v>
                </c:pt>
                <c:pt idx="64025">
                  <c:v>148.33025638837</c:v>
                </c:pt>
                <c:pt idx="64026">
                  <c:v>148.332573143643</c:v>
                </c:pt>
                <c:pt idx="64027">
                  <c:v>148.334889898917</c:v>
                </c:pt>
                <c:pt idx="64028">
                  <c:v>148.33720665419</c:v>
                </c:pt>
                <c:pt idx="64029">
                  <c:v>148.33952340946399</c:v>
                </c:pt>
                <c:pt idx="64030">
                  <c:v>148.34184016473799</c:v>
                </c:pt>
                <c:pt idx="64031">
                  <c:v>148.34415692001099</c:v>
                </c:pt>
                <c:pt idx="64032">
                  <c:v>148.34647367528501</c:v>
                </c:pt>
                <c:pt idx="64033">
                  <c:v>148.34879043055801</c:v>
                </c:pt>
                <c:pt idx="64034">
                  <c:v>148.35110718583201</c:v>
                </c:pt>
                <c:pt idx="64035">
                  <c:v>148.35342394110501</c:v>
                </c:pt>
                <c:pt idx="64036">
                  <c:v>148.355740696379</c:v>
                </c:pt>
                <c:pt idx="64037">
                  <c:v>148.358057451652</c:v>
                </c:pt>
                <c:pt idx="64038">
                  <c:v>148.360374206926</c:v>
                </c:pt>
                <c:pt idx="64039">
                  <c:v>148.362690962199</c:v>
                </c:pt>
                <c:pt idx="64040">
                  <c:v>148.36500771747299</c:v>
                </c:pt>
                <c:pt idx="64041">
                  <c:v>148.36732447274599</c:v>
                </c:pt>
                <c:pt idx="64042">
                  <c:v>148.36964122801999</c:v>
                </c:pt>
                <c:pt idx="64043">
                  <c:v>148.37195798329401</c:v>
                </c:pt>
                <c:pt idx="64044">
                  <c:v>148.37427473856701</c:v>
                </c:pt>
                <c:pt idx="64045">
                  <c:v>148.376591493841</c:v>
                </c:pt>
                <c:pt idx="64046">
                  <c:v>148.37890824911401</c:v>
                </c:pt>
                <c:pt idx="64047">
                  <c:v>148.381225004388</c:v>
                </c:pt>
                <c:pt idx="64048">
                  <c:v>148.383541759661</c:v>
                </c:pt>
                <c:pt idx="64049">
                  <c:v>148.38585851493499</c:v>
                </c:pt>
                <c:pt idx="64050">
                  <c:v>148.388175270208</c:v>
                </c:pt>
                <c:pt idx="64051">
                  <c:v>148.39049202548199</c:v>
                </c:pt>
                <c:pt idx="64052">
                  <c:v>148.39280878075499</c:v>
                </c:pt>
                <c:pt idx="64053">
                  <c:v>148.39512553602901</c:v>
                </c:pt>
                <c:pt idx="64054">
                  <c:v>148.39744229130301</c:v>
                </c:pt>
                <c:pt idx="64055">
                  <c:v>148.39975904657601</c:v>
                </c:pt>
                <c:pt idx="64056">
                  <c:v>148.40207580185</c:v>
                </c:pt>
                <c:pt idx="64057">
                  <c:v>148.404392557123</c:v>
                </c:pt>
                <c:pt idx="64058">
                  <c:v>148.406709312397</c:v>
                </c:pt>
                <c:pt idx="64059">
                  <c:v>148.40902606767</c:v>
                </c:pt>
                <c:pt idx="64060">
                  <c:v>148.41134282294399</c:v>
                </c:pt>
                <c:pt idx="64061">
                  <c:v>148.41365957821699</c:v>
                </c:pt>
                <c:pt idx="64062">
                  <c:v>148.41597633349099</c:v>
                </c:pt>
                <c:pt idx="64063">
                  <c:v>148.41829308876399</c:v>
                </c:pt>
                <c:pt idx="64064">
                  <c:v>148.42060984403801</c:v>
                </c:pt>
                <c:pt idx="64065">
                  <c:v>148.42292659931101</c:v>
                </c:pt>
                <c:pt idx="64066">
                  <c:v>148.42524335458501</c:v>
                </c:pt>
                <c:pt idx="64067">
                  <c:v>148.427560109859</c:v>
                </c:pt>
                <c:pt idx="64068">
                  <c:v>148.429876865132</c:v>
                </c:pt>
                <c:pt idx="64069">
                  <c:v>148.432193620406</c:v>
                </c:pt>
                <c:pt idx="64070">
                  <c:v>148.434510375679</c:v>
                </c:pt>
                <c:pt idx="64071">
                  <c:v>148.43682713095299</c:v>
                </c:pt>
                <c:pt idx="64072">
                  <c:v>148.43914388622599</c:v>
                </c:pt>
                <c:pt idx="64073">
                  <c:v>148.44146064149999</c:v>
                </c:pt>
                <c:pt idx="64074">
                  <c:v>148.44377739677299</c:v>
                </c:pt>
                <c:pt idx="64075">
                  <c:v>148.44609415204701</c:v>
                </c:pt>
                <c:pt idx="64076">
                  <c:v>148.44841090732001</c:v>
                </c:pt>
                <c:pt idx="64077">
                  <c:v>148.45072766259401</c:v>
                </c:pt>
                <c:pt idx="64078">
                  <c:v>148.45304441786701</c:v>
                </c:pt>
                <c:pt idx="64079">
                  <c:v>148.455361173141</c:v>
                </c:pt>
                <c:pt idx="64080">
                  <c:v>148.45767792841499</c:v>
                </c:pt>
                <c:pt idx="64081">
                  <c:v>148.459994683688</c:v>
                </c:pt>
                <c:pt idx="64082">
                  <c:v>148.46231143896199</c:v>
                </c:pt>
                <c:pt idx="64083">
                  <c:v>148.46462819423499</c:v>
                </c:pt>
                <c:pt idx="64084">
                  <c:v>148.46694494950901</c:v>
                </c:pt>
                <c:pt idx="64085">
                  <c:v>148.46926170478201</c:v>
                </c:pt>
                <c:pt idx="64086">
                  <c:v>148.47157846005601</c:v>
                </c:pt>
                <c:pt idx="64087">
                  <c:v>148.47389521532901</c:v>
                </c:pt>
                <c:pt idx="64088">
                  <c:v>148.476211970603</c:v>
                </c:pt>
                <c:pt idx="64089">
                  <c:v>148.478528725876</c:v>
                </c:pt>
                <c:pt idx="64090">
                  <c:v>148.48084548115</c:v>
                </c:pt>
                <c:pt idx="64091">
                  <c:v>148.483162236423</c:v>
                </c:pt>
                <c:pt idx="64092">
                  <c:v>148.48547899169699</c:v>
                </c:pt>
                <c:pt idx="64093">
                  <c:v>148.48779574697099</c:v>
                </c:pt>
                <c:pt idx="64094">
                  <c:v>148.49011250224399</c:v>
                </c:pt>
                <c:pt idx="64095">
                  <c:v>148.49242925751801</c:v>
                </c:pt>
                <c:pt idx="64096">
                  <c:v>148.49474601279101</c:v>
                </c:pt>
                <c:pt idx="64097">
                  <c:v>148.49706276806501</c:v>
                </c:pt>
                <c:pt idx="64098">
                  <c:v>148.49937952333801</c:v>
                </c:pt>
                <c:pt idx="64099">
                  <c:v>148.501696278612</c:v>
                </c:pt>
                <c:pt idx="64100">
                  <c:v>148.504013033885</c:v>
                </c:pt>
                <c:pt idx="64101">
                  <c:v>148.506329789159</c:v>
                </c:pt>
                <c:pt idx="64102">
                  <c:v>148.508646544432</c:v>
                </c:pt>
                <c:pt idx="64103">
                  <c:v>148.51096329970599</c:v>
                </c:pt>
                <c:pt idx="64104">
                  <c:v>148.51328005497999</c:v>
                </c:pt>
                <c:pt idx="64105">
                  <c:v>148.51559681025299</c:v>
                </c:pt>
                <c:pt idx="64106">
                  <c:v>148.51791356552701</c:v>
                </c:pt>
                <c:pt idx="64107">
                  <c:v>148.52023032080001</c:v>
                </c:pt>
                <c:pt idx="64108">
                  <c:v>148.52254707607401</c:v>
                </c:pt>
                <c:pt idx="64109">
                  <c:v>148.52486383134701</c:v>
                </c:pt>
                <c:pt idx="64110">
                  <c:v>148.527180586621</c:v>
                </c:pt>
                <c:pt idx="64111">
                  <c:v>148.529497341894</c:v>
                </c:pt>
                <c:pt idx="64112">
                  <c:v>148.531814097168</c:v>
                </c:pt>
                <c:pt idx="64113">
                  <c:v>148.534130852441</c:v>
                </c:pt>
                <c:pt idx="64114">
                  <c:v>148.53644760771499</c:v>
                </c:pt>
                <c:pt idx="64115">
                  <c:v>148.53876436298799</c:v>
                </c:pt>
                <c:pt idx="64116">
                  <c:v>148.54108111826201</c:v>
                </c:pt>
                <c:pt idx="64117">
                  <c:v>148.54339787353601</c:v>
                </c:pt>
                <c:pt idx="64118">
                  <c:v>148.54571462880901</c:v>
                </c:pt>
                <c:pt idx="64119">
                  <c:v>148.548031384083</c:v>
                </c:pt>
                <c:pt idx="64120">
                  <c:v>148.550348139356</c:v>
                </c:pt>
                <c:pt idx="64121">
                  <c:v>148.55266489463</c:v>
                </c:pt>
                <c:pt idx="64122">
                  <c:v>148.554981649903</c:v>
                </c:pt>
                <c:pt idx="64123">
                  <c:v>148.55729840517699</c:v>
                </c:pt>
                <c:pt idx="64124">
                  <c:v>148.55961516044999</c:v>
                </c:pt>
                <c:pt idx="64125">
                  <c:v>148.56193191572399</c:v>
                </c:pt>
                <c:pt idx="64126">
                  <c:v>148.56424867099699</c:v>
                </c:pt>
                <c:pt idx="64127">
                  <c:v>148.56656542627101</c:v>
                </c:pt>
                <c:pt idx="64128">
                  <c:v>148.56888218154401</c:v>
                </c:pt>
                <c:pt idx="64129">
                  <c:v>148.57119893681801</c:v>
                </c:pt>
                <c:pt idx="64130">
                  <c:v>148.573515692092</c:v>
                </c:pt>
                <c:pt idx="64131">
                  <c:v>148.575832447365</c:v>
                </c:pt>
                <c:pt idx="64132">
                  <c:v>148.578149202639</c:v>
                </c:pt>
                <c:pt idx="64133">
                  <c:v>148.580465957912</c:v>
                </c:pt>
                <c:pt idx="64134">
                  <c:v>148.58278271318599</c:v>
                </c:pt>
                <c:pt idx="64135">
                  <c:v>148.58509946845899</c:v>
                </c:pt>
                <c:pt idx="64136">
                  <c:v>148.58741622373299</c:v>
                </c:pt>
                <c:pt idx="64137">
                  <c:v>148.58973297900599</c:v>
                </c:pt>
                <c:pt idx="64138">
                  <c:v>148.59204973428001</c:v>
                </c:pt>
                <c:pt idx="64139">
                  <c:v>148.59436648955301</c:v>
                </c:pt>
                <c:pt idx="64140">
                  <c:v>148.59668324482701</c:v>
                </c:pt>
                <c:pt idx="64141">
                  <c:v>148.599000000101</c:v>
                </c:pt>
                <c:pt idx="64142">
                  <c:v>148.601316755374</c:v>
                </c:pt>
                <c:pt idx="64143">
                  <c:v>148.603633510648</c:v>
                </c:pt>
                <c:pt idx="64144">
                  <c:v>148.605950265921</c:v>
                </c:pt>
                <c:pt idx="64145">
                  <c:v>148.60826702119499</c:v>
                </c:pt>
                <c:pt idx="64146">
                  <c:v>148.61058377646799</c:v>
                </c:pt>
                <c:pt idx="64147">
                  <c:v>148.61290053174201</c:v>
                </c:pt>
                <c:pt idx="64148">
                  <c:v>148.61521728701501</c:v>
                </c:pt>
                <c:pt idx="64149">
                  <c:v>148.61753404228901</c:v>
                </c:pt>
                <c:pt idx="64150">
                  <c:v>148.61985079756201</c:v>
                </c:pt>
                <c:pt idx="64151">
                  <c:v>148.622167552836</c:v>
                </c:pt>
                <c:pt idx="64152">
                  <c:v>148.624484308109</c:v>
                </c:pt>
                <c:pt idx="64153">
                  <c:v>148.626801063383</c:v>
                </c:pt>
                <c:pt idx="64154">
                  <c:v>148.62911781865699</c:v>
                </c:pt>
                <c:pt idx="64155">
                  <c:v>148.63143457392999</c:v>
                </c:pt>
                <c:pt idx="64156">
                  <c:v>148.63375132920399</c:v>
                </c:pt>
                <c:pt idx="64157">
                  <c:v>148.63606808447699</c:v>
                </c:pt>
                <c:pt idx="64158">
                  <c:v>148.63838483975101</c:v>
                </c:pt>
                <c:pt idx="64159">
                  <c:v>148.64070159502401</c:v>
                </c:pt>
                <c:pt idx="64160">
                  <c:v>148.64301835029801</c:v>
                </c:pt>
                <c:pt idx="64161">
                  <c:v>148.64533510557101</c:v>
                </c:pt>
                <c:pt idx="64162">
                  <c:v>148.647651860845</c:v>
                </c:pt>
                <c:pt idx="64163">
                  <c:v>148.649968616118</c:v>
                </c:pt>
                <c:pt idx="64164">
                  <c:v>148.652285371392</c:v>
                </c:pt>
                <c:pt idx="64165">
                  <c:v>148.654602126665</c:v>
                </c:pt>
                <c:pt idx="64166">
                  <c:v>148.65691888193899</c:v>
                </c:pt>
                <c:pt idx="64167">
                  <c:v>148.65923563721299</c:v>
                </c:pt>
                <c:pt idx="64168">
                  <c:v>148.66155239248599</c:v>
                </c:pt>
                <c:pt idx="64169">
                  <c:v>148.66386914776001</c:v>
                </c:pt>
                <c:pt idx="64170">
                  <c:v>148.66618590303301</c:v>
                </c:pt>
                <c:pt idx="64171">
                  <c:v>148.66850265830701</c:v>
                </c:pt>
                <c:pt idx="64172">
                  <c:v>148.67081941358001</c:v>
                </c:pt>
                <c:pt idx="64173">
                  <c:v>148.673136168854</c:v>
                </c:pt>
                <c:pt idx="64174">
                  <c:v>148.675452924127</c:v>
                </c:pt>
                <c:pt idx="64175">
                  <c:v>148.677769679401</c:v>
                </c:pt>
                <c:pt idx="64176">
                  <c:v>148.680086434674</c:v>
                </c:pt>
                <c:pt idx="64177">
                  <c:v>148.68240318994799</c:v>
                </c:pt>
                <c:pt idx="64178">
                  <c:v>148.68471994522099</c:v>
                </c:pt>
                <c:pt idx="64179">
                  <c:v>148.68703670049501</c:v>
                </c:pt>
                <c:pt idx="64180">
                  <c:v>148.68935345576901</c:v>
                </c:pt>
                <c:pt idx="64181">
                  <c:v>148.69167021104201</c:v>
                </c:pt>
                <c:pt idx="64182">
                  <c:v>148.693986966316</c:v>
                </c:pt>
                <c:pt idx="64183">
                  <c:v>148.696303721589</c:v>
                </c:pt>
                <c:pt idx="64184">
                  <c:v>148.698620476863</c:v>
                </c:pt>
                <c:pt idx="64185">
                  <c:v>148.700937232136</c:v>
                </c:pt>
                <c:pt idx="64186">
                  <c:v>148.70325398740999</c:v>
                </c:pt>
                <c:pt idx="64187">
                  <c:v>148.70557074268299</c:v>
                </c:pt>
                <c:pt idx="64188">
                  <c:v>148.70788749795699</c:v>
                </c:pt>
                <c:pt idx="64189">
                  <c:v>148.71020425322999</c:v>
                </c:pt>
                <c:pt idx="64190">
                  <c:v>148.71252100850401</c:v>
                </c:pt>
                <c:pt idx="64191">
                  <c:v>148.71483776377801</c:v>
                </c:pt>
                <c:pt idx="64192">
                  <c:v>148.71715451905101</c:v>
                </c:pt>
                <c:pt idx="64193">
                  <c:v>148.719471274325</c:v>
                </c:pt>
                <c:pt idx="64194">
                  <c:v>148.721788029598</c:v>
                </c:pt>
                <c:pt idx="64195">
                  <c:v>148.724104784872</c:v>
                </c:pt>
                <c:pt idx="64196">
                  <c:v>148.726421540145</c:v>
                </c:pt>
                <c:pt idx="64197">
                  <c:v>148.72873829541899</c:v>
                </c:pt>
                <c:pt idx="64198">
                  <c:v>148.73105505069199</c:v>
                </c:pt>
                <c:pt idx="64199">
                  <c:v>148.73337180596599</c:v>
                </c:pt>
                <c:pt idx="64200">
                  <c:v>148.73568856123899</c:v>
                </c:pt>
                <c:pt idx="64201">
                  <c:v>148.73800531651301</c:v>
                </c:pt>
                <c:pt idx="64202">
                  <c:v>148.74032207178601</c:v>
                </c:pt>
                <c:pt idx="64203">
                  <c:v>148.74263882706001</c:v>
                </c:pt>
                <c:pt idx="64204">
                  <c:v>148.744955582334</c:v>
                </c:pt>
                <c:pt idx="64205">
                  <c:v>148.747272337607</c:v>
                </c:pt>
                <c:pt idx="64206">
                  <c:v>148.749589092881</c:v>
                </c:pt>
                <c:pt idx="64207">
                  <c:v>148.751905848154</c:v>
                </c:pt>
                <c:pt idx="64208">
                  <c:v>148.75422260342799</c:v>
                </c:pt>
                <c:pt idx="64209">
                  <c:v>148.75653935870099</c:v>
                </c:pt>
                <c:pt idx="64210">
                  <c:v>148.75885611397501</c:v>
                </c:pt>
                <c:pt idx="64211">
                  <c:v>148.76117286924801</c:v>
                </c:pt>
                <c:pt idx="64212">
                  <c:v>148.76348962452201</c:v>
                </c:pt>
                <c:pt idx="64213">
                  <c:v>148.76580637979501</c:v>
                </c:pt>
                <c:pt idx="64214">
                  <c:v>148.768123135069</c:v>
                </c:pt>
                <c:pt idx="64215">
                  <c:v>148.770439890342</c:v>
                </c:pt>
                <c:pt idx="64216">
                  <c:v>148.772756645616</c:v>
                </c:pt>
                <c:pt idx="64217">
                  <c:v>148.77507340088999</c:v>
                </c:pt>
                <c:pt idx="64218">
                  <c:v>148.77739015616299</c:v>
                </c:pt>
                <c:pt idx="64219">
                  <c:v>148.77970691143699</c:v>
                </c:pt>
                <c:pt idx="64220">
                  <c:v>148.78202366670999</c:v>
                </c:pt>
                <c:pt idx="64221">
                  <c:v>148.78434042198401</c:v>
                </c:pt>
                <c:pt idx="64222">
                  <c:v>148.78665717725701</c:v>
                </c:pt>
                <c:pt idx="64223">
                  <c:v>148.78897393253101</c:v>
                </c:pt>
                <c:pt idx="64224">
                  <c:v>148.79129068780401</c:v>
                </c:pt>
                <c:pt idx="64225">
                  <c:v>148.793607443078</c:v>
                </c:pt>
                <c:pt idx="64226">
                  <c:v>148.795924198351</c:v>
                </c:pt>
                <c:pt idx="64227">
                  <c:v>148.798240953625</c:v>
                </c:pt>
                <c:pt idx="64228">
                  <c:v>148.800557708898</c:v>
                </c:pt>
                <c:pt idx="64229">
                  <c:v>148.80287446417199</c:v>
                </c:pt>
                <c:pt idx="64230">
                  <c:v>148.80519121944599</c:v>
                </c:pt>
                <c:pt idx="64231">
                  <c:v>148.80750797471899</c:v>
                </c:pt>
                <c:pt idx="64232">
                  <c:v>148.80982472999301</c:v>
                </c:pt>
                <c:pt idx="64233">
                  <c:v>148.81214148526601</c:v>
                </c:pt>
                <c:pt idx="64234">
                  <c:v>148.81445824054001</c:v>
                </c:pt>
                <c:pt idx="64235">
                  <c:v>148.81677499581301</c:v>
                </c:pt>
                <c:pt idx="64236">
                  <c:v>148.819091751087</c:v>
                </c:pt>
                <c:pt idx="64237">
                  <c:v>148.82140850636</c:v>
                </c:pt>
                <c:pt idx="64238">
                  <c:v>148.823725261634</c:v>
                </c:pt>
                <c:pt idx="64239">
                  <c:v>148.826042016907</c:v>
                </c:pt>
                <c:pt idx="64240">
                  <c:v>148.82835877218099</c:v>
                </c:pt>
                <c:pt idx="64241">
                  <c:v>148.83067552745501</c:v>
                </c:pt>
                <c:pt idx="64242">
                  <c:v>148.83299228272799</c:v>
                </c:pt>
                <c:pt idx="64243">
                  <c:v>148.83530903800201</c:v>
                </c:pt>
                <c:pt idx="64244">
                  <c:v>148.83762579327501</c:v>
                </c:pt>
                <c:pt idx="64245">
                  <c:v>148.839942548549</c:v>
                </c:pt>
                <c:pt idx="64246">
                  <c:v>148.842259303822</c:v>
                </c:pt>
                <c:pt idx="64247">
                  <c:v>148.844576059096</c:v>
                </c:pt>
                <c:pt idx="64248">
                  <c:v>148.846892814369</c:v>
                </c:pt>
                <c:pt idx="64249">
                  <c:v>148.84920956964299</c:v>
                </c:pt>
                <c:pt idx="64250">
                  <c:v>148.85152632491599</c:v>
                </c:pt>
                <c:pt idx="64251">
                  <c:v>148.85384308018999</c:v>
                </c:pt>
                <c:pt idx="64252">
                  <c:v>148.85615983546299</c:v>
                </c:pt>
                <c:pt idx="64253">
                  <c:v>148.85847659073701</c:v>
                </c:pt>
                <c:pt idx="64254">
                  <c:v>148.86079334601101</c:v>
                </c:pt>
                <c:pt idx="64255">
                  <c:v>148.86311010128401</c:v>
                </c:pt>
                <c:pt idx="64256">
                  <c:v>148.865426856558</c:v>
                </c:pt>
                <c:pt idx="64257">
                  <c:v>148.867743611831</c:v>
                </c:pt>
                <c:pt idx="64258">
                  <c:v>148.870060367105</c:v>
                </c:pt>
                <c:pt idx="64259">
                  <c:v>148.872377122378</c:v>
                </c:pt>
                <c:pt idx="64260">
                  <c:v>148.87469387765199</c:v>
                </c:pt>
                <c:pt idx="64261">
                  <c:v>148.87701063292499</c:v>
                </c:pt>
                <c:pt idx="64262">
                  <c:v>148.87932738819899</c:v>
                </c:pt>
                <c:pt idx="64263">
                  <c:v>148.88164414347199</c:v>
                </c:pt>
                <c:pt idx="64264">
                  <c:v>148.88396089874601</c:v>
                </c:pt>
                <c:pt idx="64265">
                  <c:v>148.88627765401901</c:v>
                </c:pt>
                <c:pt idx="64266">
                  <c:v>148.88859440929301</c:v>
                </c:pt>
                <c:pt idx="64267">
                  <c:v>148.890911164567</c:v>
                </c:pt>
                <c:pt idx="64268">
                  <c:v>148.89322791984</c:v>
                </c:pt>
                <c:pt idx="64269">
                  <c:v>148.895544675114</c:v>
                </c:pt>
                <c:pt idx="64270">
                  <c:v>148.897861430387</c:v>
                </c:pt>
                <c:pt idx="64271">
                  <c:v>148.90017818566099</c:v>
                </c:pt>
                <c:pt idx="64272">
                  <c:v>148.90249494093399</c:v>
                </c:pt>
                <c:pt idx="64273">
                  <c:v>148.90481169620799</c:v>
                </c:pt>
                <c:pt idx="64274">
                  <c:v>148.90712845148099</c:v>
                </c:pt>
                <c:pt idx="64275">
                  <c:v>148.90944520675501</c:v>
                </c:pt>
                <c:pt idx="64276">
                  <c:v>148.91176196202801</c:v>
                </c:pt>
                <c:pt idx="64277">
                  <c:v>148.914078717302</c:v>
                </c:pt>
                <c:pt idx="64278">
                  <c:v>148.916395472576</c:v>
                </c:pt>
                <c:pt idx="64279">
                  <c:v>148.918712227849</c:v>
                </c:pt>
                <c:pt idx="64280">
                  <c:v>148.92102898312299</c:v>
                </c:pt>
                <c:pt idx="64281">
                  <c:v>148.92334573839599</c:v>
                </c:pt>
                <c:pt idx="64282">
                  <c:v>148.92566249366999</c:v>
                </c:pt>
                <c:pt idx="64283">
                  <c:v>148.92797924894299</c:v>
                </c:pt>
                <c:pt idx="64284">
                  <c:v>148.93029600421701</c:v>
                </c:pt>
                <c:pt idx="64285">
                  <c:v>148.93261275949001</c:v>
                </c:pt>
                <c:pt idx="64286">
                  <c:v>148.93492951476401</c:v>
                </c:pt>
                <c:pt idx="64287">
                  <c:v>148.93724627003701</c:v>
                </c:pt>
                <c:pt idx="64288">
                  <c:v>148.939563025311</c:v>
                </c:pt>
                <c:pt idx="64289">
                  <c:v>148.941879780584</c:v>
                </c:pt>
                <c:pt idx="64290">
                  <c:v>148.944196535858</c:v>
                </c:pt>
                <c:pt idx="64291">
                  <c:v>148.94651329113199</c:v>
                </c:pt>
                <c:pt idx="64292">
                  <c:v>148.94883004640499</c:v>
                </c:pt>
                <c:pt idx="64293">
                  <c:v>148.95114680167899</c:v>
                </c:pt>
                <c:pt idx="64294">
                  <c:v>148.95346355695199</c:v>
                </c:pt>
                <c:pt idx="64295">
                  <c:v>148.95578031222601</c:v>
                </c:pt>
                <c:pt idx="64296">
                  <c:v>148.95809706749901</c:v>
                </c:pt>
                <c:pt idx="64297">
                  <c:v>148.96041382277301</c:v>
                </c:pt>
                <c:pt idx="64298">
                  <c:v>148.96273057804601</c:v>
                </c:pt>
                <c:pt idx="64299">
                  <c:v>148.96504733332</c:v>
                </c:pt>
                <c:pt idx="64300">
                  <c:v>148.967364088593</c:v>
                </c:pt>
                <c:pt idx="64301">
                  <c:v>148.969680843867</c:v>
                </c:pt>
                <c:pt idx="64302">
                  <c:v>148.97199759914</c:v>
                </c:pt>
                <c:pt idx="64303">
                  <c:v>148.97431435441399</c:v>
                </c:pt>
                <c:pt idx="64304">
                  <c:v>148.97663110968799</c:v>
                </c:pt>
                <c:pt idx="64305">
                  <c:v>148.97894786496099</c:v>
                </c:pt>
                <c:pt idx="64306">
                  <c:v>148.98126462023501</c:v>
                </c:pt>
                <c:pt idx="64307">
                  <c:v>148.98358137550801</c:v>
                </c:pt>
                <c:pt idx="64308">
                  <c:v>148.985898130782</c:v>
                </c:pt>
                <c:pt idx="64309">
                  <c:v>148.988214886055</c:v>
                </c:pt>
                <c:pt idx="64310">
                  <c:v>148.990531641329</c:v>
                </c:pt>
                <c:pt idx="64311">
                  <c:v>148.992848396602</c:v>
                </c:pt>
                <c:pt idx="64312">
                  <c:v>148.99516515187599</c:v>
                </c:pt>
                <c:pt idx="64313">
                  <c:v>148.99748190714899</c:v>
                </c:pt>
                <c:pt idx="64314">
                  <c:v>148.99979866242299</c:v>
                </c:pt>
                <c:pt idx="64315">
                  <c:v>149.00211541769599</c:v>
                </c:pt>
                <c:pt idx="64316">
                  <c:v>149.00443217297001</c:v>
                </c:pt>
                <c:pt idx="64317">
                  <c:v>149.00674892824401</c:v>
                </c:pt>
                <c:pt idx="64318">
                  <c:v>149.00906568351701</c:v>
                </c:pt>
                <c:pt idx="64319">
                  <c:v>149.011382438791</c:v>
                </c:pt>
                <c:pt idx="64320">
                  <c:v>149.013699194064</c:v>
                </c:pt>
                <c:pt idx="64321">
                  <c:v>149.016015949338</c:v>
                </c:pt>
                <c:pt idx="64322">
                  <c:v>149.018332704611</c:v>
                </c:pt>
                <c:pt idx="64323">
                  <c:v>149.02064945988499</c:v>
                </c:pt>
                <c:pt idx="64324">
                  <c:v>149.02296621515799</c:v>
                </c:pt>
                <c:pt idx="64325">
                  <c:v>149.02528297043199</c:v>
                </c:pt>
                <c:pt idx="64326">
                  <c:v>149.02759972570499</c:v>
                </c:pt>
                <c:pt idx="64327">
                  <c:v>149.02991648097901</c:v>
                </c:pt>
                <c:pt idx="64328">
                  <c:v>149.03223323625301</c:v>
                </c:pt>
                <c:pt idx="64329">
                  <c:v>149.03454999152601</c:v>
                </c:pt>
                <c:pt idx="64330">
                  <c:v>149.0368667468</c:v>
                </c:pt>
                <c:pt idx="64331">
                  <c:v>149.039183502073</c:v>
                </c:pt>
                <c:pt idx="64332">
                  <c:v>149.041500257347</c:v>
                </c:pt>
                <c:pt idx="64333">
                  <c:v>149.04381701262</c:v>
                </c:pt>
                <c:pt idx="64334">
                  <c:v>149.04613376789399</c:v>
                </c:pt>
                <c:pt idx="64335">
                  <c:v>149.04845052316699</c:v>
                </c:pt>
                <c:pt idx="64336">
                  <c:v>149.05076727844099</c:v>
                </c:pt>
                <c:pt idx="64337">
                  <c:v>149.05308403371399</c:v>
                </c:pt>
                <c:pt idx="64338">
                  <c:v>149.05540078898801</c:v>
                </c:pt>
                <c:pt idx="64339">
                  <c:v>149.05771754426101</c:v>
                </c:pt>
                <c:pt idx="64340">
                  <c:v>149.060034299535</c:v>
                </c:pt>
                <c:pt idx="64341">
                  <c:v>149.062351054809</c:v>
                </c:pt>
                <c:pt idx="64342">
                  <c:v>149.064667810082</c:v>
                </c:pt>
                <c:pt idx="64343">
                  <c:v>149.06698456535599</c:v>
                </c:pt>
                <c:pt idx="64344">
                  <c:v>149.06930132062899</c:v>
                </c:pt>
                <c:pt idx="64345">
                  <c:v>149.07161807590299</c:v>
                </c:pt>
                <c:pt idx="64346">
                  <c:v>149.07393483117599</c:v>
                </c:pt>
                <c:pt idx="64347">
                  <c:v>149.07625158645001</c:v>
                </c:pt>
                <c:pt idx="64348">
                  <c:v>149.07856834172301</c:v>
                </c:pt>
                <c:pt idx="64349">
                  <c:v>149.08088509699701</c:v>
                </c:pt>
                <c:pt idx="64350">
                  <c:v>149.08320185227001</c:v>
                </c:pt>
                <c:pt idx="64351">
                  <c:v>149.085518607544</c:v>
                </c:pt>
                <c:pt idx="64352">
                  <c:v>149.087835362817</c:v>
                </c:pt>
                <c:pt idx="64353">
                  <c:v>149.090152118091</c:v>
                </c:pt>
                <c:pt idx="64354">
                  <c:v>149.09246887336499</c:v>
                </c:pt>
                <c:pt idx="64355">
                  <c:v>149.09478562863799</c:v>
                </c:pt>
                <c:pt idx="64356">
                  <c:v>149.09710238391199</c:v>
                </c:pt>
                <c:pt idx="64357">
                  <c:v>149.09941913918499</c:v>
                </c:pt>
                <c:pt idx="64358">
                  <c:v>149.10173589445901</c:v>
                </c:pt>
                <c:pt idx="64359">
                  <c:v>149.10405264973201</c:v>
                </c:pt>
                <c:pt idx="64360">
                  <c:v>149.10636940500601</c:v>
                </c:pt>
                <c:pt idx="64361">
                  <c:v>149.10868616027901</c:v>
                </c:pt>
                <c:pt idx="64362">
                  <c:v>149.111002915553</c:v>
                </c:pt>
                <c:pt idx="64363">
                  <c:v>149.113319670826</c:v>
                </c:pt>
                <c:pt idx="64364">
                  <c:v>149.1156364261</c:v>
                </c:pt>
                <c:pt idx="64365">
                  <c:v>149.117953181373</c:v>
                </c:pt>
                <c:pt idx="64366">
                  <c:v>149.12026993664699</c:v>
                </c:pt>
                <c:pt idx="64367">
                  <c:v>149.12258669192099</c:v>
                </c:pt>
                <c:pt idx="64368">
                  <c:v>149.12490344719399</c:v>
                </c:pt>
                <c:pt idx="64369">
                  <c:v>149.12722020246801</c:v>
                </c:pt>
                <c:pt idx="64370">
                  <c:v>149.12953695774101</c:v>
                </c:pt>
                <c:pt idx="64371">
                  <c:v>149.131853713015</c:v>
                </c:pt>
                <c:pt idx="64372">
                  <c:v>149.134170468288</c:v>
                </c:pt>
                <c:pt idx="64373">
                  <c:v>149.136487223562</c:v>
                </c:pt>
                <c:pt idx="64374">
                  <c:v>149.138803978835</c:v>
                </c:pt>
                <c:pt idx="64375">
                  <c:v>149.14112073410899</c:v>
                </c:pt>
                <c:pt idx="64376">
                  <c:v>149.14343748938199</c:v>
                </c:pt>
                <c:pt idx="64377">
                  <c:v>149.14575424465599</c:v>
                </c:pt>
                <c:pt idx="64378">
                  <c:v>149.14807099993001</c:v>
                </c:pt>
                <c:pt idx="64379">
                  <c:v>149.15038775520301</c:v>
                </c:pt>
                <c:pt idx="64380">
                  <c:v>149.15270451047701</c:v>
                </c:pt>
                <c:pt idx="64381">
                  <c:v>149.15502126575001</c:v>
                </c:pt>
                <c:pt idx="64382">
                  <c:v>149.157338021024</c:v>
                </c:pt>
                <c:pt idx="64383">
                  <c:v>149.159654776297</c:v>
                </c:pt>
                <c:pt idx="64384">
                  <c:v>149.161971531571</c:v>
                </c:pt>
                <c:pt idx="64385">
                  <c:v>149.164288286844</c:v>
                </c:pt>
                <c:pt idx="64386">
                  <c:v>149.16660504211799</c:v>
                </c:pt>
                <c:pt idx="64387">
                  <c:v>149.16892179739099</c:v>
                </c:pt>
                <c:pt idx="64388">
                  <c:v>149.17123855266499</c:v>
                </c:pt>
                <c:pt idx="64389">
                  <c:v>149.17355530793799</c:v>
                </c:pt>
                <c:pt idx="64390">
                  <c:v>149.17587206321201</c:v>
                </c:pt>
                <c:pt idx="64391">
                  <c:v>149.17818881848601</c:v>
                </c:pt>
                <c:pt idx="64392">
                  <c:v>149.18050557375901</c:v>
                </c:pt>
                <c:pt idx="64393">
                  <c:v>149.182822329033</c:v>
                </c:pt>
                <c:pt idx="64394">
                  <c:v>149.185139084306</c:v>
                </c:pt>
                <c:pt idx="64395">
                  <c:v>149.18745583958</c:v>
                </c:pt>
                <c:pt idx="64396">
                  <c:v>149.189772594853</c:v>
                </c:pt>
                <c:pt idx="64397">
                  <c:v>149.19208935012699</c:v>
                </c:pt>
                <c:pt idx="64398">
                  <c:v>149.19440610539999</c:v>
                </c:pt>
                <c:pt idx="64399">
                  <c:v>149.19672286067399</c:v>
                </c:pt>
                <c:pt idx="64400">
                  <c:v>149.19903961594699</c:v>
                </c:pt>
                <c:pt idx="64401">
                  <c:v>149.20135637122101</c:v>
                </c:pt>
                <c:pt idx="64402">
                  <c:v>149.20367312649401</c:v>
                </c:pt>
                <c:pt idx="64403">
                  <c:v>149.20598988176801</c:v>
                </c:pt>
                <c:pt idx="64404">
                  <c:v>149.208306637042</c:v>
                </c:pt>
                <c:pt idx="64405">
                  <c:v>149.210623392315</c:v>
                </c:pt>
                <c:pt idx="64406">
                  <c:v>149.21294014758899</c:v>
                </c:pt>
                <c:pt idx="64407">
                  <c:v>149.215256902862</c:v>
                </c:pt>
                <c:pt idx="64408">
                  <c:v>149.21757365813599</c:v>
                </c:pt>
                <c:pt idx="64409">
                  <c:v>149.21989041340899</c:v>
                </c:pt>
                <c:pt idx="64410">
                  <c:v>149.22220716868301</c:v>
                </c:pt>
                <c:pt idx="64411">
                  <c:v>149.22452392395601</c:v>
                </c:pt>
                <c:pt idx="64412">
                  <c:v>149.22684067923001</c:v>
                </c:pt>
                <c:pt idx="64413">
                  <c:v>149.22915743450301</c:v>
                </c:pt>
                <c:pt idx="64414">
                  <c:v>149.231474189777</c:v>
                </c:pt>
                <c:pt idx="64415">
                  <c:v>149.233790945051</c:v>
                </c:pt>
                <c:pt idx="64416">
                  <c:v>149.236107700324</c:v>
                </c:pt>
                <c:pt idx="64417">
                  <c:v>149.23842445559799</c:v>
                </c:pt>
                <c:pt idx="64418">
                  <c:v>149.24074121087099</c:v>
                </c:pt>
                <c:pt idx="64419">
                  <c:v>149.24305796614499</c:v>
                </c:pt>
                <c:pt idx="64420">
                  <c:v>149.24537472141799</c:v>
                </c:pt>
                <c:pt idx="64421">
                  <c:v>149.24769147669201</c:v>
                </c:pt>
                <c:pt idx="64422">
                  <c:v>149.25000823196501</c:v>
                </c:pt>
                <c:pt idx="64423">
                  <c:v>149.25232498723901</c:v>
                </c:pt>
                <c:pt idx="64424">
                  <c:v>149.25464174251201</c:v>
                </c:pt>
                <c:pt idx="64425">
                  <c:v>149.256958497786</c:v>
                </c:pt>
                <c:pt idx="64426">
                  <c:v>149.259275253059</c:v>
                </c:pt>
                <c:pt idx="64427">
                  <c:v>149.261592008333</c:v>
                </c:pt>
                <c:pt idx="64428">
                  <c:v>149.26390876360699</c:v>
                </c:pt>
                <c:pt idx="64429">
                  <c:v>149.26622551887999</c:v>
                </c:pt>
                <c:pt idx="64430">
                  <c:v>149.26854227415399</c:v>
                </c:pt>
                <c:pt idx="64431">
                  <c:v>149.27085902942699</c:v>
                </c:pt>
                <c:pt idx="64432">
                  <c:v>149.27317578470101</c:v>
                </c:pt>
                <c:pt idx="64433">
                  <c:v>149.27549253997401</c:v>
                </c:pt>
                <c:pt idx="64434">
                  <c:v>149.27780929524801</c:v>
                </c:pt>
                <c:pt idx="64435">
                  <c:v>149.28012605052101</c:v>
                </c:pt>
                <c:pt idx="64436">
                  <c:v>149.282442805795</c:v>
                </c:pt>
                <c:pt idx="64437">
                  <c:v>149.284759561068</c:v>
                </c:pt>
                <c:pt idx="64438">
                  <c:v>149.287076316342</c:v>
                </c:pt>
                <c:pt idx="64439">
                  <c:v>149.289393071615</c:v>
                </c:pt>
                <c:pt idx="64440">
                  <c:v>149.29170982688899</c:v>
                </c:pt>
                <c:pt idx="64441">
                  <c:v>149.29402658216301</c:v>
                </c:pt>
                <c:pt idx="64442">
                  <c:v>149.29634333743601</c:v>
                </c:pt>
                <c:pt idx="64443">
                  <c:v>149.29866009271001</c:v>
                </c:pt>
                <c:pt idx="64444">
                  <c:v>149.30097684798301</c:v>
                </c:pt>
                <c:pt idx="64445">
                  <c:v>149.303293603257</c:v>
                </c:pt>
                <c:pt idx="64446">
                  <c:v>149.30561035853</c:v>
                </c:pt>
                <c:pt idx="64447">
                  <c:v>149.307927113804</c:v>
                </c:pt>
                <c:pt idx="64448">
                  <c:v>149.310243869077</c:v>
                </c:pt>
                <c:pt idx="64449">
                  <c:v>149.31256062435099</c:v>
                </c:pt>
                <c:pt idx="64450">
                  <c:v>149.31487737962399</c:v>
                </c:pt>
                <c:pt idx="64451">
                  <c:v>149.31719413489799</c:v>
                </c:pt>
                <c:pt idx="64452">
                  <c:v>149.31951089017099</c:v>
                </c:pt>
                <c:pt idx="64453">
                  <c:v>149.32182764544501</c:v>
                </c:pt>
                <c:pt idx="64454">
                  <c:v>149.32414440071901</c:v>
                </c:pt>
                <c:pt idx="64455">
                  <c:v>149.32646115599201</c:v>
                </c:pt>
                <c:pt idx="64456">
                  <c:v>149.328777911266</c:v>
                </c:pt>
                <c:pt idx="64457">
                  <c:v>149.331094666539</c:v>
                </c:pt>
                <c:pt idx="64458">
                  <c:v>149.333411421813</c:v>
                </c:pt>
                <c:pt idx="64459">
                  <c:v>149.335728177086</c:v>
                </c:pt>
                <c:pt idx="64460">
                  <c:v>149.33804493235999</c:v>
                </c:pt>
                <c:pt idx="64461">
                  <c:v>149.34036168763299</c:v>
                </c:pt>
                <c:pt idx="64462">
                  <c:v>149.34267844290699</c:v>
                </c:pt>
                <c:pt idx="64463">
                  <c:v>149.34499519817999</c:v>
                </c:pt>
                <c:pt idx="64464">
                  <c:v>149.34731195345401</c:v>
                </c:pt>
                <c:pt idx="64465">
                  <c:v>149.34962870872801</c:v>
                </c:pt>
                <c:pt idx="64466">
                  <c:v>149.35194546400101</c:v>
                </c:pt>
                <c:pt idx="64467">
                  <c:v>149.354262219275</c:v>
                </c:pt>
                <c:pt idx="64468">
                  <c:v>149.356578974548</c:v>
                </c:pt>
                <c:pt idx="64469">
                  <c:v>149.358895729822</c:v>
                </c:pt>
                <c:pt idx="64470">
                  <c:v>149.361212485095</c:v>
                </c:pt>
                <c:pt idx="64471">
                  <c:v>149.36352924036899</c:v>
                </c:pt>
                <c:pt idx="64472">
                  <c:v>149.36584599564199</c:v>
                </c:pt>
                <c:pt idx="64473">
                  <c:v>149.36816275091601</c:v>
                </c:pt>
                <c:pt idx="64474">
                  <c:v>149.37047950618901</c:v>
                </c:pt>
                <c:pt idx="64475">
                  <c:v>149.37279626146301</c:v>
                </c:pt>
                <c:pt idx="64476">
                  <c:v>149.37511301673601</c:v>
                </c:pt>
                <c:pt idx="64477">
                  <c:v>149.37742977201</c:v>
                </c:pt>
                <c:pt idx="64478">
                  <c:v>149.379746527284</c:v>
                </c:pt>
                <c:pt idx="64479">
                  <c:v>149.382063282557</c:v>
                </c:pt>
                <c:pt idx="64480">
                  <c:v>149.38438003783099</c:v>
                </c:pt>
                <c:pt idx="64481">
                  <c:v>149.38669679310399</c:v>
                </c:pt>
                <c:pt idx="64482">
                  <c:v>149.38901354837799</c:v>
                </c:pt>
                <c:pt idx="64483">
                  <c:v>149.39133030365099</c:v>
                </c:pt>
                <c:pt idx="64484">
                  <c:v>149.39364705892501</c:v>
                </c:pt>
                <c:pt idx="64485">
                  <c:v>149.39596381419801</c:v>
                </c:pt>
                <c:pt idx="64486">
                  <c:v>149.39828056947201</c:v>
                </c:pt>
                <c:pt idx="64487">
                  <c:v>149.40059732474501</c:v>
                </c:pt>
                <c:pt idx="64488">
                  <c:v>149.402914080019</c:v>
                </c:pt>
                <c:pt idx="64489">
                  <c:v>149.405230835292</c:v>
                </c:pt>
                <c:pt idx="64490">
                  <c:v>149.407547590566</c:v>
                </c:pt>
                <c:pt idx="64491">
                  <c:v>149.40986434583999</c:v>
                </c:pt>
                <c:pt idx="64492">
                  <c:v>149.41218110111299</c:v>
                </c:pt>
                <c:pt idx="64493">
                  <c:v>149.41449785638699</c:v>
                </c:pt>
                <c:pt idx="64494">
                  <c:v>149.41681461165999</c:v>
                </c:pt>
                <c:pt idx="64495">
                  <c:v>149.41913136693401</c:v>
                </c:pt>
                <c:pt idx="64496">
                  <c:v>149.42144812220701</c:v>
                </c:pt>
                <c:pt idx="64497">
                  <c:v>149.42376487748101</c:v>
                </c:pt>
                <c:pt idx="64498">
                  <c:v>149.42608163275401</c:v>
                </c:pt>
                <c:pt idx="64499">
                  <c:v>149.428398388028</c:v>
                </c:pt>
                <c:pt idx="64500">
                  <c:v>149.430715143301</c:v>
                </c:pt>
                <c:pt idx="64501">
                  <c:v>149.433031898575</c:v>
                </c:pt>
                <c:pt idx="64502">
                  <c:v>149.435348653848</c:v>
                </c:pt>
                <c:pt idx="64503">
                  <c:v>149.43766540912199</c:v>
                </c:pt>
                <c:pt idx="64504">
                  <c:v>149.43998216439601</c:v>
                </c:pt>
                <c:pt idx="64505">
                  <c:v>149.44229891966901</c:v>
                </c:pt>
                <c:pt idx="64506">
                  <c:v>149.44461567494301</c:v>
                </c:pt>
                <c:pt idx="64507">
                  <c:v>149.44693243021601</c:v>
                </c:pt>
                <c:pt idx="64508">
                  <c:v>149.44924918549</c:v>
                </c:pt>
                <c:pt idx="64509">
                  <c:v>149.451565940763</c:v>
                </c:pt>
                <c:pt idx="64510">
                  <c:v>149.453882696037</c:v>
                </c:pt>
                <c:pt idx="64511">
                  <c:v>149.45619945131</c:v>
                </c:pt>
                <c:pt idx="64512">
                  <c:v>149.45851620658399</c:v>
                </c:pt>
                <c:pt idx="64513">
                  <c:v>149.46083296185699</c:v>
                </c:pt>
                <c:pt idx="64514">
                  <c:v>149.46314971713099</c:v>
                </c:pt>
                <c:pt idx="64515">
                  <c:v>149.46546647240501</c:v>
                </c:pt>
                <c:pt idx="64516">
                  <c:v>149.46778322767801</c:v>
                </c:pt>
                <c:pt idx="64517">
                  <c:v>149.47009998295201</c:v>
                </c:pt>
                <c:pt idx="64518">
                  <c:v>149.47241673822501</c:v>
                </c:pt>
                <c:pt idx="64519">
                  <c:v>149.474733493499</c:v>
                </c:pt>
                <c:pt idx="64520">
                  <c:v>149.477050248772</c:v>
                </c:pt>
                <c:pt idx="64521">
                  <c:v>149.479367004046</c:v>
                </c:pt>
                <c:pt idx="64522">
                  <c:v>149.481683759319</c:v>
                </c:pt>
                <c:pt idx="64523">
                  <c:v>149.48400051459299</c:v>
                </c:pt>
                <c:pt idx="64524">
                  <c:v>149.48631726986599</c:v>
                </c:pt>
                <c:pt idx="64525">
                  <c:v>149.48863402513999</c:v>
                </c:pt>
                <c:pt idx="64526">
                  <c:v>149.49095078041299</c:v>
                </c:pt>
                <c:pt idx="64527">
                  <c:v>149.49326753568701</c:v>
                </c:pt>
                <c:pt idx="64528">
                  <c:v>149.49558429096101</c:v>
                </c:pt>
                <c:pt idx="64529">
                  <c:v>149.49790104623401</c:v>
                </c:pt>
                <c:pt idx="64530">
                  <c:v>149.500217801508</c:v>
                </c:pt>
                <c:pt idx="64531">
                  <c:v>149.502534556781</c:v>
                </c:pt>
                <c:pt idx="64532">
                  <c:v>149.504851312055</c:v>
                </c:pt>
                <c:pt idx="64533">
                  <c:v>149.507168067328</c:v>
                </c:pt>
                <c:pt idx="64534">
                  <c:v>149.50948482260199</c:v>
                </c:pt>
                <c:pt idx="64535">
                  <c:v>149.51180157787499</c:v>
                </c:pt>
                <c:pt idx="64536">
                  <c:v>149.51411833314901</c:v>
                </c:pt>
                <c:pt idx="64537">
                  <c:v>149.51643508842201</c:v>
                </c:pt>
                <c:pt idx="64538">
                  <c:v>149.51875184369601</c:v>
                </c:pt>
                <c:pt idx="64539">
                  <c:v>149.52106859896901</c:v>
                </c:pt>
                <c:pt idx="64540">
                  <c:v>149.523385354243</c:v>
                </c:pt>
                <c:pt idx="64541">
                  <c:v>149.525702109517</c:v>
                </c:pt>
                <c:pt idx="64542">
                  <c:v>149.52801886479</c:v>
                </c:pt>
                <c:pt idx="64543">
                  <c:v>149.53033562006399</c:v>
                </c:pt>
                <c:pt idx="64544">
                  <c:v>149.53265237533699</c:v>
                </c:pt>
                <c:pt idx="64545">
                  <c:v>149.53496913061099</c:v>
                </c:pt>
                <c:pt idx="64546">
                  <c:v>149.53728588588399</c:v>
                </c:pt>
                <c:pt idx="64547">
                  <c:v>149.53960264115801</c:v>
                </c:pt>
                <c:pt idx="64548">
                  <c:v>149.54191939643101</c:v>
                </c:pt>
                <c:pt idx="64549">
                  <c:v>149.54423615170501</c:v>
                </c:pt>
                <c:pt idx="64550">
                  <c:v>149.54655290697801</c:v>
                </c:pt>
                <c:pt idx="64551">
                  <c:v>149.548869662252</c:v>
                </c:pt>
                <c:pt idx="64552">
                  <c:v>149.551186417525</c:v>
                </c:pt>
                <c:pt idx="64553">
                  <c:v>149.553503172799</c:v>
                </c:pt>
                <c:pt idx="64554">
                  <c:v>149.55581992807299</c:v>
                </c:pt>
                <c:pt idx="64555">
                  <c:v>149.55813668334599</c:v>
                </c:pt>
                <c:pt idx="64556">
                  <c:v>149.56045343861999</c:v>
                </c:pt>
                <c:pt idx="64557">
                  <c:v>149.56277019389299</c:v>
                </c:pt>
                <c:pt idx="64558">
                  <c:v>149.56508694916701</c:v>
                </c:pt>
                <c:pt idx="64559">
                  <c:v>149.56740370444001</c:v>
                </c:pt>
                <c:pt idx="64560">
                  <c:v>149.56972045971401</c:v>
                </c:pt>
                <c:pt idx="64561">
                  <c:v>149.57203721498701</c:v>
                </c:pt>
                <c:pt idx="64562">
                  <c:v>149.574353970261</c:v>
                </c:pt>
                <c:pt idx="64563">
                  <c:v>149.576670725534</c:v>
                </c:pt>
                <c:pt idx="64564">
                  <c:v>149.578987480808</c:v>
                </c:pt>
                <c:pt idx="64565">
                  <c:v>149.58130423608199</c:v>
                </c:pt>
                <c:pt idx="64566">
                  <c:v>149.58362099135499</c:v>
                </c:pt>
                <c:pt idx="64567">
                  <c:v>149.58593774662901</c:v>
                </c:pt>
                <c:pt idx="64568">
                  <c:v>149.58825450190199</c:v>
                </c:pt>
                <c:pt idx="64569">
                  <c:v>149.59057125717601</c:v>
                </c:pt>
                <c:pt idx="64570">
                  <c:v>149.59288801244901</c:v>
                </c:pt>
                <c:pt idx="64571">
                  <c:v>149.595204767723</c:v>
                </c:pt>
                <c:pt idx="64572">
                  <c:v>149.597521522996</c:v>
                </c:pt>
                <c:pt idx="64573">
                  <c:v>149.59983827827</c:v>
                </c:pt>
                <c:pt idx="64574">
                  <c:v>149.602155033543</c:v>
                </c:pt>
                <c:pt idx="64575">
                  <c:v>149.60447178881699</c:v>
                </c:pt>
                <c:pt idx="64576">
                  <c:v>149.60678854408999</c:v>
                </c:pt>
                <c:pt idx="64577">
                  <c:v>149.60910529936399</c:v>
                </c:pt>
                <c:pt idx="64578">
                  <c:v>149.61142205463801</c:v>
                </c:pt>
                <c:pt idx="64579">
                  <c:v>149.61373880991101</c:v>
                </c:pt>
                <c:pt idx="64580">
                  <c:v>149.61605556518501</c:v>
                </c:pt>
                <c:pt idx="64581">
                  <c:v>149.61837232045801</c:v>
                </c:pt>
                <c:pt idx="64582">
                  <c:v>149.620689075732</c:v>
                </c:pt>
                <c:pt idx="64583">
                  <c:v>149.623005831005</c:v>
                </c:pt>
                <c:pt idx="64584">
                  <c:v>149.625322586279</c:v>
                </c:pt>
                <c:pt idx="64585">
                  <c:v>149.627639341552</c:v>
                </c:pt>
                <c:pt idx="64586">
                  <c:v>149.62995609682599</c:v>
                </c:pt>
                <c:pt idx="64587">
                  <c:v>149.63227285209899</c:v>
                </c:pt>
                <c:pt idx="64588">
                  <c:v>149.63458960737299</c:v>
                </c:pt>
                <c:pt idx="64589">
                  <c:v>149.63690636264599</c:v>
                </c:pt>
                <c:pt idx="64590">
                  <c:v>149.63922311792001</c:v>
                </c:pt>
                <c:pt idx="64591">
                  <c:v>149.64153987319401</c:v>
                </c:pt>
                <c:pt idx="64592">
                  <c:v>149.64385662846701</c:v>
                </c:pt>
                <c:pt idx="64593">
                  <c:v>149.646173383741</c:v>
                </c:pt>
                <c:pt idx="64594">
                  <c:v>149.648490139014</c:v>
                </c:pt>
                <c:pt idx="64595">
                  <c:v>149.650806894288</c:v>
                </c:pt>
                <c:pt idx="64596">
                  <c:v>149.653123649561</c:v>
                </c:pt>
                <c:pt idx="64597">
                  <c:v>149.65544040483499</c:v>
                </c:pt>
                <c:pt idx="64598">
                  <c:v>149.65775716010799</c:v>
                </c:pt>
                <c:pt idx="64599">
                  <c:v>149.66007391538199</c:v>
                </c:pt>
                <c:pt idx="64600">
                  <c:v>149.66239067065499</c:v>
                </c:pt>
                <c:pt idx="64601">
                  <c:v>149.66470742592901</c:v>
                </c:pt>
                <c:pt idx="64602">
                  <c:v>149.667024181203</c:v>
                </c:pt>
                <c:pt idx="64603">
                  <c:v>149.669340936476</c:v>
                </c:pt>
                <c:pt idx="64604">
                  <c:v>149.67165769175</c:v>
                </c:pt>
                <c:pt idx="64605">
                  <c:v>149.673974447023</c:v>
                </c:pt>
                <c:pt idx="64606">
                  <c:v>149.67629120229699</c:v>
                </c:pt>
                <c:pt idx="64607">
                  <c:v>149.67860795756999</c:v>
                </c:pt>
                <c:pt idx="64608">
                  <c:v>149.68092471284399</c:v>
                </c:pt>
                <c:pt idx="64609">
                  <c:v>149.68324146811699</c:v>
                </c:pt>
                <c:pt idx="64610">
                  <c:v>149.68555822339101</c:v>
                </c:pt>
                <c:pt idx="64611">
                  <c:v>149.68787497866401</c:v>
                </c:pt>
                <c:pt idx="64612">
                  <c:v>149.69019173393801</c:v>
                </c:pt>
                <c:pt idx="64613">
                  <c:v>149.69250848921101</c:v>
                </c:pt>
                <c:pt idx="64614">
                  <c:v>149.694825244485</c:v>
                </c:pt>
                <c:pt idx="64615">
                  <c:v>149.697141999759</c:v>
                </c:pt>
                <c:pt idx="64616">
                  <c:v>149.699458755032</c:v>
                </c:pt>
                <c:pt idx="64617">
                  <c:v>149.70177551030599</c:v>
                </c:pt>
                <c:pt idx="64618">
                  <c:v>149.70409226557899</c:v>
                </c:pt>
                <c:pt idx="64619">
                  <c:v>149.70640902085299</c:v>
                </c:pt>
                <c:pt idx="64620">
                  <c:v>149.70872577612599</c:v>
                </c:pt>
                <c:pt idx="64621">
                  <c:v>149.71104253140001</c:v>
                </c:pt>
                <c:pt idx="64622">
                  <c:v>149.71335928667301</c:v>
                </c:pt>
                <c:pt idx="64623">
                  <c:v>149.71567604194701</c:v>
                </c:pt>
                <c:pt idx="64624">
                  <c:v>149.71799279722001</c:v>
                </c:pt>
                <c:pt idx="64625">
                  <c:v>149.720309552494</c:v>
                </c:pt>
                <c:pt idx="64626">
                  <c:v>149.722626307767</c:v>
                </c:pt>
                <c:pt idx="64627">
                  <c:v>149.724943063041</c:v>
                </c:pt>
                <c:pt idx="64628">
                  <c:v>149.72725981831499</c:v>
                </c:pt>
                <c:pt idx="64629">
                  <c:v>149.72957657358799</c:v>
                </c:pt>
                <c:pt idx="64630">
                  <c:v>149.73189332886199</c:v>
                </c:pt>
                <c:pt idx="64631">
                  <c:v>149.73421008413499</c:v>
                </c:pt>
                <c:pt idx="64632">
                  <c:v>149.73652683940901</c:v>
                </c:pt>
                <c:pt idx="64633">
                  <c:v>149.73884359468201</c:v>
                </c:pt>
                <c:pt idx="64634">
                  <c:v>149.741160349956</c:v>
                </c:pt>
                <c:pt idx="64635">
                  <c:v>149.743477105229</c:v>
                </c:pt>
                <c:pt idx="64636">
                  <c:v>149.745793860503</c:v>
                </c:pt>
                <c:pt idx="64637">
                  <c:v>149.748110615776</c:v>
                </c:pt>
                <c:pt idx="64638">
                  <c:v>149.75042737104999</c:v>
                </c:pt>
                <c:pt idx="64639">
                  <c:v>149.75274412632299</c:v>
                </c:pt>
                <c:pt idx="64640">
                  <c:v>149.75506088159699</c:v>
                </c:pt>
                <c:pt idx="64641">
                  <c:v>149.75737763687101</c:v>
                </c:pt>
                <c:pt idx="64642">
                  <c:v>149.75969439214401</c:v>
                </c:pt>
                <c:pt idx="64643">
                  <c:v>149.76201114741801</c:v>
                </c:pt>
                <c:pt idx="64644">
                  <c:v>149.76432790269101</c:v>
                </c:pt>
                <c:pt idx="64645">
                  <c:v>149.766644657965</c:v>
                </c:pt>
                <c:pt idx="64646">
                  <c:v>149.768961413238</c:v>
                </c:pt>
                <c:pt idx="64647">
                  <c:v>149.771278168512</c:v>
                </c:pt>
                <c:pt idx="64648">
                  <c:v>149.773594923785</c:v>
                </c:pt>
                <c:pt idx="64649">
                  <c:v>149.77591167905899</c:v>
                </c:pt>
                <c:pt idx="64650">
                  <c:v>149.77822843433199</c:v>
                </c:pt>
                <c:pt idx="64651">
                  <c:v>149.78054518960599</c:v>
                </c:pt>
                <c:pt idx="64652">
                  <c:v>149.78286194488001</c:v>
                </c:pt>
                <c:pt idx="64653">
                  <c:v>149.78517870015301</c:v>
                </c:pt>
                <c:pt idx="64654">
                  <c:v>149.78749545542701</c:v>
                </c:pt>
                <c:pt idx="64655">
                  <c:v>149.78981221070001</c:v>
                </c:pt>
                <c:pt idx="64656">
                  <c:v>149.792128965974</c:v>
                </c:pt>
                <c:pt idx="64657">
                  <c:v>149.794445721247</c:v>
                </c:pt>
                <c:pt idx="64658">
                  <c:v>149.796762476521</c:v>
                </c:pt>
                <c:pt idx="64659">
                  <c:v>149.799079231794</c:v>
                </c:pt>
                <c:pt idx="64660">
                  <c:v>149.80139598706799</c:v>
                </c:pt>
                <c:pt idx="64661">
                  <c:v>149.80371274234099</c:v>
                </c:pt>
                <c:pt idx="64662">
                  <c:v>149.80602949761499</c:v>
                </c:pt>
                <c:pt idx="64663">
                  <c:v>149.80834625288799</c:v>
                </c:pt>
                <c:pt idx="64664">
                  <c:v>149.81066300816201</c:v>
                </c:pt>
                <c:pt idx="64665">
                  <c:v>149.812979763436</c:v>
                </c:pt>
                <c:pt idx="64666">
                  <c:v>149.815296518709</c:v>
                </c:pt>
                <c:pt idx="64667">
                  <c:v>149.817613273983</c:v>
                </c:pt>
                <c:pt idx="64668">
                  <c:v>149.819930029256</c:v>
                </c:pt>
                <c:pt idx="64669">
                  <c:v>149.82224678452999</c:v>
                </c:pt>
                <c:pt idx="64670">
                  <c:v>149.82456353980299</c:v>
                </c:pt>
                <c:pt idx="64671">
                  <c:v>149.82688029507699</c:v>
                </c:pt>
                <c:pt idx="64672">
                  <c:v>149.82919705034999</c:v>
                </c:pt>
                <c:pt idx="64673">
                  <c:v>149.83151380562401</c:v>
                </c:pt>
                <c:pt idx="64674">
                  <c:v>149.83383056089701</c:v>
                </c:pt>
                <c:pt idx="64675">
                  <c:v>149.83614731617101</c:v>
                </c:pt>
                <c:pt idx="64676">
                  <c:v>149.83846407144401</c:v>
                </c:pt>
                <c:pt idx="64677">
                  <c:v>149.840780826718</c:v>
                </c:pt>
                <c:pt idx="64678">
                  <c:v>149.843097581992</c:v>
                </c:pt>
                <c:pt idx="64679">
                  <c:v>149.845414337265</c:v>
                </c:pt>
                <c:pt idx="64680">
                  <c:v>149.84773109253899</c:v>
                </c:pt>
                <c:pt idx="64681">
                  <c:v>149.85004784781199</c:v>
                </c:pt>
                <c:pt idx="64682">
                  <c:v>149.85236460308599</c:v>
                </c:pt>
                <c:pt idx="64683">
                  <c:v>149.85468135835899</c:v>
                </c:pt>
                <c:pt idx="64684">
                  <c:v>149.85699811363301</c:v>
                </c:pt>
                <c:pt idx="64685">
                  <c:v>149.85931486890601</c:v>
                </c:pt>
                <c:pt idx="64686">
                  <c:v>149.86163162418001</c:v>
                </c:pt>
                <c:pt idx="64687">
                  <c:v>149.86394837945301</c:v>
                </c:pt>
                <c:pt idx="64688">
                  <c:v>149.866265134727</c:v>
                </c:pt>
                <c:pt idx="64689">
                  <c:v>149.86858189</c:v>
                </c:pt>
                <c:pt idx="64690">
                  <c:v>149.870898645274</c:v>
                </c:pt>
                <c:pt idx="64691">
                  <c:v>149.87321540054799</c:v>
                </c:pt>
                <c:pt idx="64692">
                  <c:v>149.87553215582099</c:v>
                </c:pt>
                <c:pt idx="64693">
                  <c:v>149.87784891109499</c:v>
                </c:pt>
                <c:pt idx="64694">
                  <c:v>149.88016566636799</c:v>
                </c:pt>
                <c:pt idx="64695">
                  <c:v>149.88248242164201</c:v>
                </c:pt>
                <c:pt idx="64696">
                  <c:v>149.88479917691501</c:v>
                </c:pt>
                <c:pt idx="64697">
                  <c:v>149.887115932189</c:v>
                </c:pt>
                <c:pt idx="64698">
                  <c:v>149.889432687462</c:v>
                </c:pt>
                <c:pt idx="64699">
                  <c:v>149.891749442736</c:v>
                </c:pt>
                <c:pt idx="64700">
                  <c:v>149.894066198009</c:v>
                </c:pt>
                <c:pt idx="64701">
                  <c:v>149.89638295328299</c:v>
                </c:pt>
                <c:pt idx="64702">
                  <c:v>149.89869970855699</c:v>
                </c:pt>
                <c:pt idx="64703">
                  <c:v>149.90101646382999</c:v>
                </c:pt>
                <c:pt idx="64704">
                  <c:v>149.90333321910401</c:v>
                </c:pt>
                <c:pt idx="64705">
                  <c:v>149.90564997437701</c:v>
                </c:pt>
                <c:pt idx="64706">
                  <c:v>149.90796672965101</c:v>
                </c:pt>
                <c:pt idx="64707">
                  <c:v>149.91028348492401</c:v>
                </c:pt>
                <c:pt idx="64708">
                  <c:v>149.912600240198</c:v>
                </c:pt>
                <c:pt idx="64709">
                  <c:v>149.914916995471</c:v>
                </c:pt>
                <c:pt idx="64710">
                  <c:v>149.917233750745</c:v>
                </c:pt>
                <c:pt idx="64711">
                  <c:v>149.919550506018</c:v>
                </c:pt>
                <c:pt idx="64712">
                  <c:v>149.92186726129199</c:v>
                </c:pt>
                <c:pt idx="64713">
                  <c:v>149.92418401656499</c:v>
                </c:pt>
                <c:pt idx="64714">
                  <c:v>149.92650077183899</c:v>
                </c:pt>
                <c:pt idx="64715">
                  <c:v>149.92881752711301</c:v>
                </c:pt>
                <c:pt idx="64716">
                  <c:v>149.93113428238601</c:v>
                </c:pt>
                <c:pt idx="64717">
                  <c:v>149.93345103766001</c:v>
                </c:pt>
                <c:pt idx="64718">
                  <c:v>149.93576779293301</c:v>
                </c:pt>
                <c:pt idx="64719">
                  <c:v>149.938084548207</c:v>
                </c:pt>
                <c:pt idx="64720">
                  <c:v>149.94040130348</c:v>
                </c:pt>
                <c:pt idx="64721">
                  <c:v>149.942718058754</c:v>
                </c:pt>
                <c:pt idx="64722">
                  <c:v>149.945034814027</c:v>
                </c:pt>
                <c:pt idx="64723">
                  <c:v>149.94735156930099</c:v>
                </c:pt>
                <c:pt idx="64724">
                  <c:v>149.94966832457399</c:v>
                </c:pt>
                <c:pt idx="64725">
                  <c:v>149.95198507984799</c:v>
                </c:pt>
                <c:pt idx="64726">
                  <c:v>149.95430183512099</c:v>
                </c:pt>
                <c:pt idx="64727">
                  <c:v>149.95661859039501</c:v>
                </c:pt>
                <c:pt idx="64728">
                  <c:v>149.958935345669</c:v>
                </c:pt>
                <c:pt idx="64729">
                  <c:v>149.961252100942</c:v>
                </c:pt>
                <c:pt idx="64730">
                  <c:v>149.963568856216</c:v>
                </c:pt>
                <c:pt idx="64731">
                  <c:v>149.965885611489</c:v>
                </c:pt>
                <c:pt idx="64732">
                  <c:v>149.96820236676299</c:v>
                </c:pt>
                <c:pt idx="64733">
                  <c:v>149.97051912203599</c:v>
                </c:pt>
                <c:pt idx="64734">
                  <c:v>149.97283587730999</c:v>
                </c:pt>
                <c:pt idx="64735">
                  <c:v>149.97515263258299</c:v>
                </c:pt>
                <c:pt idx="64736">
                  <c:v>149.97746938785701</c:v>
                </c:pt>
                <c:pt idx="64737">
                  <c:v>149.97978614313001</c:v>
                </c:pt>
                <c:pt idx="64738">
                  <c:v>149.98210289840401</c:v>
                </c:pt>
                <c:pt idx="64739">
                  <c:v>149.984419653678</c:v>
                </c:pt>
                <c:pt idx="64740">
                  <c:v>149.986736408951</c:v>
                </c:pt>
                <c:pt idx="64741">
                  <c:v>149.989053164225</c:v>
                </c:pt>
                <c:pt idx="64742">
                  <c:v>149.991369919498</c:v>
                </c:pt>
                <c:pt idx="64743">
                  <c:v>149.99368667477199</c:v>
                </c:pt>
                <c:pt idx="64744">
                  <c:v>149.99600343004499</c:v>
                </c:pt>
                <c:pt idx="64745">
                  <c:v>149.99832018531899</c:v>
                </c:pt>
                <c:pt idx="64746">
                  <c:v>150.00063694059199</c:v>
                </c:pt>
                <c:pt idx="64747">
                  <c:v>150.00295369586601</c:v>
                </c:pt>
                <c:pt idx="64748">
                  <c:v>150.00527045113901</c:v>
                </c:pt>
                <c:pt idx="64749">
                  <c:v>150.00758720641301</c:v>
                </c:pt>
                <c:pt idx="64750">
                  <c:v>150.00990396168601</c:v>
                </c:pt>
                <c:pt idx="64751">
                  <c:v>150.01222071696</c:v>
                </c:pt>
                <c:pt idx="64752">
                  <c:v>150.014537472234</c:v>
                </c:pt>
                <c:pt idx="64753">
                  <c:v>150.016854227507</c:v>
                </c:pt>
                <c:pt idx="64754">
                  <c:v>150.01917098278099</c:v>
                </c:pt>
                <c:pt idx="64755">
                  <c:v>150.02148773805399</c:v>
                </c:pt>
                <c:pt idx="64756">
                  <c:v>150.02380449332799</c:v>
                </c:pt>
                <c:pt idx="64757">
                  <c:v>150.02612124860099</c:v>
                </c:pt>
                <c:pt idx="64758">
                  <c:v>150.02843800387501</c:v>
                </c:pt>
                <c:pt idx="64759">
                  <c:v>150.03075475914801</c:v>
                </c:pt>
                <c:pt idx="64760">
                  <c:v>150.03307151442201</c:v>
                </c:pt>
                <c:pt idx="64761">
                  <c:v>150.03538826969501</c:v>
                </c:pt>
                <c:pt idx="64762">
                  <c:v>150.037705024969</c:v>
                </c:pt>
                <c:pt idx="64763">
                  <c:v>150.040021780242</c:v>
                </c:pt>
                <c:pt idx="64764">
                  <c:v>150.042338535516</c:v>
                </c:pt>
                <c:pt idx="64765">
                  <c:v>150.04465529078999</c:v>
                </c:pt>
                <c:pt idx="64766">
                  <c:v>150.04697204606299</c:v>
                </c:pt>
                <c:pt idx="64767">
                  <c:v>150.04928880133701</c:v>
                </c:pt>
                <c:pt idx="64768">
                  <c:v>150.05160555661001</c:v>
                </c:pt>
                <c:pt idx="64769">
                  <c:v>150.05392231188401</c:v>
                </c:pt>
                <c:pt idx="64770">
                  <c:v>150.05623906715701</c:v>
                </c:pt>
                <c:pt idx="64771">
                  <c:v>150.058555822431</c:v>
                </c:pt>
                <c:pt idx="64772">
                  <c:v>150.060872577704</c:v>
                </c:pt>
                <c:pt idx="64773">
                  <c:v>150.063189332978</c:v>
                </c:pt>
                <c:pt idx="64774">
                  <c:v>150.065506088251</c:v>
                </c:pt>
                <c:pt idx="64775">
                  <c:v>150.06782284352499</c:v>
                </c:pt>
                <c:pt idx="64776">
                  <c:v>150.07013959879799</c:v>
                </c:pt>
                <c:pt idx="64777">
                  <c:v>150.07245635407199</c:v>
                </c:pt>
                <c:pt idx="64778">
                  <c:v>150.07477310934601</c:v>
                </c:pt>
                <c:pt idx="64779">
                  <c:v>150.07708986461901</c:v>
                </c:pt>
                <c:pt idx="64780">
                  <c:v>150.07940661989301</c:v>
                </c:pt>
                <c:pt idx="64781">
                  <c:v>150.08172337516601</c:v>
                </c:pt>
                <c:pt idx="64782">
                  <c:v>150.08404013044</c:v>
                </c:pt>
                <c:pt idx="64783">
                  <c:v>150.086356885713</c:v>
                </c:pt>
                <c:pt idx="64784">
                  <c:v>150.088673640987</c:v>
                </c:pt>
                <c:pt idx="64785">
                  <c:v>150.09099039626</c:v>
                </c:pt>
                <c:pt idx="64786">
                  <c:v>150.09330715153399</c:v>
                </c:pt>
                <c:pt idx="64787">
                  <c:v>150.09562390680699</c:v>
                </c:pt>
                <c:pt idx="64788">
                  <c:v>150.09794066208099</c:v>
                </c:pt>
                <c:pt idx="64789">
                  <c:v>150.10025741735501</c:v>
                </c:pt>
                <c:pt idx="64790">
                  <c:v>150.10257417262801</c:v>
                </c:pt>
                <c:pt idx="64791">
                  <c:v>150.10489092790201</c:v>
                </c:pt>
                <c:pt idx="64792">
                  <c:v>150.10720768317501</c:v>
                </c:pt>
                <c:pt idx="64793">
                  <c:v>150.109524438449</c:v>
                </c:pt>
                <c:pt idx="64794">
                  <c:v>150.111841193722</c:v>
                </c:pt>
                <c:pt idx="64795">
                  <c:v>150.114157948996</c:v>
                </c:pt>
                <c:pt idx="64796">
                  <c:v>150.116474704269</c:v>
                </c:pt>
                <c:pt idx="64797">
                  <c:v>150.11879145954299</c:v>
                </c:pt>
                <c:pt idx="64798">
                  <c:v>150.12110821481599</c:v>
                </c:pt>
                <c:pt idx="64799">
                  <c:v>150.12342497009001</c:v>
                </c:pt>
                <c:pt idx="64800">
                  <c:v>150.12574172536301</c:v>
                </c:pt>
                <c:pt idx="64801">
                  <c:v>150.12805848063701</c:v>
                </c:pt>
                <c:pt idx="64802">
                  <c:v>150.130375235911</c:v>
                </c:pt>
                <c:pt idx="64803">
                  <c:v>150.132691991184</c:v>
                </c:pt>
                <c:pt idx="64804">
                  <c:v>150.135008746458</c:v>
                </c:pt>
                <c:pt idx="64805">
                  <c:v>150.137325501731</c:v>
                </c:pt>
                <c:pt idx="64806">
                  <c:v>150.13964225700499</c:v>
                </c:pt>
                <c:pt idx="64807">
                  <c:v>150.14195901227799</c:v>
                </c:pt>
                <c:pt idx="64808">
                  <c:v>150.14427576755199</c:v>
                </c:pt>
                <c:pt idx="64809">
                  <c:v>150.14659252282499</c:v>
                </c:pt>
                <c:pt idx="64810">
                  <c:v>150.14890927809901</c:v>
                </c:pt>
                <c:pt idx="64811">
                  <c:v>150.15122603337201</c:v>
                </c:pt>
                <c:pt idx="64812">
                  <c:v>150.15354278864601</c:v>
                </c:pt>
                <c:pt idx="64813">
                  <c:v>150.15585954391901</c:v>
                </c:pt>
                <c:pt idx="64814">
                  <c:v>150.158176299193</c:v>
                </c:pt>
                <c:pt idx="64815">
                  <c:v>150.160493054467</c:v>
                </c:pt>
                <c:pt idx="64816">
                  <c:v>150.16280980974</c:v>
                </c:pt>
                <c:pt idx="64817">
                  <c:v>150.16512656501399</c:v>
                </c:pt>
                <c:pt idx="64818">
                  <c:v>150.16744332028699</c:v>
                </c:pt>
                <c:pt idx="64819">
                  <c:v>150.16976007556099</c:v>
                </c:pt>
                <c:pt idx="64820">
                  <c:v>150.17207683083399</c:v>
                </c:pt>
                <c:pt idx="64821">
                  <c:v>150.17439358610801</c:v>
                </c:pt>
                <c:pt idx="64822">
                  <c:v>150.17671034138101</c:v>
                </c:pt>
                <c:pt idx="64823">
                  <c:v>150.17902709665501</c:v>
                </c:pt>
                <c:pt idx="64824">
                  <c:v>150.18134385192801</c:v>
                </c:pt>
                <c:pt idx="64825">
                  <c:v>150.183660607202</c:v>
                </c:pt>
                <c:pt idx="64826">
                  <c:v>150.185977362475</c:v>
                </c:pt>
                <c:pt idx="64827">
                  <c:v>150.188294117749</c:v>
                </c:pt>
                <c:pt idx="64828">
                  <c:v>150.19061087302299</c:v>
                </c:pt>
                <c:pt idx="64829">
                  <c:v>150.19292762829599</c:v>
                </c:pt>
                <c:pt idx="64830">
                  <c:v>150.19524438357001</c:v>
                </c:pt>
                <c:pt idx="64831">
                  <c:v>150.19756113884301</c:v>
                </c:pt>
                <c:pt idx="64832">
                  <c:v>150.19987789411701</c:v>
                </c:pt>
                <c:pt idx="64833">
                  <c:v>150.20219464939001</c:v>
                </c:pt>
                <c:pt idx="64834">
                  <c:v>150.204511404664</c:v>
                </c:pt>
                <c:pt idx="64835">
                  <c:v>150.206828159937</c:v>
                </c:pt>
                <c:pt idx="64836">
                  <c:v>150.209144915211</c:v>
                </c:pt>
                <c:pt idx="64837">
                  <c:v>150.211461670484</c:v>
                </c:pt>
                <c:pt idx="64838">
                  <c:v>150.21377842575799</c:v>
                </c:pt>
                <c:pt idx="64839">
                  <c:v>150.21609518103199</c:v>
                </c:pt>
                <c:pt idx="64840">
                  <c:v>150.21841193630499</c:v>
                </c:pt>
                <c:pt idx="64841">
                  <c:v>150.22072869157901</c:v>
                </c:pt>
                <c:pt idx="64842">
                  <c:v>150.22304544685201</c:v>
                </c:pt>
                <c:pt idx="64843">
                  <c:v>150.22536220212601</c:v>
                </c:pt>
                <c:pt idx="64844">
                  <c:v>150.22767895739901</c:v>
                </c:pt>
                <c:pt idx="64845">
                  <c:v>150.229995712673</c:v>
                </c:pt>
                <c:pt idx="64846">
                  <c:v>150.232312467946</c:v>
                </c:pt>
                <c:pt idx="64847">
                  <c:v>150.23462922322</c:v>
                </c:pt>
                <c:pt idx="64848">
                  <c:v>150.236945978493</c:v>
                </c:pt>
                <c:pt idx="64849">
                  <c:v>150.23926273376699</c:v>
                </c:pt>
                <c:pt idx="64850">
                  <c:v>150.24157948903999</c:v>
                </c:pt>
                <c:pt idx="64851">
                  <c:v>150.24389624431399</c:v>
                </c:pt>
                <c:pt idx="64852">
                  <c:v>150.24621299958801</c:v>
                </c:pt>
                <c:pt idx="64853">
                  <c:v>150.24852975486101</c:v>
                </c:pt>
                <c:pt idx="64854">
                  <c:v>150.25084651013501</c:v>
                </c:pt>
                <c:pt idx="64855">
                  <c:v>150.25316326540801</c:v>
                </c:pt>
                <c:pt idx="64856">
                  <c:v>150.255480020682</c:v>
                </c:pt>
                <c:pt idx="64857">
                  <c:v>150.257796775955</c:v>
                </c:pt>
                <c:pt idx="64858">
                  <c:v>150.260113531229</c:v>
                </c:pt>
                <c:pt idx="64859">
                  <c:v>150.262430286502</c:v>
                </c:pt>
                <c:pt idx="64860">
                  <c:v>150.26474704177599</c:v>
                </c:pt>
                <c:pt idx="64861">
                  <c:v>150.26706379704899</c:v>
                </c:pt>
                <c:pt idx="64862">
                  <c:v>150.26938055232301</c:v>
                </c:pt>
                <c:pt idx="64863">
                  <c:v>150.27169730759601</c:v>
                </c:pt>
                <c:pt idx="64864">
                  <c:v>150.27401406287001</c:v>
                </c:pt>
                <c:pt idx="64865">
                  <c:v>150.276330818144</c:v>
                </c:pt>
                <c:pt idx="64866">
                  <c:v>150.278647573417</c:v>
                </c:pt>
                <c:pt idx="64867">
                  <c:v>150.280964328691</c:v>
                </c:pt>
                <c:pt idx="64868">
                  <c:v>150.283281083964</c:v>
                </c:pt>
                <c:pt idx="64869">
                  <c:v>150.28559783923799</c:v>
                </c:pt>
                <c:pt idx="64870">
                  <c:v>150.28791459451099</c:v>
                </c:pt>
                <c:pt idx="64871">
                  <c:v>150.29023134978499</c:v>
                </c:pt>
                <c:pt idx="64872">
                  <c:v>150.29254810505799</c:v>
                </c:pt>
                <c:pt idx="64873">
                  <c:v>150.29486486033201</c:v>
                </c:pt>
                <c:pt idx="64874">
                  <c:v>150.29718161560501</c:v>
                </c:pt>
                <c:pt idx="64875">
                  <c:v>150.29949837087901</c:v>
                </c:pt>
                <c:pt idx="64876">
                  <c:v>150.301815126153</c:v>
                </c:pt>
                <c:pt idx="64877">
                  <c:v>150.304131881426</c:v>
                </c:pt>
                <c:pt idx="64878">
                  <c:v>150.3064486367</c:v>
                </c:pt>
                <c:pt idx="64879">
                  <c:v>150.308765391973</c:v>
                </c:pt>
                <c:pt idx="64880">
                  <c:v>150.31108214724699</c:v>
                </c:pt>
                <c:pt idx="64881">
                  <c:v>150.31339890251999</c:v>
                </c:pt>
                <c:pt idx="64882">
                  <c:v>150.31571565779399</c:v>
                </c:pt>
                <c:pt idx="64883">
                  <c:v>150.31803241306699</c:v>
                </c:pt>
                <c:pt idx="64884">
                  <c:v>150.32034916834101</c:v>
                </c:pt>
                <c:pt idx="64885">
                  <c:v>150.32266592361401</c:v>
                </c:pt>
                <c:pt idx="64886">
                  <c:v>150.32498267888801</c:v>
                </c:pt>
                <c:pt idx="64887">
                  <c:v>150.32729943416101</c:v>
                </c:pt>
                <c:pt idx="64888">
                  <c:v>150.329616189435</c:v>
                </c:pt>
                <c:pt idx="64889">
                  <c:v>150.331932944709</c:v>
                </c:pt>
                <c:pt idx="64890">
                  <c:v>150.334249699982</c:v>
                </c:pt>
                <c:pt idx="64891">
                  <c:v>150.33656645525599</c:v>
                </c:pt>
                <c:pt idx="64892">
                  <c:v>150.33888321052899</c:v>
                </c:pt>
                <c:pt idx="64893">
                  <c:v>150.34119996580301</c:v>
                </c:pt>
                <c:pt idx="64894">
                  <c:v>150.34351672107601</c:v>
                </c:pt>
                <c:pt idx="64895">
                  <c:v>150.34583347635001</c:v>
                </c:pt>
                <c:pt idx="64896">
                  <c:v>150.34815023162301</c:v>
                </c:pt>
                <c:pt idx="64897">
                  <c:v>150.350466986897</c:v>
                </c:pt>
                <c:pt idx="64898">
                  <c:v>150.35278374217</c:v>
                </c:pt>
                <c:pt idx="64899">
                  <c:v>150.355100497444</c:v>
                </c:pt>
                <c:pt idx="64900">
                  <c:v>150.357417252717</c:v>
                </c:pt>
                <c:pt idx="64901">
                  <c:v>150.35973400799099</c:v>
                </c:pt>
                <c:pt idx="64902">
                  <c:v>150.36205076326499</c:v>
                </c:pt>
                <c:pt idx="64903">
                  <c:v>150.36436751853799</c:v>
                </c:pt>
                <c:pt idx="64904">
                  <c:v>150.36668427381201</c:v>
                </c:pt>
                <c:pt idx="64905">
                  <c:v>150.36900102908501</c:v>
                </c:pt>
                <c:pt idx="64906">
                  <c:v>150.37131778435901</c:v>
                </c:pt>
                <c:pt idx="64907">
                  <c:v>150.37363453963201</c:v>
                </c:pt>
                <c:pt idx="64908">
                  <c:v>150.375951294906</c:v>
                </c:pt>
                <c:pt idx="64909">
                  <c:v>150.378268050179</c:v>
                </c:pt>
                <c:pt idx="64910">
                  <c:v>150.380584805453</c:v>
                </c:pt>
                <c:pt idx="64911">
                  <c:v>150.382901560726</c:v>
                </c:pt>
                <c:pt idx="64912">
                  <c:v>150.38521831599999</c:v>
                </c:pt>
                <c:pt idx="64913">
                  <c:v>150.38753507127299</c:v>
                </c:pt>
                <c:pt idx="64914">
                  <c:v>150.38985182654699</c:v>
                </c:pt>
                <c:pt idx="64915">
                  <c:v>150.39216858182101</c:v>
                </c:pt>
                <c:pt idx="64916">
                  <c:v>150.39448533709401</c:v>
                </c:pt>
                <c:pt idx="64917">
                  <c:v>150.39680209236801</c:v>
                </c:pt>
                <c:pt idx="64918">
                  <c:v>150.39911884764101</c:v>
                </c:pt>
                <c:pt idx="64919">
                  <c:v>150.401435602915</c:v>
                </c:pt>
                <c:pt idx="64920">
                  <c:v>150.403752358188</c:v>
                </c:pt>
                <c:pt idx="64921">
                  <c:v>150.406069113462</c:v>
                </c:pt>
                <c:pt idx="64922">
                  <c:v>150.408385868735</c:v>
                </c:pt>
                <c:pt idx="64923">
                  <c:v>150.41070262400899</c:v>
                </c:pt>
                <c:pt idx="64924">
                  <c:v>150.41301937928199</c:v>
                </c:pt>
                <c:pt idx="64925">
                  <c:v>150.41533613455599</c:v>
                </c:pt>
                <c:pt idx="64926">
                  <c:v>150.41765288983001</c:v>
                </c:pt>
                <c:pt idx="64927">
                  <c:v>150.41996964510301</c:v>
                </c:pt>
                <c:pt idx="64928">
                  <c:v>150.422286400377</c:v>
                </c:pt>
                <c:pt idx="64929">
                  <c:v>150.42460315565</c:v>
                </c:pt>
                <c:pt idx="64930">
                  <c:v>150.426919910924</c:v>
                </c:pt>
                <c:pt idx="64931">
                  <c:v>150.429236666197</c:v>
                </c:pt>
                <c:pt idx="64932">
                  <c:v>150.43155342147099</c:v>
                </c:pt>
                <c:pt idx="64933">
                  <c:v>150.43387017674399</c:v>
                </c:pt>
                <c:pt idx="64934">
                  <c:v>150.43618693201799</c:v>
                </c:pt>
                <c:pt idx="64935">
                  <c:v>150.43850368729099</c:v>
                </c:pt>
                <c:pt idx="64936">
                  <c:v>150.44082044256501</c:v>
                </c:pt>
                <c:pt idx="64937">
                  <c:v>150.44313719783801</c:v>
                </c:pt>
                <c:pt idx="64938">
                  <c:v>150.44545395311201</c:v>
                </c:pt>
                <c:pt idx="64939">
                  <c:v>150.447770708386</c:v>
                </c:pt>
                <c:pt idx="64940">
                  <c:v>150.450087463659</c:v>
                </c:pt>
                <c:pt idx="64941">
                  <c:v>150.452404218933</c:v>
                </c:pt>
                <c:pt idx="64942">
                  <c:v>150.454720974206</c:v>
                </c:pt>
                <c:pt idx="64943">
                  <c:v>150.45703772947999</c:v>
                </c:pt>
                <c:pt idx="64944">
                  <c:v>150.45935448475299</c:v>
                </c:pt>
                <c:pt idx="64945">
                  <c:v>150.46167124002699</c:v>
                </c:pt>
                <c:pt idx="64946">
                  <c:v>150.46398799529999</c:v>
                </c:pt>
                <c:pt idx="64947">
                  <c:v>150.46630475057401</c:v>
                </c:pt>
                <c:pt idx="64948">
                  <c:v>150.46862150584701</c:v>
                </c:pt>
                <c:pt idx="64949">
                  <c:v>150.47093826112101</c:v>
                </c:pt>
                <c:pt idx="64950">
                  <c:v>150.47325501639401</c:v>
                </c:pt>
                <c:pt idx="64951">
                  <c:v>150.475571771668</c:v>
                </c:pt>
                <c:pt idx="64952">
                  <c:v>150.477888526942</c:v>
                </c:pt>
                <c:pt idx="64953">
                  <c:v>150.480205282215</c:v>
                </c:pt>
                <c:pt idx="64954">
                  <c:v>150.48252203748899</c:v>
                </c:pt>
                <c:pt idx="64955">
                  <c:v>150.48483879276199</c:v>
                </c:pt>
                <c:pt idx="64956">
                  <c:v>150.48715554803599</c:v>
                </c:pt>
                <c:pt idx="64957">
                  <c:v>150.48947230330899</c:v>
                </c:pt>
                <c:pt idx="64958">
                  <c:v>150.49178905858301</c:v>
                </c:pt>
                <c:pt idx="64959">
                  <c:v>150.49410581385601</c:v>
                </c:pt>
                <c:pt idx="64960">
                  <c:v>150.49642256913</c:v>
                </c:pt>
                <c:pt idx="64961">
                  <c:v>150.498739324403</c:v>
                </c:pt>
                <c:pt idx="64962">
                  <c:v>150.501056079677</c:v>
                </c:pt>
                <c:pt idx="64963">
                  <c:v>150.50337283495</c:v>
                </c:pt>
                <c:pt idx="64964">
                  <c:v>150.50568959022399</c:v>
                </c:pt>
                <c:pt idx="64965">
                  <c:v>150.50800634549799</c:v>
                </c:pt>
                <c:pt idx="64966">
                  <c:v>150.51032310077099</c:v>
                </c:pt>
                <c:pt idx="64967">
                  <c:v>150.51263985604501</c:v>
                </c:pt>
                <c:pt idx="64968">
                  <c:v>150.51495661131801</c:v>
                </c:pt>
                <c:pt idx="64969">
                  <c:v>150.51727336659201</c:v>
                </c:pt>
                <c:pt idx="64970">
                  <c:v>150.51959012186501</c:v>
                </c:pt>
                <c:pt idx="64971">
                  <c:v>150.521906877139</c:v>
                </c:pt>
                <c:pt idx="64972">
                  <c:v>150.524223632412</c:v>
                </c:pt>
                <c:pt idx="64973">
                  <c:v>150.526540387686</c:v>
                </c:pt>
                <c:pt idx="64974">
                  <c:v>150.528857142959</c:v>
                </c:pt>
                <c:pt idx="64975">
                  <c:v>150.53117389823299</c:v>
                </c:pt>
                <c:pt idx="64976">
                  <c:v>150.53349065350699</c:v>
                </c:pt>
                <c:pt idx="64977">
                  <c:v>150.53580740877999</c:v>
                </c:pt>
                <c:pt idx="64978">
                  <c:v>150.53812416405401</c:v>
                </c:pt>
                <c:pt idx="64979">
                  <c:v>150.54044091932701</c:v>
                </c:pt>
                <c:pt idx="64980">
                  <c:v>150.54275767460101</c:v>
                </c:pt>
                <c:pt idx="64981">
                  <c:v>150.54507442987401</c:v>
                </c:pt>
                <c:pt idx="64982">
                  <c:v>150.547391185148</c:v>
                </c:pt>
                <c:pt idx="64983">
                  <c:v>150.549707940421</c:v>
                </c:pt>
                <c:pt idx="64984">
                  <c:v>150.552024695695</c:v>
                </c:pt>
                <c:pt idx="64985">
                  <c:v>150.554341450968</c:v>
                </c:pt>
                <c:pt idx="64986">
                  <c:v>150.55665820624199</c:v>
                </c:pt>
                <c:pt idx="64987">
                  <c:v>150.55897496151499</c:v>
                </c:pt>
                <c:pt idx="64988">
                  <c:v>150.56129171678899</c:v>
                </c:pt>
                <c:pt idx="64989">
                  <c:v>150.56360847206301</c:v>
                </c:pt>
                <c:pt idx="64990">
                  <c:v>150.56592522733601</c:v>
                </c:pt>
                <c:pt idx="64991">
                  <c:v>150.56824198261</c:v>
                </c:pt>
                <c:pt idx="64992">
                  <c:v>150.570558737883</c:v>
                </c:pt>
                <c:pt idx="64993">
                  <c:v>150.572875493157</c:v>
                </c:pt>
                <c:pt idx="64994">
                  <c:v>150.57519224843</c:v>
                </c:pt>
                <c:pt idx="64995">
                  <c:v>150.57750900370399</c:v>
                </c:pt>
                <c:pt idx="64996">
                  <c:v>150.57982575897699</c:v>
                </c:pt>
                <c:pt idx="64997">
                  <c:v>150.58214251425099</c:v>
                </c:pt>
                <c:pt idx="64998">
                  <c:v>150.58445926952399</c:v>
                </c:pt>
                <c:pt idx="64999">
                  <c:v>150.58677602479801</c:v>
                </c:pt>
                <c:pt idx="65000">
                  <c:v>150.58909278007101</c:v>
                </c:pt>
                <c:pt idx="65001">
                  <c:v>150.59140953534501</c:v>
                </c:pt>
                <c:pt idx="65002">
                  <c:v>150.593726290619</c:v>
                </c:pt>
                <c:pt idx="65003">
                  <c:v>150.596043045892</c:v>
                </c:pt>
                <c:pt idx="65004">
                  <c:v>150.598359801166</c:v>
                </c:pt>
                <c:pt idx="65005">
                  <c:v>150.600676556439</c:v>
                </c:pt>
                <c:pt idx="65006">
                  <c:v>150.60299331171299</c:v>
                </c:pt>
                <c:pt idx="65007">
                  <c:v>150.60531006698599</c:v>
                </c:pt>
                <c:pt idx="65008">
                  <c:v>150.60762682225999</c:v>
                </c:pt>
                <c:pt idx="65009">
                  <c:v>150.60994357753299</c:v>
                </c:pt>
                <c:pt idx="65010">
                  <c:v>150.61226033280701</c:v>
                </c:pt>
                <c:pt idx="65011">
                  <c:v>150.61457708808001</c:v>
                </c:pt>
                <c:pt idx="65012">
                  <c:v>150.61689384335401</c:v>
                </c:pt>
                <c:pt idx="65013">
                  <c:v>150.619210598628</c:v>
                </c:pt>
                <c:pt idx="65014">
                  <c:v>150.621527353901</c:v>
                </c:pt>
                <c:pt idx="65015">
                  <c:v>150.623844109175</c:v>
                </c:pt>
                <c:pt idx="65016">
                  <c:v>150.626160864448</c:v>
                </c:pt>
                <c:pt idx="65017">
                  <c:v>150.62847761972199</c:v>
                </c:pt>
                <c:pt idx="65018">
                  <c:v>150.63079437499499</c:v>
                </c:pt>
                <c:pt idx="65019">
                  <c:v>150.63311113026899</c:v>
                </c:pt>
                <c:pt idx="65020">
                  <c:v>150.63542788554199</c:v>
                </c:pt>
                <c:pt idx="65021">
                  <c:v>150.63774464081601</c:v>
                </c:pt>
                <c:pt idx="65022">
                  <c:v>150.64006139608901</c:v>
                </c:pt>
                <c:pt idx="65023">
                  <c:v>150.642378151363</c:v>
                </c:pt>
                <c:pt idx="65024">
                  <c:v>150.644694906636</c:v>
                </c:pt>
                <c:pt idx="65025">
                  <c:v>150.64701166191</c:v>
                </c:pt>
                <c:pt idx="65026">
                  <c:v>150.64932841718399</c:v>
                </c:pt>
                <c:pt idx="65027">
                  <c:v>150.65164517245699</c:v>
                </c:pt>
                <c:pt idx="65028">
                  <c:v>150.65396192773099</c:v>
                </c:pt>
                <c:pt idx="65029">
                  <c:v>150.65627868300399</c:v>
                </c:pt>
                <c:pt idx="65030">
                  <c:v>150.65859543827801</c:v>
                </c:pt>
                <c:pt idx="65031">
                  <c:v>150.66091219355101</c:v>
                </c:pt>
                <c:pt idx="65032">
                  <c:v>150.66322894882501</c:v>
                </c:pt>
                <c:pt idx="65033">
                  <c:v>150.66554570409801</c:v>
                </c:pt>
                <c:pt idx="65034">
                  <c:v>150.667862459372</c:v>
                </c:pt>
                <c:pt idx="65035">
                  <c:v>150.670179214645</c:v>
                </c:pt>
                <c:pt idx="65036">
                  <c:v>150.672495969919</c:v>
                </c:pt>
                <c:pt idx="65037">
                  <c:v>150.674812725192</c:v>
                </c:pt>
                <c:pt idx="65038">
                  <c:v>150.67712948046599</c:v>
                </c:pt>
                <c:pt idx="65039">
                  <c:v>150.67944623573999</c:v>
                </c:pt>
                <c:pt idx="65040">
                  <c:v>150.68176299101299</c:v>
                </c:pt>
                <c:pt idx="65041">
                  <c:v>150.68407974628701</c:v>
                </c:pt>
                <c:pt idx="65042">
                  <c:v>150.68639650156001</c:v>
                </c:pt>
                <c:pt idx="65043">
                  <c:v>150.68871325683401</c:v>
                </c:pt>
                <c:pt idx="65044">
                  <c:v>150.69103001210701</c:v>
                </c:pt>
                <c:pt idx="65045">
                  <c:v>150.693346767381</c:v>
                </c:pt>
                <c:pt idx="65046">
                  <c:v>150.695663522654</c:v>
                </c:pt>
                <c:pt idx="65047">
                  <c:v>150.697980277928</c:v>
                </c:pt>
                <c:pt idx="65048">
                  <c:v>150.700297033201</c:v>
                </c:pt>
                <c:pt idx="65049">
                  <c:v>150.70261378847499</c:v>
                </c:pt>
                <c:pt idx="65050">
                  <c:v>150.70493054374799</c:v>
                </c:pt>
                <c:pt idx="65051">
                  <c:v>150.70724729902199</c:v>
                </c:pt>
                <c:pt idx="65052">
                  <c:v>150.70956405429601</c:v>
                </c:pt>
                <c:pt idx="65053">
                  <c:v>150.71188080956901</c:v>
                </c:pt>
                <c:pt idx="65054">
                  <c:v>150.714197564843</c:v>
                </c:pt>
                <c:pt idx="65055">
                  <c:v>150.716514320116</c:v>
                </c:pt>
                <c:pt idx="65056">
                  <c:v>150.71883107539</c:v>
                </c:pt>
                <c:pt idx="65057">
                  <c:v>150.721147830663</c:v>
                </c:pt>
                <c:pt idx="65058">
                  <c:v>150.72346458593699</c:v>
                </c:pt>
                <c:pt idx="65059">
                  <c:v>150.72578134120999</c:v>
                </c:pt>
                <c:pt idx="65060">
                  <c:v>150.72809809648399</c:v>
                </c:pt>
                <c:pt idx="65061">
                  <c:v>150.73041485175699</c:v>
                </c:pt>
                <c:pt idx="65062">
                  <c:v>150.73273160703101</c:v>
                </c:pt>
                <c:pt idx="65063">
                  <c:v>150.73504836230501</c:v>
                </c:pt>
                <c:pt idx="65064">
                  <c:v>150.73736511757801</c:v>
                </c:pt>
                <c:pt idx="65065">
                  <c:v>150.739681872852</c:v>
                </c:pt>
                <c:pt idx="65066">
                  <c:v>150.741998628125</c:v>
                </c:pt>
                <c:pt idx="65067">
                  <c:v>150.744315383399</c:v>
                </c:pt>
                <c:pt idx="65068">
                  <c:v>150.746632138672</c:v>
                </c:pt>
                <c:pt idx="65069">
                  <c:v>150.74894889394599</c:v>
                </c:pt>
                <c:pt idx="65070">
                  <c:v>150.75126564921899</c:v>
                </c:pt>
                <c:pt idx="65071">
                  <c:v>150.75358240449299</c:v>
                </c:pt>
                <c:pt idx="65072">
                  <c:v>150.75589915976599</c:v>
                </c:pt>
                <c:pt idx="65073">
                  <c:v>150.75821591504001</c:v>
                </c:pt>
                <c:pt idx="65074">
                  <c:v>150.76053267031301</c:v>
                </c:pt>
                <c:pt idx="65075">
                  <c:v>150.76284942558701</c:v>
                </c:pt>
                <c:pt idx="65076">
                  <c:v>150.765166180861</c:v>
                </c:pt>
                <c:pt idx="65077">
                  <c:v>150.767482936134</c:v>
                </c:pt>
                <c:pt idx="65078">
                  <c:v>150.769799691408</c:v>
                </c:pt>
                <c:pt idx="65079">
                  <c:v>150.772116446681</c:v>
                </c:pt>
                <c:pt idx="65080">
                  <c:v>150.77443320195499</c:v>
                </c:pt>
                <c:pt idx="65081">
                  <c:v>150.77674995722799</c:v>
                </c:pt>
                <c:pt idx="65082">
                  <c:v>150.77906671250199</c:v>
                </c:pt>
                <c:pt idx="65083">
                  <c:v>150.78138346777499</c:v>
                </c:pt>
                <c:pt idx="65084">
                  <c:v>150.78370022304901</c:v>
                </c:pt>
                <c:pt idx="65085">
                  <c:v>150.78601697832201</c:v>
                </c:pt>
                <c:pt idx="65086">
                  <c:v>150.78833373359601</c:v>
                </c:pt>
                <c:pt idx="65087">
                  <c:v>150.79065048886901</c:v>
                </c:pt>
                <c:pt idx="65088">
                  <c:v>150.792967244143</c:v>
                </c:pt>
                <c:pt idx="65089">
                  <c:v>150.79528399941699</c:v>
                </c:pt>
                <c:pt idx="65090">
                  <c:v>150.79760075469</c:v>
                </c:pt>
                <c:pt idx="65091">
                  <c:v>150.79991750996399</c:v>
                </c:pt>
                <c:pt idx="65092">
                  <c:v>150.80223426523699</c:v>
                </c:pt>
                <c:pt idx="65093">
                  <c:v>150.80455102051101</c:v>
                </c:pt>
                <c:pt idx="65094">
                  <c:v>150.80686777578401</c:v>
                </c:pt>
                <c:pt idx="65095">
                  <c:v>150.80918453105801</c:v>
                </c:pt>
                <c:pt idx="65096">
                  <c:v>150.81150128633101</c:v>
                </c:pt>
                <c:pt idx="65097">
                  <c:v>150.813818041605</c:v>
                </c:pt>
                <c:pt idx="65098">
                  <c:v>150.816134796878</c:v>
                </c:pt>
                <c:pt idx="65099">
                  <c:v>150.818451552152</c:v>
                </c:pt>
                <c:pt idx="65100">
                  <c:v>150.820768307425</c:v>
                </c:pt>
                <c:pt idx="65101">
                  <c:v>150.82308506269899</c:v>
                </c:pt>
                <c:pt idx="65102">
                  <c:v>150.82540181797299</c:v>
                </c:pt>
                <c:pt idx="65103">
                  <c:v>150.82771857324599</c:v>
                </c:pt>
                <c:pt idx="65104">
                  <c:v>150.83003532852001</c:v>
                </c:pt>
                <c:pt idx="65105">
                  <c:v>150.83235208379301</c:v>
                </c:pt>
                <c:pt idx="65106">
                  <c:v>150.83466883906701</c:v>
                </c:pt>
                <c:pt idx="65107">
                  <c:v>150.83698559434001</c:v>
                </c:pt>
                <c:pt idx="65108">
                  <c:v>150.839302349614</c:v>
                </c:pt>
                <c:pt idx="65109">
                  <c:v>150.841619104887</c:v>
                </c:pt>
                <c:pt idx="65110">
                  <c:v>150.843935860161</c:v>
                </c:pt>
                <c:pt idx="65111">
                  <c:v>150.846252615434</c:v>
                </c:pt>
                <c:pt idx="65112">
                  <c:v>150.84856937070799</c:v>
                </c:pt>
                <c:pt idx="65113">
                  <c:v>150.85088612598199</c:v>
                </c:pt>
                <c:pt idx="65114">
                  <c:v>150.85320288125499</c:v>
                </c:pt>
                <c:pt idx="65115">
                  <c:v>150.85551963652901</c:v>
                </c:pt>
                <c:pt idx="65116">
                  <c:v>150.85783639180201</c:v>
                </c:pt>
                <c:pt idx="65117">
                  <c:v>150.86015314707601</c:v>
                </c:pt>
                <c:pt idx="65118">
                  <c:v>150.86246990234901</c:v>
                </c:pt>
                <c:pt idx="65119">
                  <c:v>150.864786657623</c:v>
                </c:pt>
                <c:pt idx="65120">
                  <c:v>150.867103412896</c:v>
                </c:pt>
                <c:pt idx="65121">
                  <c:v>150.86942016817</c:v>
                </c:pt>
                <c:pt idx="65122">
                  <c:v>150.871736923443</c:v>
                </c:pt>
                <c:pt idx="65123">
                  <c:v>150.87405367871699</c:v>
                </c:pt>
                <c:pt idx="65124">
                  <c:v>150.87637043398999</c:v>
                </c:pt>
                <c:pt idx="65125">
                  <c:v>150.87868718926401</c:v>
                </c:pt>
                <c:pt idx="65126">
                  <c:v>150.88100394453801</c:v>
                </c:pt>
                <c:pt idx="65127">
                  <c:v>150.88332069981101</c:v>
                </c:pt>
                <c:pt idx="65128">
                  <c:v>150.885637455085</c:v>
                </c:pt>
                <c:pt idx="65129">
                  <c:v>150.887954210358</c:v>
                </c:pt>
                <c:pt idx="65130">
                  <c:v>150.890270965632</c:v>
                </c:pt>
                <c:pt idx="65131">
                  <c:v>150.892587720905</c:v>
                </c:pt>
                <c:pt idx="65132">
                  <c:v>150.89490447617899</c:v>
                </c:pt>
                <c:pt idx="65133">
                  <c:v>150.89722123145199</c:v>
                </c:pt>
                <c:pt idx="65134">
                  <c:v>150.89953798672599</c:v>
                </c:pt>
                <c:pt idx="65135">
                  <c:v>150.90185474199899</c:v>
                </c:pt>
                <c:pt idx="65136">
                  <c:v>150.90417149727301</c:v>
                </c:pt>
                <c:pt idx="65137">
                  <c:v>150.90648825254601</c:v>
                </c:pt>
                <c:pt idx="65138">
                  <c:v>150.90880500782001</c:v>
                </c:pt>
                <c:pt idx="65139">
                  <c:v>150.911121763094</c:v>
                </c:pt>
                <c:pt idx="65140">
                  <c:v>150.913438518367</c:v>
                </c:pt>
                <c:pt idx="65141">
                  <c:v>150.915755273641</c:v>
                </c:pt>
                <c:pt idx="65142">
                  <c:v>150.918072028914</c:v>
                </c:pt>
                <c:pt idx="65143">
                  <c:v>150.92038878418799</c:v>
                </c:pt>
                <c:pt idx="65144">
                  <c:v>150.92270553946099</c:v>
                </c:pt>
                <c:pt idx="65145">
                  <c:v>150.92502229473499</c:v>
                </c:pt>
                <c:pt idx="65146">
                  <c:v>150.92733905000799</c:v>
                </c:pt>
                <c:pt idx="65147">
                  <c:v>150.92965580528201</c:v>
                </c:pt>
                <c:pt idx="65148">
                  <c:v>150.93197256055501</c:v>
                </c:pt>
                <c:pt idx="65149">
                  <c:v>150.93428931582901</c:v>
                </c:pt>
                <c:pt idx="65150">
                  <c:v>150.936606071103</c:v>
                </c:pt>
                <c:pt idx="65151">
                  <c:v>150.938922826376</c:v>
                </c:pt>
                <c:pt idx="65152">
                  <c:v>150.94123958165</c:v>
                </c:pt>
                <c:pt idx="65153">
                  <c:v>150.943556336923</c:v>
                </c:pt>
                <c:pt idx="65154">
                  <c:v>150.94587309219699</c:v>
                </c:pt>
                <c:pt idx="65155">
                  <c:v>150.94818984746999</c:v>
                </c:pt>
                <c:pt idx="65156">
                  <c:v>150.95050660274401</c:v>
                </c:pt>
                <c:pt idx="65157">
                  <c:v>150.95282335801701</c:v>
                </c:pt>
                <c:pt idx="65158">
                  <c:v>150.95514011329101</c:v>
                </c:pt>
                <c:pt idx="65159">
                  <c:v>150.95745686856401</c:v>
                </c:pt>
                <c:pt idx="65160">
                  <c:v>150.959773623838</c:v>
                </c:pt>
                <c:pt idx="65161">
                  <c:v>150.962090379111</c:v>
                </c:pt>
                <c:pt idx="65162">
                  <c:v>150.964407134385</c:v>
                </c:pt>
                <c:pt idx="65163">
                  <c:v>150.96672388965899</c:v>
                </c:pt>
                <c:pt idx="65164">
                  <c:v>150.96904064493199</c:v>
                </c:pt>
                <c:pt idx="65165">
                  <c:v>150.97135740020599</c:v>
                </c:pt>
                <c:pt idx="65166">
                  <c:v>150.97367415547899</c:v>
                </c:pt>
                <c:pt idx="65167">
                  <c:v>150.97599091075301</c:v>
                </c:pt>
                <c:pt idx="65168">
                  <c:v>150.97830766602601</c:v>
                </c:pt>
                <c:pt idx="65169">
                  <c:v>150.98062442130001</c:v>
                </c:pt>
                <c:pt idx="65170">
                  <c:v>150.98294117657301</c:v>
                </c:pt>
                <c:pt idx="65171">
                  <c:v>150.985257931847</c:v>
                </c:pt>
                <c:pt idx="65172">
                  <c:v>150.98757468712</c:v>
                </c:pt>
                <c:pt idx="65173">
                  <c:v>150.989891442394</c:v>
                </c:pt>
                <c:pt idx="65174">
                  <c:v>150.992208197667</c:v>
                </c:pt>
                <c:pt idx="65175">
                  <c:v>150.99452495294099</c:v>
                </c:pt>
                <c:pt idx="65176">
                  <c:v>150.99684170821499</c:v>
                </c:pt>
                <c:pt idx="65177">
                  <c:v>150.99915846348799</c:v>
                </c:pt>
                <c:pt idx="65178">
                  <c:v>151.00147521876201</c:v>
                </c:pt>
                <c:pt idx="65179">
                  <c:v>151.00379197403501</c:v>
                </c:pt>
                <c:pt idx="65180">
                  <c:v>151.00610872930901</c:v>
                </c:pt>
                <c:pt idx="65181">
                  <c:v>151.00842548458201</c:v>
                </c:pt>
                <c:pt idx="65182">
                  <c:v>151.010742239856</c:v>
                </c:pt>
                <c:pt idx="65183">
                  <c:v>151.013058995129</c:v>
                </c:pt>
                <c:pt idx="65184">
                  <c:v>151.015375750403</c:v>
                </c:pt>
                <c:pt idx="65185">
                  <c:v>151.017692505676</c:v>
                </c:pt>
                <c:pt idx="65186">
                  <c:v>151.02000926094999</c:v>
                </c:pt>
                <c:pt idx="65187">
                  <c:v>151.02232601622299</c:v>
                </c:pt>
                <c:pt idx="65188">
                  <c:v>151.02464277149701</c:v>
                </c:pt>
                <c:pt idx="65189">
                  <c:v>151.02695952677101</c:v>
                </c:pt>
                <c:pt idx="65190">
                  <c:v>151.02927628204401</c:v>
                </c:pt>
                <c:pt idx="65191">
                  <c:v>151.031593037318</c:v>
                </c:pt>
                <c:pt idx="65192">
                  <c:v>151.033909792591</c:v>
                </c:pt>
                <c:pt idx="65193">
                  <c:v>151.036226547865</c:v>
                </c:pt>
                <c:pt idx="65194">
                  <c:v>151.038543303138</c:v>
                </c:pt>
                <c:pt idx="65195">
                  <c:v>151.04086005841199</c:v>
                </c:pt>
                <c:pt idx="65196">
                  <c:v>151.04317681368499</c:v>
                </c:pt>
                <c:pt idx="65197">
                  <c:v>151.04549356895899</c:v>
                </c:pt>
                <c:pt idx="65198">
                  <c:v>151.04781032423199</c:v>
                </c:pt>
                <c:pt idx="65199">
                  <c:v>151.05012707950601</c:v>
                </c:pt>
                <c:pt idx="65200">
                  <c:v>151.05244383478001</c:v>
                </c:pt>
                <c:pt idx="65201">
                  <c:v>151.05476059005301</c:v>
                </c:pt>
                <c:pt idx="65202">
                  <c:v>151.057077345327</c:v>
                </c:pt>
                <c:pt idx="65203">
                  <c:v>151.0593941006</c:v>
                </c:pt>
                <c:pt idx="65204">
                  <c:v>151.061710855874</c:v>
                </c:pt>
                <c:pt idx="65205">
                  <c:v>151.064027611147</c:v>
                </c:pt>
                <c:pt idx="65206">
                  <c:v>151.06634436642099</c:v>
                </c:pt>
                <c:pt idx="65207">
                  <c:v>151.06866112169399</c:v>
                </c:pt>
                <c:pt idx="65208">
                  <c:v>151.07097787696799</c:v>
                </c:pt>
                <c:pt idx="65209">
                  <c:v>151.07329463224099</c:v>
                </c:pt>
                <c:pt idx="65210">
                  <c:v>151.07561138751501</c:v>
                </c:pt>
                <c:pt idx="65211">
                  <c:v>151.07792814278801</c:v>
                </c:pt>
                <c:pt idx="65212">
                  <c:v>151.08024489806201</c:v>
                </c:pt>
                <c:pt idx="65213">
                  <c:v>151.082561653336</c:v>
                </c:pt>
                <c:pt idx="65214">
                  <c:v>151.084878408609</c:v>
                </c:pt>
                <c:pt idx="65215">
                  <c:v>151.087195163883</c:v>
                </c:pt>
                <c:pt idx="65216">
                  <c:v>151.089511919156</c:v>
                </c:pt>
                <c:pt idx="65217">
                  <c:v>151.09182867442999</c:v>
                </c:pt>
                <c:pt idx="65218">
                  <c:v>151.09414542970299</c:v>
                </c:pt>
                <c:pt idx="65219">
                  <c:v>151.09646218497701</c:v>
                </c:pt>
                <c:pt idx="65220">
                  <c:v>151.09877894025001</c:v>
                </c:pt>
                <c:pt idx="65221">
                  <c:v>151.10109569552401</c:v>
                </c:pt>
                <c:pt idx="65222">
                  <c:v>151.10341245079701</c:v>
                </c:pt>
                <c:pt idx="65223">
                  <c:v>151.105729206071</c:v>
                </c:pt>
                <c:pt idx="65224">
                  <c:v>151.108045961344</c:v>
                </c:pt>
                <c:pt idx="65225">
                  <c:v>151.110362716618</c:v>
                </c:pt>
                <c:pt idx="65226">
                  <c:v>151.11267947189199</c:v>
                </c:pt>
                <c:pt idx="65227">
                  <c:v>151.11499622716499</c:v>
                </c:pt>
                <c:pt idx="65228">
                  <c:v>151.11731298243899</c:v>
                </c:pt>
                <c:pt idx="65229">
                  <c:v>151.11962973771199</c:v>
                </c:pt>
                <c:pt idx="65230">
                  <c:v>151.12194649298601</c:v>
                </c:pt>
                <c:pt idx="65231">
                  <c:v>151.12426324825901</c:v>
                </c:pt>
                <c:pt idx="65232">
                  <c:v>151.12658000353301</c:v>
                </c:pt>
                <c:pt idx="65233">
                  <c:v>151.12889675880601</c:v>
                </c:pt>
                <c:pt idx="65234">
                  <c:v>151.13121351408</c:v>
                </c:pt>
                <c:pt idx="65235">
                  <c:v>151.133530269353</c:v>
                </c:pt>
                <c:pt idx="65236">
                  <c:v>151.135847024627</c:v>
                </c:pt>
                <c:pt idx="65237">
                  <c:v>151.1381637799</c:v>
                </c:pt>
                <c:pt idx="65238">
                  <c:v>151.14048053517399</c:v>
                </c:pt>
                <c:pt idx="65239">
                  <c:v>151.14279729044799</c:v>
                </c:pt>
                <c:pt idx="65240">
                  <c:v>151.14511404572099</c:v>
                </c:pt>
                <c:pt idx="65241">
                  <c:v>151.14743080099501</c:v>
                </c:pt>
                <c:pt idx="65242">
                  <c:v>151.14974755626801</c:v>
                </c:pt>
                <c:pt idx="65243">
                  <c:v>151.15206431154201</c:v>
                </c:pt>
                <c:pt idx="65244">
                  <c:v>151.15438106681501</c:v>
                </c:pt>
                <c:pt idx="65245">
                  <c:v>151.156697822089</c:v>
                </c:pt>
                <c:pt idx="65246">
                  <c:v>151.159014577362</c:v>
                </c:pt>
                <c:pt idx="65247">
                  <c:v>151.161331332636</c:v>
                </c:pt>
                <c:pt idx="65248">
                  <c:v>151.163648087909</c:v>
                </c:pt>
                <c:pt idx="65249">
                  <c:v>151.16596484318299</c:v>
                </c:pt>
                <c:pt idx="65250">
                  <c:v>151.16828159845701</c:v>
                </c:pt>
                <c:pt idx="65251">
                  <c:v>151.17059835373001</c:v>
                </c:pt>
                <c:pt idx="65252">
                  <c:v>151.17291510900401</c:v>
                </c:pt>
                <c:pt idx="65253">
                  <c:v>151.17523186427701</c:v>
                </c:pt>
                <c:pt idx="65254">
                  <c:v>151.177548619551</c:v>
                </c:pt>
                <c:pt idx="65255">
                  <c:v>151.179865374824</c:v>
                </c:pt>
                <c:pt idx="65256">
                  <c:v>151.182182130098</c:v>
                </c:pt>
                <c:pt idx="65257">
                  <c:v>151.184498885371</c:v>
                </c:pt>
                <c:pt idx="65258">
                  <c:v>151.18681564064499</c:v>
                </c:pt>
                <c:pt idx="65259">
                  <c:v>151.18913239591799</c:v>
                </c:pt>
                <c:pt idx="65260">
                  <c:v>151.19144915119199</c:v>
                </c:pt>
                <c:pt idx="65261">
                  <c:v>151.19376590646499</c:v>
                </c:pt>
                <c:pt idx="65262">
                  <c:v>151.19608266173901</c:v>
                </c:pt>
                <c:pt idx="65263">
                  <c:v>151.19839941701301</c:v>
                </c:pt>
                <c:pt idx="65264">
                  <c:v>151.20071617228601</c:v>
                </c:pt>
                <c:pt idx="65265">
                  <c:v>151.20303292756</c:v>
                </c:pt>
                <c:pt idx="65266">
                  <c:v>151.205349682833</c:v>
                </c:pt>
                <c:pt idx="65267">
                  <c:v>151.207666438107</c:v>
                </c:pt>
                <c:pt idx="65268">
                  <c:v>151.20998319338</c:v>
                </c:pt>
                <c:pt idx="65269">
                  <c:v>151.21229994865399</c:v>
                </c:pt>
                <c:pt idx="65270">
                  <c:v>151.21461670392699</c:v>
                </c:pt>
                <c:pt idx="65271">
                  <c:v>151.21693345920099</c:v>
                </c:pt>
                <c:pt idx="65272">
                  <c:v>151.21925021447399</c:v>
                </c:pt>
                <c:pt idx="65273">
                  <c:v>151.22156696974801</c:v>
                </c:pt>
                <c:pt idx="65274">
                  <c:v>151.22388372502101</c:v>
                </c:pt>
                <c:pt idx="65275">
                  <c:v>151.22620048029501</c:v>
                </c:pt>
                <c:pt idx="65276">
                  <c:v>151.228517235569</c:v>
                </c:pt>
                <c:pt idx="65277">
                  <c:v>151.230833990842</c:v>
                </c:pt>
                <c:pt idx="65278">
                  <c:v>151.233150746116</c:v>
                </c:pt>
                <c:pt idx="65279">
                  <c:v>151.235467501389</c:v>
                </c:pt>
                <c:pt idx="65280">
                  <c:v>151.23778425666299</c:v>
                </c:pt>
                <c:pt idx="65281">
                  <c:v>151.24010101193599</c:v>
                </c:pt>
                <c:pt idx="65282">
                  <c:v>151.24241776720999</c:v>
                </c:pt>
                <c:pt idx="65283">
                  <c:v>151.24473452248299</c:v>
                </c:pt>
                <c:pt idx="65284">
                  <c:v>151.24705127775701</c:v>
                </c:pt>
                <c:pt idx="65285">
                  <c:v>151.24936803303001</c:v>
                </c:pt>
                <c:pt idx="65286">
                  <c:v>151.251684788304</c:v>
                </c:pt>
                <c:pt idx="65287">
                  <c:v>151.254001543578</c:v>
                </c:pt>
                <c:pt idx="65288">
                  <c:v>151.256318298851</c:v>
                </c:pt>
                <c:pt idx="65289">
                  <c:v>151.25863505412499</c:v>
                </c:pt>
                <c:pt idx="65290">
                  <c:v>151.26095180939799</c:v>
                </c:pt>
                <c:pt idx="65291">
                  <c:v>151.26326856467199</c:v>
                </c:pt>
                <c:pt idx="65292">
                  <c:v>151.26558531994499</c:v>
                </c:pt>
                <c:pt idx="65293">
                  <c:v>151.26790207521901</c:v>
                </c:pt>
                <c:pt idx="65294">
                  <c:v>151.27021883049201</c:v>
                </c:pt>
                <c:pt idx="65295">
                  <c:v>151.27253558576601</c:v>
                </c:pt>
                <c:pt idx="65296">
                  <c:v>151.27485234103901</c:v>
                </c:pt>
                <c:pt idx="65297">
                  <c:v>151.277169096313</c:v>
                </c:pt>
                <c:pt idx="65298">
                  <c:v>151.279485851586</c:v>
                </c:pt>
                <c:pt idx="65299">
                  <c:v>151.28180260686</c:v>
                </c:pt>
                <c:pt idx="65300">
                  <c:v>151.28411936213399</c:v>
                </c:pt>
                <c:pt idx="65301">
                  <c:v>151.28643611740699</c:v>
                </c:pt>
                <c:pt idx="65302">
                  <c:v>151.28875287268099</c:v>
                </c:pt>
                <c:pt idx="65303">
                  <c:v>151.29106962795399</c:v>
                </c:pt>
                <c:pt idx="65304">
                  <c:v>151.29338638322801</c:v>
                </c:pt>
                <c:pt idx="65305">
                  <c:v>151.29570313850101</c:v>
                </c:pt>
                <c:pt idx="65306">
                  <c:v>151.29801989377501</c:v>
                </c:pt>
                <c:pt idx="65307">
                  <c:v>151.30033664904801</c:v>
                </c:pt>
                <c:pt idx="65308">
                  <c:v>151.302653404322</c:v>
                </c:pt>
                <c:pt idx="65309">
                  <c:v>151.304970159595</c:v>
                </c:pt>
                <c:pt idx="65310">
                  <c:v>151.307286914869</c:v>
                </c:pt>
                <c:pt idx="65311">
                  <c:v>151.309603670142</c:v>
                </c:pt>
                <c:pt idx="65312">
                  <c:v>151.31192042541599</c:v>
                </c:pt>
                <c:pt idx="65313">
                  <c:v>151.31423718068999</c:v>
                </c:pt>
                <c:pt idx="65314">
                  <c:v>151.31655393596299</c:v>
                </c:pt>
                <c:pt idx="65315">
                  <c:v>151.31887069123701</c:v>
                </c:pt>
                <c:pt idx="65316">
                  <c:v>151.32118744651001</c:v>
                </c:pt>
                <c:pt idx="65317">
                  <c:v>151.323504201784</c:v>
                </c:pt>
                <c:pt idx="65318">
                  <c:v>151.325820957057</c:v>
                </c:pt>
                <c:pt idx="65319">
                  <c:v>151.328137712331</c:v>
                </c:pt>
                <c:pt idx="65320">
                  <c:v>151.330454467604</c:v>
                </c:pt>
                <c:pt idx="65321">
                  <c:v>151.33277122287799</c:v>
                </c:pt>
                <c:pt idx="65322">
                  <c:v>151.33508797815099</c:v>
                </c:pt>
                <c:pt idx="65323">
                  <c:v>151.33740473342499</c:v>
                </c:pt>
                <c:pt idx="65324">
                  <c:v>151.33972148869799</c:v>
                </c:pt>
                <c:pt idx="65325">
                  <c:v>151.34203824397201</c:v>
                </c:pt>
                <c:pt idx="65326">
                  <c:v>151.34435499924601</c:v>
                </c:pt>
                <c:pt idx="65327">
                  <c:v>151.34667175451901</c:v>
                </c:pt>
                <c:pt idx="65328">
                  <c:v>151.348988509793</c:v>
                </c:pt>
                <c:pt idx="65329">
                  <c:v>151.351305265066</c:v>
                </c:pt>
                <c:pt idx="65330">
                  <c:v>151.35362202034</c:v>
                </c:pt>
                <c:pt idx="65331">
                  <c:v>151.355938775613</c:v>
                </c:pt>
                <c:pt idx="65332">
                  <c:v>151.35825553088699</c:v>
                </c:pt>
                <c:pt idx="65333">
                  <c:v>151.36057228615999</c:v>
                </c:pt>
                <c:pt idx="65334">
                  <c:v>151.36288904143399</c:v>
                </c:pt>
                <c:pt idx="65335">
                  <c:v>151.36520579670699</c:v>
                </c:pt>
                <c:pt idx="65336">
                  <c:v>151.36752255198101</c:v>
                </c:pt>
                <c:pt idx="65337">
                  <c:v>151.36983930725501</c:v>
                </c:pt>
                <c:pt idx="65338">
                  <c:v>151.37215606252801</c:v>
                </c:pt>
                <c:pt idx="65339">
                  <c:v>151.374472817802</c:v>
                </c:pt>
                <c:pt idx="65340">
                  <c:v>151.376789573075</c:v>
                </c:pt>
                <c:pt idx="65341">
                  <c:v>151.379106328349</c:v>
                </c:pt>
                <c:pt idx="65342">
                  <c:v>151.381423083622</c:v>
                </c:pt>
                <c:pt idx="65343">
                  <c:v>151.38373983889599</c:v>
                </c:pt>
                <c:pt idx="65344">
                  <c:v>151.38605659416899</c:v>
                </c:pt>
                <c:pt idx="65345">
                  <c:v>151.38837334944299</c:v>
                </c:pt>
                <c:pt idx="65346">
                  <c:v>151.39069010471599</c:v>
                </c:pt>
                <c:pt idx="65347">
                  <c:v>151.39300685999001</c:v>
                </c:pt>
                <c:pt idx="65348">
                  <c:v>151.39532361526301</c:v>
                </c:pt>
                <c:pt idx="65349">
                  <c:v>151.397640370537</c:v>
                </c:pt>
                <c:pt idx="65350">
                  <c:v>151.399957125811</c:v>
                </c:pt>
                <c:pt idx="65351">
                  <c:v>151.402273881084</c:v>
                </c:pt>
                <c:pt idx="65352">
                  <c:v>151.40459063635799</c:v>
                </c:pt>
                <c:pt idx="65353">
                  <c:v>151.40690739163099</c:v>
                </c:pt>
                <c:pt idx="65354">
                  <c:v>151.40922414690499</c:v>
                </c:pt>
                <c:pt idx="65355">
                  <c:v>151.41154090217799</c:v>
                </c:pt>
                <c:pt idx="65356">
                  <c:v>151.41385765745201</c:v>
                </c:pt>
                <c:pt idx="65357">
                  <c:v>151.41617441272501</c:v>
                </c:pt>
                <c:pt idx="65358">
                  <c:v>151.41849116799901</c:v>
                </c:pt>
                <c:pt idx="65359">
                  <c:v>151.42080792327201</c:v>
                </c:pt>
                <c:pt idx="65360">
                  <c:v>151.423124678546</c:v>
                </c:pt>
                <c:pt idx="65361">
                  <c:v>151.425441433819</c:v>
                </c:pt>
                <c:pt idx="65362">
                  <c:v>151.427758189093</c:v>
                </c:pt>
                <c:pt idx="65363">
                  <c:v>151.43007494436699</c:v>
                </c:pt>
                <c:pt idx="65364">
                  <c:v>151.43239169963999</c:v>
                </c:pt>
                <c:pt idx="65365">
                  <c:v>151.43470845491399</c:v>
                </c:pt>
                <c:pt idx="65366">
                  <c:v>151.43702521018699</c:v>
                </c:pt>
                <c:pt idx="65367">
                  <c:v>151.43934196546101</c:v>
                </c:pt>
                <c:pt idx="65368">
                  <c:v>151.44165872073401</c:v>
                </c:pt>
                <c:pt idx="65369">
                  <c:v>151.44397547600801</c:v>
                </c:pt>
                <c:pt idx="65370">
                  <c:v>151.44629223128101</c:v>
                </c:pt>
                <c:pt idx="65371">
                  <c:v>151.448608986555</c:v>
                </c:pt>
                <c:pt idx="65372">
                  <c:v>151.450925741828</c:v>
                </c:pt>
                <c:pt idx="65373">
                  <c:v>151.453242497102</c:v>
                </c:pt>
                <c:pt idx="65374">
                  <c:v>151.455559252375</c:v>
                </c:pt>
                <c:pt idx="65375">
                  <c:v>151.45787600764899</c:v>
                </c:pt>
                <c:pt idx="65376">
                  <c:v>151.46019276292299</c:v>
                </c:pt>
                <c:pt idx="65377">
                  <c:v>151.46250951819599</c:v>
                </c:pt>
                <c:pt idx="65378">
                  <c:v>151.46482627347001</c:v>
                </c:pt>
                <c:pt idx="65379">
                  <c:v>151.46714302874301</c:v>
                </c:pt>
                <c:pt idx="65380">
                  <c:v>151.469459784017</c:v>
                </c:pt>
                <c:pt idx="65381">
                  <c:v>151.47177653929</c:v>
                </c:pt>
                <c:pt idx="65382">
                  <c:v>151.474093294564</c:v>
                </c:pt>
                <c:pt idx="65383">
                  <c:v>151.476410049837</c:v>
                </c:pt>
                <c:pt idx="65384">
                  <c:v>151.47872680511099</c:v>
                </c:pt>
                <c:pt idx="65385">
                  <c:v>151.48104356038399</c:v>
                </c:pt>
                <c:pt idx="65386">
                  <c:v>151.48336031565799</c:v>
                </c:pt>
                <c:pt idx="65387">
                  <c:v>151.48567707093201</c:v>
                </c:pt>
                <c:pt idx="65388">
                  <c:v>151.48799382620501</c:v>
                </c:pt>
                <c:pt idx="65389">
                  <c:v>151.49031058147901</c:v>
                </c:pt>
                <c:pt idx="65390">
                  <c:v>151.49262733675201</c:v>
                </c:pt>
                <c:pt idx="65391">
                  <c:v>151.494944092026</c:v>
                </c:pt>
                <c:pt idx="65392">
                  <c:v>151.497260847299</c:v>
                </c:pt>
                <c:pt idx="65393">
                  <c:v>151.499577602573</c:v>
                </c:pt>
                <c:pt idx="65394">
                  <c:v>151.501894357846</c:v>
                </c:pt>
                <c:pt idx="65395">
                  <c:v>151.50421111311999</c:v>
                </c:pt>
                <c:pt idx="65396">
                  <c:v>151.50652786839299</c:v>
                </c:pt>
                <c:pt idx="65397">
                  <c:v>151.50884462366699</c:v>
                </c:pt>
                <c:pt idx="65398">
                  <c:v>151.51116137893999</c:v>
                </c:pt>
                <c:pt idx="65399">
                  <c:v>151.51347813421401</c:v>
                </c:pt>
                <c:pt idx="65400">
                  <c:v>151.51579488948801</c:v>
                </c:pt>
                <c:pt idx="65401">
                  <c:v>151.51811164476101</c:v>
                </c:pt>
                <c:pt idx="65402">
                  <c:v>151.520428400035</c:v>
                </c:pt>
                <c:pt idx="65403">
                  <c:v>151.522745155308</c:v>
                </c:pt>
                <c:pt idx="65404">
                  <c:v>151.525061910582</c:v>
                </c:pt>
                <c:pt idx="65405">
                  <c:v>151.527378665855</c:v>
                </c:pt>
                <c:pt idx="65406">
                  <c:v>151.52969542112899</c:v>
                </c:pt>
                <c:pt idx="65407">
                  <c:v>151.53201217640199</c:v>
                </c:pt>
                <c:pt idx="65408">
                  <c:v>151.53432893167599</c:v>
                </c:pt>
                <c:pt idx="65409">
                  <c:v>151.53664568694899</c:v>
                </c:pt>
                <c:pt idx="65410">
                  <c:v>151.53896244222301</c:v>
                </c:pt>
                <c:pt idx="65411">
                  <c:v>151.54127919749601</c:v>
                </c:pt>
                <c:pt idx="65412">
                  <c:v>151.54359595277</c:v>
                </c:pt>
                <c:pt idx="65413">
                  <c:v>151.545912708044</c:v>
                </c:pt>
                <c:pt idx="65414">
                  <c:v>151.548229463317</c:v>
                </c:pt>
                <c:pt idx="65415">
                  <c:v>151.55054621859099</c:v>
                </c:pt>
                <c:pt idx="65416">
                  <c:v>151.55286297386399</c:v>
                </c:pt>
                <c:pt idx="65417">
                  <c:v>151.55517972913799</c:v>
                </c:pt>
                <c:pt idx="65418">
                  <c:v>151.55749648441099</c:v>
                </c:pt>
                <c:pt idx="65419">
                  <c:v>151.55981323968501</c:v>
                </c:pt>
                <c:pt idx="65420">
                  <c:v>151.56212999495801</c:v>
                </c:pt>
                <c:pt idx="65421">
                  <c:v>151.56444675023201</c:v>
                </c:pt>
                <c:pt idx="65422">
                  <c:v>151.56676350550501</c:v>
                </c:pt>
                <c:pt idx="65423">
                  <c:v>151.569080260779</c:v>
                </c:pt>
                <c:pt idx="65424">
                  <c:v>151.571397016053</c:v>
                </c:pt>
                <c:pt idx="65425">
                  <c:v>151.573713771326</c:v>
                </c:pt>
                <c:pt idx="65426">
                  <c:v>151.57603052659999</c:v>
                </c:pt>
                <c:pt idx="65427">
                  <c:v>151.57834728187299</c:v>
                </c:pt>
                <c:pt idx="65428">
                  <c:v>151.58066403714699</c:v>
                </c:pt>
                <c:pt idx="65429">
                  <c:v>151.58298079241999</c:v>
                </c:pt>
                <c:pt idx="65430">
                  <c:v>151.58529754769401</c:v>
                </c:pt>
                <c:pt idx="65431">
                  <c:v>151.58761430296701</c:v>
                </c:pt>
                <c:pt idx="65432">
                  <c:v>151.58993105824101</c:v>
                </c:pt>
                <c:pt idx="65433">
                  <c:v>151.59224781351401</c:v>
                </c:pt>
                <c:pt idx="65434">
                  <c:v>151.594564568788</c:v>
                </c:pt>
                <c:pt idx="65435">
                  <c:v>151.596881324061</c:v>
                </c:pt>
                <c:pt idx="65436">
                  <c:v>151.599198079335</c:v>
                </c:pt>
                <c:pt idx="65437">
                  <c:v>151.60151483460899</c:v>
                </c:pt>
                <c:pt idx="65438">
                  <c:v>151.60383158988199</c:v>
                </c:pt>
                <c:pt idx="65439">
                  <c:v>151.60614834515599</c:v>
                </c:pt>
                <c:pt idx="65440">
                  <c:v>151.60846510042899</c:v>
                </c:pt>
                <c:pt idx="65441">
                  <c:v>151.61078185570301</c:v>
                </c:pt>
                <c:pt idx="65442">
                  <c:v>151.61309861097601</c:v>
                </c:pt>
                <c:pt idx="65443">
                  <c:v>151.61541536625001</c:v>
                </c:pt>
                <c:pt idx="65444">
                  <c:v>151.61773212152301</c:v>
                </c:pt>
                <c:pt idx="65445">
                  <c:v>151.620048876797</c:v>
                </c:pt>
                <c:pt idx="65446">
                  <c:v>151.62236563207</c:v>
                </c:pt>
                <c:pt idx="65447">
                  <c:v>151.624682387344</c:v>
                </c:pt>
                <c:pt idx="65448">
                  <c:v>151.626999142617</c:v>
                </c:pt>
                <c:pt idx="65449">
                  <c:v>151.62931589789099</c:v>
                </c:pt>
                <c:pt idx="65450">
                  <c:v>151.63163265316501</c:v>
                </c:pt>
                <c:pt idx="65451">
                  <c:v>151.63394940843801</c:v>
                </c:pt>
                <c:pt idx="65452">
                  <c:v>151.63626616371201</c:v>
                </c:pt>
                <c:pt idx="65453">
                  <c:v>151.63858291898501</c:v>
                </c:pt>
                <c:pt idx="65454">
                  <c:v>151.640899674259</c:v>
                </c:pt>
                <c:pt idx="65455">
                  <c:v>151.643216429532</c:v>
                </c:pt>
                <c:pt idx="65456">
                  <c:v>151.645533184806</c:v>
                </c:pt>
                <c:pt idx="65457">
                  <c:v>151.647849940079</c:v>
                </c:pt>
                <c:pt idx="65458">
                  <c:v>151.65016669535299</c:v>
                </c:pt>
                <c:pt idx="65459">
                  <c:v>151.65248345062599</c:v>
                </c:pt>
                <c:pt idx="65460">
                  <c:v>151.65480020589999</c:v>
                </c:pt>
                <c:pt idx="65461">
                  <c:v>151.65711696117299</c:v>
                </c:pt>
                <c:pt idx="65462">
                  <c:v>151.65943371644701</c:v>
                </c:pt>
                <c:pt idx="65463">
                  <c:v>151.66175047172101</c:v>
                </c:pt>
                <c:pt idx="65464">
                  <c:v>151.66406722699401</c:v>
                </c:pt>
                <c:pt idx="65465">
                  <c:v>151.666383982268</c:v>
                </c:pt>
                <c:pt idx="65466">
                  <c:v>151.668700737541</c:v>
                </c:pt>
                <c:pt idx="65467">
                  <c:v>151.671017492815</c:v>
                </c:pt>
                <c:pt idx="65468">
                  <c:v>151.673334248088</c:v>
                </c:pt>
                <c:pt idx="65469">
                  <c:v>151.67565100336199</c:v>
                </c:pt>
                <c:pt idx="65470">
                  <c:v>151.67796775863499</c:v>
                </c:pt>
                <c:pt idx="65471">
                  <c:v>151.68028451390899</c:v>
                </c:pt>
                <c:pt idx="65472">
                  <c:v>151.68260126918199</c:v>
                </c:pt>
                <c:pt idx="65473">
                  <c:v>151.68491802445601</c:v>
                </c:pt>
                <c:pt idx="65474">
                  <c:v>151.68723477973001</c:v>
                </c:pt>
                <c:pt idx="65475">
                  <c:v>151.68955153500301</c:v>
                </c:pt>
                <c:pt idx="65476">
                  <c:v>151.691868290277</c:v>
                </c:pt>
                <c:pt idx="65477">
                  <c:v>151.69418504555</c:v>
                </c:pt>
                <c:pt idx="65478">
                  <c:v>151.696501800824</c:v>
                </c:pt>
                <c:pt idx="65479">
                  <c:v>151.698818556097</c:v>
                </c:pt>
                <c:pt idx="65480">
                  <c:v>151.70113531137099</c:v>
                </c:pt>
                <c:pt idx="65481">
                  <c:v>151.70345206664399</c:v>
                </c:pt>
                <c:pt idx="65482">
                  <c:v>151.70576882191801</c:v>
                </c:pt>
                <c:pt idx="65483">
                  <c:v>151.70808557719101</c:v>
                </c:pt>
                <c:pt idx="65484">
                  <c:v>151.71040233246501</c:v>
                </c:pt>
                <c:pt idx="65485">
                  <c:v>151.71271908773801</c:v>
                </c:pt>
                <c:pt idx="65486">
                  <c:v>151.715035843012</c:v>
                </c:pt>
                <c:pt idx="65487">
                  <c:v>151.717352598286</c:v>
                </c:pt>
                <c:pt idx="65488">
                  <c:v>151.719669353559</c:v>
                </c:pt>
                <c:pt idx="65489">
                  <c:v>151.72198610883299</c:v>
                </c:pt>
                <c:pt idx="65490">
                  <c:v>151.72430286410599</c:v>
                </c:pt>
                <c:pt idx="65491">
                  <c:v>151.72661961937999</c:v>
                </c:pt>
                <c:pt idx="65492">
                  <c:v>151.72893637465299</c:v>
                </c:pt>
                <c:pt idx="65493">
                  <c:v>151.73125312992701</c:v>
                </c:pt>
                <c:pt idx="65494">
                  <c:v>151.73356988520001</c:v>
                </c:pt>
                <c:pt idx="65495">
                  <c:v>151.73588664047401</c:v>
                </c:pt>
                <c:pt idx="65496">
                  <c:v>151.73820339574701</c:v>
                </c:pt>
                <c:pt idx="65497">
                  <c:v>151.740520151021</c:v>
                </c:pt>
                <c:pt idx="65498">
                  <c:v>151.742836906294</c:v>
                </c:pt>
                <c:pt idx="65499">
                  <c:v>151.745153661568</c:v>
                </c:pt>
                <c:pt idx="65500">
                  <c:v>151.74747041684199</c:v>
                </c:pt>
                <c:pt idx="65501">
                  <c:v>151.74978717211499</c:v>
                </c:pt>
                <c:pt idx="65502">
                  <c:v>151.75210392738899</c:v>
                </c:pt>
                <c:pt idx="65503">
                  <c:v>151.75442068266199</c:v>
                </c:pt>
                <c:pt idx="65504">
                  <c:v>151.75673743793601</c:v>
                </c:pt>
                <c:pt idx="65505">
                  <c:v>151.75905419320901</c:v>
                </c:pt>
                <c:pt idx="65506">
                  <c:v>151.76137094848301</c:v>
                </c:pt>
                <c:pt idx="65507">
                  <c:v>151.76368770375601</c:v>
                </c:pt>
                <c:pt idx="65508">
                  <c:v>151.76600445903</c:v>
                </c:pt>
                <c:pt idx="65509">
                  <c:v>151.768321214303</c:v>
                </c:pt>
                <c:pt idx="65510">
                  <c:v>151.770637969577</c:v>
                </c:pt>
                <c:pt idx="65511">
                  <c:v>151.77295472485</c:v>
                </c:pt>
                <c:pt idx="65512">
                  <c:v>151.77527148012399</c:v>
                </c:pt>
                <c:pt idx="65513">
                  <c:v>151.77758823539801</c:v>
                </c:pt>
                <c:pt idx="65514">
                  <c:v>151.77990499067101</c:v>
                </c:pt>
                <c:pt idx="65515">
                  <c:v>151.78222174594501</c:v>
                </c:pt>
                <c:pt idx="65516">
                  <c:v>151.78453850121801</c:v>
                </c:pt>
                <c:pt idx="65517">
                  <c:v>151.786855256492</c:v>
                </c:pt>
                <c:pt idx="65518">
                  <c:v>151.789172011765</c:v>
                </c:pt>
                <c:pt idx="65519">
                  <c:v>151.791488767039</c:v>
                </c:pt>
                <c:pt idx="65520">
                  <c:v>151.793805522312</c:v>
                </c:pt>
                <c:pt idx="65521">
                  <c:v>151.79612227758599</c:v>
                </c:pt>
                <c:pt idx="65522">
                  <c:v>151.79843903285899</c:v>
                </c:pt>
                <c:pt idx="65523">
                  <c:v>151.80075578813299</c:v>
                </c:pt>
                <c:pt idx="65524">
                  <c:v>151.80307254340701</c:v>
                </c:pt>
                <c:pt idx="65525">
                  <c:v>151.80538929868001</c:v>
                </c:pt>
                <c:pt idx="65526">
                  <c:v>151.80770605395401</c:v>
                </c:pt>
                <c:pt idx="65527">
                  <c:v>151.81002280922701</c:v>
                </c:pt>
                <c:pt idx="65528">
                  <c:v>151.812339564501</c:v>
                </c:pt>
                <c:pt idx="65529">
                  <c:v>151.814656319774</c:v>
                </c:pt>
                <c:pt idx="65530">
                  <c:v>151.816973075048</c:v>
                </c:pt>
                <c:pt idx="65531">
                  <c:v>151.819289830321</c:v>
                </c:pt>
                <c:pt idx="65532">
                  <c:v>151.82160658559499</c:v>
                </c:pt>
                <c:pt idx="65533">
                  <c:v>151.82392334086799</c:v>
                </c:pt>
                <c:pt idx="65534">
                  <c:v>151.82624009614199</c:v>
                </c:pt>
                <c:pt idx="65535">
                  <c:v>151.82855685141499</c:v>
                </c:pt>
                <c:pt idx="65536">
                  <c:v>151.83087360668901</c:v>
                </c:pt>
                <c:pt idx="65537">
                  <c:v>151.83319036196301</c:v>
                </c:pt>
                <c:pt idx="65538">
                  <c:v>151.83550711723601</c:v>
                </c:pt>
                <c:pt idx="65539">
                  <c:v>151.83782387251</c:v>
                </c:pt>
                <c:pt idx="65540">
                  <c:v>151.840140627783</c:v>
                </c:pt>
                <c:pt idx="65541">
                  <c:v>151.842457383057</c:v>
                </c:pt>
                <c:pt idx="65542">
                  <c:v>151.84477413833</c:v>
                </c:pt>
                <c:pt idx="65543">
                  <c:v>151.84709089360399</c:v>
                </c:pt>
                <c:pt idx="65544">
                  <c:v>151.84940764887699</c:v>
                </c:pt>
                <c:pt idx="65545">
                  <c:v>151.85172440415101</c:v>
                </c:pt>
                <c:pt idx="65546">
                  <c:v>151.85404115942401</c:v>
                </c:pt>
                <c:pt idx="65547">
                  <c:v>151.85635791469801</c:v>
                </c:pt>
                <c:pt idx="65548">
                  <c:v>151.85867466997101</c:v>
                </c:pt>
                <c:pt idx="65549">
                  <c:v>151.860991425245</c:v>
                </c:pt>
                <c:pt idx="65550">
                  <c:v>151.863308180519</c:v>
                </c:pt>
                <c:pt idx="65551">
                  <c:v>151.865624935792</c:v>
                </c:pt>
                <c:pt idx="65552">
                  <c:v>151.86794169106599</c:v>
                </c:pt>
                <c:pt idx="65553">
                  <c:v>151.87025844633899</c:v>
                </c:pt>
                <c:pt idx="65554">
                  <c:v>151.87257520161299</c:v>
                </c:pt>
                <c:pt idx="65555">
                  <c:v>151.87489195688599</c:v>
                </c:pt>
                <c:pt idx="65556">
                  <c:v>151.87720871216001</c:v>
                </c:pt>
                <c:pt idx="65557">
                  <c:v>151.87952546743301</c:v>
                </c:pt>
                <c:pt idx="65558">
                  <c:v>151.88184222270701</c:v>
                </c:pt>
                <c:pt idx="65559">
                  <c:v>151.88415897798001</c:v>
                </c:pt>
                <c:pt idx="65560">
                  <c:v>151.886475733254</c:v>
                </c:pt>
                <c:pt idx="65561">
                  <c:v>151.888792488527</c:v>
                </c:pt>
                <c:pt idx="65562">
                  <c:v>151.891109243801</c:v>
                </c:pt>
                <c:pt idx="65563">
                  <c:v>151.89342599907499</c:v>
                </c:pt>
                <c:pt idx="65564">
                  <c:v>151.89574275434799</c:v>
                </c:pt>
                <c:pt idx="65565">
                  <c:v>151.89805950962199</c:v>
                </c:pt>
                <c:pt idx="65566">
                  <c:v>151.90037626489499</c:v>
                </c:pt>
                <c:pt idx="65567">
                  <c:v>151.90269302016901</c:v>
                </c:pt>
                <c:pt idx="65568">
                  <c:v>151.90500977544201</c:v>
                </c:pt>
                <c:pt idx="65569">
                  <c:v>151.90732653071601</c:v>
                </c:pt>
                <c:pt idx="65570">
                  <c:v>151.90964328598901</c:v>
                </c:pt>
                <c:pt idx="65571">
                  <c:v>151.911960041263</c:v>
                </c:pt>
                <c:pt idx="65572">
                  <c:v>151.914276796536</c:v>
                </c:pt>
                <c:pt idx="65573">
                  <c:v>151.91659355181</c:v>
                </c:pt>
                <c:pt idx="65574">
                  <c:v>151.91891030708399</c:v>
                </c:pt>
                <c:pt idx="65575">
                  <c:v>151.92122706235699</c:v>
                </c:pt>
                <c:pt idx="65576">
                  <c:v>151.92354381763101</c:v>
                </c:pt>
                <c:pt idx="65577">
                  <c:v>151.92586057290401</c:v>
                </c:pt>
                <c:pt idx="65578">
                  <c:v>151.92817732817801</c:v>
                </c:pt>
                <c:pt idx="65579">
                  <c:v>151.93049408345101</c:v>
                </c:pt>
                <c:pt idx="65580">
                  <c:v>151.932810838725</c:v>
                </c:pt>
                <c:pt idx="65581">
                  <c:v>151.935127593998</c:v>
                </c:pt>
                <c:pt idx="65582">
                  <c:v>151.937444349272</c:v>
                </c:pt>
                <c:pt idx="65583">
                  <c:v>151.939761104545</c:v>
                </c:pt>
                <c:pt idx="65584">
                  <c:v>151.94207785981899</c:v>
                </c:pt>
                <c:pt idx="65585">
                  <c:v>151.94439461509199</c:v>
                </c:pt>
                <c:pt idx="65586">
                  <c:v>151.94671137036599</c:v>
                </c:pt>
                <c:pt idx="65587">
                  <c:v>151.94902812564001</c:v>
                </c:pt>
                <c:pt idx="65588">
                  <c:v>151.95134488091301</c:v>
                </c:pt>
                <c:pt idx="65589">
                  <c:v>151.95366163618701</c:v>
                </c:pt>
                <c:pt idx="65590">
                  <c:v>151.95597839146001</c:v>
                </c:pt>
                <c:pt idx="65591">
                  <c:v>151.958295146734</c:v>
                </c:pt>
                <c:pt idx="65592">
                  <c:v>151.960611902007</c:v>
                </c:pt>
                <c:pt idx="65593">
                  <c:v>151.962928657281</c:v>
                </c:pt>
                <c:pt idx="65594">
                  <c:v>151.965245412554</c:v>
                </c:pt>
                <c:pt idx="65595">
                  <c:v>151.96756216782799</c:v>
                </c:pt>
                <c:pt idx="65596">
                  <c:v>151.96987892310099</c:v>
                </c:pt>
                <c:pt idx="65597">
                  <c:v>151.97219567837499</c:v>
                </c:pt>
                <c:pt idx="65598">
                  <c:v>151.97451243364799</c:v>
                </c:pt>
                <c:pt idx="65599">
                  <c:v>151.97682918892201</c:v>
                </c:pt>
                <c:pt idx="65600">
                  <c:v>151.97914594419601</c:v>
                </c:pt>
                <c:pt idx="65601">
                  <c:v>151.98146269946901</c:v>
                </c:pt>
                <c:pt idx="65602">
                  <c:v>151.983779454743</c:v>
                </c:pt>
                <c:pt idx="65603">
                  <c:v>151.986096210016</c:v>
                </c:pt>
                <c:pt idx="65604">
                  <c:v>151.98841296529</c:v>
                </c:pt>
                <c:pt idx="65605">
                  <c:v>151.990729720563</c:v>
                </c:pt>
                <c:pt idx="65606">
                  <c:v>151.99304647583699</c:v>
                </c:pt>
                <c:pt idx="65607">
                  <c:v>151.99536323110999</c:v>
                </c:pt>
                <c:pt idx="65608">
                  <c:v>151.99767998638399</c:v>
                </c:pt>
                <c:pt idx="65609">
                  <c:v>151.99999674165699</c:v>
                </c:pt>
                <c:pt idx="65610">
                  <c:v>152.00231349693101</c:v>
                </c:pt>
                <c:pt idx="65611">
                  <c:v>152.004630252205</c:v>
                </c:pt>
                <c:pt idx="65612">
                  <c:v>152.006947007478</c:v>
                </c:pt>
                <c:pt idx="65613">
                  <c:v>152.009263762752</c:v>
                </c:pt>
                <c:pt idx="65614">
                  <c:v>152.011580518025</c:v>
                </c:pt>
                <c:pt idx="65615">
                  <c:v>152.01389727329899</c:v>
                </c:pt>
                <c:pt idx="65616">
                  <c:v>152.01621402857199</c:v>
                </c:pt>
                <c:pt idx="65617">
                  <c:v>152.01853078384599</c:v>
                </c:pt>
                <c:pt idx="65618">
                  <c:v>152.02084753911899</c:v>
                </c:pt>
                <c:pt idx="65619">
                  <c:v>152.02316429439301</c:v>
                </c:pt>
                <c:pt idx="65620">
                  <c:v>152.02548104966601</c:v>
                </c:pt>
                <c:pt idx="65621">
                  <c:v>152.02779780494001</c:v>
                </c:pt>
                <c:pt idx="65622">
                  <c:v>152.03011456021301</c:v>
                </c:pt>
                <c:pt idx="65623">
                  <c:v>152.032431315487</c:v>
                </c:pt>
                <c:pt idx="65624">
                  <c:v>152.034748070761</c:v>
                </c:pt>
                <c:pt idx="65625">
                  <c:v>152.037064826034</c:v>
                </c:pt>
                <c:pt idx="65626">
                  <c:v>152.03938158130799</c:v>
                </c:pt>
                <c:pt idx="65627">
                  <c:v>152.04169833658099</c:v>
                </c:pt>
                <c:pt idx="65628">
                  <c:v>152.04401509185499</c:v>
                </c:pt>
                <c:pt idx="65629">
                  <c:v>152.04633184712799</c:v>
                </c:pt>
                <c:pt idx="65630">
                  <c:v>152.04864860240201</c:v>
                </c:pt>
                <c:pt idx="65631">
                  <c:v>152.05096535767501</c:v>
                </c:pt>
                <c:pt idx="65632">
                  <c:v>152.05328211294901</c:v>
                </c:pt>
                <c:pt idx="65633">
                  <c:v>152.05559886822201</c:v>
                </c:pt>
                <c:pt idx="65634">
                  <c:v>152.057915623496</c:v>
                </c:pt>
                <c:pt idx="65635">
                  <c:v>152.060232378769</c:v>
                </c:pt>
                <c:pt idx="65636">
                  <c:v>152.062549134043</c:v>
                </c:pt>
                <c:pt idx="65637">
                  <c:v>152.06486588931699</c:v>
                </c:pt>
                <c:pt idx="65638">
                  <c:v>152.06718264458999</c:v>
                </c:pt>
                <c:pt idx="65639">
                  <c:v>152.06949939986399</c:v>
                </c:pt>
                <c:pt idx="65640">
                  <c:v>152.07181615513699</c:v>
                </c:pt>
                <c:pt idx="65641">
                  <c:v>152.07413291041101</c:v>
                </c:pt>
                <c:pt idx="65642">
                  <c:v>152.07644966568401</c:v>
                </c:pt>
                <c:pt idx="65643">
                  <c:v>152.078766420958</c:v>
                </c:pt>
                <c:pt idx="65644">
                  <c:v>152.081083176231</c:v>
                </c:pt>
                <c:pt idx="65645">
                  <c:v>152.083399931505</c:v>
                </c:pt>
                <c:pt idx="65646">
                  <c:v>152.085716686778</c:v>
                </c:pt>
                <c:pt idx="65647">
                  <c:v>152.08803344205199</c:v>
                </c:pt>
                <c:pt idx="65648">
                  <c:v>152.09035019732499</c:v>
                </c:pt>
                <c:pt idx="65649">
                  <c:v>152.09266695259899</c:v>
                </c:pt>
                <c:pt idx="65650">
                  <c:v>152.09498370787301</c:v>
                </c:pt>
                <c:pt idx="65651">
                  <c:v>152.09730046314601</c:v>
                </c:pt>
                <c:pt idx="65652">
                  <c:v>152.09961721842001</c:v>
                </c:pt>
                <c:pt idx="65653">
                  <c:v>152.10193397369301</c:v>
                </c:pt>
                <c:pt idx="65654">
                  <c:v>152.104250728967</c:v>
                </c:pt>
                <c:pt idx="65655">
                  <c:v>152.10656748424</c:v>
                </c:pt>
                <c:pt idx="65656">
                  <c:v>152.108884239514</c:v>
                </c:pt>
                <c:pt idx="65657">
                  <c:v>152.111200994787</c:v>
                </c:pt>
                <c:pt idx="65658">
                  <c:v>152.11351775006099</c:v>
                </c:pt>
                <c:pt idx="65659">
                  <c:v>152.11583450533399</c:v>
                </c:pt>
                <c:pt idx="65660">
                  <c:v>152.11815126060799</c:v>
                </c:pt>
                <c:pt idx="65661">
                  <c:v>152.12046801588201</c:v>
                </c:pt>
                <c:pt idx="65662">
                  <c:v>152.12278477115501</c:v>
                </c:pt>
                <c:pt idx="65663">
                  <c:v>152.12510152642901</c:v>
                </c:pt>
                <c:pt idx="65664">
                  <c:v>152.12741828170201</c:v>
                </c:pt>
                <c:pt idx="65665">
                  <c:v>152.129735036976</c:v>
                </c:pt>
                <c:pt idx="65666">
                  <c:v>152.132051792249</c:v>
                </c:pt>
                <c:pt idx="65667">
                  <c:v>152.134368547523</c:v>
                </c:pt>
                <c:pt idx="65668">
                  <c:v>152.136685302796</c:v>
                </c:pt>
                <c:pt idx="65669">
                  <c:v>152.13900205806999</c:v>
                </c:pt>
                <c:pt idx="65670">
                  <c:v>152.14131881334299</c:v>
                </c:pt>
                <c:pt idx="65671">
                  <c:v>152.14363556861699</c:v>
                </c:pt>
                <c:pt idx="65672">
                  <c:v>152.14595232388999</c:v>
                </c:pt>
                <c:pt idx="65673">
                  <c:v>152.14826907916401</c:v>
                </c:pt>
                <c:pt idx="65674">
                  <c:v>152.150585834438</c:v>
                </c:pt>
                <c:pt idx="65675">
                  <c:v>152.152902589711</c:v>
                </c:pt>
                <c:pt idx="65676">
                  <c:v>152.155219344985</c:v>
                </c:pt>
                <c:pt idx="65677">
                  <c:v>152.157536100258</c:v>
                </c:pt>
                <c:pt idx="65678">
                  <c:v>152.15985285553199</c:v>
                </c:pt>
                <c:pt idx="65679">
                  <c:v>152.16216961080499</c:v>
                </c:pt>
                <c:pt idx="65680">
                  <c:v>152.16448636607899</c:v>
                </c:pt>
                <c:pt idx="65681">
                  <c:v>152.16680312135199</c:v>
                </c:pt>
                <c:pt idx="65682">
                  <c:v>152.16911987662601</c:v>
                </c:pt>
                <c:pt idx="65683">
                  <c:v>152.17143663189901</c:v>
                </c:pt>
                <c:pt idx="65684">
                  <c:v>152.17375338717301</c:v>
                </c:pt>
                <c:pt idx="65685">
                  <c:v>152.17607014244601</c:v>
                </c:pt>
                <c:pt idx="65686">
                  <c:v>152.17838689772</c:v>
                </c:pt>
                <c:pt idx="65687">
                  <c:v>152.180703652994</c:v>
                </c:pt>
                <c:pt idx="65688">
                  <c:v>152.183020408267</c:v>
                </c:pt>
                <c:pt idx="65689">
                  <c:v>152.18533716354099</c:v>
                </c:pt>
                <c:pt idx="65690">
                  <c:v>152.18765391881399</c:v>
                </c:pt>
                <c:pt idx="65691">
                  <c:v>152.18997067408799</c:v>
                </c:pt>
                <c:pt idx="65692">
                  <c:v>152.19228742936099</c:v>
                </c:pt>
                <c:pt idx="65693">
                  <c:v>152.19460418463501</c:v>
                </c:pt>
                <c:pt idx="65694">
                  <c:v>152.19692093990801</c:v>
                </c:pt>
                <c:pt idx="65695">
                  <c:v>152.19923769518201</c:v>
                </c:pt>
                <c:pt idx="65696">
                  <c:v>152.20155445045501</c:v>
                </c:pt>
                <c:pt idx="65697">
                  <c:v>152.203871205729</c:v>
                </c:pt>
                <c:pt idx="65698">
                  <c:v>152.206187961002</c:v>
                </c:pt>
                <c:pt idx="65699">
                  <c:v>152.208504716276</c:v>
                </c:pt>
                <c:pt idx="65700">
                  <c:v>152.21082147154999</c:v>
                </c:pt>
                <c:pt idx="65701">
                  <c:v>152.21313822682299</c:v>
                </c:pt>
                <c:pt idx="65702">
                  <c:v>152.21545498209699</c:v>
                </c:pt>
                <c:pt idx="65703">
                  <c:v>152.21777173736999</c:v>
                </c:pt>
                <c:pt idx="65704">
                  <c:v>152.22008849264401</c:v>
                </c:pt>
                <c:pt idx="65705">
                  <c:v>152.22240524791701</c:v>
                </c:pt>
                <c:pt idx="65706">
                  <c:v>152.224722003191</c:v>
                </c:pt>
                <c:pt idx="65707">
                  <c:v>152.227038758464</c:v>
                </c:pt>
                <c:pt idx="65708">
                  <c:v>152.229355513738</c:v>
                </c:pt>
                <c:pt idx="65709">
                  <c:v>152.231672269011</c:v>
                </c:pt>
                <c:pt idx="65710">
                  <c:v>152.23398902428499</c:v>
                </c:pt>
                <c:pt idx="65711">
                  <c:v>152.23630577955899</c:v>
                </c:pt>
                <c:pt idx="65712">
                  <c:v>152.23862253483199</c:v>
                </c:pt>
                <c:pt idx="65713">
                  <c:v>152.24093929010601</c:v>
                </c:pt>
                <c:pt idx="65714">
                  <c:v>152.24325604537901</c:v>
                </c:pt>
                <c:pt idx="65715">
                  <c:v>152.24557280065301</c:v>
                </c:pt>
                <c:pt idx="65716">
                  <c:v>152.24788955592601</c:v>
                </c:pt>
                <c:pt idx="65717">
                  <c:v>152.2502063112</c:v>
                </c:pt>
                <c:pt idx="65718">
                  <c:v>152.252523066473</c:v>
                </c:pt>
                <c:pt idx="65719">
                  <c:v>152.254839821747</c:v>
                </c:pt>
                <c:pt idx="65720">
                  <c:v>152.25715657702</c:v>
                </c:pt>
                <c:pt idx="65721">
                  <c:v>152.25947333229399</c:v>
                </c:pt>
                <c:pt idx="65722">
                  <c:v>152.26179008756699</c:v>
                </c:pt>
                <c:pt idx="65723">
                  <c:v>152.26410684284099</c:v>
                </c:pt>
                <c:pt idx="65724">
                  <c:v>152.26642359811501</c:v>
                </c:pt>
                <c:pt idx="65725">
                  <c:v>152.26874035338801</c:v>
                </c:pt>
                <c:pt idx="65726">
                  <c:v>152.27105710866201</c:v>
                </c:pt>
                <c:pt idx="65727">
                  <c:v>152.27337386393501</c:v>
                </c:pt>
                <c:pt idx="65728">
                  <c:v>152.275690619209</c:v>
                </c:pt>
                <c:pt idx="65729">
                  <c:v>152.278007374482</c:v>
                </c:pt>
                <c:pt idx="65730">
                  <c:v>152.280324129756</c:v>
                </c:pt>
                <c:pt idx="65731">
                  <c:v>152.282640885029</c:v>
                </c:pt>
                <c:pt idx="65732">
                  <c:v>152.28495764030299</c:v>
                </c:pt>
                <c:pt idx="65733">
                  <c:v>152.28727439557599</c:v>
                </c:pt>
                <c:pt idx="65734">
                  <c:v>152.28959115084999</c:v>
                </c:pt>
                <c:pt idx="65735">
                  <c:v>152.29190790612299</c:v>
                </c:pt>
                <c:pt idx="65736">
                  <c:v>152.29422466139701</c:v>
                </c:pt>
                <c:pt idx="65737">
                  <c:v>152.296541416671</c:v>
                </c:pt>
                <c:pt idx="65738">
                  <c:v>152.298858171944</c:v>
                </c:pt>
                <c:pt idx="65739">
                  <c:v>152.301174927218</c:v>
                </c:pt>
                <c:pt idx="65740">
                  <c:v>152.303491682491</c:v>
                </c:pt>
                <c:pt idx="65741">
                  <c:v>152.30580843776499</c:v>
                </c:pt>
                <c:pt idx="65742">
                  <c:v>152.30812519303799</c:v>
                </c:pt>
                <c:pt idx="65743">
                  <c:v>152.31044194831199</c:v>
                </c:pt>
                <c:pt idx="65744">
                  <c:v>152.31275870358499</c:v>
                </c:pt>
                <c:pt idx="65745">
                  <c:v>152.31507545885901</c:v>
                </c:pt>
                <c:pt idx="65746">
                  <c:v>152.31739221413201</c:v>
                </c:pt>
                <c:pt idx="65747">
                  <c:v>152.31970896940601</c:v>
                </c:pt>
                <c:pt idx="65748">
                  <c:v>152.32202572468</c:v>
                </c:pt>
                <c:pt idx="65749">
                  <c:v>152.324342479953</c:v>
                </c:pt>
                <c:pt idx="65750">
                  <c:v>152.326659235227</c:v>
                </c:pt>
                <c:pt idx="65751">
                  <c:v>152.3289759905</c:v>
                </c:pt>
                <c:pt idx="65752">
                  <c:v>152.33129274577399</c:v>
                </c:pt>
                <c:pt idx="65753">
                  <c:v>152.33360950104699</c:v>
                </c:pt>
                <c:pt idx="65754">
                  <c:v>152.33592625632099</c:v>
                </c:pt>
                <c:pt idx="65755">
                  <c:v>152.33824301159399</c:v>
                </c:pt>
                <c:pt idx="65756">
                  <c:v>152.34055976686801</c:v>
                </c:pt>
                <c:pt idx="65757">
                  <c:v>152.34287652214101</c:v>
                </c:pt>
                <c:pt idx="65758">
                  <c:v>152.34519327741501</c:v>
                </c:pt>
                <c:pt idx="65759">
                  <c:v>152.34751003268801</c:v>
                </c:pt>
                <c:pt idx="65760">
                  <c:v>152.349826787962</c:v>
                </c:pt>
                <c:pt idx="65761">
                  <c:v>152.352143543236</c:v>
                </c:pt>
                <c:pt idx="65762">
                  <c:v>152.354460298509</c:v>
                </c:pt>
                <c:pt idx="65763">
                  <c:v>152.35677705378299</c:v>
                </c:pt>
                <c:pt idx="65764">
                  <c:v>152.35909380905599</c:v>
                </c:pt>
                <c:pt idx="65765">
                  <c:v>152.36141056432999</c:v>
                </c:pt>
                <c:pt idx="65766">
                  <c:v>152.36372731960299</c:v>
                </c:pt>
                <c:pt idx="65767">
                  <c:v>152.36604407487701</c:v>
                </c:pt>
                <c:pt idx="65768">
                  <c:v>152.36836083015001</c:v>
                </c:pt>
                <c:pt idx="65769">
                  <c:v>152.370677585424</c:v>
                </c:pt>
                <c:pt idx="65770">
                  <c:v>152.37299434069701</c:v>
                </c:pt>
                <c:pt idx="65771">
                  <c:v>152.375311095971</c:v>
                </c:pt>
                <c:pt idx="65772">
                  <c:v>152.377627851244</c:v>
                </c:pt>
                <c:pt idx="65773">
                  <c:v>152.37994460651799</c:v>
                </c:pt>
                <c:pt idx="65774">
                  <c:v>152.38226136179199</c:v>
                </c:pt>
                <c:pt idx="65775">
                  <c:v>152.38457811706499</c:v>
                </c:pt>
                <c:pt idx="65776">
                  <c:v>152.38689487233901</c:v>
                </c:pt>
                <c:pt idx="65777">
                  <c:v>152.38921162761201</c:v>
                </c:pt>
                <c:pt idx="65778">
                  <c:v>152.39152838288601</c:v>
                </c:pt>
                <c:pt idx="65779">
                  <c:v>152.39384513815901</c:v>
                </c:pt>
                <c:pt idx="65780">
                  <c:v>152.396161893433</c:v>
                </c:pt>
                <c:pt idx="65781">
                  <c:v>152.398478648706</c:v>
                </c:pt>
                <c:pt idx="65782">
                  <c:v>152.40079540398</c:v>
                </c:pt>
                <c:pt idx="65783">
                  <c:v>152.403112159253</c:v>
                </c:pt>
                <c:pt idx="65784">
                  <c:v>152.40542891452699</c:v>
                </c:pt>
                <c:pt idx="65785">
                  <c:v>152.40774566979999</c:v>
                </c:pt>
                <c:pt idx="65786">
                  <c:v>152.41006242507399</c:v>
                </c:pt>
                <c:pt idx="65787">
                  <c:v>152.41237918034801</c:v>
                </c:pt>
                <c:pt idx="65788">
                  <c:v>152.41469593562101</c:v>
                </c:pt>
                <c:pt idx="65789">
                  <c:v>152.41701269089501</c:v>
                </c:pt>
                <c:pt idx="65790">
                  <c:v>152.41932944616801</c:v>
                </c:pt>
                <c:pt idx="65791">
                  <c:v>152.421646201442</c:v>
                </c:pt>
                <c:pt idx="65792">
                  <c:v>152.423962956715</c:v>
                </c:pt>
                <c:pt idx="65793">
                  <c:v>152.426279711989</c:v>
                </c:pt>
                <c:pt idx="65794">
                  <c:v>152.428596467262</c:v>
                </c:pt>
                <c:pt idx="65795">
                  <c:v>152.43091322253599</c:v>
                </c:pt>
                <c:pt idx="65796">
                  <c:v>152.43322997780899</c:v>
                </c:pt>
                <c:pt idx="65797">
                  <c:v>152.43554673308299</c:v>
                </c:pt>
                <c:pt idx="65798">
                  <c:v>152.43786348835701</c:v>
                </c:pt>
                <c:pt idx="65799">
                  <c:v>152.44018024363001</c:v>
                </c:pt>
                <c:pt idx="65800">
                  <c:v>152.44249699890401</c:v>
                </c:pt>
                <c:pt idx="65801">
                  <c:v>152.44481375417701</c:v>
                </c:pt>
                <c:pt idx="65802">
                  <c:v>152.447130509451</c:v>
                </c:pt>
                <c:pt idx="65803">
                  <c:v>152.449447264724</c:v>
                </c:pt>
                <c:pt idx="65804">
                  <c:v>152.451764019998</c:v>
                </c:pt>
                <c:pt idx="65805">
                  <c:v>152.454080775271</c:v>
                </c:pt>
                <c:pt idx="65806">
                  <c:v>152.45639753054499</c:v>
                </c:pt>
                <c:pt idx="65807">
                  <c:v>152.45871428581799</c:v>
                </c:pt>
                <c:pt idx="65808">
                  <c:v>152.46103104109201</c:v>
                </c:pt>
                <c:pt idx="65809">
                  <c:v>152.46334779636501</c:v>
                </c:pt>
                <c:pt idx="65810">
                  <c:v>152.46566455163901</c:v>
                </c:pt>
                <c:pt idx="65811">
                  <c:v>152.467981306913</c:v>
                </c:pt>
                <c:pt idx="65812">
                  <c:v>152.470298062186</c:v>
                </c:pt>
                <c:pt idx="65813">
                  <c:v>152.47261481746</c:v>
                </c:pt>
                <c:pt idx="65814">
                  <c:v>152.474931572733</c:v>
                </c:pt>
                <c:pt idx="65815">
                  <c:v>152.47724832800699</c:v>
                </c:pt>
                <c:pt idx="65816">
                  <c:v>152.47956508327999</c:v>
                </c:pt>
                <c:pt idx="65817">
                  <c:v>152.48188183855399</c:v>
                </c:pt>
                <c:pt idx="65818">
                  <c:v>152.48419859382699</c:v>
                </c:pt>
                <c:pt idx="65819">
                  <c:v>152.48651534910101</c:v>
                </c:pt>
                <c:pt idx="65820">
                  <c:v>152.48883210437401</c:v>
                </c:pt>
                <c:pt idx="65821">
                  <c:v>152.49114885964801</c:v>
                </c:pt>
                <c:pt idx="65822">
                  <c:v>152.49346561492101</c:v>
                </c:pt>
                <c:pt idx="65823">
                  <c:v>152.495782370195</c:v>
                </c:pt>
                <c:pt idx="65824">
                  <c:v>152.498099125469</c:v>
                </c:pt>
                <c:pt idx="65825">
                  <c:v>152.500415880742</c:v>
                </c:pt>
                <c:pt idx="65826">
                  <c:v>152.50273263601599</c:v>
                </c:pt>
                <c:pt idx="65827">
                  <c:v>152.50504939128899</c:v>
                </c:pt>
                <c:pt idx="65828">
                  <c:v>152.50736614656299</c:v>
                </c:pt>
                <c:pt idx="65829">
                  <c:v>152.50968290183599</c:v>
                </c:pt>
                <c:pt idx="65830">
                  <c:v>152.51199965711001</c:v>
                </c:pt>
                <c:pt idx="65831">
                  <c:v>152.51431641238301</c:v>
                </c:pt>
                <c:pt idx="65832">
                  <c:v>152.51663316765701</c:v>
                </c:pt>
                <c:pt idx="65833">
                  <c:v>152.51894992293001</c:v>
                </c:pt>
                <c:pt idx="65834">
                  <c:v>152.521266678204</c:v>
                </c:pt>
                <c:pt idx="65835">
                  <c:v>152.523583433477</c:v>
                </c:pt>
                <c:pt idx="65836">
                  <c:v>152.525900188751</c:v>
                </c:pt>
                <c:pt idx="65837">
                  <c:v>152.52821694402499</c:v>
                </c:pt>
                <c:pt idx="65838">
                  <c:v>152.53053369929799</c:v>
                </c:pt>
                <c:pt idx="65839">
                  <c:v>152.53285045457201</c:v>
                </c:pt>
                <c:pt idx="65840">
                  <c:v>152.53516720984501</c:v>
                </c:pt>
                <c:pt idx="65841">
                  <c:v>152.53748396511901</c:v>
                </c:pt>
                <c:pt idx="65842">
                  <c:v>152.53980072039201</c:v>
                </c:pt>
                <c:pt idx="65843">
                  <c:v>152.542117475666</c:v>
                </c:pt>
                <c:pt idx="65844">
                  <c:v>152.544434230939</c:v>
                </c:pt>
                <c:pt idx="65845">
                  <c:v>152.546750986213</c:v>
                </c:pt>
                <c:pt idx="65846">
                  <c:v>152.549067741486</c:v>
                </c:pt>
                <c:pt idx="65847">
                  <c:v>152.55138449675999</c:v>
                </c:pt>
                <c:pt idx="65848">
                  <c:v>152.55370125203399</c:v>
                </c:pt>
                <c:pt idx="65849">
                  <c:v>152.55601800730699</c:v>
                </c:pt>
                <c:pt idx="65850">
                  <c:v>152.55833476258101</c:v>
                </c:pt>
                <c:pt idx="65851">
                  <c:v>152.56065151785401</c:v>
                </c:pt>
                <c:pt idx="65852">
                  <c:v>152.56296827312801</c:v>
                </c:pt>
                <c:pt idx="65853">
                  <c:v>152.56528502840101</c:v>
                </c:pt>
                <c:pt idx="65854">
                  <c:v>152.567601783675</c:v>
                </c:pt>
                <c:pt idx="65855">
                  <c:v>152.569918538948</c:v>
                </c:pt>
                <c:pt idx="65856">
                  <c:v>152.572235294222</c:v>
                </c:pt>
                <c:pt idx="65857">
                  <c:v>152.574552049495</c:v>
                </c:pt>
                <c:pt idx="65858">
                  <c:v>152.57686880476899</c:v>
                </c:pt>
                <c:pt idx="65859">
                  <c:v>152.57918556004199</c:v>
                </c:pt>
                <c:pt idx="65860">
                  <c:v>152.58150231531599</c:v>
                </c:pt>
                <c:pt idx="65861">
                  <c:v>152.58381907059001</c:v>
                </c:pt>
                <c:pt idx="65862">
                  <c:v>152.58613582586301</c:v>
                </c:pt>
                <c:pt idx="65863">
                  <c:v>152.58845258113701</c:v>
                </c:pt>
                <c:pt idx="65864">
                  <c:v>152.59076933641001</c:v>
                </c:pt>
                <c:pt idx="65865">
                  <c:v>152.593086091684</c:v>
                </c:pt>
                <c:pt idx="65866">
                  <c:v>152.595402846957</c:v>
                </c:pt>
                <c:pt idx="65867">
                  <c:v>152.597719602231</c:v>
                </c:pt>
                <c:pt idx="65868">
                  <c:v>152.600036357504</c:v>
                </c:pt>
                <c:pt idx="65869">
                  <c:v>152.60235311277799</c:v>
                </c:pt>
                <c:pt idx="65870">
                  <c:v>152.60466986805099</c:v>
                </c:pt>
                <c:pt idx="65871">
                  <c:v>152.60698662332501</c:v>
                </c:pt>
                <c:pt idx="65872">
                  <c:v>152.60930337859801</c:v>
                </c:pt>
                <c:pt idx="65873">
                  <c:v>152.61162013387201</c:v>
                </c:pt>
                <c:pt idx="65874">
                  <c:v>152.613936889146</c:v>
                </c:pt>
                <c:pt idx="65875">
                  <c:v>152.616253644419</c:v>
                </c:pt>
                <c:pt idx="65876">
                  <c:v>152.618570399693</c:v>
                </c:pt>
                <c:pt idx="65877">
                  <c:v>152.620887154966</c:v>
                </c:pt>
                <c:pt idx="65878">
                  <c:v>152.62320391023999</c:v>
                </c:pt>
                <c:pt idx="65879">
                  <c:v>152.62552066551299</c:v>
                </c:pt>
                <c:pt idx="65880">
                  <c:v>152.62783742078699</c:v>
                </c:pt>
                <c:pt idx="65881">
                  <c:v>152.63015417605999</c:v>
                </c:pt>
                <c:pt idx="65882">
                  <c:v>152.63247093133401</c:v>
                </c:pt>
                <c:pt idx="65883">
                  <c:v>152.63478768660701</c:v>
                </c:pt>
                <c:pt idx="65884">
                  <c:v>152.63710444188101</c:v>
                </c:pt>
                <c:pt idx="65885">
                  <c:v>152.639421197155</c:v>
                </c:pt>
                <c:pt idx="65886">
                  <c:v>152.641737952428</c:v>
                </c:pt>
                <c:pt idx="65887">
                  <c:v>152.644054707702</c:v>
                </c:pt>
                <c:pt idx="65888">
                  <c:v>152.646371462975</c:v>
                </c:pt>
                <c:pt idx="65889">
                  <c:v>152.64868821824899</c:v>
                </c:pt>
                <c:pt idx="65890">
                  <c:v>152.65100497352199</c:v>
                </c:pt>
                <c:pt idx="65891">
                  <c:v>152.65332172879599</c:v>
                </c:pt>
                <c:pt idx="65892">
                  <c:v>152.65563848406899</c:v>
                </c:pt>
                <c:pt idx="65893">
                  <c:v>152.65795523934301</c:v>
                </c:pt>
                <c:pt idx="65894">
                  <c:v>152.66027199461601</c:v>
                </c:pt>
                <c:pt idx="65895">
                  <c:v>152.66258874989001</c:v>
                </c:pt>
                <c:pt idx="65896">
                  <c:v>152.66490550516301</c:v>
                </c:pt>
                <c:pt idx="65897">
                  <c:v>152.667222260437</c:v>
                </c:pt>
                <c:pt idx="65898">
                  <c:v>152.669539015711</c:v>
                </c:pt>
                <c:pt idx="65899">
                  <c:v>152.671855770984</c:v>
                </c:pt>
                <c:pt idx="65900">
                  <c:v>152.67417252625799</c:v>
                </c:pt>
                <c:pt idx="65901">
                  <c:v>152.67648928153099</c:v>
                </c:pt>
                <c:pt idx="65902">
                  <c:v>152.67880603680501</c:v>
                </c:pt>
                <c:pt idx="65903">
                  <c:v>152.68112279207801</c:v>
                </c:pt>
                <c:pt idx="65904">
                  <c:v>152.68343954735201</c:v>
                </c:pt>
                <c:pt idx="65905">
                  <c:v>152.68575630262501</c:v>
                </c:pt>
                <c:pt idx="65906">
                  <c:v>152.688073057899</c:v>
                </c:pt>
                <c:pt idx="65907">
                  <c:v>152.690389813172</c:v>
                </c:pt>
                <c:pt idx="65908">
                  <c:v>152.692706568446</c:v>
                </c:pt>
                <c:pt idx="65909">
                  <c:v>152.695023323719</c:v>
                </c:pt>
                <c:pt idx="65910">
                  <c:v>152.69734007899299</c:v>
                </c:pt>
                <c:pt idx="65911">
                  <c:v>152.69965683426699</c:v>
                </c:pt>
                <c:pt idx="65912">
                  <c:v>152.70197358953999</c:v>
                </c:pt>
                <c:pt idx="65913">
                  <c:v>152.70429034481401</c:v>
                </c:pt>
                <c:pt idx="65914">
                  <c:v>152.70660710008701</c:v>
                </c:pt>
                <c:pt idx="65915">
                  <c:v>152.70892385536101</c:v>
                </c:pt>
                <c:pt idx="65916">
                  <c:v>152.71124061063401</c:v>
                </c:pt>
                <c:pt idx="65917">
                  <c:v>152.713557365908</c:v>
                </c:pt>
                <c:pt idx="65918">
                  <c:v>152.715874121181</c:v>
                </c:pt>
                <c:pt idx="65919">
                  <c:v>152.718190876455</c:v>
                </c:pt>
                <c:pt idx="65920">
                  <c:v>152.720507631728</c:v>
                </c:pt>
                <c:pt idx="65921">
                  <c:v>152.72282438700199</c:v>
                </c:pt>
                <c:pt idx="65922">
                  <c:v>152.72514114227499</c:v>
                </c:pt>
                <c:pt idx="65923">
                  <c:v>152.72745789754899</c:v>
                </c:pt>
                <c:pt idx="65924">
                  <c:v>152.72977465282301</c:v>
                </c:pt>
                <c:pt idx="65925">
                  <c:v>152.73209140809601</c:v>
                </c:pt>
                <c:pt idx="65926">
                  <c:v>152.73440816337001</c:v>
                </c:pt>
                <c:pt idx="65927">
                  <c:v>152.73672491864301</c:v>
                </c:pt>
                <c:pt idx="65928">
                  <c:v>152.739041673917</c:v>
                </c:pt>
                <c:pt idx="65929">
                  <c:v>152.74135842919</c:v>
                </c:pt>
                <c:pt idx="65930">
                  <c:v>152.743675184464</c:v>
                </c:pt>
                <c:pt idx="65931">
                  <c:v>152.745991939737</c:v>
                </c:pt>
                <c:pt idx="65932">
                  <c:v>152.74830869501099</c:v>
                </c:pt>
                <c:pt idx="65933">
                  <c:v>152.75062545028399</c:v>
                </c:pt>
                <c:pt idx="65934">
                  <c:v>152.75294220555801</c:v>
                </c:pt>
                <c:pt idx="65935">
                  <c:v>152.75525896083201</c:v>
                </c:pt>
                <c:pt idx="65936">
                  <c:v>152.75757571610501</c:v>
                </c:pt>
                <c:pt idx="65937">
                  <c:v>152.759892471379</c:v>
                </c:pt>
                <c:pt idx="65938">
                  <c:v>152.762209226652</c:v>
                </c:pt>
                <c:pt idx="65939">
                  <c:v>152.764525981926</c:v>
                </c:pt>
                <c:pt idx="65940">
                  <c:v>152.766842737199</c:v>
                </c:pt>
                <c:pt idx="65941">
                  <c:v>152.76915949247299</c:v>
                </c:pt>
                <c:pt idx="65942">
                  <c:v>152.77147624774599</c:v>
                </c:pt>
                <c:pt idx="65943">
                  <c:v>152.77379300301999</c:v>
                </c:pt>
                <c:pt idx="65944">
                  <c:v>152.77610975829299</c:v>
                </c:pt>
                <c:pt idx="65945">
                  <c:v>152.77842651356701</c:v>
                </c:pt>
                <c:pt idx="65946">
                  <c:v>152.78074326884001</c:v>
                </c:pt>
                <c:pt idx="65947">
                  <c:v>152.78306002411401</c:v>
                </c:pt>
                <c:pt idx="65948">
                  <c:v>152.785376779388</c:v>
                </c:pt>
                <c:pt idx="65949">
                  <c:v>152.787693534661</c:v>
                </c:pt>
                <c:pt idx="65950">
                  <c:v>152.790010289935</c:v>
                </c:pt>
                <c:pt idx="65951">
                  <c:v>152.792327045208</c:v>
                </c:pt>
                <c:pt idx="65952">
                  <c:v>152.79464380048199</c:v>
                </c:pt>
                <c:pt idx="65953">
                  <c:v>152.79696055575499</c:v>
                </c:pt>
                <c:pt idx="65954">
                  <c:v>152.79927731102899</c:v>
                </c:pt>
                <c:pt idx="65955">
                  <c:v>152.80159406630199</c:v>
                </c:pt>
                <c:pt idx="65956">
                  <c:v>152.80391082157601</c:v>
                </c:pt>
                <c:pt idx="65957">
                  <c:v>152.80622757684901</c:v>
                </c:pt>
                <c:pt idx="65958">
                  <c:v>152.80854433212301</c:v>
                </c:pt>
                <c:pt idx="65959">
                  <c:v>152.81086108739601</c:v>
                </c:pt>
                <c:pt idx="65960">
                  <c:v>152.81317784267</c:v>
                </c:pt>
                <c:pt idx="65961">
                  <c:v>152.815494597944</c:v>
                </c:pt>
                <c:pt idx="65962">
                  <c:v>152.817811353217</c:v>
                </c:pt>
                <c:pt idx="65963">
                  <c:v>152.82012810849099</c:v>
                </c:pt>
                <c:pt idx="65964">
                  <c:v>152.82244486376399</c:v>
                </c:pt>
                <c:pt idx="65965">
                  <c:v>152.82476161903799</c:v>
                </c:pt>
                <c:pt idx="65966">
                  <c:v>152.82707837431099</c:v>
                </c:pt>
                <c:pt idx="65967">
                  <c:v>152.82939512958501</c:v>
                </c:pt>
                <c:pt idx="65968">
                  <c:v>152.83171188485801</c:v>
                </c:pt>
                <c:pt idx="65969">
                  <c:v>152.834028640132</c:v>
                </c:pt>
                <c:pt idx="65970">
                  <c:v>152.836345395405</c:v>
                </c:pt>
                <c:pt idx="65971">
                  <c:v>152.838662150679</c:v>
                </c:pt>
                <c:pt idx="65972">
                  <c:v>152.840978905952</c:v>
                </c:pt>
                <c:pt idx="65973">
                  <c:v>152.84329566122599</c:v>
                </c:pt>
                <c:pt idx="65974">
                  <c:v>152.84561241649999</c:v>
                </c:pt>
                <c:pt idx="65975">
                  <c:v>152.84792917177299</c:v>
                </c:pt>
                <c:pt idx="65976">
                  <c:v>152.85024592704701</c:v>
                </c:pt>
                <c:pt idx="65977">
                  <c:v>152.85256268232001</c:v>
                </c:pt>
                <c:pt idx="65978">
                  <c:v>152.85487943759401</c:v>
                </c:pt>
                <c:pt idx="65979">
                  <c:v>152.85719619286701</c:v>
                </c:pt>
                <c:pt idx="65980">
                  <c:v>152.859512948141</c:v>
                </c:pt>
                <c:pt idx="65981">
                  <c:v>152.861829703414</c:v>
                </c:pt>
                <c:pt idx="65982">
                  <c:v>152.864146458688</c:v>
                </c:pt>
                <c:pt idx="65983">
                  <c:v>152.866463213961</c:v>
                </c:pt>
                <c:pt idx="65984">
                  <c:v>152.86877996923499</c:v>
                </c:pt>
                <c:pt idx="65985">
                  <c:v>152.87109672450899</c:v>
                </c:pt>
                <c:pt idx="65986">
                  <c:v>152.87341347978199</c:v>
                </c:pt>
                <c:pt idx="65987">
                  <c:v>152.87573023505601</c:v>
                </c:pt>
                <c:pt idx="65988">
                  <c:v>152.87804699032901</c:v>
                </c:pt>
                <c:pt idx="65989">
                  <c:v>152.88036374560301</c:v>
                </c:pt>
                <c:pt idx="65990">
                  <c:v>152.88268050087601</c:v>
                </c:pt>
                <c:pt idx="65991">
                  <c:v>152.88499725615</c:v>
                </c:pt>
                <c:pt idx="65992">
                  <c:v>152.887314011423</c:v>
                </c:pt>
                <c:pt idx="65993">
                  <c:v>152.889630766697</c:v>
                </c:pt>
                <c:pt idx="65994">
                  <c:v>152.89194752197</c:v>
                </c:pt>
                <c:pt idx="65995">
                  <c:v>152.89426427724399</c:v>
                </c:pt>
                <c:pt idx="65996">
                  <c:v>152.89658103251699</c:v>
                </c:pt>
                <c:pt idx="65997">
                  <c:v>152.89889778779099</c:v>
                </c:pt>
                <c:pt idx="65998">
                  <c:v>152.90121454306501</c:v>
                </c:pt>
                <c:pt idx="65999">
                  <c:v>152.90353129833801</c:v>
                </c:pt>
                <c:pt idx="66000">
                  <c:v>152.905848053612</c:v>
                </c:pt>
                <c:pt idx="66001">
                  <c:v>152.908164808885</c:v>
                </c:pt>
                <c:pt idx="66002">
                  <c:v>152.910481564159</c:v>
                </c:pt>
                <c:pt idx="66003">
                  <c:v>152.912798319432</c:v>
                </c:pt>
                <c:pt idx="66004">
                  <c:v>152.91511507470599</c:v>
                </c:pt>
                <c:pt idx="66005">
                  <c:v>152.91743182997899</c:v>
                </c:pt>
                <c:pt idx="66006">
                  <c:v>152.91974858525299</c:v>
                </c:pt>
                <c:pt idx="66007">
                  <c:v>152.92206534052599</c:v>
                </c:pt>
                <c:pt idx="66008">
                  <c:v>152.92438209580001</c:v>
                </c:pt>
                <c:pt idx="66009">
                  <c:v>152.92669885107301</c:v>
                </c:pt>
                <c:pt idx="66010">
                  <c:v>152.92901560634701</c:v>
                </c:pt>
                <c:pt idx="66011">
                  <c:v>152.931332361621</c:v>
                </c:pt>
                <c:pt idx="66012">
                  <c:v>152.933649116894</c:v>
                </c:pt>
                <c:pt idx="66013">
                  <c:v>152.935965872168</c:v>
                </c:pt>
                <c:pt idx="66014">
                  <c:v>152.938282627441</c:v>
                </c:pt>
                <c:pt idx="66015">
                  <c:v>152.94059938271499</c:v>
                </c:pt>
                <c:pt idx="66016">
                  <c:v>152.94291613798799</c:v>
                </c:pt>
                <c:pt idx="66017">
                  <c:v>152.94523289326199</c:v>
                </c:pt>
                <c:pt idx="66018">
                  <c:v>152.94754964853499</c:v>
                </c:pt>
                <c:pt idx="66019">
                  <c:v>152.94986640380901</c:v>
                </c:pt>
                <c:pt idx="66020">
                  <c:v>152.95218315908201</c:v>
                </c:pt>
                <c:pt idx="66021">
                  <c:v>152.95449991435601</c:v>
                </c:pt>
                <c:pt idx="66022">
                  <c:v>152.95681666963</c:v>
                </c:pt>
                <c:pt idx="66023">
                  <c:v>152.959133424903</c:v>
                </c:pt>
                <c:pt idx="66024">
                  <c:v>152.961450180177</c:v>
                </c:pt>
                <c:pt idx="66025">
                  <c:v>152.96376693545</c:v>
                </c:pt>
                <c:pt idx="66026">
                  <c:v>152.96608369072399</c:v>
                </c:pt>
                <c:pt idx="66027">
                  <c:v>152.96840044599699</c:v>
                </c:pt>
                <c:pt idx="66028">
                  <c:v>152.97071720127099</c:v>
                </c:pt>
                <c:pt idx="66029">
                  <c:v>152.97303395654399</c:v>
                </c:pt>
                <c:pt idx="66030">
                  <c:v>152.97535071181801</c:v>
                </c:pt>
                <c:pt idx="66031">
                  <c:v>152.97766746709101</c:v>
                </c:pt>
                <c:pt idx="66032">
                  <c:v>152.979984222365</c:v>
                </c:pt>
                <c:pt idx="66033">
                  <c:v>152.982300977638</c:v>
                </c:pt>
                <c:pt idx="66034">
                  <c:v>152.984617732912</c:v>
                </c:pt>
                <c:pt idx="66035">
                  <c:v>152.98693448818599</c:v>
                </c:pt>
                <c:pt idx="66036">
                  <c:v>152.98925124345899</c:v>
                </c:pt>
                <c:pt idx="66037">
                  <c:v>152.99156799873299</c:v>
                </c:pt>
                <c:pt idx="66038">
                  <c:v>152.99388475400599</c:v>
                </c:pt>
                <c:pt idx="66039">
                  <c:v>152.99620150928001</c:v>
                </c:pt>
                <c:pt idx="66040">
                  <c:v>152.99851826455301</c:v>
                </c:pt>
                <c:pt idx="66041">
                  <c:v>153.00083501982701</c:v>
                </c:pt>
                <c:pt idx="66042">
                  <c:v>153.00315177510001</c:v>
                </c:pt>
                <c:pt idx="66043">
                  <c:v>153.005468530374</c:v>
                </c:pt>
                <c:pt idx="66044">
                  <c:v>153.007785285647</c:v>
                </c:pt>
                <c:pt idx="66045">
                  <c:v>153.010102040921</c:v>
                </c:pt>
                <c:pt idx="66046">
                  <c:v>153.012418796194</c:v>
                </c:pt>
                <c:pt idx="66047">
                  <c:v>153.01473555146799</c:v>
                </c:pt>
                <c:pt idx="66048">
                  <c:v>153.01705230674199</c:v>
                </c:pt>
                <c:pt idx="66049">
                  <c:v>153.01936906201499</c:v>
                </c:pt>
                <c:pt idx="66050">
                  <c:v>153.02168581728901</c:v>
                </c:pt>
                <c:pt idx="66051">
                  <c:v>153.02400257256201</c:v>
                </c:pt>
                <c:pt idx="66052">
                  <c:v>153.02631932783601</c:v>
                </c:pt>
                <c:pt idx="66053">
                  <c:v>153.02863608310901</c:v>
                </c:pt>
                <c:pt idx="66054">
                  <c:v>153.030952838383</c:v>
                </c:pt>
                <c:pt idx="66055">
                  <c:v>153.033269593656</c:v>
                </c:pt>
                <c:pt idx="66056">
                  <c:v>153.03558634893</c:v>
                </c:pt>
                <c:pt idx="66057">
                  <c:v>153.037903104203</c:v>
                </c:pt>
                <c:pt idx="66058">
                  <c:v>153.04021985947699</c:v>
                </c:pt>
                <c:pt idx="66059">
                  <c:v>153.04253661474999</c:v>
                </c:pt>
                <c:pt idx="66060">
                  <c:v>153.04485337002399</c:v>
                </c:pt>
                <c:pt idx="66061">
                  <c:v>153.04717012529801</c:v>
                </c:pt>
                <c:pt idx="66062">
                  <c:v>153.04948688057101</c:v>
                </c:pt>
                <c:pt idx="66063">
                  <c:v>153.051803635845</c:v>
                </c:pt>
                <c:pt idx="66064">
                  <c:v>153.054120391118</c:v>
                </c:pt>
                <c:pt idx="66065">
                  <c:v>153.056437146392</c:v>
                </c:pt>
                <c:pt idx="66066">
                  <c:v>153.058753901665</c:v>
                </c:pt>
                <c:pt idx="66067">
                  <c:v>153.06107065693899</c:v>
                </c:pt>
                <c:pt idx="66068">
                  <c:v>153.06338741221199</c:v>
                </c:pt>
                <c:pt idx="66069">
                  <c:v>153.06570416748599</c:v>
                </c:pt>
                <c:pt idx="66070">
                  <c:v>153.06802092275899</c:v>
                </c:pt>
                <c:pt idx="66071">
                  <c:v>153.07033767803301</c:v>
                </c:pt>
                <c:pt idx="66072">
                  <c:v>153.07265443330701</c:v>
                </c:pt>
                <c:pt idx="66073">
                  <c:v>153.07497118858001</c:v>
                </c:pt>
                <c:pt idx="66074">
                  <c:v>153.077287943854</c:v>
                </c:pt>
                <c:pt idx="66075">
                  <c:v>153.079604699127</c:v>
                </c:pt>
                <c:pt idx="66076">
                  <c:v>153.081921454401</c:v>
                </c:pt>
                <c:pt idx="66077">
                  <c:v>153.084238209674</c:v>
                </c:pt>
                <c:pt idx="66078">
                  <c:v>153.08655496494799</c:v>
                </c:pt>
                <c:pt idx="66079">
                  <c:v>153.08887172022099</c:v>
                </c:pt>
                <c:pt idx="66080">
                  <c:v>153.09118847549499</c:v>
                </c:pt>
                <c:pt idx="66081">
                  <c:v>153.09350523076799</c:v>
                </c:pt>
                <c:pt idx="66082">
                  <c:v>153.09582198604201</c:v>
                </c:pt>
                <c:pt idx="66083">
                  <c:v>153.09813874131501</c:v>
                </c:pt>
                <c:pt idx="66084">
                  <c:v>153.10045549658901</c:v>
                </c:pt>
                <c:pt idx="66085">
                  <c:v>153.102772251863</c:v>
                </c:pt>
                <c:pt idx="66086">
                  <c:v>153.105089007136</c:v>
                </c:pt>
                <c:pt idx="66087">
                  <c:v>153.10740576241</c:v>
                </c:pt>
                <c:pt idx="66088">
                  <c:v>153.109722517683</c:v>
                </c:pt>
                <c:pt idx="66089">
                  <c:v>153.11203927295699</c:v>
                </c:pt>
                <c:pt idx="66090">
                  <c:v>153.11435602822999</c:v>
                </c:pt>
                <c:pt idx="66091">
                  <c:v>153.11667278350399</c:v>
                </c:pt>
                <c:pt idx="66092">
                  <c:v>153.11898953877699</c:v>
                </c:pt>
                <c:pt idx="66093">
                  <c:v>153.12130629405101</c:v>
                </c:pt>
                <c:pt idx="66094">
                  <c:v>153.12362304932401</c:v>
                </c:pt>
                <c:pt idx="66095">
                  <c:v>153.125939804598</c:v>
                </c:pt>
                <c:pt idx="66096">
                  <c:v>153.12825655987101</c:v>
                </c:pt>
                <c:pt idx="66097">
                  <c:v>153.130573315145</c:v>
                </c:pt>
                <c:pt idx="66098">
                  <c:v>153.13289007041899</c:v>
                </c:pt>
                <c:pt idx="66099">
                  <c:v>153.13520682569199</c:v>
                </c:pt>
                <c:pt idx="66100">
                  <c:v>153.13752358096599</c:v>
                </c:pt>
                <c:pt idx="66101">
                  <c:v>153.13984033623899</c:v>
                </c:pt>
                <c:pt idx="66102">
                  <c:v>153.14215709151301</c:v>
                </c:pt>
                <c:pt idx="66103">
                  <c:v>153.14447384678601</c:v>
                </c:pt>
                <c:pt idx="66104">
                  <c:v>153.14679060206001</c:v>
                </c:pt>
                <c:pt idx="66105">
                  <c:v>153.14910735733301</c:v>
                </c:pt>
                <c:pt idx="66106">
                  <c:v>153.151424112607</c:v>
                </c:pt>
                <c:pt idx="66107">
                  <c:v>153.15374086788</c:v>
                </c:pt>
                <c:pt idx="66108">
                  <c:v>153.156057623154</c:v>
                </c:pt>
                <c:pt idx="66109">
                  <c:v>153.158374378427</c:v>
                </c:pt>
                <c:pt idx="66110">
                  <c:v>153.16069113370099</c:v>
                </c:pt>
                <c:pt idx="66111">
                  <c:v>153.16300788897499</c:v>
                </c:pt>
                <c:pt idx="66112">
                  <c:v>153.16532464424799</c:v>
                </c:pt>
                <c:pt idx="66113">
                  <c:v>153.16764139952201</c:v>
                </c:pt>
                <c:pt idx="66114">
                  <c:v>153.16995815479501</c:v>
                </c:pt>
                <c:pt idx="66115">
                  <c:v>153.17227491006901</c:v>
                </c:pt>
                <c:pt idx="66116">
                  <c:v>153.17459166534201</c:v>
                </c:pt>
                <c:pt idx="66117">
                  <c:v>153.176908420616</c:v>
                </c:pt>
                <c:pt idx="66118">
                  <c:v>153.179225175889</c:v>
                </c:pt>
                <c:pt idx="66119">
                  <c:v>153.181541931163</c:v>
                </c:pt>
                <c:pt idx="66120">
                  <c:v>153.183858686436</c:v>
                </c:pt>
                <c:pt idx="66121">
                  <c:v>153.18617544170999</c:v>
                </c:pt>
                <c:pt idx="66122">
                  <c:v>153.18849219698399</c:v>
                </c:pt>
                <c:pt idx="66123">
                  <c:v>153.19080895225699</c:v>
                </c:pt>
                <c:pt idx="66124">
                  <c:v>153.19312570753101</c:v>
                </c:pt>
                <c:pt idx="66125">
                  <c:v>153.19544246280401</c:v>
                </c:pt>
                <c:pt idx="66126">
                  <c:v>153.19775921807801</c:v>
                </c:pt>
                <c:pt idx="66127">
                  <c:v>153.20007597335101</c:v>
                </c:pt>
                <c:pt idx="66128">
                  <c:v>153.202392728625</c:v>
                </c:pt>
                <c:pt idx="66129">
                  <c:v>153.204709483898</c:v>
                </c:pt>
                <c:pt idx="66130">
                  <c:v>153.207026239172</c:v>
                </c:pt>
                <c:pt idx="66131">
                  <c:v>153.209342994445</c:v>
                </c:pt>
                <c:pt idx="66132">
                  <c:v>153.21165974971899</c:v>
                </c:pt>
                <c:pt idx="66133">
                  <c:v>153.21397650499199</c:v>
                </c:pt>
                <c:pt idx="66134">
                  <c:v>153.21629326026601</c:v>
                </c:pt>
                <c:pt idx="66135">
                  <c:v>153.21861001554001</c:v>
                </c:pt>
                <c:pt idx="66136">
                  <c:v>153.22092677081301</c:v>
                </c:pt>
                <c:pt idx="66137">
                  <c:v>153.223243526087</c:v>
                </c:pt>
                <c:pt idx="66138">
                  <c:v>153.22556028136</c:v>
                </c:pt>
                <c:pt idx="66139">
                  <c:v>153.227877036634</c:v>
                </c:pt>
                <c:pt idx="66140">
                  <c:v>153.230193791907</c:v>
                </c:pt>
                <c:pt idx="66141">
                  <c:v>153.23251054718099</c:v>
                </c:pt>
                <c:pt idx="66142">
                  <c:v>153.23482730245399</c:v>
                </c:pt>
                <c:pt idx="66143">
                  <c:v>153.23714405772799</c:v>
                </c:pt>
                <c:pt idx="66144">
                  <c:v>153.23946081300099</c:v>
                </c:pt>
                <c:pt idx="66145">
                  <c:v>153.24177756827501</c:v>
                </c:pt>
                <c:pt idx="66146">
                  <c:v>153.24409432354801</c:v>
                </c:pt>
                <c:pt idx="66147">
                  <c:v>153.24641107882201</c:v>
                </c:pt>
                <c:pt idx="66148">
                  <c:v>153.248727834096</c:v>
                </c:pt>
                <c:pt idx="66149">
                  <c:v>153.251044589369</c:v>
                </c:pt>
                <c:pt idx="66150">
                  <c:v>153.253361344643</c:v>
                </c:pt>
                <c:pt idx="66151">
                  <c:v>153.255678099916</c:v>
                </c:pt>
                <c:pt idx="66152">
                  <c:v>153.25799485518999</c:v>
                </c:pt>
                <c:pt idx="66153">
                  <c:v>153.26031161046299</c:v>
                </c:pt>
                <c:pt idx="66154">
                  <c:v>153.26262836573699</c:v>
                </c:pt>
                <c:pt idx="66155">
                  <c:v>153.26494512100999</c:v>
                </c:pt>
                <c:pt idx="66156">
                  <c:v>153.26726187628401</c:v>
                </c:pt>
                <c:pt idx="66157">
                  <c:v>153.26957863155701</c:v>
                </c:pt>
                <c:pt idx="66158">
                  <c:v>153.27189538683101</c:v>
                </c:pt>
                <c:pt idx="66159">
                  <c:v>153.274212142105</c:v>
                </c:pt>
                <c:pt idx="66160">
                  <c:v>153.276528897378</c:v>
                </c:pt>
                <c:pt idx="66161">
                  <c:v>153.278845652652</c:v>
                </c:pt>
                <c:pt idx="66162">
                  <c:v>153.281162407925</c:v>
                </c:pt>
                <c:pt idx="66163">
                  <c:v>153.28347916319899</c:v>
                </c:pt>
                <c:pt idx="66164">
                  <c:v>153.28579591847199</c:v>
                </c:pt>
                <c:pt idx="66165">
                  <c:v>153.28811267374601</c:v>
                </c:pt>
                <c:pt idx="66166">
                  <c:v>153.29042942901901</c:v>
                </c:pt>
                <c:pt idx="66167">
                  <c:v>153.29274618429301</c:v>
                </c:pt>
                <c:pt idx="66168">
                  <c:v>153.29506293956601</c:v>
                </c:pt>
                <c:pt idx="66169">
                  <c:v>153.29737969484</c:v>
                </c:pt>
                <c:pt idx="66170">
                  <c:v>153.299696450113</c:v>
                </c:pt>
                <c:pt idx="66171">
                  <c:v>153.302013205387</c:v>
                </c:pt>
                <c:pt idx="66172">
                  <c:v>153.30432996066099</c:v>
                </c:pt>
                <c:pt idx="66173">
                  <c:v>153.30664671593399</c:v>
                </c:pt>
                <c:pt idx="66174">
                  <c:v>153.30896347120799</c:v>
                </c:pt>
                <c:pt idx="66175">
                  <c:v>153.31128022648099</c:v>
                </c:pt>
                <c:pt idx="66176">
                  <c:v>153.31359698175501</c:v>
                </c:pt>
                <c:pt idx="66177">
                  <c:v>153.31591373702801</c:v>
                </c:pt>
                <c:pt idx="66178">
                  <c:v>153.31823049230201</c:v>
                </c:pt>
                <c:pt idx="66179">
                  <c:v>153.32054724757501</c:v>
                </c:pt>
                <c:pt idx="66180">
                  <c:v>153.322864002849</c:v>
                </c:pt>
                <c:pt idx="66181">
                  <c:v>153.325180758122</c:v>
                </c:pt>
                <c:pt idx="66182">
                  <c:v>153.327497513396</c:v>
                </c:pt>
                <c:pt idx="66183">
                  <c:v>153.329814268669</c:v>
                </c:pt>
                <c:pt idx="66184">
                  <c:v>153.33213102394299</c:v>
                </c:pt>
                <c:pt idx="66185">
                  <c:v>153.33444777921699</c:v>
                </c:pt>
                <c:pt idx="66186">
                  <c:v>153.33676453448999</c:v>
                </c:pt>
                <c:pt idx="66187">
                  <c:v>153.33908128976401</c:v>
                </c:pt>
                <c:pt idx="66188">
                  <c:v>153.34139804503701</c:v>
                </c:pt>
                <c:pt idx="66189">
                  <c:v>153.34371480031101</c:v>
                </c:pt>
                <c:pt idx="66190">
                  <c:v>153.34603155558401</c:v>
                </c:pt>
                <c:pt idx="66191">
                  <c:v>153.348348310858</c:v>
                </c:pt>
                <c:pt idx="66192">
                  <c:v>153.350665066131</c:v>
                </c:pt>
                <c:pt idx="66193">
                  <c:v>153.352981821405</c:v>
                </c:pt>
                <c:pt idx="66194">
                  <c:v>153.355298576678</c:v>
                </c:pt>
                <c:pt idx="66195">
                  <c:v>153.35761533195199</c:v>
                </c:pt>
                <c:pt idx="66196">
                  <c:v>153.35993208722499</c:v>
                </c:pt>
                <c:pt idx="66197">
                  <c:v>153.36224884249901</c:v>
                </c:pt>
                <c:pt idx="66198">
                  <c:v>153.36456559777301</c:v>
                </c:pt>
                <c:pt idx="66199">
                  <c:v>153.36688235304601</c:v>
                </c:pt>
                <c:pt idx="66200">
                  <c:v>153.36919910832</c:v>
                </c:pt>
                <c:pt idx="66201">
                  <c:v>153.371515863593</c:v>
                </c:pt>
                <c:pt idx="66202">
                  <c:v>153.373832618867</c:v>
                </c:pt>
                <c:pt idx="66203">
                  <c:v>153.37614937414</c:v>
                </c:pt>
                <c:pt idx="66204">
                  <c:v>153.37846612941399</c:v>
                </c:pt>
                <c:pt idx="66205">
                  <c:v>153.38078288468699</c:v>
                </c:pt>
                <c:pt idx="66206">
                  <c:v>153.38309963996099</c:v>
                </c:pt>
                <c:pt idx="66207">
                  <c:v>153.38541639523399</c:v>
                </c:pt>
                <c:pt idx="66208">
                  <c:v>153.38773315050801</c:v>
                </c:pt>
                <c:pt idx="66209">
                  <c:v>153.39004990578201</c:v>
                </c:pt>
                <c:pt idx="66210">
                  <c:v>153.39236666105501</c:v>
                </c:pt>
                <c:pt idx="66211">
                  <c:v>153.394683416329</c:v>
                </c:pt>
                <c:pt idx="66212">
                  <c:v>153.397000171602</c:v>
                </c:pt>
                <c:pt idx="66213">
                  <c:v>153.399316926876</c:v>
                </c:pt>
                <c:pt idx="66214">
                  <c:v>153.401633682149</c:v>
                </c:pt>
                <c:pt idx="66215">
                  <c:v>153.40395043742299</c:v>
                </c:pt>
                <c:pt idx="66216">
                  <c:v>153.40626719269599</c:v>
                </c:pt>
                <c:pt idx="66217">
                  <c:v>153.40858394796999</c:v>
                </c:pt>
                <c:pt idx="66218">
                  <c:v>153.41090070324299</c:v>
                </c:pt>
                <c:pt idx="66219">
                  <c:v>153.41321745851701</c:v>
                </c:pt>
                <c:pt idx="66220">
                  <c:v>153.41553421379001</c:v>
                </c:pt>
                <c:pt idx="66221">
                  <c:v>153.41785096906401</c:v>
                </c:pt>
                <c:pt idx="66222">
                  <c:v>153.420167724338</c:v>
                </c:pt>
                <c:pt idx="66223">
                  <c:v>153.422484479611</c:v>
                </c:pt>
                <c:pt idx="66224">
                  <c:v>153.424801234885</c:v>
                </c:pt>
                <c:pt idx="66225">
                  <c:v>153.427117990158</c:v>
                </c:pt>
                <c:pt idx="66226">
                  <c:v>153.42943474543199</c:v>
                </c:pt>
                <c:pt idx="66227">
                  <c:v>153.43175150070499</c:v>
                </c:pt>
                <c:pt idx="66228">
                  <c:v>153.43406825597901</c:v>
                </c:pt>
                <c:pt idx="66229">
                  <c:v>153.43638501125201</c:v>
                </c:pt>
                <c:pt idx="66230">
                  <c:v>153.43870176652601</c:v>
                </c:pt>
                <c:pt idx="66231">
                  <c:v>153.44101852179901</c:v>
                </c:pt>
                <c:pt idx="66232">
                  <c:v>153.443335277073</c:v>
                </c:pt>
                <c:pt idx="66233">
                  <c:v>153.445652032346</c:v>
                </c:pt>
                <c:pt idx="66234">
                  <c:v>153.44796878762</c:v>
                </c:pt>
                <c:pt idx="66235">
                  <c:v>153.45028554289399</c:v>
                </c:pt>
                <c:pt idx="66236">
                  <c:v>153.45260229816699</c:v>
                </c:pt>
                <c:pt idx="66237">
                  <c:v>153.45491905344099</c:v>
                </c:pt>
                <c:pt idx="66238">
                  <c:v>153.45723580871399</c:v>
                </c:pt>
                <c:pt idx="66239">
                  <c:v>153.45955256398801</c:v>
                </c:pt>
                <c:pt idx="66240">
                  <c:v>153.46186931926101</c:v>
                </c:pt>
                <c:pt idx="66241">
                  <c:v>153.46418607453501</c:v>
                </c:pt>
                <c:pt idx="66242">
                  <c:v>153.46650282980801</c:v>
                </c:pt>
                <c:pt idx="66243">
                  <c:v>153.468819585082</c:v>
                </c:pt>
                <c:pt idx="66244">
                  <c:v>153.471136340355</c:v>
                </c:pt>
                <c:pt idx="66245">
                  <c:v>153.473453095629</c:v>
                </c:pt>
                <c:pt idx="66246">
                  <c:v>153.475769850902</c:v>
                </c:pt>
                <c:pt idx="66247">
                  <c:v>153.47808660617599</c:v>
                </c:pt>
                <c:pt idx="66248">
                  <c:v>153.48040336144999</c:v>
                </c:pt>
                <c:pt idx="66249">
                  <c:v>153.48272011672299</c:v>
                </c:pt>
                <c:pt idx="66250">
                  <c:v>153.48503687199701</c:v>
                </c:pt>
                <c:pt idx="66251">
                  <c:v>153.48735362727001</c:v>
                </c:pt>
                <c:pt idx="66252">
                  <c:v>153.48967038254401</c:v>
                </c:pt>
                <c:pt idx="66253">
                  <c:v>153.49198713781701</c:v>
                </c:pt>
                <c:pt idx="66254">
                  <c:v>153.494303893091</c:v>
                </c:pt>
                <c:pt idx="66255">
                  <c:v>153.496620648364</c:v>
                </c:pt>
                <c:pt idx="66256">
                  <c:v>153.498937403638</c:v>
                </c:pt>
                <c:pt idx="66257">
                  <c:v>153.501254158911</c:v>
                </c:pt>
                <c:pt idx="66258">
                  <c:v>153.50357091418499</c:v>
                </c:pt>
                <c:pt idx="66259">
                  <c:v>153.50588766945901</c:v>
                </c:pt>
                <c:pt idx="66260">
                  <c:v>153.50820442473201</c:v>
                </c:pt>
                <c:pt idx="66261">
                  <c:v>153.51052118000601</c:v>
                </c:pt>
                <c:pt idx="66262">
                  <c:v>153.51283793527901</c:v>
                </c:pt>
                <c:pt idx="66263">
                  <c:v>153.515154690553</c:v>
                </c:pt>
                <c:pt idx="66264">
                  <c:v>153.517471445826</c:v>
                </c:pt>
                <c:pt idx="66265">
                  <c:v>153.5197882011</c:v>
                </c:pt>
                <c:pt idx="66266">
                  <c:v>153.522104956373</c:v>
                </c:pt>
                <c:pt idx="66267">
                  <c:v>153.52442171164699</c:v>
                </c:pt>
                <c:pt idx="66268">
                  <c:v>153.52673846691999</c:v>
                </c:pt>
                <c:pt idx="66269">
                  <c:v>153.52905522219399</c:v>
                </c:pt>
                <c:pt idx="66270">
                  <c:v>153.53137197746699</c:v>
                </c:pt>
                <c:pt idx="66271">
                  <c:v>153.53368873274101</c:v>
                </c:pt>
                <c:pt idx="66272">
                  <c:v>153.53600548801501</c:v>
                </c:pt>
                <c:pt idx="66273">
                  <c:v>153.53832224328801</c:v>
                </c:pt>
                <c:pt idx="66274">
                  <c:v>153.540638998562</c:v>
                </c:pt>
                <c:pt idx="66275">
                  <c:v>153.542955753835</c:v>
                </c:pt>
                <c:pt idx="66276">
                  <c:v>153.545272509109</c:v>
                </c:pt>
                <c:pt idx="66277">
                  <c:v>153.547589264382</c:v>
                </c:pt>
                <c:pt idx="66278">
                  <c:v>153.54990601965599</c:v>
                </c:pt>
                <c:pt idx="66279">
                  <c:v>153.55222277492899</c:v>
                </c:pt>
                <c:pt idx="66280">
                  <c:v>153.55453953020299</c:v>
                </c:pt>
                <c:pt idx="66281">
                  <c:v>153.55685628547599</c:v>
                </c:pt>
                <c:pt idx="66282">
                  <c:v>153.55917304075001</c:v>
                </c:pt>
                <c:pt idx="66283">
                  <c:v>153.56148979602301</c:v>
                </c:pt>
                <c:pt idx="66284">
                  <c:v>153.56380655129701</c:v>
                </c:pt>
                <c:pt idx="66285">
                  <c:v>153.566123306571</c:v>
                </c:pt>
                <c:pt idx="66286">
                  <c:v>153.568440061844</c:v>
                </c:pt>
                <c:pt idx="66287">
                  <c:v>153.570756817118</c:v>
                </c:pt>
                <c:pt idx="66288">
                  <c:v>153.573073572391</c:v>
                </c:pt>
                <c:pt idx="66289">
                  <c:v>153.57539032766499</c:v>
                </c:pt>
                <c:pt idx="66290">
                  <c:v>153.57770708293799</c:v>
                </c:pt>
                <c:pt idx="66291">
                  <c:v>153.58002383821201</c:v>
                </c:pt>
                <c:pt idx="66292">
                  <c:v>153.58234059348499</c:v>
                </c:pt>
                <c:pt idx="66293">
                  <c:v>153.58465734875901</c:v>
                </c:pt>
                <c:pt idx="66294">
                  <c:v>153.58697410403201</c:v>
                </c:pt>
                <c:pt idx="66295">
                  <c:v>153.589290859306</c:v>
                </c:pt>
                <c:pt idx="66296">
                  <c:v>153.59160761458</c:v>
                </c:pt>
                <c:pt idx="66297">
                  <c:v>153.593924369853</c:v>
                </c:pt>
                <c:pt idx="66298">
                  <c:v>153.59624112512699</c:v>
                </c:pt>
                <c:pt idx="66299">
                  <c:v>153.59855788039999</c:v>
                </c:pt>
                <c:pt idx="66300">
                  <c:v>153.60087463567399</c:v>
                </c:pt>
                <c:pt idx="66301">
                  <c:v>153.60319139094699</c:v>
                </c:pt>
                <c:pt idx="66302">
                  <c:v>153.60550814622101</c:v>
                </c:pt>
                <c:pt idx="66303">
                  <c:v>153.60782490149401</c:v>
                </c:pt>
                <c:pt idx="66304">
                  <c:v>153.61014165676801</c:v>
                </c:pt>
                <c:pt idx="66305">
                  <c:v>153.61245841204101</c:v>
                </c:pt>
                <c:pt idx="66306">
                  <c:v>153.614775167315</c:v>
                </c:pt>
                <c:pt idx="66307">
                  <c:v>153.617091922588</c:v>
                </c:pt>
                <c:pt idx="66308">
                  <c:v>153.619408677862</c:v>
                </c:pt>
                <c:pt idx="66309">
                  <c:v>153.62172543313599</c:v>
                </c:pt>
                <c:pt idx="66310">
                  <c:v>153.62404218840899</c:v>
                </c:pt>
                <c:pt idx="66311">
                  <c:v>153.62635894368299</c:v>
                </c:pt>
                <c:pt idx="66312">
                  <c:v>153.62867569895599</c:v>
                </c:pt>
                <c:pt idx="66313">
                  <c:v>153.63099245423001</c:v>
                </c:pt>
                <c:pt idx="66314">
                  <c:v>153.63330920950301</c:v>
                </c:pt>
                <c:pt idx="66315">
                  <c:v>153.63562596477701</c:v>
                </c:pt>
                <c:pt idx="66316">
                  <c:v>153.63794272005001</c:v>
                </c:pt>
                <c:pt idx="66317">
                  <c:v>153.640259475324</c:v>
                </c:pt>
                <c:pt idx="66318">
                  <c:v>153.642576230597</c:v>
                </c:pt>
                <c:pt idx="66319">
                  <c:v>153.644892985871</c:v>
                </c:pt>
                <c:pt idx="66320">
                  <c:v>153.647209741144</c:v>
                </c:pt>
                <c:pt idx="66321">
                  <c:v>153.64952649641799</c:v>
                </c:pt>
                <c:pt idx="66322">
                  <c:v>153.65184325169199</c:v>
                </c:pt>
                <c:pt idx="66323">
                  <c:v>153.65416000696499</c:v>
                </c:pt>
                <c:pt idx="66324">
                  <c:v>153.65647676223901</c:v>
                </c:pt>
                <c:pt idx="66325">
                  <c:v>153.65879351751201</c:v>
                </c:pt>
                <c:pt idx="66326">
                  <c:v>153.661110272786</c:v>
                </c:pt>
                <c:pt idx="66327">
                  <c:v>153.663427028059</c:v>
                </c:pt>
                <c:pt idx="66328">
                  <c:v>153.665743783333</c:v>
                </c:pt>
                <c:pt idx="66329">
                  <c:v>153.668060538606</c:v>
                </c:pt>
                <c:pt idx="66330">
                  <c:v>153.67037729387999</c:v>
                </c:pt>
                <c:pt idx="66331">
                  <c:v>153.67269404915299</c:v>
                </c:pt>
                <c:pt idx="66332">
                  <c:v>153.67501080442699</c:v>
                </c:pt>
                <c:pt idx="66333">
                  <c:v>153.67732755969999</c:v>
                </c:pt>
                <c:pt idx="66334">
                  <c:v>153.67964431497401</c:v>
                </c:pt>
                <c:pt idx="66335">
                  <c:v>153.68196107024801</c:v>
                </c:pt>
                <c:pt idx="66336">
                  <c:v>153.68427782552101</c:v>
                </c:pt>
                <c:pt idx="66337">
                  <c:v>153.686594580795</c:v>
                </c:pt>
                <c:pt idx="66338">
                  <c:v>153.688911336068</c:v>
                </c:pt>
                <c:pt idx="66339">
                  <c:v>153.691228091342</c:v>
                </c:pt>
                <c:pt idx="66340">
                  <c:v>153.693544846615</c:v>
                </c:pt>
                <c:pt idx="66341">
                  <c:v>153.69586160188899</c:v>
                </c:pt>
                <c:pt idx="66342">
                  <c:v>153.69817835716199</c:v>
                </c:pt>
                <c:pt idx="66343">
                  <c:v>153.70049511243599</c:v>
                </c:pt>
                <c:pt idx="66344">
                  <c:v>153.70281186770899</c:v>
                </c:pt>
                <c:pt idx="66345">
                  <c:v>153.70512862298301</c:v>
                </c:pt>
                <c:pt idx="66346">
                  <c:v>153.70744537825701</c:v>
                </c:pt>
                <c:pt idx="66347">
                  <c:v>153.70976213353001</c:v>
                </c:pt>
                <c:pt idx="66348">
                  <c:v>153.712078888804</c:v>
                </c:pt>
                <c:pt idx="66349">
                  <c:v>153.714395644077</c:v>
                </c:pt>
                <c:pt idx="66350">
                  <c:v>153.716712399351</c:v>
                </c:pt>
                <c:pt idx="66351">
                  <c:v>153.719029154624</c:v>
                </c:pt>
                <c:pt idx="66352">
                  <c:v>153.72134590989799</c:v>
                </c:pt>
                <c:pt idx="66353">
                  <c:v>153.72366266517099</c:v>
                </c:pt>
                <c:pt idx="66354">
                  <c:v>153.72597942044499</c:v>
                </c:pt>
                <c:pt idx="66355">
                  <c:v>153.72829617571799</c:v>
                </c:pt>
                <c:pt idx="66356">
                  <c:v>153.73061293099201</c:v>
                </c:pt>
                <c:pt idx="66357">
                  <c:v>153.73292968626501</c:v>
                </c:pt>
                <c:pt idx="66358">
                  <c:v>153.735246441539</c:v>
                </c:pt>
                <c:pt idx="66359">
                  <c:v>153.737563196813</c:v>
                </c:pt>
                <c:pt idx="66360">
                  <c:v>153.739879952086</c:v>
                </c:pt>
                <c:pt idx="66361">
                  <c:v>153.74219670735999</c:v>
                </c:pt>
                <c:pt idx="66362">
                  <c:v>153.74451346263299</c:v>
                </c:pt>
                <c:pt idx="66363">
                  <c:v>153.74683021790699</c:v>
                </c:pt>
                <c:pt idx="66364">
                  <c:v>153.74914697317999</c:v>
                </c:pt>
                <c:pt idx="66365">
                  <c:v>153.75146372845401</c:v>
                </c:pt>
                <c:pt idx="66366">
                  <c:v>153.75378048372701</c:v>
                </c:pt>
                <c:pt idx="66367">
                  <c:v>153.75609723900101</c:v>
                </c:pt>
                <c:pt idx="66368">
                  <c:v>153.75841399427401</c:v>
                </c:pt>
                <c:pt idx="66369">
                  <c:v>153.760730749548</c:v>
                </c:pt>
                <c:pt idx="66370">
                  <c:v>153.763047504821</c:v>
                </c:pt>
                <c:pt idx="66371">
                  <c:v>153.765364260095</c:v>
                </c:pt>
                <c:pt idx="66372">
                  <c:v>153.76768101536899</c:v>
                </c:pt>
                <c:pt idx="66373">
                  <c:v>153.76999777064199</c:v>
                </c:pt>
                <c:pt idx="66374">
                  <c:v>153.77231452591599</c:v>
                </c:pt>
                <c:pt idx="66375">
                  <c:v>153.77463128118899</c:v>
                </c:pt>
                <c:pt idx="66376">
                  <c:v>153.77694803646301</c:v>
                </c:pt>
                <c:pt idx="66377">
                  <c:v>153.77926479173601</c:v>
                </c:pt>
                <c:pt idx="66378">
                  <c:v>153.78158154701001</c:v>
                </c:pt>
                <c:pt idx="66379">
                  <c:v>153.78389830228301</c:v>
                </c:pt>
                <c:pt idx="66380">
                  <c:v>153.786215057557</c:v>
                </c:pt>
                <c:pt idx="66381">
                  <c:v>153.78853181283</c:v>
                </c:pt>
                <c:pt idx="66382">
                  <c:v>153.790848568104</c:v>
                </c:pt>
                <c:pt idx="66383">
                  <c:v>153.793165323377</c:v>
                </c:pt>
                <c:pt idx="66384">
                  <c:v>153.79548207865099</c:v>
                </c:pt>
                <c:pt idx="66385">
                  <c:v>153.79779883392499</c:v>
                </c:pt>
                <c:pt idx="66386">
                  <c:v>153.80011558919799</c:v>
                </c:pt>
                <c:pt idx="66387">
                  <c:v>153.80243234447201</c:v>
                </c:pt>
                <c:pt idx="66388">
                  <c:v>153.80474909974501</c:v>
                </c:pt>
                <c:pt idx="66389">
                  <c:v>153.807065855019</c:v>
                </c:pt>
                <c:pt idx="66390">
                  <c:v>153.809382610292</c:v>
                </c:pt>
                <c:pt idx="66391">
                  <c:v>153.811699365566</c:v>
                </c:pt>
                <c:pt idx="66392">
                  <c:v>153.814016120839</c:v>
                </c:pt>
                <c:pt idx="66393">
                  <c:v>153.81633287611299</c:v>
                </c:pt>
                <c:pt idx="66394">
                  <c:v>153.81864963138599</c:v>
                </c:pt>
                <c:pt idx="66395">
                  <c:v>153.82096638665999</c:v>
                </c:pt>
                <c:pt idx="66396">
                  <c:v>153.82328314193401</c:v>
                </c:pt>
                <c:pt idx="66397">
                  <c:v>153.82559989720701</c:v>
                </c:pt>
                <c:pt idx="66398">
                  <c:v>153.82791665248101</c:v>
                </c:pt>
                <c:pt idx="66399">
                  <c:v>153.83023340775401</c:v>
                </c:pt>
                <c:pt idx="66400">
                  <c:v>153.832550163028</c:v>
                </c:pt>
                <c:pt idx="66401">
                  <c:v>153.834866918301</c:v>
                </c:pt>
                <c:pt idx="66402">
                  <c:v>153.837183673575</c:v>
                </c:pt>
                <c:pt idx="66403">
                  <c:v>153.839500428848</c:v>
                </c:pt>
                <c:pt idx="66404">
                  <c:v>153.84181718412199</c:v>
                </c:pt>
                <c:pt idx="66405">
                  <c:v>153.84413393939499</c:v>
                </c:pt>
                <c:pt idx="66406">
                  <c:v>153.84645069466899</c:v>
                </c:pt>
                <c:pt idx="66407">
                  <c:v>153.84876744994199</c:v>
                </c:pt>
                <c:pt idx="66408">
                  <c:v>153.85108420521601</c:v>
                </c:pt>
                <c:pt idx="66409">
                  <c:v>153.85340096049001</c:v>
                </c:pt>
                <c:pt idx="66410">
                  <c:v>153.85571771576301</c:v>
                </c:pt>
                <c:pt idx="66411">
                  <c:v>153.858034471037</c:v>
                </c:pt>
                <c:pt idx="66412">
                  <c:v>153.86035122631</c:v>
                </c:pt>
                <c:pt idx="66413">
                  <c:v>153.862667981584</c:v>
                </c:pt>
                <c:pt idx="66414">
                  <c:v>153.864984736857</c:v>
                </c:pt>
                <c:pt idx="66415">
                  <c:v>153.86730149213099</c:v>
                </c:pt>
                <c:pt idx="66416">
                  <c:v>153.86961824740399</c:v>
                </c:pt>
                <c:pt idx="66417">
                  <c:v>153.87193500267799</c:v>
                </c:pt>
                <c:pt idx="66418">
                  <c:v>153.87425175795099</c:v>
                </c:pt>
                <c:pt idx="66419">
                  <c:v>153.87656851322501</c:v>
                </c:pt>
                <c:pt idx="66420">
                  <c:v>153.87888526849801</c:v>
                </c:pt>
                <c:pt idx="66421">
                  <c:v>153.881202023772</c:v>
                </c:pt>
                <c:pt idx="66422">
                  <c:v>153.883518779046</c:v>
                </c:pt>
                <c:pt idx="66423">
                  <c:v>153.885835534319</c:v>
                </c:pt>
                <c:pt idx="66424">
                  <c:v>153.88815228959299</c:v>
                </c:pt>
                <c:pt idx="66425">
                  <c:v>153.89046904486599</c:v>
                </c:pt>
                <c:pt idx="66426">
                  <c:v>153.89278580013999</c:v>
                </c:pt>
                <c:pt idx="66427">
                  <c:v>153.89510255541299</c:v>
                </c:pt>
                <c:pt idx="66428">
                  <c:v>153.89741931068701</c:v>
                </c:pt>
                <c:pt idx="66429">
                  <c:v>153.89973606596001</c:v>
                </c:pt>
                <c:pt idx="66430">
                  <c:v>153.90205282123401</c:v>
                </c:pt>
                <c:pt idx="66431">
                  <c:v>153.90436957650701</c:v>
                </c:pt>
                <c:pt idx="66432">
                  <c:v>153.906686331781</c:v>
                </c:pt>
                <c:pt idx="66433">
                  <c:v>153.909003087055</c:v>
                </c:pt>
                <c:pt idx="66434">
                  <c:v>153.911319842328</c:v>
                </c:pt>
                <c:pt idx="66435">
                  <c:v>153.91363659760199</c:v>
                </c:pt>
                <c:pt idx="66436">
                  <c:v>153.91595335287499</c:v>
                </c:pt>
                <c:pt idx="66437">
                  <c:v>153.91827010814899</c:v>
                </c:pt>
                <c:pt idx="66438">
                  <c:v>153.92058686342199</c:v>
                </c:pt>
                <c:pt idx="66439">
                  <c:v>153.92290361869601</c:v>
                </c:pt>
                <c:pt idx="66440">
                  <c:v>153.92522037396901</c:v>
                </c:pt>
                <c:pt idx="66441">
                  <c:v>153.92753712924301</c:v>
                </c:pt>
                <c:pt idx="66442">
                  <c:v>153.92985388451601</c:v>
                </c:pt>
                <c:pt idx="66443">
                  <c:v>153.93217063979</c:v>
                </c:pt>
                <c:pt idx="66444">
                  <c:v>153.934487395063</c:v>
                </c:pt>
                <c:pt idx="66445">
                  <c:v>153.936804150337</c:v>
                </c:pt>
                <c:pt idx="66446">
                  <c:v>153.93912090561099</c:v>
                </c:pt>
                <c:pt idx="66447">
                  <c:v>153.94143766088399</c:v>
                </c:pt>
                <c:pt idx="66448">
                  <c:v>153.94375441615799</c:v>
                </c:pt>
                <c:pt idx="66449">
                  <c:v>153.94607117143099</c:v>
                </c:pt>
                <c:pt idx="66450">
                  <c:v>153.94838792670501</c:v>
                </c:pt>
                <c:pt idx="66451">
                  <c:v>153.95070468197801</c:v>
                </c:pt>
                <c:pt idx="66452">
                  <c:v>153.953021437252</c:v>
                </c:pt>
                <c:pt idx="66453">
                  <c:v>153.95533819252501</c:v>
                </c:pt>
                <c:pt idx="66454">
                  <c:v>153.957654947799</c:v>
                </c:pt>
                <c:pt idx="66455">
                  <c:v>153.959971703072</c:v>
                </c:pt>
                <c:pt idx="66456">
                  <c:v>153.96228845834599</c:v>
                </c:pt>
                <c:pt idx="66457">
                  <c:v>153.964605213619</c:v>
                </c:pt>
                <c:pt idx="66458">
                  <c:v>153.96692196889299</c:v>
                </c:pt>
                <c:pt idx="66459">
                  <c:v>153.96923872416701</c:v>
                </c:pt>
                <c:pt idx="66460">
                  <c:v>153.97155547944001</c:v>
                </c:pt>
                <c:pt idx="66461">
                  <c:v>153.97387223471401</c:v>
                </c:pt>
                <c:pt idx="66462">
                  <c:v>153.97618898998701</c:v>
                </c:pt>
                <c:pt idx="66463">
                  <c:v>153.978505745261</c:v>
                </c:pt>
                <c:pt idx="66464">
                  <c:v>153.980822500534</c:v>
                </c:pt>
                <c:pt idx="66465">
                  <c:v>153.983139255808</c:v>
                </c:pt>
                <c:pt idx="66466">
                  <c:v>153.985456011081</c:v>
                </c:pt>
                <c:pt idx="66467">
                  <c:v>153.98777276635499</c:v>
                </c:pt>
                <c:pt idx="66468">
                  <c:v>153.99008952162799</c:v>
                </c:pt>
                <c:pt idx="66469">
                  <c:v>153.99240627690199</c:v>
                </c:pt>
                <c:pt idx="66470">
                  <c:v>153.99472303217499</c:v>
                </c:pt>
                <c:pt idx="66471">
                  <c:v>153.99703978744901</c:v>
                </c:pt>
                <c:pt idx="66472">
                  <c:v>153.99935654272301</c:v>
                </c:pt>
                <c:pt idx="66473">
                  <c:v>154.00167329799601</c:v>
                </c:pt>
                <c:pt idx="66474">
                  <c:v>154.00399005327</c:v>
                </c:pt>
                <c:pt idx="66475">
                  <c:v>154.006306808543</c:v>
                </c:pt>
                <c:pt idx="66476">
                  <c:v>154.008623563817</c:v>
                </c:pt>
                <c:pt idx="66477">
                  <c:v>154.01094031909</c:v>
                </c:pt>
                <c:pt idx="66478">
                  <c:v>154.01325707436399</c:v>
                </c:pt>
                <c:pt idx="66479">
                  <c:v>154.01557382963699</c:v>
                </c:pt>
                <c:pt idx="66480">
                  <c:v>154.01789058491099</c:v>
                </c:pt>
                <c:pt idx="66481">
                  <c:v>154.02020734018399</c:v>
                </c:pt>
                <c:pt idx="66482">
                  <c:v>154.02252409545801</c:v>
                </c:pt>
                <c:pt idx="66483">
                  <c:v>154.02484085073201</c:v>
                </c:pt>
                <c:pt idx="66484">
                  <c:v>154.02715760600501</c:v>
                </c:pt>
                <c:pt idx="66485">
                  <c:v>154.029474361279</c:v>
                </c:pt>
                <c:pt idx="66486">
                  <c:v>154.031791116552</c:v>
                </c:pt>
                <c:pt idx="66487">
                  <c:v>154.034107871826</c:v>
                </c:pt>
                <c:pt idx="66488">
                  <c:v>154.036424627099</c:v>
                </c:pt>
                <c:pt idx="66489">
                  <c:v>154.03874138237299</c:v>
                </c:pt>
                <c:pt idx="66490">
                  <c:v>154.04105813764599</c:v>
                </c:pt>
                <c:pt idx="66491">
                  <c:v>154.04337489292001</c:v>
                </c:pt>
                <c:pt idx="66492">
                  <c:v>154.04569164819301</c:v>
                </c:pt>
                <c:pt idx="66493">
                  <c:v>154.04800840346701</c:v>
                </c:pt>
                <c:pt idx="66494">
                  <c:v>154.05032515874001</c:v>
                </c:pt>
                <c:pt idx="66495">
                  <c:v>154.052641914014</c:v>
                </c:pt>
                <c:pt idx="66496">
                  <c:v>154.054958669288</c:v>
                </c:pt>
                <c:pt idx="66497">
                  <c:v>154.057275424561</c:v>
                </c:pt>
                <c:pt idx="66498">
                  <c:v>154.05959217983499</c:v>
                </c:pt>
                <c:pt idx="66499">
                  <c:v>154.06190893510799</c:v>
                </c:pt>
                <c:pt idx="66500">
                  <c:v>154.06422569038199</c:v>
                </c:pt>
                <c:pt idx="66501">
                  <c:v>154.06654244565499</c:v>
                </c:pt>
                <c:pt idx="66502">
                  <c:v>154.06885920092901</c:v>
                </c:pt>
                <c:pt idx="66503">
                  <c:v>154.07117595620201</c:v>
                </c:pt>
                <c:pt idx="66504">
                  <c:v>154.07349271147601</c:v>
                </c:pt>
                <c:pt idx="66505">
                  <c:v>154.07580946674901</c:v>
                </c:pt>
                <c:pt idx="66506">
                  <c:v>154.078126222023</c:v>
                </c:pt>
                <c:pt idx="66507">
                  <c:v>154.080442977296</c:v>
                </c:pt>
                <c:pt idx="66508">
                  <c:v>154.08275973257</c:v>
                </c:pt>
                <c:pt idx="66509">
                  <c:v>154.08507648784399</c:v>
                </c:pt>
                <c:pt idx="66510">
                  <c:v>154.08739324311699</c:v>
                </c:pt>
                <c:pt idx="66511">
                  <c:v>154.08970999839099</c:v>
                </c:pt>
                <c:pt idx="66512">
                  <c:v>154.09202675366399</c:v>
                </c:pt>
                <c:pt idx="66513">
                  <c:v>154.09434350893801</c:v>
                </c:pt>
                <c:pt idx="66514">
                  <c:v>154.09666026421101</c:v>
                </c:pt>
                <c:pt idx="66515">
                  <c:v>154.09897701948501</c:v>
                </c:pt>
                <c:pt idx="66516">
                  <c:v>154.10129377475801</c:v>
                </c:pt>
                <c:pt idx="66517">
                  <c:v>154.103610530032</c:v>
                </c:pt>
                <c:pt idx="66518">
                  <c:v>154.105927285305</c:v>
                </c:pt>
                <c:pt idx="66519">
                  <c:v>154.108244040579</c:v>
                </c:pt>
                <c:pt idx="66520">
                  <c:v>154.110560795852</c:v>
                </c:pt>
                <c:pt idx="66521">
                  <c:v>154.11287755112599</c:v>
                </c:pt>
                <c:pt idx="66522">
                  <c:v>154.11519430640001</c:v>
                </c:pt>
                <c:pt idx="66523">
                  <c:v>154.11751106167301</c:v>
                </c:pt>
                <c:pt idx="66524">
                  <c:v>154.11982781694701</c:v>
                </c:pt>
                <c:pt idx="66525">
                  <c:v>154.12214457222001</c:v>
                </c:pt>
                <c:pt idx="66526">
                  <c:v>154.124461327494</c:v>
                </c:pt>
                <c:pt idx="66527">
                  <c:v>154.126778082767</c:v>
                </c:pt>
                <c:pt idx="66528">
                  <c:v>154.129094838041</c:v>
                </c:pt>
                <c:pt idx="66529">
                  <c:v>154.131411593314</c:v>
                </c:pt>
                <c:pt idx="66530">
                  <c:v>154.13372834858799</c:v>
                </c:pt>
                <c:pt idx="66531">
                  <c:v>154.13604510386099</c:v>
                </c:pt>
                <c:pt idx="66532">
                  <c:v>154.13836185913499</c:v>
                </c:pt>
                <c:pt idx="66533">
                  <c:v>154.14067861440901</c:v>
                </c:pt>
                <c:pt idx="66534">
                  <c:v>154.14299536968201</c:v>
                </c:pt>
                <c:pt idx="66535">
                  <c:v>154.14531212495601</c:v>
                </c:pt>
                <c:pt idx="66536">
                  <c:v>154.14762888022901</c:v>
                </c:pt>
                <c:pt idx="66537">
                  <c:v>154.149945635503</c:v>
                </c:pt>
                <c:pt idx="66538">
                  <c:v>154.152262390776</c:v>
                </c:pt>
                <c:pt idx="66539">
                  <c:v>154.15457914605</c:v>
                </c:pt>
                <c:pt idx="66540">
                  <c:v>154.156895901323</c:v>
                </c:pt>
                <c:pt idx="66541">
                  <c:v>154.15921265659699</c:v>
                </c:pt>
                <c:pt idx="66542">
                  <c:v>154.16152941186999</c:v>
                </c:pt>
                <c:pt idx="66543">
                  <c:v>154.16384616714399</c:v>
                </c:pt>
                <c:pt idx="66544">
                  <c:v>154.16616292241699</c:v>
                </c:pt>
                <c:pt idx="66545">
                  <c:v>154.16847967769101</c:v>
                </c:pt>
                <c:pt idx="66546">
                  <c:v>154.17079643296501</c:v>
                </c:pt>
                <c:pt idx="66547">
                  <c:v>154.17311318823801</c:v>
                </c:pt>
                <c:pt idx="66548">
                  <c:v>154.175429943512</c:v>
                </c:pt>
                <c:pt idx="66549">
                  <c:v>154.177746698785</c:v>
                </c:pt>
                <c:pt idx="66550">
                  <c:v>154.180063454059</c:v>
                </c:pt>
                <c:pt idx="66551">
                  <c:v>154.182380209332</c:v>
                </c:pt>
                <c:pt idx="66552">
                  <c:v>154.18469696460599</c:v>
                </c:pt>
                <c:pt idx="66553">
                  <c:v>154.18701371987899</c:v>
                </c:pt>
                <c:pt idx="66554">
                  <c:v>154.18933047515301</c:v>
                </c:pt>
                <c:pt idx="66555">
                  <c:v>154.19164723042601</c:v>
                </c:pt>
                <c:pt idx="66556">
                  <c:v>154.19396398570001</c:v>
                </c:pt>
                <c:pt idx="66557">
                  <c:v>154.19628074097301</c:v>
                </c:pt>
                <c:pt idx="66558">
                  <c:v>154.198597496247</c:v>
                </c:pt>
                <c:pt idx="66559">
                  <c:v>154.200914251521</c:v>
                </c:pt>
                <c:pt idx="66560">
                  <c:v>154.203231006794</c:v>
                </c:pt>
                <c:pt idx="66561">
                  <c:v>154.20554776206799</c:v>
                </c:pt>
                <c:pt idx="66562">
                  <c:v>154.20786451734099</c:v>
                </c:pt>
                <c:pt idx="66563">
                  <c:v>154.21018127261499</c:v>
                </c:pt>
                <c:pt idx="66564">
                  <c:v>154.21249802788799</c:v>
                </c:pt>
                <c:pt idx="66565">
                  <c:v>154.21481478316201</c:v>
                </c:pt>
                <c:pt idx="66566">
                  <c:v>154.21713153843501</c:v>
                </c:pt>
                <c:pt idx="66567">
                  <c:v>154.21944829370901</c:v>
                </c:pt>
                <c:pt idx="66568">
                  <c:v>154.22176504898201</c:v>
                </c:pt>
                <c:pt idx="66569">
                  <c:v>154.224081804256</c:v>
                </c:pt>
                <c:pt idx="66570">
                  <c:v>154.226398559529</c:v>
                </c:pt>
                <c:pt idx="66571">
                  <c:v>154.228715314803</c:v>
                </c:pt>
                <c:pt idx="66572">
                  <c:v>154.23103207007699</c:v>
                </c:pt>
                <c:pt idx="66573">
                  <c:v>154.23334882534999</c:v>
                </c:pt>
                <c:pt idx="66574">
                  <c:v>154.23566558062399</c:v>
                </c:pt>
                <c:pt idx="66575">
                  <c:v>154.23798233589699</c:v>
                </c:pt>
                <c:pt idx="66576">
                  <c:v>154.24029909117101</c:v>
                </c:pt>
                <c:pt idx="66577">
                  <c:v>154.24261584644401</c:v>
                </c:pt>
                <c:pt idx="66578">
                  <c:v>154.24493260171801</c:v>
                </c:pt>
                <c:pt idx="66579">
                  <c:v>154.24724935699101</c:v>
                </c:pt>
                <c:pt idx="66580">
                  <c:v>154.249566112265</c:v>
                </c:pt>
                <c:pt idx="66581">
                  <c:v>154.251882867538</c:v>
                </c:pt>
                <c:pt idx="66582">
                  <c:v>154.254199622812</c:v>
                </c:pt>
                <c:pt idx="66583">
                  <c:v>154.25651637808599</c:v>
                </c:pt>
                <c:pt idx="66584">
                  <c:v>154.25883313335899</c:v>
                </c:pt>
                <c:pt idx="66585">
                  <c:v>154.26114988863301</c:v>
                </c:pt>
                <c:pt idx="66586">
                  <c:v>154.26346664390601</c:v>
                </c:pt>
                <c:pt idx="66587">
                  <c:v>154.26578339918001</c:v>
                </c:pt>
                <c:pt idx="66588">
                  <c:v>154.26810015445301</c:v>
                </c:pt>
                <c:pt idx="66589">
                  <c:v>154.270416909727</c:v>
                </c:pt>
                <c:pt idx="66590">
                  <c:v>154.272733665</c:v>
                </c:pt>
                <c:pt idx="66591">
                  <c:v>154.275050420274</c:v>
                </c:pt>
                <c:pt idx="66592">
                  <c:v>154.277367175547</c:v>
                </c:pt>
                <c:pt idx="66593">
                  <c:v>154.27968393082099</c:v>
                </c:pt>
                <c:pt idx="66594">
                  <c:v>154.28200068609399</c:v>
                </c:pt>
                <c:pt idx="66595">
                  <c:v>154.28431744136799</c:v>
                </c:pt>
                <c:pt idx="66596">
                  <c:v>154.28663419664201</c:v>
                </c:pt>
                <c:pt idx="66597">
                  <c:v>154.28895095191501</c:v>
                </c:pt>
                <c:pt idx="66598">
                  <c:v>154.29126770718901</c:v>
                </c:pt>
                <c:pt idx="66599">
                  <c:v>154.29358446246201</c:v>
                </c:pt>
                <c:pt idx="66600">
                  <c:v>154.295901217736</c:v>
                </c:pt>
                <c:pt idx="66601">
                  <c:v>154.298217973009</c:v>
                </c:pt>
                <c:pt idx="66602">
                  <c:v>154.300534728283</c:v>
                </c:pt>
                <c:pt idx="66603">
                  <c:v>154.302851483556</c:v>
                </c:pt>
                <c:pt idx="66604">
                  <c:v>154.30516823882999</c:v>
                </c:pt>
                <c:pt idx="66605">
                  <c:v>154.30748499410299</c:v>
                </c:pt>
                <c:pt idx="66606">
                  <c:v>154.30980174937699</c:v>
                </c:pt>
                <c:pt idx="66607">
                  <c:v>154.31211850464999</c:v>
                </c:pt>
                <c:pt idx="66608">
                  <c:v>154.31443525992401</c:v>
                </c:pt>
                <c:pt idx="66609">
                  <c:v>154.31675201519801</c:v>
                </c:pt>
                <c:pt idx="66610">
                  <c:v>154.31906877047101</c:v>
                </c:pt>
                <c:pt idx="66611">
                  <c:v>154.321385525745</c:v>
                </c:pt>
                <c:pt idx="66612">
                  <c:v>154.323702281018</c:v>
                </c:pt>
                <c:pt idx="66613">
                  <c:v>154.326019036292</c:v>
                </c:pt>
                <c:pt idx="66614">
                  <c:v>154.328335791565</c:v>
                </c:pt>
                <c:pt idx="66615">
                  <c:v>154.33065254683899</c:v>
                </c:pt>
                <c:pt idx="66616">
                  <c:v>154.33296930211199</c:v>
                </c:pt>
                <c:pt idx="66617">
                  <c:v>154.33528605738601</c:v>
                </c:pt>
                <c:pt idx="66618">
                  <c:v>154.33760281265899</c:v>
                </c:pt>
                <c:pt idx="66619">
                  <c:v>154.33991956793301</c:v>
                </c:pt>
                <c:pt idx="66620">
                  <c:v>154.342236323207</c:v>
                </c:pt>
                <c:pt idx="66621">
                  <c:v>154.34455307848</c:v>
                </c:pt>
                <c:pt idx="66622">
                  <c:v>154.346869833754</c:v>
                </c:pt>
                <c:pt idx="66623">
                  <c:v>154.349186589027</c:v>
                </c:pt>
                <c:pt idx="66624">
                  <c:v>154.35150334430099</c:v>
                </c:pt>
                <c:pt idx="66625">
                  <c:v>154.35382009957399</c:v>
                </c:pt>
                <c:pt idx="66626">
                  <c:v>154.35613685484799</c:v>
                </c:pt>
                <c:pt idx="66627">
                  <c:v>154.35845361012099</c:v>
                </c:pt>
                <c:pt idx="66628">
                  <c:v>154.36077036539501</c:v>
                </c:pt>
                <c:pt idx="66629">
                  <c:v>154.36308712066801</c:v>
                </c:pt>
                <c:pt idx="66630">
                  <c:v>154.36540387594201</c:v>
                </c:pt>
                <c:pt idx="66631">
                  <c:v>154.36772063121501</c:v>
                </c:pt>
                <c:pt idx="66632">
                  <c:v>154.370037386489</c:v>
                </c:pt>
                <c:pt idx="66633">
                  <c:v>154.372354141763</c:v>
                </c:pt>
                <c:pt idx="66634">
                  <c:v>154.374670897036</c:v>
                </c:pt>
                <c:pt idx="66635">
                  <c:v>154.37698765230999</c:v>
                </c:pt>
                <c:pt idx="66636">
                  <c:v>154.37930440758299</c:v>
                </c:pt>
                <c:pt idx="66637">
                  <c:v>154.38162116285699</c:v>
                </c:pt>
                <c:pt idx="66638">
                  <c:v>154.38393791812999</c:v>
                </c:pt>
                <c:pt idx="66639">
                  <c:v>154.38625467340401</c:v>
                </c:pt>
                <c:pt idx="66640">
                  <c:v>154.38857142867701</c:v>
                </c:pt>
                <c:pt idx="66641">
                  <c:v>154.39088818395101</c:v>
                </c:pt>
                <c:pt idx="66642">
                  <c:v>154.39320493922401</c:v>
                </c:pt>
                <c:pt idx="66643">
                  <c:v>154.395521694498</c:v>
                </c:pt>
                <c:pt idx="66644">
                  <c:v>154.397838449771</c:v>
                </c:pt>
                <c:pt idx="66645">
                  <c:v>154.400155205045</c:v>
                </c:pt>
                <c:pt idx="66646">
                  <c:v>154.40247196031899</c:v>
                </c:pt>
                <c:pt idx="66647">
                  <c:v>154.40478871559199</c:v>
                </c:pt>
                <c:pt idx="66648">
                  <c:v>154.40710547086599</c:v>
                </c:pt>
                <c:pt idx="66649">
                  <c:v>154.40942222613899</c:v>
                </c:pt>
                <c:pt idx="66650">
                  <c:v>154.41173898141301</c:v>
                </c:pt>
                <c:pt idx="66651">
                  <c:v>154.41405573668601</c:v>
                </c:pt>
                <c:pt idx="66652">
                  <c:v>154.41637249196</c:v>
                </c:pt>
                <c:pt idx="66653">
                  <c:v>154.418689247233</c:v>
                </c:pt>
                <c:pt idx="66654">
                  <c:v>154.421006002507</c:v>
                </c:pt>
                <c:pt idx="66655">
                  <c:v>154.42332275778</c:v>
                </c:pt>
                <c:pt idx="66656">
                  <c:v>154.42563951305399</c:v>
                </c:pt>
                <c:pt idx="66657">
                  <c:v>154.42795626832699</c:v>
                </c:pt>
                <c:pt idx="66658">
                  <c:v>154.43027302360099</c:v>
                </c:pt>
                <c:pt idx="66659">
                  <c:v>154.43258977887501</c:v>
                </c:pt>
                <c:pt idx="66660">
                  <c:v>154.43490653414801</c:v>
                </c:pt>
                <c:pt idx="66661">
                  <c:v>154.43722328942201</c:v>
                </c:pt>
                <c:pt idx="66662">
                  <c:v>154.43954004469501</c:v>
                </c:pt>
                <c:pt idx="66663">
                  <c:v>154.441856799969</c:v>
                </c:pt>
                <c:pt idx="66664">
                  <c:v>154.444173555242</c:v>
                </c:pt>
                <c:pt idx="66665">
                  <c:v>154.446490310516</c:v>
                </c:pt>
                <c:pt idx="66666">
                  <c:v>154.448807065789</c:v>
                </c:pt>
                <c:pt idx="66667">
                  <c:v>154.45112382106299</c:v>
                </c:pt>
                <c:pt idx="66668">
                  <c:v>154.45344057633599</c:v>
                </c:pt>
                <c:pt idx="66669">
                  <c:v>154.45575733160999</c:v>
                </c:pt>
                <c:pt idx="66670">
                  <c:v>154.45807408688401</c:v>
                </c:pt>
                <c:pt idx="66671">
                  <c:v>154.46039084215701</c:v>
                </c:pt>
                <c:pt idx="66672">
                  <c:v>154.46270759743101</c:v>
                </c:pt>
                <c:pt idx="66673">
                  <c:v>154.46502435270401</c:v>
                </c:pt>
                <c:pt idx="66674">
                  <c:v>154.467341107978</c:v>
                </c:pt>
                <c:pt idx="66675">
                  <c:v>154.469657863251</c:v>
                </c:pt>
                <c:pt idx="66676">
                  <c:v>154.471974618525</c:v>
                </c:pt>
                <c:pt idx="66677">
                  <c:v>154.474291373798</c:v>
                </c:pt>
                <c:pt idx="66678">
                  <c:v>154.47660812907199</c:v>
                </c:pt>
                <c:pt idx="66679">
                  <c:v>154.47892488434499</c:v>
                </c:pt>
                <c:pt idx="66680">
                  <c:v>154.48124163961899</c:v>
                </c:pt>
                <c:pt idx="66681">
                  <c:v>154.48355839489199</c:v>
                </c:pt>
                <c:pt idx="66682">
                  <c:v>154.48587515016601</c:v>
                </c:pt>
                <c:pt idx="66683">
                  <c:v>154.48819190544</c:v>
                </c:pt>
                <c:pt idx="66684">
                  <c:v>154.490508660713</c:v>
                </c:pt>
                <c:pt idx="66685">
                  <c:v>154.492825415987</c:v>
                </c:pt>
                <c:pt idx="66686">
                  <c:v>154.49514217126</c:v>
                </c:pt>
                <c:pt idx="66687">
                  <c:v>154.49745892653399</c:v>
                </c:pt>
                <c:pt idx="66688">
                  <c:v>154.49977568180699</c:v>
                </c:pt>
                <c:pt idx="66689">
                  <c:v>154.50209243708099</c:v>
                </c:pt>
                <c:pt idx="66690">
                  <c:v>154.50440919235399</c:v>
                </c:pt>
                <c:pt idx="66691">
                  <c:v>154.50672594762801</c:v>
                </c:pt>
                <c:pt idx="66692">
                  <c:v>154.50904270290101</c:v>
                </c:pt>
                <c:pt idx="66693">
                  <c:v>154.51135945817501</c:v>
                </c:pt>
                <c:pt idx="66694">
                  <c:v>154.51367621344801</c:v>
                </c:pt>
                <c:pt idx="66695">
                  <c:v>154.515992968722</c:v>
                </c:pt>
                <c:pt idx="66696">
                  <c:v>154.518309723996</c:v>
                </c:pt>
                <c:pt idx="66697">
                  <c:v>154.520626479269</c:v>
                </c:pt>
                <c:pt idx="66698">
                  <c:v>154.52294323454299</c:v>
                </c:pt>
                <c:pt idx="66699">
                  <c:v>154.52525998981599</c:v>
                </c:pt>
                <c:pt idx="66700">
                  <c:v>154.52757674508999</c:v>
                </c:pt>
                <c:pt idx="66701">
                  <c:v>154.52989350036299</c:v>
                </c:pt>
                <c:pt idx="66702">
                  <c:v>154.53221025563701</c:v>
                </c:pt>
                <c:pt idx="66703">
                  <c:v>154.53452701091001</c:v>
                </c:pt>
                <c:pt idx="66704">
                  <c:v>154.53684376618401</c:v>
                </c:pt>
                <c:pt idx="66705">
                  <c:v>154.53916052145701</c:v>
                </c:pt>
                <c:pt idx="66706">
                  <c:v>154.541477276731</c:v>
                </c:pt>
                <c:pt idx="66707">
                  <c:v>154.543794032004</c:v>
                </c:pt>
                <c:pt idx="66708">
                  <c:v>154.546110787278</c:v>
                </c:pt>
                <c:pt idx="66709">
                  <c:v>154.54842754255199</c:v>
                </c:pt>
                <c:pt idx="66710">
                  <c:v>154.55074429782499</c:v>
                </c:pt>
                <c:pt idx="66711">
                  <c:v>154.55306105309899</c:v>
                </c:pt>
                <c:pt idx="66712">
                  <c:v>154.55537780837199</c:v>
                </c:pt>
                <c:pt idx="66713">
                  <c:v>154.55769456364601</c:v>
                </c:pt>
                <c:pt idx="66714">
                  <c:v>154.56001131891901</c:v>
                </c:pt>
                <c:pt idx="66715">
                  <c:v>154.562328074193</c:v>
                </c:pt>
                <c:pt idx="66716">
                  <c:v>154.564644829466</c:v>
                </c:pt>
                <c:pt idx="66717">
                  <c:v>154.56696158474</c:v>
                </c:pt>
                <c:pt idx="66718">
                  <c:v>154.569278340013</c:v>
                </c:pt>
                <c:pt idx="66719">
                  <c:v>154.57159509528699</c:v>
                </c:pt>
                <c:pt idx="66720">
                  <c:v>154.57391185056099</c:v>
                </c:pt>
                <c:pt idx="66721">
                  <c:v>154.57622860583399</c:v>
                </c:pt>
                <c:pt idx="66722">
                  <c:v>154.57854536110801</c:v>
                </c:pt>
                <c:pt idx="66723">
                  <c:v>154.58086211638101</c:v>
                </c:pt>
                <c:pt idx="66724">
                  <c:v>154.58317887165501</c:v>
                </c:pt>
                <c:pt idx="66725">
                  <c:v>154.58549562692801</c:v>
                </c:pt>
                <c:pt idx="66726">
                  <c:v>154.587812382202</c:v>
                </c:pt>
                <c:pt idx="66727">
                  <c:v>154.590129137475</c:v>
                </c:pt>
                <c:pt idx="66728">
                  <c:v>154.592445892749</c:v>
                </c:pt>
                <c:pt idx="66729">
                  <c:v>154.594762648022</c:v>
                </c:pt>
                <c:pt idx="66730">
                  <c:v>154.59707940329599</c:v>
                </c:pt>
                <c:pt idx="66731">
                  <c:v>154.59939615856899</c:v>
                </c:pt>
                <c:pt idx="66732">
                  <c:v>154.60171291384299</c:v>
                </c:pt>
                <c:pt idx="66733">
                  <c:v>154.60402966911701</c:v>
                </c:pt>
                <c:pt idx="66734">
                  <c:v>154.60634642439001</c:v>
                </c:pt>
                <c:pt idx="66735">
                  <c:v>154.60866317966401</c:v>
                </c:pt>
                <c:pt idx="66736">
                  <c:v>154.61097993493701</c:v>
                </c:pt>
                <c:pt idx="66737">
                  <c:v>154.613296690211</c:v>
                </c:pt>
                <c:pt idx="66738">
                  <c:v>154.615613445484</c:v>
                </c:pt>
                <c:pt idx="66739">
                  <c:v>154.617930200758</c:v>
                </c:pt>
                <c:pt idx="66740">
                  <c:v>154.620246956031</c:v>
                </c:pt>
                <c:pt idx="66741">
                  <c:v>154.62256371130499</c:v>
                </c:pt>
                <c:pt idx="66742">
                  <c:v>154.62488046657799</c:v>
                </c:pt>
                <c:pt idx="66743">
                  <c:v>154.62719722185199</c:v>
                </c:pt>
                <c:pt idx="66744">
                  <c:v>154.62951397712499</c:v>
                </c:pt>
                <c:pt idx="66745">
                  <c:v>154.63183073239901</c:v>
                </c:pt>
                <c:pt idx="66746">
                  <c:v>154.634147487673</c:v>
                </c:pt>
                <c:pt idx="66747">
                  <c:v>154.636464242946</c:v>
                </c:pt>
                <c:pt idx="66748">
                  <c:v>154.63878099822</c:v>
                </c:pt>
                <c:pt idx="66749">
                  <c:v>154.641097753493</c:v>
                </c:pt>
                <c:pt idx="66750">
                  <c:v>154.64341450876699</c:v>
                </c:pt>
                <c:pt idx="66751">
                  <c:v>154.64573126403999</c:v>
                </c:pt>
                <c:pt idx="66752">
                  <c:v>154.64804801931399</c:v>
                </c:pt>
                <c:pt idx="66753">
                  <c:v>154.65036477458699</c:v>
                </c:pt>
                <c:pt idx="66754">
                  <c:v>154.65268152986101</c:v>
                </c:pt>
                <c:pt idx="66755">
                  <c:v>154.65499828513401</c:v>
                </c:pt>
                <c:pt idx="66756">
                  <c:v>154.65731504040801</c:v>
                </c:pt>
                <c:pt idx="66757">
                  <c:v>154.659631795682</c:v>
                </c:pt>
                <c:pt idx="66758">
                  <c:v>154.661948550955</c:v>
                </c:pt>
                <c:pt idx="66759">
                  <c:v>154.664265306229</c:v>
                </c:pt>
                <c:pt idx="66760">
                  <c:v>154.666582061502</c:v>
                </c:pt>
                <c:pt idx="66761">
                  <c:v>154.66889881677599</c:v>
                </c:pt>
                <c:pt idx="66762">
                  <c:v>154.67121557204899</c:v>
                </c:pt>
                <c:pt idx="66763">
                  <c:v>154.67353232732299</c:v>
                </c:pt>
                <c:pt idx="66764">
                  <c:v>154.67584908259599</c:v>
                </c:pt>
                <c:pt idx="66765">
                  <c:v>154.67816583787001</c:v>
                </c:pt>
                <c:pt idx="66766">
                  <c:v>154.68048259314301</c:v>
                </c:pt>
                <c:pt idx="66767">
                  <c:v>154.68279934841701</c:v>
                </c:pt>
                <c:pt idx="66768">
                  <c:v>154.68511610369001</c:v>
                </c:pt>
                <c:pt idx="66769">
                  <c:v>154.687432858964</c:v>
                </c:pt>
                <c:pt idx="66770">
                  <c:v>154.689749614238</c:v>
                </c:pt>
                <c:pt idx="66771">
                  <c:v>154.692066369511</c:v>
                </c:pt>
                <c:pt idx="66772">
                  <c:v>154.69438312478499</c:v>
                </c:pt>
                <c:pt idx="66773">
                  <c:v>154.69669988005799</c:v>
                </c:pt>
                <c:pt idx="66774">
                  <c:v>154.69901663533199</c:v>
                </c:pt>
                <c:pt idx="66775">
                  <c:v>154.70133339060499</c:v>
                </c:pt>
                <c:pt idx="66776">
                  <c:v>154.70365014587901</c:v>
                </c:pt>
                <c:pt idx="66777">
                  <c:v>154.70596690115201</c:v>
                </c:pt>
                <c:pt idx="66778">
                  <c:v>154.708283656426</c:v>
                </c:pt>
                <c:pt idx="66779">
                  <c:v>154.71060041169901</c:v>
                </c:pt>
                <c:pt idx="66780">
                  <c:v>154.712917166973</c:v>
                </c:pt>
                <c:pt idx="66781">
                  <c:v>154.715233922246</c:v>
                </c:pt>
                <c:pt idx="66782">
                  <c:v>154.71755067751999</c:v>
                </c:pt>
                <c:pt idx="66783">
                  <c:v>154.71986743279399</c:v>
                </c:pt>
                <c:pt idx="66784">
                  <c:v>154.72218418806699</c:v>
                </c:pt>
                <c:pt idx="66785">
                  <c:v>154.72450094334101</c:v>
                </c:pt>
                <c:pt idx="66786">
                  <c:v>154.72681769861401</c:v>
                </c:pt>
                <c:pt idx="66787">
                  <c:v>154.72913445388801</c:v>
                </c:pt>
                <c:pt idx="66788">
                  <c:v>154.73145120916101</c:v>
                </c:pt>
                <c:pt idx="66789">
                  <c:v>154.733767964435</c:v>
                </c:pt>
                <c:pt idx="66790">
                  <c:v>154.736084719708</c:v>
                </c:pt>
                <c:pt idx="66791">
                  <c:v>154.738401474982</c:v>
                </c:pt>
                <c:pt idx="66792">
                  <c:v>154.740718230255</c:v>
                </c:pt>
                <c:pt idx="66793">
                  <c:v>154.74303498552899</c:v>
                </c:pt>
                <c:pt idx="66794">
                  <c:v>154.74535174080199</c:v>
                </c:pt>
                <c:pt idx="66795">
                  <c:v>154.74766849607599</c:v>
                </c:pt>
                <c:pt idx="66796">
                  <c:v>154.74998525135001</c:v>
                </c:pt>
                <c:pt idx="66797">
                  <c:v>154.75230200662301</c:v>
                </c:pt>
                <c:pt idx="66798">
                  <c:v>154.75461876189701</c:v>
                </c:pt>
                <c:pt idx="66799">
                  <c:v>154.75693551717001</c:v>
                </c:pt>
                <c:pt idx="66800">
                  <c:v>154.759252272444</c:v>
                </c:pt>
                <c:pt idx="66801">
                  <c:v>154.761569027717</c:v>
                </c:pt>
                <c:pt idx="66802">
                  <c:v>154.763885782991</c:v>
                </c:pt>
                <c:pt idx="66803">
                  <c:v>154.766202538264</c:v>
                </c:pt>
                <c:pt idx="66804">
                  <c:v>154.76851929353799</c:v>
                </c:pt>
                <c:pt idx="66805">
                  <c:v>154.77083604881099</c:v>
                </c:pt>
                <c:pt idx="66806">
                  <c:v>154.77315280408499</c:v>
                </c:pt>
                <c:pt idx="66807">
                  <c:v>154.77546955935901</c:v>
                </c:pt>
                <c:pt idx="66808">
                  <c:v>154.77778631463201</c:v>
                </c:pt>
                <c:pt idx="66809">
                  <c:v>154.780103069906</c:v>
                </c:pt>
                <c:pt idx="66810">
                  <c:v>154.78241982517901</c:v>
                </c:pt>
                <c:pt idx="66811">
                  <c:v>154.784736580453</c:v>
                </c:pt>
                <c:pt idx="66812">
                  <c:v>154.787053335726</c:v>
                </c:pt>
                <c:pt idx="66813">
                  <c:v>154.78937009099999</c:v>
                </c:pt>
                <c:pt idx="66814">
                  <c:v>154.791686846273</c:v>
                </c:pt>
                <c:pt idx="66815">
                  <c:v>154.79400360154699</c:v>
                </c:pt>
                <c:pt idx="66816">
                  <c:v>154.79632035681999</c:v>
                </c:pt>
                <c:pt idx="66817">
                  <c:v>154.79863711209401</c:v>
                </c:pt>
                <c:pt idx="66818">
                  <c:v>154.80095386736701</c:v>
                </c:pt>
                <c:pt idx="66819">
                  <c:v>154.80327062264101</c:v>
                </c:pt>
                <c:pt idx="66820">
                  <c:v>154.805587377915</c:v>
                </c:pt>
                <c:pt idx="66821">
                  <c:v>154.807904133188</c:v>
                </c:pt>
                <c:pt idx="66822">
                  <c:v>154.810220888462</c:v>
                </c:pt>
                <c:pt idx="66823">
                  <c:v>154.812537643735</c:v>
                </c:pt>
                <c:pt idx="66824">
                  <c:v>154.81485439900899</c:v>
                </c:pt>
                <c:pt idx="66825">
                  <c:v>154.81717115428199</c:v>
                </c:pt>
                <c:pt idx="66826">
                  <c:v>154.81948790955599</c:v>
                </c:pt>
                <c:pt idx="66827">
                  <c:v>154.82180466482899</c:v>
                </c:pt>
                <c:pt idx="66828">
                  <c:v>154.82412142010301</c:v>
                </c:pt>
                <c:pt idx="66829">
                  <c:v>154.82643817537601</c:v>
                </c:pt>
                <c:pt idx="66830">
                  <c:v>154.82875493065001</c:v>
                </c:pt>
                <c:pt idx="66831">
                  <c:v>154.83107168592301</c:v>
                </c:pt>
                <c:pt idx="66832">
                  <c:v>154.833388441197</c:v>
                </c:pt>
                <c:pt idx="66833">
                  <c:v>154.835705196471</c:v>
                </c:pt>
                <c:pt idx="66834">
                  <c:v>154.838021951744</c:v>
                </c:pt>
                <c:pt idx="66835">
                  <c:v>154.84033870701799</c:v>
                </c:pt>
                <c:pt idx="66836">
                  <c:v>154.84265546229099</c:v>
                </c:pt>
                <c:pt idx="66837">
                  <c:v>154.84497221756499</c:v>
                </c:pt>
                <c:pt idx="66838">
                  <c:v>154.84728897283799</c:v>
                </c:pt>
                <c:pt idx="66839">
                  <c:v>154.84960572811201</c:v>
                </c:pt>
                <c:pt idx="66840">
                  <c:v>154.85192248338501</c:v>
                </c:pt>
                <c:pt idx="66841">
                  <c:v>154.85423923865901</c:v>
                </c:pt>
                <c:pt idx="66842">
                  <c:v>154.85655599393201</c:v>
                </c:pt>
                <c:pt idx="66843">
                  <c:v>154.858872749206</c:v>
                </c:pt>
                <c:pt idx="66844">
                  <c:v>154.861189504479</c:v>
                </c:pt>
                <c:pt idx="66845">
                  <c:v>154.863506259753</c:v>
                </c:pt>
                <c:pt idx="66846">
                  <c:v>154.86582301502699</c:v>
                </c:pt>
                <c:pt idx="66847">
                  <c:v>154.86813977029999</c:v>
                </c:pt>
                <c:pt idx="66848">
                  <c:v>154.87045652557401</c:v>
                </c:pt>
                <c:pt idx="66849">
                  <c:v>154.87277328084701</c:v>
                </c:pt>
                <c:pt idx="66850">
                  <c:v>154.87509003612101</c:v>
                </c:pt>
                <c:pt idx="66851">
                  <c:v>154.87740679139401</c:v>
                </c:pt>
                <c:pt idx="66852">
                  <c:v>154.879723546668</c:v>
                </c:pt>
                <c:pt idx="66853">
                  <c:v>154.882040301941</c:v>
                </c:pt>
                <c:pt idx="66854">
                  <c:v>154.884357057215</c:v>
                </c:pt>
                <c:pt idx="66855">
                  <c:v>154.886673812488</c:v>
                </c:pt>
                <c:pt idx="66856">
                  <c:v>154.88899056776199</c:v>
                </c:pt>
                <c:pt idx="66857">
                  <c:v>154.89130732303599</c:v>
                </c:pt>
                <c:pt idx="66858">
                  <c:v>154.89362407830899</c:v>
                </c:pt>
                <c:pt idx="66859">
                  <c:v>154.89594083358301</c:v>
                </c:pt>
                <c:pt idx="66860">
                  <c:v>154.89825758885601</c:v>
                </c:pt>
                <c:pt idx="66861">
                  <c:v>154.90057434413001</c:v>
                </c:pt>
                <c:pt idx="66862">
                  <c:v>154.90289109940301</c:v>
                </c:pt>
                <c:pt idx="66863">
                  <c:v>154.905207854677</c:v>
                </c:pt>
                <c:pt idx="66864">
                  <c:v>154.90752460995</c:v>
                </c:pt>
                <c:pt idx="66865">
                  <c:v>154.909841365224</c:v>
                </c:pt>
                <c:pt idx="66866">
                  <c:v>154.912158120497</c:v>
                </c:pt>
                <c:pt idx="66867">
                  <c:v>154.91447487577099</c:v>
                </c:pt>
                <c:pt idx="66868">
                  <c:v>154.91679163104399</c:v>
                </c:pt>
                <c:pt idx="66869">
                  <c:v>154.91910838631799</c:v>
                </c:pt>
                <c:pt idx="66870">
                  <c:v>154.92142514159201</c:v>
                </c:pt>
                <c:pt idx="66871">
                  <c:v>154.92374189686501</c:v>
                </c:pt>
                <c:pt idx="66872">
                  <c:v>154.92605865213901</c:v>
                </c:pt>
                <c:pt idx="66873">
                  <c:v>154.92837540741201</c:v>
                </c:pt>
                <c:pt idx="66874">
                  <c:v>154.930692162686</c:v>
                </c:pt>
                <c:pt idx="66875">
                  <c:v>154.933008917959</c:v>
                </c:pt>
                <c:pt idx="66876">
                  <c:v>154.935325673233</c:v>
                </c:pt>
                <c:pt idx="66877">
                  <c:v>154.937642428506</c:v>
                </c:pt>
                <c:pt idx="66878">
                  <c:v>154.93995918377999</c:v>
                </c:pt>
                <c:pt idx="66879">
                  <c:v>154.94227593905299</c:v>
                </c:pt>
                <c:pt idx="66880">
                  <c:v>154.94459269432701</c:v>
                </c:pt>
                <c:pt idx="66881">
                  <c:v>154.94690944960001</c:v>
                </c:pt>
                <c:pt idx="66882">
                  <c:v>154.94922620487401</c:v>
                </c:pt>
                <c:pt idx="66883">
                  <c:v>154.951542960148</c:v>
                </c:pt>
                <c:pt idx="66884">
                  <c:v>154.953859715421</c:v>
                </c:pt>
                <c:pt idx="66885">
                  <c:v>154.956176470695</c:v>
                </c:pt>
                <c:pt idx="66886">
                  <c:v>154.958493225968</c:v>
                </c:pt>
                <c:pt idx="66887">
                  <c:v>154.96080998124199</c:v>
                </c:pt>
                <c:pt idx="66888">
                  <c:v>154.96312673651499</c:v>
                </c:pt>
                <c:pt idx="66889">
                  <c:v>154.96544349178899</c:v>
                </c:pt>
                <c:pt idx="66890">
                  <c:v>154.96776024706199</c:v>
                </c:pt>
                <c:pt idx="66891">
                  <c:v>154.97007700233601</c:v>
                </c:pt>
                <c:pt idx="66892">
                  <c:v>154.97239375760901</c:v>
                </c:pt>
                <c:pt idx="66893">
                  <c:v>154.97471051288301</c:v>
                </c:pt>
                <c:pt idx="66894">
                  <c:v>154.977027268157</c:v>
                </c:pt>
                <c:pt idx="66895">
                  <c:v>154.97934402343</c:v>
                </c:pt>
                <c:pt idx="66896">
                  <c:v>154.981660778704</c:v>
                </c:pt>
                <c:pt idx="66897">
                  <c:v>154.983977533977</c:v>
                </c:pt>
                <c:pt idx="66898">
                  <c:v>154.98629428925099</c:v>
                </c:pt>
                <c:pt idx="66899">
                  <c:v>154.98861104452399</c:v>
                </c:pt>
                <c:pt idx="66900">
                  <c:v>154.99092779979799</c:v>
                </c:pt>
                <c:pt idx="66901">
                  <c:v>154.99324455507099</c:v>
                </c:pt>
                <c:pt idx="66902">
                  <c:v>154.99556131034501</c:v>
                </c:pt>
                <c:pt idx="66903">
                  <c:v>154.99787806561801</c:v>
                </c:pt>
                <c:pt idx="66904">
                  <c:v>155.00019482089201</c:v>
                </c:pt>
                <c:pt idx="66905">
                  <c:v>155.00251157616501</c:v>
                </c:pt>
                <c:pt idx="66906">
                  <c:v>155.004828331439</c:v>
                </c:pt>
                <c:pt idx="66907">
                  <c:v>155.007145086713</c:v>
                </c:pt>
                <c:pt idx="66908">
                  <c:v>155.009461841986</c:v>
                </c:pt>
                <c:pt idx="66909">
                  <c:v>155.01177859725999</c:v>
                </c:pt>
                <c:pt idx="66910">
                  <c:v>155.01409535253299</c:v>
                </c:pt>
                <c:pt idx="66911">
                  <c:v>155.01641210780701</c:v>
                </c:pt>
                <c:pt idx="66912">
                  <c:v>155.01872886308001</c:v>
                </c:pt>
                <c:pt idx="66913">
                  <c:v>155.02104561835401</c:v>
                </c:pt>
                <c:pt idx="66914">
                  <c:v>155.02336237362701</c:v>
                </c:pt>
                <c:pt idx="66915">
                  <c:v>155.025679128901</c:v>
                </c:pt>
                <c:pt idx="66916">
                  <c:v>155.027995884174</c:v>
                </c:pt>
                <c:pt idx="66917">
                  <c:v>155.030312639448</c:v>
                </c:pt>
                <c:pt idx="66918">
                  <c:v>155.032629394721</c:v>
                </c:pt>
                <c:pt idx="66919">
                  <c:v>155.03494614999499</c:v>
                </c:pt>
                <c:pt idx="66920">
                  <c:v>155.03726290526899</c:v>
                </c:pt>
                <c:pt idx="66921">
                  <c:v>155.03957966054199</c:v>
                </c:pt>
                <c:pt idx="66922">
                  <c:v>155.04189641581601</c:v>
                </c:pt>
                <c:pt idx="66923">
                  <c:v>155.04421317108901</c:v>
                </c:pt>
                <c:pt idx="66924">
                  <c:v>155.04652992636301</c:v>
                </c:pt>
                <c:pt idx="66925">
                  <c:v>155.04884668163601</c:v>
                </c:pt>
                <c:pt idx="66926">
                  <c:v>155.05116343691</c:v>
                </c:pt>
                <c:pt idx="66927">
                  <c:v>155.053480192183</c:v>
                </c:pt>
                <c:pt idx="66928">
                  <c:v>155.055796947457</c:v>
                </c:pt>
                <c:pt idx="66929">
                  <c:v>155.05811370273</c:v>
                </c:pt>
                <c:pt idx="66930">
                  <c:v>155.06043045800399</c:v>
                </c:pt>
                <c:pt idx="66931">
                  <c:v>155.06274721327699</c:v>
                </c:pt>
                <c:pt idx="66932">
                  <c:v>155.06506396855099</c:v>
                </c:pt>
                <c:pt idx="66933">
                  <c:v>155.06738072382501</c:v>
                </c:pt>
                <c:pt idx="66934">
                  <c:v>155.06969747909801</c:v>
                </c:pt>
                <c:pt idx="66935">
                  <c:v>155.07201423437201</c:v>
                </c:pt>
                <c:pt idx="66936">
                  <c:v>155.07433098964501</c:v>
                </c:pt>
                <c:pt idx="66937">
                  <c:v>155.076647744919</c:v>
                </c:pt>
                <c:pt idx="66938">
                  <c:v>155.078964500192</c:v>
                </c:pt>
                <c:pt idx="66939">
                  <c:v>155.081281255466</c:v>
                </c:pt>
                <c:pt idx="66940">
                  <c:v>155.083598010739</c:v>
                </c:pt>
                <c:pt idx="66941">
                  <c:v>155.08591476601299</c:v>
                </c:pt>
                <c:pt idx="66942">
                  <c:v>155.08823152128599</c:v>
                </c:pt>
                <c:pt idx="66943">
                  <c:v>155.09054827656001</c:v>
                </c:pt>
                <c:pt idx="66944">
                  <c:v>155.09286503183401</c:v>
                </c:pt>
                <c:pt idx="66945">
                  <c:v>155.09518178710701</c:v>
                </c:pt>
                <c:pt idx="66946">
                  <c:v>155.097498542381</c:v>
                </c:pt>
                <c:pt idx="66947">
                  <c:v>155.099815297654</c:v>
                </c:pt>
                <c:pt idx="66948">
                  <c:v>155.102132052928</c:v>
                </c:pt>
                <c:pt idx="66949">
                  <c:v>155.104448808201</c:v>
                </c:pt>
                <c:pt idx="66950">
                  <c:v>155.10676556347499</c:v>
                </c:pt>
                <c:pt idx="66951">
                  <c:v>155.10908231874799</c:v>
                </c:pt>
                <c:pt idx="66952">
                  <c:v>155.11139907402199</c:v>
                </c:pt>
                <c:pt idx="66953">
                  <c:v>155.11371582929499</c:v>
                </c:pt>
                <c:pt idx="66954">
                  <c:v>155.11603258456901</c:v>
                </c:pt>
                <c:pt idx="66955">
                  <c:v>155.11834933984201</c:v>
                </c:pt>
                <c:pt idx="66956">
                  <c:v>155.12066609511601</c:v>
                </c:pt>
                <c:pt idx="66957">
                  <c:v>155.12298285039</c:v>
                </c:pt>
                <c:pt idx="66958">
                  <c:v>155.125299605663</c:v>
                </c:pt>
                <c:pt idx="66959">
                  <c:v>155.127616360937</c:v>
                </c:pt>
                <c:pt idx="66960">
                  <c:v>155.12993311621</c:v>
                </c:pt>
                <c:pt idx="66961">
                  <c:v>155.13224987148399</c:v>
                </c:pt>
                <c:pt idx="66962">
                  <c:v>155.13456662675699</c:v>
                </c:pt>
                <c:pt idx="66963">
                  <c:v>155.13688338203099</c:v>
                </c:pt>
                <c:pt idx="66964">
                  <c:v>155.13920013730399</c:v>
                </c:pt>
                <c:pt idx="66965">
                  <c:v>155.14151689257801</c:v>
                </c:pt>
                <c:pt idx="66966">
                  <c:v>155.14383364785101</c:v>
                </c:pt>
                <c:pt idx="66967">
                  <c:v>155.14615040312501</c:v>
                </c:pt>
                <c:pt idx="66968">
                  <c:v>155.14846715839801</c:v>
                </c:pt>
                <c:pt idx="66969">
                  <c:v>155.150783913672</c:v>
                </c:pt>
                <c:pt idx="66970">
                  <c:v>155.153100668946</c:v>
                </c:pt>
                <c:pt idx="66971">
                  <c:v>155.155417424219</c:v>
                </c:pt>
                <c:pt idx="66972">
                  <c:v>155.15773417949299</c:v>
                </c:pt>
                <c:pt idx="66973">
                  <c:v>155.16005093476599</c:v>
                </c:pt>
                <c:pt idx="66974">
                  <c:v>155.16236769004001</c:v>
                </c:pt>
                <c:pt idx="66975">
                  <c:v>155.16468444531299</c:v>
                </c:pt>
                <c:pt idx="66976">
                  <c:v>155.16700120058701</c:v>
                </c:pt>
                <c:pt idx="66977">
                  <c:v>155.16931795586001</c:v>
                </c:pt>
                <c:pt idx="66978">
                  <c:v>155.171634711134</c:v>
                </c:pt>
                <c:pt idx="66979">
                  <c:v>155.173951466407</c:v>
                </c:pt>
                <c:pt idx="66980">
                  <c:v>155.176268221681</c:v>
                </c:pt>
                <c:pt idx="66981">
                  <c:v>155.178584976954</c:v>
                </c:pt>
                <c:pt idx="66982">
                  <c:v>155.18090173222799</c:v>
                </c:pt>
                <c:pt idx="66983">
                  <c:v>155.18321848750199</c:v>
                </c:pt>
                <c:pt idx="66984">
                  <c:v>155.18553524277499</c:v>
                </c:pt>
                <c:pt idx="66985">
                  <c:v>155.18785199804901</c:v>
                </c:pt>
                <c:pt idx="66986">
                  <c:v>155.19016875332201</c:v>
                </c:pt>
                <c:pt idx="66987">
                  <c:v>155.19248550859601</c:v>
                </c:pt>
                <c:pt idx="66988">
                  <c:v>155.19480226386901</c:v>
                </c:pt>
                <c:pt idx="66989">
                  <c:v>155.197119019143</c:v>
                </c:pt>
                <c:pt idx="66990">
                  <c:v>155.199435774416</c:v>
                </c:pt>
                <c:pt idx="66991">
                  <c:v>155.20175252969</c:v>
                </c:pt>
                <c:pt idx="66992">
                  <c:v>155.204069284963</c:v>
                </c:pt>
                <c:pt idx="66993">
                  <c:v>155.20638604023699</c:v>
                </c:pt>
                <c:pt idx="66994">
                  <c:v>155.20870279551099</c:v>
                </c:pt>
                <c:pt idx="66995">
                  <c:v>155.21101955078399</c:v>
                </c:pt>
                <c:pt idx="66996">
                  <c:v>155.21333630605801</c:v>
                </c:pt>
                <c:pt idx="66997">
                  <c:v>155.21565306133101</c:v>
                </c:pt>
                <c:pt idx="66998">
                  <c:v>155.21796981660501</c:v>
                </c:pt>
                <c:pt idx="66999">
                  <c:v>155.22028657187801</c:v>
                </c:pt>
                <c:pt idx="67000">
                  <c:v>155.222603327152</c:v>
                </c:pt>
                <c:pt idx="67001">
                  <c:v>155.224920082425</c:v>
                </c:pt>
                <c:pt idx="67002">
                  <c:v>155.227236837699</c:v>
                </c:pt>
                <c:pt idx="67003">
                  <c:v>155.229553592972</c:v>
                </c:pt>
                <c:pt idx="67004">
                  <c:v>155.23187034824599</c:v>
                </c:pt>
                <c:pt idx="67005">
                  <c:v>155.23418710351899</c:v>
                </c:pt>
                <c:pt idx="67006">
                  <c:v>155.23650385879299</c:v>
                </c:pt>
                <c:pt idx="67007">
                  <c:v>155.23882061406701</c:v>
                </c:pt>
                <c:pt idx="67008">
                  <c:v>155.24113736934001</c:v>
                </c:pt>
                <c:pt idx="67009">
                  <c:v>155.243454124614</c:v>
                </c:pt>
                <c:pt idx="67010">
                  <c:v>155.245770879887</c:v>
                </c:pt>
                <c:pt idx="67011">
                  <c:v>155.248087635161</c:v>
                </c:pt>
                <c:pt idx="67012">
                  <c:v>155.250404390434</c:v>
                </c:pt>
                <c:pt idx="67013">
                  <c:v>155.25272114570799</c:v>
                </c:pt>
                <c:pt idx="67014">
                  <c:v>155.25503790098099</c:v>
                </c:pt>
                <c:pt idx="67015">
                  <c:v>155.25735465625499</c:v>
                </c:pt>
                <c:pt idx="67016">
                  <c:v>155.25967141152799</c:v>
                </c:pt>
                <c:pt idx="67017">
                  <c:v>155.26198816680201</c:v>
                </c:pt>
                <c:pt idx="67018">
                  <c:v>155.26430492207501</c:v>
                </c:pt>
                <c:pt idx="67019">
                  <c:v>155.26662167734901</c:v>
                </c:pt>
                <c:pt idx="67020">
                  <c:v>155.268938432623</c:v>
                </c:pt>
                <c:pt idx="67021">
                  <c:v>155.271255187896</c:v>
                </c:pt>
                <c:pt idx="67022">
                  <c:v>155.27357194317</c:v>
                </c:pt>
                <c:pt idx="67023">
                  <c:v>155.275888698443</c:v>
                </c:pt>
                <c:pt idx="67024">
                  <c:v>155.27820545371699</c:v>
                </c:pt>
                <c:pt idx="67025">
                  <c:v>155.28052220898999</c:v>
                </c:pt>
                <c:pt idx="67026">
                  <c:v>155.28283896426399</c:v>
                </c:pt>
                <c:pt idx="67027">
                  <c:v>155.28515571953699</c:v>
                </c:pt>
                <c:pt idx="67028">
                  <c:v>155.28747247481101</c:v>
                </c:pt>
                <c:pt idx="67029">
                  <c:v>155.28978923008401</c:v>
                </c:pt>
                <c:pt idx="67030">
                  <c:v>155.29210598535801</c:v>
                </c:pt>
                <c:pt idx="67031">
                  <c:v>155.294422740632</c:v>
                </c:pt>
                <c:pt idx="67032">
                  <c:v>155.296739495905</c:v>
                </c:pt>
                <c:pt idx="67033">
                  <c:v>155.299056251179</c:v>
                </c:pt>
                <c:pt idx="67034">
                  <c:v>155.301373006452</c:v>
                </c:pt>
                <c:pt idx="67035">
                  <c:v>155.30368976172599</c:v>
                </c:pt>
                <c:pt idx="67036">
                  <c:v>155.30600651699899</c:v>
                </c:pt>
                <c:pt idx="67037">
                  <c:v>155.30832327227299</c:v>
                </c:pt>
                <c:pt idx="67038">
                  <c:v>155.31064002754599</c:v>
                </c:pt>
                <c:pt idx="67039">
                  <c:v>155.31295678282001</c:v>
                </c:pt>
                <c:pt idx="67040">
                  <c:v>155.31527353809301</c:v>
                </c:pt>
                <c:pt idx="67041">
                  <c:v>155.317590293367</c:v>
                </c:pt>
                <c:pt idx="67042">
                  <c:v>155.31990704864</c:v>
                </c:pt>
                <c:pt idx="67043">
                  <c:v>155.322223803914</c:v>
                </c:pt>
                <c:pt idx="67044">
                  <c:v>155.32454055918799</c:v>
                </c:pt>
                <c:pt idx="67045">
                  <c:v>155.32685731446099</c:v>
                </c:pt>
                <c:pt idx="67046">
                  <c:v>155.32917406973499</c:v>
                </c:pt>
                <c:pt idx="67047">
                  <c:v>155.33149082500799</c:v>
                </c:pt>
                <c:pt idx="67048">
                  <c:v>155.33380758028201</c:v>
                </c:pt>
                <c:pt idx="67049">
                  <c:v>155.33612433555501</c:v>
                </c:pt>
                <c:pt idx="67050">
                  <c:v>155.33844109082901</c:v>
                </c:pt>
                <c:pt idx="67051">
                  <c:v>155.34075784610201</c:v>
                </c:pt>
                <c:pt idx="67052">
                  <c:v>155.343074601376</c:v>
                </c:pt>
                <c:pt idx="67053">
                  <c:v>155.345391356649</c:v>
                </c:pt>
                <c:pt idx="67054">
                  <c:v>155.347708111923</c:v>
                </c:pt>
                <c:pt idx="67055">
                  <c:v>155.350024867196</c:v>
                </c:pt>
                <c:pt idx="67056">
                  <c:v>155.35234162246999</c:v>
                </c:pt>
                <c:pt idx="67057">
                  <c:v>155.35465837774399</c:v>
                </c:pt>
                <c:pt idx="67058">
                  <c:v>155.35697513301699</c:v>
                </c:pt>
                <c:pt idx="67059">
                  <c:v>155.35929188829101</c:v>
                </c:pt>
                <c:pt idx="67060">
                  <c:v>155.36160864356401</c:v>
                </c:pt>
                <c:pt idx="67061">
                  <c:v>155.36392539883801</c:v>
                </c:pt>
                <c:pt idx="67062">
                  <c:v>155.36624215411101</c:v>
                </c:pt>
                <c:pt idx="67063">
                  <c:v>155.368558909385</c:v>
                </c:pt>
                <c:pt idx="67064">
                  <c:v>155.370875664658</c:v>
                </c:pt>
                <c:pt idx="67065">
                  <c:v>155.373192419932</c:v>
                </c:pt>
                <c:pt idx="67066">
                  <c:v>155.375509175205</c:v>
                </c:pt>
                <c:pt idx="67067">
                  <c:v>155.37782593047899</c:v>
                </c:pt>
                <c:pt idx="67068">
                  <c:v>155.38014268575199</c:v>
                </c:pt>
                <c:pt idx="67069">
                  <c:v>155.38245944102599</c:v>
                </c:pt>
                <c:pt idx="67070">
                  <c:v>155.38477619630001</c:v>
                </c:pt>
                <c:pt idx="67071">
                  <c:v>155.38709295157301</c:v>
                </c:pt>
                <c:pt idx="67072">
                  <c:v>155.389409706847</c:v>
                </c:pt>
                <c:pt idx="67073">
                  <c:v>155.39172646212</c:v>
                </c:pt>
                <c:pt idx="67074">
                  <c:v>155.394043217394</c:v>
                </c:pt>
                <c:pt idx="67075">
                  <c:v>155.396359972667</c:v>
                </c:pt>
                <c:pt idx="67076">
                  <c:v>155.39867672794099</c:v>
                </c:pt>
                <c:pt idx="67077">
                  <c:v>155.40099348321399</c:v>
                </c:pt>
                <c:pt idx="67078">
                  <c:v>155.40331023848799</c:v>
                </c:pt>
                <c:pt idx="67079">
                  <c:v>155.40562699376099</c:v>
                </c:pt>
                <c:pt idx="67080">
                  <c:v>155.40794374903501</c:v>
                </c:pt>
                <c:pt idx="67081">
                  <c:v>155.41026050430901</c:v>
                </c:pt>
                <c:pt idx="67082">
                  <c:v>155.41257725958201</c:v>
                </c:pt>
                <c:pt idx="67083">
                  <c:v>155.414894014856</c:v>
                </c:pt>
                <c:pt idx="67084">
                  <c:v>155.417210770129</c:v>
                </c:pt>
                <c:pt idx="67085">
                  <c:v>155.419527525403</c:v>
                </c:pt>
                <c:pt idx="67086">
                  <c:v>155.421844280676</c:v>
                </c:pt>
                <c:pt idx="67087">
                  <c:v>155.42416103594999</c:v>
                </c:pt>
                <c:pt idx="67088">
                  <c:v>155.42647779122299</c:v>
                </c:pt>
                <c:pt idx="67089">
                  <c:v>155.42879454649699</c:v>
                </c:pt>
                <c:pt idx="67090">
                  <c:v>155.43111130176999</c:v>
                </c:pt>
                <c:pt idx="67091">
                  <c:v>155.43342805704401</c:v>
                </c:pt>
                <c:pt idx="67092">
                  <c:v>155.43574481231701</c:v>
                </c:pt>
                <c:pt idx="67093">
                  <c:v>155.43806156759101</c:v>
                </c:pt>
                <c:pt idx="67094">
                  <c:v>155.440378322865</c:v>
                </c:pt>
                <c:pt idx="67095">
                  <c:v>155.442695078138</c:v>
                </c:pt>
                <c:pt idx="67096">
                  <c:v>155.445011833412</c:v>
                </c:pt>
                <c:pt idx="67097">
                  <c:v>155.447328588685</c:v>
                </c:pt>
                <c:pt idx="67098">
                  <c:v>155.44964534395899</c:v>
                </c:pt>
                <c:pt idx="67099">
                  <c:v>155.45196209923199</c:v>
                </c:pt>
                <c:pt idx="67100">
                  <c:v>155.45427885450599</c:v>
                </c:pt>
                <c:pt idx="67101">
                  <c:v>155.45659560977899</c:v>
                </c:pt>
                <c:pt idx="67102">
                  <c:v>155.45891236505301</c:v>
                </c:pt>
                <c:pt idx="67103">
                  <c:v>155.46122912032601</c:v>
                </c:pt>
                <c:pt idx="67104">
                  <c:v>155.4635458756</c:v>
                </c:pt>
                <c:pt idx="67105">
                  <c:v>155.465862630873</c:v>
                </c:pt>
                <c:pt idx="67106">
                  <c:v>155.468179386147</c:v>
                </c:pt>
                <c:pt idx="67107">
                  <c:v>155.47049614142099</c:v>
                </c:pt>
                <c:pt idx="67108">
                  <c:v>155.47281289669399</c:v>
                </c:pt>
                <c:pt idx="67109">
                  <c:v>155.47512965196799</c:v>
                </c:pt>
                <c:pt idx="67110">
                  <c:v>155.47744640724099</c:v>
                </c:pt>
                <c:pt idx="67111">
                  <c:v>155.47976316251501</c:v>
                </c:pt>
                <c:pt idx="67112">
                  <c:v>155.48207991778801</c:v>
                </c:pt>
                <c:pt idx="67113">
                  <c:v>155.48439667306201</c:v>
                </c:pt>
                <c:pt idx="67114">
                  <c:v>155.48671342833501</c:v>
                </c:pt>
                <c:pt idx="67115">
                  <c:v>155.489030183609</c:v>
                </c:pt>
                <c:pt idx="67116">
                  <c:v>155.491346938882</c:v>
                </c:pt>
                <c:pt idx="67117">
                  <c:v>155.493663694156</c:v>
                </c:pt>
                <c:pt idx="67118">
                  <c:v>155.495980449429</c:v>
                </c:pt>
                <c:pt idx="67119">
                  <c:v>155.49829720470299</c:v>
                </c:pt>
                <c:pt idx="67120">
                  <c:v>155.50061395997699</c:v>
                </c:pt>
                <c:pt idx="67121">
                  <c:v>155.50293071524999</c:v>
                </c:pt>
                <c:pt idx="67122">
                  <c:v>155.50524747052401</c:v>
                </c:pt>
                <c:pt idx="67123">
                  <c:v>155.50756422579701</c:v>
                </c:pt>
                <c:pt idx="67124">
                  <c:v>155.50988098107101</c:v>
                </c:pt>
                <c:pt idx="67125">
                  <c:v>155.51219773634401</c:v>
                </c:pt>
                <c:pt idx="67126">
                  <c:v>155.514514491618</c:v>
                </c:pt>
                <c:pt idx="67127">
                  <c:v>155.516831246891</c:v>
                </c:pt>
                <c:pt idx="67128">
                  <c:v>155.519148002165</c:v>
                </c:pt>
                <c:pt idx="67129">
                  <c:v>155.521464757438</c:v>
                </c:pt>
                <c:pt idx="67130">
                  <c:v>155.52378151271199</c:v>
                </c:pt>
                <c:pt idx="67131">
                  <c:v>155.52609826798599</c:v>
                </c:pt>
                <c:pt idx="67132">
                  <c:v>155.52841502325899</c:v>
                </c:pt>
                <c:pt idx="67133">
                  <c:v>155.53073177853301</c:v>
                </c:pt>
                <c:pt idx="67134">
                  <c:v>155.53304853380601</c:v>
                </c:pt>
                <c:pt idx="67135">
                  <c:v>155.53536528908</c:v>
                </c:pt>
                <c:pt idx="67136">
                  <c:v>155.53768204435301</c:v>
                </c:pt>
                <c:pt idx="67137">
                  <c:v>155.539998799627</c:v>
                </c:pt>
                <c:pt idx="67138">
                  <c:v>155.5423155549</c:v>
                </c:pt>
                <c:pt idx="67139">
                  <c:v>155.54463231017399</c:v>
                </c:pt>
                <c:pt idx="67140">
                  <c:v>155.546949065447</c:v>
                </c:pt>
                <c:pt idx="67141">
                  <c:v>155.54926582072099</c:v>
                </c:pt>
                <c:pt idx="67142">
                  <c:v>155.55158257599399</c:v>
                </c:pt>
                <c:pt idx="67143">
                  <c:v>155.55389933126801</c:v>
                </c:pt>
                <c:pt idx="67144">
                  <c:v>155.55621608654201</c:v>
                </c:pt>
                <c:pt idx="67145">
                  <c:v>155.55853284181501</c:v>
                </c:pt>
                <c:pt idx="67146">
                  <c:v>155.560849597089</c:v>
                </c:pt>
                <c:pt idx="67147">
                  <c:v>155.563166352362</c:v>
                </c:pt>
                <c:pt idx="67148">
                  <c:v>155.565483107636</c:v>
                </c:pt>
                <c:pt idx="67149">
                  <c:v>155.567799862909</c:v>
                </c:pt>
                <c:pt idx="67150">
                  <c:v>155.57011661818299</c:v>
                </c:pt>
                <c:pt idx="67151">
                  <c:v>155.57243337345599</c:v>
                </c:pt>
                <c:pt idx="67152">
                  <c:v>155.57475012872999</c:v>
                </c:pt>
                <c:pt idx="67153">
                  <c:v>155.57706688400299</c:v>
                </c:pt>
                <c:pt idx="67154">
                  <c:v>155.57938363927701</c:v>
                </c:pt>
                <c:pt idx="67155">
                  <c:v>155.58170039455001</c:v>
                </c:pt>
                <c:pt idx="67156">
                  <c:v>155.58401714982401</c:v>
                </c:pt>
                <c:pt idx="67157">
                  <c:v>155.586333905098</c:v>
                </c:pt>
                <c:pt idx="67158">
                  <c:v>155.588650660371</c:v>
                </c:pt>
                <c:pt idx="67159">
                  <c:v>155.590967415645</c:v>
                </c:pt>
                <c:pt idx="67160">
                  <c:v>155.593284170918</c:v>
                </c:pt>
                <c:pt idx="67161">
                  <c:v>155.59560092619199</c:v>
                </c:pt>
                <c:pt idx="67162">
                  <c:v>155.59791768146499</c:v>
                </c:pt>
                <c:pt idx="67163">
                  <c:v>155.60023443673899</c:v>
                </c:pt>
                <c:pt idx="67164">
                  <c:v>155.60255119201199</c:v>
                </c:pt>
                <c:pt idx="67165">
                  <c:v>155.60486794728601</c:v>
                </c:pt>
                <c:pt idx="67166">
                  <c:v>155.60718470255901</c:v>
                </c:pt>
                <c:pt idx="67167">
                  <c:v>155.60950145783301</c:v>
                </c:pt>
                <c:pt idx="67168">
                  <c:v>155.611818213107</c:v>
                </c:pt>
                <c:pt idx="67169">
                  <c:v>155.61413496838</c:v>
                </c:pt>
                <c:pt idx="67170">
                  <c:v>155.616451723654</c:v>
                </c:pt>
                <c:pt idx="67171">
                  <c:v>155.618768478927</c:v>
                </c:pt>
                <c:pt idx="67172">
                  <c:v>155.62108523420099</c:v>
                </c:pt>
                <c:pt idx="67173">
                  <c:v>155.62340198947399</c:v>
                </c:pt>
                <c:pt idx="67174">
                  <c:v>155.62571874474801</c:v>
                </c:pt>
                <c:pt idx="67175">
                  <c:v>155.62803550002101</c:v>
                </c:pt>
                <c:pt idx="67176">
                  <c:v>155.63035225529501</c:v>
                </c:pt>
                <c:pt idx="67177">
                  <c:v>155.63266901056801</c:v>
                </c:pt>
                <c:pt idx="67178">
                  <c:v>155.634985765842</c:v>
                </c:pt>
                <c:pt idx="67179">
                  <c:v>155.637302521115</c:v>
                </c:pt>
                <c:pt idx="67180">
                  <c:v>155.639619276389</c:v>
                </c:pt>
                <c:pt idx="67181">
                  <c:v>155.64193603166299</c:v>
                </c:pt>
                <c:pt idx="67182">
                  <c:v>155.64425278693599</c:v>
                </c:pt>
                <c:pt idx="67183">
                  <c:v>155.64656954220999</c:v>
                </c:pt>
                <c:pt idx="67184">
                  <c:v>155.64888629748299</c:v>
                </c:pt>
                <c:pt idx="67185">
                  <c:v>155.65120305275701</c:v>
                </c:pt>
                <c:pt idx="67186">
                  <c:v>155.65351980803001</c:v>
                </c:pt>
                <c:pt idx="67187">
                  <c:v>155.65583656330401</c:v>
                </c:pt>
                <c:pt idx="67188">
                  <c:v>155.65815331857701</c:v>
                </c:pt>
                <c:pt idx="67189">
                  <c:v>155.660470073851</c:v>
                </c:pt>
                <c:pt idx="67190">
                  <c:v>155.662786829124</c:v>
                </c:pt>
                <c:pt idx="67191">
                  <c:v>155.665103584398</c:v>
                </c:pt>
                <c:pt idx="67192">
                  <c:v>155.667420339671</c:v>
                </c:pt>
                <c:pt idx="67193">
                  <c:v>155.66973709494499</c:v>
                </c:pt>
                <c:pt idx="67194">
                  <c:v>155.67205385021899</c:v>
                </c:pt>
                <c:pt idx="67195">
                  <c:v>155.67437060549199</c:v>
                </c:pt>
                <c:pt idx="67196">
                  <c:v>155.67668736076601</c:v>
                </c:pt>
                <c:pt idx="67197">
                  <c:v>155.67900411603901</c:v>
                </c:pt>
                <c:pt idx="67198">
                  <c:v>155.68132087131301</c:v>
                </c:pt>
                <c:pt idx="67199">
                  <c:v>155.68363762658601</c:v>
                </c:pt>
                <c:pt idx="67200">
                  <c:v>155.68595438186</c:v>
                </c:pt>
                <c:pt idx="67201">
                  <c:v>155.688271137133</c:v>
                </c:pt>
                <c:pt idx="67202">
                  <c:v>155.690587892407</c:v>
                </c:pt>
                <c:pt idx="67203">
                  <c:v>155.69290464768</c:v>
                </c:pt>
                <c:pt idx="67204">
                  <c:v>155.69522140295399</c:v>
                </c:pt>
                <c:pt idx="67205">
                  <c:v>155.69753815822699</c:v>
                </c:pt>
                <c:pt idx="67206">
                  <c:v>155.69985491350101</c:v>
                </c:pt>
                <c:pt idx="67207">
                  <c:v>155.70217166877501</c:v>
                </c:pt>
                <c:pt idx="67208">
                  <c:v>155.70448842404801</c:v>
                </c:pt>
                <c:pt idx="67209">
                  <c:v>155.706805179322</c:v>
                </c:pt>
                <c:pt idx="67210">
                  <c:v>155.709121934595</c:v>
                </c:pt>
                <c:pt idx="67211">
                  <c:v>155.711438689869</c:v>
                </c:pt>
                <c:pt idx="67212">
                  <c:v>155.713755445142</c:v>
                </c:pt>
                <c:pt idx="67213">
                  <c:v>155.71607220041599</c:v>
                </c:pt>
                <c:pt idx="67214">
                  <c:v>155.71838895568899</c:v>
                </c:pt>
                <c:pt idx="67215">
                  <c:v>155.72070571096299</c:v>
                </c:pt>
                <c:pt idx="67216">
                  <c:v>155.72302246623599</c:v>
                </c:pt>
                <c:pt idx="67217">
                  <c:v>155.72533922151001</c:v>
                </c:pt>
                <c:pt idx="67218">
                  <c:v>155.72765597678401</c:v>
                </c:pt>
                <c:pt idx="67219">
                  <c:v>155.72997273205701</c:v>
                </c:pt>
                <c:pt idx="67220">
                  <c:v>155.732289487331</c:v>
                </c:pt>
                <c:pt idx="67221">
                  <c:v>155.734606242604</c:v>
                </c:pt>
                <c:pt idx="67222">
                  <c:v>155.736922997878</c:v>
                </c:pt>
                <c:pt idx="67223">
                  <c:v>155.739239753151</c:v>
                </c:pt>
                <c:pt idx="67224">
                  <c:v>155.74155650842499</c:v>
                </c:pt>
                <c:pt idx="67225">
                  <c:v>155.74387326369799</c:v>
                </c:pt>
                <c:pt idx="67226">
                  <c:v>155.74619001897199</c:v>
                </c:pt>
                <c:pt idx="67227">
                  <c:v>155.74850677424499</c:v>
                </c:pt>
                <c:pt idx="67228">
                  <c:v>155.75082352951901</c:v>
                </c:pt>
                <c:pt idx="67229">
                  <c:v>155.75314028479201</c:v>
                </c:pt>
                <c:pt idx="67230">
                  <c:v>155.75545704006601</c:v>
                </c:pt>
                <c:pt idx="67231">
                  <c:v>155.75777379534</c:v>
                </c:pt>
                <c:pt idx="67232">
                  <c:v>155.760090550613</c:v>
                </c:pt>
                <c:pt idx="67233">
                  <c:v>155.762407305887</c:v>
                </c:pt>
                <c:pt idx="67234">
                  <c:v>155.76472406116</c:v>
                </c:pt>
                <c:pt idx="67235">
                  <c:v>155.76704081643399</c:v>
                </c:pt>
                <c:pt idx="67236">
                  <c:v>155.76935757170699</c:v>
                </c:pt>
                <c:pt idx="67237">
                  <c:v>155.77167432698101</c:v>
                </c:pt>
                <c:pt idx="67238">
                  <c:v>155.77399108225401</c:v>
                </c:pt>
                <c:pt idx="67239">
                  <c:v>155.77630783752801</c:v>
                </c:pt>
                <c:pt idx="67240">
                  <c:v>155.77862459280101</c:v>
                </c:pt>
                <c:pt idx="67241">
                  <c:v>155.780941348075</c:v>
                </c:pt>
                <c:pt idx="67242">
                  <c:v>155.783258103348</c:v>
                </c:pt>
                <c:pt idx="67243">
                  <c:v>155.785574858622</c:v>
                </c:pt>
                <c:pt idx="67244">
                  <c:v>155.78789161389599</c:v>
                </c:pt>
                <c:pt idx="67245">
                  <c:v>155.79020836916899</c:v>
                </c:pt>
                <c:pt idx="67246">
                  <c:v>155.79252512444299</c:v>
                </c:pt>
                <c:pt idx="67247">
                  <c:v>155.79484187971599</c:v>
                </c:pt>
                <c:pt idx="67248">
                  <c:v>155.79715863499001</c:v>
                </c:pt>
                <c:pt idx="67249">
                  <c:v>155.79947539026301</c:v>
                </c:pt>
                <c:pt idx="67250">
                  <c:v>155.80179214553701</c:v>
                </c:pt>
                <c:pt idx="67251">
                  <c:v>155.80410890081001</c:v>
                </c:pt>
                <c:pt idx="67252">
                  <c:v>155.806425656084</c:v>
                </c:pt>
                <c:pt idx="67253">
                  <c:v>155.808742411357</c:v>
                </c:pt>
                <c:pt idx="67254">
                  <c:v>155.811059166631</c:v>
                </c:pt>
                <c:pt idx="67255">
                  <c:v>155.813375921904</c:v>
                </c:pt>
                <c:pt idx="67256">
                  <c:v>155.81569267717799</c:v>
                </c:pt>
                <c:pt idx="67257">
                  <c:v>155.81800943245199</c:v>
                </c:pt>
                <c:pt idx="67258">
                  <c:v>155.82032618772499</c:v>
                </c:pt>
                <c:pt idx="67259">
                  <c:v>155.82264294299901</c:v>
                </c:pt>
                <c:pt idx="67260">
                  <c:v>155.82495969827201</c:v>
                </c:pt>
                <c:pt idx="67261">
                  <c:v>155.82727645354601</c:v>
                </c:pt>
                <c:pt idx="67262">
                  <c:v>155.82959320881901</c:v>
                </c:pt>
                <c:pt idx="67263">
                  <c:v>155.831909964093</c:v>
                </c:pt>
                <c:pt idx="67264">
                  <c:v>155.834226719366</c:v>
                </c:pt>
                <c:pt idx="67265">
                  <c:v>155.83654347464</c:v>
                </c:pt>
                <c:pt idx="67266">
                  <c:v>155.838860229913</c:v>
                </c:pt>
                <c:pt idx="67267">
                  <c:v>155.84117698518699</c:v>
                </c:pt>
                <c:pt idx="67268">
                  <c:v>155.84349374046101</c:v>
                </c:pt>
                <c:pt idx="67269">
                  <c:v>155.84581049573401</c:v>
                </c:pt>
                <c:pt idx="67270">
                  <c:v>155.84812725100801</c:v>
                </c:pt>
                <c:pt idx="67271">
                  <c:v>155.85044400628101</c:v>
                </c:pt>
                <c:pt idx="67272">
                  <c:v>155.852760761555</c:v>
                </c:pt>
                <c:pt idx="67273">
                  <c:v>155.855077516828</c:v>
                </c:pt>
                <c:pt idx="67274">
                  <c:v>155.857394272102</c:v>
                </c:pt>
                <c:pt idx="67275">
                  <c:v>155.859711027375</c:v>
                </c:pt>
                <c:pt idx="67276">
                  <c:v>155.86202778264899</c:v>
                </c:pt>
                <c:pt idx="67277">
                  <c:v>155.86434453792199</c:v>
                </c:pt>
                <c:pt idx="67278">
                  <c:v>155.86666129319599</c:v>
                </c:pt>
                <c:pt idx="67279">
                  <c:v>155.86897804846899</c:v>
                </c:pt>
                <c:pt idx="67280">
                  <c:v>155.87129480374301</c:v>
                </c:pt>
                <c:pt idx="67281">
                  <c:v>155.87361155901701</c:v>
                </c:pt>
                <c:pt idx="67282">
                  <c:v>155.87592831429001</c:v>
                </c:pt>
                <c:pt idx="67283">
                  <c:v>155.878245069564</c:v>
                </c:pt>
                <c:pt idx="67284">
                  <c:v>155.880561824837</c:v>
                </c:pt>
                <c:pt idx="67285">
                  <c:v>155.882878580111</c:v>
                </c:pt>
                <c:pt idx="67286">
                  <c:v>155.885195335384</c:v>
                </c:pt>
                <c:pt idx="67287">
                  <c:v>155.88751209065799</c:v>
                </c:pt>
                <c:pt idx="67288">
                  <c:v>155.88982884593099</c:v>
                </c:pt>
                <c:pt idx="67289">
                  <c:v>155.89214560120499</c:v>
                </c:pt>
                <c:pt idx="67290">
                  <c:v>155.89446235647799</c:v>
                </c:pt>
                <c:pt idx="67291">
                  <c:v>155.89677911175201</c:v>
                </c:pt>
                <c:pt idx="67292">
                  <c:v>155.89909586702501</c:v>
                </c:pt>
                <c:pt idx="67293">
                  <c:v>155.90141262229901</c:v>
                </c:pt>
                <c:pt idx="67294">
                  <c:v>155.903729377573</c:v>
                </c:pt>
                <c:pt idx="67295">
                  <c:v>155.906046132846</c:v>
                </c:pt>
                <c:pt idx="67296">
                  <c:v>155.90836288812</c:v>
                </c:pt>
                <c:pt idx="67297">
                  <c:v>155.910679643393</c:v>
                </c:pt>
                <c:pt idx="67298">
                  <c:v>155.91299639866699</c:v>
                </c:pt>
                <c:pt idx="67299">
                  <c:v>155.91531315393999</c:v>
                </c:pt>
                <c:pt idx="67300">
                  <c:v>155.91762990921401</c:v>
                </c:pt>
                <c:pt idx="67301">
                  <c:v>155.91994666448699</c:v>
                </c:pt>
                <c:pt idx="67302">
                  <c:v>155.92226341976101</c:v>
                </c:pt>
                <c:pt idx="67303">
                  <c:v>155.92458017503401</c:v>
                </c:pt>
                <c:pt idx="67304">
                  <c:v>155.926896930308</c:v>
                </c:pt>
                <c:pt idx="67305">
                  <c:v>155.929213685582</c:v>
                </c:pt>
                <c:pt idx="67306">
                  <c:v>155.931530440855</c:v>
                </c:pt>
                <c:pt idx="67307">
                  <c:v>155.93384719612899</c:v>
                </c:pt>
                <c:pt idx="67308">
                  <c:v>155.93616395140199</c:v>
                </c:pt>
                <c:pt idx="67309">
                  <c:v>155.93848070667599</c:v>
                </c:pt>
                <c:pt idx="67310">
                  <c:v>155.94079746194899</c:v>
                </c:pt>
                <c:pt idx="67311">
                  <c:v>155.94311421722301</c:v>
                </c:pt>
                <c:pt idx="67312">
                  <c:v>155.94543097249601</c:v>
                </c:pt>
                <c:pt idx="67313">
                  <c:v>155.94774772777001</c:v>
                </c:pt>
                <c:pt idx="67314">
                  <c:v>155.95006448304301</c:v>
                </c:pt>
                <c:pt idx="67315">
                  <c:v>155.952381238317</c:v>
                </c:pt>
                <c:pt idx="67316">
                  <c:v>155.95469799359</c:v>
                </c:pt>
                <c:pt idx="67317">
                  <c:v>155.957014748864</c:v>
                </c:pt>
                <c:pt idx="67318">
                  <c:v>155.95933150413799</c:v>
                </c:pt>
                <c:pt idx="67319">
                  <c:v>155.96164825941099</c:v>
                </c:pt>
                <c:pt idx="67320">
                  <c:v>155.96396501468499</c:v>
                </c:pt>
                <c:pt idx="67321">
                  <c:v>155.96628176995799</c:v>
                </c:pt>
                <c:pt idx="67322">
                  <c:v>155.96859852523201</c:v>
                </c:pt>
                <c:pt idx="67323">
                  <c:v>155.97091528050501</c:v>
                </c:pt>
                <c:pt idx="67324">
                  <c:v>155.97323203577901</c:v>
                </c:pt>
                <c:pt idx="67325">
                  <c:v>155.97554879105201</c:v>
                </c:pt>
                <c:pt idx="67326">
                  <c:v>155.977865546326</c:v>
                </c:pt>
                <c:pt idx="67327">
                  <c:v>155.980182301599</c:v>
                </c:pt>
                <c:pt idx="67328">
                  <c:v>155.982499056873</c:v>
                </c:pt>
                <c:pt idx="67329">
                  <c:v>155.984815812146</c:v>
                </c:pt>
                <c:pt idx="67330">
                  <c:v>155.98713256741999</c:v>
                </c:pt>
                <c:pt idx="67331">
                  <c:v>155.98944932269401</c:v>
                </c:pt>
                <c:pt idx="67332">
                  <c:v>155.99176607796699</c:v>
                </c:pt>
                <c:pt idx="67333">
                  <c:v>155.99408283324101</c:v>
                </c:pt>
                <c:pt idx="67334">
                  <c:v>155.99639958851401</c:v>
                </c:pt>
                <c:pt idx="67335">
                  <c:v>155.998716343788</c:v>
                </c:pt>
                <c:pt idx="67336">
                  <c:v>156.001033099061</c:v>
                </c:pt>
                <c:pt idx="67337">
                  <c:v>156.003349854335</c:v>
                </c:pt>
                <c:pt idx="67338">
                  <c:v>156.005666609608</c:v>
                </c:pt>
                <c:pt idx="67339">
                  <c:v>156.00798336488199</c:v>
                </c:pt>
                <c:pt idx="67340">
                  <c:v>156.01030012015499</c:v>
                </c:pt>
                <c:pt idx="67341">
                  <c:v>156.01261687542899</c:v>
                </c:pt>
                <c:pt idx="67342">
                  <c:v>156.01493363070199</c:v>
                </c:pt>
                <c:pt idx="67343">
                  <c:v>156.01725038597601</c:v>
                </c:pt>
                <c:pt idx="67344">
                  <c:v>156.01956714125001</c:v>
                </c:pt>
                <c:pt idx="67345">
                  <c:v>156.02188389652301</c:v>
                </c:pt>
                <c:pt idx="67346">
                  <c:v>156.024200651797</c:v>
                </c:pt>
                <c:pt idx="67347">
                  <c:v>156.02651740707</c:v>
                </c:pt>
                <c:pt idx="67348">
                  <c:v>156.028834162344</c:v>
                </c:pt>
                <c:pt idx="67349">
                  <c:v>156.031150917617</c:v>
                </c:pt>
                <c:pt idx="67350">
                  <c:v>156.03346767289099</c:v>
                </c:pt>
                <c:pt idx="67351">
                  <c:v>156.03578442816399</c:v>
                </c:pt>
                <c:pt idx="67352">
                  <c:v>156.03810118343799</c:v>
                </c:pt>
                <c:pt idx="67353">
                  <c:v>156.04041793871099</c:v>
                </c:pt>
                <c:pt idx="67354">
                  <c:v>156.04273469398501</c:v>
                </c:pt>
                <c:pt idx="67355">
                  <c:v>156.04505144925901</c:v>
                </c:pt>
                <c:pt idx="67356">
                  <c:v>156.04736820453201</c:v>
                </c:pt>
                <c:pt idx="67357">
                  <c:v>156.049684959806</c:v>
                </c:pt>
                <c:pt idx="67358">
                  <c:v>156.052001715079</c:v>
                </c:pt>
                <c:pt idx="67359">
                  <c:v>156.054318470353</c:v>
                </c:pt>
                <c:pt idx="67360">
                  <c:v>156.056635225626</c:v>
                </c:pt>
                <c:pt idx="67361">
                  <c:v>156.05895198089999</c:v>
                </c:pt>
                <c:pt idx="67362">
                  <c:v>156.06126873617299</c:v>
                </c:pt>
                <c:pt idx="67363">
                  <c:v>156.06358549144699</c:v>
                </c:pt>
                <c:pt idx="67364">
                  <c:v>156.06590224671999</c:v>
                </c:pt>
                <c:pt idx="67365">
                  <c:v>156.06821900199401</c:v>
                </c:pt>
                <c:pt idx="67366">
                  <c:v>156.07053575726701</c:v>
                </c:pt>
                <c:pt idx="67367">
                  <c:v>156.072852512541</c:v>
                </c:pt>
                <c:pt idx="67368">
                  <c:v>156.075169267815</c:v>
                </c:pt>
                <c:pt idx="67369">
                  <c:v>156.077486023088</c:v>
                </c:pt>
                <c:pt idx="67370">
                  <c:v>156.07980277836199</c:v>
                </c:pt>
                <c:pt idx="67371">
                  <c:v>156.08211953363499</c:v>
                </c:pt>
                <c:pt idx="67372">
                  <c:v>156.08443628890899</c:v>
                </c:pt>
                <c:pt idx="67373">
                  <c:v>156.08675304418199</c:v>
                </c:pt>
                <c:pt idx="67374">
                  <c:v>156.08906979945601</c:v>
                </c:pt>
                <c:pt idx="67375">
                  <c:v>156.09138655472901</c:v>
                </c:pt>
                <c:pt idx="67376">
                  <c:v>156.09370331000301</c:v>
                </c:pt>
                <c:pt idx="67377">
                  <c:v>156.09602006527601</c:v>
                </c:pt>
                <c:pt idx="67378">
                  <c:v>156.09833682055</c:v>
                </c:pt>
                <c:pt idx="67379">
                  <c:v>156.100653575823</c:v>
                </c:pt>
                <c:pt idx="67380">
                  <c:v>156.102970331097</c:v>
                </c:pt>
                <c:pt idx="67381">
                  <c:v>156.10528708637099</c:v>
                </c:pt>
                <c:pt idx="67382">
                  <c:v>156.10760384164399</c:v>
                </c:pt>
                <c:pt idx="67383">
                  <c:v>156.10992059691799</c:v>
                </c:pt>
                <c:pt idx="67384">
                  <c:v>156.11223735219099</c:v>
                </c:pt>
                <c:pt idx="67385">
                  <c:v>156.11455410746501</c:v>
                </c:pt>
                <c:pt idx="67386">
                  <c:v>156.11687086273801</c:v>
                </c:pt>
                <c:pt idx="67387">
                  <c:v>156.11918761801201</c:v>
                </c:pt>
                <c:pt idx="67388">
                  <c:v>156.12150437328501</c:v>
                </c:pt>
                <c:pt idx="67389">
                  <c:v>156.123821128559</c:v>
                </c:pt>
                <c:pt idx="67390">
                  <c:v>156.126137883832</c:v>
                </c:pt>
                <c:pt idx="67391">
                  <c:v>156.128454639106</c:v>
                </c:pt>
                <c:pt idx="67392">
                  <c:v>156.130771394379</c:v>
                </c:pt>
                <c:pt idx="67393">
                  <c:v>156.13308814965299</c:v>
                </c:pt>
                <c:pt idx="67394">
                  <c:v>156.13540490492699</c:v>
                </c:pt>
                <c:pt idx="67395">
                  <c:v>156.13772166019999</c:v>
                </c:pt>
                <c:pt idx="67396">
                  <c:v>156.14003841547401</c:v>
                </c:pt>
                <c:pt idx="67397">
                  <c:v>156.14235517074701</c:v>
                </c:pt>
                <c:pt idx="67398">
                  <c:v>156.144671926021</c:v>
                </c:pt>
                <c:pt idx="67399">
                  <c:v>156.146988681294</c:v>
                </c:pt>
                <c:pt idx="67400">
                  <c:v>156.149305436568</c:v>
                </c:pt>
                <c:pt idx="67401">
                  <c:v>156.151622191841</c:v>
                </c:pt>
                <c:pt idx="67402">
                  <c:v>156.15393894711499</c:v>
                </c:pt>
                <c:pt idx="67403">
                  <c:v>156.15625570238799</c:v>
                </c:pt>
                <c:pt idx="67404">
                  <c:v>156.15857245766199</c:v>
                </c:pt>
                <c:pt idx="67405">
                  <c:v>156.16088921293601</c:v>
                </c:pt>
                <c:pt idx="67406">
                  <c:v>156.16320596820901</c:v>
                </c:pt>
                <c:pt idx="67407">
                  <c:v>156.16552272348301</c:v>
                </c:pt>
                <c:pt idx="67408">
                  <c:v>156.16783947875601</c:v>
                </c:pt>
                <c:pt idx="67409">
                  <c:v>156.17015623403</c:v>
                </c:pt>
                <c:pt idx="67410">
                  <c:v>156.172472989303</c:v>
                </c:pt>
                <c:pt idx="67411">
                  <c:v>156.174789744577</c:v>
                </c:pt>
                <c:pt idx="67412">
                  <c:v>156.17710649985</c:v>
                </c:pt>
                <c:pt idx="67413">
                  <c:v>156.17942325512399</c:v>
                </c:pt>
                <c:pt idx="67414">
                  <c:v>156.18174001039699</c:v>
                </c:pt>
                <c:pt idx="67415">
                  <c:v>156.18405676567099</c:v>
                </c:pt>
                <c:pt idx="67416">
                  <c:v>156.18637352094399</c:v>
                </c:pt>
                <c:pt idx="67417">
                  <c:v>156.18869027621801</c:v>
                </c:pt>
                <c:pt idx="67418">
                  <c:v>156.19100703149201</c:v>
                </c:pt>
                <c:pt idx="67419">
                  <c:v>156.19332378676501</c:v>
                </c:pt>
                <c:pt idx="67420">
                  <c:v>156.195640542039</c:v>
                </c:pt>
                <c:pt idx="67421">
                  <c:v>156.197957297312</c:v>
                </c:pt>
                <c:pt idx="67422">
                  <c:v>156.200274052586</c:v>
                </c:pt>
                <c:pt idx="67423">
                  <c:v>156.202590807859</c:v>
                </c:pt>
                <c:pt idx="67424">
                  <c:v>156.20490756313299</c:v>
                </c:pt>
                <c:pt idx="67425">
                  <c:v>156.20722431840599</c:v>
                </c:pt>
                <c:pt idx="67426">
                  <c:v>156.20954107367999</c:v>
                </c:pt>
                <c:pt idx="67427">
                  <c:v>156.21185782895299</c:v>
                </c:pt>
                <c:pt idx="67428">
                  <c:v>156.21417458422701</c:v>
                </c:pt>
                <c:pt idx="67429">
                  <c:v>156.21649133950001</c:v>
                </c:pt>
                <c:pt idx="67430">
                  <c:v>156.218808094774</c:v>
                </c:pt>
                <c:pt idx="67431">
                  <c:v>156.221124850048</c:v>
                </c:pt>
                <c:pt idx="67432">
                  <c:v>156.223441605321</c:v>
                </c:pt>
                <c:pt idx="67433">
                  <c:v>156.22575836059499</c:v>
                </c:pt>
                <c:pt idx="67434">
                  <c:v>156.22807511586799</c:v>
                </c:pt>
                <c:pt idx="67435">
                  <c:v>156.23039187114199</c:v>
                </c:pt>
                <c:pt idx="67436">
                  <c:v>156.23270862641499</c:v>
                </c:pt>
                <c:pt idx="67437">
                  <c:v>156.23502538168901</c:v>
                </c:pt>
                <c:pt idx="67438">
                  <c:v>156.23734213696201</c:v>
                </c:pt>
                <c:pt idx="67439">
                  <c:v>156.23965889223601</c:v>
                </c:pt>
                <c:pt idx="67440">
                  <c:v>156.24197564750901</c:v>
                </c:pt>
                <c:pt idx="67441">
                  <c:v>156.244292402783</c:v>
                </c:pt>
                <c:pt idx="67442">
                  <c:v>156.246609158057</c:v>
                </c:pt>
                <c:pt idx="67443">
                  <c:v>156.24892591333</c:v>
                </c:pt>
                <c:pt idx="67444">
                  <c:v>156.25124266860399</c:v>
                </c:pt>
                <c:pt idx="67445">
                  <c:v>156.25355942387699</c:v>
                </c:pt>
                <c:pt idx="67446">
                  <c:v>156.25587617915099</c:v>
                </c:pt>
                <c:pt idx="67447">
                  <c:v>156.25819293442399</c:v>
                </c:pt>
                <c:pt idx="67448">
                  <c:v>156.26050968969801</c:v>
                </c:pt>
                <c:pt idx="67449">
                  <c:v>156.26282644497101</c:v>
                </c:pt>
                <c:pt idx="67450">
                  <c:v>156.26514320024501</c:v>
                </c:pt>
                <c:pt idx="67451">
                  <c:v>156.26745995551801</c:v>
                </c:pt>
                <c:pt idx="67452">
                  <c:v>156.269776710792</c:v>
                </c:pt>
                <c:pt idx="67453">
                  <c:v>156.272093466065</c:v>
                </c:pt>
                <c:pt idx="67454">
                  <c:v>156.274410221339</c:v>
                </c:pt>
                <c:pt idx="67455">
                  <c:v>156.27672697661299</c:v>
                </c:pt>
                <c:pt idx="67456">
                  <c:v>156.27904373188599</c:v>
                </c:pt>
                <c:pt idx="67457">
                  <c:v>156.28136048715999</c:v>
                </c:pt>
                <c:pt idx="67458">
                  <c:v>156.28367724243299</c:v>
                </c:pt>
                <c:pt idx="67459">
                  <c:v>156.28599399770701</c:v>
                </c:pt>
                <c:pt idx="67460">
                  <c:v>156.28831075298001</c:v>
                </c:pt>
                <c:pt idx="67461">
                  <c:v>156.290627508254</c:v>
                </c:pt>
                <c:pt idx="67462">
                  <c:v>156.292944263527</c:v>
                </c:pt>
                <c:pt idx="67463">
                  <c:v>156.295261018801</c:v>
                </c:pt>
                <c:pt idx="67464">
                  <c:v>156.297577774074</c:v>
                </c:pt>
                <c:pt idx="67465">
                  <c:v>156.29989452934799</c:v>
                </c:pt>
                <c:pt idx="67466">
                  <c:v>156.302211284621</c:v>
                </c:pt>
                <c:pt idx="67467">
                  <c:v>156.30452803989499</c:v>
                </c:pt>
                <c:pt idx="67468">
                  <c:v>156.30684479516901</c:v>
                </c:pt>
                <c:pt idx="67469">
                  <c:v>156.30916155044201</c:v>
                </c:pt>
                <c:pt idx="67470">
                  <c:v>156.31147830571601</c:v>
                </c:pt>
                <c:pt idx="67471">
                  <c:v>156.31379506098901</c:v>
                </c:pt>
                <c:pt idx="67472">
                  <c:v>156.316111816263</c:v>
                </c:pt>
                <c:pt idx="67473">
                  <c:v>156.318428571536</c:v>
                </c:pt>
                <c:pt idx="67474">
                  <c:v>156.32074532681</c:v>
                </c:pt>
                <c:pt idx="67475">
                  <c:v>156.323062082083</c:v>
                </c:pt>
                <c:pt idx="67476">
                  <c:v>156.32537883735699</c:v>
                </c:pt>
                <c:pt idx="67477">
                  <c:v>156.32769559262999</c:v>
                </c:pt>
                <c:pt idx="67478">
                  <c:v>156.33001234790399</c:v>
                </c:pt>
                <c:pt idx="67479">
                  <c:v>156.33232910317699</c:v>
                </c:pt>
                <c:pt idx="67480">
                  <c:v>156.33464585845101</c:v>
                </c:pt>
                <c:pt idx="67481">
                  <c:v>156.33696261372501</c:v>
                </c:pt>
                <c:pt idx="67482">
                  <c:v>156.33927936899801</c:v>
                </c:pt>
                <c:pt idx="67483">
                  <c:v>156.341596124272</c:v>
                </c:pt>
                <c:pt idx="67484">
                  <c:v>156.343912879545</c:v>
                </c:pt>
                <c:pt idx="67485">
                  <c:v>156.346229634819</c:v>
                </c:pt>
                <c:pt idx="67486">
                  <c:v>156.348546390092</c:v>
                </c:pt>
                <c:pt idx="67487">
                  <c:v>156.35086314536599</c:v>
                </c:pt>
                <c:pt idx="67488">
                  <c:v>156.35317990063899</c:v>
                </c:pt>
                <c:pt idx="67489">
                  <c:v>156.35549665591299</c:v>
                </c:pt>
                <c:pt idx="67490">
                  <c:v>156.35781341118599</c:v>
                </c:pt>
                <c:pt idx="67491">
                  <c:v>156.36013016646001</c:v>
                </c:pt>
                <c:pt idx="67492">
                  <c:v>156.362446921734</c:v>
                </c:pt>
                <c:pt idx="67493">
                  <c:v>156.36476367700701</c:v>
                </c:pt>
                <c:pt idx="67494">
                  <c:v>156.367080432281</c:v>
                </c:pt>
                <c:pt idx="67495">
                  <c:v>156.369397187554</c:v>
                </c:pt>
                <c:pt idx="67496">
                  <c:v>156.37171394282799</c:v>
                </c:pt>
                <c:pt idx="67497">
                  <c:v>156.374030698101</c:v>
                </c:pt>
                <c:pt idx="67498">
                  <c:v>156.37634745337499</c:v>
                </c:pt>
                <c:pt idx="67499">
                  <c:v>156.37866420864799</c:v>
                </c:pt>
                <c:pt idx="67500">
                  <c:v>156.38098096392201</c:v>
                </c:pt>
                <c:pt idx="67501">
                  <c:v>156.38329771919501</c:v>
                </c:pt>
                <c:pt idx="67502">
                  <c:v>156.38561447446901</c:v>
                </c:pt>
                <c:pt idx="67503">
                  <c:v>156.38793122974201</c:v>
                </c:pt>
                <c:pt idx="67504">
                  <c:v>156.390247985016</c:v>
                </c:pt>
                <c:pt idx="67505">
                  <c:v>156.39256474029</c:v>
                </c:pt>
                <c:pt idx="67506">
                  <c:v>156.394881495563</c:v>
                </c:pt>
                <c:pt idx="67507">
                  <c:v>156.39719825083699</c:v>
                </c:pt>
                <c:pt idx="67508">
                  <c:v>156.39951500610999</c:v>
                </c:pt>
                <c:pt idx="67509">
                  <c:v>156.40183176138399</c:v>
                </c:pt>
                <c:pt idx="67510">
                  <c:v>156.40414851665699</c:v>
                </c:pt>
                <c:pt idx="67511">
                  <c:v>156.40646527193101</c:v>
                </c:pt>
                <c:pt idx="67512">
                  <c:v>156.40878202720401</c:v>
                </c:pt>
                <c:pt idx="67513">
                  <c:v>156.41109878247801</c:v>
                </c:pt>
                <c:pt idx="67514">
                  <c:v>156.41341553775101</c:v>
                </c:pt>
                <c:pt idx="67515">
                  <c:v>156.415732293025</c:v>
                </c:pt>
                <c:pt idx="67516">
                  <c:v>156.418049048298</c:v>
                </c:pt>
                <c:pt idx="67517">
                  <c:v>156.420365803572</c:v>
                </c:pt>
                <c:pt idx="67518">
                  <c:v>156.42268255884599</c:v>
                </c:pt>
                <c:pt idx="67519">
                  <c:v>156.42499931411899</c:v>
                </c:pt>
                <c:pt idx="67520">
                  <c:v>156.42731606939299</c:v>
                </c:pt>
                <c:pt idx="67521">
                  <c:v>156.42963282466599</c:v>
                </c:pt>
                <c:pt idx="67522">
                  <c:v>156.43194957994001</c:v>
                </c:pt>
                <c:pt idx="67523">
                  <c:v>156.43426633521301</c:v>
                </c:pt>
                <c:pt idx="67524">
                  <c:v>156.43658309048701</c:v>
                </c:pt>
                <c:pt idx="67525">
                  <c:v>156.43889984576001</c:v>
                </c:pt>
                <c:pt idx="67526">
                  <c:v>156.441216601034</c:v>
                </c:pt>
                <c:pt idx="67527">
                  <c:v>156.443533356307</c:v>
                </c:pt>
                <c:pt idx="67528">
                  <c:v>156.445850111581</c:v>
                </c:pt>
                <c:pt idx="67529">
                  <c:v>156.448166866854</c:v>
                </c:pt>
                <c:pt idx="67530">
                  <c:v>156.45048362212799</c:v>
                </c:pt>
                <c:pt idx="67531">
                  <c:v>156.45280037740201</c:v>
                </c:pt>
                <c:pt idx="67532">
                  <c:v>156.45511713267501</c:v>
                </c:pt>
                <c:pt idx="67533">
                  <c:v>156.45743388794901</c:v>
                </c:pt>
                <c:pt idx="67534">
                  <c:v>156.45975064322201</c:v>
                </c:pt>
                <c:pt idx="67535">
                  <c:v>156.462067398496</c:v>
                </c:pt>
                <c:pt idx="67536">
                  <c:v>156.464384153769</c:v>
                </c:pt>
                <c:pt idx="67537">
                  <c:v>156.466700909043</c:v>
                </c:pt>
                <c:pt idx="67538">
                  <c:v>156.469017664316</c:v>
                </c:pt>
                <c:pt idx="67539">
                  <c:v>156.47133441958999</c:v>
                </c:pt>
                <c:pt idx="67540">
                  <c:v>156.47365117486299</c:v>
                </c:pt>
                <c:pt idx="67541">
                  <c:v>156.47596793013699</c:v>
                </c:pt>
                <c:pt idx="67542">
                  <c:v>156.47828468541101</c:v>
                </c:pt>
                <c:pt idx="67543">
                  <c:v>156.48060144068401</c:v>
                </c:pt>
                <c:pt idx="67544">
                  <c:v>156.48291819595801</c:v>
                </c:pt>
                <c:pt idx="67545">
                  <c:v>156.48523495123101</c:v>
                </c:pt>
                <c:pt idx="67546">
                  <c:v>156.487551706505</c:v>
                </c:pt>
                <c:pt idx="67547">
                  <c:v>156.489868461778</c:v>
                </c:pt>
                <c:pt idx="67548">
                  <c:v>156.492185217052</c:v>
                </c:pt>
                <c:pt idx="67549">
                  <c:v>156.494501972325</c:v>
                </c:pt>
                <c:pt idx="67550">
                  <c:v>156.49681872759899</c:v>
                </c:pt>
                <c:pt idx="67551">
                  <c:v>156.49913548287199</c:v>
                </c:pt>
                <c:pt idx="67552">
                  <c:v>156.50145223814599</c:v>
                </c:pt>
                <c:pt idx="67553">
                  <c:v>156.50376899341899</c:v>
                </c:pt>
                <c:pt idx="67554">
                  <c:v>156.50608574869301</c:v>
                </c:pt>
                <c:pt idx="67555">
                  <c:v>156.50840250396701</c:v>
                </c:pt>
                <c:pt idx="67556">
                  <c:v>156.51071925924001</c:v>
                </c:pt>
                <c:pt idx="67557">
                  <c:v>156.513036014514</c:v>
                </c:pt>
                <c:pt idx="67558">
                  <c:v>156.515352769787</c:v>
                </c:pt>
                <c:pt idx="67559">
                  <c:v>156.517669525061</c:v>
                </c:pt>
                <c:pt idx="67560">
                  <c:v>156.519986280334</c:v>
                </c:pt>
                <c:pt idx="67561">
                  <c:v>156.52230303560799</c:v>
                </c:pt>
                <c:pt idx="67562">
                  <c:v>156.52461979088099</c:v>
                </c:pt>
                <c:pt idx="67563">
                  <c:v>156.52693654615501</c:v>
                </c:pt>
                <c:pt idx="67564">
                  <c:v>156.52925330142801</c:v>
                </c:pt>
                <c:pt idx="67565">
                  <c:v>156.53157005670201</c:v>
                </c:pt>
                <c:pt idx="67566">
                  <c:v>156.53388681197501</c:v>
                </c:pt>
                <c:pt idx="67567">
                  <c:v>156.536203567249</c:v>
                </c:pt>
                <c:pt idx="67568">
                  <c:v>156.538520322523</c:v>
                </c:pt>
                <c:pt idx="67569">
                  <c:v>156.540837077796</c:v>
                </c:pt>
                <c:pt idx="67570">
                  <c:v>156.54315383306999</c:v>
                </c:pt>
                <c:pt idx="67571">
                  <c:v>156.54547058834299</c:v>
                </c:pt>
                <c:pt idx="67572">
                  <c:v>156.54778734361699</c:v>
                </c:pt>
                <c:pt idx="67573">
                  <c:v>156.55010409888999</c:v>
                </c:pt>
                <c:pt idx="67574">
                  <c:v>156.55242085416401</c:v>
                </c:pt>
                <c:pt idx="67575">
                  <c:v>156.55473760943701</c:v>
                </c:pt>
                <c:pt idx="67576">
                  <c:v>156.55705436471101</c:v>
                </c:pt>
                <c:pt idx="67577">
                  <c:v>156.55937111998401</c:v>
                </c:pt>
                <c:pt idx="67578">
                  <c:v>156.561687875258</c:v>
                </c:pt>
                <c:pt idx="67579">
                  <c:v>156.564004630531</c:v>
                </c:pt>
                <c:pt idx="67580">
                  <c:v>156.566321385805</c:v>
                </c:pt>
                <c:pt idx="67581">
                  <c:v>156.56863814107899</c:v>
                </c:pt>
                <c:pt idx="67582">
                  <c:v>156.57095489635199</c:v>
                </c:pt>
                <c:pt idx="67583">
                  <c:v>156.57327165162599</c:v>
                </c:pt>
                <c:pt idx="67584">
                  <c:v>156.57558840689899</c:v>
                </c:pt>
                <c:pt idx="67585">
                  <c:v>156.57790516217301</c:v>
                </c:pt>
                <c:pt idx="67586">
                  <c:v>156.58022191744601</c:v>
                </c:pt>
                <c:pt idx="67587">
                  <c:v>156.58253867272001</c:v>
                </c:pt>
                <c:pt idx="67588">
                  <c:v>156.58485542799301</c:v>
                </c:pt>
                <c:pt idx="67589">
                  <c:v>156.587172183267</c:v>
                </c:pt>
                <c:pt idx="67590">
                  <c:v>156.58948893854</c:v>
                </c:pt>
                <c:pt idx="67591">
                  <c:v>156.591805693814</c:v>
                </c:pt>
                <c:pt idx="67592">
                  <c:v>156.59412244908799</c:v>
                </c:pt>
                <c:pt idx="67593">
                  <c:v>156.59643920436099</c:v>
                </c:pt>
                <c:pt idx="67594">
                  <c:v>156.59875595963501</c:v>
                </c:pt>
                <c:pt idx="67595">
                  <c:v>156.60107271490801</c:v>
                </c:pt>
                <c:pt idx="67596">
                  <c:v>156.60338947018201</c:v>
                </c:pt>
                <c:pt idx="67597">
                  <c:v>156.60570622545501</c:v>
                </c:pt>
                <c:pt idx="67598">
                  <c:v>156.608022980729</c:v>
                </c:pt>
                <c:pt idx="67599">
                  <c:v>156.610339736002</c:v>
                </c:pt>
                <c:pt idx="67600">
                  <c:v>156.612656491276</c:v>
                </c:pt>
                <c:pt idx="67601">
                  <c:v>156.614973246549</c:v>
                </c:pt>
                <c:pt idx="67602">
                  <c:v>156.61729000182299</c:v>
                </c:pt>
                <c:pt idx="67603">
                  <c:v>156.61960675709599</c:v>
                </c:pt>
                <c:pt idx="67604">
                  <c:v>156.62192351236999</c:v>
                </c:pt>
                <c:pt idx="67605">
                  <c:v>156.62424026764401</c:v>
                </c:pt>
                <c:pt idx="67606">
                  <c:v>156.62655702291701</c:v>
                </c:pt>
                <c:pt idx="67607">
                  <c:v>156.62887377819101</c:v>
                </c:pt>
                <c:pt idx="67608">
                  <c:v>156.63119053346401</c:v>
                </c:pt>
                <c:pt idx="67609">
                  <c:v>156.633507288738</c:v>
                </c:pt>
                <c:pt idx="67610">
                  <c:v>156.635824044011</c:v>
                </c:pt>
                <c:pt idx="67611">
                  <c:v>156.638140799285</c:v>
                </c:pt>
                <c:pt idx="67612">
                  <c:v>156.640457554558</c:v>
                </c:pt>
                <c:pt idx="67613">
                  <c:v>156.64277430983199</c:v>
                </c:pt>
                <c:pt idx="67614">
                  <c:v>156.64509106510499</c:v>
                </c:pt>
                <c:pt idx="67615">
                  <c:v>156.64740782037899</c:v>
                </c:pt>
                <c:pt idx="67616">
                  <c:v>156.64972457565199</c:v>
                </c:pt>
                <c:pt idx="67617">
                  <c:v>156.65204133092601</c:v>
                </c:pt>
                <c:pt idx="67618">
                  <c:v>156.65435808620001</c:v>
                </c:pt>
                <c:pt idx="67619">
                  <c:v>156.65667484147301</c:v>
                </c:pt>
                <c:pt idx="67620">
                  <c:v>156.658991596747</c:v>
                </c:pt>
                <c:pt idx="67621">
                  <c:v>156.66130835202</c:v>
                </c:pt>
                <c:pt idx="67622">
                  <c:v>156.663625107294</c:v>
                </c:pt>
                <c:pt idx="67623">
                  <c:v>156.665941862567</c:v>
                </c:pt>
                <c:pt idx="67624">
                  <c:v>156.66825861784099</c:v>
                </c:pt>
                <c:pt idx="67625">
                  <c:v>156.67057537311399</c:v>
                </c:pt>
                <c:pt idx="67626">
                  <c:v>156.67289212838801</c:v>
                </c:pt>
                <c:pt idx="67627">
                  <c:v>156.67520888366101</c:v>
                </c:pt>
                <c:pt idx="67628">
                  <c:v>156.67752563893501</c:v>
                </c:pt>
                <c:pt idx="67629">
                  <c:v>156.679842394209</c:v>
                </c:pt>
                <c:pt idx="67630">
                  <c:v>156.682159149482</c:v>
                </c:pt>
                <c:pt idx="67631">
                  <c:v>156.684475904756</c:v>
                </c:pt>
                <c:pt idx="67632">
                  <c:v>156.686792660029</c:v>
                </c:pt>
                <c:pt idx="67633">
                  <c:v>156.68910941530299</c:v>
                </c:pt>
                <c:pt idx="67634">
                  <c:v>156.69142617057599</c:v>
                </c:pt>
                <c:pt idx="67635">
                  <c:v>156.69374292584999</c:v>
                </c:pt>
                <c:pt idx="67636">
                  <c:v>156.69605968112299</c:v>
                </c:pt>
                <c:pt idx="67637">
                  <c:v>156.69837643639701</c:v>
                </c:pt>
                <c:pt idx="67638">
                  <c:v>156.70069319167001</c:v>
                </c:pt>
                <c:pt idx="67639">
                  <c:v>156.70300994694401</c:v>
                </c:pt>
                <c:pt idx="67640">
                  <c:v>156.70532670221701</c:v>
                </c:pt>
                <c:pt idx="67641">
                  <c:v>156.707643457491</c:v>
                </c:pt>
                <c:pt idx="67642">
                  <c:v>156.709960212765</c:v>
                </c:pt>
                <c:pt idx="67643">
                  <c:v>156.712276968038</c:v>
                </c:pt>
                <c:pt idx="67644">
                  <c:v>156.71459372331199</c:v>
                </c:pt>
                <c:pt idx="67645">
                  <c:v>156.71691047858499</c:v>
                </c:pt>
                <c:pt idx="67646">
                  <c:v>156.71922723385899</c:v>
                </c:pt>
                <c:pt idx="67647">
                  <c:v>156.72154398913199</c:v>
                </c:pt>
                <c:pt idx="67648">
                  <c:v>156.72386074440601</c:v>
                </c:pt>
                <c:pt idx="67649">
                  <c:v>156.72617749967901</c:v>
                </c:pt>
                <c:pt idx="67650">
                  <c:v>156.72849425495301</c:v>
                </c:pt>
                <c:pt idx="67651">
                  <c:v>156.73081101022601</c:v>
                </c:pt>
                <c:pt idx="67652">
                  <c:v>156.7331277655</c:v>
                </c:pt>
                <c:pt idx="67653">
                  <c:v>156.735444520773</c:v>
                </c:pt>
                <c:pt idx="67654">
                  <c:v>156.737761276047</c:v>
                </c:pt>
                <c:pt idx="67655">
                  <c:v>156.74007803132099</c:v>
                </c:pt>
                <c:pt idx="67656">
                  <c:v>156.74239478659399</c:v>
                </c:pt>
                <c:pt idx="67657">
                  <c:v>156.74471154186801</c:v>
                </c:pt>
                <c:pt idx="67658">
                  <c:v>156.74702829714099</c:v>
                </c:pt>
                <c:pt idx="67659">
                  <c:v>156.74934505241501</c:v>
                </c:pt>
                <c:pt idx="67660">
                  <c:v>156.75166180768801</c:v>
                </c:pt>
                <c:pt idx="67661">
                  <c:v>156.753978562962</c:v>
                </c:pt>
                <c:pt idx="67662">
                  <c:v>156.756295318235</c:v>
                </c:pt>
                <c:pt idx="67663">
                  <c:v>156.758612073509</c:v>
                </c:pt>
                <c:pt idx="67664">
                  <c:v>156.760928828782</c:v>
                </c:pt>
                <c:pt idx="67665">
                  <c:v>156.76324558405599</c:v>
                </c:pt>
                <c:pt idx="67666">
                  <c:v>156.76556233932899</c:v>
                </c:pt>
                <c:pt idx="67667">
                  <c:v>156.76787909460299</c:v>
                </c:pt>
                <c:pt idx="67668">
                  <c:v>156.77019584987701</c:v>
                </c:pt>
                <c:pt idx="67669">
                  <c:v>156.77251260515001</c:v>
                </c:pt>
                <c:pt idx="67670">
                  <c:v>156.77482936042401</c:v>
                </c:pt>
                <c:pt idx="67671">
                  <c:v>156.77714611569701</c:v>
                </c:pt>
                <c:pt idx="67672">
                  <c:v>156.779462870971</c:v>
                </c:pt>
                <c:pt idx="67673">
                  <c:v>156.781779626244</c:v>
                </c:pt>
                <c:pt idx="67674">
                  <c:v>156.784096381518</c:v>
                </c:pt>
                <c:pt idx="67675">
                  <c:v>156.786413136791</c:v>
                </c:pt>
                <c:pt idx="67676">
                  <c:v>156.78872989206499</c:v>
                </c:pt>
                <c:pt idx="67677">
                  <c:v>156.79104664733799</c:v>
                </c:pt>
                <c:pt idx="67678">
                  <c:v>156.79336340261199</c:v>
                </c:pt>
                <c:pt idx="67679">
                  <c:v>156.79568015788601</c:v>
                </c:pt>
                <c:pt idx="67680">
                  <c:v>156.79799691315901</c:v>
                </c:pt>
                <c:pt idx="67681">
                  <c:v>156.80031366843301</c:v>
                </c:pt>
                <c:pt idx="67682">
                  <c:v>156.80263042370601</c:v>
                </c:pt>
                <c:pt idx="67683">
                  <c:v>156.80494717898</c:v>
                </c:pt>
                <c:pt idx="67684">
                  <c:v>156.807263934253</c:v>
                </c:pt>
                <c:pt idx="67685">
                  <c:v>156.809580689527</c:v>
                </c:pt>
                <c:pt idx="67686">
                  <c:v>156.8118974448</c:v>
                </c:pt>
                <c:pt idx="67687">
                  <c:v>156.81421420007399</c:v>
                </c:pt>
                <c:pt idx="67688">
                  <c:v>156.81653095534699</c:v>
                </c:pt>
                <c:pt idx="67689">
                  <c:v>156.81884771062099</c:v>
                </c:pt>
                <c:pt idx="67690">
                  <c:v>156.82116446589399</c:v>
                </c:pt>
                <c:pt idx="67691">
                  <c:v>156.82348122116801</c:v>
                </c:pt>
                <c:pt idx="67692">
                  <c:v>156.825797976442</c:v>
                </c:pt>
                <c:pt idx="67693">
                  <c:v>156.828114731715</c:v>
                </c:pt>
                <c:pt idx="67694">
                  <c:v>156.830431486989</c:v>
                </c:pt>
                <c:pt idx="67695">
                  <c:v>156.832748242262</c:v>
                </c:pt>
                <c:pt idx="67696">
                  <c:v>156.83506499753599</c:v>
                </c:pt>
                <c:pt idx="67697">
                  <c:v>156.83738175280899</c:v>
                </c:pt>
                <c:pt idx="67698">
                  <c:v>156.83969850808299</c:v>
                </c:pt>
                <c:pt idx="67699">
                  <c:v>156.84201526335599</c:v>
                </c:pt>
                <c:pt idx="67700">
                  <c:v>156.84433201863001</c:v>
                </c:pt>
                <c:pt idx="67701">
                  <c:v>156.84664877390301</c:v>
                </c:pt>
                <c:pt idx="67702">
                  <c:v>156.84896552917701</c:v>
                </c:pt>
                <c:pt idx="67703">
                  <c:v>156.85128228445001</c:v>
                </c:pt>
                <c:pt idx="67704">
                  <c:v>156.853599039724</c:v>
                </c:pt>
                <c:pt idx="67705">
                  <c:v>156.855915794998</c:v>
                </c:pt>
                <c:pt idx="67706">
                  <c:v>156.858232550271</c:v>
                </c:pt>
                <c:pt idx="67707">
                  <c:v>156.86054930554499</c:v>
                </c:pt>
                <c:pt idx="67708">
                  <c:v>156.86286606081799</c:v>
                </c:pt>
                <c:pt idx="67709">
                  <c:v>156.86518281609199</c:v>
                </c:pt>
                <c:pt idx="67710">
                  <c:v>156.86749957136499</c:v>
                </c:pt>
                <c:pt idx="67711">
                  <c:v>156.86981632663901</c:v>
                </c:pt>
                <c:pt idx="67712">
                  <c:v>156.87213308191201</c:v>
                </c:pt>
                <c:pt idx="67713">
                  <c:v>156.87444983718601</c:v>
                </c:pt>
                <c:pt idx="67714">
                  <c:v>156.87676659245901</c:v>
                </c:pt>
                <c:pt idx="67715">
                  <c:v>156.879083347733</c:v>
                </c:pt>
                <c:pt idx="67716">
                  <c:v>156.881400103006</c:v>
                </c:pt>
                <c:pt idx="67717">
                  <c:v>156.88371685828</c:v>
                </c:pt>
                <c:pt idx="67718">
                  <c:v>156.88603361355399</c:v>
                </c:pt>
                <c:pt idx="67719">
                  <c:v>156.88835036882699</c:v>
                </c:pt>
                <c:pt idx="67720">
                  <c:v>156.89066712410099</c:v>
                </c:pt>
                <c:pt idx="67721">
                  <c:v>156.89298387937399</c:v>
                </c:pt>
                <c:pt idx="67722">
                  <c:v>156.89530063464801</c:v>
                </c:pt>
                <c:pt idx="67723">
                  <c:v>156.89761738992101</c:v>
                </c:pt>
                <c:pt idx="67724">
                  <c:v>156.899934145195</c:v>
                </c:pt>
                <c:pt idx="67725">
                  <c:v>156.902250900468</c:v>
                </c:pt>
                <c:pt idx="67726">
                  <c:v>156.904567655742</c:v>
                </c:pt>
                <c:pt idx="67727">
                  <c:v>156.906884411015</c:v>
                </c:pt>
                <c:pt idx="67728">
                  <c:v>156.90920116628899</c:v>
                </c:pt>
                <c:pt idx="67729">
                  <c:v>156.91151792156299</c:v>
                </c:pt>
                <c:pt idx="67730">
                  <c:v>156.91383467683599</c:v>
                </c:pt>
                <c:pt idx="67731">
                  <c:v>156.91615143211001</c:v>
                </c:pt>
                <c:pt idx="67732">
                  <c:v>156.91846818738301</c:v>
                </c:pt>
                <c:pt idx="67733">
                  <c:v>156.92078494265701</c:v>
                </c:pt>
                <c:pt idx="67734">
                  <c:v>156.92310169793001</c:v>
                </c:pt>
                <c:pt idx="67735">
                  <c:v>156.925418453204</c:v>
                </c:pt>
                <c:pt idx="67736">
                  <c:v>156.927735208477</c:v>
                </c:pt>
                <c:pt idx="67737">
                  <c:v>156.930051963751</c:v>
                </c:pt>
                <c:pt idx="67738">
                  <c:v>156.932368719024</c:v>
                </c:pt>
                <c:pt idx="67739">
                  <c:v>156.93468547429799</c:v>
                </c:pt>
                <c:pt idx="67740">
                  <c:v>156.93700222957099</c:v>
                </c:pt>
                <c:pt idx="67741">
                  <c:v>156.93931898484499</c:v>
                </c:pt>
                <c:pt idx="67742">
                  <c:v>156.94163574011901</c:v>
                </c:pt>
                <c:pt idx="67743">
                  <c:v>156.94395249539201</c:v>
                </c:pt>
                <c:pt idx="67744">
                  <c:v>156.94626925066601</c:v>
                </c:pt>
                <c:pt idx="67745">
                  <c:v>156.94858600593901</c:v>
                </c:pt>
                <c:pt idx="67746">
                  <c:v>156.950902761213</c:v>
                </c:pt>
                <c:pt idx="67747">
                  <c:v>156.953219516486</c:v>
                </c:pt>
                <c:pt idx="67748">
                  <c:v>156.95553627176</c:v>
                </c:pt>
                <c:pt idx="67749">
                  <c:v>156.957853027033</c:v>
                </c:pt>
                <c:pt idx="67750">
                  <c:v>156.96016978230699</c:v>
                </c:pt>
                <c:pt idx="67751">
                  <c:v>156.96248653757999</c:v>
                </c:pt>
                <c:pt idx="67752">
                  <c:v>156.96480329285399</c:v>
                </c:pt>
                <c:pt idx="67753">
                  <c:v>156.96712004812699</c:v>
                </c:pt>
                <c:pt idx="67754">
                  <c:v>156.96943680340101</c:v>
                </c:pt>
                <c:pt idx="67755">
                  <c:v>156.971753558675</c:v>
                </c:pt>
                <c:pt idx="67756">
                  <c:v>156.974070313948</c:v>
                </c:pt>
                <c:pt idx="67757">
                  <c:v>156.976387069222</c:v>
                </c:pt>
                <c:pt idx="67758">
                  <c:v>156.978703824495</c:v>
                </c:pt>
                <c:pt idx="67759">
                  <c:v>156.98102057976899</c:v>
                </c:pt>
                <c:pt idx="67760">
                  <c:v>156.98333733504199</c:v>
                </c:pt>
                <c:pt idx="67761">
                  <c:v>156.98565409031599</c:v>
                </c:pt>
                <c:pt idx="67762">
                  <c:v>156.98797084558899</c:v>
                </c:pt>
                <c:pt idx="67763">
                  <c:v>156.99028760086301</c:v>
                </c:pt>
                <c:pt idx="67764">
                  <c:v>156.99260435613601</c:v>
                </c:pt>
                <c:pt idx="67765">
                  <c:v>156.99492111141001</c:v>
                </c:pt>
                <c:pt idx="67766">
                  <c:v>156.997237866684</c:v>
                </c:pt>
                <c:pt idx="67767">
                  <c:v>156.999554621957</c:v>
                </c:pt>
                <c:pt idx="67768">
                  <c:v>157.001871377231</c:v>
                </c:pt>
                <c:pt idx="67769">
                  <c:v>157.004188132504</c:v>
                </c:pt>
                <c:pt idx="67770">
                  <c:v>157.00650488777799</c:v>
                </c:pt>
                <c:pt idx="67771">
                  <c:v>157.00882164305099</c:v>
                </c:pt>
                <c:pt idx="67772">
                  <c:v>157.01113839832499</c:v>
                </c:pt>
                <c:pt idx="67773">
                  <c:v>157.01345515359799</c:v>
                </c:pt>
                <c:pt idx="67774">
                  <c:v>157.01577190887201</c:v>
                </c:pt>
                <c:pt idx="67775">
                  <c:v>157.01808866414501</c:v>
                </c:pt>
                <c:pt idx="67776">
                  <c:v>157.02040541941901</c:v>
                </c:pt>
                <c:pt idx="67777">
                  <c:v>157.02272217469201</c:v>
                </c:pt>
                <c:pt idx="67778">
                  <c:v>157.025038929966</c:v>
                </c:pt>
                <c:pt idx="67779">
                  <c:v>157.02735568524</c:v>
                </c:pt>
                <c:pt idx="67780">
                  <c:v>157.029672440513</c:v>
                </c:pt>
                <c:pt idx="67781">
                  <c:v>157.03198919578699</c:v>
                </c:pt>
                <c:pt idx="67782">
                  <c:v>157.03430595105999</c:v>
                </c:pt>
                <c:pt idx="67783">
                  <c:v>157.03662270633399</c:v>
                </c:pt>
                <c:pt idx="67784">
                  <c:v>157.03893946160699</c:v>
                </c:pt>
                <c:pt idx="67785">
                  <c:v>157.04125621688101</c:v>
                </c:pt>
                <c:pt idx="67786">
                  <c:v>157.04357297215401</c:v>
                </c:pt>
                <c:pt idx="67787">
                  <c:v>157.045889727428</c:v>
                </c:pt>
                <c:pt idx="67788">
                  <c:v>157.048206482701</c:v>
                </c:pt>
                <c:pt idx="67789">
                  <c:v>157.050523237975</c:v>
                </c:pt>
                <c:pt idx="67790">
                  <c:v>157.052839993248</c:v>
                </c:pt>
                <c:pt idx="67791">
                  <c:v>157.05515674852199</c:v>
                </c:pt>
                <c:pt idx="67792">
                  <c:v>157.05747350379599</c:v>
                </c:pt>
                <c:pt idx="67793">
                  <c:v>157.05979025906899</c:v>
                </c:pt>
                <c:pt idx="67794">
                  <c:v>157.06210701434301</c:v>
                </c:pt>
                <c:pt idx="67795">
                  <c:v>157.06442376961601</c:v>
                </c:pt>
                <c:pt idx="67796">
                  <c:v>157.06674052489001</c:v>
                </c:pt>
                <c:pt idx="67797">
                  <c:v>157.06905728016301</c:v>
                </c:pt>
                <c:pt idx="67798">
                  <c:v>157.071374035437</c:v>
                </c:pt>
                <c:pt idx="67799">
                  <c:v>157.07369079071</c:v>
                </c:pt>
                <c:pt idx="67800">
                  <c:v>157.076007545984</c:v>
                </c:pt>
                <c:pt idx="67801">
                  <c:v>157.078324301257</c:v>
                </c:pt>
                <c:pt idx="67802">
                  <c:v>157.08064105653099</c:v>
                </c:pt>
                <c:pt idx="67803">
                  <c:v>157.08295781180399</c:v>
                </c:pt>
                <c:pt idx="67804">
                  <c:v>157.08527456707799</c:v>
                </c:pt>
                <c:pt idx="67805">
                  <c:v>157.08759132235201</c:v>
                </c:pt>
                <c:pt idx="67806">
                  <c:v>157.08990807762501</c:v>
                </c:pt>
                <c:pt idx="67807">
                  <c:v>157.09222483289901</c:v>
                </c:pt>
                <c:pt idx="67808">
                  <c:v>157.09454158817201</c:v>
                </c:pt>
                <c:pt idx="67809">
                  <c:v>157.096858343446</c:v>
                </c:pt>
                <c:pt idx="67810">
                  <c:v>157.099175098719</c:v>
                </c:pt>
                <c:pt idx="67811">
                  <c:v>157.101491853993</c:v>
                </c:pt>
                <c:pt idx="67812">
                  <c:v>157.103808609266</c:v>
                </c:pt>
                <c:pt idx="67813">
                  <c:v>157.10612536453999</c:v>
                </c:pt>
                <c:pt idx="67814">
                  <c:v>157.10844211981299</c:v>
                </c:pt>
                <c:pt idx="67815">
                  <c:v>157.11075887508699</c:v>
                </c:pt>
                <c:pt idx="67816">
                  <c:v>157.11307563036101</c:v>
                </c:pt>
                <c:pt idx="67817">
                  <c:v>157.11539238563401</c:v>
                </c:pt>
                <c:pt idx="67818">
                  <c:v>157.117709140908</c:v>
                </c:pt>
                <c:pt idx="67819">
                  <c:v>157.12002589618101</c:v>
                </c:pt>
                <c:pt idx="67820">
                  <c:v>157.122342651455</c:v>
                </c:pt>
                <c:pt idx="67821">
                  <c:v>157.124659406728</c:v>
                </c:pt>
                <c:pt idx="67822">
                  <c:v>157.12697616200199</c:v>
                </c:pt>
                <c:pt idx="67823">
                  <c:v>157.129292917275</c:v>
                </c:pt>
                <c:pt idx="67824">
                  <c:v>157.13160967254899</c:v>
                </c:pt>
                <c:pt idx="67825">
                  <c:v>157.13392642782199</c:v>
                </c:pt>
                <c:pt idx="67826">
                  <c:v>157.13624318309601</c:v>
                </c:pt>
                <c:pt idx="67827">
                  <c:v>157.13855993836901</c:v>
                </c:pt>
                <c:pt idx="67828">
                  <c:v>157.14087669364301</c:v>
                </c:pt>
                <c:pt idx="67829">
                  <c:v>157.143193448917</c:v>
                </c:pt>
                <c:pt idx="67830">
                  <c:v>157.14551020419</c:v>
                </c:pt>
                <c:pt idx="67831">
                  <c:v>157.147826959464</c:v>
                </c:pt>
                <c:pt idx="67832">
                  <c:v>157.150143714737</c:v>
                </c:pt>
                <c:pt idx="67833">
                  <c:v>157.15246047001099</c:v>
                </c:pt>
                <c:pt idx="67834">
                  <c:v>157.15477722528399</c:v>
                </c:pt>
                <c:pt idx="67835">
                  <c:v>157.15709398055799</c:v>
                </c:pt>
                <c:pt idx="67836">
                  <c:v>157.15941073583099</c:v>
                </c:pt>
                <c:pt idx="67837">
                  <c:v>157.16172749110501</c:v>
                </c:pt>
                <c:pt idx="67838">
                  <c:v>157.16404424637801</c:v>
                </c:pt>
                <c:pt idx="67839">
                  <c:v>157.16636100165201</c:v>
                </c:pt>
                <c:pt idx="67840">
                  <c:v>157.16867775692501</c:v>
                </c:pt>
                <c:pt idx="67841">
                  <c:v>157.170994512199</c:v>
                </c:pt>
                <c:pt idx="67842">
                  <c:v>157.173311267473</c:v>
                </c:pt>
                <c:pt idx="67843">
                  <c:v>157.175628022746</c:v>
                </c:pt>
                <c:pt idx="67844">
                  <c:v>157.17794477801999</c:v>
                </c:pt>
                <c:pt idx="67845">
                  <c:v>157.18026153329299</c:v>
                </c:pt>
                <c:pt idx="67846">
                  <c:v>157.18257828856699</c:v>
                </c:pt>
                <c:pt idx="67847">
                  <c:v>157.18489504383999</c:v>
                </c:pt>
                <c:pt idx="67848">
                  <c:v>157.18721179911401</c:v>
                </c:pt>
                <c:pt idx="67849">
                  <c:v>157.18952855438701</c:v>
                </c:pt>
                <c:pt idx="67850">
                  <c:v>157.19184530966101</c:v>
                </c:pt>
                <c:pt idx="67851">
                  <c:v>157.19416206493401</c:v>
                </c:pt>
                <c:pt idx="67852">
                  <c:v>157.196478820208</c:v>
                </c:pt>
                <c:pt idx="67853">
                  <c:v>157.198795575481</c:v>
                </c:pt>
                <c:pt idx="67854">
                  <c:v>157.201112330755</c:v>
                </c:pt>
                <c:pt idx="67855">
                  <c:v>157.20342908602899</c:v>
                </c:pt>
                <c:pt idx="67856">
                  <c:v>157.20574584130199</c:v>
                </c:pt>
                <c:pt idx="67857">
                  <c:v>157.20806259657601</c:v>
                </c:pt>
                <c:pt idx="67858">
                  <c:v>157.21037935184901</c:v>
                </c:pt>
                <c:pt idx="67859">
                  <c:v>157.21269610712301</c:v>
                </c:pt>
                <c:pt idx="67860">
                  <c:v>157.21501286239601</c:v>
                </c:pt>
                <c:pt idx="67861">
                  <c:v>157.21732961767</c:v>
                </c:pt>
                <c:pt idx="67862">
                  <c:v>157.219646372943</c:v>
                </c:pt>
                <c:pt idx="67863">
                  <c:v>157.221963128217</c:v>
                </c:pt>
                <c:pt idx="67864">
                  <c:v>157.22427988349</c:v>
                </c:pt>
                <c:pt idx="67865">
                  <c:v>157.22659663876399</c:v>
                </c:pt>
                <c:pt idx="67866">
                  <c:v>157.22891339403799</c:v>
                </c:pt>
                <c:pt idx="67867">
                  <c:v>157.23123014931099</c:v>
                </c:pt>
                <c:pt idx="67868">
                  <c:v>157.23354690458501</c:v>
                </c:pt>
                <c:pt idx="67869">
                  <c:v>157.23586365985801</c:v>
                </c:pt>
                <c:pt idx="67870">
                  <c:v>157.23818041513201</c:v>
                </c:pt>
                <c:pt idx="67871">
                  <c:v>157.24049717040501</c:v>
                </c:pt>
                <c:pt idx="67872">
                  <c:v>157.242813925679</c:v>
                </c:pt>
                <c:pt idx="67873">
                  <c:v>157.245130680952</c:v>
                </c:pt>
                <c:pt idx="67874">
                  <c:v>157.247447436226</c:v>
                </c:pt>
                <c:pt idx="67875">
                  <c:v>157.249764191499</c:v>
                </c:pt>
                <c:pt idx="67876">
                  <c:v>157.25208094677299</c:v>
                </c:pt>
                <c:pt idx="67877">
                  <c:v>157.25439770204599</c:v>
                </c:pt>
                <c:pt idx="67878">
                  <c:v>157.25671445731999</c:v>
                </c:pt>
                <c:pt idx="67879">
                  <c:v>157.25903121259401</c:v>
                </c:pt>
                <c:pt idx="67880">
                  <c:v>157.26134796786701</c:v>
                </c:pt>
                <c:pt idx="67881">
                  <c:v>157.26366472314101</c:v>
                </c:pt>
                <c:pt idx="67882">
                  <c:v>157.26598147841401</c:v>
                </c:pt>
                <c:pt idx="67883">
                  <c:v>157.268298233688</c:v>
                </c:pt>
                <c:pt idx="67884">
                  <c:v>157.270614988961</c:v>
                </c:pt>
                <c:pt idx="67885">
                  <c:v>157.272931744235</c:v>
                </c:pt>
                <c:pt idx="67886">
                  <c:v>157.275248499508</c:v>
                </c:pt>
                <c:pt idx="67887">
                  <c:v>157.27756525478199</c:v>
                </c:pt>
                <c:pt idx="67888">
                  <c:v>157.27988201005499</c:v>
                </c:pt>
                <c:pt idx="67889">
                  <c:v>157.28219876532901</c:v>
                </c:pt>
                <c:pt idx="67890">
                  <c:v>157.28451552060201</c:v>
                </c:pt>
                <c:pt idx="67891">
                  <c:v>157.28683227587601</c:v>
                </c:pt>
                <c:pt idx="67892">
                  <c:v>157.28914903115</c:v>
                </c:pt>
                <c:pt idx="67893">
                  <c:v>157.291465786423</c:v>
                </c:pt>
                <c:pt idx="67894">
                  <c:v>157.293782541697</c:v>
                </c:pt>
                <c:pt idx="67895">
                  <c:v>157.29609929697</c:v>
                </c:pt>
                <c:pt idx="67896">
                  <c:v>157.29841605224399</c:v>
                </c:pt>
                <c:pt idx="67897">
                  <c:v>157.30073280751699</c:v>
                </c:pt>
                <c:pt idx="67898">
                  <c:v>157.30304956279099</c:v>
                </c:pt>
                <c:pt idx="67899">
                  <c:v>157.30536631806399</c:v>
                </c:pt>
                <c:pt idx="67900">
                  <c:v>157.30768307333801</c:v>
                </c:pt>
                <c:pt idx="67901">
                  <c:v>157.30999982861101</c:v>
                </c:pt>
                <c:pt idx="67902">
                  <c:v>157.31231658388501</c:v>
                </c:pt>
                <c:pt idx="67903">
                  <c:v>157.314633339159</c:v>
                </c:pt>
                <c:pt idx="67904">
                  <c:v>157.316950094432</c:v>
                </c:pt>
                <c:pt idx="67905">
                  <c:v>157.319266849706</c:v>
                </c:pt>
                <c:pt idx="67906">
                  <c:v>157.321583604979</c:v>
                </c:pt>
                <c:pt idx="67907">
                  <c:v>157.32390036025299</c:v>
                </c:pt>
                <c:pt idx="67908">
                  <c:v>157.32621711552599</c:v>
                </c:pt>
                <c:pt idx="67909">
                  <c:v>157.32853387079999</c:v>
                </c:pt>
                <c:pt idx="67910">
                  <c:v>157.33085062607299</c:v>
                </c:pt>
                <c:pt idx="67911">
                  <c:v>157.33316738134701</c:v>
                </c:pt>
                <c:pt idx="67912">
                  <c:v>157.33548413662001</c:v>
                </c:pt>
                <c:pt idx="67913">
                  <c:v>157.33780089189401</c:v>
                </c:pt>
                <c:pt idx="67914">
                  <c:v>157.34011764716701</c:v>
                </c:pt>
                <c:pt idx="67915">
                  <c:v>157.342434402441</c:v>
                </c:pt>
                <c:pt idx="67916">
                  <c:v>157.344751157715</c:v>
                </c:pt>
                <c:pt idx="67917">
                  <c:v>157.347067912988</c:v>
                </c:pt>
                <c:pt idx="67918">
                  <c:v>157.34938466826199</c:v>
                </c:pt>
                <c:pt idx="67919">
                  <c:v>157.35170142353499</c:v>
                </c:pt>
                <c:pt idx="67920">
                  <c:v>157.35401817880901</c:v>
                </c:pt>
                <c:pt idx="67921">
                  <c:v>157.35633493408201</c:v>
                </c:pt>
                <c:pt idx="67922">
                  <c:v>157.35865168935601</c:v>
                </c:pt>
                <c:pt idx="67923">
                  <c:v>157.36096844462901</c:v>
                </c:pt>
                <c:pt idx="67924">
                  <c:v>157.363285199903</c:v>
                </c:pt>
                <c:pt idx="67925">
                  <c:v>157.365601955176</c:v>
                </c:pt>
                <c:pt idx="67926">
                  <c:v>157.36791871045</c:v>
                </c:pt>
                <c:pt idx="67927">
                  <c:v>157.370235465723</c:v>
                </c:pt>
                <c:pt idx="67928">
                  <c:v>157.37255222099699</c:v>
                </c:pt>
                <c:pt idx="67929">
                  <c:v>157.37486897627099</c:v>
                </c:pt>
                <c:pt idx="67930">
                  <c:v>157.37718573154399</c:v>
                </c:pt>
                <c:pt idx="67931">
                  <c:v>157.37950248681801</c:v>
                </c:pt>
                <c:pt idx="67932">
                  <c:v>157.38181924209101</c:v>
                </c:pt>
                <c:pt idx="67933">
                  <c:v>157.38413599736501</c:v>
                </c:pt>
                <c:pt idx="67934">
                  <c:v>157.38645275263801</c:v>
                </c:pt>
                <c:pt idx="67935">
                  <c:v>157.388769507912</c:v>
                </c:pt>
                <c:pt idx="67936">
                  <c:v>157.391086263185</c:v>
                </c:pt>
                <c:pt idx="67937">
                  <c:v>157.393403018459</c:v>
                </c:pt>
                <c:pt idx="67938">
                  <c:v>157.395719773732</c:v>
                </c:pt>
                <c:pt idx="67939">
                  <c:v>157.39803652900599</c:v>
                </c:pt>
                <c:pt idx="67940">
                  <c:v>157.40035328427899</c:v>
                </c:pt>
                <c:pt idx="67941">
                  <c:v>157.40267003955299</c:v>
                </c:pt>
                <c:pt idx="67942">
                  <c:v>157.40498679482701</c:v>
                </c:pt>
                <c:pt idx="67943">
                  <c:v>157.40730355010001</c:v>
                </c:pt>
                <c:pt idx="67944">
                  <c:v>157.40962030537401</c:v>
                </c:pt>
                <c:pt idx="67945">
                  <c:v>157.41193706064701</c:v>
                </c:pt>
                <c:pt idx="67946">
                  <c:v>157.414253815921</c:v>
                </c:pt>
                <c:pt idx="67947">
                  <c:v>157.416570571194</c:v>
                </c:pt>
                <c:pt idx="67948">
                  <c:v>157.418887326468</c:v>
                </c:pt>
                <c:pt idx="67949">
                  <c:v>157.421204081741</c:v>
                </c:pt>
                <c:pt idx="67950">
                  <c:v>157.42352083701499</c:v>
                </c:pt>
                <c:pt idx="67951">
                  <c:v>157.42583759228799</c:v>
                </c:pt>
                <c:pt idx="67952">
                  <c:v>157.42815434756201</c:v>
                </c:pt>
                <c:pt idx="67953">
                  <c:v>157.43047110283601</c:v>
                </c:pt>
                <c:pt idx="67954">
                  <c:v>157.43278785810901</c:v>
                </c:pt>
                <c:pt idx="67955">
                  <c:v>157.435104613383</c:v>
                </c:pt>
                <c:pt idx="67956">
                  <c:v>157.437421368656</c:v>
                </c:pt>
                <c:pt idx="67957">
                  <c:v>157.43973812393</c:v>
                </c:pt>
                <c:pt idx="67958">
                  <c:v>157.442054879203</c:v>
                </c:pt>
                <c:pt idx="67959">
                  <c:v>157.44437163447699</c:v>
                </c:pt>
                <c:pt idx="67960">
                  <c:v>157.44668838974999</c:v>
                </c:pt>
                <c:pt idx="67961">
                  <c:v>157.44900514502399</c:v>
                </c:pt>
                <c:pt idx="67962">
                  <c:v>157.45132190029699</c:v>
                </c:pt>
                <c:pt idx="67963">
                  <c:v>157.45363865557101</c:v>
                </c:pt>
                <c:pt idx="67964">
                  <c:v>157.45595541084401</c:v>
                </c:pt>
                <c:pt idx="67965">
                  <c:v>157.45827216611801</c:v>
                </c:pt>
                <c:pt idx="67966">
                  <c:v>157.460588921392</c:v>
                </c:pt>
                <c:pt idx="67967">
                  <c:v>157.462905676665</c:v>
                </c:pt>
                <c:pt idx="67968">
                  <c:v>157.465222431939</c:v>
                </c:pt>
                <c:pt idx="67969">
                  <c:v>157.467539187212</c:v>
                </c:pt>
                <c:pt idx="67970">
                  <c:v>157.46985594248599</c:v>
                </c:pt>
                <c:pt idx="67971">
                  <c:v>157.47217269775899</c:v>
                </c:pt>
                <c:pt idx="67972">
                  <c:v>157.47448945303299</c:v>
                </c:pt>
                <c:pt idx="67973">
                  <c:v>157.47680620830599</c:v>
                </c:pt>
                <c:pt idx="67974">
                  <c:v>157.47912296358001</c:v>
                </c:pt>
                <c:pt idx="67975">
                  <c:v>157.48143971885301</c:v>
                </c:pt>
                <c:pt idx="67976">
                  <c:v>157.48375647412701</c:v>
                </c:pt>
                <c:pt idx="67977">
                  <c:v>157.48607322940001</c:v>
                </c:pt>
                <c:pt idx="67978">
                  <c:v>157.488389984674</c:v>
                </c:pt>
                <c:pt idx="67979">
                  <c:v>157.490706739948</c:v>
                </c:pt>
                <c:pt idx="67980">
                  <c:v>157.493023495221</c:v>
                </c:pt>
                <c:pt idx="67981">
                  <c:v>157.49534025049499</c:v>
                </c:pt>
                <c:pt idx="67982">
                  <c:v>157.49765700576799</c:v>
                </c:pt>
                <c:pt idx="67983">
                  <c:v>157.49997376104201</c:v>
                </c:pt>
                <c:pt idx="67984">
                  <c:v>157.50229051631501</c:v>
                </c:pt>
                <c:pt idx="67985">
                  <c:v>157.50460727158901</c:v>
                </c:pt>
                <c:pt idx="67986">
                  <c:v>157.50692402686201</c:v>
                </c:pt>
                <c:pt idx="67987">
                  <c:v>157.509240782136</c:v>
                </c:pt>
                <c:pt idx="67988">
                  <c:v>157.511557537409</c:v>
                </c:pt>
                <c:pt idx="67989">
                  <c:v>157.513874292683</c:v>
                </c:pt>
                <c:pt idx="67990">
                  <c:v>157.516191047956</c:v>
                </c:pt>
                <c:pt idx="67991">
                  <c:v>157.51850780322999</c:v>
                </c:pt>
                <c:pt idx="67992">
                  <c:v>157.52082455850399</c:v>
                </c:pt>
                <c:pt idx="67993">
                  <c:v>157.52314131377699</c:v>
                </c:pt>
                <c:pt idx="67994">
                  <c:v>157.52545806905101</c:v>
                </c:pt>
                <c:pt idx="67995">
                  <c:v>157.52777482432401</c:v>
                </c:pt>
                <c:pt idx="67996">
                  <c:v>157.53009157959801</c:v>
                </c:pt>
                <c:pt idx="67997">
                  <c:v>157.53240833487101</c:v>
                </c:pt>
                <c:pt idx="67998">
                  <c:v>157.534725090145</c:v>
                </c:pt>
                <c:pt idx="67999">
                  <c:v>157.537041845418</c:v>
                </c:pt>
                <c:pt idx="68000">
                  <c:v>157.539358600692</c:v>
                </c:pt>
                <c:pt idx="68001">
                  <c:v>157.541675355965</c:v>
                </c:pt>
                <c:pt idx="68002">
                  <c:v>157.54399211123899</c:v>
                </c:pt>
                <c:pt idx="68003">
                  <c:v>157.54630886651299</c:v>
                </c:pt>
                <c:pt idx="68004">
                  <c:v>157.54862562178599</c:v>
                </c:pt>
                <c:pt idx="68005">
                  <c:v>157.55094237706001</c:v>
                </c:pt>
                <c:pt idx="68006">
                  <c:v>157.55325913233301</c:v>
                </c:pt>
                <c:pt idx="68007">
                  <c:v>157.55557588760701</c:v>
                </c:pt>
                <c:pt idx="68008">
                  <c:v>157.55789264288001</c:v>
                </c:pt>
                <c:pt idx="68009">
                  <c:v>157.560209398154</c:v>
                </c:pt>
                <c:pt idx="68010">
                  <c:v>157.562526153427</c:v>
                </c:pt>
                <c:pt idx="68011">
                  <c:v>157.564842908701</c:v>
                </c:pt>
                <c:pt idx="68012">
                  <c:v>157.567159663974</c:v>
                </c:pt>
                <c:pt idx="68013">
                  <c:v>157.56947641924799</c:v>
                </c:pt>
                <c:pt idx="68014">
                  <c:v>157.57179317452099</c:v>
                </c:pt>
                <c:pt idx="68015">
                  <c:v>157.57410992979499</c:v>
                </c:pt>
                <c:pt idx="68016">
                  <c:v>157.57642668506901</c:v>
                </c:pt>
                <c:pt idx="68017">
                  <c:v>157.57874344034201</c:v>
                </c:pt>
                <c:pt idx="68018">
                  <c:v>157.581060195616</c:v>
                </c:pt>
                <c:pt idx="68019">
                  <c:v>157.583376950889</c:v>
                </c:pt>
                <c:pt idx="68020">
                  <c:v>157.585693706163</c:v>
                </c:pt>
                <c:pt idx="68021">
                  <c:v>157.588010461436</c:v>
                </c:pt>
                <c:pt idx="68022">
                  <c:v>157.59032721670999</c:v>
                </c:pt>
                <c:pt idx="68023">
                  <c:v>157.59264397198299</c:v>
                </c:pt>
                <c:pt idx="68024">
                  <c:v>157.59496072725699</c:v>
                </c:pt>
                <c:pt idx="68025">
                  <c:v>157.59727748252999</c:v>
                </c:pt>
                <c:pt idx="68026">
                  <c:v>157.59959423780401</c:v>
                </c:pt>
                <c:pt idx="68027">
                  <c:v>157.60191099307701</c:v>
                </c:pt>
                <c:pt idx="68028">
                  <c:v>157.60422774835101</c:v>
                </c:pt>
                <c:pt idx="68029">
                  <c:v>157.606544503625</c:v>
                </c:pt>
                <c:pt idx="68030">
                  <c:v>157.608861258898</c:v>
                </c:pt>
                <c:pt idx="68031">
                  <c:v>157.611178014172</c:v>
                </c:pt>
                <c:pt idx="68032">
                  <c:v>157.613494769445</c:v>
                </c:pt>
                <c:pt idx="68033">
                  <c:v>157.61581152471899</c:v>
                </c:pt>
                <c:pt idx="68034">
                  <c:v>157.61812827999199</c:v>
                </c:pt>
                <c:pt idx="68035">
                  <c:v>157.62044503526599</c:v>
                </c:pt>
                <c:pt idx="68036">
                  <c:v>157.62276179053899</c:v>
                </c:pt>
                <c:pt idx="68037">
                  <c:v>157.62507854581301</c:v>
                </c:pt>
                <c:pt idx="68038">
                  <c:v>157.62739530108601</c:v>
                </c:pt>
                <c:pt idx="68039">
                  <c:v>157.62971205636001</c:v>
                </c:pt>
                <c:pt idx="68040">
                  <c:v>157.632028811634</c:v>
                </c:pt>
                <c:pt idx="68041">
                  <c:v>157.634345566907</c:v>
                </c:pt>
                <c:pt idx="68042">
                  <c:v>157.636662322181</c:v>
                </c:pt>
                <c:pt idx="68043">
                  <c:v>157.638979077454</c:v>
                </c:pt>
                <c:pt idx="68044">
                  <c:v>157.64129583272799</c:v>
                </c:pt>
                <c:pt idx="68045">
                  <c:v>157.64361258800099</c:v>
                </c:pt>
                <c:pt idx="68046">
                  <c:v>157.64592934327499</c:v>
                </c:pt>
                <c:pt idx="68047">
                  <c:v>157.64824609854799</c:v>
                </c:pt>
                <c:pt idx="68048">
                  <c:v>157.65056285382201</c:v>
                </c:pt>
                <c:pt idx="68049">
                  <c:v>157.65287960909501</c:v>
                </c:pt>
                <c:pt idx="68050">
                  <c:v>157.655196364369</c:v>
                </c:pt>
                <c:pt idx="68051">
                  <c:v>157.657513119642</c:v>
                </c:pt>
                <c:pt idx="68052">
                  <c:v>157.659829874916</c:v>
                </c:pt>
                <c:pt idx="68053">
                  <c:v>157.66214663018999</c:v>
                </c:pt>
                <c:pt idx="68054">
                  <c:v>157.66446338546299</c:v>
                </c:pt>
                <c:pt idx="68055">
                  <c:v>157.66678014073699</c:v>
                </c:pt>
                <c:pt idx="68056">
                  <c:v>157.66909689600999</c:v>
                </c:pt>
                <c:pt idx="68057">
                  <c:v>157.67141365128401</c:v>
                </c:pt>
                <c:pt idx="68058">
                  <c:v>157.67373040655701</c:v>
                </c:pt>
                <c:pt idx="68059">
                  <c:v>157.67604716183101</c:v>
                </c:pt>
                <c:pt idx="68060">
                  <c:v>157.67836391710401</c:v>
                </c:pt>
                <c:pt idx="68061">
                  <c:v>157.680680672378</c:v>
                </c:pt>
                <c:pt idx="68062">
                  <c:v>157.682997427651</c:v>
                </c:pt>
                <c:pt idx="68063">
                  <c:v>157.685314182925</c:v>
                </c:pt>
                <c:pt idx="68064">
                  <c:v>157.687630938198</c:v>
                </c:pt>
                <c:pt idx="68065">
                  <c:v>157.68994769347199</c:v>
                </c:pt>
                <c:pt idx="68066">
                  <c:v>157.69226444874599</c:v>
                </c:pt>
                <c:pt idx="68067">
                  <c:v>157.69458120401899</c:v>
                </c:pt>
                <c:pt idx="68068">
                  <c:v>157.69689795929301</c:v>
                </c:pt>
                <c:pt idx="68069">
                  <c:v>157.69921471456601</c:v>
                </c:pt>
                <c:pt idx="68070">
                  <c:v>157.70153146984001</c:v>
                </c:pt>
                <c:pt idx="68071">
                  <c:v>157.70384822511301</c:v>
                </c:pt>
                <c:pt idx="68072">
                  <c:v>157.706164980387</c:v>
                </c:pt>
                <c:pt idx="68073">
                  <c:v>157.70848173566</c:v>
                </c:pt>
                <c:pt idx="68074">
                  <c:v>157.710798490934</c:v>
                </c:pt>
                <c:pt idx="68075">
                  <c:v>157.713115246207</c:v>
                </c:pt>
                <c:pt idx="68076">
                  <c:v>157.71543200148099</c:v>
                </c:pt>
                <c:pt idx="68077">
                  <c:v>157.71774875675399</c:v>
                </c:pt>
                <c:pt idx="68078">
                  <c:v>157.72006551202799</c:v>
                </c:pt>
                <c:pt idx="68079">
                  <c:v>157.72238226730201</c:v>
                </c:pt>
                <c:pt idx="68080">
                  <c:v>157.72469902257501</c:v>
                </c:pt>
                <c:pt idx="68081">
                  <c:v>157.727015777849</c:v>
                </c:pt>
                <c:pt idx="68082">
                  <c:v>157.729332533122</c:v>
                </c:pt>
                <c:pt idx="68083">
                  <c:v>157.731649288396</c:v>
                </c:pt>
                <c:pt idx="68084">
                  <c:v>157.733966043669</c:v>
                </c:pt>
                <c:pt idx="68085">
                  <c:v>157.73628279894299</c:v>
                </c:pt>
                <c:pt idx="68086">
                  <c:v>157.73859955421599</c:v>
                </c:pt>
                <c:pt idx="68087">
                  <c:v>157.74091630948999</c:v>
                </c:pt>
                <c:pt idx="68088">
                  <c:v>157.74323306476299</c:v>
                </c:pt>
                <c:pt idx="68089">
                  <c:v>157.74554982003701</c:v>
                </c:pt>
                <c:pt idx="68090">
                  <c:v>157.74786657531101</c:v>
                </c:pt>
                <c:pt idx="68091">
                  <c:v>157.75018333058401</c:v>
                </c:pt>
                <c:pt idx="68092">
                  <c:v>157.752500085858</c:v>
                </c:pt>
                <c:pt idx="68093">
                  <c:v>157.754816841131</c:v>
                </c:pt>
                <c:pt idx="68094">
                  <c:v>157.757133596405</c:v>
                </c:pt>
                <c:pt idx="68095">
                  <c:v>157.759450351678</c:v>
                </c:pt>
                <c:pt idx="68096">
                  <c:v>157.76176710695199</c:v>
                </c:pt>
                <c:pt idx="68097">
                  <c:v>157.76408386222499</c:v>
                </c:pt>
                <c:pt idx="68098">
                  <c:v>157.76640061749899</c:v>
                </c:pt>
                <c:pt idx="68099">
                  <c:v>157.76871737277199</c:v>
                </c:pt>
                <c:pt idx="68100">
                  <c:v>157.77103412804601</c:v>
                </c:pt>
                <c:pt idx="68101">
                  <c:v>157.77335088331901</c:v>
                </c:pt>
                <c:pt idx="68102">
                  <c:v>157.77566763859301</c:v>
                </c:pt>
                <c:pt idx="68103">
                  <c:v>157.777984393867</c:v>
                </c:pt>
                <c:pt idx="68104">
                  <c:v>157.78030114914</c:v>
                </c:pt>
                <c:pt idx="68105">
                  <c:v>157.782617904414</c:v>
                </c:pt>
                <c:pt idx="68106">
                  <c:v>157.784934659687</c:v>
                </c:pt>
                <c:pt idx="68107">
                  <c:v>157.78725141496099</c:v>
                </c:pt>
                <c:pt idx="68108">
                  <c:v>157.78956817023399</c:v>
                </c:pt>
                <c:pt idx="68109">
                  <c:v>157.79188492550799</c:v>
                </c:pt>
                <c:pt idx="68110">
                  <c:v>157.79420168078099</c:v>
                </c:pt>
                <c:pt idx="68111">
                  <c:v>157.79651843605501</c:v>
                </c:pt>
                <c:pt idx="68112">
                  <c:v>157.79883519132801</c:v>
                </c:pt>
                <c:pt idx="68113">
                  <c:v>157.801151946602</c:v>
                </c:pt>
                <c:pt idx="68114">
                  <c:v>157.803468701875</c:v>
                </c:pt>
                <c:pt idx="68115">
                  <c:v>157.805785457149</c:v>
                </c:pt>
                <c:pt idx="68116">
                  <c:v>157.80810221242299</c:v>
                </c:pt>
                <c:pt idx="68117">
                  <c:v>157.81041896769599</c:v>
                </c:pt>
                <c:pt idx="68118">
                  <c:v>157.81273572296999</c:v>
                </c:pt>
                <c:pt idx="68119">
                  <c:v>157.81505247824299</c:v>
                </c:pt>
                <c:pt idx="68120">
                  <c:v>157.81736923351701</c:v>
                </c:pt>
                <c:pt idx="68121">
                  <c:v>157.81968598879001</c:v>
                </c:pt>
                <c:pt idx="68122">
                  <c:v>157.82200274406401</c:v>
                </c:pt>
                <c:pt idx="68123">
                  <c:v>157.82431949933701</c:v>
                </c:pt>
                <c:pt idx="68124">
                  <c:v>157.826636254611</c:v>
                </c:pt>
                <c:pt idx="68125">
                  <c:v>157.828953009884</c:v>
                </c:pt>
                <c:pt idx="68126">
                  <c:v>157.831269765158</c:v>
                </c:pt>
                <c:pt idx="68127">
                  <c:v>157.833586520431</c:v>
                </c:pt>
                <c:pt idx="68128">
                  <c:v>157.83590327570499</c:v>
                </c:pt>
                <c:pt idx="68129">
                  <c:v>157.83822003097899</c:v>
                </c:pt>
                <c:pt idx="68130">
                  <c:v>157.84053678625199</c:v>
                </c:pt>
                <c:pt idx="68131">
                  <c:v>157.84285354152601</c:v>
                </c:pt>
                <c:pt idx="68132">
                  <c:v>157.84517029679901</c:v>
                </c:pt>
                <c:pt idx="68133">
                  <c:v>157.84748705207301</c:v>
                </c:pt>
                <c:pt idx="68134">
                  <c:v>157.84980380734601</c:v>
                </c:pt>
                <c:pt idx="68135">
                  <c:v>157.85212056262</c:v>
                </c:pt>
                <c:pt idx="68136">
                  <c:v>157.854437317893</c:v>
                </c:pt>
                <c:pt idx="68137">
                  <c:v>157.856754073167</c:v>
                </c:pt>
                <c:pt idx="68138">
                  <c:v>157.85907082844</c:v>
                </c:pt>
                <c:pt idx="68139">
                  <c:v>157.86138758371399</c:v>
                </c:pt>
                <c:pt idx="68140">
                  <c:v>157.86370433898799</c:v>
                </c:pt>
                <c:pt idx="68141">
                  <c:v>157.86602109426099</c:v>
                </c:pt>
                <c:pt idx="68142">
                  <c:v>157.86833784953501</c:v>
                </c:pt>
                <c:pt idx="68143">
                  <c:v>157.87065460480801</c:v>
                </c:pt>
                <c:pt idx="68144">
                  <c:v>157.872971360082</c:v>
                </c:pt>
                <c:pt idx="68145">
                  <c:v>157.875288115355</c:v>
                </c:pt>
                <c:pt idx="68146">
                  <c:v>157.877604870629</c:v>
                </c:pt>
                <c:pt idx="68147">
                  <c:v>157.879921625902</c:v>
                </c:pt>
                <c:pt idx="68148">
                  <c:v>157.88223838117599</c:v>
                </c:pt>
                <c:pt idx="68149">
                  <c:v>157.88455513644899</c:v>
                </c:pt>
                <c:pt idx="68150">
                  <c:v>157.88687189172299</c:v>
                </c:pt>
                <c:pt idx="68151">
                  <c:v>157.88918864699599</c:v>
                </c:pt>
                <c:pt idx="68152">
                  <c:v>157.89150540227001</c:v>
                </c:pt>
                <c:pt idx="68153">
                  <c:v>157.89382215754401</c:v>
                </c:pt>
                <c:pt idx="68154">
                  <c:v>157.89613891281701</c:v>
                </c:pt>
                <c:pt idx="68155">
                  <c:v>157.898455668091</c:v>
                </c:pt>
                <c:pt idx="68156">
                  <c:v>157.900772423364</c:v>
                </c:pt>
                <c:pt idx="68157">
                  <c:v>157.903089178638</c:v>
                </c:pt>
                <c:pt idx="68158">
                  <c:v>157.905405933911</c:v>
                </c:pt>
                <c:pt idx="68159">
                  <c:v>157.90772268918499</c:v>
                </c:pt>
                <c:pt idx="68160">
                  <c:v>157.91003944445799</c:v>
                </c:pt>
                <c:pt idx="68161">
                  <c:v>157.91235619973199</c:v>
                </c:pt>
                <c:pt idx="68162">
                  <c:v>157.91467295500499</c:v>
                </c:pt>
                <c:pt idx="68163">
                  <c:v>157.91698971027901</c:v>
                </c:pt>
                <c:pt idx="68164">
                  <c:v>157.91930646555201</c:v>
                </c:pt>
                <c:pt idx="68165">
                  <c:v>157.92162322082601</c:v>
                </c:pt>
                <c:pt idx="68166">
                  <c:v>157.9239399761</c:v>
                </c:pt>
                <c:pt idx="68167">
                  <c:v>157.926256731373</c:v>
                </c:pt>
                <c:pt idx="68168">
                  <c:v>157.928573486647</c:v>
                </c:pt>
                <c:pt idx="68169">
                  <c:v>157.93089024192</c:v>
                </c:pt>
                <c:pt idx="68170">
                  <c:v>157.93320699719399</c:v>
                </c:pt>
                <c:pt idx="68171">
                  <c:v>157.93552375246699</c:v>
                </c:pt>
                <c:pt idx="68172">
                  <c:v>157.93784050774099</c:v>
                </c:pt>
                <c:pt idx="68173">
                  <c:v>157.94015726301399</c:v>
                </c:pt>
                <c:pt idx="68174">
                  <c:v>157.94247401828801</c:v>
                </c:pt>
                <c:pt idx="68175">
                  <c:v>157.94479077356101</c:v>
                </c:pt>
                <c:pt idx="68176">
                  <c:v>157.94710752883501</c:v>
                </c:pt>
                <c:pt idx="68177">
                  <c:v>157.949424284109</c:v>
                </c:pt>
                <c:pt idx="68178">
                  <c:v>157.951741039382</c:v>
                </c:pt>
                <c:pt idx="68179">
                  <c:v>157.95405779465599</c:v>
                </c:pt>
                <c:pt idx="68180">
                  <c:v>157.956374549929</c:v>
                </c:pt>
                <c:pt idx="68181">
                  <c:v>157.95869130520299</c:v>
                </c:pt>
                <c:pt idx="68182">
                  <c:v>157.96100806047599</c:v>
                </c:pt>
                <c:pt idx="68183">
                  <c:v>157.96332481575001</c:v>
                </c:pt>
                <c:pt idx="68184">
                  <c:v>157.96564157102301</c:v>
                </c:pt>
                <c:pt idx="68185">
                  <c:v>157.96795832629701</c:v>
                </c:pt>
                <c:pt idx="68186">
                  <c:v>157.97027508157001</c:v>
                </c:pt>
                <c:pt idx="68187">
                  <c:v>157.972591836844</c:v>
                </c:pt>
                <c:pt idx="68188">
                  <c:v>157.974908592117</c:v>
                </c:pt>
                <c:pt idx="68189">
                  <c:v>157.977225347391</c:v>
                </c:pt>
                <c:pt idx="68190">
                  <c:v>157.97954210266499</c:v>
                </c:pt>
                <c:pt idx="68191">
                  <c:v>157.98185885793799</c:v>
                </c:pt>
                <c:pt idx="68192">
                  <c:v>157.98417561321199</c:v>
                </c:pt>
                <c:pt idx="68193">
                  <c:v>157.98649236848499</c:v>
                </c:pt>
                <c:pt idx="68194">
                  <c:v>157.98880912375901</c:v>
                </c:pt>
                <c:pt idx="68195">
                  <c:v>157.99112587903201</c:v>
                </c:pt>
                <c:pt idx="68196">
                  <c:v>157.99344263430601</c:v>
                </c:pt>
                <c:pt idx="68197">
                  <c:v>157.99575938957901</c:v>
                </c:pt>
                <c:pt idx="68198">
                  <c:v>157.998076144853</c:v>
                </c:pt>
                <c:pt idx="68199">
                  <c:v>158.000392900126</c:v>
                </c:pt>
                <c:pt idx="68200">
                  <c:v>158.0027096554</c:v>
                </c:pt>
                <c:pt idx="68201">
                  <c:v>158.005026410673</c:v>
                </c:pt>
                <c:pt idx="68202">
                  <c:v>158.00734316594699</c:v>
                </c:pt>
                <c:pt idx="68203">
                  <c:v>158.00965992122099</c:v>
                </c:pt>
                <c:pt idx="68204">
                  <c:v>158.01197667649399</c:v>
                </c:pt>
                <c:pt idx="68205">
                  <c:v>158.01429343176801</c:v>
                </c:pt>
                <c:pt idx="68206">
                  <c:v>158.01661018704101</c:v>
                </c:pt>
                <c:pt idx="68207">
                  <c:v>158.01892694231501</c:v>
                </c:pt>
                <c:pt idx="68208">
                  <c:v>158.02124369758801</c:v>
                </c:pt>
                <c:pt idx="68209">
                  <c:v>158.023560452862</c:v>
                </c:pt>
                <c:pt idx="68210">
                  <c:v>158.025877208135</c:v>
                </c:pt>
                <c:pt idx="68211">
                  <c:v>158.028193963409</c:v>
                </c:pt>
                <c:pt idx="68212">
                  <c:v>158.030510718682</c:v>
                </c:pt>
                <c:pt idx="68213">
                  <c:v>158.03282747395599</c:v>
                </c:pt>
                <c:pt idx="68214">
                  <c:v>158.03514422922899</c:v>
                </c:pt>
                <c:pt idx="68215">
                  <c:v>158.03746098450301</c:v>
                </c:pt>
                <c:pt idx="68216">
                  <c:v>158.03977773977701</c:v>
                </c:pt>
                <c:pt idx="68217">
                  <c:v>158.04209449505001</c:v>
                </c:pt>
                <c:pt idx="68218">
                  <c:v>158.044411250324</c:v>
                </c:pt>
                <c:pt idx="68219">
                  <c:v>158.046728005597</c:v>
                </c:pt>
                <c:pt idx="68220">
                  <c:v>158.049044760871</c:v>
                </c:pt>
                <c:pt idx="68221">
                  <c:v>158.051361516144</c:v>
                </c:pt>
                <c:pt idx="68222">
                  <c:v>158.05367827141799</c:v>
                </c:pt>
                <c:pt idx="68223">
                  <c:v>158.05599502669099</c:v>
                </c:pt>
                <c:pt idx="68224">
                  <c:v>158.05831178196499</c:v>
                </c:pt>
                <c:pt idx="68225">
                  <c:v>158.06062853723799</c:v>
                </c:pt>
                <c:pt idx="68226">
                  <c:v>158.06294529251201</c:v>
                </c:pt>
                <c:pt idx="68227">
                  <c:v>158.06526204778601</c:v>
                </c:pt>
                <c:pt idx="68228">
                  <c:v>158.06757880305901</c:v>
                </c:pt>
                <c:pt idx="68229">
                  <c:v>158.069895558333</c:v>
                </c:pt>
                <c:pt idx="68230">
                  <c:v>158.072212313606</c:v>
                </c:pt>
                <c:pt idx="68231">
                  <c:v>158.07452906888</c:v>
                </c:pt>
                <c:pt idx="68232">
                  <c:v>158.076845824153</c:v>
                </c:pt>
                <c:pt idx="68233">
                  <c:v>158.07916257942699</c:v>
                </c:pt>
                <c:pt idx="68234">
                  <c:v>158.08147933469999</c:v>
                </c:pt>
                <c:pt idx="68235">
                  <c:v>158.08379608997399</c:v>
                </c:pt>
                <c:pt idx="68236">
                  <c:v>158.08611284524699</c:v>
                </c:pt>
                <c:pt idx="68237">
                  <c:v>158.08842960052101</c:v>
                </c:pt>
                <c:pt idx="68238">
                  <c:v>158.09074635579401</c:v>
                </c:pt>
                <c:pt idx="68239">
                  <c:v>158.09306311106801</c:v>
                </c:pt>
                <c:pt idx="68240">
                  <c:v>158.095379866342</c:v>
                </c:pt>
                <c:pt idx="68241">
                  <c:v>158.097696621615</c:v>
                </c:pt>
                <c:pt idx="68242">
                  <c:v>158.100013376889</c:v>
                </c:pt>
                <c:pt idx="68243">
                  <c:v>158.102330132162</c:v>
                </c:pt>
                <c:pt idx="68244">
                  <c:v>158.10464688743599</c:v>
                </c:pt>
                <c:pt idx="68245">
                  <c:v>158.10696364270899</c:v>
                </c:pt>
                <c:pt idx="68246">
                  <c:v>158.10928039798301</c:v>
                </c:pt>
                <c:pt idx="68247">
                  <c:v>158.11159715325601</c:v>
                </c:pt>
                <c:pt idx="68248">
                  <c:v>158.11391390853001</c:v>
                </c:pt>
                <c:pt idx="68249">
                  <c:v>158.11623066380301</c:v>
                </c:pt>
                <c:pt idx="68250">
                  <c:v>158.118547419077</c:v>
                </c:pt>
                <c:pt idx="68251">
                  <c:v>158.12086417435</c:v>
                </c:pt>
                <c:pt idx="68252">
                  <c:v>158.123180929624</c:v>
                </c:pt>
                <c:pt idx="68253">
                  <c:v>158.12549768489799</c:v>
                </c:pt>
                <c:pt idx="68254">
                  <c:v>158.12781444017099</c:v>
                </c:pt>
                <c:pt idx="68255">
                  <c:v>158.13013119544499</c:v>
                </c:pt>
                <c:pt idx="68256">
                  <c:v>158.13244795071799</c:v>
                </c:pt>
                <c:pt idx="68257">
                  <c:v>158.13476470599201</c:v>
                </c:pt>
                <c:pt idx="68258">
                  <c:v>158.13708146126501</c:v>
                </c:pt>
                <c:pt idx="68259">
                  <c:v>158.13939821653901</c:v>
                </c:pt>
                <c:pt idx="68260">
                  <c:v>158.14171497181201</c:v>
                </c:pt>
                <c:pt idx="68261">
                  <c:v>158.144031727086</c:v>
                </c:pt>
                <c:pt idx="68262">
                  <c:v>158.146348482359</c:v>
                </c:pt>
                <c:pt idx="68263">
                  <c:v>158.148665237633</c:v>
                </c:pt>
                <c:pt idx="68264">
                  <c:v>158.150981992906</c:v>
                </c:pt>
                <c:pt idx="68265">
                  <c:v>158.15329874817999</c:v>
                </c:pt>
                <c:pt idx="68266">
                  <c:v>158.15561550345399</c:v>
                </c:pt>
                <c:pt idx="68267">
                  <c:v>158.15793225872699</c:v>
                </c:pt>
                <c:pt idx="68268">
                  <c:v>158.16024901400101</c:v>
                </c:pt>
                <c:pt idx="68269">
                  <c:v>158.16256576927401</c:v>
                </c:pt>
                <c:pt idx="68270">
                  <c:v>158.16488252454801</c:v>
                </c:pt>
                <c:pt idx="68271">
                  <c:v>158.16719927982101</c:v>
                </c:pt>
                <c:pt idx="68272">
                  <c:v>158.169516035095</c:v>
                </c:pt>
                <c:pt idx="68273">
                  <c:v>158.171832790368</c:v>
                </c:pt>
                <c:pt idx="68274">
                  <c:v>158.174149545642</c:v>
                </c:pt>
                <c:pt idx="68275">
                  <c:v>158.176466300915</c:v>
                </c:pt>
                <c:pt idx="68276">
                  <c:v>158.17878305618899</c:v>
                </c:pt>
                <c:pt idx="68277">
                  <c:v>158.18109981146301</c:v>
                </c:pt>
                <c:pt idx="68278">
                  <c:v>158.18341656673601</c:v>
                </c:pt>
                <c:pt idx="68279">
                  <c:v>158.18573332201001</c:v>
                </c:pt>
                <c:pt idx="68280">
                  <c:v>158.18805007728301</c:v>
                </c:pt>
                <c:pt idx="68281">
                  <c:v>158.190366832557</c:v>
                </c:pt>
                <c:pt idx="68282">
                  <c:v>158.19268358783</c:v>
                </c:pt>
                <c:pt idx="68283">
                  <c:v>158.195000343104</c:v>
                </c:pt>
                <c:pt idx="68284">
                  <c:v>158.197317098377</c:v>
                </c:pt>
                <c:pt idx="68285">
                  <c:v>158.19963385365099</c:v>
                </c:pt>
                <c:pt idx="68286">
                  <c:v>158.20195060892399</c:v>
                </c:pt>
                <c:pt idx="68287">
                  <c:v>158.20426736419799</c:v>
                </c:pt>
                <c:pt idx="68288">
                  <c:v>158.20658411947099</c:v>
                </c:pt>
                <c:pt idx="68289">
                  <c:v>158.20890087474501</c:v>
                </c:pt>
                <c:pt idx="68290">
                  <c:v>158.21121763001901</c:v>
                </c:pt>
                <c:pt idx="68291">
                  <c:v>158.21353438529201</c:v>
                </c:pt>
                <c:pt idx="68292">
                  <c:v>158.215851140566</c:v>
                </c:pt>
                <c:pt idx="68293">
                  <c:v>158.218167895839</c:v>
                </c:pt>
                <c:pt idx="68294">
                  <c:v>158.220484651113</c:v>
                </c:pt>
                <c:pt idx="68295">
                  <c:v>158.222801406386</c:v>
                </c:pt>
                <c:pt idx="68296">
                  <c:v>158.22511816165999</c:v>
                </c:pt>
                <c:pt idx="68297">
                  <c:v>158.22743491693299</c:v>
                </c:pt>
                <c:pt idx="68298">
                  <c:v>158.22975167220699</c:v>
                </c:pt>
                <c:pt idx="68299">
                  <c:v>158.23206842747999</c:v>
                </c:pt>
                <c:pt idx="68300">
                  <c:v>158.23438518275401</c:v>
                </c:pt>
                <c:pt idx="68301">
                  <c:v>158.23670193802701</c:v>
                </c:pt>
                <c:pt idx="68302">
                  <c:v>158.23901869330101</c:v>
                </c:pt>
                <c:pt idx="68303">
                  <c:v>158.241335448575</c:v>
                </c:pt>
                <c:pt idx="68304">
                  <c:v>158.243652203848</c:v>
                </c:pt>
                <c:pt idx="68305">
                  <c:v>158.245968959122</c:v>
                </c:pt>
                <c:pt idx="68306">
                  <c:v>158.248285714395</c:v>
                </c:pt>
                <c:pt idx="68307">
                  <c:v>158.25060246966899</c:v>
                </c:pt>
                <c:pt idx="68308">
                  <c:v>158.25291922494199</c:v>
                </c:pt>
                <c:pt idx="68309">
                  <c:v>158.25523598021601</c:v>
                </c:pt>
                <c:pt idx="68310">
                  <c:v>158.25755273548901</c:v>
                </c:pt>
                <c:pt idx="68311">
                  <c:v>158.25986949076301</c:v>
                </c:pt>
                <c:pt idx="68312">
                  <c:v>158.26218624603601</c:v>
                </c:pt>
                <c:pt idx="68313">
                  <c:v>158.26450300131</c:v>
                </c:pt>
                <c:pt idx="68314">
                  <c:v>158.266819756584</c:v>
                </c:pt>
                <c:pt idx="68315">
                  <c:v>158.269136511857</c:v>
                </c:pt>
                <c:pt idx="68316">
                  <c:v>158.27145326713099</c:v>
                </c:pt>
                <c:pt idx="68317">
                  <c:v>158.27377002240399</c:v>
                </c:pt>
                <c:pt idx="68318">
                  <c:v>158.27608677767799</c:v>
                </c:pt>
                <c:pt idx="68319">
                  <c:v>158.27840353295099</c:v>
                </c:pt>
                <c:pt idx="68320">
                  <c:v>158.28072028822501</c:v>
                </c:pt>
                <c:pt idx="68321">
                  <c:v>158.28303704349801</c:v>
                </c:pt>
                <c:pt idx="68322">
                  <c:v>158.28535379877201</c:v>
                </c:pt>
                <c:pt idx="68323">
                  <c:v>158.28767055404501</c:v>
                </c:pt>
                <c:pt idx="68324">
                  <c:v>158.289987309319</c:v>
                </c:pt>
                <c:pt idx="68325">
                  <c:v>158.292304064592</c:v>
                </c:pt>
                <c:pt idx="68326">
                  <c:v>158.294620819866</c:v>
                </c:pt>
                <c:pt idx="68327">
                  <c:v>158.29693757513999</c:v>
                </c:pt>
                <c:pt idx="68328">
                  <c:v>158.29925433041299</c:v>
                </c:pt>
                <c:pt idx="68329">
                  <c:v>158.30157108568699</c:v>
                </c:pt>
                <c:pt idx="68330">
                  <c:v>158.30388784095999</c:v>
                </c:pt>
                <c:pt idx="68331">
                  <c:v>158.30620459623401</c:v>
                </c:pt>
                <c:pt idx="68332">
                  <c:v>158.30852135150701</c:v>
                </c:pt>
                <c:pt idx="68333">
                  <c:v>158.31083810678101</c:v>
                </c:pt>
                <c:pt idx="68334">
                  <c:v>158.31315486205401</c:v>
                </c:pt>
                <c:pt idx="68335">
                  <c:v>158.315471617328</c:v>
                </c:pt>
                <c:pt idx="68336">
                  <c:v>158.317788372601</c:v>
                </c:pt>
                <c:pt idx="68337">
                  <c:v>158.320105127875</c:v>
                </c:pt>
                <c:pt idx="68338">
                  <c:v>158.322421883148</c:v>
                </c:pt>
                <c:pt idx="68339">
                  <c:v>158.32473863842199</c:v>
                </c:pt>
                <c:pt idx="68340">
                  <c:v>158.32705539369601</c:v>
                </c:pt>
                <c:pt idx="68341">
                  <c:v>158.32937214896899</c:v>
                </c:pt>
                <c:pt idx="68342">
                  <c:v>158.33168890424301</c:v>
                </c:pt>
                <c:pt idx="68343">
                  <c:v>158.33400565951601</c:v>
                </c:pt>
                <c:pt idx="68344">
                  <c:v>158.33632241479</c:v>
                </c:pt>
                <c:pt idx="68345">
                  <c:v>158.338639170063</c:v>
                </c:pt>
                <c:pt idx="68346">
                  <c:v>158.340955925337</c:v>
                </c:pt>
                <c:pt idx="68347">
                  <c:v>158.34327268061</c:v>
                </c:pt>
                <c:pt idx="68348">
                  <c:v>158.34558943588399</c:v>
                </c:pt>
                <c:pt idx="68349">
                  <c:v>158.34790619115699</c:v>
                </c:pt>
                <c:pt idx="68350">
                  <c:v>158.35022294643099</c:v>
                </c:pt>
                <c:pt idx="68351">
                  <c:v>158.35253970170399</c:v>
                </c:pt>
                <c:pt idx="68352">
                  <c:v>158.35485645697801</c:v>
                </c:pt>
                <c:pt idx="68353">
                  <c:v>158.35717321225201</c:v>
                </c:pt>
                <c:pt idx="68354">
                  <c:v>158.35948996752501</c:v>
                </c:pt>
                <c:pt idx="68355">
                  <c:v>158.361806722799</c:v>
                </c:pt>
                <c:pt idx="68356">
                  <c:v>158.364123478072</c:v>
                </c:pt>
                <c:pt idx="68357">
                  <c:v>158.366440233346</c:v>
                </c:pt>
                <c:pt idx="68358">
                  <c:v>158.368756988619</c:v>
                </c:pt>
                <c:pt idx="68359">
                  <c:v>158.37107374389299</c:v>
                </c:pt>
                <c:pt idx="68360">
                  <c:v>158.37339049916599</c:v>
                </c:pt>
                <c:pt idx="68361">
                  <c:v>158.37570725443999</c:v>
                </c:pt>
                <c:pt idx="68362">
                  <c:v>158.37802400971299</c:v>
                </c:pt>
                <c:pt idx="68363">
                  <c:v>158.38034076498701</c:v>
                </c:pt>
                <c:pt idx="68364">
                  <c:v>158.38265752026101</c:v>
                </c:pt>
                <c:pt idx="68365">
                  <c:v>158.38497427553401</c:v>
                </c:pt>
                <c:pt idx="68366">
                  <c:v>158.387291030808</c:v>
                </c:pt>
                <c:pt idx="68367">
                  <c:v>158.389607786081</c:v>
                </c:pt>
                <c:pt idx="68368">
                  <c:v>158.391924541355</c:v>
                </c:pt>
                <c:pt idx="68369">
                  <c:v>158.394241296628</c:v>
                </c:pt>
                <c:pt idx="68370">
                  <c:v>158.39655805190199</c:v>
                </c:pt>
                <c:pt idx="68371">
                  <c:v>158.39887480717499</c:v>
                </c:pt>
                <c:pt idx="68372">
                  <c:v>158.40119156244899</c:v>
                </c:pt>
                <c:pt idx="68373">
                  <c:v>158.40350831772199</c:v>
                </c:pt>
                <c:pt idx="68374">
                  <c:v>158.40582507299601</c:v>
                </c:pt>
                <c:pt idx="68375">
                  <c:v>158.40814182826901</c:v>
                </c:pt>
                <c:pt idx="68376">
                  <c:v>158.410458583543</c:v>
                </c:pt>
                <c:pt idx="68377">
                  <c:v>158.412775338817</c:v>
                </c:pt>
                <c:pt idx="68378">
                  <c:v>158.41509209409</c:v>
                </c:pt>
                <c:pt idx="68379">
                  <c:v>158.41740884936399</c:v>
                </c:pt>
                <c:pt idx="68380">
                  <c:v>158.41972560463699</c:v>
                </c:pt>
                <c:pt idx="68381">
                  <c:v>158.42204235991099</c:v>
                </c:pt>
                <c:pt idx="68382">
                  <c:v>158.42435911518399</c:v>
                </c:pt>
                <c:pt idx="68383">
                  <c:v>158.42667587045801</c:v>
                </c:pt>
                <c:pt idx="68384">
                  <c:v>158.42899262573101</c:v>
                </c:pt>
                <c:pt idx="68385">
                  <c:v>158.43130938100501</c:v>
                </c:pt>
                <c:pt idx="68386">
                  <c:v>158.43362613627801</c:v>
                </c:pt>
                <c:pt idx="68387">
                  <c:v>158.435942891552</c:v>
                </c:pt>
                <c:pt idx="68388">
                  <c:v>158.438259646825</c:v>
                </c:pt>
                <c:pt idx="68389">
                  <c:v>158.440576402099</c:v>
                </c:pt>
                <c:pt idx="68390">
                  <c:v>158.44289315737299</c:v>
                </c:pt>
                <c:pt idx="68391">
                  <c:v>158.44520991264599</c:v>
                </c:pt>
                <c:pt idx="68392">
                  <c:v>158.44752666791999</c:v>
                </c:pt>
                <c:pt idx="68393">
                  <c:v>158.44984342319299</c:v>
                </c:pt>
                <c:pt idx="68394">
                  <c:v>158.45216017846701</c:v>
                </c:pt>
                <c:pt idx="68395">
                  <c:v>158.45447693374001</c:v>
                </c:pt>
                <c:pt idx="68396">
                  <c:v>158.45679368901401</c:v>
                </c:pt>
                <c:pt idx="68397">
                  <c:v>158.45911044428701</c:v>
                </c:pt>
                <c:pt idx="68398">
                  <c:v>158.461427199561</c:v>
                </c:pt>
                <c:pt idx="68399">
                  <c:v>158.463743954834</c:v>
                </c:pt>
                <c:pt idx="68400">
                  <c:v>158.466060710108</c:v>
                </c:pt>
                <c:pt idx="68401">
                  <c:v>158.468377465381</c:v>
                </c:pt>
                <c:pt idx="68402">
                  <c:v>158.47069422065499</c:v>
                </c:pt>
                <c:pt idx="68403">
                  <c:v>158.47301097592899</c:v>
                </c:pt>
                <c:pt idx="68404">
                  <c:v>158.47532773120199</c:v>
                </c:pt>
                <c:pt idx="68405">
                  <c:v>158.47764448647601</c:v>
                </c:pt>
                <c:pt idx="68406">
                  <c:v>158.47996124174901</c:v>
                </c:pt>
                <c:pt idx="68407">
                  <c:v>158.482277997023</c:v>
                </c:pt>
                <c:pt idx="68408">
                  <c:v>158.484594752296</c:v>
                </c:pt>
                <c:pt idx="68409">
                  <c:v>158.48691150757</c:v>
                </c:pt>
                <c:pt idx="68410">
                  <c:v>158.489228262843</c:v>
                </c:pt>
                <c:pt idx="68411">
                  <c:v>158.49154501811699</c:v>
                </c:pt>
                <c:pt idx="68412">
                  <c:v>158.49386177338999</c:v>
                </c:pt>
                <c:pt idx="68413">
                  <c:v>158.49617852866399</c:v>
                </c:pt>
                <c:pt idx="68414">
                  <c:v>158.49849528393801</c:v>
                </c:pt>
                <c:pt idx="68415">
                  <c:v>158.50081203921101</c:v>
                </c:pt>
                <c:pt idx="68416">
                  <c:v>158.50312879448501</c:v>
                </c:pt>
                <c:pt idx="68417">
                  <c:v>158.50544554975801</c:v>
                </c:pt>
                <c:pt idx="68418">
                  <c:v>158.507762305032</c:v>
                </c:pt>
                <c:pt idx="68419">
                  <c:v>158.510079060305</c:v>
                </c:pt>
                <c:pt idx="68420">
                  <c:v>158.512395815579</c:v>
                </c:pt>
                <c:pt idx="68421">
                  <c:v>158.514712570852</c:v>
                </c:pt>
                <c:pt idx="68422">
                  <c:v>158.51702932612599</c:v>
                </c:pt>
                <c:pt idx="68423">
                  <c:v>158.51934608139899</c:v>
                </c:pt>
                <c:pt idx="68424">
                  <c:v>158.52166283667299</c:v>
                </c:pt>
                <c:pt idx="68425">
                  <c:v>158.52397959194599</c:v>
                </c:pt>
                <c:pt idx="68426">
                  <c:v>158.52629634722001</c:v>
                </c:pt>
                <c:pt idx="68427">
                  <c:v>158.52861310249401</c:v>
                </c:pt>
                <c:pt idx="68428">
                  <c:v>158.53092985776701</c:v>
                </c:pt>
                <c:pt idx="68429">
                  <c:v>158.533246613041</c:v>
                </c:pt>
                <c:pt idx="68430">
                  <c:v>158.535563368314</c:v>
                </c:pt>
                <c:pt idx="68431">
                  <c:v>158.537880123588</c:v>
                </c:pt>
                <c:pt idx="68432">
                  <c:v>158.540196878861</c:v>
                </c:pt>
                <c:pt idx="68433">
                  <c:v>158.54251363413499</c:v>
                </c:pt>
                <c:pt idx="68434">
                  <c:v>158.54483038940799</c:v>
                </c:pt>
                <c:pt idx="68435">
                  <c:v>158.54714714468199</c:v>
                </c:pt>
                <c:pt idx="68436">
                  <c:v>158.54946389995499</c:v>
                </c:pt>
                <c:pt idx="68437">
                  <c:v>158.55178065522901</c:v>
                </c:pt>
                <c:pt idx="68438">
                  <c:v>158.55409741050201</c:v>
                </c:pt>
                <c:pt idx="68439">
                  <c:v>158.556414165776</c:v>
                </c:pt>
                <c:pt idx="68440">
                  <c:v>158.55873092105</c:v>
                </c:pt>
                <c:pt idx="68441">
                  <c:v>158.561047676323</c:v>
                </c:pt>
                <c:pt idx="68442">
                  <c:v>158.56336443159699</c:v>
                </c:pt>
                <c:pt idx="68443">
                  <c:v>158.56568118686999</c:v>
                </c:pt>
                <c:pt idx="68444">
                  <c:v>158.56799794214399</c:v>
                </c:pt>
                <c:pt idx="68445">
                  <c:v>158.57031469741699</c:v>
                </c:pt>
                <c:pt idx="68446">
                  <c:v>158.57263145269101</c:v>
                </c:pt>
                <c:pt idx="68447">
                  <c:v>158.57494820796401</c:v>
                </c:pt>
                <c:pt idx="68448">
                  <c:v>158.57726496323801</c:v>
                </c:pt>
                <c:pt idx="68449">
                  <c:v>158.57958171851101</c:v>
                </c:pt>
                <c:pt idx="68450">
                  <c:v>158.581898473785</c:v>
                </c:pt>
                <c:pt idx="68451">
                  <c:v>158.584215229059</c:v>
                </c:pt>
                <c:pt idx="68452">
                  <c:v>158.586531984332</c:v>
                </c:pt>
                <c:pt idx="68453">
                  <c:v>158.58884873960599</c:v>
                </c:pt>
                <c:pt idx="68454">
                  <c:v>158.59116549487899</c:v>
                </c:pt>
                <c:pt idx="68455">
                  <c:v>158.59348225015299</c:v>
                </c:pt>
                <c:pt idx="68456">
                  <c:v>158.59579900542599</c:v>
                </c:pt>
                <c:pt idx="68457">
                  <c:v>158.59811576070001</c:v>
                </c:pt>
                <c:pt idx="68458">
                  <c:v>158.60043251597301</c:v>
                </c:pt>
                <c:pt idx="68459">
                  <c:v>158.60274927124701</c:v>
                </c:pt>
                <c:pt idx="68460">
                  <c:v>158.60506602652001</c:v>
                </c:pt>
                <c:pt idx="68461">
                  <c:v>158.607382781794</c:v>
                </c:pt>
                <c:pt idx="68462">
                  <c:v>158.609699537067</c:v>
                </c:pt>
                <c:pt idx="68463">
                  <c:v>158.612016292341</c:v>
                </c:pt>
                <c:pt idx="68464">
                  <c:v>158.61433304761499</c:v>
                </c:pt>
                <c:pt idx="68465">
                  <c:v>158.61664980288799</c:v>
                </c:pt>
                <c:pt idx="68466">
                  <c:v>158.61896655816199</c:v>
                </c:pt>
                <c:pt idx="68467">
                  <c:v>158.62128331343499</c:v>
                </c:pt>
                <c:pt idx="68468">
                  <c:v>158.62360006870901</c:v>
                </c:pt>
                <c:pt idx="68469">
                  <c:v>158.62591682398201</c:v>
                </c:pt>
                <c:pt idx="68470">
                  <c:v>158.628233579256</c:v>
                </c:pt>
                <c:pt idx="68471">
                  <c:v>158.630550334529</c:v>
                </c:pt>
                <c:pt idx="68472">
                  <c:v>158.632867089803</c:v>
                </c:pt>
                <c:pt idx="68473">
                  <c:v>158.635183845076</c:v>
                </c:pt>
                <c:pt idx="68474">
                  <c:v>158.63750060034999</c:v>
                </c:pt>
                <c:pt idx="68475">
                  <c:v>158.63981735562299</c:v>
                </c:pt>
                <c:pt idx="68476">
                  <c:v>158.64213411089699</c:v>
                </c:pt>
                <c:pt idx="68477">
                  <c:v>158.64445086617101</c:v>
                </c:pt>
                <c:pt idx="68478">
                  <c:v>158.64676762144401</c:v>
                </c:pt>
                <c:pt idx="68479">
                  <c:v>158.64908437671801</c:v>
                </c:pt>
                <c:pt idx="68480">
                  <c:v>158.65140113199101</c:v>
                </c:pt>
                <c:pt idx="68481">
                  <c:v>158.653717887265</c:v>
                </c:pt>
                <c:pt idx="68482">
                  <c:v>158.656034642538</c:v>
                </c:pt>
                <c:pt idx="68483">
                  <c:v>158.658351397812</c:v>
                </c:pt>
                <c:pt idx="68484">
                  <c:v>158.660668153085</c:v>
                </c:pt>
                <c:pt idx="68485">
                  <c:v>158.66298490835899</c:v>
                </c:pt>
                <c:pt idx="68486">
                  <c:v>158.66530166363199</c:v>
                </c:pt>
                <c:pt idx="68487">
                  <c:v>158.66761841890599</c:v>
                </c:pt>
                <c:pt idx="68488">
                  <c:v>158.66993517417899</c:v>
                </c:pt>
                <c:pt idx="68489">
                  <c:v>158.67225192945301</c:v>
                </c:pt>
                <c:pt idx="68490">
                  <c:v>158.67456868472701</c:v>
                </c:pt>
                <c:pt idx="68491">
                  <c:v>158.67688544000001</c:v>
                </c:pt>
                <c:pt idx="68492">
                  <c:v>158.679202195274</c:v>
                </c:pt>
                <c:pt idx="68493">
                  <c:v>158.681518950547</c:v>
                </c:pt>
                <c:pt idx="68494">
                  <c:v>158.683835705821</c:v>
                </c:pt>
                <c:pt idx="68495">
                  <c:v>158.686152461094</c:v>
                </c:pt>
                <c:pt idx="68496">
                  <c:v>158.68846921636799</c:v>
                </c:pt>
                <c:pt idx="68497">
                  <c:v>158.69078597164099</c:v>
                </c:pt>
                <c:pt idx="68498">
                  <c:v>158.69310272691499</c:v>
                </c:pt>
                <c:pt idx="68499">
                  <c:v>158.69541948218799</c:v>
                </c:pt>
                <c:pt idx="68500">
                  <c:v>158.69773623746201</c:v>
                </c:pt>
                <c:pt idx="68501">
                  <c:v>158.700052992736</c:v>
                </c:pt>
                <c:pt idx="68502">
                  <c:v>158.702369748009</c:v>
                </c:pt>
                <c:pt idx="68503">
                  <c:v>158.704686503283</c:v>
                </c:pt>
                <c:pt idx="68504">
                  <c:v>158.707003258556</c:v>
                </c:pt>
                <c:pt idx="68505">
                  <c:v>158.70932001382999</c:v>
                </c:pt>
                <c:pt idx="68506">
                  <c:v>158.711636769103</c:v>
                </c:pt>
                <c:pt idx="68507">
                  <c:v>158.71395352437699</c:v>
                </c:pt>
                <c:pt idx="68508">
                  <c:v>158.71627027964999</c:v>
                </c:pt>
                <c:pt idx="68509">
                  <c:v>158.71858703492401</c:v>
                </c:pt>
                <c:pt idx="68510">
                  <c:v>158.72090379019701</c:v>
                </c:pt>
                <c:pt idx="68511">
                  <c:v>158.72322054547101</c:v>
                </c:pt>
                <c:pt idx="68512">
                  <c:v>158.72553730074401</c:v>
                </c:pt>
                <c:pt idx="68513">
                  <c:v>158.727854056018</c:v>
                </c:pt>
                <c:pt idx="68514">
                  <c:v>158.730170811292</c:v>
                </c:pt>
                <c:pt idx="68515">
                  <c:v>158.732487566565</c:v>
                </c:pt>
                <c:pt idx="68516">
                  <c:v>158.73480432183899</c:v>
                </c:pt>
                <c:pt idx="68517">
                  <c:v>158.73712107711199</c:v>
                </c:pt>
                <c:pt idx="68518">
                  <c:v>158.73943783238599</c:v>
                </c:pt>
                <c:pt idx="68519">
                  <c:v>158.74175458765899</c:v>
                </c:pt>
                <c:pt idx="68520">
                  <c:v>158.74407134293301</c:v>
                </c:pt>
                <c:pt idx="68521">
                  <c:v>158.74638809820601</c:v>
                </c:pt>
                <c:pt idx="68522">
                  <c:v>158.74870485348001</c:v>
                </c:pt>
                <c:pt idx="68523">
                  <c:v>158.75102160875301</c:v>
                </c:pt>
                <c:pt idx="68524">
                  <c:v>158.753338364027</c:v>
                </c:pt>
                <c:pt idx="68525">
                  <c:v>158.7556551193</c:v>
                </c:pt>
                <c:pt idx="68526">
                  <c:v>158.757971874574</c:v>
                </c:pt>
                <c:pt idx="68527">
                  <c:v>158.76028862984799</c:v>
                </c:pt>
                <c:pt idx="68528">
                  <c:v>158.76260538512099</c:v>
                </c:pt>
                <c:pt idx="68529">
                  <c:v>158.76492214039499</c:v>
                </c:pt>
                <c:pt idx="68530">
                  <c:v>158.76723889566799</c:v>
                </c:pt>
                <c:pt idx="68531">
                  <c:v>158.76955565094201</c:v>
                </c:pt>
                <c:pt idx="68532">
                  <c:v>158.77187240621501</c:v>
                </c:pt>
                <c:pt idx="68533">
                  <c:v>158.77418916148901</c:v>
                </c:pt>
                <c:pt idx="68534">
                  <c:v>158.77650591676201</c:v>
                </c:pt>
                <c:pt idx="68535">
                  <c:v>158.778822672036</c:v>
                </c:pt>
                <c:pt idx="68536">
                  <c:v>158.781139427309</c:v>
                </c:pt>
                <c:pt idx="68537">
                  <c:v>158.783456182583</c:v>
                </c:pt>
                <c:pt idx="68538">
                  <c:v>158.785772937856</c:v>
                </c:pt>
                <c:pt idx="68539">
                  <c:v>158.78808969312999</c:v>
                </c:pt>
                <c:pt idx="68540">
                  <c:v>158.79040644840401</c:v>
                </c:pt>
                <c:pt idx="68541">
                  <c:v>158.79272320367701</c:v>
                </c:pt>
                <c:pt idx="68542">
                  <c:v>158.79503995895101</c:v>
                </c:pt>
                <c:pt idx="68543">
                  <c:v>158.79735671422401</c:v>
                </c:pt>
                <c:pt idx="68544">
                  <c:v>158.799673469498</c:v>
                </c:pt>
                <c:pt idx="68545">
                  <c:v>158.801990224771</c:v>
                </c:pt>
                <c:pt idx="68546">
                  <c:v>158.804306980045</c:v>
                </c:pt>
                <c:pt idx="68547">
                  <c:v>158.806623735318</c:v>
                </c:pt>
                <c:pt idx="68548">
                  <c:v>158.80894049059199</c:v>
                </c:pt>
                <c:pt idx="68549">
                  <c:v>158.81125724586499</c:v>
                </c:pt>
                <c:pt idx="68550">
                  <c:v>158.81357400113899</c:v>
                </c:pt>
                <c:pt idx="68551">
                  <c:v>158.81589075641301</c:v>
                </c:pt>
                <c:pt idx="68552">
                  <c:v>158.81820751168601</c:v>
                </c:pt>
                <c:pt idx="68553">
                  <c:v>158.82052426696001</c:v>
                </c:pt>
                <c:pt idx="68554">
                  <c:v>158.82284102223301</c:v>
                </c:pt>
                <c:pt idx="68555">
                  <c:v>158.825157777507</c:v>
                </c:pt>
                <c:pt idx="68556">
                  <c:v>158.82747453278</c:v>
                </c:pt>
                <c:pt idx="68557">
                  <c:v>158.829791288054</c:v>
                </c:pt>
                <c:pt idx="68558">
                  <c:v>158.832108043327</c:v>
                </c:pt>
                <c:pt idx="68559">
                  <c:v>158.83442479860099</c:v>
                </c:pt>
                <c:pt idx="68560">
                  <c:v>158.83674155387399</c:v>
                </c:pt>
                <c:pt idx="68561">
                  <c:v>158.83905830914799</c:v>
                </c:pt>
                <c:pt idx="68562">
                  <c:v>158.84137506442099</c:v>
                </c:pt>
                <c:pt idx="68563">
                  <c:v>158.84369181969501</c:v>
                </c:pt>
                <c:pt idx="68564">
                  <c:v>158.84600857496901</c:v>
                </c:pt>
                <c:pt idx="68565">
                  <c:v>158.84832533024201</c:v>
                </c:pt>
                <c:pt idx="68566">
                  <c:v>158.850642085516</c:v>
                </c:pt>
                <c:pt idx="68567">
                  <c:v>158.852958840789</c:v>
                </c:pt>
                <c:pt idx="68568">
                  <c:v>158.855275596063</c:v>
                </c:pt>
                <c:pt idx="68569">
                  <c:v>158.857592351336</c:v>
                </c:pt>
                <c:pt idx="68570">
                  <c:v>158.85990910660999</c:v>
                </c:pt>
                <c:pt idx="68571">
                  <c:v>158.86222586188299</c:v>
                </c:pt>
                <c:pt idx="68572">
                  <c:v>158.86454261715701</c:v>
                </c:pt>
                <c:pt idx="68573">
                  <c:v>158.86685937243001</c:v>
                </c:pt>
                <c:pt idx="68574">
                  <c:v>158.86917612770401</c:v>
                </c:pt>
                <c:pt idx="68575">
                  <c:v>158.87149288297701</c:v>
                </c:pt>
                <c:pt idx="68576">
                  <c:v>158.873809638251</c:v>
                </c:pt>
                <c:pt idx="68577">
                  <c:v>158.876126393525</c:v>
                </c:pt>
                <c:pt idx="68578">
                  <c:v>158.878443148798</c:v>
                </c:pt>
                <c:pt idx="68579">
                  <c:v>158.88075990407199</c:v>
                </c:pt>
                <c:pt idx="68580">
                  <c:v>158.88307665934499</c:v>
                </c:pt>
                <c:pt idx="68581">
                  <c:v>158.88539341461899</c:v>
                </c:pt>
                <c:pt idx="68582">
                  <c:v>158.88771016989199</c:v>
                </c:pt>
                <c:pt idx="68583">
                  <c:v>158.89002692516601</c:v>
                </c:pt>
                <c:pt idx="68584">
                  <c:v>158.89234368043901</c:v>
                </c:pt>
                <c:pt idx="68585">
                  <c:v>158.89466043571301</c:v>
                </c:pt>
                <c:pt idx="68586">
                  <c:v>158.89697719098601</c:v>
                </c:pt>
                <c:pt idx="68587">
                  <c:v>158.89929394626</c:v>
                </c:pt>
                <c:pt idx="68588">
                  <c:v>158.901610701533</c:v>
                </c:pt>
                <c:pt idx="68589">
                  <c:v>158.903927456807</c:v>
                </c:pt>
                <c:pt idx="68590">
                  <c:v>158.90624421208099</c:v>
                </c:pt>
                <c:pt idx="68591">
                  <c:v>158.90856096735399</c:v>
                </c:pt>
                <c:pt idx="68592">
                  <c:v>158.91087772262799</c:v>
                </c:pt>
                <c:pt idx="68593">
                  <c:v>158.91319447790099</c:v>
                </c:pt>
                <c:pt idx="68594">
                  <c:v>158.91551123317501</c:v>
                </c:pt>
                <c:pt idx="68595">
                  <c:v>158.91782798844801</c:v>
                </c:pt>
                <c:pt idx="68596">
                  <c:v>158.92014474372201</c:v>
                </c:pt>
                <c:pt idx="68597">
                  <c:v>158.92246149899501</c:v>
                </c:pt>
                <c:pt idx="68598">
                  <c:v>158.924778254269</c:v>
                </c:pt>
                <c:pt idx="68599">
                  <c:v>158.927095009542</c:v>
                </c:pt>
                <c:pt idx="68600">
                  <c:v>158.929411764816</c:v>
                </c:pt>
                <c:pt idx="68601">
                  <c:v>158.93172852008999</c:v>
                </c:pt>
                <c:pt idx="68602">
                  <c:v>158.93404527536299</c:v>
                </c:pt>
                <c:pt idx="68603">
                  <c:v>158.93636203063701</c:v>
                </c:pt>
                <c:pt idx="68604">
                  <c:v>158.93867878591001</c:v>
                </c:pt>
                <c:pt idx="68605">
                  <c:v>158.94099554118401</c:v>
                </c:pt>
                <c:pt idx="68606">
                  <c:v>158.94331229645701</c:v>
                </c:pt>
                <c:pt idx="68607">
                  <c:v>158.945629051731</c:v>
                </c:pt>
                <c:pt idx="68608">
                  <c:v>158.947945807004</c:v>
                </c:pt>
                <c:pt idx="68609">
                  <c:v>158.950262562278</c:v>
                </c:pt>
                <c:pt idx="68610">
                  <c:v>158.952579317551</c:v>
                </c:pt>
                <c:pt idx="68611">
                  <c:v>158.95489607282499</c:v>
                </c:pt>
                <c:pt idx="68612">
                  <c:v>158.95721282809799</c:v>
                </c:pt>
                <c:pt idx="68613">
                  <c:v>158.95952958337199</c:v>
                </c:pt>
                <c:pt idx="68614">
                  <c:v>158.96184633864601</c:v>
                </c:pt>
                <c:pt idx="68615">
                  <c:v>158.96416309391901</c:v>
                </c:pt>
                <c:pt idx="68616">
                  <c:v>158.96647984919301</c:v>
                </c:pt>
                <c:pt idx="68617">
                  <c:v>158.96879660446601</c:v>
                </c:pt>
                <c:pt idx="68618">
                  <c:v>158.97111335974</c:v>
                </c:pt>
                <c:pt idx="68619">
                  <c:v>158.973430115013</c:v>
                </c:pt>
                <c:pt idx="68620">
                  <c:v>158.975746870287</c:v>
                </c:pt>
                <c:pt idx="68621">
                  <c:v>158.97806362556</c:v>
                </c:pt>
                <c:pt idx="68622">
                  <c:v>158.98038038083399</c:v>
                </c:pt>
                <c:pt idx="68623">
                  <c:v>158.98269713610699</c:v>
                </c:pt>
                <c:pt idx="68624">
                  <c:v>158.98501389138099</c:v>
                </c:pt>
                <c:pt idx="68625">
                  <c:v>158.98733064665399</c:v>
                </c:pt>
                <c:pt idx="68626">
                  <c:v>158.98964740192801</c:v>
                </c:pt>
                <c:pt idx="68627">
                  <c:v>158.99196415720201</c:v>
                </c:pt>
                <c:pt idx="68628">
                  <c:v>158.99428091247501</c:v>
                </c:pt>
                <c:pt idx="68629">
                  <c:v>158.996597667749</c:v>
                </c:pt>
                <c:pt idx="68630">
                  <c:v>158.998914423022</c:v>
                </c:pt>
                <c:pt idx="68631">
                  <c:v>159.001231178296</c:v>
                </c:pt>
                <c:pt idx="68632">
                  <c:v>159.003547933569</c:v>
                </c:pt>
                <c:pt idx="68633">
                  <c:v>159.00586468884299</c:v>
                </c:pt>
                <c:pt idx="68634">
                  <c:v>159.00818144411599</c:v>
                </c:pt>
                <c:pt idx="68635">
                  <c:v>159.01049819939001</c:v>
                </c:pt>
                <c:pt idx="68636">
                  <c:v>159.01281495466301</c:v>
                </c:pt>
                <c:pt idx="68637">
                  <c:v>159.01513170993701</c:v>
                </c:pt>
                <c:pt idx="68638">
                  <c:v>159.017448465211</c:v>
                </c:pt>
                <c:pt idx="68639">
                  <c:v>159.019765220484</c:v>
                </c:pt>
                <c:pt idx="68640">
                  <c:v>159.022081975758</c:v>
                </c:pt>
                <c:pt idx="68641">
                  <c:v>159.024398731031</c:v>
                </c:pt>
                <c:pt idx="68642">
                  <c:v>159.02671548630499</c:v>
                </c:pt>
                <c:pt idx="68643">
                  <c:v>159.02903224157799</c:v>
                </c:pt>
                <c:pt idx="68644">
                  <c:v>159.03134899685199</c:v>
                </c:pt>
                <c:pt idx="68645">
                  <c:v>159.03366575212499</c:v>
                </c:pt>
                <c:pt idx="68646">
                  <c:v>159.03598250739901</c:v>
                </c:pt>
                <c:pt idx="68647">
                  <c:v>159.03829926267201</c:v>
                </c:pt>
                <c:pt idx="68648">
                  <c:v>159.04061601794601</c:v>
                </c:pt>
                <c:pt idx="68649">
                  <c:v>159.04293277321901</c:v>
                </c:pt>
                <c:pt idx="68650">
                  <c:v>159.045249528493</c:v>
                </c:pt>
                <c:pt idx="68651">
                  <c:v>159.047566283767</c:v>
                </c:pt>
                <c:pt idx="68652">
                  <c:v>159.04988303904</c:v>
                </c:pt>
                <c:pt idx="68653">
                  <c:v>159.05219979431399</c:v>
                </c:pt>
                <c:pt idx="68654">
                  <c:v>159.05451654958699</c:v>
                </c:pt>
                <c:pt idx="68655">
                  <c:v>159.05683330486099</c:v>
                </c:pt>
                <c:pt idx="68656">
                  <c:v>159.05915006013399</c:v>
                </c:pt>
                <c:pt idx="68657">
                  <c:v>159.06146681540801</c:v>
                </c:pt>
                <c:pt idx="68658">
                  <c:v>159.06378357068101</c:v>
                </c:pt>
                <c:pt idx="68659">
                  <c:v>159.06610032595501</c:v>
                </c:pt>
                <c:pt idx="68660">
                  <c:v>159.06841708122801</c:v>
                </c:pt>
                <c:pt idx="68661">
                  <c:v>159.070733836502</c:v>
                </c:pt>
                <c:pt idx="68662">
                  <c:v>159.073050591775</c:v>
                </c:pt>
                <c:pt idx="68663">
                  <c:v>159.075367347049</c:v>
                </c:pt>
                <c:pt idx="68664">
                  <c:v>159.07768410232299</c:v>
                </c:pt>
                <c:pt idx="68665">
                  <c:v>159.08000085759599</c:v>
                </c:pt>
                <c:pt idx="68666">
                  <c:v>159.08231761287001</c:v>
                </c:pt>
                <c:pt idx="68667">
                  <c:v>159.08463436814301</c:v>
                </c:pt>
                <c:pt idx="68668">
                  <c:v>159.08695112341701</c:v>
                </c:pt>
                <c:pt idx="68669">
                  <c:v>159.08926787869001</c:v>
                </c:pt>
                <c:pt idx="68670">
                  <c:v>159.091584633964</c:v>
                </c:pt>
                <c:pt idx="68671">
                  <c:v>159.093901389237</c:v>
                </c:pt>
                <c:pt idx="68672">
                  <c:v>159.096218144511</c:v>
                </c:pt>
                <c:pt idx="68673">
                  <c:v>159.098534899784</c:v>
                </c:pt>
                <c:pt idx="68674">
                  <c:v>159.10085165505799</c:v>
                </c:pt>
                <c:pt idx="68675">
                  <c:v>159.10316841033099</c:v>
                </c:pt>
                <c:pt idx="68676">
                  <c:v>159.10548516560499</c:v>
                </c:pt>
                <c:pt idx="68677">
                  <c:v>159.10780192087901</c:v>
                </c:pt>
                <c:pt idx="68678">
                  <c:v>159.11011867615201</c:v>
                </c:pt>
                <c:pt idx="68679">
                  <c:v>159.11243543142601</c:v>
                </c:pt>
                <c:pt idx="68680">
                  <c:v>159.11475218669901</c:v>
                </c:pt>
                <c:pt idx="68681">
                  <c:v>159.117068941973</c:v>
                </c:pt>
                <c:pt idx="68682">
                  <c:v>159.119385697246</c:v>
                </c:pt>
                <c:pt idx="68683">
                  <c:v>159.12170245252</c:v>
                </c:pt>
                <c:pt idx="68684">
                  <c:v>159.124019207793</c:v>
                </c:pt>
                <c:pt idx="68685">
                  <c:v>159.12633596306699</c:v>
                </c:pt>
                <c:pt idx="68686">
                  <c:v>159.12865271833999</c:v>
                </c:pt>
                <c:pt idx="68687">
                  <c:v>159.13096947361399</c:v>
                </c:pt>
                <c:pt idx="68688">
                  <c:v>159.13328622888801</c:v>
                </c:pt>
                <c:pt idx="68689">
                  <c:v>159.13560298416101</c:v>
                </c:pt>
                <c:pt idx="68690">
                  <c:v>159.13791973943501</c:v>
                </c:pt>
                <c:pt idx="68691">
                  <c:v>159.14023649470801</c:v>
                </c:pt>
                <c:pt idx="68692">
                  <c:v>159.142553249982</c:v>
                </c:pt>
                <c:pt idx="68693">
                  <c:v>159.144870005255</c:v>
                </c:pt>
                <c:pt idx="68694">
                  <c:v>159.147186760529</c:v>
                </c:pt>
                <c:pt idx="68695">
                  <c:v>159.149503515802</c:v>
                </c:pt>
                <c:pt idx="68696">
                  <c:v>159.15182027107599</c:v>
                </c:pt>
                <c:pt idx="68697">
                  <c:v>159.15413702634899</c:v>
                </c:pt>
                <c:pt idx="68698">
                  <c:v>159.15645378162299</c:v>
                </c:pt>
                <c:pt idx="68699">
                  <c:v>159.15877053689599</c:v>
                </c:pt>
                <c:pt idx="68700">
                  <c:v>159.16108729217001</c:v>
                </c:pt>
                <c:pt idx="68701">
                  <c:v>159.163404047444</c:v>
                </c:pt>
                <c:pt idx="68702">
                  <c:v>159.165720802717</c:v>
                </c:pt>
                <c:pt idx="68703">
                  <c:v>159.168037557991</c:v>
                </c:pt>
                <c:pt idx="68704">
                  <c:v>159.170354313264</c:v>
                </c:pt>
                <c:pt idx="68705">
                  <c:v>159.17267106853799</c:v>
                </c:pt>
                <c:pt idx="68706">
                  <c:v>159.17498782381099</c:v>
                </c:pt>
                <c:pt idx="68707">
                  <c:v>159.17730457908499</c:v>
                </c:pt>
                <c:pt idx="68708">
                  <c:v>159.17962133435799</c:v>
                </c:pt>
                <c:pt idx="68709">
                  <c:v>159.18193808963201</c:v>
                </c:pt>
                <c:pt idx="68710">
                  <c:v>159.18425484490501</c:v>
                </c:pt>
                <c:pt idx="68711">
                  <c:v>159.18657160017901</c:v>
                </c:pt>
                <c:pt idx="68712">
                  <c:v>159.18888835545201</c:v>
                </c:pt>
                <c:pt idx="68713">
                  <c:v>159.191205110726</c:v>
                </c:pt>
                <c:pt idx="68714">
                  <c:v>159.193521866</c:v>
                </c:pt>
                <c:pt idx="68715">
                  <c:v>159.195838621273</c:v>
                </c:pt>
                <c:pt idx="68716">
                  <c:v>159.19815537654699</c:v>
                </c:pt>
                <c:pt idx="68717">
                  <c:v>159.20047213181999</c:v>
                </c:pt>
                <c:pt idx="68718">
                  <c:v>159.20278888709399</c:v>
                </c:pt>
                <c:pt idx="68719">
                  <c:v>159.20510564236699</c:v>
                </c:pt>
                <c:pt idx="68720">
                  <c:v>159.20742239764101</c:v>
                </c:pt>
                <c:pt idx="68721">
                  <c:v>159.20973915291401</c:v>
                </c:pt>
                <c:pt idx="68722">
                  <c:v>159.21205590818801</c:v>
                </c:pt>
                <c:pt idx="68723">
                  <c:v>159.21437266346101</c:v>
                </c:pt>
                <c:pt idx="68724">
                  <c:v>159.216689418735</c:v>
                </c:pt>
                <c:pt idx="68725">
                  <c:v>159.219006174008</c:v>
                </c:pt>
                <c:pt idx="68726">
                  <c:v>159.221322929282</c:v>
                </c:pt>
                <c:pt idx="68727">
                  <c:v>159.22363968455599</c:v>
                </c:pt>
                <c:pt idx="68728">
                  <c:v>159.22595643982899</c:v>
                </c:pt>
                <c:pt idx="68729">
                  <c:v>159.22827319510299</c:v>
                </c:pt>
                <c:pt idx="68730">
                  <c:v>159.23058995037599</c:v>
                </c:pt>
                <c:pt idx="68731">
                  <c:v>159.23290670565001</c:v>
                </c:pt>
                <c:pt idx="68732">
                  <c:v>159.23522346092301</c:v>
                </c:pt>
                <c:pt idx="68733">
                  <c:v>159.237540216197</c:v>
                </c:pt>
                <c:pt idx="68734">
                  <c:v>159.23985697147</c:v>
                </c:pt>
                <c:pt idx="68735">
                  <c:v>159.242173726744</c:v>
                </c:pt>
                <c:pt idx="68736">
                  <c:v>159.244490482017</c:v>
                </c:pt>
                <c:pt idx="68737">
                  <c:v>159.24680723729099</c:v>
                </c:pt>
                <c:pt idx="68738">
                  <c:v>159.24912399256499</c:v>
                </c:pt>
                <c:pt idx="68739">
                  <c:v>159.25144074783799</c:v>
                </c:pt>
                <c:pt idx="68740">
                  <c:v>159.25375750311201</c:v>
                </c:pt>
                <c:pt idx="68741">
                  <c:v>159.25607425838501</c:v>
                </c:pt>
                <c:pt idx="68742">
                  <c:v>159.25839101365901</c:v>
                </c:pt>
                <c:pt idx="68743">
                  <c:v>159.26070776893201</c:v>
                </c:pt>
                <c:pt idx="68744">
                  <c:v>159.263024524206</c:v>
                </c:pt>
                <c:pt idx="68745">
                  <c:v>159.265341279479</c:v>
                </c:pt>
                <c:pt idx="68746">
                  <c:v>159.267658034753</c:v>
                </c:pt>
                <c:pt idx="68747">
                  <c:v>159.269974790026</c:v>
                </c:pt>
                <c:pt idx="68748">
                  <c:v>159.27229154529999</c:v>
                </c:pt>
                <c:pt idx="68749">
                  <c:v>159.27460830057299</c:v>
                </c:pt>
                <c:pt idx="68750">
                  <c:v>159.27692505584699</c:v>
                </c:pt>
                <c:pt idx="68751">
                  <c:v>159.27924181112101</c:v>
                </c:pt>
                <c:pt idx="68752">
                  <c:v>159.28155856639401</c:v>
                </c:pt>
                <c:pt idx="68753">
                  <c:v>159.28387532166801</c:v>
                </c:pt>
                <c:pt idx="68754">
                  <c:v>159.28619207694101</c:v>
                </c:pt>
                <c:pt idx="68755">
                  <c:v>159.288508832215</c:v>
                </c:pt>
                <c:pt idx="68756">
                  <c:v>159.290825587488</c:v>
                </c:pt>
                <c:pt idx="68757">
                  <c:v>159.293142342762</c:v>
                </c:pt>
                <c:pt idx="68758">
                  <c:v>159.295459098035</c:v>
                </c:pt>
                <c:pt idx="68759">
                  <c:v>159.29777585330899</c:v>
                </c:pt>
                <c:pt idx="68760">
                  <c:v>159.30009260858199</c:v>
                </c:pt>
                <c:pt idx="68761">
                  <c:v>159.30240936385599</c:v>
                </c:pt>
                <c:pt idx="68762">
                  <c:v>159.30472611912899</c:v>
                </c:pt>
                <c:pt idx="68763">
                  <c:v>159.30704287440301</c:v>
                </c:pt>
                <c:pt idx="68764">
                  <c:v>159.309359629677</c:v>
                </c:pt>
                <c:pt idx="68765">
                  <c:v>159.31167638495</c:v>
                </c:pt>
                <c:pt idx="68766">
                  <c:v>159.313993140224</c:v>
                </c:pt>
                <c:pt idx="68767">
                  <c:v>159.316309895497</c:v>
                </c:pt>
                <c:pt idx="68768">
                  <c:v>159.31862665077099</c:v>
                </c:pt>
                <c:pt idx="68769">
                  <c:v>159.32094340604399</c:v>
                </c:pt>
                <c:pt idx="68770">
                  <c:v>159.32326016131799</c:v>
                </c:pt>
                <c:pt idx="68771">
                  <c:v>159.32557691659099</c:v>
                </c:pt>
                <c:pt idx="68772">
                  <c:v>159.32789367186501</c:v>
                </c:pt>
                <c:pt idx="68773">
                  <c:v>159.33021042713801</c:v>
                </c:pt>
                <c:pt idx="68774">
                  <c:v>159.33252718241201</c:v>
                </c:pt>
                <c:pt idx="68775">
                  <c:v>159.334843937686</c:v>
                </c:pt>
                <c:pt idx="68776">
                  <c:v>159.337160692959</c:v>
                </c:pt>
                <c:pt idx="68777">
                  <c:v>159.339477448233</c:v>
                </c:pt>
                <c:pt idx="68778">
                  <c:v>159.341794203506</c:v>
                </c:pt>
                <c:pt idx="68779">
                  <c:v>159.34411095877999</c:v>
                </c:pt>
                <c:pt idx="68780">
                  <c:v>159.34642771405299</c:v>
                </c:pt>
                <c:pt idx="68781">
                  <c:v>159.34874446932699</c:v>
                </c:pt>
                <c:pt idx="68782">
                  <c:v>159.35106122459999</c:v>
                </c:pt>
                <c:pt idx="68783">
                  <c:v>159.35337797987401</c:v>
                </c:pt>
                <c:pt idx="68784">
                  <c:v>159.35569473514701</c:v>
                </c:pt>
                <c:pt idx="68785">
                  <c:v>159.35801149042101</c:v>
                </c:pt>
                <c:pt idx="68786">
                  <c:v>159.36032824569401</c:v>
                </c:pt>
                <c:pt idx="68787">
                  <c:v>159.362645000968</c:v>
                </c:pt>
                <c:pt idx="68788">
                  <c:v>159.364961756242</c:v>
                </c:pt>
                <c:pt idx="68789">
                  <c:v>159.367278511515</c:v>
                </c:pt>
                <c:pt idx="68790">
                  <c:v>159.36959526678899</c:v>
                </c:pt>
                <c:pt idx="68791">
                  <c:v>159.37191202206199</c:v>
                </c:pt>
                <c:pt idx="68792">
                  <c:v>159.37422877733599</c:v>
                </c:pt>
                <c:pt idx="68793">
                  <c:v>159.37654553260899</c:v>
                </c:pt>
                <c:pt idx="68794">
                  <c:v>159.37886228788301</c:v>
                </c:pt>
                <c:pt idx="68795">
                  <c:v>159.38117904315601</c:v>
                </c:pt>
                <c:pt idx="68796">
                  <c:v>159.38349579843</c:v>
                </c:pt>
                <c:pt idx="68797">
                  <c:v>159.385812553703</c:v>
                </c:pt>
                <c:pt idx="68798">
                  <c:v>159.388129308977</c:v>
                </c:pt>
                <c:pt idx="68799">
                  <c:v>159.39044606425</c:v>
                </c:pt>
                <c:pt idx="68800">
                  <c:v>159.39276281952399</c:v>
                </c:pt>
                <c:pt idx="68801">
                  <c:v>159.39507957479799</c:v>
                </c:pt>
                <c:pt idx="68802">
                  <c:v>159.39739633007099</c:v>
                </c:pt>
                <c:pt idx="68803">
                  <c:v>159.39971308534501</c:v>
                </c:pt>
                <c:pt idx="68804">
                  <c:v>159.40202984061801</c:v>
                </c:pt>
                <c:pt idx="68805">
                  <c:v>159.40434659589201</c:v>
                </c:pt>
                <c:pt idx="68806">
                  <c:v>159.40666335116501</c:v>
                </c:pt>
                <c:pt idx="68807">
                  <c:v>159.408980106439</c:v>
                </c:pt>
                <c:pt idx="68808">
                  <c:v>159.411296861712</c:v>
                </c:pt>
                <c:pt idx="68809">
                  <c:v>159.413613616986</c:v>
                </c:pt>
                <c:pt idx="68810">
                  <c:v>159.415930372259</c:v>
                </c:pt>
                <c:pt idx="68811">
                  <c:v>159.41824712753299</c:v>
                </c:pt>
                <c:pt idx="68812">
                  <c:v>159.42056388280599</c:v>
                </c:pt>
                <c:pt idx="68813">
                  <c:v>159.42288063807999</c:v>
                </c:pt>
                <c:pt idx="68814">
                  <c:v>159.42519739335401</c:v>
                </c:pt>
                <c:pt idx="68815">
                  <c:v>159.42751414862701</c:v>
                </c:pt>
                <c:pt idx="68816">
                  <c:v>159.42983090390101</c:v>
                </c:pt>
                <c:pt idx="68817">
                  <c:v>159.43214765917401</c:v>
                </c:pt>
                <c:pt idx="68818">
                  <c:v>159.434464414448</c:v>
                </c:pt>
                <c:pt idx="68819">
                  <c:v>159.436781169721</c:v>
                </c:pt>
                <c:pt idx="68820">
                  <c:v>159.439097924995</c:v>
                </c:pt>
                <c:pt idx="68821">
                  <c:v>159.441414680268</c:v>
                </c:pt>
                <c:pt idx="68822">
                  <c:v>159.44373143554199</c:v>
                </c:pt>
                <c:pt idx="68823">
                  <c:v>159.44604819081499</c:v>
                </c:pt>
                <c:pt idx="68824">
                  <c:v>159.44836494608899</c:v>
                </c:pt>
                <c:pt idx="68825">
                  <c:v>159.45068170136301</c:v>
                </c:pt>
                <c:pt idx="68826">
                  <c:v>159.45299845663601</c:v>
                </c:pt>
                <c:pt idx="68827">
                  <c:v>159.45531521191</c:v>
                </c:pt>
                <c:pt idx="68828">
                  <c:v>159.457631967183</c:v>
                </c:pt>
                <c:pt idx="68829">
                  <c:v>159.459948722457</c:v>
                </c:pt>
                <c:pt idx="68830">
                  <c:v>159.46226547773</c:v>
                </c:pt>
                <c:pt idx="68831">
                  <c:v>159.46458223300399</c:v>
                </c:pt>
                <c:pt idx="68832">
                  <c:v>159.46689898827699</c:v>
                </c:pt>
                <c:pt idx="68833">
                  <c:v>159.46921574355099</c:v>
                </c:pt>
                <c:pt idx="68834">
                  <c:v>159.47153249882399</c:v>
                </c:pt>
                <c:pt idx="68835">
                  <c:v>159.47384925409801</c:v>
                </c:pt>
                <c:pt idx="68836">
                  <c:v>159.47616600937101</c:v>
                </c:pt>
                <c:pt idx="68837">
                  <c:v>159.47848276464501</c:v>
                </c:pt>
                <c:pt idx="68838">
                  <c:v>159.480799519919</c:v>
                </c:pt>
                <c:pt idx="68839">
                  <c:v>159.483116275192</c:v>
                </c:pt>
                <c:pt idx="68840">
                  <c:v>159.485433030466</c:v>
                </c:pt>
                <c:pt idx="68841">
                  <c:v>159.487749785739</c:v>
                </c:pt>
                <c:pt idx="68842">
                  <c:v>159.49006654101299</c:v>
                </c:pt>
                <c:pt idx="68843">
                  <c:v>159.49238329628599</c:v>
                </c:pt>
                <c:pt idx="68844">
                  <c:v>159.49470005155999</c:v>
                </c:pt>
                <c:pt idx="68845">
                  <c:v>159.49701680683299</c:v>
                </c:pt>
                <c:pt idx="68846">
                  <c:v>159.49933356210701</c:v>
                </c:pt>
                <c:pt idx="68847">
                  <c:v>159.50165031738001</c:v>
                </c:pt>
                <c:pt idx="68848">
                  <c:v>159.50396707265401</c:v>
                </c:pt>
                <c:pt idx="68849">
                  <c:v>159.50628382792701</c:v>
                </c:pt>
                <c:pt idx="68850">
                  <c:v>159.508600583201</c:v>
                </c:pt>
                <c:pt idx="68851">
                  <c:v>159.510917338475</c:v>
                </c:pt>
                <c:pt idx="68852">
                  <c:v>159.513234093748</c:v>
                </c:pt>
                <c:pt idx="68853">
                  <c:v>159.51555084902199</c:v>
                </c:pt>
                <c:pt idx="68854">
                  <c:v>159.51786760429499</c:v>
                </c:pt>
                <c:pt idx="68855">
                  <c:v>159.52018435956899</c:v>
                </c:pt>
                <c:pt idx="68856">
                  <c:v>159.52250111484199</c:v>
                </c:pt>
                <c:pt idx="68857">
                  <c:v>159.52481787011601</c:v>
                </c:pt>
                <c:pt idx="68858">
                  <c:v>159.52713462538901</c:v>
                </c:pt>
                <c:pt idx="68859">
                  <c:v>159.52945138066301</c:v>
                </c:pt>
                <c:pt idx="68860">
                  <c:v>159.53176813593601</c:v>
                </c:pt>
                <c:pt idx="68861">
                  <c:v>159.53408489121</c:v>
                </c:pt>
                <c:pt idx="68862">
                  <c:v>159.536401646483</c:v>
                </c:pt>
                <c:pt idx="68863">
                  <c:v>159.538718401757</c:v>
                </c:pt>
                <c:pt idx="68864">
                  <c:v>159.54103515703099</c:v>
                </c:pt>
                <c:pt idx="68865">
                  <c:v>159.54335191230399</c:v>
                </c:pt>
                <c:pt idx="68866">
                  <c:v>159.54566866757801</c:v>
                </c:pt>
                <c:pt idx="68867">
                  <c:v>159.54798542285101</c:v>
                </c:pt>
                <c:pt idx="68868">
                  <c:v>159.55030217812501</c:v>
                </c:pt>
                <c:pt idx="68869">
                  <c:v>159.55261893339801</c:v>
                </c:pt>
                <c:pt idx="68870">
                  <c:v>159.554935688672</c:v>
                </c:pt>
                <c:pt idx="68871">
                  <c:v>159.557252443945</c:v>
                </c:pt>
                <c:pt idx="68872">
                  <c:v>159.559569199219</c:v>
                </c:pt>
                <c:pt idx="68873">
                  <c:v>159.561885954492</c:v>
                </c:pt>
                <c:pt idx="68874">
                  <c:v>159.56420270976599</c:v>
                </c:pt>
                <c:pt idx="68875">
                  <c:v>159.56651946503999</c:v>
                </c:pt>
                <c:pt idx="68876">
                  <c:v>159.56883622031299</c:v>
                </c:pt>
                <c:pt idx="68877">
                  <c:v>159.57115297558701</c:v>
                </c:pt>
                <c:pt idx="68878">
                  <c:v>159.57346973086001</c:v>
                </c:pt>
                <c:pt idx="68879">
                  <c:v>159.57578648613401</c:v>
                </c:pt>
                <c:pt idx="68880">
                  <c:v>159.57810324140701</c:v>
                </c:pt>
                <c:pt idx="68881">
                  <c:v>159.580419996681</c:v>
                </c:pt>
                <c:pt idx="68882">
                  <c:v>159.582736751954</c:v>
                </c:pt>
                <c:pt idx="68883">
                  <c:v>159.585053507228</c:v>
                </c:pt>
                <c:pt idx="68884">
                  <c:v>159.587370262501</c:v>
                </c:pt>
                <c:pt idx="68885">
                  <c:v>159.58968701777499</c:v>
                </c:pt>
                <c:pt idx="68886">
                  <c:v>159.59200377304799</c:v>
                </c:pt>
                <c:pt idx="68887">
                  <c:v>159.59432052832199</c:v>
                </c:pt>
                <c:pt idx="68888">
                  <c:v>159.59663728359601</c:v>
                </c:pt>
                <c:pt idx="68889">
                  <c:v>159.59895403886901</c:v>
                </c:pt>
                <c:pt idx="68890">
                  <c:v>159.60127079414301</c:v>
                </c:pt>
                <c:pt idx="68891">
                  <c:v>159.60358754941601</c:v>
                </c:pt>
                <c:pt idx="68892">
                  <c:v>159.60590430469</c:v>
                </c:pt>
                <c:pt idx="68893">
                  <c:v>159.608221059963</c:v>
                </c:pt>
                <c:pt idx="68894">
                  <c:v>159.610537815237</c:v>
                </c:pt>
                <c:pt idx="68895">
                  <c:v>159.61285457051</c:v>
                </c:pt>
                <c:pt idx="68896">
                  <c:v>159.61517132578399</c:v>
                </c:pt>
                <c:pt idx="68897">
                  <c:v>159.61748808105699</c:v>
                </c:pt>
                <c:pt idx="68898">
                  <c:v>159.61980483633101</c:v>
                </c:pt>
                <c:pt idx="68899">
                  <c:v>159.62212159160401</c:v>
                </c:pt>
                <c:pt idx="68900">
                  <c:v>159.62443834687801</c:v>
                </c:pt>
                <c:pt idx="68901">
                  <c:v>159.626755102152</c:v>
                </c:pt>
                <c:pt idx="68902">
                  <c:v>159.629071857425</c:v>
                </c:pt>
                <c:pt idx="68903">
                  <c:v>159.631388612699</c:v>
                </c:pt>
                <c:pt idx="68904">
                  <c:v>159.633705367972</c:v>
                </c:pt>
                <c:pt idx="68905">
                  <c:v>159.63602212324599</c:v>
                </c:pt>
                <c:pt idx="68906">
                  <c:v>159.63833887851899</c:v>
                </c:pt>
                <c:pt idx="68907">
                  <c:v>159.64065563379299</c:v>
                </c:pt>
                <c:pt idx="68908">
                  <c:v>159.64297238906599</c:v>
                </c:pt>
                <c:pt idx="68909">
                  <c:v>159.64528914434001</c:v>
                </c:pt>
                <c:pt idx="68910">
                  <c:v>159.64760589961301</c:v>
                </c:pt>
                <c:pt idx="68911">
                  <c:v>159.64992265488701</c:v>
                </c:pt>
                <c:pt idx="68912">
                  <c:v>159.652239410161</c:v>
                </c:pt>
                <c:pt idx="68913">
                  <c:v>159.654556165434</c:v>
                </c:pt>
                <c:pt idx="68914">
                  <c:v>159.656872920708</c:v>
                </c:pt>
                <c:pt idx="68915">
                  <c:v>159.659189675981</c:v>
                </c:pt>
                <c:pt idx="68916">
                  <c:v>159.66150643125499</c:v>
                </c:pt>
                <c:pt idx="68917">
                  <c:v>159.66382318652799</c:v>
                </c:pt>
                <c:pt idx="68918">
                  <c:v>159.66613994180199</c:v>
                </c:pt>
                <c:pt idx="68919">
                  <c:v>159.66845669707499</c:v>
                </c:pt>
                <c:pt idx="68920">
                  <c:v>159.67077345234901</c:v>
                </c:pt>
                <c:pt idx="68921">
                  <c:v>159.67309020762201</c:v>
                </c:pt>
                <c:pt idx="68922">
                  <c:v>159.67540696289601</c:v>
                </c:pt>
                <c:pt idx="68923">
                  <c:v>159.67772371816901</c:v>
                </c:pt>
                <c:pt idx="68924">
                  <c:v>159.680040473443</c:v>
                </c:pt>
                <c:pt idx="68925">
                  <c:v>159.682357228717</c:v>
                </c:pt>
                <c:pt idx="68926">
                  <c:v>159.68467398399</c:v>
                </c:pt>
                <c:pt idx="68927">
                  <c:v>159.68699073926399</c:v>
                </c:pt>
                <c:pt idx="68928">
                  <c:v>159.68930749453699</c:v>
                </c:pt>
                <c:pt idx="68929">
                  <c:v>159.69162424981101</c:v>
                </c:pt>
                <c:pt idx="68930">
                  <c:v>159.69394100508401</c:v>
                </c:pt>
                <c:pt idx="68931">
                  <c:v>159.69625776035801</c:v>
                </c:pt>
                <c:pt idx="68932">
                  <c:v>159.69857451563101</c:v>
                </c:pt>
                <c:pt idx="68933">
                  <c:v>159.700891270905</c:v>
                </c:pt>
                <c:pt idx="68934">
                  <c:v>159.703208026178</c:v>
                </c:pt>
                <c:pt idx="68935">
                  <c:v>159.705524781452</c:v>
                </c:pt>
                <c:pt idx="68936">
                  <c:v>159.707841536725</c:v>
                </c:pt>
                <c:pt idx="68937">
                  <c:v>159.71015829199899</c:v>
                </c:pt>
                <c:pt idx="68938">
                  <c:v>159.71247504727299</c:v>
                </c:pt>
                <c:pt idx="68939">
                  <c:v>159.71479180254599</c:v>
                </c:pt>
                <c:pt idx="68940">
                  <c:v>159.71710855782001</c:v>
                </c:pt>
                <c:pt idx="68941">
                  <c:v>159.71942531309301</c:v>
                </c:pt>
                <c:pt idx="68942">
                  <c:v>159.72174206836701</c:v>
                </c:pt>
                <c:pt idx="68943">
                  <c:v>159.72405882364001</c:v>
                </c:pt>
                <c:pt idx="68944">
                  <c:v>159.726375578914</c:v>
                </c:pt>
                <c:pt idx="68945">
                  <c:v>159.728692334187</c:v>
                </c:pt>
                <c:pt idx="68946">
                  <c:v>159.731009089461</c:v>
                </c:pt>
                <c:pt idx="68947">
                  <c:v>159.733325844734</c:v>
                </c:pt>
                <c:pt idx="68948">
                  <c:v>159.73564260000799</c:v>
                </c:pt>
                <c:pt idx="68949">
                  <c:v>159.73795935528099</c:v>
                </c:pt>
                <c:pt idx="68950">
                  <c:v>159.74027611055499</c:v>
                </c:pt>
                <c:pt idx="68951">
                  <c:v>159.74259286582901</c:v>
                </c:pt>
                <c:pt idx="68952">
                  <c:v>159.74490962110201</c:v>
                </c:pt>
                <c:pt idx="68953">
                  <c:v>159.74722637637601</c:v>
                </c:pt>
                <c:pt idx="68954">
                  <c:v>159.74954313164901</c:v>
                </c:pt>
                <c:pt idx="68955">
                  <c:v>159.751859886923</c:v>
                </c:pt>
                <c:pt idx="68956">
                  <c:v>159.754176642196</c:v>
                </c:pt>
                <c:pt idx="68957">
                  <c:v>159.75649339747</c:v>
                </c:pt>
                <c:pt idx="68958">
                  <c:v>159.758810152743</c:v>
                </c:pt>
                <c:pt idx="68959">
                  <c:v>159.76112690801699</c:v>
                </c:pt>
                <c:pt idx="68960">
                  <c:v>159.76344366328999</c:v>
                </c:pt>
                <c:pt idx="68961">
                  <c:v>159.76576041856401</c:v>
                </c:pt>
                <c:pt idx="68962">
                  <c:v>159.76807717383801</c:v>
                </c:pt>
                <c:pt idx="68963">
                  <c:v>159.77039392911101</c:v>
                </c:pt>
                <c:pt idx="68964">
                  <c:v>159.772710684385</c:v>
                </c:pt>
                <c:pt idx="68965">
                  <c:v>159.775027439658</c:v>
                </c:pt>
                <c:pt idx="68966">
                  <c:v>159.777344194932</c:v>
                </c:pt>
                <c:pt idx="68967">
                  <c:v>159.779660950205</c:v>
                </c:pt>
                <c:pt idx="68968">
                  <c:v>159.78197770547899</c:v>
                </c:pt>
                <c:pt idx="68969">
                  <c:v>159.78429446075199</c:v>
                </c:pt>
                <c:pt idx="68970">
                  <c:v>159.78661121602599</c:v>
                </c:pt>
                <c:pt idx="68971">
                  <c:v>159.78892797129899</c:v>
                </c:pt>
                <c:pt idx="68972">
                  <c:v>159.79124472657301</c:v>
                </c:pt>
                <c:pt idx="68973">
                  <c:v>159.79356148184601</c:v>
                </c:pt>
                <c:pt idx="68974">
                  <c:v>159.79587823712001</c:v>
                </c:pt>
                <c:pt idx="68975">
                  <c:v>159.798194992394</c:v>
                </c:pt>
                <c:pt idx="68976">
                  <c:v>159.800511747667</c:v>
                </c:pt>
                <c:pt idx="68977">
                  <c:v>159.802828502941</c:v>
                </c:pt>
                <c:pt idx="68978">
                  <c:v>159.805145258214</c:v>
                </c:pt>
                <c:pt idx="68979">
                  <c:v>159.80746201348799</c:v>
                </c:pt>
                <c:pt idx="68980">
                  <c:v>159.80977876876099</c:v>
                </c:pt>
                <c:pt idx="68981">
                  <c:v>159.81209552403499</c:v>
                </c:pt>
                <c:pt idx="68982">
                  <c:v>159.81441227930799</c:v>
                </c:pt>
                <c:pt idx="68983">
                  <c:v>159.81672903458201</c:v>
                </c:pt>
                <c:pt idx="68984">
                  <c:v>159.81904578985501</c:v>
                </c:pt>
                <c:pt idx="68985">
                  <c:v>159.82136254512901</c:v>
                </c:pt>
                <c:pt idx="68986">
                  <c:v>159.82367930040201</c:v>
                </c:pt>
                <c:pt idx="68987">
                  <c:v>159.825996055676</c:v>
                </c:pt>
                <c:pt idx="68988">
                  <c:v>159.82831281095</c:v>
                </c:pt>
                <c:pt idx="68989">
                  <c:v>159.830629566223</c:v>
                </c:pt>
                <c:pt idx="68990">
                  <c:v>159.83294632149699</c:v>
                </c:pt>
                <c:pt idx="68991">
                  <c:v>159.83526307676999</c:v>
                </c:pt>
                <c:pt idx="68992">
                  <c:v>159.83757983204401</c:v>
                </c:pt>
                <c:pt idx="68993">
                  <c:v>159.83989658731701</c:v>
                </c:pt>
                <c:pt idx="68994">
                  <c:v>159.84221334259101</c:v>
                </c:pt>
                <c:pt idx="68995">
                  <c:v>159.84453009786401</c:v>
                </c:pt>
                <c:pt idx="68996">
                  <c:v>159.846846853138</c:v>
                </c:pt>
                <c:pt idx="68997">
                  <c:v>159.849163608411</c:v>
                </c:pt>
                <c:pt idx="68998">
                  <c:v>159.851480363685</c:v>
                </c:pt>
                <c:pt idx="68999">
                  <c:v>159.853797118958</c:v>
                </c:pt>
                <c:pt idx="69000">
                  <c:v>159.85611387423199</c:v>
                </c:pt>
                <c:pt idx="69001">
                  <c:v>159.85843062950599</c:v>
                </c:pt>
                <c:pt idx="69002">
                  <c:v>159.86074738477899</c:v>
                </c:pt>
                <c:pt idx="69003">
                  <c:v>159.86306414005301</c:v>
                </c:pt>
                <c:pt idx="69004">
                  <c:v>159.86538089532601</c:v>
                </c:pt>
                <c:pt idx="69005">
                  <c:v>159.86769765060001</c:v>
                </c:pt>
                <c:pt idx="69006">
                  <c:v>159.87001440587301</c:v>
                </c:pt>
                <c:pt idx="69007">
                  <c:v>159.872331161147</c:v>
                </c:pt>
                <c:pt idx="69008">
                  <c:v>159.87464791642</c:v>
                </c:pt>
                <c:pt idx="69009">
                  <c:v>159.876964671694</c:v>
                </c:pt>
                <c:pt idx="69010">
                  <c:v>159.879281426967</c:v>
                </c:pt>
                <c:pt idx="69011">
                  <c:v>159.88159818224099</c:v>
                </c:pt>
                <c:pt idx="69012">
                  <c:v>159.88391493751499</c:v>
                </c:pt>
                <c:pt idx="69013">
                  <c:v>159.88623169278799</c:v>
                </c:pt>
                <c:pt idx="69014">
                  <c:v>159.88854844806201</c:v>
                </c:pt>
                <c:pt idx="69015">
                  <c:v>159.89086520333501</c:v>
                </c:pt>
                <c:pt idx="69016">
                  <c:v>159.89318195860901</c:v>
                </c:pt>
                <c:pt idx="69017">
                  <c:v>159.89549871388201</c:v>
                </c:pt>
                <c:pt idx="69018">
                  <c:v>159.897815469156</c:v>
                </c:pt>
                <c:pt idx="69019">
                  <c:v>159.900132224429</c:v>
                </c:pt>
                <c:pt idx="69020">
                  <c:v>159.902448979703</c:v>
                </c:pt>
                <c:pt idx="69021">
                  <c:v>159.904765734976</c:v>
                </c:pt>
                <c:pt idx="69022">
                  <c:v>159.90708249024999</c:v>
                </c:pt>
                <c:pt idx="69023">
                  <c:v>159.90939924552299</c:v>
                </c:pt>
                <c:pt idx="69024">
                  <c:v>159.91171600079701</c:v>
                </c:pt>
                <c:pt idx="69025">
                  <c:v>159.91403275607101</c:v>
                </c:pt>
                <c:pt idx="69026">
                  <c:v>159.91634951134401</c:v>
                </c:pt>
                <c:pt idx="69027">
                  <c:v>159.918666266618</c:v>
                </c:pt>
                <c:pt idx="69028">
                  <c:v>159.920983021891</c:v>
                </c:pt>
                <c:pt idx="69029">
                  <c:v>159.923299777165</c:v>
                </c:pt>
                <c:pt idx="69030">
                  <c:v>159.925616532438</c:v>
                </c:pt>
                <c:pt idx="69031">
                  <c:v>159.92793328771199</c:v>
                </c:pt>
                <c:pt idx="69032">
                  <c:v>159.93025004298499</c:v>
                </c:pt>
                <c:pt idx="69033">
                  <c:v>159.93256679825899</c:v>
                </c:pt>
                <c:pt idx="69034">
                  <c:v>159.93488355353199</c:v>
                </c:pt>
                <c:pt idx="69035">
                  <c:v>159.93720030880601</c:v>
                </c:pt>
                <c:pt idx="69036">
                  <c:v>159.93951706407901</c:v>
                </c:pt>
                <c:pt idx="69037">
                  <c:v>159.94183381935301</c:v>
                </c:pt>
                <c:pt idx="69038">
                  <c:v>159.944150574627</c:v>
                </c:pt>
                <c:pt idx="69039">
                  <c:v>159.9464673299</c:v>
                </c:pt>
                <c:pt idx="69040">
                  <c:v>159.948784085174</c:v>
                </c:pt>
                <c:pt idx="69041">
                  <c:v>159.951100840447</c:v>
                </c:pt>
                <c:pt idx="69042">
                  <c:v>159.95341759572099</c:v>
                </c:pt>
                <c:pt idx="69043">
                  <c:v>159.95573435099399</c:v>
                </c:pt>
                <c:pt idx="69044">
                  <c:v>159.95805110626799</c:v>
                </c:pt>
                <c:pt idx="69045">
                  <c:v>159.96036786154099</c:v>
                </c:pt>
                <c:pt idx="69046">
                  <c:v>159.96268461681501</c:v>
                </c:pt>
                <c:pt idx="69047">
                  <c:v>159.96500137208801</c:v>
                </c:pt>
                <c:pt idx="69048">
                  <c:v>159.96731812736201</c:v>
                </c:pt>
                <c:pt idx="69049">
                  <c:v>159.969634882636</c:v>
                </c:pt>
                <c:pt idx="69050">
                  <c:v>159.971951637909</c:v>
                </c:pt>
                <c:pt idx="69051">
                  <c:v>159.974268393183</c:v>
                </c:pt>
                <c:pt idx="69052">
                  <c:v>159.976585148456</c:v>
                </c:pt>
                <c:pt idx="69053">
                  <c:v>159.97890190372999</c:v>
                </c:pt>
                <c:pt idx="69054">
                  <c:v>159.98121865900299</c:v>
                </c:pt>
                <c:pt idx="69055">
                  <c:v>159.98353541427699</c:v>
                </c:pt>
                <c:pt idx="69056">
                  <c:v>159.98585216954999</c:v>
                </c:pt>
                <c:pt idx="69057">
                  <c:v>159.98816892482401</c:v>
                </c:pt>
                <c:pt idx="69058">
                  <c:v>159.99048568009701</c:v>
                </c:pt>
                <c:pt idx="69059">
                  <c:v>159.992802435371</c:v>
                </c:pt>
                <c:pt idx="69060">
                  <c:v>159.995119190644</c:v>
                </c:pt>
                <c:pt idx="69061">
                  <c:v>159.997435945918</c:v>
                </c:pt>
                <c:pt idx="69062">
                  <c:v>159.99975270119199</c:v>
                </c:pt>
                <c:pt idx="69063">
                  <c:v>160.00206945646499</c:v>
                </c:pt>
                <c:pt idx="69064">
                  <c:v>160.00438621173899</c:v>
                </c:pt>
                <c:pt idx="69065">
                  <c:v>160.00670296701199</c:v>
                </c:pt>
                <c:pt idx="69066">
                  <c:v>160.00901972228601</c:v>
                </c:pt>
                <c:pt idx="69067">
                  <c:v>160.01133647755901</c:v>
                </c:pt>
                <c:pt idx="69068">
                  <c:v>160.01365323283301</c:v>
                </c:pt>
                <c:pt idx="69069">
                  <c:v>160.01596998810601</c:v>
                </c:pt>
                <c:pt idx="69070">
                  <c:v>160.01828674338</c:v>
                </c:pt>
                <c:pt idx="69071">
                  <c:v>160.020603498653</c:v>
                </c:pt>
                <c:pt idx="69072">
                  <c:v>160.022920253927</c:v>
                </c:pt>
                <c:pt idx="69073">
                  <c:v>160.0252370092</c:v>
                </c:pt>
                <c:pt idx="69074">
                  <c:v>160.02755376447399</c:v>
                </c:pt>
                <c:pt idx="69075">
                  <c:v>160.02987051974799</c:v>
                </c:pt>
                <c:pt idx="69076">
                  <c:v>160.03218727502099</c:v>
                </c:pt>
                <c:pt idx="69077">
                  <c:v>160.03450403029501</c:v>
                </c:pt>
                <c:pt idx="69078">
                  <c:v>160.03682078556801</c:v>
                </c:pt>
                <c:pt idx="69079">
                  <c:v>160.03913754084201</c:v>
                </c:pt>
                <c:pt idx="69080">
                  <c:v>160.04145429611501</c:v>
                </c:pt>
                <c:pt idx="69081">
                  <c:v>160.043771051389</c:v>
                </c:pt>
                <c:pt idx="69082">
                  <c:v>160.046087806662</c:v>
                </c:pt>
                <c:pt idx="69083">
                  <c:v>160.048404561936</c:v>
                </c:pt>
                <c:pt idx="69084">
                  <c:v>160.050721317209</c:v>
                </c:pt>
                <c:pt idx="69085">
                  <c:v>160.05303807248299</c:v>
                </c:pt>
                <c:pt idx="69086">
                  <c:v>160.05535482775599</c:v>
                </c:pt>
                <c:pt idx="69087">
                  <c:v>160.05767158302999</c:v>
                </c:pt>
                <c:pt idx="69088">
                  <c:v>160.05998833830401</c:v>
                </c:pt>
                <c:pt idx="69089">
                  <c:v>160.06230509357701</c:v>
                </c:pt>
                <c:pt idx="69090">
                  <c:v>160.064621848851</c:v>
                </c:pt>
                <c:pt idx="69091">
                  <c:v>160.066938604124</c:v>
                </c:pt>
                <c:pt idx="69092">
                  <c:v>160.069255359398</c:v>
                </c:pt>
                <c:pt idx="69093">
                  <c:v>160.071572114671</c:v>
                </c:pt>
                <c:pt idx="69094">
                  <c:v>160.07388886994499</c:v>
                </c:pt>
                <c:pt idx="69095">
                  <c:v>160.07620562521799</c:v>
                </c:pt>
                <c:pt idx="69096">
                  <c:v>160.07852238049199</c:v>
                </c:pt>
                <c:pt idx="69097">
                  <c:v>160.08083913576499</c:v>
                </c:pt>
                <c:pt idx="69098">
                  <c:v>160.08315589103901</c:v>
                </c:pt>
                <c:pt idx="69099">
                  <c:v>160.08547264631301</c:v>
                </c:pt>
                <c:pt idx="69100">
                  <c:v>160.08778940158601</c:v>
                </c:pt>
                <c:pt idx="69101">
                  <c:v>160.09010615686</c:v>
                </c:pt>
                <c:pt idx="69102">
                  <c:v>160.092422912133</c:v>
                </c:pt>
                <c:pt idx="69103">
                  <c:v>160.094739667407</c:v>
                </c:pt>
                <c:pt idx="69104">
                  <c:v>160.09705642268</c:v>
                </c:pt>
                <c:pt idx="69105">
                  <c:v>160.09937317795399</c:v>
                </c:pt>
                <c:pt idx="69106">
                  <c:v>160.10168993322699</c:v>
                </c:pt>
                <c:pt idx="69107">
                  <c:v>160.10400668850099</c:v>
                </c:pt>
                <c:pt idx="69108">
                  <c:v>160.10632344377399</c:v>
                </c:pt>
                <c:pt idx="69109">
                  <c:v>160.10864019904801</c:v>
                </c:pt>
                <c:pt idx="69110">
                  <c:v>160.11095695432101</c:v>
                </c:pt>
                <c:pt idx="69111">
                  <c:v>160.11327370959501</c:v>
                </c:pt>
                <c:pt idx="69112">
                  <c:v>160.115590464869</c:v>
                </c:pt>
                <c:pt idx="69113">
                  <c:v>160.117907220142</c:v>
                </c:pt>
                <c:pt idx="69114">
                  <c:v>160.120223975416</c:v>
                </c:pt>
                <c:pt idx="69115">
                  <c:v>160.122540730689</c:v>
                </c:pt>
                <c:pt idx="69116">
                  <c:v>160.12485748596299</c:v>
                </c:pt>
                <c:pt idx="69117">
                  <c:v>160.12717424123599</c:v>
                </c:pt>
                <c:pt idx="69118">
                  <c:v>160.12949099650999</c:v>
                </c:pt>
                <c:pt idx="69119">
                  <c:v>160.13180775178299</c:v>
                </c:pt>
                <c:pt idx="69120">
                  <c:v>160.13412450705701</c:v>
                </c:pt>
                <c:pt idx="69121">
                  <c:v>160.13644126233001</c:v>
                </c:pt>
                <c:pt idx="69122">
                  <c:v>160.138758017604</c:v>
                </c:pt>
                <c:pt idx="69123">
                  <c:v>160.141074772877</c:v>
                </c:pt>
                <c:pt idx="69124">
                  <c:v>160.143391528151</c:v>
                </c:pt>
                <c:pt idx="69125">
                  <c:v>160.14570828342499</c:v>
                </c:pt>
                <c:pt idx="69126">
                  <c:v>160.14802503869799</c:v>
                </c:pt>
                <c:pt idx="69127">
                  <c:v>160.15034179397199</c:v>
                </c:pt>
                <c:pt idx="69128">
                  <c:v>160.15265854924499</c:v>
                </c:pt>
                <c:pt idx="69129">
                  <c:v>160.15497530451901</c:v>
                </c:pt>
                <c:pt idx="69130">
                  <c:v>160.15729205979201</c:v>
                </c:pt>
                <c:pt idx="69131">
                  <c:v>160.15960881506601</c:v>
                </c:pt>
                <c:pt idx="69132">
                  <c:v>160.16192557033901</c:v>
                </c:pt>
                <c:pt idx="69133">
                  <c:v>160.164242325613</c:v>
                </c:pt>
                <c:pt idx="69134">
                  <c:v>160.166559080886</c:v>
                </c:pt>
                <c:pt idx="69135">
                  <c:v>160.16887583616</c:v>
                </c:pt>
                <c:pt idx="69136">
                  <c:v>160.171192591433</c:v>
                </c:pt>
                <c:pt idx="69137">
                  <c:v>160.17350934670699</c:v>
                </c:pt>
                <c:pt idx="69138">
                  <c:v>160.17582610198099</c:v>
                </c:pt>
                <c:pt idx="69139">
                  <c:v>160.17814285725399</c:v>
                </c:pt>
                <c:pt idx="69140">
                  <c:v>160.18045961252801</c:v>
                </c:pt>
                <c:pt idx="69141">
                  <c:v>160.18277636780101</c:v>
                </c:pt>
                <c:pt idx="69142">
                  <c:v>160.18509312307501</c:v>
                </c:pt>
                <c:pt idx="69143">
                  <c:v>160.18740987834801</c:v>
                </c:pt>
                <c:pt idx="69144">
                  <c:v>160.189726633622</c:v>
                </c:pt>
                <c:pt idx="69145">
                  <c:v>160.192043388895</c:v>
                </c:pt>
                <c:pt idx="69146">
                  <c:v>160.194360144169</c:v>
                </c:pt>
                <c:pt idx="69147">
                  <c:v>160.196676899442</c:v>
                </c:pt>
                <c:pt idx="69148">
                  <c:v>160.19899365471599</c:v>
                </c:pt>
                <c:pt idx="69149">
                  <c:v>160.20131040998999</c:v>
                </c:pt>
                <c:pt idx="69150">
                  <c:v>160.20362716526299</c:v>
                </c:pt>
                <c:pt idx="69151">
                  <c:v>160.20594392053701</c:v>
                </c:pt>
                <c:pt idx="69152">
                  <c:v>160.20826067581001</c:v>
                </c:pt>
                <c:pt idx="69153">
                  <c:v>160.210577431084</c:v>
                </c:pt>
                <c:pt idx="69154">
                  <c:v>160.212894186357</c:v>
                </c:pt>
                <c:pt idx="69155">
                  <c:v>160.215210941631</c:v>
                </c:pt>
                <c:pt idx="69156">
                  <c:v>160.217527696904</c:v>
                </c:pt>
                <c:pt idx="69157">
                  <c:v>160.21984445217799</c:v>
                </c:pt>
                <c:pt idx="69158">
                  <c:v>160.22216120745099</c:v>
                </c:pt>
                <c:pt idx="69159">
                  <c:v>160.22447796272499</c:v>
                </c:pt>
                <c:pt idx="69160">
                  <c:v>160.22679471799799</c:v>
                </c:pt>
                <c:pt idx="69161">
                  <c:v>160.22911147327201</c:v>
                </c:pt>
                <c:pt idx="69162">
                  <c:v>160.23142822854601</c:v>
                </c:pt>
                <c:pt idx="69163">
                  <c:v>160.23374498381901</c:v>
                </c:pt>
                <c:pt idx="69164">
                  <c:v>160.236061739093</c:v>
                </c:pt>
                <c:pt idx="69165">
                  <c:v>160.238378494366</c:v>
                </c:pt>
                <c:pt idx="69166">
                  <c:v>160.24069524964</c:v>
                </c:pt>
                <c:pt idx="69167">
                  <c:v>160.243012004913</c:v>
                </c:pt>
                <c:pt idx="69168">
                  <c:v>160.24532876018699</c:v>
                </c:pt>
                <c:pt idx="69169">
                  <c:v>160.24764551545999</c:v>
                </c:pt>
                <c:pt idx="69170">
                  <c:v>160.24996227073399</c:v>
                </c:pt>
                <c:pt idx="69171">
                  <c:v>160.25227902600699</c:v>
                </c:pt>
                <c:pt idx="69172">
                  <c:v>160.25459578128101</c:v>
                </c:pt>
                <c:pt idx="69173">
                  <c:v>160.25691253655401</c:v>
                </c:pt>
                <c:pt idx="69174">
                  <c:v>160.25922929182801</c:v>
                </c:pt>
                <c:pt idx="69175">
                  <c:v>160.261546047102</c:v>
                </c:pt>
                <c:pt idx="69176">
                  <c:v>160.263862802375</c:v>
                </c:pt>
                <c:pt idx="69177">
                  <c:v>160.266179557649</c:v>
                </c:pt>
                <c:pt idx="69178">
                  <c:v>160.268496312922</c:v>
                </c:pt>
                <c:pt idx="69179">
                  <c:v>160.27081306819599</c:v>
                </c:pt>
                <c:pt idx="69180">
                  <c:v>160.27312982346899</c:v>
                </c:pt>
                <c:pt idx="69181">
                  <c:v>160.27544657874299</c:v>
                </c:pt>
                <c:pt idx="69182">
                  <c:v>160.27776333401599</c:v>
                </c:pt>
                <c:pt idx="69183">
                  <c:v>160.28008008929001</c:v>
                </c:pt>
                <c:pt idx="69184">
                  <c:v>160.28239684456301</c:v>
                </c:pt>
                <c:pt idx="69185">
                  <c:v>160.284713599837</c:v>
                </c:pt>
                <c:pt idx="69186">
                  <c:v>160.287030355111</c:v>
                </c:pt>
                <c:pt idx="69187">
                  <c:v>160.289347110384</c:v>
                </c:pt>
                <c:pt idx="69188">
                  <c:v>160.29166386565799</c:v>
                </c:pt>
                <c:pt idx="69189">
                  <c:v>160.29398062093099</c:v>
                </c:pt>
                <c:pt idx="69190">
                  <c:v>160.29629737620499</c:v>
                </c:pt>
                <c:pt idx="69191">
                  <c:v>160.29861413147799</c:v>
                </c:pt>
                <c:pt idx="69192">
                  <c:v>160.30093088675201</c:v>
                </c:pt>
                <c:pt idx="69193">
                  <c:v>160.30324764202501</c:v>
                </c:pt>
                <c:pt idx="69194">
                  <c:v>160.30556439729901</c:v>
                </c:pt>
                <c:pt idx="69195">
                  <c:v>160.30788115257201</c:v>
                </c:pt>
                <c:pt idx="69196">
                  <c:v>160.310197907846</c:v>
                </c:pt>
                <c:pt idx="69197">
                  <c:v>160.312514663119</c:v>
                </c:pt>
                <c:pt idx="69198">
                  <c:v>160.314831418393</c:v>
                </c:pt>
                <c:pt idx="69199">
                  <c:v>160.31714817366699</c:v>
                </c:pt>
                <c:pt idx="69200">
                  <c:v>160.31946492893999</c:v>
                </c:pt>
                <c:pt idx="69201">
                  <c:v>160.32178168421399</c:v>
                </c:pt>
                <c:pt idx="69202">
                  <c:v>160.32409843948699</c:v>
                </c:pt>
                <c:pt idx="69203">
                  <c:v>160.32641519476101</c:v>
                </c:pt>
                <c:pt idx="69204">
                  <c:v>160.32873195003401</c:v>
                </c:pt>
                <c:pt idx="69205">
                  <c:v>160.33104870530801</c:v>
                </c:pt>
                <c:pt idx="69206">
                  <c:v>160.33336546058101</c:v>
                </c:pt>
                <c:pt idx="69207">
                  <c:v>160.335682215855</c:v>
                </c:pt>
                <c:pt idx="69208">
                  <c:v>160.337998971128</c:v>
                </c:pt>
                <c:pt idx="69209">
                  <c:v>160.340315726402</c:v>
                </c:pt>
                <c:pt idx="69210">
                  <c:v>160.342632481675</c:v>
                </c:pt>
                <c:pt idx="69211">
                  <c:v>160.34494923694899</c:v>
                </c:pt>
                <c:pt idx="69212">
                  <c:v>160.34726599222299</c:v>
                </c:pt>
                <c:pt idx="69213">
                  <c:v>160.34958274749599</c:v>
                </c:pt>
                <c:pt idx="69214">
                  <c:v>160.35189950277001</c:v>
                </c:pt>
                <c:pt idx="69215">
                  <c:v>160.35421625804301</c:v>
                </c:pt>
                <c:pt idx="69216">
                  <c:v>160.35653301331701</c:v>
                </c:pt>
                <c:pt idx="69217">
                  <c:v>160.35884976859001</c:v>
                </c:pt>
                <c:pt idx="69218">
                  <c:v>160.361166523864</c:v>
                </c:pt>
                <c:pt idx="69219">
                  <c:v>160.363483279137</c:v>
                </c:pt>
                <c:pt idx="69220">
                  <c:v>160.365800034411</c:v>
                </c:pt>
                <c:pt idx="69221">
                  <c:v>160.368116789684</c:v>
                </c:pt>
                <c:pt idx="69222">
                  <c:v>160.37043354495799</c:v>
                </c:pt>
                <c:pt idx="69223">
                  <c:v>160.37275030023099</c:v>
                </c:pt>
                <c:pt idx="69224">
                  <c:v>160.37506705550501</c:v>
                </c:pt>
                <c:pt idx="69225">
                  <c:v>160.37738381077901</c:v>
                </c:pt>
                <c:pt idx="69226">
                  <c:v>160.37970056605201</c:v>
                </c:pt>
                <c:pt idx="69227">
                  <c:v>160.382017321326</c:v>
                </c:pt>
                <c:pt idx="69228">
                  <c:v>160.384334076599</c:v>
                </c:pt>
                <c:pt idx="69229">
                  <c:v>160.386650831873</c:v>
                </c:pt>
                <c:pt idx="69230">
                  <c:v>160.388967587146</c:v>
                </c:pt>
                <c:pt idx="69231">
                  <c:v>160.39128434241999</c:v>
                </c:pt>
                <c:pt idx="69232">
                  <c:v>160.39360109769299</c:v>
                </c:pt>
                <c:pt idx="69233">
                  <c:v>160.39591785296699</c:v>
                </c:pt>
                <c:pt idx="69234">
                  <c:v>160.39823460823999</c:v>
                </c:pt>
                <c:pt idx="69235">
                  <c:v>160.40055136351401</c:v>
                </c:pt>
                <c:pt idx="69236">
                  <c:v>160.40286811878801</c:v>
                </c:pt>
                <c:pt idx="69237">
                  <c:v>160.40518487406101</c:v>
                </c:pt>
                <c:pt idx="69238">
                  <c:v>160.407501629335</c:v>
                </c:pt>
                <c:pt idx="69239">
                  <c:v>160.409818384608</c:v>
                </c:pt>
                <c:pt idx="69240">
                  <c:v>160.412135139882</c:v>
                </c:pt>
                <c:pt idx="69241">
                  <c:v>160.414451895155</c:v>
                </c:pt>
                <c:pt idx="69242">
                  <c:v>160.41676865042899</c:v>
                </c:pt>
                <c:pt idx="69243">
                  <c:v>160.41908540570199</c:v>
                </c:pt>
                <c:pt idx="69244">
                  <c:v>160.42140216097599</c:v>
                </c:pt>
                <c:pt idx="69245">
                  <c:v>160.42371891624899</c:v>
                </c:pt>
                <c:pt idx="69246">
                  <c:v>160.42603567152301</c:v>
                </c:pt>
                <c:pt idx="69247">
                  <c:v>160.42835242679601</c:v>
                </c:pt>
                <c:pt idx="69248">
                  <c:v>160.43066918207001</c:v>
                </c:pt>
                <c:pt idx="69249">
                  <c:v>160.432985937344</c:v>
                </c:pt>
                <c:pt idx="69250">
                  <c:v>160.435302692617</c:v>
                </c:pt>
                <c:pt idx="69251">
                  <c:v>160.437619447891</c:v>
                </c:pt>
                <c:pt idx="69252">
                  <c:v>160.439936203164</c:v>
                </c:pt>
                <c:pt idx="69253">
                  <c:v>160.44225295843799</c:v>
                </c:pt>
                <c:pt idx="69254">
                  <c:v>160.44456971371099</c:v>
                </c:pt>
                <c:pt idx="69255">
                  <c:v>160.44688646898501</c:v>
                </c:pt>
                <c:pt idx="69256">
                  <c:v>160.44920322425801</c:v>
                </c:pt>
                <c:pt idx="69257">
                  <c:v>160.45151997953201</c:v>
                </c:pt>
                <c:pt idx="69258">
                  <c:v>160.45383673480501</c:v>
                </c:pt>
                <c:pt idx="69259">
                  <c:v>160.456153490079</c:v>
                </c:pt>
                <c:pt idx="69260">
                  <c:v>160.458470245352</c:v>
                </c:pt>
                <c:pt idx="69261">
                  <c:v>160.460787000626</c:v>
                </c:pt>
                <c:pt idx="69262">
                  <c:v>160.46310375589999</c:v>
                </c:pt>
                <c:pt idx="69263">
                  <c:v>160.46542051117299</c:v>
                </c:pt>
                <c:pt idx="69264">
                  <c:v>160.46773726644699</c:v>
                </c:pt>
                <c:pt idx="69265">
                  <c:v>160.47005402171999</c:v>
                </c:pt>
                <c:pt idx="69266">
                  <c:v>160.47237077699401</c:v>
                </c:pt>
                <c:pt idx="69267">
                  <c:v>160.47468753226701</c:v>
                </c:pt>
                <c:pt idx="69268">
                  <c:v>160.47700428754101</c:v>
                </c:pt>
                <c:pt idx="69269">
                  <c:v>160.47932104281401</c:v>
                </c:pt>
                <c:pt idx="69270">
                  <c:v>160.481637798088</c:v>
                </c:pt>
                <c:pt idx="69271">
                  <c:v>160.483954553361</c:v>
                </c:pt>
                <c:pt idx="69272">
                  <c:v>160.486271308635</c:v>
                </c:pt>
                <c:pt idx="69273">
                  <c:v>160.488588063908</c:v>
                </c:pt>
                <c:pt idx="69274">
                  <c:v>160.49090481918199</c:v>
                </c:pt>
                <c:pt idx="69275">
                  <c:v>160.49322157445599</c:v>
                </c:pt>
                <c:pt idx="69276">
                  <c:v>160.49553832972899</c:v>
                </c:pt>
                <c:pt idx="69277">
                  <c:v>160.49785508500301</c:v>
                </c:pt>
                <c:pt idx="69278">
                  <c:v>160.50017184027601</c:v>
                </c:pt>
                <c:pt idx="69279">
                  <c:v>160.50248859555001</c:v>
                </c:pt>
                <c:pt idx="69280">
                  <c:v>160.50480535082301</c:v>
                </c:pt>
                <c:pt idx="69281">
                  <c:v>160.507122106097</c:v>
                </c:pt>
                <c:pt idx="69282">
                  <c:v>160.50943886137</c:v>
                </c:pt>
                <c:pt idx="69283">
                  <c:v>160.511755616644</c:v>
                </c:pt>
                <c:pt idx="69284">
                  <c:v>160.514072371917</c:v>
                </c:pt>
                <c:pt idx="69285">
                  <c:v>160.51638912719099</c:v>
                </c:pt>
                <c:pt idx="69286">
                  <c:v>160.51870588246501</c:v>
                </c:pt>
                <c:pt idx="69287">
                  <c:v>160.52102263773801</c:v>
                </c:pt>
                <c:pt idx="69288">
                  <c:v>160.52333939301201</c:v>
                </c:pt>
                <c:pt idx="69289">
                  <c:v>160.52565614828501</c:v>
                </c:pt>
                <c:pt idx="69290">
                  <c:v>160.527972903559</c:v>
                </c:pt>
                <c:pt idx="69291">
                  <c:v>160.530289658832</c:v>
                </c:pt>
                <c:pt idx="69292">
                  <c:v>160.532606414106</c:v>
                </c:pt>
                <c:pt idx="69293">
                  <c:v>160.534923169379</c:v>
                </c:pt>
                <c:pt idx="69294">
                  <c:v>160.53723992465299</c:v>
                </c:pt>
                <c:pt idx="69295">
                  <c:v>160.53955667992599</c:v>
                </c:pt>
                <c:pt idx="69296">
                  <c:v>160.54187343519999</c:v>
                </c:pt>
                <c:pt idx="69297">
                  <c:v>160.54419019047299</c:v>
                </c:pt>
                <c:pt idx="69298">
                  <c:v>160.54650694574701</c:v>
                </c:pt>
                <c:pt idx="69299">
                  <c:v>160.54882370102101</c:v>
                </c:pt>
                <c:pt idx="69300">
                  <c:v>160.55114045629401</c:v>
                </c:pt>
                <c:pt idx="69301">
                  <c:v>160.553457211568</c:v>
                </c:pt>
                <c:pt idx="69302">
                  <c:v>160.555773966841</c:v>
                </c:pt>
                <c:pt idx="69303">
                  <c:v>160.558090722115</c:v>
                </c:pt>
                <c:pt idx="69304">
                  <c:v>160.560407477388</c:v>
                </c:pt>
                <c:pt idx="69305">
                  <c:v>160.56272423266199</c:v>
                </c:pt>
                <c:pt idx="69306">
                  <c:v>160.56504098793499</c:v>
                </c:pt>
                <c:pt idx="69307">
                  <c:v>160.56735774320899</c:v>
                </c:pt>
                <c:pt idx="69308">
                  <c:v>160.56967449848199</c:v>
                </c:pt>
                <c:pt idx="69309">
                  <c:v>160.57199125375601</c:v>
                </c:pt>
                <c:pt idx="69310">
                  <c:v>160.57430800902901</c:v>
                </c:pt>
                <c:pt idx="69311">
                  <c:v>160.57662476430301</c:v>
                </c:pt>
                <c:pt idx="69312">
                  <c:v>160.578941519577</c:v>
                </c:pt>
                <c:pt idx="69313">
                  <c:v>160.58125827485</c:v>
                </c:pt>
                <c:pt idx="69314">
                  <c:v>160.583575030124</c:v>
                </c:pt>
                <c:pt idx="69315">
                  <c:v>160.585891785397</c:v>
                </c:pt>
                <c:pt idx="69316">
                  <c:v>160.58820854067099</c:v>
                </c:pt>
                <c:pt idx="69317">
                  <c:v>160.59052529594399</c:v>
                </c:pt>
                <c:pt idx="69318">
                  <c:v>160.59284205121801</c:v>
                </c:pt>
                <c:pt idx="69319">
                  <c:v>160.59515880649101</c:v>
                </c:pt>
                <c:pt idx="69320">
                  <c:v>160.59747556176501</c:v>
                </c:pt>
                <c:pt idx="69321">
                  <c:v>160.59979231703801</c:v>
                </c:pt>
                <c:pt idx="69322">
                  <c:v>160.602109072312</c:v>
                </c:pt>
                <c:pt idx="69323">
                  <c:v>160.604425827586</c:v>
                </c:pt>
                <c:pt idx="69324">
                  <c:v>160.606742582859</c:v>
                </c:pt>
                <c:pt idx="69325">
                  <c:v>160.60905933813299</c:v>
                </c:pt>
                <c:pt idx="69326">
                  <c:v>160.61137609340599</c:v>
                </c:pt>
                <c:pt idx="69327">
                  <c:v>160.61369284867999</c:v>
                </c:pt>
                <c:pt idx="69328">
                  <c:v>160.61600960395299</c:v>
                </c:pt>
                <c:pt idx="69329">
                  <c:v>160.61832635922701</c:v>
                </c:pt>
                <c:pt idx="69330">
                  <c:v>160.62064311450001</c:v>
                </c:pt>
                <c:pt idx="69331">
                  <c:v>160.62295986977401</c:v>
                </c:pt>
                <c:pt idx="69332">
                  <c:v>160.62527662504701</c:v>
                </c:pt>
                <c:pt idx="69333">
                  <c:v>160.627593380321</c:v>
                </c:pt>
                <c:pt idx="69334">
                  <c:v>160.629910135594</c:v>
                </c:pt>
                <c:pt idx="69335">
                  <c:v>160.632226890868</c:v>
                </c:pt>
                <c:pt idx="69336">
                  <c:v>160.63454364614199</c:v>
                </c:pt>
                <c:pt idx="69337">
                  <c:v>160.63686040141499</c:v>
                </c:pt>
                <c:pt idx="69338">
                  <c:v>160.63917715668899</c:v>
                </c:pt>
                <c:pt idx="69339">
                  <c:v>160.64149391196199</c:v>
                </c:pt>
                <c:pt idx="69340">
                  <c:v>160.64381066723601</c:v>
                </c:pt>
                <c:pt idx="69341">
                  <c:v>160.64612742250901</c:v>
                </c:pt>
                <c:pt idx="69342">
                  <c:v>160.64844417778301</c:v>
                </c:pt>
                <c:pt idx="69343">
                  <c:v>160.65076093305601</c:v>
                </c:pt>
                <c:pt idx="69344">
                  <c:v>160.65307768833</c:v>
                </c:pt>
                <c:pt idx="69345">
                  <c:v>160.655394443603</c:v>
                </c:pt>
                <c:pt idx="69346">
                  <c:v>160.657711198877</c:v>
                </c:pt>
                <c:pt idx="69347">
                  <c:v>160.66002795415</c:v>
                </c:pt>
                <c:pt idx="69348">
                  <c:v>160.66234470942399</c:v>
                </c:pt>
                <c:pt idx="69349">
                  <c:v>160.66466146469801</c:v>
                </c:pt>
                <c:pt idx="69350">
                  <c:v>160.66697821997101</c:v>
                </c:pt>
                <c:pt idx="69351">
                  <c:v>160.66929497524501</c:v>
                </c:pt>
                <c:pt idx="69352">
                  <c:v>160.67161173051801</c:v>
                </c:pt>
                <c:pt idx="69353">
                  <c:v>160.673928485792</c:v>
                </c:pt>
                <c:pt idx="69354">
                  <c:v>160.676245241065</c:v>
                </c:pt>
                <c:pt idx="69355">
                  <c:v>160.678561996339</c:v>
                </c:pt>
                <c:pt idx="69356">
                  <c:v>160.680878751612</c:v>
                </c:pt>
                <c:pt idx="69357">
                  <c:v>160.68319550688599</c:v>
                </c:pt>
                <c:pt idx="69358">
                  <c:v>160.68551226215899</c:v>
                </c:pt>
                <c:pt idx="69359">
                  <c:v>160.68782901743299</c:v>
                </c:pt>
                <c:pt idx="69360">
                  <c:v>160.69014577270599</c:v>
                </c:pt>
                <c:pt idx="69361">
                  <c:v>160.69246252798001</c:v>
                </c:pt>
                <c:pt idx="69362">
                  <c:v>160.69477928325401</c:v>
                </c:pt>
                <c:pt idx="69363">
                  <c:v>160.69709603852701</c:v>
                </c:pt>
                <c:pt idx="69364">
                  <c:v>160.699412793801</c:v>
                </c:pt>
                <c:pt idx="69365">
                  <c:v>160.701729549074</c:v>
                </c:pt>
                <c:pt idx="69366">
                  <c:v>160.704046304348</c:v>
                </c:pt>
                <c:pt idx="69367">
                  <c:v>160.706363059621</c:v>
                </c:pt>
                <c:pt idx="69368">
                  <c:v>160.70867981489499</c:v>
                </c:pt>
                <c:pt idx="69369">
                  <c:v>160.71099657016799</c:v>
                </c:pt>
                <c:pt idx="69370">
                  <c:v>160.71331332544199</c:v>
                </c:pt>
                <c:pt idx="69371">
                  <c:v>160.71563008071499</c:v>
                </c:pt>
                <c:pt idx="69372">
                  <c:v>160.71794683598901</c:v>
                </c:pt>
                <c:pt idx="69373">
                  <c:v>160.72026359126301</c:v>
                </c:pt>
                <c:pt idx="69374">
                  <c:v>160.72258034653601</c:v>
                </c:pt>
                <c:pt idx="69375">
                  <c:v>160.72489710181</c:v>
                </c:pt>
                <c:pt idx="69376">
                  <c:v>160.727213857083</c:v>
                </c:pt>
                <c:pt idx="69377">
                  <c:v>160.729530612357</c:v>
                </c:pt>
                <c:pt idx="69378">
                  <c:v>160.73184736763</c:v>
                </c:pt>
                <c:pt idx="69379">
                  <c:v>160.73416412290399</c:v>
                </c:pt>
                <c:pt idx="69380">
                  <c:v>160.73648087817699</c:v>
                </c:pt>
                <c:pt idx="69381">
                  <c:v>160.73879763345099</c:v>
                </c:pt>
                <c:pt idx="69382">
                  <c:v>160.74111438872399</c:v>
                </c:pt>
                <c:pt idx="69383">
                  <c:v>160.74343114399801</c:v>
                </c:pt>
                <c:pt idx="69384">
                  <c:v>160.74574789927101</c:v>
                </c:pt>
                <c:pt idx="69385">
                  <c:v>160.748064654545</c:v>
                </c:pt>
                <c:pt idx="69386">
                  <c:v>160.750381409819</c:v>
                </c:pt>
                <c:pt idx="69387">
                  <c:v>160.752698165092</c:v>
                </c:pt>
                <c:pt idx="69388">
                  <c:v>160.75501492036599</c:v>
                </c:pt>
                <c:pt idx="69389">
                  <c:v>160.75733167563899</c:v>
                </c:pt>
                <c:pt idx="69390">
                  <c:v>160.75964843091299</c:v>
                </c:pt>
                <c:pt idx="69391">
                  <c:v>160.76196518618599</c:v>
                </c:pt>
                <c:pt idx="69392">
                  <c:v>160.76428194146001</c:v>
                </c:pt>
                <c:pt idx="69393">
                  <c:v>160.76659869673301</c:v>
                </c:pt>
                <c:pt idx="69394">
                  <c:v>160.76891545200701</c:v>
                </c:pt>
                <c:pt idx="69395">
                  <c:v>160.77123220728001</c:v>
                </c:pt>
                <c:pt idx="69396">
                  <c:v>160.773548962554</c:v>
                </c:pt>
                <c:pt idx="69397">
                  <c:v>160.775865717827</c:v>
                </c:pt>
                <c:pt idx="69398">
                  <c:v>160.778182473101</c:v>
                </c:pt>
                <c:pt idx="69399">
                  <c:v>160.78049922837499</c:v>
                </c:pt>
                <c:pt idx="69400">
                  <c:v>160.78281598364799</c:v>
                </c:pt>
                <c:pt idx="69401">
                  <c:v>160.78513273892199</c:v>
                </c:pt>
                <c:pt idx="69402">
                  <c:v>160.78744949419499</c:v>
                </c:pt>
                <c:pt idx="69403">
                  <c:v>160.78976624946901</c:v>
                </c:pt>
                <c:pt idx="69404">
                  <c:v>160.79208300474201</c:v>
                </c:pt>
                <c:pt idx="69405">
                  <c:v>160.79439976001601</c:v>
                </c:pt>
                <c:pt idx="69406">
                  <c:v>160.79671651528901</c:v>
                </c:pt>
                <c:pt idx="69407">
                  <c:v>160.799033270563</c:v>
                </c:pt>
                <c:pt idx="69408">
                  <c:v>160.801350025836</c:v>
                </c:pt>
                <c:pt idx="69409">
                  <c:v>160.80366678111</c:v>
                </c:pt>
                <c:pt idx="69410">
                  <c:v>160.805983536383</c:v>
                </c:pt>
                <c:pt idx="69411">
                  <c:v>160.80830029165699</c:v>
                </c:pt>
                <c:pt idx="69412">
                  <c:v>160.81061704693099</c:v>
                </c:pt>
                <c:pt idx="69413">
                  <c:v>160.81293380220399</c:v>
                </c:pt>
                <c:pt idx="69414">
                  <c:v>160.81525055747801</c:v>
                </c:pt>
                <c:pt idx="69415">
                  <c:v>160.81756731275101</c:v>
                </c:pt>
                <c:pt idx="69416">
                  <c:v>160.819884068025</c:v>
                </c:pt>
                <c:pt idx="69417">
                  <c:v>160.822200823298</c:v>
                </c:pt>
                <c:pt idx="69418">
                  <c:v>160.824517578572</c:v>
                </c:pt>
                <c:pt idx="69419">
                  <c:v>160.826834333845</c:v>
                </c:pt>
                <c:pt idx="69420">
                  <c:v>160.82915108911899</c:v>
                </c:pt>
                <c:pt idx="69421">
                  <c:v>160.83146784439199</c:v>
                </c:pt>
                <c:pt idx="69422">
                  <c:v>160.83378459966599</c:v>
                </c:pt>
                <c:pt idx="69423">
                  <c:v>160.83610135494001</c:v>
                </c:pt>
                <c:pt idx="69424">
                  <c:v>160.83841811021301</c:v>
                </c:pt>
                <c:pt idx="69425">
                  <c:v>160.84073486548701</c:v>
                </c:pt>
                <c:pt idx="69426">
                  <c:v>160.84305162076001</c:v>
                </c:pt>
                <c:pt idx="69427">
                  <c:v>160.845368376034</c:v>
                </c:pt>
                <c:pt idx="69428">
                  <c:v>160.847685131307</c:v>
                </c:pt>
                <c:pt idx="69429">
                  <c:v>160.850001886581</c:v>
                </c:pt>
                <c:pt idx="69430">
                  <c:v>160.852318641854</c:v>
                </c:pt>
                <c:pt idx="69431">
                  <c:v>160.85463539712799</c:v>
                </c:pt>
                <c:pt idx="69432">
                  <c:v>160.85695215240099</c:v>
                </c:pt>
                <c:pt idx="69433">
                  <c:v>160.85926890767499</c:v>
                </c:pt>
                <c:pt idx="69434">
                  <c:v>160.86158566294799</c:v>
                </c:pt>
                <c:pt idx="69435">
                  <c:v>160.86390241822201</c:v>
                </c:pt>
                <c:pt idx="69436">
                  <c:v>160.86621917349601</c:v>
                </c:pt>
                <c:pt idx="69437">
                  <c:v>160.86853592876901</c:v>
                </c:pt>
                <c:pt idx="69438">
                  <c:v>160.870852684043</c:v>
                </c:pt>
                <c:pt idx="69439">
                  <c:v>160.873169439316</c:v>
                </c:pt>
                <c:pt idx="69440">
                  <c:v>160.87548619459</c:v>
                </c:pt>
                <c:pt idx="69441">
                  <c:v>160.877802949863</c:v>
                </c:pt>
                <c:pt idx="69442">
                  <c:v>160.88011970513699</c:v>
                </c:pt>
                <c:pt idx="69443">
                  <c:v>160.88243646040999</c:v>
                </c:pt>
                <c:pt idx="69444">
                  <c:v>160.88475321568399</c:v>
                </c:pt>
                <c:pt idx="69445">
                  <c:v>160.88706997095699</c:v>
                </c:pt>
                <c:pt idx="69446">
                  <c:v>160.88938672623101</c:v>
                </c:pt>
                <c:pt idx="69447">
                  <c:v>160.89170348150401</c:v>
                </c:pt>
                <c:pt idx="69448">
                  <c:v>160.894020236778</c:v>
                </c:pt>
                <c:pt idx="69449">
                  <c:v>160.896336992052</c:v>
                </c:pt>
                <c:pt idx="69450">
                  <c:v>160.898653747325</c:v>
                </c:pt>
                <c:pt idx="69451">
                  <c:v>160.90097050259899</c:v>
                </c:pt>
                <c:pt idx="69452">
                  <c:v>160.90328725787199</c:v>
                </c:pt>
                <c:pt idx="69453">
                  <c:v>160.90560401314599</c:v>
                </c:pt>
                <c:pt idx="69454">
                  <c:v>160.90792076841899</c:v>
                </c:pt>
                <c:pt idx="69455">
                  <c:v>160.91023752369301</c:v>
                </c:pt>
                <c:pt idx="69456">
                  <c:v>160.91255427896601</c:v>
                </c:pt>
                <c:pt idx="69457">
                  <c:v>160.91487103424001</c:v>
                </c:pt>
                <c:pt idx="69458">
                  <c:v>160.91718778951301</c:v>
                </c:pt>
                <c:pt idx="69459">
                  <c:v>160.919504544787</c:v>
                </c:pt>
                <c:pt idx="69460">
                  <c:v>160.921821300061</c:v>
                </c:pt>
                <c:pt idx="69461">
                  <c:v>160.924138055334</c:v>
                </c:pt>
                <c:pt idx="69462">
                  <c:v>160.92645481060799</c:v>
                </c:pt>
                <c:pt idx="69463">
                  <c:v>160.92877156588099</c:v>
                </c:pt>
                <c:pt idx="69464">
                  <c:v>160.93108832115499</c:v>
                </c:pt>
                <c:pt idx="69465">
                  <c:v>160.93340507642799</c:v>
                </c:pt>
                <c:pt idx="69466">
                  <c:v>160.93572183170201</c:v>
                </c:pt>
                <c:pt idx="69467">
                  <c:v>160.93803858697501</c:v>
                </c:pt>
                <c:pt idx="69468">
                  <c:v>160.94035534224901</c:v>
                </c:pt>
                <c:pt idx="69469">
                  <c:v>160.94267209752201</c:v>
                </c:pt>
                <c:pt idx="69470">
                  <c:v>160.944988852796</c:v>
                </c:pt>
                <c:pt idx="69471">
                  <c:v>160.947305608069</c:v>
                </c:pt>
                <c:pt idx="69472">
                  <c:v>160.949622363343</c:v>
                </c:pt>
                <c:pt idx="69473">
                  <c:v>160.95193911861699</c:v>
                </c:pt>
                <c:pt idx="69474">
                  <c:v>160.95425587388999</c:v>
                </c:pt>
                <c:pt idx="69475">
                  <c:v>160.95657262916399</c:v>
                </c:pt>
                <c:pt idx="69476">
                  <c:v>160.95888938443699</c:v>
                </c:pt>
                <c:pt idx="69477">
                  <c:v>160.96120613971101</c:v>
                </c:pt>
                <c:pt idx="69478">
                  <c:v>160.96352289498401</c:v>
                </c:pt>
                <c:pt idx="69479">
                  <c:v>160.965839650258</c:v>
                </c:pt>
                <c:pt idx="69480">
                  <c:v>160.968156405531</c:v>
                </c:pt>
                <c:pt idx="69481">
                  <c:v>160.970473160805</c:v>
                </c:pt>
                <c:pt idx="69482">
                  <c:v>160.972789916078</c:v>
                </c:pt>
                <c:pt idx="69483">
                  <c:v>160.97510667135199</c:v>
                </c:pt>
                <c:pt idx="69484">
                  <c:v>160.97742342662499</c:v>
                </c:pt>
                <c:pt idx="69485">
                  <c:v>160.97974018189899</c:v>
                </c:pt>
                <c:pt idx="69486">
                  <c:v>160.98205693717301</c:v>
                </c:pt>
                <c:pt idx="69487">
                  <c:v>160.98437369244601</c:v>
                </c:pt>
                <c:pt idx="69488">
                  <c:v>160.98669044772001</c:v>
                </c:pt>
                <c:pt idx="69489">
                  <c:v>160.98900720299301</c:v>
                </c:pt>
                <c:pt idx="69490">
                  <c:v>160.991323958267</c:v>
                </c:pt>
                <c:pt idx="69491">
                  <c:v>160.99364071354</c:v>
                </c:pt>
                <c:pt idx="69492">
                  <c:v>160.995957468814</c:v>
                </c:pt>
                <c:pt idx="69493">
                  <c:v>160.998274224087</c:v>
                </c:pt>
                <c:pt idx="69494">
                  <c:v>161.00059097936099</c:v>
                </c:pt>
                <c:pt idx="69495">
                  <c:v>161.00290773463399</c:v>
                </c:pt>
                <c:pt idx="69496">
                  <c:v>161.00522448990799</c:v>
                </c:pt>
                <c:pt idx="69497">
                  <c:v>161.00754124518099</c:v>
                </c:pt>
                <c:pt idx="69498">
                  <c:v>161.00985800045501</c:v>
                </c:pt>
                <c:pt idx="69499">
                  <c:v>161.01217475572901</c:v>
                </c:pt>
                <c:pt idx="69500">
                  <c:v>161.01449151100201</c:v>
                </c:pt>
                <c:pt idx="69501">
                  <c:v>161.016808266276</c:v>
                </c:pt>
                <c:pt idx="69502">
                  <c:v>161.019125021549</c:v>
                </c:pt>
                <c:pt idx="69503">
                  <c:v>161.021441776823</c:v>
                </c:pt>
                <c:pt idx="69504">
                  <c:v>161.023758532096</c:v>
                </c:pt>
                <c:pt idx="69505">
                  <c:v>161.02607528736999</c:v>
                </c:pt>
                <c:pt idx="69506">
                  <c:v>161.02839204264299</c:v>
                </c:pt>
                <c:pt idx="69507">
                  <c:v>161.03070879791699</c:v>
                </c:pt>
                <c:pt idx="69508">
                  <c:v>161.03302555318999</c:v>
                </c:pt>
                <c:pt idx="69509">
                  <c:v>161.03534230846401</c:v>
                </c:pt>
                <c:pt idx="69510">
                  <c:v>161.037659063738</c:v>
                </c:pt>
                <c:pt idx="69511">
                  <c:v>161.039975819011</c:v>
                </c:pt>
                <c:pt idx="69512">
                  <c:v>161.042292574285</c:v>
                </c:pt>
                <c:pt idx="69513">
                  <c:v>161.044609329558</c:v>
                </c:pt>
                <c:pt idx="69514">
                  <c:v>161.04692608483199</c:v>
                </c:pt>
                <c:pt idx="69515">
                  <c:v>161.04924284010499</c:v>
                </c:pt>
                <c:pt idx="69516">
                  <c:v>161.05155959537899</c:v>
                </c:pt>
                <c:pt idx="69517">
                  <c:v>161.05387635065199</c:v>
                </c:pt>
                <c:pt idx="69518">
                  <c:v>161.05619310592601</c:v>
                </c:pt>
                <c:pt idx="69519">
                  <c:v>161.05850986119901</c:v>
                </c:pt>
                <c:pt idx="69520">
                  <c:v>161.06082661647301</c:v>
                </c:pt>
                <c:pt idx="69521">
                  <c:v>161.06314337174601</c:v>
                </c:pt>
                <c:pt idx="69522">
                  <c:v>161.06546012702</c:v>
                </c:pt>
                <c:pt idx="69523">
                  <c:v>161.067776882294</c:v>
                </c:pt>
                <c:pt idx="69524">
                  <c:v>161.070093637567</c:v>
                </c:pt>
                <c:pt idx="69525">
                  <c:v>161.07241039284099</c:v>
                </c:pt>
                <c:pt idx="69526">
                  <c:v>161.07472714811399</c:v>
                </c:pt>
                <c:pt idx="69527">
                  <c:v>161.07704390338799</c:v>
                </c:pt>
                <c:pt idx="69528">
                  <c:v>161.07936065866099</c:v>
                </c:pt>
                <c:pt idx="69529">
                  <c:v>161.08167741393501</c:v>
                </c:pt>
                <c:pt idx="69530">
                  <c:v>161.08399416920801</c:v>
                </c:pt>
                <c:pt idx="69531">
                  <c:v>161.08631092448201</c:v>
                </c:pt>
                <c:pt idx="69532">
                  <c:v>161.08862767975501</c:v>
                </c:pt>
                <c:pt idx="69533">
                  <c:v>161.090944435029</c:v>
                </c:pt>
                <c:pt idx="69534">
                  <c:v>161.093261190302</c:v>
                </c:pt>
                <c:pt idx="69535">
                  <c:v>161.095577945576</c:v>
                </c:pt>
                <c:pt idx="69536">
                  <c:v>161.09789470084999</c:v>
                </c:pt>
                <c:pt idx="69537">
                  <c:v>161.10021145612299</c:v>
                </c:pt>
                <c:pt idx="69538">
                  <c:v>161.10252821139699</c:v>
                </c:pt>
                <c:pt idx="69539">
                  <c:v>161.10484496666999</c:v>
                </c:pt>
                <c:pt idx="69540">
                  <c:v>161.10716172194401</c:v>
                </c:pt>
                <c:pt idx="69541">
                  <c:v>161.10947847721701</c:v>
                </c:pt>
                <c:pt idx="69542">
                  <c:v>161.111795232491</c:v>
                </c:pt>
                <c:pt idx="69543">
                  <c:v>161.11411198776401</c:v>
                </c:pt>
                <c:pt idx="69544">
                  <c:v>161.116428743038</c:v>
                </c:pt>
                <c:pt idx="69545">
                  <c:v>161.118745498311</c:v>
                </c:pt>
                <c:pt idx="69546">
                  <c:v>161.121062253585</c:v>
                </c:pt>
                <c:pt idx="69547">
                  <c:v>161.123379008858</c:v>
                </c:pt>
                <c:pt idx="69548">
                  <c:v>161.12569576413199</c:v>
                </c:pt>
                <c:pt idx="69549">
                  <c:v>161.12801251940601</c:v>
                </c:pt>
                <c:pt idx="69550">
                  <c:v>161.13032927467901</c:v>
                </c:pt>
                <c:pt idx="69551">
                  <c:v>161.13264602995301</c:v>
                </c:pt>
                <c:pt idx="69552">
                  <c:v>161.13496278522601</c:v>
                </c:pt>
                <c:pt idx="69553">
                  <c:v>161.1372795405</c:v>
                </c:pt>
                <c:pt idx="69554">
                  <c:v>161.139596295773</c:v>
                </c:pt>
                <c:pt idx="69555">
                  <c:v>161.141913051047</c:v>
                </c:pt>
                <c:pt idx="69556">
                  <c:v>161.14422980632</c:v>
                </c:pt>
                <c:pt idx="69557">
                  <c:v>161.14654656159399</c:v>
                </c:pt>
                <c:pt idx="69558">
                  <c:v>161.14886331686699</c:v>
                </c:pt>
                <c:pt idx="69559">
                  <c:v>161.15118007214099</c:v>
                </c:pt>
                <c:pt idx="69560">
                  <c:v>161.15349682741501</c:v>
                </c:pt>
                <c:pt idx="69561">
                  <c:v>161.15581358268801</c:v>
                </c:pt>
                <c:pt idx="69562">
                  <c:v>161.15813033796201</c:v>
                </c:pt>
                <c:pt idx="69563">
                  <c:v>161.16044709323501</c:v>
                </c:pt>
                <c:pt idx="69564">
                  <c:v>161.162763848509</c:v>
                </c:pt>
                <c:pt idx="69565">
                  <c:v>161.165080603782</c:v>
                </c:pt>
                <c:pt idx="69566">
                  <c:v>161.167397359056</c:v>
                </c:pt>
                <c:pt idx="69567">
                  <c:v>161.169714114329</c:v>
                </c:pt>
                <c:pt idx="69568">
                  <c:v>161.17203086960299</c:v>
                </c:pt>
                <c:pt idx="69569">
                  <c:v>161.17434762487599</c:v>
                </c:pt>
                <c:pt idx="69570">
                  <c:v>161.17666438014999</c:v>
                </c:pt>
                <c:pt idx="69571">
                  <c:v>161.17898113542299</c:v>
                </c:pt>
                <c:pt idx="69572">
                  <c:v>161.18129789069701</c:v>
                </c:pt>
                <c:pt idx="69573">
                  <c:v>161.18361464597101</c:v>
                </c:pt>
                <c:pt idx="69574">
                  <c:v>161.18593140124401</c:v>
                </c:pt>
                <c:pt idx="69575">
                  <c:v>161.188248156518</c:v>
                </c:pt>
                <c:pt idx="69576">
                  <c:v>161.190564911791</c:v>
                </c:pt>
                <c:pt idx="69577">
                  <c:v>161.192881667065</c:v>
                </c:pt>
                <c:pt idx="69578">
                  <c:v>161.195198422338</c:v>
                </c:pt>
                <c:pt idx="69579">
                  <c:v>161.19751517761199</c:v>
                </c:pt>
                <c:pt idx="69580">
                  <c:v>161.19983193288499</c:v>
                </c:pt>
                <c:pt idx="69581">
                  <c:v>161.20214868815901</c:v>
                </c:pt>
                <c:pt idx="69582">
                  <c:v>161.20446544343201</c:v>
                </c:pt>
                <c:pt idx="69583">
                  <c:v>161.20678219870601</c:v>
                </c:pt>
                <c:pt idx="69584">
                  <c:v>161.20909895397901</c:v>
                </c:pt>
                <c:pt idx="69585">
                  <c:v>161.211415709253</c:v>
                </c:pt>
                <c:pt idx="69586">
                  <c:v>161.213732464527</c:v>
                </c:pt>
                <c:pt idx="69587">
                  <c:v>161.2160492198</c:v>
                </c:pt>
                <c:pt idx="69588">
                  <c:v>161.21836597507399</c:v>
                </c:pt>
                <c:pt idx="69589">
                  <c:v>161.22068273034699</c:v>
                </c:pt>
                <c:pt idx="69590">
                  <c:v>161.22299948562099</c:v>
                </c:pt>
                <c:pt idx="69591">
                  <c:v>161.22531624089399</c:v>
                </c:pt>
                <c:pt idx="69592">
                  <c:v>161.22763299616801</c:v>
                </c:pt>
                <c:pt idx="69593">
                  <c:v>161.22994975144101</c:v>
                </c:pt>
                <c:pt idx="69594">
                  <c:v>161.23226650671501</c:v>
                </c:pt>
                <c:pt idx="69595">
                  <c:v>161.23458326198801</c:v>
                </c:pt>
                <c:pt idx="69596">
                  <c:v>161.236900017262</c:v>
                </c:pt>
                <c:pt idx="69597">
                  <c:v>161.239216772535</c:v>
                </c:pt>
                <c:pt idx="69598">
                  <c:v>161.241533527809</c:v>
                </c:pt>
                <c:pt idx="69599">
                  <c:v>161.24385028308299</c:v>
                </c:pt>
                <c:pt idx="69600">
                  <c:v>161.24616703835599</c:v>
                </c:pt>
                <c:pt idx="69601">
                  <c:v>161.24848379362999</c:v>
                </c:pt>
                <c:pt idx="69602">
                  <c:v>161.25080054890299</c:v>
                </c:pt>
                <c:pt idx="69603">
                  <c:v>161.25311730417701</c:v>
                </c:pt>
                <c:pt idx="69604">
                  <c:v>161.25543405945001</c:v>
                </c:pt>
                <c:pt idx="69605">
                  <c:v>161.25775081472401</c:v>
                </c:pt>
                <c:pt idx="69606">
                  <c:v>161.26006756999701</c:v>
                </c:pt>
                <c:pt idx="69607">
                  <c:v>161.262384325271</c:v>
                </c:pt>
                <c:pt idx="69608">
                  <c:v>161.264701080544</c:v>
                </c:pt>
                <c:pt idx="69609">
                  <c:v>161.267017835818</c:v>
                </c:pt>
                <c:pt idx="69610">
                  <c:v>161.26933459109199</c:v>
                </c:pt>
                <c:pt idx="69611">
                  <c:v>161.27165134636499</c:v>
                </c:pt>
                <c:pt idx="69612">
                  <c:v>161.27396810163901</c:v>
                </c:pt>
                <c:pt idx="69613">
                  <c:v>161.27628485691201</c:v>
                </c:pt>
                <c:pt idx="69614">
                  <c:v>161.27860161218601</c:v>
                </c:pt>
                <c:pt idx="69615">
                  <c:v>161.28091836745901</c:v>
                </c:pt>
                <c:pt idx="69616">
                  <c:v>161.283235122733</c:v>
                </c:pt>
                <c:pt idx="69617">
                  <c:v>161.285551878006</c:v>
                </c:pt>
                <c:pt idx="69618">
                  <c:v>161.28786863328</c:v>
                </c:pt>
                <c:pt idx="69619">
                  <c:v>161.290185388553</c:v>
                </c:pt>
                <c:pt idx="69620">
                  <c:v>161.29250214382699</c:v>
                </c:pt>
                <c:pt idx="69621">
                  <c:v>161.29481889909999</c:v>
                </c:pt>
                <c:pt idx="69622">
                  <c:v>161.29713565437399</c:v>
                </c:pt>
                <c:pt idx="69623">
                  <c:v>161.29945240964801</c:v>
                </c:pt>
                <c:pt idx="69624">
                  <c:v>161.30176916492101</c:v>
                </c:pt>
                <c:pt idx="69625">
                  <c:v>161.30408592019501</c:v>
                </c:pt>
                <c:pt idx="69626">
                  <c:v>161.30640267546801</c:v>
                </c:pt>
                <c:pt idx="69627">
                  <c:v>161.308719430742</c:v>
                </c:pt>
                <c:pt idx="69628">
                  <c:v>161.311036186015</c:v>
                </c:pt>
                <c:pt idx="69629">
                  <c:v>161.313352941289</c:v>
                </c:pt>
                <c:pt idx="69630">
                  <c:v>161.315669696562</c:v>
                </c:pt>
                <c:pt idx="69631">
                  <c:v>161.31798645183599</c:v>
                </c:pt>
                <c:pt idx="69632">
                  <c:v>161.32030320710899</c:v>
                </c:pt>
                <c:pt idx="69633">
                  <c:v>161.32261996238299</c:v>
                </c:pt>
                <c:pt idx="69634">
                  <c:v>161.32493671765599</c:v>
                </c:pt>
                <c:pt idx="69635">
                  <c:v>161.32725347293001</c:v>
                </c:pt>
                <c:pt idx="69636">
                  <c:v>161.32957022820401</c:v>
                </c:pt>
                <c:pt idx="69637">
                  <c:v>161.33188698347701</c:v>
                </c:pt>
                <c:pt idx="69638">
                  <c:v>161.334203738751</c:v>
                </c:pt>
                <c:pt idx="69639">
                  <c:v>161.336520494024</c:v>
                </c:pt>
                <c:pt idx="69640">
                  <c:v>161.338837249298</c:v>
                </c:pt>
                <c:pt idx="69641">
                  <c:v>161.341154004571</c:v>
                </c:pt>
                <c:pt idx="69642">
                  <c:v>161.34347075984499</c:v>
                </c:pt>
                <c:pt idx="69643">
                  <c:v>161.34578751511799</c:v>
                </c:pt>
                <c:pt idx="69644">
                  <c:v>161.34810427039201</c:v>
                </c:pt>
                <c:pt idx="69645">
                  <c:v>161.35042102566501</c:v>
                </c:pt>
                <c:pt idx="69646">
                  <c:v>161.35273778093901</c:v>
                </c:pt>
                <c:pt idx="69647">
                  <c:v>161.355054536213</c:v>
                </c:pt>
                <c:pt idx="69648">
                  <c:v>161.357371291486</c:v>
                </c:pt>
                <c:pt idx="69649">
                  <c:v>161.35968804676</c:v>
                </c:pt>
                <c:pt idx="69650">
                  <c:v>161.362004802033</c:v>
                </c:pt>
                <c:pt idx="69651">
                  <c:v>161.36432155730699</c:v>
                </c:pt>
                <c:pt idx="69652">
                  <c:v>161.36663831257999</c:v>
                </c:pt>
                <c:pt idx="69653">
                  <c:v>161.36895506785399</c:v>
                </c:pt>
                <c:pt idx="69654">
                  <c:v>161.37127182312699</c:v>
                </c:pt>
                <c:pt idx="69655">
                  <c:v>161.37358857840101</c:v>
                </c:pt>
                <c:pt idx="69656">
                  <c:v>161.37590533367401</c:v>
                </c:pt>
                <c:pt idx="69657">
                  <c:v>161.37822208894801</c:v>
                </c:pt>
                <c:pt idx="69658">
                  <c:v>161.38053884422101</c:v>
                </c:pt>
                <c:pt idx="69659">
                  <c:v>161.382855599495</c:v>
                </c:pt>
                <c:pt idx="69660">
                  <c:v>161.385172354769</c:v>
                </c:pt>
                <c:pt idx="69661">
                  <c:v>161.387489110042</c:v>
                </c:pt>
                <c:pt idx="69662">
                  <c:v>161.38980586531599</c:v>
                </c:pt>
                <c:pt idx="69663">
                  <c:v>161.39212262058899</c:v>
                </c:pt>
                <c:pt idx="69664">
                  <c:v>161.39443937586299</c:v>
                </c:pt>
                <c:pt idx="69665">
                  <c:v>161.39675613113599</c:v>
                </c:pt>
                <c:pt idx="69666">
                  <c:v>161.39907288641001</c:v>
                </c:pt>
                <c:pt idx="69667">
                  <c:v>161.40138964168301</c:v>
                </c:pt>
                <c:pt idx="69668">
                  <c:v>161.40370639695701</c:v>
                </c:pt>
                <c:pt idx="69669">
                  <c:v>161.40602315223001</c:v>
                </c:pt>
                <c:pt idx="69670">
                  <c:v>161.408339907504</c:v>
                </c:pt>
                <c:pt idx="69671">
                  <c:v>161.410656662777</c:v>
                </c:pt>
                <c:pt idx="69672">
                  <c:v>161.412973418051</c:v>
                </c:pt>
                <c:pt idx="69673">
                  <c:v>161.41529017332499</c:v>
                </c:pt>
                <c:pt idx="69674">
                  <c:v>161.41760692859799</c:v>
                </c:pt>
                <c:pt idx="69675">
                  <c:v>161.41992368387201</c:v>
                </c:pt>
                <c:pt idx="69676">
                  <c:v>161.42224043914501</c:v>
                </c:pt>
                <c:pt idx="69677">
                  <c:v>161.42455719441901</c:v>
                </c:pt>
                <c:pt idx="69678">
                  <c:v>161.42687394969201</c:v>
                </c:pt>
                <c:pt idx="69679">
                  <c:v>161.429190704966</c:v>
                </c:pt>
                <c:pt idx="69680">
                  <c:v>161.431507460239</c:v>
                </c:pt>
                <c:pt idx="69681">
                  <c:v>161.433824215513</c:v>
                </c:pt>
                <c:pt idx="69682">
                  <c:v>161.436140970786</c:v>
                </c:pt>
                <c:pt idx="69683">
                  <c:v>161.43845772605999</c:v>
                </c:pt>
                <c:pt idx="69684">
                  <c:v>161.44077448133299</c:v>
                </c:pt>
                <c:pt idx="69685">
                  <c:v>161.44309123660699</c:v>
                </c:pt>
                <c:pt idx="69686">
                  <c:v>161.44540799188101</c:v>
                </c:pt>
                <c:pt idx="69687">
                  <c:v>161.44772474715401</c:v>
                </c:pt>
                <c:pt idx="69688">
                  <c:v>161.45004150242801</c:v>
                </c:pt>
                <c:pt idx="69689">
                  <c:v>161.45235825770101</c:v>
                </c:pt>
                <c:pt idx="69690">
                  <c:v>161.454675012975</c:v>
                </c:pt>
                <c:pt idx="69691">
                  <c:v>161.456991768248</c:v>
                </c:pt>
                <c:pt idx="69692">
                  <c:v>161.459308523522</c:v>
                </c:pt>
                <c:pt idx="69693">
                  <c:v>161.461625278795</c:v>
                </c:pt>
                <c:pt idx="69694">
                  <c:v>161.46394203406899</c:v>
                </c:pt>
                <c:pt idx="69695">
                  <c:v>161.46625878934199</c:v>
                </c:pt>
                <c:pt idx="69696">
                  <c:v>161.46857554461599</c:v>
                </c:pt>
                <c:pt idx="69697">
                  <c:v>161.47089229989001</c:v>
                </c:pt>
                <c:pt idx="69698">
                  <c:v>161.47320905516301</c:v>
                </c:pt>
                <c:pt idx="69699">
                  <c:v>161.47552581043701</c:v>
                </c:pt>
                <c:pt idx="69700">
                  <c:v>161.47784256571001</c:v>
                </c:pt>
                <c:pt idx="69701">
                  <c:v>161.480159320984</c:v>
                </c:pt>
                <c:pt idx="69702">
                  <c:v>161.482476076257</c:v>
                </c:pt>
                <c:pt idx="69703">
                  <c:v>161.484792831531</c:v>
                </c:pt>
                <c:pt idx="69704">
                  <c:v>161.487109586804</c:v>
                </c:pt>
                <c:pt idx="69705">
                  <c:v>161.48942634207799</c:v>
                </c:pt>
                <c:pt idx="69706">
                  <c:v>161.49174309735099</c:v>
                </c:pt>
                <c:pt idx="69707">
                  <c:v>161.49405985262501</c:v>
                </c:pt>
                <c:pt idx="69708">
                  <c:v>161.49637660789799</c:v>
                </c:pt>
                <c:pt idx="69709">
                  <c:v>161.49869336317201</c:v>
                </c:pt>
                <c:pt idx="69710">
                  <c:v>161.501010118446</c:v>
                </c:pt>
                <c:pt idx="69711">
                  <c:v>161.503326873719</c:v>
                </c:pt>
                <c:pt idx="69712">
                  <c:v>161.505643628993</c:v>
                </c:pt>
                <c:pt idx="69713">
                  <c:v>161.507960384266</c:v>
                </c:pt>
                <c:pt idx="69714">
                  <c:v>161.51027713953999</c:v>
                </c:pt>
                <c:pt idx="69715">
                  <c:v>161.51259389481299</c:v>
                </c:pt>
                <c:pt idx="69716">
                  <c:v>161.51491065008699</c:v>
                </c:pt>
                <c:pt idx="69717">
                  <c:v>161.51722740535999</c:v>
                </c:pt>
                <c:pt idx="69718">
                  <c:v>161.51954416063401</c:v>
                </c:pt>
                <c:pt idx="69719">
                  <c:v>161.52186091590701</c:v>
                </c:pt>
                <c:pt idx="69720">
                  <c:v>161.52417767118101</c:v>
                </c:pt>
                <c:pt idx="69721">
                  <c:v>161.52649442645401</c:v>
                </c:pt>
                <c:pt idx="69722">
                  <c:v>161.528811181728</c:v>
                </c:pt>
                <c:pt idx="69723">
                  <c:v>161.531127937002</c:v>
                </c:pt>
                <c:pt idx="69724">
                  <c:v>161.533444692275</c:v>
                </c:pt>
                <c:pt idx="69725">
                  <c:v>161.53576144754899</c:v>
                </c:pt>
                <c:pt idx="69726">
                  <c:v>161.53807820282199</c:v>
                </c:pt>
                <c:pt idx="69727">
                  <c:v>161.54039495809599</c:v>
                </c:pt>
                <c:pt idx="69728">
                  <c:v>161.54271171336899</c:v>
                </c:pt>
                <c:pt idx="69729">
                  <c:v>161.54502846864301</c:v>
                </c:pt>
                <c:pt idx="69730">
                  <c:v>161.54734522391601</c:v>
                </c:pt>
                <c:pt idx="69731">
                  <c:v>161.54966197919001</c:v>
                </c:pt>
                <c:pt idx="69732">
                  <c:v>161.55197873446301</c:v>
                </c:pt>
                <c:pt idx="69733">
                  <c:v>161.554295489737</c:v>
                </c:pt>
                <c:pt idx="69734">
                  <c:v>161.55661224501</c:v>
                </c:pt>
                <c:pt idx="69735">
                  <c:v>161.558929000284</c:v>
                </c:pt>
                <c:pt idx="69736">
                  <c:v>161.56124575555799</c:v>
                </c:pt>
                <c:pt idx="69737">
                  <c:v>161.56356251083099</c:v>
                </c:pt>
                <c:pt idx="69738">
                  <c:v>161.56587926610499</c:v>
                </c:pt>
                <c:pt idx="69739">
                  <c:v>161.56819602137799</c:v>
                </c:pt>
                <c:pt idx="69740">
                  <c:v>161.57051277665201</c:v>
                </c:pt>
                <c:pt idx="69741">
                  <c:v>161.57282953192501</c:v>
                </c:pt>
                <c:pt idx="69742">
                  <c:v>161.575146287199</c:v>
                </c:pt>
                <c:pt idx="69743">
                  <c:v>161.577463042472</c:v>
                </c:pt>
                <c:pt idx="69744">
                  <c:v>161.579779797746</c:v>
                </c:pt>
                <c:pt idx="69745">
                  <c:v>161.582096553019</c:v>
                </c:pt>
                <c:pt idx="69746">
                  <c:v>161.58441330829299</c:v>
                </c:pt>
                <c:pt idx="69747">
                  <c:v>161.58673006356699</c:v>
                </c:pt>
                <c:pt idx="69748">
                  <c:v>161.58904681883999</c:v>
                </c:pt>
                <c:pt idx="69749">
                  <c:v>161.59136357411401</c:v>
                </c:pt>
                <c:pt idx="69750">
                  <c:v>161.59368032938701</c:v>
                </c:pt>
                <c:pt idx="69751">
                  <c:v>161.59599708466101</c:v>
                </c:pt>
                <c:pt idx="69752">
                  <c:v>161.59831383993401</c:v>
                </c:pt>
                <c:pt idx="69753">
                  <c:v>161.600630595208</c:v>
                </c:pt>
                <c:pt idx="69754">
                  <c:v>161.602947350481</c:v>
                </c:pt>
                <c:pt idx="69755">
                  <c:v>161.605264105755</c:v>
                </c:pt>
                <c:pt idx="69756">
                  <c:v>161.607580861028</c:v>
                </c:pt>
                <c:pt idx="69757">
                  <c:v>161.60989761630199</c:v>
                </c:pt>
                <c:pt idx="69758">
                  <c:v>161.61221437157499</c:v>
                </c:pt>
                <c:pt idx="69759">
                  <c:v>161.61453112684899</c:v>
                </c:pt>
                <c:pt idx="69760">
                  <c:v>161.61684788212301</c:v>
                </c:pt>
                <c:pt idx="69761">
                  <c:v>161.61916463739601</c:v>
                </c:pt>
                <c:pt idx="69762">
                  <c:v>161.62148139267001</c:v>
                </c:pt>
                <c:pt idx="69763">
                  <c:v>161.62379814794301</c:v>
                </c:pt>
                <c:pt idx="69764">
                  <c:v>161.626114903217</c:v>
                </c:pt>
                <c:pt idx="69765">
                  <c:v>161.62843165849</c:v>
                </c:pt>
                <c:pt idx="69766">
                  <c:v>161.630748413764</c:v>
                </c:pt>
                <c:pt idx="69767">
                  <c:v>161.633065169037</c:v>
                </c:pt>
                <c:pt idx="69768">
                  <c:v>161.63538192431099</c:v>
                </c:pt>
                <c:pt idx="69769">
                  <c:v>161.63769867958399</c:v>
                </c:pt>
                <c:pt idx="69770">
                  <c:v>161.64001543485799</c:v>
                </c:pt>
                <c:pt idx="69771">
                  <c:v>161.64233219013099</c:v>
                </c:pt>
                <c:pt idx="69772">
                  <c:v>161.64464894540501</c:v>
                </c:pt>
                <c:pt idx="69773">
                  <c:v>161.646965700679</c:v>
                </c:pt>
                <c:pt idx="69774">
                  <c:v>161.649282455952</c:v>
                </c:pt>
                <c:pt idx="69775">
                  <c:v>161.651599211226</c:v>
                </c:pt>
                <c:pt idx="69776">
                  <c:v>161.653915966499</c:v>
                </c:pt>
                <c:pt idx="69777">
                  <c:v>161.65623272177299</c:v>
                </c:pt>
                <c:pt idx="69778">
                  <c:v>161.65854947704599</c:v>
                </c:pt>
                <c:pt idx="69779">
                  <c:v>161.66086623231999</c:v>
                </c:pt>
                <c:pt idx="69780">
                  <c:v>161.66318298759299</c:v>
                </c:pt>
                <c:pt idx="69781">
                  <c:v>161.66549974286701</c:v>
                </c:pt>
                <c:pt idx="69782">
                  <c:v>161.66781649814001</c:v>
                </c:pt>
                <c:pt idx="69783">
                  <c:v>161.67013325341401</c:v>
                </c:pt>
                <c:pt idx="69784">
                  <c:v>161.672450008688</c:v>
                </c:pt>
                <c:pt idx="69785">
                  <c:v>161.674766763961</c:v>
                </c:pt>
                <c:pt idx="69786">
                  <c:v>161.677083519235</c:v>
                </c:pt>
                <c:pt idx="69787">
                  <c:v>161.679400274508</c:v>
                </c:pt>
                <c:pt idx="69788">
                  <c:v>161.68171702978199</c:v>
                </c:pt>
                <c:pt idx="69789">
                  <c:v>161.68403378505499</c:v>
                </c:pt>
                <c:pt idx="69790">
                  <c:v>161.68635054032899</c:v>
                </c:pt>
                <c:pt idx="69791">
                  <c:v>161.68866729560199</c:v>
                </c:pt>
                <c:pt idx="69792">
                  <c:v>161.69098405087601</c:v>
                </c:pt>
                <c:pt idx="69793">
                  <c:v>161.69330080614901</c:v>
                </c:pt>
                <c:pt idx="69794">
                  <c:v>161.69561756142301</c:v>
                </c:pt>
                <c:pt idx="69795">
                  <c:v>161.69793431669601</c:v>
                </c:pt>
                <c:pt idx="69796">
                  <c:v>161.70025107197</c:v>
                </c:pt>
                <c:pt idx="69797">
                  <c:v>161.702567827244</c:v>
                </c:pt>
                <c:pt idx="69798">
                  <c:v>161.704884582517</c:v>
                </c:pt>
                <c:pt idx="69799">
                  <c:v>161.70720133779099</c:v>
                </c:pt>
                <c:pt idx="69800">
                  <c:v>161.70951809306399</c:v>
                </c:pt>
                <c:pt idx="69801">
                  <c:v>161.71183484833799</c:v>
                </c:pt>
                <c:pt idx="69802">
                  <c:v>161.71415160361099</c:v>
                </c:pt>
                <c:pt idx="69803">
                  <c:v>161.71646835888501</c:v>
                </c:pt>
                <c:pt idx="69804">
                  <c:v>161.71878511415801</c:v>
                </c:pt>
                <c:pt idx="69805">
                  <c:v>161.721101869432</c:v>
                </c:pt>
                <c:pt idx="69806">
                  <c:v>161.723418624705</c:v>
                </c:pt>
                <c:pt idx="69807">
                  <c:v>161.725735379979</c:v>
                </c:pt>
                <c:pt idx="69808">
                  <c:v>161.728052135252</c:v>
                </c:pt>
                <c:pt idx="69809">
                  <c:v>161.73036889052599</c:v>
                </c:pt>
                <c:pt idx="69810">
                  <c:v>161.73268564579999</c:v>
                </c:pt>
                <c:pt idx="69811">
                  <c:v>161.73500240107299</c:v>
                </c:pt>
                <c:pt idx="69812">
                  <c:v>161.73731915634701</c:v>
                </c:pt>
                <c:pt idx="69813">
                  <c:v>161.73963591162001</c:v>
                </c:pt>
                <c:pt idx="69814">
                  <c:v>161.74195266689401</c:v>
                </c:pt>
                <c:pt idx="69815">
                  <c:v>161.74426942216701</c:v>
                </c:pt>
                <c:pt idx="69816">
                  <c:v>161.746586177441</c:v>
                </c:pt>
                <c:pt idx="69817">
                  <c:v>161.748902932714</c:v>
                </c:pt>
                <c:pt idx="69818">
                  <c:v>161.751219687988</c:v>
                </c:pt>
                <c:pt idx="69819">
                  <c:v>161.753536443261</c:v>
                </c:pt>
                <c:pt idx="69820">
                  <c:v>161.75585319853499</c:v>
                </c:pt>
                <c:pt idx="69821">
                  <c:v>161.75816995380799</c:v>
                </c:pt>
                <c:pt idx="69822">
                  <c:v>161.76048670908199</c:v>
                </c:pt>
                <c:pt idx="69823">
                  <c:v>161.76280346435601</c:v>
                </c:pt>
                <c:pt idx="69824">
                  <c:v>161.76512021962901</c:v>
                </c:pt>
                <c:pt idx="69825">
                  <c:v>161.76743697490301</c:v>
                </c:pt>
                <c:pt idx="69826">
                  <c:v>161.76975373017601</c:v>
                </c:pt>
                <c:pt idx="69827">
                  <c:v>161.77207048545</c:v>
                </c:pt>
                <c:pt idx="69828">
                  <c:v>161.774387240723</c:v>
                </c:pt>
                <c:pt idx="69829">
                  <c:v>161.776703995997</c:v>
                </c:pt>
                <c:pt idx="69830">
                  <c:v>161.77902075127</c:v>
                </c:pt>
                <c:pt idx="69831">
                  <c:v>161.78133750654399</c:v>
                </c:pt>
                <c:pt idx="69832">
                  <c:v>161.78365426181699</c:v>
                </c:pt>
                <c:pt idx="69833">
                  <c:v>161.78597101709099</c:v>
                </c:pt>
                <c:pt idx="69834">
                  <c:v>161.78828777236501</c:v>
                </c:pt>
                <c:pt idx="69835">
                  <c:v>161.79060452763801</c:v>
                </c:pt>
                <c:pt idx="69836">
                  <c:v>161.792921282912</c:v>
                </c:pt>
                <c:pt idx="69837">
                  <c:v>161.795238038185</c:v>
                </c:pt>
                <c:pt idx="69838">
                  <c:v>161.797554793459</c:v>
                </c:pt>
                <c:pt idx="69839">
                  <c:v>161.799871548732</c:v>
                </c:pt>
                <c:pt idx="69840">
                  <c:v>161.80218830400599</c:v>
                </c:pt>
                <c:pt idx="69841">
                  <c:v>161.80450505927899</c:v>
                </c:pt>
                <c:pt idx="69842">
                  <c:v>161.80682181455299</c:v>
                </c:pt>
                <c:pt idx="69843">
                  <c:v>161.80913856982599</c:v>
                </c:pt>
                <c:pt idx="69844">
                  <c:v>161.81145532510001</c:v>
                </c:pt>
                <c:pt idx="69845">
                  <c:v>161.81377208037301</c:v>
                </c:pt>
                <c:pt idx="69846">
                  <c:v>161.81608883564701</c:v>
                </c:pt>
                <c:pt idx="69847">
                  <c:v>161.818405590921</c:v>
                </c:pt>
                <c:pt idx="69848">
                  <c:v>161.820722346194</c:v>
                </c:pt>
                <c:pt idx="69849">
                  <c:v>161.823039101468</c:v>
                </c:pt>
                <c:pt idx="69850">
                  <c:v>161.825355856741</c:v>
                </c:pt>
                <c:pt idx="69851">
                  <c:v>161.82767261201499</c:v>
                </c:pt>
                <c:pt idx="69852">
                  <c:v>161.82998936728799</c:v>
                </c:pt>
                <c:pt idx="69853">
                  <c:v>161.83230612256199</c:v>
                </c:pt>
                <c:pt idx="69854">
                  <c:v>161.83462287783499</c:v>
                </c:pt>
                <c:pt idx="69855">
                  <c:v>161.83693963310901</c:v>
                </c:pt>
                <c:pt idx="69856">
                  <c:v>161.83925638838201</c:v>
                </c:pt>
                <c:pt idx="69857">
                  <c:v>161.84157314365601</c:v>
                </c:pt>
                <c:pt idx="69858">
                  <c:v>161.84388989892901</c:v>
                </c:pt>
                <c:pt idx="69859">
                  <c:v>161.846206654203</c:v>
                </c:pt>
                <c:pt idx="69860">
                  <c:v>161.848523409477</c:v>
                </c:pt>
                <c:pt idx="69861">
                  <c:v>161.85084016475</c:v>
                </c:pt>
                <c:pt idx="69862">
                  <c:v>161.85315692002399</c:v>
                </c:pt>
                <c:pt idx="69863">
                  <c:v>161.85547367529699</c:v>
                </c:pt>
                <c:pt idx="69864">
                  <c:v>161.85779043057099</c:v>
                </c:pt>
                <c:pt idx="69865">
                  <c:v>161.86010718584399</c:v>
                </c:pt>
                <c:pt idx="69866">
                  <c:v>161.86242394111801</c:v>
                </c:pt>
                <c:pt idx="69867">
                  <c:v>161.86474069639101</c:v>
                </c:pt>
                <c:pt idx="69868">
                  <c:v>161.867057451665</c:v>
                </c:pt>
                <c:pt idx="69869">
                  <c:v>161.86937420693801</c:v>
                </c:pt>
                <c:pt idx="69870">
                  <c:v>161.871690962212</c:v>
                </c:pt>
                <c:pt idx="69871">
                  <c:v>161.874007717485</c:v>
                </c:pt>
                <c:pt idx="69872">
                  <c:v>161.87632447275899</c:v>
                </c:pt>
                <c:pt idx="69873">
                  <c:v>161.87864122803299</c:v>
                </c:pt>
                <c:pt idx="69874">
                  <c:v>161.88095798330599</c:v>
                </c:pt>
                <c:pt idx="69875">
                  <c:v>161.88327473858001</c:v>
                </c:pt>
                <c:pt idx="69876">
                  <c:v>161.88559149385301</c:v>
                </c:pt>
                <c:pt idx="69877">
                  <c:v>161.88790824912701</c:v>
                </c:pt>
                <c:pt idx="69878">
                  <c:v>161.89022500440001</c:v>
                </c:pt>
                <c:pt idx="69879">
                  <c:v>161.892541759674</c:v>
                </c:pt>
                <c:pt idx="69880">
                  <c:v>161.894858514947</c:v>
                </c:pt>
                <c:pt idx="69881">
                  <c:v>161.897175270221</c:v>
                </c:pt>
                <c:pt idx="69882">
                  <c:v>161.899492025494</c:v>
                </c:pt>
                <c:pt idx="69883">
                  <c:v>161.90180878076799</c:v>
                </c:pt>
                <c:pt idx="69884">
                  <c:v>161.90412553604199</c:v>
                </c:pt>
                <c:pt idx="69885">
                  <c:v>161.90644229131499</c:v>
                </c:pt>
                <c:pt idx="69886">
                  <c:v>161.90875904658901</c:v>
                </c:pt>
                <c:pt idx="69887">
                  <c:v>161.91107580186201</c:v>
                </c:pt>
                <c:pt idx="69888">
                  <c:v>161.91339255713601</c:v>
                </c:pt>
                <c:pt idx="69889">
                  <c:v>161.91570931240901</c:v>
                </c:pt>
                <c:pt idx="69890">
                  <c:v>161.918026067683</c:v>
                </c:pt>
                <c:pt idx="69891">
                  <c:v>161.920342822956</c:v>
                </c:pt>
                <c:pt idx="69892">
                  <c:v>161.92265957823</c:v>
                </c:pt>
                <c:pt idx="69893">
                  <c:v>161.924976333503</c:v>
                </c:pt>
                <c:pt idx="69894">
                  <c:v>161.92729308877699</c:v>
                </c:pt>
                <c:pt idx="69895">
                  <c:v>161.92960984404999</c:v>
                </c:pt>
                <c:pt idx="69896">
                  <c:v>161.93192659932399</c:v>
                </c:pt>
                <c:pt idx="69897">
                  <c:v>161.93424335459801</c:v>
                </c:pt>
                <c:pt idx="69898">
                  <c:v>161.93656010987101</c:v>
                </c:pt>
                <c:pt idx="69899">
                  <c:v>161.93887686514501</c:v>
                </c:pt>
                <c:pt idx="69900">
                  <c:v>161.94119362041801</c:v>
                </c:pt>
                <c:pt idx="69901">
                  <c:v>161.943510375692</c:v>
                </c:pt>
                <c:pt idx="69902">
                  <c:v>161.945827130965</c:v>
                </c:pt>
                <c:pt idx="69903">
                  <c:v>161.948143886239</c:v>
                </c:pt>
                <c:pt idx="69904">
                  <c:v>161.950460641512</c:v>
                </c:pt>
                <c:pt idx="69905">
                  <c:v>161.95277739678599</c:v>
                </c:pt>
                <c:pt idx="69906">
                  <c:v>161.95509415205899</c:v>
                </c:pt>
                <c:pt idx="69907">
                  <c:v>161.95741090733301</c:v>
                </c:pt>
                <c:pt idx="69908">
                  <c:v>161.95972766260601</c:v>
                </c:pt>
                <c:pt idx="69909">
                  <c:v>161.96204441788001</c:v>
                </c:pt>
                <c:pt idx="69910">
                  <c:v>161.964361173154</c:v>
                </c:pt>
                <c:pt idx="69911">
                  <c:v>161.966677928427</c:v>
                </c:pt>
                <c:pt idx="69912">
                  <c:v>161.968994683701</c:v>
                </c:pt>
                <c:pt idx="69913">
                  <c:v>161.971311438974</c:v>
                </c:pt>
                <c:pt idx="69914">
                  <c:v>161.97362819424799</c:v>
                </c:pt>
                <c:pt idx="69915">
                  <c:v>161.97594494952099</c:v>
                </c:pt>
                <c:pt idx="69916">
                  <c:v>161.97826170479499</c:v>
                </c:pt>
                <c:pt idx="69917">
                  <c:v>161.98057846006799</c:v>
                </c:pt>
                <c:pt idx="69918">
                  <c:v>161.98289521534201</c:v>
                </c:pt>
                <c:pt idx="69919">
                  <c:v>161.98521197061501</c:v>
                </c:pt>
                <c:pt idx="69920">
                  <c:v>161.98752872588901</c:v>
                </c:pt>
                <c:pt idx="69921">
                  <c:v>161.989845481163</c:v>
                </c:pt>
                <c:pt idx="69922">
                  <c:v>161.992162236436</c:v>
                </c:pt>
                <c:pt idx="69923">
                  <c:v>161.99447899171</c:v>
                </c:pt>
                <c:pt idx="69924">
                  <c:v>161.996795746983</c:v>
                </c:pt>
                <c:pt idx="69925">
                  <c:v>161.99911250225699</c:v>
                </c:pt>
                <c:pt idx="69926">
                  <c:v>162.00142925752999</c:v>
                </c:pt>
                <c:pt idx="69927">
                  <c:v>162.00374601280399</c:v>
                </c:pt>
                <c:pt idx="69928">
                  <c:v>162.00606276807699</c:v>
                </c:pt>
                <c:pt idx="69929">
                  <c:v>162.00837952335101</c:v>
                </c:pt>
                <c:pt idx="69930">
                  <c:v>162.01069627862401</c:v>
                </c:pt>
                <c:pt idx="69931">
                  <c:v>162.01301303389801</c:v>
                </c:pt>
                <c:pt idx="69932">
                  <c:v>162.01532978917101</c:v>
                </c:pt>
                <c:pt idx="69933">
                  <c:v>162.017646544445</c:v>
                </c:pt>
                <c:pt idx="69934">
                  <c:v>162.019963299719</c:v>
                </c:pt>
                <c:pt idx="69935">
                  <c:v>162.022280054992</c:v>
                </c:pt>
                <c:pt idx="69936">
                  <c:v>162.02459681026599</c:v>
                </c:pt>
                <c:pt idx="69937">
                  <c:v>162.02691356553899</c:v>
                </c:pt>
                <c:pt idx="69938">
                  <c:v>162.02923032081301</c:v>
                </c:pt>
                <c:pt idx="69939">
                  <c:v>162.03154707608601</c:v>
                </c:pt>
                <c:pt idx="69940">
                  <c:v>162.03386383136001</c:v>
                </c:pt>
                <c:pt idx="69941">
                  <c:v>162.03618058663301</c:v>
                </c:pt>
                <c:pt idx="69942">
                  <c:v>162.038497341907</c:v>
                </c:pt>
                <c:pt idx="69943">
                  <c:v>162.04081409718</c:v>
                </c:pt>
                <c:pt idx="69944">
                  <c:v>162.043130852454</c:v>
                </c:pt>
                <c:pt idx="69945">
                  <c:v>162.045447607727</c:v>
                </c:pt>
                <c:pt idx="69946">
                  <c:v>162.04776436300099</c:v>
                </c:pt>
                <c:pt idx="69947">
                  <c:v>162.05008111827499</c:v>
                </c:pt>
                <c:pt idx="69948">
                  <c:v>162.05239787354799</c:v>
                </c:pt>
                <c:pt idx="69949">
                  <c:v>162.05471462882201</c:v>
                </c:pt>
                <c:pt idx="69950">
                  <c:v>162.05703138409501</c:v>
                </c:pt>
                <c:pt idx="69951">
                  <c:v>162.05934813936901</c:v>
                </c:pt>
                <c:pt idx="69952">
                  <c:v>162.06166489464201</c:v>
                </c:pt>
                <c:pt idx="69953">
                  <c:v>162.063981649916</c:v>
                </c:pt>
                <c:pt idx="69954">
                  <c:v>162.066298405189</c:v>
                </c:pt>
                <c:pt idx="69955">
                  <c:v>162.068615160463</c:v>
                </c:pt>
                <c:pt idx="69956">
                  <c:v>162.070931915736</c:v>
                </c:pt>
                <c:pt idx="69957">
                  <c:v>162.07324867100999</c:v>
                </c:pt>
                <c:pt idx="69958">
                  <c:v>162.07556542628299</c:v>
                </c:pt>
                <c:pt idx="69959">
                  <c:v>162.07788218155699</c:v>
                </c:pt>
                <c:pt idx="69960">
                  <c:v>162.08019893683101</c:v>
                </c:pt>
                <c:pt idx="69961">
                  <c:v>162.08251569210401</c:v>
                </c:pt>
                <c:pt idx="69962">
                  <c:v>162.08483244737801</c:v>
                </c:pt>
                <c:pt idx="69963">
                  <c:v>162.08714920265101</c:v>
                </c:pt>
                <c:pt idx="69964">
                  <c:v>162.089465957925</c:v>
                </c:pt>
                <c:pt idx="69965">
                  <c:v>162.091782713198</c:v>
                </c:pt>
                <c:pt idx="69966">
                  <c:v>162.094099468472</c:v>
                </c:pt>
                <c:pt idx="69967">
                  <c:v>162.096416223745</c:v>
                </c:pt>
                <c:pt idx="69968">
                  <c:v>162.09873297901899</c:v>
                </c:pt>
                <c:pt idx="69969">
                  <c:v>162.10104973429199</c:v>
                </c:pt>
                <c:pt idx="69970">
                  <c:v>162.10336648956601</c:v>
                </c:pt>
                <c:pt idx="69971">
                  <c:v>162.10568324484001</c:v>
                </c:pt>
                <c:pt idx="69972">
                  <c:v>162.10800000011301</c:v>
                </c:pt>
                <c:pt idx="69973">
                  <c:v>162.110316755387</c:v>
                </c:pt>
                <c:pt idx="69974">
                  <c:v>162.11263351066</c:v>
                </c:pt>
                <c:pt idx="69975">
                  <c:v>162.114950265934</c:v>
                </c:pt>
                <c:pt idx="69976">
                  <c:v>162.117267021207</c:v>
                </c:pt>
                <c:pt idx="69977">
                  <c:v>162.11958377648099</c:v>
                </c:pt>
                <c:pt idx="69978">
                  <c:v>162.12190053175399</c:v>
                </c:pt>
                <c:pt idx="69979">
                  <c:v>162.12421728702799</c:v>
                </c:pt>
                <c:pt idx="69980">
                  <c:v>162.12653404230099</c:v>
                </c:pt>
                <c:pt idx="69981">
                  <c:v>162.12885079757501</c:v>
                </c:pt>
                <c:pt idx="69982">
                  <c:v>162.13116755284801</c:v>
                </c:pt>
                <c:pt idx="69983">
                  <c:v>162.13348430812201</c:v>
                </c:pt>
                <c:pt idx="69984">
                  <c:v>162.135801063396</c:v>
                </c:pt>
                <c:pt idx="69985">
                  <c:v>162.138117818669</c:v>
                </c:pt>
                <c:pt idx="69986">
                  <c:v>162.140434573943</c:v>
                </c:pt>
                <c:pt idx="69987">
                  <c:v>162.142751329216</c:v>
                </c:pt>
                <c:pt idx="69988">
                  <c:v>162.14506808448999</c:v>
                </c:pt>
                <c:pt idx="69989">
                  <c:v>162.14738483976299</c:v>
                </c:pt>
                <c:pt idx="69990">
                  <c:v>162.14970159503699</c:v>
                </c:pt>
                <c:pt idx="69991">
                  <c:v>162.15201835030999</c:v>
                </c:pt>
                <c:pt idx="69992">
                  <c:v>162.15433510558401</c:v>
                </c:pt>
                <c:pt idx="69993">
                  <c:v>162.15665186085701</c:v>
                </c:pt>
                <c:pt idx="69994">
                  <c:v>162.15896861613101</c:v>
                </c:pt>
                <c:pt idx="69995">
                  <c:v>162.16128537140401</c:v>
                </c:pt>
                <c:pt idx="69996">
                  <c:v>162.163602126678</c:v>
                </c:pt>
                <c:pt idx="69997">
                  <c:v>162.165918881952</c:v>
                </c:pt>
                <c:pt idx="69998">
                  <c:v>162.168235637225</c:v>
                </c:pt>
                <c:pt idx="69999">
                  <c:v>162.17055239249899</c:v>
                </c:pt>
                <c:pt idx="70000">
                  <c:v>162.17286914777199</c:v>
                </c:pt>
                <c:pt idx="70001">
                  <c:v>162.17518590304601</c:v>
                </c:pt>
                <c:pt idx="70002">
                  <c:v>162.17750265831901</c:v>
                </c:pt>
                <c:pt idx="70003">
                  <c:v>162.17981941359301</c:v>
                </c:pt>
                <c:pt idx="70004">
                  <c:v>162.18213616886601</c:v>
                </c:pt>
                <c:pt idx="70005">
                  <c:v>162.18445292414</c:v>
                </c:pt>
                <c:pt idx="70006">
                  <c:v>162.186769679413</c:v>
                </c:pt>
                <c:pt idx="70007">
                  <c:v>162.189086434687</c:v>
                </c:pt>
                <c:pt idx="70008">
                  <c:v>162.19140318996</c:v>
                </c:pt>
                <c:pt idx="70009">
                  <c:v>162.19371994523399</c:v>
                </c:pt>
                <c:pt idx="70010">
                  <c:v>162.19603670050799</c:v>
                </c:pt>
                <c:pt idx="70011">
                  <c:v>162.19835345578099</c:v>
                </c:pt>
                <c:pt idx="70012">
                  <c:v>162.20067021105501</c:v>
                </c:pt>
                <c:pt idx="70013">
                  <c:v>162.20298696632801</c:v>
                </c:pt>
                <c:pt idx="70014">
                  <c:v>162.20530372160201</c:v>
                </c:pt>
                <c:pt idx="70015">
                  <c:v>162.20762047687501</c:v>
                </c:pt>
                <c:pt idx="70016">
                  <c:v>162.209937232149</c:v>
                </c:pt>
                <c:pt idx="70017">
                  <c:v>162.212253987422</c:v>
                </c:pt>
                <c:pt idx="70018">
                  <c:v>162.214570742696</c:v>
                </c:pt>
                <c:pt idx="70019">
                  <c:v>162.216887497969</c:v>
                </c:pt>
                <c:pt idx="70020">
                  <c:v>162.21920425324299</c:v>
                </c:pt>
                <c:pt idx="70021">
                  <c:v>162.22152100851699</c:v>
                </c:pt>
                <c:pt idx="70022">
                  <c:v>162.22383776378999</c:v>
                </c:pt>
                <c:pt idx="70023">
                  <c:v>162.22615451906401</c:v>
                </c:pt>
                <c:pt idx="70024">
                  <c:v>162.22847127433701</c:v>
                </c:pt>
                <c:pt idx="70025">
                  <c:v>162.23078802961101</c:v>
                </c:pt>
                <c:pt idx="70026">
                  <c:v>162.23310478488401</c:v>
                </c:pt>
                <c:pt idx="70027">
                  <c:v>162.235421540158</c:v>
                </c:pt>
                <c:pt idx="70028">
                  <c:v>162.237738295431</c:v>
                </c:pt>
                <c:pt idx="70029">
                  <c:v>162.240055050705</c:v>
                </c:pt>
                <c:pt idx="70030">
                  <c:v>162.242371805978</c:v>
                </c:pt>
                <c:pt idx="70031">
                  <c:v>162.24468856125199</c:v>
                </c:pt>
                <c:pt idx="70032">
                  <c:v>162.24700531652499</c:v>
                </c:pt>
                <c:pt idx="70033">
                  <c:v>162.24932207179901</c:v>
                </c:pt>
                <c:pt idx="70034">
                  <c:v>162.25163882707301</c:v>
                </c:pt>
                <c:pt idx="70035">
                  <c:v>162.25395558234601</c:v>
                </c:pt>
                <c:pt idx="70036">
                  <c:v>162.25627233762</c:v>
                </c:pt>
                <c:pt idx="70037">
                  <c:v>162.258589092893</c:v>
                </c:pt>
                <c:pt idx="70038">
                  <c:v>162.260905848167</c:v>
                </c:pt>
                <c:pt idx="70039">
                  <c:v>162.26322260344</c:v>
                </c:pt>
                <c:pt idx="70040">
                  <c:v>162.26553935871399</c:v>
                </c:pt>
                <c:pt idx="70041">
                  <c:v>162.26785611398699</c:v>
                </c:pt>
                <c:pt idx="70042">
                  <c:v>162.27017286926099</c:v>
                </c:pt>
                <c:pt idx="70043">
                  <c:v>162.27248962453399</c:v>
                </c:pt>
                <c:pt idx="70044">
                  <c:v>162.27480637980801</c:v>
                </c:pt>
                <c:pt idx="70045">
                  <c:v>162.27712313508101</c:v>
                </c:pt>
                <c:pt idx="70046">
                  <c:v>162.27943989035501</c:v>
                </c:pt>
                <c:pt idx="70047">
                  <c:v>162.281756645629</c:v>
                </c:pt>
                <c:pt idx="70048">
                  <c:v>162.284073400902</c:v>
                </c:pt>
                <c:pt idx="70049">
                  <c:v>162.286390156176</c:v>
                </c:pt>
                <c:pt idx="70050">
                  <c:v>162.288706911449</c:v>
                </c:pt>
                <c:pt idx="70051">
                  <c:v>162.29102366672299</c:v>
                </c:pt>
                <c:pt idx="70052">
                  <c:v>162.29334042199599</c:v>
                </c:pt>
                <c:pt idx="70053">
                  <c:v>162.29565717726999</c:v>
                </c:pt>
                <c:pt idx="70054">
                  <c:v>162.29797393254299</c:v>
                </c:pt>
                <c:pt idx="70055">
                  <c:v>162.30029068781701</c:v>
                </c:pt>
                <c:pt idx="70056">
                  <c:v>162.30260744309001</c:v>
                </c:pt>
                <c:pt idx="70057">
                  <c:v>162.30492419836401</c:v>
                </c:pt>
                <c:pt idx="70058">
                  <c:v>162.307240953638</c:v>
                </c:pt>
                <c:pt idx="70059">
                  <c:v>162.309557708911</c:v>
                </c:pt>
                <c:pt idx="70060">
                  <c:v>162.311874464185</c:v>
                </c:pt>
                <c:pt idx="70061">
                  <c:v>162.314191219458</c:v>
                </c:pt>
                <c:pt idx="70062">
                  <c:v>162.31650797473199</c:v>
                </c:pt>
                <c:pt idx="70063">
                  <c:v>162.31882473000499</c:v>
                </c:pt>
                <c:pt idx="70064">
                  <c:v>162.32114148527899</c:v>
                </c:pt>
                <c:pt idx="70065">
                  <c:v>162.32345824055199</c:v>
                </c:pt>
                <c:pt idx="70066">
                  <c:v>162.32577499582601</c:v>
                </c:pt>
                <c:pt idx="70067">
                  <c:v>162.32809175109901</c:v>
                </c:pt>
                <c:pt idx="70068">
                  <c:v>162.330408506373</c:v>
                </c:pt>
                <c:pt idx="70069">
                  <c:v>162.332725261646</c:v>
                </c:pt>
                <c:pt idx="70070">
                  <c:v>162.33504201692</c:v>
                </c:pt>
                <c:pt idx="70071">
                  <c:v>162.33735877219399</c:v>
                </c:pt>
                <c:pt idx="70072">
                  <c:v>162.33967552746699</c:v>
                </c:pt>
                <c:pt idx="70073">
                  <c:v>162.34199228274099</c:v>
                </c:pt>
                <c:pt idx="70074">
                  <c:v>162.34430903801399</c:v>
                </c:pt>
                <c:pt idx="70075">
                  <c:v>162.34662579328801</c:v>
                </c:pt>
                <c:pt idx="70076">
                  <c:v>162.34894254856101</c:v>
                </c:pt>
                <c:pt idx="70077">
                  <c:v>162.35125930383501</c:v>
                </c:pt>
                <c:pt idx="70078">
                  <c:v>162.35357605910801</c:v>
                </c:pt>
                <c:pt idx="70079">
                  <c:v>162.355892814382</c:v>
                </c:pt>
                <c:pt idx="70080">
                  <c:v>162.358209569655</c:v>
                </c:pt>
                <c:pt idx="70081">
                  <c:v>162.360526324929</c:v>
                </c:pt>
                <c:pt idx="70082">
                  <c:v>162.362843080202</c:v>
                </c:pt>
                <c:pt idx="70083">
                  <c:v>162.36515983547599</c:v>
                </c:pt>
                <c:pt idx="70084">
                  <c:v>162.36747659074999</c:v>
                </c:pt>
                <c:pt idx="70085">
                  <c:v>162.36979334602299</c:v>
                </c:pt>
                <c:pt idx="70086">
                  <c:v>162.37211010129701</c:v>
                </c:pt>
                <c:pt idx="70087">
                  <c:v>162.37442685657001</c:v>
                </c:pt>
                <c:pt idx="70088">
                  <c:v>162.37674361184401</c:v>
                </c:pt>
                <c:pt idx="70089">
                  <c:v>162.37906036711701</c:v>
                </c:pt>
                <c:pt idx="70090">
                  <c:v>162.381377122391</c:v>
                </c:pt>
                <c:pt idx="70091">
                  <c:v>162.383693877664</c:v>
                </c:pt>
                <c:pt idx="70092">
                  <c:v>162.386010632938</c:v>
                </c:pt>
                <c:pt idx="70093">
                  <c:v>162.388327388211</c:v>
                </c:pt>
                <c:pt idx="70094">
                  <c:v>162.39064414348499</c:v>
                </c:pt>
                <c:pt idx="70095">
                  <c:v>162.39296089875799</c:v>
                </c:pt>
                <c:pt idx="70096">
                  <c:v>162.39527765403199</c:v>
                </c:pt>
                <c:pt idx="70097">
                  <c:v>162.39759440930601</c:v>
                </c:pt>
                <c:pt idx="70098">
                  <c:v>162.39991116457901</c:v>
                </c:pt>
                <c:pt idx="70099">
                  <c:v>162.402227919853</c:v>
                </c:pt>
                <c:pt idx="70100">
                  <c:v>162.404544675126</c:v>
                </c:pt>
                <c:pt idx="70101">
                  <c:v>162.4068614304</c:v>
                </c:pt>
                <c:pt idx="70102">
                  <c:v>162.409178185673</c:v>
                </c:pt>
                <c:pt idx="70103">
                  <c:v>162.41149494094699</c:v>
                </c:pt>
                <c:pt idx="70104">
                  <c:v>162.41381169621999</c:v>
                </c:pt>
                <c:pt idx="70105">
                  <c:v>162.41612845149399</c:v>
                </c:pt>
                <c:pt idx="70106">
                  <c:v>162.41844520676699</c:v>
                </c:pt>
                <c:pt idx="70107">
                  <c:v>162.42076196204101</c:v>
                </c:pt>
                <c:pt idx="70108">
                  <c:v>162.42307871731501</c:v>
                </c:pt>
                <c:pt idx="70109">
                  <c:v>162.42539547258801</c:v>
                </c:pt>
                <c:pt idx="70110">
                  <c:v>162.427712227862</c:v>
                </c:pt>
                <c:pt idx="70111">
                  <c:v>162.430028983135</c:v>
                </c:pt>
                <c:pt idx="70112">
                  <c:v>162.432345738409</c:v>
                </c:pt>
                <c:pt idx="70113">
                  <c:v>162.434662493682</c:v>
                </c:pt>
                <c:pt idx="70114">
                  <c:v>162.43697924895599</c:v>
                </c:pt>
                <c:pt idx="70115">
                  <c:v>162.43929600422899</c:v>
                </c:pt>
                <c:pt idx="70116">
                  <c:v>162.44161275950299</c:v>
                </c:pt>
                <c:pt idx="70117">
                  <c:v>162.44392951477599</c:v>
                </c:pt>
                <c:pt idx="70118">
                  <c:v>162.44624627005001</c:v>
                </c:pt>
                <c:pt idx="70119">
                  <c:v>162.44856302532301</c:v>
                </c:pt>
                <c:pt idx="70120">
                  <c:v>162.45087978059701</c:v>
                </c:pt>
                <c:pt idx="70121">
                  <c:v>162.453196535871</c:v>
                </c:pt>
                <c:pt idx="70122">
                  <c:v>162.455513291144</c:v>
                </c:pt>
                <c:pt idx="70123">
                  <c:v>162.457830046418</c:v>
                </c:pt>
                <c:pt idx="70124">
                  <c:v>162.460146801691</c:v>
                </c:pt>
                <c:pt idx="70125">
                  <c:v>162.46246355696499</c:v>
                </c:pt>
                <c:pt idx="70126">
                  <c:v>162.46478031223799</c:v>
                </c:pt>
                <c:pt idx="70127">
                  <c:v>162.46709706751199</c:v>
                </c:pt>
                <c:pt idx="70128">
                  <c:v>162.46941382278499</c:v>
                </c:pt>
                <c:pt idx="70129">
                  <c:v>162.47173057805901</c:v>
                </c:pt>
                <c:pt idx="70130">
                  <c:v>162.47404733333201</c:v>
                </c:pt>
                <c:pt idx="70131">
                  <c:v>162.476364088606</c:v>
                </c:pt>
                <c:pt idx="70132">
                  <c:v>162.478680843879</c:v>
                </c:pt>
                <c:pt idx="70133">
                  <c:v>162.480997599153</c:v>
                </c:pt>
                <c:pt idx="70134">
                  <c:v>162.48331435442699</c:v>
                </c:pt>
                <c:pt idx="70135">
                  <c:v>162.48563110969999</c:v>
                </c:pt>
                <c:pt idx="70136">
                  <c:v>162.48794786497399</c:v>
                </c:pt>
                <c:pt idx="70137">
                  <c:v>162.49026462024699</c:v>
                </c:pt>
                <c:pt idx="70138">
                  <c:v>162.49258137552101</c:v>
                </c:pt>
                <c:pt idx="70139">
                  <c:v>162.49489813079401</c:v>
                </c:pt>
                <c:pt idx="70140">
                  <c:v>162.49721488606801</c:v>
                </c:pt>
                <c:pt idx="70141">
                  <c:v>162.49953164134101</c:v>
                </c:pt>
                <c:pt idx="70142">
                  <c:v>162.501848396615</c:v>
                </c:pt>
                <c:pt idx="70143">
                  <c:v>162.504165151888</c:v>
                </c:pt>
                <c:pt idx="70144">
                  <c:v>162.506481907162</c:v>
                </c:pt>
                <c:pt idx="70145">
                  <c:v>162.508798662435</c:v>
                </c:pt>
                <c:pt idx="70146">
                  <c:v>162.51111541770899</c:v>
                </c:pt>
                <c:pt idx="70147">
                  <c:v>162.51343217298299</c:v>
                </c:pt>
                <c:pt idx="70148">
                  <c:v>162.51574892825599</c:v>
                </c:pt>
                <c:pt idx="70149">
                  <c:v>162.51806568353001</c:v>
                </c:pt>
                <c:pt idx="70150">
                  <c:v>162.52038243880301</c:v>
                </c:pt>
                <c:pt idx="70151">
                  <c:v>162.52269919407701</c:v>
                </c:pt>
                <c:pt idx="70152">
                  <c:v>162.52501594935001</c:v>
                </c:pt>
                <c:pt idx="70153">
                  <c:v>162.527332704624</c:v>
                </c:pt>
                <c:pt idx="70154">
                  <c:v>162.529649459897</c:v>
                </c:pt>
                <c:pt idx="70155">
                  <c:v>162.531966215171</c:v>
                </c:pt>
                <c:pt idx="70156">
                  <c:v>162.534282970444</c:v>
                </c:pt>
                <c:pt idx="70157">
                  <c:v>162.53659972571799</c:v>
                </c:pt>
                <c:pt idx="70158">
                  <c:v>162.53891648099199</c:v>
                </c:pt>
                <c:pt idx="70159">
                  <c:v>162.54123323626499</c:v>
                </c:pt>
                <c:pt idx="70160">
                  <c:v>162.54354999153901</c:v>
                </c:pt>
                <c:pt idx="70161">
                  <c:v>162.54586674681201</c:v>
                </c:pt>
                <c:pt idx="70162">
                  <c:v>162.548183502086</c:v>
                </c:pt>
                <c:pt idx="70163">
                  <c:v>162.550500257359</c:v>
                </c:pt>
                <c:pt idx="70164">
                  <c:v>162.552817012633</c:v>
                </c:pt>
                <c:pt idx="70165">
                  <c:v>162.555133767906</c:v>
                </c:pt>
                <c:pt idx="70166">
                  <c:v>162.55745052317999</c:v>
                </c:pt>
                <c:pt idx="70167">
                  <c:v>162.55976727845299</c:v>
                </c:pt>
                <c:pt idx="70168">
                  <c:v>162.56208403372699</c:v>
                </c:pt>
                <c:pt idx="70169">
                  <c:v>162.56440078899999</c:v>
                </c:pt>
                <c:pt idx="70170">
                  <c:v>162.56671754427401</c:v>
                </c:pt>
                <c:pt idx="70171">
                  <c:v>162.56903429954801</c:v>
                </c:pt>
                <c:pt idx="70172">
                  <c:v>162.57135105482101</c:v>
                </c:pt>
                <c:pt idx="70173">
                  <c:v>162.573667810095</c:v>
                </c:pt>
                <c:pt idx="70174">
                  <c:v>162.575984565368</c:v>
                </c:pt>
                <c:pt idx="70175">
                  <c:v>162.578301320642</c:v>
                </c:pt>
                <c:pt idx="70176">
                  <c:v>162.580618075915</c:v>
                </c:pt>
                <c:pt idx="70177">
                  <c:v>162.58293483118899</c:v>
                </c:pt>
                <c:pt idx="70178">
                  <c:v>162.58525158646199</c:v>
                </c:pt>
                <c:pt idx="70179">
                  <c:v>162.58756834173599</c:v>
                </c:pt>
                <c:pt idx="70180">
                  <c:v>162.58988509700899</c:v>
                </c:pt>
                <c:pt idx="70181">
                  <c:v>162.59220185228301</c:v>
                </c:pt>
                <c:pt idx="70182">
                  <c:v>162.59451860755601</c:v>
                </c:pt>
                <c:pt idx="70183">
                  <c:v>162.59683536283001</c:v>
                </c:pt>
                <c:pt idx="70184">
                  <c:v>162.599152118104</c:v>
                </c:pt>
                <c:pt idx="70185">
                  <c:v>162.601468873377</c:v>
                </c:pt>
                <c:pt idx="70186">
                  <c:v>162.603785628651</c:v>
                </c:pt>
                <c:pt idx="70187">
                  <c:v>162.606102383924</c:v>
                </c:pt>
                <c:pt idx="70188">
                  <c:v>162.60841913919799</c:v>
                </c:pt>
                <c:pt idx="70189">
                  <c:v>162.61073589447099</c:v>
                </c:pt>
                <c:pt idx="70190">
                  <c:v>162.61305264974499</c:v>
                </c:pt>
                <c:pt idx="70191">
                  <c:v>162.61536940501799</c:v>
                </c:pt>
                <c:pt idx="70192">
                  <c:v>162.61768616029201</c:v>
                </c:pt>
                <c:pt idx="70193">
                  <c:v>162.62000291556501</c:v>
                </c:pt>
                <c:pt idx="70194">
                  <c:v>162.622319670839</c:v>
                </c:pt>
                <c:pt idx="70195">
                  <c:v>162.624636426113</c:v>
                </c:pt>
                <c:pt idx="70196">
                  <c:v>162.626953181386</c:v>
                </c:pt>
                <c:pt idx="70197">
                  <c:v>162.62926993665999</c:v>
                </c:pt>
                <c:pt idx="70198">
                  <c:v>162.63158669193299</c:v>
                </c:pt>
                <c:pt idx="70199">
                  <c:v>162.63390344720699</c:v>
                </c:pt>
                <c:pt idx="70200">
                  <c:v>162.63622020247999</c:v>
                </c:pt>
                <c:pt idx="70201">
                  <c:v>162.63853695775401</c:v>
                </c:pt>
                <c:pt idx="70202">
                  <c:v>162.64085371302701</c:v>
                </c:pt>
                <c:pt idx="70203">
                  <c:v>162.64317046830101</c:v>
                </c:pt>
                <c:pt idx="70204">
                  <c:v>162.64548722357401</c:v>
                </c:pt>
                <c:pt idx="70205">
                  <c:v>162.647803978848</c:v>
                </c:pt>
                <c:pt idx="70206">
                  <c:v>162.650120734121</c:v>
                </c:pt>
                <c:pt idx="70207">
                  <c:v>162.652437489395</c:v>
                </c:pt>
                <c:pt idx="70208">
                  <c:v>162.65475424466899</c:v>
                </c:pt>
                <c:pt idx="70209">
                  <c:v>162.65707099994199</c:v>
                </c:pt>
                <c:pt idx="70210">
                  <c:v>162.65938775521599</c:v>
                </c:pt>
                <c:pt idx="70211">
                  <c:v>162.66170451048899</c:v>
                </c:pt>
                <c:pt idx="70212">
                  <c:v>162.66402126576301</c:v>
                </c:pt>
                <c:pt idx="70213">
                  <c:v>162.66633802103601</c:v>
                </c:pt>
                <c:pt idx="70214">
                  <c:v>162.66865477631001</c:v>
                </c:pt>
                <c:pt idx="70215">
                  <c:v>162.67097153158301</c:v>
                </c:pt>
                <c:pt idx="70216">
                  <c:v>162.673288286857</c:v>
                </c:pt>
                <c:pt idx="70217">
                  <c:v>162.67560504213</c:v>
                </c:pt>
                <c:pt idx="70218">
                  <c:v>162.677921797404</c:v>
                </c:pt>
                <c:pt idx="70219">
                  <c:v>162.680238552677</c:v>
                </c:pt>
                <c:pt idx="70220">
                  <c:v>162.68255530795099</c:v>
                </c:pt>
                <c:pt idx="70221">
                  <c:v>162.68487206322499</c:v>
                </c:pt>
                <c:pt idx="70222">
                  <c:v>162.68718881849799</c:v>
                </c:pt>
                <c:pt idx="70223">
                  <c:v>162.68950557377201</c:v>
                </c:pt>
                <c:pt idx="70224">
                  <c:v>162.69182232904501</c:v>
                </c:pt>
                <c:pt idx="70225">
                  <c:v>162.694139084319</c:v>
                </c:pt>
                <c:pt idx="70226">
                  <c:v>162.69645583959201</c:v>
                </c:pt>
                <c:pt idx="70227">
                  <c:v>162.698772594866</c:v>
                </c:pt>
                <c:pt idx="70228">
                  <c:v>162.701089350139</c:v>
                </c:pt>
                <c:pt idx="70229">
                  <c:v>162.70340610541299</c:v>
                </c:pt>
                <c:pt idx="70230">
                  <c:v>162.705722860686</c:v>
                </c:pt>
                <c:pt idx="70231">
                  <c:v>162.70803961595999</c:v>
                </c:pt>
                <c:pt idx="70232">
                  <c:v>162.71035637123299</c:v>
                </c:pt>
                <c:pt idx="70233">
                  <c:v>162.71267312650701</c:v>
                </c:pt>
                <c:pt idx="70234">
                  <c:v>162.71498988178101</c:v>
                </c:pt>
                <c:pt idx="70235">
                  <c:v>162.71730663705401</c:v>
                </c:pt>
                <c:pt idx="70236">
                  <c:v>162.719623392328</c:v>
                </c:pt>
                <c:pt idx="70237">
                  <c:v>162.721940147601</c:v>
                </c:pt>
                <c:pt idx="70238">
                  <c:v>162.724256902875</c:v>
                </c:pt>
                <c:pt idx="70239">
                  <c:v>162.726573658148</c:v>
                </c:pt>
                <c:pt idx="70240">
                  <c:v>162.72889041342199</c:v>
                </c:pt>
                <c:pt idx="70241">
                  <c:v>162.73120716869499</c:v>
                </c:pt>
                <c:pt idx="70242">
                  <c:v>162.73352392396899</c:v>
                </c:pt>
                <c:pt idx="70243">
                  <c:v>162.73584067924199</c:v>
                </c:pt>
                <c:pt idx="70244">
                  <c:v>162.73815743451601</c:v>
                </c:pt>
                <c:pt idx="70245">
                  <c:v>162.74047418979001</c:v>
                </c:pt>
                <c:pt idx="70246">
                  <c:v>162.74279094506301</c:v>
                </c:pt>
                <c:pt idx="70247">
                  <c:v>162.745107700337</c:v>
                </c:pt>
                <c:pt idx="70248">
                  <c:v>162.74742445561</c:v>
                </c:pt>
                <c:pt idx="70249">
                  <c:v>162.749741210884</c:v>
                </c:pt>
                <c:pt idx="70250">
                  <c:v>162.752057966157</c:v>
                </c:pt>
                <c:pt idx="70251">
                  <c:v>162.75437472143099</c:v>
                </c:pt>
                <c:pt idx="70252">
                  <c:v>162.75669147670399</c:v>
                </c:pt>
                <c:pt idx="70253">
                  <c:v>162.75900823197799</c:v>
                </c:pt>
                <c:pt idx="70254">
                  <c:v>162.76132498725099</c:v>
                </c:pt>
                <c:pt idx="70255">
                  <c:v>162.76364174252501</c:v>
                </c:pt>
                <c:pt idx="70256">
                  <c:v>162.76595849779801</c:v>
                </c:pt>
                <c:pt idx="70257">
                  <c:v>162.76827525307201</c:v>
                </c:pt>
                <c:pt idx="70258">
                  <c:v>162.770592008346</c:v>
                </c:pt>
                <c:pt idx="70259">
                  <c:v>162.772908763619</c:v>
                </c:pt>
                <c:pt idx="70260">
                  <c:v>162.775225518893</c:v>
                </c:pt>
                <c:pt idx="70261">
                  <c:v>162.777542274166</c:v>
                </c:pt>
                <c:pt idx="70262">
                  <c:v>162.77985902943999</c:v>
                </c:pt>
                <c:pt idx="70263">
                  <c:v>162.78217578471299</c:v>
                </c:pt>
                <c:pt idx="70264">
                  <c:v>162.78449253998701</c:v>
                </c:pt>
                <c:pt idx="70265">
                  <c:v>162.78680929526001</c:v>
                </c:pt>
                <c:pt idx="70266">
                  <c:v>162.78912605053401</c:v>
                </c:pt>
                <c:pt idx="70267">
                  <c:v>162.79144280580701</c:v>
                </c:pt>
                <c:pt idx="70268">
                  <c:v>162.793759561081</c:v>
                </c:pt>
                <c:pt idx="70269">
                  <c:v>162.796076316354</c:v>
                </c:pt>
                <c:pt idx="70270">
                  <c:v>162.798393071628</c:v>
                </c:pt>
                <c:pt idx="70271">
                  <c:v>162.80070982690199</c:v>
                </c:pt>
                <c:pt idx="70272">
                  <c:v>162.80302658217499</c:v>
                </c:pt>
                <c:pt idx="70273">
                  <c:v>162.80534333744899</c:v>
                </c:pt>
                <c:pt idx="70274">
                  <c:v>162.80766009272199</c:v>
                </c:pt>
                <c:pt idx="70275">
                  <c:v>162.80997684799601</c:v>
                </c:pt>
                <c:pt idx="70276">
                  <c:v>162.81229360326901</c:v>
                </c:pt>
                <c:pt idx="70277">
                  <c:v>162.81461035854301</c:v>
                </c:pt>
                <c:pt idx="70278">
                  <c:v>162.81692711381601</c:v>
                </c:pt>
                <c:pt idx="70279">
                  <c:v>162.81924386909</c:v>
                </c:pt>
                <c:pt idx="70280">
                  <c:v>162.821560624363</c:v>
                </c:pt>
                <c:pt idx="70281">
                  <c:v>162.823877379637</c:v>
                </c:pt>
                <c:pt idx="70282">
                  <c:v>162.82619413491</c:v>
                </c:pt>
                <c:pt idx="70283">
                  <c:v>162.82851089018399</c:v>
                </c:pt>
                <c:pt idx="70284">
                  <c:v>162.83082764545799</c:v>
                </c:pt>
                <c:pt idx="70285">
                  <c:v>162.83314440073099</c:v>
                </c:pt>
                <c:pt idx="70286">
                  <c:v>162.83546115600501</c:v>
                </c:pt>
                <c:pt idx="70287">
                  <c:v>162.83777791127801</c:v>
                </c:pt>
                <c:pt idx="70288">
                  <c:v>162.84009466655201</c:v>
                </c:pt>
                <c:pt idx="70289">
                  <c:v>162.84241142182501</c:v>
                </c:pt>
                <c:pt idx="70290">
                  <c:v>162.844728177099</c:v>
                </c:pt>
                <c:pt idx="70291">
                  <c:v>162.847044932372</c:v>
                </c:pt>
                <c:pt idx="70292">
                  <c:v>162.849361687646</c:v>
                </c:pt>
                <c:pt idx="70293">
                  <c:v>162.851678442919</c:v>
                </c:pt>
                <c:pt idx="70294">
                  <c:v>162.85399519819299</c:v>
                </c:pt>
                <c:pt idx="70295">
                  <c:v>162.85631195346701</c:v>
                </c:pt>
                <c:pt idx="70296">
                  <c:v>162.85862870874001</c:v>
                </c:pt>
                <c:pt idx="70297">
                  <c:v>162.86094546401401</c:v>
                </c:pt>
                <c:pt idx="70298">
                  <c:v>162.86326221928701</c:v>
                </c:pt>
                <c:pt idx="70299">
                  <c:v>162.865578974561</c:v>
                </c:pt>
                <c:pt idx="70300">
                  <c:v>162.867895729834</c:v>
                </c:pt>
                <c:pt idx="70301">
                  <c:v>162.870212485108</c:v>
                </c:pt>
                <c:pt idx="70302">
                  <c:v>162.872529240381</c:v>
                </c:pt>
                <c:pt idx="70303">
                  <c:v>162.87484599565499</c:v>
                </c:pt>
                <c:pt idx="70304">
                  <c:v>162.87716275092799</c:v>
                </c:pt>
                <c:pt idx="70305">
                  <c:v>162.87947950620199</c:v>
                </c:pt>
                <c:pt idx="70306">
                  <c:v>162.88179626147499</c:v>
                </c:pt>
                <c:pt idx="70307">
                  <c:v>162.88411301674901</c:v>
                </c:pt>
                <c:pt idx="70308">
                  <c:v>162.88642977202301</c:v>
                </c:pt>
                <c:pt idx="70309">
                  <c:v>162.88874652729601</c:v>
                </c:pt>
                <c:pt idx="70310">
                  <c:v>162.89106328257</c:v>
                </c:pt>
                <c:pt idx="70311">
                  <c:v>162.893380037843</c:v>
                </c:pt>
                <c:pt idx="70312">
                  <c:v>162.895696793117</c:v>
                </c:pt>
                <c:pt idx="70313">
                  <c:v>162.89801354839</c:v>
                </c:pt>
                <c:pt idx="70314">
                  <c:v>162.90033030366399</c:v>
                </c:pt>
                <c:pt idx="70315">
                  <c:v>162.90264705893699</c:v>
                </c:pt>
                <c:pt idx="70316">
                  <c:v>162.90496381421099</c:v>
                </c:pt>
                <c:pt idx="70317">
                  <c:v>162.90728056948399</c:v>
                </c:pt>
                <c:pt idx="70318">
                  <c:v>162.90959732475801</c:v>
                </c:pt>
                <c:pt idx="70319">
                  <c:v>162.91191408003101</c:v>
                </c:pt>
                <c:pt idx="70320">
                  <c:v>162.91423083530501</c:v>
                </c:pt>
                <c:pt idx="70321">
                  <c:v>162.916547590579</c:v>
                </c:pt>
                <c:pt idx="70322">
                  <c:v>162.918864345852</c:v>
                </c:pt>
                <c:pt idx="70323">
                  <c:v>162.921181101126</c:v>
                </c:pt>
                <c:pt idx="70324">
                  <c:v>162.923497856399</c:v>
                </c:pt>
                <c:pt idx="70325">
                  <c:v>162.92581461167299</c:v>
                </c:pt>
                <c:pt idx="70326">
                  <c:v>162.92813136694599</c:v>
                </c:pt>
                <c:pt idx="70327">
                  <c:v>162.93044812222001</c:v>
                </c:pt>
                <c:pt idx="70328">
                  <c:v>162.93276487749301</c:v>
                </c:pt>
                <c:pt idx="70329">
                  <c:v>162.93508163276701</c:v>
                </c:pt>
                <c:pt idx="70330">
                  <c:v>162.93739838804001</c:v>
                </c:pt>
                <c:pt idx="70331">
                  <c:v>162.939715143314</c:v>
                </c:pt>
                <c:pt idx="70332">
                  <c:v>162.942031898588</c:v>
                </c:pt>
                <c:pt idx="70333">
                  <c:v>162.944348653861</c:v>
                </c:pt>
                <c:pt idx="70334">
                  <c:v>162.94666540913499</c:v>
                </c:pt>
                <c:pt idx="70335">
                  <c:v>162.94898216440799</c:v>
                </c:pt>
                <c:pt idx="70336">
                  <c:v>162.95129891968199</c:v>
                </c:pt>
                <c:pt idx="70337">
                  <c:v>162.95361567495499</c:v>
                </c:pt>
                <c:pt idx="70338">
                  <c:v>162.95593243022901</c:v>
                </c:pt>
                <c:pt idx="70339">
                  <c:v>162.95824918550201</c:v>
                </c:pt>
                <c:pt idx="70340">
                  <c:v>162.96056594077601</c:v>
                </c:pt>
                <c:pt idx="70341">
                  <c:v>162.96288269604901</c:v>
                </c:pt>
                <c:pt idx="70342">
                  <c:v>162.965199451323</c:v>
                </c:pt>
                <c:pt idx="70343">
                  <c:v>162.967516206596</c:v>
                </c:pt>
                <c:pt idx="70344">
                  <c:v>162.96983296187</c:v>
                </c:pt>
                <c:pt idx="70345">
                  <c:v>162.97214971714399</c:v>
                </c:pt>
                <c:pt idx="70346">
                  <c:v>162.97446647241699</c:v>
                </c:pt>
                <c:pt idx="70347">
                  <c:v>162.97678322769099</c:v>
                </c:pt>
                <c:pt idx="70348">
                  <c:v>162.97909998296399</c:v>
                </c:pt>
                <c:pt idx="70349">
                  <c:v>162.98141673823801</c:v>
                </c:pt>
                <c:pt idx="70350">
                  <c:v>162.98373349351101</c:v>
                </c:pt>
                <c:pt idx="70351">
                  <c:v>162.98605024878501</c:v>
                </c:pt>
                <c:pt idx="70352">
                  <c:v>162.98836700405801</c:v>
                </c:pt>
                <c:pt idx="70353">
                  <c:v>162.990683759332</c:v>
                </c:pt>
                <c:pt idx="70354">
                  <c:v>162.993000514605</c:v>
                </c:pt>
                <c:pt idx="70355">
                  <c:v>162.995317269879</c:v>
                </c:pt>
                <c:pt idx="70356">
                  <c:v>162.997634025152</c:v>
                </c:pt>
                <c:pt idx="70357">
                  <c:v>162.99995078042599</c:v>
                </c:pt>
                <c:pt idx="70358">
                  <c:v>163.00226753570001</c:v>
                </c:pt>
                <c:pt idx="70359">
                  <c:v>163.00458429097301</c:v>
                </c:pt>
                <c:pt idx="70360">
                  <c:v>163.00690104624701</c:v>
                </c:pt>
                <c:pt idx="70361">
                  <c:v>163.00921780152001</c:v>
                </c:pt>
                <c:pt idx="70362">
                  <c:v>163.011534556794</c:v>
                </c:pt>
                <c:pt idx="70363">
                  <c:v>163.013851312067</c:v>
                </c:pt>
                <c:pt idx="70364">
                  <c:v>163.016168067341</c:v>
                </c:pt>
                <c:pt idx="70365">
                  <c:v>163.018484822614</c:v>
                </c:pt>
                <c:pt idx="70366">
                  <c:v>163.02080157788799</c:v>
                </c:pt>
                <c:pt idx="70367">
                  <c:v>163.02311833316099</c:v>
                </c:pt>
                <c:pt idx="70368">
                  <c:v>163.02543508843499</c:v>
                </c:pt>
                <c:pt idx="70369">
                  <c:v>163.02775184370799</c:v>
                </c:pt>
                <c:pt idx="70370">
                  <c:v>163.03006859898201</c:v>
                </c:pt>
                <c:pt idx="70371">
                  <c:v>163.03238535425601</c:v>
                </c:pt>
                <c:pt idx="70372">
                  <c:v>163.03470210952901</c:v>
                </c:pt>
                <c:pt idx="70373">
                  <c:v>163.037018864803</c:v>
                </c:pt>
                <c:pt idx="70374">
                  <c:v>163.039335620076</c:v>
                </c:pt>
                <c:pt idx="70375">
                  <c:v>163.04165237535</c:v>
                </c:pt>
                <c:pt idx="70376">
                  <c:v>163.043969130623</c:v>
                </c:pt>
                <c:pt idx="70377">
                  <c:v>163.04628588589699</c:v>
                </c:pt>
                <c:pt idx="70378">
                  <c:v>163.04860264116999</c:v>
                </c:pt>
                <c:pt idx="70379">
                  <c:v>163.05091939644399</c:v>
                </c:pt>
                <c:pt idx="70380">
                  <c:v>163.05323615171699</c:v>
                </c:pt>
                <c:pt idx="70381">
                  <c:v>163.05555290699101</c:v>
                </c:pt>
                <c:pt idx="70382">
                  <c:v>163.05786966226501</c:v>
                </c:pt>
                <c:pt idx="70383">
                  <c:v>163.06018641753801</c:v>
                </c:pt>
                <c:pt idx="70384">
                  <c:v>163.062503172812</c:v>
                </c:pt>
                <c:pt idx="70385">
                  <c:v>163.064819928085</c:v>
                </c:pt>
                <c:pt idx="70386">
                  <c:v>163.067136683359</c:v>
                </c:pt>
                <c:pt idx="70387">
                  <c:v>163.069453438632</c:v>
                </c:pt>
                <c:pt idx="70388">
                  <c:v>163.07177019390599</c:v>
                </c:pt>
                <c:pt idx="70389">
                  <c:v>163.07408694917899</c:v>
                </c:pt>
                <c:pt idx="70390">
                  <c:v>163.07640370445301</c:v>
                </c:pt>
                <c:pt idx="70391">
                  <c:v>163.07872045972599</c:v>
                </c:pt>
                <c:pt idx="70392">
                  <c:v>163.08103721500001</c:v>
                </c:pt>
                <c:pt idx="70393">
                  <c:v>163.08335397027301</c:v>
                </c:pt>
                <c:pt idx="70394">
                  <c:v>163.085670725547</c:v>
                </c:pt>
                <c:pt idx="70395">
                  <c:v>163.087987480821</c:v>
                </c:pt>
                <c:pt idx="70396">
                  <c:v>163.090304236094</c:v>
                </c:pt>
                <c:pt idx="70397">
                  <c:v>163.09262099136799</c:v>
                </c:pt>
                <c:pt idx="70398">
                  <c:v>163.09493774664099</c:v>
                </c:pt>
                <c:pt idx="70399">
                  <c:v>163.09725450191499</c:v>
                </c:pt>
                <c:pt idx="70400">
                  <c:v>163.09957125718799</c:v>
                </c:pt>
                <c:pt idx="70401">
                  <c:v>163.10188801246201</c:v>
                </c:pt>
                <c:pt idx="70402">
                  <c:v>163.10420476773501</c:v>
                </c:pt>
                <c:pt idx="70403">
                  <c:v>163.10652152300901</c:v>
                </c:pt>
                <c:pt idx="70404">
                  <c:v>163.10883827828201</c:v>
                </c:pt>
                <c:pt idx="70405">
                  <c:v>163.111155033556</c:v>
                </c:pt>
                <c:pt idx="70406">
                  <c:v>163.113471788829</c:v>
                </c:pt>
                <c:pt idx="70407">
                  <c:v>163.115788544103</c:v>
                </c:pt>
                <c:pt idx="70408">
                  <c:v>163.11810529937699</c:v>
                </c:pt>
                <c:pt idx="70409">
                  <c:v>163.12042205464999</c:v>
                </c:pt>
                <c:pt idx="70410">
                  <c:v>163.12273880992399</c:v>
                </c:pt>
                <c:pt idx="70411">
                  <c:v>163.12505556519699</c:v>
                </c:pt>
                <c:pt idx="70412">
                  <c:v>163.12737232047101</c:v>
                </c:pt>
                <c:pt idx="70413">
                  <c:v>163.12968907574401</c:v>
                </c:pt>
                <c:pt idx="70414">
                  <c:v>163.13200583101801</c:v>
                </c:pt>
                <c:pt idx="70415">
                  <c:v>163.13432258629101</c:v>
                </c:pt>
                <c:pt idx="70416">
                  <c:v>163.136639341565</c:v>
                </c:pt>
                <c:pt idx="70417">
                  <c:v>163.138956096838</c:v>
                </c:pt>
                <c:pt idx="70418">
                  <c:v>163.141272852112</c:v>
                </c:pt>
                <c:pt idx="70419">
                  <c:v>163.143589607385</c:v>
                </c:pt>
                <c:pt idx="70420">
                  <c:v>163.14590636265899</c:v>
                </c:pt>
                <c:pt idx="70421">
                  <c:v>163.14822311793299</c:v>
                </c:pt>
                <c:pt idx="70422">
                  <c:v>163.15053987320599</c:v>
                </c:pt>
                <c:pt idx="70423">
                  <c:v>163.15285662848001</c:v>
                </c:pt>
                <c:pt idx="70424">
                  <c:v>163.15517338375301</c:v>
                </c:pt>
                <c:pt idx="70425">
                  <c:v>163.157490139027</c:v>
                </c:pt>
                <c:pt idx="70426">
                  <c:v>163.1598068943</c:v>
                </c:pt>
                <c:pt idx="70427">
                  <c:v>163.162123649574</c:v>
                </c:pt>
                <c:pt idx="70428">
                  <c:v>163.164440404847</c:v>
                </c:pt>
                <c:pt idx="70429">
                  <c:v>163.16675716012099</c:v>
                </c:pt>
                <c:pt idx="70430">
                  <c:v>163.16907391539399</c:v>
                </c:pt>
                <c:pt idx="70431">
                  <c:v>163.17139067066799</c:v>
                </c:pt>
                <c:pt idx="70432">
                  <c:v>163.17370742594201</c:v>
                </c:pt>
                <c:pt idx="70433">
                  <c:v>163.17602418121501</c:v>
                </c:pt>
                <c:pt idx="70434">
                  <c:v>163.17834093648901</c:v>
                </c:pt>
                <c:pt idx="70435">
                  <c:v>163.18065769176201</c:v>
                </c:pt>
                <c:pt idx="70436">
                  <c:v>163.182974447036</c:v>
                </c:pt>
                <c:pt idx="70437">
                  <c:v>163.185291202309</c:v>
                </c:pt>
                <c:pt idx="70438">
                  <c:v>163.187607957583</c:v>
                </c:pt>
                <c:pt idx="70439">
                  <c:v>163.189924712856</c:v>
                </c:pt>
                <c:pt idx="70440">
                  <c:v>163.19224146812999</c:v>
                </c:pt>
                <c:pt idx="70441">
                  <c:v>163.19455822340299</c:v>
                </c:pt>
                <c:pt idx="70442">
                  <c:v>163.19687497867699</c:v>
                </c:pt>
                <c:pt idx="70443">
                  <c:v>163.19919173394999</c:v>
                </c:pt>
                <c:pt idx="70444">
                  <c:v>163.20150848922401</c:v>
                </c:pt>
                <c:pt idx="70445">
                  <c:v>163.20382524449801</c:v>
                </c:pt>
                <c:pt idx="70446">
                  <c:v>163.20614199977101</c:v>
                </c:pt>
                <c:pt idx="70447">
                  <c:v>163.208458755045</c:v>
                </c:pt>
                <c:pt idx="70448">
                  <c:v>163.210775510318</c:v>
                </c:pt>
                <c:pt idx="70449">
                  <c:v>163.213092265592</c:v>
                </c:pt>
                <c:pt idx="70450">
                  <c:v>163.215409020865</c:v>
                </c:pt>
                <c:pt idx="70451">
                  <c:v>163.21772577613899</c:v>
                </c:pt>
                <c:pt idx="70452">
                  <c:v>163.22004253141199</c:v>
                </c:pt>
                <c:pt idx="70453">
                  <c:v>163.22235928668599</c:v>
                </c:pt>
                <c:pt idx="70454">
                  <c:v>163.22467604195899</c:v>
                </c:pt>
                <c:pt idx="70455">
                  <c:v>163.22699279723301</c:v>
                </c:pt>
                <c:pt idx="70456">
                  <c:v>163.22930955250601</c:v>
                </c:pt>
                <c:pt idx="70457">
                  <c:v>163.23162630778</c:v>
                </c:pt>
                <c:pt idx="70458">
                  <c:v>163.233943063054</c:v>
                </c:pt>
                <c:pt idx="70459">
                  <c:v>163.236259818327</c:v>
                </c:pt>
                <c:pt idx="70460">
                  <c:v>163.23857657360099</c:v>
                </c:pt>
                <c:pt idx="70461">
                  <c:v>163.24089332887399</c:v>
                </c:pt>
                <c:pt idx="70462">
                  <c:v>163.24321008414799</c:v>
                </c:pt>
                <c:pt idx="70463">
                  <c:v>163.24552683942099</c:v>
                </c:pt>
                <c:pt idx="70464">
                  <c:v>163.24784359469501</c:v>
                </c:pt>
                <c:pt idx="70465">
                  <c:v>163.25016034996801</c:v>
                </c:pt>
                <c:pt idx="70466">
                  <c:v>163.25247710524201</c:v>
                </c:pt>
                <c:pt idx="70467">
                  <c:v>163.25479386051501</c:v>
                </c:pt>
                <c:pt idx="70468">
                  <c:v>163.257110615789</c:v>
                </c:pt>
                <c:pt idx="70469">
                  <c:v>163.259427371063</c:v>
                </c:pt>
                <c:pt idx="70470">
                  <c:v>163.261744126336</c:v>
                </c:pt>
                <c:pt idx="70471">
                  <c:v>163.26406088160999</c:v>
                </c:pt>
                <c:pt idx="70472">
                  <c:v>163.26637763688299</c:v>
                </c:pt>
                <c:pt idx="70473">
                  <c:v>163.26869439215699</c:v>
                </c:pt>
                <c:pt idx="70474">
                  <c:v>163.27101114742999</c:v>
                </c:pt>
                <c:pt idx="70475">
                  <c:v>163.27332790270401</c:v>
                </c:pt>
                <c:pt idx="70476">
                  <c:v>163.27564465797701</c:v>
                </c:pt>
                <c:pt idx="70477">
                  <c:v>163.27796141325101</c:v>
                </c:pt>
                <c:pt idx="70478">
                  <c:v>163.28027816852401</c:v>
                </c:pt>
                <c:pt idx="70479">
                  <c:v>163.282594923798</c:v>
                </c:pt>
                <c:pt idx="70480">
                  <c:v>163.284911679071</c:v>
                </c:pt>
                <c:pt idx="70481">
                  <c:v>163.287228434345</c:v>
                </c:pt>
                <c:pt idx="70482">
                  <c:v>163.28954518961899</c:v>
                </c:pt>
                <c:pt idx="70483">
                  <c:v>163.29186194489199</c:v>
                </c:pt>
                <c:pt idx="70484">
                  <c:v>163.29417870016599</c:v>
                </c:pt>
                <c:pt idx="70485">
                  <c:v>163.29649545543899</c:v>
                </c:pt>
                <c:pt idx="70486">
                  <c:v>163.29881221071301</c:v>
                </c:pt>
                <c:pt idx="70487">
                  <c:v>163.30112896598601</c:v>
                </c:pt>
                <c:pt idx="70488">
                  <c:v>163.30344572126</c:v>
                </c:pt>
                <c:pt idx="70489">
                  <c:v>163.305762476533</c:v>
                </c:pt>
                <c:pt idx="70490">
                  <c:v>163.308079231807</c:v>
                </c:pt>
                <c:pt idx="70491">
                  <c:v>163.31039598708</c:v>
                </c:pt>
                <c:pt idx="70492">
                  <c:v>163.31271274235399</c:v>
                </c:pt>
                <c:pt idx="70493">
                  <c:v>163.31502949762699</c:v>
                </c:pt>
                <c:pt idx="70494">
                  <c:v>163.31734625290099</c:v>
                </c:pt>
                <c:pt idx="70495">
                  <c:v>163.31966300817501</c:v>
                </c:pt>
                <c:pt idx="70496">
                  <c:v>163.32197976344801</c:v>
                </c:pt>
                <c:pt idx="70497">
                  <c:v>163.32429651872201</c:v>
                </c:pt>
                <c:pt idx="70498">
                  <c:v>163.32661327399501</c:v>
                </c:pt>
                <c:pt idx="70499">
                  <c:v>163.328930029269</c:v>
                </c:pt>
                <c:pt idx="70500">
                  <c:v>163.331246784542</c:v>
                </c:pt>
                <c:pt idx="70501">
                  <c:v>163.333563539816</c:v>
                </c:pt>
                <c:pt idx="70502">
                  <c:v>163.335880295089</c:v>
                </c:pt>
                <c:pt idx="70503">
                  <c:v>163.33819705036299</c:v>
                </c:pt>
                <c:pt idx="70504">
                  <c:v>163.34051380563599</c:v>
                </c:pt>
                <c:pt idx="70505">
                  <c:v>163.34283056090999</c:v>
                </c:pt>
                <c:pt idx="70506">
                  <c:v>163.34514731618299</c:v>
                </c:pt>
                <c:pt idx="70507">
                  <c:v>163.34746407145701</c:v>
                </c:pt>
                <c:pt idx="70508">
                  <c:v>163.34978082673101</c:v>
                </c:pt>
                <c:pt idx="70509">
                  <c:v>163.35209758200401</c:v>
                </c:pt>
                <c:pt idx="70510">
                  <c:v>163.354414337278</c:v>
                </c:pt>
                <c:pt idx="70511">
                  <c:v>163.356731092551</c:v>
                </c:pt>
                <c:pt idx="70512">
                  <c:v>163.359047847825</c:v>
                </c:pt>
                <c:pt idx="70513">
                  <c:v>163.361364603098</c:v>
                </c:pt>
                <c:pt idx="70514">
                  <c:v>163.36368135837199</c:v>
                </c:pt>
                <c:pt idx="70515">
                  <c:v>163.36599811364499</c:v>
                </c:pt>
                <c:pt idx="70516">
                  <c:v>163.36831486891899</c:v>
                </c:pt>
                <c:pt idx="70517">
                  <c:v>163.37063162419199</c:v>
                </c:pt>
                <c:pt idx="70518">
                  <c:v>163.37294837946601</c:v>
                </c:pt>
                <c:pt idx="70519">
                  <c:v>163.37526513474</c:v>
                </c:pt>
                <c:pt idx="70520">
                  <c:v>163.377581890013</c:v>
                </c:pt>
                <c:pt idx="70521">
                  <c:v>163.379898645287</c:v>
                </c:pt>
                <c:pt idx="70522">
                  <c:v>163.38221540056</c:v>
                </c:pt>
                <c:pt idx="70523">
                  <c:v>163.38453215583399</c:v>
                </c:pt>
                <c:pt idx="70524">
                  <c:v>163.38684891110699</c:v>
                </c:pt>
                <c:pt idx="70525">
                  <c:v>163.38916566638099</c:v>
                </c:pt>
                <c:pt idx="70526">
                  <c:v>163.39148242165399</c:v>
                </c:pt>
                <c:pt idx="70527">
                  <c:v>163.39379917692801</c:v>
                </c:pt>
                <c:pt idx="70528">
                  <c:v>163.39611593220101</c:v>
                </c:pt>
                <c:pt idx="70529">
                  <c:v>163.39843268747501</c:v>
                </c:pt>
                <c:pt idx="70530">
                  <c:v>163.40074944274801</c:v>
                </c:pt>
                <c:pt idx="70531">
                  <c:v>163.403066198022</c:v>
                </c:pt>
                <c:pt idx="70532">
                  <c:v>163.405382953296</c:v>
                </c:pt>
                <c:pt idx="70533">
                  <c:v>163.407699708569</c:v>
                </c:pt>
                <c:pt idx="70534">
                  <c:v>163.41001646384299</c:v>
                </c:pt>
                <c:pt idx="70535">
                  <c:v>163.41233321911599</c:v>
                </c:pt>
                <c:pt idx="70536">
                  <c:v>163.41464997438999</c:v>
                </c:pt>
                <c:pt idx="70537">
                  <c:v>163.41696672966299</c:v>
                </c:pt>
                <c:pt idx="70538">
                  <c:v>163.41928348493701</c:v>
                </c:pt>
                <c:pt idx="70539">
                  <c:v>163.42160024021001</c:v>
                </c:pt>
                <c:pt idx="70540">
                  <c:v>163.42391699548401</c:v>
                </c:pt>
                <c:pt idx="70541">
                  <c:v>163.42623375075701</c:v>
                </c:pt>
                <c:pt idx="70542">
                  <c:v>163.428550506031</c:v>
                </c:pt>
                <c:pt idx="70543">
                  <c:v>163.430867261304</c:v>
                </c:pt>
                <c:pt idx="70544">
                  <c:v>163.433184016578</c:v>
                </c:pt>
                <c:pt idx="70545">
                  <c:v>163.43550077185199</c:v>
                </c:pt>
                <c:pt idx="70546">
                  <c:v>163.43781752712499</c:v>
                </c:pt>
                <c:pt idx="70547">
                  <c:v>163.44013428239899</c:v>
                </c:pt>
                <c:pt idx="70548">
                  <c:v>163.44245103767199</c:v>
                </c:pt>
                <c:pt idx="70549">
                  <c:v>163.44476779294601</c:v>
                </c:pt>
                <c:pt idx="70550">
                  <c:v>163.44708454821901</c:v>
                </c:pt>
                <c:pt idx="70551">
                  <c:v>163.449401303493</c:v>
                </c:pt>
                <c:pt idx="70552">
                  <c:v>163.45171805876601</c:v>
                </c:pt>
                <c:pt idx="70553">
                  <c:v>163.45403481404</c:v>
                </c:pt>
                <c:pt idx="70554">
                  <c:v>163.456351569313</c:v>
                </c:pt>
                <c:pt idx="70555">
                  <c:v>163.45866832458699</c:v>
                </c:pt>
                <c:pt idx="70556">
                  <c:v>163.46098507986</c:v>
                </c:pt>
                <c:pt idx="70557">
                  <c:v>163.46330183513399</c:v>
                </c:pt>
                <c:pt idx="70558">
                  <c:v>163.46561859040801</c:v>
                </c:pt>
                <c:pt idx="70559">
                  <c:v>163.46793534568101</c:v>
                </c:pt>
                <c:pt idx="70560">
                  <c:v>163.47025210095501</c:v>
                </c:pt>
                <c:pt idx="70561">
                  <c:v>163.47256885622801</c:v>
                </c:pt>
                <c:pt idx="70562">
                  <c:v>163.474885611502</c:v>
                </c:pt>
                <c:pt idx="70563">
                  <c:v>163.477202366775</c:v>
                </c:pt>
                <c:pt idx="70564">
                  <c:v>163.479519122049</c:v>
                </c:pt>
                <c:pt idx="70565">
                  <c:v>163.481835877322</c:v>
                </c:pt>
                <c:pt idx="70566">
                  <c:v>163.48415263259599</c:v>
                </c:pt>
                <c:pt idx="70567">
                  <c:v>163.48646938786899</c:v>
                </c:pt>
                <c:pt idx="70568">
                  <c:v>163.48878614314299</c:v>
                </c:pt>
                <c:pt idx="70569">
                  <c:v>163.49110289841701</c:v>
                </c:pt>
                <c:pt idx="70570">
                  <c:v>163.49341965369001</c:v>
                </c:pt>
                <c:pt idx="70571">
                  <c:v>163.49573640896401</c:v>
                </c:pt>
                <c:pt idx="70572">
                  <c:v>163.49805316423701</c:v>
                </c:pt>
                <c:pt idx="70573">
                  <c:v>163.500369919511</c:v>
                </c:pt>
                <c:pt idx="70574">
                  <c:v>163.502686674784</c:v>
                </c:pt>
                <c:pt idx="70575">
                  <c:v>163.505003430058</c:v>
                </c:pt>
                <c:pt idx="70576">
                  <c:v>163.507320185331</c:v>
                </c:pt>
                <c:pt idx="70577">
                  <c:v>163.50963694060499</c:v>
                </c:pt>
                <c:pt idx="70578">
                  <c:v>163.51195369587799</c:v>
                </c:pt>
                <c:pt idx="70579">
                  <c:v>163.51427045115199</c:v>
                </c:pt>
                <c:pt idx="70580">
                  <c:v>163.51658720642499</c:v>
                </c:pt>
                <c:pt idx="70581">
                  <c:v>163.51890396169901</c:v>
                </c:pt>
                <c:pt idx="70582">
                  <c:v>163.521220716973</c:v>
                </c:pt>
                <c:pt idx="70583">
                  <c:v>163.52353747224601</c:v>
                </c:pt>
                <c:pt idx="70584">
                  <c:v>163.52585422752</c:v>
                </c:pt>
                <c:pt idx="70585">
                  <c:v>163.528170982793</c:v>
                </c:pt>
                <c:pt idx="70586">
                  <c:v>163.530487738067</c:v>
                </c:pt>
                <c:pt idx="70587">
                  <c:v>163.53280449334</c:v>
                </c:pt>
                <c:pt idx="70588">
                  <c:v>163.53512124861399</c:v>
                </c:pt>
                <c:pt idx="70589">
                  <c:v>163.53743800388699</c:v>
                </c:pt>
                <c:pt idx="70590">
                  <c:v>163.53975475916101</c:v>
                </c:pt>
                <c:pt idx="70591">
                  <c:v>163.54207151443401</c:v>
                </c:pt>
                <c:pt idx="70592">
                  <c:v>163.54438826970801</c:v>
                </c:pt>
                <c:pt idx="70593">
                  <c:v>163.54670502498101</c:v>
                </c:pt>
                <c:pt idx="70594">
                  <c:v>163.549021780255</c:v>
                </c:pt>
                <c:pt idx="70595">
                  <c:v>163.551338535529</c:v>
                </c:pt>
                <c:pt idx="70596">
                  <c:v>163.553655290802</c:v>
                </c:pt>
                <c:pt idx="70597">
                  <c:v>163.55597204607599</c:v>
                </c:pt>
                <c:pt idx="70598">
                  <c:v>163.55828880134899</c:v>
                </c:pt>
                <c:pt idx="70599">
                  <c:v>163.56060555662299</c:v>
                </c:pt>
                <c:pt idx="70600">
                  <c:v>163.56292231189599</c:v>
                </c:pt>
                <c:pt idx="70601">
                  <c:v>163.56523906717001</c:v>
                </c:pt>
                <c:pt idx="70602">
                  <c:v>163.56755582244301</c:v>
                </c:pt>
                <c:pt idx="70603">
                  <c:v>163.56987257771701</c:v>
                </c:pt>
                <c:pt idx="70604">
                  <c:v>163.57218933299001</c:v>
                </c:pt>
                <c:pt idx="70605">
                  <c:v>163.574506088264</c:v>
                </c:pt>
                <c:pt idx="70606">
                  <c:v>163.576822843537</c:v>
                </c:pt>
                <c:pt idx="70607">
                  <c:v>163.579139598811</c:v>
                </c:pt>
                <c:pt idx="70608">
                  <c:v>163.58145635408499</c:v>
                </c:pt>
                <c:pt idx="70609">
                  <c:v>163.58377310935799</c:v>
                </c:pt>
                <c:pt idx="70610">
                  <c:v>163.58608986463199</c:v>
                </c:pt>
                <c:pt idx="70611">
                  <c:v>163.58840661990499</c:v>
                </c:pt>
                <c:pt idx="70612">
                  <c:v>163.59072337517901</c:v>
                </c:pt>
                <c:pt idx="70613">
                  <c:v>163.59304013045201</c:v>
                </c:pt>
                <c:pt idx="70614">
                  <c:v>163.59535688572601</c:v>
                </c:pt>
                <c:pt idx="70615">
                  <c:v>163.59767364099901</c:v>
                </c:pt>
                <c:pt idx="70616">
                  <c:v>163.599990396273</c:v>
                </c:pt>
                <c:pt idx="70617">
                  <c:v>163.602307151546</c:v>
                </c:pt>
                <c:pt idx="70618">
                  <c:v>163.60462390682</c:v>
                </c:pt>
                <c:pt idx="70619">
                  <c:v>163.60694066209399</c:v>
                </c:pt>
                <c:pt idx="70620">
                  <c:v>163.60925741736699</c:v>
                </c:pt>
                <c:pt idx="70621">
                  <c:v>163.61157417264101</c:v>
                </c:pt>
                <c:pt idx="70622">
                  <c:v>163.61389092791401</c:v>
                </c:pt>
                <c:pt idx="70623">
                  <c:v>163.61620768318801</c:v>
                </c:pt>
                <c:pt idx="70624">
                  <c:v>163.61852443846101</c:v>
                </c:pt>
                <c:pt idx="70625">
                  <c:v>163.620841193735</c:v>
                </c:pt>
                <c:pt idx="70626">
                  <c:v>163.623157949008</c:v>
                </c:pt>
                <c:pt idx="70627">
                  <c:v>163.625474704282</c:v>
                </c:pt>
                <c:pt idx="70628">
                  <c:v>163.627791459555</c:v>
                </c:pt>
                <c:pt idx="70629">
                  <c:v>163.63010821482899</c:v>
                </c:pt>
                <c:pt idx="70630">
                  <c:v>163.63242497010199</c:v>
                </c:pt>
                <c:pt idx="70631">
                  <c:v>163.63474172537599</c:v>
                </c:pt>
                <c:pt idx="70632">
                  <c:v>163.63705848065001</c:v>
                </c:pt>
                <c:pt idx="70633">
                  <c:v>163.63937523592301</c:v>
                </c:pt>
                <c:pt idx="70634">
                  <c:v>163.64169199119701</c:v>
                </c:pt>
                <c:pt idx="70635">
                  <c:v>163.64400874647001</c:v>
                </c:pt>
                <c:pt idx="70636">
                  <c:v>163.646325501744</c:v>
                </c:pt>
                <c:pt idx="70637">
                  <c:v>163.648642257017</c:v>
                </c:pt>
                <c:pt idx="70638">
                  <c:v>163.650959012291</c:v>
                </c:pt>
                <c:pt idx="70639">
                  <c:v>163.653275767564</c:v>
                </c:pt>
                <c:pt idx="70640">
                  <c:v>163.65559252283799</c:v>
                </c:pt>
                <c:pt idx="70641">
                  <c:v>163.65790927811099</c:v>
                </c:pt>
                <c:pt idx="70642">
                  <c:v>163.66022603338499</c:v>
                </c:pt>
                <c:pt idx="70643">
                  <c:v>163.66254278865799</c:v>
                </c:pt>
                <c:pt idx="70644">
                  <c:v>163.66485954393201</c:v>
                </c:pt>
                <c:pt idx="70645">
                  <c:v>163.66717629920601</c:v>
                </c:pt>
                <c:pt idx="70646">
                  <c:v>163.66949305447901</c:v>
                </c:pt>
                <c:pt idx="70647">
                  <c:v>163.671809809753</c:v>
                </c:pt>
                <c:pt idx="70648">
                  <c:v>163.674126565026</c:v>
                </c:pt>
                <c:pt idx="70649">
                  <c:v>163.6764433203</c:v>
                </c:pt>
                <c:pt idx="70650">
                  <c:v>163.678760075573</c:v>
                </c:pt>
                <c:pt idx="70651">
                  <c:v>163.68107683084699</c:v>
                </c:pt>
                <c:pt idx="70652">
                  <c:v>163.68339358611999</c:v>
                </c:pt>
                <c:pt idx="70653">
                  <c:v>163.68571034139401</c:v>
                </c:pt>
                <c:pt idx="70654">
                  <c:v>163.68802709666701</c:v>
                </c:pt>
                <c:pt idx="70655">
                  <c:v>163.69034385194101</c:v>
                </c:pt>
                <c:pt idx="70656">
                  <c:v>163.692660607215</c:v>
                </c:pt>
                <c:pt idx="70657">
                  <c:v>163.694977362488</c:v>
                </c:pt>
                <c:pt idx="70658">
                  <c:v>163.697294117762</c:v>
                </c:pt>
                <c:pt idx="70659">
                  <c:v>163.699610873035</c:v>
                </c:pt>
                <c:pt idx="70660">
                  <c:v>163.70192762830899</c:v>
                </c:pt>
                <c:pt idx="70661">
                  <c:v>163.70424438358199</c:v>
                </c:pt>
                <c:pt idx="70662">
                  <c:v>163.70656113885599</c:v>
                </c:pt>
                <c:pt idx="70663">
                  <c:v>163.70887789412899</c:v>
                </c:pt>
                <c:pt idx="70664">
                  <c:v>163.71119464940301</c:v>
                </c:pt>
                <c:pt idx="70665">
                  <c:v>163.71351140467601</c:v>
                </c:pt>
                <c:pt idx="70666">
                  <c:v>163.71582815995001</c:v>
                </c:pt>
                <c:pt idx="70667">
                  <c:v>163.71814491522301</c:v>
                </c:pt>
                <c:pt idx="70668">
                  <c:v>163.720461670497</c:v>
                </c:pt>
                <c:pt idx="70669">
                  <c:v>163.722778425771</c:v>
                </c:pt>
                <c:pt idx="70670">
                  <c:v>163.725095181044</c:v>
                </c:pt>
                <c:pt idx="70671">
                  <c:v>163.72741193631799</c:v>
                </c:pt>
                <c:pt idx="70672">
                  <c:v>163.72972869159099</c:v>
                </c:pt>
                <c:pt idx="70673">
                  <c:v>163.73204544686499</c:v>
                </c:pt>
                <c:pt idx="70674">
                  <c:v>163.73436220213799</c:v>
                </c:pt>
                <c:pt idx="70675">
                  <c:v>163.73667895741201</c:v>
                </c:pt>
                <c:pt idx="70676">
                  <c:v>163.73899571268501</c:v>
                </c:pt>
                <c:pt idx="70677">
                  <c:v>163.74131246795901</c:v>
                </c:pt>
                <c:pt idx="70678">
                  <c:v>163.74362922323201</c:v>
                </c:pt>
                <c:pt idx="70679">
                  <c:v>163.745945978506</c:v>
                </c:pt>
                <c:pt idx="70680">
                  <c:v>163.748262733779</c:v>
                </c:pt>
                <c:pt idx="70681">
                  <c:v>163.750579489053</c:v>
                </c:pt>
                <c:pt idx="70682">
                  <c:v>163.75289624432699</c:v>
                </c:pt>
                <c:pt idx="70683">
                  <c:v>163.75521299959999</c:v>
                </c:pt>
                <c:pt idx="70684">
                  <c:v>163.75752975487401</c:v>
                </c:pt>
                <c:pt idx="70685">
                  <c:v>163.75984651014701</c:v>
                </c:pt>
                <c:pt idx="70686">
                  <c:v>163.76216326542101</c:v>
                </c:pt>
                <c:pt idx="70687">
                  <c:v>163.76448002069401</c:v>
                </c:pt>
                <c:pt idx="70688">
                  <c:v>163.766796775968</c:v>
                </c:pt>
                <c:pt idx="70689">
                  <c:v>163.769113531241</c:v>
                </c:pt>
                <c:pt idx="70690">
                  <c:v>163.771430286515</c:v>
                </c:pt>
                <c:pt idx="70691">
                  <c:v>163.773747041788</c:v>
                </c:pt>
                <c:pt idx="70692">
                  <c:v>163.77606379706199</c:v>
                </c:pt>
                <c:pt idx="70693">
                  <c:v>163.77838055233499</c:v>
                </c:pt>
                <c:pt idx="70694">
                  <c:v>163.78069730760899</c:v>
                </c:pt>
                <c:pt idx="70695">
                  <c:v>163.78301406288301</c:v>
                </c:pt>
                <c:pt idx="70696">
                  <c:v>163.78533081815601</c:v>
                </c:pt>
                <c:pt idx="70697">
                  <c:v>163.78764757343001</c:v>
                </c:pt>
                <c:pt idx="70698">
                  <c:v>163.78996432870301</c:v>
                </c:pt>
                <c:pt idx="70699">
                  <c:v>163.792281083977</c:v>
                </c:pt>
                <c:pt idx="70700">
                  <c:v>163.79459783925</c:v>
                </c:pt>
                <c:pt idx="70701">
                  <c:v>163.796914594524</c:v>
                </c:pt>
                <c:pt idx="70702">
                  <c:v>163.799231349797</c:v>
                </c:pt>
                <c:pt idx="70703">
                  <c:v>163.80154810507099</c:v>
                </c:pt>
                <c:pt idx="70704">
                  <c:v>163.80386486034399</c:v>
                </c:pt>
                <c:pt idx="70705">
                  <c:v>163.80618161561799</c:v>
                </c:pt>
                <c:pt idx="70706">
                  <c:v>163.80849837089201</c:v>
                </c:pt>
                <c:pt idx="70707">
                  <c:v>163.81081512616501</c:v>
                </c:pt>
                <c:pt idx="70708">
                  <c:v>163.81313188143901</c:v>
                </c:pt>
                <c:pt idx="70709">
                  <c:v>163.81544863671201</c:v>
                </c:pt>
                <c:pt idx="70710">
                  <c:v>163.817765391986</c:v>
                </c:pt>
                <c:pt idx="70711">
                  <c:v>163.820082147259</c:v>
                </c:pt>
                <c:pt idx="70712">
                  <c:v>163.822398902533</c:v>
                </c:pt>
                <c:pt idx="70713">
                  <c:v>163.824715657806</c:v>
                </c:pt>
                <c:pt idx="70714">
                  <c:v>163.82703241307999</c:v>
                </c:pt>
                <c:pt idx="70715">
                  <c:v>163.82934916835299</c:v>
                </c:pt>
                <c:pt idx="70716">
                  <c:v>163.83166592362701</c:v>
                </c:pt>
                <c:pt idx="70717">
                  <c:v>163.83398267889999</c:v>
                </c:pt>
                <c:pt idx="70718">
                  <c:v>163.83629943417401</c:v>
                </c:pt>
                <c:pt idx="70719">
                  <c:v>163.838616189448</c:v>
                </c:pt>
                <c:pt idx="70720">
                  <c:v>163.840932944721</c:v>
                </c:pt>
                <c:pt idx="70721">
                  <c:v>163.843249699995</c:v>
                </c:pt>
                <c:pt idx="70722">
                  <c:v>163.845566455268</c:v>
                </c:pt>
                <c:pt idx="70723">
                  <c:v>163.84788321054199</c:v>
                </c:pt>
                <c:pt idx="70724">
                  <c:v>163.85019996581499</c:v>
                </c:pt>
                <c:pt idx="70725">
                  <c:v>163.85251672108899</c:v>
                </c:pt>
                <c:pt idx="70726">
                  <c:v>163.85483347636199</c:v>
                </c:pt>
                <c:pt idx="70727">
                  <c:v>163.85715023163601</c:v>
                </c:pt>
                <c:pt idx="70728">
                  <c:v>163.85946698690901</c:v>
                </c:pt>
                <c:pt idx="70729">
                  <c:v>163.86178374218301</c:v>
                </c:pt>
                <c:pt idx="70730">
                  <c:v>163.86410049745601</c:v>
                </c:pt>
                <c:pt idx="70731">
                  <c:v>163.86641725273</c:v>
                </c:pt>
                <c:pt idx="70732">
                  <c:v>163.868734008004</c:v>
                </c:pt>
                <c:pt idx="70733">
                  <c:v>163.871050763277</c:v>
                </c:pt>
                <c:pt idx="70734">
                  <c:v>163.87336751855099</c:v>
                </c:pt>
                <c:pt idx="70735">
                  <c:v>163.87568427382399</c:v>
                </c:pt>
                <c:pt idx="70736">
                  <c:v>163.87800102909799</c:v>
                </c:pt>
                <c:pt idx="70737">
                  <c:v>163.88031778437099</c:v>
                </c:pt>
                <c:pt idx="70738">
                  <c:v>163.88263453964501</c:v>
                </c:pt>
                <c:pt idx="70739">
                  <c:v>163.88495129491801</c:v>
                </c:pt>
                <c:pt idx="70740">
                  <c:v>163.88726805019201</c:v>
                </c:pt>
                <c:pt idx="70741">
                  <c:v>163.88958480546501</c:v>
                </c:pt>
                <c:pt idx="70742">
                  <c:v>163.891901560739</c:v>
                </c:pt>
                <c:pt idx="70743">
                  <c:v>163.894218316012</c:v>
                </c:pt>
                <c:pt idx="70744">
                  <c:v>163.896535071286</c:v>
                </c:pt>
                <c:pt idx="70745">
                  <c:v>163.89885182655999</c:v>
                </c:pt>
                <c:pt idx="70746">
                  <c:v>163.90116858183299</c:v>
                </c:pt>
                <c:pt idx="70747">
                  <c:v>163.90348533710701</c:v>
                </c:pt>
                <c:pt idx="70748">
                  <c:v>163.90580209237999</c:v>
                </c:pt>
                <c:pt idx="70749">
                  <c:v>163.90811884765401</c:v>
                </c:pt>
                <c:pt idx="70750">
                  <c:v>163.91043560292701</c:v>
                </c:pt>
                <c:pt idx="70751">
                  <c:v>163.912752358201</c:v>
                </c:pt>
                <c:pt idx="70752">
                  <c:v>163.915069113474</c:v>
                </c:pt>
                <c:pt idx="70753">
                  <c:v>163.917385868748</c:v>
                </c:pt>
                <c:pt idx="70754">
                  <c:v>163.919702624021</c:v>
                </c:pt>
                <c:pt idx="70755">
                  <c:v>163.92201937929499</c:v>
                </c:pt>
                <c:pt idx="70756">
                  <c:v>163.92433613456899</c:v>
                </c:pt>
                <c:pt idx="70757">
                  <c:v>163.92665288984199</c:v>
                </c:pt>
                <c:pt idx="70758">
                  <c:v>163.92896964511601</c:v>
                </c:pt>
                <c:pt idx="70759">
                  <c:v>163.93128640038901</c:v>
                </c:pt>
                <c:pt idx="70760">
                  <c:v>163.93360315566301</c:v>
                </c:pt>
                <c:pt idx="70761">
                  <c:v>163.93591991093601</c:v>
                </c:pt>
                <c:pt idx="70762">
                  <c:v>163.93823666621</c:v>
                </c:pt>
                <c:pt idx="70763">
                  <c:v>163.940553421483</c:v>
                </c:pt>
                <c:pt idx="70764">
                  <c:v>163.942870176757</c:v>
                </c:pt>
                <c:pt idx="70765">
                  <c:v>163.94518693203</c:v>
                </c:pt>
                <c:pt idx="70766">
                  <c:v>163.94750368730399</c:v>
                </c:pt>
                <c:pt idx="70767">
                  <c:v>163.94982044257699</c:v>
                </c:pt>
                <c:pt idx="70768">
                  <c:v>163.95213719785099</c:v>
                </c:pt>
                <c:pt idx="70769">
                  <c:v>163.95445395312501</c:v>
                </c:pt>
                <c:pt idx="70770">
                  <c:v>163.95677070839801</c:v>
                </c:pt>
                <c:pt idx="70771">
                  <c:v>163.95908746367201</c:v>
                </c:pt>
                <c:pt idx="70772">
                  <c:v>163.96140421894501</c:v>
                </c:pt>
                <c:pt idx="70773">
                  <c:v>163.963720974219</c:v>
                </c:pt>
                <c:pt idx="70774">
                  <c:v>163.966037729492</c:v>
                </c:pt>
                <c:pt idx="70775">
                  <c:v>163.968354484766</c:v>
                </c:pt>
                <c:pt idx="70776">
                  <c:v>163.970671240039</c:v>
                </c:pt>
                <c:pt idx="70777">
                  <c:v>163.97298799531299</c:v>
                </c:pt>
                <c:pt idx="70778">
                  <c:v>163.97530475058599</c:v>
                </c:pt>
                <c:pt idx="70779">
                  <c:v>163.97762150585999</c:v>
                </c:pt>
                <c:pt idx="70780">
                  <c:v>163.97993826113299</c:v>
                </c:pt>
                <c:pt idx="70781">
                  <c:v>163.98225501640701</c:v>
                </c:pt>
                <c:pt idx="70782">
                  <c:v>163.984571771681</c:v>
                </c:pt>
                <c:pt idx="70783">
                  <c:v>163.986888526954</c:v>
                </c:pt>
                <c:pt idx="70784">
                  <c:v>163.989205282228</c:v>
                </c:pt>
                <c:pt idx="70785">
                  <c:v>163.991522037501</c:v>
                </c:pt>
                <c:pt idx="70786">
                  <c:v>163.99383879277499</c:v>
                </c:pt>
                <c:pt idx="70787">
                  <c:v>163.99615554804799</c:v>
                </c:pt>
                <c:pt idx="70788">
                  <c:v>163.99847230332199</c:v>
                </c:pt>
                <c:pt idx="70789">
                  <c:v>164.00078905859499</c:v>
                </c:pt>
                <c:pt idx="70790">
                  <c:v>164.00310581386901</c:v>
                </c:pt>
                <c:pt idx="70791">
                  <c:v>164.00542256914201</c:v>
                </c:pt>
                <c:pt idx="70792">
                  <c:v>164.00773932441601</c:v>
                </c:pt>
                <c:pt idx="70793">
                  <c:v>164.01005607969</c:v>
                </c:pt>
                <c:pt idx="70794">
                  <c:v>164.012372834963</c:v>
                </c:pt>
                <c:pt idx="70795">
                  <c:v>164.014689590237</c:v>
                </c:pt>
                <c:pt idx="70796">
                  <c:v>164.01700634551</c:v>
                </c:pt>
                <c:pt idx="70797">
                  <c:v>164.01932310078399</c:v>
                </c:pt>
                <c:pt idx="70798">
                  <c:v>164.02163985605699</c:v>
                </c:pt>
                <c:pt idx="70799">
                  <c:v>164.02395661133099</c:v>
                </c:pt>
                <c:pt idx="70800">
                  <c:v>164.02627336660399</c:v>
                </c:pt>
                <c:pt idx="70801">
                  <c:v>164.02859012187801</c:v>
                </c:pt>
                <c:pt idx="70802">
                  <c:v>164.03090687715101</c:v>
                </c:pt>
                <c:pt idx="70803">
                  <c:v>164.03322363242501</c:v>
                </c:pt>
                <c:pt idx="70804">
                  <c:v>164.03554038769801</c:v>
                </c:pt>
                <c:pt idx="70805">
                  <c:v>164.037857142972</c:v>
                </c:pt>
                <c:pt idx="70806">
                  <c:v>164.040173898246</c:v>
                </c:pt>
                <c:pt idx="70807">
                  <c:v>164.042490653519</c:v>
                </c:pt>
                <c:pt idx="70808">
                  <c:v>164.04480740879299</c:v>
                </c:pt>
                <c:pt idx="70809">
                  <c:v>164.04712416406599</c:v>
                </c:pt>
                <c:pt idx="70810">
                  <c:v>164.04944091933999</c:v>
                </c:pt>
                <c:pt idx="70811">
                  <c:v>164.05175767461299</c:v>
                </c:pt>
                <c:pt idx="70812">
                  <c:v>164.05407442988701</c:v>
                </c:pt>
                <c:pt idx="70813">
                  <c:v>164.05639118516001</c:v>
                </c:pt>
                <c:pt idx="70814">
                  <c:v>164.058707940434</c:v>
                </c:pt>
                <c:pt idx="70815">
                  <c:v>164.061024695707</c:v>
                </c:pt>
                <c:pt idx="70816">
                  <c:v>164.063341450981</c:v>
                </c:pt>
                <c:pt idx="70817">
                  <c:v>164.065658206254</c:v>
                </c:pt>
                <c:pt idx="70818">
                  <c:v>164.06797496152799</c:v>
                </c:pt>
                <c:pt idx="70819">
                  <c:v>164.07029171680199</c:v>
                </c:pt>
                <c:pt idx="70820">
                  <c:v>164.07260847207499</c:v>
                </c:pt>
                <c:pt idx="70821">
                  <c:v>164.07492522734901</c:v>
                </c:pt>
                <c:pt idx="70822">
                  <c:v>164.07724198262201</c:v>
                </c:pt>
                <c:pt idx="70823">
                  <c:v>164.07955873789601</c:v>
                </c:pt>
                <c:pt idx="70824">
                  <c:v>164.08187549316901</c:v>
                </c:pt>
                <c:pt idx="70825">
                  <c:v>164.084192248443</c:v>
                </c:pt>
                <c:pt idx="70826">
                  <c:v>164.086509003716</c:v>
                </c:pt>
                <c:pt idx="70827">
                  <c:v>164.08882575899</c:v>
                </c:pt>
                <c:pt idx="70828">
                  <c:v>164.091142514263</c:v>
                </c:pt>
                <c:pt idx="70829">
                  <c:v>164.09345926953699</c:v>
                </c:pt>
                <c:pt idx="70830">
                  <c:v>164.09577602480999</c:v>
                </c:pt>
                <c:pt idx="70831">
                  <c:v>164.09809278008399</c:v>
                </c:pt>
                <c:pt idx="70832">
                  <c:v>164.10040953535801</c:v>
                </c:pt>
                <c:pt idx="70833">
                  <c:v>164.10272629063101</c:v>
                </c:pt>
                <c:pt idx="70834">
                  <c:v>164.10504304590501</c:v>
                </c:pt>
                <c:pt idx="70835">
                  <c:v>164.10735980117801</c:v>
                </c:pt>
                <c:pt idx="70836">
                  <c:v>164.109676556452</c:v>
                </c:pt>
                <c:pt idx="70837">
                  <c:v>164.111993311725</c:v>
                </c:pt>
                <c:pt idx="70838">
                  <c:v>164.114310066999</c:v>
                </c:pt>
                <c:pt idx="70839">
                  <c:v>164.116626822272</c:v>
                </c:pt>
                <c:pt idx="70840">
                  <c:v>164.11894357754599</c:v>
                </c:pt>
                <c:pt idx="70841">
                  <c:v>164.12126033281899</c:v>
                </c:pt>
                <c:pt idx="70842">
                  <c:v>164.12357708809299</c:v>
                </c:pt>
                <c:pt idx="70843">
                  <c:v>164.12589384336701</c:v>
                </c:pt>
                <c:pt idx="70844">
                  <c:v>164.12821059864001</c:v>
                </c:pt>
                <c:pt idx="70845">
                  <c:v>164.130527353914</c:v>
                </c:pt>
                <c:pt idx="70846">
                  <c:v>164.132844109187</c:v>
                </c:pt>
                <c:pt idx="70847">
                  <c:v>164.135160864461</c:v>
                </c:pt>
                <c:pt idx="70848">
                  <c:v>164.137477619734</c:v>
                </c:pt>
                <c:pt idx="70849">
                  <c:v>164.13979437500799</c:v>
                </c:pt>
                <c:pt idx="70850">
                  <c:v>164.14211113028099</c:v>
                </c:pt>
                <c:pt idx="70851">
                  <c:v>164.14442788555499</c:v>
                </c:pt>
                <c:pt idx="70852">
                  <c:v>164.14674464082799</c:v>
                </c:pt>
                <c:pt idx="70853">
                  <c:v>164.14906139610201</c:v>
                </c:pt>
                <c:pt idx="70854">
                  <c:v>164.15137815137501</c:v>
                </c:pt>
                <c:pt idx="70855">
                  <c:v>164.15369490664901</c:v>
                </c:pt>
                <c:pt idx="70856">
                  <c:v>164.156011661923</c:v>
                </c:pt>
                <c:pt idx="70857">
                  <c:v>164.158328417196</c:v>
                </c:pt>
                <c:pt idx="70858">
                  <c:v>164.16064517247</c:v>
                </c:pt>
                <c:pt idx="70859">
                  <c:v>164.162961927743</c:v>
                </c:pt>
                <c:pt idx="70860">
                  <c:v>164.16527868301699</c:v>
                </c:pt>
                <c:pt idx="70861">
                  <c:v>164.16759543828999</c:v>
                </c:pt>
                <c:pt idx="70862">
                  <c:v>164.16991219356399</c:v>
                </c:pt>
                <c:pt idx="70863">
                  <c:v>164.17222894883699</c:v>
                </c:pt>
                <c:pt idx="70864">
                  <c:v>164.17454570411101</c:v>
                </c:pt>
                <c:pt idx="70865">
                  <c:v>164.17686245938401</c:v>
                </c:pt>
                <c:pt idx="70866">
                  <c:v>164.17917921465801</c:v>
                </c:pt>
                <c:pt idx="70867">
                  <c:v>164.18149596993101</c:v>
                </c:pt>
                <c:pt idx="70868">
                  <c:v>164.183812725205</c:v>
                </c:pt>
                <c:pt idx="70869">
                  <c:v>164.186129480479</c:v>
                </c:pt>
                <c:pt idx="70870">
                  <c:v>164.188446235752</c:v>
                </c:pt>
                <c:pt idx="70871">
                  <c:v>164.19076299102599</c:v>
                </c:pt>
                <c:pt idx="70872">
                  <c:v>164.19307974629899</c:v>
                </c:pt>
                <c:pt idx="70873">
                  <c:v>164.19539650157299</c:v>
                </c:pt>
                <c:pt idx="70874">
                  <c:v>164.19771325684599</c:v>
                </c:pt>
                <c:pt idx="70875">
                  <c:v>164.20003001212001</c:v>
                </c:pt>
                <c:pt idx="70876">
                  <c:v>164.20234676739301</c:v>
                </c:pt>
                <c:pt idx="70877">
                  <c:v>164.204663522667</c:v>
                </c:pt>
                <c:pt idx="70878">
                  <c:v>164.20698027794</c:v>
                </c:pt>
                <c:pt idx="70879">
                  <c:v>164.209297033214</c:v>
                </c:pt>
                <c:pt idx="70880">
                  <c:v>164.211613788487</c:v>
                </c:pt>
                <c:pt idx="70881">
                  <c:v>164.21393054376099</c:v>
                </c:pt>
                <c:pt idx="70882">
                  <c:v>164.21624729903499</c:v>
                </c:pt>
                <c:pt idx="70883">
                  <c:v>164.21856405430799</c:v>
                </c:pt>
                <c:pt idx="70884">
                  <c:v>164.22088080958201</c:v>
                </c:pt>
                <c:pt idx="70885">
                  <c:v>164.22319756485501</c:v>
                </c:pt>
                <c:pt idx="70886">
                  <c:v>164.22551432012901</c:v>
                </c:pt>
                <c:pt idx="70887">
                  <c:v>164.22783107540201</c:v>
                </c:pt>
                <c:pt idx="70888">
                  <c:v>164.230147830676</c:v>
                </c:pt>
                <c:pt idx="70889">
                  <c:v>164.232464585949</c:v>
                </c:pt>
                <c:pt idx="70890">
                  <c:v>164.234781341223</c:v>
                </c:pt>
                <c:pt idx="70891">
                  <c:v>164.237098096496</c:v>
                </c:pt>
                <c:pt idx="70892">
                  <c:v>164.23941485176999</c:v>
                </c:pt>
                <c:pt idx="70893">
                  <c:v>164.24173160704399</c:v>
                </c:pt>
                <c:pt idx="70894">
                  <c:v>164.24404836231699</c:v>
                </c:pt>
                <c:pt idx="70895">
                  <c:v>164.24636511759101</c:v>
                </c:pt>
                <c:pt idx="70896">
                  <c:v>164.24868187286401</c:v>
                </c:pt>
                <c:pt idx="70897">
                  <c:v>164.25099862813801</c:v>
                </c:pt>
                <c:pt idx="70898">
                  <c:v>164.25331538341101</c:v>
                </c:pt>
                <c:pt idx="70899">
                  <c:v>164.255632138685</c:v>
                </c:pt>
                <c:pt idx="70900">
                  <c:v>164.257948893958</c:v>
                </c:pt>
                <c:pt idx="70901">
                  <c:v>164.260265649232</c:v>
                </c:pt>
                <c:pt idx="70902">
                  <c:v>164.262582404505</c:v>
                </c:pt>
                <c:pt idx="70903">
                  <c:v>164.26489915977899</c:v>
                </c:pt>
                <c:pt idx="70904">
                  <c:v>164.26721591505199</c:v>
                </c:pt>
                <c:pt idx="70905">
                  <c:v>164.26953267032599</c:v>
                </c:pt>
                <c:pt idx="70906">
                  <c:v>164.27184942560001</c:v>
                </c:pt>
                <c:pt idx="70907">
                  <c:v>164.27416618087301</c:v>
                </c:pt>
                <c:pt idx="70908">
                  <c:v>164.276482936147</c:v>
                </c:pt>
                <c:pt idx="70909">
                  <c:v>164.27879969142001</c:v>
                </c:pt>
                <c:pt idx="70910">
                  <c:v>164.281116446694</c:v>
                </c:pt>
                <c:pt idx="70911">
                  <c:v>164.283433201967</c:v>
                </c:pt>
                <c:pt idx="70912">
                  <c:v>164.28574995724099</c:v>
                </c:pt>
                <c:pt idx="70913">
                  <c:v>164.288066712514</c:v>
                </c:pt>
                <c:pt idx="70914">
                  <c:v>164.29038346778799</c:v>
                </c:pt>
                <c:pt idx="70915">
                  <c:v>164.29270022306099</c:v>
                </c:pt>
                <c:pt idx="70916">
                  <c:v>164.29501697833501</c:v>
                </c:pt>
                <c:pt idx="70917">
                  <c:v>164.29733373360801</c:v>
                </c:pt>
                <c:pt idx="70918">
                  <c:v>164.29965048888201</c:v>
                </c:pt>
                <c:pt idx="70919">
                  <c:v>164.301967244156</c:v>
                </c:pt>
                <c:pt idx="70920">
                  <c:v>164.304283999429</c:v>
                </c:pt>
                <c:pt idx="70921">
                  <c:v>164.306600754703</c:v>
                </c:pt>
                <c:pt idx="70922">
                  <c:v>164.308917509976</c:v>
                </c:pt>
                <c:pt idx="70923">
                  <c:v>164.31123426524999</c:v>
                </c:pt>
                <c:pt idx="70924">
                  <c:v>164.31355102052299</c:v>
                </c:pt>
                <c:pt idx="70925">
                  <c:v>164.31586777579699</c:v>
                </c:pt>
                <c:pt idx="70926">
                  <c:v>164.31818453106999</c:v>
                </c:pt>
                <c:pt idx="70927">
                  <c:v>164.32050128634401</c:v>
                </c:pt>
                <c:pt idx="70928">
                  <c:v>164.32281804161701</c:v>
                </c:pt>
                <c:pt idx="70929">
                  <c:v>164.32513479689101</c:v>
                </c:pt>
                <c:pt idx="70930">
                  <c:v>164.327451552165</c:v>
                </c:pt>
                <c:pt idx="70931">
                  <c:v>164.329768307438</c:v>
                </c:pt>
                <c:pt idx="70932">
                  <c:v>164.332085062712</c:v>
                </c:pt>
                <c:pt idx="70933">
                  <c:v>164.334401817985</c:v>
                </c:pt>
                <c:pt idx="70934">
                  <c:v>164.33671857325899</c:v>
                </c:pt>
                <c:pt idx="70935">
                  <c:v>164.33903532853199</c:v>
                </c:pt>
                <c:pt idx="70936">
                  <c:v>164.34135208380599</c:v>
                </c:pt>
                <c:pt idx="70937">
                  <c:v>164.34366883907899</c:v>
                </c:pt>
                <c:pt idx="70938">
                  <c:v>164.34598559435301</c:v>
                </c:pt>
                <c:pt idx="70939">
                  <c:v>164.34830234962601</c:v>
                </c:pt>
                <c:pt idx="70940">
                  <c:v>164.35061910490001</c:v>
                </c:pt>
                <c:pt idx="70941">
                  <c:v>164.35293586017301</c:v>
                </c:pt>
                <c:pt idx="70942">
                  <c:v>164.355252615447</c:v>
                </c:pt>
                <c:pt idx="70943">
                  <c:v>164.357569370721</c:v>
                </c:pt>
                <c:pt idx="70944">
                  <c:v>164.359886125994</c:v>
                </c:pt>
                <c:pt idx="70945">
                  <c:v>164.36220288126799</c:v>
                </c:pt>
                <c:pt idx="70946">
                  <c:v>164.36451963654099</c:v>
                </c:pt>
                <c:pt idx="70947">
                  <c:v>164.36683639181501</c:v>
                </c:pt>
                <c:pt idx="70948">
                  <c:v>164.36915314708801</c:v>
                </c:pt>
                <c:pt idx="70949">
                  <c:v>164.37146990236201</c:v>
                </c:pt>
                <c:pt idx="70950">
                  <c:v>164.37378665763501</c:v>
                </c:pt>
                <c:pt idx="70951">
                  <c:v>164.376103412909</c:v>
                </c:pt>
                <c:pt idx="70952">
                  <c:v>164.378420168182</c:v>
                </c:pt>
                <c:pt idx="70953">
                  <c:v>164.380736923456</c:v>
                </c:pt>
                <c:pt idx="70954">
                  <c:v>164.383053678729</c:v>
                </c:pt>
                <c:pt idx="70955">
                  <c:v>164.38537043400299</c:v>
                </c:pt>
                <c:pt idx="70956">
                  <c:v>164.38768718927699</c:v>
                </c:pt>
                <c:pt idx="70957">
                  <c:v>164.39000394454999</c:v>
                </c:pt>
                <c:pt idx="70958">
                  <c:v>164.39232069982401</c:v>
                </c:pt>
                <c:pt idx="70959">
                  <c:v>164.39463745509701</c:v>
                </c:pt>
                <c:pt idx="70960">
                  <c:v>164.39695421037101</c:v>
                </c:pt>
                <c:pt idx="70961">
                  <c:v>164.39927096564401</c:v>
                </c:pt>
                <c:pt idx="70962">
                  <c:v>164.401587720918</c:v>
                </c:pt>
                <c:pt idx="70963">
                  <c:v>164.403904476191</c:v>
                </c:pt>
                <c:pt idx="70964">
                  <c:v>164.406221231465</c:v>
                </c:pt>
                <c:pt idx="70965">
                  <c:v>164.408537986738</c:v>
                </c:pt>
                <c:pt idx="70966">
                  <c:v>164.41085474201199</c:v>
                </c:pt>
                <c:pt idx="70967">
                  <c:v>164.41317149728499</c:v>
                </c:pt>
                <c:pt idx="70968">
                  <c:v>164.41548825255899</c:v>
                </c:pt>
                <c:pt idx="70969">
                  <c:v>164.41780500783301</c:v>
                </c:pt>
                <c:pt idx="70970">
                  <c:v>164.42012176310601</c:v>
                </c:pt>
                <c:pt idx="70971">
                  <c:v>164.42243851838001</c:v>
                </c:pt>
                <c:pt idx="70972">
                  <c:v>164.42475527365301</c:v>
                </c:pt>
                <c:pt idx="70973">
                  <c:v>164.427072028927</c:v>
                </c:pt>
                <c:pt idx="70974">
                  <c:v>164.4293887842</c:v>
                </c:pt>
                <c:pt idx="70975">
                  <c:v>164.431705539474</c:v>
                </c:pt>
                <c:pt idx="70976">
                  <c:v>164.434022294747</c:v>
                </c:pt>
                <c:pt idx="70977">
                  <c:v>164.43633905002099</c:v>
                </c:pt>
                <c:pt idx="70978">
                  <c:v>164.43865580529399</c:v>
                </c:pt>
                <c:pt idx="70979">
                  <c:v>164.44097256056801</c:v>
                </c:pt>
                <c:pt idx="70980">
                  <c:v>164.44328931584201</c:v>
                </c:pt>
                <c:pt idx="70981">
                  <c:v>164.44560607111501</c:v>
                </c:pt>
                <c:pt idx="70982">
                  <c:v>164.447922826389</c:v>
                </c:pt>
                <c:pt idx="70983">
                  <c:v>164.450239581662</c:v>
                </c:pt>
                <c:pt idx="70984">
                  <c:v>164.452556336936</c:v>
                </c:pt>
                <c:pt idx="70985">
                  <c:v>164.454873092209</c:v>
                </c:pt>
                <c:pt idx="70986">
                  <c:v>164.45718984748299</c:v>
                </c:pt>
                <c:pt idx="70987">
                  <c:v>164.45950660275599</c:v>
                </c:pt>
                <c:pt idx="70988">
                  <c:v>164.46182335802999</c:v>
                </c:pt>
                <c:pt idx="70989">
                  <c:v>164.46414011330299</c:v>
                </c:pt>
                <c:pt idx="70990">
                  <c:v>164.46645686857701</c:v>
                </c:pt>
                <c:pt idx="70991">
                  <c:v>164.46877362385001</c:v>
                </c:pt>
                <c:pt idx="70992">
                  <c:v>164.47109037912401</c:v>
                </c:pt>
                <c:pt idx="70993">
                  <c:v>164.473407134398</c:v>
                </c:pt>
                <c:pt idx="70994">
                  <c:v>164.475723889671</c:v>
                </c:pt>
                <c:pt idx="70995">
                  <c:v>164.478040644945</c:v>
                </c:pt>
                <c:pt idx="70996">
                  <c:v>164.480357400218</c:v>
                </c:pt>
                <c:pt idx="70997">
                  <c:v>164.48267415549199</c:v>
                </c:pt>
                <c:pt idx="70998">
                  <c:v>164.48499091076499</c:v>
                </c:pt>
                <c:pt idx="70999">
                  <c:v>164.48730766603899</c:v>
                </c:pt>
                <c:pt idx="71000">
                  <c:v>164.48962442131199</c:v>
                </c:pt>
                <c:pt idx="71001">
                  <c:v>164.49194117658601</c:v>
                </c:pt>
                <c:pt idx="71002">
                  <c:v>164.49425793185901</c:v>
                </c:pt>
                <c:pt idx="71003">
                  <c:v>164.49657468713301</c:v>
                </c:pt>
                <c:pt idx="71004">
                  <c:v>164.49889144240601</c:v>
                </c:pt>
                <c:pt idx="71005">
                  <c:v>164.50120819768</c:v>
                </c:pt>
                <c:pt idx="71006">
                  <c:v>164.503524952954</c:v>
                </c:pt>
                <c:pt idx="71007">
                  <c:v>164.505841708227</c:v>
                </c:pt>
                <c:pt idx="71008">
                  <c:v>164.50815846350099</c:v>
                </c:pt>
                <c:pt idx="71009">
                  <c:v>164.51047521877399</c:v>
                </c:pt>
                <c:pt idx="71010">
                  <c:v>164.51279197404801</c:v>
                </c:pt>
                <c:pt idx="71011">
                  <c:v>164.51510872932101</c:v>
                </c:pt>
                <c:pt idx="71012">
                  <c:v>164.51742548459501</c:v>
                </c:pt>
                <c:pt idx="71013">
                  <c:v>164.51974223986801</c:v>
                </c:pt>
                <c:pt idx="71014">
                  <c:v>164.522058995142</c:v>
                </c:pt>
                <c:pt idx="71015">
                  <c:v>164.524375750415</c:v>
                </c:pt>
                <c:pt idx="71016">
                  <c:v>164.526692505689</c:v>
                </c:pt>
                <c:pt idx="71017">
                  <c:v>164.529009260962</c:v>
                </c:pt>
                <c:pt idx="71018">
                  <c:v>164.53132601623599</c:v>
                </c:pt>
                <c:pt idx="71019">
                  <c:v>164.53364277150999</c:v>
                </c:pt>
                <c:pt idx="71020">
                  <c:v>164.53595952678299</c:v>
                </c:pt>
                <c:pt idx="71021">
                  <c:v>164.53827628205701</c:v>
                </c:pt>
                <c:pt idx="71022">
                  <c:v>164.54059303733001</c:v>
                </c:pt>
                <c:pt idx="71023">
                  <c:v>164.54290979260401</c:v>
                </c:pt>
                <c:pt idx="71024">
                  <c:v>164.54522654787701</c:v>
                </c:pt>
                <c:pt idx="71025">
                  <c:v>164.547543303151</c:v>
                </c:pt>
                <c:pt idx="71026">
                  <c:v>164.549860058424</c:v>
                </c:pt>
                <c:pt idx="71027">
                  <c:v>164.552176813698</c:v>
                </c:pt>
                <c:pt idx="71028">
                  <c:v>164.554493568971</c:v>
                </c:pt>
                <c:pt idx="71029">
                  <c:v>164.55681032424499</c:v>
                </c:pt>
                <c:pt idx="71030">
                  <c:v>164.55912707951899</c:v>
                </c:pt>
                <c:pt idx="71031">
                  <c:v>164.56144383479199</c:v>
                </c:pt>
                <c:pt idx="71032">
                  <c:v>164.56376059006601</c:v>
                </c:pt>
                <c:pt idx="71033">
                  <c:v>164.56607734533901</c:v>
                </c:pt>
                <c:pt idx="71034">
                  <c:v>164.56839410061301</c:v>
                </c:pt>
                <c:pt idx="71035">
                  <c:v>164.57071085588601</c:v>
                </c:pt>
                <c:pt idx="71036">
                  <c:v>164.57302761116</c:v>
                </c:pt>
                <c:pt idx="71037">
                  <c:v>164.575344366433</c:v>
                </c:pt>
                <c:pt idx="71038">
                  <c:v>164.577661121707</c:v>
                </c:pt>
                <c:pt idx="71039">
                  <c:v>164.57997787698</c:v>
                </c:pt>
                <c:pt idx="71040">
                  <c:v>164.58229463225399</c:v>
                </c:pt>
                <c:pt idx="71041">
                  <c:v>164.58461138752699</c:v>
                </c:pt>
                <c:pt idx="71042">
                  <c:v>164.58692814280101</c:v>
                </c:pt>
                <c:pt idx="71043">
                  <c:v>164.58924489807501</c:v>
                </c:pt>
                <c:pt idx="71044">
                  <c:v>164.59156165334801</c:v>
                </c:pt>
                <c:pt idx="71045">
                  <c:v>164.593878408622</c:v>
                </c:pt>
                <c:pt idx="71046">
                  <c:v>164.596195163895</c:v>
                </c:pt>
                <c:pt idx="71047">
                  <c:v>164.598511919169</c:v>
                </c:pt>
                <c:pt idx="71048">
                  <c:v>164.600828674442</c:v>
                </c:pt>
                <c:pt idx="71049">
                  <c:v>164.60314542971599</c:v>
                </c:pt>
                <c:pt idx="71050">
                  <c:v>164.60546218498899</c:v>
                </c:pt>
                <c:pt idx="71051">
                  <c:v>164.60777894026299</c:v>
                </c:pt>
                <c:pt idx="71052">
                  <c:v>164.61009569553599</c:v>
                </c:pt>
                <c:pt idx="71053">
                  <c:v>164.61241245081001</c:v>
                </c:pt>
                <c:pt idx="71054">
                  <c:v>164.61472920608301</c:v>
                </c:pt>
                <c:pt idx="71055">
                  <c:v>164.61704596135701</c:v>
                </c:pt>
                <c:pt idx="71056">
                  <c:v>164.619362716631</c:v>
                </c:pt>
                <c:pt idx="71057">
                  <c:v>164.621679471904</c:v>
                </c:pt>
                <c:pt idx="71058">
                  <c:v>164.623996227178</c:v>
                </c:pt>
                <c:pt idx="71059">
                  <c:v>164.626312982451</c:v>
                </c:pt>
                <c:pt idx="71060">
                  <c:v>164.62862973772499</c:v>
                </c:pt>
                <c:pt idx="71061">
                  <c:v>164.63094649299799</c:v>
                </c:pt>
                <c:pt idx="71062">
                  <c:v>164.63326324827199</c:v>
                </c:pt>
                <c:pt idx="71063">
                  <c:v>164.63558000354499</c:v>
                </c:pt>
                <c:pt idx="71064">
                  <c:v>164.63789675881901</c:v>
                </c:pt>
                <c:pt idx="71065">
                  <c:v>164.64021351409201</c:v>
                </c:pt>
                <c:pt idx="71066">
                  <c:v>164.64253026936601</c:v>
                </c:pt>
                <c:pt idx="71067">
                  <c:v>164.64484702464</c:v>
                </c:pt>
                <c:pt idx="71068">
                  <c:v>164.647163779913</c:v>
                </c:pt>
                <c:pt idx="71069">
                  <c:v>164.649480535187</c:v>
                </c:pt>
                <c:pt idx="71070">
                  <c:v>164.65179729046</c:v>
                </c:pt>
                <c:pt idx="71071">
                  <c:v>164.65411404573399</c:v>
                </c:pt>
                <c:pt idx="71072">
                  <c:v>164.65643080100699</c:v>
                </c:pt>
                <c:pt idx="71073">
                  <c:v>164.65874755628101</c:v>
                </c:pt>
                <c:pt idx="71074">
                  <c:v>164.66106431155399</c:v>
                </c:pt>
                <c:pt idx="71075">
                  <c:v>164.66338106682801</c:v>
                </c:pt>
                <c:pt idx="71076">
                  <c:v>164.66569782210101</c:v>
                </c:pt>
                <c:pt idx="71077">
                  <c:v>164.668014577375</c:v>
                </c:pt>
                <c:pt idx="71078">
                  <c:v>164.670331332648</c:v>
                </c:pt>
                <c:pt idx="71079">
                  <c:v>164.672648087922</c:v>
                </c:pt>
                <c:pt idx="71080">
                  <c:v>164.67496484319599</c:v>
                </c:pt>
                <c:pt idx="71081">
                  <c:v>164.67728159846899</c:v>
                </c:pt>
                <c:pt idx="71082">
                  <c:v>164.67959835374299</c:v>
                </c:pt>
                <c:pt idx="71083">
                  <c:v>164.68191510901599</c:v>
                </c:pt>
                <c:pt idx="71084">
                  <c:v>164.68423186429001</c:v>
                </c:pt>
                <c:pt idx="71085">
                  <c:v>164.68654861956301</c:v>
                </c:pt>
                <c:pt idx="71086">
                  <c:v>164.68886537483701</c:v>
                </c:pt>
                <c:pt idx="71087">
                  <c:v>164.69118213011001</c:v>
                </c:pt>
                <c:pt idx="71088">
                  <c:v>164.693498885384</c:v>
                </c:pt>
                <c:pt idx="71089">
                  <c:v>164.695815640657</c:v>
                </c:pt>
                <c:pt idx="71090">
                  <c:v>164.698132395931</c:v>
                </c:pt>
                <c:pt idx="71091">
                  <c:v>164.700449151204</c:v>
                </c:pt>
                <c:pt idx="71092">
                  <c:v>164.70276590647799</c:v>
                </c:pt>
                <c:pt idx="71093">
                  <c:v>164.70508266175199</c:v>
                </c:pt>
                <c:pt idx="71094">
                  <c:v>164.70739941702499</c:v>
                </c:pt>
                <c:pt idx="71095">
                  <c:v>164.70971617229901</c:v>
                </c:pt>
                <c:pt idx="71096">
                  <c:v>164.71203292757201</c:v>
                </c:pt>
                <c:pt idx="71097">
                  <c:v>164.71434968284601</c:v>
                </c:pt>
                <c:pt idx="71098">
                  <c:v>164.71666643811901</c:v>
                </c:pt>
                <c:pt idx="71099">
                  <c:v>164.718983193393</c:v>
                </c:pt>
                <c:pt idx="71100">
                  <c:v>164.721299948666</c:v>
                </c:pt>
                <c:pt idx="71101">
                  <c:v>164.72361670394</c:v>
                </c:pt>
                <c:pt idx="71102">
                  <c:v>164.725933459213</c:v>
                </c:pt>
                <c:pt idx="71103">
                  <c:v>164.72825021448699</c:v>
                </c:pt>
                <c:pt idx="71104">
                  <c:v>164.73056696975999</c:v>
                </c:pt>
                <c:pt idx="71105">
                  <c:v>164.73288372503399</c:v>
                </c:pt>
                <c:pt idx="71106">
                  <c:v>164.73520048030801</c:v>
                </c:pt>
                <c:pt idx="71107">
                  <c:v>164.73751723558101</c:v>
                </c:pt>
                <c:pt idx="71108">
                  <c:v>164.739833990855</c:v>
                </c:pt>
                <c:pt idx="71109">
                  <c:v>164.742150746128</c:v>
                </c:pt>
                <c:pt idx="71110">
                  <c:v>164.744467501402</c:v>
                </c:pt>
                <c:pt idx="71111">
                  <c:v>164.746784256675</c:v>
                </c:pt>
                <c:pt idx="71112">
                  <c:v>164.74910101194899</c:v>
                </c:pt>
                <c:pt idx="71113">
                  <c:v>164.75141776722199</c:v>
                </c:pt>
                <c:pt idx="71114">
                  <c:v>164.75373452249599</c:v>
                </c:pt>
                <c:pt idx="71115">
                  <c:v>164.75605127776899</c:v>
                </c:pt>
                <c:pt idx="71116">
                  <c:v>164.75836803304301</c:v>
                </c:pt>
                <c:pt idx="71117">
                  <c:v>164.76068478831701</c:v>
                </c:pt>
                <c:pt idx="71118">
                  <c:v>164.76300154359001</c:v>
                </c:pt>
                <c:pt idx="71119">
                  <c:v>164.765318298864</c:v>
                </c:pt>
                <c:pt idx="71120">
                  <c:v>164.767635054137</c:v>
                </c:pt>
                <c:pt idx="71121">
                  <c:v>164.769951809411</c:v>
                </c:pt>
                <c:pt idx="71122">
                  <c:v>164.772268564684</c:v>
                </c:pt>
                <c:pt idx="71123">
                  <c:v>164.77458531995799</c:v>
                </c:pt>
                <c:pt idx="71124">
                  <c:v>164.77690207523099</c:v>
                </c:pt>
                <c:pt idx="71125">
                  <c:v>164.77921883050499</c:v>
                </c:pt>
                <c:pt idx="71126">
                  <c:v>164.78153558577799</c:v>
                </c:pt>
                <c:pt idx="71127">
                  <c:v>164.78385234105201</c:v>
                </c:pt>
                <c:pt idx="71128">
                  <c:v>164.78616909632501</c:v>
                </c:pt>
                <c:pt idx="71129">
                  <c:v>164.78848585159901</c:v>
                </c:pt>
                <c:pt idx="71130">
                  <c:v>164.790802606873</c:v>
                </c:pt>
                <c:pt idx="71131">
                  <c:v>164.793119362146</c:v>
                </c:pt>
                <c:pt idx="71132">
                  <c:v>164.79543611742</c:v>
                </c:pt>
                <c:pt idx="71133">
                  <c:v>164.797752872693</c:v>
                </c:pt>
                <c:pt idx="71134">
                  <c:v>164.80006962796699</c:v>
                </c:pt>
                <c:pt idx="71135">
                  <c:v>164.80238638323999</c:v>
                </c:pt>
                <c:pt idx="71136">
                  <c:v>164.80470313851399</c:v>
                </c:pt>
                <c:pt idx="71137">
                  <c:v>164.80701989378699</c:v>
                </c:pt>
                <c:pt idx="71138">
                  <c:v>164.80933664906101</c:v>
                </c:pt>
                <c:pt idx="71139">
                  <c:v>164.81165340433401</c:v>
                </c:pt>
                <c:pt idx="71140">
                  <c:v>164.813970159608</c:v>
                </c:pt>
                <c:pt idx="71141">
                  <c:v>164.816286914881</c:v>
                </c:pt>
                <c:pt idx="71142">
                  <c:v>164.818603670155</c:v>
                </c:pt>
                <c:pt idx="71143">
                  <c:v>164.82092042542899</c:v>
                </c:pt>
                <c:pt idx="71144">
                  <c:v>164.82323718070199</c:v>
                </c:pt>
                <c:pt idx="71145">
                  <c:v>164.82555393597599</c:v>
                </c:pt>
                <c:pt idx="71146">
                  <c:v>164.82787069124899</c:v>
                </c:pt>
                <c:pt idx="71147">
                  <c:v>164.83018744652301</c:v>
                </c:pt>
                <c:pt idx="71148">
                  <c:v>164.83250420179601</c:v>
                </c:pt>
                <c:pt idx="71149">
                  <c:v>164.83482095707001</c:v>
                </c:pt>
                <c:pt idx="71150">
                  <c:v>164.83713771234301</c:v>
                </c:pt>
                <c:pt idx="71151">
                  <c:v>164.839454467617</c:v>
                </c:pt>
                <c:pt idx="71152">
                  <c:v>164.84177122289</c:v>
                </c:pt>
                <c:pt idx="71153">
                  <c:v>164.844087978164</c:v>
                </c:pt>
                <c:pt idx="71154">
                  <c:v>164.846404733437</c:v>
                </c:pt>
                <c:pt idx="71155">
                  <c:v>164.84872148871099</c:v>
                </c:pt>
                <c:pt idx="71156">
                  <c:v>164.85103824398499</c:v>
                </c:pt>
                <c:pt idx="71157">
                  <c:v>164.85335499925799</c:v>
                </c:pt>
                <c:pt idx="71158">
                  <c:v>164.85567175453201</c:v>
                </c:pt>
                <c:pt idx="71159">
                  <c:v>164.85798850980501</c:v>
                </c:pt>
                <c:pt idx="71160">
                  <c:v>164.86030526507901</c:v>
                </c:pt>
                <c:pt idx="71161">
                  <c:v>164.86262202035201</c:v>
                </c:pt>
                <c:pt idx="71162">
                  <c:v>164.864938775626</c:v>
                </c:pt>
                <c:pt idx="71163">
                  <c:v>164.867255530899</c:v>
                </c:pt>
                <c:pt idx="71164">
                  <c:v>164.869572286173</c:v>
                </c:pt>
                <c:pt idx="71165">
                  <c:v>164.871889041446</c:v>
                </c:pt>
                <c:pt idx="71166">
                  <c:v>164.87420579671999</c:v>
                </c:pt>
                <c:pt idx="71167">
                  <c:v>164.87652255199399</c:v>
                </c:pt>
                <c:pt idx="71168">
                  <c:v>164.87883930726699</c:v>
                </c:pt>
                <c:pt idx="71169">
                  <c:v>164.88115606254101</c:v>
                </c:pt>
                <c:pt idx="71170">
                  <c:v>164.88347281781401</c:v>
                </c:pt>
                <c:pt idx="71171">
                  <c:v>164.885789573088</c:v>
                </c:pt>
                <c:pt idx="71172">
                  <c:v>164.888106328361</c:v>
                </c:pt>
                <c:pt idx="71173">
                  <c:v>164.890423083635</c:v>
                </c:pt>
                <c:pt idx="71174">
                  <c:v>164.892739838908</c:v>
                </c:pt>
                <c:pt idx="71175">
                  <c:v>164.89505659418199</c:v>
                </c:pt>
                <c:pt idx="71176">
                  <c:v>164.89737334945499</c:v>
                </c:pt>
                <c:pt idx="71177">
                  <c:v>164.89969010472899</c:v>
                </c:pt>
                <c:pt idx="71178">
                  <c:v>164.90200686000199</c:v>
                </c:pt>
                <c:pt idx="71179">
                  <c:v>164.90432361527601</c:v>
                </c:pt>
                <c:pt idx="71180">
                  <c:v>164.90664037055001</c:v>
                </c:pt>
                <c:pt idx="71181">
                  <c:v>164.90895712582301</c:v>
                </c:pt>
                <c:pt idx="71182">
                  <c:v>164.911273881097</c:v>
                </c:pt>
                <c:pt idx="71183">
                  <c:v>164.91359063637</c:v>
                </c:pt>
                <c:pt idx="71184">
                  <c:v>164.915907391644</c:v>
                </c:pt>
                <c:pt idx="71185">
                  <c:v>164.918224146917</c:v>
                </c:pt>
                <c:pt idx="71186">
                  <c:v>164.92054090219099</c:v>
                </c:pt>
                <c:pt idx="71187">
                  <c:v>164.92285765746399</c:v>
                </c:pt>
                <c:pt idx="71188">
                  <c:v>164.92517441273799</c:v>
                </c:pt>
                <c:pt idx="71189">
                  <c:v>164.92749116801099</c:v>
                </c:pt>
                <c:pt idx="71190">
                  <c:v>164.92980792328501</c:v>
                </c:pt>
                <c:pt idx="71191">
                  <c:v>164.93212467855801</c:v>
                </c:pt>
                <c:pt idx="71192">
                  <c:v>164.93444143383201</c:v>
                </c:pt>
                <c:pt idx="71193">
                  <c:v>164.936758189106</c:v>
                </c:pt>
                <c:pt idx="71194">
                  <c:v>164.939074944379</c:v>
                </c:pt>
                <c:pt idx="71195">
                  <c:v>164.941391699653</c:v>
                </c:pt>
                <c:pt idx="71196">
                  <c:v>164.943708454926</c:v>
                </c:pt>
                <c:pt idx="71197">
                  <c:v>164.94602521019999</c:v>
                </c:pt>
                <c:pt idx="71198">
                  <c:v>164.94834196547299</c:v>
                </c:pt>
                <c:pt idx="71199">
                  <c:v>164.95065872074699</c:v>
                </c:pt>
                <c:pt idx="71200">
                  <c:v>164.95297547601999</c:v>
                </c:pt>
                <c:pt idx="71201">
                  <c:v>164.95529223129401</c:v>
                </c:pt>
                <c:pt idx="71202">
                  <c:v>164.95760898656701</c:v>
                </c:pt>
                <c:pt idx="71203">
                  <c:v>164.959925741841</c:v>
                </c:pt>
                <c:pt idx="71204">
                  <c:v>164.962242497115</c:v>
                </c:pt>
                <c:pt idx="71205">
                  <c:v>164.964559252388</c:v>
                </c:pt>
                <c:pt idx="71206">
                  <c:v>164.96687600766199</c:v>
                </c:pt>
                <c:pt idx="71207">
                  <c:v>164.96919276293499</c:v>
                </c:pt>
                <c:pt idx="71208">
                  <c:v>164.97150951820899</c:v>
                </c:pt>
                <c:pt idx="71209">
                  <c:v>164.97382627348199</c:v>
                </c:pt>
                <c:pt idx="71210">
                  <c:v>164.97614302875601</c:v>
                </c:pt>
                <c:pt idx="71211">
                  <c:v>164.97845978402901</c:v>
                </c:pt>
                <c:pt idx="71212">
                  <c:v>164.98077653930301</c:v>
                </c:pt>
                <c:pt idx="71213">
                  <c:v>164.98309329457601</c:v>
                </c:pt>
                <c:pt idx="71214">
                  <c:v>164.98541004985</c:v>
                </c:pt>
                <c:pt idx="71215">
                  <c:v>164.987726805123</c:v>
                </c:pt>
                <c:pt idx="71216">
                  <c:v>164.990043560397</c:v>
                </c:pt>
                <c:pt idx="71217">
                  <c:v>164.99236031567099</c:v>
                </c:pt>
                <c:pt idx="71218">
                  <c:v>164.99467707094399</c:v>
                </c:pt>
                <c:pt idx="71219">
                  <c:v>164.99699382621799</c:v>
                </c:pt>
                <c:pt idx="71220">
                  <c:v>164.99931058149099</c:v>
                </c:pt>
                <c:pt idx="71221">
                  <c:v>165.00162733676501</c:v>
                </c:pt>
                <c:pt idx="71222">
                  <c:v>165.00394409203801</c:v>
                </c:pt>
                <c:pt idx="71223">
                  <c:v>165.00626084731201</c:v>
                </c:pt>
                <c:pt idx="71224">
                  <c:v>165.00857760258501</c:v>
                </c:pt>
                <c:pt idx="71225">
                  <c:v>165.010894357859</c:v>
                </c:pt>
                <c:pt idx="71226">
                  <c:v>165.013211113132</c:v>
                </c:pt>
                <c:pt idx="71227">
                  <c:v>165.015527868406</c:v>
                </c:pt>
                <c:pt idx="71228">
                  <c:v>165.017844623679</c:v>
                </c:pt>
                <c:pt idx="71229">
                  <c:v>165.02016137895299</c:v>
                </c:pt>
                <c:pt idx="71230">
                  <c:v>165.02247813422699</c:v>
                </c:pt>
                <c:pt idx="71231">
                  <c:v>165.02479488949999</c:v>
                </c:pt>
                <c:pt idx="71232">
                  <c:v>165.02711164477401</c:v>
                </c:pt>
                <c:pt idx="71233">
                  <c:v>165.02942840004701</c:v>
                </c:pt>
                <c:pt idx="71234">
                  <c:v>165.031745155321</c:v>
                </c:pt>
                <c:pt idx="71235">
                  <c:v>165.034061910594</c:v>
                </c:pt>
                <c:pt idx="71236">
                  <c:v>165.036378665868</c:v>
                </c:pt>
                <c:pt idx="71237">
                  <c:v>165.038695421141</c:v>
                </c:pt>
                <c:pt idx="71238">
                  <c:v>165.04101217641499</c:v>
                </c:pt>
                <c:pt idx="71239">
                  <c:v>165.043328931688</c:v>
                </c:pt>
                <c:pt idx="71240">
                  <c:v>165.04564568696199</c:v>
                </c:pt>
                <c:pt idx="71241">
                  <c:v>165.04796244223499</c:v>
                </c:pt>
                <c:pt idx="71242">
                  <c:v>165.05027919750901</c:v>
                </c:pt>
                <c:pt idx="71243">
                  <c:v>165.05259595278301</c:v>
                </c:pt>
                <c:pt idx="71244">
                  <c:v>165.05491270805601</c:v>
                </c:pt>
                <c:pt idx="71245">
                  <c:v>165.05722946333</c:v>
                </c:pt>
                <c:pt idx="71246">
                  <c:v>165.059546218603</c:v>
                </c:pt>
                <c:pt idx="71247">
                  <c:v>165.061862973877</c:v>
                </c:pt>
                <c:pt idx="71248">
                  <c:v>165.06417972915</c:v>
                </c:pt>
                <c:pt idx="71249">
                  <c:v>165.06649648442399</c:v>
                </c:pt>
                <c:pt idx="71250">
                  <c:v>165.06881323969699</c:v>
                </c:pt>
                <c:pt idx="71251">
                  <c:v>165.07112999497099</c:v>
                </c:pt>
                <c:pt idx="71252">
                  <c:v>165.07344675024399</c:v>
                </c:pt>
                <c:pt idx="71253">
                  <c:v>165.07576350551801</c:v>
                </c:pt>
                <c:pt idx="71254">
                  <c:v>165.07808026079201</c:v>
                </c:pt>
                <c:pt idx="71255">
                  <c:v>165.08039701606501</c:v>
                </c:pt>
                <c:pt idx="71256">
                  <c:v>165.082713771339</c:v>
                </c:pt>
                <c:pt idx="71257">
                  <c:v>165.085030526612</c:v>
                </c:pt>
                <c:pt idx="71258">
                  <c:v>165.087347281886</c:v>
                </c:pt>
                <c:pt idx="71259">
                  <c:v>165.089664037159</c:v>
                </c:pt>
                <c:pt idx="71260">
                  <c:v>165.09198079243299</c:v>
                </c:pt>
                <c:pt idx="71261">
                  <c:v>165.09429754770599</c:v>
                </c:pt>
                <c:pt idx="71262">
                  <c:v>165.09661430297999</c:v>
                </c:pt>
                <c:pt idx="71263">
                  <c:v>165.09893105825299</c:v>
                </c:pt>
                <c:pt idx="71264">
                  <c:v>165.10124781352701</c:v>
                </c:pt>
                <c:pt idx="71265">
                  <c:v>165.10356456880001</c:v>
                </c:pt>
                <c:pt idx="71266">
                  <c:v>165.10588132407401</c:v>
                </c:pt>
                <c:pt idx="71267">
                  <c:v>165.108198079348</c:v>
                </c:pt>
                <c:pt idx="71268">
                  <c:v>165.110514834621</c:v>
                </c:pt>
                <c:pt idx="71269">
                  <c:v>165.11283158989499</c:v>
                </c:pt>
                <c:pt idx="71270">
                  <c:v>165.115148345168</c:v>
                </c:pt>
                <c:pt idx="71271">
                  <c:v>165.11746510044199</c:v>
                </c:pt>
                <c:pt idx="71272">
                  <c:v>165.11978185571499</c:v>
                </c:pt>
                <c:pt idx="71273">
                  <c:v>165.12209861098901</c:v>
                </c:pt>
                <c:pt idx="71274">
                  <c:v>165.12441536626201</c:v>
                </c:pt>
                <c:pt idx="71275">
                  <c:v>165.12673212153601</c:v>
                </c:pt>
                <c:pt idx="71276">
                  <c:v>165.12904887680901</c:v>
                </c:pt>
                <c:pt idx="71277">
                  <c:v>165.131365632083</c:v>
                </c:pt>
                <c:pt idx="71278">
                  <c:v>165.133682387356</c:v>
                </c:pt>
                <c:pt idx="71279">
                  <c:v>165.13599914263</c:v>
                </c:pt>
                <c:pt idx="71280">
                  <c:v>165.13831589790399</c:v>
                </c:pt>
                <c:pt idx="71281">
                  <c:v>165.14063265317699</c:v>
                </c:pt>
                <c:pt idx="71282">
                  <c:v>165.14294940845099</c:v>
                </c:pt>
                <c:pt idx="71283">
                  <c:v>165.14526616372399</c:v>
                </c:pt>
                <c:pt idx="71284">
                  <c:v>165.14758291899801</c:v>
                </c:pt>
                <c:pt idx="71285">
                  <c:v>165.14989967427101</c:v>
                </c:pt>
                <c:pt idx="71286">
                  <c:v>165.15221642954501</c:v>
                </c:pt>
                <c:pt idx="71287">
                  <c:v>165.15453318481801</c:v>
                </c:pt>
                <c:pt idx="71288">
                  <c:v>165.156849940092</c:v>
                </c:pt>
                <c:pt idx="71289">
                  <c:v>165.159166695365</c:v>
                </c:pt>
                <c:pt idx="71290">
                  <c:v>165.161483450639</c:v>
                </c:pt>
                <c:pt idx="71291">
                  <c:v>165.163800205912</c:v>
                </c:pt>
                <c:pt idx="71292">
                  <c:v>165.16611696118599</c:v>
                </c:pt>
                <c:pt idx="71293">
                  <c:v>165.16843371645999</c:v>
                </c:pt>
                <c:pt idx="71294">
                  <c:v>165.17075047173299</c:v>
                </c:pt>
                <c:pt idx="71295">
                  <c:v>165.17306722700701</c:v>
                </c:pt>
                <c:pt idx="71296">
                  <c:v>165.17538398228001</c:v>
                </c:pt>
                <c:pt idx="71297">
                  <c:v>165.17770073755401</c:v>
                </c:pt>
                <c:pt idx="71298">
                  <c:v>165.18001749282701</c:v>
                </c:pt>
                <c:pt idx="71299">
                  <c:v>165.182334248101</c:v>
                </c:pt>
                <c:pt idx="71300">
                  <c:v>165.184651003374</c:v>
                </c:pt>
                <c:pt idx="71301">
                  <c:v>165.186967758648</c:v>
                </c:pt>
                <c:pt idx="71302">
                  <c:v>165.189284513921</c:v>
                </c:pt>
                <c:pt idx="71303">
                  <c:v>165.19160126919499</c:v>
                </c:pt>
                <c:pt idx="71304">
                  <c:v>165.19391802446901</c:v>
                </c:pt>
                <c:pt idx="71305">
                  <c:v>165.19623477974201</c:v>
                </c:pt>
                <c:pt idx="71306">
                  <c:v>165.19855153501601</c:v>
                </c:pt>
                <c:pt idx="71307">
                  <c:v>165.20086829028901</c:v>
                </c:pt>
                <c:pt idx="71308">
                  <c:v>165.203185045563</c:v>
                </c:pt>
                <c:pt idx="71309">
                  <c:v>165.205501800836</c:v>
                </c:pt>
                <c:pt idx="71310">
                  <c:v>165.20781855611</c:v>
                </c:pt>
                <c:pt idx="71311">
                  <c:v>165.210135311383</c:v>
                </c:pt>
                <c:pt idx="71312">
                  <c:v>165.21245206665699</c:v>
                </c:pt>
                <c:pt idx="71313">
                  <c:v>165.21476882192999</c:v>
                </c:pt>
                <c:pt idx="71314">
                  <c:v>165.21708557720399</c:v>
                </c:pt>
                <c:pt idx="71315">
                  <c:v>165.21940233247699</c:v>
                </c:pt>
                <c:pt idx="71316">
                  <c:v>165.22171908775101</c:v>
                </c:pt>
                <c:pt idx="71317">
                  <c:v>165.22403584302501</c:v>
                </c:pt>
                <c:pt idx="71318">
                  <c:v>165.22635259829801</c:v>
                </c:pt>
                <c:pt idx="71319">
                  <c:v>165.228669353572</c:v>
                </c:pt>
                <c:pt idx="71320">
                  <c:v>165.230986108845</c:v>
                </c:pt>
                <c:pt idx="71321">
                  <c:v>165.233302864119</c:v>
                </c:pt>
                <c:pt idx="71322">
                  <c:v>165.235619619392</c:v>
                </c:pt>
                <c:pt idx="71323">
                  <c:v>165.23793637466599</c:v>
                </c:pt>
                <c:pt idx="71324">
                  <c:v>165.24025312993899</c:v>
                </c:pt>
                <c:pt idx="71325">
                  <c:v>165.24256988521299</c:v>
                </c:pt>
                <c:pt idx="71326">
                  <c:v>165.24488664048599</c:v>
                </c:pt>
                <c:pt idx="71327">
                  <c:v>165.24720339576001</c:v>
                </c:pt>
                <c:pt idx="71328">
                  <c:v>165.24952015103301</c:v>
                </c:pt>
                <c:pt idx="71329">
                  <c:v>165.25183690630701</c:v>
                </c:pt>
                <c:pt idx="71330">
                  <c:v>165.254153661581</c:v>
                </c:pt>
                <c:pt idx="71331">
                  <c:v>165.256470416854</c:v>
                </c:pt>
                <c:pt idx="71332">
                  <c:v>165.258787172128</c:v>
                </c:pt>
                <c:pt idx="71333">
                  <c:v>165.261103927401</c:v>
                </c:pt>
                <c:pt idx="71334">
                  <c:v>165.26342068267499</c:v>
                </c:pt>
                <c:pt idx="71335">
                  <c:v>165.26573743794799</c:v>
                </c:pt>
                <c:pt idx="71336">
                  <c:v>165.26805419322201</c:v>
                </c:pt>
                <c:pt idx="71337">
                  <c:v>165.27037094849501</c:v>
                </c:pt>
                <c:pt idx="71338">
                  <c:v>165.27268770376901</c:v>
                </c:pt>
                <c:pt idx="71339">
                  <c:v>165.27500445904201</c:v>
                </c:pt>
                <c:pt idx="71340">
                  <c:v>165.277321214316</c:v>
                </c:pt>
                <c:pt idx="71341">
                  <c:v>165.27963796959</c:v>
                </c:pt>
                <c:pt idx="71342">
                  <c:v>165.281954724863</c:v>
                </c:pt>
                <c:pt idx="71343">
                  <c:v>165.28427148013699</c:v>
                </c:pt>
                <c:pt idx="71344">
                  <c:v>165.28658823540999</c:v>
                </c:pt>
                <c:pt idx="71345">
                  <c:v>165.28890499068399</c:v>
                </c:pt>
                <c:pt idx="71346">
                  <c:v>165.29122174595699</c:v>
                </c:pt>
                <c:pt idx="71347">
                  <c:v>165.29353850123101</c:v>
                </c:pt>
                <c:pt idx="71348">
                  <c:v>165.29585525650401</c:v>
                </c:pt>
                <c:pt idx="71349">
                  <c:v>165.29817201177801</c:v>
                </c:pt>
                <c:pt idx="71350">
                  <c:v>165.30048876705101</c:v>
                </c:pt>
                <c:pt idx="71351">
                  <c:v>165.302805522325</c:v>
                </c:pt>
                <c:pt idx="71352">
                  <c:v>165.305122277598</c:v>
                </c:pt>
                <c:pt idx="71353">
                  <c:v>165.307439032872</c:v>
                </c:pt>
                <c:pt idx="71354">
                  <c:v>165.30975578814599</c:v>
                </c:pt>
                <c:pt idx="71355">
                  <c:v>165.31207254341899</c:v>
                </c:pt>
                <c:pt idx="71356">
                  <c:v>165.31438929869299</c:v>
                </c:pt>
                <c:pt idx="71357">
                  <c:v>165.31670605396599</c:v>
                </c:pt>
                <c:pt idx="71358">
                  <c:v>165.31902280924001</c:v>
                </c:pt>
                <c:pt idx="71359">
                  <c:v>165.32133956451301</c:v>
                </c:pt>
                <c:pt idx="71360">
                  <c:v>165.32365631978701</c:v>
                </c:pt>
                <c:pt idx="71361">
                  <c:v>165.32597307506001</c:v>
                </c:pt>
                <c:pt idx="71362">
                  <c:v>165.328289830334</c:v>
                </c:pt>
                <c:pt idx="71363">
                  <c:v>165.330606585607</c:v>
                </c:pt>
                <c:pt idx="71364">
                  <c:v>165.332923340881</c:v>
                </c:pt>
                <c:pt idx="71365">
                  <c:v>165.335240096154</c:v>
                </c:pt>
                <c:pt idx="71366">
                  <c:v>165.33755685142799</c:v>
                </c:pt>
                <c:pt idx="71367">
                  <c:v>165.33987360670201</c:v>
                </c:pt>
                <c:pt idx="71368">
                  <c:v>165.34219036197501</c:v>
                </c:pt>
                <c:pt idx="71369">
                  <c:v>165.34450711724901</c:v>
                </c:pt>
                <c:pt idx="71370">
                  <c:v>165.34682387252201</c:v>
                </c:pt>
                <c:pt idx="71371">
                  <c:v>165.349140627796</c:v>
                </c:pt>
                <c:pt idx="71372">
                  <c:v>165.351457383069</c:v>
                </c:pt>
                <c:pt idx="71373">
                  <c:v>165.353774138343</c:v>
                </c:pt>
                <c:pt idx="71374">
                  <c:v>165.356090893616</c:v>
                </c:pt>
                <c:pt idx="71375">
                  <c:v>165.35840764888999</c:v>
                </c:pt>
                <c:pt idx="71376">
                  <c:v>165.36072440416299</c:v>
                </c:pt>
                <c:pt idx="71377">
                  <c:v>165.36304115943699</c:v>
                </c:pt>
                <c:pt idx="71378">
                  <c:v>165.36535791470999</c:v>
                </c:pt>
                <c:pt idx="71379">
                  <c:v>165.36767466998401</c:v>
                </c:pt>
                <c:pt idx="71380">
                  <c:v>165.36999142525801</c:v>
                </c:pt>
                <c:pt idx="71381">
                  <c:v>165.37230818053101</c:v>
                </c:pt>
                <c:pt idx="71382">
                  <c:v>165.374624935805</c:v>
                </c:pt>
                <c:pt idx="71383">
                  <c:v>165.376941691078</c:v>
                </c:pt>
                <c:pt idx="71384">
                  <c:v>165.379258446352</c:v>
                </c:pt>
                <c:pt idx="71385">
                  <c:v>165.381575201625</c:v>
                </c:pt>
                <c:pt idx="71386">
                  <c:v>165.38389195689899</c:v>
                </c:pt>
                <c:pt idx="71387">
                  <c:v>165.38620871217199</c:v>
                </c:pt>
                <c:pt idx="71388">
                  <c:v>165.38852546744599</c:v>
                </c:pt>
                <c:pt idx="71389">
                  <c:v>165.39084222271899</c:v>
                </c:pt>
                <c:pt idx="71390">
                  <c:v>165.39315897799301</c:v>
                </c:pt>
                <c:pt idx="71391">
                  <c:v>165.39547573326701</c:v>
                </c:pt>
                <c:pt idx="71392">
                  <c:v>165.39779248854001</c:v>
                </c:pt>
                <c:pt idx="71393">
                  <c:v>165.400109243814</c:v>
                </c:pt>
                <c:pt idx="71394">
                  <c:v>165.402425999087</c:v>
                </c:pt>
                <c:pt idx="71395">
                  <c:v>165.404742754361</c:v>
                </c:pt>
                <c:pt idx="71396">
                  <c:v>165.407059509634</c:v>
                </c:pt>
                <c:pt idx="71397">
                  <c:v>165.40937626490799</c:v>
                </c:pt>
                <c:pt idx="71398">
                  <c:v>165.41169302018099</c:v>
                </c:pt>
                <c:pt idx="71399">
                  <c:v>165.41400977545501</c:v>
                </c:pt>
                <c:pt idx="71400">
                  <c:v>165.41632653072801</c:v>
                </c:pt>
                <c:pt idx="71401">
                  <c:v>165.41864328600201</c:v>
                </c:pt>
                <c:pt idx="71402">
                  <c:v>165.42096004127501</c:v>
                </c:pt>
                <c:pt idx="71403">
                  <c:v>165.423276796549</c:v>
                </c:pt>
                <c:pt idx="71404">
                  <c:v>165.425593551823</c:v>
                </c:pt>
                <c:pt idx="71405">
                  <c:v>165.427910307096</c:v>
                </c:pt>
                <c:pt idx="71406">
                  <c:v>165.43022706236999</c:v>
                </c:pt>
                <c:pt idx="71407">
                  <c:v>165.43254381764299</c:v>
                </c:pt>
                <c:pt idx="71408">
                  <c:v>165.43486057291699</c:v>
                </c:pt>
                <c:pt idx="71409">
                  <c:v>165.43717732818999</c:v>
                </c:pt>
                <c:pt idx="71410">
                  <c:v>165.43949408346401</c:v>
                </c:pt>
                <c:pt idx="71411">
                  <c:v>165.44181083873701</c:v>
                </c:pt>
                <c:pt idx="71412">
                  <c:v>165.44412759401101</c:v>
                </c:pt>
                <c:pt idx="71413">
                  <c:v>165.44644434928401</c:v>
                </c:pt>
                <c:pt idx="71414">
                  <c:v>165.448761104558</c:v>
                </c:pt>
                <c:pt idx="71415">
                  <c:v>165.451077859831</c:v>
                </c:pt>
                <c:pt idx="71416">
                  <c:v>165.453394615105</c:v>
                </c:pt>
                <c:pt idx="71417">
                  <c:v>165.45571137037899</c:v>
                </c:pt>
                <c:pt idx="71418">
                  <c:v>165.45802812565199</c:v>
                </c:pt>
                <c:pt idx="71419">
                  <c:v>165.46034488092599</c:v>
                </c:pt>
                <c:pt idx="71420">
                  <c:v>165.46266163619899</c:v>
                </c:pt>
                <c:pt idx="71421">
                  <c:v>165.46497839147301</c:v>
                </c:pt>
                <c:pt idx="71422">
                  <c:v>165.46729514674601</c:v>
                </c:pt>
                <c:pt idx="71423">
                  <c:v>165.46961190202001</c:v>
                </c:pt>
                <c:pt idx="71424">
                  <c:v>165.47192865729301</c:v>
                </c:pt>
                <c:pt idx="71425">
                  <c:v>165.474245412567</c:v>
                </c:pt>
                <c:pt idx="71426">
                  <c:v>165.47656216784</c:v>
                </c:pt>
                <c:pt idx="71427">
                  <c:v>165.478878923114</c:v>
                </c:pt>
                <c:pt idx="71428">
                  <c:v>165.481195678387</c:v>
                </c:pt>
                <c:pt idx="71429">
                  <c:v>165.48351243366099</c:v>
                </c:pt>
                <c:pt idx="71430">
                  <c:v>165.48582918893501</c:v>
                </c:pt>
                <c:pt idx="71431">
                  <c:v>165.48814594420799</c:v>
                </c:pt>
                <c:pt idx="71432">
                  <c:v>165.49046269948201</c:v>
                </c:pt>
                <c:pt idx="71433">
                  <c:v>165.49277945475501</c:v>
                </c:pt>
                <c:pt idx="71434">
                  <c:v>165.495096210029</c:v>
                </c:pt>
                <c:pt idx="71435">
                  <c:v>165.497412965302</c:v>
                </c:pt>
                <c:pt idx="71436">
                  <c:v>165.499729720576</c:v>
                </c:pt>
                <c:pt idx="71437">
                  <c:v>165.502046475849</c:v>
                </c:pt>
                <c:pt idx="71438">
                  <c:v>165.50436323112299</c:v>
                </c:pt>
                <c:pt idx="71439">
                  <c:v>165.50667998639599</c:v>
                </c:pt>
                <c:pt idx="71440">
                  <c:v>165.50899674166999</c:v>
                </c:pt>
                <c:pt idx="71441">
                  <c:v>165.51131349694401</c:v>
                </c:pt>
                <c:pt idx="71442">
                  <c:v>165.51363025221701</c:v>
                </c:pt>
                <c:pt idx="71443">
                  <c:v>165.51594700749101</c:v>
                </c:pt>
                <c:pt idx="71444">
                  <c:v>165.51826376276401</c:v>
                </c:pt>
                <c:pt idx="71445">
                  <c:v>165.520580518038</c:v>
                </c:pt>
                <c:pt idx="71446">
                  <c:v>165.522897273311</c:v>
                </c:pt>
                <c:pt idx="71447">
                  <c:v>165.525214028585</c:v>
                </c:pt>
                <c:pt idx="71448">
                  <c:v>165.527530783858</c:v>
                </c:pt>
                <c:pt idx="71449">
                  <c:v>165.52984753913199</c:v>
                </c:pt>
                <c:pt idx="71450">
                  <c:v>165.53216429440499</c:v>
                </c:pt>
                <c:pt idx="71451">
                  <c:v>165.53448104967899</c:v>
                </c:pt>
                <c:pt idx="71452">
                  <c:v>165.53679780495199</c:v>
                </c:pt>
                <c:pt idx="71453">
                  <c:v>165.53911456022601</c:v>
                </c:pt>
                <c:pt idx="71454">
                  <c:v>165.54143131550001</c:v>
                </c:pt>
                <c:pt idx="71455">
                  <c:v>165.54374807077301</c:v>
                </c:pt>
                <c:pt idx="71456">
                  <c:v>165.546064826047</c:v>
                </c:pt>
                <c:pt idx="71457">
                  <c:v>165.54838158132</c:v>
                </c:pt>
                <c:pt idx="71458">
                  <c:v>165.550698336594</c:v>
                </c:pt>
                <c:pt idx="71459">
                  <c:v>165.553015091867</c:v>
                </c:pt>
                <c:pt idx="71460">
                  <c:v>165.55533184714099</c:v>
                </c:pt>
                <c:pt idx="71461">
                  <c:v>165.55764860241399</c:v>
                </c:pt>
                <c:pt idx="71462">
                  <c:v>165.55996535768799</c:v>
                </c:pt>
                <c:pt idx="71463">
                  <c:v>165.56228211296099</c:v>
                </c:pt>
                <c:pt idx="71464">
                  <c:v>165.56459886823501</c:v>
                </c:pt>
                <c:pt idx="71465">
                  <c:v>165.56691562350801</c:v>
                </c:pt>
                <c:pt idx="71466">
                  <c:v>165.569232378782</c:v>
                </c:pt>
                <c:pt idx="71467">
                  <c:v>165.571549134056</c:v>
                </c:pt>
                <c:pt idx="71468">
                  <c:v>165.573865889329</c:v>
                </c:pt>
                <c:pt idx="71469">
                  <c:v>165.57618264460299</c:v>
                </c:pt>
                <c:pt idx="71470">
                  <c:v>165.57849939987599</c:v>
                </c:pt>
                <c:pt idx="71471">
                  <c:v>165.58081615514999</c:v>
                </c:pt>
                <c:pt idx="71472">
                  <c:v>165.58313291042299</c:v>
                </c:pt>
                <c:pt idx="71473">
                  <c:v>165.58544966569701</c:v>
                </c:pt>
                <c:pt idx="71474">
                  <c:v>165.58776642097001</c:v>
                </c:pt>
                <c:pt idx="71475">
                  <c:v>165.59008317624401</c:v>
                </c:pt>
                <c:pt idx="71476">
                  <c:v>165.59239993151701</c:v>
                </c:pt>
                <c:pt idx="71477">
                  <c:v>165.594716686791</c:v>
                </c:pt>
                <c:pt idx="71478">
                  <c:v>165.597033442065</c:v>
                </c:pt>
                <c:pt idx="71479">
                  <c:v>165.599350197338</c:v>
                </c:pt>
                <c:pt idx="71480">
                  <c:v>165.60166695261199</c:v>
                </c:pt>
                <c:pt idx="71481">
                  <c:v>165.60398370788499</c:v>
                </c:pt>
                <c:pt idx="71482">
                  <c:v>165.60630046315899</c:v>
                </c:pt>
                <c:pt idx="71483">
                  <c:v>165.60861721843199</c:v>
                </c:pt>
                <c:pt idx="71484">
                  <c:v>165.61093397370601</c:v>
                </c:pt>
                <c:pt idx="71485">
                  <c:v>165.61325072897901</c:v>
                </c:pt>
                <c:pt idx="71486">
                  <c:v>165.61556748425301</c:v>
                </c:pt>
                <c:pt idx="71487">
                  <c:v>165.61788423952601</c:v>
                </c:pt>
                <c:pt idx="71488">
                  <c:v>165.6202009948</c:v>
                </c:pt>
                <c:pt idx="71489">
                  <c:v>165.622517750073</c:v>
                </c:pt>
                <c:pt idx="71490">
                  <c:v>165.624834505347</c:v>
                </c:pt>
                <c:pt idx="71491">
                  <c:v>165.62715126062099</c:v>
                </c:pt>
                <c:pt idx="71492">
                  <c:v>165.62946801589399</c:v>
                </c:pt>
                <c:pt idx="71493">
                  <c:v>165.63178477116799</c:v>
                </c:pt>
                <c:pt idx="71494">
                  <c:v>165.63410152644099</c:v>
                </c:pt>
                <c:pt idx="71495">
                  <c:v>165.63641828171501</c:v>
                </c:pt>
                <c:pt idx="71496">
                  <c:v>165.63873503698801</c:v>
                </c:pt>
                <c:pt idx="71497">
                  <c:v>165.641051792262</c:v>
                </c:pt>
                <c:pt idx="71498">
                  <c:v>165.643368547535</c:v>
                </c:pt>
                <c:pt idx="71499">
                  <c:v>165.645685302809</c:v>
                </c:pt>
                <c:pt idx="71500">
                  <c:v>165.648002058082</c:v>
                </c:pt>
                <c:pt idx="71501">
                  <c:v>165.65031881335599</c:v>
                </c:pt>
                <c:pt idx="71502">
                  <c:v>165.65263556862899</c:v>
                </c:pt>
                <c:pt idx="71503">
                  <c:v>165.65495232390299</c:v>
                </c:pt>
                <c:pt idx="71504">
                  <c:v>165.65726907917701</c:v>
                </c:pt>
                <c:pt idx="71505">
                  <c:v>165.65958583445001</c:v>
                </c:pt>
                <c:pt idx="71506">
                  <c:v>165.66190258972401</c:v>
                </c:pt>
                <c:pt idx="71507">
                  <c:v>165.66421934499701</c:v>
                </c:pt>
                <c:pt idx="71508">
                  <c:v>165.666536100271</c:v>
                </c:pt>
                <c:pt idx="71509">
                  <c:v>165.668852855544</c:v>
                </c:pt>
                <c:pt idx="71510">
                  <c:v>165.671169610818</c:v>
                </c:pt>
                <c:pt idx="71511">
                  <c:v>165.673486366091</c:v>
                </c:pt>
                <c:pt idx="71512">
                  <c:v>165.67580312136499</c:v>
                </c:pt>
                <c:pt idx="71513">
                  <c:v>165.67811987663799</c:v>
                </c:pt>
                <c:pt idx="71514">
                  <c:v>165.68043663191199</c:v>
                </c:pt>
                <c:pt idx="71515">
                  <c:v>165.68275338718499</c:v>
                </c:pt>
                <c:pt idx="71516">
                  <c:v>165.68507014245901</c:v>
                </c:pt>
                <c:pt idx="71517">
                  <c:v>165.68738689773301</c:v>
                </c:pt>
                <c:pt idx="71518">
                  <c:v>165.68970365300601</c:v>
                </c:pt>
                <c:pt idx="71519">
                  <c:v>165.69202040828</c:v>
                </c:pt>
                <c:pt idx="71520">
                  <c:v>165.694337163553</c:v>
                </c:pt>
                <c:pt idx="71521">
                  <c:v>165.696653918827</c:v>
                </c:pt>
                <c:pt idx="71522">
                  <c:v>165.6989706741</c:v>
                </c:pt>
                <c:pt idx="71523">
                  <c:v>165.70128742937399</c:v>
                </c:pt>
                <c:pt idx="71524">
                  <c:v>165.70360418464699</c:v>
                </c:pt>
                <c:pt idx="71525">
                  <c:v>165.70592093992099</c:v>
                </c:pt>
                <c:pt idx="71526">
                  <c:v>165.70823769519399</c:v>
                </c:pt>
                <c:pt idx="71527">
                  <c:v>165.71055445046801</c:v>
                </c:pt>
                <c:pt idx="71528">
                  <c:v>165.712871205742</c:v>
                </c:pt>
                <c:pt idx="71529">
                  <c:v>165.715187961015</c:v>
                </c:pt>
                <c:pt idx="71530">
                  <c:v>165.717504716289</c:v>
                </c:pt>
                <c:pt idx="71531">
                  <c:v>165.719821471562</c:v>
                </c:pt>
                <c:pt idx="71532">
                  <c:v>165.72213822683599</c:v>
                </c:pt>
                <c:pt idx="71533">
                  <c:v>165.72445498210899</c:v>
                </c:pt>
                <c:pt idx="71534">
                  <c:v>165.72677173738299</c:v>
                </c:pt>
                <c:pt idx="71535">
                  <c:v>165.72908849265599</c:v>
                </c:pt>
                <c:pt idx="71536">
                  <c:v>165.73140524793001</c:v>
                </c:pt>
                <c:pt idx="71537">
                  <c:v>165.73372200320301</c:v>
                </c:pt>
                <c:pt idx="71538">
                  <c:v>165.73603875847701</c:v>
                </c:pt>
                <c:pt idx="71539">
                  <c:v>165.73835551375001</c:v>
                </c:pt>
                <c:pt idx="71540">
                  <c:v>165.740672269024</c:v>
                </c:pt>
                <c:pt idx="71541">
                  <c:v>165.742989024298</c:v>
                </c:pt>
                <c:pt idx="71542">
                  <c:v>165.745305779571</c:v>
                </c:pt>
                <c:pt idx="71543">
                  <c:v>165.74762253484499</c:v>
                </c:pt>
                <c:pt idx="71544">
                  <c:v>165.74993929011799</c:v>
                </c:pt>
                <c:pt idx="71545">
                  <c:v>165.75225604539199</c:v>
                </c:pt>
                <c:pt idx="71546">
                  <c:v>165.75457280066499</c:v>
                </c:pt>
                <c:pt idx="71547">
                  <c:v>165.75688955593901</c:v>
                </c:pt>
                <c:pt idx="71548">
                  <c:v>165.75920631121201</c:v>
                </c:pt>
                <c:pt idx="71549">
                  <c:v>165.76152306648601</c:v>
                </c:pt>
                <c:pt idx="71550">
                  <c:v>165.76383982175901</c:v>
                </c:pt>
                <c:pt idx="71551">
                  <c:v>165.766156577033</c:v>
                </c:pt>
                <c:pt idx="71552">
                  <c:v>165.768473332306</c:v>
                </c:pt>
                <c:pt idx="71553">
                  <c:v>165.77079008758</c:v>
                </c:pt>
                <c:pt idx="71554">
                  <c:v>165.77310684285399</c:v>
                </c:pt>
                <c:pt idx="71555">
                  <c:v>165.77542359812699</c:v>
                </c:pt>
                <c:pt idx="71556">
                  <c:v>165.77774035340099</c:v>
                </c:pt>
                <c:pt idx="71557">
                  <c:v>165.78005710867399</c:v>
                </c:pt>
                <c:pt idx="71558">
                  <c:v>165.78237386394801</c:v>
                </c:pt>
                <c:pt idx="71559">
                  <c:v>165.78469061922101</c:v>
                </c:pt>
                <c:pt idx="71560">
                  <c:v>165.787007374495</c:v>
                </c:pt>
                <c:pt idx="71561">
                  <c:v>165.789324129768</c:v>
                </c:pt>
                <c:pt idx="71562">
                  <c:v>165.791640885042</c:v>
                </c:pt>
                <c:pt idx="71563">
                  <c:v>165.793957640315</c:v>
                </c:pt>
                <c:pt idx="71564">
                  <c:v>165.79627439558899</c:v>
                </c:pt>
                <c:pt idx="71565">
                  <c:v>165.79859115086199</c:v>
                </c:pt>
                <c:pt idx="71566">
                  <c:v>165.80090790613599</c:v>
                </c:pt>
                <c:pt idx="71567">
                  <c:v>165.80322466141001</c:v>
                </c:pt>
                <c:pt idx="71568">
                  <c:v>165.80554141668301</c:v>
                </c:pt>
                <c:pt idx="71569">
                  <c:v>165.80785817195701</c:v>
                </c:pt>
                <c:pt idx="71570">
                  <c:v>165.81017492723001</c:v>
                </c:pt>
                <c:pt idx="71571">
                  <c:v>165.812491682504</c:v>
                </c:pt>
                <c:pt idx="71572">
                  <c:v>165.814808437777</c:v>
                </c:pt>
                <c:pt idx="71573">
                  <c:v>165.817125193051</c:v>
                </c:pt>
                <c:pt idx="71574">
                  <c:v>165.819441948324</c:v>
                </c:pt>
                <c:pt idx="71575">
                  <c:v>165.82175870359799</c:v>
                </c:pt>
                <c:pt idx="71576">
                  <c:v>165.82407545887099</c:v>
                </c:pt>
                <c:pt idx="71577">
                  <c:v>165.82639221414499</c:v>
                </c:pt>
                <c:pt idx="71578">
                  <c:v>165.82870896941901</c:v>
                </c:pt>
                <c:pt idx="71579">
                  <c:v>165.83102572469201</c:v>
                </c:pt>
                <c:pt idx="71580">
                  <c:v>165.83334247996601</c:v>
                </c:pt>
                <c:pt idx="71581">
                  <c:v>165.83565923523901</c:v>
                </c:pt>
                <c:pt idx="71582">
                  <c:v>165.837975990513</c:v>
                </c:pt>
                <c:pt idx="71583">
                  <c:v>165.840292745786</c:v>
                </c:pt>
                <c:pt idx="71584">
                  <c:v>165.84260950106</c:v>
                </c:pt>
                <c:pt idx="71585">
                  <c:v>165.844926256333</c:v>
                </c:pt>
                <c:pt idx="71586">
                  <c:v>165.84724301160699</c:v>
                </c:pt>
                <c:pt idx="71587">
                  <c:v>165.84955976687999</c:v>
                </c:pt>
                <c:pt idx="71588">
                  <c:v>165.85187652215399</c:v>
                </c:pt>
                <c:pt idx="71589">
                  <c:v>165.85419327742699</c:v>
                </c:pt>
                <c:pt idx="71590">
                  <c:v>165.85651003270101</c:v>
                </c:pt>
                <c:pt idx="71591">
                  <c:v>165.858826787975</c:v>
                </c:pt>
                <c:pt idx="71592">
                  <c:v>165.86114354324801</c:v>
                </c:pt>
                <c:pt idx="71593">
                  <c:v>165.863460298522</c:v>
                </c:pt>
                <c:pt idx="71594">
                  <c:v>165.865777053795</c:v>
                </c:pt>
                <c:pt idx="71595">
                  <c:v>165.86809380906899</c:v>
                </c:pt>
                <c:pt idx="71596">
                  <c:v>165.870410564342</c:v>
                </c:pt>
                <c:pt idx="71597">
                  <c:v>165.87272731961599</c:v>
                </c:pt>
                <c:pt idx="71598">
                  <c:v>165.87504407488899</c:v>
                </c:pt>
                <c:pt idx="71599">
                  <c:v>165.87736083016301</c:v>
                </c:pt>
                <c:pt idx="71600">
                  <c:v>165.87967758543601</c:v>
                </c:pt>
                <c:pt idx="71601">
                  <c:v>165.88199434071001</c:v>
                </c:pt>
                <c:pt idx="71602">
                  <c:v>165.88431109598301</c:v>
                </c:pt>
                <c:pt idx="71603">
                  <c:v>165.886627851257</c:v>
                </c:pt>
                <c:pt idx="71604">
                  <c:v>165.888944606531</c:v>
                </c:pt>
                <c:pt idx="71605">
                  <c:v>165.891261361804</c:v>
                </c:pt>
                <c:pt idx="71606">
                  <c:v>165.89357811707799</c:v>
                </c:pt>
                <c:pt idx="71607">
                  <c:v>165.89589487235099</c:v>
                </c:pt>
                <c:pt idx="71608">
                  <c:v>165.89821162762499</c:v>
                </c:pt>
                <c:pt idx="71609">
                  <c:v>165.90052838289799</c:v>
                </c:pt>
                <c:pt idx="71610">
                  <c:v>165.90284513817201</c:v>
                </c:pt>
                <c:pt idx="71611">
                  <c:v>165.90516189344501</c:v>
                </c:pt>
                <c:pt idx="71612">
                  <c:v>165.90747864871901</c:v>
                </c:pt>
                <c:pt idx="71613">
                  <c:v>165.90979540399201</c:v>
                </c:pt>
                <c:pt idx="71614">
                  <c:v>165.912112159266</c:v>
                </c:pt>
                <c:pt idx="71615">
                  <c:v>165.914428914539</c:v>
                </c:pt>
                <c:pt idx="71616">
                  <c:v>165.916745669813</c:v>
                </c:pt>
                <c:pt idx="71617">
                  <c:v>165.91906242508699</c:v>
                </c:pt>
                <c:pt idx="71618">
                  <c:v>165.92137918035999</c:v>
                </c:pt>
                <c:pt idx="71619">
                  <c:v>165.92369593563399</c:v>
                </c:pt>
                <c:pt idx="71620">
                  <c:v>165.92601269090699</c:v>
                </c:pt>
                <c:pt idx="71621">
                  <c:v>165.92832944618101</c:v>
                </c:pt>
                <c:pt idx="71622">
                  <c:v>165.93064620145401</c:v>
                </c:pt>
                <c:pt idx="71623">
                  <c:v>165.93296295672801</c:v>
                </c:pt>
                <c:pt idx="71624">
                  <c:v>165.93527971200101</c:v>
                </c:pt>
                <c:pt idx="71625">
                  <c:v>165.937596467275</c:v>
                </c:pt>
                <c:pt idx="71626">
                  <c:v>165.939913222548</c:v>
                </c:pt>
                <c:pt idx="71627">
                  <c:v>165.942229977822</c:v>
                </c:pt>
                <c:pt idx="71628">
                  <c:v>165.94454673309599</c:v>
                </c:pt>
                <c:pt idx="71629">
                  <c:v>165.94686348836899</c:v>
                </c:pt>
                <c:pt idx="71630">
                  <c:v>165.94918024364301</c:v>
                </c:pt>
                <c:pt idx="71631">
                  <c:v>165.95149699891601</c:v>
                </c:pt>
                <c:pt idx="71632">
                  <c:v>165.95381375419001</c:v>
                </c:pt>
                <c:pt idx="71633">
                  <c:v>165.95613050946301</c:v>
                </c:pt>
                <c:pt idx="71634">
                  <c:v>165.958447264737</c:v>
                </c:pt>
                <c:pt idx="71635">
                  <c:v>165.96076402001</c:v>
                </c:pt>
                <c:pt idx="71636">
                  <c:v>165.963080775284</c:v>
                </c:pt>
                <c:pt idx="71637">
                  <c:v>165.965397530557</c:v>
                </c:pt>
                <c:pt idx="71638">
                  <c:v>165.96771428583099</c:v>
                </c:pt>
                <c:pt idx="71639">
                  <c:v>165.97003104110399</c:v>
                </c:pt>
                <c:pt idx="71640">
                  <c:v>165.97234779637799</c:v>
                </c:pt>
                <c:pt idx="71641">
                  <c:v>165.97466455165201</c:v>
                </c:pt>
                <c:pt idx="71642">
                  <c:v>165.97698130692501</c:v>
                </c:pt>
                <c:pt idx="71643">
                  <c:v>165.97929806219901</c:v>
                </c:pt>
                <c:pt idx="71644">
                  <c:v>165.98161481747201</c:v>
                </c:pt>
                <c:pt idx="71645">
                  <c:v>165.983931572746</c:v>
                </c:pt>
                <c:pt idx="71646">
                  <c:v>165.986248328019</c:v>
                </c:pt>
                <c:pt idx="71647">
                  <c:v>165.988565083293</c:v>
                </c:pt>
                <c:pt idx="71648">
                  <c:v>165.990881838566</c:v>
                </c:pt>
                <c:pt idx="71649">
                  <c:v>165.99319859383999</c:v>
                </c:pt>
                <c:pt idx="71650">
                  <c:v>165.99551534911299</c:v>
                </c:pt>
                <c:pt idx="71651">
                  <c:v>165.99783210438699</c:v>
                </c:pt>
                <c:pt idx="71652">
                  <c:v>166.00014885965999</c:v>
                </c:pt>
                <c:pt idx="71653">
                  <c:v>166.00246561493401</c:v>
                </c:pt>
                <c:pt idx="71654">
                  <c:v>166.00478237020801</c:v>
                </c:pt>
                <c:pt idx="71655">
                  <c:v>166.00709912548101</c:v>
                </c:pt>
                <c:pt idx="71656">
                  <c:v>166.009415880755</c:v>
                </c:pt>
                <c:pt idx="71657">
                  <c:v>166.011732636028</c:v>
                </c:pt>
                <c:pt idx="71658">
                  <c:v>166.014049391302</c:v>
                </c:pt>
                <c:pt idx="71659">
                  <c:v>166.016366146575</c:v>
                </c:pt>
                <c:pt idx="71660">
                  <c:v>166.01868290184899</c:v>
                </c:pt>
                <c:pt idx="71661">
                  <c:v>166.02099965712199</c:v>
                </c:pt>
                <c:pt idx="71662">
                  <c:v>166.02331641239601</c:v>
                </c:pt>
                <c:pt idx="71663">
                  <c:v>166.02563316766901</c:v>
                </c:pt>
                <c:pt idx="71664">
                  <c:v>166.02794992294301</c:v>
                </c:pt>
                <c:pt idx="71665">
                  <c:v>166.030266678217</c:v>
                </c:pt>
                <c:pt idx="71666">
                  <c:v>166.03258343349</c:v>
                </c:pt>
                <c:pt idx="71667">
                  <c:v>166.034900188764</c:v>
                </c:pt>
                <c:pt idx="71668">
                  <c:v>166.037216944037</c:v>
                </c:pt>
                <c:pt idx="71669">
                  <c:v>166.03953369931099</c:v>
                </c:pt>
                <c:pt idx="71670">
                  <c:v>166.04185045458399</c:v>
                </c:pt>
                <c:pt idx="71671">
                  <c:v>166.04416720985799</c:v>
                </c:pt>
                <c:pt idx="71672">
                  <c:v>166.04648396513099</c:v>
                </c:pt>
                <c:pt idx="71673">
                  <c:v>166.04880072040501</c:v>
                </c:pt>
                <c:pt idx="71674">
                  <c:v>166.05111747567801</c:v>
                </c:pt>
                <c:pt idx="71675">
                  <c:v>166.05343423095201</c:v>
                </c:pt>
                <c:pt idx="71676">
                  <c:v>166.05575098622501</c:v>
                </c:pt>
                <c:pt idx="71677">
                  <c:v>166.058067741499</c:v>
                </c:pt>
                <c:pt idx="71678">
                  <c:v>166.060384496773</c:v>
                </c:pt>
                <c:pt idx="71679">
                  <c:v>166.062701252046</c:v>
                </c:pt>
                <c:pt idx="71680">
                  <c:v>166.06501800731999</c:v>
                </c:pt>
                <c:pt idx="71681">
                  <c:v>166.06733476259299</c:v>
                </c:pt>
                <c:pt idx="71682">
                  <c:v>166.06965151786699</c:v>
                </c:pt>
                <c:pt idx="71683">
                  <c:v>166.07196827313999</c:v>
                </c:pt>
                <c:pt idx="71684">
                  <c:v>166.07428502841401</c:v>
                </c:pt>
                <c:pt idx="71685">
                  <c:v>166.07660178368701</c:v>
                </c:pt>
                <c:pt idx="71686">
                  <c:v>166.07891853896101</c:v>
                </c:pt>
                <c:pt idx="71687">
                  <c:v>166.08123529423401</c:v>
                </c:pt>
                <c:pt idx="71688">
                  <c:v>166.083552049508</c:v>
                </c:pt>
                <c:pt idx="71689">
                  <c:v>166.085868804781</c:v>
                </c:pt>
                <c:pt idx="71690">
                  <c:v>166.088185560055</c:v>
                </c:pt>
                <c:pt idx="71691">
                  <c:v>166.09050231532899</c:v>
                </c:pt>
                <c:pt idx="71692">
                  <c:v>166.09281907060199</c:v>
                </c:pt>
                <c:pt idx="71693">
                  <c:v>166.09513582587601</c:v>
                </c:pt>
                <c:pt idx="71694">
                  <c:v>166.09745258114901</c:v>
                </c:pt>
                <c:pt idx="71695">
                  <c:v>166.09976933642301</c:v>
                </c:pt>
                <c:pt idx="71696">
                  <c:v>166.10208609169601</c:v>
                </c:pt>
                <c:pt idx="71697">
                  <c:v>166.10440284697</c:v>
                </c:pt>
                <c:pt idx="71698">
                  <c:v>166.106719602243</c:v>
                </c:pt>
                <c:pt idx="71699">
                  <c:v>166.109036357517</c:v>
                </c:pt>
                <c:pt idx="71700">
                  <c:v>166.11135311279</c:v>
                </c:pt>
                <c:pt idx="71701">
                  <c:v>166.11366986806399</c:v>
                </c:pt>
                <c:pt idx="71702">
                  <c:v>166.11598662333699</c:v>
                </c:pt>
                <c:pt idx="71703">
                  <c:v>166.11830337861099</c:v>
                </c:pt>
                <c:pt idx="71704">
                  <c:v>166.12062013388501</c:v>
                </c:pt>
                <c:pt idx="71705">
                  <c:v>166.12293688915801</c:v>
                </c:pt>
                <c:pt idx="71706">
                  <c:v>166.12525364443201</c:v>
                </c:pt>
                <c:pt idx="71707">
                  <c:v>166.12757039970501</c:v>
                </c:pt>
                <c:pt idx="71708">
                  <c:v>166.129887154979</c:v>
                </c:pt>
                <c:pt idx="71709">
                  <c:v>166.132203910252</c:v>
                </c:pt>
                <c:pt idx="71710">
                  <c:v>166.134520665526</c:v>
                </c:pt>
                <c:pt idx="71711">
                  <c:v>166.136837420799</c:v>
                </c:pt>
                <c:pt idx="71712">
                  <c:v>166.13915417607299</c:v>
                </c:pt>
                <c:pt idx="71713">
                  <c:v>166.14147093134599</c:v>
                </c:pt>
                <c:pt idx="71714">
                  <c:v>166.14378768661999</c:v>
                </c:pt>
                <c:pt idx="71715">
                  <c:v>166.14610444189401</c:v>
                </c:pt>
                <c:pt idx="71716">
                  <c:v>166.14842119716701</c:v>
                </c:pt>
                <c:pt idx="71717">
                  <c:v>166.15073795244101</c:v>
                </c:pt>
                <c:pt idx="71718">
                  <c:v>166.15305470771401</c:v>
                </c:pt>
                <c:pt idx="71719">
                  <c:v>166.155371462988</c:v>
                </c:pt>
                <c:pt idx="71720">
                  <c:v>166.157688218261</c:v>
                </c:pt>
                <c:pt idx="71721">
                  <c:v>166.160004973535</c:v>
                </c:pt>
                <c:pt idx="71722">
                  <c:v>166.162321728808</c:v>
                </c:pt>
                <c:pt idx="71723">
                  <c:v>166.16463848408199</c:v>
                </c:pt>
                <c:pt idx="71724">
                  <c:v>166.16695523935499</c:v>
                </c:pt>
                <c:pt idx="71725">
                  <c:v>166.16927199462901</c:v>
                </c:pt>
                <c:pt idx="71726">
                  <c:v>166.17158874990201</c:v>
                </c:pt>
                <c:pt idx="71727">
                  <c:v>166.17390550517601</c:v>
                </c:pt>
                <c:pt idx="71728">
                  <c:v>166.17622226045</c:v>
                </c:pt>
                <c:pt idx="71729">
                  <c:v>166.178539015723</c:v>
                </c:pt>
                <c:pt idx="71730">
                  <c:v>166.180855770997</c:v>
                </c:pt>
                <c:pt idx="71731">
                  <c:v>166.18317252627</c:v>
                </c:pt>
                <c:pt idx="71732">
                  <c:v>166.18548928154399</c:v>
                </c:pt>
                <c:pt idx="71733">
                  <c:v>166.18780603681699</c:v>
                </c:pt>
                <c:pt idx="71734">
                  <c:v>166.19012279209099</c:v>
                </c:pt>
                <c:pt idx="71735">
                  <c:v>166.19243954736399</c:v>
                </c:pt>
                <c:pt idx="71736">
                  <c:v>166.19475630263801</c:v>
                </c:pt>
                <c:pt idx="71737">
                  <c:v>166.19707305791101</c:v>
                </c:pt>
                <c:pt idx="71738">
                  <c:v>166.19938981318501</c:v>
                </c:pt>
                <c:pt idx="71739">
                  <c:v>166.20170656845801</c:v>
                </c:pt>
                <c:pt idx="71740">
                  <c:v>166.204023323732</c:v>
                </c:pt>
                <c:pt idx="71741">
                  <c:v>166.206340079006</c:v>
                </c:pt>
                <c:pt idx="71742">
                  <c:v>166.208656834279</c:v>
                </c:pt>
                <c:pt idx="71743">
                  <c:v>166.21097358955299</c:v>
                </c:pt>
                <c:pt idx="71744">
                  <c:v>166.21329034482599</c:v>
                </c:pt>
                <c:pt idx="71745">
                  <c:v>166.21560710009999</c:v>
                </c:pt>
                <c:pt idx="71746">
                  <c:v>166.21792385537299</c:v>
                </c:pt>
                <c:pt idx="71747">
                  <c:v>166.22024061064701</c:v>
                </c:pt>
                <c:pt idx="71748">
                  <c:v>166.22255736592001</c:v>
                </c:pt>
                <c:pt idx="71749">
                  <c:v>166.22487412119401</c:v>
                </c:pt>
                <c:pt idx="71750">
                  <c:v>166.22719087646701</c:v>
                </c:pt>
                <c:pt idx="71751">
                  <c:v>166.229507631741</c:v>
                </c:pt>
                <c:pt idx="71752">
                  <c:v>166.231824387014</c:v>
                </c:pt>
                <c:pt idx="71753">
                  <c:v>166.234141142288</c:v>
                </c:pt>
                <c:pt idx="71754">
                  <c:v>166.23645789756199</c:v>
                </c:pt>
                <c:pt idx="71755">
                  <c:v>166.23877465283499</c:v>
                </c:pt>
                <c:pt idx="71756">
                  <c:v>166.24109140810901</c:v>
                </c:pt>
                <c:pt idx="71757">
                  <c:v>166.24340816338201</c:v>
                </c:pt>
                <c:pt idx="71758">
                  <c:v>166.24572491865601</c:v>
                </c:pt>
                <c:pt idx="71759">
                  <c:v>166.24804167392901</c:v>
                </c:pt>
                <c:pt idx="71760">
                  <c:v>166.250358429203</c:v>
                </c:pt>
                <c:pt idx="71761">
                  <c:v>166.252675184476</c:v>
                </c:pt>
                <c:pt idx="71762">
                  <c:v>166.25499193975</c:v>
                </c:pt>
                <c:pt idx="71763">
                  <c:v>166.257308695023</c:v>
                </c:pt>
                <c:pt idx="71764">
                  <c:v>166.25962545029699</c:v>
                </c:pt>
                <c:pt idx="71765">
                  <c:v>166.26194220557099</c:v>
                </c:pt>
                <c:pt idx="71766">
                  <c:v>166.26425896084399</c:v>
                </c:pt>
                <c:pt idx="71767">
                  <c:v>166.26657571611801</c:v>
                </c:pt>
                <c:pt idx="71768">
                  <c:v>166.26889247139101</c:v>
                </c:pt>
                <c:pt idx="71769">
                  <c:v>166.27120922666501</c:v>
                </c:pt>
                <c:pt idx="71770">
                  <c:v>166.27352598193801</c:v>
                </c:pt>
                <c:pt idx="71771">
                  <c:v>166.275842737212</c:v>
                </c:pt>
                <c:pt idx="71772">
                  <c:v>166.278159492485</c:v>
                </c:pt>
                <c:pt idx="71773">
                  <c:v>166.280476247759</c:v>
                </c:pt>
                <c:pt idx="71774">
                  <c:v>166.282793003032</c:v>
                </c:pt>
                <c:pt idx="71775">
                  <c:v>166.28510975830599</c:v>
                </c:pt>
                <c:pt idx="71776">
                  <c:v>166.28742651357899</c:v>
                </c:pt>
                <c:pt idx="71777">
                  <c:v>166.28974326885299</c:v>
                </c:pt>
                <c:pt idx="71778">
                  <c:v>166.29206002412701</c:v>
                </c:pt>
                <c:pt idx="71779">
                  <c:v>166.29437677940001</c:v>
                </c:pt>
                <c:pt idx="71780">
                  <c:v>166.29669353467401</c:v>
                </c:pt>
                <c:pt idx="71781">
                  <c:v>166.29901028994701</c:v>
                </c:pt>
                <c:pt idx="71782">
                  <c:v>166.301327045221</c:v>
                </c:pt>
                <c:pt idx="71783">
                  <c:v>166.303643800494</c:v>
                </c:pt>
                <c:pt idx="71784">
                  <c:v>166.305960555768</c:v>
                </c:pt>
                <c:pt idx="71785">
                  <c:v>166.308277311041</c:v>
                </c:pt>
                <c:pt idx="71786">
                  <c:v>166.31059406631499</c:v>
                </c:pt>
                <c:pt idx="71787">
                  <c:v>166.31291082158799</c:v>
                </c:pt>
                <c:pt idx="71788">
                  <c:v>166.31522757686199</c:v>
                </c:pt>
                <c:pt idx="71789">
                  <c:v>166.31754433213499</c:v>
                </c:pt>
                <c:pt idx="71790">
                  <c:v>166.31986108740901</c:v>
                </c:pt>
                <c:pt idx="71791">
                  <c:v>166.322177842683</c:v>
                </c:pt>
                <c:pt idx="71792">
                  <c:v>166.324494597956</c:v>
                </c:pt>
                <c:pt idx="71793">
                  <c:v>166.32681135323</c:v>
                </c:pt>
                <c:pt idx="71794">
                  <c:v>166.329128108503</c:v>
                </c:pt>
                <c:pt idx="71795">
                  <c:v>166.33144486377699</c:v>
                </c:pt>
                <c:pt idx="71796">
                  <c:v>166.33376161904999</c:v>
                </c:pt>
                <c:pt idx="71797">
                  <c:v>166.33607837432399</c:v>
                </c:pt>
                <c:pt idx="71798">
                  <c:v>166.33839512959699</c:v>
                </c:pt>
                <c:pt idx="71799">
                  <c:v>166.34071188487101</c:v>
                </c:pt>
                <c:pt idx="71800">
                  <c:v>166.34302864014401</c:v>
                </c:pt>
                <c:pt idx="71801">
                  <c:v>166.34534539541801</c:v>
                </c:pt>
                <c:pt idx="71802">
                  <c:v>166.347662150692</c:v>
                </c:pt>
                <c:pt idx="71803">
                  <c:v>166.349978905965</c:v>
                </c:pt>
                <c:pt idx="71804">
                  <c:v>166.352295661239</c:v>
                </c:pt>
                <c:pt idx="71805">
                  <c:v>166.354612416512</c:v>
                </c:pt>
                <c:pt idx="71806">
                  <c:v>166.35692917178599</c:v>
                </c:pt>
                <c:pt idx="71807">
                  <c:v>166.35924592705899</c:v>
                </c:pt>
                <c:pt idx="71808">
                  <c:v>166.36156268233299</c:v>
                </c:pt>
                <c:pt idx="71809">
                  <c:v>166.36387943760599</c:v>
                </c:pt>
                <c:pt idx="71810">
                  <c:v>166.36619619288001</c:v>
                </c:pt>
                <c:pt idx="71811">
                  <c:v>166.36851294815301</c:v>
                </c:pt>
                <c:pt idx="71812">
                  <c:v>166.37082970342701</c:v>
                </c:pt>
                <c:pt idx="71813">
                  <c:v>166.37314645870001</c:v>
                </c:pt>
                <c:pt idx="71814">
                  <c:v>166.375463213974</c:v>
                </c:pt>
                <c:pt idx="71815">
                  <c:v>166.377779969248</c:v>
                </c:pt>
                <c:pt idx="71816">
                  <c:v>166.380096724521</c:v>
                </c:pt>
                <c:pt idx="71817">
                  <c:v>166.38241347979499</c:v>
                </c:pt>
                <c:pt idx="71818">
                  <c:v>166.38473023506799</c:v>
                </c:pt>
                <c:pt idx="71819">
                  <c:v>166.38704699034199</c:v>
                </c:pt>
                <c:pt idx="71820">
                  <c:v>166.38936374561499</c:v>
                </c:pt>
                <c:pt idx="71821">
                  <c:v>166.39168050088901</c:v>
                </c:pt>
                <c:pt idx="71822">
                  <c:v>166.39399725616201</c:v>
                </c:pt>
                <c:pt idx="71823">
                  <c:v>166.396314011436</c:v>
                </c:pt>
                <c:pt idx="71824">
                  <c:v>166.398630766709</c:v>
                </c:pt>
                <c:pt idx="71825">
                  <c:v>166.400947521983</c:v>
                </c:pt>
                <c:pt idx="71826">
                  <c:v>166.403264277256</c:v>
                </c:pt>
                <c:pt idx="71827">
                  <c:v>166.40558103252999</c:v>
                </c:pt>
                <c:pt idx="71828">
                  <c:v>166.40789778780399</c:v>
                </c:pt>
                <c:pt idx="71829">
                  <c:v>166.41021454307699</c:v>
                </c:pt>
                <c:pt idx="71830">
                  <c:v>166.41253129835101</c:v>
                </c:pt>
                <c:pt idx="71831">
                  <c:v>166.41484805362401</c:v>
                </c:pt>
                <c:pt idx="71832">
                  <c:v>166.41716480889801</c:v>
                </c:pt>
                <c:pt idx="71833">
                  <c:v>166.41948156417101</c:v>
                </c:pt>
                <c:pt idx="71834">
                  <c:v>166.421798319445</c:v>
                </c:pt>
                <c:pt idx="71835">
                  <c:v>166.424115074718</c:v>
                </c:pt>
                <c:pt idx="71836">
                  <c:v>166.426431829992</c:v>
                </c:pt>
                <c:pt idx="71837">
                  <c:v>166.428748585265</c:v>
                </c:pt>
                <c:pt idx="71838">
                  <c:v>166.43106534053899</c:v>
                </c:pt>
                <c:pt idx="71839">
                  <c:v>166.43338209581199</c:v>
                </c:pt>
                <c:pt idx="71840">
                  <c:v>166.43569885108599</c:v>
                </c:pt>
                <c:pt idx="71841">
                  <c:v>166.43801560636001</c:v>
                </c:pt>
                <c:pt idx="71842">
                  <c:v>166.44033236163301</c:v>
                </c:pt>
                <c:pt idx="71843">
                  <c:v>166.44264911690701</c:v>
                </c:pt>
                <c:pt idx="71844">
                  <c:v>166.44496587218001</c:v>
                </c:pt>
                <c:pt idx="71845">
                  <c:v>166.447282627454</c:v>
                </c:pt>
                <c:pt idx="71846">
                  <c:v>166.449599382727</c:v>
                </c:pt>
                <c:pt idx="71847">
                  <c:v>166.451916138001</c:v>
                </c:pt>
                <c:pt idx="71848">
                  <c:v>166.454232893274</c:v>
                </c:pt>
                <c:pt idx="71849">
                  <c:v>166.45654964854799</c:v>
                </c:pt>
                <c:pt idx="71850">
                  <c:v>166.45886640382099</c:v>
                </c:pt>
                <c:pt idx="71851">
                  <c:v>166.46118315909499</c:v>
                </c:pt>
                <c:pt idx="71852">
                  <c:v>166.46349991436901</c:v>
                </c:pt>
                <c:pt idx="71853">
                  <c:v>166.46581666964201</c:v>
                </c:pt>
                <c:pt idx="71854">
                  <c:v>166.468133424916</c:v>
                </c:pt>
                <c:pt idx="71855">
                  <c:v>166.470450180189</c:v>
                </c:pt>
                <c:pt idx="71856">
                  <c:v>166.472766935463</c:v>
                </c:pt>
                <c:pt idx="71857">
                  <c:v>166.475083690736</c:v>
                </c:pt>
                <c:pt idx="71858">
                  <c:v>166.47740044600999</c:v>
                </c:pt>
                <c:pt idx="71859">
                  <c:v>166.47971720128299</c:v>
                </c:pt>
                <c:pt idx="71860">
                  <c:v>166.48203395655699</c:v>
                </c:pt>
                <c:pt idx="71861">
                  <c:v>166.48435071182999</c:v>
                </c:pt>
                <c:pt idx="71862">
                  <c:v>166.48666746710401</c:v>
                </c:pt>
                <c:pt idx="71863">
                  <c:v>166.48898422237701</c:v>
                </c:pt>
                <c:pt idx="71864">
                  <c:v>166.49130097765101</c:v>
                </c:pt>
                <c:pt idx="71865">
                  <c:v>166.493617732925</c:v>
                </c:pt>
                <c:pt idx="71866">
                  <c:v>166.495934488198</c:v>
                </c:pt>
                <c:pt idx="71867">
                  <c:v>166.498251243472</c:v>
                </c:pt>
                <c:pt idx="71868">
                  <c:v>166.500567998745</c:v>
                </c:pt>
                <c:pt idx="71869">
                  <c:v>166.50288475401899</c:v>
                </c:pt>
                <c:pt idx="71870">
                  <c:v>166.50520150929199</c:v>
                </c:pt>
                <c:pt idx="71871">
                  <c:v>166.50751826456599</c:v>
                </c:pt>
                <c:pt idx="71872">
                  <c:v>166.50983501983899</c:v>
                </c:pt>
                <c:pt idx="71873">
                  <c:v>166.51215177511301</c:v>
                </c:pt>
                <c:pt idx="71874">
                  <c:v>166.51446853038601</c:v>
                </c:pt>
                <c:pt idx="71875">
                  <c:v>166.51678528566001</c:v>
                </c:pt>
                <c:pt idx="71876">
                  <c:v>166.51910204093301</c:v>
                </c:pt>
                <c:pt idx="71877">
                  <c:v>166.521418796207</c:v>
                </c:pt>
                <c:pt idx="71878">
                  <c:v>166.523735551481</c:v>
                </c:pt>
                <c:pt idx="71879">
                  <c:v>166.526052306754</c:v>
                </c:pt>
                <c:pt idx="71880">
                  <c:v>166.52836906202799</c:v>
                </c:pt>
                <c:pt idx="71881">
                  <c:v>166.53068581730099</c:v>
                </c:pt>
                <c:pt idx="71882">
                  <c:v>166.53300257257499</c:v>
                </c:pt>
                <c:pt idx="71883">
                  <c:v>166.53531932784799</c:v>
                </c:pt>
                <c:pt idx="71884">
                  <c:v>166.53763608312201</c:v>
                </c:pt>
                <c:pt idx="71885">
                  <c:v>166.53995283839501</c:v>
                </c:pt>
                <c:pt idx="71886">
                  <c:v>166.542269593669</c:v>
                </c:pt>
                <c:pt idx="71887">
                  <c:v>166.544586348942</c:v>
                </c:pt>
                <c:pt idx="71888">
                  <c:v>166.546903104216</c:v>
                </c:pt>
                <c:pt idx="71889">
                  <c:v>166.549219859489</c:v>
                </c:pt>
                <c:pt idx="71890">
                  <c:v>166.55153661476299</c:v>
                </c:pt>
                <c:pt idx="71891">
                  <c:v>166.55385337003699</c:v>
                </c:pt>
                <c:pt idx="71892">
                  <c:v>166.55617012530999</c:v>
                </c:pt>
                <c:pt idx="71893">
                  <c:v>166.55848688058401</c:v>
                </c:pt>
                <c:pt idx="71894">
                  <c:v>166.56080363585701</c:v>
                </c:pt>
                <c:pt idx="71895">
                  <c:v>166.56312039113101</c:v>
                </c:pt>
                <c:pt idx="71896">
                  <c:v>166.56543714640401</c:v>
                </c:pt>
                <c:pt idx="71897">
                  <c:v>166.567753901678</c:v>
                </c:pt>
                <c:pt idx="71898">
                  <c:v>166.570070656951</c:v>
                </c:pt>
                <c:pt idx="71899">
                  <c:v>166.572387412225</c:v>
                </c:pt>
                <c:pt idx="71900">
                  <c:v>166.574704167498</c:v>
                </c:pt>
                <c:pt idx="71901">
                  <c:v>166.57702092277199</c:v>
                </c:pt>
                <c:pt idx="71902">
                  <c:v>166.57933767804599</c:v>
                </c:pt>
                <c:pt idx="71903">
                  <c:v>166.58165443331899</c:v>
                </c:pt>
                <c:pt idx="71904">
                  <c:v>166.58397118859301</c:v>
                </c:pt>
                <c:pt idx="71905">
                  <c:v>166.58628794386601</c:v>
                </c:pt>
                <c:pt idx="71906">
                  <c:v>166.58860469914001</c:v>
                </c:pt>
                <c:pt idx="71907">
                  <c:v>166.59092145441301</c:v>
                </c:pt>
                <c:pt idx="71908">
                  <c:v>166.593238209687</c:v>
                </c:pt>
                <c:pt idx="71909">
                  <c:v>166.59555496496</c:v>
                </c:pt>
                <c:pt idx="71910">
                  <c:v>166.597871720234</c:v>
                </c:pt>
                <c:pt idx="71911">
                  <c:v>166.600188475507</c:v>
                </c:pt>
                <c:pt idx="71912">
                  <c:v>166.60250523078099</c:v>
                </c:pt>
                <c:pt idx="71913">
                  <c:v>166.60482198605399</c:v>
                </c:pt>
                <c:pt idx="71914">
                  <c:v>166.60713874132799</c:v>
                </c:pt>
                <c:pt idx="71915">
                  <c:v>166.60945549660201</c:v>
                </c:pt>
                <c:pt idx="71916">
                  <c:v>166.61177225187501</c:v>
                </c:pt>
                <c:pt idx="71917">
                  <c:v>166.614089007149</c:v>
                </c:pt>
                <c:pt idx="71918">
                  <c:v>166.616405762422</c:v>
                </c:pt>
                <c:pt idx="71919">
                  <c:v>166.618722517696</c:v>
                </c:pt>
                <c:pt idx="71920">
                  <c:v>166.621039272969</c:v>
                </c:pt>
                <c:pt idx="71921">
                  <c:v>166.62335602824299</c:v>
                </c:pt>
                <c:pt idx="71922">
                  <c:v>166.62567278351599</c:v>
                </c:pt>
                <c:pt idx="71923">
                  <c:v>166.62798953878999</c:v>
                </c:pt>
                <c:pt idx="71924">
                  <c:v>166.63030629406299</c:v>
                </c:pt>
                <c:pt idx="71925">
                  <c:v>166.63262304933701</c:v>
                </c:pt>
                <c:pt idx="71926">
                  <c:v>166.63493980461001</c:v>
                </c:pt>
                <c:pt idx="71927">
                  <c:v>166.63725655988401</c:v>
                </c:pt>
                <c:pt idx="71928">
                  <c:v>166.639573315158</c:v>
                </c:pt>
                <c:pt idx="71929">
                  <c:v>166.641890070431</c:v>
                </c:pt>
                <c:pt idx="71930">
                  <c:v>166.644206825705</c:v>
                </c:pt>
                <c:pt idx="71931">
                  <c:v>166.646523580978</c:v>
                </c:pt>
                <c:pt idx="71932">
                  <c:v>166.64884033625199</c:v>
                </c:pt>
                <c:pt idx="71933">
                  <c:v>166.65115709152499</c:v>
                </c:pt>
                <c:pt idx="71934">
                  <c:v>166.65347384679899</c:v>
                </c:pt>
                <c:pt idx="71935">
                  <c:v>166.65579060207199</c:v>
                </c:pt>
                <c:pt idx="71936">
                  <c:v>166.65810735734601</c:v>
                </c:pt>
                <c:pt idx="71937">
                  <c:v>166.66042411261901</c:v>
                </c:pt>
                <c:pt idx="71938">
                  <c:v>166.66274086789301</c:v>
                </c:pt>
                <c:pt idx="71939">
                  <c:v>166.665057623167</c:v>
                </c:pt>
                <c:pt idx="71940">
                  <c:v>166.66737437844</c:v>
                </c:pt>
                <c:pt idx="71941">
                  <c:v>166.669691133714</c:v>
                </c:pt>
                <c:pt idx="71942">
                  <c:v>166.672007888987</c:v>
                </c:pt>
                <c:pt idx="71943">
                  <c:v>166.67432464426099</c:v>
                </c:pt>
                <c:pt idx="71944">
                  <c:v>166.67664139953399</c:v>
                </c:pt>
                <c:pt idx="71945">
                  <c:v>166.67895815480799</c:v>
                </c:pt>
                <c:pt idx="71946">
                  <c:v>166.68127491008099</c:v>
                </c:pt>
                <c:pt idx="71947">
                  <c:v>166.68359166535501</c:v>
                </c:pt>
                <c:pt idx="71948">
                  <c:v>166.68590842062801</c:v>
                </c:pt>
                <c:pt idx="71949">
                  <c:v>166.68822517590201</c:v>
                </c:pt>
                <c:pt idx="71950">
                  <c:v>166.69054193117501</c:v>
                </c:pt>
                <c:pt idx="71951">
                  <c:v>166.692858686449</c:v>
                </c:pt>
                <c:pt idx="71952">
                  <c:v>166.69517544172299</c:v>
                </c:pt>
                <c:pt idx="71953">
                  <c:v>166.697492196996</c:v>
                </c:pt>
                <c:pt idx="71954">
                  <c:v>166.69980895226999</c:v>
                </c:pt>
                <c:pt idx="71955">
                  <c:v>166.70212570754299</c:v>
                </c:pt>
                <c:pt idx="71956">
                  <c:v>166.70444246281701</c:v>
                </c:pt>
                <c:pt idx="71957">
                  <c:v>166.70675921809001</c:v>
                </c:pt>
                <c:pt idx="71958">
                  <c:v>166.70907597336401</c:v>
                </c:pt>
                <c:pt idx="71959">
                  <c:v>166.71139272863701</c:v>
                </c:pt>
                <c:pt idx="71960">
                  <c:v>166.713709483911</c:v>
                </c:pt>
                <c:pt idx="71961">
                  <c:v>166.716026239184</c:v>
                </c:pt>
                <c:pt idx="71962">
                  <c:v>166.718342994458</c:v>
                </c:pt>
                <c:pt idx="71963">
                  <c:v>166.720659749731</c:v>
                </c:pt>
                <c:pt idx="71964">
                  <c:v>166.72297650500499</c:v>
                </c:pt>
                <c:pt idx="71965">
                  <c:v>166.72529326027899</c:v>
                </c:pt>
                <c:pt idx="71966">
                  <c:v>166.72761001555199</c:v>
                </c:pt>
                <c:pt idx="71967">
                  <c:v>166.72992677082601</c:v>
                </c:pt>
                <c:pt idx="71968">
                  <c:v>166.73224352609901</c:v>
                </c:pt>
                <c:pt idx="71969">
                  <c:v>166.73456028137301</c:v>
                </c:pt>
                <c:pt idx="71970">
                  <c:v>166.73687703664601</c:v>
                </c:pt>
                <c:pt idx="71971">
                  <c:v>166.73919379192</c:v>
                </c:pt>
                <c:pt idx="71972">
                  <c:v>166.741510547193</c:v>
                </c:pt>
                <c:pt idx="71973">
                  <c:v>166.743827302467</c:v>
                </c:pt>
                <c:pt idx="71974">
                  <c:v>166.74614405774</c:v>
                </c:pt>
                <c:pt idx="71975">
                  <c:v>166.74846081301399</c:v>
                </c:pt>
                <c:pt idx="71976">
                  <c:v>166.75077756828699</c:v>
                </c:pt>
                <c:pt idx="71977">
                  <c:v>166.75309432356099</c:v>
                </c:pt>
                <c:pt idx="71978">
                  <c:v>166.75541107883501</c:v>
                </c:pt>
                <c:pt idx="71979">
                  <c:v>166.75772783410801</c:v>
                </c:pt>
                <c:pt idx="71980">
                  <c:v>166.76004458938201</c:v>
                </c:pt>
                <c:pt idx="71981">
                  <c:v>166.76236134465501</c:v>
                </c:pt>
                <c:pt idx="71982">
                  <c:v>166.764678099929</c:v>
                </c:pt>
                <c:pt idx="71983">
                  <c:v>166.766994855202</c:v>
                </c:pt>
                <c:pt idx="71984">
                  <c:v>166.769311610476</c:v>
                </c:pt>
                <c:pt idx="71985">
                  <c:v>166.771628365749</c:v>
                </c:pt>
                <c:pt idx="71986">
                  <c:v>166.77394512102299</c:v>
                </c:pt>
                <c:pt idx="71987">
                  <c:v>166.77626187629599</c:v>
                </c:pt>
                <c:pt idx="71988">
                  <c:v>166.77857863157001</c:v>
                </c:pt>
                <c:pt idx="71989">
                  <c:v>166.78089538684401</c:v>
                </c:pt>
                <c:pt idx="71990">
                  <c:v>166.78321214211701</c:v>
                </c:pt>
                <c:pt idx="71991">
                  <c:v>166.785528897391</c:v>
                </c:pt>
                <c:pt idx="71992">
                  <c:v>166.787845652664</c:v>
                </c:pt>
                <c:pt idx="71993">
                  <c:v>166.790162407938</c:v>
                </c:pt>
                <c:pt idx="71994">
                  <c:v>166.792479163211</c:v>
                </c:pt>
                <c:pt idx="71995">
                  <c:v>166.79479591848499</c:v>
                </c:pt>
                <c:pt idx="71996">
                  <c:v>166.79711267375799</c:v>
                </c:pt>
                <c:pt idx="71997">
                  <c:v>166.79942942903199</c:v>
                </c:pt>
                <c:pt idx="71998">
                  <c:v>166.80174618430499</c:v>
                </c:pt>
                <c:pt idx="71999">
                  <c:v>166.80406293957901</c:v>
                </c:pt>
                <c:pt idx="72000">
                  <c:v>166.80637969485201</c:v>
                </c:pt>
                <c:pt idx="72001">
                  <c:v>166.80869645012601</c:v>
                </c:pt>
                <c:pt idx="72002">
                  <c:v>166.8110132054</c:v>
                </c:pt>
                <c:pt idx="72003">
                  <c:v>166.813329960673</c:v>
                </c:pt>
                <c:pt idx="72004">
                  <c:v>166.815646715947</c:v>
                </c:pt>
                <c:pt idx="72005">
                  <c:v>166.81796347122</c:v>
                </c:pt>
                <c:pt idx="72006">
                  <c:v>166.82028022649399</c:v>
                </c:pt>
                <c:pt idx="72007">
                  <c:v>166.82259698176699</c:v>
                </c:pt>
                <c:pt idx="72008">
                  <c:v>166.82491373704099</c:v>
                </c:pt>
                <c:pt idx="72009">
                  <c:v>166.82723049231399</c:v>
                </c:pt>
                <c:pt idx="72010">
                  <c:v>166.82954724758801</c:v>
                </c:pt>
                <c:pt idx="72011">
                  <c:v>166.83186400286101</c:v>
                </c:pt>
                <c:pt idx="72012">
                  <c:v>166.83418075813501</c:v>
                </c:pt>
                <c:pt idx="72013">
                  <c:v>166.83649751340801</c:v>
                </c:pt>
                <c:pt idx="72014">
                  <c:v>166.838814268682</c:v>
                </c:pt>
                <c:pt idx="72015">
                  <c:v>166.841131023956</c:v>
                </c:pt>
                <c:pt idx="72016">
                  <c:v>166.843447779229</c:v>
                </c:pt>
                <c:pt idx="72017">
                  <c:v>166.84576453450299</c:v>
                </c:pt>
                <c:pt idx="72018">
                  <c:v>166.84808128977599</c:v>
                </c:pt>
                <c:pt idx="72019">
                  <c:v>166.85039804505001</c:v>
                </c:pt>
                <c:pt idx="72020">
                  <c:v>166.85271480032301</c:v>
                </c:pt>
                <c:pt idx="72021">
                  <c:v>166.85503155559701</c:v>
                </c:pt>
                <c:pt idx="72022">
                  <c:v>166.85734831087001</c:v>
                </c:pt>
                <c:pt idx="72023">
                  <c:v>166.859665066144</c:v>
                </c:pt>
                <c:pt idx="72024">
                  <c:v>166.861981821417</c:v>
                </c:pt>
                <c:pt idx="72025">
                  <c:v>166.864298576691</c:v>
                </c:pt>
                <c:pt idx="72026">
                  <c:v>166.866615331964</c:v>
                </c:pt>
                <c:pt idx="72027">
                  <c:v>166.86893208723799</c:v>
                </c:pt>
                <c:pt idx="72028">
                  <c:v>166.87124884251199</c:v>
                </c:pt>
                <c:pt idx="72029">
                  <c:v>166.87356559778499</c:v>
                </c:pt>
                <c:pt idx="72030">
                  <c:v>166.87588235305901</c:v>
                </c:pt>
                <c:pt idx="72031">
                  <c:v>166.87819910833201</c:v>
                </c:pt>
                <c:pt idx="72032">
                  <c:v>166.88051586360601</c:v>
                </c:pt>
                <c:pt idx="72033">
                  <c:v>166.88283261887901</c:v>
                </c:pt>
                <c:pt idx="72034">
                  <c:v>166.885149374153</c:v>
                </c:pt>
                <c:pt idx="72035">
                  <c:v>166.887466129426</c:v>
                </c:pt>
                <c:pt idx="72036">
                  <c:v>166.8897828847</c:v>
                </c:pt>
                <c:pt idx="72037">
                  <c:v>166.892099639973</c:v>
                </c:pt>
                <c:pt idx="72038">
                  <c:v>166.89441639524699</c:v>
                </c:pt>
                <c:pt idx="72039">
                  <c:v>166.89673315052099</c:v>
                </c:pt>
                <c:pt idx="72040">
                  <c:v>166.89904990579399</c:v>
                </c:pt>
                <c:pt idx="72041">
                  <c:v>166.90136666106801</c:v>
                </c:pt>
                <c:pt idx="72042">
                  <c:v>166.90368341634101</c:v>
                </c:pt>
                <c:pt idx="72043">
                  <c:v>166.90600017161501</c:v>
                </c:pt>
                <c:pt idx="72044">
                  <c:v>166.90831692688801</c:v>
                </c:pt>
                <c:pt idx="72045">
                  <c:v>166.910633682162</c:v>
                </c:pt>
                <c:pt idx="72046">
                  <c:v>166.912950437435</c:v>
                </c:pt>
                <c:pt idx="72047">
                  <c:v>166.915267192709</c:v>
                </c:pt>
                <c:pt idx="72048">
                  <c:v>166.917583947982</c:v>
                </c:pt>
                <c:pt idx="72049">
                  <c:v>166.91990070325599</c:v>
                </c:pt>
                <c:pt idx="72050">
                  <c:v>166.92221745852899</c:v>
                </c:pt>
                <c:pt idx="72051">
                  <c:v>166.92453421380301</c:v>
                </c:pt>
                <c:pt idx="72052">
                  <c:v>166.92685096907701</c:v>
                </c:pt>
                <c:pt idx="72053">
                  <c:v>166.92916772435001</c:v>
                </c:pt>
                <c:pt idx="72054">
                  <c:v>166.931484479624</c:v>
                </c:pt>
                <c:pt idx="72055">
                  <c:v>166.933801234897</c:v>
                </c:pt>
                <c:pt idx="72056">
                  <c:v>166.936117990171</c:v>
                </c:pt>
                <c:pt idx="72057">
                  <c:v>166.938434745444</c:v>
                </c:pt>
                <c:pt idx="72058">
                  <c:v>166.94075150071799</c:v>
                </c:pt>
                <c:pt idx="72059">
                  <c:v>166.94306825599099</c:v>
                </c:pt>
                <c:pt idx="72060">
                  <c:v>166.94538501126499</c:v>
                </c:pt>
                <c:pt idx="72061">
                  <c:v>166.94770176653799</c:v>
                </c:pt>
                <c:pt idx="72062">
                  <c:v>166.95001852181201</c:v>
                </c:pt>
                <c:pt idx="72063">
                  <c:v>166.95233527708501</c:v>
                </c:pt>
                <c:pt idx="72064">
                  <c:v>166.95465203235901</c:v>
                </c:pt>
                <c:pt idx="72065">
                  <c:v>166.956968787633</c:v>
                </c:pt>
                <c:pt idx="72066">
                  <c:v>166.959285542906</c:v>
                </c:pt>
                <c:pt idx="72067">
                  <c:v>166.96160229818</c:v>
                </c:pt>
                <c:pt idx="72068">
                  <c:v>166.963919053453</c:v>
                </c:pt>
                <c:pt idx="72069">
                  <c:v>166.96623580872699</c:v>
                </c:pt>
                <c:pt idx="72070">
                  <c:v>166.96855256399999</c:v>
                </c:pt>
                <c:pt idx="72071">
                  <c:v>166.97086931927399</c:v>
                </c:pt>
                <c:pt idx="72072">
                  <c:v>166.97318607454699</c:v>
                </c:pt>
                <c:pt idx="72073">
                  <c:v>166.97550282982101</c:v>
                </c:pt>
                <c:pt idx="72074">
                  <c:v>166.97781958509401</c:v>
                </c:pt>
                <c:pt idx="72075">
                  <c:v>166.98013634036801</c:v>
                </c:pt>
                <c:pt idx="72076">
                  <c:v>166.982453095642</c:v>
                </c:pt>
                <c:pt idx="72077">
                  <c:v>166.984769850915</c:v>
                </c:pt>
                <c:pt idx="72078">
                  <c:v>166.987086606189</c:v>
                </c:pt>
                <c:pt idx="72079">
                  <c:v>166.989403361462</c:v>
                </c:pt>
                <c:pt idx="72080">
                  <c:v>166.99172011673599</c:v>
                </c:pt>
                <c:pt idx="72081">
                  <c:v>166.99403687200899</c:v>
                </c:pt>
                <c:pt idx="72082">
                  <c:v>166.99635362728301</c:v>
                </c:pt>
                <c:pt idx="72083">
                  <c:v>166.99867038255601</c:v>
                </c:pt>
                <c:pt idx="72084">
                  <c:v>167.00098713783001</c:v>
                </c:pt>
                <c:pt idx="72085">
                  <c:v>167.00330389310301</c:v>
                </c:pt>
                <c:pt idx="72086">
                  <c:v>167.005620648377</c:v>
                </c:pt>
                <c:pt idx="72087">
                  <c:v>167.00793740365</c:v>
                </c:pt>
                <c:pt idx="72088">
                  <c:v>167.010254158924</c:v>
                </c:pt>
                <c:pt idx="72089">
                  <c:v>167.01257091419799</c:v>
                </c:pt>
                <c:pt idx="72090">
                  <c:v>167.01488766947099</c:v>
                </c:pt>
                <c:pt idx="72091">
                  <c:v>167.01720442474499</c:v>
                </c:pt>
                <c:pt idx="72092">
                  <c:v>167.01952118001799</c:v>
                </c:pt>
                <c:pt idx="72093">
                  <c:v>167.02183793529201</c:v>
                </c:pt>
                <c:pt idx="72094">
                  <c:v>167.02415469056501</c:v>
                </c:pt>
                <c:pt idx="72095">
                  <c:v>167.02647144583901</c:v>
                </c:pt>
                <c:pt idx="72096">
                  <c:v>167.02878820111201</c:v>
                </c:pt>
                <c:pt idx="72097">
                  <c:v>167.031104956386</c:v>
                </c:pt>
                <c:pt idx="72098">
                  <c:v>167.033421711659</c:v>
                </c:pt>
                <c:pt idx="72099">
                  <c:v>167.035738466933</c:v>
                </c:pt>
                <c:pt idx="72100">
                  <c:v>167.038055222206</c:v>
                </c:pt>
                <c:pt idx="72101">
                  <c:v>167.04037197747999</c:v>
                </c:pt>
                <c:pt idx="72102">
                  <c:v>167.04268873275399</c:v>
                </c:pt>
                <c:pt idx="72103">
                  <c:v>167.04500548802699</c:v>
                </c:pt>
                <c:pt idx="72104">
                  <c:v>167.04732224330101</c:v>
                </c:pt>
                <c:pt idx="72105">
                  <c:v>167.04963899857401</c:v>
                </c:pt>
                <c:pt idx="72106">
                  <c:v>167.05195575384801</c:v>
                </c:pt>
                <c:pt idx="72107">
                  <c:v>167.05427250912101</c:v>
                </c:pt>
                <c:pt idx="72108">
                  <c:v>167.056589264395</c:v>
                </c:pt>
                <c:pt idx="72109">
                  <c:v>167.058906019668</c:v>
                </c:pt>
                <c:pt idx="72110">
                  <c:v>167.061222774942</c:v>
                </c:pt>
                <c:pt idx="72111">
                  <c:v>167.063539530215</c:v>
                </c:pt>
                <c:pt idx="72112">
                  <c:v>167.06585628548899</c:v>
                </c:pt>
                <c:pt idx="72113">
                  <c:v>167.06817304076199</c:v>
                </c:pt>
                <c:pt idx="72114">
                  <c:v>167.07048979603599</c:v>
                </c:pt>
                <c:pt idx="72115">
                  <c:v>167.07280655131001</c:v>
                </c:pt>
                <c:pt idx="72116">
                  <c:v>167.07512330658301</c:v>
                </c:pt>
                <c:pt idx="72117">
                  <c:v>167.077440061857</c:v>
                </c:pt>
                <c:pt idx="72118">
                  <c:v>167.07975681713</c:v>
                </c:pt>
                <c:pt idx="72119">
                  <c:v>167.082073572404</c:v>
                </c:pt>
                <c:pt idx="72120">
                  <c:v>167.084390327677</c:v>
                </c:pt>
                <c:pt idx="72121">
                  <c:v>167.08670708295099</c:v>
                </c:pt>
                <c:pt idx="72122">
                  <c:v>167.08902383822399</c:v>
                </c:pt>
                <c:pt idx="72123">
                  <c:v>167.09134059349799</c:v>
                </c:pt>
                <c:pt idx="72124">
                  <c:v>167.09365734877099</c:v>
                </c:pt>
                <c:pt idx="72125">
                  <c:v>167.09597410404501</c:v>
                </c:pt>
                <c:pt idx="72126">
                  <c:v>167.09829085931901</c:v>
                </c:pt>
                <c:pt idx="72127">
                  <c:v>167.10060761459201</c:v>
                </c:pt>
                <c:pt idx="72128">
                  <c:v>167.102924369866</c:v>
                </c:pt>
                <c:pt idx="72129">
                  <c:v>167.105241125139</c:v>
                </c:pt>
                <c:pt idx="72130">
                  <c:v>167.107557880413</c:v>
                </c:pt>
                <c:pt idx="72131">
                  <c:v>167.109874635686</c:v>
                </c:pt>
                <c:pt idx="72132">
                  <c:v>167.11219139095999</c:v>
                </c:pt>
                <c:pt idx="72133">
                  <c:v>167.11450814623299</c:v>
                </c:pt>
                <c:pt idx="72134">
                  <c:v>167.11682490150699</c:v>
                </c:pt>
                <c:pt idx="72135">
                  <c:v>167.11914165677999</c:v>
                </c:pt>
                <c:pt idx="72136">
                  <c:v>167.12145841205401</c:v>
                </c:pt>
                <c:pt idx="72137">
                  <c:v>167.12377516732701</c:v>
                </c:pt>
                <c:pt idx="72138">
                  <c:v>167.12609192260101</c:v>
                </c:pt>
                <c:pt idx="72139">
                  <c:v>167.128408677875</c:v>
                </c:pt>
                <c:pt idx="72140">
                  <c:v>167.130725433148</c:v>
                </c:pt>
                <c:pt idx="72141">
                  <c:v>167.133042188422</c:v>
                </c:pt>
                <c:pt idx="72142">
                  <c:v>167.135358943695</c:v>
                </c:pt>
                <c:pt idx="72143">
                  <c:v>167.13767569896899</c:v>
                </c:pt>
                <c:pt idx="72144">
                  <c:v>167.13999245424199</c:v>
                </c:pt>
                <c:pt idx="72145">
                  <c:v>167.14230920951599</c:v>
                </c:pt>
                <c:pt idx="72146">
                  <c:v>167.14462596478899</c:v>
                </c:pt>
                <c:pt idx="72147">
                  <c:v>167.14694272006301</c:v>
                </c:pt>
                <c:pt idx="72148">
                  <c:v>167.14925947533601</c:v>
                </c:pt>
                <c:pt idx="72149">
                  <c:v>167.15157623061</c:v>
                </c:pt>
                <c:pt idx="72150">
                  <c:v>167.153892985883</c:v>
                </c:pt>
                <c:pt idx="72151">
                  <c:v>167.156209741157</c:v>
                </c:pt>
                <c:pt idx="72152">
                  <c:v>167.15852649643099</c:v>
                </c:pt>
                <c:pt idx="72153">
                  <c:v>167.16084325170399</c:v>
                </c:pt>
                <c:pt idx="72154">
                  <c:v>167.16316000697799</c:v>
                </c:pt>
                <c:pt idx="72155">
                  <c:v>167.16547676225099</c:v>
                </c:pt>
                <c:pt idx="72156">
                  <c:v>167.16779351752501</c:v>
                </c:pt>
                <c:pt idx="72157">
                  <c:v>167.17011027279801</c:v>
                </c:pt>
                <c:pt idx="72158">
                  <c:v>167.17242702807201</c:v>
                </c:pt>
                <c:pt idx="72159">
                  <c:v>167.17474378334501</c:v>
                </c:pt>
                <c:pt idx="72160">
                  <c:v>167.177060538619</c:v>
                </c:pt>
                <c:pt idx="72161">
                  <c:v>167.179377293892</c:v>
                </c:pt>
                <c:pt idx="72162">
                  <c:v>167.181694049166</c:v>
                </c:pt>
                <c:pt idx="72163">
                  <c:v>167.184010804439</c:v>
                </c:pt>
                <c:pt idx="72164">
                  <c:v>167.18632755971299</c:v>
                </c:pt>
                <c:pt idx="72165">
                  <c:v>167.18864431498699</c:v>
                </c:pt>
                <c:pt idx="72166">
                  <c:v>167.19096107025999</c:v>
                </c:pt>
                <c:pt idx="72167">
                  <c:v>167.19327782553401</c:v>
                </c:pt>
                <c:pt idx="72168">
                  <c:v>167.19559458080701</c:v>
                </c:pt>
                <c:pt idx="72169">
                  <c:v>167.19791133608101</c:v>
                </c:pt>
                <c:pt idx="72170">
                  <c:v>167.20022809135401</c:v>
                </c:pt>
                <c:pt idx="72171">
                  <c:v>167.202544846628</c:v>
                </c:pt>
                <c:pt idx="72172">
                  <c:v>167.204861601901</c:v>
                </c:pt>
                <c:pt idx="72173">
                  <c:v>167.207178357175</c:v>
                </c:pt>
                <c:pt idx="72174">
                  <c:v>167.209495112448</c:v>
                </c:pt>
                <c:pt idx="72175">
                  <c:v>167.21181186772199</c:v>
                </c:pt>
                <c:pt idx="72176">
                  <c:v>167.21412862299599</c:v>
                </c:pt>
                <c:pt idx="72177">
                  <c:v>167.21644537826899</c:v>
                </c:pt>
                <c:pt idx="72178">
                  <c:v>167.21876213354301</c:v>
                </c:pt>
                <c:pt idx="72179">
                  <c:v>167.22107888881601</c:v>
                </c:pt>
                <c:pt idx="72180">
                  <c:v>167.22339564409</c:v>
                </c:pt>
                <c:pt idx="72181">
                  <c:v>167.225712399363</c:v>
                </c:pt>
                <c:pt idx="72182">
                  <c:v>167.228029154637</c:v>
                </c:pt>
                <c:pt idx="72183">
                  <c:v>167.23034590991</c:v>
                </c:pt>
                <c:pt idx="72184">
                  <c:v>167.23266266518399</c:v>
                </c:pt>
                <c:pt idx="72185">
                  <c:v>167.23497942045699</c:v>
                </c:pt>
                <c:pt idx="72186">
                  <c:v>167.23729617573099</c:v>
                </c:pt>
                <c:pt idx="72187">
                  <c:v>167.23961293100399</c:v>
                </c:pt>
                <c:pt idx="72188">
                  <c:v>167.24192968627801</c:v>
                </c:pt>
                <c:pt idx="72189">
                  <c:v>167.24424644155201</c:v>
                </c:pt>
                <c:pt idx="72190">
                  <c:v>167.24656319682501</c:v>
                </c:pt>
                <c:pt idx="72191">
                  <c:v>167.248879952099</c:v>
                </c:pt>
                <c:pt idx="72192">
                  <c:v>167.251196707372</c:v>
                </c:pt>
                <c:pt idx="72193">
                  <c:v>167.253513462646</c:v>
                </c:pt>
                <c:pt idx="72194">
                  <c:v>167.255830217919</c:v>
                </c:pt>
                <c:pt idx="72195">
                  <c:v>167.25814697319299</c:v>
                </c:pt>
                <c:pt idx="72196">
                  <c:v>167.26046372846599</c:v>
                </c:pt>
                <c:pt idx="72197">
                  <c:v>167.26278048373999</c:v>
                </c:pt>
                <c:pt idx="72198">
                  <c:v>167.26509723901299</c:v>
                </c:pt>
                <c:pt idx="72199">
                  <c:v>167.26741399428701</c:v>
                </c:pt>
                <c:pt idx="72200">
                  <c:v>167.26973074956001</c:v>
                </c:pt>
                <c:pt idx="72201">
                  <c:v>167.27204750483401</c:v>
                </c:pt>
                <c:pt idx="72202">
                  <c:v>167.274364260108</c:v>
                </c:pt>
                <c:pt idx="72203">
                  <c:v>167.276681015381</c:v>
                </c:pt>
                <c:pt idx="72204">
                  <c:v>167.278997770655</c:v>
                </c:pt>
                <c:pt idx="72205">
                  <c:v>167.281314525928</c:v>
                </c:pt>
                <c:pt idx="72206">
                  <c:v>167.28363128120199</c:v>
                </c:pt>
                <c:pt idx="72207">
                  <c:v>167.28594803647499</c:v>
                </c:pt>
                <c:pt idx="72208">
                  <c:v>167.28826479174899</c:v>
                </c:pt>
                <c:pt idx="72209">
                  <c:v>167.29058154702199</c:v>
                </c:pt>
                <c:pt idx="72210">
                  <c:v>167.29289830229601</c:v>
                </c:pt>
                <c:pt idx="72211">
                  <c:v>167.29521505756901</c:v>
                </c:pt>
                <c:pt idx="72212">
                  <c:v>167.297531812843</c:v>
                </c:pt>
                <c:pt idx="72213">
                  <c:v>167.299848568117</c:v>
                </c:pt>
                <c:pt idx="72214">
                  <c:v>167.30216532339</c:v>
                </c:pt>
                <c:pt idx="72215">
                  <c:v>167.30448207866399</c:v>
                </c:pt>
                <c:pt idx="72216">
                  <c:v>167.30679883393699</c:v>
                </c:pt>
                <c:pt idx="72217">
                  <c:v>167.30911558921099</c:v>
                </c:pt>
                <c:pt idx="72218">
                  <c:v>167.31143234448399</c:v>
                </c:pt>
                <c:pt idx="72219">
                  <c:v>167.31374909975801</c:v>
                </c:pt>
                <c:pt idx="72220">
                  <c:v>167.31606585503101</c:v>
                </c:pt>
                <c:pt idx="72221">
                  <c:v>167.31838261030501</c:v>
                </c:pt>
                <c:pt idx="72222">
                  <c:v>167.32069936557801</c:v>
                </c:pt>
                <c:pt idx="72223">
                  <c:v>167.323016120852</c:v>
                </c:pt>
                <c:pt idx="72224">
                  <c:v>167.325332876125</c:v>
                </c:pt>
                <c:pt idx="72225">
                  <c:v>167.327649631399</c:v>
                </c:pt>
                <c:pt idx="72226">
                  <c:v>167.32996638667299</c:v>
                </c:pt>
                <c:pt idx="72227">
                  <c:v>167.33228314194599</c:v>
                </c:pt>
                <c:pt idx="72228">
                  <c:v>167.33459989721999</c:v>
                </c:pt>
                <c:pt idx="72229">
                  <c:v>167.33691665249299</c:v>
                </c:pt>
                <c:pt idx="72230">
                  <c:v>167.33923340776701</c:v>
                </c:pt>
                <c:pt idx="72231">
                  <c:v>167.34155016304001</c:v>
                </c:pt>
                <c:pt idx="72232">
                  <c:v>167.34386691831401</c:v>
                </c:pt>
                <c:pt idx="72233">
                  <c:v>167.34618367358701</c:v>
                </c:pt>
                <c:pt idx="72234">
                  <c:v>167.348500428861</c:v>
                </c:pt>
                <c:pt idx="72235">
                  <c:v>167.350817184134</c:v>
                </c:pt>
                <c:pt idx="72236">
                  <c:v>167.353133939408</c:v>
                </c:pt>
                <c:pt idx="72237">
                  <c:v>167.355450694681</c:v>
                </c:pt>
                <c:pt idx="72238">
                  <c:v>167.35776744995499</c:v>
                </c:pt>
                <c:pt idx="72239">
                  <c:v>167.36008420522899</c:v>
                </c:pt>
                <c:pt idx="72240">
                  <c:v>167.36240096050199</c:v>
                </c:pt>
                <c:pt idx="72241">
                  <c:v>167.36471771577601</c:v>
                </c:pt>
                <c:pt idx="72242">
                  <c:v>167.36703447104901</c:v>
                </c:pt>
                <c:pt idx="72243">
                  <c:v>167.369351226323</c:v>
                </c:pt>
                <c:pt idx="72244">
                  <c:v>167.371667981596</c:v>
                </c:pt>
                <c:pt idx="72245">
                  <c:v>167.37398473687</c:v>
                </c:pt>
                <c:pt idx="72246">
                  <c:v>167.376301492143</c:v>
                </c:pt>
                <c:pt idx="72247">
                  <c:v>167.37861824741699</c:v>
                </c:pt>
                <c:pt idx="72248">
                  <c:v>167.38093500268999</c:v>
                </c:pt>
                <c:pt idx="72249">
                  <c:v>167.38325175796399</c:v>
                </c:pt>
                <c:pt idx="72250">
                  <c:v>167.38556851323699</c:v>
                </c:pt>
                <c:pt idx="72251">
                  <c:v>167.38788526851101</c:v>
                </c:pt>
                <c:pt idx="72252">
                  <c:v>167.39020202378501</c:v>
                </c:pt>
                <c:pt idx="72253">
                  <c:v>167.39251877905801</c:v>
                </c:pt>
                <c:pt idx="72254">
                  <c:v>167.394835534332</c:v>
                </c:pt>
                <c:pt idx="72255">
                  <c:v>167.397152289605</c:v>
                </c:pt>
                <c:pt idx="72256">
                  <c:v>167.399469044879</c:v>
                </c:pt>
                <c:pt idx="72257">
                  <c:v>167.401785800152</c:v>
                </c:pt>
                <c:pt idx="72258">
                  <c:v>167.40410255542599</c:v>
                </c:pt>
                <c:pt idx="72259">
                  <c:v>167.40641931069899</c:v>
                </c:pt>
                <c:pt idx="72260">
                  <c:v>167.40873606597299</c:v>
                </c:pt>
                <c:pt idx="72261">
                  <c:v>167.41105282124599</c:v>
                </c:pt>
                <c:pt idx="72262">
                  <c:v>167.41336957652001</c:v>
                </c:pt>
                <c:pt idx="72263">
                  <c:v>167.41568633179401</c:v>
                </c:pt>
                <c:pt idx="72264">
                  <c:v>167.41800308706701</c:v>
                </c:pt>
                <c:pt idx="72265">
                  <c:v>167.420319842341</c:v>
                </c:pt>
                <c:pt idx="72266">
                  <c:v>167.422636597614</c:v>
                </c:pt>
                <c:pt idx="72267">
                  <c:v>167.424953352888</c:v>
                </c:pt>
                <c:pt idx="72268">
                  <c:v>167.427270108161</c:v>
                </c:pt>
                <c:pt idx="72269">
                  <c:v>167.42958686343499</c:v>
                </c:pt>
                <c:pt idx="72270">
                  <c:v>167.43190361870799</c:v>
                </c:pt>
                <c:pt idx="72271">
                  <c:v>167.43422037398199</c:v>
                </c:pt>
                <c:pt idx="72272">
                  <c:v>167.43653712925499</c:v>
                </c:pt>
                <c:pt idx="72273">
                  <c:v>167.43885388452901</c:v>
                </c:pt>
                <c:pt idx="72274">
                  <c:v>167.44117063980201</c:v>
                </c:pt>
                <c:pt idx="72275">
                  <c:v>167.443487395076</c:v>
                </c:pt>
                <c:pt idx="72276">
                  <c:v>167.44580415035</c:v>
                </c:pt>
                <c:pt idx="72277">
                  <c:v>167.448120905623</c:v>
                </c:pt>
                <c:pt idx="72278">
                  <c:v>167.45043766089699</c:v>
                </c:pt>
                <c:pt idx="72279">
                  <c:v>167.45275441617</c:v>
                </c:pt>
                <c:pt idx="72280">
                  <c:v>167.45507117144399</c:v>
                </c:pt>
                <c:pt idx="72281">
                  <c:v>167.45738792671699</c:v>
                </c:pt>
                <c:pt idx="72282">
                  <c:v>167.45970468199101</c:v>
                </c:pt>
                <c:pt idx="72283">
                  <c:v>167.46202143726401</c:v>
                </c:pt>
                <c:pt idx="72284">
                  <c:v>167.46433819253801</c:v>
                </c:pt>
                <c:pt idx="72285">
                  <c:v>167.46665494781101</c:v>
                </c:pt>
                <c:pt idx="72286">
                  <c:v>167.468971703085</c:v>
                </c:pt>
                <c:pt idx="72287">
                  <c:v>167.471288458358</c:v>
                </c:pt>
                <c:pt idx="72288">
                  <c:v>167.473605213632</c:v>
                </c:pt>
                <c:pt idx="72289">
                  <c:v>167.47592196890599</c:v>
                </c:pt>
                <c:pt idx="72290">
                  <c:v>167.47823872417899</c:v>
                </c:pt>
                <c:pt idx="72291">
                  <c:v>167.48055547945299</c:v>
                </c:pt>
                <c:pt idx="72292">
                  <c:v>167.48287223472599</c:v>
                </c:pt>
                <c:pt idx="72293">
                  <c:v>167.48518899000001</c:v>
                </c:pt>
                <c:pt idx="72294">
                  <c:v>167.48750574527301</c:v>
                </c:pt>
                <c:pt idx="72295">
                  <c:v>167.48982250054701</c:v>
                </c:pt>
                <c:pt idx="72296">
                  <c:v>167.49213925582001</c:v>
                </c:pt>
                <c:pt idx="72297">
                  <c:v>167.494456011094</c:v>
                </c:pt>
                <c:pt idx="72298">
                  <c:v>167.496772766367</c:v>
                </c:pt>
                <c:pt idx="72299">
                  <c:v>167.499089521641</c:v>
                </c:pt>
                <c:pt idx="72300">
                  <c:v>167.501406276914</c:v>
                </c:pt>
                <c:pt idx="72301">
                  <c:v>167.50372303218799</c:v>
                </c:pt>
                <c:pt idx="72302">
                  <c:v>167.50603978746199</c:v>
                </c:pt>
                <c:pt idx="72303">
                  <c:v>167.50835654273499</c:v>
                </c:pt>
                <c:pt idx="72304">
                  <c:v>167.51067329800901</c:v>
                </c:pt>
                <c:pt idx="72305">
                  <c:v>167.51299005328201</c:v>
                </c:pt>
                <c:pt idx="72306">
                  <c:v>167.51530680855601</c:v>
                </c:pt>
                <c:pt idx="72307">
                  <c:v>167.51762356382901</c:v>
                </c:pt>
                <c:pt idx="72308">
                  <c:v>167.519940319103</c:v>
                </c:pt>
                <c:pt idx="72309">
                  <c:v>167.522257074376</c:v>
                </c:pt>
                <c:pt idx="72310">
                  <c:v>167.52457382965</c:v>
                </c:pt>
                <c:pt idx="72311">
                  <c:v>167.526890584923</c:v>
                </c:pt>
                <c:pt idx="72312">
                  <c:v>167.52920734019699</c:v>
                </c:pt>
                <c:pt idx="72313">
                  <c:v>167.53152409547101</c:v>
                </c:pt>
                <c:pt idx="72314">
                  <c:v>167.53384085074401</c:v>
                </c:pt>
                <c:pt idx="72315">
                  <c:v>167.53615760601801</c:v>
                </c:pt>
                <c:pt idx="72316">
                  <c:v>167.53847436129101</c:v>
                </c:pt>
                <c:pt idx="72317">
                  <c:v>167.540791116565</c:v>
                </c:pt>
                <c:pt idx="72318">
                  <c:v>167.543107871838</c:v>
                </c:pt>
                <c:pt idx="72319">
                  <c:v>167.545424627112</c:v>
                </c:pt>
                <c:pt idx="72320">
                  <c:v>167.547741382385</c:v>
                </c:pt>
                <c:pt idx="72321">
                  <c:v>167.55005813765899</c:v>
                </c:pt>
                <c:pt idx="72322">
                  <c:v>167.55237489293199</c:v>
                </c:pt>
                <c:pt idx="72323">
                  <c:v>167.55469164820599</c:v>
                </c:pt>
                <c:pt idx="72324">
                  <c:v>167.55700840347899</c:v>
                </c:pt>
                <c:pt idx="72325">
                  <c:v>167.55932515875301</c:v>
                </c:pt>
                <c:pt idx="72326">
                  <c:v>167.56164191402701</c:v>
                </c:pt>
                <c:pt idx="72327">
                  <c:v>167.56395866930001</c:v>
                </c:pt>
                <c:pt idx="72328">
                  <c:v>167.566275424574</c:v>
                </c:pt>
                <c:pt idx="72329">
                  <c:v>167.568592179847</c:v>
                </c:pt>
                <c:pt idx="72330">
                  <c:v>167.570908935121</c:v>
                </c:pt>
                <c:pt idx="72331">
                  <c:v>167.573225690394</c:v>
                </c:pt>
                <c:pt idx="72332">
                  <c:v>167.57554244566799</c:v>
                </c:pt>
                <c:pt idx="72333">
                  <c:v>167.57785920094099</c:v>
                </c:pt>
                <c:pt idx="72334">
                  <c:v>167.58017595621499</c:v>
                </c:pt>
                <c:pt idx="72335">
                  <c:v>167.58249271148799</c:v>
                </c:pt>
                <c:pt idx="72336">
                  <c:v>167.58480946676201</c:v>
                </c:pt>
                <c:pt idx="72337">
                  <c:v>167.58712622203501</c:v>
                </c:pt>
                <c:pt idx="72338">
                  <c:v>167.58944297730901</c:v>
                </c:pt>
                <c:pt idx="72339">
                  <c:v>167.591759732583</c:v>
                </c:pt>
                <c:pt idx="72340">
                  <c:v>167.594076487856</c:v>
                </c:pt>
                <c:pt idx="72341">
                  <c:v>167.59639324313</c:v>
                </c:pt>
                <c:pt idx="72342">
                  <c:v>167.598709998403</c:v>
                </c:pt>
                <c:pt idx="72343">
                  <c:v>167.60102675367699</c:v>
                </c:pt>
                <c:pt idx="72344">
                  <c:v>167.60334350894999</c:v>
                </c:pt>
                <c:pt idx="72345">
                  <c:v>167.60566026422401</c:v>
                </c:pt>
                <c:pt idx="72346">
                  <c:v>167.60797701949701</c:v>
                </c:pt>
                <c:pt idx="72347">
                  <c:v>167.61029377477101</c:v>
                </c:pt>
                <c:pt idx="72348">
                  <c:v>167.61261053004401</c:v>
                </c:pt>
                <c:pt idx="72349">
                  <c:v>167.614927285318</c:v>
                </c:pt>
                <c:pt idx="72350">
                  <c:v>167.617244040592</c:v>
                </c:pt>
                <c:pt idx="72351">
                  <c:v>167.619560795865</c:v>
                </c:pt>
                <c:pt idx="72352">
                  <c:v>167.62187755113899</c:v>
                </c:pt>
                <c:pt idx="72353">
                  <c:v>167.62419430641199</c:v>
                </c:pt>
                <c:pt idx="72354">
                  <c:v>167.62651106168599</c:v>
                </c:pt>
                <c:pt idx="72355">
                  <c:v>167.62882781695899</c:v>
                </c:pt>
                <c:pt idx="72356">
                  <c:v>167.63114457223301</c:v>
                </c:pt>
                <c:pt idx="72357">
                  <c:v>167.63346132750601</c:v>
                </c:pt>
                <c:pt idx="72358">
                  <c:v>167.63577808278001</c:v>
                </c:pt>
                <c:pt idx="72359">
                  <c:v>167.63809483805301</c:v>
                </c:pt>
                <c:pt idx="72360">
                  <c:v>167.640411593327</c:v>
                </c:pt>
                <c:pt idx="72361">
                  <c:v>167.6427283486</c:v>
                </c:pt>
                <c:pt idx="72362">
                  <c:v>167.645045103874</c:v>
                </c:pt>
                <c:pt idx="72363">
                  <c:v>167.64736185914799</c:v>
                </c:pt>
                <c:pt idx="72364">
                  <c:v>167.64967861442099</c:v>
                </c:pt>
                <c:pt idx="72365">
                  <c:v>167.65199536969499</c:v>
                </c:pt>
                <c:pt idx="72366">
                  <c:v>167.65431212496799</c:v>
                </c:pt>
                <c:pt idx="72367">
                  <c:v>167.65662888024201</c:v>
                </c:pt>
                <c:pt idx="72368">
                  <c:v>167.65894563551501</c:v>
                </c:pt>
                <c:pt idx="72369">
                  <c:v>167.66126239078901</c:v>
                </c:pt>
                <c:pt idx="72370">
                  <c:v>167.66357914606201</c:v>
                </c:pt>
                <c:pt idx="72371">
                  <c:v>167.665895901336</c:v>
                </c:pt>
                <c:pt idx="72372">
                  <c:v>167.668212656609</c:v>
                </c:pt>
                <c:pt idx="72373">
                  <c:v>167.670529411883</c:v>
                </c:pt>
                <c:pt idx="72374">
                  <c:v>167.672846167156</c:v>
                </c:pt>
                <c:pt idx="72375">
                  <c:v>167.67516292242999</c:v>
                </c:pt>
                <c:pt idx="72376">
                  <c:v>167.67747967770401</c:v>
                </c:pt>
                <c:pt idx="72377">
                  <c:v>167.67979643297701</c:v>
                </c:pt>
                <c:pt idx="72378">
                  <c:v>167.68211318825101</c:v>
                </c:pt>
                <c:pt idx="72379">
                  <c:v>167.68442994352401</c:v>
                </c:pt>
                <c:pt idx="72380">
                  <c:v>167.686746698798</c:v>
                </c:pt>
                <c:pt idx="72381">
                  <c:v>167.689063454071</c:v>
                </c:pt>
                <c:pt idx="72382">
                  <c:v>167.691380209345</c:v>
                </c:pt>
                <c:pt idx="72383">
                  <c:v>167.693696964618</c:v>
                </c:pt>
                <c:pt idx="72384">
                  <c:v>167.69601371989199</c:v>
                </c:pt>
                <c:pt idx="72385">
                  <c:v>167.69833047516499</c:v>
                </c:pt>
                <c:pt idx="72386">
                  <c:v>167.70064723043899</c:v>
                </c:pt>
                <c:pt idx="72387">
                  <c:v>167.70296398571199</c:v>
                </c:pt>
                <c:pt idx="72388">
                  <c:v>167.70528074098601</c:v>
                </c:pt>
                <c:pt idx="72389">
                  <c:v>167.70759749626001</c:v>
                </c:pt>
                <c:pt idx="72390">
                  <c:v>167.70991425153301</c:v>
                </c:pt>
                <c:pt idx="72391">
                  <c:v>167.712231006807</c:v>
                </c:pt>
                <c:pt idx="72392">
                  <c:v>167.71454776208</c:v>
                </c:pt>
                <c:pt idx="72393">
                  <c:v>167.716864517354</c:v>
                </c:pt>
                <c:pt idx="72394">
                  <c:v>167.719181272627</c:v>
                </c:pt>
                <c:pt idx="72395">
                  <c:v>167.72149802790099</c:v>
                </c:pt>
                <c:pt idx="72396">
                  <c:v>167.72381478317399</c:v>
                </c:pt>
                <c:pt idx="72397">
                  <c:v>167.72613153844799</c:v>
                </c:pt>
                <c:pt idx="72398">
                  <c:v>167.72844829372099</c:v>
                </c:pt>
                <c:pt idx="72399">
                  <c:v>167.73076504899501</c:v>
                </c:pt>
                <c:pt idx="72400">
                  <c:v>167.73308180426901</c:v>
                </c:pt>
                <c:pt idx="72401">
                  <c:v>167.73539855954201</c:v>
                </c:pt>
                <c:pt idx="72402">
                  <c:v>167.737715314816</c:v>
                </c:pt>
                <c:pt idx="72403">
                  <c:v>167.740032070089</c:v>
                </c:pt>
                <c:pt idx="72404">
                  <c:v>167.742348825363</c:v>
                </c:pt>
                <c:pt idx="72405">
                  <c:v>167.744665580636</c:v>
                </c:pt>
                <c:pt idx="72406">
                  <c:v>167.74698233590999</c:v>
                </c:pt>
                <c:pt idx="72407">
                  <c:v>167.74929909118299</c:v>
                </c:pt>
                <c:pt idx="72408">
                  <c:v>167.75161584645701</c:v>
                </c:pt>
                <c:pt idx="72409">
                  <c:v>167.75393260173001</c:v>
                </c:pt>
                <c:pt idx="72410">
                  <c:v>167.75624935700401</c:v>
                </c:pt>
                <c:pt idx="72411">
                  <c:v>167.75856611227701</c:v>
                </c:pt>
                <c:pt idx="72412">
                  <c:v>167.760882867551</c:v>
                </c:pt>
                <c:pt idx="72413">
                  <c:v>167.763199622825</c:v>
                </c:pt>
                <c:pt idx="72414">
                  <c:v>167.765516378098</c:v>
                </c:pt>
                <c:pt idx="72415">
                  <c:v>167.76783313337199</c:v>
                </c:pt>
                <c:pt idx="72416">
                  <c:v>167.77014988864499</c:v>
                </c:pt>
                <c:pt idx="72417">
                  <c:v>167.77246664391899</c:v>
                </c:pt>
                <c:pt idx="72418">
                  <c:v>167.77478339919199</c:v>
                </c:pt>
                <c:pt idx="72419">
                  <c:v>167.77710015446601</c:v>
                </c:pt>
                <c:pt idx="72420">
                  <c:v>167.77941690973901</c:v>
                </c:pt>
                <c:pt idx="72421">
                  <c:v>167.78173366501301</c:v>
                </c:pt>
                <c:pt idx="72422">
                  <c:v>167.78405042028601</c:v>
                </c:pt>
                <c:pt idx="72423">
                  <c:v>167.78636717556</c:v>
                </c:pt>
                <c:pt idx="72424">
                  <c:v>167.788683930833</c:v>
                </c:pt>
                <c:pt idx="72425">
                  <c:v>167.791000686107</c:v>
                </c:pt>
                <c:pt idx="72426">
                  <c:v>167.79331744138099</c:v>
                </c:pt>
                <c:pt idx="72427">
                  <c:v>167.79563419665399</c:v>
                </c:pt>
                <c:pt idx="72428">
                  <c:v>167.79795095192799</c:v>
                </c:pt>
                <c:pt idx="72429">
                  <c:v>167.80026770720099</c:v>
                </c:pt>
                <c:pt idx="72430">
                  <c:v>167.80258446247501</c:v>
                </c:pt>
                <c:pt idx="72431">
                  <c:v>167.80490121774801</c:v>
                </c:pt>
                <c:pt idx="72432">
                  <c:v>167.80721797302201</c:v>
                </c:pt>
                <c:pt idx="72433">
                  <c:v>167.80953472829501</c:v>
                </c:pt>
                <c:pt idx="72434">
                  <c:v>167.811851483569</c:v>
                </c:pt>
                <c:pt idx="72435">
                  <c:v>167.814168238842</c:v>
                </c:pt>
                <c:pt idx="72436">
                  <c:v>167.816484994116</c:v>
                </c:pt>
                <c:pt idx="72437">
                  <c:v>167.818801749389</c:v>
                </c:pt>
                <c:pt idx="72438">
                  <c:v>167.82111850466299</c:v>
                </c:pt>
                <c:pt idx="72439">
                  <c:v>167.82343525993701</c:v>
                </c:pt>
                <c:pt idx="72440">
                  <c:v>167.82575201521001</c:v>
                </c:pt>
                <c:pt idx="72441">
                  <c:v>167.82806877048401</c:v>
                </c:pt>
                <c:pt idx="72442">
                  <c:v>167.83038552575701</c:v>
                </c:pt>
                <c:pt idx="72443">
                  <c:v>167.832702281031</c:v>
                </c:pt>
                <c:pt idx="72444">
                  <c:v>167.835019036304</c:v>
                </c:pt>
                <c:pt idx="72445">
                  <c:v>167.837335791578</c:v>
                </c:pt>
                <c:pt idx="72446">
                  <c:v>167.839652546851</c:v>
                </c:pt>
                <c:pt idx="72447">
                  <c:v>167.84196930212499</c:v>
                </c:pt>
                <c:pt idx="72448">
                  <c:v>167.84428605739799</c:v>
                </c:pt>
                <c:pt idx="72449">
                  <c:v>167.84660281267199</c:v>
                </c:pt>
                <c:pt idx="72450">
                  <c:v>167.84891956794601</c:v>
                </c:pt>
                <c:pt idx="72451">
                  <c:v>167.85123632321901</c:v>
                </c:pt>
                <c:pt idx="72452">
                  <c:v>167.85355307849301</c:v>
                </c:pt>
                <c:pt idx="72453">
                  <c:v>167.85586983376601</c:v>
                </c:pt>
                <c:pt idx="72454">
                  <c:v>167.85818658904</c:v>
                </c:pt>
                <c:pt idx="72455">
                  <c:v>167.860503344313</c:v>
                </c:pt>
                <c:pt idx="72456">
                  <c:v>167.862820099587</c:v>
                </c:pt>
                <c:pt idx="72457">
                  <c:v>167.86513685486</c:v>
                </c:pt>
                <c:pt idx="72458">
                  <c:v>167.86745361013399</c:v>
                </c:pt>
                <c:pt idx="72459">
                  <c:v>167.86977036540699</c:v>
                </c:pt>
                <c:pt idx="72460">
                  <c:v>167.87208712068099</c:v>
                </c:pt>
                <c:pt idx="72461">
                  <c:v>167.87440387595399</c:v>
                </c:pt>
                <c:pt idx="72462">
                  <c:v>167.87672063122801</c:v>
                </c:pt>
                <c:pt idx="72463">
                  <c:v>167.87903738650201</c:v>
                </c:pt>
                <c:pt idx="72464">
                  <c:v>167.88135414177501</c:v>
                </c:pt>
                <c:pt idx="72465">
                  <c:v>167.883670897049</c:v>
                </c:pt>
                <c:pt idx="72466">
                  <c:v>167.885987652322</c:v>
                </c:pt>
                <c:pt idx="72467">
                  <c:v>167.888304407596</c:v>
                </c:pt>
                <c:pt idx="72468">
                  <c:v>167.890621162869</c:v>
                </c:pt>
                <c:pt idx="72469">
                  <c:v>167.89293791814299</c:v>
                </c:pt>
                <c:pt idx="72470">
                  <c:v>167.89525467341599</c:v>
                </c:pt>
                <c:pt idx="72471">
                  <c:v>167.89757142868999</c:v>
                </c:pt>
                <c:pt idx="72472">
                  <c:v>167.89988818396299</c:v>
                </c:pt>
                <c:pt idx="72473">
                  <c:v>167.90220493923701</c:v>
                </c:pt>
                <c:pt idx="72474">
                  <c:v>167.90452169451001</c:v>
                </c:pt>
                <c:pt idx="72475">
                  <c:v>167.906838449784</c:v>
                </c:pt>
                <c:pt idx="72476">
                  <c:v>167.909155205058</c:v>
                </c:pt>
                <c:pt idx="72477">
                  <c:v>167.911471960331</c:v>
                </c:pt>
                <c:pt idx="72478">
                  <c:v>167.91378871560499</c:v>
                </c:pt>
                <c:pt idx="72479">
                  <c:v>167.91610547087799</c:v>
                </c:pt>
                <c:pt idx="72480">
                  <c:v>167.91842222615199</c:v>
                </c:pt>
                <c:pt idx="72481">
                  <c:v>167.92073898142499</c:v>
                </c:pt>
                <c:pt idx="72482">
                  <c:v>167.92305573669901</c:v>
                </c:pt>
                <c:pt idx="72483">
                  <c:v>167.92537249197201</c:v>
                </c:pt>
                <c:pt idx="72484">
                  <c:v>167.92768924724601</c:v>
                </c:pt>
                <c:pt idx="72485">
                  <c:v>167.93000600251901</c:v>
                </c:pt>
                <c:pt idx="72486">
                  <c:v>167.932322757793</c:v>
                </c:pt>
                <c:pt idx="72487">
                  <c:v>167.934639513067</c:v>
                </c:pt>
                <c:pt idx="72488">
                  <c:v>167.93695626834</c:v>
                </c:pt>
                <c:pt idx="72489">
                  <c:v>167.93927302361399</c:v>
                </c:pt>
                <c:pt idx="72490">
                  <c:v>167.94158977888699</c:v>
                </c:pt>
                <c:pt idx="72491">
                  <c:v>167.94390653416099</c:v>
                </c:pt>
                <c:pt idx="72492">
                  <c:v>167.94622328943399</c:v>
                </c:pt>
                <c:pt idx="72493">
                  <c:v>167.94854004470801</c:v>
                </c:pt>
                <c:pt idx="72494">
                  <c:v>167.95085679998101</c:v>
                </c:pt>
                <c:pt idx="72495">
                  <c:v>167.95317355525501</c:v>
                </c:pt>
                <c:pt idx="72496">
                  <c:v>167.95549031052801</c:v>
                </c:pt>
                <c:pt idx="72497">
                  <c:v>167.957807065802</c:v>
                </c:pt>
                <c:pt idx="72498">
                  <c:v>167.960123821075</c:v>
                </c:pt>
                <c:pt idx="72499">
                  <c:v>167.962440576349</c:v>
                </c:pt>
                <c:pt idx="72500">
                  <c:v>167.96475733162299</c:v>
                </c:pt>
                <c:pt idx="72501">
                  <c:v>167.96707408689599</c:v>
                </c:pt>
                <c:pt idx="72502">
                  <c:v>167.96939084216999</c:v>
                </c:pt>
                <c:pt idx="72503">
                  <c:v>167.97170759744299</c:v>
                </c:pt>
                <c:pt idx="72504">
                  <c:v>167.97402435271701</c:v>
                </c:pt>
                <c:pt idx="72505">
                  <c:v>167.97634110799001</c:v>
                </c:pt>
                <c:pt idx="72506">
                  <c:v>167.978657863264</c:v>
                </c:pt>
                <c:pt idx="72507">
                  <c:v>167.980974618537</c:v>
                </c:pt>
                <c:pt idx="72508">
                  <c:v>167.983291373811</c:v>
                </c:pt>
                <c:pt idx="72509">
                  <c:v>167.985608129084</c:v>
                </c:pt>
                <c:pt idx="72510">
                  <c:v>167.98792488435799</c:v>
                </c:pt>
                <c:pt idx="72511">
                  <c:v>167.99024163963099</c:v>
                </c:pt>
                <c:pt idx="72512">
                  <c:v>167.99255839490499</c:v>
                </c:pt>
                <c:pt idx="72513">
                  <c:v>167.99487515017901</c:v>
                </c:pt>
                <c:pt idx="72514">
                  <c:v>167.99719190545201</c:v>
                </c:pt>
                <c:pt idx="72515">
                  <c:v>167.99950866072601</c:v>
                </c:pt>
                <c:pt idx="72516">
                  <c:v>168.00182541599901</c:v>
                </c:pt>
                <c:pt idx="72517">
                  <c:v>168.004142171273</c:v>
                </c:pt>
                <c:pt idx="72518">
                  <c:v>168.006458926546</c:v>
                </c:pt>
                <c:pt idx="72519">
                  <c:v>168.00877568182</c:v>
                </c:pt>
                <c:pt idx="72520">
                  <c:v>168.011092437093</c:v>
                </c:pt>
                <c:pt idx="72521">
                  <c:v>168.01340919236699</c:v>
                </c:pt>
                <c:pt idx="72522">
                  <c:v>168.01572594763999</c:v>
                </c:pt>
                <c:pt idx="72523">
                  <c:v>168.01804270291399</c:v>
                </c:pt>
                <c:pt idx="72524">
                  <c:v>168.02035945818699</c:v>
                </c:pt>
                <c:pt idx="72525">
                  <c:v>168.02267621346101</c:v>
                </c:pt>
                <c:pt idx="72526">
                  <c:v>168.02499296873501</c:v>
                </c:pt>
                <c:pt idx="72527">
                  <c:v>168.02730972400801</c:v>
                </c:pt>
                <c:pt idx="72528">
                  <c:v>168.029626479282</c:v>
                </c:pt>
                <c:pt idx="72529">
                  <c:v>168.031943234555</c:v>
                </c:pt>
                <c:pt idx="72530">
                  <c:v>168.034259989829</c:v>
                </c:pt>
                <c:pt idx="72531">
                  <c:v>168.036576745102</c:v>
                </c:pt>
                <c:pt idx="72532">
                  <c:v>168.03889350037599</c:v>
                </c:pt>
                <c:pt idx="72533">
                  <c:v>168.04121025564899</c:v>
                </c:pt>
                <c:pt idx="72534">
                  <c:v>168.04352701092299</c:v>
                </c:pt>
                <c:pt idx="72535">
                  <c:v>168.04584376619599</c:v>
                </c:pt>
                <c:pt idx="72536">
                  <c:v>168.04816052147001</c:v>
                </c:pt>
                <c:pt idx="72537">
                  <c:v>168.050477276744</c:v>
                </c:pt>
                <c:pt idx="72538">
                  <c:v>168.052794032017</c:v>
                </c:pt>
                <c:pt idx="72539">
                  <c:v>168.055110787291</c:v>
                </c:pt>
                <c:pt idx="72540">
                  <c:v>168.057427542564</c:v>
                </c:pt>
                <c:pt idx="72541">
                  <c:v>168.05974429783799</c:v>
                </c:pt>
                <c:pt idx="72542">
                  <c:v>168.06206105311099</c:v>
                </c:pt>
                <c:pt idx="72543">
                  <c:v>168.06437780838499</c:v>
                </c:pt>
                <c:pt idx="72544">
                  <c:v>168.06669456365799</c:v>
                </c:pt>
                <c:pt idx="72545">
                  <c:v>168.06901131893201</c:v>
                </c:pt>
                <c:pt idx="72546">
                  <c:v>168.07132807420501</c:v>
                </c:pt>
                <c:pt idx="72547">
                  <c:v>168.07364482947901</c:v>
                </c:pt>
                <c:pt idx="72548">
                  <c:v>168.07596158475201</c:v>
                </c:pt>
                <c:pt idx="72549">
                  <c:v>168.078278340026</c:v>
                </c:pt>
                <c:pt idx="72550">
                  <c:v>168.0805950953</c:v>
                </c:pt>
                <c:pt idx="72551">
                  <c:v>168.082911850573</c:v>
                </c:pt>
                <c:pt idx="72552">
                  <c:v>168.08522860584699</c:v>
                </c:pt>
                <c:pt idx="72553">
                  <c:v>168.08754536111999</c:v>
                </c:pt>
                <c:pt idx="72554">
                  <c:v>168.08986211639399</c:v>
                </c:pt>
                <c:pt idx="72555">
                  <c:v>168.09217887166699</c:v>
                </c:pt>
                <c:pt idx="72556">
                  <c:v>168.09449562694101</c:v>
                </c:pt>
                <c:pt idx="72557">
                  <c:v>168.09681238221401</c:v>
                </c:pt>
                <c:pt idx="72558">
                  <c:v>168.09912913748801</c:v>
                </c:pt>
                <c:pt idx="72559">
                  <c:v>168.10144589276101</c:v>
                </c:pt>
                <c:pt idx="72560">
                  <c:v>168.103762648035</c:v>
                </c:pt>
                <c:pt idx="72561">
                  <c:v>168.106079403308</c:v>
                </c:pt>
                <c:pt idx="72562">
                  <c:v>168.108396158582</c:v>
                </c:pt>
                <c:pt idx="72563">
                  <c:v>168.11071291385599</c:v>
                </c:pt>
                <c:pt idx="72564">
                  <c:v>168.11302966912899</c:v>
                </c:pt>
                <c:pt idx="72565">
                  <c:v>168.11534642440299</c:v>
                </c:pt>
                <c:pt idx="72566">
                  <c:v>168.11766317967599</c:v>
                </c:pt>
                <c:pt idx="72567">
                  <c:v>168.11997993495001</c:v>
                </c:pt>
                <c:pt idx="72568">
                  <c:v>168.12229669022301</c:v>
                </c:pt>
                <c:pt idx="72569">
                  <c:v>168.124613445497</c:v>
                </c:pt>
                <c:pt idx="72570">
                  <c:v>168.12693020077</c:v>
                </c:pt>
                <c:pt idx="72571">
                  <c:v>168.129246956044</c:v>
                </c:pt>
                <c:pt idx="72572">
                  <c:v>168.131563711317</c:v>
                </c:pt>
                <c:pt idx="72573">
                  <c:v>168.13388046659099</c:v>
                </c:pt>
                <c:pt idx="72574">
                  <c:v>168.13619722186399</c:v>
                </c:pt>
                <c:pt idx="72575">
                  <c:v>168.13851397713799</c:v>
                </c:pt>
                <c:pt idx="72576">
                  <c:v>168.14083073241201</c:v>
                </c:pt>
                <c:pt idx="72577">
                  <c:v>168.14314748768501</c:v>
                </c:pt>
                <c:pt idx="72578">
                  <c:v>168.14546424295901</c:v>
                </c:pt>
                <c:pt idx="72579">
                  <c:v>168.14778099823201</c:v>
                </c:pt>
                <c:pt idx="72580">
                  <c:v>168.150097753506</c:v>
                </c:pt>
                <c:pt idx="72581">
                  <c:v>168.152414508779</c:v>
                </c:pt>
                <c:pt idx="72582">
                  <c:v>168.154731264053</c:v>
                </c:pt>
                <c:pt idx="72583">
                  <c:v>168.157048019326</c:v>
                </c:pt>
                <c:pt idx="72584">
                  <c:v>168.15936477459999</c:v>
                </c:pt>
                <c:pt idx="72585">
                  <c:v>168.16168152987299</c:v>
                </c:pt>
                <c:pt idx="72586">
                  <c:v>168.16399828514699</c:v>
                </c:pt>
                <c:pt idx="72587">
                  <c:v>168.16631504042101</c:v>
                </c:pt>
                <c:pt idx="72588">
                  <c:v>168.16863179569401</c:v>
                </c:pt>
                <c:pt idx="72589">
                  <c:v>168.17094855096801</c:v>
                </c:pt>
                <c:pt idx="72590">
                  <c:v>168.17326530624101</c:v>
                </c:pt>
                <c:pt idx="72591">
                  <c:v>168.175582061515</c:v>
                </c:pt>
                <c:pt idx="72592">
                  <c:v>168.177898816788</c:v>
                </c:pt>
                <c:pt idx="72593">
                  <c:v>168.180215572062</c:v>
                </c:pt>
                <c:pt idx="72594">
                  <c:v>168.182532327335</c:v>
                </c:pt>
                <c:pt idx="72595">
                  <c:v>168.18484908260899</c:v>
                </c:pt>
                <c:pt idx="72596">
                  <c:v>168.18716583788199</c:v>
                </c:pt>
                <c:pt idx="72597">
                  <c:v>168.18948259315599</c:v>
                </c:pt>
                <c:pt idx="72598">
                  <c:v>168.19179934842899</c:v>
                </c:pt>
                <c:pt idx="72599">
                  <c:v>168.19411610370301</c:v>
                </c:pt>
                <c:pt idx="72600">
                  <c:v>168.196432858977</c:v>
                </c:pt>
                <c:pt idx="72601">
                  <c:v>168.19874961425</c:v>
                </c:pt>
                <c:pt idx="72602">
                  <c:v>168.201066369524</c:v>
                </c:pt>
                <c:pt idx="72603">
                  <c:v>168.203383124797</c:v>
                </c:pt>
                <c:pt idx="72604">
                  <c:v>168.20569988007099</c:v>
                </c:pt>
                <c:pt idx="72605">
                  <c:v>168.20801663534399</c:v>
                </c:pt>
                <c:pt idx="72606">
                  <c:v>168.21033339061799</c:v>
                </c:pt>
                <c:pt idx="72607">
                  <c:v>168.21265014589099</c:v>
                </c:pt>
                <c:pt idx="72608">
                  <c:v>168.21496690116501</c:v>
                </c:pt>
                <c:pt idx="72609">
                  <c:v>168.21728365643801</c:v>
                </c:pt>
                <c:pt idx="72610">
                  <c:v>168.21960041171201</c:v>
                </c:pt>
                <c:pt idx="72611">
                  <c:v>168.22191716698501</c:v>
                </c:pt>
                <c:pt idx="72612">
                  <c:v>168.224233922259</c:v>
                </c:pt>
                <c:pt idx="72613">
                  <c:v>168.226550677533</c:v>
                </c:pt>
                <c:pt idx="72614">
                  <c:v>168.228867432806</c:v>
                </c:pt>
                <c:pt idx="72615">
                  <c:v>168.23118418807999</c:v>
                </c:pt>
                <c:pt idx="72616">
                  <c:v>168.23350094335299</c:v>
                </c:pt>
                <c:pt idx="72617">
                  <c:v>168.23581769862699</c:v>
                </c:pt>
                <c:pt idx="72618">
                  <c:v>168.23813445389999</c:v>
                </c:pt>
                <c:pt idx="72619">
                  <c:v>168.24045120917401</c:v>
                </c:pt>
                <c:pt idx="72620">
                  <c:v>168.24276796444701</c:v>
                </c:pt>
                <c:pt idx="72621">
                  <c:v>168.24508471972101</c:v>
                </c:pt>
                <c:pt idx="72622">
                  <c:v>168.24740147499401</c:v>
                </c:pt>
                <c:pt idx="72623">
                  <c:v>168.249718230268</c:v>
                </c:pt>
                <c:pt idx="72624">
                  <c:v>168.252034985541</c:v>
                </c:pt>
                <c:pt idx="72625">
                  <c:v>168.254351740815</c:v>
                </c:pt>
                <c:pt idx="72626">
                  <c:v>168.25666849608899</c:v>
                </c:pt>
                <c:pt idx="72627">
                  <c:v>168.25898525136199</c:v>
                </c:pt>
                <c:pt idx="72628">
                  <c:v>168.26130200663599</c:v>
                </c:pt>
                <c:pt idx="72629">
                  <c:v>168.26361876190899</c:v>
                </c:pt>
                <c:pt idx="72630">
                  <c:v>168.26593551718301</c:v>
                </c:pt>
                <c:pt idx="72631">
                  <c:v>168.26825227245601</c:v>
                </c:pt>
                <c:pt idx="72632">
                  <c:v>168.27056902773001</c:v>
                </c:pt>
                <c:pt idx="72633">
                  <c:v>168.27288578300301</c:v>
                </c:pt>
                <c:pt idx="72634">
                  <c:v>168.275202538277</c:v>
                </c:pt>
                <c:pt idx="72635">
                  <c:v>168.27751929355</c:v>
                </c:pt>
                <c:pt idx="72636">
                  <c:v>168.279836048824</c:v>
                </c:pt>
                <c:pt idx="72637">
                  <c:v>168.28215280409799</c:v>
                </c:pt>
                <c:pt idx="72638">
                  <c:v>168.28446955937099</c:v>
                </c:pt>
                <c:pt idx="72639">
                  <c:v>168.28678631464501</c:v>
                </c:pt>
                <c:pt idx="72640">
                  <c:v>168.28910306991801</c:v>
                </c:pt>
                <c:pt idx="72641">
                  <c:v>168.29141982519201</c:v>
                </c:pt>
                <c:pt idx="72642">
                  <c:v>168.29373658046501</c:v>
                </c:pt>
                <c:pt idx="72643">
                  <c:v>168.296053335739</c:v>
                </c:pt>
                <c:pt idx="72644">
                  <c:v>168.298370091012</c:v>
                </c:pt>
                <c:pt idx="72645">
                  <c:v>168.300686846286</c:v>
                </c:pt>
                <c:pt idx="72646">
                  <c:v>168.303003601559</c:v>
                </c:pt>
                <c:pt idx="72647">
                  <c:v>168.30532035683299</c:v>
                </c:pt>
                <c:pt idx="72648">
                  <c:v>168.30763711210599</c:v>
                </c:pt>
                <c:pt idx="72649">
                  <c:v>168.30995386737999</c:v>
                </c:pt>
                <c:pt idx="72650">
                  <c:v>168.31227062265401</c:v>
                </c:pt>
                <c:pt idx="72651">
                  <c:v>168.31458737792701</c:v>
                </c:pt>
                <c:pt idx="72652">
                  <c:v>168.31690413320101</c:v>
                </c:pt>
                <c:pt idx="72653">
                  <c:v>168.31922088847401</c:v>
                </c:pt>
                <c:pt idx="72654">
                  <c:v>168.321537643748</c:v>
                </c:pt>
                <c:pt idx="72655">
                  <c:v>168.323854399021</c:v>
                </c:pt>
                <c:pt idx="72656">
                  <c:v>168.326171154295</c:v>
                </c:pt>
                <c:pt idx="72657">
                  <c:v>168.328487909568</c:v>
                </c:pt>
                <c:pt idx="72658">
                  <c:v>168.33080466484199</c:v>
                </c:pt>
                <c:pt idx="72659">
                  <c:v>168.33312142011499</c:v>
                </c:pt>
                <c:pt idx="72660">
                  <c:v>168.33543817538899</c:v>
                </c:pt>
                <c:pt idx="72661">
                  <c:v>168.33775493066199</c:v>
                </c:pt>
                <c:pt idx="72662">
                  <c:v>168.34007168593601</c:v>
                </c:pt>
                <c:pt idx="72663">
                  <c:v>168.34238844121001</c:v>
                </c:pt>
                <c:pt idx="72664">
                  <c:v>168.34470519648301</c:v>
                </c:pt>
                <c:pt idx="72665">
                  <c:v>168.347021951757</c:v>
                </c:pt>
                <c:pt idx="72666">
                  <c:v>168.34933870703</c:v>
                </c:pt>
                <c:pt idx="72667">
                  <c:v>168.351655462304</c:v>
                </c:pt>
                <c:pt idx="72668">
                  <c:v>168.353972217577</c:v>
                </c:pt>
                <c:pt idx="72669">
                  <c:v>168.35628897285099</c:v>
                </c:pt>
                <c:pt idx="72670">
                  <c:v>168.35860572812399</c:v>
                </c:pt>
                <c:pt idx="72671">
                  <c:v>168.36092248339801</c:v>
                </c:pt>
                <c:pt idx="72672">
                  <c:v>168.36323923867101</c:v>
                </c:pt>
                <c:pt idx="72673">
                  <c:v>168.36555599394501</c:v>
                </c:pt>
                <c:pt idx="72674">
                  <c:v>168.367872749219</c:v>
                </c:pt>
                <c:pt idx="72675">
                  <c:v>168.370189504492</c:v>
                </c:pt>
                <c:pt idx="72676">
                  <c:v>168.372506259766</c:v>
                </c:pt>
                <c:pt idx="72677">
                  <c:v>168.374823015039</c:v>
                </c:pt>
                <c:pt idx="72678">
                  <c:v>168.37713977031299</c:v>
                </c:pt>
                <c:pt idx="72679">
                  <c:v>168.37945652558599</c:v>
                </c:pt>
                <c:pt idx="72680">
                  <c:v>168.38177328085999</c:v>
                </c:pt>
                <c:pt idx="72681">
                  <c:v>168.38409003613299</c:v>
                </c:pt>
                <c:pt idx="72682">
                  <c:v>168.38640679140701</c:v>
                </c:pt>
                <c:pt idx="72683">
                  <c:v>168.38872354668001</c:v>
                </c:pt>
                <c:pt idx="72684">
                  <c:v>168.39104030195401</c:v>
                </c:pt>
                <c:pt idx="72685">
                  <c:v>168.39335705722701</c:v>
                </c:pt>
                <c:pt idx="72686">
                  <c:v>168.395673812501</c:v>
                </c:pt>
                <c:pt idx="72687">
                  <c:v>168.397990567775</c:v>
                </c:pt>
                <c:pt idx="72688">
                  <c:v>168.400307323048</c:v>
                </c:pt>
                <c:pt idx="72689">
                  <c:v>168.40262407832199</c:v>
                </c:pt>
                <c:pt idx="72690">
                  <c:v>168.40494083359499</c:v>
                </c:pt>
                <c:pt idx="72691">
                  <c:v>168.40725758886899</c:v>
                </c:pt>
                <c:pt idx="72692">
                  <c:v>168.40957434414199</c:v>
                </c:pt>
                <c:pt idx="72693">
                  <c:v>168.41189109941601</c:v>
                </c:pt>
                <c:pt idx="72694">
                  <c:v>168.41420785468901</c:v>
                </c:pt>
                <c:pt idx="72695">
                  <c:v>168.41652460996301</c:v>
                </c:pt>
                <c:pt idx="72696">
                  <c:v>168.41884136523601</c:v>
                </c:pt>
                <c:pt idx="72697">
                  <c:v>168.42115812051</c:v>
                </c:pt>
                <c:pt idx="72698">
                  <c:v>168.423474875783</c:v>
                </c:pt>
                <c:pt idx="72699">
                  <c:v>168.425791631057</c:v>
                </c:pt>
                <c:pt idx="72700">
                  <c:v>168.42810838633099</c:v>
                </c:pt>
                <c:pt idx="72701">
                  <c:v>168.43042514160399</c:v>
                </c:pt>
                <c:pt idx="72702">
                  <c:v>168.43274189687801</c:v>
                </c:pt>
                <c:pt idx="72703">
                  <c:v>168.43505865215101</c:v>
                </c:pt>
                <c:pt idx="72704">
                  <c:v>168.43737540742501</c:v>
                </c:pt>
                <c:pt idx="72705">
                  <c:v>168.43969216269801</c:v>
                </c:pt>
                <c:pt idx="72706">
                  <c:v>168.442008917972</c:v>
                </c:pt>
                <c:pt idx="72707">
                  <c:v>168.444325673245</c:v>
                </c:pt>
                <c:pt idx="72708">
                  <c:v>168.446642428519</c:v>
                </c:pt>
                <c:pt idx="72709">
                  <c:v>168.448959183792</c:v>
                </c:pt>
                <c:pt idx="72710">
                  <c:v>168.45127593906599</c:v>
                </c:pt>
                <c:pt idx="72711">
                  <c:v>168.45359269433899</c:v>
                </c:pt>
                <c:pt idx="72712">
                  <c:v>168.45590944961299</c:v>
                </c:pt>
                <c:pt idx="72713">
                  <c:v>168.45822620488701</c:v>
                </c:pt>
                <c:pt idx="72714">
                  <c:v>168.46054296016001</c:v>
                </c:pt>
                <c:pt idx="72715">
                  <c:v>168.46285971543401</c:v>
                </c:pt>
                <c:pt idx="72716">
                  <c:v>168.46517647070701</c:v>
                </c:pt>
                <c:pt idx="72717">
                  <c:v>168.467493225981</c:v>
                </c:pt>
                <c:pt idx="72718">
                  <c:v>168.469809981254</c:v>
                </c:pt>
                <c:pt idx="72719">
                  <c:v>168.472126736528</c:v>
                </c:pt>
                <c:pt idx="72720">
                  <c:v>168.474443491801</c:v>
                </c:pt>
                <c:pt idx="72721">
                  <c:v>168.47676024707499</c:v>
                </c:pt>
                <c:pt idx="72722">
                  <c:v>168.47907700234799</c:v>
                </c:pt>
                <c:pt idx="72723">
                  <c:v>168.48139375762199</c:v>
                </c:pt>
                <c:pt idx="72724">
                  <c:v>168.48371051289601</c:v>
                </c:pt>
                <c:pt idx="72725">
                  <c:v>168.48602726816901</c:v>
                </c:pt>
                <c:pt idx="72726">
                  <c:v>168.48834402344301</c:v>
                </c:pt>
                <c:pt idx="72727">
                  <c:v>168.49066077871601</c:v>
                </c:pt>
                <c:pt idx="72728">
                  <c:v>168.49297753399</c:v>
                </c:pt>
                <c:pt idx="72729">
                  <c:v>168.495294289263</c:v>
                </c:pt>
                <c:pt idx="72730">
                  <c:v>168.497611044537</c:v>
                </c:pt>
                <c:pt idx="72731">
                  <c:v>168.49992779981</c:v>
                </c:pt>
                <c:pt idx="72732">
                  <c:v>168.50224455508399</c:v>
                </c:pt>
                <c:pt idx="72733">
                  <c:v>168.50456131035699</c:v>
                </c:pt>
                <c:pt idx="72734">
                  <c:v>168.50687806563101</c:v>
                </c:pt>
                <c:pt idx="72735">
                  <c:v>168.50919482090401</c:v>
                </c:pt>
                <c:pt idx="72736">
                  <c:v>168.51151157617801</c:v>
                </c:pt>
                <c:pt idx="72737">
                  <c:v>168.513828331452</c:v>
                </c:pt>
                <c:pt idx="72738">
                  <c:v>168.516145086725</c:v>
                </c:pt>
                <c:pt idx="72739">
                  <c:v>168.518461841999</c:v>
                </c:pt>
                <c:pt idx="72740">
                  <c:v>168.520778597272</c:v>
                </c:pt>
                <c:pt idx="72741">
                  <c:v>168.52309535254599</c:v>
                </c:pt>
                <c:pt idx="72742">
                  <c:v>168.52541210781899</c:v>
                </c:pt>
                <c:pt idx="72743">
                  <c:v>168.52772886309299</c:v>
                </c:pt>
                <c:pt idx="72744">
                  <c:v>168.53004561836599</c:v>
                </c:pt>
                <c:pt idx="72745">
                  <c:v>168.53236237364001</c:v>
                </c:pt>
                <c:pt idx="72746">
                  <c:v>168.53467912891301</c:v>
                </c:pt>
                <c:pt idx="72747">
                  <c:v>168.53699588418701</c:v>
                </c:pt>
                <c:pt idx="72748">
                  <c:v>168.53931263946001</c:v>
                </c:pt>
                <c:pt idx="72749">
                  <c:v>168.541629394734</c:v>
                </c:pt>
                <c:pt idx="72750">
                  <c:v>168.543946150008</c:v>
                </c:pt>
                <c:pt idx="72751">
                  <c:v>168.546262905281</c:v>
                </c:pt>
                <c:pt idx="72752">
                  <c:v>168.54857966055499</c:v>
                </c:pt>
                <c:pt idx="72753">
                  <c:v>168.55089641582799</c:v>
                </c:pt>
                <c:pt idx="72754">
                  <c:v>168.55321317110199</c:v>
                </c:pt>
                <c:pt idx="72755">
                  <c:v>168.55552992637499</c:v>
                </c:pt>
                <c:pt idx="72756">
                  <c:v>168.55784668164901</c:v>
                </c:pt>
                <c:pt idx="72757">
                  <c:v>168.56016343692201</c:v>
                </c:pt>
                <c:pt idx="72758">
                  <c:v>168.56248019219601</c:v>
                </c:pt>
                <c:pt idx="72759">
                  <c:v>168.56479694746901</c:v>
                </c:pt>
                <c:pt idx="72760">
                  <c:v>168.567113702743</c:v>
                </c:pt>
                <c:pt idx="72761">
                  <c:v>168.569430458016</c:v>
                </c:pt>
                <c:pt idx="72762">
                  <c:v>168.57174721329</c:v>
                </c:pt>
                <c:pt idx="72763">
                  <c:v>168.57406396856399</c:v>
                </c:pt>
                <c:pt idx="72764">
                  <c:v>168.57638072383699</c:v>
                </c:pt>
                <c:pt idx="72765">
                  <c:v>168.57869747911101</c:v>
                </c:pt>
                <c:pt idx="72766">
                  <c:v>168.58101423438401</c:v>
                </c:pt>
                <c:pt idx="72767">
                  <c:v>168.58333098965801</c:v>
                </c:pt>
                <c:pt idx="72768">
                  <c:v>168.58564774493101</c:v>
                </c:pt>
                <c:pt idx="72769">
                  <c:v>168.587964500205</c:v>
                </c:pt>
                <c:pt idx="72770">
                  <c:v>168.590281255478</c:v>
                </c:pt>
                <c:pt idx="72771">
                  <c:v>168.592598010752</c:v>
                </c:pt>
                <c:pt idx="72772">
                  <c:v>168.594914766025</c:v>
                </c:pt>
                <c:pt idx="72773">
                  <c:v>168.59723152129899</c:v>
                </c:pt>
                <c:pt idx="72774">
                  <c:v>168.59954827657299</c:v>
                </c:pt>
                <c:pt idx="72775">
                  <c:v>168.60186503184599</c:v>
                </c:pt>
                <c:pt idx="72776">
                  <c:v>168.60418178712001</c:v>
                </c:pt>
                <c:pt idx="72777">
                  <c:v>168.60649854239301</c:v>
                </c:pt>
                <c:pt idx="72778">
                  <c:v>168.60881529766701</c:v>
                </c:pt>
                <c:pt idx="72779">
                  <c:v>168.61113205294001</c:v>
                </c:pt>
                <c:pt idx="72780">
                  <c:v>168.613448808214</c:v>
                </c:pt>
                <c:pt idx="72781">
                  <c:v>168.615765563487</c:v>
                </c:pt>
                <c:pt idx="72782">
                  <c:v>168.618082318761</c:v>
                </c:pt>
                <c:pt idx="72783">
                  <c:v>168.620399074034</c:v>
                </c:pt>
                <c:pt idx="72784">
                  <c:v>168.62271582930799</c:v>
                </c:pt>
                <c:pt idx="72785">
                  <c:v>168.62503258458099</c:v>
                </c:pt>
                <c:pt idx="72786">
                  <c:v>168.62734933985499</c:v>
                </c:pt>
                <c:pt idx="72787">
                  <c:v>168.62966609512901</c:v>
                </c:pt>
                <c:pt idx="72788">
                  <c:v>168.63198285040201</c:v>
                </c:pt>
                <c:pt idx="72789">
                  <c:v>168.63429960567601</c:v>
                </c:pt>
                <c:pt idx="72790">
                  <c:v>168.63661636094901</c:v>
                </c:pt>
                <c:pt idx="72791">
                  <c:v>168.638933116223</c:v>
                </c:pt>
                <c:pt idx="72792">
                  <c:v>168.641249871496</c:v>
                </c:pt>
                <c:pt idx="72793">
                  <c:v>168.64356662677</c:v>
                </c:pt>
                <c:pt idx="72794">
                  <c:v>168.645883382043</c:v>
                </c:pt>
                <c:pt idx="72795">
                  <c:v>168.64820013731699</c:v>
                </c:pt>
                <c:pt idx="72796">
                  <c:v>168.65051689258999</c:v>
                </c:pt>
                <c:pt idx="72797">
                  <c:v>168.65283364786399</c:v>
                </c:pt>
                <c:pt idx="72798">
                  <c:v>168.65515040313699</c:v>
                </c:pt>
                <c:pt idx="72799">
                  <c:v>168.65746715841101</c:v>
                </c:pt>
                <c:pt idx="72800">
                  <c:v>168.659783913685</c:v>
                </c:pt>
                <c:pt idx="72801">
                  <c:v>168.662100668958</c:v>
                </c:pt>
                <c:pt idx="72802">
                  <c:v>168.664417424232</c:v>
                </c:pt>
                <c:pt idx="72803">
                  <c:v>168.666734179505</c:v>
                </c:pt>
                <c:pt idx="72804">
                  <c:v>168.66905093477899</c:v>
                </c:pt>
                <c:pt idx="72805">
                  <c:v>168.67136769005199</c:v>
                </c:pt>
                <c:pt idx="72806">
                  <c:v>168.67368444532599</c:v>
                </c:pt>
                <c:pt idx="72807">
                  <c:v>168.67600120059899</c:v>
                </c:pt>
                <c:pt idx="72808">
                  <c:v>168.67831795587301</c:v>
                </c:pt>
                <c:pt idx="72809">
                  <c:v>168.68063471114601</c:v>
                </c:pt>
                <c:pt idx="72810">
                  <c:v>168.68295146642001</c:v>
                </c:pt>
                <c:pt idx="72811">
                  <c:v>168.685268221694</c:v>
                </c:pt>
                <c:pt idx="72812">
                  <c:v>168.687584976967</c:v>
                </c:pt>
                <c:pt idx="72813">
                  <c:v>168.689901732241</c:v>
                </c:pt>
                <c:pt idx="72814">
                  <c:v>168.692218487514</c:v>
                </c:pt>
                <c:pt idx="72815">
                  <c:v>168.69453524278799</c:v>
                </c:pt>
                <c:pt idx="72816">
                  <c:v>168.69685199806099</c:v>
                </c:pt>
                <c:pt idx="72817">
                  <c:v>168.69916875333499</c:v>
                </c:pt>
                <c:pt idx="72818">
                  <c:v>168.70148550860799</c:v>
                </c:pt>
                <c:pt idx="72819">
                  <c:v>168.70380226388201</c:v>
                </c:pt>
                <c:pt idx="72820">
                  <c:v>168.70611901915501</c:v>
                </c:pt>
                <c:pt idx="72821">
                  <c:v>168.70843577442901</c:v>
                </c:pt>
                <c:pt idx="72822">
                  <c:v>168.71075252970201</c:v>
                </c:pt>
                <c:pt idx="72823">
                  <c:v>168.713069284976</c:v>
                </c:pt>
                <c:pt idx="72824">
                  <c:v>168.71538604025</c:v>
                </c:pt>
                <c:pt idx="72825">
                  <c:v>168.717702795523</c:v>
                </c:pt>
                <c:pt idx="72826">
                  <c:v>168.72001955079699</c:v>
                </c:pt>
                <c:pt idx="72827">
                  <c:v>168.72233630606999</c:v>
                </c:pt>
                <c:pt idx="72828">
                  <c:v>168.72465306134399</c:v>
                </c:pt>
                <c:pt idx="72829">
                  <c:v>168.72696981661699</c:v>
                </c:pt>
                <c:pt idx="72830">
                  <c:v>168.72928657189101</c:v>
                </c:pt>
                <c:pt idx="72831">
                  <c:v>168.73160332716401</c:v>
                </c:pt>
                <c:pt idx="72832">
                  <c:v>168.733920082438</c:v>
                </c:pt>
                <c:pt idx="72833">
                  <c:v>168.736236837711</c:v>
                </c:pt>
                <c:pt idx="72834">
                  <c:v>168.738553592985</c:v>
                </c:pt>
                <c:pt idx="72835">
                  <c:v>168.740870348258</c:v>
                </c:pt>
                <c:pt idx="72836">
                  <c:v>168.74318710353199</c:v>
                </c:pt>
                <c:pt idx="72837">
                  <c:v>168.74550385880599</c:v>
                </c:pt>
                <c:pt idx="72838">
                  <c:v>168.74782061407899</c:v>
                </c:pt>
                <c:pt idx="72839">
                  <c:v>168.75013736935301</c:v>
                </c:pt>
                <c:pt idx="72840">
                  <c:v>168.75245412462601</c:v>
                </c:pt>
                <c:pt idx="72841">
                  <c:v>168.75477087990001</c:v>
                </c:pt>
                <c:pt idx="72842">
                  <c:v>168.75708763517301</c:v>
                </c:pt>
                <c:pt idx="72843">
                  <c:v>168.759404390447</c:v>
                </c:pt>
                <c:pt idx="72844">
                  <c:v>168.76172114572</c:v>
                </c:pt>
                <c:pt idx="72845">
                  <c:v>168.764037900994</c:v>
                </c:pt>
                <c:pt idx="72846">
                  <c:v>168.766354656267</c:v>
                </c:pt>
                <c:pt idx="72847">
                  <c:v>168.76867141154099</c:v>
                </c:pt>
                <c:pt idx="72848">
                  <c:v>168.77098816681399</c:v>
                </c:pt>
                <c:pt idx="72849">
                  <c:v>168.77330492208799</c:v>
                </c:pt>
                <c:pt idx="72850">
                  <c:v>168.77562167736201</c:v>
                </c:pt>
                <c:pt idx="72851">
                  <c:v>168.77793843263501</c:v>
                </c:pt>
                <c:pt idx="72852">
                  <c:v>168.78025518790901</c:v>
                </c:pt>
                <c:pt idx="72853">
                  <c:v>168.78257194318201</c:v>
                </c:pt>
                <c:pt idx="72854">
                  <c:v>168.784888698456</c:v>
                </c:pt>
                <c:pt idx="72855">
                  <c:v>168.787205453729</c:v>
                </c:pt>
                <c:pt idx="72856">
                  <c:v>168.789522209003</c:v>
                </c:pt>
                <c:pt idx="72857">
                  <c:v>168.791838964276</c:v>
                </c:pt>
                <c:pt idx="72858">
                  <c:v>168.79415571954999</c:v>
                </c:pt>
                <c:pt idx="72859">
                  <c:v>168.79647247482299</c:v>
                </c:pt>
                <c:pt idx="72860">
                  <c:v>168.79878923009699</c:v>
                </c:pt>
                <c:pt idx="72861">
                  <c:v>168.80110598537101</c:v>
                </c:pt>
                <c:pt idx="72862">
                  <c:v>168.80342274064401</c:v>
                </c:pt>
                <c:pt idx="72863">
                  <c:v>168.805739495918</c:v>
                </c:pt>
                <c:pt idx="72864">
                  <c:v>168.808056251191</c:v>
                </c:pt>
                <c:pt idx="72865">
                  <c:v>168.810373006465</c:v>
                </c:pt>
                <c:pt idx="72866">
                  <c:v>168.812689761738</c:v>
                </c:pt>
                <c:pt idx="72867">
                  <c:v>168.81500651701199</c:v>
                </c:pt>
                <c:pt idx="72868">
                  <c:v>168.81732327228499</c:v>
                </c:pt>
                <c:pt idx="72869">
                  <c:v>168.81964002755899</c:v>
                </c:pt>
                <c:pt idx="72870">
                  <c:v>168.82195678283199</c:v>
                </c:pt>
                <c:pt idx="72871">
                  <c:v>168.82427353810601</c:v>
                </c:pt>
                <c:pt idx="72872">
                  <c:v>168.82659029337901</c:v>
                </c:pt>
                <c:pt idx="72873">
                  <c:v>168.82890704865301</c:v>
                </c:pt>
                <c:pt idx="72874">
                  <c:v>168.831223803927</c:v>
                </c:pt>
                <c:pt idx="72875">
                  <c:v>168.8335405592</c:v>
                </c:pt>
                <c:pt idx="72876">
                  <c:v>168.835857314474</c:v>
                </c:pt>
                <c:pt idx="72877">
                  <c:v>168.838174069747</c:v>
                </c:pt>
                <c:pt idx="72878">
                  <c:v>168.84049082502099</c:v>
                </c:pt>
                <c:pt idx="72879">
                  <c:v>168.84280758029399</c:v>
                </c:pt>
                <c:pt idx="72880">
                  <c:v>168.84512433556799</c:v>
                </c:pt>
                <c:pt idx="72881">
                  <c:v>168.84744109084099</c:v>
                </c:pt>
                <c:pt idx="72882">
                  <c:v>168.84975784611501</c:v>
                </c:pt>
                <c:pt idx="72883">
                  <c:v>168.85207460138801</c:v>
                </c:pt>
                <c:pt idx="72884">
                  <c:v>168.85439135666201</c:v>
                </c:pt>
                <c:pt idx="72885">
                  <c:v>168.85670811193501</c:v>
                </c:pt>
                <c:pt idx="72886">
                  <c:v>168.859024867209</c:v>
                </c:pt>
                <c:pt idx="72887">
                  <c:v>168.861341622483</c:v>
                </c:pt>
                <c:pt idx="72888">
                  <c:v>168.863658377756</c:v>
                </c:pt>
                <c:pt idx="72889">
                  <c:v>168.86597513302999</c:v>
                </c:pt>
                <c:pt idx="72890">
                  <c:v>168.86829188830299</c:v>
                </c:pt>
                <c:pt idx="72891">
                  <c:v>168.87060864357699</c:v>
                </c:pt>
                <c:pt idx="72892">
                  <c:v>168.87292539884999</c:v>
                </c:pt>
                <c:pt idx="72893">
                  <c:v>168.87524215412401</c:v>
                </c:pt>
                <c:pt idx="72894">
                  <c:v>168.87755890939701</c:v>
                </c:pt>
                <c:pt idx="72895">
                  <c:v>168.879875664671</c:v>
                </c:pt>
                <c:pt idx="72896">
                  <c:v>168.882192419944</c:v>
                </c:pt>
                <c:pt idx="72897">
                  <c:v>168.884509175218</c:v>
                </c:pt>
                <c:pt idx="72898">
                  <c:v>168.886825930491</c:v>
                </c:pt>
                <c:pt idx="72899">
                  <c:v>168.88914268576499</c:v>
                </c:pt>
                <c:pt idx="72900">
                  <c:v>168.89145944103899</c:v>
                </c:pt>
                <c:pt idx="72901">
                  <c:v>168.89377619631199</c:v>
                </c:pt>
                <c:pt idx="72902">
                  <c:v>168.89609295158601</c:v>
                </c:pt>
                <c:pt idx="72903">
                  <c:v>168.89840970685901</c:v>
                </c:pt>
                <c:pt idx="72904">
                  <c:v>168.90072646213301</c:v>
                </c:pt>
                <c:pt idx="72905">
                  <c:v>168.90304321740601</c:v>
                </c:pt>
                <c:pt idx="72906">
                  <c:v>168.90535997268</c:v>
                </c:pt>
                <c:pt idx="72907">
                  <c:v>168.907676727953</c:v>
                </c:pt>
                <c:pt idx="72908">
                  <c:v>168.909993483227</c:v>
                </c:pt>
                <c:pt idx="72909">
                  <c:v>168.9123102385</c:v>
                </c:pt>
                <c:pt idx="72910">
                  <c:v>168.91462699377399</c:v>
                </c:pt>
                <c:pt idx="72911">
                  <c:v>168.91694374904799</c:v>
                </c:pt>
                <c:pt idx="72912">
                  <c:v>168.91926050432099</c:v>
                </c:pt>
                <c:pt idx="72913">
                  <c:v>168.92157725959501</c:v>
                </c:pt>
                <c:pt idx="72914">
                  <c:v>168.92389401486801</c:v>
                </c:pt>
                <c:pt idx="72915">
                  <c:v>168.92621077014201</c:v>
                </c:pt>
                <c:pt idx="72916">
                  <c:v>168.92852752541501</c:v>
                </c:pt>
                <c:pt idx="72917">
                  <c:v>168.930844280689</c:v>
                </c:pt>
                <c:pt idx="72918">
                  <c:v>168.933161035962</c:v>
                </c:pt>
                <c:pt idx="72919">
                  <c:v>168.935477791236</c:v>
                </c:pt>
                <c:pt idx="72920">
                  <c:v>168.937794546509</c:v>
                </c:pt>
                <c:pt idx="72921">
                  <c:v>168.94011130178299</c:v>
                </c:pt>
                <c:pt idx="72922">
                  <c:v>168.94242805705599</c:v>
                </c:pt>
                <c:pt idx="72923">
                  <c:v>168.94474481232999</c:v>
                </c:pt>
                <c:pt idx="72924">
                  <c:v>168.94706156760401</c:v>
                </c:pt>
                <c:pt idx="72925">
                  <c:v>168.94937832287701</c:v>
                </c:pt>
                <c:pt idx="72926">
                  <c:v>168.951695078151</c:v>
                </c:pt>
                <c:pt idx="72927">
                  <c:v>168.954011833424</c:v>
                </c:pt>
                <c:pt idx="72928">
                  <c:v>168.956328588698</c:v>
                </c:pt>
                <c:pt idx="72929">
                  <c:v>168.958645343971</c:v>
                </c:pt>
                <c:pt idx="72930">
                  <c:v>168.96096209924499</c:v>
                </c:pt>
                <c:pt idx="72931">
                  <c:v>168.96327885451799</c:v>
                </c:pt>
                <c:pt idx="72932">
                  <c:v>168.96559560979199</c:v>
                </c:pt>
                <c:pt idx="72933">
                  <c:v>168.96791236506499</c:v>
                </c:pt>
                <c:pt idx="72934">
                  <c:v>168.97022912033901</c:v>
                </c:pt>
                <c:pt idx="72935">
                  <c:v>168.97254587561201</c:v>
                </c:pt>
                <c:pt idx="72936">
                  <c:v>168.97486263088601</c:v>
                </c:pt>
                <c:pt idx="72937">
                  <c:v>168.97717938616</c:v>
                </c:pt>
                <c:pt idx="72938">
                  <c:v>168.979496141433</c:v>
                </c:pt>
                <c:pt idx="72939">
                  <c:v>168.981812896707</c:v>
                </c:pt>
                <c:pt idx="72940">
                  <c:v>168.98412965198</c:v>
                </c:pt>
                <c:pt idx="72941">
                  <c:v>168.98644640725399</c:v>
                </c:pt>
                <c:pt idx="72942">
                  <c:v>168.98876316252699</c:v>
                </c:pt>
                <c:pt idx="72943">
                  <c:v>168.99107991780099</c:v>
                </c:pt>
                <c:pt idx="72944">
                  <c:v>168.99339667307399</c:v>
                </c:pt>
                <c:pt idx="72945">
                  <c:v>168.99571342834801</c:v>
                </c:pt>
                <c:pt idx="72946">
                  <c:v>168.99803018362101</c:v>
                </c:pt>
                <c:pt idx="72947">
                  <c:v>169.00034693889501</c:v>
                </c:pt>
                <c:pt idx="72948">
                  <c:v>169.002663694169</c:v>
                </c:pt>
                <c:pt idx="72949">
                  <c:v>169.004980449442</c:v>
                </c:pt>
                <c:pt idx="72950">
                  <c:v>169.007297204716</c:v>
                </c:pt>
                <c:pt idx="72951">
                  <c:v>169.009613959989</c:v>
                </c:pt>
                <c:pt idx="72952">
                  <c:v>169.01193071526299</c:v>
                </c:pt>
                <c:pt idx="72953">
                  <c:v>169.01424747053599</c:v>
                </c:pt>
                <c:pt idx="72954">
                  <c:v>169.01656422580999</c:v>
                </c:pt>
                <c:pt idx="72955">
                  <c:v>169.01888098108299</c:v>
                </c:pt>
                <c:pt idx="72956">
                  <c:v>169.02119773635701</c:v>
                </c:pt>
                <c:pt idx="72957">
                  <c:v>169.02351449163001</c:v>
                </c:pt>
                <c:pt idx="72958">
                  <c:v>169.025831246904</c:v>
                </c:pt>
                <c:pt idx="72959">
                  <c:v>169.02814800217701</c:v>
                </c:pt>
                <c:pt idx="72960">
                  <c:v>169.030464757451</c:v>
                </c:pt>
                <c:pt idx="72961">
                  <c:v>169.03278151272499</c:v>
                </c:pt>
                <c:pt idx="72962">
                  <c:v>169.03509826799799</c:v>
                </c:pt>
                <c:pt idx="72963">
                  <c:v>169.03741502327199</c:v>
                </c:pt>
                <c:pt idx="72964">
                  <c:v>169.03973177854499</c:v>
                </c:pt>
                <c:pt idx="72965">
                  <c:v>169.04204853381901</c:v>
                </c:pt>
                <c:pt idx="72966">
                  <c:v>169.04436528909201</c:v>
                </c:pt>
                <c:pt idx="72967">
                  <c:v>169.04668204436601</c:v>
                </c:pt>
                <c:pt idx="72968">
                  <c:v>169.04899879963901</c:v>
                </c:pt>
                <c:pt idx="72969">
                  <c:v>169.051315554913</c:v>
                </c:pt>
                <c:pt idx="72970">
                  <c:v>169.053632310186</c:v>
                </c:pt>
                <c:pt idx="72971">
                  <c:v>169.05594906546</c:v>
                </c:pt>
                <c:pt idx="72972">
                  <c:v>169.058265820733</c:v>
                </c:pt>
                <c:pt idx="72973">
                  <c:v>169.06058257600699</c:v>
                </c:pt>
                <c:pt idx="72974">
                  <c:v>169.06289933128099</c:v>
                </c:pt>
                <c:pt idx="72975">
                  <c:v>169.06521608655399</c:v>
                </c:pt>
                <c:pt idx="72976">
                  <c:v>169.06753284182801</c:v>
                </c:pt>
                <c:pt idx="72977">
                  <c:v>169.06984959710101</c:v>
                </c:pt>
                <c:pt idx="72978">
                  <c:v>169.07216635237501</c:v>
                </c:pt>
                <c:pt idx="72979">
                  <c:v>169.07448310764801</c:v>
                </c:pt>
                <c:pt idx="72980">
                  <c:v>169.076799862922</c:v>
                </c:pt>
                <c:pt idx="72981">
                  <c:v>169.079116618195</c:v>
                </c:pt>
                <c:pt idx="72982">
                  <c:v>169.081433373469</c:v>
                </c:pt>
                <c:pt idx="72983">
                  <c:v>169.083750128742</c:v>
                </c:pt>
                <c:pt idx="72984">
                  <c:v>169.08606688401599</c:v>
                </c:pt>
                <c:pt idx="72985">
                  <c:v>169.08838363928899</c:v>
                </c:pt>
                <c:pt idx="72986">
                  <c:v>169.09070039456299</c:v>
                </c:pt>
                <c:pt idx="72987">
                  <c:v>169.09301714983701</c:v>
                </c:pt>
                <c:pt idx="72988">
                  <c:v>169.09533390511001</c:v>
                </c:pt>
                <c:pt idx="72989">
                  <c:v>169.09765066038401</c:v>
                </c:pt>
                <c:pt idx="72990">
                  <c:v>169.09996741565701</c:v>
                </c:pt>
                <c:pt idx="72991">
                  <c:v>169.102284170931</c:v>
                </c:pt>
                <c:pt idx="72992">
                  <c:v>169.104600926204</c:v>
                </c:pt>
                <c:pt idx="72993">
                  <c:v>169.106917681478</c:v>
                </c:pt>
                <c:pt idx="72994">
                  <c:v>169.109234436751</c:v>
                </c:pt>
                <c:pt idx="72995">
                  <c:v>169.11155119202499</c:v>
                </c:pt>
                <c:pt idx="72996">
                  <c:v>169.11386794729799</c:v>
                </c:pt>
                <c:pt idx="72997">
                  <c:v>169.11618470257201</c:v>
                </c:pt>
                <c:pt idx="72998">
                  <c:v>169.11850145784601</c:v>
                </c:pt>
                <c:pt idx="72999">
                  <c:v>169.12081821311901</c:v>
                </c:pt>
                <c:pt idx="73000">
                  <c:v>169.123134968393</c:v>
                </c:pt>
                <c:pt idx="73001">
                  <c:v>169.125451723666</c:v>
                </c:pt>
                <c:pt idx="73002">
                  <c:v>169.12776847894</c:v>
                </c:pt>
                <c:pt idx="73003">
                  <c:v>169.130085234213</c:v>
                </c:pt>
                <c:pt idx="73004">
                  <c:v>169.13240198948699</c:v>
                </c:pt>
                <c:pt idx="73005">
                  <c:v>169.13471874475999</c:v>
                </c:pt>
                <c:pt idx="73006">
                  <c:v>169.13703550003399</c:v>
                </c:pt>
                <c:pt idx="73007">
                  <c:v>169.13935225530699</c:v>
                </c:pt>
                <c:pt idx="73008">
                  <c:v>169.14166901058101</c:v>
                </c:pt>
                <c:pt idx="73009">
                  <c:v>169.14398576585401</c:v>
                </c:pt>
                <c:pt idx="73010">
                  <c:v>169.14630252112801</c:v>
                </c:pt>
                <c:pt idx="73011">
                  <c:v>169.148619276402</c:v>
                </c:pt>
                <c:pt idx="73012">
                  <c:v>169.150936031675</c:v>
                </c:pt>
                <c:pt idx="73013">
                  <c:v>169.153252786949</c:v>
                </c:pt>
                <c:pt idx="73014">
                  <c:v>169.155569542222</c:v>
                </c:pt>
                <c:pt idx="73015">
                  <c:v>169.15788629749599</c:v>
                </c:pt>
                <c:pt idx="73016">
                  <c:v>169.16020305276899</c:v>
                </c:pt>
                <c:pt idx="73017">
                  <c:v>169.16251980804299</c:v>
                </c:pt>
                <c:pt idx="73018">
                  <c:v>169.16483656331599</c:v>
                </c:pt>
                <c:pt idx="73019">
                  <c:v>169.16715331859001</c:v>
                </c:pt>
                <c:pt idx="73020">
                  <c:v>169.16947007386301</c:v>
                </c:pt>
                <c:pt idx="73021">
                  <c:v>169.17178682913701</c:v>
                </c:pt>
                <c:pt idx="73022">
                  <c:v>169.17410358441001</c:v>
                </c:pt>
                <c:pt idx="73023">
                  <c:v>169.176420339684</c:v>
                </c:pt>
                <c:pt idx="73024">
                  <c:v>169.178737094958</c:v>
                </c:pt>
                <c:pt idx="73025">
                  <c:v>169.181053850231</c:v>
                </c:pt>
                <c:pt idx="73026">
                  <c:v>169.18337060550499</c:v>
                </c:pt>
                <c:pt idx="73027">
                  <c:v>169.18568736077799</c:v>
                </c:pt>
                <c:pt idx="73028">
                  <c:v>169.18800411605201</c:v>
                </c:pt>
                <c:pt idx="73029">
                  <c:v>169.19032087132501</c:v>
                </c:pt>
                <c:pt idx="73030">
                  <c:v>169.19263762659901</c:v>
                </c:pt>
                <c:pt idx="73031">
                  <c:v>169.19495438187201</c:v>
                </c:pt>
                <c:pt idx="73032">
                  <c:v>169.197271137146</c:v>
                </c:pt>
                <c:pt idx="73033">
                  <c:v>169.199587892419</c:v>
                </c:pt>
                <c:pt idx="73034">
                  <c:v>169.201904647693</c:v>
                </c:pt>
                <c:pt idx="73035">
                  <c:v>169.204221402966</c:v>
                </c:pt>
                <c:pt idx="73036">
                  <c:v>169.20653815823999</c:v>
                </c:pt>
                <c:pt idx="73037">
                  <c:v>169.20885491351399</c:v>
                </c:pt>
                <c:pt idx="73038">
                  <c:v>169.21117166878699</c:v>
                </c:pt>
                <c:pt idx="73039">
                  <c:v>169.21348842406101</c:v>
                </c:pt>
                <c:pt idx="73040">
                  <c:v>169.21580517933401</c:v>
                </c:pt>
                <c:pt idx="73041">
                  <c:v>169.21812193460801</c:v>
                </c:pt>
                <c:pt idx="73042">
                  <c:v>169.22043868988101</c:v>
                </c:pt>
                <c:pt idx="73043">
                  <c:v>169.222755445155</c:v>
                </c:pt>
                <c:pt idx="73044">
                  <c:v>169.225072200428</c:v>
                </c:pt>
                <c:pt idx="73045">
                  <c:v>169.227388955702</c:v>
                </c:pt>
                <c:pt idx="73046">
                  <c:v>169.229705710975</c:v>
                </c:pt>
                <c:pt idx="73047">
                  <c:v>169.23202246624899</c:v>
                </c:pt>
                <c:pt idx="73048">
                  <c:v>169.23433922152299</c:v>
                </c:pt>
                <c:pt idx="73049">
                  <c:v>169.23665597679599</c:v>
                </c:pt>
                <c:pt idx="73050">
                  <c:v>169.23897273207001</c:v>
                </c:pt>
                <c:pt idx="73051">
                  <c:v>169.24128948734301</c:v>
                </c:pt>
                <c:pt idx="73052">
                  <c:v>169.24360624261701</c:v>
                </c:pt>
                <c:pt idx="73053">
                  <c:v>169.24592299789001</c:v>
                </c:pt>
                <c:pt idx="73054">
                  <c:v>169.248239753164</c:v>
                </c:pt>
                <c:pt idx="73055">
                  <c:v>169.250556508437</c:v>
                </c:pt>
                <c:pt idx="73056">
                  <c:v>169.252873263711</c:v>
                </c:pt>
                <c:pt idx="73057">
                  <c:v>169.255190018984</c:v>
                </c:pt>
                <c:pt idx="73058">
                  <c:v>169.25750677425799</c:v>
                </c:pt>
                <c:pt idx="73059">
                  <c:v>169.25982352953099</c:v>
                </c:pt>
                <c:pt idx="73060">
                  <c:v>169.26214028480501</c:v>
                </c:pt>
                <c:pt idx="73061">
                  <c:v>169.26445704007901</c:v>
                </c:pt>
                <c:pt idx="73062">
                  <c:v>169.26677379535201</c:v>
                </c:pt>
                <c:pt idx="73063">
                  <c:v>169.269090550626</c:v>
                </c:pt>
                <c:pt idx="73064">
                  <c:v>169.271407305899</c:v>
                </c:pt>
                <c:pt idx="73065">
                  <c:v>169.273724061173</c:v>
                </c:pt>
                <c:pt idx="73066">
                  <c:v>169.276040816446</c:v>
                </c:pt>
                <c:pt idx="73067">
                  <c:v>169.27835757171999</c:v>
                </c:pt>
                <c:pt idx="73068">
                  <c:v>169.28067432699299</c:v>
                </c:pt>
                <c:pt idx="73069">
                  <c:v>169.28299108226699</c:v>
                </c:pt>
                <c:pt idx="73070">
                  <c:v>169.28530783753999</c:v>
                </c:pt>
                <c:pt idx="73071">
                  <c:v>169.28762459281401</c:v>
                </c:pt>
                <c:pt idx="73072">
                  <c:v>169.28994134808701</c:v>
                </c:pt>
                <c:pt idx="73073">
                  <c:v>169.29225810336101</c:v>
                </c:pt>
                <c:pt idx="73074">
                  <c:v>169.294574858635</c:v>
                </c:pt>
                <c:pt idx="73075">
                  <c:v>169.296891613908</c:v>
                </c:pt>
                <c:pt idx="73076">
                  <c:v>169.299208369182</c:v>
                </c:pt>
                <c:pt idx="73077">
                  <c:v>169.301525124455</c:v>
                </c:pt>
                <c:pt idx="73078">
                  <c:v>169.30384187972899</c:v>
                </c:pt>
                <c:pt idx="73079">
                  <c:v>169.30615863500199</c:v>
                </c:pt>
                <c:pt idx="73080">
                  <c:v>169.30847539027599</c:v>
                </c:pt>
                <c:pt idx="73081">
                  <c:v>169.31079214554899</c:v>
                </c:pt>
                <c:pt idx="73082">
                  <c:v>169.31310890082301</c:v>
                </c:pt>
                <c:pt idx="73083">
                  <c:v>169.31542565609601</c:v>
                </c:pt>
                <c:pt idx="73084">
                  <c:v>169.31774241137001</c:v>
                </c:pt>
                <c:pt idx="73085">
                  <c:v>169.320059166644</c:v>
                </c:pt>
                <c:pt idx="73086">
                  <c:v>169.322375921917</c:v>
                </c:pt>
                <c:pt idx="73087">
                  <c:v>169.324692677191</c:v>
                </c:pt>
                <c:pt idx="73088">
                  <c:v>169.327009432464</c:v>
                </c:pt>
                <c:pt idx="73089">
                  <c:v>169.32932618773799</c:v>
                </c:pt>
                <c:pt idx="73090">
                  <c:v>169.33164294301099</c:v>
                </c:pt>
                <c:pt idx="73091">
                  <c:v>169.33395969828501</c:v>
                </c:pt>
                <c:pt idx="73092">
                  <c:v>169.33627645355801</c:v>
                </c:pt>
                <c:pt idx="73093">
                  <c:v>169.33859320883201</c:v>
                </c:pt>
                <c:pt idx="73094">
                  <c:v>169.34090996410501</c:v>
                </c:pt>
                <c:pt idx="73095">
                  <c:v>169.343226719379</c:v>
                </c:pt>
                <c:pt idx="73096">
                  <c:v>169.345543474652</c:v>
                </c:pt>
                <c:pt idx="73097">
                  <c:v>169.347860229926</c:v>
                </c:pt>
                <c:pt idx="73098">
                  <c:v>169.35017698519999</c:v>
                </c:pt>
                <c:pt idx="73099">
                  <c:v>169.35249374047299</c:v>
                </c:pt>
                <c:pt idx="73100">
                  <c:v>169.35481049574699</c:v>
                </c:pt>
                <c:pt idx="73101">
                  <c:v>169.35712725101999</c:v>
                </c:pt>
                <c:pt idx="73102">
                  <c:v>169.35944400629401</c:v>
                </c:pt>
                <c:pt idx="73103">
                  <c:v>169.36176076156701</c:v>
                </c:pt>
                <c:pt idx="73104">
                  <c:v>169.36407751684101</c:v>
                </c:pt>
                <c:pt idx="73105">
                  <c:v>169.36639427211401</c:v>
                </c:pt>
                <c:pt idx="73106">
                  <c:v>169.368711027388</c:v>
                </c:pt>
                <c:pt idx="73107">
                  <c:v>169.371027782661</c:v>
                </c:pt>
                <c:pt idx="73108">
                  <c:v>169.373344537935</c:v>
                </c:pt>
                <c:pt idx="73109">
                  <c:v>169.375661293208</c:v>
                </c:pt>
                <c:pt idx="73110">
                  <c:v>169.37797804848199</c:v>
                </c:pt>
                <c:pt idx="73111">
                  <c:v>169.38029480375599</c:v>
                </c:pt>
                <c:pt idx="73112">
                  <c:v>169.38261155902899</c:v>
                </c:pt>
                <c:pt idx="73113">
                  <c:v>169.38492831430301</c:v>
                </c:pt>
                <c:pt idx="73114">
                  <c:v>169.38724506957601</c:v>
                </c:pt>
                <c:pt idx="73115">
                  <c:v>169.38956182485001</c:v>
                </c:pt>
                <c:pt idx="73116">
                  <c:v>169.39187858012301</c:v>
                </c:pt>
                <c:pt idx="73117">
                  <c:v>169.394195335397</c:v>
                </c:pt>
                <c:pt idx="73118">
                  <c:v>169.39651209067</c:v>
                </c:pt>
                <c:pt idx="73119">
                  <c:v>169.398828845944</c:v>
                </c:pt>
                <c:pt idx="73120">
                  <c:v>169.401145601217</c:v>
                </c:pt>
                <c:pt idx="73121">
                  <c:v>169.40346235649099</c:v>
                </c:pt>
                <c:pt idx="73122">
                  <c:v>169.40577911176399</c:v>
                </c:pt>
                <c:pt idx="73123">
                  <c:v>169.40809586703801</c:v>
                </c:pt>
                <c:pt idx="73124">
                  <c:v>169.41041262231201</c:v>
                </c:pt>
                <c:pt idx="73125">
                  <c:v>169.41272937758501</c:v>
                </c:pt>
                <c:pt idx="73126">
                  <c:v>169.415046132859</c:v>
                </c:pt>
                <c:pt idx="73127">
                  <c:v>169.417362888132</c:v>
                </c:pt>
                <c:pt idx="73128">
                  <c:v>169.419679643406</c:v>
                </c:pt>
                <c:pt idx="73129">
                  <c:v>169.421996398679</c:v>
                </c:pt>
                <c:pt idx="73130">
                  <c:v>169.42431315395299</c:v>
                </c:pt>
                <c:pt idx="73131">
                  <c:v>169.42662990922599</c:v>
                </c:pt>
                <c:pt idx="73132">
                  <c:v>169.42894666449999</c:v>
                </c:pt>
                <c:pt idx="73133">
                  <c:v>169.43126341977299</c:v>
                </c:pt>
                <c:pt idx="73134">
                  <c:v>169.43358017504701</c:v>
                </c:pt>
                <c:pt idx="73135">
                  <c:v>169.43589693032101</c:v>
                </c:pt>
                <c:pt idx="73136">
                  <c:v>169.43821368559401</c:v>
                </c:pt>
                <c:pt idx="73137">
                  <c:v>169.440530440868</c:v>
                </c:pt>
                <c:pt idx="73138">
                  <c:v>169.442847196141</c:v>
                </c:pt>
                <c:pt idx="73139">
                  <c:v>169.445163951415</c:v>
                </c:pt>
                <c:pt idx="73140">
                  <c:v>169.447480706688</c:v>
                </c:pt>
                <c:pt idx="73141">
                  <c:v>169.44979746196199</c:v>
                </c:pt>
                <c:pt idx="73142">
                  <c:v>169.45211421723499</c:v>
                </c:pt>
                <c:pt idx="73143">
                  <c:v>169.45443097250899</c:v>
                </c:pt>
                <c:pt idx="73144">
                  <c:v>169.45674772778199</c:v>
                </c:pt>
                <c:pt idx="73145">
                  <c:v>169.45906448305601</c:v>
                </c:pt>
                <c:pt idx="73146">
                  <c:v>169.46138123832901</c:v>
                </c:pt>
                <c:pt idx="73147">
                  <c:v>169.46369799360301</c:v>
                </c:pt>
                <c:pt idx="73148">
                  <c:v>169.466014748877</c:v>
                </c:pt>
                <c:pt idx="73149">
                  <c:v>169.46833150415</c:v>
                </c:pt>
                <c:pt idx="73150">
                  <c:v>169.470648259424</c:v>
                </c:pt>
                <c:pt idx="73151">
                  <c:v>169.472965014697</c:v>
                </c:pt>
                <c:pt idx="73152">
                  <c:v>169.47528176997099</c:v>
                </c:pt>
                <c:pt idx="73153">
                  <c:v>169.47759852524399</c:v>
                </c:pt>
                <c:pt idx="73154">
                  <c:v>169.47991528051799</c:v>
                </c:pt>
                <c:pt idx="73155">
                  <c:v>169.48223203579099</c:v>
                </c:pt>
                <c:pt idx="73156">
                  <c:v>169.48454879106501</c:v>
                </c:pt>
                <c:pt idx="73157">
                  <c:v>169.48686554633801</c:v>
                </c:pt>
                <c:pt idx="73158">
                  <c:v>169.489182301612</c:v>
                </c:pt>
                <c:pt idx="73159">
                  <c:v>169.491499056885</c:v>
                </c:pt>
                <c:pt idx="73160">
                  <c:v>169.493815812159</c:v>
                </c:pt>
                <c:pt idx="73161">
                  <c:v>169.49613256743299</c:v>
                </c:pt>
                <c:pt idx="73162">
                  <c:v>169.49844932270599</c:v>
                </c:pt>
                <c:pt idx="73163">
                  <c:v>169.50076607797999</c:v>
                </c:pt>
                <c:pt idx="73164">
                  <c:v>169.50308283325299</c:v>
                </c:pt>
                <c:pt idx="73165">
                  <c:v>169.50539958852701</c:v>
                </c:pt>
                <c:pt idx="73166">
                  <c:v>169.50771634380001</c:v>
                </c:pt>
                <c:pt idx="73167">
                  <c:v>169.51003309907401</c:v>
                </c:pt>
                <c:pt idx="73168">
                  <c:v>169.51234985434701</c:v>
                </c:pt>
                <c:pt idx="73169">
                  <c:v>169.514666609621</c:v>
                </c:pt>
                <c:pt idx="73170">
                  <c:v>169.516983364894</c:v>
                </c:pt>
                <c:pt idx="73171">
                  <c:v>169.519300120168</c:v>
                </c:pt>
                <c:pt idx="73172">
                  <c:v>169.521616875441</c:v>
                </c:pt>
                <c:pt idx="73173">
                  <c:v>169.52393363071499</c:v>
                </c:pt>
                <c:pt idx="73174">
                  <c:v>169.52625038598899</c:v>
                </c:pt>
                <c:pt idx="73175">
                  <c:v>169.52856714126199</c:v>
                </c:pt>
                <c:pt idx="73176">
                  <c:v>169.53088389653601</c:v>
                </c:pt>
                <c:pt idx="73177">
                  <c:v>169.53320065180901</c:v>
                </c:pt>
                <c:pt idx="73178">
                  <c:v>169.53551740708301</c:v>
                </c:pt>
                <c:pt idx="73179">
                  <c:v>169.53783416235601</c:v>
                </c:pt>
                <c:pt idx="73180">
                  <c:v>169.54015091763</c:v>
                </c:pt>
                <c:pt idx="73181">
                  <c:v>169.542467672903</c:v>
                </c:pt>
                <c:pt idx="73182">
                  <c:v>169.544784428177</c:v>
                </c:pt>
                <c:pt idx="73183">
                  <c:v>169.54710118345</c:v>
                </c:pt>
                <c:pt idx="73184">
                  <c:v>169.54941793872399</c:v>
                </c:pt>
                <c:pt idx="73185">
                  <c:v>169.55173469399799</c:v>
                </c:pt>
                <c:pt idx="73186">
                  <c:v>169.55405144927099</c:v>
                </c:pt>
                <c:pt idx="73187">
                  <c:v>169.55636820454501</c:v>
                </c:pt>
                <c:pt idx="73188">
                  <c:v>169.55868495981801</c:v>
                </c:pt>
                <c:pt idx="73189">
                  <c:v>169.561001715092</c:v>
                </c:pt>
                <c:pt idx="73190">
                  <c:v>169.563318470365</c:v>
                </c:pt>
                <c:pt idx="73191">
                  <c:v>169.565635225639</c:v>
                </c:pt>
                <c:pt idx="73192">
                  <c:v>169.567951980912</c:v>
                </c:pt>
                <c:pt idx="73193">
                  <c:v>169.57026873618599</c:v>
                </c:pt>
                <c:pt idx="73194">
                  <c:v>169.57258549145899</c:v>
                </c:pt>
                <c:pt idx="73195">
                  <c:v>169.57490224673299</c:v>
                </c:pt>
                <c:pt idx="73196">
                  <c:v>169.57721900200599</c:v>
                </c:pt>
                <c:pt idx="73197">
                  <c:v>169.57953575728001</c:v>
                </c:pt>
                <c:pt idx="73198">
                  <c:v>169.58185251255401</c:v>
                </c:pt>
                <c:pt idx="73199">
                  <c:v>169.58416926782701</c:v>
                </c:pt>
                <c:pt idx="73200">
                  <c:v>169.586486023101</c:v>
                </c:pt>
                <c:pt idx="73201">
                  <c:v>169.588802778374</c:v>
                </c:pt>
                <c:pt idx="73202">
                  <c:v>169.591119533648</c:v>
                </c:pt>
                <c:pt idx="73203">
                  <c:v>169.593436288921</c:v>
                </c:pt>
                <c:pt idx="73204">
                  <c:v>169.59575304419499</c:v>
                </c:pt>
                <c:pt idx="73205">
                  <c:v>169.59806979946799</c:v>
                </c:pt>
                <c:pt idx="73206">
                  <c:v>169.60038655474199</c:v>
                </c:pt>
                <c:pt idx="73207">
                  <c:v>169.60270331001499</c:v>
                </c:pt>
                <c:pt idx="73208">
                  <c:v>169.60502006528901</c:v>
                </c:pt>
                <c:pt idx="73209">
                  <c:v>169.60733682056201</c:v>
                </c:pt>
                <c:pt idx="73210">
                  <c:v>169.60965357583601</c:v>
                </c:pt>
                <c:pt idx="73211">
                  <c:v>169.61197033111</c:v>
                </c:pt>
                <c:pt idx="73212">
                  <c:v>169.614287086383</c:v>
                </c:pt>
                <c:pt idx="73213">
                  <c:v>169.616603841657</c:v>
                </c:pt>
                <c:pt idx="73214">
                  <c:v>169.61892059693</c:v>
                </c:pt>
                <c:pt idx="73215">
                  <c:v>169.62123735220399</c:v>
                </c:pt>
                <c:pt idx="73216">
                  <c:v>169.62355410747699</c:v>
                </c:pt>
                <c:pt idx="73217">
                  <c:v>169.62587086275099</c:v>
                </c:pt>
                <c:pt idx="73218">
                  <c:v>169.62818761802399</c:v>
                </c:pt>
                <c:pt idx="73219">
                  <c:v>169.63050437329801</c:v>
                </c:pt>
                <c:pt idx="73220">
                  <c:v>169.63282112857101</c:v>
                </c:pt>
                <c:pt idx="73221">
                  <c:v>169.635137883845</c:v>
                </c:pt>
                <c:pt idx="73222">
                  <c:v>169.637454639119</c:v>
                </c:pt>
                <c:pt idx="73223">
                  <c:v>169.639771394392</c:v>
                </c:pt>
                <c:pt idx="73224">
                  <c:v>169.64208814966599</c:v>
                </c:pt>
                <c:pt idx="73225">
                  <c:v>169.64440490493899</c:v>
                </c:pt>
                <c:pt idx="73226">
                  <c:v>169.64672166021299</c:v>
                </c:pt>
                <c:pt idx="73227">
                  <c:v>169.64903841548599</c:v>
                </c:pt>
                <c:pt idx="73228">
                  <c:v>169.65135517076001</c:v>
                </c:pt>
                <c:pt idx="73229">
                  <c:v>169.65367192603301</c:v>
                </c:pt>
                <c:pt idx="73230">
                  <c:v>169.65598868130701</c:v>
                </c:pt>
                <c:pt idx="73231">
                  <c:v>169.65830543658001</c:v>
                </c:pt>
                <c:pt idx="73232">
                  <c:v>169.660622191854</c:v>
                </c:pt>
                <c:pt idx="73233">
                  <c:v>169.662938947127</c:v>
                </c:pt>
                <c:pt idx="73234">
                  <c:v>169.665255702401</c:v>
                </c:pt>
                <c:pt idx="73235">
                  <c:v>169.66757245767499</c:v>
                </c:pt>
                <c:pt idx="73236">
                  <c:v>169.66988921294799</c:v>
                </c:pt>
                <c:pt idx="73237">
                  <c:v>169.67220596822199</c:v>
                </c:pt>
                <c:pt idx="73238">
                  <c:v>169.67452272349499</c:v>
                </c:pt>
                <c:pt idx="73239">
                  <c:v>169.67683947876901</c:v>
                </c:pt>
                <c:pt idx="73240">
                  <c:v>169.67915623404201</c:v>
                </c:pt>
                <c:pt idx="73241">
                  <c:v>169.68147298931601</c:v>
                </c:pt>
                <c:pt idx="73242">
                  <c:v>169.68378974458901</c:v>
                </c:pt>
                <c:pt idx="73243">
                  <c:v>169.686106499863</c:v>
                </c:pt>
                <c:pt idx="73244">
                  <c:v>169.688423255136</c:v>
                </c:pt>
                <c:pt idx="73245">
                  <c:v>169.69074001041</c:v>
                </c:pt>
                <c:pt idx="73246">
                  <c:v>169.693056765683</c:v>
                </c:pt>
                <c:pt idx="73247">
                  <c:v>169.69537352095699</c:v>
                </c:pt>
                <c:pt idx="73248">
                  <c:v>169.69769027623099</c:v>
                </c:pt>
                <c:pt idx="73249">
                  <c:v>169.70000703150399</c:v>
                </c:pt>
                <c:pt idx="73250">
                  <c:v>169.70232378677801</c:v>
                </c:pt>
                <c:pt idx="73251">
                  <c:v>169.70464054205101</c:v>
                </c:pt>
                <c:pt idx="73252">
                  <c:v>169.706957297325</c:v>
                </c:pt>
                <c:pt idx="73253">
                  <c:v>169.709274052598</c:v>
                </c:pt>
                <c:pt idx="73254">
                  <c:v>169.711590807872</c:v>
                </c:pt>
                <c:pt idx="73255">
                  <c:v>169.713907563145</c:v>
                </c:pt>
                <c:pt idx="73256">
                  <c:v>169.71622431841899</c:v>
                </c:pt>
                <c:pt idx="73257">
                  <c:v>169.71854107369199</c:v>
                </c:pt>
                <c:pt idx="73258">
                  <c:v>169.72085782896599</c:v>
                </c:pt>
                <c:pt idx="73259">
                  <c:v>169.72317458423899</c:v>
                </c:pt>
                <c:pt idx="73260">
                  <c:v>169.72549133951301</c:v>
                </c:pt>
                <c:pt idx="73261">
                  <c:v>169.72780809478701</c:v>
                </c:pt>
                <c:pt idx="73262">
                  <c:v>169.73012485006001</c:v>
                </c:pt>
                <c:pt idx="73263">
                  <c:v>169.732441605334</c:v>
                </c:pt>
                <c:pt idx="73264">
                  <c:v>169.734758360607</c:v>
                </c:pt>
                <c:pt idx="73265">
                  <c:v>169.737075115881</c:v>
                </c:pt>
                <c:pt idx="73266">
                  <c:v>169.739391871154</c:v>
                </c:pt>
                <c:pt idx="73267">
                  <c:v>169.74170862642799</c:v>
                </c:pt>
                <c:pt idx="73268">
                  <c:v>169.74402538170099</c:v>
                </c:pt>
                <c:pt idx="73269">
                  <c:v>169.74634213697499</c:v>
                </c:pt>
                <c:pt idx="73270">
                  <c:v>169.74865889224799</c:v>
                </c:pt>
                <c:pt idx="73271">
                  <c:v>169.75097564752201</c:v>
                </c:pt>
                <c:pt idx="73272">
                  <c:v>169.75329240279601</c:v>
                </c:pt>
                <c:pt idx="73273">
                  <c:v>169.75560915806901</c:v>
                </c:pt>
                <c:pt idx="73274">
                  <c:v>169.757925913343</c:v>
                </c:pt>
                <c:pt idx="73275">
                  <c:v>169.760242668616</c:v>
                </c:pt>
                <c:pt idx="73276">
                  <c:v>169.76255942389</c:v>
                </c:pt>
                <c:pt idx="73277">
                  <c:v>169.764876179163</c:v>
                </c:pt>
                <c:pt idx="73278">
                  <c:v>169.76719293443699</c:v>
                </c:pt>
                <c:pt idx="73279">
                  <c:v>169.76950968970999</c:v>
                </c:pt>
                <c:pt idx="73280">
                  <c:v>169.77182644498399</c:v>
                </c:pt>
                <c:pt idx="73281">
                  <c:v>169.77414320025699</c:v>
                </c:pt>
                <c:pt idx="73282">
                  <c:v>169.77645995553101</c:v>
                </c:pt>
                <c:pt idx="73283">
                  <c:v>169.77877671080401</c:v>
                </c:pt>
                <c:pt idx="73284">
                  <c:v>169.781093466078</c:v>
                </c:pt>
                <c:pt idx="73285">
                  <c:v>169.783410221352</c:v>
                </c:pt>
                <c:pt idx="73286">
                  <c:v>169.785726976625</c:v>
                </c:pt>
                <c:pt idx="73287">
                  <c:v>169.78804373189899</c:v>
                </c:pt>
                <c:pt idx="73288">
                  <c:v>169.79036048717199</c:v>
                </c:pt>
                <c:pt idx="73289">
                  <c:v>169.79267724244599</c:v>
                </c:pt>
                <c:pt idx="73290">
                  <c:v>169.79499399771899</c:v>
                </c:pt>
                <c:pt idx="73291">
                  <c:v>169.79731075299301</c:v>
                </c:pt>
                <c:pt idx="73292">
                  <c:v>169.79962750826601</c:v>
                </c:pt>
                <c:pt idx="73293">
                  <c:v>169.80194426354001</c:v>
                </c:pt>
                <c:pt idx="73294">
                  <c:v>169.80426101881301</c:v>
                </c:pt>
                <c:pt idx="73295">
                  <c:v>169.806577774087</c:v>
                </c:pt>
                <c:pt idx="73296">
                  <c:v>169.80889452936</c:v>
                </c:pt>
                <c:pt idx="73297">
                  <c:v>169.811211284634</c:v>
                </c:pt>
                <c:pt idx="73298">
                  <c:v>169.81352803990799</c:v>
                </c:pt>
                <c:pt idx="73299">
                  <c:v>169.81584479518099</c:v>
                </c:pt>
                <c:pt idx="73300">
                  <c:v>169.81816155045499</c:v>
                </c:pt>
                <c:pt idx="73301">
                  <c:v>169.82047830572799</c:v>
                </c:pt>
                <c:pt idx="73302">
                  <c:v>169.82279506100201</c:v>
                </c:pt>
                <c:pt idx="73303">
                  <c:v>169.82511181627501</c:v>
                </c:pt>
                <c:pt idx="73304">
                  <c:v>169.82742857154901</c:v>
                </c:pt>
                <c:pt idx="73305">
                  <c:v>169.82974532682201</c:v>
                </c:pt>
                <c:pt idx="73306">
                  <c:v>169.832062082096</c:v>
                </c:pt>
                <c:pt idx="73307">
                  <c:v>169.834378837369</c:v>
                </c:pt>
                <c:pt idx="73308">
                  <c:v>169.836695592643</c:v>
                </c:pt>
                <c:pt idx="73309">
                  <c:v>169.839012347916</c:v>
                </c:pt>
                <c:pt idx="73310">
                  <c:v>169.84132910318999</c:v>
                </c:pt>
                <c:pt idx="73311">
                  <c:v>169.84364585846399</c:v>
                </c:pt>
                <c:pt idx="73312">
                  <c:v>169.84596261373699</c:v>
                </c:pt>
                <c:pt idx="73313">
                  <c:v>169.84827936901101</c:v>
                </c:pt>
                <c:pt idx="73314">
                  <c:v>169.85059612428401</c:v>
                </c:pt>
                <c:pt idx="73315">
                  <c:v>169.852912879558</c:v>
                </c:pt>
                <c:pt idx="73316">
                  <c:v>169.85522963483101</c:v>
                </c:pt>
                <c:pt idx="73317">
                  <c:v>169.857546390105</c:v>
                </c:pt>
                <c:pt idx="73318">
                  <c:v>169.859863145378</c:v>
                </c:pt>
                <c:pt idx="73319">
                  <c:v>169.862179900652</c:v>
                </c:pt>
                <c:pt idx="73320">
                  <c:v>169.864496655925</c:v>
                </c:pt>
                <c:pt idx="73321">
                  <c:v>169.86681341119899</c:v>
                </c:pt>
                <c:pt idx="73322">
                  <c:v>169.86913016647301</c:v>
                </c:pt>
                <c:pt idx="73323">
                  <c:v>169.87144692174601</c:v>
                </c:pt>
                <c:pt idx="73324">
                  <c:v>169.87376367702001</c:v>
                </c:pt>
                <c:pt idx="73325">
                  <c:v>169.87608043229301</c:v>
                </c:pt>
                <c:pt idx="73326">
                  <c:v>169.878397187567</c:v>
                </c:pt>
                <c:pt idx="73327">
                  <c:v>169.88071394284</c:v>
                </c:pt>
                <c:pt idx="73328">
                  <c:v>169.883030698114</c:v>
                </c:pt>
                <c:pt idx="73329">
                  <c:v>169.885347453387</c:v>
                </c:pt>
                <c:pt idx="73330">
                  <c:v>169.88766420866099</c:v>
                </c:pt>
                <c:pt idx="73331">
                  <c:v>169.88998096393399</c:v>
                </c:pt>
                <c:pt idx="73332">
                  <c:v>169.89229771920799</c:v>
                </c:pt>
                <c:pt idx="73333">
                  <c:v>169.89461447448099</c:v>
                </c:pt>
                <c:pt idx="73334">
                  <c:v>169.89693122975501</c:v>
                </c:pt>
                <c:pt idx="73335">
                  <c:v>169.89924798502901</c:v>
                </c:pt>
                <c:pt idx="73336">
                  <c:v>169.90156474030201</c:v>
                </c:pt>
                <c:pt idx="73337">
                  <c:v>169.903881495576</c:v>
                </c:pt>
                <c:pt idx="73338">
                  <c:v>169.906198250849</c:v>
                </c:pt>
                <c:pt idx="73339">
                  <c:v>169.908515006123</c:v>
                </c:pt>
                <c:pt idx="73340">
                  <c:v>169.910831761396</c:v>
                </c:pt>
                <c:pt idx="73341">
                  <c:v>169.91314851666999</c:v>
                </c:pt>
                <c:pt idx="73342">
                  <c:v>169.91546527194299</c:v>
                </c:pt>
                <c:pt idx="73343">
                  <c:v>169.91778202721699</c:v>
                </c:pt>
                <c:pt idx="73344">
                  <c:v>169.92009878248999</c:v>
                </c:pt>
                <c:pt idx="73345">
                  <c:v>169.92241553776401</c:v>
                </c:pt>
                <c:pt idx="73346">
                  <c:v>169.92473229303701</c:v>
                </c:pt>
                <c:pt idx="73347">
                  <c:v>169.92704904831101</c:v>
                </c:pt>
                <c:pt idx="73348">
                  <c:v>169.929365803585</c:v>
                </c:pt>
                <c:pt idx="73349">
                  <c:v>169.931682558858</c:v>
                </c:pt>
                <c:pt idx="73350">
                  <c:v>169.933999314132</c:v>
                </c:pt>
                <c:pt idx="73351">
                  <c:v>169.936316069405</c:v>
                </c:pt>
                <c:pt idx="73352">
                  <c:v>169.93863282467899</c:v>
                </c:pt>
                <c:pt idx="73353">
                  <c:v>169.94094957995199</c:v>
                </c:pt>
                <c:pt idx="73354">
                  <c:v>169.94326633522601</c:v>
                </c:pt>
                <c:pt idx="73355">
                  <c:v>169.94558309049901</c:v>
                </c:pt>
                <c:pt idx="73356">
                  <c:v>169.94789984577301</c:v>
                </c:pt>
                <c:pt idx="73357">
                  <c:v>169.95021660104601</c:v>
                </c:pt>
                <c:pt idx="73358">
                  <c:v>169.95253335632</c:v>
                </c:pt>
                <c:pt idx="73359">
                  <c:v>169.954850111594</c:v>
                </c:pt>
                <c:pt idx="73360">
                  <c:v>169.957166866867</c:v>
                </c:pt>
                <c:pt idx="73361">
                  <c:v>169.95948362214099</c:v>
                </c:pt>
                <c:pt idx="73362">
                  <c:v>169.96180037741399</c:v>
                </c:pt>
                <c:pt idx="73363">
                  <c:v>169.96411713268799</c:v>
                </c:pt>
                <c:pt idx="73364">
                  <c:v>169.96643388796099</c:v>
                </c:pt>
                <c:pt idx="73365">
                  <c:v>169.96875064323501</c:v>
                </c:pt>
                <c:pt idx="73366">
                  <c:v>169.97106739850801</c:v>
                </c:pt>
                <c:pt idx="73367">
                  <c:v>169.97338415378201</c:v>
                </c:pt>
                <c:pt idx="73368">
                  <c:v>169.97570090905501</c:v>
                </c:pt>
                <c:pt idx="73369">
                  <c:v>169.978017664329</c:v>
                </c:pt>
                <c:pt idx="73370">
                  <c:v>169.980334419602</c:v>
                </c:pt>
                <c:pt idx="73371">
                  <c:v>169.982651174876</c:v>
                </c:pt>
                <c:pt idx="73372">
                  <c:v>169.98496793014999</c:v>
                </c:pt>
                <c:pt idx="73373">
                  <c:v>169.98728468542299</c:v>
                </c:pt>
                <c:pt idx="73374">
                  <c:v>169.98960144069699</c:v>
                </c:pt>
                <c:pt idx="73375">
                  <c:v>169.99191819596999</c:v>
                </c:pt>
                <c:pt idx="73376">
                  <c:v>169.99423495124401</c:v>
                </c:pt>
                <c:pt idx="73377">
                  <c:v>169.99655170651701</c:v>
                </c:pt>
                <c:pt idx="73378">
                  <c:v>169.99886846179101</c:v>
                </c:pt>
                <c:pt idx="73379">
                  <c:v>170.00118521706401</c:v>
                </c:pt>
                <c:pt idx="73380">
                  <c:v>170.003501972338</c:v>
                </c:pt>
                <c:pt idx="73381">
                  <c:v>170.005818727611</c:v>
                </c:pt>
                <c:pt idx="73382">
                  <c:v>170.008135482885</c:v>
                </c:pt>
                <c:pt idx="73383">
                  <c:v>170.010452238158</c:v>
                </c:pt>
                <c:pt idx="73384">
                  <c:v>170.01276899343199</c:v>
                </c:pt>
                <c:pt idx="73385">
                  <c:v>170.01508574870601</c:v>
                </c:pt>
                <c:pt idx="73386">
                  <c:v>170.01740250397901</c:v>
                </c:pt>
                <c:pt idx="73387">
                  <c:v>170.01971925925301</c:v>
                </c:pt>
                <c:pt idx="73388">
                  <c:v>170.02203601452601</c:v>
                </c:pt>
                <c:pt idx="73389">
                  <c:v>170.0243527698</c:v>
                </c:pt>
                <c:pt idx="73390">
                  <c:v>170.026669525073</c:v>
                </c:pt>
                <c:pt idx="73391">
                  <c:v>170.028986280347</c:v>
                </c:pt>
                <c:pt idx="73392">
                  <c:v>170.03130303562</c:v>
                </c:pt>
                <c:pt idx="73393">
                  <c:v>170.03361979089399</c:v>
                </c:pt>
                <c:pt idx="73394">
                  <c:v>170.03593654616699</c:v>
                </c:pt>
                <c:pt idx="73395">
                  <c:v>170.03825330144099</c:v>
                </c:pt>
                <c:pt idx="73396">
                  <c:v>170.04057005671399</c:v>
                </c:pt>
                <c:pt idx="73397">
                  <c:v>170.04288681198801</c:v>
                </c:pt>
                <c:pt idx="73398">
                  <c:v>170.04520356726201</c:v>
                </c:pt>
                <c:pt idx="73399">
                  <c:v>170.04752032253501</c:v>
                </c:pt>
                <c:pt idx="73400">
                  <c:v>170.049837077809</c:v>
                </c:pt>
                <c:pt idx="73401">
                  <c:v>170.052153833082</c:v>
                </c:pt>
                <c:pt idx="73402">
                  <c:v>170.054470588356</c:v>
                </c:pt>
                <c:pt idx="73403">
                  <c:v>170.056787343629</c:v>
                </c:pt>
                <c:pt idx="73404">
                  <c:v>170.05910409890299</c:v>
                </c:pt>
                <c:pt idx="73405">
                  <c:v>170.06142085417599</c:v>
                </c:pt>
                <c:pt idx="73406">
                  <c:v>170.06373760944999</c:v>
                </c:pt>
                <c:pt idx="73407">
                  <c:v>170.06605436472299</c:v>
                </c:pt>
                <c:pt idx="73408">
                  <c:v>170.06837111999701</c:v>
                </c:pt>
                <c:pt idx="73409">
                  <c:v>170.07068787527101</c:v>
                </c:pt>
                <c:pt idx="73410">
                  <c:v>170.07300463054401</c:v>
                </c:pt>
                <c:pt idx="73411">
                  <c:v>170.075321385818</c:v>
                </c:pt>
                <c:pt idx="73412">
                  <c:v>170.077638141091</c:v>
                </c:pt>
                <c:pt idx="73413">
                  <c:v>170.079954896365</c:v>
                </c:pt>
                <c:pt idx="73414">
                  <c:v>170.082271651638</c:v>
                </c:pt>
                <c:pt idx="73415">
                  <c:v>170.08458840691199</c:v>
                </c:pt>
                <c:pt idx="73416">
                  <c:v>170.08690516218499</c:v>
                </c:pt>
                <c:pt idx="73417">
                  <c:v>170.08922191745901</c:v>
                </c:pt>
                <c:pt idx="73418">
                  <c:v>170.09153867273201</c:v>
                </c:pt>
                <c:pt idx="73419">
                  <c:v>170.09385542800601</c:v>
                </c:pt>
                <c:pt idx="73420">
                  <c:v>170.09617218327901</c:v>
                </c:pt>
                <c:pt idx="73421">
                  <c:v>170.098488938553</c:v>
                </c:pt>
                <c:pt idx="73422">
                  <c:v>170.100805693827</c:v>
                </c:pt>
                <c:pt idx="73423">
                  <c:v>170.1031224491</c:v>
                </c:pt>
                <c:pt idx="73424">
                  <c:v>170.10543920437399</c:v>
                </c:pt>
                <c:pt idx="73425">
                  <c:v>170.10775595964699</c:v>
                </c:pt>
                <c:pt idx="73426">
                  <c:v>170.11007271492099</c:v>
                </c:pt>
                <c:pt idx="73427">
                  <c:v>170.11238947019399</c:v>
                </c:pt>
                <c:pt idx="73428">
                  <c:v>170.11470622546801</c:v>
                </c:pt>
                <c:pt idx="73429">
                  <c:v>170.11702298074101</c:v>
                </c:pt>
                <c:pt idx="73430">
                  <c:v>170.11933973601501</c:v>
                </c:pt>
                <c:pt idx="73431">
                  <c:v>170.12165649128801</c:v>
                </c:pt>
                <c:pt idx="73432">
                  <c:v>170.123973246562</c:v>
                </c:pt>
                <c:pt idx="73433">
                  <c:v>170.126290001835</c:v>
                </c:pt>
                <c:pt idx="73434">
                  <c:v>170.128606757109</c:v>
                </c:pt>
                <c:pt idx="73435">
                  <c:v>170.13092351238299</c:v>
                </c:pt>
                <c:pt idx="73436">
                  <c:v>170.13324026765599</c:v>
                </c:pt>
                <c:pt idx="73437">
                  <c:v>170.13555702292999</c:v>
                </c:pt>
                <c:pt idx="73438">
                  <c:v>170.13787377820299</c:v>
                </c:pt>
                <c:pt idx="73439">
                  <c:v>170.14019053347701</c:v>
                </c:pt>
                <c:pt idx="73440">
                  <c:v>170.14250728875001</c:v>
                </c:pt>
                <c:pt idx="73441">
                  <c:v>170.14482404402401</c:v>
                </c:pt>
                <c:pt idx="73442">
                  <c:v>170.14714079929701</c:v>
                </c:pt>
                <c:pt idx="73443">
                  <c:v>170.149457554571</c:v>
                </c:pt>
                <c:pt idx="73444">
                  <c:v>170.151774309844</c:v>
                </c:pt>
                <c:pt idx="73445">
                  <c:v>170.154091065118</c:v>
                </c:pt>
                <c:pt idx="73446">
                  <c:v>170.156407820391</c:v>
                </c:pt>
                <c:pt idx="73447">
                  <c:v>170.15872457566499</c:v>
                </c:pt>
                <c:pt idx="73448">
                  <c:v>170.16104133093901</c:v>
                </c:pt>
                <c:pt idx="73449">
                  <c:v>170.16335808621201</c:v>
                </c:pt>
                <c:pt idx="73450">
                  <c:v>170.16567484148601</c:v>
                </c:pt>
                <c:pt idx="73451">
                  <c:v>170.16799159675901</c:v>
                </c:pt>
                <c:pt idx="73452">
                  <c:v>170.170308352033</c:v>
                </c:pt>
                <c:pt idx="73453">
                  <c:v>170.172625107306</c:v>
                </c:pt>
                <c:pt idx="73454">
                  <c:v>170.17494186258</c:v>
                </c:pt>
                <c:pt idx="73455">
                  <c:v>170.177258617853</c:v>
                </c:pt>
                <c:pt idx="73456">
                  <c:v>170.17957537312699</c:v>
                </c:pt>
                <c:pt idx="73457">
                  <c:v>170.18189212839999</c:v>
                </c:pt>
                <c:pt idx="73458">
                  <c:v>170.18420888367399</c:v>
                </c:pt>
                <c:pt idx="73459">
                  <c:v>170.18652563894801</c:v>
                </c:pt>
                <c:pt idx="73460">
                  <c:v>170.18884239422101</c:v>
                </c:pt>
                <c:pt idx="73461">
                  <c:v>170.19115914949501</c:v>
                </c:pt>
                <c:pt idx="73462">
                  <c:v>170.19347590476801</c:v>
                </c:pt>
                <c:pt idx="73463">
                  <c:v>170.195792660042</c:v>
                </c:pt>
                <c:pt idx="73464">
                  <c:v>170.198109415315</c:v>
                </c:pt>
                <c:pt idx="73465">
                  <c:v>170.200426170589</c:v>
                </c:pt>
                <c:pt idx="73466">
                  <c:v>170.202742925862</c:v>
                </c:pt>
                <c:pt idx="73467">
                  <c:v>170.20505968113599</c:v>
                </c:pt>
                <c:pt idx="73468">
                  <c:v>170.20737643640899</c:v>
                </c:pt>
                <c:pt idx="73469">
                  <c:v>170.20969319168299</c:v>
                </c:pt>
                <c:pt idx="73470">
                  <c:v>170.21200994695599</c:v>
                </c:pt>
                <c:pt idx="73471">
                  <c:v>170.21432670223001</c:v>
                </c:pt>
                <c:pt idx="73472">
                  <c:v>170.21664345750401</c:v>
                </c:pt>
                <c:pt idx="73473">
                  <c:v>170.21896021277701</c:v>
                </c:pt>
                <c:pt idx="73474">
                  <c:v>170.221276968051</c:v>
                </c:pt>
                <c:pt idx="73475">
                  <c:v>170.223593723324</c:v>
                </c:pt>
                <c:pt idx="73476">
                  <c:v>170.225910478598</c:v>
                </c:pt>
                <c:pt idx="73477">
                  <c:v>170.228227233871</c:v>
                </c:pt>
                <c:pt idx="73478">
                  <c:v>170.23054398914499</c:v>
                </c:pt>
                <c:pt idx="73479">
                  <c:v>170.23286074441799</c:v>
                </c:pt>
                <c:pt idx="73480">
                  <c:v>170.23517749969201</c:v>
                </c:pt>
                <c:pt idx="73481">
                  <c:v>170.23749425496499</c:v>
                </c:pt>
                <c:pt idx="73482">
                  <c:v>170.23981101023901</c:v>
                </c:pt>
                <c:pt idx="73483">
                  <c:v>170.24212776551201</c:v>
                </c:pt>
                <c:pt idx="73484">
                  <c:v>170.244444520786</c:v>
                </c:pt>
                <c:pt idx="73485">
                  <c:v>170.24676127606</c:v>
                </c:pt>
                <c:pt idx="73486">
                  <c:v>170.249078031333</c:v>
                </c:pt>
                <c:pt idx="73487">
                  <c:v>170.25139478660699</c:v>
                </c:pt>
                <c:pt idx="73488">
                  <c:v>170.25371154187999</c:v>
                </c:pt>
                <c:pt idx="73489">
                  <c:v>170.25602829715399</c:v>
                </c:pt>
                <c:pt idx="73490">
                  <c:v>170.25834505242699</c:v>
                </c:pt>
                <c:pt idx="73491">
                  <c:v>170.26066180770101</c:v>
                </c:pt>
                <c:pt idx="73492">
                  <c:v>170.26297856297401</c:v>
                </c:pt>
                <c:pt idx="73493">
                  <c:v>170.26529531824801</c:v>
                </c:pt>
                <c:pt idx="73494">
                  <c:v>170.26761207352101</c:v>
                </c:pt>
                <c:pt idx="73495">
                  <c:v>170.269928828795</c:v>
                </c:pt>
                <c:pt idx="73496">
                  <c:v>170.272245584069</c:v>
                </c:pt>
                <c:pt idx="73497">
                  <c:v>170.274562339342</c:v>
                </c:pt>
                <c:pt idx="73498">
                  <c:v>170.27687909461599</c:v>
                </c:pt>
                <c:pt idx="73499">
                  <c:v>170.27919584988899</c:v>
                </c:pt>
                <c:pt idx="73500">
                  <c:v>170.28151260516299</c:v>
                </c:pt>
                <c:pt idx="73501">
                  <c:v>170.28382936043599</c:v>
                </c:pt>
                <c:pt idx="73502">
                  <c:v>170.28614611571001</c:v>
                </c:pt>
                <c:pt idx="73503">
                  <c:v>170.28846287098301</c:v>
                </c:pt>
                <c:pt idx="73504">
                  <c:v>170.29077962625701</c:v>
                </c:pt>
                <c:pt idx="73505">
                  <c:v>170.29309638153001</c:v>
                </c:pt>
                <c:pt idx="73506">
                  <c:v>170.295413136804</c:v>
                </c:pt>
                <c:pt idx="73507">
                  <c:v>170.297729892077</c:v>
                </c:pt>
                <c:pt idx="73508">
                  <c:v>170.300046647351</c:v>
                </c:pt>
                <c:pt idx="73509">
                  <c:v>170.30236340262499</c:v>
                </c:pt>
                <c:pt idx="73510">
                  <c:v>170.30468015789799</c:v>
                </c:pt>
                <c:pt idx="73511">
                  <c:v>170.30699691317199</c:v>
                </c:pt>
                <c:pt idx="73512">
                  <c:v>170.30931366844499</c:v>
                </c:pt>
                <c:pt idx="73513">
                  <c:v>170.31163042371901</c:v>
                </c:pt>
                <c:pt idx="73514">
                  <c:v>170.31394717899201</c:v>
                </c:pt>
                <c:pt idx="73515">
                  <c:v>170.316263934266</c:v>
                </c:pt>
                <c:pt idx="73516">
                  <c:v>170.318580689539</c:v>
                </c:pt>
                <c:pt idx="73517">
                  <c:v>170.320897444813</c:v>
                </c:pt>
                <c:pt idx="73518">
                  <c:v>170.323214200086</c:v>
                </c:pt>
                <c:pt idx="73519">
                  <c:v>170.32553095535999</c:v>
                </c:pt>
                <c:pt idx="73520">
                  <c:v>170.32784771063299</c:v>
                </c:pt>
                <c:pt idx="73521">
                  <c:v>170.33016446590699</c:v>
                </c:pt>
                <c:pt idx="73522">
                  <c:v>170.33248122118101</c:v>
                </c:pt>
                <c:pt idx="73523">
                  <c:v>170.33479797645401</c:v>
                </c:pt>
                <c:pt idx="73524">
                  <c:v>170.33711473172801</c:v>
                </c:pt>
                <c:pt idx="73525">
                  <c:v>170.33943148700101</c:v>
                </c:pt>
                <c:pt idx="73526">
                  <c:v>170.341748242275</c:v>
                </c:pt>
                <c:pt idx="73527">
                  <c:v>170.344064997548</c:v>
                </c:pt>
                <c:pt idx="73528">
                  <c:v>170.346381752822</c:v>
                </c:pt>
                <c:pt idx="73529">
                  <c:v>170.348698508095</c:v>
                </c:pt>
                <c:pt idx="73530">
                  <c:v>170.35101526336899</c:v>
                </c:pt>
                <c:pt idx="73531">
                  <c:v>170.35333201864199</c:v>
                </c:pt>
                <c:pt idx="73532">
                  <c:v>170.35564877391599</c:v>
                </c:pt>
                <c:pt idx="73533">
                  <c:v>170.35796552918899</c:v>
                </c:pt>
                <c:pt idx="73534">
                  <c:v>170.36028228446301</c:v>
                </c:pt>
                <c:pt idx="73535">
                  <c:v>170.36259903973701</c:v>
                </c:pt>
                <c:pt idx="73536">
                  <c:v>170.36491579501001</c:v>
                </c:pt>
                <c:pt idx="73537">
                  <c:v>170.367232550284</c:v>
                </c:pt>
                <c:pt idx="73538">
                  <c:v>170.369549305557</c:v>
                </c:pt>
                <c:pt idx="73539">
                  <c:v>170.371866060831</c:v>
                </c:pt>
                <c:pt idx="73540">
                  <c:v>170.374182816104</c:v>
                </c:pt>
                <c:pt idx="73541">
                  <c:v>170.37649957137799</c:v>
                </c:pt>
                <c:pt idx="73542">
                  <c:v>170.37881632665099</c:v>
                </c:pt>
                <c:pt idx="73543">
                  <c:v>170.38113308192499</c:v>
                </c:pt>
                <c:pt idx="73544">
                  <c:v>170.38344983719799</c:v>
                </c:pt>
                <c:pt idx="73545">
                  <c:v>170.38576659247201</c:v>
                </c:pt>
                <c:pt idx="73546">
                  <c:v>170.388083347746</c:v>
                </c:pt>
                <c:pt idx="73547">
                  <c:v>170.390400103019</c:v>
                </c:pt>
                <c:pt idx="73548">
                  <c:v>170.392716858293</c:v>
                </c:pt>
                <c:pt idx="73549">
                  <c:v>170.395033613566</c:v>
                </c:pt>
                <c:pt idx="73550">
                  <c:v>170.39735036883999</c:v>
                </c:pt>
                <c:pt idx="73551">
                  <c:v>170.39966712411299</c:v>
                </c:pt>
                <c:pt idx="73552">
                  <c:v>170.40198387938699</c:v>
                </c:pt>
                <c:pt idx="73553">
                  <c:v>170.40430063465999</c:v>
                </c:pt>
                <c:pt idx="73554">
                  <c:v>170.40661738993401</c:v>
                </c:pt>
                <c:pt idx="73555">
                  <c:v>170.40893414520701</c:v>
                </c:pt>
                <c:pt idx="73556">
                  <c:v>170.41125090048101</c:v>
                </c:pt>
                <c:pt idx="73557">
                  <c:v>170.41356765575401</c:v>
                </c:pt>
                <c:pt idx="73558">
                  <c:v>170.415884411028</c:v>
                </c:pt>
                <c:pt idx="73559">
                  <c:v>170.418201166302</c:v>
                </c:pt>
                <c:pt idx="73560">
                  <c:v>170.420517921575</c:v>
                </c:pt>
                <c:pt idx="73561">
                  <c:v>170.42283467684899</c:v>
                </c:pt>
                <c:pt idx="73562">
                  <c:v>170.42515143212199</c:v>
                </c:pt>
                <c:pt idx="73563">
                  <c:v>170.42746818739599</c:v>
                </c:pt>
                <c:pt idx="73564">
                  <c:v>170.42978494266899</c:v>
                </c:pt>
                <c:pt idx="73565">
                  <c:v>170.43210169794301</c:v>
                </c:pt>
                <c:pt idx="73566">
                  <c:v>170.43441845321601</c:v>
                </c:pt>
                <c:pt idx="73567">
                  <c:v>170.43673520849001</c:v>
                </c:pt>
                <c:pt idx="73568">
                  <c:v>170.43905196376301</c:v>
                </c:pt>
                <c:pt idx="73569">
                  <c:v>170.441368719037</c:v>
                </c:pt>
                <c:pt idx="73570">
                  <c:v>170.44368547431</c:v>
                </c:pt>
                <c:pt idx="73571">
                  <c:v>170.446002229584</c:v>
                </c:pt>
                <c:pt idx="73572">
                  <c:v>170.44831898485799</c:v>
                </c:pt>
                <c:pt idx="73573">
                  <c:v>170.45063574013099</c:v>
                </c:pt>
                <c:pt idx="73574">
                  <c:v>170.45295249540499</c:v>
                </c:pt>
                <c:pt idx="73575">
                  <c:v>170.45526925067799</c:v>
                </c:pt>
                <c:pt idx="73576">
                  <c:v>170.45758600595201</c:v>
                </c:pt>
                <c:pt idx="73577">
                  <c:v>170.45990276122501</c:v>
                </c:pt>
                <c:pt idx="73578">
                  <c:v>170.462219516499</c:v>
                </c:pt>
                <c:pt idx="73579">
                  <c:v>170.464536271772</c:v>
                </c:pt>
                <c:pt idx="73580">
                  <c:v>170.466853027046</c:v>
                </c:pt>
                <c:pt idx="73581">
                  <c:v>170.469169782319</c:v>
                </c:pt>
                <c:pt idx="73582">
                  <c:v>170.47148653759299</c:v>
                </c:pt>
                <c:pt idx="73583">
                  <c:v>170.47380329286599</c:v>
                </c:pt>
                <c:pt idx="73584">
                  <c:v>170.47612004813999</c:v>
                </c:pt>
                <c:pt idx="73585">
                  <c:v>170.47843680341401</c:v>
                </c:pt>
                <c:pt idx="73586">
                  <c:v>170.48075355868701</c:v>
                </c:pt>
                <c:pt idx="73587">
                  <c:v>170.48307031396101</c:v>
                </c:pt>
                <c:pt idx="73588">
                  <c:v>170.48538706923401</c:v>
                </c:pt>
                <c:pt idx="73589">
                  <c:v>170.487703824508</c:v>
                </c:pt>
                <c:pt idx="73590">
                  <c:v>170.490020579781</c:v>
                </c:pt>
                <c:pt idx="73591">
                  <c:v>170.492337335055</c:v>
                </c:pt>
                <c:pt idx="73592">
                  <c:v>170.494654090328</c:v>
                </c:pt>
                <c:pt idx="73593">
                  <c:v>170.49697084560199</c:v>
                </c:pt>
                <c:pt idx="73594">
                  <c:v>170.49928760087499</c:v>
                </c:pt>
                <c:pt idx="73595">
                  <c:v>170.50160435614899</c:v>
                </c:pt>
                <c:pt idx="73596">
                  <c:v>170.50392111142301</c:v>
                </c:pt>
                <c:pt idx="73597">
                  <c:v>170.50623786669601</c:v>
                </c:pt>
                <c:pt idx="73598">
                  <c:v>170.50855462197001</c:v>
                </c:pt>
                <c:pt idx="73599">
                  <c:v>170.51087137724301</c:v>
                </c:pt>
                <c:pt idx="73600">
                  <c:v>170.513188132517</c:v>
                </c:pt>
                <c:pt idx="73601">
                  <c:v>170.51550488779</c:v>
                </c:pt>
                <c:pt idx="73602">
                  <c:v>170.517821643064</c:v>
                </c:pt>
                <c:pt idx="73603">
                  <c:v>170.520138398337</c:v>
                </c:pt>
                <c:pt idx="73604">
                  <c:v>170.52245515361099</c:v>
                </c:pt>
                <c:pt idx="73605">
                  <c:v>170.52477190888399</c:v>
                </c:pt>
                <c:pt idx="73606">
                  <c:v>170.52708866415799</c:v>
                </c:pt>
                <c:pt idx="73607">
                  <c:v>170.52940541943099</c:v>
                </c:pt>
                <c:pt idx="73608">
                  <c:v>170.53172217470501</c:v>
                </c:pt>
                <c:pt idx="73609">
                  <c:v>170.534038929979</c:v>
                </c:pt>
                <c:pt idx="73610">
                  <c:v>170.536355685252</c:v>
                </c:pt>
                <c:pt idx="73611">
                  <c:v>170.538672440526</c:v>
                </c:pt>
                <c:pt idx="73612">
                  <c:v>170.540989195799</c:v>
                </c:pt>
                <c:pt idx="73613">
                  <c:v>170.54330595107299</c:v>
                </c:pt>
                <c:pt idx="73614">
                  <c:v>170.54562270634599</c:v>
                </c:pt>
                <c:pt idx="73615">
                  <c:v>170.54793946161999</c:v>
                </c:pt>
                <c:pt idx="73616">
                  <c:v>170.55025621689299</c:v>
                </c:pt>
                <c:pt idx="73617">
                  <c:v>170.55257297216701</c:v>
                </c:pt>
                <c:pt idx="73618">
                  <c:v>170.55488972744001</c:v>
                </c:pt>
                <c:pt idx="73619">
                  <c:v>170.55720648271401</c:v>
                </c:pt>
                <c:pt idx="73620">
                  <c:v>170.55952323798701</c:v>
                </c:pt>
                <c:pt idx="73621">
                  <c:v>170.561839993261</c:v>
                </c:pt>
                <c:pt idx="73622">
                  <c:v>170.564156748535</c:v>
                </c:pt>
                <c:pt idx="73623">
                  <c:v>170.566473503808</c:v>
                </c:pt>
                <c:pt idx="73624">
                  <c:v>170.56879025908199</c:v>
                </c:pt>
                <c:pt idx="73625">
                  <c:v>170.57110701435499</c:v>
                </c:pt>
                <c:pt idx="73626">
                  <c:v>170.57342376962899</c:v>
                </c:pt>
                <c:pt idx="73627">
                  <c:v>170.57574052490199</c:v>
                </c:pt>
                <c:pt idx="73628">
                  <c:v>170.57805728017601</c:v>
                </c:pt>
                <c:pt idx="73629">
                  <c:v>170.58037403544901</c:v>
                </c:pt>
                <c:pt idx="73630">
                  <c:v>170.58269079072301</c:v>
                </c:pt>
                <c:pt idx="73631">
                  <c:v>170.58500754599601</c:v>
                </c:pt>
                <c:pt idx="73632">
                  <c:v>170.58732430127</c:v>
                </c:pt>
                <c:pt idx="73633">
                  <c:v>170.589641056543</c:v>
                </c:pt>
                <c:pt idx="73634">
                  <c:v>170.591957811817</c:v>
                </c:pt>
                <c:pt idx="73635">
                  <c:v>170.59427456709099</c:v>
                </c:pt>
                <c:pt idx="73636">
                  <c:v>170.59659132236399</c:v>
                </c:pt>
                <c:pt idx="73637">
                  <c:v>170.59890807763799</c:v>
                </c:pt>
                <c:pt idx="73638">
                  <c:v>170.60122483291099</c:v>
                </c:pt>
                <c:pt idx="73639">
                  <c:v>170.60354158818501</c:v>
                </c:pt>
                <c:pt idx="73640">
                  <c:v>170.60585834345801</c:v>
                </c:pt>
                <c:pt idx="73641">
                  <c:v>170.608175098732</c:v>
                </c:pt>
                <c:pt idx="73642">
                  <c:v>170.61049185400501</c:v>
                </c:pt>
                <c:pt idx="73643">
                  <c:v>170.612808609279</c:v>
                </c:pt>
                <c:pt idx="73644">
                  <c:v>170.615125364552</c:v>
                </c:pt>
                <c:pt idx="73645">
                  <c:v>170.61744211982599</c:v>
                </c:pt>
                <c:pt idx="73646">
                  <c:v>170.61975887509999</c:v>
                </c:pt>
                <c:pt idx="73647">
                  <c:v>170.62207563037299</c:v>
                </c:pt>
                <c:pt idx="73648">
                  <c:v>170.62439238564701</c:v>
                </c:pt>
                <c:pt idx="73649">
                  <c:v>170.62670914092001</c:v>
                </c:pt>
                <c:pt idx="73650">
                  <c:v>170.62902589619401</c:v>
                </c:pt>
                <c:pt idx="73651">
                  <c:v>170.63134265146701</c:v>
                </c:pt>
                <c:pt idx="73652">
                  <c:v>170.633659406741</c:v>
                </c:pt>
                <c:pt idx="73653">
                  <c:v>170.635976162014</c:v>
                </c:pt>
                <c:pt idx="73654">
                  <c:v>170.638292917288</c:v>
                </c:pt>
                <c:pt idx="73655">
                  <c:v>170.640609672561</c:v>
                </c:pt>
                <c:pt idx="73656">
                  <c:v>170.64292642783499</c:v>
                </c:pt>
                <c:pt idx="73657">
                  <c:v>170.64524318310799</c:v>
                </c:pt>
                <c:pt idx="73658">
                  <c:v>170.64755993838199</c:v>
                </c:pt>
                <c:pt idx="73659">
                  <c:v>170.64987669365601</c:v>
                </c:pt>
                <c:pt idx="73660">
                  <c:v>170.65219344892901</c:v>
                </c:pt>
                <c:pt idx="73661">
                  <c:v>170.65451020420301</c:v>
                </c:pt>
                <c:pt idx="73662">
                  <c:v>170.65682695947601</c:v>
                </c:pt>
                <c:pt idx="73663">
                  <c:v>170.65914371475</c:v>
                </c:pt>
                <c:pt idx="73664">
                  <c:v>170.661460470023</c:v>
                </c:pt>
                <c:pt idx="73665">
                  <c:v>170.663777225297</c:v>
                </c:pt>
                <c:pt idx="73666">
                  <c:v>170.66609398057</c:v>
                </c:pt>
                <c:pt idx="73667">
                  <c:v>170.66841073584399</c:v>
                </c:pt>
                <c:pt idx="73668">
                  <c:v>170.67072749111699</c:v>
                </c:pt>
                <c:pt idx="73669">
                  <c:v>170.67304424639099</c:v>
                </c:pt>
                <c:pt idx="73670">
                  <c:v>170.67536100166399</c:v>
                </c:pt>
                <c:pt idx="73671">
                  <c:v>170.67767775693801</c:v>
                </c:pt>
                <c:pt idx="73672">
                  <c:v>170.67999451221201</c:v>
                </c:pt>
                <c:pt idx="73673">
                  <c:v>170.68231126748501</c:v>
                </c:pt>
                <c:pt idx="73674">
                  <c:v>170.684628022759</c:v>
                </c:pt>
                <c:pt idx="73675">
                  <c:v>170.686944778032</c:v>
                </c:pt>
                <c:pt idx="73676">
                  <c:v>170.689261533306</c:v>
                </c:pt>
                <c:pt idx="73677">
                  <c:v>170.691578288579</c:v>
                </c:pt>
                <c:pt idx="73678">
                  <c:v>170.69389504385299</c:v>
                </c:pt>
                <c:pt idx="73679">
                  <c:v>170.69621179912599</c:v>
                </c:pt>
                <c:pt idx="73680">
                  <c:v>170.69852855440001</c:v>
                </c:pt>
                <c:pt idx="73681">
                  <c:v>170.70084530967301</c:v>
                </c:pt>
                <c:pt idx="73682">
                  <c:v>170.70316206494701</c:v>
                </c:pt>
                <c:pt idx="73683">
                  <c:v>170.705478820221</c:v>
                </c:pt>
                <c:pt idx="73684">
                  <c:v>170.707795575494</c:v>
                </c:pt>
                <c:pt idx="73685">
                  <c:v>170.710112330768</c:v>
                </c:pt>
                <c:pt idx="73686">
                  <c:v>170.712429086041</c:v>
                </c:pt>
                <c:pt idx="73687">
                  <c:v>170.71474584131499</c:v>
                </c:pt>
                <c:pt idx="73688">
                  <c:v>170.71706259658799</c:v>
                </c:pt>
                <c:pt idx="73689">
                  <c:v>170.71937935186199</c:v>
                </c:pt>
                <c:pt idx="73690">
                  <c:v>170.72169610713499</c:v>
                </c:pt>
                <c:pt idx="73691">
                  <c:v>170.72401286240901</c:v>
                </c:pt>
                <c:pt idx="73692">
                  <c:v>170.72632961768201</c:v>
                </c:pt>
                <c:pt idx="73693">
                  <c:v>170.72864637295601</c:v>
                </c:pt>
                <c:pt idx="73694">
                  <c:v>170.73096312822901</c:v>
                </c:pt>
                <c:pt idx="73695">
                  <c:v>170.733279883503</c:v>
                </c:pt>
                <c:pt idx="73696">
                  <c:v>170.735596638777</c:v>
                </c:pt>
                <c:pt idx="73697">
                  <c:v>170.73791339405</c:v>
                </c:pt>
                <c:pt idx="73698">
                  <c:v>170.74023014932399</c:v>
                </c:pt>
                <c:pt idx="73699">
                  <c:v>170.74254690459699</c:v>
                </c:pt>
                <c:pt idx="73700">
                  <c:v>170.74486365987099</c:v>
                </c:pt>
                <c:pt idx="73701">
                  <c:v>170.74718041514399</c:v>
                </c:pt>
                <c:pt idx="73702">
                  <c:v>170.74949717041801</c:v>
                </c:pt>
                <c:pt idx="73703">
                  <c:v>170.75181392569101</c:v>
                </c:pt>
                <c:pt idx="73704">
                  <c:v>170.75413068096501</c:v>
                </c:pt>
                <c:pt idx="73705">
                  <c:v>170.75644743623801</c:v>
                </c:pt>
                <c:pt idx="73706">
                  <c:v>170.758764191512</c:v>
                </c:pt>
                <c:pt idx="73707">
                  <c:v>170.761080946785</c:v>
                </c:pt>
                <c:pt idx="73708">
                  <c:v>170.763397702059</c:v>
                </c:pt>
                <c:pt idx="73709">
                  <c:v>170.76571445733299</c:v>
                </c:pt>
                <c:pt idx="73710">
                  <c:v>170.76803121260599</c:v>
                </c:pt>
                <c:pt idx="73711">
                  <c:v>170.77034796788001</c:v>
                </c:pt>
                <c:pt idx="73712">
                  <c:v>170.77266472315301</c:v>
                </c:pt>
                <c:pt idx="73713">
                  <c:v>170.77498147842701</c:v>
                </c:pt>
                <c:pt idx="73714">
                  <c:v>170.77729823370001</c:v>
                </c:pt>
                <c:pt idx="73715">
                  <c:v>170.779614988974</c:v>
                </c:pt>
                <c:pt idx="73716">
                  <c:v>170.781931744247</c:v>
                </c:pt>
                <c:pt idx="73717">
                  <c:v>170.784248499521</c:v>
                </c:pt>
                <c:pt idx="73718">
                  <c:v>170.786565254794</c:v>
                </c:pt>
                <c:pt idx="73719">
                  <c:v>170.78888201006799</c:v>
                </c:pt>
                <c:pt idx="73720">
                  <c:v>170.79119876534099</c:v>
                </c:pt>
                <c:pt idx="73721">
                  <c:v>170.79351552061499</c:v>
                </c:pt>
                <c:pt idx="73722">
                  <c:v>170.79583227588901</c:v>
                </c:pt>
                <c:pt idx="73723">
                  <c:v>170.79814903116201</c:v>
                </c:pt>
                <c:pt idx="73724">
                  <c:v>170.80046578643601</c:v>
                </c:pt>
                <c:pt idx="73725">
                  <c:v>170.80278254170901</c:v>
                </c:pt>
                <c:pt idx="73726">
                  <c:v>170.805099296983</c:v>
                </c:pt>
                <c:pt idx="73727">
                  <c:v>170.807416052256</c:v>
                </c:pt>
                <c:pt idx="73728">
                  <c:v>170.80973280753</c:v>
                </c:pt>
                <c:pt idx="73729">
                  <c:v>170.812049562803</c:v>
                </c:pt>
                <c:pt idx="73730">
                  <c:v>170.81436631807699</c:v>
                </c:pt>
                <c:pt idx="73731">
                  <c:v>170.81668307334999</c:v>
                </c:pt>
                <c:pt idx="73732">
                  <c:v>170.81899982862399</c:v>
                </c:pt>
                <c:pt idx="73733">
                  <c:v>170.82131658389801</c:v>
                </c:pt>
                <c:pt idx="73734">
                  <c:v>170.82363333917101</c:v>
                </c:pt>
                <c:pt idx="73735">
                  <c:v>170.82595009444501</c:v>
                </c:pt>
                <c:pt idx="73736">
                  <c:v>170.82826684971801</c:v>
                </c:pt>
                <c:pt idx="73737">
                  <c:v>170.830583604992</c:v>
                </c:pt>
                <c:pt idx="73738">
                  <c:v>170.832900360265</c:v>
                </c:pt>
                <c:pt idx="73739">
                  <c:v>170.835217115539</c:v>
                </c:pt>
                <c:pt idx="73740">
                  <c:v>170.837533870812</c:v>
                </c:pt>
                <c:pt idx="73741">
                  <c:v>170.83985062608599</c:v>
                </c:pt>
                <c:pt idx="73742">
                  <c:v>170.84216738135899</c:v>
                </c:pt>
                <c:pt idx="73743">
                  <c:v>170.84448413663301</c:v>
                </c:pt>
                <c:pt idx="73744">
                  <c:v>170.84680089190601</c:v>
                </c:pt>
                <c:pt idx="73745">
                  <c:v>170.84911764718001</c:v>
                </c:pt>
                <c:pt idx="73746">
                  <c:v>170.851434402454</c:v>
                </c:pt>
                <c:pt idx="73747">
                  <c:v>170.853751157727</c:v>
                </c:pt>
                <c:pt idx="73748">
                  <c:v>170.856067913001</c:v>
                </c:pt>
                <c:pt idx="73749">
                  <c:v>170.858384668274</c:v>
                </c:pt>
                <c:pt idx="73750">
                  <c:v>170.86070142354799</c:v>
                </c:pt>
                <c:pt idx="73751">
                  <c:v>170.86301817882099</c:v>
                </c:pt>
                <c:pt idx="73752">
                  <c:v>170.86533493409499</c:v>
                </c:pt>
                <c:pt idx="73753">
                  <c:v>170.86765168936799</c:v>
                </c:pt>
                <c:pt idx="73754">
                  <c:v>170.86996844464201</c:v>
                </c:pt>
                <c:pt idx="73755">
                  <c:v>170.87228519991501</c:v>
                </c:pt>
                <c:pt idx="73756">
                  <c:v>170.87460195518901</c:v>
                </c:pt>
                <c:pt idx="73757">
                  <c:v>170.87691871046201</c:v>
                </c:pt>
                <c:pt idx="73758">
                  <c:v>170.879235465736</c:v>
                </c:pt>
                <c:pt idx="73759">
                  <c:v>170.88155222101</c:v>
                </c:pt>
                <c:pt idx="73760">
                  <c:v>170.883868976283</c:v>
                </c:pt>
                <c:pt idx="73761">
                  <c:v>170.88618573155699</c:v>
                </c:pt>
                <c:pt idx="73762">
                  <c:v>170.88850248682999</c:v>
                </c:pt>
                <c:pt idx="73763">
                  <c:v>170.89081924210399</c:v>
                </c:pt>
                <c:pt idx="73764">
                  <c:v>170.89313599737699</c:v>
                </c:pt>
                <c:pt idx="73765">
                  <c:v>170.89545275265101</c:v>
                </c:pt>
                <c:pt idx="73766">
                  <c:v>170.89776950792401</c:v>
                </c:pt>
                <c:pt idx="73767">
                  <c:v>170.90008626319801</c:v>
                </c:pt>
                <c:pt idx="73768">
                  <c:v>170.90240301847101</c:v>
                </c:pt>
                <c:pt idx="73769">
                  <c:v>170.904719773745</c:v>
                </c:pt>
                <c:pt idx="73770">
                  <c:v>170.907036529018</c:v>
                </c:pt>
                <c:pt idx="73771">
                  <c:v>170.909353284292</c:v>
                </c:pt>
                <c:pt idx="73772">
                  <c:v>170.91167003956599</c:v>
                </c:pt>
                <c:pt idx="73773">
                  <c:v>170.91398679483899</c:v>
                </c:pt>
                <c:pt idx="73774">
                  <c:v>170.91630355011301</c:v>
                </c:pt>
                <c:pt idx="73775">
                  <c:v>170.91862030538601</c:v>
                </c:pt>
                <c:pt idx="73776">
                  <c:v>170.92093706066001</c:v>
                </c:pt>
                <c:pt idx="73777">
                  <c:v>170.92325381593301</c:v>
                </c:pt>
                <c:pt idx="73778">
                  <c:v>170.925570571207</c:v>
                </c:pt>
                <c:pt idx="73779">
                  <c:v>170.92788732648</c:v>
                </c:pt>
                <c:pt idx="73780">
                  <c:v>170.930204081754</c:v>
                </c:pt>
                <c:pt idx="73781">
                  <c:v>170.932520837027</c:v>
                </c:pt>
                <c:pt idx="73782">
                  <c:v>170.93483759230099</c:v>
                </c:pt>
                <c:pt idx="73783">
                  <c:v>170.93715434757499</c:v>
                </c:pt>
                <c:pt idx="73784">
                  <c:v>170.93947110284799</c:v>
                </c:pt>
                <c:pt idx="73785">
                  <c:v>170.94178785812201</c:v>
                </c:pt>
                <c:pt idx="73786">
                  <c:v>170.94410461339501</c:v>
                </c:pt>
                <c:pt idx="73787">
                  <c:v>170.94642136866901</c:v>
                </c:pt>
                <c:pt idx="73788">
                  <c:v>170.94873812394201</c:v>
                </c:pt>
                <c:pt idx="73789">
                  <c:v>170.951054879216</c:v>
                </c:pt>
                <c:pt idx="73790">
                  <c:v>170.953371634489</c:v>
                </c:pt>
                <c:pt idx="73791">
                  <c:v>170.955688389763</c:v>
                </c:pt>
                <c:pt idx="73792">
                  <c:v>170.958005145036</c:v>
                </c:pt>
                <c:pt idx="73793">
                  <c:v>170.96032190030999</c:v>
                </c:pt>
                <c:pt idx="73794">
                  <c:v>170.96263865558299</c:v>
                </c:pt>
                <c:pt idx="73795">
                  <c:v>170.96495541085699</c:v>
                </c:pt>
                <c:pt idx="73796">
                  <c:v>170.96727216613101</c:v>
                </c:pt>
                <c:pt idx="73797">
                  <c:v>170.96958892140401</c:v>
                </c:pt>
                <c:pt idx="73798">
                  <c:v>170.97190567667801</c:v>
                </c:pt>
                <c:pt idx="73799">
                  <c:v>170.97422243195101</c:v>
                </c:pt>
                <c:pt idx="73800">
                  <c:v>170.976539187225</c:v>
                </c:pt>
                <c:pt idx="73801">
                  <c:v>170.978855942498</c:v>
                </c:pt>
                <c:pt idx="73802">
                  <c:v>170.981172697772</c:v>
                </c:pt>
                <c:pt idx="73803">
                  <c:v>170.983489453045</c:v>
                </c:pt>
                <c:pt idx="73804">
                  <c:v>170.98580620831899</c:v>
                </c:pt>
                <c:pt idx="73805">
                  <c:v>170.98812296359199</c:v>
                </c:pt>
                <c:pt idx="73806">
                  <c:v>170.99043971886601</c:v>
                </c:pt>
                <c:pt idx="73807">
                  <c:v>170.99275647413899</c:v>
                </c:pt>
                <c:pt idx="73808">
                  <c:v>170.99507322941301</c:v>
                </c:pt>
                <c:pt idx="73809">
                  <c:v>170.997389984687</c:v>
                </c:pt>
                <c:pt idx="73810">
                  <c:v>170.99970673996</c:v>
                </c:pt>
                <c:pt idx="73811">
                  <c:v>171.002023495234</c:v>
                </c:pt>
                <c:pt idx="73812">
                  <c:v>171.004340250507</c:v>
                </c:pt>
                <c:pt idx="73813">
                  <c:v>171.00665700578099</c:v>
                </c:pt>
                <c:pt idx="73814">
                  <c:v>171.00897376105399</c:v>
                </c:pt>
                <c:pt idx="73815">
                  <c:v>171.01129051632799</c:v>
                </c:pt>
                <c:pt idx="73816">
                  <c:v>171.01360727160099</c:v>
                </c:pt>
                <c:pt idx="73817">
                  <c:v>171.01592402687501</c:v>
                </c:pt>
                <c:pt idx="73818">
                  <c:v>171.01824078214801</c:v>
                </c:pt>
                <c:pt idx="73819">
                  <c:v>171.02055753742201</c:v>
                </c:pt>
                <c:pt idx="73820">
                  <c:v>171.022874292696</c:v>
                </c:pt>
                <c:pt idx="73821">
                  <c:v>171.025191047969</c:v>
                </c:pt>
                <c:pt idx="73822">
                  <c:v>171.027507803243</c:v>
                </c:pt>
                <c:pt idx="73823">
                  <c:v>171.029824558516</c:v>
                </c:pt>
                <c:pt idx="73824">
                  <c:v>171.03214131378999</c:v>
                </c:pt>
                <c:pt idx="73825">
                  <c:v>171.03445806906299</c:v>
                </c:pt>
                <c:pt idx="73826">
                  <c:v>171.03677482433699</c:v>
                </c:pt>
                <c:pt idx="73827">
                  <c:v>171.03909157960999</c:v>
                </c:pt>
                <c:pt idx="73828">
                  <c:v>171.04140833488401</c:v>
                </c:pt>
                <c:pt idx="73829">
                  <c:v>171.04372509015701</c:v>
                </c:pt>
                <c:pt idx="73830">
                  <c:v>171.04604184543101</c:v>
                </c:pt>
                <c:pt idx="73831">
                  <c:v>171.04835860070401</c:v>
                </c:pt>
                <c:pt idx="73832">
                  <c:v>171.050675355978</c:v>
                </c:pt>
                <c:pt idx="73833">
                  <c:v>171.052992111252</c:v>
                </c:pt>
                <c:pt idx="73834">
                  <c:v>171.055308866525</c:v>
                </c:pt>
                <c:pt idx="73835">
                  <c:v>171.05762562179899</c:v>
                </c:pt>
                <c:pt idx="73836">
                  <c:v>171.05994237707199</c:v>
                </c:pt>
                <c:pt idx="73837">
                  <c:v>171.06225913234601</c:v>
                </c:pt>
                <c:pt idx="73838">
                  <c:v>171.06457588761899</c:v>
                </c:pt>
                <c:pt idx="73839">
                  <c:v>171.06689264289301</c:v>
                </c:pt>
                <c:pt idx="73840">
                  <c:v>171.06920939816601</c:v>
                </c:pt>
                <c:pt idx="73841">
                  <c:v>171.07152615344</c:v>
                </c:pt>
                <c:pt idx="73842">
                  <c:v>171.073842908713</c:v>
                </c:pt>
                <c:pt idx="73843">
                  <c:v>171.076159663987</c:v>
                </c:pt>
                <c:pt idx="73844">
                  <c:v>171.07847641926</c:v>
                </c:pt>
                <c:pt idx="73845">
                  <c:v>171.08079317453399</c:v>
                </c:pt>
                <c:pt idx="73846">
                  <c:v>171.08310992980799</c:v>
                </c:pt>
                <c:pt idx="73847">
                  <c:v>171.08542668508099</c:v>
                </c:pt>
                <c:pt idx="73848">
                  <c:v>171.08774344035501</c:v>
                </c:pt>
                <c:pt idx="73849">
                  <c:v>171.09006019562801</c:v>
                </c:pt>
                <c:pt idx="73850">
                  <c:v>171.09237695090201</c:v>
                </c:pt>
                <c:pt idx="73851">
                  <c:v>171.09469370617501</c:v>
                </c:pt>
                <c:pt idx="73852">
                  <c:v>171.097010461449</c:v>
                </c:pt>
                <c:pt idx="73853">
                  <c:v>171.099327216722</c:v>
                </c:pt>
                <c:pt idx="73854">
                  <c:v>171.101643971996</c:v>
                </c:pt>
                <c:pt idx="73855">
                  <c:v>171.103960727269</c:v>
                </c:pt>
                <c:pt idx="73856">
                  <c:v>171.10627748254299</c:v>
                </c:pt>
                <c:pt idx="73857">
                  <c:v>171.10859423781599</c:v>
                </c:pt>
                <c:pt idx="73858">
                  <c:v>171.11091099308999</c:v>
                </c:pt>
                <c:pt idx="73859">
                  <c:v>171.11322774836401</c:v>
                </c:pt>
                <c:pt idx="73860">
                  <c:v>171.11554450363701</c:v>
                </c:pt>
                <c:pt idx="73861">
                  <c:v>171.11786125891101</c:v>
                </c:pt>
                <c:pt idx="73862">
                  <c:v>171.12017801418401</c:v>
                </c:pt>
                <c:pt idx="73863">
                  <c:v>171.122494769458</c:v>
                </c:pt>
                <c:pt idx="73864">
                  <c:v>171.124811524731</c:v>
                </c:pt>
                <c:pt idx="73865">
                  <c:v>171.127128280005</c:v>
                </c:pt>
                <c:pt idx="73866">
                  <c:v>171.129445035278</c:v>
                </c:pt>
                <c:pt idx="73867">
                  <c:v>171.13176179055199</c:v>
                </c:pt>
                <c:pt idx="73868">
                  <c:v>171.13407854582499</c:v>
                </c:pt>
                <c:pt idx="73869">
                  <c:v>171.13639530109899</c:v>
                </c:pt>
                <c:pt idx="73870">
                  <c:v>171.13871205637301</c:v>
                </c:pt>
                <c:pt idx="73871">
                  <c:v>171.14102881164601</c:v>
                </c:pt>
                <c:pt idx="73872">
                  <c:v>171.14334556692</c:v>
                </c:pt>
                <c:pt idx="73873">
                  <c:v>171.145662322193</c:v>
                </c:pt>
                <c:pt idx="73874">
                  <c:v>171.147979077467</c:v>
                </c:pt>
                <c:pt idx="73875">
                  <c:v>171.15029583274</c:v>
                </c:pt>
                <c:pt idx="73876">
                  <c:v>171.15261258801399</c:v>
                </c:pt>
                <c:pt idx="73877">
                  <c:v>171.15492934328699</c:v>
                </c:pt>
                <c:pt idx="73878">
                  <c:v>171.15724609856099</c:v>
                </c:pt>
                <c:pt idx="73879">
                  <c:v>171.15956285383399</c:v>
                </c:pt>
                <c:pt idx="73880">
                  <c:v>171.16187960910801</c:v>
                </c:pt>
                <c:pt idx="73881">
                  <c:v>171.16419636438101</c:v>
                </c:pt>
                <c:pt idx="73882">
                  <c:v>171.16651311965501</c:v>
                </c:pt>
                <c:pt idx="73883">
                  <c:v>171.168829874929</c:v>
                </c:pt>
                <c:pt idx="73884">
                  <c:v>171.171146630202</c:v>
                </c:pt>
                <c:pt idx="73885">
                  <c:v>171.173463385476</c:v>
                </c:pt>
                <c:pt idx="73886">
                  <c:v>171.175780140749</c:v>
                </c:pt>
                <c:pt idx="73887">
                  <c:v>171.17809689602299</c:v>
                </c:pt>
                <c:pt idx="73888">
                  <c:v>171.18041365129599</c:v>
                </c:pt>
                <c:pt idx="73889">
                  <c:v>171.18273040656999</c:v>
                </c:pt>
                <c:pt idx="73890">
                  <c:v>171.18504716184299</c:v>
                </c:pt>
                <c:pt idx="73891">
                  <c:v>171.18736391711701</c:v>
                </c:pt>
                <c:pt idx="73892">
                  <c:v>171.18968067239001</c:v>
                </c:pt>
                <c:pt idx="73893">
                  <c:v>171.19199742766401</c:v>
                </c:pt>
                <c:pt idx="73894">
                  <c:v>171.19431418293701</c:v>
                </c:pt>
                <c:pt idx="73895">
                  <c:v>171.196630938211</c:v>
                </c:pt>
                <c:pt idx="73896">
                  <c:v>171.198947693485</c:v>
                </c:pt>
                <c:pt idx="73897">
                  <c:v>171.201264448758</c:v>
                </c:pt>
                <c:pt idx="73898">
                  <c:v>171.20358120403199</c:v>
                </c:pt>
                <c:pt idx="73899">
                  <c:v>171.20589795930499</c:v>
                </c:pt>
                <c:pt idx="73900">
                  <c:v>171.20821471457899</c:v>
                </c:pt>
                <c:pt idx="73901">
                  <c:v>171.21053146985199</c:v>
                </c:pt>
                <c:pt idx="73902">
                  <c:v>171.21284822512601</c:v>
                </c:pt>
                <c:pt idx="73903">
                  <c:v>171.21516498039901</c:v>
                </c:pt>
                <c:pt idx="73904">
                  <c:v>171.217481735673</c:v>
                </c:pt>
                <c:pt idx="73905">
                  <c:v>171.219798490946</c:v>
                </c:pt>
                <c:pt idx="73906">
                  <c:v>171.22211524622</c:v>
                </c:pt>
                <c:pt idx="73907">
                  <c:v>171.224432001493</c:v>
                </c:pt>
                <c:pt idx="73908">
                  <c:v>171.22674875676699</c:v>
                </c:pt>
                <c:pt idx="73909">
                  <c:v>171.22906551204099</c:v>
                </c:pt>
                <c:pt idx="73910">
                  <c:v>171.23138226731399</c:v>
                </c:pt>
                <c:pt idx="73911">
                  <c:v>171.23369902258801</c:v>
                </c:pt>
                <c:pt idx="73912">
                  <c:v>171.23601577786101</c:v>
                </c:pt>
                <c:pt idx="73913">
                  <c:v>171.23833253313501</c:v>
                </c:pt>
                <c:pt idx="73914">
                  <c:v>171.24064928840801</c:v>
                </c:pt>
                <c:pt idx="73915">
                  <c:v>171.242966043682</c:v>
                </c:pt>
                <c:pt idx="73916">
                  <c:v>171.245282798955</c:v>
                </c:pt>
                <c:pt idx="73917">
                  <c:v>171.247599554229</c:v>
                </c:pt>
                <c:pt idx="73918">
                  <c:v>171.249916309502</c:v>
                </c:pt>
                <c:pt idx="73919">
                  <c:v>171.25223306477599</c:v>
                </c:pt>
                <c:pt idx="73920">
                  <c:v>171.25454982004999</c:v>
                </c:pt>
                <c:pt idx="73921">
                  <c:v>171.25686657532299</c:v>
                </c:pt>
                <c:pt idx="73922">
                  <c:v>171.25918333059701</c:v>
                </c:pt>
                <c:pt idx="73923">
                  <c:v>171.26150008587001</c:v>
                </c:pt>
                <c:pt idx="73924">
                  <c:v>171.26381684114401</c:v>
                </c:pt>
                <c:pt idx="73925">
                  <c:v>171.26613359641701</c:v>
                </c:pt>
                <c:pt idx="73926">
                  <c:v>171.268450351691</c:v>
                </c:pt>
                <c:pt idx="73927">
                  <c:v>171.270767106964</c:v>
                </c:pt>
                <c:pt idx="73928">
                  <c:v>171.273083862238</c:v>
                </c:pt>
                <c:pt idx="73929">
                  <c:v>171.275400617511</c:v>
                </c:pt>
                <c:pt idx="73930">
                  <c:v>171.27771737278499</c:v>
                </c:pt>
                <c:pt idx="73931">
                  <c:v>171.28003412805799</c:v>
                </c:pt>
                <c:pt idx="73932">
                  <c:v>171.28235088333199</c:v>
                </c:pt>
                <c:pt idx="73933">
                  <c:v>171.28466763860601</c:v>
                </c:pt>
                <c:pt idx="73934">
                  <c:v>171.28698439387901</c:v>
                </c:pt>
                <c:pt idx="73935">
                  <c:v>171.289301149153</c:v>
                </c:pt>
                <c:pt idx="73936">
                  <c:v>171.291617904426</c:v>
                </c:pt>
                <c:pt idx="73937">
                  <c:v>171.2939346597</c:v>
                </c:pt>
                <c:pt idx="73938">
                  <c:v>171.296251414973</c:v>
                </c:pt>
                <c:pt idx="73939">
                  <c:v>171.29856817024699</c:v>
                </c:pt>
                <c:pt idx="73940">
                  <c:v>171.30088492551999</c:v>
                </c:pt>
                <c:pt idx="73941">
                  <c:v>171.30320168079399</c:v>
                </c:pt>
                <c:pt idx="73942">
                  <c:v>171.30551843606699</c:v>
                </c:pt>
                <c:pt idx="73943">
                  <c:v>171.30783519134101</c:v>
                </c:pt>
                <c:pt idx="73944">
                  <c:v>171.31015194661401</c:v>
                </c:pt>
                <c:pt idx="73945">
                  <c:v>171.31246870188801</c:v>
                </c:pt>
                <c:pt idx="73946">
                  <c:v>171.314785457162</c:v>
                </c:pt>
                <c:pt idx="73947">
                  <c:v>171.317102212435</c:v>
                </c:pt>
                <c:pt idx="73948">
                  <c:v>171.319418967709</c:v>
                </c:pt>
                <c:pt idx="73949">
                  <c:v>171.321735722982</c:v>
                </c:pt>
                <c:pt idx="73950">
                  <c:v>171.32405247825599</c:v>
                </c:pt>
                <c:pt idx="73951">
                  <c:v>171.32636923352899</c:v>
                </c:pt>
                <c:pt idx="73952">
                  <c:v>171.32868598880299</c:v>
                </c:pt>
                <c:pt idx="73953">
                  <c:v>171.33100274407599</c:v>
                </c:pt>
                <c:pt idx="73954">
                  <c:v>171.33331949935001</c:v>
                </c:pt>
                <c:pt idx="73955">
                  <c:v>171.33563625462301</c:v>
                </c:pt>
                <c:pt idx="73956">
                  <c:v>171.33795300989701</c:v>
                </c:pt>
                <c:pt idx="73957">
                  <c:v>171.340269765171</c:v>
                </c:pt>
                <c:pt idx="73958">
                  <c:v>171.342586520444</c:v>
                </c:pt>
                <c:pt idx="73959">
                  <c:v>171.344903275718</c:v>
                </c:pt>
                <c:pt idx="73960">
                  <c:v>171.347220030991</c:v>
                </c:pt>
                <c:pt idx="73961">
                  <c:v>171.34953678626499</c:v>
                </c:pt>
                <c:pt idx="73962">
                  <c:v>171.35185354153799</c:v>
                </c:pt>
                <c:pt idx="73963">
                  <c:v>171.35417029681199</c:v>
                </c:pt>
                <c:pt idx="73964">
                  <c:v>171.35648705208499</c:v>
                </c:pt>
                <c:pt idx="73965">
                  <c:v>171.35880380735901</c:v>
                </c:pt>
                <c:pt idx="73966">
                  <c:v>171.36112056263201</c:v>
                </c:pt>
                <c:pt idx="73967">
                  <c:v>171.363437317906</c:v>
                </c:pt>
                <c:pt idx="73968">
                  <c:v>171.365754073179</c:v>
                </c:pt>
                <c:pt idx="73969">
                  <c:v>171.368070828453</c:v>
                </c:pt>
                <c:pt idx="73970">
                  <c:v>171.37038758372699</c:v>
                </c:pt>
                <c:pt idx="73971">
                  <c:v>171.37270433899999</c:v>
                </c:pt>
                <c:pt idx="73972">
                  <c:v>171.37502109427399</c:v>
                </c:pt>
                <c:pt idx="73973">
                  <c:v>171.37733784954699</c:v>
                </c:pt>
                <c:pt idx="73974">
                  <c:v>171.37965460482101</c:v>
                </c:pt>
                <c:pt idx="73975">
                  <c:v>171.38197136009401</c:v>
                </c:pt>
                <c:pt idx="73976">
                  <c:v>171.38428811536801</c:v>
                </c:pt>
                <c:pt idx="73977">
                  <c:v>171.38660487064101</c:v>
                </c:pt>
                <c:pt idx="73978">
                  <c:v>171.388921625915</c:v>
                </c:pt>
                <c:pt idx="73979">
                  <c:v>171.391238381188</c:v>
                </c:pt>
                <c:pt idx="73980">
                  <c:v>171.393555136462</c:v>
                </c:pt>
                <c:pt idx="73981">
                  <c:v>171.395871891735</c:v>
                </c:pt>
                <c:pt idx="73982">
                  <c:v>171.39818864700899</c:v>
                </c:pt>
                <c:pt idx="73983">
                  <c:v>171.40050540228299</c:v>
                </c:pt>
                <c:pt idx="73984">
                  <c:v>171.40282215755599</c:v>
                </c:pt>
                <c:pt idx="73985">
                  <c:v>171.40513891283001</c:v>
                </c:pt>
                <c:pt idx="73986">
                  <c:v>171.40745566810301</c:v>
                </c:pt>
                <c:pt idx="73987">
                  <c:v>171.40977242337701</c:v>
                </c:pt>
                <c:pt idx="73988">
                  <c:v>171.41208917865001</c:v>
                </c:pt>
                <c:pt idx="73989">
                  <c:v>171.414405933924</c:v>
                </c:pt>
                <c:pt idx="73990">
                  <c:v>171.416722689197</c:v>
                </c:pt>
                <c:pt idx="73991">
                  <c:v>171.419039444471</c:v>
                </c:pt>
                <c:pt idx="73992">
                  <c:v>171.421356199744</c:v>
                </c:pt>
                <c:pt idx="73993">
                  <c:v>171.42367295501799</c:v>
                </c:pt>
                <c:pt idx="73994">
                  <c:v>171.42598971029099</c:v>
                </c:pt>
                <c:pt idx="73995">
                  <c:v>171.42830646556499</c:v>
                </c:pt>
                <c:pt idx="73996">
                  <c:v>171.43062322083901</c:v>
                </c:pt>
                <c:pt idx="73997">
                  <c:v>171.43293997611201</c:v>
                </c:pt>
                <c:pt idx="73998">
                  <c:v>171.435256731386</c:v>
                </c:pt>
                <c:pt idx="73999">
                  <c:v>171.43757348665901</c:v>
                </c:pt>
                <c:pt idx="74000">
                  <c:v>171.439890241933</c:v>
                </c:pt>
                <c:pt idx="74001">
                  <c:v>171.442206997206</c:v>
                </c:pt>
                <c:pt idx="74002">
                  <c:v>171.44452375247999</c:v>
                </c:pt>
                <c:pt idx="74003">
                  <c:v>171.446840507753</c:v>
                </c:pt>
                <c:pt idx="74004">
                  <c:v>171.44915726302699</c:v>
                </c:pt>
                <c:pt idx="74005">
                  <c:v>171.45147401829999</c:v>
                </c:pt>
                <c:pt idx="74006">
                  <c:v>171.45379077357401</c:v>
                </c:pt>
                <c:pt idx="74007">
                  <c:v>171.45610752884801</c:v>
                </c:pt>
                <c:pt idx="74008">
                  <c:v>171.45842428412101</c:v>
                </c:pt>
                <c:pt idx="74009">
                  <c:v>171.460741039395</c:v>
                </c:pt>
                <c:pt idx="74010">
                  <c:v>171.463057794668</c:v>
                </c:pt>
                <c:pt idx="74011">
                  <c:v>171.465374549942</c:v>
                </c:pt>
                <c:pt idx="74012">
                  <c:v>171.467691305215</c:v>
                </c:pt>
                <c:pt idx="74013">
                  <c:v>171.47000806048899</c:v>
                </c:pt>
                <c:pt idx="74014">
                  <c:v>171.47232481576199</c:v>
                </c:pt>
                <c:pt idx="74015">
                  <c:v>171.47464157103599</c:v>
                </c:pt>
                <c:pt idx="74016">
                  <c:v>171.47695832630899</c:v>
                </c:pt>
                <c:pt idx="74017">
                  <c:v>171.47927508158301</c:v>
                </c:pt>
                <c:pt idx="74018">
                  <c:v>171.48159183685601</c:v>
                </c:pt>
                <c:pt idx="74019">
                  <c:v>171.48390859213001</c:v>
                </c:pt>
                <c:pt idx="74020">
                  <c:v>171.486225347404</c:v>
                </c:pt>
                <c:pt idx="74021">
                  <c:v>171.488542102677</c:v>
                </c:pt>
                <c:pt idx="74022">
                  <c:v>171.490858857951</c:v>
                </c:pt>
                <c:pt idx="74023">
                  <c:v>171.493175613224</c:v>
                </c:pt>
                <c:pt idx="74024">
                  <c:v>171.49549236849799</c:v>
                </c:pt>
                <c:pt idx="74025">
                  <c:v>171.49780912377099</c:v>
                </c:pt>
                <c:pt idx="74026">
                  <c:v>171.50012587904499</c:v>
                </c:pt>
                <c:pt idx="74027">
                  <c:v>171.50244263431799</c:v>
                </c:pt>
                <c:pt idx="74028">
                  <c:v>171.50475938959201</c:v>
                </c:pt>
                <c:pt idx="74029">
                  <c:v>171.50707614486501</c:v>
                </c:pt>
                <c:pt idx="74030">
                  <c:v>171.50939290013901</c:v>
                </c:pt>
                <c:pt idx="74031">
                  <c:v>171.51170965541201</c:v>
                </c:pt>
                <c:pt idx="74032">
                  <c:v>171.514026410686</c:v>
                </c:pt>
                <c:pt idx="74033">
                  <c:v>171.51634316596</c:v>
                </c:pt>
                <c:pt idx="74034">
                  <c:v>171.518659921233</c:v>
                </c:pt>
                <c:pt idx="74035">
                  <c:v>171.52097667650699</c:v>
                </c:pt>
                <c:pt idx="74036">
                  <c:v>171.52329343177999</c:v>
                </c:pt>
                <c:pt idx="74037">
                  <c:v>171.52561018705401</c:v>
                </c:pt>
                <c:pt idx="74038">
                  <c:v>171.52792694232701</c:v>
                </c:pt>
                <c:pt idx="74039">
                  <c:v>171.53024369760101</c:v>
                </c:pt>
                <c:pt idx="74040">
                  <c:v>171.53256045287401</c:v>
                </c:pt>
                <c:pt idx="74041">
                  <c:v>171.534877208148</c:v>
                </c:pt>
                <c:pt idx="74042">
                  <c:v>171.537193963421</c:v>
                </c:pt>
                <c:pt idx="74043">
                  <c:v>171.539510718695</c:v>
                </c:pt>
                <c:pt idx="74044">
                  <c:v>171.541827473968</c:v>
                </c:pt>
                <c:pt idx="74045">
                  <c:v>171.54414422924199</c:v>
                </c:pt>
                <c:pt idx="74046">
                  <c:v>171.54646098451599</c:v>
                </c:pt>
                <c:pt idx="74047">
                  <c:v>171.54877773978899</c:v>
                </c:pt>
                <c:pt idx="74048">
                  <c:v>171.55109449506301</c:v>
                </c:pt>
                <c:pt idx="74049">
                  <c:v>171.55341125033601</c:v>
                </c:pt>
                <c:pt idx="74050">
                  <c:v>171.55572800561001</c:v>
                </c:pt>
                <c:pt idx="74051">
                  <c:v>171.55804476088301</c:v>
                </c:pt>
                <c:pt idx="74052">
                  <c:v>171.560361516157</c:v>
                </c:pt>
                <c:pt idx="74053">
                  <c:v>171.56267827143</c:v>
                </c:pt>
                <c:pt idx="74054">
                  <c:v>171.564995026704</c:v>
                </c:pt>
                <c:pt idx="74055">
                  <c:v>171.567311781977</c:v>
                </c:pt>
                <c:pt idx="74056">
                  <c:v>171.56962853725099</c:v>
                </c:pt>
                <c:pt idx="74057">
                  <c:v>171.57194529252499</c:v>
                </c:pt>
                <c:pt idx="74058">
                  <c:v>171.57426204779799</c:v>
                </c:pt>
                <c:pt idx="74059">
                  <c:v>171.57657880307201</c:v>
                </c:pt>
                <c:pt idx="74060">
                  <c:v>171.57889555834501</c:v>
                </c:pt>
                <c:pt idx="74061">
                  <c:v>171.58121231361901</c:v>
                </c:pt>
                <c:pt idx="74062">
                  <c:v>171.58352906889201</c:v>
                </c:pt>
                <c:pt idx="74063">
                  <c:v>171.585845824166</c:v>
                </c:pt>
                <c:pt idx="74064">
                  <c:v>171.588162579439</c:v>
                </c:pt>
                <c:pt idx="74065">
                  <c:v>171.590479334713</c:v>
                </c:pt>
                <c:pt idx="74066">
                  <c:v>171.592796089986</c:v>
                </c:pt>
                <c:pt idx="74067">
                  <c:v>171.59511284525999</c:v>
                </c:pt>
                <c:pt idx="74068">
                  <c:v>171.59742960053299</c:v>
                </c:pt>
                <c:pt idx="74069">
                  <c:v>171.59974635580701</c:v>
                </c:pt>
                <c:pt idx="74070">
                  <c:v>171.60206311108101</c:v>
                </c:pt>
                <c:pt idx="74071">
                  <c:v>171.60437986635401</c:v>
                </c:pt>
                <c:pt idx="74072">
                  <c:v>171.606696621628</c:v>
                </c:pt>
                <c:pt idx="74073">
                  <c:v>171.609013376901</c:v>
                </c:pt>
                <c:pt idx="74074">
                  <c:v>171.611330132175</c:v>
                </c:pt>
                <c:pt idx="74075">
                  <c:v>171.613646887448</c:v>
                </c:pt>
                <c:pt idx="74076">
                  <c:v>171.61596364272199</c:v>
                </c:pt>
                <c:pt idx="74077">
                  <c:v>171.61828039799499</c:v>
                </c:pt>
                <c:pt idx="74078">
                  <c:v>171.62059715326899</c:v>
                </c:pt>
                <c:pt idx="74079">
                  <c:v>171.62291390854199</c:v>
                </c:pt>
                <c:pt idx="74080">
                  <c:v>171.62523066381601</c:v>
                </c:pt>
                <c:pt idx="74081">
                  <c:v>171.62754741908901</c:v>
                </c:pt>
                <c:pt idx="74082">
                  <c:v>171.62986417436301</c:v>
                </c:pt>
                <c:pt idx="74083">
                  <c:v>171.632180929637</c:v>
                </c:pt>
                <c:pt idx="74084">
                  <c:v>171.63449768491</c:v>
                </c:pt>
                <c:pt idx="74085">
                  <c:v>171.636814440184</c:v>
                </c:pt>
                <c:pt idx="74086">
                  <c:v>171.639131195457</c:v>
                </c:pt>
                <c:pt idx="74087">
                  <c:v>171.64144795073099</c:v>
                </c:pt>
                <c:pt idx="74088">
                  <c:v>171.64376470600399</c:v>
                </c:pt>
                <c:pt idx="74089">
                  <c:v>171.64608146127799</c:v>
                </c:pt>
                <c:pt idx="74090">
                  <c:v>171.64839821655099</c:v>
                </c:pt>
                <c:pt idx="74091">
                  <c:v>171.65071497182501</c:v>
                </c:pt>
                <c:pt idx="74092">
                  <c:v>171.65303172709801</c:v>
                </c:pt>
                <c:pt idx="74093">
                  <c:v>171.65534848237201</c:v>
                </c:pt>
                <c:pt idx="74094">
                  <c:v>171.657665237646</c:v>
                </c:pt>
                <c:pt idx="74095">
                  <c:v>171.659981992919</c:v>
                </c:pt>
                <c:pt idx="74096">
                  <c:v>171.662298748193</c:v>
                </c:pt>
                <c:pt idx="74097">
                  <c:v>171.664615503466</c:v>
                </c:pt>
                <c:pt idx="74098">
                  <c:v>171.66693225873999</c:v>
                </c:pt>
                <c:pt idx="74099">
                  <c:v>171.66924901401299</c:v>
                </c:pt>
                <c:pt idx="74100">
                  <c:v>171.67156576928701</c:v>
                </c:pt>
                <c:pt idx="74101">
                  <c:v>171.67388252456001</c:v>
                </c:pt>
                <c:pt idx="74102">
                  <c:v>171.67619927983401</c:v>
                </c:pt>
                <c:pt idx="74103">
                  <c:v>171.67851603510701</c:v>
                </c:pt>
                <c:pt idx="74104">
                  <c:v>171.680832790381</c:v>
                </c:pt>
                <c:pt idx="74105">
                  <c:v>171.683149545654</c:v>
                </c:pt>
                <c:pt idx="74106">
                  <c:v>171.685466300928</c:v>
                </c:pt>
                <c:pt idx="74107">
                  <c:v>171.68778305620199</c:v>
                </c:pt>
                <c:pt idx="74108">
                  <c:v>171.69009981147499</c:v>
                </c:pt>
                <c:pt idx="74109">
                  <c:v>171.69241656674899</c:v>
                </c:pt>
                <c:pt idx="74110">
                  <c:v>171.69473332202199</c:v>
                </c:pt>
                <c:pt idx="74111">
                  <c:v>171.69705007729601</c:v>
                </c:pt>
                <c:pt idx="74112">
                  <c:v>171.69936683256901</c:v>
                </c:pt>
                <c:pt idx="74113">
                  <c:v>171.70168358784301</c:v>
                </c:pt>
                <c:pt idx="74114">
                  <c:v>171.70400034311601</c:v>
                </c:pt>
                <c:pt idx="74115">
                  <c:v>171.70631709839</c:v>
                </c:pt>
                <c:pt idx="74116">
                  <c:v>171.708633853663</c:v>
                </c:pt>
                <c:pt idx="74117">
                  <c:v>171.710950608937</c:v>
                </c:pt>
                <c:pt idx="74118">
                  <c:v>171.71326736421</c:v>
                </c:pt>
                <c:pt idx="74119">
                  <c:v>171.71558411948399</c:v>
                </c:pt>
                <c:pt idx="74120">
                  <c:v>171.71790087475799</c:v>
                </c:pt>
                <c:pt idx="74121">
                  <c:v>171.72021763003099</c:v>
                </c:pt>
                <c:pt idx="74122">
                  <c:v>171.72253438530501</c:v>
                </c:pt>
                <c:pt idx="74123">
                  <c:v>171.72485114057801</c:v>
                </c:pt>
                <c:pt idx="74124">
                  <c:v>171.72716789585201</c:v>
                </c:pt>
                <c:pt idx="74125">
                  <c:v>171.72948465112501</c:v>
                </c:pt>
                <c:pt idx="74126">
                  <c:v>171.731801406399</c:v>
                </c:pt>
                <c:pt idx="74127">
                  <c:v>171.734118161672</c:v>
                </c:pt>
                <c:pt idx="74128">
                  <c:v>171.736434916946</c:v>
                </c:pt>
                <c:pt idx="74129">
                  <c:v>171.738751672219</c:v>
                </c:pt>
                <c:pt idx="74130">
                  <c:v>171.74106842749299</c:v>
                </c:pt>
                <c:pt idx="74131">
                  <c:v>171.74338518276599</c:v>
                </c:pt>
                <c:pt idx="74132">
                  <c:v>171.74570193804001</c:v>
                </c:pt>
                <c:pt idx="74133">
                  <c:v>171.74801869331401</c:v>
                </c:pt>
                <c:pt idx="74134">
                  <c:v>171.75033544858701</c:v>
                </c:pt>
                <c:pt idx="74135">
                  <c:v>171.752652203861</c:v>
                </c:pt>
                <c:pt idx="74136">
                  <c:v>171.754968959134</c:v>
                </c:pt>
                <c:pt idx="74137">
                  <c:v>171.757285714408</c:v>
                </c:pt>
                <c:pt idx="74138">
                  <c:v>171.759602469681</c:v>
                </c:pt>
                <c:pt idx="74139">
                  <c:v>171.76191922495499</c:v>
                </c:pt>
                <c:pt idx="74140">
                  <c:v>171.76423598022799</c:v>
                </c:pt>
                <c:pt idx="74141">
                  <c:v>171.76655273550199</c:v>
                </c:pt>
                <c:pt idx="74142">
                  <c:v>171.76886949077499</c:v>
                </c:pt>
                <c:pt idx="74143">
                  <c:v>171.77118624604901</c:v>
                </c:pt>
                <c:pt idx="74144">
                  <c:v>171.77350300132301</c:v>
                </c:pt>
                <c:pt idx="74145">
                  <c:v>171.77581975659601</c:v>
                </c:pt>
                <c:pt idx="74146">
                  <c:v>171.77813651187</c:v>
                </c:pt>
                <c:pt idx="74147">
                  <c:v>171.780453267143</c:v>
                </c:pt>
                <c:pt idx="74148">
                  <c:v>171.782770022417</c:v>
                </c:pt>
                <c:pt idx="74149">
                  <c:v>171.78508677769</c:v>
                </c:pt>
                <c:pt idx="74150">
                  <c:v>171.78740353296399</c:v>
                </c:pt>
                <c:pt idx="74151">
                  <c:v>171.78972028823699</c:v>
                </c:pt>
                <c:pt idx="74152">
                  <c:v>171.79203704351099</c:v>
                </c:pt>
                <c:pt idx="74153">
                  <c:v>171.79435379878399</c:v>
                </c:pt>
                <c:pt idx="74154">
                  <c:v>171.79667055405801</c:v>
                </c:pt>
                <c:pt idx="74155">
                  <c:v>171.79898730933101</c:v>
                </c:pt>
                <c:pt idx="74156">
                  <c:v>171.80130406460501</c:v>
                </c:pt>
                <c:pt idx="74157">
                  <c:v>171.803620819879</c:v>
                </c:pt>
                <c:pt idx="74158">
                  <c:v>171.805937575152</c:v>
                </c:pt>
                <c:pt idx="74159">
                  <c:v>171.808254330426</c:v>
                </c:pt>
                <c:pt idx="74160">
                  <c:v>171.810571085699</c:v>
                </c:pt>
                <c:pt idx="74161">
                  <c:v>171.81288784097299</c:v>
                </c:pt>
                <c:pt idx="74162">
                  <c:v>171.81520459624599</c:v>
                </c:pt>
                <c:pt idx="74163">
                  <c:v>171.81752135152001</c:v>
                </c:pt>
                <c:pt idx="74164">
                  <c:v>171.81983810679299</c:v>
                </c:pt>
                <c:pt idx="74165">
                  <c:v>171.82215486206701</c:v>
                </c:pt>
                <c:pt idx="74166">
                  <c:v>171.82447161734001</c:v>
                </c:pt>
                <c:pt idx="74167">
                  <c:v>171.826788372614</c:v>
                </c:pt>
                <c:pt idx="74168">
                  <c:v>171.829105127887</c:v>
                </c:pt>
                <c:pt idx="74169">
                  <c:v>171.831421883161</c:v>
                </c:pt>
                <c:pt idx="74170">
                  <c:v>171.83373863843499</c:v>
                </c:pt>
                <c:pt idx="74171">
                  <c:v>171.83605539370799</c:v>
                </c:pt>
                <c:pt idx="74172">
                  <c:v>171.83837214898199</c:v>
                </c:pt>
                <c:pt idx="74173">
                  <c:v>171.84068890425499</c:v>
                </c:pt>
                <c:pt idx="74174">
                  <c:v>171.84300565952901</c:v>
                </c:pt>
                <c:pt idx="74175">
                  <c:v>171.84532241480201</c:v>
                </c:pt>
                <c:pt idx="74176">
                  <c:v>171.84763917007601</c:v>
                </c:pt>
                <c:pt idx="74177">
                  <c:v>171.84995592534901</c:v>
                </c:pt>
                <c:pt idx="74178">
                  <c:v>171.852272680623</c:v>
                </c:pt>
                <c:pt idx="74179">
                  <c:v>171.854589435896</c:v>
                </c:pt>
                <c:pt idx="74180">
                  <c:v>171.85690619117</c:v>
                </c:pt>
                <c:pt idx="74181">
                  <c:v>171.859222946443</c:v>
                </c:pt>
                <c:pt idx="74182">
                  <c:v>171.86153970171699</c:v>
                </c:pt>
                <c:pt idx="74183">
                  <c:v>171.86385645699099</c:v>
                </c:pt>
                <c:pt idx="74184">
                  <c:v>171.86617321226399</c:v>
                </c:pt>
                <c:pt idx="74185">
                  <c:v>171.86848996753801</c:v>
                </c:pt>
                <c:pt idx="74186">
                  <c:v>171.87080672281101</c:v>
                </c:pt>
                <c:pt idx="74187">
                  <c:v>171.87312347808501</c:v>
                </c:pt>
                <c:pt idx="74188">
                  <c:v>171.87544023335801</c:v>
                </c:pt>
                <c:pt idx="74189">
                  <c:v>171.877756988632</c:v>
                </c:pt>
                <c:pt idx="74190">
                  <c:v>171.880073743905</c:v>
                </c:pt>
                <c:pt idx="74191">
                  <c:v>171.882390499179</c:v>
                </c:pt>
                <c:pt idx="74192">
                  <c:v>171.884707254452</c:v>
                </c:pt>
                <c:pt idx="74193">
                  <c:v>171.88702400972599</c:v>
                </c:pt>
                <c:pt idx="74194">
                  <c:v>171.88934076499999</c:v>
                </c:pt>
                <c:pt idx="74195">
                  <c:v>171.89165752027299</c:v>
                </c:pt>
                <c:pt idx="74196">
                  <c:v>171.89397427554701</c:v>
                </c:pt>
                <c:pt idx="74197">
                  <c:v>171.89629103082001</c:v>
                </c:pt>
                <c:pt idx="74198">
                  <c:v>171.898607786094</c:v>
                </c:pt>
                <c:pt idx="74199">
                  <c:v>171.900924541367</c:v>
                </c:pt>
                <c:pt idx="74200">
                  <c:v>171.903241296641</c:v>
                </c:pt>
                <c:pt idx="74201">
                  <c:v>171.905558051914</c:v>
                </c:pt>
                <c:pt idx="74202">
                  <c:v>171.90787480718799</c:v>
                </c:pt>
                <c:pt idx="74203">
                  <c:v>171.91019156246099</c:v>
                </c:pt>
                <c:pt idx="74204">
                  <c:v>171.91250831773499</c:v>
                </c:pt>
                <c:pt idx="74205">
                  <c:v>171.91482507300799</c:v>
                </c:pt>
                <c:pt idx="74206">
                  <c:v>171.91714182828201</c:v>
                </c:pt>
                <c:pt idx="74207">
                  <c:v>171.91945858355601</c:v>
                </c:pt>
                <c:pt idx="74208">
                  <c:v>171.92177533882901</c:v>
                </c:pt>
                <c:pt idx="74209">
                  <c:v>171.924092094103</c:v>
                </c:pt>
                <c:pt idx="74210">
                  <c:v>171.926408849376</c:v>
                </c:pt>
                <c:pt idx="74211">
                  <c:v>171.92872560465</c:v>
                </c:pt>
                <c:pt idx="74212">
                  <c:v>171.931042359923</c:v>
                </c:pt>
                <c:pt idx="74213">
                  <c:v>171.93335911519699</c:v>
                </c:pt>
                <c:pt idx="74214">
                  <c:v>171.93567587046999</c:v>
                </c:pt>
                <c:pt idx="74215">
                  <c:v>171.93799262574399</c:v>
                </c:pt>
                <c:pt idx="74216">
                  <c:v>171.94030938101699</c:v>
                </c:pt>
                <c:pt idx="74217">
                  <c:v>171.94262613629101</c:v>
                </c:pt>
                <c:pt idx="74218">
                  <c:v>171.94494289156401</c:v>
                </c:pt>
                <c:pt idx="74219">
                  <c:v>171.94725964683801</c:v>
                </c:pt>
                <c:pt idx="74220">
                  <c:v>171.949576402112</c:v>
                </c:pt>
                <c:pt idx="74221">
                  <c:v>171.951893157385</c:v>
                </c:pt>
                <c:pt idx="74222">
                  <c:v>171.954209912659</c:v>
                </c:pt>
                <c:pt idx="74223">
                  <c:v>171.956526667932</c:v>
                </c:pt>
                <c:pt idx="74224">
                  <c:v>171.95884342320599</c:v>
                </c:pt>
                <c:pt idx="74225">
                  <c:v>171.96116017847899</c:v>
                </c:pt>
                <c:pt idx="74226">
                  <c:v>171.96347693375299</c:v>
                </c:pt>
                <c:pt idx="74227">
                  <c:v>171.96579368902599</c:v>
                </c:pt>
                <c:pt idx="74228">
                  <c:v>171.96811044430001</c:v>
                </c:pt>
                <c:pt idx="74229">
                  <c:v>171.97042719957301</c:v>
                </c:pt>
                <c:pt idx="74230">
                  <c:v>171.972743954847</c:v>
                </c:pt>
                <c:pt idx="74231">
                  <c:v>171.975060710121</c:v>
                </c:pt>
                <c:pt idx="74232">
                  <c:v>171.977377465394</c:v>
                </c:pt>
                <c:pt idx="74233">
                  <c:v>171.97969422066799</c:v>
                </c:pt>
                <c:pt idx="74234">
                  <c:v>171.98201097594099</c:v>
                </c:pt>
                <c:pt idx="74235">
                  <c:v>171.98432773121499</c:v>
                </c:pt>
                <c:pt idx="74236">
                  <c:v>171.98664448648799</c:v>
                </c:pt>
                <c:pt idx="74237">
                  <c:v>171.98896124176201</c:v>
                </c:pt>
                <c:pt idx="74238">
                  <c:v>171.99127799703501</c:v>
                </c:pt>
                <c:pt idx="74239">
                  <c:v>171.99359475230901</c:v>
                </c:pt>
                <c:pt idx="74240">
                  <c:v>171.99591150758201</c:v>
                </c:pt>
                <c:pt idx="74241">
                  <c:v>171.998228262856</c:v>
                </c:pt>
                <c:pt idx="74242">
                  <c:v>172.000545018129</c:v>
                </c:pt>
                <c:pt idx="74243">
                  <c:v>172.002861773403</c:v>
                </c:pt>
                <c:pt idx="74244">
                  <c:v>172.00517852867699</c:v>
                </c:pt>
                <c:pt idx="74245">
                  <c:v>172.00749528394999</c:v>
                </c:pt>
                <c:pt idx="74246">
                  <c:v>172.00981203922399</c:v>
                </c:pt>
                <c:pt idx="74247">
                  <c:v>172.01212879449699</c:v>
                </c:pt>
                <c:pt idx="74248">
                  <c:v>172.01444554977101</c:v>
                </c:pt>
                <c:pt idx="74249">
                  <c:v>172.01676230504401</c:v>
                </c:pt>
                <c:pt idx="74250">
                  <c:v>172.01907906031801</c:v>
                </c:pt>
                <c:pt idx="74251">
                  <c:v>172.02139581559101</c:v>
                </c:pt>
                <c:pt idx="74252">
                  <c:v>172.023712570865</c:v>
                </c:pt>
                <c:pt idx="74253">
                  <c:v>172.026029326138</c:v>
                </c:pt>
                <c:pt idx="74254">
                  <c:v>172.028346081412</c:v>
                </c:pt>
                <c:pt idx="74255">
                  <c:v>172.030662836685</c:v>
                </c:pt>
                <c:pt idx="74256">
                  <c:v>172.03297959195899</c:v>
                </c:pt>
                <c:pt idx="74257">
                  <c:v>172.03529634723299</c:v>
                </c:pt>
                <c:pt idx="74258">
                  <c:v>172.03761310250599</c:v>
                </c:pt>
                <c:pt idx="74259">
                  <c:v>172.03992985778001</c:v>
                </c:pt>
                <c:pt idx="74260">
                  <c:v>172.04224661305301</c:v>
                </c:pt>
                <c:pt idx="74261">
                  <c:v>172.044563368327</c:v>
                </c:pt>
                <c:pt idx="74262">
                  <c:v>172.0468801236</c:v>
                </c:pt>
                <c:pt idx="74263">
                  <c:v>172.049196878874</c:v>
                </c:pt>
                <c:pt idx="74264">
                  <c:v>172.051513634147</c:v>
                </c:pt>
                <c:pt idx="74265">
                  <c:v>172.05383038942099</c:v>
                </c:pt>
                <c:pt idx="74266">
                  <c:v>172.05614714469399</c:v>
                </c:pt>
                <c:pt idx="74267">
                  <c:v>172.05846389996799</c:v>
                </c:pt>
                <c:pt idx="74268">
                  <c:v>172.06078065524099</c:v>
                </c:pt>
                <c:pt idx="74269">
                  <c:v>172.06309741051501</c:v>
                </c:pt>
                <c:pt idx="74270">
                  <c:v>172.06541416578901</c:v>
                </c:pt>
                <c:pt idx="74271">
                  <c:v>172.06773092106201</c:v>
                </c:pt>
                <c:pt idx="74272">
                  <c:v>172.070047676336</c:v>
                </c:pt>
                <c:pt idx="74273">
                  <c:v>172.072364431609</c:v>
                </c:pt>
                <c:pt idx="74274">
                  <c:v>172.074681186883</c:v>
                </c:pt>
                <c:pt idx="74275">
                  <c:v>172.076997942156</c:v>
                </c:pt>
                <c:pt idx="74276">
                  <c:v>172.07931469742999</c:v>
                </c:pt>
                <c:pt idx="74277">
                  <c:v>172.08163145270299</c:v>
                </c:pt>
                <c:pt idx="74278">
                  <c:v>172.08394820797699</c:v>
                </c:pt>
                <c:pt idx="74279">
                  <c:v>172.08626496324999</c:v>
                </c:pt>
                <c:pt idx="74280">
                  <c:v>172.08858171852401</c:v>
                </c:pt>
                <c:pt idx="74281">
                  <c:v>172.09089847379801</c:v>
                </c:pt>
                <c:pt idx="74282">
                  <c:v>172.09321522907101</c:v>
                </c:pt>
                <c:pt idx="74283">
                  <c:v>172.095531984345</c:v>
                </c:pt>
                <c:pt idx="74284">
                  <c:v>172.097848739618</c:v>
                </c:pt>
                <c:pt idx="74285">
                  <c:v>172.100165494892</c:v>
                </c:pt>
                <c:pt idx="74286">
                  <c:v>172.102482250165</c:v>
                </c:pt>
                <c:pt idx="74287">
                  <c:v>172.10479900543899</c:v>
                </c:pt>
                <c:pt idx="74288">
                  <c:v>172.10711576071199</c:v>
                </c:pt>
                <c:pt idx="74289">
                  <c:v>172.10943251598599</c:v>
                </c:pt>
                <c:pt idx="74290">
                  <c:v>172.11174927125899</c:v>
                </c:pt>
                <c:pt idx="74291">
                  <c:v>172.11406602653301</c:v>
                </c:pt>
                <c:pt idx="74292">
                  <c:v>172.11638278180601</c:v>
                </c:pt>
                <c:pt idx="74293">
                  <c:v>172.11869953708</c:v>
                </c:pt>
                <c:pt idx="74294">
                  <c:v>172.121016292354</c:v>
                </c:pt>
                <c:pt idx="74295">
                  <c:v>172.123333047627</c:v>
                </c:pt>
                <c:pt idx="74296">
                  <c:v>172.12564980290099</c:v>
                </c:pt>
                <c:pt idx="74297">
                  <c:v>172.12796655817399</c:v>
                </c:pt>
                <c:pt idx="74298">
                  <c:v>172.13028331344799</c:v>
                </c:pt>
                <c:pt idx="74299">
                  <c:v>172.13260006872099</c:v>
                </c:pt>
                <c:pt idx="74300">
                  <c:v>172.13491682399501</c:v>
                </c:pt>
                <c:pt idx="74301">
                  <c:v>172.13723357926801</c:v>
                </c:pt>
                <c:pt idx="74302">
                  <c:v>172.13955033454201</c:v>
                </c:pt>
                <c:pt idx="74303">
                  <c:v>172.14186708981501</c:v>
                </c:pt>
                <c:pt idx="74304">
                  <c:v>172.144183845089</c:v>
                </c:pt>
                <c:pt idx="74305">
                  <c:v>172.146500600362</c:v>
                </c:pt>
                <c:pt idx="74306">
                  <c:v>172.148817355636</c:v>
                </c:pt>
                <c:pt idx="74307">
                  <c:v>172.15113411090999</c:v>
                </c:pt>
                <c:pt idx="74308">
                  <c:v>172.15345086618299</c:v>
                </c:pt>
                <c:pt idx="74309">
                  <c:v>172.15576762145699</c:v>
                </c:pt>
                <c:pt idx="74310">
                  <c:v>172.15808437672999</c:v>
                </c:pt>
                <c:pt idx="74311">
                  <c:v>172.16040113200401</c:v>
                </c:pt>
                <c:pt idx="74312">
                  <c:v>172.16271788727701</c:v>
                </c:pt>
                <c:pt idx="74313">
                  <c:v>172.16503464255101</c:v>
                </c:pt>
                <c:pt idx="74314">
                  <c:v>172.16735139782401</c:v>
                </c:pt>
                <c:pt idx="74315">
                  <c:v>172.169668153098</c:v>
                </c:pt>
                <c:pt idx="74316">
                  <c:v>172.171984908371</c:v>
                </c:pt>
                <c:pt idx="74317">
                  <c:v>172.174301663645</c:v>
                </c:pt>
                <c:pt idx="74318">
                  <c:v>172.176618418918</c:v>
                </c:pt>
                <c:pt idx="74319">
                  <c:v>172.17893517419199</c:v>
                </c:pt>
                <c:pt idx="74320">
                  <c:v>172.18125192946599</c:v>
                </c:pt>
                <c:pt idx="74321">
                  <c:v>172.18356868473899</c:v>
                </c:pt>
                <c:pt idx="74322">
                  <c:v>172.18588544001301</c:v>
                </c:pt>
                <c:pt idx="74323">
                  <c:v>172.18820219528601</c:v>
                </c:pt>
                <c:pt idx="74324">
                  <c:v>172.19051895056</c:v>
                </c:pt>
                <c:pt idx="74325">
                  <c:v>172.19283570583301</c:v>
                </c:pt>
                <c:pt idx="74326">
                  <c:v>172.195152461107</c:v>
                </c:pt>
                <c:pt idx="74327">
                  <c:v>172.19746921638</c:v>
                </c:pt>
                <c:pt idx="74328">
                  <c:v>172.19978597165399</c:v>
                </c:pt>
                <c:pt idx="74329">
                  <c:v>172.202102726927</c:v>
                </c:pt>
                <c:pt idx="74330">
                  <c:v>172.20441948220099</c:v>
                </c:pt>
                <c:pt idx="74331">
                  <c:v>172.20673623747501</c:v>
                </c:pt>
                <c:pt idx="74332">
                  <c:v>172.20905299274801</c:v>
                </c:pt>
                <c:pt idx="74333">
                  <c:v>172.21136974802201</c:v>
                </c:pt>
                <c:pt idx="74334">
                  <c:v>172.21368650329501</c:v>
                </c:pt>
                <c:pt idx="74335">
                  <c:v>172.216003258569</c:v>
                </c:pt>
                <c:pt idx="74336">
                  <c:v>172.218320013842</c:v>
                </c:pt>
                <c:pt idx="74337">
                  <c:v>172.220636769116</c:v>
                </c:pt>
                <c:pt idx="74338">
                  <c:v>172.222953524389</c:v>
                </c:pt>
                <c:pt idx="74339">
                  <c:v>172.22527027966299</c:v>
                </c:pt>
                <c:pt idx="74340">
                  <c:v>172.22758703493599</c:v>
                </c:pt>
                <c:pt idx="74341">
                  <c:v>172.22990379020999</c:v>
                </c:pt>
                <c:pt idx="74342">
                  <c:v>172.23222054548299</c:v>
                </c:pt>
                <c:pt idx="74343">
                  <c:v>172.23453730075701</c:v>
                </c:pt>
                <c:pt idx="74344">
                  <c:v>172.23685405603101</c:v>
                </c:pt>
                <c:pt idx="74345">
                  <c:v>172.23917081130401</c:v>
                </c:pt>
                <c:pt idx="74346">
                  <c:v>172.241487566578</c:v>
                </c:pt>
                <c:pt idx="74347">
                  <c:v>172.243804321851</c:v>
                </c:pt>
                <c:pt idx="74348">
                  <c:v>172.246121077125</c:v>
                </c:pt>
                <c:pt idx="74349">
                  <c:v>172.248437832398</c:v>
                </c:pt>
                <c:pt idx="74350">
                  <c:v>172.25075458767199</c:v>
                </c:pt>
                <c:pt idx="74351">
                  <c:v>172.25307134294499</c:v>
                </c:pt>
                <c:pt idx="74352">
                  <c:v>172.25538809821899</c:v>
                </c:pt>
                <c:pt idx="74353">
                  <c:v>172.25770485349199</c:v>
                </c:pt>
                <c:pt idx="74354">
                  <c:v>172.26002160876601</c:v>
                </c:pt>
                <c:pt idx="74355">
                  <c:v>172.26233836403901</c:v>
                </c:pt>
                <c:pt idx="74356">
                  <c:v>172.26465511931301</c:v>
                </c:pt>
                <c:pt idx="74357">
                  <c:v>172.266971874587</c:v>
                </c:pt>
                <c:pt idx="74358">
                  <c:v>172.26928862986</c:v>
                </c:pt>
                <c:pt idx="74359">
                  <c:v>172.271605385134</c:v>
                </c:pt>
                <c:pt idx="74360">
                  <c:v>172.273922140407</c:v>
                </c:pt>
                <c:pt idx="74361">
                  <c:v>172.27623889568099</c:v>
                </c:pt>
                <c:pt idx="74362">
                  <c:v>172.27855565095399</c:v>
                </c:pt>
                <c:pt idx="74363">
                  <c:v>172.28087240622801</c:v>
                </c:pt>
                <c:pt idx="74364">
                  <c:v>172.28318916150101</c:v>
                </c:pt>
                <c:pt idx="74365">
                  <c:v>172.28550591677501</c:v>
                </c:pt>
                <c:pt idx="74366">
                  <c:v>172.28782267204801</c:v>
                </c:pt>
                <c:pt idx="74367">
                  <c:v>172.290139427322</c:v>
                </c:pt>
                <c:pt idx="74368">
                  <c:v>172.292456182596</c:v>
                </c:pt>
                <c:pt idx="74369">
                  <c:v>172.294772937869</c:v>
                </c:pt>
                <c:pt idx="74370">
                  <c:v>172.29708969314299</c:v>
                </c:pt>
                <c:pt idx="74371">
                  <c:v>172.29940644841599</c:v>
                </c:pt>
                <c:pt idx="74372">
                  <c:v>172.30172320368999</c:v>
                </c:pt>
                <c:pt idx="74373">
                  <c:v>172.30403995896299</c:v>
                </c:pt>
                <c:pt idx="74374">
                  <c:v>172.30635671423701</c:v>
                </c:pt>
                <c:pt idx="74375">
                  <c:v>172.30867346951001</c:v>
                </c:pt>
                <c:pt idx="74376">
                  <c:v>172.31099022478401</c:v>
                </c:pt>
                <c:pt idx="74377">
                  <c:v>172.31330698005701</c:v>
                </c:pt>
                <c:pt idx="74378">
                  <c:v>172.315623735331</c:v>
                </c:pt>
                <c:pt idx="74379">
                  <c:v>172.317940490604</c:v>
                </c:pt>
                <c:pt idx="74380">
                  <c:v>172.320257245878</c:v>
                </c:pt>
                <c:pt idx="74381">
                  <c:v>172.32257400115199</c:v>
                </c:pt>
                <c:pt idx="74382">
                  <c:v>172.32489075642499</c:v>
                </c:pt>
                <c:pt idx="74383">
                  <c:v>172.32720751169899</c:v>
                </c:pt>
                <c:pt idx="74384">
                  <c:v>172.32952426697199</c:v>
                </c:pt>
                <c:pt idx="74385">
                  <c:v>172.33184102224601</c:v>
                </c:pt>
                <c:pt idx="74386">
                  <c:v>172.33415777751901</c:v>
                </c:pt>
                <c:pt idx="74387">
                  <c:v>172.33647453279301</c:v>
                </c:pt>
                <c:pt idx="74388">
                  <c:v>172.33879128806601</c:v>
                </c:pt>
                <c:pt idx="74389">
                  <c:v>172.34110804334</c:v>
                </c:pt>
                <c:pt idx="74390">
                  <c:v>172.343424798613</c:v>
                </c:pt>
                <c:pt idx="74391">
                  <c:v>172.345741553887</c:v>
                </c:pt>
                <c:pt idx="74392">
                  <c:v>172.34805830916</c:v>
                </c:pt>
                <c:pt idx="74393">
                  <c:v>172.35037506443399</c:v>
                </c:pt>
                <c:pt idx="74394">
                  <c:v>172.35269181970801</c:v>
                </c:pt>
                <c:pt idx="74395">
                  <c:v>172.35500857498101</c:v>
                </c:pt>
                <c:pt idx="74396">
                  <c:v>172.35732533025501</c:v>
                </c:pt>
                <c:pt idx="74397">
                  <c:v>172.35964208552801</c:v>
                </c:pt>
                <c:pt idx="74398">
                  <c:v>172.361958840802</c:v>
                </c:pt>
                <c:pt idx="74399">
                  <c:v>172.364275596075</c:v>
                </c:pt>
                <c:pt idx="74400">
                  <c:v>172.366592351349</c:v>
                </c:pt>
                <c:pt idx="74401">
                  <c:v>172.368909106622</c:v>
                </c:pt>
                <c:pt idx="74402">
                  <c:v>172.37122586189599</c:v>
                </c:pt>
                <c:pt idx="74403">
                  <c:v>172.37354261716899</c:v>
                </c:pt>
                <c:pt idx="74404">
                  <c:v>172.37585937244299</c:v>
                </c:pt>
                <c:pt idx="74405">
                  <c:v>172.37817612771599</c:v>
                </c:pt>
                <c:pt idx="74406">
                  <c:v>172.38049288299001</c:v>
                </c:pt>
                <c:pt idx="74407">
                  <c:v>172.38280963826401</c:v>
                </c:pt>
                <c:pt idx="74408">
                  <c:v>172.38512639353701</c:v>
                </c:pt>
                <c:pt idx="74409">
                  <c:v>172.387443148811</c:v>
                </c:pt>
                <c:pt idx="74410">
                  <c:v>172.389759904084</c:v>
                </c:pt>
                <c:pt idx="74411">
                  <c:v>172.392076659358</c:v>
                </c:pt>
                <c:pt idx="74412">
                  <c:v>172.394393414631</c:v>
                </c:pt>
                <c:pt idx="74413">
                  <c:v>172.39671016990499</c:v>
                </c:pt>
                <c:pt idx="74414">
                  <c:v>172.39902692517799</c:v>
                </c:pt>
                <c:pt idx="74415">
                  <c:v>172.40134368045199</c:v>
                </c:pt>
                <c:pt idx="74416">
                  <c:v>172.40366043572499</c:v>
                </c:pt>
                <c:pt idx="74417">
                  <c:v>172.40597719099901</c:v>
                </c:pt>
                <c:pt idx="74418">
                  <c:v>172.40829394627301</c:v>
                </c:pt>
                <c:pt idx="74419">
                  <c:v>172.41061070154601</c:v>
                </c:pt>
                <c:pt idx="74420">
                  <c:v>172.41292745682</c:v>
                </c:pt>
                <c:pt idx="74421">
                  <c:v>172.415244212093</c:v>
                </c:pt>
                <c:pt idx="74422">
                  <c:v>172.417560967367</c:v>
                </c:pt>
                <c:pt idx="74423">
                  <c:v>172.41987772264</c:v>
                </c:pt>
                <c:pt idx="74424">
                  <c:v>172.42219447791399</c:v>
                </c:pt>
                <c:pt idx="74425">
                  <c:v>172.42451123318699</c:v>
                </c:pt>
                <c:pt idx="74426">
                  <c:v>172.42682798846101</c:v>
                </c:pt>
                <c:pt idx="74427">
                  <c:v>172.42914474373401</c:v>
                </c:pt>
                <c:pt idx="74428">
                  <c:v>172.43146149900801</c:v>
                </c:pt>
                <c:pt idx="74429">
                  <c:v>172.43377825428101</c:v>
                </c:pt>
                <c:pt idx="74430">
                  <c:v>172.436095009555</c:v>
                </c:pt>
                <c:pt idx="74431">
                  <c:v>172.438411764829</c:v>
                </c:pt>
                <c:pt idx="74432">
                  <c:v>172.440728520102</c:v>
                </c:pt>
                <c:pt idx="74433">
                  <c:v>172.44304527537599</c:v>
                </c:pt>
                <c:pt idx="74434">
                  <c:v>172.44536203064899</c:v>
                </c:pt>
                <c:pt idx="74435">
                  <c:v>172.44767878592299</c:v>
                </c:pt>
                <c:pt idx="74436">
                  <c:v>172.44999554119599</c:v>
                </c:pt>
                <c:pt idx="74437">
                  <c:v>172.45231229647001</c:v>
                </c:pt>
                <c:pt idx="74438">
                  <c:v>172.45462905174301</c:v>
                </c:pt>
                <c:pt idx="74439">
                  <c:v>172.45694580701701</c:v>
                </c:pt>
                <c:pt idx="74440">
                  <c:v>172.45926256229001</c:v>
                </c:pt>
                <c:pt idx="74441">
                  <c:v>172.461579317564</c:v>
                </c:pt>
                <c:pt idx="74442">
                  <c:v>172.463896072837</c:v>
                </c:pt>
                <c:pt idx="74443">
                  <c:v>172.466212828111</c:v>
                </c:pt>
                <c:pt idx="74444">
                  <c:v>172.46852958338499</c:v>
                </c:pt>
                <c:pt idx="74445">
                  <c:v>172.47084633865799</c:v>
                </c:pt>
                <c:pt idx="74446">
                  <c:v>172.47316309393199</c:v>
                </c:pt>
                <c:pt idx="74447">
                  <c:v>172.47547984920499</c:v>
                </c:pt>
                <c:pt idx="74448">
                  <c:v>172.47779660447901</c:v>
                </c:pt>
                <c:pt idx="74449">
                  <c:v>172.48011335975201</c:v>
                </c:pt>
                <c:pt idx="74450">
                  <c:v>172.48243011502601</c:v>
                </c:pt>
                <c:pt idx="74451">
                  <c:v>172.48474687029901</c:v>
                </c:pt>
                <c:pt idx="74452">
                  <c:v>172.487063625573</c:v>
                </c:pt>
                <c:pt idx="74453">
                  <c:v>172.489380380846</c:v>
                </c:pt>
                <c:pt idx="74454">
                  <c:v>172.49169713612</c:v>
                </c:pt>
                <c:pt idx="74455">
                  <c:v>172.494013891393</c:v>
                </c:pt>
                <c:pt idx="74456">
                  <c:v>172.49633064666699</c:v>
                </c:pt>
                <c:pt idx="74457">
                  <c:v>172.49864740194101</c:v>
                </c:pt>
                <c:pt idx="74458">
                  <c:v>172.50096415721401</c:v>
                </c:pt>
                <c:pt idx="74459">
                  <c:v>172.50328091248801</c:v>
                </c:pt>
                <c:pt idx="74460">
                  <c:v>172.50559766776101</c:v>
                </c:pt>
                <c:pt idx="74461">
                  <c:v>172.507914423035</c:v>
                </c:pt>
                <c:pt idx="74462">
                  <c:v>172.510231178308</c:v>
                </c:pt>
                <c:pt idx="74463">
                  <c:v>172.512547933582</c:v>
                </c:pt>
                <c:pt idx="74464">
                  <c:v>172.514864688855</c:v>
                </c:pt>
                <c:pt idx="74465">
                  <c:v>172.51718144412899</c:v>
                </c:pt>
                <c:pt idx="74466">
                  <c:v>172.51949819940199</c:v>
                </c:pt>
                <c:pt idx="74467">
                  <c:v>172.52181495467599</c:v>
                </c:pt>
                <c:pt idx="74468">
                  <c:v>172.52413170995001</c:v>
                </c:pt>
                <c:pt idx="74469">
                  <c:v>172.52644846522301</c:v>
                </c:pt>
                <c:pt idx="74470">
                  <c:v>172.52876522049701</c:v>
                </c:pt>
                <c:pt idx="74471">
                  <c:v>172.53108197577001</c:v>
                </c:pt>
                <c:pt idx="74472">
                  <c:v>172.533398731044</c:v>
                </c:pt>
                <c:pt idx="74473">
                  <c:v>172.535715486317</c:v>
                </c:pt>
                <c:pt idx="74474">
                  <c:v>172.538032241591</c:v>
                </c:pt>
                <c:pt idx="74475">
                  <c:v>172.540348996864</c:v>
                </c:pt>
                <c:pt idx="74476">
                  <c:v>172.54266575213799</c:v>
                </c:pt>
                <c:pt idx="74477">
                  <c:v>172.54498250741099</c:v>
                </c:pt>
                <c:pt idx="74478">
                  <c:v>172.54729926268499</c:v>
                </c:pt>
                <c:pt idx="74479">
                  <c:v>172.54961601795799</c:v>
                </c:pt>
                <c:pt idx="74480">
                  <c:v>172.55193277323201</c:v>
                </c:pt>
                <c:pt idx="74481">
                  <c:v>172.55424952850601</c:v>
                </c:pt>
                <c:pt idx="74482">
                  <c:v>172.55656628377901</c:v>
                </c:pt>
                <c:pt idx="74483">
                  <c:v>172.558883039053</c:v>
                </c:pt>
                <c:pt idx="74484">
                  <c:v>172.561199794326</c:v>
                </c:pt>
                <c:pt idx="74485">
                  <c:v>172.5635165496</c:v>
                </c:pt>
                <c:pt idx="74486">
                  <c:v>172.565833304873</c:v>
                </c:pt>
                <c:pt idx="74487">
                  <c:v>172.56815006014699</c:v>
                </c:pt>
                <c:pt idx="74488">
                  <c:v>172.57046681541999</c:v>
                </c:pt>
                <c:pt idx="74489">
                  <c:v>172.57278357069401</c:v>
                </c:pt>
                <c:pt idx="74490">
                  <c:v>172.57510032596701</c:v>
                </c:pt>
                <c:pt idx="74491">
                  <c:v>172.57741708124101</c:v>
                </c:pt>
                <c:pt idx="74492">
                  <c:v>172.57973383651401</c:v>
                </c:pt>
                <c:pt idx="74493">
                  <c:v>172.582050591788</c:v>
                </c:pt>
                <c:pt idx="74494">
                  <c:v>172.584367347062</c:v>
                </c:pt>
                <c:pt idx="74495">
                  <c:v>172.586684102335</c:v>
                </c:pt>
                <c:pt idx="74496">
                  <c:v>172.58900085760899</c:v>
                </c:pt>
                <c:pt idx="74497">
                  <c:v>172.59131761288199</c:v>
                </c:pt>
                <c:pt idx="74498">
                  <c:v>172.59363436815599</c:v>
                </c:pt>
                <c:pt idx="74499">
                  <c:v>172.59595112342899</c:v>
                </c:pt>
                <c:pt idx="74500">
                  <c:v>172.59826787870301</c:v>
                </c:pt>
                <c:pt idx="74501">
                  <c:v>172.60058463397601</c:v>
                </c:pt>
                <c:pt idx="74502">
                  <c:v>172.60290138925001</c:v>
                </c:pt>
                <c:pt idx="74503">
                  <c:v>172.60521814452301</c:v>
                </c:pt>
                <c:pt idx="74504">
                  <c:v>172.607534899797</c:v>
                </c:pt>
                <c:pt idx="74505">
                  <c:v>172.60985165507</c:v>
                </c:pt>
                <c:pt idx="74506">
                  <c:v>172.612168410344</c:v>
                </c:pt>
                <c:pt idx="74507">
                  <c:v>172.61448516561799</c:v>
                </c:pt>
                <c:pt idx="74508">
                  <c:v>172.61680192089099</c:v>
                </c:pt>
                <c:pt idx="74509">
                  <c:v>172.61911867616499</c:v>
                </c:pt>
                <c:pt idx="74510">
                  <c:v>172.62143543143799</c:v>
                </c:pt>
                <c:pt idx="74511">
                  <c:v>172.62375218671201</c:v>
                </c:pt>
                <c:pt idx="74512">
                  <c:v>172.62606894198501</c:v>
                </c:pt>
                <c:pt idx="74513">
                  <c:v>172.62838569725901</c:v>
                </c:pt>
                <c:pt idx="74514">
                  <c:v>172.63070245253201</c:v>
                </c:pt>
                <c:pt idx="74515">
                  <c:v>172.633019207806</c:v>
                </c:pt>
                <c:pt idx="74516">
                  <c:v>172.635335963079</c:v>
                </c:pt>
                <c:pt idx="74517">
                  <c:v>172.637652718353</c:v>
                </c:pt>
                <c:pt idx="74518">
                  <c:v>172.63996947362699</c:v>
                </c:pt>
                <c:pt idx="74519">
                  <c:v>172.64228622889999</c:v>
                </c:pt>
                <c:pt idx="74520">
                  <c:v>172.64460298417401</c:v>
                </c:pt>
                <c:pt idx="74521">
                  <c:v>172.64691973944699</c:v>
                </c:pt>
                <c:pt idx="74522">
                  <c:v>172.64923649472101</c:v>
                </c:pt>
                <c:pt idx="74523">
                  <c:v>172.65155324999401</c:v>
                </c:pt>
                <c:pt idx="74524">
                  <c:v>172.653870005268</c:v>
                </c:pt>
                <c:pt idx="74525">
                  <c:v>172.656186760541</c:v>
                </c:pt>
                <c:pt idx="74526">
                  <c:v>172.658503515815</c:v>
                </c:pt>
                <c:pt idx="74527">
                  <c:v>172.660820271088</c:v>
                </c:pt>
                <c:pt idx="74528">
                  <c:v>172.66313702636199</c:v>
                </c:pt>
                <c:pt idx="74529">
                  <c:v>172.66545378163499</c:v>
                </c:pt>
                <c:pt idx="74530">
                  <c:v>172.66777053690899</c:v>
                </c:pt>
                <c:pt idx="74531">
                  <c:v>172.67008729218301</c:v>
                </c:pt>
                <c:pt idx="74532">
                  <c:v>172.67240404745601</c:v>
                </c:pt>
                <c:pt idx="74533">
                  <c:v>172.67472080273001</c:v>
                </c:pt>
                <c:pt idx="74534">
                  <c:v>172.67703755800301</c:v>
                </c:pt>
                <c:pt idx="74535">
                  <c:v>172.679354313277</c:v>
                </c:pt>
                <c:pt idx="74536">
                  <c:v>172.68167106855</c:v>
                </c:pt>
                <c:pt idx="74537">
                  <c:v>172.683987823824</c:v>
                </c:pt>
                <c:pt idx="74538">
                  <c:v>172.686304579097</c:v>
                </c:pt>
                <c:pt idx="74539">
                  <c:v>172.68862133437099</c:v>
                </c:pt>
                <c:pt idx="74540">
                  <c:v>172.69093808964399</c:v>
                </c:pt>
                <c:pt idx="74541">
                  <c:v>172.69325484491799</c:v>
                </c:pt>
                <c:pt idx="74542">
                  <c:v>172.69557160019099</c:v>
                </c:pt>
                <c:pt idx="74543">
                  <c:v>172.69788835546501</c:v>
                </c:pt>
                <c:pt idx="74544">
                  <c:v>172.70020511073901</c:v>
                </c:pt>
                <c:pt idx="74545">
                  <c:v>172.70252186601201</c:v>
                </c:pt>
                <c:pt idx="74546">
                  <c:v>172.704838621286</c:v>
                </c:pt>
                <c:pt idx="74547">
                  <c:v>172.707155376559</c:v>
                </c:pt>
                <c:pt idx="74548">
                  <c:v>172.709472131833</c:v>
                </c:pt>
                <c:pt idx="74549">
                  <c:v>172.711788887106</c:v>
                </c:pt>
                <c:pt idx="74550">
                  <c:v>172.71410564237999</c:v>
                </c:pt>
                <c:pt idx="74551">
                  <c:v>172.71642239765299</c:v>
                </c:pt>
                <c:pt idx="74552">
                  <c:v>172.71873915292699</c:v>
                </c:pt>
                <c:pt idx="74553">
                  <c:v>172.72105590819999</c:v>
                </c:pt>
                <c:pt idx="74554">
                  <c:v>172.72337266347401</c:v>
                </c:pt>
                <c:pt idx="74555">
                  <c:v>172.725689418748</c:v>
                </c:pt>
                <c:pt idx="74556">
                  <c:v>172.728006174021</c:v>
                </c:pt>
                <c:pt idx="74557">
                  <c:v>172.730322929295</c:v>
                </c:pt>
                <c:pt idx="74558">
                  <c:v>172.732639684568</c:v>
                </c:pt>
                <c:pt idx="74559">
                  <c:v>172.73495643984199</c:v>
                </c:pt>
                <c:pt idx="74560">
                  <c:v>172.73727319511499</c:v>
                </c:pt>
                <c:pt idx="74561">
                  <c:v>172.73958995038899</c:v>
                </c:pt>
                <c:pt idx="74562">
                  <c:v>172.74190670566199</c:v>
                </c:pt>
                <c:pt idx="74563">
                  <c:v>172.74422346093601</c:v>
                </c:pt>
                <c:pt idx="74564">
                  <c:v>172.74654021620901</c:v>
                </c:pt>
                <c:pt idx="74565">
                  <c:v>172.74885697148301</c:v>
                </c:pt>
                <c:pt idx="74566">
                  <c:v>172.75117372675601</c:v>
                </c:pt>
                <c:pt idx="74567">
                  <c:v>172.75349048203</c:v>
                </c:pt>
                <c:pt idx="74568">
                  <c:v>172.755807237304</c:v>
                </c:pt>
                <c:pt idx="74569">
                  <c:v>172.758123992577</c:v>
                </c:pt>
                <c:pt idx="74570">
                  <c:v>172.76044074785099</c:v>
                </c:pt>
                <c:pt idx="74571">
                  <c:v>172.76275750312399</c:v>
                </c:pt>
                <c:pt idx="74572">
                  <c:v>172.76507425839799</c:v>
                </c:pt>
                <c:pt idx="74573">
                  <c:v>172.76739101367099</c:v>
                </c:pt>
                <c:pt idx="74574">
                  <c:v>172.76970776894501</c:v>
                </c:pt>
                <c:pt idx="74575">
                  <c:v>172.77202452421801</c:v>
                </c:pt>
                <c:pt idx="74576">
                  <c:v>172.77434127949201</c:v>
                </c:pt>
                <c:pt idx="74577">
                  <c:v>172.77665803476501</c:v>
                </c:pt>
                <c:pt idx="74578">
                  <c:v>172.778974790039</c:v>
                </c:pt>
                <c:pt idx="74579">
                  <c:v>172.781291545312</c:v>
                </c:pt>
                <c:pt idx="74580">
                  <c:v>172.783608300586</c:v>
                </c:pt>
                <c:pt idx="74581">
                  <c:v>172.78592505585999</c:v>
                </c:pt>
                <c:pt idx="74582">
                  <c:v>172.78824181113299</c:v>
                </c:pt>
                <c:pt idx="74583">
                  <c:v>172.79055856640699</c:v>
                </c:pt>
                <c:pt idx="74584">
                  <c:v>172.79287532167999</c:v>
                </c:pt>
                <c:pt idx="74585">
                  <c:v>172.79519207695401</c:v>
                </c:pt>
                <c:pt idx="74586">
                  <c:v>172.79750883222701</c:v>
                </c:pt>
                <c:pt idx="74587">
                  <c:v>172.799825587501</c:v>
                </c:pt>
                <c:pt idx="74588">
                  <c:v>172.802142342774</c:v>
                </c:pt>
                <c:pt idx="74589">
                  <c:v>172.804459098048</c:v>
                </c:pt>
                <c:pt idx="74590">
                  <c:v>172.806775853321</c:v>
                </c:pt>
                <c:pt idx="74591">
                  <c:v>172.80909260859499</c:v>
                </c:pt>
                <c:pt idx="74592">
                  <c:v>172.81140936386799</c:v>
                </c:pt>
                <c:pt idx="74593">
                  <c:v>172.81372611914199</c:v>
                </c:pt>
                <c:pt idx="74594">
                  <c:v>172.81604287441601</c:v>
                </c:pt>
                <c:pt idx="74595">
                  <c:v>172.81835962968901</c:v>
                </c:pt>
                <c:pt idx="74596">
                  <c:v>172.82067638496301</c:v>
                </c:pt>
                <c:pt idx="74597">
                  <c:v>172.82299314023601</c:v>
                </c:pt>
                <c:pt idx="74598">
                  <c:v>172.82530989551</c:v>
                </c:pt>
                <c:pt idx="74599">
                  <c:v>172.827626650783</c:v>
                </c:pt>
                <c:pt idx="74600">
                  <c:v>172.829943406057</c:v>
                </c:pt>
                <c:pt idx="74601">
                  <c:v>172.83226016133</c:v>
                </c:pt>
                <c:pt idx="74602">
                  <c:v>172.83457691660399</c:v>
                </c:pt>
                <c:pt idx="74603">
                  <c:v>172.83689367187699</c:v>
                </c:pt>
                <c:pt idx="74604">
                  <c:v>172.83921042715099</c:v>
                </c:pt>
                <c:pt idx="74605">
                  <c:v>172.84152718242501</c:v>
                </c:pt>
                <c:pt idx="74606">
                  <c:v>172.84384393769801</c:v>
                </c:pt>
                <c:pt idx="74607">
                  <c:v>172.84616069297201</c:v>
                </c:pt>
                <c:pt idx="74608">
                  <c:v>172.84847744824501</c:v>
                </c:pt>
                <c:pt idx="74609">
                  <c:v>172.850794203519</c:v>
                </c:pt>
                <c:pt idx="74610">
                  <c:v>172.853110958792</c:v>
                </c:pt>
                <c:pt idx="74611">
                  <c:v>172.855427714066</c:v>
                </c:pt>
                <c:pt idx="74612">
                  <c:v>172.857744469339</c:v>
                </c:pt>
                <c:pt idx="74613">
                  <c:v>172.86006122461299</c:v>
                </c:pt>
                <c:pt idx="74614">
                  <c:v>172.86237797988599</c:v>
                </c:pt>
                <c:pt idx="74615">
                  <c:v>172.86469473515999</c:v>
                </c:pt>
                <c:pt idx="74616">
                  <c:v>172.86701149043299</c:v>
                </c:pt>
                <c:pt idx="74617">
                  <c:v>172.86932824570701</c:v>
                </c:pt>
                <c:pt idx="74618">
                  <c:v>172.871645000981</c:v>
                </c:pt>
                <c:pt idx="74619">
                  <c:v>172.873961756254</c:v>
                </c:pt>
                <c:pt idx="74620">
                  <c:v>172.876278511528</c:v>
                </c:pt>
                <c:pt idx="74621">
                  <c:v>172.878595266801</c:v>
                </c:pt>
                <c:pt idx="74622">
                  <c:v>172.88091202207499</c:v>
                </c:pt>
                <c:pt idx="74623">
                  <c:v>172.88322877734799</c:v>
                </c:pt>
                <c:pt idx="74624">
                  <c:v>172.88554553262199</c:v>
                </c:pt>
                <c:pt idx="74625">
                  <c:v>172.88786228789499</c:v>
                </c:pt>
                <c:pt idx="74626">
                  <c:v>172.89017904316901</c:v>
                </c:pt>
                <c:pt idx="74627">
                  <c:v>172.89249579844201</c:v>
                </c:pt>
                <c:pt idx="74628">
                  <c:v>172.89481255371601</c:v>
                </c:pt>
                <c:pt idx="74629">
                  <c:v>172.89712930898901</c:v>
                </c:pt>
                <c:pt idx="74630">
                  <c:v>172.899446064263</c:v>
                </c:pt>
                <c:pt idx="74631">
                  <c:v>172.901762819537</c:v>
                </c:pt>
                <c:pt idx="74632">
                  <c:v>172.90407957481</c:v>
                </c:pt>
                <c:pt idx="74633">
                  <c:v>172.90639633008399</c:v>
                </c:pt>
                <c:pt idx="74634">
                  <c:v>172.90871308535699</c:v>
                </c:pt>
                <c:pt idx="74635">
                  <c:v>172.91102984063099</c:v>
                </c:pt>
                <c:pt idx="74636">
                  <c:v>172.91334659590399</c:v>
                </c:pt>
                <c:pt idx="74637">
                  <c:v>172.91566335117801</c:v>
                </c:pt>
                <c:pt idx="74638">
                  <c:v>172.91798010645101</c:v>
                </c:pt>
                <c:pt idx="74639">
                  <c:v>172.92029686172501</c:v>
                </c:pt>
                <c:pt idx="74640">
                  <c:v>172.92261361699801</c:v>
                </c:pt>
                <c:pt idx="74641">
                  <c:v>172.924930372272</c:v>
                </c:pt>
                <c:pt idx="74642">
                  <c:v>172.927247127545</c:v>
                </c:pt>
                <c:pt idx="74643">
                  <c:v>172.929563882819</c:v>
                </c:pt>
                <c:pt idx="74644">
                  <c:v>172.93188063809299</c:v>
                </c:pt>
                <c:pt idx="74645">
                  <c:v>172.93419739336599</c:v>
                </c:pt>
                <c:pt idx="74646">
                  <c:v>172.93651414863999</c:v>
                </c:pt>
                <c:pt idx="74647">
                  <c:v>172.93883090391299</c:v>
                </c:pt>
                <c:pt idx="74648">
                  <c:v>172.94114765918701</c:v>
                </c:pt>
                <c:pt idx="74649">
                  <c:v>172.94346441446001</c:v>
                </c:pt>
                <c:pt idx="74650">
                  <c:v>172.945781169734</c:v>
                </c:pt>
                <c:pt idx="74651">
                  <c:v>172.948097925007</c:v>
                </c:pt>
                <c:pt idx="74652">
                  <c:v>172.950414680281</c:v>
                </c:pt>
                <c:pt idx="74653">
                  <c:v>172.952731435554</c:v>
                </c:pt>
                <c:pt idx="74654">
                  <c:v>172.95504819082799</c:v>
                </c:pt>
                <c:pt idx="74655">
                  <c:v>172.95736494610199</c:v>
                </c:pt>
                <c:pt idx="74656">
                  <c:v>172.95968170137499</c:v>
                </c:pt>
                <c:pt idx="74657">
                  <c:v>172.96199845664901</c:v>
                </c:pt>
                <c:pt idx="74658">
                  <c:v>172.96431521192201</c:v>
                </c:pt>
                <c:pt idx="74659">
                  <c:v>172.96663196719601</c:v>
                </c:pt>
                <c:pt idx="74660">
                  <c:v>172.96894872246901</c:v>
                </c:pt>
                <c:pt idx="74661">
                  <c:v>172.971265477743</c:v>
                </c:pt>
                <c:pt idx="74662">
                  <c:v>172.973582233016</c:v>
                </c:pt>
                <c:pt idx="74663">
                  <c:v>172.97589898829</c:v>
                </c:pt>
                <c:pt idx="74664">
                  <c:v>172.978215743563</c:v>
                </c:pt>
                <c:pt idx="74665">
                  <c:v>172.98053249883699</c:v>
                </c:pt>
                <c:pt idx="74666">
                  <c:v>172.98284925410999</c:v>
                </c:pt>
                <c:pt idx="74667">
                  <c:v>172.98516600938399</c:v>
                </c:pt>
                <c:pt idx="74668">
                  <c:v>172.98748276465801</c:v>
                </c:pt>
                <c:pt idx="74669">
                  <c:v>172.98979951993101</c:v>
                </c:pt>
                <c:pt idx="74670">
                  <c:v>172.99211627520501</c:v>
                </c:pt>
                <c:pt idx="74671">
                  <c:v>172.99443303047801</c:v>
                </c:pt>
                <c:pt idx="74672">
                  <c:v>172.996749785752</c:v>
                </c:pt>
                <c:pt idx="74673">
                  <c:v>172.999066541025</c:v>
                </c:pt>
                <c:pt idx="74674">
                  <c:v>173.001383296299</c:v>
                </c:pt>
                <c:pt idx="74675">
                  <c:v>173.003700051572</c:v>
                </c:pt>
                <c:pt idx="74676">
                  <c:v>173.00601680684599</c:v>
                </c:pt>
                <c:pt idx="74677">
                  <c:v>173.00833356211899</c:v>
                </c:pt>
                <c:pt idx="74678">
                  <c:v>173.01065031739299</c:v>
                </c:pt>
                <c:pt idx="74679">
                  <c:v>173.01296707266599</c:v>
                </c:pt>
                <c:pt idx="74680">
                  <c:v>173.01528382794001</c:v>
                </c:pt>
                <c:pt idx="74681">
                  <c:v>173.017600583214</c:v>
                </c:pt>
                <c:pt idx="74682">
                  <c:v>173.01991733848701</c:v>
                </c:pt>
                <c:pt idx="74683">
                  <c:v>173.022234093761</c:v>
                </c:pt>
                <c:pt idx="74684">
                  <c:v>173.024550849034</c:v>
                </c:pt>
                <c:pt idx="74685">
                  <c:v>173.02686760430799</c:v>
                </c:pt>
                <c:pt idx="74686">
                  <c:v>173.029184359581</c:v>
                </c:pt>
                <c:pt idx="74687">
                  <c:v>173.03150111485499</c:v>
                </c:pt>
                <c:pt idx="74688">
                  <c:v>173.03381787012799</c:v>
                </c:pt>
                <c:pt idx="74689">
                  <c:v>173.03613462540201</c:v>
                </c:pt>
                <c:pt idx="74690">
                  <c:v>173.03845138067501</c:v>
                </c:pt>
                <c:pt idx="74691">
                  <c:v>173.04076813594901</c:v>
                </c:pt>
                <c:pt idx="74692">
                  <c:v>173.043084891223</c:v>
                </c:pt>
                <c:pt idx="74693">
                  <c:v>173.045401646496</c:v>
                </c:pt>
                <c:pt idx="74694">
                  <c:v>173.04771840177</c:v>
                </c:pt>
                <c:pt idx="74695">
                  <c:v>173.050035157043</c:v>
                </c:pt>
                <c:pt idx="74696">
                  <c:v>173.05235191231699</c:v>
                </c:pt>
                <c:pt idx="74697">
                  <c:v>173.05466866758999</c:v>
                </c:pt>
                <c:pt idx="74698">
                  <c:v>173.05698542286399</c:v>
                </c:pt>
                <c:pt idx="74699">
                  <c:v>173.05930217813699</c:v>
                </c:pt>
                <c:pt idx="74700">
                  <c:v>173.06161893341101</c:v>
                </c:pt>
                <c:pt idx="74701">
                  <c:v>173.06393568868401</c:v>
                </c:pt>
                <c:pt idx="74702">
                  <c:v>173.06625244395801</c:v>
                </c:pt>
                <c:pt idx="74703">
                  <c:v>173.06856919923101</c:v>
                </c:pt>
                <c:pt idx="74704">
                  <c:v>173.070885954505</c:v>
                </c:pt>
                <c:pt idx="74705">
                  <c:v>173.073202709779</c:v>
                </c:pt>
                <c:pt idx="74706">
                  <c:v>173.075519465052</c:v>
                </c:pt>
                <c:pt idx="74707">
                  <c:v>173.07783622032599</c:v>
                </c:pt>
                <c:pt idx="74708">
                  <c:v>173.08015297559899</c:v>
                </c:pt>
                <c:pt idx="74709">
                  <c:v>173.08246973087299</c:v>
                </c:pt>
                <c:pt idx="74710">
                  <c:v>173.08478648614599</c:v>
                </c:pt>
                <c:pt idx="74711">
                  <c:v>173.08710324142001</c:v>
                </c:pt>
                <c:pt idx="74712">
                  <c:v>173.08941999669301</c:v>
                </c:pt>
                <c:pt idx="74713">
                  <c:v>173.09173675196701</c:v>
                </c:pt>
                <c:pt idx="74714">
                  <c:v>173.09405350724001</c:v>
                </c:pt>
                <c:pt idx="74715">
                  <c:v>173.096370262514</c:v>
                </c:pt>
                <c:pt idx="74716">
                  <c:v>173.098687017787</c:v>
                </c:pt>
                <c:pt idx="74717">
                  <c:v>173.101003773061</c:v>
                </c:pt>
                <c:pt idx="74718">
                  <c:v>173.10332052833499</c:v>
                </c:pt>
                <c:pt idx="74719">
                  <c:v>173.10563728360799</c:v>
                </c:pt>
                <c:pt idx="74720">
                  <c:v>173.10795403888201</c:v>
                </c:pt>
                <c:pt idx="74721">
                  <c:v>173.11027079415501</c:v>
                </c:pt>
                <c:pt idx="74722">
                  <c:v>173.11258754942901</c:v>
                </c:pt>
                <c:pt idx="74723">
                  <c:v>173.11490430470201</c:v>
                </c:pt>
                <c:pt idx="74724">
                  <c:v>173.117221059976</c:v>
                </c:pt>
                <c:pt idx="74725">
                  <c:v>173.119537815249</c:v>
                </c:pt>
                <c:pt idx="74726">
                  <c:v>173.121854570523</c:v>
                </c:pt>
                <c:pt idx="74727">
                  <c:v>173.124171325796</c:v>
                </c:pt>
                <c:pt idx="74728">
                  <c:v>173.12648808106999</c:v>
                </c:pt>
                <c:pt idx="74729">
                  <c:v>173.12880483634299</c:v>
                </c:pt>
                <c:pt idx="74730">
                  <c:v>173.13112159161699</c:v>
                </c:pt>
                <c:pt idx="74731">
                  <c:v>173.13343834689101</c:v>
                </c:pt>
                <c:pt idx="74732">
                  <c:v>173.13575510216401</c:v>
                </c:pt>
                <c:pt idx="74733">
                  <c:v>173.13807185743801</c:v>
                </c:pt>
                <c:pt idx="74734">
                  <c:v>173.14038861271101</c:v>
                </c:pt>
                <c:pt idx="74735">
                  <c:v>173.142705367985</c:v>
                </c:pt>
                <c:pt idx="74736">
                  <c:v>173.145022123258</c:v>
                </c:pt>
                <c:pt idx="74737">
                  <c:v>173.147338878532</c:v>
                </c:pt>
                <c:pt idx="74738">
                  <c:v>173.149655633805</c:v>
                </c:pt>
                <c:pt idx="74739">
                  <c:v>173.15197238907899</c:v>
                </c:pt>
                <c:pt idx="74740">
                  <c:v>173.15428914435199</c:v>
                </c:pt>
                <c:pt idx="74741">
                  <c:v>173.15660589962599</c:v>
                </c:pt>
                <c:pt idx="74742">
                  <c:v>173.15892265490001</c:v>
                </c:pt>
                <c:pt idx="74743">
                  <c:v>173.16123941017301</c:v>
                </c:pt>
                <c:pt idx="74744">
                  <c:v>173.16355616544701</c:v>
                </c:pt>
                <c:pt idx="74745">
                  <c:v>173.16587292072001</c:v>
                </c:pt>
                <c:pt idx="74746">
                  <c:v>173.168189675994</c:v>
                </c:pt>
                <c:pt idx="74747">
                  <c:v>173.170506431267</c:v>
                </c:pt>
                <c:pt idx="74748">
                  <c:v>173.172823186541</c:v>
                </c:pt>
                <c:pt idx="74749">
                  <c:v>173.175139941814</c:v>
                </c:pt>
                <c:pt idx="74750">
                  <c:v>173.17745669708799</c:v>
                </c:pt>
                <c:pt idx="74751">
                  <c:v>173.17977345236099</c:v>
                </c:pt>
                <c:pt idx="74752">
                  <c:v>173.18209020763501</c:v>
                </c:pt>
                <c:pt idx="74753">
                  <c:v>173.18440696290801</c:v>
                </c:pt>
                <c:pt idx="74754">
                  <c:v>173.18672371818201</c:v>
                </c:pt>
                <c:pt idx="74755">
                  <c:v>173.189040473456</c:v>
                </c:pt>
                <c:pt idx="74756">
                  <c:v>173.191357228729</c:v>
                </c:pt>
                <c:pt idx="74757">
                  <c:v>173.193673984003</c:v>
                </c:pt>
                <c:pt idx="74758">
                  <c:v>173.195990739276</c:v>
                </c:pt>
                <c:pt idx="74759">
                  <c:v>173.19830749454999</c:v>
                </c:pt>
                <c:pt idx="74760">
                  <c:v>173.20062424982299</c:v>
                </c:pt>
                <c:pt idx="74761">
                  <c:v>173.20294100509699</c:v>
                </c:pt>
                <c:pt idx="74762">
                  <c:v>173.20525776036999</c:v>
                </c:pt>
                <c:pt idx="74763">
                  <c:v>173.20757451564401</c:v>
                </c:pt>
                <c:pt idx="74764">
                  <c:v>173.20989127091701</c:v>
                </c:pt>
                <c:pt idx="74765">
                  <c:v>173.21220802619101</c:v>
                </c:pt>
                <c:pt idx="74766">
                  <c:v>173.21452478146401</c:v>
                </c:pt>
                <c:pt idx="74767">
                  <c:v>173.216841536738</c:v>
                </c:pt>
                <c:pt idx="74768">
                  <c:v>173.219158292012</c:v>
                </c:pt>
                <c:pt idx="74769">
                  <c:v>173.221475047285</c:v>
                </c:pt>
                <c:pt idx="74770">
                  <c:v>173.22379180255899</c:v>
                </c:pt>
                <c:pt idx="74771">
                  <c:v>173.22610855783199</c:v>
                </c:pt>
                <c:pt idx="74772">
                  <c:v>173.22842531310599</c:v>
                </c:pt>
                <c:pt idx="74773">
                  <c:v>173.23074206837899</c:v>
                </c:pt>
                <c:pt idx="74774">
                  <c:v>173.23305882365301</c:v>
                </c:pt>
                <c:pt idx="74775">
                  <c:v>173.23537557892601</c:v>
                </c:pt>
                <c:pt idx="74776">
                  <c:v>173.23769233420001</c:v>
                </c:pt>
                <c:pt idx="74777">
                  <c:v>173.24000908947301</c:v>
                </c:pt>
                <c:pt idx="74778">
                  <c:v>173.242325844747</c:v>
                </c:pt>
                <c:pt idx="74779">
                  <c:v>173.24464260002</c:v>
                </c:pt>
                <c:pt idx="74780">
                  <c:v>173.246959355294</c:v>
                </c:pt>
                <c:pt idx="74781">
                  <c:v>173.24927611056799</c:v>
                </c:pt>
                <c:pt idx="74782">
                  <c:v>173.25159286584099</c:v>
                </c:pt>
                <c:pt idx="74783">
                  <c:v>173.25390962111501</c:v>
                </c:pt>
                <c:pt idx="74784">
                  <c:v>173.25622637638801</c:v>
                </c:pt>
                <c:pt idx="74785">
                  <c:v>173.25854313166201</c:v>
                </c:pt>
                <c:pt idx="74786">
                  <c:v>173.26085988693501</c:v>
                </c:pt>
                <c:pt idx="74787">
                  <c:v>173.263176642209</c:v>
                </c:pt>
                <c:pt idx="74788">
                  <c:v>173.265493397482</c:v>
                </c:pt>
                <c:pt idx="74789">
                  <c:v>173.267810152756</c:v>
                </c:pt>
                <c:pt idx="74790">
                  <c:v>173.270126908029</c:v>
                </c:pt>
                <c:pt idx="74791">
                  <c:v>173.27244366330299</c:v>
                </c:pt>
                <c:pt idx="74792">
                  <c:v>173.27476041857699</c:v>
                </c:pt>
                <c:pt idx="74793">
                  <c:v>173.27707717384999</c:v>
                </c:pt>
                <c:pt idx="74794">
                  <c:v>173.27939392912401</c:v>
                </c:pt>
                <c:pt idx="74795">
                  <c:v>173.28171068439701</c:v>
                </c:pt>
                <c:pt idx="74796">
                  <c:v>173.28402743967101</c:v>
                </c:pt>
                <c:pt idx="74797">
                  <c:v>173.28634419494401</c:v>
                </c:pt>
                <c:pt idx="74798">
                  <c:v>173.288660950218</c:v>
                </c:pt>
                <c:pt idx="74799">
                  <c:v>173.290977705491</c:v>
                </c:pt>
                <c:pt idx="74800">
                  <c:v>173.293294460765</c:v>
                </c:pt>
                <c:pt idx="74801">
                  <c:v>173.295611216038</c:v>
                </c:pt>
                <c:pt idx="74802">
                  <c:v>173.29792797131199</c:v>
                </c:pt>
                <c:pt idx="74803">
                  <c:v>173.30024472658499</c:v>
                </c:pt>
                <c:pt idx="74804">
                  <c:v>173.30256148185899</c:v>
                </c:pt>
                <c:pt idx="74805">
                  <c:v>173.30487823713301</c:v>
                </c:pt>
                <c:pt idx="74806">
                  <c:v>173.30719499240601</c:v>
                </c:pt>
                <c:pt idx="74807">
                  <c:v>173.30951174768001</c:v>
                </c:pt>
                <c:pt idx="74808">
                  <c:v>173.31182850295301</c:v>
                </c:pt>
                <c:pt idx="74809">
                  <c:v>173.314145258227</c:v>
                </c:pt>
                <c:pt idx="74810">
                  <c:v>173.3164620135</c:v>
                </c:pt>
                <c:pt idx="74811">
                  <c:v>173.318778768774</c:v>
                </c:pt>
                <c:pt idx="74812">
                  <c:v>173.321095524047</c:v>
                </c:pt>
                <c:pt idx="74813">
                  <c:v>173.32341227932099</c:v>
                </c:pt>
                <c:pt idx="74814">
                  <c:v>173.32572903459399</c:v>
                </c:pt>
                <c:pt idx="74815">
                  <c:v>173.32804578986801</c:v>
                </c:pt>
                <c:pt idx="74816">
                  <c:v>173.33036254514101</c:v>
                </c:pt>
                <c:pt idx="74817">
                  <c:v>173.33267930041501</c:v>
                </c:pt>
                <c:pt idx="74818">
                  <c:v>173.334996055689</c:v>
                </c:pt>
                <c:pt idx="74819">
                  <c:v>173.337312810962</c:v>
                </c:pt>
                <c:pt idx="74820">
                  <c:v>173.339629566236</c:v>
                </c:pt>
                <c:pt idx="74821">
                  <c:v>173.341946321509</c:v>
                </c:pt>
                <c:pt idx="74822">
                  <c:v>173.34426307678299</c:v>
                </c:pt>
                <c:pt idx="74823">
                  <c:v>173.34657983205599</c:v>
                </c:pt>
                <c:pt idx="74824">
                  <c:v>173.34889658732999</c:v>
                </c:pt>
                <c:pt idx="74825">
                  <c:v>173.35121334260299</c:v>
                </c:pt>
                <c:pt idx="74826">
                  <c:v>173.35353009787701</c:v>
                </c:pt>
                <c:pt idx="74827">
                  <c:v>173.35584685315001</c:v>
                </c:pt>
                <c:pt idx="74828">
                  <c:v>173.35816360842401</c:v>
                </c:pt>
                <c:pt idx="74829">
                  <c:v>173.360480363698</c:v>
                </c:pt>
                <c:pt idx="74830">
                  <c:v>173.362797118971</c:v>
                </c:pt>
                <c:pt idx="74831">
                  <c:v>173.365113874245</c:v>
                </c:pt>
                <c:pt idx="74832">
                  <c:v>173.367430629518</c:v>
                </c:pt>
                <c:pt idx="74833">
                  <c:v>173.36974738479199</c:v>
                </c:pt>
                <c:pt idx="74834">
                  <c:v>173.37206414006499</c:v>
                </c:pt>
                <c:pt idx="74835">
                  <c:v>173.37438089533899</c:v>
                </c:pt>
                <c:pt idx="74836">
                  <c:v>173.37669765061199</c:v>
                </c:pt>
                <c:pt idx="74837">
                  <c:v>173.37901440588601</c:v>
                </c:pt>
                <c:pt idx="74838">
                  <c:v>173.38133116115901</c:v>
                </c:pt>
                <c:pt idx="74839">
                  <c:v>173.38364791643301</c:v>
                </c:pt>
                <c:pt idx="74840">
                  <c:v>173.38596467170601</c:v>
                </c:pt>
                <c:pt idx="74841">
                  <c:v>173.38828142698</c:v>
                </c:pt>
                <c:pt idx="74842">
                  <c:v>173.390598182254</c:v>
                </c:pt>
                <c:pt idx="74843">
                  <c:v>173.392914937527</c:v>
                </c:pt>
                <c:pt idx="74844">
                  <c:v>173.39523169280099</c:v>
                </c:pt>
                <c:pt idx="74845">
                  <c:v>173.39754844807399</c:v>
                </c:pt>
                <c:pt idx="74846">
                  <c:v>173.39986520334801</c:v>
                </c:pt>
                <c:pt idx="74847">
                  <c:v>173.40218195862099</c:v>
                </c:pt>
                <c:pt idx="74848">
                  <c:v>173.40449871389501</c:v>
                </c:pt>
                <c:pt idx="74849">
                  <c:v>173.40681546916801</c:v>
                </c:pt>
                <c:pt idx="74850">
                  <c:v>173.409132224442</c:v>
                </c:pt>
                <c:pt idx="74851">
                  <c:v>173.411448979715</c:v>
                </c:pt>
                <c:pt idx="74852">
                  <c:v>173.413765734989</c:v>
                </c:pt>
                <c:pt idx="74853">
                  <c:v>173.416082490262</c:v>
                </c:pt>
                <c:pt idx="74854">
                  <c:v>173.41839924553599</c:v>
                </c:pt>
                <c:pt idx="74855">
                  <c:v>173.42071600080999</c:v>
                </c:pt>
                <c:pt idx="74856">
                  <c:v>173.42303275608299</c:v>
                </c:pt>
                <c:pt idx="74857">
                  <c:v>173.42534951135701</c:v>
                </c:pt>
                <c:pt idx="74858">
                  <c:v>173.42766626663001</c:v>
                </c:pt>
                <c:pt idx="74859">
                  <c:v>173.42998302190401</c:v>
                </c:pt>
                <c:pt idx="74860">
                  <c:v>173.43229977717701</c:v>
                </c:pt>
                <c:pt idx="74861">
                  <c:v>173.434616532451</c:v>
                </c:pt>
                <c:pt idx="74862">
                  <c:v>173.436933287724</c:v>
                </c:pt>
                <c:pt idx="74863">
                  <c:v>173.439250042998</c:v>
                </c:pt>
                <c:pt idx="74864">
                  <c:v>173.441566798271</c:v>
                </c:pt>
                <c:pt idx="74865">
                  <c:v>173.44388355354499</c:v>
                </c:pt>
                <c:pt idx="74866">
                  <c:v>173.44620030881799</c:v>
                </c:pt>
                <c:pt idx="74867">
                  <c:v>173.44851706409199</c:v>
                </c:pt>
                <c:pt idx="74868">
                  <c:v>173.45083381936601</c:v>
                </c:pt>
                <c:pt idx="74869">
                  <c:v>173.45315057463901</c:v>
                </c:pt>
                <c:pt idx="74870">
                  <c:v>173.45546732991301</c:v>
                </c:pt>
                <c:pt idx="74871">
                  <c:v>173.45778408518601</c:v>
                </c:pt>
                <c:pt idx="74872">
                  <c:v>173.46010084046</c:v>
                </c:pt>
                <c:pt idx="74873">
                  <c:v>173.462417595733</c:v>
                </c:pt>
                <c:pt idx="74874">
                  <c:v>173.464734351007</c:v>
                </c:pt>
                <c:pt idx="74875">
                  <c:v>173.46705110628</c:v>
                </c:pt>
                <c:pt idx="74876">
                  <c:v>173.46936786155399</c:v>
                </c:pt>
                <c:pt idx="74877">
                  <c:v>173.47168461682699</c:v>
                </c:pt>
                <c:pt idx="74878">
                  <c:v>173.47400137210099</c:v>
                </c:pt>
                <c:pt idx="74879">
                  <c:v>173.47631812737501</c:v>
                </c:pt>
                <c:pt idx="74880">
                  <c:v>173.47863488264801</c:v>
                </c:pt>
                <c:pt idx="74881">
                  <c:v>173.480951637922</c:v>
                </c:pt>
                <c:pt idx="74882">
                  <c:v>173.483268393195</c:v>
                </c:pt>
                <c:pt idx="74883">
                  <c:v>173.485585148469</c:v>
                </c:pt>
                <c:pt idx="74884">
                  <c:v>173.487901903742</c:v>
                </c:pt>
                <c:pt idx="74885">
                  <c:v>173.49021865901599</c:v>
                </c:pt>
                <c:pt idx="74886">
                  <c:v>173.49253541428899</c:v>
                </c:pt>
                <c:pt idx="74887">
                  <c:v>173.49485216956299</c:v>
                </c:pt>
                <c:pt idx="74888">
                  <c:v>173.49716892483599</c:v>
                </c:pt>
                <c:pt idx="74889">
                  <c:v>173.49948568011001</c:v>
                </c:pt>
                <c:pt idx="74890">
                  <c:v>173.50180243538301</c:v>
                </c:pt>
                <c:pt idx="74891">
                  <c:v>173.50411919065701</c:v>
                </c:pt>
                <c:pt idx="74892">
                  <c:v>173.506435945931</c:v>
                </c:pt>
                <c:pt idx="74893">
                  <c:v>173.508752701204</c:v>
                </c:pt>
                <c:pt idx="74894">
                  <c:v>173.511069456478</c:v>
                </c:pt>
                <c:pt idx="74895">
                  <c:v>173.513386211751</c:v>
                </c:pt>
                <c:pt idx="74896">
                  <c:v>173.51570296702499</c:v>
                </c:pt>
                <c:pt idx="74897">
                  <c:v>173.51801972229799</c:v>
                </c:pt>
                <c:pt idx="74898">
                  <c:v>173.52033647757199</c:v>
                </c:pt>
                <c:pt idx="74899">
                  <c:v>173.52265323284499</c:v>
                </c:pt>
                <c:pt idx="74900">
                  <c:v>173.52496998811901</c:v>
                </c:pt>
                <c:pt idx="74901">
                  <c:v>173.52728674339201</c:v>
                </c:pt>
                <c:pt idx="74902">
                  <c:v>173.52960349866601</c:v>
                </c:pt>
                <c:pt idx="74903">
                  <c:v>173.53192025393901</c:v>
                </c:pt>
                <c:pt idx="74904">
                  <c:v>173.534237009213</c:v>
                </c:pt>
                <c:pt idx="74905">
                  <c:v>173.536553764487</c:v>
                </c:pt>
                <c:pt idx="74906">
                  <c:v>173.53887051976</c:v>
                </c:pt>
                <c:pt idx="74907">
                  <c:v>173.54118727503399</c:v>
                </c:pt>
                <c:pt idx="74908">
                  <c:v>173.54350403030699</c:v>
                </c:pt>
                <c:pt idx="74909">
                  <c:v>173.54582078558099</c:v>
                </c:pt>
                <c:pt idx="74910">
                  <c:v>173.54813754085399</c:v>
                </c:pt>
                <c:pt idx="74911">
                  <c:v>173.55045429612801</c:v>
                </c:pt>
                <c:pt idx="74912">
                  <c:v>173.55277105140101</c:v>
                </c:pt>
                <c:pt idx="74913">
                  <c:v>173.555087806675</c:v>
                </c:pt>
                <c:pt idx="74914">
                  <c:v>173.557404561948</c:v>
                </c:pt>
                <c:pt idx="74915">
                  <c:v>173.559721317222</c:v>
                </c:pt>
                <c:pt idx="74916">
                  <c:v>173.562038072495</c:v>
                </c:pt>
                <c:pt idx="74917">
                  <c:v>173.56435482776899</c:v>
                </c:pt>
                <c:pt idx="74918">
                  <c:v>173.56667158304299</c:v>
                </c:pt>
                <c:pt idx="74919">
                  <c:v>173.56898833831599</c:v>
                </c:pt>
                <c:pt idx="74920">
                  <c:v>173.57130509359001</c:v>
                </c:pt>
                <c:pt idx="74921">
                  <c:v>173.57362184886301</c:v>
                </c:pt>
                <c:pt idx="74922">
                  <c:v>173.57593860413701</c:v>
                </c:pt>
                <c:pt idx="74923">
                  <c:v>173.57825535941001</c:v>
                </c:pt>
                <c:pt idx="74924">
                  <c:v>173.580572114684</c:v>
                </c:pt>
                <c:pt idx="74925">
                  <c:v>173.582888869957</c:v>
                </c:pt>
                <c:pt idx="74926">
                  <c:v>173.585205625231</c:v>
                </c:pt>
                <c:pt idx="74927">
                  <c:v>173.587522380504</c:v>
                </c:pt>
                <c:pt idx="74928">
                  <c:v>173.58983913577799</c:v>
                </c:pt>
                <c:pt idx="74929">
                  <c:v>173.59215589105199</c:v>
                </c:pt>
                <c:pt idx="74930">
                  <c:v>173.59447264632499</c:v>
                </c:pt>
                <c:pt idx="74931">
                  <c:v>173.59678940159901</c:v>
                </c:pt>
                <c:pt idx="74932">
                  <c:v>173.59910615687201</c:v>
                </c:pt>
                <c:pt idx="74933">
                  <c:v>173.60142291214601</c:v>
                </c:pt>
                <c:pt idx="74934">
                  <c:v>173.60373966741901</c:v>
                </c:pt>
                <c:pt idx="74935">
                  <c:v>173.606056422693</c:v>
                </c:pt>
                <c:pt idx="74936">
                  <c:v>173.608373177966</c:v>
                </c:pt>
                <c:pt idx="74937">
                  <c:v>173.61068993324</c:v>
                </c:pt>
                <c:pt idx="74938">
                  <c:v>173.613006688513</c:v>
                </c:pt>
                <c:pt idx="74939">
                  <c:v>173.61532344378699</c:v>
                </c:pt>
                <c:pt idx="74940">
                  <c:v>173.61764019905999</c:v>
                </c:pt>
                <c:pt idx="74941">
                  <c:v>173.61995695433399</c:v>
                </c:pt>
                <c:pt idx="74942">
                  <c:v>173.62227370960801</c:v>
                </c:pt>
                <c:pt idx="74943">
                  <c:v>173.62459046488101</c:v>
                </c:pt>
                <c:pt idx="74944">
                  <c:v>173.626907220155</c:v>
                </c:pt>
                <c:pt idx="74945">
                  <c:v>173.629223975428</c:v>
                </c:pt>
                <c:pt idx="74946">
                  <c:v>173.631540730702</c:v>
                </c:pt>
                <c:pt idx="74947">
                  <c:v>173.633857485975</c:v>
                </c:pt>
                <c:pt idx="74948">
                  <c:v>173.63617424124899</c:v>
                </c:pt>
                <c:pt idx="74949">
                  <c:v>173.63849099652199</c:v>
                </c:pt>
                <c:pt idx="74950">
                  <c:v>173.64080775179599</c:v>
                </c:pt>
                <c:pt idx="74951">
                  <c:v>173.64312450706899</c:v>
                </c:pt>
                <c:pt idx="74952">
                  <c:v>173.64544126234301</c:v>
                </c:pt>
                <c:pt idx="74953">
                  <c:v>173.64775801761601</c:v>
                </c:pt>
                <c:pt idx="74954">
                  <c:v>173.65007477289001</c:v>
                </c:pt>
                <c:pt idx="74955">
                  <c:v>173.652391528164</c:v>
                </c:pt>
                <c:pt idx="74956">
                  <c:v>173.654708283437</c:v>
                </c:pt>
                <c:pt idx="74957">
                  <c:v>173.657025038711</c:v>
                </c:pt>
                <c:pt idx="74958">
                  <c:v>173.659341793984</c:v>
                </c:pt>
                <c:pt idx="74959">
                  <c:v>173.66165854925799</c:v>
                </c:pt>
                <c:pt idx="74960">
                  <c:v>173.66397530453099</c:v>
                </c:pt>
                <c:pt idx="74961">
                  <c:v>173.66629205980499</c:v>
                </c:pt>
                <c:pt idx="74962">
                  <c:v>173.66860881507799</c:v>
                </c:pt>
                <c:pt idx="74963">
                  <c:v>173.67092557035201</c:v>
                </c:pt>
                <c:pt idx="74964">
                  <c:v>173.67324232562501</c:v>
                </c:pt>
                <c:pt idx="74965">
                  <c:v>173.67555908089901</c:v>
                </c:pt>
                <c:pt idx="74966">
                  <c:v>173.677875836173</c:v>
                </c:pt>
                <c:pt idx="74967">
                  <c:v>173.680192591446</c:v>
                </c:pt>
                <c:pt idx="74968">
                  <c:v>173.68250934672</c:v>
                </c:pt>
                <c:pt idx="74969">
                  <c:v>173.684826101993</c:v>
                </c:pt>
                <c:pt idx="74970">
                  <c:v>173.68714285726699</c:v>
                </c:pt>
                <c:pt idx="74971">
                  <c:v>173.68945961253999</c:v>
                </c:pt>
                <c:pt idx="74972">
                  <c:v>173.69177636781399</c:v>
                </c:pt>
                <c:pt idx="74973">
                  <c:v>173.69409312308699</c:v>
                </c:pt>
                <c:pt idx="74974">
                  <c:v>173.69640987836101</c:v>
                </c:pt>
                <c:pt idx="74975">
                  <c:v>173.69872663363401</c:v>
                </c:pt>
                <c:pt idx="74976">
                  <c:v>173.701043388908</c:v>
                </c:pt>
                <c:pt idx="74977">
                  <c:v>173.703360144181</c:v>
                </c:pt>
                <c:pt idx="74978">
                  <c:v>173.705676899455</c:v>
                </c:pt>
                <c:pt idx="74979">
                  <c:v>173.70799365472899</c:v>
                </c:pt>
                <c:pt idx="74980">
                  <c:v>173.71031041000199</c:v>
                </c:pt>
                <c:pt idx="74981">
                  <c:v>173.71262716527599</c:v>
                </c:pt>
                <c:pt idx="74982">
                  <c:v>173.71494392054899</c:v>
                </c:pt>
                <c:pt idx="74983">
                  <c:v>173.71726067582301</c:v>
                </c:pt>
                <c:pt idx="74984">
                  <c:v>173.71957743109601</c:v>
                </c:pt>
                <c:pt idx="74985">
                  <c:v>173.72189418637001</c:v>
                </c:pt>
                <c:pt idx="74986">
                  <c:v>173.72421094164301</c:v>
                </c:pt>
                <c:pt idx="74987">
                  <c:v>173.726527696917</c:v>
                </c:pt>
                <c:pt idx="74988">
                  <c:v>173.72884445219</c:v>
                </c:pt>
                <c:pt idx="74989">
                  <c:v>173.731161207464</c:v>
                </c:pt>
                <c:pt idx="74990">
                  <c:v>173.733477962737</c:v>
                </c:pt>
                <c:pt idx="74991">
                  <c:v>173.73579471801099</c:v>
                </c:pt>
                <c:pt idx="74992">
                  <c:v>173.73811147328499</c:v>
                </c:pt>
                <c:pt idx="74993">
                  <c:v>173.74042822855799</c:v>
                </c:pt>
                <c:pt idx="74994">
                  <c:v>173.74274498383201</c:v>
                </c:pt>
                <c:pt idx="74995">
                  <c:v>173.74506173910501</c:v>
                </c:pt>
                <c:pt idx="74996">
                  <c:v>173.74737849437901</c:v>
                </c:pt>
                <c:pt idx="74997">
                  <c:v>173.74969524965201</c:v>
                </c:pt>
                <c:pt idx="74998">
                  <c:v>173.752012004926</c:v>
                </c:pt>
                <c:pt idx="74999">
                  <c:v>173.754328760199</c:v>
                </c:pt>
                <c:pt idx="75000">
                  <c:v>173.756645515473</c:v>
                </c:pt>
                <c:pt idx="75001">
                  <c:v>173.758962270746</c:v>
                </c:pt>
                <c:pt idx="75002">
                  <c:v>173.76127902601999</c:v>
                </c:pt>
                <c:pt idx="75003">
                  <c:v>173.76359578129299</c:v>
                </c:pt>
                <c:pt idx="75004">
                  <c:v>173.76591253656699</c:v>
                </c:pt>
                <c:pt idx="75005">
                  <c:v>173.76822929184101</c:v>
                </c:pt>
                <c:pt idx="75006">
                  <c:v>173.77054604711401</c:v>
                </c:pt>
                <c:pt idx="75007">
                  <c:v>173.772862802388</c:v>
                </c:pt>
                <c:pt idx="75008">
                  <c:v>173.775179557661</c:v>
                </c:pt>
                <c:pt idx="75009">
                  <c:v>173.777496312935</c:v>
                </c:pt>
                <c:pt idx="75010">
                  <c:v>173.779813068208</c:v>
                </c:pt>
                <c:pt idx="75011">
                  <c:v>173.78212982348199</c:v>
                </c:pt>
                <c:pt idx="75012">
                  <c:v>173.784446578755</c:v>
                </c:pt>
                <c:pt idx="75013">
                  <c:v>173.78676333402899</c:v>
                </c:pt>
                <c:pt idx="75014">
                  <c:v>173.78908008930199</c:v>
                </c:pt>
                <c:pt idx="75015">
                  <c:v>173.79139684457601</c:v>
                </c:pt>
                <c:pt idx="75016">
                  <c:v>173.79371359985001</c:v>
                </c:pt>
                <c:pt idx="75017">
                  <c:v>173.79603035512301</c:v>
                </c:pt>
                <c:pt idx="75018">
                  <c:v>173.798347110397</c:v>
                </c:pt>
                <c:pt idx="75019">
                  <c:v>173.80066386567</c:v>
                </c:pt>
                <c:pt idx="75020">
                  <c:v>173.802980620944</c:v>
                </c:pt>
                <c:pt idx="75021">
                  <c:v>173.805297376217</c:v>
                </c:pt>
                <c:pt idx="75022">
                  <c:v>173.80761413149099</c:v>
                </c:pt>
                <c:pt idx="75023">
                  <c:v>173.80993088676399</c:v>
                </c:pt>
                <c:pt idx="75024">
                  <c:v>173.81224764203799</c:v>
                </c:pt>
                <c:pt idx="75025">
                  <c:v>173.81456439731099</c:v>
                </c:pt>
                <c:pt idx="75026">
                  <c:v>173.81688115258501</c:v>
                </c:pt>
                <c:pt idx="75027">
                  <c:v>173.81919790785801</c:v>
                </c:pt>
                <c:pt idx="75028">
                  <c:v>173.82151466313201</c:v>
                </c:pt>
                <c:pt idx="75029">
                  <c:v>173.823831418406</c:v>
                </c:pt>
                <c:pt idx="75030">
                  <c:v>173.826148173679</c:v>
                </c:pt>
                <c:pt idx="75031">
                  <c:v>173.828464928953</c:v>
                </c:pt>
                <c:pt idx="75032">
                  <c:v>173.830781684226</c:v>
                </c:pt>
                <c:pt idx="75033">
                  <c:v>173.83309843949999</c:v>
                </c:pt>
                <c:pt idx="75034">
                  <c:v>173.83541519477299</c:v>
                </c:pt>
                <c:pt idx="75035">
                  <c:v>173.83773195004699</c:v>
                </c:pt>
                <c:pt idx="75036">
                  <c:v>173.84004870531999</c:v>
                </c:pt>
                <c:pt idx="75037">
                  <c:v>173.84236546059401</c:v>
                </c:pt>
                <c:pt idx="75038">
                  <c:v>173.84468221586701</c:v>
                </c:pt>
                <c:pt idx="75039">
                  <c:v>173.84699897114101</c:v>
                </c:pt>
                <c:pt idx="75040">
                  <c:v>173.84931572641401</c:v>
                </c:pt>
                <c:pt idx="75041">
                  <c:v>173.851632481688</c:v>
                </c:pt>
                <c:pt idx="75042">
                  <c:v>173.85394923696199</c:v>
                </c:pt>
                <c:pt idx="75043">
                  <c:v>173.856265992235</c:v>
                </c:pt>
                <c:pt idx="75044">
                  <c:v>173.85858274750899</c:v>
                </c:pt>
                <c:pt idx="75045">
                  <c:v>173.86089950278199</c:v>
                </c:pt>
                <c:pt idx="75046">
                  <c:v>173.86321625805601</c:v>
                </c:pt>
                <c:pt idx="75047">
                  <c:v>173.86553301332901</c:v>
                </c:pt>
                <c:pt idx="75048">
                  <c:v>173.86784976860301</c:v>
                </c:pt>
                <c:pt idx="75049">
                  <c:v>173.87016652387601</c:v>
                </c:pt>
                <c:pt idx="75050">
                  <c:v>173.87248327915</c:v>
                </c:pt>
                <c:pt idx="75051">
                  <c:v>173.874800034423</c:v>
                </c:pt>
                <c:pt idx="75052">
                  <c:v>173.877116789697</c:v>
                </c:pt>
                <c:pt idx="75053">
                  <c:v>173.87943354497</c:v>
                </c:pt>
                <c:pt idx="75054">
                  <c:v>173.88175030024399</c:v>
                </c:pt>
                <c:pt idx="75055">
                  <c:v>173.88406705551799</c:v>
                </c:pt>
                <c:pt idx="75056">
                  <c:v>173.88638381079099</c:v>
                </c:pt>
                <c:pt idx="75057">
                  <c:v>173.88870056606501</c:v>
                </c:pt>
                <c:pt idx="75058">
                  <c:v>173.89101732133801</c:v>
                </c:pt>
                <c:pt idx="75059">
                  <c:v>173.89333407661201</c:v>
                </c:pt>
                <c:pt idx="75060">
                  <c:v>173.89565083188501</c:v>
                </c:pt>
                <c:pt idx="75061">
                  <c:v>173.897967587159</c:v>
                </c:pt>
                <c:pt idx="75062">
                  <c:v>173.900284342432</c:v>
                </c:pt>
                <c:pt idx="75063">
                  <c:v>173.902601097706</c:v>
                </c:pt>
                <c:pt idx="75064">
                  <c:v>173.904917852979</c:v>
                </c:pt>
                <c:pt idx="75065">
                  <c:v>173.90723460825299</c:v>
                </c:pt>
                <c:pt idx="75066">
                  <c:v>173.90955136352699</c:v>
                </c:pt>
                <c:pt idx="75067">
                  <c:v>173.91186811879999</c:v>
                </c:pt>
                <c:pt idx="75068">
                  <c:v>173.91418487407401</c:v>
                </c:pt>
                <c:pt idx="75069">
                  <c:v>173.91650162934701</c:v>
                </c:pt>
                <c:pt idx="75070">
                  <c:v>173.91881838462101</c:v>
                </c:pt>
                <c:pt idx="75071">
                  <c:v>173.92113513989401</c:v>
                </c:pt>
                <c:pt idx="75072">
                  <c:v>173.923451895168</c:v>
                </c:pt>
                <c:pt idx="75073">
                  <c:v>173.925768650441</c:v>
                </c:pt>
                <c:pt idx="75074">
                  <c:v>173.928085405715</c:v>
                </c:pt>
                <c:pt idx="75075">
                  <c:v>173.930402160988</c:v>
                </c:pt>
                <c:pt idx="75076">
                  <c:v>173.93271891626199</c:v>
                </c:pt>
                <c:pt idx="75077">
                  <c:v>173.93503567153499</c:v>
                </c:pt>
                <c:pt idx="75078">
                  <c:v>173.93735242680901</c:v>
                </c:pt>
                <c:pt idx="75079">
                  <c:v>173.93966918208301</c:v>
                </c:pt>
                <c:pt idx="75080">
                  <c:v>173.94198593735601</c:v>
                </c:pt>
                <c:pt idx="75081">
                  <c:v>173.94430269263</c:v>
                </c:pt>
                <c:pt idx="75082">
                  <c:v>173.946619447903</c:v>
                </c:pt>
                <c:pt idx="75083">
                  <c:v>173.948936203177</c:v>
                </c:pt>
                <c:pt idx="75084">
                  <c:v>173.95125295845</c:v>
                </c:pt>
                <c:pt idx="75085">
                  <c:v>173.95356971372399</c:v>
                </c:pt>
                <c:pt idx="75086">
                  <c:v>173.95588646899699</c:v>
                </c:pt>
                <c:pt idx="75087">
                  <c:v>173.95820322427099</c:v>
                </c:pt>
                <c:pt idx="75088">
                  <c:v>173.96051997954399</c:v>
                </c:pt>
                <c:pt idx="75089">
                  <c:v>173.96283673481801</c:v>
                </c:pt>
                <c:pt idx="75090">
                  <c:v>173.96515349009101</c:v>
                </c:pt>
                <c:pt idx="75091">
                  <c:v>173.96747024536501</c:v>
                </c:pt>
                <c:pt idx="75092">
                  <c:v>173.969787000639</c:v>
                </c:pt>
                <c:pt idx="75093">
                  <c:v>173.972103755912</c:v>
                </c:pt>
                <c:pt idx="75094">
                  <c:v>173.974420511186</c:v>
                </c:pt>
                <c:pt idx="75095">
                  <c:v>173.976737266459</c:v>
                </c:pt>
                <c:pt idx="75096">
                  <c:v>173.97905402173299</c:v>
                </c:pt>
                <c:pt idx="75097">
                  <c:v>173.98137077700599</c:v>
                </c:pt>
                <c:pt idx="75098">
                  <c:v>173.98368753227999</c:v>
                </c:pt>
                <c:pt idx="75099">
                  <c:v>173.98600428755299</c:v>
                </c:pt>
                <c:pt idx="75100">
                  <c:v>173.98832104282701</c:v>
                </c:pt>
                <c:pt idx="75101">
                  <c:v>173.99063779810001</c:v>
                </c:pt>
                <c:pt idx="75102">
                  <c:v>173.99295455337401</c:v>
                </c:pt>
                <c:pt idx="75103">
                  <c:v>173.995271308648</c:v>
                </c:pt>
                <c:pt idx="75104">
                  <c:v>173.997588063921</c:v>
                </c:pt>
                <c:pt idx="75105">
                  <c:v>173.999904819195</c:v>
                </c:pt>
                <c:pt idx="75106">
                  <c:v>174.002221574468</c:v>
                </c:pt>
                <c:pt idx="75107">
                  <c:v>174.00453832974199</c:v>
                </c:pt>
                <c:pt idx="75108">
                  <c:v>174.00685508501499</c:v>
                </c:pt>
                <c:pt idx="75109">
                  <c:v>174.00917184028901</c:v>
                </c:pt>
                <c:pt idx="75110">
                  <c:v>174.01148859556201</c:v>
                </c:pt>
                <c:pt idx="75111">
                  <c:v>174.01380535083601</c:v>
                </c:pt>
                <c:pt idx="75112">
                  <c:v>174.01612210610901</c:v>
                </c:pt>
                <c:pt idx="75113">
                  <c:v>174.018438861383</c:v>
                </c:pt>
                <c:pt idx="75114">
                  <c:v>174.020755616656</c:v>
                </c:pt>
                <c:pt idx="75115">
                  <c:v>174.02307237193</c:v>
                </c:pt>
                <c:pt idx="75116">
                  <c:v>174.02538912720399</c:v>
                </c:pt>
                <c:pt idx="75117">
                  <c:v>174.02770588247699</c:v>
                </c:pt>
                <c:pt idx="75118">
                  <c:v>174.03002263775099</c:v>
                </c:pt>
                <c:pt idx="75119">
                  <c:v>174.03233939302399</c:v>
                </c:pt>
                <c:pt idx="75120">
                  <c:v>174.03465614829801</c:v>
                </c:pt>
                <c:pt idx="75121">
                  <c:v>174.03697290357101</c:v>
                </c:pt>
                <c:pt idx="75122">
                  <c:v>174.03928965884501</c:v>
                </c:pt>
                <c:pt idx="75123">
                  <c:v>174.04160641411801</c:v>
                </c:pt>
                <c:pt idx="75124">
                  <c:v>174.043923169392</c:v>
                </c:pt>
                <c:pt idx="75125">
                  <c:v>174.046239924665</c:v>
                </c:pt>
                <c:pt idx="75126">
                  <c:v>174.048556679939</c:v>
                </c:pt>
                <c:pt idx="75127">
                  <c:v>174.050873435212</c:v>
                </c:pt>
                <c:pt idx="75128">
                  <c:v>174.05319019048599</c:v>
                </c:pt>
                <c:pt idx="75129">
                  <c:v>174.05550694575999</c:v>
                </c:pt>
                <c:pt idx="75130">
                  <c:v>174.05782370103299</c:v>
                </c:pt>
                <c:pt idx="75131">
                  <c:v>174.06014045630701</c:v>
                </c:pt>
                <c:pt idx="75132">
                  <c:v>174.06245721158001</c:v>
                </c:pt>
                <c:pt idx="75133">
                  <c:v>174.06477396685401</c:v>
                </c:pt>
                <c:pt idx="75134">
                  <c:v>174.06709072212701</c:v>
                </c:pt>
                <c:pt idx="75135">
                  <c:v>174.069407477401</c:v>
                </c:pt>
                <c:pt idx="75136">
                  <c:v>174.071724232674</c:v>
                </c:pt>
                <c:pt idx="75137">
                  <c:v>174.074040987948</c:v>
                </c:pt>
                <c:pt idx="75138">
                  <c:v>174.076357743221</c:v>
                </c:pt>
                <c:pt idx="75139">
                  <c:v>174.07867449849499</c:v>
                </c:pt>
                <c:pt idx="75140">
                  <c:v>174.08099125376799</c:v>
                </c:pt>
                <c:pt idx="75141">
                  <c:v>174.08330800904201</c:v>
                </c:pt>
                <c:pt idx="75142">
                  <c:v>174.08562476431601</c:v>
                </c:pt>
                <c:pt idx="75143">
                  <c:v>174.08794151958901</c:v>
                </c:pt>
                <c:pt idx="75144">
                  <c:v>174.090258274863</c:v>
                </c:pt>
                <c:pt idx="75145">
                  <c:v>174.092575030136</c:v>
                </c:pt>
                <c:pt idx="75146">
                  <c:v>174.09489178541</c:v>
                </c:pt>
                <c:pt idx="75147">
                  <c:v>174.097208540683</c:v>
                </c:pt>
                <c:pt idx="75148">
                  <c:v>174.09952529595699</c:v>
                </c:pt>
                <c:pt idx="75149">
                  <c:v>174.10184205122999</c:v>
                </c:pt>
                <c:pt idx="75150">
                  <c:v>174.10415880650399</c:v>
                </c:pt>
                <c:pt idx="75151">
                  <c:v>174.10647556177699</c:v>
                </c:pt>
                <c:pt idx="75152">
                  <c:v>174.10879231705101</c:v>
                </c:pt>
                <c:pt idx="75153">
                  <c:v>174.11110907232501</c:v>
                </c:pt>
                <c:pt idx="75154">
                  <c:v>174.11342582759801</c:v>
                </c:pt>
                <c:pt idx="75155">
                  <c:v>174.115742582872</c:v>
                </c:pt>
                <c:pt idx="75156">
                  <c:v>174.118059338145</c:v>
                </c:pt>
                <c:pt idx="75157">
                  <c:v>174.120376093419</c:v>
                </c:pt>
                <c:pt idx="75158">
                  <c:v>174.122692848692</c:v>
                </c:pt>
                <c:pt idx="75159">
                  <c:v>174.12500960396599</c:v>
                </c:pt>
                <c:pt idx="75160">
                  <c:v>174.12732635923899</c:v>
                </c:pt>
                <c:pt idx="75161">
                  <c:v>174.12964311451299</c:v>
                </c:pt>
                <c:pt idx="75162">
                  <c:v>174.13195986978599</c:v>
                </c:pt>
                <c:pt idx="75163">
                  <c:v>174.13427662506001</c:v>
                </c:pt>
                <c:pt idx="75164">
                  <c:v>174.13659338033301</c:v>
                </c:pt>
                <c:pt idx="75165">
                  <c:v>174.13891013560701</c:v>
                </c:pt>
                <c:pt idx="75166">
                  <c:v>174.141226890881</c:v>
                </c:pt>
                <c:pt idx="75167">
                  <c:v>174.143543646154</c:v>
                </c:pt>
                <c:pt idx="75168">
                  <c:v>174.145860401428</c:v>
                </c:pt>
                <c:pt idx="75169">
                  <c:v>174.148177156701</c:v>
                </c:pt>
                <c:pt idx="75170">
                  <c:v>174.15049391197499</c:v>
                </c:pt>
                <c:pt idx="75171">
                  <c:v>174.15281066724799</c:v>
                </c:pt>
                <c:pt idx="75172">
                  <c:v>174.15512742252201</c:v>
                </c:pt>
                <c:pt idx="75173">
                  <c:v>174.15744417779501</c:v>
                </c:pt>
                <c:pt idx="75174">
                  <c:v>174.15976093306901</c:v>
                </c:pt>
                <c:pt idx="75175">
                  <c:v>174.16207768834201</c:v>
                </c:pt>
                <c:pt idx="75176">
                  <c:v>174.164394443616</c:v>
                </c:pt>
                <c:pt idx="75177">
                  <c:v>174.166711198889</c:v>
                </c:pt>
                <c:pt idx="75178">
                  <c:v>174.169027954163</c:v>
                </c:pt>
                <c:pt idx="75179">
                  <c:v>174.17134470943699</c:v>
                </c:pt>
                <c:pt idx="75180">
                  <c:v>174.17366146470999</c:v>
                </c:pt>
                <c:pt idx="75181">
                  <c:v>174.17597821998399</c:v>
                </c:pt>
                <c:pt idx="75182">
                  <c:v>174.17829497525699</c:v>
                </c:pt>
                <c:pt idx="75183">
                  <c:v>174.18061173053101</c:v>
                </c:pt>
                <c:pt idx="75184">
                  <c:v>174.18292848580401</c:v>
                </c:pt>
                <c:pt idx="75185">
                  <c:v>174.18524524107801</c:v>
                </c:pt>
                <c:pt idx="75186">
                  <c:v>174.18756199635101</c:v>
                </c:pt>
                <c:pt idx="75187">
                  <c:v>174.189878751625</c:v>
                </c:pt>
                <c:pt idx="75188">
                  <c:v>174.192195506898</c:v>
                </c:pt>
                <c:pt idx="75189">
                  <c:v>174.194512262172</c:v>
                </c:pt>
                <c:pt idx="75190">
                  <c:v>174.196829017445</c:v>
                </c:pt>
                <c:pt idx="75191">
                  <c:v>174.19914577271899</c:v>
                </c:pt>
                <c:pt idx="75192">
                  <c:v>174.20146252799299</c:v>
                </c:pt>
                <c:pt idx="75193">
                  <c:v>174.20377928326599</c:v>
                </c:pt>
                <c:pt idx="75194">
                  <c:v>174.20609603854001</c:v>
                </c:pt>
                <c:pt idx="75195">
                  <c:v>174.20841279381301</c:v>
                </c:pt>
                <c:pt idx="75196">
                  <c:v>174.21072954908701</c:v>
                </c:pt>
                <c:pt idx="75197">
                  <c:v>174.21304630436001</c:v>
                </c:pt>
                <c:pt idx="75198">
                  <c:v>174.215363059634</c:v>
                </c:pt>
                <c:pt idx="75199">
                  <c:v>174.217679814907</c:v>
                </c:pt>
                <c:pt idx="75200">
                  <c:v>174.219996570181</c:v>
                </c:pt>
                <c:pt idx="75201">
                  <c:v>174.222313325454</c:v>
                </c:pt>
                <c:pt idx="75202">
                  <c:v>174.22463008072799</c:v>
                </c:pt>
                <c:pt idx="75203">
                  <c:v>174.22694683600201</c:v>
                </c:pt>
                <c:pt idx="75204">
                  <c:v>174.22926359127499</c:v>
                </c:pt>
                <c:pt idx="75205">
                  <c:v>174.23158034654901</c:v>
                </c:pt>
                <c:pt idx="75206">
                  <c:v>174.23389710182201</c:v>
                </c:pt>
                <c:pt idx="75207">
                  <c:v>174.236213857096</c:v>
                </c:pt>
                <c:pt idx="75208">
                  <c:v>174.238530612369</c:v>
                </c:pt>
                <c:pt idx="75209">
                  <c:v>174.240847367643</c:v>
                </c:pt>
                <c:pt idx="75210">
                  <c:v>174.243164122916</c:v>
                </c:pt>
                <c:pt idx="75211">
                  <c:v>174.24548087818999</c:v>
                </c:pt>
                <c:pt idx="75212">
                  <c:v>174.24779763346299</c:v>
                </c:pt>
                <c:pt idx="75213">
                  <c:v>174.25011438873699</c:v>
                </c:pt>
                <c:pt idx="75214">
                  <c:v>174.25243114400999</c:v>
                </c:pt>
                <c:pt idx="75215">
                  <c:v>174.25474789928401</c:v>
                </c:pt>
                <c:pt idx="75216">
                  <c:v>174.25706465455801</c:v>
                </c:pt>
                <c:pt idx="75217">
                  <c:v>174.25938140983101</c:v>
                </c:pt>
                <c:pt idx="75218">
                  <c:v>174.261698165105</c:v>
                </c:pt>
                <c:pt idx="75219">
                  <c:v>174.264014920378</c:v>
                </c:pt>
                <c:pt idx="75220">
                  <c:v>174.266331675652</c:v>
                </c:pt>
                <c:pt idx="75221">
                  <c:v>174.268648430925</c:v>
                </c:pt>
                <c:pt idx="75222">
                  <c:v>174.27096518619899</c:v>
                </c:pt>
                <c:pt idx="75223">
                  <c:v>174.27328194147199</c:v>
                </c:pt>
                <c:pt idx="75224">
                  <c:v>174.27559869674599</c:v>
                </c:pt>
                <c:pt idx="75225">
                  <c:v>174.27791545201899</c:v>
                </c:pt>
                <c:pt idx="75226">
                  <c:v>174.28023220729301</c:v>
                </c:pt>
                <c:pt idx="75227">
                  <c:v>174.28254896256601</c:v>
                </c:pt>
                <c:pt idx="75228">
                  <c:v>174.28486571784001</c:v>
                </c:pt>
                <c:pt idx="75229">
                  <c:v>174.287182473114</c:v>
                </c:pt>
                <c:pt idx="75230">
                  <c:v>174.289499228387</c:v>
                </c:pt>
                <c:pt idx="75231">
                  <c:v>174.291815983661</c:v>
                </c:pt>
                <c:pt idx="75232">
                  <c:v>174.294132738934</c:v>
                </c:pt>
                <c:pt idx="75233">
                  <c:v>174.29644949420799</c:v>
                </c:pt>
                <c:pt idx="75234">
                  <c:v>174.29876624948099</c:v>
                </c:pt>
                <c:pt idx="75235">
                  <c:v>174.30108300475499</c:v>
                </c:pt>
                <c:pt idx="75236">
                  <c:v>174.30339976002799</c:v>
                </c:pt>
                <c:pt idx="75237">
                  <c:v>174.30571651530201</c:v>
                </c:pt>
                <c:pt idx="75238">
                  <c:v>174.30803327057501</c:v>
                </c:pt>
                <c:pt idx="75239">
                  <c:v>174.310350025849</c:v>
                </c:pt>
                <c:pt idx="75240">
                  <c:v>174.312666781123</c:v>
                </c:pt>
                <c:pt idx="75241">
                  <c:v>174.314983536396</c:v>
                </c:pt>
                <c:pt idx="75242">
                  <c:v>174.31730029166999</c:v>
                </c:pt>
                <c:pt idx="75243">
                  <c:v>174.31961704694299</c:v>
                </c:pt>
                <c:pt idx="75244">
                  <c:v>174.32193380221699</c:v>
                </c:pt>
                <c:pt idx="75245">
                  <c:v>174.32425055748999</c:v>
                </c:pt>
                <c:pt idx="75246">
                  <c:v>174.32656731276401</c:v>
                </c:pt>
                <c:pt idx="75247">
                  <c:v>174.32888406803701</c:v>
                </c:pt>
                <c:pt idx="75248">
                  <c:v>174.33120082331101</c:v>
                </c:pt>
                <c:pt idx="75249">
                  <c:v>174.33351757858401</c:v>
                </c:pt>
                <c:pt idx="75250">
                  <c:v>174.335834333858</c:v>
                </c:pt>
                <c:pt idx="75251">
                  <c:v>174.338151089131</c:v>
                </c:pt>
                <c:pt idx="75252">
                  <c:v>174.340467844405</c:v>
                </c:pt>
                <c:pt idx="75253">
                  <c:v>174.34278459967899</c:v>
                </c:pt>
                <c:pt idx="75254">
                  <c:v>174.34510135495199</c:v>
                </c:pt>
                <c:pt idx="75255">
                  <c:v>174.34741811022599</c:v>
                </c:pt>
                <c:pt idx="75256">
                  <c:v>174.34973486549899</c:v>
                </c:pt>
                <c:pt idx="75257">
                  <c:v>174.35205162077301</c:v>
                </c:pt>
                <c:pt idx="75258">
                  <c:v>174.35436837604601</c:v>
                </c:pt>
                <c:pt idx="75259">
                  <c:v>174.35668513132001</c:v>
                </c:pt>
                <c:pt idx="75260">
                  <c:v>174.35900188659301</c:v>
                </c:pt>
                <c:pt idx="75261">
                  <c:v>174.361318641867</c:v>
                </c:pt>
                <c:pt idx="75262">
                  <c:v>174.36363539714</c:v>
                </c:pt>
                <c:pt idx="75263">
                  <c:v>174.365952152414</c:v>
                </c:pt>
                <c:pt idx="75264">
                  <c:v>174.368268907687</c:v>
                </c:pt>
                <c:pt idx="75265">
                  <c:v>174.37058566296099</c:v>
                </c:pt>
                <c:pt idx="75266">
                  <c:v>174.37290241823499</c:v>
                </c:pt>
                <c:pt idx="75267">
                  <c:v>174.37521917350799</c:v>
                </c:pt>
                <c:pt idx="75268">
                  <c:v>174.37753592878201</c:v>
                </c:pt>
                <c:pt idx="75269">
                  <c:v>174.37985268405501</c:v>
                </c:pt>
                <c:pt idx="75270">
                  <c:v>174.382169439329</c:v>
                </c:pt>
                <c:pt idx="75271">
                  <c:v>174.384486194602</c:v>
                </c:pt>
                <c:pt idx="75272">
                  <c:v>174.386802949876</c:v>
                </c:pt>
                <c:pt idx="75273">
                  <c:v>174.389119705149</c:v>
                </c:pt>
                <c:pt idx="75274">
                  <c:v>174.39143646042299</c:v>
                </c:pt>
                <c:pt idx="75275">
                  <c:v>174.39375321569599</c:v>
                </c:pt>
                <c:pt idx="75276">
                  <c:v>174.39606997096999</c:v>
                </c:pt>
                <c:pt idx="75277">
                  <c:v>174.39838672624299</c:v>
                </c:pt>
                <c:pt idx="75278">
                  <c:v>174.40070348151701</c:v>
                </c:pt>
                <c:pt idx="75279">
                  <c:v>174.40302023679101</c:v>
                </c:pt>
                <c:pt idx="75280">
                  <c:v>174.40533699206401</c:v>
                </c:pt>
                <c:pt idx="75281">
                  <c:v>174.407653747338</c:v>
                </c:pt>
                <c:pt idx="75282">
                  <c:v>174.409970502611</c:v>
                </c:pt>
                <c:pt idx="75283">
                  <c:v>174.412287257885</c:v>
                </c:pt>
                <c:pt idx="75284">
                  <c:v>174.414604013158</c:v>
                </c:pt>
                <c:pt idx="75285">
                  <c:v>174.41692076843199</c:v>
                </c:pt>
                <c:pt idx="75286">
                  <c:v>174.41923752370499</c:v>
                </c:pt>
                <c:pt idx="75287">
                  <c:v>174.42155427897899</c:v>
                </c:pt>
                <c:pt idx="75288">
                  <c:v>174.42387103425199</c:v>
                </c:pt>
                <c:pt idx="75289">
                  <c:v>174.42618778952601</c:v>
                </c:pt>
                <c:pt idx="75290">
                  <c:v>174.42850454480001</c:v>
                </c:pt>
                <c:pt idx="75291">
                  <c:v>174.43082130007301</c:v>
                </c:pt>
                <c:pt idx="75292">
                  <c:v>174.433138055347</c:v>
                </c:pt>
                <c:pt idx="75293">
                  <c:v>174.43545481062</c:v>
                </c:pt>
                <c:pt idx="75294">
                  <c:v>174.437771565894</c:v>
                </c:pt>
                <c:pt idx="75295">
                  <c:v>174.440088321167</c:v>
                </c:pt>
                <c:pt idx="75296">
                  <c:v>174.44240507644099</c:v>
                </c:pt>
                <c:pt idx="75297">
                  <c:v>174.44472183171399</c:v>
                </c:pt>
                <c:pt idx="75298">
                  <c:v>174.44703858698799</c:v>
                </c:pt>
                <c:pt idx="75299">
                  <c:v>174.44935534226099</c:v>
                </c:pt>
                <c:pt idx="75300">
                  <c:v>174.45167209753501</c:v>
                </c:pt>
                <c:pt idx="75301">
                  <c:v>174.45398885280801</c:v>
                </c:pt>
                <c:pt idx="75302">
                  <c:v>174.456305608082</c:v>
                </c:pt>
                <c:pt idx="75303">
                  <c:v>174.458622363356</c:v>
                </c:pt>
                <c:pt idx="75304">
                  <c:v>174.460939118629</c:v>
                </c:pt>
                <c:pt idx="75305">
                  <c:v>174.46325587390299</c:v>
                </c:pt>
                <c:pt idx="75306">
                  <c:v>174.46557262917599</c:v>
                </c:pt>
                <c:pt idx="75307">
                  <c:v>174.46788938444999</c:v>
                </c:pt>
                <c:pt idx="75308">
                  <c:v>174.47020613972299</c:v>
                </c:pt>
                <c:pt idx="75309">
                  <c:v>174.47252289499701</c:v>
                </c:pt>
                <c:pt idx="75310">
                  <c:v>174.47483965027001</c:v>
                </c:pt>
                <c:pt idx="75311">
                  <c:v>174.47715640554401</c:v>
                </c:pt>
                <c:pt idx="75312">
                  <c:v>174.47947316081701</c:v>
                </c:pt>
                <c:pt idx="75313">
                  <c:v>174.481789916091</c:v>
                </c:pt>
                <c:pt idx="75314">
                  <c:v>174.484106671364</c:v>
                </c:pt>
                <c:pt idx="75315">
                  <c:v>174.486423426638</c:v>
                </c:pt>
                <c:pt idx="75316">
                  <c:v>174.48874018191199</c:v>
                </c:pt>
                <c:pt idx="75317">
                  <c:v>174.49105693718499</c:v>
                </c:pt>
                <c:pt idx="75318">
                  <c:v>174.49337369245899</c:v>
                </c:pt>
                <c:pt idx="75319">
                  <c:v>174.49569044773199</c:v>
                </c:pt>
                <c:pt idx="75320">
                  <c:v>174.49800720300601</c:v>
                </c:pt>
                <c:pt idx="75321">
                  <c:v>174.50032395827901</c:v>
                </c:pt>
                <c:pt idx="75322">
                  <c:v>174.50264071355301</c:v>
                </c:pt>
                <c:pt idx="75323">
                  <c:v>174.50495746882601</c:v>
                </c:pt>
                <c:pt idx="75324">
                  <c:v>174.5072742241</c:v>
                </c:pt>
                <c:pt idx="75325">
                  <c:v>174.509590979373</c:v>
                </c:pt>
                <c:pt idx="75326">
                  <c:v>174.511907734647</c:v>
                </c:pt>
                <c:pt idx="75327">
                  <c:v>174.51422448992</c:v>
                </c:pt>
                <c:pt idx="75328">
                  <c:v>174.51654124519399</c:v>
                </c:pt>
                <c:pt idx="75329">
                  <c:v>174.51885800046799</c:v>
                </c:pt>
                <c:pt idx="75330">
                  <c:v>174.52117475574099</c:v>
                </c:pt>
                <c:pt idx="75331">
                  <c:v>174.52349151101501</c:v>
                </c:pt>
                <c:pt idx="75332">
                  <c:v>174.52580826628801</c:v>
                </c:pt>
                <c:pt idx="75333">
                  <c:v>174.528125021562</c:v>
                </c:pt>
                <c:pt idx="75334">
                  <c:v>174.530441776835</c:v>
                </c:pt>
                <c:pt idx="75335">
                  <c:v>174.532758532109</c:v>
                </c:pt>
                <c:pt idx="75336">
                  <c:v>174.535075287382</c:v>
                </c:pt>
                <c:pt idx="75337">
                  <c:v>174.53739204265599</c:v>
                </c:pt>
                <c:pt idx="75338">
                  <c:v>174.53970879792899</c:v>
                </c:pt>
                <c:pt idx="75339">
                  <c:v>174.54202555320299</c:v>
                </c:pt>
                <c:pt idx="75340">
                  <c:v>174.54434230847701</c:v>
                </c:pt>
                <c:pt idx="75341">
                  <c:v>174.54665906375001</c:v>
                </c:pt>
                <c:pt idx="75342">
                  <c:v>174.54897581902401</c:v>
                </c:pt>
                <c:pt idx="75343">
                  <c:v>174.55129257429701</c:v>
                </c:pt>
                <c:pt idx="75344">
                  <c:v>174.553609329571</c:v>
                </c:pt>
                <c:pt idx="75345">
                  <c:v>174.555926084844</c:v>
                </c:pt>
                <c:pt idx="75346">
                  <c:v>174.558242840118</c:v>
                </c:pt>
                <c:pt idx="75347">
                  <c:v>174.560559595391</c:v>
                </c:pt>
                <c:pt idx="75348">
                  <c:v>174.56287635066499</c:v>
                </c:pt>
                <c:pt idx="75349">
                  <c:v>174.56519310593799</c:v>
                </c:pt>
                <c:pt idx="75350">
                  <c:v>174.56750986121199</c:v>
                </c:pt>
                <c:pt idx="75351">
                  <c:v>174.56982661648499</c:v>
                </c:pt>
                <c:pt idx="75352">
                  <c:v>174.57214337175901</c:v>
                </c:pt>
                <c:pt idx="75353">
                  <c:v>174.57446012703301</c:v>
                </c:pt>
                <c:pt idx="75354">
                  <c:v>174.57677688230601</c:v>
                </c:pt>
                <c:pt idx="75355">
                  <c:v>174.57909363758</c:v>
                </c:pt>
                <c:pt idx="75356">
                  <c:v>174.581410392853</c:v>
                </c:pt>
                <c:pt idx="75357">
                  <c:v>174.583727148127</c:v>
                </c:pt>
                <c:pt idx="75358">
                  <c:v>174.5860439034</c:v>
                </c:pt>
                <c:pt idx="75359">
                  <c:v>174.58836065867399</c:v>
                </c:pt>
                <c:pt idx="75360">
                  <c:v>174.59067741394699</c:v>
                </c:pt>
                <c:pt idx="75361">
                  <c:v>174.59299416922099</c:v>
                </c:pt>
                <c:pt idx="75362">
                  <c:v>174.59531092449399</c:v>
                </c:pt>
                <c:pt idx="75363">
                  <c:v>174.59762767976801</c:v>
                </c:pt>
                <c:pt idx="75364">
                  <c:v>174.59994443504101</c:v>
                </c:pt>
                <c:pt idx="75365">
                  <c:v>174.60226119031501</c:v>
                </c:pt>
                <c:pt idx="75366">
                  <c:v>174.604577945589</c:v>
                </c:pt>
                <c:pt idx="75367">
                  <c:v>174.606894700862</c:v>
                </c:pt>
                <c:pt idx="75368">
                  <c:v>174.60921145613599</c:v>
                </c:pt>
                <c:pt idx="75369">
                  <c:v>174.611528211409</c:v>
                </c:pt>
                <c:pt idx="75370">
                  <c:v>174.61384496668299</c:v>
                </c:pt>
                <c:pt idx="75371">
                  <c:v>174.61616172195599</c:v>
                </c:pt>
                <c:pt idx="75372">
                  <c:v>174.61847847723001</c:v>
                </c:pt>
                <c:pt idx="75373">
                  <c:v>174.62079523250301</c:v>
                </c:pt>
                <c:pt idx="75374">
                  <c:v>174.62311198777701</c:v>
                </c:pt>
                <c:pt idx="75375">
                  <c:v>174.62542874305001</c:v>
                </c:pt>
                <c:pt idx="75376">
                  <c:v>174.627745498324</c:v>
                </c:pt>
                <c:pt idx="75377">
                  <c:v>174.630062253598</c:v>
                </c:pt>
                <c:pt idx="75378">
                  <c:v>174.632379008871</c:v>
                </c:pt>
                <c:pt idx="75379">
                  <c:v>174.63469576414499</c:v>
                </c:pt>
                <c:pt idx="75380">
                  <c:v>174.63701251941799</c:v>
                </c:pt>
                <c:pt idx="75381">
                  <c:v>174.63932927469199</c:v>
                </c:pt>
                <c:pt idx="75382">
                  <c:v>174.64164602996499</c:v>
                </c:pt>
                <c:pt idx="75383">
                  <c:v>174.64396278523901</c:v>
                </c:pt>
                <c:pt idx="75384">
                  <c:v>174.64627954051201</c:v>
                </c:pt>
                <c:pt idx="75385">
                  <c:v>174.64859629578601</c:v>
                </c:pt>
                <c:pt idx="75386">
                  <c:v>174.65091305105901</c:v>
                </c:pt>
                <c:pt idx="75387">
                  <c:v>174.653229806333</c:v>
                </c:pt>
                <c:pt idx="75388">
                  <c:v>174.655546561606</c:v>
                </c:pt>
                <c:pt idx="75389">
                  <c:v>174.65786331688</c:v>
                </c:pt>
                <c:pt idx="75390">
                  <c:v>174.66018007215399</c:v>
                </c:pt>
                <c:pt idx="75391">
                  <c:v>174.66249682742699</c:v>
                </c:pt>
                <c:pt idx="75392">
                  <c:v>174.66481358270099</c:v>
                </c:pt>
                <c:pt idx="75393">
                  <c:v>174.66713033797399</c:v>
                </c:pt>
                <c:pt idx="75394">
                  <c:v>174.66944709324801</c:v>
                </c:pt>
                <c:pt idx="75395">
                  <c:v>174.67176384852101</c:v>
                </c:pt>
                <c:pt idx="75396">
                  <c:v>174.67408060379501</c:v>
                </c:pt>
                <c:pt idx="75397">
                  <c:v>174.67639735906801</c:v>
                </c:pt>
                <c:pt idx="75398">
                  <c:v>174.678714114342</c:v>
                </c:pt>
                <c:pt idx="75399">
                  <c:v>174.681030869615</c:v>
                </c:pt>
                <c:pt idx="75400">
                  <c:v>174.683347624889</c:v>
                </c:pt>
                <c:pt idx="75401">
                  <c:v>174.685664380162</c:v>
                </c:pt>
                <c:pt idx="75402">
                  <c:v>174.68798113543599</c:v>
                </c:pt>
                <c:pt idx="75403">
                  <c:v>174.69029789071001</c:v>
                </c:pt>
                <c:pt idx="75404">
                  <c:v>174.69261464598301</c:v>
                </c:pt>
                <c:pt idx="75405">
                  <c:v>174.69493140125701</c:v>
                </c:pt>
                <c:pt idx="75406">
                  <c:v>174.69724815653001</c:v>
                </c:pt>
                <c:pt idx="75407">
                  <c:v>174.699564911804</c:v>
                </c:pt>
                <c:pt idx="75408">
                  <c:v>174.701881667077</c:v>
                </c:pt>
                <c:pt idx="75409">
                  <c:v>174.704198422351</c:v>
                </c:pt>
                <c:pt idx="75410">
                  <c:v>174.706515177624</c:v>
                </c:pt>
                <c:pt idx="75411">
                  <c:v>174.70883193289799</c:v>
                </c:pt>
                <c:pt idx="75412">
                  <c:v>174.71114868817099</c:v>
                </c:pt>
                <c:pt idx="75413">
                  <c:v>174.71346544344499</c:v>
                </c:pt>
                <c:pt idx="75414">
                  <c:v>174.71578219871799</c:v>
                </c:pt>
                <c:pt idx="75415">
                  <c:v>174.71809895399201</c:v>
                </c:pt>
                <c:pt idx="75416">
                  <c:v>174.72041570926601</c:v>
                </c:pt>
                <c:pt idx="75417">
                  <c:v>174.72273246453901</c:v>
                </c:pt>
                <c:pt idx="75418">
                  <c:v>174.725049219813</c:v>
                </c:pt>
                <c:pt idx="75419">
                  <c:v>174.727365975086</c:v>
                </c:pt>
                <c:pt idx="75420">
                  <c:v>174.72968273036</c:v>
                </c:pt>
                <c:pt idx="75421">
                  <c:v>174.731999485633</c:v>
                </c:pt>
                <c:pt idx="75422">
                  <c:v>174.73431624090699</c:v>
                </c:pt>
                <c:pt idx="75423">
                  <c:v>174.73663299617999</c:v>
                </c:pt>
                <c:pt idx="75424">
                  <c:v>174.73894975145399</c:v>
                </c:pt>
                <c:pt idx="75425">
                  <c:v>174.74126650672699</c:v>
                </c:pt>
                <c:pt idx="75426">
                  <c:v>174.74358326200101</c:v>
                </c:pt>
                <c:pt idx="75427">
                  <c:v>174.74590001727501</c:v>
                </c:pt>
                <c:pt idx="75428">
                  <c:v>174.74821677254801</c:v>
                </c:pt>
                <c:pt idx="75429">
                  <c:v>174.750533527822</c:v>
                </c:pt>
                <c:pt idx="75430">
                  <c:v>174.752850283095</c:v>
                </c:pt>
                <c:pt idx="75431">
                  <c:v>174.755167038369</c:v>
                </c:pt>
                <c:pt idx="75432">
                  <c:v>174.757483793642</c:v>
                </c:pt>
                <c:pt idx="75433">
                  <c:v>174.75980054891599</c:v>
                </c:pt>
                <c:pt idx="75434">
                  <c:v>174.76211730418899</c:v>
                </c:pt>
                <c:pt idx="75435">
                  <c:v>174.76443405946301</c:v>
                </c:pt>
                <c:pt idx="75436">
                  <c:v>174.76675081473601</c:v>
                </c:pt>
                <c:pt idx="75437">
                  <c:v>174.76906757001001</c:v>
                </c:pt>
                <c:pt idx="75438">
                  <c:v>174.77138432528301</c:v>
                </c:pt>
                <c:pt idx="75439">
                  <c:v>174.773701080557</c:v>
                </c:pt>
                <c:pt idx="75440">
                  <c:v>174.776017835831</c:v>
                </c:pt>
                <c:pt idx="75441">
                  <c:v>174.778334591104</c:v>
                </c:pt>
                <c:pt idx="75442">
                  <c:v>174.78065134637799</c:v>
                </c:pt>
                <c:pt idx="75443">
                  <c:v>174.78296810165099</c:v>
                </c:pt>
                <c:pt idx="75444">
                  <c:v>174.78528485692499</c:v>
                </c:pt>
                <c:pt idx="75445">
                  <c:v>174.78760161219799</c:v>
                </c:pt>
                <c:pt idx="75446">
                  <c:v>174.78991836747201</c:v>
                </c:pt>
                <c:pt idx="75447">
                  <c:v>174.79223512274501</c:v>
                </c:pt>
                <c:pt idx="75448">
                  <c:v>174.79455187801901</c:v>
                </c:pt>
                <c:pt idx="75449">
                  <c:v>174.79686863329201</c:v>
                </c:pt>
                <c:pt idx="75450">
                  <c:v>174.799185388566</c:v>
                </c:pt>
                <c:pt idx="75451">
                  <c:v>174.801502143839</c:v>
                </c:pt>
                <c:pt idx="75452">
                  <c:v>174.803818899113</c:v>
                </c:pt>
                <c:pt idx="75453">
                  <c:v>174.80613565438699</c:v>
                </c:pt>
                <c:pt idx="75454">
                  <c:v>174.80845240965999</c:v>
                </c:pt>
                <c:pt idx="75455">
                  <c:v>174.81076916493399</c:v>
                </c:pt>
                <c:pt idx="75456">
                  <c:v>174.81308592020699</c:v>
                </c:pt>
                <c:pt idx="75457">
                  <c:v>174.81540267548101</c:v>
                </c:pt>
                <c:pt idx="75458">
                  <c:v>174.81771943075401</c:v>
                </c:pt>
                <c:pt idx="75459">
                  <c:v>174.82003618602801</c:v>
                </c:pt>
                <c:pt idx="75460">
                  <c:v>174.82235294130101</c:v>
                </c:pt>
                <c:pt idx="75461">
                  <c:v>174.824669696575</c:v>
                </c:pt>
                <c:pt idx="75462">
                  <c:v>174.826986451848</c:v>
                </c:pt>
                <c:pt idx="75463">
                  <c:v>174.829303207122</c:v>
                </c:pt>
                <c:pt idx="75464">
                  <c:v>174.831619962395</c:v>
                </c:pt>
                <c:pt idx="75465">
                  <c:v>174.83393671766899</c:v>
                </c:pt>
                <c:pt idx="75466">
                  <c:v>174.83625347294301</c:v>
                </c:pt>
                <c:pt idx="75467">
                  <c:v>174.83857022821601</c:v>
                </c:pt>
                <c:pt idx="75468">
                  <c:v>174.84088698349001</c:v>
                </c:pt>
                <c:pt idx="75469">
                  <c:v>174.84320373876301</c:v>
                </c:pt>
                <c:pt idx="75470">
                  <c:v>174.845520494037</c:v>
                </c:pt>
                <c:pt idx="75471">
                  <c:v>174.84783724931</c:v>
                </c:pt>
                <c:pt idx="75472">
                  <c:v>174.850154004584</c:v>
                </c:pt>
                <c:pt idx="75473">
                  <c:v>174.852470759857</c:v>
                </c:pt>
                <c:pt idx="75474">
                  <c:v>174.85478751513099</c:v>
                </c:pt>
                <c:pt idx="75475">
                  <c:v>174.85710427040399</c:v>
                </c:pt>
                <c:pt idx="75476">
                  <c:v>174.85942102567799</c:v>
                </c:pt>
                <c:pt idx="75477">
                  <c:v>174.86173778095201</c:v>
                </c:pt>
                <c:pt idx="75478">
                  <c:v>174.86405453622501</c:v>
                </c:pt>
                <c:pt idx="75479">
                  <c:v>174.86637129149901</c:v>
                </c:pt>
                <c:pt idx="75480">
                  <c:v>174.86868804677201</c:v>
                </c:pt>
                <c:pt idx="75481">
                  <c:v>174.871004802046</c:v>
                </c:pt>
                <c:pt idx="75482">
                  <c:v>174.873321557319</c:v>
                </c:pt>
                <c:pt idx="75483">
                  <c:v>174.875638312593</c:v>
                </c:pt>
                <c:pt idx="75484">
                  <c:v>174.877955067866</c:v>
                </c:pt>
                <c:pt idx="75485">
                  <c:v>174.88027182313999</c:v>
                </c:pt>
                <c:pt idx="75486">
                  <c:v>174.88258857841299</c:v>
                </c:pt>
                <c:pt idx="75487">
                  <c:v>174.88490533368699</c:v>
                </c:pt>
                <c:pt idx="75488">
                  <c:v>174.88722208895999</c:v>
                </c:pt>
                <c:pt idx="75489">
                  <c:v>174.88953884423401</c:v>
                </c:pt>
                <c:pt idx="75490">
                  <c:v>174.89185559950801</c:v>
                </c:pt>
                <c:pt idx="75491">
                  <c:v>174.89417235478101</c:v>
                </c:pt>
                <c:pt idx="75492">
                  <c:v>174.896489110055</c:v>
                </c:pt>
                <c:pt idx="75493">
                  <c:v>174.898805865328</c:v>
                </c:pt>
                <c:pt idx="75494">
                  <c:v>174.901122620602</c:v>
                </c:pt>
                <c:pt idx="75495">
                  <c:v>174.903439375875</c:v>
                </c:pt>
                <c:pt idx="75496">
                  <c:v>174.90575613114899</c:v>
                </c:pt>
                <c:pt idx="75497">
                  <c:v>174.90807288642199</c:v>
                </c:pt>
                <c:pt idx="75498">
                  <c:v>174.91038964169601</c:v>
                </c:pt>
                <c:pt idx="75499">
                  <c:v>174.91270639696901</c:v>
                </c:pt>
                <c:pt idx="75500">
                  <c:v>174.91502315224301</c:v>
                </c:pt>
                <c:pt idx="75501">
                  <c:v>174.91733990751601</c:v>
                </c:pt>
                <c:pt idx="75502">
                  <c:v>174.91965666279</c:v>
                </c:pt>
                <c:pt idx="75503">
                  <c:v>174.921973418064</c:v>
                </c:pt>
                <c:pt idx="75504">
                  <c:v>174.924290173337</c:v>
                </c:pt>
                <c:pt idx="75505">
                  <c:v>174.92660692861099</c:v>
                </c:pt>
                <c:pt idx="75506">
                  <c:v>174.92892368388399</c:v>
                </c:pt>
                <c:pt idx="75507">
                  <c:v>174.93124043915799</c:v>
                </c:pt>
                <c:pt idx="75508">
                  <c:v>174.93355719443099</c:v>
                </c:pt>
                <c:pt idx="75509">
                  <c:v>174.93587394970501</c:v>
                </c:pt>
                <c:pt idx="75510">
                  <c:v>174.93819070497801</c:v>
                </c:pt>
                <c:pt idx="75511">
                  <c:v>174.94050746025201</c:v>
                </c:pt>
                <c:pt idx="75512">
                  <c:v>174.94282421552501</c:v>
                </c:pt>
                <c:pt idx="75513">
                  <c:v>174.945140970799</c:v>
                </c:pt>
                <c:pt idx="75514">
                  <c:v>174.947457726072</c:v>
                </c:pt>
                <c:pt idx="75515">
                  <c:v>174.949774481346</c:v>
                </c:pt>
                <c:pt idx="75516">
                  <c:v>174.95209123661999</c:v>
                </c:pt>
                <c:pt idx="75517">
                  <c:v>174.95440799189299</c:v>
                </c:pt>
                <c:pt idx="75518">
                  <c:v>174.95672474716699</c:v>
                </c:pt>
                <c:pt idx="75519">
                  <c:v>174.95904150243999</c:v>
                </c:pt>
                <c:pt idx="75520">
                  <c:v>174.96135825771401</c:v>
                </c:pt>
                <c:pt idx="75521">
                  <c:v>174.96367501298701</c:v>
                </c:pt>
                <c:pt idx="75522">
                  <c:v>174.96599176826101</c:v>
                </c:pt>
                <c:pt idx="75523">
                  <c:v>174.96830852353401</c:v>
                </c:pt>
                <c:pt idx="75524">
                  <c:v>174.970625278808</c:v>
                </c:pt>
                <c:pt idx="75525">
                  <c:v>174.972942034081</c:v>
                </c:pt>
                <c:pt idx="75526">
                  <c:v>174.975258789355</c:v>
                </c:pt>
                <c:pt idx="75527">
                  <c:v>174.97757554462899</c:v>
                </c:pt>
                <c:pt idx="75528">
                  <c:v>174.97989229990199</c:v>
                </c:pt>
                <c:pt idx="75529">
                  <c:v>174.98220905517601</c:v>
                </c:pt>
                <c:pt idx="75530">
                  <c:v>174.98452581044899</c:v>
                </c:pt>
                <c:pt idx="75531">
                  <c:v>174.98684256572301</c:v>
                </c:pt>
                <c:pt idx="75532">
                  <c:v>174.98915932099601</c:v>
                </c:pt>
                <c:pt idx="75533">
                  <c:v>174.99147607627</c:v>
                </c:pt>
                <c:pt idx="75534">
                  <c:v>174.993792831543</c:v>
                </c:pt>
                <c:pt idx="75535">
                  <c:v>174.996109586817</c:v>
                </c:pt>
                <c:pt idx="75536">
                  <c:v>174.99842634209</c:v>
                </c:pt>
                <c:pt idx="75537">
                  <c:v>175.00074309736399</c:v>
                </c:pt>
                <c:pt idx="75538">
                  <c:v>175.00305985263699</c:v>
                </c:pt>
                <c:pt idx="75539">
                  <c:v>175.00537660791099</c:v>
                </c:pt>
                <c:pt idx="75540">
                  <c:v>175.00769336318501</c:v>
                </c:pt>
                <c:pt idx="75541">
                  <c:v>175.01001011845801</c:v>
                </c:pt>
                <c:pt idx="75542">
                  <c:v>175.01232687373201</c:v>
                </c:pt>
                <c:pt idx="75543">
                  <c:v>175.01464362900501</c:v>
                </c:pt>
                <c:pt idx="75544">
                  <c:v>175.016960384279</c:v>
                </c:pt>
                <c:pt idx="75545">
                  <c:v>175.019277139552</c:v>
                </c:pt>
                <c:pt idx="75546">
                  <c:v>175.021593894826</c:v>
                </c:pt>
                <c:pt idx="75547">
                  <c:v>175.023910650099</c:v>
                </c:pt>
                <c:pt idx="75548">
                  <c:v>175.02622740537299</c:v>
                </c:pt>
                <c:pt idx="75549">
                  <c:v>175.02854416064599</c:v>
                </c:pt>
                <c:pt idx="75550">
                  <c:v>175.03086091591999</c:v>
                </c:pt>
                <c:pt idx="75551">
                  <c:v>175.03317767119299</c:v>
                </c:pt>
                <c:pt idx="75552">
                  <c:v>175.03549442646701</c:v>
                </c:pt>
                <c:pt idx="75553">
                  <c:v>175.03781118174101</c:v>
                </c:pt>
                <c:pt idx="75554">
                  <c:v>175.04012793701401</c:v>
                </c:pt>
                <c:pt idx="75555">
                  <c:v>175.042444692288</c:v>
                </c:pt>
                <c:pt idx="75556">
                  <c:v>175.044761447561</c:v>
                </c:pt>
                <c:pt idx="75557">
                  <c:v>175.047078202835</c:v>
                </c:pt>
                <c:pt idx="75558">
                  <c:v>175.049394958108</c:v>
                </c:pt>
                <c:pt idx="75559">
                  <c:v>175.05171171338199</c:v>
                </c:pt>
                <c:pt idx="75560">
                  <c:v>175.05402846865499</c:v>
                </c:pt>
                <c:pt idx="75561">
                  <c:v>175.05634522392899</c:v>
                </c:pt>
                <c:pt idx="75562">
                  <c:v>175.05866197920199</c:v>
                </c:pt>
                <c:pt idx="75563">
                  <c:v>175.06097873447601</c:v>
                </c:pt>
                <c:pt idx="75564">
                  <c:v>175.06329548975</c:v>
                </c:pt>
                <c:pt idx="75565">
                  <c:v>175.065612245023</c:v>
                </c:pt>
                <c:pt idx="75566">
                  <c:v>175.067929000297</c:v>
                </c:pt>
                <c:pt idx="75567">
                  <c:v>175.07024575557</c:v>
                </c:pt>
                <c:pt idx="75568">
                  <c:v>175.07256251084399</c:v>
                </c:pt>
                <c:pt idx="75569">
                  <c:v>175.07487926611699</c:v>
                </c:pt>
                <c:pt idx="75570">
                  <c:v>175.07719602139099</c:v>
                </c:pt>
                <c:pt idx="75571">
                  <c:v>175.07951277666399</c:v>
                </c:pt>
                <c:pt idx="75572">
                  <c:v>175.08182953193801</c:v>
                </c:pt>
                <c:pt idx="75573">
                  <c:v>175.08414628721101</c:v>
                </c:pt>
                <c:pt idx="75574">
                  <c:v>175.08646304248501</c:v>
                </c:pt>
                <c:pt idx="75575">
                  <c:v>175.08877979775801</c:v>
                </c:pt>
                <c:pt idx="75576">
                  <c:v>175.091096553032</c:v>
                </c:pt>
                <c:pt idx="75577">
                  <c:v>175.093413308306</c:v>
                </c:pt>
                <c:pt idx="75578">
                  <c:v>175.095730063579</c:v>
                </c:pt>
                <c:pt idx="75579">
                  <c:v>175.09804681885299</c:v>
                </c:pt>
                <c:pt idx="75580">
                  <c:v>175.10036357412599</c:v>
                </c:pt>
                <c:pt idx="75581">
                  <c:v>175.10268032939999</c:v>
                </c:pt>
                <c:pt idx="75582">
                  <c:v>175.10499708467299</c:v>
                </c:pt>
                <c:pt idx="75583">
                  <c:v>175.10731383994701</c:v>
                </c:pt>
                <c:pt idx="75584">
                  <c:v>175.10963059522001</c:v>
                </c:pt>
                <c:pt idx="75585">
                  <c:v>175.11194735049401</c:v>
                </c:pt>
                <c:pt idx="75586">
                  <c:v>175.11426410576701</c:v>
                </c:pt>
                <c:pt idx="75587">
                  <c:v>175.116580861041</c:v>
                </c:pt>
                <c:pt idx="75588">
                  <c:v>175.118897616314</c:v>
                </c:pt>
                <c:pt idx="75589">
                  <c:v>175.121214371588</c:v>
                </c:pt>
                <c:pt idx="75590">
                  <c:v>175.12353112686199</c:v>
                </c:pt>
                <c:pt idx="75591">
                  <c:v>175.12584788213499</c:v>
                </c:pt>
                <c:pt idx="75592">
                  <c:v>175.12816463740899</c:v>
                </c:pt>
                <c:pt idx="75593">
                  <c:v>175.13048139268199</c:v>
                </c:pt>
                <c:pt idx="75594">
                  <c:v>175.13279814795601</c:v>
                </c:pt>
                <c:pt idx="75595">
                  <c:v>175.13511490322901</c:v>
                </c:pt>
                <c:pt idx="75596">
                  <c:v>175.137431658503</c:v>
                </c:pt>
                <c:pt idx="75597">
                  <c:v>175.139748413776</c:v>
                </c:pt>
                <c:pt idx="75598">
                  <c:v>175.14206516905</c:v>
                </c:pt>
                <c:pt idx="75599">
                  <c:v>175.144381924323</c:v>
                </c:pt>
                <c:pt idx="75600">
                  <c:v>175.14669867959699</c:v>
                </c:pt>
                <c:pt idx="75601">
                  <c:v>175.14901543486999</c:v>
                </c:pt>
                <c:pt idx="75602">
                  <c:v>175.15133219014399</c:v>
                </c:pt>
                <c:pt idx="75603">
                  <c:v>175.15364894541801</c:v>
                </c:pt>
                <c:pt idx="75604">
                  <c:v>175.15596570069101</c:v>
                </c:pt>
                <c:pt idx="75605">
                  <c:v>175.15828245596501</c:v>
                </c:pt>
                <c:pt idx="75606">
                  <c:v>175.16059921123801</c:v>
                </c:pt>
                <c:pt idx="75607">
                  <c:v>175.162915966512</c:v>
                </c:pt>
                <c:pt idx="75608">
                  <c:v>175.165232721785</c:v>
                </c:pt>
                <c:pt idx="75609">
                  <c:v>175.167549477059</c:v>
                </c:pt>
                <c:pt idx="75610">
                  <c:v>175.169866232332</c:v>
                </c:pt>
                <c:pt idx="75611">
                  <c:v>175.17218298760599</c:v>
                </c:pt>
                <c:pt idx="75612">
                  <c:v>175.17449974287899</c:v>
                </c:pt>
                <c:pt idx="75613">
                  <c:v>175.17681649815299</c:v>
                </c:pt>
                <c:pt idx="75614">
                  <c:v>175.17913325342701</c:v>
                </c:pt>
                <c:pt idx="75615">
                  <c:v>175.18145000870001</c:v>
                </c:pt>
                <c:pt idx="75616">
                  <c:v>175.18376676397401</c:v>
                </c:pt>
                <c:pt idx="75617">
                  <c:v>175.18608351924701</c:v>
                </c:pt>
                <c:pt idx="75618">
                  <c:v>175.188400274521</c:v>
                </c:pt>
                <c:pt idx="75619">
                  <c:v>175.190717029794</c:v>
                </c:pt>
                <c:pt idx="75620">
                  <c:v>175.193033785068</c:v>
                </c:pt>
                <c:pt idx="75621">
                  <c:v>175.195350540341</c:v>
                </c:pt>
                <c:pt idx="75622">
                  <c:v>175.19766729561499</c:v>
                </c:pt>
                <c:pt idx="75623">
                  <c:v>175.19998405088799</c:v>
                </c:pt>
                <c:pt idx="75624">
                  <c:v>175.20230080616199</c:v>
                </c:pt>
                <c:pt idx="75625">
                  <c:v>175.20461756143499</c:v>
                </c:pt>
                <c:pt idx="75626">
                  <c:v>175.20693431670901</c:v>
                </c:pt>
                <c:pt idx="75627">
                  <c:v>175.209251071983</c:v>
                </c:pt>
                <c:pt idx="75628">
                  <c:v>175.211567827256</c:v>
                </c:pt>
                <c:pt idx="75629">
                  <c:v>175.21388458253</c:v>
                </c:pt>
                <c:pt idx="75630">
                  <c:v>175.216201337803</c:v>
                </c:pt>
                <c:pt idx="75631">
                  <c:v>175.21851809307699</c:v>
                </c:pt>
                <c:pt idx="75632">
                  <c:v>175.22083484834999</c:v>
                </c:pt>
                <c:pt idx="75633">
                  <c:v>175.22315160362399</c:v>
                </c:pt>
                <c:pt idx="75634">
                  <c:v>175.22546835889699</c:v>
                </c:pt>
                <c:pt idx="75635">
                  <c:v>175.22778511417101</c:v>
                </c:pt>
                <c:pt idx="75636">
                  <c:v>175.23010186944401</c:v>
                </c:pt>
                <c:pt idx="75637">
                  <c:v>175.23241862471801</c:v>
                </c:pt>
                <c:pt idx="75638">
                  <c:v>175.23473537999101</c:v>
                </c:pt>
                <c:pt idx="75639">
                  <c:v>175.237052135265</c:v>
                </c:pt>
                <c:pt idx="75640">
                  <c:v>175.239368890539</c:v>
                </c:pt>
                <c:pt idx="75641">
                  <c:v>175.241685645812</c:v>
                </c:pt>
                <c:pt idx="75642">
                  <c:v>175.24400240108599</c:v>
                </c:pt>
                <c:pt idx="75643">
                  <c:v>175.24631915635899</c:v>
                </c:pt>
                <c:pt idx="75644">
                  <c:v>175.24863591163299</c:v>
                </c:pt>
                <c:pt idx="75645">
                  <c:v>175.25095266690599</c:v>
                </c:pt>
                <c:pt idx="75646">
                  <c:v>175.25326942218001</c:v>
                </c:pt>
                <c:pt idx="75647">
                  <c:v>175.25558617745301</c:v>
                </c:pt>
                <c:pt idx="75648">
                  <c:v>175.25790293272701</c:v>
                </c:pt>
                <c:pt idx="75649">
                  <c:v>175.26021968800001</c:v>
                </c:pt>
                <c:pt idx="75650">
                  <c:v>175.262536443274</c:v>
                </c:pt>
                <c:pt idx="75651">
                  <c:v>175.264853198547</c:v>
                </c:pt>
                <c:pt idx="75652">
                  <c:v>175.267169953821</c:v>
                </c:pt>
                <c:pt idx="75653">
                  <c:v>175.26948670909499</c:v>
                </c:pt>
                <c:pt idx="75654">
                  <c:v>175.27180346436799</c:v>
                </c:pt>
                <c:pt idx="75655">
                  <c:v>175.27412021964199</c:v>
                </c:pt>
                <c:pt idx="75656">
                  <c:v>175.27643697491499</c:v>
                </c:pt>
                <c:pt idx="75657">
                  <c:v>175.27875373018901</c:v>
                </c:pt>
                <c:pt idx="75658">
                  <c:v>175.28107048546201</c:v>
                </c:pt>
                <c:pt idx="75659">
                  <c:v>175.283387240736</c:v>
                </c:pt>
                <c:pt idx="75660">
                  <c:v>175.285703996009</c:v>
                </c:pt>
                <c:pt idx="75661">
                  <c:v>175.288020751283</c:v>
                </c:pt>
                <c:pt idx="75662">
                  <c:v>175.290337506556</c:v>
                </c:pt>
                <c:pt idx="75663">
                  <c:v>175.29265426182999</c:v>
                </c:pt>
                <c:pt idx="75664">
                  <c:v>175.29497101710399</c:v>
                </c:pt>
                <c:pt idx="75665">
                  <c:v>175.29728777237699</c:v>
                </c:pt>
                <c:pt idx="75666">
                  <c:v>175.29960452765101</c:v>
                </c:pt>
                <c:pt idx="75667">
                  <c:v>175.30192128292401</c:v>
                </c:pt>
                <c:pt idx="75668">
                  <c:v>175.30423803819801</c:v>
                </c:pt>
                <c:pt idx="75669">
                  <c:v>175.30655479347101</c:v>
                </c:pt>
                <c:pt idx="75670">
                  <c:v>175.308871548745</c:v>
                </c:pt>
                <c:pt idx="75671">
                  <c:v>175.311188304018</c:v>
                </c:pt>
                <c:pt idx="75672">
                  <c:v>175.313505059292</c:v>
                </c:pt>
                <c:pt idx="75673">
                  <c:v>175.315821814565</c:v>
                </c:pt>
                <c:pt idx="75674">
                  <c:v>175.31813856983899</c:v>
                </c:pt>
                <c:pt idx="75675">
                  <c:v>175.32045532511199</c:v>
                </c:pt>
                <c:pt idx="75676">
                  <c:v>175.32277208038599</c:v>
                </c:pt>
                <c:pt idx="75677">
                  <c:v>175.32508883566001</c:v>
                </c:pt>
                <c:pt idx="75678">
                  <c:v>175.32740559093301</c:v>
                </c:pt>
                <c:pt idx="75679">
                  <c:v>175.32972234620701</c:v>
                </c:pt>
                <c:pt idx="75680">
                  <c:v>175.33203910148001</c:v>
                </c:pt>
                <c:pt idx="75681">
                  <c:v>175.334355856754</c:v>
                </c:pt>
                <c:pt idx="75682">
                  <c:v>175.336672612027</c:v>
                </c:pt>
                <c:pt idx="75683">
                  <c:v>175.338989367301</c:v>
                </c:pt>
                <c:pt idx="75684">
                  <c:v>175.341306122574</c:v>
                </c:pt>
                <c:pt idx="75685">
                  <c:v>175.34362287784799</c:v>
                </c:pt>
                <c:pt idx="75686">
                  <c:v>175.34593963312099</c:v>
                </c:pt>
                <c:pt idx="75687">
                  <c:v>175.34825638839499</c:v>
                </c:pt>
                <c:pt idx="75688">
                  <c:v>175.35057314366799</c:v>
                </c:pt>
                <c:pt idx="75689">
                  <c:v>175.35288989894201</c:v>
                </c:pt>
                <c:pt idx="75690">
                  <c:v>175.355206654216</c:v>
                </c:pt>
                <c:pt idx="75691">
                  <c:v>175.357523409489</c:v>
                </c:pt>
                <c:pt idx="75692">
                  <c:v>175.359840164763</c:v>
                </c:pt>
                <c:pt idx="75693">
                  <c:v>175.362156920036</c:v>
                </c:pt>
                <c:pt idx="75694">
                  <c:v>175.36447367530999</c:v>
                </c:pt>
                <c:pt idx="75695">
                  <c:v>175.36679043058299</c:v>
                </c:pt>
                <c:pt idx="75696">
                  <c:v>175.36910718585699</c:v>
                </c:pt>
                <c:pt idx="75697">
                  <c:v>175.37142394112999</c:v>
                </c:pt>
                <c:pt idx="75698">
                  <c:v>175.37374069640401</c:v>
                </c:pt>
                <c:pt idx="75699">
                  <c:v>175.37605745167701</c:v>
                </c:pt>
                <c:pt idx="75700">
                  <c:v>175.37837420695101</c:v>
                </c:pt>
                <c:pt idx="75701">
                  <c:v>175.380690962225</c:v>
                </c:pt>
                <c:pt idx="75702">
                  <c:v>175.383007717498</c:v>
                </c:pt>
                <c:pt idx="75703">
                  <c:v>175.385324472772</c:v>
                </c:pt>
                <c:pt idx="75704">
                  <c:v>175.387641228045</c:v>
                </c:pt>
                <c:pt idx="75705">
                  <c:v>175.38995798331899</c:v>
                </c:pt>
                <c:pt idx="75706">
                  <c:v>175.39227473859199</c:v>
                </c:pt>
                <c:pt idx="75707">
                  <c:v>175.39459149386599</c:v>
                </c:pt>
                <c:pt idx="75708">
                  <c:v>175.39690824913899</c:v>
                </c:pt>
                <c:pt idx="75709">
                  <c:v>175.39922500441301</c:v>
                </c:pt>
                <c:pt idx="75710">
                  <c:v>175.40154175968601</c:v>
                </c:pt>
                <c:pt idx="75711">
                  <c:v>175.40385851496001</c:v>
                </c:pt>
                <c:pt idx="75712">
                  <c:v>175.40617527023301</c:v>
                </c:pt>
                <c:pt idx="75713">
                  <c:v>175.408492025507</c:v>
                </c:pt>
                <c:pt idx="75714">
                  <c:v>175.410808780781</c:v>
                </c:pt>
                <c:pt idx="75715">
                  <c:v>175.413125536054</c:v>
                </c:pt>
                <c:pt idx="75716">
                  <c:v>175.41544229132799</c:v>
                </c:pt>
                <c:pt idx="75717">
                  <c:v>175.41775904660099</c:v>
                </c:pt>
                <c:pt idx="75718">
                  <c:v>175.42007580187499</c:v>
                </c:pt>
                <c:pt idx="75719">
                  <c:v>175.42239255714799</c:v>
                </c:pt>
                <c:pt idx="75720">
                  <c:v>175.42470931242201</c:v>
                </c:pt>
                <c:pt idx="75721">
                  <c:v>175.42702606769501</c:v>
                </c:pt>
                <c:pt idx="75722">
                  <c:v>175.42934282296901</c:v>
                </c:pt>
                <c:pt idx="75723">
                  <c:v>175.43165957824201</c:v>
                </c:pt>
                <c:pt idx="75724">
                  <c:v>175.433976333516</c:v>
                </c:pt>
                <c:pt idx="75725">
                  <c:v>175.436293088789</c:v>
                </c:pt>
                <c:pt idx="75726">
                  <c:v>175.438609844063</c:v>
                </c:pt>
                <c:pt idx="75727">
                  <c:v>175.44092659933699</c:v>
                </c:pt>
                <c:pt idx="75728">
                  <c:v>175.44324335460999</c:v>
                </c:pt>
                <c:pt idx="75729">
                  <c:v>175.44556010988401</c:v>
                </c:pt>
                <c:pt idx="75730">
                  <c:v>175.44787686515701</c:v>
                </c:pt>
                <c:pt idx="75731">
                  <c:v>175.45019362043101</c:v>
                </c:pt>
                <c:pt idx="75732">
                  <c:v>175.45251037570401</c:v>
                </c:pt>
                <c:pt idx="75733">
                  <c:v>175.454827130978</c:v>
                </c:pt>
                <c:pt idx="75734">
                  <c:v>175.457143886251</c:v>
                </c:pt>
                <c:pt idx="75735">
                  <c:v>175.459460641525</c:v>
                </c:pt>
                <c:pt idx="75736">
                  <c:v>175.461777396798</c:v>
                </c:pt>
                <c:pt idx="75737">
                  <c:v>175.46409415207199</c:v>
                </c:pt>
                <c:pt idx="75738">
                  <c:v>175.46641090734499</c:v>
                </c:pt>
                <c:pt idx="75739">
                  <c:v>175.46872766261899</c:v>
                </c:pt>
                <c:pt idx="75740">
                  <c:v>175.47104441789301</c:v>
                </c:pt>
                <c:pt idx="75741">
                  <c:v>175.47336117316601</c:v>
                </c:pt>
                <c:pt idx="75742">
                  <c:v>175.47567792844001</c:v>
                </c:pt>
                <c:pt idx="75743">
                  <c:v>175.47799468371301</c:v>
                </c:pt>
                <c:pt idx="75744">
                  <c:v>175.480311438987</c:v>
                </c:pt>
                <c:pt idx="75745">
                  <c:v>175.48262819426</c:v>
                </c:pt>
                <c:pt idx="75746">
                  <c:v>175.484944949534</c:v>
                </c:pt>
                <c:pt idx="75747">
                  <c:v>175.487261704807</c:v>
                </c:pt>
                <c:pt idx="75748">
                  <c:v>175.48957846008099</c:v>
                </c:pt>
                <c:pt idx="75749">
                  <c:v>175.49189521535399</c:v>
                </c:pt>
                <c:pt idx="75750">
                  <c:v>175.49421197062799</c:v>
                </c:pt>
                <c:pt idx="75751">
                  <c:v>175.49652872590201</c:v>
                </c:pt>
                <c:pt idx="75752">
                  <c:v>175.49884548117501</c:v>
                </c:pt>
                <c:pt idx="75753">
                  <c:v>175.50116223644901</c:v>
                </c:pt>
                <c:pt idx="75754">
                  <c:v>175.50347899172201</c:v>
                </c:pt>
                <c:pt idx="75755">
                  <c:v>175.505795746996</c:v>
                </c:pt>
                <c:pt idx="75756">
                  <c:v>175.508112502269</c:v>
                </c:pt>
                <c:pt idx="75757">
                  <c:v>175.510429257543</c:v>
                </c:pt>
                <c:pt idx="75758">
                  <c:v>175.512746012816</c:v>
                </c:pt>
                <c:pt idx="75759">
                  <c:v>175.51506276808999</c:v>
                </c:pt>
                <c:pt idx="75760">
                  <c:v>175.51737952336299</c:v>
                </c:pt>
                <c:pt idx="75761">
                  <c:v>175.51969627863701</c:v>
                </c:pt>
                <c:pt idx="75762">
                  <c:v>175.52201303391001</c:v>
                </c:pt>
                <c:pt idx="75763">
                  <c:v>175.52432978918401</c:v>
                </c:pt>
                <c:pt idx="75764">
                  <c:v>175.526646544458</c:v>
                </c:pt>
                <c:pt idx="75765">
                  <c:v>175.528963299731</c:v>
                </c:pt>
                <c:pt idx="75766">
                  <c:v>175.531280055005</c:v>
                </c:pt>
                <c:pt idx="75767">
                  <c:v>175.533596810278</c:v>
                </c:pt>
                <c:pt idx="75768">
                  <c:v>175.53591356555199</c:v>
                </c:pt>
                <c:pt idx="75769">
                  <c:v>175.53823032082499</c:v>
                </c:pt>
                <c:pt idx="75770">
                  <c:v>175.54054707609899</c:v>
                </c:pt>
                <c:pt idx="75771">
                  <c:v>175.54286383137199</c:v>
                </c:pt>
                <c:pt idx="75772">
                  <c:v>175.54518058664601</c:v>
                </c:pt>
                <c:pt idx="75773">
                  <c:v>175.54749734191901</c:v>
                </c:pt>
                <c:pt idx="75774">
                  <c:v>175.54981409719301</c:v>
                </c:pt>
                <c:pt idx="75775">
                  <c:v>175.55213085246601</c:v>
                </c:pt>
                <c:pt idx="75776">
                  <c:v>175.55444760774</c:v>
                </c:pt>
                <c:pt idx="75777">
                  <c:v>175.556764363014</c:v>
                </c:pt>
                <c:pt idx="75778">
                  <c:v>175.559081118287</c:v>
                </c:pt>
                <c:pt idx="75779">
                  <c:v>175.56139787356099</c:v>
                </c:pt>
                <c:pt idx="75780">
                  <c:v>175.56371462883399</c:v>
                </c:pt>
                <c:pt idx="75781">
                  <c:v>175.56603138410799</c:v>
                </c:pt>
                <c:pt idx="75782">
                  <c:v>175.56834813938099</c:v>
                </c:pt>
                <c:pt idx="75783">
                  <c:v>175.57066489465501</c:v>
                </c:pt>
                <c:pt idx="75784">
                  <c:v>175.57298164992801</c:v>
                </c:pt>
                <c:pt idx="75785">
                  <c:v>175.57529840520201</c:v>
                </c:pt>
                <c:pt idx="75786">
                  <c:v>175.57761516047501</c:v>
                </c:pt>
                <c:pt idx="75787">
                  <c:v>175.579931915749</c:v>
                </c:pt>
                <c:pt idx="75788">
                  <c:v>175.582248671022</c:v>
                </c:pt>
                <c:pt idx="75789">
                  <c:v>175.584565426296</c:v>
                </c:pt>
                <c:pt idx="75790">
                  <c:v>175.58688218156999</c:v>
                </c:pt>
                <c:pt idx="75791">
                  <c:v>175.58919893684299</c:v>
                </c:pt>
                <c:pt idx="75792">
                  <c:v>175.59151569211701</c:v>
                </c:pt>
                <c:pt idx="75793">
                  <c:v>175.59383244739001</c:v>
                </c:pt>
                <c:pt idx="75794">
                  <c:v>175.59614920266401</c:v>
                </c:pt>
                <c:pt idx="75795">
                  <c:v>175.59846595793701</c:v>
                </c:pt>
                <c:pt idx="75796">
                  <c:v>175.600782713211</c:v>
                </c:pt>
                <c:pt idx="75797">
                  <c:v>175.603099468484</c:v>
                </c:pt>
                <c:pt idx="75798">
                  <c:v>175.605416223758</c:v>
                </c:pt>
                <c:pt idx="75799">
                  <c:v>175.607732979031</c:v>
                </c:pt>
                <c:pt idx="75800">
                  <c:v>175.61004973430499</c:v>
                </c:pt>
                <c:pt idx="75801">
                  <c:v>175.61236648957899</c:v>
                </c:pt>
                <c:pt idx="75802">
                  <c:v>175.61468324485199</c:v>
                </c:pt>
                <c:pt idx="75803">
                  <c:v>175.61700000012601</c:v>
                </c:pt>
                <c:pt idx="75804">
                  <c:v>175.61931675539901</c:v>
                </c:pt>
                <c:pt idx="75805">
                  <c:v>175.62163351067301</c:v>
                </c:pt>
                <c:pt idx="75806">
                  <c:v>175.62395026594601</c:v>
                </c:pt>
                <c:pt idx="75807">
                  <c:v>175.62626702122</c:v>
                </c:pt>
                <c:pt idx="75808">
                  <c:v>175.628583776493</c:v>
                </c:pt>
                <c:pt idx="75809">
                  <c:v>175.630900531767</c:v>
                </c:pt>
                <c:pt idx="75810">
                  <c:v>175.63321728704</c:v>
                </c:pt>
                <c:pt idx="75811">
                  <c:v>175.63553404231399</c:v>
                </c:pt>
                <c:pt idx="75812">
                  <c:v>175.63785079758699</c:v>
                </c:pt>
                <c:pt idx="75813">
                  <c:v>175.64016755286099</c:v>
                </c:pt>
                <c:pt idx="75814">
                  <c:v>175.64248430813501</c:v>
                </c:pt>
                <c:pt idx="75815">
                  <c:v>175.64480106340801</c:v>
                </c:pt>
                <c:pt idx="75816">
                  <c:v>175.64711781868201</c:v>
                </c:pt>
                <c:pt idx="75817">
                  <c:v>175.64943457395501</c:v>
                </c:pt>
                <c:pt idx="75818">
                  <c:v>175.651751329229</c:v>
                </c:pt>
                <c:pt idx="75819">
                  <c:v>175.654068084502</c:v>
                </c:pt>
                <c:pt idx="75820">
                  <c:v>175.656384839776</c:v>
                </c:pt>
                <c:pt idx="75821">
                  <c:v>175.658701595049</c:v>
                </c:pt>
                <c:pt idx="75822">
                  <c:v>175.66101835032299</c:v>
                </c:pt>
                <c:pt idx="75823">
                  <c:v>175.66333510559599</c:v>
                </c:pt>
                <c:pt idx="75824">
                  <c:v>175.66565186087001</c:v>
                </c:pt>
                <c:pt idx="75825">
                  <c:v>175.66796861614301</c:v>
                </c:pt>
                <c:pt idx="75826">
                  <c:v>175.67028537141701</c:v>
                </c:pt>
                <c:pt idx="75827">
                  <c:v>175.672602126691</c:v>
                </c:pt>
                <c:pt idx="75828">
                  <c:v>175.674918881964</c:v>
                </c:pt>
                <c:pt idx="75829">
                  <c:v>175.677235637238</c:v>
                </c:pt>
                <c:pt idx="75830">
                  <c:v>175.679552392511</c:v>
                </c:pt>
                <c:pt idx="75831">
                  <c:v>175.68186914778499</c:v>
                </c:pt>
                <c:pt idx="75832">
                  <c:v>175.68418590305799</c:v>
                </c:pt>
                <c:pt idx="75833">
                  <c:v>175.68650265833199</c:v>
                </c:pt>
                <c:pt idx="75834">
                  <c:v>175.68881941360499</c:v>
                </c:pt>
                <c:pt idx="75835">
                  <c:v>175.69113616887901</c:v>
                </c:pt>
                <c:pt idx="75836">
                  <c:v>175.69345292415201</c:v>
                </c:pt>
                <c:pt idx="75837">
                  <c:v>175.69576967942601</c:v>
                </c:pt>
                <c:pt idx="75838">
                  <c:v>175.6980864347</c:v>
                </c:pt>
                <c:pt idx="75839">
                  <c:v>175.700403189973</c:v>
                </c:pt>
                <c:pt idx="75840">
                  <c:v>175.702719945247</c:v>
                </c:pt>
                <c:pt idx="75841">
                  <c:v>175.70503670052</c:v>
                </c:pt>
                <c:pt idx="75842">
                  <c:v>175.70735345579399</c:v>
                </c:pt>
                <c:pt idx="75843">
                  <c:v>175.70967021106699</c:v>
                </c:pt>
                <c:pt idx="75844">
                  <c:v>175.71198696634099</c:v>
                </c:pt>
                <c:pt idx="75845">
                  <c:v>175.71430372161399</c:v>
                </c:pt>
                <c:pt idx="75846">
                  <c:v>175.71662047688801</c:v>
                </c:pt>
                <c:pt idx="75847">
                  <c:v>175.71893723216101</c:v>
                </c:pt>
                <c:pt idx="75848">
                  <c:v>175.72125398743501</c:v>
                </c:pt>
                <c:pt idx="75849">
                  <c:v>175.72357074270801</c:v>
                </c:pt>
                <c:pt idx="75850">
                  <c:v>175.725887497982</c:v>
                </c:pt>
                <c:pt idx="75851">
                  <c:v>175.728204253256</c:v>
                </c:pt>
                <c:pt idx="75852">
                  <c:v>175.730521008529</c:v>
                </c:pt>
                <c:pt idx="75853">
                  <c:v>175.73283776380299</c:v>
                </c:pt>
                <c:pt idx="75854">
                  <c:v>175.73515451907599</c:v>
                </c:pt>
                <c:pt idx="75855">
                  <c:v>175.73747127435001</c:v>
                </c:pt>
                <c:pt idx="75856">
                  <c:v>175.73978802962301</c:v>
                </c:pt>
                <c:pt idx="75857">
                  <c:v>175.74210478489701</c:v>
                </c:pt>
                <c:pt idx="75858">
                  <c:v>175.74442154017001</c:v>
                </c:pt>
                <c:pt idx="75859">
                  <c:v>175.746738295444</c:v>
                </c:pt>
                <c:pt idx="75860">
                  <c:v>175.749055050717</c:v>
                </c:pt>
                <c:pt idx="75861">
                  <c:v>175.751371805991</c:v>
                </c:pt>
                <c:pt idx="75862">
                  <c:v>175.753688561264</c:v>
                </c:pt>
                <c:pt idx="75863">
                  <c:v>175.75600531653799</c:v>
                </c:pt>
                <c:pt idx="75864">
                  <c:v>175.75832207181199</c:v>
                </c:pt>
                <c:pt idx="75865">
                  <c:v>175.76063882708499</c:v>
                </c:pt>
                <c:pt idx="75866">
                  <c:v>175.76295558235901</c:v>
                </c:pt>
                <c:pt idx="75867">
                  <c:v>175.76527233763201</c:v>
                </c:pt>
                <c:pt idx="75868">
                  <c:v>175.76758909290601</c:v>
                </c:pt>
                <c:pt idx="75869">
                  <c:v>175.76990584817901</c:v>
                </c:pt>
                <c:pt idx="75870">
                  <c:v>175.772222603453</c:v>
                </c:pt>
                <c:pt idx="75871">
                  <c:v>175.774539358726</c:v>
                </c:pt>
                <c:pt idx="75872">
                  <c:v>175.776856114</c:v>
                </c:pt>
                <c:pt idx="75873">
                  <c:v>175.779172869273</c:v>
                </c:pt>
                <c:pt idx="75874">
                  <c:v>175.78148962454699</c:v>
                </c:pt>
                <c:pt idx="75875">
                  <c:v>175.78380637981999</c:v>
                </c:pt>
                <c:pt idx="75876">
                  <c:v>175.78612313509399</c:v>
                </c:pt>
                <c:pt idx="75877">
                  <c:v>175.78843989036801</c:v>
                </c:pt>
                <c:pt idx="75878">
                  <c:v>175.79075664564101</c:v>
                </c:pt>
                <c:pt idx="75879">
                  <c:v>175.79307340091501</c:v>
                </c:pt>
                <c:pt idx="75880">
                  <c:v>175.79539015618801</c:v>
                </c:pt>
                <c:pt idx="75881">
                  <c:v>175.797706911462</c:v>
                </c:pt>
                <c:pt idx="75882">
                  <c:v>175.800023666735</c:v>
                </c:pt>
                <c:pt idx="75883">
                  <c:v>175.802340422009</c:v>
                </c:pt>
                <c:pt idx="75884">
                  <c:v>175.804657177282</c:v>
                </c:pt>
                <c:pt idx="75885">
                  <c:v>175.80697393255599</c:v>
                </c:pt>
                <c:pt idx="75886">
                  <c:v>175.80929068782899</c:v>
                </c:pt>
                <c:pt idx="75887">
                  <c:v>175.81160744310299</c:v>
                </c:pt>
                <c:pt idx="75888">
                  <c:v>175.81392419837701</c:v>
                </c:pt>
                <c:pt idx="75889">
                  <c:v>175.81624095365001</c:v>
                </c:pt>
                <c:pt idx="75890">
                  <c:v>175.818557708924</c:v>
                </c:pt>
                <c:pt idx="75891">
                  <c:v>175.820874464197</c:v>
                </c:pt>
                <c:pt idx="75892">
                  <c:v>175.823191219471</c:v>
                </c:pt>
                <c:pt idx="75893">
                  <c:v>175.825507974744</c:v>
                </c:pt>
                <c:pt idx="75894">
                  <c:v>175.82782473001799</c:v>
                </c:pt>
                <c:pt idx="75895">
                  <c:v>175.83014148529099</c:v>
                </c:pt>
                <c:pt idx="75896">
                  <c:v>175.83245824056499</c:v>
                </c:pt>
                <c:pt idx="75897">
                  <c:v>175.83477499583799</c:v>
                </c:pt>
                <c:pt idx="75898">
                  <c:v>175.83709175111201</c:v>
                </c:pt>
                <c:pt idx="75899">
                  <c:v>175.83940850638501</c:v>
                </c:pt>
                <c:pt idx="75900">
                  <c:v>175.84172526165901</c:v>
                </c:pt>
                <c:pt idx="75901">
                  <c:v>175.844042016933</c:v>
                </c:pt>
                <c:pt idx="75902">
                  <c:v>175.846358772206</c:v>
                </c:pt>
                <c:pt idx="75903">
                  <c:v>175.84867552748</c:v>
                </c:pt>
                <c:pt idx="75904">
                  <c:v>175.850992282753</c:v>
                </c:pt>
                <c:pt idx="75905">
                  <c:v>175.85330903802699</c:v>
                </c:pt>
                <c:pt idx="75906">
                  <c:v>175.85562579329999</c:v>
                </c:pt>
                <c:pt idx="75907">
                  <c:v>175.85794254857399</c:v>
                </c:pt>
                <c:pt idx="75908">
                  <c:v>175.86025930384699</c:v>
                </c:pt>
                <c:pt idx="75909">
                  <c:v>175.86257605912101</c:v>
                </c:pt>
                <c:pt idx="75910">
                  <c:v>175.86489281439401</c:v>
                </c:pt>
                <c:pt idx="75911">
                  <c:v>175.86720956966801</c:v>
                </c:pt>
                <c:pt idx="75912">
                  <c:v>175.86952632494101</c:v>
                </c:pt>
                <c:pt idx="75913">
                  <c:v>175.871843080215</c:v>
                </c:pt>
                <c:pt idx="75914">
                  <c:v>175.874159835489</c:v>
                </c:pt>
                <c:pt idx="75915">
                  <c:v>175.876476590762</c:v>
                </c:pt>
                <c:pt idx="75916">
                  <c:v>175.87879334603599</c:v>
                </c:pt>
                <c:pt idx="75917">
                  <c:v>175.88111010130899</c:v>
                </c:pt>
                <c:pt idx="75918">
                  <c:v>175.88342685658299</c:v>
                </c:pt>
                <c:pt idx="75919">
                  <c:v>175.88574361185599</c:v>
                </c:pt>
                <c:pt idx="75920">
                  <c:v>175.88806036713001</c:v>
                </c:pt>
                <c:pt idx="75921">
                  <c:v>175.89037712240301</c:v>
                </c:pt>
                <c:pt idx="75922">
                  <c:v>175.892693877677</c:v>
                </c:pt>
                <c:pt idx="75923">
                  <c:v>175.89501063295</c:v>
                </c:pt>
                <c:pt idx="75924">
                  <c:v>175.897327388224</c:v>
                </c:pt>
                <c:pt idx="75925">
                  <c:v>175.899644143497</c:v>
                </c:pt>
                <c:pt idx="75926">
                  <c:v>175.90196089877099</c:v>
                </c:pt>
                <c:pt idx="75927">
                  <c:v>175.90427765404499</c:v>
                </c:pt>
                <c:pt idx="75928">
                  <c:v>175.90659440931799</c:v>
                </c:pt>
                <c:pt idx="75929">
                  <c:v>175.90891116459201</c:v>
                </c:pt>
                <c:pt idx="75930">
                  <c:v>175.91122791986501</c:v>
                </c:pt>
                <c:pt idx="75931">
                  <c:v>175.91354467513901</c:v>
                </c:pt>
                <c:pt idx="75932">
                  <c:v>175.91586143041201</c:v>
                </c:pt>
                <c:pt idx="75933">
                  <c:v>175.918178185686</c:v>
                </c:pt>
                <c:pt idx="75934">
                  <c:v>175.920494940959</c:v>
                </c:pt>
                <c:pt idx="75935">
                  <c:v>175.922811696233</c:v>
                </c:pt>
                <c:pt idx="75936">
                  <c:v>175.925128451506</c:v>
                </c:pt>
                <c:pt idx="75937">
                  <c:v>175.92744520677999</c:v>
                </c:pt>
                <c:pt idx="75938">
                  <c:v>175.92976196205399</c:v>
                </c:pt>
                <c:pt idx="75939">
                  <c:v>175.93207871732699</c:v>
                </c:pt>
                <c:pt idx="75940">
                  <c:v>175.93439547260101</c:v>
                </c:pt>
                <c:pt idx="75941">
                  <c:v>175.93671222787401</c:v>
                </c:pt>
                <c:pt idx="75942">
                  <c:v>175.93902898314801</c:v>
                </c:pt>
                <c:pt idx="75943">
                  <c:v>175.94134573842101</c:v>
                </c:pt>
                <c:pt idx="75944">
                  <c:v>175.943662493695</c:v>
                </c:pt>
                <c:pt idx="75945">
                  <c:v>175.945979248968</c:v>
                </c:pt>
                <c:pt idx="75946">
                  <c:v>175.948296004242</c:v>
                </c:pt>
                <c:pt idx="75947">
                  <c:v>175.950612759515</c:v>
                </c:pt>
                <c:pt idx="75948">
                  <c:v>175.95292951478899</c:v>
                </c:pt>
                <c:pt idx="75949">
                  <c:v>175.95524627006199</c:v>
                </c:pt>
                <c:pt idx="75950">
                  <c:v>175.95756302533599</c:v>
                </c:pt>
                <c:pt idx="75951">
                  <c:v>175.95987978061001</c:v>
                </c:pt>
                <c:pt idx="75952">
                  <c:v>175.96219653588301</c:v>
                </c:pt>
                <c:pt idx="75953">
                  <c:v>175.964513291157</c:v>
                </c:pt>
                <c:pt idx="75954">
                  <c:v>175.96683004643</c:v>
                </c:pt>
                <c:pt idx="75955">
                  <c:v>175.969146801704</c:v>
                </c:pt>
                <c:pt idx="75956">
                  <c:v>175.971463556977</c:v>
                </c:pt>
                <c:pt idx="75957">
                  <c:v>175.97378031225099</c:v>
                </c:pt>
                <c:pt idx="75958">
                  <c:v>175.97609706752399</c:v>
                </c:pt>
                <c:pt idx="75959">
                  <c:v>175.97841382279799</c:v>
                </c:pt>
                <c:pt idx="75960">
                  <c:v>175.98073057807099</c:v>
                </c:pt>
                <c:pt idx="75961">
                  <c:v>175.98304733334501</c:v>
                </c:pt>
                <c:pt idx="75962">
                  <c:v>175.98536408861801</c:v>
                </c:pt>
                <c:pt idx="75963">
                  <c:v>175.98768084389201</c:v>
                </c:pt>
                <c:pt idx="75964">
                  <c:v>175.989997599166</c:v>
                </c:pt>
                <c:pt idx="75965">
                  <c:v>175.992314354439</c:v>
                </c:pt>
                <c:pt idx="75966">
                  <c:v>175.994631109713</c:v>
                </c:pt>
                <c:pt idx="75967">
                  <c:v>175.996947864986</c:v>
                </c:pt>
                <c:pt idx="75968">
                  <c:v>175.99926462025999</c:v>
                </c:pt>
                <c:pt idx="75969">
                  <c:v>176.00158137553299</c:v>
                </c:pt>
                <c:pt idx="75970">
                  <c:v>176.00389813080699</c:v>
                </c:pt>
                <c:pt idx="75971">
                  <c:v>176.00621488607999</c:v>
                </c:pt>
                <c:pt idx="75972">
                  <c:v>176.00853164135401</c:v>
                </c:pt>
                <c:pt idx="75973">
                  <c:v>176.01084839662701</c:v>
                </c:pt>
                <c:pt idx="75974">
                  <c:v>176.01316515190101</c:v>
                </c:pt>
                <c:pt idx="75975">
                  <c:v>176.015481907175</c:v>
                </c:pt>
                <c:pt idx="75976">
                  <c:v>176.017798662448</c:v>
                </c:pt>
                <c:pt idx="75977">
                  <c:v>176.020115417722</c:v>
                </c:pt>
                <c:pt idx="75978">
                  <c:v>176.022432172995</c:v>
                </c:pt>
                <c:pt idx="75979">
                  <c:v>176.02474892826899</c:v>
                </c:pt>
                <c:pt idx="75980">
                  <c:v>176.02706568354199</c:v>
                </c:pt>
                <c:pt idx="75981">
                  <c:v>176.02938243881599</c:v>
                </c:pt>
                <c:pt idx="75982">
                  <c:v>176.03169919408899</c:v>
                </c:pt>
                <c:pt idx="75983">
                  <c:v>176.03401594936301</c:v>
                </c:pt>
                <c:pt idx="75984">
                  <c:v>176.03633270463601</c:v>
                </c:pt>
                <c:pt idx="75985">
                  <c:v>176.03864945991</c:v>
                </c:pt>
                <c:pt idx="75986">
                  <c:v>176.040966215183</c:v>
                </c:pt>
                <c:pt idx="75987">
                  <c:v>176.043282970457</c:v>
                </c:pt>
                <c:pt idx="75988">
                  <c:v>176.04559972573099</c:v>
                </c:pt>
                <c:pt idx="75989">
                  <c:v>176.04791648100399</c:v>
                </c:pt>
                <c:pt idx="75990">
                  <c:v>176.05023323627799</c:v>
                </c:pt>
                <c:pt idx="75991">
                  <c:v>176.05254999155099</c:v>
                </c:pt>
                <c:pt idx="75992">
                  <c:v>176.05486674682501</c:v>
                </c:pt>
                <c:pt idx="75993">
                  <c:v>176.05718350209801</c:v>
                </c:pt>
                <c:pt idx="75994">
                  <c:v>176.05950025737201</c:v>
                </c:pt>
                <c:pt idx="75995">
                  <c:v>176.06181701264501</c:v>
                </c:pt>
                <c:pt idx="75996">
                  <c:v>176.064133767919</c:v>
                </c:pt>
                <c:pt idx="75997">
                  <c:v>176.066450523192</c:v>
                </c:pt>
                <c:pt idx="75998">
                  <c:v>176.068767278466</c:v>
                </c:pt>
                <c:pt idx="75999">
                  <c:v>176.071084033739</c:v>
                </c:pt>
                <c:pt idx="76000">
                  <c:v>176.07340078901299</c:v>
                </c:pt>
                <c:pt idx="76001">
                  <c:v>176.07571754428699</c:v>
                </c:pt>
                <c:pt idx="76002">
                  <c:v>176.07803429955999</c:v>
                </c:pt>
                <c:pt idx="76003">
                  <c:v>176.08035105483401</c:v>
                </c:pt>
                <c:pt idx="76004">
                  <c:v>176.08266781010701</c:v>
                </c:pt>
                <c:pt idx="76005">
                  <c:v>176.08498456538101</c:v>
                </c:pt>
                <c:pt idx="76006">
                  <c:v>176.08730132065401</c:v>
                </c:pt>
                <c:pt idx="76007">
                  <c:v>176.089618075928</c:v>
                </c:pt>
                <c:pt idx="76008">
                  <c:v>176.091934831201</c:v>
                </c:pt>
                <c:pt idx="76009">
                  <c:v>176.094251586475</c:v>
                </c:pt>
                <c:pt idx="76010">
                  <c:v>176.096568341748</c:v>
                </c:pt>
                <c:pt idx="76011">
                  <c:v>176.09888509702199</c:v>
                </c:pt>
                <c:pt idx="76012">
                  <c:v>176.10120185229499</c:v>
                </c:pt>
                <c:pt idx="76013">
                  <c:v>176.10351860756899</c:v>
                </c:pt>
                <c:pt idx="76014">
                  <c:v>176.10583536284301</c:v>
                </c:pt>
                <c:pt idx="76015">
                  <c:v>176.10815211811601</c:v>
                </c:pt>
                <c:pt idx="76016">
                  <c:v>176.11046887339</c:v>
                </c:pt>
                <c:pt idx="76017">
                  <c:v>176.112785628663</c:v>
                </c:pt>
                <c:pt idx="76018">
                  <c:v>176.115102383937</c:v>
                </c:pt>
                <c:pt idx="76019">
                  <c:v>176.11741913921</c:v>
                </c:pt>
                <c:pt idx="76020">
                  <c:v>176.11973589448399</c:v>
                </c:pt>
                <c:pt idx="76021">
                  <c:v>176.12205264975699</c:v>
                </c:pt>
                <c:pt idx="76022">
                  <c:v>176.12436940503099</c:v>
                </c:pt>
                <c:pt idx="76023">
                  <c:v>176.12668616030399</c:v>
                </c:pt>
                <c:pt idx="76024">
                  <c:v>176.12900291557801</c:v>
                </c:pt>
                <c:pt idx="76025">
                  <c:v>176.13131967085201</c:v>
                </c:pt>
                <c:pt idx="76026">
                  <c:v>176.13363642612501</c:v>
                </c:pt>
                <c:pt idx="76027">
                  <c:v>176.135953181399</c:v>
                </c:pt>
                <c:pt idx="76028">
                  <c:v>176.138269936672</c:v>
                </c:pt>
                <c:pt idx="76029">
                  <c:v>176.140586691946</c:v>
                </c:pt>
                <c:pt idx="76030">
                  <c:v>176.142903447219</c:v>
                </c:pt>
                <c:pt idx="76031">
                  <c:v>176.14522020249299</c:v>
                </c:pt>
                <c:pt idx="76032">
                  <c:v>176.14753695776599</c:v>
                </c:pt>
                <c:pt idx="76033">
                  <c:v>176.14985371303999</c:v>
                </c:pt>
                <c:pt idx="76034">
                  <c:v>176.15217046831299</c:v>
                </c:pt>
                <c:pt idx="76035">
                  <c:v>176.15448722358701</c:v>
                </c:pt>
                <c:pt idx="76036">
                  <c:v>176.15680397886001</c:v>
                </c:pt>
                <c:pt idx="76037">
                  <c:v>176.15912073413401</c:v>
                </c:pt>
                <c:pt idx="76038">
                  <c:v>176.161437489408</c:v>
                </c:pt>
                <c:pt idx="76039">
                  <c:v>176.163754244681</c:v>
                </c:pt>
                <c:pt idx="76040">
                  <c:v>176.166070999955</c:v>
                </c:pt>
                <c:pt idx="76041">
                  <c:v>176.168387755228</c:v>
                </c:pt>
                <c:pt idx="76042">
                  <c:v>176.17070451050199</c:v>
                </c:pt>
                <c:pt idx="76043">
                  <c:v>176.17302126577499</c:v>
                </c:pt>
                <c:pt idx="76044">
                  <c:v>176.17533802104899</c:v>
                </c:pt>
                <c:pt idx="76045">
                  <c:v>176.17765477632199</c:v>
                </c:pt>
                <c:pt idx="76046">
                  <c:v>176.17997153159601</c:v>
                </c:pt>
                <c:pt idx="76047">
                  <c:v>176.18228828686901</c:v>
                </c:pt>
                <c:pt idx="76048">
                  <c:v>176.184605042143</c:v>
                </c:pt>
                <c:pt idx="76049">
                  <c:v>176.18692179741601</c:v>
                </c:pt>
                <c:pt idx="76050">
                  <c:v>176.18923855269</c:v>
                </c:pt>
                <c:pt idx="76051">
                  <c:v>176.19155530796399</c:v>
                </c:pt>
                <c:pt idx="76052">
                  <c:v>176.193872063237</c:v>
                </c:pt>
                <c:pt idx="76053">
                  <c:v>176.19618881851099</c:v>
                </c:pt>
                <c:pt idx="76054">
                  <c:v>176.19850557378399</c:v>
                </c:pt>
                <c:pt idx="76055">
                  <c:v>176.20082232905801</c:v>
                </c:pt>
                <c:pt idx="76056">
                  <c:v>176.20313908433101</c:v>
                </c:pt>
                <c:pt idx="76057">
                  <c:v>176.20545583960501</c:v>
                </c:pt>
                <c:pt idx="76058">
                  <c:v>176.20777259487801</c:v>
                </c:pt>
                <c:pt idx="76059">
                  <c:v>176.210089350152</c:v>
                </c:pt>
                <c:pt idx="76060">
                  <c:v>176.212406105425</c:v>
                </c:pt>
                <c:pt idx="76061">
                  <c:v>176.214722860699</c:v>
                </c:pt>
                <c:pt idx="76062">
                  <c:v>176.217039615972</c:v>
                </c:pt>
                <c:pt idx="76063">
                  <c:v>176.21935637124599</c:v>
                </c:pt>
                <c:pt idx="76064">
                  <c:v>176.22167312651999</c:v>
                </c:pt>
                <c:pt idx="76065">
                  <c:v>176.22398988179299</c:v>
                </c:pt>
                <c:pt idx="76066">
                  <c:v>176.22630663706701</c:v>
                </c:pt>
                <c:pt idx="76067">
                  <c:v>176.22862339234001</c:v>
                </c:pt>
                <c:pt idx="76068">
                  <c:v>176.23094014761401</c:v>
                </c:pt>
                <c:pt idx="76069">
                  <c:v>176.23325690288701</c:v>
                </c:pt>
                <c:pt idx="76070">
                  <c:v>176.235573658161</c:v>
                </c:pt>
                <c:pt idx="76071">
                  <c:v>176.237890413434</c:v>
                </c:pt>
                <c:pt idx="76072">
                  <c:v>176.240207168708</c:v>
                </c:pt>
                <c:pt idx="76073">
                  <c:v>176.242523923981</c:v>
                </c:pt>
                <c:pt idx="76074">
                  <c:v>176.24484067925499</c:v>
                </c:pt>
                <c:pt idx="76075">
                  <c:v>176.24715743452899</c:v>
                </c:pt>
                <c:pt idx="76076">
                  <c:v>176.24947418980199</c:v>
                </c:pt>
                <c:pt idx="76077">
                  <c:v>176.25179094507601</c:v>
                </c:pt>
                <c:pt idx="76078">
                  <c:v>176.25410770034901</c:v>
                </c:pt>
                <c:pt idx="76079">
                  <c:v>176.25642445562301</c:v>
                </c:pt>
                <c:pt idx="76080">
                  <c:v>176.25874121089601</c:v>
                </c:pt>
                <c:pt idx="76081">
                  <c:v>176.26105796617</c:v>
                </c:pt>
                <c:pt idx="76082">
                  <c:v>176.263374721443</c:v>
                </c:pt>
                <c:pt idx="76083">
                  <c:v>176.265691476717</c:v>
                </c:pt>
                <c:pt idx="76084">
                  <c:v>176.26800823199</c:v>
                </c:pt>
                <c:pt idx="76085">
                  <c:v>176.27032498726399</c:v>
                </c:pt>
                <c:pt idx="76086">
                  <c:v>176.27264174253699</c:v>
                </c:pt>
                <c:pt idx="76087">
                  <c:v>176.27495849781101</c:v>
                </c:pt>
                <c:pt idx="76088">
                  <c:v>176.27727525308501</c:v>
                </c:pt>
                <c:pt idx="76089">
                  <c:v>176.27959200835801</c:v>
                </c:pt>
                <c:pt idx="76090">
                  <c:v>176.281908763632</c:v>
                </c:pt>
                <c:pt idx="76091">
                  <c:v>176.284225518905</c:v>
                </c:pt>
                <c:pt idx="76092">
                  <c:v>176.286542274179</c:v>
                </c:pt>
                <c:pt idx="76093">
                  <c:v>176.288859029452</c:v>
                </c:pt>
                <c:pt idx="76094">
                  <c:v>176.29117578472599</c:v>
                </c:pt>
                <c:pt idx="76095">
                  <c:v>176.29349253999899</c:v>
                </c:pt>
                <c:pt idx="76096">
                  <c:v>176.29580929527299</c:v>
                </c:pt>
                <c:pt idx="76097">
                  <c:v>176.29812605054599</c:v>
                </c:pt>
                <c:pt idx="76098">
                  <c:v>176.30044280582001</c:v>
                </c:pt>
                <c:pt idx="76099">
                  <c:v>176.30275956109301</c:v>
                </c:pt>
                <c:pt idx="76100">
                  <c:v>176.30507631636701</c:v>
                </c:pt>
                <c:pt idx="76101">
                  <c:v>176.307393071641</c:v>
                </c:pt>
                <c:pt idx="76102">
                  <c:v>176.309709826914</c:v>
                </c:pt>
                <c:pt idx="76103">
                  <c:v>176.312026582188</c:v>
                </c:pt>
                <c:pt idx="76104">
                  <c:v>176.314343337461</c:v>
                </c:pt>
                <c:pt idx="76105">
                  <c:v>176.31666009273499</c:v>
                </c:pt>
                <c:pt idx="76106">
                  <c:v>176.31897684800799</c:v>
                </c:pt>
                <c:pt idx="76107">
                  <c:v>176.32129360328199</c:v>
                </c:pt>
                <c:pt idx="76108">
                  <c:v>176.32361035855499</c:v>
                </c:pt>
                <c:pt idx="76109">
                  <c:v>176.32592711382901</c:v>
                </c:pt>
                <c:pt idx="76110">
                  <c:v>176.32824386910201</c:v>
                </c:pt>
                <c:pt idx="76111">
                  <c:v>176.33056062437601</c:v>
                </c:pt>
                <c:pt idx="76112">
                  <c:v>176.33287737965</c:v>
                </c:pt>
                <c:pt idx="76113">
                  <c:v>176.335194134923</c:v>
                </c:pt>
                <c:pt idx="76114">
                  <c:v>176.337510890197</c:v>
                </c:pt>
                <c:pt idx="76115">
                  <c:v>176.33982764547</c:v>
                </c:pt>
                <c:pt idx="76116">
                  <c:v>176.34214440074399</c:v>
                </c:pt>
                <c:pt idx="76117">
                  <c:v>176.34446115601699</c:v>
                </c:pt>
                <c:pt idx="76118">
                  <c:v>176.34677791129101</c:v>
                </c:pt>
                <c:pt idx="76119">
                  <c:v>176.34909466656401</c:v>
                </c:pt>
                <c:pt idx="76120">
                  <c:v>176.35141142183801</c:v>
                </c:pt>
                <c:pt idx="76121">
                  <c:v>176.35372817711101</c:v>
                </c:pt>
                <c:pt idx="76122">
                  <c:v>176.356044932385</c:v>
                </c:pt>
                <c:pt idx="76123">
                  <c:v>176.358361687658</c:v>
                </c:pt>
                <c:pt idx="76124">
                  <c:v>176.360678442932</c:v>
                </c:pt>
                <c:pt idx="76125">
                  <c:v>176.36299519820599</c:v>
                </c:pt>
                <c:pt idx="76126">
                  <c:v>176.36531195347899</c:v>
                </c:pt>
                <c:pt idx="76127">
                  <c:v>176.36762870875299</c:v>
                </c:pt>
                <c:pt idx="76128">
                  <c:v>176.36994546402599</c:v>
                </c:pt>
                <c:pt idx="76129">
                  <c:v>176.37226221930001</c:v>
                </c:pt>
                <c:pt idx="76130">
                  <c:v>176.37457897457301</c:v>
                </c:pt>
                <c:pt idx="76131">
                  <c:v>176.37689572984701</c:v>
                </c:pt>
                <c:pt idx="76132">
                  <c:v>176.37921248512001</c:v>
                </c:pt>
                <c:pt idx="76133">
                  <c:v>176.381529240394</c:v>
                </c:pt>
                <c:pt idx="76134">
                  <c:v>176.383845995667</c:v>
                </c:pt>
                <c:pt idx="76135">
                  <c:v>176.386162750941</c:v>
                </c:pt>
                <c:pt idx="76136">
                  <c:v>176.388479506214</c:v>
                </c:pt>
                <c:pt idx="76137">
                  <c:v>176.39079626148799</c:v>
                </c:pt>
                <c:pt idx="76138">
                  <c:v>176.39311301676199</c:v>
                </c:pt>
                <c:pt idx="76139">
                  <c:v>176.39542977203499</c:v>
                </c:pt>
                <c:pt idx="76140">
                  <c:v>176.39774652730901</c:v>
                </c:pt>
                <c:pt idx="76141">
                  <c:v>176.40006328258201</c:v>
                </c:pt>
                <c:pt idx="76142">
                  <c:v>176.40238003785601</c:v>
                </c:pt>
                <c:pt idx="76143">
                  <c:v>176.40469679312901</c:v>
                </c:pt>
                <c:pt idx="76144">
                  <c:v>176.407013548403</c:v>
                </c:pt>
                <c:pt idx="76145">
                  <c:v>176.409330303676</c:v>
                </c:pt>
                <c:pt idx="76146">
                  <c:v>176.41164705895</c:v>
                </c:pt>
                <c:pt idx="76147">
                  <c:v>176.413963814223</c:v>
                </c:pt>
                <c:pt idx="76148">
                  <c:v>176.41628056949699</c:v>
                </c:pt>
                <c:pt idx="76149">
                  <c:v>176.41859732476999</c:v>
                </c:pt>
                <c:pt idx="76150">
                  <c:v>176.42091408004401</c:v>
                </c:pt>
                <c:pt idx="76151">
                  <c:v>176.42323083531801</c:v>
                </c:pt>
                <c:pt idx="76152">
                  <c:v>176.42554759059101</c:v>
                </c:pt>
                <c:pt idx="76153">
                  <c:v>176.427864345865</c:v>
                </c:pt>
                <c:pt idx="76154">
                  <c:v>176.430181101138</c:v>
                </c:pt>
                <c:pt idx="76155">
                  <c:v>176.432497856412</c:v>
                </c:pt>
                <c:pt idx="76156">
                  <c:v>176.434814611685</c:v>
                </c:pt>
                <c:pt idx="76157">
                  <c:v>176.43713136695899</c:v>
                </c:pt>
                <c:pt idx="76158">
                  <c:v>176.43944812223199</c:v>
                </c:pt>
                <c:pt idx="76159">
                  <c:v>176.44176487750599</c:v>
                </c:pt>
                <c:pt idx="76160">
                  <c:v>176.44408163277899</c:v>
                </c:pt>
                <c:pt idx="76161">
                  <c:v>176.44639838805301</c:v>
                </c:pt>
                <c:pt idx="76162">
                  <c:v>176.44871514332701</c:v>
                </c:pt>
                <c:pt idx="76163">
                  <c:v>176.45103189860001</c:v>
                </c:pt>
                <c:pt idx="76164">
                  <c:v>176.453348653874</c:v>
                </c:pt>
                <c:pt idx="76165">
                  <c:v>176.455665409147</c:v>
                </c:pt>
                <c:pt idx="76166">
                  <c:v>176.457982164421</c:v>
                </c:pt>
                <c:pt idx="76167">
                  <c:v>176.460298919694</c:v>
                </c:pt>
                <c:pt idx="76168">
                  <c:v>176.46261567496799</c:v>
                </c:pt>
                <c:pt idx="76169">
                  <c:v>176.46493243024099</c:v>
                </c:pt>
                <c:pt idx="76170">
                  <c:v>176.46724918551499</c:v>
                </c:pt>
                <c:pt idx="76171">
                  <c:v>176.46956594078799</c:v>
                </c:pt>
                <c:pt idx="76172">
                  <c:v>176.47188269606201</c:v>
                </c:pt>
                <c:pt idx="76173">
                  <c:v>176.47419945133501</c:v>
                </c:pt>
                <c:pt idx="76174">
                  <c:v>176.47651620660901</c:v>
                </c:pt>
                <c:pt idx="76175">
                  <c:v>176.478832961883</c:v>
                </c:pt>
                <c:pt idx="76176">
                  <c:v>176.481149717156</c:v>
                </c:pt>
                <c:pt idx="76177">
                  <c:v>176.48346647243</c:v>
                </c:pt>
                <c:pt idx="76178">
                  <c:v>176.485783227703</c:v>
                </c:pt>
                <c:pt idx="76179">
                  <c:v>176.48809998297699</c:v>
                </c:pt>
                <c:pt idx="76180">
                  <c:v>176.49041673824999</c:v>
                </c:pt>
                <c:pt idx="76181">
                  <c:v>176.49273349352401</c:v>
                </c:pt>
                <c:pt idx="76182">
                  <c:v>176.49505024879701</c:v>
                </c:pt>
                <c:pt idx="76183">
                  <c:v>176.49736700407101</c:v>
                </c:pt>
                <c:pt idx="76184">
                  <c:v>176.49968375934401</c:v>
                </c:pt>
                <c:pt idx="76185">
                  <c:v>176.502000514618</c:v>
                </c:pt>
                <c:pt idx="76186">
                  <c:v>176.504317269891</c:v>
                </c:pt>
                <c:pt idx="76187">
                  <c:v>176.506634025165</c:v>
                </c:pt>
                <c:pt idx="76188">
                  <c:v>176.50895078043899</c:v>
                </c:pt>
                <c:pt idx="76189">
                  <c:v>176.51126753571199</c:v>
                </c:pt>
                <c:pt idx="76190">
                  <c:v>176.51358429098599</c:v>
                </c:pt>
                <c:pt idx="76191">
                  <c:v>176.51590104625899</c:v>
                </c:pt>
                <c:pt idx="76192">
                  <c:v>176.51821780153301</c:v>
                </c:pt>
                <c:pt idx="76193">
                  <c:v>176.52053455680601</c:v>
                </c:pt>
                <c:pt idx="76194">
                  <c:v>176.52285131208001</c:v>
                </c:pt>
                <c:pt idx="76195">
                  <c:v>176.52516806735301</c:v>
                </c:pt>
                <c:pt idx="76196">
                  <c:v>176.527484822627</c:v>
                </c:pt>
                <c:pt idx="76197">
                  <c:v>176.5298015779</c:v>
                </c:pt>
                <c:pt idx="76198">
                  <c:v>176.532118333174</c:v>
                </c:pt>
                <c:pt idx="76199">
                  <c:v>176.534435088447</c:v>
                </c:pt>
                <c:pt idx="76200">
                  <c:v>176.53675184372099</c:v>
                </c:pt>
                <c:pt idx="76201">
                  <c:v>176.53906859899499</c:v>
                </c:pt>
                <c:pt idx="76202">
                  <c:v>176.54138535426799</c:v>
                </c:pt>
                <c:pt idx="76203">
                  <c:v>176.54370210954201</c:v>
                </c:pt>
                <c:pt idx="76204">
                  <c:v>176.54601886481501</c:v>
                </c:pt>
                <c:pt idx="76205">
                  <c:v>176.54833562008901</c:v>
                </c:pt>
                <c:pt idx="76206">
                  <c:v>176.55065237536201</c:v>
                </c:pt>
                <c:pt idx="76207">
                  <c:v>176.552969130636</c:v>
                </c:pt>
                <c:pt idx="76208">
                  <c:v>176.555285885909</c:v>
                </c:pt>
                <c:pt idx="76209">
                  <c:v>176.557602641183</c:v>
                </c:pt>
                <c:pt idx="76210">
                  <c:v>176.559919396456</c:v>
                </c:pt>
                <c:pt idx="76211">
                  <c:v>176.56223615172999</c:v>
                </c:pt>
                <c:pt idx="76212">
                  <c:v>176.56455290700401</c:v>
                </c:pt>
                <c:pt idx="76213">
                  <c:v>176.56686966227701</c:v>
                </c:pt>
                <c:pt idx="76214">
                  <c:v>176.56918641755101</c:v>
                </c:pt>
                <c:pt idx="76215">
                  <c:v>176.57150317282401</c:v>
                </c:pt>
                <c:pt idx="76216">
                  <c:v>176.573819928098</c:v>
                </c:pt>
                <c:pt idx="76217">
                  <c:v>176.576136683371</c:v>
                </c:pt>
                <c:pt idx="76218">
                  <c:v>176.578453438645</c:v>
                </c:pt>
                <c:pt idx="76219">
                  <c:v>176.580770193918</c:v>
                </c:pt>
                <c:pt idx="76220">
                  <c:v>176.58308694919199</c:v>
                </c:pt>
                <c:pt idx="76221">
                  <c:v>176.58540370446499</c:v>
                </c:pt>
                <c:pt idx="76222">
                  <c:v>176.58772045973899</c:v>
                </c:pt>
                <c:pt idx="76223">
                  <c:v>176.59003721501199</c:v>
                </c:pt>
                <c:pt idx="76224">
                  <c:v>176.59235397028601</c:v>
                </c:pt>
                <c:pt idx="76225">
                  <c:v>176.59467072556001</c:v>
                </c:pt>
                <c:pt idx="76226">
                  <c:v>176.59698748083301</c:v>
                </c:pt>
                <c:pt idx="76227">
                  <c:v>176.599304236107</c:v>
                </c:pt>
                <c:pt idx="76228">
                  <c:v>176.60162099138</c:v>
                </c:pt>
                <c:pt idx="76229">
                  <c:v>176.603937746654</c:v>
                </c:pt>
                <c:pt idx="76230">
                  <c:v>176.606254501927</c:v>
                </c:pt>
                <c:pt idx="76231">
                  <c:v>176.60857125720099</c:v>
                </c:pt>
                <c:pt idx="76232">
                  <c:v>176.61088801247399</c:v>
                </c:pt>
                <c:pt idx="76233">
                  <c:v>176.61320476774799</c:v>
                </c:pt>
                <c:pt idx="76234">
                  <c:v>176.61552152302099</c:v>
                </c:pt>
                <c:pt idx="76235">
                  <c:v>176.61783827829501</c:v>
                </c:pt>
                <c:pt idx="76236">
                  <c:v>176.62015503356801</c:v>
                </c:pt>
                <c:pt idx="76237">
                  <c:v>176.62247178884201</c:v>
                </c:pt>
                <c:pt idx="76238">
                  <c:v>176.624788544116</c:v>
                </c:pt>
                <c:pt idx="76239">
                  <c:v>176.627105299389</c:v>
                </c:pt>
                <c:pt idx="76240">
                  <c:v>176.629422054663</c:v>
                </c:pt>
                <c:pt idx="76241">
                  <c:v>176.631738809936</c:v>
                </c:pt>
                <c:pt idx="76242">
                  <c:v>176.63405556520999</c:v>
                </c:pt>
                <c:pt idx="76243">
                  <c:v>176.63637232048299</c:v>
                </c:pt>
                <c:pt idx="76244">
                  <c:v>176.63868907575699</c:v>
                </c:pt>
                <c:pt idx="76245">
                  <c:v>176.64100583102999</c:v>
                </c:pt>
                <c:pt idx="76246">
                  <c:v>176.64332258630401</c:v>
                </c:pt>
                <c:pt idx="76247">
                  <c:v>176.64563934157701</c:v>
                </c:pt>
                <c:pt idx="76248">
                  <c:v>176.647956096851</c:v>
                </c:pt>
                <c:pt idx="76249">
                  <c:v>176.650272852125</c:v>
                </c:pt>
                <c:pt idx="76250">
                  <c:v>176.652589607398</c:v>
                </c:pt>
                <c:pt idx="76251">
                  <c:v>176.65490636267199</c:v>
                </c:pt>
                <c:pt idx="76252">
                  <c:v>176.65722311794499</c:v>
                </c:pt>
                <c:pt idx="76253">
                  <c:v>176.65953987321899</c:v>
                </c:pt>
                <c:pt idx="76254">
                  <c:v>176.66185662849199</c:v>
                </c:pt>
                <c:pt idx="76255">
                  <c:v>176.66417338376601</c:v>
                </c:pt>
                <c:pt idx="76256">
                  <c:v>176.66649013903901</c:v>
                </c:pt>
                <c:pt idx="76257">
                  <c:v>176.66880689431301</c:v>
                </c:pt>
                <c:pt idx="76258">
                  <c:v>176.67112364958601</c:v>
                </c:pt>
                <c:pt idx="76259">
                  <c:v>176.67344040486</c:v>
                </c:pt>
                <c:pt idx="76260">
                  <c:v>176.675757160133</c:v>
                </c:pt>
                <c:pt idx="76261">
                  <c:v>176.678073915407</c:v>
                </c:pt>
                <c:pt idx="76262">
                  <c:v>176.68039067068099</c:v>
                </c:pt>
                <c:pt idx="76263">
                  <c:v>176.68270742595399</c:v>
                </c:pt>
                <c:pt idx="76264">
                  <c:v>176.68502418122799</c:v>
                </c:pt>
                <c:pt idx="76265">
                  <c:v>176.68734093650099</c:v>
                </c:pt>
                <c:pt idx="76266">
                  <c:v>176.68965769177501</c:v>
                </c:pt>
                <c:pt idx="76267">
                  <c:v>176.69197444704801</c:v>
                </c:pt>
                <c:pt idx="76268">
                  <c:v>176.69429120232201</c:v>
                </c:pt>
                <c:pt idx="76269">
                  <c:v>176.69660795759501</c:v>
                </c:pt>
                <c:pt idx="76270">
                  <c:v>176.698924712869</c:v>
                </c:pt>
                <c:pt idx="76271">
                  <c:v>176.701241468142</c:v>
                </c:pt>
                <c:pt idx="76272">
                  <c:v>176.703558223416</c:v>
                </c:pt>
                <c:pt idx="76273">
                  <c:v>176.705874978689</c:v>
                </c:pt>
                <c:pt idx="76274">
                  <c:v>176.70819173396299</c:v>
                </c:pt>
                <c:pt idx="76275">
                  <c:v>176.71050848923699</c:v>
                </c:pt>
                <c:pt idx="76276">
                  <c:v>176.71282524450999</c:v>
                </c:pt>
                <c:pt idx="76277">
                  <c:v>176.71514199978401</c:v>
                </c:pt>
                <c:pt idx="76278">
                  <c:v>176.71745875505701</c:v>
                </c:pt>
                <c:pt idx="76279">
                  <c:v>176.719775510331</c:v>
                </c:pt>
                <c:pt idx="76280">
                  <c:v>176.722092265604</c:v>
                </c:pt>
                <c:pt idx="76281">
                  <c:v>176.724409020878</c:v>
                </c:pt>
                <c:pt idx="76282">
                  <c:v>176.726725776151</c:v>
                </c:pt>
                <c:pt idx="76283">
                  <c:v>176.72904253142499</c:v>
                </c:pt>
                <c:pt idx="76284">
                  <c:v>176.73135928669799</c:v>
                </c:pt>
                <c:pt idx="76285">
                  <c:v>176.73367604197199</c:v>
                </c:pt>
                <c:pt idx="76286">
                  <c:v>176.73599279724499</c:v>
                </c:pt>
                <c:pt idx="76287">
                  <c:v>176.73830955251901</c:v>
                </c:pt>
                <c:pt idx="76288">
                  <c:v>176.74062630779301</c:v>
                </c:pt>
                <c:pt idx="76289">
                  <c:v>176.74294306306601</c:v>
                </c:pt>
                <c:pt idx="76290">
                  <c:v>176.74525981834</c:v>
                </c:pt>
                <c:pt idx="76291">
                  <c:v>176.747576573613</c:v>
                </c:pt>
                <c:pt idx="76292">
                  <c:v>176.749893328887</c:v>
                </c:pt>
                <c:pt idx="76293">
                  <c:v>176.75221008416</c:v>
                </c:pt>
                <c:pt idx="76294">
                  <c:v>176.75452683943399</c:v>
                </c:pt>
                <c:pt idx="76295">
                  <c:v>176.75684359470699</c:v>
                </c:pt>
                <c:pt idx="76296">
                  <c:v>176.75916034998099</c:v>
                </c:pt>
                <c:pt idx="76297">
                  <c:v>176.76147710525399</c:v>
                </c:pt>
                <c:pt idx="76298">
                  <c:v>176.76379386052801</c:v>
                </c:pt>
                <c:pt idx="76299">
                  <c:v>176.76611061580201</c:v>
                </c:pt>
                <c:pt idx="76300">
                  <c:v>176.76842737107501</c:v>
                </c:pt>
                <c:pt idx="76301">
                  <c:v>176.770744126349</c:v>
                </c:pt>
                <c:pt idx="76302">
                  <c:v>176.773060881622</c:v>
                </c:pt>
                <c:pt idx="76303">
                  <c:v>176.775377636896</c:v>
                </c:pt>
                <c:pt idx="76304">
                  <c:v>176.777694392169</c:v>
                </c:pt>
                <c:pt idx="76305">
                  <c:v>176.78001114744299</c:v>
                </c:pt>
                <c:pt idx="76306">
                  <c:v>176.78232790271599</c:v>
                </c:pt>
                <c:pt idx="76307">
                  <c:v>176.78464465798999</c:v>
                </c:pt>
                <c:pt idx="76308">
                  <c:v>176.78696141326299</c:v>
                </c:pt>
                <c:pt idx="76309">
                  <c:v>176.78927816853701</c:v>
                </c:pt>
                <c:pt idx="76310">
                  <c:v>176.79159492381001</c:v>
                </c:pt>
                <c:pt idx="76311">
                  <c:v>176.793911679084</c:v>
                </c:pt>
                <c:pt idx="76312">
                  <c:v>176.796228434358</c:v>
                </c:pt>
                <c:pt idx="76313">
                  <c:v>176.798545189631</c:v>
                </c:pt>
                <c:pt idx="76314">
                  <c:v>176.80086194490499</c:v>
                </c:pt>
                <c:pt idx="76315">
                  <c:v>176.80317870017799</c:v>
                </c:pt>
                <c:pt idx="76316">
                  <c:v>176.80549545545199</c:v>
                </c:pt>
                <c:pt idx="76317">
                  <c:v>176.80781221072499</c:v>
                </c:pt>
                <c:pt idx="76318">
                  <c:v>176.81012896599901</c:v>
                </c:pt>
                <c:pt idx="76319">
                  <c:v>176.81244572127201</c:v>
                </c:pt>
                <c:pt idx="76320">
                  <c:v>176.81476247654601</c:v>
                </c:pt>
                <c:pt idx="76321">
                  <c:v>176.81707923181901</c:v>
                </c:pt>
                <c:pt idx="76322">
                  <c:v>176.819395987093</c:v>
                </c:pt>
                <c:pt idx="76323">
                  <c:v>176.821712742366</c:v>
                </c:pt>
                <c:pt idx="76324">
                  <c:v>176.82402949764</c:v>
                </c:pt>
                <c:pt idx="76325">
                  <c:v>176.82634625291399</c:v>
                </c:pt>
                <c:pt idx="76326">
                  <c:v>176.82866300818699</c:v>
                </c:pt>
                <c:pt idx="76327">
                  <c:v>176.83097976346099</c:v>
                </c:pt>
                <c:pt idx="76328">
                  <c:v>176.83329651873399</c:v>
                </c:pt>
                <c:pt idx="76329">
                  <c:v>176.83561327400801</c:v>
                </c:pt>
                <c:pt idx="76330">
                  <c:v>176.83793002928101</c:v>
                </c:pt>
                <c:pt idx="76331">
                  <c:v>176.84024678455501</c:v>
                </c:pt>
                <c:pt idx="76332">
                  <c:v>176.84256353982801</c:v>
                </c:pt>
                <c:pt idx="76333">
                  <c:v>176.844880295102</c:v>
                </c:pt>
                <c:pt idx="76334">
                  <c:v>176.847197050375</c:v>
                </c:pt>
                <c:pt idx="76335">
                  <c:v>176.849513805649</c:v>
                </c:pt>
                <c:pt idx="76336">
                  <c:v>176.851830560922</c:v>
                </c:pt>
                <c:pt idx="76337">
                  <c:v>176.85414731619599</c:v>
                </c:pt>
                <c:pt idx="76338">
                  <c:v>176.85646407146999</c:v>
                </c:pt>
                <c:pt idx="76339">
                  <c:v>176.85878082674299</c:v>
                </c:pt>
                <c:pt idx="76340">
                  <c:v>176.86109758201701</c:v>
                </c:pt>
                <c:pt idx="76341">
                  <c:v>176.86341433729001</c:v>
                </c:pt>
                <c:pt idx="76342">
                  <c:v>176.865731092564</c:v>
                </c:pt>
                <c:pt idx="76343">
                  <c:v>176.868047847837</c:v>
                </c:pt>
                <c:pt idx="76344">
                  <c:v>176.870364603111</c:v>
                </c:pt>
                <c:pt idx="76345">
                  <c:v>176.872681358384</c:v>
                </c:pt>
                <c:pt idx="76346">
                  <c:v>176.87499811365799</c:v>
                </c:pt>
                <c:pt idx="76347">
                  <c:v>176.87731486893099</c:v>
                </c:pt>
                <c:pt idx="76348">
                  <c:v>176.87963162420499</c:v>
                </c:pt>
                <c:pt idx="76349">
                  <c:v>176.88194837947901</c:v>
                </c:pt>
                <c:pt idx="76350">
                  <c:v>176.88426513475201</c:v>
                </c:pt>
                <c:pt idx="76351">
                  <c:v>176.88658189002601</c:v>
                </c:pt>
                <c:pt idx="76352">
                  <c:v>176.88889864529901</c:v>
                </c:pt>
                <c:pt idx="76353">
                  <c:v>176.891215400573</c:v>
                </c:pt>
                <c:pt idx="76354">
                  <c:v>176.893532155846</c:v>
                </c:pt>
                <c:pt idx="76355">
                  <c:v>176.89584891112</c:v>
                </c:pt>
                <c:pt idx="76356">
                  <c:v>176.898165666393</c:v>
                </c:pt>
                <c:pt idx="76357">
                  <c:v>176.90048242166699</c:v>
                </c:pt>
                <c:pt idx="76358">
                  <c:v>176.90279917693999</c:v>
                </c:pt>
                <c:pt idx="76359">
                  <c:v>176.90511593221399</c:v>
                </c:pt>
                <c:pt idx="76360">
                  <c:v>176.90743268748699</c:v>
                </c:pt>
                <c:pt idx="76361">
                  <c:v>176.90974944276101</c:v>
                </c:pt>
                <c:pt idx="76362">
                  <c:v>176.91206619803501</c:v>
                </c:pt>
                <c:pt idx="76363">
                  <c:v>176.91438295330801</c:v>
                </c:pt>
                <c:pt idx="76364">
                  <c:v>176.916699708582</c:v>
                </c:pt>
                <c:pt idx="76365">
                  <c:v>176.919016463855</c:v>
                </c:pt>
                <c:pt idx="76366">
                  <c:v>176.921333219129</c:v>
                </c:pt>
                <c:pt idx="76367">
                  <c:v>176.923649974402</c:v>
                </c:pt>
                <c:pt idx="76368">
                  <c:v>176.92596672967599</c:v>
                </c:pt>
                <c:pt idx="76369">
                  <c:v>176.92828348494899</c:v>
                </c:pt>
                <c:pt idx="76370">
                  <c:v>176.93060024022299</c:v>
                </c:pt>
                <c:pt idx="76371">
                  <c:v>176.93291699549599</c:v>
                </c:pt>
                <c:pt idx="76372">
                  <c:v>176.93523375077001</c:v>
                </c:pt>
                <c:pt idx="76373">
                  <c:v>176.93755050604301</c:v>
                </c:pt>
                <c:pt idx="76374">
                  <c:v>176.939867261317</c:v>
                </c:pt>
                <c:pt idx="76375">
                  <c:v>176.942184016591</c:v>
                </c:pt>
                <c:pt idx="76376">
                  <c:v>176.944500771864</c:v>
                </c:pt>
                <c:pt idx="76377">
                  <c:v>176.94681752713799</c:v>
                </c:pt>
                <c:pt idx="76378">
                  <c:v>176.94913428241099</c:v>
                </c:pt>
                <c:pt idx="76379">
                  <c:v>176.95145103768499</c:v>
                </c:pt>
                <c:pt idx="76380">
                  <c:v>176.95376779295799</c:v>
                </c:pt>
                <c:pt idx="76381">
                  <c:v>176.95608454823201</c:v>
                </c:pt>
                <c:pt idx="76382">
                  <c:v>176.95840130350501</c:v>
                </c:pt>
                <c:pt idx="76383">
                  <c:v>176.96071805877901</c:v>
                </c:pt>
                <c:pt idx="76384">
                  <c:v>176.96303481405201</c:v>
                </c:pt>
                <c:pt idx="76385">
                  <c:v>176.965351569326</c:v>
                </c:pt>
                <c:pt idx="76386">
                  <c:v>176.9676683246</c:v>
                </c:pt>
                <c:pt idx="76387">
                  <c:v>176.969985079873</c:v>
                </c:pt>
                <c:pt idx="76388">
                  <c:v>176.97230183514699</c:v>
                </c:pt>
                <c:pt idx="76389">
                  <c:v>176.97461859041999</c:v>
                </c:pt>
                <c:pt idx="76390">
                  <c:v>176.97693534569399</c:v>
                </c:pt>
                <c:pt idx="76391">
                  <c:v>176.97925210096699</c:v>
                </c:pt>
                <c:pt idx="76392">
                  <c:v>176.98156885624101</c:v>
                </c:pt>
                <c:pt idx="76393">
                  <c:v>176.98388561151401</c:v>
                </c:pt>
                <c:pt idx="76394">
                  <c:v>176.98620236678801</c:v>
                </c:pt>
                <c:pt idx="76395">
                  <c:v>176.98851912206101</c:v>
                </c:pt>
                <c:pt idx="76396">
                  <c:v>176.990835877335</c:v>
                </c:pt>
                <c:pt idx="76397">
                  <c:v>176.993152632608</c:v>
                </c:pt>
                <c:pt idx="76398">
                  <c:v>176.995469387882</c:v>
                </c:pt>
                <c:pt idx="76399">
                  <c:v>176.99778614315599</c:v>
                </c:pt>
                <c:pt idx="76400">
                  <c:v>177.00010289842899</c:v>
                </c:pt>
                <c:pt idx="76401">
                  <c:v>177.00241965370299</c:v>
                </c:pt>
                <c:pt idx="76402">
                  <c:v>177.00473640897599</c:v>
                </c:pt>
                <c:pt idx="76403">
                  <c:v>177.00705316425001</c:v>
                </c:pt>
                <c:pt idx="76404">
                  <c:v>177.00936991952301</c:v>
                </c:pt>
                <c:pt idx="76405">
                  <c:v>177.01168667479701</c:v>
                </c:pt>
                <c:pt idx="76406">
                  <c:v>177.01400343007001</c:v>
                </c:pt>
                <c:pt idx="76407">
                  <c:v>177.016320185344</c:v>
                </c:pt>
                <c:pt idx="76408">
                  <c:v>177.018636940617</c:v>
                </c:pt>
                <c:pt idx="76409">
                  <c:v>177.020953695891</c:v>
                </c:pt>
                <c:pt idx="76410">
                  <c:v>177.023270451164</c:v>
                </c:pt>
                <c:pt idx="76411">
                  <c:v>177.02558720643799</c:v>
                </c:pt>
                <c:pt idx="76412">
                  <c:v>177.02790396171201</c:v>
                </c:pt>
                <c:pt idx="76413">
                  <c:v>177.03022071698501</c:v>
                </c:pt>
                <c:pt idx="76414">
                  <c:v>177.03253747225901</c:v>
                </c:pt>
                <c:pt idx="76415">
                  <c:v>177.03485422753201</c:v>
                </c:pt>
                <c:pt idx="76416">
                  <c:v>177.037170982806</c:v>
                </c:pt>
                <c:pt idx="76417">
                  <c:v>177.039487738079</c:v>
                </c:pt>
                <c:pt idx="76418">
                  <c:v>177.041804493353</c:v>
                </c:pt>
                <c:pt idx="76419">
                  <c:v>177.044121248626</c:v>
                </c:pt>
                <c:pt idx="76420">
                  <c:v>177.04643800389999</c:v>
                </c:pt>
                <c:pt idx="76421">
                  <c:v>177.04875475917299</c:v>
                </c:pt>
                <c:pt idx="76422">
                  <c:v>177.05107151444699</c:v>
                </c:pt>
                <c:pt idx="76423">
                  <c:v>177.05338826971999</c:v>
                </c:pt>
                <c:pt idx="76424">
                  <c:v>177.05570502499401</c:v>
                </c:pt>
                <c:pt idx="76425">
                  <c:v>177.05802178026801</c:v>
                </c:pt>
                <c:pt idx="76426">
                  <c:v>177.06033853554101</c:v>
                </c:pt>
                <c:pt idx="76427">
                  <c:v>177.062655290815</c:v>
                </c:pt>
                <c:pt idx="76428">
                  <c:v>177.064972046088</c:v>
                </c:pt>
                <c:pt idx="76429">
                  <c:v>177.067288801362</c:v>
                </c:pt>
                <c:pt idx="76430">
                  <c:v>177.069605556635</c:v>
                </c:pt>
                <c:pt idx="76431">
                  <c:v>177.07192231190899</c:v>
                </c:pt>
                <c:pt idx="76432">
                  <c:v>177.07423906718199</c:v>
                </c:pt>
                <c:pt idx="76433">
                  <c:v>177.07655582245599</c:v>
                </c:pt>
                <c:pt idx="76434">
                  <c:v>177.07887257772899</c:v>
                </c:pt>
                <c:pt idx="76435">
                  <c:v>177.08118933300301</c:v>
                </c:pt>
                <c:pt idx="76436">
                  <c:v>177.08350608827701</c:v>
                </c:pt>
                <c:pt idx="76437">
                  <c:v>177.08582284355001</c:v>
                </c:pt>
                <c:pt idx="76438">
                  <c:v>177.088139598824</c:v>
                </c:pt>
                <c:pt idx="76439">
                  <c:v>177.090456354097</c:v>
                </c:pt>
                <c:pt idx="76440">
                  <c:v>177.092773109371</c:v>
                </c:pt>
                <c:pt idx="76441">
                  <c:v>177.095089864644</c:v>
                </c:pt>
                <c:pt idx="76442">
                  <c:v>177.09740661991799</c:v>
                </c:pt>
                <c:pt idx="76443">
                  <c:v>177.09972337519099</c:v>
                </c:pt>
                <c:pt idx="76444">
                  <c:v>177.10204013046501</c:v>
                </c:pt>
                <c:pt idx="76445">
                  <c:v>177.10435688573801</c:v>
                </c:pt>
                <c:pt idx="76446">
                  <c:v>177.10667364101201</c:v>
                </c:pt>
                <c:pt idx="76447">
                  <c:v>177.10899039628501</c:v>
                </c:pt>
                <c:pt idx="76448">
                  <c:v>177.111307151559</c:v>
                </c:pt>
                <c:pt idx="76449">
                  <c:v>177.113623906833</c:v>
                </c:pt>
                <c:pt idx="76450">
                  <c:v>177.115940662106</c:v>
                </c:pt>
                <c:pt idx="76451">
                  <c:v>177.11825741737999</c:v>
                </c:pt>
                <c:pt idx="76452">
                  <c:v>177.12057417265299</c:v>
                </c:pt>
                <c:pt idx="76453">
                  <c:v>177.12289092792699</c:v>
                </c:pt>
                <c:pt idx="76454">
                  <c:v>177.12520768319999</c:v>
                </c:pt>
                <c:pt idx="76455">
                  <c:v>177.12752443847401</c:v>
                </c:pt>
                <c:pt idx="76456">
                  <c:v>177.12984119374701</c:v>
                </c:pt>
                <c:pt idx="76457">
                  <c:v>177.13215794902101</c:v>
                </c:pt>
                <c:pt idx="76458">
                  <c:v>177.13447470429401</c:v>
                </c:pt>
                <c:pt idx="76459">
                  <c:v>177.136791459568</c:v>
                </c:pt>
                <c:pt idx="76460">
                  <c:v>177.139108214841</c:v>
                </c:pt>
                <c:pt idx="76461">
                  <c:v>177.141424970115</c:v>
                </c:pt>
                <c:pt idx="76462">
                  <c:v>177.14374172538899</c:v>
                </c:pt>
                <c:pt idx="76463">
                  <c:v>177.14605848066199</c:v>
                </c:pt>
                <c:pt idx="76464">
                  <c:v>177.14837523593599</c:v>
                </c:pt>
                <c:pt idx="76465">
                  <c:v>177.15069199120899</c:v>
                </c:pt>
                <c:pt idx="76466">
                  <c:v>177.15300874648301</c:v>
                </c:pt>
                <c:pt idx="76467">
                  <c:v>177.15532550175601</c:v>
                </c:pt>
                <c:pt idx="76468">
                  <c:v>177.15764225703001</c:v>
                </c:pt>
                <c:pt idx="76469">
                  <c:v>177.15995901230301</c:v>
                </c:pt>
                <c:pt idx="76470">
                  <c:v>177.162275767577</c:v>
                </c:pt>
                <c:pt idx="76471">
                  <c:v>177.16459252285</c:v>
                </c:pt>
                <c:pt idx="76472">
                  <c:v>177.166909278124</c:v>
                </c:pt>
                <c:pt idx="76473">
                  <c:v>177.169226033397</c:v>
                </c:pt>
                <c:pt idx="76474">
                  <c:v>177.17154278867099</c:v>
                </c:pt>
                <c:pt idx="76475">
                  <c:v>177.17385954394501</c:v>
                </c:pt>
                <c:pt idx="76476">
                  <c:v>177.17617629921801</c:v>
                </c:pt>
                <c:pt idx="76477">
                  <c:v>177.17849305449201</c:v>
                </c:pt>
                <c:pt idx="76478">
                  <c:v>177.18080980976501</c:v>
                </c:pt>
                <c:pt idx="76479">
                  <c:v>177.183126565039</c:v>
                </c:pt>
                <c:pt idx="76480">
                  <c:v>177.185443320312</c:v>
                </c:pt>
                <c:pt idx="76481">
                  <c:v>177.187760075586</c:v>
                </c:pt>
                <c:pt idx="76482">
                  <c:v>177.190076830859</c:v>
                </c:pt>
                <c:pt idx="76483">
                  <c:v>177.19239358613299</c:v>
                </c:pt>
                <c:pt idx="76484">
                  <c:v>177.19471034140599</c:v>
                </c:pt>
                <c:pt idx="76485">
                  <c:v>177.19702709667999</c:v>
                </c:pt>
                <c:pt idx="76486">
                  <c:v>177.19934385195401</c:v>
                </c:pt>
                <c:pt idx="76487">
                  <c:v>177.20166060722701</c:v>
                </c:pt>
                <c:pt idx="76488">
                  <c:v>177.20397736250101</c:v>
                </c:pt>
                <c:pt idx="76489">
                  <c:v>177.20629411777401</c:v>
                </c:pt>
                <c:pt idx="76490">
                  <c:v>177.208610873048</c:v>
                </c:pt>
                <c:pt idx="76491">
                  <c:v>177.210927628321</c:v>
                </c:pt>
                <c:pt idx="76492">
                  <c:v>177.213244383595</c:v>
                </c:pt>
                <c:pt idx="76493">
                  <c:v>177.215561138868</c:v>
                </c:pt>
                <c:pt idx="76494">
                  <c:v>177.21787789414199</c:v>
                </c:pt>
                <c:pt idx="76495">
                  <c:v>177.22019464941499</c:v>
                </c:pt>
                <c:pt idx="76496">
                  <c:v>177.22251140468899</c:v>
                </c:pt>
                <c:pt idx="76497">
                  <c:v>177.22482815996199</c:v>
                </c:pt>
                <c:pt idx="76498">
                  <c:v>177.22714491523601</c:v>
                </c:pt>
                <c:pt idx="76499">
                  <c:v>177.22946167051001</c:v>
                </c:pt>
                <c:pt idx="76500">
                  <c:v>177.23177842578301</c:v>
                </c:pt>
                <c:pt idx="76501">
                  <c:v>177.234095181057</c:v>
                </c:pt>
                <c:pt idx="76502">
                  <c:v>177.23641193633</c:v>
                </c:pt>
                <c:pt idx="76503">
                  <c:v>177.238728691604</c:v>
                </c:pt>
                <c:pt idx="76504">
                  <c:v>177.241045446877</c:v>
                </c:pt>
                <c:pt idx="76505">
                  <c:v>177.24336220215099</c:v>
                </c:pt>
                <c:pt idx="76506">
                  <c:v>177.24567895742399</c:v>
                </c:pt>
                <c:pt idx="76507">
                  <c:v>177.24799571269801</c:v>
                </c:pt>
                <c:pt idx="76508">
                  <c:v>177.25031246797101</c:v>
                </c:pt>
                <c:pt idx="76509">
                  <c:v>177.25262922324501</c:v>
                </c:pt>
                <c:pt idx="76510">
                  <c:v>177.25494597851801</c:v>
                </c:pt>
                <c:pt idx="76511">
                  <c:v>177.257262733792</c:v>
                </c:pt>
                <c:pt idx="76512">
                  <c:v>177.259579489066</c:v>
                </c:pt>
                <c:pt idx="76513">
                  <c:v>177.261896244339</c:v>
                </c:pt>
                <c:pt idx="76514">
                  <c:v>177.26421299961299</c:v>
                </c:pt>
                <c:pt idx="76515">
                  <c:v>177.26652975488599</c:v>
                </c:pt>
                <c:pt idx="76516">
                  <c:v>177.26884651015999</c:v>
                </c:pt>
                <c:pt idx="76517">
                  <c:v>177.27116326543299</c:v>
                </c:pt>
                <c:pt idx="76518">
                  <c:v>177.27348002070701</c:v>
                </c:pt>
                <c:pt idx="76519">
                  <c:v>177.27579677598001</c:v>
                </c:pt>
                <c:pt idx="76520">
                  <c:v>177.27811353125401</c:v>
                </c:pt>
                <c:pt idx="76521">
                  <c:v>177.28043028652701</c:v>
                </c:pt>
                <c:pt idx="76522">
                  <c:v>177.282747041801</c:v>
                </c:pt>
                <c:pt idx="76523">
                  <c:v>177.285063797074</c:v>
                </c:pt>
                <c:pt idx="76524">
                  <c:v>177.287380552348</c:v>
                </c:pt>
                <c:pt idx="76525">
                  <c:v>177.28969730762199</c:v>
                </c:pt>
                <c:pt idx="76526">
                  <c:v>177.29201406289499</c:v>
                </c:pt>
                <c:pt idx="76527">
                  <c:v>177.29433081816899</c:v>
                </c:pt>
                <c:pt idx="76528">
                  <c:v>177.29664757344199</c:v>
                </c:pt>
                <c:pt idx="76529">
                  <c:v>177.29896432871601</c:v>
                </c:pt>
                <c:pt idx="76530">
                  <c:v>177.30128108398901</c:v>
                </c:pt>
                <c:pt idx="76531">
                  <c:v>177.30359783926301</c:v>
                </c:pt>
                <c:pt idx="76532">
                  <c:v>177.30591459453601</c:v>
                </c:pt>
                <c:pt idx="76533">
                  <c:v>177.30823134981</c:v>
                </c:pt>
                <c:pt idx="76534">
                  <c:v>177.310548105083</c:v>
                </c:pt>
                <c:pt idx="76535">
                  <c:v>177.312864860357</c:v>
                </c:pt>
                <c:pt idx="76536">
                  <c:v>177.31518161563099</c:v>
                </c:pt>
                <c:pt idx="76537">
                  <c:v>177.31749837090399</c:v>
                </c:pt>
                <c:pt idx="76538">
                  <c:v>177.31981512617801</c:v>
                </c:pt>
                <c:pt idx="76539">
                  <c:v>177.32213188145101</c:v>
                </c:pt>
                <c:pt idx="76540">
                  <c:v>177.32444863672501</c:v>
                </c:pt>
                <c:pt idx="76541">
                  <c:v>177.32676539199801</c:v>
                </c:pt>
                <c:pt idx="76542">
                  <c:v>177.329082147272</c:v>
                </c:pt>
                <c:pt idx="76543">
                  <c:v>177.331398902545</c:v>
                </c:pt>
                <c:pt idx="76544">
                  <c:v>177.333715657819</c:v>
                </c:pt>
                <c:pt idx="76545">
                  <c:v>177.336032413092</c:v>
                </c:pt>
                <c:pt idx="76546">
                  <c:v>177.33834916836599</c:v>
                </c:pt>
                <c:pt idx="76547">
                  <c:v>177.34066592363899</c:v>
                </c:pt>
                <c:pt idx="76548">
                  <c:v>177.34298267891299</c:v>
                </c:pt>
                <c:pt idx="76549">
                  <c:v>177.34529943418701</c:v>
                </c:pt>
                <c:pt idx="76550">
                  <c:v>177.34761618946001</c:v>
                </c:pt>
                <c:pt idx="76551">
                  <c:v>177.34993294473401</c:v>
                </c:pt>
                <c:pt idx="76552">
                  <c:v>177.35224970000701</c:v>
                </c:pt>
                <c:pt idx="76553">
                  <c:v>177.354566455281</c:v>
                </c:pt>
                <c:pt idx="76554">
                  <c:v>177.356883210554</c:v>
                </c:pt>
                <c:pt idx="76555">
                  <c:v>177.359199965828</c:v>
                </c:pt>
                <c:pt idx="76556">
                  <c:v>177.361516721101</c:v>
                </c:pt>
                <c:pt idx="76557">
                  <c:v>177.36383347637499</c:v>
                </c:pt>
                <c:pt idx="76558">
                  <c:v>177.36615023164799</c:v>
                </c:pt>
                <c:pt idx="76559">
                  <c:v>177.36846698692199</c:v>
                </c:pt>
                <c:pt idx="76560">
                  <c:v>177.37078374219499</c:v>
                </c:pt>
                <c:pt idx="76561">
                  <c:v>177.37310049746901</c:v>
                </c:pt>
                <c:pt idx="76562">
                  <c:v>177.37541725274301</c:v>
                </c:pt>
                <c:pt idx="76563">
                  <c:v>177.37773400801601</c:v>
                </c:pt>
                <c:pt idx="76564">
                  <c:v>177.38005076329</c:v>
                </c:pt>
                <c:pt idx="76565">
                  <c:v>177.382367518563</c:v>
                </c:pt>
                <c:pt idx="76566">
                  <c:v>177.384684273837</c:v>
                </c:pt>
                <c:pt idx="76567">
                  <c:v>177.38700102911</c:v>
                </c:pt>
                <c:pt idx="76568">
                  <c:v>177.38931778438399</c:v>
                </c:pt>
                <c:pt idx="76569">
                  <c:v>177.39163453965699</c:v>
                </c:pt>
                <c:pt idx="76570">
                  <c:v>177.39395129493101</c:v>
                </c:pt>
                <c:pt idx="76571">
                  <c:v>177.39626805020399</c:v>
                </c:pt>
                <c:pt idx="76572">
                  <c:v>177.39858480547801</c:v>
                </c:pt>
                <c:pt idx="76573">
                  <c:v>177.400901560752</c:v>
                </c:pt>
                <c:pt idx="76574">
                  <c:v>177.403218316025</c:v>
                </c:pt>
                <c:pt idx="76575">
                  <c:v>177.405535071299</c:v>
                </c:pt>
                <c:pt idx="76576">
                  <c:v>177.407851826572</c:v>
                </c:pt>
                <c:pt idx="76577">
                  <c:v>177.41016858184599</c:v>
                </c:pt>
                <c:pt idx="76578">
                  <c:v>177.41248533711899</c:v>
                </c:pt>
                <c:pt idx="76579">
                  <c:v>177.41480209239299</c:v>
                </c:pt>
                <c:pt idx="76580">
                  <c:v>177.41711884766599</c:v>
                </c:pt>
                <c:pt idx="76581">
                  <c:v>177.41943560294001</c:v>
                </c:pt>
                <c:pt idx="76582">
                  <c:v>177.42175235821301</c:v>
                </c:pt>
                <c:pt idx="76583">
                  <c:v>177.42406911348701</c:v>
                </c:pt>
                <c:pt idx="76584">
                  <c:v>177.42638586876001</c:v>
                </c:pt>
                <c:pt idx="76585">
                  <c:v>177.428702624034</c:v>
                </c:pt>
                <c:pt idx="76586">
                  <c:v>177.431019379308</c:v>
                </c:pt>
                <c:pt idx="76587">
                  <c:v>177.433336134581</c:v>
                </c:pt>
                <c:pt idx="76588">
                  <c:v>177.43565288985499</c:v>
                </c:pt>
                <c:pt idx="76589">
                  <c:v>177.43796964512799</c:v>
                </c:pt>
                <c:pt idx="76590">
                  <c:v>177.44028640040199</c:v>
                </c:pt>
                <c:pt idx="76591">
                  <c:v>177.44260315567499</c:v>
                </c:pt>
                <c:pt idx="76592">
                  <c:v>177.44491991094901</c:v>
                </c:pt>
                <c:pt idx="76593">
                  <c:v>177.44723666622201</c:v>
                </c:pt>
                <c:pt idx="76594">
                  <c:v>177.44955342149601</c:v>
                </c:pt>
                <c:pt idx="76595">
                  <c:v>177.45187017676901</c:v>
                </c:pt>
                <c:pt idx="76596">
                  <c:v>177.454186932043</c:v>
                </c:pt>
                <c:pt idx="76597">
                  <c:v>177.456503687316</c:v>
                </c:pt>
                <c:pt idx="76598">
                  <c:v>177.45882044259</c:v>
                </c:pt>
                <c:pt idx="76599">
                  <c:v>177.46113719786399</c:v>
                </c:pt>
                <c:pt idx="76600">
                  <c:v>177.46345395313699</c:v>
                </c:pt>
                <c:pt idx="76601">
                  <c:v>177.46577070841099</c:v>
                </c:pt>
                <c:pt idx="76602">
                  <c:v>177.46808746368399</c:v>
                </c:pt>
                <c:pt idx="76603">
                  <c:v>177.47040421895801</c:v>
                </c:pt>
                <c:pt idx="76604">
                  <c:v>177.47272097423101</c:v>
                </c:pt>
                <c:pt idx="76605">
                  <c:v>177.475037729505</c:v>
                </c:pt>
                <c:pt idx="76606">
                  <c:v>177.477354484778</c:v>
                </c:pt>
                <c:pt idx="76607">
                  <c:v>177.479671240052</c:v>
                </c:pt>
                <c:pt idx="76608">
                  <c:v>177.481987995325</c:v>
                </c:pt>
                <c:pt idx="76609">
                  <c:v>177.48430475059899</c:v>
                </c:pt>
                <c:pt idx="76610">
                  <c:v>177.48662150587199</c:v>
                </c:pt>
                <c:pt idx="76611">
                  <c:v>177.48893826114599</c:v>
                </c:pt>
                <c:pt idx="76612">
                  <c:v>177.49125501642001</c:v>
                </c:pt>
                <c:pt idx="76613">
                  <c:v>177.49357177169301</c:v>
                </c:pt>
                <c:pt idx="76614">
                  <c:v>177.49588852696701</c:v>
                </c:pt>
                <c:pt idx="76615">
                  <c:v>177.49820528224001</c:v>
                </c:pt>
                <c:pt idx="76616">
                  <c:v>177.500522037514</c:v>
                </c:pt>
                <c:pt idx="76617">
                  <c:v>177.502838792787</c:v>
                </c:pt>
                <c:pt idx="76618">
                  <c:v>177.505155548061</c:v>
                </c:pt>
                <c:pt idx="76619">
                  <c:v>177.507472303334</c:v>
                </c:pt>
                <c:pt idx="76620">
                  <c:v>177.50978905860799</c:v>
                </c:pt>
                <c:pt idx="76621">
                  <c:v>177.51210581388099</c:v>
                </c:pt>
                <c:pt idx="76622">
                  <c:v>177.51442256915499</c:v>
                </c:pt>
                <c:pt idx="76623">
                  <c:v>177.51673932442901</c:v>
                </c:pt>
                <c:pt idx="76624">
                  <c:v>177.51905607970201</c:v>
                </c:pt>
                <c:pt idx="76625">
                  <c:v>177.52137283497601</c:v>
                </c:pt>
                <c:pt idx="76626">
                  <c:v>177.52368959024901</c:v>
                </c:pt>
                <c:pt idx="76627">
                  <c:v>177.526006345523</c:v>
                </c:pt>
                <c:pt idx="76628">
                  <c:v>177.528323100796</c:v>
                </c:pt>
                <c:pt idx="76629">
                  <c:v>177.53063985607</c:v>
                </c:pt>
                <c:pt idx="76630">
                  <c:v>177.532956611343</c:v>
                </c:pt>
                <c:pt idx="76631">
                  <c:v>177.53527336661699</c:v>
                </c:pt>
                <c:pt idx="76632">
                  <c:v>177.53759012188999</c:v>
                </c:pt>
                <c:pt idx="76633">
                  <c:v>177.53990687716399</c:v>
                </c:pt>
                <c:pt idx="76634">
                  <c:v>177.54222363243699</c:v>
                </c:pt>
                <c:pt idx="76635">
                  <c:v>177.54454038771101</c:v>
                </c:pt>
                <c:pt idx="76636">
                  <c:v>177.546857142985</c:v>
                </c:pt>
                <c:pt idx="76637">
                  <c:v>177.549173898258</c:v>
                </c:pt>
                <c:pt idx="76638">
                  <c:v>177.551490653532</c:v>
                </c:pt>
                <c:pt idx="76639">
                  <c:v>177.553807408805</c:v>
                </c:pt>
                <c:pt idx="76640">
                  <c:v>177.55612416407899</c:v>
                </c:pt>
                <c:pt idx="76641">
                  <c:v>177.55844091935199</c:v>
                </c:pt>
                <c:pt idx="76642">
                  <c:v>177.56075767462599</c:v>
                </c:pt>
                <c:pt idx="76643">
                  <c:v>177.56307442989899</c:v>
                </c:pt>
                <c:pt idx="76644">
                  <c:v>177.56539118517301</c:v>
                </c:pt>
                <c:pt idx="76645">
                  <c:v>177.56770794044601</c:v>
                </c:pt>
                <c:pt idx="76646">
                  <c:v>177.57002469572001</c:v>
                </c:pt>
                <c:pt idx="76647">
                  <c:v>177.57234145099301</c:v>
                </c:pt>
                <c:pt idx="76648">
                  <c:v>177.574658206267</c:v>
                </c:pt>
                <c:pt idx="76649">
                  <c:v>177.576974961541</c:v>
                </c:pt>
                <c:pt idx="76650">
                  <c:v>177.579291716814</c:v>
                </c:pt>
                <c:pt idx="76651">
                  <c:v>177.58160847208799</c:v>
                </c:pt>
                <c:pt idx="76652">
                  <c:v>177.58392522736099</c:v>
                </c:pt>
                <c:pt idx="76653">
                  <c:v>177.58624198263499</c:v>
                </c:pt>
                <c:pt idx="76654">
                  <c:v>177.58855873790799</c:v>
                </c:pt>
                <c:pt idx="76655">
                  <c:v>177.59087549318201</c:v>
                </c:pt>
                <c:pt idx="76656">
                  <c:v>177.59319224845501</c:v>
                </c:pt>
                <c:pt idx="76657">
                  <c:v>177.59550900372901</c:v>
                </c:pt>
                <c:pt idx="76658">
                  <c:v>177.59782575900201</c:v>
                </c:pt>
                <c:pt idx="76659">
                  <c:v>177.600142514276</c:v>
                </c:pt>
                <c:pt idx="76660">
                  <c:v>177.602459269549</c:v>
                </c:pt>
                <c:pt idx="76661">
                  <c:v>177.604776024823</c:v>
                </c:pt>
                <c:pt idx="76662">
                  <c:v>177.60709278009699</c:v>
                </c:pt>
                <c:pt idx="76663">
                  <c:v>177.60940953536999</c:v>
                </c:pt>
                <c:pt idx="76664">
                  <c:v>177.61172629064399</c:v>
                </c:pt>
                <c:pt idx="76665">
                  <c:v>177.61404304591699</c:v>
                </c:pt>
                <c:pt idx="76666">
                  <c:v>177.61635980119101</c:v>
                </c:pt>
                <c:pt idx="76667">
                  <c:v>177.61867655646401</c:v>
                </c:pt>
                <c:pt idx="76668">
                  <c:v>177.620993311738</c:v>
                </c:pt>
                <c:pt idx="76669">
                  <c:v>177.623310067011</c:v>
                </c:pt>
                <c:pt idx="76670">
                  <c:v>177.625626822285</c:v>
                </c:pt>
                <c:pt idx="76671">
                  <c:v>177.627943577558</c:v>
                </c:pt>
                <c:pt idx="76672">
                  <c:v>177.63026033283199</c:v>
                </c:pt>
                <c:pt idx="76673">
                  <c:v>177.63257708810599</c:v>
                </c:pt>
                <c:pt idx="76674">
                  <c:v>177.63489384337899</c:v>
                </c:pt>
                <c:pt idx="76675">
                  <c:v>177.63721059865301</c:v>
                </c:pt>
                <c:pt idx="76676">
                  <c:v>177.63952735392601</c:v>
                </c:pt>
                <c:pt idx="76677">
                  <c:v>177.64184410920001</c:v>
                </c:pt>
                <c:pt idx="76678">
                  <c:v>177.64416086447301</c:v>
                </c:pt>
                <c:pt idx="76679">
                  <c:v>177.646477619747</c:v>
                </c:pt>
                <c:pt idx="76680">
                  <c:v>177.64879437502</c:v>
                </c:pt>
                <c:pt idx="76681">
                  <c:v>177.651111130294</c:v>
                </c:pt>
                <c:pt idx="76682">
                  <c:v>177.653427885567</c:v>
                </c:pt>
                <c:pt idx="76683">
                  <c:v>177.65574464084099</c:v>
                </c:pt>
                <c:pt idx="76684">
                  <c:v>177.65806139611399</c:v>
                </c:pt>
                <c:pt idx="76685">
                  <c:v>177.66037815138799</c:v>
                </c:pt>
                <c:pt idx="76686">
                  <c:v>177.66269490666201</c:v>
                </c:pt>
                <c:pt idx="76687">
                  <c:v>177.66501166193501</c:v>
                </c:pt>
                <c:pt idx="76688">
                  <c:v>177.66732841720901</c:v>
                </c:pt>
                <c:pt idx="76689">
                  <c:v>177.66964517248201</c:v>
                </c:pt>
                <c:pt idx="76690">
                  <c:v>177.671961927756</c:v>
                </c:pt>
                <c:pt idx="76691">
                  <c:v>177.674278683029</c:v>
                </c:pt>
                <c:pt idx="76692">
                  <c:v>177.676595438303</c:v>
                </c:pt>
                <c:pt idx="76693">
                  <c:v>177.678912193576</c:v>
                </c:pt>
                <c:pt idx="76694">
                  <c:v>177.68122894884999</c:v>
                </c:pt>
                <c:pt idx="76695">
                  <c:v>177.68354570412299</c:v>
                </c:pt>
                <c:pt idx="76696">
                  <c:v>177.68586245939699</c:v>
                </c:pt>
                <c:pt idx="76697">
                  <c:v>177.68817921466999</c:v>
                </c:pt>
                <c:pt idx="76698">
                  <c:v>177.69049596994401</c:v>
                </c:pt>
                <c:pt idx="76699">
                  <c:v>177.692812725218</c:v>
                </c:pt>
                <c:pt idx="76700">
                  <c:v>177.695129480491</c:v>
                </c:pt>
                <c:pt idx="76701">
                  <c:v>177.697446235765</c:v>
                </c:pt>
                <c:pt idx="76702">
                  <c:v>177.699762991038</c:v>
                </c:pt>
                <c:pt idx="76703">
                  <c:v>177.70207974631199</c:v>
                </c:pt>
                <c:pt idx="76704">
                  <c:v>177.70439650158499</c:v>
                </c:pt>
                <c:pt idx="76705">
                  <c:v>177.70671325685899</c:v>
                </c:pt>
                <c:pt idx="76706">
                  <c:v>177.70903001213199</c:v>
                </c:pt>
                <c:pt idx="76707">
                  <c:v>177.71134676740601</c:v>
                </c:pt>
                <c:pt idx="76708">
                  <c:v>177.71366352267901</c:v>
                </c:pt>
                <c:pt idx="76709">
                  <c:v>177.71598027795301</c:v>
                </c:pt>
                <c:pt idx="76710">
                  <c:v>177.718297033227</c:v>
                </c:pt>
                <c:pt idx="76711">
                  <c:v>177.7206137885</c:v>
                </c:pt>
                <c:pt idx="76712">
                  <c:v>177.722930543774</c:v>
                </c:pt>
                <c:pt idx="76713">
                  <c:v>177.725247299047</c:v>
                </c:pt>
                <c:pt idx="76714">
                  <c:v>177.72756405432099</c:v>
                </c:pt>
                <c:pt idx="76715">
                  <c:v>177.72988080959399</c:v>
                </c:pt>
                <c:pt idx="76716">
                  <c:v>177.73219756486799</c:v>
                </c:pt>
                <c:pt idx="76717">
                  <c:v>177.73451432014099</c:v>
                </c:pt>
                <c:pt idx="76718">
                  <c:v>177.73683107541501</c:v>
                </c:pt>
                <c:pt idx="76719">
                  <c:v>177.73914783068801</c:v>
                </c:pt>
                <c:pt idx="76720">
                  <c:v>177.74146458596201</c:v>
                </c:pt>
                <c:pt idx="76721">
                  <c:v>177.74378134123501</c:v>
                </c:pt>
                <c:pt idx="76722">
                  <c:v>177.746098096509</c:v>
                </c:pt>
                <c:pt idx="76723">
                  <c:v>177.748414851783</c:v>
                </c:pt>
                <c:pt idx="76724">
                  <c:v>177.750731607056</c:v>
                </c:pt>
                <c:pt idx="76725">
                  <c:v>177.75304836232999</c:v>
                </c:pt>
                <c:pt idx="76726">
                  <c:v>177.75536511760299</c:v>
                </c:pt>
                <c:pt idx="76727">
                  <c:v>177.75768187287699</c:v>
                </c:pt>
                <c:pt idx="76728">
                  <c:v>177.75999862814999</c:v>
                </c:pt>
                <c:pt idx="76729">
                  <c:v>177.76231538342401</c:v>
                </c:pt>
                <c:pt idx="76730">
                  <c:v>177.76463213869701</c:v>
                </c:pt>
                <c:pt idx="76731">
                  <c:v>177.766948893971</c:v>
                </c:pt>
                <c:pt idx="76732">
                  <c:v>177.76926564924401</c:v>
                </c:pt>
                <c:pt idx="76733">
                  <c:v>177.771582404518</c:v>
                </c:pt>
                <c:pt idx="76734">
                  <c:v>177.773899159791</c:v>
                </c:pt>
                <c:pt idx="76735">
                  <c:v>177.77621591506499</c:v>
                </c:pt>
                <c:pt idx="76736">
                  <c:v>177.77853267033899</c:v>
                </c:pt>
                <c:pt idx="76737">
                  <c:v>177.78084942561199</c:v>
                </c:pt>
                <c:pt idx="76738">
                  <c:v>177.78316618088601</c:v>
                </c:pt>
                <c:pt idx="76739">
                  <c:v>177.78548293615901</c:v>
                </c:pt>
                <c:pt idx="76740">
                  <c:v>177.78779969143301</c:v>
                </c:pt>
                <c:pt idx="76741">
                  <c:v>177.79011644670601</c:v>
                </c:pt>
                <c:pt idx="76742">
                  <c:v>177.79243320198</c:v>
                </c:pt>
                <c:pt idx="76743">
                  <c:v>177.794749957253</c:v>
                </c:pt>
                <c:pt idx="76744">
                  <c:v>177.797066712527</c:v>
                </c:pt>
                <c:pt idx="76745">
                  <c:v>177.7993834678</c:v>
                </c:pt>
                <c:pt idx="76746">
                  <c:v>177.80170022307399</c:v>
                </c:pt>
                <c:pt idx="76747">
                  <c:v>177.80401697834699</c:v>
                </c:pt>
                <c:pt idx="76748">
                  <c:v>177.80633373362099</c:v>
                </c:pt>
                <c:pt idx="76749">
                  <c:v>177.80865048889501</c:v>
                </c:pt>
                <c:pt idx="76750">
                  <c:v>177.81096724416801</c:v>
                </c:pt>
                <c:pt idx="76751">
                  <c:v>177.81328399944201</c:v>
                </c:pt>
                <c:pt idx="76752">
                  <c:v>177.81560075471501</c:v>
                </c:pt>
                <c:pt idx="76753">
                  <c:v>177.817917509989</c:v>
                </c:pt>
                <c:pt idx="76754">
                  <c:v>177.820234265262</c:v>
                </c:pt>
                <c:pt idx="76755">
                  <c:v>177.822551020536</c:v>
                </c:pt>
                <c:pt idx="76756">
                  <c:v>177.824867775809</c:v>
                </c:pt>
                <c:pt idx="76757">
                  <c:v>177.82718453108299</c:v>
                </c:pt>
                <c:pt idx="76758">
                  <c:v>177.82950128635599</c:v>
                </c:pt>
                <c:pt idx="76759">
                  <c:v>177.83181804162999</c:v>
                </c:pt>
                <c:pt idx="76760">
                  <c:v>177.83413479690401</c:v>
                </c:pt>
                <c:pt idx="76761">
                  <c:v>177.83645155217701</c:v>
                </c:pt>
                <c:pt idx="76762">
                  <c:v>177.83876830745101</c:v>
                </c:pt>
                <c:pt idx="76763">
                  <c:v>177.84108506272401</c:v>
                </c:pt>
                <c:pt idx="76764">
                  <c:v>177.843401817998</c:v>
                </c:pt>
                <c:pt idx="76765">
                  <c:v>177.845718573271</c:v>
                </c:pt>
                <c:pt idx="76766">
                  <c:v>177.848035328545</c:v>
                </c:pt>
                <c:pt idx="76767">
                  <c:v>177.850352083818</c:v>
                </c:pt>
                <c:pt idx="76768">
                  <c:v>177.85266883909199</c:v>
                </c:pt>
                <c:pt idx="76769">
                  <c:v>177.85498559436499</c:v>
                </c:pt>
                <c:pt idx="76770">
                  <c:v>177.85730234963901</c:v>
                </c:pt>
                <c:pt idx="76771">
                  <c:v>177.85961910491201</c:v>
                </c:pt>
                <c:pt idx="76772">
                  <c:v>177.86193586018601</c:v>
                </c:pt>
                <c:pt idx="76773">
                  <c:v>177.86425261546</c:v>
                </c:pt>
                <c:pt idx="76774">
                  <c:v>177.866569370733</c:v>
                </c:pt>
                <c:pt idx="76775">
                  <c:v>177.868886126007</c:v>
                </c:pt>
                <c:pt idx="76776">
                  <c:v>177.87120288128</c:v>
                </c:pt>
                <c:pt idx="76777">
                  <c:v>177.87351963655399</c:v>
                </c:pt>
                <c:pt idx="76778">
                  <c:v>177.87583639182699</c:v>
                </c:pt>
                <c:pt idx="76779">
                  <c:v>177.87815314710099</c:v>
                </c:pt>
                <c:pt idx="76780">
                  <c:v>177.88046990237399</c:v>
                </c:pt>
                <c:pt idx="76781">
                  <c:v>177.88278665764801</c:v>
                </c:pt>
                <c:pt idx="76782">
                  <c:v>177.88510341292101</c:v>
                </c:pt>
                <c:pt idx="76783">
                  <c:v>177.88742016819501</c:v>
                </c:pt>
                <c:pt idx="76784">
                  <c:v>177.88973692346801</c:v>
                </c:pt>
                <c:pt idx="76785">
                  <c:v>177.892053678742</c:v>
                </c:pt>
                <c:pt idx="76786">
                  <c:v>177.894370434016</c:v>
                </c:pt>
                <c:pt idx="76787">
                  <c:v>177.896687189289</c:v>
                </c:pt>
                <c:pt idx="76788">
                  <c:v>177.89900394456299</c:v>
                </c:pt>
                <c:pt idx="76789">
                  <c:v>177.90132069983599</c:v>
                </c:pt>
                <c:pt idx="76790">
                  <c:v>177.90363745510999</c:v>
                </c:pt>
                <c:pt idx="76791">
                  <c:v>177.90595421038299</c:v>
                </c:pt>
                <c:pt idx="76792">
                  <c:v>177.90827096565701</c:v>
                </c:pt>
                <c:pt idx="76793">
                  <c:v>177.91058772093001</c:v>
                </c:pt>
                <c:pt idx="76794">
                  <c:v>177.91290447620401</c:v>
                </c:pt>
                <c:pt idx="76795">
                  <c:v>177.91522123147701</c:v>
                </c:pt>
                <c:pt idx="76796">
                  <c:v>177.917537986751</c:v>
                </c:pt>
                <c:pt idx="76797">
                  <c:v>177.919854742024</c:v>
                </c:pt>
                <c:pt idx="76798">
                  <c:v>177.922171497298</c:v>
                </c:pt>
                <c:pt idx="76799">
                  <c:v>177.92448825257199</c:v>
                </c:pt>
                <c:pt idx="76800">
                  <c:v>177.92680500784499</c:v>
                </c:pt>
                <c:pt idx="76801">
                  <c:v>177.92912176311901</c:v>
                </c:pt>
                <c:pt idx="76802">
                  <c:v>177.93143851839201</c:v>
                </c:pt>
                <c:pt idx="76803">
                  <c:v>177.93375527366601</c:v>
                </c:pt>
                <c:pt idx="76804">
                  <c:v>177.93607202893901</c:v>
                </c:pt>
                <c:pt idx="76805">
                  <c:v>177.938388784213</c:v>
                </c:pt>
                <c:pt idx="76806">
                  <c:v>177.940705539486</c:v>
                </c:pt>
                <c:pt idx="76807">
                  <c:v>177.94302229476</c:v>
                </c:pt>
                <c:pt idx="76808">
                  <c:v>177.945339050033</c:v>
                </c:pt>
                <c:pt idx="76809">
                  <c:v>177.94765580530699</c:v>
                </c:pt>
                <c:pt idx="76810">
                  <c:v>177.94997256058099</c:v>
                </c:pt>
                <c:pt idx="76811">
                  <c:v>177.95228931585399</c:v>
                </c:pt>
                <c:pt idx="76812">
                  <c:v>177.95460607112801</c:v>
                </c:pt>
                <c:pt idx="76813">
                  <c:v>177.95692282640101</c:v>
                </c:pt>
                <c:pt idx="76814">
                  <c:v>177.95923958167501</c:v>
                </c:pt>
                <c:pt idx="76815">
                  <c:v>177.96155633694801</c:v>
                </c:pt>
                <c:pt idx="76816">
                  <c:v>177.963873092222</c:v>
                </c:pt>
                <c:pt idx="76817">
                  <c:v>177.966189847495</c:v>
                </c:pt>
                <c:pt idx="76818">
                  <c:v>177.968506602769</c:v>
                </c:pt>
                <c:pt idx="76819">
                  <c:v>177.970823358042</c:v>
                </c:pt>
                <c:pt idx="76820">
                  <c:v>177.97314011331599</c:v>
                </c:pt>
                <c:pt idx="76821">
                  <c:v>177.97545686858899</c:v>
                </c:pt>
                <c:pt idx="76822">
                  <c:v>177.97777362386299</c:v>
                </c:pt>
                <c:pt idx="76823">
                  <c:v>177.98009037913701</c:v>
                </c:pt>
                <c:pt idx="76824">
                  <c:v>177.98240713441001</c:v>
                </c:pt>
                <c:pt idx="76825">
                  <c:v>177.98472388968401</c:v>
                </c:pt>
                <c:pt idx="76826">
                  <c:v>177.98704064495701</c:v>
                </c:pt>
                <c:pt idx="76827">
                  <c:v>177.989357400231</c:v>
                </c:pt>
                <c:pt idx="76828">
                  <c:v>177.991674155504</c:v>
                </c:pt>
                <c:pt idx="76829">
                  <c:v>177.993990910778</c:v>
                </c:pt>
                <c:pt idx="76830">
                  <c:v>177.996307666051</c:v>
                </c:pt>
                <c:pt idx="76831">
                  <c:v>177.99862442132499</c:v>
                </c:pt>
                <c:pt idx="76832">
                  <c:v>178.00094117659799</c:v>
                </c:pt>
                <c:pt idx="76833">
                  <c:v>178.00325793187201</c:v>
                </c:pt>
                <c:pt idx="76834">
                  <c:v>178.00557468714501</c:v>
                </c:pt>
                <c:pt idx="76835">
                  <c:v>178.00789144241901</c:v>
                </c:pt>
                <c:pt idx="76836">
                  <c:v>178.010208197693</c:v>
                </c:pt>
                <c:pt idx="76837">
                  <c:v>178.012524952966</c:v>
                </c:pt>
                <c:pt idx="76838">
                  <c:v>178.01484170824</c:v>
                </c:pt>
                <c:pt idx="76839">
                  <c:v>178.017158463513</c:v>
                </c:pt>
                <c:pt idx="76840">
                  <c:v>178.01947521878699</c:v>
                </c:pt>
                <c:pt idx="76841">
                  <c:v>178.02179197405999</c:v>
                </c:pt>
                <c:pt idx="76842">
                  <c:v>178.02410872933399</c:v>
                </c:pt>
                <c:pt idx="76843">
                  <c:v>178.02642548460699</c:v>
                </c:pt>
                <c:pt idx="76844">
                  <c:v>178.02874223988101</c:v>
                </c:pt>
                <c:pt idx="76845">
                  <c:v>178.03105899515401</c:v>
                </c:pt>
                <c:pt idx="76846">
                  <c:v>178.03337575042801</c:v>
                </c:pt>
                <c:pt idx="76847">
                  <c:v>178.035692505702</c:v>
                </c:pt>
                <c:pt idx="76848">
                  <c:v>178.038009260975</c:v>
                </c:pt>
                <c:pt idx="76849">
                  <c:v>178.040326016249</c:v>
                </c:pt>
                <c:pt idx="76850">
                  <c:v>178.042642771522</c:v>
                </c:pt>
                <c:pt idx="76851">
                  <c:v>178.04495952679599</c:v>
                </c:pt>
                <c:pt idx="76852">
                  <c:v>178.04727628206899</c:v>
                </c:pt>
                <c:pt idx="76853">
                  <c:v>178.04959303734299</c:v>
                </c:pt>
                <c:pt idx="76854">
                  <c:v>178.05190979261599</c:v>
                </c:pt>
                <c:pt idx="76855">
                  <c:v>178.05422654789001</c:v>
                </c:pt>
                <c:pt idx="76856">
                  <c:v>178.05654330316301</c:v>
                </c:pt>
                <c:pt idx="76857">
                  <c:v>178.05886005843701</c:v>
                </c:pt>
                <c:pt idx="76858">
                  <c:v>178.06117681371001</c:v>
                </c:pt>
                <c:pt idx="76859">
                  <c:v>178.063493568984</c:v>
                </c:pt>
                <c:pt idx="76860">
                  <c:v>178.065810324258</c:v>
                </c:pt>
                <c:pt idx="76861">
                  <c:v>178.068127079531</c:v>
                </c:pt>
                <c:pt idx="76862">
                  <c:v>178.07044383480499</c:v>
                </c:pt>
                <c:pt idx="76863">
                  <c:v>178.07276059007799</c:v>
                </c:pt>
                <c:pt idx="76864">
                  <c:v>178.07507734535201</c:v>
                </c:pt>
                <c:pt idx="76865">
                  <c:v>178.07739410062501</c:v>
                </c:pt>
                <c:pt idx="76866">
                  <c:v>178.07971085589901</c:v>
                </c:pt>
                <c:pt idx="76867">
                  <c:v>178.08202761117201</c:v>
                </c:pt>
                <c:pt idx="76868">
                  <c:v>178.084344366446</c:v>
                </c:pt>
                <c:pt idx="76869">
                  <c:v>178.086661121719</c:v>
                </c:pt>
                <c:pt idx="76870">
                  <c:v>178.088977876993</c:v>
                </c:pt>
                <c:pt idx="76871">
                  <c:v>178.091294632266</c:v>
                </c:pt>
                <c:pt idx="76872">
                  <c:v>178.09361138753999</c:v>
                </c:pt>
                <c:pt idx="76873">
                  <c:v>178.09592814281399</c:v>
                </c:pt>
                <c:pt idx="76874">
                  <c:v>178.09824489808699</c:v>
                </c:pt>
                <c:pt idx="76875">
                  <c:v>178.10056165336101</c:v>
                </c:pt>
                <c:pt idx="76876">
                  <c:v>178.10287840863401</c:v>
                </c:pt>
                <c:pt idx="76877">
                  <c:v>178.10519516390801</c:v>
                </c:pt>
                <c:pt idx="76878">
                  <c:v>178.10751191918101</c:v>
                </c:pt>
                <c:pt idx="76879">
                  <c:v>178.109828674455</c:v>
                </c:pt>
                <c:pt idx="76880">
                  <c:v>178.112145429728</c:v>
                </c:pt>
                <c:pt idx="76881">
                  <c:v>178.114462185002</c:v>
                </c:pt>
                <c:pt idx="76882">
                  <c:v>178.116778940275</c:v>
                </c:pt>
                <c:pt idx="76883">
                  <c:v>178.11909569554899</c:v>
                </c:pt>
                <c:pt idx="76884">
                  <c:v>178.12141245082199</c:v>
                </c:pt>
                <c:pt idx="76885">
                  <c:v>178.12372920609599</c:v>
                </c:pt>
                <c:pt idx="76886">
                  <c:v>178.12604596137001</c:v>
                </c:pt>
                <c:pt idx="76887">
                  <c:v>178.12836271664301</c:v>
                </c:pt>
                <c:pt idx="76888">
                  <c:v>178.13067947191701</c:v>
                </c:pt>
                <c:pt idx="76889">
                  <c:v>178.13299622719001</c:v>
                </c:pt>
                <c:pt idx="76890">
                  <c:v>178.135312982464</c:v>
                </c:pt>
                <c:pt idx="76891">
                  <c:v>178.137629737737</c:v>
                </c:pt>
                <c:pt idx="76892">
                  <c:v>178.139946493011</c:v>
                </c:pt>
                <c:pt idx="76893">
                  <c:v>178.142263248284</c:v>
                </c:pt>
                <c:pt idx="76894">
                  <c:v>178.14458000355799</c:v>
                </c:pt>
                <c:pt idx="76895">
                  <c:v>178.14689675883099</c:v>
                </c:pt>
                <c:pt idx="76896">
                  <c:v>178.14921351410501</c:v>
                </c:pt>
                <c:pt idx="76897">
                  <c:v>178.15153026937901</c:v>
                </c:pt>
                <c:pt idx="76898">
                  <c:v>178.15384702465201</c:v>
                </c:pt>
                <c:pt idx="76899">
                  <c:v>178.156163779926</c:v>
                </c:pt>
                <c:pt idx="76900">
                  <c:v>178.158480535199</c:v>
                </c:pt>
                <c:pt idx="76901">
                  <c:v>178.160797290473</c:v>
                </c:pt>
                <c:pt idx="76902">
                  <c:v>178.163114045746</c:v>
                </c:pt>
                <c:pt idx="76903">
                  <c:v>178.16543080101999</c:v>
                </c:pt>
                <c:pt idx="76904">
                  <c:v>178.16774755629299</c:v>
                </c:pt>
                <c:pt idx="76905">
                  <c:v>178.17006431156699</c:v>
                </c:pt>
                <c:pt idx="76906">
                  <c:v>178.17238106683999</c:v>
                </c:pt>
                <c:pt idx="76907">
                  <c:v>178.17469782211401</c:v>
                </c:pt>
                <c:pt idx="76908">
                  <c:v>178.17701457738701</c:v>
                </c:pt>
                <c:pt idx="76909">
                  <c:v>178.17933133266101</c:v>
                </c:pt>
                <c:pt idx="76910">
                  <c:v>178.181648087935</c:v>
                </c:pt>
                <c:pt idx="76911">
                  <c:v>178.183964843208</c:v>
                </c:pt>
                <c:pt idx="76912">
                  <c:v>178.186281598482</c:v>
                </c:pt>
                <c:pt idx="76913">
                  <c:v>178.188598353755</c:v>
                </c:pt>
                <c:pt idx="76914">
                  <c:v>178.19091510902899</c:v>
                </c:pt>
                <c:pt idx="76915">
                  <c:v>178.19323186430199</c:v>
                </c:pt>
                <c:pt idx="76916">
                  <c:v>178.19554861957599</c:v>
                </c:pt>
                <c:pt idx="76917">
                  <c:v>178.19786537484899</c:v>
                </c:pt>
                <c:pt idx="76918">
                  <c:v>178.20018213012301</c:v>
                </c:pt>
                <c:pt idx="76919">
                  <c:v>178.20249888539601</c:v>
                </c:pt>
                <c:pt idx="76920">
                  <c:v>178.20481564067001</c:v>
                </c:pt>
                <c:pt idx="76921">
                  <c:v>178.20713239594301</c:v>
                </c:pt>
                <c:pt idx="76922">
                  <c:v>178.209449151217</c:v>
                </c:pt>
                <c:pt idx="76923">
                  <c:v>178.211765906491</c:v>
                </c:pt>
                <c:pt idx="76924">
                  <c:v>178.214082661764</c:v>
                </c:pt>
                <c:pt idx="76925">
                  <c:v>178.21639941703799</c:v>
                </c:pt>
                <c:pt idx="76926">
                  <c:v>178.21871617231099</c:v>
                </c:pt>
                <c:pt idx="76927">
                  <c:v>178.22103292758499</c:v>
                </c:pt>
                <c:pt idx="76928">
                  <c:v>178.22334968285799</c:v>
                </c:pt>
                <c:pt idx="76929">
                  <c:v>178.22566643813201</c:v>
                </c:pt>
                <c:pt idx="76930">
                  <c:v>178.22798319340501</c:v>
                </c:pt>
                <c:pt idx="76931">
                  <c:v>178.230299948679</c:v>
                </c:pt>
                <c:pt idx="76932">
                  <c:v>178.232616703952</c:v>
                </c:pt>
                <c:pt idx="76933">
                  <c:v>178.234933459226</c:v>
                </c:pt>
                <c:pt idx="76934">
                  <c:v>178.237250214499</c:v>
                </c:pt>
                <c:pt idx="76935">
                  <c:v>178.23956696977299</c:v>
                </c:pt>
                <c:pt idx="76936">
                  <c:v>178.24188372504699</c:v>
                </c:pt>
                <c:pt idx="76937">
                  <c:v>178.24420048031999</c:v>
                </c:pt>
                <c:pt idx="76938">
                  <c:v>178.24651723559401</c:v>
                </c:pt>
                <c:pt idx="76939">
                  <c:v>178.24883399086701</c:v>
                </c:pt>
                <c:pt idx="76940">
                  <c:v>178.25115074614101</c:v>
                </c:pt>
                <c:pt idx="76941">
                  <c:v>178.25346750141401</c:v>
                </c:pt>
                <c:pt idx="76942">
                  <c:v>178.255784256688</c:v>
                </c:pt>
                <c:pt idx="76943">
                  <c:v>178.258101011961</c:v>
                </c:pt>
                <c:pt idx="76944">
                  <c:v>178.260417767235</c:v>
                </c:pt>
                <c:pt idx="76945">
                  <c:v>178.262734522508</c:v>
                </c:pt>
                <c:pt idx="76946">
                  <c:v>178.26505127778199</c:v>
                </c:pt>
                <c:pt idx="76947">
                  <c:v>178.26736803305599</c:v>
                </c:pt>
                <c:pt idx="76948">
                  <c:v>178.26968478832899</c:v>
                </c:pt>
                <c:pt idx="76949">
                  <c:v>178.27200154360301</c:v>
                </c:pt>
                <c:pt idx="76950">
                  <c:v>178.27431829887601</c:v>
                </c:pt>
                <c:pt idx="76951">
                  <c:v>178.27663505415001</c:v>
                </c:pt>
                <c:pt idx="76952">
                  <c:v>178.27895180942301</c:v>
                </c:pt>
                <c:pt idx="76953">
                  <c:v>178.281268564697</c:v>
                </c:pt>
                <c:pt idx="76954">
                  <c:v>178.28358531997</c:v>
                </c:pt>
                <c:pt idx="76955">
                  <c:v>178.285902075244</c:v>
                </c:pt>
                <c:pt idx="76956">
                  <c:v>178.288218830517</c:v>
                </c:pt>
                <c:pt idx="76957">
                  <c:v>178.29053558579099</c:v>
                </c:pt>
                <c:pt idx="76958">
                  <c:v>178.29285234106399</c:v>
                </c:pt>
                <c:pt idx="76959">
                  <c:v>178.29516909633799</c:v>
                </c:pt>
                <c:pt idx="76960">
                  <c:v>178.29748585161201</c:v>
                </c:pt>
                <c:pt idx="76961">
                  <c:v>178.29980260688501</c:v>
                </c:pt>
                <c:pt idx="76962">
                  <c:v>178.302119362159</c:v>
                </c:pt>
                <c:pt idx="76963">
                  <c:v>178.304436117432</c:v>
                </c:pt>
                <c:pt idx="76964">
                  <c:v>178.306752872706</c:v>
                </c:pt>
                <c:pt idx="76965">
                  <c:v>178.309069627979</c:v>
                </c:pt>
                <c:pt idx="76966">
                  <c:v>178.31138638325299</c:v>
                </c:pt>
                <c:pt idx="76967">
                  <c:v>178.31370313852599</c:v>
                </c:pt>
                <c:pt idx="76968">
                  <c:v>178.31601989379999</c:v>
                </c:pt>
                <c:pt idx="76969">
                  <c:v>178.31833664907299</c:v>
                </c:pt>
                <c:pt idx="76970">
                  <c:v>178.32065340434701</c:v>
                </c:pt>
                <c:pt idx="76971">
                  <c:v>178.32297015962001</c:v>
                </c:pt>
                <c:pt idx="76972">
                  <c:v>178.32528691489401</c:v>
                </c:pt>
                <c:pt idx="76973">
                  <c:v>178.327603670168</c:v>
                </c:pt>
                <c:pt idx="76974">
                  <c:v>178.329920425441</c:v>
                </c:pt>
                <c:pt idx="76975">
                  <c:v>178.332237180715</c:v>
                </c:pt>
                <c:pt idx="76976">
                  <c:v>178.334553935988</c:v>
                </c:pt>
                <c:pt idx="76977">
                  <c:v>178.33687069126199</c:v>
                </c:pt>
                <c:pt idx="76978">
                  <c:v>178.33918744653499</c:v>
                </c:pt>
                <c:pt idx="76979">
                  <c:v>178.34150420180899</c:v>
                </c:pt>
                <c:pt idx="76980">
                  <c:v>178.34382095708199</c:v>
                </c:pt>
                <c:pt idx="76981">
                  <c:v>178.34613771235601</c:v>
                </c:pt>
                <c:pt idx="76982">
                  <c:v>178.34845446762901</c:v>
                </c:pt>
                <c:pt idx="76983">
                  <c:v>178.35077122290301</c:v>
                </c:pt>
                <c:pt idx="76984">
                  <c:v>178.353087978177</c:v>
                </c:pt>
                <c:pt idx="76985">
                  <c:v>178.35540473345</c:v>
                </c:pt>
                <c:pt idx="76986">
                  <c:v>178.357721488724</c:v>
                </c:pt>
                <c:pt idx="76987">
                  <c:v>178.360038243997</c:v>
                </c:pt>
                <c:pt idx="76988">
                  <c:v>178.36235499927099</c:v>
                </c:pt>
                <c:pt idx="76989">
                  <c:v>178.36467175454399</c:v>
                </c:pt>
                <c:pt idx="76990">
                  <c:v>178.36698850981799</c:v>
                </c:pt>
                <c:pt idx="76991">
                  <c:v>178.36930526509099</c:v>
                </c:pt>
                <c:pt idx="76992">
                  <c:v>178.37162202036501</c:v>
                </c:pt>
                <c:pt idx="76993">
                  <c:v>178.37393877563801</c:v>
                </c:pt>
                <c:pt idx="76994">
                  <c:v>178.376255530912</c:v>
                </c:pt>
                <c:pt idx="76995">
                  <c:v>178.378572286185</c:v>
                </c:pt>
                <c:pt idx="76996">
                  <c:v>178.380889041459</c:v>
                </c:pt>
                <c:pt idx="76997">
                  <c:v>178.38320579673299</c:v>
                </c:pt>
                <c:pt idx="76998">
                  <c:v>178.38552255200599</c:v>
                </c:pt>
                <c:pt idx="76999">
                  <c:v>178.38783930727999</c:v>
                </c:pt>
                <c:pt idx="77000">
                  <c:v>178.39015606255299</c:v>
                </c:pt>
                <c:pt idx="77001">
                  <c:v>178.39247281782701</c:v>
                </c:pt>
                <c:pt idx="77002">
                  <c:v>178.39478957310001</c:v>
                </c:pt>
                <c:pt idx="77003">
                  <c:v>178.39710632837401</c:v>
                </c:pt>
                <c:pt idx="77004">
                  <c:v>178.39942308364701</c:v>
                </c:pt>
                <c:pt idx="77005">
                  <c:v>178.401739838921</c:v>
                </c:pt>
                <c:pt idx="77006">
                  <c:v>178.404056594194</c:v>
                </c:pt>
                <c:pt idx="77007">
                  <c:v>178.406373349468</c:v>
                </c:pt>
                <c:pt idx="77008">
                  <c:v>178.408690104741</c:v>
                </c:pt>
                <c:pt idx="77009">
                  <c:v>178.41100686001499</c:v>
                </c:pt>
                <c:pt idx="77010">
                  <c:v>178.41332361528899</c:v>
                </c:pt>
                <c:pt idx="77011">
                  <c:v>178.41564037056199</c:v>
                </c:pt>
                <c:pt idx="77012">
                  <c:v>178.41795712583601</c:v>
                </c:pt>
                <c:pt idx="77013">
                  <c:v>178.42027388110901</c:v>
                </c:pt>
                <c:pt idx="77014">
                  <c:v>178.42259063638301</c:v>
                </c:pt>
                <c:pt idx="77015">
                  <c:v>178.42490739165601</c:v>
                </c:pt>
                <c:pt idx="77016">
                  <c:v>178.42722414693</c:v>
                </c:pt>
                <c:pt idx="77017">
                  <c:v>178.429540902203</c:v>
                </c:pt>
                <c:pt idx="77018">
                  <c:v>178.431857657477</c:v>
                </c:pt>
                <c:pt idx="77019">
                  <c:v>178.43417441275</c:v>
                </c:pt>
                <c:pt idx="77020">
                  <c:v>178.43649116802399</c:v>
                </c:pt>
                <c:pt idx="77021">
                  <c:v>178.43880792329699</c:v>
                </c:pt>
                <c:pt idx="77022">
                  <c:v>178.44112467857099</c:v>
                </c:pt>
                <c:pt idx="77023">
                  <c:v>178.44344143384501</c:v>
                </c:pt>
                <c:pt idx="77024">
                  <c:v>178.44575818911801</c:v>
                </c:pt>
                <c:pt idx="77025">
                  <c:v>178.448074944392</c:v>
                </c:pt>
                <c:pt idx="77026">
                  <c:v>178.450391699665</c:v>
                </c:pt>
                <c:pt idx="77027">
                  <c:v>178.452708454939</c:v>
                </c:pt>
                <c:pt idx="77028">
                  <c:v>178.455025210212</c:v>
                </c:pt>
                <c:pt idx="77029">
                  <c:v>178.45734196548599</c:v>
                </c:pt>
                <c:pt idx="77030">
                  <c:v>178.45965872075899</c:v>
                </c:pt>
                <c:pt idx="77031">
                  <c:v>178.46197547603299</c:v>
                </c:pt>
                <c:pt idx="77032">
                  <c:v>178.46429223130599</c:v>
                </c:pt>
                <c:pt idx="77033">
                  <c:v>178.46660898658001</c:v>
                </c:pt>
                <c:pt idx="77034">
                  <c:v>178.46892574185401</c:v>
                </c:pt>
                <c:pt idx="77035">
                  <c:v>178.47124249712701</c:v>
                </c:pt>
                <c:pt idx="77036">
                  <c:v>178.473559252401</c:v>
                </c:pt>
                <c:pt idx="77037">
                  <c:v>178.475876007674</c:v>
                </c:pt>
                <c:pt idx="77038">
                  <c:v>178.478192762948</c:v>
                </c:pt>
                <c:pt idx="77039">
                  <c:v>178.480509518221</c:v>
                </c:pt>
                <c:pt idx="77040">
                  <c:v>178.48282627349499</c:v>
                </c:pt>
                <c:pt idx="77041">
                  <c:v>178.48514302876799</c:v>
                </c:pt>
                <c:pt idx="77042">
                  <c:v>178.48745978404199</c:v>
                </c:pt>
                <c:pt idx="77043">
                  <c:v>178.48977653931499</c:v>
                </c:pt>
                <c:pt idx="77044">
                  <c:v>178.49209329458901</c:v>
                </c:pt>
                <c:pt idx="77045">
                  <c:v>178.49441004986201</c:v>
                </c:pt>
                <c:pt idx="77046">
                  <c:v>178.49672680513601</c:v>
                </c:pt>
                <c:pt idx="77047">
                  <c:v>178.49904356041</c:v>
                </c:pt>
                <c:pt idx="77048">
                  <c:v>178.501360315683</c:v>
                </c:pt>
                <c:pt idx="77049">
                  <c:v>178.503677070957</c:v>
                </c:pt>
                <c:pt idx="77050">
                  <c:v>178.50599382623</c:v>
                </c:pt>
                <c:pt idx="77051">
                  <c:v>178.50831058150399</c:v>
                </c:pt>
                <c:pt idx="77052">
                  <c:v>178.51062733677699</c:v>
                </c:pt>
                <c:pt idx="77053">
                  <c:v>178.51294409205099</c:v>
                </c:pt>
                <c:pt idx="77054">
                  <c:v>178.51526084732399</c:v>
                </c:pt>
                <c:pt idx="77055">
                  <c:v>178.51757760259801</c:v>
                </c:pt>
                <c:pt idx="77056">
                  <c:v>178.51989435787101</c:v>
                </c:pt>
                <c:pt idx="77057">
                  <c:v>178.522211113145</c:v>
                </c:pt>
                <c:pt idx="77058">
                  <c:v>178.52452786841801</c:v>
                </c:pt>
                <c:pt idx="77059">
                  <c:v>178.526844623692</c:v>
                </c:pt>
                <c:pt idx="77060">
                  <c:v>178.52916137896599</c:v>
                </c:pt>
                <c:pt idx="77061">
                  <c:v>178.53147813423899</c:v>
                </c:pt>
                <c:pt idx="77062">
                  <c:v>178.53379488951299</c:v>
                </c:pt>
                <c:pt idx="77063">
                  <c:v>178.53611164478599</c:v>
                </c:pt>
                <c:pt idx="77064">
                  <c:v>178.53842840006001</c:v>
                </c:pt>
                <c:pt idx="77065">
                  <c:v>178.54074515533301</c:v>
                </c:pt>
                <c:pt idx="77066">
                  <c:v>178.54306191060701</c:v>
                </c:pt>
                <c:pt idx="77067">
                  <c:v>178.54537866588001</c:v>
                </c:pt>
                <c:pt idx="77068">
                  <c:v>178.547695421154</c:v>
                </c:pt>
                <c:pt idx="77069">
                  <c:v>178.550012176427</c:v>
                </c:pt>
                <c:pt idx="77070">
                  <c:v>178.552328931701</c:v>
                </c:pt>
                <c:pt idx="77071">
                  <c:v>178.554645686974</c:v>
                </c:pt>
                <c:pt idx="77072">
                  <c:v>178.55696244224799</c:v>
                </c:pt>
                <c:pt idx="77073">
                  <c:v>178.55927919752199</c:v>
                </c:pt>
                <c:pt idx="77074">
                  <c:v>178.56159595279499</c:v>
                </c:pt>
                <c:pt idx="77075">
                  <c:v>178.56391270806901</c:v>
                </c:pt>
                <c:pt idx="77076">
                  <c:v>178.56622946334201</c:v>
                </c:pt>
                <c:pt idx="77077">
                  <c:v>178.56854621861601</c:v>
                </c:pt>
                <c:pt idx="77078">
                  <c:v>178.57086297388901</c:v>
                </c:pt>
                <c:pt idx="77079">
                  <c:v>178.573179729163</c:v>
                </c:pt>
                <c:pt idx="77080">
                  <c:v>178.575496484436</c:v>
                </c:pt>
                <c:pt idx="77081">
                  <c:v>178.57781323971</c:v>
                </c:pt>
                <c:pt idx="77082">
                  <c:v>178.580129994983</c:v>
                </c:pt>
                <c:pt idx="77083">
                  <c:v>178.58244675025699</c:v>
                </c:pt>
                <c:pt idx="77084">
                  <c:v>178.58476350553099</c:v>
                </c:pt>
                <c:pt idx="77085">
                  <c:v>178.58708026080399</c:v>
                </c:pt>
                <c:pt idx="77086">
                  <c:v>178.58939701607801</c:v>
                </c:pt>
                <c:pt idx="77087">
                  <c:v>178.59171377135101</c:v>
                </c:pt>
                <c:pt idx="77088">
                  <c:v>178.594030526625</c:v>
                </c:pt>
                <c:pt idx="77089">
                  <c:v>178.59634728189801</c:v>
                </c:pt>
                <c:pt idx="77090">
                  <c:v>178.598664037172</c:v>
                </c:pt>
                <c:pt idx="77091">
                  <c:v>178.600980792445</c:v>
                </c:pt>
                <c:pt idx="77092">
                  <c:v>178.603297547719</c:v>
                </c:pt>
                <c:pt idx="77093">
                  <c:v>178.605614302992</c:v>
                </c:pt>
                <c:pt idx="77094">
                  <c:v>178.60793105826599</c:v>
                </c:pt>
                <c:pt idx="77095">
                  <c:v>178.61024781353899</c:v>
                </c:pt>
                <c:pt idx="77096">
                  <c:v>178.61256456881301</c:v>
                </c:pt>
                <c:pt idx="77097">
                  <c:v>178.61488132408701</c:v>
                </c:pt>
                <c:pt idx="77098">
                  <c:v>178.61719807936001</c:v>
                </c:pt>
                <c:pt idx="77099">
                  <c:v>178.619514834634</c:v>
                </c:pt>
                <c:pt idx="77100">
                  <c:v>178.621831589907</c:v>
                </c:pt>
                <c:pt idx="77101">
                  <c:v>178.624148345181</c:v>
                </c:pt>
                <c:pt idx="77102">
                  <c:v>178.626465100454</c:v>
                </c:pt>
                <c:pt idx="77103">
                  <c:v>178.62878185572799</c:v>
                </c:pt>
                <c:pt idx="77104">
                  <c:v>178.63109861100099</c:v>
                </c:pt>
                <c:pt idx="77105">
                  <c:v>178.63341536627499</c:v>
                </c:pt>
                <c:pt idx="77106">
                  <c:v>178.63573212154799</c:v>
                </c:pt>
                <c:pt idx="77107">
                  <c:v>178.63804887682201</c:v>
                </c:pt>
                <c:pt idx="77108">
                  <c:v>178.64036563209501</c:v>
                </c:pt>
                <c:pt idx="77109">
                  <c:v>178.64268238736901</c:v>
                </c:pt>
                <c:pt idx="77110">
                  <c:v>178.644999142643</c:v>
                </c:pt>
                <c:pt idx="77111">
                  <c:v>178.647315897916</c:v>
                </c:pt>
                <c:pt idx="77112">
                  <c:v>178.64963265319</c:v>
                </c:pt>
                <c:pt idx="77113">
                  <c:v>178.651949408463</c:v>
                </c:pt>
                <c:pt idx="77114">
                  <c:v>178.65426616373699</c:v>
                </c:pt>
                <c:pt idx="77115">
                  <c:v>178.65658291900999</c:v>
                </c:pt>
                <c:pt idx="77116">
                  <c:v>178.65889967428399</c:v>
                </c:pt>
                <c:pt idx="77117">
                  <c:v>178.66121642955699</c:v>
                </c:pt>
                <c:pt idx="77118">
                  <c:v>178.66353318483101</c:v>
                </c:pt>
                <c:pt idx="77119">
                  <c:v>178.66584994010401</c:v>
                </c:pt>
                <c:pt idx="77120">
                  <c:v>178.66816669537801</c:v>
                </c:pt>
                <c:pt idx="77121">
                  <c:v>178.670483450652</c:v>
                </c:pt>
                <c:pt idx="77122">
                  <c:v>178.672800205925</c:v>
                </c:pt>
                <c:pt idx="77123">
                  <c:v>178.675116961199</c:v>
                </c:pt>
                <c:pt idx="77124">
                  <c:v>178.677433716472</c:v>
                </c:pt>
                <c:pt idx="77125">
                  <c:v>178.67975047174599</c:v>
                </c:pt>
                <c:pt idx="77126">
                  <c:v>178.68206722701899</c:v>
                </c:pt>
                <c:pt idx="77127">
                  <c:v>178.68438398229301</c:v>
                </c:pt>
                <c:pt idx="77128">
                  <c:v>178.68670073756601</c:v>
                </c:pt>
                <c:pt idx="77129">
                  <c:v>178.68901749284001</c:v>
                </c:pt>
                <c:pt idx="77130">
                  <c:v>178.69133424811301</c:v>
                </c:pt>
                <c:pt idx="77131">
                  <c:v>178.693651003387</c:v>
                </c:pt>
                <c:pt idx="77132">
                  <c:v>178.69596775866</c:v>
                </c:pt>
                <c:pt idx="77133">
                  <c:v>178.698284513934</c:v>
                </c:pt>
                <c:pt idx="77134">
                  <c:v>178.70060126920799</c:v>
                </c:pt>
                <c:pt idx="77135">
                  <c:v>178.70291802448099</c:v>
                </c:pt>
                <c:pt idx="77136">
                  <c:v>178.70523477975499</c:v>
                </c:pt>
                <c:pt idx="77137">
                  <c:v>178.70755153502799</c:v>
                </c:pt>
                <c:pt idx="77138">
                  <c:v>178.70986829030201</c:v>
                </c:pt>
                <c:pt idx="77139">
                  <c:v>178.71218504557501</c:v>
                </c:pt>
                <c:pt idx="77140">
                  <c:v>178.71450180084901</c:v>
                </c:pt>
                <c:pt idx="77141">
                  <c:v>178.71681855612201</c:v>
                </c:pt>
                <c:pt idx="77142">
                  <c:v>178.719135311396</c:v>
                </c:pt>
                <c:pt idx="77143">
                  <c:v>178.721452066669</c:v>
                </c:pt>
                <c:pt idx="77144">
                  <c:v>178.723768821943</c:v>
                </c:pt>
                <c:pt idx="77145">
                  <c:v>178.726085577216</c:v>
                </c:pt>
                <c:pt idx="77146">
                  <c:v>178.72840233248999</c:v>
                </c:pt>
                <c:pt idx="77147">
                  <c:v>178.73071908776399</c:v>
                </c:pt>
                <c:pt idx="77148">
                  <c:v>178.73303584303699</c:v>
                </c:pt>
                <c:pt idx="77149">
                  <c:v>178.73535259831101</c:v>
                </c:pt>
                <c:pt idx="77150">
                  <c:v>178.73766935358401</c:v>
                </c:pt>
                <c:pt idx="77151">
                  <c:v>178.73998610885801</c:v>
                </c:pt>
                <c:pt idx="77152">
                  <c:v>178.74230286413101</c:v>
                </c:pt>
                <c:pt idx="77153">
                  <c:v>178.744619619405</c:v>
                </c:pt>
                <c:pt idx="77154">
                  <c:v>178.746936374678</c:v>
                </c:pt>
                <c:pt idx="77155">
                  <c:v>178.749253129952</c:v>
                </c:pt>
                <c:pt idx="77156">
                  <c:v>178.751569885225</c:v>
                </c:pt>
                <c:pt idx="77157">
                  <c:v>178.75388664049899</c:v>
                </c:pt>
                <c:pt idx="77158">
                  <c:v>178.75620339577199</c:v>
                </c:pt>
                <c:pt idx="77159">
                  <c:v>178.75852015104601</c:v>
                </c:pt>
                <c:pt idx="77160">
                  <c:v>178.76083690632001</c:v>
                </c:pt>
                <c:pt idx="77161">
                  <c:v>178.76315366159301</c:v>
                </c:pt>
                <c:pt idx="77162">
                  <c:v>178.765470416867</c:v>
                </c:pt>
                <c:pt idx="77163">
                  <c:v>178.76778717214</c:v>
                </c:pt>
                <c:pt idx="77164">
                  <c:v>178.770103927414</c:v>
                </c:pt>
                <c:pt idx="77165">
                  <c:v>178.772420682687</c:v>
                </c:pt>
                <c:pt idx="77166">
                  <c:v>178.77473743796099</c:v>
                </c:pt>
                <c:pt idx="77167">
                  <c:v>178.77705419323399</c:v>
                </c:pt>
                <c:pt idx="77168">
                  <c:v>178.77937094850799</c:v>
                </c:pt>
                <c:pt idx="77169">
                  <c:v>178.78168770378099</c:v>
                </c:pt>
                <c:pt idx="77170">
                  <c:v>178.78400445905501</c:v>
                </c:pt>
                <c:pt idx="77171">
                  <c:v>178.78632121432901</c:v>
                </c:pt>
                <c:pt idx="77172">
                  <c:v>178.78863796960201</c:v>
                </c:pt>
                <c:pt idx="77173">
                  <c:v>178.790954724876</c:v>
                </c:pt>
                <c:pt idx="77174">
                  <c:v>178.793271480149</c:v>
                </c:pt>
                <c:pt idx="77175">
                  <c:v>178.795588235423</c:v>
                </c:pt>
                <c:pt idx="77176">
                  <c:v>178.797904990696</c:v>
                </c:pt>
                <c:pt idx="77177">
                  <c:v>178.80022174596999</c:v>
                </c:pt>
                <c:pt idx="77178">
                  <c:v>178.80253850124299</c:v>
                </c:pt>
                <c:pt idx="77179">
                  <c:v>178.80485525651699</c:v>
                </c:pt>
                <c:pt idx="77180">
                  <c:v>178.80717201178999</c:v>
                </c:pt>
                <c:pt idx="77181">
                  <c:v>178.80948876706401</c:v>
                </c:pt>
                <c:pt idx="77182">
                  <c:v>178.81180552233701</c:v>
                </c:pt>
                <c:pt idx="77183">
                  <c:v>178.81412227761101</c:v>
                </c:pt>
                <c:pt idx="77184">
                  <c:v>178.816439032885</c:v>
                </c:pt>
                <c:pt idx="77185">
                  <c:v>178.818755788158</c:v>
                </c:pt>
                <c:pt idx="77186">
                  <c:v>178.821072543432</c:v>
                </c:pt>
                <c:pt idx="77187">
                  <c:v>178.823389298705</c:v>
                </c:pt>
                <c:pt idx="77188">
                  <c:v>178.82570605397899</c:v>
                </c:pt>
                <c:pt idx="77189">
                  <c:v>178.82802280925199</c:v>
                </c:pt>
                <c:pt idx="77190">
                  <c:v>178.83033956452601</c:v>
                </c:pt>
                <c:pt idx="77191">
                  <c:v>178.83265631979901</c:v>
                </c:pt>
                <c:pt idx="77192">
                  <c:v>178.83497307507301</c:v>
                </c:pt>
                <c:pt idx="77193">
                  <c:v>178.83728983034601</c:v>
                </c:pt>
                <c:pt idx="77194">
                  <c:v>178.83960658562</c:v>
                </c:pt>
                <c:pt idx="77195">
                  <c:v>178.841923340893</c:v>
                </c:pt>
                <c:pt idx="77196">
                  <c:v>178.844240096167</c:v>
                </c:pt>
                <c:pt idx="77197">
                  <c:v>178.84655685144099</c:v>
                </c:pt>
                <c:pt idx="77198">
                  <c:v>178.84887360671399</c:v>
                </c:pt>
                <c:pt idx="77199">
                  <c:v>178.85119036198799</c:v>
                </c:pt>
                <c:pt idx="77200">
                  <c:v>178.85350711726099</c:v>
                </c:pt>
                <c:pt idx="77201">
                  <c:v>178.85582387253501</c:v>
                </c:pt>
                <c:pt idx="77202">
                  <c:v>178.85814062780801</c:v>
                </c:pt>
                <c:pt idx="77203">
                  <c:v>178.86045738308201</c:v>
                </c:pt>
                <c:pt idx="77204">
                  <c:v>178.86277413835501</c:v>
                </c:pt>
                <c:pt idx="77205">
                  <c:v>178.865090893629</c:v>
                </c:pt>
                <c:pt idx="77206">
                  <c:v>178.867407648902</c:v>
                </c:pt>
                <c:pt idx="77207">
                  <c:v>178.869724404176</c:v>
                </c:pt>
                <c:pt idx="77208">
                  <c:v>178.872041159449</c:v>
                </c:pt>
                <c:pt idx="77209">
                  <c:v>178.87435791472299</c:v>
                </c:pt>
                <c:pt idx="77210">
                  <c:v>178.87667466999699</c:v>
                </c:pt>
                <c:pt idx="77211">
                  <c:v>178.87899142526999</c:v>
                </c:pt>
                <c:pt idx="77212">
                  <c:v>178.88130818054401</c:v>
                </c:pt>
                <c:pt idx="77213">
                  <c:v>178.88362493581701</c:v>
                </c:pt>
                <c:pt idx="77214">
                  <c:v>178.88594169109101</c:v>
                </c:pt>
                <c:pt idx="77215">
                  <c:v>178.88825844636401</c:v>
                </c:pt>
                <c:pt idx="77216">
                  <c:v>178.890575201638</c:v>
                </c:pt>
                <c:pt idx="77217">
                  <c:v>178.892891956911</c:v>
                </c:pt>
                <c:pt idx="77218">
                  <c:v>178.895208712185</c:v>
                </c:pt>
                <c:pt idx="77219">
                  <c:v>178.897525467458</c:v>
                </c:pt>
                <c:pt idx="77220">
                  <c:v>178.89984222273199</c:v>
                </c:pt>
                <c:pt idx="77221">
                  <c:v>178.90215897800601</c:v>
                </c:pt>
                <c:pt idx="77222">
                  <c:v>178.90447573327901</c:v>
                </c:pt>
                <c:pt idx="77223">
                  <c:v>178.90679248855301</c:v>
                </c:pt>
                <c:pt idx="77224">
                  <c:v>178.90910924382601</c:v>
                </c:pt>
                <c:pt idx="77225">
                  <c:v>178.9114259991</c:v>
                </c:pt>
                <c:pt idx="77226">
                  <c:v>178.913742754373</c:v>
                </c:pt>
                <c:pt idx="77227">
                  <c:v>178.916059509647</c:v>
                </c:pt>
                <c:pt idx="77228">
                  <c:v>178.91837626492</c:v>
                </c:pt>
                <c:pt idx="77229">
                  <c:v>178.92069302019399</c:v>
                </c:pt>
                <c:pt idx="77230">
                  <c:v>178.92300977546699</c:v>
                </c:pt>
                <c:pt idx="77231">
                  <c:v>178.92532653074099</c:v>
                </c:pt>
                <c:pt idx="77232">
                  <c:v>178.92764328601399</c:v>
                </c:pt>
                <c:pt idx="77233">
                  <c:v>178.92996004128801</c:v>
                </c:pt>
                <c:pt idx="77234">
                  <c:v>178.93227679656201</c:v>
                </c:pt>
                <c:pt idx="77235">
                  <c:v>178.93459355183501</c:v>
                </c:pt>
                <c:pt idx="77236">
                  <c:v>178.936910307109</c:v>
                </c:pt>
                <c:pt idx="77237">
                  <c:v>178.939227062382</c:v>
                </c:pt>
                <c:pt idx="77238">
                  <c:v>178.941543817656</c:v>
                </c:pt>
                <c:pt idx="77239">
                  <c:v>178.943860572929</c:v>
                </c:pt>
                <c:pt idx="77240">
                  <c:v>178.94617732820299</c:v>
                </c:pt>
                <c:pt idx="77241">
                  <c:v>178.94849408347599</c:v>
                </c:pt>
                <c:pt idx="77242">
                  <c:v>178.95081083874999</c:v>
                </c:pt>
                <c:pt idx="77243">
                  <c:v>178.95312759402299</c:v>
                </c:pt>
                <c:pt idx="77244">
                  <c:v>178.95544434929701</c:v>
                </c:pt>
                <c:pt idx="77245">
                  <c:v>178.95776110457001</c:v>
                </c:pt>
                <c:pt idx="77246">
                  <c:v>178.96007785984401</c:v>
                </c:pt>
                <c:pt idx="77247">
                  <c:v>178.962394615118</c:v>
                </c:pt>
                <c:pt idx="77248">
                  <c:v>178.964711370391</c:v>
                </c:pt>
                <c:pt idx="77249">
                  <c:v>178.967028125665</c:v>
                </c:pt>
                <c:pt idx="77250">
                  <c:v>178.969344880938</c:v>
                </c:pt>
                <c:pt idx="77251">
                  <c:v>178.97166163621199</c:v>
                </c:pt>
                <c:pt idx="77252">
                  <c:v>178.97397839148499</c:v>
                </c:pt>
                <c:pt idx="77253">
                  <c:v>178.97629514675901</c:v>
                </c:pt>
                <c:pt idx="77254">
                  <c:v>178.97861190203199</c:v>
                </c:pt>
                <c:pt idx="77255">
                  <c:v>178.98092865730601</c:v>
                </c:pt>
                <c:pt idx="77256">
                  <c:v>178.98324541257901</c:v>
                </c:pt>
                <c:pt idx="77257">
                  <c:v>178.985562167853</c:v>
                </c:pt>
                <c:pt idx="77258">
                  <c:v>178.987878923127</c:v>
                </c:pt>
                <c:pt idx="77259">
                  <c:v>178.9901956784</c:v>
                </c:pt>
                <c:pt idx="77260">
                  <c:v>178.99251243367399</c:v>
                </c:pt>
                <c:pt idx="77261">
                  <c:v>178.99482918894699</c:v>
                </c:pt>
                <c:pt idx="77262">
                  <c:v>178.99714594422099</c:v>
                </c:pt>
                <c:pt idx="77263">
                  <c:v>178.99946269949399</c:v>
                </c:pt>
                <c:pt idx="77264">
                  <c:v>179.00177945476801</c:v>
                </c:pt>
                <c:pt idx="77265">
                  <c:v>179.00409621004101</c:v>
                </c:pt>
                <c:pt idx="77266">
                  <c:v>179.00641296531501</c:v>
                </c:pt>
                <c:pt idx="77267">
                  <c:v>179.00872972058801</c:v>
                </c:pt>
                <c:pt idx="77268">
                  <c:v>179.011046475862</c:v>
                </c:pt>
                <c:pt idx="77269">
                  <c:v>179.013363231135</c:v>
                </c:pt>
                <c:pt idx="77270">
                  <c:v>179.015679986409</c:v>
                </c:pt>
                <c:pt idx="77271">
                  <c:v>179.01799674168299</c:v>
                </c:pt>
                <c:pt idx="77272">
                  <c:v>179.02031349695599</c:v>
                </c:pt>
                <c:pt idx="77273">
                  <c:v>179.02263025222999</c:v>
                </c:pt>
                <c:pt idx="77274">
                  <c:v>179.02494700750299</c:v>
                </c:pt>
                <c:pt idx="77275">
                  <c:v>179.02726376277701</c:v>
                </c:pt>
                <c:pt idx="77276">
                  <c:v>179.02958051805001</c:v>
                </c:pt>
                <c:pt idx="77277">
                  <c:v>179.03189727332401</c:v>
                </c:pt>
                <c:pt idx="77278">
                  <c:v>179.03421402859701</c:v>
                </c:pt>
                <c:pt idx="77279">
                  <c:v>179.036530783871</c:v>
                </c:pt>
                <c:pt idx="77280">
                  <c:v>179.038847539144</c:v>
                </c:pt>
                <c:pt idx="77281">
                  <c:v>179.041164294418</c:v>
                </c:pt>
                <c:pt idx="77282">
                  <c:v>179.043481049691</c:v>
                </c:pt>
                <c:pt idx="77283">
                  <c:v>179.04579780496499</c:v>
                </c:pt>
                <c:pt idx="77284">
                  <c:v>179.04811456023899</c:v>
                </c:pt>
                <c:pt idx="77285">
                  <c:v>179.05043131551199</c:v>
                </c:pt>
                <c:pt idx="77286">
                  <c:v>179.05274807078601</c:v>
                </c:pt>
                <c:pt idx="77287">
                  <c:v>179.05506482605901</c:v>
                </c:pt>
                <c:pt idx="77288">
                  <c:v>179.057381581333</c:v>
                </c:pt>
                <c:pt idx="77289">
                  <c:v>179.059698336606</c:v>
                </c:pt>
                <c:pt idx="77290">
                  <c:v>179.06201509188</c:v>
                </c:pt>
                <c:pt idx="77291">
                  <c:v>179.064331847153</c:v>
                </c:pt>
                <c:pt idx="77292">
                  <c:v>179.06664860242699</c:v>
                </c:pt>
                <c:pt idx="77293">
                  <c:v>179.06896535769999</c:v>
                </c:pt>
                <c:pt idx="77294">
                  <c:v>179.07128211297399</c:v>
                </c:pt>
                <c:pt idx="77295">
                  <c:v>179.07359886824699</c:v>
                </c:pt>
                <c:pt idx="77296">
                  <c:v>179.07591562352101</c:v>
                </c:pt>
                <c:pt idx="77297">
                  <c:v>179.07823237879501</c:v>
                </c:pt>
                <c:pt idx="77298">
                  <c:v>179.08054913406801</c:v>
                </c:pt>
                <c:pt idx="77299">
                  <c:v>179.082865889342</c:v>
                </c:pt>
                <c:pt idx="77300">
                  <c:v>179.085182644615</c:v>
                </c:pt>
                <c:pt idx="77301">
                  <c:v>179.087499399889</c:v>
                </c:pt>
                <c:pt idx="77302">
                  <c:v>179.089816155162</c:v>
                </c:pt>
                <c:pt idx="77303">
                  <c:v>179.09213291043599</c:v>
                </c:pt>
                <c:pt idx="77304">
                  <c:v>179.09444966570899</c:v>
                </c:pt>
                <c:pt idx="77305">
                  <c:v>179.09676642098299</c:v>
                </c:pt>
                <c:pt idx="77306">
                  <c:v>179.09908317625599</c:v>
                </c:pt>
                <c:pt idx="77307">
                  <c:v>179.10139993153001</c:v>
                </c:pt>
                <c:pt idx="77308">
                  <c:v>179.10371668680401</c:v>
                </c:pt>
                <c:pt idx="77309">
                  <c:v>179.10603344207701</c:v>
                </c:pt>
                <c:pt idx="77310">
                  <c:v>179.108350197351</c:v>
                </c:pt>
                <c:pt idx="77311">
                  <c:v>179.110666952624</c:v>
                </c:pt>
                <c:pt idx="77312">
                  <c:v>179.112983707898</c:v>
                </c:pt>
                <c:pt idx="77313">
                  <c:v>179.115300463171</c:v>
                </c:pt>
                <c:pt idx="77314">
                  <c:v>179.11761721844499</c:v>
                </c:pt>
                <c:pt idx="77315">
                  <c:v>179.11993397371799</c:v>
                </c:pt>
                <c:pt idx="77316">
                  <c:v>179.12225072899199</c:v>
                </c:pt>
                <c:pt idx="77317">
                  <c:v>179.12456748426499</c:v>
                </c:pt>
                <c:pt idx="77318">
                  <c:v>179.12688423953901</c:v>
                </c:pt>
                <c:pt idx="77319">
                  <c:v>179.12920099481201</c:v>
                </c:pt>
                <c:pt idx="77320">
                  <c:v>179.131517750086</c:v>
                </c:pt>
                <c:pt idx="77321">
                  <c:v>179.13383450536</c:v>
                </c:pt>
                <c:pt idx="77322">
                  <c:v>179.136151260633</c:v>
                </c:pt>
                <c:pt idx="77323">
                  <c:v>179.13846801590699</c:v>
                </c:pt>
                <c:pt idx="77324">
                  <c:v>179.14078477117999</c:v>
                </c:pt>
                <c:pt idx="77325">
                  <c:v>179.14310152645399</c:v>
                </c:pt>
                <c:pt idx="77326">
                  <c:v>179.14541828172699</c:v>
                </c:pt>
                <c:pt idx="77327">
                  <c:v>179.14773503700101</c:v>
                </c:pt>
                <c:pt idx="77328">
                  <c:v>179.15005179227401</c:v>
                </c:pt>
                <c:pt idx="77329">
                  <c:v>179.15236854754801</c:v>
                </c:pt>
                <c:pt idx="77330">
                  <c:v>179.15468530282101</c:v>
                </c:pt>
                <c:pt idx="77331">
                  <c:v>179.157002058095</c:v>
                </c:pt>
                <c:pt idx="77332">
                  <c:v>179.159318813368</c:v>
                </c:pt>
                <c:pt idx="77333">
                  <c:v>179.161635568642</c:v>
                </c:pt>
                <c:pt idx="77334">
                  <c:v>179.16395232391599</c:v>
                </c:pt>
                <c:pt idx="77335">
                  <c:v>179.16626907918899</c:v>
                </c:pt>
                <c:pt idx="77336">
                  <c:v>179.16858583446299</c:v>
                </c:pt>
                <c:pt idx="77337">
                  <c:v>179.17090258973599</c:v>
                </c:pt>
                <c:pt idx="77338">
                  <c:v>179.17321934501001</c:v>
                </c:pt>
                <c:pt idx="77339">
                  <c:v>179.17553610028301</c:v>
                </c:pt>
                <c:pt idx="77340">
                  <c:v>179.17785285555701</c:v>
                </c:pt>
                <c:pt idx="77341">
                  <c:v>179.18016961083001</c:v>
                </c:pt>
                <c:pt idx="77342">
                  <c:v>179.182486366104</c:v>
                </c:pt>
                <c:pt idx="77343">
                  <c:v>179.184803121377</c:v>
                </c:pt>
                <c:pt idx="77344">
                  <c:v>179.187119876651</c:v>
                </c:pt>
                <c:pt idx="77345">
                  <c:v>179.189436631924</c:v>
                </c:pt>
                <c:pt idx="77346">
                  <c:v>179.19175338719799</c:v>
                </c:pt>
                <c:pt idx="77347">
                  <c:v>179.19407014247199</c:v>
                </c:pt>
                <c:pt idx="77348">
                  <c:v>179.19638689774499</c:v>
                </c:pt>
                <c:pt idx="77349">
                  <c:v>179.19870365301901</c:v>
                </c:pt>
                <c:pt idx="77350">
                  <c:v>179.20102040829201</c:v>
                </c:pt>
                <c:pt idx="77351">
                  <c:v>179.203337163566</c:v>
                </c:pt>
                <c:pt idx="77352">
                  <c:v>179.205653918839</c:v>
                </c:pt>
                <c:pt idx="77353">
                  <c:v>179.207970674113</c:v>
                </c:pt>
                <c:pt idx="77354">
                  <c:v>179.210287429386</c:v>
                </c:pt>
                <c:pt idx="77355">
                  <c:v>179.21260418465999</c:v>
                </c:pt>
                <c:pt idx="77356">
                  <c:v>179.21492093993299</c:v>
                </c:pt>
                <c:pt idx="77357">
                  <c:v>179.21723769520699</c:v>
                </c:pt>
                <c:pt idx="77358">
                  <c:v>179.21955445048101</c:v>
                </c:pt>
                <c:pt idx="77359">
                  <c:v>179.22187120575401</c:v>
                </c:pt>
                <c:pt idx="77360">
                  <c:v>179.22418796102801</c:v>
                </c:pt>
                <c:pt idx="77361">
                  <c:v>179.22650471630101</c:v>
                </c:pt>
                <c:pt idx="77362">
                  <c:v>179.228821471575</c:v>
                </c:pt>
                <c:pt idx="77363">
                  <c:v>179.231138226848</c:v>
                </c:pt>
                <c:pt idx="77364">
                  <c:v>179.233454982122</c:v>
                </c:pt>
                <c:pt idx="77365">
                  <c:v>179.235771737395</c:v>
                </c:pt>
                <c:pt idx="77366">
                  <c:v>179.23808849266899</c:v>
                </c:pt>
                <c:pt idx="77367">
                  <c:v>179.24040524794199</c:v>
                </c:pt>
                <c:pt idx="77368">
                  <c:v>179.24272200321599</c:v>
                </c:pt>
                <c:pt idx="77369">
                  <c:v>179.24503875848899</c:v>
                </c:pt>
                <c:pt idx="77370">
                  <c:v>179.24735551376301</c:v>
                </c:pt>
                <c:pt idx="77371">
                  <c:v>179.24967226903701</c:v>
                </c:pt>
                <c:pt idx="77372">
                  <c:v>179.25198902431001</c:v>
                </c:pt>
                <c:pt idx="77373">
                  <c:v>179.254305779584</c:v>
                </c:pt>
                <c:pt idx="77374">
                  <c:v>179.256622534857</c:v>
                </c:pt>
                <c:pt idx="77375">
                  <c:v>179.258939290131</c:v>
                </c:pt>
                <c:pt idx="77376">
                  <c:v>179.261256045404</c:v>
                </c:pt>
                <c:pt idx="77377">
                  <c:v>179.26357280067799</c:v>
                </c:pt>
                <c:pt idx="77378">
                  <c:v>179.26588955595099</c:v>
                </c:pt>
                <c:pt idx="77379">
                  <c:v>179.26820631122499</c:v>
                </c:pt>
                <c:pt idx="77380">
                  <c:v>179.27052306649799</c:v>
                </c:pt>
                <c:pt idx="77381">
                  <c:v>179.27283982177201</c:v>
                </c:pt>
                <c:pt idx="77382">
                  <c:v>179.27515657704501</c:v>
                </c:pt>
                <c:pt idx="77383">
                  <c:v>179.277473332319</c:v>
                </c:pt>
                <c:pt idx="77384">
                  <c:v>179.279790087593</c:v>
                </c:pt>
                <c:pt idx="77385">
                  <c:v>179.282106842866</c:v>
                </c:pt>
                <c:pt idx="77386">
                  <c:v>179.28442359813999</c:v>
                </c:pt>
                <c:pt idx="77387">
                  <c:v>179.28674035341299</c:v>
                </c:pt>
                <c:pt idx="77388">
                  <c:v>179.28905710868699</c:v>
                </c:pt>
                <c:pt idx="77389">
                  <c:v>179.29137386395999</c:v>
                </c:pt>
                <c:pt idx="77390">
                  <c:v>179.29369061923401</c:v>
                </c:pt>
                <c:pt idx="77391">
                  <c:v>179.29600737450701</c:v>
                </c:pt>
                <c:pt idx="77392">
                  <c:v>179.29832412978101</c:v>
                </c:pt>
                <c:pt idx="77393">
                  <c:v>179.30064088505401</c:v>
                </c:pt>
                <c:pt idx="77394">
                  <c:v>179.302957640328</c:v>
                </c:pt>
                <c:pt idx="77395">
                  <c:v>179.305274395602</c:v>
                </c:pt>
                <c:pt idx="77396">
                  <c:v>179.307591150875</c:v>
                </c:pt>
                <c:pt idx="77397">
                  <c:v>179.30990790614899</c:v>
                </c:pt>
                <c:pt idx="77398">
                  <c:v>179.31222466142199</c:v>
                </c:pt>
                <c:pt idx="77399">
                  <c:v>179.31454141669599</c:v>
                </c:pt>
                <c:pt idx="77400">
                  <c:v>179.31685817196899</c:v>
                </c:pt>
                <c:pt idx="77401">
                  <c:v>179.31917492724301</c:v>
                </c:pt>
                <c:pt idx="77402">
                  <c:v>179.32149168251601</c:v>
                </c:pt>
                <c:pt idx="77403">
                  <c:v>179.32380843779001</c:v>
                </c:pt>
                <c:pt idx="77404">
                  <c:v>179.32612519306301</c:v>
                </c:pt>
                <c:pt idx="77405">
                  <c:v>179.328441948337</c:v>
                </c:pt>
                <c:pt idx="77406">
                  <c:v>179.33075870361</c:v>
                </c:pt>
                <c:pt idx="77407">
                  <c:v>179.333075458884</c:v>
                </c:pt>
                <c:pt idx="77408">
                  <c:v>179.33539221415799</c:v>
                </c:pt>
                <c:pt idx="77409">
                  <c:v>179.33770896943099</c:v>
                </c:pt>
                <c:pt idx="77410">
                  <c:v>179.34002572470499</c:v>
                </c:pt>
                <c:pt idx="77411">
                  <c:v>179.34234247997799</c:v>
                </c:pt>
                <c:pt idx="77412">
                  <c:v>179.34465923525201</c:v>
                </c:pt>
                <c:pt idx="77413">
                  <c:v>179.34697599052501</c:v>
                </c:pt>
                <c:pt idx="77414">
                  <c:v>179.349292745799</c:v>
                </c:pt>
                <c:pt idx="77415">
                  <c:v>179.35160950107201</c:v>
                </c:pt>
                <c:pt idx="77416">
                  <c:v>179.353926256346</c:v>
                </c:pt>
                <c:pt idx="77417">
                  <c:v>179.356243011619</c:v>
                </c:pt>
                <c:pt idx="77418">
                  <c:v>179.35855976689299</c:v>
                </c:pt>
                <c:pt idx="77419">
                  <c:v>179.360876522166</c:v>
                </c:pt>
                <c:pt idx="77420">
                  <c:v>179.36319327743999</c:v>
                </c:pt>
                <c:pt idx="77421">
                  <c:v>179.36551003271401</c:v>
                </c:pt>
                <c:pt idx="77422">
                  <c:v>179.36782678798701</c:v>
                </c:pt>
                <c:pt idx="77423">
                  <c:v>179.37014354326101</c:v>
                </c:pt>
                <c:pt idx="77424">
                  <c:v>179.37246029853401</c:v>
                </c:pt>
                <c:pt idx="77425">
                  <c:v>179.374777053808</c:v>
                </c:pt>
                <c:pt idx="77426">
                  <c:v>179.377093809081</c:v>
                </c:pt>
                <c:pt idx="77427">
                  <c:v>179.379410564355</c:v>
                </c:pt>
                <c:pt idx="77428">
                  <c:v>179.381727319628</c:v>
                </c:pt>
                <c:pt idx="77429">
                  <c:v>179.38404407490199</c:v>
                </c:pt>
                <c:pt idx="77430">
                  <c:v>179.38636083017499</c:v>
                </c:pt>
                <c:pt idx="77431">
                  <c:v>179.38867758544899</c:v>
                </c:pt>
                <c:pt idx="77432">
                  <c:v>179.39099434072199</c:v>
                </c:pt>
                <c:pt idx="77433">
                  <c:v>179.39331109599601</c:v>
                </c:pt>
                <c:pt idx="77434">
                  <c:v>179.39562785127001</c:v>
                </c:pt>
                <c:pt idx="77435">
                  <c:v>179.39794460654301</c:v>
                </c:pt>
                <c:pt idx="77436">
                  <c:v>179.400261361817</c:v>
                </c:pt>
                <c:pt idx="77437">
                  <c:v>179.40257811709</c:v>
                </c:pt>
                <c:pt idx="77438">
                  <c:v>179.404894872364</c:v>
                </c:pt>
                <c:pt idx="77439">
                  <c:v>179.407211627637</c:v>
                </c:pt>
                <c:pt idx="77440">
                  <c:v>179.40952838291099</c:v>
                </c:pt>
                <c:pt idx="77441">
                  <c:v>179.41184513818399</c:v>
                </c:pt>
                <c:pt idx="77442">
                  <c:v>179.41416189345799</c:v>
                </c:pt>
                <c:pt idx="77443">
                  <c:v>179.41647864873099</c:v>
                </c:pt>
                <c:pt idx="77444">
                  <c:v>179.41879540400501</c:v>
                </c:pt>
                <c:pt idx="77445">
                  <c:v>179.42111215927901</c:v>
                </c:pt>
                <c:pt idx="77446">
                  <c:v>179.42342891455201</c:v>
                </c:pt>
                <c:pt idx="77447">
                  <c:v>179.425745669826</c:v>
                </c:pt>
                <c:pt idx="77448">
                  <c:v>179.428062425099</c:v>
                </c:pt>
                <c:pt idx="77449">
                  <c:v>179.430379180373</c:v>
                </c:pt>
                <c:pt idx="77450">
                  <c:v>179.432695935646</c:v>
                </c:pt>
                <c:pt idx="77451">
                  <c:v>179.43501269091999</c:v>
                </c:pt>
                <c:pt idx="77452">
                  <c:v>179.43732944619299</c:v>
                </c:pt>
                <c:pt idx="77453">
                  <c:v>179.43964620146701</c:v>
                </c:pt>
                <c:pt idx="77454">
                  <c:v>179.44196295674001</c:v>
                </c:pt>
                <c:pt idx="77455">
                  <c:v>179.44427971201401</c:v>
                </c:pt>
                <c:pt idx="77456">
                  <c:v>179.44659646728701</c:v>
                </c:pt>
                <c:pt idx="77457">
                  <c:v>179.448913222561</c:v>
                </c:pt>
                <c:pt idx="77458">
                  <c:v>179.451229977835</c:v>
                </c:pt>
                <c:pt idx="77459">
                  <c:v>179.453546733108</c:v>
                </c:pt>
                <c:pt idx="77460">
                  <c:v>179.45586348838199</c:v>
                </c:pt>
                <c:pt idx="77461">
                  <c:v>179.45818024365499</c:v>
                </c:pt>
                <c:pt idx="77462">
                  <c:v>179.46049699892899</c:v>
                </c:pt>
                <c:pt idx="77463">
                  <c:v>179.46281375420199</c:v>
                </c:pt>
                <c:pt idx="77464">
                  <c:v>179.46513050947601</c:v>
                </c:pt>
                <c:pt idx="77465">
                  <c:v>179.46744726474901</c:v>
                </c:pt>
                <c:pt idx="77466">
                  <c:v>179.46976402002301</c:v>
                </c:pt>
                <c:pt idx="77467">
                  <c:v>179.47208077529601</c:v>
                </c:pt>
                <c:pt idx="77468">
                  <c:v>179.47439753057</c:v>
                </c:pt>
                <c:pt idx="77469">
                  <c:v>179.476714285843</c:v>
                </c:pt>
                <c:pt idx="77470">
                  <c:v>179.479031041117</c:v>
                </c:pt>
                <c:pt idx="77471">
                  <c:v>179.48134779639099</c:v>
                </c:pt>
                <c:pt idx="77472">
                  <c:v>179.48366455166399</c:v>
                </c:pt>
                <c:pt idx="77473">
                  <c:v>179.48598130693799</c:v>
                </c:pt>
                <c:pt idx="77474">
                  <c:v>179.48829806221099</c:v>
                </c:pt>
                <c:pt idx="77475">
                  <c:v>179.49061481748501</c:v>
                </c:pt>
                <c:pt idx="77476">
                  <c:v>179.49293157275801</c:v>
                </c:pt>
                <c:pt idx="77477">
                  <c:v>179.49524832803201</c:v>
                </c:pt>
                <c:pt idx="77478">
                  <c:v>179.49756508330501</c:v>
                </c:pt>
                <c:pt idx="77479">
                  <c:v>179.499881838579</c:v>
                </c:pt>
                <c:pt idx="77480">
                  <c:v>179.502198593852</c:v>
                </c:pt>
                <c:pt idx="77481">
                  <c:v>179.504515349126</c:v>
                </c:pt>
                <c:pt idx="77482">
                  <c:v>179.506832104399</c:v>
                </c:pt>
                <c:pt idx="77483">
                  <c:v>179.50914885967299</c:v>
                </c:pt>
                <c:pt idx="77484">
                  <c:v>179.51146561494701</c:v>
                </c:pt>
                <c:pt idx="77485">
                  <c:v>179.51378237022001</c:v>
                </c:pt>
                <c:pt idx="77486">
                  <c:v>179.51609912549401</c:v>
                </c:pt>
                <c:pt idx="77487">
                  <c:v>179.51841588076701</c:v>
                </c:pt>
                <c:pt idx="77488">
                  <c:v>179.520732636041</c:v>
                </c:pt>
                <c:pt idx="77489">
                  <c:v>179.523049391314</c:v>
                </c:pt>
                <c:pt idx="77490">
                  <c:v>179.525366146588</c:v>
                </c:pt>
                <c:pt idx="77491">
                  <c:v>179.527682901861</c:v>
                </c:pt>
                <c:pt idx="77492">
                  <c:v>179.52999965713499</c:v>
                </c:pt>
                <c:pt idx="77493">
                  <c:v>179.53231641240799</c:v>
                </c:pt>
                <c:pt idx="77494">
                  <c:v>179.53463316768199</c:v>
                </c:pt>
                <c:pt idx="77495">
                  <c:v>179.53694992295601</c:v>
                </c:pt>
                <c:pt idx="77496">
                  <c:v>179.53926667822901</c:v>
                </c:pt>
                <c:pt idx="77497">
                  <c:v>179.54158343350301</c:v>
                </c:pt>
                <c:pt idx="77498">
                  <c:v>179.54390018877601</c:v>
                </c:pt>
                <c:pt idx="77499">
                  <c:v>179.54621694405</c:v>
                </c:pt>
                <c:pt idx="77500">
                  <c:v>179.548533699323</c:v>
                </c:pt>
                <c:pt idx="77501">
                  <c:v>179.550850454597</c:v>
                </c:pt>
                <c:pt idx="77502">
                  <c:v>179.55316720987</c:v>
                </c:pt>
                <c:pt idx="77503">
                  <c:v>179.55548396514399</c:v>
                </c:pt>
                <c:pt idx="77504">
                  <c:v>179.55780072041699</c:v>
                </c:pt>
                <c:pt idx="77505">
                  <c:v>179.56011747569099</c:v>
                </c:pt>
                <c:pt idx="77506">
                  <c:v>179.56243423096399</c:v>
                </c:pt>
                <c:pt idx="77507">
                  <c:v>179.56475098623801</c:v>
                </c:pt>
                <c:pt idx="77508">
                  <c:v>179.56706774151201</c:v>
                </c:pt>
                <c:pt idx="77509">
                  <c:v>179.56938449678501</c:v>
                </c:pt>
                <c:pt idx="77510">
                  <c:v>179.571701252059</c:v>
                </c:pt>
                <c:pt idx="77511">
                  <c:v>179.574018007332</c:v>
                </c:pt>
                <c:pt idx="77512">
                  <c:v>179.576334762606</c:v>
                </c:pt>
                <c:pt idx="77513">
                  <c:v>179.578651517879</c:v>
                </c:pt>
                <c:pt idx="77514">
                  <c:v>179.58096827315299</c:v>
                </c:pt>
                <c:pt idx="77515">
                  <c:v>179.58328502842599</c:v>
                </c:pt>
                <c:pt idx="77516">
                  <c:v>179.58560178370001</c:v>
                </c:pt>
                <c:pt idx="77517">
                  <c:v>179.58791853897301</c:v>
                </c:pt>
                <c:pt idx="77518">
                  <c:v>179.59023529424701</c:v>
                </c:pt>
                <c:pt idx="77519">
                  <c:v>179.59255204952001</c:v>
                </c:pt>
                <c:pt idx="77520">
                  <c:v>179.594868804794</c:v>
                </c:pt>
                <c:pt idx="77521">
                  <c:v>179.597185560068</c:v>
                </c:pt>
                <c:pt idx="77522">
                  <c:v>179.599502315341</c:v>
                </c:pt>
                <c:pt idx="77523">
                  <c:v>179.60181907061499</c:v>
                </c:pt>
                <c:pt idx="77524">
                  <c:v>179.60413582588799</c:v>
                </c:pt>
                <c:pt idx="77525">
                  <c:v>179.60645258116199</c:v>
                </c:pt>
                <c:pt idx="77526">
                  <c:v>179.60876933643499</c:v>
                </c:pt>
                <c:pt idx="77527">
                  <c:v>179.61108609170901</c:v>
                </c:pt>
                <c:pt idx="77528">
                  <c:v>179.61340284698201</c:v>
                </c:pt>
                <c:pt idx="77529">
                  <c:v>179.61571960225601</c:v>
                </c:pt>
                <c:pt idx="77530">
                  <c:v>179.61803635752901</c:v>
                </c:pt>
                <c:pt idx="77531">
                  <c:v>179.620353112803</c:v>
                </c:pt>
                <c:pt idx="77532">
                  <c:v>179.622669868076</c:v>
                </c:pt>
                <c:pt idx="77533">
                  <c:v>179.62498662335</c:v>
                </c:pt>
                <c:pt idx="77534">
                  <c:v>179.62730337862399</c:v>
                </c:pt>
                <c:pt idx="77535">
                  <c:v>179.62962013389699</c:v>
                </c:pt>
                <c:pt idx="77536">
                  <c:v>179.63193688917099</c:v>
                </c:pt>
                <c:pt idx="77537">
                  <c:v>179.63425364444399</c:v>
                </c:pt>
                <c:pt idx="77538">
                  <c:v>179.63657039971801</c:v>
                </c:pt>
                <c:pt idx="77539">
                  <c:v>179.63888715499101</c:v>
                </c:pt>
                <c:pt idx="77540">
                  <c:v>179.64120391026501</c:v>
                </c:pt>
                <c:pt idx="77541">
                  <c:v>179.64352066553801</c:v>
                </c:pt>
                <c:pt idx="77542">
                  <c:v>179.645837420812</c:v>
                </c:pt>
                <c:pt idx="77543">
                  <c:v>179.648154176085</c:v>
                </c:pt>
                <c:pt idx="77544">
                  <c:v>179.650470931359</c:v>
                </c:pt>
                <c:pt idx="77545">
                  <c:v>179.65278768663299</c:v>
                </c:pt>
                <c:pt idx="77546">
                  <c:v>179.65510444190599</c:v>
                </c:pt>
                <c:pt idx="77547">
                  <c:v>179.65742119718001</c:v>
                </c:pt>
                <c:pt idx="77548">
                  <c:v>179.65973795245301</c:v>
                </c:pt>
                <c:pt idx="77549">
                  <c:v>179.66205470772701</c:v>
                </c:pt>
                <c:pt idx="77550">
                  <c:v>179.66437146300001</c:v>
                </c:pt>
                <c:pt idx="77551">
                  <c:v>179.666688218274</c:v>
                </c:pt>
                <c:pt idx="77552">
                  <c:v>179.669004973547</c:v>
                </c:pt>
                <c:pt idx="77553">
                  <c:v>179.671321728821</c:v>
                </c:pt>
                <c:pt idx="77554">
                  <c:v>179.673638484094</c:v>
                </c:pt>
                <c:pt idx="77555">
                  <c:v>179.67595523936799</c:v>
                </c:pt>
                <c:pt idx="77556">
                  <c:v>179.67827199464099</c:v>
                </c:pt>
                <c:pt idx="77557">
                  <c:v>179.68058874991499</c:v>
                </c:pt>
                <c:pt idx="77558">
                  <c:v>179.68290550518901</c:v>
                </c:pt>
                <c:pt idx="77559">
                  <c:v>179.68522226046201</c:v>
                </c:pt>
                <c:pt idx="77560">
                  <c:v>179.68753901573601</c:v>
                </c:pt>
                <c:pt idx="77561">
                  <c:v>179.68985577100901</c:v>
                </c:pt>
                <c:pt idx="77562">
                  <c:v>179.692172526283</c:v>
                </c:pt>
                <c:pt idx="77563">
                  <c:v>179.694489281556</c:v>
                </c:pt>
                <c:pt idx="77564">
                  <c:v>179.69680603683</c:v>
                </c:pt>
                <c:pt idx="77565">
                  <c:v>179.699122792103</c:v>
                </c:pt>
                <c:pt idx="77566">
                  <c:v>179.70143954737699</c:v>
                </c:pt>
                <c:pt idx="77567">
                  <c:v>179.70375630264999</c:v>
                </c:pt>
                <c:pt idx="77568">
                  <c:v>179.70607305792399</c:v>
                </c:pt>
                <c:pt idx="77569">
                  <c:v>179.70838981319699</c:v>
                </c:pt>
                <c:pt idx="77570">
                  <c:v>179.71070656847101</c:v>
                </c:pt>
                <c:pt idx="77571">
                  <c:v>179.71302332374501</c:v>
                </c:pt>
                <c:pt idx="77572">
                  <c:v>179.71534007901801</c:v>
                </c:pt>
                <c:pt idx="77573">
                  <c:v>179.717656834292</c:v>
                </c:pt>
                <c:pt idx="77574">
                  <c:v>179.719973589565</c:v>
                </c:pt>
                <c:pt idx="77575">
                  <c:v>179.722290344839</c:v>
                </c:pt>
                <c:pt idx="77576">
                  <c:v>179.724607100112</c:v>
                </c:pt>
                <c:pt idx="77577">
                  <c:v>179.72692385538599</c:v>
                </c:pt>
                <c:pt idx="77578">
                  <c:v>179.72924061065899</c:v>
                </c:pt>
                <c:pt idx="77579">
                  <c:v>179.73155736593301</c:v>
                </c:pt>
                <c:pt idx="77580">
                  <c:v>179.73387412120599</c:v>
                </c:pt>
                <c:pt idx="77581">
                  <c:v>179.73619087648001</c:v>
                </c:pt>
                <c:pt idx="77582">
                  <c:v>179.738507631754</c:v>
                </c:pt>
                <c:pt idx="77583">
                  <c:v>179.740824387027</c:v>
                </c:pt>
                <c:pt idx="77584">
                  <c:v>179.743141142301</c:v>
                </c:pt>
                <c:pt idx="77585">
                  <c:v>179.745457897574</c:v>
                </c:pt>
                <c:pt idx="77586">
                  <c:v>179.74777465284799</c:v>
                </c:pt>
                <c:pt idx="77587">
                  <c:v>179.75009140812099</c:v>
                </c:pt>
                <c:pt idx="77588">
                  <c:v>179.75240816339499</c:v>
                </c:pt>
                <c:pt idx="77589">
                  <c:v>179.75472491866799</c:v>
                </c:pt>
                <c:pt idx="77590">
                  <c:v>179.75704167394201</c:v>
                </c:pt>
                <c:pt idx="77591">
                  <c:v>179.75935842921501</c:v>
                </c:pt>
                <c:pt idx="77592">
                  <c:v>179.76167518448901</c:v>
                </c:pt>
                <c:pt idx="77593">
                  <c:v>179.76399193976201</c:v>
                </c:pt>
                <c:pt idx="77594">
                  <c:v>179.766308695036</c:v>
                </c:pt>
                <c:pt idx="77595">
                  <c:v>179.76862545031</c:v>
                </c:pt>
                <c:pt idx="77596">
                  <c:v>179.770942205583</c:v>
                </c:pt>
                <c:pt idx="77597">
                  <c:v>179.77325896085699</c:v>
                </c:pt>
                <c:pt idx="77598">
                  <c:v>179.77557571612999</c:v>
                </c:pt>
                <c:pt idx="77599">
                  <c:v>179.77789247140399</c:v>
                </c:pt>
                <c:pt idx="77600">
                  <c:v>179.78020922667699</c:v>
                </c:pt>
                <c:pt idx="77601">
                  <c:v>179.78252598195101</c:v>
                </c:pt>
                <c:pt idx="77602">
                  <c:v>179.78484273722401</c:v>
                </c:pt>
                <c:pt idx="77603">
                  <c:v>179.78715949249801</c:v>
                </c:pt>
                <c:pt idx="77604">
                  <c:v>179.78947624777101</c:v>
                </c:pt>
                <c:pt idx="77605">
                  <c:v>179.791793003045</c:v>
                </c:pt>
                <c:pt idx="77606">
                  <c:v>179.794109758318</c:v>
                </c:pt>
                <c:pt idx="77607">
                  <c:v>179.796426513592</c:v>
                </c:pt>
                <c:pt idx="77608">
                  <c:v>179.79874326886599</c:v>
                </c:pt>
                <c:pt idx="77609">
                  <c:v>179.80106002413899</c:v>
                </c:pt>
                <c:pt idx="77610">
                  <c:v>179.80337677941299</c:v>
                </c:pt>
                <c:pt idx="77611">
                  <c:v>179.80569353468599</c:v>
                </c:pt>
                <c:pt idx="77612">
                  <c:v>179.80801028996001</c:v>
                </c:pt>
                <c:pt idx="77613">
                  <c:v>179.81032704523301</c:v>
                </c:pt>
                <c:pt idx="77614">
                  <c:v>179.812643800507</c:v>
                </c:pt>
                <c:pt idx="77615">
                  <c:v>179.81496055578</c:v>
                </c:pt>
                <c:pt idx="77616">
                  <c:v>179.817277311054</c:v>
                </c:pt>
                <c:pt idx="77617">
                  <c:v>179.819594066327</c:v>
                </c:pt>
                <c:pt idx="77618">
                  <c:v>179.82191082160099</c:v>
                </c:pt>
                <c:pt idx="77619">
                  <c:v>179.82422757687399</c:v>
                </c:pt>
                <c:pt idx="77620">
                  <c:v>179.82654433214799</c:v>
                </c:pt>
                <c:pt idx="77621">
                  <c:v>179.82886108742201</c:v>
                </c:pt>
                <c:pt idx="77622">
                  <c:v>179.83117784269501</c:v>
                </c:pt>
                <c:pt idx="77623">
                  <c:v>179.83349459796901</c:v>
                </c:pt>
                <c:pt idx="77624">
                  <c:v>179.83581135324201</c:v>
                </c:pt>
                <c:pt idx="77625">
                  <c:v>179.838128108516</c:v>
                </c:pt>
                <c:pt idx="77626">
                  <c:v>179.840444863789</c:v>
                </c:pt>
                <c:pt idx="77627">
                  <c:v>179.842761619063</c:v>
                </c:pt>
                <c:pt idx="77628">
                  <c:v>179.845078374336</c:v>
                </c:pt>
                <c:pt idx="77629">
                  <c:v>179.84739512960999</c:v>
                </c:pt>
                <c:pt idx="77630">
                  <c:v>179.84971188488299</c:v>
                </c:pt>
                <c:pt idx="77631">
                  <c:v>179.85202864015699</c:v>
                </c:pt>
                <c:pt idx="77632">
                  <c:v>179.85434539543101</c:v>
                </c:pt>
                <c:pt idx="77633">
                  <c:v>179.85666215070401</c:v>
                </c:pt>
                <c:pt idx="77634">
                  <c:v>179.85897890597801</c:v>
                </c:pt>
                <c:pt idx="77635">
                  <c:v>179.86129566125101</c:v>
                </c:pt>
                <c:pt idx="77636">
                  <c:v>179.863612416525</c:v>
                </c:pt>
                <c:pt idx="77637">
                  <c:v>179.865929171798</c:v>
                </c:pt>
                <c:pt idx="77638">
                  <c:v>179.868245927072</c:v>
                </c:pt>
                <c:pt idx="77639">
                  <c:v>179.870562682345</c:v>
                </c:pt>
                <c:pt idx="77640">
                  <c:v>179.87287943761899</c:v>
                </c:pt>
                <c:pt idx="77641">
                  <c:v>179.87519619289199</c:v>
                </c:pt>
                <c:pt idx="77642">
                  <c:v>179.87751294816599</c:v>
                </c:pt>
                <c:pt idx="77643">
                  <c:v>179.87982970343899</c:v>
                </c:pt>
                <c:pt idx="77644">
                  <c:v>179.88214645871301</c:v>
                </c:pt>
                <c:pt idx="77645">
                  <c:v>179.884463213987</c:v>
                </c:pt>
                <c:pt idx="77646">
                  <c:v>179.88677996926</c:v>
                </c:pt>
                <c:pt idx="77647">
                  <c:v>179.889096724534</c:v>
                </c:pt>
                <c:pt idx="77648">
                  <c:v>179.891413479807</c:v>
                </c:pt>
                <c:pt idx="77649">
                  <c:v>179.89373023508099</c:v>
                </c:pt>
                <c:pt idx="77650">
                  <c:v>179.89604699035399</c:v>
                </c:pt>
                <c:pt idx="77651">
                  <c:v>179.89836374562799</c:v>
                </c:pt>
                <c:pt idx="77652">
                  <c:v>179.90068050090099</c:v>
                </c:pt>
                <c:pt idx="77653">
                  <c:v>179.90299725617501</c:v>
                </c:pt>
                <c:pt idx="77654">
                  <c:v>179.90531401144801</c:v>
                </c:pt>
                <c:pt idx="77655">
                  <c:v>179.90763076672201</c:v>
                </c:pt>
                <c:pt idx="77656">
                  <c:v>179.90994752199501</c:v>
                </c:pt>
                <c:pt idx="77657">
                  <c:v>179.912264277269</c:v>
                </c:pt>
                <c:pt idx="77658">
                  <c:v>179.914581032543</c:v>
                </c:pt>
                <c:pt idx="77659">
                  <c:v>179.916897787816</c:v>
                </c:pt>
                <c:pt idx="77660">
                  <c:v>179.91921454308999</c:v>
                </c:pt>
                <c:pt idx="77661">
                  <c:v>179.92153129836299</c:v>
                </c:pt>
                <c:pt idx="77662">
                  <c:v>179.92384805363699</c:v>
                </c:pt>
                <c:pt idx="77663">
                  <c:v>179.92616480890999</c:v>
                </c:pt>
                <c:pt idx="77664">
                  <c:v>179.92848156418401</c:v>
                </c:pt>
                <c:pt idx="77665">
                  <c:v>179.93079831945701</c:v>
                </c:pt>
                <c:pt idx="77666">
                  <c:v>179.93311507473101</c:v>
                </c:pt>
                <c:pt idx="77667">
                  <c:v>179.93543183000401</c:v>
                </c:pt>
                <c:pt idx="77668">
                  <c:v>179.937748585278</c:v>
                </c:pt>
                <c:pt idx="77669">
                  <c:v>179.940065340551</c:v>
                </c:pt>
                <c:pt idx="77670">
                  <c:v>179.942382095825</c:v>
                </c:pt>
                <c:pt idx="77671">
                  <c:v>179.94469885109899</c:v>
                </c:pt>
                <c:pt idx="77672">
                  <c:v>179.94701560637199</c:v>
                </c:pt>
                <c:pt idx="77673">
                  <c:v>179.94933236164599</c:v>
                </c:pt>
                <c:pt idx="77674">
                  <c:v>179.95164911691899</c:v>
                </c:pt>
                <c:pt idx="77675">
                  <c:v>179.95396587219301</c:v>
                </c:pt>
                <c:pt idx="77676">
                  <c:v>179.95628262746601</c:v>
                </c:pt>
                <c:pt idx="77677">
                  <c:v>179.95859938274</c:v>
                </c:pt>
                <c:pt idx="77678">
                  <c:v>179.960916138013</c:v>
                </c:pt>
                <c:pt idx="77679">
                  <c:v>179.963232893287</c:v>
                </c:pt>
                <c:pt idx="77680">
                  <c:v>179.96554964856</c:v>
                </c:pt>
                <c:pt idx="77681">
                  <c:v>179.96786640383399</c:v>
                </c:pt>
                <c:pt idx="77682">
                  <c:v>179.97018315910799</c:v>
                </c:pt>
                <c:pt idx="77683">
                  <c:v>179.97249991438099</c:v>
                </c:pt>
                <c:pt idx="77684">
                  <c:v>179.97481666965501</c:v>
                </c:pt>
                <c:pt idx="77685">
                  <c:v>179.97713342492801</c:v>
                </c:pt>
                <c:pt idx="77686">
                  <c:v>179.97945018020201</c:v>
                </c:pt>
                <c:pt idx="77687">
                  <c:v>179.98176693547501</c:v>
                </c:pt>
                <c:pt idx="77688">
                  <c:v>179.984083690749</c:v>
                </c:pt>
                <c:pt idx="77689">
                  <c:v>179.986400446022</c:v>
                </c:pt>
                <c:pt idx="77690">
                  <c:v>179.988717201296</c:v>
                </c:pt>
                <c:pt idx="77691">
                  <c:v>179.991033956569</c:v>
                </c:pt>
                <c:pt idx="77692">
                  <c:v>179.99335071184299</c:v>
                </c:pt>
                <c:pt idx="77693">
                  <c:v>179.99566746711599</c:v>
                </c:pt>
                <c:pt idx="77694">
                  <c:v>179.99798422238999</c:v>
                </c:pt>
                <c:pt idx="77695">
                  <c:v>180.00030097766401</c:v>
                </c:pt>
                <c:pt idx="77696">
                  <c:v>180.00261773293701</c:v>
                </c:pt>
                <c:pt idx="77697">
                  <c:v>180.00493448821101</c:v>
                </c:pt>
                <c:pt idx="77698">
                  <c:v>180.00725124348401</c:v>
                </c:pt>
                <c:pt idx="77699">
                  <c:v>180.009567998758</c:v>
                </c:pt>
                <c:pt idx="77700">
                  <c:v>180.011884754031</c:v>
                </c:pt>
                <c:pt idx="77701">
                  <c:v>180.014201509305</c:v>
                </c:pt>
                <c:pt idx="77702">
                  <c:v>180.016518264578</c:v>
                </c:pt>
                <c:pt idx="77703">
                  <c:v>180.01883501985199</c:v>
                </c:pt>
                <c:pt idx="77704">
                  <c:v>180.02115177512499</c:v>
                </c:pt>
                <c:pt idx="77705">
                  <c:v>180.02346853039899</c:v>
                </c:pt>
                <c:pt idx="77706">
                  <c:v>180.02578528567199</c:v>
                </c:pt>
                <c:pt idx="77707">
                  <c:v>180.02810204094601</c:v>
                </c:pt>
                <c:pt idx="77708">
                  <c:v>180.03041879622</c:v>
                </c:pt>
                <c:pt idx="77709">
                  <c:v>180.032735551493</c:v>
                </c:pt>
                <c:pt idx="77710">
                  <c:v>180.035052306767</c:v>
                </c:pt>
                <c:pt idx="77711">
                  <c:v>180.03736906204</c:v>
                </c:pt>
                <c:pt idx="77712">
                  <c:v>180.03968581731399</c:v>
                </c:pt>
                <c:pt idx="77713">
                  <c:v>180.04200257258699</c:v>
                </c:pt>
                <c:pt idx="77714">
                  <c:v>180.04431932786099</c:v>
                </c:pt>
                <c:pt idx="77715">
                  <c:v>180.04663608313399</c:v>
                </c:pt>
                <c:pt idx="77716">
                  <c:v>180.04895283840801</c:v>
                </c:pt>
                <c:pt idx="77717">
                  <c:v>180.05126959368101</c:v>
                </c:pt>
                <c:pt idx="77718">
                  <c:v>180.05358634895501</c:v>
                </c:pt>
                <c:pt idx="77719">
                  <c:v>180.055903104229</c:v>
                </c:pt>
                <c:pt idx="77720">
                  <c:v>180.058219859502</c:v>
                </c:pt>
                <c:pt idx="77721">
                  <c:v>180.060536614776</c:v>
                </c:pt>
                <c:pt idx="77722">
                  <c:v>180.062853370049</c:v>
                </c:pt>
                <c:pt idx="77723">
                  <c:v>180.06517012532299</c:v>
                </c:pt>
                <c:pt idx="77724">
                  <c:v>180.06748688059599</c:v>
                </c:pt>
                <c:pt idx="77725">
                  <c:v>180.06980363586999</c:v>
                </c:pt>
                <c:pt idx="77726">
                  <c:v>180.07212039114299</c:v>
                </c:pt>
                <c:pt idx="77727">
                  <c:v>180.07443714641701</c:v>
                </c:pt>
                <c:pt idx="77728">
                  <c:v>180.07675390169001</c:v>
                </c:pt>
                <c:pt idx="77729">
                  <c:v>180.07907065696401</c:v>
                </c:pt>
                <c:pt idx="77730">
                  <c:v>180.08138741223701</c:v>
                </c:pt>
                <c:pt idx="77731">
                  <c:v>180.083704167511</c:v>
                </c:pt>
                <c:pt idx="77732">
                  <c:v>180.086020922785</c:v>
                </c:pt>
                <c:pt idx="77733">
                  <c:v>180.088337678058</c:v>
                </c:pt>
                <c:pt idx="77734">
                  <c:v>180.09065443333199</c:v>
                </c:pt>
                <c:pt idx="77735">
                  <c:v>180.09297118860499</c:v>
                </c:pt>
                <c:pt idx="77736">
                  <c:v>180.09528794387899</c:v>
                </c:pt>
                <c:pt idx="77737">
                  <c:v>180.09760469915199</c:v>
                </c:pt>
                <c:pt idx="77738">
                  <c:v>180.09992145442601</c:v>
                </c:pt>
                <c:pt idx="77739">
                  <c:v>180.10223820969901</c:v>
                </c:pt>
                <c:pt idx="77740">
                  <c:v>180.104554964973</c:v>
                </c:pt>
                <c:pt idx="77741">
                  <c:v>180.106871720246</c:v>
                </c:pt>
                <c:pt idx="77742">
                  <c:v>180.10918847552</c:v>
                </c:pt>
                <c:pt idx="77743">
                  <c:v>180.111505230793</c:v>
                </c:pt>
                <c:pt idx="77744">
                  <c:v>180.11382198606699</c:v>
                </c:pt>
                <c:pt idx="77745">
                  <c:v>180.11613874134099</c:v>
                </c:pt>
                <c:pt idx="77746">
                  <c:v>180.11845549661399</c:v>
                </c:pt>
                <c:pt idx="77747">
                  <c:v>180.12077225188801</c:v>
                </c:pt>
                <c:pt idx="77748">
                  <c:v>180.12308900716101</c:v>
                </c:pt>
                <c:pt idx="77749">
                  <c:v>180.12540576243501</c:v>
                </c:pt>
                <c:pt idx="77750">
                  <c:v>180.12772251770801</c:v>
                </c:pt>
                <c:pt idx="77751">
                  <c:v>180.130039272982</c:v>
                </c:pt>
                <c:pt idx="77752">
                  <c:v>180.132356028255</c:v>
                </c:pt>
                <c:pt idx="77753">
                  <c:v>180.134672783529</c:v>
                </c:pt>
                <c:pt idx="77754">
                  <c:v>180.136989538802</c:v>
                </c:pt>
                <c:pt idx="77755">
                  <c:v>180.13930629407599</c:v>
                </c:pt>
                <c:pt idx="77756">
                  <c:v>180.14162304934899</c:v>
                </c:pt>
                <c:pt idx="77757">
                  <c:v>180.14393980462299</c:v>
                </c:pt>
                <c:pt idx="77758">
                  <c:v>180.14625655989701</c:v>
                </c:pt>
                <c:pt idx="77759">
                  <c:v>180.14857331517001</c:v>
                </c:pt>
                <c:pt idx="77760">
                  <c:v>180.15089007044401</c:v>
                </c:pt>
                <c:pt idx="77761">
                  <c:v>180.15320682571701</c:v>
                </c:pt>
                <c:pt idx="77762">
                  <c:v>180.155523580991</c:v>
                </c:pt>
                <c:pt idx="77763">
                  <c:v>180.157840336264</c:v>
                </c:pt>
                <c:pt idx="77764">
                  <c:v>180.160157091538</c:v>
                </c:pt>
                <c:pt idx="77765">
                  <c:v>180.162473846811</c:v>
                </c:pt>
                <c:pt idx="77766">
                  <c:v>180.16479060208499</c:v>
                </c:pt>
                <c:pt idx="77767">
                  <c:v>180.16710735735799</c:v>
                </c:pt>
                <c:pt idx="77768">
                  <c:v>180.16942411263199</c:v>
                </c:pt>
                <c:pt idx="77769">
                  <c:v>180.17174086790601</c:v>
                </c:pt>
                <c:pt idx="77770">
                  <c:v>180.17405762317901</c:v>
                </c:pt>
                <c:pt idx="77771">
                  <c:v>180.176374378453</c:v>
                </c:pt>
                <c:pt idx="77772">
                  <c:v>180.17869113372601</c:v>
                </c:pt>
                <c:pt idx="77773">
                  <c:v>180.181007889</c:v>
                </c:pt>
                <c:pt idx="77774">
                  <c:v>180.183324644273</c:v>
                </c:pt>
                <c:pt idx="77775">
                  <c:v>180.18564139954699</c:v>
                </c:pt>
                <c:pt idx="77776">
                  <c:v>180.18795815482</c:v>
                </c:pt>
                <c:pt idx="77777">
                  <c:v>180.19027491009399</c:v>
                </c:pt>
                <c:pt idx="77778">
                  <c:v>180.19259166536699</c:v>
                </c:pt>
                <c:pt idx="77779">
                  <c:v>180.19490842064101</c:v>
                </c:pt>
                <c:pt idx="77780">
                  <c:v>180.19722517591401</c:v>
                </c:pt>
                <c:pt idx="77781">
                  <c:v>180.19954193118801</c:v>
                </c:pt>
                <c:pt idx="77782">
                  <c:v>180.201858686462</c:v>
                </c:pt>
                <c:pt idx="77783">
                  <c:v>180.204175441735</c:v>
                </c:pt>
                <c:pt idx="77784">
                  <c:v>180.206492197009</c:v>
                </c:pt>
                <c:pt idx="77785">
                  <c:v>180.208808952282</c:v>
                </c:pt>
                <c:pt idx="77786">
                  <c:v>180.21112570755599</c:v>
                </c:pt>
                <c:pt idx="77787">
                  <c:v>180.21344246282899</c:v>
                </c:pt>
                <c:pt idx="77788">
                  <c:v>180.21575921810299</c:v>
                </c:pt>
                <c:pt idx="77789">
                  <c:v>180.21807597337599</c:v>
                </c:pt>
                <c:pt idx="77790">
                  <c:v>180.22039272865001</c:v>
                </c:pt>
                <c:pt idx="77791">
                  <c:v>180.22270948392301</c:v>
                </c:pt>
                <c:pt idx="77792">
                  <c:v>180.22502623919701</c:v>
                </c:pt>
                <c:pt idx="77793">
                  <c:v>180.22734299447001</c:v>
                </c:pt>
                <c:pt idx="77794">
                  <c:v>180.229659749744</c:v>
                </c:pt>
                <c:pt idx="77795">
                  <c:v>180.231976505018</c:v>
                </c:pt>
                <c:pt idx="77796">
                  <c:v>180.234293260291</c:v>
                </c:pt>
                <c:pt idx="77797">
                  <c:v>180.23661001556499</c:v>
                </c:pt>
                <c:pt idx="77798">
                  <c:v>180.23892677083799</c:v>
                </c:pt>
                <c:pt idx="77799">
                  <c:v>180.24124352611199</c:v>
                </c:pt>
                <c:pt idx="77800">
                  <c:v>180.24356028138499</c:v>
                </c:pt>
                <c:pt idx="77801">
                  <c:v>180.24587703665901</c:v>
                </c:pt>
                <c:pt idx="77802">
                  <c:v>180.24819379193201</c:v>
                </c:pt>
                <c:pt idx="77803">
                  <c:v>180.25051054720601</c:v>
                </c:pt>
                <c:pt idx="77804">
                  <c:v>180.25282730247901</c:v>
                </c:pt>
                <c:pt idx="77805">
                  <c:v>180.255144057753</c:v>
                </c:pt>
                <c:pt idx="77806">
                  <c:v>180.257460813026</c:v>
                </c:pt>
                <c:pt idx="77807">
                  <c:v>180.2597775683</c:v>
                </c:pt>
                <c:pt idx="77808">
                  <c:v>180.26209432357399</c:v>
                </c:pt>
                <c:pt idx="77809">
                  <c:v>180.26441107884699</c:v>
                </c:pt>
                <c:pt idx="77810">
                  <c:v>180.26672783412101</c:v>
                </c:pt>
                <c:pt idx="77811">
                  <c:v>180.26904458939401</c:v>
                </c:pt>
                <c:pt idx="77812">
                  <c:v>180.27136134466801</c:v>
                </c:pt>
                <c:pt idx="77813">
                  <c:v>180.27367809994101</c:v>
                </c:pt>
                <c:pt idx="77814">
                  <c:v>180.275994855215</c:v>
                </c:pt>
                <c:pt idx="77815">
                  <c:v>180.278311610488</c:v>
                </c:pt>
                <c:pt idx="77816">
                  <c:v>180.280628365762</c:v>
                </c:pt>
                <c:pt idx="77817">
                  <c:v>180.282945121035</c:v>
                </c:pt>
                <c:pt idx="77818">
                  <c:v>180.28526187630899</c:v>
                </c:pt>
                <c:pt idx="77819">
                  <c:v>180.28757863158299</c:v>
                </c:pt>
                <c:pt idx="77820">
                  <c:v>180.28989538685599</c:v>
                </c:pt>
                <c:pt idx="77821">
                  <c:v>180.29221214213001</c:v>
                </c:pt>
                <c:pt idx="77822">
                  <c:v>180.29452889740301</c:v>
                </c:pt>
                <c:pt idx="77823">
                  <c:v>180.29684565267701</c:v>
                </c:pt>
                <c:pt idx="77824">
                  <c:v>180.29916240795001</c:v>
                </c:pt>
                <c:pt idx="77825">
                  <c:v>180.301479163224</c:v>
                </c:pt>
                <c:pt idx="77826">
                  <c:v>180.303795918497</c:v>
                </c:pt>
                <c:pt idx="77827">
                  <c:v>180.306112673771</c:v>
                </c:pt>
                <c:pt idx="77828">
                  <c:v>180.308429429044</c:v>
                </c:pt>
                <c:pt idx="77829">
                  <c:v>180.31074618431799</c:v>
                </c:pt>
                <c:pt idx="77830">
                  <c:v>180.31306293959099</c:v>
                </c:pt>
                <c:pt idx="77831">
                  <c:v>180.31537969486499</c:v>
                </c:pt>
                <c:pt idx="77832">
                  <c:v>180.31769645013901</c:v>
                </c:pt>
                <c:pt idx="77833">
                  <c:v>180.32001320541201</c:v>
                </c:pt>
                <c:pt idx="77834">
                  <c:v>180.32232996068601</c:v>
                </c:pt>
                <c:pt idx="77835">
                  <c:v>180.32464671595901</c:v>
                </c:pt>
                <c:pt idx="77836">
                  <c:v>180.326963471233</c:v>
                </c:pt>
                <c:pt idx="77837">
                  <c:v>180.329280226506</c:v>
                </c:pt>
                <c:pt idx="77838">
                  <c:v>180.33159698178</c:v>
                </c:pt>
                <c:pt idx="77839">
                  <c:v>180.333913737053</c:v>
                </c:pt>
                <c:pt idx="77840">
                  <c:v>180.33623049232699</c:v>
                </c:pt>
                <c:pt idx="77841">
                  <c:v>180.33854724759999</c:v>
                </c:pt>
                <c:pt idx="77842">
                  <c:v>180.34086400287401</c:v>
                </c:pt>
                <c:pt idx="77843">
                  <c:v>180.34318075814701</c:v>
                </c:pt>
                <c:pt idx="77844">
                  <c:v>180.34549751342101</c:v>
                </c:pt>
                <c:pt idx="77845">
                  <c:v>180.347814268695</c:v>
                </c:pt>
                <c:pt idx="77846">
                  <c:v>180.350131023968</c:v>
                </c:pt>
                <c:pt idx="77847">
                  <c:v>180.352447779242</c:v>
                </c:pt>
                <c:pt idx="77848">
                  <c:v>180.354764534515</c:v>
                </c:pt>
                <c:pt idx="77849">
                  <c:v>180.35708128978899</c:v>
                </c:pt>
                <c:pt idx="77850">
                  <c:v>180.35939804506199</c:v>
                </c:pt>
                <c:pt idx="77851">
                  <c:v>180.36171480033599</c:v>
                </c:pt>
                <c:pt idx="77852">
                  <c:v>180.36403155560899</c:v>
                </c:pt>
                <c:pt idx="77853">
                  <c:v>180.36634831088301</c:v>
                </c:pt>
                <c:pt idx="77854">
                  <c:v>180.36866506615601</c:v>
                </c:pt>
                <c:pt idx="77855">
                  <c:v>180.37098182143001</c:v>
                </c:pt>
                <c:pt idx="77856">
                  <c:v>180.373298576704</c:v>
                </c:pt>
                <c:pt idx="77857">
                  <c:v>180.375615331977</c:v>
                </c:pt>
                <c:pt idx="77858">
                  <c:v>180.377932087251</c:v>
                </c:pt>
                <c:pt idx="77859">
                  <c:v>180.380248842524</c:v>
                </c:pt>
                <c:pt idx="77860">
                  <c:v>180.38256559779799</c:v>
                </c:pt>
                <c:pt idx="77861">
                  <c:v>180.38488235307099</c:v>
                </c:pt>
                <c:pt idx="77862">
                  <c:v>180.38719910834499</c:v>
                </c:pt>
                <c:pt idx="77863">
                  <c:v>180.38951586361799</c:v>
                </c:pt>
                <c:pt idx="77864">
                  <c:v>180.39183261889201</c:v>
                </c:pt>
                <c:pt idx="77865">
                  <c:v>180.39414937416501</c:v>
                </c:pt>
                <c:pt idx="77866">
                  <c:v>180.39646612943901</c:v>
                </c:pt>
                <c:pt idx="77867">
                  <c:v>180.39878288471201</c:v>
                </c:pt>
                <c:pt idx="77868">
                  <c:v>180.401099639986</c:v>
                </c:pt>
                <c:pt idx="77869">
                  <c:v>180.40341639526</c:v>
                </c:pt>
                <c:pt idx="77870">
                  <c:v>180.405733150533</c:v>
                </c:pt>
                <c:pt idx="77871">
                  <c:v>180.40804990580699</c:v>
                </c:pt>
                <c:pt idx="77872">
                  <c:v>180.41036666107999</c:v>
                </c:pt>
                <c:pt idx="77873">
                  <c:v>180.41268341635401</c:v>
                </c:pt>
                <c:pt idx="77874">
                  <c:v>180.41500017162701</c:v>
                </c:pt>
                <c:pt idx="77875">
                  <c:v>180.41731692690101</c:v>
                </c:pt>
                <c:pt idx="77876">
                  <c:v>180.41963368217401</c:v>
                </c:pt>
                <c:pt idx="77877">
                  <c:v>180.421950437448</c:v>
                </c:pt>
                <c:pt idx="77878">
                  <c:v>180.424267192721</c:v>
                </c:pt>
                <c:pt idx="77879">
                  <c:v>180.426583947995</c:v>
                </c:pt>
                <c:pt idx="77880">
                  <c:v>180.428900703268</c:v>
                </c:pt>
                <c:pt idx="77881">
                  <c:v>180.43121745854199</c:v>
                </c:pt>
                <c:pt idx="77882">
                  <c:v>180.43353421381599</c:v>
                </c:pt>
                <c:pt idx="77883">
                  <c:v>180.43585096908899</c:v>
                </c:pt>
                <c:pt idx="77884">
                  <c:v>180.43816772436301</c:v>
                </c:pt>
                <c:pt idx="77885">
                  <c:v>180.44048447963601</c:v>
                </c:pt>
                <c:pt idx="77886">
                  <c:v>180.44280123491001</c:v>
                </c:pt>
                <c:pt idx="77887">
                  <c:v>180.44511799018301</c:v>
                </c:pt>
                <c:pt idx="77888">
                  <c:v>180.447434745457</c:v>
                </c:pt>
                <c:pt idx="77889">
                  <c:v>180.44975150073</c:v>
                </c:pt>
                <c:pt idx="77890">
                  <c:v>180.452068256004</c:v>
                </c:pt>
                <c:pt idx="77891">
                  <c:v>180.454385011277</c:v>
                </c:pt>
                <c:pt idx="77892">
                  <c:v>180.45670176655099</c:v>
                </c:pt>
                <c:pt idx="77893">
                  <c:v>180.45901852182399</c:v>
                </c:pt>
                <c:pt idx="77894">
                  <c:v>180.46133527709799</c:v>
                </c:pt>
                <c:pt idx="77895">
                  <c:v>180.46365203237201</c:v>
                </c:pt>
                <c:pt idx="77896">
                  <c:v>180.46596878764501</c:v>
                </c:pt>
                <c:pt idx="77897">
                  <c:v>180.46828554291901</c:v>
                </c:pt>
                <c:pt idx="77898">
                  <c:v>180.47060229819201</c:v>
                </c:pt>
                <c:pt idx="77899">
                  <c:v>180.472919053466</c:v>
                </c:pt>
                <c:pt idx="77900">
                  <c:v>180.475235808739</c:v>
                </c:pt>
                <c:pt idx="77901">
                  <c:v>180.477552564013</c:v>
                </c:pt>
                <c:pt idx="77902">
                  <c:v>180.479869319286</c:v>
                </c:pt>
                <c:pt idx="77903">
                  <c:v>180.48218607455999</c:v>
                </c:pt>
                <c:pt idx="77904">
                  <c:v>180.48450282983299</c:v>
                </c:pt>
                <c:pt idx="77905">
                  <c:v>180.48681958510701</c:v>
                </c:pt>
                <c:pt idx="77906">
                  <c:v>180.48913634038101</c:v>
                </c:pt>
                <c:pt idx="77907">
                  <c:v>180.49145309565401</c:v>
                </c:pt>
                <c:pt idx="77908">
                  <c:v>180.493769850928</c:v>
                </c:pt>
                <c:pt idx="77909">
                  <c:v>180.496086606201</c:v>
                </c:pt>
                <c:pt idx="77910">
                  <c:v>180.498403361475</c:v>
                </c:pt>
                <c:pt idx="77911">
                  <c:v>180.500720116748</c:v>
                </c:pt>
                <c:pt idx="77912">
                  <c:v>180.50303687202199</c:v>
                </c:pt>
                <c:pt idx="77913">
                  <c:v>180.50535362729499</c:v>
                </c:pt>
                <c:pt idx="77914">
                  <c:v>180.50767038256899</c:v>
                </c:pt>
                <c:pt idx="77915">
                  <c:v>180.50998713784199</c:v>
                </c:pt>
                <c:pt idx="77916">
                  <c:v>180.51230389311601</c:v>
                </c:pt>
                <c:pt idx="77917">
                  <c:v>180.51462064838901</c:v>
                </c:pt>
                <c:pt idx="77918">
                  <c:v>180.51693740366301</c:v>
                </c:pt>
                <c:pt idx="77919">
                  <c:v>180.519254158937</c:v>
                </c:pt>
                <c:pt idx="77920">
                  <c:v>180.52157091421</c:v>
                </c:pt>
                <c:pt idx="77921">
                  <c:v>180.523887669484</c:v>
                </c:pt>
                <c:pt idx="77922">
                  <c:v>180.526204424757</c:v>
                </c:pt>
                <c:pt idx="77923">
                  <c:v>180.52852118003099</c:v>
                </c:pt>
                <c:pt idx="77924">
                  <c:v>180.53083793530399</c:v>
                </c:pt>
                <c:pt idx="77925">
                  <c:v>180.53315469057799</c:v>
                </c:pt>
                <c:pt idx="77926">
                  <c:v>180.53547144585099</c:v>
                </c:pt>
                <c:pt idx="77927">
                  <c:v>180.53778820112501</c:v>
                </c:pt>
                <c:pt idx="77928">
                  <c:v>180.54010495639801</c:v>
                </c:pt>
                <c:pt idx="77929">
                  <c:v>180.54242171167201</c:v>
                </c:pt>
                <c:pt idx="77930">
                  <c:v>180.54473846694501</c:v>
                </c:pt>
                <c:pt idx="77931">
                  <c:v>180.547055222219</c:v>
                </c:pt>
                <c:pt idx="77932">
                  <c:v>180.549371977493</c:v>
                </c:pt>
                <c:pt idx="77933">
                  <c:v>180.551688732766</c:v>
                </c:pt>
                <c:pt idx="77934">
                  <c:v>180.55400548803999</c:v>
                </c:pt>
                <c:pt idx="77935">
                  <c:v>180.55632224331299</c:v>
                </c:pt>
                <c:pt idx="77936">
                  <c:v>180.55863899858701</c:v>
                </c:pt>
                <c:pt idx="77937">
                  <c:v>180.56095575385999</c:v>
                </c:pt>
                <c:pt idx="77938">
                  <c:v>180.56327250913401</c:v>
                </c:pt>
                <c:pt idx="77939">
                  <c:v>180.56558926440701</c:v>
                </c:pt>
                <c:pt idx="77940">
                  <c:v>180.567906019681</c:v>
                </c:pt>
                <c:pt idx="77941">
                  <c:v>180.570222774954</c:v>
                </c:pt>
                <c:pt idx="77942">
                  <c:v>180.572539530228</c:v>
                </c:pt>
                <c:pt idx="77943">
                  <c:v>180.574856285501</c:v>
                </c:pt>
                <c:pt idx="77944">
                  <c:v>180.57717304077499</c:v>
                </c:pt>
                <c:pt idx="77945">
                  <c:v>180.57948979604899</c:v>
                </c:pt>
                <c:pt idx="77946">
                  <c:v>180.58180655132199</c:v>
                </c:pt>
                <c:pt idx="77947">
                  <c:v>180.58412330659601</c:v>
                </c:pt>
                <c:pt idx="77948">
                  <c:v>180.58644006186901</c:v>
                </c:pt>
                <c:pt idx="77949">
                  <c:v>180.58875681714301</c:v>
                </c:pt>
                <c:pt idx="77950">
                  <c:v>180.59107357241601</c:v>
                </c:pt>
                <c:pt idx="77951">
                  <c:v>180.59339032769</c:v>
                </c:pt>
                <c:pt idx="77952">
                  <c:v>180.595707082963</c:v>
                </c:pt>
                <c:pt idx="77953">
                  <c:v>180.598023838237</c:v>
                </c:pt>
                <c:pt idx="77954">
                  <c:v>180.60034059351</c:v>
                </c:pt>
                <c:pt idx="77955">
                  <c:v>180.60265734878399</c:v>
                </c:pt>
                <c:pt idx="77956">
                  <c:v>180.60497410405799</c:v>
                </c:pt>
                <c:pt idx="77957">
                  <c:v>180.60729085933099</c:v>
                </c:pt>
                <c:pt idx="77958">
                  <c:v>180.60960761460501</c:v>
                </c:pt>
                <c:pt idx="77959">
                  <c:v>180.61192436987801</c:v>
                </c:pt>
                <c:pt idx="77960">
                  <c:v>180.61424112515201</c:v>
                </c:pt>
                <c:pt idx="77961">
                  <c:v>180.61655788042501</c:v>
                </c:pt>
                <c:pt idx="77962">
                  <c:v>180.618874635699</c:v>
                </c:pt>
                <c:pt idx="77963">
                  <c:v>180.621191390972</c:v>
                </c:pt>
                <c:pt idx="77964">
                  <c:v>180.623508146246</c:v>
                </c:pt>
                <c:pt idx="77965">
                  <c:v>180.625824901519</c:v>
                </c:pt>
                <c:pt idx="77966">
                  <c:v>180.62814165679299</c:v>
                </c:pt>
                <c:pt idx="77967">
                  <c:v>180.63045841206599</c:v>
                </c:pt>
                <c:pt idx="77968">
                  <c:v>180.63277516733999</c:v>
                </c:pt>
                <c:pt idx="77969">
                  <c:v>180.63509192261401</c:v>
                </c:pt>
                <c:pt idx="77970">
                  <c:v>180.63740867788701</c:v>
                </c:pt>
                <c:pt idx="77971">
                  <c:v>180.639725433161</c:v>
                </c:pt>
                <c:pt idx="77972">
                  <c:v>180.642042188434</c:v>
                </c:pt>
                <c:pt idx="77973">
                  <c:v>180.644358943708</c:v>
                </c:pt>
                <c:pt idx="77974">
                  <c:v>180.646675698981</c:v>
                </c:pt>
                <c:pt idx="77975">
                  <c:v>180.64899245425499</c:v>
                </c:pt>
                <c:pt idx="77976">
                  <c:v>180.65130920952799</c:v>
                </c:pt>
                <c:pt idx="77977">
                  <c:v>180.65362596480199</c:v>
                </c:pt>
                <c:pt idx="77978">
                  <c:v>180.65594272007499</c:v>
                </c:pt>
                <c:pt idx="77979">
                  <c:v>180.65825947534901</c:v>
                </c:pt>
                <c:pt idx="77980">
                  <c:v>180.66057623062201</c:v>
                </c:pt>
                <c:pt idx="77981">
                  <c:v>180.66289298589601</c:v>
                </c:pt>
                <c:pt idx="77982">
                  <c:v>180.66520974117</c:v>
                </c:pt>
                <c:pt idx="77983">
                  <c:v>180.667526496443</c:v>
                </c:pt>
                <c:pt idx="77984">
                  <c:v>180.669843251717</c:v>
                </c:pt>
                <c:pt idx="77985">
                  <c:v>180.67216000699</c:v>
                </c:pt>
                <c:pt idx="77986">
                  <c:v>180.67447676226399</c:v>
                </c:pt>
                <c:pt idx="77987">
                  <c:v>180.67679351753699</c:v>
                </c:pt>
                <c:pt idx="77988">
                  <c:v>180.67911027281099</c:v>
                </c:pt>
                <c:pt idx="77989">
                  <c:v>180.68142702808399</c:v>
                </c:pt>
                <c:pt idx="77990">
                  <c:v>180.68374378335801</c:v>
                </c:pt>
                <c:pt idx="77991">
                  <c:v>180.68606053863101</c:v>
                </c:pt>
                <c:pt idx="77992">
                  <c:v>180.68837729390501</c:v>
                </c:pt>
                <c:pt idx="77993">
                  <c:v>180.690694049179</c:v>
                </c:pt>
                <c:pt idx="77994">
                  <c:v>180.693010804452</c:v>
                </c:pt>
                <c:pt idx="77995">
                  <c:v>180.695327559726</c:v>
                </c:pt>
                <c:pt idx="77996">
                  <c:v>180.697644314999</c:v>
                </c:pt>
                <c:pt idx="77997">
                  <c:v>180.69996107027299</c:v>
                </c:pt>
                <c:pt idx="77998">
                  <c:v>180.70227782554599</c:v>
                </c:pt>
                <c:pt idx="77999">
                  <c:v>180.70459458081999</c:v>
                </c:pt>
                <c:pt idx="78000">
                  <c:v>180.70691133609299</c:v>
                </c:pt>
                <c:pt idx="78001">
                  <c:v>180.70922809136701</c:v>
                </c:pt>
                <c:pt idx="78002">
                  <c:v>180.71154484664001</c:v>
                </c:pt>
                <c:pt idx="78003">
                  <c:v>180.713861601914</c:v>
                </c:pt>
                <c:pt idx="78004">
                  <c:v>180.716178357187</c:v>
                </c:pt>
                <c:pt idx="78005">
                  <c:v>180.718495112461</c:v>
                </c:pt>
                <c:pt idx="78006">
                  <c:v>180.72081186773499</c:v>
                </c:pt>
                <c:pt idx="78007">
                  <c:v>180.72312862300799</c:v>
                </c:pt>
                <c:pt idx="78008">
                  <c:v>180.72544537828199</c:v>
                </c:pt>
                <c:pt idx="78009">
                  <c:v>180.72776213355499</c:v>
                </c:pt>
                <c:pt idx="78010">
                  <c:v>180.73007888882901</c:v>
                </c:pt>
                <c:pt idx="78011">
                  <c:v>180.73239564410201</c:v>
                </c:pt>
                <c:pt idx="78012">
                  <c:v>180.73471239937601</c:v>
                </c:pt>
                <c:pt idx="78013">
                  <c:v>180.73702915464901</c:v>
                </c:pt>
                <c:pt idx="78014">
                  <c:v>180.739345909923</c:v>
                </c:pt>
                <c:pt idx="78015">
                  <c:v>180.741662665196</c:v>
                </c:pt>
                <c:pt idx="78016">
                  <c:v>180.74397942047</c:v>
                </c:pt>
                <c:pt idx="78017">
                  <c:v>180.746296175743</c:v>
                </c:pt>
                <c:pt idx="78018">
                  <c:v>180.74861293101699</c:v>
                </c:pt>
                <c:pt idx="78019">
                  <c:v>180.75092968629099</c:v>
                </c:pt>
                <c:pt idx="78020">
                  <c:v>180.75324644156399</c:v>
                </c:pt>
                <c:pt idx="78021">
                  <c:v>180.75556319683801</c:v>
                </c:pt>
                <c:pt idx="78022">
                  <c:v>180.75787995211101</c:v>
                </c:pt>
                <c:pt idx="78023">
                  <c:v>180.76019670738501</c:v>
                </c:pt>
                <c:pt idx="78024">
                  <c:v>180.76251346265801</c:v>
                </c:pt>
                <c:pt idx="78025">
                  <c:v>180.764830217932</c:v>
                </c:pt>
                <c:pt idx="78026">
                  <c:v>180.767146973205</c:v>
                </c:pt>
                <c:pt idx="78027">
                  <c:v>180.769463728479</c:v>
                </c:pt>
                <c:pt idx="78028">
                  <c:v>180.771780483752</c:v>
                </c:pt>
                <c:pt idx="78029">
                  <c:v>180.77409723902599</c:v>
                </c:pt>
                <c:pt idx="78030">
                  <c:v>180.77641399429899</c:v>
                </c:pt>
                <c:pt idx="78031">
                  <c:v>180.77873074957299</c:v>
                </c:pt>
                <c:pt idx="78032">
                  <c:v>180.78104750484701</c:v>
                </c:pt>
                <c:pt idx="78033">
                  <c:v>180.78336426012001</c:v>
                </c:pt>
                <c:pt idx="78034">
                  <c:v>180.785681015394</c:v>
                </c:pt>
                <c:pt idx="78035">
                  <c:v>180.787997770667</c:v>
                </c:pt>
                <c:pt idx="78036">
                  <c:v>180.790314525941</c:v>
                </c:pt>
                <c:pt idx="78037">
                  <c:v>180.792631281214</c:v>
                </c:pt>
                <c:pt idx="78038">
                  <c:v>180.79494803648799</c:v>
                </c:pt>
                <c:pt idx="78039">
                  <c:v>180.79726479176099</c:v>
                </c:pt>
                <c:pt idx="78040">
                  <c:v>180.79958154703499</c:v>
                </c:pt>
                <c:pt idx="78041">
                  <c:v>180.80189830230799</c:v>
                </c:pt>
                <c:pt idx="78042">
                  <c:v>180.80421505758201</c:v>
                </c:pt>
                <c:pt idx="78043">
                  <c:v>180.80653181285601</c:v>
                </c:pt>
                <c:pt idx="78044">
                  <c:v>180.80884856812901</c:v>
                </c:pt>
                <c:pt idx="78045">
                  <c:v>180.811165323403</c:v>
                </c:pt>
                <c:pt idx="78046">
                  <c:v>180.813482078676</c:v>
                </c:pt>
                <c:pt idx="78047">
                  <c:v>180.81579883395</c:v>
                </c:pt>
                <c:pt idx="78048">
                  <c:v>180.818115589223</c:v>
                </c:pt>
                <c:pt idx="78049">
                  <c:v>180.82043234449699</c:v>
                </c:pt>
                <c:pt idx="78050">
                  <c:v>180.82274909976999</c:v>
                </c:pt>
                <c:pt idx="78051">
                  <c:v>180.82506585504399</c:v>
                </c:pt>
                <c:pt idx="78052">
                  <c:v>180.82738261031699</c:v>
                </c:pt>
                <c:pt idx="78053">
                  <c:v>180.82969936559101</c:v>
                </c:pt>
                <c:pt idx="78054">
                  <c:v>180.83201612086401</c:v>
                </c:pt>
                <c:pt idx="78055">
                  <c:v>180.83433287613801</c:v>
                </c:pt>
                <c:pt idx="78056">
                  <c:v>180.836649631412</c:v>
                </c:pt>
                <c:pt idx="78057">
                  <c:v>180.838966386685</c:v>
                </c:pt>
                <c:pt idx="78058">
                  <c:v>180.841283141959</c:v>
                </c:pt>
                <c:pt idx="78059">
                  <c:v>180.843599897232</c:v>
                </c:pt>
                <c:pt idx="78060">
                  <c:v>180.84591665250599</c:v>
                </c:pt>
                <c:pt idx="78061">
                  <c:v>180.84823340777899</c:v>
                </c:pt>
                <c:pt idx="78062">
                  <c:v>180.85055016305299</c:v>
                </c:pt>
                <c:pt idx="78063">
                  <c:v>180.85286691832599</c:v>
                </c:pt>
                <c:pt idx="78064">
                  <c:v>180.85518367360001</c:v>
                </c:pt>
                <c:pt idx="78065">
                  <c:v>180.85750042887301</c:v>
                </c:pt>
                <c:pt idx="78066">
                  <c:v>180.859817184147</c:v>
                </c:pt>
                <c:pt idx="78067">
                  <c:v>180.86213393942</c:v>
                </c:pt>
                <c:pt idx="78068">
                  <c:v>180.864450694694</c:v>
                </c:pt>
                <c:pt idx="78069">
                  <c:v>180.86676744996799</c:v>
                </c:pt>
                <c:pt idx="78070">
                  <c:v>180.86908420524099</c:v>
                </c:pt>
                <c:pt idx="78071">
                  <c:v>180.87140096051499</c:v>
                </c:pt>
                <c:pt idx="78072">
                  <c:v>180.87371771578799</c:v>
                </c:pt>
                <c:pt idx="78073">
                  <c:v>180.87603447106201</c:v>
                </c:pt>
                <c:pt idx="78074">
                  <c:v>180.87835122633501</c:v>
                </c:pt>
                <c:pt idx="78075">
                  <c:v>180.88066798160901</c:v>
                </c:pt>
                <c:pt idx="78076">
                  <c:v>180.88298473688201</c:v>
                </c:pt>
                <c:pt idx="78077">
                  <c:v>180.885301492156</c:v>
                </c:pt>
                <c:pt idx="78078">
                  <c:v>180.887618247429</c:v>
                </c:pt>
                <c:pt idx="78079">
                  <c:v>180.889935002703</c:v>
                </c:pt>
                <c:pt idx="78080">
                  <c:v>180.892251757976</c:v>
                </c:pt>
                <c:pt idx="78081">
                  <c:v>180.89456851324999</c:v>
                </c:pt>
                <c:pt idx="78082">
                  <c:v>180.89688526852399</c:v>
                </c:pt>
                <c:pt idx="78083">
                  <c:v>180.89920202379699</c:v>
                </c:pt>
                <c:pt idx="78084">
                  <c:v>180.90151877907101</c:v>
                </c:pt>
                <c:pt idx="78085">
                  <c:v>180.90383553434401</c:v>
                </c:pt>
                <c:pt idx="78086">
                  <c:v>180.90615228961801</c:v>
                </c:pt>
                <c:pt idx="78087">
                  <c:v>180.90846904489101</c:v>
                </c:pt>
                <c:pt idx="78088">
                  <c:v>180.910785800165</c:v>
                </c:pt>
                <c:pt idx="78089">
                  <c:v>180.913102555438</c:v>
                </c:pt>
                <c:pt idx="78090">
                  <c:v>180.915419310712</c:v>
                </c:pt>
                <c:pt idx="78091">
                  <c:v>180.917736065985</c:v>
                </c:pt>
                <c:pt idx="78092">
                  <c:v>180.92005282125899</c:v>
                </c:pt>
                <c:pt idx="78093">
                  <c:v>180.92236957653299</c:v>
                </c:pt>
                <c:pt idx="78094">
                  <c:v>180.92468633180599</c:v>
                </c:pt>
                <c:pt idx="78095">
                  <c:v>180.92700308708001</c:v>
                </c:pt>
                <c:pt idx="78096">
                  <c:v>180.92931984235301</c:v>
                </c:pt>
                <c:pt idx="78097">
                  <c:v>180.931636597627</c:v>
                </c:pt>
                <c:pt idx="78098">
                  <c:v>180.93395335290001</c:v>
                </c:pt>
                <c:pt idx="78099">
                  <c:v>180.936270108174</c:v>
                </c:pt>
                <c:pt idx="78100">
                  <c:v>180.938586863447</c:v>
                </c:pt>
                <c:pt idx="78101">
                  <c:v>180.94090361872099</c:v>
                </c:pt>
                <c:pt idx="78102">
                  <c:v>180.943220373994</c:v>
                </c:pt>
                <c:pt idx="78103">
                  <c:v>180.94553712926799</c:v>
                </c:pt>
                <c:pt idx="78104">
                  <c:v>180.94785388454099</c:v>
                </c:pt>
                <c:pt idx="78105">
                  <c:v>180.95017063981501</c:v>
                </c:pt>
                <c:pt idx="78106">
                  <c:v>180.95248739508901</c:v>
                </c:pt>
                <c:pt idx="78107">
                  <c:v>180.95480415036201</c:v>
                </c:pt>
                <c:pt idx="78108">
                  <c:v>180.957120905636</c:v>
                </c:pt>
                <c:pt idx="78109">
                  <c:v>180.959437660909</c:v>
                </c:pt>
                <c:pt idx="78110">
                  <c:v>180.961754416183</c:v>
                </c:pt>
                <c:pt idx="78111">
                  <c:v>180.964071171456</c:v>
                </c:pt>
                <c:pt idx="78112">
                  <c:v>180.96638792672999</c:v>
                </c:pt>
                <c:pt idx="78113">
                  <c:v>180.96870468200299</c:v>
                </c:pt>
                <c:pt idx="78114">
                  <c:v>180.97102143727699</c:v>
                </c:pt>
                <c:pt idx="78115">
                  <c:v>180.97333819254999</c:v>
                </c:pt>
                <c:pt idx="78116">
                  <c:v>180.97565494782401</c:v>
                </c:pt>
                <c:pt idx="78117">
                  <c:v>180.97797170309701</c:v>
                </c:pt>
                <c:pt idx="78118">
                  <c:v>180.98028845837101</c:v>
                </c:pt>
                <c:pt idx="78119">
                  <c:v>180.982605213645</c:v>
                </c:pt>
                <c:pt idx="78120">
                  <c:v>180.984921968918</c:v>
                </c:pt>
                <c:pt idx="78121">
                  <c:v>180.987238724192</c:v>
                </c:pt>
                <c:pt idx="78122">
                  <c:v>180.989555479465</c:v>
                </c:pt>
                <c:pt idx="78123">
                  <c:v>180.99187223473899</c:v>
                </c:pt>
                <c:pt idx="78124">
                  <c:v>180.99418899001199</c:v>
                </c:pt>
                <c:pt idx="78125">
                  <c:v>180.99650574528599</c:v>
                </c:pt>
                <c:pt idx="78126">
                  <c:v>180.99882250055899</c:v>
                </c:pt>
                <c:pt idx="78127">
                  <c:v>181.00113925583301</c:v>
                </c:pt>
                <c:pt idx="78128">
                  <c:v>181.00345601110601</c:v>
                </c:pt>
                <c:pt idx="78129">
                  <c:v>181.00577276638001</c:v>
                </c:pt>
                <c:pt idx="78130">
                  <c:v>181.008089521654</c:v>
                </c:pt>
                <c:pt idx="78131">
                  <c:v>181.010406276927</c:v>
                </c:pt>
                <c:pt idx="78132">
                  <c:v>181.012723032201</c:v>
                </c:pt>
                <c:pt idx="78133">
                  <c:v>181.015039787474</c:v>
                </c:pt>
                <c:pt idx="78134">
                  <c:v>181.01735654274799</c:v>
                </c:pt>
                <c:pt idx="78135">
                  <c:v>181.01967329802099</c:v>
                </c:pt>
                <c:pt idx="78136">
                  <c:v>181.02199005329501</c:v>
                </c:pt>
                <c:pt idx="78137">
                  <c:v>181.02430680856801</c:v>
                </c:pt>
                <c:pt idx="78138">
                  <c:v>181.02662356384201</c:v>
                </c:pt>
                <c:pt idx="78139">
                  <c:v>181.02894031911501</c:v>
                </c:pt>
                <c:pt idx="78140">
                  <c:v>181.031257074389</c:v>
                </c:pt>
                <c:pt idx="78141">
                  <c:v>181.033573829662</c:v>
                </c:pt>
                <c:pt idx="78142">
                  <c:v>181.035890584936</c:v>
                </c:pt>
                <c:pt idx="78143">
                  <c:v>181.03820734020999</c:v>
                </c:pt>
                <c:pt idx="78144">
                  <c:v>181.04052409548299</c:v>
                </c:pt>
                <c:pt idx="78145">
                  <c:v>181.04284085075699</c:v>
                </c:pt>
                <c:pt idx="78146">
                  <c:v>181.04515760602999</c:v>
                </c:pt>
                <c:pt idx="78147">
                  <c:v>181.04747436130401</c:v>
                </c:pt>
                <c:pt idx="78148">
                  <c:v>181.04979111657701</c:v>
                </c:pt>
                <c:pt idx="78149">
                  <c:v>181.05210787185101</c:v>
                </c:pt>
                <c:pt idx="78150">
                  <c:v>181.05442462712401</c:v>
                </c:pt>
                <c:pt idx="78151">
                  <c:v>181.056741382398</c:v>
                </c:pt>
                <c:pt idx="78152">
                  <c:v>181.059058137671</c:v>
                </c:pt>
                <c:pt idx="78153">
                  <c:v>181.061374892945</c:v>
                </c:pt>
                <c:pt idx="78154">
                  <c:v>181.063691648218</c:v>
                </c:pt>
                <c:pt idx="78155">
                  <c:v>181.06600840349199</c:v>
                </c:pt>
                <c:pt idx="78156">
                  <c:v>181.06832515876599</c:v>
                </c:pt>
                <c:pt idx="78157">
                  <c:v>181.07064191403899</c:v>
                </c:pt>
                <c:pt idx="78158">
                  <c:v>181.07295866931301</c:v>
                </c:pt>
                <c:pt idx="78159">
                  <c:v>181.07527542458601</c:v>
                </c:pt>
                <c:pt idx="78160">
                  <c:v>181.07759217986001</c:v>
                </c:pt>
                <c:pt idx="78161">
                  <c:v>181.07990893513301</c:v>
                </c:pt>
                <c:pt idx="78162">
                  <c:v>181.082225690407</c:v>
                </c:pt>
                <c:pt idx="78163">
                  <c:v>181.08454244568</c:v>
                </c:pt>
                <c:pt idx="78164">
                  <c:v>181.086859200954</c:v>
                </c:pt>
                <c:pt idx="78165">
                  <c:v>181.089175956227</c:v>
                </c:pt>
                <c:pt idx="78166">
                  <c:v>181.09149271150099</c:v>
                </c:pt>
                <c:pt idx="78167">
                  <c:v>181.09380946677399</c:v>
                </c:pt>
                <c:pt idx="78168">
                  <c:v>181.09612622204801</c:v>
                </c:pt>
                <c:pt idx="78169">
                  <c:v>181.09844297732201</c:v>
                </c:pt>
                <c:pt idx="78170">
                  <c:v>181.10075973259501</c:v>
                </c:pt>
                <c:pt idx="78171">
                  <c:v>181.103076487869</c:v>
                </c:pt>
                <c:pt idx="78172">
                  <c:v>181.105393243142</c:v>
                </c:pt>
                <c:pt idx="78173">
                  <c:v>181.107709998416</c:v>
                </c:pt>
                <c:pt idx="78174">
                  <c:v>181.110026753689</c:v>
                </c:pt>
                <c:pt idx="78175">
                  <c:v>181.11234350896299</c:v>
                </c:pt>
                <c:pt idx="78176">
                  <c:v>181.11466026423599</c:v>
                </c:pt>
                <c:pt idx="78177">
                  <c:v>181.11697701950999</c:v>
                </c:pt>
                <c:pt idx="78178">
                  <c:v>181.11929377478299</c:v>
                </c:pt>
                <c:pt idx="78179">
                  <c:v>181.12161053005701</c:v>
                </c:pt>
                <c:pt idx="78180">
                  <c:v>181.12392728533101</c:v>
                </c:pt>
                <c:pt idx="78181">
                  <c:v>181.12624404060401</c:v>
                </c:pt>
                <c:pt idx="78182">
                  <c:v>181.128560795878</c:v>
                </c:pt>
                <c:pt idx="78183">
                  <c:v>181.130877551151</c:v>
                </c:pt>
                <c:pt idx="78184">
                  <c:v>181.133194306425</c:v>
                </c:pt>
                <c:pt idx="78185">
                  <c:v>181.135511061698</c:v>
                </c:pt>
                <c:pt idx="78186">
                  <c:v>181.13782781697199</c:v>
                </c:pt>
                <c:pt idx="78187">
                  <c:v>181.14014457224499</c:v>
                </c:pt>
                <c:pt idx="78188">
                  <c:v>181.14246132751899</c:v>
                </c:pt>
                <c:pt idx="78189">
                  <c:v>181.14477808279199</c:v>
                </c:pt>
                <c:pt idx="78190">
                  <c:v>181.14709483806601</c:v>
                </c:pt>
                <c:pt idx="78191">
                  <c:v>181.14941159333901</c:v>
                </c:pt>
                <c:pt idx="78192">
                  <c:v>181.15172834861301</c:v>
                </c:pt>
                <c:pt idx="78193">
                  <c:v>181.154045103887</c:v>
                </c:pt>
                <c:pt idx="78194">
                  <c:v>181.15636185916</c:v>
                </c:pt>
                <c:pt idx="78195">
                  <c:v>181.158678614434</c:v>
                </c:pt>
                <c:pt idx="78196">
                  <c:v>181.160995369707</c:v>
                </c:pt>
                <c:pt idx="78197">
                  <c:v>181.16331212498099</c:v>
                </c:pt>
                <c:pt idx="78198">
                  <c:v>181.16562888025399</c:v>
                </c:pt>
                <c:pt idx="78199">
                  <c:v>181.16794563552801</c:v>
                </c:pt>
                <c:pt idx="78200">
                  <c:v>181.17026239080101</c:v>
                </c:pt>
                <c:pt idx="78201">
                  <c:v>181.17257914607501</c:v>
                </c:pt>
                <c:pt idx="78202">
                  <c:v>181.17489590134801</c:v>
                </c:pt>
                <c:pt idx="78203">
                  <c:v>181.177212656622</c:v>
                </c:pt>
                <c:pt idx="78204">
                  <c:v>181.179529411895</c:v>
                </c:pt>
                <c:pt idx="78205">
                  <c:v>181.181846167169</c:v>
                </c:pt>
                <c:pt idx="78206">
                  <c:v>181.18416292244299</c:v>
                </c:pt>
                <c:pt idx="78207">
                  <c:v>181.18647967771599</c:v>
                </c:pt>
                <c:pt idx="78208">
                  <c:v>181.18879643298999</c:v>
                </c:pt>
                <c:pt idx="78209">
                  <c:v>181.19111318826299</c:v>
                </c:pt>
                <c:pt idx="78210">
                  <c:v>181.19342994353701</c:v>
                </c:pt>
                <c:pt idx="78211">
                  <c:v>181.19574669881001</c:v>
                </c:pt>
                <c:pt idx="78212">
                  <c:v>181.19806345408401</c:v>
                </c:pt>
                <c:pt idx="78213">
                  <c:v>181.20038020935701</c:v>
                </c:pt>
                <c:pt idx="78214">
                  <c:v>181.202696964631</c:v>
                </c:pt>
                <c:pt idx="78215">
                  <c:v>181.205013719904</c:v>
                </c:pt>
                <c:pt idx="78216">
                  <c:v>181.207330475178</c:v>
                </c:pt>
                <c:pt idx="78217">
                  <c:v>181.209647230451</c:v>
                </c:pt>
                <c:pt idx="78218">
                  <c:v>181.21196398572499</c:v>
                </c:pt>
                <c:pt idx="78219">
                  <c:v>181.21428074099899</c:v>
                </c:pt>
                <c:pt idx="78220">
                  <c:v>181.21659749627199</c:v>
                </c:pt>
                <c:pt idx="78221">
                  <c:v>181.21891425154601</c:v>
                </c:pt>
                <c:pt idx="78222">
                  <c:v>181.22123100681901</c:v>
                </c:pt>
                <c:pt idx="78223">
                  <c:v>181.22354776209301</c:v>
                </c:pt>
                <c:pt idx="78224">
                  <c:v>181.22586451736601</c:v>
                </c:pt>
                <c:pt idx="78225">
                  <c:v>181.22818127264</c:v>
                </c:pt>
                <c:pt idx="78226">
                  <c:v>181.230498027913</c:v>
                </c:pt>
                <c:pt idx="78227">
                  <c:v>181.232814783187</c:v>
                </c:pt>
                <c:pt idx="78228">
                  <c:v>181.23513153846</c:v>
                </c:pt>
                <c:pt idx="78229">
                  <c:v>181.23744829373399</c:v>
                </c:pt>
                <c:pt idx="78230">
                  <c:v>181.23976504900801</c:v>
                </c:pt>
                <c:pt idx="78231">
                  <c:v>181.24208180428101</c:v>
                </c:pt>
                <c:pt idx="78232">
                  <c:v>181.24439855955501</c:v>
                </c:pt>
                <c:pt idx="78233">
                  <c:v>181.24671531482801</c:v>
                </c:pt>
                <c:pt idx="78234">
                  <c:v>181.249032070102</c:v>
                </c:pt>
                <c:pt idx="78235">
                  <c:v>181.251348825375</c:v>
                </c:pt>
                <c:pt idx="78236">
                  <c:v>181.253665580649</c:v>
                </c:pt>
                <c:pt idx="78237">
                  <c:v>181.255982335922</c:v>
                </c:pt>
                <c:pt idx="78238">
                  <c:v>181.25829909119599</c:v>
                </c:pt>
                <c:pt idx="78239">
                  <c:v>181.26061584646899</c:v>
                </c:pt>
                <c:pt idx="78240">
                  <c:v>181.26293260174299</c:v>
                </c:pt>
                <c:pt idx="78241">
                  <c:v>181.26524935701599</c:v>
                </c:pt>
                <c:pt idx="78242">
                  <c:v>181.26756611229001</c:v>
                </c:pt>
                <c:pt idx="78243">
                  <c:v>181.26988286756401</c:v>
                </c:pt>
                <c:pt idx="78244">
                  <c:v>181.27219962283701</c:v>
                </c:pt>
                <c:pt idx="78245">
                  <c:v>181.274516378111</c:v>
                </c:pt>
                <c:pt idx="78246">
                  <c:v>181.276833133384</c:v>
                </c:pt>
                <c:pt idx="78247">
                  <c:v>181.279149888658</c:v>
                </c:pt>
                <c:pt idx="78248">
                  <c:v>181.281466643931</c:v>
                </c:pt>
                <c:pt idx="78249">
                  <c:v>181.28378339920499</c:v>
                </c:pt>
                <c:pt idx="78250">
                  <c:v>181.28610015447799</c:v>
                </c:pt>
                <c:pt idx="78251">
                  <c:v>181.28841690975199</c:v>
                </c:pt>
                <c:pt idx="78252">
                  <c:v>181.29073366502499</c:v>
                </c:pt>
                <c:pt idx="78253">
                  <c:v>181.29305042029901</c:v>
                </c:pt>
                <c:pt idx="78254">
                  <c:v>181.29536717557201</c:v>
                </c:pt>
                <c:pt idx="78255">
                  <c:v>181.29768393084601</c:v>
                </c:pt>
                <c:pt idx="78256">
                  <c:v>181.30000068612</c:v>
                </c:pt>
                <c:pt idx="78257">
                  <c:v>181.302317441393</c:v>
                </c:pt>
                <c:pt idx="78258">
                  <c:v>181.304634196667</c:v>
                </c:pt>
                <c:pt idx="78259">
                  <c:v>181.30695095194</c:v>
                </c:pt>
                <c:pt idx="78260">
                  <c:v>181.30926770721399</c:v>
                </c:pt>
                <c:pt idx="78261">
                  <c:v>181.31158446248699</c:v>
                </c:pt>
                <c:pt idx="78262">
                  <c:v>181.31390121776101</c:v>
                </c:pt>
                <c:pt idx="78263">
                  <c:v>181.31621797303399</c:v>
                </c:pt>
                <c:pt idx="78264">
                  <c:v>181.31853472830801</c:v>
                </c:pt>
                <c:pt idx="78265">
                  <c:v>181.32085148358101</c:v>
                </c:pt>
                <c:pt idx="78266">
                  <c:v>181.323168238855</c:v>
                </c:pt>
                <c:pt idx="78267">
                  <c:v>181.325484994129</c:v>
                </c:pt>
                <c:pt idx="78268">
                  <c:v>181.327801749402</c:v>
                </c:pt>
                <c:pt idx="78269">
                  <c:v>181.33011850467599</c:v>
                </c:pt>
                <c:pt idx="78270">
                  <c:v>181.33243525994899</c:v>
                </c:pt>
                <c:pt idx="78271">
                  <c:v>181.33475201522299</c:v>
                </c:pt>
                <c:pt idx="78272">
                  <c:v>181.33706877049599</c:v>
                </c:pt>
                <c:pt idx="78273">
                  <c:v>181.33938552577001</c:v>
                </c:pt>
                <c:pt idx="78274">
                  <c:v>181.34170228104301</c:v>
                </c:pt>
                <c:pt idx="78275">
                  <c:v>181.34401903631701</c:v>
                </c:pt>
                <c:pt idx="78276">
                  <c:v>181.34633579159001</c:v>
                </c:pt>
                <c:pt idx="78277">
                  <c:v>181.348652546864</c:v>
                </c:pt>
                <c:pt idx="78278">
                  <c:v>181.350969302137</c:v>
                </c:pt>
                <c:pt idx="78279">
                  <c:v>181.353286057411</c:v>
                </c:pt>
                <c:pt idx="78280">
                  <c:v>181.35560281268499</c:v>
                </c:pt>
                <c:pt idx="78281">
                  <c:v>181.35791956795799</c:v>
                </c:pt>
                <c:pt idx="78282">
                  <c:v>181.36023632323199</c:v>
                </c:pt>
                <c:pt idx="78283">
                  <c:v>181.36255307850499</c:v>
                </c:pt>
                <c:pt idx="78284">
                  <c:v>181.36486983377901</c:v>
                </c:pt>
                <c:pt idx="78285">
                  <c:v>181.36718658905201</c:v>
                </c:pt>
                <c:pt idx="78286">
                  <c:v>181.36950334432601</c:v>
                </c:pt>
                <c:pt idx="78287">
                  <c:v>181.37182009959901</c:v>
                </c:pt>
                <c:pt idx="78288">
                  <c:v>181.374136854873</c:v>
                </c:pt>
                <c:pt idx="78289">
                  <c:v>181.376453610146</c:v>
                </c:pt>
                <c:pt idx="78290">
                  <c:v>181.37877036542</c:v>
                </c:pt>
                <c:pt idx="78291">
                  <c:v>181.381087120693</c:v>
                </c:pt>
                <c:pt idx="78292">
                  <c:v>181.38340387596699</c:v>
                </c:pt>
                <c:pt idx="78293">
                  <c:v>181.38572063124101</c:v>
                </c:pt>
                <c:pt idx="78294">
                  <c:v>181.38803738651399</c:v>
                </c:pt>
                <c:pt idx="78295">
                  <c:v>181.39035414178801</c:v>
                </c:pt>
                <c:pt idx="78296">
                  <c:v>181.39267089706101</c:v>
                </c:pt>
                <c:pt idx="78297">
                  <c:v>181.394987652335</c:v>
                </c:pt>
                <c:pt idx="78298">
                  <c:v>181.397304407608</c:v>
                </c:pt>
                <c:pt idx="78299">
                  <c:v>181.399621162882</c:v>
                </c:pt>
                <c:pt idx="78300">
                  <c:v>181.401937918155</c:v>
                </c:pt>
                <c:pt idx="78301">
                  <c:v>181.40425467342899</c:v>
                </c:pt>
                <c:pt idx="78302">
                  <c:v>181.40657142870199</c:v>
                </c:pt>
                <c:pt idx="78303">
                  <c:v>181.40888818397599</c:v>
                </c:pt>
                <c:pt idx="78304">
                  <c:v>181.41120493924899</c:v>
                </c:pt>
                <c:pt idx="78305">
                  <c:v>181.41352169452301</c:v>
                </c:pt>
                <c:pt idx="78306">
                  <c:v>181.41583844979701</c:v>
                </c:pt>
                <c:pt idx="78307">
                  <c:v>181.41815520507001</c:v>
                </c:pt>
                <c:pt idx="78308">
                  <c:v>181.420471960344</c:v>
                </c:pt>
                <c:pt idx="78309">
                  <c:v>181.422788715617</c:v>
                </c:pt>
                <c:pt idx="78310">
                  <c:v>181.425105470891</c:v>
                </c:pt>
                <c:pt idx="78311">
                  <c:v>181.427422226164</c:v>
                </c:pt>
                <c:pt idx="78312">
                  <c:v>181.42973898143799</c:v>
                </c:pt>
                <c:pt idx="78313">
                  <c:v>181.43205573671099</c:v>
                </c:pt>
                <c:pt idx="78314">
                  <c:v>181.43437249198499</c:v>
                </c:pt>
                <c:pt idx="78315">
                  <c:v>181.43668924725799</c:v>
                </c:pt>
                <c:pt idx="78316">
                  <c:v>181.43900600253201</c:v>
                </c:pt>
                <c:pt idx="78317">
                  <c:v>181.44132275780601</c:v>
                </c:pt>
                <c:pt idx="78318">
                  <c:v>181.44363951307901</c:v>
                </c:pt>
                <c:pt idx="78319">
                  <c:v>181.445956268353</c:v>
                </c:pt>
                <c:pt idx="78320">
                  <c:v>181.448273023626</c:v>
                </c:pt>
                <c:pt idx="78321">
                  <c:v>181.4505897789</c:v>
                </c:pt>
                <c:pt idx="78322">
                  <c:v>181.452906534173</c:v>
                </c:pt>
                <c:pt idx="78323">
                  <c:v>181.45522328944699</c:v>
                </c:pt>
                <c:pt idx="78324">
                  <c:v>181.45754004471999</c:v>
                </c:pt>
                <c:pt idx="78325">
                  <c:v>181.45985679999399</c:v>
                </c:pt>
                <c:pt idx="78326">
                  <c:v>181.46217355526699</c:v>
                </c:pt>
                <c:pt idx="78327">
                  <c:v>181.46449031054101</c:v>
                </c:pt>
                <c:pt idx="78328">
                  <c:v>181.46680706581401</c:v>
                </c:pt>
                <c:pt idx="78329">
                  <c:v>181.469123821088</c:v>
                </c:pt>
                <c:pt idx="78330">
                  <c:v>181.471440576362</c:v>
                </c:pt>
                <c:pt idx="78331">
                  <c:v>181.473757331635</c:v>
                </c:pt>
                <c:pt idx="78332">
                  <c:v>181.47607408690899</c:v>
                </c:pt>
                <c:pt idx="78333">
                  <c:v>181.47839084218199</c:v>
                </c:pt>
                <c:pt idx="78334">
                  <c:v>181.48070759745599</c:v>
                </c:pt>
                <c:pt idx="78335">
                  <c:v>181.48302435272899</c:v>
                </c:pt>
                <c:pt idx="78336">
                  <c:v>181.48534110800301</c:v>
                </c:pt>
                <c:pt idx="78337">
                  <c:v>181.48765786327601</c:v>
                </c:pt>
                <c:pt idx="78338">
                  <c:v>181.48997461855001</c:v>
                </c:pt>
                <c:pt idx="78339">
                  <c:v>181.49229137382301</c:v>
                </c:pt>
                <c:pt idx="78340">
                  <c:v>181.494608129097</c:v>
                </c:pt>
                <c:pt idx="78341">
                  <c:v>181.49692488437</c:v>
                </c:pt>
                <c:pt idx="78342">
                  <c:v>181.499241639644</c:v>
                </c:pt>
                <c:pt idx="78343">
                  <c:v>181.50155839491799</c:v>
                </c:pt>
                <c:pt idx="78344">
                  <c:v>181.50387515019099</c:v>
                </c:pt>
                <c:pt idx="78345">
                  <c:v>181.50619190546499</c:v>
                </c:pt>
                <c:pt idx="78346">
                  <c:v>181.50850866073799</c:v>
                </c:pt>
                <c:pt idx="78347">
                  <c:v>181.51082541601201</c:v>
                </c:pt>
                <c:pt idx="78348">
                  <c:v>181.51314217128501</c:v>
                </c:pt>
                <c:pt idx="78349">
                  <c:v>181.51545892655901</c:v>
                </c:pt>
                <c:pt idx="78350">
                  <c:v>181.51777568183201</c:v>
                </c:pt>
                <c:pt idx="78351">
                  <c:v>181.520092437106</c:v>
                </c:pt>
                <c:pt idx="78352">
                  <c:v>181.522409192379</c:v>
                </c:pt>
                <c:pt idx="78353">
                  <c:v>181.524725947653</c:v>
                </c:pt>
                <c:pt idx="78354">
                  <c:v>181.527042702926</c:v>
                </c:pt>
                <c:pt idx="78355">
                  <c:v>181.52935945819999</c:v>
                </c:pt>
                <c:pt idx="78356">
                  <c:v>181.53167621347399</c:v>
                </c:pt>
                <c:pt idx="78357">
                  <c:v>181.53399296874699</c:v>
                </c:pt>
                <c:pt idx="78358">
                  <c:v>181.53630972402101</c:v>
                </c:pt>
                <c:pt idx="78359">
                  <c:v>181.53862647929401</c:v>
                </c:pt>
                <c:pt idx="78360">
                  <c:v>181.540943234568</c:v>
                </c:pt>
                <c:pt idx="78361">
                  <c:v>181.543259989841</c:v>
                </c:pt>
                <c:pt idx="78362">
                  <c:v>181.545576745115</c:v>
                </c:pt>
                <c:pt idx="78363">
                  <c:v>181.547893500388</c:v>
                </c:pt>
                <c:pt idx="78364">
                  <c:v>181.55021025566199</c:v>
                </c:pt>
                <c:pt idx="78365">
                  <c:v>181.55252701093499</c:v>
                </c:pt>
                <c:pt idx="78366">
                  <c:v>181.55484376620899</c:v>
                </c:pt>
                <c:pt idx="78367">
                  <c:v>181.55716052148301</c:v>
                </c:pt>
                <c:pt idx="78368">
                  <c:v>181.55947727675601</c:v>
                </c:pt>
                <c:pt idx="78369">
                  <c:v>181.56179403203001</c:v>
                </c:pt>
                <c:pt idx="78370">
                  <c:v>181.56411078730301</c:v>
                </c:pt>
                <c:pt idx="78371">
                  <c:v>181.566427542577</c:v>
                </c:pt>
                <c:pt idx="78372">
                  <c:v>181.56874429785</c:v>
                </c:pt>
                <c:pt idx="78373">
                  <c:v>181.571061053124</c:v>
                </c:pt>
                <c:pt idx="78374">
                  <c:v>181.573377808397</c:v>
                </c:pt>
                <c:pt idx="78375">
                  <c:v>181.57569456367099</c:v>
                </c:pt>
                <c:pt idx="78376">
                  <c:v>181.57801131894399</c:v>
                </c:pt>
                <c:pt idx="78377">
                  <c:v>181.58032807421799</c:v>
                </c:pt>
                <c:pt idx="78378">
                  <c:v>181.58264482949099</c:v>
                </c:pt>
                <c:pt idx="78379">
                  <c:v>181.58496158476501</c:v>
                </c:pt>
                <c:pt idx="78380">
                  <c:v>181.58727834003901</c:v>
                </c:pt>
                <c:pt idx="78381">
                  <c:v>181.58959509531201</c:v>
                </c:pt>
                <c:pt idx="78382">
                  <c:v>181.591911850586</c:v>
                </c:pt>
                <c:pt idx="78383">
                  <c:v>181.594228605859</c:v>
                </c:pt>
                <c:pt idx="78384">
                  <c:v>181.596545361133</c:v>
                </c:pt>
                <c:pt idx="78385">
                  <c:v>181.598862116406</c:v>
                </c:pt>
                <c:pt idx="78386">
                  <c:v>181.60117887167999</c:v>
                </c:pt>
                <c:pt idx="78387">
                  <c:v>181.60349562695299</c:v>
                </c:pt>
                <c:pt idx="78388">
                  <c:v>181.60581238222699</c:v>
                </c:pt>
                <c:pt idx="78389">
                  <c:v>181.60812913749999</c:v>
                </c:pt>
                <c:pt idx="78390">
                  <c:v>181.61044589277401</c:v>
                </c:pt>
                <c:pt idx="78391">
                  <c:v>181.61276264804701</c:v>
                </c:pt>
                <c:pt idx="78392">
                  <c:v>181.615079403321</c:v>
                </c:pt>
                <c:pt idx="78393">
                  <c:v>181.617396158595</c:v>
                </c:pt>
                <c:pt idx="78394">
                  <c:v>181.619712913868</c:v>
                </c:pt>
                <c:pt idx="78395">
                  <c:v>181.62202966914199</c:v>
                </c:pt>
                <c:pt idx="78396">
                  <c:v>181.62434642441499</c:v>
                </c:pt>
                <c:pt idx="78397">
                  <c:v>181.62666317968899</c:v>
                </c:pt>
                <c:pt idx="78398">
                  <c:v>181.62897993496199</c:v>
                </c:pt>
                <c:pt idx="78399">
                  <c:v>181.63129669023601</c:v>
                </c:pt>
                <c:pt idx="78400">
                  <c:v>181.63361344550901</c:v>
                </c:pt>
                <c:pt idx="78401">
                  <c:v>181.63593020078301</c:v>
                </c:pt>
                <c:pt idx="78402">
                  <c:v>181.63824695605601</c:v>
                </c:pt>
                <c:pt idx="78403">
                  <c:v>181.64056371133</c:v>
                </c:pt>
                <c:pt idx="78404">
                  <c:v>181.642880466604</c:v>
                </c:pt>
                <c:pt idx="78405">
                  <c:v>181.645197221877</c:v>
                </c:pt>
                <c:pt idx="78406">
                  <c:v>181.64751397715099</c:v>
                </c:pt>
                <c:pt idx="78407">
                  <c:v>181.64983073242399</c:v>
                </c:pt>
                <c:pt idx="78408">
                  <c:v>181.65214748769799</c:v>
                </c:pt>
                <c:pt idx="78409">
                  <c:v>181.65446424297099</c:v>
                </c:pt>
                <c:pt idx="78410">
                  <c:v>181.65678099824501</c:v>
                </c:pt>
                <c:pt idx="78411">
                  <c:v>181.65909775351801</c:v>
                </c:pt>
                <c:pt idx="78412">
                  <c:v>181.66141450879201</c:v>
                </c:pt>
                <c:pt idx="78413">
                  <c:v>181.66373126406501</c:v>
                </c:pt>
                <c:pt idx="78414">
                  <c:v>181.666048019339</c:v>
                </c:pt>
                <c:pt idx="78415">
                  <c:v>181.668364774612</c:v>
                </c:pt>
                <c:pt idx="78416">
                  <c:v>181.670681529886</c:v>
                </c:pt>
                <c:pt idx="78417">
                  <c:v>181.67299828515999</c:v>
                </c:pt>
                <c:pt idx="78418">
                  <c:v>181.67531504043299</c:v>
                </c:pt>
                <c:pt idx="78419">
                  <c:v>181.67763179570699</c:v>
                </c:pt>
                <c:pt idx="78420">
                  <c:v>181.67994855097999</c:v>
                </c:pt>
                <c:pt idx="78421">
                  <c:v>181.68226530625401</c:v>
                </c:pt>
                <c:pt idx="78422">
                  <c:v>181.68458206152701</c:v>
                </c:pt>
                <c:pt idx="78423">
                  <c:v>181.686898816801</c:v>
                </c:pt>
                <c:pt idx="78424">
                  <c:v>181.689215572074</c:v>
                </c:pt>
                <c:pt idx="78425">
                  <c:v>181.691532327348</c:v>
                </c:pt>
                <c:pt idx="78426">
                  <c:v>181.693849082621</c:v>
                </c:pt>
                <c:pt idx="78427">
                  <c:v>181.69616583789499</c:v>
                </c:pt>
                <c:pt idx="78428">
                  <c:v>181.69848259316799</c:v>
                </c:pt>
                <c:pt idx="78429">
                  <c:v>181.70079934844199</c:v>
                </c:pt>
                <c:pt idx="78430">
                  <c:v>181.70311610371601</c:v>
                </c:pt>
                <c:pt idx="78431">
                  <c:v>181.70543285898901</c:v>
                </c:pt>
                <c:pt idx="78432">
                  <c:v>181.70774961426301</c:v>
                </c:pt>
                <c:pt idx="78433">
                  <c:v>181.71006636953601</c:v>
                </c:pt>
                <c:pt idx="78434">
                  <c:v>181.71238312481</c:v>
                </c:pt>
                <c:pt idx="78435">
                  <c:v>181.714699880083</c:v>
                </c:pt>
                <c:pt idx="78436">
                  <c:v>181.717016635357</c:v>
                </c:pt>
                <c:pt idx="78437">
                  <c:v>181.71933339063</c:v>
                </c:pt>
                <c:pt idx="78438">
                  <c:v>181.72165014590399</c:v>
                </c:pt>
                <c:pt idx="78439">
                  <c:v>181.72396690117699</c:v>
                </c:pt>
                <c:pt idx="78440">
                  <c:v>181.72628365645099</c:v>
                </c:pt>
                <c:pt idx="78441">
                  <c:v>181.72860041172399</c:v>
                </c:pt>
                <c:pt idx="78442">
                  <c:v>181.73091716699801</c:v>
                </c:pt>
                <c:pt idx="78443">
                  <c:v>181.73323392227201</c:v>
                </c:pt>
                <c:pt idx="78444">
                  <c:v>181.73555067754501</c:v>
                </c:pt>
                <c:pt idx="78445">
                  <c:v>181.737867432819</c:v>
                </c:pt>
                <c:pt idx="78446">
                  <c:v>181.740184188092</c:v>
                </c:pt>
                <c:pt idx="78447">
                  <c:v>181.742500943366</c:v>
                </c:pt>
                <c:pt idx="78448">
                  <c:v>181.744817698639</c:v>
                </c:pt>
                <c:pt idx="78449">
                  <c:v>181.74713445391299</c:v>
                </c:pt>
                <c:pt idx="78450">
                  <c:v>181.74945120918599</c:v>
                </c:pt>
                <c:pt idx="78451">
                  <c:v>181.75176796445999</c:v>
                </c:pt>
                <c:pt idx="78452">
                  <c:v>181.75408471973299</c:v>
                </c:pt>
                <c:pt idx="78453">
                  <c:v>181.75640147500701</c:v>
                </c:pt>
                <c:pt idx="78454">
                  <c:v>181.758718230281</c:v>
                </c:pt>
                <c:pt idx="78455">
                  <c:v>181.76103498555401</c:v>
                </c:pt>
                <c:pt idx="78456">
                  <c:v>181.763351740828</c:v>
                </c:pt>
                <c:pt idx="78457">
                  <c:v>181.765668496101</c:v>
                </c:pt>
                <c:pt idx="78458">
                  <c:v>181.76798525137499</c:v>
                </c:pt>
                <c:pt idx="78459">
                  <c:v>181.770302006648</c:v>
                </c:pt>
                <c:pt idx="78460">
                  <c:v>181.77261876192199</c:v>
                </c:pt>
                <c:pt idx="78461">
                  <c:v>181.77493551719499</c:v>
                </c:pt>
                <c:pt idx="78462">
                  <c:v>181.77725227246901</c:v>
                </c:pt>
                <c:pt idx="78463">
                  <c:v>181.77956902774201</c:v>
                </c:pt>
                <c:pt idx="78464">
                  <c:v>181.78188578301601</c:v>
                </c:pt>
                <c:pt idx="78465">
                  <c:v>181.78420253828901</c:v>
                </c:pt>
                <c:pt idx="78466">
                  <c:v>181.786519293563</c:v>
                </c:pt>
                <c:pt idx="78467">
                  <c:v>181.788836048837</c:v>
                </c:pt>
                <c:pt idx="78468">
                  <c:v>181.79115280411</c:v>
                </c:pt>
                <c:pt idx="78469">
                  <c:v>181.79346955938399</c:v>
                </c:pt>
                <c:pt idx="78470">
                  <c:v>181.79578631465699</c:v>
                </c:pt>
                <c:pt idx="78471">
                  <c:v>181.79810306993099</c:v>
                </c:pt>
                <c:pt idx="78472">
                  <c:v>181.80041982520399</c:v>
                </c:pt>
                <c:pt idx="78473">
                  <c:v>181.80273658047801</c:v>
                </c:pt>
                <c:pt idx="78474">
                  <c:v>181.80505333575101</c:v>
                </c:pt>
                <c:pt idx="78475">
                  <c:v>181.80737009102501</c:v>
                </c:pt>
                <c:pt idx="78476">
                  <c:v>181.80968684629801</c:v>
                </c:pt>
                <c:pt idx="78477">
                  <c:v>181.812003601572</c:v>
                </c:pt>
                <c:pt idx="78478">
                  <c:v>181.814320356845</c:v>
                </c:pt>
                <c:pt idx="78479">
                  <c:v>181.816637112119</c:v>
                </c:pt>
                <c:pt idx="78480">
                  <c:v>181.81895386739299</c:v>
                </c:pt>
                <c:pt idx="78481">
                  <c:v>181.82127062266599</c:v>
                </c:pt>
                <c:pt idx="78482">
                  <c:v>181.82358737793999</c:v>
                </c:pt>
                <c:pt idx="78483">
                  <c:v>181.82590413321299</c:v>
                </c:pt>
                <c:pt idx="78484">
                  <c:v>181.82822088848701</c:v>
                </c:pt>
                <c:pt idx="78485">
                  <c:v>181.83053764376001</c:v>
                </c:pt>
                <c:pt idx="78486">
                  <c:v>181.83285439903401</c:v>
                </c:pt>
                <c:pt idx="78487">
                  <c:v>181.83517115430701</c:v>
                </c:pt>
                <c:pt idx="78488">
                  <c:v>181.837487909581</c:v>
                </c:pt>
                <c:pt idx="78489">
                  <c:v>181.839804664854</c:v>
                </c:pt>
                <c:pt idx="78490">
                  <c:v>181.842121420128</c:v>
                </c:pt>
                <c:pt idx="78491">
                  <c:v>181.844438175401</c:v>
                </c:pt>
                <c:pt idx="78492">
                  <c:v>181.84675493067499</c:v>
                </c:pt>
                <c:pt idx="78493">
                  <c:v>181.84907168594901</c:v>
                </c:pt>
                <c:pt idx="78494">
                  <c:v>181.85138844122201</c:v>
                </c:pt>
                <c:pt idx="78495">
                  <c:v>181.85370519649601</c:v>
                </c:pt>
                <c:pt idx="78496">
                  <c:v>181.85602195176901</c:v>
                </c:pt>
                <c:pt idx="78497">
                  <c:v>181.858338707043</c:v>
                </c:pt>
                <c:pt idx="78498">
                  <c:v>181.860655462316</c:v>
                </c:pt>
                <c:pt idx="78499">
                  <c:v>181.86297221759</c:v>
                </c:pt>
                <c:pt idx="78500">
                  <c:v>181.865288972863</c:v>
                </c:pt>
                <c:pt idx="78501">
                  <c:v>181.86760572813699</c:v>
                </c:pt>
                <c:pt idx="78502">
                  <c:v>181.86992248340999</c:v>
                </c:pt>
                <c:pt idx="78503">
                  <c:v>181.87223923868399</c:v>
                </c:pt>
                <c:pt idx="78504">
                  <c:v>181.87455599395801</c:v>
                </c:pt>
                <c:pt idx="78505">
                  <c:v>181.87687274923101</c:v>
                </c:pt>
                <c:pt idx="78506">
                  <c:v>181.87918950450501</c:v>
                </c:pt>
                <c:pt idx="78507">
                  <c:v>181.88150625977801</c:v>
                </c:pt>
                <c:pt idx="78508">
                  <c:v>181.883823015052</c:v>
                </c:pt>
                <c:pt idx="78509">
                  <c:v>181.886139770325</c:v>
                </c:pt>
                <c:pt idx="78510">
                  <c:v>181.888456525599</c:v>
                </c:pt>
                <c:pt idx="78511">
                  <c:v>181.890773280872</c:v>
                </c:pt>
                <c:pt idx="78512">
                  <c:v>181.89309003614599</c:v>
                </c:pt>
                <c:pt idx="78513">
                  <c:v>181.89540679141899</c:v>
                </c:pt>
                <c:pt idx="78514">
                  <c:v>181.89772354669299</c:v>
                </c:pt>
                <c:pt idx="78515">
                  <c:v>181.90004030196599</c:v>
                </c:pt>
                <c:pt idx="78516">
                  <c:v>181.90235705724001</c:v>
                </c:pt>
                <c:pt idx="78517">
                  <c:v>181.90467381251401</c:v>
                </c:pt>
                <c:pt idx="78518">
                  <c:v>181.90699056778701</c:v>
                </c:pt>
                <c:pt idx="78519">
                  <c:v>181.909307323061</c:v>
                </c:pt>
                <c:pt idx="78520">
                  <c:v>181.911624078334</c:v>
                </c:pt>
                <c:pt idx="78521">
                  <c:v>181.913940833608</c:v>
                </c:pt>
                <c:pt idx="78522">
                  <c:v>181.916257588881</c:v>
                </c:pt>
                <c:pt idx="78523">
                  <c:v>181.91857434415499</c:v>
                </c:pt>
                <c:pt idx="78524">
                  <c:v>181.92089109942799</c:v>
                </c:pt>
                <c:pt idx="78525">
                  <c:v>181.92320785470201</c:v>
                </c:pt>
                <c:pt idx="78526">
                  <c:v>181.92552460997501</c:v>
                </c:pt>
                <c:pt idx="78527">
                  <c:v>181.92784136524901</c:v>
                </c:pt>
                <c:pt idx="78528">
                  <c:v>181.93015812052201</c:v>
                </c:pt>
                <c:pt idx="78529">
                  <c:v>181.932474875796</c:v>
                </c:pt>
                <c:pt idx="78530">
                  <c:v>181.93479163107</c:v>
                </c:pt>
                <c:pt idx="78531">
                  <c:v>181.937108386343</c:v>
                </c:pt>
                <c:pt idx="78532">
                  <c:v>181.93942514161699</c:v>
                </c:pt>
                <c:pt idx="78533">
                  <c:v>181.94174189688999</c:v>
                </c:pt>
                <c:pt idx="78534">
                  <c:v>181.94405865216399</c:v>
                </c:pt>
                <c:pt idx="78535">
                  <c:v>181.94637540743699</c:v>
                </c:pt>
                <c:pt idx="78536">
                  <c:v>181.94869216271101</c:v>
                </c:pt>
                <c:pt idx="78537">
                  <c:v>181.95100891798401</c:v>
                </c:pt>
                <c:pt idx="78538">
                  <c:v>181.95332567325801</c:v>
                </c:pt>
                <c:pt idx="78539">
                  <c:v>181.95564242853101</c:v>
                </c:pt>
                <c:pt idx="78540">
                  <c:v>181.957959183805</c:v>
                </c:pt>
                <c:pt idx="78541">
                  <c:v>181.960275939078</c:v>
                </c:pt>
                <c:pt idx="78542">
                  <c:v>181.962592694352</c:v>
                </c:pt>
                <c:pt idx="78543">
                  <c:v>181.96490944962599</c:v>
                </c:pt>
                <c:pt idx="78544">
                  <c:v>181.96722620489899</c:v>
                </c:pt>
                <c:pt idx="78545">
                  <c:v>181.96954296017299</c:v>
                </c:pt>
                <c:pt idx="78546">
                  <c:v>181.97185971544599</c:v>
                </c:pt>
                <c:pt idx="78547">
                  <c:v>181.97417647072001</c:v>
                </c:pt>
                <c:pt idx="78548">
                  <c:v>181.97649322599301</c:v>
                </c:pt>
                <c:pt idx="78549">
                  <c:v>181.97880998126701</c:v>
                </c:pt>
                <c:pt idx="78550">
                  <c:v>181.98112673654001</c:v>
                </c:pt>
                <c:pt idx="78551">
                  <c:v>181.983443491814</c:v>
                </c:pt>
                <c:pt idx="78552">
                  <c:v>181.985760247087</c:v>
                </c:pt>
                <c:pt idx="78553">
                  <c:v>181.988077002361</c:v>
                </c:pt>
                <c:pt idx="78554">
                  <c:v>181.99039375763499</c:v>
                </c:pt>
                <c:pt idx="78555">
                  <c:v>181.99271051290799</c:v>
                </c:pt>
                <c:pt idx="78556">
                  <c:v>181.99502726818201</c:v>
                </c:pt>
                <c:pt idx="78557">
                  <c:v>181.99734402345501</c:v>
                </c:pt>
                <c:pt idx="78558">
                  <c:v>181.99966077872901</c:v>
                </c:pt>
                <c:pt idx="78559">
                  <c:v>182.00197753400201</c:v>
                </c:pt>
                <c:pt idx="78560">
                  <c:v>182.004294289276</c:v>
                </c:pt>
                <c:pt idx="78561">
                  <c:v>182.006611044549</c:v>
                </c:pt>
                <c:pt idx="78562">
                  <c:v>182.008927799823</c:v>
                </c:pt>
                <c:pt idx="78563">
                  <c:v>182.011244555096</c:v>
                </c:pt>
                <c:pt idx="78564">
                  <c:v>182.01356131036999</c:v>
                </c:pt>
                <c:pt idx="78565">
                  <c:v>182.01587806564299</c:v>
                </c:pt>
                <c:pt idx="78566">
                  <c:v>182.01819482091699</c:v>
                </c:pt>
                <c:pt idx="78567">
                  <c:v>182.02051157619101</c:v>
                </c:pt>
                <c:pt idx="78568">
                  <c:v>182.02282833146401</c:v>
                </c:pt>
                <c:pt idx="78569">
                  <c:v>182.02514508673801</c:v>
                </c:pt>
                <c:pt idx="78570">
                  <c:v>182.02746184201101</c:v>
                </c:pt>
                <c:pt idx="78571">
                  <c:v>182.029778597285</c:v>
                </c:pt>
                <c:pt idx="78572">
                  <c:v>182.032095352558</c:v>
                </c:pt>
                <c:pt idx="78573">
                  <c:v>182.034412107832</c:v>
                </c:pt>
                <c:pt idx="78574">
                  <c:v>182.036728863105</c:v>
                </c:pt>
                <c:pt idx="78575">
                  <c:v>182.03904561837899</c:v>
                </c:pt>
                <c:pt idx="78576">
                  <c:v>182.04136237365199</c:v>
                </c:pt>
                <c:pt idx="78577">
                  <c:v>182.04367912892599</c:v>
                </c:pt>
                <c:pt idx="78578">
                  <c:v>182.04599588419899</c:v>
                </c:pt>
                <c:pt idx="78579">
                  <c:v>182.04831263947301</c:v>
                </c:pt>
                <c:pt idx="78580">
                  <c:v>182.05062939474701</c:v>
                </c:pt>
                <c:pt idx="78581">
                  <c:v>182.05294615002001</c:v>
                </c:pt>
                <c:pt idx="78582">
                  <c:v>182.055262905294</c:v>
                </c:pt>
                <c:pt idx="78583">
                  <c:v>182.057579660567</c:v>
                </c:pt>
                <c:pt idx="78584">
                  <c:v>182.059896415841</c:v>
                </c:pt>
                <c:pt idx="78585">
                  <c:v>182.062213171114</c:v>
                </c:pt>
                <c:pt idx="78586">
                  <c:v>182.06452992638799</c:v>
                </c:pt>
                <c:pt idx="78587">
                  <c:v>182.06684668166099</c:v>
                </c:pt>
                <c:pt idx="78588">
                  <c:v>182.06916343693501</c:v>
                </c:pt>
                <c:pt idx="78589">
                  <c:v>182.07148019220801</c:v>
                </c:pt>
                <c:pt idx="78590">
                  <c:v>182.07379694748201</c:v>
                </c:pt>
                <c:pt idx="78591">
                  <c:v>182.076113702756</c:v>
                </c:pt>
                <c:pt idx="78592">
                  <c:v>182.078430458029</c:v>
                </c:pt>
                <c:pt idx="78593">
                  <c:v>182.080747213303</c:v>
                </c:pt>
                <c:pt idx="78594">
                  <c:v>182.083063968576</c:v>
                </c:pt>
                <c:pt idx="78595">
                  <c:v>182.08538072384999</c:v>
                </c:pt>
                <c:pt idx="78596">
                  <c:v>182.08769747912299</c:v>
                </c:pt>
                <c:pt idx="78597">
                  <c:v>182.09001423439699</c:v>
                </c:pt>
                <c:pt idx="78598">
                  <c:v>182.09233098966999</c:v>
                </c:pt>
                <c:pt idx="78599">
                  <c:v>182.09464774494401</c:v>
                </c:pt>
                <c:pt idx="78600">
                  <c:v>182.09696450021701</c:v>
                </c:pt>
                <c:pt idx="78601">
                  <c:v>182.09928125549101</c:v>
                </c:pt>
                <c:pt idx="78602">
                  <c:v>182.10159801076401</c:v>
                </c:pt>
                <c:pt idx="78603">
                  <c:v>182.103914766038</c:v>
                </c:pt>
                <c:pt idx="78604">
                  <c:v>182.106231521312</c:v>
                </c:pt>
                <c:pt idx="78605">
                  <c:v>182.108548276585</c:v>
                </c:pt>
                <c:pt idx="78606">
                  <c:v>182.11086503185899</c:v>
                </c:pt>
                <c:pt idx="78607">
                  <c:v>182.11318178713199</c:v>
                </c:pt>
                <c:pt idx="78608">
                  <c:v>182.11549854240599</c:v>
                </c:pt>
                <c:pt idx="78609">
                  <c:v>182.11781529767899</c:v>
                </c:pt>
                <c:pt idx="78610">
                  <c:v>182.12013205295301</c:v>
                </c:pt>
                <c:pt idx="78611">
                  <c:v>182.12244880822601</c:v>
                </c:pt>
                <c:pt idx="78612">
                  <c:v>182.12476556350001</c:v>
                </c:pt>
                <c:pt idx="78613">
                  <c:v>182.12708231877301</c:v>
                </c:pt>
                <c:pt idx="78614">
                  <c:v>182.129399074047</c:v>
                </c:pt>
                <c:pt idx="78615">
                  <c:v>182.13171582932</c:v>
                </c:pt>
                <c:pt idx="78616">
                  <c:v>182.134032584594</c:v>
                </c:pt>
                <c:pt idx="78617">
                  <c:v>182.13634933986799</c:v>
                </c:pt>
                <c:pt idx="78618">
                  <c:v>182.13866609514099</c:v>
                </c:pt>
                <c:pt idx="78619">
                  <c:v>182.14098285041501</c:v>
                </c:pt>
                <c:pt idx="78620">
                  <c:v>182.14329960568799</c:v>
                </c:pt>
                <c:pt idx="78621">
                  <c:v>182.14561636096201</c:v>
                </c:pt>
                <c:pt idx="78622">
                  <c:v>182.14793311623501</c:v>
                </c:pt>
                <c:pt idx="78623">
                  <c:v>182.150249871509</c:v>
                </c:pt>
                <c:pt idx="78624">
                  <c:v>182.152566626782</c:v>
                </c:pt>
                <c:pt idx="78625">
                  <c:v>182.154883382056</c:v>
                </c:pt>
                <c:pt idx="78626">
                  <c:v>182.157200137329</c:v>
                </c:pt>
                <c:pt idx="78627">
                  <c:v>182.15951689260299</c:v>
                </c:pt>
                <c:pt idx="78628">
                  <c:v>182.16183364787599</c:v>
                </c:pt>
                <c:pt idx="78629">
                  <c:v>182.16415040314999</c:v>
                </c:pt>
                <c:pt idx="78630">
                  <c:v>182.16646715842401</c:v>
                </c:pt>
                <c:pt idx="78631">
                  <c:v>182.16878391369701</c:v>
                </c:pt>
                <c:pt idx="78632">
                  <c:v>182.17110066897101</c:v>
                </c:pt>
                <c:pt idx="78633">
                  <c:v>182.17341742424401</c:v>
                </c:pt>
                <c:pt idx="78634">
                  <c:v>182.175734179518</c:v>
                </c:pt>
                <c:pt idx="78635">
                  <c:v>182.178050934791</c:v>
                </c:pt>
                <c:pt idx="78636">
                  <c:v>182.180367690065</c:v>
                </c:pt>
                <c:pt idx="78637">
                  <c:v>182.182684445338</c:v>
                </c:pt>
                <c:pt idx="78638">
                  <c:v>182.18500120061199</c:v>
                </c:pt>
                <c:pt idx="78639">
                  <c:v>182.18731795588499</c:v>
                </c:pt>
                <c:pt idx="78640">
                  <c:v>182.18963471115899</c:v>
                </c:pt>
                <c:pt idx="78641">
                  <c:v>182.19195146643301</c:v>
                </c:pt>
                <c:pt idx="78642">
                  <c:v>182.19426822170601</c:v>
                </c:pt>
                <c:pt idx="78643">
                  <c:v>182.19658497698001</c:v>
                </c:pt>
                <c:pt idx="78644">
                  <c:v>182.19890173225301</c:v>
                </c:pt>
                <c:pt idx="78645">
                  <c:v>182.201218487527</c:v>
                </c:pt>
                <c:pt idx="78646">
                  <c:v>182.2035352428</c:v>
                </c:pt>
                <c:pt idx="78647">
                  <c:v>182.205851998074</c:v>
                </c:pt>
                <c:pt idx="78648">
                  <c:v>182.208168753347</c:v>
                </c:pt>
                <c:pt idx="78649">
                  <c:v>182.21048550862099</c:v>
                </c:pt>
                <c:pt idx="78650">
                  <c:v>182.21280226389399</c:v>
                </c:pt>
                <c:pt idx="78651">
                  <c:v>182.21511901916799</c:v>
                </c:pt>
                <c:pt idx="78652">
                  <c:v>182.21743577444099</c:v>
                </c:pt>
                <c:pt idx="78653">
                  <c:v>182.21975252971501</c:v>
                </c:pt>
                <c:pt idx="78654">
                  <c:v>182.222069284989</c:v>
                </c:pt>
                <c:pt idx="78655">
                  <c:v>182.224386040262</c:v>
                </c:pt>
                <c:pt idx="78656">
                  <c:v>182.226702795536</c:v>
                </c:pt>
                <c:pt idx="78657">
                  <c:v>182.229019550809</c:v>
                </c:pt>
                <c:pt idx="78658">
                  <c:v>182.23133630608299</c:v>
                </c:pt>
                <c:pt idx="78659">
                  <c:v>182.23365306135599</c:v>
                </c:pt>
                <c:pt idx="78660">
                  <c:v>182.23596981662999</c:v>
                </c:pt>
                <c:pt idx="78661">
                  <c:v>182.23828657190299</c:v>
                </c:pt>
                <c:pt idx="78662">
                  <c:v>182.24060332717701</c:v>
                </c:pt>
                <c:pt idx="78663">
                  <c:v>182.24292008245001</c:v>
                </c:pt>
                <c:pt idx="78664">
                  <c:v>182.24523683772401</c:v>
                </c:pt>
                <c:pt idx="78665">
                  <c:v>182.24755359299701</c:v>
                </c:pt>
                <c:pt idx="78666">
                  <c:v>182.249870348271</c:v>
                </c:pt>
                <c:pt idx="78667">
                  <c:v>182.252187103545</c:v>
                </c:pt>
                <c:pt idx="78668">
                  <c:v>182.254503858818</c:v>
                </c:pt>
                <c:pt idx="78669">
                  <c:v>182.25682061409199</c:v>
                </c:pt>
                <c:pt idx="78670">
                  <c:v>182.25913736936499</c:v>
                </c:pt>
                <c:pt idx="78671">
                  <c:v>182.26145412463899</c:v>
                </c:pt>
                <c:pt idx="78672">
                  <c:v>182.26377087991199</c:v>
                </c:pt>
                <c:pt idx="78673">
                  <c:v>182.26608763518601</c:v>
                </c:pt>
                <c:pt idx="78674">
                  <c:v>182.26840439045901</c:v>
                </c:pt>
                <c:pt idx="78675">
                  <c:v>182.27072114573301</c:v>
                </c:pt>
                <c:pt idx="78676">
                  <c:v>182.27303790100601</c:v>
                </c:pt>
                <c:pt idx="78677">
                  <c:v>182.27535465628</c:v>
                </c:pt>
                <c:pt idx="78678">
                  <c:v>182.277671411553</c:v>
                </c:pt>
                <c:pt idx="78679">
                  <c:v>182.279988166827</c:v>
                </c:pt>
                <c:pt idx="78680">
                  <c:v>182.28230492210099</c:v>
                </c:pt>
                <c:pt idx="78681">
                  <c:v>182.28462167737399</c:v>
                </c:pt>
                <c:pt idx="78682">
                  <c:v>182.28693843264799</c:v>
                </c:pt>
                <c:pt idx="78683">
                  <c:v>182.28925518792099</c:v>
                </c:pt>
                <c:pt idx="78684">
                  <c:v>182.29157194319501</c:v>
                </c:pt>
                <c:pt idx="78685">
                  <c:v>182.29388869846801</c:v>
                </c:pt>
                <c:pt idx="78686">
                  <c:v>182.296205453742</c:v>
                </c:pt>
                <c:pt idx="78687">
                  <c:v>182.298522209015</c:v>
                </c:pt>
                <c:pt idx="78688">
                  <c:v>182.300838964289</c:v>
                </c:pt>
                <c:pt idx="78689">
                  <c:v>182.303155719562</c:v>
                </c:pt>
                <c:pt idx="78690">
                  <c:v>182.30547247483599</c:v>
                </c:pt>
                <c:pt idx="78691">
                  <c:v>182.30778923010999</c:v>
                </c:pt>
                <c:pt idx="78692">
                  <c:v>182.31010598538299</c:v>
                </c:pt>
                <c:pt idx="78693">
                  <c:v>182.31242274065701</c:v>
                </c:pt>
                <c:pt idx="78694">
                  <c:v>182.31473949593001</c:v>
                </c:pt>
                <c:pt idx="78695">
                  <c:v>182.31705625120401</c:v>
                </c:pt>
                <c:pt idx="78696">
                  <c:v>182.31937300647701</c:v>
                </c:pt>
                <c:pt idx="78697">
                  <c:v>182.321689761751</c:v>
                </c:pt>
                <c:pt idx="78698">
                  <c:v>182.324006517024</c:v>
                </c:pt>
                <c:pt idx="78699">
                  <c:v>182.326323272298</c:v>
                </c:pt>
                <c:pt idx="78700">
                  <c:v>182.328640027571</c:v>
                </c:pt>
                <c:pt idx="78701">
                  <c:v>182.33095678284499</c:v>
                </c:pt>
                <c:pt idx="78702">
                  <c:v>182.33327353811799</c:v>
                </c:pt>
                <c:pt idx="78703">
                  <c:v>182.33559029339199</c:v>
                </c:pt>
                <c:pt idx="78704">
                  <c:v>182.33790704866601</c:v>
                </c:pt>
                <c:pt idx="78705">
                  <c:v>182.34022380393901</c:v>
                </c:pt>
                <c:pt idx="78706">
                  <c:v>182.34254055921301</c:v>
                </c:pt>
                <c:pt idx="78707">
                  <c:v>182.34485731448601</c:v>
                </c:pt>
                <c:pt idx="78708">
                  <c:v>182.34717406976</c:v>
                </c:pt>
                <c:pt idx="78709">
                  <c:v>182.349490825033</c:v>
                </c:pt>
                <c:pt idx="78710">
                  <c:v>182.351807580307</c:v>
                </c:pt>
                <c:pt idx="78711">
                  <c:v>182.35412433558</c:v>
                </c:pt>
                <c:pt idx="78712">
                  <c:v>182.35644109085399</c:v>
                </c:pt>
                <c:pt idx="78713">
                  <c:v>182.35875784612699</c:v>
                </c:pt>
                <c:pt idx="78714">
                  <c:v>182.36107460140099</c:v>
                </c:pt>
                <c:pt idx="78715">
                  <c:v>182.36339135667399</c:v>
                </c:pt>
                <c:pt idx="78716">
                  <c:v>182.36570811194801</c:v>
                </c:pt>
                <c:pt idx="78717">
                  <c:v>182.368024867222</c:v>
                </c:pt>
                <c:pt idx="78718">
                  <c:v>182.370341622495</c:v>
                </c:pt>
                <c:pt idx="78719">
                  <c:v>182.372658377769</c:v>
                </c:pt>
                <c:pt idx="78720">
                  <c:v>182.374975133042</c:v>
                </c:pt>
                <c:pt idx="78721">
                  <c:v>182.37729188831599</c:v>
                </c:pt>
                <c:pt idx="78722">
                  <c:v>182.37960864358899</c:v>
                </c:pt>
                <c:pt idx="78723">
                  <c:v>182.38192539886299</c:v>
                </c:pt>
                <c:pt idx="78724">
                  <c:v>182.38424215413599</c:v>
                </c:pt>
                <c:pt idx="78725">
                  <c:v>182.38655890941001</c:v>
                </c:pt>
                <c:pt idx="78726">
                  <c:v>182.38887566468301</c:v>
                </c:pt>
                <c:pt idx="78727">
                  <c:v>182.39119241995701</c:v>
                </c:pt>
                <c:pt idx="78728">
                  <c:v>182.393509175231</c:v>
                </c:pt>
                <c:pt idx="78729">
                  <c:v>182.395825930504</c:v>
                </c:pt>
                <c:pt idx="78730">
                  <c:v>182.398142685778</c:v>
                </c:pt>
                <c:pt idx="78731">
                  <c:v>182.400459441051</c:v>
                </c:pt>
                <c:pt idx="78732">
                  <c:v>182.40277619632499</c:v>
                </c:pt>
                <c:pt idx="78733">
                  <c:v>182.40509295159799</c:v>
                </c:pt>
                <c:pt idx="78734">
                  <c:v>182.40740970687199</c:v>
                </c:pt>
                <c:pt idx="78735">
                  <c:v>182.40972646214499</c:v>
                </c:pt>
                <c:pt idx="78736">
                  <c:v>182.41204321741901</c:v>
                </c:pt>
                <c:pt idx="78737">
                  <c:v>182.41435997269201</c:v>
                </c:pt>
                <c:pt idx="78738">
                  <c:v>182.41667672796601</c:v>
                </c:pt>
                <c:pt idx="78739">
                  <c:v>182.41899348323901</c:v>
                </c:pt>
                <c:pt idx="78740">
                  <c:v>182.421310238513</c:v>
                </c:pt>
                <c:pt idx="78741">
                  <c:v>182.423626993787</c:v>
                </c:pt>
                <c:pt idx="78742">
                  <c:v>182.42594374906</c:v>
                </c:pt>
                <c:pt idx="78743">
                  <c:v>182.42826050433399</c:v>
                </c:pt>
                <c:pt idx="78744">
                  <c:v>182.43057725960699</c:v>
                </c:pt>
                <c:pt idx="78745">
                  <c:v>182.43289401488099</c:v>
                </c:pt>
                <c:pt idx="78746">
                  <c:v>182.43521077015399</c:v>
                </c:pt>
                <c:pt idx="78747">
                  <c:v>182.43752752542801</c:v>
                </c:pt>
                <c:pt idx="78748">
                  <c:v>182.43984428070101</c:v>
                </c:pt>
                <c:pt idx="78749">
                  <c:v>182.442161035975</c:v>
                </c:pt>
                <c:pt idx="78750">
                  <c:v>182.444477791248</c:v>
                </c:pt>
                <c:pt idx="78751">
                  <c:v>182.446794546522</c:v>
                </c:pt>
                <c:pt idx="78752">
                  <c:v>182.449111301795</c:v>
                </c:pt>
                <c:pt idx="78753">
                  <c:v>182.45142805706899</c:v>
                </c:pt>
                <c:pt idx="78754">
                  <c:v>182.45374481234299</c:v>
                </c:pt>
                <c:pt idx="78755">
                  <c:v>182.45606156761599</c:v>
                </c:pt>
                <c:pt idx="78756">
                  <c:v>182.45837832289001</c:v>
                </c:pt>
                <c:pt idx="78757">
                  <c:v>182.46069507816301</c:v>
                </c:pt>
                <c:pt idx="78758">
                  <c:v>182.46301183343701</c:v>
                </c:pt>
                <c:pt idx="78759">
                  <c:v>182.46532858871001</c:v>
                </c:pt>
                <c:pt idx="78760">
                  <c:v>182.467645343984</c:v>
                </c:pt>
                <c:pt idx="78761">
                  <c:v>182.469962099257</c:v>
                </c:pt>
                <c:pt idx="78762">
                  <c:v>182.472278854531</c:v>
                </c:pt>
                <c:pt idx="78763">
                  <c:v>182.474595609804</c:v>
                </c:pt>
                <c:pt idx="78764">
                  <c:v>182.47691236507799</c:v>
                </c:pt>
                <c:pt idx="78765">
                  <c:v>182.47922912035099</c:v>
                </c:pt>
                <c:pt idx="78766">
                  <c:v>182.48154587562499</c:v>
                </c:pt>
                <c:pt idx="78767">
                  <c:v>182.48386263089901</c:v>
                </c:pt>
                <c:pt idx="78768">
                  <c:v>182.48617938617201</c:v>
                </c:pt>
                <c:pt idx="78769">
                  <c:v>182.48849614144601</c:v>
                </c:pt>
                <c:pt idx="78770">
                  <c:v>182.49081289671901</c:v>
                </c:pt>
                <c:pt idx="78771">
                  <c:v>182.493129651993</c:v>
                </c:pt>
                <c:pt idx="78772">
                  <c:v>182.495446407266</c:v>
                </c:pt>
                <c:pt idx="78773">
                  <c:v>182.49776316254</c:v>
                </c:pt>
                <c:pt idx="78774">
                  <c:v>182.500079917813</c:v>
                </c:pt>
                <c:pt idx="78775">
                  <c:v>182.50239667308699</c:v>
                </c:pt>
                <c:pt idx="78776">
                  <c:v>182.50471342835999</c:v>
                </c:pt>
                <c:pt idx="78777">
                  <c:v>182.50703018363399</c:v>
                </c:pt>
                <c:pt idx="78778">
                  <c:v>182.50934693890801</c:v>
                </c:pt>
                <c:pt idx="78779">
                  <c:v>182.51166369418101</c:v>
                </c:pt>
                <c:pt idx="78780">
                  <c:v>182.513980449455</c:v>
                </c:pt>
                <c:pt idx="78781">
                  <c:v>182.516297204728</c:v>
                </c:pt>
                <c:pt idx="78782">
                  <c:v>182.518613960002</c:v>
                </c:pt>
                <c:pt idx="78783">
                  <c:v>182.520930715275</c:v>
                </c:pt>
                <c:pt idx="78784">
                  <c:v>182.52324747054899</c:v>
                </c:pt>
                <c:pt idx="78785">
                  <c:v>182.525564225822</c:v>
                </c:pt>
                <c:pt idx="78786">
                  <c:v>182.52788098109599</c:v>
                </c:pt>
                <c:pt idx="78787">
                  <c:v>182.53019773636899</c:v>
                </c:pt>
                <c:pt idx="78788">
                  <c:v>182.53251449164301</c:v>
                </c:pt>
                <c:pt idx="78789">
                  <c:v>182.53483124691601</c:v>
                </c:pt>
                <c:pt idx="78790">
                  <c:v>182.53714800219001</c:v>
                </c:pt>
                <c:pt idx="78791">
                  <c:v>182.539464757464</c:v>
                </c:pt>
                <c:pt idx="78792">
                  <c:v>182.541781512737</c:v>
                </c:pt>
                <c:pt idx="78793">
                  <c:v>182.544098268011</c:v>
                </c:pt>
                <c:pt idx="78794">
                  <c:v>182.546415023284</c:v>
                </c:pt>
                <c:pt idx="78795">
                  <c:v>182.54873177855799</c:v>
                </c:pt>
                <c:pt idx="78796">
                  <c:v>182.55104853383099</c:v>
                </c:pt>
                <c:pt idx="78797">
                  <c:v>182.55336528910499</c:v>
                </c:pt>
                <c:pt idx="78798">
                  <c:v>182.55568204437799</c:v>
                </c:pt>
                <c:pt idx="78799">
                  <c:v>182.55799879965201</c:v>
                </c:pt>
                <c:pt idx="78800">
                  <c:v>182.56031555492501</c:v>
                </c:pt>
                <c:pt idx="78801">
                  <c:v>182.56263231019901</c:v>
                </c:pt>
                <c:pt idx="78802">
                  <c:v>182.56494906547201</c:v>
                </c:pt>
                <c:pt idx="78803">
                  <c:v>182.567265820746</c:v>
                </c:pt>
                <c:pt idx="78804">
                  <c:v>182.56958257602</c:v>
                </c:pt>
                <c:pt idx="78805">
                  <c:v>182.571899331293</c:v>
                </c:pt>
                <c:pt idx="78806">
                  <c:v>182.57421608656699</c:v>
                </c:pt>
                <c:pt idx="78807">
                  <c:v>182.57653284183999</c:v>
                </c:pt>
                <c:pt idx="78808">
                  <c:v>182.57884959711399</c:v>
                </c:pt>
                <c:pt idx="78809">
                  <c:v>182.58116635238699</c:v>
                </c:pt>
                <c:pt idx="78810">
                  <c:v>182.58348310766101</c:v>
                </c:pt>
                <c:pt idx="78811">
                  <c:v>182.58579986293401</c:v>
                </c:pt>
                <c:pt idx="78812">
                  <c:v>182.58811661820801</c:v>
                </c:pt>
                <c:pt idx="78813">
                  <c:v>182.59043337348101</c:v>
                </c:pt>
                <c:pt idx="78814">
                  <c:v>182.592750128755</c:v>
                </c:pt>
                <c:pt idx="78815">
                  <c:v>182.595066884028</c:v>
                </c:pt>
                <c:pt idx="78816">
                  <c:v>182.597383639302</c:v>
                </c:pt>
                <c:pt idx="78817">
                  <c:v>182.59970039457599</c:v>
                </c:pt>
                <c:pt idx="78818">
                  <c:v>182.60201714984899</c:v>
                </c:pt>
                <c:pt idx="78819">
                  <c:v>182.60433390512301</c:v>
                </c:pt>
                <c:pt idx="78820">
                  <c:v>182.60665066039601</c:v>
                </c:pt>
                <c:pt idx="78821">
                  <c:v>182.60896741567001</c:v>
                </c:pt>
                <c:pt idx="78822">
                  <c:v>182.61128417094301</c:v>
                </c:pt>
                <c:pt idx="78823">
                  <c:v>182.613600926217</c:v>
                </c:pt>
                <c:pt idx="78824">
                  <c:v>182.61591768149</c:v>
                </c:pt>
                <c:pt idx="78825">
                  <c:v>182.618234436764</c:v>
                </c:pt>
                <c:pt idx="78826">
                  <c:v>182.620551192037</c:v>
                </c:pt>
                <c:pt idx="78827">
                  <c:v>182.62286794731099</c:v>
                </c:pt>
                <c:pt idx="78828">
                  <c:v>182.62518470258499</c:v>
                </c:pt>
                <c:pt idx="78829">
                  <c:v>182.62750145785799</c:v>
                </c:pt>
                <c:pt idx="78830">
                  <c:v>182.62981821313201</c:v>
                </c:pt>
                <c:pt idx="78831">
                  <c:v>182.63213496840501</c:v>
                </c:pt>
                <c:pt idx="78832">
                  <c:v>182.63445172367901</c:v>
                </c:pt>
                <c:pt idx="78833">
                  <c:v>182.63676847895201</c:v>
                </c:pt>
                <c:pt idx="78834">
                  <c:v>182.639085234226</c:v>
                </c:pt>
                <c:pt idx="78835">
                  <c:v>182.641401989499</c:v>
                </c:pt>
                <c:pt idx="78836">
                  <c:v>182.643718744773</c:v>
                </c:pt>
                <c:pt idx="78837">
                  <c:v>182.646035500046</c:v>
                </c:pt>
                <c:pt idx="78838">
                  <c:v>182.64835225531999</c:v>
                </c:pt>
                <c:pt idx="78839">
                  <c:v>182.65066901059299</c:v>
                </c:pt>
                <c:pt idx="78840">
                  <c:v>182.65298576586699</c:v>
                </c:pt>
                <c:pt idx="78841">
                  <c:v>182.65530252114101</c:v>
                </c:pt>
                <c:pt idx="78842">
                  <c:v>182.65761927641401</c:v>
                </c:pt>
                <c:pt idx="78843">
                  <c:v>182.65993603168801</c:v>
                </c:pt>
                <c:pt idx="78844">
                  <c:v>182.66225278696101</c:v>
                </c:pt>
                <c:pt idx="78845">
                  <c:v>182.664569542235</c:v>
                </c:pt>
                <c:pt idx="78846">
                  <c:v>182.666886297508</c:v>
                </c:pt>
                <c:pt idx="78847">
                  <c:v>182.669203052782</c:v>
                </c:pt>
                <c:pt idx="78848">
                  <c:v>182.671519808055</c:v>
                </c:pt>
                <c:pt idx="78849">
                  <c:v>182.67383656332899</c:v>
                </c:pt>
                <c:pt idx="78850">
                  <c:v>182.67615331860199</c:v>
                </c:pt>
                <c:pt idx="78851">
                  <c:v>182.67847007387601</c:v>
                </c:pt>
                <c:pt idx="78852">
                  <c:v>182.68078682914901</c:v>
                </c:pt>
                <c:pt idx="78853">
                  <c:v>182.68310358442301</c:v>
                </c:pt>
                <c:pt idx="78854">
                  <c:v>182.685420339697</c:v>
                </c:pt>
                <c:pt idx="78855">
                  <c:v>182.68773709497</c:v>
                </c:pt>
                <c:pt idx="78856">
                  <c:v>182.690053850244</c:v>
                </c:pt>
                <c:pt idx="78857">
                  <c:v>182.692370605517</c:v>
                </c:pt>
                <c:pt idx="78858">
                  <c:v>182.69468736079099</c:v>
                </c:pt>
                <c:pt idx="78859">
                  <c:v>182.69700411606399</c:v>
                </c:pt>
                <c:pt idx="78860">
                  <c:v>182.69932087133799</c:v>
                </c:pt>
                <c:pt idx="78861">
                  <c:v>182.70163762661099</c:v>
                </c:pt>
                <c:pt idx="78862">
                  <c:v>182.70395438188501</c:v>
                </c:pt>
                <c:pt idx="78863">
                  <c:v>182.70627113715801</c:v>
                </c:pt>
                <c:pt idx="78864">
                  <c:v>182.70858789243201</c:v>
                </c:pt>
                <c:pt idx="78865">
                  <c:v>182.710904647706</c:v>
                </c:pt>
                <c:pt idx="78866">
                  <c:v>182.713221402979</c:v>
                </c:pt>
                <c:pt idx="78867">
                  <c:v>182.715538158253</c:v>
                </c:pt>
                <c:pt idx="78868">
                  <c:v>182.717854913526</c:v>
                </c:pt>
                <c:pt idx="78869">
                  <c:v>182.72017166879999</c:v>
                </c:pt>
                <c:pt idx="78870">
                  <c:v>182.72248842407299</c:v>
                </c:pt>
                <c:pt idx="78871">
                  <c:v>182.72480517934699</c:v>
                </c:pt>
                <c:pt idx="78872">
                  <c:v>182.72712193461999</c:v>
                </c:pt>
                <c:pt idx="78873">
                  <c:v>182.72943868989401</c:v>
                </c:pt>
                <c:pt idx="78874">
                  <c:v>182.73175544516701</c:v>
                </c:pt>
                <c:pt idx="78875">
                  <c:v>182.73407220044101</c:v>
                </c:pt>
                <c:pt idx="78876">
                  <c:v>182.73638895571401</c:v>
                </c:pt>
                <c:pt idx="78877">
                  <c:v>182.738705710988</c:v>
                </c:pt>
                <c:pt idx="78878">
                  <c:v>182.741022466262</c:v>
                </c:pt>
                <c:pt idx="78879">
                  <c:v>182.743339221535</c:v>
                </c:pt>
                <c:pt idx="78880">
                  <c:v>182.74565597680899</c:v>
                </c:pt>
                <c:pt idx="78881">
                  <c:v>182.74797273208199</c:v>
                </c:pt>
                <c:pt idx="78882">
                  <c:v>182.75028948735601</c:v>
                </c:pt>
                <c:pt idx="78883">
                  <c:v>182.75260624262901</c:v>
                </c:pt>
                <c:pt idx="78884">
                  <c:v>182.75492299790301</c:v>
                </c:pt>
                <c:pt idx="78885">
                  <c:v>182.75723975317601</c:v>
                </c:pt>
                <c:pt idx="78886">
                  <c:v>182.75955650845</c:v>
                </c:pt>
                <c:pt idx="78887">
                  <c:v>182.761873263723</c:v>
                </c:pt>
                <c:pt idx="78888">
                  <c:v>182.764190018997</c:v>
                </c:pt>
                <c:pt idx="78889">
                  <c:v>182.76650677427</c:v>
                </c:pt>
                <c:pt idx="78890">
                  <c:v>182.76882352954399</c:v>
                </c:pt>
                <c:pt idx="78891">
                  <c:v>182.77114028481799</c:v>
                </c:pt>
                <c:pt idx="78892">
                  <c:v>182.77345704009099</c:v>
                </c:pt>
                <c:pt idx="78893">
                  <c:v>182.77577379536501</c:v>
                </c:pt>
                <c:pt idx="78894">
                  <c:v>182.77809055063801</c:v>
                </c:pt>
                <c:pt idx="78895">
                  <c:v>182.78040730591201</c:v>
                </c:pt>
                <c:pt idx="78896">
                  <c:v>182.78272406118501</c:v>
                </c:pt>
                <c:pt idx="78897">
                  <c:v>182.785040816459</c:v>
                </c:pt>
                <c:pt idx="78898">
                  <c:v>182.787357571732</c:v>
                </c:pt>
                <c:pt idx="78899">
                  <c:v>182.789674327006</c:v>
                </c:pt>
                <c:pt idx="78900">
                  <c:v>182.791991082279</c:v>
                </c:pt>
                <c:pt idx="78901">
                  <c:v>182.79430783755299</c:v>
                </c:pt>
                <c:pt idx="78902">
                  <c:v>182.79662459282599</c:v>
                </c:pt>
                <c:pt idx="78903">
                  <c:v>182.79894134809999</c:v>
                </c:pt>
                <c:pt idx="78904">
                  <c:v>182.80125810337401</c:v>
                </c:pt>
                <c:pt idx="78905">
                  <c:v>182.80357485864701</c:v>
                </c:pt>
                <c:pt idx="78906">
                  <c:v>182.80589161392101</c:v>
                </c:pt>
                <c:pt idx="78907">
                  <c:v>182.80820836919401</c:v>
                </c:pt>
                <c:pt idx="78908">
                  <c:v>182.810525124468</c:v>
                </c:pt>
                <c:pt idx="78909">
                  <c:v>182.812841879741</c:v>
                </c:pt>
                <c:pt idx="78910">
                  <c:v>182.815158635015</c:v>
                </c:pt>
                <c:pt idx="78911">
                  <c:v>182.817475390288</c:v>
                </c:pt>
                <c:pt idx="78912">
                  <c:v>182.81979214556199</c:v>
                </c:pt>
                <c:pt idx="78913">
                  <c:v>182.82210890083499</c:v>
                </c:pt>
                <c:pt idx="78914">
                  <c:v>182.82442565610901</c:v>
                </c:pt>
                <c:pt idx="78915">
                  <c:v>182.82674241138301</c:v>
                </c:pt>
                <c:pt idx="78916">
                  <c:v>182.82905916665601</c:v>
                </c:pt>
                <c:pt idx="78917">
                  <c:v>182.83137592193</c:v>
                </c:pt>
                <c:pt idx="78918">
                  <c:v>182.833692677203</c:v>
                </c:pt>
                <c:pt idx="78919">
                  <c:v>182.836009432477</c:v>
                </c:pt>
                <c:pt idx="78920">
                  <c:v>182.83832618775</c:v>
                </c:pt>
                <c:pt idx="78921">
                  <c:v>182.84064294302399</c:v>
                </c:pt>
                <c:pt idx="78922">
                  <c:v>182.84295969829699</c:v>
                </c:pt>
                <c:pt idx="78923">
                  <c:v>182.84527645357099</c:v>
                </c:pt>
                <c:pt idx="78924">
                  <c:v>182.84759320884399</c:v>
                </c:pt>
                <c:pt idx="78925">
                  <c:v>182.84990996411801</c:v>
                </c:pt>
                <c:pt idx="78926">
                  <c:v>182.85222671939101</c:v>
                </c:pt>
                <c:pt idx="78927">
                  <c:v>182.85454347466501</c:v>
                </c:pt>
                <c:pt idx="78928">
                  <c:v>182.856860229939</c:v>
                </c:pt>
                <c:pt idx="78929">
                  <c:v>182.859176985212</c:v>
                </c:pt>
                <c:pt idx="78930">
                  <c:v>182.861493740486</c:v>
                </c:pt>
                <c:pt idx="78931">
                  <c:v>182.863810495759</c:v>
                </c:pt>
                <c:pt idx="78932">
                  <c:v>182.86612725103299</c:v>
                </c:pt>
                <c:pt idx="78933">
                  <c:v>182.86844400630599</c:v>
                </c:pt>
                <c:pt idx="78934">
                  <c:v>182.87076076157999</c:v>
                </c:pt>
                <c:pt idx="78935">
                  <c:v>182.87307751685299</c:v>
                </c:pt>
                <c:pt idx="78936">
                  <c:v>182.87539427212701</c:v>
                </c:pt>
                <c:pt idx="78937">
                  <c:v>182.87771102740001</c:v>
                </c:pt>
                <c:pt idx="78938">
                  <c:v>182.88002778267401</c:v>
                </c:pt>
                <c:pt idx="78939">
                  <c:v>182.88234453794701</c:v>
                </c:pt>
                <c:pt idx="78940">
                  <c:v>182.884661293221</c:v>
                </c:pt>
                <c:pt idx="78941">
                  <c:v>182.886978048495</c:v>
                </c:pt>
                <c:pt idx="78942">
                  <c:v>182.889294803768</c:v>
                </c:pt>
                <c:pt idx="78943">
                  <c:v>182.89161155904199</c:v>
                </c:pt>
                <c:pt idx="78944">
                  <c:v>182.89392831431499</c:v>
                </c:pt>
                <c:pt idx="78945">
                  <c:v>182.89624506958901</c:v>
                </c:pt>
                <c:pt idx="78946">
                  <c:v>182.89856182486201</c:v>
                </c:pt>
                <c:pt idx="78947">
                  <c:v>182.90087858013601</c:v>
                </c:pt>
                <c:pt idx="78948">
                  <c:v>182.90319533540901</c:v>
                </c:pt>
                <c:pt idx="78949">
                  <c:v>182.905512090683</c:v>
                </c:pt>
                <c:pt idx="78950">
                  <c:v>182.907828845956</c:v>
                </c:pt>
                <c:pt idx="78951">
                  <c:v>182.91014560123</c:v>
                </c:pt>
                <c:pt idx="78952">
                  <c:v>182.912462356503</c:v>
                </c:pt>
                <c:pt idx="78953">
                  <c:v>182.91477911177699</c:v>
                </c:pt>
                <c:pt idx="78954">
                  <c:v>182.91709586705099</c:v>
                </c:pt>
                <c:pt idx="78955">
                  <c:v>182.91941262232399</c:v>
                </c:pt>
                <c:pt idx="78956">
                  <c:v>182.92172937759801</c:v>
                </c:pt>
                <c:pt idx="78957">
                  <c:v>182.92404613287101</c:v>
                </c:pt>
                <c:pt idx="78958">
                  <c:v>182.92636288814501</c:v>
                </c:pt>
                <c:pt idx="78959">
                  <c:v>182.92867964341801</c:v>
                </c:pt>
                <c:pt idx="78960">
                  <c:v>182.930996398692</c:v>
                </c:pt>
                <c:pt idx="78961">
                  <c:v>182.933313153965</c:v>
                </c:pt>
                <c:pt idx="78962">
                  <c:v>182.935629909239</c:v>
                </c:pt>
                <c:pt idx="78963">
                  <c:v>182.937946664512</c:v>
                </c:pt>
                <c:pt idx="78964">
                  <c:v>182.94026341978599</c:v>
                </c:pt>
                <c:pt idx="78965">
                  <c:v>182.94258017505999</c:v>
                </c:pt>
                <c:pt idx="78966">
                  <c:v>182.94489693033299</c:v>
                </c:pt>
                <c:pt idx="78967">
                  <c:v>182.94721368560701</c:v>
                </c:pt>
                <c:pt idx="78968">
                  <c:v>182.94953044088001</c:v>
                </c:pt>
                <c:pt idx="78969">
                  <c:v>182.95184719615401</c:v>
                </c:pt>
                <c:pt idx="78970">
                  <c:v>182.95416395142701</c:v>
                </c:pt>
                <c:pt idx="78971">
                  <c:v>182.956480706701</c:v>
                </c:pt>
                <c:pt idx="78972">
                  <c:v>182.958797461974</c:v>
                </c:pt>
                <c:pt idx="78973">
                  <c:v>182.961114217248</c:v>
                </c:pt>
                <c:pt idx="78974">
                  <c:v>182.963430972521</c:v>
                </c:pt>
                <c:pt idx="78975">
                  <c:v>182.96574772779499</c:v>
                </c:pt>
                <c:pt idx="78976">
                  <c:v>182.96806448306799</c:v>
                </c:pt>
                <c:pt idx="78977">
                  <c:v>182.97038123834199</c:v>
                </c:pt>
                <c:pt idx="78978">
                  <c:v>182.97269799361601</c:v>
                </c:pt>
                <c:pt idx="78979">
                  <c:v>182.97501474888901</c:v>
                </c:pt>
                <c:pt idx="78980">
                  <c:v>182.977331504163</c:v>
                </c:pt>
                <c:pt idx="78981">
                  <c:v>182.979648259436</c:v>
                </c:pt>
                <c:pt idx="78982">
                  <c:v>182.98196501471</c:v>
                </c:pt>
                <c:pt idx="78983">
                  <c:v>182.984281769983</c:v>
                </c:pt>
                <c:pt idx="78984">
                  <c:v>182.98659852525699</c:v>
                </c:pt>
                <c:pt idx="78985">
                  <c:v>182.98891528052999</c:v>
                </c:pt>
                <c:pt idx="78986">
                  <c:v>182.99123203580399</c:v>
                </c:pt>
                <c:pt idx="78987">
                  <c:v>182.99354879107699</c:v>
                </c:pt>
                <c:pt idx="78988">
                  <c:v>182.99586554635101</c:v>
                </c:pt>
                <c:pt idx="78989">
                  <c:v>182.99818230162401</c:v>
                </c:pt>
                <c:pt idx="78990">
                  <c:v>183.00049905689801</c:v>
                </c:pt>
                <c:pt idx="78991">
                  <c:v>183.002815812172</c:v>
                </c:pt>
                <c:pt idx="78992">
                  <c:v>183.005132567445</c:v>
                </c:pt>
                <c:pt idx="78993">
                  <c:v>183.007449322719</c:v>
                </c:pt>
                <c:pt idx="78994">
                  <c:v>183.009766077992</c:v>
                </c:pt>
                <c:pt idx="78995">
                  <c:v>183.01208283326599</c:v>
                </c:pt>
                <c:pt idx="78996">
                  <c:v>183.01439958853899</c:v>
                </c:pt>
                <c:pt idx="78997">
                  <c:v>183.01671634381299</c:v>
                </c:pt>
                <c:pt idx="78998">
                  <c:v>183.01903309908599</c:v>
                </c:pt>
                <c:pt idx="78999">
                  <c:v>183.02134985436001</c:v>
                </c:pt>
                <c:pt idx="79000">
                  <c:v>183.02366660963301</c:v>
                </c:pt>
                <c:pt idx="79001">
                  <c:v>183.02598336490701</c:v>
                </c:pt>
                <c:pt idx="79002">
                  <c:v>183.028300120181</c:v>
                </c:pt>
                <c:pt idx="79003">
                  <c:v>183.030616875454</c:v>
                </c:pt>
                <c:pt idx="79004">
                  <c:v>183.032933630728</c:v>
                </c:pt>
                <c:pt idx="79005">
                  <c:v>183.035250386001</c:v>
                </c:pt>
                <c:pt idx="79006">
                  <c:v>183.03756714127499</c:v>
                </c:pt>
                <c:pt idx="79007">
                  <c:v>183.03988389654799</c:v>
                </c:pt>
                <c:pt idx="79008">
                  <c:v>183.04220065182199</c:v>
                </c:pt>
                <c:pt idx="79009">
                  <c:v>183.04451740709499</c:v>
                </c:pt>
                <c:pt idx="79010">
                  <c:v>183.04683416236901</c:v>
                </c:pt>
                <c:pt idx="79011">
                  <c:v>183.04915091764201</c:v>
                </c:pt>
                <c:pt idx="79012">
                  <c:v>183.051467672916</c:v>
                </c:pt>
                <c:pt idx="79013">
                  <c:v>183.053784428189</c:v>
                </c:pt>
                <c:pt idx="79014">
                  <c:v>183.056101183463</c:v>
                </c:pt>
                <c:pt idx="79015">
                  <c:v>183.05841793873699</c:v>
                </c:pt>
                <c:pt idx="79016">
                  <c:v>183.06073469400999</c:v>
                </c:pt>
                <c:pt idx="79017">
                  <c:v>183.06305144928399</c:v>
                </c:pt>
                <c:pt idx="79018">
                  <c:v>183.06536820455699</c:v>
                </c:pt>
                <c:pt idx="79019">
                  <c:v>183.06768495983101</c:v>
                </c:pt>
                <c:pt idx="79020">
                  <c:v>183.07000171510401</c:v>
                </c:pt>
                <c:pt idx="79021">
                  <c:v>183.07231847037801</c:v>
                </c:pt>
                <c:pt idx="79022">
                  <c:v>183.07463522565101</c:v>
                </c:pt>
                <c:pt idx="79023">
                  <c:v>183.076951980925</c:v>
                </c:pt>
                <c:pt idx="79024">
                  <c:v>183.079268736198</c:v>
                </c:pt>
                <c:pt idx="79025">
                  <c:v>183.081585491472</c:v>
                </c:pt>
                <c:pt idx="79026">
                  <c:v>183.083902246745</c:v>
                </c:pt>
                <c:pt idx="79027">
                  <c:v>183.08621900201899</c:v>
                </c:pt>
                <c:pt idx="79028">
                  <c:v>183.08853575729299</c:v>
                </c:pt>
                <c:pt idx="79029">
                  <c:v>183.09085251256599</c:v>
                </c:pt>
                <c:pt idx="79030">
                  <c:v>183.09316926784001</c:v>
                </c:pt>
                <c:pt idx="79031">
                  <c:v>183.09548602311301</c:v>
                </c:pt>
                <c:pt idx="79032">
                  <c:v>183.09780277838701</c:v>
                </c:pt>
                <c:pt idx="79033">
                  <c:v>183.10011953366001</c:v>
                </c:pt>
                <c:pt idx="79034">
                  <c:v>183.102436288934</c:v>
                </c:pt>
                <c:pt idx="79035">
                  <c:v>183.104753044207</c:v>
                </c:pt>
                <c:pt idx="79036">
                  <c:v>183.107069799481</c:v>
                </c:pt>
                <c:pt idx="79037">
                  <c:v>183.109386554754</c:v>
                </c:pt>
                <c:pt idx="79038">
                  <c:v>183.11170331002799</c:v>
                </c:pt>
                <c:pt idx="79039">
                  <c:v>183.11402006530099</c:v>
                </c:pt>
                <c:pt idx="79040">
                  <c:v>183.11633682057499</c:v>
                </c:pt>
                <c:pt idx="79041">
                  <c:v>183.11865357584901</c:v>
                </c:pt>
                <c:pt idx="79042">
                  <c:v>183.12097033112201</c:v>
                </c:pt>
                <c:pt idx="79043">
                  <c:v>183.123287086396</c:v>
                </c:pt>
                <c:pt idx="79044">
                  <c:v>183.125603841669</c:v>
                </c:pt>
                <c:pt idx="79045">
                  <c:v>183.127920596943</c:v>
                </c:pt>
                <c:pt idx="79046">
                  <c:v>183.130237352216</c:v>
                </c:pt>
                <c:pt idx="79047">
                  <c:v>183.13255410748999</c:v>
                </c:pt>
                <c:pt idx="79048">
                  <c:v>183.13487086276299</c:v>
                </c:pt>
                <c:pt idx="79049">
                  <c:v>183.13718761803699</c:v>
                </c:pt>
                <c:pt idx="79050">
                  <c:v>183.13950437330999</c:v>
                </c:pt>
                <c:pt idx="79051">
                  <c:v>183.14182112858401</c:v>
                </c:pt>
                <c:pt idx="79052">
                  <c:v>183.14413788385801</c:v>
                </c:pt>
                <c:pt idx="79053">
                  <c:v>183.14645463913101</c:v>
                </c:pt>
                <c:pt idx="79054">
                  <c:v>183.148771394405</c:v>
                </c:pt>
                <c:pt idx="79055">
                  <c:v>183.151088149678</c:v>
                </c:pt>
                <c:pt idx="79056">
                  <c:v>183.153404904952</c:v>
                </c:pt>
                <c:pt idx="79057">
                  <c:v>183.155721660225</c:v>
                </c:pt>
                <c:pt idx="79058">
                  <c:v>183.15803841549899</c:v>
                </c:pt>
                <c:pt idx="79059">
                  <c:v>183.16035517077199</c:v>
                </c:pt>
                <c:pt idx="79060">
                  <c:v>183.16267192604599</c:v>
                </c:pt>
                <c:pt idx="79061">
                  <c:v>183.16498868131899</c:v>
                </c:pt>
                <c:pt idx="79062">
                  <c:v>183.16730543659301</c:v>
                </c:pt>
                <c:pt idx="79063">
                  <c:v>183.16962219186601</c:v>
                </c:pt>
                <c:pt idx="79064">
                  <c:v>183.17193894714001</c:v>
                </c:pt>
                <c:pt idx="79065">
                  <c:v>183.174255702414</c:v>
                </c:pt>
                <c:pt idx="79066">
                  <c:v>183.176572457687</c:v>
                </c:pt>
                <c:pt idx="79067">
                  <c:v>183.178889212961</c:v>
                </c:pt>
                <c:pt idx="79068">
                  <c:v>183.181205968234</c:v>
                </c:pt>
                <c:pt idx="79069">
                  <c:v>183.18352272350799</c:v>
                </c:pt>
                <c:pt idx="79070">
                  <c:v>183.18583947878099</c:v>
                </c:pt>
                <c:pt idx="79071">
                  <c:v>183.18815623405499</c:v>
                </c:pt>
                <c:pt idx="79072">
                  <c:v>183.19047298932799</c:v>
                </c:pt>
                <c:pt idx="79073">
                  <c:v>183.19278974460201</c:v>
                </c:pt>
                <c:pt idx="79074">
                  <c:v>183.19510649987501</c:v>
                </c:pt>
                <c:pt idx="79075">
                  <c:v>183.197423255149</c:v>
                </c:pt>
                <c:pt idx="79076">
                  <c:v>183.199740010422</c:v>
                </c:pt>
                <c:pt idx="79077">
                  <c:v>183.202056765696</c:v>
                </c:pt>
                <c:pt idx="79078">
                  <c:v>183.20437352096999</c:v>
                </c:pt>
                <c:pt idx="79079">
                  <c:v>183.20669027624299</c:v>
                </c:pt>
                <c:pt idx="79080">
                  <c:v>183.20900703151699</c:v>
                </c:pt>
                <c:pt idx="79081">
                  <c:v>183.21132378678999</c:v>
                </c:pt>
                <c:pt idx="79082">
                  <c:v>183.21364054206401</c:v>
                </c:pt>
                <c:pt idx="79083">
                  <c:v>183.21595729733701</c:v>
                </c:pt>
                <c:pt idx="79084">
                  <c:v>183.21827405261101</c:v>
                </c:pt>
                <c:pt idx="79085">
                  <c:v>183.22059080788401</c:v>
                </c:pt>
                <c:pt idx="79086">
                  <c:v>183.222907563158</c:v>
                </c:pt>
                <c:pt idx="79087">
                  <c:v>183.225224318431</c:v>
                </c:pt>
                <c:pt idx="79088">
                  <c:v>183.227541073705</c:v>
                </c:pt>
                <c:pt idx="79089">
                  <c:v>183.229857828978</c:v>
                </c:pt>
                <c:pt idx="79090">
                  <c:v>183.23217458425199</c:v>
                </c:pt>
                <c:pt idx="79091">
                  <c:v>183.23449133952599</c:v>
                </c:pt>
                <c:pt idx="79092">
                  <c:v>183.23680809479899</c:v>
                </c:pt>
                <c:pt idx="79093">
                  <c:v>183.23912485007301</c:v>
                </c:pt>
                <c:pt idx="79094">
                  <c:v>183.24144160534601</c:v>
                </c:pt>
                <c:pt idx="79095">
                  <c:v>183.24375836062001</c:v>
                </c:pt>
                <c:pt idx="79096">
                  <c:v>183.24607511589301</c:v>
                </c:pt>
                <c:pt idx="79097">
                  <c:v>183.248391871167</c:v>
                </c:pt>
                <c:pt idx="79098">
                  <c:v>183.25070862644</c:v>
                </c:pt>
                <c:pt idx="79099">
                  <c:v>183.253025381714</c:v>
                </c:pt>
                <c:pt idx="79100">
                  <c:v>183.255342136987</c:v>
                </c:pt>
                <c:pt idx="79101">
                  <c:v>183.25765889226099</c:v>
                </c:pt>
                <c:pt idx="79102">
                  <c:v>183.25997564753499</c:v>
                </c:pt>
                <c:pt idx="79103">
                  <c:v>183.26229240280799</c:v>
                </c:pt>
                <c:pt idx="79104">
                  <c:v>183.26460915808201</c:v>
                </c:pt>
                <c:pt idx="79105">
                  <c:v>183.26692591335501</c:v>
                </c:pt>
                <c:pt idx="79106">
                  <c:v>183.269242668629</c:v>
                </c:pt>
                <c:pt idx="79107">
                  <c:v>183.271559423902</c:v>
                </c:pt>
                <c:pt idx="79108">
                  <c:v>183.273876179176</c:v>
                </c:pt>
                <c:pt idx="79109">
                  <c:v>183.276192934449</c:v>
                </c:pt>
                <c:pt idx="79110">
                  <c:v>183.27850968972299</c:v>
                </c:pt>
                <c:pt idx="79111">
                  <c:v>183.28082644499599</c:v>
                </c:pt>
                <c:pt idx="79112">
                  <c:v>183.28314320026999</c:v>
                </c:pt>
                <c:pt idx="79113">
                  <c:v>183.28545995554299</c:v>
                </c:pt>
                <c:pt idx="79114">
                  <c:v>183.28777671081701</c:v>
                </c:pt>
                <c:pt idx="79115">
                  <c:v>183.29009346609101</c:v>
                </c:pt>
                <c:pt idx="79116">
                  <c:v>183.29241022136401</c:v>
                </c:pt>
                <c:pt idx="79117">
                  <c:v>183.294726976638</c:v>
                </c:pt>
                <c:pt idx="79118">
                  <c:v>183.297043731911</c:v>
                </c:pt>
                <c:pt idx="79119">
                  <c:v>183.299360487185</c:v>
                </c:pt>
                <c:pt idx="79120">
                  <c:v>183.301677242458</c:v>
                </c:pt>
                <c:pt idx="79121">
                  <c:v>183.30399399773199</c:v>
                </c:pt>
                <c:pt idx="79122">
                  <c:v>183.30631075300499</c:v>
                </c:pt>
                <c:pt idx="79123">
                  <c:v>183.30862750827899</c:v>
                </c:pt>
                <c:pt idx="79124">
                  <c:v>183.31094426355199</c:v>
                </c:pt>
                <c:pt idx="79125">
                  <c:v>183.31326101882601</c:v>
                </c:pt>
                <c:pt idx="79126">
                  <c:v>183.31557777409901</c:v>
                </c:pt>
                <c:pt idx="79127">
                  <c:v>183.31789452937301</c:v>
                </c:pt>
                <c:pt idx="79128">
                  <c:v>183.320211284647</c:v>
                </c:pt>
                <c:pt idx="79129">
                  <c:v>183.32252803992</c:v>
                </c:pt>
                <c:pt idx="79130">
                  <c:v>183.324844795194</c:v>
                </c:pt>
                <c:pt idx="79131">
                  <c:v>183.327161550467</c:v>
                </c:pt>
                <c:pt idx="79132">
                  <c:v>183.32947830574099</c:v>
                </c:pt>
                <c:pt idx="79133">
                  <c:v>183.33179506101399</c:v>
                </c:pt>
                <c:pt idx="79134">
                  <c:v>183.33411181628799</c:v>
                </c:pt>
                <c:pt idx="79135">
                  <c:v>183.33642857156099</c:v>
                </c:pt>
                <c:pt idx="79136">
                  <c:v>183.33874532683501</c:v>
                </c:pt>
                <c:pt idx="79137">
                  <c:v>183.34106208210801</c:v>
                </c:pt>
                <c:pt idx="79138">
                  <c:v>183.34337883738201</c:v>
                </c:pt>
                <c:pt idx="79139">
                  <c:v>183.345695592656</c:v>
                </c:pt>
                <c:pt idx="79140">
                  <c:v>183.348012347929</c:v>
                </c:pt>
                <c:pt idx="79141">
                  <c:v>183.35032910320299</c:v>
                </c:pt>
                <c:pt idx="79142">
                  <c:v>183.352645858476</c:v>
                </c:pt>
                <c:pt idx="79143">
                  <c:v>183.35496261374999</c:v>
                </c:pt>
                <c:pt idx="79144">
                  <c:v>183.35727936902299</c:v>
                </c:pt>
                <c:pt idx="79145">
                  <c:v>183.35959612429701</c:v>
                </c:pt>
                <c:pt idx="79146">
                  <c:v>183.36191287957001</c:v>
                </c:pt>
                <c:pt idx="79147">
                  <c:v>183.36422963484401</c:v>
                </c:pt>
                <c:pt idx="79148">
                  <c:v>183.36654639011701</c:v>
                </c:pt>
                <c:pt idx="79149">
                  <c:v>183.368863145391</c:v>
                </c:pt>
                <c:pt idx="79150">
                  <c:v>183.371179900664</c:v>
                </c:pt>
                <c:pt idx="79151">
                  <c:v>183.373496655938</c:v>
                </c:pt>
                <c:pt idx="79152">
                  <c:v>183.37581341121199</c:v>
                </c:pt>
                <c:pt idx="79153">
                  <c:v>183.37813016648499</c:v>
                </c:pt>
                <c:pt idx="79154">
                  <c:v>183.38044692175899</c:v>
                </c:pt>
                <c:pt idx="79155">
                  <c:v>183.38276367703199</c:v>
                </c:pt>
                <c:pt idx="79156">
                  <c:v>183.38508043230601</c:v>
                </c:pt>
                <c:pt idx="79157">
                  <c:v>183.38739718757901</c:v>
                </c:pt>
                <c:pt idx="79158">
                  <c:v>183.38971394285301</c:v>
                </c:pt>
                <c:pt idx="79159">
                  <c:v>183.39203069812601</c:v>
                </c:pt>
                <c:pt idx="79160">
                  <c:v>183.3943474534</c:v>
                </c:pt>
                <c:pt idx="79161">
                  <c:v>183.396664208673</c:v>
                </c:pt>
                <c:pt idx="79162">
                  <c:v>183.398980963947</c:v>
                </c:pt>
                <c:pt idx="79163">
                  <c:v>183.40129771922</c:v>
                </c:pt>
                <c:pt idx="79164">
                  <c:v>183.40361447449399</c:v>
                </c:pt>
                <c:pt idx="79165">
                  <c:v>183.40593122976799</c:v>
                </c:pt>
                <c:pt idx="79166">
                  <c:v>183.40824798504099</c:v>
                </c:pt>
                <c:pt idx="79167">
                  <c:v>183.41056474031501</c:v>
                </c:pt>
                <c:pt idx="79168">
                  <c:v>183.41288149558801</c:v>
                </c:pt>
                <c:pt idx="79169">
                  <c:v>183.41519825086201</c:v>
                </c:pt>
                <c:pt idx="79170">
                  <c:v>183.41751500613501</c:v>
                </c:pt>
                <c:pt idx="79171">
                  <c:v>183.419831761409</c:v>
                </c:pt>
                <c:pt idx="79172">
                  <c:v>183.422148516682</c:v>
                </c:pt>
                <c:pt idx="79173">
                  <c:v>183.424465271956</c:v>
                </c:pt>
                <c:pt idx="79174">
                  <c:v>183.426782027229</c:v>
                </c:pt>
                <c:pt idx="79175">
                  <c:v>183.42909878250299</c:v>
                </c:pt>
                <c:pt idx="79176">
                  <c:v>183.43141553777599</c:v>
                </c:pt>
                <c:pt idx="79177">
                  <c:v>183.43373229305001</c:v>
                </c:pt>
                <c:pt idx="79178">
                  <c:v>183.43604904832401</c:v>
                </c:pt>
                <c:pt idx="79179">
                  <c:v>183.43836580359701</c:v>
                </c:pt>
                <c:pt idx="79180">
                  <c:v>183.440682558871</c:v>
                </c:pt>
                <c:pt idx="79181">
                  <c:v>183.442999314144</c:v>
                </c:pt>
                <c:pt idx="79182">
                  <c:v>183.445316069418</c:v>
                </c:pt>
                <c:pt idx="79183">
                  <c:v>183.447632824691</c:v>
                </c:pt>
                <c:pt idx="79184">
                  <c:v>183.44994957996499</c:v>
                </c:pt>
                <c:pt idx="79185">
                  <c:v>183.45226633523799</c:v>
                </c:pt>
                <c:pt idx="79186">
                  <c:v>183.45458309051199</c:v>
                </c:pt>
                <c:pt idx="79187">
                  <c:v>183.45689984578499</c:v>
                </c:pt>
                <c:pt idx="79188">
                  <c:v>183.45921660105901</c:v>
                </c:pt>
                <c:pt idx="79189">
                  <c:v>183.46153335633301</c:v>
                </c:pt>
                <c:pt idx="79190">
                  <c:v>183.46385011160601</c:v>
                </c:pt>
                <c:pt idx="79191">
                  <c:v>183.46616686688</c:v>
                </c:pt>
                <c:pt idx="79192">
                  <c:v>183.468483622153</c:v>
                </c:pt>
                <c:pt idx="79193">
                  <c:v>183.470800377427</c:v>
                </c:pt>
                <c:pt idx="79194">
                  <c:v>183.4731171327</c:v>
                </c:pt>
                <c:pt idx="79195">
                  <c:v>183.47543388797399</c:v>
                </c:pt>
                <c:pt idx="79196">
                  <c:v>183.47775064324699</c:v>
                </c:pt>
                <c:pt idx="79197">
                  <c:v>183.48006739852099</c:v>
                </c:pt>
                <c:pt idx="79198">
                  <c:v>183.48238415379399</c:v>
                </c:pt>
                <c:pt idx="79199">
                  <c:v>183.48470090906801</c:v>
                </c:pt>
                <c:pt idx="79200">
                  <c:v>183.48701766434101</c:v>
                </c:pt>
                <c:pt idx="79201">
                  <c:v>183.48933441961501</c:v>
                </c:pt>
                <c:pt idx="79202">
                  <c:v>183.491651174889</c:v>
                </c:pt>
                <c:pt idx="79203">
                  <c:v>183.493967930162</c:v>
                </c:pt>
                <c:pt idx="79204">
                  <c:v>183.496284685436</c:v>
                </c:pt>
                <c:pt idx="79205">
                  <c:v>183.498601440709</c:v>
                </c:pt>
                <c:pt idx="79206">
                  <c:v>183.50091819598299</c:v>
                </c:pt>
                <c:pt idx="79207">
                  <c:v>183.50323495125599</c:v>
                </c:pt>
                <c:pt idx="79208">
                  <c:v>183.50555170653001</c:v>
                </c:pt>
                <c:pt idx="79209">
                  <c:v>183.50786846180301</c:v>
                </c:pt>
                <c:pt idx="79210">
                  <c:v>183.51018521707701</c:v>
                </c:pt>
                <c:pt idx="79211">
                  <c:v>183.51250197235001</c:v>
                </c:pt>
                <c:pt idx="79212">
                  <c:v>183.514818727624</c:v>
                </c:pt>
                <c:pt idx="79213">
                  <c:v>183.517135482897</c:v>
                </c:pt>
                <c:pt idx="79214">
                  <c:v>183.519452238171</c:v>
                </c:pt>
                <c:pt idx="79215">
                  <c:v>183.52176899344499</c:v>
                </c:pt>
                <c:pt idx="79216">
                  <c:v>183.52408574871799</c:v>
                </c:pt>
                <c:pt idx="79217">
                  <c:v>183.52640250399199</c:v>
                </c:pt>
                <c:pt idx="79218">
                  <c:v>183.52871925926499</c:v>
                </c:pt>
                <c:pt idx="79219">
                  <c:v>183.53103601453901</c:v>
                </c:pt>
                <c:pt idx="79220">
                  <c:v>183.53335276981201</c:v>
                </c:pt>
                <c:pt idx="79221">
                  <c:v>183.53566952508601</c:v>
                </c:pt>
                <c:pt idx="79222">
                  <c:v>183.53798628035901</c:v>
                </c:pt>
                <c:pt idx="79223">
                  <c:v>183.540303035633</c:v>
                </c:pt>
                <c:pt idx="79224">
                  <c:v>183.542619790906</c:v>
                </c:pt>
                <c:pt idx="79225">
                  <c:v>183.54493654618</c:v>
                </c:pt>
                <c:pt idx="79226">
                  <c:v>183.547253301453</c:v>
                </c:pt>
                <c:pt idx="79227">
                  <c:v>183.54957005672699</c:v>
                </c:pt>
                <c:pt idx="79228">
                  <c:v>183.55188681200099</c:v>
                </c:pt>
                <c:pt idx="79229">
                  <c:v>183.55420356727399</c:v>
                </c:pt>
                <c:pt idx="79230">
                  <c:v>183.55652032254801</c:v>
                </c:pt>
                <c:pt idx="79231">
                  <c:v>183.55883707782101</c:v>
                </c:pt>
                <c:pt idx="79232">
                  <c:v>183.56115383309501</c:v>
                </c:pt>
                <c:pt idx="79233">
                  <c:v>183.56347058836801</c:v>
                </c:pt>
                <c:pt idx="79234">
                  <c:v>183.565787343642</c:v>
                </c:pt>
                <c:pt idx="79235">
                  <c:v>183.568104098915</c:v>
                </c:pt>
                <c:pt idx="79236">
                  <c:v>183.570420854189</c:v>
                </c:pt>
                <c:pt idx="79237">
                  <c:v>183.572737609462</c:v>
                </c:pt>
                <c:pt idx="79238">
                  <c:v>183.57505436473599</c:v>
                </c:pt>
                <c:pt idx="79239">
                  <c:v>183.57737112001001</c:v>
                </c:pt>
                <c:pt idx="79240">
                  <c:v>183.57968787528301</c:v>
                </c:pt>
                <c:pt idx="79241">
                  <c:v>183.58200463055701</c:v>
                </c:pt>
                <c:pt idx="79242">
                  <c:v>183.58432138583001</c:v>
                </c:pt>
                <c:pt idx="79243">
                  <c:v>183.586638141104</c:v>
                </c:pt>
                <c:pt idx="79244">
                  <c:v>183.588954896377</c:v>
                </c:pt>
                <c:pt idx="79245">
                  <c:v>183.591271651651</c:v>
                </c:pt>
                <c:pt idx="79246">
                  <c:v>183.593588406924</c:v>
                </c:pt>
                <c:pt idx="79247">
                  <c:v>183.59590516219799</c:v>
                </c:pt>
                <c:pt idx="79248">
                  <c:v>183.59822191747099</c:v>
                </c:pt>
                <c:pt idx="79249">
                  <c:v>183.60053867274499</c:v>
                </c:pt>
                <c:pt idx="79250">
                  <c:v>183.60285542801799</c:v>
                </c:pt>
                <c:pt idx="79251">
                  <c:v>183.60517218329201</c:v>
                </c:pt>
                <c:pt idx="79252">
                  <c:v>183.60748893856601</c:v>
                </c:pt>
                <c:pt idx="79253">
                  <c:v>183.60980569383901</c:v>
                </c:pt>
                <c:pt idx="79254">
                  <c:v>183.612122449113</c:v>
                </c:pt>
                <c:pt idx="79255">
                  <c:v>183.614439204386</c:v>
                </c:pt>
                <c:pt idx="79256">
                  <c:v>183.61675595966</c:v>
                </c:pt>
                <c:pt idx="79257">
                  <c:v>183.619072714933</c:v>
                </c:pt>
                <c:pt idx="79258">
                  <c:v>183.62138947020699</c:v>
                </c:pt>
                <c:pt idx="79259">
                  <c:v>183.62370622547999</c:v>
                </c:pt>
                <c:pt idx="79260">
                  <c:v>183.62602298075399</c:v>
                </c:pt>
                <c:pt idx="79261">
                  <c:v>183.62833973602699</c:v>
                </c:pt>
                <c:pt idx="79262">
                  <c:v>183.63065649130101</c:v>
                </c:pt>
                <c:pt idx="79263">
                  <c:v>183.63297324657401</c:v>
                </c:pt>
                <c:pt idx="79264">
                  <c:v>183.63529000184801</c:v>
                </c:pt>
                <c:pt idx="79265">
                  <c:v>183.637606757122</c:v>
                </c:pt>
                <c:pt idx="79266">
                  <c:v>183.639923512395</c:v>
                </c:pt>
                <c:pt idx="79267">
                  <c:v>183.642240267669</c:v>
                </c:pt>
                <c:pt idx="79268">
                  <c:v>183.644557022942</c:v>
                </c:pt>
                <c:pt idx="79269">
                  <c:v>183.64687377821599</c:v>
                </c:pt>
                <c:pt idx="79270">
                  <c:v>183.64919053348899</c:v>
                </c:pt>
                <c:pt idx="79271">
                  <c:v>183.65150728876301</c:v>
                </c:pt>
                <c:pt idx="79272">
                  <c:v>183.65382404403601</c:v>
                </c:pt>
                <c:pt idx="79273">
                  <c:v>183.65614079931001</c:v>
                </c:pt>
                <c:pt idx="79274">
                  <c:v>183.65845755458301</c:v>
                </c:pt>
                <c:pt idx="79275">
                  <c:v>183.660774309857</c:v>
                </c:pt>
                <c:pt idx="79276">
                  <c:v>183.663091065131</c:v>
                </c:pt>
                <c:pt idx="79277">
                  <c:v>183.665407820404</c:v>
                </c:pt>
                <c:pt idx="79278">
                  <c:v>183.66772457567799</c:v>
                </c:pt>
                <c:pt idx="79279">
                  <c:v>183.67004133095099</c:v>
                </c:pt>
                <c:pt idx="79280">
                  <c:v>183.67235808622499</c:v>
                </c:pt>
                <c:pt idx="79281">
                  <c:v>183.67467484149799</c:v>
                </c:pt>
                <c:pt idx="79282">
                  <c:v>183.67699159677201</c:v>
                </c:pt>
                <c:pt idx="79283">
                  <c:v>183.67930835204501</c:v>
                </c:pt>
                <c:pt idx="79284">
                  <c:v>183.68162510731901</c:v>
                </c:pt>
                <c:pt idx="79285">
                  <c:v>183.68394186259201</c:v>
                </c:pt>
                <c:pt idx="79286">
                  <c:v>183.686258617866</c:v>
                </c:pt>
                <c:pt idx="79287">
                  <c:v>183.688575373139</c:v>
                </c:pt>
                <c:pt idx="79288">
                  <c:v>183.690892128413</c:v>
                </c:pt>
                <c:pt idx="79289">
                  <c:v>183.69320888368699</c:v>
                </c:pt>
                <c:pt idx="79290">
                  <c:v>183.69552563895999</c:v>
                </c:pt>
                <c:pt idx="79291">
                  <c:v>183.69784239423399</c:v>
                </c:pt>
                <c:pt idx="79292">
                  <c:v>183.70015914950699</c:v>
                </c:pt>
                <c:pt idx="79293">
                  <c:v>183.70247590478101</c:v>
                </c:pt>
                <c:pt idx="79294">
                  <c:v>183.70479266005401</c:v>
                </c:pt>
                <c:pt idx="79295">
                  <c:v>183.70710941532801</c:v>
                </c:pt>
                <c:pt idx="79296">
                  <c:v>183.70942617060101</c:v>
                </c:pt>
                <c:pt idx="79297">
                  <c:v>183.711742925875</c:v>
                </c:pt>
                <c:pt idx="79298">
                  <c:v>183.714059681148</c:v>
                </c:pt>
                <c:pt idx="79299">
                  <c:v>183.716376436422</c:v>
                </c:pt>
                <c:pt idx="79300">
                  <c:v>183.718693191695</c:v>
                </c:pt>
                <c:pt idx="79301">
                  <c:v>183.72100994696899</c:v>
                </c:pt>
                <c:pt idx="79302">
                  <c:v>183.72332670224301</c:v>
                </c:pt>
                <c:pt idx="79303">
                  <c:v>183.72564345751599</c:v>
                </c:pt>
                <c:pt idx="79304">
                  <c:v>183.72796021279001</c:v>
                </c:pt>
                <c:pt idx="79305">
                  <c:v>183.73027696806301</c:v>
                </c:pt>
                <c:pt idx="79306">
                  <c:v>183.732593723337</c:v>
                </c:pt>
                <c:pt idx="79307">
                  <c:v>183.73491047861</c:v>
                </c:pt>
                <c:pt idx="79308">
                  <c:v>183.737227233884</c:v>
                </c:pt>
                <c:pt idx="79309">
                  <c:v>183.739543989157</c:v>
                </c:pt>
                <c:pt idx="79310">
                  <c:v>183.74186074443099</c:v>
                </c:pt>
                <c:pt idx="79311">
                  <c:v>183.74417749970399</c:v>
                </c:pt>
                <c:pt idx="79312">
                  <c:v>183.74649425497799</c:v>
                </c:pt>
                <c:pt idx="79313">
                  <c:v>183.74881101025099</c:v>
                </c:pt>
                <c:pt idx="79314">
                  <c:v>183.75112776552501</c:v>
                </c:pt>
                <c:pt idx="79315">
                  <c:v>183.75344452079901</c:v>
                </c:pt>
                <c:pt idx="79316">
                  <c:v>183.75576127607201</c:v>
                </c:pt>
                <c:pt idx="79317">
                  <c:v>183.758078031346</c:v>
                </c:pt>
                <c:pt idx="79318">
                  <c:v>183.760394786619</c:v>
                </c:pt>
                <c:pt idx="79319">
                  <c:v>183.762711541893</c:v>
                </c:pt>
                <c:pt idx="79320">
                  <c:v>183.765028297166</c:v>
                </c:pt>
                <c:pt idx="79321">
                  <c:v>183.76734505243999</c:v>
                </c:pt>
                <c:pt idx="79322">
                  <c:v>183.76966180771299</c:v>
                </c:pt>
                <c:pt idx="79323">
                  <c:v>183.77197856298699</c:v>
                </c:pt>
                <c:pt idx="79324">
                  <c:v>183.77429531825999</c:v>
                </c:pt>
                <c:pt idx="79325">
                  <c:v>183.77661207353401</c:v>
                </c:pt>
                <c:pt idx="79326">
                  <c:v>183.77892882880801</c:v>
                </c:pt>
                <c:pt idx="79327">
                  <c:v>183.78124558408101</c:v>
                </c:pt>
                <c:pt idx="79328">
                  <c:v>183.783562339355</c:v>
                </c:pt>
                <c:pt idx="79329">
                  <c:v>183.785879094628</c:v>
                </c:pt>
                <c:pt idx="79330">
                  <c:v>183.788195849902</c:v>
                </c:pt>
                <c:pt idx="79331">
                  <c:v>183.790512605175</c:v>
                </c:pt>
                <c:pt idx="79332">
                  <c:v>183.79282936044899</c:v>
                </c:pt>
                <c:pt idx="79333">
                  <c:v>183.79514611572199</c:v>
                </c:pt>
                <c:pt idx="79334">
                  <c:v>183.79746287099599</c:v>
                </c:pt>
                <c:pt idx="79335">
                  <c:v>183.79977962626899</c:v>
                </c:pt>
                <c:pt idx="79336">
                  <c:v>183.80209638154301</c:v>
                </c:pt>
                <c:pt idx="79337">
                  <c:v>183.80441313681601</c:v>
                </c:pt>
                <c:pt idx="79338">
                  <c:v>183.80672989209</c:v>
                </c:pt>
                <c:pt idx="79339">
                  <c:v>183.809046647364</c:v>
                </c:pt>
                <c:pt idx="79340">
                  <c:v>183.811363402637</c:v>
                </c:pt>
                <c:pt idx="79341">
                  <c:v>183.81368015791099</c:v>
                </c:pt>
                <c:pt idx="79342">
                  <c:v>183.81599691318399</c:v>
                </c:pt>
                <c:pt idx="79343">
                  <c:v>183.81831366845799</c:v>
                </c:pt>
                <c:pt idx="79344">
                  <c:v>183.82063042373099</c:v>
                </c:pt>
                <c:pt idx="79345">
                  <c:v>183.82294717900501</c:v>
                </c:pt>
                <c:pt idx="79346">
                  <c:v>183.82526393427801</c:v>
                </c:pt>
                <c:pt idx="79347">
                  <c:v>183.82758068955201</c:v>
                </c:pt>
                <c:pt idx="79348">
                  <c:v>183.82989744482501</c:v>
                </c:pt>
                <c:pt idx="79349">
                  <c:v>183.832214200099</c:v>
                </c:pt>
                <c:pt idx="79350">
                  <c:v>183.834530955372</c:v>
                </c:pt>
                <c:pt idx="79351">
                  <c:v>183.836847710646</c:v>
                </c:pt>
                <c:pt idx="79352">
                  <c:v>183.83916446591999</c:v>
                </c:pt>
                <c:pt idx="79353">
                  <c:v>183.84148122119299</c:v>
                </c:pt>
                <c:pt idx="79354">
                  <c:v>183.84379797646699</c:v>
                </c:pt>
                <c:pt idx="79355">
                  <c:v>183.84611473173999</c:v>
                </c:pt>
                <c:pt idx="79356">
                  <c:v>183.84843148701401</c:v>
                </c:pt>
                <c:pt idx="79357">
                  <c:v>183.85074824228701</c:v>
                </c:pt>
                <c:pt idx="79358">
                  <c:v>183.85306499756101</c:v>
                </c:pt>
                <c:pt idx="79359">
                  <c:v>183.85538175283401</c:v>
                </c:pt>
                <c:pt idx="79360">
                  <c:v>183.857698508108</c:v>
                </c:pt>
                <c:pt idx="79361">
                  <c:v>183.860015263381</c:v>
                </c:pt>
                <c:pt idx="79362">
                  <c:v>183.862332018655</c:v>
                </c:pt>
                <c:pt idx="79363">
                  <c:v>183.864648773928</c:v>
                </c:pt>
                <c:pt idx="79364">
                  <c:v>183.86696552920199</c:v>
                </c:pt>
                <c:pt idx="79365">
                  <c:v>183.86928228447599</c:v>
                </c:pt>
                <c:pt idx="79366">
                  <c:v>183.87159903974899</c:v>
                </c:pt>
                <c:pt idx="79367">
                  <c:v>183.87391579502301</c:v>
                </c:pt>
                <c:pt idx="79368">
                  <c:v>183.87623255029601</c:v>
                </c:pt>
                <c:pt idx="79369">
                  <c:v>183.87854930557</c:v>
                </c:pt>
                <c:pt idx="79370">
                  <c:v>183.880866060843</c:v>
                </c:pt>
                <c:pt idx="79371">
                  <c:v>183.883182816117</c:v>
                </c:pt>
                <c:pt idx="79372">
                  <c:v>183.88549957139</c:v>
                </c:pt>
                <c:pt idx="79373">
                  <c:v>183.88781632666399</c:v>
                </c:pt>
                <c:pt idx="79374">
                  <c:v>183.89013308193699</c:v>
                </c:pt>
                <c:pt idx="79375">
                  <c:v>183.89244983721099</c:v>
                </c:pt>
                <c:pt idx="79376">
                  <c:v>183.89476659248501</c:v>
                </c:pt>
                <c:pt idx="79377">
                  <c:v>183.89708334775801</c:v>
                </c:pt>
                <c:pt idx="79378">
                  <c:v>183.89940010303201</c:v>
                </c:pt>
                <c:pt idx="79379">
                  <c:v>183.90171685830501</c:v>
                </c:pt>
                <c:pt idx="79380">
                  <c:v>183.904033613579</c:v>
                </c:pt>
                <c:pt idx="79381">
                  <c:v>183.906350368852</c:v>
                </c:pt>
                <c:pt idx="79382">
                  <c:v>183.908667124126</c:v>
                </c:pt>
                <c:pt idx="79383">
                  <c:v>183.910983879399</c:v>
                </c:pt>
                <c:pt idx="79384">
                  <c:v>183.91330063467299</c:v>
                </c:pt>
                <c:pt idx="79385">
                  <c:v>183.91561738994599</c:v>
                </c:pt>
                <c:pt idx="79386">
                  <c:v>183.91793414521999</c:v>
                </c:pt>
                <c:pt idx="79387">
                  <c:v>183.92025090049299</c:v>
                </c:pt>
                <c:pt idx="79388">
                  <c:v>183.92256765576701</c:v>
                </c:pt>
                <c:pt idx="79389">
                  <c:v>183.92488441104101</c:v>
                </c:pt>
                <c:pt idx="79390">
                  <c:v>183.92720116631401</c:v>
                </c:pt>
                <c:pt idx="79391">
                  <c:v>183.929517921588</c:v>
                </c:pt>
                <c:pt idx="79392">
                  <c:v>183.931834676861</c:v>
                </c:pt>
                <c:pt idx="79393">
                  <c:v>183.934151432135</c:v>
                </c:pt>
                <c:pt idx="79394">
                  <c:v>183.936468187408</c:v>
                </c:pt>
                <c:pt idx="79395">
                  <c:v>183.93878494268199</c:v>
                </c:pt>
                <c:pt idx="79396">
                  <c:v>183.94110169795499</c:v>
                </c:pt>
                <c:pt idx="79397">
                  <c:v>183.94341845322899</c:v>
                </c:pt>
                <c:pt idx="79398">
                  <c:v>183.94573520850199</c:v>
                </c:pt>
                <c:pt idx="79399">
                  <c:v>183.94805196377601</c:v>
                </c:pt>
                <c:pt idx="79400">
                  <c:v>183.95036871904901</c:v>
                </c:pt>
                <c:pt idx="79401">
                  <c:v>183.952685474323</c:v>
                </c:pt>
                <c:pt idx="79402">
                  <c:v>183.955002229597</c:v>
                </c:pt>
                <c:pt idx="79403">
                  <c:v>183.95731898487</c:v>
                </c:pt>
                <c:pt idx="79404">
                  <c:v>183.95963574014399</c:v>
                </c:pt>
                <c:pt idx="79405">
                  <c:v>183.96195249541699</c:v>
                </c:pt>
                <c:pt idx="79406">
                  <c:v>183.96426925069099</c:v>
                </c:pt>
                <c:pt idx="79407">
                  <c:v>183.96658600596399</c:v>
                </c:pt>
                <c:pt idx="79408">
                  <c:v>183.96890276123801</c:v>
                </c:pt>
                <c:pt idx="79409">
                  <c:v>183.97121951651101</c:v>
                </c:pt>
                <c:pt idx="79410">
                  <c:v>183.97353627178501</c:v>
                </c:pt>
                <c:pt idx="79411">
                  <c:v>183.97585302705801</c:v>
                </c:pt>
                <c:pt idx="79412">
                  <c:v>183.978169782332</c:v>
                </c:pt>
                <c:pt idx="79413">
                  <c:v>183.980486537606</c:v>
                </c:pt>
                <c:pt idx="79414">
                  <c:v>183.982803292879</c:v>
                </c:pt>
                <c:pt idx="79415">
                  <c:v>183.98512004815299</c:v>
                </c:pt>
                <c:pt idx="79416">
                  <c:v>183.98743680342599</c:v>
                </c:pt>
                <c:pt idx="79417">
                  <c:v>183.98975355869999</c:v>
                </c:pt>
                <c:pt idx="79418">
                  <c:v>183.99207031397299</c:v>
                </c:pt>
                <c:pt idx="79419">
                  <c:v>183.99438706924701</c:v>
                </c:pt>
                <c:pt idx="79420">
                  <c:v>183.99670382452001</c:v>
                </c:pt>
                <c:pt idx="79421">
                  <c:v>183.99902057979401</c:v>
                </c:pt>
                <c:pt idx="79422">
                  <c:v>184.00133733506701</c:v>
                </c:pt>
                <c:pt idx="79423">
                  <c:v>184.003654090341</c:v>
                </c:pt>
                <c:pt idx="79424">
                  <c:v>184.005970845614</c:v>
                </c:pt>
                <c:pt idx="79425">
                  <c:v>184.008287600888</c:v>
                </c:pt>
                <c:pt idx="79426">
                  <c:v>184.01060435616199</c:v>
                </c:pt>
                <c:pt idx="79427">
                  <c:v>184.01292111143499</c:v>
                </c:pt>
                <c:pt idx="79428">
                  <c:v>184.01523786670899</c:v>
                </c:pt>
                <c:pt idx="79429">
                  <c:v>184.01755462198199</c:v>
                </c:pt>
                <c:pt idx="79430">
                  <c:v>184.01987137725601</c:v>
                </c:pt>
                <c:pt idx="79431">
                  <c:v>184.02218813252901</c:v>
                </c:pt>
                <c:pt idx="79432">
                  <c:v>184.024504887803</c:v>
                </c:pt>
                <c:pt idx="79433">
                  <c:v>184.026821643076</c:v>
                </c:pt>
                <c:pt idx="79434">
                  <c:v>184.02913839835</c:v>
                </c:pt>
                <c:pt idx="79435">
                  <c:v>184.031455153623</c:v>
                </c:pt>
                <c:pt idx="79436">
                  <c:v>184.03377190889699</c:v>
                </c:pt>
                <c:pt idx="79437">
                  <c:v>184.03608866416999</c:v>
                </c:pt>
                <c:pt idx="79438">
                  <c:v>184.03840541944399</c:v>
                </c:pt>
                <c:pt idx="79439">
                  <c:v>184.04072217471801</c:v>
                </c:pt>
                <c:pt idx="79440">
                  <c:v>184.04303892999101</c:v>
                </c:pt>
                <c:pt idx="79441">
                  <c:v>184.04535568526501</c:v>
                </c:pt>
                <c:pt idx="79442">
                  <c:v>184.04767244053801</c:v>
                </c:pt>
                <c:pt idx="79443">
                  <c:v>184.049989195812</c:v>
                </c:pt>
                <c:pt idx="79444">
                  <c:v>184.052305951085</c:v>
                </c:pt>
                <c:pt idx="79445">
                  <c:v>184.054622706359</c:v>
                </c:pt>
                <c:pt idx="79446">
                  <c:v>184.056939461632</c:v>
                </c:pt>
                <c:pt idx="79447">
                  <c:v>184.05925621690599</c:v>
                </c:pt>
                <c:pt idx="79448">
                  <c:v>184.06157297217899</c:v>
                </c:pt>
                <c:pt idx="79449">
                  <c:v>184.06388972745299</c:v>
                </c:pt>
                <c:pt idx="79450">
                  <c:v>184.06620648272599</c:v>
                </c:pt>
                <c:pt idx="79451">
                  <c:v>184.06852323800001</c:v>
                </c:pt>
                <c:pt idx="79452">
                  <c:v>184.07083999327401</c:v>
                </c:pt>
                <c:pt idx="79453">
                  <c:v>184.07315674854701</c:v>
                </c:pt>
                <c:pt idx="79454">
                  <c:v>184.075473503821</c:v>
                </c:pt>
                <c:pt idx="79455">
                  <c:v>184.077790259094</c:v>
                </c:pt>
                <c:pt idx="79456">
                  <c:v>184.080107014368</c:v>
                </c:pt>
                <c:pt idx="79457">
                  <c:v>184.082423769641</c:v>
                </c:pt>
                <c:pt idx="79458">
                  <c:v>184.08474052491499</c:v>
                </c:pt>
                <c:pt idx="79459">
                  <c:v>184.08705728018799</c:v>
                </c:pt>
                <c:pt idx="79460">
                  <c:v>184.08937403546199</c:v>
                </c:pt>
                <c:pt idx="79461">
                  <c:v>184.09169079073499</c:v>
                </c:pt>
                <c:pt idx="79462">
                  <c:v>184.09400754600901</c:v>
                </c:pt>
                <c:pt idx="79463">
                  <c:v>184.096324301283</c:v>
                </c:pt>
                <c:pt idx="79464">
                  <c:v>184.098641056556</c:v>
                </c:pt>
                <c:pt idx="79465">
                  <c:v>184.10095781183</c:v>
                </c:pt>
                <c:pt idx="79466">
                  <c:v>184.103274567103</c:v>
                </c:pt>
                <c:pt idx="79467">
                  <c:v>184.10559132237699</c:v>
                </c:pt>
                <c:pt idx="79468">
                  <c:v>184.10790807764999</c:v>
                </c:pt>
                <c:pt idx="79469">
                  <c:v>184.11022483292399</c:v>
                </c:pt>
                <c:pt idx="79470">
                  <c:v>184.11254158819699</c:v>
                </c:pt>
                <c:pt idx="79471">
                  <c:v>184.11485834347101</c:v>
                </c:pt>
                <c:pt idx="79472">
                  <c:v>184.11717509874401</c:v>
                </c:pt>
                <c:pt idx="79473">
                  <c:v>184.11949185401801</c:v>
                </c:pt>
                <c:pt idx="79474">
                  <c:v>184.12180860929101</c:v>
                </c:pt>
                <c:pt idx="79475">
                  <c:v>184.124125364565</c:v>
                </c:pt>
                <c:pt idx="79476">
                  <c:v>184.126442119839</c:v>
                </c:pt>
                <c:pt idx="79477">
                  <c:v>184.128758875112</c:v>
                </c:pt>
                <c:pt idx="79478">
                  <c:v>184.13107563038599</c:v>
                </c:pt>
                <c:pt idx="79479">
                  <c:v>184.13339238565899</c:v>
                </c:pt>
                <c:pt idx="79480">
                  <c:v>184.13570914093299</c:v>
                </c:pt>
                <c:pt idx="79481">
                  <c:v>184.13802589620599</c:v>
                </c:pt>
                <c:pt idx="79482">
                  <c:v>184.14034265148001</c:v>
                </c:pt>
                <c:pt idx="79483">
                  <c:v>184.14265940675301</c:v>
                </c:pt>
                <c:pt idx="79484">
                  <c:v>184.14497616202701</c:v>
                </c:pt>
                <c:pt idx="79485">
                  <c:v>184.14729291730001</c:v>
                </c:pt>
                <c:pt idx="79486">
                  <c:v>184.149609672574</c:v>
                </c:pt>
                <c:pt idx="79487">
                  <c:v>184.151926427847</c:v>
                </c:pt>
                <c:pt idx="79488">
                  <c:v>184.154243183121</c:v>
                </c:pt>
                <c:pt idx="79489">
                  <c:v>184.15655993839499</c:v>
                </c:pt>
                <c:pt idx="79490">
                  <c:v>184.15887669366799</c:v>
                </c:pt>
                <c:pt idx="79491">
                  <c:v>184.16119344894199</c:v>
                </c:pt>
                <c:pt idx="79492">
                  <c:v>184.16351020421499</c:v>
                </c:pt>
                <c:pt idx="79493">
                  <c:v>184.16582695948901</c:v>
                </c:pt>
                <c:pt idx="79494">
                  <c:v>184.16814371476201</c:v>
                </c:pt>
                <c:pt idx="79495">
                  <c:v>184.17046047003601</c:v>
                </c:pt>
                <c:pt idx="79496">
                  <c:v>184.17277722530901</c:v>
                </c:pt>
                <c:pt idx="79497">
                  <c:v>184.175093980583</c:v>
                </c:pt>
                <c:pt idx="79498">
                  <c:v>184.177410735856</c:v>
                </c:pt>
                <c:pt idx="79499">
                  <c:v>184.17972749113</c:v>
                </c:pt>
                <c:pt idx="79500">
                  <c:v>184.182044246403</c:v>
                </c:pt>
                <c:pt idx="79501">
                  <c:v>184.18436100167699</c:v>
                </c:pt>
                <c:pt idx="79502">
                  <c:v>184.18667775695101</c:v>
                </c:pt>
                <c:pt idx="79503">
                  <c:v>184.18899451222401</c:v>
                </c:pt>
                <c:pt idx="79504">
                  <c:v>184.19131126749801</c:v>
                </c:pt>
                <c:pt idx="79505">
                  <c:v>184.19362802277101</c:v>
                </c:pt>
                <c:pt idx="79506">
                  <c:v>184.195944778045</c:v>
                </c:pt>
                <c:pt idx="79507">
                  <c:v>184.198261533318</c:v>
                </c:pt>
                <c:pt idx="79508">
                  <c:v>184.200578288592</c:v>
                </c:pt>
                <c:pt idx="79509">
                  <c:v>184.202895043865</c:v>
                </c:pt>
                <c:pt idx="79510">
                  <c:v>184.20521179913899</c:v>
                </c:pt>
                <c:pt idx="79511">
                  <c:v>184.20752855441199</c:v>
                </c:pt>
                <c:pt idx="79512">
                  <c:v>184.20984530968599</c:v>
                </c:pt>
                <c:pt idx="79513">
                  <c:v>184.21216206496001</c:v>
                </c:pt>
                <c:pt idx="79514">
                  <c:v>184.21447882023301</c:v>
                </c:pt>
                <c:pt idx="79515">
                  <c:v>184.21679557550701</c:v>
                </c:pt>
                <c:pt idx="79516">
                  <c:v>184.21911233078001</c:v>
                </c:pt>
                <c:pt idx="79517">
                  <c:v>184.221429086054</c:v>
                </c:pt>
                <c:pt idx="79518">
                  <c:v>184.223745841327</c:v>
                </c:pt>
                <c:pt idx="79519">
                  <c:v>184.226062596601</c:v>
                </c:pt>
                <c:pt idx="79520">
                  <c:v>184.228379351874</c:v>
                </c:pt>
                <c:pt idx="79521">
                  <c:v>184.23069610714799</c:v>
                </c:pt>
                <c:pt idx="79522">
                  <c:v>184.23301286242099</c:v>
                </c:pt>
                <c:pt idx="79523">
                  <c:v>184.23532961769499</c:v>
                </c:pt>
                <c:pt idx="79524">
                  <c:v>184.23764637296799</c:v>
                </c:pt>
                <c:pt idx="79525">
                  <c:v>184.23996312824201</c:v>
                </c:pt>
                <c:pt idx="79526">
                  <c:v>184.24227988351601</c:v>
                </c:pt>
                <c:pt idx="79527">
                  <c:v>184.24459663878901</c:v>
                </c:pt>
                <c:pt idx="79528">
                  <c:v>184.246913394063</c:v>
                </c:pt>
                <c:pt idx="79529">
                  <c:v>184.249230149336</c:v>
                </c:pt>
                <c:pt idx="79530">
                  <c:v>184.25154690461</c:v>
                </c:pt>
                <c:pt idx="79531">
                  <c:v>184.253863659883</c:v>
                </c:pt>
                <c:pt idx="79532">
                  <c:v>184.25618041515699</c:v>
                </c:pt>
                <c:pt idx="79533">
                  <c:v>184.25849717042999</c:v>
                </c:pt>
                <c:pt idx="79534">
                  <c:v>184.26081392570401</c:v>
                </c:pt>
                <c:pt idx="79535">
                  <c:v>184.26313068097701</c:v>
                </c:pt>
                <c:pt idx="79536">
                  <c:v>184.26544743625101</c:v>
                </c:pt>
                <c:pt idx="79537">
                  <c:v>184.26776419152401</c:v>
                </c:pt>
                <c:pt idx="79538">
                  <c:v>184.270080946798</c:v>
                </c:pt>
                <c:pt idx="79539">
                  <c:v>184.272397702072</c:v>
                </c:pt>
                <c:pt idx="79540">
                  <c:v>184.274714457345</c:v>
                </c:pt>
                <c:pt idx="79541">
                  <c:v>184.27703121261899</c:v>
                </c:pt>
                <c:pt idx="79542">
                  <c:v>184.27934796789199</c:v>
                </c:pt>
                <c:pt idx="79543">
                  <c:v>184.28166472316599</c:v>
                </c:pt>
                <c:pt idx="79544">
                  <c:v>184.28398147843899</c:v>
                </c:pt>
                <c:pt idx="79545">
                  <c:v>184.28629823371301</c:v>
                </c:pt>
                <c:pt idx="79546">
                  <c:v>184.28861498898601</c:v>
                </c:pt>
                <c:pt idx="79547">
                  <c:v>184.29093174426001</c:v>
                </c:pt>
                <c:pt idx="79548">
                  <c:v>184.29324849953301</c:v>
                </c:pt>
                <c:pt idx="79549">
                  <c:v>184.295565254807</c:v>
                </c:pt>
                <c:pt idx="79550">
                  <c:v>184.29788201008</c:v>
                </c:pt>
                <c:pt idx="79551">
                  <c:v>184.300198765354</c:v>
                </c:pt>
                <c:pt idx="79552">
                  <c:v>184.30251552062799</c:v>
                </c:pt>
                <c:pt idx="79553">
                  <c:v>184.30483227590099</c:v>
                </c:pt>
                <c:pt idx="79554">
                  <c:v>184.30714903117499</c:v>
                </c:pt>
                <c:pt idx="79555">
                  <c:v>184.30946578644799</c:v>
                </c:pt>
                <c:pt idx="79556">
                  <c:v>184.31178254172201</c:v>
                </c:pt>
                <c:pt idx="79557">
                  <c:v>184.31409929699501</c:v>
                </c:pt>
                <c:pt idx="79558">
                  <c:v>184.31641605226901</c:v>
                </c:pt>
                <c:pt idx="79559">
                  <c:v>184.31873280754201</c:v>
                </c:pt>
                <c:pt idx="79560">
                  <c:v>184.321049562816</c:v>
                </c:pt>
                <c:pt idx="79561">
                  <c:v>184.323366318089</c:v>
                </c:pt>
                <c:pt idx="79562">
                  <c:v>184.325683073363</c:v>
                </c:pt>
                <c:pt idx="79563">
                  <c:v>184.32799982863699</c:v>
                </c:pt>
                <c:pt idx="79564">
                  <c:v>184.33031658390999</c:v>
                </c:pt>
                <c:pt idx="79565">
                  <c:v>184.33263333918401</c:v>
                </c:pt>
                <c:pt idx="79566">
                  <c:v>184.33495009445701</c:v>
                </c:pt>
                <c:pt idx="79567">
                  <c:v>184.33726684973101</c:v>
                </c:pt>
                <c:pt idx="79568">
                  <c:v>184.33958360500401</c:v>
                </c:pt>
                <c:pt idx="79569">
                  <c:v>184.341900360278</c:v>
                </c:pt>
                <c:pt idx="79570">
                  <c:v>184.344217115551</c:v>
                </c:pt>
                <c:pt idx="79571">
                  <c:v>184.346533870825</c:v>
                </c:pt>
                <c:pt idx="79572">
                  <c:v>184.348850626098</c:v>
                </c:pt>
                <c:pt idx="79573">
                  <c:v>184.35116738137199</c:v>
                </c:pt>
                <c:pt idx="79574">
                  <c:v>184.35348413664499</c:v>
                </c:pt>
                <c:pt idx="79575">
                  <c:v>184.35580089191899</c:v>
                </c:pt>
                <c:pt idx="79576">
                  <c:v>184.35811764719301</c:v>
                </c:pt>
                <c:pt idx="79577">
                  <c:v>184.36043440246601</c:v>
                </c:pt>
                <c:pt idx="79578">
                  <c:v>184.36275115774001</c:v>
                </c:pt>
                <c:pt idx="79579">
                  <c:v>184.36506791301301</c:v>
                </c:pt>
                <c:pt idx="79580">
                  <c:v>184.367384668287</c:v>
                </c:pt>
                <c:pt idx="79581">
                  <c:v>184.36970142356</c:v>
                </c:pt>
                <c:pt idx="79582">
                  <c:v>184.372018178834</c:v>
                </c:pt>
                <c:pt idx="79583">
                  <c:v>184.374334934107</c:v>
                </c:pt>
                <c:pt idx="79584">
                  <c:v>184.37665168938099</c:v>
                </c:pt>
                <c:pt idx="79585">
                  <c:v>184.37896844465399</c:v>
                </c:pt>
                <c:pt idx="79586">
                  <c:v>184.38128519992799</c:v>
                </c:pt>
                <c:pt idx="79587">
                  <c:v>184.38360195520099</c:v>
                </c:pt>
                <c:pt idx="79588">
                  <c:v>184.38591871047501</c:v>
                </c:pt>
                <c:pt idx="79589">
                  <c:v>184.38823546574901</c:v>
                </c:pt>
                <c:pt idx="79590">
                  <c:v>184.39055222102201</c:v>
                </c:pt>
                <c:pt idx="79591">
                  <c:v>184.392868976296</c:v>
                </c:pt>
                <c:pt idx="79592">
                  <c:v>184.395185731569</c:v>
                </c:pt>
                <c:pt idx="79593">
                  <c:v>184.397502486843</c:v>
                </c:pt>
                <c:pt idx="79594">
                  <c:v>184.399819242116</c:v>
                </c:pt>
                <c:pt idx="79595">
                  <c:v>184.40213599738999</c:v>
                </c:pt>
                <c:pt idx="79596">
                  <c:v>184.40445275266299</c:v>
                </c:pt>
                <c:pt idx="79597">
                  <c:v>184.40676950793701</c:v>
                </c:pt>
                <c:pt idx="79598">
                  <c:v>184.40908626321001</c:v>
                </c:pt>
                <c:pt idx="79599">
                  <c:v>184.41140301848401</c:v>
                </c:pt>
                <c:pt idx="79600">
                  <c:v>184.413719773758</c:v>
                </c:pt>
                <c:pt idx="79601">
                  <c:v>184.416036529031</c:v>
                </c:pt>
                <c:pt idx="79602">
                  <c:v>184.418353284305</c:v>
                </c:pt>
                <c:pt idx="79603">
                  <c:v>184.420670039578</c:v>
                </c:pt>
                <c:pt idx="79604">
                  <c:v>184.42298679485199</c:v>
                </c:pt>
                <c:pt idx="79605">
                  <c:v>184.42530355012499</c:v>
                </c:pt>
                <c:pt idx="79606">
                  <c:v>184.42762030539899</c:v>
                </c:pt>
                <c:pt idx="79607">
                  <c:v>184.42993706067199</c:v>
                </c:pt>
                <c:pt idx="79608">
                  <c:v>184.43225381594601</c:v>
                </c:pt>
                <c:pt idx="79609">
                  <c:v>184.43457057121901</c:v>
                </c:pt>
                <c:pt idx="79610">
                  <c:v>184.43688732649301</c:v>
                </c:pt>
                <c:pt idx="79611">
                  <c:v>184.43920408176601</c:v>
                </c:pt>
                <c:pt idx="79612">
                  <c:v>184.44152083704</c:v>
                </c:pt>
                <c:pt idx="79613">
                  <c:v>184.443837592314</c:v>
                </c:pt>
                <c:pt idx="79614">
                  <c:v>184.446154347587</c:v>
                </c:pt>
                <c:pt idx="79615">
                  <c:v>184.44847110286099</c:v>
                </c:pt>
                <c:pt idx="79616">
                  <c:v>184.45078785813399</c:v>
                </c:pt>
                <c:pt idx="79617">
                  <c:v>184.45310461340799</c:v>
                </c:pt>
                <c:pt idx="79618">
                  <c:v>184.45542136868099</c:v>
                </c:pt>
                <c:pt idx="79619">
                  <c:v>184.45773812395501</c:v>
                </c:pt>
                <c:pt idx="79620">
                  <c:v>184.46005487922801</c:v>
                </c:pt>
                <c:pt idx="79621">
                  <c:v>184.46237163450201</c:v>
                </c:pt>
                <c:pt idx="79622">
                  <c:v>184.46468838977501</c:v>
                </c:pt>
                <c:pt idx="79623">
                  <c:v>184.467005145049</c:v>
                </c:pt>
                <c:pt idx="79624">
                  <c:v>184.469321900322</c:v>
                </c:pt>
                <c:pt idx="79625">
                  <c:v>184.471638655596</c:v>
                </c:pt>
                <c:pt idx="79626">
                  <c:v>184.47395541086999</c:v>
                </c:pt>
                <c:pt idx="79627">
                  <c:v>184.47627216614299</c:v>
                </c:pt>
                <c:pt idx="79628">
                  <c:v>184.47858892141701</c:v>
                </c:pt>
                <c:pt idx="79629">
                  <c:v>184.48090567669001</c:v>
                </c:pt>
                <c:pt idx="79630">
                  <c:v>184.48322243196401</c:v>
                </c:pt>
                <c:pt idx="79631">
                  <c:v>184.48553918723701</c:v>
                </c:pt>
                <c:pt idx="79632">
                  <c:v>184.487855942511</c:v>
                </c:pt>
                <c:pt idx="79633">
                  <c:v>184.490172697784</c:v>
                </c:pt>
                <c:pt idx="79634">
                  <c:v>184.492489453058</c:v>
                </c:pt>
                <c:pt idx="79635">
                  <c:v>184.494806208331</c:v>
                </c:pt>
                <c:pt idx="79636">
                  <c:v>184.49712296360499</c:v>
                </c:pt>
                <c:pt idx="79637">
                  <c:v>184.49943971887799</c:v>
                </c:pt>
                <c:pt idx="79638">
                  <c:v>184.50175647415199</c:v>
                </c:pt>
                <c:pt idx="79639">
                  <c:v>184.50407322942601</c:v>
                </c:pt>
                <c:pt idx="79640">
                  <c:v>184.50638998469901</c:v>
                </c:pt>
                <c:pt idx="79641">
                  <c:v>184.50870673997301</c:v>
                </c:pt>
                <c:pt idx="79642">
                  <c:v>184.51102349524601</c:v>
                </c:pt>
                <c:pt idx="79643">
                  <c:v>184.51334025052</c:v>
                </c:pt>
                <c:pt idx="79644">
                  <c:v>184.515657005793</c:v>
                </c:pt>
                <c:pt idx="79645">
                  <c:v>184.517973761067</c:v>
                </c:pt>
                <c:pt idx="79646">
                  <c:v>184.52029051634</c:v>
                </c:pt>
                <c:pt idx="79647">
                  <c:v>184.52260727161399</c:v>
                </c:pt>
                <c:pt idx="79648">
                  <c:v>184.52492402688699</c:v>
                </c:pt>
                <c:pt idx="79649">
                  <c:v>184.52724078216099</c:v>
                </c:pt>
                <c:pt idx="79650">
                  <c:v>184.52955753743501</c:v>
                </c:pt>
                <c:pt idx="79651">
                  <c:v>184.53187429270801</c:v>
                </c:pt>
                <c:pt idx="79652">
                  <c:v>184.53419104798201</c:v>
                </c:pt>
                <c:pt idx="79653">
                  <c:v>184.53650780325501</c:v>
                </c:pt>
                <c:pt idx="79654">
                  <c:v>184.538824558529</c:v>
                </c:pt>
                <c:pt idx="79655">
                  <c:v>184.541141313802</c:v>
                </c:pt>
                <c:pt idx="79656">
                  <c:v>184.543458069076</c:v>
                </c:pt>
                <c:pt idx="79657">
                  <c:v>184.545774824349</c:v>
                </c:pt>
                <c:pt idx="79658">
                  <c:v>184.54809157962299</c:v>
                </c:pt>
                <c:pt idx="79659">
                  <c:v>184.55040833489599</c:v>
                </c:pt>
                <c:pt idx="79660">
                  <c:v>184.55272509016999</c:v>
                </c:pt>
                <c:pt idx="79661">
                  <c:v>184.55504184544299</c:v>
                </c:pt>
                <c:pt idx="79662">
                  <c:v>184.55735860071701</c:v>
                </c:pt>
                <c:pt idx="79663">
                  <c:v>184.559675355991</c:v>
                </c:pt>
                <c:pt idx="79664">
                  <c:v>184.561992111264</c:v>
                </c:pt>
                <c:pt idx="79665">
                  <c:v>184.564308866538</c:v>
                </c:pt>
                <c:pt idx="79666">
                  <c:v>184.566625621811</c:v>
                </c:pt>
                <c:pt idx="79667">
                  <c:v>184.56894237708499</c:v>
                </c:pt>
                <c:pt idx="79668">
                  <c:v>184.57125913235799</c:v>
                </c:pt>
                <c:pt idx="79669">
                  <c:v>184.57357588763199</c:v>
                </c:pt>
                <c:pt idx="79670">
                  <c:v>184.57589264290499</c:v>
                </c:pt>
                <c:pt idx="79671">
                  <c:v>184.57820939817901</c:v>
                </c:pt>
                <c:pt idx="79672">
                  <c:v>184.58052615345201</c:v>
                </c:pt>
                <c:pt idx="79673">
                  <c:v>184.58284290872601</c:v>
                </c:pt>
                <c:pt idx="79674">
                  <c:v>184.58515966399901</c:v>
                </c:pt>
                <c:pt idx="79675">
                  <c:v>184.587476419273</c:v>
                </c:pt>
                <c:pt idx="79676">
                  <c:v>184.589793174547</c:v>
                </c:pt>
                <c:pt idx="79677">
                  <c:v>184.59210992982</c:v>
                </c:pt>
                <c:pt idx="79678">
                  <c:v>184.59442668509399</c:v>
                </c:pt>
                <c:pt idx="79679">
                  <c:v>184.59674344036699</c:v>
                </c:pt>
                <c:pt idx="79680">
                  <c:v>184.59906019564099</c:v>
                </c:pt>
                <c:pt idx="79681">
                  <c:v>184.60137695091399</c:v>
                </c:pt>
                <c:pt idx="79682">
                  <c:v>184.60369370618801</c:v>
                </c:pt>
                <c:pt idx="79683">
                  <c:v>184.60601046146101</c:v>
                </c:pt>
                <c:pt idx="79684">
                  <c:v>184.60832721673501</c:v>
                </c:pt>
                <c:pt idx="79685">
                  <c:v>184.61064397200801</c:v>
                </c:pt>
                <c:pt idx="79686">
                  <c:v>184.612960727282</c:v>
                </c:pt>
                <c:pt idx="79687">
                  <c:v>184.615277482555</c:v>
                </c:pt>
                <c:pt idx="79688">
                  <c:v>184.617594237829</c:v>
                </c:pt>
                <c:pt idx="79689">
                  <c:v>184.61991099310299</c:v>
                </c:pt>
                <c:pt idx="79690">
                  <c:v>184.62222774837599</c:v>
                </c:pt>
                <c:pt idx="79691">
                  <c:v>184.62454450364999</c:v>
                </c:pt>
                <c:pt idx="79692">
                  <c:v>184.62686125892299</c:v>
                </c:pt>
                <c:pt idx="79693">
                  <c:v>184.62917801419701</c:v>
                </c:pt>
                <c:pt idx="79694">
                  <c:v>184.63149476947001</c:v>
                </c:pt>
                <c:pt idx="79695">
                  <c:v>184.633811524744</c:v>
                </c:pt>
                <c:pt idx="79696">
                  <c:v>184.636128280017</c:v>
                </c:pt>
                <c:pt idx="79697">
                  <c:v>184.638445035291</c:v>
                </c:pt>
                <c:pt idx="79698">
                  <c:v>184.640761790564</c:v>
                </c:pt>
                <c:pt idx="79699">
                  <c:v>184.64307854583799</c:v>
                </c:pt>
                <c:pt idx="79700">
                  <c:v>184.64539530111199</c:v>
                </c:pt>
                <c:pt idx="79701">
                  <c:v>184.64771205638499</c:v>
                </c:pt>
                <c:pt idx="79702">
                  <c:v>184.65002881165901</c:v>
                </c:pt>
                <c:pt idx="79703">
                  <c:v>184.65234556693201</c:v>
                </c:pt>
                <c:pt idx="79704">
                  <c:v>184.65466232220601</c:v>
                </c:pt>
                <c:pt idx="79705">
                  <c:v>184.65697907747901</c:v>
                </c:pt>
                <c:pt idx="79706">
                  <c:v>184.659295832753</c:v>
                </c:pt>
                <c:pt idx="79707">
                  <c:v>184.661612588026</c:v>
                </c:pt>
                <c:pt idx="79708">
                  <c:v>184.6639293433</c:v>
                </c:pt>
                <c:pt idx="79709">
                  <c:v>184.666246098573</c:v>
                </c:pt>
                <c:pt idx="79710">
                  <c:v>184.66856285384699</c:v>
                </c:pt>
                <c:pt idx="79711">
                  <c:v>184.67087960911999</c:v>
                </c:pt>
                <c:pt idx="79712">
                  <c:v>184.67319636439399</c:v>
                </c:pt>
                <c:pt idx="79713">
                  <c:v>184.67551311966801</c:v>
                </c:pt>
                <c:pt idx="79714">
                  <c:v>184.67782987494101</c:v>
                </c:pt>
                <c:pt idx="79715">
                  <c:v>184.68014663021501</c:v>
                </c:pt>
                <c:pt idx="79716">
                  <c:v>184.68246338548801</c:v>
                </c:pt>
                <c:pt idx="79717">
                  <c:v>184.684780140762</c:v>
                </c:pt>
                <c:pt idx="79718">
                  <c:v>184.687096896035</c:v>
                </c:pt>
                <c:pt idx="79719">
                  <c:v>184.689413651309</c:v>
                </c:pt>
                <c:pt idx="79720">
                  <c:v>184.691730406582</c:v>
                </c:pt>
                <c:pt idx="79721">
                  <c:v>184.69404716185599</c:v>
                </c:pt>
                <c:pt idx="79722">
                  <c:v>184.69636391712899</c:v>
                </c:pt>
                <c:pt idx="79723">
                  <c:v>184.69868067240299</c:v>
                </c:pt>
                <c:pt idx="79724">
                  <c:v>184.70099742767599</c:v>
                </c:pt>
                <c:pt idx="79725">
                  <c:v>184.70331418295001</c:v>
                </c:pt>
                <c:pt idx="79726">
                  <c:v>184.705630938224</c:v>
                </c:pt>
                <c:pt idx="79727">
                  <c:v>184.707947693497</c:v>
                </c:pt>
                <c:pt idx="79728">
                  <c:v>184.710264448771</c:v>
                </c:pt>
                <c:pt idx="79729">
                  <c:v>184.712581204044</c:v>
                </c:pt>
                <c:pt idx="79730">
                  <c:v>184.71489795931799</c:v>
                </c:pt>
                <c:pt idx="79731">
                  <c:v>184.71721471459099</c:v>
                </c:pt>
                <c:pt idx="79732">
                  <c:v>184.71953146986499</c:v>
                </c:pt>
                <c:pt idx="79733">
                  <c:v>184.72184822513799</c:v>
                </c:pt>
                <c:pt idx="79734">
                  <c:v>184.72416498041201</c:v>
                </c:pt>
                <c:pt idx="79735">
                  <c:v>184.72648173568501</c:v>
                </c:pt>
                <c:pt idx="79736">
                  <c:v>184.72879849095901</c:v>
                </c:pt>
                <c:pt idx="79737">
                  <c:v>184.731115246233</c:v>
                </c:pt>
                <c:pt idx="79738">
                  <c:v>184.733432001506</c:v>
                </c:pt>
                <c:pt idx="79739">
                  <c:v>184.73574875678</c:v>
                </c:pt>
                <c:pt idx="79740">
                  <c:v>184.738065512053</c:v>
                </c:pt>
                <c:pt idx="79741">
                  <c:v>184.74038226732699</c:v>
                </c:pt>
                <c:pt idx="79742">
                  <c:v>184.74269902259999</c:v>
                </c:pt>
                <c:pt idx="79743">
                  <c:v>184.74501577787399</c:v>
                </c:pt>
                <c:pt idx="79744">
                  <c:v>184.74733253314699</c:v>
                </c:pt>
                <c:pt idx="79745">
                  <c:v>184.74964928842101</c:v>
                </c:pt>
                <c:pt idx="79746">
                  <c:v>184.75196604369401</c:v>
                </c:pt>
                <c:pt idx="79747">
                  <c:v>184.75428279896801</c:v>
                </c:pt>
                <c:pt idx="79748">
                  <c:v>184.75659955424101</c:v>
                </c:pt>
                <c:pt idx="79749">
                  <c:v>184.758916309515</c:v>
                </c:pt>
                <c:pt idx="79750">
                  <c:v>184.761233064789</c:v>
                </c:pt>
                <c:pt idx="79751">
                  <c:v>184.763549820062</c:v>
                </c:pt>
                <c:pt idx="79752">
                  <c:v>184.76586657533599</c:v>
                </c:pt>
                <c:pt idx="79753">
                  <c:v>184.76818333060899</c:v>
                </c:pt>
                <c:pt idx="79754">
                  <c:v>184.77050008588299</c:v>
                </c:pt>
                <c:pt idx="79755">
                  <c:v>184.77281684115599</c:v>
                </c:pt>
                <c:pt idx="79756">
                  <c:v>184.77513359643001</c:v>
                </c:pt>
                <c:pt idx="79757">
                  <c:v>184.77745035170301</c:v>
                </c:pt>
                <c:pt idx="79758">
                  <c:v>184.779767106977</c:v>
                </c:pt>
                <c:pt idx="79759">
                  <c:v>184.78208386225</c:v>
                </c:pt>
                <c:pt idx="79760">
                  <c:v>184.784400617524</c:v>
                </c:pt>
                <c:pt idx="79761">
                  <c:v>184.786717372797</c:v>
                </c:pt>
                <c:pt idx="79762">
                  <c:v>184.78903412807099</c:v>
                </c:pt>
                <c:pt idx="79763">
                  <c:v>184.79135088334499</c:v>
                </c:pt>
                <c:pt idx="79764">
                  <c:v>184.79366763861799</c:v>
                </c:pt>
                <c:pt idx="79765">
                  <c:v>184.79598439389201</c:v>
                </c:pt>
                <c:pt idx="79766">
                  <c:v>184.79830114916501</c:v>
                </c:pt>
                <c:pt idx="79767">
                  <c:v>184.80061790443901</c:v>
                </c:pt>
                <c:pt idx="79768">
                  <c:v>184.80293465971201</c:v>
                </c:pt>
                <c:pt idx="79769">
                  <c:v>184.805251414986</c:v>
                </c:pt>
                <c:pt idx="79770">
                  <c:v>184.807568170259</c:v>
                </c:pt>
                <c:pt idx="79771">
                  <c:v>184.809884925533</c:v>
                </c:pt>
                <c:pt idx="79772">
                  <c:v>184.812201680806</c:v>
                </c:pt>
                <c:pt idx="79773">
                  <c:v>184.81451843607999</c:v>
                </c:pt>
                <c:pt idx="79774">
                  <c:v>184.81683519135299</c:v>
                </c:pt>
                <c:pt idx="79775">
                  <c:v>184.81915194662699</c:v>
                </c:pt>
                <c:pt idx="79776">
                  <c:v>184.82146870190101</c:v>
                </c:pt>
                <c:pt idx="79777">
                  <c:v>184.82378545717401</c:v>
                </c:pt>
                <c:pt idx="79778">
                  <c:v>184.82610221244801</c:v>
                </c:pt>
                <c:pt idx="79779">
                  <c:v>184.82841896772101</c:v>
                </c:pt>
                <c:pt idx="79780">
                  <c:v>184.830735722995</c:v>
                </c:pt>
                <c:pt idx="79781">
                  <c:v>184.833052478268</c:v>
                </c:pt>
                <c:pt idx="79782">
                  <c:v>184.835369233542</c:v>
                </c:pt>
                <c:pt idx="79783">
                  <c:v>184.837685988815</c:v>
                </c:pt>
                <c:pt idx="79784">
                  <c:v>184.84000274408899</c:v>
                </c:pt>
                <c:pt idx="79785">
                  <c:v>184.84231949936199</c:v>
                </c:pt>
                <c:pt idx="79786">
                  <c:v>184.84463625463599</c:v>
                </c:pt>
                <c:pt idx="79787">
                  <c:v>184.84695300991001</c:v>
                </c:pt>
                <c:pt idx="79788">
                  <c:v>184.84926976518301</c:v>
                </c:pt>
                <c:pt idx="79789">
                  <c:v>184.851586520457</c:v>
                </c:pt>
                <c:pt idx="79790">
                  <c:v>184.85390327573</c:v>
                </c:pt>
                <c:pt idx="79791">
                  <c:v>184.856220031004</c:v>
                </c:pt>
                <c:pt idx="79792">
                  <c:v>184.858536786277</c:v>
                </c:pt>
                <c:pt idx="79793">
                  <c:v>184.86085354155099</c:v>
                </c:pt>
                <c:pt idx="79794">
                  <c:v>184.86317029682399</c:v>
                </c:pt>
                <c:pt idx="79795">
                  <c:v>184.86548705209799</c:v>
                </c:pt>
                <c:pt idx="79796">
                  <c:v>184.86780380737099</c:v>
                </c:pt>
                <c:pt idx="79797">
                  <c:v>184.87012056264501</c:v>
                </c:pt>
                <c:pt idx="79798">
                  <c:v>184.87243731791801</c:v>
                </c:pt>
                <c:pt idx="79799">
                  <c:v>184.87475407319201</c:v>
                </c:pt>
                <c:pt idx="79800">
                  <c:v>184.877070828466</c:v>
                </c:pt>
                <c:pt idx="79801">
                  <c:v>184.879387583739</c:v>
                </c:pt>
                <c:pt idx="79802">
                  <c:v>184.881704339013</c:v>
                </c:pt>
                <c:pt idx="79803">
                  <c:v>184.884021094286</c:v>
                </c:pt>
                <c:pt idx="79804">
                  <c:v>184.88633784955999</c:v>
                </c:pt>
                <c:pt idx="79805">
                  <c:v>184.88865460483299</c:v>
                </c:pt>
                <c:pt idx="79806">
                  <c:v>184.89097136010699</c:v>
                </c:pt>
                <c:pt idx="79807">
                  <c:v>184.89328811537999</c:v>
                </c:pt>
                <c:pt idx="79808">
                  <c:v>184.89560487065401</c:v>
                </c:pt>
                <c:pt idx="79809">
                  <c:v>184.89792162592701</c:v>
                </c:pt>
                <c:pt idx="79810">
                  <c:v>184.90023838120101</c:v>
                </c:pt>
                <c:pt idx="79811">
                  <c:v>184.90255513647401</c:v>
                </c:pt>
                <c:pt idx="79812">
                  <c:v>184.904871891748</c:v>
                </c:pt>
                <c:pt idx="79813">
                  <c:v>184.907188647022</c:v>
                </c:pt>
                <c:pt idx="79814">
                  <c:v>184.909505402295</c:v>
                </c:pt>
                <c:pt idx="79815">
                  <c:v>184.91182215756899</c:v>
                </c:pt>
                <c:pt idx="79816">
                  <c:v>184.91413891284199</c:v>
                </c:pt>
                <c:pt idx="79817">
                  <c:v>184.91645566811599</c:v>
                </c:pt>
                <c:pt idx="79818">
                  <c:v>184.91877242338899</c:v>
                </c:pt>
                <c:pt idx="79819">
                  <c:v>184.92108917866301</c:v>
                </c:pt>
                <c:pt idx="79820">
                  <c:v>184.92340593393601</c:v>
                </c:pt>
                <c:pt idx="79821">
                  <c:v>184.92572268921001</c:v>
                </c:pt>
                <c:pt idx="79822">
                  <c:v>184.92803944448301</c:v>
                </c:pt>
                <c:pt idx="79823">
                  <c:v>184.930356199757</c:v>
                </c:pt>
                <c:pt idx="79824">
                  <c:v>184.93267295503</c:v>
                </c:pt>
                <c:pt idx="79825">
                  <c:v>184.934989710304</c:v>
                </c:pt>
                <c:pt idx="79826">
                  <c:v>184.93730646557799</c:v>
                </c:pt>
                <c:pt idx="79827">
                  <c:v>184.93962322085099</c:v>
                </c:pt>
                <c:pt idx="79828">
                  <c:v>184.94193997612501</c:v>
                </c:pt>
                <c:pt idx="79829">
                  <c:v>184.94425673139801</c:v>
                </c:pt>
                <c:pt idx="79830">
                  <c:v>184.94657348667201</c:v>
                </c:pt>
                <c:pt idx="79831">
                  <c:v>184.94889024194501</c:v>
                </c:pt>
                <c:pt idx="79832">
                  <c:v>184.951206997219</c:v>
                </c:pt>
                <c:pt idx="79833">
                  <c:v>184.953523752492</c:v>
                </c:pt>
                <c:pt idx="79834">
                  <c:v>184.955840507766</c:v>
                </c:pt>
                <c:pt idx="79835">
                  <c:v>184.958157263039</c:v>
                </c:pt>
                <c:pt idx="79836">
                  <c:v>184.96047401831299</c:v>
                </c:pt>
                <c:pt idx="79837">
                  <c:v>184.96279077358699</c:v>
                </c:pt>
                <c:pt idx="79838">
                  <c:v>184.96510752885999</c:v>
                </c:pt>
                <c:pt idx="79839">
                  <c:v>184.96742428413401</c:v>
                </c:pt>
                <c:pt idx="79840">
                  <c:v>184.96974103940701</c:v>
                </c:pt>
                <c:pt idx="79841">
                  <c:v>184.97205779468101</c:v>
                </c:pt>
                <c:pt idx="79842">
                  <c:v>184.97437454995401</c:v>
                </c:pt>
                <c:pt idx="79843">
                  <c:v>184.976691305228</c:v>
                </c:pt>
                <c:pt idx="79844">
                  <c:v>184.979008060501</c:v>
                </c:pt>
                <c:pt idx="79845">
                  <c:v>184.981324815775</c:v>
                </c:pt>
                <c:pt idx="79846">
                  <c:v>184.983641571048</c:v>
                </c:pt>
                <c:pt idx="79847">
                  <c:v>184.98595832632199</c:v>
                </c:pt>
                <c:pt idx="79848">
                  <c:v>184.98827508159499</c:v>
                </c:pt>
                <c:pt idx="79849">
                  <c:v>184.99059183686899</c:v>
                </c:pt>
                <c:pt idx="79850">
                  <c:v>184.99290859214301</c:v>
                </c:pt>
                <c:pt idx="79851">
                  <c:v>184.99522534741601</c:v>
                </c:pt>
                <c:pt idx="79852">
                  <c:v>184.99754210269001</c:v>
                </c:pt>
                <c:pt idx="79853">
                  <c:v>184.99985885796301</c:v>
                </c:pt>
                <c:pt idx="79854">
                  <c:v>185.002175613237</c:v>
                </c:pt>
                <c:pt idx="79855">
                  <c:v>185.00449236851</c:v>
                </c:pt>
                <c:pt idx="79856">
                  <c:v>185.006809123784</c:v>
                </c:pt>
                <c:pt idx="79857">
                  <c:v>185.009125879057</c:v>
                </c:pt>
                <c:pt idx="79858">
                  <c:v>185.01144263433099</c:v>
                </c:pt>
                <c:pt idx="79859">
                  <c:v>185.01375938960399</c:v>
                </c:pt>
                <c:pt idx="79860">
                  <c:v>185.01607614487801</c:v>
                </c:pt>
                <c:pt idx="79861">
                  <c:v>185.01839290015101</c:v>
                </c:pt>
                <c:pt idx="79862">
                  <c:v>185.02070965542501</c:v>
                </c:pt>
                <c:pt idx="79863">
                  <c:v>185.023026410699</c:v>
                </c:pt>
                <c:pt idx="79864">
                  <c:v>185.025343165972</c:v>
                </c:pt>
                <c:pt idx="79865">
                  <c:v>185.027659921246</c:v>
                </c:pt>
                <c:pt idx="79866">
                  <c:v>185.029976676519</c:v>
                </c:pt>
                <c:pt idx="79867">
                  <c:v>185.03229343179299</c:v>
                </c:pt>
                <c:pt idx="79868">
                  <c:v>185.03461018706599</c:v>
                </c:pt>
                <c:pt idx="79869">
                  <c:v>185.03692694233999</c:v>
                </c:pt>
                <c:pt idx="79870">
                  <c:v>185.03924369761299</c:v>
                </c:pt>
                <c:pt idx="79871">
                  <c:v>185.04156045288701</c:v>
                </c:pt>
                <c:pt idx="79872">
                  <c:v>185.04387720816001</c:v>
                </c:pt>
                <c:pt idx="79873">
                  <c:v>185.04619396343401</c:v>
                </c:pt>
                <c:pt idx="79874">
                  <c:v>185.048510718708</c:v>
                </c:pt>
                <c:pt idx="79875">
                  <c:v>185.050827473981</c:v>
                </c:pt>
                <c:pt idx="79876">
                  <c:v>185.053144229255</c:v>
                </c:pt>
                <c:pt idx="79877">
                  <c:v>185.055460984528</c:v>
                </c:pt>
                <c:pt idx="79878">
                  <c:v>185.05777773980199</c:v>
                </c:pt>
                <c:pt idx="79879">
                  <c:v>185.06009449507499</c:v>
                </c:pt>
                <c:pt idx="79880">
                  <c:v>185.06241125034899</c:v>
                </c:pt>
                <c:pt idx="79881">
                  <c:v>185.06472800562199</c:v>
                </c:pt>
                <c:pt idx="79882">
                  <c:v>185.06704476089601</c:v>
                </c:pt>
                <c:pt idx="79883">
                  <c:v>185.06936151616901</c:v>
                </c:pt>
                <c:pt idx="79884">
                  <c:v>185.07167827144301</c:v>
                </c:pt>
                <c:pt idx="79885">
                  <c:v>185.07399502671601</c:v>
                </c:pt>
                <c:pt idx="79886">
                  <c:v>185.07631178199</c:v>
                </c:pt>
                <c:pt idx="79887">
                  <c:v>185.078628537264</c:v>
                </c:pt>
                <c:pt idx="79888">
                  <c:v>185.080945292537</c:v>
                </c:pt>
                <c:pt idx="79889">
                  <c:v>185.08326204781099</c:v>
                </c:pt>
                <c:pt idx="79890">
                  <c:v>185.08557880308399</c:v>
                </c:pt>
                <c:pt idx="79891">
                  <c:v>185.08789555835801</c:v>
                </c:pt>
                <c:pt idx="79892">
                  <c:v>185.09021231363101</c:v>
                </c:pt>
                <c:pt idx="79893">
                  <c:v>185.09252906890501</c:v>
                </c:pt>
                <c:pt idx="79894">
                  <c:v>185.09484582417801</c:v>
                </c:pt>
                <c:pt idx="79895">
                  <c:v>185.097162579452</c:v>
                </c:pt>
                <c:pt idx="79896">
                  <c:v>185.099479334725</c:v>
                </c:pt>
                <c:pt idx="79897">
                  <c:v>185.101796089999</c:v>
                </c:pt>
                <c:pt idx="79898">
                  <c:v>185.104112845272</c:v>
                </c:pt>
                <c:pt idx="79899">
                  <c:v>185.10642960054599</c:v>
                </c:pt>
                <c:pt idx="79900">
                  <c:v>185.10874635581999</c:v>
                </c:pt>
                <c:pt idx="79901">
                  <c:v>185.11106311109299</c:v>
                </c:pt>
                <c:pt idx="79902">
                  <c:v>185.11337986636701</c:v>
                </c:pt>
                <c:pt idx="79903">
                  <c:v>185.11569662164001</c:v>
                </c:pt>
                <c:pt idx="79904">
                  <c:v>185.11801337691401</c:v>
                </c:pt>
                <c:pt idx="79905">
                  <c:v>185.12033013218701</c:v>
                </c:pt>
                <c:pt idx="79906">
                  <c:v>185.122646887461</c:v>
                </c:pt>
                <c:pt idx="79907">
                  <c:v>185.124963642734</c:v>
                </c:pt>
                <c:pt idx="79908">
                  <c:v>185.127280398008</c:v>
                </c:pt>
                <c:pt idx="79909">
                  <c:v>185.129597153281</c:v>
                </c:pt>
                <c:pt idx="79910">
                  <c:v>185.13191390855499</c:v>
                </c:pt>
                <c:pt idx="79911">
                  <c:v>185.13423066382799</c:v>
                </c:pt>
                <c:pt idx="79912">
                  <c:v>185.13654741910199</c:v>
                </c:pt>
                <c:pt idx="79913">
                  <c:v>185.13886417437601</c:v>
                </c:pt>
                <c:pt idx="79914">
                  <c:v>185.14118092964901</c:v>
                </c:pt>
                <c:pt idx="79915">
                  <c:v>185.14349768492301</c:v>
                </c:pt>
                <c:pt idx="79916">
                  <c:v>185.14581444019601</c:v>
                </c:pt>
                <c:pt idx="79917">
                  <c:v>185.14813119547</c:v>
                </c:pt>
                <c:pt idx="79918">
                  <c:v>185.150447950743</c:v>
                </c:pt>
                <c:pt idx="79919">
                  <c:v>185.152764706017</c:v>
                </c:pt>
                <c:pt idx="79920">
                  <c:v>185.15508146129</c:v>
                </c:pt>
                <c:pt idx="79921">
                  <c:v>185.15739821656399</c:v>
                </c:pt>
                <c:pt idx="79922">
                  <c:v>185.15971497183699</c:v>
                </c:pt>
                <c:pt idx="79923">
                  <c:v>185.16203172711101</c:v>
                </c:pt>
                <c:pt idx="79924">
                  <c:v>185.16434848238501</c:v>
                </c:pt>
                <c:pt idx="79925">
                  <c:v>185.16666523765801</c:v>
                </c:pt>
                <c:pt idx="79926">
                  <c:v>185.168981992932</c:v>
                </c:pt>
                <c:pt idx="79927">
                  <c:v>185.171298748205</c:v>
                </c:pt>
                <c:pt idx="79928">
                  <c:v>185.173615503479</c:v>
                </c:pt>
                <c:pt idx="79929">
                  <c:v>185.175932258752</c:v>
                </c:pt>
                <c:pt idx="79930">
                  <c:v>185.17824901402599</c:v>
                </c:pt>
                <c:pt idx="79931">
                  <c:v>185.18056576929899</c:v>
                </c:pt>
                <c:pt idx="79932">
                  <c:v>185.18288252457299</c:v>
                </c:pt>
                <c:pt idx="79933">
                  <c:v>185.18519927984599</c:v>
                </c:pt>
                <c:pt idx="79934">
                  <c:v>185.18751603512001</c:v>
                </c:pt>
                <c:pt idx="79935">
                  <c:v>185.18983279039301</c:v>
                </c:pt>
                <c:pt idx="79936">
                  <c:v>185.19214954566701</c:v>
                </c:pt>
                <c:pt idx="79937">
                  <c:v>185.194466300941</c:v>
                </c:pt>
                <c:pt idx="79938">
                  <c:v>185.196783056214</c:v>
                </c:pt>
                <c:pt idx="79939">
                  <c:v>185.199099811488</c:v>
                </c:pt>
                <c:pt idx="79940">
                  <c:v>185.201416566761</c:v>
                </c:pt>
                <c:pt idx="79941">
                  <c:v>185.20373332203499</c:v>
                </c:pt>
                <c:pt idx="79942">
                  <c:v>185.20605007730799</c:v>
                </c:pt>
                <c:pt idx="79943">
                  <c:v>185.20836683258199</c:v>
                </c:pt>
                <c:pt idx="79944">
                  <c:v>185.21068358785499</c:v>
                </c:pt>
                <c:pt idx="79945">
                  <c:v>185.21300034312901</c:v>
                </c:pt>
                <c:pt idx="79946">
                  <c:v>185.21531709840201</c:v>
                </c:pt>
                <c:pt idx="79947">
                  <c:v>185.21763385367601</c:v>
                </c:pt>
                <c:pt idx="79948">
                  <c:v>185.21995060894901</c:v>
                </c:pt>
                <c:pt idx="79949">
                  <c:v>185.222267364223</c:v>
                </c:pt>
                <c:pt idx="79950">
                  <c:v>185.224584119497</c:v>
                </c:pt>
                <c:pt idx="79951">
                  <c:v>185.22690087477</c:v>
                </c:pt>
                <c:pt idx="79952">
                  <c:v>185.22921763004399</c:v>
                </c:pt>
                <c:pt idx="79953">
                  <c:v>185.23153438531699</c:v>
                </c:pt>
                <c:pt idx="79954">
                  <c:v>185.23385114059101</c:v>
                </c:pt>
                <c:pt idx="79955">
                  <c:v>185.23616789586401</c:v>
                </c:pt>
                <c:pt idx="79956">
                  <c:v>185.23848465113801</c:v>
                </c:pt>
                <c:pt idx="79957">
                  <c:v>185.24080140641101</c:v>
                </c:pt>
                <c:pt idx="79958">
                  <c:v>185.243118161685</c:v>
                </c:pt>
                <c:pt idx="79959">
                  <c:v>185.245434916958</c:v>
                </c:pt>
                <c:pt idx="79960">
                  <c:v>185.247751672232</c:v>
                </c:pt>
                <c:pt idx="79961">
                  <c:v>185.250068427505</c:v>
                </c:pt>
                <c:pt idx="79962">
                  <c:v>185.25238518277899</c:v>
                </c:pt>
                <c:pt idx="79963">
                  <c:v>185.25470193805299</c:v>
                </c:pt>
                <c:pt idx="79964">
                  <c:v>185.25701869332599</c:v>
                </c:pt>
                <c:pt idx="79965">
                  <c:v>185.25933544860001</c:v>
                </c:pt>
                <c:pt idx="79966">
                  <c:v>185.26165220387301</c:v>
                </c:pt>
                <c:pt idx="79967">
                  <c:v>185.26396895914701</c:v>
                </c:pt>
                <c:pt idx="79968">
                  <c:v>185.26628571442001</c:v>
                </c:pt>
                <c:pt idx="79969">
                  <c:v>185.268602469694</c:v>
                </c:pt>
                <c:pt idx="79970">
                  <c:v>185.270919224967</c:v>
                </c:pt>
                <c:pt idx="79971">
                  <c:v>185.273235980241</c:v>
                </c:pt>
                <c:pt idx="79972">
                  <c:v>185.275552735514</c:v>
                </c:pt>
                <c:pt idx="79973">
                  <c:v>185.27786949078799</c:v>
                </c:pt>
                <c:pt idx="79974">
                  <c:v>185.28018624606199</c:v>
                </c:pt>
                <c:pt idx="79975">
                  <c:v>185.28250300133499</c:v>
                </c:pt>
                <c:pt idx="79976">
                  <c:v>185.28481975660901</c:v>
                </c:pt>
                <c:pt idx="79977">
                  <c:v>185.28713651188201</c:v>
                </c:pt>
                <c:pt idx="79978">
                  <c:v>185.28945326715601</c:v>
                </c:pt>
                <c:pt idx="79979">
                  <c:v>185.29177002242901</c:v>
                </c:pt>
                <c:pt idx="79980">
                  <c:v>185.294086777703</c:v>
                </c:pt>
                <c:pt idx="79981">
                  <c:v>185.296403532976</c:v>
                </c:pt>
                <c:pt idx="79982">
                  <c:v>185.29872028825</c:v>
                </c:pt>
                <c:pt idx="79983">
                  <c:v>185.301037043523</c:v>
                </c:pt>
                <c:pt idx="79984">
                  <c:v>185.30335379879699</c:v>
                </c:pt>
                <c:pt idx="79985">
                  <c:v>185.30567055406999</c:v>
                </c:pt>
                <c:pt idx="79986">
                  <c:v>185.30798730934401</c:v>
                </c:pt>
                <c:pt idx="79987">
                  <c:v>185.31030406461801</c:v>
                </c:pt>
                <c:pt idx="79988">
                  <c:v>185.31262081989101</c:v>
                </c:pt>
                <c:pt idx="79989">
                  <c:v>185.314937575165</c:v>
                </c:pt>
                <c:pt idx="79990">
                  <c:v>185.317254330438</c:v>
                </c:pt>
                <c:pt idx="79991">
                  <c:v>185.319571085712</c:v>
                </c:pt>
                <c:pt idx="79992">
                  <c:v>185.321887840985</c:v>
                </c:pt>
                <c:pt idx="79993">
                  <c:v>185.32420459625899</c:v>
                </c:pt>
                <c:pt idx="79994">
                  <c:v>185.32652135153199</c:v>
                </c:pt>
                <c:pt idx="79995">
                  <c:v>185.32883810680599</c:v>
                </c:pt>
                <c:pt idx="79996">
                  <c:v>185.33115486207899</c:v>
                </c:pt>
                <c:pt idx="79997">
                  <c:v>185.33347161735301</c:v>
                </c:pt>
                <c:pt idx="79998">
                  <c:v>185.33578837262601</c:v>
                </c:pt>
                <c:pt idx="79999">
                  <c:v>185.33810512790001</c:v>
                </c:pt>
                <c:pt idx="80000">
                  <c:v>185.340421883174</c:v>
                </c:pt>
                <c:pt idx="80001">
                  <c:v>185.342738638447</c:v>
                </c:pt>
                <c:pt idx="80002">
                  <c:v>185.345055393721</c:v>
                </c:pt>
                <c:pt idx="80003">
                  <c:v>185.347372148994</c:v>
                </c:pt>
                <c:pt idx="80004">
                  <c:v>185.34968890426799</c:v>
                </c:pt>
                <c:pt idx="80005">
                  <c:v>185.35200565954099</c:v>
                </c:pt>
                <c:pt idx="80006">
                  <c:v>185.35432241481499</c:v>
                </c:pt>
                <c:pt idx="80007">
                  <c:v>185.35663917008799</c:v>
                </c:pt>
                <c:pt idx="80008">
                  <c:v>185.35895592536201</c:v>
                </c:pt>
                <c:pt idx="80009">
                  <c:v>185.36127268063501</c:v>
                </c:pt>
                <c:pt idx="80010">
                  <c:v>185.36358943590901</c:v>
                </c:pt>
                <c:pt idx="80011">
                  <c:v>185.365906191183</c:v>
                </c:pt>
                <c:pt idx="80012">
                  <c:v>185.368222946456</c:v>
                </c:pt>
                <c:pt idx="80013">
                  <c:v>185.37053970173</c:v>
                </c:pt>
                <c:pt idx="80014">
                  <c:v>185.372856457003</c:v>
                </c:pt>
                <c:pt idx="80015">
                  <c:v>185.37517321227699</c:v>
                </c:pt>
                <c:pt idx="80016">
                  <c:v>185.37748996754999</c:v>
                </c:pt>
                <c:pt idx="80017">
                  <c:v>185.37980672282399</c:v>
                </c:pt>
                <c:pt idx="80018">
                  <c:v>185.38212347809699</c:v>
                </c:pt>
                <c:pt idx="80019">
                  <c:v>185.38444023337101</c:v>
                </c:pt>
                <c:pt idx="80020">
                  <c:v>185.38675698864401</c:v>
                </c:pt>
                <c:pt idx="80021">
                  <c:v>185.389073743918</c:v>
                </c:pt>
                <c:pt idx="80022">
                  <c:v>185.391390499191</c:v>
                </c:pt>
                <c:pt idx="80023">
                  <c:v>185.393707254465</c:v>
                </c:pt>
                <c:pt idx="80024">
                  <c:v>185.39602400973899</c:v>
                </c:pt>
                <c:pt idx="80025">
                  <c:v>185.39834076501199</c:v>
                </c:pt>
                <c:pt idx="80026">
                  <c:v>185.40065752028599</c:v>
                </c:pt>
                <c:pt idx="80027">
                  <c:v>185.40297427555899</c:v>
                </c:pt>
                <c:pt idx="80028">
                  <c:v>185.40529103083301</c:v>
                </c:pt>
                <c:pt idx="80029">
                  <c:v>185.40760778610601</c:v>
                </c:pt>
                <c:pt idx="80030">
                  <c:v>185.40992454138001</c:v>
                </c:pt>
                <c:pt idx="80031">
                  <c:v>185.41224129665301</c:v>
                </c:pt>
                <c:pt idx="80032">
                  <c:v>185.414558051927</c:v>
                </c:pt>
                <c:pt idx="80033">
                  <c:v>185.4168748072</c:v>
                </c:pt>
                <c:pt idx="80034">
                  <c:v>185.419191562474</c:v>
                </c:pt>
                <c:pt idx="80035">
                  <c:v>185.421508317747</c:v>
                </c:pt>
                <c:pt idx="80036">
                  <c:v>185.42382507302099</c:v>
                </c:pt>
                <c:pt idx="80037">
                  <c:v>185.42614182829499</c:v>
                </c:pt>
                <c:pt idx="80038">
                  <c:v>185.42845858356799</c:v>
                </c:pt>
                <c:pt idx="80039">
                  <c:v>185.43077533884201</c:v>
                </c:pt>
                <c:pt idx="80040">
                  <c:v>185.43309209411501</c:v>
                </c:pt>
                <c:pt idx="80041">
                  <c:v>185.43540884938901</c:v>
                </c:pt>
                <c:pt idx="80042">
                  <c:v>185.43772560466201</c:v>
                </c:pt>
                <c:pt idx="80043">
                  <c:v>185.440042359936</c:v>
                </c:pt>
                <c:pt idx="80044">
                  <c:v>185.442359115209</c:v>
                </c:pt>
                <c:pt idx="80045">
                  <c:v>185.444675870483</c:v>
                </c:pt>
                <c:pt idx="80046">
                  <c:v>185.446992625756</c:v>
                </c:pt>
                <c:pt idx="80047">
                  <c:v>185.44930938102999</c:v>
                </c:pt>
                <c:pt idx="80048">
                  <c:v>185.45162613630299</c:v>
                </c:pt>
                <c:pt idx="80049">
                  <c:v>185.45394289157699</c:v>
                </c:pt>
                <c:pt idx="80050">
                  <c:v>185.45625964685101</c:v>
                </c:pt>
                <c:pt idx="80051">
                  <c:v>185.45857640212401</c:v>
                </c:pt>
                <c:pt idx="80052">
                  <c:v>185.460893157398</c:v>
                </c:pt>
                <c:pt idx="80053">
                  <c:v>185.463209912671</c:v>
                </c:pt>
                <c:pt idx="80054">
                  <c:v>185.465526667945</c:v>
                </c:pt>
                <c:pt idx="80055">
                  <c:v>185.467843423218</c:v>
                </c:pt>
                <c:pt idx="80056">
                  <c:v>185.47016017849199</c:v>
                </c:pt>
                <c:pt idx="80057">
                  <c:v>185.47247693376499</c:v>
                </c:pt>
                <c:pt idx="80058">
                  <c:v>185.47479368903899</c:v>
                </c:pt>
                <c:pt idx="80059">
                  <c:v>185.47711044431199</c:v>
                </c:pt>
                <c:pt idx="80060">
                  <c:v>185.47942719958601</c:v>
                </c:pt>
                <c:pt idx="80061">
                  <c:v>185.48174395486001</c:v>
                </c:pt>
                <c:pt idx="80062">
                  <c:v>185.48406071013301</c:v>
                </c:pt>
                <c:pt idx="80063">
                  <c:v>185.486377465407</c:v>
                </c:pt>
                <c:pt idx="80064">
                  <c:v>185.48869422068</c:v>
                </c:pt>
                <c:pt idx="80065">
                  <c:v>185.491010975954</c:v>
                </c:pt>
                <c:pt idx="80066">
                  <c:v>185.493327731227</c:v>
                </c:pt>
                <c:pt idx="80067">
                  <c:v>185.49564448650099</c:v>
                </c:pt>
                <c:pt idx="80068">
                  <c:v>185.49796124177399</c:v>
                </c:pt>
                <c:pt idx="80069">
                  <c:v>185.50027799704799</c:v>
                </c:pt>
                <c:pt idx="80070">
                  <c:v>185.50259475232099</c:v>
                </c:pt>
                <c:pt idx="80071">
                  <c:v>185.50491150759501</c:v>
                </c:pt>
                <c:pt idx="80072">
                  <c:v>185.50722826286801</c:v>
                </c:pt>
                <c:pt idx="80073">
                  <c:v>185.50954501814201</c:v>
                </c:pt>
                <c:pt idx="80074">
                  <c:v>185.511861773416</c:v>
                </c:pt>
                <c:pt idx="80075">
                  <c:v>185.514178528689</c:v>
                </c:pt>
                <c:pt idx="80076">
                  <c:v>185.516495283963</c:v>
                </c:pt>
                <c:pt idx="80077">
                  <c:v>185.518812039236</c:v>
                </c:pt>
                <c:pt idx="80078">
                  <c:v>185.52112879450999</c:v>
                </c:pt>
                <c:pt idx="80079">
                  <c:v>185.52344554978299</c:v>
                </c:pt>
                <c:pt idx="80080">
                  <c:v>185.52576230505699</c:v>
                </c:pt>
                <c:pt idx="80081">
                  <c:v>185.52807906032999</c:v>
                </c:pt>
                <c:pt idx="80082">
                  <c:v>185.53039581560401</c:v>
                </c:pt>
                <c:pt idx="80083">
                  <c:v>185.53271257087701</c:v>
                </c:pt>
                <c:pt idx="80084">
                  <c:v>185.535029326151</c:v>
                </c:pt>
                <c:pt idx="80085">
                  <c:v>185.537346081424</c:v>
                </c:pt>
                <c:pt idx="80086">
                  <c:v>185.539662836698</c:v>
                </c:pt>
                <c:pt idx="80087">
                  <c:v>185.54197959197199</c:v>
                </c:pt>
                <c:pt idx="80088">
                  <c:v>185.54429634724499</c:v>
                </c:pt>
                <c:pt idx="80089">
                  <c:v>185.54661310251899</c:v>
                </c:pt>
                <c:pt idx="80090">
                  <c:v>185.54892985779199</c:v>
                </c:pt>
                <c:pt idx="80091">
                  <c:v>185.55124661306601</c:v>
                </c:pt>
                <c:pt idx="80092">
                  <c:v>185.55356336833901</c:v>
                </c:pt>
                <c:pt idx="80093">
                  <c:v>185.55588012361301</c:v>
                </c:pt>
                <c:pt idx="80094">
                  <c:v>185.55819687888601</c:v>
                </c:pt>
                <c:pt idx="80095">
                  <c:v>185.56051363416</c:v>
                </c:pt>
                <c:pt idx="80096">
                  <c:v>185.562830389433</c:v>
                </c:pt>
                <c:pt idx="80097">
                  <c:v>185.565147144707</c:v>
                </c:pt>
                <c:pt idx="80098">
                  <c:v>185.56746389998</c:v>
                </c:pt>
                <c:pt idx="80099">
                  <c:v>185.56978065525399</c:v>
                </c:pt>
                <c:pt idx="80100">
                  <c:v>185.57209741052799</c:v>
                </c:pt>
                <c:pt idx="80101">
                  <c:v>185.57441416580099</c:v>
                </c:pt>
                <c:pt idx="80102">
                  <c:v>185.57673092107501</c:v>
                </c:pt>
                <c:pt idx="80103">
                  <c:v>185.57904767634801</c:v>
                </c:pt>
                <c:pt idx="80104">
                  <c:v>185.58136443162201</c:v>
                </c:pt>
                <c:pt idx="80105">
                  <c:v>185.58368118689501</c:v>
                </c:pt>
                <c:pt idx="80106">
                  <c:v>185.585997942169</c:v>
                </c:pt>
                <c:pt idx="80107">
                  <c:v>185.588314697442</c:v>
                </c:pt>
                <c:pt idx="80108">
                  <c:v>185.590631452716</c:v>
                </c:pt>
                <c:pt idx="80109">
                  <c:v>185.592948207989</c:v>
                </c:pt>
                <c:pt idx="80110">
                  <c:v>185.59526496326299</c:v>
                </c:pt>
                <c:pt idx="80111">
                  <c:v>185.59758171853699</c:v>
                </c:pt>
                <c:pt idx="80112">
                  <c:v>185.59989847380999</c:v>
                </c:pt>
                <c:pt idx="80113">
                  <c:v>185.60221522908401</c:v>
                </c:pt>
                <c:pt idx="80114">
                  <c:v>185.60453198435701</c:v>
                </c:pt>
                <c:pt idx="80115">
                  <c:v>185.606848739631</c:v>
                </c:pt>
                <c:pt idx="80116">
                  <c:v>185.609165494904</c:v>
                </c:pt>
                <c:pt idx="80117">
                  <c:v>185.611482250178</c:v>
                </c:pt>
                <c:pt idx="80118">
                  <c:v>185.613799005451</c:v>
                </c:pt>
                <c:pt idx="80119">
                  <c:v>185.61611576072499</c:v>
                </c:pt>
                <c:pt idx="80120">
                  <c:v>185.61843251599799</c:v>
                </c:pt>
                <c:pt idx="80121">
                  <c:v>185.62074927127199</c:v>
                </c:pt>
                <c:pt idx="80122">
                  <c:v>185.62306602654499</c:v>
                </c:pt>
                <c:pt idx="80123">
                  <c:v>185.62538278181901</c:v>
                </c:pt>
                <c:pt idx="80124">
                  <c:v>185.62769953709301</c:v>
                </c:pt>
                <c:pt idx="80125">
                  <c:v>185.63001629236601</c:v>
                </c:pt>
                <c:pt idx="80126">
                  <c:v>185.63233304764</c:v>
                </c:pt>
                <c:pt idx="80127">
                  <c:v>185.634649802913</c:v>
                </c:pt>
                <c:pt idx="80128">
                  <c:v>185.636966558187</c:v>
                </c:pt>
                <c:pt idx="80129">
                  <c:v>185.63928331346</c:v>
                </c:pt>
                <c:pt idx="80130">
                  <c:v>185.64160006873399</c:v>
                </c:pt>
                <c:pt idx="80131">
                  <c:v>185.64391682400699</c:v>
                </c:pt>
                <c:pt idx="80132">
                  <c:v>185.64623357928099</c:v>
                </c:pt>
                <c:pt idx="80133">
                  <c:v>185.64855033455399</c:v>
                </c:pt>
                <c:pt idx="80134">
                  <c:v>185.65086708982801</c:v>
                </c:pt>
                <c:pt idx="80135">
                  <c:v>185.65318384510101</c:v>
                </c:pt>
                <c:pt idx="80136">
                  <c:v>185.65550060037501</c:v>
                </c:pt>
                <c:pt idx="80137">
                  <c:v>185.657817355649</c:v>
                </c:pt>
                <c:pt idx="80138">
                  <c:v>185.660134110922</c:v>
                </c:pt>
                <c:pt idx="80139">
                  <c:v>185.662450866196</c:v>
                </c:pt>
                <c:pt idx="80140">
                  <c:v>185.664767621469</c:v>
                </c:pt>
                <c:pt idx="80141">
                  <c:v>185.66708437674299</c:v>
                </c:pt>
                <c:pt idx="80142">
                  <c:v>185.66940113201599</c:v>
                </c:pt>
                <c:pt idx="80143">
                  <c:v>185.67171788728999</c:v>
                </c:pt>
                <c:pt idx="80144">
                  <c:v>185.67403464256299</c:v>
                </c:pt>
                <c:pt idx="80145">
                  <c:v>185.67635139783701</c:v>
                </c:pt>
                <c:pt idx="80146">
                  <c:v>185.67866815311001</c:v>
                </c:pt>
                <c:pt idx="80147">
                  <c:v>185.680984908384</c:v>
                </c:pt>
                <c:pt idx="80148">
                  <c:v>185.683301663658</c:v>
                </c:pt>
                <c:pt idx="80149">
                  <c:v>185.685618418931</c:v>
                </c:pt>
                <c:pt idx="80150">
                  <c:v>185.68793517420499</c:v>
                </c:pt>
                <c:pt idx="80151">
                  <c:v>185.69025192947799</c:v>
                </c:pt>
                <c:pt idx="80152">
                  <c:v>185.69256868475199</c:v>
                </c:pt>
                <c:pt idx="80153">
                  <c:v>185.69488544002499</c:v>
                </c:pt>
                <c:pt idx="80154">
                  <c:v>185.69720219529901</c:v>
                </c:pt>
                <c:pt idx="80155">
                  <c:v>185.69951895057201</c:v>
                </c:pt>
                <c:pt idx="80156">
                  <c:v>185.70183570584601</c:v>
                </c:pt>
                <c:pt idx="80157">
                  <c:v>185.70415246111901</c:v>
                </c:pt>
                <c:pt idx="80158">
                  <c:v>185.706469216393</c:v>
                </c:pt>
                <c:pt idx="80159">
                  <c:v>185.708785971666</c:v>
                </c:pt>
                <c:pt idx="80160">
                  <c:v>185.71110272694</c:v>
                </c:pt>
                <c:pt idx="80161">
                  <c:v>185.71341948221399</c:v>
                </c:pt>
                <c:pt idx="80162">
                  <c:v>185.71573623748699</c:v>
                </c:pt>
                <c:pt idx="80163">
                  <c:v>185.71805299276099</c:v>
                </c:pt>
                <c:pt idx="80164">
                  <c:v>185.72036974803399</c:v>
                </c:pt>
                <c:pt idx="80165">
                  <c:v>185.72268650330801</c:v>
                </c:pt>
                <c:pt idx="80166">
                  <c:v>185.72500325858101</c:v>
                </c:pt>
                <c:pt idx="80167">
                  <c:v>185.72732001385501</c:v>
                </c:pt>
                <c:pt idx="80168">
                  <c:v>185.72963676912801</c:v>
                </c:pt>
                <c:pt idx="80169">
                  <c:v>185.731953524402</c:v>
                </c:pt>
                <c:pt idx="80170">
                  <c:v>185.734270279675</c:v>
                </c:pt>
                <c:pt idx="80171">
                  <c:v>185.736587034949</c:v>
                </c:pt>
                <c:pt idx="80172">
                  <c:v>185.738903790222</c:v>
                </c:pt>
                <c:pt idx="80173">
                  <c:v>185.74122054549599</c:v>
                </c:pt>
                <c:pt idx="80174">
                  <c:v>185.74353730076999</c:v>
                </c:pt>
                <c:pt idx="80175">
                  <c:v>185.74585405604299</c:v>
                </c:pt>
                <c:pt idx="80176">
                  <c:v>185.74817081131701</c:v>
                </c:pt>
                <c:pt idx="80177">
                  <c:v>185.75048756659001</c:v>
                </c:pt>
                <c:pt idx="80178">
                  <c:v>185.75280432186401</c:v>
                </c:pt>
                <c:pt idx="80179">
                  <c:v>185.75512107713701</c:v>
                </c:pt>
                <c:pt idx="80180">
                  <c:v>185.757437832411</c:v>
                </c:pt>
                <c:pt idx="80181">
                  <c:v>185.759754587684</c:v>
                </c:pt>
                <c:pt idx="80182">
                  <c:v>185.762071342958</c:v>
                </c:pt>
                <c:pt idx="80183">
                  <c:v>185.764388098231</c:v>
                </c:pt>
                <c:pt idx="80184">
                  <c:v>185.76670485350499</c:v>
                </c:pt>
                <c:pt idx="80185">
                  <c:v>185.76902160877799</c:v>
                </c:pt>
                <c:pt idx="80186">
                  <c:v>185.77133836405201</c:v>
                </c:pt>
                <c:pt idx="80187">
                  <c:v>185.77365511932601</c:v>
                </c:pt>
                <c:pt idx="80188">
                  <c:v>185.77597187459901</c:v>
                </c:pt>
                <c:pt idx="80189">
                  <c:v>185.778288629873</c:v>
                </c:pt>
                <c:pt idx="80190">
                  <c:v>185.780605385146</c:v>
                </c:pt>
                <c:pt idx="80191">
                  <c:v>185.78292214042</c:v>
                </c:pt>
                <c:pt idx="80192">
                  <c:v>185.785238895693</c:v>
                </c:pt>
                <c:pt idx="80193">
                  <c:v>185.78755565096699</c:v>
                </c:pt>
                <c:pt idx="80194">
                  <c:v>185.78987240623999</c:v>
                </c:pt>
                <c:pt idx="80195">
                  <c:v>185.79218916151399</c:v>
                </c:pt>
                <c:pt idx="80196">
                  <c:v>185.79450591678699</c:v>
                </c:pt>
                <c:pt idx="80197">
                  <c:v>185.79682267206101</c:v>
                </c:pt>
                <c:pt idx="80198">
                  <c:v>185.79913942733501</c:v>
                </c:pt>
                <c:pt idx="80199">
                  <c:v>185.80145618260801</c:v>
                </c:pt>
                <c:pt idx="80200">
                  <c:v>185.803772937882</c:v>
                </c:pt>
                <c:pt idx="80201">
                  <c:v>185.806089693155</c:v>
                </c:pt>
                <c:pt idx="80202">
                  <c:v>185.808406448429</c:v>
                </c:pt>
                <c:pt idx="80203">
                  <c:v>185.810723203702</c:v>
                </c:pt>
                <c:pt idx="80204">
                  <c:v>185.81303995897599</c:v>
                </c:pt>
                <c:pt idx="80205">
                  <c:v>185.81535671424899</c:v>
                </c:pt>
                <c:pt idx="80206">
                  <c:v>185.81767346952299</c:v>
                </c:pt>
                <c:pt idx="80207">
                  <c:v>185.81999022479599</c:v>
                </c:pt>
                <c:pt idx="80208">
                  <c:v>185.82230698007001</c:v>
                </c:pt>
                <c:pt idx="80209">
                  <c:v>185.82462373534301</c:v>
                </c:pt>
                <c:pt idx="80210">
                  <c:v>185.82694049061701</c:v>
                </c:pt>
                <c:pt idx="80211">
                  <c:v>185.829257245891</c:v>
                </c:pt>
                <c:pt idx="80212">
                  <c:v>185.831574001164</c:v>
                </c:pt>
                <c:pt idx="80213">
                  <c:v>185.833890756438</c:v>
                </c:pt>
                <c:pt idx="80214">
                  <c:v>185.836207511711</c:v>
                </c:pt>
                <c:pt idx="80215">
                  <c:v>185.83852426698499</c:v>
                </c:pt>
                <c:pt idx="80216">
                  <c:v>185.84084102225799</c:v>
                </c:pt>
                <c:pt idx="80217">
                  <c:v>185.84315777753201</c:v>
                </c:pt>
                <c:pt idx="80218">
                  <c:v>185.84547453280501</c:v>
                </c:pt>
                <c:pt idx="80219">
                  <c:v>185.84779128807901</c:v>
                </c:pt>
                <c:pt idx="80220">
                  <c:v>185.85010804335201</c:v>
                </c:pt>
                <c:pt idx="80221">
                  <c:v>185.852424798626</c:v>
                </c:pt>
                <c:pt idx="80222">
                  <c:v>185.854741553899</c:v>
                </c:pt>
                <c:pt idx="80223">
                  <c:v>185.857058309173</c:v>
                </c:pt>
                <c:pt idx="80224">
                  <c:v>185.85937506444699</c:v>
                </c:pt>
                <c:pt idx="80225">
                  <c:v>185.86169181971999</c:v>
                </c:pt>
                <c:pt idx="80226">
                  <c:v>185.86400857499399</c:v>
                </c:pt>
                <c:pt idx="80227">
                  <c:v>185.86632533026699</c:v>
                </c:pt>
                <c:pt idx="80228">
                  <c:v>185.86864208554101</c:v>
                </c:pt>
                <c:pt idx="80229">
                  <c:v>185.87095884081401</c:v>
                </c:pt>
                <c:pt idx="80230">
                  <c:v>185.87327559608801</c:v>
                </c:pt>
                <c:pt idx="80231">
                  <c:v>185.87559235136101</c:v>
                </c:pt>
                <c:pt idx="80232">
                  <c:v>185.877909106635</c:v>
                </c:pt>
                <c:pt idx="80233">
                  <c:v>185.880225861908</c:v>
                </c:pt>
                <c:pt idx="80234">
                  <c:v>185.882542617182</c:v>
                </c:pt>
                <c:pt idx="80235">
                  <c:v>185.884859372455</c:v>
                </c:pt>
                <c:pt idx="80236">
                  <c:v>185.88717612772899</c:v>
                </c:pt>
                <c:pt idx="80237">
                  <c:v>185.88949288300299</c:v>
                </c:pt>
                <c:pt idx="80238">
                  <c:v>185.89180963827599</c:v>
                </c:pt>
                <c:pt idx="80239">
                  <c:v>185.89412639355001</c:v>
                </c:pt>
                <c:pt idx="80240">
                  <c:v>185.89644314882301</c:v>
                </c:pt>
                <c:pt idx="80241">
                  <c:v>185.89875990409701</c:v>
                </c:pt>
                <c:pt idx="80242">
                  <c:v>185.90107665937001</c:v>
                </c:pt>
                <c:pt idx="80243">
                  <c:v>185.903393414644</c:v>
                </c:pt>
                <c:pt idx="80244">
                  <c:v>185.905710169917</c:v>
                </c:pt>
                <c:pt idx="80245">
                  <c:v>185.908026925191</c:v>
                </c:pt>
                <c:pt idx="80246">
                  <c:v>185.910343680464</c:v>
                </c:pt>
                <c:pt idx="80247">
                  <c:v>185.91266043573799</c:v>
                </c:pt>
                <c:pt idx="80248">
                  <c:v>185.91497719101201</c:v>
                </c:pt>
                <c:pt idx="80249">
                  <c:v>185.91729394628501</c:v>
                </c:pt>
                <c:pt idx="80250">
                  <c:v>185.91961070155901</c:v>
                </c:pt>
                <c:pt idx="80251">
                  <c:v>185.92192745683201</c:v>
                </c:pt>
                <c:pt idx="80252">
                  <c:v>185.924244212106</c:v>
                </c:pt>
                <c:pt idx="80253">
                  <c:v>185.926560967379</c:v>
                </c:pt>
                <c:pt idx="80254">
                  <c:v>185.928877722653</c:v>
                </c:pt>
                <c:pt idx="80255">
                  <c:v>185.931194477926</c:v>
                </c:pt>
                <c:pt idx="80256">
                  <c:v>185.93351123319999</c:v>
                </c:pt>
                <c:pt idx="80257">
                  <c:v>185.93582798847299</c:v>
                </c:pt>
                <c:pt idx="80258">
                  <c:v>185.93814474374699</c:v>
                </c:pt>
                <c:pt idx="80259">
                  <c:v>185.94046149901999</c:v>
                </c:pt>
                <c:pt idx="80260">
                  <c:v>185.94277825429401</c:v>
                </c:pt>
                <c:pt idx="80261">
                  <c:v>185.94509500956801</c:v>
                </c:pt>
                <c:pt idx="80262">
                  <c:v>185.94741176484101</c:v>
                </c:pt>
                <c:pt idx="80263">
                  <c:v>185.949728520115</c:v>
                </c:pt>
                <c:pt idx="80264">
                  <c:v>185.952045275388</c:v>
                </c:pt>
                <c:pt idx="80265">
                  <c:v>185.954362030662</c:v>
                </c:pt>
                <c:pt idx="80266">
                  <c:v>185.956678785935</c:v>
                </c:pt>
                <c:pt idx="80267">
                  <c:v>185.95899554120899</c:v>
                </c:pt>
                <c:pt idx="80268">
                  <c:v>185.96131229648199</c:v>
                </c:pt>
                <c:pt idx="80269">
                  <c:v>185.96362905175599</c:v>
                </c:pt>
                <c:pt idx="80270">
                  <c:v>185.96594580702899</c:v>
                </c:pt>
                <c:pt idx="80271">
                  <c:v>185.96826256230301</c:v>
                </c:pt>
                <c:pt idx="80272">
                  <c:v>185.97057931757601</c:v>
                </c:pt>
                <c:pt idx="80273">
                  <c:v>185.97289607285001</c:v>
                </c:pt>
                <c:pt idx="80274">
                  <c:v>185.975212828124</c:v>
                </c:pt>
                <c:pt idx="80275">
                  <c:v>185.977529583397</c:v>
                </c:pt>
                <c:pt idx="80276">
                  <c:v>185.979846338671</c:v>
                </c:pt>
                <c:pt idx="80277">
                  <c:v>185.982163093944</c:v>
                </c:pt>
                <c:pt idx="80278">
                  <c:v>185.98447984921799</c:v>
                </c:pt>
                <c:pt idx="80279">
                  <c:v>185.98679660449099</c:v>
                </c:pt>
                <c:pt idx="80280">
                  <c:v>185.98911335976501</c:v>
                </c:pt>
                <c:pt idx="80281">
                  <c:v>185.99143011503801</c:v>
                </c:pt>
                <c:pt idx="80282">
                  <c:v>185.99374687031201</c:v>
                </c:pt>
                <c:pt idx="80283">
                  <c:v>185.99606362558501</c:v>
                </c:pt>
                <c:pt idx="80284">
                  <c:v>185.998380380859</c:v>
                </c:pt>
                <c:pt idx="80285">
                  <c:v>186.000697136133</c:v>
                </c:pt>
                <c:pt idx="80286">
                  <c:v>186.003013891406</c:v>
                </c:pt>
                <c:pt idx="80287">
                  <c:v>186.00533064667999</c:v>
                </c:pt>
                <c:pt idx="80288">
                  <c:v>186.00764740195299</c:v>
                </c:pt>
                <c:pt idx="80289">
                  <c:v>186.00996415722699</c:v>
                </c:pt>
                <c:pt idx="80290">
                  <c:v>186.01228091249999</c:v>
                </c:pt>
                <c:pt idx="80291">
                  <c:v>186.01459766777401</c:v>
                </c:pt>
                <c:pt idx="80292">
                  <c:v>186.01691442304701</c:v>
                </c:pt>
                <c:pt idx="80293">
                  <c:v>186.01923117832101</c:v>
                </c:pt>
                <c:pt idx="80294">
                  <c:v>186.02154793359401</c:v>
                </c:pt>
                <c:pt idx="80295">
                  <c:v>186.023864688868</c:v>
                </c:pt>
                <c:pt idx="80296">
                  <c:v>186.026181444141</c:v>
                </c:pt>
                <c:pt idx="80297">
                  <c:v>186.028498199415</c:v>
                </c:pt>
                <c:pt idx="80298">
                  <c:v>186.03081495468899</c:v>
                </c:pt>
                <c:pt idx="80299">
                  <c:v>186.03313170996199</c:v>
                </c:pt>
                <c:pt idx="80300">
                  <c:v>186.03544846523599</c:v>
                </c:pt>
                <c:pt idx="80301">
                  <c:v>186.03776522050899</c:v>
                </c:pt>
                <c:pt idx="80302">
                  <c:v>186.04008197578301</c:v>
                </c:pt>
                <c:pt idx="80303">
                  <c:v>186.04239873105601</c:v>
                </c:pt>
                <c:pt idx="80304">
                  <c:v>186.04471548633001</c:v>
                </c:pt>
                <c:pt idx="80305">
                  <c:v>186.04703224160301</c:v>
                </c:pt>
                <c:pt idx="80306">
                  <c:v>186.049348996877</c:v>
                </c:pt>
                <c:pt idx="80307">
                  <c:v>186.05166575215</c:v>
                </c:pt>
                <c:pt idx="80308">
                  <c:v>186.053982507424</c:v>
                </c:pt>
                <c:pt idx="80309">
                  <c:v>186.056299262697</c:v>
                </c:pt>
                <c:pt idx="80310">
                  <c:v>186.05861601797099</c:v>
                </c:pt>
                <c:pt idx="80311">
                  <c:v>186.06093277324501</c:v>
                </c:pt>
                <c:pt idx="80312">
                  <c:v>186.06324952851801</c:v>
                </c:pt>
                <c:pt idx="80313">
                  <c:v>186.06556628379201</c:v>
                </c:pt>
                <c:pt idx="80314">
                  <c:v>186.06788303906501</c:v>
                </c:pt>
                <c:pt idx="80315">
                  <c:v>186.070199794339</c:v>
                </c:pt>
                <c:pt idx="80316">
                  <c:v>186.072516549612</c:v>
                </c:pt>
                <c:pt idx="80317">
                  <c:v>186.074833304886</c:v>
                </c:pt>
                <c:pt idx="80318">
                  <c:v>186.077150060159</c:v>
                </c:pt>
                <c:pt idx="80319">
                  <c:v>186.07946681543299</c:v>
                </c:pt>
                <c:pt idx="80320">
                  <c:v>186.08178357070599</c:v>
                </c:pt>
                <c:pt idx="80321">
                  <c:v>186.08410032597999</c:v>
                </c:pt>
                <c:pt idx="80322">
                  <c:v>186.08641708125299</c:v>
                </c:pt>
                <c:pt idx="80323">
                  <c:v>186.08873383652701</c:v>
                </c:pt>
                <c:pt idx="80324">
                  <c:v>186.09105059180101</c:v>
                </c:pt>
                <c:pt idx="80325">
                  <c:v>186.09336734707401</c:v>
                </c:pt>
                <c:pt idx="80326">
                  <c:v>186.095684102348</c:v>
                </c:pt>
                <c:pt idx="80327">
                  <c:v>186.098000857621</c:v>
                </c:pt>
                <c:pt idx="80328">
                  <c:v>186.100317612895</c:v>
                </c:pt>
                <c:pt idx="80329">
                  <c:v>186.102634368168</c:v>
                </c:pt>
                <c:pt idx="80330">
                  <c:v>186.10495112344199</c:v>
                </c:pt>
                <c:pt idx="80331">
                  <c:v>186.10726787871499</c:v>
                </c:pt>
                <c:pt idx="80332">
                  <c:v>186.10958463398899</c:v>
                </c:pt>
                <c:pt idx="80333">
                  <c:v>186.11190138926199</c:v>
                </c:pt>
                <c:pt idx="80334">
                  <c:v>186.11421814453601</c:v>
                </c:pt>
                <c:pt idx="80335">
                  <c:v>186.11653489981001</c:v>
                </c:pt>
                <c:pt idx="80336">
                  <c:v>186.11885165508301</c:v>
                </c:pt>
                <c:pt idx="80337">
                  <c:v>186.121168410357</c:v>
                </c:pt>
                <c:pt idx="80338">
                  <c:v>186.12348516563</c:v>
                </c:pt>
                <c:pt idx="80339">
                  <c:v>186.125801920904</c:v>
                </c:pt>
                <c:pt idx="80340">
                  <c:v>186.128118676177</c:v>
                </c:pt>
                <c:pt idx="80341">
                  <c:v>186.13043543145099</c:v>
                </c:pt>
                <c:pt idx="80342">
                  <c:v>186.13275218672399</c:v>
                </c:pt>
                <c:pt idx="80343">
                  <c:v>186.13506894199799</c:v>
                </c:pt>
                <c:pt idx="80344">
                  <c:v>186.13738569727099</c:v>
                </c:pt>
                <c:pt idx="80345">
                  <c:v>186.13970245254501</c:v>
                </c:pt>
                <c:pt idx="80346">
                  <c:v>186.14201920781801</c:v>
                </c:pt>
                <c:pt idx="80347">
                  <c:v>186.144335963092</c:v>
                </c:pt>
                <c:pt idx="80348">
                  <c:v>186.146652718366</c:v>
                </c:pt>
                <c:pt idx="80349">
                  <c:v>186.148969473639</c:v>
                </c:pt>
                <c:pt idx="80350">
                  <c:v>186.15128622891299</c:v>
                </c:pt>
                <c:pt idx="80351">
                  <c:v>186.15360298418599</c:v>
                </c:pt>
                <c:pt idx="80352">
                  <c:v>186.15591973945999</c:v>
                </c:pt>
                <c:pt idx="80353">
                  <c:v>186.15823649473299</c:v>
                </c:pt>
                <c:pt idx="80354">
                  <c:v>186.16055325000701</c:v>
                </c:pt>
                <c:pt idx="80355">
                  <c:v>186.16287000528001</c:v>
                </c:pt>
                <c:pt idx="80356">
                  <c:v>186.16518676055401</c:v>
                </c:pt>
                <c:pt idx="80357">
                  <c:v>186.16750351582701</c:v>
                </c:pt>
                <c:pt idx="80358">
                  <c:v>186.169820271101</c:v>
                </c:pt>
                <c:pt idx="80359">
                  <c:v>186.172137026374</c:v>
                </c:pt>
                <c:pt idx="80360">
                  <c:v>186.174453781648</c:v>
                </c:pt>
                <c:pt idx="80361">
                  <c:v>186.17677053692199</c:v>
                </c:pt>
                <c:pt idx="80362">
                  <c:v>186.17908729219499</c:v>
                </c:pt>
                <c:pt idx="80363">
                  <c:v>186.18140404746899</c:v>
                </c:pt>
                <c:pt idx="80364">
                  <c:v>186.18372080274199</c:v>
                </c:pt>
                <c:pt idx="80365">
                  <c:v>186.18603755801601</c:v>
                </c:pt>
                <c:pt idx="80366">
                  <c:v>186.18835431328901</c:v>
                </c:pt>
                <c:pt idx="80367">
                  <c:v>186.19067106856301</c:v>
                </c:pt>
                <c:pt idx="80368">
                  <c:v>186.19298782383601</c:v>
                </c:pt>
                <c:pt idx="80369">
                  <c:v>186.19530457911</c:v>
                </c:pt>
                <c:pt idx="80370">
                  <c:v>186.197621334383</c:v>
                </c:pt>
                <c:pt idx="80371">
                  <c:v>186.199938089657</c:v>
                </c:pt>
                <c:pt idx="80372">
                  <c:v>186.20225484493</c:v>
                </c:pt>
                <c:pt idx="80373">
                  <c:v>186.20457160020399</c:v>
                </c:pt>
                <c:pt idx="80374">
                  <c:v>186.20688835547799</c:v>
                </c:pt>
                <c:pt idx="80375">
                  <c:v>186.20920511075099</c:v>
                </c:pt>
                <c:pt idx="80376">
                  <c:v>186.21152186602501</c:v>
                </c:pt>
                <c:pt idx="80377">
                  <c:v>186.21383862129801</c:v>
                </c:pt>
                <c:pt idx="80378">
                  <c:v>186.216155376572</c:v>
                </c:pt>
                <c:pt idx="80379">
                  <c:v>186.218472131845</c:v>
                </c:pt>
                <c:pt idx="80380">
                  <c:v>186.220788887119</c:v>
                </c:pt>
                <c:pt idx="80381">
                  <c:v>186.223105642392</c:v>
                </c:pt>
                <c:pt idx="80382">
                  <c:v>186.22542239766599</c:v>
                </c:pt>
                <c:pt idx="80383">
                  <c:v>186.22773915293899</c:v>
                </c:pt>
                <c:pt idx="80384">
                  <c:v>186.23005590821299</c:v>
                </c:pt>
                <c:pt idx="80385">
                  <c:v>186.23237266348701</c:v>
                </c:pt>
                <c:pt idx="80386">
                  <c:v>186.23468941876001</c:v>
                </c:pt>
                <c:pt idx="80387">
                  <c:v>186.23700617403401</c:v>
                </c:pt>
                <c:pt idx="80388">
                  <c:v>186.23932292930701</c:v>
                </c:pt>
                <c:pt idx="80389">
                  <c:v>186.241639684581</c:v>
                </c:pt>
                <c:pt idx="80390">
                  <c:v>186.243956439854</c:v>
                </c:pt>
                <c:pt idx="80391">
                  <c:v>186.246273195128</c:v>
                </c:pt>
                <c:pt idx="80392">
                  <c:v>186.248589950401</c:v>
                </c:pt>
                <c:pt idx="80393">
                  <c:v>186.25090670567499</c:v>
                </c:pt>
                <c:pt idx="80394">
                  <c:v>186.25322346094799</c:v>
                </c:pt>
                <c:pt idx="80395">
                  <c:v>186.25554021622199</c:v>
                </c:pt>
                <c:pt idx="80396">
                  <c:v>186.25785697149499</c:v>
                </c:pt>
                <c:pt idx="80397">
                  <c:v>186.26017372676901</c:v>
                </c:pt>
                <c:pt idx="80398">
                  <c:v>186.26249048204301</c:v>
                </c:pt>
                <c:pt idx="80399">
                  <c:v>186.26480723731601</c:v>
                </c:pt>
                <c:pt idx="80400">
                  <c:v>186.26712399259</c:v>
                </c:pt>
                <c:pt idx="80401">
                  <c:v>186.269440747863</c:v>
                </c:pt>
                <c:pt idx="80402">
                  <c:v>186.271757503137</c:v>
                </c:pt>
                <c:pt idx="80403">
                  <c:v>186.27407425841</c:v>
                </c:pt>
                <c:pt idx="80404">
                  <c:v>186.27639101368399</c:v>
                </c:pt>
                <c:pt idx="80405">
                  <c:v>186.27870776895699</c:v>
                </c:pt>
                <c:pt idx="80406">
                  <c:v>186.28102452423099</c:v>
                </c:pt>
                <c:pt idx="80407">
                  <c:v>186.28334127950399</c:v>
                </c:pt>
                <c:pt idx="80408">
                  <c:v>186.28565803477801</c:v>
                </c:pt>
                <c:pt idx="80409">
                  <c:v>186.28797479005101</c:v>
                </c:pt>
                <c:pt idx="80410">
                  <c:v>186.290291545325</c:v>
                </c:pt>
                <c:pt idx="80411">
                  <c:v>186.292608300599</c:v>
                </c:pt>
                <c:pt idx="80412">
                  <c:v>186.294925055872</c:v>
                </c:pt>
                <c:pt idx="80413">
                  <c:v>186.29724181114599</c:v>
                </c:pt>
                <c:pt idx="80414">
                  <c:v>186.29955856641899</c:v>
                </c:pt>
                <c:pt idx="80415">
                  <c:v>186.30187532169299</c:v>
                </c:pt>
                <c:pt idx="80416">
                  <c:v>186.30419207696599</c:v>
                </c:pt>
                <c:pt idx="80417">
                  <c:v>186.30650883224001</c:v>
                </c:pt>
                <c:pt idx="80418">
                  <c:v>186.30882558751301</c:v>
                </c:pt>
                <c:pt idx="80419">
                  <c:v>186.31114234278701</c:v>
                </c:pt>
                <c:pt idx="80420">
                  <c:v>186.31345909806001</c:v>
                </c:pt>
                <c:pt idx="80421">
                  <c:v>186.315775853334</c:v>
                </c:pt>
                <c:pt idx="80422">
                  <c:v>186.318092608608</c:v>
                </c:pt>
                <c:pt idx="80423">
                  <c:v>186.320409363881</c:v>
                </c:pt>
                <c:pt idx="80424">
                  <c:v>186.32272611915499</c:v>
                </c:pt>
                <c:pt idx="80425">
                  <c:v>186.32504287442799</c:v>
                </c:pt>
                <c:pt idx="80426">
                  <c:v>186.32735962970199</c:v>
                </c:pt>
                <c:pt idx="80427">
                  <c:v>186.32967638497499</c:v>
                </c:pt>
                <c:pt idx="80428">
                  <c:v>186.33199314024901</c:v>
                </c:pt>
                <c:pt idx="80429">
                  <c:v>186.33430989552201</c:v>
                </c:pt>
                <c:pt idx="80430">
                  <c:v>186.33662665079601</c:v>
                </c:pt>
                <c:pt idx="80431">
                  <c:v>186.33894340606901</c:v>
                </c:pt>
                <c:pt idx="80432">
                  <c:v>186.341260161343</c:v>
                </c:pt>
                <c:pt idx="80433">
                  <c:v>186.343576916616</c:v>
                </c:pt>
                <c:pt idx="80434">
                  <c:v>186.34589367189</c:v>
                </c:pt>
                <c:pt idx="80435">
                  <c:v>186.34821042716399</c:v>
                </c:pt>
                <c:pt idx="80436">
                  <c:v>186.35052718243699</c:v>
                </c:pt>
                <c:pt idx="80437">
                  <c:v>186.35284393771099</c:v>
                </c:pt>
                <c:pt idx="80438">
                  <c:v>186.35516069298399</c:v>
                </c:pt>
                <c:pt idx="80439">
                  <c:v>186.35747744825801</c:v>
                </c:pt>
                <c:pt idx="80440">
                  <c:v>186.35979420353101</c:v>
                </c:pt>
                <c:pt idx="80441">
                  <c:v>186.362110958805</c:v>
                </c:pt>
                <c:pt idx="80442">
                  <c:v>186.364427714078</c:v>
                </c:pt>
                <c:pt idx="80443">
                  <c:v>186.366744469352</c:v>
                </c:pt>
                <c:pt idx="80444">
                  <c:v>186.369061224625</c:v>
                </c:pt>
                <c:pt idx="80445">
                  <c:v>186.37137797989899</c:v>
                </c:pt>
                <c:pt idx="80446">
                  <c:v>186.37369473517199</c:v>
                </c:pt>
                <c:pt idx="80447">
                  <c:v>186.37601149044599</c:v>
                </c:pt>
                <c:pt idx="80448">
                  <c:v>186.37832824572001</c:v>
                </c:pt>
                <c:pt idx="80449">
                  <c:v>186.38064500099301</c:v>
                </c:pt>
                <c:pt idx="80450">
                  <c:v>186.38296175626701</c:v>
                </c:pt>
                <c:pt idx="80451">
                  <c:v>186.38527851154001</c:v>
                </c:pt>
                <c:pt idx="80452">
                  <c:v>186.387595266814</c:v>
                </c:pt>
                <c:pt idx="80453">
                  <c:v>186.389912022087</c:v>
                </c:pt>
                <c:pt idx="80454">
                  <c:v>186.392228777361</c:v>
                </c:pt>
                <c:pt idx="80455">
                  <c:v>186.394545532634</c:v>
                </c:pt>
                <c:pt idx="80456">
                  <c:v>186.39686228790799</c:v>
                </c:pt>
                <c:pt idx="80457">
                  <c:v>186.39917904318099</c:v>
                </c:pt>
                <c:pt idx="80458">
                  <c:v>186.40149579845499</c:v>
                </c:pt>
                <c:pt idx="80459">
                  <c:v>186.40381255372799</c:v>
                </c:pt>
                <c:pt idx="80460">
                  <c:v>186.40612930900201</c:v>
                </c:pt>
                <c:pt idx="80461">
                  <c:v>186.40844606427601</c:v>
                </c:pt>
                <c:pt idx="80462">
                  <c:v>186.41076281954901</c:v>
                </c:pt>
                <c:pt idx="80463">
                  <c:v>186.413079574823</c:v>
                </c:pt>
                <c:pt idx="80464">
                  <c:v>186.415396330096</c:v>
                </c:pt>
                <c:pt idx="80465">
                  <c:v>186.41771308537</c:v>
                </c:pt>
                <c:pt idx="80466">
                  <c:v>186.420029840643</c:v>
                </c:pt>
                <c:pt idx="80467">
                  <c:v>186.42234659591699</c:v>
                </c:pt>
                <c:pt idx="80468">
                  <c:v>186.42466335118999</c:v>
                </c:pt>
                <c:pt idx="80469">
                  <c:v>186.42698010646399</c:v>
                </c:pt>
                <c:pt idx="80470">
                  <c:v>186.42929686173699</c:v>
                </c:pt>
                <c:pt idx="80471">
                  <c:v>186.43161361701101</c:v>
                </c:pt>
                <c:pt idx="80472">
                  <c:v>186.433930372285</c:v>
                </c:pt>
                <c:pt idx="80473">
                  <c:v>186.436247127558</c:v>
                </c:pt>
                <c:pt idx="80474">
                  <c:v>186.438563882832</c:v>
                </c:pt>
                <c:pt idx="80475">
                  <c:v>186.440880638105</c:v>
                </c:pt>
                <c:pt idx="80476">
                  <c:v>186.44319739337899</c:v>
                </c:pt>
                <c:pt idx="80477">
                  <c:v>186.44551414865199</c:v>
                </c:pt>
                <c:pt idx="80478">
                  <c:v>186.44783090392599</c:v>
                </c:pt>
                <c:pt idx="80479">
                  <c:v>186.45014765919899</c:v>
                </c:pt>
                <c:pt idx="80480">
                  <c:v>186.45246441447301</c:v>
                </c:pt>
                <c:pt idx="80481">
                  <c:v>186.45478116974601</c:v>
                </c:pt>
                <c:pt idx="80482">
                  <c:v>186.45709792502001</c:v>
                </c:pt>
                <c:pt idx="80483">
                  <c:v>186.45941468029301</c:v>
                </c:pt>
                <c:pt idx="80484">
                  <c:v>186.461731435567</c:v>
                </c:pt>
                <c:pt idx="80485">
                  <c:v>186.464048190841</c:v>
                </c:pt>
                <c:pt idx="80486">
                  <c:v>186.466364946114</c:v>
                </c:pt>
                <c:pt idx="80487">
                  <c:v>186.46868170138799</c:v>
                </c:pt>
                <c:pt idx="80488">
                  <c:v>186.47099845666099</c:v>
                </c:pt>
                <c:pt idx="80489">
                  <c:v>186.47331521193499</c:v>
                </c:pt>
                <c:pt idx="80490">
                  <c:v>186.47563196720799</c:v>
                </c:pt>
                <c:pt idx="80491">
                  <c:v>186.47794872248201</c:v>
                </c:pt>
                <c:pt idx="80492">
                  <c:v>186.48026547775501</c:v>
                </c:pt>
                <c:pt idx="80493">
                  <c:v>186.48258223302901</c:v>
                </c:pt>
                <c:pt idx="80494">
                  <c:v>186.48489898830201</c:v>
                </c:pt>
                <c:pt idx="80495">
                  <c:v>186.487215743576</c:v>
                </c:pt>
                <c:pt idx="80496">
                  <c:v>186.489532498849</c:v>
                </c:pt>
                <c:pt idx="80497">
                  <c:v>186.491849254123</c:v>
                </c:pt>
                <c:pt idx="80498">
                  <c:v>186.49416600939699</c:v>
                </c:pt>
                <c:pt idx="80499">
                  <c:v>186.49648276466999</c:v>
                </c:pt>
                <c:pt idx="80500">
                  <c:v>186.49879951994399</c:v>
                </c:pt>
                <c:pt idx="80501">
                  <c:v>186.50111627521699</c:v>
                </c:pt>
                <c:pt idx="80502">
                  <c:v>186.50343303049101</c:v>
                </c:pt>
                <c:pt idx="80503">
                  <c:v>186.50574978576401</c:v>
                </c:pt>
                <c:pt idx="80504">
                  <c:v>186.508066541038</c:v>
                </c:pt>
                <c:pt idx="80505">
                  <c:v>186.51038329631101</c:v>
                </c:pt>
                <c:pt idx="80506">
                  <c:v>186.512700051585</c:v>
                </c:pt>
                <c:pt idx="80507">
                  <c:v>186.515016806858</c:v>
                </c:pt>
                <c:pt idx="80508">
                  <c:v>186.51733356213199</c:v>
                </c:pt>
                <c:pt idx="80509">
                  <c:v>186.519650317405</c:v>
                </c:pt>
                <c:pt idx="80510">
                  <c:v>186.52196707267899</c:v>
                </c:pt>
                <c:pt idx="80511">
                  <c:v>186.52428382795301</c:v>
                </c:pt>
                <c:pt idx="80512">
                  <c:v>186.52660058322601</c:v>
                </c:pt>
                <c:pt idx="80513">
                  <c:v>186.52891733850001</c:v>
                </c:pt>
                <c:pt idx="80514">
                  <c:v>186.53123409377301</c:v>
                </c:pt>
                <c:pt idx="80515">
                  <c:v>186.533550849047</c:v>
                </c:pt>
                <c:pt idx="80516">
                  <c:v>186.53586760432</c:v>
                </c:pt>
                <c:pt idx="80517">
                  <c:v>186.538184359594</c:v>
                </c:pt>
                <c:pt idx="80518">
                  <c:v>186.540501114867</c:v>
                </c:pt>
                <c:pt idx="80519">
                  <c:v>186.54281787014099</c:v>
                </c:pt>
                <c:pt idx="80520">
                  <c:v>186.54513462541399</c:v>
                </c:pt>
                <c:pt idx="80521">
                  <c:v>186.54745138068799</c:v>
                </c:pt>
                <c:pt idx="80522">
                  <c:v>186.54976813596201</c:v>
                </c:pt>
                <c:pt idx="80523">
                  <c:v>186.55208489123501</c:v>
                </c:pt>
                <c:pt idx="80524">
                  <c:v>186.55440164650901</c:v>
                </c:pt>
                <c:pt idx="80525">
                  <c:v>186.55671840178201</c:v>
                </c:pt>
                <c:pt idx="80526">
                  <c:v>186.559035157056</c:v>
                </c:pt>
                <c:pt idx="80527">
                  <c:v>186.561351912329</c:v>
                </c:pt>
                <c:pt idx="80528">
                  <c:v>186.563668667603</c:v>
                </c:pt>
                <c:pt idx="80529">
                  <c:v>186.565985422876</c:v>
                </c:pt>
                <c:pt idx="80530">
                  <c:v>186.56830217814999</c:v>
                </c:pt>
                <c:pt idx="80531">
                  <c:v>186.57061893342299</c:v>
                </c:pt>
                <c:pt idx="80532">
                  <c:v>186.57293568869699</c:v>
                </c:pt>
                <c:pt idx="80533">
                  <c:v>186.57525244396999</c:v>
                </c:pt>
                <c:pt idx="80534">
                  <c:v>186.57756919924401</c:v>
                </c:pt>
                <c:pt idx="80535">
                  <c:v>186.57988595451801</c:v>
                </c:pt>
                <c:pt idx="80536">
                  <c:v>186.58220270979101</c:v>
                </c:pt>
                <c:pt idx="80537">
                  <c:v>186.584519465065</c:v>
                </c:pt>
                <c:pt idx="80538">
                  <c:v>186.586836220338</c:v>
                </c:pt>
                <c:pt idx="80539">
                  <c:v>186.589152975612</c:v>
                </c:pt>
                <c:pt idx="80540">
                  <c:v>186.591469730885</c:v>
                </c:pt>
                <c:pt idx="80541">
                  <c:v>186.59378648615899</c:v>
                </c:pt>
                <c:pt idx="80542">
                  <c:v>186.59610324143199</c:v>
                </c:pt>
                <c:pt idx="80543">
                  <c:v>186.59841999670601</c:v>
                </c:pt>
                <c:pt idx="80544">
                  <c:v>186.60073675197901</c:v>
                </c:pt>
                <c:pt idx="80545">
                  <c:v>186.60305350725301</c:v>
                </c:pt>
                <c:pt idx="80546">
                  <c:v>186.60537026252601</c:v>
                </c:pt>
                <c:pt idx="80547">
                  <c:v>186.6076870178</c:v>
                </c:pt>
                <c:pt idx="80548">
                  <c:v>186.610003773074</c:v>
                </c:pt>
                <c:pt idx="80549">
                  <c:v>186.612320528347</c:v>
                </c:pt>
                <c:pt idx="80550">
                  <c:v>186.61463728362099</c:v>
                </c:pt>
                <c:pt idx="80551">
                  <c:v>186.61695403889399</c:v>
                </c:pt>
                <c:pt idx="80552">
                  <c:v>186.61927079416799</c:v>
                </c:pt>
                <c:pt idx="80553">
                  <c:v>186.62158754944099</c:v>
                </c:pt>
                <c:pt idx="80554">
                  <c:v>186.62390430471501</c:v>
                </c:pt>
                <c:pt idx="80555">
                  <c:v>186.62622105998801</c:v>
                </c:pt>
                <c:pt idx="80556">
                  <c:v>186.62853781526201</c:v>
                </c:pt>
                <c:pt idx="80557">
                  <c:v>186.63085457053501</c:v>
                </c:pt>
                <c:pt idx="80558">
                  <c:v>186.633171325809</c:v>
                </c:pt>
                <c:pt idx="80559">
                  <c:v>186.635488081082</c:v>
                </c:pt>
                <c:pt idx="80560">
                  <c:v>186.637804836356</c:v>
                </c:pt>
                <c:pt idx="80561">
                  <c:v>186.64012159162999</c:v>
                </c:pt>
                <c:pt idx="80562">
                  <c:v>186.64243834690299</c:v>
                </c:pt>
                <c:pt idx="80563">
                  <c:v>186.64475510217699</c:v>
                </c:pt>
                <c:pt idx="80564">
                  <c:v>186.64707185744999</c:v>
                </c:pt>
                <c:pt idx="80565">
                  <c:v>186.64938861272401</c:v>
                </c:pt>
                <c:pt idx="80566">
                  <c:v>186.65170536799701</c:v>
                </c:pt>
                <c:pt idx="80567">
                  <c:v>186.65402212327101</c:v>
                </c:pt>
                <c:pt idx="80568">
                  <c:v>186.65633887854401</c:v>
                </c:pt>
                <c:pt idx="80569">
                  <c:v>186.658655633818</c:v>
                </c:pt>
                <c:pt idx="80570">
                  <c:v>186.660972389091</c:v>
                </c:pt>
                <c:pt idx="80571">
                  <c:v>186.663289144365</c:v>
                </c:pt>
                <c:pt idx="80572">
                  <c:v>186.66560589963899</c:v>
                </c:pt>
                <c:pt idx="80573">
                  <c:v>186.66792265491199</c:v>
                </c:pt>
                <c:pt idx="80574">
                  <c:v>186.67023941018601</c:v>
                </c:pt>
                <c:pt idx="80575">
                  <c:v>186.67255616545901</c:v>
                </c:pt>
                <c:pt idx="80576">
                  <c:v>186.67487292073301</c:v>
                </c:pt>
                <c:pt idx="80577">
                  <c:v>186.67718967600601</c:v>
                </c:pt>
                <c:pt idx="80578">
                  <c:v>186.67950643128</c:v>
                </c:pt>
                <c:pt idx="80579">
                  <c:v>186.681823186553</c:v>
                </c:pt>
                <c:pt idx="80580">
                  <c:v>186.684139941827</c:v>
                </c:pt>
                <c:pt idx="80581">
                  <c:v>186.6864566971</c:v>
                </c:pt>
                <c:pt idx="80582">
                  <c:v>186.68877345237399</c:v>
                </c:pt>
                <c:pt idx="80583">
                  <c:v>186.69109020764699</c:v>
                </c:pt>
                <c:pt idx="80584">
                  <c:v>186.69340696292099</c:v>
                </c:pt>
                <c:pt idx="80585">
                  <c:v>186.69572371819501</c:v>
                </c:pt>
                <c:pt idx="80586">
                  <c:v>186.69804047346801</c:v>
                </c:pt>
                <c:pt idx="80587">
                  <c:v>186.70035722874201</c:v>
                </c:pt>
                <c:pt idx="80588">
                  <c:v>186.70267398401501</c:v>
                </c:pt>
                <c:pt idx="80589">
                  <c:v>186.704990739289</c:v>
                </c:pt>
                <c:pt idx="80590">
                  <c:v>186.707307494562</c:v>
                </c:pt>
                <c:pt idx="80591">
                  <c:v>186.709624249836</c:v>
                </c:pt>
                <c:pt idx="80592">
                  <c:v>186.711941005109</c:v>
                </c:pt>
                <c:pt idx="80593">
                  <c:v>186.71425776038299</c:v>
                </c:pt>
                <c:pt idx="80594">
                  <c:v>186.71657451565599</c:v>
                </c:pt>
                <c:pt idx="80595">
                  <c:v>186.71889127092999</c:v>
                </c:pt>
                <c:pt idx="80596">
                  <c:v>186.72120802620299</c:v>
                </c:pt>
                <c:pt idx="80597">
                  <c:v>186.72352478147701</c:v>
                </c:pt>
                <c:pt idx="80598">
                  <c:v>186.72584153675101</c:v>
                </c:pt>
                <c:pt idx="80599">
                  <c:v>186.72815829202401</c:v>
                </c:pt>
                <c:pt idx="80600">
                  <c:v>186.730475047298</c:v>
                </c:pt>
                <c:pt idx="80601">
                  <c:v>186.732791802571</c:v>
                </c:pt>
                <c:pt idx="80602">
                  <c:v>186.735108557845</c:v>
                </c:pt>
                <c:pt idx="80603">
                  <c:v>186.737425313118</c:v>
                </c:pt>
                <c:pt idx="80604">
                  <c:v>186.73974206839199</c:v>
                </c:pt>
                <c:pt idx="80605">
                  <c:v>186.74205882366499</c:v>
                </c:pt>
                <c:pt idx="80606">
                  <c:v>186.74437557893901</c:v>
                </c:pt>
                <c:pt idx="80607">
                  <c:v>186.74669233421201</c:v>
                </c:pt>
                <c:pt idx="80608">
                  <c:v>186.74900908948601</c:v>
                </c:pt>
                <c:pt idx="80609">
                  <c:v>186.75132584476</c:v>
                </c:pt>
                <c:pt idx="80610">
                  <c:v>186.753642600033</c:v>
                </c:pt>
                <c:pt idx="80611">
                  <c:v>186.755959355307</c:v>
                </c:pt>
                <c:pt idx="80612">
                  <c:v>186.75827611058</c:v>
                </c:pt>
                <c:pt idx="80613">
                  <c:v>186.76059286585399</c:v>
                </c:pt>
                <c:pt idx="80614">
                  <c:v>186.76290962112699</c:v>
                </c:pt>
                <c:pt idx="80615">
                  <c:v>186.76522637640099</c:v>
                </c:pt>
                <c:pt idx="80616">
                  <c:v>186.76754313167399</c:v>
                </c:pt>
                <c:pt idx="80617">
                  <c:v>186.76985988694801</c:v>
                </c:pt>
                <c:pt idx="80618">
                  <c:v>186.77217664222101</c:v>
                </c:pt>
                <c:pt idx="80619">
                  <c:v>186.77449339749501</c:v>
                </c:pt>
                <c:pt idx="80620">
                  <c:v>186.77681015276801</c:v>
                </c:pt>
                <c:pt idx="80621">
                  <c:v>186.779126908042</c:v>
                </c:pt>
                <c:pt idx="80622">
                  <c:v>186.781443663316</c:v>
                </c:pt>
                <c:pt idx="80623">
                  <c:v>186.783760418589</c:v>
                </c:pt>
                <c:pt idx="80624">
                  <c:v>186.78607717386299</c:v>
                </c:pt>
                <c:pt idx="80625">
                  <c:v>186.78839392913599</c:v>
                </c:pt>
                <c:pt idx="80626">
                  <c:v>186.79071068440999</c:v>
                </c:pt>
                <c:pt idx="80627">
                  <c:v>186.79302743968299</c:v>
                </c:pt>
                <c:pt idx="80628">
                  <c:v>186.79534419495701</c:v>
                </c:pt>
                <c:pt idx="80629">
                  <c:v>186.79766095023001</c:v>
                </c:pt>
                <c:pt idx="80630">
                  <c:v>186.79997770550401</c:v>
                </c:pt>
                <c:pt idx="80631">
                  <c:v>186.80229446077701</c:v>
                </c:pt>
                <c:pt idx="80632">
                  <c:v>186.804611216051</c:v>
                </c:pt>
                <c:pt idx="80633">
                  <c:v>186.806927971324</c:v>
                </c:pt>
                <c:pt idx="80634">
                  <c:v>186.809244726598</c:v>
                </c:pt>
                <c:pt idx="80635">
                  <c:v>186.81156148187199</c:v>
                </c:pt>
                <c:pt idx="80636">
                  <c:v>186.81387823714499</c:v>
                </c:pt>
                <c:pt idx="80637">
                  <c:v>186.81619499241901</c:v>
                </c:pt>
                <c:pt idx="80638">
                  <c:v>186.81851174769201</c:v>
                </c:pt>
                <c:pt idx="80639">
                  <c:v>186.82082850296601</c:v>
                </c:pt>
                <c:pt idx="80640">
                  <c:v>186.82314525823901</c:v>
                </c:pt>
                <c:pt idx="80641">
                  <c:v>186.825462013513</c:v>
                </c:pt>
                <c:pt idx="80642">
                  <c:v>186.827778768786</c:v>
                </c:pt>
                <c:pt idx="80643">
                  <c:v>186.83009552406</c:v>
                </c:pt>
                <c:pt idx="80644">
                  <c:v>186.832412279333</c:v>
                </c:pt>
                <c:pt idx="80645">
                  <c:v>186.83472903460699</c:v>
                </c:pt>
                <c:pt idx="80646">
                  <c:v>186.83704578987999</c:v>
                </c:pt>
                <c:pt idx="80647">
                  <c:v>186.83936254515399</c:v>
                </c:pt>
                <c:pt idx="80648">
                  <c:v>186.84167930042801</c:v>
                </c:pt>
                <c:pt idx="80649">
                  <c:v>186.84399605570101</c:v>
                </c:pt>
                <c:pt idx="80650">
                  <c:v>186.84631281097501</c:v>
                </c:pt>
                <c:pt idx="80651">
                  <c:v>186.84862956624801</c:v>
                </c:pt>
                <c:pt idx="80652">
                  <c:v>186.850946321522</c:v>
                </c:pt>
                <c:pt idx="80653">
                  <c:v>186.853263076795</c:v>
                </c:pt>
                <c:pt idx="80654">
                  <c:v>186.855579832069</c:v>
                </c:pt>
                <c:pt idx="80655">
                  <c:v>186.857896587342</c:v>
                </c:pt>
                <c:pt idx="80656">
                  <c:v>186.86021334261599</c:v>
                </c:pt>
                <c:pt idx="80657">
                  <c:v>186.86253009788899</c:v>
                </c:pt>
                <c:pt idx="80658">
                  <c:v>186.86484685316299</c:v>
                </c:pt>
                <c:pt idx="80659">
                  <c:v>186.86716360843701</c:v>
                </c:pt>
                <c:pt idx="80660">
                  <c:v>186.86948036371001</c:v>
                </c:pt>
                <c:pt idx="80661">
                  <c:v>186.87179711898401</c:v>
                </c:pt>
                <c:pt idx="80662">
                  <c:v>186.87411387425701</c:v>
                </c:pt>
                <c:pt idx="80663">
                  <c:v>186.876430629531</c:v>
                </c:pt>
                <c:pt idx="80664">
                  <c:v>186.878747384804</c:v>
                </c:pt>
                <c:pt idx="80665">
                  <c:v>186.881064140078</c:v>
                </c:pt>
                <c:pt idx="80666">
                  <c:v>186.883380895351</c:v>
                </c:pt>
                <c:pt idx="80667">
                  <c:v>186.88569765062499</c:v>
                </c:pt>
                <c:pt idx="80668">
                  <c:v>186.88801440589799</c:v>
                </c:pt>
                <c:pt idx="80669">
                  <c:v>186.89033116117201</c:v>
                </c:pt>
                <c:pt idx="80670">
                  <c:v>186.89264791644499</c:v>
                </c:pt>
                <c:pt idx="80671">
                  <c:v>186.89496467171901</c:v>
                </c:pt>
                <c:pt idx="80672">
                  <c:v>186.897281426993</c:v>
                </c:pt>
                <c:pt idx="80673">
                  <c:v>186.899598182266</c:v>
                </c:pt>
                <c:pt idx="80674">
                  <c:v>186.90191493754</c:v>
                </c:pt>
                <c:pt idx="80675">
                  <c:v>186.904231692813</c:v>
                </c:pt>
                <c:pt idx="80676">
                  <c:v>186.90654844808699</c:v>
                </c:pt>
                <c:pt idx="80677">
                  <c:v>186.90886520335999</c:v>
                </c:pt>
                <c:pt idx="80678">
                  <c:v>186.91118195863399</c:v>
                </c:pt>
                <c:pt idx="80679">
                  <c:v>186.91349871390699</c:v>
                </c:pt>
                <c:pt idx="80680">
                  <c:v>186.91581546918101</c:v>
                </c:pt>
                <c:pt idx="80681">
                  <c:v>186.91813222445401</c:v>
                </c:pt>
                <c:pt idx="80682">
                  <c:v>186.92044897972801</c:v>
                </c:pt>
                <c:pt idx="80683">
                  <c:v>186.92276573500101</c:v>
                </c:pt>
                <c:pt idx="80684">
                  <c:v>186.925082490275</c:v>
                </c:pt>
                <c:pt idx="80685">
                  <c:v>186.927399245549</c:v>
                </c:pt>
                <c:pt idx="80686">
                  <c:v>186.929716000822</c:v>
                </c:pt>
                <c:pt idx="80687">
                  <c:v>186.93203275609599</c:v>
                </c:pt>
                <c:pt idx="80688">
                  <c:v>186.93434951136899</c:v>
                </c:pt>
                <c:pt idx="80689">
                  <c:v>186.93666626664299</c:v>
                </c:pt>
                <c:pt idx="80690">
                  <c:v>186.93898302191599</c:v>
                </c:pt>
                <c:pt idx="80691">
                  <c:v>186.94129977719001</c:v>
                </c:pt>
                <c:pt idx="80692">
                  <c:v>186.94361653246301</c:v>
                </c:pt>
                <c:pt idx="80693">
                  <c:v>186.94593328773701</c:v>
                </c:pt>
                <c:pt idx="80694">
                  <c:v>186.94825004301001</c:v>
                </c:pt>
                <c:pt idx="80695">
                  <c:v>186.950566798284</c:v>
                </c:pt>
                <c:pt idx="80696">
                  <c:v>186.952883553557</c:v>
                </c:pt>
                <c:pt idx="80697">
                  <c:v>186.955200308831</c:v>
                </c:pt>
                <c:pt idx="80698">
                  <c:v>186.95751706410499</c:v>
                </c:pt>
                <c:pt idx="80699">
                  <c:v>186.95983381937799</c:v>
                </c:pt>
                <c:pt idx="80700">
                  <c:v>186.96215057465199</c:v>
                </c:pt>
                <c:pt idx="80701">
                  <c:v>186.96446732992499</c:v>
                </c:pt>
                <c:pt idx="80702">
                  <c:v>186.96678408519901</c:v>
                </c:pt>
                <c:pt idx="80703">
                  <c:v>186.96910084047201</c:v>
                </c:pt>
                <c:pt idx="80704">
                  <c:v>186.971417595746</c:v>
                </c:pt>
                <c:pt idx="80705">
                  <c:v>186.973734351019</c:v>
                </c:pt>
                <c:pt idx="80706">
                  <c:v>186.976051106293</c:v>
                </c:pt>
                <c:pt idx="80707">
                  <c:v>186.978367861566</c:v>
                </c:pt>
                <c:pt idx="80708">
                  <c:v>186.98068461683999</c:v>
                </c:pt>
                <c:pt idx="80709">
                  <c:v>186.98300137211399</c:v>
                </c:pt>
                <c:pt idx="80710">
                  <c:v>186.98531812738699</c:v>
                </c:pt>
                <c:pt idx="80711">
                  <c:v>186.98763488266101</c:v>
                </c:pt>
                <c:pt idx="80712">
                  <c:v>186.98995163793401</c:v>
                </c:pt>
                <c:pt idx="80713">
                  <c:v>186.99226839320801</c:v>
                </c:pt>
                <c:pt idx="80714">
                  <c:v>186.99458514848101</c:v>
                </c:pt>
                <c:pt idx="80715">
                  <c:v>186.996901903755</c:v>
                </c:pt>
                <c:pt idx="80716">
                  <c:v>186.999218659028</c:v>
                </c:pt>
                <c:pt idx="80717">
                  <c:v>187.001535414302</c:v>
                </c:pt>
                <c:pt idx="80718">
                  <c:v>187.003852169575</c:v>
                </c:pt>
                <c:pt idx="80719">
                  <c:v>187.00616892484899</c:v>
                </c:pt>
                <c:pt idx="80720">
                  <c:v>187.00848568012199</c:v>
                </c:pt>
                <c:pt idx="80721">
                  <c:v>187.01080243539599</c:v>
                </c:pt>
                <c:pt idx="80722">
                  <c:v>187.01311919067001</c:v>
                </c:pt>
                <c:pt idx="80723">
                  <c:v>187.01543594594301</c:v>
                </c:pt>
                <c:pt idx="80724">
                  <c:v>187.01775270121701</c:v>
                </c:pt>
                <c:pt idx="80725">
                  <c:v>187.02006945649001</c:v>
                </c:pt>
                <c:pt idx="80726">
                  <c:v>187.022386211764</c:v>
                </c:pt>
                <c:pt idx="80727">
                  <c:v>187.024702967037</c:v>
                </c:pt>
                <c:pt idx="80728">
                  <c:v>187.027019722311</c:v>
                </c:pt>
                <c:pt idx="80729">
                  <c:v>187.029336477584</c:v>
                </c:pt>
                <c:pt idx="80730">
                  <c:v>187.03165323285799</c:v>
                </c:pt>
                <c:pt idx="80731">
                  <c:v>187.03396998813099</c:v>
                </c:pt>
                <c:pt idx="80732">
                  <c:v>187.03628674340499</c:v>
                </c:pt>
                <c:pt idx="80733">
                  <c:v>187.03860349867799</c:v>
                </c:pt>
                <c:pt idx="80734">
                  <c:v>187.04092025395201</c:v>
                </c:pt>
                <c:pt idx="80735">
                  <c:v>187.043237009226</c:v>
                </c:pt>
                <c:pt idx="80736">
                  <c:v>187.045553764499</c:v>
                </c:pt>
                <c:pt idx="80737">
                  <c:v>187.047870519773</c:v>
                </c:pt>
                <c:pt idx="80738">
                  <c:v>187.050187275046</c:v>
                </c:pt>
                <c:pt idx="80739">
                  <c:v>187.05250403031999</c:v>
                </c:pt>
                <c:pt idx="80740">
                  <c:v>187.05482078559299</c:v>
                </c:pt>
                <c:pt idx="80741">
                  <c:v>187.05713754086699</c:v>
                </c:pt>
                <c:pt idx="80742">
                  <c:v>187.05945429613999</c:v>
                </c:pt>
                <c:pt idx="80743">
                  <c:v>187.06177105141401</c:v>
                </c:pt>
                <c:pt idx="80744">
                  <c:v>187.06408780668701</c:v>
                </c:pt>
                <c:pt idx="80745">
                  <c:v>187.06640456196101</c:v>
                </c:pt>
                <c:pt idx="80746">
                  <c:v>187.068721317235</c:v>
                </c:pt>
                <c:pt idx="80747">
                  <c:v>187.071038072508</c:v>
                </c:pt>
                <c:pt idx="80748">
                  <c:v>187.073354827782</c:v>
                </c:pt>
                <c:pt idx="80749">
                  <c:v>187.075671583055</c:v>
                </c:pt>
                <c:pt idx="80750">
                  <c:v>187.07798833832899</c:v>
                </c:pt>
                <c:pt idx="80751">
                  <c:v>187.08030509360199</c:v>
                </c:pt>
                <c:pt idx="80752">
                  <c:v>187.08262184887599</c:v>
                </c:pt>
                <c:pt idx="80753">
                  <c:v>187.08493860414899</c:v>
                </c:pt>
                <c:pt idx="80754">
                  <c:v>187.08725535942301</c:v>
                </c:pt>
                <c:pt idx="80755">
                  <c:v>187.08957211469601</c:v>
                </c:pt>
                <c:pt idx="80756">
                  <c:v>187.09188886997001</c:v>
                </c:pt>
                <c:pt idx="80757">
                  <c:v>187.09420562524301</c:v>
                </c:pt>
                <c:pt idx="80758">
                  <c:v>187.096522380517</c:v>
                </c:pt>
                <c:pt idx="80759">
                  <c:v>187.098839135791</c:v>
                </c:pt>
                <c:pt idx="80760">
                  <c:v>187.101155891064</c:v>
                </c:pt>
                <c:pt idx="80761">
                  <c:v>187.10347264633799</c:v>
                </c:pt>
                <c:pt idx="80762">
                  <c:v>187.10578940161099</c:v>
                </c:pt>
                <c:pt idx="80763">
                  <c:v>187.10810615688499</c:v>
                </c:pt>
                <c:pt idx="80764">
                  <c:v>187.11042291215799</c:v>
                </c:pt>
                <c:pt idx="80765">
                  <c:v>187.11273966743201</c:v>
                </c:pt>
                <c:pt idx="80766">
                  <c:v>187.11505642270501</c:v>
                </c:pt>
                <c:pt idx="80767">
                  <c:v>187.117373177979</c:v>
                </c:pt>
                <c:pt idx="80768">
                  <c:v>187.119689933252</c:v>
                </c:pt>
                <c:pt idx="80769">
                  <c:v>187.122006688526</c:v>
                </c:pt>
                <c:pt idx="80770">
                  <c:v>187.124323443799</c:v>
                </c:pt>
                <c:pt idx="80771">
                  <c:v>187.12664019907299</c:v>
                </c:pt>
                <c:pt idx="80772">
                  <c:v>187.12895695434699</c:v>
                </c:pt>
                <c:pt idx="80773">
                  <c:v>187.13127370961999</c:v>
                </c:pt>
                <c:pt idx="80774">
                  <c:v>187.13359046489401</c:v>
                </c:pt>
                <c:pt idx="80775">
                  <c:v>187.13590722016701</c:v>
                </c:pt>
                <c:pt idx="80776">
                  <c:v>187.13822397544101</c:v>
                </c:pt>
                <c:pt idx="80777">
                  <c:v>187.14054073071401</c:v>
                </c:pt>
                <c:pt idx="80778">
                  <c:v>187.142857485988</c:v>
                </c:pt>
                <c:pt idx="80779">
                  <c:v>187.145174241261</c:v>
                </c:pt>
                <c:pt idx="80780">
                  <c:v>187.147490996535</c:v>
                </c:pt>
                <c:pt idx="80781">
                  <c:v>187.149807751808</c:v>
                </c:pt>
                <c:pt idx="80782">
                  <c:v>187.15212450708199</c:v>
                </c:pt>
                <c:pt idx="80783">
                  <c:v>187.15444126235499</c:v>
                </c:pt>
                <c:pt idx="80784">
                  <c:v>187.15675801762899</c:v>
                </c:pt>
                <c:pt idx="80785">
                  <c:v>187.15907477290301</c:v>
                </c:pt>
                <c:pt idx="80786">
                  <c:v>187.16139152817601</c:v>
                </c:pt>
                <c:pt idx="80787">
                  <c:v>187.16370828345001</c:v>
                </c:pt>
                <c:pt idx="80788">
                  <c:v>187.16602503872301</c:v>
                </c:pt>
                <c:pt idx="80789">
                  <c:v>187.168341793997</c:v>
                </c:pt>
                <c:pt idx="80790">
                  <c:v>187.17065854927</c:v>
                </c:pt>
                <c:pt idx="80791">
                  <c:v>187.172975304544</c:v>
                </c:pt>
                <c:pt idx="80792">
                  <c:v>187.175292059817</c:v>
                </c:pt>
                <c:pt idx="80793">
                  <c:v>187.17760881509099</c:v>
                </c:pt>
                <c:pt idx="80794">
                  <c:v>187.17992557036399</c:v>
                </c:pt>
                <c:pt idx="80795">
                  <c:v>187.18224232563799</c:v>
                </c:pt>
                <c:pt idx="80796">
                  <c:v>187.18455908091201</c:v>
                </c:pt>
                <c:pt idx="80797">
                  <c:v>187.18687583618501</c:v>
                </c:pt>
                <c:pt idx="80798">
                  <c:v>187.189192591459</c:v>
                </c:pt>
                <c:pt idx="80799">
                  <c:v>187.191509346732</c:v>
                </c:pt>
                <c:pt idx="80800">
                  <c:v>187.193826102006</c:v>
                </c:pt>
                <c:pt idx="80801">
                  <c:v>187.196142857279</c:v>
                </c:pt>
                <c:pt idx="80802">
                  <c:v>187.19845961255299</c:v>
                </c:pt>
                <c:pt idx="80803">
                  <c:v>187.20077636782599</c:v>
                </c:pt>
                <c:pt idx="80804">
                  <c:v>187.20309312309999</c:v>
                </c:pt>
                <c:pt idx="80805">
                  <c:v>187.20540987837299</c:v>
                </c:pt>
                <c:pt idx="80806">
                  <c:v>187.20772663364701</c:v>
                </c:pt>
                <c:pt idx="80807">
                  <c:v>187.21004338892001</c:v>
                </c:pt>
                <c:pt idx="80808">
                  <c:v>187.21236014419401</c:v>
                </c:pt>
                <c:pt idx="80809">
                  <c:v>187.214676899468</c:v>
                </c:pt>
                <c:pt idx="80810">
                  <c:v>187.216993654741</c:v>
                </c:pt>
                <c:pt idx="80811">
                  <c:v>187.219310410015</c:v>
                </c:pt>
                <c:pt idx="80812">
                  <c:v>187.221627165288</c:v>
                </c:pt>
                <c:pt idx="80813">
                  <c:v>187.22394392056199</c:v>
                </c:pt>
                <c:pt idx="80814">
                  <c:v>187.22626067583499</c:v>
                </c:pt>
                <c:pt idx="80815">
                  <c:v>187.22857743110899</c:v>
                </c:pt>
                <c:pt idx="80816">
                  <c:v>187.23089418638199</c:v>
                </c:pt>
                <c:pt idx="80817">
                  <c:v>187.23321094165601</c:v>
                </c:pt>
                <c:pt idx="80818">
                  <c:v>187.23552769692901</c:v>
                </c:pt>
                <c:pt idx="80819">
                  <c:v>187.23784445220301</c:v>
                </c:pt>
                <c:pt idx="80820">
                  <c:v>187.24016120747601</c:v>
                </c:pt>
                <c:pt idx="80821">
                  <c:v>187.24247796275</c:v>
                </c:pt>
                <c:pt idx="80822">
                  <c:v>187.244794718024</c:v>
                </c:pt>
                <c:pt idx="80823">
                  <c:v>187.247111473297</c:v>
                </c:pt>
                <c:pt idx="80824">
                  <c:v>187.24942822857099</c:v>
                </c:pt>
                <c:pt idx="80825">
                  <c:v>187.25174498384399</c:v>
                </c:pt>
                <c:pt idx="80826">
                  <c:v>187.25406173911799</c:v>
                </c:pt>
                <c:pt idx="80827">
                  <c:v>187.25637849439099</c:v>
                </c:pt>
                <c:pt idx="80828">
                  <c:v>187.25869524966501</c:v>
                </c:pt>
                <c:pt idx="80829">
                  <c:v>187.26101200493801</c:v>
                </c:pt>
                <c:pt idx="80830">
                  <c:v>187.263328760212</c:v>
                </c:pt>
                <c:pt idx="80831">
                  <c:v>187.26564551548501</c:v>
                </c:pt>
                <c:pt idx="80832">
                  <c:v>187.267962270759</c:v>
                </c:pt>
                <c:pt idx="80833">
                  <c:v>187.270279026032</c:v>
                </c:pt>
                <c:pt idx="80834">
                  <c:v>187.27259578130599</c:v>
                </c:pt>
                <c:pt idx="80835">
                  <c:v>187.27491253657999</c:v>
                </c:pt>
                <c:pt idx="80836">
                  <c:v>187.27722929185299</c:v>
                </c:pt>
                <c:pt idx="80837">
                  <c:v>187.27954604712701</c:v>
                </c:pt>
                <c:pt idx="80838">
                  <c:v>187.28186280240001</c:v>
                </c:pt>
                <c:pt idx="80839">
                  <c:v>187.28417955767401</c:v>
                </c:pt>
                <c:pt idx="80840">
                  <c:v>187.28649631294701</c:v>
                </c:pt>
                <c:pt idx="80841">
                  <c:v>187.288813068221</c:v>
                </c:pt>
                <c:pt idx="80842">
                  <c:v>187.291129823494</c:v>
                </c:pt>
                <c:pt idx="80843">
                  <c:v>187.293446578768</c:v>
                </c:pt>
                <c:pt idx="80844">
                  <c:v>187.295763334041</c:v>
                </c:pt>
                <c:pt idx="80845">
                  <c:v>187.29808008931499</c:v>
                </c:pt>
                <c:pt idx="80846">
                  <c:v>187.30039684458899</c:v>
                </c:pt>
                <c:pt idx="80847">
                  <c:v>187.30271359986199</c:v>
                </c:pt>
                <c:pt idx="80848">
                  <c:v>187.30503035513601</c:v>
                </c:pt>
                <c:pt idx="80849">
                  <c:v>187.30734711040901</c:v>
                </c:pt>
                <c:pt idx="80850">
                  <c:v>187.30966386568301</c:v>
                </c:pt>
                <c:pt idx="80851">
                  <c:v>187.31198062095601</c:v>
                </c:pt>
                <c:pt idx="80852">
                  <c:v>187.31429737623</c:v>
                </c:pt>
                <c:pt idx="80853">
                  <c:v>187.316614131503</c:v>
                </c:pt>
                <c:pt idx="80854">
                  <c:v>187.318930886777</c:v>
                </c:pt>
                <c:pt idx="80855">
                  <c:v>187.32124764205</c:v>
                </c:pt>
                <c:pt idx="80856">
                  <c:v>187.32356439732399</c:v>
                </c:pt>
                <c:pt idx="80857">
                  <c:v>187.32588115259699</c:v>
                </c:pt>
                <c:pt idx="80858">
                  <c:v>187.32819790787099</c:v>
                </c:pt>
                <c:pt idx="80859">
                  <c:v>187.33051466314501</c:v>
                </c:pt>
                <c:pt idx="80860">
                  <c:v>187.33283141841801</c:v>
                </c:pt>
                <c:pt idx="80861">
                  <c:v>187.33514817369201</c:v>
                </c:pt>
                <c:pt idx="80862">
                  <c:v>187.33746492896501</c:v>
                </c:pt>
                <c:pt idx="80863">
                  <c:v>187.339781684239</c:v>
                </c:pt>
                <c:pt idx="80864">
                  <c:v>187.342098439512</c:v>
                </c:pt>
                <c:pt idx="80865">
                  <c:v>187.344415194786</c:v>
                </c:pt>
                <c:pt idx="80866">
                  <c:v>187.346731950059</c:v>
                </c:pt>
                <c:pt idx="80867">
                  <c:v>187.34904870533299</c:v>
                </c:pt>
                <c:pt idx="80868">
                  <c:v>187.35136546060599</c:v>
                </c:pt>
                <c:pt idx="80869">
                  <c:v>187.35368221588001</c:v>
                </c:pt>
                <c:pt idx="80870">
                  <c:v>187.35599897115301</c:v>
                </c:pt>
                <c:pt idx="80871">
                  <c:v>187.35831572642701</c:v>
                </c:pt>
                <c:pt idx="80872">
                  <c:v>187.360632481701</c:v>
                </c:pt>
                <c:pt idx="80873">
                  <c:v>187.362949236974</c:v>
                </c:pt>
                <c:pt idx="80874">
                  <c:v>187.365265992248</c:v>
                </c:pt>
                <c:pt idx="80875">
                  <c:v>187.367582747521</c:v>
                </c:pt>
                <c:pt idx="80876">
                  <c:v>187.36989950279499</c:v>
                </c:pt>
                <c:pt idx="80877">
                  <c:v>187.37221625806799</c:v>
                </c:pt>
                <c:pt idx="80878">
                  <c:v>187.37453301334199</c:v>
                </c:pt>
                <c:pt idx="80879">
                  <c:v>187.37684976861499</c:v>
                </c:pt>
                <c:pt idx="80880">
                  <c:v>187.37916652388901</c:v>
                </c:pt>
                <c:pt idx="80881">
                  <c:v>187.38148327916201</c:v>
                </c:pt>
                <c:pt idx="80882">
                  <c:v>187.38380003443601</c:v>
                </c:pt>
                <c:pt idx="80883">
                  <c:v>187.38611678971</c:v>
                </c:pt>
                <c:pt idx="80884">
                  <c:v>187.388433544983</c:v>
                </c:pt>
                <c:pt idx="80885">
                  <c:v>187.390750300257</c:v>
                </c:pt>
                <c:pt idx="80886">
                  <c:v>187.39306705553</c:v>
                </c:pt>
                <c:pt idx="80887">
                  <c:v>187.39538381080399</c:v>
                </c:pt>
                <c:pt idx="80888">
                  <c:v>187.39770056607699</c:v>
                </c:pt>
                <c:pt idx="80889">
                  <c:v>187.40001732135099</c:v>
                </c:pt>
                <c:pt idx="80890">
                  <c:v>187.40233407662399</c:v>
                </c:pt>
                <c:pt idx="80891">
                  <c:v>187.40465083189801</c:v>
                </c:pt>
                <c:pt idx="80892">
                  <c:v>187.40696758717101</c:v>
                </c:pt>
                <c:pt idx="80893">
                  <c:v>187.40928434244501</c:v>
                </c:pt>
                <c:pt idx="80894">
                  <c:v>187.41160109771801</c:v>
                </c:pt>
                <c:pt idx="80895">
                  <c:v>187.413917852992</c:v>
                </c:pt>
                <c:pt idx="80896">
                  <c:v>187.416234608266</c:v>
                </c:pt>
                <c:pt idx="80897">
                  <c:v>187.418551363539</c:v>
                </c:pt>
                <c:pt idx="80898">
                  <c:v>187.42086811881299</c:v>
                </c:pt>
                <c:pt idx="80899">
                  <c:v>187.42318487408599</c:v>
                </c:pt>
                <c:pt idx="80900">
                  <c:v>187.42550162936001</c:v>
                </c:pt>
                <c:pt idx="80901">
                  <c:v>187.42781838463301</c:v>
                </c:pt>
                <c:pt idx="80902">
                  <c:v>187.43013513990701</c:v>
                </c:pt>
                <c:pt idx="80903">
                  <c:v>187.43245189518001</c:v>
                </c:pt>
                <c:pt idx="80904">
                  <c:v>187.434768650454</c:v>
                </c:pt>
                <c:pt idx="80905">
                  <c:v>187.437085405727</c:v>
                </c:pt>
                <c:pt idx="80906">
                  <c:v>187.439402161001</c:v>
                </c:pt>
                <c:pt idx="80907">
                  <c:v>187.441718916274</c:v>
                </c:pt>
                <c:pt idx="80908">
                  <c:v>187.44403567154799</c:v>
                </c:pt>
                <c:pt idx="80909">
                  <c:v>187.44635242682199</c:v>
                </c:pt>
                <c:pt idx="80910">
                  <c:v>187.44866918209499</c:v>
                </c:pt>
                <c:pt idx="80911">
                  <c:v>187.45098593736901</c:v>
                </c:pt>
                <c:pt idx="80912">
                  <c:v>187.45330269264201</c:v>
                </c:pt>
                <c:pt idx="80913">
                  <c:v>187.45561944791601</c:v>
                </c:pt>
                <c:pt idx="80914">
                  <c:v>187.45793620318901</c:v>
                </c:pt>
                <c:pt idx="80915">
                  <c:v>187.460252958463</c:v>
                </c:pt>
                <c:pt idx="80916">
                  <c:v>187.462569713736</c:v>
                </c:pt>
                <c:pt idx="80917">
                  <c:v>187.46488646901</c:v>
                </c:pt>
                <c:pt idx="80918">
                  <c:v>187.467203224283</c:v>
                </c:pt>
                <c:pt idx="80919">
                  <c:v>187.46951997955699</c:v>
                </c:pt>
                <c:pt idx="80920">
                  <c:v>187.47183673482999</c:v>
                </c:pt>
                <c:pt idx="80921">
                  <c:v>187.47415349010399</c:v>
                </c:pt>
                <c:pt idx="80922">
                  <c:v>187.47647024537801</c:v>
                </c:pt>
                <c:pt idx="80923">
                  <c:v>187.47878700065101</c:v>
                </c:pt>
                <c:pt idx="80924">
                  <c:v>187.48110375592501</c:v>
                </c:pt>
                <c:pt idx="80925">
                  <c:v>187.48342051119801</c:v>
                </c:pt>
                <c:pt idx="80926">
                  <c:v>187.485737266472</c:v>
                </c:pt>
                <c:pt idx="80927">
                  <c:v>187.488054021745</c:v>
                </c:pt>
                <c:pt idx="80928">
                  <c:v>187.490370777019</c:v>
                </c:pt>
                <c:pt idx="80929">
                  <c:v>187.492687532292</c:v>
                </c:pt>
                <c:pt idx="80930">
                  <c:v>187.49500428756599</c:v>
                </c:pt>
                <c:pt idx="80931">
                  <c:v>187.49732104283899</c:v>
                </c:pt>
                <c:pt idx="80932">
                  <c:v>187.49963779811301</c:v>
                </c:pt>
                <c:pt idx="80933">
                  <c:v>187.50195455338701</c:v>
                </c:pt>
                <c:pt idx="80934">
                  <c:v>187.50427130866001</c:v>
                </c:pt>
                <c:pt idx="80935">
                  <c:v>187.506588063934</c:v>
                </c:pt>
                <c:pt idx="80936">
                  <c:v>187.508904819207</c:v>
                </c:pt>
                <c:pt idx="80937">
                  <c:v>187.511221574481</c:v>
                </c:pt>
                <c:pt idx="80938">
                  <c:v>187.513538329754</c:v>
                </c:pt>
                <c:pt idx="80939">
                  <c:v>187.51585508502799</c:v>
                </c:pt>
                <c:pt idx="80940">
                  <c:v>187.51817184030099</c:v>
                </c:pt>
                <c:pt idx="80941">
                  <c:v>187.52048859557499</c:v>
                </c:pt>
                <c:pt idx="80942">
                  <c:v>187.52280535084799</c:v>
                </c:pt>
                <c:pt idx="80943">
                  <c:v>187.52512210612201</c:v>
                </c:pt>
                <c:pt idx="80944">
                  <c:v>187.52743886139501</c:v>
                </c:pt>
                <c:pt idx="80945">
                  <c:v>187.52975561666901</c:v>
                </c:pt>
                <c:pt idx="80946">
                  <c:v>187.532072371943</c:v>
                </c:pt>
                <c:pt idx="80947">
                  <c:v>187.534389127216</c:v>
                </c:pt>
                <c:pt idx="80948">
                  <c:v>187.53670588249</c:v>
                </c:pt>
                <c:pt idx="80949">
                  <c:v>187.539022637763</c:v>
                </c:pt>
                <c:pt idx="80950">
                  <c:v>187.54133939303699</c:v>
                </c:pt>
                <c:pt idx="80951">
                  <c:v>187.54365614830999</c:v>
                </c:pt>
                <c:pt idx="80952">
                  <c:v>187.54597290358399</c:v>
                </c:pt>
                <c:pt idx="80953">
                  <c:v>187.54828965885699</c:v>
                </c:pt>
                <c:pt idx="80954">
                  <c:v>187.55060641413101</c:v>
                </c:pt>
                <c:pt idx="80955">
                  <c:v>187.55292316940401</c:v>
                </c:pt>
                <c:pt idx="80956">
                  <c:v>187.55523992467801</c:v>
                </c:pt>
                <c:pt idx="80957">
                  <c:v>187.55755667995101</c:v>
                </c:pt>
                <c:pt idx="80958">
                  <c:v>187.559873435225</c:v>
                </c:pt>
                <c:pt idx="80959">
                  <c:v>187.562190190499</c:v>
                </c:pt>
                <c:pt idx="80960">
                  <c:v>187.564506945772</c:v>
                </c:pt>
                <c:pt idx="80961">
                  <c:v>187.56682370104599</c:v>
                </c:pt>
                <c:pt idx="80962">
                  <c:v>187.56914045631899</c:v>
                </c:pt>
                <c:pt idx="80963">
                  <c:v>187.57145721159301</c:v>
                </c:pt>
                <c:pt idx="80964">
                  <c:v>187.57377396686601</c:v>
                </c:pt>
                <c:pt idx="80965">
                  <c:v>187.57609072214001</c:v>
                </c:pt>
                <c:pt idx="80966">
                  <c:v>187.57840747741301</c:v>
                </c:pt>
                <c:pt idx="80967">
                  <c:v>187.580724232687</c:v>
                </c:pt>
                <c:pt idx="80968">
                  <c:v>187.58304098796</c:v>
                </c:pt>
                <c:pt idx="80969">
                  <c:v>187.585357743234</c:v>
                </c:pt>
                <c:pt idx="80970">
                  <c:v>187.587674498507</c:v>
                </c:pt>
                <c:pt idx="80971">
                  <c:v>187.58999125378099</c:v>
                </c:pt>
                <c:pt idx="80972">
                  <c:v>187.59230800905499</c:v>
                </c:pt>
                <c:pt idx="80973">
                  <c:v>187.59462476432799</c:v>
                </c:pt>
                <c:pt idx="80974">
                  <c:v>187.59694151960201</c:v>
                </c:pt>
                <c:pt idx="80975">
                  <c:v>187.59925827487501</c:v>
                </c:pt>
                <c:pt idx="80976">
                  <c:v>187.60157503014901</c:v>
                </c:pt>
                <c:pt idx="80977">
                  <c:v>187.60389178542201</c:v>
                </c:pt>
                <c:pt idx="80978">
                  <c:v>187.606208540696</c:v>
                </c:pt>
                <c:pt idx="80979">
                  <c:v>187.608525295969</c:v>
                </c:pt>
                <c:pt idx="80980">
                  <c:v>187.610842051243</c:v>
                </c:pt>
                <c:pt idx="80981">
                  <c:v>187.613158806516</c:v>
                </c:pt>
                <c:pt idx="80982">
                  <c:v>187.61547556178999</c:v>
                </c:pt>
                <c:pt idx="80983">
                  <c:v>187.61779231706399</c:v>
                </c:pt>
                <c:pt idx="80984">
                  <c:v>187.62010907233699</c:v>
                </c:pt>
                <c:pt idx="80985">
                  <c:v>187.62242582761101</c:v>
                </c:pt>
                <c:pt idx="80986">
                  <c:v>187.62474258288401</c:v>
                </c:pt>
                <c:pt idx="80987">
                  <c:v>187.62705933815801</c:v>
                </c:pt>
                <c:pt idx="80988">
                  <c:v>187.62937609343101</c:v>
                </c:pt>
                <c:pt idx="80989">
                  <c:v>187.631692848705</c:v>
                </c:pt>
                <c:pt idx="80990">
                  <c:v>187.634009603978</c:v>
                </c:pt>
                <c:pt idx="80991">
                  <c:v>187.636326359252</c:v>
                </c:pt>
                <c:pt idx="80992">
                  <c:v>187.638643114525</c:v>
                </c:pt>
                <c:pt idx="80993">
                  <c:v>187.64095986979899</c:v>
                </c:pt>
                <c:pt idx="80994">
                  <c:v>187.64327662507199</c:v>
                </c:pt>
                <c:pt idx="80995">
                  <c:v>187.64559338034601</c:v>
                </c:pt>
                <c:pt idx="80996">
                  <c:v>187.64791013562001</c:v>
                </c:pt>
                <c:pt idx="80997">
                  <c:v>187.65022689089301</c:v>
                </c:pt>
                <c:pt idx="80998">
                  <c:v>187.652543646167</c:v>
                </c:pt>
                <c:pt idx="80999">
                  <c:v>187.65486040144</c:v>
                </c:pt>
                <c:pt idx="81000">
                  <c:v>187.657177156714</c:v>
                </c:pt>
                <c:pt idx="81001">
                  <c:v>187.659493911987</c:v>
                </c:pt>
                <c:pt idx="81002">
                  <c:v>187.66181066726099</c:v>
                </c:pt>
                <c:pt idx="81003">
                  <c:v>187.66412742253399</c:v>
                </c:pt>
                <c:pt idx="81004">
                  <c:v>187.66644417780799</c:v>
                </c:pt>
                <c:pt idx="81005">
                  <c:v>187.66876093308099</c:v>
                </c:pt>
                <c:pt idx="81006">
                  <c:v>187.67107768835501</c:v>
                </c:pt>
                <c:pt idx="81007">
                  <c:v>187.67339444362801</c:v>
                </c:pt>
                <c:pt idx="81008">
                  <c:v>187.67571119890201</c:v>
                </c:pt>
                <c:pt idx="81009">
                  <c:v>187.678027954176</c:v>
                </c:pt>
                <c:pt idx="81010">
                  <c:v>187.680344709449</c:v>
                </c:pt>
                <c:pt idx="81011">
                  <c:v>187.682661464723</c:v>
                </c:pt>
                <c:pt idx="81012">
                  <c:v>187.684978219996</c:v>
                </c:pt>
                <c:pt idx="81013">
                  <c:v>187.68729497526999</c:v>
                </c:pt>
                <c:pt idx="81014">
                  <c:v>187.68961173054299</c:v>
                </c:pt>
                <c:pt idx="81015">
                  <c:v>187.69192848581699</c:v>
                </c:pt>
                <c:pt idx="81016">
                  <c:v>187.69424524108999</c:v>
                </c:pt>
                <c:pt idx="81017">
                  <c:v>187.69656199636401</c:v>
                </c:pt>
                <c:pt idx="81018">
                  <c:v>187.69887875163701</c:v>
                </c:pt>
                <c:pt idx="81019">
                  <c:v>187.70119550691101</c:v>
                </c:pt>
                <c:pt idx="81020">
                  <c:v>187.703512262185</c:v>
                </c:pt>
                <c:pt idx="81021">
                  <c:v>187.705829017458</c:v>
                </c:pt>
                <c:pt idx="81022">
                  <c:v>187.708145772732</c:v>
                </c:pt>
                <c:pt idx="81023">
                  <c:v>187.710462528005</c:v>
                </c:pt>
                <c:pt idx="81024">
                  <c:v>187.71277928327899</c:v>
                </c:pt>
                <c:pt idx="81025">
                  <c:v>187.71509603855199</c:v>
                </c:pt>
                <c:pt idx="81026">
                  <c:v>187.71741279382601</c:v>
                </c:pt>
                <c:pt idx="81027">
                  <c:v>187.71972954909899</c:v>
                </c:pt>
                <c:pt idx="81028">
                  <c:v>187.72204630437301</c:v>
                </c:pt>
                <c:pt idx="81029">
                  <c:v>187.72436305964601</c:v>
                </c:pt>
                <c:pt idx="81030">
                  <c:v>187.72667981492</c:v>
                </c:pt>
                <c:pt idx="81031">
                  <c:v>187.728996570193</c:v>
                </c:pt>
                <c:pt idx="81032">
                  <c:v>187.731313325467</c:v>
                </c:pt>
                <c:pt idx="81033">
                  <c:v>187.73363008074099</c:v>
                </c:pt>
                <c:pt idx="81034">
                  <c:v>187.73594683601399</c:v>
                </c:pt>
                <c:pt idx="81035">
                  <c:v>187.73826359128799</c:v>
                </c:pt>
                <c:pt idx="81036">
                  <c:v>187.74058034656099</c:v>
                </c:pt>
                <c:pt idx="81037">
                  <c:v>187.74289710183501</c:v>
                </c:pt>
                <c:pt idx="81038">
                  <c:v>187.74521385710801</c:v>
                </c:pt>
                <c:pt idx="81039">
                  <c:v>187.74753061238201</c:v>
                </c:pt>
                <c:pt idx="81040">
                  <c:v>187.74984736765501</c:v>
                </c:pt>
                <c:pt idx="81041">
                  <c:v>187.752164122929</c:v>
                </c:pt>
                <c:pt idx="81042">
                  <c:v>187.754480878202</c:v>
                </c:pt>
                <c:pt idx="81043">
                  <c:v>187.756797633476</c:v>
                </c:pt>
                <c:pt idx="81044">
                  <c:v>187.759114388749</c:v>
                </c:pt>
                <c:pt idx="81045">
                  <c:v>187.76143114402299</c:v>
                </c:pt>
                <c:pt idx="81046">
                  <c:v>187.76374789929699</c:v>
                </c:pt>
                <c:pt idx="81047">
                  <c:v>187.76606465456999</c:v>
                </c:pt>
                <c:pt idx="81048">
                  <c:v>187.76838140984401</c:v>
                </c:pt>
                <c:pt idx="81049">
                  <c:v>187.77069816511701</c:v>
                </c:pt>
                <c:pt idx="81050">
                  <c:v>187.77301492039101</c:v>
                </c:pt>
                <c:pt idx="81051">
                  <c:v>187.77533167566401</c:v>
                </c:pt>
                <c:pt idx="81052">
                  <c:v>187.777648430938</c:v>
                </c:pt>
                <c:pt idx="81053">
                  <c:v>187.779965186211</c:v>
                </c:pt>
                <c:pt idx="81054">
                  <c:v>187.782281941485</c:v>
                </c:pt>
                <c:pt idx="81055">
                  <c:v>187.784598696758</c:v>
                </c:pt>
                <c:pt idx="81056">
                  <c:v>187.78691545203199</c:v>
                </c:pt>
                <c:pt idx="81057">
                  <c:v>187.78923220730499</c:v>
                </c:pt>
                <c:pt idx="81058">
                  <c:v>187.79154896257899</c:v>
                </c:pt>
                <c:pt idx="81059">
                  <c:v>187.79386571785301</c:v>
                </c:pt>
                <c:pt idx="81060">
                  <c:v>187.79618247312601</c:v>
                </c:pt>
                <c:pt idx="81061">
                  <c:v>187.7984992284</c:v>
                </c:pt>
                <c:pt idx="81062">
                  <c:v>187.800815983673</c:v>
                </c:pt>
                <c:pt idx="81063">
                  <c:v>187.803132738947</c:v>
                </c:pt>
                <c:pt idx="81064">
                  <c:v>187.80544949422</c:v>
                </c:pt>
                <c:pt idx="81065">
                  <c:v>187.80776624949399</c:v>
                </c:pt>
                <c:pt idx="81066">
                  <c:v>187.81008300476699</c:v>
                </c:pt>
                <c:pt idx="81067">
                  <c:v>187.81239976004099</c:v>
                </c:pt>
                <c:pt idx="81068">
                  <c:v>187.81471651531399</c:v>
                </c:pt>
                <c:pt idx="81069">
                  <c:v>187.81703327058801</c:v>
                </c:pt>
                <c:pt idx="81070">
                  <c:v>187.81935002586201</c:v>
                </c:pt>
                <c:pt idx="81071">
                  <c:v>187.82166678113501</c:v>
                </c:pt>
                <c:pt idx="81072">
                  <c:v>187.823983536409</c:v>
                </c:pt>
                <c:pt idx="81073">
                  <c:v>187.826300291682</c:v>
                </c:pt>
                <c:pt idx="81074">
                  <c:v>187.828617046956</c:v>
                </c:pt>
                <c:pt idx="81075">
                  <c:v>187.830933802229</c:v>
                </c:pt>
                <c:pt idx="81076">
                  <c:v>187.83325055750299</c:v>
                </c:pt>
                <c:pt idx="81077">
                  <c:v>187.83556731277599</c:v>
                </c:pt>
                <c:pt idx="81078">
                  <c:v>187.83788406804999</c:v>
                </c:pt>
                <c:pt idx="81079">
                  <c:v>187.84020082332299</c:v>
                </c:pt>
                <c:pt idx="81080">
                  <c:v>187.84251757859701</c:v>
                </c:pt>
                <c:pt idx="81081">
                  <c:v>187.84483433387001</c:v>
                </c:pt>
                <c:pt idx="81082">
                  <c:v>187.84715108914401</c:v>
                </c:pt>
                <c:pt idx="81083">
                  <c:v>187.849467844418</c:v>
                </c:pt>
                <c:pt idx="81084">
                  <c:v>187.851784599691</c:v>
                </c:pt>
                <c:pt idx="81085">
                  <c:v>187.854101354965</c:v>
                </c:pt>
                <c:pt idx="81086">
                  <c:v>187.856418110238</c:v>
                </c:pt>
                <c:pt idx="81087">
                  <c:v>187.85873486551199</c:v>
                </c:pt>
                <c:pt idx="81088">
                  <c:v>187.86105162078499</c:v>
                </c:pt>
                <c:pt idx="81089">
                  <c:v>187.86336837605899</c:v>
                </c:pt>
                <c:pt idx="81090">
                  <c:v>187.86568513133199</c:v>
                </c:pt>
                <c:pt idx="81091">
                  <c:v>187.86800188660601</c:v>
                </c:pt>
                <c:pt idx="81092">
                  <c:v>187.87031864187901</c:v>
                </c:pt>
                <c:pt idx="81093">
                  <c:v>187.872635397153</c:v>
                </c:pt>
                <c:pt idx="81094">
                  <c:v>187.874952152426</c:v>
                </c:pt>
                <c:pt idx="81095">
                  <c:v>187.8772689077</c:v>
                </c:pt>
                <c:pt idx="81096">
                  <c:v>187.87958566297399</c:v>
                </c:pt>
                <c:pt idx="81097">
                  <c:v>187.88190241824699</c:v>
                </c:pt>
                <c:pt idx="81098">
                  <c:v>187.88421917352099</c:v>
                </c:pt>
                <c:pt idx="81099">
                  <c:v>187.88653592879399</c:v>
                </c:pt>
                <c:pt idx="81100">
                  <c:v>187.88885268406801</c:v>
                </c:pt>
                <c:pt idx="81101">
                  <c:v>187.89116943934101</c:v>
                </c:pt>
                <c:pt idx="81102">
                  <c:v>187.89348619461501</c:v>
                </c:pt>
                <c:pt idx="81103">
                  <c:v>187.89580294988801</c:v>
                </c:pt>
                <c:pt idx="81104">
                  <c:v>187.898119705162</c:v>
                </c:pt>
                <c:pt idx="81105">
                  <c:v>187.900436460435</c:v>
                </c:pt>
                <c:pt idx="81106">
                  <c:v>187.902753215709</c:v>
                </c:pt>
                <c:pt idx="81107">
                  <c:v>187.905069970982</c:v>
                </c:pt>
                <c:pt idx="81108">
                  <c:v>187.90738672625599</c:v>
                </c:pt>
                <c:pt idx="81109">
                  <c:v>187.90970348152999</c:v>
                </c:pt>
                <c:pt idx="81110">
                  <c:v>187.91202023680299</c:v>
                </c:pt>
                <c:pt idx="81111">
                  <c:v>187.91433699207701</c:v>
                </c:pt>
                <c:pt idx="81112">
                  <c:v>187.91665374735001</c:v>
                </c:pt>
                <c:pt idx="81113">
                  <c:v>187.91897050262401</c:v>
                </c:pt>
                <c:pt idx="81114">
                  <c:v>187.92128725789701</c:v>
                </c:pt>
                <c:pt idx="81115">
                  <c:v>187.923604013171</c:v>
                </c:pt>
                <c:pt idx="81116">
                  <c:v>187.925920768444</c:v>
                </c:pt>
                <c:pt idx="81117">
                  <c:v>187.928237523718</c:v>
                </c:pt>
                <c:pt idx="81118">
                  <c:v>187.930554278991</c:v>
                </c:pt>
                <c:pt idx="81119">
                  <c:v>187.93287103426499</c:v>
                </c:pt>
                <c:pt idx="81120">
                  <c:v>187.93518778953899</c:v>
                </c:pt>
                <c:pt idx="81121">
                  <c:v>187.93750454481199</c:v>
                </c:pt>
                <c:pt idx="81122">
                  <c:v>187.93982130008601</c:v>
                </c:pt>
                <c:pt idx="81123">
                  <c:v>187.94213805535901</c:v>
                </c:pt>
                <c:pt idx="81124">
                  <c:v>187.944454810633</c:v>
                </c:pt>
                <c:pt idx="81125">
                  <c:v>187.946771565906</c:v>
                </c:pt>
                <c:pt idx="81126">
                  <c:v>187.94908832118</c:v>
                </c:pt>
                <c:pt idx="81127">
                  <c:v>187.951405076453</c:v>
                </c:pt>
                <c:pt idx="81128">
                  <c:v>187.95372183172699</c:v>
                </c:pt>
                <c:pt idx="81129">
                  <c:v>187.95603858699999</c:v>
                </c:pt>
                <c:pt idx="81130">
                  <c:v>187.95835534227399</c:v>
                </c:pt>
                <c:pt idx="81131">
                  <c:v>187.96067209754699</c:v>
                </c:pt>
                <c:pt idx="81132">
                  <c:v>187.96298885282101</c:v>
                </c:pt>
                <c:pt idx="81133">
                  <c:v>187.96530560809501</c:v>
                </c:pt>
                <c:pt idx="81134">
                  <c:v>187.96762236336801</c:v>
                </c:pt>
                <c:pt idx="81135">
                  <c:v>187.969939118642</c:v>
                </c:pt>
                <c:pt idx="81136">
                  <c:v>187.972255873915</c:v>
                </c:pt>
                <c:pt idx="81137">
                  <c:v>187.974572629189</c:v>
                </c:pt>
                <c:pt idx="81138">
                  <c:v>187.976889384462</c:v>
                </c:pt>
                <c:pt idx="81139">
                  <c:v>187.97920613973599</c:v>
                </c:pt>
                <c:pt idx="81140">
                  <c:v>187.98152289500899</c:v>
                </c:pt>
                <c:pt idx="81141">
                  <c:v>187.98383965028299</c:v>
                </c:pt>
                <c:pt idx="81142">
                  <c:v>187.98615640555599</c:v>
                </c:pt>
                <c:pt idx="81143">
                  <c:v>187.98847316083001</c:v>
                </c:pt>
                <c:pt idx="81144">
                  <c:v>187.99078991610301</c:v>
                </c:pt>
                <c:pt idx="81145">
                  <c:v>187.99310667137701</c:v>
                </c:pt>
                <c:pt idx="81146">
                  <c:v>187.995423426651</c:v>
                </c:pt>
                <c:pt idx="81147">
                  <c:v>187.997740181924</c:v>
                </c:pt>
                <c:pt idx="81148">
                  <c:v>188.000056937198</c:v>
                </c:pt>
                <c:pt idx="81149">
                  <c:v>188.002373692471</c:v>
                </c:pt>
                <c:pt idx="81150">
                  <c:v>188.00469044774499</c:v>
                </c:pt>
                <c:pt idx="81151">
                  <c:v>188.00700720301799</c:v>
                </c:pt>
                <c:pt idx="81152">
                  <c:v>188.00932395829199</c:v>
                </c:pt>
                <c:pt idx="81153">
                  <c:v>188.01164071356499</c:v>
                </c:pt>
                <c:pt idx="81154">
                  <c:v>188.01395746883901</c:v>
                </c:pt>
                <c:pt idx="81155">
                  <c:v>188.01627422411201</c:v>
                </c:pt>
                <c:pt idx="81156">
                  <c:v>188.018590979386</c:v>
                </c:pt>
                <c:pt idx="81157">
                  <c:v>188.02090773466</c:v>
                </c:pt>
                <c:pt idx="81158">
                  <c:v>188.023224489933</c:v>
                </c:pt>
                <c:pt idx="81159">
                  <c:v>188.02554124520699</c:v>
                </c:pt>
                <c:pt idx="81160">
                  <c:v>188.02785800047999</c:v>
                </c:pt>
                <c:pt idx="81161">
                  <c:v>188.03017475575399</c:v>
                </c:pt>
                <c:pt idx="81162">
                  <c:v>188.03249151102699</c:v>
                </c:pt>
                <c:pt idx="81163">
                  <c:v>188.03480826630101</c:v>
                </c:pt>
                <c:pt idx="81164">
                  <c:v>188.03712502157401</c:v>
                </c:pt>
                <c:pt idx="81165">
                  <c:v>188.03944177684801</c:v>
                </c:pt>
                <c:pt idx="81166">
                  <c:v>188.04175853212101</c:v>
                </c:pt>
                <c:pt idx="81167">
                  <c:v>188.044075287395</c:v>
                </c:pt>
                <c:pt idx="81168">
                  <c:v>188.046392042668</c:v>
                </c:pt>
                <c:pt idx="81169">
                  <c:v>188.048708797942</c:v>
                </c:pt>
                <c:pt idx="81170">
                  <c:v>188.05102555321599</c:v>
                </c:pt>
                <c:pt idx="81171">
                  <c:v>188.05334230848899</c:v>
                </c:pt>
                <c:pt idx="81172">
                  <c:v>188.05565906376299</c:v>
                </c:pt>
                <c:pt idx="81173">
                  <c:v>188.05797581903599</c:v>
                </c:pt>
                <c:pt idx="81174">
                  <c:v>188.06029257431001</c:v>
                </c:pt>
                <c:pt idx="81175">
                  <c:v>188.06260932958301</c:v>
                </c:pt>
                <c:pt idx="81176">
                  <c:v>188.06492608485701</c:v>
                </c:pt>
                <c:pt idx="81177">
                  <c:v>188.06724284013001</c:v>
                </c:pt>
                <c:pt idx="81178">
                  <c:v>188.069559595404</c:v>
                </c:pt>
                <c:pt idx="81179">
                  <c:v>188.071876350677</c:v>
                </c:pt>
                <c:pt idx="81180">
                  <c:v>188.074193105951</c:v>
                </c:pt>
                <c:pt idx="81181">
                  <c:v>188.076509861224</c:v>
                </c:pt>
                <c:pt idx="81182">
                  <c:v>188.07882661649799</c:v>
                </c:pt>
                <c:pt idx="81183">
                  <c:v>188.08114337177199</c:v>
                </c:pt>
                <c:pt idx="81184">
                  <c:v>188.08346012704499</c:v>
                </c:pt>
                <c:pt idx="81185">
                  <c:v>188.08577688231901</c:v>
                </c:pt>
                <c:pt idx="81186">
                  <c:v>188.08809363759201</c:v>
                </c:pt>
                <c:pt idx="81187">
                  <c:v>188.090410392866</c:v>
                </c:pt>
                <c:pt idx="81188">
                  <c:v>188.09272714813901</c:v>
                </c:pt>
                <c:pt idx="81189">
                  <c:v>188.095043903413</c:v>
                </c:pt>
                <c:pt idx="81190">
                  <c:v>188.097360658686</c:v>
                </c:pt>
                <c:pt idx="81191">
                  <c:v>188.09967741395999</c:v>
                </c:pt>
                <c:pt idx="81192">
                  <c:v>188.101994169233</c:v>
                </c:pt>
                <c:pt idx="81193">
                  <c:v>188.10431092450699</c:v>
                </c:pt>
                <c:pt idx="81194">
                  <c:v>188.10662767977999</c:v>
                </c:pt>
                <c:pt idx="81195">
                  <c:v>188.10894443505401</c:v>
                </c:pt>
                <c:pt idx="81196">
                  <c:v>188.11126119032801</c:v>
                </c:pt>
                <c:pt idx="81197">
                  <c:v>188.11357794560101</c:v>
                </c:pt>
                <c:pt idx="81198">
                  <c:v>188.115894700875</c:v>
                </c:pt>
                <c:pt idx="81199">
                  <c:v>188.118211456148</c:v>
                </c:pt>
                <c:pt idx="81200">
                  <c:v>188.120528211422</c:v>
                </c:pt>
                <c:pt idx="81201">
                  <c:v>188.122844966695</c:v>
                </c:pt>
                <c:pt idx="81202">
                  <c:v>188.12516172196899</c:v>
                </c:pt>
                <c:pt idx="81203">
                  <c:v>188.12747847724199</c:v>
                </c:pt>
                <c:pt idx="81204">
                  <c:v>188.12979523251599</c:v>
                </c:pt>
                <c:pt idx="81205">
                  <c:v>188.13211198778899</c:v>
                </c:pt>
                <c:pt idx="81206">
                  <c:v>188.13442874306301</c:v>
                </c:pt>
                <c:pt idx="81207">
                  <c:v>188.13674549833701</c:v>
                </c:pt>
                <c:pt idx="81208">
                  <c:v>188.13906225361001</c:v>
                </c:pt>
                <c:pt idx="81209">
                  <c:v>188.141379008884</c:v>
                </c:pt>
                <c:pt idx="81210">
                  <c:v>188.143695764157</c:v>
                </c:pt>
                <c:pt idx="81211">
                  <c:v>188.146012519431</c:v>
                </c:pt>
                <c:pt idx="81212">
                  <c:v>188.148329274704</c:v>
                </c:pt>
                <c:pt idx="81213">
                  <c:v>188.15064602997799</c:v>
                </c:pt>
                <c:pt idx="81214">
                  <c:v>188.15296278525099</c:v>
                </c:pt>
                <c:pt idx="81215">
                  <c:v>188.15527954052499</c:v>
                </c:pt>
                <c:pt idx="81216">
                  <c:v>188.15759629579799</c:v>
                </c:pt>
                <c:pt idx="81217">
                  <c:v>188.15991305107201</c:v>
                </c:pt>
                <c:pt idx="81218">
                  <c:v>188.16222980634501</c:v>
                </c:pt>
                <c:pt idx="81219">
                  <c:v>188.16454656161901</c:v>
                </c:pt>
                <c:pt idx="81220">
                  <c:v>188.166863316893</c:v>
                </c:pt>
                <c:pt idx="81221">
                  <c:v>188.169180072166</c:v>
                </c:pt>
                <c:pt idx="81222">
                  <c:v>188.17149682744</c:v>
                </c:pt>
                <c:pt idx="81223">
                  <c:v>188.173813582713</c:v>
                </c:pt>
                <c:pt idx="81224">
                  <c:v>188.17613033798699</c:v>
                </c:pt>
                <c:pt idx="81225">
                  <c:v>188.17844709325999</c:v>
                </c:pt>
                <c:pt idx="81226">
                  <c:v>188.18076384853401</c:v>
                </c:pt>
                <c:pt idx="81227">
                  <c:v>188.18308060380701</c:v>
                </c:pt>
                <c:pt idx="81228">
                  <c:v>188.18539735908101</c:v>
                </c:pt>
                <c:pt idx="81229">
                  <c:v>188.18771411435401</c:v>
                </c:pt>
                <c:pt idx="81230">
                  <c:v>188.190030869628</c:v>
                </c:pt>
                <c:pt idx="81231">
                  <c:v>188.192347624901</c:v>
                </c:pt>
                <c:pt idx="81232">
                  <c:v>188.194664380175</c:v>
                </c:pt>
                <c:pt idx="81233">
                  <c:v>188.19698113544899</c:v>
                </c:pt>
                <c:pt idx="81234">
                  <c:v>188.19929789072199</c:v>
                </c:pt>
                <c:pt idx="81235">
                  <c:v>188.20161464599599</c:v>
                </c:pt>
                <c:pt idx="81236">
                  <c:v>188.20393140126899</c:v>
                </c:pt>
                <c:pt idx="81237">
                  <c:v>188.20624815654301</c:v>
                </c:pt>
                <c:pt idx="81238">
                  <c:v>188.20856491181601</c:v>
                </c:pt>
                <c:pt idx="81239">
                  <c:v>188.21088166709001</c:v>
                </c:pt>
                <c:pt idx="81240">
                  <c:v>188.21319842236301</c:v>
                </c:pt>
                <c:pt idx="81241">
                  <c:v>188.215515177637</c:v>
                </c:pt>
                <c:pt idx="81242">
                  <c:v>188.21783193291</c:v>
                </c:pt>
                <c:pt idx="81243">
                  <c:v>188.220148688184</c:v>
                </c:pt>
                <c:pt idx="81244">
                  <c:v>188.222465443457</c:v>
                </c:pt>
                <c:pt idx="81245">
                  <c:v>188.22478219873099</c:v>
                </c:pt>
                <c:pt idx="81246">
                  <c:v>188.22709895400499</c:v>
                </c:pt>
                <c:pt idx="81247">
                  <c:v>188.22941570927799</c:v>
                </c:pt>
                <c:pt idx="81248">
                  <c:v>188.23173246455201</c:v>
                </c:pt>
                <c:pt idx="81249">
                  <c:v>188.23404921982501</c:v>
                </c:pt>
                <c:pt idx="81250">
                  <c:v>188.23636597509901</c:v>
                </c:pt>
                <c:pt idx="81251">
                  <c:v>188.23868273037201</c:v>
                </c:pt>
                <c:pt idx="81252">
                  <c:v>188.240999485646</c:v>
                </c:pt>
                <c:pt idx="81253">
                  <c:v>188.243316240919</c:v>
                </c:pt>
                <c:pt idx="81254">
                  <c:v>188.245632996193</c:v>
                </c:pt>
                <c:pt idx="81255">
                  <c:v>188.247949751466</c:v>
                </c:pt>
                <c:pt idx="81256">
                  <c:v>188.25026650673999</c:v>
                </c:pt>
                <c:pt idx="81257">
                  <c:v>188.25258326201401</c:v>
                </c:pt>
                <c:pt idx="81258">
                  <c:v>188.25490001728701</c:v>
                </c:pt>
                <c:pt idx="81259">
                  <c:v>188.25721677256101</c:v>
                </c:pt>
                <c:pt idx="81260">
                  <c:v>188.25953352783401</c:v>
                </c:pt>
                <c:pt idx="81261">
                  <c:v>188.261850283108</c:v>
                </c:pt>
                <c:pt idx="81262">
                  <c:v>188.264167038381</c:v>
                </c:pt>
                <c:pt idx="81263">
                  <c:v>188.266483793655</c:v>
                </c:pt>
                <c:pt idx="81264">
                  <c:v>188.268800548928</c:v>
                </c:pt>
                <c:pt idx="81265">
                  <c:v>188.27111730420199</c:v>
                </c:pt>
                <c:pt idx="81266">
                  <c:v>188.27343405947499</c:v>
                </c:pt>
                <c:pt idx="81267">
                  <c:v>188.27575081474899</c:v>
                </c:pt>
                <c:pt idx="81268">
                  <c:v>188.27806757002199</c:v>
                </c:pt>
                <c:pt idx="81269">
                  <c:v>188.28038432529601</c:v>
                </c:pt>
                <c:pt idx="81270">
                  <c:v>188.28270108057001</c:v>
                </c:pt>
                <c:pt idx="81271">
                  <c:v>188.28501783584301</c:v>
                </c:pt>
                <c:pt idx="81272">
                  <c:v>188.287334591117</c:v>
                </c:pt>
                <c:pt idx="81273">
                  <c:v>188.28965134639</c:v>
                </c:pt>
                <c:pt idx="81274">
                  <c:v>188.291968101664</c:v>
                </c:pt>
                <c:pt idx="81275">
                  <c:v>188.294284856937</c:v>
                </c:pt>
                <c:pt idx="81276">
                  <c:v>188.29660161221099</c:v>
                </c:pt>
                <c:pt idx="81277">
                  <c:v>188.29891836748399</c:v>
                </c:pt>
                <c:pt idx="81278">
                  <c:v>188.30123512275799</c:v>
                </c:pt>
                <c:pt idx="81279">
                  <c:v>188.30355187803099</c:v>
                </c:pt>
                <c:pt idx="81280">
                  <c:v>188.30586863330501</c:v>
                </c:pt>
                <c:pt idx="81281">
                  <c:v>188.30818538857801</c:v>
                </c:pt>
                <c:pt idx="81282">
                  <c:v>188.31050214385201</c:v>
                </c:pt>
                <c:pt idx="81283">
                  <c:v>188.312818899126</c:v>
                </c:pt>
                <c:pt idx="81284">
                  <c:v>188.315135654399</c:v>
                </c:pt>
                <c:pt idx="81285">
                  <c:v>188.317452409673</c:v>
                </c:pt>
                <c:pt idx="81286">
                  <c:v>188.319769164946</c:v>
                </c:pt>
                <c:pt idx="81287">
                  <c:v>188.32208592021999</c:v>
                </c:pt>
                <c:pt idx="81288">
                  <c:v>188.32440267549299</c:v>
                </c:pt>
                <c:pt idx="81289">
                  <c:v>188.32671943076701</c:v>
                </c:pt>
                <c:pt idx="81290">
                  <c:v>188.32903618604001</c:v>
                </c:pt>
                <c:pt idx="81291">
                  <c:v>188.33135294131401</c:v>
                </c:pt>
                <c:pt idx="81292">
                  <c:v>188.33366969658701</c:v>
                </c:pt>
                <c:pt idx="81293">
                  <c:v>188.335986451861</c:v>
                </c:pt>
                <c:pt idx="81294">
                  <c:v>188.338303207135</c:v>
                </c:pt>
                <c:pt idx="81295">
                  <c:v>188.340619962408</c:v>
                </c:pt>
                <c:pt idx="81296">
                  <c:v>188.34293671768199</c:v>
                </c:pt>
                <c:pt idx="81297">
                  <c:v>188.34525347295499</c:v>
                </c:pt>
                <c:pt idx="81298">
                  <c:v>188.34757022822899</c:v>
                </c:pt>
                <c:pt idx="81299">
                  <c:v>188.34988698350199</c:v>
                </c:pt>
                <c:pt idx="81300">
                  <c:v>188.35220373877601</c:v>
                </c:pt>
                <c:pt idx="81301">
                  <c:v>188.35452049404901</c:v>
                </c:pt>
                <c:pt idx="81302">
                  <c:v>188.35683724932301</c:v>
                </c:pt>
                <c:pt idx="81303">
                  <c:v>188.35915400459601</c:v>
                </c:pt>
                <c:pt idx="81304">
                  <c:v>188.36147075987</c:v>
                </c:pt>
                <c:pt idx="81305">
                  <c:v>188.363787515143</c:v>
                </c:pt>
                <c:pt idx="81306">
                  <c:v>188.366104270417</c:v>
                </c:pt>
                <c:pt idx="81307">
                  <c:v>188.36842102569099</c:v>
                </c:pt>
                <c:pt idx="81308">
                  <c:v>188.37073778096399</c:v>
                </c:pt>
                <c:pt idx="81309">
                  <c:v>188.37305453623799</c:v>
                </c:pt>
                <c:pt idx="81310">
                  <c:v>188.37537129151099</c:v>
                </c:pt>
                <c:pt idx="81311">
                  <c:v>188.37768804678501</c:v>
                </c:pt>
                <c:pt idx="81312">
                  <c:v>188.38000480205801</c:v>
                </c:pt>
                <c:pt idx="81313">
                  <c:v>188.38232155733201</c:v>
                </c:pt>
                <c:pt idx="81314">
                  <c:v>188.38463831260501</c:v>
                </c:pt>
                <c:pt idx="81315">
                  <c:v>188.386955067879</c:v>
                </c:pt>
                <c:pt idx="81316">
                  <c:v>188.389271823152</c:v>
                </c:pt>
                <c:pt idx="81317">
                  <c:v>188.391588578426</c:v>
                </c:pt>
                <c:pt idx="81318">
                  <c:v>188.393905333699</c:v>
                </c:pt>
                <c:pt idx="81319">
                  <c:v>188.39622208897299</c:v>
                </c:pt>
                <c:pt idx="81320">
                  <c:v>188.39853884424701</c:v>
                </c:pt>
                <c:pt idx="81321">
                  <c:v>188.40085559952001</c:v>
                </c:pt>
                <c:pt idx="81322">
                  <c:v>188.40317235479401</c:v>
                </c:pt>
                <c:pt idx="81323">
                  <c:v>188.40548911006701</c:v>
                </c:pt>
                <c:pt idx="81324">
                  <c:v>188.407805865341</c:v>
                </c:pt>
                <c:pt idx="81325">
                  <c:v>188.410122620614</c:v>
                </c:pt>
                <c:pt idx="81326">
                  <c:v>188.412439375888</c:v>
                </c:pt>
                <c:pt idx="81327">
                  <c:v>188.414756131161</c:v>
                </c:pt>
                <c:pt idx="81328">
                  <c:v>188.41707288643499</c:v>
                </c:pt>
                <c:pt idx="81329">
                  <c:v>188.41938964170799</c:v>
                </c:pt>
                <c:pt idx="81330">
                  <c:v>188.42170639698199</c:v>
                </c:pt>
                <c:pt idx="81331">
                  <c:v>188.42402315225499</c:v>
                </c:pt>
                <c:pt idx="81332">
                  <c:v>188.42633990752901</c:v>
                </c:pt>
                <c:pt idx="81333">
                  <c:v>188.42865666280301</c:v>
                </c:pt>
                <c:pt idx="81334">
                  <c:v>188.43097341807601</c:v>
                </c:pt>
                <c:pt idx="81335">
                  <c:v>188.43329017335</c:v>
                </c:pt>
                <c:pt idx="81336">
                  <c:v>188.435606928623</c:v>
                </c:pt>
                <c:pt idx="81337">
                  <c:v>188.437923683897</c:v>
                </c:pt>
                <c:pt idx="81338">
                  <c:v>188.44024043917</c:v>
                </c:pt>
                <c:pt idx="81339">
                  <c:v>188.44255719444399</c:v>
                </c:pt>
                <c:pt idx="81340">
                  <c:v>188.44487394971699</c:v>
                </c:pt>
                <c:pt idx="81341">
                  <c:v>188.44719070499099</c:v>
                </c:pt>
                <c:pt idx="81342">
                  <c:v>188.44950746026399</c:v>
                </c:pt>
                <c:pt idx="81343">
                  <c:v>188.45182421553801</c:v>
                </c:pt>
                <c:pt idx="81344">
                  <c:v>188.45414097081201</c:v>
                </c:pt>
                <c:pt idx="81345">
                  <c:v>188.45645772608501</c:v>
                </c:pt>
                <c:pt idx="81346">
                  <c:v>188.458774481359</c:v>
                </c:pt>
                <c:pt idx="81347">
                  <c:v>188.461091236632</c:v>
                </c:pt>
                <c:pt idx="81348">
                  <c:v>188.463407991906</c:v>
                </c:pt>
                <c:pt idx="81349">
                  <c:v>188.465724747179</c:v>
                </c:pt>
                <c:pt idx="81350">
                  <c:v>188.46804150245299</c:v>
                </c:pt>
                <c:pt idx="81351">
                  <c:v>188.47035825772599</c:v>
                </c:pt>
                <c:pt idx="81352">
                  <c:v>188.47267501300001</c:v>
                </c:pt>
                <c:pt idx="81353">
                  <c:v>188.47499176827299</c:v>
                </c:pt>
                <c:pt idx="81354">
                  <c:v>188.47730852354701</c:v>
                </c:pt>
                <c:pt idx="81355">
                  <c:v>188.47962527882001</c:v>
                </c:pt>
                <c:pt idx="81356">
                  <c:v>188.481942034094</c:v>
                </c:pt>
                <c:pt idx="81357">
                  <c:v>188.484258789368</c:v>
                </c:pt>
                <c:pt idx="81358">
                  <c:v>188.486575544641</c:v>
                </c:pt>
                <c:pt idx="81359">
                  <c:v>188.48889229991499</c:v>
                </c:pt>
                <c:pt idx="81360">
                  <c:v>188.49120905518799</c:v>
                </c:pt>
                <c:pt idx="81361">
                  <c:v>188.49352581046199</c:v>
                </c:pt>
                <c:pt idx="81362">
                  <c:v>188.49584256573499</c:v>
                </c:pt>
                <c:pt idx="81363">
                  <c:v>188.49815932100901</c:v>
                </c:pt>
                <c:pt idx="81364">
                  <c:v>188.50047607628201</c:v>
                </c:pt>
                <c:pt idx="81365">
                  <c:v>188.50279283155601</c:v>
                </c:pt>
                <c:pt idx="81366">
                  <c:v>188.50510958682901</c:v>
                </c:pt>
                <c:pt idx="81367">
                  <c:v>188.507426342103</c:v>
                </c:pt>
                <c:pt idx="81368">
                  <c:v>188.509743097376</c:v>
                </c:pt>
                <c:pt idx="81369">
                  <c:v>188.51205985265</c:v>
                </c:pt>
                <c:pt idx="81370">
                  <c:v>188.51437660792399</c:v>
                </c:pt>
                <c:pt idx="81371">
                  <c:v>188.51669336319699</c:v>
                </c:pt>
                <c:pt idx="81372">
                  <c:v>188.51901011847099</c:v>
                </c:pt>
                <c:pt idx="81373">
                  <c:v>188.52132687374399</c:v>
                </c:pt>
                <c:pt idx="81374">
                  <c:v>188.52364362901801</c:v>
                </c:pt>
                <c:pt idx="81375">
                  <c:v>188.52596038429101</c:v>
                </c:pt>
                <c:pt idx="81376">
                  <c:v>188.52827713956501</c:v>
                </c:pt>
                <c:pt idx="81377">
                  <c:v>188.53059389483801</c:v>
                </c:pt>
                <c:pt idx="81378">
                  <c:v>188.532910650112</c:v>
                </c:pt>
                <c:pt idx="81379">
                  <c:v>188.535227405385</c:v>
                </c:pt>
                <c:pt idx="81380">
                  <c:v>188.537544160659</c:v>
                </c:pt>
                <c:pt idx="81381">
                  <c:v>188.539860915932</c:v>
                </c:pt>
                <c:pt idx="81382">
                  <c:v>188.54217767120599</c:v>
                </c:pt>
                <c:pt idx="81383">
                  <c:v>188.54449442647999</c:v>
                </c:pt>
                <c:pt idx="81384">
                  <c:v>188.54681118175299</c:v>
                </c:pt>
                <c:pt idx="81385">
                  <c:v>188.54912793702701</c:v>
                </c:pt>
                <c:pt idx="81386">
                  <c:v>188.55144469230001</c:v>
                </c:pt>
                <c:pt idx="81387">
                  <c:v>188.553761447574</c:v>
                </c:pt>
                <c:pt idx="81388">
                  <c:v>188.556078202847</c:v>
                </c:pt>
                <c:pt idx="81389">
                  <c:v>188.558394958121</c:v>
                </c:pt>
                <c:pt idx="81390">
                  <c:v>188.560711713394</c:v>
                </c:pt>
                <c:pt idx="81391">
                  <c:v>188.56302846866799</c:v>
                </c:pt>
                <c:pt idx="81392">
                  <c:v>188.56534522394099</c:v>
                </c:pt>
                <c:pt idx="81393">
                  <c:v>188.56766197921499</c:v>
                </c:pt>
                <c:pt idx="81394">
                  <c:v>188.56997873448901</c:v>
                </c:pt>
                <c:pt idx="81395">
                  <c:v>188.57229548976201</c:v>
                </c:pt>
                <c:pt idx="81396">
                  <c:v>188.57461224503601</c:v>
                </c:pt>
                <c:pt idx="81397">
                  <c:v>188.57692900030901</c:v>
                </c:pt>
                <c:pt idx="81398">
                  <c:v>188.579245755583</c:v>
                </c:pt>
                <c:pt idx="81399">
                  <c:v>188.581562510856</c:v>
                </c:pt>
                <c:pt idx="81400">
                  <c:v>188.58387926613</c:v>
                </c:pt>
                <c:pt idx="81401">
                  <c:v>188.586196021403</c:v>
                </c:pt>
                <c:pt idx="81402">
                  <c:v>188.58851277667699</c:v>
                </c:pt>
                <c:pt idx="81403">
                  <c:v>188.59082953194999</c:v>
                </c:pt>
                <c:pt idx="81404">
                  <c:v>188.59314628722399</c:v>
                </c:pt>
                <c:pt idx="81405">
                  <c:v>188.59546304249699</c:v>
                </c:pt>
                <c:pt idx="81406">
                  <c:v>188.59777979777101</c:v>
                </c:pt>
                <c:pt idx="81407">
                  <c:v>188.60009655304501</c:v>
                </c:pt>
                <c:pt idx="81408">
                  <c:v>188.60241330831801</c:v>
                </c:pt>
                <c:pt idx="81409">
                  <c:v>188.604730063592</c:v>
                </c:pt>
                <c:pt idx="81410">
                  <c:v>188.607046818865</c:v>
                </c:pt>
                <c:pt idx="81411">
                  <c:v>188.609363574139</c:v>
                </c:pt>
                <c:pt idx="81412">
                  <c:v>188.611680329412</c:v>
                </c:pt>
                <c:pt idx="81413">
                  <c:v>188.61399708468599</c:v>
                </c:pt>
                <c:pt idx="81414">
                  <c:v>188.61631383995899</c:v>
                </c:pt>
                <c:pt idx="81415">
                  <c:v>188.61863059523299</c:v>
                </c:pt>
                <c:pt idx="81416">
                  <c:v>188.62094735050599</c:v>
                </c:pt>
                <c:pt idx="81417">
                  <c:v>188.62326410578001</c:v>
                </c:pt>
                <c:pt idx="81418">
                  <c:v>188.62558086105301</c:v>
                </c:pt>
                <c:pt idx="81419">
                  <c:v>188.627897616327</c:v>
                </c:pt>
                <c:pt idx="81420">
                  <c:v>188.630214371601</c:v>
                </c:pt>
                <c:pt idx="81421">
                  <c:v>188.632531126874</c:v>
                </c:pt>
                <c:pt idx="81422">
                  <c:v>188.63484788214799</c:v>
                </c:pt>
                <c:pt idx="81423">
                  <c:v>188.63716463742099</c:v>
                </c:pt>
                <c:pt idx="81424">
                  <c:v>188.63948139269499</c:v>
                </c:pt>
                <c:pt idx="81425">
                  <c:v>188.64179814796799</c:v>
                </c:pt>
                <c:pt idx="81426">
                  <c:v>188.64411490324201</c:v>
                </c:pt>
                <c:pt idx="81427">
                  <c:v>188.64643165851501</c:v>
                </c:pt>
                <c:pt idx="81428">
                  <c:v>188.64874841378901</c:v>
                </c:pt>
                <c:pt idx="81429">
                  <c:v>188.65106516906201</c:v>
                </c:pt>
                <c:pt idx="81430">
                  <c:v>188.653381924336</c:v>
                </c:pt>
                <c:pt idx="81431">
                  <c:v>188.65569867961</c:v>
                </c:pt>
                <c:pt idx="81432">
                  <c:v>188.658015434883</c:v>
                </c:pt>
                <c:pt idx="81433">
                  <c:v>188.66033219015699</c:v>
                </c:pt>
                <c:pt idx="81434">
                  <c:v>188.66264894542999</c:v>
                </c:pt>
                <c:pt idx="81435">
                  <c:v>188.66496570070399</c:v>
                </c:pt>
                <c:pt idx="81436">
                  <c:v>188.66728245597699</c:v>
                </c:pt>
                <c:pt idx="81437">
                  <c:v>188.66959921125101</c:v>
                </c:pt>
                <c:pt idx="81438">
                  <c:v>188.67191596652401</c:v>
                </c:pt>
                <c:pt idx="81439">
                  <c:v>188.67423272179801</c:v>
                </c:pt>
                <c:pt idx="81440">
                  <c:v>188.67654947707101</c:v>
                </c:pt>
                <c:pt idx="81441">
                  <c:v>188.678866232345</c:v>
                </c:pt>
                <c:pt idx="81442">
                  <c:v>188.681182987618</c:v>
                </c:pt>
                <c:pt idx="81443">
                  <c:v>188.683499742892</c:v>
                </c:pt>
                <c:pt idx="81444">
                  <c:v>188.68581649816599</c:v>
                </c:pt>
                <c:pt idx="81445">
                  <c:v>188.68813325343899</c:v>
                </c:pt>
                <c:pt idx="81446">
                  <c:v>188.69045000871299</c:v>
                </c:pt>
                <c:pt idx="81447">
                  <c:v>188.69276676398599</c:v>
                </c:pt>
                <c:pt idx="81448">
                  <c:v>188.69508351926001</c:v>
                </c:pt>
                <c:pt idx="81449">
                  <c:v>188.69740027453301</c:v>
                </c:pt>
                <c:pt idx="81450">
                  <c:v>188.699717029807</c:v>
                </c:pt>
                <c:pt idx="81451">
                  <c:v>188.70203378508</c:v>
                </c:pt>
                <c:pt idx="81452">
                  <c:v>188.704350540354</c:v>
                </c:pt>
                <c:pt idx="81453">
                  <c:v>188.706667295627</c:v>
                </c:pt>
                <c:pt idx="81454">
                  <c:v>188.70898405090099</c:v>
                </c:pt>
                <c:pt idx="81455">
                  <c:v>188.71130080617399</c:v>
                </c:pt>
                <c:pt idx="81456">
                  <c:v>188.71361756144799</c:v>
                </c:pt>
                <c:pt idx="81457">
                  <c:v>188.71593431672201</c:v>
                </c:pt>
                <c:pt idx="81458">
                  <c:v>188.71825107199501</c:v>
                </c:pt>
                <c:pt idx="81459">
                  <c:v>188.72056782726901</c:v>
                </c:pt>
                <c:pt idx="81460">
                  <c:v>188.72288458254201</c:v>
                </c:pt>
                <c:pt idx="81461">
                  <c:v>188.725201337816</c:v>
                </c:pt>
                <c:pt idx="81462">
                  <c:v>188.727518093089</c:v>
                </c:pt>
                <c:pt idx="81463">
                  <c:v>188.729834848363</c:v>
                </c:pt>
                <c:pt idx="81464">
                  <c:v>188.732151603636</c:v>
                </c:pt>
                <c:pt idx="81465">
                  <c:v>188.73446835890999</c:v>
                </c:pt>
                <c:pt idx="81466">
                  <c:v>188.73678511418299</c:v>
                </c:pt>
                <c:pt idx="81467">
                  <c:v>188.73910186945699</c:v>
                </c:pt>
                <c:pt idx="81468">
                  <c:v>188.74141862472999</c:v>
                </c:pt>
                <c:pt idx="81469">
                  <c:v>188.74373538000401</c:v>
                </c:pt>
                <c:pt idx="81470">
                  <c:v>188.74605213527801</c:v>
                </c:pt>
                <c:pt idx="81471">
                  <c:v>188.74836889055101</c:v>
                </c:pt>
                <c:pt idx="81472">
                  <c:v>188.750685645825</c:v>
                </c:pt>
                <c:pt idx="81473">
                  <c:v>188.753002401098</c:v>
                </c:pt>
                <c:pt idx="81474">
                  <c:v>188.755319156372</c:v>
                </c:pt>
                <c:pt idx="81475">
                  <c:v>188.757635911645</c:v>
                </c:pt>
                <c:pt idx="81476">
                  <c:v>188.75995266691899</c:v>
                </c:pt>
                <c:pt idx="81477">
                  <c:v>188.76226942219199</c:v>
                </c:pt>
                <c:pt idx="81478">
                  <c:v>188.76458617746599</c:v>
                </c:pt>
                <c:pt idx="81479">
                  <c:v>188.76690293273899</c:v>
                </c:pt>
                <c:pt idx="81480">
                  <c:v>188.76921968801301</c:v>
                </c:pt>
                <c:pt idx="81481">
                  <c:v>188.771536443287</c:v>
                </c:pt>
                <c:pt idx="81482">
                  <c:v>188.77385319856</c:v>
                </c:pt>
                <c:pt idx="81483">
                  <c:v>188.776169953834</c:v>
                </c:pt>
                <c:pt idx="81484">
                  <c:v>188.778486709107</c:v>
                </c:pt>
                <c:pt idx="81485">
                  <c:v>188.78080346438099</c:v>
                </c:pt>
                <c:pt idx="81486">
                  <c:v>188.78312021965399</c:v>
                </c:pt>
                <c:pt idx="81487">
                  <c:v>188.78543697492799</c:v>
                </c:pt>
                <c:pt idx="81488">
                  <c:v>188.78775373020099</c:v>
                </c:pt>
                <c:pt idx="81489">
                  <c:v>188.79007048547501</c:v>
                </c:pt>
                <c:pt idx="81490">
                  <c:v>188.79238724074801</c:v>
                </c:pt>
                <c:pt idx="81491">
                  <c:v>188.79470399602201</c:v>
                </c:pt>
                <c:pt idx="81492">
                  <c:v>188.79702075129501</c:v>
                </c:pt>
                <c:pt idx="81493">
                  <c:v>188.799337506569</c:v>
                </c:pt>
                <c:pt idx="81494">
                  <c:v>188.801654261843</c:v>
                </c:pt>
                <c:pt idx="81495">
                  <c:v>188.803971017116</c:v>
                </c:pt>
                <c:pt idx="81496">
                  <c:v>188.80628777238999</c:v>
                </c:pt>
                <c:pt idx="81497">
                  <c:v>188.80860452766299</c:v>
                </c:pt>
                <c:pt idx="81498">
                  <c:v>188.81092128293699</c:v>
                </c:pt>
                <c:pt idx="81499">
                  <c:v>188.81323803820999</c:v>
                </c:pt>
                <c:pt idx="81500">
                  <c:v>188.81555479348401</c:v>
                </c:pt>
                <c:pt idx="81501">
                  <c:v>188.81787154875701</c:v>
                </c:pt>
                <c:pt idx="81502">
                  <c:v>188.82018830403101</c:v>
                </c:pt>
                <c:pt idx="81503">
                  <c:v>188.82250505930401</c:v>
                </c:pt>
                <c:pt idx="81504">
                  <c:v>188.824821814578</c:v>
                </c:pt>
                <c:pt idx="81505">
                  <c:v>188.827138569851</c:v>
                </c:pt>
                <c:pt idx="81506">
                  <c:v>188.829455325125</c:v>
                </c:pt>
                <c:pt idx="81507">
                  <c:v>188.83177208039899</c:v>
                </c:pt>
                <c:pt idx="81508">
                  <c:v>188.83408883567199</c:v>
                </c:pt>
                <c:pt idx="81509">
                  <c:v>188.83640559094599</c:v>
                </c:pt>
                <c:pt idx="81510">
                  <c:v>188.83872234621899</c:v>
                </c:pt>
                <c:pt idx="81511">
                  <c:v>188.84103910149301</c:v>
                </c:pt>
                <c:pt idx="81512">
                  <c:v>188.84335585676601</c:v>
                </c:pt>
                <c:pt idx="81513">
                  <c:v>188.84567261204</c:v>
                </c:pt>
                <c:pt idx="81514">
                  <c:v>188.84798936731301</c:v>
                </c:pt>
                <c:pt idx="81515">
                  <c:v>188.850306122587</c:v>
                </c:pt>
                <c:pt idx="81516">
                  <c:v>188.85262287786</c:v>
                </c:pt>
                <c:pt idx="81517">
                  <c:v>188.85493963313399</c:v>
                </c:pt>
                <c:pt idx="81518">
                  <c:v>188.857256388407</c:v>
                </c:pt>
                <c:pt idx="81519">
                  <c:v>188.85957314368099</c:v>
                </c:pt>
                <c:pt idx="81520">
                  <c:v>188.86188989895501</c:v>
                </c:pt>
                <c:pt idx="81521">
                  <c:v>188.86420665422801</c:v>
                </c:pt>
                <c:pt idx="81522">
                  <c:v>188.86652340950201</c:v>
                </c:pt>
                <c:pt idx="81523">
                  <c:v>188.86884016477501</c:v>
                </c:pt>
                <c:pt idx="81524">
                  <c:v>188.871156920049</c:v>
                </c:pt>
                <c:pt idx="81525">
                  <c:v>188.873473675322</c:v>
                </c:pt>
                <c:pt idx="81526">
                  <c:v>188.875790430596</c:v>
                </c:pt>
                <c:pt idx="81527">
                  <c:v>188.878107185869</c:v>
                </c:pt>
                <c:pt idx="81528">
                  <c:v>188.88042394114299</c:v>
                </c:pt>
                <c:pt idx="81529">
                  <c:v>188.88274069641599</c:v>
                </c:pt>
                <c:pt idx="81530">
                  <c:v>188.88505745168999</c:v>
                </c:pt>
                <c:pt idx="81531">
                  <c:v>188.88737420696401</c:v>
                </c:pt>
                <c:pt idx="81532">
                  <c:v>188.88969096223701</c:v>
                </c:pt>
                <c:pt idx="81533">
                  <c:v>188.89200771751101</c:v>
                </c:pt>
                <c:pt idx="81534">
                  <c:v>188.89432447278401</c:v>
                </c:pt>
                <c:pt idx="81535">
                  <c:v>188.896641228058</c:v>
                </c:pt>
                <c:pt idx="81536">
                  <c:v>188.898957983331</c:v>
                </c:pt>
                <c:pt idx="81537">
                  <c:v>188.901274738605</c:v>
                </c:pt>
                <c:pt idx="81538">
                  <c:v>188.903591493878</c:v>
                </c:pt>
                <c:pt idx="81539">
                  <c:v>188.90590824915199</c:v>
                </c:pt>
                <c:pt idx="81540">
                  <c:v>188.90822500442499</c:v>
                </c:pt>
                <c:pt idx="81541">
                  <c:v>188.91054175969899</c:v>
                </c:pt>
                <c:pt idx="81542">
                  <c:v>188.91285851497199</c:v>
                </c:pt>
                <c:pt idx="81543">
                  <c:v>188.91517527024601</c:v>
                </c:pt>
                <c:pt idx="81544">
                  <c:v>188.91749202552</c:v>
                </c:pt>
                <c:pt idx="81545">
                  <c:v>188.91980878079301</c:v>
                </c:pt>
                <c:pt idx="81546">
                  <c:v>188.922125536067</c:v>
                </c:pt>
                <c:pt idx="81547">
                  <c:v>188.92444229134</c:v>
                </c:pt>
                <c:pt idx="81548">
                  <c:v>188.92675904661399</c:v>
                </c:pt>
                <c:pt idx="81549">
                  <c:v>188.929075801887</c:v>
                </c:pt>
                <c:pt idx="81550">
                  <c:v>188.93139255716099</c:v>
                </c:pt>
                <c:pt idx="81551">
                  <c:v>188.93370931243399</c:v>
                </c:pt>
                <c:pt idx="81552">
                  <c:v>188.93602606770801</c:v>
                </c:pt>
                <c:pt idx="81553">
                  <c:v>188.93834282298101</c:v>
                </c:pt>
                <c:pt idx="81554">
                  <c:v>188.94065957825501</c:v>
                </c:pt>
                <c:pt idx="81555">
                  <c:v>188.94297633352801</c:v>
                </c:pt>
                <c:pt idx="81556">
                  <c:v>188.945293088802</c:v>
                </c:pt>
                <c:pt idx="81557">
                  <c:v>188.947609844076</c:v>
                </c:pt>
                <c:pt idx="81558">
                  <c:v>188.949926599349</c:v>
                </c:pt>
                <c:pt idx="81559">
                  <c:v>188.95224335462299</c:v>
                </c:pt>
                <c:pt idx="81560">
                  <c:v>188.95456010989599</c:v>
                </c:pt>
                <c:pt idx="81561">
                  <c:v>188.95687686516999</c:v>
                </c:pt>
                <c:pt idx="81562">
                  <c:v>188.95919362044299</c:v>
                </c:pt>
                <c:pt idx="81563">
                  <c:v>188.96151037571701</c:v>
                </c:pt>
                <c:pt idx="81564">
                  <c:v>188.96382713099001</c:v>
                </c:pt>
                <c:pt idx="81565">
                  <c:v>188.96614388626401</c:v>
                </c:pt>
                <c:pt idx="81566">
                  <c:v>188.96846064153701</c:v>
                </c:pt>
                <c:pt idx="81567">
                  <c:v>188.970777396811</c:v>
                </c:pt>
                <c:pt idx="81568">
                  <c:v>188.973094152084</c:v>
                </c:pt>
                <c:pt idx="81569">
                  <c:v>188.975410907358</c:v>
                </c:pt>
                <c:pt idx="81570">
                  <c:v>188.97772766263199</c:v>
                </c:pt>
                <c:pt idx="81571">
                  <c:v>188.98004441790499</c:v>
                </c:pt>
                <c:pt idx="81572">
                  <c:v>188.98236117317899</c:v>
                </c:pt>
                <c:pt idx="81573">
                  <c:v>188.98467792845199</c:v>
                </c:pt>
                <c:pt idx="81574">
                  <c:v>188.98699468372601</c:v>
                </c:pt>
                <c:pt idx="81575">
                  <c:v>188.98931143899901</c:v>
                </c:pt>
                <c:pt idx="81576">
                  <c:v>188.99162819427301</c:v>
                </c:pt>
                <c:pt idx="81577">
                  <c:v>188.99394494954601</c:v>
                </c:pt>
                <c:pt idx="81578">
                  <c:v>188.99626170482</c:v>
                </c:pt>
                <c:pt idx="81579">
                  <c:v>188.998578460093</c:v>
                </c:pt>
                <c:pt idx="81580">
                  <c:v>189.000895215367</c:v>
                </c:pt>
                <c:pt idx="81581">
                  <c:v>189.00321197064099</c:v>
                </c:pt>
                <c:pt idx="81582">
                  <c:v>189.00552872591399</c:v>
                </c:pt>
                <c:pt idx="81583">
                  <c:v>189.00784548118801</c:v>
                </c:pt>
                <c:pt idx="81584">
                  <c:v>189.01016223646101</c:v>
                </c:pt>
                <c:pt idx="81585">
                  <c:v>189.01247899173501</c:v>
                </c:pt>
                <c:pt idx="81586">
                  <c:v>189.01479574700801</c:v>
                </c:pt>
                <c:pt idx="81587">
                  <c:v>189.017112502282</c:v>
                </c:pt>
                <c:pt idx="81588">
                  <c:v>189.019429257555</c:v>
                </c:pt>
                <c:pt idx="81589">
                  <c:v>189.021746012829</c:v>
                </c:pt>
                <c:pt idx="81590">
                  <c:v>189.024062768102</c:v>
                </c:pt>
                <c:pt idx="81591">
                  <c:v>189.02637952337599</c:v>
                </c:pt>
                <c:pt idx="81592">
                  <c:v>189.02869627864899</c:v>
                </c:pt>
                <c:pt idx="81593">
                  <c:v>189.03101303392299</c:v>
                </c:pt>
                <c:pt idx="81594">
                  <c:v>189.03332978919701</c:v>
                </c:pt>
                <c:pt idx="81595">
                  <c:v>189.03564654447001</c:v>
                </c:pt>
                <c:pt idx="81596">
                  <c:v>189.03796329974401</c:v>
                </c:pt>
                <c:pt idx="81597">
                  <c:v>189.04028005501701</c:v>
                </c:pt>
                <c:pt idx="81598">
                  <c:v>189.042596810291</c:v>
                </c:pt>
                <c:pt idx="81599">
                  <c:v>189.044913565564</c:v>
                </c:pt>
                <c:pt idx="81600">
                  <c:v>189.047230320838</c:v>
                </c:pt>
                <c:pt idx="81601">
                  <c:v>189.049547076111</c:v>
                </c:pt>
                <c:pt idx="81602">
                  <c:v>189.05186383138499</c:v>
                </c:pt>
                <c:pt idx="81603">
                  <c:v>189.05418058665799</c:v>
                </c:pt>
                <c:pt idx="81604">
                  <c:v>189.05649734193199</c:v>
                </c:pt>
                <c:pt idx="81605">
                  <c:v>189.05881409720499</c:v>
                </c:pt>
                <c:pt idx="81606">
                  <c:v>189.06113085247901</c:v>
                </c:pt>
                <c:pt idx="81607">
                  <c:v>189.06344760775301</c:v>
                </c:pt>
                <c:pt idx="81608">
                  <c:v>189.06576436302601</c:v>
                </c:pt>
                <c:pt idx="81609">
                  <c:v>189.0680811183</c:v>
                </c:pt>
                <c:pt idx="81610">
                  <c:v>189.070397873573</c:v>
                </c:pt>
                <c:pt idx="81611">
                  <c:v>189.072714628847</c:v>
                </c:pt>
                <c:pt idx="81612">
                  <c:v>189.07503138412</c:v>
                </c:pt>
                <c:pt idx="81613">
                  <c:v>189.07734813939399</c:v>
                </c:pt>
                <c:pt idx="81614">
                  <c:v>189.07966489466699</c:v>
                </c:pt>
                <c:pt idx="81615">
                  <c:v>189.08198164994101</c:v>
                </c:pt>
                <c:pt idx="81616">
                  <c:v>189.08429840521401</c:v>
                </c:pt>
                <c:pt idx="81617">
                  <c:v>189.08661516048801</c:v>
                </c:pt>
                <c:pt idx="81618">
                  <c:v>189.088931915762</c:v>
                </c:pt>
                <c:pt idx="81619">
                  <c:v>189.091248671035</c:v>
                </c:pt>
                <c:pt idx="81620">
                  <c:v>189.093565426309</c:v>
                </c:pt>
                <c:pt idx="81621">
                  <c:v>189.095882181582</c:v>
                </c:pt>
                <c:pt idx="81622">
                  <c:v>189.09819893685599</c:v>
                </c:pt>
                <c:pt idx="81623">
                  <c:v>189.10051569212899</c:v>
                </c:pt>
                <c:pt idx="81624">
                  <c:v>189.10283244740299</c:v>
                </c:pt>
                <c:pt idx="81625">
                  <c:v>189.10514920267599</c:v>
                </c:pt>
                <c:pt idx="81626">
                  <c:v>189.10746595795001</c:v>
                </c:pt>
                <c:pt idx="81627">
                  <c:v>189.10978271322301</c:v>
                </c:pt>
                <c:pt idx="81628">
                  <c:v>189.11209946849701</c:v>
                </c:pt>
                <c:pt idx="81629">
                  <c:v>189.11441622377001</c:v>
                </c:pt>
                <c:pt idx="81630">
                  <c:v>189.116732979044</c:v>
                </c:pt>
                <c:pt idx="81631">
                  <c:v>189.119049734318</c:v>
                </c:pt>
                <c:pt idx="81632">
                  <c:v>189.121366489591</c:v>
                </c:pt>
                <c:pt idx="81633">
                  <c:v>189.12368324486499</c:v>
                </c:pt>
                <c:pt idx="81634">
                  <c:v>189.12600000013799</c:v>
                </c:pt>
                <c:pt idx="81635">
                  <c:v>189.12831675541199</c:v>
                </c:pt>
                <c:pt idx="81636">
                  <c:v>189.13063351068499</c:v>
                </c:pt>
                <c:pt idx="81637">
                  <c:v>189.13295026595901</c:v>
                </c:pt>
                <c:pt idx="81638">
                  <c:v>189.13526702123201</c:v>
                </c:pt>
                <c:pt idx="81639">
                  <c:v>189.13758377650601</c:v>
                </c:pt>
                <c:pt idx="81640">
                  <c:v>189.13990053177901</c:v>
                </c:pt>
                <c:pt idx="81641">
                  <c:v>189.142217287053</c:v>
                </c:pt>
                <c:pt idx="81642">
                  <c:v>189.144534042326</c:v>
                </c:pt>
                <c:pt idx="81643">
                  <c:v>189.1468507976</c:v>
                </c:pt>
                <c:pt idx="81644">
                  <c:v>189.14916755287399</c:v>
                </c:pt>
                <c:pt idx="81645">
                  <c:v>189.15148430814699</c:v>
                </c:pt>
                <c:pt idx="81646">
                  <c:v>189.15380106342101</c:v>
                </c:pt>
                <c:pt idx="81647">
                  <c:v>189.15611781869401</c:v>
                </c:pt>
                <c:pt idx="81648">
                  <c:v>189.15843457396801</c:v>
                </c:pt>
                <c:pt idx="81649">
                  <c:v>189.16075132924101</c:v>
                </c:pt>
                <c:pt idx="81650">
                  <c:v>189.163068084515</c:v>
                </c:pt>
                <c:pt idx="81651">
                  <c:v>189.165384839788</c:v>
                </c:pt>
                <c:pt idx="81652">
                  <c:v>189.167701595062</c:v>
                </c:pt>
                <c:pt idx="81653">
                  <c:v>189.170018350335</c:v>
                </c:pt>
                <c:pt idx="81654">
                  <c:v>189.17233510560899</c:v>
                </c:pt>
                <c:pt idx="81655">
                  <c:v>189.17465186088199</c:v>
                </c:pt>
                <c:pt idx="81656">
                  <c:v>189.17696861615599</c:v>
                </c:pt>
                <c:pt idx="81657">
                  <c:v>189.17928537143001</c:v>
                </c:pt>
                <c:pt idx="81658">
                  <c:v>189.18160212670301</c:v>
                </c:pt>
                <c:pt idx="81659">
                  <c:v>189.18391888197701</c:v>
                </c:pt>
                <c:pt idx="81660">
                  <c:v>189.18623563725001</c:v>
                </c:pt>
                <c:pt idx="81661">
                  <c:v>189.188552392524</c:v>
                </c:pt>
                <c:pt idx="81662">
                  <c:v>189.190869147797</c:v>
                </c:pt>
                <c:pt idx="81663">
                  <c:v>189.193185903071</c:v>
                </c:pt>
                <c:pt idx="81664">
                  <c:v>189.195502658344</c:v>
                </c:pt>
                <c:pt idx="81665">
                  <c:v>189.19781941361799</c:v>
                </c:pt>
                <c:pt idx="81666">
                  <c:v>189.20013616889099</c:v>
                </c:pt>
                <c:pt idx="81667">
                  <c:v>189.20245292416499</c:v>
                </c:pt>
                <c:pt idx="81668">
                  <c:v>189.20476967943901</c:v>
                </c:pt>
                <c:pt idx="81669">
                  <c:v>189.20708643471201</c:v>
                </c:pt>
                <c:pt idx="81670">
                  <c:v>189.20940318998601</c:v>
                </c:pt>
                <c:pt idx="81671">
                  <c:v>189.21171994525901</c:v>
                </c:pt>
                <c:pt idx="81672">
                  <c:v>189.214036700533</c:v>
                </c:pt>
                <c:pt idx="81673">
                  <c:v>189.216353455806</c:v>
                </c:pt>
                <c:pt idx="81674">
                  <c:v>189.21867021108</c:v>
                </c:pt>
                <c:pt idx="81675">
                  <c:v>189.220986966353</c:v>
                </c:pt>
                <c:pt idx="81676">
                  <c:v>189.22330372162699</c:v>
                </c:pt>
                <c:pt idx="81677">
                  <c:v>189.22562047689999</c:v>
                </c:pt>
                <c:pt idx="81678">
                  <c:v>189.22793723217401</c:v>
                </c:pt>
                <c:pt idx="81679">
                  <c:v>189.23025398744701</c:v>
                </c:pt>
                <c:pt idx="81680">
                  <c:v>189.23257074272101</c:v>
                </c:pt>
                <c:pt idx="81681">
                  <c:v>189.234887497995</c:v>
                </c:pt>
                <c:pt idx="81682">
                  <c:v>189.237204253268</c:v>
                </c:pt>
                <c:pt idx="81683">
                  <c:v>189.239521008542</c:v>
                </c:pt>
                <c:pt idx="81684">
                  <c:v>189.241837763815</c:v>
                </c:pt>
                <c:pt idx="81685">
                  <c:v>189.24415451908899</c:v>
                </c:pt>
                <c:pt idx="81686">
                  <c:v>189.24647127436199</c:v>
                </c:pt>
                <c:pt idx="81687">
                  <c:v>189.24878802963599</c:v>
                </c:pt>
                <c:pt idx="81688">
                  <c:v>189.25110478490899</c:v>
                </c:pt>
                <c:pt idx="81689">
                  <c:v>189.25342154018301</c:v>
                </c:pt>
                <c:pt idx="81690">
                  <c:v>189.25573829545601</c:v>
                </c:pt>
                <c:pt idx="81691">
                  <c:v>189.25805505073001</c:v>
                </c:pt>
                <c:pt idx="81692">
                  <c:v>189.26037180600301</c:v>
                </c:pt>
                <c:pt idx="81693">
                  <c:v>189.262688561277</c:v>
                </c:pt>
                <c:pt idx="81694">
                  <c:v>189.265005316551</c:v>
                </c:pt>
                <c:pt idx="81695">
                  <c:v>189.267322071824</c:v>
                </c:pt>
                <c:pt idx="81696">
                  <c:v>189.26963882709799</c:v>
                </c:pt>
                <c:pt idx="81697">
                  <c:v>189.27195558237099</c:v>
                </c:pt>
                <c:pt idx="81698">
                  <c:v>189.27427233764499</c:v>
                </c:pt>
                <c:pt idx="81699">
                  <c:v>189.27658909291799</c:v>
                </c:pt>
                <c:pt idx="81700">
                  <c:v>189.27890584819201</c:v>
                </c:pt>
                <c:pt idx="81701">
                  <c:v>189.28122260346501</c:v>
                </c:pt>
                <c:pt idx="81702">
                  <c:v>189.28353935873901</c:v>
                </c:pt>
                <c:pt idx="81703">
                  <c:v>189.28585611401201</c:v>
                </c:pt>
                <c:pt idx="81704">
                  <c:v>189.288172869286</c:v>
                </c:pt>
                <c:pt idx="81705">
                  <c:v>189.290489624559</c:v>
                </c:pt>
                <c:pt idx="81706">
                  <c:v>189.292806379833</c:v>
                </c:pt>
                <c:pt idx="81707">
                  <c:v>189.29512313510699</c:v>
                </c:pt>
                <c:pt idx="81708">
                  <c:v>189.29743989037999</c:v>
                </c:pt>
                <c:pt idx="81709">
                  <c:v>189.29975664565401</c:v>
                </c:pt>
                <c:pt idx="81710">
                  <c:v>189.30207340092699</c:v>
                </c:pt>
                <c:pt idx="81711">
                  <c:v>189.30439015620101</c:v>
                </c:pt>
                <c:pt idx="81712">
                  <c:v>189.30670691147401</c:v>
                </c:pt>
                <c:pt idx="81713">
                  <c:v>189.309023666748</c:v>
                </c:pt>
                <c:pt idx="81714">
                  <c:v>189.311340422021</c:v>
                </c:pt>
                <c:pt idx="81715">
                  <c:v>189.313657177295</c:v>
                </c:pt>
                <c:pt idx="81716">
                  <c:v>189.315973932568</c:v>
                </c:pt>
                <c:pt idx="81717">
                  <c:v>189.31829068784199</c:v>
                </c:pt>
                <c:pt idx="81718">
                  <c:v>189.32060744311599</c:v>
                </c:pt>
                <c:pt idx="81719">
                  <c:v>189.32292419838899</c:v>
                </c:pt>
                <c:pt idx="81720">
                  <c:v>189.32524095366301</c:v>
                </c:pt>
                <c:pt idx="81721">
                  <c:v>189.32755770893601</c:v>
                </c:pt>
                <c:pt idx="81722">
                  <c:v>189.32987446421001</c:v>
                </c:pt>
                <c:pt idx="81723">
                  <c:v>189.33219121948301</c:v>
                </c:pt>
                <c:pt idx="81724">
                  <c:v>189.334507974757</c:v>
                </c:pt>
                <c:pt idx="81725">
                  <c:v>189.33682473003</c:v>
                </c:pt>
                <c:pt idx="81726">
                  <c:v>189.339141485304</c:v>
                </c:pt>
                <c:pt idx="81727">
                  <c:v>189.341458240577</c:v>
                </c:pt>
                <c:pt idx="81728">
                  <c:v>189.34377499585099</c:v>
                </c:pt>
                <c:pt idx="81729">
                  <c:v>189.34609175112399</c:v>
                </c:pt>
                <c:pt idx="81730">
                  <c:v>189.34840850639799</c:v>
                </c:pt>
                <c:pt idx="81731">
                  <c:v>189.35072526167201</c:v>
                </c:pt>
                <c:pt idx="81732">
                  <c:v>189.35304201694501</c:v>
                </c:pt>
                <c:pt idx="81733">
                  <c:v>189.35535877221901</c:v>
                </c:pt>
                <c:pt idx="81734">
                  <c:v>189.35767552749201</c:v>
                </c:pt>
                <c:pt idx="81735">
                  <c:v>189.359992282766</c:v>
                </c:pt>
                <c:pt idx="81736">
                  <c:v>189.362309038039</c:v>
                </c:pt>
                <c:pt idx="81737">
                  <c:v>189.364625793313</c:v>
                </c:pt>
                <c:pt idx="81738">
                  <c:v>189.366942548586</c:v>
                </c:pt>
                <c:pt idx="81739">
                  <c:v>189.36925930385999</c:v>
                </c:pt>
                <c:pt idx="81740">
                  <c:v>189.37157605913299</c:v>
                </c:pt>
                <c:pt idx="81741">
                  <c:v>189.37389281440699</c:v>
                </c:pt>
                <c:pt idx="81742">
                  <c:v>189.37620956967999</c:v>
                </c:pt>
                <c:pt idx="81743">
                  <c:v>189.37852632495401</c:v>
                </c:pt>
                <c:pt idx="81744">
                  <c:v>189.380843080228</c:v>
                </c:pt>
                <c:pt idx="81745">
                  <c:v>189.383159835501</c:v>
                </c:pt>
                <c:pt idx="81746">
                  <c:v>189.385476590775</c:v>
                </c:pt>
                <c:pt idx="81747">
                  <c:v>189.387793346048</c:v>
                </c:pt>
                <c:pt idx="81748">
                  <c:v>189.39011010132199</c:v>
                </c:pt>
                <c:pt idx="81749">
                  <c:v>189.39242685659499</c:v>
                </c:pt>
                <c:pt idx="81750">
                  <c:v>189.39474361186899</c:v>
                </c:pt>
                <c:pt idx="81751">
                  <c:v>189.39706036714199</c:v>
                </c:pt>
                <c:pt idx="81752">
                  <c:v>189.39937712241601</c:v>
                </c:pt>
                <c:pt idx="81753">
                  <c:v>189.40169387768901</c:v>
                </c:pt>
                <c:pt idx="81754">
                  <c:v>189.40401063296301</c:v>
                </c:pt>
                <c:pt idx="81755">
                  <c:v>189.406327388237</c:v>
                </c:pt>
                <c:pt idx="81756">
                  <c:v>189.40864414351</c:v>
                </c:pt>
                <c:pt idx="81757">
                  <c:v>189.410960898784</c:v>
                </c:pt>
                <c:pt idx="81758">
                  <c:v>189.413277654057</c:v>
                </c:pt>
                <c:pt idx="81759">
                  <c:v>189.41559440933099</c:v>
                </c:pt>
                <c:pt idx="81760">
                  <c:v>189.41791116460399</c:v>
                </c:pt>
                <c:pt idx="81761">
                  <c:v>189.42022791987799</c:v>
                </c:pt>
                <c:pt idx="81762">
                  <c:v>189.42254467515099</c:v>
                </c:pt>
                <c:pt idx="81763">
                  <c:v>189.42486143042501</c:v>
                </c:pt>
                <c:pt idx="81764">
                  <c:v>189.42717818569801</c:v>
                </c:pt>
                <c:pt idx="81765">
                  <c:v>189.42949494097201</c:v>
                </c:pt>
                <c:pt idx="81766">
                  <c:v>189.43181169624501</c:v>
                </c:pt>
                <c:pt idx="81767">
                  <c:v>189.434128451519</c:v>
                </c:pt>
                <c:pt idx="81768">
                  <c:v>189.436445206793</c:v>
                </c:pt>
                <c:pt idx="81769">
                  <c:v>189.438761962066</c:v>
                </c:pt>
                <c:pt idx="81770">
                  <c:v>189.44107871733999</c:v>
                </c:pt>
                <c:pt idx="81771">
                  <c:v>189.44339547261299</c:v>
                </c:pt>
                <c:pt idx="81772">
                  <c:v>189.44571222788699</c:v>
                </c:pt>
                <c:pt idx="81773">
                  <c:v>189.44802898315999</c:v>
                </c:pt>
                <c:pt idx="81774">
                  <c:v>189.45034573843401</c:v>
                </c:pt>
                <c:pt idx="81775">
                  <c:v>189.45266249370701</c:v>
                </c:pt>
                <c:pt idx="81776">
                  <c:v>189.454979248981</c:v>
                </c:pt>
                <c:pt idx="81777">
                  <c:v>189.457296004254</c:v>
                </c:pt>
                <c:pt idx="81778">
                  <c:v>189.459612759528</c:v>
                </c:pt>
                <c:pt idx="81779">
                  <c:v>189.461929514801</c:v>
                </c:pt>
                <c:pt idx="81780">
                  <c:v>189.46424627007499</c:v>
                </c:pt>
                <c:pt idx="81781">
                  <c:v>189.46656302534899</c:v>
                </c:pt>
                <c:pt idx="81782">
                  <c:v>189.46887978062199</c:v>
                </c:pt>
                <c:pt idx="81783">
                  <c:v>189.47119653589601</c:v>
                </c:pt>
                <c:pt idx="81784">
                  <c:v>189.47351329116901</c:v>
                </c:pt>
                <c:pt idx="81785">
                  <c:v>189.47583004644301</c:v>
                </c:pt>
                <c:pt idx="81786">
                  <c:v>189.47814680171601</c:v>
                </c:pt>
                <c:pt idx="81787">
                  <c:v>189.48046355699</c:v>
                </c:pt>
                <c:pt idx="81788">
                  <c:v>189.482780312263</c:v>
                </c:pt>
                <c:pt idx="81789">
                  <c:v>189.485097067537</c:v>
                </c:pt>
                <c:pt idx="81790">
                  <c:v>189.48741382281</c:v>
                </c:pt>
                <c:pt idx="81791">
                  <c:v>189.48973057808399</c:v>
                </c:pt>
                <c:pt idx="81792">
                  <c:v>189.49204733335699</c:v>
                </c:pt>
                <c:pt idx="81793">
                  <c:v>189.49436408863099</c:v>
                </c:pt>
                <c:pt idx="81794">
                  <c:v>189.49668084390501</c:v>
                </c:pt>
                <c:pt idx="81795">
                  <c:v>189.49899759917801</c:v>
                </c:pt>
                <c:pt idx="81796">
                  <c:v>189.50131435445201</c:v>
                </c:pt>
                <c:pt idx="81797">
                  <c:v>189.50363110972501</c:v>
                </c:pt>
                <c:pt idx="81798">
                  <c:v>189.505947864999</c:v>
                </c:pt>
                <c:pt idx="81799">
                  <c:v>189.508264620272</c:v>
                </c:pt>
                <c:pt idx="81800">
                  <c:v>189.510581375546</c:v>
                </c:pt>
                <c:pt idx="81801">
                  <c:v>189.512898130819</c:v>
                </c:pt>
                <c:pt idx="81802">
                  <c:v>189.51521488609299</c:v>
                </c:pt>
                <c:pt idx="81803">
                  <c:v>189.51753164136599</c:v>
                </c:pt>
                <c:pt idx="81804">
                  <c:v>189.51984839663999</c:v>
                </c:pt>
                <c:pt idx="81805">
                  <c:v>189.52216515191401</c:v>
                </c:pt>
                <c:pt idx="81806">
                  <c:v>189.52448190718701</c:v>
                </c:pt>
                <c:pt idx="81807">
                  <c:v>189.526798662461</c:v>
                </c:pt>
                <c:pt idx="81808">
                  <c:v>189.529115417734</c:v>
                </c:pt>
                <c:pt idx="81809">
                  <c:v>189.531432173008</c:v>
                </c:pt>
                <c:pt idx="81810">
                  <c:v>189.533748928281</c:v>
                </c:pt>
                <c:pt idx="81811">
                  <c:v>189.53606568355499</c:v>
                </c:pt>
                <c:pt idx="81812">
                  <c:v>189.53838243882799</c:v>
                </c:pt>
                <c:pt idx="81813">
                  <c:v>189.54069919410199</c:v>
                </c:pt>
                <c:pt idx="81814">
                  <c:v>189.54301594937499</c:v>
                </c:pt>
                <c:pt idx="81815">
                  <c:v>189.54533270464901</c:v>
                </c:pt>
                <c:pt idx="81816">
                  <c:v>189.54764945992201</c:v>
                </c:pt>
                <c:pt idx="81817">
                  <c:v>189.54996621519601</c:v>
                </c:pt>
                <c:pt idx="81818">
                  <c:v>189.55228297047</c:v>
                </c:pt>
                <c:pt idx="81819">
                  <c:v>189.554599725743</c:v>
                </c:pt>
                <c:pt idx="81820">
                  <c:v>189.556916481017</c:v>
                </c:pt>
                <c:pt idx="81821">
                  <c:v>189.55923323629</c:v>
                </c:pt>
                <c:pt idx="81822">
                  <c:v>189.56154999156399</c:v>
                </c:pt>
                <c:pt idx="81823">
                  <c:v>189.56386674683699</c:v>
                </c:pt>
                <c:pt idx="81824">
                  <c:v>189.56618350211099</c:v>
                </c:pt>
                <c:pt idx="81825">
                  <c:v>189.56850025738399</c:v>
                </c:pt>
                <c:pt idx="81826">
                  <c:v>189.57081701265801</c:v>
                </c:pt>
                <c:pt idx="81827">
                  <c:v>189.57313376793101</c:v>
                </c:pt>
                <c:pt idx="81828">
                  <c:v>189.57545052320501</c:v>
                </c:pt>
                <c:pt idx="81829">
                  <c:v>189.57776727847801</c:v>
                </c:pt>
                <c:pt idx="81830">
                  <c:v>189.580084033752</c:v>
                </c:pt>
                <c:pt idx="81831">
                  <c:v>189.582400789026</c:v>
                </c:pt>
                <c:pt idx="81832">
                  <c:v>189.584717544299</c:v>
                </c:pt>
                <c:pt idx="81833">
                  <c:v>189.58703429957299</c:v>
                </c:pt>
                <c:pt idx="81834">
                  <c:v>189.58935105484599</c:v>
                </c:pt>
                <c:pt idx="81835">
                  <c:v>189.59166781011999</c:v>
                </c:pt>
                <c:pt idx="81836">
                  <c:v>189.59398456539299</c:v>
                </c:pt>
                <c:pt idx="81837">
                  <c:v>189.59630132066701</c:v>
                </c:pt>
                <c:pt idx="81838">
                  <c:v>189.59861807594001</c:v>
                </c:pt>
                <c:pt idx="81839">
                  <c:v>189.600934831214</c:v>
                </c:pt>
                <c:pt idx="81840">
                  <c:v>189.603251586487</c:v>
                </c:pt>
                <c:pt idx="81841">
                  <c:v>189.605568341761</c:v>
                </c:pt>
                <c:pt idx="81842">
                  <c:v>189.607885097034</c:v>
                </c:pt>
                <c:pt idx="81843">
                  <c:v>189.61020185230799</c:v>
                </c:pt>
                <c:pt idx="81844">
                  <c:v>189.61251860758199</c:v>
                </c:pt>
                <c:pt idx="81845">
                  <c:v>189.61483536285499</c:v>
                </c:pt>
                <c:pt idx="81846">
                  <c:v>189.61715211812901</c:v>
                </c:pt>
                <c:pt idx="81847">
                  <c:v>189.61946887340201</c:v>
                </c:pt>
                <c:pt idx="81848">
                  <c:v>189.62178562867601</c:v>
                </c:pt>
                <c:pt idx="81849">
                  <c:v>189.62410238394901</c:v>
                </c:pt>
                <c:pt idx="81850">
                  <c:v>189.626419139223</c:v>
                </c:pt>
                <c:pt idx="81851">
                  <c:v>189.628735894496</c:v>
                </c:pt>
                <c:pt idx="81852">
                  <c:v>189.63105264977</c:v>
                </c:pt>
                <c:pt idx="81853">
                  <c:v>189.633369405043</c:v>
                </c:pt>
                <c:pt idx="81854">
                  <c:v>189.63568616031699</c:v>
                </c:pt>
                <c:pt idx="81855">
                  <c:v>189.63800291559099</c:v>
                </c:pt>
                <c:pt idx="81856">
                  <c:v>189.64031967086399</c:v>
                </c:pt>
                <c:pt idx="81857">
                  <c:v>189.64263642613801</c:v>
                </c:pt>
                <c:pt idx="81858">
                  <c:v>189.64495318141101</c:v>
                </c:pt>
                <c:pt idx="81859">
                  <c:v>189.64726993668501</c:v>
                </c:pt>
                <c:pt idx="81860">
                  <c:v>189.64958669195801</c:v>
                </c:pt>
                <c:pt idx="81861">
                  <c:v>189.651903447232</c:v>
                </c:pt>
                <c:pt idx="81862">
                  <c:v>189.654220202505</c:v>
                </c:pt>
                <c:pt idx="81863">
                  <c:v>189.656536957779</c:v>
                </c:pt>
                <c:pt idx="81864">
                  <c:v>189.658853713052</c:v>
                </c:pt>
                <c:pt idx="81865">
                  <c:v>189.66117046832599</c:v>
                </c:pt>
                <c:pt idx="81866">
                  <c:v>189.66348722359899</c:v>
                </c:pt>
                <c:pt idx="81867">
                  <c:v>189.66580397887299</c:v>
                </c:pt>
                <c:pt idx="81868">
                  <c:v>189.66812073414701</c:v>
                </c:pt>
                <c:pt idx="81869">
                  <c:v>189.67043748942001</c:v>
                </c:pt>
                <c:pt idx="81870">
                  <c:v>189.672754244694</c:v>
                </c:pt>
                <c:pt idx="81871">
                  <c:v>189.67507099996701</c:v>
                </c:pt>
                <c:pt idx="81872">
                  <c:v>189.677387755241</c:v>
                </c:pt>
                <c:pt idx="81873">
                  <c:v>189.679704510514</c:v>
                </c:pt>
                <c:pt idx="81874">
                  <c:v>189.68202126578799</c:v>
                </c:pt>
                <c:pt idx="81875">
                  <c:v>189.684338021061</c:v>
                </c:pt>
                <c:pt idx="81876">
                  <c:v>189.68665477633499</c:v>
                </c:pt>
                <c:pt idx="81877">
                  <c:v>189.68897153160799</c:v>
                </c:pt>
                <c:pt idx="81878">
                  <c:v>189.69128828688201</c:v>
                </c:pt>
                <c:pt idx="81879">
                  <c:v>189.69360504215501</c:v>
                </c:pt>
                <c:pt idx="81880">
                  <c:v>189.69592179742901</c:v>
                </c:pt>
                <c:pt idx="81881">
                  <c:v>189.698238552703</c:v>
                </c:pt>
                <c:pt idx="81882">
                  <c:v>189.700555307976</c:v>
                </c:pt>
                <c:pt idx="81883">
                  <c:v>189.70287206325</c:v>
                </c:pt>
                <c:pt idx="81884">
                  <c:v>189.705188818523</c:v>
                </c:pt>
                <c:pt idx="81885">
                  <c:v>189.70750557379699</c:v>
                </c:pt>
                <c:pt idx="81886">
                  <c:v>189.70982232906999</c:v>
                </c:pt>
                <c:pt idx="81887">
                  <c:v>189.71213908434399</c:v>
                </c:pt>
                <c:pt idx="81888">
                  <c:v>189.71445583961699</c:v>
                </c:pt>
                <c:pt idx="81889">
                  <c:v>189.71677259489101</c:v>
                </c:pt>
                <c:pt idx="81890">
                  <c:v>189.71908935016401</c:v>
                </c:pt>
                <c:pt idx="81891">
                  <c:v>189.72140610543801</c:v>
                </c:pt>
                <c:pt idx="81892">
                  <c:v>189.723722860712</c:v>
                </c:pt>
                <c:pt idx="81893">
                  <c:v>189.726039615985</c:v>
                </c:pt>
                <c:pt idx="81894">
                  <c:v>189.728356371259</c:v>
                </c:pt>
                <c:pt idx="81895">
                  <c:v>189.730673126532</c:v>
                </c:pt>
                <c:pt idx="81896">
                  <c:v>189.73298988180599</c:v>
                </c:pt>
                <c:pt idx="81897">
                  <c:v>189.73530663707899</c:v>
                </c:pt>
                <c:pt idx="81898">
                  <c:v>189.73762339235299</c:v>
                </c:pt>
                <c:pt idx="81899">
                  <c:v>189.73994014762599</c:v>
                </c:pt>
                <c:pt idx="81900">
                  <c:v>189.74225690290001</c:v>
                </c:pt>
                <c:pt idx="81901">
                  <c:v>189.74457365817301</c:v>
                </c:pt>
                <c:pt idx="81902">
                  <c:v>189.74689041344701</c:v>
                </c:pt>
                <c:pt idx="81903">
                  <c:v>189.74920716872001</c:v>
                </c:pt>
                <c:pt idx="81904">
                  <c:v>189.751523923994</c:v>
                </c:pt>
                <c:pt idx="81905">
                  <c:v>189.753840679268</c:v>
                </c:pt>
                <c:pt idx="81906">
                  <c:v>189.756157434541</c:v>
                </c:pt>
                <c:pt idx="81907">
                  <c:v>189.75847418981499</c:v>
                </c:pt>
                <c:pt idx="81908">
                  <c:v>189.76079094508799</c:v>
                </c:pt>
                <c:pt idx="81909">
                  <c:v>189.76310770036201</c:v>
                </c:pt>
                <c:pt idx="81910">
                  <c:v>189.76542445563501</c:v>
                </c:pt>
                <c:pt idx="81911">
                  <c:v>189.76774121090901</c:v>
                </c:pt>
                <c:pt idx="81912">
                  <c:v>189.77005796618201</c:v>
                </c:pt>
                <c:pt idx="81913">
                  <c:v>189.772374721456</c:v>
                </c:pt>
                <c:pt idx="81914">
                  <c:v>189.774691476729</c:v>
                </c:pt>
                <c:pt idx="81915">
                  <c:v>189.777008232003</c:v>
                </c:pt>
                <c:pt idx="81916">
                  <c:v>189.779324987276</c:v>
                </c:pt>
                <c:pt idx="81917">
                  <c:v>189.78164174254999</c:v>
                </c:pt>
                <c:pt idx="81918">
                  <c:v>189.78395849782399</c:v>
                </c:pt>
                <c:pt idx="81919">
                  <c:v>189.78627525309699</c:v>
                </c:pt>
                <c:pt idx="81920">
                  <c:v>189.78859200837101</c:v>
                </c:pt>
                <c:pt idx="81921">
                  <c:v>189.79090876364401</c:v>
                </c:pt>
                <c:pt idx="81922">
                  <c:v>189.79322551891801</c:v>
                </c:pt>
                <c:pt idx="81923">
                  <c:v>189.79554227419101</c:v>
                </c:pt>
                <c:pt idx="81924">
                  <c:v>189.797859029465</c:v>
                </c:pt>
                <c:pt idx="81925">
                  <c:v>189.800175784738</c:v>
                </c:pt>
                <c:pt idx="81926">
                  <c:v>189.802492540012</c:v>
                </c:pt>
                <c:pt idx="81927">
                  <c:v>189.804809295285</c:v>
                </c:pt>
                <c:pt idx="81928">
                  <c:v>189.80712605055899</c:v>
                </c:pt>
                <c:pt idx="81929">
                  <c:v>189.80944280583199</c:v>
                </c:pt>
                <c:pt idx="81930">
                  <c:v>189.81175956110599</c:v>
                </c:pt>
                <c:pt idx="81931">
                  <c:v>189.81407631638001</c:v>
                </c:pt>
                <c:pt idx="81932">
                  <c:v>189.81639307165301</c:v>
                </c:pt>
                <c:pt idx="81933">
                  <c:v>189.81870982692701</c:v>
                </c:pt>
                <c:pt idx="81934">
                  <c:v>189.82102658220001</c:v>
                </c:pt>
                <c:pt idx="81935">
                  <c:v>189.823343337474</c:v>
                </c:pt>
                <c:pt idx="81936">
                  <c:v>189.825660092747</c:v>
                </c:pt>
                <c:pt idx="81937">
                  <c:v>189.827976848021</c:v>
                </c:pt>
                <c:pt idx="81938">
                  <c:v>189.830293603294</c:v>
                </c:pt>
                <c:pt idx="81939">
                  <c:v>189.83261035856799</c:v>
                </c:pt>
                <c:pt idx="81940">
                  <c:v>189.83492711384099</c:v>
                </c:pt>
                <c:pt idx="81941">
                  <c:v>189.83724386911501</c:v>
                </c:pt>
                <c:pt idx="81942">
                  <c:v>189.83956062438901</c:v>
                </c:pt>
                <c:pt idx="81943">
                  <c:v>189.84187737966201</c:v>
                </c:pt>
                <c:pt idx="81944">
                  <c:v>189.844194134936</c:v>
                </c:pt>
                <c:pt idx="81945">
                  <c:v>189.846510890209</c:v>
                </c:pt>
                <c:pt idx="81946">
                  <c:v>189.848827645483</c:v>
                </c:pt>
                <c:pt idx="81947">
                  <c:v>189.851144400756</c:v>
                </c:pt>
                <c:pt idx="81948">
                  <c:v>189.85346115602999</c:v>
                </c:pt>
                <c:pt idx="81949">
                  <c:v>189.85577791130299</c:v>
                </c:pt>
                <c:pt idx="81950">
                  <c:v>189.85809466657699</c:v>
                </c:pt>
                <c:pt idx="81951">
                  <c:v>189.86041142184999</c:v>
                </c:pt>
                <c:pt idx="81952">
                  <c:v>189.86272817712401</c:v>
                </c:pt>
                <c:pt idx="81953">
                  <c:v>189.86504493239701</c:v>
                </c:pt>
                <c:pt idx="81954">
                  <c:v>189.86736168767101</c:v>
                </c:pt>
                <c:pt idx="81955">
                  <c:v>189.869678442945</c:v>
                </c:pt>
                <c:pt idx="81956">
                  <c:v>189.871995198218</c:v>
                </c:pt>
                <c:pt idx="81957">
                  <c:v>189.874311953492</c:v>
                </c:pt>
                <c:pt idx="81958">
                  <c:v>189.876628708765</c:v>
                </c:pt>
                <c:pt idx="81959">
                  <c:v>189.87894546403899</c:v>
                </c:pt>
                <c:pt idx="81960">
                  <c:v>189.88126221931199</c:v>
                </c:pt>
                <c:pt idx="81961">
                  <c:v>189.88357897458599</c:v>
                </c:pt>
                <c:pt idx="81962">
                  <c:v>189.88589572985899</c:v>
                </c:pt>
                <c:pt idx="81963">
                  <c:v>189.88821248513301</c:v>
                </c:pt>
                <c:pt idx="81964">
                  <c:v>189.89052924040601</c:v>
                </c:pt>
                <c:pt idx="81965">
                  <c:v>189.89284599568001</c:v>
                </c:pt>
                <c:pt idx="81966">
                  <c:v>189.89516275095301</c:v>
                </c:pt>
                <c:pt idx="81967">
                  <c:v>189.897479506227</c:v>
                </c:pt>
                <c:pt idx="81968">
                  <c:v>189.899796261501</c:v>
                </c:pt>
                <c:pt idx="81969">
                  <c:v>189.902113016774</c:v>
                </c:pt>
                <c:pt idx="81970">
                  <c:v>189.90442977204799</c:v>
                </c:pt>
                <c:pt idx="81971">
                  <c:v>189.90674652732099</c:v>
                </c:pt>
                <c:pt idx="81972">
                  <c:v>189.90906328259501</c:v>
                </c:pt>
                <c:pt idx="81973">
                  <c:v>189.91138003786801</c:v>
                </c:pt>
                <c:pt idx="81974">
                  <c:v>189.91369679314201</c:v>
                </c:pt>
                <c:pt idx="81975">
                  <c:v>189.91601354841501</c:v>
                </c:pt>
                <c:pt idx="81976">
                  <c:v>189.918330303689</c:v>
                </c:pt>
                <c:pt idx="81977">
                  <c:v>189.920647058962</c:v>
                </c:pt>
                <c:pt idx="81978">
                  <c:v>189.922963814236</c:v>
                </c:pt>
                <c:pt idx="81979">
                  <c:v>189.925280569509</c:v>
                </c:pt>
                <c:pt idx="81980">
                  <c:v>189.92759732478299</c:v>
                </c:pt>
                <c:pt idx="81981">
                  <c:v>189.92991408005699</c:v>
                </c:pt>
                <c:pt idx="81982">
                  <c:v>189.93223083532999</c:v>
                </c:pt>
                <c:pt idx="81983">
                  <c:v>189.93454759060401</c:v>
                </c:pt>
                <c:pt idx="81984">
                  <c:v>189.93686434587701</c:v>
                </c:pt>
                <c:pt idx="81985">
                  <c:v>189.93918110115101</c:v>
                </c:pt>
                <c:pt idx="81986">
                  <c:v>189.94149785642401</c:v>
                </c:pt>
                <c:pt idx="81987">
                  <c:v>189.943814611698</c:v>
                </c:pt>
                <c:pt idx="81988">
                  <c:v>189.946131366971</c:v>
                </c:pt>
                <c:pt idx="81989">
                  <c:v>189.948448122245</c:v>
                </c:pt>
                <c:pt idx="81990">
                  <c:v>189.950764877518</c:v>
                </c:pt>
                <c:pt idx="81991">
                  <c:v>189.95308163279199</c:v>
                </c:pt>
                <c:pt idx="81992">
                  <c:v>189.95539838806599</c:v>
                </c:pt>
                <c:pt idx="81993">
                  <c:v>189.95771514333899</c:v>
                </c:pt>
                <c:pt idx="81994">
                  <c:v>189.96003189861301</c:v>
                </c:pt>
                <c:pt idx="81995">
                  <c:v>189.96234865388601</c:v>
                </c:pt>
                <c:pt idx="81996">
                  <c:v>189.96466540916001</c:v>
                </c:pt>
                <c:pt idx="81997">
                  <c:v>189.96698216443301</c:v>
                </c:pt>
                <c:pt idx="81998">
                  <c:v>189.969298919707</c:v>
                </c:pt>
                <c:pt idx="81999">
                  <c:v>189.97161567498</c:v>
                </c:pt>
                <c:pt idx="82000">
                  <c:v>189.973932430254</c:v>
                </c:pt>
                <c:pt idx="82001">
                  <c:v>189.976249185527</c:v>
                </c:pt>
                <c:pt idx="82002">
                  <c:v>189.97856594080099</c:v>
                </c:pt>
                <c:pt idx="82003">
                  <c:v>189.98088269607399</c:v>
                </c:pt>
                <c:pt idx="82004">
                  <c:v>189.98319945134801</c:v>
                </c:pt>
                <c:pt idx="82005">
                  <c:v>189.98551620662201</c:v>
                </c:pt>
                <c:pt idx="82006">
                  <c:v>189.98783296189501</c:v>
                </c:pt>
                <c:pt idx="82007">
                  <c:v>189.990149717169</c:v>
                </c:pt>
                <c:pt idx="82008">
                  <c:v>189.992466472442</c:v>
                </c:pt>
                <c:pt idx="82009">
                  <c:v>189.994783227716</c:v>
                </c:pt>
                <c:pt idx="82010">
                  <c:v>189.997099982989</c:v>
                </c:pt>
                <c:pt idx="82011">
                  <c:v>189.99941673826299</c:v>
                </c:pt>
                <c:pt idx="82012">
                  <c:v>190.00173349353599</c:v>
                </c:pt>
                <c:pt idx="82013">
                  <c:v>190.00405024880999</c:v>
                </c:pt>
                <c:pt idx="82014">
                  <c:v>190.00636700408299</c:v>
                </c:pt>
                <c:pt idx="82015">
                  <c:v>190.00868375935701</c:v>
                </c:pt>
                <c:pt idx="82016">
                  <c:v>190.01100051463001</c:v>
                </c:pt>
                <c:pt idx="82017">
                  <c:v>190.01331726990401</c:v>
                </c:pt>
                <c:pt idx="82018">
                  <c:v>190.015634025178</c:v>
                </c:pt>
                <c:pt idx="82019">
                  <c:v>190.017950780451</c:v>
                </c:pt>
                <c:pt idx="82020">
                  <c:v>190.020267535725</c:v>
                </c:pt>
                <c:pt idx="82021">
                  <c:v>190.022584290998</c:v>
                </c:pt>
                <c:pt idx="82022">
                  <c:v>190.02490104627199</c:v>
                </c:pt>
                <c:pt idx="82023">
                  <c:v>190.02721780154499</c:v>
                </c:pt>
                <c:pt idx="82024">
                  <c:v>190.02953455681899</c:v>
                </c:pt>
                <c:pt idx="82025">
                  <c:v>190.03185131209199</c:v>
                </c:pt>
                <c:pt idx="82026">
                  <c:v>190.03416806736601</c:v>
                </c:pt>
                <c:pt idx="82027">
                  <c:v>190.03648482263901</c:v>
                </c:pt>
                <c:pt idx="82028">
                  <c:v>190.03880157791301</c:v>
                </c:pt>
                <c:pt idx="82029">
                  <c:v>190.041118333187</c:v>
                </c:pt>
                <c:pt idx="82030">
                  <c:v>190.04343508846</c:v>
                </c:pt>
                <c:pt idx="82031">
                  <c:v>190.045751843734</c:v>
                </c:pt>
                <c:pt idx="82032">
                  <c:v>190.048068599007</c:v>
                </c:pt>
                <c:pt idx="82033">
                  <c:v>190.05038535428099</c:v>
                </c:pt>
                <c:pt idx="82034">
                  <c:v>190.05270210955399</c:v>
                </c:pt>
                <c:pt idx="82035">
                  <c:v>190.05501886482801</c:v>
                </c:pt>
                <c:pt idx="82036">
                  <c:v>190.05733562010099</c:v>
                </c:pt>
                <c:pt idx="82037">
                  <c:v>190.05965237537501</c:v>
                </c:pt>
                <c:pt idx="82038">
                  <c:v>190.06196913064801</c:v>
                </c:pt>
                <c:pt idx="82039">
                  <c:v>190.064285885922</c:v>
                </c:pt>
                <c:pt idx="82040">
                  <c:v>190.066602641195</c:v>
                </c:pt>
                <c:pt idx="82041">
                  <c:v>190.068919396469</c:v>
                </c:pt>
                <c:pt idx="82042">
                  <c:v>190.07123615174299</c:v>
                </c:pt>
                <c:pt idx="82043">
                  <c:v>190.07355290701599</c:v>
                </c:pt>
                <c:pt idx="82044">
                  <c:v>190.07586966228999</c:v>
                </c:pt>
                <c:pt idx="82045">
                  <c:v>190.07818641756299</c:v>
                </c:pt>
                <c:pt idx="82046">
                  <c:v>190.08050317283701</c:v>
                </c:pt>
                <c:pt idx="82047">
                  <c:v>190.08281992811001</c:v>
                </c:pt>
                <c:pt idx="82048">
                  <c:v>190.08513668338401</c:v>
                </c:pt>
                <c:pt idx="82049">
                  <c:v>190.08745343865701</c:v>
                </c:pt>
                <c:pt idx="82050">
                  <c:v>190.089770193931</c:v>
                </c:pt>
                <c:pt idx="82051">
                  <c:v>190.092086949204</c:v>
                </c:pt>
                <c:pt idx="82052">
                  <c:v>190.094403704478</c:v>
                </c:pt>
                <c:pt idx="82053">
                  <c:v>190.096720459751</c:v>
                </c:pt>
                <c:pt idx="82054">
                  <c:v>190.09903721502499</c:v>
                </c:pt>
                <c:pt idx="82055">
                  <c:v>190.10135397029899</c:v>
                </c:pt>
                <c:pt idx="82056">
                  <c:v>190.10367072557199</c:v>
                </c:pt>
                <c:pt idx="82057">
                  <c:v>190.10598748084601</c:v>
                </c:pt>
                <c:pt idx="82058">
                  <c:v>190.10830423611901</c:v>
                </c:pt>
                <c:pt idx="82059">
                  <c:v>190.11062099139301</c:v>
                </c:pt>
                <c:pt idx="82060">
                  <c:v>190.11293774666601</c:v>
                </c:pt>
                <c:pt idx="82061">
                  <c:v>190.11525450194</c:v>
                </c:pt>
                <c:pt idx="82062">
                  <c:v>190.117571257213</c:v>
                </c:pt>
                <c:pt idx="82063">
                  <c:v>190.119888012487</c:v>
                </c:pt>
                <c:pt idx="82064">
                  <c:v>190.12220476776</c:v>
                </c:pt>
                <c:pt idx="82065">
                  <c:v>190.12452152303399</c:v>
                </c:pt>
                <c:pt idx="82066">
                  <c:v>190.12683827830699</c:v>
                </c:pt>
                <c:pt idx="82067">
                  <c:v>190.12915503358099</c:v>
                </c:pt>
                <c:pt idx="82068">
                  <c:v>190.13147178885501</c:v>
                </c:pt>
                <c:pt idx="82069">
                  <c:v>190.13378854412801</c:v>
                </c:pt>
                <c:pt idx="82070">
                  <c:v>190.136105299402</c:v>
                </c:pt>
                <c:pt idx="82071">
                  <c:v>190.138422054675</c:v>
                </c:pt>
                <c:pt idx="82072">
                  <c:v>190.140738809949</c:v>
                </c:pt>
                <c:pt idx="82073">
                  <c:v>190.143055565222</c:v>
                </c:pt>
                <c:pt idx="82074">
                  <c:v>190.14537232049599</c:v>
                </c:pt>
                <c:pt idx="82075">
                  <c:v>190.14768907576899</c:v>
                </c:pt>
                <c:pt idx="82076">
                  <c:v>190.15000583104299</c:v>
                </c:pt>
                <c:pt idx="82077">
                  <c:v>190.15232258631599</c:v>
                </c:pt>
                <c:pt idx="82078">
                  <c:v>190.15463934159001</c:v>
                </c:pt>
                <c:pt idx="82079">
                  <c:v>190.15695609686401</c:v>
                </c:pt>
                <c:pt idx="82080">
                  <c:v>190.15927285213701</c:v>
                </c:pt>
                <c:pt idx="82081">
                  <c:v>190.161589607411</c:v>
                </c:pt>
                <c:pt idx="82082">
                  <c:v>190.163906362684</c:v>
                </c:pt>
                <c:pt idx="82083">
                  <c:v>190.166223117958</c:v>
                </c:pt>
                <c:pt idx="82084">
                  <c:v>190.168539873231</c:v>
                </c:pt>
                <c:pt idx="82085">
                  <c:v>190.17085662850499</c:v>
                </c:pt>
                <c:pt idx="82086">
                  <c:v>190.17317338377799</c:v>
                </c:pt>
                <c:pt idx="82087">
                  <c:v>190.17549013905199</c:v>
                </c:pt>
                <c:pt idx="82088">
                  <c:v>190.17780689432499</c:v>
                </c:pt>
                <c:pt idx="82089">
                  <c:v>190.18012364959901</c:v>
                </c:pt>
                <c:pt idx="82090">
                  <c:v>190.18244040487201</c:v>
                </c:pt>
                <c:pt idx="82091">
                  <c:v>190.18475716014601</c:v>
                </c:pt>
                <c:pt idx="82092">
                  <c:v>190.18707391542</c:v>
                </c:pt>
                <c:pt idx="82093">
                  <c:v>190.189390670693</c:v>
                </c:pt>
                <c:pt idx="82094">
                  <c:v>190.191707425967</c:v>
                </c:pt>
                <c:pt idx="82095">
                  <c:v>190.19402418124</c:v>
                </c:pt>
                <c:pt idx="82096">
                  <c:v>190.19634093651399</c:v>
                </c:pt>
                <c:pt idx="82097">
                  <c:v>190.19865769178699</c:v>
                </c:pt>
                <c:pt idx="82098">
                  <c:v>190.20097444706099</c:v>
                </c:pt>
                <c:pt idx="82099">
                  <c:v>190.20329120233399</c:v>
                </c:pt>
                <c:pt idx="82100">
                  <c:v>190.20560795760801</c:v>
                </c:pt>
                <c:pt idx="82101">
                  <c:v>190.20792471288101</c:v>
                </c:pt>
                <c:pt idx="82102">
                  <c:v>190.210241468155</c:v>
                </c:pt>
                <c:pt idx="82103">
                  <c:v>190.212558223428</c:v>
                </c:pt>
                <c:pt idx="82104">
                  <c:v>190.214874978702</c:v>
                </c:pt>
                <c:pt idx="82105">
                  <c:v>190.21719173397599</c:v>
                </c:pt>
                <c:pt idx="82106">
                  <c:v>190.21950848924899</c:v>
                </c:pt>
                <c:pt idx="82107">
                  <c:v>190.22182524452299</c:v>
                </c:pt>
                <c:pt idx="82108">
                  <c:v>190.22414199979599</c:v>
                </c:pt>
                <c:pt idx="82109">
                  <c:v>190.22645875507001</c:v>
                </c:pt>
                <c:pt idx="82110">
                  <c:v>190.22877551034301</c:v>
                </c:pt>
                <c:pt idx="82111">
                  <c:v>190.23109226561701</c:v>
                </c:pt>
                <c:pt idx="82112">
                  <c:v>190.23340902089001</c:v>
                </c:pt>
                <c:pt idx="82113">
                  <c:v>190.235725776164</c:v>
                </c:pt>
                <c:pt idx="82114">
                  <c:v>190.238042531437</c:v>
                </c:pt>
                <c:pt idx="82115">
                  <c:v>190.240359286711</c:v>
                </c:pt>
                <c:pt idx="82116">
                  <c:v>190.242676041984</c:v>
                </c:pt>
                <c:pt idx="82117">
                  <c:v>190.24499279725799</c:v>
                </c:pt>
                <c:pt idx="82118">
                  <c:v>190.24730955253199</c:v>
                </c:pt>
                <c:pt idx="82119">
                  <c:v>190.24962630780499</c:v>
                </c:pt>
                <c:pt idx="82120">
                  <c:v>190.25194306307901</c:v>
                </c:pt>
                <c:pt idx="82121">
                  <c:v>190.25425981835201</c:v>
                </c:pt>
                <c:pt idx="82122">
                  <c:v>190.25657657362601</c:v>
                </c:pt>
                <c:pt idx="82123">
                  <c:v>190.25889332889901</c:v>
                </c:pt>
                <c:pt idx="82124">
                  <c:v>190.261210084173</c:v>
                </c:pt>
                <c:pt idx="82125">
                  <c:v>190.263526839446</c:v>
                </c:pt>
                <c:pt idx="82126">
                  <c:v>190.26584359472</c:v>
                </c:pt>
                <c:pt idx="82127">
                  <c:v>190.268160349993</c:v>
                </c:pt>
                <c:pt idx="82128">
                  <c:v>190.27047710526699</c:v>
                </c:pt>
                <c:pt idx="82129">
                  <c:v>190.27279386054099</c:v>
                </c:pt>
                <c:pt idx="82130">
                  <c:v>190.27511061581399</c:v>
                </c:pt>
                <c:pt idx="82131">
                  <c:v>190.27742737108801</c:v>
                </c:pt>
                <c:pt idx="82132">
                  <c:v>190.27974412636101</c:v>
                </c:pt>
                <c:pt idx="82133">
                  <c:v>190.282060881635</c:v>
                </c:pt>
                <c:pt idx="82134">
                  <c:v>190.284377636908</c:v>
                </c:pt>
                <c:pt idx="82135">
                  <c:v>190.286694392182</c:v>
                </c:pt>
                <c:pt idx="82136">
                  <c:v>190.289011147455</c:v>
                </c:pt>
                <c:pt idx="82137">
                  <c:v>190.29132790272899</c:v>
                </c:pt>
                <c:pt idx="82138">
                  <c:v>190.29364465800199</c:v>
                </c:pt>
                <c:pt idx="82139">
                  <c:v>190.29596141327599</c:v>
                </c:pt>
                <c:pt idx="82140">
                  <c:v>190.29827816854899</c:v>
                </c:pt>
                <c:pt idx="82141">
                  <c:v>190.30059492382301</c:v>
                </c:pt>
                <c:pt idx="82142">
                  <c:v>190.30291167909701</c:v>
                </c:pt>
                <c:pt idx="82143">
                  <c:v>190.30522843437001</c:v>
                </c:pt>
                <c:pt idx="82144">
                  <c:v>190.307545189644</c:v>
                </c:pt>
                <c:pt idx="82145">
                  <c:v>190.309861944917</c:v>
                </c:pt>
                <c:pt idx="82146">
                  <c:v>190.312178700191</c:v>
                </c:pt>
                <c:pt idx="82147">
                  <c:v>190.314495455464</c:v>
                </c:pt>
                <c:pt idx="82148">
                  <c:v>190.31681221073799</c:v>
                </c:pt>
                <c:pt idx="82149">
                  <c:v>190.31912896601099</c:v>
                </c:pt>
                <c:pt idx="82150">
                  <c:v>190.32144572128499</c:v>
                </c:pt>
                <c:pt idx="82151">
                  <c:v>190.32376247655799</c:v>
                </c:pt>
                <c:pt idx="82152">
                  <c:v>190.32607923183201</c:v>
                </c:pt>
                <c:pt idx="82153">
                  <c:v>190.32839598710501</c:v>
                </c:pt>
                <c:pt idx="82154">
                  <c:v>190.33071274237901</c:v>
                </c:pt>
                <c:pt idx="82155">
                  <c:v>190.333029497653</c:v>
                </c:pt>
                <c:pt idx="82156">
                  <c:v>190.335346252926</c:v>
                </c:pt>
                <c:pt idx="82157">
                  <c:v>190.3376630082</c:v>
                </c:pt>
                <c:pt idx="82158">
                  <c:v>190.339979763473</c:v>
                </c:pt>
                <c:pt idx="82159">
                  <c:v>190.34229651874699</c:v>
                </c:pt>
                <c:pt idx="82160">
                  <c:v>190.34461327401999</c:v>
                </c:pt>
                <c:pt idx="82161">
                  <c:v>190.34693002929399</c:v>
                </c:pt>
                <c:pt idx="82162">
                  <c:v>190.34924678456699</c:v>
                </c:pt>
                <c:pt idx="82163">
                  <c:v>190.35156353984101</c:v>
                </c:pt>
                <c:pt idx="82164">
                  <c:v>190.35388029511401</c:v>
                </c:pt>
                <c:pt idx="82165">
                  <c:v>190.356197050388</c:v>
                </c:pt>
                <c:pt idx="82166">
                  <c:v>190.358513805662</c:v>
                </c:pt>
                <c:pt idx="82167">
                  <c:v>190.360830560935</c:v>
                </c:pt>
                <c:pt idx="82168">
                  <c:v>190.36314731620899</c:v>
                </c:pt>
                <c:pt idx="82169">
                  <c:v>190.36546407148199</c:v>
                </c:pt>
                <c:pt idx="82170">
                  <c:v>190.36778082675599</c:v>
                </c:pt>
                <c:pt idx="82171">
                  <c:v>190.37009758202899</c:v>
                </c:pt>
                <c:pt idx="82172">
                  <c:v>190.37241433730301</c:v>
                </c:pt>
                <c:pt idx="82173">
                  <c:v>190.37473109257601</c:v>
                </c:pt>
                <c:pt idx="82174">
                  <c:v>190.37704784785001</c:v>
                </c:pt>
                <c:pt idx="82175">
                  <c:v>190.37936460312301</c:v>
                </c:pt>
                <c:pt idx="82176">
                  <c:v>190.381681358397</c:v>
                </c:pt>
                <c:pt idx="82177">
                  <c:v>190.38399811367</c:v>
                </c:pt>
                <c:pt idx="82178">
                  <c:v>190.386314868944</c:v>
                </c:pt>
                <c:pt idx="82179">
                  <c:v>190.38863162421799</c:v>
                </c:pt>
                <c:pt idx="82180">
                  <c:v>190.39094837949099</c:v>
                </c:pt>
                <c:pt idx="82181">
                  <c:v>190.39326513476499</c:v>
                </c:pt>
                <c:pt idx="82182">
                  <c:v>190.39558189003799</c:v>
                </c:pt>
                <c:pt idx="82183">
                  <c:v>190.39789864531201</c:v>
                </c:pt>
                <c:pt idx="82184">
                  <c:v>190.40021540058501</c:v>
                </c:pt>
                <c:pt idx="82185">
                  <c:v>190.40253215585901</c:v>
                </c:pt>
                <c:pt idx="82186">
                  <c:v>190.40484891113201</c:v>
                </c:pt>
                <c:pt idx="82187">
                  <c:v>190.407165666406</c:v>
                </c:pt>
                <c:pt idx="82188">
                  <c:v>190.409482421679</c:v>
                </c:pt>
                <c:pt idx="82189">
                  <c:v>190.411799176953</c:v>
                </c:pt>
                <c:pt idx="82190">
                  <c:v>190.414115932226</c:v>
                </c:pt>
                <c:pt idx="82191">
                  <c:v>190.41643268749999</c:v>
                </c:pt>
                <c:pt idx="82192">
                  <c:v>190.41874944277399</c:v>
                </c:pt>
                <c:pt idx="82193">
                  <c:v>190.42106619804699</c:v>
                </c:pt>
                <c:pt idx="82194">
                  <c:v>190.42338295332101</c:v>
                </c:pt>
                <c:pt idx="82195">
                  <c:v>190.42569970859401</c:v>
                </c:pt>
                <c:pt idx="82196">
                  <c:v>190.428016463868</c:v>
                </c:pt>
                <c:pt idx="82197">
                  <c:v>190.430333219141</c:v>
                </c:pt>
                <c:pt idx="82198">
                  <c:v>190.432649974415</c:v>
                </c:pt>
                <c:pt idx="82199">
                  <c:v>190.434966729688</c:v>
                </c:pt>
                <c:pt idx="82200">
                  <c:v>190.43728348496199</c:v>
                </c:pt>
                <c:pt idx="82201">
                  <c:v>190.43960024023499</c:v>
                </c:pt>
                <c:pt idx="82202">
                  <c:v>190.44191699550899</c:v>
                </c:pt>
                <c:pt idx="82203">
                  <c:v>190.44423375078199</c:v>
                </c:pt>
                <c:pt idx="82204">
                  <c:v>190.44655050605601</c:v>
                </c:pt>
                <c:pt idx="82205">
                  <c:v>190.44886726133001</c:v>
                </c:pt>
                <c:pt idx="82206">
                  <c:v>190.45118401660301</c:v>
                </c:pt>
                <c:pt idx="82207">
                  <c:v>190.453500771877</c:v>
                </c:pt>
                <c:pt idx="82208">
                  <c:v>190.45581752715</c:v>
                </c:pt>
                <c:pt idx="82209">
                  <c:v>190.458134282424</c:v>
                </c:pt>
                <c:pt idx="82210">
                  <c:v>190.460451037697</c:v>
                </c:pt>
                <c:pt idx="82211">
                  <c:v>190.46276779297099</c:v>
                </c:pt>
                <c:pt idx="82212">
                  <c:v>190.46508454824399</c:v>
                </c:pt>
                <c:pt idx="82213">
                  <c:v>190.46740130351799</c:v>
                </c:pt>
                <c:pt idx="82214">
                  <c:v>190.46971805879099</c:v>
                </c:pt>
                <c:pt idx="82215">
                  <c:v>190.47203481406501</c:v>
                </c:pt>
                <c:pt idx="82216">
                  <c:v>190.47435156933901</c:v>
                </c:pt>
                <c:pt idx="82217">
                  <c:v>190.47666832461201</c:v>
                </c:pt>
                <c:pt idx="82218">
                  <c:v>190.478985079886</c:v>
                </c:pt>
                <c:pt idx="82219">
                  <c:v>190.481301835159</c:v>
                </c:pt>
                <c:pt idx="82220">
                  <c:v>190.483618590433</c:v>
                </c:pt>
                <c:pt idx="82221">
                  <c:v>190.485935345706</c:v>
                </c:pt>
                <c:pt idx="82222">
                  <c:v>190.48825210097999</c:v>
                </c:pt>
                <c:pt idx="82223">
                  <c:v>190.49056885625299</c:v>
                </c:pt>
                <c:pt idx="82224">
                  <c:v>190.49288561152699</c:v>
                </c:pt>
                <c:pt idx="82225">
                  <c:v>190.49520236679999</c:v>
                </c:pt>
                <c:pt idx="82226">
                  <c:v>190.49751912207401</c:v>
                </c:pt>
                <c:pt idx="82227">
                  <c:v>190.49983587734701</c:v>
                </c:pt>
                <c:pt idx="82228">
                  <c:v>190.50215263262101</c:v>
                </c:pt>
                <c:pt idx="82229">
                  <c:v>190.504469387895</c:v>
                </c:pt>
                <c:pt idx="82230">
                  <c:v>190.506786143168</c:v>
                </c:pt>
                <c:pt idx="82231">
                  <c:v>190.50910289844199</c:v>
                </c:pt>
                <c:pt idx="82232">
                  <c:v>190.511419653715</c:v>
                </c:pt>
                <c:pt idx="82233">
                  <c:v>190.51373640898899</c:v>
                </c:pt>
                <c:pt idx="82234">
                  <c:v>190.51605316426199</c:v>
                </c:pt>
                <c:pt idx="82235">
                  <c:v>190.51836991953601</c:v>
                </c:pt>
                <c:pt idx="82236">
                  <c:v>190.52068667480901</c:v>
                </c:pt>
                <c:pt idx="82237">
                  <c:v>190.52300343008301</c:v>
                </c:pt>
                <c:pt idx="82238">
                  <c:v>190.52532018535601</c:v>
                </c:pt>
                <c:pt idx="82239">
                  <c:v>190.52763694063</c:v>
                </c:pt>
                <c:pt idx="82240">
                  <c:v>190.529953695903</c:v>
                </c:pt>
                <c:pt idx="82241">
                  <c:v>190.532270451177</c:v>
                </c:pt>
                <c:pt idx="82242">
                  <c:v>190.53458720645099</c:v>
                </c:pt>
                <c:pt idx="82243">
                  <c:v>190.53690396172399</c:v>
                </c:pt>
                <c:pt idx="82244">
                  <c:v>190.53922071699799</c:v>
                </c:pt>
                <c:pt idx="82245">
                  <c:v>190.54153747227099</c:v>
                </c:pt>
                <c:pt idx="82246">
                  <c:v>190.54385422754501</c:v>
                </c:pt>
                <c:pt idx="82247">
                  <c:v>190.54617098281801</c:v>
                </c:pt>
                <c:pt idx="82248">
                  <c:v>190.54848773809201</c:v>
                </c:pt>
                <c:pt idx="82249">
                  <c:v>190.55080449336501</c:v>
                </c:pt>
                <c:pt idx="82250">
                  <c:v>190.553121248639</c:v>
                </c:pt>
                <c:pt idx="82251">
                  <c:v>190.555438003912</c:v>
                </c:pt>
                <c:pt idx="82252">
                  <c:v>190.557754759186</c:v>
                </c:pt>
                <c:pt idx="82253">
                  <c:v>190.560071514459</c:v>
                </c:pt>
                <c:pt idx="82254">
                  <c:v>190.56238826973299</c:v>
                </c:pt>
                <c:pt idx="82255">
                  <c:v>190.56470502500699</c:v>
                </c:pt>
                <c:pt idx="82256">
                  <c:v>190.56702178027999</c:v>
                </c:pt>
                <c:pt idx="82257">
                  <c:v>190.56933853555401</c:v>
                </c:pt>
                <c:pt idx="82258">
                  <c:v>190.57165529082701</c:v>
                </c:pt>
                <c:pt idx="82259">
                  <c:v>190.57397204610101</c:v>
                </c:pt>
                <c:pt idx="82260">
                  <c:v>190.57628880137401</c:v>
                </c:pt>
                <c:pt idx="82261">
                  <c:v>190.578605556648</c:v>
                </c:pt>
                <c:pt idx="82262">
                  <c:v>190.580922311921</c:v>
                </c:pt>
                <c:pt idx="82263">
                  <c:v>190.583239067195</c:v>
                </c:pt>
                <c:pt idx="82264">
                  <c:v>190.585555822468</c:v>
                </c:pt>
                <c:pt idx="82265">
                  <c:v>190.58787257774199</c:v>
                </c:pt>
                <c:pt idx="82266">
                  <c:v>190.59018933301601</c:v>
                </c:pt>
                <c:pt idx="82267">
                  <c:v>190.59250608828901</c:v>
                </c:pt>
                <c:pt idx="82268">
                  <c:v>190.59482284356301</c:v>
                </c:pt>
                <c:pt idx="82269">
                  <c:v>190.59713959883601</c:v>
                </c:pt>
                <c:pt idx="82270">
                  <c:v>190.59945635411</c:v>
                </c:pt>
                <c:pt idx="82271">
                  <c:v>190.601773109383</c:v>
                </c:pt>
                <c:pt idx="82272">
                  <c:v>190.604089864657</c:v>
                </c:pt>
                <c:pt idx="82273">
                  <c:v>190.60640661993</c:v>
                </c:pt>
                <c:pt idx="82274">
                  <c:v>190.60872337520399</c:v>
                </c:pt>
                <c:pt idx="82275">
                  <c:v>190.61104013047699</c:v>
                </c:pt>
                <c:pt idx="82276">
                  <c:v>190.61335688575099</c:v>
                </c:pt>
                <c:pt idx="82277">
                  <c:v>190.61567364102399</c:v>
                </c:pt>
                <c:pt idx="82278">
                  <c:v>190.61799039629801</c:v>
                </c:pt>
                <c:pt idx="82279">
                  <c:v>190.62030715157201</c:v>
                </c:pt>
                <c:pt idx="82280">
                  <c:v>190.62262390684501</c:v>
                </c:pt>
                <c:pt idx="82281">
                  <c:v>190.624940662119</c:v>
                </c:pt>
                <c:pt idx="82282">
                  <c:v>190.627257417392</c:v>
                </c:pt>
                <c:pt idx="82283">
                  <c:v>190.629574172666</c:v>
                </c:pt>
                <c:pt idx="82284">
                  <c:v>190.631890927939</c:v>
                </c:pt>
                <c:pt idx="82285">
                  <c:v>190.63420768321299</c:v>
                </c:pt>
                <c:pt idx="82286">
                  <c:v>190.63652443848599</c:v>
                </c:pt>
                <c:pt idx="82287">
                  <c:v>190.63884119375999</c:v>
                </c:pt>
                <c:pt idx="82288">
                  <c:v>190.64115794903299</c:v>
                </c:pt>
                <c:pt idx="82289">
                  <c:v>190.64347470430701</c:v>
                </c:pt>
                <c:pt idx="82290">
                  <c:v>190.64579145958001</c:v>
                </c:pt>
                <c:pt idx="82291">
                  <c:v>190.64810821485401</c:v>
                </c:pt>
                <c:pt idx="82292">
                  <c:v>190.650424970128</c:v>
                </c:pt>
                <c:pt idx="82293">
                  <c:v>190.652741725401</c:v>
                </c:pt>
                <c:pt idx="82294">
                  <c:v>190.655058480675</c:v>
                </c:pt>
                <c:pt idx="82295">
                  <c:v>190.657375235948</c:v>
                </c:pt>
                <c:pt idx="82296">
                  <c:v>190.65969199122199</c:v>
                </c:pt>
                <c:pt idx="82297">
                  <c:v>190.66200874649499</c:v>
                </c:pt>
                <c:pt idx="82298">
                  <c:v>190.66432550176901</c:v>
                </c:pt>
                <c:pt idx="82299">
                  <c:v>190.66664225704201</c:v>
                </c:pt>
                <c:pt idx="82300">
                  <c:v>190.66895901231601</c:v>
                </c:pt>
                <c:pt idx="82301">
                  <c:v>190.67127576758901</c:v>
                </c:pt>
                <c:pt idx="82302">
                  <c:v>190.673592522863</c:v>
                </c:pt>
                <c:pt idx="82303">
                  <c:v>190.675909278137</c:v>
                </c:pt>
                <c:pt idx="82304">
                  <c:v>190.67822603341</c:v>
                </c:pt>
                <c:pt idx="82305">
                  <c:v>190.68054278868399</c:v>
                </c:pt>
                <c:pt idx="82306">
                  <c:v>190.68285954395699</c:v>
                </c:pt>
                <c:pt idx="82307">
                  <c:v>190.68517629923099</c:v>
                </c:pt>
                <c:pt idx="82308">
                  <c:v>190.68749305450399</c:v>
                </c:pt>
                <c:pt idx="82309">
                  <c:v>190.68980980977801</c:v>
                </c:pt>
                <c:pt idx="82310">
                  <c:v>190.69212656505101</c:v>
                </c:pt>
                <c:pt idx="82311">
                  <c:v>190.69444332032501</c:v>
                </c:pt>
                <c:pt idx="82312">
                  <c:v>190.69676007559801</c:v>
                </c:pt>
                <c:pt idx="82313">
                  <c:v>190.699076830872</c:v>
                </c:pt>
                <c:pt idx="82314">
                  <c:v>190.701393586145</c:v>
                </c:pt>
                <c:pt idx="82315">
                  <c:v>190.703710341419</c:v>
                </c:pt>
                <c:pt idx="82316">
                  <c:v>190.70602709669299</c:v>
                </c:pt>
                <c:pt idx="82317">
                  <c:v>190.70834385196599</c:v>
                </c:pt>
                <c:pt idx="82318">
                  <c:v>190.71066060723999</c:v>
                </c:pt>
                <c:pt idx="82319">
                  <c:v>190.71297736251299</c:v>
                </c:pt>
                <c:pt idx="82320">
                  <c:v>190.71529411778701</c:v>
                </c:pt>
                <c:pt idx="82321">
                  <c:v>190.71761087306001</c:v>
                </c:pt>
                <c:pt idx="82322">
                  <c:v>190.71992762833401</c:v>
                </c:pt>
                <c:pt idx="82323">
                  <c:v>190.72224438360701</c:v>
                </c:pt>
                <c:pt idx="82324">
                  <c:v>190.724561138881</c:v>
                </c:pt>
                <c:pt idx="82325">
                  <c:v>190.726877894154</c:v>
                </c:pt>
                <c:pt idx="82326">
                  <c:v>190.729194649428</c:v>
                </c:pt>
                <c:pt idx="82327">
                  <c:v>190.731511404701</c:v>
                </c:pt>
                <c:pt idx="82328">
                  <c:v>190.73382815997499</c:v>
                </c:pt>
                <c:pt idx="82329">
                  <c:v>190.73614491524901</c:v>
                </c:pt>
                <c:pt idx="82330">
                  <c:v>190.73846167052201</c:v>
                </c:pt>
                <c:pt idx="82331">
                  <c:v>190.74077842579601</c:v>
                </c:pt>
                <c:pt idx="82332">
                  <c:v>190.74309518106901</c:v>
                </c:pt>
                <c:pt idx="82333">
                  <c:v>190.745411936343</c:v>
                </c:pt>
                <c:pt idx="82334">
                  <c:v>190.747728691616</c:v>
                </c:pt>
                <c:pt idx="82335">
                  <c:v>190.75004544689</c:v>
                </c:pt>
                <c:pt idx="82336">
                  <c:v>190.752362202163</c:v>
                </c:pt>
                <c:pt idx="82337">
                  <c:v>190.75467895743699</c:v>
                </c:pt>
                <c:pt idx="82338">
                  <c:v>190.75699571270999</c:v>
                </c:pt>
                <c:pt idx="82339">
                  <c:v>190.75931246798399</c:v>
                </c:pt>
                <c:pt idx="82340">
                  <c:v>190.76162922325699</c:v>
                </c:pt>
                <c:pt idx="82341">
                  <c:v>190.76394597853101</c:v>
                </c:pt>
                <c:pt idx="82342">
                  <c:v>190.76626273380501</c:v>
                </c:pt>
                <c:pt idx="82343">
                  <c:v>190.76857948907801</c:v>
                </c:pt>
                <c:pt idx="82344">
                  <c:v>190.770896244352</c:v>
                </c:pt>
                <c:pt idx="82345">
                  <c:v>190.773212999625</c:v>
                </c:pt>
                <c:pt idx="82346">
                  <c:v>190.775529754899</c:v>
                </c:pt>
                <c:pt idx="82347">
                  <c:v>190.777846510172</c:v>
                </c:pt>
                <c:pt idx="82348">
                  <c:v>190.78016326544599</c:v>
                </c:pt>
                <c:pt idx="82349">
                  <c:v>190.78248002071899</c:v>
                </c:pt>
                <c:pt idx="82350">
                  <c:v>190.78479677599299</c:v>
                </c:pt>
                <c:pt idx="82351">
                  <c:v>190.78711353126599</c:v>
                </c:pt>
                <c:pt idx="82352">
                  <c:v>190.78943028654001</c:v>
                </c:pt>
                <c:pt idx="82353">
                  <c:v>190.79174704181401</c:v>
                </c:pt>
                <c:pt idx="82354">
                  <c:v>190.79406379708701</c:v>
                </c:pt>
                <c:pt idx="82355">
                  <c:v>190.796380552361</c:v>
                </c:pt>
                <c:pt idx="82356">
                  <c:v>190.798697307634</c:v>
                </c:pt>
                <c:pt idx="82357">
                  <c:v>190.801014062908</c:v>
                </c:pt>
                <c:pt idx="82358">
                  <c:v>190.803330818181</c:v>
                </c:pt>
                <c:pt idx="82359">
                  <c:v>190.80564757345499</c:v>
                </c:pt>
                <c:pt idx="82360">
                  <c:v>190.80796432872799</c:v>
                </c:pt>
                <c:pt idx="82361">
                  <c:v>190.81028108400201</c:v>
                </c:pt>
                <c:pt idx="82362">
                  <c:v>190.81259783927501</c:v>
                </c:pt>
                <c:pt idx="82363">
                  <c:v>190.81491459454901</c:v>
                </c:pt>
                <c:pt idx="82364">
                  <c:v>190.81723134982201</c:v>
                </c:pt>
                <c:pt idx="82365">
                  <c:v>190.819548105096</c:v>
                </c:pt>
                <c:pt idx="82366">
                  <c:v>190.82186486037</c:v>
                </c:pt>
                <c:pt idx="82367">
                  <c:v>190.824181615643</c:v>
                </c:pt>
                <c:pt idx="82368">
                  <c:v>190.82649837091699</c:v>
                </c:pt>
                <c:pt idx="82369">
                  <c:v>190.82881512618999</c:v>
                </c:pt>
                <c:pt idx="82370">
                  <c:v>190.83113188146399</c:v>
                </c:pt>
                <c:pt idx="82371">
                  <c:v>190.83344863673699</c:v>
                </c:pt>
                <c:pt idx="82372">
                  <c:v>190.83576539201101</c:v>
                </c:pt>
                <c:pt idx="82373">
                  <c:v>190.83808214728401</c:v>
                </c:pt>
                <c:pt idx="82374">
                  <c:v>190.84039890255801</c:v>
                </c:pt>
                <c:pt idx="82375">
                  <c:v>190.84271565783101</c:v>
                </c:pt>
                <c:pt idx="82376">
                  <c:v>190.845032413105</c:v>
                </c:pt>
                <c:pt idx="82377">
                  <c:v>190.847349168378</c:v>
                </c:pt>
                <c:pt idx="82378">
                  <c:v>190.849665923652</c:v>
                </c:pt>
                <c:pt idx="82379">
                  <c:v>190.85198267892599</c:v>
                </c:pt>
                <c:pt idx="82380">
                  <c:v>190.85429943419899</c:v>
                </c:pt>
                <c:pt idx="82381">
                  <c:v>190.85661618947299</c:v>
                </c:pt>
                <c:pt idx="82382">
                  <c:v>190.85893294474599</c:v>
                </c:pt>
                <c:pt idx="82383">
                  <c:v>190.86124970002001</c:v>
                </c:pt>
                <c:pt idx="82384">
                  <c:v>190.86356645529301</c:v>
                </c:pt>
                <c:pt idx="82385">
                  <c:v>190.86588321056701</c:v>
                </c:pt>
                <c:pt idx="82386">
                  <c:v>190.86819996584001</c:v>
                </c:pt>
                <c:pt idx="82387">
                  <c:v>190.870516721114</c:v>
                </c:pt>
                <c:pt idx="82388">
                  <c:v>190.872833476387</c:v>
                </c:pt>
                <c:pt idx="82389">
                  <c:v>190.875150231661</c:v>
                </c:pt>
                <c:pt idx="82390">
                  <c:v>190.877466986934</c:v>
                </c:pt>
                <c:pt idx="82391">
                  <c:v>190.87978374220799</c:v>
                </c:pt>
                <c:pt idx="82392">
                  <c:v>190.88210049748201</c:v>
                </c:pt>
                <c:pt idx="82393">
                  <c:v>190.88441725275499</c:v>
                </c:pt>
                <c:pt idx="82394">
                  <c:v>190.88673400802901</c:v>
                </c:pt>
                <c:pt idx="82395">
                  <c:v>190.88905076330201</c:v>
                </c:pt>
                <c:pt idx="82396">
                  <c:v>190.891367518576</c:v>
                </c:pt>
                <c:pt idx="82397">
                  <c:v>190.893684273849</c:v>
                </c:pt>
                <c:pt idx="82398">
                  <c:v>190.896001029123</c:v>
                </c:pt>
                <c:pt idx="82399">
                  <c:v>190.898317784396</c:v>
                </c:pt>
                <c:pt idx="82400">
                  <c:v>190.90063453966999</c:v>
                </c:pt>
                <c:pt idx="82401">
                  <c:v>190.90295129494299</c:v>
                </c:pt>
                <c:pt idx="82402">
                  <c:v>190.90526805021699</c:v>
                </c:pt>
                <c:pt idx="82403">
                  <c:v>190.90758480549101</c:v>
                </c:pt>
                <c:pt idx="82404">
                  <c:v>190.90990156076401</c:v>
                </c:pt>
                <c:pt idx="82405">
                  <c:v>190.91221831603801</c:v>
                </c:pt>
                <c:pt idx="82406">
                  <c:v>190.91453507131101</c:v>
                </c:pt>
                <c:pt idx="82407">
                  <c:v>190.916851826585</c:v>
                </c:pt>
                <c:pt idx="82408">
                  <c:v>190.919168581858</c:v>
                </c:pt>
                <c:pt idx="82409">
                  <c:v>190.921485337132</c:v>
                </c:pt>
                <c:pt idx="82410">
                  <c:v>190.923802092405</c:v>
                </c:pt>
                <c:pt idx="82411">
                  <c:v>190.92611884767899</c:v>
                </c:pt>
                <c:pt idx="82412">
                  <c:v>190.92843560295199</c:v>
                </c:pt>
                <c:pt idx="82413">
                  <c:v>190.93075235822599</c:v>
                </c:pt>
                <c:pt idx="82414">
                  <c:v>190.93306911349899</c:v>
                </c:pt>
                <c:pt idx="82415">
                  <c:v>190.93538586877301</c:v>
                </c:pt>
                <c:pt idx="82416">
                  <c:v>190.93770262404701</c:v>
                </c:pt>
                <c:pt idx="82417">
                  <c:v>190.94001937932001</c:v>
                </c:pt>
                <c:pt idx="82418">
                  <c:v>190.942336134594</c:v>
                </c:pt>
                <c:pt idx="82419">
                  <c:v>190.944652889867</c:v>
                </c:pt>
                <c:pt idx="82420">
                  <c:v>190.946969645141</c:v>
                </c:pt>
                <c:pt idx="82421">
                  <c:v>190.949286400414</c:v>
                </c:pt>
                <c:pt idx="82422">
                  <c:v>190.95160315568799</c:v>
                </c:pt>
                <c:pt idx="82423">
                  <c:v>190.95391991096099</c:v>
                </c:pt>
                <c:pt idx="82424">
                  <c:v>190.95623666623499</c:v>
                </c:pt>
                <c:pt idx="82425">
                  <c:v>190.95855342150799</c:v>
                </c:pt>
                <c:pt idx="82426">
                  <c:v>190.96087017678201</c:v>
                </c:pt>
                <c:pt idx="82427">
                  <c:v>190.96318693205501</c:v>
                </c:pt>
                <c:pt idx="82428">
                  <c:v>190.965503687329</c:v>
                </c:pt>
                <c:pt idx="82429">
                  <c:v>190.967820442603</c:v>
                </c:pt>
                <c:pt idx="82430">
                  <c:v>190.970137197876</c:v>
                </c:pt>
                <c:pt idx="82431">
                  <c:v>190.97245395314999</c:v>
                </c:pt>
                <c:pt idx="82432">
                  <c:v>190.97477070842299</c:v>
                </c:pt>
                <c:pt idx="82433">
                  <c:v>190.97708746369699</c:v>
                </c:pt>
                <c:pt idx="82434">
                  <c:v>190.97940421896999</c:v>
                </c:pt>
                <c:pt idx="82435">
                  <c:v>190.98172097424401</c:v>
                </c:pt>
                <c:pt idx="82436">
                  <c:v>190.98403772951701</c:v>
                </c:pt>
                <c:pt idx="82437">
                  <c:v>190.98635448479101</c:v>
                </c:pt>
                <c:pt idx="82438">
                  <c:v>190.98867124006401</c:v>
                </c:pt>
                <c:pt idx="82439">
                  <c:v>190.990987995338</c:v>
                </c:pt>
                <c:pt idx="82440">
                  <c:v>190.993304750612</c:v>
                </c:pt>
                <c:pt idx="82441">
                  <c:v>190.995621505885</c:v>
                </c:pt>
                <c:pt idx="82442">
                  <c:v>190.99793826115899</c:v>
                </c:pt>
                <c:pt idx="82443">
                  <c:v>191.00025501643199</c:v>
                </c:pt>
                <c:pt idx="82444">
                  <c:v>191.00257177170599</c:v>
                </c:pt>
                <c:pt idx="82445">
                  <c:v>191.00488852697899</c:v>
                </c:pt>
                <c:pt idx="82446">
                  <c:v>191.00720528225301</c:v>
                </c:pt>
                <c:pt idx="82447">
                  <c:v>191.00952203752601</c:v>
                </c:pt>
                <c:pt idx="82448">
                  <c:v>191.01183879280001</c:v>
                </c:pt>
                <c:pt idx="82449">
                  <c:v>191.01415554807301</c:v>
                </c:pt>
                <c:pt idx="82450">
                  <c:v>191.016472303347</c:v>
                </c:pt>
                <c:pt idx="82451">
                  <c:v>191.01878905862</c:v>
                </c:pt>
                <c:pt idx="82452">
                  <c:v>191.021105813894</c:v>
                </c:pt>
                <c:pt idx="82453">
                  <c:v>191.02342256916799</c:v>
                </c:pt>
                <c:pt idx="82454">
                  <c:v>191.02573932444099</c:v>
                </c:pt>
                <c:pt idx="82455">
                  <c:v>191.02805607971499</c:v>
                </c:pt>
                <c:pt idx="82456">
                  <c:v>191.03037283498799</c:v>
                </c:pt>
                <c:pt idx="82457">
                  <c:v>191.03268959026201</c:v>
                </c:pt>
                <c:pt idx="82458">
                  <c:v>191.03500634553501</c:v>
                </c:pt>
                <c:pt idx="82459">
                  <c:v>191.037323100809</c:v>
                </c:pt>
                <c:pt idx="82460">
                  <c:v>191.039639856082</c:v>
                </c:pt>
                <c:pt idx="82461">
                  <c:v>191.041956611356</c:v>
                </c:pt>
                <c:pt idx="82462">
                  <c:v>191.044273366629</c:v>
                </c:pt>
                <c:pt idx="82463">
                  <c:v>191.04659012190299</c:v>
                </c:pt>
                <c:pt idx="82464">
                  <c:v>191.04890687717599</c:v>
                </c:pt>
                <c:pt idx="82465">
                  <c:v>191.05122363244999</c:v>
                </c:pt>
                <c:pt idx="82466">
                  <c:v>191.05354038772401</c:v>
                </c:pt>
                <c:pt idx="82467">
                  <c:v>191.05585714299701</c:v>
                </c:pt>
                <c:pt idx="82468">
                  <c:v>191.05817389827101</c:v>
                </c:pt>
                <c:pt idx="82469">
                  <c:v>191.06049065354401</c:v>
                </c:pt>
                <c:pt idx="82470">
                  <c:v>191.062807408818</c:v>
                </c:pt>
                <c:pt idx="82471">
                  <c:v>191.065124164091</c:v>
                </c:pt>
                <c:pt idx="82472">
                  <c:v>191.067440919365</c:v>
                </c:pt>
                <c:pt idx="82473">
                  <c:v>191.069757674638</c:v>
                </c:pt>
                <c:pt idx="82474">
                  <c:v>191.07207442991199</c:v>
                </c:pt>
                <c:pt idx="82475">
                  <c:v>191.07439118518499</c:v>
                </c:pt>
                <c:pt idx="82476">
                  <c:v>191.07670794045899</c:v>
                </c:pt>
                <c:pt idx="82477">
                  <c:v>191.07902469573199</c:v>
                </c:pt>
                <c:pt idx="82478">
                  <c:v>191.08134145100601</c:v>
                </c:pt>
                <c:pt idx="82479">
                  <c:v>191.08365820628001</c:v>
                </c:pt>
                <c:pt idx="82480">
                  <c:v>191.08597496155301</c:v>
                </c:pt>
                <c:pt idx="82481">
                  <c:v>191.088291716827</c:v>
                </c:pt>
                <c:pt idx="82482">
                  <c:v>191.0906084721</c:v>
                </c:pt>
                <c:pt idx="82483">
                  <c:v>191.092925227374</c:v>
                </c:pt>
                <c:pt idx="82484">
                  <c:v>191.095241982647</c:v>
                </c:pt>
                <c:pt idx="82485">
                  <c:v>191.09755873792099</c:v>
                </c:pt>
                <c:pt idx="82486">
                  <c:v>191.09987549319399</c:v>
                </c:pt>
                <c:pt idx="82487">
                  <c:v>191.10219224846799</c:v>
                </c:pt>
                <c:pt idx="82488">
                  <c:v>191.10450900374099</c:v>
                </c:pt>
                <c:pt idx="82489">
                  <c:v>191.10682575901501</c:v>
                </c:pt>
                <c:pt idx="82490">
                  <c:v>191.109142514289</c:v>
                </c:pt>
                <c:pt idx="82491">
                  <c:v>191.111459269562</c:v>
                </c:pt>
                <c:pt idx="82492">
                  <c:v>191.113776024836</c:v>
                </c:pt>
                <c:pt idx="82493">
                  <c:v>191.116092780109</c:v>
                </c:pt>
                <c:pt idx="82494">
                  <c:v>191.11840953538299</c:v>
                </c:pt>
                <c:pt idx="82495">
                  <c:v>191.12072629065599</c:v>
                </c:pt>
                <c:pt idx="82496">
                  <c:v>191.12304304592999</c:v>
                </c:pt>
                <c:pt idx="82497">
                  <c:v>191.12535980120299</c:v>
                </c:pt>
                <c:pt idx="82498">
                  <c:v>191.12767655647701</c:v>
                </c:pt>
                <c:pt idx="82499">
                  <c:v>191.12999331175001</c:v>
                </c:pt>
                <c:pt idx="82500">
                  <c:v>191.13231006702401</c:v>
                </c:pt>
                <c:pt idx="82501">
                  <c:v>191.13462682229701</c:v>
                </c:pt>
                <c:pt idx="82502">
                  <c:v>191.136943577571</c:v>
                </c:pt>
                <c:pt idx="82503">
                  <c:v>191.139260332845</c:v>
                </c:pt>
                <c:pt idx="82504">
                  <c:v>191.141577088118</c:v>
                </c:pt>
                <c:pt idx="82505">
                  <c:v>191.14389384339199</c:v>
                </c:pt>
                <c:pt idx="82506">
                  <c:v>191.14621059866499</c:v>
                </c:pt>
                <c:pt idx="82507">
                  <c:v>191.14852735393899</c:v>
                </c:pt>
                <c:pt idx="82508">
                  <c:v>191.15084410921199</c:v>
                </c:pt>
                <c:pt idx="82509">
                  <c:v>191.15316086448601</c:v>
                </c:pt>
                <c:pt idx="82510">
                  <c:v>191.15547761975901</c:v>
                </c:pt>
                <c:pt idx="82511">
                  <c:v>191.15779437503301</c:v>
                </c:pt>
                <c:pt idx="82512">
                  <c:v>191.16011113030601</c:v>
                </c:pt>
                <c:pt idx="82513">
                  <c:v>191.16242788558</c:v>
                </c:pt>
                <c:pt idx="82514">
                  <c:v>191.164744640853</c:v>
                </c:pt>
                <c:pt idx="82515">
                  <c:v>191.167061396127</c:v>
                </c:pt>
                <c:pt idx="82516">
                  <c:v>191.16937815140099</c:v>
                </c:pt>
                <c:pt idx="82517">
                  <c:v>191.17169490667399</c:v>
                </c:pt>
                <c:pt idx="82518">
                  <c:v>191.17401166194799</c:v>
                </c:pt>
                <c:pt idx="82519">
                  <c:v>191.17632841722099</c:v>
                </c:pt>
                <c:pt idx="82520">
                  <c:v>191.17864517249501</c:v>
                </c:pt>
                <c:pt idx="82521">
                  <c:v>191.18096192776801</c:v>
                </c:pt>
                <c:pt idx="82522">
                  <c:v>191.183278683042</c:v>
                </c:pt>
                <c:pt idx="82523">
                  <c:v>191.185595438315</c:v>
                </c:pt>
                <c:pt idx="82524">
                  <c:v>191.187912193589</c:v>
                </c:pt>
                <c:pt idx="82525">
                  <c:v>191.190228948862</c:v>
                </c:pt>
                <c:pt idx="82526">
                  <c:v>191.19254570413599</c:v>
                </c:pt>
                <c:pt idx="82527">
                  <c:v>191.19486245940899</c:v>
                </c:pt>
                <c:pt idx="82528">
                  <c:v>191.19717921468299</c:v>
                </c:pt>
                <c:pt idx="82529">
                  <c:v>191.19949596995701</c:v>
                </c:pt>
                <c:pt idx="82530">
                  <c:v>191.20181272523001</c:v>
                </c:pt>
                <c:pt idx="82531">
                  <c:v>191.20412948050401</c:v>
                </c:pt>
                <c:pt idx="82532">
                  <c:v>191.20644623577701</c:v>
                </c:pt>
                <c:pt idx="82533">
                  <c:v>191.208762991051</c:v>
                </c:pt>
                <c:pt idx="82534">
                  <c:v>191.211079746324</c:v>
                </c:pt>
                <c:pt idx="82535">
                  <c:v>191.213396501598</c:v>
                </c:pt>
                <c:pt idx="82536">
                  <c:v>191.215713256871</c:v>
                </c:pt>
                <c:pt idx="82537">
                  <c:v>191.21803001214499</c:v>
                </c:pt>
                <c:pt idx="82538">
                  <c:v>191.22034676741799</c:v>
                </c:pt>
                <c:pt idx="82539">
                  <c:v>191.22266352269199</c:v>
                </c:pt>
                <c:pt idx="82540">
                  <c:v>191.22498027796601</c:v>
                </c:pt>
                <c:pt idx="82541">
                  <c:v>191.22729703323901</c:v>
                </c:pt>
                <c:pt idx="82542">
                  <c:v>191.22961378851301</c:v>
                </c:pt>
                <c:pt idx="82543">
                  <c:v>191.23193054378601</c:v>
                </c:pt>
                <c:pt idx="82544">
                  <c:v>191.23424729906</c:v>
                </c:pt>
                <c:pt idx="82545">
                  <c:v>191.236564054333</c:v>
                </c:pt>
                <c:pt idx="82546">
                  <c:v>191.238880809607</c:v>
                </c:pt>
                <c:pt idx="82547">
                  <c:v>191.24119756488</c:v>
                </c:pt>
                <c:pt idx="82548">
                  <c:v>191.24351432015399</c:v>
                </c:pt>
                <c:pt idx="82549">
                  <c:v>191.24583107542699</c:v>
                </c:pt>
                <c:pt idx="82550">
                  <c:v>191.24814783070099</c:v>
                </c:pt>
                <c:pt idx="82551">
                  <c:v>191.25046458597399</c:v>
                </c:pt>
                <c:pt idx="82552">
                  <c:v>191.25278134124801</c:v>
                </c:pt>
                <c:pt idx="82553">
                  <c:v>191.255098096522</c:v>
                </c:pt>
                <c:pt idx="82554">
                  <c:v>191.25741485179501</c:v>
                </c:pt>
                <c:pt idx="82555">
                  <c:v>191.259731607069</c:v>
                </c:pt>
                <c:pt idx="82556">
                  <c:v>191.262048362342</c:v>
                </c:pt>
                <c:pt idx="82557">
                  <c:v>191.26436511761599</c:v>
                </c:pt>
                <c:pt idx="82558">
                  <c:v>191.266681872889</c:v>
                </c:pt>
                <c:pt idx="82559">
                  <c:v>191.26899862816299</c:v>
                </c:pt>
                <c:pt idx="82560">
                  <c:v>191.27131538343599</c:v>
                </c:pt>
                <c:pt idx="82561">
                  <c:v>191.27363213871001</c:v>
                </c:pt>
                <c:pt idx="82562">
                  <c:v>191.27594889398301</c:v>
                </c:pt>
                <c:pt idx="82563">
                  <c:v>191.27826564925701</c:v>
                </c:pt>
                <c:pt idx="82564">
                  <c:v>191.28058240453001</c:v>
                </c:pt>
                <c:pt idx="82565">
                  <c:v>191.282899159804</c:v>
                </c:pt>
                <c:pt idx="82566">
                  <c:v>191.285215915078</c:v>
                </c:pt>
                <c:pt idx="82567">
                  <c:v>191.287532670351</c:v>
                </c:pt>
                <c:pt idx="82568">
                  <c:v>191.28984942562499</c:v>
                </c:pt>
                <c:pt idx="82569">
                  <c:v>191.29216618089799</c:v>
                </c:pt>
                <c:pt idx="82570">
                  <c:v>191.29448293617199</c:v>
                </c:pt>
                <c:pt idx="82571">
                  <c:v>191.29679969144499</c:v>
                </c:pt>
                <c:pt idx="82572">
                  <c:v>191.29911644671901</c:v>
                </c:pt>
                <c:pt idx="82573">
                  <c:v>191.30143320199201</c:v>
                </c:pt>
                <c:pt idx="82574">
                  <c:v>191.30374995726601</c:v>
                </c:pt>
                <c:pt idx="82575">
                  <c:v>191.30606671253901</c:v>
                </c:pt>
                <c:pt idx="82576">
                  <c:v>191.308383467813</c:v>
                </c:pt>
                <c:pt idx="82577">
                  <c:v>191.310700223086</c:v>
                </c:pt>
                <c:pt idx="82578">
                  <c:v>191.31301697836</c:v>
                </c:pt>
                <c:pt idx="82579">
                  <c:v>191.31533373363399</c:v>
                </c:pt>
                <c:pt idx="82580">
                  <c:v>191.31765048890699</c:v>
                </c:pt>
                <c:pt idx="82581">
                  <c:v>191.31996724418099</c:v>
                </c:pt>
                <c:pt idx="82582">
                  <c:v>191.32228399945399</c:v>
                </c:pt>
                <c:pt idx="82583">
                  <c:v>191.32460075472801</c:v>
                </c:pt>
                <c:pt idx="82584">
                  <c:v>191.32691751000101</c:v>
                </c:pt>
                <c:pt idx="82585">
                  <c:v>191.32923426527501</c:v>
                </c:pt>
                <c:pt idx="82586">
                  <c:v>191.33155102054801</c:v>
                </c:pt>
                <c:pt idx="82587">
                  <c:v>191.333867775822</c:v>
                </c:pt>
                <c:pt idx="82588">
                  <c:v>191.336184531095</c:v>
                </c:pt>
                <c:pt idx="82589">
                  <c:v>191.338501286369</c:v>
                </c:pt>
                <c:pt idx="82590">
                  <c:v>191.34081804164299</c:v>
                </c:pt>
                <c:pt idx="82591">
                  <c:v>191.34313479691599</c:v>
                </c:pt>
                <c:pt idx="82592">
                  <c:v>191.34545155219001</c:v>
                </c:pt>
                <c:pt idx="82593">
                  <c:v>191.34776830746301</c:v>
                </c:pt>
                <c:pt idx="82594">
                  <c:v>191.35008506273701</c:v>
                </c:pt>
                <c:pt idx="82595">
                  <c:v>191.35240181801001</c:v>
                </c:pt>
                <c:pt idx="82596">
                  <c:v>191.354718573284</c:v>
                </c:pt>
                <c:pt idx="82597">
                  <c:v>191.357035328557</c:v>
                </c:pt>
                <c:pt idx="82598">
                  <c:v>191.359352083831</c:v>
                </c:pt>
                <c:pt idx="82599">
                  <c:v>191.361668839104</c:v>
                </c:pt>
                <c:pt idx="82600">
                  <c:v>191.36398559437799</c:v>
                </c:pt>
                <c:pt idx="82601">
                  <c:v>191.36630234965099</c:v>
                </c:pt>
                <c:pt idx="82602">
                  <c:v>191.36861910492499</c:v>
                </c:pt>
                <c:pt idx="82603">
                  <c:v>191.37093586019901</c:v>
                </c:pt>
                <c:pt idx="82604">
                  <c:v>191.37325261547201</c:v>
                </c:pt>
                <c:pt idx="82605">
                  <c:v>191.37556937074601</c:v>
                </c:pt>
                <c:pt idx="82606">
                  <c:v>191.37788612601901</c:v>
                </c:pt>
                <c:pt idx="82607">
                  <c:v>191.380202881293</c:v>
                </c:pt>
                <c:pt idx="82608">
                  <c:v>191.382519636566</c:v>
                </c:pt>
                <c:pt idx="82609">
                  <c:v>191.38483639184</c:v>
                </c:pt>
                <c:pt idx="82610">
                  <c:v>191.387153147113</c:v>
                </c:pt>
                <c:pt idx="82611">
                  <c:v>191.38946990238699</c:v>
                </c:pt>
                <c:pt idx="82612">
                  <c:v>191.39178665765999</c:v>
                </c:pt>
                <c:pt idx="82613">
                  <c:v>191.39410341293399</c:v>
                </c:pt>
                <c:pt idx="82614">
                  <c:v>191.39642016820699</c:v>
                </c:pt>
                <c:pt idx="82615">
                  <c:v>191.39873692348101</c:v>
                </c:pt>
                <c:pt idx="82616">
                  <c:v>191.40105367875501</c:v>
                </c:pt>
                <c:pt idx="82617">
                  <c:v>191.40337043402801</c:v>
                </c:pt>
                <c:pt idx="82618">
                  <c:v>191.405687189302</c:v>
                </c:pt>
                <c:pt idx="82619">
                  <c:v>191.408003944575</c:v>
                </c:pt>
                <c:pt idx="82620">
                  <c:v>191.410320699849</c:v>
                </c:pt>
                <c:pt idx="82621">
                  <c:v>191.412637455122</c:v>
                </c:pt>
                <c:pt idx="82622">
                  <c:v>191.41495421039599</c:v>
                </c:pt>
                <c:pt idx="82623">
                  <c:v>191.41727096566899</c:v>
                </c:pt>
                <c:pt idx="82624">
                  <c:v>191.41958772094301</c:v>
                </c:pt>
                <c:pt idx="82625">
                  <c:v>191.42190447621601</c:v>
                </c:pt>
                <c:pt idx="82626">
                  <c:v>191.42422123149001</c:v>
                </c:pt>
                <c:pt idx="82627">
                  <c:v>191.426537986764</c:v>
                </c:pt>
                <c:pt idx="82628">
                  <c:v>191.428854742037</c:v>
                </c:pt>
                <c:pt idx="82629">
                  <c:v>191.431171497311</c:v>
                </c:pt>
                <c:pt idx="82630">
                  <c:v>191.433488252584</c:v>
                </c:pt>
                <c:pt idx="82631">
                  <c:v>191.43580500785799</c:v>
                </c:pt>
                <c:pt idx="82632">
                  <c:v>191.43812176313099</c:v>
                </c:pt>
                <c:pt idx="82633">
                  <c:v>191.44043851840499</c:v>
                </c:pt>
                <c:pt idx="82634">
                  <c:v>191.44275527367799</c:v>
                </c:pt>
                <c:pt idx="82635">
                  <c:v>191.44507202895201</c:v>
                </c:pt>
                <c:pt idx="82636">
                  <c:v>191.44738878422501</c:v>
                </c:pt>
                <c:pt idx="82637">
                  <c:v>191.44970553949901</c:v>
                </c:pt>
                <c:pt idx="82638">
                  <c:v>191.45202229477201</c:v>
                </c:pt>
                <c:pt idx="82639">
                  <c:v>191.454339050046</c:v>
                </c:pt>
                <c:pt idx="82640">
                  <c:v>191.45665580532</c:v>
                </c:pt>
                <c:pt idx="82641">
                  <c:v>191.458972560593</c:v>
                </c:pt>
                <c:pt idx="82642">
                  <c:v>191.46128931586699</c:v>
                </c:pt>
                <c:pt idx="82643">
                  <c:v>191.46360607113999</c:v>
                </c:pt>
                <c:pt idx="82644">
                  <c:v>191.46592282641399</c:v>
                </c:pt>
                <c:pt idx="82645">
                  <c:v>191.46823958168699</c:v>
                </c:pt>
                <c:pt idx="82646">
                  <c:v>191.47055633696101</c:v>
                </c:pt>
                <c:pt idx="82647">
                  <c:v>191.47287309223401</c:v>
                </c:pt>
                <c:pt idx="82648">
                  <c:v>191.47518984750801</c:v>
                </c:pt>
                <c:pt idx="82649">
                  <c:v>191.47750660278101</c:v>
                </c:pt>
                <c:pt idx="82650">
                  <c:v>191.479823358055</c:v>
                </c:pt>
                <c:pt idx="82651">
                  <c:v>191.482140113328</c:v>
                </c:pt>
                <c:pt idx="82652">
                  <c:v>191.484456868602</c:v>
                </c:pt>
                <c:pt idx="82653">
                  <c:v>191.48677362387599</c:v>
                </c:pt>
                <c:pt idx="82654">
                  <c:v>191.48909037914899</c:v>
                </c:pt>
                <c:pt idx="82655">
                  <c:v>191.49140713442301</c:v>
                </c:pt>
                <c:pt idx="82656">
                  <c:v>191.49372388969601</c:v>
                </c:pt>
                <c:pt idx="82657">
                  <c:v>191.49604064497001</c:v>
                </c:pt>
                <c:pt idx="82658">
                  <c:v>191.49835740024301</c:v>
                </c:pt>
                <c:pt idx="82659">
                  <c:v>191.500674155517</c:v>
                </c:pt>
                <c:pt idx="82660">
                  <c:v>191.50299091079</c:v>
                </c:pt>
                <c:pt idx="82661">
                  <c:v>191.505307666064</c:v>
                </c:pt>
                <c:pt idx="82662">
                  <c:v>191.507624421337</c:v>
                </c:pt>
                <c:pt idx="82663">
                  <c:v>191.50994117661099</c:v>
                </c:pt>
                <c:pt idx="82664">
                  <c:v>191.51225793188399</c:v>
                </c:pt>
                <c:pt idx="82665">
                  <c:v>191.51457468715799</c:v>
                </c:pt>
                <c:pt idx="82666">
                  <c:v>191.51689144243201</c:v>
                </c:pt>
                <c:pt idx="82667">
                  <c:v>191.51920819770501</c:v>
                </c:pt>
                <c:pt idx="82668">
                  <c:v>191.52152495297901</c:v>
                </c:pt>
                <c:pt idx="82669">
                  <c:v>191.52384170825201</c:v>
                </c:pt>
                <c:pt idx="82670">
                  <c:v>191.526158463526</c:v>
                </c:pt>
                <c:pt idx="82671">
                  <c:v>191.528475218799</c:v>
                </c:pt>
                <c:pt idx="82672">
                  <c:v>191.530791974073</c:v>
                </c:pt>
                <c:pt idx="82673">
                  <c:v>191.533108729346</c:v>
                </c:pt>
                <c:pt idx="82674">
                  <c:v>191.53542548461999</c:v>
                </c:pt>
                <c:pt idx="82675">
                  <c:v>191.53774223989299</c:v>
                </c:pt>
                <c:pt idx="82676">
                  <c:v>191.54005899516699</c:v>
                </c:pt>
                <c:pt idx="82677">
                  <c:v>191.54237575044101</c:v>
                </c:pt>
                <c:pt idx="82678">
                  <c:v>191.54469250571401</c:v>
                </c:pt>
                <c:pt idx="82679">
                  <c:v>191.54700926098801</c:v>
                </c:pt>
                <c:pt idx="82680">
                  <c:v>191.54932601626101</c:v>
                </c:pt>
                <c:pt idx="82681">
                  <c:v>191.551642771535</c:v>
                </c:pt>
                <c:pt idx="82682">
                  <c:v>191.553959526808</c:v>
                </c:pt>
                <c:pt idx="82683">
                  <c:v>191.556276282082</c:v>
                </c:pt>
                <c:pt idx="82684">
                  <c:v>191.558593037355</c:v>
                </c:pt>
                <c:pt idx="82685">
                  <c:v>191.56090979262899</c:v>
                </c:pt>
                <c:pt idx="82686">
                  <c:v>191.56322654790199</c:v>
                </c:pt>
                <c:pt idx="82687">
                  <c:v>191.56554330317601</c:v>
                </c:pt>
                <c:pt idx="82688">
                  <c:v>191.56786005844901</c:v>
                </c:pt>
                <c:pt idx="82689">
                  <c:v>191.57017681372301</c:v>
                </c:pt>
                <c:pt idx="82690">
                  <c:v>191.572493568997</c:v>
                </c:pt>
                <c:pt idx="82691">
                  <c:v>191.57481032427</c:v>
                </c:pt>
                <c:pt idx="82692">
                  <c:v>191.577127079544</c:v>
                </c:pt>
                <c:pt idx="82693">
                  <c:v>191.579443834817</c:v>
                </c:pt>
                <c:pt idx="82694">
                  <c:v>191.58176059009099</c:v>
                </c:pt>
                <c:pt idx="82695">
                  <c:v>191.58407734536399</c:v>
                </c:pt>
                <c:pt idx="82696">
                  <c:v>191.58639410063799</c:v>
                </c:pt>
                <c:pt idx="82697">
                  <c:v>191.58871085591099</c:v>
                </c:pt>
                <c:pt idx="82698">
                  <c:v>191.59102761118501</c:v>
                </c:pt>
                <c:pt idx="82699">
                  <c:v>191.59334436645801</c:v>
                </c:pt>
                <c:pt idx="82700">
                  <c:v>191.59566112173201</c:v>
                </c:pt>
                <c:pt idx="82701">
                  <c:v>191.59797787700501</c:v>
                </c:pt>
                <c:pt idx="82702">
                  <c:v>191.600294632279</c:v>
                </c:pt>
                <c:pt idx="82703">
                  <c:v>191.602611387553</c:v>
                </c:pt>
                <c:pt idx="82704">
                  <c:v>191.604928142826</c:v>
                </c:pt>
                <c:pt idx="82705">
                  <c:v>191.60724489809999</c:v>
                </c:pt>
                <c:pt idx="82706">
                  <c:v>191.60956165337299</c:v>
                </c:pt>
                <c:pt idx="82707">
                  <c:v>191.61187840864699</c:v>
                </c:pt>
                <c:pt idx="82708">
                  <c:v>191.61419516391999</c:v>
                </c:pt>
                <c:pt idx="82709">
                  <c:v>191.61651191919401</c:v>
                </c:pt>
                <c:pt idx="82710">
                  <c:v>191.61882867446701</c:v>
                </c:pt>
                <c:pt idx="82711">
                  <c:v>191.62114542974101</c:v>
                </c:pt>
                <c:pt idx="82712">
                  <c:v>191.62346218501401</c:v>
                </c:pt>
                <c:pt idx="82713">
                  <c:v>191.625778940288</c:v>
                </c:pt>
                <c:pt idx="82714">
                  <c:v>191.628095695561</c:v>
                </c:pt>
                <c:pt idx="82715">
                  <c:v>191.630412450835</c:v>
                </c:pt>
                <c:pt idx="82716">
                  <c:v>191.63272920610899</c:v>
                </c:pt>
                <c:pt idx="82717">
                  <c:v>191.63504596138199</c:v>
                </c:pt>
                <c:pt idx="82718">
                  <c:v>191.63736271665601</c:v>
                </c:pt>
                <c:pt idx="82719">
                  <c:v>191.63967947192901</c:v>
                </c:pt>
                <c:pt idx="82720">
                  <c:v>191.64199622720301</c:v>
                </c:pt>
                <c:pt idx="82721">
                  <c:v>191.64431298247601</c:v>
                </c:pt>
                <c:pt idx="82722">
                  <c:v>191.64662973775</c:v>
                </c:pt>
                <c:pt idx="82723">
                  <c:v>191.648946493023</c:v>
                </c:pt>
                <c:pt idx="82724">
                  <c:v>191.651263248297</c:v>
                </c:pt>
                <c:pt idx="82725">
                  <c:v>191.65358000357</c:v>
                </c:pt>
                <c:pt idx="82726">
                  <c:v>191.65589675884399</c:v>
                </c:pt>
                <c:pt idx="82727">
                  <c:v>191.65821351411799</c:v>
                </c:pt>
                <c:pt idx="82728">
                  <c:v>191.66053026939099</c:v>
                </c:pt>
                <c:pt idx="82729">
                  <c:v>191.66284702466501</c:v>
                </c:pt>
                <c:pt idx="82730">
                  <c:v>191.66516377993801</c:v>
                </c:pt>
                <c:pt idx="82731">
                  <c:v>191.66748053521201</c:v>
                </c:pt>
                <c:pt idx="82732">
                  <c:v>191.66979729048501</c:v>
                </c:pt>
                <c:pt idx="82733">
                  <c:v>191.672114045759</c:v>
                </c:pt>
                <c:pt idx="82734">
                  <c:v>191.674430801032</c:v>
                </c:pt>
                <c:pt idx="82735">
                  <c:v>191.676747556306</c:v>
                </c:pt>
                <c:pt idx="82736">
                  <c:v>191.679064311579</c:v>
                </c:pt>
                <c:pt idx="82737">
                  <c:v>191.68138106685299</c:v>
                </c:pt>
                <c:pt idx="82738">
                  <c:v>191.68369782212599</c:v>
                </c:pt>
                <c:pt idx="82739">
                  <c:v>191.68601457739999</c:v>
                </c:pt>
                <c:pt idx="82740">
                  <c:v>191.68833133267401</c:v>
                </c:pt>
                <c:pt idx="82741">
                  <c:v>191.69064808794701</c:v>
                </c:pt>
                <c:pt idx="82742">
                  <c:v>191.69296484322101</c:v>
                </c:pt>
                <c:pt idx="82743">
                  <c:v>191.69528159849401</c:v>
                </c:pt>
                <c:pt idx="82744">
                  <c:v>191.697598353768</c:v>
                </c:pt>
                <c:pt idx="82745">
                  <c:v>191.699915109041</c:v>
                </c:pt>
                <c:pt idx="82746">
                  <c:v>191.702231864315</c:v>
                </c:pt>
                <c:pt idx="82747">
                  <c:v>191.704548619588</c:v>
                </c:pt>
                <c:pt idx="82748">
                  <c:v>191.70686537486199</c:v>
                </c:pt>
                <c:pt idx="82749">
                  <c:v>191.70918213013499</c:v>
                </c:pt>
                <c:pt idx="82750">
                  <c:v>191.71149888540899</c:v>
                </c:pt>
                <c:pt idx="82751">
                  <c:v>191.71381564068199</c:v>
                </c:pt>
                <c:pt idx="82752">
                  <c:v>191.71613239595601</c:v>
                </c:pt>
                <c:pt idx="82753">
                  <c:v>191.71844915123</c:v>
                </c:pt>
                <c:pt idx="82754">
                  <c:v>191.720765906503</c:v>
                </c:pt>
                <c:pt idx="82755">
                  <c:v>191.723082661777</c:v>
                </c:pt>
                <c:pt idx="82756">
                  <c:v>191.72539941705</c:v>
                </c:pt>
                <c:pt idx="82757">
                  <c:v>191.72771617232399</c:v>
                </c:pt>
                <c:pt idx="82758">
                  <c:v>191.73003292759699</c:v>
                </c:pt>
                <c:pt idx="82759">
                  <c:v>191.73234968287099</c:v>
                </c:pt>
                <c:pt idx="82760">
                  <c:v>191.73466643814399</c:v>
                </c:pt>
                <c:pt idx="82761">
                  <c:v>191.73698319341801</c:v>
                </c:pt>
                <c:pt idx="82762">
                  <c:v>191.73929994869101</c:v>
                </c:pt>
                <c:pt idx="82763">
                  <c:v>191.74161670396501</c:v>
                </c:pt>
                <c:pt idx="82764">
                  <c:v>191.743933459239</c:v>
                </c:pt>
                <c:pt idx="82765">
                  <c:v>191.746250214512</c:v>
                </c:pt>
                <c:pt idx="82766">
                  <c:v>191.748566969786</c:v>
                </c:pt>
                <c:pt idx="82767">
                  <c:v>191.750883725059</c:v>
                </c:pt>
                <c:pt idx="82768">
                  <c:v>191.75320048033299</c:v>
                </c:pt>
                <c:pt idx="82769">
                  <c:v>191.75551723560599</c:v>
                </c:pt>
                <c:pt idx="82770">
                  <c:v>191.75783399087999</c:v>
                </c:pt>
                <c:pt idx="82771">
                  <c:v>191.76015074615299</c:v>
                </c:pt>
                <c:pt idx="82772">
                  <c:v>191.76246750142701</c:v>
                </c:pt>
                <c:pt idx="82773">
                  <c:v>191.76478425670001</c:v>
                </c:pt>
                <c:pt idx="82774">
                  <c:v>191.76710101197401</c:v>
                </c:pt>
                <c:pt idx="82775">
                  <c:v>191.76941776724701</c:v>
                </c:pt>
                <c:pt idx="82776">
                  <c:v>191.771734522521</c:v>
                </c:pt>
                <c:pt idx="82777">
                  <c:v>191.774051277795</c:v>
                </c:pt>
                <c:pt idx="82778">
                  <c:v>191.776368033068</c:v>
                </c:pt>
                <c:pt idx="82779">
                  <c:v>191.77868478834199</c:v>
                </c:pt>
                <c:pt idx="82780">
                  <c:v>191.78100154361499</c:v>
                </c:pt>
                <c:pt idx="82781">
                  <c:v>191.78331829888899</c:v>
                </c:pt>
                <c:pt idx="82782">
                  <c:v>191.78563505416199</c:v>
                </c:pt>
                <c:pt idx="82783">
                  <c:v>191.78795180943601</c:v>
                </c:pt>
                <c:pt idx="82784">
                  <c:v>191.79026856470901</c:v>
                </c:pt>
                <c:pt idx="82785">
                  <c:v>191.792585319983</c:v>
                </c:pt>
                <c:pt idx="82786">
                  <c:v>191.794902075256</c:v>
                </c:pt>
                <c:pt idx="82787">
                  <c:v>191.79721883053</c:v>
                </c:pt>
                <c:pt idx="82788">
                  <c:v>191.799535585803</c:v>
                </c:pt>
                <c:pt idx="82789">
                  <c:v>191.80185234107699</c:v>
                </c:pt>
                <c:pt idx="82790">
                  <c:v>191.80416909635099</c:v>
                </c:pt>
                <c:pt idx="82791">
                  <c:v>191.80648585162399</c:v>
                </c:pt>
                <c:pt idx="82792">
                  <c:v>191.80880260689801</c:v>
                </c:pt>
                <c:pt idx="82793">
                  <c:v>191.81111936217101</c:v>
                </c:pt>
                <c:pt idx="82794">
                  <c:v>191.81343611744501</c:v>
                </c:pt>
                <c:pt idx="82795">
                  <c:v>191.81575287271801</c:v>
                </c:pt>
                <c:pt idx="82796">
                  <c:v>191.818069627992</c:v>
                </c:pt>
                <c:pt idx="82797">
                  <c:v>191.820386383265</c:v>
                </c:pt>
                <c:pt idx="82798">
                  <c:v>191.822703138539</c:v>
                </c:pt>
                <c:pt idx="82799">
                  <c:v>191.825019893812</c:v>
                </c:pt>
                <c:pt idx="82800">
                  <c:v>191.82733664908599</c:v>
                </c:pt>
                <c:pt idx="82801">
                  <c:v>191.82965340435899</c:v>
                </c:pt>
                <c:pt idx="82802">
                  <c:v>191.83197015963299</c:v>
                </c:pt>
                <c:pt idx="82803">
                  <c:v>191.83428691490701</c:v>
                </c:pt>
                <c:pt idx="82804">
                  <c:v>191.83660367018001</c:v>
                </c:pt>
                <c:pt idx="82805">
                  <c:v>191.83892042545401</c:v>
                </c:pt>
                <c:pt idx="82806">
                  <c:v>191.84123718072701</c:v>
                </c:pt>
                <c:pt idx="82807">
                  <c:v>191.843553936001</c:v>
                </c:pt>
                <c:pt idx="82808">
                  <c:v>191.845870691274</c:v>
                </c:pt>
                <c:pt idx="82809">
                  <c:v>191.848187446548</c:v>
                </c:pt>
                <c:pt idx="82810">
                  <c:v>191.850504201821</c:v>
                </c:pt>
                <c:pt idx="82811">
                  <c:v>191.85282095709499</c:v>
                </c:pt>
                <c:pt idx="82812">
                  <c:v>191.85513771236799</c:v>
                </c:pt>
                <c:pt idx="82813">
                  <c:v>191.85745446764199</c:v>
                </c:pt>
                <c:pt idx="82814">
                  <c:v>191.85977122291601</c:v>
                </c:pt>
                <c:pt idx="82815">
                  <c:v>191.86208797818901</c:v>
                </c:pt>
                <c:pt idx="82816">
                  <c:v>191.864404733463</c:v>
                </c:pt>
                <c:pt idx="82817">
                  <c:v>191.866721488736</c:v>
                </c:pt>
                <c:pt idx="82818">
                  <c:v>191.86903824401</c:v>
                </c:pt>
                <c:pt idx="82819">
                  <c:v>191.871354999283</c:v>
                </c:pt>
                <c:pt idx="82820">
                  <c:v>191.87367175455699</c:v>
                </c:pt>
                <c:pt idx="82821">
                  <c:v>191.87598850982999</c:v>
                </c:pt>
                <c:pt idx="82822">
                  <c:v>191.87830526510399</c:v>
                </c:pt>
                <c:pt idx="82823">
                  <c:v>191.88062202037699</c:v>
                </c:pt>
                <c:pt idx="82824">
                  <c:v>191.88293877565101</c:v>
                </c:pt>
                <c:pt idx="82825">
                  <c:v>191.88525553092401</c:v>
                </c:pt>
                <c:pt idx="82826">
                  <c:v>191.88757228619801</c:v>
                </c:pt>
                <c:pt idx="82827">
                  <c:v>191.889889041472</c:v>
                </c:pt>
                <c:pt idx="82828">
                  <c:v>191.892205796745</c:v>
                </c:pt>
                <c:pt idx="82829">
                  <c:v>191.894522552019</c:v>
                </c:pt>
                <c:pt idx="82830">
                  <c:v>191.896839307292</c:v>
                </c:pt>
                <c:pt idx="82831">
                  <c:v>191.89915606256599</c:v>
                </c:pt>
                <c:pt idx="82832">
                  <c:v>191.90147281783899</c:v>
                </c:pt>
                <c:pt idx="82833">
                  <c:v>191.90378957311299</c:v>
                </c:pt>
                <c:pt idx="82834">
                  <c:v>191.90610632838599</c:v>
                </c:pt>
                <c:pt idx="82835">
                  <c:v>191.90842308366001</c:v>
                </c:pt>
                <c:pt idx="82836">
                  <c:v>191.91073983893301</c:v>
                </c:pt>
                <c:pt idx="82837">
                  <c:v>191.91305659420701</c:v>
                </c:pt>
                <c:pt idx="82838">
                  <c:v>191.91537334948001</c:v>
                </c:pt>
                <c:pt idx="82839">
                  <c:v>191.917690104754</c:v>
                </c:pt>
                <c:pt idx="82840">
                  <c:v>191.920006860028</c:v>
                </c:pt>
                <c:pt idx="82841">
                  <c:v>191.922323615301</c:v>
                </c:pt>
                <c:pt idx="82842">
                  <c:v>191.92464037057499</c:v>
                </c:pt>
                <c:pt idx="82843">
                  <c:v>191.92695712584799</c:v>
                </c:pt>
                <c:pt idx="82844">
                  <c:v>191.92927388112199</c:v>
                </c:pt>
                <c:pt idx="82845">
                  <c:v>191.93159063639499</c:v>
                </c:pt>
                <c:pt idx="82846">
                  <c:v>191.93390739166901</c:v>
                </c:pt>
                <c:pt idx="82847">
                  <c:v>191.93622414694201</c:v>
                </c:pt>
                <c:pt idx="82848">
                  <c:v>191.938540902216</c:v>
                </c:pt>
                <c:pt idx="82849">
                  <c:v>191.940857657489</c:v>
                </c:pt>
                <c:pt idx="82850">
                  <c:v>191.943174412763</c:v>
                </c:pt>
                <c:pt idx="82851">
                  <c:v>191.945491168036</c:v>
                </c:pt>
                <c:pt idx="82852">
                  <c:v>191.94780792330999</c:v>
                </c:pt>
                <c:pt idx="82853">
                  <c:v>191.95012467858399</c:v>
                </c:pt>
                <c:pt idx="82854">
                  <c:v>191.95244143385699</c:v>
                </c:pt>
                <c:pt idx="82855">
                  <c:v>191.95475818913101</c:v>
                </c:pt>
                <c:pt idx="82856">
                  <c:v>191.95707494440401</c:v>
                </c:pt>
                <c:pt idx="82857">
                  <c:v>191.95939169967801</c:v>
                </c:pt>
                <c:pt idx="82858">
                  <c:v>191.96170845495101</c:v>
                </c:pt>
                <c:pt idx="82859">
                  <c:v>191.964025210225</c:v>
                </c:pt>
                <c:pt idx="82860">
                  <c:v>191.966341965498</c:v>
                </c:pt>
                <c:pt idx="82861">
                  <c:v>191.968658720772</c:v>
                </c:pt>
                <c:pt idx="82862">
                  <c:v>191.970975476045</c:v>
                </c:pt>
                <c:pt idx="82863">
                  <c:v>191.97329223131899</c:v>
                </c:pt>
                <c:pt idx="82864">
                  <c:v>191.97560898659299</c:v>
                </c:pt>
                <c:pt idx="82865">
                  <c:v>191.97792574186599</c:v>
                </c:pt>
                <c:pt idx="82866">
                  <c:v>191.98024249714001</c:v>
                </c:pt>
                <c:pt idx="82867">
                  <c:v>191.98255925241301</c:v>
                </c:pt>
                <c:pt idx="82868">
                  <c:v>191.98487600768701</c:v>
                </c:pt>
                <c:pt idx="82869">
                  <c:v>191.98719276296001</c:v>
                </c:pt>
                <c:pt idx="82870">
                  <c:v>191.989509518234</c:v>
                </c:pt>
                <c:pt idx="82871">
                  <c:v>191.991826273507</c:v>
                </c:pt>
                <c:pt idx="82872">
                  <c:v>191.994143028781</c:v>
                </c:pt>
                <c:pt idx="82873">
                  <c:v>191.996459784054</c:v>
                </c:pt>
                <c:pt idx="82874">
                  <c:v>191.99877653932799</c:v>
                </c:pt>
                <c:pt idx="82875">
                  <c:v>192.00109329460099</c:v>
                </c:pt>
                <c:pt idx="82876">
                  <c:v>192.00341004987499</c:v>
                </c:pt>
                <c:pt idx="82877">
                  <c:v>192.00572680514901</c:v>
                </c:pt>
                <c:pt idx="82878">
                  <c:v>192.00804356042201</c:v>
                </c:pt>
                <c:pt idx="82879">
                  <c:v>192.010360315696</c:v>
                </c:pt>
                <c:pt idx="82880">
                  <c:v>192.012677070969</c:v>
                </c:pt>
                <c:pt idx="82881">
                  <c:v>192.014993826243</c:v>
                </c:pt>
                <c:pt idx="82882">
                  <c:v>192.017310581516</c:v>
                </c:pt>
                <c:pt idx="82883">
                  <c:v>192.01962733678999</c:v>
                </c:pt>
                <c:pt idx="82884">
                  <c:v>192.02194409206299</c:v>
                </c:pt>
                <c:pt idx="82885">
                  <c:v>192.02426084733699</c:v>
                </c:pt>
                <c:pt idx="82886">
                  <c:v>192.02657760260999</c:v>
                </c:pt>
                <c:pt idx="82887">
                  <c:v>192.02889435788401</c:v>
                </c:pt>
                <c:pt idx="82888">
                  <c:v>192.03121111315701</c:v>
                </c:pt>
                <c:pt idx="82889">
                  <c:v>192.03352786843101</c:v>
                </c:pt>
                <c:pt idx="82890">
                  <c:v>192.035844623705</c:v>
                </c:pt>
                <c:pt idx="82891">
                  <c:v>192.038161378978</c:v>
                </c:pt>
                <c:pt idx="82892">
                  <c:v>192.040478134252</c:v>
                </c:pt>
                <c:pt idx="82893">
                  <c:v>192.042794889525</c:v>
                </c:pt>
                <c:pt idx="82894">
                  <c:v>192.04511164479899</c:v>
                </c:pt>
                <c:pt idx="82895">
                  <c:v>192.04742840007199</c:v>
                </c:pt>
                <c:pt idx="82896">
                  <c:v>192.04974515534599</c:v>
                </c:pt>
                <c:pt idx="82897">
                  <c:v>192.05206191061899</c:v>
                </c:pt>
                <c:pt idx="82898">
                  <c:v>192.05437866589301</c:v>
                </c:pt>
                <c:pt idx="82899">
                  <c:v>192.05669542116601</c:v>
                </c:pt>
                <c:pt idx="82900">
                  <c:v>192.05901217644001</c:v>
                </c:pt>
                <c:pt idx="82901">
                  <c:v>192.061328931714</c:v>
                </c:pt>
                <c:pt idx="82902">
                  <c:v>192.063645686987</c:v>
                </c:pt>
                <c:pt idx="82903">
                  <c:v>192.065962442261</c:v>
                </c:pt>
                <c:pt idx="82904">
                  <c:v>192.068279197534</c:v>
                </c:pt>
                <c:pt idx="82905">
                  <c:v>192.07059595280799</c:v>
                </c:pt>
                <c:pt idx="82906">
                  <c:v>192.07291270808099</c:v>
                </c:pt>
                <c:pt idx="82907">
                  <c:v>192.07522946335499</c:v>
                </c:pt>
                <c:pt idx="82908">
                  <c:v>192.07754621862799</c:v>
                </c:pt>
                <c:pt idx="82909">
                  <c:v>192.07986297390201</c:v>
                </c:pt>
                <c:pt idx="82910">
                  <c:v>192.08217972917501</c:v>
                </c:pt>
                <c:pt idx="82911">
                  <c:v>192.08449648444901</c:v>
                </c:pt>
                <c:pt idx="82912">
                  <c:v>192.08681323972201</c:v>
                </c:pt>
                <c:pt idx="82913">
                  <c:v>192.089129994996</c:v>
                </c:pt>
                <c:pt idx="82914">
                  <c:v>192.09144675026999</c:v>
                </c:pt>
                <c:pt idx="82915">
                  <c:v>192.093763505543</c:v>
                </c:pt>
                <c:pt idx="82916">
                  <c:v>192.09608026081699</c:v>
                </c:pt>
                <c:pt idx="82917">
                  <c:v>192.09839701608999</c:v>
                </c:pt>
                <c:pt idx="82918">
                  <c:v>192.10071377136401</c:v>
                </c:pt>
                <c:pt idx="82919">
                  <c:v>192.10303052663701</c:v>
                </c:pt>
                <c:pt idx="82920">
                  <c:v>192.10534728191101</c:v>
                </c:pt>
                <c:pt idx="82921">
                  <c:v>192.10766403718401</c:v>
                </c:pt>
                <c:pt idx="82922">
                  <c:v>192.109980792458</c:v>
                </c:pt>
                <c:pt idx="82923">
                  <c:v>192.112297547731</c:v>
                </c:pt>
                <c:pt idx="82924">
                  <c:v>192.114614303005</c:v>
                </c:pt>
                <c:pt idx="82925">
                  <c:v>192.116931058278</c:v>
                </c:pt>
                <c:pt idx="82926">
                  <c:v>192.11924781355199</c:v>
                </c:pt>
                <c:pt idx="82927">
                  <c:v>192.12156456882599</c:v>
                </c:pt>
                <c:pt idx="82928">
                  <c:v>192.12388132409899</c:v>
                </c:pt>
                <c:pt idx="82929">
                  <c:v>192.12619807937301</c:v>
                </c:pt>
                <c:pt idx="82930">
                  <c:v>192.12851483464601</c:v>
                </c:pt>
                <c:pt idx="82931">
                  <c:v>192.13083158992001</c:v>
                </c:pt>
                <c:pt idx="82932">
                  <c:v>192.13314834519301</c:v>
                </c:pt>
                <c:pt idx="82933">
                  <c:v>192.135465100467</c:v>
                </c:pt>
                <c:pt idx="82934">
                  <c:v>192.13778185574</c:v>
                </c:pt>
                <c:pt idx="82935">
                  <c:v>192.140098611014</c:v>
                </c:pt>
                <c:pt idx="82936">
                  <c:v>192.142415366287</c:v>
                </c:pt>
                <c:pt idx="82937">
                  <c:v>192.14473212156099</c:v>
                </c:pt>
                <c:pt idx="82938">
                  <c:v>192.14704887683399</c:v>
                </c:pt>
                <c:pt idx="82939">
                  <c:v>192.14936563210799</c:v>
                </c:pt>
                <c:pt idx="82940">
                  <c:v>192.15168238738201</c:v>
                </c:pt>
                <c:pt idx="82941">
                  <c:v>192.15399914265501</c:v>
                </c:pt>
                <c:pt idx="82942">
                  <c:v>192.15631589792901</c:v>
                </c:pt>
                <c:pt idx="82943">
                  <c:v>192.15863265320201</c:v>
                </c:pt>
                <c:pt idx="82944">
                  <c:v>192.160949408476</c:v>
                </c:pt>
                <c:pt idx="82945">
                  <c:v>192.163266163749</c:v>
                </c:pt>
                <c:pt idx="82946">
                  <c:v>192.165582919023</c:v>
                </c:pt>
                <c:pt idx="82947">
                  <c:v>192.167899674296</c:v>
                </c:pt>
                <c:pt idx="82948">
                  <c:v>192.17021642956999</c:v>
                </c:pt>
                <c:pt idx="82949">
                  <c:v>192.17253318484299</c:v>
                </c:pt>
                <c:pt idx="82950">
                  <c:v>192.17484994011701</c:v>
                </c:pt>
                <c:pt idx="82951">
                  <c:v>192.17716669539101</c:v>
                </c:pt>
                <c:pt idx="82952">
                  <c:v>192.17948345066401</c:v>
                </c:pt>
                <c:pt idx="82953">
                  <c:v>192.181800205938</c:v>
                </c:pt>
                <c:pt idx="82954">
                  <c:v>192.184116961211</c:v>
                </c:pt>
                <c:pt idx="82955">
                  <c:v>192.186433716485</c:v>
                </c:pt>
                <c:pt idx="82956">
                  <c:v>192.188750471758</c:v>
                </c:pt>
                <c:pt idx="82957">
                  <c:v>192.19106722703199</c:v>
                </c:pt>
                <c:pt idx="82958">
                  <c:v>192.19338398230499</c:v>
                </c:pt>
                <c:pt idx="82959">
                  <c:v>192.19570073757899</c:v>
                </c:pt>
                <c:pt idx="82960">
                  <c:v>192.19801749285199</c:v>
                </c:pt>
                <c:pt idx="82961">
                  <c:v>192.20033424812601</c:v>
                </c:pt>
                <c:pt idx="82962">
                  <c:v>192.20265100339901</c:v>
                </c:pt>
                <c:pt idx="82963">
                  <c:v>192.20496775867301</c:v>
                </c:pt>
                <c:pt idx="82964">
                  <c:v>192.207284513947</c:v>
                </c:pt>
                <c:pt idx="82965">
                  <c:v>192.20960126922</c:v>
                </c:pt>
                <c:pt idx="82966">
                  <c:v>192.211918024494</c:v>
                </c:pt>
                <c:pt idx="82967">
                  <c:v>192.214234779767</c:v>
                </c:pt>
                <c:pt idx="82968">
                  <c:v>192.21655153504099</c:v>
                </c:pt>
                <c:pt idx="82969">
                  <c:v>192.21886829031399</c:v>
                </c:pt>
                <c:pt idx="82970">
                  <c:v>192.22118504558799</c:v>
                </c:pt>
                <c:pt idx="82971">
                  <c:v>192.22350180086099</c:v>
                </c:pt>
                <c:pt idx="82972">
                  <c:v>192.22581855613501</c:v>
                </c:pt>
                <c:pt idx="82973">
                  <c:v>192.22813531140801</c:v>
                </c:pt>
                <c:pt idx="82974">
                  <c:v>192.23045206668201</c:v>
                </c:pt>
                <c:pt idx="82975">
                  <c:v>192.23276882195501</c:v>
                </c:pt>
                <c:pt idx="82976">
                  <c:v>192.235085577229</c:v>
                </c:pt>
                <c:pt idx="82977">
                  <c:v>192.237402332503</c:v>
                </c:pt>
                <c:pt idx="82978">
                  <c:v>192.239719087776</c:v>
                </c:pt>
                <c:pt idx="82979">
                  <c:v>192.24203584304999</c:v>
                </c:pt>
                <c:pt idx="82980">
                  <c:v>192.24435259832299</c:v>
                </c:pt>
                <c:pt idx="82981">
                  <c:v>192.24666935359701</c:v>
                </c:pt>
                <c:pt idx="82982">
                  <c:v>192.24898610887001</c:v>
                </c:pt>
                <c:pt idx="82983">
                  <c:v>192.25130286414401</c:v>
                </c:pt>
                <c:pt idx="82984">
                  <c:v>192.25361961941701</c:v>
                </c:pt>
                <c:pt idx="82985">
                  <c:v>192.255936374691</c:v>
                </c:pt>
                <c:pt idx="82986">
                  <c:v>192.258253129964</c:v>
                </c:pt>
                <c:pt idx="82987">
                  <c:v>192.260569885238</c:v>
                </c:pt>
                <c:pt idx="82988">
                  <c:v>192.262886640511</c:v>
                </c:pt>
                <c:pt idx="82989">
                  <c:v>192.26520339578499</c:v>
                </c:pt>
                <c:pt idx="82990">
                  <c:v>192.26752015105899</c:v>
                </c:pt>
                <c:pt idx="82991">
                  <c:v>192.26983690633199</c:v>
                </c:pt>
                <c:pt idx="82992">
                  <c:v>192.27215366160601</c:v>
                </c:pt>
                <c:pt idx="82993">
                  <c:v>192.27447041687901</c:v>
                </c:pt>
                <c:pt idx="82994">
                  <c:v>192.27678717215301</c:v>
                </c:pt>
                <c:pt idx="82995">
                  <c:v>192.27910392742601</c:v>
                </c:pt>
                <c:pt idx="82996">
                  <c:v>192.2814206827</c:v>
                </c:pt>
                <c:pt idx="82997">
                  <c:v>192.283737437973</c:v>
                </c:pt>
                <c:pt idx="82998">
                  <c:v>192.286054193247</c:v>
                </c:pt>
                <c:pt idx="82999">
                  <c:v>192.28837094852</c:v>
                </c:pt>
                <c:pt idx="83000">
                  <c:v>192.29068770379399</c:v>
                </c:pt>
                <c:pt idx="83001">
                  <c:v>192.29300445906799</c:v>
                </c:pt>
                <c:pt idx="83002">
                  <c:v>192.29532121434099</c:v>
                </c:pt>
                <c:pt idx="83003">
                  <c:v>192.29763796961501</c:v>
                </c:pt>
                <c:pt idx="83004">
                  <c:v>192.29995472488801</c:v>
                </c:pt>
                <c:pt idx="83005">
                  <c:v>192.30227148016201</c:v>
                </c:pt>
                <c:pt idx="83006">
                  <c:v>192.30458823543501</c:v>
                </c:pt>
                <c:pt idx="83007">
                  <c:v>192.306904990709</c:v>
                </c:pt>
                <c:pt idx="83008">
                  <c:v>192.309221745982</c:v>
                </c:pt>
                <c:pt idx="83009">
                  <c:v>192.311538501256</c:v>
                </c:pt>
                <c:pt idx="83010">
                  <c:v>192.313855256529</c:v>
                </c:pt>
                <c:pt idx="83011">
                  <c:v>192.31617201180299</c:v>
                </c:pt>
                <c:pt idx="83012">
                  <c:v>192.31848876707599</c:v>
                </c:pt>
                <c:pt idx="83013">
                  <c:v>192.32080552235001</c:v>
                </c:pt>
                <c:pt idx="83014">
                  <c:v>192.32312227762401</c:v>
                </c:pt>
                <c:pt idx="83015">
                  <c:v>192.32543903289701</c:v>
                </c:pt>
                <c:pt idx="83016">
                  <c:v>192.327755788171</c:v>
                </c:pt>
                <c:pt idx="83017">
                  <c:v>192.330072543444</c:v>
                </c:pt>
                <c:pt idx="83018">
                  <c:v>192.332389298718</c:v>
                </c:pt>
                <c:pt idx="83019">
                  <c:v>192.334706053991</c:v>
                </c:pt>
                <c:pt idx="83020">
                  <c:v>192.33702280926499</c:v>
                </c:pt>
                <c:pt idx="83021">
                  <c:v>192.33933956453799</c:v>
                </c:pt>
                <c:pt idx="83022">
                  <c:v>192.34165631981199</c:v>
                </c:pt>
                <c:pt idx="83023">
                  <c:v>192.34397307508499</c:v>
                </c:pt>
                <c:pt idx="83024">
                  <c:v>192.34628983035901</c:v>
                </c:pt>
                <c:pt idx="83025">
                  <c:v>192.34860658563201</c:v>
                </c:pt>
                <c:pt idx="83026">
                  <c:v>192.35092334090601</c:v>
                </c:pt>
                <c:pt idx="83027">
                  <c:v>192.35324009618</c:v>
                </c:pt>
                <c:pt idx="83028">
                  <c:v>192.355556851453</c:v>
                </c:pt>
                <c:pt idx="83029">
                  <c:v>192.357873606727</c:v>
                </c:pt>
                <c:pt idx="83030">
                  <c:v>192.360190362</c:v>
                </c:pt>
                <c:pt idx="83031">
                  <c:v>192.36250711727399</c:v>
                </c:pt>
                <c:pt idx="83032">
                  <c:v>192.36482387254699</c:v>
                </c:pt>
                <c:pt idx="83033">
                  <c:v>192.36714062782099</c:v>
                </c:pt>
                <c:pt idx="83034">
                  <c:v>192.36945738309399</c:v>
                </c:pt>
                <c:pt idx="83035">
                  <c:v>192.37177413836801</c:v>
                </c:pt>
                <c:pt idx="83036">
                  <c:v>192.37409089364101</c:v>
                </c:pt>
                <c:pt idx="83037">
                  <c:v>192.37640764891501</c:v>
                </c:pt>
                <c:pt idx="83038">
                  <c:v>192.378724404189</c:v>
                </c:pt>
                <c:pt idx="83039">
                  <c:v>192.381041159462</c:v>
                </c:pt>
                <c:pt idx="83040">
                  <c:v>192.383357914736</c:v>
                </c:pt>
                <c:pt idx="83041">
                  <c:v>192.385674670009</c:v>
                </c:pt>
                <c:pt idx="83042">
                  <c:v>192.38799142528299</c:v>
                </c:pt>
                <c:pt idx="83043">
                  <c:v>192.39030818055599</c:v>
                </c:pt>
                <c:pt idx="83044">
                  <c:v>192.39262493583001</c:v>
                </c:pt>
                <c:pt idx="83045">
                  <c:v>192.39494169110301</c:v>
                </c:pt>
                <c:pt idx="83046">
                  <c:v>192.39725844637701</c:v>
                </c:pt>
                <c:pt idx="83047">
                  <c:v>192.39957520165001</c:v>
                </c:pt>
                <c:pt idx="83048">
                  <c:v>192.401891956924</c:v>
                </c:pt>
                <c:pt idx="83049">
                  <c:v>192.404208712197</c:v>
                </c:pt>
                <c:pt idx="83050">
                  <c:v>192.406525467471</c:v>
                </c:pt>
                <c:pt idx="83051">
                  <c:v>192.40884222274499</c:v>
                </c:pt>
                <c:pt idx="83052">
                  <c:v>192.41115897801799</c:v>
                </c:pt>
                <c:pt idx="83053">
                  <c:v>192.41347573329199</c:v>
                </c:pt>
                <c:pt idx="83054">
                  <c:v>192.41579248856499</c:v>
                </c:pt>
                <c:pt idx="83055">
                  <c:v>192.41810924383901</c:v>
                </c:pt>
                <c:pt idx="83056">
                  <c:v>192.42042599911201</c:v>
                </c:pt>
                <c:pt idx="83057">
                  <c:v>192.42274275438601</c:v>
                </c:pt>
                <c:pt idx="83058">
                  <c:v>192.42505950965901</c:v>
                </c:pt>
                <c:pt idx="83059">
                  <c:v>192.427376264933</c:v>
                </c:pt>
                <c:pt idx="83060">
                  <c:v>192.429693020206</c:v>
                </c:pt>
                <c:pt idx="83061">
                  <c:v>192.43200977548</c:v>
                </c:pt>
                <c:pt idx="83062">
                  <c:v>192.434326530753</c:v>
                </c:pt>
                <c:pt idx="83063">
                  <c:v>192.43664328602699</c:v>
                </c:pt>
                <c:pt idx="83064">
                  <c:v>192.43896004130099</c:v>
                </c:pt>
                <c:pt idx="83065">
                  <c:v>192.44127679657399</c:v>
                </c:pt>
                <c:pt idx="83066">
                  <c:v>192.44359355184801</c:v>
                </c:pt>
                <c:pt idx="83067">
                  <c:v>192.44591030712101</c:v>
                </c:pt>
                <c:pt idx="83068">
                  <c:v>192.44822706239501</c:v>
                </c:pt>
                <c:pt idx="83069">
                  <c:v>192.45054381766801</c:v>
                </c:pt>
                <c:pt idx="83070">
                  <c:v>192.452860572942</c:v>
                </c:pt>
                <c:pt idx="83071">
                  <c:v>192.455177328215</c:v>
                </c:pt>
                <c:pt idx="83072">
                  <c:v>192.457494083489</c:v>
                </c:pt>
                <c:pt idx="83073">
                  <c:v>192.459810838762</c:v>
                </c:pt>
                <c:pt idx="83074">
                  <c:v>192.46212759403599</c:v>
                </c:pt>
                <c:pt idx="83075">
                  <c:v>192.46444434930899</c:v>
                </c:pt>
                <c:pt idx="83076">
                  <c:v>192.46676110458299</c:v>
                </c:pt>
                <c:pt idx="83077">
                  <c:v>192.46907785985701</c:v>
                </c:pt>
                <c:pt idx="83078">
                  <c:v>192.47139461513001</c:v>
                </c:pt>
                <c:pt idx="83079">
                  <c:v>192.473711370404</c:v>
                </c:pt>
                <c:pt idx="83080">
                  <c:v>192.476028125677</c:v>
                </c:pt>
                <c:pt idx="83081">
                  <c:v>192.478344880951</c:v>
                </c:pt>
                <c:pt idx="83082">
                  <c:v>192.480661636224</c:v>
                </c:pt>
                <c:pt idx="83083">
                  <c:v>192.48297839149799</c:v>
                </c:pt>
                <c:pt idx="83084">
                  <c:v>192.48529514677099</c:v>
                </c:pt>
                <c:pt idx="83085">
                  <c:v>192.48761190204499</c:v>
                </c:pt>
                <c:pt idx="83086">
                  <c:v>192.48992865731799</c:v>
                </c:pt>
                <c:pt idx="83087">
                  <c:v>192.49224541259201</c:v>
                </c:pt>
                <c:pt idx="83088">
                  <c:v>192.49456216786601</c:v>
                </c:pt>
                <c:pt idx="83089">
                  <c:v>192.49687892313901</c:v>
                </c:pt>
                <c:pt idx="83090">
                  <c:v>192.499195678413</c:v>
                </c:pt>
                <c:pt idx="83091">
                  <c:v>192.501512433686</c:v>
                </c:pt>
                <c:pt idx="83092">
                  <c:v>192.50382918896</c:v>
                </c:pt>
                <c:pt idx="83093">
                  <c:v>192.506145944233</c:v>
                </c:pt>
                <c:pt idx="83094">
                  <c:v>192.50846269950699</c:v>
                </c:pt>
                <c:pt idx="83095">
                  <c:v>192.51077945477999</c:v>
                </c:pt>
                <c:pt idx="83096">
                  <c:v>192.51309621005399</c:v>
                </c:pt>
                <c:pt idx="83097">
                  <c:v>192.51541296532699</c:v>
                </c:pt>
                <c:pt idx="83098">
                  <c:v>192.51772972060101</c:v>
                </c:pt>
                <c:pt idx="83099">
                  <c:v>192.52004647587401</c:v>
                </c:pt>
                <c:pt idx="83100">
                  <c:v>192.52236323114801</c:v>
                </c:pt>
                <c:pt idx="83101">
                  <c:v>192.524679986422</c:v>
                </c:pt>
                <c:pt idx="83102">
                  <c:v>192.526996741695</c:v>
                </c:pt>
                <c:pt idx="83103">
                  <c:v>192.529313496969</c:v>
                </c:pt>
                <c:pt idx="83104">
                  <c:v>192.531630252242</c:v>
                </c:pt>
                <c:pt idx="83105">
                  <c:v>192.53394700751599</c:v>
                </c:pt>
                <c:pt idx="83106">
                  <c:v>192.53626376278899</c:v>
                </c:pt>
                <c:pt idx="83107">
                  <c:v>192.53858051806299</c:v>
                </c:pt>
                <c:pt idx="83108">
                  <c:v>192.54089727333599</c:v>
                </c:pt>
                <c:pt idx="83109">
                  <c:v>192.54321402861001</c:v>
                </c:pt>
                <c:pt idx="83110">
                  <c:v>192.54553078388301</c:v>
                </c:pt>
                <c:pt idx="83111">
                  <c:v>192.547847539157</c:v>
                </c:pt>
                <c:pt idx="83112">
                  <c:v>192.55016429443</c:v>
                </c:pt>
                <c:pt idx="83113">
                  <c:v>192.552481049704</c:v>
                </c:pt>
                <c:pt idx="83114">
                  <c:v>192.55479780497799</c:v>
                </c:pt>
                <c:pt idx="83115">
                  <c:v>192.55711456025099</c:v>
                </c:pt>
                <c:pt idx="83116">
                  <c:v>192.55943131552499</c:v>
                </c:pt>
                <c:pt idx="83117">
                  <c:v>192.56174807079799</c:v>
                </c:pt>
                <c:pt idx="83118">
                  <c:v>192.56406482607201</c:v>
                </c:pt>
                <c:pt idx="83119">
                  <c:v>192.56638158134501</c:v>
                </c:pt>
                <c:pt idx="83120">
                  <c:v>192.56869833661901</c:v>
                </c:pt>
                <c:pt idx="83121">
                  <c:v>192.57101509189201</c:v>
                </c:pt>
                <c:pt idx="83122">
                  <c:v>192.573331847166</c:v>
                </c:pt>
                <c:pt idx="83123">
                  <c:v>192.575648602439</c:v>
                </c:pt>
                <c:pt idx="83124">
                  <c:v>192.577965357713</c:v>
                </c:pt>
                <c:pt idx="83125">
                  <c:v>192.580282112986</c:v>
                </c:pt>
                <c:pt idx="83126">
                  <c:v>192.58259886825999</c:v>
                </c:pt>
                <c:pt idx="83127">
                  <c:v>192.58491562353399</c:v>
                </c:pt>
                <c:pt idx="83128">
                  <c:v>192.58723237880699</c:v>
                </c:pt>
                <c:pt idx="83129">
                  <c:v>192.58954913408101</c:v>
                </c:pt>
                <c:pt idx="83130">
                  <c:v>192.59186588935401</c:v>
                </c:pt>
                <c:pt idx="83131">
                  <c:v>192.59418264462801</c:v>
                </c:pt>
                <c:pt idx="83132">
                  <c:v>192.59649939990101</c:v>
                </c:pt>
                <c:pt idx="83133">
                  <c:v>192.598816155175</c:v>
                </c:pt>
                <c:pt idx="83134">
                  <c:v>192.601132910448</c:v>
                </c:pt>
                <c:pt idx="83135">
                  <c:v>192.603449665722</c:v>
                </c:pt>
                <c:pt idx="83136">
                  <c:v>192.605766420995</c:v>
                </c:pt>
                <c:pt idx="83137">
                  <c:v>192.60808317626899</c:v>
                </c:pt>
                <c:pt idx="83138">
                  <c:v>192.61039993154299</c:v>
                </c:pt>
                <c:pt idx="83139">
                  <c:v>192.61271668681599</c:v>
                </c:pt>
                <c:pt idx="83140">
                  <c:v>192.61503344209001</c:v>
                </c:pt>
                <c:pt idx="83141">
                  <c:v>192.61735019736301</c:v>
                </c:pt>
                <c:pt idx="83142">
                  <c:v>192.619666952637</c:v>
                </c:pt>
                <c:pt idx="83143">
                  <c:v>192.62198370791</c:v>
                </c:pt>
                <c:pt idx="83144">
                  <c:v>192.624300463184</c:v>
                </c:pt>
                <c:pt idx="83145">
                  <c:v>192.626617218457</c:v>
                </c:pt>
                <c:pt idx="83146">
                  <c:v>192.62893397373099</c:v>
                </c:pt>
                <c:pt idx="83147">
                  <c:v>192.63125072900399</c:v>
                </c:pt>
                <c:pt idx="83148">
                  <c:v>192.63356748427799</c:v>
                </c:pt>
                <c:pt idx="83149">
                  <c:v>192.63588423955099</c:v>
                </c:pt>
                <c:pt idx="83150">
                  <c:v>192.63820099482501</c:v>
                </c:pt>
                <c:pt idx="83151">
                  <c:v>192.64051775009901</c:v>
                </c:pt>
                <c:pt idx="83152">
                  <c:v>192.64283450537201</c:v>
                </c:pt>
                <c:pt idx="83153">
                  <c:v>192.645151260646</c:v>
                </c:pt>
                <c:pt idx="83154">
                  <c:v>192.647468015919</c:v>
                </c:pt>
                <c:pt idx="83155">
                  <c:v>192.649784771193</c:v>
                </c:pt>
                <c:pt idx="83156">
                  <c:v>192.652101526466</c:v>
                </c:pt>
                <c:pt idx="83157">
                  <c:v>192.65441828173999</c:v>
                </c:pt>
                <c:pt idx="83158">
                  <c:v>192.65673503701299</c:v>
                </c:pt>
                <c:pt idx="83159">
                  <c:v>192.65905179228699</c:v>
                </c:pt>
                <c:pt idx="83160">
                  <c:v>192.66136854755999</c:v>
                </c:pt>
                <c:pt idx="83161">
                  <c:v>192.66368530283401</c:v>
                </c:pt>
                <c:pt idx="83162">
                  <c:v>192.66600205810701</c:v>
                </c:pt>
                <c:pt idx="83163">
                  <c:v>192.66831881338101</c:v>
                </c:pt>
                <c:pt idx="83164">
                  <c:v>192.670635568655</c:v>
                </c:pt>
                <c:pt idx="83165">
                  <c:v>192.672952323928</c:v>
                </c:pt>
                <c:pt idx="83166">
                  <c:v>192.675269079202</c:v>
                </c:pt>
                <c:pt idx="83167">
                  <c:v>192.677585834475</c:v>
                </c:pt>
                <c:pt idx="83168">
                  <c:v>192.67990258974899</c:v>
                </c:pt>
                <c:pt idx="83169">
                  <c:v>192.68221934502199</c:v>
                </c:pt>
                <c:pt idx="83170">
                  <c:v>192.68453610029599</c:v>
                </c:pt>
                <c:pt idx="83171">
                  <c:v>192.68685285556899</c:v>
                </c:pt>
                <c:pt idx="83172">
                  <c:v>192.68916961084301</c:v>
                </c:pt>
                <c:pt idx="83173">
                  <c:v>192.69148636611601</c:v>
                </c:pt>
                <c:pt idx="83174">
                  <c:v>192.69380312139</c:v>
                </c:pt>
                <c:pt idx="83175">
                  <c:v>192.696119876664</c:v>
                </c:pt>
                <c:pt idx="83176">
                  <c:v>192.698436631937</c:v>
                </c:pt>
                <c:pt idx="83177">
                  <c:v>192.70075338721099</c:v>
                </c:pt>
                <c:pt idx="83178">
                  <c:v>192.70307014248399</c:v>
                </c:pt>
                <c:pt idx="83179">
                  <c:v>192.70538689775799</c:v>
                </c:pt>
                <c:pt idx="83180">
                  <c:v>192.70770365303099</c:v>
                </c:pt>
                <c:pt idx="83181">
                  <c:v>192.71002040830501</c:v>
                </c:pt>
                <c:pt idx="83182">
                  <c:v>192.71233716357801</c:v>
                </c:pt>
                <c:pt idx="83183">
                  <c:v>192.71465391885201</c:v>
                </c:pt>
                <c:pt idx="83184">
                  <c:v>192.71697067412501</c:v>
                </c:pt>
                <c:pt idx="83185">
                  <c:v>192.719287429399</c:v>
                </c:pt>
                <c:pt idx="83186">
                  <c:v>192.721604184672</c:v>
                </c:pt>
                <c:pt idx="83187">
                  <c:v>192.723920939946</c:v>
                </c:pt>
                <c:pt idx="83188">
                  <c:v>192.72623769521999</c:v>
                </c:pt>
                <c:pt idx="83189">
                  <c:v>192.72855445049299</c:v>
                </c:pt>
                <c:pt idx="83190">
                  <c:v>192.73087120576699</c:v>
                </c:pt>
                <c:pt idx="83191">
                  <c:v>192.73318796103999</c:v>
                </c:pt>
                <c:pt idx="83192">
                  <c:v>192.73550471631401</c:v>
                </c:pt>
                <c:pt idx="83193">
                  <c:v>192.73782147158701</c:v>
                </c:pt>
                <c:pt idx="83194">
                  <c:v>192.74013822686101</c:v>
                </c:pt>
                <c:pt idx="83195">
                  <c:v>192.74245498213401</c:v>
                </c:pt>
                <c:pt idx="83196">
                  <c:v>192.744771737408</c:v>
                </c:pt>
                <c:pt idx="83197">
                  <c:v>192.747088492681</c:v>
                </c:pt>
                <c:pt idx="83198">
                  <c:v>192.749405247955</c:v>
                </c:pt>
                <c:pt idx="83199">
                  <c:v>192.751722003228</c:v>
                </c:pt>
                <c:pt idx="83200">
                  <c:v>192.75403875850199</c:v>
                </c:pt>
                <c:pt idx="83201">
                  <c:v>192.75635551377599</c:v>
                </c:pt>
                <c:pt idx="83202">
                  <c:v>192.75867226904899</c:v>
                </c:pt>
                <c:pt idx="83203">
                  <c:v>192.76098902432301</c:v>
                </c:pt>
                <c:pt idx="83204">
                  <c:v>192.76330577959601</c:v>
                </c:pt>
                <c:pt idx="83205">
                  <c:v>192.76562253487</c:v>
                </c:pt>
                <c:pt idx="83206">
                  <c:v>192.767939290143</c:v>
                </c:pt>
                <c:pt idx="83207">
                  <c:v>192.770256045417</c:v>
                </c:pt>
                <c:pt idx="83208">
                  <c:v>192.77257280069</c:v>
                </c:pt>
                <c:pt idx="83209">
                  <c:v>192.77488955596399</c:v>
                </c:pt>
                <c:pt idx="83210">
                  <c:v>192.77720631123699</c:v>
                </c:pt>
                <c:pt idx="83211">
                  <c:v>192.77952306651099</c:v>
                </c:pt>
                <c:pt idx="83212">
                  <c:v>192.78183982178399</c:v>
                </c:pt>
                <c:pt idx="83213">
                  <c:v>192.78415657705801</c:v>
                </c:pt>
                <c:pt idx="83214">
                  <c:v>192.78647333233201</c:v>
                </c:pt>
                <c:pt idx="83215">
                  <c:v>192.78879008760501</c:v>
                </c:pt>
                <c:pt idx="83216">
                  <c:v>192.791106842879</c:v>
                </c:pt>
                <c:pt idx="83217">
                  <c:v>192.793423598152</c:v>
                </c:pt>
                <c:pt idx="83218">
                  <c:v>192.795740353426</c:v>
                </c:pt>
                <c:pt idx="83219">
                  <c:v>192.798057108699</c:v>
                </c:pt>
                <c:pt idx="83220">
                  <c:v>192.80037386397299</c:v>
                </c:pt>
                <c:pt idx="83221">
                  <c:v>192.80269061924599</c:v>
                </c:pt>
                <c:pt idx="83222">
                  <c:v>192.80500737451999</c:v>
                </c:pt>
                <c:pt idx="83223">
                  <c:v>192.80732412979299</c:v>
                </c:pt>
                <c:pt idx="83224">
                  <c:v>192.80964088506701</c:v>
                </c:pt>
                <c:pt idx="83225">
                  <c:v>192.81195764034101</c:v>
                </c:pt>
                <c:pt idx="83226">
                  <c:v>192.81427439561401</c:v>
                </c:pt>
                <c:pt idx="83227">
                  <c:v>192.816591150888</c:v>
                </c:pt>
                <c:pt idx="83228">
                  <c:v>192.818907906161</c:v>
                </c:pt>
                <c:pt idx="83229">
                  <c:v>192.821224661435</c:v>
                </c:pt>
                <c:pt idx="83230">
                  <c:v>192.823541416708</c:v>
                </c:pt>
                <c:pt idx="83231">
                  <c:v>192.82585817198199</c:v>
                </c:pt>
                <c:pt idx="83232">
                  <c:v>192.82817492725499</c:v>
                </c:pt>
                <c:pt idx="83233">
                  <c:v>192.83049168252899</c:v>
                </c:pt>
                <c:pt idx="83234">
                  <c:v>192.83280843780199</c:v>
                </c:pt>
                <c:pt idx="83235">
                  <c:v>192.83512519307601</c:v>
                </c:pt>
                <c:pt idx="83236">
                  <c:v>192.83744194834901</c:v>
                </c:pt>
                <c:pt idx="83237">
                  <c:v>192.839758703623</c:v>
                </c:pt>
                <c:pt idx="83238">
                  <c:v>192.842075458897</c:v>
                </c:pt>
                <c:pt idx="83239">
                  <c:v>192.84439221417</c:v>
                </c:pt>
                <c:pt idx="83240">
                  <c:v>192.84670896944399</c:v>
                </c:pt>
                <c:pt idx="83241">
                  <c:v>192.849025724717</c:v>
                </c:pt>
                <c:pt idx="83242">
                  <c:v>192.85134247999099</c:v>
                </c:pt>
                <c:pt idx="83243">
                  <c:v>192.85365923526399</c:v>
                </c:pt>
                <c:pt idx="83244">
                  <c:v>192.85597599053801</c:v>
                </c:pt>
                <c:pt idx="83245">
                  <c:v>192.85829274581101</c:v>
                </c:pt>
                <c:pt idx="83246">
                  <c:v>192.86060950108501</c:v>
                </c:pt>
                <c:pt idx="83247">
                  <c:v>192.86292625635801</c:v>
                </c:pt>
                <c:pt idx="83248">
                  <c:v>192.865243011632</c:v>
                </c:pt>
                <c:pt idx="83249">
                  <c:v>192.867559766905</c:v>
                </c:pt>
                <c:pt idx="83250">
                  <c:v>192.869876522179</c:v>
                </c:pt>
                <c:pt idx="83251">
                  <c:v>192.87219327745299</c:v>
                </c:pt>
                <c:pt idx="83252">
                  <c:v>192.87451003272599</c:v>
                </c:pt>
                <c:pt idx="83253">
                  <c:v>192.87682678799999</c:v>
                </c:pt>
                <c:pt idx="83254">
                  <c:v>192.87914354327299</c:v>
                </c:pt>
                <c:pt idx="83255">
                  <c:v>192.88146029854701</c:v>
                </c:pt>
                <c:pt idx="83256">
                  <c:v>192.88377705382001</c:v>
                </c:pt>
                <c:pt idx="83257">
                  <c:v>192.88609380909401</c:v>
                </c:pt>
                <c:pt idx="83258">
                  <c:v>192.88841056436701</c:v>
                </c:pt>
                <c:pt idx="83259">
                  <c:v>192.890727319641</c:v>
                </c:pt>
                <c:pt idx="83260">
                  <c:v>192.893044074914</c:v>
                </c:pt>
                <c:pt idx="83261">
                  <c:v>192.895360830188</c:v>
                </c:pt>
                <c:pt idx="83262">
                  <c:v>192.897677585461</c:v>
                </c:pt>
                <c:pt idx="83263">
                  <c:v>192.89999434073499</c:v>
                </c:pt>
                <c:pt idx="83264">
                  <c:v>192.90231109600899</c:v>
                </c:pt>
                <c:pt idx="83265">
                  <c:v>192.90462785128199</c:v>
                </c:pt>
                <c:pt idx="83266">
                  <c:v>192.90694460655601</c:v>
                </c:pt>
                <c:pt idx="83267">
                  <c:v>192.90926136182901</c:v>
                </c:pt>
                <c:pt idx="83268">
                  <c:v>192.91157811710301</c:v>
                </c:pt>
                <c:pt idx="83269">
                  <c:v>192.91389487237601</c:v>
                </c:pt>
                <c:pt idx="83270">
                  <c:v>192.91621162765</c:v>
                </c:pt>
                <c:pt idx="83271">
                  <c:v>192.918528382923</c:v>
                </c:pt>
                <c:pt idx="83272">
                  <c:v>192.920845138197</c:v>
                </c:pt>
                <c:pt idx="83273">
                  <c:v>192.92316189347</c:v>
                </c:pt>
                <c:pt idx="83274">
                  <c:v>192.92547864874399</c:v>
                </c:pt>
                <c:pt idx="83275">
                  <c:v>192.92779540401801</c:v>
                </c:pt>
                <c:pt idx="83276">
                  <c:v>192.93011215929101</c:v>
                </c:pt>
                <c:pt idx="83277">
                  <c:v>192.93242891456501</c:v>
                </c:pt>
                <c:pt idx="83278">
                  <c:v>192.93474566983801</c:v>
                </c:pt>
                <c:pt idx="83279">
                  <c:v>192.937062425112</c:v>
                </c:pt>
                <c:pt idx="83280">
                  <c:v>192.939379180385</c:v>
                </c:pt>
                <c:pt idx="83281">
                  <c:v>192.941695935659</c:v>
                </c:pt>
                <c:pt idx="83282">
                  <c:v>192.944012690932</c:v>
                </c:pt>
                <c:pt idx="83283">
                  <c:v>192.94632944620599</c:v>
                </c:pt>
                <c:pt idx="83284">
                  <c:v>192.94864620147899</c:v>
                </c:pt>
                <c:pt idx="83285">
                  <c:v>192.95096295675299</c:v>
                </c:pt>
                <c:pt idx="83286">
                  <c:v>192.95327971202599</c:v>
                </c:pt>
                <c:pt idx="83287">
                  <c:v>192.95559646730001</c:v>
                </c:pt>
                <c:pt idx="83288">
                  <c:v>192.95791322257401</c:v>
                </c:pt>
                <c:pt idx="83289">
                  <c:v>192.96022997784701</c:v>
                </c:pt>
                <c:pt idx="83290">
                  <c:v>192.962546733121</c:v>
                </c:pt>
                <c:pt idx="83291">
                  <c:v>192.964863488394</c:v>
                </c:pt>
                <c:pt idx="83292">
                  <c:v>192.967180243668</c:v>
                </c:pt>
                <c:pt idx="83293">
                  <c:v>192.969496998941</c:v>
                </c:pt>
                <c:pt idx="83294">
                  <c:v>192.97181375421499</c:v>
                </c:pt>
                <c:pt idx="83295">
                  <c:v>192.97413050948799</c:v>
                </c:pt>
                <c:pt idx="83296">
                  <c:v>192.97644726476199</c:v>
                </c:pt>
                <c:pt idx="83297">
                  <c:v>192.97876402003499</c:v>
                </c:pt>
                <c:pt idx="83298">
                  <c:v>192.98108077530901</c:v>
                </c:pt>
                <c:pt idx="83299">
                  <c:v>192.98339753058201</c:v>
                </c:pt>
                <c:pt idx="83300">
                  <c:v>192.98571428585601</c:v>
                </c:pt>
                <c:pt idx="83301">
                  <c:v>192.98803104113</c:v>
                </c:pt>
                <c:pt idx="83302">
                  <c:v>192.990347796403</c:v>
                </c:pt>
                <c:pt idx="83303">
                  <c:v>192.992664551677</c:v>
                </c:pt>
                <c:pt idx="83304">
                  <c:v>192.99498130695</c:v>
                </c:pt>
                <c:pt idx="83305">
                  <c:v>192.99729806222399</c:v>
                </c:pt>
                <c:pt idx="83306">
                  <c:v>192.99961481749699</c:v>
                </c:pt>
                <c:pt idx="83307">
                  <c:v>193.00193157277101</c:v>
                </c:pt>
                <c:pt idx="83308">
                  <c:v>193.00424832804401</c:v>
                </c:pt>
                <c:pt idx="83309">
                  <c:v>193.00656508331801</c:v>
                </c:pt>
                <c:pt idx="83310">
                  <c:v>193.00888183859101</c:v>
                </c:pt>
                <c:pt idx="83311">
                  <c:v>193.011198593865</c:v>
                </c:pt>
                <c:pt idx="83312">
                  <c:v>193.013515349139</c:v>
                </c:pt>
                <c:pt idx="83313">
                  <c:v>193.015832104412</c:v>
                </c:pt>
                <c:pt idx="83314">
                  <c:v>193.01814885968599</c:v>
                </c:pt>
                <c:pt idx="83315">
                  <c:v>193.02046561495899</c:v>
                </c:pt>
                <c:pt idx="83316">
                  <c:v>193.02278237023299</c:v>
                </c:pt>
                <c:pt idx="83317">
                  <c:v>193.02509912550599</c:v>
                </c:pt>
                <c:pt idx="83318">
                  <c:v>193.02741588078001</c:v>
                </c:pt>
                <c:pt idx="83319">
                  <c:v>193.02973263605301</c:v>
                </c:pt>
                <c:pt idx="83320">
                  <c:v>193.03204939132701</c:v>
                </c:pt>
                <c:pt idx="83321">
                  <c:v>193.03436614660001</c:v>
                </c:pt>
                <c:pt idx="83322">
                  <c:v>193.036682901874</c:v>
                </c:pt>
                <c:pt idx="83323">
                  <c:v>193.038999657147</c:v>
                </c:pt>
                <c:pt idx="83324">
                  <c:v>193.041316412421</c:v>
                </c:pt>
                <c:pt idx="83325">
                  <c:v>193.04363316769499</c:v>
                </c:pt>
                <c:pt idx="83326">
                  <c:v>193.04594992296799</c:v>
                </c:pt>
                <c:pt idx="83327">
                  <c:v>193.04826667824199</c:v>
                </c:pt>
                <c:pt idx="83328">
                  <c:v>193.05058343351499</c:v>
                </c:pt>
                <c:pt idx="83329">
                  <c:v>193.05290018878901</c:v>
                </c:pt>
                <c:pt idx="83330">
                  <c:v>193.05521694406201</c:v>
                </c:pt>
                <c:pt idx="83331">
                  <c:v>193.05753369933601</c:v>
                </c:pt>
                <c:pt idx="83332">
                  <c:v>193.05985045460901</c:v>
                </c:pt>
                <c:pt idx="83333">
                  <c:v>193.062167209883</c:v>
                </c:pt>
                <c:pt idx="83334">
                  <c:v>193.064483965156</c:v>
                </c:pt>
                <c:pt idx="83335">
                  <c:v>193.06680072043</c:v>
                </c:pt>
                <c:pt idx="83336">
                  <c:v>193.069117475703</c:v>
                </c:pt>
                <c:pt idx="83337">
                  <c:v>193.07143423097699</c:v>
                </c:pt>
                <c:pt idx="83338">
                  <c:v>193.07375098625101</c:v>
                </c:pt>
                <c:pt idx="83339">
                  <c:v>193.07606774152401</c:v>
                </c:pt>
                <c:pt idx="83340">
                  <c:v>193.07838449679801</c:v>
                </c:pt>
                <c:pt idx="83341">
                  <c:v>193.08070125207101</c:v>
                </c:pt>
                <c:pt idx="83342">
                  <c:v>193.083018007345</c:v>
                </c:pt>
                <c:pt idx="83343">
                  <c:v>193.085334762618</c:v>
                </c:pt>
                <c:pt idx="83344">
                  <c:v>193.087651517892</c:v>
                </c:pt>
                <c:pt idx="83345">
                  <c:v>193.089968273165</c:v>
                </c:pt>
                <c:pt idx="83346">
                  <c:v>193.09228502843899</c:v>
                </c:pt>
                <c:pt idx="83347">
                  <c:v>193.09460178371199</c:v>
                </c:pt>
                <c:pt idx="83348">
                  <c:v>193.09691853898599</c:v>
                </c:pt>
                <c:pt idx="83349">
                  <c:v>193.09923529425899</c:v>
                </c:pt>
                <c:pt idx="83350">
                  <c:v>193.10155204953301</c:v>
                </c:pt>
                <c:pt idx="83351">
                  <c:v>193.10386880480701</c:v>
                </c:pt>
                <c:pt idx="83352">
                  <c:v>193.10618556008001</c:v>
                </c:pt>
                <c:pt idx="83353">
                  <c:v>193.108502315354</c:v>
                </c:pt>
                <c:pt idx="83354">
                  <c:v>193.110819070627</c:v>
                </c:pt>
                <c:pt idx="83355">
                  <c:v>193.113135825901</c:v>
                </c:pt>
                <c:pt idx="83356">
                  <c:v>193.115452581174</c:v>
                </c:pt>
                <c:pt idx="83357">
                  <c:v>193.11776933644799</c:v>
                </c:pt>
                <c:pt idx="83358">
                  <c:v>193.12008609172099</c:v>
                </c:pt>
                <c:pt idx="83359">
                  <c:v>193.12240284699499</c:v>
                </c:pt>
                <c:pt idx="83360">
                  <c:v>193.12471960226799</c:v>
                </c:pt>
                <c:pt idx="83361">
                  <c:v>193.12703635754201</c:v>
                </c:pt>
                <c:pt idx="83362">
                  <c:v>193.12935311281601</c:v>
                </c:pt>
                <c:pt idx="83363">
                  <c:v>193.13166986808901</c:v>
                </c:pt>
                <c:pt idx="83364">
                  <c:v>193.133986623363</c:v>
                </c:pt>
                <c:pt idx="83365">
                  <c:v>193.136303378636</c:v>
                </c:pt>
                <c:pt idx="83366">
                  <c:v>193.13862013391</c:v>
                </c:pt>
                <c:pt idx="83367">
                  <c:v>193.140936889183</c:v>
                </c:pt>
                <c:pt idx="83368">
                  <c:v>193.14325364445699</c:v>
                </c:pt>
                <c:pt idx="83369">
                  <c:v>193.14557039972999</c:v>
                </c:pt>
                <c:pt idx="83370">
                  <c:v>193.14788715500401</c:v>
                </c:pt>
                <c:pt idx="83371">
                  <c:v>193.15020391027701</c:v>
                </c:pt>
                <c:pt idx="83372">
                  <c:v>193.15252066555101</c:v>
                </c:pt>
                <c:pt idx="83373">
                  <c:v>193.15483742082401</c:v>
                </c:pt>
                <c:pt idx="83374">
                  <c:v>193.157154176098</c:v>
                </c:pt>
                <c:pt idx="83375">
                  <c:v>193.159470931372</c:v>
                </c:pt>
                <c:pt idx="83376">
                  <c:v>193.161787686645</c:v>
                </c:pt>
                <c:pt idx="83377">
                  <c:v>193.16410444191899</c:v>
                </c:pt>
                <c:pt idx="83378">
                  <c:v>193.16642119719199</c:v>
                </c:pt>
                <c:pt idx="83379">
                  <c:v>193.16873795246599</c:v>
                </c:pt>
                <c:pt idx="83380">
                  <c:v>193.17105470773899</c:v>
                </c:pt>
                <c:pt idx="83381">
                  <c:v>193.17337146301301</c:v>
                </c:pt>
                <c:pt idx="83382">
                  <c:v>193.17568821828601</c:v>
                </c:pt>
                <c:pt idx="83383">
                  <c:v>193.17800497356001</c:v>
                </c:pt>
                <c:pt idx="83384">
                  <c:v>193.18032172883301</c:v>
                </c:pt>
                <c:pt idx="83385">
                  <c:v>193.182638484107</c:v>
                </c:pt>
                <c:pt idx="83386">
                  <c:v>193.18495523938</c:v>
                </c:pt>
                <c:pt idx="83387">
                  <c:v>193.187271994654</c:v>
                </c:pt>
                <c:pt idx="83388">
                  <c:v>193.18958874992799</c:v>
                </c:pt>
                <c:pt idx="83389">
                  <c:v>193.19190550520099</c:v>
                </c:pt>
                <c:pt idx="83390">
                  <c:v>193.19422226047499</c:v>
                </c:pt>
                <c:pt idx="83391">
                  <c:v>193.19653901574799</c:v>
                </c:pt>
                <c:pt idx="83392">
                  <c:v>193.19885577102201</c:v>
                </c:pt>
                <c:pt idx="83393">
                  <c:v>193.20117252629501</c:v>
                </c:pt>
                <c:pt idx="83394">
                  <c:v>193.20348928156901</c:v>
                </c:pt>
                <c:pt idx="83395">
                  <c:v>193.20580603684201</c:v>
                </c:pt>
                <c:pt idx="83396">
                  <c:v>193.208122792116</c:v>
                </c:pt>
                <c:pt idx="83397">
                  <c:v>193.210439547389</c:v>
                </c:pt>
                <c:pt idx="83398">
                  <c:v>193.212756302663</c:v>
                </c:pt>
                <c:pt idx="83399">
                  <c:v>193.215073057936</c:v>
                </c:pt>
                <c:pt idx="83400">
                  <c:v>193.21738981320999</c:v>
                </c:pt>
                <c:pt idx="83401">
                  <c:v>193.21970656848401</c:v>
                </c:pt>
                <c:pt idx="83402">
                  <c:v>193.22202332375701</c:v>
                </c:pt>
                <c:pt idx="83403">
                  <c:v>193.22434007903101</c:v>
                </c:pt>
                <c:pt idx="83404">
                  <c:v>193.22665683430401</c:v>
                </c:pt>
                <c:pt idx="83405">
                  <c:v>193.228973589578</c:v>
                </c:pt>
                <c:pt idx="83406">
                  <c:v>193.231290344851</c:v>
                </c:pt>
                <c:pt idx="83407">
                  <c:v>193.233607100125</c:v>
                </c:pt>
                <c:pt idx="83408">
                  <c:v>193.235923855398</c:v>
                </c:pt>
                <c:pt idx="83409">
                  <c:v>193.23824061067199</c:v>
                </c:pt>
                <c:pt idx="83410">
                  <c:v>193.24055736594499</c:v>
                </c:pt>
                <c:pt idx="83411">
                  <c:v>193.24287412121899</c:v>
                </c:pt>
                <c:pt idx="83412">
                  <c:v>193.24519087649301</c:v>
                </c:pt>
                <c:pt idx="83413">
                  <c:v>193.24750763176601</c:v>
                </c:pt>
                <c:pt idx="83414">
                  <c:v>193.24982438704001</c:v>
                </c:pt>
                <c:pt idx="83415">
                  <c:v>193.25214114231301</c:v>
                </c:pt>
                <c:pt idx="83416">
                  <c:v>193.254457897587</c:v>
                </c:pt>
                <c:pt idx="83417">
                  <c:v>193.25677465286</c:v>
                </c:pt>
                <c:pt idx="83418">
                  <c:v>193.259091408134</c:v>
                </c:pt>
                <c:pt idx="83419">
                  <c:v>193.261408163407</c:v>
                </c:pt>
                <c:pt idx="83420">
                  <c:v>193.26372491868099</c:v>
                </c:pt>
                <c:pt idx="83421">
                  <c:v>193.26604167395399</c:v>
                </c:pt>
                <c:pt idx="83422">
                  <c:v>193.26835842922799</c:v>
                </c:pt>
                <c:pt idx="83423">
                  <c:v>193.27067518450099</c:v>
                </c:pt>
                <c:pt idx="83424">
                  <c:v>193.27299193977501</c:v>
                </c:pt>
                <c:pt idx="83425">
                  <c:v>193.27530869504901</c:v>
                </c:pt>
                <c:pt idx="83426">
                  <c:v>193.27762545032201</c:v>
                </c:pt>
                <c:pt idx="83427">
                  <c:v>193.279942205596</c:v>
                </c:pt>
                <c:pt idx="83428">
                  <c:v>193.282258960869</c:v>
                </c:pt>
                <c:pt idx="83429">
                  <c:v>193.284575716143</c:v>
                </c:pt>
                <c:pt idx="83430">
                  <c:v>193.286892471416</c:v>
                </c:pt>
                <c:pt idx="83431">
                  <c:v>193.28920922668999</c:v>
                </c:pt>
                <c:pt idx="83432">
                  <c:v>193.29152598196299</c:v>
                </c:pt>
                <c:pt idx="83433">
                  <c:v>193.29384273723699</c:v>
                </c:pt>
                <c:pt idx="83434">
                  <c:v>193.29615949250999</c:v>
                </c:pt>
                <c:pt idx="83435">
                  <c:v>193.29847624778401</c:v>
                </c:pt>
                <c:pt idx="83436">
                  <c:v>193.30079300305701</c:v>
                </c:pt>
                <c:pt idx="83437">
                  <c:v>193.303109758331</c:v>
                </c:pt>
                <c:pt idx="83438">
                  <c:v>193.305426513605</c:v>
                </c:pt>
                <c:pt idx="83439">
                  <c:v>193.307743268878</c:v>
                </c:pt>
                <c:pt idx="83440">
                  <c:v>193.31006002415199</c:v>
                </c:pt>
                <c:pt idx="83441">
                  <c:v>193.31237677942499</c:v>
                </c:pt>
                <c:pt idx="83442">
                  <c:v>193.31469353469899</c:v>
                </c:pt>
                <c:pt idx="83443">
                  <c:v>193.31701028997199</c:v>
                </c:pt>
                <c:pt idx="83444">
                  <c:v>193.31932704524601</c:v>
                </c:pt>
                <c:pt idx="83445">
                  <c:v>193.32164380051901</c:v>
                </c:pt>
                <c:pt idx="83446">
                  <c:v>193.32396055579301</c:v>
                </c:pt>
                <c:pt idx="83447">
                  <c:v>193.32627731106601</c:v>
                </c:pt>
                <c:pt idx="83448">
                  <c:v>193.32859406634</c:v>
                </c:pt>
                <c:pt idx="83449">
                  <c:v>193.330910821614</c:v>
                </c:pt>
                <c:pt idx="83450">
                  <c:v>193.333227576887</c:v>
                </c:pt>
                <c:pt idx="83451">
                  <c:v>193.33554433216099</c:v>
                </c:pt>
                <c:pt idx="83452">
                  <c:v>193.33786108743399</c:v>
                </c:pt>
                <c:pt idx="83453">
                  <c:v>193.34017784270799</c:v>
                </c:pt>
                <c:pt idx="83454">
                  <c:v>193.34249459798099</c:v>
                </c:pt>
                <c:pt idx="83455">
                  <c:v>193.34481135325501</c:v>
                </c:pt>
                <c:pt idx="83456">
                  <c:v>193.34712810852801</c:v>
                </c:pt>
                <c:pt idx="83457">
                  <c:v>193.34944486380201</c:v>
                </c:pt>
                <c:pt idx="83458">
                  <c:v>193.35176161907501</c:v>
                </c:pt>
                <c:pt idx="83459">
                  <c:v>193.354078374349</c:v>
                </c:pt>
                <c:pt idx="83460">
                  <c:v>193.356395129622</c:v>
                </c:pt>
                <c:pt idx="83461">
                  <c:v>193.358711884896</c:v>
                </c:pt>
                <c:pt idx="83462">
                  <c:v>193.36102864016999</c:v>
                </c:pt>
                <c:pt idx="83463">
                  <c:v>193.36334539544299</c:v>
                </c:pt>
                <c:pt idx="83464">
                  <c:v>193.36566215071699</c:v>
                </c:pt>
                <c:pt idx="83465">
                  <c:v>193.36797890598999</c:v>
                </c:pt>
                <c:pt idx="83466">
                  <c:v>193.37029566126401</c:v>
                </c:pt>
                <c:pt idx="83467">
                  <c:v>193.37261241653701</c:v>
                </c:pt>
                <c:pt idx="83468">
                  <c:v>193.374929171811</c:v>
                </c:pt>
                <c:pt idx="83469">
                  <c:v>193.377245927084</c:v>
                </c:pt>
                <c:pt idx="83470">
                  <c:v>193.379562682358</c:v>
                </c:pt>
                <c:pt idx="83471">
                  <c:v>193.381879437631</c:v>
                </c:pt>
                <c:pt idx="83472">
                  <c:v>193.38419619290499</c:v>
                </c:pt>
                <c:pt idx="83473">
                  <c:v>193.38651294817799</c:v>
                </c:pt>
                <c:pt idx="83474">
                  <c:v>193.38882970345199</c:v>
                </c:pt>
                <c:pt idx="83475">
                  <c:v>193.39114645872601</c:v>
                </c:pt>
                <c:pt idx="83476">
                  <c:v>193.39346321399901</c:v>
                </c:pt>
                <c:pt idx="83477">
                  <c:v>193.39577996927301</c:v>
                </c:pt>
                <c:pt idx="83478">
                  <c:v>193.39809672454601</c:v>
                </c:pt>
                <c:pt idx="83479">
                  <c:v>193.40041347982</c:v>
                </c:pt>
                <c:pt idx="83480">
                  <c:v>193.402730235093</c:v>
                </c:pt>
                <c:pt idx="83481">
                  <c:v>193.405046990367</c:v>
                </c:pt>
                <c:pt idx="83482">
                  <c:v>193.40736374564</c:v>
                </c:pt>
                <c:pt idx="83483">
                  <c:v>193.40968050091399</c:v>
                </c:pt>
                <c:pt idx="83484">
                  <c:v>193.41199725618699</c:v>
                </c:pt>
                <c:pt idx="83485">
                  <c:v>193.41431401146099</c:v>
                </c:pt>
                <c:pt idx="83486">
                  <c:v>193.41663076673399</c:v>
                </c:pt>
                <c:pt idx="83487">
                  <c:v>193.41894752200801</c:v>
                </c:pt>
                <c:pt idx="83488">
                  <c:v>193.42126427728201</c:v>
                </c:pt>
                <c:pt idx="83489">
                  <c:v>193.42358103255501</c:v>
                </c:pt>
                <c:pt idx="83490">
                  <c:v>193.425897787829</c:v>
                </c:pt>
                <c:pt idx="83491">
                  <c:v>193.428214543102</c:v>
                </c:pt>
                <c:pt idx="83492">
                  <c:v>193.430531298376</c:v>
                </c:pt>
                <c:pt idx="83493">
                  <c:v>193.432848053649</c:v>
                </c:pt>
                <c:pt idx="83494">
                  <c:v>193.43516480892299</c:v>
                </c:pt>
                <c:pt idx="83495">
                  <c:v>193.43748156419599</c:v>
                </c:pt>
                <c:pt idx="83496">
                  <c:v>193.43979831946999</c:v>
                </c:pt>
                <c:pt idx="83497">
                  <c:v>193.44211507474299</c:v>
                </c:pt>
                <c:pt idx="83498">
                  <c:v>193.44443183001701</c:v>
                </c:pt>
                <c:pt idx="83499">
                  <c:v>193.446748585291</c:v>
                </c:pt>
                <c:pt idx="83500">
                  <c:v>193.449065340564</c:v>
                </c:pt>
                <c:pt idx="83501">
                  <c:v>193.451382095838</c:v>
                </c:pt>
                <c:pt idx="83502">
                  <c:v>193.453698851111</c:v>
                </c:pt>
                <c:pt idx="83503">
                  <c:v>193.45601560638499</c:v>
                </c:pt>
                <c:pt idx="83504">
                  <c:v>193.45833236165799</c:v>
                </c:pt>
                <c:pt idx="83505">
                  <c:v>193.46064911693199</c:v>
                </c:pt>
                <c:pt idx="83506">
                  <c:v>193.46296587220499</c:v>
                </c:pt>
                <c:pt idx="83507">
                  <c:v>193.46528262747901</c:v>
                </c:pt>
                <c:pt idx="83508">
                  <c:v>193.46759938275201</c:v>
                </c:pt>
                <c:pt idx="83509">
                  <c:v>193.46991613802601</c:v>
                </c:pt>
                <c:pt idx="83510">
                  <c:v>193.47223289329901</c:v>
                </c:pt>
                <c:pt idx="83511">
                  <c:v>193.474549648573</c:v>
                </c:pt>
                <c:pt idx="83512">
                  <c:v>193.476866403847</c:v>
                </c:pt>
                <c:pt idx="83513">
                  <c:v>193.47918315912</c:v>
                </c:pt>
                <c:pt idx="83514">
                  <c:v>193.48149991439399</c:v>
                </c:pt>
                <c:pt idx="83515">
                  <c:v>193.48381666966699</c:v>
                </c:pt>
                <c:pt idx="83516">
                  <c:v>193.48613342494099</c:v>
                </c:pt>
                <c:pt idx="83517">
                  <c:v>193.48845018021399</c:v>
                </c:pt>
                <c:pt idx="83518">
                  <c:v>193.49076693548801</c:v>
                </c:pt>
                <c:pt idx="83519">
                  <c:v>193.49308369076101</c:v>
                </c:pt>
                <c:pt idx="83520">
                  <c:v>193.49540044603501</c:v>
                </c:pt>
                <c:pt idx="83521">
                  <c:v>193.49771720130801</c:v>
                </c:pt>
                <c:pt idx="83522">
                  <c:v>193.500033956582</c:v>
                </c:pt>
                <c:pt idx="83523">
                  <c:v>193.502350711855</c:v>
                </c:pt>
                <c:pt idx="83524">
                  <c:v>193.504667467129</c:v>
                </c:pt>
                <c:pt idx="83525">
                  <c:v>193.50698422240299</c:v>
                </c:pt>
                <c:pt idx="83526">
                  <c:v>193.50930097767599</c:v>
                </c:pt>
                <c:pt idx="83527">
                  <c:v>193.51161773294999</c:v>
                </c:pt>
                <c:pt idx="83528">
                  <c:v>193.51393448822299</c:v>
                </c:pt>
                <c:pt idx="83529">
                  <c:v>193.51625124349701</c:v>
                </c:pt>
                <c:pt idx="83530">
                  <c:v>193.51856799877001</c:v>
                </c:pt>
                <c:pt idx="83531">
                  <c:v>193.520884754044</c:v>
                </c:pt>
                <c:pt idx="83532">
                  <c:v>193.523201509317</c:v>
                </c:pt>
                <c:pt idx="83533">
                  <c:v>193.525518264591</c:v>
                </c:pt>
                <c:pt idx="83534">
                  <c:v>193.527835019864</c:v>
                </c:pt>
                <c:pt idx="83535">
                  <c:v>193.53015177513799</c:v>
                </c:pt>
                <c:pt idx="83536">
                  <c:v>193.53246853041099</c:v>
                </c:pt>
                <c:pt idx="83537">
                  <c:v>193.53478528568499</c:v>
                </c:pt>
                <c:pt idx="83538">
                  <c:v>193.53710204095901</c:v>
                </c:pt>
                <c:pt idx="83539">
                  <c:v>193.53941879623201</c:v>
                </c:pt>
                <c:pt idx="83540">
                  <c:v>193.54173555150601</c:v>
                </c:pt>
                <c:pt idx="83541">
                  <c:v>193.54405230677901</c:v>
                </c:pt>
                <c:pt idx="83542">
                  <c:v>193.546369062053</c:v>
                </c:pt>
                <c:pt idx="83543">
                  <c:v>193.548685817326</c:v>
                </c:pt>
                <c:pt idx="83544">
                  <c:v>193.5510025726</c:v>
                </c:pt>
                <c:pt idx="83545">
                  <c:v>193.553319327873</c:v>
                </c:pt>
                <c:pt idx="83546">
                  <c:v>193.55563608314699</c:v>
                </c:pt>
                <c:pt idx="83547">
                  <c:v>193.55795283841999</c:v>
                </c:pt>
                <c:pt idx="83548">
                  <c:v>193.56026959369399</c:v>
                </c:pt>
                <c:pt idx="83549">
                  <c:v>193.56258634896801</c:v>
                </c:pt>
                <c:pt idx="83550">
                  <c:v>193.56490310424101</c:v>
                </c:pt>
                <c:pt idx="83551">
                  <c:v>193.56721985951501</c:v>
                </c:pt>
                <c:pt idx="83552">
                  <c:v>193.56953661478801</c:v>
                </c:pt>
                <c:pt idx="83553">
                  <c:v>193.571853370062</c:v>
                </c:pt>
                <c:pt idx="83554">
                  <c:v>193.574170125335</c:v>
                </c:pt>
                <c:pt idx="83555">
                  <c:v>193.576486880609</c:v>
                </c:pt>
                <c:pt idx="83556">
                  <c:v>193.578803635882</c:v>
                </c:pt>
                <c:pt idx="83557">
                  <c:v>193.58112039115599</c:v>
                </c:pt>
                <c:pt idx="83558">
                  <c:v>193.58343714642899</c:v>
                </c:pt>
                <c:pt idx="83559">
                  <c:v>193.58575390170299</c:v>
                </c:pt>
                <c:pt idx="83560">
                  <c:v>193.58807065697599</c:v>
                </c:pt>
                <c:pt idx="83561">
                  <c:v>193.59038741225001</c:v>
                </c:pt>
                <c:pt idx="83562">
                  <c:v>193.592704167524</c:v>
                </c:pt>
                <c:pt idx="83563">
                  <c:v>193.595020922797</c:v>
                </c:pt>
                <c:pt idx="83564">
                  <c:v>193.597337678071</c:v>
                </c:pt>
                <c:pt idx="83565">
                  <c:v>193.599654433344</c:v>
                </c:pt>
                <c:pt idx="83566">
                  <c:v>193.60197118861799</c:v>
                </c:pt>
                <c:pt idx="83567">
                  <c:v>193.60428794389099</c:v>
                </c:pt>
                <c:pt idx="83568">
                  <c:v>193.60660469916499</c:v>
                </c:pt>
                <c:pt idx="83569">
                  <c:v>193.60892145443799</c:v>
                </c:pt>
                <c:pt idx="83570">
                  <c:v>193.61123820971201</c:v>
                </c:pt>
                <c:pt idx="83571">
                  <c:v>193.61355496498501</c:v>
                </c:pt>
                <c:pt idx="83572">
                  <c:v>193.61587172025901</c:v>
                </c:pt>
                <c:pt idx="83573">
                  <c:v>193.61818847553201</c:v>
                </c:pt>
                <c:pt idx="83574">
                  <c:v>193.620505230806</c:v>
                </c:pt>
                <c:pt idx="83575">
                  <c:v>193.62282198608</c:v>
                </c:pt>
                <c:pt idx="83576">
                  <c:v>193.625138741353</c:v>
                </c:pt>
                <c:pt idx="83577">
                  <c:v>193.62745549662699</c:v>
                </c:pt>
                <c:pt idx="83578">
                  <c:v>193.62977225189999</c:v>
                </c:pt>
                <c:pt idx="83579">
                  <c:v>193.63208900717399</c:v>
                </c:pt>
                <c:pt idx="83580">
                  <c:v>193.63440576244699</c:v>
                </c:pt>
                <c:pt idx="83581">
                  <c:v>193.63672251772101</c:v>
                </c:pt>
                <c:pt idx="83582">
                  <c:v>193.63903927299401</c:v>
                </c:pt>
                <c:pt idx="83583">
                  <c:v>193.64135602826801</c:v>
                </c:pt>
                <c:pt idx="83584">
                  <c:v>193.64367278354101</c:v>
                </c:pt>
                <c:pt idx="83585">
                  <c:v>193.645989538815</c:v>
                </c:pt>
                <c:pt idx="83586">
                  <c:v>193.648306294088</c:v>
                </c:pt>
                <c:pt idx="83587">
                  <c:v>193.650623049362</c:v>
                </c:pt>
                <c:pt idx="83588">
                  <c:v>193.65293980463599</c:v>
                </c:pt>
                <c:pt idx="83589">
                  <c:v>193.65525655990899</c:v>
                </c:pt>
                <c:pt idx="83590">
                  <c:v>193.65757331518299</c:v>
                </c:pt>
                <c:pt idx="83591">
                  <c:v>193.65989007045599</c:v>
                </c:pt>
                <c:pt idx="83592">
                  <c:v>193.66220682573001</c:v>
                </c:pt>
                <c:pt idx="83593">
                  <c:v>193.66452358100301</c:v>
                </c:pt>
                <c:pt idx="83594">
                  <c:v>193.66684033627701</c:v>
                </c:pt>
                <c:pt idx="83595">
                  <c:v>193.66915709155001</c:v>
                </c:pt>
                <c:pt idx="83596">
                  <c:v>193.671473846824</c:v>
                </c:pt>
                <c:pt idx="83597">
                  <c:v>193.673790602097</c:v>
                </c:pt>
                <c:pt idx="83598">
                  <c:v>193.676107357371</c:v>
                </c:pt>
                <c:pt idx="83599">
                  <c:v>193.67842411264499</c:v>
                </c:pt>
                <c:pt idx="83600">
                  <c:v>193.68074086791799</c:v>
                </c:pt>
                <c:pt idx="83601">
                  <c:v>193.68305762319201</c:v>
                </c:pt>
                <c:pt idx="83602">
                  <c:v>193.68537437846501</c:v>
                </c:pt>
                <c:pt idx="83603">
                  <c:v>193.68769113373901</c:v>
                </c:pt>
                <c:pt idx="83604">
                  <c:v>193.69000788901201</c:v>
                </c:pt>
                <c:pt idx="83605">
                  <c:v>193.692324644286</c:v>
                </c:pt>
                <c:pt idx="83606">
                  <c:v>193.694641399559</c:v>
                </c:pt>
                <c:pt idx="83607">
                  <c:v>193.696958154833</c:v>
                </c:pt>
                <c:pt idx="83608">
                  <c:v>193.699274910106</c:v>
                </c:pt>
                <c:pt idx="83609">
                  <c:v>193.70159166537999</c:v>
                </c:pt>
                <c:pt idx="83610">
                  <c:v>193.70390842065299</c:v>
                </c:pt>
                <c:pt idx="83611">
                  <c:v>193.70622517592699</c:v>
                </c:pt>
                <c:pt idx="83612">
                  <c:v>193.70854193120101</c:v>
                </c:pt>
                <c:pt idx="83613">
                  <c:v>193.71085868647401</c:v>
                </c:pt>
                <c:pt idx="83614">
                  <c:v>193.71317544174801</c:v>
                </c:pt>
                <c:pt idx="83615">
                  <c:v>193.71549219702101</c:v>
                </c:pt>
                <c:pt idx="83616">
                  <c:v>193.717808952295</c:v>
                </c:pt>
                <c:pt idx="83617">
                  <c:v>193.720125707568</c:v>
                </c:pt>
                <c:pt idx="83618">
                  <c:v>193.722442462842</c:v>
                </c:pt>
                <c:pt idx="83619">
                  <c:v>193.724759218115</c:v>
                </c:pt>
                <c:pt idx="83620">
                  <c:v>193.72707597338899</c:v>
                </c:pt>
                <c:pt idx="83621">
                  <c:v>193.72939272866199</c:v>
                </c:pt>
                <c:pt idx="83622">
                  <c:v>193.73170948393599</c:v>
                </c:pt>
                <c:pt idx="83623">
                  <c:v>193.73402623920899</c:v>
                </c:pt>
                <c:pt idx="83624">
                  <c:v>193.73634299448301</c:v>
                </c:pt>
                <c:pt idx="83625">
                  <c:v>193.73865974975701</c:v>
                </c:pt>
                <c:pt idx="83626">
                  <c:v>193.74097650503001</c:v>
                </c:pt>
                <c:pt idx="83627">
                  <c:v>193.743293260304</c:v>
                </c:pt>
                <c:pt idx="83628">
                  <c:v>193.745610015577</c:v>
                </c:pt>
                <c:pt idx="83629">
                  <c:v>193.747926770851</c:v>
                </c:pt>
                <c:pt idx="83630">
                  <c:v>193.750243526124</c:v>
                </c:pt>
                <c:pt idx="83631">
                  <c:v>193.75256028139799</c:v>
                </c:pt>
                <c:pt idx="83632">
                  <c:v>193.75487703667099</c:v>
                </c:pt>
                <c:pt idx="83633">
                  <c:v>193.75719379194501</c:v>
                </c:pt>
                <c:pt idx="83634">
                  <c:v>193.75951054721801</c:v>
                </c:pt>
                <c:pt idx="83635">
                  <c:v>193.76182730249201</c:v>
                </c:pt>
                <c:pt idx="83636">
                  <c:v>193.764144057766</c:v>
                </c:pt>
                <c:pt idx="83637">
                  <c:v>193.766460813039</c:v>
                </c:pt>
                <c:pt idx="83638">
                  <c:v>193.768777568313</c:v>
                </c:pt>
                <c:pt idx="83639">
                  <c:v>193.771094323586</c:v>
                </c:pt>
                <c:pt idx="83640">
                  <c:v>193.77341107885999</c:v>
                </c:pt>
                <c:pt idx="83641">
                  <c:v>193.77572783413299</c:v>
                </c:pt>
                <c:pt idx="83642">
                  <c:v>193.77804458940699</c:v>
                </c:pt>
                <c:pt idx="83643">
                  <c:v>193.78036134467999</c:v>
                </c:pt>
                <c:pt idx="83644">
                  <c:v>193.78267809995401</c:v>
                </c:pt>
                <c:pt idx="83645">
                  <c:v>193.78499485522701</c:v>
                </c:pt>
                <c:pt idx="83646">
                  <c:v>193.78731161050101</c:v>
                </c:pt>
                <c:pt idx="83647">
                  <c:v>193.78962836577401</c:v>
                </c:pt>
                <c:pt idx="83648">
                  <c:v>193.791945121048</c:v>
                </c:pt>
                <c:pt idx="83649">
                  <c:v>193.794261876322</c:v>
                </c:pt>
                <c:pt idx="83650">
                  <c:v>193.796578631595</c:v>
                </c:pt>
                <c:pt idx="83651">
                  <c:v>193.79889538686899</c:v>
                </c:pt>
                <c:pt idx="83652">
                  <c:v>193.80121214214199</c:v>
                </c:pt>
                <c:pt idx="83653">
                  <c:v>193.80352889741599</c:v>
                </c:pt>
                <c:pt idx="83654">
                  <c:v>193.80584565268899</c:v>
                </c:pt>
                <c:pt idx="83655">
                  <c:v>193.80816240796301</c:v>
                </c:pt>
                <c:pt idx="83656">
                  <c:v>193.81047916323601</c:v>
                </c:pt>
                <c:pt idx="83657">
                  <c:v>193.81279591851001</c:v>
                </c:pt>
                <c:pt idx="83658">
                  <c:v>193.81511267378301</c:v>
                </c:pt>
                <c:pt idx="83659">
                  <c:v>193.817429429057</c:v>
                </c:pt>
                <c:pt idx="83660">
                  <c:v>193.81974618433</c:v>
                </c:pt>
                <c:pt idx="83661">
                  <c:v>193.822062939604</c:v>
                </c:pt>
                <c:pt idx="83662">
                  <c:v>193.82437969487799</c:v>
                </c:pt>
                <c:pt idx="83663">
                  <c:v>193.82669645015099</c:v>
                </c:pt>
                <c:pt idx="83664">
                  <c:v>193.82901320542501</c:v>
                </c:pt>
                <c:pt idx="83665">
                  <c:v>193.83132996069801</c:v>
                </c:pt>
                <c:pt idx="83666">
                  <c:v>193.83364671597201</c:v>
                </c:pt>
                <c:pt idx="83667">
                  <c:v>193.83596347124501</c:v>
                </c:pt>
                <c:pt idx="83668">
                  <c:v>193.838280226519</c:v>
                </c:pt>
                <c:pt idx="83669">
                  <c:v>193.840596981792</c:v>
                </c:pt>
                <c:pt idx="83670">
                  <c:v>193.842913737066</c:v>
                </c:pt>
                <c:pt idx="83671">
                  <c:v>193.845230492339</c:v>
                </c:pt>
                <c:pt idx="83672">
                  <c:v>193.84754724761299</c:v>
                </c:pt>
                <c:pt idx="83673">
                  <c:v>193.84986400288599</c:v>
                </c:pt>
                <c:pt idx="83674">
                  <c:v>193.85218075815999</c:v>
                </c:pt>
                <c:pt idx="83675">
                  <c:v>193.85449751343401</c:v>
                </c:pt>
                <c:pt idx="83676">
                  <c:v>193.85681426870701</c:v>
                </c:pt>
                <c:pt idx="83677">
                  <c:v>193.85913102398101</c:v>
                </c:pt>
                <c:pt idx="83678">
                  <c:v>193.86144777925401</c:v>
                </c:pt>
                <c:pt idx="83679">
                  <c:v>193.863764534528</c:v>
                </c:pt>
                <c:pt idx="83680">
                  <c:v>193.866081289801</c:v>
                </c:pt>
                <c:pt idx="83681">
                  <c:v>193.868398045075</c:v>
                </c:pt>
                <c:pt idx="83682">
                  <c:v>193.870714800348</c:v>
                </c:pt>
                <c:pt idx="83683">
                  <c:v>193.87303155562199</c:v>
                </c:pt>
                <c:pt idx="83684">
                  <c:v>193.87534831089499</c:v>
                </c:pt>
                <c:pt idx="83685">
                  <c:v>193.87766506616899</c:v>
                </c:pt>
                <c:pt idx="83686">
                  <c:v>193.87998182144301</c:v>
                </c:pt>
                <c:pt idx="83687">
                  <c:v>193.88229857671601</c:v>
                </c:pt>
                <c:pt idx="83688">
                  <c:v>193.88461533199001</c:v>
                </c:pt>
                <c:pt idx="83689">
                  <c:v>193.88693208726301</c:v>
                </c:pt>
                <c:pt idx="83690">
                  <c:v>193.889248842537</c:v>
                </c:pt>
                <c:pt idx="83691">
                  <c:v>193.89156559781</c:v>
                </c:pt>
                <c:pt idx="83692">
                  <c:v>193.893882353084</c:v>
                </c:pt>
                <c:pt idx="83693">
                  <c:v>193.896199108357</c:v>
                </c:pt>
                <c:pt idx="83694">
                  <c:v>193.89851586363099</c:v>
                </c:pt>
                <c:pt idx="83695">
                  <c:v>193.90083261890399</c:v>
                </c:pt>
                <c:pt idx="83696">
                  <c:v>193.90314937417801</c:v>
                </c:pt>
                <c:pt idx="83697">
                  <c:v>193.90546612945101</c:v>
                </c:pt>
                <c:pt idx="83698">
                  <c:v>193.90778288472501</c:v>
                </c:pt>
                <c:pt idx="83699">
                  <c:v>193.910099639999</c:v>
                </c:pt>
                <c:pt idx="83700">
                  <c:v>193.912416395272</c:v>
                </c:pt>
                <c:pt idx="83701">
                  <c:v>193.914733150546</c:v>
                </c:pt>
                <c:pt idx="83702">
                  <c:v>193.917049905819</c:v>
                </c:pt>
                <c:pt idx="83703">
                  <c:v>193.91936666109299</c:v>
                </c:pt>
                <c:pt idx="83704">
                  <c:v>193.92168341636599</c:v>
                </c:pt>
                <c:pt idx="83705">
                  <c:v>193.92400017163999</c:v>
                </c:pt>
                <c:pt idx="83706">
                  <c:v>193.92631692691299</c:v>
                </c:pt>
                <c:pt idx="83707">
                  <c:v>193.92863368218701</c:v>
                </c:pt>
                <c:pt idx="83708">
                  <c:v>193.93095043746001</c:v>
                </c:pt>
                <c:pt idx="83709">
                  <c:v>193.93326719273401</c:v>
                </c:pt>
                <c:pt idx="83710">
                  <c:v>193.93558394800701</c:v>
                </c:pt>
                <c:pt idx="83711">
                  <c:v>193.937900703281</c:v>
                </c:pt>
                <c:pt idx="83712">
                  <c:v>193.940217458555</c:v>
                </c:pt>
                <c:pt idx="83713">
                  <c:v>193.942534213828</c:v>
                </c:pt>
                <c:pt idx="83714">
                  <c:v>193.94485096910199</c:v>
                </c:pt>
                <c:pt idx="83715">
                  <c:v>193.94716772437499</c:v>
                </c:pt>
                <c:pt idx="83716">
                  <c:v>193.94948447964899</c:v>
                </c:pt>
                <c:pt idx="83717">
                  <c:v>193.95180123492199</c:v>
                </c:pt>
                <c:pt idx="83718">
                  <c:v>193.95411799019601</c:v>
                </c:pt>
                <c:pt idx="83719">
                  <c:v>193.95643474546901</c:v>
                </c:pt>
                <c:pt idx="83720">
                  <c:v>193.95875150074301</c:v>
                </c:pt>
                <c:pt idx="83721">
                  <c:v>193.96106825601601</c:v>
                </c:pt>
                <c:pt idx="83722">
                  <c:v>193.96338501129</c:v>
                </c:pt>
                <c:pt idx="83723">
                  <c:v>193.965701766563</c:v>
                </c:pt>
                <c:pt idx="83724">
                  <c:v>193.968018521837</c:v>
                </c:pt>
                <c:pt idx="83725">
                  <c:v>193.97033527711099</c:v>
                </c:pt>
                <c:pt idx="83726">
                  <c:v>193.97265203238399</c:v>
                </c:pt>
                <c:pt idx="83727">
                  <c:v>193.97496878765801</c:v>
                </c:pt>
                <c:pt idx="83728">
                  <c:v>193.97728554293101</c:v>
                </c:pt>
                <c:pt idx="83729">
                  <c:v>193.97960229820501</c:v>
                </c:pt>
                <c:pt idx="83730">
                  <c:v>193.98191905347801</c:v>
                </c:pt>
                <c:pt idx="83731">
                  <c:v>193.984235808752</c:v>
                </c:pt>
                <c:pt idx="83732">
                  <c:v>193.986552564025</c:v>
                </c:pt>
                <c:pt idx="83733">
                  <c:v>193.988869319299</c:v>
                </c:pt>
                <c:pt idx="83734">
                  <c:v>193.991186074572</c:v>
                </c:pt>
                <c:pt idx="83735">
                  <c:v>193.99350282984599</c:v>
                </c:pt>
                <c:pt idx="83736">
                  <c:v>193.99581958511999</c:v>
                </c:pt>
                <c:pt idx="83737">
                  <c:v>193.99813634039299</c:v>
                </c:pt>
                <c:pt idx="83738">
                  <c:v>194.00045309566701</c:v>
                </c:pt>
                <c:pt idx="83739">
                  <c:v>194.00276985094001</c:v>
                </c:pt>
                <c:pt idx="83740">
                  <c:v>194.00508660621401</c:v>
                </c:pt>
                <c:pt idx="83741">
                  <c:v>194.00740336148701</c:v>
                </c:pt>
                <c:pt idx="83742">
                  <c:v>194.009720116761</c:v>
                </c:pt>
                <c:pt idx="83743">
                  <c:v>194.012036872034</c:v>
                </c:pt>
                <c:pt idx="83744">
                  <c:v>194.014353627308</c:v>
                </c:pt>
                <c:pt idx="83745">
                  <c:v>194.016670382581</c:v>
                </c:pt>
                <c:pt idx="83746">
                  <c:v>194.01898713785499</c:v>
                </c:pt>
                <c:pt idx="83747">
                  <c:v>194.02130389312799</c:v>
                </c:pt>
                <c:pt idx="83748">
                  <c:v>194.02362064840199</c:v>
                </c:pt>
                <c:pt idx="83749">
                  <c:v>194.02593740367601</c:v>
                </c:pt>
                <c:pt idx="83750">
                  <c:v>194.02825415894901</c:v>
                </c:pt>
                <c:pt idx="83751">
                  <c:v>194.03057091422301</c:v>
                </c:pt>
                <c:pt idx="83752">
                  <c:v>194.03288766949601</c:v>
                </c:pt>
                <c:pt idx="83753">
                  <c:v>194.03520442477</c:v>
                </c:pt>
                <c:pt idx="83754">
                  <c:v>194.037521180043</c:v>
                </c:pt>
                <c:pt idx="83755">
                  <c:v>194.039837935317</c:v>
                </c:pt>
                <c:pt idx="83756">
                  <c:v>194.04215469059</c:v>
                </c:pt>
                <c:pt idx="83757">
                  <c:v>194.04447144586399</c:v>
                </c:pt>
                <c:pt idx="83758">
                  <c:v>194.04678820113699</c:v>
                </c:pt>
                <c:pt idx="83759">
                  <c:v>194.04910495641101</c:v>
                </c:pt>
                <c:pt idx="83760">
                  <c:v>194.05142171168399</c:v>
                </c:pt>
                <c:pt idx="83761">
                  <c:v>194.05373846695801</c:v>
                </c:pt>
                <c:pt idx="83762">
                  <c:v>194.056055222232</c:v>
                </c:pt>
                <c:pt idx="83763">
                  <c:v>194.058371977505</c:v>
                </c:pt>
                <c:pt idx="83764">
                  <c:v>194.060688732779</c:v>
                </c:pt>
                <c:pt idx="83765">
                  <c:v>194.063005488052</c:v>
                </c:pt>
                <c:pt idx="83766">
                  <c:v>194.06532224332599</c:v>
                </c:pt>
                <c:pt idx="83767">
                  <c:v>194.06763899859899</c:v>
                </c:pt>
                <c:pt idx="83768">
                  <c:v>194.06995575387299</c:v>
                </c:pt>
                <c:pt idx="83769">
                  <c:v>194.07227250914599</c:v>
                </c:pt>
                <c:pt idx="83770">
                  <c:v>194.07458926442001</c:v>
                </c:pt>
                <c:pt idx="83771">
                  <c:v>194.07690601969301</c:v>
                </c:pt>
                <c:pt idx="83772">
                  <c:v>194.07922277496701</c:v>
                </c:pt>
                <c:pt idx="83773">
                  <c:v>194.081539530241</c:v>
                </c:pt>
                <c:pt idx="83774">
                  <c:v>194.083856285514</c:v>
                </c:pt>
                <c:pt idx="83775">
                  <c:v>194.086173040788</c:v>
                </c:pt>
                <c:pt idx="83776">
                  <c:v>194.088489796061</c:v>
                </c:pt>
                <c:pt idx="83777">
                  <c:v>194.09080655133499</c:v>
                </c:pt>
                <c:pt idx="83778">
                  <c:v>194.09312330660799</c:v>
                </c:pt>
                <c:pt idx="83779">
                  <c:v>194.09544006188199</c:v>
                </c:pt>
                <c:pt idx="83780">
                  <c:v>194.09775681715499</c:v>
                </c:pt>
                <c:pt idx="83781">
                  <c:v>194.10007357242901</c:v>
                </c:pt>
                <c:pt idx="83782">
                  <c:v>194.10239032770201</c:v>
                </c:pt>
                <c:pt idx="83783">
                  <c:v>194.10470708297601</c:v>
                </c:pt>
                <c:pt idx="83784">
                  <c:v>194.10702383824901</c:v>
                </c:pt>
                <c:pt idx="83785">
                  <c:v>194.109340593523</c:v>
                </c:pt>
                <c:pt idx="83786">
                  <c:v>194.111657348797</c:v>
                </c:pt>
                <c:pt idx="83787">
                  <c:v>194.11397410407</c:v>
                </c:pt>
                <c:pt idx="83788">
                  <c:v>194.11629085934399</c:v>
                </c:pt>
                <c:pt idx="83789">
                  <c:v>194.11860761461699</c:v>
                </c:pt>
                <c:pt idx="83790">
                  <c:v>194.12092436989099</c:v>
                </c:pt>
                <c:pt idx="83791">
                  <c:v>194.12324112516399</c:v>
                </c:pt>
                <c:pt idx="83792">
                  <c:v>194.12555788043801</c:v>
                </c:pt>
                <c:pt idx="83793">
                  <c:v>194.12787463571101</c:v>
                </c:pt>
                <c:pt idx="83794">
                  <c:v>194.130191390985</c:v>
                </c:pt>
                <c:pt idx="83795">
                  <c:v>194.132508146258</c:v>
                </c:pt>
                <c:pt idx="83796">
                  <c:v>194.134824901532</c:v>
                </c:pt>
                <c:pt idx="83797">
                  <c:v>194.137141656805</c:v>
                </c:pt>
                <c:pt idx="83798">
                  <c:v>194.13945841207899</c:v>
                </c:pt>
                <c:pt idx="83799">
                  <c:v>194.14177516735299</c:v>
                </c:pt>
                <c:pt idx="83800">
                  <c:v>194.14409192262599</c:v>
                </c:pt>
                <c:pt idx="83801">
                  <c:v>194.14640867790001</c:v>
                </c:pt>
                <c:pt idx="83802">
                  <c:v>194.14872543317301</c:v>
                </c:pt>
                <c:pt idx="83803">
                  <c:v>194.15104218844701</c:v>
                </c:pt>
                <c:pt idx="83804">
                  <c:v>194.15335894372001</c:v>
                </c:pt>
                <c:pt idx="83805">
                  <c:v>194.155675698994</c:v>
                </c:pt>
                <c:pt idx="83806">
                  <c:v>194.157992454267</c:v>
                </c:pt>
                <c:pt idx="83807">
                  <c:v>194.160309209541</c:v>
                </c:pt>
                <c:pt idx="83808">
                  <c:v>194.162625964814</c:v>
                </c:pt>
                <c:pt idx="83809">
                  <c:v>194.16494272008799</c:v>
                </c:pt>
                <c:pt idx="83810">
                  <c:v>194.16725947536099</c:v>
                </c:pt>
                <c:pt idx="83811">
                  <c:v>194.16957623063499</c:v>
                </c:pt>
                <c:pt idx="83812">
                  <c:v>194.17189298590901</c:v>
                </c:pt>
                <c:pt idx="83813">
                  <c:v>194.17420974118201</c:v>
                </c:pt>
                <c:pt idx="83814">
                  <c:v>194.17652649645601</c:v>
                </c:pt>
                <c:pt idx="83815">
                  <c:v>194.17884325172901</c:v>
                </c:pt>
                <c:pt idx="83816">
                  <c:v>194.181160007003</c:v>
                </c:pt>
                <c:pt idx="83817">
                  <c:v>194.183476762276</c:v>
                </c:pt>
                <c:pt idx="83818">
                  <c:v>194.18579351755</c:v>
                </c:pt>
                <c:pt idx="83819">
                  <c:v>194.188110272823</c:v>
                </c:pt>
                <c:pt idx="83820">
                  <c:v>194.19042702809699</c:v>
                </c:pt>
                <c:pt idx="83821">
                  <c:v>194.19274378336999</c:v>
                </c:pt>
                <c:pt idx="83822">
                  <c:v>194.19506053864399</c:v>
                </c:pt>
                <c:pt idx="83823">
                  <c:v>194.19737729391801</c:v>
                </c:pt>
                <c:pt idx="83824">
                  <c:v>194.19969404919101</c:v>
                </c:pt>
                <c:pt idx="83825">
                  <c:v>194.202010804465</c:v>
                </c:pt>
                <c:pt idx="83826">
                  <c:v>194.204327559738</c:v>
                </c:pt>
                <c:pt idx="83827">
                  <c:v>194.206644315012</c:v>
                </c:pt>
                <c:pt idx="83828">
                  <c:v>194.208961070285</c:v>
                </c:pt>
                <c:pt idx="83829">
                  <c:v>194.21127782555899</c:v>
                </c:pt>
                <c:pt idx="83830">
                  <c:v>194.21359458083199</c:v>
                </c:pt>
                <c:pt idx="83831">
                  <c:v>194.21591133610599</c:v>
                </c:pt>
                <c:pt idx="83832">
                  <c:v>194.21822809137899</c:v>
                </c:pt>
                <c:pt idx="83833">
                  <c:v>194.22054484665301</c:v>
                </c:pt>
                <c:pt idx="83834">
                  <c:v>194.22286160192601</c:v>
                </c:pt>
                <c:pt idx="83835">
                  <c:v>194.22517835720001</c:v>
                </c:pt>
                <c:pt idx="83836">
                  <c:v>194.227495112474</c:v>
                </c:pt>
                <c:pt idx="83837">
                  <c:v>194.229811867747</c:v>
                </c:pt>
                <c:pt idx="83838">
                  <c:v>194.232128623021</c:v>
                </c:pt>
                <c:pt idx="83839">
                  <c:v>194.234445378294</c:v>
                </c:pt>
                <c:pt idx="83840">
                  <c:v>194.23676213356799</c:v>
                </c:pt>
                <c:pt idx="83841">
                  <c:v>194.23907888884099</c:v>
                </c:pt>
                <c:pt idx="83842">
                  <c:v>194.24139564411499</c:v>
                </c:pt>
                <c:pt idx="83843">
                  <c:v>194.24371239938799</c:v>
                </c:pt>
                <c:pt idx="83844">
                  <c:v>194.24602915466201</c:v>
                </c:pt>
                <c:pt idx="83845">
                  <c:v>194.24834590993501</c:v>
                </c:pt>
                <c:pt idx="83846">
                  <c:v>194.25066266520901</c:v>
                </c:pt>
                <c:pt idx="83847">
                  <c:v>194.25297942048201</c:v>
                </c:pt>
                <c:pt idx="83848">
                  <c:v>194.255296175756</c:v>
                </c:pt>
                <c:pt idx="83849">
                  <c:v>194.25761293103</c:v>
                </c:pt>
                <c:pt idx="83850">
                  <c:v>194.259929686303</c:v>
                </c:pt>
                <c:pt idx="83851">
                  <c:v>194.26224644157699</c:v>
                </c:pt>
                <c:pt idx="83852">
                  <c:v>194.26456319684999</c:v>
                </c:pt>
                <c:pt idx="83853">
                  <c:v>194.26687995212399</c:v>
                </c:pt>
                <c:pt idx="83854">
                  <c:v>194.26919670739699</c:v>
                </c:pt>
                <c:pt idx="83855">
                  <c:v>194.27151346267101</c:v>
                </c:pt>
                <c:pt idx="83856">
                  <c:v>194.27383021794401</c:v>
                </c:pt>
                <c:pt idx="83857">
                  <c:v>194.276146973218</c:v>
                </c:pt>
                <c:pt idx="83858">
                  <c:v>194.278463728491</c:v>
                </c:pt>
                <c:pt idx="83859">
                  <c:v>194.280780483765</c:v>
                </c:pt>
                <c:pt idx="83860">
                  <c:v>194.283097239038</c:v>
                </c:pt>
                <c:pt idx="83861">
                  <c:v>194.28541399431199</c:v>
                </c:pt>
                <c:pt idx="83862">
                  <c:v>194.28773074958599</c:v>
                </c:pt>
                <c:pt idx="83863">
                  <c:v>194.29004750485899</c:v>
                </c:pt>
                <c:pt idx="83864">
                  <c:v>194.29236426013301</c:v>
                </c:pt>
                <c:pt idx="83865">
                  <c:v>194.29468101540601</c:v>
                </c:pt>
                <c:pt idx="83866">
                  <c:v>194.29699777068001</c:v>
                </c:pt>
                <c:pt idx="83867">
                  <c:v>194.29931452595301</c:v>
                </c:pt>
                <c:pt idx="83868">
                  <c:v>194.301631281227</c:v>
                </c:pt>
                <c:pt idx="83869">
                  <c:v>194.3039480365</c:v>
                </c:pt>
                <c:pt idx="83870">
                  <c:v>194.306264791774</c:v>
                </c:pt>
                <c:pt idx="83871">
                  <c:v>194.308581547047</c:v>
                </c:pt>
                <c:pt idx="83872">
                  <c:v>194.31089830232099</c:v>
                </c:pt>
                <c:pt idx="83873">
                  <c:v>194.31321505759499</c:v>
                </c:pt>
                <c:pt idx="83874">
                  <c:v>194.31553181286799</c:v>
                </c:pt>
                <c:pt idx="83875">
                  <c:v>194.31784856814201</c:v>
                </c:pt>
                <c:pt idx="83876">
                  <c:v>194.32016532341501</c:v>
                </c:pt>
                <c:pt idx="83877">
                  <c:v>194.32248207868901</c:v>
                </c:pt>
                <c:pt idx="83878">
                  <c:v>194.32479883396201</c:v>
                </c:pt>
                <c:pt idx="83879">
                  <c:v>194.327115589236</c:v>
                </c:pt>
                <c:pt idx="83880">
                  <c:v>194.329432344509</c:v>
                </c:pt>
                <c:pt idx="83881">
                  <c:v>194.331749099783</c:v>
                </c:pt>
                <c:pt idx="83882">
                  <c:v>194.334065855056</c:v>
                </c:pt>
                <c:pt idx="83883">
                  <c:v>194.33638261032999</c:v>
                </c:pt>
                <c:pt idx="83884">
                  <c:v>194.33869936560299</c:v>
                </c:pt>
                <c:pt idx="83885">
                  <c:v>194.34101612087699</c:v>
                </c:pt>
                <c:pt idx="83886">
                  <c:v>194.34333287615101</c:v>
                </c:pt>
                <c:pt idx="83887">
                  <c:v>194.34564963142401</c:v>
                </c:pt>
                <c:pt idx="83888">
                  <c:v>194.347966386698</c:v>
                </c:pt>
                <c:pt idx="83889">
                  <c:v>194.350283141971</c:v>
                </c:pt>
                <c:pt idx="83890">
                  <c:v>194.352599897245</c:v>
                </c:pt>
                <c:pt idx="83891">
                  <c:v>194.354916652518</c:v>
                </c:pt>
                <c:pt idx="83892">
                  <c:v>194.35723340779199</c:v>
                </c:pt>
                <c:pt idx="83893">
                  <c:v>194.35955016306499</c:v>
                </c:pt>
                <c:pt idx="83894">
                  <c:v>194.36186691833899</c:v>
                </c:pt>
                <c:pt idx="83895">
                  <c:v>194.36418367361199</c:v>
                </c:pt>
                <c:pt idx="83896">
                  <c:v>194.36650042888601</c:v>
                </c:pt>
                <c:pt idx="83897">
                  <c:v>194.36881718415901</c:v>
                </c:pt>
                <c:pt idx="83898">
                  <c:v>194.37113393943301</c:v>
                </c:pt>
                <c:pt idx="83899">
                  <c:v>194.373450694707</c:v>
                </c:pt>
                <c:pt idx="83900">
                  <c:v>194.37576744998</c:v>
                </c:pt>
                <c:pt idx="83901">
                  <c:v>194.378084205254</c:v>
                </c:pt>
                <c:pt idx="83902">
                  <c:v>194.380400960527</c:v>
                </c:pt>
                <c:pt idx="83903">
                  <c:v>194.38271771580099</c:v>
                </c:pt>
                <c:pt idx="83904">
                  <c:v>194.38503447107399</c:v>
                </c:pt>
                <c:pt idx="83905">
                  <c:v>194.38735122634799</c:v>
                </c:pt>
                <c:pt idx="83906">
                  <c:v>194.38966798162099</c:v>
                </c:pt>
                <c:pt idx="83907">
                  <c:v>194.39198473689501</c:v>
                </c:pt>
                <c:pt idx="83908">
                  <c:v>194.39430149216801</c:v>
                </c:pt>
                <c:pt idx="83909">
                  <c:v>194.39661824744201</c:v>
                </c:pt>
                <c:pt idx="83910">
                  <c:v>194.398935002716</c:v>
                </c:pt>
                <c:pt idx="83911">
                  <c:v>194.401251757989</c:v>
                </c:pt>
                <c:pt idx="83912">
                  <c:v>194.403568513263</c:v>
                </c:pt>
                <c:pt idx="83913">
                  <c:v>194.405885268536</c:v>
                </c:pt>
                <c:pt idx="83914">
                  <c:v>194.40820202380999</c:v>
                </c:pt>
                <c:pt idx="83915">
                  <c:v>194.41051877908299</c:v>
                </c:pt>
                <c:pt idx="83916">
                  <c:v>194.41283553435699</c:v>
                </c:pt>
                <c:pt idx="83917">
                  <c:v>194.41515228962999</c:v>
                </c:pt>
                <c:pt idx="83918">
                  <c:v>194.41746904490401</c:v>
                </c:pt>
                <c:pt idx="83919">
                  <c:v>194.41978580017701</c:v>
                </c:pt>
                <c:pt idx="83920">
                  <c:v>194.422102555451</c:v>
                </c:pt>
                <c:pt idx="83921">
                  <c:v>194.42441931072401</c:v>
                </c:pt>
                <c:pt idx="83922">
                  <c:v>194.426736065998</c:v>
                </c:pt>
                <c:pt idx="83923">
                  <c:v>194.42905282127199</c:v>
                </c:pt>
                <c:pt idx="83924">
                  <c:v>194.43136957654499</c:v>
                </c:pt>
                <c:pt idx="83925">
                  <c:v>194.43368633181899</c:v>
                </c:pt>
                <c:pt idx="83926">
                  <c:v>194.43600308709199</c:v>
                </c:pt>
                <c:pt idx="83927">
                  <c:v>194.43831984236601</c:v>
                </c:pt>
                <c:pt idx="83928">
                  <c:v>194.44063659763901</c:v>
                </c:pt>
                <c:pt idx="83929">
                  <c:v>194.44295335291301</c:v>
                </c:pt>
                <c:pt idx="83930">
                  <c:v>194.44527010818601</c:v>
                </c:pt>
                <c:pt idx="83931">
                  <c:v>194.44758686346</c:v>
                </c:pt>
                <c:pt idx="83932">
                  <c:v>194.449903618733</c:v>
                </c:pt>
                <c:pt idx="83933">
                  <c:v>194.452220374007</c:v>
                </c:pt>
                <c:pt idx="83934">
                  <c:v>194.45453712928</c:v>
                </c:pt>
                <c:pt idx="83935">
                  <c:v>194.45685388455399</c:v>
                </c:pt>
                <c:pt idx="83936">
                  <c:v>194.45917063982799</c:v>
                </c:pt>
                <c:pt idx="83937">
                  <c:v>194.46148739510099</c:v>
                </c:pt>
                <c:pt idx="83938">
                  <c:v>194.46380415037501</c:v>
                </c:pt>
                <c:pt idx="83939">
                  <c:v>194.46612090564801</c:v>
                </c:pt>
                <c:pt idx="83940">
                  <c:v>194.46843766092201</c:v>
                </c:pt>
                <c:pt idx="83941">
                  <c:v>194.47075441619501</c:v>
                </c:pt>
                <c:pt idx="83942">
                  <c:v>194.473071171469</c:v>
                </c:pt>
                <c:pt idx="83943">
                  <c:v>194.475387926742</c:v>
                </c:pt>
                <c:pt idx="83944">
                  <c:v>194.477704682016</c:v>
                </c:pt>
                <c:pt idx="83945">
                  <c:v>194.480021437289</c:v>
                </c:pt>
                <c:pt idx="83946">
                  <c:v>194.48233819256299</c:v>
                </c:pt>
                <c:pt idx="83947">
                  <c:v>194.48465494783599</c:v>
                </c:pt>
                <c:pt idx="83948">
                  <c:v>194.48697170310999</c:v>
                </c:pt>
                <c:pt idx="83949">
                  <c:v>194.48928845838401</c:v>
                </c:pt>
                <c:pt idx="83950">
                  <c:v>194.49160521365701</c:v>
                </c:pt>
                <c:pt idx="83951">
                  <c:v>194.49392196893101</c:v>
                </c:pt>
                <c:pt idx="83952">
                  <c:v>194.49623872420401</c:v>
                </c:pt>
                <c:pt idx="83953">
                  <c:v>194.498555479478</c:v>
                </c:pt>
                <c:pt idx="83954">
                  <c:v>194.500872234751</c:v>
                </c:pt>
                <c:pt idx="83955">
                  <c:v>194.503188990025</c:v>
                </c:pt>
                <c:pt idx="83956">
                  <c:v>194.505505745298</c:v>
                </c:pt>
                <c:pt idx="83957">
                  <c:v>194.50782250057199</c:v>
                </c:pt>
                <c:pt idx="83958">
                  <c:v>194.51013925584499</c:v>
                </c:pt>
                <c:pt idx="83959">
                  <c:v>194.51245601111901</c:v>
                </c:pt>
                <c:pt idx="83960">
                  <c:v>194.51477276639301</c:v>
                </c:pt>
                <c:pt idx="83961">
                  <c:v>194.51708952166601</c:v>
                </c:pt>
                <c:pt idx="83962">
                  <c:v>194.51940627694</c:v>
                </c:pt>
                <c:pt idx="83963">
                  <c:v>194.521723032213</c:v>
                </c:pt>
                <c:pt idx="83964">
                  <c:v>194.524039787487</c:v>
                </c:pt>
                <c:pt idx="83965">
                  <c:v>194.52635654276</c:v>
                </c:pt>
                <c:pt idx="83966">
                  <c:v>194.52867329803399</c:v>
                </c:pt>
                <c:pt idx="83967">
                  <c:v>194.53099005330699</c:v>
                </c:pt>
                <c:pt idx="83968">
                  <c:v>194.53330680858099</c:v>
                </c:pt>
                <c:pt idx="83969">
                  <c:v>194.53562356385399</c:v>
                </c:pt>
                <c:pt idx="83970">
                  <c:v>194.53794031912801</c:v>
                </c:pt>
                <c:pt idx="83971">
                  <c:v>194.54025707440101</c:v>
                </c:pt>
                <c:pt idx="83972">
                  <c:v>194.54257382967501</c:v>
                </c:pt>
                <c:pt idx="83973">
                  <c:v>194.544890584949</c:v>
                </c:pt>
                <c:pt idx="83974">
                  <c:v>194.547207340222</c:v>
                </c:pt>
                <c:pt idx="83975">
                  <c:v>194.549524095496</c:v>
                </c:pt>
                <c:pt idx="83976">
                  <c:v>194.551840850769</c:v>
                </c:pt>
                <c:pt idx="83977">
                  <c:v>194.55415760604299</c:v>
                </c:pt>
                <c:pt idx="83978">
                  <c:v>194.55647436131599</c:v>
                </c:pt>
                <c:pt idx="83979">
                  <c:v>194.55879111658999</c:v>
                </c:pt>
                <c:pt idx="83980">
                  <c:v>194.56110787186299</c:v>
                </c:pt>
                <c:pt idx="83981">
                  <c:v>194.56342462713701</c:v>
                </c:pt>
                <c:pt idx="83982">
                  <c:v>194.56574138241001</c:v>
                </c:pt>
                <c:pt idx="83983">
                  <c:v>194.56805813768401</c:v>
                </c:pt>
                <c:pt idx="83984">
                  <c:v>194.57037489295701</c:v>
                </c:pt>
                <c:pt idx="83985">
                  <c:v>194.572691648231</c:v>
                </c:pt>
                <c:pt idx="83986">
                  <c:v>194.575008403505</c:v>
                </c:pt>
                <c:pt idx="83987">
                  <c:v>194.577325158778</c:v>
                </c:pt>
                <c:pt idx="83988">
                  <c:v>194.57964191405199</c:v>
                </c:pt>
                <c:pt idx="83989">
                  <c:v>194.58195866932499</c:v>
                </c:pt>
                <c:pt idx="83990">
                  <c:v>194.58427542459901</c:v>
                </c:pt>
                <c:pt idx="83991">
                  <c:v>194.58659217987201</c:v>
                </c:pt>
                <c:pt idx="83992">
                  <c:v>194.58890893514601</c:v>
                </c:pt>
                <c:pt idx="83993">
                  <c:v>194.59122569041901</c:v>
                </c:pt>
                <c:pt idx="83994">
                  <c:v>194.593542445693</c:v>
                </c:pt>
                <c:pt idx="83995">
                  <c:v>194.595859200966</c:v>
                </c:pt>
                <c:pt idx="83996">
                  <c:v>194.59817595624</c:v>
                </c:pt>
                <c:pt idx="83997">
                  <c:v>194.600492711513</c:v>
                </c:pt>
                <c:pt idx="83998">
                  <c:v>194.60280946678699</c:v>
                </c:pt>
                <c:pt idx="83999">
                  <c:v>194.60512622206099</c:v>
                </c:pt>
                <c:pt idx="84000">
                  <c:v>194.60744297733399</c:v>
                </c:pt>
                <c:pt idx="84001">
                  <c:v>194.60975973260801</c:v>
                </c:pt>
                <c:pt idx="84002">
                  <c:v>194.61207648788101</c:v>
                </c:pt>
                <c:pt idx="84003">
                  <c:v>194.61439324315501</c:v>
                </c:pt>
                <c:pt idx="84004">
                  <c:v>194.61670999842801</c:v>
                </c:pt>
                <c:pt idx="84005">
                  <c:v>194.619026753702</c:v>
                </c:pt>
                <c:pt idx="84006">
                  <c:v>194.621343508975</c:v>
                </c:pt>
                <c:pt idx="84007">
                  <c:v>194.623660264249</c:v>
                </c:pt>
                <c:pt idx="84008">
                  <c:v>194.625977019522</c:v>
                </c:pt>
                <c:pt idx="84009">
                  <c:v>194.62829377479599</c:v>
                </c:pt>
                <c:pt idx="84010">
                  <c:v>194.63061053006999</c:v>
                </c:pt>
                <c:pt idx="84011">
                  <c:v>194.63292728534299</c:v>
                </c:pt>
                <c:pt idx="84012">
                  <c:v>194.63524404061701</c:v>
                </c:pt>
                <c:pt idx="84013">
                  <c:v>194.63756079589001</c:v>
                </c:pt>
                <c:pt idx="84014">
                  <c:v>194.63987755116401</c:v>
                </c:pt>
                <c:pt idx="84015">
                  <c:v>194.64219430643701</c:v>
                </c:pt>
                <c:pt idx="84016">
                  <c:v>194.644511061711</c:v>
                </c:pt>
                <c:pt idx="84017">
                  <c:v>194.646827816984</c:v>
                </c:pt>
                <c:pt idx="84018">
                  <c:v>194.649144572258</c:v>
                </c:pt>
                <c:pt idx="84019">
                  <c:v>194.651461327531</c:v>
                </c:pt>
                <c:pt idx="84020">
                  <c:v>194.65377808280499</c:v>
                </c:pt>
                <c:pt idx="84021">
                  <c:v>194.65609483807799</c:v>
                </c:pt>
                <c:pt idx="84022">
                  <c:v>194.65841159335201</c:v>
                </c:pt>
                <c:pt idx="84023">
                  <c:v>194.66072834862601</c:v>
                </c:pt>
                <c:pt idx="84024">
                  <c:v>194.66304510389901</c:v>
                </c:pt>
                <c:pt idx="84025">
                  <c:v>194.665361859173</c:v>
                </c:pt>
                <c:pt idx="84026">
                  <c:v>194.667678614446</c:v>
                </c:pt>
                <c:pt idx="84027">
                  <c:v>194.66999536972</c:v>
                </c:pt>
                <c:pt idx="84028">
                  <c:v>194.672312124993</c:v>
                </c:pt>
                <c:pt idx="84029">
                  <c:v>194.67462888026699</c:v>
                </c:pt>
                <c:pt idx="84030">
                  <c:v>194.67694563553999</c:v>
                </c:pt>
                <c:pt idx="84031">
                  <c:v>194.67926239081399</c:v>
                </c:pt>
                <c:pt idx="84032">
                  <c:v>194.68157914608699</c:v>
                </c:pt>
                <c:pt idx="84033">
                  <c:v>194.68389590136101</c:v>
                </c:pt>
                <c:pt idx="84034">
                  <c:v>194.68621265663401</c:v>
                </c:pt>
                <c:pt idx="84035">
                  <c:v>194.68852941190801</c:v>
                </c:pt>
                <c:pt idx="84036">
                  <c:v>194.690846167182</c:v>
                </c:pt>
                <c:pt idx="84037">
                  <c:v>194.693162922455</c:v>
                </c:pt>
                <c:pt idx="84038">
                  <c:v>194.695479677729</c:v>
                </c:pt>
                <c:pt idx="84039">
                  <c:v>194.697796433002</c:v>
                </c:pt>
                <c:pt idx="84040">
                  <c:v>194.70011318827599</c:v>
                </c:pt>
                <c:pt idx="84041">
                  <c:v>194.70242994354899</c:v>
                </c:pt>
                <c:pt idx="84042">
                  <c:v>194.70474669882299</c:v>
                </c:pt>
                <c:pt idx="84043">
                  <c:v>194.70706345409599</c:v>
                </c:pt>
                <c:pt idx="84044">
                  <c:v>194.70938020937001</c:v>
                </c:pt>
                <c:pt idx="84045">
                  <c:v>194.71169696464301</c:v>
                </c:pt>
                <c:pt idx="84046">
                  <c:v>194.71401371991701</c:v>
                </c:pt>
                <c:pt idx="84047">
                  <c:v>194.716330475191</c:v>
                </c:pt>
                <c:pt idx="84048">
                  <c:v>194.718647230464</c:v>
                </c:pt>
                <c:pt idx="84049">
                  <c:v>194.720963985738</c:v>
                </c:pt>
                <c:pt idx="84050">
                  <c:v>194.723280741011</c:v>
                </c:pt>
                <c:pt idx="84051">
                  <c:v>194.72559749628499</c:v>
                </c:pt>
                <c:pt idx="84052">
                  <c:v>194.72791425155799</c:v>
                </c:pt>
                <c:pt idx="84053">
                  <c:v>194.73023100683201</c:v>
                </c:pt>
                <c:pt idx="84054">
                  <c:v>194.73254776210501</c:v>
                </c:pt>
                <c:pt idx="84055">
                  <c:v>194.73486451737901</c:v>
                </c:pt>
                <c:pt idx="84056">
                  <c:v>194.73718127265201</c:v>
                </c:pt>
                <c:pt idx="84057">
                  <c:v>194.739498027926</c:v>
                </c:pt>
                <c:pt idx="84058">
                  <c:v>194.741814783199</c:v>
                </c:pt>
                <c:pt idx="84059">
                  <c:v>194.744131538473</c:v>
                </c:pt>
                <c:pt idx="84060">
                  <c:v>194.74644829374699</c:v>
                </c:pt>
                <c:pt idx="84061">
                  <c:v>194.74876504901999</c:v>
                </c:pt>
                <c:pt idx="84062">
                  <c:v>194.75108180429399</c:v>
                </c:pt>
                <c:pt idx="84063">
                  <c:v>194.75339855956699</c:v>
                </c:pt>
                <c:pt idx="84064">
                  <c:v>194.75571531484101</c:v>
                </c:pt>
                <c:pt idx="84065">
                  <c:v>194.75803207011401</c:v>
                </c:pt>
                <c:pt idx="84066">
                  <c:v>194.76034882538801</c:v>
                </c:pt>
                <c:pt idx="84067">
                  <c:v>194.76266558066101</c:v>
                </c:pt>
                <c:pt idx="84068">
                  <c:v>194.764982335935</c:v>
                </c:pt>
                <c:pt idx="84069">
                  <c:v>194.767299091208</c:v>
                </c:pt>
                <c:pt idx="84070">
                  <c:v>194.769615846482</c:v>
                </c:pt>
                <c:pt idx="84071">
                  <c:v>194.771932601755</c:v>
                </c:pt>
                <c:pt idx="84072">
                  <c:v>194.77424935702899</c:v>
                </c:pt>
                <c:pt idx="84073">
                  <c:v>194.77656611230299</c:v>
                </c:pt>
                <c:pt idx="84074">
                  <c:v>194.77888286757599</c:v>
                </c:pt>
                <c:pt idx="84075">
                  <c:v>194.78119962285001</c:v>
                </c:pt>
                <c:pt idx="84076">
                  <c:v>194.78351637812301</c:v>
                </c:pt>
                <c:pt idx="84077">
                  <c:v>194.78583313339701</c:v>
                </c:pt>
                <c:pt idx="84078">
                  <c:v>194.78814988867001</c:v>
                </c:pt>
                <c:pt idx="84079">
                  <c:v>194.790466643944</c:v>
                </c:pt>
                <c:pt idx="84080">
                  <c:v>194.792783399217</c:v>
                </c:pt>
                <c:pt idx="84081">
                  <c:v>194.795100154491</c:v>
                </c:pt>
                <c:pt idx="84082">
                  <c:v>194.797416909764</c:v>
                </c:pt>
                <c:pt idx="84083">
                  <c:v>194.79973366503799</c:v>
                </c:pt>
                <c:pt idx="84084">
                  <c:v>194.80205042031099</c:v>
                </c:pt>
                <c:pt idx="84085">
                  <c:v>194.80436717558501</c:v>
                </c:pt>
                <c:pt idx="84086">
                  <c:v>194.80668393085901</c:v>
                </c:pt>
                <c:pt idx="84087">
                  <c:v>194.80900068613201</c:v>
                </c:pt>
                <c:pt idx="84088">
                  <c:v>194.811317441406</c:v>
                </c:pt>
                <c:pt idx="84089">
                  <c:v>194.813634196679</c:v>
                </c:pt>
                <c:pt idx="84090">
                  <c:v>194.815950951953</c:v>
                </c:pt>
                <c:pt idx="84091">
                  <c:v>194.818267707226</c:v>
                </c:pt>
                <c:pt idx="84092">
                  <c:v>194.82058446249999</c:v>
                </c:pt>
                <c:pt idx="84093">
                  <c:v>194.82290121777299</c:v>
                </c:pt>
                <c:pt idx="84094">
                  <c:v>194.82521797304699</c:v>
                </c:pt>
                <c:pt idx="84095">
                  <c:v>194.82753472831999</c:v>
                </c:pt>
                <c:pt idx="84096">
                  <c:v>194.82985148359401</c:v>
                </c:pt>
                <c:pt idx="84097">
                  <c:v>194.83216823886801</c:v>
                </c:pt>
                <c:pt idx="84098">
                  <c:v>194.83448499414101</c:v>
                </c:pt>
                <c:pt idx="84099">
                  <c:v>194.836801749415</c:v>
                </c:pt>
                <c:pt idx="84100">
                  <c:v>194.839118504688</c:v>
                </c:pt>
                <c:pt idx="84101">
                  <c:v>194.841435259962</c:v>
                </c:pt>
                <c:pt idx="84102">
                  <c:v>194.843752015235</c:v>
                </c:pt>
                <c:pt idx="84103">
                  <c:v>194.84606877050899</c:v>
                </c:pt>
                <c:pt idx="84104">
                  <c:v>194.84838552578199</c:v>
                </c:pt>
                <c:pt idx="84105">
                  <c:v>194.85070228105599</c:v>
                </c:pt>
                <c:pt idx="84106">
                  <c:v>194.85301903632899</c:v>
                </c:pt>
                <c:pt idx="84107">
                  <c:v>194.85533579160301</c:v>
                </c:pt>
                <c:pt idx="84108">
                  <c:v>194.85765254687601</c:v>
                </c:pt>
                <c:pt idx="84109">
                  <c:v>194.85996930215001</c:v>
                </c:pt>
                <c:pt idx="84110">
                  <c:v>194.862286057424</c:v>
                </c:pt>
                <c:pt idx="84111">
                  <c:v>194.864602812697</c:v>
                </c:pt>
                <c:pt idx="84112">
                  <c:v>194.866919567971</c:v>
                </c:pt>
                <c:pt idx="84113">
                  <c:v>194.869236323244</c:v>
                </c:pt>
                <c:pt idx="84114">
                  <c:v>194.87155307851799</c:v>
                </c:pt>
                <c:pt idx="84115">
                  <c:v>194.87386983379099</c:v>
                </c:pt>
                <c:pt idx="84116">
                  <c:v>194.87618658906499</c:v>
                </c:pt>
                <c:pt idx="84117">
                  <c:v>194.87850334433799</c:v>
                </c:pt>
                <c:pt idx="84118">
                  <c:v>194.88082009961201</c:v>
                </c:pt>
                <c:pt idx="84119">
                  <c:v>194.88313685488501</c:v>
                </c:pt>
                <c:pt idx="84120">
                  <c:v>194.885453610159</c:v>
                </c:pt>
                <c:pt idx="84121">
                  <c:v>194.887770365432</c:v>
                </c:pt>
                <c:pt idx="84122">
                  <c:v>194.890087120706</c:v>
                </c:pt>
                <c:pt idx="84123">
                  <c:v>194.89240387597999</c:v>
                </c:pt>
                <c:pt idx="84124">
                  <c:v>194.89472063125299</c:v>
                </c:pt>
                <c:pt idx="84125">
                  <c:v>194.89703738652699</c:v>
                </c:pt>
                <c:pt idx="84126">
                  <c:v>194.89935414179999</c:v>
                </c:pt>
                <c:pt idx="84127">
                  <c:v>194.90167089707401</c:v>
                </c:pt>
                <c:pt idx="84128">
                  <c:v>194.90398765234701</c:v>
                </c:pt>
                <c:pt idx="84129">
                  <c:v>194.90630440762101</c:v>
                </c:pt>
                <c:pt idx="84130">
                  <c:v>194.90862116289401</c:v>
                </c:pt>
                <c:pt idx="84131">
                  <c:v>194.910937918168</c:v>
                </c:pt>
                <c:pt idx="84132">
                  <c:v>194.913254673441</c:v>
                </c:pt>
                <c:pt idx="84133">
                  <c:v>194.915571428715</c:v>
                </c:pt>
                <c:pt idx="84134">
                  <c:v>194.917888183988</c:v>
                </c:pt>
                <c:pt idx="84135">
                  <c:v>194.92020493926199</c:v>
                </c:pt>
                <c:pt idx="84136">
                  <c:v>194.92252169453599</c:v>
                </c:pt>
                <c:pt idx="84137">
                  <c:v>194.92483844980899</c:v>
                </c:pt>
                <c:pt idx="84138">
                  <c:v>194.92715520508301</c:v>
                </c:pt>
                <c:pt idx="84139">
                  <c:v>194.92947196035601</c:v>
                </c:pt>
                <c:pt idx="84140">
                  <c:v>194.93178871563001</c:v>
                </c:pt>
                <c:pt idx="84141">
                  <c:v>194.93410547090301</c:v>
                </c:pt>
                <c:pt idx="84142">
                  <c:v>194.936422226177</c:v>
                </c:pt>
                <c:pt idx="84143">
                  <c:v>194.93873898145</c:v>
                </c:pt>
                <c:pt idx="84144">
                  <c:v>194.941055736724</c:v>
                </c:pt>
                <c:pt idx="84145">
                  <c:v>194.943372491997</c:v>
                </c:pt>
                <c:pt idx="84146">
                  <c:v>194.94568924727099</c:v>
                </c:pt>
                <c:pt idx="84147">
                  <c:v>194.94800600254499</c:v>
                </c:pt>
                <c:pt idx="84148">
                  <c:v>194.95032275781799</c:v>
                </c:pt>
                <c:pt idx="84149">
                  <c:v>194.95263951309201</c:v>
                </c:pt>
                <c:pt idx="84150">
                  <c:v>194.95495626836501</c:v>
                </c:pt>
                <c:pt idx="84151">
                  <c:v>194.957273023639</c:v>
                </c:pt>
                <c:pt idx="84152">
                  <c:v>194.959589778912</c:v>
                </c:pt>
                <c:pt idx="84153">
                  <c:v>194.961906534186</c:v>
                </c:pt>
                <c:pt idx="84154">
                  <c:v>194.964223289459</c:v>
                </c:pt>
                <c:pt idx="84155">
                  <c:v>194.96654004473299</c:v>
                </c:pt>
                <c:pt idx="84156">
                  <c:v>194.96885680000599</c:v>
                </c:pt>
                <c:pt idx="84157">
                  <c:v>194.97117355527999</c:v>
                </c:pt>
                <c:pt idx="84158">
                  <c:v>194.97349031055299</c:v>
                </c:pt>
                <c:pt idx="84159">
                  <c:v>194.97580706582701</c:v>
                </c:pt>
                <c:pt idx="84160">
                  <c:v>194.97812382110101</c:v>
                </c:pt>
                <c:pt idx="84161">
                  <c:v>194.98044057637401</c:v>
                </c:pt>
                <c:pt idx="84162">
                  <c:v>194.982757331648</c:v>
                </c:pt>
                <c:pt idx="84163">
                  <c:v>194.985074086921</c:v>
                </c:pt>
                <c:pt idx="84164">
                  <c:v>194.987390842195</c:v>
                </c:pt>
                <c:pt idx="84165">
                  <c:v>194.989707597468</c:v>
                </c:pt>
                <c:pt idx="84166">
                  <c:v>194.99202435274199</c:v>
                </c:pt>
                <c:pt idx="84167">
                  <c:v>194.99434110801499</c:v>
                </c:pt>
                <c:pt idx="84168">
                  <c:v>194.99665786328899</c:v>
                </c:pt>
                <c:pt idx="84169">
                  <c:v>194.99897461856199</c:v>
                </c:pt>
                <c:pt idx="84170">
                  <c:v>195.00129137383601</c:v>
                </c:pt>
                <c:pt idx="84171">
                  <c:v>195.00360812910901</c:v>
                </c:pt>
                <c:pt idx="84172">
                  <c:v>195.00592488438301</c:v>
                </c:pt>
                <c:pt idx="84173">
                  <c:v>195.008241639657</c:v>
                </c:pt>
                <c:pt idx="84174">
                  <c:v>195.01055839493</c:v>
                </c:pt>
                <c:pt idx="84175">
                  <c:v>195.012875150204</c:v>
                </c:pt>
                <c:pt idx="84176">
                  <c:v>195.015191905477</c:v>
                </c:pt>
                <c:pt idx="84177">
                  <c:v>195.01750866075099</c:v>
                </c:pt>
                <c:pt idx="84178">
                  <c:v>195.01982541602399</c:v>
                </c:pt>
                <c:pt idx="84179">
                  <c:v>195.02214217129799</c:v>
                </c:pt>
                <c:pt idx="84180">
                  <c:v>195.02445892657099</c:v>
                </c:pt>
                <c:pt idx="84181">
                  <c:v>195.02677568184501</c:v>
                </c:pt>
                <c:pt idx="84182">
                  <c:v>195.02909243711801</c:v>
                </c:pt>
                <c:pt idx="84183">
                  <c:v>195.031409192392</c:v>
                </c:pt>
                <c:pt idx="84184">
                  <c:v>195.033725947666</c:v>
                </c:pt>
                <c:pt idx="84185">
                  <c:v>195.036042702939</c:v>
                </c:pt>
                <c:pt idx="84186">
                  <c:v>195.03835945821299</c:v>
                </c:pt>
                <c:pt idx="84187">
                  <c:v>195.04067621348599</c:v>
                </c:pt>
                <c:pt idx="84188">
                  <c:v>195.04299296875999</c:v>
                </c:pt>
                <c:pt idx="84189">
                  <c:v>195.04530972403299</c:v>
                </c:pt>
                <c:pt idx="84190">
                  <c:v>195.04762647930701</c:v>
                </c:pt>
                <c:pt idx="84191">
                  <c:v>195.04994323458001</c:v>
                </c:pt>
                <c:pt idx="84192">
                  <c:v>195.05225998985401</c:v>
                </c:pt>
                <c:pt idx="84193">
                  <c:v>195.05457674512701</c:v>
                </c:pt>
                <c:pt idx="84194">
                  <c:v>195.056893500401</c:v>
                </c:pt>
                <c:pt idx="84195">
                  <c:v>195.059210255674</c:v>
                </c:pt>
                <c:pt idx="84196">
                  <c:v>195.061527010948</c:v>
                </c:pt>
                <c:pt idx="84197">
                  <c:v>195.06384376622199</c:v>
                </c:pt>
                <c:pt idx="84198">
                  <c:v>195.06616052149499</c:v>
                </c:pt>
                <c:pt idx="84199">
                  <c:v>195.06847727676899</c:v>
                </c:pt>
                <c:pt idx="84200">
                  <c:v>195.07079403204199</c:v>
                </c:pt>
                <c:pt idx="84201">
                  <c:v>195.07311078731601</c:v>
                </c:pt>
                <c:pt idx="84202">
                  <c:v>195.07542754258901</c:v>
                </c:pt>
                <c:pt idx="84203">
                  <c:v>195.07774429786301</c:v>
                </c:pt>
                <c:pt idx="84204">
                  <c:v>195.08006105313601</c:v>
                </c:pt>
                <c:pt idx="84205">
                  <c:v>195.08237780841</c:v>
                </c:pt>
                <c:pt idx="84206">
                  <c:v>195.084694563683</c:v>
                </c:pt>
                <c:pt idx="84207">
                  <c:v>195.087011318957</c:v>
                </c:pt>
                <c:pt idx="84208">
                  <c:v>195.08932807423</c:v>
                </c:pt>
                <c:pt idx="84209">
                  <c:v>195.09164482950399</c:v>
                </c:pt>
                <c:pt idx="84210">
                  <c:v>195.09396158477799</c:v>
                </c:pt>
                <c:pt idx="84211">
                  <c:v>195.09627834005099</c:v>
                </c:pt>
                <c:pt idx="84212">
                  <c:v>195.09859509532501</c:v>
                </c:pt>
                <c:pt idx="84213">
                  <c:v>195.10091185059801</c:v>
                </c:pt>
                <c:pt idx="84214">
                  <c:v>195.103228605872</c:v>
                </c:pt>
                <c:pt idx="84215">
                  <c:v>195.105545361145</c:v>
                </c:pt>
                <c:pt idx="84216">
                  <c:v>195.107862116419</c:v>
                </c:pt>
                <c:pt idx="84217">
                  <c:v>195.110178871692</c:v>
                </c:pt>
                <c:pt idx="84218">
                  <c:v>195.11249562696599</c:v>
                </c:pt>
                <c:pt idx="84219">
                  <c:v>195.11481238223899</c:v>
                </c:pt>
                <c:pt idx="84220">
                  <c:v>195.11712913751299</c:v>
                </c:pt>
                <c:pt idx="84221">
                  <c:v>195.11944589278599</c:v>
                </c:pt>
                <c:pt idx="84222">
                  <c:v>195.12176264806001</c:v>
                </c:pt>
                <c:pt idx="84223">
                  <c:v>195.12407940333401</c:v>
                </c:pt>
                <c:pt idx="84224">
                  <c:v>195.12639615860701</c:v>
                </c:pt>
                <c:pt idx="84225">
                  <c:v>195.128712913881</c:v>
                </c:pt>
                <c:pt idx="84226">
                  <c:v>195.131029669154</c:v>
                </c:pt>
                <c:pt idx="84227">
                  <c:v>195.133346424428</c:v>
                </c:pt>
                <c:pt idx="84228">
                  <c:v>195.135663179701</c:v>
                </c:pt>
                <c:pt idx="84229">
                  <c:v>195.13797993497499</c:v>
                </c:pt>
                <c:pt idx="84230">
                  <c:v>195.14029669024799</c:v>
                </c:pt>
                <c:pt idx="84231">
                  <c:v>195.14261344552199</c:v>
                </c:pt>
                <c:pt idx="84232">
                  <c:v>195.14493020079499</c:v>
                </c:pt>
                <c:pt idx="84233">
                  <c:v>195.14724695606901</c:v>
                </c:pt>
                <c:pt idx="84234">
                  <c:v>195.14956371134301</c:v>
                </c:pt>
                <c:pt idx="84235">
                  <c:v>195.15188046661601</c:v>
                </c:pt>
                <c:pt idx="84236">
                  <c:v>195.15419722189</c:v>
                </c:pt>
                <c:pt idx="84237">
                  <c:v>195.156513977163</c:v>
                </c:pt>
                <c:pt idx="84238">
                  <c:v>195.158830732437</c:v>
                </c:pt>
                <c:pt idx="84239">
                  <c:v>195.16114748771</c:v>
                </c:pt>
                <c:pt idx="84240">
                  <c:v>195.16346424298399</c:v>
                </c:pt>
                <c:pt idx="84241">
                  <c:v>195.16578099825699</c:v>
                </c:pt>
                <c:pt idx="84242">
                  <c:v>195.16809775353099</c:v>
                </c:pt>
                <c:pt idx="84243">
                  <c:v>195.17041450880399</c:v>
                </c:pt>
                <c:pt idx="84244">
                  <c:v>195.17273126407801</c:v>
                </c:pt>
                <c:pt idx="84245">
                  <c:v>195.17504801935101</c:v>
                </c:pt>
                <c:pt idx="84246">
                  <c:v>195.177364774625</c:v>
                </c:pt>
                <c:pt idx="84247">
                  <c:v>195.179681529899</c:v>
                </c:pt>
                <c:pt idx="84248">
                  <c:v>195.181998285172</c:v>
                </c:pt>
                <c:pt idx="84249">
                  <c:v>195.18431504044599</c:v>
                </c:pt>
                <c:pt idx="84250">
                  <c:v>195.18663179571899</c:v>
                </c:pt>
                <c:pt idx="84251">
                  <c:v>195.18894855099299</c:v>
                </c:pt>
                <c:pt idx="84252">
                  <c:v>195.19126530626599</c:v>
                </c:pt>
                <c:pt idx="84253">
                  <c:v>195.19358206154001</c:v>
                </c:pt>
                <c:pt idx="84254">
                  <c:v>195.19589881681301</c:v>
                </c:pt>
                <c:pt idx="84255">
                  <c:v>195.19821557208701</c:v>
                </c:pt>
                <c:pt idx="84256">
                  <c:v>195.20053232736001</c:v>
                </c:pt>
                <c:pt idx="84257">
                  <c:v>195.202849082634</c:v>
                </c:pt>
                <c:pt idx="84258">
                  <c:v>195.205165837907</c:v>
                </c:pt>
                <c:pt idx="84259">
                  <c:v>195.207482593181</c:v>
                </c:pt>
                <c:pt idx="84260">
                  <c:v>195.20979934845499</c:v>
                </c:pt>
                <c:pt idx="84261">
                  <c:v>195.21211610372799</c:v>
                </c:pt>
                <c:pt idx="84262">
                  <c:v>195.21443285900199</c:v>
                </c:pt>
                <c:pt idx="84263">
                  <c:v>195.21674961427499</c:v>
                </c:pt>
                <c:pt idx="84264">
                  <c:v>195.21906636954901</c:v>
                </c:pt>
                <c:pt idx="84265">
                  <c:v>195.22138312482201</c:v>
                </c:pt>
                <c:pt idx="84266">
                  <c:v>195.22369988009601</c:v>
                </c:pt>
                <c:pt idx="84267">
                  <c:v>195.22601663536901</c:v>
                </c:pt>
                <c:pt idx="84268">
                  <c:v>195.228333390643</c:v>
                </c:pt>
                <c:pt idx="84269">
                  <c:v>195.230650145916</c:v>
                </c:pt>
                <c:pt idx="84270">
                  <c:v>195.23296690119</c:v>
                </c:pt>
                <c:pt idx="84271">
                  <c:v>195.235283656463</c:v>
                </c:pt>
                <c:pt idx="84272">
                  <c:v>195.23760041173699</c:v>
                </c:pt>
                <c:pt idx="84273">
                  <c:v>195.23991716701099</c:v>
                </c:pt>
                <c:pt idx="84274">
                  <c:v>195.24223392228399</c:v>
                </c:pt>
                <c:pt idx="84275">
                  <c:v>195.24455067755801</c:v>
                </c:pt>
                <c:pt idx="84276">
                  <c:v>195.24686743283101</c:v>
                </c:pt>
                <c:pt idx="84277">
                  <c:v>195.249184188105</c:v>
                </c:pt>
                <c:pt idx="84278">
                  <c:v>195.25150094337801</c:v>
                </c:pt>
                <c:pt idx="84279">
                  <c:v>195.253817698652</c:v>
                </c:pt>
                <c:pt idx="84280">
                  <c:v>195.256134453925</c:v>
                </c:pt>
                <c:pt idx="84281">
                  <c:v>195.258451209199</c:v>
                </c:pt>
                <c:pt idx="84282">
                  <c:v>195.260767964472</c:v>
                </c:pt>
                <c:pt idx="84283">
                  <c:v>195.26308471974599</c:v>
                </c:pt>
                <c:pt idx="84284">
                  <c:v>195.26540147502001</c:v>
                </c:pt>
                <c:pt idx="84285">
                  <c:v>195.26771823029301</c:v>
                </c:pt>
                <c:pt idx="84286">
                  <c:v>195.27003498556701</c:v>
                </c:pt>
                <c:pt idx="84287">
                  <c:v>195.27235174084001</c:v>
                </c:pt>
                <c:pt idx="84288">
                  <c:v>195.274668496114</c:v>
                </c:pt>
                <c:pt idx="84289">
                  <c:v>195.276985251387</c:v>
                </c:pt>
                <c:pt idx="84290">
                  <c:v>195.279302006661</c:v>
                </c:pt>
                <c:pt idx="84291">
                  <c:v>195.281618761934</c:v>
                </c:pt>
                <c:pt idx="84292">
                  <c:v>195.28393551720799</c:v>
                </c:pt>
                <c:pt idx="84293">
                  <c:v>195.28625227248099</c:v>
                </c:pt>
                <c:pt idx="84294">
                  <c:v>195.28856902775499</c:v>
                </c:pt>
                <c:pt idx="84295">
                  <c:v>195.29088578302799</c:v>
                </c:pt>
                <c:pt idx="84296">
                  <c:v>195.29320253830201</c:v>
                </c:pt>
                <c:pt idx="84297">
                  <c:v>195.29551929357601</c:v>
                </c:pt>
                <c:pt idx="84298">
                  <c:v>195.29783604884901</c:v>
                </c:pt>
                <c:pt idx="84299">
                  <c:v>195.300152804123</c:v>
                </c:pt>
                <c:pt idx="84300">
                  <c:v>195.302469559396</c:v>
                </c:pt>
                <c:pt idx="84301">
                  <c:v>195.30478631467</c:v>
                </c:pt>
                <c:pt idx="84302">
                  <c:v>195.307103069943</c:v>
                </c:pt>
                <c:pt idx="84303">
                  <c:v>195.30941982521699</c:v>
                </c:pt>
                <c:pt idx="84304">
                  <c:v>195.31173658048999</c:v>
                </c:pt>
                <c:pt idx="84305">
                  <c:v>195.31405333576399</c:v>
                </c:pt>
                <c:pt idx="84306">
                  <c:v>195.31637009103699</c:v>
                </c:pt>
                <c:pt idx="84307">
                  <c:v>195.31868684631101</c:v>
                </c:pt>
                <c:pt idx="84308">
                  <c:v>195.32100360158401</c:v>
                </c:pt>
                <c:pt idx="84309">
                  <c:v>195.32332035685801</c:v>
                </c:pt>
                <c:pt idx="84310">
                  <c:v>195.325637112132</c:v>
                </c:pt>
                <c:pt idx="84311">
                  <c:v>195.327953867405</c:v>
                </c:pt>
                <c:pt idx="84312">
                  <c:v>195.330270622679</c:v>
                </c:pt>
                <c:pt idx="84313">
                  <c:v>195.332587377952</c:v>
                </c:pt>
                <c:pt idx="84314">
                  <c:v>195.33490413322599</c:v>
                </c:pt>
                <c:pt idx="84315">
                  <c:v>195.33722088849899</c:v>
                </c:pt>
                <c:pt idx="84316">
                  <c:v>195.33953764377301</c:v>
                </c:pt>
                <c:pt idx="84317">
                  <c:v>195.34185439904601</c:v>
                </c:pt>
                <c:pt idx="84318">
                  <c:v>195.34417115432001</c:v>
                </c:pt>
                <c:pt idx="84319">
                  <c:v>195.34648790959301</c:v>
                </c:pt>
                <c:pt idx="84320">
                  <c:v>195.348804664867</c:v>
                </c:pt>
                <c:pt idx="84321">
                  <c:v>195.351121420141</c:v>
                </c:pt>
                <c:pt idx="84322">
                  <c:v>195.353438175414</c:v>
                </c:pt>
                <c:pt idx="84323">
                  <c:v>195.35575493068799</c:v>
                </c:pt>
                <c:pt idx="84324">
                  <c:v>195.35807168596099</c:v>
                </c:pt>
                <c:pt idx="84325">
                  <c:v>195.36038844123499</c:v>
                </c:pt>
                <c:pt idx="84326">
                  <c:v>195.36270519650799</c:v>
                </c:pt>
                <c:pt idx="84327">
                  <c:v>195.36502195178201</c:v>
                </c:pt>
                <c:pt idx="84328">
                  <c:v>195.36733870705501</c:v>
                </c:pt>
                <c:pt idx="84329">
                  <c:v>195.36965546232901</c:v>
                </c:pt>
                <c:pt idx="84330">
                  <c:v>195.37197221760201</c:v>
                </c:pt>
                <c:pt idx="84331">
                  <c:v>195.374288972876</c:v>
                </c:pt>
                <c:pt idx="84332">
                  <c:v>195.376605728149</c:v>
                </c:pt>
                <c:pt idx="84333">
                  <c:v>195.378922483423</c:v>
                </c:pt>
                <c:pt idx="84334">
                  <c:v>195.38123923869699</c:v>
                </c:pt>
                <c:pt idx="84335">
                  <c:v>195.38355599396999</c:v>
                </c:pt>
                <c:pt idx="84336">
                  <c:v>195.38587274924399</c:v>
                </c:pt>
                <c:pt idx="84337">
                  <c:v>195.38818950451699</c:v>
                </c:pt>
                <c:pt idx="84338">
                  <c:v>195.39050625979101</c:v>
                </c:pt>
                <c:pt idx="84339">
                  <c:v>195.39282301506401</c:v>
                </c:pt>
                <c:pt idx="84340">
                  <c:v>195.39513977033801</c:v>
                </c:pt>
                <c:pt idx="84341">
                  <c:v>195.39745652561101</c:v>
                </c:pt>
                <c:pt idx="84342">
                  <c:v>195.399773280885</c:v>
                </c:pt>
                <c:pt idx="84343">
                  <c:v>195.402090036158</c:v>
                </c:pt>
                <c:pt idx="84344">
                  <c:v>195.404406791432</c:v>
                </c:pt>
                <c:pt idx="84345">
                  <c:v>195.406723546705</c:v>
                </c:pt>
                <c:pt idx="84346">
                  <c:v>195.40904030197899</c:v>
                </c:pt>
                <c:pt idx="84347">
                  <c:v>195.41135705725301</c:v>
                </c:pt>
                <c:pt idx="84348">
                  <c:v>195.41367381252601</c:v>
                </c:pt>
                <c:pt idx="84349">
                  <c:v>195.41599056780001</c:v>
                </c:pt>
                <c:pt idx="84350">
                  <c:v>195.41830732307301</c:v>
                </c:pt>
                <c:pt idx="84351">
                  <c:v>195.420624078347</c:v>
                </c:pt>
                <c:pt idx="84352">
                  <c:v>195.42294083362</c:v>
                </c:pt>
                <c:pt idx="84353">
                  <c:v>195.425257588894</c:v>
                </c:pt>
                <c:pt idx="84354">
                  <c:v>195.427574344167</c:v>
                </c:pt>
                <c:pt idx="84355">
                  <c:v>195.42989109944099</c:v>
                </c:pt>
                <c:pt idx="84356">
                  <c:v>195.43220785471399</c:v>
                </c:pt>
                <c:pt idx="84357">
                  <c:v>195.43452460998799</c:v>
                </c:pt>
                <c:pt idx="84358">
                  <c:v>195.43684136526099</c:v>
                </c:pt>
                <c:pt idx="84359">
                  <c:v>195.43915812053501</c:v>
                </c:pt>
                <c:pt idx="84360">
                  <c:v>195.44147487580901</c:v>
                </c:pt>
                <c:pt idx="84361">
                  <c:v>195.44379163108201</c:v>
                </c:pt>
                <c:pt idx="84362">
                  <c:v>195.446108386356</c:v>
                </c:pt>
                <c:pt idx="84363">
                  <c:v>195.448425141629</c:v>
                </c:pt>
                <c:pt idx="84364">
                  <c:v>195.450741896903</c:v>
                </c:pt>
                <c:pt idx="84365">
                  <c:v>195.453058652176</c:v>
                </c:pt>
                <c:pt idx="84366">
                  <c:v>195.45537540744999</c:v>
                </c:pt>
                <c:pt idx="84367">
                  <c:v>195.45769216272299</c:v>
                </c:pt>
                <c:pt idx="84368">
                  <c:v>195.46000891799699</c:v>
                </c:pt>
                <c:pt idx="84369">
                  <c:v>195.46232567326999</c:v>
                </c:pt>
                <c:pt idx="84370">
                  <c:v>195.46464242854401</c:v>
                </c:pt>
                <c:pt idx="84371">
                  <c:v>195.46695918381801</c:v>
                </c:pt>
                <c:pt idx="84372">
                  <c:v>195.46927593909101</c:v>
                </c:pt>
                <c:pt idx="84373">
                  <c:v>195.471592694365</c:v>
                </c:pt>
                <c:pt idx="84374">
                  <c:v>195.473909449638</c:v>
                </c:pt>
                <c:pt idx="84375">
                  <c:v>195.476226204912</c:v>
                </c:pt>
                <c:pt idx="84376">
                  <c:v>195.478542960185</c:v>
                </c:pt>
                <c:pt idx="84377">
                  <c:v>195.48085971545899</c:v>
                </c:pt>
                <c:pt idx="84378">
                  <c:v>195.48317647073199</c:v>
                </c:pt>
                <c:pt idx="84379">
                  <c:v>195.48549322600601</c:v>
                </c:pt>
                <c:pt idx="84380">
                  <c:v>195.48780998127901</c:v>
                </c:pt>
                <c:pt idx="84381">
                  <c:v>195.49012673655301</c:v>
                </c:pt>
                <c:pt idx="84382">
                  <c:v>195.49244349182601</c:v>
                </c:pt>
                <c:pt idx="84383">
                  <c:v>195.4947602471</c:v>
                </c:pt>
                <c:pt idx="84384">
                  <c:v>195.497077002374</c:v>
                </c:pt>
                <c:pt idx="84385">
                  <c:v>195.499393757647</c:v>
                </c:pt>
                <c:pt idx="84386">
                  <c:v>195.50171051292099</c:v>
                </c:pt>
                <c:pt idx="84387">
                  <c:v>195.50402726819399</c:v>
                </c:pt>
                <c:pt idx="84388">
                  <c:v>195.50634402346799</c:v>
                </c:pt>
                <c:pt idx="84389">
                  <c:v>195.50866077874099</c:v>
                </c:pt>
                <c:pt idx="84390">
                  <c:v>195.51097753401501</c:v>
                </c:pt>
                <c:pt idx="84391">
                  <c:v>195.51329428928801</c:v>
                </c:pt>
                <c:pt idx="84392">
                  <c:v>195.51561104456201</c:v>
                </c:pt>
                <c:pt idx="84393">
                  <c:v>195.51792779983501</c:v>
                </c:pt>
                <c:pt idx="84394">
                  <c:v>195.520244555109</c:v>
                </c:pt>
                <c:pt idx="84395">
                  <c:v>195.522561310382</c:v>
                </c:pt>
                <c:pt idx="84396">
                  <c:v>195.524878065656</c:v>
                </c:pt>
                <c:pt idx="84397">
                  <c:v>195.52719482092999</c:v>
                </c:pt>
                <c:pt idx="84398">
                  <c:v>195.52951157620299</c:v>
                </c:pt>
                <c:pt idx="84399">
                  <c:v>195.53182833147699</c:v>
                </c:pt>
                <c:pt idx="84400">
                  <c:v>195.53414508674999</c:v>
                </c:pt>
                <c:pt idx="84401">
                  <c:v>195.53646184202401</c:v>
                </c:pt>
                <c:pt idx="84402">
                  <c:v>195.53877859729701</c:v>
                </c:pt>
                <c:pt idx="84403">
                  <c:v>195.54109535257101</c:v>
                </c:pt>
                <c:pt idx="84404">
                  <c:v>195.54341210784401</c:v>
                </c:pt>
                <c:pt idx="84405">
                  <c:v>195.545728863118</c:v>
                </c:pt>
                <c:pt idx="84406">
                  <c:v>195.548045618391</c:v>
                </c:pt>
                <c:pt idx="84407">
                  <c:v>195.550362373665</c:v>
                </c:pt>
                <c:pt idx="84408">
                  <c:v>195.552679128938</c:v>
                </c:pt>
                <c:pt idx="84409">
                  <c:v>195.55499588421199</c:v>
                </c:pt>
                <c:pt idx="84410">
                  <c:v>195.55731263948601</c:v>
                </c:pt>
                <c:pt idx="84411">
                  <c:v>195.55962939475901</c:v>
                </c:pt>
                <c:pt idx="84412">
                  <c:v>195.56194615003301</c:v>
                </c:pt>
                <c:pt idx="84413">
                  <c:v>195.56426290530601</c:v>
                </c:pt>
                <c:pt idx="84414">
                  <c:v>195.56657966058</c:v>
                </c:pt>
                <c:pt idx="84415">
                  <c:v>195.568896415853</c:v>
                </c:pt>
                <c:pt idx="84416">
                  <c:v>195.571213171127</c:v>
                </c:pt>
                <c:pt idx="84417">
                  <c:v>195.5735299264</c:v>
                </c:pt>
                <c:pt idx="84418">
                  <c:v>195.57584668167399</c:v>
                </c:pt>
                <c:pt idx="84419">
                  <c:v>195.57816343694699</c:v>
                </c:pt>
                <c:pt idx="84420">
                  <c:v>195.58048019222099</c:v>
                </c:pt>
                <c:pt idx="84421">
                  <c:v>195.58279694749501</c:v>
                </c:pt>
                <c:pt idx="84422">
                  <c:v>195.58511370276801</c:v>
                </c:pt>
                <c:pt idx="84423">
                  <c:v>195.58743045804201</c:v>
                </c:pt>
                <c:pt idx="84424">
                  <c:v>195.58974721331501</c:v>
                </c:pt>
                <c:pt idx="84425">
                  <c:v>195.592063968589</c:v>
                </c:pt>
                <c:pt idx="84426">
                  <c:v>195.594380723862</c:v>
                </c:pt>
                <c:pt idx="84427">
                  <c:v>195.596697479136</c:v>
                </c:pt>
                <c:pt idx="84428">
                  <c:v>195.599014234409</c:v>
                </c:pt>
                <c:pt idx="84429">
                  <c:v>195.60133098968299</c:v>
                </c:pt>
                <c:pt idx="84430">
                  <c:v>195.60364774495599</c:v>
                </c:pt>
                <c:pt idx="84431">
                  <c:v>195.60596450022999</c:v>
                </c:pt>
                <c:pt idx="84432">
                  <c:v>195.60828125550299</c:v>
                </c:pt>
                <c:pt idx="84433">
                  <c:v>195.61059801077701</c:v>
                </c:pt>
                <c:pt idx="84434">
                  <c:v>195.61291476605101</c:v>
                </c:pt>
                <c:pt idx="84435">
                  <c:v>195.61523152132401</c:v>
                </c:pt>
                <c:pt idx="84436">
                  <c:v>195.617548276598</c:v>
                </c:pt>
                <c:pt idx="84437">
                  <c:v>195.619865031871</c:v>
                </c:pt>
                <c:pt idx="84438">
                  <c:v>195.622181787145</c:v>
                </c:pt>
                <c:pt idx="84439">
                  <c:v>195.624498542418</c:v>
                </c:pt>
                <c:pt idx="84440">
                  <c:v>195.62681529769199</c:v>
                </c:pt>
                <c:pt idx="84441">
                  <c:v>195.62913205296499</c:v>
                </c:pt>
                <c:pt idx="84442">
                  <c:v>195.63144880823901</c:v>
                </c:pt>
                <c:pt idx="84443">
                  <c:v>195.63376556351199</c:v>
                </c:pt>
                <c:pt idx="84444">
                  <c:v>195.63608231878601</c:v>
                </c:pt>
                <c:pt idx="84445">
                  <c:v>195.63839907405901</c:v>
                </c:pt>
                <c:pt idx="84446">
                  <c:v>195.640715829333</c:v>
                </c:pt>
                <c:pt idx="84447">
                  <c:v>195.643032584607</c:v>
                </c:pt>
                <c:pt idx="84448">
                  <c:v>195.64534933988</c:v>
                </c:pt>
                <c:pt idx="84449">
                  <c:v>195.64766609515399</c:v>
                </c:pt>
                <c:pt idx="84450">
                  <c:v>195.64998285042699</c:v>
                </c:pt>
                <c:pt idx="84451">
                  <c:v>195.65229960570099</c:v>
                </c:pt>
                <c:pt idx="84452">
                  <c:v>195.65461636097399</c:v>
                </c:pt>
                <c:pt idx="84453">
                  <c:v>195.65693311624801</c:v>
                </c:pt>
                <c:pt idx="84454">
                  <c:v>195.65924987152101</c:v>
                </c:pt>
                <c:pt idx="84455">
                  <c:v>195.66156662679501</c:v>
                </c:pt>
                <c:pt idx="84456">
                  <c:v>195.66388338206801</c:v>
                </c:pt>
                <c:pt idx="84457">
                  <c:v>195.666200137342</c:v>
                </c:pt>
                <c:pt idx="84458">
                  <c:v>195.668516892616</c:v>
                </c:pt>
                <c:pt idx="84459">
                  <c:v>195.670833647889</c:v>
                </c:pt>
                <c:pt idx="84460">
                  <c:v>195.67315040316299</c:v>
                </c:pt>
                <c:pt idx="84461">
                  <c:v>195.67546715843599</c:v>
                </c:pt>
                <c:pt idx="84462">
                  <c:v>195.67778391370999</c:v>
                </c:pt>
                <c:pt idx="84463">
                  <c:v>195.68010066898299</c:v>
                </c:pt>
                <c:pt idx="84464">
                  <c:v>195.68241742425701</c:v>
                </c:pt>
                <c:pt idx="84465">
                  <c:v>195.68473417953001</c:v>
                </c:pt>
                <c:pt idx="84466">
                  <c:v>195.68705093480401</c:v>
                </c:pt>
                <c:pt idx="84467">
                  <c:v>195.68936769007701</c:v>
                </c:pt>
                <c:pt idx="84468">
                  <c:v>195.691684445351</c:v>
                </c:pt>
                <c:pt idx="84469">
                  <c:v>195.694001200624</c:v>
                </c:pt>
                <c:pt idx="84470">
                  <c:v>195.696317955898</c:v>
                </c:pt>
                <c:pt idx="84471">
                  <c:v>195.69863471117199</c:v>
                </c:pt>
                <c:pt idx="84472">
                  <c:v>195.70095146644499</c:v>
                </c:pt>
                <c:pt idx="84473">
                  <c:v>195.70326822171899</c:v>
                </c:pt>
                <c:pt idx="84474">
                  <c:v>195.70558497699199</c:v>
                </c:pt>
                <c:pt idx="84475">
                  <c:v>195.70790173226601</c:v>
                </c:pt>
                <c:pt idx="84476">
                  <c:v>195.71021848753901</c:v>
                </c:pt>
                <c:pt idx="84477">
                  <c:v>195.712535242813</c:v>
                </c:pt>
                <c:pt idx="84478">
                  <c:v>195.714851998086</c:v>
                </c:pt>
                <c:pt idx="84479">
                  <c:v>195.71716875336</c:v>
                </c:pt>
                <c:pt idx="84480">
                  <c:v>195.719485508633</c:v>
                </c:pt>
                <c:pt idx="84481">
                  <c:v>195.72180226390699</c:v>
                </c:pt>
                <c:pt idx="84482">
                  <c:v>195.72411901917999</c:v>
                </c:pt>
                <c:pt idx="84483">
                  <c:v>195.72643577445399</c:v>
                </c:pt>
                <c:pt idx="84484">
                  <c:v>195.72875252972801</c:v>
                </c:pt>
                <c:pt idx="84485">
                  <c:v>195.73106928500101</c:v>
                </c:pt>
                <c:pt idx="84486">
                  <c:v>195.73338604027501</c:v>
                </c:pt>
                <c:pt idx="84487">
                  <c:v>195.73570279554801</c:v>
                </c:pt>
                <c:pt idx="84488">
                  <c:v>195.738019550822</c:v>
                </c:pt>
                <c:pt idx="84489">
                  <c:v>195.740336306095</c:v>
                </c:pt>
                <c:pt idx="84490">
                  <c:v>195.742653061369</c:v>
                </c:pt>
                <c:pt idx="84491">
                  <c:v>195.744969816642</c:v>
                </c:pt>
                <c:pt idx="84492">
                  <c:v>195.74728657191599</c:v>
                </c:pt>
                <c:pt idx="84493">
                  <c:v>195.74960332718899</c:v>
                </c:pt>
                <c:pt idx="84494">
                  <c:v>195.75192008246299</c:v>
                </c:pt>
                <c:pt idx="84495">
                  <c:v>195.75423683773599</c:v>
                </c:pt>
                <c:pt idx="84496">
                  <c:v>195.75655359301001</c:v>
                </c:pt>
                <c:pt idx="84497">
                  <c:v>195.75887034828401</c:v>
                </c:pt>
                <c:pt idx="84498">
                  <c:v>195.76118710355701</c:v>
                </c:pt>
                <c:pt idx="84499">
                  <c:v>195.763503858831</c:v>
                </c:pt>
                <c:pt idx="84500">
                  <c:v>195.765820614104</c:v>
                </c:pt>
                <c:pt idx="84501">
                  <c:v>195.768137369378</c:v>
                </c:pt>
                <c:pt idx="84502">
                  <c:v>195.770454124651</c:v>
                </c:pt>
                <c:pt idx="84503">
                  <c:v>195.77277087992499</c:v>
                </c:pt>
                <c:pt idx="84504">
                  <c:v>195.77508763519799</c:v>
                </c:pt>
                <c:pt idx="84505">
                  <c:v>195.77740439047199</c:v>
                </c:pt>
                <c:pt idx="84506">
                  <c:v>195.77972114574499</c:v>
                </c:pt>
                <c:pt idx="84507">
                  <c:v>195.78203790101901</c:v>
                </c:pt>
                <c:pt idx="84508">
                  <c:v>195.784354656293</c:v>
                </c:pt>
                <c:pt idx="84509">
                  <c:v>195.786671411566</c:v>
                </c:pt>
                <c:pt idx="84510">
                  <c:v>195.78898816684</c:v>
                </c:pt>
                <c:pt idx="84511">
                  <c:v>195.791304922113</c:v>
                </c:pt>
                <c:pt idx="84512">
                  <c:v>195.79362167738699</c:v>
                </c:pt>
                <c:pt idx="84513">
                  <c:v>195.79593843265999</c:v>
                </c:pt>
                <c:pt idx="84514">
                  <c:v>195.79825518793399</c:v>
                </c:pt>
                <c:pt idx="84515">
                  <c:v>195.80057194320699</c:v>
                </c:pt>
                <c:pt idx="84516">
                  <c:v>195.80288869848101</c:v>
                </c:pt>
                <c:pt idx="84517">
                  <c:v>195.80520545375401</c:v>
                </c:pt>
                <c:pt idx="84518">
                  <c:v>195.80752220902801</c:v>
                </c:pt>
                <c:pt idx="84519">
                  <c:v>195.80983896430101</c:v>
                </c:pt>
                <c:pt idx="84520">
                  <c:v>195.812155719575</c:v>
                </c:pt>
                <c:pt idx="84521">
                  <c:v>195.814472474849</c:v>
                </c:pt>
                <c:pt idx="84522">
                  <c:v>195.816789230122</c:v>
                </c:pt>
                <c:pt idx="84523">
                  <c:v>195.81910598539599</c:v>
                </c:pt>
                <c:pt idx="84524">
                  <c:v>195.82142274066899</c:v>
                </c:pt>
                <c:pt idx="84525">
                  <c:v>195.82373949594299</c:v>
                </c:pt>
                <c:pt idx="84526">
                  <c:v>195.82605625121599</c:v>
                </c:pt>
                <c:pt idx="84527">
                  <c:v>195.82837300649001</c:v>
                </c:pt>
                <c:pt idx="84528">
                  <c:v>195.83068976176301</c:v>
                </c:pt>
                <c:pt idx="84529">
                  <c:v>195.83300651703701</c:v>
                </c:pt>
                <c:pt idx="84530">
                  <c:v>195.83532327231001</c:v>
                </c:pt>
                <c:pt idx="84531">
                  <c:v>195.837640027584</c:v>
                </c:pt>
                <c:pt idx="84532">
                  <c:v>195.839956782857</c:v>
                </c:pt>
                <c:pt idx="84533">
                  <c:v>195.842273538131</c:v>
                </c:pt>
                <c:pt idx="84534">
                  <c:v>195.84459029340499</c:v>
                </c:pt>
                <c:pt idx="84535">
                  <c:v>195.84690704867799</c:v>
                </c:pt>
                <c:pt idx="84536">
                  <c:v>195.84922380395199</c:v>
                </c:pt>
                <c:pt idx="84537">
                  <c:v>195.85154055922499</c:v>
                </c:pt>
                <c:pt idx="84538">
                  <c:v>195.85385731449901</c:v>
                </c:pt>
                <c:pt idx="84539">
                  <c:v>195.85617406977201</c:v>
                </c:pt>
                <c:pt idx="84540">
                  <c:v>195.858490825046</c:v>
                </c:pt>
                <c:pt idx="84541">
                  <c:v>195.860807580319</c:v>
                </c:pt>
                <c:pt idx="84542">
                  <c:v>195.863124335593</c:v>
                </c:pt>
                <c:pt idx="84543">
                  <c:v>195.865441090866</c:v>
                </c:pt>
                <c:pt idx="84544">
                  <c:v>195.86775784613999</c:v>
                </c:pt>
                <c:pt idx="84545">
                  <c:v>195.87007460141299</c:v>
                </c:pt>
                <c:pt idx="84546">
                  <c:v>195.87239135668699</c:v>
                </c:pt>
                <c:pt idx="84547">
                  <c:v>195.87470811196101</c:v>
                </c:pt>
                <c:pt idx="84548">
                  <c:v>195.87702486723401</c:v>
                </c:pt>
                <c:pt idx="84549">
                  <c:v>195.87934162250801</c:v>
                </c:pt>
                <c:pt idx="84550">
                  <c:v>195.88165837778101</c:v>
                </c:pt>
                <c:pt idx="84551">
                  <c:v>195.883975133055</c:v>
                </c:pt>
                <c:pt idx="84552">
                  <c:v>195.886291888328</c:v>
                </c:pt>
                <c:pt idx="84553">
                  <c:v>195.888608643602</c:v>
                </c:pt>
                <c:pt idx="84554">
                  <c:v>195.890925398875</c:v>
                </c:pt>
                <c:pt idx="84555">
                  <c:v>195.89324215414899</c:v>
                </c:pt>
                <c:pt idx="84556">
                  <c:v>195.89555890942199</c:v>
                </c:pt>
                <c:pt idx="84557">
                  <c:v>195.89787566469599</c:v>
                </c:pt>
                <c:pt idx="84558">
                  <c:v>195.90019241997001</c:v>
                </c:pt>
                <c:pt idx="84559">
                  <c:v>195.90250917524301</c:v>
                </c:pt>
                <c:pt idx="84560">
                  <c:v>195.90482593051701</c:v>
                </c:pt>
                <c:pt idx="84561">
                  <c:v>195.90714268579001</c:v>
                </c:pt>
                <c:pt idx="84562">
                  <c:v>195.909459441064</c:v>
                </c:pt>
                <c:pt idx="84563">
                  <c:v>195.911776196337</c:v>
                </c:pt>
                <c:pt idx="84564">
                  <c:v>195.914092951611</c:v>
                </c:pt>
                <c:pt idx="84565">
                  <c:v>195.916409706884</c:v>
                </c:pt>
                <c:pt idx="84566">
                  <c:v>195.91872646215799</c:v>
                </c:pt>
                <c:pt idx="84567">
                  <c:v>195.92104321743099</c:v>
                </c:pt>
                <c:pt idx="84568">
                  <c:v>195.92335997270499</c:v>
                </c:pt>
                <c:pt idx="84569">
                  <c:v>195.92567672797799</c:v>
                </c:pt>
                <c:pt idx="84570">
                  <c:v>195.92799348325201</c:v>
                </c:pt>
                <c:pt idx="84571">
                  <c:v>195.930310238526</c:v>
                </c:pt>
                <c:pt idx="84572">
                  <c:v>195.932626993799</c:v>
                </c:pt>
                <c:pt idx="84573">
                  <c:v>195.934943749073</c:v>
                </c:pt>
                <c:pt idx="84574">
                  <c:v>195.937260504346</c:v>
                </c:pt>
                <c:pt idx="84575">
                  <c:v>195.93957725961999</c:v>
                </c:pt>
                <c:pt idx="84576">
                  <c:v>195.94189401489299</c:v>
                </c:pt>
                <c:pt idx="84577">
                  <c:v>195.94421077016699</c:v>
                </c:pt>
                <c:pt idx="84578">
                  <c:v>195.94652752543999</c:v>
                </c:pt>
                <c:pt idx="84579">
                  <c:v>195.94884428071401</c:v>
                </c:pt>
                <c:pt idx="84580">
                  <c:v>195.95116103598701</c:v>
                </c:pt>
                <c:pt idx="84581">
                  <c:v>195.95347779126101</c:v>
                </c:pt>
                <c:pt idx="84582">
                  <c:v>195.95579454653401</c:v>
                </c:pt>
                <c:pt idx="84583">
                  <c:v>195.958111301808</c:v>
                </c:pt>
                <c:pt idx="84584">
                  <c:v>195.960428057082</c:v>
                </c:pt>
                <c:pt idx="84585">
                  <c:v>195.962744812355</c:v>
                </c:pt>
                <c:pt idx="84586">
                  <c:v>195.96506156762899</c:v>
                </c:pt>
                <c:pt idx="84587">
                  <c:v>195.96737832290199</c:v>
                </c:pt>
                <c:pt idx="84588">
                  <c:v>195.96969507817599</c:v>
                </c:pt>
                <c:pt idx="84589">
                  <c:v>195.97201183344899</c:v>
                </c:pt>
                <c:pt idx="84590">
                  <c:v>195.97432858872301</c:v>
                </c:pt>
                <c:pt idx="84591">
                  <c:v>195.97664534399601</c:v>
                </c:pt>
                <c:pt idx="84592">
                  <c:v>195.97896209927001</c:v>
                </c:pt>
                <c:pt idx="84593">
                  <c:v>195.98127885454301</c:v>
                </c:pt>
                <c:pt idx="84594">
                  <c:v>195.983595609817</c:v>
                </c:pt>
                <c:pt idx="84595">
                  <c:v>195.98591236509</c:v>
                </c:pt>
                <c:pt idx="84596">
                  <c:v>195.988229120364</c:v>
                </c:pt>
                <c:pt idx="84597">
                  <c:v>195.99054587563799</c:v>
                </c:pt>
                <c:pt idx="84598">
                  <c:v>195.99286263091099</c:v>
                </c:pt>
                <c:pt idx="84599">
                  <c:v>195.99517938618499</c:v>
                </c:pt>
                <c:pt idx="84600">
                  <c:v>195.99749614145799</c:v>
                </c:pt>
                <c:pt idx="84601">
                  <c:v>195.99981289673201</c:v>
                </c:pt>
                <c:pt idx="84602">
                  <c:v>196.00212965200501</c:v>
                </c:pt>
                <c:pt idx="84603">
                  <c:v>196.004446407279</c:v>
                </c:pt>
                <c:pt idx="84604">
                  <c:v>196.00676316255201</c:v>
                </c:pt>
                <c:pt idx="84605">
                  <c:v>196.009079917826</c:v>
                </c:pt>
                <c:pt idx="84606">
                  <c:v>196.011396673099</c:v>
                </c:pt>
                <c:pt idx="84607">
                  <c:v>196.01371342837299</c:v>
                </c:pt>
                <c:pt idx="84608">
                  <c:v>196.01603018364699</c:v>
                </c:pt>
                <c:pt idx="84609">
                  <c:v>196.01834693891999</c:v>
                </c:pt>
                <c:pt idx="84610">
                  <c:v>196.02066369419401</c:v>
                </c:pt>
                <c:pt idx="84611">
                  <c:v>196.02298044946701</c:v>
                </c:pt>
                <c:pt idx="84612">
                  <c:v>196.02529720474101</c:v>
                </c:pt>
                <c:pt idx="84613">
                  <c:v>196.02761396001401</c:v>
                </c:pt>
                <c:pt idx="84614">
                  <c:v>196.029930715288</c:v>
                </c:pt>
                <c:pt idx="84615">
                  <c:v>196.032247470561</c:v>
                </c:pt>
                <c:pt idx="84616">
                  <c:v>196.034564225835</c:v>
                </c:pt>
                <c:pt idx="84617">
                  <c:v>196.036880981108</c:v>
                </c:pt>
                <c:pt idx="84618">
                  <c:v>196.03919773638199</c:v>
                </c:pt>
                <c:pt idx="84619">
                  <c:v>196.04151449165499</c:v>
                </c:pt>
                <c:pt idx="84620">
                  <c:v>196.04383124692899</c:v>
                </c:pt>
                <c:pt idx="84621">
                  <c:v>196.04614800220301</c:v>
                </c:pt>
                <c:pt idx="84622">
                  <c:v>196.04846475747601</c:v>
                </c:pt>
                <c:pt idx="84623">
                  <c:v>196.05078151275001</c:v>
                </c:pt>
                <c:pt idx="84624">
                  <c:v>196.05309826802301</c:v>
                </c:pt>
                <c:pt idx="84625">
                  <c:v>196.055415023297</c:v>
                </c:pt>
                <c:pt idx="84626">
                  <c:v>196.05773177857</c:v>
                </c:pt>
                <c:pt idx="84627">
                  <c:v>196.060048533844</c:v>
                </c:pt>
                <c:pt idx="84628">
                  <c:v>196.062365289117</c:v>
                </c:pt>
                <c:pt idx="84629">
                  <c:v>196.06468204439099</c:v>
                </c:pt>
                <c:pt idx="84630">
                  <c:v>196.06699879966399</c:v>
                </c:pt>
                <c:pt idx="84631">
                  <c:v>196.06931555493799</c:v>
                </c:pt>
                <c:pt idx="84632">
                  <c:v>196.07163231021099</c:v>
                </c:pt>
                <c:pt idx="84633">
                  <c:v>196.07394906548501</c:v>
                </c:pt>
                <c:pt idx="84634">
                  <c:v>196.07626582075901</c:v>
                </c:pt>
                <c:pt idx="84635">
                  <c:v>196.07858257603201</c:v>
                </c:pt>
                <c:pt idx="84636">
                  <c:v>196.080899331306</c:v>
                </c:pt>
                <c:pt idx="84637">
                  <c:v>196.083216086579</c:v>
                </c:pt>
                <c:pt idx="84638">
                  <c:v>196.085532841853</c:v>
                </c:pt>
                <c:pt idx="84639">
                  <c:v>196.087849597126</c:v>
                </c:pt>
                <c:pt idx="84640">
                  <c:v>196.09016635239999</c:v>
                </c:pt>
                <c:pt idx="84641">
                  <c:v>196.09248310767299</c:v>
                </c:pt>
                <c:pt idx="84642">
                  <c:v>196.09479986294701</c:v>
                </c:pt>
                <c:pt idx="84643">
                  <c:v>196.09711661822001</c:v>
                </c:pt>
                <c:pt idx="84644">
                  <c:v>196.09943337349401</c:v>
                </c:pt>
                <c:pt idx="84645">
                  <c:v>196.101750128768</c:v>
                </c:pt>
                <c:pt idx="84646">
                  <c:v>196.104066884041</c:v>
                </c:pt>
                <c:pt idx="84647">
                  <c:v>196.106383639315</c:v>
                </c:pt>
                <c:pt idx="84648">
                  <c:v>196.108700394588</c:v>
                </c:pt>
                <c:pt idx="84649">
                  <c:v>196.11101714986199</c:v>
                </c:pt>
                <c:pt idx="84650">
                  <c:v>196.11333390513499</c:v>
                </c:pt>
                <c:pt idx="84651">
                  <c:v>196.11565066040899</c:v>
                </c:pt>
                <c:pt idx="84652">
                  <c:v>196.11796741568199</c:v>
                </c:pt>
                <c:pt idx="84653">
                  <c:v>196.12028417095601</c:v>
                </c:pt>
                <c:pt idx="84654">
                  <c:v>196.12260092622901</c:v>
                </c:pt>
                <c:pt idx="84655">
                  <c:v>196.12491768150301</c:v>
                </c:pt>
                <c:pt idx="84656">
                  <c:v>196.12723443677601</c:v>
                </c:pt>
                <c:pt idx="84657">
                  <c:v>196.12955119205</c:v>
                </c:pt>
                <c:pt idx="84658">
                  <c:v>196.131867947324</c:v>
                </c:pt>
                <c:pt idx="84659">
                  <c:v>196.134184702597</c:v>
                </c:pt>
                <c:pt idx="84660">
                  <c:v>196.13650145787099</c:v>
                </c:pt>
                <c:pt idx="84661">
                  <c:v>196.13881821314399</c:v>
                </c:pt>
                <c:pt idx="84662">
                  <c:v>196.14113496841799</c:v>
                </c:pt>
                <c:pt idx="84663">
                  <c:v>196.14345172369099</c:v>
                </c:pt>
                <c:pt idx="84664">
                  <c:v>196.14576847896501</c:v>
                </c:pt>
                <c:pt idx="84665">
                  <c:v>196.14808523423801</c:v>
                </c:pt>
                <c:pt idx="84666">
                  <c:v>196.15040198951201</c:v>
                </c:pt>
                <c:pt idx="84667">
                  <c:v>196.15271874478501</c:v>
                </c:pt>
                <c:pt idx="84668">
                  <c:v>196.155035500059</c:v>
                </c:pt>
                <c:pt idx="84669">
                  <c:v>196.157352255332</c:v>
                </c:pt>
                <c:pt idx="84670">
                  <c:v>196.159669010606</c:v>
                </c:pt>
                <c:pt idx="84671">
                  <c:v>196.16198576587999</c:v>
                </c:pt>
                <c:pt idx="84672">
                  <c:v>196.16430252115299</c:v>
                </c:pt>
                <c:pt idx="84673">
                  <c:v>196.16661927642701</c:v>
                </c:pt>
                <c:pt idx="84674">
                  <c:v>196.16893603170001</c:v>
                </c:pt>
                <c:pt idx="84675">
                  <c:v>196.17125278697401</c:v>
                </c:pt>
                <c:pt idx="84676">
                  <c:v>196.17356954224701</c:v>
                </c:pt>
                <c:pt idx="84677">
                  <c:v>196.175886297521</c:v>
                </c:pt>
                <c:pt idx="84678">
                  <c:v>196.178203052794</c:v>
                </c:pt>
                <c:pt idx="84679">
                  <c:v>196.180519808068</c:v>
                </c:pt>
                <c:pt idx="84680">
                  <c:v>196.182836563341</c:v>
                </c:pt>
                <c:pt idx="84681">
                  <c:v>196.18515331861499</c:v>
                </c:pt>
                <c:pt idx="84682">
                  <c:v>196.18747007388799</c:v>
                </c:pt>
                <c:pt idx="84683">
                  <c:v>196.18978682916199</c:v>
                </c:pt>
                <c:pt idx="84684">
                  <c:v>196.19210358443601</c:v>
                </c:pt>
                <c:pt idx="84685">
                  <c:v>196.19442033970901</c:v>
                </c:pt>
                <c:pt idx="84686">
                  <c:v>196.19673709498301</c:v>
                </c:pt>
                <c:pt idx="84687">
                  <c:v>196.19905385025601</c:v>
                </c:pt>
                <c:pt idx="84688">
                  <c:v>196.20137060553</c:v>
                </c:pt>
                <c:pt idx="84689">
                  <c:v>196.203687360803</c:v>
                </c:pt>
                <c:pt idx="84690">
                  <c:v>196.206004116077</c:v>
                </c:pt>
                <c:pt idx="84691">
                  <c:v>196.20832087135</c:v>
                </c:pt>
                <c:pt idx="84692">
                  <c:v>196.21063762662399</c:v>
                </c:pt>
                <c:pt idx="84693">
                  <c:v>196.21295438189699</c:v>
                </c:pt>
                <c:pt idx="84694">
                  <c:v>196.21527113717099</c:v>
                </c:pt>
                <c:pt idx="84695">
                  <c:v>196.21758789244501</c:v>
                </c:pt>
                <c:pt idx="84696">
                  <c:v>196.21990464771801</c:v>
                </c:pt>
                <c:pt idx="84697">
                  <c:v>196.22222140299201</c:v>
                </c:pt>
                <c:pt idx="84698">
                  <c:v>196.22453815826501</c:v>
                </c:pt>
                <c:pt idx="84699">
                  <c:v>196.226854913539</c:v>
                </c:pt>
                <c:pt idx="84700">
                  <c:v>196.229171668812</c:v>
                </c:pt>
                <c:pt idx="84701">
                  <c:v>196.231488424086</c:v>
                </c:pt>
                <c:pt idx="84702">
                  <c:v>196.233805179359</c:v>
                </c:pt>
                <c:pt idx="84703">
                  <c:v>196.23612193463299</c:v>
                </c:pt>
                <c:pt idx="84704">
                  <c:v>196.23843868990599</c:v>
                </c:pt>
                <c:pt idx="84705">
                  <c:v>196.24075544518001</c:v>
                </c:pt>
                <c:pt idx="84706">
                  <c:v>196.24307220045301</c:v>
                </c:pt>
                <c:pt idx="84707">
                  <c:v>196.24538895572701</c:v>
                </c:pt>
                <c:pt idx="84708">
                  <c:v>196.247705711001</c:v>
                </c:pt>
                <c:pt idx="84709">
                  <c:v>196.250022466274</c:v>
                </c:pt>
                <c:pt idx="84710">
                  <c:v>196.252339221548</c:v>
                </c:pt>
                <c:pt idx="84711">
                  <c:v>196.254655976821</c:v>
                </c:pt>
                <c:pt idx="84712">
                  <c:v>196.25697273209499</c:v>
                </c:pt>
                <c:pt idx="84713">
                  <c:v>196.25928948736799</c:v>
                </c:pt>
                <c:pt idx="84714">
                  <c:v>196.26160624264199</c:v>
                </c:pt>
                <c:pt idx="84715">
                  <c:v>196.26392299791499</c:v>
                </c:pt>
                <c:pt idx="84716">
                  <c:v>196.26623975318901</c:v>
                </c:pt>
                <c:pt idx="84717">
                  <c:v>196.26855650846201</c:v>
                </c:pt>
                <c:pt idx="84718">
                  <c:v>196.27087326373601</c:v>
                </c:pt>
                <c:pt idx="84719">
                  <c:v>196.27319001900901</c:v>
                </c:pt>
                <c:pt idx="84720">
                  <c:v>196.275506774283</c:v>
                </c:pt>
                <c:pt idx="84721">
                  <c:v>196.277823529557</c:v>
                </c:pt>
                <c:pt idx="84722">
                  <c:v>196.28014028483</c:v>
                </c:pt>
                <c:pt idx="84723">
                  <c:v>196.28245704010399</c:v>
                </c:pt>
                <c:pt idx="84724">
                  <c:v>196.28477379537699</c:v>
                </c:pt>
                <c:pt idx="84725">
                  <c:v>196.28709055065099</c:v>
                </c:pt>
                <c:pt idx="84726">
                  <c:v>196.28940730592399</c:v>
                </c:pt>
                <c:pt idx="84727">
                  <c:v>196.29172406119801</c:v>
                </c:pt>
                <c:pt idx="84728">
                  <c:v>196.29404081647101</c:v>
                </c:pt>
                <c:pt idx="84729">
                  <c:v>196.29635757174501</c:v>
                </c:pt>
                <c:pt idx="84730">
                  <c:v>196.29867432701801</c:v>
                </c:pt>
                <c:pt idx="84731">
                  <c:v>196.300991082292</c:v>
                </c:pt>
                <c:pt idx="84732">
                  <c:v>196.303307837565</c:v>
                </c:pt>
                <c:pt idx="84733">
                  <c:v>196.305624592839</c:v>
                </c:pt>
                <c:pt idx="84734">
                  <c:v>196.30794134811299</c:v>
                </c:pt>
                <c:pt idx="84735">
                  <c:v>196.31025810338599</c:v>
                </c:pt>
                <c:pt idx="84736">
                  <c:v>196.31257485866001</c:v>
                </c:pt>
                <c:pt idx="84737">
                  <c:v>196.31489161393301</c:v>
                </c:pt>
                <c:pt idx="84738">
                  <c:v>196.31720836920701</c:v>
                </c:pt>
                <c:pt idx="84739">
                  <c:v>196.31952512448001</c:v>
                </c:pt>
                <c:pt idx="84740">
                  <c:v>196.321841879754</c:v>
                </c:pt>
                <c:pt idx="84741">
                  <c:v>196.324158635027</c:v>
                </c:pt>
                <c:pt idx="84742">
                  <c:v>196.326475390301</c:v>
                </c:pt>
                <c:pt idx="84743">
                  <c:v>196.328792145574</c:v>
                </c:pt>
                <c:pt idx="84744">
                  <c:v>196.33110890084799</c:v>
                </c:pt>
                <c:pt idx="84745">
                  <c:v>196.33342565612199</c:v>
                </c:pt>
                <c:pt idx="84746">
                  <c:v>196.33574241139499</c:v>
                </c:pt>
                <c:pt idx="84747">
                  <c:v>196.33805916666901</c:v>
                </c:pt>
                <c:pt idx="84748">
                  <c:v>196.34037592194201</c:v>
                </c:pt>
                <c:pt idx="84749">
                  <c:v>196.34269267721601</c:v>
                </c:pt>
                <c:pt idx="84750">
                  <c:v>196.34500943248901</c:v>
                </c:pt>
                <c:pt idx="84751">
                  <c:v>196.347326187763</c:v>
                </c:pt>
                <c:pt idx="84752">
                  <c:v>196.349642943036</c:v>
                </c:pt>
                <c:pt idx="84753">
                  <c:v>196.35195969831</c:v>
                </c:pt>
                <c:pt idx="84754">
                  <c:v>196.354276453583</c:v>
                </c:pt>
                <c:pt idx="84755">
                  <c:v>196.35659320885699</c:v>
                </c:pt>
                <c:pt idx="84756">
                  <c:v>196.35890996412999</c:v>
                </c:pt>
                <c:pt idx="84757">
                  <c:v>196.36122671940399</c:v>
                </c:pt>
                <c:pt idx="84758">
                  <c:v>196.36354347467801</c:v>
                </c:pt>
                <c:pt idx="84759">
                  <c:v>196.36586022995101</c:v>
                </c:pt>
                <c:pt idx="84760">
                  <c:v>196.36817698522501</c:v>
                </c:pt>
                <c:pt idx="84761">
                  <c:v>196.37049374049801</c:v>
                </c:pt>
                <c:pt idx="84762">
                  <c:v>196.372810495772</c:v>
                </c:pt>
                <c:pt idx="84763">
                  <c:v>196.375127251045</c:v>
                </c:pt>
                <c:pt idx="84764">
                  <c:v>196.377444006319</c:v>
                </c:pt>
                <c:pt idx="84765">
                  <c:v>196.379760761592</c:v>
                </c:pt>
                <c:pt idx="84766">
                  <c:v>196.38207751686599</c:v>
                </c:pt>
                <c:pt idx="84767">
                  <c:v>196.38439427213899</c:v>
                </c:pt>
                <c:pt idx="84768">
                  <c:v>196.38671102741301</c:v>
                </c:pt>
                <c:pt idx="84769">
                  <c:v>196.38902778268599</c:v>
                </c:pt>
                <c:pt idx="84770">
                  <c:v>196.39134453796001</c:v>
                </c:pt>
                <c:pt idx="84771">
                  <c:v>196.393661293234</c:v>
                </c:pt>
                <c:pt idx="84772">
                  <c:v>196.395978048507</c:v>
                </c:pt>
                <c:pt idx="84773">
                  <c:v>196.398294803781</c:v>
                </c:pt>
                <c:pt idx="84774">
                  <c:v>196.400611559054</c:v>
                </c:pt>
                <c:pt idx="84775">
                  <c:v>196.40292831432799</c:v>
                </c:pt>
                <c:pt idx="84776">
                  <c:v>196.40524506960099</c:v>
                </c:pt>
                <c:pt idx="84777">
                  <c:v>196.40756182487499</c:v>
                </c:pt>
                <c:pt idx="84778">
                  <c:v>196.40987858014799</c:v>
                </c:pt>
                <c:pt idx="84779">
                  <c:v>196.41219533542201</c:v>
                </c:pt>
                <c:pt idx="84780">
                  <c:v>196.41451209069501</c:v>
                </c:pt>
                <c:pt idx="84781">
                  <c:v>196.41682884596901</c:v>
                </c:pt>
                <c:pt idx="84782">
                  <c:v>196.419145601243</c:v>
                </c:pt>
                <c:pt idx="84783">
                  <c:v>196.421462356516</c:v>
                </c:pt>
                <c:pt idx="84784">
                  <c:v>196.42377911179</c:v>
                </c:pt>
                <c:pt idx="84785">
                  <c:v>196.426095867063</c:v>
                </c:pt>
                <c:pt idx="84786">
                  <c:v>196.42841262233699</c:v>
                </c:pt>
                <c:pt idx="84787">
                  <c:v>196.43072937760999</c:v>
                </c:pt>
                <c:pt idx="84788">
                  <c:v>196.43304613288399</c:v>
                </c:pt>
                <c:pt idx="84789">
                  <c:v>196.43536288815699</c:v>
                </c:pt>
                <c:pt idx="84790">
                  <c:v>196.43767964343101</c:v>
                </c:pt>
                <c:pt idx="84791">
                  <c:v>196.43999639870401</c:v>
                </c:pt>
                <c:pt idx="84792">
                  <c:v>196.44231315397801</c:v>
                </c:pt>
                <c:pt idx="84793">
                  <c:v>196.44462990925101</c:v>
                </c:pt>
                <c:pt idx="84794">
                  <c:v>196.446946664525</c:v>
                </c:pt>
                <c:pt idx="84795">
                  <c:v>196.449263419799</c:v>
                </c:pt>
                <c:pt idx="84796">
                  <c:v>196.451580175072</c:v>
                </c:pt>
                <c:pt idx="84797">
                  <c:v>196.45389693034599</c:v>
                </c:pt>
                <c:pt idx="84798">
                  <c:v>196.45621368561899</c:v>
                </c:pt>
                <c:pt idx="84799">
                  <c:v>196.45853044089301</c:v>
                </c:pt>
                <c:pt idx="84800">
                  <c:v>196.46084719616599</c:v>
                </c:pt>
                <c:pt idx="84801">
                  <c:v>196.46316395144001</c:v>
                </c:pt>
                <c:pt idx="84802">
                  <c:v>196.46548070671301</c:v>
                </c:pt>
                <c:pt idx="84803">
                  <c:v>196.467797461987</c:v>
                </c:pt>
                <c:pt idx="84804">
                  <c:v>196.47011421726</c:v>
                </c:pt>
                <c:pt idx="84805">
                  <c:v>196.472430972534</c:v>
                </c:pt>
                <c:pt idx="84806">
                  <c:v>196.474747727807</c:v>
                </c:pt>
                <c:pt idx="84807">
                  <c:v>196.47706448308099</c:v>
                </c:pt>
                <c:pt idx="84808">
                  <c:v>196.47938123835499</c:v>
                </c:pt>
                <c:pt idx="84809">
                  <c:v>196.48169799362799</c:v>
                </c:pt>
                <c:pt idx="84810">
                  <c:v>196.48401474890201</c:v>
                </c:pt>
                <c:pt idx="84811">
                  <c:v>196.48633150417501</c:v>
                </c:pt>
                <c:pt idx="84812">
                  <c:v>196.48864825944901</c:v>
                </c:pt>
                <c:pt idx="84813">
                  <c:v>196.49096501472201</c:v>
                </c:pt>
                <c:pt idx="84814">
                  <c:v>196.493281769996</c:v>
                </c:pt>
                <c:pt idx="84815">
                  <c:v>196.495598525269</c:v>
                </c:pt>
                <c:pt idx="84816">
                  <c:v>196.497915280543</c:v>
                </c:pt>
                <c:pt idx="84817">
                  <c:v>196.500232035816</c:v>
                </c:pt>
                <c:pt idx="84818">
                  <c:v>196.50254879108999</c:v>
                </c:pt>
                <c:pt idx="84819">
                  <c:v>196.50486554636299</c:v>
                </c:pt>
                <c:pt idx="84820">
                  <c:v>196.50718230163699</c:v>
                </c:pt>
                <c:pt idx="84821">
                  <c:v>196.50949905691101</c:v>
                </c:pt>
                <c:pt idx="84822">
                  <c:v>196.51181581218401</c:v>
                </c:pt>
                <c:pt idx="84823">
                  <c:v>196.51413256745801</c:v>
                </c:pt>
                <c:pt idx="84824">
                  <c:v>196.51644932273101</c:v>
                </c:pt>
                <c:pt idx="84825">
                  <c:v>196.518766078005</c:v>
                </c:pt>
                <c:pt idx="84826">
                  <c:v>196.521082833278</c:v>
                </c:pt>
                <c:pt idx="84827">
                  <c:v>196.523399588552</c:v>
                </c:pt>
                <c:pt idx="84828">
                  <c:v>196.525716343825</c:v>
                </c:pt>
                <c:pt idx="84829">
                  <c:v>196.52803309909899</c:v>
                </c:pt>
                <c:pt idx="84830">
                  <c:v>196.53034985437199</c:v>
                </c:pt>
                <c:pt idx="84831">
                  <c:v>196.53266660964599</c:v>
                </c:pt>
                <c:pt idx="84832">
                  <c:v>196.53498336492001</c:v>
                </c:pt>
                <c:pt idx="84833">
                  <c:v>196.53730012019301</c:v>
                </c:pt>
                <c:pt idx="84834">
                  <c:v>196.539616875467</c:v>
                </c:pt>
                <c:pt idx="84835">
                  <c:v>196.54193363074</c:v>
                </c:pt>
                <c:pt idx="84836">
                  <c:v>196.544250386014</c:v>
                </c:pt>
                <c:pt idx="84837">
                  <c:v>196.546567141287</c:v>
                </c:pt>
                <c:pt idx="84838">
                  <c:v>196.54888389656099</c:v>
                </c:pt>
                <c:pt idx="84839">
                  <c:v>196.55120065183399</c:v>
                </c:pt>
                <c:pt idx="84840">
                  <c:v>196.55351740710799</c:v>
                </c:pt>
                <c:pt idx="84841">
                  <c:v>196.55583416238099</c:v>
                </c:pt>
                <c:pt idx="84842">
                  <c:v>196.55815091765501</c:v>
                </c:pt>
                <c:pt idx="84843">
                  <c:v>196.56046767292801</c:v>
                </c:pt>
                <c:pt idx="84844">
                  <c:v>196.56278442820201</c:v>
                </c:pt>
                <c:pt idx="84845">
                  <c:v>196.565101183476</c:v>
                </c:pt>
                <c:pt idx="84846">
                  <c:v>196.567417938749</c:v>
                </c:pt>
                <c:pt idx="84847">
                  <c:v>196.569734694023</c:v>
                </c:pt>
                <c:pt idx="84848">
                  <c:v>196.572051449296</c:v>
                </c:pt>
                <c:pt idx="84849">
                  <c:v>196.57436820456999</c:v>
                </c:pt>
                <c:pt idx="84850">
                  <c:v>196.57668495984299</c:v>
                </c:pt>
                <c:pt idx="84851">
                  <c:v>196.57900171511699</c:v>
                </c:pt>
                <c:pt idx="84852">
                  <c:v>196.58131847038999</c:v>
                </c:pt>
                <c:pt idx="84853">
                  <c:v>196.58363522566401</c:v>
                </c:pt>
                <c:pt idx="84854">
                  <c:v>196.58595198093701</c:v>
                </c:pt>
                <c:pt idx="84855">
                  <c:v>196.58826873621101</c:v>
                </c:pt>
                <c:pt idx="84856">
                  <c:v>196.59058549148401</c:v>
                </c:pt>
                <c:pt idx="84857">
                  <c:v>196.592902246758</c:v>
                </c:pt>
                <c:pt idx="84858">
                  <c:v>196.595219002032</c:v>
                </c:pt>
                <c:pt idx="84859">
                  <c:v>196.597535757305</c:v>
                </c:pt>
                <c:pt idx="84860">
                  <c:v>196.59985251257899</c:v>
                </c:pt>
                <c:pt idx="84861">
                  <c:v>196.60216926785199</c:v>
                </c:pt>
                <c:pt idx="84862">
                  <c:v>196.60448602312599</c:v>
                </c:pt>
                <c:pt idx="84863">
                  <c:v>196.60680277839899</c:v>
                </c:pt>
                <c:pt idx="84864">
                  <c:v>196.60911953367301</c:v>
                </c:pt>
                <c:pt idx="84865">
                  <c:v>196.61143628894601</c:v>
                </c:pt>
                <c:pt idx="84866">
                  <c:v>196.61375304422</c:v>
                </c:pt>
                <c:pt idx="84867">
                  <c:v>196.616069799493</c:v>
                </c:pt>
                <c:pt idx="84868">
                  <c:v>196.618386554767</c:v>
                </c:pt>
                <c:pt idx="84869">
                  <c:v>196.62070331004</c:v>
                </c:pt>
                <c:pt idx="84870">
                  <c:v>196.62302006531399</c:v>
                </c:pt>
                <c:pt idx="84871">
                  <c:v>196.62533682058799</c:v>
                </c:pt>
                <c:pt idx="84872">
                  <c:v>196.62765357586099</c:v>
                </c:pt>
                <c:pt idx="84873">
                  <c:v>196.62997033113501</c:v>
                </c:pt>
                <c:pt idx="84874">
                  <c:v>196.63228708640801</c:v>
                </c:pt>
                <c:pt idx="84875">
                  <c:v>196.63460384168201</c:v>
                </c:pt>
                <c:pt idx="84876">
                  <c:v>196.63692059695501</c:v>
                </c:pt>
                <c:pt idx="84877">
                  <c:v>196.639237352229</c:v>
                </c:pt>
                <c:pt idx="84878">
                  <c:v>196.641554107502</c:v>
                </c:pt>
                <c:pt idx="84879">
                  <c:v>196.643870862776</c:v>
                </c:pt>
                <c:pt idx="84880">
                  <c:v>196.646187618049</c:v>
                </c:pt>
                <c:pt idx="84881">
                  <c:v>196.64850437332299</c:v>
                </c:pt>
                <c:pt idx="84882">
                  <c:v>196.65082112859699</c:v>
                </c:pt>
                <c:pt idx="84883">
                  <c:v>196.65313788386999</c:v>
                </c:pt>
                <c:pt idx="84884">
                  <c:v>196.65545463914401</c:v>
                </c:pt>
                <c:pt idx="84885">
                  <c:v>196.65777139441701</c:v>
                </c:pt>
                <c:pt idx="84886">
                  <c:v>196.66008814969101</c:v>
                </c:pt>
                <c:pt idx="84887">
                  <c:v>196.66240490496401</c:v>
                </c:pt>
                <c:pt idx="84888">
                  <c:v>196.664721660238</c:v>
                </c:pt>
                <c:pt idx="84889">
                  <c:v>196.667038415511</c:v>
                </c:pt>
                <c:pt idx="84890">
                  <c:v>196.669355170785</c:v>
                </c:pt>
                <c:pt idx="84891">
                  <c:v>196.671671926058</c:v>
                </c:pt>
                <c:pt idx="84892">
                  <c:v>196.67398868133199</c:v>
                </c:pt>
                <c:pt idx="84893">
                  <c:v>196.67630543660499</c:v>
                </c:pt>
                <c:pt idx="84894">
                  <c:v>196.67862219187899</c:v>
                </c:pt>
                <c:pt idx="84895">
                  <c:v>196.68093894715301</c:v>
                </c:pt>
                <c:pt idx="84896">
                  <c:v>196.68325570242601</c:v>
                </c:pt>
                <c:pt idx="84897">
                  <c:v>196.6855724577</c:v>
                </c:pt>
                <c:pt idx="84898">
                  <c:v>196.687889212973</c:v>
                </c:pt>
                <c:pt idx="84899">
                  <c:v>196.690205968247</c:v>
                </c:pt>
                <c:pt idx="84900">
                  <c:v>196.69252272352</c:v>
                </c:pt>
                <c:pt idx="84901">
                  <c:v>196.69483947879399</c:v>
                </c:pt>
                <c:pt idx="84902">
                  <c:v>196.69715623406699</c:v>
                </c:pt>
                <c:pt idx="84903">
                  <c:v>196.69947298934099</c:v>
                </c:pt>
                <c:pt idx="84904">
                  <c:v>196.70178974461399</c:v>
                </c:pt>
                <c:pt idx="84905">
                  <c:v>196.70410649988801</c:v>
                </c:pt>
                <c:pt idx="84906">
                  <c:v>196.70642325516101</c:v>
                </c:pt>
                <c:pt idx="84907">
                  <c:v>196.70874001043501</c:v>
                </c:pt>
                <c:pt idx="84908">
                  <c:v>196.711056765709</c:v>
                </c:pt>
                <c:pt idx="84909">
                  <c:v>196.713373520982</c:v>
                </c:pt>
                <c:pt idx="84910">
                  <c:v>196.715690276256</c:v>
                </c:pt>
                <c:pt idx="84911">
                  <c:v>196.718007031529</c:v>
                </c:pt>
                <c:pt idx="84912">
                  <c:v>196.72032378680299</c:v>
                </c:pt>
                <c:pt idx="84913">
                  <c:v>196.72264054207599</c:v>
                </c:pt>
                <c:pt idx="84914">
                  <c:v>196.72495729734999</c:v>
                </c:pt>
                <c:pt idx="84915">
                  <c:v>196.72727405262299</c:v>
                </c:pt>
                <c:pt idx="84916">
                  <c:v>196.72959080789701</c:v>
                </c:pt>
                <c:pt idx="84917">
                  <c:v>196.73190756317001</c:v>
                </c:pt>
                <c:pt idx="84918">
                  <c:v>196.73422431844401</c:v>
                </c:pt>
                <c:pt idx="84919">
                  <c:v>196.736541073718</c:v>
                </c:pt>
                <c:pt idx="84920">
                  <c:v>196.738857828991</c:v>
                </c:pt>
                <c:pt idx="84921">
                  <c:v>196.741174584265</c:v>
                </c:pt>
                <c:pt idx="84922">
                  <c:v>196.743491339538</c:v>
                </c:pt>
                <c:pt idx="84923">
                  <c:v>196.74580809481199</c:v>
                </c:pt>
                <c:pt idx="84924">
                  <c:v>196.74812485008499</c:v>
                </c:pt>
                <c:pt idx="84925">
                  <c:v>196.75044160535899</c:v>
                </c:pt>
                <c:pt idx="84926">
                  <c:v>196.75275836063199</c:v>
                </c:pt>
                <c:pt idx="84927">
                  <c:v>196.75507511590601</c:v>
                </c:pt>
                <c:pt idx="84928">
                  <c:v>196.75739187117901</c:v>
                </c:pt>
                <c:pt idx="84929">
                  <c:v>196.759708626453</c:v>
                </c:pt>
                <c:pt idx="84930">
                  <c:v>196.762025381726</c:v>
                </c:pt>
                <c:pt idx="84931">
                  <c:v>196.764342137</c:v>
                </c:pt>
                <c:pt idx="84932">
                  <c:v>196.76665889227399</c:v>
                </c:pt>
                <c:pt idx="84933">
                  <c:v>196.76897564754699</c:v>
                </c:pt>
                <c:pt idx="84934">
                  <c:v>196.77129240282099</c:v>
                </c:pt>
                <c:pt idx="84935">
                  <c:v>196.77360915809399</c:v>
                </c:pt>
                <c:pt idx="84936">
                  <c:v>196.77592591336801</c:v>
                </c:pt>
                <c:pt idx="84937">
                  <c:v>196.77824266864101</c:v>
                </c:pt>
                <c:pt idx="84938">
                  <c:v>196.78055942391501</c:v>
                </c:pt>
                <c:pt idx="84939">
                  <c:v>196.78287617918801</c:v>
                </c:pt>
                <c:pt idx="84940">
                  <c:v>196.785192934462</c:v>
                </c:pt>
                <c:pt idx="84941">
                  <c:v>196.787509689735</c:v>
                </c:pt>
                <c:pt idx="84942">
                  <c:v>196.789826445009</c:v>
                </c:pt>
                <c:pt idx="84943">
                  <c:v>196.792143200282</c:v>
                </c:pt>
                <c:pt idx="84944">
                  <c:v>196.79445995555599</c:v>
                </c:pt>
                <c:pt idx="84945">
                  <c:v>196.79677671082999</c:v>
                </c:pt>
                <c:pt idx="84946">
                  <c:v>196.79909346610299</c:v>
                </c:pt>
                <c:pt idx="84947">
                  <c:v>196.80141022137701</c:v>
                </c:pt>
                <c:pt idx="84948">
                  <c:v>196.80372697665001</c:v>
                </c:pt>
                <c:pt idx="84949">
                  <c:v>196.80604373192401</c:v>
                </c:pt>
                <c:pt idx="84950">
                  <c:v>196.80836048719701</c:v>
                </c:pt>
                <c:pt idx="84951">
                  <c:v>196.810677242471</c:v>
                </c:pt>
                <c:pt idx="84952">
                  <c:v>196.812993997744</c:v>
                </c:pt>
                <c:pt idx="84953">
                  <c:v>196.815310753018</c:v>
                </c:pt>
                <c:pt idx="84954">
                  <c:v>196.817627508291</c:v>
                </c:pt>
                <c:pt idx="84955">
                  <c:v>196.81994426356499</c:v>
                </c:pt>
                <c:pt idx="84956">
                  <c:v>196.82226101883799</c:v>
                </c:pt>
                <c:pt idx="84957">
                  <c:v>196.82457777411199</c:v>
                </c:pt>
                <c:pt idx="84958">
                  <c:v>196.82689452938601</c:v>
                </c:pt>
                <c:pt idx="84959">
                  <c:v>196.82921128465901</c:v>
                </c:pt>
                <c:pt idx="84960">
                  <c:v>196.831528039933</c:v>
                </c:pt>
                <c:pt idx="84961">
                  <c:v>196.83384479520601</c:v>
                </c:pt>
                <c:pt idx="84962">
                  <c:v>196.83616155048</c:v>
                </c:pt>
                <c:pt idx="84963">
                  <c:v>196.838478305753</c:v>
                </c:pt>
                <c:pt idx="84964">
                  <c:v>196.84079506102699</c:v>
                </c:pt>
                <c:pt idx="84965">
                  <c:v>196.8431118163</c:v>
                </c:pt>
                <c:pt idx="84966">
                  <c:v>196.84542857157399</c:v>
                </c:pt>
                <c:pt idx="84967">
                  <c:v>196.84774532684699</c:v>
                </c:pt>
                <c:pt idx="84968">
                  <c:v>196.85006208212101</c:v>
                </c:pt>
                <c:pt idx="84969">
                  <c:v>196.85237883739501</c:v>
                </c:pt>
                <c:pt idx="84970">
                  <c:v>196.85469559266801</c:v>
                </c:pt>
                <c:pt idx="84971">
                  <c:v>196.857012347942</c:v>
                </c:pt>
                <c:pt idx="84972">
                  <c:v>196.859329103215</c:v>
                </c:pt>
                <c:pt idx="84973">
                  <c:v>196.861645858489</c:v>
                </c:pt>
                <c:pt idx="84974">
                  <c:v>196.863962613762</c:v>
                </c:pt>
                <c:pt idx="84975">
                  <c:v>196.86627936903599</c:v>
                </c:pt>
                <c:pt idx="84976">
                  <c:v>196.86859612430899</c:v>
                </c:pt>
                <c:pt idx="84977">
                  <c:v>196.87091287958299</c:v>
                </c:pt>
                <c:pt idx="84978">
                  <c:v>196.87322963485599</c:v>
                </c:pt>
                <c:pt idx="84979">
                  <c:v>196.87554639013001</c:v>
                </c:pt>
                <c:pt idx="84980">
                  <c:v>196.87786314540301</c:v>
                </c:pt>
                <c:pt idx="84981">
                  <c:v>196.88017990067701</c:v>
                </c:pt>
                <c:pt idx="84982">
                  <c:v>196.882496655951</c:v>
                </c:pt>
                <c:pt idx="84983">
                  <c:v>196.884813411224</c:v>
                </c:pt>
                <c:pt idx="84984">
                  <c:v>196.887130166498</c:v>
                </c:pt>
                <c:pt idx="84985">
                  <c:v>196.889446921771</c:v>
                </c:pt>
                <c:pt idx="84986">
                  <c:v>196.89176367704499</c:v>
                </c:pt>
                <c:pt idx="84987">
                  <c:v>196.89408043231799</c:v>
                </c:pt>
                <c:pt idx="84988">
                  <c:v>196.89639718759199</c:v>
                </c:pt>
                <c:pt idx="84989">
                  <c:v>196.89871394286499</c:v>
                </c:pt>
                <c:pt idx="84990">
                  <c:v>196.90103069813901</c:v>
                </c:pt>
                <c:pt idx="84991">
                  <c:v>196.90334745341201</c:v>
                </c:pt>
                <c:pt idx="84992">
                  <c:v>196.90566420868601</c:v>
                </c:pt>
                <c:pt idx="84993">
                  <c:v>196.90798096395901</c:v>
                </c:pt>
                <c:pt idx="84994">
                  <c:v>196.910297719233</c:v>
                </c:pt>
                <c:pt idx="84995">
                  <c:v>196.912614474507</c:v>
                </c:pt>
                <c:pt idx="84996">
                  <c:v>196.91493122978</c:v>
                </c:pt>
                <c:pt idx="84997">
                  <c:v>196.91724798505399</c:v>
                </c:pt>
                <c:pt idx="84998">
                  <c:v>196.91956474032699</c:v>
                </c:pt>
                <c:pt idx="84999">
                  <c:v>196.92188149560101</c:v>
                </c:pt>
                <c:pt idx="85000">
                  <c:v>196.92419825087401</c:v>
                </c:pt>
                <c:pt idx="85001">
                  <c:v>196.92651500614801</c:v>
                </c:pt>
                <c:pt idx="85002">
                  <c:v>196.92883176142101</c:v>
                </c:pt>
                <c:pt idx="85003">
                  <c:v>196.931148516695</c:v>
                </c:pt>
                <c:pt idx="85004">
                  <c:v>196.933465271968</c:v>
                </c:pt>
                <c:pt idx="85005">
                  <c:v>196.935782027242</c:v>
                </c:pt>
                <c:pt idx="85006">
                  <c:v>196.938098782515</c:v>
                </c:pt>
                <c:pt idx="85007">
                  <c:v>196.94041553778899</c:v>
                </c:pt>
                <c:pt idx="85008">
                  <c:v>196.94273229306299</c:v>
                </c:pt>
                <c:pt idx="85009">
                  <c:v>196.94504904833599</c:v>
                </c:pt>
                <c:pt idx="85010">
                  <c:v>196.94736580361001</c:v>
                </c:pt>
                <c:pt idx="85011">
                  <c:v>196.94968255888301</c:v>
                </c:pt>
                <c:pt idx="85012">
                  <c:v>196.95199931415701</c:v>
                </c:pt>
                <c:pt idx="85013">
                  <c:v>196.95431606943001</c:v>
                </c:pt>
                <c:pt idx="85014">
                  <c:v>196.956632824704</c:v>
                </c:pt>
                <c:pt idx="85015">
                  <c:v>196.958949579977</c:v>
                </c:pt>
                <c:pt idx="85016">
                  <c:v>196.961266335251</c:v>
                </c:pt>
                <c:pt idx="85017">
                  <c:v>196.963583090524</c:v>
                </c:pt>
                <c:pt idx="85018">
                  <c:v>196.96589984579799</c:v>
                </c:pt>
                <c:pt idx="85019">
                  <c:v>196.96821660107199</c:v>
                </c:pt>
                <c:pt idx="85020">
                  <c:v>196.97053335634499</c:v>
                </c:pt>
                <c:pt idx="85021">
                  <c:v>196.97285011161901</c:v>
                </c:pt>
                <c:pt idx="85022">
                  <c:v>196.97516686689201</c:v>
                </c:pt>
                <c:pt idx="85023">
                  <c:v>196.97748362216601</c:v>
                </c:pt>
                <c:pt idx="85024">
                  <c:v>196.97980037743901</c:v>
                </c:pt>
                <c:pt idx="85025">
                  <c:v>196.982117132713</c:v>
                </c:pt>
                <c:pt idx="85026">
                  <c:v>196.984433887986</c:v>
                </c:pt>
                <c:pt idx="85027">
                  <c:v>196.98675064326</c:v>
                </c:pt>
                <c:pt idx="85028">
                  <c:v>196.989067398533</c:v>
                </c:pt>
                <c:pt idx="85029">
                  <c:v>196.99138415380699</c:v>
                </c:pt>
                <c:pt idx="85030">
                  <c:v>196.99370090907999</c:v>
                </c:pt>
                <c:pt idx="85031">
                  <c:v>196.99601766435401</c:v>
                </c:pt>
                <c:pt idx="85032">
                  <c:v>196.99833441962801</c:v>
                </c:pt>
                <c:pt idx="85033">
                  <c:v>197.00065117490101</c:v>
                </c:pt>
                <c:pt idx="85034">
                  <c:v>197.002967930175</c:v>
                </c:pt>
                <c:pt idx="85035">
                  <c:v>197.005284685448</c:v>
                </c:pt>
                <c:pt idx="85036">
                  <c:v>197.007601440722</c:v>
                </c:pt>
                <c:pt idx="85037">
                  <c:v>197.009918195995</c:v>
                </c:pt>
                <c:pt idx="85038">
                  <c:v>197.01223495126899</c:v>
                </c:pt>
                <c:pt idx="85039">
                  <c:v>197.01455170654199</c:v>
                </c:pt>
                <c:pt idx="85040">
                  <c:v>197.01686846181599</c:v>
                </c:pt>
                <c:pt idx="85041">
                  <c:v>197.01918521708899</c:v>
                </c:pt>
                <c:pt idx="85042">
                  <c:v>197.02150197236301</c:v>
                </c:pt>
                <c:pt idx="85043">
                  <c:v>197.02381872763601</c:v>
                </c:pt>
                <c:pt idx="85044">
                  <c:v>197.02613548291001</c:v>
                </c:pt>
                <c:pt idx="85045">
                  <c:v>197.028452238184</c:v>
                </c:pt>
                <c:pt idx="85046">
                  <c:v>197.030768993457</c:v>
                </c:pt>
                <c:pt idx="85047">
                  <c:v>197.033085748731</c:v>
                </c:pt>
                <c:pt idx="85048">
                  <c:v>197.035402504004</c:v>
                </c:pt>
                <c:pt idx="85049">
                  <c:v>197.03771925927799</c:v>
                </c:pt>
                <c:pt idx="85050">
                  <c:v>197.04003601455099</c:v>
                </c:pt>
                <c:pt idx="85051">
                  <c:v>197.04235276982499</c:v>
                </c:pt>
                <c:pt idx="85052">
                  <c:v>197.04466952509799</c:v>
                </c:pt>
                <c:pt idx="85053">
                  <c:v>197.04698628037201</c:v>
                </c:pt>
                <c:pt idx="85054">
                  <c:v>197.04930303564501</c:v>
                </c:pt>
                <c:pt idx="85055">
                  <c:v>197.05161979091901</c:v>
                </c:pt>
                <c:pt idx="85056">
                  <c:v>197.053936546193</c:v>
                </c:pt>
                <c:pt idx="85057">
                  <c:v>197.056253301466</c:v>
                </c:pt>
                <c:pt idx="85058">
                  <c:v>197.05857005674</c:v>
                </c:pt>
                <c:pt idx="85059">
                  <c:v>197.060886812013</c:v>
                </c:pt>
                <c:pt idx="85060">
                  <c:v>197.06320356728699</c:v>
                </c:pt>
                <c:pt idx="85061">
                  <c:v>197.06552032255999</c:v>
                </c:pt>
                <c:pt idx="85062">
                  <c:v>197.06783707783401</c:v>
                </c:pt>
                <c:pt idx="85063">
                  <c:v>197.07015383310701</c:v>
                </c:pt>
                <c:pt idx="85064">
                  <c:v>197.07247058838101</c:v>
                </c:pt>
                <c:pt idx="85065">
                  <c:v>197.07478734365401</c:v>
                </c:pt>
                <c:pt idx="85066">
                  <c:v>197.077104098928</c:v>
                </c:pt>
                <c:pt idx="85067">
                  <c:v>197.079420854201</c:v>
                </c:pt>
                <c:pt idx="85068">
                  <c:v>197.081737609475</c:v>
                </c:pt>
                <c:pt idx="85069">
                  <c:v>197.08405436474899</c:v>
                </c:pt>
                <c:pt idx="85070">
                  <c:v>197.08637112002199</c:v>
                </c:pt>
                <c:pt idx="85071">
                  <c:v>197.08868787529599</c:v>
                </c:pt>
                <c:pt idx="85072">
                  <c:v>197.09100463056899</c:v>
                </c:pt>
                <c:pt idx="85073">
                  <c:v>197.09332138584301</c:v>
                </c:pt>
                <c:pt idx="85074">
                  <c:v>197.09563814111601</c:v>
                </c:pt>
                <c:pt idx="85075">
                  <c:v>197.09795489639001</c:v>
                </c:pt>
                <c:pt idx="85076">
                  <c:v>197.10027165166301</c:v>
                </c:pt>
                <c:pt idx="85077">
                  <c:v>197.102588406937</c:v>
                </c:pt>
                <c:pt idx="85078">
                  <c:v>197.10490516221</c:v>
                </c:pt>
                <c:pt idx="85079">
                  <c:v>197.107221917484</c:v>
                </c:pt>
                <c:pt idx="85080">
                  <c:v>197.109538672757</c:v>
                </c:pt>
                <c:pt idx="85081">
                  <c:v>197.11185542803099</c:v>
                </c:pt>
                <c:pt idx="85082">
                  <c:v>197.11417218330499</c:v>
                </c:pt>
                <c:pt idx="85083">
                  <c:v>197.11648893857799</c:v>
                </c:pt>
                <c:pt idx="85084">
                  <c:v>197.11880569385201</c:v>
                </c:pt>
                <c:pt idx="85085">
                  <c:v>197.12112244912501</c:v>
                </c:pt>
                <c:pt idx="85086">
                  <c:v>197.12343920439901</c:v>
                </c:pt>
                <c:pt idx="85087">
                  <c:v>197.12575595967201</c:v>
                </c:pt>
                <c:pt idx="85088">
                  <c:v>197.128072714946</c:v>
                </c:pt>
                <c:pt idx="85089">
                  <c:v>197.130389470219</c:v>
                </c:pt>
                <c:pt idx="85090">
                  <c:v>197.132706225493</c:v>
                </c:pt>
                <c:pt idx="85091">
                  <c:v>197.135022980766</c:v>
                </c:pt>
                <c:pt idx="85092">
                  <c:v>197.13733973603999</c:v>
                </c:pt>
                <c:pt idx="85093">
                  <c:v>197.13965649131299</c:v>
                </c:pt>
                <c:pt idx="85094">
                  <c:v>197.14197324658701</c:v>
                </c:pt>
                <c:pt idx="85095">
                  <c:v>197.14429000186101</c:v>
                </c:pt>
                <c:pt idx="85096">
                  <c:v>197.14660675713401</c:v>
                </c:pt>
                <c:pt idx="85097">
                  <c:v>197.148923512408</c:v>
                </c:pt>
                <c:pt idx="85098">
                  <c:v>197.151240267681</c:v>
                </c:pt>
                <c:pt idx="85099">
                  <c:v>197.153557022955</c:v>
                </c:pt>
                <c:pt idx="85100">
                  <c:v>197.155873778228</c:v>
                </c:pt>
                <c:pt idx="85101">
                  <c:v>197.15819053350199</c:v>
                </c:pt>
                <c:pt idx="85102">
                  <c:v>197.16050728877499</c:v>
                </c:pt>
                <c:pt idx="85103">
                  <c:v>197.16282404404899</c:v>
                </c:pt>
                <c:pt idx="85104">
                  <c:v>197.16514079932199</c:v>
                </c:pt>
                <c:pt idx="85105">
                  <c:v>197.16745755459601</c:v>
                </c:pt>
                <c:pt idx="85106">
                  <c:v>197.16977430987001</c:v>
                </c:pt>
                <c:pt idx="85107">
                  <c:v>197.17209106514301</c:v>
                </c:pt>
                <c:pt idx="85108">
                  <c:v>197.174407820417</c:v>
                </c:pt>
                <c:pt idx="85109">
                  <c:v>197.17672457569</c:v>
                </c:pt>
                <c:pt idx="85110">
                  <c:v>197.179041330964</c:v>
                </c:pt>
                <c:pt idx="85111">
                  <c:v>197.181358086237</c:v>
                </c:pt>
                <c:pt idx="85112">
                  <c:v>197.18367484151099</c:v>
                </c:pt>
                <c:pt idx="85113">
                  <c:v>197.18599159678399</c:v>
                </c:pt>
                <c:pt idx="85114">
                  <c:v>197.18830835205799</c:v>
                </c:pt>
                <c:pt idx="85115">
                  <c:v>197.19062510733099</c:v>
                </c:pt>
                <c:pt idx="85116">
                  <c:v>197.19294186260501</c:v>
                </c:pt>
                <c:pt idx="85117">
                  <c:v>197.19525861787801</c:v>
                </c:pt>
                <c:pt idx="85118">
                  <c:v>197.19757537315201</c:v>
                </c:pt>
                <c:pt idx="85119">
                  <c:v>197.199892128426</c:v>
                </c:pt>
                <c:pt idx="85120">
                  <c:v>197.202208883699</c:v>
                </c:pt>
                <c:pt idx="85121">
                  <c:v>197.204525638973</c:v>
                </c:pt>
                <c:pt idx="85122">
                  <c:v>197.206842394246</c:v>
                </c:pt>
                <c:pt idx="85123">
                  <c:v>197.20915914951999</c:v>
                </c:pt>
                <c:pt idx="85124">
                  <c:v>197.21147590479299</c:v>
                </c:pt>
                <c:pt idx="85125">
                  <c:v>197.21379266006701</c:v>
                </c:pt>
                <c:pt idx="85126">
                  <c:v>197.21610941533999</c:v>
                </c:pt>
                <c:pt idx="85127">
                  <c:v>197.21842617061401</c:v>
                </c:pt>
                <c:pt idx="85128">
                  <c:v>197.22074292588701</c:v>
                </c:pt>
                <c:pt idx="85129">
                  <c:v>197.223059681161</c:v>
                </c:pt>
                <c:pt idx="85130">
                  <c:v>197.225376436434</c:v>
                </c:pt>
                <c:pt idx="85131">
                  <c:v>197.227693191708</c:v>
                </c:pt>
                <c:pt idx="85132">
                  <c:v>197.23000994698199</c:v>
                </c:pt>
                <c:pt idx="85133">
                  <c:v>197.23232670225499</c:v>
                </c:pt>
                <c:pt idx="85134">
                  <c:v>197.23464345752899</c:v>
                </c:pt>
                <c:pt idx="85135">
                  <c:v>197.23696021280199</c:v>
                </c:pt>
                <c:pt idx="85136">
                  <c:v>197.23927696807601</c:v>
                </c:pt>
                <c:pt idx="85137">
                  <c:v>197.24159372334901</c:v>
                </c:pt>
                <c:pt idx="85138">
                  <c:v>197.24391047862301</c:v>
                </c:pt>
                <c:pt idx="85139">
                  <c:v>197.24622723389601</c:v>
                </c:pt>
                <c:pt idx="85140">
                  <c:v>197.24854398917</c:v>
                </c:pt>
                <c:pt idx="85141">
                  <c:v>197.250860744443</c:v>
                </c:pt>
                <c:pt idx="85142">
                  <c:v>197.253177499717</c:v>
                </c:pt>
                <c:pt idx="85143">
                  <c:v>197.25549425499</c:v>
                </c:pt>
                <c:pt idx="85144">
                  <c:v>197.25781101026399</c:v>
                </c:pt>
                <c:pt idx="85145">
                  <c:v>197.26012776553799</c:v>
                </c:pt>
                <c:pt idx="85146">
                  <c:v>197.26244452081099</c:v>
                </c:pt>
                <c:pt idx="85147">
                  <c:v>197.26476127608501</c:v>
                </c:pt>
                <c:pt idx="85148">
                  <c:v>197.26707803135801</c:v>
                </c:pt>
                <c:pt idx="85149">
                  <c:v>197.26939478663201</c:v>
                </c:pt>
                <c:pt idx="85150">
                  <c:v>197.27171154190501</c:v>
                </c:pt>
                <c:pt idx="85151">
                  <c:v>197.274028297179</c:v>
                </c:pt>
                <c:pt idx="85152">
                  <c:v>197.276345052452</c:v>
                </c:pt>
                <c:pt idx="85153">
                  <c:v>197.278661807726</c:v>
                </c:pt>
                <c:pt idx="85154">
                  <c:v>197.280978562999</c:v>
                </c:pt>
                <c:pt idx="85155">
                  <c:v>197.28329531827299</c:v>
                </c:pt>
                <c:pt idx="85156">
                  <c:v>197.28561207354699</c:v>
                </c:pt>
                <c:pt idx="85157">
                  <c:v>197.28792882881999</c:v>
                </c:pt>
                <c:pt idx="85158">
                  <c:v>197.29024558409401</c:v>
                </c:pt>
                <c:pt idx="85159">
                  <c:v>197.29256233936701</c:v>
                </c:pt>
                <c:pt idx="85160">
                  <c:v>197.294879094641</c:v>
                </c:pt>
                <c:pt idx="85161">
                  <c:v>197.297195849914</c:v>
                </c:pt>
                <c:pt idx="85162">
                  <c:v>197.299512605188</c:v>
                </c:pt>
                <c:pt idx="85163">
                  <c:v>197.301829360461</c:v>
                </c:pt>
                <c:pt idx="85164">
                  <c:v>197.30414611573499</c:v>
                </c:pt>
                <c:pt idx="85165">
                  <c:v>197.30646287100799</c:v>
                </c:pt>
                <c:pt idx="85166">
                  <c:v>197.30877962628199</c:v>
                </c:pt>
                <c:pt idx="85167">
                  <c:v>197.31109638155499</c:v>
                </c:pt>
                <c:pt idx="85168">
                  <c:v>197.31341313682901</c:v>
                </c:pt>
                <c:pt idx="85169">
                  <c:v>197.31572989210301</c:v>
                </c:pt>
                <c:pt idx="85170">
                  <c:v>197.31804664737601</c:v>
                </c:pt>
                <c:pt idx="85171">
                  <c:v>197.32036340265</c:v>
                </c:pt>
                <c:pt idx="85172">
                  <c:v>197.322680157923</c:v>
                </c:pt>
                <c:pt idx="85173">
                  <c:v>197.324996913197</c:v>
                </c:pt>
                <c:pt idx="85174">
                  <c:v>197.32731366847</c:v>
                </c:pt>
                <c:pt idx="85175">
                  <c:v>197.32963042374399</c:v>
                </c:pt>
                <c:pt idx="85176">
                  <c:v>197.33194717901699</c:v>
                </c:pt>
                <c:pt idx="85177">
                  <c:v>197.33426393429099</c:v>
                </c:pt>
                <c:pt idx="85178">
                  <c:v>197.33658068956399</c:v>
                </c:pt>
                <c:pt idx="85179">
                  <c:v>197.33889744483801</c:v>
                </c:pt>
                <c:pt idx="85180">
                  <c:v>197.34121420011101</c:v>
                </c:pt>
                <c:pt idx="85181">
                  <c:v>197.34353095538501</c:v>
                </c:pt>
                <c:pt idx="85182">
                  <c:v>197.345847710659</c:v>
                </c:pt>
                <c:pt idx="85183">
                  <c:v>197.348164465932</c:v>
                </c:pt>
                <c:pt idx="85184">
                  <c:v>197.350481221206</c:v>
                </c:pt>
                <c:pt idx="85185">
                  <c:v>197.352797976479</c:v>
                </c:pt>
                <c:pt idx="85186">
                  <c:v>197.35511473175299</c:v>
                </c:pt>
                <c:pt idx="85187">
                  <c:v>197.35743148702599</c:v>
                </c:pt>
                <c:pt idx="85188">
                  <c:v>197.35974824229999</c:v>
                </c:pt>
                <c:pt idx="85189">
                  <c:v>197.36206499757299</c:v>
                </c:pt>
                <c:pt idx="85190">
                  <c:v>197.36438175284701</c:v>
                </c:pt>
                <c:pt idx="85191">
                  <c:v>197.36669850812001</c:v>
                </c:pt>
                <c:pt idx="85192">
                  <c:v>197.369015263394</c:v>
                </c:pt>
                <c:pt idx="85193">
                  <c:v>197.371332018668</c:v>
                </c:pt>
                <c:pt idx="85194">
                  <c:v>197.373648773941</c:v>
                </c:pt>
                <c:pt idx="85195">
                  <c:v>197.37596552921499</c:v>
                </c:pt>
                <c:pt idx="85196">
                  <c:v>197.37828228448799</c:v>
                </c:pt>
                <c:pt idx="85197">
                  <c:v>197.38059903976199</c:v>
                </c:pt>
                <c:pt idx="85198">
                  <c:v>197.38291579503499</c:v>
                </c:pt>
                <c:pt idx="85199">
                  <c:v>197.38523255030901</c:v>
                </c:pt>
                <c:pt idx="85200">
                  <c:v>197.38754930558201</c:v>
                </c:pt>
                <c:pt idx="85201">
                  <c:v>197.38986606085601</c:v>
                </c:pt>
                <c:pt idx="85202">
                  <c:v>197.39218281612901</c:v>
                </c:pt>
                <c:pt idx="85203">
                  <c:v>197.394499571403</c:v>
                </c:pt>
                <c:pt idx="85204">
                  <c:v>197.396816326676</c:v>
                </c:pt>
                <c:pt idx="85205">
                  <c:v>197.39913308195</c:v>
                </c:pt>
                <c:pt idx="85206">
                  <c:v>197.40144983722399</c:v>
                </c:pt>
                <c:pt idx="85207">
                  <c:v>197.40376659249699</c:v>
                </c:pt>
                <c:pt idx="85208">
                  <c:v>197.40608334777099</c:v>
                </c:pt>
                <c:pt idx="85209">
                  <c:v>197.40840010304399</c:v>
                </c:pt>
                <c:pt idx="85210">
                  <c:v>197.41071685831801</c:v>
                </c:pt>
                <c:pt idx="85211">
                  <c:v>197.41303361359101</c:v>
                </c:pt>
                <c:pt idx="85212">
                  <c:v>197.41535036886501</c:v>
                </c:pt>
                <c:pt idx="85213">
                  <c:v>197.41766712413801</c:v>
                </c:pt>
                <c:pt idx="85214">
                  <c:v>197.419983879412</c:v>
                </c:pt>
                <c:pt idx="85215">
                  <c:v>197.422300634685</c:v>
                </c:pt>
                <c:pt idx="85216">
                  <c:v>197.424617389959</c:v>
                </c:pt>
                <c:pt idx="85217">
                  <c:v>197.426934145232</c:v>
                </c:pt>
                <c:pt idx="85218">
                  <c:v>197.42925090050599</c:v>
                </c:pt>
                <c:pt idx="85219">
                  <c:v>197.43156765577999</c:v>
                </c:pt>
                <c:pt idx="85220">
                  <c:v>197.43388441105299</c:v>
                </c:pt>
                <c:pt idx="85221">
                  <c:v>197.43620116632701</c:v>
                </c:pt>
                <c:pt idx="85222">
                  <c:v>197.43851792160001</c:v>
                </c:pt>
                <c:pt idx="85223">
                  <c:v>197.440834676874</c:v>
                </c:pt>
                <c:pt idx="85224">
                  <c:v>197.443151432147</c:v>
                </c:pt>
                <c:pt idx="85225">
                  <c:v>197.445468187421</c:v>
                </c:pt>
                <c:pt idx="85226">
                  <c:v>197.447784942694</c:v>
                </c:pt>
                <c:pt idx="85227">
                  <c:v>197.45010169796799</c:v>
                </c:pt>
                <c:pt idx="85228">
                  <c:v>197.45241845324099</c:v>
                </c:pt>
                <c:pt idx="85229">
                  <c:v>197.45473520851499</c:v>
                </c:pt>
                <c:pt idx="85230">
                  <c:v>197.45705196378799</c:v>
                </c:pt>
                <c:pt idx="85231">
                  <c:v>197.45936871906201</c:v>
                </c:pt>
                <c:pt idx="85232">
                  <c:v>197.46168547433601</c:v>
                </c:pt>
                <c:pt idx="85233">
                  <c:v>197.46400222960901</c:v>
                </c:pt>
                <c:pt idx="85234">
                  <c:v>197.466318984883</c:v>
                </c:pt>
                <c:pt idx="85235">
                  <c:v>197.468635740156</c:v>
                </c:pt>
                <c:pt idx="85236">
                  <c:v>197.47095249543</c:v>
                </c:pt>
                <c:pt idx="85237">
                  <c:v>197.473269250703</c:v>
                </c:pt>
                <c:pt idx="85238">
                  <c:v>197.47558600597699</c:v>
                </c:pt>
                <c:pt idx="85239">
                  <c:v>197.47790276124999</c:v>
                </c:pt>
                <c:pt idx="85240">
                  <c:v>197.48021951652399</c:v>
                </c:pt>
                <c:pt idx="85241">
                  <c:v>197.48253627179699</c:v>
                </c:pt>
                <c:pt idx="85242">
                  <c:v>197.48485302707101</c:v>
                </c:pt>
                <c:pt idx="85243">
                  <c:v>197.48716978234501</c:v>
                </c:pt>
                <c:pt idx="85244">
                  <c:v>197.48948653761801</c:v>
                </c:pt>
                <c:pt idx="85245">
                  <c:v>197.491803292892</c:v>
                </c:pt>
                <c:pt idx="85246">
                  <c:v>197.494120048165</c:v>
                </c:pt>
                <c:pt idx="85247">
                  <c:v>197.496436803439</c:v>
                </c:pt>
                <c:pt idx="85248">
                  <c:v>197.498753558712</c:v>
                </c:pt>
                <c:pt idx="85249">
                  <c:v>197.50107031398599</c:v>
                </c:pt>
                <c:pt idx="85250">
                  <c:v>197.50338706925899</c:v>
                </c:pt>
                <c:pt idx="85251">
                  <c:v>197.50570382453299</c:v>
                </c:pt>
                <c:pt idx="85252">
                  <c:v>197.50802057980599</c:v>
                </c:pt>
                <c:pt idx="85253">
                  <c:v>197.51033733508001</c:v>
                </c:pt>
                <c:pt idx="85254">
                  <c:v>197.51265409035301</c:v>
                </c:pt>
                <c:pt idx="85255">
                  <c:v>197.514970845627</c:v>
                </c:pt>
                <c:pt idx="85256">
                  <c:v>197.517287600901</c:v>
                </c:pt>
                <c:pt idx="85257">
                  <c:v>197.519604356174</c:v>
                </c:pt>
                <c:pt idx="85258">
                  <c:v>197.52192111144799</c:v>
                </c:pt>
                <c:pt idx="85259">
                  <c:v>197.52423786672099</c:v>
                </c:pt>
                <c:pt idx="85260">
                  <c:v>197.52655462199499</c:v>
                </c:pt>
                <c:pt idx="85261">
                  <c:v>197.52887137726799</c:v>
                </c:pt>
                <c:pt idx="85262">
                  <c:v>197.53118813254201</c:v>
                </c:pt>
                <c:pt idx="85263">
                  <c:v>197.53350488781501</c:v>
                </c:pt>
                <c:pt idx="85264">
                  <c:v>197.53582164308901</c:v>
                </c:pt>
                <c:pt idx="85265">
                  <c:v>197.53813839836201</c:v>
                </c:pt>
                <c:pt idx="85266">
                  <c:v>197.540455153636</c:v>
                </c:pt>
                <c:pt idx="85267">
                  <c:v>197.542771908909</c:v>
                </c:pt>
                <c:pt idx="85268">
                  <c:v>197.545088664183</c:v>
                </c:pt>
                <c:pt idx="85269">
                  <c:v>197.54740541945699</c:v>
                </c:pt>
                <c:pt idx="85270">
                  <c:v>197.54972217472999</c:v>
                </c:pt>
                <c:pt idx="85271">
                  <c:v>197.55203893000399</c:v>
                </c:pt>
                <c:pt idx="85272">
                  <c:v>197.55435568527699</c:v>
                </c:pt>
                <c:pt idx="85273">
                  <c:v>197.55667244055101</c:v>
                </c:pt>
                <c:pt idx="85274">
                  <c:v>197.55898919582401</c:v>
                </c:pt>
                <c:pt idx="85275">
                  <c:v>197.56130595109801</c:v>
                </c:pt>
                <c:pt idx="85276">
                  <c:v>197.56362270637101</c:v>
                </c:pt>
                <c:pt idx="85277">
                  <c:v>197.565939461645</c:v>
                </c:pt>
                <c:pt idx="85278">
                  <c:v>197.568256216918</c:v>
                </c:pt>
                <c:pt idx="85279">
                  <c:v>197.570572972192</c:v>
                </c:pt>
                <c:pt idx="85280">
                  <c:v>197.572889727465</c:v>
                </c:pt>
                <c:pt idx="85281">
                  <c:v>197.57520648273899</c:v>
                </c:pt>
                <c:pt idx="85282">
                  <c:v>197.57752323801299</c:v>
                </c:pt>
                <c:pt idx="85283">
                  <c:v>197.57983999328599</c:v>
                </c:pt>
                <c:pt idx="85284">
                  <c:v>197.58215674856001</c:v>
                </c:pt>
                <c:pt idx="85285">
                  <c:v>197.58447350383301</c:v>
                </c:pt>
                <c:pt idx="85286">
                  <c:v>197.586790259107</c:v>
                </c:pt>
                <c:pt idx="85287">
                  <c:v>197.58910701438001</c:v>
                </c:pt>
                <c:pt idx="85288">
                  <c:v>197.591423769654</c:v>
                </c:pt>
                <c:pt idx="85289">
                  <c:v>197.593740524927</c:v>
                </c:pt>
                <c:pt idx="85290">
                  <c:v>197.59605728020099</c:v>
                </c:pt>
                <c:pt idx="85291">
                  <c:v>197.598374035474</c:v>
                </c:pt>
                <c:pt idx="85292">
                  <c:v>197.60069079074799</c:v>
                </c:pt>
                <c:pt idx="85293">
                  <c:v>197.60300754602201</c:v>
                </c:pt>
                <c:pt idx="85294">
                  <c:v>197.60532430129501</c:v>
                </c:pt>
                <c:pt idx="85295">
                  <c:v>197.60764105656901</c:v>
                </c:pt>
                <c:pt idx="85296">
                  <c:v>197.60995781184201</c:v>
                </c:pt>
                <c:pt idx="85297">
                  <c:v>197.612274567116</c:v>
                </c:pt>
                <c:pt idx="85298">
                  <c:v>197.614591322389</c:v>
                </c:pt>
                <c:pt idx="85299">
                  <c:v>197.616908077663</c:v>
                </c:pt>
                <c:pt idx="85300">
                  <c:v>197.619224832936</c:v>
                </c:pt>
                <c:pt idx="85301">
                  <c:v>197.62154158820999</c:v>
                </c:pt>
                <c:pt idx="85302">
                  <c:v>197.62385834348299</c:v>
                </c:pt>
                <c:pt idx="85303">
                  <c:v>197.62617509875699</c:v>
                </c:pt>
                <c:pt idx="85304">
                  <c:v>197.62849185402999</c:v>
                </c:pt>
                <c:pt idx="85305">
                  <c:v>197.63080860930401</c:v>
                </c:pt>
                <c:pt idx="85306">
                  <c:v>197.63312536457801</c:v>
                </c:pt>
                <c:pt idx="85307">
                  <c:v>197.63544211985101</c:v>
                </c:pt>
                <c:pt idx="85308">
                  <c:v>197.637758875125</c:v>
                </c:pt>
                <c:pt idx="85309">
                  <c:v>197.640075630398</c:v>
                </c:pt>
                <c:pt idx="85310">
                  <c:v>197.642392385672</c:v>
                </c:pt>
                <c:pt idx="85311">
                  <c:v>197.644709140945</c:v>
                </c:pt>
                <c:pt idx="85312">
                  <c:v>197.64702589621899</c:v>
                </c:pt>
                <c:pt idx="85313">
                  <c:v>197.64934265149199</c:v>
                </c:pt>
                <c:pt idx="85314">
                  <c:v>197.65165940676599</c:v>
                </c:pt>
                <c:pt idx="85315">
                  <c:v>197.65397616203899</c:v>
                </c:pt>
                <c:pt idx="85316">
                  <c:v>197.65629291731301</c:v>
                </c:pt>
                <c:pt idx="85317">
                  <c:v>197.65860967258601</c:v>
                </c:pt>
                <c:pt idx="85318">
                  <c:v>197.66092642786001</c:v>
                </c:pt>
                <c:pt idx="85319">
                  <c:v>197.663243183134</c:v>
                </c:pt>
                <c:pt idx="85320">
                  <c:v>197.665559938407</c:v>
                </c:pt>
                <c:pt idx="85321">
                  <c:v>197.667876693681</c:v>
                </c:pt>
                <c:pt idx="85322">
                  <c:v>197.670193448954</c:v>
                </c:pt>
                <c:pt idx="85323">
                  <c:v>197.67251020422799</c:v>
                </c:pt>
                <c:pt idx="85324">
                  <c:v>197.67482695950099</c:v>
                </c:pt>
                <c:pt idx="85325">
                  <c:v>197.67714371477501</c:v>
                </c:pt>
                <c:pt idx="85326">
                  <c:v>197.67946047004801</c:v>
                </c:pt>
                <c:pt idx="85327">
                  <c:v>197.68177722532201</c:v>
                </c:pt>
                <c:pt idx="85328">
                  <c:v>197.68409398059501</c:v>
                </c:pt>
                <c:pt idx="85329">
                  <c:v>197.686410735869</c:v>
                </c:pt>
                <c:pt idx="85330">
                  <c:v>197.688727491143</c:v>
                </c:pt>
                <c:pt idx="85331">
                  <c:v>197.691044246416</c:v>
                </c:pt>
                <c:pt idx="85332">
                  <c:v>197.69336100168999</c:v>
                </c:pt>
                <c:pt idx="85333">
                  <c:v>197.69567775696299</c:v>
                </c:pt>
                <c:pt idx="85334">
                  <c:v>197.69799451223699</c:v>
                </c:pt>
                <c:pt idx="85335">
                  <c:v>197.70031126750999</c:v>
                </c:pt>
                <c:pt idx="85336">
                  <c:v>197.70262802278401</c:v>
                </c:pt>
                <c:pt idx="85337">
                  <c:v>197.70494477805701</c:v>
                </c:pt>
                <c:pt idx="85338">
                  <c:v>197.70726153333101</c:v>
                </c:pt>
                <c:pt idx="85339">
                  <c:v>197.70957828860401</c:v>
                </c:pt>
                <c:pt idx="85340">
                  <c:v>197.711895043878</c:v>
                </c:pt>
                <c:pt idx="85341">
                  <c:v>197.714211799151</c:v>
                </c:pt>
                <c:pt idx="85342">
                  <c:v>197.716528554425</c:v>
                </c:pt>
                <c:pt idx="85343">
                  <c:v>197.71884530969899</c:v>
                </c:pt>
                <c:pt idx="85344">
                  <c:v>197.72116206497199</c:v>
                </c:pt>
                <c:pt idx="85345">
                  <c:v>197.72347882024599</c:v>
                </c:pt>
                <c:pt idx="85346">
                  <c:v>197.72579557551899</c:v>
                </c:pt>
                <c:pt idx="85347">
                  <c:v>197.72811233079301</c:v>
                </c:pt>
                <c:pt idx="85348">
                  <c:v>197.73042908606601</c:v>
                </c:pt>
                <c:pt idx="85349">
                  <c:v>197.73274584134001</c:v>
                </c:pt>
                <c:pt idx="85350">
                  <c:v>197.73506259661301</c:v>
                </c:pt>
                <c:pt idx="85351">
                  <c:v>197.737379351887</c:v>
                </c:pt>
                <c:pt idx="85352">
                  <c:v>197.73969610716</c:v>
                </c:pt>
                <c:pt idx="85353">
                  <c:v>197.742012862434</c:v>
                </c:pt>
                <c:pt idx="85354">
                  <c:v>197.744329617707</c:v>
                </c:pt>
                <c:pt idx="85355">
                  <c:v>197.74664637298099</c:v>
                </c:pt>
                <c:pt idx="85356">
                  <c:v>197.74896312825501</c:v>
                </c:pt>
                <c:pt idx="85357">
                  <c:v>197.75127988352801</c:v>
                </c:pt>
                <c:pt idx="85358">
                  <c:v>197.75359663880201</c:v>
                </c:pt>
                <c:pt idx="85359">
                  <c:v>197.75591339407501</c:v>
                </c:pt>
                <c:pt idx="85360">
                  <c:v>197.758230149349</c:v>
                </c:pt>
                <c:pt idx="85361">
                  <c:v>197.760546904622</c:v>
                </c:pt>
                <c:pt idx="85362">
                  <c:v>197.762863659896</c:v>
                </c:pt>
                <c:pt idx="85363">
                  <c:v>197.765180415169</c:v>
                </c:pt>
                <c:pt idx="85364">
                  <c:v>197.76749717044299</c:v>
                </c:pt>
                <c:pt idx="85365">
                  <c:v>197.76981392571599</c:v>
                </c:pt>
                <c:pt idx="85366">
                  <c:v>197.77213068098999</c:v>
                </c:pt>
                <c:pt idx="85367">
                  <c:v>197.77444743626299</c:v>
                </c:pt>
                <c:pt idx="85368">
                  <c:v>197.77676419153701</c:v>
                </c:pt>
                <c:pt idx="85369">
                  <c:v>197.77908094681101</c:v>
                </c:pt>
                <c:pt idx="85370">
                  <c:v>197.78139770208401</c:v>
                </c:pt>
                <c:pt idx="85371">
                  <c:v>197.783714457358</c:v>
                </c:pt>
                <c:pt idx="85372">
                  <c:v>197.786031212631</c:v>
                </c:pt>
                <c:pt idx="85373">
                  <c:v>197.788347967905</c:v>
                </c:pt>
                <c:pt idx="85374">
                  <c:v>197.790664723178</c:v>
                </c:pt>
                <c:pt idx="85375">
                  <c:v>197.79298147845199</c:v>
                </c:pt>
                <c:pt idx="85376">
                  <c:v>197.79529823372499</c:v>
                </c:pt>
                <c:pt idx="85377">
                  <c:v>197.79761498899899</c:v>
                </c:pt>
                <c:pt idx="85378">
                  <c:v>197.79993174427199</c:v>
                </c:pt>
                <c:pt idx="85379">
                  <c:v>197.80224849954601</c:v>
                </c:pt>
                <c:pt idx="85380">
                  <c:v>197.80456525482001</c:v>
                </c:pt>
                <c:pt idx="85381">
                  <c:v>197.80688201009301</c:v>
                </c:pt>
                <c:pt idx="85382">
                  <c:v>197.809198765367</c:v>
                </c:pt>
                <c:pt idx="85383">
                  <c:v>197.81151552064</c:v>
                </c:pt>
                <c:pt idx="85384">
                  <c:v>197.813832275914</c:v>
                </c:pt>
                <c:pt idx="85385">
                  <c:v>197.816149031187</c:v>
                </c:pt>
                <c:pt idx="85386">
                  <c:v>197.81846578646099</c:v>
                </c:pt>
                <c:pt idx="85387">
                  <c:v>197.82078254173399</c:v>
                </c:pt>
                <c:pt idx="85388">
                  <c:v>197.82309929700801</c:v>
                </c:pt>
                <c:pt idx="85389">
                  <c:v>197.82541605228101</c:v>
                </c:pt>
                <c:pt idx="85390">
                  <c:v>197.82773280755501</c:v>
                </c:pt>
                <c:pt idx="85391">
                  <c:v>197.83004956282801</c:v>
                </c:pt>
                <c:pt idx="85392">
                  <c:v>197.832366318102</c:v>
                </c:pt>
                <c:pt idx="85393">
                  <c:v>197.834683073376</c:v>
                </c:pt>
                <c:pt idx="85394">
                  <c:v>197.836999828649</c:v>
                </c:pt>
                <c:pt idx="85395">
                  <c:v>197.83931658392299</c:v>
                </c:pt>
                <c:pt idx="85396">
                  <c:v>197.84163333919599</c:v>
                </c:pt>
                <c:pt idx="85397">
                  <c:v>197.84395009446999</c:v>
                </c:pt>
                <c:pt idx="85398">
                  <c:v>197.84626684974299</c:v>
                </c:pt>
                <c:pt idx="85399">
                  <c:v>197.84858360501701</c:v>
                </c:pt>
                <c:pt idx="85400">
                  <c:v>197.85090036029001</c:v>
                </c:pt>
                <c:pt idx="85401">
                  <c:v>197.85321711556401</c:v>
                </c:pt>
                <c:pt idx="85402">
                  <c:v>197.85553387083701</c:v>
                </c:pt>
                <c:pt idx="85403">
                  <c:v>197.857850626111</c:v>
                </c:pt>
                <c:pt idx="85404">
                  <c:v>197.860167381384</c:v>
                </c:pt>
                <c:pt idx="85405">
                  <c:v>197.862484136658</c:v>
                </c:pt>
                <c:pt idx="85406">
                  <c:v>197.86480089193199</c:v>
                </c:pt>
                <c:pt idx="85407">
                  <c:v>197.86711764720499</c:v>
                </c:pt>
                <c:pt idx="85408">
                  <c:v>197.86943440247899</c:v>
                </c:pt>
                <c:pt idx="85409">
                  <c:v>197.87175115775199</c:v>
                </c:pt>
                <c:pt idx="85410">
                  <c:v>197.87406791302601</c:v>
                </c:pt>
                <c:pt idx="85411">
                  <c:v>197.87638466829901</c:v>
                </c:pt>
                <c:pt idx="85412">
                  <c:v>197.87870142357301</c:v>
                </c:pt>
                <c:pt idx="85413">
                  <c:v>197.88101817884601</c:v>
                </c:pt>
                <c:pt idx="85414">
                  <c:v>197.88333493412</c:v>
                </c:pt>
                <c:pt idx="85415">
                  <c:v>197.885651689393</c:v>
                </c:pt>
                <c:pt idx="85416">
                  <c:v>197.887968444667</c:v>
                </c:pt>
                <c:pt idx="85417">
                  <c:v>197.89028519994</c:v>
                </c:pt>
                <c:pt idx="85418">
                  <c:v>197.89260195521399</c:v>
                </c:pt>
                <c:pt idx="85419">
                  <c:v>197.89491871048801</c:v>
                </c:pt>
                <c:pt idx="85420">
                  <c:v>197.89723546576101</c:v>
                </c:pt>
                <c:pt idx="85421">
                  <c:v>197.89955222103501</c:v>
                </c:pt>
                <c:pt idx="85422">
                  <c:v>197.90186897630801</c:v>
                </c:pt>
                <c:pt idx="85423">
                  <c:v>197.904185731582</c:v>
                </c:pt>
                <c:pt idx="85424">
                  <c:v>197.906502486855</c:v>
                </c:pt>
                <c:pt idx="85425">
                  <c:v>197.908819242129</c:v>
                </c:pt>
                <c:pt idx="85426">
                  <c:v>197.911135997402</c:v>
                </c:pt>
                <c:pt idx="85427">
                  <c:v>197.91345275267599</c:v>
                </c:pt>
                <c:pt idx="85428">
                  <c:v>197.91576950794899</c:v>
                </c:pt>
                <c:pt idx="85429">
                  <c:v>197.91808626322299</c:v>
                </c:pt>
                <c:pt idx="85430">
                  <c:v>197.92040301849701</c:v>
                </c:pt>
                <c:pt idx="85431">
                  <c:v>197.92271977377001</c:v>
                </c:pt>
                <c:pt idx="85432">
                  <c:v>197.92503652904401</c:v>
                </c:pt>
                <c:pt idx="85433">
                  <c:v>197.92735328431701</c:v>
                </c:pt>
                <c:pt idx="85434">
                  <c:v>197.929670039591</c:v>
                </c:pt>
                <c:pt idx="85435">
                  <c:v>197.931986794864</c:v>
                </c:pt>
                <c:pt idx="85436">
                  <c:v>197.934303550138</c:v>
                </c:pt>
                <c:pt idx="85437">
                  <c:v>197.936620305411</c:v>
                </c:pt>
                <c:pt idx="85438">
                  <c:v>197.93893706068499</c:v>
                </c:pt>
                <c:pt idx="85439">
                  <c:v>197.94125381595799</c:v>
                </c:pt>
                <c:pt idx="85440">
                  <c:v>197.94357057123199</c:v>
                </c:pt>
                <c:pt idx="85441">
                  <c:v>197.94588732650499</c:v>
                </c:pt>
                <c:pt idx="85442">
                  <c:v>197.94820408177901</c:v>
                </c:pt>
                <c:pt idx="85443">
                  <c:v>197.95052083705301</c:v>
                </c:pt>
                <c:pt idx="85444">
                  <c:v>197.95283759232601</c:v>
                </c:pt>
                <c:pt idx="85445">
                  <c:v>197.9551543476</c:v>
                </c:pt>
                <c:pt idx="85446">
                  <c:v>197.957471102873</c:v>
                </c:pt>
                <c:pt idx="85447">
                  <c:v>197.959787858147</c:v>
                </c:pt>
                <c:pt idx="85448">
                  <c:v>197.96210461342</c:v>
                </c:pt>
                <c:pt idx="85449">
                  <c:v>197.96442136869399</c:v>
                </c:pt>
                <c:pt idx="85450">
                  <c:v>197.96673812396699</c:v>
                </c:pt>
                <c:pt idx="85451">
                  <c:v>197.96905487924101</c:v>
                </c:pt>
                <c:pt idx="85452">
                  <c:v>197.97137163451401</c:v>
                </c:pt>
                <c:pt idx="85453">
                  <c:v>197.97368838978801</c:v>
                </c:pt>
                <c:pt idx="85454">
                  <c:v>197.97600514506101</c:v>
                </c:pt>
                <c:pt idx="85455">
                  <c:v>197.978321900335</c:v>
                </c:pt>
                <c:pt idx="85456">
                  <c:v>197.980638655609</c:v>
                </c:pt>
                <c:pt idx="85457">
                  <c:v>197.982955410882</c:v>
                </c:pt>
                <c:pt idx="85458">
                  <c:v>197.98527216615599</c:v>
                </c:pt>
                <c:pt idx="85459">
                  <c:v>197.98758892142899</c:v>
                </c:pt>
                <c:pt idx="85460">
                  <c:v>197.98990567670299</c:v>
                </c:pt>
                <c:pt idx="85461">
                  <c:v>197.99222243197599</c:v>
                </c:pt>
                <c:pt idx="85462">
                  <c:v>197.99453918725001</c:v>
                </c:pt>
                <c:pt idx="85463">
                  <c:v>197.99685594252301</c:v>
                </c:pt>
                <c:pt idx="85464">
                  <c:v>197.99917269779701</c:v>
                </c:pt>
                <c:pt idx="85465">
                  <c:v>198.00148945307001</c:v>
                </c:pt>
                <c:pt idx="85466">
                  <c:v>198.003806208344</c:v>
                </c:pt>
                <c:pt idx="85467">
                  <c:v>198.006122963617</c:v>
                </c:pt>
                <c:pt idx="85468">
                  <c:v>198.008439718891</c:v>
                </c:pt>
                <c:pt idx="85469">
                  <c:v>198.01075647416499</c:v>
                </c:pt>
                <c:pt idx="85470">
                  <c:v>198.01307322943799</c:v>
                </c:pt>
                <c:pt idx="85471">
                  <c:v>198.01538998471199</c:v>
                </c:pt>
                <c:pt idx="85472">
                  <c:v>198.01770673998499</c:v>
                </c:pt>
                <c:pt idx="85473">
                  <c:v>198.02002349525901</c:v>
                </c:pt>
                <c:pt idx="85474">
                  <c:v>198.02234025053201</c:v>
                </c:pt>
                <c:pt idx="85475">
                  <c:v>198.02465700580601</c:v>
                </c:pt>
                <c:pt idx="85476">
                  <c:v>198.02697376107901</c:v>
                </c:pt>
                <c:pt idx="85477">
                  <c:v>198.029290516353</c:v>
                </c:pt>
                <c:pt idx="85478">
                  <c:v>198.031607271626</c:v>
                </c:pt>
                <c:pt idx="85479">
                  <c:v>198.0339240269</c:v>
                </c:pt>
                <c:pt idx="85480">
                  <c:v>198.03624078217399</c:v>
                </c:pt>
                <c:pt idx="85481">
                  <c:v>198.03855753744699</c:v>
                </c:pt>
                <c:pt idx="85482">
                  <c:v>198.04087429272101</c:v>
                </c:pt>
                <c:pt idx="85483">
                  <c:v>198.04319104799399</c:v>
                </c:pt>
                <c:pt idx="85484">
                  <c:v>198.04550780326801</c:v>
                </c:pt>
                <c:pt idx="85485">
                  <c:v>198.04782455854101</c:v>
                </c:pt>
                <c:pt idx="85486">
                  <c:v>198.050141313815</c:v>
                </c:pt>
                <c:pt idx="85487">
                  <c:v>198.052458069088</c:v>
                </c:pt>
                <c:pt idx="85488">
                  <c:v>198.054774824362</c:v>
                </c:pt>
                <c:pt idx="85489">
                  <c:v>198.057091579635</c:v>
                </c:pt>
                <c:pt idx="85490">
                  <c:v>198.05940833490899</c:v>
                </c:pt>
                <c:pt idx="85491">
                  <c:v>198.06172509018199</c:v>
                </c:pt>
                <c:pt idx="85492">
                  <c:v>198.06404184545599</c:v>
                </c:pt>
                <c:pt idx="85493">
                  <c:v>198.06635860073001</c:v>
                </c:pt>
                <c:pt idx="85494">
                  <c:v>198.06867535600301</c:v>
                </c:pt>
                <c:pt idx="85495">
                  <c:v>198.07099211127701</c:v>
                </c:pt>
                <c:pt idx="85496">
                  <c:v>198.07330886655001</c:v>
                </c:pt>
                <c:pt idx="85497">
                  <c:v>198.075625621824</c:v>
                </c:pt>
                <c:pt idx="85498">
                  <c:v>198.077942377097</c:v>
                </c:pt>
                <c:pt idx="85499">
                  <c:v>198.080259132371</c:v>
                </c:pt>
                <c:pt idx="85500">
                  <c:v>198.082575887644</c:v>
                </c:pt>
                <c:pt idx="85501">
                  <c:v>198.08489264291799</c:v>
                </c:pt>
                <c:pt idx="85502">
                  <c:v>198.08720939819099</c:v>
                </c:pt>
                <c:pt idx="85503">
                  <c:v>198.08952615346499</c:v>
                </c:pt>
                <c:pt idx="85504">
                  <c:v>198.09184290873799</c:v>
                </c:pt>
                <c:pt idx="85505">
                  <c:v>198.09415966401201</c:v>
                </c:pt>
                <c:pt idx="85506">
                  <c:v>198.09647641928601</c:v>
                </c:pt>
                <c:pt idx="85507">
                  <c:v>198.09879317455901</c:v>
                </c:pt>
                <c:pt idx="85508">
                  <c:v>198.101109929833</c:v>
                </c:pt>
                <c:pt idx="85509">
                  <c:v>198.103426685106</c:v>
                </c:pt>
                <c:pt idx="85510">
                  <c:v>198.10574344038</c:v>
                </c:pt>
                <c:pt idx="85511">
                  <c:v>198.108060195653</c:v>
                </c:pt>
                <c:pt idx="85512">
                  <c:v>198.11037695092699</c:v>
                </c:pt>
                <c:pt idx="85513">
                  <c:v>198.11269370619999</c:v>
                </c:pt>
                <c:pt idx="85514">
                  <c:v>198.11501046147399</c:v>
                </c:pt>
                <c:pt idx="85515">
                  <c:v>198.11732721674699</c:v>
                </c:pt>
                <c:pt idx="85516">
                  <c:v>198.11964397202101</c:v>
                </c:pt>
                <c:pt idx="85517">
                  <c:v>198.121960727295</c:v>
                </c:pt>
                <c:pt idx="85518">
                  <c:v>198.124277482568</c:v>
                </c:pt>
                <c:pt idx="85519">
                  <c:v>198.126594237842</c:v>
                </c:pt>
                <c:pt idx="85520">
                  <c:v>198.128910993115</c:v>
                </c:pt>
                <c:pt idx="85521">
                  <c:v>198.13122774838899</c:v>
                </c:pt>
                <c:pt idx="85522">
                  <c:v>198.13354450366199</c:v>
                </c:pt>
                <c:pt idx="85523">
                  <c:v>198.13586125893599</c:v>
                </c:pt>
                <c:pt idx="85524">
                  <c:v>198.13817801420899</c:v>
                </c:pt>
                <c:pt idx="85525">
                  <c:v>198.14049476948301</c:v>
                </c:pt>
                <c:pt idx="85526">
                  <c:v>198.14281152475601</c:v>
                </c:pt>
                <c:pt idx="85527">
                  <c:v>198.14512828003001</c:v>
                </c:pt>
                <c:pt idx="85528">
                  <c:v>198.14744503530301</c:v>
                </c:pt>
                <c:pt idx="85529">
                  <c:v>198.149761790577</c:v>
                </c:pt>
                <c:pt idx="85530">
                  <c:v>198.152078545851</c:v>
                </c:pt>
                <c:pt idx="85531">
                  <c:v>198.154395301124</c:v>
                </c:pt>
                <c:pt idx="85532">
                  <c:v>198.15671205639799</c:v>
                </c:pt>
                <c:pt idx="85533">
                  <c:v>198.15902881167099</c:v>
                </c:pt>
                <c:pt idx="85534">
                  <c:v>198.16134556694499</c:v>
                </c:pt>
                <c:pt idx="85535">
                  <c:v>198.16366232221799</c:v>
                </c:pt>
                <c:pt idx="85536">
                  <c:v>198.16597907749201</c:v>
                </c:pt>
                <c:pt idx="85537">
                  <c:v>198.16829583276501</c:v>
                </c:pt>
                <c:pt idx="85538">
                  <c:v>198.17061258803901</c:v>
                </c:pt>
                <c:pt idx="85539">
                  <c:v>198.17292934331201</c:v>
                </c:pt>
                <c:pt idx="85540">
                  <c:v>198.175246098586</c:v>
                </c:pt>
                <c:pt idx="85541">
                  <c:v>198.177562853859</c:v>
                </c:pt>
                <c:pt idx="85542">
                  <c:v>198.179879609133</c:v>
                </c:pt>
                <c:pt idx="85543">
                  <c:v>198.18219636440699</c:v>
                </c:pt>
                <c:pt idx="85544">
                  <c:v>198.18451311967999</c:v>
                </c:pt>
                <c:pt idx="85545">
                  <c:v>198.18682987495399</c:v>
                </c:pt>
                <c:pt idx="85546">
                  <c:v>198.18914663022699</c:v>
                </c:pt>
                <c:pt idx="85547">
                  <c:v>198.19146338550101</c:v>
                </c:pt>
                <c:pt idx="85548">
                  <c:v>198.19378014077401</c:v>
                </c:pt>
                <c:pt idx="85549">
                  <c:v>198.196096896048</c:v>
                </c:pt>
                <c:pt idx="85550">
                  <c:v>198.198413651321</c:v>
                </c:pt>
                <c:pt idx="85551">
                  <c:v>198.200730406595</c:v>
                </c:pt>
                <c:pt idx="85552">
                  <c:v>198.203047161868</c:v>
                </c:pt>
                <c:pt idx="85553">
                  <c:v>198.20536391714199</c:v>
                </c:pt>
                <c:pt idx="85554">
                  <c:v>198.20768067241499</c:v>
                </c:pt>
                <c:pt idx="85555">
                  <c:v>198.20999742768899</c:v>
                </c:pt>
                <c:pt idx="85556">
                  <c:v>198.21231418296301</c:v>
                </c:pt>
                <c:pt idx="85557">
                  <c:v>198.21463093823601</c:v>
                </c:pt>
                <c:pt idx="85558">
                  <c:v>198.21694769351001</c:v>
                </c:pt>
                <c:pt idx="85559">
                  <c:v>198.21926444878301</c:v>
                </c:pt>
                <c:pt idx="85560">
                  <c:v>198.221581204057</c:v>
                </c:pt>
                <c:pt idx="85561">
                  <c:v>198.22389795933</c:v>
                </c:pt>
                <c:pt idx="85562">
                  <c:v>198.226214714604</c:v>
                </c:pt>
                <c:pt idx="85563">
                  <c:v>198.228531469877</c:v>
                </c:pt>
                <c:pt idx="85564">
                  <c:v>198.23084822515099</c:v>
                </c:pt>
                <c:pt idx="85565">
                  <c:v>198.23316498042399</c:v>
                </c:pt>
                <c:pt idx="85566">
                  <c:v>198.23548173569799</c:v>
                </c:pt>
                <c:pt idx="85567">
                  <c:v>198.23779849097201</c:v>
                </c:pt>
                <c:pt idx="85568">
                  <c:v>198.24011524624501</c:v>
                </c:pt>
                <c:pt idx="85569">
                  <c:v>198.24243200151901</c:v>
                </c:pt>
                <c:pt idx="85570">
                  <c:v>198.24474875679201</c:v>
                </c:pt>
                <c:pt idx="85571">
                  <c:v>198.247065512066</c:v>
                </c:pt>
                <c:pt idx="85572">
                  <c:v>198.249382267339</c:v>
                </c:pt>
                <c:pt idx="85573">
                  <c:v>198.251699022613</c:v>
                </c:pt>
                <c:pt idx="85574">
                  <c:v>198.254015777886</c:v>
                </c:pt>
                <c:pt idx="85575">
                  <c:v>198.25633253315999</c:v>
                </c:pt>
                <c:pt idx="85576">
                  <c:v>198.25864928843299</c:v>
                </c:pt>
                <c:pt idx="85577">
                  <c:v>198.26096604370699</c:v>
                </c:pt>
                <c:pt idx="85578">
                  <c:v>198.26328279897999</c:v>
                </c:pt>
                <c:pt idx="85579">
                  <c:v>198.26559955425401</c:v>
                </c:pt>
                <c:pt idx="85580">
                  <c:v>198.267916309528</c:v>
                </c:pt>
                <c:pt idx="85581">
                  <c:v>198.270233064801</c:v>
                </c:pt>
                <c:pt idx="85582">
                  <c:v>198.272549820075</c:v>
                </c:pt>
                <c:pt idx="85583">
                  <c:v>198.274866575348</c:v>
                </c:pt>
                <c:pt idx="85584">
                  <c:v>198.27718333062199</c:v>
                </c:pt>
                <c:pt idx="85585">
                  <c:v>198.27950008589499</c:v>
                </c:pt>
                <c:pt idx="85586">
                  <c:v>198.28181684116899</c:v>
                </c:pt>
                <c:pt idx="85587">
                  <c:v>198.28413359644199</c:v>
                </c:pt>
                <c:pt idx="85588">
                  <c:v>198.28645035171601</c:v>
                </c:pt>
                <c:pt idx="85589">
                  <c:v>198.28876710698901</c:v>
                </c:pt>
                <c:pt idx="85590">
                  <c:v>198.29108386226301</c:v>
                </c:pt>
                <c:pt idx="85591">
                  <c:v>198.29340061753601</c:v>
                </c:pt>
                <c:pt idx="85592">
                  <c:v>198.29571737281</c:v>
                </c:pt>
                <c:pt idx="85593">
                  <c:v>198.298034128084</c:v>
                </c:pt>
                <c:pt idx="85594">
                  <c:v>198.300350883357</c:v>
                </c:pt>
                <c:pt idx="85595">
                  <c:v>198.30266763863099</c:v>
                </c:pt>
                <c:pt idx="85596">
                  <c:v>198.30498439390399</c:v>
                </c:pt>
                <c:pt idx="85597">
                  <c:v>198.30730114917799</c:v>
                </c:pt>
                <c:pt idx="85598">
                  <c:v>198.30961790445099</c:v>
                </c:pt>
                <c:pt idx="85599">
                  <c:v>198.31193465972501</c:v>
                </c:pt>
                <c:pt idx="85600">
                  <c:v>198.31425141499801</c:v>
                </c:pt>
                <c:pt idx="85601">
                  <c:v>198.31656817027201</c:v>
                </c:pt>
                <c:pt idx="85602">
                  <c:v>198.31888492554501</c:v>
                </c:pt>
                <c:pt idx="85603">
                  <c:v>198.321201680819</c:v>
                </c:pt>
                <c:pt idx="85604">
                  <c:v>198.323518436092</c:v>
                </c:pt>
                <c:pt idx="85605">
                  <c:v>198.325835191366</c:v>
                </c:pt>
                <c:pt idx="85606">
                  <c:v>198.32815194663999</c:v>
                </c:pt>
                <c:pt idx="85607">
                  <c:v>198.33046870191299</c:v>
                </c:pt>
                <c:pt idx="85608">
                  <c:v>198.33278545718699</c:v>
                </c:pt>
                <c:pt idx="85609">
                  <c:v>198.33510221245999</c:v>
                </c:pt>
                <c:pt idx="85610">
                  <c:v>198.33741896773401</c:v>
                </c:pt>
                <c:pt idx="85611">
                  <c:v>198.33973572300701</c:v>
                </c:pt>
                <c:pt idx="85612">
                  <c:v>198.342052478281</c:v>
                </c:pt>
                <c:pt idx="85613">
                  <c:v>198.344369233554</c:v>
                </c:pt>
                <c:pt idx="85614">
                  <c:v>198.346685988828</c:v>
                </c:pt>
                <c:pt idx="85615">
                  <c:v>198.349002744101</c:v>
                </c:pt>
                <c:pt idx="85616">
                  <c:v>198.35131949937499</c:v>
                </c:pt>
                <c:pt idx="85617">
                  <c:v>198.35363625464899</c:v>
                </c:pt>
                <c:pt idx="85618">
                  <c:v>198.35595300992199</c:v>
                </c:pt>
                <c:pt idx="85619">
                  <c:v>198.35826976519601</c:v>
                </c:pt>
                <c:pt idx="85620">
                  <c:v>198.36058652046901</c:v>
                </c:pt>
                <c:pt idx="85621">
                  <c:v>198.36290327574301</c:v>
                </c:pt>
                <c:pt idx="85622">
                  <c:v>198.36522003101601</c:v>
                </c:pt>
                <c:pt idx="85623">
                  <c:v>198.36753678629</c:v>
                </c:pt>
                <c:pt idx="85624">
                  <c:v>198.369853541563</c:v>
                </c:pt>
                <c:pt idx="85625">
                  <c:v>198.372170296837</c:v>
                </c:pt>
                <c:pt idx="85626">
                  <c:v>198.37448705211</c:v>
                </c:pt>
                <c:pt idx="85627">
                  <c:v>198.37680380738399</c:v>
                </c:pt>
                <c:pt idx="85628">
                  <c:v>198.37912056265699</c:v>
                </c:pt>
                <c:pt idx="85629">
                  <c:v>198.38143731793099</c:v>
                </c:pt>
                <c:pt idx="85630">
                  <c:v>198.38375407320501</c:v>
                </c:pt>
                <c:pt idx="85631">
                  <c:v>198.38607082847801</c:v>
                </c:pt>
                <c:pt idx="85632">
                  <c:v>198.38838758375201</c:v>
                </c:pt>
                <c:pt idx="85633">
                  <c:v>198.39070433902501</c:v>
                </c:pt>
                <c:pt idx="85634">
                  <c:v>198.393021094299</c:v>
                </c:pt>
                <c:pt idx="85635">
                  <c:v>198.395337849572</c:v>
                </c:pt>
                <c:pt idx="85636">
                  <c:v>198.397654604846</c:v>
                </c:pt>
                <c:pt idx="85637">
                  <c:v>198.399971360119</c:v>
                </c:pt>
                <c:pt idx="85638">
                  <c:v>198.40228811539299</c:v>
                </c:pt>
                <c:pt idx="85639">
                  <c:v>198.40460487066599</c:v>
                </c:pt>
                <c:pt idx="85640">
                  <c:v>198.40692162593999</c:v>
                </c:pt>
                <c:pt idx="85641">
                  <c:v>198.40923838121299</c:v>
                </c:pt>
                <c:pt idx="85642">
                  <c:v>198.41155513648701</c:v>
                </c:pt>
                <c:pt idx="85643">
                  <c:v>198.413871891761</c:v>
                </c:pt>
                <c:pt idx="85644">
                  <c:v>198.41618864703401</c:v>
                </c:pt>
                <c:pt idx="85645">
                  <c:v>198.418505402308</c:v>
                </c:pt>
                <c:pt idx="85646">
                  <c:v>198.420822157581</c:v>
                </c:pt>
                <c:pt idx="85647">
                  <c:v>198.42313891285499</c:v>
                </c:pt>
                <c:pt idx="85648">
                  <c:v>198.425455668128</c:v>
                </c:pt>
                <c:pt idx="85649">
                  <c:v>198.42777242340199</c:v>
                </c:pt>
                <c:pt idx="85650">
                  <c:v>198.43008917867499</c:v>
                </c:pt>
                <c:pt idx="85651">
                  <c:v>198.43240593394901</c:v>
                </c:pt>
                <c:pt idx="85652">
                  <c:v>198.43472268922201</c:v>
                </c:pt>
                <c:pt idx="85653">
                  <c:v>198.43703944449601</c:v>
                </c:pt>
                <c:pt idx="85654">
                  <c:v>198.43935619977</c:v>
                </c:pt>
                <c:pt idx="85655">
                  <c:v>198.441672955043</c:v>
                </c:pt>
                <c:pt idx="85656">
                  <c:v>198.443989710317</c:v>
                </c:pt>
                <c:pt idx="85657">
                  <c:v>198.44630646559</c:v>
                </c:pt>
                <c:pt idx="85658">
                  <c:v>198.44862322086399</c:v>
                </c:pt>
                <c:pt idx="85659">
                  <c:v>198.45093997613699</c:v>
                </c:pt>
                <c:pt idx="85660">
                  <c:v>198.45325673141099</c:v>
                </c:pt>
                <c:pt idx="85661">
                  <c:v>198.45557348668399</c:v>
                </c:pt>
                <c:pt idx="85662">
                  <c:v>198.45789024195801</c:v>
                </c:pt>
                <c:pt idx="85663">
                  <c:v>198.46020699723101</c:v>
                </c:pt>
                <c:pt idx="85664">
                  <c:v>198.46252375250501</c:v>
                </c:pt>
                <c:pt idx="85665">
                  <c:v>198.46484050777801</c:v>
                </c:pt>
                <c:pt idx="85666">
                  <c:v>198.467157263052</c:v>
                </c:pt>
                <c:pt idx="85667">
                  <c:v>198.469474018326</c:v>
                </c:pt>
                <c:pt idx="85668">
                  <c:v>198.471790773599</c:v>
                </c:pt>
                <c:pt idx="85669">
                  <c:v>198.47410752887299</c:v>
                </c:pt>
                <c:pt idx="85670">
                  <c:v>198.47642428414599</c:v>
                </c:pt>
                <c:pt idx="85671">
                  <c:v>198.47874103941999</c:v>
                </c:pt>
                <c:pt idx="85672">
                  <c:v>198.48105779469299</c:v>
                </c:pt>
                <c:pt idx="85673">
                  <c:v>198.48337454996701</c:v>
                </c:pt>
                <c:pt idx="85674">
                  <c:v>198.48569130524001</c:v>
                </c:pt>
                <c:pt idx="85675">
                  <c:v>198.48800806051401</c:v>
                </c:pt>
                <c:pt idx="85676">
                  <c:v>198.49032481578701</c:v>
                </c:pt>
                <c:pt idx="85677">
                  <c:v>198.492641571061</c:v>
                </c:pt>
                <c:pt idx="85678">
                  <c:v>198.494958326334</c:v>
                </c:pt>
                <c:pt idx="85679">
                  <c:v>198.497275081608</c:v>
                </c:pt>
                <c:pt idx="85680">
                  <c:v>198.49959183688199</c:v>
                </c:pt>
                <c:pt idx="85681">
                  <c:v>198.50190859215499</c:v>
                </c:pt>
                <c:pt idx="85682">
                  <c:v>198.50422534742901</c:v>
                </c:pt>
                <c:pt idx="85683">
                  <c:v>198.50654210270201</c:v>
                </c:pt>
                <c:pt idx="85684">
                  <c:v>198.50885885797601</c:v>
                </c:pt>
                <c:pt idx="85685">
                  <c:v>198.51117561324901</c:v>
                </c:pt>
                <c:pt idx="85686">
                  <c:v>198.513492368523</c:v>
                </c:pt>
                <c:pt idx="85687">
                  <c:v>198.515809123796</c:v>
                </c:pt>
                <c:pt idx="85688">
                  <c:v>198.51812587907</c:v>
                </c:pt>
                <c:pt idx="85689">
                  <c:v>198.520442634343</c:v>
                </c:pt>
                <c:pt idx="85690">
                  <c:v>198.52275938961699</c:v>
                </c:pt>
                <c:pt idx="85691">
                  <c:v>198.52507614488999</c:v>
                </c:pt>
                <c:pt idx="85692">
                  <c:v>198.52739290016399</c:v>
                </c:pt>
                <c:pt idx="85693">
                  <c:v>198.52970965543801</c:v>
                </c:pt>
                <c:pt idx="85694">
                  <c:v>198.53202641071101</c:v>
                </c:pt>
                <c:pt idx="85695">
                  <c:v>198.53434316598501</c:v>
                </c:pt>
                <c:pt idx="85696">
                  <c:v>198.53665992125801</c:v>
                </c:pt>
                <c:pt idx="85697">
                  <c:v>198.538976676532</c:v>
                </c:pt>
                <c:pt idx="85698">
                  <c:v>198.541293431805</c:v>
                </c:pt>
                <c:pt idx="85699">
                  <c:v>198.543610187079</c:v>
                </c:pt>
                <c:pt idx="85700">
                  <c:v>198.545926942352</c:v>
                </c:pt>
                <c:pt idx="85701">
                  <c:v>198.54824369762599</c:v>
                </c:pt>
                <c:pt idx="85702">
                  <c:v>198.55056045289899</c:v>
                </c:pt>
                <c:pt idx="85703">
                  <c:v>198.55287720817299</c:v>
                </c:pt>
                <c:pt idx="85704">
                  <c:v>198.55519396344701</c:v>
                </c:pt>
                <c:pt idx="85705">
                  <c:v>198.55751071872001</c:v>
                </c:pt>
                <c:pt idx="85706">
                  <c:v>198.55982747399401</c:v>
                </c:pt>
                <c:pt idx="85707">
                  <c:v>198.56214422926701</c:v>
                </c:pt>
                <c:pt idx="85708">
                  <c:v>198.564460984541</c:v>
                </c:pt>
                <c:pt idx="85709">
                  <c:v>198.566777739814</c:v>
                </c:pt>
                <c:pt idx="85710">
                  <c:v>198.569094495088</c:v>
                </c:pt>
                <c:pt idx="85711">
                  <c:v>198.571411250361</c:v>
                </c:pt>
                <c:pt idx="85712">
                  <c:v>198.57372800563499</c:v>
                </c:pt>
                <c:pt idx="85713">
                  <c:v>198.57604476090799</c:v>
                </c:pt>
                <c:pt idx="85714">
                  <c:v>198.57836151618201</c:v>
                </c:pt>
                <c:pt idx="85715">
                  <c:v>198.58067827145501</c:v>
                </c:pt>
                <c:pt idx="85716">
                  <c:v>198.58299502672901</c:v>
                </c:pt>
                <c:pt idx="85717">
                  <c:v>198.585311782003</c:v>
                </c:pt>
                <c:pt idx="85718">
                  <c:v>198.587628537276</c:v>
                </c:pt>
                <c:pt idx="85719">
                  <c:v>198.58994529255</c:v>
                </c:pt>
                <c:pt idx="85720">
                  <c:v>198.592262047823</c:v>
                </c:pt>
                <c:pt idx="85721">
                  <c:v>198.59457880309699</c:v>
                </c:pt>
                <c:pt idx="85722">
                  <c:v>198.59689555836999</c:v>
                </c:pt>
                <c:pt idx="85723">
                  <c:v>198.59921231364399</c:v>
                </c:pt>
                <c:pt idx="85724">
                  <c:v>198.60152906891699</c:v>
                </c:pt>
                <c:pt idx="85725">
                  <c:v>198.60384582419101</c:v>
                </c:pt>
                <c:pt idx="85726">
                  <c:v>198.60616257946401</c:v>
                </c:pt>
                <c:pt idx="85727">
                  <c:v>198.60847933473801</c:v>
                </c:pt>
                <c:pt idx="85728">
                  <c:v>198.61079609001101</c:v>
                </c:pt>
                <c:pt idx="85729">
                  <c:v>198.613112845285</c:v>
                </c:pt>
                <c:pt idx="85730">
                  <c:v>198.615429600559</c:v>
                </c:pt>
                <c:pt idx="85731">
                  <c:v>198.617746355832</c:v>
                </c:pt>
                <c:pt idx="85732">
                  <c:v>198.62006311110599</c:v>
                </c:pt>
                <c:pt idx="85733">
                  <c:v>198.62237986637899</c:v>
                </c:pt>
                <c:pt idx="85734">
                  <c:v>198.62469662165299</c:v>
                </c:pt>
                <c:pt idx="85735">
                  <c:v>198.62701337692599</c:v>
                </c:pt>
                <c:pt idx="85736">
                  <c:v>198.62933013220001</c:v>
                </c:pt>
                <c:pt idx="85737">
                  <c:v>198.63164688747301</c:v>
                </c:pt>
                <c:pt idx="85738">
                  <c:v>198.63396364274701</c:v>
                </c:pt>
                <c:pt idx="85739">
                  <c:v>198.63628039802001</c:v>
                </c:pt>
                <c:pt idx="85740">
                  <c:v>198.638597153294</c:v>
                </c:pt>
                <c:pt idx="85741">
                  <c:v>198.640913908567</c:v>
                </c:pt>
                <c:pt idx="85742">
                  <c:v>198.643230663841</c:v>
                </c:pt>
                <c:pt idx="85743">
                  <c:v>198.64554741911499</c:v>
                </c:pt>
                <c:pt idx="85744">
                  <c:v>198.64786417438799</c:v>
                </c:pt>
                <c:pt idx="85745">
                  <c:v>198.65018092966201</c:v>
                </c:pt>
                <c:pt idx="85746">
                  <c:v>198.65249768493501</c:v>
                </c:pt>
                <c:pt idx="85747">
                  <c:v>198.65481444020901</c:v>
                </c:pt>
                <c:pt idx="85748">
                  <c:v>198.65713119548201</c:v>
                </c:pt>
                <c:pt idx="85749">
                  <c:v>198.659447950756</c:v>
                </c:pt>
                <c:pt idx="85750">
                  <c:v>198.661764706029</c:v>
                </c:pt>
                <c:pt idx="85751">
                  <c:v>198.664081461303</c:v>
                </c:pt>
                <c:pt idx="85752">
                  <c:v>198.666398216576</c:v>
                </c:pt>
                <c:pt idx="85753">
                  <c:v>198.66871497184999</c:v>
                </c:pt>
                <c:pt idx="85754">
                  <c:v>198.67103172712399</c:v>
                </c:pt>
                <c:pt idx="85755">
                  <c:v>198.67334848239699</c:v>
                </c:pt>
                <c:pt idx="85756">
                  <c:v>198.67566523767101</c:v>
                </c:pt>
                <c:pt idx="85757">
                  <c:v>198.67798199294401</c:v>
                </c:pt>
                <c:pt idx="85758">
                  <c:v>198.68029874821801</c:v>
                </c:pt>
                <c:pt idx="85759">
                  <c:v>198.68261550349101</c:v>
                </c:pt>
                <c:pt idx="85760">
                  <c:v>198.684932258765</c:v>
                </c:pt>
                <c:pt idx="85761">
                  <c:v>198.687249014038</c:v>
                </c:pt>
                <c:pt idx="85762">
                  <c:v>198.689565769312</c:v>
                </c:pt>
                <c:pt idx="85763">
                  <c:v>198.691882524585</c:v>
                </c:pt>
                <c:pt idx="85764">
                  <c:v>198.69419927985899</c:v>
                </c:pt>
                <c:pt idx="85765">
                  <c:v>198.69651603513199</c:v>
                </c:pt>
                <c:pt idx="85766">
                  <c:v>198.69883279040599</c:v>
                </c:pt>
                <c:pt idx="85767">
                  <c:v>198.70114954568001</c:v>
                </c:pt>
                <c:pt idx="85768">
                  <c:v>198.70346630095301</c:v>
                </c:pt>
                <c:pt idx="85769">
                  <c:v>198.70578305622701</c:v>
                </c:pt>
                <c:pt idx="85770">
                  <c:v>198.70809981150001</c:v>
                </c:pt>
                <c:pt idx="85771">
                  <c:v>198.710416566774</c:v>
                </c:pt>
                <c:pt idx="85772">
                  <c:v>198.712733322047</c:v>
                </c:pt>
                <c:pt idx="85773">
                  <c:v>198.715050077321</c:v>
                </c:pt>
                <c:pt idx="85774">
                  <c:v>198.717366832594</c:v>
                </c:pt>
                <c:pt idx="85775">
                  <c:v>198.71968358786799</c:v>
                </c:pt>
                <c:pt idx="85776">
                  <c:v>198.72200034314099</c:v>
                </c:pt>
                <c:pt idx="85777">
                  <c:v>198.72431709841501</c:v>
                </c:pt>
                <c:pt idx="85778">
                  <c:v>198.72663385368801</c:v>
                </c:pt>
                <c:pt idx="85779">
                  <c:v>198.72895060896201</c:v>
                </c:pt>
                <c:pt idx="85780">
                  <c:v>198.731267364236</c:v>
                </c:pt>
                <c:pt idx="85781">
                  <c:v>198.733584119509</c:v>
                </c:pt>
                <c:pt idx="85782">
                  <c:v>198.735900874783</c:v>
                </c:pt>
                <c:pt idx="85783">
                  <c:v>198.738217630056</c:v>
                </c:pt>
                <c:pt idx="85784">
                  <c:v>198.74053438532999</c:v>
                </c:pt>
                <c:pt idx="85785">
                  <c:v>198.74285114060299</c:v>
                </c:pt>
                <c:pt idx="85786">
                  <c:v>198.74516789587699</c:v>
                </c:pt>
                <c:pt idx="85787">
                  <c:v>198.74748465114999</c:v>
                </c:pt>
                <c:pt idx="85788">
                  <c:v>198.74980140642401</c:v>
                </c:pt>
                <c:pt idx="85789">
                  <c:v>198.75211816169701</c:v>
                </c:pt>
                <c:pt idx="85790">
                  <c:v>198.75443491697101</c:v>
                </c:pt>
                <c:pt idx="85791">
                  <c:v>198.756751672245</c:v>
                </c:pt>
                <c:pt idx="85792">
                  <c:v>198.759068427518</c:v>
                </c:pt>
                <c:pt idx="85793">
                  <c:v>198.761385182792</c:v>
                </c:pt>
                <c:pt idx="85794">
                  <c:v>198.763701938065</c:v>
                </c:pt>
                <c:pt idx="85795">
                  <c:v>198.76601869333899</c:v>
                </c:pt>
                <c:pt idx="85796">
                  <c:v>198.76833544861199</c:v>
                </c:pt>
                <c:pt idx="85797">
                  <c:v>198.77065220388599</c:v>
                </c:pt>
                <c:pt idx="85798">
                  <c:v>198.77296895915899</c:v>
                </c:pt>
                <c:pt idx="85799">
                  <c:v>198.77528571443301</c:v>
                </c:pt>
                <c:pt idx="85800">
                  <c:v>198.77760246970601</c:v>
                </c:pt>
                <c:pt idx="85801">
                  <c:v>198.77991922498001</c:v>
                </c:pt>
                <c:pt idx="85802">
                  <c:v>198.78223598025301</c:v>
                </c:pt>
                <c:pt idx="85803">
                  <c:v>198.784552735527</c:v>
                </c:pt>
                <c:pt idx="85804">
                  <c:v>198.786869490801</c:v>
                </c:pt>
                <c:pt idx="85805">
                  <c:v>198.789186246074</c:v>
                </c:pt>
                <c:pt idx="85806">
                  <c:v>198.79150300134799</c:v>
                </c:pt>
                <c:pt idx="85807">
                  <c:v>198.79381975662099</c:v>
                </c:pt>
                <c:pt idx="85808">
                  <c:v>198.79613651189501</c:v>
                </c:pt>
                <c:pt idx="85809">
                  <c:v>198.79845326716799</c:v>
                </c:pt>
                <c:pt idx="85810">
                  <c:v>198.80077002244201</c:v>
                </c:pt>
                <c:pt idx="85811">
                  <c:v>198.80308677771501</c:v>
                </c:pt>
                <c:pt idx="85812">
                  <c:v>198.805403532989</c:v>
                </c:pt>
                <c:pt idx="85813">
                  <c:v>198.807720288262</c:v>
                </c:pt>
                <c:pt idx="85814">
                  <c:v>198.810037043536</c:v>
                </c:pt>
                <c:pt idx="85815">
                  <c:v>198.812353798809</c:v>
                </c:pt>
                <c:pt idx="85816">
                  <c:v>198.81467055408299</c:v>
                </c:pt>
                <c:pt idx="85817">
                  <c:v>198.81698730935699</c:v>
                </c:pt>
                <c:pt idx="85818">
                  <c:v>198.81930406462999</c:v>
                </c:pt>
                <c:pt idx="85819">
                  <c:v>198.82162081990401</c:v>
                </c:pt>
                <c:pt idx="85820">
                  <c:v>198.82393757517701</c:v>
                </c:pt>
                <c:pt idx="85821">
                  <c:v>198.82625433045101</c:v>
                </c:pt>
                <c:pt idx="85822">
                  <c:v>198.82857108572401</c:v>
                </c:pt>
                <c:pt idx="85823">
                  <c:v>198.830887840998</c:v>
                </c:pt>
                <c:pt idx="85824">
                  <c:v>198.833204596271</c:v>
                </c:pt>
                <c:pt idx="85825">
                  <c:v>198.835521351545</c:v>
                </c:pt>
                <c:pt idx="85826">
                  <c:v>198.837838106818</c:v>
                </c:pt>
                <c:pt idx="85827">
                  <c:v>198.84015486209199</c:v>
                </c:pt>
                <c:pt idx="85828">
                  <c:v>198.84247161736499</c:v>
                </c:pt>
                <c:pt idx="85829">
                  <c:v>198.84478837263899</c:v>
                </c:pt>
                <c:pt idx="85830">
                  <c:v>198.84710512791301</c:v>
                </c:pt>
                <c:pt idx="85831">
                  <c:v>198.84942188318601</c:v>
                </c:pt>
                <c:pt idx="85832">
                  <c:v>198.85173863846001</c:v>
                </c:pt>
                <c:pt idx="85833">
                  <c:v>198.85405539373301</c:v>
                </c:pt>
                <c:pt idx="85834">
                  <c:v>198.856372149007</c:v>
                </c:pt>
                <c:pt idx="85835">
                  <c:v>198.85868890428</c:v>
                </c:pt>
                <c:pt idx="85836">
                  <c:v>198.861005659554</c:v>
                </c:pt>
                <c:pt idx="85837">
                  <c:v>198.863322414827</c:v>
                </c:pt>
                <c:pt idx="85838">
                  <c:v>198.86563917010099</c:v>
                </c:pt>
                <c:pt idx="85839">
                  <c:v>198.86795592537399</c:v>
                </c:pt>
                <c:pt idx="85840">
                  <c:v>198.87027268064799</c:v>
                </c:pt>
                <c:pt idx="85841">
                  <c:v>198.87258943592201</c:v>
                </c:pt>
                <c:pt idx="85842">
                  <c:v>198.87490619119501</c:v>
                </c:pt>
                <c:pt idx="85843">
                  <c:v>198.877222946469</c:v>
                </c:pt>
                <c:pt idx="85844">
                  <c:v>198.879539701742</c:v>
                </c:pt>
                <c:pt idx="85845">
                  <c:v>198.881856457016</c:v>
                </c:pt>
                <c:pt idx="85846">
                  <c:v>198.884173212289</c:v>
                </c:pt>
                <c:pt idx="85847">
                  <c:v>198.88648996756299</c:v>
                </c:pt>
                <c:pt idx="85848">
                  <c:v>198.88880672283599</c:v>
                </c:pt>
                <c:pt idx="85849">
                  <c:v>198.89112347810999</c:v>
                </c:pt>
                <c:pt idx="85850">
                  <c:v>198.89344023338299</c:v>
                </c:pt>
                <c:pt idx="85851">
                  <c:v>198.89575698865701</c:v>
                </c:pt>
                <c:pt idx="85852">
                  <c:v>198.89807374393001</c:v>
                </c:pt>
                <c:pt idx="85853">
                  <c:v>198.90039049920401</c:v>
                </c:pt>
                <c:pt idx="85854">
                  <c:v>198.902707254478</c:v>
                </c:pt>
                <c:pt idx="85855">
                  <c:v>198.905024009751</c:v>
                </c:pt>
                <c:pt idx="85856">
                  <c:v>198.907340765025</c:v>
                </c:pt>
                <c:pt idx="85857">
                  <c:v>198.909657520298</c:v>
                </c:pt>
                <c:pt idx="85858">
                  <c:v>198.91197427557199</c:v>
                </c:pt>
                <c:pt idx="85859">
                  <c:v>198.91429103084499</c:v>
                </c:pt>
                <c:pt idx="85860">
                  <c:v>198.91660778611899</c:v>
                </c:pt>
                <c:pt idx="85861">
                  <c:v>198.91892454139199</c:v>
                </c:pt>
                <c:pt idx="85862">
                  <c:v>198.92124129666601</c:v>
                </c:pt>
                <c:pt idx="85863">
                  <c:v>198.92355805193901</c:v>
                </c:pt>
                <c:pt idx="85864">
                  <c:v>198.92587480721301</c:v>
                </c:pt>
                <c:pt idx="85865">
                  <c:v>198.92819156248601</c:v>
                </c:pt>
                <c:pt idx="85866">
                  <c:v>198.93050831776</c:v>
                </c:pt>
                <c:pt idx="85867">
                  <c:v>198.932825073034</c:v>
                </c:pt>
                <c:pt idx="85868">
                  <c:v>198.935141828307</c:v>
                </c:pt>
                <c:pt idx="85869">
                  <c:v>198.93745858358099</c:v>
                </c:pt>
                <c:pt idx="85870">
                  <c:v>198.93977533885399</c:v>
                </c:pt>
                <c:pt idx="85871">
                  <c:v>198.94209209412799</c:v>
                </c:pt>
                <c:pt idx="85872">
                  <c:v>198.94440884940099</c:v>
                </c:pt>
                <c:pt idx="85873">
                  <c:v>198.94672560467501</c:v>
                </c:pt>
                <c:pt idx="85874">
                  <c:v>198.94904235994801</c:v>
                </c:pt>
                <c:pt idx="85875">
                  <c:v>198.951359115222</c:v>
                </c:pt>
                <c:pt idx="85876">
                  <c:v>198.953675870495</c:v>
                </c:pt>
                <c:pt idx="85877">
                  <c:v>198.955992625769</c:v>
                </c:pt>
                <c:pt idx="85878">
                  <c:v>198.958309381042</c:v>
                </c:pt>
                <c:pt idx="85879">
                  <c:v>198.96062613631599</c:v>
                </c:pt>
                <c:pt idx="85880">
                  <c:v>198.96294289158999</c:v>
                </c:pt>
                <c:pt idx="85881">
                  <c:v>198.96525964686299</c:v>
                </c:pt>
                <c:pt idx="85882">
                  <c:v>198.96757640213701</c:v>
                </c:pt>
                <c:pt idx="85883">
                  <c:v>198.96989315741001</c:v>
                </c:pt>
                <c:pt idx="85884">
                  <c:v>198.97220991268401</c:v>
                </c:pt>
                <c:pt idx="85885">
                  <c:v>198.97452666795701</c:v>
                </c:pt>
                <c:pt idx="85886">
                  <c:v>198.976843423231</c:v>
                </c:pt>
                <c:pt idx="85887">
                  <c:v>198.979160178504</c:v>
                </c:pt>
                <c:pt idx="85888">
                  <c:v>198.981476933778</c:v>
                </c:pt>
                <c:pt idx="85889">
                  <c:v>198.983793689051</c:v>
                </c:pt>
                <c:pt idx="85890">
                  <c:v>198.98611044432499</c:v>
                </c:pt>
                <c:pt idx="85891">
                  <c:v>198.98842719959899</c:v>
                </c:pt>
                <c:pt idx="85892">
                  <c:v>198.99074395487199</c:v>
                </c:pt>
                <c:pt idx="85893">
                  <c:v>198.99306071014601</c:v>
                </c:pt>
                <c:pt idx="85894">
                  <c:v>198.99537746541901</c:v>
                </c:pt>
                <c:pt idx="85895">
                  <c:v>198.99769422069301</c:v>
                </c:pt>
                <c:pt idx="85896">
                  <c:v>199.00001097596601</c:v>
                </c:pt>
                <c:pt idx="85897">
                  <c:v>199.00232773124</c:v>
                </c:pt>
                <c:pt idx="85898">
                  <c:v>199.004644486513</c:v>
                </c:pt>
                <c:pt idx="85899">
                  <c:v>199.006961241787</c:v>
                </c:pt>
                <c:pt idx="85900">
                  <c:v>199.00927799706</c:v>
                </c:pt>
                <c:pt idx="85901">
                  <c:v>199.01159475233399</c:v>
                </c:pt>
                <c:pt idx="85902">
                  <c:v>199.01391150760699</c:v>
                </c:pt>
                <c:pt idx="85903">
                  <c:v>199.01622826288099</c:v>
                </c:pt>
                <c:pt idx="85904">
                  <c:v>199.01854501815501</c:v>
                </c:pt>
                <c:pt idx="85905">
                  <c:v>199.02086177342801</c:v>
                </c:pt>
                <c:pt idx="85906">
                  <c:v>199.023178528702</c:v>
                </c:pt>
                <c:pt idx="85907">
                  <c:v>199.025495283975</c:v>
                </c:pt>
                <c:pt idx="85908">
                  <c:v>199.027812039249</c:v>
                </c:pt>
                <c:pt idx="85909">
                  <c:v>199.030128794522</c:v>
                </c:pt>
                <c:pt idx="85910">
                  <c:v>199.03244554979599</c:v>
                </c:pt>
                <c:pt idx="85911">
                  <c:v>199.03476230506899</c:v>
                </c:pt>
                <c:pt idx="85912">
                  <c:v>199.03707906034299</c:v>
                </c:pt>
                <c:pt idx="85913">
                  <c:v>199.03939581561599</c:v>
                </c:pt>
                <c:pt idx="85914">
                  <c:v>199.04171257089001</c:v>
                </c:pt>
                <c:pt idx="85915">
                  <c:v>199.04402932616301</c:v>
                </c:pt>
                <c:pt idx="85916">
                  <c:v>199.04634608143701</c:v>
                </c:pt>
                <c:pt idx="85917">
                  <c:v>199.048662836711</c:v>
                </c:pt>
                <c:pt idx="85918">
                  <c:v>199.050979591984</c:v>
                </c:pt>
                <c:pt idx="85919">
                  <c:v>199.053296347258</c:v>
                </c:pt>
                <c:pt idx="85920">
                  <c:v>199.055613102531</c:v>
                </c:pt>
                <c:pt idx="85921">
                  <c:v>199.05792985780499</c:v>
                </c:pt>
                <c:pt idx="85922">
                  <c:v>199.06024661307799</c:v>
                </c:pt>
                <c:pt idx="85923">
                  <c:v>199.06256336835199</c:v>
                </c:pt>
                <c:pt idx="85924">
                  <c:v>199.06488012362499</c:v>
                </c:pt>
                <c:pt idx="85925">
                  <c:v>199.06719687889901</c:v>
                </c:pt>
                <c:pt idx="85926">
                  <c:v>199.06951363417201</c:v>
                </c:pt>
                <c:pt idx="85927">
                  <c:v>199.07183038944601</c:v>
                </c:pt>
                <c:pt idx="85928">
                  <c:v>199.07414714472</c:v>
                </c:pt>
                <c:pt idx="85929">
                  <c:v>199.076463899993</c:v>
                </c:pt>
                <c:pt idx="85930">
                  <c:v>199.078780655267</c:v>
                </c:pt>
                <c:pt idx="85931">
                  <c:v>199.08109741054</c:v>
                </c:pt>
                <c:pt idx="85932">
                  <c:v>199.08341416581399</c:v>
                </c:pt>
                <c:pt idx="85933">
                  <c:v>199.08573092108699</c:v>
                </c:pt>
                <c:pt idx="85934">
                  <c:v>199.08804767636099</c:v>
                </c:pt>
                <c:pt idx="85935">
                  <c:v>199.09036443163399</c:v>
                </c:pt>
                <c:pt idx="85936">
                  <c:v>199.09268118690801</c:v>
                </c:pt>
                <c:pt idx="85937">
                  <c:v>199.09499794218101</c:v>
                </c:pt>
                <c:pt idx="85938">
                  <c:v>199.097314697455</c:v>
                </c:pt>
                <c:pt idx="85939">
                  <c:v>199.099631452728</c:v>
                </c:pt>
                <c:pt idx="85940">
                  <c:v>199.101948208002</c:v>
                </c:pt>
                <c:pt idx="85941">
                  <c:v>199.10426496327599</c:v>
                </c:pt>
                <c:pt idx="85942">
                  <c:v>199.10658171854899</c:v>
                </c:pt>
                <c:pt idx="85943">
                  <c:v>199.10889847382299</c:v>
                </c:pt>
                <c:pt idx="85944">
                  <c:v>199.11121522909599</c:v>
                </c:pt>
                <c:pt idx="85945">
                  <c:v>199.11353198437001</c:v>
                </c:pt>
                <c:pt idx="85946">
                  <c:v>199.11584873964301</c:v>
                </c:pt>
                <c:pt idx="85947">
                  <c:v>199.11816549491701</c:v>
                </c:pt>
                <c:pt idx="85948">
                  <c:v>199.12048225019001</c:v>
                </c:pt>
                <c:pt idx="85949">
                  <c:v>199.122799005464</c:v>
                </c:pt>
                <c:pt idx="85950">
                  <c:v>199.125115760737</c:v>
                </c:pt>
                <c:pt idx="85951">
                  <c:v>199.127432516011</c:v>
                </c:pt>
                <c:pt idx="85952">
                  <c:v>199.129749271284</c:v>
                </c:pt>
                <c:pt idx="85953">
                  <c:v>199.13206602655799</c:v>
                </c:pt>
                <c:pt idx="85954">
                  <c:v>199.13438278183199</c:v>
                </c:pt>
                <c:pt idx="85955">
                  <c:v>199.13669953710499</c:v>
                </c:pt>
                <c:pt idx="85956">
                  <c:v>199.13901629237901</c:v>
                </c:pt>
                <c:pt idx="85957">
                  <c:v>199.14133304765201</c:v>
                </c:pt>
                <c:pt idx="85958">
                  <c:v>199.14364980292601</c:v>
                </c:pt>
                <c:pt idx="85959">
                  <c:v>199.14596655819901</c:v>
                </c:pt>
                <c:pt idx="85960">
                  <c:v>199.148283313473</c:v>
                </c:pt>
                <c:pt idx="85961">
                  <c:v>199.150600068746</c:v>
                </c:pt>
                <c:pt idx="85962">
                  <c:v>199.15291682402</c:v>
                </c:pt>
                <c:pt idx="85963">
                  <c:v>199.155233579293</c:v>
                </c:pt>
                <c:pt idx="85964">
                  <c:v>199.15755033456699</c:v>
                </c:pt>
                <c:pt idx="85965">
                  <c:v>199.15986708983999</c:v>
                </c:pt>
                <c:pt idx="85966">
                  <c:v>199.16218384511399</c:v>
                </c:pt>
                <c:pt idx="85967">
                  <c:v>199.16450060038801</c:v>
                </c:pt>
                <c:pt idx="85968">
                  <c:v>199.16681735566101</c:v>
                </c:pt>
                <c:pt idx="85969">
                  <c:v>199.169134110935</c:v>
                </c:pt>
                <c:pt idx="85970">
                  <c:v>199.171450866208</c:v>
                </c:pt>
                <c:pt idx="85971">
                  <c:v>199.173767621482</c:v>
                </c:pt>
                <c:pt idx="85972">
                  <c:v>199.176084376755</c:v>
                </c:pt>
                <c:pt idx="85973">
                  <c:v>199.17840113202899</c:v>
                </c:pt>
                <c:pt idx="85974">
                  <c:v>199.180717887302</c:v>
                </c:pt>
                <c:pt idx="85975">
                  <c:v>199.18303464257599</c:v>
                </c:pt>
                <c:pt idx="85976">
                  <c:v>199.18535139784899</c:v>
                </c:pt>
                <c:pt idx="85977">
                  <c:v>199.18766815312301</c:v>
                </c:pt>
                <c:pt idx="85978">
                  <c:v>199.18998490839701</c:v>
                </c:pt>
                <c:pt idx="85979">
                  <c:v>199.19230166367001</c:v>
                </c:pt>
                <c:pt idx="85980">
                  <c:v>199.194618418944</c:v>
                </c:pt>
                <c:pt idx="85981">
                  <c:v>199.196935174217</c:v>
                </c:pt>
                <c:pt idx="85982">
                  <c:v>199.199251929491</c:v>
                </c:pt>
                <c:pt idx="85983">
                  <c:v>199.201568684764</c:v>
                </c:pt>
                <c:pt idx="85984">
                  <c:v>199.20388544003799</c:v>
                </c:pt>
                <c:pt idx="85985">
                  <c:v>199.20620219531099</c:v>
                </c:pt>
                <c:pt idx="85986">
                  <c:v>199.20851895058499</c:v>
                </c:pt>
                <c:pt idx="85987">
                  <c:v>199.21083570585799</c:v>
                </c:pt>
                <c:pt idx="85988">
                  <c:v>199.21315246113201</c:v>
                </c:pt>
                <c:pt idx="85989">
                  <c:v>199.21546921640501</c:v>
                </c:pt>
                <c:pt idx="85990">
                  <c:v>199.21778597167901</c:v>
                </c:pt>
                <c:pt idx="85991">
                  <c:v>199.220102726953</c:v>
                </c:pt>
                <c:pt idx="85992">
                  <c:v>199.222419482226</c:v>
                </c:pt>
                <c:pt idx="85993">
                  <c:v>199.2247362375</c:v>
                </c:pt>
                <c:pt idx="85994">
                  <c:v>199.227052992773</c:v>
                </c:pt>
                <c:pt idx="85995">
                  <c:v>199.22936974804699</c:v>
                </c:pt>
                <c:pt idx="85996">
                  <c:v>199.23168650331999</c:v>
                </c:pt>
                <c:pt idx="85997">
                  <c:v>199.23400325859399</c:v>
                </c:pt>
                <c:pt idx="85998">
                  <c:v>199.23632001386699</c:v>
                </c:pt>
                <c:pt idx="85999">
                  <c:v>199.23863676914101</c:v>
                </c:pt>
                <c:pt idx="86000">
                  <c:v>199.24095352441401</c:v>
                </c:pt>
                <c:pt idx="86001">
                  <c:v>199.24327027968801</c:v>
                </c:pt>
                <c:pt idx="86002">
                  <c:v>199.24558703496101</c:v>
                </c:pt>
                <c:pt idx="86003">
                  <c:v>199.247903790235</c:v>
                </c:pt>
                <c:pt idx="86004">
                  <c:v>199.25022054550899</c:v>
                </c:pt>
                <c:pt idx="86005">
                  <c:v>199.252537300782</c:v>
                </c:pt>
                <c:pt idx="86006">
                  <c:v>199.25485405605599</c:v>
                </c:pt>
                <c:pt idx="86007">
                  <c:v>199.25717081132899</c:v>
                </c:pt>
                <c:pt idx="86008">
                  <c:v>199.25948756660301</c:v>
                </c:pt>
                <c:pt idx="86009">
                  <c:v>199.26180432187601</c:v>
                </c:pt>
                <c:pt idx="86010">
                  <c:v>199.26412107715001</c:v>
                </c:pt>
                <c:pt idx="86011">
                  <c:v>199.26643783242301</c:v>
                </c:pt>
                <c:pt idx="86012">
                  <c:v>199.268754587697</c:v>
                </c:pt>
                <c:pt idx="86013">
                  <c:v>199.27107134297</c:v>
                </c:pt>
                <c:pt idx="86014">
                  <c:v>199.273388098244</c:v>
                </c:pt>
                <c:pt idx="86015">
                  <c:v>199.275704853517</c:v>
                </c:pt>
                <c:pt idx="86016">
                  <c:v>199.27802160879099</c:v>
                </c:pt>
                <c:pt idx="86017">
                  <c:v>199.28033836406499</c:v>
                </c:pt>
                <c:pt idx="86018">
                  <c:v>199.28265511933799</c:v>
                </c:pt>
                <c:pt idx="86019">
                  <c:v>199.28497187461201</c:v>
                </c:pt>
                <c:pt idx="86020">
                  <c:v>199.28728862988501</c:v>
                </c:pt>
                <c:pt idx="86021">
                  <c:v>199.28960538515901</c:v>
                </c:pt>
                <c:pt idx="86022">
                  <c:v>199.29192214043201</c:v>
                </c:pt>
                <c:pt idx="86023">
                  <c:v>199.294238895706</c:v>
                </c:pt>
                <c:pt idx="86024">
                  <c:v>199.296555650979</c:v>
                </c:pt>
                <c:pt idx="86025">
                  <c:v>199.298872406253</c:v>
                </c:pt>
                <c:pt idx="86026">
                  <c:v>199.301189161526</c:v>
                </c:pt>
                <c:pt idx="86027">
                  <c:v>199.30350591679999</c:v>
                </c:pt>
                <c:pt idx="86028">
                  <c:v>199.30582267207399</c:v>
                </c:pt>
                <c:pt idx="86029">
                  <c:v>199.30813942734699</c:v>
                </c:pt>
                <c:pt idx="86030">
                  <c:v>199.31045618262101</c:v>
                </c:pt>
                <c:pt idx="86031">
                  <c:v>199.31277293789401</c:v>
                </c:pt>
                <c:pt idx="86032">
                  <c:v>199.31508969316801</c:v>
                </c:pt>
                <c:pt idx="86033">
                  <c:v>199.31740644844101</c:v>
                </c:pt>
                <c:pt idx="86034">
                  <c:v>199.319723203715</c:v>
                </c:pt>
                <c:pt idx="86035">
                  <c:v>199.322039958988</c:v>
                </c:pt>
                <c:pt idx="86036">
                  <c:v>199.324356714262</c:v>
                </c:pt>
                <c:pt idx="86037">
                  <c:v>199.326673469535</c:v>
                </c:pt>
                <c:pt idx="86038">
                  <c:v>199.32899022480899</c:v>
                </c:pt>
                <c:pt idx="86039">
                  <c:v>199.33130698008199</c:v>
                </c:pt>
                <c:pt idx="86040">
                  <c:v>199.33362373535601</c:v>
                </c:pt>
                <c:pt idx="86041">
                  <c:v>199.33594049063001</c:v>
                </c:pt>
                <c:pt idx="86042">
                  <c:v>199.33825724590301</c:v>
                </c:pt>
                <c:pt idx="86043">
                  <c:v>199.340574001177</c:v>
                </c:pt>
                <c:pt idx="86044">
                  <c:v>199.34289075645</c:v>
                </c:pt>
                <c:pt idx="86045">
                  <c:v>199.345207511724</c:v>
                </c:pt>
                <c:pt idx="86046">
                  <c:v>199.347524266997</c:v>
                </c:pt>
                <c:pt idx="86047">
                  <c:v>199.34984102227099</c:v>
                </c:pt>
                <c:pt idx="86048">
                  <c:v>199.35215777754399</c:v>
                </c:pt>
                <c:pt idx="86049">
                  <c:v>199.35447453281799</c:v>
                </c:pt>
                <c:pt idx="86050">
                  <c:v>199.35679128809099</c:v>
                </c:pt>
                <c:pt idx="86051">
                  <c:v>199.35910804336501</c:v>
                </c:pt>
                <c:pt idx="86052">
                  <c:v>199.36142479863801</c:v>
                </c:pt>
                <c:pt idx="86053">
                  <c:v>199.36374155391201</c:v>
                </c:pt>
                <c:pt idx="86054">
                  <c:v>199.366058309186</c:v>
                </c:pt>
                <c:pt idx="86055">
                  <c:v>199.368375064459</c:v>
                </c:pt>
                <c:pt idx="86056">
                  <c:v>199.370691819733</c:v>
                </c:pt>
                <c:pt idx="86057">
                  <c:v>199.373008575006</c:v>
                </c:pt>
                <c:pt idx="86058">
                  <c:v>199.37532533027999</c:v>
                </c:pt>
                <c:pt idx="86059">
                  <c:v>199.37764208555299</c:v>
                </c:pt>
                <c:pt idx="86060">
                  <c:v>199.37995884082699</c:v>
                </c:pt>
                <c:pt idx="86061">
                  <c:v>199.38227559609999</c:v>
                </c:pt>
                <c:pt idx="86062">
                  <c:v>199.38459235137401</c:v>
                </c:pt>
                <c:pt idx="86063">
                  <c:v>199.38690910664701</c:v>
                </c:pt>
                <c:pt idx="86064">
                  <c:v>199.38922586192101</c:v>
                </c:pt>
                <c:pt idx="86065">
                  <c:v>199.391542617195</c:v>
                </c:pt>
                <c:pt idx="86066">
                  <c:v>199.393859372468</c:v>
                </c:pt>
                <c:pt idx="86067">
                  <c:v>199.396176127742</c:v>
                </c:pt>
                <c:pt idx="86068">
                  <c:v>199.398492883015</c:v>
                </c:pt>
                <c:pt idx="86069">
                  <c:v>199.40080963828899</c:v>
                </c:pt>
                <c:pt idx="86070">
                  <c:v>199.40312639356199</c:v>
                </c:pt>
                <c:pt idx="86071">
                  <c:v>199.40544314883601</c:v>
                </c:pt>
                <c:pt idx="86072">
                  <c:v>199.40775990410901</c:v>
                </c:pt>
                <c:pt idx="86073">
                  <c:v>199.41007665938301</c:v>
                </c:pt>
                <c:pt idx="86074">
                  <c:v>199.41239341465601</c:v>
                </c:pt>
                <c:pt idx="86075">
                  <c:v>199.41471016993</c:v>
                </c:pt>
                <c:pt idx="86076">
                  <c:v>199.417026925203</c:v>
                </c:pt>
                <c:pt idx="86077">
                  <c:v>199.419343680477</c:v>
                </c:pt>
                <c:pt idx="86078">
                  <c:v>199.42166043575099</c:v>
                </c:pt>
                <c:pt idx="86079">
                  <c:v>199.42397719102399</c:v>
                </c:pt>
                <c:pt idx="86080">
                  <c:v>199.42629394629799</c:v>
                </c:pt>
                <c:pt idx="86081">
                  <c:v>199.42861070157099</c:v>
                </c:pt>
                <c:pt idx="86082">
                  <c:v>199.43092745684501</c:v>
                </c:pt>
                <c:pt idx="86083">
                  <c:v>199.43324421211801</c:v>
                </c:pt>
                <c:pt idx="86084">
                  <c:v>199.43556096739201</c:v>
                </c:pt>
                <c:pt idx="86085">
                  <c:v>199.43787772266501</c:v>
                </c:pt>
                <c:pt idx="86086">
                  <c:v>199.440194477939</c:v>
                </c:pt>
                <c:pt idx="86087">
                  <c:v>199.442511233212</c:v>
                </c:pt>
                <c:pt idx="86088">
                  <c:v>199.444827988486</c:v>
                </c:pt>
                <c:pt idx="86089">
                  <c:v>199.447144743759</c:v>
                </c:pt>
                <c:pt idx="86090">
                  <c:v>199.44946149903299</c:v>
                </c:pt>
                <c:pt idx="86091">
                  <c:v>199.45177825430699</c:v>
                </c:pt>
                <c:pt idx="86092">
                  <c:v>199.45409500957999</c:v>
                </c:pt>
                <c:pt idx="86093">
                  <c:v>199.45641176485401</c:v>
                </c:pt>
                <c:pt idx="86094">
                  <c:v>199.45872852012701</c:v>
                </c:pt>
                <c:pt idx="86095">
                  <c:v>199.46104527540101</c:v>
                </c:pt>
                <c:pt idx="86096">
                  <c:v>199.46336203067401</c:v>
                </c:pt>
                <c:pt idx="86097">
                  <c:v>199.465678785948</c:v>
                </c:pt>
                <c:pt idx="86098">
                  <c:v>199.467995541221</c:v>
                </c:pt>
                <c:pt idx="86099">
                  <c:v>199.470312296495</c:v>
                </c:pt>
                <c:pt idx="86100">
                  <c:v>199.472629051768</c:v>
                </c:pt>
                <c:pt idx="86101">
                  <c:v>199.47494580704199</c:v>
                </c:pt>
                <c:pt idx="86102">
                  <c:v>199.47726256231499</c:v>
                </c:pt>
                <c:pt idx="86103">
                  <c:v>199.47957931758901</c:v>
                </c:pt>
                <c:pt idx="86104">
                  <c:v>199.48189607286301</c:v>
                </c:pt>
                <c:pt idx="86105">
                  <c:v>199.48421282813601</c:v>
                </c:pt>
                <c:pt idx="86106">
                  <c:v>199.48652958341</c:v>
                </c:pt>
                <c:pt idx="86107">
                  <c:v>199.488846338683</c:v>
                </c:pt>
                <c:pt idx="86108">
                  <c:v>199.491163093957</c:v>
                </c:pt>
                <c:pt idx="86109">
                  <c:v>199.49347984923</c:v>
                </c:pt>
                <c:pt idx="86110">
                  <c:v>199.49579660450399</c:v>
                </c:pt>
                <c:pt idx="86111">
                  <c:v>199.49811335977699</c:v>
                </c:pt>
                <c:pt idx="86112">
                  <c:v>199.50043011505099</c:v>
                </c:pt>
                <c:pt idx="86113">
                  <c:v>199.50274687032399</c:v>
                </c:pt>
                <c:pt idx="86114">
                  <c:v>199.50506362559801</c:v>
                </c:pt>
                <c:pt idx="86115">
                  <c:v>199.50738038087201</c:v>
                </c:pt>
                <c:pt idx="86116">
                  <c:v>199.50969713614501</c:v>
                </c:pt>
                <c:pt idx="86117">
                  <c:v>199.512013891419</c:v>
                </c:pt>
                <c:pt idx="86118">
                  <c:v>199.514330646692</c:v>
                </c:pt>
                <c:pt idx="86119">
                  <c:v>199.516647401966</c:v>
                </c:pt>
                <c:pt idx="86120">
                  <c:v>199.518964157239</c:v>
                </c:pt>
                <c:pt idx="86121">
                  <c:v>199.52128091251299</c:v>
                </c:pt>
                <c:pt idx="86122">
                  <c:v>199.52359766778599</c:v>
                </c:pt>
                <c:pt idx="86123">
                  <c:v>199.52591442305999</c:v>
                </c:pt>
                <c:pt idx="86124">
                  <c:v>199.52823117833299</c:v>
                </c:pt>
                <c:pt idx="86125">
                  <c:v>199.53054793360701</c:v>
                </c:pt>
                <c:pt idx="86126">
                  <c:v>199.53286468888001</c:v>
                </c:pt>
                <c:pt idx="86127">
                  <c:v>199.53518144415401</c:v>
                </c:pt>
                <c:pt idx="86128">
                  <c:v>199.537498199428</c:v>
                </c:pt>
                <c:pt idx="86129">
                  <c:v>199.539814954701</c:v>
                </c:pt>
                <c:pt idx="86130">
                  <c:v>199.542131709975</c:v>
                </c:pt>
                <c:pt idx="86131">
                  <c:v>199.544448465248</c:v>
                </c:pt>
                <c:pt idx="86132">
                  <c:v>199.54676522052199</c:v>
                </c:pt>
                <c:pt idx="86133">
                  <c:v>199.54908197579499</c:v>
                </c:pt>
                <c:pt idx="86134">
                  <c:v>199.55139873106901</c:v>
                </c:pt>
                <c:pt idx="86135">
                  <c:v>199.55371548634201</c:v>
                </c:pt>
                <c:pt idx="86136">
                  <c:v>199.55603224161601</c:v>
                </c:pt>
                <c:pt idx="86137">
                  <c:v>199.55834899688901</c:v>
                </c:pt>
                <c:pt idx="86138">
                  <c:v>199.560665752163</c:v>
                </c:pt>
                <c:pt idx="86139">
                  <c:v>199.562982507436</c:v>
                </c:pt>
                <c:pt idx="86140">
                  <c:v>199.56529926271</c:v>
                </c:pt>
                <c:pt idx="86141">
                  <c:v>199.56761601798399</c:v>
                </c:pt>
                <c:pt idx="86142">
                  <c:v>199.56993277325699</c:v>
                </c:pt>
                <c:pt idx="86143">
                  <c:v>199.57224952853099</c:v>
                </c:pt>
                <c:pt idx="86144">
                  <c:v>199.57456628380399</c:v>
                </c:pt>
                <c:pt idx="86145">
                  <c:v>199.57688303907801</c:v>
                </c:pt>
                <c:pt idx="86146">
                  <c:v>199.57919979435101</c:v>
                </c:pt>
                <c:pt idx="86147">
                  <c:v>199.58151654962501</c:v>
                </c:pt>
                <c:pt idx="86148">
                  <c:v>199.58383330489801</c:v>
                </c:pt>
                <c:pt idx="86149">
                  <c:v>199.586150060172</c:v>
                </c:pt>
                <c:pt idx="86150">
                  <c:v>199.588466815445</c:v>
                </c:pt>
                <c:pt idx="86151">
                  <c:v>199.590783570719</c:v>
                </c:pt>
                <c:pt idx="86152">
                  <c:v>199.593100325992</c:v>
                </c:pt>
                <c:pt idx="86153">
                  <c:v>199.59541708126599</c:v>
                </c:pt>
                <c:pt idx="86154">
                  <c:v>199.59773383653999</c:v>
                </c:pt>
                <c:pt idx="86155">
                  <c:v>199.60005059181299</c:v>
                </c:pt>
                <c:pt idx="86156">
                  <c:v>199.60236734708701</c:v>
                </c:pt>
                <c:pt idx="86157">
                  <c:v>199.60468410236001</c:v>
                </c:pt>
                <c:pt idx="86158">
                  <c:v>199.60700085763401</c:v>
                </c:pt>
                <c:pt idx="86159">
                  <c:v>199.60931761290701</c:v>
                </c:pt>
                <c:pt idx="86160">
                  <c:v>199.611634368181</c:v>
                </c:pt>
                <c:pt idx="86161">
                  <c:v>199.613951123454</c:v>
                </c:pt>
                <c:pt idx="86162">
                  <c:v>199.616267878728</c:v>
                </c:pt>
                <c:pt idx="86163">
                  <c:v>199.618584634001</c:v>
                </c:pt>
                <c:pt idx="86164">
                  <c:v>199.62090138927499</c:v>
                </c:pt>
                <c:pt idx="86165">
                  <c:v>199.62321814454901</c:v>
                </c:pt>
                <c:pt idx="86166">
                  <c:v>199.62553489982199</c:v>
                </c:pt>
                <c:pt idx="86167">
                  <c:v>199.62785165509601</c:v>
                </c:pt>
                <c:pt idx="86168">
                  <c:v>199.63016841036901</c:v>
                </c:pt>
                <c:pt idx="86169">
                  <c:v>199.632485165643</c:v>
                </c:pt>
                <c:pt idx="86170">
                  <c:v>199.634801920916</c:v>
                </c:pt>
                <c:pt idx="86171">
                  <c:v>199.63711867619</c:v>
                </c:pt>
                <c:pt idx="86172">
                  <c:v>199.639435431463</c:v>
                </c:pt>
                <c:pt idx="86173">
                  <c:v>199.64175218673699</c:v>
                </c:pt>
                <c:pt idx="86174">
                  <c:v>199.64406894200999</c:v>
                </c:pt>
                <c:pt idx="86175">
                  <c:v>199.64638569728399</c:v>
                </c:pt>
                <c:pt idx="86176">
                  <c:v>199.64870245255699</c:v>
                </c:pt>
                <c:pt idx="86177">
                  <c:v>199.65101920783101</c:v>
                </c:pt>
                <c:pt idx="86178">
                  <c:v>199.65333596310501</c:v>
                </c:pt>
                <c:pt idx="86179">
                  <c:v>199.65565271837801</c:v>
                </c:pt>
                <c:pt idx="86180">
                  <c:v>199.657969473652</c:v>
                </c:pt>
                <c:pt idx="86181">
                  <c:v>199.660286228925</c:v>
                </c:pt>
                <c:pt idx="86182">
                  <c:v>199.662602984199</c:v>
                </c:pt>
                <c:pt idx="86183">
                  <c:v>199.664919739472</c:v>
                </c:pt>
                <c:pt idx="86184">
                  <c:v>199.66723649474599</c:v>
                </c:pt>
                <c:pt idx="86185">
                  <c:v>199.66955325001899</c:v>
                </c:pt>
                <c:pt idx="86186">
                  <c:v>199.67187000529299</c:v>
                </c:pt>
                <c:pt idx="86187">
                  <c:v>199.67418676056599</c:v>
                </c:pt>
                <c:pt idx="86188">
                  <c:v>199.67650351584001</c:v>
                </c:pt>
                <c:pt idx="86189">
                  <c:v>199.67882027111301</c:v>
                </c:pt>
                <c:pt idx="86190">
                  <c:v>199.68113702638701</c:v>
                </c:pt>
                <c:pt idx="86191">
                  <c:v>199.683453781661</c:v>
                </c:pt>
                <c:pt idx="86192">
                  <c:v>199.685770536934</c:v>
                </c:pt>
                <c:pt idx="86193">
                  <c:v>199.688087292208</c:v>
                </c:pt>
                <c:pt idx="86194">
                  <c:v>199.690404047481</c:v>
                </c:pt>
                <c:pt idx="86195">
                  <c:v>199.69272080275499</c:v>
                </c:pt>
                <c:pt idx="86196">
                  <c:v>199.69503755802799</c:v>
                </c:pt>
                <c:pt idx="86197">
                  <c:v>199.69735431330199</c:v>
                </c:pt>
                <c:pt idx="86198">
                  <c:v>199.69967106857499</c:v>
                </c:pt>
                <c:pt idx="86199">
                  <c:v>199.70198782384901</c:v>
                </c:pt>
                <c:pt idx="86200">
                  <c:v>199.70430457912201</c:v>
                </c:pt>
                <c:pt idx="86201">
                  <c:v>199.706621334396</c:v>
                </c:pt>
                <c:pt idx="86202">
                  <c:v>199.70893808967</c:v>
                </c:pt>
                <c:pt idx="86203">
                  <c:v>199.711254844943</c:v>
                </c:pt>
                <c:pt idx="86204">
                  <c:v>199.71357160021699</c:v>
                </c:pt>
                <c:pt idx="86205">
                  <c:v>199.71588835548999</c:v>
                </c:pt>
                <c:pt idx="86206">
                  <c:v>199.71820511076399</c:v>
                </c:pt>
                <c:pt idx="86207">
                  <c:v>199.72052186603699</c:v>
                </c:pt>
                <c:pt idx="86208">
                  <c:v>199.72283862131101</c:v>
                </c:pt>
                <c:pt idx="86209">
                  <c:v>199.72515537658401</c:v>
                </c:pt>
                <c:pt idx="86210">
                  <c:v>199.72747213185801</c:v>
                </c:pt>
                <c:pt idx="86211">
                  <c:v>199.72978888713101</c:v>
                </c:pt>
                <c:pt idx="86212">
                  <c:v>199.732105642405</c:v>
                </c:pt>
                <c:pt idx="86213">
                  <c:v>199.734422397678</c:v>
                </c:pt>
                <c:pt idx="86214">
                  <c:v>199.736739152952</c:v>
                </c:pt>
                <c:pt idx="86215">
                  <c:v>199.73905590822599</c:v>
                </c:pt>
                <c:pt idx="86216">
                  <c:v>199.74137266349899</c:v>
                </c:pt>
                <c:pt idx="86217">
                  <c:v>199.74368941877299</c:v>
                </c:pt>
                <c:pt idx="86218">
                  <c:v>199.74600617404599</c:v>
                </c:pt>
                <c:pt idx="86219">
                  <c:v>199.74832292932001</c:v>
                </c:pt>
                <c:pt idx="86220">
                  <c:v>199.75063968459301</c:v>
                </c:pt>
                <c:pt idx="86221">
                  <c:v>199.75295643986701</c:v>
                </c:pt>
                <c:pt idx="86222">
                  <c:v>199.75527319514001</c:v>
                </c:pt>
                <c:pt idx="86223">
                  <c:v>199.757589950414</c:v>
                </c:pt>
                <c:pt idx="86224">
                  <c:v>199.759906705687</c:v>
                </c:pt>
                <c:pt idx="86225">
                  <c:v>199.762223460961</c:v>
                </c:pt>
                <c:pt idx="86226">
                  <c:v>199.764540216234</c:v>
                </c:pt>
                <c:pt idx="86227">
                  <c:v>199.76685697150799</c:v>
                </c:pt>
                <c:pt idx="86228">
                  <c:v>199.76917372678199</c:v>
                </c:pt>
                <c:pt idx="86229">
                  <c:v>199.77149048205499</c:v>
                </c:pt>
                <c:pt idx="86230">
                  <c:v>199.77380723732901</c:v>
                </c:pt>
                <c:pt idx="86231">
                  <c:v>199.77612399260201</c:v>
                </c:pt>
                <c:pt idx="86232">
                  <c:v>199.778440747876</c:v>
                </c:pt>
                <c:pt idx="86233">
                  <c:v>199.780757503149</c:v>
                </c:pt>
                <c:pt idx="86234">
                  <c:v>199.783074258423</c:v>
                </c:pt>
                <c:pt idx="86235">
                  <c:v>199.785391013696</c:v>
                </c:pt>
                <c:pt idx="86236">
                  <c:v>199.78770776896999</c:v>
                </c:pt>
                <c:pt idx="86237">
                  <c:v>199.79002452424299</c:v>
                </c:pt>
                <c:pt idx="86238">
                  <c:v>199.79234127951699</c:v>
                </c:pt>
                <c:pt idx="86239">
                  <c:v>199.79465803478999</c:v>
                </c:pt>
                <c:pt idx="86240">
                  <c:v>199.79697479006401</c:v>
                </c:pt>
                <c:pt idx="86241">
                  <c:v>199.79929154533801</c:v>
                </c:pt>
                <c:pt idx="86242">
                  <c:v>199.80160830061101</c:v>
                </c:pt>
                <c:pt idx="86243">
                  <c:v>199.803925055885</c:v>
                </c:pt>
                <c:pt idx="86244">
                  <c:v>199.806241811158</c:v>
                </c:pt>
                <c:pt idx="86245">
                  <c:v>199.808558566432</c:v>
                </c:pt>
                <c:pt idx="86246">
                  <c:v>199.810875321705</c:v>
                </c:pt>
                <c:pt idx="86247">
                  <c:v>199.81319207697899</c:v>
                </c:pt>
                <c:pt idx="86248">
                  <c:v>199.81550883225199</c:v>
                </c:pt>
                <c:pt idx="86249">
                  <c:v>199.81782558752599</c:v>
                </c:pt>
                <c:pt idx="86250">
                  <c:v>199.82014234279899</c:v>
                </c:pt>
                <c:pt idx="86251">
                  <c:v>199.82245909807301</c:v>
                </c:pt>
                <c:pt idx="86252">
                  <c:v>199.82477585334701</c:v>
                </c:pt>
                <c:pt idx="86253">
                  <c:v>199.82709260862001</c:v>
                </c:pt>
                <c:pt idx="86254">
                  <c:v>199.829409363894</c:v>
                </c:pt>
                <c:pt idx="86255">
                  <c:v>199.831726119167</c:v>
                </c:pt>
                <c:pt idx="86256">
                  <c:v>199.834042874441</c:v>
                </c:pt>
                <c:pt idx="86257">
                  <c:v>199.836359629714</c:v>
                </c:pt>
                <c:pt idx="86258">
                  <c:v>199.83867638498799</c:v>
                </c:pt>
                <c:pt idx="86259">
                  <c:v>199.84099314026099</c:v>
                </c:pt>
                <c:pt idx="86260">
                  <c:v>199.84330989553499</c:v>
                </c:pt>
                <c:pt idx="86261">
                  <c:v>199.84562665080799</c:v>
                </c:pt>
                <c:pt idx="86262">
                  <c:v>199.84794340608201</c:v>
                </c:pt>
                <c:pt idx="86263">
                  <c:v>199.85026016135501</c:v>
                </c:pt>
                <c:pt idx="86264">
                  <c:v>199.852576916629</c:v>
                </c:pt>
                <c:pt idx="86265">
                  <c:v>199.854893671903</c:v>
                </c:pt>
                <c:pt idx="86266">
                  <c:v>199.857210427176</c:v>
                </c:pt>
                <c:pt idx="86267">
                  <c:v>199.85952718244999</c:v>
                </c:pt>
                <c:pt idx="86268">
                  <c:v>199.86184393772299</c:v>
                </c:pt>
                <c:pt idx="86269">
                  <c:v>199.86416069299699</c:v>
                </c:pt>
                <c:pt idx="86270">
                  <c:v>199.86647744826999</c:v>
                </c:pt>
                <c:pt idx="86271">
                  <c:v>199.86879420354401</c:v>
                </c:pt>
                <c:pt idx="86272">
                  <c:v>199.87111095881701</c:v>
                </c:pt>
                <c:pt idx="86273">
                  <c:v>199.87342771409101</c:v>
                </c:pt>
                <c:pt idx="86274">
                  <c:v>199.87574446936401</c:v>
                </c:pt>
                <c:pt idx="86275">
                  <c:v>199.878061224638</c:v>
                </c:pt>
                <c:pt idx="86276">
                  <c:v>199.880377979911</c:v>
                </c:pt>
                <c:pt idx="86277">
                  <c:v>199.882694735185</c:v>
                </c:pt>
                <c:pt idx="86278">
                  <c:v>199.88501149045899</c:v>
                </c:pt>
                <c:pt idx="86279">
                  <c:v>199.88732824573199</c:v>
                </c:pt>
                <c:pt idx="86280">
                  <c:v>199.88964500100599</c:v>
                </c:pt>
                <c:pt idx="86281">
                  <c:v>199.89196175627899</c:v>
                </c:pt>
                <c:pt idx="86282">
                  <c:v>199.89427851155301</c:v>
                </c:pt>
                <c:pt idx="86283">
                  <c:v>199.89659526682601</c:v>
                </c:pt>
                <c:pt idx="86284">
                  <c:v>199.89891202210001</c:v>
                </c:pt>
                <c:pt idx="86285">
                  <c:v>199.90122877737301</c:v>
                </c:pt>
                <c:pt idx="86286">
                  <c:v>199.903545532647</c:v>
                </c:pt>
                <c:pt idx="86287">
                  <c:v>199.90586228792</c:v>
                </c:pt>
                <c:pt idx="86288">
                  <c:v>199.908179043194</c:v>
                </c:pt>
                <c:pt idx="86289">
                  <c:v>199.910495798467</c:v>
                </c:pt>
                <c:pt idx="86290">
                  <c:v>199.91281255374099</c:v>
                </c:pt>
                <c:pt idx="86291">
                  <c:v>199.91512930901499</c:v>
                </c:pt>
                <c:pt idx="86292">
                  <c:v>199.91744606428799</c:v>
                </c:pt>
                <c:pt idx="86293">
                  <c:v>199.91976281956201</c:v>
                </c:pt>
                <c:pt idx="86294">
                  <c:v>199.92207957483501</c:v>
                </c:pt>
                <c:pt idx="86295">
                  <c:v>199.924396330109</c:v>
                </c:pt>
                <c:pt idx="86296">
                  <c:v>199.926713085382</c:v>
                </c:pt>
                <c:pt idx="86297">
                  <c:v>199.929029840656</c:v>
                </c:pt>
                <c:pt idx="86298">
                  <c:v>199.931346595929</c:v>
                </c:pt>
                <c:pt idx="86299">
                  <c:v>199.93366335120299</c:v>
                </c:pt>
                <c:pt idx="86300">
                  <c:v>199.93598010647599</c:v>
                </c:pt>
                <c:pt idx="86301">
                  <c:v>199.93829686174999</c:v>
                </c:pt>
                <c:pt idx="86302">
                  <c:v>199.94061361702401</c:v>
                </c:pt>
                <c:pt idx="86303">
                  <c:v>199.94293037229701</c:v>
                </c:pt>
                <c:pt idx="86304">
                  <c:v>199.94524712757101</c:v>
                </c:pt>
                <c:pt idx="86305">
                  <c:v>199.94756388284401</c:v>
                </c:pt>
                <c:pt idx="86306">
                  <c:v>199.949880638118</c:v>
                </c:pt>
                <c:pt idx="86307">
                  <c:v>199.952197393391</c:v>
                </c:pt>
                <c:pt idx="86308">
                  <c:v>199.954514148665</c:v>
                </c:pt>
                <c:pt idx="86309">
                  <c:v>199.956830903938</c:v>
                </c:pt>
                <c:pt idx="86310">
                  <c:v>199.95914765921199</c:v>
                </c:pt>
                <c:pt idx="86311">
                  <c:v>199.96146441448499</c:v>
                </c:pt>
                <c:pt idx="86312">
                  <c:v>199.96378116975899</c:v>
                </c:pt>
                <c:pt idx="86313">
                  <c:v>199.96609792503199</c:v>
                </c:pt>
                <c:pt idx="86314">
                  <c:v>199.96841468030601</c:v>
                </c:pt>
                <c:pt idx="86315">
                  <c:v>199.97073143558001</c:v>
                </c:pt>
                <c:pt idx="86316">
                  <c:v>199.97304819085301</c:v>
                </c:pt>
                <c:pt idx="86317">
                  <c:v>199.975364946127</c:v>
                </c:pt>
                <c:pt idx="86318">
                  <c:v>199.9776817014</c:v>
                </c:pt>
                <c:pt idx="86319">
                  <c:v>199.979998456674</c:v>
                </c:pt>
                <c:pt idx="86320">
                  <c:v>199.982315211947</c:v>
                </c:pt>
                <c:pt idx="86321">
                  <c:v>199.98463196722099</c:v>
                </c:pt>
                <c:pt idx="86322">
                  <c:v>199.98694872249399</c:v>
                </c:pt>
                <c:pt idx="86323">
                  <c:v>199.98926547776799</c:v>
                </c:pt>
                <c:pt idx="86324">
                  <c:v>199.99158223304099</c:v>
                </c:pt>
                <c:pt idx="86325">
                  <c:v>199.99389898831501</c:v>
                </c:pt>
                <c:pt idx="86326">
                  <c:v>199.99621574358801</c:v>
                </c:pt>
                <c:pt idx="86327">
                  <c:v>199.99853249886201</c:v>
                </c:pt>
                <c:pt idx="86328">
                  <c:v>200.000849254136</c:v>
                </c:pt>
                <c:pt idx="86329">
                  <c:v>200.003166009409</c:v>
                </c:pt>
                <c:pt idx="86330">
                  <c:v>200.00548276468299</c:v>
                </c:pt>
                <c:pt idx="86331">
                  <c:v>200.007799519956</c:v>
                </c:pt>
                <c:pt idx="86332">
                  <c:v>200.01011627522999</c:v>
                </c:pt>
                <c:pt idx="86333">
                  <c:v>200.01243303050299</c:v>
                </c:pt>
                <c:pt idx="86334">
                  <c:v>200.01474978577701</c:v>
                </c:pt>
                <c:pt idx="86335">
                  <c:v>200.01706654105001</c:v>
                </c:pt>
                <c:pt idx="86336">
                  <c:v>200.01938329632401</c:v>
                </c:pt>
                <c:pt idx="86337">
                  <c:v>200.02170005159701</c:v>
                </c:pt>
                <c:pt idx="86338">
                  <c:v>200.024016806871</c:v>
                </c:pt>
                <c:pt idx="86339">
                  <c:v>200.026333562145</c:v>
                </c:pt>
                <c:pt idx="86340">
                  <c:v>200.028650317418</c:v>
                </c:pt>
                <c:pt idx="86341">
                  <c:v>200.03096707269199</c:v>
                </c:pt>
                <c:pt idx="86342">
                  <c:v>200.03328382796499</c:v>
                </c:pt>
                <c:pt idx="86343">
                  <c:v>200.03560058323899</c:v>
                </c:pt>
                <c:pt idx="86344">
                  <c:v>200.03791733851199</c:v>
                </c:pt>
                <c:pt idx="86345">
                  <c:v>200.04023409378601</c:v>
                </c:pt>
                <c:pt idx="86346">
                  <c:v>200.04255084905901</c:v>
                </c:pt>
                <c:pt idx="86347">
                  <c:v>200.04486760433301</c:v>
                </c:pt>
                <c:pt idx="86348">
                  <c:v>200.04718435960601</c:v>
                </c:pt>
                <c:pt idx="86349">
                  <c:v>200.04950111488</c:v>
                </c:pt>
                <c:pt idx="86350">
                  <c:v>200.051817870153</c:v>
                </c:pt>
                <c:pt idx="86351">
                  <c:v>200.054134625427</c:v>
                </c:pt>
                <c:pt idx="86352">
                  <c:v>200.05645138070099</c:v>
                </c:pt>
                <c:pt idx="86353">
                  <c:v>200.05876813597399</c:v>
                </c:pt>
                <c:pt idx="86354">
                  <c:v>200.06108489124799</c:v>
                </c:pt>
                <c:pt idx="86355">
                  <c:v>200.06340164652099</c:v>
                </c:pt>
                <c:pt idx="86356">
                  <c:v>200.06571840179501</c:v>
                </c:pt>
                <c:pt idx="86357">
                  <c:v>200.06803515706801</c:v>
                </c:pt>
                <c:pt idx="86358">
                  <c:v>200.07035191234201</c:v>
                </c:pt>
                <c:pt idx="86359">
                  <c:v>200.07266866761501</c:v>
                </c:pt>
                <c:pt idx="86360">
                  <c:v>200.074985422889</c:v>
                </c:pt>
                <c:pt idx="86361">
                  <c:v>200.077302178162</c:v>
                </c:pt>
                <c:pt idx="86362">
                  <c:v>200.079618933436</c:v>
                </c:pt>
                <c:pt idx="86363">
                  <c:v>200.081935688709</c:v>
                </c:pt>
                <c:pt idx="86364">
                  <c:v>200.08425244398299</c:v>
                </c:pt>
                <c:pt idx="86365">
                  <c:v>200.08656919925701</c:v>
                </c:pt>
                <c:pt idx="86366">
                  <c:v>200.08888595453001</c:v>
                </c:pt>
                <c:pt idx="86367">
                  <c:v>200.09120270980401</c:v>
                </c:pt>
                <c:pt idx="86368">
                  <c:v>200.09351946507701</c:v>
                </c:pt>
                <c:pt idx="86369">
                  <c:v>200.095836220351</c:v>
                </c:pt>
                <c:pt idx="86370">
                  <c:v>200.098152975624</c:v>
                </c:pt>
                <c:pt idx="86371">
                  <c:v>200.100469730898</c:v>
                </c:pt>
                <c:pt idx="86372">
                  <c:v>200.102786486171</c:v>
                </c:pt>
                <c:pt idx="86373">
                  <c:v>200.10510324144499</c:v>
                </c:pt>
                <c:pt idx="86374">
                  <c:v>200.10741999671799</c:v>
                </c:pt>
                <c:pt idx="86375">
                  <c:v>200.10973675199199</c:v>
                </c:pt>
                <c:pt idx="86376">
                  <c:v>200.11205350726499</c:v>
                </c:pt>
                <c:pt idx="86377">
                  <c:v>200.11437026253901</c:v>
                </c:pt>
                <c:pt idx="86378">
                  <c:v>200.11668701781301</c:v>
                </c:pt>
                <c:pt idx="86379">
                  <c:v>200.11900377308601</c:v>
                </c:pt>
                <c:pt idx="86380">
                  <c:v>200.12132052836</c:v>
                </c:pt>
                <c:pt idx="86381">
                  <c:v>200.123637283633</c:v>
                </c:pt>
                <c:pt idx="86382">
                  <c:v>200.125954038907</c:v>
                </c:pt>
                <c:pt idx="86383">
                  <c:v>200.12827079418</c:v>
                </c:pt>
                <c:pt idx="86384">
                  <c:v>200.13058754945399</c:v>
                </c:pt>
                <c:pt idx="86385">
                  <c:v>200.13290430472699</c:v>
                </c:pt>
                <c:pt idx="86386">
                  <c:v>200.13522106000099</c:v>
                </c:pt>
                <c:pt idx="86387">
                  <c:v>200.13753781527399</c:v>
                </c:pt>
                <c:pt idx="86388">
                  <c:v>200.13985457054801</c:v>
                </c:pt>
                <c:pt idx="86389">
                  <c:v>200.14217132582201</c:v>
                </c:pt>
                <c:pt idx="86390">
                  <c:v>200.14448808109501</c:v>
                </c:pt>
                <c:pt idx="86391">
                  <c:v>200.146804836369</c:v>
                </c:pt>
                <c:pt idx="86392">
                  <c:v>200.149121591642</c:v>
                </c:pt>
                <c:pt idx="86393">
                  <c:v>200.151438346916</c:v>
                </c:pt>
                <c:pt idx="86394">
                  <c:v>200.153755102189</c:v>
                </c:pt>
                <c:pt idx="86395">
                  <c:v>200.15607185746299</c:v>
                </c:pt>
                <c:pt idx="86396">
                  <c:v>200.15838861273599</c:v>
                </c:pt>
                <c:pt idx="86397">
                  <c:v>200.16070536801001</c:v>
                </c:pt>
                <c:pt idx="86398">
                  <c:v>200.16302212328301</c:v>
                </c:pt>
                <c:pt idx="86399">
                  <c:v>200.16533887855701</c:v>
                </c:pt>
                <c:pt idx="86400">
                  <c:v>200.16765563383001</c:v>
                </c:pt>
                <c:pt idx="86401">
                  <c:v>200.169972389104</c:v>
                </c:pt>
                <c:pt idx="86402">
                  <c:v>200.172289144378</c:v>
                </c:pt>
                <c:pt idx="86403">
                  <c:v>200.174605899651</c:v>
                </c:pt>
                <c:pt idx="86404">
                  <c:v>200.17692265492499</c:v>
                </c:pt>
                <c:pt idx="86405">
                  <c:v>200.17923941019799</c:v>
                </c:pt>
                <c:pt idx="86406">
                  <c:v>200.18155616547199</c:v>
                </c:pt>
                <c:pt idx="86407">
                  <c:v>200.18387292074499</c:v>
                </c:pt>
                <c:pt idx="86408">
                  <c:v>200.18618967601901</c:v>
                </c:pt>
                <c:pt idx="86409">
                  <c:v>200.18850643129201</c:v>
                </c:pt>
                <c:pt idx="86410">
                  <c:v>200.19082318656601</c:v>
                </c:pt>
                <c:pt idx="86411">
                  <c:v>200.19313994183901</c:v>
                </c:pt>
                <c:pt idx="86412">
                  <c:v>200.195456697113</c:v>
                </c:pt>
                <c:pt idx="86413">
                  <c:v>200.197773452386</c:v>
                </c:pt>
                <c:pt idx="86414">
                  <c:v>200.20009020766</c:v>
                </c:pt>
                <c:pt idx="86415">
                  <c:v>200.20240696293399</c:v>
                </c:pt>
                <c:pt idx="86416">
                  <c:v>200.20472371820699</c:v>
                </c:pt>
                <c:pt idx="86417">
                  <c:v>200.20704047348099</c:v>
                </c:pt>
                <c:pt idx="86418">
                  <c:v>200.20935722875399</c:v>
                </c:pt>
                <c:pt idx="86419">
                  <c:v>200.21167398402801</c:v>
                </c:pt>
                <c:pt idx="86420">
                  <c:v>200.21399073930101</c:v>
                </c:pt>
                <c:pt idx="86421">
                  <c:v>200.21630749457501</c:v>
                </c:pt>
                <c:pt idx="86422">
                  <c:v>200.21862424984801</c:v>
                </c:pt>
                <c:pt idx="86423">
                  <c:v>200.220941005122</c:v>
                </c:pt>
                <c:pt idx="86424">
                  <c:v>200.223257760395</c:v>
                </c:pt>
                <c:pt idx="86425">
                  <c:v>200.225574515669</c:v>
                </c:pt>
                <c:pt idx="86426">
                  <c:v>200.227891270942</c:v>
                </c:pt>
                <c:pt idx="86427">
                  <c:v>200.23020802621599</c:v>
                </c:pt>
                <c:pt idx="86428">
                  <c:v>200.23252478149001</c:v>
                </c:pt>
                <c:pt idx="86429">
                  <c:v>200.23484153676301</c:v>
                </c:pt>
                <c:pt idx="86430">
                  <c:v>200.23715829203701</c:v>
                </c:pt>
                <c:pt idx="86431">
                  <c:v>200.23947504731001</c:v>
                </c:pt>
                <c:pt idx="86432">
                  <c:v>200.241791802584</c:v>
                </c:pt>
                <c:pt idx="86433">
                  <c:v>200.244108557857</c:v>
                </c:pt>
                <c:pt idx="86434">
                  <c:v>200.246425313131</c:v>
                </c:pt>
                <c:pt idx="86435">
                  <c:v>200.248742068404</c:v>
                </c:pt>
                <c:pt idx="86436">
                  <c:v>200.25105882367799</c:v>
                </c:pt>
                <c:pt idx="86437">
                  <c:v>200.25337557895099</c:v>
                </c:pt>
                <c:pt idx="86438">
                  <c:v>200.25569233422499</c:v>
                </c:pt>
                <c:pt idx="86439">
                  <c:v>200.25800908949901</c:v>
                </c:pt>
                <c:pt idx="86440">
                  <c:v>200.26032584477201</c:v>
                </c:pt>
                <c:pt idx="86441">
                  <c:v>200.26264260004601</c:v>
                </c:pt>
                <c:pt idx="86442">
                  <c:v>200.26495935531901</c:v>
                </c:pt>
                <c:pt idx="86443">
                  <c:v>200.267276110593</c:v>
                </c:pt>
                <c:pt idx="86444">
                  <c:v>200.269592865866</c:v>
                </c:pt>
                <c:pt idx="86445">
                  <c:v>200.27190962114</c:v>
                </c:pt>
                <c:pt idx="86446">
                  <c:v>200.274226376413</c:v>
                </c:pt>
                <c:pt idx="86447">
                  <c:v>200.27654313168699</c:v>
                </c:pt>
                <c:pt idx="86448">
                  <c:v>200.27885988695999</c:v>
                </c:pt>
                <c:pt idx="86449">
                  <c:v>200.28117664223399</c:v>
                </c:pt>
                <c:pt idx="86450">
                  <c:v>200.28349339750699</c:v>
                </c:pt>
                <c:pt idx="86451">
                  <c:v>200.28581015278101</c:v>
                </c:pt>
                <c:pt idx="86452">
                  <c:v>200.28812690805501</c:v>
                </c:pt>
                <c:pt idx="86453">
                  <c:v>200.29044366332801</c:v>
                </c:pt>
                <c:pt idx="86454">
                  <c:v>200.292760418602</c:v>
                </c:pt>
                <c:pt idx="86455">
                  <c:v>200.295077173875</c:v>
                </c:pt>
                <c:pt idx="86456">
                  <c:v>200.297393929149</c:v>
                </c:pt>
                <c:pt idx="86457">
                  <c:v>200.299710684422</c:v>
                </c:pt>
                <c:pt idx="86458">
                  <c:v>200.30202743969599</c:v>
                </c:pt>
                <c:pt idx="86459">
                  <c:v>200.30434419496899</c:v>
                </c:pt>
                <c:pt idx="86460">
                  <c:v>200.30666095024301</c:v>
                </c:pt>
                <c:pt idx="86461">
                  <c:v>200.30897770551601</c:v>
                </c:pt>
                <c:pt idx="86462">
                  <c:v>200.31129446079001</c:v>
                </c:pt>
                <c:pt idx="86463">
                  <c:v>200.31361121606301</c:v>
                </c:pt>
                <c:pt idx="86464">
                  <c:v>200.315927971337</c:v>
                </c:pt>
                <c:pt idx="86465">
                  <c:v>200.318244726611</c:v>
                </c:pt>
                <c:pt idx="86466">
                  <c:v>200.320561481884</c:v>
                </c:pt>
                <c:pt idx="86467">
                  <c:v>200.32287823715799</c:v>
                </c:pt>
                <c:pt idx="86468">
                  <c:v>200.32519499243099</c:v>
                </c:pt>
                <c:pt idx="86469">
                  <c:v>200.32751174770499</c:v>
                </c:pt>
                <c:pt idx="86470">
                  <c:v>200.32982850297799</c:v>
                </c:pt>
                <c:pt idx="86471">
                  <c:v>200.33214525825201</c:v>
                </c:pt>
                <c:pt idx="86472">
                  <c:v>200.33446201352501</c:v>
                </c:pt>
                <c:pt idx="86473">
                  <c:v>200.33677876879901</c:v>
                </c:pt>
                <c:pt idx="86474">
                  <c:v>200.33909552407201</c:v>
                </c:pt>
                <c:pt idx="86475">
                  <c:v>200.341412279346</c:v>
                </c:pt>
                <c:pt idx="86476">
                  <c:v>200.343729034619</c:v>
                </c:pt>
                <c:pt idx="86477">
                  <c:v>200.346045789893</c:v>
                </c:pt>
                <c:pt idx="86478">
                  <c:v>200.34836254516699</c:v>
                </c:pt>
                <c:pt idx="86479">
                  <c:v>200.35067930043999</c:v>
                </c:pt>
                <c:pt idx="86480">
                  <c:v>200.35299605571399</c:v>
                </c:pt>
                <c:pt idx="86481">
                  <c:v>200.35531281098699</c:v>
                </c:pt>
                <c:pt idx="86482">
                  <c:v>200.35762956626101</c:v>
                </c:pt>
                <c:pt idx="86483">
                  <c:v>200.35994632153401</c:v>
                </c:pt>
                <c:pt idx="86484">
                  <c:v>200.36226307680801</c:v>
                </c:pt>
                <c:pt idx="86485">
                  <c:v>200.36457983208101</c:v>
                </c:pt>
                <c:pt idx="86486">
                  <c:v>200.366896587355</c:v>
                </c:pt>
                <c:pt idx="86487">
                  <c:v>200.369213342628</c:v>
                </c:pt>
                <c:pt idx="86488">
                  <c:v>200.371530097902</c:v>
                </c:pt>
                <c:pt idx="86489">
                  <c:v>200.37384685317599</c:v>
                </c:pt>
                <c:pt idx="86490">
                  <c:v>200.37616360844899</c:v>
                </c:pt>
                <c:pt idx="86491">
                  <c:v>200.37848036372301</c:v>
                </c:pt>
                <c:pt idx="86492">
                  <c:v>200.38079711899599</c:v>
                </c:pt>
                <c:pt idx="86493">
                  <c:v>200.38311387427001</c:v>
                </c:pt>
                <c:pt idx="86494">
                  <c:v>200.38543062954301</c:v>
                </c:pt>
                <c:pt idx="86495">
                  <c:v>200.387747384817</c:v>
                </c:pt>
                <c:pt idx="86496">
                  <c:v>200.39006414009</c:v>
                </c:pt>
                <c:pt idx="86497">
                  <c:v>200.392380895364</c:v>
                </c:pt>
                <c:pt idx="86498">
                  <c:v>200.394697650637</c:v>
                </c:pt>
                <c:pt idx="86499">
                  <c:v>200.39701440591099</c:v>
                </c:pt>
                <c:pt idx="86500">
                  <c:v>200.39933116118399</c:v>
                </c:pt>
                <c:pt idx="86501">
                  <c:v>200.40164791645799</c:v>
                </c:pt>
                <c:pt idx="86502">
                  <c:v>200.40396467173201</c:v>
                </c:pt>
                <c:pt idx="86503">
                  <c:v>200.40628142700501</c:v>
                </c:pt>
                <c:pt idx="86504">
                  <c:v>200.40859818227901</c:v>
                </c:pt>
                <c:pt idx="86505">
                  <c:v>200.41091493755201</c:v>
                </c:pt>
                <c:pt idx="86506">
                  <c:v>200.413231692826</c:v>
                </c:pt>
                <c:pt idx="86507">
                  <c:v>200.415548448099</c:v>
                </c:pt>
                <c:pt idx="86508">
                  <c:v>200.417865203373</c:v>
                </c:pt>
                <c:pt idx="86509">
                  <c:v>200.420181958646</c:v>
                </c:pt>
                <c:pt idx="86510">
                  <c:v>200.42249871391999</c:v>
                </c:pt>
                <c:pt idx="86511">
                  <c:v>200.42481546919299</c:v>
                </c:pt>
                <c:pt idx="86512">
                  <c:v>200.42713222446699</c:v>
                </c:pt>
                <c:pt idx="86513">
                  <c:v>200.42944897973999</c:v>
                </c:pt>
                <c:pt idx="86514">
                  <c:v>200.43176573501401</c:v>
                </c:pt>
                <c:pt idx="86515">
                  <c:v>200.43408249028801</c:v>
                </c:pt>
                <c:pt idx="86516">
                  <c:v>200.43639924556101</c:v>
                </c:pt>
                <c:pt idx="86517">
                  <c:v>200.438716000835</c:v>
                </c:pt>
                <c:pt idx="86518">
                  <c:v>200.441032756108</c:v>
                </c:pt>
                <c:pt idx="86519">
                  <c:v>200.443349511382</c:v>
                </c:pt>
                <c:pt idx="86520">
                  <c:v>200.445666266655</c:v>
                </c:pt>
                <c:pt idx="86521">
                  <c:v>200.44798302192899</c:v>
                </c:pt>
                <c:pt idx="86522">
                  <c:v>200.45029977720199</c:v>
                </c:pt>
                <c:pt idx="86523">
                  <c:v>200.45261653247599</c:v>
                </c:pt>
                <c:pt idx="86524">
                  <c:v>200.45493328774899</c:v>
                </c:pt>
                <c:pt idx="86525">
                  <c:v>200.45725004302301</c:v>
                </c:pt>
                <c:pt idx="86526">
                  <c:v>200.459566798297</c:v>
                </c:pt>
                <c:pt idx="86527">
                  <c:v>200.46188355357</c:v>
                </c:pt>
                <c:pt idx="86528">
                  <c:v>200.464200308844</c:v>
                </c:pt>
                <c:pt idx="86529">
                  <c:v>200.466517064117</c:v>
                </c:pt>
                <c:pt idx="86530">
                  <c:v>200.46883381939099</c:v>
                </c:pt>
                <c:pt idx="86531">
                  <c:v>200.47115057466399</c:v>
                </c:pt>
                <c:pt idx="86532">
                  <c:v>200.47346732993799</c:v>
                </c:pt>
                <c:pt idx="86533">
                  <c:v>200.47578408521099</c:v>
                </c:pt>
                <c:pt idx="86534">
                  <c:v>200.47810084048501</c:v>
                </c:pt>
                <c:pt idx="86535">
                  <c:v>200.48041759575801</c:v>
                </c:pt>
                <c:pt idx="86536">
                  <c:v>200.48273435103201</c:v>
                </c:pt>
                <c:pt idx="86537">
                  <c:v>200.48505110630501</c:v>
                </c:pt>
                <c:pt idx="86538">
                  <c:v>200.487367861579</c:v>
                </c:pt>
                <c:pt idx="86539">
                  <c:v>200.489684616853</c:v>
                </c:pt>
                <c:pt idx="86540">
                  <c:v>200.492001372126</c:v>
                </c:pt>
                <c:pt idx="86541">
                  <c:v>200.49431812739999</c:v>
                </c:pt>
                <c:pt idx="86542">
                  <c:v>200.49663488267299</c:v>
                </c:pt>
                <c:pt idx="86543">
                  <c:v>200.49895163794699</c:v>
                </c:pt>
                <c:pt idx="86544">
                  <c:v>200.50126839321999</c:v>
                </c:pt>
                <c:pt idx="86545">
                  <c:v>200.50358514849401</c:v>
                </c:pt>
                <c:pt idx="86546">
                  <c:v>200.50590190376701</c:v>
                </c:pt>
                <c:pt idx="86547">
                  <c:v>200.50821865904101</c:v>
                </c:pt>
                <c:pt idx="86548">
                  <c:v>200.51053541431401</c:v>
                </c:pt>
                <c:pt idx="86549">
                  <c:v>200.512852169588</c:v>
                </c:pt>
                <c:pt idx="86550">
                  <c:v>200.515168924861</c:v>
                </c:pt>
                <c:pt idx="86551">
                  <c:v>200.517485680135</c:v>
                </c:pt>
                <c:pt idx="86552">
                  <c:v>200.51980243540899</c:v>
                </c:pt>
                <c:pt idx="86553">
                  <c:v>200.52211919068199</c:v>
                </c:pt>
                <c:pt idx="86554">
                  <c:v>200.52443594595599</c:v>
                </c:pt>
                <c:pt idx="86555">
                  <c:v>200.52675270122899</c:v>
                </c:pt>
                <c:pt idx="86556">
                  <c:v>200.52906945650301</c:v>
                </c:pt>
                <c:pt idx="86557">
                  <c:v>200.53138621177601</c:v>
                </c:pt>
                <c:pt idx="86558">
                  <c:v>200.53370296705</c:v>
                </c:pt>
                <c:pt idx="86559">
                  <c:v>200.536019722323</c:v>
                </c:pt>
                <c:pt idx="86560">
                  <c:v>200.538336477597</c:v>
                </c:pt>
                <c:pt idx="86561">
                  <c:v>200.54065323287</c:v>
                </c:pt>
                <c:pt idx="86562">
                  <c:v>200.54296998814399</c:v>
                </c:pt>
                <c:pt idx="86563">
                  <c:v>200.54528674341699</c:v>
                </c:pt>
                <c:pt idx="86564">
                  <c:v>200.54760349869099</c:v>
                </c:pt>
                <c:pt idx="86565">
                  <c:v>200.54992025396501</c:v>
                </c:pt>
                <c:pt idx="86566">
                  <c:v>200.55223700923801</c:v>
                </c:pt>
                <c:pt idx="86567">
                  <c:v>200.55455376451201</c:v>
                </c:pt>
                <c:pt idx="86568">
                  <c:v>200.55687051978501</c:v>
                </c:pt>
                <c:pt idx="86569">
                  <c:v>200.559187275059</c:v>
                </c:pt>
                <c:pt idx="86570">
                  <c:v>200.561504030332</c:v>
                </c:pt>
                <c:pt idx="86571">
                  <c:v>200.563820785606</c:v>
                </c:pt>
                <c:pt idx="86572">
                  <c:v>200.566137540879</c:v>
                </c:pt>
                <c:pt idx="86573">
                  <c:v>200.56845429615299</c:v>
                </c:pt>
                <c:pt idx="86574">
                  <c:v>200.57077105142599</c:v>
                </c:pt>
                <c:pt idx="86575">
                  <c:v>200.57308780669999</c:v>
                </c:pt>
                <c:pt idx="86576">
                  <c:v>200.57540456197401</c:v>
                </c:pt>
                <c:pt idx="86577">
                  <c:v>200.57772131724701</c:v>
                </c:pt>
                <c:pt idx="86578">
                  <c:v>200.58003807252101</c:v>
                </c:pt>
                <c:pt idx="86579">
                  <c:v>200.58235482779401</c:v>
                </c:pt>
                <c:pt idx="86580">
                  <c:v>200.584671583068</c:v>
                </c:pt>
                <c:pt idx="86581">
                  <c:v>200.586988338341</c:v>
                </c:pt>
                <c:pt idx="86582">
                  <c:v>200.589305093615</c:v>
                </c:pt>
                <c:pt idx="86583">
                  <c:v>200.591621848888</c:v>
                </c:pt>
                <c:pt idx="86584">
                  <c:v>200.59393860416199</c:v>
                </c:pt>
                <c:pt idx="86585">
                  <c:v>200.59625535943499</c:v>
                </c:pt>
                <c:pt idx="86586">
                  <c:v>200.59857211470899</c:v>
                </c:pt>
                <c:pt idx="86587">
                  <c:v>200.60088886998199</c:v>
                </c:pt>
                <c:pt idx="86588">
                  <c:v>200.60320562525601</c:v>
                </c:pt>
                <c:pt idx="86589">
                  <c:v>200.60552238053</c:v>
                </c:pt>
                <c:pt idx="86590">
                  <c:v>200.607839135803</c:v>
                </c:pt>
                <c:pt idx="86591">
                  <c:v>200.610155891077</c:v>
                </c:pt>
                <c:pt idx="86592">
                  <c:v>200.61247264635</c:v>
                </c:pt>
                <c:pt idx="86593">
                  <c:v>200.61478940162399</c:v>
                </c:pt>
                <c:pt idx="86594">
                  <c:v>200.61710615689699</c:v>
                </c:pt>
                <c:pt idx="86595">
                  <c:v>200.61942291217099</c:v>
                </c:pt>
                <c:pt idx="86596">
                  <c:v>200.62173966744399</c:v>
                </c:pt>
                <c:pt idx="86597">
                  <c:v>200.62405642271801</c:v>
                </c:pt>
                <c:pt idx="86598">
                  <c:v>200.62637317799101</c:v>
                </c:pt>
                <c:pt idx="86599">
                  <c:v>200.62868993326501</c:v>
                </c:pt>
                <c:pt idx="86600">
                  <c:v>200.63100668853801</c:v>
                </c:pt>
                <c:pt idx="86601">
                  <c:v>200.633323443812</c:v>
                </c:pt>
                <c:pt idx="86602">
                  <c:v>200.635640199086</c:v>
                </c:pt>
                <c:pt idx="86603">
                  <c:v>200.637956954359</c:v>
                </c:pt>
                <c:pt idx="86604">
                  <c:v>200.64027370963299</c:v>
                </c:pt>
                <c:pt idx="86605">
                  <c:v>200.64259046490599</c:v>
                </c:pt>
                <c:pt idx="86606">
                  <c:v>200.64490722017999</c:v>
                </c:pt>
                <c:pt idx="86607">
                  <c:v>200.64722397545299</c:v>
                </c:pt>
                <c:pt idx="86608">
                  <c:v>200.64954073072701</c:v>
                </c:pt>
                <c:pt idx="86609">
                  <c:v>200.65185748600001</c:v>
                </c:pt>
                <c:pt idx="86610">
                  <c:v>200.65417424127401</c:v>
                </c:pt>
                <c:pt idx="86611">
                  <c:v>200.65649099654701</c:v>
                </c:pt>
                <c:pt idx="86612">
                  <c:v>200.658807751821</c:v>
                </c:pt>
                <c:pt idx="86613">
                  <c:v>200.661124507094</c:v>
                </c:pt>
                <c:pt idx="86614">
                  <c:v>200.663441262368</c:v>
                </c:pt>
                <c:pt idx="86615">
                  <c:v>200.66575801764199</c:v>
                </c:pt>
                <c:pt idx="86616">
                  <c:v>200.66807477291499</c:v>
                </c:pt>
                <c:pt idx="86617">
                  <c:v>200.67039152818899</c:v>
                </c:pt>
                <c:pt idx="86618">
                  <c:v>200.67270828346199</c:v>
                </c:pt>
                <c:pt idx="86619">
                  <c:v>200.67502503873601</c:v>
                </c:pt>
                <c:pt idx="86620">
                  <c:v>200.67734179400901</c:v>
                </c:pt>
                <c:pt idx="86621">
                  <c:v>200.679658549283</c:v>
                </c:pt>
                <c:pt idx="86622">
                  <c:v>200.681975304556</c:v>
                </c:pt>
                <c:pt idx="86623">
                  <c:v>200.68429205983</c:v>
                </c:pt>
                <c:pt idx="86624">
                  <c:v>200.686608815103</c:v>
                </c:pt>
                <c:pt idx="86625">
                  <c:v>200.68892557037699</c:v>
                </c:pt>
                <c:pt idx="86626">
                  <c:v>200.69124232565099</c:v>
                </c:pt>
                <c:pt idx="86627">
                  <c:v>200.69355908092399</c:v>
                </c:pt>
                <c:pt idx="86628">
                  <c:v>200.69587583619801</c:v>
                </c:pt>
                <c:pt idx="86629">
                  <c:v>200.69819259147101</c:v>
                </c:pt>
                <c:pt idx="86630">
                  <c:v>200.70050934674501</c:v>
                </c:pt>
                <c:pt idx="86631">
                  <c:v>200.70282610201801</c:v>
                </c:pt>
                <c:pt idx="86632">
                  <c:v>200.705142857292</c:v>
                </c:pt>
                <c:pt idx="86633">
                  <c:v>200.707459612565</c:v>
                </c:pt>
                <c:pt idx="86634">
                  <c:v>200.709776367839</c:v>
                </c:pt>
                <c:pt idx="86635">
                  <c:v>200.712093123112</c:v>
                </c:pt>
                <c:pt idx="86636">
                  <c:v>200.71440987838599</c:v>
                </c:pt>
                <c:pt idx="86637">
                  <c:v>200.71672663365899</c:v>
                </c:pt>
                <c:pt idx="86638">
                  <c:v>200.71904338893299</c:v>
                </c:pt>
                <c:pt idx="86639">
                  <c:v>200.72136014420701</c:v>
                </c:pt>
                <c:pt idx="86640">
                  <c:v>200.72367689948001</c:v>
                </c:pt>
                <c:pt idx="86641">
                  <c:v>200.72599365475401</c:v>
                </c:pt>
                <c:pt idx="86642">
                  <c:v>200.72831041002701</c:v>
                </c:pt>
                <c:pt idx="86643">
                  <c:v>200.730627165301</c:v>
                </c:pt>
                <c:pt idx="86644">
                  <c:v>200.732943920574</c:v>
                </c:pt>
                <c:pt idx="86645">
                  <c:v>200.735260675848</c:v>
                </c:pt>
                <c:pt idx="86646">
                  <c:v>200.737577431121</c:v>
                </c:pt>
                <c:pt idx="86647">
                  <c:v>200.73989418639499</c:v>
                </c:pt>
                <c:pt idx="86648">
                  <c:v>200.74221094166799</c:v>
                </c:pt>
                <c:pt idx="86649">
                  <c:v>200.74452769694199</c:v>
                </c:pt>
                <c:pt idx="86650">
                  <c:v>200.74684445221499</c:v>
                </c:pt>
                <c:pt idx="86651">
                  <c:v>200.74916120748901</c:v>
                </c:pt>
                <c:pt idx="86652">
                  <c:v>200.751477962763</c:v>
                </c:pt>
                <c:pt idx="86653">
                  <c:v>200.753794718036</c:v>
                </c:pt>
                <c:pt idx="86654">
                  <c:v>200.75611147331</c:v>
                </c:pt>
                <c:pt idx="86655">
                  <c:v>200.758428228583</c:v>
                </c:pt>
                <c:pt idx="86656">
                  <c:v>200.76074498385699</c:v>
                </c:pt>
                <c:pt idx="86657">
                  <c:v>200.76306173912999</c:v>
                </c:pt>
                <c:pt idx="86658">
                  <c:v>200.76537849440399</c:v>
                </c:pt>
                <c:pt idx="86659">
                  <c:v>200.76769524967699</c:v>
                </c:pt>
                <c:pt idx="86660">
                  <c:v>200.77001200495101</c:v>
                </c:pt>
                <c:pt idx="86661">
                  <c:v>200.77232876022401</c:v>
                </c:pt>
                <c:pt idx="86662">
                  <c:v>200.77464551549801</c:v>
                </c:pt>
                <c:pt idx="86663">
                  <c:v>200.776962270772</c:v>
                </c:pt>
                <c:pt idx="86664">
                  <c:v>200.779279026045</c:v>
                </c:pt>
                <c:pt idx="86665">
                  <c:v>200.781595781319</c:v>
                </c:pt>
                <c:pt idx="86666">
                  <c:v>200.783912536592</c:v>
                </c:pt>
                <c:pt idx="86667">
                  <c:v>200.78622929186599</c:v>
                </c:pt>
                <c:pt idx="86668">
                  <c:v>200.78854604713899</c:v>
                </c:pt>
                <c:pt idx="86669">
                  <c:v>200.79086280241299</c:v>
                </c:pt>
                <c:pt idx="86670">
                  <c:v>200.79317955768599</c:v>
                </c:pt>
                <c:pt idx="86671">
                  <c:v>200.79549631296001</c:v>
                </c:pt>
                <c:pt idx="86672">
                  <c:v>200.79781306823301</c:v>
                </c:pt>
                <c:pt idx="86673">
                  <c:v>200.80012982350701</c:v>
                </c:pt>
                <c:pt idx="86674">
                  <c:v>200.80244657878001</c:v>
                </c:pt>
                <c:pt idx="86675">
                  <c:v>200.804763334054</c:v>
                </c:pt>
                <c:pt idx="86676">
                  <c:v>200.807080089328</c:v>
                </c:pt>
                <c:pt idx="86677">
                  <c:v>200.809396844601</c:v>
                </c:pt>
                <c:pt idx="86678">
                  <c:v>200.81171359987499</c:v>
                </c:pt>
                <c:pt idx="86679">
                  <c:v>200.81403035514799</c:v>
                </c:pt>
                <c:pt idx="86680">
                  <c:v>200.81634711042199</c:v>
                </c:pt>
                <c:pt idx="86681">
                  <c:v>200.81866386569499</c:v>
                </c:pt>
                <c:pt idx="86682">
                  <c:v>200.82098062096901</c:v>
                </c:pt>
                <c:pt idx="86683">
                  <c:v>200.82329737624201</c:v>
                </c:pt>
                <c:pt idx="86684">
                  <c:v>200.82561413151601</c:v>
                </c:pt>
                <c:pt idx="86685">
                  <c:v>200.82793088678901</c:v>
                </c:pt>
                <c:pt idx="86686">
                  <c:v>200.830247642063</c:v>
                </c:pt>
                <c:pt idx="86687">
                  <c:v>200.832564397336</c:v>
                </c:pt>
                <c:pt idx="86688">
                  <c:v>200.83488115261</c:v>
                </c:pt>
                <c:pt idx="86689">
                  <c:v>200.83719790788399</c:v>
                </c:pt>
                <c:pt idx="86690">
                  <c:v>200.83951466315699</c:v>
                </c:pt>
                <c:pt idx="86691">
                  <c:v>200.84183141843101</c:v>
                </c:pt>
                <c:pt idx="86692">
                  <c:v>200.84414817370401</c:v>
                </c:pt>
                <c:pt idx="86693">
                  <c:v>200.84646492897801</c:v>
                </c:pt>
                <c:pt idx="86694">
                  <c:v>200.84878168425101</c:v>
                </c:pt>
                <c:pt idx="86695">
                  <c:v>200.851098439525</c:v>
                </c:pt>
                <c:pt idx="86696">
                  <c:v>200.853415194798</c:v>
                </c:pt>
                <c:pt idx="86697">
                  <c:v>200.855731950072</c:v>
                </c:pt>
                <c:pt idx="86698">
                  <c:v>200.858048705345</c:v>
                </c:pt>
                <c:pt idx="86699">
                  <c:v>200.86036546061899</c:v>
                </c:pt>
                <c:pt idx="86700">
                  <c:v>200.86268221589199</c:v>
                </c:pt>
                <c:pt idx="86701">
                  <c:v>200.86499897116599</c:v>
                </c:pt>
                <c:pt idx="86702">
                  <c:v>200.86731572644001</c:v>
                </c:pt>
                <c:pt idx="86703">
                  <c:v>200.86963248171301</c:v>
                </c:pt>
                <c:pt idx="86704">
                  <c:v>200.87194923698701</c:v>
                </c:pt>
                <c:pt idx="86705">
                  <c:v>200.87426599226001</c:v>
                </c:pt>
                <c:pt idx="86706">
                  <c:v>200.876582747534</c:v>
                </c:pt>
                <c:pt idx="86707">
                  <c:v>200.878899502807</c:v>
                </c:pt>
                <c:pt idx="86708">
                  <c:v>200.881216258081</c:v>
                </c:pt>
                <c:pt idx="86709">
                  <c:v>200.883533013354</c:v>
                </c:pt>
                <c:pt idx="86710">
                  <c:v>200.88584976862799</c:v>
                </c:pt>
                <c:pt idx="86711">
                  <c:v>200.88816652390099</c:v>
                </c:pt>
                <c:pt idx="86712">
                  <c:v>200.89048327917499</c:v>
                </c:pt>
                <c:pt idx="86713">
                  <c:v>200.89280003444901</c:v>
                </c:pt>
                <c:pt idx="86714">
                  <c:v>200.89511678972201</c:v>
                </c:pt>
                <c:pt idx="86715">
                  <c:v>200.89743354499601</c:v>
                </c:pt>
                <c:pt idx="86716">
                  <c:v>200.89975030026901</c:v>
                </c:pt>
                <c:pt idx="86717">
                  <c:v>200.902067055543</c:v>
                </c:pt>
                <c:pt idx="86718">
                  <c:v>200.904383810816</c:v>
                </c:pt>
                <c:pt idx="86719">
                  <c:v>200.90670056609</c:v>
                </c:pt>
                <c:pt idx="86720">
                  <c:v>200.909017321363</c:v>
                </c:pt>
                <c:pt idx="86721">
                  <c:v>200.91133407663699</c:v>
                </c:pt>
                <c:pt idx="86722">
                  <c:v>200.91365083190999</c:v>
                </c:pt>
                <c:pt idx="86723">
                  <c:v>200.91596758718401</c:v>
                </c:pt>
                <c:pt idx="86724">
                  <c:v>200.91828434245701</c:v>
                </c:pt>
                <c:pt idx="86725">
                  <c:v>200.92060109773101</c:v>
                </c:pt>
                <c:pt idx="86726">
                  <c:v>200.922917853005</c:v>
                </c:pt>
                <c:pt idx="86727">
                  <c:v>200.925234608278</c:v>
                </c:pt>
                <c:pt idx="86728">
                  <c:v>200.927551363552</c:v>
                </c:pt>
                <c:pt idx="86729">
                  <c:v>200.929868118825</c:v>
                </c:pt>
                <c:pt idx="86730">
                  <c:v>200.93218487409899</c:v>
                </c:pt>
                <c:pt idx="86731">
                  <c:v>200.93450162937199</c:v>
                </c:pt>
                <c:pt idx="86732">
                  <c:v>200.93681838464599</c:v>
                </c:pt>
                <c:pt idx="86733">
                  <c:v>200.93913513991899</c:v>
                </c:pt>
                <c:pt idx="86734">
                  <c:v>200.94145189519301</c:v>
                </c:pt>
                <c:pt idx="86735">
                  <c:v>200.94376865046601</c:v>
                </c:pt>
                <c:pt idx="86736">
                  <c:v>200.94608540574001</c:v>
                </c:pt>
                <c:pt idx="86737">
                  <c:v>200.94840216101301</c:v>
                </c:pt>
                <c:pt idx="86738">
                  <c:v>200.950718916287</c:v>
                </c:pt>
                <c:pt idx="86739">
                  <c:v>200.953035671561</c:v>
                </c:pt>
                <c:pt idx="86740">
                  <c:v>200.955352426834</c:v>
                </c:pt>
                <c:pt idx="86741">
                  <c:v>200.95766918210799</c:v>
                </c:pt>
                <c:pt idx="86742">
                  <c:v>200.95998593738099</c:v>
                </c:pt>
                <c:pt idx="86743">
                  <c:v>200.96230269265499</c:v>
                </c:pt>
                <c:pt idx="86744">
                  <c:v>200.96461944792799</c:v>
                </c:pt>
                <c:pt idx="86745">
                  <c:v>200.96693620320201</c:v>
                </c:pt>
                <c:pt idx="86746">
                  <c:v>200.96925295847501</c:v>
                </c:pt>
                <c:pt idx="86747">
                  <c:v>200.97156971374901</c:v>
                </c:pt>
                <c:pt idx="86748">
                  <c:v>200.97388646902201</c:v>
                </c:pt>
                <c:pt idx="86749">
                  <c:v>200.976203224296</c:v>
                </c:pt>
                <c:pt idx="86750">
                  <c:v>200.978519979569</c:v>
                </c:pt>
                <c:pt idx="86751">
                  <c:v>200.980836734843</c:v>
                </c:pt>
                <c:pt idx="86752">
                  <c:v>200.98315349011699</c:v>
                </c:pt>
                <c:pt idx="86753">
                  <c:v>200.98547024538999</c:v>
                </c:pt>
                <c:pt idx="86754">
                  <c:v>200.98778700066401</c:v>
                </c:pt>
                <c:pt idx="86755">
                  <c:v>200.99010375593701</c:v>
                </c:pt>
                <c:pt idx="86756">
                  <c:v>200.99242051121101</c:v>
                </c:pt>
                <c:pt idx="86757">
                  <c:v>200.99473726648401</c:v>
                </c:pt>
                <c:pt idx="86758">
                  <c:v>200.997054021758</c:v>
                </c:pt>
                <c:pt idx="86759">
                  <c:v>200.999370777031</c:v>
                </c:pt>
                <c:pt idx="86760">
                  <c:v>201.001687532305</c:v>
                </c:pt>
                <c:pt idx="86761">
                  <c:v>201.004004287578</c:v>
                </c:pt>
                <c:pt idx="86762">
                  <c:v>201.00632104285199</c:v>
                </c:pt>
                <c:pt idx="86763">
                  <c:v>201.00863779812599</c:v>
                </c:pt>
                <c:pt idx="86764">
                  <c:v>201.01095455339899</c:v>
                </c:pt>
                <c:pt idx="86765">
                  <c:v>201.01327130867301</c:v>
                </c:pt>
                <c:pt idx="86766">
                  <c:v>201.01558806394601</c:v>
                </c:pt>
                <c:pt idx="86767">
                  <c:v>201.01790481922001</c:v>
                </c:pt>
                <c:pt idx="86768">
                  <c:v>201.02022157449301</c:v>
                </c:pt>
                <c:pt idx="86769">
                  <c:v>201.022538329767</c:v>
                </c:pt>
                <c:pt idx="86770">
                  <c:v>201.02485508504</c:v>
                </c:pt>
                <c:pt idx="86771">
                  <c:v>201.027171840314</c:v>
                </c:pt>
                <c:pt idx="86772">
                  <c:v>201.029488595587</c:v>
                </c:pt>
                <c:pt idx="86773">
                  <c:v>201.03180535086099</c:v>
                </c:pt>
                <c:pt idx="86774">
                  <c:v>201.03412210613399</c:v>
                </c:pt>
                <c:pt idx="86775">
                  <c:v>201.03643886140799</c:v>
                </c:pt>
                <c:pt idx="86776">
                  <c:v>201.03875561668201</c:v>
                </c:pt>
                <c:pt idx="86777">
                  <c:v>201.04107237195501</c:v>
                </c:pt>
                <c:pt idx="86778">
                  <c:v>201.04338912722901</c:v>
                </c:pt>
                <c:pt idx="86779">
                  <c:v>201.04570588250201</c:v>
                </c:pt>
                <c:pt idx="86780">
                  <c:v>201.048022637776</c:v>
                </c:pt>
                <c:pt idx="86781">
                  <c:v>201.050339393049</c:v>
                </c:pt>
                <c:pt idx="86782">
                  <c:v>201.052656148323</c:v>
                </c:pt>
                <c:pt idx="86783">
                  <c:v>201.054972903596</c:v>
                </c:pt>
                <c:pt idx="86784">
                  <c:v>201.05728965886999</c:v>
                </c:pt>
                <c:pt idx="86785">
                  <c:v>201.05960641414299</c:v>
                </c:pt>
                <c:pt idx="86786">
                  <c:v>201.06192316941701</c:v>
                </c:pt>
                <c:pt idx="86787">
                  <c:v>201.06423992469001</c:v>
                </c:pt>
                <c:pt idx="86788">
                  <c:v>201.06655667996401</c:v>
                </c:pt>
                <c:pt idx="86789">
                  <c:v>201.068873435238</c:v>
                </c:pt>
                <c:pt idx="86790">
                  <c:v>201.071190190511</c:v>
                </c:pt>
                <c:pt idx="86791">
                  <c:v>201.073506945785</c:v>
                </c:pt>
                <c:pt idx="86792">
                  <c:v>201.075823701058</c:v>
                </c:pt>
                <c:pt idx="86793">
                  <c:v>201.07814045633199</c:v>
                </c:pt>
                <c:pt idx="86794">
                  <c:v>201.08045721160499</c:v>
                </c:pt>
                <c:pt idx="86795">
                  <c:v>201.08277396687899</c:v>
                </c:pt>
                <c:pt idx="86796">
                  <c:v>201.08509072215199</c:v>
                </c:pt>
                <c:pt idx="86797">
                  <c:v>201.08740747742601</c:v>
                </c:pt>
                <c:pt idx="86798">
                  <c:v>201.08972423269901</c:v>
                </c:pt>
                <c:pt idx="86799">
                  <c:v>201.09204098797301</c:v>
                </c:pt>
                <c:pt idx="86800">
                  <c:v>201.094357743247</c:v>
                </c:pt>
                <c:pt idx="86801">
                  <c:v>201.09667449852</c:v>
                </c:pt>
                <c:pt idx="86802">
                  <c:v>201.098991253794</c:v>
                </c:pt>
                <c:pt idx="86803">
                  <c:v>201.101308009067</c:v>
                </c:pt>
                <c:pt idx="86804">
                  <c:v>201.10362476434099</c:v>
                </c:pt>
                <c:pt idx="86805">
                  <c:v>201.10594151961399</c:v>
                </c:pt>
                <c:pt idx="86806">
                  <c:v>201.10825827488799</c:v>
                </c:pt>
                <c:pt idx="86807">
                  <c:v>201.11057503016099</c:v>
                </c:pt>
                <c:pt idx="86808">
                  <c:v>201.11289178543501</c:v>
                </c:pt>
                <c:pt idx="86809">
                  <c:v>201.11520854070801</c:v>
                </c:pt>
                <c:pt idx="86810">
                  <c:v>201.11752529598201</c:v>
                </c:pt>
                <c:pt idx="86811">
                  <c:v>201.11984205125501</c:v>
                </c:pt>
                <c:pt idx="86812">
                  <c:v>201.122158806529</c:v>
                </c:pt>
                <c:pt idx="86813">
                  <c:v>201.124475561803</c:v>
                </c:pt>
                <c:pt idx="86814">
                  <c:v>201.126792317076</c:v>
                </c:pt>
                <c:pt idx="86815">
                  <c:v>201.12910907234999</c:v>
                </c:pt>
                <c:pt idx="86816">
                  <c:v>201.13142582762299</c:v>
                </c:pt>
                <c:pt idx="86817">
                  <c:v>201.13374258289701</c:v>
                </c:pt>
                <c:pt idx="86818">
                  <c:v>201.13605933817001</c:v>
                </c:pt>
                <c:pt idx="86819">
                  <c:v>201.13837609344401</c:v>
                </c:pt>
                <c:pt idx="86820">
                  <c:v>201.14069284871701</c:v>
                </c:pt>
                <c:pt idx="86821">
                  <c:v>201.143009603991</c:v>
                </c:pt>
                <c:pt idx="86822">
                  <c:v>201.145326359264</c:v>
                </c:pt>
                <c:pt idx="86823">
                  <c:v>201.147643114538</c:v>
                </c:pt>
                <c:pt idx="86824">
                  <c:v>201.149959869811</c:v>
                </c:pt>
                <c:pt idx="86825">
                  <c:v>201.15227662508499</c:v>
                </c:pt>
                <c:pt idx="86826">
                  <c:v>201.15459338035899</c:v>
                </c:pt>
                <c:pt idx="86827">
                  <c:v>201.15691013563199</c:v>
                </c:pt>
                <c:pt idx="86828">
                  <c:v>201.15922689090601</c:v>
                </c:pt>
                <c:pt idx="86829">
                  <c:v>201.16154364617901</c:v>
                </c:pt>
                <c:pt idx="86830">
                  <c:v>201.16386040145301</c:v>
                </c:pt>
                <c:pt idx="86831">
                  <c:v>201.16617715672601</c:v>
                </c:pt>
                <c:pt idx="86832">
                  <c:v>201.168493912</c:v>
                </c:pt>
                <c:pt idx="86833">
                  <c:v>201.170810667273</c:v>
                </c:pt>
                <c:pt idx="86834">
                  <c:v>201.173127422547</c:v>
                </c:pt>
                <c:pt idx="86835">
                  <c:v>201.17544417782</c:v>
                </c:pt>
                <c:pt idx="86836">
                  <c:v>201.17776093309399</c:v>
                </c:pt>
                <c:pt idx="86837">
                  <c:v>201.18007768836699</c:v>
                </c:pt>
                <c:pt idx="86838">
                  <c:v>201.18239444364099</c:v>
                </c:pt>
                <c:pt idx="86839">
                  <c:v>201.18471119891501</c:v>
                </c:pt>
                <c:pt idx="86840">
                  <c:v>201.18702795418801</c:v>
                </c:pt>
                <c:pt idx="86841">
                  <c:v>201.18934470946201</c:v>
                </c:pt>
                <c:pt idx="86842">
                  <c:v>201.19166146473501</c:v>
                </c:pt>
                <c:pt idx="86843">
                  <c:v>201.193978220009</c:v>
                </c:pt>
                <c:pt idx="86844">
                  <c:v>201.196294975282</c:v>
                </c:pt>
                <c:pt idx="86845">
                  <c:v>201.198611730556</c:v>
                </c:pt>
                <c:pt idx="86846">
                  <c:v>201.200928485829</c:v>
                </c:pt>
                <c:pt idx="86847">
                  <c:v>201.20324524110299</c:v>
                </c:pt>
                <c:pt idx="86848">
                  <c:v>201.20556199637599</c:v>
                </c:pt>
                <c:pt idx="86849">
                  <c:v>201.20787875164999</c:v>
                </c:pt>
                <c:pt idx="86850">
                  <c:v>201.21019550692401</c:v>
                </c:pt>
                <c:pt idx="86851">
                  <c:v>201.21251226219701</c:v>
                </c:pt>
                <c:pt idx="86852">
                  <c:v>201.214829017471</c:v>
                </c:pt>
                <c:pt idx="86853">
                  <c:v>201.217145772744</c:v>
                </c:pt>
                <c:pt idx="86854">
                  <c:v>201.219462528018</c:v>
                </c:pt>
                <c:pt idx="86855">
                  <c:v>201.221779283291</c:v>
                </c:pt>
                <c:pt idx="86856">
                  <c:v>201.22409603856499</c:v>
                </c:pt>
                <c:pt idx="86857">
                  <c:v>201.22641279383799</c:v>
                </c:pt>
                <c:pt idx="86858">
                  <c:v>201.22872954911199</c:v>
                </c:pt>
                <c:pt idx="86859">
                  <c:v>201.23104630438499</c:v>
                </c:pt>
                <c:pt idx="86860">
                  <c:v>201.23336305965901</c:v>
                </c:pt>
                <c:pt idx="86861">
                  <c:v>201.23567981493201</c:v>
                </c:pt>
                <c:pt idx="86862">
                  <c:v>201.23799657020601</c:v>
                </c:pt>
                <c:pt idx="86863">
                  <c:v>201.24031332548</c:v>
                </c:pt>
                <c:pt idx="86864">
                  <c:v>201.242630080753</c:v>
                </c:pt>
                <c:pt idx="86865">
                  <c:v>201.244946836027</c:v>
                </c:pt>
                <c:pt idx="86866">
                  <c:v>201.2472635913</c:v>
                </c:pt>
                <c:pt idx="86867">
                  <c:v>201.24958034657399</c:v>
                </c:pt>
                <c:pt idx="86868">
                  <c:v>201.25189710184699</c:v>
                </c:pt>
                <c:pt idx="86869">
                  <c:v>201.25421385712099</c:v>
                </c:pt>
                <c:pt idx="86870">
                  <c:v>201.25653061239399</c:v>
                </c:pt>
                <c:pt idx="86871">
                  <c:v>201.25884736766801</c:v>
                </c:pt>
                <c:pt idx="86872">
                  <c:v>201.26116412294101</c:v>
                </c:pt>
                <c:pt idx="86873">
                  <c:v>201.26348087821501</c:v>
                </c:pt>
                <c:pt idx="86874">
                  <c:v>201.26579763348801</c:v>
                </c:pt>
                <c:pt idx="86875">
                  <c:v>201.268114388762</c:v>
                </c:pt>
                <c:pt idx="86876">
                  <c:v>201.270431144036</c:v>
                </c:pt>
                <c:pt idx="86877">
                  <c:v>201.272747899309</c:v>
                </c:pt>
                <c:pt idx="86878">
                  <c:v>201.27506465458299</c:v>
                </c:pt>
                <c:pt idx="86879">
                  <c:v>201.27738140985599</c:v>
                </c:pt>
                <c:pt idx="86880">
                  <c:v>201.27969816512999</c:v>
                </c:pt>
                <c:pt idx="86881">
                  <c:v>201.28201492040299</c:v>
                </c:pt>
                <c:pt idx="86882">
                  <c:v>201.28433167567701</c:v>
                </c:pt>
                <c:pt idx="86883">
                  <c:v>201.28664843095001</c:v>
                </c:pt>
                <c:pt idx="86884">
                  <c:v>201.288965186224</c:v>
                </c:pt>
                <c:pt idx="86885">
                  <c:v>201.291281941497</c:v>
                </c:pt>
                <c:pt idx="86886">
                  <c:v>201.293598696771</c:v>
                </c:pt>
                <c:pt idx="86887">
                  <c:v>201.295915452044</c:v>
                </c:pt>
                <c:pt idx="86888">
                  <c:v>201.29823220731799</c:v>
                </c:pt>
                <c:pt idx="86889">
                  <c:v>201.30054896259199</c:v>
                </c:pt>
                <c:pt idx="86890">
                  <c:v>201.30286571786499</c:v>
                </c:pt>
                <c:pt idx="86891">
                  <c:v>201.30518247313901</c:v>
                </c:pt>
                <c:pt idx="86892">
                  <c:v>201.30749922841201</c:v>
                </c:pt>
                <c:pt idx="86893">
                  <c:v>201.30981598368601</c:v>
                </c:pt>
                <c:pt idx="86894">
                  <c:v>201.31213273895901</c:v>
                </c:pt>
                <c:pt idx="86895">
                  <c:v>201.314449494233</c:v>
                </c:pt>
                <c:pt idx="86896">
                  <c:v>201.316766249506</c:v>
                </c:pt>
                <c:pt idx="86897">
                  <c:v>201.31908300478</c:v>
                </c:pt>
                <c:pt idx="86898">
                  <c:v>201.321399760053</c:v>
                </c:pt>
                <c:pt idx="86899">
                  <c:v>201.32371651532699</c:v>
                </c:pt>
                <c:pt idx="86900">
                  <c:v>201.32603327060099</c:v>
                </c:pt>
                <c:pt idx="86901">
                  <c:v>201.32835002587399</c:v>
                </c:pt>
                <c:pt idx="86902">
                  <c:v>201.33066678114801</c:v>
                </c:pt>
                <c:pt idx="86903">
                  <c:v>201.33298353642101</c:v>
                </c:pt>
                <c:pt idx="86904">
                  <c:v>201.33530029169501</c:v>
                </c:pt>
                <c:pt idx="86905">
                  <c:v>201.33761704696801</c:v>
                </c:pt>
                <c:pt idx="86906">
                  <c:v>201.339933802242</c:v>
                </c:pt>
                <c:pt idx="86907">
                  <c:v>201.342250557515</c:v>
                </c:pt>
                <c:pt idx="86908">
                  <c:v>201.344567312789</c:v>
                </c:pt>
                <c:pt idx="86909">
                  <c:v>201.346884068062</c:v>
                </c:pt>
                <c:pt idx="86910">
                  <c:v>201.34920082333599</c:v>
                </c:pt>
                <c:pt idx="86911">
                  <c:v>201.35151757860899</c:v>
                </c:pt>
                <c:pt idx="86912">
                  <c:v>201.35383433388299</c:v>
                </c:pt>
                <c:pt idx="86913">
                  <c:v>201.35615108915701</c:v>
                </c:pt>
                <c:pt idx="86914">
                  <c:v>201.35846784443001</c:v>
                </c:pt>
                <c:pt idx="86915">
                  <c:v>201.360784599704</c:v>
                </c:pt>
                <c:pt idx="86916">
                  <c:v>201.363101354977</c:v>
                </c:pt>
                <c:pt idx="86917">
                  <c:v>201.365418110251</c:v>
                </c:pt>
                <c:pt idx="86918">
                  <c:v>201.367734865524</c:v>
                </c:pt>
                <c:pt idx="86919">
                  <c:v>201.37005162079799</c:v>
                </c:pt>
                <c:pt idx="86920">
                  <c:v>201.37236837607099</c:v>
                </c:pt>
                <c:pt idx="86921">
                  <c:v>201.37468513134499</c:v>
                </c:pt>
                <c:pt idx="86922">
                  <c:v>201.37700188661799</c:v>
                </c:pt>
                <c:pt idx="86923">
                  <c:v>201.37931864189201</c:v>
                </c:pt>
                <c:pt idx="86924">
                  <c:v>201.38163539716501</c:v>
                </c:pt>
                <c:pt idx="86925">
                  <c:v>201.38395215243901</c:v>
                </c:pt>
                <c:pt idx="86926">
                  <c:v>201.386268907713</c:v>
                </c:pt>
                <c:pt idx="86927">
                  <c:v>201.388585662986</c:v>
                </c:pt>
                <c:pt idx="86928">
                  <c:v>201.39090241826</c:v>
                </c:pt>
                <c:pt idx="86929">
                  <c:v>201.393219173533</c:v>
                </c:pt>
                <c:pt idx="86930">
                  <c:v>201.39553592880699</c:v>
                </c:pt>
                <c:pt idx="86931">
                  <c:v>201.39785268407999</c:v>
                </c:pt>
                <c:pt idx="86932">
                  <c:v>201.40016943935399</c:v>
                </c:pt>
                <c:pt idx="86933">
                  <c:v>201.40248619462699</c:v>
                </c:pt>
                <c:pt idx="86934">
                  <c:v>201.40480294990101</c:v>
                </c:pt>
                <c:pt idx="86935">
                  <c:v>201.40711970517401</c:v>
                </c:pt>
                <c:pt idx="86936">
                  <c:v>201.40943646044801</c:v>
                </c:pt>
                <c:pt idx="86937">
                  <c:v>201.411753215722</c:v>
                </c:pt>
                <c:pt idx="86938">
                  <c:v>201.414069970995</c:v>
                </c:pt>
                <c:pt idx="86939">
                  <c:v>201.416386726269</c:v>
                </c:pt>
                <c:pt idx="86940">
                  <c:v>201.418703481542</c:v>
                </c:pt>
                <c:pt idx="86941">
                  <c:v>201.42102023681599</c:v>
                </c:pt>
                <c:pt idx="86942">
                  <c:v>201.42333699208899</c:v>
                </c:pt>
                <c:pt idx="86943">
                  <c:v>201.42565374736299</c:v>
                </c:pt>
                <c:pt idx="86944">
                  <c:v>201.42797050263599</c:v>
                </c:pt>
                <c:pt idx="86945">
                  <c:v>201.43028725791001</c:v>
                </c:pt>
                <c:pt idx="86946">
                  <c:v>201.43260401318301</c:v>
                </c:pt>
                <c:pt idx="86947">
                  <c:v>201.434920768457</c:v>
                </c:pt>
                <c:pt idx="86948">
                  <c:v>201.43723752373</c:v>
                </c:pt>
                <c:pt idx="86949">
                  <c:v>201.439554279004</c:v>
                </c:pt>
                <c:pt idx="86950">
                  <c:v>201.44187103427799</c:v>
                </c:pt>
                <c:pt idx="86951">
                  <c:v>201.44418778955099</c:v>
                </c:pt>
                <c:pt idx="86952">
                  <c:v>201.44650454482499</c:v>
                </c:pt>
                <c:pt idx="86953">
                  <c:v>201.44882130009799</c:v>
                </c:pt>
                <c:pt idx="86954">
                  <c:v>201.45113805537201</c:v>
                </c:pt>
                <c:pt idx="86955">
                  <c:v>201.45345481064501</c:v>
                </c:pt>
                <c:pt idx="86956">
                  <c:v>201.45577156591901</c:v>
                </c:pt>
                <c:pt idx="86957">
                  <c:v>201.45808832119201</c:v>
                </c:pt>
                <c:pt idx="86958">
                  <c:v>201.460405076466</c:v>
                </c:pt>
                <c:pt idx="86959">
                  <c:v>201.462721831739</c:v>
                </c:pt>
                <c:pt idx="86960">
                  <c:v>201.465038587013</c:v>
                </c:pt>
                <c:pt idx="86961">
                  <c:v>201.467355342286</c:v>
                </c:pt>
                <c:pt idx="86962">
                  <c:v>201.46967209755999</c:v>
                </c:pt>
                <c:pt idx="86963">
                  <c:v>201.47198885283399</c:v>
                </c:pt>
                <c:pt idx="86964">
                  <c:v>201.47430560810699</c:v>
                </c:pt>
                <c:pt idx="86965">
                  <c:v>201.47662236338101</c:v>
                </c:pt>
                <c:pt idx="86966">
                  <c:v>201.47893911865401</c:v>
                </c:pt>
                <c:pt idx="86967">
                  <c:v>201.48125587392801</c:v>
                </c:pt>
                <c:pt idx="86968">
                  <c:v>201.48357262920101</c:v>
                </c:pt>
                <c:pt idx="86969">
                  <c:v>201.485889384475</c:v>
                </c:pt>
                <c:pt idx="86970">
                  <c:v>201.488206139748</c:v>
                </c:pt>
                <c:pt idx="86971">
                  <c:v>201.490522895022</c:v>
                </c:pt>
                <c:pt idx="86972">
                  <c:v>201.492839650295</c:v>
                </c:pt>
                <c:pt idx="86973">
                  <c:v>201.49515640556899</c:v>
                </c:pt>
                <c:pt idx="86974">
                  <c:v>201.49747316084199</c:v>
                </c:pt>
                <c:pt idx="86975">
                  <c:v>201.49978991611599</c:v>
                </c:pt>
                <c:pt idx="86976">
                  <c:v>201.50210667139001</c:v>
                </c:pt>
                <c:pt idx="86977">
                  <c:v>201.50442342666301</c:v>
                </c:pt>
                <c:pt idx="86978">
                  <c:v>201.506740181937</c:v>
                </c:pt>
                <c:pt idx="86979">
                  <c:v>201.50905693721</c:v>
                </c:pt>
                <c:pt idx="86980">
                  <c:v>201.511373692484</c:v>
                </c:pt>
                <c:pt idx="86981">
                  <c:v>201.513690447757</c:v>
                </c:pt>
                <c:pt idx="86982">
                  <c:v>201.51600720303099</c:v>
                </c:pt>
                <c:pt idx="86983">
                  <c:v>201.51832395830399</c:v>
                </c:pt>
                <c:pt idx="86984">
                  <c:v>201.52064071357799</c:v>
                </c:pt>
                <c:pt idx="86985">
                  <c:v>201.52295746885099</c:v>
                </c:pt>
                <c:pt idx="86986">
                  <c:v>201.52527422412501</c:v>
                </c:pt>
                <c:pt idx="86987">
                  <c:v>201.52759097939901</c:v>
                </c:pt>
                <c:pt idx="86988">
                  <c:v>201.52990773467201</c:v>
                </c:pt>
                <c:pt idx="86989">
                  <c:v>201.532224489946</c:v>
                </c:pt>
                <c:pt idx="86990">
                  <c:v>201.534541245219</c:v>
                </c:pt>
                <c:pt idx="86991">
                  <c:v>201.536858000493</c:v>
                </c:pt>
                <c:pt idx="86992">
                  <c:v>201.539174755766</c:v>
                </c:pt>
                <c:pt idx="86993">
                  <c:v>201.54149151103999</c:v>
                </c:pt>
                <c:pt idx="86994">
                  <c:v>201.54380826631299</c:v>
                </c:pt>
                <c:pt idx="86995">
                  <c:v>201.54612502158699</c:v>
                </c:pt>
                <c:pt idx="86996">
                  <c:v>201.54844177685999</c:v>
                </c:pt>
                <c:pt idx="86997">
                  <c:v>201.55075853213401</c:v>
                </c:pt>
                <c:pt idx="86998">
                  <c:v>201.55307528740701</c:v>
                </c:pt>
                <c:pt idx="86999">
                  <c:v>201.55539204268101</c:v>
                </c:pt>
                <c:pt idx="87000">
                  <c:v>201.557708797955</c:v>
                </c:pt>
                <c:pt idx="87001">
                  <c:v>201.560025553228</c:v>
                </c:pt>
                <c:pt idx="87002">
                  <c:v>201.562342308502</c:v>
                </c:pt>
                <c:pt idx="87003">
                  <c:v>201.564659063775</c:v>
                </c:pt>
                <c:pt idx="87004">
                  <c:v>201.56697581904899</c:v>
                </c:pt>
                <c:pt idx="87005">
                  <c:v>201.56929257432199</c:v>
                </c:pt>
                <c:pt idx="87006">
                  <c:v>201.57160932959599</c:v>
                </c:pt>
                <c:pt idx="87007">
                  <c:v>201.57392608486899</c:v>
                </c:pt>
                <c:pt idx="87008">
                  <c:v>201.57624284014301</c:v>
                </c:pt>
                <c:pt idx="87009">
                  <c:v>201.57855959541601</c:v>
                </c:pt>
                <c:pt idx="87010">
                  <c:v>201.58087635069</c:v>
                </c:pt>
                <c:pt idx="87011">
                  <c:v>201.58319310596301</c:v>
                </c:pt>
                <c:pt idx="87012">
                  <c:v>201.585509861237</c:v>
                </c:pt>
                <c:pt idx="87013">
                  <c:v>201.58782661651099</c:v>
                </c:pt>
                <c:pt idx="87014">
                  <c:v>201.590143371784</c:v>
                </c:pt>
                <c:pt idx="87015">
                  <c:v>201.59246012705799</c:v>
                </c:pt>
                <c:pt idx="87016">
                  <c:v>201.59477688233099</c:v>
                </c:pt>
                <c:pt idx="87017">
                  <c:v>201.59709363760501</c:v>
                </c:pt>
                <c:pt idx="87018">
                  <c:v>201.59941039287801</c:v>
                </c:pt>
                <c:pt idx="87019">
                  <c:v>201.60172714815201</c:v>
                </c:pt>
                <c:pt idx="87020">
                  <c:v>201.60404390342501</c:v>
                </c:pt>
                <c:pt idx="87021">
                  <c:v>201.606360658699</c:v>
                </c:pt>
                <c:pt idx="87022">
                  <c:v>201.608677413972</c:v>
                </c:pt>
                <c:pt idx="87023">
                  <c:v>201.610994169246</c:v>
                </c:pt>
                <c:pt idx="87024">
                  <c:v>201.613310924519</c:v>
                </c:pt>
                <c:pt idx="87025">
                  <c:v>201.61562767979299</c:v>
                </c:pt>
                <c:pt idx="87026">
                  <c:v>201.61794443506699</c:v>
                </c:pt>
                <c:pt idx="87027">
                  <c:v>201.62026119033999</c:v>
                </c:pt>
                <c:pt idx="87028">
                  <c:v>201.62257794561401</c:v>
                </c:pt>
                <c:pt idx="87029">
                  <c:v>201.62489470088701</c:v>
                </c:pt>
                <c:pt idx="87030">
                  <c:v>201.62721145616101</c:v>
                </c:pt>
                <c:pt idx="87031">
                  <c:v>201.62952821143401</c:v>
                </c:pt>
                <c:pt idx="87032">
                  <c:v>201.631844966708</c:v>
                </c:pt>
                <c:pt idx="87033">
                  <c:v>201.634161721981</c:v>
                </c:pt>
                <c:pt idx="87034">
                  <c:v>201.636478477255</c:v>
                </c:pt>
                <c:pt idx="87035">
                  <c:v>201.638795232528</c:v>
                </c:pt>
                <c:pt idx="87036">
                  <c:v>201.64111198780199</c:v>
                </c:pt>
                <c:pt idx="87037">
                  <c:v>201.64342874307599</c:v>
                </c:pt>
                <c:pt idx="87038">
                  <c:v>201.64574549834899</c:v>
                </c:pt>
                <c:pt idx="87039">
                  <c:v>201.64806225362301</c:v>
                </c:pt>
                <c:pt idx="87040">
                  <c:v>201.65037900889601</c:v>
                </c:pt>
                <c:pt idx="87041">
                  <c:v>201.65269576417001</c:v>
                </c:pt>
                <c:pt idx="87042">
                  <c:v>201.65501251944301</c:v>
                </c:pt>
                <c:pt idx="87043">
                  <c:v>201.657329274717</c:v>
                </c:pt>
                <c:pt idx="87044">
                  <c:v>201.65964602999</c:v>
                </c:pt>
                <c:pt idx="87045">
                  <c:v>201.661962785264</c:v>
                </c:pt>
                <c:pt idx="87046">
                  <c:v>201.664279540537</c:v>
                </c:pt>
                <c:pt idx="87047">
                  <c:v>201.66659629581099</c:v>
                </c:pt>
                <c:pt idx="87048">
                  <c:v>201.66891305108399</c:v>
                </c:pt>
                <c:pt idx="87049">
                  <c:v>201.67122980635801</c:v>
                </c:pt>
                <c:pt idx="87050">
                  <c:v>201.67354656163201</c:v>
                </c:pt>
                <c:pt idx="87051">
                  <c:v>201.67586331690501</c:v>
                </c:pt>
                <c:pt idx="87052">
                  <c:v>201.678180072179</c:v>
                </c:pt>
                <c:pt idx="87053">
                  <c:v>201.680496827452</c:v>
                </c:pt>
                <c:pt idx="87054">
                  <c:v>201.682813582726</c:v>
                </c:pt>
                <c:pt idx="87055">
                  <c:v>201.685130337999</c:v>
                </c:pt>
                <c:pt idx="87056">
                  <c:v>201.68744709327299</c:v>
                </c:pt>
                <c:pt idx="87057">
                  <c:v>201.68976384854599</c:v>
                </c:pt>
                <c:pt idx="87058">
                  <c:v>201.69208060381999</c:v>
                </c:pt>
                <c:pt idx="87059">
                  <c:v>201.69439735909299</c:v>
                </c:pt>
                <c:pt idx="87060">
                  <c:v>201.69671411436701</c:v>
                </c:pt>
                <c:pt idx="87061">
                  <c:v>201.69903086964001</c:v>
                </c:pt>
                <c:pt idx="87062">
                  <c:v>201.70134762491401</c:v>
                </c:pt>
                <c:pt idx="87063">
                  <c:v>201.703664380188</c:v>
                </c:pt>
                <c:pt idx="87064">
                  <c:v>201.705981135461</c:v>
                </c:pt>
                <c:pt idx="87065">
                  <c:v>201.708297890735</c:v>
                </c:pt>
                <c:pt idx="87066">
                  <c:v>201.710614646008</c:v>
                </c:pt>
                <c:pt idx="87067">
                  <c:v>201.71293140128199</c:v>
                </c:pt>
                <c:pt idx="87068">
                  <c:v>201.71524815655499</c:v>
                </c:pt>
                <c:pt idx="87069">
                  <c:v>201.71756491182899</c:v>
                </c:pt>
                <c:pt idx="87070">
                  <c:v>201.71988166710199</c:v>
                </c:pt>
                <c:pt idx="87071">
                  <c:v>201.72219842237601</c:v>
                </c:pt>
                <c:pt idx="87072">
                  <c:v>201.72451517764901</c:v>
                </c:pt>
                <c:pt idx="87073">
                  <c:v>201.72683193292301</c:v>
                </c:pt>
                <c:pt idx="87074">
                  <c:v>201.729148688197</c:v>
                </c:pt>
                <c:pt idx="87075">
                  <c:v>201.73146544347</c:v>
                </c:pt>
                <c:pt idx="87076">
                  <c:v>201.733782198744</c:v>
                </c:pt>
                <c:pt idx="87077">
                  <c:v>201.736098954017</c:v>
                </c:pt>
                <c:pt idx="87078">
                  <c:v>201.73841570929099</c:v>
                </c:pt>
                <c:pt idx="87079">
                  <c:v>201.74073246456399</c:v>
                </c:pt>
                <c:pt idx="87080">
                  <c:v>201.74304921983801</c:v>
                </c:pt>
                <c:pt idx="87081">
                  <c:v>201.74536597511101</c:v>
                </c:pt>
                <c:pt idx="87082">
                  <c:v>201.74768273038501</c:v>
                </c:pt>
                <c:pt idx="87083">
                  <c:v>201.74999948565801</c:v>
                </c:pt>
                <c:pt idx="87084">
                  <c:v>201.752316240932</c:v>
                </c:pt>
                <c:pt idx="87085">
                  <c:v>201.754632996205</c:v>
                </c:pt>
                <c:pt idx="87086">
                  <c:v>201.756949751479</c:v>
                </c:pt>
                <c:pt idx="87087">
                  <c:v>201.75926650675299</c:v>
                </c:pt>
                <c:pt idx="87088">
                  <c:v>201.76158326202599</c:v>
                </c:pt>
                <c:pt idx="87089">
                  <c:v>201.76390001729999</c:v>
                </c:pt>
                <c:pt idx="87090">
                  <c:v>201.76621677257299</c:v>
                </c:pt>
                <c:pt idx="87091">
                  <c:v>201.76853352784701</c:v>
                </c:pt>
                <c:pt idx="87092">
                  <c:v>201.77085028312001</c:v>
                </c:pt>
                <c:pt idx="87093">
                  <c:v>201.77316703839401</c:v>
                </c:pt>
                <c:pt idx="87094">
                  <c:v>201.77548379366701</c:v>
                </c:pt>
                <c:pt idx="87095">
                  <c:v>201.777800548941</c:v>
                </c:pt>
                <c:pt idx="87096">
                  <c:v>201.780117304214</c:v>
                </c:pt>
                <c:pt idx="87097">
                  <c:v>201.782434059488</c:v>
                </c:pt>
                <c:pt idx="87098">
                  <c:v>201.784750814761</c:v>
                </c:pt>
                <c:pt idx="87099">
                  <c:v>201.78706757003499</c:v>
                </c:pt>
                <c:pt idx="87100">
                  <c:v>201.78938432530899</c:v>
                </c:pt>
                <c:pt idx="87101">
                  <c:v>201.79170108058199</c:v>
                </c:pt>
                <c:pt idx="87102">
                  <c:v>201.79401783585601</c:v>
                </c:pt>
                <c:pt idx="87103">
                  <c:v>201.79633459112901</c:v>
                </c:pt>
                <c:pt idx="87104">
                  <c:v>201.79865134640301</c:v>
                </c:pt>
                <c:pt idx="87105">
                  <c:v>201.80096810167601</c:v>
                </c:pt>
                <c:pt idx="87106">
                  <c:v>201.80328485695</c:v>
                </c:pt>
                <c:pt idx="87107">
                  <c:v>201.805601612223</c:v>
                </c:pt>
                <c:pt idx="87108">
                  <c:v>201.807918367497</c:v>
                </c:pt>
                <c:pt idx="87109">
                  <c:v>201.81023512277</c:v>
                </c:pt>
                <c:pt idx="87110">
                  <c:v>201.81255187804399</c:v>
                </c:pt>
                <c:pt idx="87111">
                  <c:v>201.81486863331699</c:v>
                </c:pt>
                <c:pt idx="87112">
                  <c:v>201.81718538859101</c:v>
                </c:pt>
                <c:pt idx="87113">
                  <c:v>201.81950214386501</c:v>
                </c:pt>
                <c:pt idx="87114">
                  <c:v>201.82181889913801</c:v>
                </c:pt>
                <c:pt idx="87115">
                  <c:v>201.824135654412</c:v>
                </c:pt>
                <c:pt idx="87116">
                  <c:v>201.826452409685</c:v>
                </c:pt>
                <c:pt idx="87117">
                  <c:v>201.828769164959</c:v>
                </c:pt>
                <c:pt idx="87118">
                  <c:v>201.831085920232</c:v>
                </c:pt>
                <c:pt idx="87119">
                  <c:v>201.83340267550599</c:v>
                </c:pt>
                <c:pt idx="87120">
                  <c:v>201.83571943077899</c:v>
                </c:pt>
                <c:pt idx="87121">
                  <c:v>201.83803618605299</c:v>
                </c:pt>
                <c:pt idx="87122">
                  <c:v>201.84035294132599</c:v>
                </c:pt>
                <c:pt idx="87123">
                  <c:v>201.84266969660001</c:v>
                </c:pt>
                <c:pt idx="87124">
                  <c:v>201.84498645187401</c:v>
                </c:pt>
                <c:pt idx="87125">
                  <c:v>201.84730320714701</c:v>
                </c:pt>
                <c:pt idx="87126">
                  <c:v>201.849619962421</c:v>
                </c:pt>
                <c:pt idx="87127">
                  <c:v>201.851936717694</c:v>
                </c:pt>
                <c:pt idx="87128">
                  <c:v>201.854253472968</c:v>
                </c:pt>
                <c:pt idx="87129">
                  <c:v>201.856570228241</c:v>
                </c:pt>
                <c:pt idx="87130">
                  <c:v>201.85888698351499</c:v>
                </c:pt>
                <c:pt idx="87131">
                  <c:v>201.86120373878799</c:v>
                </c:pt>
                <c:pt idx="87132">
                  <c:v>201.86352049406199</c:v>
                </c:pt>
                <c:pt idx="87133">
                  <c:v>201.86583724933499</c:v>
                </c:pt>
                <c:pt idx="87134">
                  <c:v>201.86815400460901</c:v>
                </c:pt>
                <c:pt idx="87135">
                  <c:v>201.87047075988201</c:v>
                </c:pt>
                <c:pt idx="87136">
                  <c:v>201.87278751515601</c:v>
                </c:pt>
                <c:pt idx="87137">
                  <c:v>201.87510427043</c:v>
                </c:pt>
                <c:pt idx="87138">
                  <c:v>201.877421025703</c:v>
                </c:pt>
                <c:pt idx="87139">
                  <c:v>201.879737780977</c:v>
                </c:pt>
                <c:pt idx="87140">
                  <c:v>201.88205453625</c:v>
                </c:pt>
                <c:pt idx="87141">
                  <c:v>201.88437129152399</c:v>
                </c:pt>
                <c:pt idx="87142">
                  <c:v>201.88668804679699</c:v>
                </c:pt>
                <c:pt idx="87143">
                  <c:v>201.88900480207101</c:v>
                </c:pt>
                <c:pt idx="87144">
                  <c:v>201.89132155734401</c:v>
                </c:pt>
                <c:pt idx="87145">
                  <c:v>201.89363831261801</c:v>
                </c:pt>
                <c:pt idx="87146">
                  <c:v>201.89595506789101</c:v>
                </c:pt>
                <c:pt idx="87147">
                  <c:v>201.898271823165</c:v>
                </c:pt>
                <c:pt idx="87148">
                  <c:v>201.900588578438</c:v>
                </c:pt>
                <c:pt idx="87149">
                  <c:v>201.902905333712</c:v>
                </c:pt>
                <c:pt idx="87150">
                  <c:v>201.90522208898599</c:v>
                </c:pt>
                <c:pt idx="87151">
                  <c:v>201.90753884425899</c:v>
                </c:pt>
                <c:pt idx="87152">
                  <c:v>201.90985559953299</c:v>
                </c:pt>
                <c:pt idx="87153">
                  <c:v>201.91217235480599</c:v>
                </c:pt>
                <c:pt idx="87154">
                  <c:v>201.91448911008001</c:v>
                </c:pt>
                <c:pt idx="87155">
                  <c:v>201.91680586535301</c:v>
                </c:pt>
                <c:pt idx="87156">
                  <c:v>201.91912262062701</c:v>
                </c:pt>
                <c:pt idx="87157">
                  <c:v>201.92143937590001</c:v>
                </c:pt>
                <c:pt idx="87158">
                  <c:v>201.923756131174</c:v>
                </c:pt>
                <c:pt idx="87159">
                  <c:v>201.926072886447</c:v>
                </c:pt>
                <c:pt idx="87160">
                  <c:v>201.928389641721</c:v>
                </c:pt>
                <c:pt idx="87161">
                  <c:v>201.930706396994</c:v>
                </c:pt>
                <c:pt idx="87162">
                  <c:v>201.93302315226799</c:v>
                </c:pt>
                <c:pt idx="87163">
                  <c:v>201.93533990754199</c:v>
                </c:pt>
                <c:pt idx="87164">
                  <c:v>201.93765666281499</c:v>
                </c:pt>
                <c:pt idx="87165">
                  <c:v>201.93997341808901</c:v>
                </c:pt>
                <c:pt idx="87166">
                  <c:v>201.94229017336201</c:v>
                </c:pt>
                <c:pt idx="87167">
                  <c:v>201.94460692863601</c:v>
                </c:pt>
                <c:pt idx="87168">
                  <c:v>201.94692368390901</c:v>
                </c:pt>
                <c:pt idx="87169">
                  <c:v>201.949240439183</c:v>
                </c:pt>
                <c:pt idx="87170">
                  <c:v>201.951557194456</c:v>
                </c:pt>
                <c:pt idx="87171">
                  <c:v>201.95387394973</c:v>
                </c:pt>
                <c:pt idx="87172">
                  <c:v>201.956190705003</c:v>
                </c:pt>
                <c:pt idx="87173">
                  <c:v>201.95850746027699</c:v>
                </c:pt>
                <c:pt idx="87174">
                  <c:v>201.96082421555101</c:v>
                </c:pt>
                <c:pt idx="87175">
                  <c:v>201.96314097082401</c:v>
                </c:pt>
                <c:pt idx="87176">
                  <c:v>201.96545772609801</c:v>
                </c:pt>
                <c:pt idx="87177">
                  <c:v>201.96777448137101</c:v>
                </c:pt>
                <c:pt idx="87178">
                  <c:v>201.970091236645</c:v>
                </c:pt>
                <c:pt idx="87179">
                  <c:v>201.972407991918</c:v>
                </c:pt>
                <c:pt idx="87180">
                  <c:v>201.974724747192</c:v>
                </c:pt>
                <c:pt idx="87181">
                  <c:v>201.977041502465</c:v>
                </c:pt>
                <c:pt idx="87182">
                  <c:v>201.97935825773899</c:v>
                </c:pt>
                <c:pt idx="87183">
                  <c:v>201.98167501301199</c:v>
                </c:pt>
                <c:pt idx="87184">
                  <c:v>201.98399176828599</c:v>
                </c:pt>
                <c:pt idx="87185">
                  <c:v>201.98630852355899</c:v>
                </c:pt>
                <c:pt idx="87186">
                  <c:v>201.98862527883301</c:v>
                </c:pt>
                <c:pt idx="87187">
                  <c:v>201.99094203410701</c:v>
                </c:pt>
                <c:pt idx="87188">
                  <c:v>201.99325878938001</c:v>
                </c:pt>
                <c:pt idx="87189">
                  <c:v>201.995575544654</c:v>
                </c:pt>
                <c:pt idx="87190">
                  <c:v>201.997892299927</c:v>
                </c:pt>
                <c:pt idx="87191">
                  <c:v>202.000209055201</c:v>
                </c:pt>
                <c:pt idx="87192">
                  <c:v>202.002525810474</c:v>
                </c:pt>
                <c:pt idx="87193">
                  <c:v>202.00484256574799</c:v>
                </c:pt>
                <c:pt idx="87194">
                  <c:v>202.00715932102099</c:v>
                </c:pt>
                <c:pt idx="87195">
                  <c:v>202.00947607629499</c:v>
                </c:pt>
                <c:pt idx="87196">
                  <c:v>202.01179283156799</c:v>
                </c:pt>
                <c:pt idx="87197">
                  <c:v>202.01410958684201</c:v>
                </c:pt>
                <c:pt idx="87198">
                  <c:v>202.01642634211501</c:v>
                </c:pt>
                <c:pt idx="87199">
                  <c:v>202.01874309738901</c:v>
                </c:pt>
                <c:pt idx="87200">
                  <c:v>202.021059852663</c:v>
                </c:pt>
                <c:pt idx="87201">
                  <c:v>202.023376607936</c:v>
                </c:pt>
                <c:pt idx="87202">
                  <c:v>202.02569336321</c:v>
                </c:pt>
                <c:pt idx="87203">
                  <c:v>202.028010118483</c:v>
                </c:pt>
                <c:pt idx="87204">
                  <c:v>202.03032687375699</c:v>
                </c:pt>
                <c:pt idx="87205">
                  <c:v>202.03264362902999</c:v>
                </c:pt>
                <c:pt idx="87206">
                  <c:v>202.03496038430399</c:v>
                </c:pt>
                <c:pt idx="87207">
                  <c:v>202.03727713957699</c:v>
                </c:pt>
                <c:pt idx="87208">
                  <c:v>202.03959389485101</c:v>
                </c:pt>
                <c:pt idx="87209">
                  <c:v>202.04191065012401</c:v>
                </c:pt>
                <c:pt idx="87210">
                  <c:v>202.044227405398</c:v>
                </c:pt>
                <c:pt idx="87211">
                  <c:v>202.046544160672</c:v>
                </c:pt>
                <c:pt idx="87212">
                  <c:v>202.048860915945</c:v>
                </c:pt>
                <c:pt idx="87213">
                  <c:v>202.05117767121899</c:v>
                </c:pt>
                <c:pt idx="87214">
                  <c:v>202.05349442649199</c:v>
                </c:pt>
                <c:pt idx="87215">
                  <c:v>202.05581118176599</c:v>
                </c:pt>
                <c:pt idx="87216">
                  <c:v>202.05812793703899</c:v>
                </c:pt>
                <c:pt idx="87217">
                  <c:v>202.06044469231301</c:v>
                </c:pt>
                <c:pt idx="87218">
                  <c:v>202.06276144758601</c:v>
                </c:pt>
                <c:pt idx="87219">
                  <c:v>202.06507820286001</c:v>
                </c:pt>
                <c:pt idx="87220">
                  <c:v>202.06739495813301</c:v>
                </c:pt>
                <c:pt idx="87221">
                  <c:v>202.069711713407</c:v>
                </c:pt>
                <c:pt idx="87222">
                  <c:v>202.07202846868</c:v>
                </c:pt>
                <c:pt idx="87223">
                  <c:v>202.074345223954</c:v>
                </c:pt>
                <c:pt idx="87224">
                  <c:v>202.07666197922799</c:v>
                </c:pt>
                <c:pt idx="87225">
                  <c:v>202.07897873450099</c:v>
                </c:pt>
                <c:pt idx="87226">
                  <c:v>202.08129548977499</c:v>
                </c:pt>
                <c:pt idx="87227">
                  <c:v>202.08361224504799</c:v>
                </c:pt>
                <c:pt idx="87228">
                  <c:v>202.08592900032201</c:v>
                </c:pt>
                <c:pt idx="87229">
                  <c:v>202.08824575559501</c:v>
                </c:pt>
                <c:pt idx="87230">
                  <c:v>202.09056251086901</c:v>
                </c:pt>
                <c:pt idx="87231">
                  <c:v>202.09287926614201</c:v>
                </c:pt>
                <c:pt idx="87232">
                  <c:v>202.095196021416</c:v>
                </c:pt>
                <c:pt idx="87233">
                  <c:v>202.097512776689</c:v>
                </c:pt>
                <c:pt idx="87234">
                  <c:v>202.099829531963</c:v>
                </c:pt>
                <c:pt idx="87235">
                  <c:v>202.102146287236</c:v>
                </c:pt>
                <c:pt idx="87236">
                  <c:v>202.10446304250999</c:v>
                </c:pt>
                <c:pt idx="87237">
                  <c:v>202.10677979778399</c:v>
                </c:pt>
                <c:pt idx="87238">
                  <c:v>202.10909655305699</c:v>
                </c:pt>
                <c:pt idx="87239">
                  <c:v>202.11141330833101</c:v>
                </c:pt>
                <c:pt idx="87240">
                  <c:v>202.11373006360401</c:v>
                </c:pt>
                <c:pt idx="87241">
                  <c:v>202.116046818878</c:v>
                </c:pt>
                <c:pt idx="87242">
                  <c:v>202.118363574151</c:v>
                </c:pt>
                <c:pt idx="87243">
                  <c:v>202.120680329425</c:v>
                </c:pt>
                <c:pt idx="87244">
                  <c:v>202.122997084698</c:v>
                </c:pt>
                <c:pt idx="87245">
                  <c:v>202.12531383997199</c:v>
                </c:pt>
                <c:pt idx="87246">
                  <c:v>202.12763059524499</c:v>
                </c:pt>
                <c:pt idx="87247">
                  <c:v>202.12994735051899</c:v>
                </c:pt>
                <c:pt idx="87248">
                  <c:v>202.13226410579199</c:v>
                </c:pt>
                <c:pt idx="87249">
                  <c:v>202.13458086106601</c:v>
                </c:pt>
                <c:pt idx="87250">
                  <c:v>202.13689761634001</c:v>
                </c:pt>
                <c:pt idx="87251">
                  <c:v>202.13921437161301</c:v>
                </c:pt>
                <c:pt idx="87252">
                  <c:v>202.141531126887</c:v>
                </c:pt>
                <c:pt idx="87253">
                  <c:v>202.14384788216</c:v>
                </c:pt>
                <c:pt idx="87254">
                  <c:v>202.146164637434</c:v>
                </c:pt>
                <c:pt idx="87255">
                  <c:v>202.148481392707</c:v>
                </c:pt>
                <c:pt idx="87256">
                  <c:v>202.15079814798099</c:v>
                </c:pt>
                <c:pt idx="87257">
                  <c:v>202.15311490325399</c:v>
                </c:pt>
                <c:pt idx="87258">
                  <c:v>202.15543165852799</c:v>
                </c:pt>
                <c:pt idx="87259">
                  <c:v>202.15774841380099</c:v>
                </c:pt>
                <c:pt idx="87260">
                  <c:v>202.16006516907501</c:v>
                </c:pt>
                <c:pt idx="87261">
                  <c:v>202.16238192434901</c:v>
                </c:pt>
                <c:pt idx="87262">
                  <c:v>202.16469867962201</c:v>
                </c:pt>
                <c:pt idx="87263">
                  <c:v>202.167015434896</c:v>
                </c:pt>
                <c:pt idx="87264">
                  <c:v>202.169332190169</c:v>
                </c:pt>
                <c:pt idx="87265">
                  <c:v>202.171648945443</c:v>
                </c:pt>
                <c:pt idx="87266">
                  <c:v>202.173965700716</c:v>
                </c:pt>
                <c:pt idx="87267">
                  <c:v>202.17628245598999</c:v>
                </c:pt>
                <c:pt idx="87268">
                  <c:v>202.17859921126299</c:v>
                </c:pt>
                <c:pt idx="87269">
                  <c:v>202.18091596653699</c:v>
                </c:pt>
                <c:pt idx="87270">
                  <c:v>202.18323272180999</c:v>
                </c:pt>
                <c:pt idx="87271">
                  <c:v>202.18554947708401</c:v>
                </c:pt>
                <c:pt idx="87272">
                  <c:v>202.18786623235701</c:v>
                </c:pt>
                <c:pt idx="87273">
                  <c:v>202.190182987631</c:v>
                </c:pt>
                <c:pt idx="87274">
                  <c:v>202.192499742905</c:v>
                </c:pt>
                <c:pt idx="87275">
                  <c:v>202.194816498178</c:v>
                </c:pt>
                <c:pt idx="87276">
                  <c:v>202.19713325345199</c:v>
                </c:pt>
                <c:pt idx="87277">
                  <c:v>202.19945000872499</c:v>
                </c:pt>
                <c:pt idx="87278">
                  <c:v>202.20176676399899</c:v>
                </c:pt>
                <c:pt idx="87279">
                  <c:v>202.20408351927199</c:v>
                </c:pt>
                <c:pt idx="87280">
                  <c:v>202.20640027454601</c:v>
                </c:pt>
                <c:pt idx="87281">
                  <c:v>202.20871702981901</c:v>
                </c:pt>
                <c:pt idx="87282">
                  <c:v>202.21103378509301</c:v>
                </c:pt>
                <c:pt idx="87283">
                  <c:v>202.21335054036601</c:v>
                </c:pt>
                <c:pt idx="87284">
                  <c:v>202.21566729564</c:v>
                </c:pt>
                <c:pt idx="87285">
                  <c:v>202.217984050913</c:v>
                </c:pt>
                <c:pt idx="87286">
                  <c:v>202.220300806187</c:v>
                </c:pt>
                <c:pt idx="87287">
                  <c:v>202.22261756146099</c:v>
                </c:pt>
                <c:pt idx="87288">
                  <c:v>202.22493431673399</c:v>
                </c:pt>
                <c:pt idx="87289">
                  <c:v>202.22725107200799</c:v>
                </c:pt>
                <c:pt idx="87290">
                  <c:v>202.22956782728099</c:v>
                </c:pt>
                <c:pt idx="87291">
                  <c:v>202.23188458255501</c:v>
                </c:pt>
                <c:pt idx="87292">
                  <c:v>202.23420133782801</c:v>
                </c:pt>
                <c:pt idx="87293">
                  <c:v>202.23651809310201</c:v>
                </c:pt>
                <c:pt idx="87294">
                  <c:v>202.23883484837501</c:v>
                </c:pt>
                <c:pt idx="87295">
                  <c:v>202.241151603649</c:v>
                </c:pt>
                <c:pt idx="87296">
                  <c:v>202.243468358922</c:v>
                </c:pt>
                <c:pt idx="87297">
                  <c:v>202.245785114196</c:v>
                </c:pt>
                <c:pt idx="87298">
                  <c:v>202.248101869469</c:v>
                </c:pt>
                <c:pt idx="87299">
                  <c:v>202.25041862474299</c:v>
                </c:pt>
                <c:pt idx="87300">
                  <c:v>202.25273538001699</c:v>
                </c:pt>
                <c:pt idx="87301">
                  <c:v>202.25505213528999</c:v>
                </c:pt>
                <c:pt idx="87302">
                  <c:v>202.25736889056401</c:v>
                </c:pt>
                <c:pt idx="87303">
                  <c:v>202.25968564583701</c:v>
                </c:pt>
                <c:pt idx="87304">
                  <c:v>202.262002401111</c:v>
                </c:pt>
                <c:pt idx="87305">
                  <c:v>202.264319156384</c:v>
                </c:pt>
                <c:pt idx="87306">
                  <c:v>202.266635911658</c:v>
                </c:pt>
                <c:pt idx="87307">
                  <c:v>202.268952666931</c:v>
                </c:pt>
                <c:pt idx="87308">
                  <c:v>202.27126942220499</c:v>
                </c:pt>
                <c:pt idx="87309">
                  <c:v>202.27358617747799</c:v>
                </c:pt>
                <c:pt idx="87310">
                  <c:v>202.27590293275199</c:v>
                </c:pt>
                <c:pt idx="87311">
                  <c:v>202.27821968802601</c:v>
                </c:pt>
                <c:pt idx="87312">
                  <c:v>202.28053644329901</c:v>
                </c:pt>
                <c:pt idx="87313">
                  <c:v>202.28285319857301</c:v>
                </c:pt>
                <c:pt idx="87314">
                  <c:v>202.28516995384601</c:v>
                </c:pt>
                <c:pt idx="87315">
                  <c:v>202.28748670912</c:v>
                </c:pt>
                <c:pt idx="87316">
                  <c:v>202.289803464393</c:v>
                </c:pt>
                <c:pt idx="87317">
                  <c:v>202.292120219667</c:v>
                </c:pt>
                <c:pt idx="87318">
                  <c:v>202.29443697494</c:v>
                </c:pt>
                <c:pt idx="87319">
                  <c:v>202.29675373021399</c:v>
                </c:pt>
                <c:pt idx="87320">
                  <c:v>202.29907048548699</c:v>
                </c:pt>
                <c:pt idx="87321">
                  <c:v>202.30138724076099</c:v>
                </c:pt>
                <c:pt idx="87322">
                  <c:v>202.30370399603399</c:v>
                </c:pt>
                <c:pt idx="87323">
                  <c:v>202.30602075130801</c:v>
                </c:pt>
                <c:pt idx="87324">
                  <c:v>202.30833750658201</c:v>
                </c:pt>
                <c:pt idx="87325">
                  <c:v>202.31065426185501</c:v>
                </c:pt>
                <c:pt idx="87326">
                  <c:v>202.312971017129</c:v>
                </c:pt>
                <c:pt idx="87327">
                  <c:v>202.315287772402</c:v>
                </c:pt>
                <c:pt idx="87328">
                  <c:v>202.317604527676</c:v>
                </c:pt>
                <c:pt idx="87329">
                  <c:v>202.319921282949</c:v>
                </c:pt>
                <c:pt idx="87330">
                  <c:v>202.32223803822299</c:v>
                </c:pt>
                <c:pt idx="87331">
                  <c:v>202.32455479349599</c:v>
                </c:pt>
                <c:pt idx="87332">
                  <c:v>202.32687154876999</c:v>
                </c:pt>
                <c:pt idx="87333">
                  <c:v>202.32918830404299</c:v>
                </c:pt>
                <c:pt idx="87334">
                  <c:v>202.33150505931701</c:v>
                </c:pt>
                <c:pt idx="87335">
                  <c:v>202.33382181459001</c:v>
                </c:pt>
                <c:pt idx="87336">
                  <c:v>202.336138569864</c:v>
                </c:pt>
                <c:pt idx="87337">
                  <c:v>202.338455325138</c:v>
                </c:pt>
                <c:pt idx="87338">
                  <c:v>202.340772080411</c:v>
                </c:pt>
                <c:pt idx="87339">
                  <c:v>202.34308883568499</c:v>
                </c:pt>
                <c:pt idx="87340">
                  <c:v>202.34540559095799</c:v>
                </c:pt>
                <c:pt idx="87341">
                  <c:v>202.34772234623199</c:v>
                </c:pt>
                <c:pt idx="87342">
                  <c:v>202.35003910150499</c:v>
                </c:pt>
                <c:pt idx="87343">
                  <c:v>202.35235585677901</c:v>
                </c:pt>
                <c:pt idx="87344">
                  <c:v>202.35467261205201</c:v>
                </c:pt>
                <c:pt idx="87345">
                  <c:v>202.35698936732601</c:v>
                </c:pt>
                <c:pt idx="87346">
                  <c:v>202.35930612259901</c:v>
                </c:pt>
                <c:pt idx="87347">
                  <c:v>202.361622877873</c:v>
                </c:pt>
                <c:pt idx="87348">
                  <c:v>202.363939633147</c:v>
                </c:pt>
                <c:pt idx="87349">
                  <c:v>202.36625638842</c:v>
                </c:pt>
                <c:pt idx="87350">
                  <c:v>202.36857314369399</c:v>
                </c:pt>
                <c:pt idx="87351">
                  <c:v>202.37088989896699</c:v>
                </c:pt>
                <c:pt idx="87352">
                  <c:v>202.37320665424099</c:v>
                </c:pt>
                <c:pt idx="87353">
                  <c:v>202.37552340951399</c:v>
                </c:pt>
                <c:pt idx="87354">
                  <c:v>202.37784016478801</c:v>
                </c:pt>
                <c:pt idx="87355">
                  <c:v>202.38015692006101</c:v>
                </c:pt>
                <c:pt idx="87356">
                  <c:v>202.38247367533501</c:v>
                </c:pt>
                <c:pt idx="87357">
                  <c:v>202.38479043060801</c:v>
                </c:pt>
                <c:pt idx="87358">
                  <c:v>202.387107185882</c:v>
                </c:pt>
                <c:pt idx="87359">
                  <c:v>202.389423941155</c:v>
                </c:pt>
                <c:pt idx="87360">
                  <c:v>202.391740696429</c:v>
                </c:pt>
                <c:pt idx="87361">
                  <c:v>202.39405745170299</c:v>
                </c:pt>
                <c:pt idx="87362">
                  <c:v>202.39637420697599</c:v>
                </c:pt>
                <c:pt idx="87363">
                  <c:v>202.39869096224999</c:v>
                </c:pt>
                <c:pt idx="87364">
                  <c:v>202.40100771752299</c:v>
                </c:pt>
                <c:pt idx="87365">
                  <c:v>202.40332447279701</c:v>
                </c:pt>
                <c:pt idx="87366">
                  <c:v>202.40564122807001</c:v>
                </c:pt>
                <c:pt idx="87367">
                  <c:v>202.40795798334401</c:v>
                </c:pt>
                <c:pt idx="87368">
                  <c:v>202.41027473861701</c:v>
                </c:pt>
                <c:pt idx="87369">
                  <c:v>202.412591493891</c:v>
                </c:pt>
                <c:pt idx="87370">
                  <c:v>202.414908249164</c:v>
                </c:pt>
                <c:pt idx="87371">
                  <c:v>202.417225004438</c:v>
                </c:pt>
                <c:pt idx="87372">
                  <c:v>202.419541759711</c:v>
                </c:pt>
                <c:pt idx="87373">
                  <c:v>202.42185851498499</c:v>
                </c:pt>
                <c:pt idx="87374">
                  <c:v>202.42417527025901</c:v>
                </c:pt>
                <c:pt idx="87375">
                  <c:v>202.42649202553201</c:v>
                </c:pt>
                <c:pt idx="87376">
                  <c:v>202.42880878080601</c:v>
                </c:pt>
                <c:pt idx="87377">
                  <c:v>202.43112553607901</c:v>
                </c:pt>
                <c:pt idx="87378">
                  <c:v>202.433442291353</c:v>
                </c:pt>
                <c:pt idx="87379">
                  <c:v>202.435759046626</c:v>
                </c:pt>
                <c:pt idx="87380">
                  <c:v>202.4380758019</c:v>
                </c:pt>
                <c:pt idx="87381">
                  <c:v>202.440392557173</c:v>
                </c:pt>
                <c:pt idx="87382">
                  <c:v>202.44270931244699</c:v>
                </c:pt>
                <c:pt idx="87383">
                  <c:v>202.44502606771999</c:v>
                </c:pt>
                <c:pt idx="87384">
                  <c:v>202.44734282299399</c:v>
                </c:pt>
                <c:pt idx="87385">
                  <c:v>202.44965957826699</c:v>
                </c:pt>
                <c:pt idx="87386">
                  <c:v>202.45197633354101</c:v>
                </c:pt>
                <c:pt idx="87387">
                  <c:v>202.45429308881501</c:v>
                </c:pt>
                <c:pt idx="87388">
                  <c:v>202.45660984408801</c:v>
                </c:pt>
                <c:pt idx="87389">
                  <c:v>202.458926599362</c:v>
                </c:pt>
                <c:pt idx="87390">
                  <c:v>202.461243354635</c:v>
                </c:pt>
                <c:pt idx="87391">
                  <c:v>202.463560109909</c:v>
                </c:pt>
                <c:pt idx="87392">
                  <c:v>202.465876865182</c:v>
                </c:pt>
                <c:pt idx="87393">
                  <c:v>202.46819362045599</c:v>
                </c:pt>
                <c:pt idx="87394">
                  <c:v>202.47051037572899</c:v>
                </c:pt>
                <c:pt idx="87395">
                  <c:v>202.47282713100299</c:v>
                </c:pt>
                <c:pt idx="87396">
                  <c:v>202.47514388627599</c:v>
                </c:pt>
                <c:pt idx="87397">
                  <c:v>202.47746064155001</c:v>
                </c:pt>
                <c:pt idx="87398">
                  <c:v>202.47977739682401</c:v>
                </c:pt>
                <c:pt idx="87399">
                  <c:v>202.48209415209701</c:v>
                </c:pt>
                <c:pt idx="87400">
                  <c:v>202.484410907371</c:v>
                </c:pt>
                <c:pt idx="87401">
                  <c:v>202.486727662644</c:v>
                </c:pt>
                <c:pt idx="87402">
                  <c:v>202.489044417918</c:v>
                </c:pt>
                <c:pt idx="87403">
                  <c:v>202.491361173191</c:v>
                </c:pt>
                <c:pt idx="87404">
                  <c:v>202.49367792846499</c:v>
                </c:pt>
                <c:pt idx="87405">
                  <c:v>202.49599468373799</c:v>
                </c:pt>
                <c:pt idx="87406">
                  <c:v>202.49831143901201</c:v>
                </c:pt>
                <c:pt idx="87407">
                  <c:v>202.50062819428501</c:v>
                </c:pt>
                <c:pt idx="87408">
                  <c:v>202.50294494955901</c:v>
                </c:pt>
                <c:pt idx="87409">
                  <c:v>202.50526170483201</c:v>
                </c:pt>
                <c:pt idx="87410">
                  <c:v>202.507578460106</c:v>
                </c:pt>
                <c:pt idx="87411">
                  <c:v>202.50989521538</c:v>
                </c:pt>
                <c:pt idx="87412">
                  <c:v>202.512211970653</c:v>
                </c:pt>
                <c:pt idx="87413">
                  <c:v>202.51452872592699</c:v>
                </c:pt>
                <c:pt idx="87414">
                  <c:v>202.51684548119999</c:v>
                </c:pt>
                <c:pt idx="87415">
                  <c:v>202.51916223647399</c:v>
                </c:pt>
                <c:pt idx="87416">
                  <c:v>202.52147899174699</c:v>
                </c:pt>
                <c:pt idx="87417">
                  <c:v>202.52379574702101</c:v>
                </c:pt>
                <c:pt idx="87418">
                  <c:v>202.52611250229401</c:v>
                </c:pt>
                <c:pt idx="87419">
                  <c:v>202.52842925756801</c:v>
                </c:pt>
                <c:pt idx="87420">
                  <c:v>202.53074601284101</c:v>
                </c:pt>
                <c:pt idx="87421">
                  <c:v>202.533062768115</c:v>
                </c:pt>
                <c:pt idx="87422">
                  <c:v>202.535379523388</c:v>
                </c:pt>
                <c:pt idx="87423">
                  <c:v>202.537696278662</c:v>
                </c:pt>
                <c:pt idx="87424">
                  <c:v>202.54001303393599</c:v>
                </c:pt>
                <c:pt idx="87425">
                  <c:v>202.54232978920899</c:v>
                </c:pt>
                <c:pt idx="87426">
                  <c:v>202.54464654448299</c:v>
                </c:pt>
                <c:pt idx="87427">
                  <c:v>202.54696329975599</c:v>
                </c:pt>
                <c:pt idx="87428">
                  <c:v>202.54928005503001</c:v>
                </c:pt>
                <c:pt idx="87429">
                  <c:v>202.55159681030301</c:v>
                </c:pt>
                <c:pt idx="87430">
                  <c:v>202.55391356557701</c:v>
                </c:pt>
                <c:pt idx="87431">
                  <c:v>202.55623032085001</c:v>
                </c:pt>
                <c:pt idx="87432">
                  <c:v>202.558547076124</c:v>
                </c:pt>
                <c:pt idx="87433">
                  <c:v>202.560863831397</c:v>
                </c:pt>
                <c:pt idx="87434">
                  <c:v>202.563180586671</c:v>
                </c:pt>
                <c:pt idx="87435">
                  <c:v>202.565497341944</c:v>
                </c:pt>
                <c:pt idx="87436">
                  <c:v>202.56781409721799</c:v>
                </c:pt>
                <c:pt idx="87437">
                  <c:v>202.57013085249201</c:v>
                </c:pt>
                <c:pt idx="87438">
                  <c:v>202.57244760776501</c:v>
                </c:pt>
                <c:pt idx="87439">
                  <c:v>202.57476436303901</c:v>
                </c:pt>
                <c:pt idx="87440">
                  <c:v>202.57708111831201</c:v>
                </c:pt>
                <c:pt idx="87441">
                  <c:v>202.579397873586</c:v>
                </c:pt>
                <c:pt idx="87442">
                  <c:v>202.581714628859</c:v>
                </c:pt>
                <c:pt idx="87443">
                  <c:v>202.584031384133</c:v>
                </c:pt>
                <c:pt idx="87444">
                  <c:v>202.586348139406</c:v>
                </c:pt>
                <c:pt idx="87445">
                  <c:v>202.58866489467999</c:v>
                </c:pt>
                <c:pt idx="87446">
                  <c:v>202.59098164995299</c:v>
                </c:pt>
                <c:pt idx="87447">
                  <c:v>202.59329840522699</c:v>
                </c:pt>
                <c:pt idx="87448">
                  <c:v>202.59561516050101</c:v>
                </c:pt>
                <c:pt idx="87449">
                  <c:v>202.59793191577401</c:v>
                </c:pt>
                <c:pt idx="87450">
                  <c:v>202.60024867104801</c:v>
                </c:pt>
                <c:pt idx="87451">
                  <c:v>202.60256542632101</c:v>
                </c:pt>
                <c:pt idx="87452">
                  <c:v>202.604882181595</c:v>
                </c:pt>
                <c:pt idx="87453">
                  <c:v>202.607198936868</c:v>
                </c:pt>
                <c:pt idx="87454">
                  <c:v>202.609515692142</c:v>
                </c:pt>
                <c:pt idx="87455">
                  <c:v>202.611832447415</c:v>
                </c:pt>
                <c:pt idx="87456">
                  <c:v>202.61414920268899</c:v>
                </c:pt>
                <c:pt idx="87457">
                  <c:v>202.61646595796199</c:v>
                </c:pt>
                <c:pt idx="87458">
                  <c:v>202.61878271323599</c:v>
                </c:pt>
                <c:pt idx="87459">
                  <c:v>202.62109946850899</c:v>
                </c:pt>
                <c:pt idx="87460">
                  <c:v>202.62341622378301</c:v>
                </c:pt>
                <c:pt idx="87461">
                  <c:v>202.62573297905701</c:v>
                </c:pt>
                <c:pt idx="87462">
                  <c:v>202.62804973433001</c:v>
                </c:pt>
                <c:pt idx="87463">
                  <c:v>202.630366489604</c:v>
                </c:pt>
                <c:pt idx="87464">
                  <c:v>202.632683244877</c:v>
                </c:pt>
                <c:pt idx="87465">
                  <c:v>202.635000000151</c:v>
                </c:pt>
                <c:pt idx="87466">
                  <c:v>202.637316755424</c:v>
                </c:pt>
                <c:pt idx="87467">
                  <c:v>202.63963351069799</c:v>
                </c:pt>
                <c:pt idx="87468">
                  <c:v>202.64195026597099</c:v>
                </c:pt>
                <c:pt idx="87469">
                  <c:v>202.64426702124501</c:v>
                </c:pt>
                <c:pt idx="87470">
                  <c:v>202.64658377651801</c:v>
                </c:pt>
                <c:pt idx="87471">
                  <c:v>202.64890053179201</c:v>
                </c:pt>
                <c:pt idx="87472">
                  <c:v>202.65121728706501</c:v>
                </c:pt>
                <c:pt idx="87473">
                  <c:v>202.653534042339</c:v>
                </c:pt>
                <c:pt idx="87474">
                  <c:v>202.655850797613</c:v>
                </c:pt>
                <c:pt idx="87475">
                  <c:v>202.658167552886</c:v>
                </c:pt>
                <c:pt idx="87476">
                  <c:v>202.66048430815999</c:v>
                </c:pt>
                <c:pt idx="87477">
                  <c:v>202.66280106343299</c:v>
                </c:pt>
                <c:pt idx="87478">
                  <c:v>202.66511781870699</c:v>
                </c:pt>
                <c:pt idx="87479">
                  <c:v>202.66743457397999</c:v>
                </c:pt>
                <c:pt idx="87480">
                  <c:v>202.66975132925401</c:v>
                </c:pt>
                <c:pt idx="87481">
                  <c:v>202.67206808452701</c:v>
                </c:pt>
                <c:pt idx="87482">
                  <c:v>202.67438483980101</c:v>
                </c:pt>
                <c:pt idx="87483">
                  <c:v>202.67670159507401</c:v>
                </c:pt>
                <c:pt idx="87484">
                  <c:v>202.679018350348</c:v>
                </c:pt>
                <c:pt idx="87485">
                  <c:v>202.681335105621</c:v>
                </c:pt>
                <c:pt idx="87486">
                  <c:v>202.683651860895</c:v>
                </c:pt>
                <c:pt idx="87487">
                  <c:v>202.68596861616899</c:v>
                </c:pt>
                <c:pt idx="87488">
                  <c:v>202.68828537144199</c:v>
                </c:pt>
                <c:pt idx="87489">
                  <c:v>202.69060212671599</c:v>
                </c:pt>
                <c:pt idx="87490">
                  <c:v>202.69291888198899</c:v>
                </c:pt>
                <c:pt idx="87491">
                  <c:v>202.69523563726301</c:v>
                </c:pt>
                <c:pt idx="87492">
                  <c:v>202.69755239253601</c:v>
                </c:pt>
                <c:pt idx="87493">
                  <c:v>202.69986914781001</c:v>
                </c:pt>
                <c:pt idx="87494">
                  <c:v>202.70218590308301</c:v>
                </c:pt>
                <c:pt idx="87495">
                  <c:v>202.704502658357</c:v>
                </c:pt>
                <c:pt idx="87496">
                  <c:v>202.70681941363</c:v>
                </c:pt>
                <c:pt idx="87497">
                  <c:v>202.709136168904</c:v>
                </c:pt>
                <c:pt idx="87498">
                  <c:v>202.71145292417799</c:v>
                </c:pt>
                <c:pt idx="87499">
                  <c:v>202.71376967945099</c:v>
                </c:pt>
                <c:pt idx="87500">
                  <c:v>202.71608643472501</c:v>
                </c:pt>
                <c:pt idx="87501">
                  <c:v>202.71840318999801</c:v>
                </c:pt>
                <c:pt idx="87502">
                  <c:v>202.72071994527201</c:v>
                </c:pt>
                <c:pt idx="87503">
                  <c:v>202.72303670054501</c:v>
                </c:pt>
                <c:pt idx="87504">
                  <c:v>202.725353455819</c:v>
                </c:pt>
                <c:pt idx="87505">
                  <c:v>202.727670211092</c:v>
                </c:pt>
                <c:pt idx="87506">
                  <c:v>202.729986966366</c:v>
                </c:pt>
                <c:pt idx="87507">
                  <c:v>202.732303721639</c:v>
                </c:pt>
                <c:pt idx="87508">
                  <c:v>202.73462047691299</c:v>
                </c:pt>
                <c:pt idx="87509">
                  <c:v>202.73693723218599</c:v>
                </c:pt>
                <c:pt idx="87510">
                  <c:v>202.73925398745999</c:v>
                </c:pt>
                <c:pt idx="87511">
                  <c:v>202.74157074273401</c:v>
                </c:pt>
                <c:pt idx="87512">
                  <c:v>202.74388749800701</c:v>
                </c:pt>
                <c:pt idx="87513">
                  <c:v>202.74620425328101</c:v>
                </c:pt>
                <c:pt idx="87514">
                  <c:v>202.74852100855401</c:v>
                </c:pt>
                <c:pt idx="87515">
                  <c:v>202.750837763828</c:v>
                </c:pt>
                <c:pt idx="87516">
                  <c:v>202.753154519101</c:v>
                </c:pt>
                <c:pt idx="87517">
                  <c:v>202.755471274375</c:v>
                </c:pt>
                <c:pt idx="87518">
                  <c:v>202.757788029648</c:v>
                </c:pt>
                <c:pt idx="87519">
                  <c:v>202.76010478492199</c:v>
                </c:pt>
                <c:pt idx="87520">
                  <c:v>202.76242154019499</c:v>
                </c:pt>
                <c:pt idx="87521">
                  <c:v>202.76473829546899</c:v>
                </c:pt>
                <c:pt idx="87522">
                  <c:v>202.76705505074199</c:v>
                </c:pt>
                <c:pt idx="87523">
                  <c:v>202.76937180601601</c:v>
                </c:pt>
                <c:pt idx="87524">
                  <c:v>202.77168856129001</c:v>
                </c:pt>
                <c:pt idx="87525">
                  <c:v>202.77400531656301</c:v>
                </c:pt>
                <c:pt idx="87526">
                  <c:v>202.776322071837</c:v>
                </c:pt>
                <c:pt idx="87527">
                  <c:v>202.77863882711</c:v>
                </c:pt>
                <c:pt idx="87528">
                  <c:v>202.780955582384</c:v>
                </c:pt>
                <c:pt idx="87529">
                  <c:v>202.783272337657</c:v>
                </c:pt>
                <c:pt idx="87530">
                  <c:v>202.78558909293099</c:v>
                </c:pt>
                <c:pt idx="87531">
                  <c:v>202.78790584820399</c:v>
                </c:pt>
                <c:pt idx="87532">
                  <c:v>202.79022260347801</c:v>
                </c:pt>
                <c:pt idx="87533">
                  <c:v>202.79253935875099</c:v>
                </c:pt>
                <c:pt idx="87534">
                  <c:v>202.79485611402501</c:v>
                </c:pt>
                <c:pt idx="87535">
                  <c:v>202.797172869299</c:v>
                </c:pt>
                <c:pt idx="87536">
                  <c:v>202.799489624572</c:v>
                </c:pt>
                <c:pt idx="87537">
                  <c:v>202.801806379846</c:v>
                </c:pt>
                <c:pt idx="87538">
                  <c:v>202.804123135119</c:v>
                </c:pt>
                <c:pt idx="87539">
                  <c:v>202.80643989039299</c:v>
                </c:pt>
                <c:pt idx="87540">
                  <c:v>202.80875664566599</c:v>
                </c:pt>
                <c:pt idx="87541">
                  <c:v>202.81107340093999</c:v>
                </c:pt>
                <c:pt idx="87542">
                  <c:v>202.81339015621299</c:v>
                </c:pt>
                <c:pt idx="87543">
                  <c:v>202.81570691148701</c:v>
                </c:pt>
                <c:pt idx="87544">
                  <c:v>202.81802366676001</c:v>
                </c:pt>
                <c:pt idx="87545">
                  <c:v>202.82034042203401</c:v>
                </c:pt>
                <c:pt idx="87546">
                  <c:v>202.82265717730701</c:v>
                </c:pt>
                <c:pt idx="87547">
                  <c:v>202.824973932581</c:v>
                </c:pt>
                <c:pt idx="87548">
                  <c:v>202.827290687855</c:v>
                </c:pt>
                <c:pt idx="87549">
                  <c:v>202.829607443128</c:v>
                </c:pt>
                <c:pt idx="87550">
                  <c:v>202.83192419840199</c:v>
                </c:pt>
                <c:pt idx="87551">
                  <c:v>202.83424095367499</c:v>
                </c:pt>
                <c:pt idx="87552">
                  <c:v>202.83655770894899</c:v>
                </c:pt>
                <c:pt idx="87553">
                  <c:v>202.83887446422199</c:v>
                </c:pt>
                <c:pt idx="87554">
                  <c:v>202.84119121949601</c:v>
                </c:pt>
                <c:pt idx="87555">
                  <c:v>202.84350797476901</c:v>
                </c:pt>
                <c:pt idx="87556">
                  <c:v>202.84582473004301</c:v>
                </c:pt>
                <c:pt idx="87557">
                  <c:v>202.84814148531601</c:v>
                </c:pt>
                <c:pt idx="87558">
                  <c:v>202.85045824059</c:v>
                </c:pt>
                <c:pt idx="87559">
                  <c:v>202.852774995863</c:v>
                </c:pt>
                <c:pt idx="87560">
                  <c:v>202.855091751137</c:v>
                </c:pt>
                <c:pt idx="87561">
                  <c:v>202.85740850641099</c:v>
                </c:pt>
                <c:pt idx="87562">
                  <c:v>202.85972526168399</c:v>
                </c:pt>
                <c:pt idx="87563">
                  <c:v>202.86204201695799</c:v>
                </c:pt>
                <c:pt idx="87564">
                  <c:v>202.86435877223099</c:v>
                </c:pt>
                <c:pt idx="87565">
                  <c:v>202.86667552750501</c:v>
                </c:pt>
                <c:pt idx="87566">
                  <c:v>202.86899228277801</c:v>
                </c:pt>
                <c:pt idx="87567">
                  <c:v>202.871309038052</c:v>
                </c:pt>
                <c:pt idx="87568">
                  <c:v>202.873625793325</c:v>
                </c:pt>
                <c:pt idx="87569">
                  <c:v>202.875942548599</c:v>
                </c:pt>
                <c:pt idx="87570">
                  <c:v>202.878259303872</c:v>
                </c:pt>
                <c:pt idx="87571">
                  <c:v>202.88057605914599</c:v>
                </c:pt>
                <c:pt idx="87572">
                  <c:v>202.88289281441899</c:v>
                </c:pt>
                <c:pt idx="87573">
                  <c:v>202.88520956969299</c:v>
                </c:pt>
                <c:pt idx="87574">
                  <c:v>202.88752632496701</c:v>
                </c:pt>
                <c:pt idx="87575">
                  <c:v>202.88984308024001</c:v>
                </c:pt>
                <c:pt idx="87576">
                  <c:v>202.89215983551401</c:v>
                </c:pt>
                <c:pt idx="87577">
                  <c:v>202.89447659078701</c:v>
                </c:pt>
                <c:pt idx="87578">
                  <c:v>202.896793346061</c:v>
                </c:pt>
                <c:pt idx="87579">
                  <c:v>202.899110101334</c:v>
                </c:pt>
                <c:pt idx="87580">
                  <c:v>202.901426856608</c:v>
                </c:pt>
                <c:pt idx="87581">
                  <c:v>202.903743611881</c:v>
                </c:pt>
                <c:pt idx="87582">
                  <c:v>202.90606036715499</c:v>
                </c:pt>
                <c:pt idx="87583">
                  <c:v>202.90837712242799</c:v>
                </c:pt>
                <c:pt idx="87584">
                  <c:v>202.91069387770199</c:v>
                </c:pt>
                <c:pt idx="87585">
                  <c:v>202.91301063297601</c:v>
                </c:pt>
                <c:pt idx="87586">
                  <c:v>202.91532738824901</c:v>
                </c:pt>
                <c:pt idx="87587">
                  <c:v>202.91764414352301</c:v>
                </c:pt>
                <c:pt idx="87588">
                  <c:v>202.91996089879601</c:v>
                </c:pt>
                <c:pt idx="87589">
                  <c:v>202.92227765407</c:v>
                </c:pt>
                <c:pt idx="87590">
                  <c:v>202.924594409343</c:v>
                </c:pt>
                <c:pt idx="87591">
                  <c:v>202.926911164617</c:v>
                </c:pt>
                <c:pt idx="87592">
                  <c:v>202.92922791989</c:v>
                </c:pt>
                <c:pt idx="87593">
                  <c:v>202.93154467516399</c:v>
                </c:pt>
                <c:pt idx="87594">
                  <c:v>202.93386143043699</c:v>
                </c:pt>
                <c:pt idx="87595">
                  <c:v>202.93617818571099</c:v>
                </c:pt>
                <c:pt idx="87596">
                  <c:v>202.93849494098399</c:v>
                </c:pt>
                <c:pt idx="87597">
                  <c:v>202.94081169625801</c:v>
                </c:pt>
                <c:pt idx="87598">
                  <c:v>202.943128451532</c:v>
                </c:pt>
                <c:pt idx="87599">
                  <c:v>202.945445206805</c:v>
                </c:pt>
                <c:pt idx="87600">
                  <c:v>202.947761962079</c:v>
                </c:pt>
                <c:pt idx="87601">
                  <c:v>202.950078717352</c:v>
                </c:pt>
                <c:pt idx="87602">
                  <c:v>202.95239547262599</c:v>
                </c:pt>
                <c:pt idx="87603">
                  <c:v>202.95471222789899</c:v>
                </c:pt>
                <c:pt idx="87604">
                  <c:v>202.95702898317299</c:v>
                </c:pt>
                <c:pt idx="87605">
                  <c:v>202.95934573844599</c:v>
                </c:pt>
                <c:pt idx="87606">
                  <c:v>202.96166249372001</c:v>
                </c:pt>
                <c:pt idx="87607">
                  <c:v>202.96397924899301</c:v>
                </c:pt>
                <c:pt idx="87608">
                  <c:v>202.96629600426701</c:v>
                </c:pt>
                <c:pt idx="87609">
                  <c:v>202.96861275954001</c:v>
                </c:pt>
                <c:pt idx="87610">
                  <c:v>202.970929514814</c:v>
                </c:pt>
                <c:pt idx="87611">
                  <c:v>202.973246270088</c:v>
                </c:pt>
                <c:pt idx="87612">
                  <c:v>202.975563025361</c:v>
                </c:pt>
                <c:pt idx="87613">
                  <c:v>202.97787978063499</c:v>
                </c:pt>
                <c:pt idx="87614">
                  <c:v>202.98019653590799</c:v>
                </c:pt>
                <c:pt idx="87615">
                  <c:v>202.98251329118199</c:v>
                </c:pt>
                <c:pt idx="87616">
                  <c:v>202.98483004645499</c:v>
                </c:pt>
                <c:pt idx="87617">
                  <c:v>202.98714680172901</c:v>
                </c:pt>
                <c:pt idx="87618">
                  <c:v>202.98946355700201</c:v>
                </c:pt>
                <c:pt idx="87619">
                  <c:v>202.99178031227601</c:v>
                </c:pt>
                <c:pt idx="87620">
                  <c:v>202.99409706754901</c:v>
                </c:pt>
                <c:pt idx="87621">
                  <c:v>202.996413822823</c:v>
                </c:pt>
                <c:pt idx="87622">
                  <c:v>202.998730578096</c:v>
                </c:pt>
                <c:pt idx="87623">
                  <c:v>203.00104733337</c:v>
                </c:pt>
                <c:pt idx="87624">
                  <c:v>203.00336408864399</c:v>
                </c:pt>
                <c:pt idx="87625">
                  <c:v>203.00568084391699</c:v>
                </c:pt>
                <c:pt idx="87626">
                  <c:v>203.00799759919099</c:v>
                </c:pt>
                <c:pt idx="87627">
                  <c:v>203.01031435446399</c:v>
                </c:pt>
                <c:pt idx="87628">
                  <c:v>203.01263110973801</c:v>
                </c:pt>
                <c:pt idx="87629">
                  <c:v>203.01494786501101</c:v>
                </c:pt>
                <c:pt idx="87630">
                  <c:v>203.017264620285</c:v>
                </c:pt>
                <c:pt idx="87631">
                  <c:v>203.019581375558</c:v>
                </c:pt>
                <c:pt idx="87632">
                  <c:v>203.021898130832</c:v>
                </c:pt>
                <c:pt idx="87633">
                  <c:v>203.024214886105</c:v>
                </c:pt>
                <c:pt idx="87634">
                  <c:v>203.02653164137899</c:v>
                </c:pt>
                <c:pt idx="87635">
                  <c:v>203.02884839665299</c:v>
                </c:pt>
                <c:pt idx="87636">
                  <c:v>203.03116515192599</c:v>
                </c:pt>
                <c:pt idx="87637">
                  <c:v>203.03348190720001</c:v>
                </c:pt>
                <c:pt idx="87638">
                  <c:v>203.03579866247301</c:v>
                </c:pt>
                <c:pt idx="87639">
                  <c:v>203.03811541774701</c:v>
                </c:pt>
                <c:pt idx="87640">
                  <c:v>203.04043217302001</c:v>
                </c:pt>
                <c:pt idx="87641">
                  <c:v>203.042748928294</c:v>
                </c:pt>
                <c:pt idx="87642">
                  <c:v>203.045065683567</c:v>
                </c:pt>
                <c:pt idx="87643">
                  <c:v>203.047382438841</c:v>
                </c:pt>
                <c:pt idx="87644">
                  <c:v>203.049699194114</c:v>
                </c:pt>
                <c:pt idx="87645">
                  <c:v>203.05201594938799</c:v>
                </c:pt>
                <c:pt idx="87646">
                  <c:v>203.05433270466099</c:v>
                </c:pt>
                <c:pt idx="87647">
                  <c:v>203.05664945993499</c:v>
                </c:pt>
                <c:pt idx="87648">
                  <c:v>203.05896621520901</c:v>
                </c:pt>
                <c:pt idx="87649">
                  <c:v>203.06128297048201</c:v>
                </c:pt>
                <c:pt idx="87650">
                  <c:v>203.06359972575601</c:v>
                </c:pt>
                <c:pt idx="87651">
                  <c:v>203.06591648102901</c:v>
                </c:pt>
                <c:pt idx="87652">
                  <c:v>203.068233236303</c:v>
                </c:pt>
                <c:pt idx="87653">
                  <c:v>203.070549991576</c:v>
                </c:pt>
                <c:pt idx="87654">
                  <c:v>203.07286674685</c:v>
                </c:pt>
                <c:pt idx="87655">
                  <c:v>203.075183502123</c:v>
                </c:pt>
                <c:pt idx="87656">
                  <c:v>203.07750025739699</c:v>
                </c:pt>
                <c:pt idx="87657">
                  <c:v>203.07981701266999</c:v>
                </c:pt>
                <c:pt idx="87658">
                  <c:v>203.08213376794399</c:v>
                </c:pt>
                <c:pt idx="87659">
                  <c:v>203.08445052321699</c:v>
                </c:pt>
                <c:pt idx="87660">
                  <c:v>203.08676727849101</c:v>
                </c:pt>
                <c:pt idx="87661">
                  <c:v>203.089084033765</c:v>
                </c:pt>
                <c:pt idx="87662">
                  <c:v>203.091400789038</c:v>
                </c:pt>
                <c:pt idx="87663">
                  <c:v>203.093717544312</c:v>
                </c:pt>
                <c:pt idx="87664">
                  <c:v>203.096034299585</c:v>
                </c:pt>
                <c:pt idx="87665">
                  <c:v>203.09835105485899</c:v>
                </c:pt>
                <c:pt idx="87666">
                  <c:v>203.10066781013199</c:v>
                </c:pt>
                <c:pt idx="87667">
                  <c:v>203.10298456540599</c:v>
                </c:pt>
                <c:pt idx="87668">
                  <c:v>203.10530132067899</c:v>
                </c:pt>
                <c:pt idx="87669">
                  <c:v>203.10761807595301</c:v>
                </c:pt>
                <c:pt idx="87670">
                  <c:v>203.10993483122601</c:v>
                </c:pt>
                <c:pt idx="87671">
                  <c:v>203.11225158650001</c:v>
                </c:pt>
                <c:pt idx="87672">
                  <c:v>203.114568341774</c:v>
                </c:pt>
                <c:pt idx="87673">
                  <c:v>203.116885097047</c:v>
                </c:pt>
                <c:pt idx="87674">
                  <c:v>203.119201852321</c:v>
                </c:pt>
                <c:pt idx="87675">
                  <c:v>203.121518607594</c:v>
                </c:pt>
                <c:pt idx="87676">
                  <c:v>203.12383536286799</c:v>
                </c:pt>
                <c:pt idx="87677">
                  <c:v>203.12615211814099</c:v>
                </c:pt>
                <c:pt idx="87678">
                  <c:v>203.12846887341499</c:v>
                </c:pt>
                <c:pt idx="87679">
                  <c:v>203.13078562868799</c:v>
                </c:pt>
                <c:pt idx="87680">
                  <c:v>203.13310238396201</c:v>
                </c:pt>
                <c:pt idx="87681">
                  <c:v>203.13541913923501</c:v>
                </c:pt>
                <c:pt idx="87682">
                  <c:v>203.13773589450901</c:v>
                </c:pt>
                <c:pt idx="87683">
                  <c:v>203.14005264978201</c:v>
                </c:pt>
                <c:pt idx="87684">
                  <c:v>203.142369405056</c:v>
                </c:pt>
                <c:pt idx="87685">
                  <c:v>203.14468616033</c:v>
                </c:pt>
                <c:pt idx="87686">
                  <c:v>203.147002915603</c:v>
                </c:pt>
                <c:pt idx="87687">
                  <c:v>203.14931967087699</c:v>
                </c:pt>
                <c:pt idx="87688">
                  <c:v>203.15163642614999</c:v>
                </c:pt>
                <c:pt idx="87689">
                  <c:v>203.15395318142399</c:v>
                </c:pt>
                <c:pt idx="87690">
                  <c:v>203.15626993669699</c:v>
                </c:pt>
                <c:pt idx="87691">
                  <c:v>203.15858669197101</c:v>
                </c:pt>
                <c:pt idx="87692">
                  <c:v>203.16090344724401</c:v>
                </c:pt>
                <c:pt idx="87693">
                  <c:v>203.163220202518</c:v>
                </c:pt>
                <c:pt idx="87694">
                  <c:v>203.16553695779101</c:v>
                </c:pt>
                <c:pt idx="87695">
                  <c:v>203.167853713065</c:v>
                </c:pt>
                <c:pt idx="87696">
                  <c:v>203.170170468338</c:v>
                </c:pt>
                <c:pt idx="87697">
                  <c:v>203.17248722361199</c:v>
                </c:pt>
                <c:pt idx="87698">
                  <c:v>203.17480397888599</c:v>
                </c:pt>
                <c:pt idx="87699">
                  <c:v>203.17712073415899</c:v>
                </c:pt>
                <c:pt idx="87700">
                  <c:v>203.17943748943301</c:v>
                </c:pt>
                <c:pt idx="87701">
                  <c:v>203.18175424470601</c:v>
                </c:pt>
                <c:pt idx="87702">
                  <c:v>203.18407099998001</c:v>
                </c:pt>
                <c:pt idx="87703">
                  <c:v>203.18638775525301</c:v>
                </c:pt>
                <c:pt idx="87704">
                  <c:v>203.188704510527</c:v>
                </c:pt>
                <c:pt idx="87705">
                  <c:v>203.1910212658</c:v>
                </c:pt>
                <c:pt idx="87706">
                  <c:v>203.193338021074</c:v>
                </c:pt>
                <c:pt idx="87707">
                  <c:v>203.195654776347</c:v>
                </c:pt>
                <c:pt idx="87708">
                  <c:v>203.19797153162099</c:v>
                </c:pt>
                <c:pt idx="87709">
                  <c:v>203.20028828689399</c:v>
                </c:pt>
                <c:pt idx="87710">
                  <c:v>203.20260504216799</c:v>
                </c:pt>
                <c:pt idx="87711">
                  <c:v>203.20492179744201</c:v>
                </c:pt>
                <c:pt idx="87712">
                  <c:v>203.20723855271501</c:v>
                </c:pt>
                <c:pt idx="87713">
                  <c:v>203.20955530798901</c:v>
                </c:pt>
                <c:pt idx="87714">
                  <c:v>203.21187206326201</c:v>
                </c:pt>
                <c:pt idx="87715">
                  <c:v>203.214188818536</c:v>
                </c:pt>
                <c:pt idx="87716">
                  <c:v>203.216505573809</c:v>
                </c:pt>
                <c:pt idx="87717">
                  <c:v>203.218822329083</c:v>
                </c:pt>
                <c:pt idx="87718">
                  <c:v>203.221139084356</c:v>
                </c:pt>
                <c:pt idx="87719">
                  <c:v>203.22345583962999</c:v>
                </c:pt>
                <c:pt idx="87720">
                  <c:v>203.22577259490299</c:v>
                </c:pt>
                <c:pt idx="87721">
                  <c:v>203.22808935017699</c:v>
                </c:pt>
                <c:pt idx="87722">
                  <c:v>203.23040610545101</c:v>
                </c:pt>
                <c:pt idx="87723">
                  <c:v>203.23272286072401</c:v>
                </c:pt>
                <c:pt idx="87724">
                  <c:v>203.23503961599801</c:v>
                </c:pt>
                <c:pt idx="87725">
                  <c:v>203.23735637127101</c:v>
                </c:pt>
                <c:pt idx="87726">
                  <c:v>203.239673126545</c:v>
                </c:pt>
                <c:pt idx="87727">
                  <c:v>203.241989881818</c:v>
                </c:pt>
                <c:pt idx="87728">
                  <c:v>203.244306637092</c:v>
                </c:pt>
                <c:pt idx="87729">
                  <c:v>203.246623392365</c:v>
                </c:pt>
                <c:pt idx="87730">
                  <c:v>203.24894014763899</c:v>
                </c:pt>
                <c:pt idx="87731">
                  <c:v>203.25125690291199</c:v>
                </c:pt>
                <c:pt idx="87732">
                  <c:v>203.25357365818601</c:v>
                </c:pt>
                <c:pt idx="87733">
                  <c:v>203.25589041345901</c:v>
                </c:pt>
                <c:pt idx="87734">
                  <c:v>203.25820716873301</c:v>
                </c:pt>
                <c:pt idx="87735">
                  <c:v>203.260523924007</c:v>
                </c:pt>
                <c:pt idx="87736">
                  <c:v>203.26284067928</c:v>
                </c:pt>
                <c:pt idx="87737">
                  <c:v>203.265157434554</c:v>
                </c:pt>
                <c:pt idx="87738">
                  <c:v>203.267474189827</c:v>
                </c:pt>
                <c:pt idx="87739">
                  <c:v>203.26979094510099</c:v>
                </c:pt>
                <c:pt idx="87740">
                  <c:v>203.27210770037399</c:v>
                </c:pt>
                <c:pt idx="87741">
                  <c:v>203.27442445564799</c:v>
                </c:pt>
                <c:pt idx="87742">
                  <c:v>203.27674121092099</c:v>
                </c:pt>
                <c:pt idx="87743">
                  <c:v>203.27905796619501</c:v>
                </c:pt>
                <c:pt idx="87744">
                  <c:v>203.28137472146801</c:v>
                </c:pt>
                <c:pt idx="87745">
                  <c:v>203.28369147674201</c:v>
                </c:pt>
                <c:pt idx="87746">
                  <c:v>203.28600823201501</c:v>
                </c:pt>
                <c:pt idx="87747">
                  <c:v>203.288324987289</c:v>
                </c:pt>
                <c:pt idx="87748">
                  <c:v>203.290641742563</c:v>
                </c:pt>
                <c:pt idx="87749">
                  <c:v>203.292958497836</c:v>
                </c:pt>
                <c:pt idx="87750">
                  <c:v>203.29527525310999</c:v>
                </c:pt>
                <c:pt idx="87751">
                  <c:v>203.29759200838299</c:v>
                </c:pt>
                <c:pt idx="87752">
                  <c:v>203.29990876365699</c:v>
                </c:pt>
                <c:pt idx="87753">
                  <c:v>203.30222551892999</c:v>
                </c:pt>
                <c:pt idx="87754">
                  <c:v>203.30454227420401</c:v>
                </c:pt>
                <c:pt idx="87755">
                  <c:v>203.30685902947701</c:v>
                </c:pt>
                <c:pt idx="87756">
                  <c:v>203.30917578475101</c:v>
                </c:pt>
                <c:pt idx="87757">
                  <c:v>203.31149254002401</c:v>
                </c:pt>
                <c:pt idx="87758">
                  <c:v>203.313809295298</c:v>
                </c:pt>
                <c:pt idx="87759">
                  <c:v>203.316126050571</c:v>
                </c:pt>
                <c:pt idx="87760">
                  <c:v>203.318442805845</c:v>
                </c:pt>
                <c:pt idx="87761">
                  <c:v>203.32075956111899</c:v>
                </c:pt>
                <c:pt idx="87762">
                  <c:v>203.32307631639199</c:v>
                </c:pt>
                <c:pt idx="87763">
                  <c:v>203.32539307166601</c:v>
                </c:pt>
                <c:pt idx="87764">
                  <c:v>203.32770982693901</c:v>
                </c:pt>
                <c:pt idx="87765">
                  <c:v>203.33002658221301</c:v>
                </c:pt>
                <c:pt idx="87766">
                  <c:v>203.33234333748601</c:v>
                </c:pt>
                <c:pt idx="87767">
                  <c:v>203.33466009276</c:v>
                </c:pt>
                <c:pt idx="87768">
                  <c:v>203.336976848033</c:v>
                </c:pt>
                <c:pt idx="87769">
                  <c:v>203.339293603307</c:v>
                </c:pt>
                <c:pt idx="87770">
                  <c:v>203.34161035858</c:v>
                </c:pt>
                <c:pt idx="87771">
                  <c:v>203.34392711385399</c:v>
                </c:pt>
                <c:pt idx="87772">
                  <c:v>203.34624386912799</c:v>
                </c:pt>
                <c:pt idx="87773">
                  <c:v>203.34856062440099</c:v>
                </c:pt>
                <c:pt idx="87774">
                  <c:v>203.35087737967501</c:v>
                </c:pt>
                <c:pt idx="87775">
                  <c:v>203.35319413494801</c:v>
                </c:pt>
                <c:pt idx="87776">
                  <c:v>203.35551089022201</c:v>
                </c:pt>
                <c:pt idx="87777">
                  <c:v>203.35782764549501</c:v>
                </c:pt>
                <c:pt idx="87778">
                  <c:v>203.360144400769</c:v>
                </c:pt>
                <c:pt idx="87779">
                  <c:v>203.362461156042</c:v>
                </c:pt>
                <c:pt idx="87780">
                  <c:v>203.364777911316</c:v>
                </c:pt>
                <c:pt idx="87781">
                  <c:v>203.367094666589</c:v>
                </c:pt>
                <c:pt idx="87782">
                  <c:v>203.36941142186299</c:v>
                </c:pt>
                <c:pt idx="87783">
                  <c:v>203.37172817713599</c:v>
                </c:pt>
                <c:pt idx="87784">
                  <c:v>203.37404493240999</c:v>
                </c:pt>
                <c:pt idx="87785">
                  <c:v>203.37636168768401</c:v>
                </c:pt>
                <c:pt idx="87786">
                  <c:v>203.37867844295701</c:v>
                </c:pt>
                <c:pt idx="87787">
                  <c:v>203.38099519823101</c:v>
                </c:pt>
                <c:pt idx="87788">
                  <c:v>203.38331195350401</c:v>
                </c:pt>
                <c:pt idx="87789">
                  <c:v>203.385628708778</c:v>
                </c:pt>
                <c:pt idx="87790">
                  <c:v>203.387945464051</c:v>
                </c:pt>
                <c:pt idx="87791">
                  <c:v>203.390262219325</c:v>
                </c:pt>
                <c:pt idx="87792">
                  <c:v>203.392578974598</c:v>
                </c:pt>
                <c:pt idx="87793">
                  <c:v>203.39489572987199</c:v>
                </c:pt>
                <c:pt idx="87794">
                  <c:v>203.39721248514499</c:v>
                </c:pt>
                <c:pt idx="87795">
                  <c:v>203.39952924041901</c:v>
                </c:pt>
                <c:pt idx="87796">
                  <c:v>203.40184599569201</c:v>
                </c:pt>
                <c:pt idx="87797">
                  <c:v>203.40416275096601</c:v>
                </c:pt>
                <c:pt idx="87798">
                  <c:v>203.40647950624</c:v>
                </c:pt>
                <c:pt idx="87799">
                  <c:v>203.408796261513</c:v>
                </c:pt>
                <c:pt idx="87800">
                  <c:v>203.411113016787</c:v>
                </c:pt>
                <c:pt idx="87801">
                  <c:v>203.41342977206</c:v>
                </c:pt>
                <c:pt idx="87802">
                  <c:v>203.41574652733399</c:v>
                </c:pt>
                <c:pt idx="87803">
                  <c:v>203.41806328260699</c:v>
                </c:pt>
                <c:pt idx="87804">
                  <c:v>203.42038003788099</c:v>
                </c:pt>
                <c:pt idx="87805">
                  <c:v>203.42269679315399</c:v>
                </c:pt>
                <c:pt idx="87806">
                  <c:v>203.42501354842801</c:v>
                </c:pt>
                <c:pt idx="87807">
                  <c:v>203.42733030370101</c:v>
                </c:pt>
                <c:pt idx="87808">
                  <c:v>203.42964705897501</c:v>
                </c:pt>
                <c:pt idx="87809">
                  <c:v>203.431963814249</c:v>
                </c:pt>
                <c:pt idx="87810">
                  <c:v>203.434280569522</c:v>
                </c:pt>
                <c:pt idx="87811">
                  <c:v>203.436597324796</c:v>
                </c:pt>
                <c:pt idx="87812">
                  <c:v>203.438914080069</c:v>
                </c:pt>
                <c:pt idx="87813">
                  <c:v>203.44123083534299</c:v>
                </c:pt>
                <c:pt idx="87814">
                  <c:v>203.44354759061599</c:v>
                </c:pt>
                <c:pt idx="87815">
                  <c:v>203.44586434588999</c:v>
                </c:pt>
                <c:pt idx="87816">
                  <c:v>203.44818110116299</c:v>
                </c:pt>
                <c:pt idx="87817">
                  <c:v>203.45049785643701</c:v>
                </c:pt>
                <c:pt idx="87818">
                  <c:v>203.45281461171001</c:v>
                </c:pt>
                <c:pt idx="87819">
                  <c:v>203.45513136698401</c:v>
                </c:pt>
                <c:pt idx="87820">
                  <c:v>203.45744812225701</c:v>
                </c:pt>
                <c:pt idx="87821">
                  <c:v>203.459764877531</c:v>
                </c:pt>
                <c:pt idx="87822">
                  <c:v>203.462081632805</c:v>
                </c:pt>
                <c:pt idx="87823">
                  <c:v>203.464398388078</c:v>
                </c:pt>
                <c:pt idx="87824">
                  <c:v>203.46671514335199</c:v>
                </c:pt>
                <c:pt idx="87825">
                  <c:v>203.46903189862499</c:v>
                </c:pt>
                <c:pt idx="87826">
                  <c:v>203.47134865389901</c:v>
                </c:pt>
                <c:pt idx="87827">
                  <c:v>203.47366540917201</c:v>
                </c:pt>
                <c:pt idx="87828">
                  <c:v>203.47598216444601</c:v>
                </c:pt>
                <c:pt idx="87829">
                  <c:v>203.47829891971901</c:v>
                </c:pt>
                <c:pt idx="87830">
                  <c:v>203.480615674993</c:v>
                </c:pt>
                <c:pt idx="87831">
                  <c:v>203.482932430266</c:v>
                </c:pt>
                <c:pt idx="87832">
                  <c:v>203.48524918554</c:v>
                </c:pt>
                <c:pt idx="87833">
                  <c:v>203.487565940813</c:v>
                </c:pt>
                <c:pt idx="87834">
                  <c:v>203.48988269608699</c:v>
                </c:pt>
                <c:pt idx="87835">
                  <c:v>203.49219945136099</c:v>
                </c:pt>
                <c:pt idx="87836">
                  <c:v>203.49451620663399</c:v>
                </c:pt>
                <c:pt idx="87837">
                  <c:v>203.49683296190801</c:v>
                </c:pt>
                <c:pt idx="87838">
                  <c:v>203.49914971718101</c:v>
                </c:pt>
                <c:pt idx="87839">
                  <c:v>203.50146647245501</c:v>
                </c:pt>
                <c:pt idx="87840">
                  <c:v>203.50378322772801</c:v>
                </c:pt>
                <c:pt idx="87841">
                  <c:v>203.506099983002</c:v>
                </c:pt>
                <c:pt idx="87842">
                  <c:v>203.508416738275</c:v>
                </c:pt>
                <c:pt idx="87843">
                  <c:v>203.510733493549</c:v>
                </c:pt>
                <c:pt idx="87844">
                  <c:v>203.513050248822</c:v>
                </c:pt>
                <c:pt idx="87845">
                  <c:v>203.51536700409599</c:v>
                </c:pt>
                <c:pt idx="87846">
                  <c:v>203.51768375936899</c:v>
                </c:pt>
                <c:pt idx="87847">
                  <c:v>203.52000051464299</c:v>
                </c:pt>
                <c:pt idx="87848">
                  <c:v>203.52231726991701</c:v>
                </c:pt>
                <c:pt idx="87849">
                  <c:v>203.52463402519001</c:v>
                </c:pt>
                <c:pt idx="87850">
                  <c:v>203.52695078046401</c:v>
                </c:pt>
                <c:pt idx="87851">
                  <c:v>203.52926753573701</c:v>
                </c:pt>
                <c:pt idx="87852">
                  <c:v>203.531584291011</c:v>
                </c:pt>
                <c:pt idx="87853">
                  <c:v>203.533901046284</c:v>
                </c:pt>
                <c:pt idx="87854">
                  <c:v>203.536217801558</c:v>
                </c:pt>
                <c:pt idx="87855">
                  <c:v>203.538534556831</c:v>
                </c:pt>
                <c:pt idx="87856">
                  <c:v>203.54085131210499</c:v>
                </c:pt>
                <c:pt idx="87857">
                  <c:v>203.54316806737799</c:v>
                </c:pt>
                <c:pt idx="87858">
                  <c:v>203.54548482265201</c:v>
                </c:pt>
                <c:pt idx="87859">
                  <c:v>203.54780157792601</c:v>
                </c:pt>
                <c:pt idx="87860">
                  <c:v>203.55011833319901</c:v>
                </c:pt>
                <c:pt idx="87861">
                  <c:v>203.552435088473</c:v>
                </c:pt>
                <c:pt idx="87862">
                  <c:v>203.554751843746</c:v>
                </c:pt>
                <c:pt idx="87863">
                  <c:v>203.55706859902</c:v>
                </c:pt>
                <c:pt idx="87864">
                  <c:v>203.559385354293</c:v>
                </c:pt>
                <c:pt idx="87865">
                  <c:v>203.56170210956699</c:v>
                </c:pt>
                <c:pt idx="87866">
                  <c:v>203.56401886483999</c:v>
                </c:pt>
                <c:pt idx="87867">
                  <c:v>203.56633562011399</c:v>
                </c:pt>
                <c:pt idx="87868">
                  <c:v>203.56865237538699</c:v>
                </c:pt>
                <c:pt idx="87869">
                  <c:v>203.57096913066101</c:v>
                </c:pt>
                <c:pt idx="87870">
                  <c:v>203.57328588593401</c:v>
                </c:pt>
                <c:pt idx="87871">
                  <c:v>203.57560264120801</c:v>
                </c:pt>
                <c:pt idx="87872">
                  <c:v>203.577919396482</c:v>
                </c:pt>
                <c:pt idx="87873">
                  <c:v>203.580236151755</c:v>
                </c:pt>
                <c:pt idx="87874">
                  <c:v>203.582552907029</c:v>
                </c:pt>
                <c:pt idx="87875">
                  <c:v>203.584869662302</c:v>
                </c:pt>
                <c:pt idx="87876">
                  <c:v>203.58718641757599</c:v>
                </c:pt>
                <c:pt idx="87877">
                  <c:v>203.58950317284899</c:v>
                </c:pt>
                <c:pt idx="87878">
                  <c:v>203.59181992812299</c:v>
                </c:pt>
                <c:pt idx="87879">
                  <c:v>203.59413668339599</c:v>
                </c:pt>
                <c:pt idx="87880">
                  <c:v>203.59645343867001</c:v>
                </c:pt>
                <c:pt idx="87881">
                  <c:v>203.59877019394301</c:v>
                </c:pt>
                <c:pt idx="87882">
                  <c:v>203.60108694921701</c:v>
                </c:pt>
                <c:pt idx="87883">
                  <c:v>203.60340370449001</c:v>
                </c:pt>
                <c:pt idx="87884">
                  <c:v>203.605720459764</c:v>
                </c:pt>
                <c:pt idx="87885">
                  <c:v>203.608037215038</c:v>
                </c:pt>
                <c:pt idx="87886">
                  <c:v>203.610353970311</c:v>
                </c:pt>
                <c:pt idx="87887">
                  <c:v>203.61267072558499</c:v>
                </c:pt>
                <c:pt idx="87888">
                  <c:v>203.61498748085799</c:v>
                </c:pt>
                <c:pt idx="87889">
                  <c:v>203.61730423613199</c:v>
                </c:pt>
                <c:pt idx="87890">
                  <c:v>203.61962099140499</c:v>
                </c:pt>
                <c:pt idx="87891">
                  <c:v>203.62193774667901</c:v>
                </c:pt>
                <c:pt idx="87892">
                  <c:v>203.62425450195201</c:v>
                </c:pt>
                <c:pt idx="87893">
                  <c:v>203.626571257226</c:v>
                </c:pt>
                <c:pt idx="87894">
                  <c:v>203.628888012499</c:v>
                </c:pt>
                <c:pt idx="87895">
                  <c:v>203.631204767773</c:v>
                </c:pt>
                <c:pt idx="87896">
                  <c:v>203.633521523046</c:v>
                </c:pt>
                <c:pt idx="87897">
                  <c:v>203.63583827831999</c:v>
                </c:pt>
                <c:pt idx="87898">
                  <c:v>203.63815503359399</c:v>
                </c:pt>
                <c:pt idx="87899">
                  <c:v>203.64047178886699</c:v>
                </c:pt>
                <c:pt idx="87900">
                  <c:v>203.64278854414101</c:v>
                </c:pt>
                <c:pt idx="87901">
                  <c:v>203.64510529941401</c:v>
                </c:pt>
                <c:pt idx="87902">
                  <c:v>203.64742205468801</c:v>
                </c:pt>
                <c:pt idx="87903">
                  <c:v>203.64973880996101</c:v>
                </c:pt>
                <c:pt idx="87904">
                  <c:v>203.652055565235</c:v>
                </c:pt>
                <c:pt idx="87905">
                  <c:v>203.654372320508</c:v>
                </c:pt>
                <c:pt idx="87906">
                  <c:v>203.656689075782</c:v>
                </c:pt>
                <c:pt idx="87907">
                  <c:v>203.659005831055</c:v>
                </c:pt>
                <c:pt idx="87908">
                  <c:v>203.66132258632899</c:v>
                </c:pt>
                <c:pt idx="87909">
                  <c:v>203.66363934160299</c:v>
                </c:pt>
                <c:pt idx="87910">
                  <c:v>203.66595609687599</c:v>
                </c:pt>
                <c:pt idx="87911">
                  <c:v>203.66827285215001</c:v>
                </c:pt>
                <c:pt idx="87912">
                  <c:v>203.67058960742301</c:v>
                </c:pt>
                <c:pt idx="87913">
                  <c:v>203.67290636269701</c:v>
                </c:pt>
                <c:pt idx="87914">
                  <c:v>203.67522311797001</c:v>
                </c:pt>
                <c:pt idx="87915">
                  <c:v>203.677539873244</c:v>
                </c:pt>
                <c:pt idx="87916">
                  <c:v>203.679856628517</c:v>
                </c:pt>
                <c:pt idx="87917">
                  <c:v>203.682173383791</c:v>
                </c:pt>
                <c:pt idx="87918">
                  <c:v>203.684490139064</c:v>
                </c:pt>
                <c:pt idx="87919">
                  <c:v>203.68680689433799</c:v>
                </c:pt>
                <c:pt idx="87920">
                  <c:v>203.68912364961099</c:v>
                </c:pt>
                <c:pt idx="87921">
                  <c:v>203.69144040488499</c:v>
                </c:pt>
                <c:pt idx="87922">
                  <c:v>203.69375716015901</c:v>
                </c:pt>
                <c:pt idx="87923">
                  <c:v>203.69607391543201</c:v>
                </c:pt>
                <c:pt idx="87924">
                  <c:v>203.698390670706</c:v>
                </c:pt>
                <c:pt idx="87925">
                  <c:v>203.700707425979</c:v>
                </c:pt>
                <c:pt idx="87926">
                  <c:v>203.703024181253</c:v>
                </c:pt>
                <c:pt idx="87927">
                  <c:v>203.705340936526</c:v>
                </c:pt>
                <c:pt idx="87928">
                  <c:v>203.70765769179999</c:v>
                </c:pt>
                <c:pt idx="87929">
                  <c:v>203.70997444707299</c:v>
                </c:pt>
                <c:pt idx="87930">
                  <c:v>203.71229120234699</c:v>
                </c:pt>
                <c:pt idx="87931">
                  <c:v>203.71460795761999</c:v>
                </c:pt>
                <c:pt idx="87932">
                  <c:v>203.71692471289401</c:v>
                </c:pt>
                <c:pt idx="87933">
                  <c:v>203.71924146816701</c:v>
                </c:pt>
                <c:pt idx="87934">
                  <c:v>203.72155822344101</c:v>
                </c:pt>
                <c:pt idx="87935">
                  <c:v>203.723874978715</c:v>
                </c:pt>
                <c:pt idx="87936">
                  <c:v>203.726191733988</c:v>
                </c:pt>
                <c:pt idx="87937">
                  <c:v>203.728508489262</c:v>
                </c:pt>
                <c:pt idx="87938">
                  <c:v>203.730825244535</c:v>
                </c:pt>
                <c:pt idx="87939">
                  <c:v>203.73314199980899</c:v>
                </c:pt>
                <c:pt idx="87940">
                  <c:v>203.73545875508199</c:v>
                </c:pt>
                <c:pt idx="87941">
                  <c:v>203.73777551035599</c:v>
                </c:pt>
                <c:pt idx="87942">
                  <c:v>203.74009226562899</c:v>
                </c:pt>
                <c:pt idx="87943">
                  <c:v>203.74240902090301</c:v>
                </c:pt>
                <c:pt idx="87944">
                  <c:v>203.74472577617601</c:v>
                </c:pt>
                <c:pt idx="87945">
                  <c:v>203.74704253145001</c:v>
                </c:pt>
                <c:pt idx="87946">
                  <c:v>203.749359286724</c:v>
                </c:pt>
                <c:pt idx="87947">
                  <c:v>203.751676041997</c:v>
                </c:pt>
                <c:pt idx="87948">
                  <c:v>203.753992797271</c:v>
                </c:pt>
                <c:pt idx="87949">
                  <c:v>203.756309552544</c:v>
                </c:pt>
                <c:pt idx="87950">
                  <c:v>203.75862630781799</c:v>
                </c:pt>
                <c:pt idx="87951">
                  <c:v>203.76094306309099</c:v>
                </c:pt>
                <c:pt idx="87952">
                  <c:v>203.76325981836499</c:v>
                </c:pt>
                <c:pt idx="87953">
                  <c:v>203.76557657363799</c:v>
                </c:pt>
                <c:pt idx="87954">
                  <c:v>203.76789332891201</c:v>
                </c:pt>
                <c:pt idx="87955">
                  <c:v>203.77021008418501</c:v>
                </c:pt>
                <c:pt idx="87956">
                  <c:v>203.772526839459</c:v>
                </c:pt>
                <c:pt idx="87957">
                  <c:v>203.774843594732</c:v>
                </c:pt>
                <c:pt idx="87958">
                  <c:v>203.777160350006</c:v>
                </c:pt>
                <c:pt idx="87959">
                  <c:v>203.77947710527999</c:v>
                </c:pt>
                <c:pt idx="87960">
                  <c:v>203.78179386055299</c:v>
                </c:pt>
                <c:pt idx="87961">
                  <c:v>203.78411061582699</c:v>
                </c:pt>
                <c:pt idx="87962">
                  <c:v>203.78642737109999</c:v>
                </c:pt>
                <c:pt idx="87963">
                  <c:v>203.78874412637401</c:v>
                </c:pt>
                <c:pt idx="87964">
                  <c:v>203.79106088164701</c:v>
                </c:pt>
                <c:pt idx="87965">
                  <c:v>203.79337763692101</c:v>
                </c:pt>
                <c:pt idx="87966">
                  <c:v>203.79569439219401</c:v>
                </c:pt>
                <c:pt idx="87967">
                  <c:v>203.798011147468</c:v>
                </c:pt>
                <c:pt idx="87968">
                  <c:v>203.800327902741</c:v>
                </c:pt>
                <c:pt idx="87969">
                  <c:v>203.802644658015</c:v>
                </c:pt>
                <c:pt idx="87970">
                  <c:v>203.804961413288</c:v>
                </c:pt>
                <c:pt idx="87971">
                  <c:v>203.80727816856199</c:v>
                </c:pt>
                <c:pt idx="87972">
                  <c:v>203.80959492383599</c:v>
                </c:pt>
                <c:pt idx="87973">
                  <c:v>203.81191167910899</c:v>
                </c:pt>
                <c:pt idx="87974">
                  <c:v>203.81422843438301</c:v>
                </c:pt>
                <c:pt idx="87975">
                  <c:v>203.81654518965601</c:v>
                </c:pt>
                <c:pt idx="87976">
                  <c:v>203.81886194493001</c:v>
                </c:pt>
                <c:pt idx="87977">
                  <c:v>203.82117870020301</c:v>
                </c:pt>
                <c:pt idx="87978">
                  <c:v>203.823495455477</c:v>
                </c:pt>
                <c:pt idx="87979">
                  <c:v>203.82581221075</c:v>
                </c:pt>
                <c:pt idx="87980">
                  <c:v>203.828128966024</c:v>
                </c:pt>
                <c:pt idx="87981">
                  <c:v>203.830445721297</c:v>
                </c:pt>
                <c:pt idx="87982">
                  <c:v>203.83276247657099</c:v>
                </c:pt>
                <c:pt idx="87983">
                  <c:v>203.83507923184399</c:v>
                </c:pt>
                <c:pt idx="87984">
                  <c:v>203.83739598711799</c:v>
                </c:pt>
                <c:pt idx="87985">
                  <c:v>203.83971274239201</c:v>
                </c:pt>
                <c:pt idx="87986">
                  <c:v>203.84202949766501</c:v>
                </c:pt>
                <c:pt idx="87987">
                  <c:v>203.844346252939</c:v>
                </c:pt>
                <c:pt idx="87988">
                  <c:v>203.846663008212</c:v>
                </c:pt>
                <c:pt idx="87989">
                  <c:v>203.848979763486</c:v>
                </c:pt>
                <c:pt idx="87990">
                  <c:v>203.851296518759</c:v>
                </c:pt>
                <c:pt idx="87991">
                  <c:v>203.85361327403299</c:v>
                </c:pt>
                <c:pt idx="87992">
                  <c:v>203.85593002930599</c:v>
                </c:pt>
                <c:pt idx="87993">
                  <c:v>203.85824678457999</c:v>
                </c:pt>
                <c:pt idx="87994">
                  <c:v>203.86056353985299</c:v>
                </c:pt>
                <c:pt idx="87995">
                  <c:v>203.86288029512701</c:v>
                </c:pt>
                <c:pt idx="87996">
                  <c:v>203.86519705040101</c:v>
                </c:pt>
                <c:pt idx="87997">
                  <c:v>203.86751380567401</c:v>
                </c:pt>
                <c:pt idx="87998">
                  <c:v>203.869830560948</c:v>
                </c:pt>
                <c:pt idx="87999">
                  <c:v>203.872147316221</c:v>
                </c:pt>
                <c:pt idx="88000">
                  <c:v>203.874464071495</c:v>
                </c:pt>
                <c:pt idx="88001">
                  <c:v>203.876780826768</c:v>
                </c:pt>
                <c:pt idx="88002">
                  <c:v>203.87909758204199</c:v>
                </c:pt>
                <c:pt idx="88003">
                  <c:v>203.88141433731499</c:v>
                </c:pt>
                <c:pt idx="88004">
                  <c:v>203.88373109258899</c:v>
                </c:pt>
                <c:pt idx="88005">
                  <c:v>203.88604784786199</c:v>
                </c:pt>
                <c:pt idx="88006">
                  <c:v>203.88836460313601</c:v>
                </c:pt>
                <c:pt idx="88007">
                  <c:v>203.89068135840901</c:v>
                </c:pt>
                <c:pt idx="88008">
                  <c:v>203.89299811368301</c:v>
                </c:pt>
                <c:pt idx="88009">
                  <c:v>203.895314868957</c:v>
                </c:pt>
                <c:pt idx="88010">
                  <c:v>203.89763162423</c:v>
                </c:pt>
                <c:pt idx="88011">
                  <c:v>203.899948379504</c:v>
                </c:pt>
                <c:pt idx="88012">
                  <c:v>203.902265134777</c:v>
                </c:pt>
                <c:pt idx="88013">
                  <c:v>203.90458189005099</c:v>
                </c:pt>
                <c:pt idx="88014">
                  <c:v>203.90689864532399</c:v>
                </c:pt>
                <c:pt idx="88015">
                  <c:v>203.90921540059799</c:v>
                </c:pt>
                <c:pt idx="88016">
                  <c:v>203.91153215587099</c:v>
                </c:pt>
                <c:pt idx="88017">
                  <c:v>203.91384891114501</c:v>
                </c:pt>
                <c:pt idx="88018">
                  <c:v>203.91616566641801</c:v>
                </c:pt>
                <c:pt idx="88019">
                  <c:v>203.918482421692</c:v>
                </c:pt>
                <c:pt idx="88020">
                  <c:v>203.92079917696501</c:v>
                </c:pt>
                <c:pt idx="88021">
                  <c:v>203.923115932239</c:v>
                </c:pt>
                <c:pt idx="88022">
                  <c:v>203.92543268751299</c:v>
                </c:pt>
                <c:pt idx="88023">
                  <c:v>203.92774944278599</c:v>
                </c:pt>
                <c:pt idx="88024">
                  <c:v>203.93006619805999</c:v>
                </c:pt>
                <c:pt idx="88025">
                  <c:v>203.93238295333299</c:v>
                </c:pt>
                <c:pt idx="88026">
                  <c:v>203.93469970860701</c:v>
                </c:pt>
                <c:pt idx="88027">
                  <c:v>203.93701646388001</c:v>
                </c:pt>
                <c:pt idx="88028">
                  <c:v>203.93933321915401</c:v>
                </c:pt>
                <c:pt idx="88029">
                  <c:v>203.94164997442701</c:v>
                </c:pt>
                <c:pt idx="88030">
                  <c:v>203.943966729701</c:v>
                </c:pt>
                <c:pt idx="88031">
                  <c:v>203.946283484974</c:v>
                </c:pt>
                <c:pt idx="88032">
                  <c:v>203.948600240248</c:v>
                </c:pt>
                <c:pt idx="88033">
                  <c:v>203.950916995521</c:v>
                </c:pt>
                <c:pt idx="88034">
                  <c:v>203.95323375079499</c:v>
                </c:pt>
                <c:pt idx="88035">
                  <c:v>203.95555050606899</c:v>
                </c:pt>
                <c:pt idx="88036">
                  <c:v>203.95786726134199</c:v>
                </c:pt>
                <c:pt idx="88037">
                  <c:v>203.96018401661601</c:v>
                </c:pt>
                <c:pt idx="88038">
                  <c:v>203.96250077188901</c:v>
                </c:pt>
                <c:pt idx="88039">
                  <c:v>203.96481752716301</c:v>
                </c:pt>
                <c:pt idx="88040">
                  <c:v>203.96713428243601</c:v>
                </c:pt>
                <c:pt idx="88041">
                  <c:v>203.96945103771</c:v>
                </c:pt>
                <c:pt idx="88042">
                  <c:v>203.971767792983</c:v>
                </c:pt>
                <c:pt idx="88043">
                  <c:v>203.974084548257</c:v>
                </c:pt>
                <c:pt idx="88044">
                  <c:v>203.97640130353</c:v>
                </c:pt>
                <c:pt idx="88045">
                  <c:v>203.97871805880399</c:v>
                </c:pt>
                <c:pt idx="88046">
                  <c:v>203.98103481407799</c:v>
                </c:pt>
                <c:pt idx="88047">
                  <c:v>203.98335156935099</c:v>
                </c:pt>
                <c:pt idx="88048">
                  <c:v>203.98566832462501</c:v>
                </c:pt>
                <c:pt idx="88049">
                  <c:v>203.98798507989801</c:v>
                </c:pt>
                <c:pt idx="88050">
                  <c:v>203.990301835172</c:v>
                </c:pt>
                <c:pt idx="88051">
                  <c:v>203.99261859044501</c:v>
                </c:pt>
                <c:pt idx="88052">
                  <c:v>203.994935345719</c:v>
                </c:pt>
                <c:pt idx="88053">
                  <c:v>203.997252100992</c:v>
                </c:pt>
                <c:pt idx="88054">
                  <c:v>203.999568856266</c:v>
                </c:pt>
                <c:pt idx="88055">
                  <c:v>204.001885611539</c:v>
                </c:pt>
                <c:pt idx="88056">
                  <c:v>204.00420236681299</c:v>
                </c:pt>
                <c:pt idx="88057">
                  <c:v>204.00651912208599</c:v>
                </c:pt>
                <c:pt idx="88058">
                  <c:v>204.00883587736001</c:v>
                </c:pt>
                <c:pt idx="88059">
                  <c:v>204.01115263263401</c:v>
                </c:pt>
                <c:pt idx="88060">
                  <c:v>204.01346938790701</c:v>
                </c:pt>
                <c:pt idx="88061">
                  <c:v>204.015786143181</c:v>
                </c:pt>
                <c:pt idx="88062">
                  <c:v>204.018102898454</c:v>
                </c:pt>
                <c:pt idx="88063">
                  <c:v>204.020419653728</c:v>
                </c:pt>
                <c:pt idx="88064">
                  <c:v>204.022736409001</c:v>
                </c:pt>
                <c:pt idx="88065">
                  <c:v>204.02505316427499</c:v>
                </c:pt>
                <c:pt idx="88066">
                  <c:v>204.02736991954799</c:v>
                </c:pt>
                <c:pt idx="88067">
                  <c:v>204.02968667482199</c:v>
                </c:pt>
                <c:pt idx="88068">
                  <c:v>204.03200343009499</c:v>
                </c:pt>
                <c:pt idx="88069">
                  <c:v>204.03432018536901</c:v>
                </c:pt>
                <c:pt idx="88070">
                  <c:v>204.03663694064201</c:v>
                </c:pt>
                <c:pt idx="88071">
                  <c:v>204.03895369591601</c:v>
                </c:pt>
                <c:pt idx="88072">
                  <c:v>204.04127045119</c:v>
                </c:pt>
                <c:pt idx="88073">
                  <c:v>204.043587206463</c:v>
                </c:pt>
                <c:pt idx="88074">
                  <c:v>204.045903961737</c:v>
                </c:pt>
                <c:pt idx="88075">
                  <c:v>204.04822071701</c:v>
                </c:pt>
                <c:pt idx="88076">
                  <c:v>204.05053747228399</c:v>
                </c:pt>
                <c:pt idx="88077">
                  <c:v>204.05285422755699</c:v>
                </c:pt>
                <c:pt idx="88078">
                  <c:v>204.05517098283099</c:v>
                </c:pt>
                <c:pt idx="88079">
                  <c:v>204.05748773810399</c:v>
                </c:pt>
                <c:pt idx="88080">
                  <c:v>204.05980449337801</c:v>
                </c:pt>
                <c:pt idx="88081">
                  <c:v>204.06212124865101</c:v>
                </c:pt>
                <c:pt idx="88082">
                  <c:v>204.06443800392501</c:v>
                </c:pt>
                <c:pt idx="88083">
                  <c:v>204.066754759199</c:v>
                </c:pt>
                <c:pt idx="88084">
                  <c:v>204.069071514472</c:v>
                </c:pt>
                <c:pt idx="88085">
                  <c:v>204.071388269746</c:v>
                </c:pt>
                <c:pt idx="88086">
                  <c:v>204.073705025019</c:v>
                </c:pt>
                <c:pt idx="88087">
                  <c:v>204.07602178029299</c:v>
                </c:pt>
                <c:pt idx="88088">
                  <c:v>204.07833853556599</c:v>
                </c:pt>
                <c:pt idx="88089">
                  <c:v>204.08065529084001</c:v>
                </c:pt>
                <c:pt idx="88090">
                  <c:v>204.08297204611301</c:v>
                </c:pt>
                <c:pt idx="88091">
                  <c:v>204.08528880138701</c:v>
                </c:pt>
                <c:pt idx="88092">
                  <c:v>204.08760555666001</c:v>
                </c:pt>
                <c:pt idx="88093">
                  <c:v>204.089922311934</c:v>
                </c:pt>
                <c:pt idx="88094">
                  <c:v>204.092239067207</c:v>
                </c:pt>
                <c:pt idx="88095">
                  <c:v>204.094555822481</c:v>
                </c:pt>
                <c:pt idx="88096">
                  <c:v>204.09687257775499</c:v>
                </c:pt>
                <c:pt idx="88097">
                  <c:v>204.09918933302799</c:v>
                </c:pt>
                <c:pt idx="88098">
                  <c:v>204.10150608830199</c:v>
                </c:pt>
                <c:pt idx="88099">
                  <c:v>204.10382284357499</c:v>
                </c:pt>
                <c:pt idx="88100">
                  <c:v>204.10613959884901</c:v>
                </c:pt>
                <c:pt idx="88101">
                  <c:v>204.10845635412201</c:v>
                </c:pt>
                <c:pt idx="88102">
                  <c:v>204.11077310939601</c:v>
                </c:pt>
                <c:pt idx="88103">
                  <c:v>204.11308986466901</c:v>
                </c:pt>
                <c:pt idx="88104">
                  <c:v>204.115406619943</c:v>
                </c:pt>
                <c:pt idx="88105">
                  <c:v>204.117723375216</c:v>
                </c:pt>
                <c:pt idx="88106">
                  <c:v>204.12004013049</c:v>
                </c:pt>
                <c:pt idx="88107">
                  <c:v>204.122356885763</c:v>
                </c:pt>
                <c:pt idx="88108">
                  <c:v>204.12467364103699</c:v>
                </c:pt>
                <c:pt idx="88109">
                  <c:v>204.12699039631099</c:v>
                </c:pt>
                <c:pt idx="88110">
                  <c:v>204.12930715158399</c:v>
                </c:pt>
                <c:pt idx="88111">
                  <c:v>204.13162390685801</c:v>
                </c:pt>
                <c:pt idx="88112">
                  <c:v>204.13394066213101</c:v>
                </c:pt>
                <c:pt idx="88113">
                  <c:v>204.13625741740501</c:v>
                </c:pt>
                <c:pt idx="88114">
                  <c:v>204.13857417267801</c:v>
                </c:pt>
                <c:pt idx="88115">
                  <c:v>204.140890927952</c:v>
                </c:pt>
                <c:pt idx="88116">
                  <c:v>204.143207683225</c:v>
                </c:pt>
                <c:pt idx="88117">
                  <c:v>204.145524438499</c:v>
                </c:pt>
                <c:pt idx="88118">
                  <c:v>204.147841193772</c:v>
                </c:pt>
                <c:pt idx="88119">
                  <c:v>204.15015794904599</c:v>
                </c:pt>
                <c:pt idx="88120">
                  <c:v>204.15247470431899</c:v>
                </c:pt>
                <c:pt idx="88121">
                  <c:v>204.15479145959301</c:v>
                </c:pt>
                <c:pt idx="88122">
                  <c:v>204.15710821486701</c:v>
                </c:pt>
                <c:pt idx="88123">
                  <c:v>204.15942497014001</c:v>
                </c:pt>
                <c:pt idx="88124">
                  <c:v>204.161741725414</c:v>
                </c:pt>
                <c:pt idx="88125">
                  <c:v>204.164058480687</c:v>
                </c:pt>
                <c:pt idx="88126">
                  <c:v>204.166375235961</c:v>
                </c:pt>
                <c:pt idx="88127">
                  <c:v>204.168691991234</c:v>
                </c:pt>
                <c:pt idx="88128">
                  <c:v>204.17100874650799</c:v>
                </c:pt>
                <c:pt idx="88129">
                  <c:v>204.17332550178099</c:v>
                </c:pt>
                <c:pt idx="88130">
                  <c:v>204.17564225705499</c:v>
                </c:pt>
                <c:pt idx="88131">
                  <c:v>204.17795901232799</c:v>
                </c:pt>
                <c:pt idx="88132">
                  <c:v>204.18027576760201</c:v>
                </c:pt>
                <c:pt idx="88133">
                  <c:v>204.18259252287601</c:v>
                </c:pt>
                <c:pt idx="88134">
                  <c:v>204.18490927814901</c:v>
                </c:pt>
                <c:pt idx="88135">
                  <c:v>204.187226033423</c:v>
                </c:pt>
                <c:pt idx="88136">
                  <c:v>204.189542788696</c:v>
                </c:pt>
                <c:pt idx="88137">
                  <c:v>204.19185954397</c:v>
                </c:pt>
                <c:pt idx="88138">
                  <c:v>204.194176299243</c:v>
                </c:pt>
                <c:pt idx="88139">
                  <c:v>204.19649305451699</c:v>
                </c:pt>
                <c:pt idx="88140">
                  <c:v>204.19880980978999</c:v>
                </c:pt>
                <c:pt idx="88141">
                  <c:v>204.20112656506399</c:v>
                </c:pt>
                <c:pt idx="88142">
                  <c:v>204.20344332033699</c:v>
                </c:pt>
                <c:pt idx="88143">
                  <c:v>204.20576007561101</c:v>
                </c:pt>
                <c:pt idx="88144">
                  <c:v>204.20807683088401</c:v>
                </c:pt>
                <c:pt idx="88145">
                  <c:v>204.21039358615801</c:v>
                </c:pt>
                <c:pt idx="88146">
                  <c:v>204.212710341432</c:v>
                </c:pt>
                <c:pt idx="88147">
                  <c:v>204.215027096705</c:v>
                </c:pt>
                <c:pt idx="88148">
                  <c:v>204.217343851979</c:v>
                </c:pt>
                <c:pt idx="88149">
                  <c:v>204.219660607252</c:v>
                </c:pt>
                <c:pt idx="88150">
                  <c:v>204.22197736252599</c:v>
                </c:pt>
                <c:pt idx="88151">
                  <c:v>204.22429411779899</c:v>
                </c:pt>
                <c:pt idx="88152">
                  <c:v>204.22661087307301</c:v>
                </c:pt>
                <c:pt idx="88153">
                  <c:v>204.22892762834601</c:v>
                </c:pt>
                <c:pt idx="88154">
                  <c:v>204.23124438362001</c:v>
                </c:pt>
                <c:pt idx="88155">
                  <c:v>204.23356113889301</c:v>
                </c:pt>
                <c:pt idx="88156">
                  <c:v>204.235877894167</c:v>
                </c:pt>
                <c:pt idx="88157">
                  <c:v>204.23819464944</c:v>
                </c:pt>
                <c:pt idx="88158">
                  <c:v>204.240511404714</c:v>
                </c:pt>
                <c:pt idx="88159">
                  <c:v>204.24282815998799</c:v>
                </c:pt>
                <c:pt idx="88160">
                  <c:v>204.24514491526099</c:v>
                </c:pt>
                <c:pt idx="88161">
                  <c:v>204.24746167053499</c:v>
                </c:pt>
                <c:pt idx="88162">
                  <c:v>204.24977842580799</c:v>
                </c:pt>
                <c:pt idx="88163">
                  <c:v>204.25209518108201</c:v>
                </c:pt>
                <c:pt idx="88164">
                  <c:v>204.25441193635501</c:v>
                </c:pt>
                <c:pt idx="88165">
                  <c:v>204.25672869162901</c:v>
                </c:pt>
                <c:pt idx="88166">
                  <c:v>204.25904544690201</c:v>
                </c:pt>
                <c:pt idx="88167">
                  <c:v>204.261362202176</c:v>
                </c:pt>
                <c:pt idx="88168">
                  <c:v>204.263678957449</c:v>
                </c:pt>
                <c:pt idx="88169">
                  <c:v>204.265995712723</c:v>
                </c:pt>
                <c:pt idx="88170">
                  <c:v>204.268312467996</c:v>
                </c:pt>
                <c:pt idx="88171">
                  <c:v>204.27062922326999</c:v>
                </c:pt>
                <c:pt idx="88172">
                  <c:v>204.27294597854399</c:v>
                </c:pt>
                <c:pt idx="88173">
                  <c:v>204.27526273381699</c:v>
                </c:pt>
                <c:pt idx="88174">
                  <c:v>204.27757948909101</c:v>
                </c:pt>
                <c:pt idx="88175">
                  <c:v>204.27989624436401</c:v>
                </c:pt>
                <c:pt idx="88176">
                  <c:v>204.28221299963801</c:v>
                </c:pt>
                <c:pt idx="88177">
                  <c:v>204.28452975491101</c:v>
                </c:pt>
                <c:pt idx="88178">
                  <c:v>204.286846510185</c:v>
                </c:pt>
                <c:pt idx="88179">
                  <c:v>204.289163265458</c:v>
                </c:pt>
                <c:pt idx="88180">
                  <c:v>204.291480020732</c:v>
                </c:pt>
                <c:pt idx="88181">
                  <c:v>204.293796776005</c:v>
                </c:pt>
                <c:pt idx="88182">
                  <c:v>204.29611353127899</c:v>
                </c:pt>
                <c:pt idx="88183">
                  <c:v>204.29843028655301</c:v>
                </c:pt>
                <c:pt idx="88184">
                  <c:v>204.30074704182601</c:v>
                </c:pt>
                <c:pt idx="88185">
                  <c:v>204.30306379710001</c:v>
                </c:pt>
                <c:pt idx="88186">
                  <c:v>204.30538055237301</c:v>
                </c:pt>
                <c:pt idx="88187">
                  <c:v>204.307697307647</c:v>
                </c:pt>
                <c:pt idx="88188">
                  <c:v>204.31001406292</c:v>
                </c:pt>
                <c:pt idx="88189">
                  <c:v>204.312330818194</c:v>
                </c:pt>
                <c:pt idx="88190">
                  <c:v>204.314647573467</c:v>
                </c:pt>
                <c:pt idx="88191">
                  <c:v>204.31696432874099</c:v>
                </c:pt>
                <c:pt idx="88192">
                  <c:v>204.31928108401399</c:v>
                </c:pt>
                <c:pt idx="88193">
                  <c:v>204.32159783928799</c:v>
                </c:pt>
                <c:pt idx="88194">
                  <c:v>204.32391459456099</c:v>
                </c:pt>
                <c:pt idx="88195">
                  <c:v>204.32623134983501</c:v>
                </c:pt>
                <c:pt idx="88196">
                  <c:v>204.32854810510901</c:v>
                </c:pt>
                <c:pt idx="88197">
                  <c:v>204.33086486038201</c:v>
                </c:pt>
                <c:pt idx="88198">
                  <c:v>204.333181615656</c:v>
                </c:pt>
                <c:pt idx="88199">
                  <c:v>204.335498370929</c:v>
                </c:pt>
                <c:pt idx="88200">
                  <c:v>204.337815126203</c:v>
                </c:pt>
                <c:pt idx="88201">
                  <c:v>204.340131881476</c:v>
                </c:pt>
                <c:pt idx="88202">
                  <c:v>204.34244863674999</c:v>
                </c:pt>
                <c:pt idx="88203">
                  <c:v>204.34476539202299</c:v>
                </c:pt>
                <c:pt idx="88204">
                  <c:v>204.34708214729699</c:v>
                </c:pt>
                <c:pt idx="88205">
                  <c:v>204.34939890256999</c:v>
                </c:pt>
                <c:pt idx="88206">
                  <c:v>204.35171565784401</c:v>
                </c:pt>
                <c:pt idx="88207">
                  <c:v>204.35403241311701</c:v>
                </c:pt>
                <c:pt idx="88208">
                  <c:v>204.35634916839101</c:v>
                </c:pt>
                <c:pt idx="88209">
                  <c:v>204.358665923665</c:v>
                </c:pt>
                <c:pt idx="88210">
                  <c:v>204.360982678938</c:v>
                </c:pt>
                <c:pt idx="88211">
                  <c:v>204.363299434212</c:v>
                </c:pt>
                <c:pt idx="88212">
                  <c:v>204.365616189485</c:v>
                </c:pt>
                <c:pt idx="88213">
                  <c:v>204.36793294475899</c:v>
                </c:pt>
                <c:pt idx="88214">
                  <c:v>204.37024970003199</c:v>
                </c:pt>
                <c:pt idx="88215">
                  <c:v>204.37256645530601</c:v>
                </c:pt>
                <c:pt idx="88216">
                  <c:v>204.37488321057899</c:v>
                </c:pt>
                <c:pt idx="88217">
                  <c:v>204.37719996585301</c:v>
                </c:pt>
                <c:pt idx="88218">
                  <c:v>204.37951672112601</c:v>
                </c:pt>
                <c:pt idx="88219">
                  <c:v>204.3818334764</c:v>
                </c:pt>
                <c:pt idx="88220">
                  <c:v>204.384150231674</c:v>
                </c:pt>
                <c:pt idx="88221">
                  <c:v>204.386466986947</c:v>
                </c:pt>
                <c:pt idx="88222">
                  <c:v>204.38878374222099</c:v>
                </c:pt>
                <c:pt idx="88223">
                  <c:v>204.39110049749399</c:v>
                </c:pt>
                <c:pt idx="88224">
                  <c:v>204.39341725276799</c:v>
                </c:pt>
                <c:pt idx="88225">
                  <c:v>204.39573400804099</c:v>
                </c:pt>
                <c:pt idx="88226">
                  <c:v>204.39805076331501</c:v>
                </c:pt>
                <c:pt idx="88227">
                  <c:v>204.40036751858801</c:v>
                </c:pt>
                <c:pt idx="88228">
                  <c:v>204.40268427386201</c:v>
                </c:pt>
                <c:pt idx="88229">
                  <c:v>204.40500102913501</c:v>
                </c:pt>
                <c:pt idx="88230">
                  <c:v>204.407317784409</c:v>
                </c:pt>
                <c:pt idx="88231">
                  <c:v>204.409634539682</c:v>
                </c:pt>
                <c:pt idx="88232">
                  <c:v>204.411951294956</c:v>
                </c:pt>
                <c:pt idx="88233">
                  <c:v>204.41426805022999</c:v>
                </c:pt>
                <c:pt idx="88234">
                  <c:v>204.41658480550299</c:v>
                </c:pt>
                <c:pt idx="88235">
                  <c:v>204.41890156077699</c:v>
                </c:pt>
                <c:pt idx="88236">
                  <c:v>204.42121831604999</c:v>
                </c:pt>
                <c:pt idx="88237">
                  <c:v>204.42353507132401</c:v>
                </c:pt>
                <c:pt idx="88238">
                  <c:v>204.42585182659701</c:v>
                </c:pt>
                <c:pt idx="88239">
                  <c:v>204.42816858187101</c:v>
                </c:pt>
                <c:pt idx="88240">
                  <c:v>204.43048533714401</c:v>
                </c:pt>
                <c:pt idx="88241">
                  <c:v>204.432802092418</c:v>
                </c:pt>
                <c:pt idx="88242">
                  <c:v>204.435118847691</c:v>
                </c:pt>
                <c:pt idx="88243">
                  <c:v>204.437435602965</c:v>
                </c:pt>
                <c:pt idx="88244">
                  <c:v>204.439752358238</c:v>
                </c:pt>
                <c:pt idx="88245">
                  <c:v>204.44206911351199</c:v>
                </c:pt>
                <c:pt idx="88246">
                  <c:v>204.44438586878599</c:v>
                </c:pt>
                <c:pt idx="88247">
                  <c:v>204.44670262405899</c:v>
                </c:pt>
                <c:pt idx="88248">
                  <c:v>204.44901937933301</c:v>
                </c:pt>
                <c:pt idx="88249">
                  <c:v>204.45133613460601</c:v>
                </c:pt>
                <c:pt idx="88250">
                  <c:v>204.45365288988</c:v>
                </c:pt>
                <c:pt idx="88251">
                  <c:v>204.455969645153</c:v>
                </c:pt>
                <c:pt idx="88252">
                  <c:v>204.458286400427</c:v>
                </c:pt>
                <c:pt idx="88253">
                  <c:v>204.4606031557</c:v>
                </c:pt>
                <c:pt idx="88254">
                  <c:v>204.46291991097399</c:v>
                </c:pt>
                <c:pt idx="88255">
                  <c:v>204.46523666624699</c:v>
                </c:pt>
                <c:pt idx="88256">
                  <c:v>204.46755342152099</c:v>
                </c:pt>
                <c:pt idx="88257">
                  <c:v>204.46987017679399</c:v>
                </c:pt>
                <c:pt idx="88258">
                  <c:v>204.47218693206801</c:v>
                </c:pt>
                <c:pt idx="88259">
                  <c:v>204.47450368734201</c:v>
                </c:pt>
                <c:pt idx="88260">
                  <c:v>204.47682044261501</c:v>
                </c:pt>
                <c:pt idx="88261">
                  <c:v>204.479137197889</c:v>
                </c:pt>
                <c:pt idx="88262">
                  <c:v>204.481453953162</c:v>
                </c:pt>
                <c:pt idx="88263">
                  <c:v>204.483770708436</c:v>
                </c:pt>
                <c:pt idx="88264">
                  <c:v>204.486087463709</c:v>
                </c:pt>
                <c:pt idx="88265">
                  <c:v>204.48840421898299</c:v>
                </c:pt>
                <c:pt idx="88266">
                  <c:v>204.49072097425599</c:v>
                </c:pt>
                <c:pt idx="88267">
                  <c:v>204.49303772952999</c:v>
                </c:pt>
                <c:pt idx="88268">
                  <c:v>204.49535448480299</c:v>
                </c:pt>
                <c:pt idx="88269">
                  <c:v>204.49767124007701</c:v>
                </c:pt>
                <c:pt idx="88270">
                  <c:v>204.49998799535101</c:v>
                </c:pt>
                <c:pt idx="88271">
                  <c:v>204.50230475062401</c:v>
                </c:pt>
                <c:pt idx="88272">
                  <c:v>204.504621505898</c:v>
                </c:pt>
                <c:pt idx="88273">
                  <c:v>204.506938261171</c:v>
                </c:pt>
                <c:pt idx="88274">
                  <c:v>204.509255016445</c:v>
                </c:pt>
                <c:pt idx="88275">
                  <c:v>204.511571771718</c:v>
                </c:pt>
                <c:pt idx="88276">
                  <c:v>204.51388852699199</c:v>
                </c:pt>
                <c:pt idx="88277">
                  <c:v>204.51620528226499</c:v>
                </c:pt>
                <c:pt idx="88278">
                  <c:v>204.51852203753899</c:v>
                </c:pt>
                <c:pt idx="88279">
                  <c:v>204.52083879281199</c:v>
                </c:pt>
                <c:pt idx="88280">
                  <c:v>204.52315554808601</c:v>
                </c:pt>
                <c:pt idx="88281">
                  <c:v>204.52547230335901</c:v>
                </c:pt>
                <c:pt idx="88282">
                  <c:v>204.527789058633</c:v>
                </c:pt>
                <c:pt idx="88283">
                  <c:v>204.530105813907</c:v>
                </c:pt>
                <c:pt idx="88284">
                  <c:v>204.53242256918</c:v>
                </c:pt>
                <c:pt idx="88285">
                  <c:v>204.53473932445399</c:v>
                </c:pt>
                <c:pt idx="88286">
                  <c:v>204.53705607972699</c:v>
                </c:pt>
                <c:pt idx="88287">
                  <c:v>204.53937283500099</c:v>
                </c:pt>
                <c:pt idx="88288">
                  <c:v>204.54168959027399</c:v>
                </c:pt>
                <c:pt idx="88289">
                  <c:v>204.54400634554801</c:v>
                </c:pt>
                <c:pt idx="88290">
                  <c:v>204.54632310082101</c:v>
                </c:pt>
                <c:pt idx="88291">
                  <c:v>204.54863985609501</c:v>
                </c:pt>
                <c:pt idx="88292">
                  <c:v>204.55095661136801</c:v>
                </c:pt>
                <c:pt idx="88293">
                  <c:v>204.553273366642</c:v>
                </c:pt>
                <c:pt idx="88294">
                  <c:v>204.555590121915</c:v>
                </c:pt>
                <c:pt idx="88295">
                  <c:v>204.557906877189</c:v>
                </c:pt>
                <c:pt idx="88296">
                  <c:v>204.56022363246299</c:v>
                </c:pt>
                <c:pt idx="88297">
                  <c:v>204.56254038773599</c:v>
                </c:pt>
                <c:pt idx="88298">
                  <c:v>204.56485714300999</c:v>
                </c:pt>
                <c:pt idx="88299">
                  <c:v>204.56717389828299</c:v>
                </c:pt>
                <c:pt idx="88300">
                  <c:v>204.56949065355701</c:v>
                </c:pt>
                <c:pt idx="88301">
                  <c:v>204.57180740883001</c:v>
                </c:pt>
                <c:pt idx="88302">
                  <c:v>204.57412416410401</c:v>
                </c:pt>
                <c:pt idx="88303">
                  <c:v>204.57644091937701</c:v>
                </c:pt>
                <c:pt idx="88304">
                  <c:v>204.578757674651</c:v>
                </c:pt>
                <c:pt idx="88305">
                  <c:v>204.581074429924</c:v>
                </c:pt>
                <c:pt idx="88306">
                  <c:v>204.583391185198</c:v>
                </c:pt>
                <c:pt idx="88307">
                  <c:v>204.585707940471</c:v>
                </c:pt>
                <c:pt idx="88308">
                  <c:v>204.58802469574499</c:v>
                </c:pt>
                <c:pt idx="88309">
                  <c:v>204.59034145101899</c:v>
                </c:pt>
                <c:pt idx="88310">
                  <c:v>204.59265820629199</c:v>
                </c:pt>
                <c:pt idx="88311">
                  <c:v>204.59497496156601</c:v>
                </c:pt>
                <c:pt idx="88312">
                  <c:v>204.59729171683901</c:v>
                </c:pt>
                <c:pt idx="88313">
                  <c:v>204.599608472113</c:v>
                </c:pt>
                <c:pt idx="88314">
                  <c:v>204.601925227386</c:v>
                </c:pt>
                <c:pt idx="88315">
                  <c:v>204.60424198266</c:v>
                </c:pt>
                <c:pt idx="88316">
                  <c:v>204.606558737933</c:v>
                </c:pt>
                <c:pt idx="88317">
                  <c:v>204.60887549320699</c:v>
                </c:pt>
                <c:pt idx="88318">
                  <c:v>204.61119224847999</c:v>
                </c:pt>
                <c:pt idx="88319">
                  <c:v>204.61350900375399</c:v>
                </c:pt>
                <c:pt idx="88320">
                  <c:v>204.61582575902801</c:v>
                </c:pt>
                <c:pt idx="88321">
                  <c:v>204.61814251430101</c:v>
                </c:pt>
                <c:pt idx="88322">
                  <c:v>204.62045926957501</c:v>
                </c:pt>
                <c:pt idx="88323">
                  <c:v>204.62277602484801</c:v>
                </c:pt>
                <c:pt idx="88324">
                  <c:v>204.625092780122</c:v>
                </c:pt>
                <c:pt idx="88325">
                  <c:v>204.627409535395</c:v>
                </c:pt>
                <c:pt idx="88326">
                  <c:v>204.629726290669</c:v>
                </c:pt>
                <c:pt idx="88327">
                  <c:v>204.632043045942</c:v>
                </c:pt>
                <c:pt idx="88328">
                  <c:v>204.63435980121599</c:v>
                </c:pt>
                <c:pt idx="88329">
                  <c:v>204.63667655648899</c:v>
                </c:pt>
                <c:pt idx="88330">
                  <c:v>204.63899331176299</c:v>
                </c:pt>
                <c:pt idx="88331">
                  <c:v>204.64131006703599</c:v>
                </c:pt>
                <c:pt idx="88332">
                  <c:v>204.64362682231001</c:v>
                </c:pt>
                <c:pt idx="88333">
                  <c:v>204.64594357758401</c:v>
                </c:pt>
                <c:pt idx="88334">
                  <c:v>204.64826033285701</c:v>
                </c:pt>
                <c:pt idx="88335">
                  <c:v>204.650577088131</c:v>
                </c:pt>
                <c:pt idx="88336">
                  <c:v>204.652893843404</c:v>
                </c:pt>
                <c:pt idx="88337">
                  <c:v>204.655210598678</c:v>
                </c:pt>
                <c:pt idx="88338">
                  <c:v>204.657527353951</c:v>
                </c:pt>
                <c:pt idx="88339">
                  <c:v>204.65984410922499</c:v>
                </c:pt>
                <c:pt idx="88340">
                  <c:v>204.66216086449799</c:v>
                </c:pt>
                <c:pt idx="88341">
                  <c:v>204.66447761977199</c:v>
                </c:pt>
                <c:pt idx="88342">
                  <c:v>204.66679437504499</c:v>
                </c:pt>
                <c:pt idx="88343">
                  <c:v>204.66911113031901</c:v>
                </c:pt>
                <c:pt idx="88344">
                  <c:v>204.67142788559201</c:v>
                </c:pt>
                <c:pt idx="88345">
                  <c:v>204.673744640866</c:v>
                </c:pt>
                <c:pt idx="88346">
                  <c:v>204.67606139614</c:v>
                </c:pt>
                <c:pt idx="88347">
                  <c:v>204.678378151413</c:v>
                </c:pt>
                <c:pt idx="88348">
                  <c:v>204.68069490668699</c:v>
                </c:pt>
                <c:pt idx="88349">
                  <c:v>204.68301166195999</c:v>
                </c:pt>
                <c:pt idx="88350">
                  <c:v>204.68532841723399</c:v>
                </c:pt>
                <c:pt idx="88351">
                  <c:v>204.68764517250699</c:v>
                </c:pt>
                <c:pt idx="88352">
                  <c:v>204.68996192778101</c:v>
                </c:pt>
                <c:pt idx="88353">
                  <c:v>204.69227868305401</c:v>
                </c:pt>
                <c:pt idx="88354">
                  <c:v>204.69459543832801</c:v>
                </c:pt>
                <c:pt idx="88355">
                  <c:v>204.69691219360101</c:v>
                </c:pt>
                <c:pt idx="88356">
                  <c:v>204.699228948875</c:v>
                </c:pt>
                <c:pt idx="88357">
                  <c:v>204.701545704149</c:v>
                </c:pt>
                <c:pt idx="88358">
                  <c:v>204.703862459422</c:v>
                </c:pt>
                <c:pt idx="88359">
                  <c:v>204.70617921469599</c:v>
                </c:pt>
                <c:pt idx="88360">
                  <c:v>204.70849596996899</c:v>
                </c:pt>
                <c:pt idx="88361">
                  <c:v>204.71081272524299</c:v>
                </c:pt>
                <c:pt idx="88362">
                  <c:v>204.71312948051599</c:v>
                </c:pt>
                <c:pt idx="88363">
                  <c:v>204.71544623579001</c:v>
                </c:pt>
                <c:pt idx="88364">
                  <c:v>204.71776299106301</c:v>
                </c:pt>
                <c:pt idx="88365">
                  <c:v>204.72007974633701</c:v>
                </c:pt>
                <c:pt idx="88366">
                  <c:v>204.72239650161001</c:v>
                </c:pt>
                <c:pt idx="88367">
                  <c:v>204.724713256884</c:v>
                </c:pt>
                <c:pt idx="88368">
                  <c:v>204.727030012157</c:v>
                </c:pt>
                <c:pt idx="88369">
                  <c:v>204.729346767431</c:v>
                </c:pt>
                <c:pt idx="88370">
                  <c:v>204.73166352270499</c:v>
                </c:pt>
                <c:pt idx="88371">
                  <c:v>204.73398027797799</c:v>
                </c:pt>
                <c:pt idx="88372">
                  <c:v>204.73629703325199</c:v>
                </c:pt>
                <c:pt idx="88373">
                  <c:v>204.73861378852499</c:v>
                </c:pt>
                <c:pt idx="88374">
                  <c:v>204.74093054379901</c:v>
                </c:pt>
                <c:pt idx="88375">
                  <c:v>204.74324729907201</c:v>
                </c:pt>
                <c:pt idx="88376">
                  <c:v>204.745564054346</c:v>
                </c:pt>
                <c:pt idx="88377">
                  <c:v>204.74788080961901</c:v>
                </c:pt>
                <c:pt idx="88378">
                  <c:v>204.750197564893</c:v>
                </c:pt>
                <c:pt idx="88379">
                  <c:v>204.752514320166</c:v>
                </c:pt>
                <c:pt idx="88380">
                  <c:v>204.75483107543999</c:v>
                </c:pt>
                <c:pt idx="88381">
                  <c:v>204.757147830713</c:v>
                </c:pt>
                <c:pt idx="88382">
                  <c:v>204.75946458598699</c:v>
                </c:pt>
                <c:pt idx="88383">
                  <c:v>204.76178134126101</c:v>
                </c:pt>
                <c:pt idx="88384">
                  <c:v>204.76409809653401</c:v>
                </c:pt>
                <c:pt idx="88385">
                  <c:v>204.76641485180801</c:v>
                </c:pt>
                <c:pt idx="88386">
                  <c:v>204.76873160708101</c:v>
                </c:pt>
                <c:pt idx="88387">
                  <c:v>204.771048362355</c:v>
                </c:pt>
                <c:pt idx="88388">
                  <c:v>204.773365117628</c:v>
                </c:pt>
                <c:pt idx="88389">
                  <c:v>204.775681872902</c:v>
                </c:pt>
                <c:pt idx="88390">
                  <c:v>204.777998628175</c:v>
                </c:pt>
                <c:pt idx="88391">
                  <c:v>204.78031538344899</c:v>
                </c:pt>
                <c:pt idx="88392">
                  <c:v>204.78263213872199</c:v>
                </c:pt>
                <c:pt idx="88393">
                  <c:v>204.78494889399599</c:v>
                </c:pt>
                <c:pt idx="88394">
                  <c:v>204.78726564926899</c:v>
                </c:pt>
                <c:pt idx="88395">
                  <c:v>204.78958240454301</c:v>
                </c:pt>
                <c:pt idx="88396">
                  <c:v>204.79189915981701</c:v>
                </c:pt>
                <c:pt idx="88397">
                  <c:v>204.79421591509001</c:v>
                </c:pt>
                <c:pt idx="88398">
                  <c:v>204.796532670364</c:v>
                </c:pt>
                <c:pt idx="88399">
                  <c:v>204.798849425637</c:v>
                </c:pt>
                <c:pt idx="88400">
                  <c:v>204.801166180911</c:v>
                </c:pt>
                <c:pt idx="88401">
                  <c:v>204.803482936184</c:v>
                </c:pt>
                <c:pt idx="88402">
                  <c:v>204.80579969145799</c:v>
                </c:pt>
                <c:pt idx="88403">
                  <c:v>204.80811644673099</c:v>
                </c:pt>
                <c:pt idx="88404">
                  <c:v>204.81043320200499</c:v>
                </c:pt>
                <c:pt idx="88405">
                  <c:v>204.81274995727799</c:v>
                </c:pt>
                <c:pt idx="88406">
                  <c:v>204.81506671255201</c:v>
                </c:pt>
                <c:pt idx="88407">
                  <c:v>204.81738346782601</c:v>
                </c:pt>
                <c:pt idx="88408">
                  <c:v>204.81970022309901</c:v>
                </c:pt>
                <c:pt idx="88409">
                  <c:v>204.822016978373</c:v>
                </c:pt>
                <c:pt idx="88410">
                  <c:v>204.824333733646</c:v>
                </c:pt>
                <c:pt idx="88411">
                  <c:v>204.82665048892</c:v>
                </c:pt>
                <c:pt idx="88412">
                  <c:v>204.828967244193</c:v>
                </c:pt>
                <c:pt idx="88413">
                  <c:v>204.83128399946699</c:v>
                </c:pt>
                <c:pt idx="88414">
                  <c:v>204.83360075473999</c:v>
                </c:pt>
                <c:pt idx="88415">
                  <c:v>204.83591751001401</c:v>
                </c:pt>
                <c:pt idx="88416">
                  <c:v>204.83823426528701</c:v>
                </c:pt>
                <c:pt idx="88417">
                  <c:v>204.84055102056101</c:v>
                </c:pt>
                <c:pt idx="88418">
                  <c:v>204.84286777583401</c:v>
                </c:pt>
                <c:pt idx="88419">
                  <c:v>204.845184531108</c:v>
                </c:pt>
                <c:pt idx="88420">
                  <c:v>204.847501286382</c:v>
                </c:pt>
                <c:pt idx="88421">
                  <c:v>204.849818041655</c:v>
                </c:pt>
                <c:pt idx="88422">
                  <c:v>204.85213479692899</c:v>
                </c:pt>
                <c:pt idx="88423">
                  <c:v>204.85445155220199</c:v>
                </c:pt>
                <c:pt idx="88424">
                  <c:v>204.85676830747599</c:v>
                </c:pt>
                <c:pt idx="88425">
                  <c:v>204.85908506274899</c:v>
                </c:pt>
                <c:pt idx="88426">
                  <c:v>204.86140181802301</c:v>
                </c:pt>
                <c:pt idx="88427">
                  <c:v>204.86371857329601</c:v>
                </c:pt>
                <c:pt idx="88428">
                  <c:v>204.86603532857001</c:v>
                </c:pt>
                <c:pt idx="88429">
                  <c:v>204.86835208384301</c:v>
                </c:pt>
                <c:pt idx="88430">
                  <c:v>204.870668839117</c:v>
                </c:pt>
                <c:pt idx="88431">
                  <c:v>204.87298559439</c:v>
                </c:pt>
                <c:pt idx="88432">
                  <c:v>204.875302349664</c:v>
                </c:pt>
                <c:pt idx="88433">
                  <c:v>204.87761910493799</c:v>
                </c:pt>
                <c:pt idx="88434">
                  <c:v>204.87993586021099</c:v>
                </c:pt>
                <c:pt idx="88435">
                  <c:v>204.88225261548499</c:v>
                </c:pt>
                <c:pt idx="88436">
                  <c:v>204.88456937075799</c:v>
                </c:pt>
                <c:pt idx="88437">
                  <c:v>204.88688612603201</c:v>
                </c:pt>
                <c:pt idx="88438">
                  <c:v>204.88920288130501</c:v>
                </c:pt>
                <c:pt idx="88439">
                  <c:v>204.89151963657901</c:v>
                </c:pt>
                <c:pt idx="88440">
                  <c:v>204.89383639185201</c:v>
                </c:pt>
                <c:pt idx="88441">
                  <c:v>204.896153147126</c:v>
                </c:pt>
                <c:pt idx="88442">
                  <c:v>204.898469902399</c:v>
                </c:pt>
                <c:pt idx="88443">
                  <c:v>204.900786657673</c:v>
                </c:pt>
                <c:pt idx="88444">
                  <c:v>204.903103412946</c:v>
                </c:pt>
                <c:pt idx="88445">
                  <c:v>204.90542016821999</c:v>
                </c:pt>
                <c:pt idx="88446">
                  <c:v>204.90773692349401</c:v>
                </c:pt>
                <c:pt idx="88447">
                  <c:v>204.91005367876701</c:v>
                </c:pt>
                <c:pt idx="88448">
                  <c:v>204.91237043404101</c:v>
                </c:pt>
                <c:pt idx="88449">
                  <c:v>204.91468718931401</c:v>
                </c:pt>
                <c:pt idx="88450">
                  <c:v>204.917003944588</c:v>
                </c:pt>
                <c:pt idx="88451">
                  <c:v>204.919320699861</c:v>
                </c:pt>
                <c:pt idx="88452">
                  <c:v>204.921637455135</c:v>
                </c:pt>
                <c:pt idx="88453">
                  <c:v>204.923954210408</c:v>
                </c:pt>
                <c:pt idx="88454">
                  <c:v>204.92627096568199</c:v>
                </c:pt>
                <c:pt idx="88455">
                  <c:v>204.92858772095499</c:v>
                </c:pt>
                <c:pt idx="88456">
                  <c:v>204.93090447622899</c:v>
                </c:pt>
                <c:pt idx="88457">
                  <c:v>204.93322123150301</c:v>
                </c:pt>
                <c:pt idx="88458">
                  <c:v>204.93553798677601</c:v>
                </c:pt>
                <c:pt idx="88459">
                  <c:v>204.93785474205001</c:v>
                </c:pt>
                <c:pt idx="88460">
                  <c:v>204.94017149732301</c:v>
                </c:pt>
                <c:pt idx="88461">
                  <c:v>204.942488252597</c:v>
                </c:pt>
                <c:pt idx="88462">
                  <c:v>204.94480500787</c:v>
                </c:pt>
                <c:pt idx="88463">
                  <c:v>204.947121763144</c:v>
                </c:pt>
                <c:pt idx="88464">
                  <c:v>204.949438518417</c:v>
                </c:pt>
                <c:pt idx="88465">
                  <c:v>204.95175527369099</c:v>
                </c:pt>
                <c:pt idx="88466">
                  <c:v>204.95407202896399</c:v>
                </c:pt>
                <c:pt idx="88467">
                  <c:v>204.95638878423799</c:v>
                </c:pt>
                <c:pt idx="88468">
                  <c:v>204.95870553951099</c:v>
                </c:pt>
                <c:pt idx="88469">
                  <c:v>204.96102229478501</c:v>
                </c:pt>
                <c:pt idx="88470">
                  <c:v>204.96333905005901</c:v>
                </c:pt>
                <c:pt idx="88471">
                  <c:v>204.96565580533201</c:v>
                </c:pt>
                <c:pt idx="88472">
                  <c:v>204.967972560606</c:v>
                </c:pt>
                <c:pt idx="88473">
                  <c:v>204.970289315879</c:v>
                </c:pt>
                <c:pt idx="88474">
                  <c:v>204.972606071153</c:v>
                </c:pt>
                <c:pt idx="88475">
                  <c:v>204.974922826426</c:v>
                </c:pt>
                <c:pt idx="88476">
                  <c:v>204.97723958169999</c:v>
                </c:pt>
                <c:pt idx="88477">
                  <c:v>204.97955633697299</c:v>
                </c:pt>
                <c:pt idx="88478">
                  <c:v>204.98187309224701</c:v>
                </c:pt>
                <c:pt idx="88479">
                  <c:v>204.98418984752001</c:v>
                </c:pt>
                <c:pt idx="88480">
                  <c:v>204.98650660279401</c:v>
                </c:pt>
                <c:pt idx="88481">
                  <c:v>204.98882335806701</c:v>
                </c:pt>
                <c:pt idx="88482">
                  <c:v>204.991140113341</c:v>
                </c:pt>
                <c:pt idx="88483">
                  <c:v>204.993456868615</c:v>
                </c:pt>
                <c:pt idx="88484">
                  <c:v>204.995773623888</c:v>
                </c:pt>
                <c:pt idx="88485">
                  <c:v>204.99809037916199</c:v>
                </c:pt>
                <c:pt idx="88486">
                  <c:v>205.00040713443499</c:v>
                </c:pt>
                <c:pt idx="88487">
                  <c:v>205.00272388970899</c:v>
                </c:pt>
                <c:pt idx="88488">
                  <c:v>205.00504064498199</c:v>
                </c:pt>
                <c:pt idx="88489">
                  <c:v>205.00735740025601</c:v>
                </c:pt>
                <c:pt idx="88490">
                  <c:v>205.00967415552901</c:v>
                </c:pt>
                <c:pt idx="88491">
                  <c:v>205.01199091080301</c:v>
                </c:pt>
                <c:pt idx="88492">
                  <c:v>205.01430766607601</c:v>
                </c:pt>
                <c:pt idx="88493">
                  <c:v>205.01662442135</c:v>
                </c:pt>
                <c:pt idx="88494">
                  <c:v>205.018941176623</c:v>
                </c:pt>
                <c:pt idx="88495">
                  <c:v>205.021257931897</c:v>
                </c:pt>
                <c:pt idx="88496">
                  <c:v>205.02357468717099</c:v>
                </c:pt>
                <c:pt idx="88497">
                  <c:v>205.02589144244399</c:v>
                </c:pt>
                <c:pt idx="88498">
                  <c:v>205.02820819771799</c:v>
                </c:pt>
                <c:pt idx="88499">
                  <c:v>205.03052495299099</c:v>
                </c:pt>
                <c:pt idx="88500">
                  <c:v>205.03284170826501</c:v>
                </c:pt>
                <c:pt idx="88501">
                  <c:v>205.03515846353801</c:v>
                </c:pt>
                <c:pt idx="88502">
                  <c:v>205.03747521881201</c:v>
                </c:pt>
                <c:pt idx="88503">
                  <c:v>205.03979197408501</c:v>
                </c:pt>
                <c:pt idx="88504">
                  <c:v>205.042108729359</c:v>
                </c:pt>
                <c:pt idx="88505">
                  <c:v>205.044425484632</c:v>
                </c:pt>
                <c:pt idx="88506">
                  <c:v>205.046742239906</c:v>
                </c:pt>
                <c:pt idx="88507">
                  <c:v>205.04905899517999</c:v>
                </c:pt>
                <c:pt idx="88508">
                  <c:v>205.05137575045299</c:v>
                </c:pt>
                <c:pt idx="88509">
                  <c:v>205.05369250572701</c:v>
                </c:pt>
                <c:pt idx="88510">
                  <c:v>205.05600926100001</c:v>
                </c:pt>
                <c:pt idx="88511">
                  <c:v>205.05832601627401</c:v>
                </c:pt>
                <c:pt idx="88512">
                  <c:v>205.06064277154701</c:v>
                </c:pt>
                <c:pt idx="88513">
                  <c:v>205.062959526821</c:v>
                </c:pt>
                <c:pt idx="88514">
                  <c:v>205.065276282094</c:v>
                </c:pt>
                <c:pt idx="88515">
                  <c:v>205.067593037368</c:v>
                </c:pt>
                <c:pt idx="88516">
                  <c:v>205.069909792641</c:v>
                </c:pt>
                <c:pt idx="88517">
                  <c:v>205.07222654791499</c:v>
                </c:pt>
                <c:pt idx="88518">
                  <c:v>205.07454330318799</c:v>
                </c:pt>
                <c:pt idx="88519">
                  <c:v>205.07686005846199</c:v>
                </c:pt>
                <c:pt idx="88520">
                  <c:v>205.07917681373601</c:v>
                </c:pt>
                <c:pt idx="88521">
                  <c:v>205.08149356900901</c:v>
                </c:pt>
                <c:pt idx="88522">
                  <c:v>205.08381032428301</c:v>
                </c:pt>
                <c:pt idx="88523">
                  <c:v>205.08612707955601</c:v>
                </c:pt>
                <c:pt idx="88524">
                  <c:v>205.08844383483</c:v>
                </c:pt>
                <c:pt idx="88525">
                  <c:v>205.090760590103</c:v>
                </c:pt>
                <c:pt idx="88526">
                  <c:v>205.093077345377</c:v>
                </c:pt>
                <c:pt idx="88527">
                  <c:v>205.09539410065</c:v>
                </c:pt>
                <c:pt idx="88528">
                  <c:v>205.09771085592399</c:v>
                </c:pt>
                <c:pt idx="88529">
                  <c:v>205.10002761119699</c:v>
                </c:pt>
                <c:pt idx="88530">
                  <c:v>205.10234436647099</c:v>
                </c:pt>
                <c:pt idx="88531">
                  <c:v>205.10466112174399</c:v>
                </c:pt>
                <c:pt idx="88532">
                  <c:v>205.10697787701801</c:v>
                </c:pt>
                <c:pt idx="88533">
                  <c:v>205.10929463229201</c:v>
                </c:pt>
                <c:pt idx="88534">
                  <c:v>205.11161138756501</c:v>
                </c:pt>
                <c:pt idx="88535">
                  <c:v>205.113928142839</c:v>
                </c:pt>
                <c:pt idx="88536">
                  <c:v>205.116244898112</c:v>
                </c:pt>
                <c:pt idx="88537">
                  <c:v>205.118561653386</c:v>
                </c:pt>
                <c:pt idx="88538">
                  <c:v>205.120878408659</c:v>
                </c:pt>
                <c:pt idx="88539">
                  <c:v>205.12319516393299</c:v>
                </c:pt>
                <c:pt idx="88540">
                  <c:v>205.12551191920599</c:v>
                </c:pt>
                <c:pt idx="88541">
                  <c:v>205.12782867448001</c:v>
                </c:pt>
                <c:pt idx="88542">
                  <c:v>205.13014542975299</c:v>
                </c:pt>
                <c:pt idx="88543">
                  <c:v>205.13246218502701</c:v>
                </c:pt>
                <c:pt idx="88544">
                  <c:v>205.134778940301</c:v>
                </c:pt>
                <c:pt idx="88545">
                  <c:v>205.137095695574</c:v>
                </c:pt>
                <c:pt idx="88546">
                  <c:v>205.139412450848</c:v>
                </c:pt>
                <c:pt idx="88547">
                  <c:v>205.141729206121</c:v>
                </c:pt>
                <c:pt idx="88548">
                  <c:v>205.14404596139499</c:v>
                </c:pt>
                <c:pt idx="88549">
                  <c:v>205.14636271666799</c:v>
                </c:pt>
                <c:pt idx="88550">
                  <c:v>205.14867947194199</c:v>
                </c:pt>
                <c:pt idx="88551">
                  <c:v>205.15099622721499</c:v>
                </c:pt>
                <c:pt idx="88552">
                  <c:v>205.15331298248901</c:v>
                </c:pt>
                <c:pt idx="88553">
                  <c:v>205.15562973776201</c:v>
                </c:pt>
                <c:pt idx="88554">
                  <c:v>205.15794649303601</c:v>
                </c:pt>
                <c:pt idx="88555">
                  <c:v>205.16026324830901</c:v>
                </c:pt>
                <c:pt idx="88556">
                  <c:v>205.162580003583</c:v>
                </c:pt>
                <c:pt idx="88557">
                  <c:v>205.164896758857</c:v>
                </c:pt>
                <c:pt idx="88558">
                  <c:v>205.16721351413</c:v>
                </c:pt>
                <c:pt idx="88559">
                  <c:v>205.16953026940399</c:v>
                </c:pt>
                <c:pt idx="88560">
                  <c:v>205.17184702467699</c:v>
                </c:pt>
                <c:pt idx="88561">
                  <c:v>205.17416377995099</c:v>
                </c:pt>
                <c:pt idx="88562">
                  <c:v>205.17648053522399</c:v>
                </c:pt>
                <c:pt idx="88563">
                  <c:v>205.17879729049801</c:v>
                </c:pt>
                <c:pt idx="88564">
                  <c:v>205.18111404577101</c:v>
                </c:pt>
                <c:pt idx="88565">
                  <c:v>205.18343080104501</c:v>
                </c:pt>
                <c:pt idx="88566">
                  <c:v>205.18574755631801</c:v>
                </c:pt>
                <c:pt idx="88567">
                  <c:v>205.188064311592</c:v>
                </c:pt>
                <c:pt idx="88568">
                  <c:v>205.190381066865</c:v>
                </c:pt>
                <c:pt idx="88569">
                  <c:v>205.192697822139</c:v>
                </c:pt>
                <c:pt idx="88570">
                  <c:v>205.19501457741299</c:v>
                </c:pt>
                <c:pt idx="88571">
                  <c:v>205.19733133268599</c:v>
                </c:pt>
                <c:pt idx="88572">
                  <c:v>205.19964808795999</c:v>
                </c:pt>
                <c:pt idx="88573">
                  <c:v>205.20196484323299</c:v>
                </c:pt>
                <c:pt idx="88574">
                  <c:v>205.20428159850701</c:v>
                </c:pt>
                <c:pt idx="88575">
                  <c:v>205.20659835378001</c:v>
                </c:pt>
                <c:pt idx="88576">
                  <c:v>205.208915109054</c:v>
                </c:pt>
                <c:pt idx="88577">
                  <c:v>205.211231864327</c:v>
                </c:pt>
                <c:pt idx="88578">
                  <c:v>205.213548619601</c:v>
                </c:pt>
                <c:pt idx="88579">
                  <c:v>205.215865374874</c:v>
                </c:pt>
                <c:pt idx="88580">
                  <c:v>205.21818213014799</c:v>
                </c:pt>
                <c:pt idx="88581">
                  <c:v>205.22049888542099</c:v>
                </c:pt>
                <c:pt idx="88582">
                  <c:v>205.22281564069499</c:v>
                </c:pt>
                <c:pt idx="88583">
                  <c:v>205.22513239596901</c:v>
                </c:pt>
                <c:pt idx="88584">
                  <c:v>205.22744915124201</c:v>
                </c:pt>
                <c:pt idx="88585">
                  <c:v>205.22976590651601</c:v>
                </c:pt>
                <c:pt idx="88586">
                  <c:v>205.23208266178901</c:v>
                </c:pt>
                <c:pt idx="88587">
                  <c:v>205.234399417063</c:v>
                </c:pt>
                <c:pt idx="88588">
                  <c:v>205.236716172336</c:v>
                </c:pt>
                <c:pt idx="88589">
                  <c:v>205.23903292761</c:v>
                </c:pt>
                <c:pt idx="88590">
                  <c:v>205.241349682883</c:v>
                </c:pt>
                <c:pt idx="88591">
                  <c:v>205.24366643815699</c:v>
                </c:pt>
                <c:pt idx="88592">
                  <c:v>205.24598319342999</c:v>
                </c:pt>
                <c:pt idx="88593">
                  <c:v>205.24829994870399</c:v>
                </c:pt>
                <c:pt idx="88594">
                  <c:v>205.25061670397801</c:v>
                </c:pt>
                <c:pt idx="88595">
                  <c:v>205.25293345925101</c:v>
                </c:pt>
                <c:pt idx="88596">
                  <c:v>205.25525021452501</c:v>
                </c:pt>
                <c:pt idx="88597">
                  <c:v>205.25756696979801</c:v>
                </c:pt>
                <c:pt idx="88598">
                  <c:v>205.259883725072</c:v>
                </c:pt>
                <c:pt idx="88599">
                  <c:v>205.262200480345</c:v>
                </c:pt>
                <c:pt idx="88600">
                  <c:v>205.264517235619</c:v>
                </c:pt>
                <c:pt idx="88601">
                  <c:v>205.266833990892</c:v>
                </c:pt>
                <c:pt idx="88602">
                  <c:v>205.26915074616599</c:v>
                </c:pt>
                <c:pt idx="88603">
                  <c:v>205.27146750143899</c:v>
                </c:pt>
                <c:pt idx="88604">
                  <c:v>205.27378425671299</c:v>
                </c:pt>
                <c:pt idx="88605">
                  <c:v>205.27610101198599</c:v>
                </c:pt>
                <c:pt idx="88606">
                  <c:v>205.27841776726001</c:v>
                </c:pt>
                <c:pt idx="88607">
                  <c:v>205.280734522534</c:v>
                </c:pt>
                <c:pt idx="88608">
                  <c:v>205.283051277807</c:v>
                </c:pt>
                <c:pt idx="88609">
                  <c:v>205.285368033081</c:v>
                </c:pt>
                <c:pt idx="88610">
                  <c:v>205.287684788354</c:v>
                </c:pt>
                <c:pt idx="88611">
                  <c:v>205.29000154362799</c:v>
                </c:pt>
                <c:pt idx="88612">
                  <c:v>205.29231829890099</c:v>
                </c:pt>
                <c:pt idx="88613">
                  <c:v>205.29463505417499</c:v>
                </c:pt>
                <c:pt idx="88614">
                  <c:v>205.29695180944799</c:v>
                </c:pt>
                <c:pt idx="88615">
                  <c:v>205.29926856472201</c:v>
                </c:pt>
                <c:pt idx="88616">
                  <c:v>205.30158531999501</c:v>
                </c:pt>
                <c:pt idx="88617">
                  <c:v>205.30390207526901</c:v>
                </c:pt>
                <c:pt idx="88618">
                  <c:v>205.30621883054201</c:v>
                </c:pt>
                <c:pt idx="88619">
                  <c:v>205.308535585816</c:v>
                </c:pt>
                <c:pt idx="88620">
                  <c:v>205.31085234109</c:v>
                </c:pt>
                <c:pt idx="88621">
                  <c:v>205.313169096363</c:v>
                </c:pt>
                <c:pt idx="88622">
                  <c:v>205.31548585163699</c:v>
                </c:pt>
                <c:pt idx="88623">
                  <c:v>205.31780260690999</c:v>
                </c:pt>
                <c:pt idx="88624">
                  <c:v>205.32011936218399</c:v>
                </c:pt>
                <c:pt idx="88625">
                  <c:v>205.32243611745699</c:v>
                </c:pt>
                <c:pt idx="88626">
                  <c:v>205.32475287273101</c:v>
                </c:pt>
                <c:pt idx="88627">
                  <c:v>205.32706962800401</c:v>
                </c:pt>
                <c:pt idx="88628">
                  <c:v>205.32938638327801</c:v>
                </c:pt>
                <c:pt idx="88629">
                  <c:v>205.33170313855101</c:v>
                </c:pt>
                <c:pt idx="88630">
                  <c:v>205.334019893825</c:v>
                </c:pt>
                <c:pt idx="88631">
                  <c:v>205.336336649098</c:v>
                </c:pt>
                <c:pt idx="88632">
                  <c:v>205.338653404372</c:v>
                </c:pt>
                <c:pt idx="88633">
                  <c:v>205.34097015964599</c:v>
                </c:pt>
                <c:pt idx="88634">
                  <c:v>205.34328691491899</c:v>
                </c:pt>
                <c:pt idx="88635">
                  <c:v>205.34560367019299</c:v>
                </c:pt>
                <c:pt idx="88636">
                  <c:v>205.34792042546599</c:v>
                </c:pt>
                <c:pt idx="88637">
                  <c:v>205.35023718074001</c:v>
                </c:pt>
                <c:pt idx="88638">
                  <c:v>205.35255393601301</c:v>
                </c:pt>
                <c:pt idx="88639">
                  <c:v>205.354870691287</c:v>
                </c:pt>
                <c:pt idx="88640">
                  <c:v>205.35718744656</c:v>
                </c:pt>
                <c:pt idx="88641">
                  <c:v>205.359504201834</c:v>
                </c:pt>
                <c:pt idx="88642">
                  <c:v>205.361820957107</c:v>
                </c:pt>
                <c:pt idx="88643">
                  <c:v>205.36413771238099</c:v>
                </c:pt>
                <c:pt idx="88644">
                  <c:v>205.36645446765499</c:v>
                </c:pt>
                <c:pt idx="88645">
                  <c:v>205.36877122292799</c:v>
                </c:pt>
                <c:pt idx="88646">
                  <c:v>205.37108797820201</c:v>
                </c:pt>
                <c:pt idx="88647">
                  <c:v>205.37340473347501</c:v>
                </c:pt>
                <c:pt idx="88648">
                  <c:v>205.37572148874901</c:v>
                </c:pt>
                <c:pt idx="88649">
                  <c:v>205.37803824402201</c:v>
                </c:pt>
                <c:pt idx="88650">
                  <c:v>205.380354999296</c:v>
                </c:pt>
                <c:pt idx="88651">
                  <c:v>205.382671754569</c:v>
                </c:pt>
                <c:pt idx="88652">
                  <c:v>205.384988509843</c:v>
                </c:pt>
                <c:pt idx="88653">
                  <c:v>205.387305265116</c:v>
                </c:pt>
                <c:pt idx="88654">
                  <c:v>205.38962202038999</c:v>
                </c:pt>
                <c:pt idx="88655">
                  <c:v>205.39193877566299</c:v>
                </c:pt>
                <c:pt idx="88656">
                  <c:v>205.39425553093699</c:v>
                </c:pt>
                <c:pt idx="88657">
                  <c:v>205.39657228621101</c:v>
                </c:pt>
                <c:pt idx="88658">
                  <c:v>205.39888904148401</c:v>
                </c:pt>
                <c:pt idx="88659">
                  <c:v>205.40120579675801</c:v>
                </c:pt>
                <c:pt idx="88660">
                  <c:v>205.40352255203101</c:v>
                </c:pt>
                <c:pt idx="88661">
                  <c:v>205.405839307305</c:v>
                </c:pt>
                <c:pt idx="88662">
                  <c:v>205.408156062578</c:v>
                </c:pt>
                <c:pt idx="88663">
                  <c:v>205.410472817852</c:v>
                </c:pt>
                <c:pt idx="88664">
                  <c:v>205.412789573125</c:v>
                </c:pt>
                <c:pt idx="88665">
                  <c:v>205.41510632839899</c:v>
                </c:pt>
                <c:pt idx="88666">
                  <c:v>205.41742308367199</c:v>
                </c:pt>
                <c:pt idx="88667">
                  <c:v>205.41973983894599</c:v>
                </c:pt>
                <c:pt idx="88668">
                  <c:v>205.42205659421899</c:v>
                </c:pt>
                <c:pt idx="88669">
                  <c:v>205.42437334949301</c:v>
                </c:pt>
                <c:pt idx="88670">
                  <c:v>205.426690104767</c:v>
                </c:pt>
                <c:pt idx="88671">
                  <c:v>205.42900686004</c:v>
                </c:pt>
                <c:pt idx="88672">
                  <c:v>205.431323615314</c:v>
                </c:pt>
                <c:pt idx="88673">
                  <c:v>205.433640370587</c:v>
                </c:pt>
                <c:pt idx="88674">
                  <c:v>205.43595712586099</c:v>
                </c:pt>
                <c:pt idx="88675">
                  <c:v>205.43827388113399</c:v>
                </c:pt>
                <c:pt idx="88676">
                  <c:v>205.44059063640799</c:v>
                </c:pt>
                <c:pt idx="88677">
                  <c:v>205.44290739168099</c:v>
                </c:pt>
                <c:pt idx="88678">
                  <c:v>205.44522414695501</c:v>
                </c:pt>
                <c:pt idx="88679">
                  <c:v>205.44754090222801</c:v>
                </c:pt>
                <c:pt idx="88680">
                  <c:v>205.44985765750201</c:v>
                </c:pt>
                <c:pt idx="88681">
                  <c:v>205.452174412776</c:v>
                </c:pt>
                <c:pt idx="88682">
                  <c:v>205.454491168049</c:v>
                </c:pt>
                <c:pt idx="88683">
                  <c:v>205.456807923323</c:v>
                </c:pt>
                <c:pt idx="88684">
                  <c:v>205.459124678596</c:v>
                </c:pt>
                <c:pt idx="88685">
                  <c:v>205.46144143386999</c:v>
                </c:pt>
                <c:pt idx="88686">
                  <c:v>205.46375818914299</c:v>
                </c:pt>
                <c:pt idx="88687">
                  <c:v>205.46607494441699</c:v>
                </c:pt>
                <c:pt idx="88688">
                  <c:v>205.46839169968999</c:v>
                </c:pt>
                <c:pt idx="88689">
                  <c:v>205.47070845496401</c:v>
                </c:pt>
                <c:pt idx="88690">
                  <c:v>205.47302521023701</c:v>
                </c:pt>
                <c:pt idx="88691">
                  <c:v>205.47534196551101</c:v>
                </c:pt>
                <c:pt idx="88692">
                  <c:v>205.47765872078401</c:v>
                </c:pt>
                <c:pt idx="88693">
                  <c:v>205.479975476058</c:v>
                </c:pt>
                <c:pt idx="88694">
                  <c:v>205.482292231332</c:v>
                </c:pt>
                <c:pt idx="88695">
                  <c:v>205.484608986605</c:v>
                </c:pt>
                <c:pt idx="88696">
                  <c:v>205.48692574187899</c:v>
                </c:pt>
                <c:pt idx="88697">
                  <c:v>205.48924249715199</c:v>
                </c:pt>
                <c:pt idx="88698">
                  <c:v>205.49155925242599</c:v>
                </c:pt>
                <c:pt idx="88699">
                  <c:v>205.49387600769899</c:v>
                </c:pt>
                <c:pt idx="88700">
                  <c:v>205.49619276297301</c:v>
                </c:pt>
                <c:pt idx="88701">
                  <c:v>205.49850951824601</c:v>
                </c:pt>
                <c:pt idx="88702">
                  <c:v>205.50082627352</c:v>
                </c:pt>
                <c:pt idx="88703">
                  <c:v>205.503143028793</c:v>
                </c:pt>
                <c:pt idx="88704">
                  <c:v>205.505459784067</c:v>
                </c:pt>
                <c:pt idx="88705">
                  <c:v>205.50777653934</c:v>
                </c:pt>
                <c:pt idx="88706">
                  <c:v>205.51009329461399</c:v>
                </c:pt>
                <c:pt idx="88707">
                  <c:v>205.51241004988799</c:v>
                </c:pt>
                <c:pt idx="88708">
                  <c:v>205.51472680516099</c:v>
                </c:pt>
                <c:pt idx="88709">
                  <c:v>205.51704356043501</c:v>
                </c:pt>
                <c:pt idx="88710">
                  <c:v>205.51936031570801</c:v>
                </c:pt>
                <c:pt idx="88711">
                  <c:v>205.52167707098201</c:v>
                </c:pt>
                <c:pt idx="88712">
                  <c:v>205.52399382625501</c:v>
                </c:pt>
                <c:pt idx="88713">
                  <c:v>205.526310581529</c:v>
                </c:pt>
                <c:pt idx="88714">
                  <c:v>205.528627336802</c:v>
                </c:pt>
                <c:pt idx="88715">
                  <c:v>205.530944092076</c:v>
                </c:pt>
                <c:pt idx="88716">
                  <c:v>205.533260847349</c:v>
                </c:pt>
                <c:pt idx="88717">
                  <c:v>205.53557760262299</c:v>
                </c:pt>
                <c:pt idx="88718">
                  <c:v>205.53789435789599</c:v>
                </c:pt>
                <c:pt idx="88719">
                  <c:v>205.54021111316999</c:v>
                </c:pt>
                <c:pt idx="88720">
                  <c:v>205.54252786844401</c:v>
                </c:pt>
                <c:pt idx="88721">
                  <c:v>205.54484462371701</c:v>
                </c:pt>
                <c:pt idx="88722">
                  <c:v>205.54716137899101</c:v>
                </c:pt>
                <c:pt idx="88723">
                  <c:v>205.54947813426401</c:v>
                </c:pt>
                <c:pt idx="88724">
                  <c:v>205.551794889538</c:v>
                </c:pt>
                <c:pt idx="88725">
                  <c:v>205.554111644811</c:v>
                </c:pt>
                <c:pt idx="88726">
                  <c:v>205.556428400085</c:v>
                </c:pt>
                <c:pt idx="88727">
                  <c:v>205.558745155358</c:v>
                </c:pt>
                <c:pt idx="88728">
                  <c:v>205.56106191063199</c:v>
                </c:pt>
                <c:pt idx="88729">
                  <c:v>205.56337866590499</c:v>
                </c:pt>
                <c:pt idx="88730">
                  <c:v>205.56569542117899</c:v>
                </c:pt>
                <c:pt idx="88731">
                  <c:v>205.56801217645301</c:v>
                </c:pt>
                <c:pt idx="88732">
                  <c:v>205.57032893172601</c:v>
                </c:pt>
                <c:pt idx="88733">
                  <c:v>205.572645687</c:v>
                </c:pt>
                <c:pt idx="88734">
                  <c:v>205.57496244227301</c:v>
                </c:pt>
                <c:pt idx="88735">
                  <c:v>205.577279197547</c:v>
                </c:pt>
                <c:pt idx="88736">
                  <c:v>205.57959595282</c:v>
                </c:pt>
                <c:pt idx="88737">
                  <c:v>205.58191270809399</c:v>
                </c:pt>
                <c:pt idx="88738">
                  <c:v>205.584229463367</c:v>
                </c:pt>
                <c:pt idx="88739">
                  <c:v>205.58654621864099</c:v>
                </c:pt>
                <c:pt idx="88740">
                  <c:v>205.58886297391399</c:v>
                </c:pt>
                <c:pt idx="88741">
                  <c:v>205.59117972918801</c:v>
                </c:pt>
                <c:pt idx="88742">
                  <c:v>205.59349648446101</c:v>
                </c:pt>
                <c:pt idx="88743">
                  <c:v>205.59581323973501</c:v>
                </c:pt>
                <c:pt idx="88744">
                  <c:v>205.598129995009</c:v>
                </c:pt>
                <c:pt idx="88745">
                  <c:v>205.600446750282</c:v>
                </c:pt>
                <c:pt idx="88746">
                  <c:v>205.602763505556</c:v>
                </c:pt>
                <c:pt idx="88747">
                  <c:v>205.605080260829</c:v>
                </c:pt>
                <c:pt idx="88748">
                  <c:v>205.60739701610299</c:v>
                </c:pt>
                <c:pt idx="88749">
                  <c:v>205.60971377137599</c:v>
                </c:pt>
                <c:pt idx="88750">
                  <c:v>205.61203052664999</c:v>
                </c:pt>
                <c:pt idx="88751">
                  <c:v>205.61434728192299</c:v>
                </c:pt>
                <c:pt idx="88752">
                  <c:v>205.61666403719701</c:v>
                </c:pt>
                <c:pt idx="88753">
                  <c:v>205.61898079247001</c:v>
                </c:pt>
                <c:pt idx="88754">
                  <c:v>205.62129754774401</c:v>
                </c:pt>
                <c:pt idx="88755">
                  <c:v>205.62361430301701</c:v>
                </c:pt>
                <c:pt idx="88756">
                  <c:v>205.625931058291</c:v>
                </c:pt>
                <c:pt idx="88757">
                  <c:v>205.628247813565</c:v>
                </c:pt>
                <c:pt idx="88758">
                  <c:v>205.630564568838</c:v>
                </c:pt>
                <c:pt idx="88759">
                  <c:v>205.63288132411199</c:v>
                </c:pt>
                <c:pt idx="88760">
                  <c:v>205.63519807938499</c:v>
                </c:pt>
                <c:pt idx="88761">
                  <c:v>205.63751483465899</c:v>
                </c:pt>
                <c:pt idx="88762">
                  <c:v>205.63983158993199</c:v>
                </c:pt>
                <c:pt idx="88763">
                  <c:v>205.64214834520601</c:v>
                </c:pt>
                <c:pt idx="88764">
                  <c:v>205.64446510047901</c:v>
                </c:pt>
                <c:pt idx="88765">
                  <c:v>205.64678185575301</c:v>
                </c:pt>
                <c:pt idx="88766">
                  <c:v>205.64909861102601</c:v>
                </c:pt>
                <c:pt idx="88767">
                  <c:v>205.6514153663</c:v>
                </c:pt>
                <c:pt idx="88768">
                  <c:v>205.653732121573</c:v>
                </c:pt>
                <c:pt idx="88769">
                  <c:v>205.656048876847</c:v>
                </c:pt>
                <c:pt idx="88770">
                  <c:v>205.65836563212099</c:v>
                </c:pt>
                <c:pt idx="88771">
                  <c:v>205.66068238739399</c:v>
                </c:pt>
                <c:pt idx="88772">
                  <c:v>205.66299914266801</c:v>
                </c:pt>
                <c:pt idx="88773">
                  <c:v>205.66531589794101</c:v>
                </c:pt>
                <c:pt idx="88774">
                  <c:v>205.66763265321501</c:v>
                </c:pt>
                <c:pt idx="88775">
                  <c:v>205.66994940848801</c:v>
                </c:pt>
                <c:pt idx="88776">
                  <c:v>205.672266163762</c:v>
                </c:pt>
                <c:pt idx="88777">
                  <c:v>205.674582919035</c:v>
                </c:pt>
                <c:pt idx="88778">
                  <c:v>205.676899674309</c:v>
                </c:pt>
                <c:pt idx="88779">
                  <c:v>205.679216429582</c:v>
                </c:pt>
                <c:pt idx="88780">
                  <c:v>205.68153318485599</c:v>
                </c:pt>
                <c:pt idx="88781">
                  <c:v>205.68384994012999</c:v>
                </c:pt>
                <c:pt idx="88782">
                  <c:v>205.68616669540299</c:v>
                </c:pt>
                <c:pt idx="88783">
                  <c:v>205.68848345067701</c:v>
                </c:pt>
                <c:pt idx="88784">
                  <c:v>205.69080020595001</c:v>
                </c:pt>
                <c:pt idx="88785">
                  <c:v>205.69311696122401</c:v>
                </c:pt>
                <c:pt idx="88786">
                  <c:v>205.69543371649701</c:v>
                </c:pt>
                <c:pt idx="88787">
                  <c:v>205.697750471771</c:v>
                </c:pt>
                <c:pt idx="88788">
                  <c:v>205.700067227044</c:v>
                </c:pt>
                <c:pt idx="88789">
                  <c:v>205.702383982318</c:v>
                </c:pt>
                <c:pt idx="88790">
                  <c:v>205.704700737591</c:v>
                </c:pt>
                <c:pt idx="88791">
                  <c:v>205.70701749286499</c:v>
                </c:pt>
                <c:pt idx="88792">
                  <c:v>205.70933424813799</c:v>
                </c:pt>
                <c:pt idx="88793">
                  <c:v>205.71165100341199</c:v>
                </c:pt>
                <c:pt idx="88794">
                  <c:v>205.71396775868601</c:v>
                </c:pt>
                <c:pt idx="88795">
                  <c:v>205.71628451395901</c:v>
                </c:pt>
                <c:pt idx="88796">
                  <c:v>205.71860126923301</c:v>
                </c:pt>
                <c:pt idx="88797">
                  <c:v>205.72091802450601</c:v>
                </c:pt>
                <c:pt idx="88798">
                  <c:v>205.72323477978</c:v>
                </c:pt>
                <c:pt idx="88799">
                  <c:v>205.725551535053</c:v>
                </c:pt>
                <c:pt idx="88800">
                  <c:v>205.727868290327</c:v>
                </c:pt>
                <c:pt idx="88801">
                  <c:v>205.7301850456</c:v>
                </c:pt>
                <c:pt idx="88802">
                  <c:v>205.73250180087399</c:v>
                </c:pt>
                <c:pt idx="88803">
                  <c:v>205.73481855614699</c:v>
                </c:pt>
                <c:pt idx="88804">
                  <c:v>205.73713531142101</c:v>
                </c:pt>
                <c:pt idx="88805">
                  <c:v>205.73945206669401</c:v>
                </c:pt>
                <c:pt idx="88806">
                  <c:v>205.74176882196801</c:v>
                </c:pt>
                <c:pt idx="88807">
                  <c:v>205.744085577242</c:v>
                </c:pt>
                <c:pt idx="88808">
                  <c:v>205.746402332515</c:v>
                </c:pt>
                <c:pt idx="88809">
                  <c:v>205.748719087789</c:v>
                </c:pt>
                <c:pt idx="88810">
                  <c:v>205.751035843062</c:v>
                </c:pt>
                <c:pt idx="88811">
                  <c:v>205.75335259833599</c:v>
                </c:pt>
                <c:pt idx="88812">
                  <c:v>205.75566935360899</c:v>
                </c:pt>
                <c:pt idx="88813">
                  <c:v>205.75798610888299</c:v>
                </c:pt>
                <c:pt idx="88814">
                  <c:v>205.76030286415599</c:v>
                </c:pt>
                <c:pt idx="88815">
                  <c:v>205.76261961943001</c:v>
                </c:pt>
                <c:pt idx="88816">
                  <c:v>205.76493637470301</c:v>
                </c:pt>
                <c:pt idx="88817">
                  <c:v>205.76725312997701</c:v>
                </c:pt>
                <c:pt idx="88818">
                  <c:v>205.769569885251</c:v>
                </c:pt>
                <c:pt idx="88819">
                  <c:v>205.771886640524</c:v>
                </c:pt>
                <c:pt idx="88820">
                  <c:v>205.774203395798</c:v>
                </c:pt>
                <c:pt idx="88821">
                  <c:v>205.776520151071</c:v>
                </c:pt>
                <c:pt idx="88822">
                  <c:v>205.77883690634499</c:v>
                </c:pt>
                <c:pt idx="88823">
                  <c:v>205.78115366161799</c:v>
                </c:pt>
                <c:pt idx="88824">
                  <c:v>205.78347041689199</c:v>
                </c:pt>
                <c:pt idx="88825">
                  <c:v>205.78578717216499</c:v>
                </c:pt>
                <c:pt idx="88826">
                  <c:v>205.78810392743901</c:v>
                </c:pt>
                <c:pt idx="88827">
                  <c:v>205.79042068271201</c:v>
                </c:pt>
                <c:pt idx="88828">
                  <c:v>205.79273743798601</c:v>
                </c:pt>
                <c:pt idx="88829">
                  <c:v>205.79505419325901</c:v>
                </c:pt>
                <c:pt idx="88830">
                  <c:v>205.797370948533</c:v>
                </c:pt>
                <c:pt idx="88831">
                  <c:v>205.799687703807</c:v>
                </c:pt>
                <c:pt idx="88832">
                  <c:v>205.80200445908</c:v>
                </c:pt>
                <c:pt idx="88833">
                  <c:v>205.80432121435399</c:v>
                </c:pt>
                <c:pt idx="88834">
                  <c:v>205.80663796962699</c:v>
                </c:pt>
                <c:pt idx="88835">
                  <c:v>205.80895472490101</c:v>
                </c:pt>
                <c:pt idx="88836">
                  <c:v>205.81127148017401</c:v>
                </c:pt>
                <c:pt idx="88837">
                  <c:v>205.81358823544801</c:v>
                </c:pt>
                <c:pt idx="88838">
                  <c:v>205.81590499072101</c:v>
                </c:pt>
                <c:pt idx="88839">
                  <c:v>205.818221745995</c:v>
                </c:pt>
                <c:pt idx="88840">
                  <c:v>205.820538501268</c:v>
                </c:pt>
                <c:pt idx="88841">
                  <c:v>205.822855256542</c:v>
                </c:pt>
                <c:pt idx="88842">
                  <c:v>205.825172011815</c:v>
                </c:pt>
                <c:pt idx="88843">
                  <c:v>205.82748876708899</c:v>
                </c:pt>
                <c:pt idx="88844">
                  <c:v>205.82980552236299</c:v>
                </c:pt>
                <c:pt idx="88845">
                  <c:v>205.83212227763599</c:v>
                </c:pt>
                <c:pt idx="88846">
                  <c:v>205.83443903291001</c:v>
                </c:pt>
                <c:pt idx="88847">
                  <c:v>205.83675578818301</c:v>
                </c:pt>
                <c:pt idx="88848">
                  <c:v>205.83907254345701</c:v>
                </c:pt>
                <c:pt idx="88849">
                  <c:v>205.84138929873001</c:v>
                </c:pt>
                <c:pt idx="88850">
                  <c:v>205.843706054004</c:v>
                </c:pt>
                <c:pt idx="88851">
                  <c:v>205.846022809277</c:v>
                </c:pt>
                <c:pt idx="88852">
                  <c:v>205.848339564551</c:v>
                </c:pt>
                <c:pt idx="88853">
                  <c:v>205.850656319824</c:v>
                </c:pt>
                <c:pt idx="88854">
                  <c:v>205.85297307509799</c:v>
                </c:pt>
                <c:pt idx="88855">
                  <c:v>205.85528983037099</c:v>
                </c:pt>
                <c:pt idx="88856">
                  <c:v>205.85760658564499</c:v>
                </c:pt>
                <c:pt idx="88857">
                  <c:v>205.85992334091901</c:v>
                </c:pt>
                <c:pt idx="88858">
                  <c:v>205.86224009619201</c:v>
                </c:pt>
                <c:pt idx="88859">
                  <c:v>205.86455685146601</c:v>
                </c:pt>
                <c:pt idx="88860">
                  <c:v>205.86687360673901</c:v>
                </c:pt>
                <c:pt idx="88861">
                  <c:v>205.869190362013</c:v>
                </c:pt>
                <c:pt idx="88862">
                  <c:v>205.871507117286</c:v>
                </c:pt>
                <c:pt idx="88863">
                  <c:v>205.87382387256</c:v>
                </c:pt>
                <c:pt idx="88864">
                  <c:v>205.876140627833</c:v>
                </c:pt>
                <c:pt idx="88865">
                  <c:v>205.87845738310699</c:v>
                </c:pt>
                <c:pt idx="88866">
                  <c:v>205.88077413837999</c:v>
                </c:pt>
                <c:pt idx="88867">
                  <c:v>205.88309089365401</c:v>
                </c:pt>
                <c:pt idx="88868">
                  <c:v>205.88540764892801</c:v>
                </c:pt>
                <c:pt idx="88869">
                  <c:v>205.88772440420101</c:v>
                </c:pt>
                <c:pt idx="88870">
                  <c:v>205.890041159475</c:v>
                </c:pt>
                <c:pt idx="88871">
                  <c:v>205.892357914748</c:v>
                </c:pt>
                <c:pt idx="88872">
                  <c:v>205.894674670022</c:v>
                </c:pt>
                <c:pt idx="88873">
                  <c:v>205.896991425295</c:v>
                </c:pt>
                <c:pt idx="88874">
                  <c:v>205.89930818056899</c:v>
                </c:pt>
                <c:pt idx="88875">
                  <c:v>205.90162493584199</c:v>
                </c:pt>
                <c:pt idx="88876">
                  <c:v>205.90394169111599</c:v>
                </c:pt>
                <c:pt idx="88877">
                  <c:v>205.90625844638899</c:v>
                </c:pt>
                <c:pt idx="88878">
                  <c:v>205.90857520166301</c:v>
                </c:pt>
                <c:pt idx="88879">
                  <c:v>205.91089195693601</c:v>
                </c:pt>
                <c:pt idx="88880">
                  <c:v>205.91320871221001</c:v>
                </c:pt>
                <c:pt idx="88881">
                  <c:v>205.915525467484</c:v>
                </c:pt>
                <c:pt idx="88882">
                  <c:v>205.917842222757</c:v>
                </c:pt>
                <c:pt idx="88883">
                  <c:v>205.920158978031</c:v>
                </c:pt>
                <c:pt idx="88884">
                  <c:v>205.922475733304</c:v>
                </c:pt>
                <c:pt idx="88885">
                  <c:v>205.92479248857799</c:v>
                </c:pt>
                <c:pt idx="88886">
                  <c:v>205.92710924385099</c:v>
                </c:pt>
                <c:pt idx="88887">
                  <c:v>205.92942599912499</c:v>
                </c:pt>
                <c:pt idx="88888">
                  <c:v>205.93174275439799</c:v>
                </c:pt>
                <c:pt idx="88889">
                  <c:v>205.93405950967201</c:v>
                </c:pt>
                <c:pt idx="88890">
                  <c:v>205.93637626494501</c:v>
                </c:pt>
                <c:pt idx="88891">
                  <c:v>205.93869302021901</c:v>
                </c:pt>
                <c:pt idx="88892">
                  <c:v>205.94100977549201</c:v>
                </c:pt>
                <c:pt idx="88893">
                  <c:v>205.943326530766</c:v>
                </c:pt>
                <c:pt idx="88894">
                  <c:v>205.94564328604</c:v>
                </c:pt>
                <c:pt idx="88895">
                  <c:v>205.947960041313</c:v>
                </c:pt>
                <c:pt idx="88896">
                  <c:v>205.95027679658699</c:v>
                </c:pt>
                <c:pt idx="88897">
                  <c:v>205.95259355185999</c:v>
                </c:pt>
                <c:pt idx="88898">
                  <c:v>205.95491030713401</c:v>
                </c:pt>
                <c:pt idx="88899">
                  <c:v>205.95722706240699</c:v>
                </c:pt>
                <c:pt idx="88900">
                  <c:v>205.95954381768101</c:v>
                </c:pt>
                <c:pt idx="88901">
                  <c:v>205.96186057295401</c:v>
                </c:pt>
                <c:pt idx="88902">
                  <c:v>205.964177328228</c:v>
                </c:pt>
                <c:pt idx="88903">
                  <c:v>205.966494083501</c:v>
                </c:pt>
                <c:pt idx="88904">
                  <c:v>205.968810838775</c:v>
                </c:pt>
                <c:pt idx="88905">
                  <c:v>205.971127594048</c:v>
                </c:pt>
                <c:pt idx="88906">
                  <c:v>205.97344434932199</c:v>
                </c:pt>
                <c:pt idx="88907">
                  <c:v>205.97576110459599</c:v>
                </c:pt>
                <c:pt idx="88908">
                  <c:v>205.97807785986899</c:v>
                </c:pt>
                <c:pt idx="88909">
                  <c:v>205.98039461514301</c:v>
                </c:pt>
                <c:pt idx="88910">
                  <c:v>205.98271137041601</c:v>
                </c:pt>
                <c:pt idx="88911">
                  <c:v>205.98502812569001</c:v>
                </c:pt>
                <c:pt idx="88912">
                  <c:v>205.98734488096301</c:v>
                </c:pt>
                <c:pt idx="88913">
                  <c:v>205.989661636237</c:v>
                </c:pt>
                <c:pt idx="88914">
                  <c:v>205.99197839151</c:v>
                </c:pt>
                <c:pt idx="88915">
                  <c:v>205.994295146784</c:v>
                </c:pt>
                <c:pt idx="88916">
                  <c:v>205.996611902057</c:v>
                </c:pt>
                <c:pt idx="88917">
                  <c:v>205.99892865733099</c:v>
                </c:pt>
                <c:pt idx="88918">
                  <c:v>206.00124541260499</c:v>
                </c:pt>
                <c:pt idx="88919">
                  <c:v>206.00356216787799</c:v>
                </c:pt>
                <c:pt idx="88920">
                  <c:v>206.00587892315201</c:v>
                </c:pt>
                <c:pt idx="88921">
                  <c:v>206.00819567842501</c:v>
                </c:pt>
                <c:pt idx="88922">
                  <c:v>206.01051243369901</c:v>
                </c:pt>
                <c:pt idx="88923">
                  <c:v>206.01282918897201</c:v>
                </c:pt>
                <c:pt idx="88924">
                  <c:v>206.015145944246</c:v>
                </c:pt>
                <c:pt idx="88925">
                  <c:v>206.017462699519</c:v>
                </c:pt>
                <c:pt idx="88926">
                  <c:v>206.019779454793</c:v>
                </c:pt>
                <c:pt idx="88927">
                  <c:v>206.022096210066</c:v>
                </c:pt>
                <c:pt idx="88928">
                  <c:v>206.02441296533999</c:v>
                </c:pt>
                <c:pt idx="88929">
                  <c:v>206.02672972061299</c:v>
                </c:pt>
                <c:pt idx="88930">
                  <c:v>206.02904647588699</c:v>
                </c:pt>
                <c:pt idx="88931">
                  <c:v>206.03136323116101</c:v>
                </c:pt>
                <c:pt idx="88932">
                  <c:v>206.03367998643401</c:v>
                </c:pt>
                <c:pt idx="88933">
                  <c:v>206.035996741708</c:v>
                </c:pt>
                <c:pt idx="88934">
                  <c:v>206.038313496981</c:v>
                </c:pt>
                <c:pt idx="88935">
                  <c:v>206.040630252255</c:v>
                </c:pt>
                <c:pt idx="88936">
                  <c:v>206.042947007528</c:v>
                </c:pt>
                <c:pt idx="88937">
                  <c:v>206.04526376280199</c:v>
                </c:pt>
                <c:pt idx="88938">
                  <c:v>206.04758051807499</c:v>
                </c:pt>
                <c:pt idx="88939">
                  <c:v>206.04989727334899</c:v>
                </c:pt>
                <c:pt idx="88940">
                  <c:v>206.05221402862199</c:v>
                </c:pt>
                <c:pt idx="88941">
                  <c:v>206.05453078389601</c:v>
                </c:pt>
                <c:pt idx="88942">
                  <c:v>206.05684753916901</c:v>
                </c:pt>
                <c:pt idx="88943">
                  <c:v>206.05916429444301</c:v>
                </c:pt>
                <c:pt idx="88944">
                  <c:v>206.061481049717</c:v>
                </c:pt>
                <c:pt idx="88945">
                  <c:v>206.06379780499</c:v>
                </c:pt>
                <c:pt idx="88946">
                  <c:v>206.066114560264</c:v>
                </c:pt>
                <c:pt idx="88947">
                  <c:v>206.068431315537</c:v>
                </c:pt>
                <c:pt idx="88948">
                  <c:v>206.07074807081099</c:v>
                </c:pt>
                <c:pt idx="88949">
                  <c:v>206.07306482608399</c:v>
                </c:pt>
                <c:pt idx="88950">
                  <c:v>206.07538158135799</c:v>
                </c:pt>
                <c:pt idx="88951">
                  <c:v>206.07769833663099</c:v>
                </c:pt>
                <c:pt idx="88952">
                  <c:v>206.08001509190501</c:v>
                </c:pt>
                <c:pt idx="88953">
                  <c:v>206.08233184717801</c:v>
                </c:pt>
                <c:pt idx="88954">
                  <c:v>206.08464860245201</c:v>
                </c:pt>
                <c:pt idx="88955">
                  <c:v>206.086965357726</c:v>
                </c:pt>
                <c:pt idx="88956">
                  <c:v>206.089282112999</c:v>
                </c:pt>
                <c:pt idx="88957">
                  <c:v>206.091598868273</c:v>
                </c:pt>
                <c:pt idx="88958">
                  <c:v>206.093915623546</c:v>
                </c:pt>
                <c:pt idx="88959">
                  <c:v>206.09623237881999</c:v>
                </c:pt>
                <c:pt idx="88960">
                  <c:v>206.09854913409299</c:v>
                </c:pt>
                <c:pt idx="88961">
                  <c:v>206.10086588936699</c:v>
                </c:pt>
                <c:pt idx="88962">
                  <c:v>206.10318264463999</c:v>
                </c:pt>
                <c:pt idx="88963">
                  <c:v>206.10549939991401</c:v>
                </c:pt>
                <c:pt idx="88964">
                  <c:v>206.10781615518701</c:v>
                </c:pt>
                <c:pt idx="88965">
                  <c:v>206.110132910461</c:v>
                </c:pt>
                <c:pt idx="88966">
                  <c:v>206.112449665734</c:v>
                </c:pt>
                <c:pt idx="88967">
                  <c:v>206.114766421008</c:v>
                </c:pt>
                <c:pt idx="88968">
                  <c:v>206.11708317628199</c:v>
                </c:pt>
                <c:pt idx="88969">
                  <c:v>206.11939993155499</c:v>
                </c:pt>
                <c:pt idx="88970">
                  <c:v>206.12171668682899</c:v>
                </c:pt>
                <c:pt idx="88971">
                  <c:v>206.12403344210199</c:v>
                </c:pt>
                <c:pt idx="88972">
                  <c:v>206.12635019737601</c:v>
                </c:pt>
                <c:pt idx="88973">
                  <c:v>206.12866695264901</c:v>
                </c:pt>
                <c:pt idx="88974">
                  <c:v>206.13098370792301</c:v>
                </c:pt>
                <c:pt idx="88975">
                  <c:v>206.13330046319601</c:v>
                </c:pt>
                <c:pt idx="88976">
                  <c:v>206.13561721847</c:v>
                </c:pt>
                <c:pt idx="88977">
                  <c:v>206.137933973743</c:v>
                </c:pt>
                <c:pt idx="88978">
                  <c:v>206.140250729017</c:v>
                </c:pt>
                <c:pt idx="88979">
                  <c:v>206.14256748429</c:v>
                </c:pt>
                <c:pt idx="88980">
                  <c:v>206.14488423956399</c:v>
                </c:pt>
                <c:pt idx="88981">
                  <c:v>206.14720099483799</c:v>
                </c:pt>
                <c:pt idx="88982">
                  <c:v>206.14951775011099</c:v>
                </c:pt>
                <c:pt idx="88983">
                  <c:v>206.15183450538501</c:v>
                </c:pt>
                <c:pt idx="88984">
                  <c:v>206.15415126065801</c:v>
                </c:pt>
                <c:pt idx="88985">
                  <c:v>206.15646801593201</c:v>
                </c:pt>
                <c:pt idx="88986">
                  <c:v>206.15878477120501</c:v>
                </c:pt>
                <c:pt idx="88987">
                  <c:v>206.161101526479</c:v>
                </c:pt>
                <c:pt idx="88988">
                  <c:v>206.163418281752</c:v>
                </c:pt>
                <c:pt idx="88989">
                  <c:v>206.165735037026</c:v>
                </c:pt>
                <c:pt idx="88990">
                  <c:v>206.168051792299</c:v>
                </c:pt>
                <c:pt idx="88991">
                  <c:v>206.17036854757299</c:v>
                </c:pt>
                <c:pt idx="88992">
                  <c:v>206.17268530284599</c:v>
                </c:pt>
                <c:pt idx="88993">
                  <c:v>206.17500205811999</c:v>
                </c:pt>
                <c:pt idx="88994">
                  <c:v>206.17731881339401</c:v>
                </c:pt>
                <c:pt idx="88995">
                  <c:v>206.17963556866701</c:v>
                </c:pt>
                <c:pt idx="88996">
                  <c:v>206.181952323941</c:v>
                </c:pt>
                <c:pt idx="88997">
                  <c:v>206.184269079214</c:v>
                </c:pt>
                <c:pt idx="88998">
                  <c:v>206.186585834488</c:v>
                </c:pt>
                <c:pt idx="88999">
                  <c:v>206.188902589761</c:v>
                </c:pt>
                <c:pt idx="89000">
                  <c:v>206.19121934503499</c:v>
                </c:pt>
                <c:pt idx="89001">
                  <c:v>206.19353610030799</c:v>
                </c:pt>
                <c:pt idx="89002">
                  <c:v>206.19585285558199</c:v>
                </c:pt>
                <c:pt idx="89003">
                  <c:v>206.19816961085499</c:v>
                </c:pt>
                <c:pt idx="89004">
                  <c:v>206.20048636612901</c:v>
                </c:pt>
                <c:pt idx="89005">
                  <c:v>206.20280312140301</c:v>
                </c:pt>
                <c:pt idx="89006">
                  <c:v>206.20511987667601</c:v>
                </c:pt>
                <c:pt idx="89007">
                  <c:v>206.20743663195</c:v>
                </c:pt>
                <c:pt idx="89008">
                  <c:v>206.209753387223</c:v>
                </c:pt>
                <c:pt idx="89009">
                  <c:v>206.212070142497</c:v>
                </c:pt>
                <c:pt idx="89010">
                  <c:v>206.21438689777</c:v>
                </c:pt>
                <c:pt idx="89011">
                  <c:v>206.21670365304399</c:v>
                </c:pt>
                <c:pt idx="89012">
                  <c:v>206.21902040831699</c:v>
                </c:pt>
                <c:pt idx="89013">
                  <c:v>206.22133716359099</c:v>
                </c:pt>
                <c:pt idx="89014">
                  <c:v>206.22365391886399</c:v>
                </c:pt>
                <c:pt idx="89015">
                  <c:v>206.22597067413801</c:v>
                </c:pt>
                <c:pt idx="89016">
                  <c:v>206.22828742941101</c:v>
                </c:pt>
                <c:pt idx="89017">
                  <c:v>206.23060418468501</c:v>
                </c:pt>
                <c:pt idx="89018">
                  <c:v>206.232920939959</c:v>
                </c:pt>
                <c:pt idx="89019">
                  <c:v>206.235237695232</c:v>
                </c:pt>
                <c:pt idx="89020">
                  <c:v>206.237554450506</c:v>
                </c:pt>
                <c:pt idx="89021">
                  <c:v>206.239871205779</c:v>
                </c:pt>
                <c:pt idx="89022">
                  <c:v>206.24218796105299</c:v>
                </c:pt>
                <c:pt idx="89023">
                  <c:v>206.24450471632599</c:v>
                </c:pt>
                <c:pt idx="89024">
                  <c:v>206.24682147159999</c:v>
                </c:pt>
                <c:pt idx="89025">
                  <c:v>206.24913822687299</c:v>
                </c:pt>
                <c:pt idx="89026">
                  <c:v>206.25145498214701</c:v>
                </c:pt>
                <c:pt idx="89027">
                  <c:v>206.25377173742001</c:v>
                </c:pt>
                <c:pt idx="89028">
                  <c:v>206.256088492694</c:v>
                </c:pt>
                <c:pt idx="89029">
                  <c:v>206.258405247967</c:v>
                </c:pt>
                <c:pt idx="89030">
                  <c:v>206.260722003241</c:v>
                </c:pt>
                <c:pt idx="89031">
                  <c:v>206.26303875851499</c:v>
                </c:pt>
                <c:pt idx="89032">
                  <c:v>206.26535551378799</c:v>
                </c:pt>
                <c:pt idx="89033">
                  <c:v>206.26767226906199</c:v>
                </c:pt>
                <c:pt idx="89034">
                  <c:v>206.26998902433499</c:v>
                </c:pt>
                <c:pt idx="89035">
                  <c:v>206.27230577960901</c:v>
                </c:pt>
                <c:pt idx="89036">
                  <c:v>206.27462253488201</c:v>
                </c:pt>
                <c:pt idx="89037">
                  <c:v>206.27693929015601</c:v>
                </c:pt>
                <c:pt idx="89038">
                  <c:v>206.27925604542901</c:v>
                </c:pt>
                <c:pt idx="89039">
                  <c:v>206.281572800703</c:v>
                </c:pt>
                <c:pt idx="89040">
                  <c:v>206.283889555976</c:v>
                </c:pt>
                <c:pt idx="89041">
                  <c:v>206.28620631125</c:v>
                </c:pt>
                <c:pt idx="89042">
                  <c:v>206.288523066523</c:v>
                </c:pt>
                <c:pt idx="89043">
                  <c:v>206.29083982179699</c:v>
                </c:pt>
                <c:pt idx="89044">
                  <c:v>206.29315657707099</c:v>
                </c:pt>
                <c:pt idx="89045">
                  <c:v>206.29547333234399</c:v>
                </c:pt>
                <c:pt idx="89046">
                  <c:v>206.29779008761801</c:v>
                </c:pt>
                <c:pt idx="89047">
                  <c:v>206.30010684289101</c:v>
                </c:pt>
                <c:pt idx="89048">
                  <c:v>206.30242359816501</c:v>
                </c:pt>
                <c:pt idx="89049">
                  <c:v>206.30474035343801</c:v>
                </c:pt>
                <c:pt idx="89050">
                  <c:v>206.307057108712</c:v>
                </c:pt>
                <c:pt idx="89051">
                  <c:v>206.309373863985</c:v>
                </c:pt>
                <c:pt idx="89052">
                  <c:v>206.311690619259</c:v>
                </c:pt>
                <c:pt idx="89053">
                  <c:v>206.314007374532</c:v>
                </c:pt>
                <c:pt idx="89054">
                  <c:v>206.31632412980599</c:v>
                </c:pt>
                <c:pt idx="89055">
                  <c:v>206.31864088507999</c:v>
                </c:pt>
                <c:pt idx="89056">
                  <c:v>206.32095764035299</c:v>
                </c:pt>
                <c:pt idx="89057">
                  <c:v>206.32327439562701</c:v>
                </c:pt>
                <c:pt idx="89058">
                  <c:v>206.32559115090001</c:v>
                </c:pt>
                <c:pt idx="89059">
                  <c:v>206.327907906174</c:v>
                </c:pt>
                <c:pt idx="89060">
                  <c:v>206.33022466144701</c:v>
                </c:pt>
                <c:pt idx="89061">
                  <c:v>206.332541416721</c:v>
                </c:pt>
                <c:pt idx="89062">
                  <c:v>206.334858171994</c:v>
                </c:pt>
                <c:pt idx="89063">
                  <c:v>206.33717492726799</c:v>
                </c:pt>
                <c:pt idx="89064">
                  <c:v>206.339491682541</c:v>
                </c:pt>
                <c:pt idx="89065">
                  <c:v>206.34180843781499</c:v>
                </c:pt>
                <c:pt idx="89066">
                  <c:v>206.34412519308799</c:v>
                </c:pt>
                <c:pt idx="89067">
                  <c:v>206.34644194836201</c:v>
                </c:pt>
                <c:pt idx="89068">
                  <c:v>206.34875870363601</c:v>
                </c:pt>
                <c:pt idx="89069">
                  <c:v>206.35107545890901</c:v>
                </c:pt>
                <c:pt idx="89070">
                  <c:v>206.353392214183</c:v>
                </c:pt>
                <c:pt idx="89071">
                  <c:v>206.355708969456</c:v>
                </c:pt>
                <c:pt idx="89072">
                  <c:v>206.35802572473</c:v>
                </c:pt>
                <c:pt idx="89073">
                  <c:v>206.360342480003</c:v>
                </c:pt>
                <c:pt idx="89074">
                  <c:v>206.36265923527699</c:v>
                </c:pt>
                <c:pt idx="89075">
                  <c:v>206.36497599054999</c:v>
                </c:pt>
                <c:pt idx="89076">
                  <c:v>206.36729274582399</c:v>
                </c:pt>
                <c:pt idx="89077">
                  <c:v>206.36960950109699</c:v>
                </c:pt>
                <c:pt idx="89078">
                  <c:v>206.37192625637101</c:v>
                </c:pt>
                <c:pt idx="89079">
                  <c:v>206.37424301164401</c:v>
                </c:pt>
                <c:pt idx="89080">
                  <c:v>206.37655976691801</c:v>
                </c:pt>
                <c:pt idx="89081">
                  <c:v>206.378876522192</c:v>
                </c:pt>
                <c:pt idx="89082">
                  <c:v>206.381193277465</c:v>
                </c:pt>
                <c:pt idx="89083">
                  <c:v>206.383510032739</c:v>
                </c:pt>
                <c:pt idx="89084">
                  <c:v>206.385826788012</c:v>
                </c:pt>
                <c:pt idx="89085">
                  <c:v>206.38814354328599</c:v>
                </c:pt>
                <c:pt idx="89086">
                  <c:v>206.39046029855899</c:v>
                </c:pt>
                <c:pt idx="89087">
                  <c:v>206.39277705383299</c:v>
                </c:pt>
                <c:pt idx="89088">
                  <c:v>206.39509380910599</c:v>
                </c:pt>
                <c:pt idx="89089">
                  <c:v>206.39741056438001</c:v>
                </c:pt>
                <c:pt idx="89090">
                  <c:v>206.39972731965301</c:v>
                </c:pt>
                <c:pt idx="89091">
                  <c:v>206.40204407492701</c:v>
                </c:pt>
                <c:pt idx="89092">
                  <c:v>206.404360830201</c:v>
                </c:pt>
                <c:pt idx="89093">
                  <c:v>206.406677585474</c:v>
                </c:pt>
                <c:pt idx="89094">
                  <c:v>206.408994340748</c:v>
                </c:pt>
                <c:pt idx="89095">
                  <c:v>206.411311096021</c:v>
                </c:pt>
                <c:pt idx="89096">
                  <c:v>206.41362785129499</c:v>
                </c:pt>
                <c:pt idx="89097">
                  <c:v>206.41594460656799</c:v>
                </c:pt>
                <c:pt idx="89098">
                  <c:v>206.41826136184201</c:v>
                </c:pt>
                <c:pt idx="89099">
                  <c:v>206.42057811711501</c:v>
                </c:pt>
                <c:pt idx="89100">
                  <c:v>206.42289487238901</c:v>
                </c:pt>
                <c:pt idx="89101">
                  <c:v>206.42521162766201</c:v>
                </c:pt>
                <c:pt idx="89102">
                  <c:v>206.427528382936</c:v>
                </c:pt>
                <c:pt idx="89103">
                  <c:v>206.429845138209</c:v>
                </c:pt>
                <c:pt idx="89104">
                  <c:v>206.432161893483</c:v>
                </c:pt>
                <c:pt idx="89105">
                  <c:v>206.43447864875699</c:v>
                </c:pt>
                <c:pt idx="89106">
                  <c:v>206.43679540402999</c:v>
                </c:pt>
                <c:pt idx="89107">
                  <c:v>206.43911215930399</c:v>
                </c:pt>
                <c:pt idx="89108">
                  <c:v>206.44142891457699</c:v>
                </c:pt>
                <c:pt idx="89109">
                  <c:v>206.44374566985101</c:v>
                </c:pt>
                <c:pt idx="89110">
                  <c:v>206.44606242512401</c:v>
                </c:pt>
                <c:pt idx="89111">
                  <c:v>206.44837918039801</c:v>
                </c:pt>
                <c:pt idx="89112">
                  <c:v>206.45069593567101</c:v>
                </c:pt>
                <c:pt idx="89113">
                  <c:v>206.453012690945</c:v>
                </c:pt>
                <c:pt idx="89114">
                  <c:v>206.455329446218</c:v>
                </c:pt>
                <c:pt idx="89115">
                  <c:v>206.457646201492</c:v>
                </c:pt>
                <c:pt idx="89116">
                  <c:v>206.459962956765</c:v>
                </c:pt>
                <c:pt idx="89117">
                  <c:v>206.46227971203899</c:v>
                </c:pt>
                <c:pt idx="89118">
                  <c:v>206.46459646731299</c:v>
                </c:pt>
                <c:pt idx="89119">
                  <c:v>206.46691322258599</c:v>
                </c:pt>
                <c:pt idx="89120">
                  <c:v>206.46922997786001</c:v>
                </c:pt>
                <c:pt idx="89121">
                  <c:v>206.47154673313301</c:v>
                </c:pt>
                <c:pt idx="89122">
                  <c:v>206.47386348840701</c:v>
                </c:pt>
                <c:pt idx="89123">
                  <c:v>206.47618024368001</c:v>
                </c:pt>
                <c:pt idx="89124">
                  <c:v>206.478496998954</c:v>
                </c:pt>
                <c:pt idx="89125">
                  <c:v>206.480813754227</c:v>
                </c:pt>
                <c:pt idx="89126">
                  <c:v>206.483130509501</c:v>
                </c:pt>
                <c:pt idx="89127">
                  <c:v>206.485447264774</c:v>
                </c:pt>
                <c:pt idx="89128">
                  <c:v>206.48776402004799</c:v>
                </c:pt>
                <c:pt idx="89129">
                  <c:v>206.49008077532099</c:v>
                </c:pt>
                <c:pt idx="89130">
                  <c:v>206.49239753059501</c:v>
                </c:pt>
                <c:pt idx="89131">
                  <c:v>206.49471428586901</c:v>
                </c:pt>
                <c:pt idx="89132">
                  <c:v>206.49703104114201</c:v>
                </c:pt>
                <c:pt idx="89133">
                  <c:v>206.499347796416</c:v>
                </c:pt>
                <c:pt idx="89134">
                  <c:v>206.501664551689</c:v>
                </c:pt>
                <c:pt idx="89135">
                  <c:v>206.503981306963</c:v>
                </c:pt>
                <c:pt idx="89136">
                  <c:v>206.506298062236</c:v>
                </c:pt>
                <c:pt idx="89137">
                  <c:v>206.50861481750999</c:v>
                </c:pt>
                <c:pt idx="89138">
                  <c:v>206.51093157278299</c:v>
                </c:pt>
                <c:pt idx="89139">
                  <c:v>206.51324832805699</c:v>
                </c:pt>
                <c:pt idx="89140">
                  <c:v>206.51556508332999</c:v>
                </c:pt>
                <c:pt idx="89141">
                  <c:v>206.51788183860401</c:v>
                </c:pt>
                <c:pt idx="89142">
                  <c:v>206.52019859387801</c:v>
                </c:pt>
                <c:pt idx="89143">
                  <c:v>206.52251534915101</c:v>
                </c:pt>
                <c:pt idx="89144">
                  <c:v>206.524832104425</c:v>
                </c:pt>
                <c:pt idx="89145">
                  <c:v>206.527148859698</c:v>
                </c:pt>
                <c:pt idx="89146">
                  <c:v>206.529465614972</c:v>
                </c:pt>
                <c:pt idx="89147">
                  <c:v>206.531782370245</c:v>
                </c:pt>
                <c:pt idx="89148">
                  <c:v>206.53409912551899</c:v>
                </c:pt>
                <c:pt idx="89149">
                  <c:v>206.53641588079199</c:v>
                </c:pt>
                <c:pt idx="89150">
                  <c:v>206.53873263606599</c:v>
                </c:pt>
                <c:pt idx="89151">
                  <c:v>206.54104939133899</c:v>
                </c:pt>
                <c:pt idx="89152">
                  <c:v>206.54336614661301</c:v>
                </c:pt>
                <c:pt idx="89153">
                  <c:v>206.54568290188601</c:v>
                </c:pt>
                <c:pt idx="89154">
                  <c:v>206.54799965716001</c:v>
                </c:pt>
                <c:pt idx="89155">
                  <c:v>206.550316412434</c:v>
                </c:pt>
                <c:pt idx="89156">
                  <c:v>206.552633167707</c:v>
                </c:pt>
                <c:pt idx="89157">
                  <c:v>206.554949922981</c:v>
                </c:pt>
                <c:pt idx="89158">
                  <c:v>206.557266678254</c:v>
                </c:pt>
                <c:pt idx="89159">
                  <c:v>206.55958343352799</c:v>
                </c:pt>
                <c:pt idx="89160">
                  <c:v>206.56190018880099</c:v>
                </c:pt>
                <c:pt idx="89161">
                  <c:v>206.56421694407501</c:v>
                </c:pt>
                <c:pt idx="89162">
                  <c:v>206.56653369934801</c:v>
                </c:pt>
                <c:pt idx="89163">
                  <c:v>206.56885045462201</c:v>
                </c:pt>
                <c:pt idx="89164">
                  <c:v>206.57116720989501</c:v>
                </c:pt>
                <c:pt idx="89165">
                  <c:v>206.573483965169</c:v>
                </c:pt>
                <c:pt idx="89166">
                  <c:v>206.575800720442</c:v>
                </c:pt>
                <c:pt idx="89167">
                  <c:v>206.578117475716</c:v>
                </c:pt>
                <c:pt idx="89168">
                  <c:v>206.58043423098999</c:v>
                </c:pt>
                <c:pt idx="89169">
                  <c:v>206.58275098626299</c:v>
                </c:pt>
                <c:pt idx="89170">
                  <c:v>206.58506774153699</c:v>
                </c:pt>
                <c:pt idx="89171">
                  <c:v>206.58738449680999</c:v>
                </c:pt>
                <c:pt idx="89172">
                  <c:v>206.58970125208401</c:v>
                </c:pt>
                <c:pt idx="89173">
                  <c:v>206.59201800735701</c:v>
                </c:pt>
                <c:pt idx="89174">
                  <c:v>206.59433476263101</c:v>
                </c:pt>
                <c:pt idx="89175">
                  <c:v>206.59665151790401</c:v>
                </c:pt>
                <c:pt idx="89176">
                  <c:v>206.598968273178</c:v>
                </c:pt>
                <c:pt idx="89177">
                  <c:v>206.601285028451</c:v>
                </c:pt>
                <c:pt idx="89178">
                  <c:v>206.603601783725</c:v>
                </c:pt>
                <c:pt idx="89179">
                  <c:v>206.605918538998</c:v>
                </c:pt>
                <c:pt idx="89180">
                  <c:v>206.60823529427199</c:v>
                </c:pt>
                <c:pt idx="89181">
                  <c:v>206.61055204954599</c:v>
                </c:pt>
                <c:pt idx="89182">
                  <c:v>206.61286880481899</c:v>
                </c:pt>
                <c:pt idx="89183">
                  <c:v>206.61518556009301</c:v>
                </c:pt>
                <c:pt idx="89184">
                  <c:v>206.61750231536601</c:v>
                </c:pt>
                <c:pt idx="89185">
                  <c:v>206.61981907064001</c:v>
                </c:pt>
                <c:pt idx="89186">
                  <c:v>206.62213582591301</c:v>
                </c:pt>
                <c:pt idx="89187">
                  <c:v>206.624452581187</c:v>
                </c:pt>
                <c:pt idx="89188">
                  <c:v>206.62676933646</c:v>
                </c:pt>
                <c:pt idx="89189">
                  <c:v>206.629086091734</c:v>
                </c:pt>
                <c:pt idx="89190">
                  <c:v>206.631402847007</c:v>
                </c:pt>
                <c:pt idx="89191">
                  <c:v>206.63371960228099</c:v>
                </c:pt>
                <c:pt idx="89192">
                  <c:v>206.63603635755501</c:v>
                </c:pt>
                <c:pt idx="89193">
                  <c:v>206.63835311282801</c:v>
                </c:pt>
                <c:pt idx="89194">
                  <c:v>206.64066986810201</c:v>
                </c:pt>
                <c:pt idx="89195">
                  <c:v>206.64298662337501</c:v>
                </c:pt>
                <c:pt idx="89196">
                  <c:v>206.645303378649</c:v>
                </c:pt>
                <c:pt idx="89197">
                  <c:v>206.647620133922</c:v>
                </c:pt>
                <c:pt idx="89198">
                  <c:v>206.649936889196</c:v>
                </c:pt>
                <c:pt idx="89199">
                  <c:v>206.652253644469</c:v>
                </c:pt>
                <c:pt idx="89200">
                  <c:v>206.65457039974299</c:v>
                </c:pt>
                <c:pt idx="89201">
                  <c:v>206.65688715501599</c:v>
                </c:pt>
                <c:pt idx="89202">
                  <c:v>206.65920391028999</c:v>
                </c:pt>
                <c:pt idx="89203">
                  <c:v>206.66152066556299</c:v>
                </c:pt>
                <c:pt idx="89204">
                  <c:v>206.66383742083701</c:v>
                </c:pt>
                <c:pt idx="89205">
                  <c:v>206.66615417611101</c:v>
                </c:pt>
                <c:pt idx="89206">
                  <c:v>206.66847093138401</c:v>
                </c:pt>
                <c:pt idx="89207">
                  <c:v>206.670787686658</c:v>
                </c:pt>
                <c:pt idx="89208">
                  <c:v>206.673104441931</c:v>
                </c:pt>
                <c:pt idx="89209">
                  <c:v>206.675421197205</c:v>
                </c:pt>
                <c:pt idx="89210">
                  <c:v>206.677737952478</c:v>
                </c:pt>
                <c:pt idx="89211">
                  <c:v>206.68005470775199</c:v>
                </c:pt>
                <c:pt idx="89212">
                  <c:v>206.68237146302499</c:v>
                </c:pt>
                <c:pt idx="89213">
                  <c:v>206.68468821829899</c:v>
                </c:pt>
                <c:pt idx="89214">
                  <c:v>206.68700497357199</c:v>
                </c:pt>
                <c:pt idx="89215">
                  <c:v>206.68932172884601</c:v>
                </c:pt>
                <c:pt idx="89216">
                  <c:v>206.69163848411901</c:v>
                </c:pt>
                <c:pt idx="89217">
                  <c:v>206.69395523939301</c:v>
                </c:pt>
                <c:pt idx="89218">
                  <c:v>206.696271994667</c:v>
                </c:pt>
                <c:pt idx="89219">
                  <c:v>206.69858874994</c:v>
                </c:pt>
                <c:pt idx="89220">
                  <c:v>206.700905505214</c:v>
                </c:pt>
                <c:pt idx="89221">
                  <c:v>206.703222260487</c:v>
                </c:pt>
                <c:pt idx="89222">
                  <c:v>206.70553901576099</c:v>
                </c:pt>
                <c:pt idx="89223">
                  <c:v>206.70785577103399</c:v>
                </c:pt>
                <c:pt idx="89224">
                  <c:v>206.71017252630801</c:v>
                </c:pt>
                <c:pt idx="89225">
                  <c:v>206.71248928158099</c:v>
                </c:pt>
                <c:pt idx="89226">
                  <c:v>206.71480603685501</c:v>
                </c:pt>
                <c:pt idx="89227">
                  <c:v>206.71712279212801</c:v>
                </c:pt>
                <c:pt idx="89228">
                  <c:v>206.719439547402</c:v>
                </c:pt>
                <c:pt idx="89229">
                  <c:v>206.721756302676</c:v>
                </c:pt>
                <c:pt idx="89230">
                  <c:v>206.724073057949</c:v>
                </c:pt>
                <c:pt idx="89231">
                  <c:v>206.72638981322299</c:v>
                </c:pt>
                <c:pt idx="89232">
                  <c:v>206.72870656849599</c:v>
                </c:pt>
                <c:pt idx="89233">
                  <c:v>206.73102332376999</c:v>
                </c:pt>
                <c:pt idx="89234">
                  <c:v>206.73334007904299</c:v>
                </c:pt>
                <c:pt idx="89235">
                  <c:v>206.73565683431701</c:v>
                </c:pt>
                <c:pt idx="89236">
                  <c:v>206.73797358959001</c:v>
                </c:pt>
                <c:pt idx="89237">
                  <c:v>206.74029034486401</c:v>
                </c:pt>
                <c:pt idx="89238">
                  <c:v>206.74260710013701</c:v>
                </c:pt>
                <c:pt idx="89239">
                  <c:v>206.744923855411</c:v>
                </c:pt>
                <c:pt idx="89240">
                  <c:v>206.747240610684</c:v>
                </c:pt>
                <c:pt idx="89241">
                  <c:v>206.749557365958</c:v>
                </c:pt>
                <c:pt idx="89242">
                  <c:v>206.75187412123199</c:v>
                </c:pt>
                <c:pt idx="89243">
                  <c:v>206.75419087650499</c:v>
                </c:pt>
                <c:pt idx="89244">
                  <c:v>206.75650763177899</c:v>
                </c:pt>
                <c:pt idx="89245">
                  <c:v>206.75882438705199</c:v>
                </c:pt>
                <c:pt idx="89246">
                  <c:v>206.76114114232601</c:v>
                </c:pt>
                <c:pt idx="89247">
                  <c:v>206.76345789759901</c:v>
                </c:pt>
                <c:pt idx="89248">
                  <c:v>206.76577465287301</c:v>
                </c:pt>
                <c:pt idx="89249">
                  <c:v>206.76809140814601</c:v>
                </c:pt>
                <c:pt idx="89250">
                  <c:v>206.77040816342</c:v>
                </c:pt>
                <c:pt idx="89251">
                  <c:v>206.772724918693</c:v>
                </c:pt>
                <c:pt idx="89252">
                  <c:v>206.775041673967</c:v>
                </c:pt>
                <c:pt idx="89253">
                  <c:v>206.77735842924</c:v>
                </c:pt>
                <c:pt idx="89254">
                  <c:v>206.77967518451399</c:v>
                </c:pt>
                <c:pt idx="89255">
                  <c:v>206.78199193978801</c:v>
                </c:pt>
                <c:pt idx="89256">
                  <c:v>206.78430869506099</c:v>
                </c:pt>
                <c:pt idx="89257">
                  <c:v>206.78662545033501</c:v>
                </c:pt>
                <c:pt idx="89258">
                  <c:v>206.78894220560801</c:v>
                </c:pt>
                <c:pt idx="89259">
                  <c:v>206.791258960882</c:v>
                </c:pt>
                <c:pt idx="89260">
                  <c:v>206.793575716155</c:v>
                </c:pt>
                <c:pt idx="89261">
                  <c:v>206.795892471429</c:v>
                </c:pt>
                <c:pt idx="89262">
                  <c:v>206.798209226702</c:v>
                </c:pt>
                <c:pt idx="89263">
                  <c:v>206.80052598197599</c:v>
                </c:pt>
                <c:pt idx="89264">
                  <c:v>206.80284273724899</c:v>
                </c:pt>
                <c:pt idx="89265">
                  <c:v>206.80515949252299</c:v>
                </c:pt>
                <c:pt idx="89266">
                  <c:v>206.80747624779599</c:v>
                </c:pt>
                <c:pt idx="89267">
                  <c:v>206.80979300307001</c:v>
                </c:pt>
                <c:pt idx="89268">
                  <c:v>206.81210975834401</c:v>
                </c:pt>
                <c:pt idx="89269">
                  <c:v>206.81442651361701</c:v>
                </c:pt>
                <c:pt idx="89270">
                  <c:v>206.816743268891</c:v>
                </c:pt>
                <c:pt idx="89271">
                  <c:v>206.819060024164</c:v>
                </c:pt>
                <c:pt idx="89272">
                  <c:v>206.821376779438</c:v>
                </c:pt>
                <c:pt idx="89273">
                  <c:v>206.823693534711</c:v>
                </c:pt>
                <c:pt idx="89274">
                  <c:v>206.82601028998499</c:v>
                </c:pt>
                <c:pt idx="89275">
                  <c:v>206.82832704525799</c:v>
                </c:pt>
                <c:pt idx="89276">
                  <c:v>206.83064380053199</c:v>
                </c:pt>
                <c:pt idx="89277">
                  <c:v>206.83296055580499</c:v>
                </c:pt>
                <c:pt idx="89278">
                  <c:v>206.83527731107901</c:v>
                </c:pt>
                <c:pt idx="89279">
                  <c:v>206.83759406635301</c:v>
                </c:pt>
                <c:pt idx="89280">
                  <c:v>206.83991082162601</c:v>
                </c:pt>
                <c:pt idx="89281">
                  <c:v>206.8422275769</c:v>
                </c:pt>
                <c:pt idx="89282">
                  <c:v>206.844544332173</c:v>
                </c:pt>
                <c:pt idx="89283">
                  <c:v>206.846861087447</c:v>
                </c:pt>
                <c:pt idx="89284">
                  <c:v>206.84917784272</c:v>
                </c:pt>
                <c:pt idx="89285">
                  <c:v>206.85149459799399</c:v>
                </c:pt>
                <c:pt idx="89286">
                  <c:v>206.85381135326699</c:v>
                </c:pt>
                <c:pt idx="89287">
                  <c:v>206.85612810854099</c:v>
                </c:pt>
                <c:pt idx="89288">
                  <c:v>206.85844486381399</c:v>
                </c:pt>
                <c:pt idx="89289">
                  <c:v>206.86076161908801</c:v>
                </c:pt>
                <c:pt idx="89290">
                  <c:v>206.86307837436101</c:v>
                </c:pt>
                <c:pt idx="89291">
                  <c:v>206.865395129635</c:v>
                </c:pt>
                <c:pt idx="89292">
                  <c:v>206.867711884909</c:v>
                </c:pt>
                <c:pt idx="89293">
                  <c:v>206.870028640182</c:v>
                </c:pt>
                <c:pt idx="89294">
                  <c:v>206.87234539545599</c:v>
                </c:pt>
                <c:pt idx="89295">
                  <c:v>206.87466215072899</c:v>
                </c:pt>
                <c:pt idx="89296">
                  <c:v>206.87697890600299</c:v>
                </c:pt>
                <c:pt idx="89297">
                  <c:v>206.87929566127599</c:v>
                </c:pt>
                <c:pt idx="89298">
                  <c:v>206.88161241655001</c:v>
                </c:pt>
                <c:pt idx="89299">
                  <c:v>206.88392917182301</c:v>
                </c:pt>
                <c:pt idx="89300">
                  <c:v>206.88624592709701</c:v>
                </c:pt>
                <c:pt idx="89301">
                  <c:v>206.88856268237001</c:v>
                </c:pt>
                <c:pt idx="89302">
                  <c:v>206.890879437644</c:v>
                </c:pt>
                <c:pt idx="89303">
                  <c:v>206.893196192917</c:v>
                </c:pt>
                <c:pt idx="89304">
                  <c:v>206.895512948191</c:v>
                </c:pt>
                <c:pt idx="89305">
                  <c:v>206.89782970346499</c:v>
                </c:pt>
                <c:pt idx="89306">
                  <c:v>206.90014645873799</c:v>
                </c:pt>
                <c:pt idx="89307">
                  <c:v>206.90246321401199</c:v>
                </c:pt>
                <c:pt idx="89308">
                  <c:v>206.90477996928499</c:v>
                </c:pt>
                <c:pt idx="89309">
                  <c:v>206.90709672455901</c:v>
                </c:pt>
                <c:pt idx="89310">
                  <c:v>206.90941347983201</c:v>
                </c:pt>
                <c:pt idx="89311">
                  <c:v>206.91173023510601</c:v>
                </c:pt>
                <c:pt idx="89312">
                  <c:v>206.91404699037901</c:v>
                </c:pt>
                <c:pt idx="89313">
                  <c:v>206.916363745653</c:v>
                </c:pt>
                <c:pt idx="89314">
                  <c:v>206.918680500926</c:v>
                </c:pt>
                <c:pt idx="89315">
                  <c:v>206.9209972562</c:v>
                </c:pt>
                <c:pt idx="89316">
                  <c:v>206.923314011473</c:v>
                </c:pt>
                <c:pt idx="89317">
                  <c:v>206.92563076674699</c:v>
                </c:pt>
                <c:pt idx="89318">
                  <c:v>206.92794752202099</c:v>
                </c:pt>
                <c:pt idx="89319">
                  <c:v>206.93026427729399</c:v>
                </c:pt>
                <c:pt idx="89320">
                  <c:v>206.93258103256801</c:v>
                </c:pt>
                <c:pt idx="89321">
                  <c:v>206.93489778784101</c:v>
                </c:pt>
                <c:pt idx="89322">
                  <c:v>206.937214543115</c:v>
                </c:pt>
                <c:pt idx="89323">
                  <c:v>206.939531298388</c:v>
                </c:pt>
                <c:pt idx="89324">
                  <c:v>206.941848053662</c:v>
                </c:pt>
                <c:pt idx="89325">
                  <c:v>206.944164808935</c:v>
                </c:pt>
                <c:pt idx="89326">
                  <c:v>206.94648156420899</c:v>
                </c:pt>
                <c:pt idx="89327">
                  <c:v>206.94879831948199</c:v>
                </c:pt>
                <c:pt idx="89328">
                  <c:v>206.95111507475599</c:v>
                </c:pt>
                <c:pt idx="89329">
                  <c:v>206.95343183003001</c:v>
                </c:pt>
                <c:pt idx="89330">
                  <c:v>206.95574858530301</c:v>
                </c:pt>
                <c:pt idx="89331">
                  <c:v>206.95806534057701</c:v>
                </c:pt>
                <c:pt idx="89332">
                  <c:v>206.96038209585001</c:v>
                </c:pt>
                <c:pt idx="89333">
                  <c:v>206.962698851124</c:v>
                </c:pt>
                <c:pt idx="89334">
                  <c:v>206.965015606397</c:v>
                </c:pt>
                <c:pt idx="89335">
                  <c:v>206.967332361671</c:v>
                </c:pt>
                <c:pt idx="89336">
                  <c:v>206.969649116944</c:v>
                </c:pt>
                <c:pt idx="89337">
                  <c:v>206.97196587221799</c:v>
                </c:pt>
                <c:pt idx="89338">
                  <c:v>206.97428262749099</c:v>
                </c:pt>
                <c:pt idx="89339">
                  <c:v>206.97659938276499</c:v>
                </c:pt>
                <c:pt idx="89340">
                  <c:v>206.97891613803799</c:v>
                </c:pt>
                <c:pt idx="89341">
                  <c:v>206.98123289331201</c:v>
                </c:pt>
                <c:pt idx="89342">
                  <c:v>206.98354964858601</c:v>
                </c:pt>
                <c:pt idx="89343">
                  <c:v>206.98586640385901</c:v>
                </c:pt>
                <c:pt idx="89344">
                  <c:v>206.988183159133</c:v>
                </c:pt>
                <c:pt idx="89345">
                  <c:v>206.990499914406</c:v>
                </c:pt>
                <c:pt idx="89346">
                  <c:v>206.99281666968</c:v>
                </c:pt>
                <c:pt idx="89347">
                  <c:v>206.995133424953</c:v>
                </c:pt>
                <c:pt idx="89348">
                  <c:v>206.99745018022699</c:v>
                </c:pt>
                <c:pt idx="89349">
                  <c:v>206.99976693549999</c:v>
                </c:pt>
                <c:pt idx="89350">
                  <c:v>207.00208369077399</c:v>
                </c:pt>
                <c:pt idx="89351">
                  <c:v>207.00440044604699</c:v>
                </c:pt>
                <c:pt idx="89352">
                  <c:v>207.00671720132101</c:v>
                </c:pt>
                <c:pt idx="89353">
                  <c:v>207.00903395659401</c:v>
                </c:pt>
                <c:pt idx="89354">
                  <c:v>207.011350711868</c:v>
                </c:pt>
                <c:pt idx="89355">
                  <c:v>207.013667467142</c:v>
                </c:pt>
                <c:pt idx="89356">
                  <c:v>207.015984222415</c:v>
                </c:pt>
                <c:pt idx="89357">
                  <c:v>207.01830097768899</c:v>
                </c:pt>
                <c:pt idx="89358">
                  <c:v>207.02061773296199</c:v>
                </c:pt>
                <c:pt idx="89359">
                  <c:v>207.02293448823599</c:v>
                </c:pt>
                <c:pt idx="89360">
                  <c:v>207.02525124350899</c:v>
                </c:pt>
                <c:pt idx="89361">
                  <c:v>207.02756799878301</c:v>
                </c:pt>
                <c:pt idx="89362">
                  <c:v>207.02988475405601</c:v>
                </c:pt>
                <c:pt idx="89363">
                  <c:v>207.03220150933001</c:v>
                </c:pt>
                <c:pt idx="89364">
                  <c:v>207.03451826460301</c:v>
                </c:pt>
                <c:pt idx="89365">
                  <c:v>207.036835019877</c:v>
                </c:pt>
                <c:pt idx="89366">
                  <c:v>207.039151775151</c:v>
                </c:pt>
                <c:pt idx="89367">
                  <c:v>207.041468530424</c:v>
                </c:pt>
                <c:pt idx="89368">
                  <c:v>207.04378528569799</c:v>
                </c:pt>
                <c:pt idx="89369">
                  <c:v>207.04610204097099</c:v>
                </c:pt>
                <c:pt idx="89370">
                  <c:v>207.04841879624499</c:v>
                </c:pt>
                <c:pt idx="89371">
                  <c:v>207.05073555151799</c:v>
                </c:pt>
                <c:pt idx="89372">
                  <c:v>207.05305230679201</c:v>
                </c:pt>
                <c:pt idx="89373">
                  <c:v>207.05536906206501</c:v>
                </c:pt>
                <c:pt idx="89374">
                  <c:v>207.05768581733901</c:v>
                </c:pt>
                <c:pt idx="89375">
                  <c:v>207.06000257261201</c:v>
                </c:pt>
                <c:pt idx="89376">
                  <c:v>207.062319327886</c:v>
                </c:pt>
                <c:pt idx="89377">
                  <c:v>207.064636083159</c:v>
                </c:pt>
                <c:pt idx="89378">
                  <c:v>207.066952838433</c:v>
                </c:pt>
                <c:pt idx="89379">
                  <c:v>207.06926959370699</c:v>
                </c:pt>
                <c:pt idx="89380">
                  <c:v>207.07158634897999</c:v>
                </c:pt>
                <c:pt idx="89381">
                  <c:v>207.07390310425399</c:v>
                </c:pt>
                <c:pt idx="89382">
                  <c:v>207.07621985952699</c:v>
                </c:pt>
                <c:pt idx="89383">
                  <c:v>207.07853661480101</c:v>
                </c:pt>
                <c:pt idx="89384">
                  <c:v>207.08085337007401</c:v>
                </c:pt>
                <c:pt idx="89385">
                  <c:v>207.083170125348</c:v>
                </c:pt>
                <c:pt idx="89386">
                  <c:v>207.085486880621</c:v>
                </c:pt>
                <c:pt idx="89387">
                  <c:v>207.087803635895</c:v>
                </c:pt>
                <c:pt idx="89388">
                  <c:v>207.090120391168</c:v>
                </c:pt>
                <c:pt idx="89389">
                  <c:v>207.09243714644199</c:v>
                </c:pt>
                <c:pt idx="89390">
                  <c:v>207.09475390171499</c:v>
                </c:pt>
                <c:pt idx="89391">
                  <c:v>207.09707065698899</c:v>
                </c:pt>
                <c:pt idx="89392">
                  <c:v>207.09938741226301</c:v>
                </c:pt>
                <c:pt idx="89393">
                  <c:v>207.10170416753601</c:v>
                </c:pt>
                <c:pt idx="89394">
                  <c:v>207.10402092281001</c:v>
                </c:pt>
                <c:pt idx="89395">
                  <c:v>207.10633767808301</c:v>
                </c:pt>
                <c:pt idx="89396">
                  <c:v>207.108654433357</c:v>
                </c:pt>
                <c:pt idx="89397">
                  <c:v>207.11097118863</c:v>
                </c:pt>
                <c:pt idx="89398">
                  <c:v>207.113287943904</c:v>
                </c:pt>
                <c:pt idx="89399">
                  <c:v>207.115604699177</c:v>
                </c:pt>
                <c:pt idx="89400">
                  <c:v>207.11792145445099</c:v>
                </c:pt>
                <c:pt idx="89401">
                  <c:v>207.12023820972399</c:v>
                </c:pt>
                <c:pt idx="89402">
                  <c:v>207.12255496499799</c:v>
                </c:pt>
                <c:pt idx="89403">
                  <c:v>207.12487172027099</c:v>
                </c:pt>
                <c:pt idx="89404">
                  <c:v>207.12718847554501</c:v>
                </c:pt>
                <c:pt idx="89405">
                  <c:v>207.12950523081901</c:v>
                </c:pt>
                <c:pt idx="89406">
                  <c:v>207.13182198609201</c:v>
                </c:pt>
                <c:pt idx="89407">
                  <c:v>207.134138741366</c:v>
                </c:pt>
                <c:pt idx="89408">
                  <c:v>207.136455496639</c:v>
                </c:pt>
                <c:pt idx="89409">
                  <c:v>207.138772251913</c:v>
                </c:pt>
                <c:pt idx="89410">
                  <c:v>207.141089007186</c:v>
                </c:pt>
                <c:pt idx="89411">
                  <c:v>207.14340576245999</c:v>
                </c:pt>
                <c:pt idx="89412">
                  <c:v>207.14572251773299</c:v>
                </c:pt>
                <c:pt idx="89413">
                  <c:v>207.14803927300699</c:v>
                </c:pt>
                <c:pt idx="89414">
                  <c:v>207.15035602827999</c:v>
                </c:pt>
                <c:pt idx="89415">
                  <c:v>207.15267278355401</c:v>
                </c:pt>
                <c:pt idx="89416">
                  <c:v>207.154989538828</c:v>
                </c:pt>
                <c:pt idx="89417">
                  <c:v>207.15730629410101</c:v>
                </c:pt>
                <c:pt idx="89418">
                  <c:v>207.159623049375</c:v>
                </c:pt>
                <c:pt idx="89419">
                  <c:v>207.161939804648</c:v>
                </c:pt>
                <c:pt idx="89420">
                  <c:v>207.16425655992199</c:v>
                </c:pt>
                <c:pt idx="89421">
                  <c:v>207.166573315195</c:v>
                </c:pt>
                <c:pt idx="89422">
                  <c:v>207.16889007046899</c:v>
                </c:pt>
                <c:pt idx="89423">
                  <c:v>207.17120682574199</c:v>
                </c:pt>
                <c:pt idx="89424">
                  <c:v>207.17352358101601</c:v>
                </c:pt>
                <c:pt idx="89425">
                  <c:v>207.17584033628901</c:v>
                </c:pt>
                <c:pt idx="89426">
                  <c:v>207.17815709156301</c:v>
                </c:pt>
                <c:pt idx="89427">
                  <c:v>207.18047384683601</c:v>
                </c:pt>
                <c:pt idx="89428">
                  <c:v>207.18279060211</c:v>
                </c:pt>
                <c:pt idx="89429">
                  <c:v>207.185107357384</c:v>
                </c:pt>
                <c:pt idx="89430">
                  <c:v>207.187424112657</c:v>
                </c:pt>
                <c:pt idx="89431">
                  <c:v>207.18974086793099</c:v>
                </c:pt>
                <c:pt idx="89432">
                  <c:v>207.19205762320399</c:v>
                </c:pt>
                <c:pt idx="89433">
                  <c:v>207.19437437847799</c:v>
                </c:pt>
                <c:pt idx="89434">
                  <c:v>207.19669113375099</c:v>
                </c:pt>
                <c:pt idx="89435">
                  <c:v>207.19900788902501</c:v>
                </c:pt>
                <c:pt idx="89436">
                  <c:v>207.20132464429801</c:v>
                </c:pt>
                <c:pt idx="89437">
                  <c:v>207.20364139957201</c:v>
                </c:pt>
                <c:pt idx="89438">
                  <c:v>207.20595815484501</c:v>
                </c:pt>
                <c:pt idx="89439">
                  <c:v>207.208274910119</c:v>
                </c:pt>
                <c:pt idx="89440">
                  <c:v>207.210591665392</c:v>
                </c:pt>
                <c:pt idx="89441">
                  <c:v>207.212908420666</c:v>
                </c:pt>
                <c:pt idx="89442">
                  <c:v>207.21522517593999</c:v>
                </c:pt>
                <c:pt idx="89443">
                  <c:v>207.21754193121299</c:v>
                </c:pt>
                <c:pt idx="89444">
                  <c:v>207.21985868648699</c:v>
                </c:pt>
                <c:pt idx="89445">
                  <c:v>207.22217544175999</c:v>
                </c:pt>
                <c:pt idx="89446">
                  <c:v>207.22449219703401</c:v>
                </c:pt>
                <c:pt idx="89447">
                  <c:v>207.22680895230701</c:v>
                </c:pt>
                <c:pt idx="89448">
                  <c:v>207.22912570758101</c:v>
                </c:pt>
                <c:pt idx="89449">
                  <c:v>207.23144246285401</c:v>
                </c:pt>
                <c:pt idx="89450">
                  <c:v>207.233759218128</c:v>
                </c:pt>
                <c:pt idx="89451">
                  <c:v>207.236075973401</c:v>
                </c:pt>
                <c:pt idx="89452">
                  <c:v>207.238392728675</c:v>
                </c:pt>
                <c:pt idx="89453">
                  <c:v>207.240709483948</c:v>
                </c:pt>
                <c:pt idx="89454">
                  <c:v>207.24302623922199</c:v>
                </c:pt>
                <c:pt idx="89455">
                  <c:v>207.24534299449601</c:v>
                </c:pt>
                <c:pt idx="89456">
                  <c:v>207.24765974976901</c:v>
                </c:pt>
                <c:pt idx="89457">
                  <c:v>207.24997650504301</c:v>
                </c:pt>
                <c:pt idx="89458">
                  <c:v>207.25229326031601</c:v>
                </c:pt>
                <c:pt idx="89459">
                  <c:v>207.25461001559</c:v>
                </c:pt>
                <c:pt idx="89460">
                  <c:v>207.256926770863</c:v>
                </c:pt>
                <c:pt idx="89461">
                  <c:v>207.259243526137</c:v>
                </c:pt>
                <c:pt idx="89462">
                  <c:v>207.26156028141</c:v>
                </c:pt>
                <c:pt idx="89463">
                  <c:v>207.26387703668399</c:v>
                </c:pt>
                <c:pt idx="89464">
                  <c:v>207.26619379195699</c:v>
                </c:pt>
                <c:pt idx="89465">
                  <c:v>207.26851054723099</c:v>
                </c:pt>
                <c:pt idx="89466">
                  <c:v>207.27082730250501</c:v>
                </c:pt>
                <c:pt idx="89467">
                  <c:v>207.27314405777801</c:v>
                </c:pt>
                <c:pt idx="89468">
                  <c:v>207.27546081305201</c:v>
                </c:pt>
                <c:pt idx="89469">
                  <c:v>207.27777756832501</c:v>
                </c:pt>
                <c:pt idx="89470">
                  <c:v>207.280094323599</c:v>
                </c:pt>
                <c:pt idx="89471">
                  <c:v>207.282411078872</c:v>
                </c:pt>
                <c:pt idx="89472">
                  <c:v>207.284727834146</c:v>
                </c:pt>
                <c:pt idx="89473">
                  <c:v>207.287044589419</c:v>
                </c:pt>
                <c:pt idx="89474">
                  <c:v>207.28936134469299</c:v>
                </c:pt>
                <c:pt idx="89475">
                  <c:v>207.29167809996599</c:v>
                </c:pt>
                <c:pt idx="89476">
                  <c:v>207.29399485523999</c:v>
                </c:pt>
                <c:pt idx="89477">
                  <c:v>207.29631161051299</c:v>
                </c:pt>
                <c:pt idx="89478">
                  <c:v>207.29862836578701</c:v>
                </c:pt>
                <c:pt idx="89479">
                  <c:v>207.30094512106101</c:v>
                </c:pt>
                <c:pt idx="89480">
                  <c:v>207.30326187633401</c:v>
                </c:pt>
                <c:pt idx="89481">
                  <c:v>207.305578631608</c:v>
                </c:pt>
                <c:pt idx="89482">
                  <c:v>207.307895386881</c:v>
                </c:pt>
                <c:pt idx="89483">
                  <c:v>207.310212142155</c:v>
                </c:pt>
                <c:pt idx="89484">
                  <c:v>207.312528897428</c:v>
                </c:pt>
                <c:pt idx="89485">
                  <c:v>207.31484565270199</c:v>
                </c:pt>
                <c:pt idx="89486">
                  <c:v>207.31716240797499</c:v>
                </c:pt>
                <c:pt idx="89487">
                  <c:v>207.31947916324901</c:v>
                </c:pt>
                <c:pt idx="89488">
                  <c:v>207.32179591852201</c:v>
                </c:pt>
                <c:pt idx="89489">
                  <c:v>207.32411267379601</c:v>
                </c:pt>
                <c:pt idx="89490">
                  <c:v>207.32642942906901</c:v>
                </c:pt>
                <c:pt idx="89491">
                  <c:v>207.328746184343</c:v>
                </c:pt>
                <c:pt idx="89492">
                  <c:v>207.331062939617</c:v>
                </c:pt>
                <c:pt idx="89493">
                  <c:v>207.33337969489</c:v>
                </c:pt>
                <c:pt idx="89494">
                  <c:v>207.33569645016399</c:v>
                </c:pt>
                <c:pt idx="89495">
                  <c:v>207.33801320543699</c:v>
                </c:pt>
                <c:pt idx="89496">
                  <c:v>207.34032996071099</c:v>
                </c:pt>
                <c:pt idx="89497">
                  <c:v>207.34264671598399</c:v>
                </c:pt>
                <c:pt idx="89498">
                  <c:v>207.34496347125801</c:v>
                </c:pt>
                <c:pt idx="89499">
                  <c:v>207.34728022653101</c:v>
                </c:pt>
                <c:pt idx="89500">
                  <c:v>207.34959698180501</c:v>
                </c:pt>
                <c:pt idx="89501">
                  <c:v>207.35191373707801</c:v>
                </c:pt>
                <c:pt idx="89502">
                  <c:v>207.354230492352</c:v>
                </c:pt>
                <c:pt idx="89503">
                  <c:v>207.356547247625</c:v>
                </c:pt>
                <c:pt idx="89504">
                  <c:v>207.358864002899</c:v>
                </c:pt>
                <c:pt idx="89505">
                  <c:v>207.36118075817299</c:v>
                </c:pt>
                <c:pt idx="89506">
                  <c:v>207.36349751344599</c:v>
                </c:pt>
                <c:pt idx="89507">
                  <c:v>207.36581426871999</c:v>
                </c:pt>
                <c:pt idx="89508">
                  <c:v>207.36813102399299</c:v>
                </c:pt>
                <c:pt idx="89509">
                  <c:v>207.37044777926701</c:v>
                </c:pt>
                <c:pt idx="89510">
                  <c:v>207.37276453454001</c:v>
                </c:pt>
                <c:pt idx="89511">
                  <c:v>207.37508128981401</c:v>
                </c:pt>
                <c:pt idx="89512">
                  <c:v>207.37739804508701</c:v>
                </c:pt>
                <c:pt idx="89513">
                  <c:v>207.379714800361</c:v>
                </c:pt>
                <c:pt idx="89514">
                  <c:v>207.382031555634</c:v>
                </c:pt>
                <c:pt idx="89515">
                  <c:v>207.384348310908</c:v>
                </c:pt>
                <c:pt idx="89516">
                  <c:v>207.38666506618199</c:v>
                </c:pt>
                <c:pt idx="89517">
                  <c:v>207.38898182145499</c:v>
                </c:pt>
                <c:pt idx="89518">
                  <c:v>207.39129857672901</c:v>
                </c:pt>
                <c:pt idx="89519">
                  <c:v>207.39361533200201</c:v>
                </c:pt>
                <c:pt idx="89520">
                  <c:v>207.39593208727601</c:v>
                </c:pt>
                <c:pt idx="89521">
                  <c:v>207.39824884254901</c:v>
                </c:pt>
                <c:pt idx="89522">
                  <c:v>207.400565597823</c:v>
                </c:pt>
                <c:pt idx="89523">
                  <c:v>207.402882353096</c:v>
                </c:pt>
                <c:pt idx="89524">
                  <c:v>207.40519910837</c:v>
                </c:pt>
                <c:pt idx="89525">
                  <c:v>207.407515863643</c:v>
                </c:pt>
                <c:pt idx="89526">
                  <c:v>207.40983261891699</c:v>
                </c:pt>
                <c:pt idx="89527">
                  <c:v>207.41214937418999</c:v>
                </c:pt>
                <c:pt idx="89528">
                  <c:v>207.41446612946399</c:v>
                </c:pt>
                <c:pt idx="89529">
                  <c:v>207.41678288473801</c:v>
                </c:pt>
                <c:pt idx="89530">
                  <c:v>207.41909964001101</c:v>
                </c:pt>
                <c:pt idx="89531">
                  <c:v>207.42141639528501</c:v>
                </c:pt>
                <c:pt idx="89532">
                  <c:v>207.42373315055801</c:v>
                </c:pt>
                <c:pt idx="89533">
                  <c:v>207.426049905832</c:v>
                </c:pt>
                <c:pt idx="89534">
                  <c:v>207.428366661105</c:v>
                </c:pt>
                <c:pt idx="89535">
                  <c:v>207.430683416379</c:v>
                </c:pt>
                <c:pt idx="89536">
                  <c:v>207.433000171652</c:v>
                </c:pt>
                <c:pt idx="89537">
                  <c:v>207.43531692692599</c:v>
                </c:pt>
                <c:pt idx="89538">
                  <c:v>207.43763368219899</c:v>
                </c:pt>
                <c:pt idx="89539">
                  <c:v>207.43995043747299</c:v>
                </c:pt>
                <c:pt idx="89540">
                  <c:v>207.44226719274599</c:v>
                </c:pt>
                <c:pt idx="89541">
                  <c:v>207.44458394802001</c:v>
                </c:pt>
                <c:pt idx="89542">
                  <c:v>207.44690070329401</c:v>
                </c:pt>
                <c:pt idx="89543">
                  <c:v>207.44921745856701</c:v>
                </c:pt>
                <c:pt idx="89544">
                  <c:v>207.451534213841</c:v>
                </c:pt>
                <c:pt idx="89545">
                  <c:v>207.453850969114</c:v>
                </c:pt>
                <c:pt idx="89546">
                  <c:v>207.456167724388</c:v>
                </c:pt>
                <c:pt idx="89547">
                  <c:v>207.458484479661</c:v>
                </c:pt>
                <c:pt idx="89548">
                  <c:v>207.46080123493499</c:v>
                </c:pt>
                <c:pt idx="89549">
                  <c:v>207.46311799020799</c:v>
                </c:pt>
                <c:pt idx="89550">
                  <c:v>207.46543474548201</c:v>
                </c:pt>
                <c:pt idx="89551">
                  <c:v>207.46775150075501</c:v>
                </c:pt>
                <c:pt idx="89552">
                  <c:v>207.47006825602901</c:v>
                </c:pt>
                <c:pt idx="89553">
                  <c:v>207.472385011303</c:v>
                </c:pt>
                <c:pt idx="89554">
                  <c:v>207.474701766576</c:v>
                </c:pt>
                <c:pt idx="89555">
                  <c:v>207.47701852185</c:v>
                </c:pt>
                <c:pt idx="89556">
                  <c:v>207.479335277123</c:v>
                </c:pt>
                <c:pt idx="89557">
                  <c:v>207.48165203239699</c:v>
                </c:pt>
                <c:pt idx="89558">
                  <c:v>207.48396878766999</c:v>
                </c:pt>
                <c:pt idx="89559">
                  <c:v>207.48628554294399</c:v>
                </c:pt>
                <c:pt idx="89560">
                  <c:v>207.48860229821699</c:v>
                </c:pt>
                <c:pt idx="89561">
                  <c:v>207.49091905349101</c:v>
                </c:pt>
                <c:pt idx="89562">
                  <c:v>207.49323580876401</c:v>
                </c:pt>
                <c:pt idx="89563">
                  <c:v>207.49555256403801</c:v>
                </c:pt>
                <c:pt idx="89564">
                  <c:v>207.49786931931101</c:v>
                </c:pt>
                <c:pt idx="89565">
                  <c:v>207.500186074585</c:v>
                </c:pt>
                <c:pt idx="89566">
                  <c:v>207.502502829859</c:v>
                </c:pt>
                <c:pt idx="89567">
                  <c:v>207.504819585132</c:v>
                </c:pt>
                <c:pt idx="89568">
                  <c:v>207.50713634040599</c:v>
                </c:pt>
                <c:pt idx="89569">
                  <c:v>207.50945309567899</c:v>
                </c:pt>
                <c:pt idx="89570">
                  <c:v>207.51176985095299</c:v>
                </c:pt>
                <c:pt idx="89571">
                  <c:v>207.51408660622599</c:v>
                </c:pt>
                <c:pt idx="89572">
                  <c:v>207.51640336150001</c:v>
                </c:pt>
                <c:pt idx="89573">
                  <c:v>207.51872011677301</c:v>
                </c:pt>
                <c:pt idx="89574">
                  <c:v>207.52103687204701</c:v>
                </c:pt>
                <c:pt idx="89575">
                  <c:v>207.52335362732001</c:v>
                </c:pt>
                <c:pt idx="89576">
                  <c:v>207.525670382594</c:v>
                </c:pt>
                <c:pt idx="89577">
                  <c:v>207.527987137867</c:v>
                </c:pt>
                <c:pt idx="89578">
                  <c:v>207.530303893141</c:v>
                </c:pt>
                <c:pt idx="89579">
                  <c:v>207.53262064841499</c:v>
                </c:pt>
                <c:pt idx="89580">
                  <c:v>207.53493740368799</c:v>
                </c:pt>
                <c:pt idx="89581">
                  <c:v>207.53725415896201</c:v>
                </c:pt>
                <c:pt idx="89582">
                  <c:v>207.53957091423499</c:v>
                </c:pt>
                <c:pt idx="89583">
                  <c:v>207.54188766950901</c:v>
                </c:pt>
                <c:pt idx="89584">
                  <c:v>207.54420442478201</c:v>
                </c:pt>
                <c:pt idx="89585">
                  <c:v>207.546521180056</c:v>
                </c:pt>
                <c:pt idx="89586">
                  <c:v>207.548837935329</c:v>
                </c:pt>
                <c:pt idx="89587">
                  <c:v>207.551154690603</c:v>
                </c:pt>
                <c:pt idx="89588">
                  <c:v>207.553471445876</c:v>
                </c:pt>
                <c:pt idx="89589">
                  <c:v>207.55578820114999</c:v>
                </c:pt>
                <c:pt idx="89590">
                  <c:v>207.55810495642299</c:v>
                </c:pt>
                <c:pt idx="89591">
                  <c:v>207.56042171169699</c:v>
                </c:pt>
                <c:pt idx="89592">
                  <c:v>207.56273846697101</c:v>
                </c:pt>
                <c:pt idx="89593">
                  <c:v>207.56505522224401</c:v>
                </c:pt>
                <c:pt idx="89594">
                  <c:v>207.56737197751801</c:v>
                </c:pt>
                <c:pt idx="89595">
                  <c:v>207.56968873279101</c:v>
                </c:pt>
                <c:pt idx="89596">
                  <c:v>207.572005488065</c:v>
                </c:pt>
                <c:pt idx="89597">
                  <c:v>207.574322243338</c:v>
                </c:pt>
                <c:pt idx="89598">
                  <c:v>207.576638998612</c:v>
                </c:pt>
                <c:pt idx="89599">
                  <c:v>207.578955753885</c:v>
                </c:pt>
                <c:pt idx="89600">
                  <c:v>207.58127250915899</c:v>
                </c:pt>
                <c:pt idx="89601">
                  <c:v>207.58358926443199</c:v>
                </c:pt>
                <c:pt idx="89602">
                  <c:v>207.58590601970599</c:v>
                </c:pt>
                <c:pt idx="89603">
                  <c:v>207.58822277498001</c:v>
                </c:pt>
                <c:pt idx="89604">
                  <c:v>207.59053953025301</c:v>
                </c:pt>
                <c:pt idx="89605">
                  <c:v>207.59285628552701</c:v>
                </c:pt>
                <c:pt idx="89606">
                  <c:v>207.59517304080001</c:v>
                </c:pt>
                <c:pt idx="89607">
                  <c:v>207.597489796074</c:v>
                </c:pt>
                <c:pt idx="89608">
                  <c:v>207.599806551347</c:v>
                </c:pt>
                <c:pt idx="89609">
                  <c:v>207.602123306621</c:v>
                </c:pt>
                <c:pt idx="89610">
                  <c:v>207.604440061894</c:v>
                </c:pt>
                <c:pt idx="89611">
                  <c:v>207.60675681716799</c:v>
                </c:pt>
                <c:pt idx="89612">
                  <c:v>207.60907357244099</c:v>
                </c:pt>
                <c:pt idx="89613">
                  <c:v>207.61139032771499</c:v>
                </c:pt>
                <c:pt idx="89614">
                  <c:v>207.61370708298799</c:v>
                </c:pt>
                <c:pt idx="89615">
                  <c:v>207.61602383826201</c:v>
                </c:pt>
                <c:pt idx="89616">
                  <c:v>207.618340593536</c:v>
                </c:pt>
                <c:pt idx="89617">
                  <c:v>207.620657348809</c:v>
                </c:pt>
                <c:pt idx="89618">
                  <c:v>207.622974104083</c:v>
                </c:pt>
                <c:pt idx="89619">
                  <c:v>207.625290859356</c:v>
                </c:pt>
                <c:pt idx="89620">
                  <c:v>207.62760761462999</c:v>
                </c:pt>
                <c:pt idx="89621">
                  <c:v>207.62992436990299</c:v>
                </c:pt>
                <c:pt idx="89622">
                  <c:v>207.63224112517699</c:v>
                </c:pt>
                <c:pt idx="89623">
                  <c:v>207.63455788044999</c:v>
                </c:pt>
                <c:pt idx="89624">
                  <c:v>207.63687463572401</c:v>
                </c:pt>
                <c:pt idx="89625">
                  <c:v>207.63919139099701</c:v>
                </c:pt>
                <c:pt idx="89626">
                  <c:v>207.64150814627101</c:v>
                </c:pt>
                <c:pt idx="89627">
                  <c:v>207.64382490154401</c:v>
                </c:pt>
                <c:pt idx="89628">
                  <c:v>207.646141656818</c:v>
                </c:pt>
                <c:pt idx="89629">
                  <c:v>207.648458412092</c:v>
                </c:pt>
                <c:pt idx="89630">
                  <c:v>207.650775167365</c:v>
                </c:pt>
                <c:pt idx="89631">
                  <c:v>207.65309192263899</c:v>
                </c:pt>
                <c:pt idx="89632">
                  <c:v>207.65540867791199</c:v>
                </c:pt>
                <c:pt idx="89633">
                  <c:v>207.65772543318599</c:v>
                </c:pt>
                <c:pt idx="89634">
                  <c:v>207.66004218845899</c:v>
                </c:pt>
                <c:pt idx="89635">
                  <c:v>207.66235894373301</c:v>
                </c:pt>
                <c:pt idx="89636">
                  <c:v>207.66467569900601</c:v>
                </c:pt>
                <c:pt idx="89637">
                  <c:v>207.66699245428001</c:v>
                </c:pt>
                <c:pt idx="89638">
                  <c:v>207.66930920955301</c:v>
                </c:pt>
                <c:pt idx="89639">
                  <c:v>207.671625964827</c:v>
                </c:pt>
                <c:pt idx="89640">
                  <c:v>207.6739427201</c:v>
                </c:pt>
                <c:pt idx="89641">
                  <c:v>207.676259475374</c:v>
                </c:pt>
                <c:pt idx="89642">
                  <c:v>207.67857623064799</c:v>
                </c:pt>
                <c:pt idx="89643">
                  <c:v>207.68089298592099</c:v>
                </c:pt>
                <c:pt idx="89644">
                  <c:v>207.68320974119499</c:v>
                </c:pt>
                <c:pt idx="89645">
                  <c:v>207.68552649646799</c:v>
                </c:pt>
                <c:pt idx="89646">
                  <c:v>207.68784325174201</c:v>
                </c:pt>
                <c:pt idx="89647">
                  <c:v>207.69016000701501</c:v>
                </c:pt>
                <c:pt idx="89648">
                  <c:v>207.692476762289</c:v>
                </c:pt>
                <c:pt idx="89649">
                  <c:v>207.694793517562</c:v>
                </c:pt>
                <c:pt idx="89650">
                  <c:v>207.697110272836</c:v>
                </c:pt>
                <c:pt idx="89651">
                  <c:v>207.699427028109</c:v>
                </c:pt>
                <c:pt idx="89652">
                  <c:v>207.70174378338299</c:v>
                </c:pt>
                <c:pt idx="89653">
                  <c:v>207.70406053865699</c:v>
                </c:pt>
                <c:pt idx="89654">
                  <c:v>207.70637729392999</c:v>
                </c:pt>
                <c:pt idx="89655">
                  <c:v>207.70869404920401</c:v>
                </c:pt>
                <c:pt idx="89656">
                  <c:v>207.71101080447701</c:v>
                </c:pt>
                <c:pt idx="89657">
                  <c:v>207.71332755975101</c:v>
                </c:pt>
                <c:pt idx="89658">
                  <c:v>207.71564431502401</c:v>
                </c:pt>
                <c:pt idx="89659">
                  <c:v>207.717961070298</c:v>
                </c:pt>
                <c:pt idx="89660">
                  <c:v>207.720277825571</c:v>
                </c:pt>
                <c:pt idx="89661">
                  <c:v>207.722594580845</c:v>
                </c:pt>
                <c:pt idx="89662">
                  <c:v>207.724911336118</c:v>
                </c:pt>
                <c:pt idx="89663">
                  <c:v>207.72722809139199</c:v>
                </c:pt>
                <c:pt idx="89664">
                  <c:v>207.72954484666499</c:v>
                </c:pt>
                <c:pt idx="89665">
                  <c:v>207.73186160193899</c:v>
                </c:pt>
                <c:pt idx="89666">
                  <c:v>207.73417835721301</c:v>
                </c:pt>
                <c:pt idx="89667">
                  <c:v>207.73649511248601</c:v>
                </c:pt>
                <c:pt idx="89668">
                  <c:v>207.73881186776001</c:v>
                </c:pt>
                <c:pt idx="89669">
                  <c:v>207.74112862303301</c:v>
                </c:pt>
                <c:pt idx="89670">
                  <c:v>207.743445378307</c:v>
                </c:pt>
                <c:pt idx="89671">
                  <c:v>207.74576213358</c:v>
                </c:pt>
                <c:pt idx="89672">
                  <c:v>207.748078888854</c:v>
                </c:pt>
                <c:pt idx="89673">
                  <c:v>207.750395644127</c:v>
                </c:pt>
                <c:pt idx="89674">
                  <c:v>207.75271239940099</c:v>
                </c:pt>
                <c:pt idx="89675">
                  <c:v>207.75502915467399</c:v>
                </c:pt>
                <c:pt idx="89676">
                  <c:v>207.75734590994799</c:v>
                </c:pt>
                <c:pt idx="89677">
                  <c:v>207.75966266522099</c:v>
                </c:pt>
                <c:pt idx="89678">
                  <c:v>207.76197942049501</c:v>
                </c:pt>
                <c:pt idx="89679">
                  <c:v>207.764296175769</c:v>
                </c:pt>
                <c:pt idx="89680">
                  <c:v>207.766612931042</c:v>
                </c:pt>
                <c:pt idx="89681">
                  <c:v>207.768929686316</c:v>
                </c:pt>
                <c:pt idx="89682">
                  <c:v>207.771246441589</c:v>
                </c:pt>
                <c:pt idx="89683">
                  <c:v>207.77356319686299</c:v>
                </c:pt>
                <c:pt idx="89684">
                  <c:v>207.77587995213599</c:v>
                </c:pt>
                <c:pt idx="89685">
                  <c:v>207.77819670740999</c:v>
                </c:pt>
                <c:pt idx="89686">
                  <c:v>207.78051346268299</c:v>
                </c:pt>
                <c:pt idx="89687">
                  <c:v>207.78283021795701</c:v>
                </c:pt>
                <c:pt idx="89688">
                  <c:v>207.78514697323001</c:v>
                </c:pt>
                <c:pt idx="89689">
                  <c:v>207.78746372850401</c:v>
                </c:pt>
                <c:pt idx="89690">
                  <c:v>207.789780483778</c:v>
                </c:pt>
                <c:pt idx="89691">
                  <c:v>207.792097239051</c:v>
                </c:pt>
                <c:pt idx="89692">
                  <c:v>207.794413994325</c:v>
                </c:pt>
                <c:pt idx="89693">
                  <c:v>207.796730749598</c:v>
                </c:pt>
                <c:pt idx="89694">
                  <c:v>207.79904750487199</c:v>
                </c:pt>
                <c:pt idx="89695">
                  <c:v>207.80136426014499</c:v>
                </c:pt>
                <c:pt idx="89696">
                  <c:v>207.80368101541899</c:v>
                </c:pt>
                <c:pt idx="89697">
                  <c:v>207.80599777069199</c:v>
                </c:pt>
                <c:pt idx="89698">
                  <c:v>207.80831452596601</c:v>
                </c:pt>
                <c:pt idx="89699">
                  <c:v>207.81063128123901</c:v>
                </c:pt>
                <c:pt idx="89700">
                  <c:v>207.81294803651301</c:v>
                </c:pt>
                <c:pt idx="89701">
                  <c:v>207.81526479178601</c:v>
                </c:pt>
                <c:pt idx="89702">
                  <c:v>207.81758154706</c:v>
                </c:pt>
                <c:pt idx="89703">
                  <c:v>207.819898302334</c:v>
                </c:pt>
                <c:pt idx="89704">
                  <c:v>207.822215057607</c:v>
                </c:pt>
                <c:pt idx="89705">
                  <c:v>207.82453181288099</c:v>
                </c:pt>
                <c:pt idx="89706">
                  <c:v>207.82684856815399</c:v>
                </c:pt>
                <c:pt idx="89707">
                  <c:v>207.82916532342799</c:v>
                </c:pt>
                <c:pt idx="89708">
                  <c:v>207.83148207870099</c:v>
                </c:pt>
                <c:pt idx="89709">
                  <c:v>207.83379883397501</c:v>
                </c:pt>
                <c:pt idx="89710">
                  <c:v>207.83611558924801</c:v>
                </c:pt>
                <c:pt idx="89711">
                  <c:v>207.838432344522</c:v>
                </c:pt>
                <c:pt idx="89712">
                  <c:v>207.840749099795</c:v>
                </c:pt>
                <c:pt idx="89713">
                  <c:v>207.843065855069</c:v>
                </c:pt>
                <c:pt idx="89714">
                  <c:v>207.845382610342</c:v>
                </c:pt>
                <c:pt idx="89715">
                  <c:v>207.84769936561599</c:v>
                </c:pt>
                <c:pt idx="89716">
                  <c:v>207.85001612088999</c:v>
                </c:pt>
                <c:pt idx="89717">
                  <c:v>207.85233287616299</c:v>
                </c:pt>
                <c:pt idx="89718">
                  <c:v>207.85464963143701</c:v>
                </c:pt>
                <c:pt idx="89719">
                  <c:v>207.85696638671001</c:v>
                </c:pt>
                <c:pt idx="89720">
                  <c:v>207.85928314198401</c:v>
                </c:pt>
                <c:pt idx="89721">
                  <c:v>207.86159989725701</c:v>
                </c:pt>
                <c:pt idx="89722">
                  <c:v>207.863916652531</c:v>
                </c:pt>
                <c:pt idx="89723">
                  <c:v>207.866233407804</c:v>
                </c:pt>
                <c:pt idx="89724">
                  <c:v>207.868550163078</c:v>
                </c:pt>
                <c:pt idx="89725">
                  <c:v>207.870866918351</c:v>
                </c:pt>
                <c:pt idx="89726">
                  <c:v>207.87318367362499</c:v>
                </c:pt>
                <c:pt idx="89727">
                  <c:v>207.87550042889799</c:v>
                </c:pt>
                <c:pt idx="89728">
                  <c:v>207.87781718417199</c:v>
                </c:pt>
                <c:pt idx="89729">
                  <c:v>207.88013393944601</c:v>
                </c:pt>
                <c:pt idx="89730">
                  <c:v>207.88245069471901</c:v>
                </c:pt>
                <c:pt idx="89731">
                  <c:v>207.88476744999301</c:v>
                </c:pt>
                <c:pt idx="89732">
                  <c:v>207.88708420526601</c:v>
                </c:pt>
                <c:pt idx="89733">
                  <c:v>207.88940096054</c:v>
                </c:pt>
                <c:pt idx="89734">
                  <c:v>207.891717715813</c:v>
                </c:pt>
                <c:pt idx="89735">
                  <c:v>207.894034471087</c:v>
                </c:pt>
                <c:pt idx="89736">
                  <c:v>207.89635122636</c:v>
                </c:pt>
                <c:pt idx="89737">
                  <c:v>207.89866798163399</c:v>
                </c:pt>
                <c:pt idx="89738">
                  <c:v>207.90098473690699</c:v>
                </c:pt>
                <c:pt idx="89739">
                  <c:v>207.90330149218099</c:v>
                </c:pt>
                <c:pt idx="89740">
                  <c:v>207.90561824745501</c:v>
                </c:pt>
                <c:pt idx="89741">
                  <c:v>207.90793500272801</c:v>
                </c:pt>
                <c:pt idx="89742">
                  <c:v>207.910251758002</c:v>
                </c:pt>
                <c:pt idx="89743">
                  <c:v>207.912568513275</c:v>
                </c:pt>
                <c:pt idx="89744">
                  <c:v>207.914885268549</c:v>
                </c:pt>
                <c:pt idx="89745">
                  <c:v>207.917202023822</c:v>
                </c:pt>
                <c:pt idx="89746">
                  <c:v>207.91951877909599</c:v>
                </c:pt>
                <c:pt idx="89747">
                  <c:v>207.921835534369</c:v>
                </c:pt>
                <c:pt idx="89748">
                  <c:v>207.92415228964299</c:v>
                </c:pt>
                <c:pt idx="89749">
                  <c:v>207.92646904491599</c:v>
                </c:pt>
                <c:pt idx="89750">
                  <c:v>207.92878580019001</c:v>
                </c:pt>
                <c:pt idx="89751">
                  <c:v>207.93110255546301</c:v>
                </c:pt>
                <c:pt idx="89752">
                  <c:v>207.93341931073701</c:v>
                </c:pt>
                <c:pt idx="89753">
                  <c:v>207.935736066011</c:v>
                </c:pt>
                <c:pt idx="89754">
                  <c:v>207.938052821284</c:v>
                </c:pt>
                <c:pt idx="89755">
                  <c:v>207.940369576558</c:v>
                </c:pt>
                <c:pt idx="89756">
                  <c:v>207.942686331831</c:v>
                </c:pt>
                <c:pt idx="89757">
                  <c:v>207.94500308710499</c:v>
                </c:pt>
                <c:pt idx="89758">
                  <c:v>207.94731984237799</c:v>
                </c:pt>
                <c:pt idx="89759">
                  <c:v>207.94963659765199</c:v>
                </c:pt>
                <c:pt idx="89760">
                  <c:v>207.95195335292499</c:v>
                </c:pt>
                <c:pt idx="89761">
                  <c:v>207.95427010819901</c:v>
                </c:pt>
                <c:pt idx="89762">
                  <c:v>207.95658686347201</c:v>
                </c:pt>
                <c:pt idx="89763">
                  <c:v>207.95890361874601</c:v>
                </c:pt>
                <c:pt idx="89764">
                  <c:v>207.96122037401901</c:v>
                </c:pt>
                <c:pt idx="89765">
                  <c:v>207.963537129293</c:v>
                </c:pt>
                <c:pt idx="89766">
                  <c:v>207.965853884567</c:v>
                </c:pt>
                <c:pt idx="89767">
                  <c:v>207.96817063984</c:v>
                </c:pt>
                <c:pt idx="89768">
                  <c:v>207.97048739511399</c:v>
                </c:pt>
                <c:pt idx="89769">
                  <c:v>207.97280415038699</c:v>
                </c:pt>
                <c:pt idx="89770">
                  <c:v>207.97512090566099</c:v>
                </c:pt>
                <c:pt idx="89771">
                  <c:v>207.97743766093399</c:v>
                </c:pt>
                <c:pt idx="89772">
                  <c:v>207.97975441620801</c:v>
                </c:pt>
                <c:pt idx="89773">
                  <c:v>207.98207117148101</c:v>
                </c:pt>
                <c:pt idx="89774">
                  <c:v>207.98438792675501</c:v>
                </c:pt>
                <c:pt idx="89775">
                  <c:v>207.98670468202801</c:v>
                </c:pt>
                <c:pt idx="89776">
                  <c:v>207.989021437302</c:v>
                </c:pt>
                <c:pt idx="89777">
                  <c:v>207.991338192575</c:v>
                </c:pt>
                <c:pt idx="89778">
                  <c:v>207.993654947849</c:v>
                </c:pt>
                <c:pt idx="89779">
                  <c:v>207.99597170312299</c:v>
                </c:pt>
                <c:pt idx="89780">
                  <c:v>207.99828845839599</c:v>
                </c:pt>
                <c:pt idx="89781">
                  <c:v>208.00060521367001</c:v>
                </c:pt>
                <c:pt idx="89782">
                  <c:v>208.00292196894301</c:v>
                </c:pt>
                <c:pt idx="89783">
                  <c:v>208.00523872421701</c:v>
                </c:pt>
                <c:pt idx="89784">
                  <c:v>208.00755547949001</c:v>
                </c:pt>
                <c:pt idx="89785">
                  <c:v>208.009872234764</c:v>
                </c:pt>
                <c:pt idx="89786">
                  <c:v>208.012188990037</c:v>
                </c:pt>
                <c:pt idx="89787">
                  <c:v>208.014505745311</c:v>
                </c:pt>
                <c:pt idx="89788">
                  <c:v>208.016822500584</c:v>
                </c:pt>
                <c:pt idx="89789">
                  <c:v>208.01913925585799</c:v>
                </c:pt>
                <c:pt idx="89790">
                  <c:v>208.02145601113199</c:v>
                </c:pt>
                <c:pt idx="89791">
                  <c:v>208.02377276640499</c:v>
                </c:pt>
                <c:pt idx="89792">
                  <c:v>208.02608952167901</c:v>
                </c:pt>
                <c:pt idx="89793">
                  <c:v>208.02840627695201</c:v>
                </c:pt>
                <c:pt idx="89794">
                  <c:v>208.03072303222601</c:v>
                </c:pt>
                <c:pt idx="89795">
                  <c:v>208.03303978749901</c:v>
                </c:pt>
                <c:pt idx="89796">
                  <c:v>208.035356542773</c:v>
                </c:pt>
                <c:pt idx="89797">
                  <c:v>208.037673298046</c:v>
                </c:pt>
                <c:pt idx="89798">
                  <c:v>208.03999005332</c:v>
                </c:pt>
                <c:pt idx="89799">
                  <c:v>208.042306808593</c:v>
                </c:pt>
                <c:pt idx="89800">
                  <c:v>208.04462356386699</c:v>
                </c:pt>
                <c:pt idx="89801">
                  <c:v>208.04694031913999</c:v>
                </c:pt>
                <c:pt idx="89802">
                  <c:v>208.04925707441399</c:v>
                </c:pt>
                <c:pt idx="89803">
                  <c:v>208.05157382968801</c:v>
                </c:pt>
                <c:pt idx="89804">
                  <c:v>208.05389058496101</c:v>
                </c:pt>
                <c:pt idx="89805">
                  <c:v>208.05620734023501</c:v>
                </c:pt>
                <c:pt idx="89806">
                  <c:v>208.05852409550801</c:v>
                </c:pt>
                <c:pt idx="89807">
                  <c:v>208.060840850782</c:v>
                </c:pt>
                <c:pt idx="89808">
                  <c:v>208.063157606055</c:v>
                </c:pt>
                <c:pt idx="89809">
                  <c:v>208.065474361329</c:v>
                </c:pt>
                <c:pt idx="89810">
                  <c:v>208.067791116602</c:v>
                </c:pt>
                <c:pt idx="89811">
                  <c:v>208.07010787187599</c:v>
                </c:pt>
                <c:pt idx="89812">
                  <c:v>208.07242462714899</c:v>
                </c:pt>
                <c:pt idx="89813">
                  <c:v>208.07474138242301</c:v>
                </c:pt>
                <c:pt idx="89814">
                  <c:v>208.07705813769601</c:v>
                </c:pt>
                <c:pt idx="89815">
                  <c:v>208.07937489297001</c:v>
                </c:pt>
                <c:pt idx="89816">
                  <c:v>208.081691648244</c:v>
                </c:pt>
                <c:pt idx="89817">
                  <c:v>208.084008403517</c:v>
                </c:pt>
                <c:pt idx="89818">
                  <c:v>208.086325158791</c:v>
                </c:pt>
                <c:pt idx="89819">
                  <c:v>208.088641914064</c:v>
                </c:pt>
                <c:pt idx="89820">
                  <c:v>208.09095866933799</c:v>
                </c:pt>
                <c:pt idx="89821">
                  <c:v>208.09327542461099</c:v>
                </c:pt>
                <c:pt idx="89822">
                  <c:v>208.09559217988499</c:v>
                </c:pt>
                <c:pt idx="89823">
                  <c:v>208.09790893515799</c:v>
                </c:pt>
                <c:pt idx="89824">
                  <c:v>208.10022569043201</c:v>
                </c:pt>
                <c:pt idx="89825">
                  <c:v>208.10254244570501</c:v>
                </c:pt>
                <c:pt idx="89826">
                  <c:v>208.10485920097901</c:v>
                </c:pt>
                <c:pt idx="89827">
                  <c:v>208.107175956253</c:v>
                </c:pt>
                <c:pt idx="89828">
                  <c:v>208.109492711526</c:v>
                </c:pt>
                <c:pt idx="89829">
                  <c:v>208.1118094668</c:v>
                </c:pt>
                <c:pt idx="89830">
                  <c:v>208.114126222073</c:v>
                </c:pt>
                <c:pt idx="89831">
                  <c:v>208.11644297734699</c:v>
                </c:pt>
                <c:pt idx="89832">
                  <c:v>208.11875973261999</c:v>
                </c:pt>
                <c:pt idx="89833">
                  <c:v>208.12107648789399</c:v>
                </c:pt>
                <c:pt idx="89834">
                  <c:v>208.12339324316699</c:v>
                </c:pt>
                <c:pt idx="89835">
                  <c:v>208.12570999844101</c:v>
                </c:pt>
                <c:pt idx="89836">
                  <c:v>208.12802675371401</c:v>
                </c:pt>
                <c:pt idx="89837">
                  <c:v>208.13034350898801</c:v>
                </c:pt>
                <c:pt idx="89838">
                  <c:v>208.13266026426101</c:v>
                </c:pt>
                <c:pt idx="89839">
                  <c:v>208.134977019535</c:v>
                </c:pt>
                <c:pt idx="89840">
                  <c:v>208.137293774809</c:v>
                </c:pt>
                <c:pt idx="89841">
                  <c:v>208.139610530082</c:v>
                </c:pt>
                <c:pt idx="89842">
                  <c:v>208.14192728535599</c:v>
                </c:pt>
                <c:pt idx="89843">
                  <c:v>208.14424404062899</c:v>
                </c:pt>
                <c:pt idx="89844">
                  <c:v>208.14656079590301</c:v>
                </c:pt>
                <c:pt idx="89845">
                  <c:v>208.14887755117601</c:v>
                </c:pt>
                <c:pt idx="89846">
                  <c:v>208.15119430645001</c:v>
                </c:pt>
                <c:pt idx="89847">
                  <c:v>208.15351106172301</c:v>
                </c:pt>
                <c:pt idx="89848">
                  <c:v>208.155827816997</c:v>
                </c:pt>
                <c:pt idx="89849">
                  <c:v>208.15814457227</c:v>
                </c:pt>
                <c:pt idx="89850">
                  <c:v>208.160461327544</c:v>
                </c:pt>
                <c:pt idx="89851">
                  <c:v>208.162778082817</c:v>
                </c:pt>
                <c:pt idx="89852">
                  <c:v>208.16509483809099</c:v>
                </c:pt>
                <c:pt idx="89853">
                  <c:v>208.16741159336499</c:v>
                </c:pt>
                <c:pt idx="89854">
                  <c:v>208.16972834863799</c:v>
                </c:pt>
                <c:pt idx="89855">
                  <c:v>208.17204510391201</c:v>
                </c:pt>
                <c:pt idx="89856">
                  <c:v>208.17436185918501</c:v>
                </c:pt>
                <c:pt idx="89857">
                  <c:v>208.17667861445901</c:v>
                </c:pt>
                <c:pt idx="89858">
                  <c:v>208.17899536973201</c:v>
                </c:pt>
                <c:pt idx="89859">
                  <c:v>208.181312125006</c:v>
                </c:pt>
                <c:pt idx="89860">
                  <c:v>208.183628880279</c:v>
                </c:pt>
                <c:pt idx="89861">
                  <c:v>208.185945635553</c:v>
                </c:pt>
                <c:pt idx="89862">
                  <c:v>208.188262390826</c:v>
                </c:pt>
                <c:pt idx="89863">
                  <c:v>208.19057914609999</c:v>
                </c:pt>
                <c:pt idx="89864">
                  <c:v>208.19289590137299</c:v>
                </c:pt>
                <c:pt idx="89865">
                  <c:v>208.19521265664699</c:v>
                </c:pt>
                <c:pt idx="89866">
                  <c:v>208.19752941192101</c:v>
                </c:pt>
                <c:pt idx="89867">
                  <c:v>208.19984616719401</c:v>
                </c:pt>
                <c:pt idx="89868">
                  <c:v>208.20216292246801</c:v>
                </c:pt>
                <c:pt idx="89869">
                  <c:v>208.20447967774101</c:v>
                </c:pt>
                <c:pt idx="89870">
                  <c:v>208.206796433015</c:v>
                </c:pt>
                <c:pt idx="89871">
                  <c:v>208.209113188288</c:v>
                </c:pt>
                <c:pt idx="89872">
                  <c:v>208.211429943562</c:v>
                </c:pt>
                <c:pt idx="89873">
                  <c:v>208.213746698835</c:v>
                </c:pt>
                <c:pt idx="89874">
                  <c:v>208.21606345410899</c:v>
                </c:pt>
                <c:pt idx="89875">
                  <c:v>208.21838020938199</c:v>
                </c:pt>
                <c:pt idx="89876">
                  <c:v>208.22069696465601</c:v>
                </c:pt>
                <c:pt idx="89877">
                  <c:v>208.22301371993001</c:v>
                </c:pt>
                <c:pt idx="89878">
                  <c:v>208.22533047520301</c:v>
                </c:pt>
                <c:pt idx="89879">
                  <c:v>208.227647230477</c:v>
                </c:pt>
                <c:pt idx="89880">
                  <c:v>208.22996398575</c:v>
                </c:pt>
                <c:pt idx="89881">
                  <c:v>208.232280741024</c:v>
                </c:pt>
                <c:pt idx="89882">
                  <c:v>208.234597496297</c:v>
                </c:pt>
                <c:pt idx="89883">
                  <c:v>208.23691425157099</c:v>
                </c:pt>
                <c:pt idx="89884">
                  <c:v>208.23923100684399</c:v>
                </c:pt>
                <c:pt idx="89885">
                  <c:v>208.24154776211799</c:v>
                </c:pt>
                <c:pt idx="89886">
                  <c:v>208.24386451739099</c:v>
                </c:pt>
                <c:pt idx="89887">
                  <c:v>208.24618127266501</c:v>
                </c:pt>
                <c:pt idx="89888">
                  <c:v>208.24849802793801</c:v>
                </c:pt>
                <c:pt idx="89889">
                  <c:v>208.25081478321201</c:v>
                </c:pt>
                <c:pt idx="89890">
                  <c:v>208.253131538486</c:v>
                </c:pt>
                <c:pt idx="89891">
                  <c:v>208.255448293759</c:v>
                </c:pt>
                <c:pt idx="89892">
                  <c:v>208.257765049033</c:v>
                </c:pt>
                <c:pt idx="89893">
                  <c:v>208.260081804306</c:v>
                </c:pt>
                <c:pt idx="89894">
                  <c:v>208.26239855957999</c:v>
                </c:pt>
                <c:pt idx="89895">
                  <c:v>208.26471531485299</c:v>
                </c:pt>
                <c:pt idx="89896">
                  <c:v>208.26703207012699</c:v>
                </c:pt>
                <c:pt idx="89897">
                  <c:v>208.26934882539999</c:v>
                </c:pt>
                <c:pt idx="89898">
                  <c:v>208.27166558067401</c:v>
                </c:pt>
                <c:pt idx="89899">
                  <c:v>208.27398233594701</c:v>
                </c:pt>
                <c:pt idx="89900">
                  <c:v>208.27629909122101</c:v>
                </c:pt>
                <c:pt idx="89901">
                  <c:v>208.27861584649401</c:v>
                </c:pt>
                <c:pt idx="89902">
                  <c:v>208.280932601768</c:v>
                </c:pt>
                <c:pt idx="89903">
                  <c:v>208.283249357042</c:v>
                </c:pt>
                <c:pt idx="89904">
                  <c:v>208.285566112315</c:v>
                </c:pt>
                <c:pt idx="89905">
                  <c:v>208.28788286758899</c:v>
                </c:pt>
                <c:pt idx="89906">
                  <c:v>208.29019962286199</c:v>
                </c:pt>
                <c:pt idx="89907">
                  <c:v>208.29251637813601</c:v>
                </c:pt>
                <c:pt idx="89908">
                  <c:v>208.29483313340901</c:v>
                </c:pt>
                <c:pt idx="89909">
                  <c:v>208.29714988868301</c:v>
                </c:pt>
                <c:pt idx="89910">
                  <c:v>208.29946664395601</c:v>
                </c:pt>
                <c:pt idx="89911">
                  <c:v>208.30178339923</c:v>
                </c:pt>
                <c:pt idx="89912">
                  <c:v>208.304100154503</c:v>
                </c:pt>
                <c:pt idx="89913">
                  <c:v>208.306416909777</c:v>
                </c:pt>
                <c:pt idx="89914">
                  <c:v>208.30873366505</c:v>
                </c:pt>
                <c:pt idx="89915">
                  <c:v>208.31105042032399</c:v>
                </c:pt>
                <c:pt idx="89916">
                  <c:v>208.31336717559799</c:v>
                </c:pt>
                <c:pt idx="89917">
                  <c:v>208.31568393087099</c:v>
                </c:pt>
                <c:pt idx="89918">
                  <c:v>208.31800068614501</c:v>
                </c:pt>
                <c:pt idx="89919">
                  <c:v>208.32031744141801</c:v>
                </c:pt>
                <c:pt idx="89920">
                  <c:v>208.32263419669201</c:v>
                </c:pt>
                <c:pt idx="89921">
                  <c:v>208.32495095196501</c:v>
                </c:pt>
                <c:pt idx="89922">
                  <c:v>208.327267707239</c:v>
                </c:pt>
                <c:pt idx="89923">
                  <c:v>208.329584462512</c:v>
                </c:pt>
                <c:pt idx="89924">
                  <c:v>208.331901217786</c:v>
                </c:pt>
                <c:pt idx="89925">
                  <c:v>208.334217973059</c:v>
                </c:pt>
                <c:pt idx="89926">
                  <c:v>208.33653472833299</c:v>
                </c:pt>
                <c:pt idx="89927">
                  <c:v>208.33885148360699</c:v>
                </c:pt>
                <c:pt idx="89928">
                  <c:v>208.34116823887999</c:v>
                </c:pt>
                <c:pt idx="89929">
                  <c:v>208.34348499415401</c:v>
                </c:pt>
                <c:pt idx="89930">
                  <c:v>208.34580174942701</c:v>
                </c:pt>
                <c:pt idx="89931">
                  <c:v>208.34811850470101</c:v>
                </c:pt>
                <c:pt idx="89932">
                  <c:v>208.35043525997401</c:v>
                </c:pt>
                <c:pt idx="89933">
                  <c:v>208.352752015248</c:v>
                </c:pt>
                <c:pt idx="89934">
                  <c:v>208.355068770521</c:v>
                </c:pt>
                <c:pt idx="89935">
                  <c:v>208.357385525795</c:v>
                </c:pt>
                <c:pt idx="89936">
                  <c:v>208.359702281068</c:v>
                </c:pt>
                <c:pt idx="89937">
                  <c:v>208.36201903634199</c:v>
                </c:pt>
                <c:pt idx="89938">
                  <c:v>208.36433579161499</c:v>
                </c:pt>
                <c:pt idx="89939">
                  <c:v>208.36665254688899</c:v>
                </c:pt>
                <c:pt idx="89940">
                  <c:v>208.36896930216301</c:v>
                </c:pt>
                <c:pt idx="89941">
                  <c:v>208.37128605743601</c:v>
                </c:pt>
                <c:pt idx="89942">
                  <c:v>208.37360281271</c:v>
                </c:pt>
                <c:pt idx="89943">
                  <c:v>208.375919567983</c:v>
                </c:pt>
                <c:pt idx="89944">
                  <c:v>208.378236323257</c:v>
                </c:pt>
                <c:pt idx="89945">
                  <c:v>208.38055307853</c:v>
                </c:pt>
                <c:pt idx="89946">
                  <c:v>208.38286983380399</c:v>
                </c:pt>
                <c:pt idx="89947">
                  <c:v>208.38518658907699</c:v>
                </c:pt>
                <c:pt idx="89948">
                  <c:v>208.38750334435099</c:v>
                </c:pt>
                <c:pt idx="89949">
                  <c:v>208.38982009962399</c:v>
                </c:pt>
                <c:pt idx="89950">
                  <c:v>208.39213685489801</c:v>
                </c:pt>
                <c:pt idx="89951">
                  <c:v>208.39445361017101</c:v>
                </c:pt>
                <c:pt idx="89952">
                  <c:v>208.39677036544501</c:v>
                </c:pt>
                <c:pt idx="89953">
                  <c:v>208.399087120719</c:v>
                </c:pt>
                <c:pt idx="89954">
                  <c:v>208.401403875992</c:v>
                </c:pt>
                <c:pt idx="89955">
                  <c:v>208.403720631266</c:v>
                </c:pt>
                <c:pt idx="89956">
                  <c:v>208.406037386539</c:v>
                </c:pt>
                <c:pt idx="89957">
                  <c:v>208.40835414181299</c:v>
                </c:pt>
                <c:pt idx="89958">
                  <c:v>208.41067089708599</c:v>
                </c:pt>
                <c:pt idx="89959">
                  <c:v>208.41298765235999</c:v>
                </c:pt>
                <c:pt idx="89960">
                  <c:v>208.41530440763299</c:v>
                </c:pt>
                <c:pt idx="89961">
                  <c:v>208.41762116290701</c:v>
                </c:pt>
                <c:pt idx="89962">
                  <c:v>208.41993791818001</c:v>
                </c:pt>
                <c:pt idx="89963">
                  <c:v>208.42225467345401</c:v>
                </c:pt>
                <c:pt idx="89964">
                  <c:v>208.424571428728</c:v>
                </c:pt>
                <c:pt idx="89965">
                  <c:v>208.426888184001</c:v>
                </c:pt>
                <c:pt idx="89966">
                  <c:v>208.429204939275</c:v>
                </c:pt>
                <c:pt idx="89967">
                  <c:v>208.431521694548</c:v>
                </c:pt>
                <c:pt idx="89968">
                  <c:v>208.43383844982199</c:v>
                </c:pt>
                <c:pt idx="89969">
                  <c:v>208.43615520509499</c:v>
                </c:pt>
                <c:pt idx="89970">
                  <c:v>208.43847196036899</c:v>
                </c:pt>
                <c:pt idx="89971">
                  <c:v>208.44078871564199</c:v>
                </c:pt>
                <c:pt idx="89972">
                  <c:v>208.44310547091601</c:v>
                </c:pt>
                <c:pt idx="89973">
                  <c:v>208.44542222618901</c:v>
                </c:pt>
                <c:pt idx="89974">
                  <c:v>208.447738981463</c:v>
                </c:pt>
                <c:pt idx="89975">
                  <c:v>208.450055736736</c:v>
                </c:pt>
                <c:pt idx="89976">
                  <c:v>208.45237249201</c:v>
                </c:pt>
                <c:pt idx="89977">
                  <c:v>208.45468924728399</c:v>
                </c:pt>
                <c:pt idx="89978">
                  <c:v>208.45700600255699</c:v>
                </c:pt>
                <c:pt idx="89979">
                  <c:v>208.45932275783099</c:v>
                </c:pt>
                <c:pt idx="89980">
                  <c:v>208.46163951310399</c:v>
                </c:pt>
                <c:pt idx="89981">
                  <c:v>208.46395626837801</c:v>
                </c:pt>
                <c:pt idx="89982">
                  <c:v>208.46627302365101</c:v>
                </c:pt>
                <c:pt idx="89983">
                  <c:v>208.46858977892501</c:v>
                </c:pt>
                <c:pt idx="89984">
                  <c:v>208.47090653419801</c:v>
                </c:pt>
                <c:pt idx="89985">
                  <c:v>208.473223289472</c:v>
                </c:pt>
                <c:pt idx="89986">
                  <c:v>208.475540044745</c:v>
                </c:pt>
                <c:pt idx="89987">
                  <c:v>208.477856800019</c:v>
                </c:pt>
                <c:pt idx="89988">
                  <c:v>208.480173555292</c:v>
                </c:pt>
                <c:pt idx="89989">
                  <c:v>208.48249031056599</c:v>
                </c:pt>
                <c:pt idx="89990">
                  <c:v>208.48480706583999</c:v>
                </c:pt>
                <c:pt idx="89991">
                  <c:v>208.48712382111299</c:v>
                </c:pt>
                <c:pt idx="89992">
                  <c:v>208.48944057638701</c:v>
                </c:pt>
                <c:pt idx="89993">
                  <c:v>208.49175733166001</c:v>
                </c:pt>
                <c:pt idx="89994">
                  <c:v>208.49407408693401</c:v>
                </c:pt>
                <c:pt idx="89995">
                  <c:v>208.49639084220701</c:v>
                </c:pt>
                <c:pt idx="89996">
                  <c:v>208.498707597481</c:v>
                </c:pt>
                <c:pt idx="89997">
                  <c:v>208.501024352754</c:v>
                </c:pt>
                <c:pt idx="89998">
                  <c:v>208.503341108028</c:v>
                </c:pt>
                <c:pt idx="89999">
                  <c:v>208.505657863301</c:v>
                </c:pt>
                <c:pt idx="90000">
                  <c:v>208.50797461857499</c:v>
                </c:pt>
                <c:pt idx="90001">
                  <c:v>208.51029137384799</c:v>
                </c:pt>
                <c:pt idx="90002">
                  <c:v>208.51260812912199</c:v>
                </c:pt>
                <c:pt idx="90003">
                  <c:v>208.51492488439601</c:v>
                </c:pt>
                <c:pt idx="90004">
                  <c:v>208.51724163966901</c:v>
                </c:pt>
                <c:pt idx="90005">
                  <c:v>208.519558394943</c:v>
                </c:pt>
                <c:pt idx="90006">
                  <c:v>208.521875150216</c:v>
                </c:pt>
                <c:pt idx="90007">
                  <c:v>208.52419190549</c:v>
                </c:pt>
                <c:pt idx="90008">
                  <c:v>208.526508660763</c:v>
                </c:pt>
                <c:pt idx="90009">
                  <c:v>208.52882541603699</c:v>
                </c:pt>
                <c:pt idx="90010">
                  <c:v>208.53114217130999</c:v>
                </c:pt>
                <c:pt idx="90011">
                  <c:v>208.53345892658399</c:v>
                </c:pt>
                <c:pt idx="90012">
                  <c:v>208.53577568185699</c:v>
                </c:pt>
                <c:pt idx="90013">
                  <c:v>208.53809243713101</c:v>
                </c:pt>
                <c:pt idx="90014">
                  <c:v>208.54040919240501</c:v>
                </c:pt>
                <c:pt idx="90015">
                  <c:v>208.54272594767801</c:v>
                </c:pt>
                <c:pt idx="90016">
                  <c:v>208.545042702952</c:v>
                </c:pt>
                <c:pt idx="90017">
                  <c:v>208.547359458225</c:v>
                </c:pt>
                <c:pt idx="90018">
                  <c:v>208.549676213499</c:v>
                </c:pt>
                <c:pt idx="90019">
                  <c:v>208.551992968772</c:v>
                </c:pt>
                <c:pt idx="90020">
                  <c:v>208.55430972404599</c:v>
                </c:pt>
                <c:pt idx="90021">
                  <c:v>208.55662647931899</c:v>
                </c:pt>
                <c:pt idx="90022">
                  <c:v>208.55894323459299</c:v>
                </c:pt>
                <c:pt idx="90023">
                  <c:v>208.56125998986599</c:v>
                </c:pt>
                <c:pt idx="90024">
                  <c:v>208.56357674514001</c:v>
                </c:pt>
                <c:pt idx="90025">
                  <c:v>208.56589350041301</c:v>
                </c:pt>
                <c:pt idx="90026">
                  <c:v>208.56821025568701</c:v>
                </c:pt>
                <c:pt idx="90027">
                  <c:v>208.570527010961</c:v>
                </c:pt>
                <c:pt idx="90028">
                  <c:v>208.572843766234</c:v>
                </c:pt>
                <c:pt idx="90029">
                  <c:v>208.575160521508</c:v>
                </c:pt>
                <c:pt idx="90030">
                  <c:v>208.577477276781</c:v>
                </c:pt>
                <c:pt idx="90031">
                  <c:v>208.57979403205499</c:v>
                </c:pt>
                <c:pt idx="90032">
                  <c:v>208.58211078732799</c:v>
                </c:pt>
                <c:pt idx="90033">
                  <c:v>208.58442754260199</c:v>
                </c:pt>
                <c:pt idx="90034">
                  <c:v>208.58674429787499</c:v>
                </c:pt>
                <c:pt idx="90035">
                  <c:v>208.58906105314901</c:v>
                </c:pt>
                <c:pt idx="90036">
                  <c:v>208.59137780842201</c:v>
                </c:pt>
                <c:pt idx="90037">
                  <c:v>208.593694563696</c:v>
                </c:pt>
                <c:pt idx="90038">
                  <c:v>208.596011318969</c:v>
                </c:pt>
                <c:pt idx="90039">
                  <c:v>208.598328074243</c:v>
                </c:pt>
                <c:pt idx="90040">
                  <c:v>208.60064482951699</c:v>
                </c:pt>
                <c:pt idx="90041">
                  <c:v>208.60296158478999</c:v>
                </c:pt>
                <c:pt idx="90042">
                  <c:v>208.60527834006399</c:v>
                </c:pt>
                <c:pt idx="90043">
                  <c:v>208.60759509533699</c:v>
                </c:pt>
                <c:pt idx="90044">
                  <c:v>208.60991185061101</c:v>
                </c:pt>
                <c:pt idx="90045">
                  <c:v>208.61222860588401</c:v>
                </c:pt>
                <c:pt idx="90046">
                  <c:v>208.61454536115801</c:v>
                </c:pt>
                <c:pt idx="90047">
                  <c:v>208.61686211643101</c:v>
                </c:pt>
                <c:pt idx="90048">
                  <c:v>208.619178871705</c:v>
                </c:pt>
                <c:pt idx="90049">
                  <c:v>208.621495626978</c:v>
                </c:pt>
                <c:pt idx="90050">
                  <c:v>208.623812382252</c:v>
                </c:pt>
                <c:pt idx="90051">
                  <c:v>208.626129137525</c:v>
                </c:pt>
                <c:pt idx="90052">
                  <c:v>208.62844589279899</c:v>
                </c:pt>
                <c:pt idx="90053">
                  <c:v>208.63076264807299</c:v>
                </c:pt>
                <c:pt idx="90054">
                  <c:v>208.63307940334599</c:v>
                </c:pt>
                <c:pt idx="90055">
                  <c:v>208.63539615862001</c:v>
                </c:pt>
                <c:pt idx="90056">
                  <c:v>208.63771291389301</c:v>
                </c:pt>
                <c:pt idx="90057">
                  <c:v>208.64002966916701</c:v>
                </c:pt>
                <c:pt idx="90058">
                  <c:v>208.64234642444001</c:v>
                </c:pt>
                <c:pt idx="90059">
                  <c:v>208.644663179714</c:v>
                </c:pt>
                <c:pt idx="90060">
                  <c:v>208.646979934987</c:v>
                </c:pt>
                <c:pt idx="90061">
                  <c:v>208.649296690261</c:v>
                </c:pt>
                <c:pt idx="90062">
                  <c:v>208.651613445534</c:v>
                </c:pt>
                <c:pt idx="90063">
                  <c:v>208.65393020080799</c:v>
                </c:pt>
                <c:pt idx="90064">
                  <c:v>208.65624695608199</c:v>
                </c:pt>
                <c:pt idx="90065">
                  <c:v>208.65856371135499</c:v>
                </c:pt>
                <c:pt idx="90066">
                  <c:v>208.66088046662901</c:v>
                </c:pt>
                <c:pt idx="90067">
                  <c:v>208.66319722190201</c:v>
                </c:pt>
                <c:pt idx="90068">
                  <c:v>208.665513977176</c:v>
                </c:pt>
                <c:pt idx="90069">
                  <c:v>208.667830732449</c:v>
                </c:pt>
                <c:pt idx="90070">
                  <c:v>208.670147487723</c:v>
                </c:pt>
                <c:pt idx="90071">
                  <c:v>208.672464242996</c:v>
                </c:pt>
                <c:pt idx="90072">
                  <c:v>208.67478099826999</c:v>
                </c:pt>
                <c:pt idx="90073">
                  <c:v>208.67709775354299</c:v>
                </c:pt>
                <c:pt idx="90074">
                  <c:v>208.67941450881699</c:v>
                </c:pt>
                <c:pt idx="90075">
                  <c:v>208.68173126408999</c:v>
                </c:pt>
                <c:pt idx="90076">
                  <c:v>208.68404801936401</c:v>
                </c:pt>
                <c:pt idx="90077">
                  <c:v>208.68636477463801</c:v>
                </c:pt>
                <c:pt idx="90078">
                  <c:v>208.68868152991101</c:v>
                </c:pt>
                <c:pt idx="90079">
                  <c:v>208.690998285185</c:v>
                </c:pt>
                <c:pt idx="90080">
                  <c:v>208.693315040458</c:v>
                </c:pt>
                <c:pt idx="90081">
                  <c:v>208.695631795732</c:v>
                </c:pt>
                <c:pt idx="90082">
                  <c:v>208.697948551005</c:v>
                </c:pt>
                <c:pt idx="90083">
                  <c:v>208.70026530627899</c:v>
                </c:pt>
                <c:pt idx="90084">
                  <c:v>208.70258206155199</c:v>
                </c:pt>
                <c:pt idx="90085">
                  <c:v>208.70489881682599</c:v>
                </c:pt>
                <c:pt idx="90086">
                  <c:v>208.70721557209899</c:v>
                </c:pt>
                <c:pt idx="90087">
                  <c:v>208.70953232737301</c:v>
                </c:pt>
                <c:pt idx="90088">
                  <c:v>208.71184908264601</c:v>
                </c:pt>
                <c:pt idx="90089">
                  <c:v>208.71416583792001</c:v>
                </c:pt>
                <c:pt idx="90090">
                  <c:v>208.716482593194</c:v>
                </c:pt>
                <c:pt idx="90091">
                  <c:v>208.718799348467</c:v>
                </c:pt>
                <c:pt idx="90092">
                  <c:v>208.721116103741</c:v>
                </c:pt>
                <c:pt idx="90093">
                  <c:v>208.723432859014</c:v>
                </c:pt>
                <c:pt idx="90094">
                  <c:v>208.72574961428799</c:v>
                </c:pt>
                <c:pt idx="90095">
                  <c:v>208.72806636956099</c:v>
                </c:pt>
                <c:pt idx="90096">
                  <c:v>208.73038312483499</c:v>
                </c:pt>
                <c:pt idx="90097">
                  <c:v>208.73269988010799</c:v>
                </c:pt>
                <c:pt idx="90098">
                  <c:v>208.73501663538201</c:v>
                </c:pt>
                <c:pt idx="90099">
                  <c:v>208.73733339065501</c:v>
                </c:pt>
                <c:pt idx="90100">
                  <c:v>208.73965014592901</c:v>
                </c:pt>
                <c:pt idx="90101">
                  <c:v>208.741966901203</c:v>
                </c:pt>
                <c:pt idx="90102">
                  <c:v>208.744283656476</c:v>
                </c:pt>
                <c:pt idx="90103">
                  <c:v>208.74660041174999</c:v>
                </c:pt>
                <c:pt idx="90104">
                  <c:v>208.748917167023</c:v>
                </c:pt>
                <c:pt idx="90105">
                  <c:v>208.75123392229699</c:v>
                </c:pt>
                <c:pt idx="90106">
                  <c:v>208.75355067756999</c:v>
                </c:pt>
                <c:pt idx="90107">
                  <c:v>208.75586743284401</c:v>
                </c:pt>
                <c:pt idx="90108">
                  <c:v>208.75818418811701</c:v>
                </c:pt>
                <c:pt idx="90109">
                  <c:v>208.76050094339101</c:v>
                </c:pt>
                <c:pt idx="90110">
                  <c:v>208.76281769866401</c:v>
                </c:pt>
                <c:pt idx="90111">
                  <c:v>208.765134453938</c:v>
                </c:pt>
                <c:pt idx="90112">
                  <c:v>208.767451209211</c:v>
                </c:pt>
                <c:pt idx="90113">
                  <c:v>208.769767964485</c:v>
                </c:pt>
                <c:pt idx="90114">
                  <c:v>208.77208471975899</c:v>
                </c:pt>
                <c:pt idx="90115">
                  <c:v>208.77440147503199</c:v>
                </c:pt>
                <c:pt idx="90116">
                  <c:v>208.77671823030599</c:v>
                </c:pt>
                <c:pt idx="90117">
                  <c:v>208.77903498557899</c:v>
                </c:pt>
                <c:pt idx="90118">
                  <c:v>208.78135174085301</c:v>
                </c:pt>
                <c:pt idx="90119">
                  <c:v>208.78366849612601</c:v>
                </c:pt>
                <c:pt idx="90120">
                  <c:v>208.78598525140001</c:v>
                </c:pt>
                <c:pt idx="90121">
                  <c:v>208.78830200667301</c:v>
                </c:pt>
                <c:pt idx="90122">
                  <c:v>208.790618761947</c:v>
                </c:pt>
                <c:pt idx="90123">
                  <c:v>208.79293551722</c:v>
                </c:pt>
                <c:pt idx="90124">
                  <c:v>208.795252272494</c:v>
                </c:pt>
                <c:pt idx="90125">
                  <c:v>208.797569027767</c:v>
                </c:pt>
                <c:pt idx="90126">
                  <c:v>208.79988578304099</c:v>
                </c:pt>
                <c:pt idx="90127">
                  <c:v>208.80220253831499</c:v>
                </c:pt>
                <c:pt idx="90128">
                  <c:v>208.80451929358799</c:v>
                </c:pt>
                <c:pt idx="90129">
                  <c:v>208.80683604886201</c:v>
                </c:pt>
                <c:pt idx="90130">
                  <c:v>208.80915280413501</c:v>
                </c:pt>
                <c:pt idx="90131">
                  <c:v>208.81146955940901</c:v>
                </c:pt>
                <c:pt idx="90132">
                  <c:v>208.81378631468201</c:v>
                </c:pt>
                <c:pt idx="90133">
                  <c:v>208.816103069956</c:v>
                </c:pt>
                <c:pt idx="90134">
                  <c:v>208.818419825229</c:v>
                </c:pt>
                <c:pt idx="90135">
                  <c:v>208.820736580503</c:v>
                </c:pt>
                <c:pt idx="90136">
                  <c:v>208.823053335776</c:v>
                </c:pt>
                <c:pt idx="90137">
                  <c:v>208.82537009104999</c:v>
                </c:pt>
                <c:pt idx="90138">
                  <c:v>208.82768684632299</c:v>
                </c:pt>
                <c:pt idx="90139">
                  <c:v>208.83000360159701</c:v>
                </c:pt>
                <c:pt idx="90140">
                  <c:v>208.83232035687101</c:v>
                </c:pt>
                <c:pt idx="90141">
                  <c:v>208.83463711214401</c:v>
                </c:pt>
                <c:pt idx="90142">
                  <c:v>208.836953867418</c:v>
                </c:pt>
                <c:pt idx="90143">
                  <c:v>208.839270622691</c:v>
                </c:pt>
                <c:pt idx="90144">
                  <c:v>208.841587377965</c:v>
                </c:pt>
                <c:pt idx="90145">
                  <c:v>208.843904133238</c:v>
                </c:pt>
                <c:pt idx="90146">
                  <c:v>208.84622088851199</c:v>
                </c:pt>
                <c:pt idx="90147">
                  <c:v>208.84853764378499</c:v>
                </c:pt>
                <c:pt idx="90148">
                  <c:v>208.85085439905899</c:v>
                </c:pt>
                <c:pt idx="90149">
                  <c:v>208.85317115433199</c:v>
                </c:pt>
                <c:pt idx="90150">
                  <c:v>208.85548790960601</c:v>
                </c:pt>
                <c:pt idx="90151">
                  <c:v>208.85780466488001</c:v>
                </c:pt>
                <c:pt idx="90152">
                  <c:v>208.86012142015301</c:v>
                </c:pt>
                <c:pt idx="90153">
                  <c:v>208.862438175427</c:v>
                </c:pt>
                <c:pt idx="90154">
                  <c:v>208.8647549307</c:v>
                </c:pt>
                <c:pt idx="90155">
                  <c:v>208.867071685974</c:v>
                </c:pt>
                <c:pt idx="90156">
                  <c:v>208.869388441247</c:v>
                </c:pt>
                <c:pt idx="90157">
                  <c:v>208.87170519652099</c:v>
                </c:pt>
                <c:pt idx="90158">
                  <c:v>208.87402195179399</c:v>
                </c:pt>
                <c:pt idx="90159">
                  <c:v>208.87633870706799</c:v>
                </c:pt>
                <c:pt idx="90160">
                  <c:v>208.87865546234099</c:v>
                </c:pt>
                <c:pt idx="90161">
                  <c:v>208.88097221761501</c:v>
                </c:pt>
                <c:pt idx="90162">
                  <c:v>208.88328897288801</c:v>
                </c:pt>
                <c:pt idx="90163">
                  <c:v>208.88560572816201</c:v>
                </c:pt>
                <c:pt idx="90164">
                  <c:v>208.887922483436</c:v>
                </c:pt>
                <c:pt idx="90165">
                  <c:v>208.890239238709</c:v>
                </c:pt>
                <c:pt idx="90166">
                  <c:v>208.892555993983</c:v>
                </c:pt>
                <c:pt idx="90167">
                  <c:v>208.894872749256</c:v>
                </c:pt>
                <c:pt idx="90168">
                  <c:v>208.89718950452999</c:v>
                </c:pt>
                <c:pt idx="90169">
                  <c:v>208.89950625980299</c:v>
                </c:pt>
                <c:pt idx="90170">
                  <c:v>208.90182301507701</c:v>
                </c:pt>
                <c:pt idx="90171">
                  <c:v>208.90413977035001</c:v>
                </c:pt>
                <c:pt idx="90172">
                  <c:v>208.90645652562401</c:v>
                </c:pt>
                <c:pt idx="90173">
                  <c:v>208.90877328089701</c:v>
                </c:pt>
                <c:pt idx="90174">
                  <c:v>208.911090036171</c:v>
                </c:pt>
                <c:pt idx="90175">
                  <c:v>208.913406791444</c:v>
                </c:pt>
                <c:pt idx="90176">
                  <c:v>208.915723546718</c:v>
                </c:pt>
                <c:pt idx="90177">
                  <c:v>208.91804030199199</c:v>
                </c:pt>
                <c:pt idx="90178">
                  <c:v>208.92035705726499</c:v>
                </c:pt>
                <c:pt idx="90179">
                  <c:v>208.92267381253899</c:v>
                </c:pt>
                <c:pt idx="90180">
                  <c:v>208.92499056781199</c:v>
                </c:pt>
                <c:pt idx="90181">
                  <c:v>208.92730732308601</c:v>
                </c:pt>
                <c:pt idx="90182">
                  <c:v>208.92962407835901</c:v>
                </c:pt>
                <c:pt idx="90183">
                  <c:v>208.93194083363301</c:v>
                </c:pt>
                <c:pt idx="90184">
                  <c:v>208.93425758890601</c:v>
                </c:pt>
                <c:pt idx="90185">
                  <c:v>208.93657434418</c:v>
                </c:pt>
                <c:pt idx="90186">
                  <c:v>208.938891099453</c:v>
                </c:pt>
                <c:pt idx="90187">
                  <c:v>208.941207854727</c:v>
                </c:pt>
                <c:pt idx="90188">
                  <c:v>208.94352461</c:v>
                </c:pt>
                <c:pt idx="90189">
                  <c:v>208.94584136527399</c:v>
                </c:pt>
                <c:pt idx="90190">
                  <c:v>208.94815812054799</c:v>
                </c:pt>
                <c:pt idx="90191">
                  <c:v>208.95047487582099</c:v>
                </c:pt>
                <c:pt idx="90192">
                  <c:v>208.95279163109501</c:v>
                </c:pt>
                <c:pt idx="90193">
                  <c:v>208.95510838636801</c:v>
                </c:pt>
                <c:pt idx="90194">
                  <c:v>208.95742514164201</c:v>
                </c:pt>
                <c:pt idx="90195">
                  <c:v>208.95974189691501</c:v>
                </c:pt>
                <c:pt idx="90196">
                  <c:v>208.962058652189</c:v>
                </c:pt>
                <c:pt idx="90197">
                  <c:v>208.964375407462</c:v>
                </c:pt>
                <c:pt idx="90198">
                  <c:v>208.966692162736</c:v>
                </c:pt>
                <c:pt idx="90199">
                  <c:v>208.969008918009</c:v>
                </c:pt>
                <c:pt idx="90200">
                  <c:v>208.97132567328299</c:v>
                </c:pt>
                <c:pt idx="90201">
                  <c:v>208.97364242855701</c:v>
                </c:pt>
                <c:pt idx="90202">
                  <c:v>208.97595918383001</c:v>
                </c:pt>
                <c:pt idx="90203">
                  <c:v>208.97827593910401</c:v>
                </c:pt>
                <c:pt idx="90204">
                  <c:v>208.98059269437701</c:v>
                </c:pt>
                <c:pt idx="90205">
                  <c:v>208.982909449651</c:v>
                </c:pt>
                <c:pt idx="90206">
                  <c:v>208.985226204924</c:v>
                </c:pt>
                <c:pt idx="90207">
                  <c:v>208.987542960198</c:v>
                </c:pt>
                <c:pt idx="90208">
                  <c:v>208.989859715471</c:v>
                </c:pt>
                <c:pt idx="90209">
                  <c:v>208.99217647074499</c:v>
                </c:pt>
                <c:pt idx="90210">
                  <c:v>208.99449322601799</c:v>
                </c:pt>
                <c:pt idx="90211">
                  <c:v>208.99680998129199</c:v>
                </c:pt>
                <c:pt idx="90212">
                  <c:v>208.99912673656499</c:v>
                </c:pt>
                <c:pt idx="90213">
                  <c:v>209.00144349183901</c:v>
                </c:pt>
                <c:pt idx="90214">
                  <c:v>209.00376024711301</c:v>
                </c:pt>
                <c:pt idx="90215">
                  <c:v>209.00607700238601</c:v>
                </c:pt>
                <c:pt idx="90216">
                  <c:v>209.00839375766</c:v>
                </c:pt>
                <c:pt idx="90217">
                  <c:v>209.010710512933</c:v>
                </c:pt>
                <c:pt idx="90218">
                  <c:v>209.013027268207</c:v>
                </c:pt>
                <c:pt idx="90219">
                  <c:v>209.01534402348</c:v>
                </c:pt>
                <c:pt idx="90220">
                  <c:v>209.01766077875399</c:v>
                </c:pt>
                <c:pt idx="90221">
                  <c:v>209.01997753402699</c:v>
                </c:pt>
                <c:pt idx="90222">
                  <c:v>209.02229428930099</c:v>
                </c:pt>
                <c:pt idx="90223">
                  <c:v>209.02461104457399</c:v>
                </c:pt>
                <c:pt idx="90224">
                  <c:v>209.02692779984801</c:v>
                </c:pt>
                <c:pt idx="90225">
                  <c:v>209.02924455512101</c:v>
                </c:pt>
                <c:pt idx="90226">
                  <c:v>209.03156131039501</c:v>
                </c:pt>
                <c:pt idx="90227">
                  <c:v>209.033878065669</c:v>
                </c:pt>
                <c:pt idx="90228">
                  <c:v>209.036194820942</c:v>
                </c:pt>
                <c:pt idx="90229">
                  <c:v>209.038511576216</c:v>
                </c:pt>
                <c:pt idx="90230">
                  <c:v>209.040828331489</c:v>
                </c:pt>
                <c:pt idx="90231">
                  <c:v>209.04314508676299</c:v>
                </c:pt>
                <c:pt idx="90232">
                  <c:v>209.04546184203599</c:v>
                </c:pt>
                <c:pt idx="90233">
                  <c:v>209.04777859731001</c:v>
                </c:pt>
                <c:pt idx="90234">
                  <c:v>209.05009535258301</c:v>
                </c:pt>
                <c:pt idx="90235">
                  <c:v>209.05241210785701</c:v>
                </c:pt>
                <c:pt idx="90236">
                  <c:v>209.05472886313001</c:v>
                </c:pt>
                <c:pt idx="90237">
                  <c:v>209.057045618404</c:v>
                </c:pt>
                <c:pt idx="90238">
                  <c:v>209.059362373678</c:v>
                </c:pt>
                <c:pt idx="90239">
                  <c:v>209.061679128951</c:v>
                </c:pt>
                <c:pt idx="90240">
                  <c:v>209.06399588422499</c:v>
                </c:pt>
                <c:pt idx="90241">
                  <c:v>209.06631263949799</c:v>
                </c:pt>
                <c:pt idx="90242">
                  <c:v>209.06862939477199</c:v>
                </c:pt>
                <c:pt idx="90243">
                  <c:v>209.07094615004499</c:v>
                </c:pt>
                <c:pt idx="90244">
                  <c:v>209.07326290531901</c:v>
                </c:pt>
                <c:pt idx="90245">
                  <c:v>209.07557966059201</c:v>
                </c:pt>
                <c:pt idx="90246">
                  <c:v>209.07789641586601</c:v>
                </c:pt>
                <c:pt idx="90247">
                  <c:v>209.08021317113901</c:v>
                </c:pt>
                <c:pt idx="90248">
                  <c:v>209.082529926413</c:v>
                </c:pt>
                <c:pt idx="90249">
                  <c:v>209.084846681686</c:v>
                </c:pt>
                <c:pt idx="90250">
                  <c:v>209.08716343696</c:v>
                </c:pt>
                <c:pt idx="90251">
                  <c:v>209.08948019223399</c:v>
                </c:pt>
                <c:pt idx="90252">
                  <c:v>209.09179694750699</c:v>
                </c:pt>
                <c:pt idx="90253">
                  <c:v>209.09411370278099</c:v>
                </c:pt>
                <c:pt idx="90254">
                  <c:v>209.09643045805399</c:v>
                </c:pt>
                <c:pt idx="90255">
                  <c:v>209.09874721332801</c:v>
                </c:pt>
                <c:pt idx="90256">
                  <c:v>209.10106396860101</c:v>
                </c:pt>
                <c:pt idx="90257">
                  <c:v>209.10338072387501</c:v>
                </c:pt>
                <c:pt idx="90258">
                  <c:v>209.10569747914801</c:v>
                </c:pt>
                <c:pt idx="90259">
                  <c:v>209.108014234422</c:v>
                </c:pt>
                <c:pt idx="90260">
                  <c:v>209.110330989695</c:v>
                </c:pt>
                <c:pt idx="90261">
                  <c:v>209.112647744969</c:v>
                </c:pt>
                <c:pt idx="90262">
                  <c:v>209.114964500242</c:v>
                </c:pt>
                <c:pt idx="90263">
                  <c:v>209.11728125551599</c:v>
                </c:pt>
                <c:pt idx="90264">
                  <c:v>209.11959801079001</c:v>
                </c:pt>
                <c:pt idx="90265">
                  <c:v>209.12191476606301</c:v>
                </c:pt>
                <c:pt idx="90266">
                  <c:v>209.12423152133701</c:v>
                </c:pt>
                <c:pt idx="90267">
                  <c:v>209.12654827661001</c:v>
                </c:pt>
                <c:pt idx="90268">
                  <c:v>209.128865031884</c:v>
                </c:pt>
                <c:pt idx="90269">
                  <c:v>209.131181787157</c:v>
                </c:pt>
                <c:pt idx="90270">
                  <c:v>209.133498542431</c:v>
                </c:pt>
                <c:pt idx="90271">
                  <c:v>209.135815297704</c:v>
                </c:pt>
                <c:pt idx="90272">
                  <c:v>209.13813205297799</c:v>
                </c:pt>
                <c:pt idx="90273">
                  <c:v>209.14044880825099</c:v>
                </c:pt>
                <c:pt idx="90274">
                  <c:v>209.14276556352499</c:v>
                </c:pt>
                <c:pt idx="90275">
                  <c:v>209.14508231879799</c:v>
                </c:pt>
                <c:pt idx="90276">
                  <c:v>209.14739907407201</c:v>
                </c:pt>
                <c:pt idx="90277">
                  <c:v>209.14971582934601</c:v>
                </c:pt>
                <c:pt idx="90278">
                  <c:v>209.15203258461901</c:v>
                </c:pt>
                <c:pt idx="90279">
                  <c:v>209.154349339893</c:v>
                </c:pt>
                <c:pt idx="90280">
                  <c:v>209.156666095166</c:v>
                </c:pt>
                <c:pt idx="90281">
                  <c:v>209.15898285044</c:v>
                </c:pt>
                <c:pt idx="90282">
                  <c:v>209.161299605713</c:v>
                </c:pt>
                <c:pt idx="90283">
                  <c:v>209.16361636098699</c:v>
                </c:pt>
                <c:pt idx="90284">
                  <c:v>209.16593311625999</c:v>
                </c:pt>
                <c:pt idx="90285">
                  <c:v>209.16824987153399</c:v>
                </c:pt>
                <c:pt idx="90286">
                  <c:v>209.17056662680699</c:v>
                </c:pt>
                <c:pt idx="90287">
                  <c:v>209.17288338208101</c:v>
                </c:pt>
                <c:pt idx="90288">
                  <c:v>209.17520013735501</c:v>
                </c:pt>
                <c:pt idx="90289">
                  <c:v>209.17751689262801</c:v>
                </c:pt>
                <c:pt idx="90290">
                  <c:v>209.179833647902</c:v>
                </c:pt>
                <c:pt idx="90291">
                  <c:v>209.182150403175</c:v>
                </c:pt>
                <c:pt idx="90292">
                  <c:v>209.184467158449</c:v>
                </c:pt>
                <c:pt idx="90293">
                  <c:v>209.186783913722</c:v>
                </c:pt>
                <c:pt idx="90294">
                  <c:v>209.18910066899599</c:v>
                </c:pt>
                <c:pt idx="90295">
                  <c:v>209.19141742426899</c:v>
                </c:pt>
                <c:pt idx="90296">
                  <c:v>209.19373417954299</c:v>
                </c:pt>
                <c:pt idx="90297">
                  <c:v>209.19605093481599</c:v>
                </c:pt>
                <c:pt idx="90298">
                  <c:v>209.19836769009001</c:v>
                </c:pt>
                <c:pt idx="90299">
                  <c:v>209.20068444536301</c:v>
                </c:pt>
                <c:pt idx="90300">
                  <c:v>209.203001200637</c:v>
                </c:pt>
                <c:pt idx="90301">
                  <c:v>209.205317955911</c:v>
                </c:pt>
                <c:pt idx="90302">
                  <c:v>209.207634711184</c:v>
                </c:pt>
                <c:pt idx="90303">
                  <c:v>209.20995146645799</c:v>
                </c:pt>
                <c:pt idx="90304">
                  <c:v>209.21226822173099</c:v>
                </c:pt>
                <c:pt idx="90305">
                  <c:v>209.21458497700499</c:v>
                </c:pt>
                <c:pt idx="90306">
                  <c:v>209.21690173227799</c:v>
                </c:pt>
                <c:pt idx="90307">
                  <c:v>209.21921848755201</c:v>
                </c:pt>
                <c:pt idx="90308">
                  <c:v>209.22153524282501</c:v>
                </c:pt>
                <c:pt idx="90309">
                  <c:v>209.22385199809901</c:v>
                </c:pt>
                <c:pt idx="90310">
                  <c:v>209.22616875337201</c:v>
                </c:pt>
                <c:pt idx="90311">
                  <c:v>209.228485508646</c:v>
                </c:pt>
                <c:pt idx="90312">
                  <c:v>209.230802263919</c:v>
                </c:pt>
                <c:pt idx="90313">
                  <c:v>209.233119019193</c:v>
                </c:pt>
                <c:pt idx="90314">
                  <c:v>209.23543577446699</c:v>
                </c:pt>
                <c:pt idx="90315">
                  <c:v>209.23775252973999</c:v>
                </c:pt>
                <c:pt idx="90316">
                  <c:v>209.24006928501399</c:v>
                </c:pt>
                <c:pt idx="90317">
                  <c:v>209.24238604028699</c:v>
                </c:pt>
                <c:pt idx="90318">
                  <c:v>209.24470279556101</c:v>
                </c:pt>
                <c:pt idx="90319">
                  <c:v>209.24701955083401</c:v>
                </c:pt>
                <c:pt idx="90320">
                  <c:v>209.24933630610801</c:v>
                </c:pt>
                <c:pt idx="90321">
                  <c:v>209.25165306138101</c:v>
                </c:pt>
                <c:pt idx="90322">
                  <c:v>209.253969816655</c:v>
                </c:pt>
                <c:pt idx="90323">
                  <c:v>209.256286571928</c:v>
                </c:pt>
                <c:pt idx="90324">
                  <c:v>209.258603327202</c:v>
                </c:pt>
                <c:pt idx="90325">
                  <c:v>209.260920082475</c:v>
                </c:pt>
                <c:pt idx="90326">
                  <c:v>209.26323683774899</c:v>
                </c:pt>
                <c:pt idx="90327">
                  <c:v>209.26555359302299</c:v>
                </c:pt>
                <c:pt idx="90328">
                  <c:v>209.26787034829599</c:v>
                </c:pt>
                <c:pt idx="90329">
                  <c:v>209.27018710357001</c:v>
                </c:pt>
                <c:pt idx="90330">
                  <c:v>209.27250385884301</c:v>
                </c:pt>
                <c:pt idx="90331">
                  <c:v>209.274820614117</c:v>
                </c:pt>
                <c:pt idx="90332">
                  <c:v>209.27713736939</c:v>
                </c:pt>
                <c:pt idx="90333">
                  <c:v>209.279454124664</c:v>
                </c:pt>
                <c:pt idx="90334">
                  <c:v>209.281770879937</c:v>
                </c:pt>
                <c:pt idx="90335">
                  <c:v>209.28408763521099</c:v>
                </c:pt>
                <c:pt idx="90336">
                  <c:v>209.28640439048399</c:v>
                </c:pt>
                <c:pt idx="90337">
                  <c:v>209.28872114575799</c:v>
                </c:pt>
                <c:pt idx="90338">
                  <c:v>209.29103790103201</c:v>
                </c:pt>
                <c:pt idx="90339">
                  <c:v>209.29335465630501</c:v>
                </c:pt>
                <c:pt idx="90340">
                  <c:v>209.29567141157901</c:v>
                </c:pt>
                <c:pt idx="90341">
                  <c:v>209.29798816685201</c:v>
                </c:pt>
                <c:pt idx="90342">
                  <c:v>209.300304922126</c:v>
                </c:pt>
                <c:pt idx="90343">
                  <c:v>209.302621677399</c:v>
                </c:pt>
                <c:pt idx="90344">
                  <c:v>209.304938432673</c:v>
                </c:pt>
                <c:pt idx="90345">
                  <c:v>209.307255187946</c:v>
                </c:pt>
                <c:pt idx="90346">
                  <c:v>209.30957194321999</c:v>
                </c:pt>
                <c:pt idx="90347">
                  <c:v>209.31188869849299</c:v>
                </c:pt>
                <c:pt idx="90348">
                  <c:v>209.31420545376699</c:v>
                </c:pt>
                <c:pt idx="90349">
                  <c:v>209.31652220903999</c:v>
                </c:pt>
                <c:pt idx="90350">
                  <c:v>209.31883896431401</c:v>
                </c:pt>
                <c:pt idx="90351">
                  <c:v>209.32115571958801</c:v>
                </c:pt>
                <c:pt idx="90352">
                  <c:v>209.32347247486101</c:v>
                </c:pt>
                <c:pt idx="90353">
                  <c:v>209.325789230135</c:v>
                </c:pt>
                <c:pt idx="90354">
                  <c:v>209.328105985408</c:v>
                </c:pt>
                <c:pt idx="90355">
                  <c:v>209.330422740682</c:v>
                </c:pt>
                <c:pt idx="90356">
                  <c:v>209.332739495955</c:v>
                </c:pt>
                <c:pt idx="90357">
                  <c:v>209.33505625122899</c:v>
                </c:pt>
                <c:pt idx="90358">
                  <c:v>209.33737300650199</c:v>
                </c:pt>
                <c:pt idx="90359">
                  <c:v>209.33968976177599</c:v>
                </c:pt>
                <c:pt idx="90360">
                  <c:v>209.34200651704899</c:v>
                </c:pt>
                <c:pt idx="90361">
                  <c:v>209.34432327232301</c:v>
                </c:pt>
                <c:pt idx="90362">
                  <c:v>209.34664002759601</c:v>
                </c:pt>
                <c:pt idx="90363">
                  <c:v>209.34895678287</c:v>
                </c:pt>
                <c:pt idx="90364">
                  <c:v>209.351273538144</c:v>
                </c:pt>
                <c:pt idx="90365">
                  <c:v>209.353590293417</c:v>
                </c:pt>
                <c:pt idx="90366">
                  <c:v>209.35590704869099</c:v>
                </c:pt>
                <c:pt idx="90367">
                  <c:v>209.35822380396399</c:v>
                </c:pt>
                <c:pt idx="90368">
                  <c:v>209.36054055923799</c:v>
                </c:pt>
                <c:pt idx="90369">
                  <c:v>209.36285731451099</c:v>
                </c:pt>
                <c:pt idx="90370">
                  <c:v>209.36517406978501</c:v>
                </c:pt>
                <c:pt idx="90371">
                  <c:v>209.36749082505801</c:v>
                </c:pt>
                <c:pt idx="90372">
                  <c:v>209.36980758033201</c:v>
                </c:pt>
                <c:pt idx="90373">
                  <c:v>209.37212433560501</c:v>
                </c:pt>
                <c:pt idx="90374">
                  <c:v>209.374441090879</c:v>
                </c:pt>
                <c:pt idx="90375">
                  <c:v>209.376757846153</c:v>
                </c:pt>
                <c:pt idx="90376">
                  <c:v>209.379074601426</c:v>
                </c:pt>
                <c:pt idx="90377">
                  <c:v>209.38139135669999</c:v>
                </c:pt>
                <c:pt idx="90378">
                  <c:v>209.38370811197299</c:v>
                </c:pt>
                <c:pt idx="90379">
                  <c:v>209.38602486724699</c:v>
                </c:pt>
                <c:pt idx="90380">
                  <c:v>209.38834162251999</c:v>
                </c:pt>
                <c:pt idx="90381">
                  <c:v>209.39065837779401</c:v>
                </c:pt>
                <c:pt idx="90382">
                  <c:v>209.39297513306701</c:v>
                </c:pt>
                <c:pt idx="90383">
                  <c:v>209.39529188834101</c:v>
                </c:pt>
                <c:pt idx="90384">
                  <c:v>209.39760864361401</c:v>
                </c:pt>
                <c:pt idx="90385">
                  <c:v>209.399925398888</c:v>
                </c:pt>
                <c:pt idx="90386">
                  <c:v>209.402242154161</c:v>
                </c:pt>
                <c:pt idx="90387">
                  <c:v>209.404558909435</c:v>
                </c:pt>
                <c:pt idx="90388">
                  <c:v>209.40687566470899</c:v>
                </c:pt>
                <c:pt idx="90389">
                  <c:v>209.40919241998199</c:v>
                </c:pt>
                <c:pt idx="90390">
                  <c:v>209.41150917525599</c:v>
                </c:pt>
                <c:pt idx="90391">
                  <c:v>209.41382593052899</c:v>
                </c:pt>
                <c:pt idx="90392">
                  <c:v>209.41614268580301</c:v>
                </c:pt>
                <c:pt idx="90393">
                  <c:v>209.41845944107601</c:v>
                </c:pt>
                <c:pt idx="90394">
                  <c:v>209.42077619635</c:v>
                </c:pt>
                <c:pt idx="90395">
                  <c:v>209.423092951623</c:v>
                </c:pt>
                <c:pt idx="90396">
                  <c:v>209.425409706897</c:v>
                </c:pt>
                <c:pt idx="90397">
                  <c:v>209.42772646217</c:v>
                </c:pt>
                <c:pt idx="90398">
                  <c:v>209.43004321744399</c:v>
                </c:pt>
                <c:pt idx="90399">
                  <c:v>209.43235997271699</c:v>
                </c:pt>
                <c:pt idx="90400">
                  <c:v>209.43467672799099</c:v>
                </c:pt>
                <c:pt idx="90401">
                  <c:v>209.43699348326501</c:v>
                </c:pt>
                <c:pt idx="90402">
                  <c:v>209.43931023853801</c:v>
                </c:pt>
                <c:pt idx="90403">
                  <c:v>209.44162699381201</c:v>
                </c:pt>
                <c:pt idx="90404">
                  <c:v>209.44394374908501</c:v>
                </c:pt>
                <c:pt idx="90405">
                  <c:v>209.446260504359</c:v>
                </c:pt>
                <c:pt idx="90406">
                  <c:v>209.448577259632</c:v>
                </c:pt>
                <c:pt idx="90407">
                  <c:v>209.450894014906</c:v>
                </c:pt>
                <c:pt idx="90408">
                  <c:v>209.453210770179</c:v>
                </c:pt>
                <c:pt idx="90409">
                  <c:v>209.45552752545299</c:v>
                </c:pt>
                <c:pt idx="90410">
                  <c:v>209.45784428072599</c:v>
                </c:pt>
                <c:pt idx="90411">
                  <c:v>209.46016103599999</c:v>
                </c:pt>
                <c:pt idx="90412">
                  <c:v>209.46247779127299</c:v>
                </c:pt>
                <c:pt idx="90413">
                  <c:v>209.46479454654701</c:v>
                </c:pt>
                <c:pt idx="90414">
                  <c:v>209.46711130182101</c:v>
                </c:pt>
                <c:pt idx="90415">
                  <c:v>209.46942805709401</c:v>
                </c:pt>
                <c:pt idx="90416">
                  <c:v>209.471744812368</c:v>
                </c:pt>
                <c:pt idx="90417">
                  <c:v>209.474061567641</c:v>
                </c:pt>
                <c:pt idx="90418">
                  <c:v>209.476378322915</c:v>
                </c:pt>
                <c:pt idx="90419">
                  <c:v>209.478695078188</c:v>
                </c:pt>
                <c:pt idx="90420">
                  <c:v>209.48101183346199</c:v>
                </c:pt>
                <c:pt idx="90421">
                  <c:v>209.48332858873499</c:v>
                </c:pt>
                <c:pt idx="90422">
                  <c:v>209.48564534400899</c:v>
                </c:pt>
                <c:pt idx="90423">
                  <c:v>209.48796209928199</c:v>
                </c:pt>
                <c:pt idx="90424">
                  <c:v>209.49027885455601</c:v>
                </c:pt>
                <c:pt idx="90425">
                  <c:v>209.49259560983</c:v>
                </c:pt>
                <c:pt idx="90426">
                  <c:v>209.494912365103</c:v>
                </c:pt>
                <c:pt idx="90427">
                  <c:v>209.497229120377</c:v>
                </c:pt>
                <c:pt idx="90428">
                  <c:v>209.49954587565</c:v>
                </c:pt>
                <c:pt idx="90429">
                  <c:v>209.50186263092399</c:v>
                </c:pt>
                <c:pt idx="90430">
                  <c:v>209.50417938619699</c:v>
                </c:pt>
                <c:pt idx="90431">
                  <c:v>209.50649614147099</c:v>
                </c:pt>
                <c:pt idx="90432">
                  <c:v>209.50881289674399</c:v>
                </c:pt>
                <c:pt idx="90433">
                  <c:v>209.51112965201801</c:v>
                </c:pt>
                <c:pt idx="90434">
                  <c:v>209.51344640729101</c:v>
                </c:pt>
                <c:pt idx="90435">
                  <c:v>209.51576316256501</c:v>
                </c:pt>
                <c:pt idx="90436">
                  <c:v>209.51807991783801</c:v>
                </c:pt>
                <c:pt idx="90437">
                  <c:v>209.520396673112</c:v>
                </c:pt>
                <c:pt idx="90438">
                  <c:v>209.522713428386</c:v>
                </c:pt>
                <c:pt idx="90439">
                  <c:v>209.525030183659</c:v>
                </c:pt>
                <c:pt idx="90440">
                  <c:v>209.52734693893299</c:v>
                </c:pt>
                <c:pt idx="90441">
                  <c:v>209.52966369420599</c:v>
                </c:pt>
                <c:pt idx="90442">
                  <c:v>209.53198044947999</c:v>
                </c:pt>
                <c:pt idx="90443">
                  <c:v>209.53429720475299</c:v>
                </c:pt>
                <c:pt idx="90444">
                  <c:v>209.53661396002701</c:v>
                </c:pt>
                <c:pt idx="90445">
                  <c:v>209.53893071530001</c:v>
                </c:pt>
                <c:pt idx="90446">
                  <c:v>209.54124747057401</c:v>
                </c:pt>
                <c:pt idx="90447">
                  <c:v>209.54356422584701</c:v>
                </c:pt>
                <c:pt idx="90448">
                  <c:v>209.545880981121</c:v>
                </c:pt>
                <c:pt idx="90449">
                  <c:v>209.548197736394</c:v>
                </c:pt>
                <c:pt idx="90450">
                  <c:v>209.550514491668</c:v>
                </c:pt>
                <c:pt idx="90451">
                  <c:v>209.55283124694199</c:v>
                </c:pt>
                <c:pt idx="90452">
                  <c:v>209.55514800221499</c:v>
                </c:pt>
                <c:pt idx="90453">
                  <c:v>209.55746475748899</c:v>
                </c:pt>
                <c:pt idx="90454">
                  <c:v>209.55978151276199</c:v>
                </c:pt>
                <c:pt idx="90455">
                  <c:v>209.56209826803601</c:v>
                </c:pt>
                <c:pt idx="90456">
                  <c:v>209.56441502330901</c:v>
                </c:pt>
                <c:pt idx="90457">
                  <c:v>209.56673177858301</c:v>
                </c:pt>
                <c:pt idx="90458">
                  <c:v>209.56904853385601</c:v>
                </c:pt>
                <c:pt idx="90459">
                  <c:v>209.57136528913</c:v>
                </c:pt>
                <c:pt idx="90460">
                  <c:v>209.573682044403</c:v>
                </c:pt>
                <c:pt idx="90461">
                  <c:v>209.575998799677</c:v>
                </c:pt>
                <c:pt idx="90462">
                  <c:v>209.57831555495</c:v>
                </c:pt>
                <c:pt idx="90463">
                  <c:v>209.58063231022399</c:v>
                </c:pt>
                <c:pt idx="90464">
                  <c:v>209.58294906549801</c:v>
                </c:pt>
                <c:pt idx="90465">
                  <c:v>209.58526582077101</c:v>
                </c:pt>
                <c:pt idx="90466">
                  <c:v>209.58758257604501</c:v>
                </c:pt>
                <c:pt idx="90467">
                  <c:v>209.58989933131801</c:v>
                </c:pt>
                <c:pt idx="90468">
                  <c:v>209.592216086592</c:v>
                </c:pt>
                <c:pt idx="90469">
                  <c:v>209.594532841865</c:v>
                </c:pt>
                <c:pt idx="90470">
                  <c:v>209.596849597139</c:v>
                </c:pt>
                <c:pt idx="90471">
                  <c:v>209.599166352412</c:v>
                </c:pt>
                <c:pt idx="90472">
                  <c:v>209.60148310768599</c:v>
                </c:pt>
                <c:pt idx="90473">
                  <c:v>209.60379986295899</c:v>
                </c:pt>
                <c:pt idx="90474">
                  <c:v>209.60611661823299</c:v>
                </c:pt>
                <c:pt idx="90475">
                  <c:v>209.60843337350701</c:v>
                </c:pt>
                <c:pt idx="90476">
                  <c:v>209.61075012878001</c:v>
                </c:pt>
                <c:pt idx="90477">
                  <c:v>209.61306688405401</c:v>
                </c:pt>
                <c:pt idx="90478">
                  <c:v>209.61538363932701</c:v>
                </c:pt>
                <c:pt idx="90479">
                  <c:v>209.617700394601</c:v>
                </c:pt>
                <c:pt idx="90480">
                  <c:v>209.620017149874</c:v>
                </c:pt>
                <c:pt idx="90481">
                  <c:v>209.622333905148</c:v>
                </c:pt>
                <c:pt idx="90482">
                  <c:v>209.624650660421</c:v>
                </c:pt>
                <c:pt idx="90483">
                  <c:v>209.62696741569499</c:v>
                </c:pt>
                <c:pt idx="90484">
                  <c:v>209.62928417096799</c:v>
                </c:pt>
                <c:pt idx="90485">
                  <c:v>209.63160092624199</c:v>
                </c:pt>
                <c:pt idx="90486">
                  <c:v>209.63391768151499</c:v>
                </c:pt>
                <c:pt idx="90487">
                  <c:v>209.63623443678901</c:v>
                </c:pt>
                <c:pt idx="90488">
                  <c:v>209.63855119206301</c:v>
                </c:pt>
                <c:pt idx="90489">
                  <c:v>209.64086794733601</c:v>
                </c:pt>
                <c:pt idx="90490">
                  <c:v>209.64318470261</c:v>
                </c:pt>
                <c:pt idx="90491">
                  <c:v>209.645501457883</c:v>
                </c:pt>
                <c:pt idx="90492">
                  <c:v>209.647818213157</c:v>
                </c:pt>
                <c:pt idx="90493">
                  <c:v>209.65013496843</c:v>
                </c:pt>
                <c:pt idx="90494">
                  <c:v>209.65245172370399</c:v>
                </c:pt>
                <c:pt idx="90495">
                  <c:v>209.65476847897699</c:v>
                </c:pt>
                <c:pt idx="90496">
                  <c:v>209.65708523425101</c:v>
                </c:pt>
                <c:pt idx="90497">
                  <c:v>209.65940198952401</c:v>
                </c:pt>
                <c:pt idx="90498">
                  <c:v>209.66171874479801</c:v>
                </c:pt>
                <c:pt idx="90499">
                  <c:v>209.66403550007101</c:v>
                </c:pt>
                <c:pt idx="90500">
                  <c:v>209.666352255345</c:v>
                </c:pt>
                <c:pt idx="90501">
                  <c:v>209.668669010619</c:v>
                </c:pt>
                <c:pt idx="90502">
                  <c:v>209.670985765892</c:v>
                </c:pt>
                <c:pt idx="90503">
                  <c:v>209.67330252116599</c:v>
                </c:pt>
                <c:pt idx="90504">
                  <c:v>209.67561927643899</c:v>
                </c:pt>
                <c:pt idx="90505">
                  <c:v>209.67793603171299</c:v>
                </c:pt>
                <c:pt idx="90506">
                  <c:v>209.68025278698599</c:v>
                </c:pt>
                <c:pt idx="90507">
                  <c:v>209.68256954226001</c:v>
                </c:pt>
                <c:pt idx="90508">
                  <c:v>209.68488629753301</c:v>
                </c:pt>
                <c:pt idx="90509">
                  <c:v>209.68720305280701</c:v>
                </c:pt>
                <c:pt idx="90510">
                  <c:v>209.68951980808001</c:v>
                </c:pt>
                <c:pt idx="90511">
                  <c:v>209.691836563354</c:v>
                </c:pt>
                <c:pt idx="90512">
                  <c:v>209.694153318627</c:v>
                </c:pt>
                <c:pt idx="90513">
                  <c:v>209.696470073901</c:v>
                </c:pt>
                <c:pt idx="90514">
                  <c:v>209.69878682917499</c:v>
                </c:pt>
                <c:pt idx="90515">
                  <c:v>209.70110358444799</c:v>
                </c:pt>
                <c:pt idx="90516">
                  <c:v>209.70342033972199</c:v>
                </c:pt>
                <c:pt idx="90517">
                  <c:v>209.70573709499499</c:v>
                </c:pt>
                <c:pt idx="90518">
                  <c:v>209.70805385026901</c:v>
                </c:pt>
                <c:pt idx="90519">
                  <c:v>209.71037060554201</c:v>
                </c:pt>
                <c:pt idx="90520">
                  <c:v>209.71268736081601</c:v>
                </c:pt>
                <c:pt idx="90521">
                  <c:v>209.71500411608901</c:v>
                </c:pt>
                <c:pt idx="90522">
                  <c:v>209.717320871363</c:v>
                </c:pt>
                <c:pt idx="90523">
                  <c:v>209.719637626636</c:v>
                </c:pt>
                <c:pt idx="90524">
                  <c:v>209.72195438191</c:v>
                </c:pt>
                <c:pt idx="90525">
                  <c:v>209.72427113718399</c:v>
                </c:pt>
                <c:pt idx="90526">
                  <c:v>209.72658789245699</c:v>
                </c:pt>
                <c:pt idx="90527">
                  <c:v>209.72890464773101</c:v>
                </c:pt>
                <c:pt idx="90528">
                  <c:v>209.73122140300401</c:v>
                </c:pt>
                <c:pt idx="90529">
                  <c:v>209.73353815827801</c:v>
                </c:pt>
                <c:pt idx="90530">
                  <c:v>209.73585491355101</c:v>
                </c:pt>
                <c:pt idx="90531">
                  <c:v>209.738171668825</c:v>
                </c:pt>
                <c:pt idx="90532">
                  <c:v>209.740488424098</c:v>
                </c:pt>
                <c:pt idx="90533">
                  <c:v>209.742805179372</c:v>
                </c:pt>
                <c:pt idx="90534">
                  <c:v>209.745121934645</c:v>
                </c:pt>
                <c:pt idx="90535">
                  <c:v>209.74743868991899</c:v>
                </c:pt>
                <c:pt idx="90536">
                  <c:v>209.74975544519199</c:v>
                </c:pt>
                <c:pt idx="90537">
                  <c:v>209.75207220046599</c:v>
                </c:pt>
                <c:pt idx="90538">
                  <c:v>209.75438895574001</c:v>
                </c:pt>
                <c:pt idx="90539">
                  <c:v>209.75670571101301</c:v>
                </c:pt>
                <c:pt idx="90540">
                  <c:v>209.75902246628701</c:v>
                </c:pt>
                <c:pt idx="90541">
                  <c:v>209.76133922156001</c:v>
                </c:pt>
                <c:pt idx="90542">
                  <c:v>209.763655976834</c:v>
                </c:pt>
                <c:pt idx="90543">
                  <c:v>209.765972732107</c:v>
                </c:pt>
                <c:pt idx="90544">
                  <c:v>209.768289487381</c:v>
                </c:pt>
                <c:pt idx="90545">
                  <c:v>209.770606242654</c:v>
                </c:pt>
                <c:pt idx="90546">
                  <c:v>209.77292299792799</c:v>
                </c:pt>
                <c:pt idx="90547">
                  <c:v>209.77523975320099</c:v>
                </c:pt>
                <c:pt idx="90548">
                  <c:v>209.77755650847499</c:v>
                </c:pt>
                <c:pt idx="90549">
                  <c:v>209.77987326374799</c:v>
                </c:pt>
                <c:pt idx="90550">
                  <c:v>209.78219001902201</c:v>
                </c:pt>
                <c:pt idx="90551">
                  <c:v>209.78450677429601</c:v>
                </c:pt>
                <c:pt idx="90552">
                  <c:v>209.78682352956901</c:v>
                </c:pt>
                <c:pt idx="90553">
                  <c:v>209.789140284843</c:v>
                </c:pt>
                <c:pt idx="90554">
                  <c:v>209.791457040116</c:v>
                </c:pt>
                <c:pt idx="90555">
                  <c:v>209.79377379539</c:v>
                </c:pt>
                <c:pt idx="90556">
                  <c:v>209.796090550663</c:v>
                </c:pt>
                <c:pt idx="90557">
                  <c:v>209.79840730593699</c:v>
                </c:pt>
                <c:pt idx="90558">
                  <c:v>209.80072406120999</c:v>
                </c:pt>
                <c:pt idx="90559">
                  <c:v>209.80304081648401</c:v>
                </c:pt>
                <c:pt idx="90560">
                  <c:v>209.80535757175701</c:v>
                </c:pt>
                <c:pt idx="90561">
                  <c:v>209.80767432703101</c:v>
                </c:pt>
                <c:pt idx="90562">
                  <c:v>209.809991082305</c:v>
                </c:pt>
                <c:pt idx="90563">
                  <c:v>209.812307837578</c:v>
                </c:pt>
                <c:pt idx="90564">
                  <c:v>209.814624592852</c:v>
                </c:pt>
                <c:pt idx="90565">
                  <c:v>209.816941348125</c:v>
                </c:pt>
                <c:pt idx="90566">
                  <c:v>209.81925810339899</c:v>
                </c:pt>
                <c:pt idx="90567">
                  <c:v>209.82157485867199</c:v>
                </c:pt>
                <c:pt idx="90568">
                  <c:v>209.82389161394599</c:v>
                </c:pt>
                <c:pt idx="90569">
                  <c:v>209.82620836921899</c:v>
                </c:pt>
                <c:pt idx="90570">
                  <c:v>209.82852512449301</c:v>
                </c:pt>
                <c:pt idx="90571">
                  <c:v>209.83084187976601</c:v>
                </c:pt>
                <c:pt idx="90572">
                  <c:v>209.83315863504001</c:v>
                </c:pt>
                <c:pt idx="90573">
                  <c:v>209.83547539031301</c:v>
                </c:pt>
                <c:pt idx="90574">
                  <c:v>209.837792145587</c:v>
                </c:pt>
                <c:pt idx="90575">
                  <c:v>209.840108900861</c:v>
                </c:pt>
                <c:pt idx="90576">
                  <c:v>209.842425656134</c:v>
                </c:pt>
                <c:pt idx="90577">
                  <c:v>209.84474241140799</c:v>
                </c:pt>
                <c:pt idx="90578">
                  <c:v>209.84705916668099</c:v>
                </c:pt>
                <c:pt idx="90579">
                  <c:v>209.84937592195499</c:v>
                </c:pt>
                <c:pt idx="90580">
                  <c:v>209.85169267722799</c:v>
                </c:pt>
                <c:pt idx="90581">
                  <c:v>209.85400943250201</c:v>
                </c:pt>
                <c:pt idx="90582">
                  <c:v>209.85632618777501</c:v>
                </c:pt>
                <c:pt idx="90583">
                  <c:v>209.85864294304901</c:v>
                </c:pt>
                <c:pt idx="90584">
                  <c:v>209.86095969832201</c:v>
                </c:pt>
                <c:pt idx="90585">
                  <c:v>209.863276453596</c:v>
                </c:pt>
                <c:pt idx="90586">
                  <c:v>209.865593208869</c:v>
                </c:pt>
                <c:pt idx="90587">
                  <c:v>209.867909964143</c:v>
                </c:pt>
                <c:pt idx="90588">
                  <c:v>209.87022671941699</c:v>
                </c:pt>
                <c:pt idx="90589">
                  <c:v>209.87254347468999</c:v>
                </c:pt>
                <c:pt idx="90590">
                  <c:v>209.87486022996401</c:v>
                </c:pt>
                <c:pt idx="90591">
                  <c:v>209.87717698523701</c:v>
                </c:pt>
                <c:pt idx="90592">
                  <c:v>209.87949374051101</c:v>
                </c:pt>
                <c:pt idx="90593">
                  <c:v>209.88181049578401</c:v>
                </c:pt>
                <c:pt idx="90594">
                  <c:v>209.884127251058</c:v>
                </c:pt>
                <c:pt idx="90595">
                  <c:v>209.886444006331</c:v>
                </c:pt>
                <c:pt idx="90596">
                  <c:v>209.888760761605</c:v>
                </c:pt>
                <c:pt idx="90597">
                  <c:v>209.891077516878</c:v>
                </c:pt>
                <c:pt idx="90598">
                  <c:v>209.89339427215199</c:v>
                </c:pt>
                <c:pt idx="90599">
                  <c:v>209.89571102742499</c:v>
                </c:pt>
                <c:pt idx="90600">
                  <c:v>209.89802778269899</c:v>
                </c:pt>
                <c:pt idx="90601">
                  <c:v>209.90034453797301</c:v>
                </c:pt>
                <c:pt idx="90602">
                  <c:v>209.90266129324601</c:v>
                </c:pt>
                <c:pt idx="90603">
                  <c:v>209.90497804852001</c:v>
                </c:pt>
                <c:pt idx="90604">
                  <c:v>209.90729480379301</c:v>
                </c:pt>
                <c:pt idx="90605">
                  <c:v>209.909611559067</c:v>
                </c:pt>
                <c:pt idx="90606">
                  <c:v>209.91192831434</c:v>
                </c:pt>
                <c:pt idx="90607">
                  <c:v>209.914245069614</c:v>
                </c:pt>
                <c:pt idx="90608">
                  <c:v>209.916561824887</c:v>
                </c:pt>
                <c:pt idx="90609">
                  <c:v>209.91887858016099</c:v>
                </c:pt>
                <c:pt idx="90610">
                  <c:v>209.92119533543399</c:v>
                </c:pt>
                <c:pt idx="90611">
                  <c:v>209.92351209070799</c:v>
                </c:pt>
                <c:pt idx="90612">
                  <c:v>209.92582884598201</c:v>
                </c:pt>
                <c:pt idx="90613">
                  <c:v>209.92814560125501</c:v>
                </c:pt>
                <c:pt idx="90614">
                  <c:v>209.93046235652901</c:v>
                </c:pt>
                <c:pt idx="90615">
                  <c:v>209.93277911180201</c:v>
                </c:pt>
                <c:pt idx="90616">
                  <c:v>209.935095867076</c:v>
                </c:pt>
                <c:pt idx="90617">
                  <c:v>209.937412622349</c:v>
                </c:pt>
                <c:pt idx="90618">
                  <c:v>209.939729377623</c:v>
                </c:pt>
                <c:pt idx="90619">
                  <c:v>209.942046132896</c:v>
                </c:pt>
                <c:pt idx="90620">
                  <c:v>209.94436288816999</c:v>
                </c:pt>
                <c:pt idx="90621">
                  <c:v>209.94667964344299</c:v>
                </c:pt>
                <c:pt idx="90622">
                  <c:v>209.94899639871699</c:v>
                </c:pt>
                <c:pt idx="90623">
                  <c:v>209.95131315398999</c:v>
                </c:pt>
                <c:pt idx="90624">
                  <c:v>209.95362990926401</c:v>
                </c:pt>
                <c:pt idx="90625">
                  <c:v>209.955946664538</c:v>
                </c:pt>
                <c:pt idx="90626">
                  <c:v>209.958263419811</c:v>
                </c:pt>
                <c:pt idx="90627">
                  <c:v>209.960580175085</c:v>
                </c:pt>
                <c:pt idx="90628">
                  <c:v>209.962896930358</c:v>
                </c:pt>
                <c:pt idx="90629">
                  <c:v>209.96521368563199</c:v>
                </c:pt>
                <c:pt idx="90630">
                  <c:v>209.96753044090499</c:v>
                </c:pt>
                <c:pt idx="90631">
                  <c:v>209.96984719617899</c:v>
                </c:pt>
                <c:pt idx="90632">
                  <c:v>209.97216395145199</c:v>
                </c:pt>
                <c:pt idx="90633">
                  <c:v>209.97448070672601</c:v>
                </c:pt>
                <c:pt idx="90634">
                  <c:v>209.97679746199901</c:v>
                </c:pt>
                <c:pt idx="90635">
                  <c:v>209.97911421727301</c:v>
                </c:pt>
                <c:pt idx="90636">
                  <c:v>209.98143097254601</c:v>
                </c:pt>
                <c:pt idx="90637">
                  <c:v>209.98374772782</c:v>
                </c:pt>
                <c:pt idx="90638">
                  <c:v>209.986064483094</c:v>
                </c:pt>
                <c:pt idx="90639">
                  <c:v>209.988381238367</c:v>
                </c:pt>
                <c:pt idx="90640">
                  <c:v>209.99069799364099</c:v>
                </c:pt>
                <c:pt idx="90641">
                  <c:v>209.99301474891399</c:v>
                </c:pt>
                <c:pt idx="90642">
                  <c:v>209.99533150418799</c:v>
                </c:pt>
                <c:pt idx="90643">
                  <c:v>209.99764825946099</c:v>
                </c:pt>
                <c:pt idx="90644">
                  <c:v>209.99996501473501</c:v>
                </c:pt>
                <c:pt idx="90645">
                  <c:v>210.00228177000801</c:v>
                </c:pt>
                <c:pt idx="90646">
                  <c:v>210.00459852528201</c:v>
                </c:pt>
                <c:pt idx="90647">
                  <c:v>210.00691528055501</c:v>
                </c:pt>
                <c:pt idx="90648">
                  <c:v>210.009232035829</c:v>
                </c:pt>
                <c:pt idx="90649">
                  <c:v>210.011548791102</c:v>
                </c:pt>
                <c:pt idx="90650">
                  <c:v>210.013865546376</c:v>
                </c:pt>
                <c:pt idx="90651">
                  <c:v>210.01618230164999</c:v>
                </c:pt>
                <c:pt idx="90652">
                  <c:v>210.01849905692299</c:v>
                </c:pt>
                <c:pt idx="90653">
                  <c:v>210.02081581219699</c:v>
                </c:pt>
                <c:pt idx="90654">
                  <c:v>210.02313256746999</c:v>
                </c:pt>
                <c:pt idx="90655">
                  <c:v>210.02544932274401</c:v>
                </c:pt>
                <c:pt idx="90656">
                  <c:v>210.02776607801701</c:v>
                </c:pt>
                <c:pt idx="90657">
                  <c:v>210.030082833291</c:v>
                </c:pt>
                <c:pt idx="90658">
                  <c:v>210.032399588564</c:v>
                </c:pt>
                <c:pt idx="90659">
                  <c:v>210.034716343838</c:v>
                </c:pt>
                <c:pt idx="90660">
                  <c:v>210.037033099111</c:v>
                </c:pt>
                <c:pt idx="90661">
                  <c:v>210.03934985438499</c:v>
                </c:pt>
                <c:pt idx="90662">
                  <c:v>210.04166660965899</c:v>
                </c:pt>
                <c:pt idx="90663">
                  <c:v>210.04398336493199</c:v>
                </c:pt>
                <c:pt idx="90664">
                  <c:v>210.04630012020601</c:v>
                </c:pt>
                <c:pt idx="90665">
                  <c:v>210.04861687547901</c:v>
                </c:pt>
                <c:pt idx="90666">
                  <c:v>210.05093363075301</c:v>
                </c:pt>
                <c:pt idx="90667">
                  <c:v>210.05325038602601</c:v>
                </c:pt>
                <c:pt idx="90668">
                  <c:v>210.0555671413</c:v>
                </c:pt>
                <c:pt idx="90669">
                  <c:v>210.057883896573</c:v>
                </c:pt>
                <c:pt idx="90670">
                  <c:v>210.060200651847</c:v>
                </c:pt>
                <c:pt idx="90671">
                  <c:v>210.06251740712</c:v>
                </c:pt>
                <c:pt idx="90672">
                  <c:v>210.06483416239399</c:v>
                </c:pt>
                <c:pt idx="90673">
                  <c:v>210.06715091766699</c:v>
                </c:pt>
                <c:pt idx="90674">
                  <c:v>210.06946767294099</c:v>
                </c:pt>
                <c:pt idx="90675">
                  <c:v>210.07178442821501</c:v>
                </c:pt>
                <c:pt idx="90676">
                  <c:v>210.07410118348801</c:v>
                </c:pt>
                <c:pt idx="90677">
                  <c:v>210.07641793876201</c:v>
                </c:pt>
                <c:pt idx="90678">
                  <c:v>210.07873469403501</c:v>
                </c:pt>
                <c:pt idx="90679">
                  <c:v>210.081051449309</c:v>
                </c:pt>
                <c:pt idx="90680">
                  <c:v>210.083368204582</c:v>
                </c:pt>
                <c:pt idx="90681">
                  <c:v>210.085684959856</c:v>
                </c:pt>
                <c:pt idx="90682">
                  <c:v>210.088001715129</c:v>
                </c:pt>
                <c:pt idx="90683">
                  <c:v>210.09031847040299</c:v>
                </c:pt>
                <c:pt idx="90684">
                  <c:v>210.09263522567599</c:v>
                </c:pt>
                <c:pt idx="90685">
                  <c:v>210.09495198094999</c:v>
                </c:pt>
                <c:pt idx="90686">
                  <c:v>210.09726873622299</c:v>
                </c:pt>
                <c:pt idx="90687">
                  <c:v>210.09958549149701</c:v>
                </c:pt>
                <c:pt idx="90688">
                  <c:v>210.101902246771</c:v>
                </c:pt>
                <c:pt idx="90689">
                  <c:v>210.104219002044</c:v>
                </c:pt>
                <c:pt idx="90690">
                  <c:v>210.106535757318</c:v>
                </c:pt>
                <c:pt idx="90691">
                  <c:v>210.108852512591</c:v>
                </c:pt>
                <c:pt idx="90692">
                  <c:v>210.11116926786499</c:v>
                </c:pt>
                <c:pt idx="90693">
                  <c:v>210.11348602313799</c:v>
                </c:pt>
                <c:pt idx="90694">
                  <c:v>210.11580277841199</c:v>
                </c:pt>
                <c:pt idx="90695">
                  <c:v>210.11811953368499</c:v>
                </c:pt>
                <c:pt idx="90696">
                  <c:v>210.12043628895901</c:v>
                </c:pt>
                <c:pt idx="90697">
                  <c:v>210.12275304423201</c:v>
                </c:pt>
                <c:pt idx="90698">
                  <c:v>210.12506979950601</c:v>
                </c:pt>
                <c:pt idx="90699">
                  <c:v>210.12738655478</c:v>
                </c:pt>
                <c:pt idx="90700">
                  <c:v>210.129703310053</c:v>
                </c:pt>
                <c:pt idx="90701">
                  <c:v>210.132020065327</c:v>
                </c:pt>
                <c:pt idx="90702">
                  <c:v>210.1343368206</c:v>
                </c:pt>
                <c:pt idx="90703">
                  <c:v>210.13665357587399</c:v>
                </c:pt>
                <c:pt idx="90704">
                  <c:v>210.13897033114699</c:v>
                </c:pt>
                <c:pt idx="90705">
                  <c:v>210.14128708642099</c:v>
                </c:pt>
                <c:pt idx="90706">
                  <c:v>210.14360384169399</c:v>
                </c:pt>
                <c:pt idx="90707">
                  <c:v>210.14592059696801</c:v>
                </c:pt>
                <c:pt idx="90708">
                  <c:v>210.14823735224101</c:v>
                </c:pt>
                <c:pt idx="90709">
                  <c:v>210.15055410751501</c:v>
                </c:pt>
                <c:pt idx="90710">
                  <c:v>210.15287086278801</c:v>
                </c:pt>
                <c:pt idx="90711">
                  <c:v>210.155187618062</c:v>
                </c:pt>
                <c:pt idx="90712">
                  <c:v>210.157504373336</c:v>
                </c:pt>
                <c:pt idx="90713">
                  <c:v>210.159821128609</c:v>
                </c:pt>
                <c:pt idx="90714">
                  <c:v>210.16213788388299</c:v>
                </c:pt>
                <c:pt idx="90715">
                  <c:v>210.16445463915599</c:v>
                </c:pt>
                <c:pt idx="90716">
                  <c:v>210.16677139442999</c:v>
                </c:pt>
                <c:pt idx="90717">
                  <c:v>210.16908814970299</c:v>
                </c:pt>
                <c:pt idx="90718">
                  <c:v>210.17140490497701</c:v>
                </c:pt>
                <c:pt idx="90719">
                  <c:v>210.17372166025001</c:v>
                </c:pt>
                <c:pt idx="90720">
                  <c:v>210.176038415524</c:v>
                </c:pt>
                <c:pt idx="90721">
                  <c:v>210.178355170797</c:v>
                </c:pt>
                <c:pt idx="90722">
                  <c:v>210.180671926071</c:v>
                </c:pt>
                <c:pt idx="90723">
                  <c:v>210.182988681344</c:v>
                </c:pt>
                <c:pt idx="90724">
                  <c:v>210.18530543661799</c:v>
                </c:pt>
                <c:pt idx="90725">
                  <c:v>210.18762219189199</c:v>
                </c:pt>
                <c:pt idx="90726">
                  <c:v>210.18993894716499</c:v>
                </c:pt>
                <c:pt idx="90727">
                  <c:v>210.19225570243901</c:v>
                </c:pt>
                <c:pt idx="90728">
                  <c:v>210.19457245771201</c:v>
                </c:pt>
                <c:pt idx="90729">
                  <c:v>210.19688921298601</c:v>
                </c:pt>
                <c:pt idx="90730">
                  <c:v>210.19920596825901</c:v>
                </c:pt>
                <c:pt idx="90731">
                  <c:v>210.201522723533</c:v>
                </c:pt>
                <c:pt idx="90732">
                  <c:v>210.203839478806</c:v>
                </c:pt>
                <c:pt idx="90733">
                  <c:v>210.20615623408</c:v>
                </c:pt>
                <c:pt idx="90734">
                  <c:v>210.208472989353</c:v>
                </c:pt>
                <c:pt idx="90735">
                  <c:v>210.21078974462699</c:v>
                </c:pt>
                <c:pt idx="90736">
                  <c:v>210.21310649989999</c:v>
                </c:pt>
                <c:pt idx="90737">
                  <c:v>210.21542325517399</c:v>
                </c:pt>
                <c:pt idx="90738">
                  <c:v>210.21774001044801</c:v>
                </c:pt>
                <c:pt idx="90739">
                  <c:v>210.22005676572101</c:v>
                </c:pt>
                <c:pt idx="90740">
                  <c:v>210.22237352099501</c:v>
                </c:pt>
                <c:pt idx="90741">
                  <c:v>210.22469027626801</c:v>
                </c:pt>
                <c:pt idx="90742">
                  <c:v>210.227007031542</c:v>
                </c:pt>
                <c:pt idx="90743">
                  <c:v>210.229323786815</c:v>
                </c:pt>
                <c:pt idx="90744">
                  <c:v>210.231640542089</c:v>
                </c:pt>
                <c:pt idx="90745">
                  <c:v>210.233957297362</c:v>
                </c:pt>
                <c:pt idx="90746">
                  <c:v>210.23627405263599</c:v>
                </c:pt>
                <c:pt idx="90747">
                  <c:v>210.23859080790899</c:v>
                </c:pt>
                <c:pt idx="90748">
                  <c:v>210.24090756318299</c:v>
                </c:pt>
                <c:pt idx="90749">
                  <c:v>210.24322431845701</c:v>
                </c:pt>
                <c:pt idx="90750">
                  <c:v>210.24554107373001</c:v>
                </c:pt>
                <c:pt idx="90751">
                  <c:v>210.247857829004</c:v>
                </c:pt>
                <c:pt idx="90752">
                  <c:v>210.250174584277</c:v>
                </c:pt>
                <c:pt idx="90753">
                  <c:v>210.252491339551</c:v>
                </c:pt>
                <c:pt idx="90754">
                  <c:v>210.254808094824</c:v>
                </c:pt>
                <c:pt idx="90755">
                  <c:v>210.25712485009799</c:v>
                </c:pt>
                <c:pt idx="90756">
                  <c:v>210.25944160537099</c:v>
                </c:pt>
                <c:pt idx="90757">
                  <c:v>210.26175836064499</c:v>
                </c:pt>
                <c:pt idx="90758">
                  <c:v>210.26407511591799</c:v>
                </c:pt>
                <c:pt idx="90759">
                  <c:v>210.26639187119201</c:v>
                </c:pt>
                <c:pt idx="90760">
                  <c:v>210.26870862646501</c:v>
                </c:pt>
                <c:pt idx="90761">
                  <c:v>210.27102538173901</c:v>
                </c:pt>
                <c:pt idx="90762">
                  <c:v>210.273342137013</c:v>
                </c:pt>
                <c:pt idx="90763">
                  <c:v>210.275658892286</c:v>
                </c:pt>
                <c:pt idx="90764">
                  <c:v>210.27797564756</c:v>
                </c:pt>
                <c:pt idx="90765">
                  <c:v>210.280292402833</c:v>
                </c:pt>
                <c:pt idx="90766">
                  <c:v>210.28260915810699</c:v>
                </c:pt>
                <c:pt idx="90767">
                  <c:v>210.28492591337999</c:v>
                </c:pt>
                <c:pt idx="90768">
                  <c:v>210.28724266865399</c:v>
                </c:pt>
                <c:pt idx="90769">
                  <c:v>210.28955942392699</c:v>
                </c:pt>
                <c:pt idx="90770">
                  <c:v>210.29187617920101</c:v>
                </c:pt>
                <c:pt idx="90771">
                  <c:v>210.29419293447401</c:v>
                </c:pt>
                <c:pt idx="90772">
                  <c:v>210.29650968974801</c:v>
                </c:pt>
                <c:pt idx="90773">
                  <c:v>210.29882644502101</c:v>
                </c:pt>
                <c:pt idx="90774">
                  <c:v>210.301143200295</c:v>
                </c:pt>
                <c:pt idx="90775">
                  <c:v>210.303459955569</c:v>
                </c:pt>
                <c:pt idx="90776">
                  <c:v>210.305776710842</c:v>
                </c:pt>
                <c:pt idx="90777">
                  <c:v>210.30809346611599</c:v>
                </c:pt>
                <c:pt idx="90778">
                  <c:v>210.31041022138899</c:v>
                </c:pt>
                <c:pt idx="90779">
                  <c:v>210.31272697666299</c:v>
                </c:pt>
                <c:pt idx="90780">
                  <c:v>210.31504373193599</c:v>
                </c:pt>
                <c:pt idx="90781">
                  <c:v>210.31736048721001</c:v>
                </c:pt>
                <c:pt idx="90782">
                  <c:v>210.31967724248301</c:v>
                </c:pt>
                <c:pt idx="90783">
                  <c:v>210.321993997757</c:v>
                </c:pt>
                <c:pt idx="90784">
                  <c:v>210.32431075303001</c:v>
                </c:pt>
                <c:pt idx="90785">
                  <c:v>210.326627508304</c:v>
                </c:pt>
                <c:pt idx="90786">
                  <c:v>210.328944263577</c:v>
                </c:pt>
                <c:pt idx="90787">
                  <c:v>210.331261018851</c:v>
                </c:pt>
                <c:pt idx="90788">
                  <c:v>210.33357777412499</c:v>
                </c:pt>
                <c:pt idx="90789">
                  <c:v>210.33589452939799</c:v>
                </c:pt>
                <c:pt idx="90790">
                  <c:v>210.33821128467201</c:v>
                </c:pt>
                <c:pt idx="90791">
                  <c:v>210.34052803994501</c:v>
                </c:pt>
                <c:pt idx="90792">
                  <c:v>210.34284479521901</c:v>
                </c:pt>
                <c:pt idx="90793">
                  <c:v>210.34516155049201</c:v>
                </c:pt>
                <c:pt idx="90794">
                  <c:v>210.347478305766</c:v>
                </c:pt>
                <c:pt idx="90795">
                  <c:v>210.349795061039</c:v>
                </c:pt>
                <c:pt idx="90796">
                  <c:v>210.352111816313</c:v>
                </c:pt>
                <c:pt idx="90797">
                  <c:v>210.354428571586</c:v>
                </c:pt>
                <c:pt idx="90798">
                  <c:v>210.35674532685999</c:v>
                </c:pt>
                <c:pt idx="90799">
                  <c:v>210.35906208213399</c:v>
                </c:pt>
                <c:pt idx="90800">
                  <c:v>210.36137883740699</c:v>
                </c:pt>
                <c:pt idx="90801">
                  <c:v>210.36369559268101</c:v>
                </c:pt>
                <c:pt idx="90802">
                  <c:v>210.36601234795401</c:v>
                </c:pt>
                <c:pt idx="90803">
                  <c:v>210.36832910322801</c:v>
                </c:pt>
                <c:pt idx="90804">
                  <c:v>210.37064585850101</c:v>
                </c:pt>
                <c:pt idx="90805">
                  <c:v>210.372962613775</c:v>
                </c:pt>
                <c:pt idx="90806">
                  <c:v>210.375279369048</c:v>
                </c:pt>
                <c:pt idx="90807">
                  <c:v>210.377596124322</c:v>
                </c:pt>
                <c:pt idx="90808">
                  <c:v>210.379912879595</c:v>
                </c:pt>
                <c:pt idx="90809">
                  <c:v>210.38222963486899</c:v>
                </c:pt>
                <c:pt idx="90810">
                  <c:v>210.38454639014199</c:v>
                </c:pt>
                <c:pt idx="90811">
                  <c:v>210.38686314541599</c:v>
                </c:pt>
                <c:pt idx="90812">
                  <c:v>210.38917990069001</c:v>
                </c:pt>
                <c:pt idx="90813">
                  <c:v>210.39149665596301</c:v>
                </c:pt>
                <c:pt idx="90814">
                  <c:v>210.39381341123701</c:v>
                </c:pt>
                <c:pt idx="90815">
                  <c:v>210.39613016651001</c:v>
                </c:pt>
                <c:pt idx="90816">
                  <c:v>210.398446921784</c:v>
                </c:pt>
                <c:pt idx="90817">
                  <c:v>210.400763677057</c:v>
                </c:pt>
                <c:pt idx="90818">
                  <c:v>210.403080432331</c:v>
                </c:pt>
                <c:pt idx="90819">
                  <c:v>210.405397187604</c:v>
                </c:pt>
                <c:pt idx="90820">
                  <c:v>210.40771394287799</c:v>
                </c:pt>
                <c:pt idx="90821">
                  <c:v>210.41003069815099</c:v>
                </c:pt>
                <c:pt idx="90822">
                  <c:v>210.41234745342501</c:v>
                </c:pt>
                <c:pt idx="90823">
                  <c:v>210.41466420869801</c:v>
                </c:pt>
                <c:pt idx="90824">
                  <c:v>210.41698096397201</c:v>
                </c:pt>
                <c:pt idx="90825">
                  <c:v>210.419297719246</c:v>
                </c:pt>
                <c:pt idx="90826">
                  <c:v>210.421614474519</c:v>
                </c:pt>
                <c:pt idx="90827">
                  <c:v>210.423931229793</c:v>
                </c:pt>
                <c:pt idx="90828">
                  <c:v>210.426247985066</c:v>
                </c:pt>
                <c:pt idx="90829">
                  <c:v>210.42856474033999</c:v>
                </c:pt>
                <c:pt idx="90830">
                  <c:v>210.43088149561299</c:v>
                </c:pt>
                <c:pt idx="90831">
                  <c:v>210.43319825088699</c:v>
                </c:pt>
                <c:pt idx="90832">
                  <c:v>210.43551500615999</c:v>
                </c:pt>
                <c:pt idx="90833">
                  <c:v>210.43783176143401</c:v>
                </c:pt>
                <c:pt idx="90834">
                  <c:v>210.44014851670701</c:v>
                </c:pt>
                <c:pt idx="90835">
                  <c:v>210.44246527198101</c:v>
                </c:pt>
                <c:pt idx="90836">
                  <c:v>210.444782027255</c:v>
                </c:pt>
                <c:pt idx="90837">
                  <c:v>210.447098782528</c:v>
                </c:pt>
                <c:pt idx="90838">
                  <c:v>210.449415537802</c:v>
                </c:pt>
                <c:pt idx="90839">
                  <c:v>210.451732293075</c:v>
                </c:pt>
                <c:pt idx="90840">
                  <c:v>210.45404904834899</c:v>
                </c:pt>
                <c:pt idx="90841">
                  <c:v>210.45636580362199</c:v>
                </c:pt>
                <c:pt idx="90842">
                  <c:v>210.45868255889599</c:v>
                </c:pt>
                <c:pt idx="90843">
                  <c:v>210.46099931416899</c:v>
                </c:pt>
                <c:pt idx="90844">
                  <c:v>210.46331606944301</c:v>
                </c:pt>
                <c:pt idx="90845">
                  <c:v>210.46563282471601</c:v>
                </c:pt>
                <c:pt idx="90846">
                  <c:v>210.46794957999001</c:v>
                </c:pt>
                <c:pt idx="90847">
                  <c:v>210.47026633526301</c:v>
                </c:pt>
                <c:pt idx="90848">
                  <c:v>210.472583090537</c:v>
                </c:pt>
                <c:pt idx="90849">
                  <c:v>210.474899845811</c:v>
                </c:pt>
                <c:pt idx="90850">
                  <c:v>210.477216601084</c:v>
                </c:pt>
                <c:pt idx="90851">
                  <c:v>210.47953335635799</c:v>
                </c:pt>
                <c:pt idx="90852">
                  <c:v>210.48185011163099</c:v>
                </c:pt>
                <c:pt idx="90853">
                  <c:v>210.48416686690501</c:v>
                </c:pt>
                <c:pt idx="90854">
                  <c:v>210.48648362217801</c:v>
                </c:pt>
                <c:pt idx="90855">
                  <c:v>210.48880037745201</c:v>
                </c:pt>
                <c:pt idx="90856">
                  <c:v>210.49111713272501</c:v>
                </c:pt>
                <c:pt idx="90857">
                  <c:v>210.493433887999</c:v>
                </c:pt>
                <c:pt idx="90858">
                  <c:v>210.495750643272</c:v>
                </c:pt>
                <c:pt idx="90859">
                  <c:v>210.498067398546</c:v>
                </c:pt>
                <c:pt idx="90860">
                  <c:v>210.500384153819</c:v>
                </c:pt>
                <c:pt idx="90861">
                  <c:v>210.50270090909299</c:v>
                </c:pt>
                <c:pt idx="90862">
                  <c:v>210.50501766436699</c:v>
                </c:pt>
                <c:pt idx="90863">
                  <c:v>210.50733441963999</c:v>
                </c:pt>
                <c:pt idx="90864">
                  <c:v>210.50965117491401</c:v>
                </c:pt>
                <c:pt idx="90865">
                  <c:v>210.51196793018701</c:v>
                </c:pt>
                <c:pt idx="90866">
                  <c:v>210.51428468546101</c:v>
                </c:pt>
                <c:pt idx="90867">
                  <c:v>210.51660144073401</c:v>
                </c:pt>
                <c:pt idx="90868">
                  <c:v>210.518918196008</c:v>
                </c:pt>
                <c:pt idx="90869">
                  <c:v>210.521234951281</c:v>
                </c:pt>
                <c:pt idx="90870">
                  <c:v>210.523551706555</c:v>
                </c:pt>
                <c:pt idx="90871">
                  <c:v>210.525868461828</c:v>
                </c:pt>
                <c:pt idx="90872">
                  <c:v>210.52818521710199</c:v>
                </c:pt>
                <c:pt idx="90873">
                  <c:v>210.53050197237499</c:v>
                </c:pt>
                <c:pt idx="90874">
                  <c:v>210.53281872764899</c:v>
                </c:pt>
                <c:pt idx="90875">
                  <c:v>210.53513548292301</c:v>
                </c:pt>
                <c:pt idx="90876">
                  <c:v>210.53745223819601</c:v>
                </c:pt>
                <c:pt idx="90877">
                  <c:v>210.53976899347001</c:v>
                </c:pt>
                <c:pt idx="90878">
                  <c:v>210.54208574874301</c:v>
                </c:pt>
                <c:pt idx="90879">
                  <c:v>210.544402504017</c:v>
                </c:pt>
                <c:pt idx="90880">
                  <c:v>210.54671925929</c:v>
                </c:pt>
                <c:pt idx="90881">
                  <c:v>210.549036014564</c:v>
                </c:pt>
                <c:pt idx="90882">
                  <c:v>210.551352769837</c:v>
                </c:pt>
                <c:pt idx="90883">
                  <c:v>210.55366952511099</c:v>
                </c:pt>
                <c:pt idx="90884">
                  <c:v>210.55598628038399</c:v>
                </c:pt>
                <c:pt idx="90885">
                  <c:v>210.55830303565801</c:v>
                </c:pt>
                <c:pt idx="90886">
                  <c:v>210.56061979093201</c:v>
                </c:pt>
                <c:pt idx="90887">
                  <c:v>210.56293654620501</c:v>
                </c:pt>
                <c:pt idx="90888">
                  <c:v>210.565253301479</c:v>
                </c:pt>
                <c:pt idx="90889">
                  <c:v>210.567570056752</c:v>
                </c:pt>
                <c:pt idx="90890">
                  <c:v>210.569886812026</c:v>
                </c:pt>
                <c:pt idx="90891">
                  <c:v>210.572203567299</c:v>
                </c:pt>
                <c:pt idx="90892">
                  <c:v>210.57452032257299</c:v>
                </c:pt>
                <c:pt idx="90893">
                  <c:v>210.57683707784599</c:v>
                </c:pt>
                <c:pt idx="90894">
                  <c:v>210.57915383311999</c:v>
                </c:pt>
                <c:pt idx="90895">
                  <c:v>210.58147058839299</c:v>
                </c:pt>
                <c:pt idx="90896">
                  <c:v>210.58378734366701</c:v>
                </c:pt>
                <c:pt idx="90897">
                  <c:v>210.58610409894001</c:v>
                </c:pt>
                <c:pt idx="90898">
                  <c:v>210.58842085421401</c:v>
                </c:pt>
                <c:pt idx="90899">
                  <c:v>210.590737609488</c:v>
                </c:pt>
                <c:pt idx="90900">
                  <c:v>210.593054364761</c:v>
                </c:pt>
                <c:pt idx="90901">
                  <c:v>210.595371120035</c:v>
                </c:pt>
                <c:pt idx="90902">
                  <c:v>210.597687875308</c:v>
                </c:pt>
                <c:pt idx="90903">
                  <c:v>210.60000463058199</c:v>
                </c:pt>
                <c:pt idx="90904">
                  <c:v>210.60232138585499</c:v>
                </c:pt>
                <c:pt idx="90905">
                  <c:v>210.60463814112899</c:v>
                </c:pt>
                <c:pt idx="90906">
                  <c:v>210.60695489640199</c:v>
                </c:pt>
                <c:pt idx="90907">
                  <c:v>210.60927165167601</c:v>
                </c:pt>
                <c:pt idx="90908">
                  <c:v>210.61158840694901</c:v>
                </c:pt>
                <c:pt idx="90909">
                  <c:v>210.61390516222301</c:v>
                </c:pt>
                <c:pt idx="90910">
                  <c:v>210.61622191749601</c:v>
                </c:pt>
                <c:pt idx="90911">
                  <c:v>210.61853867277</c:v>
                </c:pt>
                <c:pt idx="90912">
                  <c:v>210.620855428044</c:v>
                </c:pt>
                <c:pt idx="90913">
                  <c:v>210.623172183317</c:v>
                </c:pt>
                <c:pt idx="90914">
                  <c:v>210.62548893859099</c:v>
                </c:pt>
                <c:pt idx="90915">
                  <c:v>210.62780569386399</c:v>
                </c:pt>
                <c:pt idx="90916">
                  <c:v>210.63012244913801</c:v>
                </c:pt>
                <c:pt idx="90917">
                  <c:v>210.63243920441101</c:v>
                </c:pt>
                <c:pt idx="90918">
                  <c:v>210.63475595968501</c:v>
                </c:pt>
                <c:pt idx="90919">
                  <c:v>210.63707271495801</c:v>
                </c:pt>
                <c:pt idx="90920">
                  <c:v>210.639389470232</c:v>
                </c:pt>
                <c:pt idx="90921">
                  <c:v>210.641706225505</c:v>
                </c:pt>
                <c:pt idx="90922">
                  <c:v>210.644022980779</c:v>
                </c:pt>
                <c:pt idx="90923">
                  <c:v>210.646339736052</c:v>
                </c:pt>
                <c:pt idx="90924">
                  <c:v>210.64865649132599</c:v>
                </c:pt>
                <c:pt idx="90925">
                  <c:v>210.65097324659999</c:v>
                </c:pt>
                <c:pt idx="90926">
                  <c:v>210.65329000187299</c:v>
                </c:pt>
                <c:pt idx="90927">
                  <c:v>210.65560675714701</c:v>
                </c:pt>
                <c:pt idx="90928">
                  <c:v>210.65792351242001</c:v>
                </c:pt>
                <c:pt idx="90929">
                  <c:v>210.66024026769401</c:v>
                </c:pt>
                <c:pt idx="90930">
                  <c:v>210.66255702296701</c:v>
                </c:pt>
                <c:pt idx="90931">
                  <c:v>210.664873778241</c:v>
                </c:pt>
                <c:pt idx="90932">
                  <c:v>210.667190533514</c:v>
                </c:pt>
                <c:pt idx="90933">
                  <c:v>210.669507288788</c:v>
                </c:pt>
                <c:pt idx="90934">
                  <c:v>210.671824044061</c:v>
                </c:pt>
                <c:pt idx="90935">
                  <c:v>210.67414079933499</c:v>
                </c:pt>
                <c:pt idx="90936">
                  <c:v>210.67645755460899</c:v>
                </c:pt>
                <c:pt idx="90937">
                  <c:v>210.67877430988199</c:v>
                </c:pt>
                <c:pt idx="90938">
                  <c:v>210.68109106515601</c:v>
                </c:pt>
                <c:pt idx="90939">
                  <c:v>210.68340782042901</c:v>
                </c:pt>
                <c:pt idx="90940">
                  <c:v>210.68572457570301</c:v>
                </c:pt>
                <c:pt idx="90941">
                  <c:v>210.68804133097601</c:v>
                </c:pt>
                <c:pt idx="90942">
                  <c:v>210.69035808625</c:v>
                </c:pt>
                <c:pt idx="90943">
                  <c:v>210.692674841523</c:v>
                </c:pt>
                <c:pt idx="90944">
                  <c:v>210.694991596797</c:v>
                </c:pt>
                <c:pt idx="90945">
                  <c:v>210.69730835207</c:v>
                </c:pt>
                <c:pt idx="90946">
                  <c:v>210.69962510734399</c:v>
                </c:pt>
                <c:pt idx="90947">
                  <c:v>210.70194186261699</c:v>
                </c:pt>
                <c:pt idx="90948">
                  <c:v>210.70425861789101</c:v>
                </c:pt>
                <c:pt idx="90949">
                  <c:v>210.70657537316501</c:v>
                </c:pt>
                <c:pt idx="90950">
                  <c:v>210.70889212843801</c:v>
                </c:pt>
                <c:pt idx="90951">
                  <c:v>210.711208883712</c:v>
                </c:pt>
                <c:pt idx="90952">
                  <c:v>210.713525638985</c:v>
                </c:pt>
                <c:pt idx="90953">
                  <c:v>210.715842394259</c:v>
                </c:pt>
                <c:pt idx="90954">
                  <c:v>210.718159149532</c:v>
                </c:pt>
                <c:pt idx="90955">
                  <c:v>210.72047590480599</c:v>
                </c:pt>
                <c:pt idx="90956">
                  <c:v>210.72279266007899</c:v>
                </c:pt>
                <c:pt idx="90957">
                  <c:v>210.72510941535299</c:v>
                </c:pt>
                <c:pt idx="90958">
                  <c:v>210.72742617062599</c:v>
                </c:pt>
                <c:pt idx="90959">
                  <c:v>210.72974292590001</c:v>
                </c:pt>
                <c:pt idx="90960">
                  <c:v>210.73205968117301</c:v>
                </c:pt>
                <c:pt idx="90961">
                  <c:v>210.73437643644701</c:v>
                </c:pt>
                <c:pt idx="90962">
                  <c:v>210.736693191721</c:v>
                </c:pt>
                <c:pt idx="90963">
                  <c:v>210.739009946994</c:v>
                </c:pt>
                <c:pt idx="90964">
                  <c:v>210.741326702268</c:v>
                </c:pt>
                <c:pt idx="90965">
                  <c:v>210.743643457541</c:v>
                </c:pt>
                <c:pt idx="90966">
                  <c:v>210.74596021281499</c:v>
                </c:pt>
                <c:pt idx="90967">
                  <c:v>210.74827696808799</c:v>
                </c:pt>
                <c:pt idx="90968">
                  <c:v>210.75059372336199</c:v>
                </c:pt>
                <c:pt idx="90969">
                  <c:v>210.75291047863499</c:v>
                </c:pt>
                <c:pt idx="90970">
                  <c:v>210.75522723390901</c:v>
                </c:pt>
                <c:pt idx="90971">
                  <c:v>210.75754398918201</c:v>
                </c:pt>
                <c:pt idx="90972">
                  <c:v>210.75986074445601</c:v>
                </c:pt>
                <c:pt idx="90973">
                  <c:v>210.76217749973</c:v>
                </c:pt>
                <c:pt idx="90974">
                  <c:v>210.764494255003</c:v>
                </c:pt>
                <c:pt idx="90975">
                  <c:v>210.766811010277</c:v>
                </c:pt>
                <c:pt idx="90976">
                  <c:v>210.76912776555</c:v>
                </c:pt>
                <c:pt idx="90977">
                  <c:v>210.77144452082399</c:v>
                </c:pt>
                <c:pt idx="90978">
                  <c:v>210.77376127609699</c:v>
                </c:pt>
                <c:pt idx="90979">
                  <c:v>210.77607803137099</c:v>
                </c:pt>
                <c:pt idx="90980">
                  <c:v>210.77839478664399</c:v>
                </c:pt>
                <c:pt idx="90981">
                  <c:v>210.78071154191801</c:v>
                </c:pt>
                <c:pt idx="90982">
                  <c:v>210.78302829719101</c:v>
                </c:pt>
                <c:pt idx="90983">
                  <c:v>210.785345052465</c:v>
                </c:pt>
                <c:pt idx="90984">
                  <c:v>210.787661807738</c:v>
                </c:pt>
                <c:pt idx="90985">
                  <c:v>210.789978563012</c:v>
                </c:pt>
                <c:pt idx="90986">
                  <c:v>210.79229531828599</c:v>
                </c:pt>
                <c:pt idx="90987">
                  <c:v>210.79461207355899</c:v>
                </c:pt>
                <c:pt idx="90988">
                  <c:v>210.79692882883299</c:v>
                </c:pt>
                <c:pt idx="90989">
                  <c:v>210.79924558410599</c:v>
                </c:pt>
                <c:pt idx="90990">
                  <c:v>210.80156233938001</c:v>
                </c:pt>
                <c:pt idx="90991">
                  <c:v>210.80387909465301</c:v>
                </c:pt>
                <c:pt idx="90992">
                  <c:v>210.80619584992701</c:v>
                </c:pt>
                <c:pt idx="90993">
                  <c:v>210.80851260520001</c:v>
                </c:pt>
                <c:pt idx="90994">
                  <c:v>210.810829360474</c:v>
                </c:pt>
                <c:pt idx="90995">
                  <c:v>210.813146115747</c:v>
                </c:pt>
                <c:pt idx="90996">
                  <c:v>210.815462871021</c:v>
                </c:pt>
                <c:pt idx="90997">
                  <c:v>210.817779626294</c:v>
                </c:pt>
                <c:pt idx="90998">
                  <c:v>210.82009638156799</c:v>
                </c:pt>
                <c:pt idx="90999">
                  <c:v>210.82241313684199</c:v>
                </c:pt>
                <c:pt idx="91000">
                  <c:v>210.82472989211499</c:v>
                </c:pt>
                <c:pt idx="91001">
                  <c:v>210.82704664738901</c:v>
                </c:pt>
                <c:pt idx="91002">
                  <c:v>210.82936340266201</c:v>
                </c:pt>
                <c:pt idx="91003">
                  <c:v>210.83168015793601</c:v>
                </c:pt>
                <c:pt idx="91004">
                  <c:v>210.83399691320901</c:v>
                </c:pt>
                <c:pt idx="91005">
                  <c:v>210.836313668483</c:v>
                </c:pt>
                <c:pt idx="91006">
                  <c:v>210.838630423756</c:v>
                </c:pt>
                <c:pt idx="91007">
                  <c:v>210.84094717903</c:v>
                </c:pt>
                <c:pt idx="91008">
                  <c:v>210.843263934303</c:v>
                </c:pt>
                <c:pt idx="91009">
                  <c:v>210.84558068957699</c:v>
                </c:pt>
                <c:pt idx="91010">
                  <c:v>210.84789744484999</c:v>
                </c:pt>
                <c:pt idx="91011">
                  <c:v>210.85021420012399</c:v>
                </c:pt>
                <c:pt idx="91012">
                  <c:v>210.85253095539801</c:v>
                </c:pt>
                <c:pt idx="91013">
                  <c:v>210.85484771067101</c:v>
                </c:pt>
                <c:pt idx="91014">
                  <c:v>210.857164465945</c:v>
                </c:pt>
                <c:pt idx="91015">
                  <c:v>210.859481221218</c:v>
                </c:pt>
                <c:pt idx="91016">
                  <c:v>210.861797976492</c:v>
                </c:pt>
                <c:pt idx="91017">
                  <c:v>210.864114731765</c:v>
                </c:pt>
                <c:pt idx="91018">
                  <c:v>210.86643148703899</c:v>
                </c:pt>
                <c:pt idx="91019">
                  <c:v>210.86874824231199</c:v>
                </c:pt>
                <c:pt idx="91020">
                  <c:v>210.87106499758599</c:v>
                </c:pt>
                <c:pt idx="91021">
                  <c:v>210.87338175285899</c:v>
                </c:pt>
                <c:pt idx="91022">
                  <c:v>210.87569850813301</c:v>
                </c:pt>
                <c:pt idx="91023">
                  <c:v>210.87801526340701</c:v>
                </c:pt>
                <c:pt idx="91024">
                  <c:v>210.88033201868001</c:v>
                </c:pt>
                <c:pt idx="91025">
                  <c:v>210.882648773954</c:v>
                </c:pt>
                <c:pt idx="91026">
                  <c:v>210.884965529227</c:v>
                </c:pt>
                <c:pt idx="91027">
                  <c:v>210.887282284501</c:v>
                </c:pt>
                <c:pt idx="91028">
                  <c:v>210.889599039774</c:v>
                </c:pt>
                <c:pt idx="91029">
                  <c:v>210.89191579504799</c:v>
                </c:pt>
                <c:pt idx="91030">
                  <c:v>210.89423255032099</c:v>
                </c:pt>
                <c:pt idx="91031">
                  <c:v>210.89654930559499</c:v>
                </c:pt>
                <c:pt idx="91032">
                  <c:v>210.89886606086799</c:v>
                </c:pt>
                <c:pt idx="91033">
                  <c:v>210.90118281614201</c:v>
                </c:pt>
                <c:pt idx="91034">
                  <c:v>210.90349957141501</c:v>
                </c:pt>
                <c:pt idx="91035">
                  <c:v>210.90581632668901</c:v>
                </c:pt>
                <c:pt idx="91036">
                  <c:v>210.908133081963</c:v>
                </c:pt>
                <c:pt idx="91037">
                  <c:v>210.910449837236</c:v>
                </c:pt>
                <c:pt idx="91038">
                  <c:v>210.91276659251</c:v>
                </c:pt>
                <c:pt idx="91039">
                  <c:v>210.915083347783</c:v>
                </c:pt>
                <c:pt idx="91040">
                  <c:v>210.91740010305699</c:v>
                </c:pt>
                <c:pt idx="91041">
                  <c:v>210.91971685832999</c:v>
                </c:pt>
                <c:pt idx="91042">
                  <c:v>210.92203361360399</c:v>
                </c:pt>
                <c:pt idx="91043">
                  <c:v>210.92435036887699</c:v>
                </c:pt>
                <c:pt idx="91044">
                  <c:v>210.92666712415101</c:v>
                </c:pt>
                <c:pt idx="91045">
                  <c:v>210.92898387942401</c:v>
                </c:pt>
                <c:pt idx="91046">
                  <c:v>210.931300634698</c:v>
                </c:pt>
                <c:pt idx="91047">
                  <c:v>210.933617389971</c:v>
                </c:pt>
                <c:pt idx="91048">
                  <c:v>210.935934145245</c:v>
                </c:pt>
                <c:pt idx="91049">
                  <c:v>210.93825090051899</c:v>
                </c:pt>
                <c:pt idx="91050">
                  <c:v>210.94056765579199</c:v>
                </c:pt>
                <c:pt idx="91051">
                  <c:v>210.94288441106599</c:v>
                </c:pt>
                <c:pt idx="91052">
                  <c:v>210.94520116633899</c:v>
                </c:pt>
                <c:pt idx="91053">
                  <c:v>210.94751792161301</c:v>
                </c:pt>
                <c:pt idx="91054">
                  <c:v>210.94983467688601</c:v>
                </c:pt>
                <c:pt idx="91055">
                  <c:v>210.95215143216001</c:v>
                </c:pt>
                <c:pt idx="91056">
                  <c:v>210.95446818743301</c:v>
                </c:pt>
                <c:pt idx="91057">
                  <c:v>210.956784942707</c:v>
                </c:pt>
                <c:pt idx="91058">
                  <c:v>210.95910169798</c:v>
                </c:pt>
                <c:pt idx="91059">
                  <c:v>210.961418453254</c:v>
                </c:pt>
                <c:pt idx="91060">
                  <c:v>210.963735208527</c:v>
                </c:pt>
                <c:pt idx="91061">
                  <c:v>210.96605196380099</c:v>
                </c:pt>
                <c:pt idx="91062">
                  <c:v>210.96836871907499</c:v>
                </c:pt>
                <c:pt idx="91063">
                  <c:v>210.97068547434799</c:v>
                </c:pt>
                <c:pt idx="91064">
                  <c:v>210.97300222962201</c:v>
                </c:pt>
                <c:pt idx="91065">
                  <c:v>210.97531898489501</c:v>
                </c:pt>
                <c:pt idx="91066">
                  <c:v>210.97763574016901</c:v>
                </c:pt>
                <c:pt idx="91067">
                  <c:v>210.97995249544201</c:v>
                </c:pt>
                <c:pt idx="91068">
                  <c:v>210.982269250716</c:v>
                </c:pt>
                <c:pt idx="91069">
                  <c:v>210.984586005989</c:v>
                </c:pt>
                <c:pt idx="91070">
                  <c:v>210.986902761263</c:v>
                </c:pt>
                <c:pt idx="91071">
                  <c:v>210.989219516536</c:v>
                </c:pt>
                <c:pt idx="91072">
                  <c:v>210.99153627180999</c:v>
                </c:pt>
                <c:pt idx="91073">
                  <c:v>210.99385302708399</c:v>
                </c:pt>
                <c:pt idx="91074">
                  <c:v>210.99616978235699</c:v>
                </c:pt>
                <c:pt idx="91075">
                  <c:v>210.99848653763101</c:v>
                </c:pt>
                <c:pt idx="91076">
                  <c:v>211.00080329290401</c:v>
                </c:pt>
                <c:pt idx="91077">
                  <c:v>211.003120048178</c:v>
                </c:pt>
                <c:pt idx="91078">
                  <c:v>211.005436803451</c:v>
                </c:pt>
                <c:pt idx="91079">
                  <c:v>211.007753558725</c:v>
                </c:pt>
                <c:pt idx="91080">
                  <c:v>211.010070313998</c:v>
                </c:pt>
                <c:pt idx="91081">
                  <c:v>211.01238706927199</c:v>
                </c:pt>
                <c:pt idx="91082">
                  <c:v>211.01470382454499</c:v>
                </c:pt>
                <c:pt idx="91083">
                  <c:v>211.01702057981899</c:v>
                </c:pt>
                <c:pt idx="91084">
                  <c:v>211.01933733509199</c:v>
                </c:pt>
                <c:pt idx="91085">
                  <c:v>211.02165409036601</c:v>
                </c:pt>
                <c:pt idx="91086">
                  <c:v>211.02397084564001</c:v>
                </c:pt>
                <c:pt idx="91087">
                  <c:v>211.02628760091301</c:v>
                </c:pt>
                <c:pt idx="91088">
                  <c:v>211.028604356187</c:v>
                </c:pt>
                <c:pt idx="91089">
                  <c:v>211.03092111146</c:v>
                </c:pt>
                <c:pt idx="91090">
                  <c:v>211.033237866734</c:v>
                </c:pt>
                <c:pt idx="91091">
                  <c:v>211.035554622007</c:v>
                </c:pt>
                <c:pt idx="91092">
                  <c:v>211.03787137728099</c:v>
                </c:pt>
                <c:pt idx="91093">
                  <c:v>211.04018813255399</c:v>
                </c:pt>
                <c:pt idx="91094">
                  <c:v>211.04250488782799</c:v>
                </c:pt>
                <c:pt idx="91095">
                  <c:v>211.04482164310099</c:v>
                </c:pt>
                <c:pt idx="91096">
                  <c:v>211.04713839837501</c:v>
                </c:pt>
                <c:pt idx="91097">
                  <c:v>211.04945515364801</c:v>
                </c:pt>
                <c:pt idx="91098">
                  <c:v>211.05177190892201</c:v>
                </c:pt>
                <c:pt idx="91099">
                  <c:v>211.054088664196</c:v>
                </c:pt>
                <c:pt idx="91100">
                  <c:v>211.056405419469</c:v>
                </c:pt>
                <c:pt idx="91101">
                  <c:v>211.058722174743</c:v>
                </c:pt>
                <c:pt idx="91102">
                  <c:v>211.061038930016</c:v>
                </c:pt>
                <c:pt idx="91103">
                  <c:v>211.06335568528999</c:v>
                </c:pt>
                <c:pt idx="91104">
                  <c:v>211.06567244056299</c:v>
                </c:pt>
                <c:pt idx="91105">
                  <c:v>211.06798919583699</c:v>
                </c:pt>
                <c:pt idx="91106">
                  <c:v>211.07030595110999</c:v>
                </c:pt>
                <c:pt idx="91107">
                  <c:v>211.07262270638401</c:v>
                </c:pt>
                <c:pt idx="91108">
                  <c:v>211.07493946165701</c:v>
                </c:pt>
                <c:pt idx="91109">
                  <c:v>211.077256216931</c:v>
                </c:pt>
                <c:pt idx="91110">
                  <c:v>211.079572972205</c:v>
                </c:pt>
                <c:pt idx="91111">
                  <c:v>211.081889727478</c:v>
                </c:pt>
                <c:pt idx="91112">
                  <c:v>211.08420648275199</c:v>
                </c:pt>
                <c:pt idx="91113">
                  <c:v>211.08652323802499</c:v>
                </c:pt>
                <c:pt idx="91114">
                  <c:v>211.08883999329899</c:v>
                </c:pt>
                <c:pt idx="91115">
                  <c:v>211.09115674857199</c:v>
                </c:pt>
                <c:pt idx="91116">
                  <c:v>211.09347350384601</c:v>
                </c:pt>
                <c:pt idx="91117">
                  <c:v>211.09579025911901</c:v>
                </c:pt>
                <c:pt idx="91118">
                  <c:v>211.09810701439301</c:v>
                </c:pt>
                <c:pt idx="91119">
                  <c:v>211.10042376966601</c:v>
                </c:pt>
                <c:pt idx="91120">
                  <c:v>211.10274052494</c:v>
                </c:pt>
                <c:pt idx="91121">
                  <c:v>211.105057280213</c:v>
                </c:pt>
                <c:pt idx="91122">
                  <c:v>211.107374035487</c:v>
                </c:pt>
                <c:pt idx="91123">
                  <c:v>211.10969079076099</c:v>
                </c:pt>
                <c:pt idx="91124">
                  <c:v>211.11200754603399</c:v>
                </c:pt>
                <c:pt idx="91125">
                  <c:v>211.11432430130799</c:v>
                </c:pt>
                <c:pt idx="91126">
                  <c:v>211.11664105658099</c:v>
                </c:pt>
                <c:pt idx="91127">
                  <c:v>211.11895781185501</c:v>
                </c:pt>
                <c:pt idx="91128">
                  <c:v>211.12127456712801</c:v>
                </c:pt>
                <c:pt idx="91129">
                  <c:v>211.12359132240201</c:v>
                </c:pt>
                <c:pt idx="91130">
                  <c:v>211.12590807767501</c:v>
                </c:pt>
                <c:pt idx="91131">
                  <c:v>211.128224832949</c:v>
                </c:pt>
                <c:pt idx="91132">
                  <c:v>211.130541588222</c:v>
                </c:pt>
                <c:pt idx="91133">
                  <c:v>211.132858343496</c:v>
                </c:pt>
                <c:pt idx="91134">
                  <c:v>211.135175098769</c:v>
                </c:pt>
                <c:pt idx="91135">
                  <c:v>211.13749185404299</c:v>
                </c:pt>
                <c:pt idx="91136">
                  <c:v>211.13980860931699</c:v>
                </c:pt>
                <c:pt idx="91137">
                  <c:v>211.14212536458999</c:v>
                </c:pt>
                <c:pt idx="91138">
                  <c:v>211.14444211986401</c:v>
                </c:pt>
                <c:pt idx="91139">
                  <c:v>211.14675887513701</c:v>
                </c:pt>
                <c:pt idx="91140">
                  <c:v>211.14907563041101</c:v>
                </c:pt>
                <c:pt idx="91141">
                  <c:v>211.15139238568401</c:v>
                </c:pt>
                <c:pt idx="91142">
                  <c:v>211.153709140958</c:v>
                </c:pt>
                <c:pt idx="91143">
                  <c:v>211.156025896231</c:v>
                </c:pt>
                <c:pt idx="91144">
                  <c:v>211.158342651505</c:v>
                </c:pt>
                <c:pt idx="91145">
                  <c:v>211.160659406778</c:v>
                </c:pt>
                <c:pt idx="91146">
                  <c:v>211.16297616205199</c:v>
                </c:pt>
                <c:pt idx="91147">
                  <c:v>211.16529291732499</c:v>
                </c:pt>
                <c:pt idx="91148">
                  <c:v>211.16760967259901</c:v>
                </c:pt>
                <c:pt idx="91149">
                  <c:v>211.16992642787301</c:v>
                </c:pt>
                <c:pt idx="91150">
                  <c:v>211.17224318314601</c:v>
                </c:pt>
                <c:pt idx="91151">
                  <c:v>211.17455993842</c:v>
                </c:pt>
                <c:pt idx="91152">
                  <c:v>211.176876693693</c:v>
                </c:pt>
                <c:pt idx="91153">
                  <c:v>211.179193448967</c:v>
                </c:pt>
                <c:pt idx="91154">
                  <c:v>211.18151020424</c:v>
                </c:pt>
                <c:pt idx="91155">
                  <c:v>211.18382695951399</c:v>
                </c:pt>
                <c:pt idx="91156">
                  <c:v>211.18614371478699</c:v>
                </c:pt>
                <c:pt idx="91157">
                  <c:v>211.18846047006099</c:v>
                </c:pt>
                <c:pt idx="91158">
                  <c:v>211.19077722533399</c:v>
                </c:pt>
                <c:pt idx="91159">
                  <c:v>211.19309398060801</c:v>
                </c:pt>
                <c:pt idx="91160">
                  <c:v>211.19541073588201</c:v>
                </c:pt>
                <c:pt idx="91161">
                  <c:v>211.19772749115501</c:v>
                </c:pt>
                <c:pt idx="91162">
                  <c:v>211.200044246429</c:v>
                </c:pt>
                <c:pt idx="91163">
                  <c:v>211.202361001702</c:v>
                </c:pt>
                <c:pt idx="91164">
                  <c:v>211.204677756976</c:v>
                </c:pt>
                <c:pt idx="91165">
                  <c:v>211.206994512249</c:v>
                </c:pt>
                <c:pt idx="91166">
                  <c:v>211.20931126752299</c:v>
                </c:pt>
                <c:pt idx="91167">
                  <c:v>211.21162802279599</c:v>
                </c:pt>
                <c:pt idx="91168">
                  <c:v>211.21394477806999</c:v>
                </c:pt>
                <c:pt idx="91169">
                  <c:v>211.21626153334299</c:v>
                </c:pt>
                <c:pt idx="91170">
                  <c:v>211.21857828861701</c:v>
                </c:pt>
                <c:pt idx="91171">
                  <c:v>211.22089504389001</c:v>
                </c:pt>
                <c:pt idx="91172">
                  <c:v>211.22321179916401</c:v>
                </c:pt>
                <c:pt idx="91173">
                  <c:v>211.225528554438</c:v>
                </c:pt>
                <c:pt idx="91174">
                  <c:v>211.227845309711</c:v>
                </c:pt>
                <c:pt idx="91175">
                  <c:v>211.230162064985</c:v>
                </c:pt>
                <c:pt idx="91176">
                  <c:v>211.232478820258</c:v>
                </c:pt>
                <c:pt idx="91177">
                  <c:v>211.23479557553199</c:v>
                </c:pt>
                <c:pt idx="91178">
                  <c:v>211.23711233080499</c:v>
                </c:pt>
                <c:pt idx="91179">
                  <c:v>211.23942908607901</c:v>
                </c:pt>
                <c:pt idx="91180">
                  <c:v>211.24174584135201</c:v>
                </c:pt>
                <c:pt idx="91181">
                  <c:v>211.24406259662601</c:v>
                </c:pt>
                <c:pt idx="91182">
                  <c:v>211.24637935189901</c:v>
                </c:pt>
                <c:pt idx="91183">
                  <c:v>211.248696107173</c:v>
                </c:pt>
                <c:pt idx="91184">
                  <c:v>211.251012862446</c:v>
                </c:pt>
                <c:pt idx="91185">
                  <c:v>211.25332961772</c:v>
                </c:pt>
                <c:pt idx="91186">
                  <c:v>211.25564637299399</c:v>
                </c:pt>
                <c:pt idx="91187">
                  <c:v>211.25796312826699</c:v>
                </c:pt>
                <c:pt idx="91188">
                  <c:v>211.26027988354099</c:v>
                </c:pt>
                <c:pt idx="91189">
                  <c:v>211.26259663881399</c:v>
                </c:pt>
                <c:pt idx="91190">
                  <c:v>211.26491339408801</c:v>
                </c:pt>
                <c:pt idx="91191">
                  <c:v>211.26723014936101</c:v>
                </c:pt>
                <c:pt idx="91192">
                  <c:v>211.26954690463501</c:v>
                </c:pt>
                <c:pt idx="91193">
                  <c:v>211.27186365990801</c:v>
                </c:pt>
                <c:pt idx="91194">
                  <c:v>211.274180415182</c:v>
                </c:pt>
                <c:pt idx="91195">
                  <c:v>211.276497170455</c:v>
                </c:pt>
                <c:pt idx="91196">
                  <c:v>211.278813925729</c:v>
                </c:pt>
                <c:pt idx="91197">
                  <c:v>211.281130681002</c:v>
                </c:pt>
                <c:pt idx="91198">
                  <c:v>211.28344743627599</c:v>
                </c:pt>
                <c:pt idx="91199">
                  <c:v>211.28576419154999</c:v>
                </c:pt>
                <c:pt idx="91200">
                  <c:v>211.28808094682299</c:v>
                </c:pt>
                <c:pt idx="91201">
                  <c:v>211.29039770209701</c:v>
                </c:pt>
                <c:pt idx="91202">
                  <c:v>211.29271445737001</c:v>
                </c:pt>
                <c:pt idx="91203">
                  <c:v>211.29503121264401</c:v>
                </c:pt>
                <c:pt idx="91204">
                  <c:v>211.29734796791701</c:v>
                </c:pt>
                <c:pt idx="91205">
                  <c:v>211.299664723191</c:v>
                </c:pt>
                <c:pt idx="91206">
                  <c:v>211.301981478464</c:v>
                </c:pt>
                <c:pt idx="91207">
                  <c:v>211.304298233738</c:v>
                </c:pt>
                <c:pt idx="91208">
                  <c:v>211.306614989011</c:v>
                </c:pt>
                <c:pt idx="91209">
                  <c:v>211.30893174428499</c:v>
                </c:pt>
                <c:pt idx="91210">
                  <c:v>211.31124849955901</c:v>
                </c:pt>
                <c:pt idx="91211">
                  <c:v>211.31356525483201</c:v>
                </c:pt>
                <c:pt idx="91212">
                  <c:v>211.31588201010601</c:v>
                </c:pt>
                <c:pt idx="91213">
                  <c:v>211.31819876537901</c:v>
                </c:pt>
                <c:pt idx="91214">
                  <c:v>211.320515520653</c:v>
                </c:pt>
                <c:pt idx="91215">
                  <c:v>211.322832275926</c:v>
                </c:pt>
                <c:pt idx="91216">
                  <c:v>211.3251490312</c:v>
                </c:pt>
                <c:pt idx="91217">
                  <c:v>211.327465786473</c:v>
                </c:pt>
                <c:pt idx="91218">
                  <c:v>211.32978254174699</c:v>
                </c:pt>
                <c:pt idx="91219">
                  <c:v>211.33209929701999</c:v>
                </c:pt>
                <c:pt idx="91220">
                  <c:v>211.33441605229399</c:v>
                </c:pt>
                <c:pt idx="91221">
                  <c:v>211.33673280756699</c:v>
                </c:pt>
                <c:pt idx="91222">
                  <c:v>211.33904956284101</c:v>
                </c:pt>
                <c:pt idx="91223">
                  <c:v>211.34136631811501</c:v>
                </c:pt>
                <c:pt idx="91224">
                  <c:v>211.34368307338801</c:v>
                </c:pt>
                <c:pt idx="91225">
                  <c:v>211.345999828662</c:v>
                </c:pt>
                <c:pt idx="91226">
                  <c:v>211.348316583935</c:v>
                </c:pt>
                <c:pt idx="91227">
                  <c:v>211.350633339209</c:v>
                </c:pt>
                <c:pt idx="91228">
                  <c:v>211.352950094482</c:v>
                </c:pt>
                <c:pt idx="91229">
                  <c:v>211.35526684975599</c:v>
                </c:pt>
                <c:pt idx="91230">
                  <c:v>211.35758360502899</c:v>
                </c:pt>
                <c:pt idx="91231">
                  <c:v>211.35990036030299</c:v>
                </c:pt>
                <c:pt idx="91232">
                  <c:v>211.36221711557599</c:v>
                </c:pt>
                <c:pt idx="91233">
                  <c:v>211.36453387085001</c:v>
                </c:pt>
                <c:pt idx="91234">
                  <c:v>211.36685062612301</c:v>
                </c:pt>
                <c:pt idx="91235">
                  <c:v>211.36916738139701</c:v>
                </c:pt>
                <c:pt idx="91236">
                  <c:v>211.371484136671</c:v>
                </c:pt>
                <c:pt idx="91237">
                  <c:v>211.373800891944</c:v>
                </c:pt>
                <c:pt idx="91238">
                  <c:v>211.376117647218</c:v>
                </c:pt>
                <c:pt idx="91239">
                  <c:v>211.378434402491</c:v>
                </c:pt>
                <c:pt idx="91240">
                  <c:v>211.38075115776499</c:v>
                </c:pt>
                <c:pt idx="91241">
                  <c:v>211.38306791303799</c:v>
                </c:pt>
                <c:pt idx="91242">
                  <c:v>211.38538466831201</c:v>
                </c:pt>
                <c:pt idx="91243">
                  <c:v>211.38770142358501</c:v>
                </c:pt>
                <c:pt idx="91244">
                  <c:v>211.39001817885901</c:v>
                </c:pt>
                <c:pt idx="91245">
                  <c:v>211.39233493413201</c:v>
                </c:pt>
                <c:pt idx="91246">
                  <c:v>211.394651689406</c:v>
                </c:pt>
                <c:pt idx="91247">
                  <c:v>211.39696844468</c:v>
                </c:pt>
                <c:pt idx="91248">
                  <c:v>211.399285199953</c:v>
                </c:pt>
                <c:pt idx="91249">
                  <c:v>211.40160195522699</c:v>
                </c:pt>
                <c:pt idx="91250">
                  <c:v>211.40391871049999</c:v>
                </c:pt>
                <c:pt idx="91251">
                  <c:v>211.40623546577399</c:v>
                </c:pt>
                <c:pt idx="91252">
                  <c:v>211.40855222104699</c:v>
                </c:pt>
                <c:pt idx="91253">
                  <c:v>211.41086897632101</c:v>
                </c:pt>
                <c:pt idx="91254">
                  <c:v>211.41318573159401</c:v>
                </c:pt>
                <c:pt idx="91255">
                  <c:v>211.41550248686801</c:v>
                </c:pt>
                <c:pt idx="91256">
                  <c:v>211.41781924214101</c:v>
                </c:pt>
                <c:pt idx="91257">
                  <c:v>211.420135997415</c:v>
                </c:pt>
                <c:pt idx="91258">
                  <c:v>211.422452752688</c:v>
                </c:pt>
                <c:pt idx="91259">
                  <c:v>211.424769507962</c:v>
                </c:pt>
                <c:pt idx="91260">
                  <c:v>211.42708626323599</c:v>
                </c:pt>
                <c:pt idx="91261">
                  <c:v>211.42940301850899</c:v>
                </c:pt>
                <c:pt idx="91262">
                  <c:v>211.43171977378299</c:v>
                </c:pt>
                <c:pt idx="91263">
                  <c:v>211.43403652905599</c:v>
                </c:pt>
                <c:pt idx="91264">
                  <c:v>211.43635328433001</c:v>
                </c:pt>
                <c:pt idx="91265">
                  <c:v>211.43867003960301</c:v>
                </c:pt>
                <c:pt idx="91266">
                  <c:v>211.44098679487701</c:v>
                </c:pt>
                <c:pt idx="91267">
                  <c:v>211.44330355015001</c:v>
                </c:pt>
                <c:pt idx="91268">
                  <c:v>211.445620305424</c:v>
                </c:pt>
                <c:pt idx="91269">
                  <c:v>211.447937060697</c:v>
                </c:pt>
                <c:pt idx="91270">
                  <c:v>211.450253815971</c:v>
                </c:pt>
                <c:pt idx="91271">
                  <c:v>211.452570571244</c:v>
                </c:pt>
                <c:pt idx="91272">
                  <c:v>211.45488732651799</c:v>
                </c:pt>
                <c:pt idx="91273">
                  <c:v>211.45720408179201</c:v>
                </c:pt>
                <c:pt idx="91274">
                  <c:v>211.45952083706501</c:v>
                </c:pt>
                <c:pt idx="91275">
                  <c:v>211.46183759233901</c:v>
                </c:pt>
                <c:pt idx="91276">
                  <c:v>211.46415434761201</c:v>
                </c:pt>
                <c:pt idx="91277">
                  <c:v>211.466471102886</c:v>
                </c:pt>
                <c:pt idx="91278">
                  <c:v>211.468787858159</c:v>
                </c:pt>
                <c:pt idx="91279">
                  <c:v>211.471104613433</c:v>
                </c:pt>
                <c:pt idx="91280">
                  <c:v>211.473421368706</c:v>
                </c:pt>
                <c:pt idx="91281">
                  <c:v>211.47573812397999</c:v>
                </c:pt>
                <c:pt idx="91282">
                  <c:v>211.47805487925299</c:v>
                </c:pt>
                <c:pt idx="91283">
                  <c:v>211.48037163452699</c:v>
                </c:pt>
                <c:pt idx="91284">
                  <c:v>211.48268838979999</c:v>
                </c:pt>
                <c:pt idx="91285">
                  <c:v>211.48500514507401</c:v>
                </c:pt>
                <c:pt idx="91286">
                  <c:v>211.48732190034801</c:v>
                </c:pt>
                <c:pt idx="91287">
                  <c:v>211.48963865562101</c:v>
                </c:pt>
                <c:pt idx="91288">
                  <c:v>211.491955410895</c:v>
                </c:pt>
                <c:pt idx="91289">
                  <c:v>211.494272166168</c:v>
                </c:pt>
                <c:pt idx="91290">
                  <c:v>211.496588921442</c:v>
                </c:pt>
                <c:pt idx="91291">
                  <c:v>211.498905676715</c:v>
                </c:pt>
                <c:pt idx="91292">
                  <c:v>211.50122243198899</c:v>
                </c:pt>
                <c:pt idx="91293">
                  <c:v>211.50353918726199</c:v>
                </c:pt>
                <c:pt idx="91294">
                  <c:v>211.50585594253599</c:v>
                </c:pt>
                <c:pt idx="91295">
                  <c:v>211.50817269780899</c:v>
                </c:pt>
                <c:pt idx="91296">
                  <c:v>211.51048945308301</c:v>
                </c:pt>
                <c:pt idx="91297">
                  <c:v>211.51280620835701</c:v>
                </c:pt>
                <c:pt idx="91298">
                  <c:v>211.51512296363001</c:v>
                </c:pt>
                <c:pt idx="91299">
                  <c:v>211.517439718904</c:v>
                </c:pt>
                <c:pt idx="91300">
                  <c:v>211.519756474177</c:v>
                </c:pt>
                <c:pt idx="91301">
                  <c:v>211.522073229451</c:v>
                </c:pt>
                <c:pt idx="91302">
                  <c:v>211.524389984724</c:v>
                </c:pt>
                <c:pt idx="91303">
                  <c:v>211.52670673999799</c:v>
                </c:pt>
                <c:pt idx="91304">
                  <c:v>211.52902349527099</c:v>
                </c:pt>
                <c:pt idx="91305">
                  <c:v>211.53134025054499</c:v>
                </c:pt>
                <c:pt idx="91306">
                  <c:v>211.53365700581799</c:v>
                </c:pt>
                <c:pt idx="91307">
                  <c:v>211.53597376109201</c:v>
                </c:pt>
                <c:pt idx="91308">
                  <c:v>211.53829051636501</c:v>
                </c:pt>
                <c:pt idx="91309">
                  <c:v>211.540607271639</c:v>
                </c:pt>
                <c:pt idx="91310">
                  <c:v>211.542924026913</c:v>
                </c:pt>
                <c:pt idx="91311">
                  <c:v>211.545240782186</c:v>
                </c:pt>
                <c:pt idx="91312">
                  <c:v>211.54755753745999</c:v>
                </c:pt>
                <c:pt idx="91313">
                  <c:v>211.54987429273299</c:v>
                </c:pt>
                <c:pt idx="91314">
                  <c:v>211.55219104800699</c:v>
                </c:pt>
                <c:pt idx="91315">
                  <c:v>211.55450780327999</c:v>
                </c:pt>
                <c:pt idx="91316">
                  <c:v>211.55682455855401</c:v>
                </c:pt>
                <c:pt idx="91317">
                  <c:v>211.55914131382701</c:v>
                </c:pt>
                <c:pt idx="91318">
                  <c:v>211.56145806910101</c:v>
                </c:pt>
                <c:pt idx="91319">
                  <c:v>211.56377482437401</c:v>
                </c:pt>
                <c:pt idx="91320">
                  <c:v>211.566091579648</c:v>
                </c:pt>
                <c:pt idx="91321">
                  <c:v>211.568408334921</c:v>
                </c:pt>
                <c:pt idx="91322">
                  <c:v>211.570725090195</c:v>
                </c:pt>
                <c:pt idx="91323">
                  <c:v>211.57304184546899</c:v>
                </c:pt>
                <c:pt idx="91324">
                  <c:v>211.57535860074199</c:v>
                </c:pt>
                <c:pt idx="91325">
                  <c:v>211.57767535601599</c:v>
                </c:pt>
                <c:pt idx="91326">
                  <c:v>211.57999211128899</c:v>
                </c:pt>
                <c:pt idx="91327">
                  <c:v>211.58230886656301</c:v>
                </c:pt>
                <c:pt idx="91328">
                  <c:v>211.58462562183601</c:v>
                </c:pt>
                <c:pt idx="91329">
                  <c:v>211.58694237711001</c:v>
                </c:pt>
                <c:pt idx="91330">
                  <c:v>211.58925913238301</c:v>
                </c:pt>
                <c:pt idx="91331">
                  <c:v>211.591575887657</c:v>
                </c:pt>
                <c:pt idx="91332">
                  <c:v>211.59389264293</c:v>
                </c:pt>
                <c:pt idx="91333">
                  <c:v>211.596209398204</c:v>
                </c:pt>
                <c:pt idx="91334">
                  <c:v>211.598526153477</c:v>
                </c:pt>
                <c:pt idx="91335">
                  <c:v>211.60084290875099</c:v>
                </c:pt>
                <c:pt idx="91336">
                  <c:v>211.60315966402499</c:v>
                </c:pt>
                <c:pt idx="91337">
                  <c:v>211.60547641929799</c:v>
                </c:pt>
                <c:pt idx="91338">
                  <c:v>211.60779317457201</c:v>
                </c:pt>
                <c:pt idx="91339">
                  <c:v>211.61010992984501</c:v>
                </c:pt>
                <c:pt idx="91340">
                  <c:v>211.612426685119</c:v>
                </c:pt>
                <c:pt idx="91341">
                  <c:v>211.614743440392</c:v>
                </c:pt>
                <c:pt idx="91342">
                  <c:v>211.617060195666</c:v>
                </c:pt>
                <c:pt idx="91343">
                  <c:v>211.619376950939</c:v>
                </c:pt>
                <c:pt idx="91344">
                  <c:v>211.62169370621299</c:v>
                </c:pt>
                <c:pt idx="91345">
                  <c:v>211.62401046148599</c:v>
                </c:pt>
                <c:pt idx="91346">
                  <c:v>211.62632721675999</c:v>
                </c:pt>
                <c:pt idx="91347">
                  <c:v>211.62864397203401</c:v>
                </c:pt>
                <c:pt idx="91348">
                  <c:v>211.63096072730701</c:v>
                </c:pt>
                <c:pt idx="91349">
                  <c:v>211.63327748258101</c:v>
                </c:pt>
                <c:pt idx="91350">
                  <c:v>211.63559423785401</c:v>
                </c:pt>
                <c:pt idx="91351">
                  <c:v>211.637910993128</c:v>
                </c:pt>
                <c:pt idx="91352">
                  <c:v>211.640227748401</c:v>
                </c:pt>
                <c:pt idx="91353">
                  <c:v>211.642544503675</c:v>
                </c:pt>
                <c:pt idx="91354">
                  <c:v>211.644861258948</c:v>
                </c:pt>
                <c:pt idx="91355">
                  <c:v>211.64717801422199</c:v>
                </c:pt>
                <c:pt idx="91356">
                  <c:v>211.64949476949499</c:v>
                </c:pt>
                <c:pt idx="91357">
                  <c:v>211.65181152476899</c:v>
                </c:pt>
                <c:pt idx="91358">
                  <c:v>211.65412828004199</c:v>
                </c:pt>
                <c:pt idx="91359">
                  <c:v>211.65644503531601</c:v>
                </c:pt>
                <c:pt idx="91360">
                  <c:v>211.65876179059001</c:v>
                </c:pt>
                <c:pt idx="91361">
                  <c:v>211.66107854586301</c:v>
                </c:pt>
                <c:pt idx="91362">
                  <c:v>211.663395301137</c:v>
                </c:pt>
                <c:pt idx="91363">
                  <c:v>211.66571205641</c:v>
                </c:pt>
                <c:pt idx="91364">
                  <c:v>211.668028811684</c:v>
                </c:pt>
                <c:pt idx="91365">
                  <c:v>211.670345566957</c:v>
                </c:pt>
                <c:pt idx="91366">
                  <c:v>211.67266232223099</c:v>
                </c:pt>
                <c:pt idx="91367">
                  <c:v>211.67497907750399</c:v>
                </c:pt>
                <c:pt idx="91368">
                  <c:v>211.67729583277799</c:v>
                </c:pt>
                <c:pt idx="91369">
                  <c:v>211.67961258805099</c:v>
                </c:pt>
                <c:pt idx="91370">
                  <c:v>211.68192934332501</c:v>
                </c:pt>
                <c:pt idx="91371">
                  <c:v>211.68424609859801</c:v>
                </c:pt>
                <c:pt idx="91372">
                  <c:v>211.686562853872</c:v>
                </c:pt>
                <c:pt idx="91373">
                  <c:v>211.688879609146</c:v>
                </c:pt>
                <c:pt idx="91374">
                  <c:v>211.691196364419</c:v>
                </c:pt>
                <c:pt idx="91375">
                  <c:v>211.69351311969299</c:v>
                </c:pt>
                <c:pt idx="91376">
                  <c:v>211.69582987496599</c:v>
                </c:pt>
                <c:pt idx="91377">
                  <c:v>211.69814663023999</c:v>
                </c:pt>
                <c:pt idx="91378">
                  <c:v>211.70046338551299</c:v>
                </c:pt>
                <c:pt idx="91379">
                  <c:v>211.70278014078701</c:v>
                </c:pt>
                <c:pt idx="91380">
                  <c:v>211.70509689606001</c:v>
                </c:pt>
                <c:pt idx="91381">
                  <c:v>211.70741365133401</c:v>
                </c:pt>
                <c:pt idx="91382">
                  <c:v>211.70973040660701</c:v>
                </c:pt>
                <c:pt idx="91383">
                  <c:v>211.712047161881</c:v>
                </c:pt>
                <c:pt idx="91384">
                  <c:v>211.714363917155</c:v>
                </c:pt>
                <c:pt idx="91385">
                  <c:v>211.716680672428</c:v>
                </c:pt>
                <c:pt idx="91386">
                  <c:v>211.71899742770199</c:v>
                </c:pt>
                <c:pt idx="91387">
                  <c:v>211.72131418297499</c:v>
                </c:pt>
                <c:pt idx="91388">
                  <c:v>211.72363093824899</c:v>
                </c:pt>
                <c:pt idx="91389">
                  <c:v>211.72594769352199</c:v>
                </c:pt>
                <c:pt idx="91390">
                  <c:v>211.72826444879601</c:v>
                </c:pt>
                <c:pt idx="91391">
                  <c:v>211.73058120406901</c:v>
                </c:pt>
                <c:pt idx="91392">
                  <c:v>211.73289795934301</c:v>
                </c:pt>
                <c:pt idx="91393">
                  <c:v>211.73521471461601</c:v>
                </c:pt>
                <c:pt idx="91394">
                  <c:v>211.73753146989</c:v>
                </c:pt>
                <c:pt idx="91395">
                  <c:v>211.739848225163</c:v>
                </c:pt>
                <c:pt idx="91396">
                  <c:v>211.742164980437</c:v>
                </c:pt>
                <c:pt idx="91397">
                  <c:v>211.74448173571099</c:v>
                </c:pt>
                <c:pt idx="91398">
                  <c:v>211.74679849098399</c:v>
                </c:pt>
                <c:pt idx="91399">
                  <c:v>211.74911524625799</c:v>
                </c:pt>
                <c:pt idx="91400">
                  <c:v>211.75143200153099</c:v>
                </c:pt>
                <c:pt idx="91401">
                  <c:v>211.75374875680501</c:v>
                </c:pt>
                <c:pt idx="91402">
                  <c:v>211.75606551207801</c:v>
                </c:pt>
                <c:pt idx="91403">
                  <c:v>211.758382267352</c:v>
                </c:pt>
                <c:pt idx="91404">
                  <c:v>211.760699022625</c:v>
                </c:pt>
                <c:pt idx="91405">
                  <c:v>211.763015777899</c:v>
                </c:pt>
                <c:pt idx="91406">
                  <c:v>211.765332533172</c:v>
                </c:pt>
                <c:pt idx="91407">
                  <c:v>211.76764928844599</c:v>
                </c:pt>
                <c:pt idx="91408">
                  <c:v>211.76996604371899</c:v>
                </c:pt>
                <c:pt idx="91409">
                  <c:v>211.77228279899299</c:v>
                </c:pt>
                <c:pt idx="91410">
                  <c:v>211.77459955426701</c:v>
                </c:pt>
                <c:pt idx="91411">
                  <c:v>211.77691630954001</c:v>
                </c:pt>
                <c:pt idx="91412">
                  <c:v>211.77923306481401</c:v>
                </c:pt>
                <c:pt idx="91413">
                  <c:v>211.78154982008701</c:v>
                </c:pt>
                <c:pt idx="91414">
                  <c:v>211.783866575361</c:v>
                </c:pt>
                <c:pt idx="91415">
                  <c:v>211.786183330634</c:v>
                </c:pt>
                <c:pt idx="91416">
                  <c:v>211.788500085908</c:v>
                </c:pt>
                <c:pt idx="91417">
                  <c:v>211.790816841181</c:v>
                </c:pt>
                <c:pt idx="91418">
                  <c:v>211.79313359645499</c:v>
                </c:pt>
                <c:pt idx="91419">
                  <c:v>211.79545035172799</c:v>
                </c:pt>
                <c:pt idx="91420">
                  <c:v>211.79776710700199</c:v>
                </c:pt>
                <c:pt idx="91421">
                  <c:v>211.80008386227499</c:v>
                </c:pt>
                <c:pt idx="91422">
                  <c:v>211.80240061754901</c:v>
                </c:pt>
                <c:pt idx="91423">
                  <c:v>211.80471737282301</c:v>
                </c:pt>
                <c:pt idx="91424">
                  <c:v>211.80703412809601</c:v>
                </c:pt>
                <c:pt idx="91425">
                  <c:v>211.80935088337</c:v>
                </c:pt>
                <c:pt idx="91426">
                  <c:v>211.811667638643</c:v>
                </c:pt>
                <c:pt idx="91427">
                  <c:v>211.813984393917</c:v>
                </c:pt>
                <c:pt idx="91428">
                  <c:v>211.81630114919</c:v>
                </c:pt>
                <c:pt idx="91429">
                  <c:v>211.81861790446399</c:v>
                </c:pt>
                <c:pt idx="91430">
                  <c:v>211.82093465973699</c:v>
                </c:pt>
                <c:pt idx="91431">
                  <c:v>211.82325141501099</c:v>
                </c:pt>
                <c:pt idx="91432">
                  <c:v>211.82556817028399</c:v>
                </c:pt>
                <c:pt idx="91433">
                  <c:v>211.82788492555801</c:v>
                </c:pt>
                <c:pt idx="91434">
                  <c:v>211.830201680832</c:v>
                </c:pt>
                <c:pt idx="91435">
                  <c:v>211.832518436105</c:v>
                </c:pt>
                <c:pt idx="91436">
                  <c:v>211.834835191379</c:v>
                </c:pt>
                <c:pt idx="91437">
                  <c:v>211.837151946652</c:v>
                </c:pt>
                <c:pt idx="91438">
                  <c:v>211.83946870192599</c:v>
                </c:pt>
                <c:pt idx="91439">
                  <c:v>211.84178545719899</c:v>
                </c:pt>
                <c:pt idx="91440">
                  <c:v>211.84410221247299</c:v>
                </c:pt>
                <c:pt idx="91441">
                  <c:v>211.84641896774599</c:v>
                </c:pt>
                <c:pt idx="91442">
                  <c:v>211.84873572302001</c:v>
                </c:pt>
                <c:pt idx="91443">
                  <c:v>211.85105247829301</c:v>
                </c:pt>
                <c:pt idx="91444">
                  <c:v>211.85336923356701</c:v>
                </c:pt>
                <c:pt idx="91445">
                  <c:v>211.85568598884001</c:v>
                </c:pt>
                <c:pt idx="91446">
                  <c:v>211.858002744114</c:v>
                </c:pt>
                <c:pt idx="91447">
                  <c:v>211.860319499388</c:v>
                </c:pt>
                <c:pt idx="91448">
                  <c:v>211.862636254661</c:v>
                </c:pt>
                <c:pt idx="91449">
                  <c:v>211.86495300993499</c:v>
                </c:pt>
                <c:pt idx="91450">
                  <c:v>211.86726976520799</c:v>
                </c:pt>
                <c:pt idx="91451">
                  <c:v>211.86958652048199</c:v>
                </c:pt>
                <c:pt idx="91452">
                  <c:v>211.87190327575499</c:v>
                </c:pt>
                <c:pt idx="91453">
                  <c:v>211.87422003102901</c:v>
                </c:pt>
                <c:pt idx="91454">
                  <c:v>211.87653678630201</c:v>
                </c:pt>
                <c:pt idx="91455">
                  <c:v>211.87885354157601</c:v>
                </c:pt>
                <c:pt idx="91456">
                  <c:v>211.88117029684901</c:v>
                </c:pt>
                <c:pt idx="91457">
                  <c:v>211.883487052123</c:v>
                </c:pt>
                <c:pt idx="91458">
                  <c:v>211.885803807396</c:v>
                </c:pt>
                <c:pt idx="91459">
                  <c:v>211.88812056267</c:v>
                </c:pt>
                <c:pt idx="91460">
                  <c:v>211.89043731794399</c:v>
                </c:pt>
                <c:pt idx="91461">
                  <c:v>211.89275407321699</c:v>
                </c:pt>
                <c:pt idx="91462">
                  <c:v>211.89507082849099</c:v>
                </c:pt>
                <c:pt idx="91463">
                  <c:v>211.89738758376399</c:v>
                </c:pt>
                <c:pt idx="91464">
                  <c:v>211.89970433903801</c:v>
                </c:pt>
                <c:pt idx="91465">
                  <c:v>211.90202109431101</c:v>
                </c:pt>
                <c:pt idx="91466">
                  <c:v>211.904337849585</c:v>
                </c:pt>
                <c:pt idx="91467">
                  <c:v>211.90665460485801</c:v>
                </c:pt>
                <c:pt idx="91468">
                  <c:v>211.908971360132</c:v>
                </c:pt>
                <c:pt idx="91469">
                  <c:v>211.911288115405</c:v>
                </c:pt>
                <c:pt idx="91470">
                  <c:v>211.91360487067899</c:v>
                </c:pt>
                <c:pt idx="91471">
                  <c:v>211.915921625952</c:v>
                </c:pt>
                <c:pt idx="91472">
                  <c:v>211.91823838122599</c:v>
                </c:pt>
                <c:pt idx="91473">
                  <c:v>211.92055513650001</c:v>
                </c:pt>
                <c:pt idx="91474">
                  <c:v>211.92287189177301</c:v>
                </c:pt>
                <c:pt idx="91475">
                  <c:v>211.92518864704701</c:v>
                </c:pt>
                <c:pt idx="91476">
                  <c:v>211.92750540232001</c:v>
                </c:pt>
                <c:pt idx="91477">
                  <c:v>211.929822157594</c:v>
                </c:pt>
                <c:pt idx="91478">
                  <c:v>211.932138912867</c:v>
                </c:pt>
                <c:pt idx="91479">
                  <c:v>211.934455668141</c:v>
                </c:pt>
                <c:pt idx="91480">
                  <c:v>211.936772423414</c:v>
                </c:pt>
                <c:pt idx="91481">
                  <c:v>211.93908917868799</c:v>
                </c:pt>
                <c:pt idx="91482">
                  <c:v>211.94140593396099</c:v>
                </c:pt>
                <c:pt idx="91483">
                  <c:v>211.94372268923499</c:v>
                </c:pt>
                <c:pt idx="91484">
                  <c:v>211.94603944450901</c:v>
                </c:pt>
                <c:pt idx="91485">
                  <c:v>211.94835619978201</c:v>
                </c:pt>
                <c:pt idx="91486">
                  <c:v>211.95067295505601</c:v>
                </c:pt>
                <c:pt idx="91487">
                  <c:v>211.95298971032901</c:v>
                </c:pt>
                <c:pt idx="91488">
                  <c:v>211.955306465603</c:v>
                </c:pt>
                <c:pt idx="91489">
                  <c:v>211.957623220876</c:v>
                </c:pt>
                <c:pt idx="91490">
                  <c:v>211.95993997615</c:v>
                </c:pt>
                <c:pt idx="91491">
                  <c:v>211.962256731423</c:v>
                </c:pt>
                <c:pt idx="91492">
                  <c:v>211.96457348669699</c:v>
                </c:pt>
                <c:pt idx="91493">
                  <c:v>211.96689024196999</c:v>
                </c:pt>
                <c:pt idx="91494">
                  <c:v>211.96920699724399</c:v>
                </c:pt>
                <c:pt idx="91495">
                  <c:v>211.97152375251699</c:v>
                </c:pt>
                <c:pt idx="91496">
                  <c:v>211.97384050779101</c:v>
                </c:pt>
                <c:pt idx="91497">
                  <c:v>211.97615726306501</c:v>
                </c:pt>
                <c:pt idx="91498">
                  <c:v>211.97847401833801</c:v>
                </c:pt>
                <c:pt idx="91499">
                  <c:v>211.980790773612</c:v>
                </c:pt>
                <c:pt idx="91500">
                  <c:v>211.983107528885</c:v>
                </c:pt>
                <c:pt idx="91501">
                  <c:v>211.985424284159</c:v>
                </c:pt>
                <c:pt idx="91502">
                  <c:v>211.987741039432</c:v>
                </c:pt>
                <c:pt idx="91503">
                  <c:v>211.99005779470599</c:v>
                </c:pt>
                <c:pt idx="91504">
                  <c:v>211.99237454997899</c:v>
                </c:pt>
                <c:pt idx="91505">
                  <c:v>211.99469130525301</c:v>
                </c:pt>
                <c:pt idx="91506">
                  <c:v>211.99700806052601</c:v>
                </c:pt>
                <c:pt idx="91507">
                  <c:v>211.99932481580001</c:v>
                </c:pt>
                <c:pt idx="91508">
                  <c:v>212.00164157107301</c:v>
                </c:pt>
                <c:pt idx="91509">
                  <c:v>212.003958326347</c:v>
                </c:pt>
                <c:pt idx="91510">
                  <c:v>212.006275081621</c:v>
                </c:pt>
                <c:pt idx="91511">
                  <c:v>212.008591836894</c:v>
                </c:pt>
                <c:pt idx="91512">
                  <c:v>212.01090859216799</c:v>
                </c:pt>
                <c:pt idx="91513">
                  <c:v>212.01322534744099</c:v>
                </c:pt>
                <c:pt idx="91514">
                  <c:v>212.01554210271499</c:v>
                </c:pt>
                <c:pt idx="91515">
                  <c:v>212.01785885798799</c:v>
                </c:pt>
                <c:pt idx="91516">
                  <c:v>212.02017561326201</c:v>
                </c:pt>
                <c:pt idx="91517">
                  <c:v>212.02249236853501</c:v>
                </c:pt>
                <c:pt idx="91518">
                  <c:v>212.02480912380901</c:v>
                </c:pt>
                <c:pt idx="91519">
                  <c:v>212.02712587908201</c:v>
                </c:pt>
                <c:pt idx="91520">
                  <c:v>212.029442634356</c:v>
                </c:pt>
                <c:pt idx="91521">
                  <c:v>212.031759389629</c:v>
                </c:pt>
                <c:pt idx="91522">
                  <c:v>212.034076144903</c:v>
                </c:pt>
                <c:pt idx="91523">
                  <c:v>212.03639290017699</c:v>
                </c:pt>
                <c:pt idx="91524">
                  <c:v>212.03870965544999</c:v>
                </c:pt>
                <c:pt idx="91525">
                  <c:v>212.04102641072399</c:v>
                </c:pt>
                <c:pt idx="91526">
                  <c:v>212.04334316599699</c:v>
                </c:pt>
                <c:pt idx="91527">
                  <c:v>212.04565992127101</c:v>
                </c:pt>
                <c:pt idx="91528">
                  <c:v>212.04797667654401</c:v>
                </c:pt>
                <c:pt idx="91529">
                  <c:v>212.05029343181801</c:v>
                </c:pt>
                <c:pt idx="91530">
                  <c:v>212.05261018709101</c:v>
                </c:pt>
                <c:pt idx="91531">
                  <c:v>212.054926942365</c:v>
                </c:pt>
                <c:pt idx="91532">
                  <c:v>212.057243697638</c:v>
                </c:pt>
                <c:pt idx="91533">
                  <c:v>212.059560452912</c:v>
                </c:pt>
                <c:pt idx="91534">
                  <c:v>212.06187720818599</c:v>
                </c:pt>
                <c:pt idx="91535">
                  <c:v>212.06419396345899</c:v>
                </c:pt>
                <c:pt idx="91536">
                  <c:v>212.06651071873301</c:v>
                </c:pt>
                <c:pt idx="91537">
                  <c:v>212.06882747400601</c:v>
                </c:pt>
                <c:pt idx="91538">
                  <c:v>212.07114422928001</c:v>
                </c:pt>
                <c:pt idx="91539">
                  <c:v>212.07346098455301</c:v>
                </c:pt>
                <c:pt idx="91540">
                  <c:v>212.075777739827</c:v>
                </c:pt>
                <c:pt idx="91541">
                  <c:v>212.0780944951</c:v>
                </c:pt>
                <c:pt idx="91542">
                  <c:v>212.080411250374</c:v>
                </c:pt>
                <c:pt idx="91543">
                  <c:v>212.082728005647</c:v>
                </c:pt>
                <c:pt idx="91544">
                  <c:v>212.08504476092099</c:v>
                </c:pt>
                <c:pt idx="91545">
                  <c:v>212.08736151619399</c:v>
                </c:pt>
                <c:pt idx="91546">
                  <c:v>212.08967827146799</c:v>
                </c:pt>
                <c:pt idx="91547">
                  <c:v>212.09199502674201</c:v>
                </c:pt>
                <c:pt idx="91548">
                  <c:v>212.09431178201501</c:v>
                </c:pt>
                <c:pt idx="91549">
                  <c:v>212.09662853728901</c:v>
                </c:pt>
                <c:pt idx="91550">
                  <c:v>212.09894529256201</c:v>
                </c:pt>
                <c:pt idx="91551">
                  <c:v>212.101262047836</c:v>
                </c:pt>
                <c:pt idx="91552">
                  <c:v>212.103578803109</c:v>
                </c:pt>
                <c:pt idx="91553">
                  <c:v>212.105895558383</c:v>
                </c:pt>
                <c:pt idx="91554">
                  <c:v>212.108212313656</c:v>
                </c:pt>
                <c:pt idx="91555">
                  <c:v>212.11052906892999</c:v>
                </c:pt>
                <c:pt idx="91556">
                  <c:v>212.11284582420299</c:v>
                </c:pt>
                <c:pt idx="91557">
                  <c:v>212.11516257947699</c:v>
                </c:pt>
                <c:pt idx="91558">
                  <c:v>212.11747933474999</c:v>
                </c:pt>
                <c:pt idx="91559">
                  <c:v>212.11979609002401</c:v>
                </c:pt>
                <c:pt idx="91560">
                  <c:v>212.12211284529801</c:v>
                </c:pt>
                <c:pt idx="91561">
                  <c:v>212.12442960057101</c:v>
                </c:pt>
                <c:pt idx="91562">
                  <c:v>212.126746355845</c:v>
                </c:pt>
                <c:pt idx="91563">
                  <c:v>212.129063111118</c:v>
                </c:pt>
                <c:pt idx="91564">
                  <c:v>212.131379866392</c:v>
                </c:pt>
                <c:pt idx="91565">
                  <c:v>212.133696621665</c:v>
                </c:pt>
                <c:pt idx="91566">
                  <c:v>212.13601337693899</c:v>
                </c:pt>
                <c:pt idx="91567">
                  <c:v>212.13833013221199</c:v>
                </c:pt>
                <c:pt idx="91568">
                  <c:v>212.14064688748601</c:v>
                </c:pt>
                <c:pt idx="91569">
                  <c:v>212.14296364275901</c:v>
                </c:pt>
                <c:pt idx="91570">
                  <c:v>212.14528039803301</c:v>
                </c:pt>
                <c:pt idx="91571">
                  <c:v>212.147597153307</c:v>
                </c:pt>
                <c:pt idx="91572">
                  <c:v>212.14991390858</c:v>
                </c:pt>
                <c:pt idx="91573">
                  <c:v>212.152230663854</c:v>
                </c:pt>
                <c:pt idx="91574">
                  <c:v>212.154547419127</c:v>
                </c:pt>
                <c:pt idx="91575">
                  <c:v>212.15686417440099</c:v>
                </c:pt>
                <c:pt idx="91576">
                  <c:v>212.15918092967399</c:v>
                </c:pt>
                <c:pt idx="91577">
                  <c:v>212.16149768494799</c:v>
                </c:pt>
                <c:pt idx="91578">
                  <c:v>212.16381444022099</c:v>
                </c:pt>
                <c:pt idx="91579">
                  <c:v>212.16613119549501</c:v>
                </c:pt>
                <c:pt idx="91580">
                  <c:v>212.16844795076801</c:v>
                </c:pt>
                <c:pt idx="91581">
                  <c:v>212.17076470604201</c:v>
                </c:pt>
                <c:pt idx="91582">
                  <c:v>212.17308146131501</c:v>
                </c:pt>
                <c:pt idx="91583">
                  <c:v>212.175398216589</c:v>
                </c:pt>
                <c:pt idx="91584">
                  <c:v>212.177714971863</c:v>
                </c:pt>
                <c:pt idx="91585">
                  <c:v>212.180031727136</c:v>
                </c:pt>
                <c:pt idx="91586">
                  <c:v>212.18234848240999</c:v>
                </c:pt>
                <c:pt idx="91587">
                  <c:v>212.18466523768299</c:v>
                </c:pt>
                <c:pt idx="91588">
                  <c:v>212.18698199295699</c:v>
                </c:pt>
                <c:pt idx="91589">
                  <c:v>212.18929874822999</c:v>
                </c:pt>
                <c:pt idx="91590">
                  <c:v>212.19161550350401</c:v>
                </c:pt>
                <c:pt idx="91591">
                  <c:v>212.19393225877701</c:v>
                </c:pt>
                <c:pt idx="91592">
                  <c:v>212.19624901405101</c:v>
                </c:pt>
                <c:pt idx="91593">
                  <c:v>212.19856576932401</c:v>
                </c:pt>
                <c:pt idx="91594">
                  <c:v>212.200882524598</c:v>
                </c:pt>
                <c:pt idx="91595">
                  <c:v>212.203199279871</c:v>
                </c:pt>
                <c:pt idx="91596">
                  <c:v>212.205516035145</c:v>
                </c:pt>
                <c:pt idx="91597">
                  <c:v>212.20783279041899</c:v>
                </c:pt>
                <c:pt idx="91598">
                  <c:v>212.21014954569199</c:v>
                </c:pt>
                <c:pt idx="91599">
                  <c:v>212.21246630096601</c:v>
                </c:pt>
                <c:pt idx="91600">
                  <c:v>212.21478305623901</c:v>
                </c:pt>
                <c:pt idx="91601">
                  <c:v>212.21709981151301</c:v>
                </c:pt>
                <c:pt idx="91602">
                  <c:v>212.21941656678601</c:v>
                </c:pt>
                <c:pt idx="91603">
                  <c:v>212.22173332206</c:v>
                </c:pt>
                <c:pt idx="91604">
                  <c:v>212.224050077333</c:v>
                </c:pt>
                <c:pt idx="91605">
                  <c:v>212.226366832607</c:v>
                </c:pt>
                <c:pt idx="91606">
                  <c:v>212.22868358788</c:v>
                </c:pt>
                <c:pt idx="91607">
                  <c:v>212.23100034315399</c:v>
                </c:pt>
                <c:pt idx="91608">
                  <c:v>212.23331709842699</c:v>
                </c:pt>
                <c:pt idx="91609">
                  <c:v>212.23563385370099</c:v>
                </c:pt>
                <c:pt idx="91610">
                  <c:v>212.23795060897501</c:v>
                </c:pt>
                <c:pt idx="91611">
                  <c:v>212.24026736424801</c:v>
                </c:pt>
                <c:pt idx="91612">
                  <c:v>212.24258411952201</c:v>
                </c:pt>
                <c:pt idx="91613">
                  <c:v>212.24490087479501</c:v>
                </c:pt>
                <c:pt idx="91614">
                  <c:v>212.247217630069</c:v>
                </c:pt>
                <c:pt idx="91615">
                  <c:v>212.249534385342</c:v>
                </c:pt>
                <c:pt idx="91616">
                  <c:v>212.251851140616</c:v>
                </c:pt>
                <c:pt idx="91617">
                  <c:v>212.254167895889</c:v>
                </c:pt>
                <c:pt idx="91618">
                  <c:v>212.25648465116299</c:v>
                </c:pt>
                <c:pt idx="91619">
                  <c:v>212.25880140643599</c:v>
                </c:pt>
                <c:pt idx="91620">
                  <c:v>212.26111816170999</c:v>
                </c:pt>
                <c:pt idx="91621">
                  <c:v>212.26343491698401</c:v>
                </c:pt>
                <c:pt idx="91622">
                  <c:v>212.26575167225701</c:v>
                </c:pt>
                <c:pt idx="91623">
                  <c:v>212.26806842753101</c:v>
                </c:pt>
                <c:pt idx="91624">
                  <c:v>212.27038518280401</c:v>
                </c:pt>
                <c:pt idx="91625">
                  <c:v>212.272701938078</c:v>
                </c:pt>
                <c:pt idx="91626">
                  <c:v>212.275018693351</c:v>
                </c:pt>
                <c:pt idx="91627">
                  <c:v>212.277335448625</c:v>
                </c:pt>
                <c:pt idx="91628">
                  <c:v>212.279652203898</c:v>
                </c:pt>
                <c:pt idx="91629">
                  <c:v>212.28196895917199</c:v>
                </c:pt>
                <c:pt idx="91630">
                  <c:v>212.28428571444499</c:v>
                </c:pt>
                <c:pt idx="91631">
                  <c:v>212.28660246971901</c:v>
                </c:pt>
                <c:pt idx="91632">
                  <c:v>212.28891922499199</c:v>
                </c:pt>
                <c:pt idx="91633">
                  <c:v>212.29123598026601</c:v>
                </c:pt>
                <c:pt idx="91634">
                  <c:v>212.29355273554</c:v>
                </c:pt>
                <c:pt idx="91635">
                  <c:v>212.295869490813</c:v>
                </c:pt>
                <c:pt idx="91636">
                  <c:v>212.298186246087</c:v>
                </c:pt>
                <c:pt idx="91637">
                  <c:v>212.30050300136</c:v>
                </c:pt>
                <c:pt idx="91638">
                  <c:v>212.30281975663399</c:v>
                </c:pt>
                <c:pt idx="91639">
                  <c:v>212.30513651190699</c:v>
                </c:pt>
                <c:pt idx="91640">
                  <c:v>212.30745326718099</c:v>
                </c:pt>
                <c:pt idx="91641">
                  <c:v>212.30977002245399</c:v>
                </c:pt>
                <c:pt idx="91642">
                  <c:v>212.31208677772801</c:v>
                </c:pt>
                <c:pt idx="91643">
                  <c:v>212.31440353300101</c:v>
                </c:pt>
                <c:pt idx="91644">
                  <c:v>212.31672028827501</c:v>
                </c:pt>
                <c:pt idx="91645">
                  <c:v>212.31903704354801</c:v>
                </c:pt>
                <c:pt idx="91646">
                  <c:v>212.321353798822</c:v>
                </c:pt>
                <c:pt idx="91647">
                  <c:v>212.323670554096</c:v>
                </c:pt>
                <c:pt idx="91648">
                  <c:v>212.325987309369</c:v>
                </c:pt>
                <c:pt idx="91649">
                  <c:v>212.32830406464299</c:v>
                </c:pt>
                <c:pt idx="91650">
                  <c:v>212.33062081991599</c:v>
                </c:pt>
                <c:pt idx="91651">
                  <c:v>212.33293757518999</c:v>
                </c:pt>
                <c:pt idx="91652">
                  <c:v>212.33525433046299</c:v>
                </c:pt>
                <c:pt idx="91653">
                  <c:v>212.33757108573701</c:v>
                </c:pt>
                <c:pt idx="91654">
                  <c:v>212.33988784101001</c:v>
                </c:pt>
                <c:pt idx="91655">
                  <c:v>212.34220459628401</c:v>
                </c:pt>
                <c:pt idx="91656">
                  <c:v>212.34452135155701</c:v>
                </c:pt>
                <c:pt idx="91657">
                  <c:v>212.346838106831</c:v>
                </c:pt>
                <c:pt idx="91658">
                  <c:v>212.349154862104</c:v>
                </c:pt>
                <c:pt idx="91659">
                  <c:v>212.351471617378</c:v>
                </c:pt>
                <c:pt idx="91660">
                  <c:v>212.35378837265199</c:v>
                </c:pt>
                <c:pt idx="91661">
                  <c:v>212.35610512792499</c:v>
                </c:pt>
                <c:pt idx="91662">
                  <c:v>212.35842188319899</c:v>
                </c:pt>
                <c:pt idx="91663">
                  <c:v>212.36073863847199</c:v>
                </c:pt>
                <c:pt idx="91664">
                  <c:v>212.36305539374601</c:v>
                </c:pt>
                <c:pt idx="91665">
                  <c:v>212.36537214901901</c:v>
                </c:pt>
                <c:pt idx="91666">
                  <c:v>212.367688904293</c:v>
                </c:pt>
                <c:pt idx="91667">
                  <c:v>212.370005659566</c:v>
                </c:pt>
                <c:pt idx="91668">
                  <c:v>212.37232241484</c:v>
                </c:pt>
                <c:pt idx="91669">
                  <c:v>212.374639170113</c:v>
                </c:pt>
                <c:pt idx="91670">
                  <c:v>212.37695592538699</c:v>
                </c:pt>
                <c:pt idx="91671">
                  <c:v>212.37927268066099</c:v>
                </c:pt>
                <c:pt idx="91672">
                  <c:v>212.38158943593399</c:v>
                </c:pt>
                <c:pt idx="91673">
                  <c:v>212.38390619120801</c:v>
                </c:pt>
                <c:pt idx="91674">
                  <c:v>212.38622294648101</c:v>
                </c:pt>
                <c:pt idx="91675">
                  <c:v>212.38853970175501</c:v>
                </c:pt>
                <c:pt idx="91676">
                  <c:v>212.39085645702801</c:v>
                </c:pt>
                <c:pt idx="91677">
                  <c:v>212.393173212302</c:v>
                </c:pt>
                <c:pt idx="91678">
                  <c:v>212.395489967575</c:v>
                </c:pt>
                <c:pt idx="91679">
                  <c:v>212.397806722849</c:v>
                </c:pt>
                <c:pt idx="91680">
                  <c:v>212.400123478122</c:v>
                </c:pt>
                <c:pt idx="91681">
                  <c:v>212.40244023339599</c:v>
                </c:pt>
                <c:pt idx="91682">
                  <c:v>212.40475698866899</c:v>
                </c:pt>
                <c:pt idx="91683">
                  <c:v>212.40707374394299</c:v>
                </c:pt>
                <c:pt idx="91684">
                  <c:v>212.40939049921701</c:v>
                </c:pt>
                <c:pt idx="91685">
                  <c:v>212.41170725449001</c:v>
                </c:pt>
                <c:pt idx="91686">
                  <c:v>212.41402400976401</c:v>
                </c:pt>
                <c:pt idx="91687">
                  <c:v>212.41634076503701</c:v>
                </c:pt>
                <c:pt idx="91688">
                  <c:v>212.418657520311</c:v>
                </c:pt>
                <c:pt idx="91689">
                  <c:v>212.420974275584</c:v>
                </c:pt>
                <c:pt idx="91690">
                  <c:v>212.423291030858</c:v>
                </c:pt>
                <c:pt idx="91691">
                  <c:v>212.425607786131</c:v>
                </c:pt>
                <c:pt idx="91692">
                  <c:v>212.42792454140499</c:v>
                </c:pt>
                <c:pt idx="91693">
                  <c:v>212.43024129667799</c:v>
                </c:pt>
                <c:pt idx="91694">
                  <c:v>212.43255805195199</c:v>
                </c:pt>
                <c:pt idx="91695">
                  <c:v>212.43487480722499</c:v>
                </c:pt>
                <c:pt idx="91696">
                  <c:v>212.43719156249901</c:v>
                </c:pt>
                <c:pt idx="91697">
                  <c:v>212.439508317773</c:v>
                </c:pt>
                <c:pt idx="91698">
                  <c:v>212.441825073046</c:v>
                </c:pt>
                <c:pt idx="91699">
                  <c:v>212.44414182832</c:v>
                </c:pt>
                <c:pt idx="91700">
                  <c:v>212.446458583593</c:v>
                </c:pt>
                <c:pt idx="91701">
                  <c:v>212.44877533886699</c:v>
                </c:pt>
                <c:pt idx="91702">
                  <c:v>212.45109209413999</c:v>
                </c:pt>
                <c:pt idx="91703">
                  <c:v>212.45340884941399</c:v>
                </c:pt>
                <c:pt idx="91704">
                  <c:v>212.45572560468699</c:v>
                </c:pt>
                <c:pt idx="91705">
                  <c:v>212.45804235996101</c:v>
                </c:pt>
                <c:pt idx="91706">
                  <c:v>212.46035911523401</c:v>
                </c:pt>
                <c:pt idx="91707">
                  <c:v>212.46267587050801</c:v>
                </c:pt>
                <c:pt idx="91708">
                  <c:v>212.464992625782</c:v>
                </c:pt>
                <c:pt idx="91709">
                  <c:v>212.467309381055</c:v>
                </c:pt>
                <c:pt idx="91710">
                  <c:v>212.469626136329</c:v>
                </c:pt>
                <c:pt idx="91711">
                  <c:v>212.471942891602</c:v>
                </c:pt>
                <c:pt idx="91712">
                  <c:v>212.47425964687599</c:v>
                </c:pt>
                <c:pt idx="91713">
                  <c:v>212.47657640214899</c:v>
                </c:pt>
                <c:pt idx="91714">
                  <c:v>212.47889315742299</c:v>
                </c:pt>
                <c:pt idx="91715">
                  <c:v>212.48120991269599</c:v>
                </c:pt>
                <c:pt idx="91716">
                  <c:v>212.48352666797001</c:v>
                </c:pt>
                <c:pt idx="91717">
                  <c:v>212.48584342324301</c:v>
                </c:pt>
                <c:pt idx="91718">
                  <c:v>212.48816017851701</c:v>
                </c:pt>
                <c:pt idx="91719">
                  <c:v>212.49047693379001</c:v>
                </c:pt>
                <c:pt idx="91720">
                  <c:v>212.492793689064</c:v>
                </c:pt>
                <c:pt idx="91721">
                  <c:v>212.495110444338</c:v>
                </c:pt>
                <c:pt idx="91722">
                  <c:v>212.497427199611</c:v>
                </c:pt>
                <c:pt idx="91723">
                  <c:v>212.49974395488499</c:v>
                </c:pt>
                <c:pt idx="91724">
                  <c:v>212.50206071015799</c:v>
                </c:pt>
                <c:pt idx="91725">
                  <c:v>212.50437746543199</c:v>
                </c:pt>
                <c:pt idx="91726">
                  <c:v>212.50669422070499</c:v>
                </c:pt>
                <c:pt idx="91727">
                  <c:v>212.50901097597901</c:v>
                </c:pt>
                <c:pt idx="91728">
                  <c:v>212.51132773125201</c:v>
                </c:pt>
                <c:pt idx="91729">
                  <c:v>212.513644486526</c:v>
                </c:pt>
                <c:pt idx="91730">
                  <c:v>212.515961241799</c:v>
                </c:pt>
                <c:pt idx="91731">
                  <c:v>212.518277997073</c:v>
                </c:pt>
                <c:pt idx="91732">
                  <c:v>212.520594752346</c:v>
                </c:pt>
                <c:pt idx="91733">
                  <c:v>212.52291150761999</c:v>
                </c:pt>
                <c:pt idx="91734">
                  <c:v>212.52522826289399</c:v>
                </c:pt>
                <c:pt idx="91735">
                  <c:v>212.52754501816699</c:v>
                </c:pt>
                <c:pt idx="91736">
                  <c:v>212.52986177344101</c:v>
                </c:pt>
                <c:pt idx="91737">
                  <c:v>212.53217852871401</c:v>
                </c:pt>
                <c:pt idx="91738">
                  <c:v>212.53449528398801</c:v>
                </c:pt>
                <c:pt idx="91739">
                  <c:v>212.53681203926101</c:v>
                </c:pt>
                <c:pt idx="91740">
                  <c:v>212.539128794535</c:v>
                </c:pt>
                <c:pt idx="91741">
                  <c:v>212.541445549808</c:v>
                </c:pt>
                <c:pt idx="91742">
                  <c:v>212.543762305082</c:v>
                </c:pt>
                <c:pt idx="91743">
                  <c:v>212.546079060355</c:v>
                </c:pt>
                <c:pt idx="91744">
                  <c:v>212.54839581562899</c:v>
                </c:pt>
                <c:pt idx="91745">
                  <c:v>212.55071257090199</c:v>
                </c:pt>
                <c:pt idx="91746">
                  <c:v>212.55302932617599</c:v>
                </c:pt>
                <c:pt idx="91747">
                  <c:v>212.55534608145001</c:v>
                </c:pt>
                <c:pt idx="91748">
                  <c:v>212.55766283672301</c:v>
                </c:pt>
                <c:pt idx="91749">
                  <c:v>212.55997959199701</c:v>
                </c:pt>
                <c:pt idx="91750">
                  <c:v>212.56229634727001</c:v>
                </c:pt>
                <c:pt idx="91751">
                  <c:v>212.564613102544</c:v>
                </c:pt>
                <c:pt idx="91752">
                  <c:v>212.566929857817</c:v>
                </c:pt>
                <c:pt idx="91753">
                  <c:v>212.569246613091</c:v>
                </c:pt>
                <c:pt idx="91754">
                  <c:v>212.571563368364</c:v>
                </c:pt>
                <c:pt idx="91755">
                  <c:v>212.57388012363799</c:v>
                </c:pt>
                <c:pt idx="91756">
                  <c:v>212.57619687891099</c:v>
                </c:pt>
                <c:pt idx="91757">
                  <c:v>212.57851363418499</c:v>
                </c:pt>
                <c:pt idx="91758">
                  <c:v>212.58083038945901</c:v>
                </c:pt>
                <c:pt idx="91759">
                  <c:v>212.58314714473201</c:v>
                </c:pt>
                <c:pt idx="91760">
                  <c:v>212.585463900006</c:v>
                </c:pt>
                <c:pt idx="91761">
                  <c:v>212.587780655279</c:v>
                </c:pt>
                <c:pt idx="91762">
                  <c:v>212.590097410553</c:v>
                </c:pt>
                <c:pt idx="91763">
                  <c:v>212.592414165826</c:v>
                </c:pt>
                <c:pt idx="91764">
                  <c:v>212.59473092109999</c:v>
                </c:pt>
                <c:pt idx="91765">
                  <c:v>212.59704767637299</c:v>
                </c:pt>
                <c:pt idx="91766">
                  <c:v>212.59936443164699</c:v>
                </c:pt>
                <c:pt idx="91767">
                  <c:v>212.60168118691999</c:v>
                </c:pt>
                <c:pt idx="91768">
                  <c:v>212.60399794219401</c:v>
                </c:pt>
                <c:pt idx="91769">
                  <c:v>212.60631469746701</c:v>
                </c:pt>
                <c:pt idx="91770">
                  <c:v>212.60863145274101</c:v>
                </c:pt>
                <c:pt idx="91771">
                  <c:v>212.610948208015</c:v>
                </c:pt>
                <c:pt idx="91772">
                  <c:v>212.613264963288</c:v>
                </c:pt>
                <c:pt idx="91773">
                  <c:v>212.615581718562</c:v>
                </c:pt>
                <c:pt idx="91774">
                  <c:v>212.617898473835</c:v>
                </c:pt>
                <c:pt idx="91775">
                  <c:v>212.62021522910899</c:v>
                </c:pt>
                <c:pt idx="91776">
                  <c:v>212.62253198438199</c:v>
                </c:pt>
                <c:pt idx="91777">
                  <c:v>212.62484873965599</c:v>
                </c:pt>
                <c:pt idx="91778">
                  <c:v>212.62716549492899</c:v>
                </c:pt>
                <c:pt idx="91779">
                  <c:v>212.62948225020301</c:v>
                </c:pt>
                <c:pt idx="91780">
                  <c:v>212.63179900547601</c:v>
                </c:pt>
                <c:pt idx="91781">
                  <c:v>212.63411576075001</c:v>
                </c:pt>
                <c:pt idx="91782">
                  <c:v>212.63643251602301</c:v>
                </c:pt>
                <c:pt idx="91783">
                  <c:v>212.638749271297</c:v>
                </c:pt>
                <c:pt idx="91784">
                  <c:v>212.641066026571</c:v>
                </c:pt>
                <c:pt idx="91785">
                  <c:v>212.643382781844</c:v>
                </c:pt>
                <c:pt idx="91786">
                  <c:v>212.64569953711799</c:v>
                </c:pt>
                <c:pt idx="91787">
                  <c:v>212.64801629239099</c:v>
                </c:pt>
                <c:pt idx="91788">
                  <c:v>212.65033304766499</c:v>
                </c:pt>
                <c:pt idx="91789">
                  <c:v>212.65264980293799</c:v>
                </c:pt>
                <c:pt idx="91790">
                  <c:v>212.65496655821201</c:v>
                </c:pt>
                <c:pt idx="91791">
                  <c:v>212.65728331348501</c:v>
                </c:pt>
                <c:pt idx="91792">
                  <c:v>212.659600068759</c:v>
                </c:pt>
                <c:pt idx="91793">
                  <c:v>212.66191682403201</c:v>
                </c:pt>
                <c:pt idx="91794">
                  <c:v>212.664233579306</c:v>
                </c:pt>
                <c:pt idx="91795">
                  <c:v>212.666550334579</c:v>
                </c:pt>
                <c:pt idx="91796">
                  <c:v>212.66886708985299</c:v>
                </c:pt>
                <c:pt idx="91797">
                  <c:v>212.67118384512699</c:v>
                </c:pt>
                <c:pt idx="91798">
                  <c:v>212.67350060039999</c:v>
                </c:pt>
                <c:pt idx="91799">
                  <c:v>212.67581735567401</c:v>
                </c:pt>
                <c:pt idx="91800">
                  <c:v>212.67813411094701</c:v>
                </c:pt>
                <c:pt idx="91801">
                  <c:v>212.68045086622101</c:v>
                </c:pt>
                <c:pt idx="91802">
                  <c:v>212.68276762149401</c:v>
                </c:pt>
                <c:pt idx="91803">
                  <c:v>212.685084376768</c:v>
                </c:pt>
                <c:pt idx="91804">
                  <c:v>212.687401132041</c:v>
                </c:pt>
                <c:pt idx="91805">
                  <c:v>212.689717887315</c:v>
                </c:pt>
                <c:pt idx="91806">
                  <c:v>212.692034642588</c:v>
                </c:pt>
                <c:pt idx="91807">
                  <c:v>212.69435139786199</c:v>
                </c:pt>
                <c:pt idx="91808">
                  <c:v>212.69666815313599</c:v>
                </c:pt>
                <c:pt idx="91809">
                  <c:v>212.69898490840899</c:v>
                </c:pt>
                <c:pt idx="91810">
                  <c:v>212.70130166368301</c:v>
                </c:pt>
                <c:pt idx="91811">
                  <c:v>212.70361841895601</c:v>
                </c:pt>
                <c:pt idx="91812">
                  <c:v>212.70593517423001</c:v>
                </c:pt>
                <c:pt idx="91813">
                  <c:v>212.70825192950301</c:v>
                </c:pt>
                <c:pt idx="91814">
                  <c:v>212.710568684777</c:v>
                </c:pt>
                <c:pt idx="91815">
                  <c:v>212.71288544005</c:v>
                </c:pt>
                <c:pt idx="91816">
                  <c:v>212.715202195324</c:v>
                </c:pt>
                <c:pt idx="91817">
                  <c:v>212.717518950597</c:v>
                </c:pt>
                <c:pt idx="91818">
                  <c:v>212.71983570587099</c:v>
                </c:pt>
                <c:pt idx="91819">
                  <c:v>212.72215246114399</c:v>
                </c:pt>
                <c:pt idx="91820">
                  <c:v>212.72446921641799</c:v>
                </c:pt>
                <c:pt idx="91821">
                  <c:v>212.72678597169201</c:v>
                </c:pt>
                <c:pt idx="91822">
                  <c:v>212.72910272696501</c:v>
                </c:pt>
                <c:pt idx="91823">
                  <c:v>212.731419482239</c:v>
                </c:pt>
                <c:pt idx="91824">
                  <c:v>212.73373623751201</c:v>
                </c:pt>
                <c:pt idx="91825">
                  <c:v>212.736052992786</c:v>
                </c:pt>
                <c:pt idx="91826">
                  <c:v>212.738369748059</c:v>
                </c:pt>
                <c:pt idx="91827">
                  <c:v>212.740686503333</c:v>
                </c:pt>
                <c:pt idx="91828">
                  <c:v>212.743003258606</c:v>
                </c:pt>
                <c:pt idx="91829">
                  <c:v>212.74532001387999</c:v>
                </c:pt>
                <c:pt idx="91830">
                  <c:v>212.74763676915299</c:v>
                </c:pt>
                <c:pt idx="91831">
                  <c:v>212.74995352442701</c:v>
                </c:pt>
                <c:pt idx="91832">
                  <c:v>212.75227027970001</c:v>
                </c:pt>
                <c:pt idx="91833">
                  <c:v>212.75458703497401</c:v>
                </c:pt>
                <c:pt idx="91834">
                  <c:v>212.756903790248</c:v>
                </c:pt>
                <c:pt idx="91835">
                  <c:v>212.759220545521</c:v>
                </c:pt>
                <c:pt idx="91836">
                  <c:v>212.761537300795</c:v>
                </c:pt>
                <c:pt idx="91837">
                  <c:v>212.763854056068</c:v>
                </c:pt>
                <c:pt idx="91838">
                  <c:v>212.76617081134199</c:v>
                </c:pt>
                <c:pt idx="91839">
                  <c:v>212.76848756661499</c:v>
                </c:pt>
                <c:pt idx="91840">
                  <c:v>212.77080432188899</c:v>
                </c:pt>
                <c:pt idx="91841">
                  <c:v>212.77312107716199</c:v>
                </c:pt>
                <c:pt idx="91842">
                  <c:v>212.77543783243601</c:v>
                </c:pt>
                <c:pt idx="91843">
                  <c:v>212.77775458770901</c:v>
                </c:pt>
                <c:pt idx="91844">
                  <c:v>212.78007134298301</c:v>
                </c:pt>
                <c:pt idx="91845">
                  <c:v>212.782388098257</c:v>
                </c:pt>
                <c:pt idx="91846">
                  <c:v>212.78470485353</c:v>
                </c:pt>
                <c:pt idx="91847">
                  <c:v>212.787021608804</c:v>
                </c:pt>
                <c:pt idx="91848">
                  <c:v>212.789338364077</c:v>
                </c:pt>
                <c:pt idx="91849">
                  <c:v>212.79165511935099</c:v>
                </c:pt>
                <c:pt idx="91850">
                  <c:v>212.79397187462399</c:v>
                </c:pt>
                <c:pt idx="91851">
                  <c:v>212.79628862989799</c:v>
                </c:pt>
                <c:pt idx="91852">
                  <c:v>212.79860538517099</c:v>
                </c:pt>
                <c:pt idx="91853">
                  <c:v>212.80092214044501</c:v>
                </c:pt>
                <c:pt idx="91854">
                  <c:v>212.80323889571801</c:v>
                </c:pt>
                <c:pt idx="91855">
                  <c:v>212.80555565099201</c:v>
                </c:pt>
                <c:pt idx="91856">
                  <c:v>212.80787240626501</c:v>
                </c:pt>
                <c:pt idx="91857">
                  <c:v>212.810189161539</c:v>
                </c:pt>
                <c:pt idx="91858">
                  <c:v>212.812505916813</c:v>
                </c:pt>
                <c:pt idx="91859">
                  <c:v>212.814822672086</c:v>
                </c:pt>
                <c:pt idx="91860">
                  <c:v>212.81713942735999</c:v>
                </c:pt>
                <c:pt idx="91861">
                  <c:v>212.81945618263299</c:v>
                </c:pt>
                <c:pt idx="91862">
                  <c:v>212.82177293790701</c:v>
                </c:pt>
                <c:pt idx="91863">
                  <c:v>212.82408969318001</c:v>
                </c:pt>
                <c:pt idx="91864">
                  <c:v>212.82640644845401</c:v>
                </c:pt>
                <c:pt idx="91865">
                  <c:v>212.82872320372701</c:v>
                </c:pt>
                <c:pt idx="91866">
                  <c:v>212.831039959001</c:v>
                </c:pt>
                <c:pt idx="91867">
                  <c:v>212.833356714274</c:v>
                </c:pt>
                <c:pt idx="91868">
                  <c:v>212.835673469548</c:v>
                </c:pt>
                <c:pt idx="91869">
                  <c:v>212.837990224821</c:v>
                </c:pt>
                <c:pt idx="91870">
                  <c:v>212.84030698009499</c:v>
                </c:pt>
                <c:pt idx="91871">
                  <c:v>212.84262373536899</c:v>
                </c:pt>
                <c:pt idx="91872">
                  <c:v>212.84494049064199</c:v>
                </c:pt>
                <c:pt idx="91873">
                  <c:v>212.84725724591601</c:v>
                </c:pt>
                <c:pt idx="91874">
                  <c:v>212.84957400118901</c:v>
                </c:pt>
                <c:pt idx="91875">
                  <c:v>212.85189075646301</c:v>
                </c:pt>
                <c:pt idx="91876">
                  <c:v>212.85420751173601</c:v>
                </c:pt>
                <c:pt idx="91877">
                  <c:v>212.85652426701</c:v>
                </c:pt>
                <c:pt idx="91878">
                  <c:v>212.858841022283</c:v>
                </c:pt>
                <c:pt idx="91879">
                  <c:v>212.861157777557</c:v>
                </c:pt>
                <c:pt idx="91880">
                  <c:v>212.86347453283</c:v>
                </c:pt>
                <c:pt idx="91881">
                  <c:v>212.86579128810399</c:v>
                </c:pt>
                <c:pt idx="91882">
                  <c:v>212.86810804337699</c:v>
                </c:pt>
                <c:pt idx="91883">
                  <c:v>212.87042479865099</c:v>
                </c:pt>
                <c:pt idx="91884">
                  <c:v>212.87274155392501</c:v>
                </c:pt>
                <c:pt idx="91885">
                  <c:v>212.87505830919801</c:v>
                </c:pt>
                <c:pt idx="91886">
                  <c:v>212.87737506447201</c:v>
                </c:pt>
                <c:pt idx="91887">
                  <c:v>212.87969181974501</c:v>
                </c:pt>
                <c:pt idx="91888">
                  <c:v>212.882008575019</c:v>
                </c:pt>
                <c:pt idx="91889">
                  <c:v>212.884325330292</c:v>
                </c:pt>
                <c:pt idx="91890">
                  <c:v>212.886642085566</c:v>
                </c:pt>
                <c:pt idx="91891">
                  <c:v>212.888958840839</c:v>
                </c:pt>
                <c:pt idx="91892">
                  <c:v>212.89127559611299</c:v>
                </c:pt>
                <c:pt idx="91893">
                  <c:v>212.89359235138599</c:v>
                </c:pt>
                <c:pt idx="91894">
                  <c:v>212.89590910666001</c:v>
                </c:pt>
                <c:pt idx="91895">
                  <c:v>212.89822586193401</c:v>
                </c:pt>
                <c:pt idx="91896">
                  <c:v>212.90054261720701</c:v>
                </c:pt>
                <c:pt idx="91897">
                  <c:v>212.902859372481</c:v>
                </c:pt>
                <c:pt idx="91898">
                  <c:v>212.905176127754</c:v>
                </c:pt>
                <c:pt idx="91899">
                  <c:v>212.907492883028</c:v>
                </c:pt>
                <c:pt idx="91900">
                  <c:v>212.909809638301</c:v>
                </c:pt>
                <c:pt idx="91901">
                  <c:v>212.91212639357499</c:v>
                </c:pt>
                <c:pt idx="91902">
                  <c:v>212.91444314884799</c:v>
                </c:pt>
                <c:pt idx="91903">
                  <c:v>212.91675990412199</c:v>
                </c:pt>
                <c:pt idx="91904">
                  <c:v>212.91907665939499</c:v>
                </c:pt>
                <c:pt idx="91905">
                  <c:v>212.92139341466901</c:v>
                </c:pt>
                <c:pt idx="91906">
                  <c:v>212.92371016994201</c:v>
                </c:pt>
                <c:pt idx="91907">
                  <c:v>212.92602692521601</c:v>
                </c:pt>
                <c:pt idx="91908">
                  <c:v>212.92834368049</c:v>
                </c:pt>
                <c:pt idx="91909">
                  <c:v>212.930660435763</c:v>
                </c:pt>
                <c:pt idx="91910">
                  <c:v>212.932977191037</c:v>
                </c:pt>
                <c:pt idx="91911">
                  <c:v>212.93529394631</c:v>
                </c:pt>
                <c:pt idx="91912">
                  <c:v>212.93761070158399</c:v>
                </c:pt>
                <c:pt idx="91913">
                  <c:v>212.93992745685699</c:v>
                </c:pt>
                <c:pt idx="91914">
                  <c:v>212.94224421213099</c:v>
                </c:pt>
                <c:pt idx="91915">
                  <c:v>212.94456096740399</c:v>
                </c:pt>
                <c:pt idx="91916">
                  <c:v>212.94687772267801</c:v>
                </c:pt>
                <c:pt idx="91917">
                  <c:v>212.94919447795101</c:v>
                </c:pt>
                <c:pt idx="91918">
                  <c:v>212.95151123322501</c:v>
                </c:pt>
                <c:pt idx="91919">
                  <c:v>212.95382798849801</c:v>
                </c:pt>
                <c:pt idx="91920">
                  <c:v>212.956144743772</c:v>
                </c:pt>
                <c:pt idx="91921">
                  <c:v>212.958461499046</c:v>
                </c:pt>
                <c:pt idx="91922">
                  <c:v>212.960778254319</c:v>
                </c:pt>
                <c:pt idx="91923">
                  <c:v>212.96309500959299</c:v>
                </c:pt>
                <c:pt idx="91924">
                  <c:v>212.96541176486599</c:v>
                </c:pt>
                <c:pt idx="91925">
                  <c:v>212.96772852014001</c:v>
                </c:pt>
                <c:pt idx="91926">
                  <c:v>212.97004527541301</c:v>
                </c:pt>
                <c:pt idx="91927">
                  <c:v>212.97236203068701</c:v>
                </c:pt>
                <c:pt idx="91928">
                  <c:v>212.97467878596001</c:v>
                </c:pt>
                <c:pt idx="91929">
                  <c:v>212.976995541234</c:v>
                </c:pt>
                <c:pt idx="91930">
                  <c:v>212.979312296507</c:v>
                </c:pt>
                <c:pt idx="91931">
                  <c:v>212.981629051781</c:v>
                </c:pt>
                <c:pt idx="91932">
                  <c:v>212.983945807054</c:v>
                </c:pt>
                <c:pt idx="91933">
                  <c:v>212.98626256232799</c:v>
                </c:pt>
                <c:pt idx="91934">
                  <c:v>212.98857931760199</c:v>
                </c:pt>
                <c:pt idx="91935">
                  <c:v>212.99089607287499</c:v>
                </c:pt>
                <c:pt idx="91936">
                  <c:v>212.99321282814901</c:v>
                </c:pt>
                <c:pt idx="91937">
                  <c:v>212.99552958342201</c:v>
                </c:pt>
                <c:pt idx="91938">
                  <c:v>212.99784633869601</c:v>
                </c:pt>
                <c:pt idx="91939">
                  <c:v>213.00016309396901</c:v>
                </c:pt>
                <c:pt idx="91940">
                  <c:v>213.002479849243</c:v>
                </c:pt>
                <c:pt idx="91941">
                  <c:v>213.004796604516</c:v>
                </c:pt>
                <c:pt idx="91942">
                  <c:v>213.00711335979</c:v>
                </c:pt>
                <c:pt idx="91943">
                  <c:v>213.009430115063</c:v>
                </c:pt>
                <c:pt idx="91944">
                  <c:v>213.01174687033699</c:v>
                </c:pt>
                <c:pt idx="91945">
                  <c:v>213.01406362561099</c:v>
                </c:pt>
                <c:pt idx="91946">
                  <c:v>213.01638038088399</c:v>
                </c:pt>
                <c:pt idx="91947">
                  <c:v>213.01869713615801</c:v>
                </c:pt>
                <c:pt idx="91948">
                  <c:v>213.02101389143101</c:v>
                </c:pt>
                <c:pt idx="91949">
                  <c:v>213.02333064670501</c:v>
                </c:pt>
                <c:pt idx="91950">
                  <c:v>213.02564740197801</c:v>
                </c:pt>
                <c:pt idx="91951">
                  <c:v>213.027964157252</c:v>
                </c:pt>
                <c:pt idx="91952">
                  <c:v>213.030280912525</c:v>
                </c:pt>
                <c:pt idx="91953">
                  <c:v>213.032597667799</c:v>
                </c:pt>
                <c:pt idx="91954">
                  <c:v>213.034914423072</c:v>
                </c:pt>
                <c:pt idx="91955">
                  <c:v>213.03723117834599</c:v>
                </c:pt>
                <c:pt idx="91956">
                  <c:v>213.03954793361899</c:v>
                </c:pt>
                <c:pt idx="91957">
                  <c:v>213.04186468889301</c:v>
                </c:pt>
                <c:pt idx="91958">
                  <c:v>213.04418144416701</c:v>
                </c:pt>
                <c:pt idx="91959">
                  <c:v>213.04649819944001</c:v>
                </c:pt>
                <c:pt idx="91960">
                  <c:v>213.048814954714</c:v>
                </c:pt>
                <c:pt idx="91961">
                  <c:v>213.051131709987</c:v>
                </c:pt>
                <c:pt idx="91962">
                  <c:v>213.053448465261</c:v>
                </c:pt>
                <c:pt idx="91963">
                  <c:v>213.055765220534</c:v>
                </c:pt>
                <c:pt idx="91964">
                  <c:v>213.05808197580799</c:v>
                </c:pt>
                <c:pt idx="91965">
                  <c:v>213.06039873108099</c:v>
                </c:pt>
                <c:pt idx="91966">
                  <c:v>213.06271548635499</c:v>
                </c:pt>
                <c:pt idx="91967">
                  <c:v>213.06503224162799</c:v>
                </c:pt>
                <c:pt idx="91968">
                  <c:v>213.06734899690201</c:v>
                </c:pt>
                <c:pt idx="91969">
                  <c:v>213.06966575217501</c:v>
                </c:pt>
                <c:pt idx="91970">
                  <c:v>213.07198250744901</c:v>
                </c:pt>
                <c:pt idx="91971">
                  <c:v>213.074299262723</c:v>
                </c:pt>
                <c:pt idx="91972">
                  <c:v>213.076616017996</c:v>
                </c:pt>
                <c:pt idx="91973">
                  <c:v>213.07893277327</c:v>
                </c:pt>
                <c:pt idx="91974">
                  <c:v>213.081249528543</c:v>
                </c:pt>
                <c:pt idx="91975">
                  <c:v>213.08356628381699</c:v>
                </c:pt>
                <c:pt idx="91976">
                  <c:v>213.08588303908999</c:v>
                </c:pt>
                <c:pt idx="91977">
                  <c:v>213.08819979436399</c:v>
                </c:pt>
                <c:pt idx="91978">
                  <c:v>213.09051654963699</c:v>
                </c:pt>
                <c:pt idx="91979">
                  <c:v>213.09283330491101</c:v>
                </c:pt>
                <c:pt idx="91980">
                  <c:v>213.09515006018401</c:v>
                </c:pt>
                <c:pt idx="91981">
                  <c:v>213.09746681545801</c:v>
                </c:pt>
                <c:pt idx="91982">
                  <c:v>213.099783570732</c:v>
                </c:pt>
                <c:pt idx="91983">
                  <c:v>213.102100326005</c:v>
                </c:pt>
                <c:pt idx="91984">
                  <c:v>213.104417081279</c:v>
                </c:pt>
                <c:pt idx="91985">
                  <c:v>213.106733836552</c:v>
                </c:pt>
                <c:pt idx="91986">
                  <c:v>213.10905059182599</c:v>
                </c:pt>
                <c:pt idx="91987">
                  <c:v>213.11136734709899</c:v>
                </c:pt>
                <c:pt idx="91988">
                  <c:v>213.11368410237301</c:v>
                </c:pt>
                <c:pt idx="91989">
                  <c:v>213.11600085764599</c:v>
                </c:pt>
                <c:pt idx="91990">
                  <c:v>213.11831761292001</c:v>
                </c:pt>
                <c:pt idx="91991">
                  <c:v>213.12063436819301</c:v>
                </c:pt>
                <c:pt idx="91992">
                  <c:v>213.122951123467</c:v>
                </c:pt>
                <c:pt idx="91993">
                  <c:v>213.12526787874</c:v>
                </c:pt>
                <c:pt idx="91994">
                  <c:v>213.127584634014</c:v>
                </c:pt>
                <c:pt idx="91995">
                  <c:v>213.12990138928799</c:v>
                </c:pt>
                <c:pt idx="91996">
                  <c:v>213.13221814456099</c:v>
                </c:pt>
                <c:pt idx="91997">
                  <c:v>213.13453489983499</c:v>
                </c:pt>
                <c:pt idx="91998">
                  <c:v>213.13685165510799</c:v>
                </c:pt>
                <c:pt idx="91999">
                  <c:v>213.13916841038201</c:v>
                </c:pt>
                <c:pt idx="92000">
                  <c:v>213.14148516565501</c:v>
                </c:pt>
                <c:pt idx="92001">
                  <c:v>213.14380192092901</c:v>
                </c:pt>
                <c:pt idx="92002">
                  <c:v>213.14611867620201</c:v>
                </c:pt>
                <c:pt idx="92003">
                  <c:v>213.148435431476</c:v>
                </c:pt>
                <c:pt idx="92004">
                  <c:v>213.150752186749</c:v>
                </c:pt>
                <c:pt idx="92005">
                  <c:v>213.153068942023</c:v>
                </c:pt>
                <c:pt idx="92006">
                  <c:v>213.155385697296</c:v>
                </c:pt>
                <c:pt idx="92007">
                  <c:v>213.15770245256999</c:v>
                </c:pt>
                <c:pt idx="92008">
                  <c:v>213.16001920784399</c:v>
                </c:pt>
                <c:pt idx="92009">
                  <c:v>213.16233596311699</c:v>
                </c:pt>
                <c:pt idx="92010">
                  <c:v>213.16465271839101</c:v>
                </c:pt>
                <c:pt idx="92011">
                  <c:v>213.16696947366401</c:v>
                </c:pt>
                <c:pt idx="92012">
                  <c:v>213.16928622893801</c:v>
                </c:pt>
                <c:pt idx="92013">
                  <c:v>213.17160298421101</c:v>
                </c:pt>
                <c:pt idx="92014">
                  <c:v>213.173919739485</c:v>
                </c:pt>
                <c:pt idx="92015">
                  <c:v>213.176236494758</c:v>
                </c:pt>
                <c:pt idx="92016">
                  <c:v>213.178553250032</c:v>
                </c:pt>
                <c:pt idx="92017">
                  <c:v>213.180870005305</c:v>
                </c:pt>
                <c:pt idx="92018">
                  <c:v>213.18318676057899</c:v>
                </c:pt>
                <c:pt idx="92019">
                  <c:v>213.18550351585199</c:v>
                </c:pt>
                <c:pt idx="92020">
                  <c:v>213.18782027112599</c:v>
                </c:pt>
                <c:pt idx="92021">
                  <c:v>213.19013702640001</c:v>
                </c:pt>
                <c:pt idx="92022">
                  <c:v>213.19245378167301</c:v>
                </c:pt>
                <c:pt idx="92023">
                  <c:v>213.194770536947</c:v>
                </c:pt>
                <c:pt idx="92024">
                  <c:v>213.19708729222</c:v>
                </c:pt>
                <c:pt idx="92025">
                  <c:v>213.199404047494</c:v>
                </c:pt>
                <c:pt idx="92026">
                  <c:v>213.201720802767</c:v>
                </c:pt>
                <c:pt idx="92027">
                  <c:v>213.20403755804099</c:v>
                </c:pt>
                <c:pt idx="92028">
                  <c:v>213.20635431331399</c:v>
                </c:pt>
                <c:pt idx="92029">
                  <c:v>213.20867106858799</c:v>
                </c:pt>
                <c:pt idx="92030">
                  <c:v>213.21098782386099</c:v>
                </c:pt>
                <c:pt idx="92031">
                  <c:v>213.21330457913501</c:v>
                </c:pt>
                <c:pt idx="92032">
                  <c:v>213.21562133440901</c:v>
                </c:pt>
                <c:pt idx="92033">
                  <c:v>213.21793808968201</c:v>
                </c:pt>
                <c:pt idx="92034">
                  <c:v>213.220254844956</c:v>
                </c:pt>
                <c:pt idx="92035">
                  <c:v>213.222571600229</c:v>
                </c:pt>
                <c:pt idx="92036">
                  <c:v>213.224888355503</c:v>
                </c:pt>
                <c:pt idx="92037">
                  <c:v>213.227205110776</c:v>
                </c:pt>
                <c:pt idx="92038">
                  <c:v>213.22952186604999</c:v>
                </c:pt>
                <c:pt idx="92039">
                  <c:v>213.23183862132299</c:v>
                </c:pt>
                <c:pt idx="92040">
                  <c:v>213.23415537659699</c:v>
                </c:pt>
                <c:pt idx="92041">
                  <c:v>213.23647213186999</c:v>
                </c:pt>
                <c:pt idx="92042">
                  <c:v>213.23878888714401</c:v>
                </c:pt>
                <c:pt idx="92043">
                  <c:v>213.24110564241701</c:v>
                </c:pt>
                <c:pt idx="92044">
                  <c:v>213.24342239769101</c:v>
                </c:pt>
                <c:pt idx="92045">
                  <c:v>213.245739152965</c:v>
                </c:pt>
                <c:pt idx="92046">
                  <c:v>213.248055908238</c:v>
                </c:pt>
                <c:pt idx="92047">
                  <c:v>213.250372663512</c:v>
                </c:pt>
                <c:pt idx="92048">
                  <c:v>213.252689418785</c:v>
                </c:pt>
                <c:pt idx="92049">
                  <c:v>213.25500617405899</c:v>
                </c:pt>
                <c:pt idx="92050">
                  <c:v>213.25732292933199</c:v>
                </c:pt>
                <c:pt idx="92051">
                  <c:v>213.25963968460599</c:v>
                </c:pt>
                <c:pt idx="92052">
                  <c:v>213.26195643987899</c:v>
                </c:pt>
                <c:pt idx="92053">
                  <c:v>213.26427319515301</c:v>
                </c:pt>
                <c:pt idx="92054">
                  <c:v>213.26658995042601</c:v>
                </c:pt>
                <c:pt idx="92055">
                  <c:v>213.2689067057</c:v>
                </c:pt>
                <c:pt idx="92056">
                  <c:v>213.271223460973</c:v>
                </c:pt>
                <c:pt idx="92057">
                  <c:v>213.273540216247</c:v>
                </c:pt>
                <c:pt idx="92058">
                  <c:v>213.27585697152099</c:v>
                </c:pt>
                <c:pt idx="92059">
                  <c:v>213.27817372679399</c:v>
                </c:pt>
                <c:pt idx="92060">
                  <c:v>213.28049048206799</c:v>
                </c:pt>
                <c:pt idx="92061">
                  <c:v>213.28280723734099</c:v>
                </c:pt>
                <c:pt idx="92062">
                  <c:v>213.28512399261501</c:v>
                </c:pt>
                <c:pt idx="92063">
                  <c:v>213.28744074788801</c:v>
                </c:pt>
                <c:pt idx="92064">
                  <c:v>213.28975750316201</c:v>
                </c:pt>
                <c:pt idx="92065">
                  <c:v>213.29207425843501</c:v>
                </c:pt>
                <c:pt idx="92066">
                  <c:v>213.294391013709</c:v>
                </c:pt>
                <c:pt idx="92067">
                  <c:v>213.296707768982</c:v>
                </c:pt>
                <c:pt idx="92068">
                  <c:v>213.299024524256</c:v>
                </c:pt>
                <c:pt idx="92069">
                  <c:v>213.301341279529</c:v>
                </c:pt>
                <c:pt idx="92070">
                  <c:v>213.30365803480299</c:v>
                </c:pt>
                <c:pt idx="92071">
                  <c:v>213.30597479007699</c:v>
                </c:pt>
                <c:pt idx="92072">
                  <c:v>213.30829154534999</c:v>
                </c:pt>
                <c:pt idx="92073">
                  <c:v>213.31060830062401</c:v>
                </c:pt>
                <c:pt idx="92074">
                  <c:v>213.31292505589701</c:v>
                </c:pt>
                <c:pt idx="92075">
                  <c:v>213.31524181117101</c:v>
                </c:pt>
                <c:pt idx="92076">
                  <c:v>213.31755856644401</c:v>
                </c:pt>
                <c:pt idx="92077">
                  <c:v>213.319875321718</c:v>
                </c:pt>
                <c:pt idx="92078">
                  <c:v>213.322192076991</c:v>
                </c:pt>
                <c:pt idx="92079">
                  <c:v>213.324508832265</c:v>
                </c:pt>
                <c:pt idx="92080">
                  <c:v>213.326825587538</c:v>
                </c:pt>
                <c:pt idx="92081">
                  <c:v>213.32914234281199</c:v>
                </c:pt>
                <c:pt idx="92082">
                  <c:v>213.33145909808599</c:v>
                </c:pt>
                <c:pt idx="92083">
                  <c:v>213.33377585335899</c:v>
                </c:pt>
                <c:pt idx="92084">
                  <c:v>213.33609260863301</c:v>
                </c:pt>
                <c:pt idx="92085">
                  <c:v>213.33840936390601</c:v>
                </c:pt>
                <c:pt idx="92086">
                  <c:v>213.34072611918</c:v>
                </c:pt>
                <c:pt idx="92087">
                  <c:v>213.343042874453</c:v>
                </c:pt>
                <c:pt idx="92088">
                  <c:v>213.345359629727</c:v>
                </c:pt>
                <c:pt idx="92089">
                  <c:v>213.347676385</c:v>
                </c:pt>
                <c:pt idx="92090">
                  <c:v>213.34999314027399</c:v>
                </c:pt>
                <c:pt idx="92091">
                  <c:v>213.35230989554699</c:v>
                </c:pt>
                <c:pt idx="92092">
                  <c:v>213.35462665082099</c:v>
                </c:pt>
                <c:pt idx="92093">
                  <c:v>213.35694340609399</c:v>
                </c:pt>
                <c:pt idx="92094">
                  <c:v>213.35926016136801</c:v>
                </c:pt>
                <c:pt idx="92095">
                  <c:v>213.36157691664201</c:v>
                </c:pt>
                <c:pt idx="92096">
                  <c:v>213.36389367191501</c:v>
                </c:pt>
                <c:pt idx="92097">
                  <c:v>213.366210427189</c:v>
                </c:pt>
                <c:pt idx="92098">
                  <c:v>213.368527182462</c:v>
                </c:pt>
                <c:pt idx="92099">
                  <c:v>213.370843937736</c:v>
                </c:pt>
                <c:pt idx="92100">
                  <c:v>213.373160693009</c:v>
                </c:pt>
                <c:pt idx="92101">
                  <c:v>213.37547744828299</c:v>
                </c:pt>
                <c:pt idx="92102">
                  <c:v>213.37779420355599</c:v>
                </c:pt>
                <c:pt idx="92103">
                  <c:v>213.38011095882999</c:v>
                </c:pt>
                <c:pt idx="92104">
                  <c:v>213.38242771410299</c:v>
                </c:pt>
                <c:pt idx="92105">
                  <c:v>213.38474446937701</c:v>
                </c:pt>
                <c:pt idx="92106">
                  <c:v>213.38706122465001</c:v>
                </c:pt>
                <c:pt idx="92107">
                  <c:v>213.38937797992401</c:v>
                </c:pt>
                <c:pt idx="92108">
                  <c:v>213.391694735198</c:v>
                </c:pt>
                <c:pt idx="92109">
                  <c:v>213.394011490471</c:v>
                </c:pt>
                <c:pt idx="92110">
                  <c:v>213.396328245745</c:v>
                </c:pt>
                <c:pt idx="92111">
                  <c:v>213.398645001018</c:v>
                </c:pt>
                <c:pt idx="92112">
                  <c:v>213.40096175629199</c:v>
                </c:pt>
                <c:pt idx="92113">
                  <c:v>213.40327851156499</c:v>
                </c:pt>
                <c:pt idx="92114">
                  <c:v>213.40559526683899</c:v>
                </c:pt>
                <c:pt idx="92115">
                  <c:v>213.40791202211199</c:v>
                </c:pt>
                <c:pt idx="92116">
                  <c:v>213.41022877738601</c:v>
                </c:pt>
                <c:pt idx="92117">
                  <c:v>213.41254553265901</c:v>
                </c:pt>
                <c:pt idx="92118">
                  <c:v>213.414862287933</c:v>
                </c:pt>
                <c:pt idx="92119">
                  <c:v>213.417179043207</c:v>
                </c:pt>
                <c:pt idx="92120">
                  <c:v>213.41949579848</c:v>
                </c:pt>
                <c:pt idx="92121">
                  <c:v>213.42181255375399</c:v>
                </c:pt>
                <c:pt idx="92122">
                  <c:v>213.42412930902699</c:v>
                </c:pt>
                <c:pt idx="92123">
                  <c:v>213.42644606430099</c:v>
                </c:pt>
                <c:pt idx="92124">
                  <c:v>213.42876281957399</c:v>
                </c:pt>
                <c:pt idx="92125">
                  <c:v>213.43107957484801</c:v>
                </c:pt>
                <c:pt idx="92126">
                  <c:v>213.43339633012101</c:v>
                </c:pt>
                <c:pt idx="92127">
                  <c:v>213.43571308539501</c:v>
                </c:pt>
                <c:pt idx="92128">
                  <c:v>213.43802984066801</c:v>
                </c:pt>
                <c:pt idx="92129">
                  <c:v>213.440346595942</c:v>
                </c:pt>
                <c:pt idx="92130">
                  <c:v>213.442663351215</c:v>
                </c:pt>
                <c:pt idx="92131">
                  <c:v>213.444980106489</c:v>
                </c:pt>
                <c:pt idx="92132">
                  <c:v>213.44729686176299</c:v>
                </c:pt>
                <c:pt idx="92133">
                  <c:v>213.44961361703599</c:v>
                </c:pt>
                <c:pt idx="92134">
                  <c:v>213.45193037230999</c:v>
                </c:pt>
                <c:pt idx="92135">
                  <c:v>213.45424712758299</c:v>
                </c:pt>
                <c:pt idx="92136">
                  <c:v>213.45656388285701</c:v>
                </c:pt>
                <c:pt idx="92137">
                  <c:v>213.45888063813001</c:v>
                </c:pt>
                <c:pt idx="92138">
                  <c:v>213.46119739340401</c:v>
                </c:pt>
                <c:pt idx="92139">
                  <c:v>213.46351414867701</c:v>
                </c:pt>
                <c:pt idx="92140">
                  <c:v>213.465830903951</c:v>
                </c:pt>
                <c:pt idx="92141">
                  <c:v>213.468147659224</c:v>
                </c:pt>
                <c:pt idx="92142">
                  <c:v>213.470464414498</c:v>
                </c:pt>
                <c:pt idx="92143">
                  <c:v>213.472781169771</c:v>
                </c:pt>
                <c:pt idx="92144">
                  <c:v>213.47509792504499</c:v>
                </c:pt>
                <c:pt idx="92145">
                  <c:v>213.47741468031899</c:v>
                </c:pt>
                <c:pt idx="92146">
                  <c:v>213.47973143559199</c:v>
                </c:pt>
                <c:pt idx="92147">
                  <c:v>213.48204819086601</c:v>
                </c:pt>
                <c:pt idx="92148">
                  <c:v>213.48436494613901</c:v>
                </c:pt>
                <c:pt idx="92149">
                  <c:v>213.486681701413</c:v>
                </c:pt>
                <c:pt idx="92150">
                  <c:v>213.48899845668601</c:v>
                </c:pt>
                <c:pt idx="92151">
                  <c:v>213.49131521196</c:v>
                </c:pt>
                <c:pt idx="92152">
                  <c:v>213.493631967233</c:v>
                </c:pt>
                <c:pt idx="92153">
                  <c:v>213.49594872250699</c:v>
                </c:pt>
                <c:pt idx="92154">
                  <c:v>213.49826547778</c:v>
                </c:pt>
                <c:pt idx="92155">
                  <c:v>213.50058223305399</c:v>
                </c:pt>
                <c:pt idx="92156">
                  <c:v>213.50289898832699</c:v>
                </c:pt>
                <c:pt idx="92157">
                  <c:v>213.50521574360101</c:v>
                </c:pt>
                <c:pt idx="92158">
                  <c:v>213.50753249887501</c:v>
                </c:pt>
                <c:pt idx="92159">
                  <c:v>213.50984925414801</c:v>
                </c:pt>
                <c:pt idx="92160">
                  <c:v>213.512166009422</c:v>
                </c:pt>
                <c:pt idx="92161">
                  <c:v>213.514482764695</c:v>
                </c:pt>
                <c:pt idx="92162">
                  <c:v>213.516799519969</c:v>
                </c:pt>
                <c:pt idx="92163">
                  <c:v>213.519116275242</c:v>
                </c:pt>
                <c:pt idx="92164">
                  <c:v>213.52143303051599</c:v>
                </c:pt>
                <c:pt idx="92165">
                  <c:v>213.52374978578899</c:v>
                </c:pt>
                <c:pt idx="92166">
                  <c:v>213.52606654106299</c:v>
                </c:pt>
                <c:pt idx="92167">
                  <c:v>213.52838329633599</c:v>
                </c:pt>
                <c:pt idx="92168">
                  <c:v>213.53070005161001</c:v>
                </c:pt>
                <c:pt idx="92169">
                  <c:v>213.53301680688401</c:v>
                </c:pt>
                <c:pt idx="92170">
                  <c:v>213.53533356215701</c:v>
                </c:pt>
                <c:pt idx="92171">
                  <c:v>213.537650317431</c:v>
                </c:pt>
                <c:pt idx="92172">
                  <c:v>213.539967072704</c:v>
                </c:pt>
                <c:pt idx="92173">
                  <c:v>213.542283827978</c:v>
                </c:pt>
                <c:pt idx="92174">
                  <c:v>213.544600583251</c:v>
                </c:pt>
                <c:pt idx="92175">
                  <c:v>213.54691733852499</c:v>
                </c:pt>
                <c:pt idx="92176">
                  <c:v>213.54923409379799</c:v>
                </c:pt>
                <c:pt idx="92177">
                  <c:v>213.55155084907199</c:v>
                </c:pt>
                <c:pt idx="92178">
                  <c:v>213.55386760434499</c:v>
                </c:pt>
                <c:pt idx="92179">
                  <c:v>213.55618435961901</c:v>
                </c:pt>
                <c:pt idx="92180">
                  <c:v>213.55850111489201</c:v>
                </c:pt>
                <c:pt idx="92181">
                  <c:v>213.56081787016601</c:v>
                </c:pt>
                <c:pt idx="92182">
                  <c:v>213.56313462544</c:v>
                </c:pt>
                <c:pt idx="92183">
                  <c:v>213.565451380713</c:v>
                </c:pt>
                <c:pt idx="92184">
                  <c:v>213.567768135987</c:v>
                </c:pt>
                <c:pt idx="92185">
                  <c:v>213.57008489126</c:v>
                </c:pt>
                <c:pt idx="92186">
                  <c:v>213.57240164653399</c:v>
                </c:pt>
                <c:pt idx="92187">
                  <c:v>213.57471840180699</c:v>
                </c:pt>
                <c:pt idx="92188">
                  <c:v>213.57703515708101</c:v>
                </c:pt>
                <c:pt idx="92189">
                  <c:v>213.57935191235401</c:v>
                </c:pt>
                <c:pt idx="92190">
                  <c:v>213.58166866762801</c:v>
                </c:pt>
                <c:pt idx="92191">
                  <c:v>213.58398542290101</c:v>
                </c:pt>
                <c:pt idx="92192">
                  <c:v>213.586302178175</c:v>
                </c:pt>
                <c:pt idx="92193">
                  <c:v>213.588618933448</c:v>
                </c:pt>
                <c:pt idx="92194">
                  <c:v>213.590935688722</c:v>
                </c:pt>
                <c:pt idx="92195">
                  <c:v>213.59325244399599</c:v>
                </c:pt>
                <c:pt idx="92196">
                  <c:v>213.59556919926899</c:v>
                </c:pt>
                <c:pt idx="92197">
                  <c:v>213.59788595454299</c:v>
                </c:pt>
                <c:pt idx="92198">
                  <c:v>213.60020270981599</c:v>
                </c:pt>
                <c:pt idx="92199">
                  <c:v>213.60251946509001</c:v>
                </c:pt>
                <c:pt idx="92200">
                  <c:v>213.60483622036301</c:v>
                </c:pt>
                <c:pt idx="92201">
                  <c:v>213.60715297563701</c:v>
                </c:pt>
                <c:pt idx="92202">
                  <c:v>213.60946973091001</c:v>
                </c:pt>
                <c:pt idx="92203">
                  <c:v>213.611786486184</c:v>
                </c:pt>
                <c:pt idx="92204">
                  <c:v>213.614103241457</c:v>
                </c:pt>
                <c:pt idx="92205">
                  <c:v>213.616419996731</c:v>
                </c:pt>
                <c:pt idx="92206">
                  <c:v>213.618736752004</c:v>
                </c:pt>
                <c:pt idx="92207">
                  <c:v>213.62105350727799</c:v>
                </c:pt>
                <c:pt idx="92208">
                  <c:v>213.62337026255199</c:v>
                </c:pt>
                <c:pt idx="92209">
                  <c:v>213.62568701782499</c:v>
                </c:pt>
                <c:pt idx="92210">
                  <c:v>213.62800377309901</c:v>
                </c:pt>
                <c:pt idx="92211">
                  <c:v>213.63032052837201</c:v>
                </c:pt>
                <c:pt idx="92212">
                  <c:v>213.63263728364601</c:v>
                </c:pt>
                <c:pt idx="92213">
                  <c:v>213.63495403891901</c:v>
                </c:pt>
                <c:pt idx="92214">
                  <c:v>213.637270794193</c:v>
                </c:pt>
                <c:pt idx="92215">
                  <c:v>213.639587549466</c:v>
                </c:pt>
                <c:pt idx="92216">
                  <c:v>213.64190430474</c:v>
                </c:pt>
                <c:pt idx="92217">
                  <c:v>213.644221060013</c:v>
                </c:pt>
                <c:pt idx="92218">
                  <c:v>213.64653781528699</c:v>
                </c:pt>
                <c:pt idx="92219">
                  <c:v>213.64885457056101</c:v>
                </c:pt>
                <c:pt idx="92220">
                  <c:v>213.65117132583401</c:v>
                </c:pt>
                <c:pt idx="92221">
                  <c:v>213.65348808110801</c:v>
                </c:pt>
                <c:pt idx="92222">
                  <c:v>213.65580483638101</c:v>
                </c:pt>
                <c:pt idx="92223">
                  <c:v>213.658121591655</c:v>
                </c:pt>
                <c:pt idx="92224">
                  <c:v>213.660438346928</c:v>
                </c:pt>
                <c:pt idx="92225">
                  <c:v>213.662755102202</c:v>
                </c:pt>
                <c:pt idx="92226">
                  <c:v>213.665071857475</c:v>
                </c:pt>
                <c:pt idx="92227">
                  <c:v>213.66738861274899</c:v>
                </c:pt>
                <c:pt idx="92228">
                  <c:v>213.66970536802199</c:v>
                </c:pt>
                <c:pt idx="92229">
                  <c:v>213.67202212329599</c:v>
                </c:pt>
                <c:pt idx="92230">
                  <c:v>213.67433887856899</c:v>
                </c:pt>
                <c:pt idx="92231">
                  <c:v>213.67665563384301</c:v>
                </c:pt>
                <c:pt idx="92232">
                  <c:v>213.67897238911701</c:v>
                </c:pt>
                <c:pt idx="92233">
                  <c:v>213.68128914439001</c:v>
                </c:pt>
                <c:pt idx="92234">
                  <c:v>213.683605899664</c:v>
                </c:pt>
                <c:pt idx="92235">
                  <c:v>213.685922654937</c:v>
                </c:pt>
                <c:pt idx="92236">
                  <c:v>213.688239410211</c:v>
                </c:pt>
                <c:pt idx="92237">
                  <c:v>213.690556165484</c:v>
                </c:pt>
                <c:pt idx="92238">
                  <c:v>213.69287292075799</c:v>
                </c:pt>
                <c:pt idx="92239">
                  <c:v>213.69518967603099</c:v>
                </c:pt>
                <c:pt idx="92240">
                  <c:v>213.69750643130499</c:v>
                </c:pt>
                <c:pt idx="92241">
                  <c:v>213.69982318657799</c:v>
                </c:pt>
                <c:pt idx="92242">
                  <c:v>213.70213994185201</c:v>
                </c:pt>
                <c:pt idx="92243">
                  <c:v>213.70445669712501</c:v>
                </c:pt>
                <c:pt idx="92244">
                  <c:v>213.70677345239901</c:v>
                </c:pt>
                <c:pt idx="92245">
                  <c:v>213.709090207673</c:v>
                </c:pt>
                <c:pt idx="92246">
                  <c:v>213.711406962946</c:v>
                </c:pt>
                <c:pt idx="92247">
                  <c:v>213.71372371822</c:v>
                </c:pt>
                <c:pt idx="92248">
                  <c:v>213.716040473493</c:v>
                </c:pt>
                <c:pt idx="92249">
                  <c:v>213.71835722876699</c:v>
                </c:pt>
                <c:pt idx="92250">
                  <c:v>213.72067398403999</c:v>
                </c:pt>
                <c:pt idx="92251">
                  <c:v>213.72299073931401</c:v>
                </c:pt>
                <c:pt idx="92252">
                  <c:v>213.72530749458701</c:v>
                </c:pt>
                <c:pt idx="92253">
                  <c:v>213.72762424986101</c:v>
                </c:pt>
                <c:pt idx="92254">
                  <c:v>213.72994100513401</c:v>
                </c:pt>
                <c:pt idx="92255">
                  <c:v>213.732257760408</c:v>
                </c:pt>
                <c:pt idx="92256">
                  <c:v>213.734574515682</c:v>
                </c:pt>
                <c:pt idx="92257">
                  <c:v>213.736891270955</c:v>
                </c:pt>
                <c:pt idx="92258">
                  <c:v>213.73920802622899</c:v>
                </c:pt>
                <c:pt idx="92259">
                  <c:v>213.74152478150199</c:v>
                </c:pt>
                <c:pt idx="92260">
                  <c:v>213.74384153677599</c:v>
                </c:pt>
                <c:pt idx="92261">
                  <c:v>213.74615829204899</c:v>
                </c:pt>
                <c:pt idx="92262">
                  <c:v>213.74847504732301</c:v>
                </c:pt>
                <c:pt idx="92263">
                  <c:v>213.75079180259601</c:v>
                </c:pt>
                <c:pt idx="92264">
                  <c:v>213.75310855787001</c:v>
                </c:pt>
                <c:pt idx="92265">
                  <c:v>213.75542531314301</c:v>
                </c:pt>
                <c:pt idx="92266">
                  <c:v>213.757742068417</c:v>
                </c:pt>
                <c:pt idx="92267">
                  <c:v>213.76005882369</c:v>
                </c:pt>
                <c:pt idx="92268">
                  <c:v>213.762375578964</c:v>
                </c:pt>
                <c:pt idx="92269">
                  <c:v>213.76469233423799</c:v>
                </c:pt>
                <c:pt idx="92270">
                  <c:v>213.76700908951099</c:v>
                </c:pt>
                <c:pt idx="92271">
                  <c:v>213.76932584478499</c:v>
                </c:pt>
                <c:pt idx="92272">
                  <c:v>213.77164260005799</c:v>
                </c:pt>
                <c:pt idx="92273">
                  <c:v>213.77395935533201</c:v>
                </c:pt>
                <c:pt idx="92274">
                  <c:v>213.77627611060501</c:v>
                </c:pt>
                <c:pt idx="92275">
                  <c:v>213.77859286587901</c:v>
                </c:pt>
                <c:pt idx="92276">
                  <c:v>213.78090962115201</c:v>
                </c:pt>
                <c:pt idx="92277">
                  <c:v>213.783226376426</c:v>
                </c:pt>
                <c:pt idx="92278">
                  <c:v>213.785543131699</c:v>
                </c:pt>
                <c:pt idx="92279">
                  <c:v>213.787859886973</c:v>
                </c:pt>
                <c:pt idx="92280">
                  <c:v>213.790176642246</c:v>
                </c:pt>
                <c:pt idx="92281">
                  <c:v>213.79249339751999</c:v>
                </c:pt>
                <c:pt idx="92282">
                  <c:v>213.79481015279401</c:v>
                </c:pt>
                <c:pt idx="92283">
                  <c:v>213.79712690806701</c:v>
                </c:pt>
                <c:pt idx="92284">
                  <c:v>213.79944366334101</c:v>
                </c:pt>
                <c:pt idx="92285">
                  <c:v>213.80176041861401</c:v>
                </c:pt>
                <c:pt idx="92286">
                  <c:v>213.804077173888</c:v>
                </c:pt>
                <c:pt idx="92287">
                  <c:v>213.806393929161</c:v>
                </c:pt>
                <c:pt idx="92288">
                  <c:v>213.808710684435</c:v>
                </c:pt>
                <c:pt idx="92289">
                  <c:v>213.811027439708</c:v>
                </c:pt>
                <c:pt idx="92290">
                  <c:v>213.81334419498199</c:v>
                </c:pt>
                <c:pt idx="92291">
                  <c:v>213.81566095025499</c:v>
                </c:pt>
                <c:pt idx="92292">
                  <c:v>213.81797770552899</c:v>
                </c:pt>
                <c:pt idx="92293">
                  <c:v>213.82029446080199</c:v>
                </c:pt>
                <c:pt idx="92294">
                  <c:v>213.82261121607601</c:v>
                </c:pt>
                <c:pt idx="92295">
                  <c:v>213.82492797135001</c:v>
                </c:pt>
                <c:pt idx="92296">
                  <c:v>213.82724472662301</c:v>
                </c:pt>
                <c:pt idx="92297">
                  <c:v>213.829561481897</c:v>
                </c:pt>
                <c:pt idx="92298">
                  <c:v>213.83187823717</c:v>
                </c:pt>
                <c:pt idx="92299">
                  <c:v>213.834194992444</c:v>
                </c:pt>
                <c:pt idx="92300">
                  <c:v>213.836511747717</c:v>
                </c:pt>
                <c:pt idx="92301">
                  <c:v>213.83882850299099</c:v>
                </c:pt>
                <c:pt idx="92302">
                  <c:v>213.84114525826399</c:v>
                </c:pt>
                <c:pt idx="92303">
                  <c:v>213.84346201353799</c:v>
                </c:pt>
                <c:pt idx="92304">
                  <c:v>213.84577876881099</c:v>
                </c:pt>
                <c:pt idx="92305">
                  <c:v>213.84809552408501</c:v>
                </c:pt>
                <c:pt idx="92306">
                  <c:v>213.85041227935901</c:v>
                </c:pt>
                <c:pt idx="92307">
                  <c:v>213.85272903463201</c:v>
                </c:pt>
                <c:pt idx="92308">
                  <c:v>213.855045789906</c:v>
                </c:pt>
                <c:pt idx="92309">
                  <c:v>213.857362545179</c:v>
                </c:pt>
                <c:pt idx="92310">
                  <c:v>213.859679300453</c:v>
                </c:pt>
                <c:pt idx="92311">
                  <c:v>213.861996055726</c:v>
                </c:pt>
                <c:pt idx="92312">
                  <c:v>213.86431281099999</c:v>
                </c:pt>
                <c:pt idx="92313">
                  <c:v>213.86662956627299</c:v>
                </c:pt>
                <c:pt idx="92314">
                  <c:v>213.86894632154701</c:v>
                </c:pt>
                <c:pt idx="92315">
                  <c:v>213.87126307681999</c:v>
                </c:pt>
                <c:pt idx="92316">
                  <c:v>213.87357983209401</c:v>
                </c:pt>
                <c:pt idx="92317">
                  <c:v>213.87589658736701</c:v>
                </c:pt>
                <c:pt idx="92318">
                  <c:v>213.878213342641</c:v>
                </c:pt>
                <c:pt idx="92319">
                  <c:v>213.880530097915</c:v>
                </c:pt>
                <c:pt idx="92320">
                  <c:v>213.882846853188</c:v>
                </c:pt>
                <c:pt idx="92321">
                  <c:v>213.88516360846199</c:v>
                </c:pt>
                <c:pt idx="92322">
                  <c:v>213.88748036373499</c:v>
                </c:pt>
                <c:pt idx="92323">
                  <c:v>213.88979711900899</c:v>
                </c:pt>
                <c:pt idx="92324">
                  <c:v>213.89211387428199</c:v>
                </c:pt>
                <c:pt idx="92325">
                  <c:v>213.89443062955601</c:v>
                </c:pt>
                <c:pt idx="92326">
                  <c:v>213.89674738482901</c:v>
                </c:pt>
                <c:pt idx="92327">
                  <c:v>213.89906414010301</c:v>
                </c:pt>
                <c:pt idx="92328">
                  <c:v>213.90138089537601</c:v>
                </c:pt>
                <c:pt idx="92329">
                  <c:v>213.90369765065</c:v>
                </c:pt>
                <c:pt idx="92330">
                  <c:v>213.906014405923</c:v>
                </c:pt>
                <c:pt idx="92331">
                  <c:v>213.908331161197</c:v>
                </c:pt>
                <c:pt idx="92332">
                  <c:v>213.91064791647099</c:v>
                </c:pt>
                <c:pt idx="92333">
                  <c:v>213.91296467174399</c:v>
                </c:pt>
                <c:pt idx="92334">
                  <c:v>213.91528142701799</c:v>
                </c:pt>
                <c:pt idx="92335">
                  <c:v>213.91759818229099</c:v>
                </c:pt>
                <c:pt idx="92336">
                  <c:v>213.91991493756501</c:v>
                </c:pt>
                <c:pt idx="92337">
                  <c:v>213.92223169283801</c:v>
                </c:pt>
                <c:pt idx="92338">
                  <c:v>213.92454844811201</c:v>
                </c:pt>
                <c:pt idx="92339">
                  <c:v>213.92686520338501</c:v>
                </c:pt>
                <c:pt idx="92340">
                  <c:v>213.929181958659</c:v>
                </c:pt>
                <c:pt idx="92341">
                  <c:v>213.931498713932</c:v>
                </c:pt>
                <c:pt idx="92342">
                  <c:v>213.933815469206</c:v>
                </c:pt>
                <c:pt idx="92343">
                  <c:v>213.936132224479</c:v>
                </c:pt>
                <c:pt idx="92344">
                  <c:v>213.93844897975299</c:v>
                </c:pt>
                <c:pt idx="92345">
                  <c:v>213.94076573502701</c:v>
                </c:pt>
                <c:pt idx="92346">
                  <c:v>213.94308249029999</c:v>
                </c:pt>
                <c:pt idx="92347">
                  <c:v>213.94539924557401</c:v>
                </c:pt>
                <c:pt idx="92348">
                  <c:v>213.94771600084701</c:v>
                </c:pt>
                <c:pt idx="92349">
                  <c:v>213.950032756121</c:v>
                </c:pt>
                <c:pt idx="92350">
                  <c:v>213.952349511394</c:v>
                </c:pt>
                <c:pt idx="92351">
                  <c:v>213.954666266668</c:v>
                </c:pt>
                <c:pt idx="92352">
                  <c:v>213.956983021941</c:v>
                </c:pt>
                <c:pt idx="92353">
                  <c:v>213.95929977721499</c:v>
                </c:pt>
                <c:pt idx="92354">
                  <c:v>213.96161653248799</c:v>
                </c:pt>
                <c:pt idx="92355">
                  <c:v>213.96393328776199</c:v>
                </c:pt>
                <c:pt idx="92356">
                  <c:v>213.96625004303601</c:v>
                </c:pt>
                <c:pt idx="92357">
                  <c:v>213.96856679830901</c:v>
                </c:pt>
                <c:pt idx="92358">
                  <c:v>213.97088355358301</c:v>
                </c:pt>
                <c:pt idx="92359">
                  <c:v>213.97320030885601</c:v>
                </c:pt>
                <c:pt idx="92360">
                  <c:v>213.97551706413</c:v>
                </c:pt>
                <c:pt idx="92361">
                  <c:v>213.977833819403</c:v>
                </c:pt>
                <c:pt idx="92362">
                  <c:v>213.980150574677</c:v>
                </c:pt>
                <c:pt idx="92363">
                  <c:v>213.98246732995</c:v>
                </c:pt>
                <c:pt idx="92364">
                  <c:v>213.98478408522399</c:v>
                </c:pt>
                <c:pt idx="92365">
                  <c:v>213.98710084049699</c:v>
                </c:pt>
                <c:pt idx="92366">
                  <c:v>213.98941759577099</c:v>
                </c:pt>
                <c:pt idx="92367">
                  <c:v>213.99173435104399</c:v>
                </c:pt>
                <c:pt idx="92368">
                  <c:v>213.99405110631801</c:v>
                </c:pt>
                <c:pt idx="92369">
                  <c:v>213.99636786159201</c:v>
                </c:pt>
                <c:pt idx="92370">
                  <c:v>213.99868461686501</c:v>
                </c:pt>
                <c:pt idx="92371">
                  <c:v>214.001001372139</c:v>
                </c:pt>
                <c:pt idx="92372">
                  <c:v>214.003318127412</c:v>
                </c:pt>
                <c:pt idx="92373">
                  <c:v>214.005634882686</c:v>
                </c:pt>
                <c:pt idx="92374">
                  <c:v>214.007951637959</c:v>
                </c:pt>
                <c:pt idx="92375">
                  <c:v>214.01026839323299</c:v>
                </c:pt>
                <c:pt idx="92376">
                  <c:v>214.01258514850599</c:v>
                </c:pt>
                <c:pt idx="92377">
                  <c:v>214.01490190377999</c:v>
                </c:pt>
                <c:pt idx="92378">
                  <c:v>214.01721865905299</c:v>
                </c:pt>
                <c:pt idx="92379">
                  <c:v>214.01953541432701</c:v>
                </c:pt>
                <c:pt idx="92380">
                  <c:v>214.02185216960001</c:v>
                </c:pt>
                <c:pt idx="92381">
                  <c:v>214.024168924874</c:v>
                </c:pt>
                <c:pt idx="92382">
                  <c:v>214.026485680148</c:v>
                </c:pt>
                <c:pt idx="92383">
                  <c:v>214.028802435421</c:v>
                </c:pt>
                <c:pt idx="92384">
                  <c:v>214.03111919069499</c:v>
                </c:pt>
                <c:pt idx="92385">
                  <c:v>214.03343594596799</c:v>
                </c:pt>
                <c:pt idx="92386">
                  <c:v>214.03575270124199</c:v>
                </c:pt>
                <c:pt idx="92387">
                  <c:v>214.03806945651499</c:v>
                </c:pt>
                <c:pt idx="92388">
                  <c:v>214.04038621178901</c:v>
                </c:pt>
                <c:pt idx="92389">
                  <c:v>214.04270296706201</c:v>
                </c:pt>
                <c:pt idx="92390">
                  <c:v>214.04501972233601</c:v>
                </c:pt>
                <c:pt idx="92391">
                  <c:v>214.04733647760901</c:v>
                </c:pt>
                <c:pt idx="92392">
                  <c:v>214.049653232883</c:v>
                </c:pt>
                <c:pt idx="92393">
                  <c:v>214.051969988157</c:v>
                </c:pt>
                <c:pt idx="92394">
                  <c:v>214.05428674343</c:v>
                </c:pt>
                <c:pt idx="92395">
                  <c:v>214.05660349870399</c:v>
                </c:pt>
                <c:pt idx="92396">
                  <c:v>214.05892025397699</c:v>
                </c:pt>
                <c:pt idx="92397">
                  <c:v>214.06123700925099</c:v>
                </c:pt>
                <c:pt idx="92398">
                  <c:v>214.06355376452399</c:v>
                </c:pt>
                <c:pt idx="92399">
                  <c:v>214.06587051979801</c:v>
                </c:pt>
                <c:pt idx="92400">
                  <c:v>214.06818727507101</c:v>
                </c:pt>
                <c:pt idx="92401">
                  <c:v>214.07050403034501</c:v>
                </c:pt>
                <c:pt idx="92402">
                  <c:v>214.07282078561801</c:v>
                </c:pt>
                <c:pt idx="92403">
                  <c:v>214.075137540892</c:v>
                </c:pt>
                <c:pt idx="92404">
                  <c:v>214.077454296165</c:v>
                </c:pt>
                <c:pt idx="92405">
                  <c:v>214.079771051439</c:v>
                </c:pt>
                <c:pt idx="92406">
                  <c:v>214.08208780671299</c:v>
                </c:pt>
                <c:pt idx="92407">
                  <c:v>214.08440456198599</c:v>
                </c:pt>
                <c:pt idx="92408">
                  <c:v>214.08672131725999</c:v>
                </c:pt>
                <c:pt idx="92409">
                  <c:v>214.08903807253299</c:v>
                </c:pt>
                <c:pt idx="92410">
                  <c:v>214.09135482780701</c:v>
                </c:pt>
                <c:pt idx="92411">
                  <c:v>214.09367158308001</c:v>
                </c:pt>
                <c:pt idx="92412">
                  <c:v>214.095988338354</c:v>
                </c:pt>
                <c:pt idx="92413">
                  <c:v>214.098305093627</c:v>
                </c:pt>
                <c:pt idx="92414">
                  <c:v>214.100621848901</c:v>
                </c:pt>
                <c:pt idx="92415">
                  <c:v>214.102938604174</c:v>
                </c:pt>
                <c:pt idx="92416">
                  <c:v>214.10525535944799</c:v>
                </c:pt>
                <c:pt idx="92417">
                  <c:v>214.10757211472099</c:v>
                </c:pt>
                <c:pt idx="92418">
                  <c:v>214.10988886999499</c:v>
                </c:pt>
                <c:pt idx="92419">
                  <c:v>214.11220562526901</c:v>
                </c:pt>
                <c:pt idx="92420">
                  <c:v>214.11452238054201</c:v>
                </c:pt>
                <c:pt idx="92421">
                  <c:v>214.11683913581601</c:v>
                </c:pt>
                <c:pt idx="92422">
                  <c:v>214.11915589108901</c:v>
                </c:pt>
                <c:pt idx="92423">
                  <c:v>214.121472646363</c:v>
                </c:pt>
                <c:pt idx="92424">
                  <c:v>214.123789401636</c:v>
                </c:pt>
                <c:pt idx="92425">
                  <c:v>214.12610615691</c:v>
                </c:pt>
                <c:pt idx="92426">
                  <c:v>214.128422912183</c:v>
                </c:pt>
                <c:pt idx="92427">
                  <c:v>214.13073966745699</c:v>
                </c:pt>
                <c:pt idx="92428">
                  <c:v>214.13305642272999</c:v>
                </c:pt>
                <c:pt idx="92429">
                  <c:v>214.13537317800399</c:v>
                </c:pt>
                <c:pt idx="92430">
                  <c:v>214.13768993327699</c:v>
                </c:pt>
                <c:pt idx="92431">
                  <c:v>214.14000668855101</c:v>
                </c:pt>
                <c:pt idx="92432">
                  <c:v>214.14232344382501</c:v>
                </c:pt>
                <c:pt idx="92433">
                  <c:v>214.14464019909801</c:v>
                </c:pt>
                <c:pt idx="92434">
                  <c:v>214.146956954372</c:v>
                </c:pt>
                <c:pt idx="92435">
                  <c:v>214.149273709645</c:v>
                </c:pt>
                <c:pt idx="92436">
                  <c:v>214.151590464919</c:v>
                </c:pt>
                <c:pt idx="92437">
                  <c:v>214.153907220192</c:v>
                </c:pt>
                <c:pt idx="92438">
                  <c:v>214.15622397546599</c:v>
                </c:pt>
                <c:pt idx="92439">
                  <c:v>214.15854073073899</c:v>
                </c:pt>
                <c:pt idx="92440">
                  <c:v>214.16085748601299</c:v>
                </c:pt>
                <c:pt idx="92441">
                  <c:v>214.16317424128599</c:v>
                </c:pt>
                <c:pt idx="92442">
                  <c:v>214.16549099656001</c:v>
                </c:pt>
                <c:pt idx="92443">
                  <c:v>214.167807751834</c:v>
                </c:pt>
                <c:pt idx="92444">
                  <c:v>214.170124507107</c:v>
                </c:pt>
                <c:pt idx="92445">
                  <c:v>214.172441262381</c:v>
                </c:pt>
                <c:pt idx="92446">
                  <c:v>214.174758017654</c:v>
                </c:pt>
                <c:pt idx="92447">
                  <c:v>214.17707477292799</c:v>
                </c:pt>
                <c:pt idx="92448">
                  <c:v>214.17939152820099</c:v>
                </c:pt>
                <c:pt idx="92449">
                  <c:v>214.18170828347499</c:v>
                </c:pt>
                <c:pt idx="92450">
                  <c:v>214.18402503874799</c:v>
                </c:pt>
                <c:pt idx="92451">
                  <c:v>214.18634179402201</c:v>
                </c:pt>
                <c:pt idx="92452">
                  <c:v>214.18865854929501</c:v>
                </c:pt>
                <c:pt idx="92453">
                  <c:v>214.19097530456901</c:v>
                </c:pt>
                <c:pt idx="92454">
                  <c:v>214.19329205984201</c:v>
                </c:pt>
                <c:pt idx="92455">
                  <c:v>214.195608815116</c:v>
                </c:pt>
                <c:pt idx="92456">
                  <c:v>214.19792557039</c:v>
                </c:pt>
                <c:pt idx="92457">
                  <c:v>214.200242325663</c:v>
                </c:pt>
                <c:pt idx="92458">
                  <c:v>214.20255908093699</c:v>
                </c:pt>
                <c:pt idx="92459">
                  <c:v>214.20487583620999</c:v>
                </c:pt>
                <c:pt idx="92460">
                  <c:v>214.20719259148399</c:v>
                </c:pt>
                <c:pt idx="92461">
                  <c:v>214.20950934675699</c:v>
                </c:pt>
                <c:pt idx="92462">
                  <c:v>214.21182610203101</c:v>
                </c:pt>
                <c:pt idx="92463">
                  <c:v>214.21414285730401</c:v>
                </c:pt>
                <c:pt idx="92464">
                  <c:v>214.21645961257801</c:v>
                </c:pt>
                <c:pt idx="92465">
                  <c:v>214.21877636785101</c:v>
                </c:pt>
                <c:pt idx="92466">
                  <c:v>214.221093123125</c:v>
                </c:pt>
                <c:pt idx="92467">
                  <c:v>214.223409878398</c:v>
                </c:pt>
                <c:pt idx="92468">
                  <c:v>214.225726633672</c:v>
                </c:pt>
                <c:pt idx="92469">
                  <c:v>214.22804338894599</c:v>
                </c:pt>
                <c:pt idx="92470">
                  <c:v>214.23036014421899</c:v>
                </c:pt>
                <c:pt idx="92471">
                  <c:v>214.23267689949299</c:v>
                </c:pt>
                <c:pt idx="92472">
                  <c:v>214.23499365476599</c:v>
                </c:pt>
                <c:pt idx="92473">
                  <c:v>214.23731041004001</c:v>
                </c:pt>
                <c:pt idx="92474">
                  <c:v>214.23962716531301</c:v>
                </c:pt>
                <c:pt idx="92475">
                  <c:v>214.241943920587</c:v>
                </c:pt>
                <c:pt idx="92476">
                  <c:v>214.24426067586</c:v>
                </c:pt>
                <c:pt idx="92477">
                  <c:v>214.246577431134</c:v>
                </c:pt>
                <c:pt idx="92478">
                  <c:v>214.248894186407</c:v>
                </c:pt>
                <c:pt idx="92479">
                  <c:v>214.25121094168099</c:v>
                </c:pt>
                <c:pt idx="92480">
                  <c:v>214.253527696954</c:v>
                </c:pt>
                <c:pt idx="92481">
                  <c:v>214.25584445222799</c:v>
                </c:pt>
                <c:pt idx="92482">
                  <c:v>214.25816120750201</c:v>
                </c:pt>
                <c:pt idx="92483">
                  <c:v>214.26047796277501</c:v>
                </c:pt>
                <c:pt idx="92484">
                  <c:v>214.26279471804901</c:v>
                </c:pt>
                <c:pt idx="92485">
                  <c:v>214.26511147332201</c:v>
                </c:pt>
                <c:pt idx="92486">
                  <c:v>214.267428228596</c:v>
                </c:pt>
                <c:pt idx="92487">
                  <c:v>214.269744983869</c:v>
                </c:pt>
                <c:pt idx="92488">
                  <c:v>214.272061739143</c:v>
                </c:pt>
                <c:pt idx="92489">
                  <c:v>214.274378494416</c:v>
                </c:pt>
                <c:pt idx="92490">
                  <c:v>214.27669524968999</c:v>
                </c:pt>
                <c:pt idx="92491">
                  <c:v>214.27901200496299</c:v>
                </c:pt>
                <c:pt idx="92492">
                  <c:v>214.28132876023699</c:v>
                </c:pt>
                <c:pt idx="92493">
                  <c:v>214.28364551551101</c:v>
                </c:pt>
                <c:pt idx="92494">
                  <c:v>214.28596227078401</c:v>
                </c:pt>
                <c:pt idx="92495">
                  <c:v>214.28827902605801</c:v>
                </c:pt>
                <c:pt idx="92496">
                  <c:v>214.29059578133101</c:v>
                </c:pt>
                <c:pt idx="92497">
                  <c:v>214.292912536605</c:v>
                </c:pt>
                <c:pt idx="92498">
                  <c:v>214.295229291878</c:v>
                </c:pt>
                <c:pt idx="92499">
                  <c:v>214.297546047152</c:v>
                </c:pt>
                <c:pt idx="92500">
                  <c:v>214.299862802425</c:v>
                </c:pt>
                <c:pt idx="92501">
                  <c:v>214.30217955769899</c:v>
                </c:pt>
                <c:pt idx="92502">
                  <c:v>214.30449631297199</c:v>
                </c:pt>
                <c:pt idx="92503">
                  <c:v>214.30681306824599</c:v>
                </c:pt>
                <c:pt idx="92504">
                  <c:v>214.30912982351899</c:v>
                </c:pt>
                <c:pt idx="92505">
                  <c:v>214.31144657879301</c:v>
                </c:pt>
                <c:pt idx="92506">
                  <c:v>214.313763334067</c:v>
                </c:pt>
                <c:pt idx="92507">
                  <c:v>214.31608008934001</c:v>
                </c:pt>
                <c:pt idx="92508">
                  <c:v>214.318396844614</c:v>
                </c:pt>
                <c:pt idx="92509">
                  <c:v>214.320713599887</c:v>
                </c:pt>
                <c:pt idx="92510">
                  <c:v>214.32303035516099</c:v>
                </c:pt>
                <c:pt idx="92511">
                  <c:v>214.325347110434</c:v>
                </c:pt>
                <c:pt idx="92512">
                  <c:v>214.32766386570799</c:v>
                </c:pt>
                <c:pt idx="92513">
                  <c:v>214.32998062098099</c:v>
                </c:pt>
                <c:pt idx="92514">
                  <c:v>214.33229737625501</c:v>
                </c:pt>
                <c:pt idx="92515">
                  <c:v>214.33461413152801</c:v>
                </c:pt>
                <c:pt idx="92516">
                  <c:v>214.33693088680201</c:v>
                </c:pt>
                <c:pt idx="92517">
                  <c:v>214.33924764207501</c:v>
                </c:pt>
                <c:pt idx="92518">
                  <c:v>214.341564397349</c:v>
                </c:pt>
                <c:pt idx="92519">
                  <c:v>214.343881152623</c:v>
                </c:pt>
                <c:pt idx="92520">
                  <c:v>214.346197907896</c:v>
                </c:pt>
                <c:pt idx="92521">
                  <c:v>214.34851466316999</c:v>
                </c:pt>
                <c:pt idx="92522">
                  <c:v>214.35083141844299</c:v>
                </c:pt>
                <c:pt idx="92523">
                  <c:v>214.35314817371699</c:v>
                </c:pt>
                <c:pt idx="92524">
                  <c:v>214.35546492898999</c:v>
                </c:pt>
                <c:pt idx="92525">
                  <c:v>214.35778168426401</c:v>
                </c:pt>
                <c:pt idx="92526">
                  <c:v>214.36009843953701</c:v>
                </c:pt>
                <c:pt idx="92527">
                  <c:v>214.36241519481101</c:v>
                </c:pt>
                <c:pt idx="92528">
                  <c:v>214.36473195008401</c:v>
                </c:pt>
                <c:pt idx="92529">
                  <c:v>214.367048705358</c:v>
                </c:pt>
                <c:pt idx="92530">
                  <c:v>214.369365460631</c:v>
                </c:pt>
                <c:pt idx="92531">
                  <c:v>214.371682215905</c:v>
                </c:pt>
                <c:pt idx="92532">
                  <c:v>214.37399897117899</c:v>
                </c:pt>
                <c:pt idx="92533">
                  <c:v>214.37631572645199</c:v>
                </c:pt>
                <c:pt idx="92534">
                  <c:v>214.37863248172599</c:v>
                </c:pt>
                <c:pt idx="92535">
                  <c:v>214.38094923699899</c:v>
                </c:pt>
                <c:pt idx="92536">
                  <c:v>214.38326599227301</c:v>
                </c:pt>
                <c:pt idx="92537">
                  <c:v>214.38558274754601</c:v>
                </c:pt>
                <c:pt idx="92538">
                  <c:v>214.38789950282001</c:v>
                </c:pt>
                <c:pt idx="92539">
                  <c:v>214.39021625809301</c:v>
                </c:pt>
                <c:pt idx="92540">
                  <c:v>214.392533013367</c:v>
                </c:pt>
                <c:pt idx="92541">
                  <c:v>214.39484976864</c:v>
                </c:pt>
                <c:pt idx="92542">
                  <c:v>214.397166523914</c:v>
                </c:pt>
                <c:pt idx="92543">
                  <c:v>214.39948327918799</c:v>
                </c:pt>
                <c:pt idx="92544">
                  <c:v>214.40180003446099</c:v>
                </c:pt>
                <c:pt idx="92545">
                  <c:v>214.40411678973501</c:v>
                </c:pt>
                <c:pt idx="92546">
                  <c:v>214.40643354500801</c:v>
                </c:pt>
                <c:pt idx="92547">
                  <c:v>214.40875030028201</c:v>
                </c:pt>
                <c:pt idx="92548">
                  <c:v>214.41106705555501</c:v>
                </c:pt>
                <c:pt idx="92549">
                  <c:v>214.413383810829</c:v>
                </c:pt>
                <c:pt idx="92550">
                  <c:v>214.415700566102</c:v>
                </c:pt>
                <c:pt idx="92551">
                  <c:v>214.418017321376</c:v>
                </c:pt>
                <c:pt idx="92552">
                  <c:v>214.420334076649</c:v>
                </c:pt>
                <c:pt idx="92553">
                  <c:v>214.42265083192299</c:v>
                </c:pt>
                <c:pt idx="92554">
                  <c:v>214.42496758719599</c:v>
                </c:pt>
                <c:pt idx="92555">
                  <c:v>214.42728434246999</c:v>
                </c:pt>
                <c:pt idx="92556">
                  <c:v>214.42960109774401</c:v>
                </c:pt>
                <c:pt idx="92557">
                  <c:v>214.43191785301701</c:v>
                </c:pt>
                <c:pt idx="92558">
                  <c:v>214.43423460829101</c:v>
                </c:pt>
                <c:pt idx="92559">
                  <c:v>214.43655136356401</c:v>
                </c:pt>
                <c:pt idx="92560">
                  <c:v>214.438868118838</c:v>
                </c:pt>
                <c:pt idx="92561">
                  <c:v>214.441184874111</c:v>
                </c:pt>
                <c:pt idx="92562">
                  <c:v>214.443501629385</c:v>
                </c:pt>
                <c:pt idx="92563">
                  <c:v>214.445818384658</c:v>
                </c:pt>
                <c:pt idx="92564">
                  <c:v>214.44813513993199</c:v>
                </c:pt>
                <c:pt idx="92565">
                  <c:v>214.45045189520499</c:v>
                </c:pt>
                <c:pt idx="92566">
                  <c:v>214.45276865047899</c:v>
                </c:pt>
                <c:pt idx="92567">
                  <c:v>214.45508540575199</c:v>
                </c:pt>
                <c:pt idx="92568">
                  <c:v>214.45740216102601</c:v>
                </c:pt>
                <c:pt idx="92569">
                  <c:v>214.45971891630001</c:v>
                </c:pt>
                <c:pt idx="92570">
                  <c:v>214.46203567157301</c:v>
                </c:pt>
                <c:pt idx="92571">
                  <c:v>214.464352426847</c:v>
                </c:pt>
                <c:pt idx="92572">
                  <c:v>214.46666918212</c:v>
                </c:pt>
                <c:pt idx="92573">
                  <c:v>214.468985937394</c:v>
                </c:pt>
                <c:pt idx="92574">
                  <c:v>214.471302692667</c:v>
                </c:pt>
                <c:pt idx="92575">
                  <c:v>214.47361944794099</c:v>
                </c:pt>
                <c:pt idx="92576">
                  <c:v>214.47593620321399</c:v>
                </c:pt>
                <c:pt idx="92577">
                  <c:v>214.47825295848801</c:v>
                </c:pt>
                <c:pt idx="92578">
                  <c:v>214.48056971376101</c:v>
                </c:pt>
                <c:pt idx="92579">
                  <c:v>214.48288646903501</c:v>
                </c:pt>
                <c:pt idx="92580">
                  <c:v>214.485203224309</c:v>
                </c:pt>
                <c:pt idx="92581">
                  <c:v>214.487519979582</c:v>
                </c:pt>
                <c:pt idx="92582">
                  <c:v>214.489836734856</c:v>
                </c:pt>
                <c:pt idx="92583">
                  <c:v>214.492153490129</c:v>
                </c:pt>
                <c:pt idx="92584">
                  <c:v>214.49447024540299</c:v>
                </c:pt>
                <c:pt idx="92585">
                  <c:v>214.49678700067599</c:v>
                </c:pt>
                <c:pt idx="92586">
                  <c:v>214.49910375594999</c:v>
                </c:pt>
                <c:pt idx="92587">
                  <c:v>214.50142051122299</c:v>
                </c:pt>
                <c:pt idx="92588">
                  <c:v>214.50373726649701</c:v>
                </c:pt>
                <c:pt idx="92589">
                  <c:v>214.50605402177001</c:v>
                </c:pt>
                <c:pt idx="92590">
                  <c:v>214.50837077704401</c:v>
                </c:pt>
                <c:pt idx="92591">
                  <c:v>214.51068753231701</c:v>
                </c:pt>
                <c:pt idx="92592">
                  <c:v>214.513004287591</c:v>
                </c:pt>
                <c:pt idx="92593">
                  <c:v>214.515321042865</c:v>
                </c:pt>
                <c:pt idx="92594">
                  <c:v>214.517637798138</c:v>
                </c:pt>
                <c:pt idx="92595">
                  <c:v>214.51995455341199</c:v>
                </c:pt>
                <c:pt idx="92596">
                  <c:v>214.52227130868499</c:v>
                </c:pt>
                <c:pt idx="92597">
                  <c:v>214.52458806395899</c:v>
                </c:pt>
                <c:pt idx="92598">
                  <c:v>214.52690481923199</c:v>
                </c:pt>
                <c:pt idx="92599">
                  <c:v>214.52922157450601</c:v>
                </c:pt>
                <c:pt idx="92600">
                  <c:v>214.53153832977901</c:v>
                </c:pt>
                <c:pt idx="92601">
                  <c:v>214.53385508505301</c:v>
                </c:pt>
                <c:pt idx="92602">
                  <c:v>214.53617184032601</c:v>
                </c:pt>
                <c:pt idx="92603">
                  <c:v>214.5384885956</c:v>
                </c:pt>
                <c:pt idx="92604">
                  <c:v>214.540805350873</c:v>
                </c:pt>
                <c:pt idx="92605">
                  <c:v>214.543122106147</c:v>
                </c:pt>
                <c:pt idx="92606">
                  <c:v>214.54543886142099</c:v>
                </c:pt>
                <c:pt idx="92607">
                  <c:v>214.54775561669399</c:v>
                </c:pt>
                <c:pt idx="92608">
                  <c:v>214.55007237196801</c:v>
                </c:pt>
                <c:pt idx="92609">
                  <c:v>214.55238912724101</c:v>
                </c:pt>
                <c:pt idx="92610">
                  <c:v>214.55470588251501</c:v>
                </c:pt>
                <c:pt idx="92611">
                  <c:v>214.55702263778801</c:v>
                </c:pt>
                <c:pt idx="92612">
                  <c:v>214.559339393062</c:v>
                </c:pt>
                <c:pt idx="92613">
                  <c:v>214.561656148335</c:v>
                </c:pt>
                <c:pt idx="92614">
                  <c:v>214.563972903609</c:v>
                </c:pt>
                <c:pt idx="92615">
                  <c:v>214.566289658882</c:v>
                </c:pt>
                <c:pt idx="92616">
                  <c:v>214.56860641415599</c:v>
                </c:pt>
                <c:pt idx="92617">
                  <c:v>214.57092316942899</c:v>
                </c:pt>
                <c:pt idx="92618">
                  <c:v>214.57323992470299</c:v>
                </c:pt>
                <c:pt idx="92619">
                  <c:v>214.57555667997701</c:v>
                </c:pt>
                <c:pt idx="92620">
                  <c:v>214.57787343525001</c:v>
                </c:pt>
                <c:pt idx="92621">
                  <c:v>214.58019019052401</c:v>
                </c:pt>
                <c:pt idx="92622">
                  <c:v>214.58250694579701</c:v>
                </c:pt>
                <c:pt idx="92623">
                  <c:v>214.584823701071</c:v>
                </c:pt>
                <c:pt idx="92624">
                  <c:v>214.587140456344</c:v>
                </c:pt>
                <c:pt idx="92625">
                  <c:v>214.589457211618</c:v>
                </c:pt>
                <c:pt idx="92626">
                  <c:v>214.591773966891</c:v>
                </c:pt>
                <c:pt idx="92627">
                  <c:v>214.59409072216499</c:v>
                </c:pt>
                <c:pt idx="92628">
                  <c:v>214.59640747743799</c:v>
                </c:pt>
                <c:pt idx="92629">
                  <c:v>214.59872423271199</c:v>
                </c:pt>
                <c:pt idx="92630">
                  <c:v>214.60104098798601</c:v>
                </c:pt>
                <c:pt idx="92631">
                  <c:v>214.60335774325901</c:v>
                </c:pt>
                <c:pt idx="92632">
                  <c:v>214.60567449853301</c:v>
                </c:pt>
                <c:pt idx="92633">
                  <c:v>214.60799125380601</c:v>
                </c:pt>
                <c:pt idx="92634">
                  <c:v>214.61030800908</c:v>
                </c:pt>
                <c:pt idx="92635">
                  <c:v>214.612624764353</c:v>
                </c:pt>
                <c:pt idx="92636">
                  <c:v>214.614941519627</c:v>
                </c:pt>
                <c:pt idx="92637">
                  <c:v>214.6172582749</c:v>
                </c:pt>
                <c:pt idx="92638">
                  <c:v>214.61957503017399</c:v>
                </c:pt>
                <c:pt idx="92639">
                  <c:v>214.62189178544699</c:v>
                </c:pt>
                <c:pt idx="92640">
                  <c:v>214.62420854072101</c:v>
                </c:pt>
                <c:pt idx="92641">
                  <c:v>214.62652529599401</c:v>
                </c:pt>
                <c:pt idx="92642">
                  <c:v>214.62884205126801</c:v>
                </c:pt>
                <c:pt idx="92643">
                  <c:v>214.631158806542</c:v>
                </c:pt>
                <c:pt idx="92644">
                  <c:v>214.633475561815</c:v>
                </c:pt>
                <c:pt idx="92645">
                  <c:v>214.635792317089</c:v>
                </c:pt>
                <c:pt idx="92646">
                  <c:v>214.638109072362</c:v>
                </c:pt>
                <c:pt idx="92647">
                  <c:v>214.64042582763599</c:v>
                </c:pt>
                <c:pt idx="92648">
                  <c:v>214.64274258290899</c:v>
                </c:pt>
                <c:pt idx="92649">
                  <c:v>214.64505933818299</c:v>
                </c:pt>
                <c:pt idx="92650">
                  <c:v>214.64737609345599</c:v>
                </c:pt>
                <c:pt idx="92651">
                  <c:v>214.64969284873001</c:v>
                </c:pt>
                <c:pt idx="92652">
                  <c:v>214.65200960400301</c:v>
                </c:pt>
                <c:pt idx="92653">
                  <c:v>214.65432635927701</c:v>
                </c:pt>
                <c:pt idx="92654">
                  <c:v>214.65664311455001</c:v>
                </c:pt>
                <c:pt idx="92655">
                  <c:v>214.658959869824</c:v>
                </c:pt>
                <c:pt idx="92656">
                  <c:v>214.661276625098</c:v>
                </c:pt>
                <c:pt idx="92657">
                  <c:v>214.663593380371</c:v>
                </c:pt>
                <c:pt idx="92658">
                  <c:v>214.66591013564499</c:v>
                </c:pt>
                <c:pt idx="92659">
                  <c:v>214.66822689091799</c:v>
                </c:pt>
                <c:pt idx="92660">
                  <c:v>214.67054364619199</c:v>
                </c:pt>
                <c:pt idx="92661">
                  <c:v>214.67286040146499</c:v>
                </c:pt>
                <c:pt idx="92662">
                  <c:v>214.67517715673901</c:v>
                </c:pt>
                <c:pt idx="92663">
                  <c:v>214.67749391201201</c:v>
                </c:pt>
                <c:pt idx="92664">
                  <c:v>214.67981066728601</c:v>
                </c:pt>
                <c:pt idx="92665">
                  <c:v>214.68212742255901</c:v>
                </c:pt>
                <c:pt idx="92666">
                  <c:v>214.684444177833</c:v>
                </c:pt>
                <c:pt idx="92667">
                  <c:v>214.686760933106</c:v>
                </c:pt>
                <c:pt idx="92668">
                  <c:v>214.68907768838</c:v>
                </c:pt>
                <c:pt idx="92669">
                  <c:v>214.69139444365399</c:v>
                </c:pt>
                <c:pt idx="92670">
                  <c:v>214.69371119892699</c:v>
                </c:pt>
                <c:pt idx="92671">
                  <c:v>214.69602795420101</c:v>
                </c:pt>
                <c:pt idx="92672">
                  <c:v>214.69834470947399</c:v>
                </c:pt>
                <c:pt idx="92673">
                  <c:v>214.70066146474801</c:v>
                </c:pt>
                <c:pt idx="92674">
                  <c:v>214.70297822002101</c:v>
                </c:pt>
                <c:pt idx="92675">
                  <c:v>214.705294975295</c:v>
                </c:pt>
                <c:pt idx="92676">
                  <c:v>214.707611730568</c:v>
                </c:pt>
                <c:pt idx="92677">
                  <c:v>214.709928485842</c:v>
                </c:pt>
                <c:pt idx="92678">
                  <c:v>214.712245241115</c:v>
                </c:pt>
                <c:pt idx="92679">
                  <c:v>214.71456199638899</c:v>
                </c:pt>
                <c:pt idx="92680">
                  <c:v>214.71687875166299</c:v>
                </c:pt>
                <c:pt idx="92681">
                  <c:v>214.71919550693599</c:v>
                </c:pt>
                <c:pt idx="92682">
                  <c:v>214.72151226221001</c:v>
                </c:pt>
                <c:pt idx="92683">
                  <c:v>214.72382901748301</c:v>
                </c:pt>
                <c:pt idx="92684">
                  <c:v>214.72614577275701</c:v>
                </c:pt>
                <c:pt idx="92685">
                  <c:v>214.72846252803001</c:v>
                </c:pt>
                <c:pt idx="92686">
                  <c:v>214.730779283304</c:v>
                </c:pt>
                <c:pt idx="92687">
                  <c:v>214.733096038577</c:v>
                </c:pt>
                <c:pt idx="92688">
                  <c:v>214.735412793851</c:v>
                </c:pt>
                <c:pt idx="92689">
                  <c:v>214.737729549124</c:v>
                </c:pt>
                <c:pt idx="92690">
                  <c:v>214.74004630439799</c:v>
                </c:pt>
                <c:pt idx="92691">
                  <c:v>214.74236305967099</c:v>
                </c:pt>
                <c:pt idx="92692">
                  <c:v>214.74467981494499</c:v>
                </c:pt>
                <c:pt idx="92693">
                  <c:v>214.74699657021901</c:v>
                </c:pt>
                <c:pt idx="92694">
                  <c:v>214.74931332549201</c:v>
                </c:pt>
                <c:pt idx="92695">
                  <c:v>214.75163008076601</c:v>
                </c:pt>
                <c:pt idx="92696">
                  <c:v>214.75394683603901</c:v>
                </c:pt>
                <c:pt idx="92697">
                  <c:v>214.756263591313</c:v>
                </c:pt>
                <c:pt idx="92698">
                  <c:v>214.758580346586</c:v>
                </c:pt>
                <c:pt idx="92699">
                  <c:v>214.76089710186</c:v>
                </c:pt>
                <c:pt idx="92700">
                  <c:v>214.763213857133</c:v>
                </c:pt>
                <c:pt idx="92701">
                  <c:v>214.76553061240699</c:v>
                </c:pt>
                <c:pt idx="92702">
                  <c:v>214.76784736767999</c:v>
                </c:pt>
                <c:pt idx="92703">
                  <c:v>214.77016412295399</c:v>
                </c:pt>
                <c:pt idx="92704">
                  <c:v>214.77248087822699</c:v>
                </c:pt>
                <c:pt idx="92705">
                  <c:v>214.77479763350101</c:v>
                </c:pt>
                <c:pt idx="92706">
                  <c:v>214.777114388775</c:v>
                </c:pt>
                <c:pt idx="92707">
                  <c:v>214.779431144048</c:v>
                </c:pt>
                <c:pt idx="92708">
                  <c:v>214.781747899322</c:v>
                </c:pt>
                <c:pt idx="92709">
                  <c:v>214.784064654595</c:v>
                </c:pt>
                <c:pt idx="92710">
                  <c:v>214.78638140986899</c:v>
                </c:pt>
                <c:pt idx="92711">
                  <c:v>214.78869816514199</c:v>
                </c:pt>
                <c:pt idx="92712">
                  <c:v>214.79101492041599</c:v>
                </c:pt>
                <c:pt idx="92713">
                  <c:v>214.79333167568899</c:v>
                </c:pt>
                <c:pt idx="92714">
                  <c:v>214.79564843096301</c:v>
                </c:pt>
                <c:pt idx="92715">
                  <c:v>214.79796518623601</c:v>
                </c:pt>
                <c:pt idx="92716">
                  <c:v>214.80028194151001</c:v>
                </c:pt>
                <c:pt idx="92717">
                  <c:v>214.802598696784</c:v>
                </c:pt>
                <c:pt idx="92718">
                  <c:v>214.804915452057</c:v>
                </c:pt>
                <c:pt idx="92719">
                  <c:v>214.807232207331</c:v>
                </c:pt>
                <c:pt idx="92720">
                  <c:v>214.809548962604</c:v>
                </c:pt>
                <c:pt idx="92721">
                  <c:v>214.81186571787799</c:v>
                </c:pt>
                <c:pt idx="92722">
                  <c:v>214.81418247315099</c:v>
                </c:pt>
                <c:pt idx="92723">
                  <c:v>214.81649922842499</c:v>
                </c:pt>
                <c:pt idx="92724">
                  <c:v>214.81881598369799</c:v>
                </c:pt>
                <c:pt idx="92725">
                  <c:v>214.82113273897201</c:v>
                </c:pt>
                <c:pt idx="92726">
                  <c:v>214.82344949424501</c:v>
                </c:pt>
                <c:pt idx="92727">
                  <c:v>214.82576624951901</c:v>
                </c:pt>
                <c:pt idx="92728">
                  <c:v>214.82808300479201</c:v>
                </c:pt>
                <c:pt idx="92729">
                  <c:v>214.830399760066</c:v>
                </c:pt>
                <c:pt idx="92730">
                  <c:v>214.83271651534</c:v>
                </c:pt>
                <c:pt idx="92731">
                  <c:v>214.835033270613</c:v>
                </c:pt>
                <c:pt idx="92732">
                  <c:v>214.83735002588699</c:v>
                </c:pt>
                <c:pt idx="92733">
                  <c:v>214.83966678115999</c:v>
                </c:pt>
                <c:pt idx="92734">
                  <c:v>214.84198353643399</c:v>
                </c:pt>
                <c:pt idx="92735">
                  <c:v>214.84430029170699</c:v>
                </c:pt>
                <c:pt idx="92736">
                  <c:v>214.84661704698101</c:v>
                </c:pt>
                <c:pt idx="92737">
                  <c:v>214.84893380225401</c:v>
                </c:pt>
                <c:pt idx="92738">
                  <c:v>214.851250557528</c:v>
                </c:pt>
                <c:pt idx="92739">
                  <c:v>214.853567312801</c:v>
                </c:pt>
                <c:pt idx="92740">
                  <c:v>214.855884068075</c:v>
                </c:pt>
                <c:pt idx="92741">
                  <c:v>214.858200823348</c:v>
                </c:pt>
                <c:pt idx="92742">
                  <c:v>214.86051757862199</c:v>
                </c:pt>
                <c:pt idx="92743">
                  <c:v>214.86283433389599</c:v>
                </c:pt>
                <c:pt idx="92744">
                  <c:v>214.86515108916899</c:v>
                </c:pt>
                <c:pt idx="92745">
                  <c:v>214.86746784444301</c:v>
                </c:pt>
                <c:pt idx="92746">
                  <c:v>214.86978459971601</c:v>
                </c:pt>
                <c:pt idx="92747">
                  <c:v>214.87210135499001</c:v>
                </c:pt>
                <c:pt idx="92748">
                  <c:v>214.87441811026301</c:v>
                </c:pt>
                <c:pt idx="92749">
                  <c:v>214.876734865537</c:v>
                </c:pt>
                <c:pt idx="92750">
                  <c:v>214.87905162081</c:v>
                </c:pt>
                <c:pt idx="92751">
                  <c:v>214.881368376084</c:v>
                </c:pt>
                <c:pt idx="92752">
                  <c:v>214.883685131357</c:v>
                </c:pt>
                <c:pt idx="92753">
                  <c:v>214.88600188663099</c:v>
                </c:pt>
                <c:pt idx="92754">
                  <c:v>214.88831864190399</c:v>
                </c:pt>
                <c:pt idx="92755">
                  <c:v>214.89063539717799</c:v>
                </c:pt>
                <c:pt idx="92756">
                  <c:v>214.89295215245201</c:v>
                </c:pt>
                <c:pt idx="92757">
                  <c:v>214.89526890772501</c:v>
                </c:pt>
                <c:pt idx="92758">
                  <c:v>214.89758566299901</c:v>
                </c:pt>
                <c:pt idx="92759">
                  <c:v>214.89990241827201</c:v>
                </c:pt>
                <c:pt idx="92760">
                  <c:v>214.902219173546</c:v>
                </c:pt>
                <c:pt idx="92761">
                  <c:v>214.904535928819</c:v>
                </c:pt>
                <c:pt idx="92762">
                  <c:v>214.906852684093</c:v>
                </c:pt>
                <c:pt idx="92763">
                  <c:v>214.909169439366</c:v>
                </c:pt>
                <c:pt idx="92764">
                  <c:v>214.91148619463999</c:v>
                </c:pt>
                <c:pt idx="92765">
                  <c:v>214.91380294991299</c:v>
                </c:pt>
                <c:pt idx="92766">
                  <c:v>214.91611970518699</c:v>
                </c:pt>
                <c:pt idx="92767">
                  <c:v>214.91843646046101</c:v>
                </c:pt>
                <c:pt idx="92768">
                  <c:v>214.92075321573401</c:v>
                </c:pt>
                <c:pt idx="92769">
                  <c:v>214.923069971008</c:v>
                </c:pt>
                <c:pt idx="92770">
                  <c:v>214.925386726281</c:v>
                </c:pt>
                <c:pt idx="92771">
                  <c:v>214.927703481555</c:v>
                </c:pt>
                <c:pt idx="92772">
                  <c:v>214.930020236828</c:v>
                </c:pt>
                <c:pt idx="92773">
                  <c:v>214.93233699210199</c:v>
                </c:pt>
                <c:pt idx="92774">
                  <c:v>214.93465374737499</c:v>
                </c:pt>
                <c:pt idx="92775">
                  <c:v>214.93697050264899</c:v>
                </c:pt>
                <c:pt idx="92776">
                  <c:v>214.93928725792199</c:v>
                </c:pt>
                <c:pt idx="92777">
                  <c:v>214.94160401319601</c:v>
                </c:pt>
                <c:pt idx="92778">
                  <c:v>214.94392076846901</c:v>
                </c:pt>
                <c:pt idx="92779">
                  <c:v>214.94623752374301</c:v>
                </c:pt>
                <c:pt idx="92780">
                  <c:v>214.948554279017</c:v>
                </c:pt>
                <c:pt idx="92781">
                  <c:v>214.95087103429</c:v>
                </c:pt>
                <c:pt idx="92782">
                  <c:v>214.953187789564</c:v>
                </c:pt>
                <c:pt idx="92783">
                  <c:v>214.955504544837</c:v>
                </c:pt>
                <c:pt idx="92784">
                  <c:v>214.95782130011099</c:v>
                </c:pt>
                <c:pt idx="92785">
                  <c:v>214.96013805538399</c:v>
                </c:pt>
                <c:pt idx="92786">
                  <c:v>214.96245481065799</c:v>
                </c:pt>
                <c:pt idx="92787">
                  <c:v>214.96477156593099</c:v>
                </c:pt>
                <c:pt idx="92788">
                  <c:v>214.96708832120501</c:v>
                </c:pt>
                <c:pt idx="92789">
                  <c:v>214.96940507647801</c:v>
                </c:pt>
                <c:pt idx="92790">
                  <c:v>214.97172183175201</c:v>
                </c:pt>
                <c:pt idx="92791">
                  <c:v>214.97403858702501</c:v>
                </c:pt>
                <c:pt idx="92792">
                  <c:v>214.976355342299</c:v>
                </c:pt>
                <c:pt idx="92793">
                  <c:v>214.978672097573</c:v>
                </c:pt>
                <c:pt idx="92794">
                  <c:v>214.980988852846</c:v>
                </c:pt>
                <c:pt idx="92795">
                  <c:v>214.98330560811999</c:v>
                </c:pt>
                <c:pt idx="92796">
                  <c:v>214.98562236339299</c:v>
                </c:pt>
                <c:pt idx="92797">
                  <c:v>214.98793911866699</c:v>
                </c:pt>
                <c:pt idx="92798">
                  <c:v>214.99025587393999</c:v>
                </c:pt>
                <c:pt idx="92799">
                  <c:v>214.99257262921401</c:v>
                </c:pt>
                <c:pt idx="92800">
                  <c:v>214.99488938448701</c:v>
                </c:pt>
                <c:pt idx="92801">
                  <c:v>214.997206139761</c:v>
                </c:pt>
                <c:pt idx="92802">
                  <c:v>214.999522895034</c:v>
                </c:pt>
                <c:pt idx="92803">
                  <c:v>215.001839650308</c:v>
                </c:pt>
                <c:pt idx="92804">
                  <c:v>215.004156405581</c:v>
                </c:pt>
                <c:pt idx="92805">
                  <c:v>215.00647316085499</c:v>
                </c:pt>
                <c:pt idx="92806">
                  <c:v>215.00878991612899</c:v>
                </c:pt>
                <c:pt idx="92807">
                  <c:v>215.01110667140199</c:v>
                </c:pt>
                <c:pt idx="92808">
                  <c:v>215.01342342667601</c:v>
                </c:pt>
                <c:pt idx="92809">
                  <c:v>215.01574018194901</c:v>
                </c:pt>
                <c:pt idx="92810">
                  <c:v>215.01805693722301</c:v>
                </c:pt>
                <c:pt idx="92811">
                  <c:v>215.02037369249601</c:v>
                </c:pt>
                <c:pt idx="92812">
                  <c:v>215.02269044777</c:v>
                </c:pt>
                <c:pt idx="92813">
                  <c:v>215.025007203043</c:v>
                </c:pt>
                <c:pt idx="92814">
                  <c:v>215.027323958317</c:v>
                </c:pt>
                <c:pt idx="92815">
                  <c:v>215.02964071359</c:v>
                </c:pt>
                <c:pt idx="92816">
                  <c:v>215.03195746886399</c:v>
                </c:pt>
                <c:pt idx="92817">
                  <c:v>215.03427422413799</c:v>
                </c:pt>
                <c:pt idx="92818">
                  <c:v>215.03659097941099</c:v>
                </c:pt>
                <c:pt idx="92819">
                  <c:v>215.03890773468501</c:v>
                </c:pt>
                <c:pt idx="92820">
                  <c:v>215.04122448995801</c:v>
                </c:pt>
                <c:pt idx="92821">
                  <c:v>215.04354124523201</c:v>
                </c:pt>
                <c:pt idx="92822">
                  <c:v>215.04585800050501</c:v>
                </c:pt>
                <c:pt idx="92823">
                  <c:v>215.048174755779</c:v>
                </c:pt>
                <c:pt idx="92824">
                  <c:v>215.050491511052</c:v>
                </c:pt>
                <c:pt idx="92825">
                  <c:v>215.052808266326</c:v>
                </c:pt>
                <c:pt idx="92826">
                  <c:v>215.055125021599</c:v>
                </c:pt>
                <c:pt idx="92827">
                  <c:v>215.05744177687299</c:v>
                </c:pt>
                <c:pt idx="92828">
                  <c:v>215.05975853214599</c:v>
                </c:pt>
                <c:pt idx="92829">
                  <c:v>215.06207528741999</c:v>
                </c:pt>
                <c:pt idx="92830">
                  <c:v>215.06439204269401</c:v>
                </c:pt>
                <c:pt idx="92831">
                  <c:v>215.06670879796701</c:v>
                </c:pt>
                <c:pt idx="92832">
                  <c:v>215.069025553241</c:v>
                </c:pt>
                <c:pt idx="92833">
                  <c:v>215.07134230851401</c:v>
                </c:pt>
                <c:pt idx="92834">
                  <c:v>215.073659063788</c:v>
                </c:pt>
                <c:pt idx="92835">
                  <c:v>215.075975819061</c:v>
                </c:pt>
                <c:pt idx="92836">
                  <c:v>215.07829257433499</c:v>
                </c:pt>
                <c:pt idx="92837">
                  <c:v>215.080609329608</c:v>
                </c:pt>
                <c:pt idx="92838">
                  <c:v>215.08292608488199</c:v>
                </c:pt>
                <c:pt idx="92839">
                  <c:v>215.08524284015499</c:v>
                </c:pt>
                <c:pt idx="92840">
                  <c:v>215.08755959542901</c:v>
                </c:pt>
                <c:pt idx="92841">
                  <c:v>215.08987635070201</c:v>
                </c:pt>
                <c:pt idx="92842">
                  <c:v>215.09219310597601</c:v>
                </c:pt>
                <c:pt idx="92843">
                  <c:v>215.09450986125</c:v>
                </c:pt>
                <c:pt idx="92844">
                  <c:v>215.096826616523</c:v>
                </c:pt>
                <c:pt idx="92845">
                  <c:v>215.099143371797</c:v>
                </c:pt>
                <c:pt idx="92846">
                  <c:v>215.10146012707</c:v>
                </c:pt>
                <c:pt idx="92847">
                  <c:v>215.10377688234399</c:v>
                </c:pt>
                <c:pt idx="92848">
                  <c:v>215.10609363761699</c:v>
                </c:pt>
                <c:pt idx="92849">
                  <c:v>215.10841039289099</c:v>
                </c:pt>
                <c:pt idx="92850">
                  <c:v>215.11072714816399</c:v>
                </c:pt>
                <c:pt idx="92851">
                  <c:v>215.11304390343801</c:v>
                </c:pt>
                <c:pt idx="92852">
                  <c:v>215.11536065871101</c:v>
                </c:pt>
                <c:pt idx="92853">
                  <c:v>215.11767741398501</c:v>
                </c:pt>
                <c:pt idx="92854">
                  <c:v>215.119994169259</c:v>
                </c:pt>
                <c:pt idx="92855">
                  <c:v>215.122310924532</c:v>
                </c:pt>
                <c:pt idx="92856">
                  <c:v>215.124627679806</c:v>
                </c:pt>
                <c:pt idx="92857">
                  <c:v>215.126944435079</c:v>
                </c:pt>
                <c:pt idx="92858">
                  <c:v>215.12926119035299</c:v>
                </c:pt>
                <c:pt idx="92859">
                  <c:v>215.13157794562599</c:v>
                </c:pt>
                <c:pt idx="92860">
                  <c:v>215.13389470089999</c:v>
                </c:pt>
                <c:pt idx="92861">
                  <c:v>215.13621145617299</c:v>
                </c:pt>
                <c:pt idx="92862">
                  <c:v>215.13852821144701</c:v>
                </c:pt>
                <c:pt idx="92863">
                  <c:v>215.14084496672001</c:v>
                </c:pt>
                <c:pt idx="92864">
                  <c:v>215.14316172199401</c:v>
                </c:pt>
                <c:pt idx="92865">
                  <c:v>215.14547847726701</c:v>
                </c:pt>
                <c:pt idx="92866">
                  <c:v>215.147795232541</c:v>
                </c:pt>
                <c:pt idx="92867">
                  <c:v>215.150111987815</c:v>
                </c:pt>
                <c:pt idx="92868">
                  <c:v>215.152428743088</c:v>
                </c:pt>
                <c:pt idx="92869">
                  <c:v>215.15474549836199</c:v>
                </c:pt>
                <c:pt idx="92870">
                  <c:v>215.15706225363499</c:v>
                </c:pt>
                <c:pt idx="92871">
                  <c:v>215.15937900890901</c:v>
                </c:pt>
                <c:pt idx="92872">
                  <c:v>215.16169576418201</c:v>
                </c:pt>
                <c:pt idx="92873">
                  <c:v>215.16401251945601</c:v>
                </c:pt>
                <c:pt idx="92874">
                  <c:v>215.16632927472901</c:v>
                </c:pt>
                <c:pt idx="92875">
                  <c:v>215.168646030003</c:v>
                </c:pt>
                <c:pt idx="92876">
                  <c:v>215.170962785276</c:v>
                </c:pt>
                <c:pt idx="92877">
                  <c:v>215.17327954055</c:v>
                </c:pt>
                <c:pt idx="92878">
                  <c:v>215.175596295823</c:v>
                </c:pt>
                <c:pt idx="92879">
                  <c:v>215.17791305109699</c:v>
                </c:pt>
                <c:pt idx="92880">
                  <c:v>215.18022980637099</c:v>
                </c:pt>
                <c:pt idx="92881">
                  <c:v>215.18254656164399</c:v>
                </c:pt>
                <c:pt idx="92882">
                  <c:v>215.18486331691801</c:v>
                </c:pt>
                <c:pt idx="92883">
                  <c:v>215.18718007219101</c:v>
                </c:pt>
                <c:pt idx="92884">
                  <c:v>215.18949682746501</c:v>
                </c:pt>
                <c:pt idx="92885">
                  <c:v>215.19181358273801</c:v>
                </c:pt>
                <c:pt idx="92886">
                  <c:v>215.194130338012</c:v>
                </c:pt>
                <c:pt idx="92887">
                  <c:v>215.196447093285</c:v>
                </c:pt>
                <c:pt idx="92888">
                  <c:v>215.198763848559</c:v>
                </c:pt>
                <c:pt idx="92889">
                  <c:v>215.201080603832</c:v>
                </c:pt>
                <c:pt idx="92890">
                  <c:v>215.20339735910599</c:v>
                </c:pt>
                <c:pt idx="92891">
                  <c:v>215.20571411437899</c:v>
                </c:pt>
                <c:pt idx="92892">
                  <c:v>215.20803086965299</c:v>
                </c:pt>
                <c:pt idx="92893">
                  <c:v>215.21034762492701</c:v>
                </c:pt>
                <c:pt idx="92894">
                  <c:v>215.21266438020001</c:v>
                </c:pt>
                <c:pt idx="92895">
                  <c:v>215.21498113547401</c:v>
                </c:pt>
                <c:pt idx="92896">
                  <c:v>215.21729789074701</c:v>
                </c:pt>
                <c:pt idx="92897">
                  <c:v>215.219614646021</c:v>
                </c:pt>
                <c:pt idx="92898">
                  <c:v>215.221931401294</c:v>
                </c:pt>
                <c:pt idx="92899">
                  <c:v>215.224248156568</c:v>
                </c:pt>
                <c:pt idx="92900">
                  <c:v>215.226564911841</c:v>
                </c:pt>
                <c:pt idx="92901">
                  <c:v>215.22888166711499</c:v>
                </c:pt>
                <c:pt idx="92902">
                  <c:v>215.23119842238799</c:v>
                </c:pt>
                <c:pt idx="92903">
                  <c:v>215.23351517766201</c:v>
                </c:pt>
                <c:pt idx="92904">
                  <c:v>215.23583193293601</c:v>
                </c:pt>
                <c:pt idx="92905">
                  <c:v>215.23814868820901</c:v>
                </c:pt>
                <c:pt idx="92906">
                  <c:v>215.240465443483</c:v>
                </c:pt>
                <c:pt idx="92907">
                  <c:v>215.242782198756</c:v>
                </c:pt>
                <c:pt idx="92908">
                  <c:v>215.24509895403</c:v>
                </c:pt>
                <c:pt idx="92909">
                  <c:v>215.247415709303</c:v>
                </c:pt>
                <c:pt idx="92910">
                  <c:v>215.24973246457699</c:v>
                </c:pt>
                <c:pt idx="92911">
                  <c:v>215.25204921984999</c:v>
                </c:pt>
                <c:pt idx="92912">
                  <c:v>215.25436597512399</c:v>
                </c:pt>
                <c:pt idx="92913">
                  <c:v>215.25668273039699</c:v>
                </c:pt>
                <c:pt idx="92914">
                  <c:v>215.25899948567101</c:v>
                </c:pt>
                <c:pt idx="92915">
                  <c:v>215.26131624094401</c:v>
                </c:pt>
                <c:pt idx="92916">
                  <c:v>215.26363299621801</c:v>
                </c:pt>
                <c:pt idx="92917">
                  <c:v>215.265949751492</c:v>
                </c:pt>
                <c:pt idx="92918">
                  <c:v>215.268266506765</c:v>
                </c:pt>
                <c:pt idx="92919">
                  <c:v>215.270583262039</c:v>
                </c:pt>
                <c:pt idx="92920">
                  <c:v>215.272900017312</c:v>
                </c:pt>
                <c:pt idx="92921">
                  <c:v>215.27521677258599</c:v>
                </c:pt>
                <c:pt idx="92922">
                  <c:v>215.27753352785899</c:v>
                </c:pt>
                <c:pt idx="92923">
                  <c:v>215.27985028313299</c:v>
                </c:pt>
                <c:pt idx="92924">
                  <c:v>215.28216703840599</c:v>
                </c:pt>
                <c:pt idx="92925">
                  <c:v>215.28448379368001</c:v>
                </c:pt>
                <c:pt idx="92926">
                  <c:v>215.28680054895301</c:v>
                </c:pt>
                <c:pt idx="92927">
                  <c:v>215.28911730422701</c:v>
                </c:pt>
                <c:pt idx="92928">
                  <c:v>215.29143405950001</c:v>
                </c:pt>
                <c:pt idx="92929">
                  <c:v>215.293750814774</c:v>
                </c:pt>
                <c:pt idx="92930">
                  <c:v>215.296067570048</c:v>
                </c:pt>
                <c:pt idx="92931">
                  <c:v>215.298384325321</c:v>
                </c:pt>
                <c:pt idx="92932">
                  <c:v>215.30070108059499</c:v>
                </c:pt>
                <c:pt idx="92933">
                  <c:v>215.30301783586799</c:v>
                </c:pt>
                <c:pt idx="92934">
                  <c:v>215.30533459114201</c:v>
                </c:pt>
                <c:pt idx="92935">
                  <c:v>215.30765134641501</c:v>
                </c:pt>
                <c:pt idx="92936">
                  <c:v>215.30996810168901</c:v>
                </c:pt>
                <c:pt idx="92937">
                  <c:v>215.31228485696201</c:v>
                </c:pt>
                <c:pt idx="92938">
                  <c:v>215.314601612236</c:v>
                </c:pt>
                <c:pt idx="92939">
                  <c:v>215.316918367509</c:v>
                </c:pt>
                <c:pt idx="92940">
                  <c:v>215.319235122783</c:v>
                </c:pt>
                <c:pt idx="92941">
                  <c:v>215.321551878056</c:v>
                </c:pt>
                <c:pt idx="92942">
                  <c:v>215.32386863332999</c:v>
                </c:pt>
                <c:pt idx="92943">
                  <c:v>215.32618538860399</c:v>
                </c:pt>
                <c:pt idx="92944">
                  <c:v>215.32850214387699</c:v>
                </c:pt>
                <c:pt idx="92945">
                  <c:v>215.33081889915101</c:v>
                </c:pt>
                <c:pt idx="92946">
                  <c:v>215.33313565442401</c:v>
                </c:pt>
                <c:pt idx="92947">
                  <c:v>215.33545240969801</c:v>
                </c:pt>
                <c:pt idx="92948">
                  <c:v>215.33776916497101</c:v>
                </c:pt>
                <c:pt idx="92949">
                  <c:v>215.340085920245</c:v>
                </c:pt>
                <c:pt idx="92950">
                  <c:v>215.342402675518</c:v>
                </c:pt>
                <c:pt idx="92951">
                  <c:v>215.344719430792</c:v>
                </c:pt>
                <c:pt idx="92952">
                  <c:v>215.347036186065</c:v>
                </c:pt>
                <c:pt idx="92953">
                  <c:v>215.34935294133899</c:v>
                </c:pt>
                <c:pt idx="92954">
                  <c:v>215.35166969661299</c:v>
                </c:pt>
                <c:pt idx="92955">
                  <c:v>215.35398645188599</c:v>
                </c:pt>
                <c:pt idx="92956">
                  <c:v>215.35630320716001</c:v>
                </c:pt>
                <c:pt idx="92957">
                  <c:v>215.35861996243301</c:v>
                </c:pt>
                <c:pt idx="92958">
                  <c:v>215.36093671770701</c:v>
                </c:pt>
                <c:pt idx="92959">
                  <c:v>215.36325347298001</c:v>
                </c:pt>
                <c:pt idx="92960">
                  <c:v>215.365570228254</c:v>
                </c:pt>
                <c:pt idx="92961">
                  <c:v>215.367886983527</c:v>
                </c:pt>
                <c:pt idx="92962">
                  <c:v>215.370203738801</c:v>
                </c:pt>
                <c:pt idx="92963">
                  <c:v>215.372520494074</c:v>
                </c:pt>
                <c:pt idx="92964">
                  <c:v>215.37483724934799</c:v>
                </c:pt>
                <c:pt idx="92965">
                  <c:v>215.37715400462099</c:v>
                </c:pt>
                <c:pt idx="92966">
                  <c:v>215.37947075989501</c:v>
                </c:pt>
                <c:pt idx="92967">
                  <c:v>215.38178751516901</c:v>
                </c:pt>
                <c:pt idx="92968">
                  <c:v>215.38410427044201</c:v>
                </c:pt>
                <c:pt idx="92969">
                  <c:v>215.386421025716</c:v>
                </c:pt>
                <c:pt idx="92970">
                  <c:v>215.388737780989</c:v>
                </c:pt>
                <c:pt idx="92971">
                  <c:v>215.391054536263</c:v>
                </c:pt>
                <c:pt idx="92972">
                  <c:v>215.393371291536</c:v>
                </c:pt>
                <c:pt idx="92973">
                  <c:v>215.39568804680999</c:v>
                </c:pt>
                <c:pt idx="92974">
                  <c:v>215.39800480208299</c:v>
                </c:pt>
                <c:pt idx="92975">
                  <c:v>215.40032155735699</c:v>
                </c:pt>
                <c:pt idx="92976">
                  <c:v>215.40263831262999</c:v>
                </c:pt>
                <c:pt idx="92977">
                  <c:v>215.40495506790401</c:v>
                </c:pt>
                <c:pt idx="92978">
                  <c:v>215.40727182317701</c:v>
                </c:pt>
                <c:pt idx="92979">
                  <c:v>215.40958857845101</c:v>
                </c:pt>
                <c:pt idx="92980">
                  <c:v>215.411905333725</c:v>
                </c:pt>
                <c:pt idx="92981">
                  <c:v>215.414222088998</c:v>
                </c:pt>
                <c:pt idx="92982">
                  <c:v>215.416538844272</c:v>
                </c:pt>
                <c:pt idx="92983">
                  <c:v>215.418855599545</c:v>
                </c:pt>
                <c:pt idx="92984">
                  <c:v>215.42117235481899</c:v>
                </c:pt>
                <c:pt idx="92985">
                  <c:v>215.42348911009199</c:v>
                </c:pt>
                <c:pt idx="92986">
                  <c:v>215.42580586536599</c:v>
                </c:pt>
                <c:pt idx="92987">
                  <c:v>215.42812262063899</c:v>
                </c:pt>
                <c:pt idx="92988">
                  <c:v>215.43043937591301</c:v>
                </c:pt>
                <c:pt idx="92989">
                  <c:v>215.43275613118601</c:v>
                </c:pt>
                <c:pt idx="92990">
                  <c:v>215.43507288646001</c:v>
                </c:pt>
                <c:pt idx="92991">
                  <c:v>215.437389641734</c:v>
                </c:pt>
                <c:pt idx="92992">
                  <c:v>215.439706397007</c:v>
                </c:pt>
                <c:pt idx="92993">
                  <c:v>215.442023152281</c:v>
                </c:pt>
                <c:pt idx="92994">
                  <c:v>215.444339907554</c:v>
                </c:pt>
                <c:pt idx="92995">
                  <c:v>215.44665666282799</c:v>
                </c:pt>
                <c:pt idx="92996">
                  <c:v>215.44897341810099</c:v>
                </c:pt>
                <c:pt idx="92997">
                  <c:v>215.45129017337501</c:v>
                </c:pt>
                <c:pt idx="92998">
                  <c:v>215.45360692864801</c:v>
                </c:pt>
                <c:pt idx="92999">
                  <c:v>215.45592368392201</c:v>
                </c:pt>
                <c:pt idx="93000">
                  <c:v>215.45824043919501</c:v>
                </c:pt>
                <c:pt idx="93001">
                  <c:v>215.460557194469</c:v>
                </c:pt>
                <c:pt idx="93002">
                  <c:v>215.462873949742</c:v>
                </c:pt>
                <c:pt idx="93003">
                  <c:v>215.465190705016</c:v>
                </c:pt>
                <c:pt idx="93004">
                  <c:v>215.46750746028999</c:v>
                </c:pt>
                <c:pt idx="93005">
                  <c:v>215.46982421556299</c:v>
                </c:pt>
                <c:pt idx="93006">
                  <c:v>215.47214097083699</c:v>
                </c:pt>
                <c:pt idx="93007">
                  <c:v>215.47445772610999</c:v>
                </c:pt>
                <c:pt idx="93008">
                  <c:v>215.47677448138401</c:v>
                </c:pt>
                <c:pt idx="93009">
                  <c:v>215.47909123665701</c:v>
                </c:pt>
                <c:pt idx="93010">
                  <c:v>215.48140799193101</c:v>
                </c:pt>
                <c:pt idx="93011">
                  <c:v>215.48372474720401</c:v>
                </c:pt>
                <c:pt idx="93012">
                  <c:v>215.486041502478</c:v>
                </c:pt>
                <c:pt idx="93013">
                  <c:v>215.488358257751</c:v>
                </c:pt>
                <c:pt idx="93014">
                  <c:v>215.490675013025</c:v>
                </c:pt>
                <c:pt idx="93015">
                  <c:v>215.492991768298</c:v>
                </c:pt>
                <c:pt idx="93016">
                  <c:v>215.49530852357199</c:v>
                </c:pt>
                <c:pt idx="93017">
                  <c:v>215.49762527884599</c:v>
                </c:pt>
                <c:pt idx="93018">
                  <c:v>215.49994203411899</c:v>
                </c:pt>
                <c:pt idx="93019">
                  <c:v>215.50225878939301</c:v>
                </c:pt>
                <c:pt idx="93020">
                  <c:v>215.50457554466601</c:v>
                </c:pt>
                <c:pt idx="93021">
                  <c:v>215.50689229994001</c:v>
                </c:pt>
                <c:pt idx="93022">
                  <c:v>215.50920905521301</c:v>
                </c:pt>
                <c:pt idx="93023">
                  <c:v>215.511525810487</c:v>
                </c:pt>
                <c:pt idx="93024">
                  <c:v>215.51384256576</c:v>
                </c:pt>
                <c:pt idx="93025">
                  <c:v>215.516159321034</c:v>
                </c:pt>
                <c:pt idx="93026">
                  <c:v>215.518476076307</c:v>
                </c:pt>
                <c:pt idx="93027">
                  <c:v>215.52079283158099</c:v>
                </c:pt>
                <c:pt idx="93028">
                  <c:v>215.52310958685399</c:v>
                </c:pt>
                <c:pt idx="93029">
                  <c:v>215.52542634212799</c:v>
                </c:pt>
                <c:pt idx="93030">
                  <c:v>215.52774309740201</c:v>
                </c:pt>
                <c:pt idx="93031">
                  <c:v>215.53005985267501</c:v>
                </c:pt>
                <c:pt idx="93032">
                  <c:v>215.532376607949</c:v>
                </c:pt>
                <c:pt idx="93033">
                  <c:v>215.534693363222</c:v>
                </c:pt>
                <c:pt idx="93034">
                  <c:v>215.537010118496</c:v>
                </c:pt>
                <c:pt idx="93035">
                  <c:v>215.539326873769</c:v>
                </c:pt>
                <c:pt idx="93036">
                  <c:v>215.54164362904299</c:v>
                </c:pt>
                <c:pt idx="93037">
                  <c:v>215.54396038431599</c:v>
                </c:pt>
                <c:pt idx="93038">
                  <c:v>215.54627713958999</c:v>
                </c:pt>
                <c:pt idx="93039">
                  <c:v>215.54859389486299</c:v>
                </c:pt>
                <c:pt idx="93040">
                  <c:v>215.55091065013701</c:v>
                </c:pt>
                <c:pt idx="93041">
                  <c:v>215.55322740541101</c:v>
                </c:pt>
                <c:pt idx="93042">
                  <c:v>215.55554416068401</c:v>
                </c:pt>
                <c:pt idx="93043">
                  <c:v>215.557860915958</c:v>
                </c:pt>
                <c:pt idx="93044">
                  <c:v>215.560177671231</c:v>
                </c:pt>
                <c:pt idx="93045">
                  <c:v>215.562494426505</c:v>
                </c:pt>
                <c:pt idx="93046">
                  <c:v>215.564811181778</c:v>
                </c:pt>
                <c:pt idx="93047">
                  <c:v>215.56712793705199</c:v>
                </c:pt>
                <c:pt idx="93048">
                  <c:v>215.56944469232499</c:v>
                </c:pt>
                <c:pt idx="93049">
                  <c:v>215.57176144759899</c:v>
                </c:pt>
                <c:pt idx="93050">
                  <c:v>215.57407820287199</c:v>
                </c:pt>
                <c:pt idx="93051">
                  <c:v>215.57639495814601</c:v>
                </c:pt>
                <c:pt idx="93052">
                  <c:v>215.57871171341901</c:v>
                </c:pt>
                <c:pt idx="93053">
                  <c:v>215.58102846869301</c:v>
                </c:pt>
                <c:pt idx="93054">
                  <c:v>215.583345223967</c:v>
                </c:pt>
                <c:pt idx="93055">
                  <c:v>215.58566197924</c:v>
                </c:pt>
                <c:pt idx="93056">
                  <c:v>215.587978734514</c:v>
                </c:pt>
                <c:pt idx="93057">
                  <c:v>215.590295489787</c:v>
                </c:pt>
                <c:pt idx="93058">
                  <c:v>215.59261224506099</c:v>
                </c:pt>
                <c:pt idx="93059">
                  <c:v>215.59492900033399</c:v>
                </c:pt>
                <c:pt idx="93060">
                  <c:v>215.59724575560799</c:v>
                </c:pt>
                <c:pt idx="93061">
                  <c:v>215.59956251088099</c:v>
                </c:pt>
                <c:pt idx="93062">
                  <c:v>215.60187926615501</c:v>
                </c:pt>
                <c:pt idx="93063">
                  <c:v>215.60419602142801</c:v>
                </c:pt>
                <c:pt idx="93064">
                  <c:v>215.606512776702</c:v>
                </c:pt>
                <c:pt idx="93065">
                  <c:v>215.608829531975</c:v>
                </c:pt>
                <c:pt idx="93066">
                  <c:v>215.611146287249</c:v>
                </c:pt>
                <c:pt idx="93067">
                  <c:v>215.61346304252299</c:v>
                </c:pt>
                <c:pt idx="93068">
                  <c:v>215.61577979779599</c:v>
                </c:pt>
                <c:pt idx="93069">
                  <c:v>215.61809655306999</c:v>
                </c:pt>
                <c:pt idx="93070">
                  <c:v>215.62041330834299</c:v>
                </c:pt>
                <c:pt idx="93071">
                  <c:v>215.62273006361701</c:v>
                </c:pt>
                <c:pt idx="93072">
                  <c:v>215.62504681889001</c:v>
                </c:pt>
                <c:pt idx="93073">
                  <c:v>215.62736357416401</c:v>
                </c:pt>
                <c:pt idx="93074">
                  <c:v>215.62968032943701</c:v>
                </c:pt>
                <c:pt idx="93075">
                  <c:v>215.631997084711</c:v>
                </c:pt>
                <c:pt idx="93076">
                  <c:v>215.634313839984</c:v>
                </c:pt>
                <c:pt idx="93077">
                  <c:v>215.636630595258</c:v>
                </c:pt>
                <c:pt idx="93078">
                  <c:v>215.638947350531</c:v>
                </c:pt>
                <c:pt idx="93079">
                  <c:v>215.64126410580499</c:v>
                </c:pt>
                <c:pt idx="93080">
                  <c:v>215.64358086107899</c:v>
                </c:pt>
                <c:pt idx="93081">
                  <c:v>215.64589761635199</c:v>
                </c:pt>
                <c:pt idx="93082">
                  <c:v>215.64821437162601</c:v>
                </c:pt>
                <c:pt idx="93083">
                  <c:v>215.65053112689901</c:v>
                </c:pt>
                <c:pt idx="93084">
                  <c:v>215.65284788217301</c:v>
                </c:pt>
                <c:pt idx="93085">
                  <c:v>215.65516463744601</c:v>
                </c:pt>
                <c:pt idx="93086">
                  <c:v>215.65748139272</c:v>
                </c:pt>
                <c:pt idx="93087">
                  <c:v>215.659798147993</c:v>
                </c:pt>
                <c:pt idx="93088">
                  <c:v>215.662114903267</c:v>
                </c:pt>
                <c:pt idx="93089">
                  <c:v>215.66443165854</c:v>
                </c:pt>
                <c:pt idx="93090">
                  <c:v>215.66674841381399</c:v>
                </c:pt>
                <c:pt idx="93091">
                  <c:v>215.66906516908799</c:v>
                </c:pt>
                <c:pt idx="93092">
                  <c:v>215.67138192436099</c:v>
                </c:pt>
                <c:pt idx="93093">
                  <c:v>215.67369867963501</c:v>
                </c:pt>
                <c:pt idx="93094">
                  <c:v>215.67601543490801</c:v>
                </c:pt>
                <c:pt idx="93095">
                  <c:v>215.678332190182</c:v>
                </c:pt>
                <c:pt idx="93096">
                  <c:v>215.680648945455</c:v>
                </c:pt>
                <c:pt idx="93097">
                  <c:v>215.682965700729</c:v>
                </c:pt>
                <c:pt idx="93098">
                  <c:v>215.685282456002</c:v>
                </c:pt>
                <c:pt idx="93099">
                  <c:v>215.68759921127599</c:v>
                </c:pt>
                <c:pt idx="93100">
                  <c:v>215.68991596654899</c:v>
                </c:pt>
                <c:pt idx="93101">
                  <c:v>215.69223272182299</c:v>
                </c:pt>
                <c:pt idx="93102">
                  <c:v>215.69454947709599</c:v>
                </c:pt>
                <c:pt idx="93103">
                  <c:v>215.69686623237001</c:v>
                </c:pt>
                <c:pt idx="93104">
                  <c:v>215.69918298764401</c:v>
                </c:pt>
                <c:pt idx="93105">
                  <c:v>215.70149974291701</c:v>
                </c:pt>
                <c:pt idx="93106">
                  <c:v>215.703816498191</c:v>
                </c:pt>
                <c:pt idx="93107">
                  <c:v>215.706133253464</c:v>
                </c:pt>
                <c:pt idx="93108">
                  <c:v>215.708450008738</c:v>
                </c:pt>
                <c:pt idx="93109">
                  <c:v>215.710766764011</c:v>
                </c:pt>
                <c:pt idx="93110">
                  <c:v>215.71308351928499</c:v>
                </c:pt>
                <c:pt idx="93111">
                  <c:v>215.71540027455799</c:v>
                </c:pt>
                <c:pt idx="93112">
                  <c:v>215.71771702983199</c:v>
                </c:pt>
                <c:pt idx="93113">
                  <c:v>215.72003378510499</c:v>
                </c:pt>
                <c:pt idx="93114">
                  <c:v>215.72235054037901</c:v>
                </c:pt>
                <c:pt idx="93115">
                  <c:v>215.72466729565201</c:v>
                </c:pt>
                <c:pt idx="93116">
                  <c:v>215.72698405092601</c:v>
                </c:pt>
                <c:pt idx="93117">
                  <c:v>215.7293008062</c:v>
                </c:pt>
                <c:pt idx="93118">
                  <c:v>215.731617561473</c:v>
                </c:pt>
                <c:pt idx="93119">
                  <c:v>215.733934316747</c:v>
                </c:pt>
                <c:pt idx="93120">
                  <c:v>215.73625107202</c:v>
                </c:pt>
                <c:pt idx="93121">
                  <c:v>215.73856782729399</c:v>
                </c:pt>
                <c:pt idx="93122">
                  <c:v>215.74088458256699</c:v>
                </c:pt>
                <c:pt idx="93123">
                  <c:v>215.74320133784099</c:v>
                </c:pt>
                <c:pt idx="93124">
                  <c:v>215.74551809311399</c:v>
                </c:pt>
                <c:pt idx="93125">
                  <c:v>215.74783484838801</c:v>
                </c:pt>
                <c:pt idx="93126">
                  <c:v>215.75015160366101</c:v>
                </c:pt>
                <c:pt idx="93127">
                  <c:v>215.752468358935</c:v>
                </c:pt>
                <c:pt idx="93128">
                  <c:v>215.754785114209</c:v>
                </c:pt>
                <c:pt idx="93129">
                  <c:v>215.757101869482</c:v>
                </c:pt>
                <c:pt idx="93130">
                  <c:v>215.75941862475599</c:v>
                </c:pt>
                <c:pt idx="93131">
                  <c:v>215.76173538002899</c:v>
                </c:pt>
                <c:pt idx="93132">
                  <c:v>215.76405213530299</c:v>
                </c:pt>
                <c:pt idx="93133">
                  <c:v>215.76636889057599</c:v>
                </c:pt>
                <c:pt idx="93134">
                  <c:v>215.76868564585001</c:v>
                </c:pt>
                <c:pt idx="93135">
                  <c:v>215.77100240112301</c:v>
                </c:pt>
                <c:pt idx="93136">
                  <c:v>215.77331915639701</c:v>
                </c:pt>
                <c:pt idx="93137">
                  <c:v>215.77563591167001</c:v>
                </c:pt>
                <c:pt idx="93138">
                  <c:v>215.777952666944</c:v>
                </c:pt>
                <c:pt idx="93139">
                  <c:v>215.780269422217</c:v>
                </c:pt>
                <c:pt idx="93140">
                  <c:v>215.782586177491</c:v>
                </c:pt>
                <c:pt idx="93141">
                  <c:v>215.78490293276499</c:v>
                </c:pt>
                <c:pt idx="93142">
                  <c:v>215.78721968803799</c:v>
                </c:pt>
                <c:pt idx="93143">
                  <c:v>215.78953644331199</c:v>
                </c:pt>
                <c:pt idx="93144">
                  <c:v>215.79185319858499</c:v>
                </c:pt>
                <c:pt idx="93145">
                  <c:v>215.79416995385901</c:v>
                </c:pt>
                <c:pt idx="93146">
                  <c:v>215.79648670913201</c:v>
                </c:pt>
                <c:pt idx="93147">
                  <c:v>215.79880346440601</c:v>
                </c:pt>
                <c:pt idx="93148">
                  <c:v>215.80112021967901</c:v>
                </c:pt>
                <c:pt idx="93149">
                  <c:v>215.803436974953</c:v>
                </c:pt>
                <c:pt idx="93150">
                  <c:v>215.805753730226</c:v>
                </c:pt>
                <c:pt idx="93151">
                  <c:v>215.8080704855</c:v>
                </c:pt>
                <c:pt idx="93152">
                  <c:v>215.810387240773</c:v>
                </c:pt>
                <c:pt idx="93153">
                  <c:v>215.81270399604699</c:v>
                </c:pt>
                <c:pt idx="93154">
                  <c:v>215.81502075132099</c:v>
                </c:pt>
                <c:pt idx="93155">
                  <c:v>215.81733750659399</c:v>
                </c:pt>
                <c:pt idx="93156">
                  <c:v>215.81965426186801</c:v>
                </c:pt>
                <c:pt idx="93157">
                  <c:v>215.82197101714101</c:v>
                </c:pt>
                <c:pt idx="93158">
                  <c:v>215.824287772415</c:v>
                </c:pt>
                <c:pt idx="93159">
                  <c:v>215.826604527688</c:v>
                </c:pt>
                <c:pt idx="93160">
                  <c:v>215.828921282962</c:v>
                </c:pt>
                <c:pt idx="93161">
                  <c:v>215.831238038235</c:v>
                </c:pt>
                <c:pt idx="93162">
                  <c:v>215.83355479350899</c:v>
                </c:pt>
                <c:pt idx="93163">
                  <c:v>215.83587154878199</c:v>
                </c:pt>
                <c:pt idx="93164">
                  <c:v>215.83818830405599</c:v>
                </c:pt>
                <c:pt idx="93165">
                  <c:v>215.84050505932899</c:v>
                </c:pt>
                <c:pt idx="93166">
                  <c:v>215.84282181460301</c:v>
                </c:pt>
                <c:pt idx="93167">
                  <c:v>215.84513856987701</c:v>
                </c:pt>
                <c:pt idx="93168">
                  <c:v>215.84745532515001</c:v>
                </c:pt>
                <c:pt idx="93169">
                  <c:v>215.849772080424</c:v>
                </c:pt>
                <c:pt idx="93170">
                  <c:v>215.852088835697</c:v>
                </c:pt>
                <c:pt idx="93171">
                  <c:v>215.854405590971</c:v>
                </c:pt>
                <c:pt idx="93172">
                  <c:v>215.856722346244</c:v>
                </c:pt>
                <c:pt idx="93173">
                  <c:v>215.85903910151799</c:v>
                </c:pt>
                <c:pt idx="93174">
                  <c:v>215.86135585679099</c:v>
                </c:pt>
                <c:pt idx="93175">
                  <c:v>215.86367261206499</c:v>
                </c:pt>
                <c:pt idx="93176">
                  <c:v>215.86598936733799</c:v>
                </c:pt>
                <c:pt idx="93177">
                  <c:v>215.86830612261201</c:v>
                </c:pt>
                <c:pt idx="93178">
                  <c:v>215.87062287788601</c:v>
                </c:pt>
                <c:pt idx="93179">
                  <c:v>215.87293963315901</c:v>
                </c:pt>
                <c:pt idx="93180">
                  <c:v>215.875256388433</c:v>
                </c:pt>
                <c:pt idx="93181">
                  <c:v>215.877573143706</c:v>
                </c:pt>
                <c:pt idx="93182">
                  <c:v>215.87988989898</c:v>
                </c:pt>
                <c:pt idx="93183">
                  <c:v>215.882206654253</c:v>
                </c:pt>
                <c:pt idx="93184">
                  <c:v>215.88452340952699</c:v>
                </c:pt>
                <c:pt idx="93185">
                  <c:v>215.88684016479999</c:v>
                </c:pt>
                <c:pt idx="93186">
                  <c:v>215.88915692007399</c:v>
                </c:pt>
                <c:pt idx="93187">
                  <c:v>215.89147367534699</c:v>
                </c:pt>
                <c:pt idx="93188">
                  <c:v>215.89379043062101</c:v>
                </c:pt>
                <c:pt idx="93189">
                  <c:v>215.89610718589401</c:v>
                </c:pt>
                <c:pt idx="93190">
                  <c:v>215.89842394116801</c:v>
                </c:pt>
                <c:pt idx="93191">
                  <c:v>215.900740696442</c:v>
                </c:pt>
                <c:pt idx="93192">
                  <c:v>215.903057451715</c:v>
                </c:pt>
                <c:pt idx="93193">
                  <c:v>215.90537420698899</c:v>
                </c:pt>
                <c:pt idx="93194">
                  <c:v>215.907690962262</c:v>
                </c:pt>
                <c:pt idx="93195">
                  <c:v>215.91000771753599</c:v>
                </c:pt>
                <c:pt idx="93196">
                  <c:v>215.91232447280899</c:v>
                </c:pt>
                <c:pt idx="93197">
                  <c:v>215.91464122808301</c:v>
                </c:pt>
                <c:pt idx="93198">
                  <c:v>215.91695798335601</c:v>
                </c:pt>
                <c:pt idx="93199">
                  <c:v>215.91927473863001</c:v>
                </c:pt>
                <c:pt idx="93200">
                  <c:v>215.92159149390301</c:v>
                </c:pt>
                <c:pt idx="93201">
                  <c:v>215.923908249177</c:v>
                </c:pt>
                <c:pt idx="93202">
                  <c:v>215.92622500445</c:v>
                </c:pt>
                <c:pt idx="93203">
                  <c:v>215.928541759724</c:v>
                </c:pt>
                <c:pt idx="93204">
                  <c:v>215.93085851499799</c:v>
                </c:pt>
                <c:pt idx="93205">
                  <c:v>215.93317527027099</c:v>
                </c:pt>
                <c:pt idx="93206">
                  <c:v>215.93549202554499</c:v>
                </c:pt>
                <c:pt idx="93207">
                  <c:v>215.93780878081799</c:v>
                </c:pt>
                <c:pt idx="93208">
                  <c:v>215.94012553609201</c:v>
                </c:pt>
                <c:pt idx="93209">
                  <c:v>215.94244229136501</c:v>
                </c:pt>
                <c:pt idx="93210">
                  <c:v>215.94475904663901</c:v>
                </c:pt>
                <c:pt idx="93211">
                  <c:v>215.94707580191201</c:v>
                </c:pt>
                <c:pt idx="93212">
                  <c:v>215.949392557186</c:v>
                </c:pt>
                <c:pt idx="93213">
                  <c:v>215.951709312459</c:v>
                </c:pt>
                <c:pt idx="93214">
                  <c:v>215.954026067733</c:v>
                </c:pt>
                <c:pt idx="93215">
                  <c:v>215.956342823006</c:v>
                </c:pt>
                <c:pt idx="93216">
                  <c:v>215.95865957827999</c:v>
                </c:pt>
                <c:pt idx="93217">
                  <c:v>215.96097633355399</c:v>
                </c:pt>
                <c:pt idx="93218">
                  <c:v>215.96329308882699</c:v>
                </c:pt>
                <c:pt idx="93219">
                  <c:v>215.96560984410101</c:v>
                </c:pt>
                <c:pt idx="93220">
                  <c:v>215.96792659937401</c:v>
                </c:pt>
                <c:pt idx="93221">
                  <c:v>215.97024335464801</c:v>
                </c:pt>
                <c:pt idx="93222">
                  <c:v>215.97256010992101</c:v>
                </c:pt>
                <c:pt idx="93223">
                  <c:v>215.974876865195</c:v>
                </c:pt>
                <c:pt idx="93224">
                  <c:v>215.977193620468</c:v>
                </c:pt>
                <c:pt idx="93225">
                  <c:v>215.979510375742</c:v>
                </c:pt>
                <c:pt idx="93226">
                  <c:v>215.981827131015</c:v>
                </c:pt>
                <c:pt idx="93227">
                  <c:v>215.98414388628899</c:v>
                </c:pt>
                <c:pt idx="93228">
                  <c:v>215.98646064156301</c:v>
                </c:pt>
                <c:pt idx="93229">
                  <c:v>215.98877739683601</c:v>
                </c:pt>
                <c:pt idx="93230">
                  <c:v>215.99109415211001</c:v>
                </c:pt>
                <c:pt idx="93231">
                  <c:v>215.99341090738301</c:v>
                </c:pt>
                <c:pt idx="93232">
                  <c:v>215.995727662657</c:v>
                </c:pt>
                <c:pt idx="93233">
                  <c:v>215.99804441793</c:v>
                </c:pt>
                <c:pt idx="93234">
                  <c:v>216.000361173204</c:v>
                </c:pt>
                <c:pt idx="93235">
                  <c:v>216.002677928477</c:v>
                </c:pt>
                <c:pt idx="93236">
                  <c:v>216.00499468375099</c:v>
                </c:pt>
                <c:pt idx="93237">
                  <c:v>216.00731143902399</c:v>
                </c:pt>
                <c:pt idx="93238">
                  <c:v>216.00962819429799</c:v>
                </c:pt>
                <c:pt idx="93239">
                  <c:v>216.01194494957099</c:v>
                </c:pt>
                <c:pt idx="93240">
                  <c:v>216.01426170484501</c:v>
                </c:pt>
                <c:pt idx="93241">
                  <c:v>216.01657846011901</c:v>
                </c:pt>
                <c:pt idx="93242">
                  <c:v>216.01889521539201</c:v>
                </c:pt>
                <c:pt idx="93243">
                  <c:v>216.021211970666</c:v>
                </c:pt>
                <c:pt idx="93244">
                  <c:v>216.023528725939</c:v>
                </c:pt>
                <c:pt idx="93245">
                  <c:v>216.025845481213</c:v>
                </c:pt>
                <c:pt idx="93246">
                  <c:v>216.028162236486</c:v>
                </c:pt>
                <c:pt idx="93247">
                  <c:v>216.03047899175999</c:v>
                </c:pt>
                <c:pt idx="93248">
                  <c:v>216.03279574703299</c:v>
                </c:pt>
                <c:pt idx="93249">
                  <c:v>216.03511250230699</c:v>
                </c:pt>
                <c:pt idx="93250">
                  <c:v>216.03742925757999</c:v>
                </c:pt>
                <c:pt idx="93251">
                  <c:v>216.03974601285401</c:v>
                </c:pt>
                <c:pt idx="93252">
                  <c:v>216.04206276812701</c:v>
                </c:pt>
                <c:pt idx="93253">
                  <c:v>216.04437952340101</c:v>
                </c:pt>
                <c:pt idx="93254">
                  <c:v>216.046696278675</c:v>
                </c:pt>
                <c:pt idx="93255">
                  <c:v>216.049013033948</c:v>
                </c:pt>
                <c:pt idx="93256">
                  <c:v>216.051329789222</c:v>
                </c:pt>
                <c:pt idx="93257">
                  <c:v>216.053646544495</c:v>
                </c:pt>
                <c:pt idx="93258">
                  <c:v>216.05596329976899</c:v>
                </c:pt>
                <c:pt idx="93259">
                  <c:v>216.05828005504199</c:v>
                </c:pt>
                <c:pt idx="93260">
                  <c:v>216.06059681031601</c:v>
                </c:pt>
                <c:pt idx="93261">
                  <c:v>216.06291356558901</c:v>
                </c:pt>
                <c:pt idx="93262">
                  <c:v>216.06523032086301</c:v>
                </c:pt>
                <c:pt idx="93263">
                  <c:v>216.06754707613601</c:v>
                </c:pt>
                <c:pt idx="93264">
                  <c:v>216.06986383141</c:v>
                </c:pt>
                <c:pt idx="93265">
                  <c:v>216.072180586684</c:v>
                </c:pt>
                <c:pt idx="93266">
                  <c:v>216.074497341957</c:v>
                </c:pt>
                <c:pt idx="93267">
                  <c:v>216.07681409723099</c:v>
                </c:pt>
                <c:pt idx="93268">
                  <c:v>216.07913085250399</c:v>
                </c:pt>
                <c:pt idx="93269">
                  <c:v>216.08144760777799</c:v>
                </c:pt>
                <c:pt idx="93270">
                  <c:v>216.08376436305099</c:v>
                </c:pt>
                <c:pt idx="93271">
                  <c:v>216.08608111832501</c:v>
                </c:pt>
                <c:pt idx="93272">
                  <c:v>216.08839787359801</c:v>
                </c:pt>
                <c:pt idx="93273">
                  <c:v>216.09071462887201</c:v>
                </c:pt>
                <c:pt idx="93274">
                  <c:v>216.09303138414501</c:v>
                </c:pt>
                <c:pt idx="93275">
                  <c:v>216.095348139419</c:v>
                </c:pt>
                <c:pt idx="93276">
                  <c:v>216.097664894692</c:v>
                </c:pt>
                <c:pt idx="93277">
                  <c:v>216.099981649966</c:v>
                </c:pt>
                <c:pt idx="93278">
                  <c:v>216.10229840523999</c:v>
                </c:pt>
                <c:pt idx="93279">
                  <c:v>216.10461516051299</c:v>
                </c:pt>
                <c:pt idx="93280">
                  <c:v>216.10693191578699</c:v>
                </c:pt>
                <c:pt idx="93281">
                  <c:v>216.10924867105999</c:v>
                </c:pt>
                <c:pt idx="93282">
                  <c:v>216.11156542633401</c:v>
                </c:pt>
                <c:pt idx="93283">
                  <c:v>216.11388218160701</c:v>
                </c:pt>
                <c:pt idx="93284">
                  <c:v>216.11619893688101</c:v>
                </c:pt>
                <c:pt idx="93285">
                  <c:v>216.11851569215401</c:v>
                </c:pt>
                <c:pt idx="93286">
                  <c:v>216.120832447428</c:v>
                </c:pt>
                <c:pt idx="93287">
                  <c:v>216.123149202701</c:v>
                </c:pt>
                <c:pt idx="93288">
                  <c:v>216.125465957975</c:v>
                </c:pt>
                <c:pt idx="93289">
                  <c:v>216.127782713248</c:v>
                </c:pt>
                <c:pt idx="93290">
                  <c:v>216.13009946852199</c:v>
                </c:pt>
                <c:pt idx="93291">
                  <c:v>216.13241622379601</c:v>
                </c:pt>
                <c:pt idx="93292">
                  <c:v>216.13473297906901</c:v>
                </c:pt>
                <c:pt idx="93293">
                  <c:v>216.13704973434301</c:v>
                </c:pt>
                <c:pt idx="93294">
                  <c:v>216.13936648961601</c:v>
                </c:pt>
                <c:pt idx="93295">
                  <c:v>216.14168324489</c:v>
                </c:pt>
                <c:pt idx="93296">
                  <c:v>216.144000000163</c:v>
                </c:pt>
                <c:pt idx="93297">
                  <c:v>216.146316755437</c:v>
                </c:pt>
                <c:pt idx="93298">
                  <c:v>216.14863351071</c:v>
                </c:pt>
                <c:pt idx="93299">
                  <c:v>216.15095026598399</c:v>
                </c:pt>
                <c:pt idx="93300">
                  <c:v>216.15326702125699</c:v>
                </c:pt>
                <c:pt idx="93301">
                  <c:v>216.15558377653099</c:v>
                </c:pt>
                <c:pt idx="93302">
                  <c:v>216.15790053180399</c:v>
                </c:pt>
                <c:pt idx="93303">
                  <c:v>216.16021728707801</c:v>
                </c:pt>
                <c:pt idx="93304">
                  <c:v>216.16253404235201</c:v>
                </c:pt>
                <c:pt idx="93305">
                  <c:v>216.16485079762501</c:v>
                </c:pt>
                <c:pt idx="93306">
                  <c:v>216.167167552899</c:v>
                </c:pt>
                <c:pt idx="93307">
                  <c:v>216.169484308172</c:v>
                </c:pt>
                <c:pt idx="93308">
                  <c:v>216.171801063446</c:v>
                </c:pt>
                <c:pt idx="93309">
                  <c:v>216.174117818719</c:v>
                </c:pt>
                <c:pt idx="93310">
                  <c:v>216.17643457399299</c:v>
                </c:pt>
                <c:pt idx="93311">
                  <c:v>216.17875132926599</c:v>
                </c:pt>
                <c:pt idx="93312">
                  <c:v>216.18106808453999</c:v>
                </c:pt>
                <c:pt idx="93313">
                  <c:v>216.18338483981299</c:v>
                </c:pt>
                <c:pt idx="93314">
                  <c:v>216.18570159508701</c:v>
                </c:pt>
                <c:pt idx="93315">
                  <c:v>216.18801835036101</c:v>
                </c:pt>
                <c:pt idx="93316">
                  <c:v>216.19033510563401</c:v>
                </c:pt>
                <c:pt idx="93317">
                  <c:v>216.192651860908</c:v>
                </c:pt>
                <c:pt idx="93318">
                  <c:v>216.194968616181</c:v>
                </c:pt>
                <c:pt idx="93319">
                  <c:v>216.197285371455</c:v>
                </c:pt>
                <c:pt idx="93320">
                  <c:v>216.199602126728</c:v>
                </c:pt>
                <c:pt idx="93321">
                  <c:v>216.20191888200199</c:v>
                </c:pt>
                <c:pt idx="93322">
                  <c:v>216.20423563727499</c:v>
                </c:pt>
                <c:pt idx="93323">
                  <c:v>216.20655239254901</c:v>
                </c:pt>
                <c:pt idx="93324">
                  <c:v>216.20886914782201</c:v>
                </c:pt>
                <c:pt idx="93325">
                  <c:v>216.21118590309601</c:v>
                </c:pt>
                <c:pt idx="93326">
                  <c:v>216.21350265836901</c:v>
                </c:pt>
                <c:pt idx="93327">
                  <c:v>216.215819413643</c:v>
                </c:pt>
                <c:pt idx="93328">
                  <c:v>216.218136168917</c:v>
                </c:pt>
                <c:pt idx="93329">
                  <c:v>216.22045292419</c:v>
                </c:pt>
                <c:pt idx="93330">
                  <c:v>216.22276967946399</c:v>
                </c:pt>
                <c:pt idx="93331">
                  <c:v>216.22508643473699</c:v>
                </c:pt>
                <c:pt idx="93332">
                  <c:v>216.22740319001099</c:v>
                </c:pt>
                <c:pt idx="93333">
                  <c:v>216.22971994528399</c:v>
                </c:pt>
                <c:pt idx="93334">
                  <c:v>216.23203670055801</c:v>
                </c:pt>
                <c:pt idx="93335">
                  <c:v>216.23435345583101</c:v>
                </c:pt>
                <c:pt idx="93336">
                  <c:v>216.23667021110501</c:v>
                </c:pt>
                <c:pt idx="93337">
                  <c:v>216.23898696637801</c:v>
                </c:pt>
                <c:pt idx="93338">
                  <c:v>216.241303721652</c:v>
                </c:pt>
                <c:pt idx="93339">
                  <c:v>216.243620476925</c:v>
                </c:pt>
                <c:pt idx="93340">
                  <c:v>216.245937232199</c:v>
                </c:pt>
                <c:pt idx="93341">
                  <c:v>216.24825398747299</c:v>
                </c:pt>
                <c:pt idx="93342">
                  <c:v>216.25057074274599</c:v>
                </c:pt>
                <c:pt idx="93343">
                  <c:v>216.25288749801999</c:v>
                </c:pt>
                <c:pt idx="93344">
                  <c:v>216.25520425329299</c:v>
                </c:pt>
                <c:pt idx="93345">
                  <c:v>216.25752100856701</c:v>
                </c:pt>
                <c:pt idx="93346">
                  <c:v>216.25983776384001</c:v>
                </c:pt>
                <c:pt idx="93347">
                  <c:v>216.26215451911401</c:v>
                </c:pt>
                <c:pt idx="93348">
                  <c:v>216.26447127438701</c:v>
                </c:pt>
                <c:pt idx="93349">
                  <c:v>216.266788029661</c:v>
                </c:pt>
                <c:pt idx="93350">
                  <c:v>216.269104784934</c:v>
                </c:pt>
                <c:pt idx="93351">
                  <c:v>216.271421540208</c:v>
                </c:pt>
                <c:pt idx="93352">
                  <c:v>216.273738295481</c:v>
                </c:pt>
                <c:pt idx="93353">
                  <c:v>216.27605505075499</c:v>
                </c:pt>
                <c:pt idx="93354">
                  <c:v>216.27837180602901</c:v>
                </c:pt>
                <c:pt idx="93355">
                  <c:v>216.28068856130199</c:v>
                </c:pt>
                <c:pt idx="93356">
                  <c:v>216.28300531657601</c:v>
                </c:pt>
                <c:pt idx="93357">
                  <c:v>216.28532207184901</c:v>
                </c:pt>
                <c:pt idx="93358">
                  <c:v>216.287638827123</c:v>
                </c:pt>
                <c:pt idx="93359">
                  <c:v>216.289955582396</c:v>
                </c:pt>
                <c:pt idx="93360">
                  <c:v>216.29227233767</c:v>
                </c:pt>
                <c:pt idx="93361">
                  <c:v>216.294589092943</c:v>
                </c:pt>
                <c:pt idx="93362">
                  <c:v>216.29690584821699</c:v>
                </c:pt>
                <c:pt idx="93363">
                  <c:v>216.29922260348999</c:v>
                </c:pt>
                <c:pt idx="93364">
                  <c:v>216.30153935876399</c:v>
                </c:pt>
                <c:pt idx="93365">
                  <c:v>216.30385611403801</c:v>
                </c:pt>
                <c:pt idx="93366">
                  <c:v>216.30617286931101</c:v>
                </c:pt>
                <c:pt idx="93367">
                  <c:v>216.30848962458501</c:v>
                </c:pt>
                <c:pt idx="93368">
                  <c:v>216.31080637985801</c:v>
                </c:pt>
                <c:pt idx="93369">
                  <c:v>216.313123135132</c:v>
                </c:pt>
                <c:pt idx="93370">
                  <c:v>216.315439890405</c:v>
                </c:pt>
                <c:pt idx="93371">
                  <c:v>216.317756645679</c:v>
                </c:pt>
                <c:pt idx="93372">
                  <c:v>216.320073400952</c:v>
                </c:pt>
                <c:pt idx="93373">
                  <c:v>216.32239015622599</c:v>
                </c:pt>
                <c:pt idx="93374">
                  <c:v>216.32470691149899</c:v>
                </c:pt>
                <c:pt idx="93375">
                  <c:v>216.32702366677299</c:v>
                </c:pt>
                <c:pt idx="93376">
                  <c:v>216.32934042204599</c:v>
                </c:pt>
                <c:pt idx="93377">
                  <c:v>216.33165717732001</c:v>
                </c:pt>
                <c:pt idx="93378">
                  <c:v>216.33397393259401</c:v>
                </c:pt>
                <c:pt idx="93379">
                  <c:v>216.33629068786701</c:v>
                </c:pt>
                <c:pt idx="93380">
                  <c:v>216.338607443141</c:v>
                </c:pt>
                <c:pt idx="93381">
                  <c:v>216.340924198414</c:v>
                </c:pt>
                <c:pt idx="93382">
                  <c:v>216.343240953688</c:v>
                </c:pt>
                <c:pt idx="93383">
                  <c:v>216.345557708961</c:v>
                </c:pt>
                <c:pt idx="93384">
                  <c:v>216.34787446423499</c:v>
                </c:pt>
                <c:pt idx="93385">
                  <c:v>216.35019121950799</c:v>
                </c:pt>
                <c:pt idx="93386">
                  <c:v>216.35250797478199</c:v>
                </c:pt>
                <c:pt idx="93387">
                  <c:v>216.35482473005499</c:v>
                </c:pt>
                <c:pt idx="93388">
                  <c:v>216.35714148532901</c:v>
                </c:pt>
                <c:pt idx="93389">
                  <c:v>216.35945824060201</c:v>
                </c:pt>
                <c:pt idx="93390">
                  <c:v>216.361774995876</c:v>
                </c:pt>
                <c:pt idx="93391">
                  <c:v>216.36409175115</c:v>
                </c:pt>
                <c:pt idx="93392">
                  <c:v>216.366408506423</c:v>
                </c:pt>
                <c:pt idx="93393">
                  <c:v>216.36872526169699</c:v>
                </c:pt>
                <c:pt idx="93394">
                  <c:v>216.37104201696999</c:v>
                </c:pt>
                <c:pt idx="93395">
                  <c:v>216.37335877224399</c:v>
                </c:pt>
                <c:pt idx="93396">
                  <c:v>216.37567552751699</c:v>
                </c:pt>
                <c:pt idx="93397">
                  <c:v>216.37799228279101</c:v>
                </c:pt>
                <c:pt idx="93398">
                  <c:v>216.38030903806401</c:v>
                </c:pt>
                <c:pt idx="93399">
                  <c:v>216.38262579333801</c:v>
                </c:pt>
                <c:pt idx="93400">
                  <c:v>216.38494254861101</c:v>
                </c:pt>
                <c:pt idx="93401">
                  <c:v>216.387259303885</c:v>
                </c:pt>
                <c:pt idx="93402">
                  <c:v>216.389576059159</c:v>
                </c:pt>
                <c:pt idx="93403">
                  <c:v>216.391892814432</c:v>
                </c:pt>
                <c:pt idx="93404">
                  <c:v>216.39420956970599</c:v>
                </c:pt>
                <c:pt idx="93405">
                  <c:v>216.39652632497899</c:v>
                </c:pt>
                <c:pt idx="93406">
                  <c:v>216.39884308025299</c:v>
                </c:pt>
                <c:pt idx="93407">
                  <c:v>216.40115983552599</c:v>
                </c:pt>
                <c:pt idx="93408">
                  <c:v>216.40347659080001</c:v>
                </c:pt>
                <c:pt idx="93409">
                  <c:v>216.40579334607301</c:v>
                </c:pt>
                <c:pt idx="93410">
                  <c:v>216.40811010134701</c:v>
                </c:pt>
                <c:pt idx="93411">
                  <c:v>216.41042685662001</c:v>
                </c:pt>
                <c:pt idx="93412">
                  <c:v>216.412743611894</c:v>
                </c:pt>
                <c:pt idx="93413">
                  <c:v>216.415060367167</c:v>
                </c:pt>
                <c:pt idx="93414">
                  <c:v>216.417377122441</c:v>
                </c:pt>
                <c:pt idx="93415">
                  <c:v>216.41969387771499</c:v>
                </c:pt>
                <c:pt idx="93416">
                  <c:v>216.42201063298799</c:v>
                </c:pt>
                <c:pt idx="93417">
                  <c:v>216.42432738826199</c:v>
                </c:pt>
                <c:pt idx="93418">
                  <c:v>216.42664414353499</c:v>
                </c:pt>
                <c:pt idx="93419">
                  <c:v>216.42896089880901</c:v>
                </c:pt>
                <c:pt idx="93420">
                  <c:v>216.43127765408201</c:v>
                </c:pt>
                <c:pt idx="93421">
                  <c:v>216.433594409356</c:v>
                </c:pt>
                <c:pt idx="93422">
                  <c:v>216.435911164629</c:v>
                </c:pt>
                <c:pt idx="93423">
                  <c:v>216.438227919903</c:v>
                </c:pt>
                <c:pt idx="93424">
                  <c:v>216.440544675176</c:v>
                </c:pt>
                <c:pt idx="93425">
                  <c:v>216.44286143044999</c:v>
                </c:pt>
                <c:pt idx="93426">
                  <c:v>216.44517818572299</c:v>
                </c:pt>
                <c:pt idx="93427">
                  <c:v>216.44749494099699</c:v>
                </c:pt>
                <c:pt idx="93428">
                  <c:v>216.44981169627101</c:v>
                </c:pt>
                <c:pt idx="93429">
                  <c:v>216.45212845154401</c:v>
                </c:pt>
                <c:pt idx="93430">
                  <c:v>216.45444520681801</c:v>
                </c:pt>
                <c:pt idx="93431">
                  <c:v>216.45676196209101</c:v>
                </c:pt>
                <c:pt idx="93432">
                  <c:v>216.459078717365</c:v>
                </c:pt>
                <c:pt idx="93433">
                  <c:v>216.461395472638</c:v>
                </c:pt>
                <c:pt idx="93434">
                  <c:v>216.463712227912</c:v>
                </c:pt>
                <c:pt idx="93435">
                  <c:v>216.466028983185</c:v>
                </c:pt>
                <c:pt idx="93436">
                  <c:v>216.46834573845899</c:v>
                </c:pt>
                <c:pt idx="93437">
                  <c:v>216.47066249373199</c:v>
                </c:pt>
                <c:pt idx="93438">
                  <c:v>216.47297924900599</c:v>
                </c:pt>
                <c:pt idx="93439">
                  <c:v>216.47529600427899</c:v>
                </c:pt>
                <c:pt idx="93440">
                  <c:v>216.47761275955301</c:v>
                </c:pt>
                <c:pt idx="93441">
                  <c:v>216.47992951482701</c:v>
                </c:pt>
                <c:pt idx="93442">
                  <c:v>216.48224627010001</c:v>
                </c:pt>
                <c:pt idx="93443">
                  <c:v>216.484563025374</c:v>
                </c:pt>
                <c:pt idx="93444">
                  <c:v>216.486879780647</c:v>
                </c:pt>
                <c:pt idx="93445">
                  <c:v>216.489196535921</c:v>
                </c:pt>
                <c:pt idx="93446">
                  <c:v>216.491513291194</c:v>
                </c:pt>
                <c:pt idx="93447">
                  <c:v>216.49383004646799</c:v>
                </c:pt>
                <c:pt idx="93448">
                  <c:v>216.49614680174099</c:v>
                </c:pt>
                <c:pt idx="93449">
                  <c:v>216.49846355701499</c:v>
                </c:pt>
                <c:pt idx="93450">
                  <c:v>216.50078031228799</c:v>
                </c:pt>
                <c:pt idx="93451">
                  <c:v>216.50309706756201</c:v>
                </c:pt>
                <c:pt idx="93452">
                  <c:v>216.505413822836</c:v>
                </c:pt>
                <c:pt idx="93453">
                  <c:v>216.507730578109</c:v>
                </c:pt>
                <c:pt idx="93454">
                  <c:v>216.510047333383</c:v>
                </c:pt>
                <c:pt idx="93455">
                  <c:v>216.512364088656</c:v>
                </c:pt>
                <c:pt idx="93456">
                  <c:v>216.51468084392999</c:v>
                </c:pt>
                <c:pt idx="93457">
                  <c:v>216.51699759920299</c:v>
                </c:pt>
                <c:pt idx="93458">
                  <c:v>216.51931435447699</c:v>
                </c:pt>
                <c:pt idx="93459">
                  <c:v>216.52163110974999</c:v>
                </c:pt>
                <c:pt idx="93460">
                  <c:v>216.52394786502401</c:v>
                </c:pt>
                <c:pt idx="93461">
                  <c:v>216.52626462029701</c:v>
                </c:pt>
                <c:pt idx="93462">
                  <c:v>216.52858137557101</c:v>
                </c:pt>
                <c:pt idx="93463">
                  <c:v>216.53089813084401</c:v>
                </c:pt>
                <c:pt idx="93464">
                  <c:v>216.533214886118</c:v>
                </c:pt>
                <c:pt idx="93465">
                  <c:v>216.535531641392</c:v>
                </c:pt>
                <c:pt idx="93466">
                  <c:v>216.537848396665</c:v>
                </c:pt>
                <c:pt idx="93467">
                  <c:v>216.54016515193899</c:v>
                </c:pt>
                <c:pt idx="93468">
                  <c:v>216.54248190721199</c:v>
                </c:pt>
                <c:pt idx="93469">
                  <c:v>216.54479866248599</c:v>
                </c:pt>
                <c:pt idx="93470">
                  <c:v>216.54711541775899</c:v>
                </c:pt>
                <c:pt idx="93471">
                  <c:v>216.54943217303301</c:v>
                </c:pt>
                <c:pt idx="93472">
                  <c:v>216.55174892830601</c:v>
                </c:pt>
                <c:pt idx="93473">
                  <c:v>216.55406568358001</c:v>
                </c:pt>
                <c:pt idx="93474">
                  <c:v>216.55638243885301</c:v>
                </c:pt>
                <c:pt idx="93475">
                  <c:v>216.558699194127</c:v>
                </c:pt>
                <c:pt idx="93476">
                  <c:v>216.5610159494</c:v>
                </c:pt>
                <c:pt idx="93477">
                  <c:v>216.563332704674</c:v>
                </c:pt>
                <c:pt idx="93478">
                  <c:v>216.56564945994799</c:v>
                </c:pt>
                <c:pt idx="93479">
                  <c:v>216.56796621522099</c:v>
                </c:pt>
                <c:pt idx="93480">
                  <c:v>216.57028297049499</c:v>
                </c:pt>
                <c:pt idx="93481">
                  <c:v>216.57259972576799</c:v>
                </c:pt>
                <c:pt idx="93482">
                  <c:v>216.57491648104201</c:v>
                </c:pt>
                <c:pt idx="93483">
                  <c:v>216.57723323631501</c:v>
                </c:pt>
                <c:pt idx="93484">
                  <c:v>216.579549991589</c:v>
                </c:pt>
                <c:pt idx="93485">
                  <c:v>216.581866746862</c:v>
                </c:pt>
                <c:pt idx="93486">
                  <c:v>216.584183502136</c:v>
                </c:pt>
                <c:pt idx="93487">
                  <c:v>216.586500257409</c:v>
                </c:pt>
                <c:pt idx="93488">
                  <c:v>216.58881701268299</c:v>
                </c:pt>
                <c:pt idx="93489">
                  <c:v>216.59113376795599</c:v>
                </c:pt>
                <c:pt idx="93490">
                  <c:v>216.59345052322999</c:v>
                </c:pt>
                <c:pt idx="93491">
                  <c:v>216.59576727850401</c:v>
                </c:pt>
                <c:pt idx="93492">
                  <c:v>216.59808403377701</c:v>
                </c:pt>
                <c:pt idx="93493">
                  <c:v>216.60040078905101</c:v>
                </c:pt>
                <c:pt idx="93494">
                  <c:v>216.60271754432401</c:v>
                </c:pt>
                <c:pt idx="93495">
                  <c:v>216.605034299598</c:v>
                </c:pt>
                <c:pt idx="93496">
                  <c:v>216.607351054871</c:v>
                </c:pt>
                <c:pt idx="93497">
                  <c:v>216.609667810145</c:v>
                </c:pt>
                <c:pt idx="93498">
                  <c:v>216.611984565418</c:v>
                </c:pt>
                <c:pt idx="93499">
                  <c:v>216.61430132069199</c:v>
                </c:pt>
                <c:pt idx="93500">
                  <c:v>216.61661807596499</c:v>
                </c:pt>
                <c:pt idx="93501">
                  <c:v>216.61893483123899</c:v>
                </c:pt>
                <c:pt idx="93502">
                  <c:v>216.62125158651301</c:v>
                </c:pt>
                <c:pt idx="93503">
                  <c:v>216.62356834178601</c:v>
                </c:pt>
                <c:pt idx="93504">
                  <c:v>216.62588509706001</c:v>
                </c:pt>
                <c:pt idx="93505">
                  <c:v>216.62820185233301</c:v>
                </c:pt>
                <c:pt idx="93506">
                  <c:v>216.630518607607</c:v>
                </c:pt>
                <c:pt idx="93507">
                  <c:v>216.63283536288</c:v>
                </c:pt>
                <c:pt idx="93508">
                  <c:v>216.635152118154</c:v>
                </c:pt>
                <c:pt idx="93509">
                  <c:v>216.637468873427</c:v>
                </c:pt>
                <c:pt idx="93510">
                  <c:v>216.63978562870099</c:v>
                </c:pt>
                <c:pt idx="93511">
                  <c:v>216.64210238397399</c:v>
                </c:pt>
                <c:pt idx="93512">
                  <c:v>216.64441913924799</c:v>
                </c:pt>
                <c:pt idx="93513">
                  <c:v>216.64673589452099</c:v>
                </c:pt>
                <c:pt idx="93514">
                  <c:v>216.64905264979501</c:v>
                </c:pt>
                <c:pt idx="93515">
                  <c:v>216.651369405069</c:v>
                </c:pt>
                <c:pt idx="93516">
                  <c:v>216.653686160342</c:v>
                </c:pt>
                <c:pt idx="93517">
                  <c:v>216.656002915616</c:v>
                </c:pt>
                <c:pt idx="93518">
                  <c:v>216.658319670889</c:v>
                </c:pt>
                <c:pt idx="93519">
                  <c:v>216.66063642616299</c:v>
                </c:pt>
                <c:pt idx="93520">
                  <c:v>216.662953181436</c:v>
                </c:pt>
                <c:pt idx="93521">
                  <c:v>216.66526993670999</c:v>
                </c:pt>
                <c:pt idx="93522">
                  <c:v>216.66758669198299</c:v>
                </c:pt>
                <c:pt idx="93523">
                  <c:v>216.66990344725701</c:v>
                </c:pt>
                <c:pt idx="93524">
                  <c:v>216.67222020253001</c:v>
                </c:pt>
                <c:pt idx="93525">
                  <c:v>216.67453695780401</c:v>
                </c:pt>
                <c:pt idx="93526">
                  <c:v>216.67685371307701</c:v>
                </c:pt>
                <c:pt idx="93527">
                  <c:v>216.679170468351</c:v>
                </c:pt>
                <c:pt idx="93528">
                  <c:v>216.681487223625</c:v>
                </c:pt>
                <c:pt idx="93529">
                  <c:v>216.683803978898</c:v>
                </c:pt>
                <c:pt idx="93530">
                  <c:v>216.68612073417199</c:v>
                </c:pt>
                <c:pt idx="93531">
                  <c:v>216.68843748944499</c:v>
                </c:pt>
                <c:pt idx="93532">
                  <c:v>216.69075424471899</c:v>
                </c:pt>
                <c:pt idx="93533">
                  <c:v>216.69307099999199</c:v>
                </c:pt>
                <c:pt idx="93534">
                  <c:v>216.69538775526601</c:v>
                </c:pt>
                <c:pt idx="93535">
                  <c:v>216.69770451053901</c:v>
                </c:pt>
                <c:pt idx="93536">
                  <c:v>216.70002126581301</c:v>
                </c:pt>
                <c:pt idx="93537">
                  <c:v>216.70233802108601</c:v>
                </c:pt>
                <c:pt idx="93538">
                  <c:v>216.70465477636</c:v>
                </c:pt>
                <c:pt idx="93539">
                  <c:v>216.706971531633</c:v>
                </c:pt>
                <c:pt idx="93540">
                  <c:v>216.709288286907</c:v>
                </c:pt>
                <c:pt idx="93541">
                  <c:v>216.71160504218099</c:v>
                </c:pt>
                <c:pt idx="93542">
                  <c:v>216.71392179745399</c:v>
                </c:pt>
                <c:pt idx="93543">
                  <c:v>216.71623855272799</c:v>
                </c:pt>
                <c:pt idx="93544">
                  <c:v>216.71855530800099</c:v>
                </c:pt>
                <c:pt idx="93545">
                  <c:v>216.72087206327501</c:v>
                </c:pt>
                <c:pt idx="93546">
                  <c:v>216.72318881854801</c:v>
                </c:pt>
                <c:pt idx="93547">
                  <c:v>216.72550557382201</c:v>
                </c:pt>
                <c:pt idx="93548">
                  <c:v>216.72782232909501</c:v>
                </c:pt>
                <c:pt idx="93549">
                  <c:v>216.730139084369</c:v>
                </c:pt>
                <c:pt idx="93550">
                  <c:v>216.732455839642</c:v>
                </c:pt>
                <c:pt idx="93551">
                  <c:v>216.734772594916</c:v>
                </c:pt>
                <c:pt idx="93552">
                  <c:v>216.73708935018999</c:v>
                </c:pt>
                <c:pt idx="93553">
                  <c:v>216.73940610546299</c:v>
                </c:pt>
                <c:pt idx="93554">
                  <c:v>216.74172286073701</c:v>
                </c:pt>
                <c:pt idx="93555">
                  <c:v>216.74403961601001</c:v>
                </c:pt>
                <c:pt idx="93556">
                  <c:v>216.74635637128401</c:v>
                </c:pt>
                <c:pt idx="93557">
                  <c:v>216.74867312655701</c:v>
                </c:pt>
                <c:pt idx="93558">
                  <c:v>216.750989881831</c:v>
                </c:pt>
                <c:pt idx="93559">
                  <c:v>216.753306637104</c:v>
                </c:pt>
                <c:pt idx="93560">
                  <c:v>216.755623392378</c:v>
                </c:pt>
                <c:pt idx="93561">
                  <c:v>216.757940147651</c:v>
                </c:pt>
                <c:pt idx="93562">
                  <c:v>216.76025690292499</c:v>
                </c:pt>
                <c:pt idx="93563">
                  <c:v>216.76257365819799</c:v>
                </c:pt>
                <c:pt idx="93564">
                  <c:v>216.76489041347199</c:v>
                </c:pt>
                <c:pt idx="93565">
                  <c:v>216.76720716874601</c:v>
                </c:pt>
                <c:pt idx="93566">
                  <c:v>216.76952392401901</c:v>
                </c:pt>
                <c:pt idx="93567">
                  <c:v>216.77184067929301</c:v>
                </c:pt>
                <c:pt idx="93568">
                  <c:v>216.77415743456601</c:v>
                </c:pt>
                <c:pt idx="93569">
                  <c:v>216.77647418984</c:v>
                </c:pt>
                <c:pt idx="93570">
                  <c:v>216.778790945113</c:v>
                </c:pt>
                <c:pt idx="93571">
                  <c:v>216.781107700387</c:v>
                </c:pt>
                <c:pt idx="93572">
                  <c:v>216.78342445566</c:v>
                </c:pt>
                <c:pt idx="93573">
                  <c:v>216.78574121093399</c:v>
                </c:pt>
                <c:pt idx="93574">
                  <c:v>216.78805796620699</c:v>
                </c:pt>
                <c:pt idx="93575">
                  <c:v>216.79037472148099</c:v>
                </c:pt>
                <c:pt idx="93576">
                  <c:v>216.79269147675399</c:v>
                </c:pt>
                <c:pt idx="93577">
                  <c:v>216.79500823202801</c:v>
                </c:pt>
                <c:pt idx="93578">
                  <c:v>216.79732498730201</c:v>
                </c:pt>
                <c:pt idx="93579">
                  <c:v>216.79964174257501</c:v>
                </c:pt>
                <c:pt idx="93580">
                  <c:v>216.801958497849</c:v>
                </c:pt>
                <c:pt idx="93581">
                  <c:v>216.804275253122</c:v>
                </c:pt>
                <c:pt idx="93582">
                  <c:v>216.806592008396</c:v>
                </c:pt>
                <c:pt idx="93583">
                  <c:v>216.808908763669</c:v>
                </c:pt>
                <c:pt idx="93584">
                  <c:v>216.81122551894299</c:v>
                </c:pt>
                <c:pt idx="93585">
                  <c:v>216.81354227421599</c:v>
                </c:pt>
                <c:pt idx="93586">
                  <c:v>216.81585902949001</c:v>
                </c:pt>
                <c:pt idx="93587">
                  <c:v>216.81817578476301</c:v>
                </c:pt>
                <c:pt idx="93588">
                  <c:v>216.82049254003701</c:v>
                </c:pt>
                <c:pt idx="93589">
                  <c:v>216.822809295311</c:v>
                </c:pt>
                <c:pt idx="93590">
                  <c:v>216.825126050584</c:v>
                </c:pt>
                <c:pt idx="93591">
                  <c:v>216.827442805858</c:v>
                </c:pt>
                <c:pt idx="93592">
                  <c:v>216.829759561131</c:v>
                </c:pt>
                <c:pt idx="93593">
                  <c:v>216.83207631640499</c:v>
                </c:pt>
                <c:pt idx="93594">
                  <c:v>216.83439307167799</c:v>
                </c:pt>
                <c:pt idx="93595">
                  <c:v>216.83670982695199</c:v>
                </c:pt>
                <c:pt idx="93596">
                  <c:v>216.83902658222499</c:v>
                </c:pt>
                <c:pt idx="93597">
                  <c:v>216.84134333749901</c:v>
                </c:pt>
                <c:pt idx="93598">
                  <c:v>216.84366009277201</c:v>
                </c:pt>
                <c:pt idx="93599">
                  <c:v>216.84597684804601</c:v>
                </c:pt>
                <c:pt idx="93600">
                  <c:v>216.84829360331901</c:v>
                </c:pt>
                <c:pt idx="93601">
                  <c:v>216.850610358593</c:v>
                </c:pt>
                <c:pt idx="93602">
                  <c:v>216.852927113867</c:v>
                </c:pt>
                <c:pt idx="93603">
                  <c:v>216.85524386914</c:v>
                </c:pt>
                <c:pt idx="93604">
                  <c:v>216.85756062441399</c:v>
                </c:pt>
                <c:pt idx="93605">
                  <c:v>216.85987737968699</c:v>
                </c:pt>
                <c:pt idx="93606">
                  <c:v>216.86219413496099</c:v>
                </c:pt>
                <c:pt idx="93607">
                  <c:v>216.86451089023399</c:v>
                </c:pt>
                <c:pt idx="93608">
                  <c:v>216.86682764550801</c:v>
                </c:pt>
                <c:pt idx="93609">
                  <c:v>216.86914440078101</c:v>
                </c:pt>
                <c:pt idx="93610">
                  <c:v>216.87146115605501</c:v>
                </c:pt>
                <c:pt idx="93611">
                  <c:v>216.87377791132801</c:v>
                </c:pt>
                <c:pt idx="93612">
                  <c:v>216.876094666602</c:v>
                </c:pt>
                <c:pt idx="93613">
                  <c:v>216.878411421875</c:v>
                </c:pt>
                <c:pt idx="93614">
                  <c:v>216.880728177149</c:v>
                </c:pt>
                <c:pt idx="93615">
                  <c:v>216.88304493242299</c:v>
                </c:pt>
                <c:pt idx="93616">
                  <c:v>216.88536168769599</c:v>
                </c:pt>
                <c:pt idx="93617">
                  <c:v>216.88767844297001</c:v>
                </c:pt>
                <c:pt idx="93618">
                  <c:v>216.88999519824301</c:v>
                </c:pt>
                <c:pt idx="93619">
                  <c:v>216.89231195351701</c:v>
                </c:pt>
                <c:pt idx="93620">
                  <c:v>216.89462870879001</c:v>
                </c:pt>
                <c:pt idx="93621">
                  <c:v>216.896945464064</c:v>
                </c:pt>
                <c:pt idx="93622">
                  <c:v>216.899262219337</c:v>
                </c:pt>
                <c:pt idx="93623">
                  <c:v>216.901578974611</c:v>
                </c:pt>
                <c:pt idx="93624">
                  <c:v>216.903895729884</c:v>
                </c:pt>
                <c:pt idx="93625">
                  <c:v>216.90621248515799</c:v>
                </c:pt>
                <c:pt idx="93626">
                  <c:v>216.90852924043099</c:v>
                </c:pt>
                <c:pt idx="93627">
                  <c:v>216.91084599570499</c:v>
                </c:pt>
                <c:pt idx="93628">
                  <c:v>216.91316275097901</c:v>
                </c:pt>
                <c:pt idx="93629">
                  <c:v>216.91547950625201</c:v>
                </c:pt>
                <c:pt idx="93630">
                  <c:v>216.91779626152601</c:v>
                </c:pt>
                <c:pt idx="93631">
                  <c:v>216.92011301679901</c:v>
                </c:pt>
                <c:pt idx="93632">
                  <c:v>216.922429772073</c:v>
                </c:pt>
                <c:pt idx="93633">
                  <c:v>216.924746527346</c:v>
                </c:pt>
                <c:pt idx="93634">
                  <c:v>216.92706328262</c:v>
                </c:pt>
                <c:pt idx="93635">
                  <c:v>216.929380037893</c:v>
                </c:pt>
                <c:pt idx="93636">
                  <c:v>216.93169679316699</c:v>
                </c:pt>
                <c:pt idx="93637">
                  <c:v>216.93401354843999</c:v>
                </c:pt>
                <c:pt idx="93638">
                  <c:v>216.93633030371399</c:v>
                </c:pt>
                <c:pt idx="93639">
                  <c:v>216.93864705898801</c:v>
                </c:pt>
                <c:pt idx="93640">
                  <c:v>216.94096381426101</c:v>
                </c:pt>
                <c:pt idx="93641">
                  <c:v>216.94328056953501</c:v>
                </c:pt>
                <c:pt idx="93642">
                  <c:v>216.94559732480801</c:v>
                </c:pt>
                <c:pt idx="93643">
                  <c:v>216.947914080082</c:v>
                </c:pt>
                <c:pt idx="93644">
                  <c:v>216.950230835355</c:v>
                </c:pt>
                <c:pt idx="93645">
                  <c:v>216.952547590629</c:v>
                </c:pt>
                <c:pt idx="93646">
                  <c:v>216.954864345902</c:v>
                </c:pt>
                <c:pt idx="93647">
                  <c:v>216.95718110117599</c:v>
                </c:pt>
                <c:pt idx="93648">
                  <c:v>216.95949785644899</c:v>
                </c:pt>
                <c:pt idx="93649">
                  <c:v>216.96181461172301</c:v>
                </c:pt>
                <c:pt idx="93650">
                  <c:v>216.96413136699601</c:v>
                </c:pt>
                <c:pt idx="93651">
                  <c:v>216.96644812227001</c:v>
                </c:pt>
                <c:pt idx="93652">
                  <c:v>216.968764877544</c:v>
                </c:pt>
                <c:pt idx="93653">
                  <c:v>216.971081632817</c:v>
                </c:pt>
                <c:pt idx="93654">
                  <c:v>216.973398388091</c:v>
                </c:pt>
                <c:pt idx="93655">
                  <c:v>216.975715143364</c:v>
                </c:pt>
                <c:pt idx="93656">
                  <c:v>216.97803189863799</c:v>
                </c:pt>
                <c:pt idx="93657">
                  <c:v>216.98034865391099</c:v>
                </c:pt>
                <c:pt idx="93658">
                  <c:v>216.98266540918499</c:v>
                </c:pt>
                <c:pt idx="93659">
                  <c:v>216.98498216445799</c:v>
                </c:pt>
                <c:pt idx="93660">
                  <c:v>216.98729891973201</c:v>
                </c:pt>
                <c:pt idx="93661">
                  <c:v>216.98961567500501</c:v>
                </c:pt>
                <c:pt idx="93662">
                  <c:v>216.99193243027901</c:v>
                </c:pt>
                <c:pt idx="93663">
                  <c:v>216.99424918555201</c:v>
                </c:pt>
                <c:pt idx="93664">
                  <c:v>216.996565940826</c:v>
                </c:pt>
                <c:pt idx="93665">
                  <c:v>216.9988826961</c:v>
                </c:pt>
                <c:pt idx="93666">
                  <c:v>217.001199451373</c:v>
                </c:pt>
                <c:pt idx="93667">
                  <c:v>217.00351620664699</c:v>
                </c:pt>
                <c:pt idx="93668">
                  <c:v>217.00583296191999</c:v>
                </c:pt>
                <c:pt idx="93669">
                  <c:v>217.00814971719399</c:v>
                </c:pt>
                <c:pt idx="93670">
                  <c:v>217.01046647246699</c:v>
                </c:pt>
                <c:pt idx="93671">
                  <c:v>217.01278322774101</c:v>
                </c:pt>
                <c:pt idx="93672">
                  <c:v>217.01509998301401</c:v>
                </c:pt>
                <c:pt idx="93673">
                  <c:v>217.01741673828801</c:v>
                </c:pt>
                <c:pt idx="93674">
                  <c:v>217.01973349356101</c:v>
                </c:pt>
                <c:pt idx="93675">
                  <c:v>217.022050248835</c:v>
                </c:pt>
                <c:pt idx="93676">
                  <c:v>217.024367004108</c:v>
                </c:pt>
                <c:pt idx="93677">
                  <c:v>217.026683759382</c:v>
                </c:pt>
                <c:pt idx="93678">
                  <c:v>217.02900051465599</c:v>
                </c:pt>
                <c:pt idx="93679">
                  <c:v>217.03131726992899</c:v>
                </c:pt>
                <c:pt idx="93680">
                  <c:v>217.03363402520301</c:v>
                </c:pt>
                <c:pt idx="93681">
                  <c:v>217.03595078047601</c:v>
                </c:pt>
                <c:pt idx="93682">
                  <c:v>217.03826753575001</c:v>
                </c:pt>
                <c:pt idx="93683">
                  <c:v>217.04058429102301</c:v>
                </c:pt>
                <c:pt idx="93684">
                  <c:v>217.042901046297</c:v>
                </c:pt>
                <c:pt idx="93685">
                  <c:v>217.04521780157</c:v>
                </c:pt>
                <c:pt idx="93686">
                  <c:v>217.047534556844</c:v>
                </c:pt>
                <c:pt idx="93687">
                  <c:v>217.049851312117</c:v>
                </c:pt>
                <c:pt idx="93688">
                  <c:v>217.05216806739099</c:v>
                </c:pt>
                <c:pt idx="93689">
                  <c:v>217.05448482266499</c:v>
                </c:pt>
                <c:pt idx="93690">
                  <c:v>217.05680157793799</c:v>
                </c:pt>
                <c:pt idx="93691">
                  <c:v>217.05911833321201</c:v>
                </c:pt>
                <c:pt idx="93692">
                  <c:v>217.06143508848501</c:v>
                </c:pt>
                <c:pt idx="93693">
                  <c:v>217.06375184375901</c:v>
                </c:pt>
                <c:pt idx="93694">
                  <c:v>217.06606859903201</c:v>
                </c:pt>
                <c:pt idx="93695">
                  <c:v>217.068385354306</c:v>
                </c:pt>
                <c:pt idx="93696">
                  <c:v>217.070702109579</c:v>
                </c:pt>
                <c:pt idx="93697">
                  <c:v>217.073018864853</c:v>
                </c:pt>
                <c:pt idx="93698">
                  <c:v>217.075335620126</c:v>
                </c:pt>
                <c:pt idx="93699">
                  <c:v>217.07765237539999</c:v>
                </c:pt>
                <c:pt idx="93700">
                  <c:v>217.07996913067299</c:v>
                </c:pt>
                <c:pt idx="93701">
                  <c:v>217.08228588594699</c:v>
                </c:pt>
                <c:pt idx="93702">
                  <c:v>217.08460264122101</c:v>
                </c:pt>
                <c:pt idx="93703">
                  <c:v>217.08691939649401</c:v>
                </c:pt>
                <c:pt idx="93704">
                  <c:v>217.08923615176801</c:v>
                </c:pt>
                <c:pt idx="93705">
                  <c:v>217.09155290704101</c:v>
                </c:pt>
                <c:pt idx="93706">
                  <c:v>217.093869662315</c:v>
                </c:pt>
                <c:pt idx="93707">
                  <c:v>217.096186417588</c:v>
                </c:pt>
                <c:pt idx="93708">
                  <c:v>217.098503172862</c:v>
                </c:pt>
                <c:pt idx="93709">
                  <c:v>217.100819928135</c:v>
                </c:pt>
                <c:pt idx="93710">
                  <c:v>217.10313668340899</c:v>
                </c:pt>
                <c:pt idx="93711">
                  <c:v>217.10545343868199</c:v>
                </c:pt>
                <c:pt idx="93712">
                  <c:v>217.10777019395599</c:v>
                </c:pt>
                <c:pt idx="93713">
                  <c:v>217.11008694922899</c:v>
                </c:pt>
                <c:pt idx="93714">
                  <c:v>217.11240370450301</c:v>
                </c:pt>
                <c:pt idx="93715">
                  <c:v>217.114720459777</c:v>
                </c:pt>
                <c:pt idx="93716">
                  <c:v>217.11703721505</c:v>
                </c:pt>
                <c:pt idx="93717">
                  <c:v>217.119353970324</c:v>
                </c:pt>
                <c:pt idx="93718">
                  <c:v>217.121670725597</c:v>
                </c:pt>
                <c:pt idx="93719">
                  <c:v>217.12398748087099</c:v>
                </c:pt>
                <c:pt idx="93720">
                  <c:v>217.12630423614399</c:v>
                </c:pt>
                <c:pt idx="93721">
                  <c:v>217.12862099141799</c:v>
                </c:pt>
                <c:pt idx="93722">
                  <c:v>217.13093774669099</c:v>
                </c:pt>
                <c:pt idx="93723">
                  <c:v>217.13325450196501</c:v>
                </c:pt>
                <c:pt idx="93724">
                  <c:v>217.13557125723801</c:v>
                </c:pt>
                <c:pt idx="93725">
                  <c:v>217.13788801251201</c:v>
                </c:pt>
                <c:pt idx="93726">
                  <c:v>217.140204767786</c:v>
                </c:pt>
                <c:pt idx="93727">
                  <c:v>217.142521523059</c:v>
                </c:pt>
                <c:pt idx="93728">
                  <c:v>217.144838278333</c:v>
                </c:pt>
                <c:pt idx="93729">
                  <c:v>217.147155033606</c:v>
                </c:pt>
                <c:pt idx="93730">
                  <c:v>217.14947178887999</c:v>
                </c:pt>
                <c:pt idx="93731">
                  <c:v>217.15178854415299</c:v>
                </c:pt>
                <c:pt idx="93732">
                  <c:v>217.15410529942699</c:v>
                </c:pt>
                <c:pt idx="93733">
                  <c:v>217.15642205469999</c:v>
                </c:pt>
                <c:pt idx="93734">
                  <c:v>217.15873880997401</c:v>
                </c:pt>
                <c:pt idx="93735">
                  <c:v>217.16105556524701</c:v>
                </c:pt>
                <c:pt idx="93736">
                  <c:v>217.16337232052101</c:v>
                </c:pt>
                <c:pt idx="93737">
                  <c:v>217.16568907579401</c:v>
                </c:pt>
                <c:pt idx="93738">
                  <c:v>217.168005831068</c:v>
                </c:pt>
                <c:pt idx="93739">
                  <c:v>217.170322586342</c:v>
                </c:pt>
                <c:pt idx="93740">
                  <c:v>217.172639341615</c:v>
                </c:pt>
                <c:pt idx="93741">
                  <c:v>217.17495609688899</c:v>
                </c:pt>
                <c:pt idx="93742">
                  <c:v>217.17727285216199</c:v>
                </c:pt>
                <c:pt idx="93743">
                  <c:v>217.17958960743599</c:v>
                </c:pt>
                <c:pt idx="93744">
                  <c:v>217.18190636270899</c:v>
                </c:pt>
                <c:pt idx="93745">
                  <c:v>217.18422311798301</c:v>
                </c:pt>
                <c:pt idx="93746">
                  <c:v>217.18653987325601</c:v>
                </c:pt>
                <c:pt idx="93747">
                  <c:v>217.18885662853</c:v>
                </c:pt>
                <c:pt idx="93748">
                  <c:v>217.191173383803</c:v>
                </c:pt>
                <c:pt idx="93749">
                  <c:v>217.193490139077</c:v>
                </c:pt>
                <c:pt idx="93750">
                  <c:v>217.19580689435</c:v>
                </c:pt>
                <c:pt idx="93751">
                  <c:v>217.19812364962399</c:v>
                </c:pt>
                <c:pt idx="93752">
                  <c:v>217.20044040489799</c:v>
                </c:pt>
                <c:pt idx="93753">
                  <c:v>217.20275716017099</c:v>
                </c:pt>
                <c:pt idx="93754">
                  <c:v>217.20507391544501</c:v>
                </c:pt>
                <c:pt idx="93755">
                  <c:v>217.20739067071801</c:v>
                </c:pt>
                <c:pt idx="93756">
                  <c:v>217.20970742599201</c:v>
                </c:pt>
                <c:pt idx="93757">
                  <c:v>217.21202418126501</c:v>
                </c:pt>
                <c:pt idx="93758">
                  <c:v>217.214340936539</c:v>
                </c:pt>
                <c:pt idx="93759">
                  <c:v>217.216657691812</c:v>
                </c:pt>
                <c:pt idx="93760">
                  <c:v>217.218974447086</c:v>
                </c:pt>
                <c:pt idx="93761">
                  <c:v>217.221291202359</c:v>
                </c:pt>
                <c:pt idx="93762">
                  <c:v>217.22360795763299</c:v>
                </c:pt>
                <c:pt idx="93763">
                  <c:v>217.22592471290599</c:v>
                </c:pt>
                <c:pt idx="93764">
                  <c:v>217.22824146817999</c:v>
                </c:pt>
                <c:pt idx="93765">
                  <c:v>217.23055822345401</c:v>
                </c:pt>
                <c:pt idx="93766">
                  <c:v>217.23287497872701</c:v>
                </c:pt>
                <c:pt idx="93767">
                  <c:v>217.23519173400101</c:v>
                </c:pt>
                <c:pt idx="93768">
                  <c:v>217.23750848927401</c:v>
                </c:pt>
                <c:pt idx="93769">
                  <c:v>217.239825244548</c:v>
                </c:pt>
                <c:pt idx="93770">
                  <c:v>217.242141999821</c:v>
                </c:pt>
                <c:pt idx="93771">
                  <c:v>217.244458755095</c:v>
                </c:pt>
                <c:pt idx="93772">
                  <c:v>217.246775510368</c:v>
                </c:pt>
                <c:pt idx="93773">
                  <c:v>217.24909226564199</c:v>
                </c:pt>
                <c:pt idx="93774">
                  <c:v>217.25140902091499</c:v>
                </c:pt>
                <c:pt idx="93775">
                  <c:v>217.25372577618899</c:v>
                </c:pt>
                <c:pt idx="93776">
                  <c:v>217.25604253146301</c:v>
                </c:pt>
                <c:pt idx="93777">
                  <c:v>217.25835928673601</c:v>
                </c:pt>
                <c:pt idx="93778">
                  <c:v>217.26067604201</c:v>
                </c:pt>
                <c:pt idx="93779">
                  <c:v>217.262992797283</c:v>
                </c:pt>
                <c:pt idx="93780">
                  <c:v>217.265309552557</c:v>
                </c:pt>
                <c:pt idx="93781">
                  <c:v>217.26762630783</c:v>
                </c:pt>
                <c:pt idx="93782">
                  <c:v>217.26994306310399</c:v>
                </c:pt>
                <c:pt idx="93783">
                  <c:v>217.27225981837699</c:v>
                </c:pt>
                <c:pt idx="93784">
                  <c:v>217.27457657365099</c:v>
                </c:pt>
                <c:pt idx="93785">
                  <c:v>217.27689332892399</c:v>
                </c:pt>
                <c:pt idx="93786">
                  <c:v>217.27921008419801</c:v>
                </c:pt>
                <c:pt idx="93787">
                  <c:v>217.28152683947101</c:v>
                </c:pt>
                <c:pt idx="93788">
                  <c:v>217.28384359474501</c:v>
                </c:pt>
                <c:pt idx="93789">
                  <c:v>217.286160350019</c:v>
                </c:pt>
                <c:pt idx="93790">
                  <c:v>217.288477105292</c:v>
                </c:pt>
                <c:pt idx="93791">
                  <c:v>217.290793860566</c:v>
                </c:pt>
                <c:pt idx="93792">
                  <c:v>217.293110615839</c:v>
                </c:pt>
                <c:pt idx="93793">
                  <c:v>217.29542737111299</c:v>
                </c:pt>
                <c:pt idx="93794">
                  <c:v>217.29774412638599</c:v>
                </c:pt>
                <c:pt idx="93795">
                  <c:v>217.30006088165999</c:v>
                </c:pt>
                <c:pt idx="93796">
                  <c:v>217.30237763693299</c:v>
                </c:pt>
                <c:pt idx="93797">
                  <c:v>217.30469439220701</c:v>
                </c:pt>
                <c:pt idx="93798">
                  <c:v>217.30701114748001</c:v>
                </c:pt>
                <c:pt idx="93799">
                  <c:v>217.30932790275401</c:v>
                </c:pt>
                <c:pt idx="93800">
                  <c:v>217.31164465802701</c:v>
                </c:pt>
                <c:pt idx="93801">
                  <c:v>217.313961413301</c:v>
                </c:pt>
                <c:pt idx="93802">
                  <c:v>217.316278168575</c:v>
                </c:pt>
                <c:pt idx="93803">
                  <c:v>217.318594923848</c:v>
                </c:pt>
                <c:pt idx="93804">
                  <c:v>217.32091167912199</c:v>
                </c:pt>
                <c:pt idx="93805">
                  <c:v>217.32322843439499</c:v>
                </c:pt>
                <c:pt idx="93806">
                  <c:v>217.32554518966899</c:v>
                </c:pt>
                <c:pt idx="93807">
                  <c:v>217.32786194494199</c:v>
                </c:pt>
                <c:pt idx="93808">
                  <c:v>217.33017870021601</c:v>
                </c:pt>
                <c:pt idx="93809">
                  <c:v>217.33249545548901</c:v>
                </c:pt>
                <c:pt idx="93810">
                  <c:v>217.334812210763</c:v>
                </c:pt>
                <c:pt idx="93811">
                  <c:v>217.337128966036</c:v>
                </c:pt>
                <c:pt idx="93812">
                  <c:v>217.33944572131</c:v>
                </c:pt>
                <c:pt idx="93813">
                  <c:v>217.341762476583</c:v>
                </c:pt>
                <c:pt idx="93814">
                  <c:v>217.34407923185699</c:v>
                </c:pt>
                <c:pt idx="93815">
                  <c:v>217.34639598713099</c:v>
                </c:pt>
                <c:pt idx="93816">
                  <c:v>217.34871274240399</c:v>
                </c:pt>
                <c:pt idx="93817">
                  <c:v>217.35102949767801</c:v>
                </c:pt>
                <c:pt idx="93818">
                  <c:v>217.35334625295101</c:v>
                </c:pt>
                <c:pt idx="93819">
                  <c:v>217.35566300822501</c:v>
                </c:pt>
                <c:pt idx="93820">
                  <c:v>217.35797976349801</c:v>
                </c:pt>
                <c:pt idx="93821">
                  <c:v>217.360296518772</c:v>
                </c:pt>
                <c:pt idx="93822">
                  <c:v>217.362613274045</c:v>
                </c:pt>
                <c:pt idx="93823">
                  <c:v>217.364930029319</c:v>
                </c:pt>
                <c:pt idx="93824">
                  <c:v>217.367246784592</c:v>
                </c:pt>
                <c:pt idx="93825">
                  <c:v>217.36956353986599</c:v>
                </c:pt>
                <c:pt idx="93826">
                  <c:v>217.37188029513999</c:v>
                </c:pt>
                <c:pt idx="93827">
                  <c:v>217.37419705041299</c:v>
                </c:pt>
                <c:pt idx="93828">
                  <c:v>217.37651380568701</c:v>
                </c:pt>
                <c:pt idx="93829">
                  <c:v>217.37883056096001</c:v>
                </c:pt>
                <c:pt idx="93830">
                  <c:v>217.38114731623401</c:v>
                </c:pt>
                <c:pt idx="93831">
                  <c:v>217.38346407150701</c:v>
                </c:pt>
                <c:pt idx="93832">
                  <c:v>217.385780826781</c:v>
                </c:pt>
                <c:pt idx="93833">
                  <c:v>217.388097582054</c:v>
                </c:pt>
                <c:pt idx="93834">
                  <c:v>217.390414337328</c:v>
                </c:pt>
                <c:pt idx="93835">
                  <c:v>217.392731092601</c:v>
                </c:pt>
                <c:pt idx="93836">
                  <c:v>217.39504784787499</c:v>
                </c:pt>
                <c:pt idx="93837">
                  <c:v>217.39736460314799</c:v>
                </c:pt>
                <c:pt idx="93838">
                  <c:v>217.39968135842199</c:v>
                </c:pt>
                <c:pt idx="93839">
                  <c:v>217.40199811369601</c:v>
                </c:pt>
                <c:pt idx="93840">
                  <c:v>217.40431486896901</c:v>
                </c:pt>
                <c:pt idx="93841">
                  <c:v>217.406631624243</c:v>
                </c:pt>
                <c:pt idx="93842">
                  <c:v>217.408948379516</c:v>
                </c:pt>
                <c:pt idx="93843">
                  <c:v>217.41126513479</c:v>
                </c:pt>
                <c:pt idx="93844">
                  <c:v>217.413581890063</c:v>
                </c:pt>
                <c:pt idx="93845">
                  <c:v>217.41589864533699</c:v>
                </c:pt>
                <c:pt idx="93846">
                  <c:v>217.41821540060999</c:v>
                </c:pt>
                <c:pt idx="93847">
                  <c:v>217.42053215588399</c:v>
                </c:pt>
                <c:pt idx="93848">
                  <c:v>217.42284891115699</c:v>
                </c:pt>
                <c:pt idx="93849">
                  <c:v>217.42516566643101</c:v>
                </c:pt>
                <c:pt idx="93850">
                  <c:v>217.42748242170401</c:v>
                </c:pt>
                <c:pt idx="93851">
                  <c:v>217.42979917697801</c:v>
                </c:pt>
                <c:pt idx="93852">
                  <c:v>217.432115932252</c:v>
                </c:pt>
                <c:pt idx="93853">
                  <c:v>217.434432687525</c:v>
                </c:pt>
                <c:pt idx="93854">
                  <c:v>217.436749442799</c:v>
                </c:pt>
                <c:pt idx="93855">
                  <c:v>217.439066198072</c:v>
                </c:pt>
                <c:pt idx="93856">
                  <c:v>217.44138295334599</c:v>
                </c:pt>
                <c:pt idx="93857">
                  <c:v>217.44369970861899</c:v>
                </c:pt>
                <c:pt idx="93858">
                  <c:v>217.44601646389299</c:v>
                </c:pt>
                <c:pt idx="93859">
                  <c:v>217.44833321916599</c:v>
                </c:pt>
                <c:pt idx="93860">
                  <c:v>217.45064997444001</c:v>
                </c:pt>
                <c:pt idx="93861">
                  <c:v>217.45296672971301</c:v>
                </c:pt>
                <c:pt idx="93862">
                  <c:v>217.45528348498701</c:v>
                </c:pt>
                <c:pt idx="93863">
                  <c:v>217.457600240261</c:v>
                </c:pt>
                <c:pt idx="93864">
                  <c:v>217.459916995534</c:v>
                </c:pt>
                <c:pt idx="93865">
                  <c:v>217.462233750808</c:v>
                </c:pt>
                <c:pt idx="93866">
                  <c:v>217.464550506081</c:v>
                </c:pt>
                <c:pt idx="93867">
                  <c:v>217.46686726135499</c:v>
                </c:pt>
                <c:pt idx="93868">
                  <c:v>217.46918401662799</c:v>
                </c:pt>
                <c:pt idx="93869">
                  <c:v>217.47150077190199</c:v>
                </c:pt>
                <c:pt idx="93870">
                  <c:v>217.47381752717499</c:v>
                </c:pt>
                <c:pt idx="93871">
                  <c:v>217.47613428244901</c:v>
                </c:pt>
                <c:pt idx="93872">
                  <c:v>217.47845103772201</c:v>
                </c:pt>
                <c:pt idx="93873">
                  <c:v>217.48076779299601</c:v>
                </c:pt>
                <c:pt idx="93874">
                  <c:v>217.48308454826901</c:v>
                </c:pt>
                <c:pt idx="93875">
                  <c:v>217.485401303543</c:v>
                </c:pt>
                <c:pt idx="93876">
                  <c:v>217.48771805881699</c:v>
                </c:pt>
                <c:pt idx="93877">
                  <c:v>217.49003481409</c:v>
                </c:pt>
                <c:pt idx="93878">
                  <c:v>217.49235156936399</c:v>
                </c:pt>
                <c:pt idx="93879">
                  <c:v>217.49466832463699</c:v>
                </c:pt>
                <c:pt idx="93880">
                  <c:v>217.49698507991101</c:v>
                </c:pt>
                <c:pt idx="93881">
                  <c:v>217.49930183518401</c:v>
                </c:pt>
                <c:pt idx="93882">
                  <c:v>217.50161859045801</c:v>
                </c:pt>
                <c:pt idx="93883">
                  <c:v>217.50393534573101</c:v>
                </c:pt>
                <c:pt idx="93884">
                  <c:v>217.506252101005</c:v>
                </c:pt>
                <c:pt idx="93885">
                  <c:v>217.508568856278</c:v>
                </c:pt>
                <c:pt idx="93886">
                  <c:v>217.510885611552</c:v>
                </c:pt>
                <c:pt idx="93887">
                  <c:v>217.513202366825</c:v>
                </c:pt>
                <c:pt idx="93888">
                  <c:v>217.51551912209899</c:v>
                </c:pt>
                <c:pt idx="93889">
                  <c:v>217.51783587737299</c:v>
                </c:pt>
                <c:pt idx="93890">
                  <c:v>217.52015263264599</c:v>
                </c:pt>
                <c:pt idx="93891">
                  <c:v>217.52246938792001</c:v>
                </c:pt>
                <c:pt idx="93892">
                  <c:v>217.52478614319301</c:v>
                </c:pt>
                <c:pt idx="93893">
                  <c:v>217.52710289846701</c:v>
                </c:pt>
                <c:pt idx="93894">
                  <c:v>217.52941965374001</c:v>
                </c:pt>
                <c:pt idx="93895">
                  <c:v>217.531736409014</c:v>
                </c:pt>
                <c:pt idx="93896">
                  <c:v>217.534053164287</c:v>
                </c:pt>
                <c:pt idx="93897">
                  <c:v>217.536369919561</c:v>
                </c:pt>
                <c:pt idx="93898">
                  <c:v>217.538686674834</c:v>
                </c:pt>
                <c:pt idx="93899">
                  <c:v>217.54100343010799</c:v>
                </c:pt>
                <c:pt idx="93900">
                  <c:v>217.54332018538099</c:v>
                </c:pt>
                <c:pt idx="93901">
                  <c:v>217.54563694065499</c:v>
                </c:pt>
                <c:pt idx="93902">
                  <c:v>217.54795369592901</c:v>
                </c:pt>
                <c:pt idx="93903">
                  <c:v>217.55027045120201</c:v>
                </c:pt>
                <c:pt idx="93904">
                  <c:v>217.55258720647601</c:v>
                </c:pt>
                <c:pt idx="93905">
                  <c:v>217.55490396174901</c:v>
                </c:pt>
                <c:pt idx="93906">
                  <c:v>217.557220717023</c:v>
                </c:pt>
                <c:pt idx="93907">
                  <c:v>217.559537472296</c:v>
                </c:pt>
                <c:pt idx="93908">
                  <c:v>217.56185422757</c:v>
                </c:pt>
                <c:pt idx="93909">
                  <c:v>217.564170982843</c:v>
                </c:pt>
                <c:pt idx="93910">
                  <c:v>217.56648773811699</c:v>
                </c:pt>
                <c:pt idx="93911">
                  <c:v>217.56880449338999</c:v>
                </c:pt>
                <c:pt idx="93912">
                  <c:v>217.57112124866401</c:v>
                </c:pt>
                <c:pt idx="93913">
                  <c:v>217.57343800393801</c:v>
                </c:pt>
                <c:pt idx="93914">
                  <c:v>217.57575475921101</c:v>
                </c:pt>
                <c:pt idx="93915">
                  <c:v>217.578071514485</c:v>
                </c:pt>
                <c:pt idx="93916">
                  <c:v>217.580388269758</c:v>
                </c:pt>
                <c:pt idx="93917">
                  <c:v>217.582705025032</c:v>
                </c:pt>
                <c:pt idx="93918">
                  <c:v>217.585021780305</c:v>
                </c:pt>
                <c:pt idx="93919">
                  <c:v>217.58733853557899</c:v>
                </c:pt>
                <c:pt idx="93920">
                  <c:v>217.58965529085199</c:v>
                </c:pt>
                <c:pt idx="93921">
                  <c:v>217.59197204612599</c:v>
                </c:pt>
                <c:pt idx="93922">
                  <c:v>217.59428880139899</c:v>
                </c:pt>
                <c:pt idx="93923">
                  <c:v>217.59660555667301</c:v>
                </c:pt>
                <c:pt idx="93924">
                  <c:v>217.59892231194601</c:v>
                </c:pt>
                <c:pt idx="93925">
                  <c:v>217.60123906722001</c:v>
                </c:pt>
                <c:pt idx="93926">
                  <c:v>217.603555822494</c:v>
                </c:pt>
                <c:pt idx="93927">
                  <c:v>217.605872577767</c:v>
                </c:pt>
                <c:pt idx="93928">
                  <c:v>217.608189333041</c:v>
                </c:pt>
                <c:pt idx="93929">
                  <c:v>217.610506088314</c:v>
                </c:pt>
                <c:pt idx="93930">
                  <c:v>217.61282284358799</c:v>
                </c:pt>
                <c:pt idx="93931">
                  <c:v>217.61513959886099</c:v>
                </c:pt>
                <c:pt idx="93932">
                  <c:v>217.61745635413499</c:v>
                </c:pt>
                <c:pt idx="93933">
                  <c:v>217.61977310940799</c:v>
                </c:pt>
                <c:pt idx="93934">
                  <c:v>217.62208986468201</c:v>
                </c:pt>
                <c:pt idx="93935">
                  <c:v>217.62440661995501</c:v>
                </c:pt>
                <c:pt idx="93936">
                  <c:v>217.62672337522901</c:v>
                </c:pt>
                <c:pt idx="93937">
                  <c:v>217.62904013050201</c:v>
                </c:pt>
                <c:pt idx="93938">
                  <c:v>217.631356885776</c:v>
                </c:pt>
                <c:pt idx="93939">
                  <c:v>217.63367364105</c:v>
                </c:pt>
                <c:pt idx="93940">
                  <c:v>217.635990396323</c:v>
                </c:pt>
                <c:pt idx="93941">
                  <c:v>217.63830715159699</c:v>
                </c:pt>
                <c:pt idx="93942">
                  <c:v>217.64062390686999</c:v>
                </c:pt>
                <c:pt idx="93943">
                  <c:v>217.64294066214401</c:v>
                </c:pt>
                <c:pt idx="93944">
                  <c:v>217.64525741741701</c:v>
                </c:pt>
                <c:pt idx="93945">
                  <c:v>217.64757417269101</c:v>
                </c:pt>
                <c:pt idx="93946">
                  <c:v>217.64989092796401</c:v>
                </c:pt>
                <c:pt idx="93947">
                  <c:v>217.652207683238</c:v>
                </c:pt>
                <c:pt idx="93948">
                  <c:v>217.654524438511</c:v>
                </c:pt>
                <c:pt idx="93949">
                  <c:v>217.656841193785</c:v>
                </c:pt>
                <c:pt idx="93950">
                  <c:v>217.659157949058</c:v>
                </c:pt>
                <c:pt idx="93951">
                  <c:v>217.66147470433199</c:v>
                </c:pt>
                <c:pt idx="93952">
                  <c:v>217.66379145960599</c:v>
                </c:pt>
                <c:pt idx="93953">
                  <c:v>217.66610821487899</c:v>
                </c:pt>
                <c:pt idx="93954">
                  <c:v>217.66842497015301</c:v>
                </c:pt>
                <c:pt idx="93955">
                  <c:v>217.67074172542601</c:v>
                </c:pt>
                <c:pt idx="93956">
                  <c:v>217.67305848070001</c:v>
                </c:pt>
                <c:pt idx="93957">
                  <c:v>217.67537523597301</c:v>
                </c:pt>
                <c:pt idx="93958">
                  <c:v>217.677691991247</c:v>
                </c:pt>
                <c:pt idx="93959">
                  <c:v>217.68000874652</c:v>
                </c:pt>
                <c:pt idx="93960">
                  <c:v>217.682325501794</c:v>
                </c:pt>
                <c:pt idx="93961">
                  <c:v>217.684642257067</c:v>
                </c:pt>
                <c:pt idx="93962">
                  <c:v>217.68695901234099</c:v>
                </c:pt>
                <c:pt idx="93963">
                  <c:v>217.68927576761499</c:v>
                </c:pt>
                <c:pt idx="93964">
                  <c:v>217.69159252288799</c:v>
                </c:pt>
                <c:pt idx="93965">
                  <c:v>217.69390927816201</c:v>
                </c:pt>
                <c:pt idx="93966">
                  <c:v>217.69622603343501</c:v>
                </c:pt>
                <c:pt idx="93967">
                  <c:v>217.69854278870901</c:v>
                </c:pt>
                <c:pt idx="93968">
                  <c:v>217.70085954398201</c:v>
                </c:pt>
                <c:pt idx="93969">
                  <c:v>217.703176299256</c:v>
                </c:pt>
                <c:pt idx="93970">
                  <c:v>217.705493054529</c:v>
                </c:pt>
                <c:pt idx="93971">
                  <c:v>217.707809809803</c:v>
                </c:pt>
                <c:pt idx="93972">
                  <c:v>217.710126565076</c:v>
                </c:pt>
                <c:pt idx="93973">
                  <c:v>217.71244332034999</c:v>
                </c:pt>
                <c:pt idx="93974">
                  <c:v>217.71476007562299</c:v>
                </c:pt>
                <c:pt idx="93975">
                  <c:v>217.71707683089701</c:v>
                </c:pt>
                <c:pt idx="93976">
                  <c:v>217.71939358617101</c:v>
                </c:pt>
                <c:pt idx="93977">
                  <c:v>217.72171034144401</c:v>
                </c:pt>
                <c:pt idx="93978">
                  <c:v>217.724027096718</c:v>
                </c:pt>
                <c:pt idx="93979">
                  <c:v>217.726343851991</c:v>
                </c:pt>
                <c:pt idx="93980">
                  <c:v>217.728660607265</c:v>
                </c:pt>
                <c:pt idx="93981">
                  <c:v>217.730977362538</c:v>
                </c:pt>
                <c:pt idx="93982">
                  <c:v>217.73329411781199</c:v>
                </c:pt>
                <c:pt idx="93983">
                  <c:v>217.73561087308499</c:v>
                </c:pt>
                <c:pt idx="93984">
                  <c:v>217.73792762835899</c:v>
                </c:pt>
                <c:pt idx="93985">
                  <c:v>217.74024438363199</c:v>
                </c:pt>
                <c:pt idx="93986">
                  <c:v>217.74256113890601</c:v>
                </c:pt>
                <c:pt idx="93987">
                  <c:v>217.74487789417901</c:v>
                </c:pt>
                <c:pt idx="93988">
                  <c:v>217.74719464945301</c:v>
                </c:pt>
                <c:pt idx="93989">
                  <c:v>217.749511404727</c:v>
                </c:pt>
                <c:pt idx="93990">
                  <c:v>217.75182816</c:v>
                </c:pt>
                <c:pt idx="93991">
                  <c:v>217.754144915274</c:v>
                </c:pt>
                <c:pt idx="93992">
                  <c:v>217.756461670547</c:v>
                </c:pt>
                <c:pt idx="93993">
                  <c:v>217.75877842582099</c:v>
                </c:pt>
                <c:pt idx="93994">
                  <c:v>217.76109518109399</c:v>
                </c:pt>
                <c:pt idx="93995">
                  <c:v>217.76341193636799</c:v>
                </c:pt>
                <c:pt idx="93996">
                  <c:v>217.76572869164099</c:v>
                </c:pt>
                <c:pt idx="93997">
                  <c:v>217.76804544691501</c:v>
                </c:pt>
                <c:pt idx="93998">
                  <c:v>217.77036220218801</c:v>
                </c:pt>
                <c:pt idx="93999">
                  <c:v>217.77267895746201</c:v>
                </c:pt>
                <c:pt idx="94000">
                  <c:v>217.774995712736</c:v>
                </c:pt>
                <c:pt idx="94001">
                  <c:v>217.777312468009</c:v>
                </c:pt>
                <c:pt idx="94002">
                  <c:v>217.779629223283</c:v>
                </c:pt>
                <c:pt idx="94003">
                  <c:v>217.781945978556</c:v>
                </c:pt>
                <c:pt idx="94004">
                  <c:v>217.78426273382999</c:v>
                </c:pt>
                <c:pt idx="94005">
                  <c:v>217.78657948910299</c:v>
                </c:pt>
                <c:pt idx="94006">
                  <c:v>217.78889624437701</c:v>
                </c:pt>
                <c:pt idx="94007">
                  <c:v>217.79121299965001</c:v>
                </c:pt>
                <c:pt idx="94008">
                  <c:v>217.79352975492401</c:v>
                </c:pt>
                <c:pt idx="94009">
                  <c:v>217.79584651019701</c:v>
                </c:pt>
                <c:pt idx="94010">
                  <c:v>217.798163265471</c:v>
                </c:pt>
                <c:pt idx="94011">
                  <c:v>217.800480020744</c:v>
                </c:pt>
                <c:pt idx="94012">
                  <c:v>217.802796776018</c:v>
                </c:pt>
                <c:pt idx="94013">
                  <c:v>217.80511353129199</c:v>
                </c:pt>
                <c:pt idx="94014">
                  <c:v>217.80743028656499</c:v>
                </c:pt>
                <c:pt idx="94015">
                  <c:v>217.80974704183899</c:v>
                </c:pt>
                <c:pt idx="94016">
                  <c:v>217.81206379711199</c:v>
                </c:pt>
                <c:pt idx="94017">
                  <c:v>217.81438055238601</c:v>
                </c:pt>
                <c:pt idx="94018">
                  <c:v>217.81669730765901</c:v>
                </c:pt>
                <c:pt idx="94019">
                  <c:v>217.81901406293301</c:v>
                </c:pt>
                <c:pt idx="94020">
                  <c:v>217.82133081820601</c:v>
                </c:pt>
                <c:pt idx="94021">
                  <c:v>217.82364757348</c:v>
                </c:pt>
                <c:pt idx="94022">
                  <c:v>217.825964328753</c:v>
                </c:pt>
                <c:pt idx="94023">
                  <c:v>217.828281084027</c:v>
                </c:pt>
                <c:pt idx="94024">
                  <c:v>217.8305978393</c:v>
                </c:pt>
                <c:pt idx="94025">
                  <c:v>217.83291459457399</c:v>
                </c:pt>
                <c:pt idx="94026">
                  <c:v>217.83523134984799</c:v>
                </c:pt>
                <c:pt idx="94027">
                  <c:v>217.83754810512099</c:v>
                </c:pt>
                <c:pt idx="94028">
                  <c:v>217.83986486039501</c:v>
                </c:pt>
                <c:pt idx="94029">
                  <c:v>217.84218161566801</c:v>
                </c:pt>
                <c:pt idx="94030">
                  <c:v>217.84449837094201</c:v>
                </c:pt>
                <c:pt idx="94031">
                  <c:v>217.84681512621501</c:v>
                </c:pt>
                <c:pt idx="94032">
                  <c:v>217.849131881489</c:v>
                </c:pt>
                <c:pt idx="94033">
                  <c:v>217.851448636762</c:v>
                </c:pt>
                <c:pt idx="94034">
                  <c:v>217.853765392036</c:v>
                </c:pt>
                <c:pt idx="94035">
                  <c:v>217.856082147309</c:v>
                </c:pt>
                <c:pt idx="94036">
                  <c:v>217.85839890258299</c:v>
                </c:pt>
                <c:pt idx="94037">
                  <c:v>217.86071565785599</c:v>
                </c:pt>
                <c:pt idx="94038">
                  <c:v>217.86303241312999</c:v>
                </c:pt>
                <c:pt idx="94039">
                  <c:v>217.86534916840401</c:v>
                </c:pt>
                <c:pt idx="94040">
                  <c:v>217.86766592367701</c:v>
                </c:pt>
                <c:pt idx="94041">
                  <c:v>217.869982678951</c:v>
                </c:pt>
                <c:pt idx="94042">
                  <c:v>217.872299434224</c:v>
                </c:pt>
                <c:pt idx="94043">
                  <c:v>217.874616189498</c:v>
                </c:pt>
                <c:pt idx="94044">
                  <c:v>217.876932944771</c:v>
                </c:pt>
                <c:pt idx="94045">
                  <c:v>217.87924970004499</c:v>
                </c:pt>
                <c:pt idx="94046">
                  <c:v>217.88156645531799</c:v>
                </c:pt>
                <c:pt idx="94047">
                  <c:v>217.88388321059199</c:v>
                </c:pt>
                <c:pt idx="94048">
                  <c:v>217.88619996586499</c:v>
                </c:pt>
                <c:pt idx="94049">
                  <c:v>217.88851672113901</c:v>
                </c:pt>
                <c:pt idx="94050">
                  <c:v>217.89083347641301</c:v>
                </c:pt>
                <c:pt idx="94051">
                  <c:v>217.89315023168601</c:v>
                </c:pt>
                <c:pt idx="94052">
                  <c:v>217.89546698696</c:v>
                </c:pt>
                <c:pt idx="94053">
                  <c:v>217.897783742233</c:v>
                </c:pt>
                <c:pt idx="94054">
                  <c:v>217.900100497507</c:v>
                </c:pt>
                <c:pt idx="94055">
                  <c:v>217.90241725278</c:v>
                </c:pt>
                <c:pt idx="94056">
                  <c:v>217.90473400805399</c:v>
                </c:pt>
                <c:pt idx="94057">
                  <c:v>217.90705076332699</c:v>
                </c:pt>
                <c:pt idx="94058">
                  <c:v>217.90936751860099</c:v>
                </c:pt>
                <c:pt idx="94059">
                  <c:v>217.91168427387399</c:v>
                </c:pt>
                <c:pt idx="94060">
                  <c:v>217.91400102914801</c:v>
                </c:pt>
                <c:pt idx="94061">
                  <c:v>217.91631778442101</c:v>
                </c:pt>
                <c:pt idx="94062">
                  <c:v>217.91863453969501</c:v>
                </c:pt>
                <c:pt idx="94063">
                  <c:v>217.920951294969</c:v>
                </c:pt>
                <c:pt idx="94064">
                  <c:v>217.923268050242</c:v>
                </c:pt>
                <c:pt idx="94065">
                  <c:v>217.925584805516</c:v>
                </c:pt>
                <c:pt idx="94066">
                  <c:v>217.927901560789</c:v>
                </c:pt>
                <c:pt idx="94067">
                  <c:v>217.93021831606299</c:v>
                </c:pt>
                <c:pt idx="94068">
                  <c:v>217.93253507133599</c:v>
                </c:pt>
                <c:pt idx="94069">
                  <c:v>217.93485182660999</c:v>
                </c:pt>
                <c:pt idx="94070">
                  <c:v>217.93716858188299</c:v>
                </c:pt>
                <c:pt idx="94071">
                  <c:v>217.93948533715701</c:v>
                </c:pt>
                <c:pt idx="94072">
                  <c:v>217.94180209243001</c:v>
                </c:pt>
                <c:pt idx="94073">
                  <c:v>217.944118847704</c:v>
                </c:pt>
                <c:pt idx="94074">
                  <c:v>217.946435602977</c:v>
                </c:pt>
                <c:pt idx="94075">
                  <c:v>217.948752358251</c:v>
                </c:pt>
                <c:pt idx="94076">
                  <c:v>217.95106911352499</c:v>
                </c:pt>
                <c:pt idx="94077">
                  <c:v>217.95338586879799</c:v>
                </c:pt>
                <c:pt idx="94078">
                  <c:v>217.95570262407199</c:v>
                </c:pt>
                <c:pt idx="94079">
                  <c:v>217.95801937934499</c:v>
                </c:pt>
                <c:pt idx="94080">
                  <c:v>217.96033613461901</c:v>
                </c:pt>
                <c:pt idx="94081">
                  <c:v>217.96265288989201</c:v>
                </c:pt>
                <c:pt idx="94082">
                  <c:v>217.96496964516601</c:v>
                </c:pt>
                <c:pt idx="94083">
                  <c:v>217.96728640043901</c:v>
                </c:pt>
                <c:pt idx="94084">
                  <c:v>217.969603155713</c:v>
                </c:pt>
                <c:pt idx="94085">
                  <c:v>217.971919910986</c:v>
                </c:pt>
                <c:pt idx="94086">
                  <c:v>217.97423666626</c:v>
                </c:pt>
                <c:pt idx="94087">
                  <c:v>217.976553421533</c:v>
                </c:pt>
                <c:pt idx="94088">
                  <c:v>217.97887017680699</c:v>
                </c:pt>
                <c:pt idx="94089">
                  <c:v>217.98118693208099</c:v>
                </c:pt>
                <c:pt idx="94090">
                  <c:v>217.98350368735399</c:v>
                </c:pt>
                <c:pt idx="94091">
                  <c:v>217.98582044262801</c:v>
                </c:pt>
                <c:pt idx="94092">
                  <c:v>217.98813719790101</c:v>
                </c:pt>
                <c:pt idx="94093">
                  <c:v>217.99045395317501</c:v>
                </c:pt>
                <c:pt idx="94094">
                  <c:v>217.99277070844801</c:v>
                </c:pt>
                <c:pt idx="94095">
                  <c:v>217.995087463722</c:v>
                </c:pt>
                <c:pt idx="94096">
                  <c:v>217.997404218995</c:v>
                </c:pt>
                <c:pt idx="94097">
                  <c:v>217.999720974269</c:v>
                </c:pt>
                <c:pt idx="94098">
                  <c:v>218.002037729542</c:v>
                </c:pt>
                <c:pt idx="94099">
                  <c:v>218.00435448481599</c:v>
                </c:pt>
                <c:pt idx="94100">
                  <c:v>218.00667124008999</c:v>
                </c:pt>
                <c:pt idx="94101">
                  <c:v>218.00898799536299</c:v>
                </c:pt>
                <c:pt idx="94102">
                  <c:v>218.01130475063701</c:v>
                </c:pt>
                <c:pt idx="94103">
                  <c:v>218.01362150591001</c:v>
                </c:pt>
                <c:pt idx="94104">
                  <c:v>218.015938261184</c:v>
                </c:pt>
                <c:pt idx="94105">
                  <c:v>218.018255016457</c:v>
                </c:pt>
                <c:pt idx="94106">
                  <c:v>218.020571771731</c:v>
                </c:pt>
                <c:pt idx="94107">
                  <c:v>218.022888527004</c:v>
                </c:pt>
                <c:pt idx="94108">
                  <c:v>218.02520528227799</c:v>
                </c:pt>
                <c:pt idx="94109">
                  <c:v>218.02752203755099</c:v>
                </c:pt>
                <c:pt idx="94110">
                  <c:v>218.02983879282499</c:v>
                </c:pt>
                <c:pt idx="94111">
                  <c:v>218.03215554809799</c:v>
                </c:pt>
                <c:pt idx="94112">
                  <c:v>218.03447230337201</c:v>
                </c:pt>
                <c:pt idx="94113">
                  <c:v>218.03678905864601</c:v>
                </c:pt>
                <c:pt idx="94114">
                  <c:v>218.03910581391901</c:v>
                </c:pt>
                <c:pt idx="94115">
                  <c:v>218.041422569193</c:v>
                </c:pt>
                <c:pt idx="94116">
                  <c:v>218.043739324466</c:v>
                </c:pt>
                <c:pt idx="94117">
                  <c:v>218.04605607974</c:v>
                </c:pt>
                <c:pt idx="94118">
                  <c:v>218.048372835013</c:v>
                </c:pt>
                <c:pt idx="94119">
                  <c:v>218.05068959028699</c:v>
                </c:pt>
                <c:pt idx="94120">
                  <c:v>218.05300634555999</c:v>
                </c:pt>
                <c:pt idx="94121">
                  <c:v>218.05532310083399</c:v>
                </c:pt>
                <c:pt idx="94122">
                  <c:v>218.05763985610699</c:v>
                </c:pt>
                <c:pt idx="94123">
                  <c:v>218.05995661138101</c:v>
                </c:pt>
                <c:pt idx="94124">
                  <c:v>218.06227336665401</c:v>
                </c:pt>
                <c:pt idx="94125">
                  <c:v>218.06459012192801</c:v>
                </c:pt>
                <c:pt idx="94126">
                  <c:v>218.066906877202</c:v>
                </c:pt>
                <c:pt idx="94127">
                  <c:v>218.069223632475</c:v>
                </c:pt>
                <c:pt idx="94128">
                  <c:v>218.071540387749</c:v>
                </c:pt>
                <c:pt idx="94129">
                  <c:v>218.073857143022</c:v>
                </c:pt>
                <c:pt idx="94130">
                  <c:v>218.07617389829599</c:v>
                </c:pt>
                <c:pt idx="94131">
                  <c:v>218.07849065356899</c:v>
                </c:pt>
                <c:pt idx="94132">
                  <c:v>218.08080740884299</c:v>
                </c:pt>
                <c:pt idx="94133">
                  <c:v>218.08312416411599</c:v>
                </c:pt>
                <c:pt idx="94134">
                  <c:v>218.08544091939001</c:v>
                </c:pt>
                <c:pt idx="94135">
                  <c:v>218.08775767466301</c:v>
                </c:pt>
                <c:pt idx="94136">
                  <c:v>218.090074429937</c:v>
                </c:pt>
                <c:pt idx="94137">
                  <c:v>218.092391185211</c:v>
                </c:pt>
                <c:pt idx="94138">
                  <c:v>218.094707940484</c:v>
                </c:pt>
                <c:pt idx="94139">
                  <c:v>218.09702469575799</c:v>
                </c:pt>
                <c:pt idx="94140">
                  <c:v>218.09934145103099</c:v>
                </c:pt>
                <c:pt idx="94141">
                  <c:v>218.10165820630499</c:v>
                </c:pt>
                <c:pt idx="94142">
                  <c:v>218.10397496157799</c:v>
                </c:pt>
                <c:pt idx="94143">
                  <c:v>218.10629171685201</c:v>
                </c:pt>
                <c:pt idx="94144">
                  <c:v>218.10860847212501</c:v>
                </c:pt>
                <c:pt idx="94145">
                  <c:v>218.11092522739901</c:v>
                </c:pt>
                <c:pt idx="94146">
                  <c:v>218.11324198267201</c:v>
                </c:pt>
                <c:pt idx="94147">
                  <c:v>218.115558737946</c:v>
                </c:pt>
                <c:pt idx="94148">
                  <c:v>218.117875493219</c:v>
                </c:pt>
                <c:pt idx="94149">
                  <c:v>218.120192248493</c:v>
                </c:pt>
                <c:pt idx="94150">
                  <c:v>218.12250900376699</c:v>
                </c:pt>
                <c:pt idx="94151">
                  <c:v>218.12482575903999</c:v>
                </c:pt>
                <c:pt idx="94152">
                  <c:v>218.12714251431399</c:v>
                </c:pt>
                <c:pt idx="94153">
                  <c:v>218.12945926958699</c:v>
                </c:pt>
                <c:pt idx="94154">
                  <c:v>218.13177602486101</c:v>
                </c:pt>
                <c:pt idx="94155">
                  <c:v>218.13409278013401</c:v>
                </c:pt>
                <c:pt idx="94156">
                  <c:v>218.13640953540801</c:v>
                </c:pt>
                <c:pt idx="94157">
                  <c:v>218.13872629068101</c:v>
                </c:pt>
                <c:pt idx="94158">
                  <c:v>218.141043045955</c:v>
                </c:pt>
                <c:pt idx="94159">
                  <c:v>218.143359801228</c:v>
                </c:pt>
                <c:pt idx="94160">
                  <c:v>218.145676556502</c:v>
                </c:pt>
                <c:pt idx="94161">
                  <c:v>218.147993311775</c:v>
                </c:pt>
                <c:pt idx="94162">
                  <c:v>218.15031006704899</c:v>
                </c:pt>
                <c:pt idx="94163">
                  <c:v>218.15262682232299</c:v>
                </c:pt>
                <c:pt idx="94164">
                  <c:v>218.15494357759599</c:v>
                </c:pt>
                <c:pt idx="94165">
                  <c:v>218.15726033287001</c:v>
                </c:pt>
                <c:pt idx="94166">
                  <c:v>218.15957708814301</c:v>
                </c:pt>
                <c:pt idx="94167">
                  <c:v>218.161893843417</c:v>
                </c:pt>
                <c:pt idx="94168">
                  <c:v>218.16421059869</c:v>
                </c:pt>
                <c:pt idx="94169">
                  <c:v>218.166527353964</c:v>
                </c:pt>
                <c:pt idx="94170">
                  <c:v>218.168844109237</c:v>
                </c:pt>
                <c:pt idx="94171">
                  <c:v>218.17116086451099</c:v>
                </c:pt>
                <c:pt idx="94172">
                  <c:v>218.17347761978399</c:v>
                </c:pt>
                <c:pt idx="94173">
                  <c:v>218.17579437505799</c:v>
                </c:pt>
                <c:pt idx="94174">
                  <c:v>218.17811113033099</c:v>
                </c:pt>
                <c:pt idx="94175">
                  <c:v>218.18042788560501</c:v>
                </c:pt>
                <c:pt idx="94176">
                  <c:v>218.18274464087901</c:v>
                </c:pt>
                <c:pt idx="94177">
                  <c:v>218.18506139615201</c:v>
                </c:pt>
                <c:pt idx="94178">
                  <c:v>218.187378151426</c:v>
                </c:pt>
                <c:pt idx="94179">
                  <c:v>218.189694906699</c:v>
                </c:pt>
                <c:pt idx="94180">
                  <c:v>218.192011661973</c:v>
                </c:pt>
                <c:pt idx="94181">
                  <c:v>218.194328417246</c:v>
                </c:pt>
                <c:pt idx="94182">
                  <c:v>218.19664517251999</c:v>
                </c:pt>
                <c:pt idx="94183">
                  <c:v>218.19896192779299</c:v>
                </c:pt>
                <c:pt idx="94184">
                  <c:v>218.20127868306699</c:v>
                </c:pt>
                <c:pt idx="94185">
                  <c:v>218.20359543833999</c:v>
                </c:pt>
                <c:pt idx="94186">
                  <c:v>218.20591219361401</c:v>
                </c:pt>
                <c:pt idx="94187">
                  <c:v>218.20822894888801</c:v>
                </c:pt>
                <c:pt idx="94188">
                  <c:v>218.21054570416101</c:v>
                </c:pt>
                <c:pt idx="94189">
                  <c:v>218.212862459435</c:v>
                </c:pt>
                <c:pt idx="94190">
                  <c:v>218.215179214708</c:v>
                </c:pt>
                <c:pt idx="94191">
                  <c:v>218.217495969982</c:v>
                </c:pt>
                <c:pt idx="94192">
                  <c:v>218.219812725255</c:v>
                </c:pt>
                <c:pt idx="94193">
                  <c:v>218.22212948052899</c:v>
                </c:pt>
                <c:pt idx="94194">
                  <c:v>218.22444623580199</c:v>
                </c:pt>
                <c:pt idx="94195">
                  <c:v>218.22676299107599</c:v>
                </c:pt>
                <c:pt idx="94196">
                  <c:v>218.22907974634899</c:v>
                </c:pt>
                <c:pt idx="94197">
                  <c:v>218.23139650162301</c:v>
                </c:pt>
                <c:pt idx="94198">
                  <c:v>218.23371325689601</c:v>
                </c:pt>
                <c:pt idx="94199">
                  <c:v>218.23603001217</c:v>
                </c:pt>
                <c:pt idx="94200">
                  <c:v>218.238346767444</c:v>
                </c:pt>
                <c:pt idx="94201">
                  <c:v>218.240663522717</c:v>
                </c:pt>
                <c:pt idx="94202">
                  <c:v>218.24298027799099</c:v>
                </c:pt>
                <c:pt idx="94203">
                  <c:v>218.24529703326399</c:v>
                </c:pt>
                <c:pt idx="94204">
                  <c:v>218.24761378853799</c:v>
                </c:pt>
                <c:pt idx="94205">
                  <c:v>218.24993054381099</c:v>
                </c:pt>
                <c:pt idx="94206">
                  <c:v>218.25224729908501</c:v>
                </c:pt>
                <c:pt idx="94207">
                  <c:v>218.25456405435801</c:v>
                </c:pt>
                <c:pt idx="94208">
                  <c:v>218.25688080963201</c:v>
                </c:pt>
                <c:pt idx="94209">
                  <c:v>218.25919756490501</c:v>
                </c:pt>
                <c:pt idx="94210">
                  <c:v>218.261514320179</c:v>
                </c:pt>
                <c:pt idx="94211">
                  <c:v>218.263831075452</c:v>
                </c:pt>
                <c:pt idx="94212">
                  <c:v>218.266147830726</c:v>
                </c:pt>
                <c:pt idx="94213">
                  <c:v>218.26846458599999</c:v>
                </c:pt>
                <c:pt idx="94214">
                  <c:v>218.27078134127299</c:v>
                </c:pt>
                <c:pt idx="94215">
                  <c:v>218.27309809654699</c:v>
                </c:pt>
                <c:pt idx="94216">
                  <c:v>218.27541485181999</c:v>
                </c:pt>
                <c:pt idx="94217">
                  <c:v>218.27773160709401</c:v>
                </c:pt>
                <c:pt idx="94218">
                  <c:v>218.28004836236701</c:v>
                </c:pt>
                <c:pt idx="94219">
                  <c:v>218.28236511764101</c:v>
                </c:pt>
                <c:pt idx="94220">
                  <c:v>218.28468187291401</c:v>
                </c:pt>
                <c:pt idx="94221">
                  <c:v>218.286998628188</c:v>
                </c:pt>
                <c:pt idx="94222">
                  <c:v>218.289315383461</c:v>
                </c:pt>
                <c:pt idx="94223">
                  <c:v>218.291632138735</c:v>
                </c:pt>
                <c:pt idx="94224">
                  <c:v>218.293948894008</c:v>
                </c:pt>
                <c:pt idx="94225">
                  <c:v>218.29626564928199</c:v>
                </c:pt>
                <c:pt idx="94226">
                  <c:v>218.29858240455599</c:v>
                </c:pt>
                <c:pt idx="94227">
                  <c:v>218.30089915982899</c:v>
                </c:pt>
                <c:pt idx="94228">
                  <c:v>218.30321591510301</c:v>
                </c:pt>
                <c:pt idx="94229">
                  <c:v>218.30553267037601</c:v>
                </c:pt>
                <c:pt idx="94230">
                  <c:v>218.30784942565001</c:v>
                </c:pt>
                <c:pt idx="94231">
                  <c:v>218.31016618092301</c:v>
                </c:pt>
                <c:pt idx="94232">
                  <c:v>218.312482936197</c:v>
                </c:pt>
                <c:pt idx="94233">
                  <c:v>218.31479969147</c:v>
                </c:pt>
                <c:pt idx="94234">
                  <c:v>218.317116446744</c:v>
                </c:pt>
                <c:pt idx="94235">
                  <c:v>218.319433202017</c:v>
                </c:pt>
                <c:pt idx="94236">
                  <c:v>218.32174995729099</c:v>
                </c:pt>
                <c:pt idx="94237">
                  <c:v>218.32406671256501</c:v>
                </c:pt>
                <c:pt idx="94238">
                  <c:v>218.32638346783801</c:v>
                </c:pt>
                <c:pt idx="94239">
                  <c:v>218.32870022311201</c:v>
                </c:pt>
                <c:pt idx="94240">
                  <c:v>218.33101697838501</c:v>
                </c:pt>
                <c:pt idx="94241">
                  <c:v>218.333333733659</c:v>
                </c:pt>
                <c:pt idx="94242">
                  <c:v>218.335650488932</c:v>
                </c:pt>
                <c:pt idx="94243">
                  <c:v>218.337967244206</c:v>
                </c:pt>
                <c:pt idx="94244">
                  <c:v>218.340283999479</c:v>
                </c:pt>
                <c:pt idx="94245">
                  <c:v>218.34260075475299</c:v>
                </c:pt>
                <c:pt idx="94246">
                  <c:v>218.34491751002599</c:v>
                </c:pt>
                <c:pt idx="94247">
                  <c:v>218.34723426529999</c:v>
                </c:pt>
                <c:pt idx="94248">
                  <c:v>218.34955102057299</c:v>
                </c:pt>
                <c:pt idx="94249">
                  <c:v>218.35186777584701</c:v>
                </c:pt>
                <c:pt idx="94250">
                  <c:v>218.35418453112101</c:v>
                </c:pt>
                <c:pt idx="94251">
                  <c:v>218.35650128639401</c:v>
                </c:pt>
                <c:pt idx="94252">
                  <c:v>218.358818041668</c:v>
                </c:pt>
                <c:pt idx="94253">
                  <c:v>218.361134796941</c:v>
                </c:pt>
                <c:pt idx="94254">
                  <c:v>218.363451552215</c:v>
                </c:pt>
                <c:pt idx="94255">
                  <c:v>218.365768307488</c:v>
                </c:pt>
                <c:pt idx="94256">
                  <c:v>218.36808506276199</c:v>
                </c:pt>
                <c:pt idx="94257">
                  <c:v>218.37040181803499</c:v>
                </c:pt>
                <c:pt idx="94258">
                  <c:v>218.37271857330899</c:v>
                </c:pt>
                <c:pt idx="94259">
                  <c:v>218.37503532858199</c:v>
                </c:pt>
                <c:pt idx="94260">
                  <c:v>218.37735208385601</c:v>
                </c:pt>
                <c:pt idx="94261">
                  <c:v>218.37966883912901</c:v>
                </c:pt>
                <c:pt idx="94262">
                  <c:v>218.38198559440301</c:v>
                </c:pt>
                <c:pt idx="94263">
                  <c:v>218.384302349677</c:v>
                </c:pt>
                <c:pt idx="94264">
                  <c:v>218.38661910495</c:v>
                </c:pt>
                <c:pt idx="94265">
                  <c:v>218.388935860224</c:v>
                </c:pt>
                <c:pt idx="94266">
                  <c:v>218.391252615497</c:v>
                </c:pt>
                <c:pt idx="94267">
                  <c:v>218.39356937077099</c:v>
                </c:pt>
                <c:pt idx="94268">
                  <c:v>218.39588612604399</c:v>
                </c:pt>
                <c:pt idx="94269">
                  <c:v>218.39820288131801</c:v>
                </c:pt>
                <c:pt idx="94270">
                  <c:v>218.40051963659101</c:v>
                </c:pt>
                <c:pt idx="94271">
                  <c:v>218.40283639186501</c:v>
                </c:pt>
                <c:pt idx="94272">
                  <c:v>218.40515314713801</c:v>
                </c:pt>
                <c:pt idx="94273">
                  <c:v>218.407469902412</c:v>
                </c:pt>
                <c:pt idx="94274">
                  <c:v>218.409786657686</c:v>
                </c:pt>
                <c:pt idx="94275">
                  <c:v>218.412103412959</c:v>
                </c:pt>
                <c:pt idx="94276">
                  <c:v>218.41442016823299</c:v>
                </c:pt>
                <c:pt idx="94277">
                  <c:v>218.41673692350599</c:v>
                </c:pt>
                <c:pt idx="94278">
                  <c:v>218.41905367877999</c:v>
                </c:pt>
                <c:pt idx="94279">
                  <c:v>218.42137043405299</c:v>
                </c:pt>
                <c:pt idx="94280">
                  <c:v>218.42368718932701</c:v>
                </c:pt>
                <c:pt idx="94281">
                  <c:v>218.42600394460001</c:v>
                </c:pt>
                <c:pt idx="94282">
                  <c:v>218.42832069987401</c:v>
                </c:pt>
                <c:pt idx="94283">
                  <c:v>218.43063745514701</c:v>
                </c:pt>
                <c:pt idx="94284">
                  <c:v>218.432954210421</c:v>
                </c:pt>
                <c:pt idx="94285">
                  <c:v>218.435270965694</c:v>
                </c:pt>
                <c:pt idx="94286">
                  <c:v>218.437587720968</c:v>
                </c:pt>
                <c:pt idx="94287">
                  <c:v>218.43990447624199</c:v>
                </c:pt>
                <c:pt idx="94288">
                  <c:v>218.44222123151499</c:v>
                </c:pt>
                <c:pt idx="94289">
                  <c:v>218.44453798678899</c:v>
                </c:pt>
                <c:pt idx="94290">
                  <c:v>218.44685474206199</c:v>
                </c:pt>
                <c:pt idx="94291">
                  <c:v>218.44917149733601</c:v>
                </c:pt>
                <c:pt idx="94292">
                  <c:v>218.45148825260901</c:v>
                </c:pt>
                <c:pt idx="94293">
                  <c:v>218.45380500788301</c:v>
                </c:pt>
                <c:pt idx="94294">
                  <c:v>218.45612176315601</c:v>
                </c:pt>
                <c:pt idx="94295">
                  <c:v>218.45843851843</c:v>
                </c:pt>
                <c:pt idx="94296">
                  <c:v>218.460755273703</c:v>
                </c:pt>
                <c:pt idx="94297">
                  <c:v>218.463072028977</c:v>
                </c:pt>
                <c:pt idx="94298">
                  <c:v>218.46538878425</c:v>
                </c:pt>
                <c:pt idx="94299">
                  <c:v>218.46770553952399</c:v>
                </c:pt>
                <c:pt idx="94300">
                  <c:v>218.47002229479801</c:v>
                </c:pt>
                <c:pt idx="94301">
                  <c:v>218.47233905007101</c:v>
                </c:pt>
                <c:pt idx="94302">
                  <c:v>218.47465580534501</c:v>
                </c:pt>
                <c:pt idx="94303">
                  <c:v>218.47697256061801</c:v>
                </c:pt>
                <c:pt idx="94304">
                  <c:v>218.479289315892</c:v>
                </c:pt>
                <c:pt idx="94305">
                  <c:v>218.481606071165</c:v>
                </c:pt>
                <c:pt idx="94306">
                  <c:v>218.483922826439</c:v>
                </c:pt>
                <c:pt idx="94307">
                  <c:v>218.486239581712</c:v>
                </c:pt>
                <c:pt idx="94308">
                  <c:v>218.48855633698599</c:v>
                </c:pt>
                <c:pt idx="94309">
                  <c:v>218.49087309225899</c:v>
                </c:pt>
                <c:pt idx="94310">
                  <c:v>218.49318984753299</c:v>
                </c:pt>
                <c:pt idx="94311">
                  <c:v>218.49550660280599</c:v>
                </c:pt>
                <c:pt idx="94312">
                  <c:v>218.49782335808001</c:v>
                </c:pt>
                <c:pt idx="94313">
                  <c:v>218.50014011335401</c:v>
                </c:pt>
                <c:pt idx="94314">
                  <c:v>218.50245686862701</c:v>
                </c:pt>
                <c:pt idx="94315">
                  <c:v>218.504773623901</c:v>
                </c:pt>
                <c:pt idx="94316">
                  <c:v>218.507090379174</c:v>
                </c:pt>
                <c:pt idx="94317">
                  <c:v>218.509407134448</c:v>
                </c:pt>
                <c:pt idx="94318">
                  <c:v>218.511723889721</c:v>
                </c:pt>
                <c:pt idx="94319">
                  <c:v>218.51404064499499</c:v>
                </c:pt>
                <c:pt idx="94320">
                  <c:v>218.51635740026799</c:v>
                </c:pt>
                <c:pt idx="94321">
                  <c:v>218.51867415554199</c:v>
                </c:pt>
                <c:pt idx="94322">
                  <c:v>218.52099091081499</c:v>
                </c:pt>
                <c:pt idx="94323">
                  <c:v>218.52330766608901</c:v>
                </c:pt>
                <c:pt idx="94324">
                  <c:v>218.52562442136301</c:v>
                </c:pt>
                <c:pt idx="94325">
                  <c:v>218.52794117663601</c:v>
                </c:pt>
                <c:pt idx="94326">
                  <c:v>218.53025793191</c:v>
                </c:pt>
                <c:pt idx="94327">
                  <c:v>218.532574687183</c:v>
                </c:pt>
                <c:pt idx="94328">
                  <c:v>218.534891442457</c:v>
                </c:pt>
                <c:pt idx="94329">
                  <c:v>218.53720819773</c:v>
                </c:pt>
                <c:pt idx="94330">
                  <c:v>218.53952495300399</c:v>
                </c:pt>
                <c:pt idx="94331">
                  <c:v>218.54184170827699</c:v>
                </c:pt>
                <c:pt idx="94332">
                  <c:v>218.54415846355101</c:v>
                </c:pt>
                <c:pt idx="94333">
                  <c:v>218.54647521882401</c:v>
                </c:pt>
                <c:pt idx="94334">
                  <c:v>218.54879197409801</c:v>
                </c:pt>
                <c:pt idx="94335">
                  <c:v>218.55110872937101</c:v>
                </c:pt>
                <c:pt idx="94336">
                  <c:v>218.553425484645</c:v>
                </c:pt>
                <c:pt idx="94337">
                  <c:v>218.555742239919</c:v>
                </c:pt>
                <c:pt idx="94338">
                  <c:v>218.558058995192</c:v>
                </c:pt>
                <c:pt idx="94339">
                  <c:v>218.56037575046599</c:v>
                </c:pt>
                <c:pt idx="94340">
                  <c:v>218.56269250573899</c:v>
                </c:pt>
                <c:pt idx="94341">
                  <c:v>218.56500926101299</c:v>
                </c:pt>
                <c:pt idx="94342">
                  <c:v>218.56732601628599</c:v>
                </c:pt>
                <c:pt idx="94343">
                  <c:v>218.56964277156001</c:v>
                </c:pt>
                <c:pt idx="94344">
                  <c:v>218.57195952683301</c:v>
                </c:pt>
                <c:pt idx="94345">
                  <c:v>218.57427628210701</c:v>
                </c:pt>
                <c:pt idx="94346">
                  <c:v>218.57659303738001</c:v>
                </c:pt>
                <c:pt idx="94347">
                  <c:v>218.578909792654</c:v>
                </c:pt>
                <c:pt idx="94348">
                  <c:v>218.581226547927</c:v>
                </c:pt>
                <c:pt idx="94349">
                  <c:v>218.583543303201</c:v>
                </c:pt>
                <c:pt idx="94350">
                  <c:v>218.58586005847499</c:v>
                </c:pt>
                <c:pt idx="94351">
                  <c:v>218.58817681374799</c:v>
                </c:pt>
                <c:pt idx="94352">
                  <c:v>218.59049356902199</c:v>
                </c:pt>
                <c:pt idx="94353">
                  <c:v>218.59281032429499</c:v>
                </c:pt>
                <c:pt idx="94354">
                  <c:v>218.59512707956901</c:v>
                </c:pt>
                <c:pt idx="94355">
                  <c:v>218.59744383484201</c:v>
                </c:pt>
                <c:pt idx="94356">
                  <c:v>218.59976059011601</c:v>
                </c:pt>
                <c:pt idx="94357">
                  <c:v>218.60207734538901</c:v>
                </c:pt>
                <c:pt idx="94358">
                  <c:v>218.604394100663</c:v>
                </c:pt>
                <c:pt idx="94359">
                  <c:v>218.606710855936</c:v>
                </c:pt>
                <c:pt idx="94360">
                  <c:v>218.60902761121</c:v>
                </c:pt>
                <c:pt idx="94361">
                  <c:v>218.611344366483</c:v>
                </c:pt>
                <c:pt idx="94362">
                  <c:v>218.61366112175699</c:v>
                </c:pt>
                <c:pt idx="94363">
                  <c:v>218.61597787703101</c:v>
                </c:pt>
                <c:pt idx="94364">
                  <c:v>218.61829463230401</c:v>
                </c:pt>
                <c:pt idx="94365">
                  <c:v>218.62061138757801</c:v>
                </c:pt>
                <c:pt idx="94366">
                  <c:v>218.62292814285101</c:v>
                </c:pt>
                <c:pt idx="94367">
                  <c:v>218.625244898125</c:v>
                </c:pt>
                <c:pt idx="94368">
                  <c:v>218.627561653398</c:v>
                </c:pt>
                <c:pt idx="94369">
                  <c:v>218.629878408672</c:v>
                </c:pt>
                <c:pt idx="94370">
                  <c:v>218.632195163945</c:v>
                </c:pt>
                <c:pt idx="94371">
                  <c:v>218.63451191921899</c:v>
                </c:pt>
                <c:pt idx="94372">
                  <c:v>218.63682867449199</c:v>
                </c:pt>
                <c:pt idx="94373">
                  <c:v>218.63914542976599</c:v>
                </c:pt>
                <c:pt idx="94374">
                  <c:v>218.64146218504001</c:v>
                </c:pt>
                <c:pt idx="94375">
                  <c:v>218.64377894031301</c:v>
                </c:pt>
                <c:pt idx="94376">
                  <c:v>218.64609569558701</c:v>
                </c:pt>
                <c:pt idx="94377">
                  <c:v>218.64841245086001</c:v>
                </c:pt>
                <c:pt idx="94378">
                  <c:v>218.650729206134</c:v>
                </c:pt>
                <c:pt idx="94379">
                  <c:v>218.653045961407</c:v>
                </c:pt>
                <c:pt idx="94380">
                  <c:v>218.655362716681</c:v>
                </c:pt>
                <c:pt idx="94381">
                  <c:v>218.657679471954</c:v>
                </c:pt>
                <c:pt idx="94382">
                  <c:v>218.65999622722799</c:v>
                </c:pt>
                <c:pt idx="94383">
                  <c:v>218.66231298250099</c:v>
                </c:pt>
                <c:pt idx="94384">
                  <c:v>218.66462973777499</c:v>
                </c:pt>
                <c:pt idx="94385">
                  <c:v>218.66694649304799</c:v>
                </c:pt>
                <c:pt idx="94386">
                  <c:v>218.66926324832201</c:v>
                </c:pt>
                <c:pt idx="94387">
                  <c:v>218.67158000359601</c:v>
                </c:pt>
                <c:pt idx="94388">
                  <c:v>218.67389675886901</c:v>
                </c:pt>
                <c:pt idx="94389">
                  <c:v>218.676213514143</c:v>
                </c:pt>
                <c:pt idx="94390">
                  <c:v>218.678530269416</c:v>
                </c:pt>
                <c:pt idx="94391">
                  <c:v>218.68084702469</c:v>
                </c:pt>
                <c:pt idx="94392">
                  <c:v>218.683163779963</c:v>
                </c:pt>
                <c:pt idx="94393">
                  <c:v>218.68548053523699</c:v>
                </c:pt>
                <c:pt idx="94394">
                  <c:v>218.68779729050999</c:v>
                </c:pt>
                <c:pt idx="94395">
                  <c:v>218.69011404578399</c:v>
                </c:pt>
                <c:pt idx="94396">
                  <c:v>218.69243080105699</c:v>
                </c:pt>
                <c:pt idx="94397">
                  <c:v>218.69474755633101</c:v>
                </c:pt>
                <c:pt idx="94398">
                  <c:v>218.69706431160401</c:v>
                </c:pt>
                <c:pt idx="94399">
                  <c:v>218.699381066878</c:v>
                </c:pt>
                <c:pt idx="94400">
                  <c:v>218.701697822152</c:v>
                </c:pt>
                <c:pt idx="94401">
                  <c:v>218.704014577425</c:v>
                </c:pt>
                <c:pt idx="94402">
                  <c:v>218.70633133269899</c:v>
                </c:pt>
                <c:pt idx="94403">
                  <c:v>218.70864808797199</c:v>
                </c:pt>
                <c:pt idx="94404">
                  <c:v>218.71096484324599</c:v>
                </c:pt>
                <c:pt idx="94405">
                  <c:v>218.71328159851899</c:v>
                </c:pt>
                <c:pt idx="94406">
                  <c:v>218.71559835379301</c:v>
                </c:pt>
                <c:pt idx="94407">
                  <c:v>218.71791510906601</c:v>
                </c:pt>
                <c:pt idx="94408">
                  <c:v>218.72023186434001</c:v>
                </c:pt>
                <c:pt idx="94409">
                  <c:v>218.72254861961301</c:v>
                </c:pt>
                <c:pt idx="94410">
                  <c:v>218.724865374887</c:v>
                </c:pt>
                <c:pt idx="94411">
                  <c:v>218.727182130161</c:v>
                </c:pt>
                <c:pt idx="94412">
                  <c:v>218.729498885434</c:v>
                </c:pt>
                <c:pt idx="94413">
                  <c:v>218.73181564070799</c:v>
                </c:pt>
                <c:pt idx="94414">
                  <c:v>218.73413239598099</c:v>
                </c:pt>
                <c:pt idx="94415">
                  <c:v>218.73644915125499</c:v>
                </c:pt>
                <c:pt idx="94416">
                  <c:v>218.73876590652799</c:v>
                </c:pt>
                <c:pt idx="94417">
                  <c:v>218.74108266180201</c:v>
                </c:pt>
                <c:pt idx="94418">
                  <c:v>218.74339941707501</c:v>
                </c:pt>
                <c:pt idx="94419">
                  <c:v>218.74571617234901</c:v>
                </c:pt>
                <c:pt idx="94420">
                  <c:v>218.74803292762201</c:v>
                </c:pt>
                <c:pt idx="94421">
                  <c:v>218.750349682896</c:v>
                </c:pt>
                <c:pt idx="94422">
                  <c:v>218.752666438169</c:v>
                </c:pt>
                <c:pt idx="94423">
                  <c:v>218.754983193443</c:v>
                </c:pt>
                <c:pt idx="94424">
                  <c:v>218.75729994871699</c:v>
                </c:pt>
                <c:pt idx="94425">
                  <c:v>218.75961670398999</c:v>
                </c:pt>
                <c:pt idx="94426">
                  <c:v>218.76193345926399</c:v>
                </c:pt>
                <c:pt idx="94427">
                  <c:v>218.76425021453699</c:v>
                </c:pt>
                <c:pt idx="94428">
                  <c:v>218.76656696981101</c:v>
                </c:pt>
                <c:pt idx="94429">
                  <c:v>218.76888372508401</c:v>
                </c:pt>
                <c:pt idx="94430">
                  <c:v>218.771200480358</c:v>
                </c:pt>
                <c:pt idx="94431">
                  <c:v>218.773517235631</c:v>
                </c:pt>
                <c:pt idx="94432">
                  <c:v>218.775833990905</c:v>
                </c:pt>
                <c:pt idx="94433">
                  <c:v>218.778150746178</c:v>
                </c:pt>
                <c:pt idx="94434">
                  <c:v>218.78046750145199</c:v>
                </c:pt>
                <c:pt idx="94435">
                  <c:v>218.78278425672499</c:v>
                </c:pt>
                <c:pt idx="94436">
                  <c:v>218.78510101199899</c:v>
                </c:pt>
                <c:pt idx="94437">
                  <c:v>218.78741776727301</c:v>
                </c:pt>
                <c:pt idx="94438">
                  <c:v>218.78973452254601</c:v>
                </c:pt>
                <c:pt idx="94439">
                  <c:v>218.79205127782001</c:v>
                </c:pt>
                <c:pt idx="94440">
                  <c:v>218.79436803309301</c:v>
                </c:pt>
                <c:pt idx="94441">
                  <c:v>218.796684788367</c:v>
                </c:pt>
                <c:pt idx="94442">
                  <c:v>218.79900154364</c:v>
                </c:pt>
                <c:pt idx="94443">
                  <c:v>218.801318298914</c:v>
                </c:pt>
                <c:pt idx="94444">
                  <c:v>218.803635054187</c:v>
                </c:pt>
                <c:pt idx="94445">
                  <c:v>218.80595180946099</c:v>
                </c:pt>
                <c:pt idx="94446">
                  <c:v>218.80826856473399</c:v>
                </c:pt>
                <c:pt idx="94447">
                  <c:v>218.81058532000799</c:v>
                </c:pt>
                <c:pt idx="94448">
                  <c:v>218.81290207528099</c:v>
                </c:pt>
                <c:pt idx="94449">
                  <c:v>218.81521883055501</c:v>
                </c:pt>
                <c:pt idx="94450">
                  <c:v>218.81753558582901</c:v>
                </c:pt>
                <c:pt idx="94451">
                  <c:v>218.81985234110201</c:v>
                </c:pt>
                <c:pt idx="94452">
                  <c:v>218.822169096376</c:v>
                </c:pt>
                <c:pt idx="94453">
                  <c:v>218.824485851649</c:v>
                </c:pt>
                <c:pt idx="94454">
                  <c:v>218.826802606923</c:v>
                </c:pt>
                <c:pt idx="94455">
                  <c:v>218.829119362196</c:v>
                </c:pt>
                <c:pt idx="94456">
                  <c:v>218.83143611746999</c:v>
                </c:pt>
                <c:pt idx="94457">
                  <c:v>218.83375287274299</c:v>
                </c:pt>
                <c:pt idx="94458">
                  <c:v>218.83606962801699</c:v>
                </c:pt>
                <c:pt idx="94459">
                  <c:v>218.83838638328999</c:v>
                </c:pt>
                <c:pt idx="94460">
                  <c:v>218.84070313856401</c:v>
                </c:pt>
                <c:pt idx="94461">
                  <c:v>218.843019893838</c:v>
                </c:pt>
                <c:pt idx="94462">
                  <c:v>218.845336649111</c:v>
                </c:pt>
                <c:pt idx="94463">
                  <c:v>218.847653404385</c:v>
                </c:pt>
                <c:pt idx="94464">
                  <c:v>218.849970159658</c:v>
                </c:pt>
                <c:pt idx="94465">
                  <c:v>218.85228691493199</c:v>
                </c:pt>
                <c:pt idx="94466">
                  <c:v>218.85460367020499</c:v>
                </c:pt>
                <c:pt idx="94467">
                  <c:v>218.85692042547899</c:v>
                </c:pt>
                <c:pt idx="94468">
                  <c:v>218.85923718075199</c:v>
                </c:pt>
                <c:pt idx="94469">
                  <c:v>218.86155393602601</c:v>
                </c:pt>
                <c:pt idx="94470">
                  <c:v>218.86387069129901</c:v>
                </c:pt>
                <c:pt idx="94471">
                  <c:v>218.86618744657301</c:v>
                </c:pt>
                <c:pt idx="94472">
                  <c:v>218.86850420184601</c:v>
                </c:pt>
                <c:pt idx="94473">
                  <c:v>218.87082095712</c:v>
                </c:pt>
                <c:pt idx="94474">
                  <c:v>218.873137712394</c:v>
                </c:pt>
                <c:pt idx="94475">
                  <c:v>218.875454467667</c:v>
                </c:pt>
                <c:pt idx="94476">
                  <c:v>218.87777122294099</c:v>
                </c:pt>
                <c:pt idx="94477">
                  <c:v>218.88008797821399</c:v>
                </c:pt>
                <c:pt idx="94478">
                  <c:v>218.88240473348799</c:v>
                </c:pt>
                <c:pt idx="94479">
                  <c:v>218.88472148876099</c:v>
                </c:pt>
                <c:pt idx="94480">
                  <c:v>218.88703824403501</c:v>
                </c:pt>
                <c:pt idx="94481">
                  <c:v>218.88935499930801</c:v>
                </c:pt>
                <c:pt idx="94482">
                  <c:v>218.89167175458201</c:v>
                </c:pt>
                <c:pt idx="94483">
                  <c:v>218.89398850985501</c:v>
                </c:pt>
                <c:pt idx="94484">
                  <c:v>218.896305265129</c:v>
                </c:pt>
                <c:pt idx="94485">
                  <c:v>218.898622020402</c:v>
                </c:pt>
                <c:pt idx="94486">
                  <c:v>218.900938775676</c:v>
                </c:pt>
                <c:pt idx="94487">
                  <c:v>218.90325553094999</c:v>
                </c:pt>
                <c:pt idx="94488">
                  <c:v>218.90557228622299</c:v>
                </c:pt>
                <c:pt idx="94489">
                  <c:v>218.90788904149699</c:v>
                </c:pt>
                <c:pt idx="94490">
                  <c:v>218.91020579676999</c:v>
                </c:pt>
                <c:pt idx="94491">
                  <c:v>218.91252255204401</c:v>
                </c:pt>
                <c:pt idx="94492">
                  <c:v>218.91483930731701</c:v>
                </c:pt>
                <c:pt idx="94493">
                  <c:v>218.917156062591</c:v>
                </c:pt>
                <c:pt idx="94494">
                  <c:v>218.919472817864</c:v>
                </c:pt>
                <c:pt idx="94495">
                  <c:v>218.921789573138</c:v>
                </c:pt>
                <c:pt idx="94496">
                  <c:v>218.924106328411</c:v>
                </c:pt>
                <c:pt idx="94497">
                  <c:v>218.92642308368499</c:v>
                </c:pt>
                <c:pt idx="94498">
                  <c:v>218.92873983895799</c:v>
                </c:pt>
                <c:pt idx="94499">
                  <c:v>218.93105659423199</c:v>
                </c:pt>
                <c:pt idx="94500">
                  <c:v>218.93337334950601</c:v>
                </c:pt>
                <c:pt idx="94501">
                  <c:v>218.93569010477901</c:v>
                </c:pt>
                <c:pt idx="94502">
                  <c:v>218.93800686005301</c:v>
                </c:pt>
                <c:pt idx="94503">
                  <c:v>218.94032361532601</c:v>
                </c:pt>
                <c:pt idx="94504">
                  <c:v>218.9426403706</c:v>
                </c:pt>
                <c:pt idx="94505">
                  <c:v>218.944957125873</c:v>
                </c:pt>
                <c:pt idx="94506">
                  <c:v>218.947273881147</c:v>
                </c:pt>
                <c:pt idx="94507">
                  <c:v>218.94959063642</c:v>
                </c:pt>
                <c:pt idx="94508">
                  <c:v>218.95190739169399</c:v>
                </c:pt>
                <c:pt idx="94509">
                  <c:v>218.95422414696699</c:v>
                </c:pt>
                <c:pt idx="94510">
                  <c:v>218.95654090224099</c:v>
                </c:pt>
                <c:pt idx="94511">
                  <c:v>218.95885765751501</c:v>
                </c:pt>
                <c:pt idx="94512">
                  <c:v>218.96117441278801</c:v>
                </c:pt>
                <c:pt idx="94513">
                  <c:v>218.96349116806201</c:v>
                </c:pt>
                <c:pt idx="94514">
                  <c:v>218.96580792333501</c:v>
                </c:pt>
                <c:pt idx="94515">
                  <c:v>218.968124678609</c:v>
                </c:pt>
                <c:pt idx="94516">
                  <c:v>218.970441433882</c:v>
                </c:pt>
                <c:pt idx="94517">
                  <c:v>218.972758189156</c:v>
                </c:pt>
                <c:pt idx="94518">
                  <c:v>218.975074944429</c:v>
                </c:pt>
                <c:pt idx="94519">
                  <c:v>218.97739169970299</c:v>
                </c:pt>
                <c:pt idx="94520">
                  <c:v>218.97970845497599</c:v>
                </c:pt>
                <c:pt idx="94521">
                  <c:v>218.98202521024999</c:v>
                </c:pt>
                <c:pt idx="94522">
                  <c:v>218.98434196552299</c:v>
                </c:pt>
                <c:pt idx="94523">
                  <c:v>218.98665872079701</c:v>
                </c:pt>
                <c:pt idx="94524">
                  <c:v>218.988975476071</c:v>
                </c:pt>
                <c:pt idx="94525">
                  <c:v>218.991292231344</c:v>
                </c:pt>
                <c:pt idx="94526">
                  <c:v>218.993608986618</c:v>
                </c:pt>
                <c:pt idx="94527">
                  <c:v>218.995925741891</c:v>
                </c:pt>
                <c:pt idx="94528">
                  <c:v>218.99824249716499</c:v>
                </c:pt>
                <c:pt idx="94529">
                  <c:v>219.00055925243799</c:v>
                </c:pt>
                <c:pt idx="94530">
                  <c:v>219.00287600771199</c:v>
                </c:pt>
                <c:pt idx="94531">
                  <c:v>219.00519276298499</c:v>
                </c:pt>
                <c:pt idx="94532">
                  <c:v>219.00750951825901</c:v>
                </c:pt>
                <c:pt idx="94533">
                  <c:v>219.00982627353201</c:v>
                </c:pt>
                <c:pt idx="94534">
                  <c:v>219.01214302880601</c:v>
                </c:pt>
                <c:pt idx="94535">
                  <c:v>219.01445978407901</c:v>
                </c:pt>
                <c:pt idx="94536">
                  <c:v>219.016776539353</c:v>
                </c:pt>
                <c:pt idx="94537">
                  <c:v>219.019093294627</c:v>
                </c:pt>
                <c:pt idx="94538">
                  <c:v>219.0214100499</c:v>
                </c:pt>
                <c:pt idx="94539">
                  <c:v>219.02372680517399</c:v>
                </c:pt>
                <c:pt idx="94540">
                  <c:v>219.02604356044699</c:v>
                </c:pt>
                <c:pt idx="94541">
                  <c:v>219.02836031572099</c:v>
                </c:pt>
                <c:pt idx="94542">
                  <c:v>219.03067707099399</c:v>
                </c:pt>
                <c:pt idx="94543">
                  <c:v>219.03299382626801</c:v>
                </c:pt>
                <c:pt idx="94544">
                  <c:v>219.03531058154101</c:v>
                </c:pt>
                <c:pt idx="94545">
                  <c:v>219.03762733681501</c:v>
                </c:pt>
                <c:pt idx="94546">
                  <c:v>219.03994409208801</c:v>
                </c:pt>
                <c:pt idx="94547">
                  <c:v>219.042260847362</c:v>
                </c:pt>
                <c:pt idx="94548">
                  <c:v>219.044577602635</c:v>
                </c:pt>
                <c:pt idx="94549">
                  <c:v>219.046894357909</c:v>
                </c:pt>
                <c:pt idx="94550">
                  <c:v>219.04921111318299</c:v>
                </c:pt>
                <c:pt idx="94551">
                  <c:v>219.05152786845599</c:v>
                </c:pt>
                <c:pt idx="94552">
                  <c:v>219.05384462372999</c:v>
                </c:pt>
                <c:pt idx="94553">
                  <c:v>219.05616137900299</c:v>
                </c:pt>
                <c:pt idx="94554">
                  <c:v>219.05847813427701</c:v>
                </c:pt>
                <c:pt idx="94555">
                  <c:v>219.06079488955001</c:v>
                </c:pt>
                <c:pt idx="94556">
                  <c:v>219.063111644824</c:v>
                </c:pt>
                <c:pt idx="94557">
                  <c:v>219.06542840009701</c:v>
                </c:pt>
                <c:pt idx="94558">
                  <c:v>219.067745155371</c:v>
                </c:pt>
                <c:pt idx="94559">
                  <c:v>219.070061910644</c:v>
                </c:pt>
                <c:pt idx="94560">
                  <c:v>219.072378665918</c:v>
                </c:pt>
                <c:pt idx="94561">
                  <c:v>219.07469542119199</c:v>
                </c:pt>
                <c:pt idx="94562">
                  <c:v>219.07701217646499</c:v>
                </c:pt>
                <c:pt idx="94563">
                  <c:v>219.07932893173901</c:v>
                </c:pt>
                <c:pt idx="94564">
                  <c:v>219.08164568701201</c:v>
                </c:pt>
                <c:pt idx="94565">
                  <c:v>219.08396244228601</c:v>
                </c:pt>
                <c:pt idx="94566">
                  <c:v>219.08627919755901</c:v>
                </c:pt>
                <c:pt idx="94567">
                  <c:v>219.088595952833</c:v>
                </c:pt>
                <c:pt idx="94568">
                  <c:v>219.090912708106</c:v>
                </c:pt>
                <c:pt idx="94569">
                  <c:v>219.09322946338</c:v>
                </c:pt>
                <c:pt idx="94570">
                  <c:v>219.095546218653</c:v>
                </c:pt>
                <c:pt idx="94571">
                  <c:v>219.09786297392699</c:v>
                </c:pt>
                <c:pt idx="94572">
                  <c:v>219.10017972919999</c:v>
                </c:pt>
                <c:pt idx="94573">
                  <c:v>219.10249648447399</c:v>
                </c:pt>
                <c:pt idx="94574">
                  <c:v>219.10481323974801</c:v>
                </c:pt>
                <c:pt idx="94575">
                  <c:v>219.10712999502101</c:v>
                </c:pt>
                <c:pt idx="94576">
                  <c:v>219.10944675029501</c:v>
                </c:pt>
                <c:pt idx="94577">
                  <c:v>219.11176350556801</c:v>
                </c:pt>
                <c:pt idx="94578">
                  <c:v>219.114080260842</c:v>
                </c:pt>
                <c:pt idx="94579">
                  <c:v>219.116397016115</c:v>
                </c:pt>
                <c:pt idx="94580">
                  <c:v>219.118713771389</c:v>
                </c:pt>
                <c:pt idx="94581">
                  <c:v>219.121030526662</c:v>
                </c:pt>
                <c:pt idx="94582">
                  <c:v>219.12334728193599</c:v>
                </c:pt>
                <c:pt idx="94583">
                  <c:v>219.12566403720899</c:v>
                </c:pt>
                <c:pt idx="94584">
                  <c:v>219.12798079248299</c:v>
                </c:pt>
                <c:pt idx="94585">
                  <c:v>219.13029754775599</c:v>
                </c:pt>
                <c:pt idx="94586">
                  <c:v>219.13261430303001</c:v>
                </c:pt>
                <c:pt idx="94587">
                  <c:v>219.13493105830401</c:v>
                </c:pt>
                <c:pt idx="94588">
                  <c:v>219.13724781357701</c:v>
                </c:pt>
                <c:pt idx="94589">
                  <c:v>219.139564568851</c:v>
                </c:pt>
                <c:pt idx="94590">
                  <c:v>219.141881324124</c:v>
                </c:pt>
                <c:pt idx="94591">
                  <c:v>219.144198079398</c:v>
                </c:pt>
                <c:pt idx="94592">
                  <c:v>219.146514834671</c:v>
                </c:pt>
                <c:pt idx="94593">
                  <c:v>219.14883158994499</c:v>
                </c:pt>
                <c:pt idx="94594">
                  <c:v>219.15114834521799</c:v>
                </c:pt>
                <c:pt idx="94595">
                  <c:v>219.15346510049201</c:v>
                </c:pt>
                <c:pt idx="94596">
                  <c:v>219.15578185576501</c:v>
                </c:pt>
                <c:pt idx="94597">
                  <c:v>219.15809861103901</c:v>
                </c:pt>
                <c:pt idx="94598">
                  <c:v>219.160415366313</c:v>
                </c:pt>
                <c:pt idx="94599">
                  <c:v>219.162732121586</c:v>
                </c:pt>
                <c:pt idx="94600">
                  <c:v>219.16504887686</c:v>
                </c:pt>
                <c:pt idx="94601">
                  <c:v>219.167365632133</c:v>
                </c:pt>
                <c:pt idx="94602">
                  <c:v>219.16968238740699</c:v>
                </c:pt>
                <c:pt idx="94603">
                  <c:v>219.17199914267999</c:v>
                </c:pt>
                <c:pt idx="94604">
                  <c:v>219.17431589795399</c:v>
                </c:pt>
                <c:pt idx="94605">
                  <c:v>219.17663265322699</c:v>
                </c:pt>
                <c:pt idx="94606">
                  <c:v>219.17894940850101</c:v>
                </c:pt>
                <c:pt idx="94607">
                  <c:v>219.18126616377401</c:v>
                </c:pt>
                <c:pt idx="94608">
                  <c:v>219.18358291904801</c:v>
                </c:pt>
                <c:pt idx="94609">
                  <c:v>219.18589967432101</c:v>
                </c:pt>
                <c:pt idx="94610">
                  <c:v>219.188216429595</c:v>
                </c:pt>
                <c:pt idx="94611">
                  <c:v>219.190533184869</c:v>
                </c:pt>
                <c:pt idx="94612">
                  <c:v>219.192849940142</c:v>
                </c:pt>
                <c:pt idx="94613">
                  <c:v>219.19516669541599</c:v>
                </c:pt>
                <c:pt idx="94614">
                  <c:v>219.19748345068899</c:v>
                </c:pt>
                <c:pt idx="94615">
                  <c:v>219.19980020596299</c:v>
                </c:pt>
                <c:pt idx="94616">
                  <c:v>219.20211696123599</c:v>
                </c:pt>
                <c:pt idx="94617">
                  <c:v>219.20443371651001</c:v>
                </c:pt>
                <c:pt idx="94618">
                  <c:v>219.20675047178301</c:v>
                </c:pt>
                <c:pt idx="94619">
                  <c:v>219.20906722705701</c:v>
                </c:pt>
                <c:pt idx="94620">
                  <c:v>219.21138398233001</c:v>
                </c:pt>
                <c:pt idx="94621">
                  <c:v>219.213700737604</c:v>
                </c:pt>
                <c:pt idx="94622">
                  <c:v>219.216017492877</c:v>
                </c:pt>
                <c:pt idx="94623">
                  <c:v>219.218334248151</c:v>
                </c:pt>
                <c:pt idx="94624">
                  <c:v>219.22065100342499</c:v>
                </c:pt>
                <c:pt idx="94625">
                  <c:v>219.22296775869799</c:v>
                </c:pt>
                <c:pt idx="94626">
                  <c:v>219.22528451397201</c:v>
                </c:pt>
                <c:pt idx="94627">
                  <c:v>219.22760126924501</c:v>
                </c:pt>
                <c:pt idx="94628">
                  <c:v>219.22991802451901</c:v>
                </c:pt>
                <c:pt idx="94629">
                  <c:v>219.23223477979201</c:v>
                </c:pt>
                <c:pt idx="94630">
                  <c:v>219.234551535066</c:v>
                </c:pt>
                <c:pt idx="94631">
                  <c:v>219.236868290339</c:v>
                </c:pt>
                <c:pt idx="94632">
                  <c:v>219.239185045613</c:v>
                </c:pt>
                <c:pt idx="94633">
                  <c:v>219.241501800886</c:v>
                </c:pt>
                <c:pt idx="94634">
                  <c:v>219.24381855615999</c:v>
                </c:pt>
                <c:pt idx="94635">
                  <c:v>219.24613531143299</c:v>
                </c:pt>
                <c:pt idx="94636">
                  <c:v>219.24845206670699</c:v>
                </c:pt>
                <c:pt idx="94637">
                  <c:v>219.25076882198101</c:v>
                </c:pt>
                <c:pt idx="94638">
                  <c:v>219.25308557725401</c:v>
                </c:pt>
                <c:pt idx="94639">
                  <c:v>219.25540233252801</c:v>
                </c:pt>
                <c:pt idx="94640">
                  <c:v>219.25771908780101</c:v>
                </c:pt>
                <c:pt idx="94641">
                  <c:v>219.260035843075</c:v>
                </c:pt>
                <c:pt idx="94642">
                  <c:v>219.262352598348</c:v>
                </c:pt>
                <c:pt idx="94643">
                  <c:v>219.264669353622</c:v>
                </c:pt>
                <c:pt idx="94644">
                  <c:v>219.266986108895</c:v>
                </c:pt>
                <c:pt idx="94645">
                  <c:v>219.26930286416899</c:v>
                </c:pt>
                <c:pt idx="94646">
                  <c:v>219.27161961944199</c:v>
                </c:pt>
                <c:pt idx="94647">
                  <c:v>219.27393637471599</c:v>
                </c:pt>
                <c:pt idx="94648">
                  <c:v>219.27625312999001</c:v>
                </c:pt>
                <c:pt idx="94649">
                  <c:v>219.27856988526301</c:v>
                </c:pt>
                <c:pt idx="94650">
                  <c:v>219.28088664053701</c:v>
                </c:pt>
                <c:pt idx="94651">
                  <c:v>219.28320339581001</c:v>
                </c:pt>
                <c:pt idx="94652">
                  <c:v>219.285520151084</c:v>
                </c:pt>
                <c:pt idx="94653">
                  <c:v>219.287836906357</c:v>
                </c:pt>
                <c:pt idx="94654">
                  <c:v>219.290153661631</c:v>
                </c:pt>
                <c:pt idx="94655">
                  <c:v>219.292470416904</c:v>
                </c:pt>
                <c:pt idx="94656">
                  <c:v>219.29478717217799</c:v>
                </c:pt>
                <c:pt idx="94657">
                  <c:v>219.29710392745099</c:v>
                </c:pt>
                <c:pt idx="94658">
                  <c:v>219.29942068272501</c:v>
                </c:pt>
                <c:pt idx="94659">
                  <c:v>219.30173743799801</c:v>
                </c:pt>
                <c:pt idx="94660">
                  <c:v>219.30405419327201</c:v>
                </c:pt>
                <c:pt idx="94661">
                  <c:v>219.306370948546</c:v>
                </c:pt>
                <c:pt idx="94662">
                  <c:v>219.308687703819</c:v>
                </c:pt>
                <c:pt idx="94663">
                  <c:v>219.311004459093</c:v>
                </c:pt>
                <c:pt idx="94664">
                  <c:v>219.313321214366</c:v>
                </c:pt>
                <c:pt idx="94665">
                  <c:v>219.31563796963999</c:v>
                </c:pt>
                <c:pt idx="94666">
                  <c:v>219.31795472491299</c:v>
                </c:pt>
                <c:pt idx="94667">
                  <c:v>219.32027148018699</c:v>
                </c:pt>
                <c:pt idx="94668">
                  <c:v>219.32258823545999</c:v>
                </c:pt>
                <c:pt idx="94669">
                  <c:v>219.32490499073401</c:v>
                </c:pt>
                <c:pt idx="94670">
                  <c:v>219.32722174600701</c:v>
                </c:pt>
                <c:pt idx="94671">
                  <c:v>219.32953850128101</c:v>
                </c:pt>
                <c:pt idx="94672">
                  <c:v>219.33185525655401</c:v>
                </c:pt>
                <c:pt idx="94673">
                  <c:v>219.334172011828</c:v>
                </c:pt>
                <c:pt idx="94674">
                  <c:v>219.336488767102</c:v>
                </c:pt>
                <c:pt idx="94675">
                  <c:v>219.338805522375</c:v>
                </c:pt>
                <c:pt idx="94676">
                  <c:v>219.34112227764899</c:v>
                </c:pt>
                <c:pt idx="94677">
                  <c:v>219.34343903292199</c:v>
                </c:pt>
                <c:pt idx="94678">
                  <c:v>219.34575578819599</c:v>
                </c:pt>
                <c:pt idx="94679">
                  <c:v>219.34807254346899</c:v>
                </c:pt>
                <c:pt idx="94680">
                  <c:v>219.35038929874301</c:v>
                </c:pt>
                <c:pt idx="94681">
                  <c:v>219.35270605401601</c:v>
                </c:pt>
                <c:pt idx="94682">
                  <c:v>219.35502280929001</c:v>
                </c:pt>
                <c:pt idx="94683">
                  <c:v>219.35733956456301</c:v>
                </c:pt>
                <c:pt idx="94684">
                  <c:v>219.359656319837</c:v>
                </c:pt>
                <c:pt idx="94685">
                  <c:v>219.36197307511</c:v>
                </c:pt>
                <c:pt idx="94686">
                  <c:v>219.364289830384</c:v>
                </c:pt>
                <c:pt idx="94687">
                  <c:v>219.36660658565799</c:v>
                </c:pt>
                <c:pt idx="94688">
                  <c:v>219.36892334093099</c:v>
                </c:pt>
                <c:pt idx="94689">
                  <c:v>219.37124009620501</c:v>
                </c:pt>
                <c:pt idx="94690">
                  <c:v>219.37355685147801</c:v>
                </c:pt>
                <c:pt idx="94691">
                  <c:v>219.37587360675201</c:v>
                </c:pt>
                <c:pt idx="94692">
                  <c:v>219.37819036202501</c:v>
                </c:pt>
                <c:pt idx="94693">
                  <c:v>219.380507117299</c:v>
                </c:pt>
                <c:pt idx="94694">
                  <c:v>219.382823872572</c:v>
                </c:pt>
                <c:pt idx="94695">
                  <c:v>219.385140627846</c:v>
                </c:pt>
                <c:pt idx="94696">
                  <c:v>219.387457383119</c:v>
                </c:pt>
                <c:pt idx="94697">
                  <c:v>219.38977413839299</c:v>
                </c:pt>
                <c:pt idx="94698">
                  <c:v>219.39209089366699</c:v>
                </c:pt>
                <c:pt idx="94699">
                  <c:v>219.39440764893999</c:v>
                </c:pt>
                <c:pt idx="94700">
                  <c:v>219.39672440421401</c:v>
                </c:pt>
                <c:pt idx="94701">
                  <c:v>219.39904115948701</c:v>
                </c:pt>
                <c:pt idx="94702">
                  <c:v>219.40135791476101</c:v>
                </c:pt>
                <c:pt idx="94703">
                  <c:v>219.40367467003401</c:v>
                </c:pt>
                <c:pt idx="94704">
                  <c:v>219.405991425308</c:v>
                </c:pt>
                <c:pt idx="94705">
                  <c:v>219.408308180581</c:v>
                </c:pt>
                <c:pt idx="94706">
                  <c:v>219.410624935855</c:v>
                </c:pt>
                <c:pt idx="94707">
                  <c:v>219.412941691128</c:v>
                </c:pt>
                <c:pt idx="94708">
                  <c:v>219.41525844640199</c:v>
                </c:pt>
                <c:pt idx="94709">
                  <c:v>219.41757520167499</c:v>
                </c:pt>
                <c:pt idx="94710">
                  <c:v>219.41989195694899</c:v>
                </c:pt>
                <c:pt idx="94711">
                  <c:v>219.42220871222301</c:v>
                </c:pt>
                <c:pt idx="94712">
                  <c:v>219.42452546749601</c:v>
                </c:pt>
                <c:pt idx="94713">
                  <c:v>219.42684222277001</c:v>
                </c:pt>
                <c:pt idx="94714">
                  <c:v>219.42915897804301</c:v>
                </c:pt>
                <c:pt idx="94715">
                  <c:v>219.431475733317</c:v>
                </c:pt>
                <c:pt idx="94716">
                  <c:v>219.43379248859</c:v>
                </c:pt>
                <c:pt idx="94717">
                  <c:v>219.436109243864</c:v>
                </c:pt>
                <c:pt idx="94718">
                  <c:v>219.438425999137</c:v>
                </c:pt>
                <c:pt idx="94719">
                  <c:v>219.44074275441099</c:v>
                </c:pt>
                <c:pt idx="94720">
                  <c:v>219.44305950968399</c:v>
                </c:pt>
                <c:pt idx="94721">
                  <c:v>219.44537626495801</c:v>
                </c:pt>
                <c:pt idx="94722">
                  <c:v>219.44769302023099</c:v>
                </c:pt>
                <c:pt idx="94723">
                  <c:v>219.45000977550501</c:v>
                </c:pt>
                <c:pt idx="94724">
                  <c:v>219.452326530779</c:v>
                </c:pt>
                <c:pt idx="94725">
                  <c:v>219.454643286052</c:v>
                </c:pt>
                <c:pt idx="94726">
                  <c:v>219.456960041326</c:v>
                </c:pt>
                <c:pt idx="94727">
                  <c:v>219.459276796599</c:v>
                </c:pt>
                <c:pt idx="94728">
                  <c:v>219.46159355187299</c:v>
                </c:pt>
                <c:pt idx="94729">
                  <c:v>219.46391030714599</c:v>
                </c:pt>
                <c:pt idx="94730">
                  <c:v>219.46622706241999</c:v>
                </c:pt>
                <c:pt idx="94731">
                  <c:v>219.46854381769299</c:v>
                </c:pt>
                <c:pt idx="94732">
                  <c:v>219.47086057296701</c:v>
                </c:pt>
                <c:pt idx="94733">
                  <c:v>219.47317732824001</c:v>
                </c:pt>
                <c:pt idx="94734">
                  <c:v>219.47549408351401</c:v>
                </c:pt>
                <c:pt idx="94735">
                  <c:v>219.477810838788</c:v>
                </c:pt>
                <c:pt idx="94736">
                  <c:v>219.480127594061</c:v>
                </c:pt>
                <c:pt idx="94737">
                  <c:v>219.482444349335</c:v>
                </c:pt>
                <c:pt idx="94738">
                  <c:v>219.484761104608</c:v>
                </c:pt>
                <c:pt idx="94739">
                  <c:v>219.48707785988199</c:v>
                </c:pt>
                <c:pt idx="94740">
                  <c:v>219.48939461515499</c:v>
                </c:pt>
                <c:pt idx="94741">
                  <c:v>219.49171137042899</c:v>
                </c:pt>
                <c:pt idx="94742">
                  <c:v>219.49402812570199</c:v>
                </c:pt>
                <c:pt idx="94743">
                  <c:v>219.49634488097601</c:v>
                </c:pt>
                <c:pt idx="94744">
                  <c:v>219.49866163624901</c:v>
                </c:pt>
                <c:pt idx="94745">
                  <c:v>219.50097839152301</c:v>
                </c:pt>
                <c:pt idx="94746">
                  <c:v>219.50329514679601</c:v>
                </c:pt>
                <c:pt idx="94747">
                  <c:v>219.50561190207</c:v>
                </c:pt>
                <c:pt idx="94748">
                  <c:v>219.507928657344</c:v>
                </c:pt>
                <c:pt idx="94749">
                  <c:v>219.510245412617</c:v>
                </c:pt>
                <c:pt idx="94750">
                  <c:v>219.51256216789099</c:v>
                </c:pt>
                <c:pt idx="94751">
                  <c:v>219.51487892316399</c:v>
                </c:pt>
                <c:pt idx="94752">
                  <c:v>219.51719567843799</c:v>
                </c:pt>
                <c:pt idx="94753">
                  <c:v>219.51951243371099</c:v>
                </c:pt>
                <c:pt idx="94754">
                  <c:v>219.52182918898501</c:v>
                </c:pt>
                <c:pt idx="94755">
                  <c:v>219.52414594425801</c:v>
                </c:pt>
                <c:pt idx="94756">
                  <c:v>219.526462699532</c:v>
                </c:pt>
                <c:pt idx="94757">
                  <c:v>219.528779454805</c:v>
                </c:pt>
                <c:pt idx="94758">
                  <c:v>219.531096210079</c:v>
                </c:pt>
                <c:pt idx="94759">
                  <c:v>219.533412965352</c:v>
                </c:pt>
                <c:pt idx="94760">
                  <c:v>219.53572972062599</c:v>
                </c:pt>
                <c:pt idx="94761">
                  <c:v>219.53804647589999</c:v>
                </c:pt>
                <c:pt idx="94762">
                  <c:v>219.54036323117299</c:v>
                </c:pt>
                <c:pt idx="94763">
                  <c:v>219.54267998644701</c:v>
                </c:pt>
                <c:pt idx="94764">
                  <c:v>219.54499674172001</c:v>
                </c:pt>
                <c:pt idx="94765">
                  <c:v>219.54731349699401</c:v>
                </c:pt>
                <c:pt idx="94766">
                  <c:v>219.54963025226701</c:v>
                </c:pt>
                <c:pt idx="94767">
                  <c:v>219.551947007541</c:v>
                </c:pt>
                <c:pt idx="94768">
                  <c:v>219.554263762814</c:v>
                </c:pt>
                <c:pt idx="94769">
                  <c:v>219.556580518088</c:v>
                </c:pt>
                <c:pt idx="94770">
                  <c:v>219.558897273361</c:v>
                </c:pt>
                <c:pt idx="94771">
                  <c:v>219.56121402863499</c:v>
                </c:pt>
                <c:pt idx="94772">
                  <c:v>219.56353078390799</c:v>
                </c:pt>
                <c:pt idx="94773">
                  <c:v>219.56584753918199</c:v>
                </c:pt>
                <c:pt idx="94774">
                  <c:v>219.56816429445601</c:v>
                </c:pt>
                <c:pt idx="94775">
                  <c:v>219.57048104972901</c:v>
                </c:pt>
                <c:pt idx="94776">
                  <c:v>219.57279780500301</c:v>
                </c:pt>
                <c:pt idx="94777">
                  <c:v>219.57511456027601</c:v>
                </c:pt>
                <c:pt idx="94778">
                  <c:v>219.57743131555</c:v>
                </c:pt>
                <c:pt idx="94779">
                  <c:v>219.579748070823</c:v>
                </c:pt>
                <c:pt idx="94780">
                  <c:v>219.582064826097</c:v>
                </c:pt>
                <c:pt idx="94781">
                  <c:v>219.58438158137</c:v>
                </c:pt>
                <c:pt idx="94782">
                  <c:v>219.58669833664399</c:v>
                </c:pt>
                <c:pt idx="94783">
                  <c:v>219.58901509191699</c:v>
                </c:pt>
                <c:pt idx="94784">
                  <c:v>219.59133184719099</c:v>
                </c:pt>
                <c:pt idx="94785">
                  <c:v>219.59364860246501</c:v>
                </c:pt>
                <c:pt idx="94786">
                  <c:v>219.59596535773801</c:v>
                </c:pt>
                <c:pt idx="94787">
                  <c:v>219.598282113012</c:v>
                </c:pt>
                <c:pt idx="94788">
                  <c:v>219.600598868285</c:v>
                </c:pt>
                <c:pt idx="94789">
                  <c:v>219.602915623559</c:v>
                </c:pt>
                <c:pt idx="94790">
                  <c:v>219.605232378832</c:v>
                </c:pt>
                <c:pt idx="94791">
                  <c:v>219.60754913410599</c:v>
                </c:pt>
                <c:pt idx="94792">
                  <c:v>219.60986588937899</c:v>
                </c:pt>
                <c:pt idx="94793">
                  <c:v>219.61218264465299</c:v>
                </c:pt>
                <c:pt idx="94794">
                  <c:v>219.61449939992599</c:v>
                </c:pt>
                <c:pt idx="94795">
                  <c:v>219.61681615520001</c:v>
                </c:pt>
                <c:pt idx="94796">
                  <c:v>219.61913291047301</c:v>
                </c:pt>
                <c:pt idx="94797">
                  <c:v>219.62144966574701</c:v>
                </c:pt>
                <c:pt idx="94798">
                  <c:v>219.623766421021</c:v>
                </c:pt>
                <c:pt idx="94799">
                  <c:v>219.626083176294</c:v>
                </c:pt>
                <c:pt idx="94800">
                  <c:v>219.628399931568</c:v>
                </c:pt>
                <c:pt idx="94801">
                  <c:v>219.630716686841</c:v>
                </c:pt>
                <c:pt idx="94802">
                  <c:v>219.63303344211499</c:v>
                </c:pt>
                <c:pt idx="94803">
                  <c:v>219.63535019738799</c:v>
                </c:pt>
                <c:pt idx="94804">
                  <c:v>219.63766695266199</c:v>
                </c:pt>
                <c:pt idx="94805">
                  <c:v>219.63998370793499</c:v>
                </c:pt>
                <c:pt idx="94806">
                  <c:v>219.64230046320901</c:v>
                </c:pt>
                <c:pt idx="94807">
                  <c:v>219.64461721848201</c:v>
                </c:pt>
                <c:pt idx="94808">
                  <c:v>219.64693397375601</c:v>
                </c:pt>
                <c:pt idx="94809">
                  <c:v>219.64925072902901</c:v>
                </c:pt>
                <c:pt idx="94810">
                  <c:v>219.651567484303</c:v>
                </c:pt>
                <c:pt idx="94811">
                  <c:v>219.653884239577</c:v>
                </c:pt>
                <c:pt idx="94812">
                  <c:v>219.65620099485</c:v>
                </c:pt>
                <c:pt idx="94813">
                  <c:v>219.65851775012399</c:v>
                </c:pt>
                <c:pt idx="94814">
                  <c:v>219.66083450539699</c:v>
                </c:pt>
                <c:pt idx="94815">
                  <c:v>219.66315126067099</c:v>
                </c:pt>
                <c:pt idx="94816">
                  <c:v>219.66546801594399</c:v>
                </c:pt>
                <c:pt idx="94817">
                  <c:v>219.66778477121801</c:v>
                </c:pt>
                <c:pt idx="94818">
                  <c:v>219.67010152649101</c:v>
                </c:pt>
                <c:pt idx="94819">
                  <c:v>219.672418281765</c:v>
                </c:pt>
                <c:pt idx="94820">
                  <c:v>219.674735037038</c:v>
                </c:pt>
                <c:pt idx="94821">
                  <c:v>219.677051792312</c:v>
                </c:pt>
                <c:pt idx="94822">
                  <c:v>219.679368547585</c:v>
                </c:pt>
                <c:pt idx="94823">
                  <c:v>219.68168530285899</c:v>
                </c:pt>
                <c:pt idx="94824">
                  <c:v>219.68400205813299</c:v>
                </c:pt>
                <c:pt idx="94825">
                  <c:v>219.68631881340599</c:v>
                </c:pt>
                <c:pt idx="94826">
                  <c:v>219.68863556868001</c:v>
                </c:pt>
                <c:pt idx="94827">
                  <c:v>219.69095232395301</c:v>
                </c:pt>
                <c:pt idx="94828">
                  <c:v>219.69326907922701</c:v>
                </c:pt>
                <c:pt idx="94829">
                  <c:v>219.69558583450001</c:v>
                </c:pt>
                <c:pt idx="94830">
                  <c:v>219.697902589774</c:v>
                </c:pt>
                <c:pt idx="94831">
                  <c:v>219.700219345047</c:v>
                </c:pt>
                <c:pt idx="94832">
                  <c:v>219.702536100321</c:v>
                </c:pt>
                <c:pt idx="94833">
                  <c:v>219.704852855594</c:v>
                </c:pt>
                <c:pt idx="94834">
                  <c:v>219.70716961086799</c:v>
                </c:pt>
                <c:pt idx="94835">
                  <c:v>219.70948636614199</c:v>
                </c:pt>
                <c:pt idx="94836">
                  <c:v>219.71180312141499</c:v>
                </c:pt>
                <c:pt idx="94837">
                  <c:v>219.71411987668901</c:v>
                </c:pt>
                <c:pt idx="94838">
                  <c:v>219.71643663196201</c:v>
                </c:pt>
                <c:pt idx="94839">
                  <c:v>219.71875338723601</c:v>
                </c:pt>
                <c:pt idx="94840">
                  <c:v>219.72107014250901</c:v>
                </c:pt>
                <c:pt idx="94841">
                  <c:v>219.723386897783</c:v>
                </c:pt>
                <c:pt idx="94842">
                  <c:v>219.725703653056</c:v>
                </c:pt>
                <c:pt idx="94843">
                  <c:v>219.72802040833</c:v>
                </c:pt>
                <c:pt idx="94844">
                  <c:v>219.730337163603</c:v>
                </c:pt>
                <c:pt idx="94845">
                  <c:v>219.73265391887699</c:v>
                </c:pt>
                <c:pt idx="94846">
                  <c:v>219.73497067414999</c:v>
                </c:pt>
                <c:pt idx="94847">
                  <c:v>219.73728742942399</c:v>
                </c:pt>
                <c:pt idx="94848">
                  <c:v>219.73960418469801</c:v>
                </c:pt>
                <c:pt idx="94849">
                  <c:v>219.74192093997101</c:v>
                </c:pt>
                <c:pt idx="94850">
                  <c:v>219.744237695245</c:v>
                </c:pt>
                <c:pt idx="94851">
                  <c:v>219.746554450518</c:v>
                </c:pt>
                <c:pt idx="94852">
                  <c:v>219.748871205792</c:v>
                </c:pt>
                <c:pt idx="94853">
                  <c:v>219.751187961065</c:v>
                </c:pt>
                <c:pt idx="94854">
                  <c:v>219.75350471633899</c:v>
                </c:pt>
                <c:pt idx="94855">
                  <c:v>219.75582147161199</c:v>
                </c:pt>
                <c:pt idx="94856">
                  <c:v>219.75813822688599</c:v>
                </c:pt>
                <c:pt idx="94857">
                  <c:v>219.76045498215899</c:v>
                </c:pt>
                <c:pt idx="94858">
                  <c:v>219.76277173743301</c:v>
                </c:pt>
                <c:pt idx="94859">
                  <c:v>219.76508849270601</c:v>
                </c:pt>
                <c:pt idx="94860">
                  <c:v>219.76740524798001</c:v>
                </c:pt>
                <c:pt idx="94861">
                  <c:v>219.769722003254</c:v>
                </c:pt>
                <c:pt idx="94862">
                  <c:v>219.772038758527</c:v>
                </c:pt>
                <c:pt idx="94863">
                  <c:v>219.774355513801</c:v>
                </c:pt>
                <c:pt idx="94864">
                  <c:v>219.776672269074</c:v>
                </c:pt>
                <c:pt idx="94865">
                  <c:v>219.77898902434799</c:v>
                </c:pt>
                <c:pt idx="94866">
                  <c:v>219.78130577962099</c:v>
                </c:pt>
                <c:pt idx="94867">
                  <c:v>219.78362253489499</c:v>
                </c:pt>
                <c:pt idx="94868">
                  <c:v>219.78593929016799</c:v>
                </c:pt>
                <c:pt idx="94869">
                  <c:v>219.78825604544201</c:v>
                </c:pt>
                <c:pt idx="94870">
                  <c:v>219.79057280071501</c:v>
                </c:pt>
                <c:pt idx="94871">
                  <c:v>219.79288955598901</c:v>
                </c:pt>
                <c:pt idx="94872">
                  <c:v>219.795206311263</c:v>
                </c:pt>
                <c:pt idx="94873">
                  <c:v>219.797523066536</c:v>
                </c:pt>
                <c:pt idx="94874">
                  <c:v>219.79983982181</c:v>
                </c:pt>
                <c:pt idx="94875">
                  <c:v>219.802156577083</c:v>
                </c:pt>
                <c:pt idx="94876">
                  <c:v>219.80447333235699</c:v>
                </c:pt>
                <c:pt idx="94877">
                  <c:v>219.80679008762999</c:v>
                </c:pt>
                <c:pt idx="94878">
                  <c:v>219.80910684290399</c:v>
                </c:pt>
                <c:pt idx="94879">
                  <c:v>219.81142359817699</c:v>
                </c:pt>
                <c:pt idx="94880">
                  <c:v>219.81374035345101</c:v>
                </c:pt>
                <c:pt idx="94881">
                  <c:v>219.81605710872401</c:v>
                </c:pt>
                <c:pt idx="94882">
                  <c:v>219.818373863998</c:v>
                </c:pt>
                <c:pt idx="94883">
                  <c:v>219.82069061927101</c:v>
                </c:pt>
                <c:pt idx="94884">
                  <c:v>219.823007374545</c:v>
                </c:pt>
                <c:pt idx="94885">
                  <c:v>219.82532412981899</c:v>
                </c:pt>
                <c:pt idx="94886">
                  <c:v>219.82764088509199</c:v>
                </c:pt>
                <c:pt idx="94887">
                  <c:v>219.82995764036599</c:v>
                </c:pt>
                <c:pt idx="94888">
                  <c:v>219.83227439563899</c:v>
                </c:pt>
                <c:pt idx="94889">
                  <c:v>219.83459115091301</c:v>
                </c:pt>
                <c:pt idx="94890">
                  <c:v>219.83690790618601</c:v>
                </c:pt>
                <c:pt idx="94891">
                  <c:v>219.83922466146001</c:v>
                </c:pt>
                <c:pt idx="94892">
                  <c:v>219.84154141673301</c:v>
                </c:pt>
                <c:pt idx="94893">
                  <c:v>219.843858172007</c:v>
                </c:pt>
                <c:pt idx="94894">
                  <c:v>219.84617492728</c:v>
                </c:pt>
                <c:pt idx="94895">
                  <c:v>219.848491682554</c:v>
                </c:pt>
                <c:pt idx="94896">
                  <c:v>219.850808437827</c:v>
                </c:pt>
                <c:pt idx="94897">
                  <c:v>219.85312519310099</c:v>
                </c:pt>
                <c:pt idx="94898">
                  <c:v>219.85544194837499</c:v>
                </c:pt>
                <c:pt idx="94899">
                  <c:v>219.85775870364799</c:v>
                </c:pt>
                <c:pt idx="94900">
                  <c:v>219.86007545892201</c:v>
                </c:pt>
                <c:pt idx="94901">
                  <c:v>219.86239221419501</c:v>
                </c:pt>
                <c:pt idx="94902">
                  <c:v>219.86470896946901</c:v>
                </c:pt>
                <c:pt idx="94903">
                  <c:v>219.86702572474201</c:v>
                </c:pt>
                <c:pt idx="94904">
                  <c:v>219.869342480016</c:v>
                </c:pt>
                <c:pt idx="94905">
                  <c:v>219.871659235289</c:v>
                </c:pt>
                <c:pt idx="94906">
                  <c:v>219.873975990563</c:v>
                </c:pt>
                <c:pt idx="94907">
                  <c:v>219.876292745836</c:v>
                </c:pt>
                <c:pt idx="94908">
                  <c:v>219.87860950110999</c:v>
                </c:pt>
                <c:pt idx="94909">
                  <c:v>219.88092625638299</c:v>
                </c:pt>
                <c:pt idx="94910">
                  <c:v>219.88324301165699</c:v>
                </c:pt>
                <c:pt idx="94911">
                  <c:v>219.88555976693101</c:v>
                </c:pt>
                <c:pt idx="94912">
                  <c:v>219.88787652220401</c:v>
                </c:pt>
                <c:pt idx="94913">
                  <c:v>219.89019327747801</c:v>
                </c:pt>
                <c:pt idx="94914">
                  <c:v>219.89251003275101</c:v>
                </c:pt>
                <c:pt idx="94915">
                  <c:v>219.894826788025</c:v>
                </c:pt>
                <c:pt idx="94916">
                  <c:v>219.897143543298</c:v>
                </c:pt>
                <c:pt idx="94917">
                  <c:v>219.899460298572</c:v>
                </c:pt>
                <c:pt idx="94918">
                  <c:v>219.901777053845</c:v>
                </c:pt>
                <c:pt idx="94919">
                  <c:v>219.90409380911899</c:v>
                </c:pt>
                <c:pt idx="94920">
                  <c:v>219.90641056439199</c:v>
                </c:pt>
                <c:pt idx="94921">
                  <c:v>219.90872731966601</c:v>
                </c:pt>
                <c:pt idx="94922">
                  <c:v>219.91104407494001</c:v>
                </c:pt>
                <c:pt idx="94923">
                  <c:v>219.91336083021301</c:v>
                </c:pt>
                <c:pt idx="94924">
                  <c:v>219.915677585487</c:v>
                </c:pt>
                <c:pt idx="94925">
                  <c:v>219.91799434076</c:v>
                </c:pt>
                <c:pt idx="94926">
                  <c:v>219.920311096034</c:v>
                </c:pt>
                <c:pt idx="94927">
                  <c:v>219.922627851307</c:v>
                </c:pt>
                <c:pt idx="94928">
                  <c:v>219.92494460658099</c:v>
                </c:pt>
                <c:pt idx="94929">
                  <c:v>219.92726136185399</c:v>
                </c:pt>
                <c:pt idx="94930">
                  <c:v>219.92957811712799</c:v>
                </c:pt>
                <c:pt idx="94931">
                  <c:v>219.93189487240099</c:v>
                </c:pt>
                <c:pt idx="94932">
                  <c:v>219.93421162767501</c:v>
                </c:pt>
                <c:pt idx="94933">
                  <c:v>219.93652838294801</c:v>
                </c:pt>
                <c:pt idx="94934">
                  <c:v>219.93884513822201</c:v>
                </c:pt>
                <c:pt idx="94935">
                  <c:v>219.941161893496</c:v>
                </c:pt>
                <c:pt idx="94936">
                  <c:v>219.943478648769</c:v>
                </c:pt>
                <c:pt idx="94937">
                  <c:v>219.945795404043</c:v>
                </c:pt>
                <c:pt idx="94938">
                  <c:v>219.948112159316</c:v>
                </c:pt>
                <c:pt idx="94939">
                  <c:v>219.95042891458999</c:v>
                </c:pt>
                <c:pt idx="94940">
                  <c:v>219.95274566986299</c:v>
                </c:pt>
                <c:pt idx="94941">
                  <c:v>219.95506242513699</c:v>
                </c:pt>
                <c:pt idx="94942">
                  <c:v>219.95737918040999</c:v>
                </c:pt>
                <c:pt idx="94943">
                  <c:v>219.95969593568401</c:v>
                </c:pt>
                <c:pt idx="94944">
                  <c:v>219.96201269095701</c:v>
                </c:pt>
                <c:pt idx="94945">
                  <c:v>219.96432944623101</c:v>
                </c:pt>
                <c:pt idx="94946">
                  <c:v>219.96664620150401</c:v>
                </c:pt>
                <c:pt idx="94947">
                  <c:v>219.968962956778</c:v>
                </c:pt>
                <c:pt idx="94948">
                  <c:v>219.971279712052</c:v>
                </c:pt>
                <c:pt idx="94949">
                  <c:v>219.973596467325</c:v>
                </c:pt>
                <c:pt idx="94950">
                  <c:v>219.97591322259899</c:v>
                </c:pt>
                <c:pt idx="94951">
                  <c:v>219.97822997787199</c:v>
                </c:pt>
                <c:pt idx="94952">
                  <c:v>219.98054673314601</c:v>
                </c:pt>
                <c:pt idx="94953">
                  <c:v>219.98286348841901</c:v>
                </c:pt>
                <c:pt idx="94954">
                  <c:v>219.98518024369301</c:v>
                </c:pt>
                <c:pt idx="94955">
                  <c:v>219.98749699896601</c:v>
                </c:pt>
                <c:pt idx="94956">
                  <c:v>219.98981375424</c:v>
                </c:pt>
                <c:pt idx="94957">
                  <c:v>219.992130509513</c:v>
                </c:pt>
                <c:pt idx="94958">
                  <c:v>219.994447264787</c:v>
                </c:pt>
                <c:pt idx="94959">
                  <c:v>219.99676402006</c:v>
                </c:pt>
                <c:pt idx="94960">
                  <c:v>219.99908077533399</c:v>
                </c:pt>
                <c:pt idx="94961">
                  <c:v>220.00139753060799</c:v>
                </c:pt>
                <c:pt idx="94962">
                  <c:v>220.00371428588099</c:v>
                </c:pt>
                <c:pt idx="94963">
                  <c:v>220.00603104115501</c:v>
                </c:pt>
                <c:pt idx="94964">
                  <c:v>220.00834779642801</c:v>
                </c:pt>
                <c:pt idx="94965">
                  <c:v>220.01066455170201</c:v>
                </c:pt>
                <c:pt idx="94966">
                  <c:v>220.01298130697501</c:v>
                </c:pt>
                <c:pt idx="94967">
                  <c:v>220.015298062249</c:v>
                </c:pt>
                <c:pt idx="94968">
                  <c:v>220.017614817522</c:v>
                </c:pt>
                <c:pt idx="94969">
                  <c:v>220.019931572796</c:v>
                </c:pt>
                <c:pt idx="94970">
                  <c:v>220.022248328069</c:v>
                </c:pt>
                <c:pt idx="94971">
                  <c:v>220.02456508334299</c:v>
                </c:pt>
                <c:pt idx="94972">
                  <c:v>220.02688183861699</c:v>
                </c:pt>
                <c:pt idx="94973">
                  <c:v>220.02919859388999</c:v>
                </c:pt>
                <c:pt idx="94974">
                  <c:v>220.03151534916401</c:v>
                </c:pt>
                <c:pt idx="94975">
                  <c:v>220.03383210443701</c:v>
                </c:pt>
                <c:pt idx="94976">
                  <c:v>220.03614885971101</c:v>
                </c:pt>
                <c:pt idx="94977">
                  <c:v>220.03846561498401</c:v>
                </c:pt>
                <c:pt idx="94978">
                  <c:v>220.040782370258</c:v>
                </c:pt>
                <c:pt idx="94979">
                  <c:v>220.043099125531</c:v>
                </c:pt>
                <c:pt idx="94980">
                  <c:v>220.045415880805</c:v>
                </c:pt>
                <c:pt idx="94981">
                  <c:v>220.047732636078</c:v>
                </c:pt>
                <c:pt idx="94982">
                  <c:v>220.05004939135199</c:v>
                </c:pt>
                <c:pt idx="94983">
                  <c:v>220.05236614662499</c:v>
                </c:pt>
                <c:pt idx="94984">
                  <c:v>220.05468290189901</c:v>
                </c:pt>
                <c:pt idx="94985">
                  <c:v>220.05699965717301</c:v>
                </c:pt>
                <c:pt idx="94986">
                  <c:v>220.05931641244601</c:v>
                </c:pt>
                <c:pt idx="94987">
                  <c:v>220.06163316772</c:v>
                </c:pt>
                <c:pt idx="94988">
                  <c:v>220.063949922993</c:v>
                </c:pt>
                <c:pt idx="94989">
                  <c:v>220.066266678267</c:v>
                </c:pt>
                <c:pt idx="94990">
                  <c:v>220.06858343354</c:v>
                </c:pt>
                <c:pt idx="94991">
                  <c:v>220.07090018881399</c:v>
                </c:pt>
                <c:pt idx="94992">
                  <c:v>220.07321694408699</c:v>
                </c:pt>
                <c:pt idx="94993">
                  <c:v>220.07553369936099</c:v>
                </c:pt>
                <c:pt idx="94994">
                  <c:v>220.07785045463399</c:v>
                </c:pt>
                <c:pt idx="94995">
                  <c:v>220.08016720990801</c:v>
                </c:pt>
                <c:pt idx="94996">
                  <c:v>220.08248396518101</c:v>
                </c:pt>
                <c:pt idx="94997">
                  <c:v>220.08480072045501</c:v>
                </c:pt>
                <c:pt idx="94998">
                  <c:v>220.087117475729</c:v>
                </c:pt>
                <c:pt idx="94999">
                  <c:v>220.089434231002</c:v>
                </c:pt>
                <c:pt idx="95000">
                  <c:v>220.091750986276</c:v>
                </c:pt>
                <c:pt idx="95001">
                  <c:v>220.094067741549</c:v>
                </c:pt>
                <c:pt idx="95002">
                  <c:v>220.09638449682299</c:v>
                </c:pt>
                <c:pt idx="95003">
                  <c:v>220.09870125209599</c:v>
                </c:pt>
                <c:pt idx="95004">
                  <c:v>220.10101800736999</c:v>
                </c:pt>
                <c:pt idx="95005">
                  <c:v>220.10333476264299</c:v>
                </c:pt>
                <c:pt idx="95006">
                  <c:v>220.10565151791701</c:v>
                </c:pt>
                <c:pt idx="95007">
                  <c:v>220.10796827319001</c:v>
                </c:pt>
                <c:pt idx="95008">
                  <c:v>220.11028502846401</c:v>
                </c:pt>
                <c:pt idx="95009">
                  <c:v>220.112601783738</c:v>
                </c:pt>
                <c:pt idx="95010">
                  <c:v>220.114918539011</c:v>
                </c:pt>
                <c:pt idx="95011">
                  <c:v>220.117235294285</c:v>
                </c:pt>
                <c:pt idx="95012">
                  <c:v>220.119552049558</c:v>
                </c:pt>
                <c:pt idx="95013">
                  <c:v>220.12186880483199</c:v>
                </c:pt>
                <c:pt idx="95014">
                  <c:v>220.12418556010499</c:v>
                </c:pt>
                <c:pt idx="95015">
                  <c:v>220.12650231537901</c:v>
                </c:pt>
                <c:pt idx="95016">
                  <c:v>220.12881907065201</c:v>
                </c:pt>
                <c:pt idx="95017">
                  <c:v>220.13113582592601</c:v>
                </c:pt>
                <c:pt idx="95018">
                  <c:v>220.13345258119901</c:v>
                </c:pt>
                <c:pt idx="95019">
                  <c:v>220.135769336473</c:v>
                </c:pt>
                <c:pt idx="95020">
                  <c:v>220.138086091746</c:v>
                </c:pt>
                <c:pt idx="95021">
                  <c:v>220.14040284702</c:v>
                </c:pt>
                <c:pt idx="95022">
                  <c:v>220.14271960229399</c:v>
                </c:pt>
                <c:pt idx="95023">
                  <c:v>220.14503635756699</c:v>
                </c:pt>
                <c:pt idx="95024">
                  <c:v>220.14735311284099</c:v>
                </c:pt>
                <c:pt idx="95025">
                  <c:v>220.14966986811399</c:v>
                </c:pt>
                <c:pt idx="95026">
                  <c:v>220.15198662338801</c:v>
                </c:pt>
                <c:pt idx="95027">
                  <c:v>220.15430337866101</c:v>
                </c:pt>
                <c:pt idx="95028">
                  <c:v>220.15662013393501</c:v>
                </c:pt>
                <c:pt idx="95029">
                  <c:v>220.15893688920801</c:v>
                </c:pt>
                <c:pt idx="95030">
                  <c:v>220.161253644482</c:v>
                </c:pt>
                <c:pt idx="95031">
                  <c:v>220.163570399755</c:v>
                </c:pt>
                <c:pt idx="95032">
                  <c:v>220.165887155029</c:v>
                </c:pt>
                <c:pt idx="95033">
                  <c:v>220.168203910302</c:v>
                </c:pt>
                <c:pt idx="95034">
                  <c:v>220.17052066557599</c:v>
                </c:pt>
                <c:pt idx="95035">
                  <c:v>220.17283742084999</c:v>
                </c:pt>
                <c:pt idx="95036">
                  <c:v>220.17515417612299</c:v>
                </c:pt>
                <c:pt idx="95037">
                  <c:v>220.17747093139701</c:v>
                </c:pt>
                <c:pt idx="95038">
                  <c:v>220.17978768667001</c:v>
                </c:pt>
                <c:pt idx="95039">
                  <c:v>220.18210444194401</c:v>
                </c:pt>
                <c:pt idx="95040">
                  <c:v>220.18442119721701</c:v>
                </c:pt>
                <c:pt idx="95041">
                  <c:v>220.186737952491</c:v>
                </c:pt>
                <c:pt idx="95042">
                  <c:v>220.189054707764</c:v>
                </c:pt>
                <c:pt idx="95043">
                  <c:v>220.191371463038</c:v>
                </c:pt>
                <c:pt idx="95044">
                  <c:v>220.193688218311</c:v>
                </c:pt>
                <c:pt idx="95045">
                  <c:v>220.19600497358499</c:v>
                </c:pt>
                <c:pt idx="95046">
                  <c:v>220.19832172885799</c:v>
                </c:pt>
                <c:pt idx="95047">
                  <c:v>220.20063848413201</c:v>
                </c:pt>
                <c:pt idx="95048">
                  <c:v>220.20295523940601</c:v>
                </c:pt>
                <c:pt idx="95049">
                  <c:v>220.20527199467901</c:v>
                </c:pt>
                <c:pt idx="95050">
                  <c:v>220.207588749953</c:v>
                </c:pt>
                <c:pt idx="95051">
                  <c:v>220.209905505226</c:v>
                </c:pt>
                <c:pt idx="95052">
                  <c:v>220.2122222605</c:v>
                </c:pt>
                <c:pt idx="95053">
                  <c:v>220.214539015773</c:v>
                </c:pt>
                <c:pt idx="95054">
                  <c:v>220.21685577104699</c:v>
                </c:pt>
                <c:pt idx="95055">
                  <c:v>220.21917252631999</c:v>
                </c:pt>
                <c:pt idx="95056">
                  <c:v>220.22148928159399</c:v>
                </c:pt>
                <c:pt idx="95057">
                  <c:v>220.22380603686699</c:v>
                </c:pt>
                <c:pt idx="95058">
                  <c:v>220.22612279214101</c:v>
                </c:pt>
                <c:pt idx="95059">
                  <c:v>220.22843954741501</c:v>
                </c:pt>
                <c:pt idx="95060">
                  <c:v>220.23075630268801</c:v>
                </c:pt>
                <c:pt idx="95061">
                  <c:v>220.233073057962</c:v>
                </c:pt>
                <c:pt idx="95062">
                  <c:v>220.235389813235</c:v>
                </c:pt>
                <c:pt idx="95063">
                  <c:v>220.237706568509</c:v>
                </c:pt>
                <c:pt idx="95064">
                  <c:v>220.240023323782</c:v>
                </c:pt>
                <c:pt idx="95065">
                  <c:v>220.24234007905599</c:v>
                </c:pt>
                <c:pt idx="95066">
                  <c:v>220.24465683432899</c:v>
                </c:pt>
                <c:pt idx="95067">
                  <c:v>220.24697358960299</c:v>
                </c:pt>
                <c:pt idx="95068">
                  <c:v>220.24929034487599</c:v>
                </c:pt>
                <c:pt idx="95069">
                  <c:v>220.25160710015001</c:v>
                </c:pt>
                <c:pt idx="95070">
                  <c:v>220.25392385542301</c:v>
                </c:pt>
                <c:pt idx="95071">
                  <c:v>220.25624061069701</c:v>
                </c:pt>
                <c:pt idx="95072">
                  <c:v>220.258557365971</c:v>
                </c:pt>
                <c:pt idx="95073">
                  <c:v>220.260874121244</c:v>
                </c:pt>
                <c:pt idx="95074">
                  <c:v>220.263190876518</c:v>
                </c:pt>
                <c:pt idx="95075">
                  <c:v>220.265507631791</c:v>
                </c:pt>
                <c:pt idx="95076">
                  <c:v>220.26782438706499</c:v>
                </c:pt>
                <c:pt idx="95077">
                  <c:v>220.27014114233799</c:v>
                </c:pt>
                <c:pt idx="95078">
                  <c:v>220.27245789761199</c:v>
                </c:pt>
                <c:pt idx="95079">
                  <c:v>220.27477465288499</c:v>
                </c:pt>
                <c:pt idx="95080">
                  <c:v>220.27709140815901</c:v>
                </c:pt>
                <c:pt idx="95081">
                  <c:v>220.27940816343201</c:v>
                </c:pt>
                <c:pt idx="95082">
                  <c:v>220.281724918706</c:v>
                </c:pt>
                <c:pt idx="95083">
                  <c:v>220.284041673979</c:v>
                </c:pt>
                <c:pt idx="95084">
                  <c:v>220.286358429253</c:v>
                </c:pt>
                <c:pt idx="95085">
                  <c:v>220.28867518452699</c:v>
                </c:pt>
                <c:pt idx="95086">
                  <c:v>220.29099193979999</c:v>
                </c:pt>
                <c:pt idx="95087">
                  <c:v>220.29330869507399</c:v>
                </c:pt>
                <c:pt idx="95088">
                  <c:v>220.29562545034699</c:v>
                </c:pt>
                <c:pt idx="95089">
                  <c:v>220.29794220562101</c:v>
                </c:pt>
                <c:pt idx="95090">
                  <c:v>220.30025896089401</c:v>
                </c:pt>
                <c:pt idx="95091">
                  <c:v>220.30257571616801</c:v>
                </c:pt>
                <c:pt idx="95092">
                  <c:v>220.30489247144101</c:v>
                </c:pt>
                <c:pt idx="95093">
                  <c:v>220.307209226715</c:v>
                </c:pt>
                <c:pt idx="95094">
                  <c:v>220.309525981988</c:v>
                </c:pt>
                <c:pt idx="95095">
                  <c:v>220.311842737262</c:v>
                </c:pt>
                <c:pt idx="95096">
                  <c:v>220.314159492535</c:v>
                </c:pt>
                <c:pt idx="95097">
                  <c:v>220.31647624780899</c:v>
                </c:pt>
                <c:pt idx="95098">
                  <c:v>220.31879300308299</c:v>
                </c:pt>
                <c:pt idx="95099">
                  <c:v>220.32110975835599</c:v>
                </c:pt>
                <c:pt idx="95100">
                  <c:v>220.32342651363001</c:v>
                </c:pt>
                <c:pt idx="95101">
                  <c:v>220.32574326890301</c:v>
                </c:pt>
                <c:pt idx="95102">
                  <c:v>220.32806002417701</c:v>
                </c:pt>
                <c:pt idx="95103">
                  <c:v>220.33037677945001</c:v>
                </c:pt>
                <c:pt idx="95104">
                  <c:v>220.332693534724</c:v>
                </c:pt>
                <c:pt idx="95105">
                  <c:v>220.335010289997</c:v>
                </c:pt>
                <c:pt idx="95106">
                  <c:v>220.337327045271</c:v>
                </c:pt>
                <c:pt idx="95107">
                  <c:v>220.339643800544</c:v>
                </c:pt>
                <c:pt idx="95108">
                  <c:v>220.34196055581799</c:v>
                </c:pt>
                <c:pt idx="95109">
                  <c:v>220.34427731109199</c:v>
                </c:pt>
                <c:pt idx="95110">
                  <c:v>220.34659406636499</c:v>
                </c:pt>
                <c:pt idx="95111">
                  <c:v>220.34891082163901</c:v>
                </c:pt>
                <c:pt idx="95112">
                  <c:v>220.35122757691201</c:v>
                </c:pt>
                <c:pt idx="95113">
                  <c:v>220.353544332186</c:v>
                </c:pt>
                <c:pt idx="95114">
                  <c:v>220.355861087459</c:v>
                </c:pt>
                <c:pt idx="95115">
                  <c:v>220.358177842733</c:v>
                </c:pt>
                <c:pt idx="95116">
                  <c:v>220.360494598006</c:v>
                </c:pt>
                <c:pt idx="95117">
                  <c:v>220.36281135327999</c:v>
                </c:pt>
                <c:pt idx="95118">
                  <c:v>220.36512810855299</c:v>
                </c:pt>
                <c:pt idx="95119">
                  <c:v>220.36744486382699</c:v>
                </c:pt>
                <c:pt idx="95120">
                  <c:v>220.36976161909999</c:v>
                </c:pt>
                <c:pt idx="95121">
                  <c:v>220.37207837437401</c:v>
                </c:pt>
                <c:pt idx="95122">
                  <c:v>220.37439512964801</c:v>
                </c:pt>
                <c:pt idx="95123">
                  <c:v>220.37671188492101</c:v>
                </c:pt>
                <c:pt idx="95124">
                  <c:v>220.379028640195</c:v>
                </c:pt>
                <c:pt idx="95125">
                  <c:v>220.381345395468</c:v>
                </c:pt>
                <c:pt idx="95126">
                  <c:v>220.383662150742</c:v>
                </c:pt>
                <c:pt idx="95127">
                  <c:v>220.385978906015</c:v>
                </c:pt>
                <c:pt idx="95128">
                  <c:v>220.38829566128899</c:v>
                </c:pt>
                <c:pt idx="95129">
                  <c:v>220.39061241656199</c:v>
                </c:pt>
                <c:pt idx="95130">
                  <c:v>220.39292917183599</c:v>
                </c:pt>
                <c:pt idx="95131">
                  <c:v>220.39524592710899</c:v>
                </c:pt>
                <c:pt idx="95132">
                  <c:v>220.39756268238301</c:v>
                </c:pt>
                <c:pt idx="95133">
                  <c:v>220.39987943765601</c:v>
                </c:pt>
                <c:pt idx="95134">
                  <c:v>220.40219619293001</c:v>
                </c:pt>
                <c:pt idx="95135">
                  <c:v>220.404512948204</c:v>
                </c:pt>
                <c:pt idx="95136">
                  <c:v>220.406829703477</c:v>
                </c:pt>
                <c:pt idx="95137">
                  <c:v>220.409146458751</c:v>
                </c:pt>
                <c:pt idx="95138">
                  <c:v>220.411463214024</c:v>
                </c:pt>
                <c:pt idx="95139">
                  <c:v>220.41377996929799</c:v>
                </c:pt>
                <c:pt idx="95140">
                  <c:v>220.41609672457099</c:v>
                </c:pt>
                <c:pt idx="95141">
                  <c:v>220.41841347984499</c:v>
                </c:pt>
                <c:pt idx="95142">
                  <c:v>220.42073023511799</c:v>
                </c:pt>
                <c:pt idx="95143">
                  <c:v>220.42304699039201</c:v>
                </c:pt>
                <c:pt idx="95144">
                  <c:v>220.42536374566501</c:v>
                </c:pt>
                <c:pt idx="95145">
                  <c:v>220.427680500939</c:v>
                </c:pt>
                <c:pt idx="95146">
                  <c:v>220.429997256213</c:v>
                </c:pt>
                <c:pt idx="95147">
                  <c:v>220.432314011486</c:v>
                </c:pt>
                <c:pt idx="95148">
                  <c:v>220.43463076675999</c:v>
                </c:pt>
                <c:pt idx="95149">
                  <c:v>220.43694752203299</c:v>
                </c:pt>
                <c:pt idx="95150">
                  <c:v>220.43926427730699</c:v>
                </c:pt>
                <c:pt idx="95151">
                  <c:v>220.44158103257999</c:v>
                </c:pt>
                <c:pt idx="95152">
                  <c:v>220.44389778785401</c:v>
                </c:pt>
                <c:pt idx="95153">
                  <c:v>220.44621454312701</c:v>
                </c:pt>
                <c:pt idx="95154">
                  <c:v>220.44853129840101</c:v>
                </c:pt>
                <c:pt idx="95155">
                  <c:v>220.45084805367401</c:v>
                </c:pt>
                <c:pt idx="95156">
                  <c:v>220.453164808948</c:v>
                </c:pt>
                <c:pt idx="95157">
                  <c:v>220.455481564221</c:v>
                </c:pt>
                <c:pt idx="95158">
                  <c:v>220.457798319495</c:v>
                </c:pt>
                <c:pt idx="95159">
                  <c:v>220.46011507476899</c:v>
                </c:pt>
                <c:pt idx="95160">
                  <c:v>220.46243183004199</c:v>
                </c:pt>
                <c:pt idx="95161">
                  <c:v>220.46474858531599</c:v>
                </c:pt>
                <c:pt idx="95162">
                  <c:v>220.46706534058899</c:v>
                </c:pt>
                <c:pt idx="95163">
                  <c:v>220.46938209586301</c:v>
                </c:pt>
                <c:pt idx="95164">
                  <c:v>220.47169885113601</c:v>
                </c:pt>
                <c:pt idx="95165">
                  <c:v>220.47401560641001</c:v>
                </c:pt>
                <c:pt idx="95166">
                  <c:v>220.47633236168301</c:v>
                </c:pt>
                <c:pt idx="95167">
                  <c:v>220.478649116957</c:v>
                </c:pt>
                <c:pt idx="95168">
                  <c:v>220.48096587223</c:v>
                </c:pt>
                <c:pt idx="95169">
                  <c:v>220.483282627504</c:v>
                </c:pt>
                <c:pt idx="95170">
                  <c:v>220.485599382777</c:v>
                </c:pt>
                <c:pt idx="95171">
                  <c:v>220.48791613805099</c:v>
                </c:pt>
                <c:pt idx="95172">
                  <c:v>220.49023289332499</c:v>
                </c:pt>
                <c:pt idx="95173">
                  <c:v>220.49254964859799</c:v>
                </c:pt>
                <c:pt idx="95174">
                  <c:v>220.49486640387201</c:v>
                </c:pt>
                <c:pt idx="95175">
                  <c:v>220.49718315914501</c:v>
                </c:pt>
                <c:pt idx="95176">
                  <c:v>220.499499914419</c:v>
                </c:pt>
                <c:pt idx="95177">
                  <c:v>220.501816669692</c:v>
                </c:pt>
                <c:pt idx="95178">
                  <c:v>220.504133424966</c:v>
                </c:pt>
                <c:pt idx="95179">
                  <c:v>220.506450180239</c:v>
                </c:pt>
                <c:pt idx="95180">
                  <c:v>220.50876693551299</c:v>
                </c:pt>
                <c:pt idx="95181">
                  <c:v>220.51108369078599</c:v>
                </c:pt>
                <c:pt idx="95182">
                  <c:v>220.51340044605999</c:v>
                </c:pt>
                <c:pt idx="95183">
                  <c:v>220.51571720133299</c:v>
                </c:pt>
                <c:pt idx="95184">
                  <c:v>220.51803395660701</c:v>
                </c:pt>
                <c:pt idx="95185">
                  <c:v>220.52035071188101</c:v>
                </c:pt>
                <c:pt idx="95186">
                  <c:v>220.52266746715401</c:v>
                </c:pt>
                <c:pt idx="95187">
                  <c:v>220.524984222428</c:v>
                </c:pt>
                <c:pt idx="95188">
                  <c:v>220.527300977701</c:v>
                </c:pt>
                <c:pt idx="95189">
                  <c:v>220.529617732975</c:v>
                </c:pt>
                <c:pt idx="95190">
                  <c:v>220.531934488248</c:v>
                </c:pt>
                <c:pt idx="95191">
                  <c:v>220.53425124352199</c:v>
                </c:pt>
                <c:pt idx="95192">
                  <c:v>220.53656799879499</c:v>
                </c:pt>
                <c:pt idx="95193">
                  <c:v>220.53888475406899</c:v>
                </c:pt>
                <c:pt idx="95194">
                  <c:v>220.54120150934199</c:v>
                </c:pt>
                <c:pt idx="95195">
                  <c:v>220.54351826461601</c:v>
                </c:pt>
                <c:pt idx="95196">
                  <c:v>220.54583501989001</c:v>
                </c:pt>
                <c:pt idx="95197">
                  <c:v>220.54815177516301</c:v>
                </c:pt>
                <c:pt idx="95198">
                  <c:v>220.550468530437</c:v>
                </c:pt>
                <c:pt idx="95199">
                  <c:v>220.55278528571</c:v>
                </c:pt>
                <c:pt idx="95200">
                  <c:v>220.555102040984</c:v>
                </c:pt>
                <c:pt idx="95201">
                  <c:v>220.557418796257</c:v>
                </c:pt>
                <c:pt idx="95202">
                  <c:v>220.55973555153099</c:v>
                </c:pt>
                <c:pt idx="95203">
                  <c:v>220.56205230680399</c:v>
                </c:pt>
                <c:pt idx="95204">
                  <c:v>220.56436906207799</c:v>
                </c:pt>
                <c:pt idx="95205">
                  <c:v>220.56668581735099</c:v>
                </c:pt>
                <c:pt idx="95206">
                  <c:v>220.56900257262501</c:v>
                </c:pt>
                <c:pt idx="95207">
                  <c:v>220.57131932789801</c:v>
                </c:pt>
                <c:pt idx="95208">
                  <c:v>220.573636083172</c:v>
                </c:pt>
                <c:pt idx="95209">
                  <c:v>220.575952838446</c:v>
                </c:pt>
                <c:pt idx="95210">
                  <c:v>220.578269593719</c:v>
                </c:pt>
                <c:pt idx="95211">
                  <c:v>220.58058634899299</c:v>
                </c:pt>
                <c:pt idx="95212">
                  <c:v>220.58290310426599</c:v>
                </c:pt>
                <c:pt idx="95213">
                  <c:v>220.58521985953999</c:v>
                </c:pt>
                <c:pt idx="95214">
                  <c:v>220.58753661481299</c:v>
                </c:pt>
                <c:pt idx="95215">
                  <c:v>220.58985337008701</c:v>
                </c:pt>
                <c:pt idx="95216">
                  <c:v>220.59217012536001</c:v>
                </c:pt>
                <c:pt idx="95217">
                  <c:v>220.59448688063401</c:v>
                </c:pt>
                <c:pt idx="95218">
                  <c:v>220.59680363590701</c:v>
                </c:pt>
                <c:pt idx="95219">
                  <c:v>220.599120391181</c:v>
                </c:pt>
                <c:pt idx="95220">
                  <c:v>220.601437146454</c:v>
                </c:pt>
                <c:pt idx="95221">
                  <c:v>220.603753901728</c:v>
                </c:pt>
                <c:pt idx="95222">
                  <c:v>220.60607065700199</c:v>
                </c:pt>
                <c:pt idx="95223">
                  <c:v>220.60838741227499</c:v>
                </c:pt>
                <c:pt idx="95224">
                  <c:v>220.61070416754899</c:v>
                </c:pt>
                <c:pt idx="95225">
                  <c:v>220.61302092282199</c:v>
                </c:pt>
                <c:pt idx="95226">
                  <c:v>220.61533767809601</c:v>
                </c:pt>
                <c:pt idx="95227">
                  <c:v>220.61765443336901</c:v>
                </c:pt>
                <c:pt idx="95228">
                  <c:v>220.61997118864301</c:v>
                </c:pt>
                <c:pt idx="95229">
                  <c:v>220.62228794391601</c:v>
                </c:pt>
                <c:pt idx="95230">
                  <c:v>220.62460469919</c:v>
                </c:pt>
                <c:pt idx="95231">
                  <c:v>220.626921454463</c:v>
                </c:pt>
                <c:pt idx="95232">
                  <c:v>220.629238209737</c:v>
                </c:pt>
                <c:pt idx="95233">
                  <c:v>220.63155496501</c:v>
                </c:pt>
                <c:pt idx="95234">
                  <c:v>220.63387172028399</c:v>
                </c:pt>
                <c:pt idx="95235">
                  <c:v>220.63618847555799</c:v>
                </c:pt>
                <c:pt idx="95236">
                  <c:v>220.63850523083099</c:v>
                </c:pt>
                <c:pt idx="95237">
                  <c:v>220.64082198610501</c:v>
                </c:pt>
                <c:pt idx="95238">
                  <c:v>220.64313874137801</c:v>
                </c:pt>
                <c:pt idx="95239">
                  <c:v>220.645455496652</c:v>
                </c:pt>
                <c:pt idx="95240">
                  <c:v>220.64777225192501</c:v>
                </c:pt>
                <c:pt idx="95241">
                  <c:v>220.650089007199</c:v>
                </c:pt>
                <c:pt idx="95242">
                  <c:v>220.652405762472</c:v>
                </c:pt>
                <c:pt idx="95243">
                  <c:v>220.65472251774599</c:v>
                </c:pt>
                <c:pt idx="95244">
                  <c:v>220.657039273019</c:v>
                </c:pt>
                <c:pt idx="95245">
                  <c:v>220.65935602829299</c:v>
                </c:pt>
                <c:pt idx="95246">
                  <c:v>220.66167278356701</c:v>
                </c:pt>
                <c:pt idx="95247">
                  <c:v>220.66398953884001</c:v>
                </c:pt>
                <c:pt idx="95248">
                  <c:v>220.66630629411401</c:v>
                </c:pt>
                <c:pt idx="95249">
                  <c:v>220.66862304938701</c:v>
                </c:pt>
                <c:pt idx="95250">
                  <c:v>220.670939804661</c:v>
                </c:pt>
                <c:pt idx="95251">
                  <c:v>220.673256559934</c:v>
                </c:pt>
                <c:pt idx="95252">
                  <c:v>220.675573315208</c:v>
                </c:pt>
                <c:pt idx="95253">
                  <c:v>220.677890070481</c:v>
                </c:pt>
                <c:pt idx="95254">
                  <c:v>220.68020682575499</c:v>
                </c:pt>
                <c:pt idx="95255">
                  <c:v>220.68252358102799</c:v>
                </c:pt>
                <c:pt idx="95256">
                  <c:v>220.68484033630199</c:v>
                </c:pt>
                <c:pt idx="95257">
                  <c:v>220.68715709157499</c:v>
                </c:pt>
                <c:pt idx="95258">
                  <c:v>220.68947384684901</c:v>
                </c:pt>
                <c:pt idx="95259">
                  <c:v>220.69179060212301</c:v>
                </c:pt>
                <c:pt idx="95260">
                  <c:v>220.69410735739601</c:v>
                </c:pt>
                <c:pt idx="95261">
                  <c:v>220.69642411267</c:v>
                </c:pt>
                <c:pt idx="95262">
                  <c:v>220.698740867943</c:v>
                </c:pt>
                <c:pt idx="95263">
                  <c:v>220.701057623217</c:v>
                </c:pt>
                <c:pt idx="95264">
                  <c:v>220.70337437849</c:v>
                </c:pt>
                <c:pt idx="95265">
                  <c:v>220.70569113376399</c:v>
                </c:pt>
                <c:pt idx="95266">
                  <c:v>220.70800788903699</c:v>
                </c:pt>
                <c:pt idx="95267">
                  <c:v>220.71032464431099</c:v>
                </c:pt>
                <c:pt idx="95268">
                  <c:v>220.71264139958399</c:v>
                </c:pt>
                <c:pt idx="95269">
                  <c:v>220.71495815485801</c:v>
                </c:pt>
                <c:pt idx="95270">
                  <c:v>220.71727491013101</c:v>
                </c:pt>
                <c:pt idx="95271">
                  <c:v>220.71959166540501</c:v>
                </c:pt>
                <c:pt idx="95272">
                  <c:v>220.721908420679</c:v>
                </c:pt>
                <c:pt idx="95273">
                  <c:v>220.724225175952</c:v>
                </c:pt>
                <c:pt idx="95274">
                  <c:v>220.726541931226</c:v>
                </c:pt>
                <c:pt idx="95275">
                  <c:v>220.728858686499</c:v>
                </c:pt>
                <c:pt idx="95276">
                  <c:v>220.73117544177299</c:v>
                </c:pt>
                <c:pt idx="95277">
                  <c:v>220.73349219704599</c:v>
                </c:pt>
                <c:pt idx="95278">
                  <c:v>220.73580895232001</c:v>
                </c:pt>
                <c:pt idx="95279">
                  <c:v>220.73812570759301</c:v>
                </c:pt>
                <c:pt idx="95280">
                  <c:v>220.74044246286701</c:v>
                </c:pt>
                <c:pt idx="95281">
                  <c:v>220.74275921814001</c:v>
                </c:pt>
                <c:pt idx="95282">
                  <c:v>220.745075973414</c:v>
                </c:pt>
                <c:pt idx="95283">
                  <c:v>220.747392728688</c:v>
                </c:pt>
                <c:pt idx="95284">
                  <c:v>220.749709483961</c:v>
                </c:pt>
                <c:pt idx="95285">
                  <c:v>220.75202623923499</c:v>
                </c:pt>
                <c:pt idx="95286">
                  <c:v>220.75434299450799</c:v>
                </c:pt>
                <c:pt idx="95287">
                  <c:v>220.75665974978199</c:v>
                </c:pt>
                <c:pt idx="95288">
                  <c:v>220.75897650505499</c:v>
                </c:pt>
                <c:pt idx="95289">
                  <c:v>220.76129326032901</c:v>
                </c:pt>
                <c:pt idx="95290">
                  <c:v>220.76361001560201</c:v>
                </c:pt>
                <c:pt idx="95291">
                  <c:v>220.76592677087601</c:v>
                </c:pt>
                <c:pt idx="95292">
                  <c:v>220.76824352614901</c:v>
                </c:pt>
                <c:pt idx="95293">
                  <c:v>220.770560281423</c:v>
                </c:pt>
                <c:pt idx="95294">
                  <c:v>220.772877036696</c:v>
                </c:pt>
                <c:pt idx="95295">
                  <c:v>220.77519379197</c:v>
                </c:pt>
                <c:pt idx="95296">
                  <c:v>220.77751054724399</c:v>
                </c:pt>
                <c:pt idx="95297">
                  <c:v>220.77982730251699</c:v>
                </c:pt>
                <c:pt idx="95298">
                  <c:v>220.78214405779099</c:v>
                </c:pt>
                <c:pt idx="95299">
                  <c:v>220.78446081306399</c:v>
                </c:pt>
                <c:pt idx="95300">
                  <c:v>220.78677756833801</c:v>
                </c:pt>
                <c:pt idx="95301">
                  <c:v>220.78909432361101</c:v>
                </c:pt>
                <c:pt idx="95302">
                  <c:v>220.79141107888501</c:v>
                </c:pt>
                <c:pt idx="95303">
                  <c:v>220.79372783415801</c:v>
                </c:pt>
                <c:pt idx="95304">
                  <c:v>220.796044589432</c:v>
                </c:pt>
                <c:pt idx="95305">
                  <c:v>220.798361344705</c:v>
                </c:pt>
                <c:pt idx="95306">
                  <c:v>220.800678099979</c:v>
                </c:pt>
                <c:pt idx="95307">
                  <c:v>220.802994855252</c:v>
                </c:pt>
                <c:pt idx="95308">
                  <c:v>220.80531161052599</c:v>
                </c:pt>
                <c:pt idx="95309">
                  <c:v>220.80762836580001</c:v>
                </c:pt>
                <c:pt idx="95310">
                  <c:v>220.80994512107301</c:v>
                </c:pt>
                <c:pt idx="95311">
                  <c:v>220.81226187634701</c:v>
                </c:pt>
                <c:pt idx="95312">
                  <c:v>220.81457863162001</c:v>
                </c:pt>
                <c:pt idx="95313">
                  <c:v>220.816895386894</c:v>
                </c:pt>
                <c:pt idx="95314">
                  <c:v>220.819212142167</c:v>
                </c:pt>
                <c:pt idx="95315">
                  <c:v>220.821528897441</c:v>
                </c:pt>
                <c:pt idx="95316">
                  <c:v>220.823845652714</c:v>
                </c:pt>
                <c:pt idx="95317">
                  <c:v>220.82616240798799</c:v>
                </c:pt>
                <c:pt idx="95318">
                  <c:v>220.82847916326099</c:v>
                </c:pt>
                <c:pt idx="95319">
                  <c:v>220.83079591853499</c:v>
                </c:pt>
                <c:pt idx="95320">
                  <c:v>220.83311267380799</c:v>
                </c:pt>
                <c:pt idx="95321">
                  <c:v>220.83542942908201</c:v>
                </c:pt>
                <c:pt idx="95322">
                  <c:v>220.83774618435601</c:v>
                </c:pt>
                <c:pt idx="95323">
                  <c:v>220.84006293962901</c:v>
                </c:pt>
                <c:pt idx="95324">
                  <c:v>220.842379694903</c:v>
                </c:pt>
                <c:pt idx="95325">
                  <c:v>220.844696450176</c:v>
                </c:pt>
                <c:pt idx="95326">
                  <c:v>220.84701320545</c:v>
                </c:pt>
                <c:pt idx="95327">
                  <c:v>220.849329960723</c:v>
                </c:pt>
                <c:pt idx="95328">
                  <c:v>220.85164671599699</c:v>
                </c:pt>
                <c:pt idx="95329">
                  <c:v>220.85396347126999</c:v>
                </c:pt>
                <c:pt idx="95330">
                  <c:v>220.85628022654399</c:v>
                </c:pt>
                <c:pt idx="95331">
                  <c:v>220.85859698181699</c:v>
                </c:pt>
                <c:pt idx="95332">
                  <c:v>220.86091373709101</c:v>
                </c:pt>
                <c:pt idx="95333">
                  <c:v>220.86323049236501</c:v>
                </c:pt>
                <c:pt idx="95334">
                  <c:v>220.86554724763801</c:v>
                </c:pt>
                <c:pt idx="95335">
                  <c:v>220.867864002912</c:v>
                </c:pt>
                <c:pt idx="95336">
                  <c:v>220.870180758185</c:v>
                </c:pt>
                <c:pt idx="95337">
                  <c:v>220.872497513459</c:v>
                </c:pt>
                <c:pt idx="95338">
                  <c:v>220.874814268732</c:v>
                </c:pt>
                <c:pt idx="95339">
                  <c:v>220.87713102400599</c:v>
                </c:pt>
                <c:pt idx="95340">
                  <c:v>220.87944777927899</c:v>
                </c:pt>
                <c:pt idx="95341">
                  <c:v>220.88176453455301</c:v>
                </c:pt>
                <c:pt idx="95342">
                  <c:v>220.88408128982601</c:v>
                </c:pt>
                <c:pt idx="95343">
                  <c:v>220.88639804510001</c:v>
                </c:pt>
                <c:pt idx="95344">
                  <c:v>220.88871480037301</c:v>
                </c:pt>
                <c:pt idx="95345">
                  <c:v>220.891031555647</c:v>
                </c:pt>
                <c:pt idx="95346">
                  <c:v>220.893348310921</c:v>
                </c:pt>
                <c:pt idx="95347">
                  <c:v>220.895665066194</c:v>
                </c:pt>
                <c:pt idx="95348">
                  <c:v>220.89798182146799</c:v>
                </c:pt>
                <c:pt idx="95349">
                  <c:v>220.90029857674099</c:v>
                </c:pt>
                <c:pt idx="95350">
                  <c:v>220.90261533201499</c:v>
                </c:pt>
                <c:pt idx="95351">
                  <c:v>220.90493208728799</c:v>
                </c:pt>
                <c:pt idx="95352">
                  <c:v>220.90724884256201</c:v>
                </c:pt>
                <c:pt idx="95353">
                  <c:v>220.90956559783501</c:v>
                </c:pt>
                <c:pt idx="95354">
                  <c:v>220.91188235310901</c:v>
                </c:pt>
                <c:pt idx="95355">
                  <c:v>220.91419910838201</c:v>
                </c:pt>
                <c:pt idx="95356">
                  <c:v>220.916515863656</c:v>
                </c:pt>
                <c:pt idx="95357">
                  <c:v>220.918832618929</c:v>
                </c:pt>
                <c:pt idx="95358">
                  <c:v>220.921149374203</c:v>
                </c:pt>
                <c:pt idx="95359">
                  <c:v>220.92346612947699</c:v>
                </c:pt>
                <c:pt idx="95360">
                  <c:v>220.92578288474999</c:v>
                </c:pt>
                <c:pt idx="95361">
                  <c:v>220.92809964002399</c:v>
                </c:pt>
                <c:pt idx="95362">
                  <c:v>220.93041639529699</c:v>
                </c:pt>
                <c:pt idx="95363">
                  <c:v>220.93273315057101</c:v>
                </c:pt>
                <c:pt idx="95364">
                  <c:v>220.93504990584401</c:v>
                </c:pt>
                <c:pt idx="95365">
                  <c:v>220.93736666111801</c:v>
                </c:pt>
                <c:pt idx="95366">
                  <c:v>220.93968341639101</c:v>
                </c:pt>
                <c:pt idx="95367">
                  <c:v>220.942000171665</c:v>
                </c:pt>
                <c:pt idx="95368">
                  <c:v>220.944316926938</c:v>
                </c:pt>
                <c:pt idx="95369">
                  <c:v>220.946633682212</c:v>
                </c:pt>
                <c:pt idx="95370">
                  <c:v>220.948950437485</c:v>
                </c:pt>
                <c:pt idx="95371">
                  <c:v>220.95126719275899</c:v>
                </c:pt>
                <c:pt idx="95372">
                  <c:v>220.95358394803301</c:v>
                </c:pt>
                <c:pt idx="95373">
                  <c:v>220.95590070330601</c:v>
                </c:pt>
                <c:pt idx="95374">
                  <c:v>220.95821745858001</c:v>
                </c:pt>
                <c:pt idx="95375">
                  <c:v>220.96053421385301</c:v>
                </c:pt>
                <c:pt idx="95376">
                  <c:v>220.962850969127</c:v>
                </c:pt>
                <c:pt idx="95377">
                  <c:v>220.9651677244</c:v>
                </c:pt>
                <c:pt idx="95378">
                  <c:v>220.967484479674</c:v>
                </c:pt>
                <c:pt idx="95379">
                  <c:v>220.969801234947</c:v>
                </c:pt>
                <c:pt idx="95380">
                  <c:v>220.97211799022099</c:v>
                </c:pt>
                <c:pt idx="95381">
                  <c:v>220.97443474549399</c:v>
                </c:pt>
                <c:pt idx="95382">
                  <c:v>220.97675150076799</c:v>
                </c:pt>
                <c:pt idx="95383">
                  <c:v>220.97906825604201</c:v>
                </c:pt>
                <c:pt idx="95384">
                  <c:v>220.98138501131501</c:v>
                </c:pt>
                <c:pt idx="95385">
                  <c:v>220.98370176658901</c:v>
                </c:pt>
                <c:pt idx="95386">
                  <c:v>220.98601852186201</c:v>
                </c:pt>
                <c:pt idx="95387">
                  <c:v>220.988335277136</c:v>
                </c:pt>
                <c:pt idx="95388">
                  <c:v>220.990652032409</c:v>
                </c:pt>
                <c:pt idx="95389">
                  <c:v>220.992968787683</c:v>
                </c:pt>
                <c:pt idx="95390">
                  <c:v>220.995285542956</c:v>
                </c:pt>
                <c:pt idx="95391">
                  <c:v>220.99760229822999</c:v>
                </c:pt>
                <c:pt idx="95392">
                  <c:v>220.99991905350299</c:v>
                </c:pt>
                <c:pt idx="95393">
                  <c:v>221.00223580877699</c:v>
                </c:pt>
                <c:pt idx="95394">
                  <c:v>221.00455256404999</c:v>
                </c:pt>
                <c:pt idx="95395">
                  <c:v>221.00686931932401</c:v>
                </c:pt>
                <c:pt idx="95396">
                  <c:v>221.00918607459801</c:v>
                </c:pt>
                <c:pt idx="95397">
                  <c:v>221.01150282987101</c:v>
                </c:pt>
                <c:pt idx="95398">
                  <c:v>221.013819585145</c:v>
                </c:pt>
                <c:pt idx="95399">
                  <c:v>221.016136340418</c:v>
                </c:pt>
                <c:pt idx="95400">
                  <c:v>221.018453095692</c:v>
                </c:pt>
                <c:pt idx="95401">
                  <c:v>221.020769850965</c:v>
                </c:pt>
                <c:pt idx="95402">
                  <c:v>221.02308660623899</c:v>
                </c:pt>
                <c:pt idx="95403">
                  <c:v>221.02540336151199</c:v>
                </c:pt>
                <c:pt idx="95404">
                  <c:v>221.02772011678601</c:v>
                </c:pt>
                <c:pt idx="95405">
                  <c:v>221.03003687205899</c:v>
                </c:pt>
                <c:pt idx="95406">
                  <c:v>221.03235362733301</c:v>
                </c:pt>
                <c:pt idx="95407">
                  <c:v>221.03467038260601</c:v>
                </c:pt>
                <c:pt idx="95408">
                  <c:v>221.03698713788</c:v>
                </c:pt>
                <c:pt idx="95409">
                  <c:v>221.039303893154</c:v>
                </c:pt>
                <c:pt idx="95410">
                  <c:v>221.041620648427</c:v>
                </c:pt>
                <c:pt idx="95411">
                  <c:v>221.04393740370099</c:v>
                </c:pt>
                <c:pt idx="95412">
                  <c:v>221.04625415897399</c:v>
                </c:pt>
                <c:pt idx="95413">
                  <c:v>221.04857091424799</c:v>
                </c:pt>
                <c:pt idx="95414">
                  <c:v>221.05088766952099</c:v>
                </c:pt>
                <c:pt idx="95415">
                  <c:v>221.05320442479501</c:v>
                </c:pt>
                <c:pt idx="95416">
                  <c:v>221.05552118006801</c:v>
                </c:pt>
                <c:pt idx="95417">
                  <c:v>221.05783793534201</c:v>
                </c:pt>
                <c:pt idx="95418">
                  <c:v>221.06015469061501</c:v>
                </c:pt>
                <c:pt idx="95419">
                  <c:v>221.062471445889</c:v>
                </c:pt>
                <c:pt idx="95420">
                  <c:v>221.064788201163</c:v>
                </c:pt>
                <c:pt idx="95421">
                  <c:v>221.067104956436</c:v>
                </c:pt>
                <c:pt idx="95422">
                  <c:v>221.06942171170999</c:v>
                </c:pt>
                <c:pt idx="95423">
                  <c:v>221.07173846698299</c:v>
                </c:pt>
                <c:pt idx="95424">
                  <c:v>221.07405522225699</c:v>
                </c:pt>
                <c:pt idx="95425">
                  <c:v>221.07637197752999</c:v>
                </c:pt>
                <c:pt idx="95426">
                  <c:v>221.07868873280401</c:v>
                </c:pt>
                <c:pt idx="95427">
                  <c:v>221.08100548807701</c:v>
                </c:pt>
                <c:pt idx="95428">
                  <c:v>221.08332224335101</c:v>
                </c:pt>
                <c:pt idx="95429">
                  <c:v>221.08563899862401</c:v>
                </c:pt>
                <c:pt idx="95430">
                  <c:v>221.087955753898</c:v>
                </c:pt>
                <c:pt idx="95431">
                  <c:v>221.090272509171</c:v>
                </c:pt>
                <c:pt idx="95432">
                  <c:v>221.092589264445</c:v>
                </c:pt>
                <c:pt idx="95433">
                  <c:v>221.09490601971899</c:v>
                </c:pt>
                <c:pt idx="95434">
                  <c:v>221.09722277499199</c:v>
                </c:pt>
                <c:pt idx="95435">
                  <c:v>221.09953953026599</c:v>
                </c:pt>
                <c:pt idx="95436">
                  <c:v>221.10185628553899</c:v>
                </c:pt>
                <c:pt idx="95437">
                  <c:v>221.10417304081301</c:v>
                </c:pt>
                <c:pt idx="95438">
                  <c:v>221.10648979608601</c:v>
                </c:pt>
                <c:pt idx="95439">
                  <c:v>221.10880655136</c:v>
                </c:pt>
                <c:pt idx="95440">
                  <c:v>221.111123306633</c:v>
                </c:pt>
                <c:pt idx="95441">
                  <c:v>221.113440061907</c:v>
                </c:pt>
                <c:pt idx="95442">
                  <c:v>221.11575681718</c:v>
                </c:pt>
                <c:pt idx="95443">
                  <c:v>221.11807357245399</c:v>
                </c:pt>
                <c:pt idx="95444">
                  <c:v>221.12039032772699</c:v>
                </c:pt>
                <c:pt idx="95445">
                  <c:v>221.12270708300099</c:v>
                </c:pt>
                <c:pt idx="95446">
                  <c:v>221.12502383827501</c:v>
                </c:pt>
                <c:pt idx="95447">
                  <c:v>221.12734059354801</c:v>
                </c:pt>
                <c:pt idx="95448">
                  <c:v>221.12965734882201</c:v>
                </c:pt>
                <c:pt idx="95449">
                  <c:v>221.13197410409501</c:v>
                </c:pt>
                <c:pt idx="95450">
                  <c:v>221.134290859369</c:v>
                </c:pt>
                <c:pt idx="95451">
                  <c:v>221.136607614642</c:v>
                </c:pt>
                <c:pt idx="95452">
                  <c:v>221.138924369916</c:v>
                </c:pt>
                <c:pt idx="95453">
                  <c:v>221.141241125189</c:v>
                </c:pt>
                <c:pt idx="95454">
                  <c:v>221.14355788046299</c:v>
                </c:pt>
                <c:pt idx="95455">
                  <c:v>221.14587463573599</c:v>
                </c:pt>
                <c:pt idx="95456">
                  <c:v>221.14819139100999</c:v>
                </c:pt>
                <c:pt idx="95457">
                  <c:v>221.15050814628299</c:v>
                </c:pt>
                <c:pt idx="95458">
                  <c:v>221.15282490155701</c:v>
                </c:pt>
                <c:pt idx="95459">
                  <c:v>221.15514165683101</c:v>
                </c:pt>
                <c:pt idx="95460">
                  <c:v>221.15745841210401</c:v>
                </c:pt>
                <c:pt idx="95461">
                  <c:v>221.159775167378</c:v>
                </c:pt>
                <c:pt idx="95462">
                  <c:v>221.162091922651</c:v>
                </c:pt>
                <c:pt idx="95463">
                  <c:v>221.164408677925</c:v>
                </c:pt>
                <c:pt idx="95464">
                  <c:v>221.166725433198</c:v>
                </c:pt>
                <c:pt idx="95465">
                  <c:v>221.16904218847199</c:v>
                </c:pt>
                <c:pt idx="95466">
                  <c:v>221.17135894374499</c:v>
                </c:pt>
                <c:pt idx="95467">
                  <c:v>221.17367569901899</c:v>
                </c:pt>
                <c:pt idx="95468">
                  <c:v>221.17599245429199</c:v>
                </c:pt>
                <c:pt idx="95469">
                  <c:v>221.17830920956601</c:v>
                </c:pt>
                <c:pt idx="95470">
                  <c:v>221.18062596484</c:v>
                </c:pt>
                <c:pt idx="95471">
                  <c:v>221.182942720113</c:v>
                </c:pt>
                <c:pt idx="95472">
                  <c:v>221.185259475387</c:v>
                </c:pt>
                <c:pt idx="95473">
                  <c:v>221.18757623066</c:v>
                </c:pt>
                <c:pt idx="95474">
                  <c:v>221.18989298593399</c:v>
                </c:pt>
                <c:pt idx="95475">
                  <c:v>221.19220974120699</c:v>
                </c:pt>
                <c:pt idx="95476">
                  <c:v>221.19452649648099</c:v>
                </c:pt>
                <c:pt idx="95477">
                  <c:v>221.19684325175399</c:v>
                </c:pt>
                <c:pt idx="95478">
                  <c:v>221.19916000702801</c:v>
                </c:pt>
                <c:pt idx="95479">
                  <c:v>221.20147676230101</c:v>
                </c:pt>
                <c:pt idx="95480">
                  <c:v>221.20379351757501</c:v>
                </c:pt>
                <c:pt idx="95481">
                  <c:v>221.20611027284801</c:v>
                </c:pt>
                <c:pt idx="95482">
                  <c:v>221.208427028122</c:v>
                </c:pt>
                <c:pt idx="95483">
                  <c:v>221.210743783396</c:v>
                </c:pt>
                <c:pt idx="95484">
                  <c:v>221.213060538669</c:v>
                </c:pt>
                <c:pt idx="95485">
                  <c:v>221.21537729394299</c:v>
                </c:pt>
                <c:pt idx="95486">
                  <c:v>221.21769404921599</c:v>
                </c:pt>
                <c:pt idx="95487">
                  <c:v>221.22001080448999</c:v>
                </c:pt>
                <c:pt idx="95488">
                  <c:v>221.22232755976299</c:v>
                </c:pt>
                <c:pt idx="95489">
                  <c:v>221.22464431503701</c:v>
                </c:pt>
                <c:pt idx="95490">
                  <c:v>221.22696107031001</c:v>
                </c:pt>
                <c:pt idx="95491">
                  <c:v>221.22927782558401</c:v>
                </c:pt>
                <c:pt idx="95492">
                  <c:v>221.23159458085701</c:v>
                </c:pt>
                <c:pt idx="95493">
                  <c:v>221.233911336131</c:v>
                </c:pt>
                <c:pt idx="95494">
                  <c:v>221.236228091404</c:v>
                </c:pt>
                <c:pt idx="95495">
                  <c:v>221.238544846678</c:v>
                </c:pt>
                <c:pt idx="95496">
                  <c:v>221.24086160195199</c:v>
                </c:pt>
                <c:pt idx="95497">
                  <c:v>221.24317835722499</c:v>
                </c:pt>
                <c:pt idx="95498">
                  <c:v>221.24549511249899</c:v>
                </c:pt>
                <c:pt idx="95499">
                  <c:v>221.24781186777199</c:v>
                </c:pt>
                <c:pt idx="95500">
                  <c:v>221.25012862304601</c:v>
                </c:pt>
                <c:pt idx="95501">
                  <c:v>221.25244537831901</c:v>
                </c:pt>
                <c:pt idx="95502">
                  <c:v>221.254762133593</c:v>
                </c:pt>
                <c:pt idx="95503">
                  <c:v>221.257078888866</c:v>
                </c:pt>
                <c:pt idx="95504">
                  <c:v>221.25939564414</c:v>
                </c:pt>
                <c:pt idx="95505">
                  <c:v>221.261712399413</c:v>
                </c:pt>
                <c:pt idx="95506">
                  <c:v>221.26402915468699</c:v>
                </c:pt>
                <c:pt idx="95507">
                  <c:v>221.26634590995999</c:v>
                </c:pt>
                <c:pt idx="95508">
                  <c:v>221.26866266523399</c:v>
                </c:pt>
                <c:pt idx="95509">
                  <c:v>221.27097942050801</c:v>
                </c:pt>
                <c:pt idx="95510">
                  <c:v>221.27329617578101</c:v>
                </c:pt>
                <c:pt idx="95511">
                  <c:v>221.27561293105501</c:v>
                </c:pt>
                <c:pt idx="95512">
                  <c:v>221.27792968632801</c:v>
                </c:pt>
                <c:pt idx="95513">
                  <c:v>221.280246441602</c:v>
                </c:pt>
                <c:pt idx="95514">
                  <c:v>221.282563196875</c:v>
                </c:pt>
                <c:pt idx="95515">
                  <c:v>221.284879952149</c:v>
                </c:pt>
                <c:pt idx="95516">
                  <c:v>221.287196707422</c:v>
                </c:pt>
                <c:pt idx="95517">
                  <c:v>221.28951346269599</c:v>
                </c:pt>
                <c:pt idx="95518">
                  <c:v>221.29183021796899</c:v>
                </c:pt>
                <c:pt idx="95519">
                  <c:v>221.29414697324299</c:v>
                </c:pt>
                <c:pt idx="95520">
                  <c:v>221.29646372851701</c:v>
                </c:pt>
                <c:pt idx="95521">
                  <c:v>221.29878048379001</c:v>
                </c:pt>
                <c:pt idx="95522">
                  <c:v>221.30109723906401</c:v>
                </c:pt>
                <c:pt idx="95523">
                  <c:v>221.30341399433701</c:v>
                </c:pt>
                <c:pt idx="95524">
                  <c:v>221.305730749611</c:v>
                </c:pt>
                <c:pt idx="95525">
                  <c:v>221.308047504884</c:v>
                </c:pt>
                <c:pt idx="95526">
                  <c:v>221.310364260158</c:v>
                </c:pt>
                <c:pt idx="95527">
                  <c:v>221.312681015431</c:v>
                </c:pt>
                <c:pt idx="95528">
                  <c:v>221.31499777070499</c:v>
                </c:pt>
                <c:pt idx="95529">
                  <c:v>221.31731452597799</c:v>
                </c:pt>
                <c:pt idx="95530">
                  <c:v>221.31963128125199</c:v>
                </c:pt>
                <c:pt idx="95531">
                  <c:v>221.32194803652499</c:v>
                </c:pt>
                <c:pt idx="95532">
                  <c:v>221.32426479179901</c:v>
                </c:pt>
                <c:pt idx="95533">
                  <c:v>221.326581547073</c:v>
                </c:pt>
                <c:pt idx="95534">
                  <c:v>221.328898302346</c:v>
                </c:pt>
                <c:pt idx="95535">
                  <c:v>221.33121505762</c:v>
                </c:pt>
                <c:pt idx="95536">
                  <c:v>221.333531812893</c:v>
                </c:pt>
                <c:pt idx="95537">
                  <c:v>221.33584856816699</c:v>
                </c:pt>
                <c:pt idx="95538">
                  <c:v>221.33816532343999</c:v>
                </c:pt>
                <c:pt idx="95539">
                  <c:v>221.34048207871399</c:v>
                </c:pt>
                <c:pt idx="95540">
                  <c:v>221.34279883398699</c:v>
                </c:pt>
                <c:pt idx="95541">
                  <c:v>221.34511558926101</c:v>
                </c:pt>
                <c:pt idx="95542">
                  <c:v>221.34743234453401</c:v>
                </c:pt>
                <c:pt idx="95543">
                  <c:v>221.34974909980801</c:v>
                </c:pt>
                <c:pt idx="95544">
                  <c:v>221.35206585508101</c:v>
                </c:pt>
                <c:pt idx="95545">
                  <c:v>221.354382610355</c:v>
                </c:pt>
                <c:pt idx="95546">
                  <c:v>221.356699365629</c:v>
                </c:pt>
                <c:pt idx="95547">
                  <c:v>221.359016120902</c:v>
                </c:pt>
                <c:pt idx="95548">
                  <c:v>221.36133287617599</c:v>
                </c:pt>
                <c:pt idx="95549">
                  <c:v>221.36364963144899</c:v>
                </c:pt>
                <c:pt idx="95550">
                  <c:v>221.36596638672299</c:v>
                </c:pt>
                <c:pt idx="95551">
                  <c:v>221.36828314199599</c:v>
                </c:pt>
                <c:pt idx="95552">
                  <c:v>221.37059989727001</c:v>
                </c:pt>
                <c:pt idx="95553">
                  <c:v>221.37291665254301</c:v>
                </c:pt>
                <c:pt idx="95554">
                  <c:v>221.37523340781701</c:v>
                </c:pt>
                <c:pt idx="95555">
                  <c:v>221.37755016309001</c:v>
                </c:pt>
                <c:pt idx="95556">
                  <c:v>221.379866918364</c:v>
                </c:pt>
                <c:pt idx="95557">
                  <c:v>221.382183673637</c:v>
                </c:pt>
                <c:pt idx="95558">
                  <c:v>221.384500428911</c:v>
                </c:pt>
                <c:pt idx="95559">
                  <c:v>221.38681718418499</c:v>
                </c:pt>
                <c:pt idx="95560">
                  <c:v>221.38913393945799</c:v>
                </c:pt>
                <c:pt idx="95561">
                  <c:v>221.39145069473199</c:v>
                </c:pt>
                <c:pt idx="95562">
                  <c:v>221.39376745000499</c:v>
                </c:pt>
                <c:pt idx="95563">
                  <c:v>221.39608420527901</c:v>
                </c:pt>
                <c:pt idx="95564">
                  <c:v>221.39840096055201</c:v>
                </c:pt>
                <c:pt idx="95565">
                  <c:v>221.400717715826</c:v>
                </c:pt>
                <c:pt idx="95566">
                  <c:v>221.40303447109901</c:v>
                </c:pt>
                <c:pt idx="95567">
                  <c:v>221.405351226373</c:v>
                </c:pt>
                <c:pt idx="95568">
                  <c:v>221.407667981646</c:v>
                </c:pt>
                <c:pt idx="95569">
                  <c:v>221.40998473691999</c:v>
                </c:pt>
                <c:pt idx="95570">
                  <c:v>221.41230149219399</c:v>
                </c:pt>
                <c:pt idx="95571">
                  <c:v>221.41461824746699</c:v>
                </c:pt>
                <c:pt idx="95572">
                  <c:v>221.41693500274101</c:v>
                </c:pt>
                <c:pt idx="95573">
                  <c:v>221.41925175801401</c:v>
                </c:pt>
                <c:pt idx="95574">
                  <c:v>221.42156851328801</c:v>
                </c:pt>
                <c:pt idx="95575">
                  <c:v>221.42388526856101</c:v>
                </c:pt>
                <c:pt idx="95576">
                  <c:v>221.426202023835</c:v>
                </c:pt>
                <c:pt idx="95577">
                  <c:v>221.428518779108</c:v>
                </c:pt>
                <c:pt idx="95578">
                  <c:v>221.430835534382</c:v>
                </c:pt>
                <c:pt idx="95579">
                  <c:v>221.433152289655</c:v>
                </c:pt>
                <c:pt idx="95580">
                  <c:v>221.43546904492899</c:v>
                </c:pt>
                <c:pt idx="95581">
                  <c:v>221.43778580020199</c:v>
                </c:pt>
                <c:pt idx="95582">
                  <c:v>221.44010255547599</c:v>
                </c:pt>
                <c:pt idx="95583">
                  <c:v>221.44241931075001</c:v>
                </c:pt>
                <c:pt idx="95584">
                  <c:v>221.44473606602301</c:v>
                </c:pt>
                <c:pt idx="95585">
                  <c:v>221.44705282129701</c:v>
                </c:pt>
                <c:pt idx="95586">
                  <c:v>221.44936957657001</c:v>
                </c:pt>
                <c:pt idx="95587">
                  <c:v>221.451686331844</c:v>
                </c:pt>
                <c:pt idx="95588">
                  <c:v>221.454003087117</c:v>
                </c:pt>
                <c:pt idx="95589">
                  <c:v>221.456319842391</c:v>
                </c:pt>
                <c:pt idx="95590">
                  <c:v>221.458636597664</c:v>
                </c:pt>
                <c:pt idx="95591">
                  <c:v>221.46095335293799</c:v>
                </c:pt>
                <c:pt idx="95592">
                  <c:v>221.46327010821099</c:v>
                </c:pt>
                <c:pt idx="95593">
                  <c:v>221.46558686348499</c:v>
                </c:pt>
                <c:pt idx="95594">
                  <c:v>221.46790361875799</c:v>
                </c:pt>
                <c:pt idx="95595">
                  <c:v>221.47022037403201</c:v>
                </c:pt>
                <c:pt idx="95596">
                  <c:v>221.472537129306</c:v>
                </c:pt>
                <c:pt idx="95597">
                  <c:v>221.47485388457901</c:v>
                </c:pt>
                <c:pt idx="95598">
                  <c:v>221.477170639853</c:v>
                </c:pt>
                <c:pt idx="95599">
                  <c:v>221.479487395126</c:v>
                </c:pt>
                <c:pt idx="95600">
                  <c:v>221.4818041504</c:v>
                </c:pt>
                <c:pt idx="95601">
                  <c:v>221.484120905673</c:v>
                </c:pt>
                <c:pt idx="95602">
                  <c:v>221.48643766094699</c:v>
                </c:pt>
                <c:pt idx="95603">
                  <c:v>221.48875441621999</c:v>
                </c:pt>
                <c:pt idx="95604">
                  <c:v>221.49107117149401</c:v>
                </c:pt>
                <c:pt idx="95605">
                  <c:v>221.49338792676701</c:v>
                </c:pt>
                <c:pt idx="95606">
                  <c:v>221.49570468204101</c:v>
                </c:pt>
                <c:pt idx="95607">
                  <c:v>221.498021437315</c:v>
                </c:pt>
                <c:pt idx="95608">
                  <c:v>221.500338192588</c:v>
                </c:pt>
                <c:pt idx="95609">
                  <c:v>221.502654947862</c:v>
                </c:pt>
                <c:pt idx="95610">
                  <c:v>221.504971703135</c:v>
                </c:pt>
                <c:pt idx="95611">
                  <c:v>221.50728845840899</c:v>
                </c:pt>
                <c:pt idx="95612">
                  <c:v>221.50960521368199</c:v>
                </c:pt>
                <c:pt idx="95613">
                  <c:v>221.51192196895599</c:v>
                </c:pt>
                <c:pt idx="95614">
                  <c:v>221.51423872422899</c:v>
                </c:pt>
                <c:pt idx="95615">
                  <c:v>221.51655547950301</c:v>
                </c:pt>
                <c:pt idx="95616">
                  <c:v>221.51887223477601</c:v>
                </c:pt>
                <c:pt idx="95617">
                  <c:v>221.52118899005001</c:v>
                </c:pt>
                <c:pt idx="95618">
                  <c:v>221.52350574532301</c:v>
                </c:pt>
                <c:pt idx="95619">
                  <c:v>221.525822500597</c:v>
                </c:pt>
                <c:pt idx="95620">
                  <c:v>221.528139255871</c:v>
                </c:pt>
                <c:pt idx="95621">
                  <c:v>221.530456011144</c:v>
                </c:pt>
                <c:pt idx="95622">
                  <c:v>221.53277276641799</c:v>
                </c:pt>
                <c:pt idx="95623">
                  <c:v>221.53508952169099</c:v>
                </c:pt>
                <c:pt idx="95624">
                  <c:v>221.53740627696499</c:v>
                </c:pt>
                <c:pt idx="95625">
                  <c:v>221.53972303223799</c:v>
                </c:pt>
                <c:pt idx="95626">
                  <c:v>221.54203978751201</c:v>
                </c:pt>
                <c:pt idx="95627">
                  <c:v>221.54435654278501</c:v>
                </c:pt>
                <c:pt idx="95628">
                  <c:v>221.54667329805901</c:v>
                </c:pt>
                <c:pt idx="95629">
                  <c:v>221.54899005333201</c:v>
                </c:pt>
                <c:pt idx="95630">
                  <c:v>221.551306808606</c:v>
                </c:pt>
                <c:pt idx="95631">
                  <c:v>221.553623563879</c:v>
                </c:pt>
                <c:pt idx="95632">
                  <c:v>221.555940319153</c:v>
                </c:pt>
                <c:pt idx="95633">
                  <c:v>221.55825707442699</c:v>
                </c:pt>
                <c:pt idx="95634">
                  <c:v>221.56057382969999</c:v>
                </c:pt>
                <c:pt idx="95635">
                  <c:v>221.56289058497401</c:v>
                </c:pt>
                <c:pt idx="95636">
                  <c:v>221.56520734024701</c:v>
                </c:pt>
                <c:pt idx="95637">
                  <c:v>221.56752409552101</c:v>
                </c:pt>
                <c:pt idx="95638">
                  <c:v>221.56984085079401</c:v>
                </c:pt>
                <c:pt idx="95639">
                  <c:v>221.572157606068</c:v>
                </c:pt>
                <c:pt idx="95640">
                  <c:v>221.574474361341</c:v>
                </c:pt>
                <c:pt idx="95641">
                  <c:v>221.576791116615</c:v>
                </c:pt>
                <c:pt idx="95642">
                  <c:v>221.579107871888</c:v>
                </c:pt>
                <c:pt idx="95643">
                  <c:v>221.58142462716199</c:v>
                </c:pt>
                <c:pt idx="95644">
                  <c:v>221.58374138243499</c:v>
                </c:pt>
                <c:pt idx="95645">
                  <c:v>221.58605813770899</c:v>
                </c:pt>
                <c:pt idx="95646">
                  <c:v>221.58837489298301</c:v>
                </c:pt>
                <c:pt idx="95647">
                  <c:v>221.59069164825601</c:v>
                </c:pt>
                <c:pt idx="95648">
                  <c:v>221.59300840353001</c:v>
                </c:pt>
                <c:pt idx="95649">
                  <c:v>221.59532515880301</c:v>
                </c:pt>
                <c:pt idx="95650">
                  <c:v>221.597641914077</c:v>
                </c:pt>
                <c:pt idx="95651">
                  <c:v>221.59995866935</c:v>
                </c:pt>
                <c:pt idx="95652">
                  <c:v>221.602275424624</c:v>
                </c:pt>
                <c:pt idx="95653">
                  <c:v>221.604592179897</c:v>
                </c:pt>
                <c:pt idx="95654">
                  <c:v>221.60690893517099</c:v>
                </c:pt>
                <c:pt idx="95655">
                  <c:v>221.60922569044399</c:v>
                </c:pt>
                <c:pt idx="95656">
                  <c:v>221.61154244571799</c:v>
                </c:pt>
                <c:pt idx="95657">
                  <c:v>221.61385920099201</c:v>
                </c:pt>
                <c:pt idx="95658">
                  <c:v>221.61617595626501</c:v>
                </c:pt>
                <c:pt idx="95659">
                  <c:v>221.61849271153901</c:v>
                </c:pt>
                <c:pt idx="95660">
                  <c:v>221.62080946681201</c:v>
                </c:pt>
                <c:pt idx="95661">
                  <c:v>221.623126222086</c:v>
                </c:pt>
                <c:pt idx="95662">
                  <c:v>221.625442977359</c:v>
                </c:pt>
                <c:pt idx="95663">
                  <c:v>221.627759732633</c:v>
                </c:pt>
                <c:pt idx="95664">
                  <c:v>221.630076487906</c:v>
                </c:pt>
                <c:pt idx="95665">
                  <c:v>221.63239324317999</c:v>
                </c:pt>
                <c:pt idx="95666">
                  <c:v>221.63470999845299</c:v>
                </c:pt>
                <c:pt idx="95667">
                  <c:v>221.63702675372701</c:v>
                </c:pt>
                <c:pt idx="95668">
                  <c:v>221.63934350900001</c:v>
                </c:pt>
                <c:pt idx="95669">
                  <c:v>221.64166026427401</c:v>
                </c:pt>
                <c:pt idx="95670">
                  <c:v>221.643977019548</c:v>
                </c:pt>
                <c:pt idx="95671">
                  <c:v>221.646293774821</c:v>
                </c:pt>
                <c:pt idx="95672">
                  <c:v>221.648610530095</c:v>
                </c:pt>
                <c:pt idx="95673">
                  <c:v>221.650927285368</c:v>
                </c:pt>
                <c:pt idx="95674">
                  <c:v>221.65324404064199</c:v>
                </c:pt>
                <c:pt idx="95675">
                  <c:v>221.65556079591499</c:v>
                </c:pt>
                <c:pt idx="95676">
                  <c:v>221.65787755118899</c:v>
                </c:pt>
                <c:pt idx="95677">
                  <c:v>221.66019430646199</c:v>
                </c:pt>
                <c:pt idx="95678">
                  <c:v>221.66251106173601</c:v>
                </c:pt>
                <c:pt idx="95679">
                  <c:v>221.66482781700901</c:v>
                </c:pt>
                <c:pt idx="95680">
                  <c:v>221.66714457228301</c:v>
                </c:pt>
                <c:pt idx="95681">
                  <c:v>221.66946132755601</c:v>
                </c:pt>
                <c:pt idx="95682">
                  <c:v>221.67177808283</c:v>
                </c:pt>
                <c:pt idx="95683">
                  <c:v>221.674094838104</c:v>
                </c:pt>
                <c:pt idx="95684">
                  <c:v>221.676411593377</c:v>
                </c:pt>
                <c:pt idx="95685">
                  <c:v>221.67872834865099</c:v>
                </c:pt>
                <c:pt idx="95686">
                  <c:v>221.68104510392399</c:v>
                </c:pt>
                <c:pt idx="95687">
                  <c:v>221.68336185919799</c:v>
                </c:pt>
                <c:pt idx="95688">
                  <c:v>221.68567861447099</c:v>
                </c:pt>
                <c:pt idx="95689">
                  <c:v>221.68799536974501</c:v>
                </c:pt>
                <c:pt idx="95690">
                  <c:v>221.69031212501801</c:v>
                </c:pt>
                <c:pt idx="95691">
                  <c:v>221.69262888029201</c:v>
                </c:pt>
                <c:pt idx="95692">
                  <c:v>221.69494563556501</c:v>
                </c:pt>
                <c:pt idx="95693">
                  <c:v>221.697262390839</c:v>
                </c:pt>
                <c:pt idx="95694">
                  <c:v>221.699579146112</c:v>
                </c:pt>
                <c:pt idx="95695">
                  <c:v>221.701895901386</c:v>
                </c:pt>
                <c:pt idx="95696">
                  <c:v>221.70421265665999</c:v>
                </c:pt>
                <c:pt idx="95697">
                  <c:v>221.70652941193299</c:v>
                </c:pt>
                <c:pt idx="95698">
                  <c:v>221.70884616720701</c:v>
                </c:pt>
                <c:pt idx="95699">
                  <c:v>221.71116292248001</c:v>
                </c:pt>
                <c:pt idx="95700">
                  <c:v>221.71347967775401</c:v>
                </c:pt>
                <c:pt idx="95701">
                  <c:v>221.71579643302701</c:v>
                </c:pt>
                <c:pt idx="95702">
                  <c:v>221.718113188301</c:v>
                </c:pt>
                <c:pt idx="95703">
                  <c:v>221.720429943574</c:v>
                </c:pt>
                <c:pt idx="95704">
                  <c:v>221.722746698848</c:v>
                </c:pt>
                <c:pt idx="95705">
                  <c:v>221.725063454121</c:v>
                </c:pt>
                <c:pt idx="95706">
                  <c:v>221.72738020939499</c:v>
                </c:pt>
                <c:pt idx="95707">
                  <c:v>221.72969696466899</c:v>
                </c:pt>
                <c:pt idx="95708">
                  <c:v>221.73201371994199</c:v>
                </c:pt>
                <c:pt idx="95709">
                  <c:v>221.73433047521601</c:v>
                </c:pt>
                <c:pt idx="95710">
                  <c:v>221.73664723048901</c:v>
                </c:pt>
                <c:pt idx="95711">
                  <c:v>221.73896398576301</c:v>
                </c:pt>
                <c:pt idx="95712">
                  <c:v>221.74128074103601</c:v>
                </c:pt>
                <c:pt idx="95713">
                  <c:v>221.74359749631</c:v>
                </c:pt>
                <c:pt idx="95714">
                  <c:v>221.745914251583</c:v>
                </c:pt>
                <c:pt idx="95715">
                  <c:v>221.748231006857</c:v>
                </c:pt>
                <c:pt idx="95716">
                  <c:v>221.75054776213</c:v>
                </c:pt>
                <c:pt idx="95717">
                  <c:v>221.75286451740399</c:v>
                </c:pt>
                <c:pt idx="95718">
                  <c:v>221.75518127267699</c:v>
                </c:pt>
                <c:pt idx="95719">
                  <c:v>221.75749802795099</c:v>
                </c:pt>
                <c:pt idx="95720">
                  <c:v>221.75981478322501</c:v>
                </c:pt>
                <c:pt idx="95721">
                  <c:v>221.76213153849801</c:v>
                </c:pt>
                <c:pt idx="95722">
                  <c:v>221.76444829377201</c:v>
                </c:pt>
                <c:pt idx="95723">
                  <c:v>221.76676504904501</c:v>
                </c:pt>
                <c:pt idx="95724">
                  <c:v>221.769081804319</c:v>
                </c:pt>
                <c:pt idx="95725">
                  <c:v>221.771398559592</c:v>
                </c:pt>
                <c:pt idx="95726">
                  <c:v>221.773715314866</c:v>
                </c:pt>
                <c:pt idx="95727">
                  <c:v>221.776032070139</c:v>
                </c:pt>
                <c:pt idx="95728">
                  <c:v>221.77834882541299</c:v>
                </c:pt>
                <c:pt idx="95729">
                  <c:v>221.78066558068599</c:v>
                </c:pt>
                <c:pt idx="95730">
                  <c:v>221.78298233596001</c:v>
                </c:pt>
                <c:pt idx="95731">
                  <c:v>221.78529909123299</c:v>
                </c:pt>
                <c:pt idx="95732">
                  <c:v>221.78761584650701</c:v>
                </c:pt>
                <c:pt idx="95733">
                  <c:v>221.789932601781</c:v>
                </c:pt>
                <c:pt idx="95734">
                  <c:v>221.792249357054</c:v>
                </c:pt>
                <c:pt idx="95735">
                  <c:v>221.794566112328</c:v>
                </c:pt>
                <c:pt idx="95736">
                  <c:v>221.796882867601</c:v>
                </c:pt>
                <c:pt idx="95737">
                  <c:v>221.79919962287499</c:v>
                </c:pt>
                <c:pt idx="95738">
                  <c:v>221.80151637814799</c:v>
                </c:pt>
                <c:pt idx="95739">
                  <c:v>221.80383313342199</c:v>
                </c:pt>
                <c:pt idx="95740">
                  <c:v>221.80614988869499</c:v>
                </c:pt>
                <c:pt idx="95741">
                  <c:v>221.80846664396901</c:v>
                </c:pt>
                <c:pt idx="95742">
                  <c:v>221.81078339924201</c:v>
                </c:pt>
                <c:pt idx="95743">
                  <c:v>221.81310015451601</c:v>
                </c:pt>
                <c:pt idx="95744">
                  <c:v>221.81541690979</c:v>
                </c:pt>
                <c:pt idx="95745">
                  <c:v>221.817733665063</c:v>
                </c:pt>
                <c:pt idx="95746">
                  <c:v>221.820050420337</c:v>
                </c:pt>
                <c:pt idx="95747">
                  <c:v>221.82236717561</c:v>
                </c:pt>
                <c:pt idx="95748">
                  <c:v>221.82468393088399</c:v>
                </c:pt>
                <c:pt idx="95749">
                  <c:v>221.82700068615699</c:v>
                </c:pt>
                <c:pt idx="95750">
                  <c:v>221.82931744143099</c:v>
                </c:pt>
                <c:pt idx="95751">
                  <c:v>221.83163419670399</c:v>
                </c:pt>
                <c:pt idx="95752">
                  <c:v>221.83395095197801</c:v>
                </c:pt>
                <c:pt idx="95753">
                  <c:v>221.83626770725101</c:v>
                </c:pt>
                <c:pt idx="95754">
                  <c:v>221.83858446252501</c:v>
                </c:pt>
                <c:pt idx="95755">
                  <c:v>221.84090121779801</c:v>
                </c:pt>
                <c:pt idx="95756">
                  <c:v>221.843217973072</c:v>
                </c:pt>
                <c:pt idx="95757">
                  <c:v>221.845534728346</c:v>
                </c:pt>
                <c:pt idx="95758">
                  <c:v>221.847851483619</c:v>
                </c:pt>
                <c:pt idx="95759">
                  <c:v>221.85016823889299</c:v>
                </c:pt>
                <c:pt idx="95760">
                  <c:v>221.85248499416599</c:v>
                </c:pt>
                <c:pt idx="95761">
                  <c:v>221.85480174944001</c:v>
                </c:pt>
                <c:pt idx="95762">
                  <c:v>221.85711850471299</c:v>
                </c:pt>
                <c:pt idx="95763">
                  <c:v>221.85943525998701</c:v>
                </c:pt>
                <c:pt idx="95764">
                  <c:v>221.86175201526001</c:v>
                </c:pt>
                <c:pt idx="95765">
                  <c:v>221.864068770534</c:v>
                </c:pt>
                <c:pt idx="95766">
                  <c:v>221.866385525807</c:v>
                </c:pt>
                <c:pt idx="95767">
                  <c:v>221.868702281081</c:v>
                </c:pt>
                <c:pt idx="95768">
                  <c:v>221.871019036354</c:v>
                </c:pt>
                <c:pt idx="95769">
                  <c:v>221.87333579162799</c:v>
                </c:pt>
                <c:pt idx="95770">
                  <c:v>221.87565254690199</c:v>
                </c:pt>
                <c:pt idx="95771">
                  <c:v>221.87796930217499</c:v>
                </c:pt>
                <c:pt idx="95772">
                  <c:v>221.88028605744901</c:v>
                </c:pt>
                <c:pt idx="95773">
                  <c:v>221.88260281272201</c:v>
                </c:pt>
                <c:pt idx="95774">
                  <c:v>221.88491956799601</c:v>
                </c:pt>
                <c:pt idx="95775">
                  <c:v>221.88723632326901</c:v>
                </c:pt>
                <c:pt idx="95776">
                  <c:v>221.889553078543</c:v>
                </c:pt>
                <c:pt idx="95777">
                  <c:v>221.891869833816</c:v>
                </c:pt>
                <c:pt idx="95778">
                  <c:v>221.89418658909</c:v>
                </c:pt>
                <c:pt idx="95779">
                  <c:v>221.896503344363</c:v>
                </c:pt>
                <c:pt idx="95780">
                  <c:v>221.89882009963699</c:v>
                </c:pt>
                <c:pt idx="95781">
                  <c:v>221.90113685490999</c:v>
                </c:pt>
                <c:pt idx="95782">
                  <c:v>221.90345361018399</c:v>
                </c:pt>
                <c:pt idx="95783">
                  <c:v>221.90577036545801</c:v>
                </c:pt>
                <c:pt idx="95784">
                  <c:v>221.90808712073101</c:v>
                </c:pt>
                <c:pt idx="95785">
                  <c:v>221.91040387600501</c:v>
                </c:pt>
                <c:pt idx="95786">
                  <c:v>221.91272063127801</c:v>
                </c:pt>
                <c:pt idx="95787">
                  <c:v>221.915037386552</c:v>
                </c:pt>
                <c:pt idx="95788">
                  <c:v>221.917354141825</c:v>
                </c:pt>
                <c:pt idx="95789">
                  <c:v>221.919670897099</c:v>
                </c:pt>
                <c:pt idx="95790">
                  <c:v>221.921987652372</c:v>
                </c:pt>
                <c:pt idx="95791">
                  <c:v>221.92430440764599</c:v>
                </c:pt>
                <c:pt idx="95792">
                  <c:v>221.92662116291899</c:v>
                </c:pt>
                <c:pt idx="95793">
                  <c:v>221.92893791819299</c:v>
                </c:pt>
                <c:pt idx="95794">
                  <c:v>221.93125467346701</c:v>
                </c:pt>
                <c:pt idx="95795">
                  <c:v>221.93357142874001</c:v>
                </c:pt>
                <c:pt idx="95796">
                  <c:v>221.935888184014</c:v>
                </c:pt>
                <c:pt idx="95797">
                  <c:v>221.938204939287</c:v>
                </c:pt>
                <c:pt idx="95798">
                  <c:v>221.940521694561</c:v>
                </c:pt>
                <c:pt idx="95799">
                  <c:v>221.942838449834</c:v>
                </c:pt>
                <c:pt idx="95800">
                  <c:v>221.94515520510799</c:v>
                </c:pt>
                <c:pt idx="95801">
                  <c:v>221.94747196038099</c:v>
                </c:pt>
                <c:pt idx="95802">
                  <c:v>221.94978871565499</c:v>
                </c:pt>
                <c:pt idx="95803">
                  <c:v>221.95210547092799</c:v>
                </c:pt>
                <c:pt idx="95804">
                  <c:v>221.95442222620201</c:v>
                </c:pt>
                <c:pt idx="95805">
                  <c:v>221.95673898147501</c:v>
                </c:pt>
                <c:pt idx="95806">
                  <c:v>221.95905573674901</c:v>
                </c:pt>
                <c:pt idx="95807">
                  <c:v>221.961372492023</c:v>
                </c:pt>
                <c:pt idx="95808">
                  <c:v>221.963689247296</c:v>
                </c:pt>
                <c:pt idx="95809">
                  <c:v>221.96600600257</c:v>
                </c:pt>
                <c:pt idx="95810">
                  <c:v>221.968322757843</c:v>
                </c:pt>
                <c:pt idx="95811">
                  <c:v>221.97063951311699</c:v>
                </c:pt>
                <c:pt idx="95812">
                  <c:v>221.97295626838999</c:v>
                </c:pt>
                <c:pt idx="95813">
                  <c:v>221.97527302366399</c:v>
                </c:pt>
                <c:pt idx="95814">
                  <c:v>221.97758977893699</c:v>
                </c:pt>
                <c:pt idx="95815">
                  <c:v>221.97990653421101</c:v>
                </c:pt>
                <c:pt idx="95816">
                  <c:v>221.98222328948401</c:v>
                </c:pt>
                <c:pt idx="95817">
                  <c:v>221.98454004475801</c:v>
                </c:pt>
                <c:pt idx="95818">
                  <c:v>221.98685680003101</c:v>
                </c:pt>
                <c:pt idx="95819">
                  <c:v>221.989173555305</c:v>
                </c:pt>
                <c:pt idx="95820">
                  <c:v>221.991490310579</c:v>
                </c:pt>
                <c:pt idx="95821">
                  <c:v>221.993807065852</c:v>
                </c:pt>
                <c:pt idx="95822">
                  <c:v>221.99612382112599</c:v>
                </c:pt>
                <c:pt idx="95823">
                  <c:v>221.99844057639899</c:v>
                </c:pt>
                <c:pt idx="95824">
                  <c:v>222.00075733167299</c:v>
                </c:pt>
                <c:pt idx="95825">
                  <c:v>222.00307408694599</c:v>
                </c:pt>
                <c:pt idx="95826">
                  <c:v>222.00539084222001</c:v>
                </c:pt>
                <c:pt idx="95827">
                  <c:v>222.00770759749301</c:v>
                </c:pt>
                <c:pt idx="95828">
                  <c:v>222.010024352767</c:v>
                </c:pt>
                <c:pt idx="95829">
                  <c:v>222.01234110804</c:v>
                </c:pt>
                <c:pt idx="95830">
                  <c:v>222.014657863314</c:v>
                </c:pt>
                <c:pt idx="95831">
                  <c:v>222.016974618587</c:v>
                </c:pt>
                <c:pt idx="95832">
                  <c:v>222.01929137386099</c:v>
                </c:pt>
                <c:pt idx="95833">
                  <c:v>222.02160812913499</c:v>
                </c:pt>
                <c:pt idx="95834">
                  <c:v>222.02392488440799</c:v>
                </c:pt>
                <c:pt idx="95835">
                  <c:v>222.02624163968201</c:v>
                </c:pt>
                <c:pt idx="95836">
                  <c:v>222.02855839495501</c:v>
                </c:pt>
                <c:pt idx="95837">
                  <c:v>222.03087515022901</c:v>
                </c:pt>
                <c:pt idx="95838">
                  <c:v>222.03319190550201</c:v>
                </c:pt>
                <c:pt idx="95839">
                  <c:v>222.035508660776</c:v>
                </c:pt>
                <c:pt idx="95840">
                  <c:v>222.037825416049</c:v>
                </c:pt>
                <c:pt idx="95841">
                  <c:v>222.040142171323</c:v>
                </c:pt>
                <c:pt idx="95842">
                  <c:v>222.042458926596</c:v>
                </c:pt>
                <c:pt idx="95843">
                  <c:v>222.04477568186999</c:v>
                </c:pt>
                <c:pt idx="95844">
                  <c:v>222.04709243714399</c:v>
                </c:pt>
                <c:pt idx="95845">
                  <c:v>222.04940919241699</c:v>
                </c:pt>
                <c:pt idx="95846">
                  <c:v>222.05172594769101</c:v>
                </c:pt>
                <c:pt idx="95847">
                  <c:v>222.05404270296401</c:v>
                </c:pt>
                <c:pt idx="95848">
                  <c:v>222.05635945823801</c:v>
                </c:pt>
                <c:pt idx="95849">
                  <c:v>222.05867621351101</c:v>
                </c:pt>
                <c:pt idx="95850">
                  <c:v>222.060992968785</c:v>
                </c:pt>
                <c:pt idx="95851">
                  <c:v>222.063309724058</c:v>
                </c:pt>
                <c:pt idx="95852">
                  <c:v>222.065626479332</c:v>
                </c:pt>
                <c:pt idx="95853">
                  <c:v>222.067943234605</c:v>
                </c:pt>
                <c:pt idx="95854">
                  <c:v>222.07025998987899</c:v>
                </c:pt>
                <c:pt idx="95855">
                  <c:v>222.07257674515199</c:v>
                </c:pt>
                <c:pt idx="95856">
                  <c:v>222.07489350042599</c:v>
                </c:pt>
                <c:pt idx="95857">
                  <c:v>222.07721025570001</c:v>
                </c:pt>
                <c:pt idx="95858">
                  <c:v>222.07952701097301</c:v>
                </c:pt>
                <c:pt idx="95859">
                  <c:v>222.081843766247</c:v>
                </c:pt>
                <c:pt idx="95860">
                  <c:v>222.08416052152</c:v>
                </c:pt>
                <c:pt idx="95861">
                  <c:v>222.086477276794</c:v>
                </c:pt>
                <c:pt idx="95862">
                  <c:v>222.088794032067</c:v>
                </c:pt>
                <c:pt idx="95863">
                  <c:v>222.09111078734099</c:v>
                </c:pt>
                <c:pt idx="95864">
                  <c:v>222.09342754261399</c:v>
                </c:pt>
                <c:pt idx="95865">
                  <c:v>222.09574429788799</c:v>
                </c:pt>
                <c:pt idx="95866">
                  <c:v>222.09806105316099</c:v>
                </c:pt>
                <c:pt idx="95867">
                  <c:v>222.10037780843501</c:v>
                </c:pt>
                <c:pt idx="95868">
                  <c:v>222.10269456370801</c:v>
                </c:pt>
                <c:pt idx="95869">
                  <c:v>222.10501131898201</c:v>
                </c:pt>
                <c:pt idx="95870">
                  <c:v>222.107328074256</c:v>
                </c:pt>
                <c:pt idx="95871">
                  <c:v>222.109644829529</c:v>
                </c:pt>
                <c:pt idx="95872">
                  <c:v>222.111961584803</c:v>
                </c:pt>
                <c:pt idx="95873">
                  <c:v>222.114278340076</c:v>
                </c:pt>
                <c:pt idx="95874">
                  <c:v>222.11659509534999</c:v>
                </c:pt>
                <c:pt idx="95875">
                  <c:v>222.11891185062299</c:v>
                </c:pt>
                <c:pt idx="95876">
                  <c:v>222.12122860589699</c:v>
                </c:pt>
                <c:pt idx="95877">
                  <c:v>222.12354536116999</c:v>
                </c:pt>
                <c:pt idx="95878">
                  <c:v>222.12586211644401</c:v>
                </c:pt>
                <c:pt idx="95879">
                  <c:v>222.12817887171701</c:v>
                </c:pt>
                <c:pt idx="95880">
                  <c:v>222.13049562699101</c:v>
                </c:pt>
                <c:pt idx="95881">
                  <c:v>222.132812382265</c:v>
                </c:pt>
                <c:pt idx="95882">
                  <c:v>222.135129137538</c:v>
                </c:pt>
                <c:pt idx="95883">
                  <c:v>222.137445892812</c:v>
                </c:pt>
                <c:pt idx="95884">
                  <c:v>222.139762648085</c:v>
                </c:pt>
                <c:pt idx="95885">
                  <c:v>222.14207940335899</c:v>
                </c:pt>
                <c:pt idx="95886">
                  <c:v>222.14439615863199</c:v>
                </c:pt>
                <c:pt idx="95887">
                  <c:v>222.14671291390599</c:v>
                </c:pt>
                <c:pt idx="95888">
                  <c:v>222.14902966917899</c:v>
                </c:pt>
                <c:pt idx="95889">
                  <c:v>222.15134642445301</c:v>
                </c:pt>
                <c:pt idx="95890">
                  <c:v>222.15366317972601</c:v>
                </c:pt>
                <c:pt idx="95891">
                  <c:v>222.155979935</c:v>
                </c:pt>
                <c:pt idx="95892">
                  <c:v>222.158296690273</c:v>
                </c:pt>
                <c:pt idx="95893">
                  <c:v>222.160613445547</c:v>
                </c:pt>
                <c:pt idx="95894">
                  <c:v>222.16293020082099</c:v>
                </c:pt>
                <c:pt idx="95895">
                  <c:v>222.16524695609399</c:v>
                </c:pt>
                <c:pt idx="95896">
                  <c:v>222.16756371136799</c:v>
                </c:pt>
                <c:pt idx="95897">
                  <c:v>222.16988046664099</c:v>
                </c:pt>
                <c:pt idx="95898">
                  <c:v>222.17219722191501</c:v>
                </c:pt>
                <c:pt idx="95899">
                  <c:v>222.17451397718801</c:v>
                </c:pt>
                <c:pt idx="95900">
                  <c:v>222.17683073246201</c:v>
                </c:pt>
                <c:pt idx="95901">
                  <c:v>222.17914748773501</c:v>
                </c:pt>
                <c:pt idx="95902">
                  <c:v>222.181464243009</c:v>
                </c:pt>
                <c:pt idx="95903">
                  <c:v>222.183780998282</c:v>
                </c:pt>
                <c:pt idx="95904">
                  <c:v>222.186097753556</c:v>
                </c:pt>
                <c:pt idx="95905">
                  <c:v>222.188414508829</c:v>
                </c:pt>
                <c:pt idx="95906">
                  <c:v>222.19073126410299</c:v>
                </c:pt>
                <c:pt idx="95907">
                  <c:v>222.19304801937699</c:v>
                </c:pt>
                <c:pt idx="95908">
                  <c:v>222.19536477464999</c:v>
                </c:pt>
                <c:pt idx="95909">
                  <c:v>222.19768152992401</c:v>
                </c:pt>
                <c:pt idx="95910">
                  <c:v>222.19999828519701</c:v>
                </c:pt>
                <c:pt idx="95911">
                  <c:v>222.20231504047101</c:v>
                </c:pt>
                <c:pt idx="95912">
                  <c:v>222.20463179574401</c:v>
                </c:pt>
                <c:pt idx="95913">
                  <c:v>222.206948551018</c:v>
                </c:pt>
                <c:pt idx="95914">
                  <c:v>222.209265306291</c:v>
                </c:pt>
                <c:pt idx="95915">
                  <c:v>222.211582061565</c:v>
                </c:pt>
                <c:pt idx="95916">
                  <c:v>222.213898816838</c:v>
                </c:pt>
                <c:pt idx="95917">
                  <c:v>222.21621557211199</c:v>
                </c:pt>
                <c:pt idx="95918">
                  <c:v>222.21853232738499</c:v>
                </c:pt>
                <c:pt idx="95919">
                  <c:v>222.22084908265899</c:v>
                </c:pt>
                <c:pt idx="95920">
                  <c:v>222.22316583793301</c:v>
                </c:pt>
                <c:pt idx="95921">
                  <c:v>222.22548259320601</c:v>
                </c:pt>
                <c:pt idx="95922">
                  <c:v>222.22779934848</c:v>
                </c:pt>
                <c:pt idx="95923">
                  <c:v>222.23011610375301</c:v>
                </c:pt>
                <c:pt idx="95924">
                  <c:v>222.232432859027</c:v>
                </c:pt>
                <c:pt idx="95925">
                  <c:v>222.2347496143</c:v>
                </c:pt>
                <c:pt idx="95926">
                  <c:v>222.23706636957399</c:v>
                </c:pt>
                <c:pt idx="95927">
                  <c:v>222.239383124847</c:v>
                </c:pt>
                <c:pt idx="95928">
                  <c:v>222.24169988012099</c:v>
                </c:pt>
                <c:pt idx="95929">
                  <c:v>222.24401663539399</c:v>
                </c:pt>
                <c:pt idx="95930">
                  <c:v>222.24633339066801</c:v>
                </c:pt>
                <c:pt idx="95931">
                  <c:v>222.24865014594201</c:v>
                </c:pt>
                <c:pt idx="95932">
                  <c:v>222.25096690121501</c:v>
                </c:pt>
                <c:pt idx="95933">
                  <c:v>222.253283656489</c:v>
                </c:pt>
                <c:pt idx="95934">
                  <c:v>222.255600411762</c:v>
                </c:pt>
                <c:pt idx="95935">
                  <c:v>222.257917167036</c:v>
                </c:pt>
                <c:pt idx="95936">
                  <c:v>222.260233922309</c:v>
                </c:pt>
                <c:pt idx="95937">
                  <c:v>222.26255067758299</c:v>
                </c:pt>
                <c:pt idx="95938">
                  <c:v>222.26486743285599</c:v>
                </c:pt>
                <c:pt idx="95939">
                  <c:v>222.26718418812999</c:v>
                </c:pt>
                <c:pt idx="95940">
                  <c:v>222.26950094340299</c:v>
                </c:pt>
                <c:pt idx="95941">
                  <c:v>222.27181769867701</c:v>
                </c:pt>
                <c:pt idx="95942">
                  <c:v>222.27413445395001</c:v>
                </c:pt>
                <c:pt idx="95943">
                  <c:v>222.27645120922401</c:v>
                </c:pt>
                <c:pt idx="95944">
                  <c:v>222.278767964498</c:v>
                </c:pt>
                <c:pt idx="95945">
                  <c:v>222.281084719771</c:v>
                </c:pt>
                <c:pt idx="95946">
                  <c:v>222.283401475045</c:v>
                </c:pt>
                <c:pt idx="95947">
                  <c:v>222.285718230318</c:v>
                </c:pt>
                <c:pt idx="95948">
                  <c:v>222.28803498559199</c:v>
                </c:pt>
                <c:pt idx="95949">
                  <c:v>222.29035174086499</c:v>
                </c:pt>
                <c:pt idx="95950">
                  <c:v>222.29266849613899</c:v>
                </c:pt>
                <c:pt idx="95951">
                  <c:v>222.29498525141199</c:v>
                </c:pt>
                <c:pt idx="95952">
                  <c:v>222.29730200668601</c:v>
                </c:pt>
                <c:pt idx="95953">
                  <c:v>222.29961876195901</c:v>
                </c:pt>
                <c:pt idx="95954">
                  <c:v>222.30193551723301</c:v>
                </c:pt>
                <c:pt idx="95955">
                  <c:v>222.30425227250601</c:v>
                </c:pt>
                <c:pt idx="95956">
                  <c:v>222.30656902778</c:v>
                </c:pt>
                <c:pt idx="95957">
                  <c:v>222.308885783054</c:v>
                </c:pt>
                <c:pt idx="95958">
                  <c:v>222.311202538327</c:v>
                </c:pt>
                <c:pt idx="95959">
                  <c:v>222.31351929360099</c:v>
                </c:pt>
                <c:pt idx="95960">
                  <c:v>222.31583604887399</c:v>
                </c:pt>
                <c:pt idx="95961">
                  <c:v>222.31815280414801</c:v>
                </c:pt>
                <c:pt idx="95962">
                  <c:v>222.32046955942101</c:v>
                </c:pt>
                <c:pt idx="95963">
                  <c:v>222.32278631469501</c:v>
                </c:pt>
                <c:pt idx="95964">
                  <c:v>222.32510306996801</c:v>
                </c:pt>
                <c:pt idx="95965">
                  <c:v>222.327419825242</c:v>
                </c:pt>
                <c:pt idx="95966">
                  <c:v>222.329736580515</c:v>
                </c:pt>
                <c:pt idx="95967">
                  <c:v>222.332053335789</c:v>
                </c:pt>
                <c:pt idx="95968">
                  <c:v>222.334370091062</c:v>
                </c:pt>
                <c:pt idx="95969">
                  <c:v>222.33668684633599</c:v>
                </c:pt>
                <c:pt idx="95970">
                  <c:v>222.33900360160999</c:v>
                </c:pt>
                <c:pt idx="95971">
                  <c:v>222.34132035688299</c:v>
                </c:pt>
                <c:pt idx="95972">
                  <c:v>222.34363711215701</c:v>
                </c:pt>
                <c:pt idx="95973">
                  <c:v>222.34595386743001</c:v>
                </c:pt>
                <c:pt idx="95974">
                  <c:v>222.34827062270401</c:v>
                </c:pt>
                <c:pt idx="95975">
                  <c:v>222.35058737797701</c:v>
                </c:pt>
                <c:pt idx="95976">
                  <c:v>222.352904133251</c:v>
                </c:pt>
                <c:pt idx="95977">
                  <c:v>222.355220888524</c:v>
                </c:pt>
                <c:pt idx="95978">
                  <c:v>222.357537643798</c:v>
                </c:pt>
                <c:pt idx="95979">
                  <c:v>222.359854399071</c:v>
                </c:pt>
                <c:pt idx="95980">
                  <c:v>222.36217115434499</c:v>
                </c:pt>
                <c:pt idx="95981">
                  <c:v>222.36448790961899</c:v>
                </c:pt>
                <c:pt idx="95982">
                  <c:v>222.36680466489199</c:v>
                </c:pt>
                <c:pt idx="95983">
                  <c:v>222.36912142016601</c:v>
                </c:pt>
                <c:pt idx="95984">
                  <c:v>222.37143817543901</c:v>
                </c:pt>
                <c:pt idx="95985">
                  <c:v>222.37375493071301</c:v>
                </c:pt>
                <c:pt idx="95986">
                  <c:v>222.37607168598601</c:v>
                </c:pt>
                <c:pt idx="95987">
                  <c:v>222.37838844126</c:v>
                </c:pt>
                <c:pt idx="95988">
                  <c:v>222.380705196533</c:v>
                </c:pt>
                <c:pt idx="95989">
                  <c:v>222.383021951807</c:v>
                </c:pt>
                <c:pt idx="95990">
                  <c:v>222.38533870708</c:v>
                </c:pt>
                <c:pt idx="95991">
                  <c:v>222.38765546235399</c:v>
                </c:pt>
                <c:pt idx="95992">
                  <c:v>222.38997221762699</c:v>
                </c:pt>
                <c:pt idx="95993">
                  <c:v>222.39228897290101</c:v>
                </c:pt>
                <c:pt idx="95994">
                  <c:v>222.39460572817501</c:v>
                </c:pt>
                <c:pt idx="95995">
                  <c:v>222.39692248344801</c:v>
                </c:pt>
                <c:pt idx="95996">
                  <c:v>222.399239238722</c:v>
                </c:pt>
                <c:pt idx="95997">
                  <c:v>222.401555993995</c:v>
                </c:pt>
                <c:pt idx="95998">
                  <c:v>222.403872749269</c:v>
                </c:pt>
                <c:pt idx="95999">
                  <c:v>222.406189504542</c:v>
                </c:pt>
                <c:pt idx="96000">
                  <c:v>222.40850625981599</c:v>
                </c:pt>
                <c:pt idx="96001">
                  <c:v>222.41082301508899</c:v>
                </c:pt>
                <c:pt idx="96002">
                  <c:v>222.41313977036299</c:v>
                </c:pt>
                <c:pt idx="96003">
                  <c:v>222.41545652563599</c:v>
                </c:pt>
                <c:pt idx="96004">
                  <c:v>222.41777328091001</c:v>
                </c:pt>
                <c:pt idx="96005">
                  <c:v>222.42009003618301</c:v>
                </c:pt>
                <c:pt idx="96006">
                  <c:v>222.42240679145701</c:v>
                </c:pt>
                <c:pt idx="96007">
                  <c:v>222.424723546731</c:v>
                </c:pt>
                <c:pt idx="96008">
                  <c:v>222.427040302004</c:v>
                </c:pt>
                <c:pt idx="96009">
                  <c:v>222.429357057278</c:v>
                </c:pt>
                <c:pt idx="96010">
                  <c:v>222.431673812551</c:v>
                </c:pt>
                <c:pt idx="96011">
                  <c:v>222.43399056782499</c:v>
                </c:pt>
                <c:pt idx="96012">
                  <c:v>222.43630732309799</c:v>
                </c:pt>
                <c:pt idx="96013">
                  <c:v>222.43862407837199</c:v>
                </c:pt>
                <c:pt idx="96014">
                  <c:v>222.44094083364499</c:v>
                </c:pt>
                <c:pt idx="96015">
                  <c:v>222.44325758891901</c:v>
                </c:pt>
                <c:pt idx="96016">
                  <c:v>222.44557434419201</c:v>
                </c:pt>
                <c:pt idx="96017">
                  <c:v>222.44789109946601</c:v>
                </c:pt>
                <c:pt idx="96018">
                  <c:v>222.45020785474</c:v>
                </c:pt>
                <c:pt idx="96019">
                  <c:v>222.452524610013</c:v>
                </c:pt>
                <c:pt idx="96020">
                  <c:v>222.454841365287</c:v>
                </c:pt>
                <c:pt idx="96021">
                  <c:v>222.45715812056</c:v>
                </c:pt>
                <c:pt idx="96022">
                  <c:v>222.45947487583399</c:v>
                </c:pt>
                <c:pt idx="96023">
                  <c:v>222.46179163110699</c:v>
                </c:pt>
                <c:pt idx="96024">
                  <c:v>222.46410838638101</c:v>
                </c:pt>
                <c:pt idx="96025">
                  <c:v>222.46642514165401</c:v>
                </c:pt>
                <c:pt idx="96026">
                  <c:v>222.46874189692801</c:v>
                </c:pt>
                <c:pt idx="96027">
                  <c:v>222.47105865220101</c:v>
                </c:pt>
                <c:pt idx="96028">
                  <c:v>222.473375407475</c:v>
                </c:pt>
                <c:pt idx="96029">
                  <c:v>222.475692162748</c:v>
                </c:pt>
                <c:pt idx="96030">
                  <c:v>222.478008918022</c:v>
                </c:pt>
                <c:pt idx="96031">
                  <c:v>222.48032567329599</c:v>
                </c:pt>
                <c:pt idx="96032">
                  <c:v>222.48264242856899</c:v>
                </c:pt>
                <c:pt idx="96033">
                  <c:v>222.48495918384299</c:v>
                </c:pt>
                <c:pt idx="96034">
                  <c:v>222.48727593911599</c:v>
                </c:pt>
                <c:pt idx="96035">
                  <c:v>222.48959269439001</c:v>
                </c:pt>
                <c:pt idx="96036">
                  <c:v>222.49190944966301</c:v>
                </c:pt>
                <c:pt idx="96037">
                  <c:v>222.49422620493701</c:v>
                </c:pt>
                <c:pt idx="96038">
                  <c:v>222.49654296021001</c:v>
                </c:pt>
                <c:pt idx="96039">
                  <c:v>222.498859715484</c:v>
                </c:pt>
                <c:pt idx="96040">
                  <c:v>222.501176470757</c:v>
                </c:pt>
                <c:pt idx="96041">
                  <c:v>222.503493226031</c:v>
                </c:pt>
                <c:pt idx="96042">
                  <c:v>222.505809981304</c:v>
                </c:pt>
                <c:pt idx="96043">
                  <c:v>222.50812673657799</c:v>
                </c:pt>
                <c:pt idx="96044">
                  <c:v>222.51044349185199</c:v>
                </c:pt>
                <c:pt idx="96045">
                  <c:v>222.51276024712499</c:v>
                </c:pt>
                <c:pt idx="96046">
                  <c:v>222.51507700239901</c:v>
                </c:pt>
                <c:pt idx="96047">
                  <c:v>222.51739375767201</c:v>
                </c:pt>
                <c:pt idx="96048">
                  <c:v>222.51971051294601</c:v>
                </c:pt>
                <c:pt idx="96049">
                  <c:v>222.52202726821901</c:v>
                </c:pt>
                <c:pt idx="96050">
                  <c:v>222.524344023493</c:v>
                </c:pt>
                <c:pt idx="96051">
                  <c:v>222.526660778766</c:v>
                </c:pt>
                <c:pt idx="96052">
                  <c:v>222.52897753404</c:v>
                </c:pt>
                <c:pt idx="96053">
                  <c:v>222.531294289313</c:v>
                </c:pt>
                <c:pt idx="96054">
                  <c:v>222.53361104458699</c:v>
                </c:pt>
                <c:pt idx="96055">
                  <c:v>222.53592779985999</c:v>
                </c:pt>
                <c:pt idx="96056">
                  <c:v>222.53824455513401</c:v>
                </c:pt>
                <c:pt idx="96057">
                  <c:v>222.54056131040801</c:v>
                </c:pt>
                <c:pt idx="96058">
                  <c:v>222.54287806568101</c:v>
                </c:pt>
                <c:pt idx="96059">
                  <c:v>222.545194820955</c:v>
                </c:pt>
                <c:pt idx="96060">
                  <c:v>222.547511576228</c:v>
                </c:pt>
                <c:pt idx="96061">
                  <c:v>222.549828331502</c:v>
                </c:pt>
                <c:pt idx="96062">
                  <c:v>222.552145086775</c:v>
                </c:pt>
                <c:pt idx="96063">
                  <c:v>222.55446184204899</c:v>
                </c:pt>
                <c:pt idx="96064">
                  <c:v>222.55677859732199</c:v>
                </c:pt>
                <c:pt idx="96065">
                  <c:v>222.55909535259599</c:v>
                </c:pt>
                <c:pt idx="96066">
                  <c:v>222.56141210786899</c:v>
                </c:pt>
                <c:pt idx="96067">
                  <c:v>222.56372886314301</c:v>
                </c:pt>
                <c:pt idx="96068">
                  <c:v>222.56604561841701</c:v>
                </c:pt>
                <c:pt idx="96069">
                  <c:v>222.56836237369001</c:v>
                </c:pt>
                <c:pt idx="96070">
                  <c:v>222.570679128964</c:v>
                </c:pt>
                <c:pt idx="96071">
                  <c:v>222.572995884237</c:v>
                </c:pt>
                <c:pt idx="96072">
                  <c:v>222.575312639511</c:v>
                </c:pt>
                <c:pt idx="96073">
                  <c:v>222.577629394784</c:v>
                </c:pt>
                <c:pt idx="96074">
                  <c:v>222.57994615005799</c:v>
                </c:pt>
                <c:pt idx="96075">
                  <c:v>222.58226290533099</c:v>
                </c:pt>
                <c:pt idx="96076">
                  <c:v>222.58457966060499</c:v>
                </c:pt>
                <c:pt idx="96077">
                  <c:v>222.58689641587799</c:v>
                </c:pt>
                <c:pt idx="96078">
                  <c:v>222.58921317115201</c:v>
                </c:pt>
                <c:pt idx="96079">
                  <c:v>222.59152992642501</c:v>
                </c:pt>
                <c:pt idx="96080">
                  <c:v>222.59384668169901</c:v>
                </c:pt>
                <c:pt idx="96081">
                  <c:v>222.596163436973</c:v>
                </c:pt>
                <c:pt idx="96082">
                  <c:v>222.598480192246</c:v>
                </c:pt>
                <c:pt idx="96083">
                  <c:v>222.60079694752</c:v>
                </c:pt>
                <c:pt idx="96084">
                  <c:v>222.603113702793</c:v>
                </c:pt>
                <c:pt idx="96085">
                  <c:v>222.60543045806699</c:v>
                </c:pt>
                <c:pt idx="96086">
                  <c:v>222.60774721333999</c:v>
                </c:pt>
                <c:pt idx="96087">
                  <c:v>222.61006396861401</c:v>
                </c:pt>
                <c:pt idx="96088">
                  <c:v>222.61238072388699</c:v>
                </c:pt>
                <c:pt idx="96089">
                  <c:v>222.61469747916101</c:v>
                </c:pt>
                <c:pt idx="96090">
                  <c:v>222.61701423443401</c:v>
                </c:pt>
                <c:pt idx="96091">
                  <c:v>222.619330989708</c:v>
                </c:pt>
                <c:pt idx="96092">
                  <c:v>222.621647744981</c:v>
                </c:pt>
                <c:pt idx="96093">
                  <c:v>222.623964500255</c:v>
                </c:pt>
                <c:pt idx="96094">
                  <c:v>222.62628125552899</c:v>
                </c:pt>
                <c:pt idx="96095">
                  <c:v>222.62859801080199</c:v>
                </c:pt>
                <c:pt idx="96096">
                  <c:v>222.63091476607599</c:v>
                </c:pt>
                <c:pt idx="96097">
                  <c:v>222.63323152134899</c:v>
                </c:pt>
                <c:pt idx="96098">
                  <c:v>222.63554827662301</c:v>
                </c:pt>
                <c:pt idx="96099">
                  <c:v>222.63786503189601</c:v>
                </c:pt>
                <c:pt idx="96100">
                  <c:v>222.64018178717001</c:v>
                </c:pt>
                <c:pt idx="96101">
                  <c:v>222.64249854244301</c:v>
                </c:pt>
                <c:pt idx="96102">
                  <c:v>222.644815297717</c:v>
                </c:pt>
                <c:pt idx="96103">
                  <c:v>222.64713205299</c:v>
                </c:pt>
                <c:pt idx="96104">
                  <c:v>222.649448808264</c:v>
                </c:pt>
                <c:pt idx="96105">
                  <c:v>222.651765563537</c:v>
                </c:pt>
                <c:pt idx="96106">
                  <c:v>222.65408231881099</c:v>
                </c:pt>
                <c:pt idx="96107">
                  <c:v>222.65639907408499</c:v>
                </c:pt>
                <c:pt idx="96108">
                  <c:v>222.65871582935799</c:v>
                </c:pt>
                <c:pt idx="96109">
                  <c:v>222.66103258463201</c:v>
                </c:pt>
                <c:pt idx="96110">
                  <c:v>222.66334933990501</c:v>
                </c:pt>
                <c:pt idx="96111">
                  <c:v>222.66566609517901</c:v>
                </c:pt>
                <c:pt idx="96112">
                  <c:v>222.66798285045201</c:v>
                </c:pt>
                <c:pt idx="96113">
                  <c:v>222.670299605726</c:v>
                </c:pt>
                <c:pt idx="96114">
                  <c:v>222.672616360999</c:v>
                </c:pt>
                <c:pt idx="96115">
                  <c:v>222.674933116273</c:v>
                </c:pt>
                <c:pt idx="96116">
                  <c:v>222.677249871546</c:v>
                </c:pt>
                <c:pt idx="96117">
                  <c:v>222.67956662681999</c:v>
                </c:pt>
                <c:pt idx="96118">
                  <c:v>222.68188338209399</c:v>
                </c:pt>
                <c:pt idx="96119">
                  <c:v>222.68420013736699</c:v>
                </c:pt>
                <c:pt idx="96120">
                  <c:v>222.68651689264101</c:v>
                </c:pt>
                <c:pt idx="96121">
                  <c:v>222.68883364791401</c:v>
                </c:pt>
                <c:pt idx="96122">
                  <c:v>222.691150403188</c:v>
                </c:pt>
                <c:pt idx="96123">
                  <c:v>222.693467158461</c:v>
                </c:pt>
                <c:pt idx="96124">
                  <c:v>222.695783913735</c:v>
                </c:pt>
                <c:pt idx="96125">
                  <c:v>222.698100669008</c:v>
                </c:pt>
                <c:pt idx="96126">
                  <c:v>222.70041742428199</c:v>
                </c:pt>
                <c:pt idx="96127">
                  <c:v>222.70273417955499</c:v>
                </c:pt>
                <c:pt idx="96128">
                  <c:v>222.70505093482899</c:v>
                </c:pt>
                <c:pt idx="96129">
                  <c:v>222.70736769010199</c:v>
                </c:pt>
                <c:pt idx="96130">
                  <c:v>222.70968444537601</c:v>
                </c:pt>
                <c:pt idx="96131">
                  <c:v>222.71200120065001</c:v>
                </c:pt>
                <c:pt idx="96132">
                  <c:v>222.71431795592301</c:v>
                </c:pt>
                <c:pt idx="96133">
                  <c:v>222.716634711197</c:v>
                </c:pt>
                <c:pt idx="96134">
                  <c:v>222.71895146647</c:v>
                </c:pt>
                <c:pt idx="96135">
                  <c:v>222.721268221744</c:v>
                </c:pt>
                <c:pt idx="96136">
                  <c:v>222.723584977017</c:v>
                </c:pt>
                <c:pt idx="96137">
                  <c:v>222.72590173229099</c:v>
                </c:pt>
                <c:pt idx="96138">
                  <c:v>222.72821848756399</c:v>
                </c:pt>
                <c:pt idx="96139">
                  <c:v>222.73053524283799</c:v>
                </c:pt>
                <c:pt idx="96140">
                  <c:v>222.73285199811099</c:v>
                </c:pt>
                <c:pt idx="96141">
                  <c:v>222.73516875338501</c:v>
                </c:pt>
                <c:pt idx="96142">
                  <c:v>222.73748550865801</c:v>
                </c:pt>
                <c:pt idx="96143">
                  <c:v>222.73980226393201</c:v>
                </c:pt>
                <c:pt idx="96144">
                  <c:v>222.742119019206</c:v>
                </c:pt>
                <c:pt idx="96145">
                  <c:v>222.744435774479</c:v>
                </c:pt>
                <c:pt idx="96146">
                  <c:v>222.746752529753</c:v>
                </c:pt>
                <c:pt idx="96147">
                  <c:v>222.749069285026</c:v>
                </c:pt>
                <c:pt idx="96148">
                  <c:v>222.75138604029999</c:v>
                </c:pt>
                <c:pt idx="96149">
                  <c:v>222.75370279557299</c:v>
                </c:pt>
                <c:pt idx="96150">
                  <c:v>222.75601955084699</c:v>
                </c:pt>
                <c:pt idx="96151">
                  <c:v>222.75833630611999</c:v>
                </c:pt>
                <c:pt idx="96152">
                  <c:v>222.76065306139401</c:v>
                </c:pt>
                <c:pt idx="96153">
                  <c:v>222.76296981666701</c:v>
                </c:pt>
                <c:pt idx="96154">
                  <c:v>222.765286571941</c:v>
                </c:pt>
                <c:pt idx="96155">
                  <c:v>222.767603327215</c:v>
                </c:pt>
                <c:pt idx="96156">
                  <c:v>222.769920082488</c:v>
                </c:pt>
                <c:pt idx="96157">
                  <c:v>222.77223683776199</c:v>
                </c:pt>
                <c:pt idx="96158">
                  <c:v>222.77455359303499</c:v>
                </c:pt>
                <c:pt idx="96159">
                  <c:v>222.77687034830899</c:v>
                </c:pt>
                <c:pt idx="96160">
                  <c:v>222.77918710358199</c:v>
                </c:pt>
                <c:pt idx="96161">
                  <c:v>222.78150385885601</c:v>
                </c:pt>
                <c:pt idx="96162">
                  <c:v>222.78382061412901</c:v>
                </c:pt>
                <c:pt idx="96163">
                  <c:v>222.78613736940301</c:v>
                </c:pt>
                <c:pt idx="96164">
                  <c:v>222.78845412467601</c:v>
                </c:pt>
                <c:pt idx="96165">
                  <c:v>222.79077087995</c:v>
                </c:pt>
                <c:pt idx="96166">
                  <c:v>222.793087635223</c:v>
                </c:pt>
                <c:pt idx="96167">
                  <c:v>222.795404390497</c:v>
                </c:pt>
                <c:pt idx="96168">
                  <c:v>222.79772114577099</c:v>
                </c:pt>
                <c:pt idx="96169">
                  <c:v>222.80003790104399</c:v>
                </c:pt>
                <c:pt idx="96170">
                  <c:v>222.80235465631799</c:v>
                </c:pt>
                <c:pt idx="96171">
                  <c:v>222.80467141159099</c:v>
                </c:pt>
                <c:pt idx="96172">
                  <c:v>222.80698816686501</c:v>
                </c:pt>
                <c:pt idx="96173">
                  <c:v>222.80930492213801</c:v>
                </c:pt>
                <c:pt idx="96174">
                  <c:v>222.81162167741201</c:v>
                </c:pt>
                <c:pt idx="96175">
                  <c:v>222.81393843268501</c:v>
                </c:pt>
                <c:pt idx="96176">
                  <c:v>222.816255187959</c:v>
                </c:pt>
                <c:pt idx="96177">
                  <c:v>222.818571943232</c:v>
                </c:pt>
                <c:pt idx="96178">
                  <c:v>222.820888698506</c:v>
                </c:pt>
                <c:pt idx="96179">
                  <c:v>222.823205453779</c:v>
                </c:pt>
                <c:pt idx="96180">
                  <c:v>222.82552220905299</c:v>
                </c:pt>
                <c:pt idx="96181">
                  <c:v>222.82783896432699</c:v>
                </c:pt>
                <c:pt idx="96182">
                  <c:v>222.83015571959999</c:v>
                </c:pt>
                <c:pt idx="96183">
                  <c:v>222.83247247487401</c:v>
                </c:pt>
                <c:pt idx="96184">
                  <c:v>222.83478923014701</c:v>
                </c:pt>
                <c:pt idx="96185">
                  <c:v>222.837105985421</c:v>
                </c:pt>
                <c:pt idx="96186">
                  <c:v>222.839422740694</c:v>
                </c:pt>
                <c:pt idx="96187">
                  <c:v>222.841739495968</c:v>
                </c:pt>
                <c:pt idx="96188">
                  <c:v>222.844056251241</c:v>
                </c:pt>
                <c:pt idx="96189">
                  <c:v>222.84637300651499</c:v>
                </c:pt>
                <c:pt idx="96190">
                  <c:v>222.84868976178799</c:v>
                </c:pt>
                <c:pt idx="96191">
                  <c:v>222.85100651706199</c:v>
                </c:pt>
                <c:pt idx="96192">
                  <c:v>222.85332327233499</c:v>
                </c:pt>
                <c:pt idx="96193">
                  <c:v>222.85564002760901</c:v>
                </c:pt>
                <c:pt idx="96194">
                  <c:v>222.85795678288301</c:v>
                </c:pt>
                <c:pt idx="96195">
                  <c:v>222.86027353815601</c:v>
                </c:pt>
                <c:pt idx="96196">
                  <c:v>222.86259029343</c:v>
                </c:pt>
                <c:pt idx="96197">
                  <c:v>222.864907048703</c:v>
                </c:pt>
                <c:pt idx="96198">
                  <c:v>222.867223803977</c:v>
                </c:pt>
                <c:pt idx="96199">
                  <c:v>222.86954055925</c:v>
                </c:pt>
                <c:pt idx="96200">
                  <c:v>222.87185731452399</c:v>
                </c:pt>
                <c:pt idx="96201">
                  <c:v>222.87417406979699</c:v>
                </c:pt>
                <c:pt idx="96202">
                  <c:v>222.87649082507099</c:v>
                </c:pt>
                <c:pt idx="96203">
                  <c:v>222.87880758034399</c:v>
                </c:pt>
                <c:pt idx="96204">
                  <c:v>222.88112433561801</c:v>
                </c:pt>
                <c:pt idx="96205">
                  <c:v>222.88344109089201</c:v>
                </c:pt>
                <c:pt idx="96206">
                  <c:v>222.88575784616501</c:v>
                </c:pt>
                <c:pt idx="96207">
                  <c:v>222.888074601439</c:v>
                </c:pt>
                <c:pt idx="96208">
                  <c:v>222.890391356712</c:v>
                </c:pt>
                <c:pt idx="96209">
                  <c:v>222.892708111986</c:v>
                </c:pt>
                <c:pt idx="96210">
                  <c:v>222.895024867259</c:v>
                </c:pt>
                <c:pt idx="96211">
                  <c:v>222.89734162253299</c:v>
                </c:pt>
                <c:pt idx="96212">
                  <c:v>222.89965837780599</c:v>
                </c:pt>
                <c:pt idx="96213">
                  <c:v>222.90197513307999</c:v>
                </c:pt>
                <c:pt idx="96214">
                  <c:v>222.90429188835299</c:v>
                </c:pt>
                <c:pt idx="96215">
                  <c:v>222.90660864362701</c:v>
                </c:pt>
                <c:pt idx="96216">
                  <c:v>222.90892539890001</c:v>
                </c:pt>
                <c:pt idx="96217">
                  <c:v>222.911242154174</c:v>
                </c:pt>
                <c:pt idx="96218">
                  <c:v>222.913558909448</c:v>
                </c:pt>
                <c:pt idx="96219">
                  <c:v>222.915875664721</c:v>
                </c:pt>
                <c:pt idx="96220">
                  <c:v>222.91819241999499</c:v>
                </c:pt>
                <c:pt idx="96221">
                  <c:v>222.92050917526799</c:v>
                </c:pt>
                <c:pt idx="96222">
                  <c:v>222.92282593054199</c:v>
                </c:pt>
                <c:pt idx="96223">
                  <c:v>222.92514268581499</c:v>
                </c:pt>
                <c:pt idx="96224">
                  <c:v>222.92745944108901</c:v>
                </c:pt>
                <c:pt idx="96225">
                  <c:v>222.92977619636201</c:v>
                </c:pt>
                <c:pt idx="96226">
                  <c:v>222.93209295163601</c:v>
                </c:pt>
                <c:pt idx="96227">
                  <c:v>222.93440970690901</c:v>
                </c:pt>
                <c:pt idx="96228">
                  <c:v>222.936726462183</c:v>
                </c:pt>
                <c:pt idx="96229">
                  <c:v>222.939043217456</c:v>
                </c:pt>
                <c:pt idx="96230">
                  <c:v>222.94135997273</c:v>
                </c:pt>
                <c:pt idx="96231">
                  <c:v>222.94367672800399</c:v>
                </c:pt>
                <c:pt idx="96232">
                  <c:v>222.94599348327699</c:v>
                </c:pt>
                <c:pt idx="96233">
                  <c:v>222.94831023855099</c:v>
                </c:pt>
                <c:pt idx="96234">
                  <c:v>222.95062699382399</c:v>
                </c:pt>
                <c:pt idx="96235">
                  <c:v>222.95294374909801</c:v>
                </c:pt>
                <c:pt idx="96236">
                  <c:v>222.95526050437101</c:v>
                </c:pt>
                <c:pt idx="96237">
                  <c:v>222.95757725964501</c:v>
                </c:pt>
                <c:pt idx="96238">
                  <c:v>222.95989401491801</c:v>
                </c:pt>
                <c:pt idx="96239">
                  <c:v>222.962210770192</c:v>
                </c:pt>
                <c:pt idx="96240">
                  <c:v>222.964527525465</c:v>
                </c:pt>
                <c:pt idx="96241">
                  <c:v>222.966844280739</c:v>
                </c:pt>
                <c:pt idx="96242">
                  <c:v>222.969161036012</c:v>
                </c:pt>
                <c:pt idx="96243">
                  <c:v>222.97147779128599</c:v>
                </c:pt>
                <c:pt idx="96244">
                  <c:v>222.97379454655999</c:v>
                </c:pt>
                <c:pt idx="96245">
                  <c:v>222.97611130183299</c:v>
                </c:pt>
                <c:pt idx="96246">
                  <c:v>222.97842805710701</c:v>
                </c:pt>
                <c:pt idx="96247">
                  <c:v>222.98074481238001</c:v>
                </c:pt>
                <c:pt idx="96248">
                  <c:v>222.983061567654</c:v>
                </c:pt>
                <c:pt idx="96249">
                  <c:v>222.98537832292701</c:v>
                </c:pt>
                <c:pt idx="96250">
                  <c:v>222.987695078201</c:v>
                </c:pt>
                <c:pt idx="96251">
                  <c:v>222.990011833474</c:v>
                </c:pt>
                <c:pt idx="96252">
                  <c:v>222.99232858874799</c:v>
                </c:pt>
                <c:pt idx="96253">
                  <c:v>222.994645344021</c:v>
                </c:pt>
                <c:pt idx="96254">
                  <c:v>222.99696209929499</c:v>
                </c:pt>
                <c:pt idx="96255">
                  <c:v>222.99927885456901</c:v>
                </c:pt>
                <c:pt idx="96256">
                  <c:v>223.00159560984201</c:v>
                </c:pt>
                <c:pt idx="96257">
                  <c:v>223.00391236511601</c:v>
                </c:pt>
                <c:pt idx="96258">
                  <c:v>223.00622912038901</c:v>
                </c:pt>
                <c:pt idx="96259">
                  <c:v>223.008545875663</c:v>
                </c:pt>
                <c:pt idx="96260">
                  <c:v>223.010862630936</c:v>
                </c:pt>
                <c:pt idx="96261">
                  <c:v>223.01317938621</c:v>
                </c:pt>
                <c:pt idx="96262">
                  <c:v>223.015496141483</c:v>
                </c:pt>
                <c:pt idx="96263">
                  <c:v>223.01781289675699</c:v>
                </c:pt>
                <c:pt idx="96264">
                  <c:v>223.02012965202999</c:v>
                </c:pt>
                <c:pt idx="96265">
                  <c:v>223.02244640730399</c:v>
                </c:pt>
                <c:pt idx="96266">
                  <c:v>223.02476316257699</c:v>
                </c:pt>
                <c:pt idx="96267">
                  <c:v>223.02707991785101</c:v>
                </c:pt>
                <c:pt idx="96268">
                  <c:v>223.02939667312501</c:v>
                </c:pt>
                <c:pt idx="96269">
                  <c:v>223.03171342839801</c:v>
                </c:pt>
                <c:pt idx="96270">
                  <c:v>223.034030183672</c:v>
                </c:pt>
                <c:pt idx="96271">
                  <c:v>223.036346938945</c:v>
                </c:pt>
                <c:pt idx="96272">
                  <c:v>223.038663694219</c:v>
                </c:pt>
                <c:pt idx="96273">
                  <c:v>223.040980449492</c:v>
                </c:pt>
                <c:pt idx="96274">
                  <c:v>223.04329720476599</c:v>
                </c:pt>
                <c:pt idx="96275">
                  <c:v>223.04561396003899</c:v>
                </c:pt>
                <c:pt idx="96276">
                  <c:v>223.04793071531299</c:v>
                </c:pt>
                <c:pt idx="96277">
                  <c:v>223.05024747058599</c:v>
                </c:pt>
                <c:pt idx="96278">
                  <c:v>223.05256422586001</c:v>
                </c:pt>
                <c:pt idx="96279">
                  <c:v>223.05488098113301</c:v>
                </c:pt>
                <c:pt idx="96280">
                  <c:v>223.05719773640701</c:v>
                </c:pt>
                <c:pt idx="96281">
                  <c:v>223.059514491681</c:v>
                </c:pt>
                <c:pt idx="96282">
                  <c:v>223.061831246954</c:v>
                </c:pt>
                <c:pt idx="96283">
                  <c:v>223.06414800222799</c:v>
                </c:pt>
                <c:pt idx="96284">
                  <c:v>223.066464757501</c:v>
                </c:pt>
                <c:pt idx="96285">
                  <c:v>223.06878151277499</c:v>
                </c:pt>
                <c:pt idx="96286">
                  <c:v>223.07109826804799</c:v>
                </c:pt>
                <c:pt idx="96287">
                  <c:v>223.07341502332201</c:v>
                </c:pt>
                <c:pt idx="96288">
                  <c:v>223.07573177859501</c:v>
                </c:pt>
                <c:pt idx="96289">
                  <c:v>223.07804853386901</c:v>
                </c:pt>
                <c:pt idx="96290">
                  <c:v>223.08036528914201</c:v>
                </c:pt>
                <c:pt idx="96291">
                  <c:v>223.082682044416</c:v>
                </c:pt>
                <c:pt idx="96292">
                  <c:v>223.08499879969</c:v>
                </c:pt>
                <c:pt idx="96293">
                  <c:v>223.087315554963</c:v>
                </c:pt>
                <c:pt idx="96294">
                  <c:v>223.08963231023699</c:v>
                </c:pt>
                <c:pt idx="96295">
                  <c:v>223.09194906550999</c:v>
                </c:pt>
                <c:pt idx="96296">
                  <c:v>223.09426582078399</c:v>
                </c:pt>
                <c:pt idx="96297">
                  <c:v>223.09658257605699</c:v>
                </c:pt>
                <c:pt idx="96298">
                  <c:v>223.09889933133101</c:v>
                </c:pt>
                <c:pt idx="96299">
                  <c:v>223.10121608660401</c:v>
                </c:pt>
                <c:pt idx="96300">
                  <c:v>223.10353284187801</c:v>
                </c:pt>
                <c:pt idx="96301">
                  <c:v>223.10584959715101</c:v>
                </c:pt>
                <c:pt idx="96302">
                  <c:v>223.108166352425</c:v>
                </c:pt>
                <c:pt idx="96303">
                  <c:v>223.110483107698</c:v>
                </c:pt>
                <c:pt idx="96304">
                  <c:v>223.112799862972</c:v>
                </c:pt>
                <c:pt idx="96305">
                  <c:v>223.11511661824599</c:v>
                </c:pt>
                <c:pt idx="96306">
                  <c:v>223.11743337351899</c:v>
                </c:pt>
                <c:pt idx="96307">
                  <c:v>223.11975012879299</c:v>
                </c:pt>
                <c:pt idx="96308">
                  <c:v>223.12206688406599</c:v>
                </c:pt>
                <c:pt idx="96309">
                  <c:v>223.12438363934001</c:v>
                </c:pt>
                <c:pt idx="96310">
                  <c:v>223.12670039461301</c:v>
                </c:pt>
                <c:pt idx="96311">
                  <c:v>223.12901714988701</c:v>
                </c:pt>
                <c:pt idx="96312">
                  <c:v>223.13133390516001</c:v>
                </c:pt>
                <c:pt idx="96313">
                  <c:v>223.133650660434</c:v>
                </c:pt>
                <c:pt idx="96314">
                  <c:v>223.135967415707</c:v>
                </c:pt>
                <c:pt idx="96315">
                  <c:v>223.138284170981</c:v>
                </c:pt>
                <c:pt idx="96316">
                  <c:v>223.140600926254</c:v>
                </c:pt>
                <c:pt idx="96317">
                  <c:v>223.14291768152799</c:v>
                </c:pt>
                <c:pt idx="96318">
                  <c:v>223.14523443680201</c:v>
                </c:pt>
                <c:pt idx="96319">
                  <c:v>223.14755119207501</c:v>
                </c:pt>
                <c:pt idx="96320">
                  <c:v>223.14986794734901</c:v>
                </c:pt>
                <c:pt idx="96321">
                  <c:v>223.15218470262201</c:v>
                </c:pt>
                <c:pt idx="96322">
                  <c:v>223.154501457896</c:v>
                </c:pt>
                <c:pt idx="96323">
                  <c:v>223.156818213169</c:v>
                </c:pt>
                <c:pt idx="96324">
                  <c:v>223.159134968443</c:v>
                </c:pt>
                <c:pt idx="96325">
                  <c:v>223.161451723716</c:v>
                </c:pt>
                <c:pt idx="96326">
                  <c:v>223.16376847898999</c:v>
                </c:pt>
                <c:pt idx="96327">
                  <c:v>223.16608523426299</c:v>
                </c:pt>
                <c:pt idx="96328">
                  <c:v>223.16840198953699</c:v>
                </c:pt>
                <c:pt idx="96329">
                  <c:v>223.17071874480999</c:v>
                </c:pt>
                <c:pt idx="96330">
                  <c:v>223.17303550008401</c:v>
                </c:pt>
                <c:pt idx="96331">
                  <c:v>223.17535225535801</c:v>
                </c:pt>
                <c:pt idx="96332">
                  <c:v>223.17766901063101</c:v>
                </c:pt>
                <c:pt idx="96333">
                  <c:v>223.179985765905</c:v>
                </c:pt>
                <c:pt idx="96334">
                  <c:v>223.182302521178</c:v>
                </c:pt>
                <c:pt idx="96335">
                  <c:v>223.184619276452</c:v>
                </c:pt>
                <c:pt idx="96336">
                  <c:v>223.186936031725</c:v>
                </c:pt>
                <c:pt idx="96337">
                  <c:v>223.18925278699899</c:v>
                </c:pt>
                <c:pt idx="96338">
                  <c:v>223.19156954227199</c:v>
                </c:pt>
                <c:pt idx="96339">
                  <c:v>223.19388629754599</c:v>
                </c:pt>
                <c:pt idx="96340">
                  <c:v>223.19620305281899</c:v>
                </c:pt>
                <c:pt idx="96341">
                  <c:v>223.19851980809301</c:v>
                </c:pt>
                <c:pt idx="96342">
                  <c:v>223.20083656336701</c:v>
                </c:pt>
                <c:pt idx="96343">
                  <c:v>223.20315331864001</c:v>
                </c:pt>
                <c:pt idx="96344">
                  <c:v>223.205470073914</c:v>
                </c:pt>
                <c:pt idx="96345">
                  <c:v>223.207786829187</c:v>
                </c:pt>
                <c:pt idx="96346">
                  <c:v>223.210103584461</c:v>
                </c:pt>
                <c:pt idx="96347">
                  <c:v>223.212420339734</c:v>
                </c:pt>
                <c:pt idx="96348">
                  <c:v>223.21473709500799</c:v>
                </c:pt>
                <c:pt idx="96349">
                  <c:v>223.21705385028099</c:v>
                </c:pt>
                <c:pt idx="96350">
                  <c:v>223.21937060555501</c:v>
                </c:pt>
                <c:pt idx="96351">
                  <c:v>223.22168736082801</c:v>
                </c:pt>
                <c:pt idx="96352">
                  <c:v>223.22400411610201</c:v>
                </c:pt>
                <c:pt idx="96353">
                  <c:v>223.22632087137501</c:v>
                </c:pt>
                <c:pt idx="96354">
                  <c:v>223.228637626649</c:v>
                </c:pt>
                <c:pt idx="96355">
                  <c:v>223.230954381923</c:v>
                </c:pt>
                <c:pt idx="96356">
                  <c:v>223.233271137196</c:v>
                </c:pt>
                <c:pt idx="96357">
                  <c:v>223.23558789246999</c:v>
                </c:pt>
                <c:pt idx="96358">
                  <c:v>223.23790464774299</c:v>
                </c:pt>
                <c:pt idx="96359">
                  <c:v>223.24022140301699</c:v>
                </c:pt>
                <c:pt idx="96360">
                  <c:v>223.24253815828999</c:v>
                </c:pt>
                <c:pt idx="96361">
                  <c:v>223.24485491356401</c:v>
                </c:pt>
                <c:pt idx="96362">
                  <c:v>223.24717166883701</c:v>
                </c:pt>
                <c:pt idx="96363">
                  <c:v>223.24948842411101</c:v>
                </c:pt>
                <c:pt idx="96364">
                  <c:v>223.25180517938401</c:v>
                </c:pt>
                <c:pt idx="96365">
                  <c:v>223.254121934658</c:v>
                </c:pt>
                <c:pt idx="96366">
                  <c:v>223.256438689931</c:v>
                </c:pt>
                <c:pt idx="96367">
                  <c:v>223.258755445205</c:v>
                </c:pt>
                <c:pt idx="96368">
                  <c:v>223.26107220047899</c:v>
                </c:pt>
                <c:pt idx="96369">
                  <c:v>223.26338895575199</c:v>
                </c:pt>
                <c:pt idx="96370">
                  <c:v>223.26570571102599</c:v>
                </c:pt>
                <c:pt idx="96371">
                  <c:v>223.26802246629899</c:v>
                </c:pt>
                <c:pt idx="96372">
                  <c:v>223.27033922157301</c:v>
                </c:pt>
                <c:pt idx="96373">
                  <c:v>223.27265597684601</c:v>
                </c:pt>
                <c:pt idx="96374">
                  <c:v>223.27497273212001</c:v>
                </c:pt>
                <c:pt idx="96375">
                  <c:v>223.27728948739301</c:v>
                </c:pt>
                <c:pt idx="96376">
                  <c:v>223.279606242667</c:v>
                </c:pt>
                <c:pt idx="96377">
                  <c:v>223.28192299794</c:v>
                </c:pt>
                <c:pt idx="96378">
                  <c:v>223.284239753214</c:v>
                </c:pt>
                <c:pt idx="96379">
                  <c:v>223.286556508487</c:v>
                </c:pt>
                <c:pt idx="96380">
                  <c:v>223.28887326376099</c:v>
                </c:pt>
                <c:pt idx="96381">
                  <c:v>223.29119001903501</c:v>
                </c:pt>
                <c:pt idx="96382">
                  <c:v>223.29350677430801</c:v>
                </c:pt>
                <c:pt idx="96383">
                  <c:v>223.29582352958201</c:v>
                </c:pt>
                <c:pt idx="96384">
                  <c:v>223.29814028485501</c:v>
                </c:pt>
                <c:pt idx="96385">
                  <c:v>223.300457040129</c:v>
                </c:pt>
                <c:pt idx="96386">
                  <c:v>223.302773795402</c:v>
                </c:pt>
                <c:pt idx="96387">
                  <c:v>223.305090550676</c:v>
                </c:pt>
                <c:pt idx="96388">
                  <c:v>223.307407305949</c:v>
                </c:pt>
                <c:pt idx="96389">
                  <c:v>223.30972406122299</c:v>
                </c:pt>
                <c:pt idx="96390">
                  <c:v>223.31204081649599</c:v>
                </c:pt>
                <c:pt idx="96391">
                  <c:v>223.31435757176999</c:v>
                </c:pt>
                <c:pt idx="96392">
                  <c:v>223.31667432704401</c:v>
                </c:pt>
                <c:pt idx="96393">
                  <c:v>223.31899108231701</c:v>
                </c:pt>
                <c:pt idx="96394">
                  <c:v>223.32130783759101</c:v>
                </c:pt>
                <c:pt idx="96395">
                  <c:v>223.32362459286401</c:v>
                </c:pt>
                <c:pt idx="96396">
                  <c:v>223.325941348138</c:v>
                </c:pt>
                <c:pt idx="96397">
                  <c:v>223.328258103411</c:v>
                </c:pt>
                <c:pt idx="96398">
                  <c:v>223.330574858685</c:v>
                </c:pt>
                <c:pt idx="96399">
                  <c:v>223.332891613958</c:v>
                </c:pt>
                <c:pt idx="96400">
                  <c:v>223.33520836923199</c:v>
                </c:pt>
                <c:pt idx="96401">
                  <c:v>223.33752512450499</c:v>
                </c:pt>
                <c:pt idx="96402">
                  <c:v>223.33984187977899</c:v>
                </c:pt>
                <c:pt idx="96403">
                  <c:v>223.34215863505199</c:v>
                </c:pt>
                <c:pt idx="96404">
                  <c:v>223.34447539032601</c:v>
                </c:pt>
                <c:pt idx="96405">
                  <c:v>223.34679214560001</c:v>
                </c:pt>
                <c:pt idx="96406">
                  <c:v>223.34910890087301</c:v>
                </c:pt>
                <c:pt idx="96407">
                  <c:v>223.351425656147</c:v>
                </c:pt>
                <c:pt idx="96408">
                  <c:v>223.35374241142</c:v>
                </c:pt>
                <c:pt idx="96409">
                  <c:v>223.356059166694</c:v>
                </c:pt>
                <c:pt idx="96410">
                  <c:v>223.358375921967</c:v>
                </c:pt>
                <c:pt idx="96411">
                  <c:v>223.36069267724099</c:v>
                </c:pt>
                <c:pt idx="96412">
                  <c:v>223.36300943251399</c:v>
                </c:pt>
                <c:pt idx="96413">
                  <c:v>223.36532618778801</c:v>
                </c:pt>
                <c:pt idx="96414">
                  <c:v>223.36764294306101</c:v>
                </c:pt>
                <c:pt idx="96415">
                  <c:v>223.36995969833501</c:v>
                </c:pt>
                <c:pt idx="96416">
                  <c:v>223.37227645360801</c:v>
                </c:pt>
                <c:pt idx="96417">
                  <c:v>223.374593208882</c:v>
                </c:pt>
                <c:pt idx="96418">
                  <c:v>223.376909964156</c:v>
                </c:pt>
                <c:pt idx="96419">
                  <c:v>223.379226719429</c:v>
                </c:pt>
                <c:pt idx="96420">
                  <c:v>223.38154347470299</c:v>
                </c:pt>
                <c:pt idx="96421">
                  <c:v>223.38386022997599</c:v>
                </c:pt>
                <c:pt idx="96422">
                  <c:v>223.38617698524999</c:v>
                </c:pt>
                <c:pt idx="96423">
                  <c:v>223.38849374052299</c:v>
                </c:pt>
                <c:pt idx="96424">
                  <c:v>223.39081049579701</c:v>
                </c:pt>
                <c:pt idx="96425">
                  <c:v>223.39312725107001</c:v>
                </c:pt>
                <c:pt idx="96426">
                  <c:v>223.39544400634401</c:v>
                </c:pt>
                <c:pt idx="96427">
                  <c:v>223.39776076161701</c:v>
                </c:pt>
                <c:pt idx="96428">
                  <c:v>223.400077516891</c:v>
                </c:pt>
                <c:pt idx="96429">
                  <c:v>223.402394272164</c:v>
                </c:pt>
                <c:pt idx="96430">
                  <c:v>223.404711027438</c:v>
                </c:pt>
                <c:pt idx="96431">
                  <c:v>223.40702778271199</c:v>
                </c:pt>
                <c:pt idx="96432">
                  <c:v>223.40934453798499</c:v>
                </c:pt>
                <c:pt idx="96433">
                  <c:v>223.41166129325899</c:v>
                </c:pt>
                <c:pt idx="96434">
                  <c:v>223.41397804853199</c:v>
                </c:pt>
                <c:pt idx="96435">
                  <c:v>223.41629480380601</c:v>
                </c:pt>
                <c:pt idx="96436">
                  <c:v>223.41861155907901</c:v>
                </c:pt>
                <c:pt idx="96437">
                  <c:v>223.42092831435301</c:v>
                </c:pt>
                <c:pt idx="96438">
                  <c:v>223.42324506962601</c:v>
                </c:pt>
                <c:pt idx="96439">
                  <c:v>223.4255618249</c:v>
                </c:pt>
                <c:pt idx="96440">
                  <c:v>223.427878580173</c:v>
                </c:pt>
                <c:pt idx="96441">
                  <c:v>223.430195335447</c:v>
                </c:pt>
                <c:pt idx="96442">
                  <c:v>223.43251209072099</c:v>
                </c:pt>
                <c:pt idx="96443">
                  <c:v>223.43482884599399</c:v>
                </c:pt>
                <c:pt idx="96444">
                  <c:v>223.43714560126801</c:v>
                </c:pt>
                <c:pt idx="96445">
                  <c:v>223.43946235654099</c:v>
                </c:pt>
                <c:pt idx="96446">
                  <c:v>223.44177911181501</c:v>
                </c:pt>
                <c:pt idx="96447">
                  <c:v>223.44409586708801</c:v>
                </c:pt>
                <c:pt idx="96448">
                  <c:v>223.446412622362</c:v>
                </c:pt>
                <c:pt idx="96449">
                  <c:v>223.448729377635</c:v>
                </c:pt>
                <c:pt idx="96450">
                  <c:v>223.451046132909</c:v>
                </c:pt>
                <c:pt idx="96451">
                  <c:v>223.453362888182</c:v>
                </c:pt>
                <c:pt idx="96452">
                  <c:v>223.45567964345599</c:v>
                </c:pt>
                <c:pt idx="96453">
                  <c:v>223.45799639872899</c:v>
                </c:pt>
                <c:pt idx="96454">
                  <c:v>223.46031315400299</c:v>
                </c:pt>
                <c:pt idx="96455">
                  <c:v>223.46262990927701</c:v>
                </c:pt>
                <c:pt idx="96456">
                  <c:v>223.46494666455001</c:v>
                </c:pt>
                <c:pt idx="96457">
                  <c:v>223.46726341982401</c:v>
                </c:pt>
                <c:pt idx="96458">
                  <c:v>223.46958017509701</c:v>
                </c:pt>
                <c:pt idx="96459">
                  <c:v>223.471896930371</c:v>
                </c:pt>
                <c:pt idx="96460">
                  <c:v>223.474213685644</c:v>
                </c:pt>
                <c:pt idx="96461">
                  <c:v>223.476530440918</c:v>
                </c:pt>
                <c:pt idx="96462">
                  <c:v>223.478847196191</c:v>
                </c:pt>
                <c:pt idx="96463">
                  <c:v>223.48116395146499</c:v>
                </c:pt>
                <c:pt idx="96464">
                  <c:v>223.48348070673799</c:v>
                </c:pt>
                <c:pt idx="96465">
                  <c:v>223.48579746201199</c:v>
                </c:pt>
                <c:pt idx="96466">
                  <c:v>223.48811421728499</c:v>
                </c:pt>
                <c:pt idx="96467">
                  <c:v>223.49043097255901</c:v>
                </c:pt>
                <c:pt idx="96468">
                  <c:v>223.49274772783301</c:v>
                </c:pt>
                <c:pt idx="96469">
                  <c:v>223.49506448310601</c:v>
                </c:pt>
                <c:pt idx="96470">
                  <c:v>223.49738123838</c:v>
                </c:pt>
                <c:pt idx="96471">
                  <c:v>223.499697993653</c:v>
                </c:pt>
                <c:pt idx="96472">
                  <c:v>223.502014748927</c:v>
                </c:pt>
                <c:pt idx="96473">
                  <c:v>223.5043315042</c:v>
                </c:pt>
                <c:pt idx="96474">
                  <c:v>223.50664825947399</c:v>
                </c:pt>
                <c:pt idx="96475">
                  <c:v>223.50896501474699</c:v>
                </c:pt>
                <c:pt idx="96476">
                  <c:v>223.51128177002099</c:v>
                </c:pt>
                <c:pt idx="96477">
                  <c:v>223.51359852529399</c:v>
                </c:pt>
                <c:pt idx="96478">
                  <c:v>223.51591528056801</c:v>
                </c:pt>
                <c:pt idx="96479">
                  <c:v>223.518232035842</c:v>
                </c:pt>
                <c:pt idx="96480">
                  <c:v>223.520548791115</c:v>
                </c:pt>
                <c:pt idx="96481">
                  <c:v>223.522865546389</c:v>
                </c:pt>
                <c:pt idx="96482">
                  <c:v>223.525182301662</c:v>
                </c:pt>
                <c:pt idx="96483">
                  <c:v>223.52749905693599</c:v>
                </c:pt>
                <c:pt idx="96484">
                  <c:v>223.52981581220899</c:v>
                </c:pt>
                <c:pt idx="96485">
                  <c:v>223.53213256748299</c:v>
                </c:pt>
                <c:pt idx="96486">
                  <c:v>223.53444932275599</c:v>
                </c:pt>
                <c:pt idx="96487">
                  <c:v>223.53676607803001</c:v>
                </c:pt>
                <c:pt idx="96488">
                  <c:v>223.53908283330301</c:v>
                </c:pt>
                <c:pt idx="96489">
                  <c:v>223.54139958857701</c:v>
                </c:pt>
                <c:pt idx="96490">
                  <c:v>223.54371634385001</c:v>
                </c:pt>
                <c:pt idx="96491">
                  <c:v>223.546033099124</c:v>
                </c:pt>
                <c:pt idx="96492">
                  <c:v>223.548349854398</c:v>
                </c:pt>
                <c:pt idx="96493">
                  <c:v>223.550666609671</c:v>
                </c:pt>
                <c:pt idx="96494">
                  <c:v>223.55298336494499</c:v>
                </c:pt>
                <c:pt idx="96495">
                  <c:v>223.55530012021799</c:v>
                </c:pt>
                <c:pt idx="96496">
                  <c:v>223.55761687549199</c:v>
                </c:pt>
                <c:pt idx="96497">
                  <c:v>223.55993363076499</c:v>
                </c:pt>
                <c:pt idx="96498">
                  <c:v>223.56225038603901</c:v>
                </c:pt>
                <c:pt idx="96499">
                  <c:v>223.56456714131201</c:v>
                </c:pt>
                <c:pt idx="96500">
                  <c:v>223.56688389658601</c:v>
                </c:pt>
                <c:pt idx="96501">
                  <c:v>223.56920065185901</c:v>
                </c:pt>
                <c:pt idx="96502">
                  <c:v>223.571517407133</c:v>
                </c:pt>
                <c:pt idx="96503">
                  <c:v>223.573834162406</c:v>
                </c:pt>
                <c:pt idx="96504">
                  <c:v>223.57615091768</c:v>
                </c:pt>
                <c:pt idx="96505">
                  <c:v>223.57846767295399</c:v>
                </c:pt>
                <c:pt idx="96506">
                  <c:v>223.58078442822699</c:v>
                </c:pt>
                <c:pt idx="96507">
                  <c:v>223.58310118350099</c:v>
                </c:pt>
                <c:pt idx="96508">
                  <c:v>223.58541793877399</c:v>
                </c:pt>
                <c:pt idx="96509">
                  <c:v>223.58773469404801</c:v>
                </c:pt>
                <c:pt idx="96510">
                  <c:v>223.59005144932101</c:v>
                </c:pt>
                <c:pt idx="96511">
                  <c:v>223.592368204595</c:v>
                </c:pt>
                <c:pt idx="96512">
                  <c:v>223.594684959868</c:v>
                </c:pt>
                <c:pt idx="96513">
                  <c:v>223.597001715142</c:v>
                </c:pt>
                <c:pt idx="96514">
                  <c:v>223.599318470415</c:v>
                </c:pt>
                <c:pt idx="96515">
                  <c:v>223.60163522568899</c:v>
                </c:pt>
                <c:pt idx="96516">
                  <c:v>223.60395198096199</c:v>
                </c:pt>
                <c:pt idx="96517">
                  <c:v>223.60626873623599</c:v>
                </c:pt>
                <c:pt idx="96518">
                  <c:v>223.60858549151001</c:v>
                </c:pt>
                <c:pt idx="96519">
                  <c:v>223.61090224678301</c:v>
                </c:pt>
                <c:pt idx="96520">
                  <c:v>223.61321900205701</c:v>
                </c:pt>
                <c:pt idx="96521">
                  <c:v>223.61553575733001</c:v>
                </c:pt>
                <c:pt idx="96522">
                  <c:v>223.617852512604</c:v>
                </c:pt>
                <c:pt idx="96523">
                  <c:v>223.620169267877</c:v>
                </c:pt>
                <c:pt idx="96524">
                  <c:v>223.622486023151</c:v>
                </c:pt>
                <c:pt idx="96525">
                  <c:v>223.624802778424</c:v>
                </c:pt>
                <c:pt idx="96526">
                  <c:v>223.62711953369799</c:v>
                </c:pt>
                <c:pt idx="96527">
                  <c:v>223.62943628897099</c:v>
                </c:pt>
                <c:pt idx="96528">
                  <c:v>223.63175304424499</c:v>
                </c:pt>
                <c:pt idx="96529">
                  <c:v>223.63406979951901</c:v>
                </c:pt>
                <c:pt idx="96530">
                  <c:v>223.63638655479201</c:v>
                </c:pt>
                <c:pt idx="96531">
                  <c:v>223.63870331006601</c:v>
                </c:pt>
                <c:pt idx="96532">
                  <c:v>223.64102006533901</c:v>
                </c:pt>
                <c:pt idx="96533">
                  <c:v>223.643336820613</c:v>
                </c:pt>
                <c:pt idx="96534">
                  <c:v>223.645653575886</c:v>
                </c:pt>
                <c:pt idx="96535">
                  <c:v>223.64797033116</c:v>
                </c:pt>
                <c:pt idx="96536">
                  <c:v>223.650287086433</c:v>
                </c:pt>
                <c:pt idx="96537">
                  <c:v>223.65260384170699</c:v>
                </c:pt>
                <c:pt idx="96538">
                  <c:v>223.65492059697999</c:v>
                </c:pt>
                <c:pt idx="96539">
                  <c:v>223.65723735225399</c:v>
                </c:pt>
                <c:pt idx="96540">
                  <c:v>223.65955410752699</c:v>
                </c:pt>
                <c:pt idx="96541">
                  <c:v>223.66187086280101</c:v>
                </c:pt>
                <c:pt idx="96542">
                  <c:v>223.664187618075</c:v>
                </c:pt>
                <c:pt idx="96543">
                  <c:v>223.666504373348</c:v>
                </c:pt>
                <c:pt idx="96544">
                  <c:v>223.668821128622</c:v>
                </c:pt>
                <c:pt idx="96545">
                  <c:v>223.671137883895</c:v>
                </c:pt>
                <c:pt idx="96546">
                  <c:v>223.67345463916899</c:v>
                </c:pt>
                <c:pt idx="96547">
                  <c:v>223.67577139444199</c:v>
                </c:pt>
                <c:pt idx="96548">
                  <c:v>223.67808814971599</c:v>
                </c:pt>
                <c:pt idx="96549">
                  <c:v>223.68040490498899</c:v>
                </c:pt>
                <c:pt idx="96550">
                  <c:v>223.68272166026301</c:v>
                </c:pt>
                <c:pt idx="96551">
                  <c:v>223.68503841553601</c:v>
                </c:pt>
                <c:pt idx="96552">
                  <c:v>223.68735517081001</c:v>
                </c:pt>
                <c:pt idx="96553">
                  <c:v>223.68967192608301</c:v>
                </c:pt>
                <c:pt idx="96554">
                  <c:v>223.691988681357</c:v>
                </c:pt>
                <c:pt idx="96555">
                  <c:v>223.694305436631</c:v>
                </c:pt>
                <c:pt idx="96556">
                  <c:v>223.696622191904</c:v>
                </c:pt>
                <c:pt idx="96557">
                  <c:v>223.69893894717799</c:v>
                </c:pt>
                <c:pt idx="96558">
                  <c:v>223.70125570245099</c:v>
                </c:pt>
                <c:pt idx="96559">
                  <c:v>223.70357245772499</c:v>
                </c:pt>
                <c:pt idx="96560">
                  <c:v>223.70588921299799</c:v>
                </c:pt>
                <c:pt idx="96561">
                  <c:v>223.70820596827201</c:v>
                </c:pt>
                <c:pt idx="96562">
                  <c:v>223.71052272354501</c:v>
                </c:pt>
                <c:pt idx="96563">
                  <c:v>223.71283947881901</c:v>
                </c:pt>
                <c:pt idx="96564">
                  <c:v>223.71515623409201</c:v>
                </c:pt>
                <c:pt idx="96565">
                  <c:v>223.717472989366</c:v>
                </c:pt>
                <c:pt idx="96566">
                  <c:v>223.719789744639</c:v>
                </c:pt>
                <c:pt idx="96567">
                  <c:v>223.722106499913</c:v>
                </c:pt>
                <c:pt idx="96568">
                  <c:v>223.72442325518699</c:v>
                </c:pt>
                <c:pt idx="96569">
                  <c:v>223.72674001045999</c:v>
                </c:pt>
                <c:pt idx="96570">
                  <c:v>223.72905676573399</c:v>
                </c:pt>
                <c:pt idx="96571">
                  <c:v>223.73137352100699</c:v>
                </c:pt>
                <c:pt idx="96572">
                  <c:v>223.73369027628101</c:v>
                </c:pt>
                <c:pt idx="96573">
                  <c:v>223.73600703155401</c:v>
                </c:pt>
                <c:pt idx="96574">
                  <c:v>223.738323786828</c:v>
                </c:pt>
                <c:pt idx="96575">
                  <c:v>223.740640542101</c:v>
                </c:pt>
                <c:pt idx="96576">
                  <c:v>223.742957297375</c:v>
                </c:pt>
                <c:pt idx="96577">
                  <c:v>223.745274052648</c:v>
                </c:pt>
                <c:pt idx="96578">
                  <c:v>223.74759080792199</c:v>
                </c:pt>
                <c:pt idx="96579">
                  <c:v>223.74990756319599</c:v>
                </c:pt>
                <c:pt idx="96580">
                  <c:v>223.75222431846899</c:v>
                </c:pt>
                <c:pt idx="96581">
                  <c:v>223.75454107374301</c:v>
                </c:pt>
                <c:pt idx="96582">
                  <c:v>223.75685782901601</c:v>
                </c:pt>
                <c:pt idx="96583">
                  <c:v>223.75917458429001</c:v>
                </c:pt>
                <c:pt idx="96584">
                  <c:v>223.76149133956301</c:v>
                </c:pt>
                <c:pt idx="96585">
                  <c:v>223.763808094837</c:v>
                </c:pt>
                <c:pt idx="96586">
                  <c:v>223.76612485011</c:v>
                </c:pt>
                <c:pt idx="96587">
                  <c:v>223.768441605384</c:v>
                </c:pt>
                <c:pt idx="96588">
                  <c:v>223.770758360657</c:v>
                </c:pt>
                <c:pt idx="96589">
                  <c:v>223.77307511593099</c:v>
                </c:pt>
                <c:pt idx="96590">
                  <c:v>223.77539187120399</c:v>
                </c:pt>
                <c:pt idx="96591">
                  <c:v>223.77770862647799</c:v>
                </c:pt>
                <c:pt idx="96592">
                  <c:v>223.78002538175201</c:v>
                </c:pt>
                <c:pt idx="96593">
                  <c:v>223.78234213702501</c:v>
                </c:pt>
                <c:pt idx="96594">
                  <c:v>223.78465889229901</c:v>
                </c:pt>
                <c:pt idx="96595">
                  <c:v>223.78697564757201</c:v>
                </c:pt>
                <c:pt idx="96596">
                  <c:v>223.789292402846</c:v>
                </c:pt>
                <c:pt idx="96597">
                  <c:v>223.791609158119</c:v>
                </c:pt>
                <c:pt idx="96598">
                  <c:v>223.793925913393</c:v>
                </c:pt>
                <c:pt idx="96599">
                  <c:v>223.796242668666</c:v>
                </c:pt>
                <c:pt idx="96600">
                  <c:v>223.79855942393999</c:v>
                </c:pt>
                <c:pt idx="96601">
                  <c:v>223.80087617921299</c:v>
                </c:pt>
                <c:pt idx="96602">
                  <c:v>223.80319293448699</c:v>
                </c:pt>
                <c:pt idx="96603">
                  <c:v>223.80550968975999</c:v>
                </c:pt>
                <c:pt idx="96604">
                  <c:v>223.80782644503401</c:v>
                </c:pt>
                <c:pt idx="96605">
                  <c:v>223.810143200308</c:v>
                </c:pt>
                <c:pt idx="96606">
                  <c:v>223.81245995558101</c:v>
                </c:pt>
                <c:pt idx="96607">
                  <c:v>223.814776710855</c:v>
                </c:pt>
                <c:pt idx="96608">
                  <c:v>223.817093466128</c:v>
                </c:pt>
                <c:pt idx="96609">
                  <c:v>223.81941022140199</c:v>
                </c:pt>
                <c:pt idx="96610">
                  <c:v>223.821726976675</c:v>
                </c:pt>
                <c:pt idx="96611">
                  <c:v>223.82404373194899</c:v>
                </c:pt>
                <c:pt idx="96612">
                  <c:v>223.82636048722199</c:v>
                </c:pt>
                <c:pt idx="96613">
                  <c:v>223.82867724249601</c:v>
                </c:pt>
                <c:pt idx="96614">
                  <c:v>223.83099399776901</c:v>
                </c:pt>
                <c:pt idx="96615">
                  <c:v>223.83331075304301</c:v>
                </c:pt>
                <c:pt idx="96616">
                  <c:v>223.835627508317</c:v>
                </c:pt>
                <c:pt idx="96617">
                  <c:v>223.83794426359</c:v>
                </c:pt>
                <c:pt idx="96618">
                  <c:v>223.840261018864</c:v>
                </c:pt>
                <c:pt idx="96619">
                  <c:v>223.842577774137</c:v>
                </c:pt>
                <c:pt idx="96620">
                  <c:v>223.84489452941099</c:v>
                </c:pt>
                <c:pt idx="96621">
                  <c:v>223.84721128468399</c:v>
                </c:pt>
                <c:pt idx="96622">
                  <c:v>223.84952803995799</c:v>
                </c:pt>
                <c:pt idx="96623">
                  <c:v>223.85184479523099</c:v>
                </c:pt>
                <c:pt idx="96624">
                  <c:v>223.85416155050501</c:v>
                </c:pt>
                <c:pt idx="96625">
                  <c:v>223.85647830577801</c:v>
                </c:pt>
                <c:pt idx="96626">
                  <c:v>223.85879506105201</c:v>
                </c:pt>
                <c:pt idx="96627">
                  <c:v>223.86111181632501</c:v>
                </c:pt>
                <c:pt idx="96628">
                  <c:v>223.863428571599</c:v>
                </c:pt>
                <c:pt idx="96629">
                  <c:v>223.865745326873</c:v>
                </c:pt>
                <c:pt idx="96630">
                  <c:v>223.868062082146</c:v>
                </c:pt>
                <c:pt idx="96631">
                  <c:v>223.87037883741999</c:v>
                </c:pt>
                <c:pt idx="96632">
                  <c:v>223.87269559269299</c:v>
                </c:pt>
                <c:pt idx="96633">
                  <c:v>223.87501234796699</c:v>
                </c:pt>
                <c:pt idx="96634">
                  <c:v>223.87732910323999</c:v>
                </c:pt>
                <c:pt idx="96635">
                  <c:v>223.87964585851401</c:v>
                </c:pt>
                <c:pt idx="96636">
                  <c:v>223.88196261378701</c:v>
                </c:pt>
                <c:pt idx="96637">
                  <c:v>223.88427936906101</c:v>
                </c:pt>
                <c:pt idx="96638">
                  <c:v>223.88659612433401</c:v>
                </c:pt>
                <c:pt idx="96639">
                  <c:v>223.888912879608</c:v>
                </c:pt>
                <c:pt idx="96640">
                  <c:v>223.891229634881</c:v>
                </c:pt>
                <c:pt idx="96641">
                  <c:v>223.893546390155</c:v>
                </c:pt>
                <c:pt idx="96642">
                  <c:v>223.89586314542899</c:v>
                </c:pt>
                <c:pt idx="96643">
                  <c:v>223.89817990070199</c:v>
                </c:pt>
                <c:pt idx="96644">
                  <c:v>223.90049665597601</c:v>
                </c:pt>
                <c:pt idx="96645">
                  <c:v>223.90281341124901</c:v>
                </c:pt>
                <c:pt idx="96646">
                  <c:v>223.90513016652301</c:v>
                </c:pt>
                <c:pt idx="96647">
                  <c:v>223.90744692179601</c:v>
                </c:pt>
                <c:pt idx="96648">
                  <c:v>223.90976367707</c:v>
                </c:pt>
                <c:pt idx="96649">
                  <c:v>223.912080432343</c:v>
                </c:pt>
                <c:pt idx="96650">
                  <c:v>223.914397187617</c:v>
                </c:pt>
                <c:pt idx="96651">
                  <c:v>223.91671394289</c:v>
                </c:pt>
                <c:pt idx="96652">
                  <c:v>223.91903069816399</c:v>
                </c:pt>
                <c:pt idx="96653">
                  <c:v>223.92134745343699</c:v>
                </c:pt>
                <c:pt idx="96654">
                  <c:v>223.92366420871099</c:v>
                </c:pt>
                <c:pt idx="96655">
                  <c:v>223.92598096398501</c:v>
                </c:pt>
                <c:pt idx="96656">
                  <c:v>223.92829771925801</c:v>
                </c:pt>
                <c:pt idx="96657">
                  <c:v>223.93061447453201</c:v>
                </c:pt>
                <c:pt idx="96658">
                  <c:v>223.93293122980501</c:v>
                </c:pt>
                <c:pt idx="96659">
                  <c:v>223.935247985079</c:v>
                </c:pt>
                <c:pt idx="96660">
                  <c:v>223.937564740352</c:v>
                </c:pt>
                <c:pt idx="96661">
                  <c:v>223.939881495626</c:v>
                </c:pt>
                <c:pt idx="96662">
                  <c:v>223.942198250899</c:v>
                </c:pt>
                <c:pt idx="96663">
                  <c:v>223.94451500617299</c:v>
                </c:pt>
                <c:pt idx="96664">
                  <c:v>223.94683176144599</c:v>
                </c:pt>
                <c:pt idx="96665">
                  <c:v>223.94914851671999</c:v>
                </c:pt>
                <c:pt idx="96666">
                  <c:v>223.95146527199401</c:v>
                </c:pt>
                <c:pt idx="96667">
                  <c:v>223.95378202726701</c:v>
                </c:pt>
                <c:pt idx="96668">
                  <c:v>223.95609878254101</c:v>
                </c:pt>
                <c:pt idx="96669">
                  <c:v>223.95841553781401</c:v>
                </c:pt>
                <c:pt idx="96670">
                  <c:v>223.960732293088</c:v>
                </c:pt>
                <c:pt idx="96671">
                  <c:v>223.963049048361</c:v>
                </c:pt>
                <c:pt idx="96672">
                  <c:v>223.965365803635</c:v>
                </c:pt>
                <c:pt idx="96673">
                  <c:v>223.967682558908</c:v>
                </c:pt>
                <c:pt idx="96674">
                  <c:v>223.96999931418199</c:v>
                </c:pt>
                <c:pt idx="96675">
                  <c:v>223.97231606945499</c:v>
                </c:pt>
                <c:pt idx="96676">
                  <c:v>223.97463282472901</c:v>
                </c:pt>
                <c:pt idx="96677">
                  <c:v>223.97694958000201</c:v>
                </c:pt>
                <c:pt idx="96678">
                  <c:v>223.97926633527601</c:v>
                </c:pt>
                <c:pt idx="96679">
                  <c:v>223.98158309055</c:v>
                </c:pt>
                <c:pt idx="96680">
                  <c:v>223.983899845823</c:v>
                </c:pt>
                <c:pt idx="96681">
                  <c:v>223.986216601097</c:v>
                </c:pt>
                <c:pt idx="96682">
                  <c:v>223.98853335637</c:v>
                </c:pt>
                <c:pt idx="96683">
                  <c:v>223.99085011164399</c:v>
                </c:pt>
                <c:pt idx="96684">
                  <c:v>223.99316686691699</c:v>
                </c:pt>
                <c:pt idx="96685">
                  <c:v>223.99548362219099</c:v>
                </c:pt>
                <c:pt idx="96686">
                  <c:v>223.99780037746399</c:v>
                </c:pt>
                <c:pt idx="96687">
                  <c:v>224.00011713273801</c:v>
                </c:pt>
                <c:pt idx="96688">
                  <c:v>224.00243388801101</c:v>
                </c:pt>
                <c:pt idx="96689">
                  <c:v>224.00475064328501</c:v>
                </c:pt>
                <c:pt idx="96690">
                  <c:v>224.00706739855801</c:v>
                </c:pt>
                <c:pt idx="96691">
                  <c:v>224.009384153832</c:v>
                </c:pt>
                <c:pt idx="96692">
                  <c:v>224.011700909106</c:v>
                </c:pt>
                <c:pt idx="96693">
                  <c:v>224.014017664379</c:v>
                </c:pt>
                <c:pt idx="96694">
                  <c:v>224.01633441965299</c:v>
                </c:pt>
                <c:pt idx="96695">
                  <c:v>224.01865117492599</c:v>
                </c:pt>
                <c:pt idx="96696">
                  <c:v>224.02096793019999</c:v>
                </c:pt>
                <c:pt idx="96697">
                  <c:v>224.02328468547299</c:v>
                </c:pt>
                <c:pt idx="96698">
                  <c:v>224.02560144074701</c:v>
                </c:pt>
                <c:pt idx="96699">
                  <c:v>224.02791819602001</c:v>
                </c:pt>
                <c:pt idx="96700">
                  <c:v>224.03023495129401</c:v>
                </c:pt>
                <c:pt idx="96701">
                  <c:v>224.03255170656701</c:v>
                </c:pt>
                <c:pt idx="96702">
                  <c:v>224.034868461841</c:v>
                </c:pt>
                <c:pt idx="96703">
                  <c:v>224.037185217114</c:v>
                </c:pt>
                <c:pt idx="96704">
                  <c:v>224.039501972388</c:v>
                </c:pt>
                <c:pt idx="96705">
                  <c:v>224.04181872766199</c:v>
                </c:pt>
                <c:pt idx="96706">
                  <c:v>224.04413548293499</c:v>
                </c:pt>
                <c:pt idx="96707">
                  <c:v>224.04645223820901</c:v>
                </c:pt>
                <c:pt idx="96708">
                  <c:v>224.04876899348201</c:v>
                </c:pt>
                <c:pt idx="96709">
                  <c:v>224.05108574875601</c:v>
                </c:pt>
                <c:pt idx="96710">
                  <c:v>224.05340250402901</c:v>
                </c:pt>
                <c:pt idx="96711">
                  <c:v>224.055719259303</c:v>
                </c:pt>
                <c:pt idx="96712">
                  <c:v>224.058036014576</c:v>
                </c:pt>
                <c:pt idx="96713">
                  <c:v>224.06035276985</c:v>
                </c:pt>
                <c:pt idx="96714">
                  <c:v>224.062669525123</c:v>
                </c:pt>
                <c:pt idx="96715">
                  <c:v>224.06498628039699</c:v>
                </c:pt>
                <c:pt idx="96716">
                  <c:v>224.06730303567099</c:v>
                </c:pt>
                <c:pt idx="96717">
                  <c:v>224.06961979094399</c:v>
                </c:pt>
                <c:pt idx="96718">
                  <c:v>224.07193654621801</c:v>
                </c:pt>
                <c:pt idx="96719">
                  <c:v>224.07425330149101</c:v>
                </c:pt>
                <c:pt idx="96720">
                  <c:v>224.07657005676501</c:v>
                </c:pt>
                <c:pt idx="96721">
                  <c:v>224.07888681203801</c:v>
                </c:pt>
                <c:pt idx="96722">
                  <c:v>224.081203567312</c:v>
                </c:pt>
                <c:pt idx="96723">
                  <c:v>224.083520322585</c:v>
                </c:pt>
                <c:pt idx="96724">
                  <c:v>224.085837077859</c:v>
                </c:pt>
                <c:pt idx="96725">
                  <c:v>224.088153833132</c:v>
                </c:pt>
                <c:pt idx="96726">
                  <c:v>224.09047058840599</c:v>
                </c:pt>
                <c:pt idx="96727">
                  <c:v>224.09278734367899</c:v>
                </c:pt>
                <c:pt idx="96728">
                  <c:v>224.09510409895299</c:v>
                </c:pt>
                <c:pt idx="96729">
                  <c:v>224.09742085422701</c:v>
                </c:pt>
                <c:pt idx="96730">
                  <c:v>224.09973760950001</c:v>
                </c:pt>
                <c:pt idx="96731">
                  <c:v>224.10205436477401</c:v>
                </c:pt>
                <c:pt idx="96732">
                  <c:v>224.10437112004701</c:v>
                </c:pt>
                <c:pt idx="96733">
                  <c:v>224.106687875321</c:v>
                </c:pt>
                <c:pt idx="96734">
                  <c:v>224.109004630594</c:v>
                </c:pt>
                <c:pt idx="96735">
                  <c:v>224.111321385868</c:v>
                </c:pt>
                <c:pt idx="96736">
                  <c:v>224.113638141141</c:v>
                </c:pt>
                <c:pt idx="96737">
                  <c:v>224.11595489641499</c:v>
                </c:pt>
                <c:pt idx="96738">
                  <c:v>224.11827165168799</c:v>
                </c:pt>
                <c:pt idx="96739">
                  <c:v>224.12058840696201</c:v>
                </c:pt>
                <c:pt idx="96740">
                  <c:v>224.12290516223501</c:v>
                </c:pt>
                <c:pt idx="96741">
                  <c:v>224.12522191750901</c:v>
                </c:pt>
                <c:pt idx="96742">
                  <c:v>224.127538672783</c:v>
                </c:pt>
                <c:pt idx="96743">
                  <c:v>224.129855428056</c:v>
                </c:pt>
                <c:pt idx="96744">
                  <c:v>224.13217218333</c:v>
                </c:pt>
                <c:pt idx="96745">
                  <c:v>224.134488938603</c:v>
                </c:pt>
                <c:pt idx="96746">
                  <c:v>224.13680569387699</c:v>
                </c:pt>
                <c:pt idx="96747">
                  <c:v>224.13912244914999</c:v>
                </c:pt>
                <c:pt idx="96748">
                  <c:v>224.14143920442399</c:v>
                </c:pt>
                <c:pt idx="96749">
                  <c:v>224.14375595969699</c:v>
                </c:pt>
                <c:pt idx="96750">
                  <c:v>224.14607271497101</c:v>
                </c:pt>
                <c:pt idx="96751">
                  <c:v>224.14838947024401</c:v>
                </c:pt>
                <c:pt idx="96752">
                  <c:v>224.15070622551801</c:v>
                </c:pt>
                <c:pt idx="96753">
                  <c:v>224.153022980792</c:v>
                </c:pt>
                <c:pt idx="96754">
                  <c:v>224.155339736065</c:v>
                </c:pt>
                <c:pt idx="96755">
                  <c:v>224.157656491339</c:v>
                </c:pt>
                <c:pt idx="96756">
                  <c:v>224.159973246612</c:v>
                </c:pt>
                <c:pt idx="96757">
                  <c:v>224.16229000188599</c:v>
                </c:pt>
                <c:pt idx="96758">
                  <c:v>224.16460675715899</c:v>
                </c:pt>
                <c:pt idx="96759">
                  <c:v>224.16692351243299</c:v>
                </c:pt>
                <c:pt idx="96760">
                  <c:v>224.16924026770599</c:v>
                </c:pt>
                <c:pt idx="96761">
                  <c:v>224.17155702298001</c:v>
                </c:pt>
                <c:pt idx="96762">
                  <c:v>224.17387377825301</c:v>
                </c:pt>
                <c:pt idx="96763">
                  <c:v>224.17619053352701</c:v>
                </c:pt>
                <c:pt idx="96764">
                  <c:v>224.17850728880001</c:v>
                </c:pt>
                <c:pt idx="96765">
                  <c:v>224.180824044074</c:v>
                </c:pt>
                <c:pt idx="96766">
                  <c:v>224.183140799348</c:v>
                </c:pt>
                <c:pt idx="96767">
                  <c:v>224.185457554621</c:v>
                </c:pt>
                <c:pt idx="96768">
                  <c:v>224.18777430989499</c:v>
                </c:pt>
                <c:pt idx="96769">
                  <c:v>224.19009106516799</c:v>
                </c:pt>
                <c:pt idx="96770">
                  <c:v>224.19240782044201</c:v>
                </c:pt>
                <c:pt idx="96771">
                  <c:v>224.19472457571499</c:v>
                </c:pt>
                <c:pt idx="96772">
                  <c:v>224.19704133098901</c:v>
                </c:pt>
                <c:pt idx="96773">
                  <c:v>224.19935808626201</c:v>
                </c:pt>
                <c:pt idx="96774">
                  <c:v>224.201674841536</c:v>
                </c:pt>
                <c:pt idx="96775">
                  <c:v>224.203991596809</c:v>
                </c:pt>
                <c:pt idx="96776">
                  <c:v>224.206308352083</c:v>
                </c:pt>
                <c:pt idx="96777">
                  <c:v>224.208625107356</c:v>
                </c:pt>
                <c:pt idx="96778">
                  <c:v>224.21094186262999</c:v>
                </c:pt>
                <c:pt idx="96779">
                  <c:v>224.21325861790399</c:v>
                </c:pt>
                <c:pt idx="96780">
                  <c:v>224.21557537317699</c:v>
                </c:pt>
                <c:pt idx="96781">
                  <c:v>224.21789212845101</c:v>
                </c:pt>
                <c:pt idx="96782">
                  <c:v>224.22020888372401</c:v>
                </c:pt>
                <c:pt idx="96783">
                  <c:v>224.22252563899801</c:v>
                </c:pt>
                <c:pt idx="96784">
                  <c:v>224.22484239427101</c:v>
                </c:pt>
                <c:pt idx="96785">
                  <c:v>224.227159149545</c:v>
                </c:pt>
                <c:pt idx="96786">
                  <c:v>224.229475904818</c:v>
                </c:pt>
                <c:pt idx="96787">
                  <c:v>224.231792660092</c:v>
                </c:pt>
                <c:pt idx="96788">
                  <c:v>224.234109415365</c:v>
                </c:pt>
                <c:pt idx="96789">
                  <c:v>224.23642617063899</c:v>
                </c:pt>
                <c:pt idx="96790">
                  <c:v>224.23874292591199</c:v>
                </c:pt>
                <c:pt idx="96791">
                  <c:v>224.24105968118599</c:v>
                </c:pt>
                <c:pt idx="96792">
                  <c:v>224.24337643646001</c:v>
                </c:pt>
                <c:pt idx="96793">
                  <c:v>224.24569319173301</c:v>
                </c:pt>
                <c:pt idx="96794">
                  <c:v>224.24800994700701</c:v>
                </c:pt>
                <c:pt idx="96795">
                  <c:v>224.25032670228001</c:v>
                </c:pt>
                <c:pt idx="96796">
                  <c:v>224.252643457554</c:v>
                </c:pt>
                <c:pt idx="96797">
                  <c:v>224.254960212827</c:v>
                </c:pt>
                <c:pt idx="96798">
                  <c:v>224.257276968101</c:v>
                </c:pt>
                <c:pt idx="96799">
                  <c:v>224.259593723374</c:v>
                </c:pt>
                <c:pt idx="96800">
                  <c:v>224.26191047864799</c:v>
                </c:pt>
                <c:pt idx="96801">
                  <c:v>224.26422723392099</c:v>
                </c:pt>
                <c:pt idx="96802">
                  <c:v>224.26654398919499</c:v>
                </c:pt>
                <c:pt idx="96803">
                  <c:v>224.26886074446901</c:v>
                </c:pt>
                <c:pt idx="96804">
                  <c:v>224.27117749974201</c:v>
                </c:pt>
                <c:pt idx="96805">
                  <c:v>224.273494255016</c:v>
                </c:pt>
                <c:pt idx="96806">
                  <c:v>224.275811010289</c:v>
                </c:pt>
                <c:pt idx="96807">
                  <c:v>224.278127765563</c:v>
                </c:pt>
                <c:pt idx="96808">
                  <c:v>224.280444520836</c:v>
                </c:pt>
                <c:pt idx="96809">
                  <c:v>224.28276127610999</c:v>
                </c:pt>
                <c:pt idx="96810">
                  <c:v>224.28507803138299</c:v>
                </c:pt>
                <c:pt idx="96811">
                  <c:v>224.28739478665699</c:v>
                </c:pt>
                <c:pt idx="96812">
                  <c:v>224.28971154192999</c:v>
                </c:pt>
                <c:pt idx="96813">
                  <c:v>224.29202829720401</c:v>
                </c:pt>
                <c:pt idx="96814">
                  <c:v>224.29434505247701</c:v>
                </c:pt>
                <c:pt idx="96815">
                  <c:v>224.29666180775101</c:v>
                </c:pt>
                <c:pt idx="96816">
                  <c:v>224.298978563025</c:v>
                </c:pt>
                <c:pt idx="96817">
                  <c:v>224.301295318298</c:v>
                </c:pt>
                <c:pt idx="96818">
                  <c:v>224.303612073572</c:v>
                </c:pt>
                <c:pt idx="96819">
                  <c:v>224.305928828845</c:v>
                </c:pt>
                <c:pt idx="96820">
                  <c:v>224.30824558411899</c:v>
                </c:pt>
                <c:pt idx="96821">
                  <c:v>224.31056233939199</c:v>
                </c:pt>
                <c:pt idx="96822">
                  <c:v>224.31287909466599</c:v>
                </c:pt>
                <c:pt idx="96823">
                  <c:v>224.31519584993899</c:v>
                </c:pt>
                <c:pt idx="96824">
                  <c:v>224.31751260521301</c:v>
                </c:pt>
                <c:pt idx="96825">
                  <c:v>224.31982936048601</c:v>
                </c:pt>
                <c:pt idx="96826">
                  <c:v>224.32214611576001</c:v>
                </c:pt>
                <c:pt idx="96827">
                  <c:v>224.32446287103301</c:v>
                </c:pt>
                <c:pt idx="96828">
                  <c:v>224.326779626307</c:v>
                </c:pt>
                <c:pt idx="96829">
                  <c:v>224.329096381581</c:v>
                </c:pt>
                <c:pt idx="96830">
                  <c:v>224.331413136854</c:v>
                </c:pt>
                <c:pt idx="96831">
                  <c:v>224.33372989212799</c:v>
                </c:pt>
                <c:pt idx="96832">
                  <c:v>224.33604664740099</c:v>
                </c:pt>
                <c:pt idx="96833">
                  <c:v>224.33836340267499</c:v>
                </c:pt>
                <c:pt idx="96834">
                  <c:v>224.34068015794799</c:v>
                </c:pt>
                <c:pt idx="96835">
                  <c:v>224.34299691322201</c:v>
                </c:pt>
                <c:pt idx="96836">
                  <c:v>224.34531366849501</c:v>
                </c:pt>
                <c:pt idx="96837">
                  <c:v>224.347630423769</c:v>
                </c:pt>
                <c:pt idx="96838">
                  <c:v>224.349947179042</c:v>
                </c:pt>
                <c:pt idx="96839">
                  <c:v>224.352263934316</c:v>
                </c:pt>
                <c:pt idx="96840">
                  <c:v>224.354580689589</c:v>
                </c:pt>
                <c:pt idx="96841">
                  <c:v>224.35689744486299</c:v>
                </c:pt>
                <c:pt idx="96842">
                  <c:v>224.35921420013699</c:v>
                </c:pt>
                <c:pt idx="96843">
                  <c:v>224.36153095540999</c:v>
                </c:pt>
                <c:pt idx="96844">
                  <c:v>224.36384771068401</c:v>
                </c:pt>
                <c:pt idx="96845">
                  <c:v>224.36616446595701</c:v>
                </c:pt>
                <c:pt idx="96846">
                  <c:v>224.36848122123101</c:v>
                </c:pt>
                <c:pt idx="96847">
                  <c:v>224.37079797650401</c:v>
                </c:pt>
                <c:pt idx="96848">
                  <c:v>224.373114731778</c:v>
                </c:pt>
                <c:pt idx="96849">
                  <c:v>224.375431487051</c:v>
                </c:pt>
                <c:pt idx="96850">
                  <c:v>224.377748242325</c:v>
                </c:pt>
                <c:pt idx="96851">
                  <c:v>224.380064997598</c:v>
                </c:pt>
                <c:pt idx="96852">
                  <c:v>224.38238175287199</c:v>
                </c:pt>
                <c:pt idx="96853">
                  <c:v>224.38469850814599</c:v>
                </c:pt>
                <c:pt idx="96854">
                  <c:v>224.38701526341899</c:v>
                </c:pt>
                <c:pt idx="96855">
                  <c:v>224.38933201869301</c:v>
                </c:pt>
                <c:pt idx="96856">
                  <c:v>224.39164877396601</c:v>
                </c:pt>
                <c:pt idx="96857">
                  <c:v>224.39396552924001</c:v>
                </c:pt>
                <c:pt idx="96858">
                  <c:v>224.39628228451301</c:v>
                </c:pt>
                <c:pt idx="96859">
                  <c:v>224.398599039787</c:v>
                </c:pt>
                <c:pt idx="96860">
                  <c:v>224.40091579506</c:v>
                </c:pt>
                <c:pt idx="96861">
                  <c:v>224.403232550334</c:v>
                </c:pt>
                <c:pt idx="96862">
                  <c:v>224.405549305607</c:v>
                </c:pt>
                <c:pt idx="96863">
                  <c:v>224.40786606088099</c:v>
                </c:pt>
                <c:pt idx="96864">
                  <c:v>224.41018281615399</c:v>
                </c:pt>
                <c:pt idx="96865">
                  <c:v>224.41249957142799</c:v>
                </c:pt>
                <c:pt idx="96866">
                  <c:v>224.41481632670201</c:v>
                </c:pt>
                <c:pt idx="96867">
                  <c:v>224.41713308197501</c:v>
                </c:pt>
                <c:pt idx="96868">
                  <c:v>224.419449837249</c:v>
                </c:pt>
                <c:pt idx="96869">
                  <c:v>224.421766592522</c:v>
                </c:pt>
                <c:pt idx="96870">
                  <c:v>224.424083347796</c:v>
                </c:pt>
                <c:pt idx="96871">
                  <c:v>224.426400103069</c:v>
                </c:pt>
                <c:pt idx="96872">
                  <c:v>224.42871685834299</c:v>
                </c:pt>
                <c:pt idx="96873">
                  <c:v>224.43103361361599</c:v>
                </c:pt>
                <c:pt idx="96874">
                  <c:v>224.43335036888999</c:v>
                </c:pt>
                <c:pt idx="96875">
                  <c:v>224.43566712416299</c:v>
                </c:pt>
                <c:pt idx="96876">
                  <c:v>224.43798387943701</c:v>
                </c:pt>
                <c:pt idx="96877">
                  <c:v>224.44030063471001</c:v>
                </c:pt>
                <c:pt idx="96878">
                  <c:v>224.44261738998401</c:v>
                </c:pt>
                <c:pt idx="96879">
                  <c:v>224.444934145258</c:v>
                </c:pt>
                <c:pt idx="96880">
                  <c:v>224.447250900531</c:v>
                </c:pt>
                <c:pt idx="96881">
                  <c:v>224.449567655805</c:v>
                </c:pt>
                <c:pt idx="96882">
                  <c:v>224.451884411078</c:v>
                </c:pt>
                <c:pt idx="96883">
                  <c:v>224.45420116635199</c:v>
                </c:pt>
                <c:pt idx="96884">
                  <c:v>224.45651792162499</c:v>
                </c:pt>
                <c:pt idx="96885">
                  <c:v>224.45883467689899</c:v>
                </c:pt>
                <c:pt idx="96886">
                  <c:v>224.46115143217199</c:v>
                </c:pt>
                <c:pt idx="96887">
                  <c:v>224.46346818744601</c:v>
                </c:pt>
                <c:pt idx="96888">
                  <c:v>224.46578494271901</c:v>
                </c:pt>
                <c:pt idx="96889">
                  <c:v>224.46810169799301</c:v>
                </c:pt>
                <c:pt idx="96890">
                  <c:v>224.470418453267</c:v>
                </c:pt>
                <c:pt idx="96891">
                  <c:v>224.47273520854</c:v>
                </c:pt>
                <c:pt idx="96892">
                  <c:v>224.475051963814</c:v>
                </c:pt>
                <c:pt idx="96893">
                  <c:v>224.477368719087</c:v>
                </c:pt>
                <c:pt idx="96894">
                  <c:v>224.47968547436099</c:v>
                </c:pt>
                <c:pt idx="96895">
                  <c:v>224.48200222963399</c:v>
                </c:pt>
                <c:pt idx="96896">
                  <c:v>224.48431898490799</c:v>
                </c:pt>
                <c:pt idx="96897">
                  <c:v>224.48663574018099</c:v>
                </c:pt>
                <c:pt idx="96898">
                  <c:v>224.48895249545501</c:v>
                </c:pt>
                <c:pt idx="96899">
                  <c:v>224.49126925072801</c:v>
                </c:pt>
                <c:pt idx="96900">
                  <c:v>224.493586006002</c:v>
                </c:pt>
                <c:pt idx="96901">
                  <c:v>224.495902761275</c:v>
                </c:pt>
                <c:pt idx="96902">
                  <c:v>224.498219516549</c:v>
                </c:pt>
                <c:pt idx="96903">
                  <c:v>224.50053627182299</c:v>
                </c:pt>
                <c:pt idx="96904">
                  <c:v>224.50285302709599</c:v>
                </c:pt>
                <c:pt idx="96905">
                  <c:v>224.50516978236999</c:v>
                </c:pt>
                <c:pt idx="96906">
                  <c:v>224.50748653764299</c:v>
                </c:pt>
                <c:pt idx="96907">
                  <c:v>224.50980329291701</c:v>
                </c:pt>
                <c:pt idx="96908">
                  <c:v>224.51212004819001</c:v>
                </c:pt>
                <c:pt idx="96909">
                  <c:v>224.51443680346401</c:v>
                </c:pt>
                <c:pt idx="96910">
                  <c:v>224.51675355873701</c:v>
                </c:pt>
                <c:pt idx="96911">
                  <c:v>224.519070314011</c:v>
                </c:pt>
                <c:pt idx="96912">
                  <c:v>224.521387069284</c:v>
                </c:pt>
                <c:pt idx="96913">
                  <c:v>224.523703824558</c:v>
                </c:pt>
                <c:pt idx="96914">
                  <c:v>224.526020579831</c:v>
                </c:pt>
                <c:pt idx="96915">
                  <c:v>224.52833733510499</c:v>
                </c:pt>
                <c:pt idx="96916">
                  <c:v>224.53065409037899</c:v>
                </c:pt>
                <c:pt idx="96917">
                  <c:v>224.53297084565199</c:v>
                </c:pt>
                <c:pt idx="96918">
                  <c:v>224.53528760092601</c:v>
                </c:pt>
                <c:pt idx="96919">
                  <c:v>224.53760435619901</c:v>
                </c:pt>
                <c:pt idx="96920">
                  <c:v>224.53992111147301</c:v>
                </c:pt>
                <c:pt idx="96921">
                  <c:v>224.54223786674601</c:v>
                </c:pt>
                <c:pt idx="96922">
                  <c:v>224.54455462202</c:v>
                </c:pt>
                <c:pt idx="96923">
                  <c:v>224.546871377293</c:v>
                </c:pt>
                <c:pt idx="96924">
                  <c:v>224.549188132567</c:v>
                </c:pt>
                <c:pt idx="96925">
                  <c:v>224.55150488784</c:v>
                </c:pt>
                <c:pt idx="96926">
                  <c:v>224.55382164311399</c:v>
                </c:pt>
                <c:pt idx="96927">
                  <c:v>224.55613839838699</c:v>
                </c:pt>
                <c:pt idx="96928">
                  <c:v>224.55845515366099</c:v>
                </c:pt>
                <c:pt idx="96929">
                  <c:v>224.56077190893501</c:v>
                </c:pt>
                <c:pt idx="96930">
                  <c:v>224.56308866420801</c:v>
                </c:pt>
                <c:pt idx="96931">
                  <c:v>224.565405419482</c:v>
                </c:pt>
                <c:pt idx="96932">
                  <c:v>224.567722174755</c:v>
                </c:pt>
                <c:pt idx="96933">
                  <c:v>224.570038930029</c:v>
                </c:pt>
                <c:pt idx="96934">
                  <c:v>224.572355685302</c:v>
                </c:pt>
                <c:pt idx="96935">
                  <c:v>224.57467244057599</c:v>
                </c:pt>
                <c:pt idx="96936">
                  <c:v>224.57698919584899</c:v>
                </c:pt>
                <c:pt idx="96937">
                  <c:v>224.57930595112299</c:v>
                </c:pt>
                <c:pt idx="96938">
                  <c:v>224.58162270639599</c:v>
                </c:pt>
                <c:pt idx="96939">
                  <c:v>224.58393946167001</c:v>
                </c:pt>
                <c:pt idx="96940">
                  <c:v>224.58625621694401</c:v>
                </c:pt>
                <c:pt idx="96941">
                  <c:v>224.58857297221701</c:v>
                </c:pt>
                <c:pt idx="96942">
                  <c:v>224.590889727491</c:v>
                </c:pt>
                <c:pt idx="96943">
                  <c:v>224.593206482764</c:v>
                </c:pt>
                <c:pt idx="96944">
                  <c:v>224.595523238038</c:v>
                </c:pt>
                <c:pt idx="96945">
                  <c:v>224.597839993311</c:v>
                </c:pt>
                <c:pt idx="96946">
                  <c:v>224.60015674858499</c:v>
                </c:pt>
                <c:pt idx="96947">
                  <c:v>224.60247350385799</c:v>
                </c:pt>
                <c:pt idx="96948">
                  <c:v>224.60479025913199</c:v>
                </c:pt>
                <c:pt idx="96949">
                  <c:v>224.60710701440499</c:v>
                </c:pt>
                <c:pt idx="96950">
                  <c:v>224.60942376967901</c:v>
                </c:pt>
                <c:pt idx="96951">
                  <c:v>224.61174052495201</c:v>
                </c:pt>
                <c:pt idx="96952">
                  <c:v>224.61405728022601</c:v>
                </c:pt>
                <c:pt idx="96953">
                  <c:v>224.6163740355</c:v>
                </c:pt>
                <c:pt idx="96954">
                  <c:v>224.618690790773</c:v>
                </c:pt>
                <c:pt idx="96955">
                  <c:v>224.621007546047</c:v>
                </c:pt>
                <c:pt idx="96956">
                  <c:v>224.62332430132</c:v>
                </c:pt>
                <c:pt idx="96957">
                  <c:v>224.62564105659399</c:v>
                </c:pt>
                <c:pt idx="96958">
                  <c:v>224.62795781186699</c:v>
                </c:pt>
                <c:pt idx="96959">
                  <c:v>224.63027456714099</c:v>
                </c:pt>
                <c:pt idx="96960">
                  <c:v>224.63259132241399</c:v>
                </c:pt>
                <c:pt idx="96961">
                  <c:v>224.63490807768801</c:v>
                </c:pt>
                <c:pt idx="96962">
                  <c:v>224.63722483296101</c:v>
                </c:pt>
                <c:pt idx="96963">
                  <c:v>224.63954158823501</c:v>
                </c:pt>
                <c:pt idx="96964">
                  <c:v>224.64185834350801</c:v>
                </c:pt>
                <c:pt idx="96965">
                  <c:v>224.644175098782</c:v>
                </c:pt>
                <c:pt idx="96966">
                  <c:v>224.64649185405599</c:v>
                </c:pt>
                <c:pt idx="96967">
                  <c:v>224.648808609329</c:v>
                </c:pt>
                <c:pt idx="96968">
                  <c:v>224.65112536460299</c:v>
                </c:pt>
                <c:pt idx="96969">
                  <c:v>224.65344211987599</c:v>
                </c:pt>
                <c:pt idx="96970">
                  <c:v>224.65575887515001</c:v>
                </c:pt>
                <c:pt idx="96971">
                  <c:v>224.65807563042301</c:v>
                </c:pt>
                <c:pt idx="96972">
                  <c:v>224.66039238569701</c:v>
                </c:pt>
                <c:pt idx="96973">
                  <c:v>224.66270914097001</c:v>
                </c:pt>
                <c:pt idx="96974">
                  <c:v>224.665025896244</c:v>
                </c:pt>
                <c:pt idx="96975">
                  <c:v>224.667342651517</c:v>
                </c:pt>
                <c:pt idx="96976">
                  <c:v>224.669659406791</c:v>
                </c:pt>
                <c:pt idx="96977">
                  <c:v>224.671976162064</c:v>
                </c:pt>
                <c:pt idx="96978">
                  <c:v>224.67429291733799</c:v>
                </c:pt>
                <c:pt idx="96979">
                  <c:v>224.67660967261199</c:v>
                </c:pt>
                <c:pt idx="96980">
                  <c:v>224.67892642788499</c:v>
                </c:pt>
                <c:pt idx="96981">
                  <c:v>224.68124318315901</c:v>
                </c:pt>
                <c:pt idx="96982">
                  <c:v>224.68355993843201</c:v>
                </c:pt>
                <c:pt idx="96983">
                  <c:v>224.68587669370601</c:v>
                </c:pt>
                <c:pt idx="96984">
                  <c:v>224.68819344897901</c:v>
                </c:pt>
                <c:pt idx="96985">
                  <c:v>224.690510204253</c:v>
                </c:pt>
                <c:pt idx="96986">
                  <c:v>224.692826959526</c:v>
                </c:pt>
                <c:pt idx="96987">
                  <c:v>224.6951437148</c:v>
                </c:pt>
                <c:pt idx="96988">
                  <c:v>224.697460470073</c:v>
                </c:pt>
                <c:pt idx="96989">
                  <c:v>224.69977722534699</c:v>
                </c:pt>
                <c:pt idx="96990">
                  <c:v>224.70209398062099</c:v>
                </c:pt>
                <c:pt idx="96991">
                  <c:v>224.70441073589399</c:v>
                </c:pt>
                <c:pt idx="96992">
                  <c:v>224.70672749116801</c:v>
                </c:pt>
                <c:pt idx="96993">
                  <c:v>224.70904424644101</c:v>
                </c:pt>
                <c:pt idx="96994">
                  <c:v>224.71136100171501</c:v>
                </c:pt>
                <c:pt idx="96995">
                  <c:v>224.71367775698801</c:v>
                </c:pt>
                <c:pt idx="96996">
                  <c:v>224.715994512262</c:v>
                </c:pt>
                <c:pt idx="96997">
                  <c:v>224.718311267535</c:v>
                </c:pt>
                <c:pt idx="96998">
                  <c:v>224.720628022809</c:v>
                </c:pt>
                <c:pt idx="96999">
                  <c:v>224.722944778082</c:v>
                </c:pt>
                <c:pt idx="97000">
                  <c:v>224.72526153335599</c:v>
                </c:pt>
                <c:pt idx="97001">
                  <c:v>224.72757828862899</c:v>
                </c:pt>
                <c:pt idx="97002">
                  <c:v>224.72989504390301</c:v>
                </c:pt>
                <c:pt idx="97003">
                  <c:v>224.73221179917701</c:v>
                </c:pt>
                <c:pt idx="97004">
                  <c:v>224.73452855445001</c:v>
                </c:pt>
                <c:pt idx="97005">
                  <c:v>224.736845309724</c:v>
                </c:pt>
                <c:pt idx="97006">
                  <c:v>224.739162064997</c:v>
                </c:pt>
                <c:pt idx="97007">
                  <c:v>224.741478820271</c:v>
                </c:pt>
                <c:pt idx="97008">
                  <c:v>224.743795575544</c:v>
                </c:pt>
                <c:pt idx="97009">
                  <c:v>224.74611233081799</c:v>
                </c:pt>
                <c:pt idx="97010">
                  <c:v>224.74842908609099</c:v>
                </c:pt>
                <c:pt idx="97011">
                  <c:v>224.75074584136499</c:v>
                </c:pt>
                <c:pt idx="97012">
                  <c:v>224.75306259663799</c:v>
                </c:pt>
                <c:pt idx="97013">
                  <c:v>224.75537935191201</c:v>
                </c:pt>
                <c:pt idx="97014">
                  <c:v>224.75769610718501</c:v>
                </c:pt>
                <c:pt idx="97015">
                  <c:v>224.76001286245901</c:v>
                </c:pt>
                <c:pt idx="97016">
                  <c:v>224.762329617733</c:v>
                </c:pt>
                <c:pt idx="97017">
                  <c:v>224.764646373006</c:v>
                </c:pt>
                <c:pt idx="97018">
                  <c:v>224.76696312828</c:v>
                </c:pt>
                <c:pt idx="97019">
                  <c:v>224.769279883553</c:v>
                </c:pt>
                <c:pt idx="97020">
                  <c:v>224.77159663882699</c:v>
                </c:pt>
                <c:pt idx="97021">
                  <c:v>224.77391339409999</c:v>
                </c:pt>
                <c:pt idx="97022">
                  <c:v>224.77623014937399</c:v>
                </c:pt>
                <c:pt idx="97023">
                  <c:v>224.77854690464699</c:v>
                </c:pt>
                <c:pt idx="97024">
                  <c:v>224.78086365992101</c:v>
                </c:pt>
                <c:pt idx="97025">
                  <c:v>224.78318041519401</c:v>
                </c:pt>
                <c:pt idx="97026">
                  <c:v>224.78549717046801</c:v>
                </c:pt>
                <c:pt idx="97027">
                  <c:v>224.787813925742</c:v>
                </c:pt>
                <c:pt idx="97028">
                  <c:v>224.790130681015</c:v>
                </c:pt>
                <c:pt idx="97029">
                  <c:v>224.792447436289</c:v>
                </c:pt>
                <c:pt idx="97030">
                  <c:v>224.794764191562</c:v>
                </c:pt>
                <c:pt idx="97031">
                  <c:v>224.79708094683599</c:v>
                </c:pt>
                <c:pt idx="97032">
                  <c:v>224.79939770210899</c:v>
                </c:pt>
                <c:pt idx="97033">
                  <c:v>224.80171445738301</c:v>
                </c:pt>
                <c:pt idx="97034">
                  <c:v>224.80403121265601</c:v>
                </c:pt>
                <c:pt idx="97035">
                  <c:v>224.80634796793001</c:v>
                </c:pt>
                <c:pt idx="97036">
                  <c:v>224.80866472320301</c:v>
                </c:pt>
                <c:pt idx="97037">
                  <c:v>224.810981478477</c:v>
                </c:pt>
                <c:pt idx="97038">
                  <c:v>224.81329823375</c:v>
                </c:pt>
                <c:pt idx="97039">
                  <c:v>224.815614989024</c:v>
                </c:pt>
                <c:pt idx="97040">
                  <c:v>224.81793174429799</c:v>
                </c:pt>
                <c:pt idx="97041">
                  <c:v>224.82024849957099</c:v>
                </c:pt>
                <c:pt idx="97042">
                  <c:v>224.82256525484499</c:v>
                </c:pt>
                <c:pt idx="97043">
                  <c:v>224.82488201011799</c:v>
                </c:pt>
                <c:pt idx="97044">
                  <c:v>224.82719876539201</c:v>
                </c:pt>
                <c:pt idx="97045">
                  <c:v>224.82951552066501</c:v>
                </c:pt>
                <c:pt idx="97046">
                  <c:v>224.83183227593901</c:v>
                </c:pt>
                <c:pt idx="97047">
                  <c:v>224.83414903121201</c:v>
                </c:pt>
                <c:pt idx="97048">
                  <c:v>224.836465786486</c:v>
                </c:pt>
                <c:pt idx="97049">
                  <c:v>224.838782541759</c:v>
                </c:pt>
                <c:pt idx="97050">
                  <c:v>224.841099297033</c:v>
                </c:pt>
                <c:pt idx="97051">
                  <c:v>224.843416052306</c:v>
                </c:pt>
                <c:pt idx="97052">
                  <c:v>224.84573280757999</c:v>
                </c:pt>
                <c:pt idx="97053">
                  <c:v>224.84804956285399</c:v>
                </c:pt>
                <c:pt idx="97054">
                  <c:v>224.85036631812699</c:v>
                </c:pt>
                <c:pt idx="97055">
                  <c:v>224.85268307340101</c:v>
                </c:pt>
                <c:pt idx="97056">
                  <c:v>224.85499982867401</c:v>
                </c:pt>
                <c:pt idx="97057">
                  <c:v>224.85731658394801</c:v>
                </c:pt>
                <c:pt idx="97058">
                  <c:v>224.85963333922101</c:v>
                </c:pt>
                <c:pt idx="97059">
                  <c:v>224.861950094495</c:v>
                </c:pt>
                <c:pt idx="97060">
                  <c:v>224.864266849768</c:v>
                </c:pt>
                <c:pt idx="97061">
                  <c:v>224.866583605042</c:v>
                </c:pt>
                <c:pt idx="97062">
                  <c:v>224.868900360315</c:v>
                </c:pt>
                <c:pt idx="97063">
                  <c:v>224.87121711558899</c:v>
                </c:pt>
                <c:pt idx="97064">
                  <c:v>224.87353387086199</c:v>
                </c:pt>
                <c:pt idx="97065">
                  <c:v>224.87585062613601</c:v>
                </c:pt>
                <c:pt idx="97066">
                  <c:v>224.87816738141001</c:v>
                </c:pt>
                <c:pt idx="97067">
                  <c:v>224.88048413668301</c:v>
                </c:pt>
                <c:pt idx="97068">
                  <c:v>224.882800891957</c:v>
                </c:pt>
                <c:pt idx="97069">
                  <c:v>224.88511764723</c:v>
                </c:pt>
                <c:pt idx="97070">
                  <c:v>224.887434402504</c:v>
                </c:pt>
                <c:pt idx="97071">
                  <c:v>224.889751157777</c:v>
                </c:pt>
                <c:pt idx="97072">
                  <c:v>224.89206791305099</c:v>
                </c:pt>
                <c:pt idx="97073">
                  <c:v>224.89438466832399</c:v>
                </c:pt>
                <c:pt idx="97074">
                  <c:v>224.89670142359799</c:v>
                </c:pt>
                <c:pt idx="97075">
                  <c:v>224.89901817887099</c:v>
                </c:pt>
                <c:pt idx="97076">
                  <c:v>224.90133493414501</c:v>
                </c:pt>
                <c:pt idx="97077">
                  <c:v>224.90365168941901</c:v>
                </c:pt>
                <c:pt idx="97078">
                  <c:v>224.90596844469201</c:v>
                </c:pt>
                <c:pt idx="97079">
                  <c:v>224.908285199966</c:v>
                </c:pt>
                <c:pt idx="97080">
                  <c:v>224.910601955239</c:v>
                </c:pt>
                <c:pt idx="97081">
                  <c:v>224.912918710513</c:v>
                </c:pt>
                <c:pt idx="97082">
                  <c:v>224.915235465786</c:v>
                </c:pt>
                <c:pt idx="97083">
                  <c:v>224.91755222105999</c:v>
                </c:pt>
                <c:pt idx="97084">
                  <c:v>224.91986897633299</c:v>
                </c:pt>
                <c:pt idx="97085">
                  <c:v>224.92218573160699</c:v>
                </c:pt>
                <c:pt idx="97086">
                  <c:v>224.92450248687999</c:v>
                </c:pt>
                <c:pt idx="97087">
                  <c:v>224.92681924215401</c:v>
                </c:pt>
                <c:pt idx="97088">
                  <c:v>224.92913599742701</c:v>
                </c:pt>
                <c:pt idx="97089">
                  <c:v>224.93145275270101</c:v>
                </c:pt>
                <c:pt idx="97090">
                  <c:v>224.933769507975</c:v>
                </c:pt>
                <c:pt idx="97091">
                  <c:v>224.936086263248</c:v>
                </c:pt>
                <c:pt idx="97092">
                  <c:v>224.938403018522</c:v>
                </c:pt>
                <c:pt idx="97093">
                  <c:v>224.940719773795</c:v>
                </c:pt>
                <c:pt idx="97094">
                  <c:v>224.94303652906899</c:v>
                </c:pt>
                <c:pt idx="97095">
                  <c:v>224.94535328434199</c:v>
                </c:pt>
                <c:pt idx="97096">
                  <c:v>224.94767003961601</c:v>
                </c:pt>
                <c:pt idx="97097">
                  <c:v>224.94998679488901</c:v>
                </c:pt>
                <c:pt idx="97098">
                  <c:v>224.95230355016301</c:v>
                </c:pt>
                <c:pt idx="97099">
                  <c:v>224.95462030543601</c:v>
                </c:pt>
                <c:pt idx="97100">
                  <c:v>224.95693706071</c:v>
                </c:pt>
                <c:pt idx="97101">
                  <c:v>224.959253815983</c:v>
                </c:pt>
                <c:pt idx="97102">
                  <c:v>224.961570571257</c:v>
                </c:pt>
                <c:pt idx="97103">
                  <c:v>224.96388732653099</c:v>
                </c:pt>
                <c:pt idx="97104">
                  <c:v>224.96620408180399</c:v>
                </c:pt>
                <c:pt idx="97105">
                  <c:v>224.96852083707799</c:v>
                </c:pt>
                <c:pt idx="97106">
                  <c:v>224.97083759235099</c:v>
                </c:pt>
                <c:pt idx="97107">
                  <c:v>224.97315434762501</c:v>
                </c:pt>
                <c:pt idx="97108">
                  <c:v>224.97547110289801</c:v>
                </c:pt>
                <c:pt idx="97109">
                  <c:v>224.97778785817201</c:v>
                </c:pt>
                <c:pt idx="97110">
                  <c:v>224.98010461344501</c:v>
                </c:pt>
                <c:pt idx="97111">
                  <c:v>224.982421368719</c:v>
                </c:pt>
                <c:pt idx="97112">
                  <c:v>224.984738123992</c:v>
                </c:pt>
                <c:pt idx="97113">
                  <c:v>224.987054879266</c:v>
                </c:pt>
                <c:pt idx="97114">
                  <c:v>224.989371634539</c:v>
                </c:pt>
                <c:pt idx="97115">
                  <c:v>224.99168838981299</c:v>
                </c:pt>
                <c:pt idx="97116">
                  <c:v>224.99400514508699</c:v>
                </c:pt>
                <c:pt idx="97117">
                  <c:v>224.99632190035999</c:v>
                </c:pt>
                <c:pt idx="97118">
                  <c:v>224.99863865563401</c:v>
                </c:pt>
                <c:pt idx="97119">
                  <c:v>225.00095541090701</c:v>
                </c:pt>
                <c:pt idx="97120">
                  <c:v>225.00327216618101</c:v>
                </c:pt>
                <c:pt idx="97121">
                  <c:v>225.00558892145401</c:v>
                </c:pt>
                <c:pt idx="97122">
                  <c:v>225.007905676728</c:v>
                </c:pt>
                <c:pt idx="97123">
                  <c:v>225.010222432001</c:v>
                </c:pt>
                <c:pt idx="97124">
                  <c:v>225.012539187275</c:v>
                </c:pt>
                <c:pt idx="97125">
                  <c:v>225.014855942548</c:v>
                </c:pt>
                <c:pt idx="97126">
                  <c:v>225.01717269782199</c:v>
                </c:pt>
                <c:pt idx="97127">
                  <c:v>225.01948945309601</c:v>
                </c:pt>
                <c:pt idx="97128">
                  <c:v>225.02180620836899</c:v>
                </c:pt>
                <c:pt idx="97129">
                  <c:v>225.02412296364301</c:v>
                </c:pt>
                <c:pt idx="97130">
                  <c:v>225.02643971891601</c:v>
                </c:pt>
                <c:pt idx="97131">
                  <c:v>225.02875647419</c:v>
                </c:pt>
                <c:pt idx="97132">
                  <c:v>225.031073229463</c:v>
                </c:pt>
                <c:pt idx="97133">
                  <c:v>225.033389984737</c:v>
                </c:pt>
                <c:pt idx="97134">
                  <c:v>225.03570674001</c:v>
                </c:pt>
                <c:pt idx="97135">
                  <c:v>225.03802349528399</c:v>
                </c:pt>
                <c:pt idx="97136">
                  <c:v>225.04034025055699</c:v>
                </c:pt>
                <c:pt idx="97137">
                  <c:v>225.04265700583099</c:v>
                </c:pt>
                <c:pt idx="97138">
                  <c:v>225.04497376110399</c:v>
                </c:pt>
                <c:pt idx="97139">
                  <c:v>225.04729051637801</c:v>
                </c:pt>
                <c:pt idx="97140">
                  <c:v>225.04960727165201</c:v>
                </c:pt>
                <c:pt idx="97141">
                  <c:v>225.05192402692501</c:v>
                </c:pt>
                <c:pt idx="97142">
                  <c:v>225.054240782199</c:v>
                </c:pt>
                <c:pt idx="97143">
                  <c:v>225.056557537472</c:v>
                </c:pt>
                <c:pt idx="97144">
                  <c:v>225.058874292746</c:v>
                </c:pt>
                <c:pt idx="97145">
                  <c:v>225.061191048019</c:v>
                </c:pt>
                <c:pt idx="97146">
                  <c:v>225.06350780329299</c:v>
                </c:pt>
                <c:pt idx="97147">
                  <c:v>225.06582455856599</c:v>
                </c:pt>
                <c:pt idx="97148">
                  <c:v>225.06814131383999</c:v>
                </c:pt>
                <c:pt idx="97149">
                  <c:v>225.07045806911299</c:v>
                </c:pt>
                <c:pt idx="97150">
                  <c:v>225.07277482438701</c:v>
                </c:pt>
                <c:pt idx="97151">
                  <c:v>225.07509157966001</c:v>
                </c:pt>
                <c:pt idx="97152">
                  <c:v>225.07740833493401</c:v>
                </c:pt>
                <c:pt idx="97153">
                  <c:v>225.079725090208</c:v>
                </c:pt>
                <c:pt idx="97154">
                  <c:v>225.082041845481</c:v>
                </c:pt>
                <c:pt idx="97155">
                  <c:v>225.084358600755</c:v>
                </c:pt>
                <c:pt idx="97156">
                  <c:v>225.086675356028</c:v>
                </c:pt>
                <c:pt idx="97157">
                  <c:v>225.08899211130199</c:v>
                </c:pt>
                <c:pt idx="97158">
                  <c:v>225.09130886657499</c:v>
                </c:pt>
                <c:pt idx="97159">
                  <c:v>225.09362562184899</c:v>
                </c:pt>
                <c:pt idx="97160">
                  <c:v>225.09594237712199</c:v>
                </c:pt>
                <c:pt idx="97161">
                  <c:v>225.09825913239601</c:v>
                </c:pt>
                <c:pt idx="97162">
                  <c:v>225.10057588766901</c:v>
                </c:pt>
                <c:pt idx="97163">
                  <c:v>225.102892642943</c:v>
                </c:pt>
                <c:pt idx="97164">
                  <c:v>225.105209398217</c:v>
                </c:pt>
                <c:pt idx="97165">
                  <c:v>225.10752615349</c:v>
                </c:pt>
                <c:pt idx="97166">
                  <c:v>225.10984290876399</c:v>
                </c:pt>
                <c:pt idx="97167">
                  <c:v>225.11215966403699</c:v>
                </c:pt>
                <c:pt idx="97168">
                  <c:v>225.11447641931099</c:v>
                </c:pt>
                <c:pt idx="97169">
                  <c:v>225.11679317458399</c:v>
                </c:pt>
                <c:pt idx="97170">
                  <c:v>225.11910992985801</c:v>
                </c:pt>
                <c:pt idx="97171">
                  <c:v>225.12142668513101</c:v>
                </c:pt>
                <c:pt idx="97172">
                  <c:v>225.12374344040501</c:v>
                </c:pt>
                <c:pt idx="97173">
                  <c:v>225.12606019567801</c:v>
                </c:pt>
                <c:pt idx="97174">
                  <c:v>225.128376950952</c:v>
                </c:pt>
                <c:pt idx="97175">
                  <c:v>225.130693706225</c:v>
                </c:pt>
                <c:pt idx="97176">
                  <c:v>225.133010461499</c:v>
                </c:pt>
                <c:pt idx="97177">
                  <c:v>225.13532721677299</c:v>
                </c:pt>
                <c:pt idx="97178">
                  <c:v>225.13764397204599</c:v>
                </c:pt>
                <c:pt idx="97179">
                  <c:v>225.13996072731999</c:v>
                </c:pt>
                <c:pt idx="97180">
                  <c:v>225.14227748259299</c:v>
                </c:pt>
                <c:pt idx="97181">
                  <c:v>225.14459423786701</c:v>
                </c:pt>
                <c:pt idx="97182">
                  <c:v>225.14691099314001</c:v>
                </c:pt>
                <c:pt idx="97183">
                  <c:v>225.14922774841401</c:v>
                </c:pt>
                <c:pt idx="97184">
                  <c:v>225.15154450368701</c:v>
                </c:pt>
                <c:pt idx="97185">
                  <c:v>225.153861258961</c:v>
                </c:pt>
                <c:pt idx="97186">
                  <c:v>225.156178014234</c:v>
                </c:pt>
                <c:pt idx="97187">
                  <c:v>225.158494769508</c:v>
                </c:pt>
                <c:pt idx="97188">
                  <c:v>225.160811524781</c:v>
                </c:pt>
                <c:pt idx="97189">
                  <c:v>225.16312828005499</c:v>
                </c:pt>
                <c:pt idx="97190">
                  <c:v>225.16544503532899</c:v>
                </c:pt>
                <c:pt idx="97191">
                  <c:v>225.16776179060199</c:v>
                </c:pt>
                <c:pt idx="97192">
                  <c:v>225.17007854587601</c:v>
                </c:pt>
                <c:pt idx="97193">
                  <c:v>225.17239530114901</c:v>
                </c:pt>
                <c:pt idx="97194">
                  <c:v>225.174712056423</c:v>
                </c:pt>
                <c:pt idx="97195">
                  <c:v>225.177028811696</c:v>
                </c:pt>
                <c:pt idx="97196">
                  <c:v>225.17934556697</c:v>
                </c:pt>
                <c:pt idx="97197">
                  <c:v>225.181662322243</c:v>
                </c:pt>
                <c:pt idx="97198">
                  <c:v>225.18397907751699</c:v>
                </c:pt>
                <c:pt idx="97199">
                  <c:v>225.18629583278999</c:v>
                </c:pt>
                <c:pt idx="97200">
                  <c:v>225.18861258806399</c:v>
                </c:pt>
                <c:pt idx="97201">
                  <c:v>225.19092934333699</c:v>
                </c:pt>
                <c:pt idx="97202">
                  <c:v>225.19324609861101</c:v>
                </c:pt>
                <c:pt idx="97203">
                  <c:v>225.19556285388501</c:v>
                </c:pt>
                <c:pt idx="97204">
                  <c:v>225.19787960915801</c:v>
                </c:pt>
                <c:pt idx="97205">
                  <c:v>225.200196364432</c:v>
                </c:pt>
                <c:pt idx="97206">
                  <c:v>225.202513119705</c:v>
                </c:pt>
                <c:pt idx="97207">
                  <c:v>225.204829874979</c:v>
                </c:pt>
                <c:pt idx="97208">
                  <c:v>225.207146630252</c:v>
                </c:pt>
                <c:pt idx="97209">
                  <c:v>225.20946338552599</c:v>
                </c:pt>
                <c:pt idx="97210">
                  <c:v>225.21178014079899</c:v>
                </c:pt>
                <c:pt idx="97211">
                  <c:v>225.21409689607299</c:v>
                </c:pt>
                <c:pt idx="97212">
                  <c:v>225.21641365134599</c:v>
                </c:pt>
                <c:pt idx="97213">
                  <c:v>225.21873040662001</c:v>
                </c:pt>
                <c:pt idx="97214">
                  <c:v>225.22104716189401</c:v>
                </c:pt>
                <c:pt idx="97215">
                  <c:v>225.22336391716701</c:v>
                </c:pt>
                <c:pt idx="97216">
                  <c:v>225.225680672441</c:v>
                </c:pt>
                <c:pt idx="97217">
                  <c:v>225.227997427714</c:v>
                </c:pt>
                <c:pt idx="97218">
                  <c:v>225.230314182988</c:v>
                </c:pt>
                <c:pt idx="97219">
                  <c:v>225.232630938261</c:v>
                </c:pt>
                <c:pt idx="97220">
                  <c:v>225.23494769353499</c:v>
                </c:pt>
                <c:pt idx="97221">
                  <c:v>225.23726444880799</c:v>
                </c:pt>
                <c:pt idx="97222">
                  <c:v>225.23958120408199</c:v>
                </c:pt>
                <c:pt idx="97223">
                  <c:v>225.24189795935499</c:v>
                </c:pt>
                <c:pt idx="97224">
                  <c:v>225.24421471462901</c:v>
                </c:pt>
                <c:pt idx="97225">
                  <c:v>225.24653146990201</c:v>
                </c:pt>
                <c:pt idx="97226">
                  <c:v>225.248848225176</c:v>
                </c:pt>
                <c:pt idx="97227">
                  <c:v>225.25116498045</c:v>
                </c:pt>
                <c:pt idx="97228">
                  <c:v>225.253481735723</c:v>
                </c:pt>
                <c:pt idx="97229">
                  <c:v>225.25579849099699</c:v>
                </c:pt>
                <c:pt idx="97230">
                  <c:v>225.25811524626999</c:v>
                </c:pt>
                <c:pt idx="97231">
                  <c:v>225.26043200154399</c:v>
                </c:pt>
                <c:pt idx="97232">
                  <c:v>225.26274875681699</c:v>
                </c:pt>
                <c:pt idx="97233">
                  <c:v>225.26506551209101</c:v>
                </c:pt>
                <c:pt idx="97234">
                  <c:v>225.26738226736401</c:v>
                </c:pt>
                <c:pt idx="97235">
                  <c:v>225.26969902263801</c:v>
                </c:pt>
                <c:pt idx="97236">
                  <c:v>225.27201577791101</c:v>
                </c:pt>
                <c:pt idx="97237">
                  <c:v>225.274332533185</c:v>
                </c:pt>
                <c:pt idx="97238">
                  <c:v>225.276649288458</c:v>
                </c:pt>
                <c:pt idx="97239">
                  <c:v>225.278966043732</c:v>
                </c:pt>
                <c:pt idx="97240">
                  <c:v>225.28128279900599</c:v>
                </c:pt>
                <c:pt idx="97241">
                  <c:v>225.28359955427899</c:v>
                </c:pt>
                <c:pt idx="97242">
                  <c:v>225.28591630955299</c:v>
                </c:pt>
                <c:pt idx="97243">
                  <c:v>225.28823306482599</c:v>
                </c:pt>
                <c:pt idx="97244">
                  <c:v>225.29054982010001</c:v>
                </c:pt>
                <c:pt idx="97245">
                  <c:v>225.29286657537301</c:v>
                </c:pt>
                <c:pt idx="97246">
                  <c:v>225.29518333064701</c:v>
                </c:pt>
                <c:pt idx="97247">
                  <c:v>225.29750008592001</c:v>
                </c:pt>
                <c:pt idx="97248">
                  <c:v>225.299816841194</c:v>
                </c:pt>
                <c:pt idx="97249">
                  <c:v>225.302133596467</c:v>
                </c:pt>
                <c:pt idx="97250">
                  <c:v>225.304450351741</c:v>
                </c:pt>
                <c:pt idx="97251">
                  <c:v>225.306767107014</c:v>
                </c:pt>
                <c:pt idx="97252">
                  <c:v>225.30908386228799</c:v>
                </c:pt>
                <c:pt idx="97253">
                  <c:v>225.31140061756199</c:v>
                </c:pt>
                <c:pt idx="97254">
                  <c:v>225.31371737283499</c:v>
                </c:pt>
                <c:pt idx="97255">
                  <c:v>225.31603412810901</c:v>
                </c:pt>
                <c:pt idx="97256">
                  <c:v>225.31835088338201</c:v>
                </c:pt>
                <c:pt idx="97257">
                  <c:v>225.320667638656</c:v>
                </c:pt>
                <c:pt idx="97258">
                  <c:v>225.322984393929</c:v>
                </c:pt>
                <c:pt idx="97259">
                  <c:v>225.325301149203</c:v>
                </c:pt>
                <c:pt idx="97260">
                  <c:v>225.327617904476</c:v>
                </c:pt>
                <c:pt idx="97261">
                  <c:v>225.32993465974999</c:v>
                </c:pt>
                <c:pt idx="97262">
                  <c:v>225.33225141502299</c:v>
                </c:pt>
                <c:pt idx="97263">
                  <c:v>225.33456817029699</c:v>
                </c:pt>
                <c:pt idx="97264">
                  <c:v>225.33688492557101</c:v>
                </c:pt>
                <c:pt idx="97265">
                  <c:v>225.33920168084401</c:v>
                </c:pt>
                <c:pt idx="97266">
                  <c:v>225.34151843611801</c:v>
                </c:pt>
                <c:pt idx="97267">
                  <c:v>225.34383519139101</c:v>
                </c:pt>
                <c:pt idx="97268">
                  <c:v>225.346151946665</c:v>
                </c:pt>
                <c:pt idx="97269">
                  <c:v>225.348468701938</c:v>
                </c:pt>
                <c:pt idx="97270">
                  <c:v>225.350785457212</c:v>
                </c:pt>
                <c:pt idx="97271">
                  <c:v>225.353102212485</c:v>
                </c:pt>
                <c:pt idx="97272">
                  <c:v>225.35541896775899</c:v>
                </c:pt>
                <c:pt idx="97273">
                  <c:v>225.35773572303199</c:v>
                </c:pt>
                <c:pt idx="97274">
                  <c:v>225.36005247830599</c:v>
                </c:pt>
                <c:pt idx="97275">
                  <c:v>225.36236923357899</c:v>
                </c:pt>
                <c:pt idx="97276">
                  <c:v>225.36468598885301</c:v>
                </c:pt>
                <c:pt idx="97277">
                  <c:v>225.36700274412701</c:v>
                </c:pt>
                <c:pt idx="97278">
                  <c:v>225.36931949940001</c:v>
                </c:pt>
                <c:pt idx="97279">
                  <c:v>225.371636254674</c:v>
                </c:pt>
                <c:pt idx="97280">
                  <c:v>225.373953009947</c:v>
                </c:pt>
                <c:pt idx="97281">
                  <c:v>225.376269765221</c:v>
                </c:pt>
                <c:pt idx="97282">
                  <c:v>225.378586520494</c:v>
                </c:pt>
                <c:pt idx="97283">
                  <c:v>225.38090327576799</c:v>
                </c:pt>
                <c:pt idx="97284">
                  <c:v>225.38322003104099</c:v>
                </c:pt>
                <c:pt idx="97285">
                  <c:v>225.38553678631499</c:v>
                </c:pt>
                <c:pt idx="97286">
                  <c:v>225.38785354158799</c:v>
                </c:pt>
                <c:pt idx="97287">
                  <c:v>225.39017029686201</c:v>
                </c:pt>
                <c:pt idx="97288">
                  <c:v>225.39248705213501</c:v>
                </c:pt>
                <c:pt idx="97289">
                  <c:v>225.39480380740901</c:v>
                </c:pt>
                <c:pt idx="97290">
                  <c:v>225.397120562683</c:v>
                </c:pt>
                <c:pt idx="97291">
                  <c:v>225.399437317956</c:v>
                </c:pt>
                <c:pt idx="97292">
                  <c:v>225.40175407322999</c:v>
                </c:pt>
                <c:pt idx="97293">
                  <c:v>225.404070828503</c:v>
                </c:pt>
                <c:pt idx="97294">
                  <c:v>225.40638758377699</c:v>
                </c:pt>
                <c:pt idx="97295">
                  <c:v>225.40870433904999</c:v>
                </c:pt>
                <c:pt idx="97296">
                  <c:v>225.41102109432401</c:v>
                </c:pt>
                <c:pt idx="97297">
                  <c:v>225.41333784959701</c:v>
                </c:pt>
                <c:pt idx="97298">
                  <c:v>225.41565460487101</c:v>
                </c:pt>
                <c:pt idx="97299">
                  <c:v>225.41797136014401</c:v>
                </c:pt>
                <c:pt idx="97300">
                  <c:v>225.420288115418</c:v>
                </c:pt>
                <c:pt idx="97301">
                  <c:v>225.422604870692</c:v>
                </c:pt>
                <c:pt idx="97302">
                  <c:v>225.424921625965</c:v>
                </c:pt>
                <c:pt idx="97303">
                  <c:v>225.42723838123899</c:v>
                </c:pt>
                <c:pt idx="97304">
                  <c:v>225.42955513651199</c:v>
                </c:pt>
                <c:pt idx="97305">
                  <c:v>225.43187189178599</c:v>
                </c:pt>
                <c:pt idx="97306">
                  <c:v>225.43418864705899</c:v>
                </c:pt>
                <c:pt idx="97307">
                  <c:v>225.43650540233301</c:v>
                </c:pt>
                <c:pt idx="97308">
                  <c:v>225.43882215760601</c:v>
                </c:pt>
                <c:pt idx="97309">
                  <c:v>225.44113891288001</c:v>
                </c:pt>
                <c:pt idx="97310">
                  <c:v>225.44345566815301</c:v>
                </c:pt>
                <c:pt idx="97311">
                  <c:v>225.445772423427</c:v>
                </c:pt>
                <c:pt idx="97312">
                  <c:v>225.4480891787</c:v>
                </c:pt>
                <c:pt idx="97313">
                  <c:v>225.450405933974</c:v>
                </c:pt>
                <c:pt idx="97314">
                  <c:v>225.45272268924799</c:v>
                </c:pt>
                <c:pt idx="97315">
                  <c:v>225.45503944452099</c:v>
                </c:pt>
                <c:pt idx="97316">
                  <c:v>225.45735619979499</c:v>
                </c:pt>
                <c:pt idx="97317">
                  <c:v>225.45967295506799</c:v>
                </c:pt>
                <c:pt idx="97318">
                  <c:v>225.46198971034201</c:v>
                </c:pt>
                <c:pt idx="97319">
                  <c:v>225.46430646561501</c:v>
                </c:pt>
                <c:pt idx="97320">
                  <c:v>225.46662322088901</c:v>
                </c:pt>
                <c:pt idx="97321">
                  <c:v>225.46893997616201</c:v>
                </c:pt>
                <c:pt idx="97322">
                  <c:v>225.471256731436</c:v>
                </c:pt>
                <c:pt idx="97323">
                  <c:v>225.473573486709</c:v>
                </c:pt>
                <c:pt idx="97324">
                  <c:v>225.475890241983</c:v>
                </c:pt>
                <c:pt idx="97325">
                  <c:v>225.478206997256</c:v>
                </c:pt>
                <c:pt idx="97326">
                  <c:v>225.48052375252999</c:v>
                </c:pt>
                <c:pt idx="97327">
                  <c:v>225.48284050780401</c:v>
                </c:pt>
                <c:pt idx="97328">
                  <c:v>225.48515726307701</c:v>
                </c:pt>
                <c:pt idx="97329">
                  <c:v>225.48747401835101</c:v>
                </c:pt>
                <c:pt idx="97330">
                  <c:v>225.48979077362401</c:v>
                </c:pt>
                <c:pt idx="97331">
                  <c:v>225.492107528898</c:v>
                </c:pt>
                <c:pt idx="97332">
                  <c:v>225.494424284171</c:v>
                </c:pt>
                <c:pt idx="97333">
                  <c:v>225.496741039445</c:v>
                </c:pt>
                <c:pt idx="97334">
                  <c:v>225.499057794718</c:v>
                </c:pt>
                <c:pt idx="97335">
                  <c:v>225.50137454999199</c:v>
                </c:pt>
                <c:pt idx="97336">
                  <c:v>225.50369130526499</c:v>
                </c:pt>
                <c:pt idx="97337">
                  <c:v>225.50600806053899</c:v>
                </c:pt>
                <c:pt idx="97338">
                  <c:v>225.50832481581199</c:v>
                </c:pt>
                <c:pt idx="97339">
                  <c:v>225.51064157108601</c:v>
                </c:pt>
                <c:pt idx="97340">
                  <c:v>225.51295832636001</c:v>
                </c:pt>
                <c:pt idx="97341">
                  <c:v>225.51527508163301</c:v>
                </c:pt>
                <c:pt idx="97342">
                  <c:v>225.517591836907</c:v>
                </c:pt>
                <c:pt idx="97343">
                  <c:v>225.51990859218</c:v>
                </c:pt>
                <c:pt idx="97344">
                  <c:v>225.522225347454</c:v>
                </c:pt>
                <c:pt idx="97345">
                  <c:v>225.524542102727</c:v>
                </c:pt>
                <c:pt idx="97346">
                  <c:v>225.52685885800099</c:v>
                </c:pt>
                <c:pt idx="97347">
                  <c:v>225.52917561327399</c:v>
                </c:pt>
                <c:pt idx="97348">
                  <c:v>225.53149236854799</c:v>
                </c:pt>
                <c:pt idx="97349">
                  <c:v>225.53380912382099</c:v>
                </c:pt>
                <c:pt idx="97350">
                  <c:v>225.53612587909501</c:v>
                </c:pt>
                <c:pt idx="97351">
                  <c:v>225.53844263436901</c:v>
                </c:pt>
                <c:pt idx="97352">
                  <c:v>225.54075938964201</c:v>
                </c:pt>
                <c:pt idx="97353">
                  <c:v>225.543076144916</c:v>
                </c:pt>
                <c:pt idx="97354">
                  <c:v>225.545392900189</c:v>
                </c:pt>
                <c:pt idx="97355">
                  <c:v>225.547709655463</c:v>
                </c:pt>
                <c:pt idx="97356">
                  <c:v>225.550026410736</c:v>
                </c:pt>
                <c:pt idx="97357">
                  <c:v>225.55234316600999</c:v>
                </c:pt>
                <c:pt idx="97358">
                  <c:v>225.55465992128299</c:v>
                </c:pt>
                <c:pt idx="97359">
                  <c:v>225.55697667655701</c:v>
                </c:pt>
                <c:pt idx="97360">
                  <c:v>225.55929343183001</c:v>
                </c:pt>
                <c:pt idx="97361">
                  <c:v>225.56161018710401</c:v>
                </c:pt>
                <c:pt idx="97362">
                  <c:v>225.56392694237701</c:v>
                </c:pt>
                <c:pt idx="97363">
                  <c:v>225.566243697651</c:v>
                </c:pt>
                <c:pt idx="97364">
                  <c:v>225.568560452925</c:v>
                </c:pt>
                <c:pt idx="97365">
                  <c:v>225.570877208198</c:v>
                </c:pt>
                <c:pt idx="97366">
                  <c:v>225.57319396347199</c:v>
                </c:pt>
                <c:pt idx="97367">
                  <c:v>225.57551071874499</c:v>
                </c:pt>
                <c:pt idx="97368">
                  <c:v>225.57782747401899</c:v>
                </c:pt>
                <c:pt idx="97369">
                  <c:v>225.58014422929199</c:v>
                </c:pt>
                <c:pt idx="97370">
                  <c:v>225.58246098456601</c:v>
                </c:pt>
                <c:pt idx="97371">
                  <c:v>225.58477773983901</c:v>
                </c:pt>
                <c:pt idx="97372">
                  <c:v>225.58709449511301</c:v>
                </c:pt>
                <c:pt idx="97373">
                  <c:v>225.58941125038601</c:v>
                </c:pt>
                <c:pt idx="97374">
                  <c:v>225.59172800566</c:v>
                </c:pt>
                <c:pt idx="97375">
                  <c:v>225.594044760933</c:v>
                </c:pt>
                <c:pt idx="97376">
                  <c:v>225.596361516207</c:v>
                </c:pt>
                <c:pt idx="97377">
                  <c:v>225.59867827148099</c:v>
                </c:pt>
                <c:pt idx="97378">
                  <c:v>225.60099502675399</c:v>
                </c:pt>
                <c:pt idx="97379">
                  <c:v>225.60331178202799</c:v>
                </c:pt>
                <c:pt idx="97380">
                  <c:v>225.60562853730099</c:v>
                </c:pt>
                <c:pt idx="97381">
                  <c:v>225.60794529257501</c:v>
                </c:pt>
                <c:pt idx="97382">
                  <c:v>225.61026204784801</c:v>
                </c:pt>
                <c:pt idx="97383">
                  <c:v>225.61257880312201</c:v>
                </c:pt>
                <c:pt idx="97384">
                  <c:v>225.61489555839501</c:v>
                </c:pt>
                <c:pt idx="97385">
                  <c:v>225.617212313669</c:v>
                </c:pt>
                <c:pt idx="97386">
                  <c:v>225.619529068942</c:v>
                </c:pt>
                <c:pt idx="97387">
                  <c:v>225.621845824216</c:v>
                </c:pt>
                <c:pt idx="97388">
                  <c:v>225.624162579489</c:v>
                </c:pt>
                <c:pt idx="97389">
                  <c:v>225.62647933476299</c:v>
                </c:pt>
                <c:pt idx="97390">
                  <c:v>225.62879609003701</c:v>
                </c:pt>
                <c:pt idx="97391">
                  <c:v>225.63111284531001</c:v>
                </c:pt>
                <c:pt idx="97392">
                  <c:v>225.63342960058401</c:v>
                </c:pt>
                <c:pt idx="97393">
                  <c:v>225.63574635585701</c:v>
                </c:pt>
                <c:pt idx="97394">
                  <c:v>225.638063111131</c:v>
                </c:pt>
                <c:pt idx="97395">
                  <c:v>225.640379866404</c:v>
                </c:pt>
                <c:pt idx="97396">
                  <c:v>225.642696621678</c:v>
                </c:pt>
                <c:pt idx="97397">
                  <c:v>225.645013376951</c:v>
                </c:pt>
                <c:pt idx="97398">
                  <c:v>225.64733013222499</c:v>
                </c:pt>
                <c:pt idx="97399">
                  <c:v>225.64964688749799</c:v>
                </c:pt>
                <c:pt idx="97400">
                  <c:v>225.65196364277199</c:v>
                </c:pt>
                <c:pt idx="97401">
                  <c:v>225.65428039804601</c:v>
                </c:pt>
                <c:pt idx="97402">
                  <c:v>225.65659715331901</c:v>
                </c:pt>
                <c:pt idx="97403">
                  <c:v>225.65891390859301</c:v>
                </c:pt>
                <c:pt idx="97404">
                  <c:v>225.66123066386601</c:v>
                </c:pt>
                <c:pt idx="97405">
                  <c:v>225.66354741914</c:v>
                </c:pt>
                <c:pt idx="97406">
                  <c:v>225.665864174413</c:v>
                </c:pt>
                <c:pt idx="97407">
                  <c:v>225.668180929687</c:v>
                </c:pt>
                <c:pt idx="97408">
                  <c:v>225.67049768496</c:v>
                </c:pt>
                <c:pt idx="97409">
                  <c:v>225.67281444023399</c:v>
                </c:pt>
                <c:pt idx="97410">
                  <c:v>225.67513119550699</c:v>
                </c:pt>
                <c:pt idx="97411">
                  <c:v>225.67744795078099</c:v>
                </c:pt>
                <c:pt idx="97412">
                  <c:v>225.67976470605399</c:v>
                </c:pt>
                <c:pt idx="97413">
                  <c:v>225.68208146132801</c:v>
                </c:pt>
                <c:pt idx="97414">
                  <c:v>225.68439821660201</c:v>
                </c:pt>
                <c:pt idx="97415">
                  <c:v>225.68671497187501</c:v>
                </c:pt>
                <c:pt idx="97416">
                  <c:v>225.689031727149</c:v>
                </c:pt>
                <c:pt idx="97417">
                  <c:v>225.691348482422</c:v>
                </c:pt>
                <c:pt idx="97418">
                  <c:v>225.693665237696</c:v>
                </c:pt>
                <c:pt idx="97419">
                  <c:v>225.695981992969</c:v>
                </c:pt>
                <c:pt idx="97420">
                  <c:v>225.69829874824299</c:v>
                </c:pt>
                <c:pt idx="97421">
                  <c:v>225.70061550351599</c:v>
                </c:pt>
                <c:pt idx="97422">
                  <c:v>225.70293225879001</c:v>
                </c:pt>
                <c:pt idx="97423">
                  <c:v>225.70524901406301</c:v>
                </c:pt>
                <c:pt idx="97424">
                  <c:v>225.70756576933701</c:v>
                </c:pt>
                <c:pt idx="97425">
                  <c:v>225.70988252461001</c:v>
                </c:pt>
                <c:pt idx="97426">
                  <c:v>225.712199279884</c:v>
                </c:pt>
                <c:pt idx="97427">
                  <c:v>225.714516035158</c:v>
                </c:pt>
                <c:pt idx="97428">
                  <c:v>225.716832790431</c:v>
                </c:pt>
                <c:pt idx="97429">
                  <c:v>225.71914954570499</c:v>
                </c:pt>
                <c:pt idx="97430">
                  <c:v>225.72146630097799</c:v>
                </c:pt>
                <c:pt idx="97431">
                  <c:v>225.72378305625199</c:v>
                </c:pt>
                <c:pt idx="97432">
                  <c:v>225.72609981152499</c:v>
                </c:pt>
                <c:pt idx="97433">
                  <c:v>225.72841656679901</c:v>
                </c:pt>
                <c:pt idx="97434">
                  <c:v>225.73073332207201</c:v>
                </c:pt>
                <c:pt idx="97435">
                  <c:v>225.73305007734601</c:v>
                </c:pt>
                <c:pt idx="97436">
                  <c:v>225.73536683261901</c:v>
                </c:pt>
                <c:pt idx="97437">
                  <c:v>225.737683587893</c:v>
                </c:pt>
                <c:pt idx="97438">
                  <c:v>225.740000343166</c:v>
                </c:pt>
                <c:pt idx="97439">
                  <c:v>225.74231709844</c:v>
                </c:pt>
                <c:pt idx="97440">
                  <c:v>225.74463385371399</c:v>
                </c:pt>
                <c:pt idx="97441">
                  <c:v>225.74695060898699</c:v>
                </c:pt>
                <c:pt idx="97442">
                  <c:v>225.74926736426099</c:v>
                </c:pt>
                <c:pt idx="97443">
                  <c:v>225.75158411953399</c:v>
                </c:pt>
                <c:pt idx="97444">
                  <c:v>225.75390087480801</c:v>
                </c:pt>
                <c:pt idx="97445">
                  <c:v>225.75621763008101</c:v>
                </c:pt>
                <c:pt idx="97446">
                  <c:v>225.75853438535501</c:v>
                </c:pt>
                <c:pt idx="97447">
                  <c:v>225.76085114062801</c:v>
                </c:pt>
                <c:pt idx="97448">
                  <c:v>225.763167895902</c:v>
                </c:pt>
                <c:pt idx="97449">
                  <c:v>225.765484651175</c:v>
                </c:pt>
                <c:pt idx="97450">
                  <c:v>225.767801406449</c:v>
                </c:pt>
                <c:pt idx="97451">
                  <c:v>225.77011816172299</c:v>
                </c:pt>
                <c:pt idx="97452">
                  <c:v>225.77243491699599</c:v>
                </c:pt>
                <c:pt idx="97453">
                  <c:v>225.77475167227001</c:v>
                </c:pt>
                <c:pt idx="97454">
                  <c:v>225.77706842754301</c:v>
                </c:pt>
                <c:pt idx="97455">
                  <c:v>225.77938518281701</c:v>
                </c:pt>
                <c:pt idx="97456">
                  <c:v>225.78170193809001</c:v>
                </c:pt>
                <c:pt idx="97457">
                  <c:v>225.784018693364</c:v>
                </c:pt>
                <c:pt idx="97458">
                  <c:v>225.786335448637</c:v>
                </c:pt>
                <c:pt idx="97459">
                  <c:v>225.788652203911</c:v>
                </c:pt>
                <c:pt idx="97460">
                  <c:v>225.790968959184</c:v>
                </c:pt>
                <c:pt idx="97461">
                  <c:v>225.79328571445799</c:v>
                </c:pt>
                <c:pt idx="97462">
                  <c:v>225.79560246973099</c:v>
                </c:pt>
                <c:pt idx="97463">
                  <c:v>225.79791922500499</c:v>
                </c:pt>
                <c:pt idx="97464">
                  <c:v>225.80023598027901</c:v>
                </c:pt>
                <c:pt idx="97465">
                  <c:v>225.80255273555201</c:v>
                </c:pt>
                <c:pt idx="97466">
                  <c:v>225.80486949082601</c:v>
                </c:pt>
                <c:pt idx="97467">
                  <c:v>225.80718624609901</c:v>
                </c:pt>
                <c:pt idx="97468">
                  <c:v>225.809503001373</c:v>
                </c:pt>
                <c:pt idx="97469">
                  <c:v>225.811819756646</c:v>
                </c:pt>
                <c:pt idx="97470">
                  <c:v>225.81413651192</c:v>
                </c:pt>
                <c:pt idx="97471">
                  <c:v>225.816453267193</c:v>
                </c:pt>
                <c:pt idx="97472">
                  <c:v>225.81877002246699</c:v>
                </c:pt>
                <c:pt idx="97473">
                  <c:v>225.82108677773999</c:v>
                </c:pt>
                <c:pt idx="97474">
                  <c:v>225.82340353301399</c:v>
                </c:pt>
                <c:pt idx="97475">
                  <c:v>225.82572028828699</c:v>
                </c:pt>
                <c:pt idx="97476">
                  <c:v>225.82803704356101</c:v>
                </c:pt>
                <c:pt idx="97477">
                  <c:v>225.83035379883501</c:v>
                </c:pt>
                <c:pt idx="97478">
                  <c:v>225.83267055410801</c:v>
                </c:pt>
                <c:pt idx="97479">
                  <c:v>225.834987309382</c:v>
                </c:pt>
                <c:pt idx="97480">
                  <c:v>225.837304064655</c:v>
                </c:pt>
                <c:pt idx="97481">
                  <c:v>225.839620819929</c:v>
                </c:pt>
                <c:pt idx="97482">
                  <c:v>225.841937575202</c:v>
                </c:pt>
                <c:pt idx="97483">
                  <c:v>225.84425433047599</c:v>
                </c:pt>
                <c:pt idx="97484">
                  <c:v>225.84657108574899</c:v>
                </c:pt>
                <c:pt idx="97485">
                  <c:v>225.84888784102299</c:v>
                </c:pt>
                <c:pt idx="97486">
                  <c:v>225.85120459629599</c:v>
                </c:pt>
                <c:pt idx="97487">
                  <c:v>225.85352135157001</c:v>
                </c:pt>
                <c:pt idx="97488">
                  <c:v>225.855838106844</c:v>
                </c:pt>
                <c:pt idx="97489">
                  <c:v>225.858154862117</c:v>
                </c:pt>
                <c:pt idx="97490">
                  <c:v>225.860471617391</c:v>
                </c:pt>
                <c:pt idx="97491">
                  <c:v>225.862788372664</c:v>
                </c:pt>
                <c:pt idx="97492">
                  <c:v>225.86510512793799</c:v>
                </c:pt>
                <c:pt idx="97493">
                  <c:v>225.86742188321099</c:v>
                </c:pt>
                <c:pt idx="97494">
                  <c:v>225.86973863848499</c:v>
                </c:pt>
                <c:pt idx="97495">
                  <c:v>225.87205539375799</c:v>
                </c:pt>
                <c:pt idx="97496">
                  <c:v>225.87437214903201</c:v>
                </c:pt>
                <c:pt idx="97497">
                  <c:v>225.87668890430501</c:v>
                </c:pt>
                <c:pt idx="97498">
                  <c:v>225.87900565957901</c:v>
                </c:pt>
                <c:pt idx="97499">
                  <c:v>225.88132241485201</c:v>
                </c:pt>
                <c:pt idx="97500">
                  <c:v>225.883639170126</c:v>
                </c:pt>
                <c:pt idx="97501">
                  <c:v>225.8859559254</c:v>
                </c:pt>
                <c:pt idx="97502">
                  <c:v>225.888272680673</c:v>
                </c:pt>
                <c:pt idx="97503">
                  <c:v>225.89058943594699</c:v>
                </c:pt>
                <c:pt idx="97504">
                  <c:v>225.89290619121999</c:v>
                </c:pt>
                <c:pt idx="97505">
                  <c:v>225.89522294649399</c:v>
                </c:pt>
                <c:pt idx="97506">
                  <c:v>225.89753970176699</c:v>
                </c:pt>
                <c:pt idx="97507">
                  <c:v>225.89985645704101</c:v>
                </c:pt>
                <c:pt idx="97508">
                  <c:v>225.90217321231401</c:v>
                </c:pt>
                <c:pt idx="97509">
                  <c:v>225.90448996758801</c:v>
                </c:pt>
                <c:pt idx="97510">
                  <c:v>225.90680672286101</c:v>
                </c:pt>
                <c:pt idx="97511">
                  <c:v>225.909123478135</c:v>
                </c:pt>
                <c:pt idx="97512">
                  <c:v>225.911440233408</c:v>
                </c:pt>
                <c:pt idx="97513">
                  <c:v>225.913756988682</c:v>
                </c:pt>
                <c:pt idx="97514">
                  <c:v>225.91607374395599</c:v>
                </c:pt>
                <c:pt idx="97515">
                  <c:v>225.91839049922899</c:v>
                </c:pt>
                <c:pt idx="97516">
                  <c:v>225.92070725450299</c:v>
                </c:pt>
                <c:pt idx="97517">
                  <c:v>225.92302400977599</c:v>
                </c:pt>
                <c:pt idx="97518">
                  <c:v>225.92534076505001</c:v>
                </c:pt>
                <c:pt idx="97519">
                  <c:v>225.92765752032301</c:v>
                </c:pt>
                <c:pt idx="97520">
                  <c:v>225.929974275597</c:v>
                </c:pt>
                <c:pt idx="97521">
                  <c:v>225.93229103087</c:v>
                </c:pt>
                <c:pt idx="97522">
                  <c:v>225.934607786144</c:v>
                </c:pt>
                <c:pt idx="97523">
                  <c:v>225.936924541417</c:v>
                </c:pt>
                <c:pt idx="97524">
                  <c:v>225.93924129669099</c:v>
                </c:pt>
                <c:pt idx="97525">
                  <c:v>225.94155805196399</c:v>
                </c:pt>
                <c:pt idx="97526">
                  <c:v>225.94387480723799</c:v>
                </c:pt>
                <c:pt idx="97527">
                  <c:v>225.94619156251201</c:v>
                </c:pt>
                <c:pt idx="97528">
                  <c:v>225.94850831778501</c:v>
                </c:pt>
                <c:pt idx="97529">
                  <c:v>225.95082507305901</c:v>
                </c:pt>
                <c:pt idx="97530">
                  <c:v>225.95314182833201</c:v>
                </c:pt>
                <c:pt idx="97531">
                  <c:v>225.955458583606</c:v>
                </c:pt>
                <c:pt idx="97532">
                  <c:v>225.957775338879</c:v>
                </c:pt>
                <c:pt idx="97533">
                  <c:v>225.960092094153</c:v>
                </c:pt>
                <c:pt idx="97534">
                  <c:v>225.962408849426</c:v>
                </c:pt>
                <c:pt idx="97535">
                  <c:v>225.96472560469999</c:v>
                </c:pt>
                <c:pt idx="97536">
                  <c:v>225.96704235997299</c:v>
                </c:pt>
                <c:pt idx="97537">
                  <c:v>225.96935911524699</c:v>
                </c:pt>
                <c:pt idx="97538">
                  <c:v>225.97167587052101</c:v>
                </c:pt>
                <c:pt idx="97539">
                  <c:v>225.97399262579401</c:v>
                </c:pt>
                <c:pt idx="97540">
                  <c:v>225.97630938106801</c:v>
                </c:pt>
                <c:pt idx="97541">
                  <c:v>225.97862613634101</c:v>
                </c:pt>
                <c:pt idx="97542">
                  <c:v>225.980942891615</c:v>
                </c:pt>
                <c:pt idx="97543">
                  <c:v>225.983259646888</c:v>
                </c:pt>
                <c:pt idx="97544">
                  <c:v>225.985576402162</c:v>
                </c:pt>
                <c:pt idx="97545">
                  <c:v>225.987893157435</c:v>
                </c:pt>
                <c:pt idx="97546">
                  <c:v>225.99020991270899</c:v>
                </c:pt>
                <c:pt idx="97547">
                  <c:v>225.99252666798199</c:v>
                </c:pt>
                <c:pt idx="97548">
                  <c:v>225.99484342325599</c:v>
                </c:pt>
                <c:pt idx="97549">
                  <c:v>225.99716017852899</c:v>
                </c:pt>
                <c:pt idx="97550">
                  <c:v>225.99947693380301</c:v>
                </c:pt>
                <c:pt idx="97551">
                  <c:v>226.001793689077</c:v>
                </c:pt>
                <c:pt idx="97552">
                  <c:v>226.00411044435</c:v>
                </c:pt>
                <c:pt idx="97553">
                  <c:v>226.006427199624</c:v>
                </c:pt>
                <c:pt idx="97554">
                  <c:v>226.008743954897</c:v>
                </c:pt>
                <c:pt idx="97555">
                  <c:v>226.01106071017099</c:v>
                </c:pt>
                <c:pt idx="97556">
                  <c:v>226.01337746544399</c:v>
                </c:pt>
                <c:pt idx="97557">
                  <c:v>226.01569422071799</c:v>
                </c:pt>
                <c:pt idx="97558">
                  <c:v>226.01801097599099</c:v>
                </c:pt>
                <c:pt idx="97559">
                  <c:v>226.02032773126501</c:v>
                </c:pt>
                <c:pt idx="97560">
                  <c:v>226.02264448653801</c:v>
                </c:pt>
                <c:pt idx="97561">
                  <c:v>226.02496124181201</c:v>
                </c:pt>
                <c:pt idx="97562">
                  <c:v>226.02727799708501</c:v>
                </c:pt>
                <c:pt idx="97563">
                  <c:v>226.029594752359</c:v>
                </c:pt>
                <c:pt idx="97564">
                  <c:v>226.031911507633</c:v>
                </c:pt>
                <c:pt idx="97565">
                  <c:v>226.034228262906</c:v>
                </c:pt>
                <c:pt idx="97566">
                  <c:v>226.03654501817999</c:v>
                </c:pt>
                <c:pt idx="97567">
                  <c:v>226.03886177345299</c:v>
                </c:pt>
                <c:pt idx="97568">
                  <c:v>226.04117852872699</c:v>
                </c:pt>
                <c:pt idx="97569">
                  <c:v>226.04349528399999</c:v>
                </c:pt>
                <c:pt idx="97570">
                  <c:v>226.04581203927401</c:v>
                </c:pt>
                <c:pt idx="97571">
                  <c:v>226.04812879454701</c:v>
                </c:pt>
                <c:pt idx="97572">
                  <c:v>226.05044554982101</c:v>
                </c:pt>
                <c:pt idx="97573">
                  <c:v>226.05276230509401</c:v>
                </c:pt>
                <c:pt idx="97574">
                  <c:v>226.055079060368</c:v>
                </c:pt>
                <c:pt idx="97575">
                  <c:v>226.057395815641</c:v>
                </c:pt>
                <c:pt idx="97576">
                  <c:v>226.059712570915</c:v>
                </c:pt>
                <c:pt idx="97577">
                  <c:v>226.06202932618899</c:v>
                </c:pt>
                <c:pt idx="97578">
                  <c:v>226.06434608146199</c:v>
                </c:pt>
                <c:pt idx="97579">
                  <c:v>226.06666283673599</c:v>
                </c:pt>
                <c:pt idx="97580">
                  <c:v>226.06897959200899</c:v>
                </c:pt>
                <c:pt idx="97581">
                  <c:v>226.07129634728301</c:v>
                </c:pt>
                <c:pt idx="97582">
                  <c:v>226.07361310255601</c:v>
                </c:pt>
                <c:pt idx="97583">
                  <c:v>226.07592985783</c:v>
                </c:pt>
                <c:pt idx="97584">
                  <c:v>226.078246613103</c:v>
                </c:pt>
                <c:pt idx="97585">
                  <c:v>226.080563368377</c:v>
                </c:pt>
                <c:pt idx="97586">
                  <c:v>226.08288012365</c:v>
                </c:pt>
                <c:pt idx="97587">
                  <c:v>226.08519687892399</c:v>
                </c:pt>
                <c:pt idx="97588">
                  <c:v>226.08751363419799</c:v>
                </c:pt>
                <c:pt idx="97589">
                  <c:v>226.08983038947099</c:v>
                </c:pt>
                <c:pt idx="97590">
                  <c:v>226.09214714474501</c:v>
                </c:pt>
                <c:pt idx="97591">
                  <c:v>226.09446390001801</c:v>
                </c:pt>
                <c:pt idx="97592">
                  <c:v>226.09678065529201</c:v>
                </c:pt>
                <c:pt idx="97593">
                  <c:v>226.09909741056501</c:v>
                </c:pt>
                <c:pt idx="97594">
                  <c:v>226.101414165839</c:v>
                </c:pt>
                <c:pt idx="97595">
                  <c:v>226.103730921112</c:v>
                </c:pt>
                <c:pt idx="97596">
                  <c:v>226.106047676386</c:v>
                </c:pt>
                <c:pt idx="97597">
                  <c:v>226.108364431659</c:v>
                </c:pt>
                <c:pt idx="97598">
                  <c:v>226.11068118693299</c:v>
                </c:pt>
                <c:pt idx="97599">
                  <c:v>226.11299794220599</c:v>
                </c:pt>
                <c:pt idx="97600">
                  <c:v>226.11531469747999</c:v>
                </c:pt>
                <c:pt idx="97601">
                  <c:v>226.11763145275401</c:v>
                </c:pt>
                <c:pt idx="97602">
                  <c:v>226.11994820802701</c:v>
                </c:pt>
                <c:pt idx="97603">
                  <c:v>226.12226496330101</c:v>
                </c:pt>
                <c:pt idx="97604">
                  <c:v>226.12458171857401</c:v>
                </c:pt>
                <c:pt idx="97605">
                  <c:v>226.126898473848</c:v>
                </c:pt>
                <c:pt idx="97606">
                  <c:v>226.129215229121</c:v>
                </c:pt>
                <c:pt idx="97607">
                  <c:v>226.131531984395</c:v>
                </c:pt>
                <c:pt idx="97608">
                  <c:v>226.133848739668</c:v>
                </c:pt>
                <c:pt idx="97609">
                  <c:v>226.13616549494199</c:v>
                </c:pt>
                <c:pt idx="97610">
                  <c:v>226.13848225021499</c:v>
                </c:pt>
                <c:pt idx="97611">
                  <c:v>226.14079900548899</c:v>
                </c:pt>
                <c:pt idx="97612">
                  <c:v>226.14311576076199</c:v>
                </c:pt>
                <c:pt idx="97613">
                  <c:v>226.14543251603601</c:v>
                </c:pt>
                <c:pt idx="97614">
                  <c:v>226.14774927131</c:v>
                </c:pt>
                <c:pt idx="97615">
                  <c:v>226.150066026583</c:v>
                </c:pt>
                <c:pt idx="97616">
                  <c:v>226.152382781857</c:v>
                </c:pt>
                <c:pt idx="97617">
                  <c:v>226.15469953713</c:v>
                </c:pt>
                <c:pt idx="97618">
                  <c:v>226.15701629240399</c:v>
                </c:pt>
                <c:pt idx="97619">
                  <c:v>226.15933304767699</c:v>
                </c:pt>
                <c:pt idx="97620">
                  <c:v>226.16164980295099</c:v>
                </c:pt>
                <c:pt idx="97621">
                  <c:v>226.16396655822399</c:v>
                </c:pt>
                <c:pt idx="97622">
                  <c:v>226.16628331349801</c:v>
                </c:pt>
                <c:pt idx="97623">
                  <c:v>226.16860006877101</c:v>
                </c:pt>
                <c:pt idx="97624">
                  <c:v>226.17091682404501</c:v>
                </c:pt>
                <c:pt idx="97625">
                  <c:v>226.173233579319</c:v>
                </c:pt>
                <c:pt idx="97626">
                  <c:v>226.175550334592</c:v>
                </c:pt>
                <c:pt idx="97627">
                  <c:v>226.177867089866</c:v>
                </c:pt>
                <c:pt idx="97628">
                  <c:v>226.180183845139</c:v>
                </c:pt>
                <c:pt idx="97629">
                  <c:v>226.18250060041299</c:v>
                </c:pt>
                <c:pt idx="97630">
                  <c:v>226.18481735568599</c:v>
                </c:pt>
                <c:pt idx="97631">
                  <c:v>226.18713411095999</c:v>
                </c:pt>
                <c:pt idx="97632">
                  <c:v>226.18945086623299</c:v>
                </c:pt>
                <c:pt idx="97633">
                  <c:v>226.19176762150701</c:v>
                </c:pt>
                <c:pt idx="97634">
                  <c:v>226.19408437678001</c:v>
                </c:pt>
                <c:pt idx="97635">
                  <c:v>226.19640113205401</c:v>
                </c:pt>
                <c:pt idx="97636">
                  <c:v>226.19871788732701</c:v>
                </c:pt>
                <c:pt idx="97637">
                  <c:v>226.201034642601</c:v>
                </c:pt>
                <c:pt idx="97638">
                  <c:v>226.203351397875</c:v>
                </c:pt>
                <c:pt idx="97639">
                  <c:v>226.205668153148</c:v>
                </c:pt>
                <c:pt idx="97640">
                  <c:v>226.20798490842199</c:v>
                </c:pt>
                <c:pt idx="97641">
                  <c:v>226.21030166369499</c:v>
                </c:pt>
                <c:pt idx="97642">
                  <c:v>226.21261841896899</c:v>
                </c:pt>
                <c:pt idx="97643">
                  <c:v>226.21493517424199</c:v>
                </c:pt>
                <c:pt idx="97644">
                  <c:v>226.21725192951601</c:v>
                </c:pt>
                <c:pt idx="97645">
                  <c:v>226.21956868478901</c:v>
                </c:pt>
                <c:pt idx="97646">
                  <c:v>226.22188544006301</c:v>
                </c:pt>
                <c:pt idx="97647">
                  <c:v>226.22420219533601</c:v>
                </c:pt>
                <c:pt idx="97648">
                  <c:v>226.22651895061</c:v>
                </c:pt>
                <c:pt idx="97649">
                  <c:v>226.228835705883</c:v>
                </c:pt>
                <c:pt idx="97650">
                  <c:v>226.231152461157</c:v>
                </c:pt>
                <c:pt idx="97651">
                  <c:v>226.23346921643099</c:v>
                </c:pt>
                <c:pt idx="97652">
                  <c:v>226.23578597170399</c:v>
                </c:pt>
                <c:pt idx="97653">
                  <c:v>226.23810272697801</c:v>
                </c:pt>
                <c:pt idx="97654">
                  <c:v>226.24041948225101</c:v>
                </c:pt>
                <c:pt idx="97655">
                  <c:v>226.24273623752501</c:v>
                </c:pt>
                <c:pt idx="97656">
                  <c:v>226.24505299279801</c:v>
                </c:pt>
                <c:pt idx="97657">
                  <c:v>226.247369748072</c:v>
                </c:pt>
                <c:pt idx="97658">
                  <c:v>226.249686503345</c:v>
                </c:pt>
                <c:pt idx="97659">
                  <c:v>226.252003258619</c:v>
                </c:pt>
                <c:pt idx="97660">
                  <c:v>226.254320013892</c:v>
                </c:pt>
                <c:pt idx="97661">
                  <c:v>226.25663676916599</c:v>
                </c:pt>
                <c:pt idx="97662">
                  <c:v>226.25895352443899</c:v>
                </c:pt>
                <c:pt idx="97663">
                  <c:v>226.26127027971299</c:v>
                </c:pt>
                <c:pt idx="97664">
                  <c:v>226.26358703498701</c:v>
                </c:pt>
                <c:pt idx="97665">
                  <c:v>226.26590379026001</c:v>
                </c:pt>
                <c:pt idx="97666">
                  <c:v>226.26822054553401</c:v>
                </c:pt>
                <c:pt idx="97667">
                  <c:v>226.27053730080701</c:v>
                </c:pt>
                <c:pt idx="97668">
                  <c:v>226.272854056081</c:v>
                </c:pt>
                <c:pt idx="97669">
                  <c:v>226.275170811354</c:v>
                </c:pt>
                <c:pt idx="97670">
                  <c:v>226.277487566628</c:v>
                </c:pt>
                <c:pt idx="97671">
                  <c:v>226.279804321901</c:v>
                </c:pt>
                <c:pt idx="97672">
                  <c:v>226.28212107717499</c:v>
                </c:pt>
                <c:pt idx="97673">
                  <c:v>226.28443783244799</c:v>
                </c:pt>
                <c:pt idx="97674">
                  <c:v>226.28675458772199</c:v>
                </c:pt>
                <c:pt idx="97675">
                  <c:v>226.28907134299601</c:v>
                </c:pt>
                <c:pt idx="97676">
                  <c:v>226.29138809826901</c:v>
                </c:pt>
                <c:pt idx="97677">
                  <c:v>226.29370485354301</c:v>
                </c:pt>
                <c:pt idx="97678">
                  <c:v>226.29602160881601</c:v>
                </c:pt>
                <c:pt idx="97679">
                  <c:v>226.29833836409</c:v>
                </c:pt>
                <c:pt idx="97680">
                  <c:v>226.300655119363</c:v>
                </c:pt>
                <c:pt idx="97681">
                  <c:v>226.302971874637</c:v>
                </c:pt>
                <c:pt idx="97682">
                  <c:v>226.30528862991</c:v>
                </c:pt>
                <c:pt idx="97683">
                  <c:v>226.30760538518399</c:v>
                </c:pt>
                <c:pt idx="97684">
                  <c:v>226.30992214045699</c:v>
                </c:pt>
                <c:pt idx="97685">
                  <c:v>226.31223889573101</c:v>
                </c:pt>
                <c:pt idx="97686">
                  <c:v>226.31455565100401</c:v>
                </c:pt>
                <c:pt idx="97687">
                  <c:v>226.31687240627801</c:v>
                </c:pt>
                <c:pt idx="97688">
                  <c:v>226.319189161552</c:v>
                </c:pt>
                <c:pt idx="97689">
                  <c:v>226.321505916825</c:v>
                </c:pt>
                <c:pt idx="97690">
                  <c:v>226.323822672099</c:v>
                </c:pt>
                <c:pt idx="97691">
                  <c:v>226.326139427372</c:v>
                </c:pt>
                <c:pt idx="97692">
                  <c:v>226.32845618264599</c:v>
                </c:pt>
                <c:pt idx="97693">
                  <c:v>226.33077293791899</c:v>
                </c:pt>
                <c:pt idx="97694">
                  <c:v>226.33308969319299</c:v>
                </c:pt>
                <c:pt idx="97695">
                  <c:v>226.33540644846599</c:v>
                </c:pt>
                <c:pt idx="97696">
                  <c:v>226.33772320374001</c:v>
                </c:pt>
                <c:pt idx="97697">
                  <c:v>226.34003995901301</c:v>
                </c:pt>
                <c:pt idx="97698">
                  <c:v>226.34235671428701</c:v>
                </c:pt>
                <c:pt idx="97699">
                  <c:v>226.34467346956001</c:v>
                </c:pt>
                <c:pt idx="97700">
                  <c:v>226.346990224834</c:v>
                </c:pt>
                <c:pt idx="97701">
                  <c:v>226.349306980108</c:v>
                </c:pt>
                <c:pt idx="97702">
                  <c:v>226.351623735381</c:v>
                </c:pt>
                <c:pt idx="97703">
                  <c:v>226.35394049065499</c:v>
                </c:pt>
                <c:pt idx="97704">
                  <c:v>226.35625724592799</c:v>
                </c:pt>
                <c:pt idx="97705">
                  <c:v>226.35857400120199</c:v>
                </c:pt>
                <c:pt idx="97706">
                  <c:v>226.36089075647499</c:v>
                </c:pt>
                <c:pt idx="97707">
                  <c:v>226.36320751174901</c:v>
                </c:pt>
                <c:pt idx="97708">
                  <c:v>226.36552426702201</c:v>
                </c:pt>
                <c:pt idx="97709">
                  <c:v>226.36784102229601</c:v>
                </c:pt>
                <c:pt idx="97710">
                  <c:v>226.37015777756901</c:v>
                </c:pt>
                <c:pt idx="97711">
                  <c:v>226.372474532843</c:v>
                </c:pt>
                <c:pt idx="97712">
                  <c:v>226.374791288116</c:v>
                </c:pt>
                <c:pt idx="97713">
                  <c:v>226.37710804339</c:v>
                </c:pt>
                <c:pt idx="97714">
                  <c:v>226.37942479866399</c:v>
                </c:pt>
                <c:pt idx="97715">
                  <c:v>226.38174155393699</c:v>
                </c:pt>
                <c:pt idx="97716">
                  <c:v>226.38405830921101</c:v>
                </c:pt>
                <c:pt idx="97717">
                  <c:v>226.38637506448401</c:v>
                </c:pt>
                <c:pt idx="97718">
                  <c:v>226.38869181975801</c:v>
                </c:pt>
                <c:pt idx="97719">
                  <c:v>226.39100857503101</c:v>
                </c:pt>
                <c:pt idx="97720">
                  <c:v>226.393325330305</c:v>
                </c:pt>
                <c:pt idx="97721">
                  <c:v>226.395642085578</c:v>
                </c:pt>
                <c:pt idx="97722">
                  <c:v>226.397958840852</c:v>
                </c:pt>
                <c:pt idx="97723">
                  <c:v>226.400275596125</c:v>
                </c:pt>
                <c:pt idx="97724">
                  <c:v>226.40259235139899</c:v>
                </c:pt>
                <c:pt idx="97725">
                  <c:v>226.40490910667299</c:v>
                </c:pt>
                <c:pt idx="97726">
                  <c:v>226.40722586194599</c:v>
                </c:pt>
                <c:pt idx="97727">
                  <c:v>226.40954261722001</c:v>
                </c:pt>
                <c:pt idx="97728">
                  <c:v>226.41185937249301</c:v>
                </c:pt>
                <c:pt idx="97729">
                  <c:v>226.41417612776701</c:v>
                </c:pt>
                <c:pt idx="97730">
                  <c:v>226.41649288304001</c:v>
                </c:pt>
                <c:pt idx="97731">
                  <c:v>226.418809638314</c:v>
                </c:pt>
                <c:pt idx="97732">
                  <c:v>226.421126393587</c:v>
                </c:pt>
                <c:pt idx="97733">
                  <c:v>226.423443148861</c:v>
                </c:pt>
                <c:pt idx="97734">
                  <c:v>226.425759904134</c:v>
                </c:pt>
                <c:pt idx="97735">
                  <c:v>226.42807665940799</c:v>
                </c:pt>
                <c:pt idx="97736">
                  <c:v>226.43039341468099</c:v>
                </c:pt>
                <c:pt idx="97737">
                  <c:v>226.43271016995499</c:v>
                </c:pt>
                <c:pt idx="97738">
                  <c:v>226.43502692522901</c:v>
                </c:pt>
                <c:pt idx="97739">
                  <c:v>226.43734368050201</c:v>
                </c:pt>
                <c:pt idx="97740">
                  <c:v>226.43966043577601</c:v>
                </c:pt>
                <c:pt idx="97741">
                  <c:v>226.44197719104901</c:v>
                </c:pt>
                <c:pt idx="97742">
                  <c:v>226.444293946323</c:v>
                </c:pt>
                <c:pt idx="97743">
                  <c:v>226.446610701596</c:v>
                </c:pt>
                <c:pt idx="97744">
                  <c:v>226.44892745687</c:v>
                </c:pt>
                <c:pt idx="97745">
                  <c:v>226.451244212143</c:v>
                </c:pt>
                <c:pt idx="97746">
                  <c:v>226.45356096741699</c:v>
                </c:pt>
                <c:pt idx="97747">
                  <c:v>226.45587772268999</c:v>
                </c:pt>
                <c:pt idx="97748">
                  <c:v>226.45819447796401</c:v>
                </c:pt>
                <c:pt idx="97749">
                  <c:v>226.46051123323701</c:v>
                </c:pt>
                <c:pt idx="97750">
                  <c:v>226.46282798851101</c:v>
                </c:pt>
                <c:pt idx="97751">
                  <c:v>226.465144743785</c:v>
                </c:pt>
                <c:pt idx="97752">
                  <c:v>226.467461499058</c:v>
                </c:pt>
                <c:pt idx="97753">
                  <c:v>226.469778254332</c:v>
                </c:pt>
                <c:pt idx="97754">
                  <c:v>226.472095009605</c:v>
                </c:pt>
                <c:pt idx="97755">
                  <c:v>226.47441176487899</c:v>
                </c:pt>
                <c:pt idx="97756">
                  <c:v>226.47672852015199</c:v>
                </c:pt>
                <c:pt idx="97757">
                  <c:v>226.47904527542599</c:v>
                </c:pt>
                <c:pt idx="97758">
                  <c:v>226.48136203069899</c:v>
                </c:pt>
                <c:pt idx="97759">
                  <c:v>226.48367878597301</c:v>
                </c:pt>
                <c:pt idx="97760">
                  <c:v>226.48599554124601</c:v>
                </c:pt>
                <c:pt idx="97761">
                  <c:v>226.48831229652001</c:v>
                </c:pt>
                <c:pt idx="97762">
                  <c:v>226.490629051794</c:v>
                </c:pt>
                <c:pt idx="97763">
                  <c:v>226.492945807067</c:v>
                </c:pt>
                <c:pt idx="97764">
                  <c:v>226.495262562341</c:v>
                </c:pt>
                <c:pt idx="97765">
                  <c:v>226.497579317614</c:v>
                </c:pt>
                <c:pt idx="97766">
                  <c:v>226.49989607288799</c:v>
                </c:pt>
                <c:pt idx="97767">
                  <c:v>226.50221282816099</c:v>
                </c:pt>
                <c:pt idx="97768">
                  <c:v>226.50452958343499</c:v>
                </c:pt>
                <c:pt idx="97769">
                  <c:v>226.50684633870799</c:v>
                </c:pt>
                <c:pt idx="97770">
                  <c:v>226.50916309398201</c:v>
                </c:pt>
                <c:pt idx="97771">
                  <c:v>226.51147984925501</c:v>
                </c:pt>
                <c:pt idx="97772">
                  <c:v>226.51379660452901</c:v>
                </c:pt>
                <c:pt idx="97773">
                  <c:v>226.51611335980201</c:v>
                </c:pt>
                <c:pt idx="97774">
                  <c:v>226.518430115076</c:v>
                </c:pt>
                <c:pt idx="97775">
                  <c:v>226.52074687035</c:v>
                </c:pt>
                <c:pt idx="97776">
                  <c:v>226.523063625623</c:v>
                </c:pt>
                <c:pt idx="97777">
                  <c:v>226.52538038089699</c:v>
                </c:pt>
                <c:pt idx="97778">
                  <c:v>226.52769713616999</c:v>
                </c:pt>
                <c:pt idx="97779">
                  <c:v>226.53001389144401</c:v>
                </c:pt>
                <c:pt idx="97780">
                  <c:v>226.53233064671701</c:v>
                </c:pt>
                <c:pt idx="97781">
                  <c:v>226.53464740199101</c:v>
                </c:pt>
                <c:pt idx="97782">
                  <c:v>226.53696415726401</c:v>
                </c:pt>
                <c:pt idx="97783">
                  <c:v>226.539280912538</c:v>
                </c:pt>
                <c:pt idx="97784">
                  <c:v>226.541597667811</c:v>
                </c:pt>
                <c:pt idx="97785">
                  <c:v>226.543914423085</c:v>
                </c:pt>
                <c:pt idx="97786">
                  <c:v>226.546231178358</c:v>
                </c:pt>
                <c:pt idx="97787">
                  <c:v>226.54854793363199</c:v>
                </c:pt>
                <c:pt idx="97788">
                  <c:v>226.55086468890599</c:v>
                </c:pt>
                <c:pt idx="97789">
                  <c:v>226.55318144417899</c:v>
                </c:pt>
                <c:pt idx="97790">
                  <c:v>226.55549819945301</c:v>
                </c:pt>
                <c:pt idx="97791">
                  <c:v>226.55781495472601</c:v>
                </c:pt>
                <c:pt idx="97792">
                  <c:v>226.56013171000001</c:v>
                </c:pt>
                <c:pt idx="97793">
                  <c:v>226.56244846527301</c:v>
                </c:pt>
                <c:pt idx="97794">
                  <c:v>226.564765220547</c:v>
                </c:pt>
                <c:pt idx="97795">
                  <c:v>226.56708197582</c:v>
                </c:pt>
                <c:pt idx="97796">
                  <c:v>226.569398731094</c:v>
                </c:pt>
                <c:pt idx="97797">
                  <c:v>226.571715486367</c:v>
                </c:pt>
                <c:pt idx="97798">
                  <c:v>226.57403224164099</c:v>
                </c:pt>
                <c:pt idx="97799">
                  <c:v>226.57634899691399</c:v>
                </c:pt>
                <c:pt idx="97800">
                  <c:v>226.57866575218799</c:v>
                </c:pt>
                <c:pt idx="97801">
                  <c:v>226.58098250746201</c:v>
                </c:pt>
                <c:pt idx="97802">
                  <c:v>226.58329926273501</c:v>
                </c:pt>
                <c:pt idx="97803">
                  <c:v>226.58561601800901</c:v>
                </c:pt>
                <c:pt idx="97804">
                  <c:v>226.58793277328201</c:v>
                </c:pt>
                <c:pt idx="97805">
                  <c:v>226.590249528556</c:v>
                </c:pt>
                <c:pt idx="97806">
                  <c:v>226.592566283829</c:v>
                </c:pt>
                <c:pt idx="97807">
                  <c:v>226.594883039103</c:v>
                </c:pt>
                <c:pt idx="97808">
                  <c:v>226.597199794376</c:v>
                </c:pt>
                <c:pt idx="97809">
                  <c:v>226.59951654964999</c:v>
                </c:pt>
                <c:pt idx="97810">
                  <c:v>226.60183330492299</c:v>
                </c:pt>
                <c:pt idx="97811">
                  <c:v>226.60415006019699</c:v>
                </c:pt>
                <c:pt idx="97812">
                  <c:v>226.60646681547101</c:v>
                </c:pt>
                <c:pt idx="97813">
                  <c:v>226.60878357074401</c:v>
                </c:pt>
                <c:pt idx="97814">
                  <c:v>226.611100326018</c:v>
                </c:pt>
                <c:pt idx="97815">
                  <c:v>226.613417081291</c:v>
                </c:pt>
                <c:pt idx="97816">
                  <c:v>226.615733836565</c:v>
                </c:pt>
                <c:pt idx="97817">
                  <c:v>226.618050591838</c:v>
                </c:pt>
                <c:pt idx="97818">
                  <c:v>226.62036734711199</c:v>
                </c:pt>
                <c:pt idx="97819">
                  <c:v>226.62268410238499</c:v>
                </c:pt>
                <c:pt idx="97820">
                  <c:v>226.62500085765899</c:v>
                </c:pt>
                <c:pt idx="97821">
                  <c:v>226.62731761293199</c:v>
                </c:pt>
                <c:pt idx="97822">
                  <c:v>226.62963436820601</c:v>
                </c:pt>
                <c:pt idx="97823">
                  <c:v>226.63195112347901</c:v>
                </c:pt>
                <c:pt idx="97824">
                  <c:v>226.63426787875301</c:v>
                </c:pt>
                <c:pt idx="97825">
                  <c:v>226.636584634027</c:v>
                </c:pt>
                <c:pt idx="97826">
                  <c:v>226.6389013893</c:v>
                </c:pt>
                <c:pt idx="97827">
                  <c:v>226.641218144574</c:v>
                </c:pt>
                <c:pt idx="97828">
                  <c:v>226.643534899847</c:v>
                </c:pt>
                <c:pt idx="97829">
                  <c:v>226.64585165512099</c:v>
                </c:pt>
                <c:pt idx="97830">
                  <c:v>226.64816841039399</c:v>
                </c:pt>
                <c:pt idx="97831">
                  <c:v>226.65048516566799</c:v>
                </c:pt>
                <c:pt idx="97832">
                  <c:v>226.65280192094099</c:v>
                </c:pt>
                <c:pt idx="97833">
                  <c:v>226.65511867621501</c:v>
                </c:pt>
                <c:pt idx="97834">
                  <c:v>226.65743543148801</c:v>
                </c:pt>
                <c:pt idx="97835">
                  <c:v>226.65975218676201</c:v>
                </c:pt>
                <c:pt idx="97836">
                  <c:v>226.66206894203501</c:v>
                </c:pt>
                <c:pt idx="97837">
                  <c:v>226.664385697309</c:v>
                </c:pt>
                <c:pt idx="97838">
                  <c:v>226.666702452583</c:v>
                </c:pt>
                <c:pt idx="97839">
                  <c:v>226.669019207856</c:v>
                </c:pt>
                <c:pt idx="97840">
                  <c:v>226.67133596312999</c:v>
                </c:pt>
                <c:pt idx="97841">
                  <c:v>226.67365271840299</c:v>
                </c:pt>
                <c:pt idx="97842">
                  <c:v>226.67596947367699</c:v>
                </c:pt>
                <c:pt idx="97843">
                  <c:v>226.67828622894999</c:v>
                </c:pt>
                <c:pt idx="97844">
                  <c:v>226.68060298422401</c:v>
                </c:pt>
                <c:pt idx="97845">
                  <c:v>226.68291973949701</c:v>
                </c:pt>
                <c:pt idx="97846">
                  <c:v>226.685236494771</c:v>
                </c:pt>
                <c:pt idx="97847">
                  <c:v>226.687553250044</c:v>
                </c:pt>
                <c:pt idx="97848">
                  <c:v>226.689870005318</c:v>
                </c:pt>
                <c:pt idx="97849">
                  <c:v>226.692186760591</c:v>
                </c:pt>
                <c:pt idx="97850">
                  <c:v>226.69450351586499</c:v>
                </c:pt>
                <c:pt idx="97851">
                  <c:v>226.69682027113899</c:v>
                </c:pt>
                <c:pt idx="97852">
                  <c:v>226.69913702641199</c:v>
                </c:pt>
                <c:pt idx="97853">
                  <c:v>226.70145378168601</c:v>
                </c:pt>
                <c:pt idx="97854">
                  <c:v>226.70377053695901</c:v>
                </c:pt>
                <c:pt idx="97855">
                  <c:v>226.70608729223301</c:v>
                </c:pt>
                <c:pt idx="97856">
                  <c:v>226.70840404750601</c:v>
                </c:pt>
                <c:pt idx="97857">
                  <c:v>226.71072080278</c:v>
                </c:pt>
                <c:pt idx="97858">
                  <c:v>226.713037558053</c:v>
                </c:pt>
                <c:pt idx="97859">
                  <c:v>226.715354313327</c:v>
                </c:pt>
                <c:pt idx="97860">
                  <c:v>226.7176710686</c:v>
                </c:pt>
                <c:pt idx="97861">
                  <c:v>226.71998782387399</c:v>
                </c:pt>
                <c:pt idx="97862">
                  <c:v>226.72230457914799</c:v>
                </c:pt>
                <c:pt idx="97863">
                  <c:v>226.72462133442099</c:v>
                </c:pt>
                <c:pt idx="97864">
                  <c:v>226.72693808969501</c:v>
                </c:pt>
                <c:pt idx="97865">
                  <c:v>226.72925484496801</c:v>
                </c:pt>
                <c:pt idx="97866">
                  <c:v>226.73157160024201</c:v>
                </c:pt>
                <c:pt idx="97867">
                  <c:v>226.73388835551501</c:v>
                </c:pt>
                <c:pt idx="97868">
                  <c:v>226.736205110789</c:v>
                </c:pt>
                <c:pt idx="97869">
                  <c:v>226.738521866062</c:v>
                </c:pt>
                <c:pt idx="97870">
                  <c:v>226.740838621336</c:v>
                </c:pt>
                <c:pt idx="97871">
                  <c:v>226.743155376609</c:v>
                </c:pt>
                <c:pt idx="97872">
                  <c:v>226.74547213188299</c:v>
                </c:pt>
                <c:pt idx="97873">
                  <c:v>226.74778888715599</c:v>
                </c:pt>
                <c:pt idx="97874">
                  <c:v>226.75010564242999</c:v>
                </c:pt>
                <c:pt idx="97875">
                  <c:v>226.75242239770401</c:v>
                </c:pt>
                <c:pt idx="97876">
                  <c:v>226.75473915297701</c:v>
                </c:pt>
                <c:pt idx="97877">
                  <c:v>226.757055908251</c:v>
                </c:pt>
                <c:pt idx="97878">
                  <c:v>226.759372663524</c:v>
                </c:pt>
                <c:pt idx="97879">
                  <c:v>226.761689418798</c:v>
                </c:pt>
                <c:pt idx="97880">
                  <c:v>226.764006174071</c:v>
                </c:pt>
                <c:pt idx="97881">
                  <c:v>226.76632292934499</c:v>
                </c:pt>
                <c:pt idx="97882">
                  <c:v>226.76863968461799</c:v>
                </c:pt>
                <c:pt idx="97883">
                  <c:v>226.77095643989199</c:v>
                </c:pt>
                <c:pt idx="97884">
                  <c:v>226.77327319516499</c:v>
                </c:pt>
                <c:pt idx="97885">
                  <c:v>226.77558995043901</c:v>
                </c:pt>
                <c:pt idx="97886">
                  <c:v>226.77790670571201</c:v>
                </c:pt>
                <c:pt idx="97887">
                  <c:v>226.78022346098601</c:v>
                </c:pt>
                <c:pt idx="97888">
                  <c:v>226.78254021626</c:v>
                </c:pt>
                <c:pt idx="97889">
                  <c:v>226.784856971533</c:v>
                </c:pt>
                <c:pt idx="97890">
                  <c:v>226.787173726807</c:v>
                </c:pt>
                <c:pt idx="97891">
                  <c:v>226.78949048208</c:v>
                </c:pt>
                <c:pt idx="97892">
                  <c:v>226.79180723735399</c:v>
                </c:pt>
                <c:pt idx="97893">
                  <c:v>226.79412399262699</c:v>
                </c:pt>
                <c:pt idx="97894">
                  <c:v>226.79644074790099</c:v>
                </c:pt>
                <c:pt idx="97895">
                  <c:v>226.79875750317399</c:v>
                </c:pt>
                <c:pt idx="97896">
                  <c:v>226.80107425844801</c:v>
                </c:pt>
                <c:pt idx="97897">
                  <c:v>226.80339101372101</c:v>
                </c:pt>
                <c:pt idx="97898">
                  <c:v>226.80570776899501</c:v>
                </c:pt>
                <c:pt idx="97899">
                  <c:v>226.808024524269</c:v>
                </c:pt>
                <c:pt idx="97900">
                  <c:v>226.810341279542</c:v>
                </c:pt>
                <c:pt idx="97901">
                  <c:v>226.812658034816</c:v>
                </c:pt>
                <c:pt idx="97902">
                  <c:v>226.814974790089</c:v>
                </c:pt>
                <c:pt idx="97903">
                  <c:v>226.81729154536299</c:v>
                </c:pt>
                <c:pt idx="97904">
                  <c:v>226.81960830063599</c:v>
                </c:pt>
                <c:pt idx="97905">
                  <c:v>226.82192505590999</c:v>
                </c:pt>
                <c:pt idx="97906">
                  <c:v>226.82424181118299</c:v>
                </c:pt>
                <c:pt idx="97907">
                  <c:v>226.82655856645701</c:v>
                </c:pt>
                <c:pt idx="97908">
                  <c:v>226.82887532173001</c:v>
                </c:pt>
                <c:pt idx="97909">
                  <c:v>226.831192077004</c:v>
                </c:pt>
                <c:pt idx="97910">
                  <c:v>226.833508832277</c:v>
                </c:pt>
                <c:pt idx="97911">
                  <c:v>226.835825587551</c:v>
                </c:pt>
                <c:pt idx="97912">
                  <c:v>226.83814234282499</c:v>
                </c:pt>
                <c:pt idx="97913">
                  <c:v>226.84045909809799</c:v>
                </c:pt>
                <c:pt idx="97914">
                  <c:v>226.84277585337199</c:v>
                </c:pt>
                <c:pt idx="97915">
                  <c:v>226.84509260864499</c:v>
                </c:pt>
                <c:pt idx="97916">
                  <c:v>226.84740936391901</c:v>
                </c:pt>
                <c:pt idx="97917">
                  <c:v>226.84972611919201</c:v>
                </c:pt>
                <c:pt idx="97918">
                  <c:v>226.85204287446601</c:v>
                </c:pt>
                <c:pt idx="97919">
                  <c:v>226.85435962973901</c:v>
                </c:pt>
                <c:pt idx="97920">
                  <c:v>226.856676385013</c:v>
                </c:pt>
                <c:pt idx="97921">
                  <c:v>226.858993140286</c:v>
                </c:pt>
                <c:pt idx="97922">
                  <c:v>226.86130989556</c:v>
                </c:pt>
                <c:pt idx="97923">
                  <c:v>226.863626650833</c:v>
                </c:pt>
                <c:pt idx="97924">
                  <c:v>226.86594340610699</c:v>
                </c:pt>
                <c:pt idx="97925">
                  <c:v>226.86826016138099</c:v>
                </c:pt>
                <c:pt idx="97926">
                  <c:v>226.87057691665399</c:v>
                </c:pt>
                <c:pt idx="97927">
                  <c:v>226.87289367192801</c:v>
                </c:pt>
                <c:pt idx="97928">
                  <c:v>226.87521042720101</c:v>
                </c:pt>
                <c:pt idx="97929">
                  <c:v>226.87752718247501</c:v>
                </c:pt>
                <c:pt idx="97930">
                  <c:v>226.87984393774801</c:v>
                </c:pt>
                <c:pt idx="97931">
                  <c:v>226.882160693022</c:v>
                </c:pt>
                <c:pt idx="97932">
                  <c:v>226.884477448295</c:v>
                </c:pt>
                <c:pt idx="97933">
                  <c:v>226.886794203569</c:v>
                </c:pt>
                <c:pt idx="97934">
                  <c:v>226.889110958842</c:v>
                </c:pt>
                <c:pt idx="97935">
                  <c:v>226.89142771411599</c:v>
                </c:pt>
                <c:pt idx="97936">
                  <c:v>226.89374446938899</c:v>
                </c:pt>
                <c:pt idx="97937">
                  <c:v>226.89606122466299</c:v>
                </c:pt>
                <c:pt idx="97938">
                  <c:v>226.89837797993701</c:v>
                </c:pt>
                <c:pt idx="97939">
                  <c:v>226.90069473521001</c:v>
                </c:pt>
                <c:pt idx="97940">
                  <c:v>226.903011490484</c:v>
                </c:pt>
                <c:pt idx="97941">
                  <c:v>226.905328245757</c:v>
                </c:pt>
                <c:pt idx="97942">
                  <c:v>226.907645001031</c:v>
                </c:pt>
                <c:pt idx="97943">
                  <c:v>226.909961756304</c:v>
                </c:pt>
                <c:pt idx="97944">
                  <c:v>226.91227851157799</c:v>
                </c:pt>
                <c:pt idx="97945">
                  <c:v>226.91459526685099</c:v>
                </c:pt>
                <c:pt idx="97946">
                  <c:v>226.91691202212499</c:v>
                </c:pt>
                <c:pt idx="97947">
                  <c:v>226.91922877739799</c:v>
                </c:pt>
                <c:pt idx="97948">
                  <c:v>226.92154553267201</c:v>
                </c:pt>
                <c:pt idx="97949">
                  <c:v>226.92386228794601</c:v>
                </c:pt>
                <c:pt idx="97950">
                  <c:v>226.92617904321901</c:v>
                </c:pt>
                <c:pt idx="97951">
                  <c:v>226.928495798493</c:v>
                </c:pt>
                <c:pt idx="97952">
                  <c:v>226.930812553766</c:v>
                </c:pt>
                <c:pt idx="97953">
                  <c:v>226.93312930904</c:v>
                </c:pt>
                <c:pt idx="97954">
                  <c:v>226.935446064313</c:v>
                </c:pt>
                <c:pt idx="97955">
                  <c:v>226.93776281958699</c:v>
                </c:pt>
                <c:pt idx="97956">
                  <c:v>226.94007957485999</c:v>
                </c:pt>
                <c:pt idx="97957">
                  <c:v>226.94239633013399</c:v>
                </c:pt>
                <c:pt idx="97958">
                  <c:v>226.94471308540699</c:v>
                </c:pt>
                <c:pt idx="97959">
                  <c:v>226.94702984068101</c:v>
                </c:pt>
                <c:pt idx="97960">
                  <c:v>226.94934659595401</c:v>
                </c:pt>
                <c:pt idx="97961">
                  <c:v>226.95166335122801</c:v>
                </c:pt>
                <c:pt idx="97962">
                  <c:v>226.953980106502</c:v>
                </c:pt>
                <c:pt idx="97963">
                  <c:v>226.956296861775</c:v>
                </c:pt>
                <c:pt idx="97964">
                  <c:v>226.958613617049</c:v>
                </c:pt>
                <c:pt idx="97965">
                  <c:v>226.960930372322</c:v>
                </c:pt>
                <c:pt idx="97966">
                  <c:v>226.96324712759599</c:v>
                </c:pt>
                <c:pt idx="97967">
                  <c:v>226.96556388286899</c:v>
                </c:pt>
                <c:pt idx="97968">
                  <c:v>226.96788063814299</c:v>
                </c:pt>
                <c:pt idx="97969">
                  <c:v>226.97019739341599</c:v>
                </c:pt>
                <c:pt idx="97970">
                  <c:v>226.97251414869001</c:v>
                </c:pt>
                <c:pt idx="97971">
                  <c:v>226.97483090396301</c:v>
                </c:pt>
                <c:pt idx="97972">
                  <c:v>226.977147659237</c:v>
                </c:pt>
                <c:pt idx="97973">
                  <c:v>226.97946441451001</c:v>
                </c:pt>
                <c:pt idx="97974">
                  <c:v>226.981781169784</c:v>
                </c:pt>
                <c:pt idx="97975">
                  <c:v>226.98409792505799</c:v>
                </c:pt>
                <c:pt idx="97976">
                  <c:v>226.98641468033099</c:v>
                </c:pt>
                <c:pt idx="97977">
                  <c:v>226.98873143560499</c:v>
                </c:pt>
                <c:pt idx="97978">
                  <c:v>226.99104819087799</c:v>
                </c:pt>
                <c:pt idx="97979">
                  <c:v>226.99336494615201</c:v>
                </c:pt>
                <c:pt idx="97980">
                  <c:v>226.99568170142501</c:v>
                </c:pt>
                <c:pt idx="97981">
                  <c:v>226.99799845669901</c:v>
                </c:pt>
                <c:pt idx="97982">
                  <c:v>227.00031521197201</c:v>
                </c:pt>
                <c:pt idx="97983">
                  <c:v>227.002631967246</c:v>
                </c:pt>
                <c:pt idx="97984">
                  <c:v>227.004948722519</c:v>
                </c:pt>
                <c:pt idx="97985">
                  <c:v>227.007265477793</c:v>
                </c:pt>
                <c:pt idx="97986">
                  <c:v>227.009582233066</c:v>
                </c:pt>
                <c:pt idx="97987">
                  <c:v>227.01189898833999</c:v>
                </c:pt>
                <c:pt idx="97988">
                  <c:v>227.01421574361399</c:v>
                </c:pt>
                <c:pt idx="97989">
                  <c:v>227.01653249888699</c:v>
                </c:pt>
                <c:pt idx="97990">
                  <c:v>227.01884925416101</c:v>
                </c:pt>
                <c:pt idx="97991">
                  <c:v>227.02116600943401</c:v>
                </c:pt>
                <c:pt idx="97992">
                  <c:v>227.02348276470801</c:v>
                </c:pt>
                <c:pt idx="97993">
                  <c:v>227.02579951998101</c:v>
                </c:pt>
                <c:pt idx="97994">
                  <c:v>227.028116275255</c:v>
                </c:pt>
                <c:pt idx="97995">
                  <c:v>227.030433030528</c:v>
                </c:pt>
                <c:pt idx="97996">
                  <c:v>227.032749785802</c:v>
                </c:pt>
                <c:pt idx="97997">
                  <c:v>227.035066541075</c:v>
                </c:pt>
                <c:pt idx="97998">
                  <c:v>227.03738329634899</c:v>
                </c:pt>
                <c:pt idx="97999">
                  <c:v>227.03970005162299</c:v>
                </c:pt>
                <c:pt idx="98000">
                  <c:v>227.04201680689599</c:v>
                </c:pt>
                <c:pt idx="98001">
                  <c:v>227.04433356217001</c:v>
                </c:pt>
                <c:pt idx="98002">
                  <c:v>227.04665031744301</c:v>
                </c:pt>
                <c:pt idx="98003">
                  <c:v>227.04896707271701</c:v>
                </c:pt>
                <c:pt idx="98004">
                  <c:v>227.05128382799001</c:v>
                </c:pt>
                <c:pt idx="98005">
                  <c:v>227.053600583264</c:v>
                </c:pt>
                <c:pt idx="98006">
                  <c:v>227.055917338537</c:v>
                </c:pt>
                <c:pt idx="98007">
                  <c:v>227.058234093811</c:v>
                </c:pt>
                <c:pt idx="98008">
                  <c:v>227.060550849084</c:v>
                </c:pt>
                <c:pt idx="98009">
                  <c:v>227.06286760435799</c:v>
                </c:pt>
                <c:pt idx="98010">
                  <c:v>227.06518435963099</c:v>
                </c:pt>
                <c:pt idx="98011">
                  <c:v>227.06750111490501</c:v>
                </c:pt>
                <c:pt idx="98012">
                  <c:v>227.06981787017901</c:v>
                </c:pt>
                <c:pt idx="98013">
                  <c:v>227.07213462545201</c:v>
                </c:pt>
                <c:pt idx="98014">
                  <c:v>227.074451380726</c:v>
                </c:pt>
                <c:pt idx="98015">
                  <c:v>227.076768135999</c:v>
                </c:pt>
                <c:pt idx="98016">
                  <c:v>227.079084891273</c:v>
                </c:pt>
                <c:pt idx="98017">
                  <c:v>227.081401646546</c:v>
                </c:pt>
                <c:pt idx="98018">
                  <c:v>227.08371840181999</c:v>
                </c:pt>
                <c:pt idx="98019">
                  <c:v>227.08603515709299</c:v>
                </c:pt>
                <c:pt idx="98020">
                  <c:v>227.08835191236699</c:v>
                </c:pt>
                <c:pt idx="98021">
                  <c:v>227.09066866763999</c:v>
                </c:pt>
                <c:pt idx="98022">
                  <c:v>227.09298542291401</c:v>
                </c:pt>
                <c:pt idx="98023">
                  <c:v>227.09530217818701</c:v>
                </c:pt>
                <c:pt idx="98024">
                  <c:v>227.09761893346101</c:v>
                </c:pt>
                <c:pt idx="98025">
                  <c:v>227.099935688735</c:v>
                </c:pt>
                <c:pt idx="98026">
                  <c:v>227.102252444008</c:v>
                </c:pt>
                <c:pt idx="98027">
                  <c:v>227.104569199282</c:v>
                </c:pt>
                <c:pt idx="98028">
                  <c:v>227.106885954555</c:v>
                </c:pt>
                <c:pt idx="98029">
                  <c:v>227.10920270982899</c:v>
                </c:pt>
                <c:pt idx="98030">
                  <c:v>227.11151946510199</c:v>
                </c:pt>
                <c:pt idx="98031">
                  <c:v>227.11383622037599</c:v>
                </c:pt>
                <c:pt idx="98032">
                  <c:v>227.11615297564899</c:v>
                </c:pt>
                <c:pt idx="98033">
                  <c:v>227.11846973092301</c:v>
                </c:pt>
                <c:pt idx="98034">
                  <c:v>227.12078648619601</c:v>
                </c:pt>
                <c:pt idx="98035">
                  <c:v>227.12310324147001</c:v>
                </c:pt>
                <c:pt idx="98036">
                  <c:v>227.125419996744</c:v>
                </c:pt>
                <c:pt idx="98037">
                  <c:v>227.127736752017</c:v>
                </c:pt>
                <c:pt idx="98038">
                  <c:v>227.130053507291</c:v>
                </c:pt>
                <c:pt idx="98039">
                  <c:v>227.132370262564</c:v>
                </c:pt>
                <c:pt idx="98040">
                  <c:v>227.13468701783799</c:v>
                </c:pt>
                <c:pt idx="98041">
                  <c:v>227.13700377311099</c:v>
                </c:pt>
                <c:pt idx="98042">
                  <c:v>227.13932052838501</c:v>
                </c:pt>
                <c:pt idx="98043">
                  <c:v>227.14163728365801</c:v>
                </c:pt>
                <c:pt idx="98044">
                  <c:v>227.14395403893201</c:v>
                </c:pt>
                <c:pt idx="98045">
                  <c:v>227.14627079420501</c:v>
                </c:pt>
                <c:pt idx="98046">
                  <c:v>227.148587549479</c:v>
                </c:pt>
                <c:pt idx="98047">
                  <c:v>227.150904304752</c:v>
                </c:pt>
                <c:pt idx="98048">
                  <c:v>227.153221060026</c:v>
                </c:pt>
                <c:pt idx="98049">
                  <c:v>227.15553781529999</c:v>
                </c:pt>
                <c:pt idx="98050">
                  <c:v>227.15785457057299</c:v>
                </c:pt>
                <c:pt idx="98051">
                  <c:v>227.16017132584699</c:v>
                </c:pt>
                <c:pt idx="98052">
                  <c:v>227.16248808111999</c:v>
                </c:pt>
                <c:pt idx="98053">
                  <c:v>227.16480483639401</c:v>
                </c:pt>
                <c:pt idx="98054">
                  <c:v>227.16712159166701</c:v>
                </c:pt>
                <c:pt idx="98055">
                  <c:v>227.16943834694101</c:v>
                </c:pt>
                <c:pt idx="98056">
                  <c:v>227.17175510221401</c:v>
                </c:pt>
                <c:pt idx="98057">
                  <c:v>227.174071857488</c:v>
                </c:pt>
                <c:pt idx="98058">
                  <c:v>227.176388612761</c:v>
                </c:pt>
                <c:pt idx="98059">
                  <c:v>227.178705368035</c:v>
                </c:pt>
                <c:pt idx="98060">
                  <c:v>227.181022123308</c:v>
                </c:pt>
                <c:pt idx="98061">
                  <c:v>227.18333887858199</c:v>
                </c:pt>
                <c:pt idx="98062">
                  <c:v>227.18565563385599</c:v>
                </c:pt>
                <c:pt idx="98063">
                  <c:v>227.18797238912899</c:v>
                </c:pt>
                <c:pt idx="98064">
                  <c:v>227.19028914440301</c:v>
                </c:pt>
                <c:pt idx="98065">
                  <c:v>227.19260589967601</c:v>
                </c:pt>
                <c:pt idx="98066">
                  <c:v>227.19492265495001</c:v>
                </c:pt>
                <c:pt idx="98067">
                  <c:v>227.19723941022301</c:v>
                </c:pt>
                <c:pt idx="98068">
                  <c:v>227.199556165497</c:v>
                </c:pt>
                <c:pt idx="98069">
                  <c:v>227.20187292077</c:v>
                </c:pt>
                <c:pt idx="98070">
                  <c:v>227.204189676044</c:v>
                </c:pt>
                <c:pt idx="98071">
                  <c:v>227.206506431317</c:v>
                </c:pt>
                <c:pt idx="98072">
                  <c:v>227.20882318659099</c:v>
                </c:pt>
                <c:pt idx="98073">
                  <c:v>227.21113994186399</c:v>
                </c:pt>
                <c:pt idx="98074">
                  <c:v>227.21345669713801</c:v>
                </c:pt>
                <c:pt idx="98075">
                  <c:v>227.21577345241201</c:v>
                </c:pt>
                <c:pt idx="98076">
                  <c:v>227.21809020768501</c:v>
                </c:pt>
                <c:pt idx="98077">
                  <c:v>227.220406962959</c:v>
                </c:pt>
                <c:pt idx="98078">
                  <c:v>227.222723718232</c:v>
                </c:pt>
                <c:pt idx="98079">
                  <c:v>227.225040473506</c:v>
                </c:pt>
                <c:pt idx="98080">
                  <c:v>227.227357228779</c:v>
                </c:pt>
                <c:pt idx="98081">
                  <c:v>227.22967398405299</c:v>
                </c:pt>
                <c:pt idx="98082">
                  <c:v>227.23199073932599</c:v>
                </c:pt>
                <c:pt idx="98083">
                  <c:v>227.23430749459999</c:v>
                </c:pt>
                <c:pt idx="98084">
                  <c:v>227.23662424987299</c:v>
                </c:pt>
                <c:pt idx="98085">
                  <c:v>227.23894100514701</c:v>
                </c:pt>
                <c:pt idx="98086">
                  <c:v>227.24125776042101</c:v>
                </c:pt>
                <c:pt idx="98087">
                  <c:v>227.24357451569401</c:v>
                </c:pt>
                <c:pt idx="98088">
                  <c:v>227.245891270968</c:v>
                </c:pt>
                <c:pt idx="98089">
                  <c:v>227.248208026241</c:v>
                </c:pt>
                <c:pt idx="98090">
                  <c:v>227.250524781515</c:v>
                </c:pt>
                <c:pt idx="98091">
                  <c:v>227.252841536788</c:v>
                </c:pt>
                <c:pt idx="98092">
                  <c:v>227.25515829206199</c:v>
                </c:pt>
                <c:pt idx="98093">
                  <c:v>227.25747504733499</c:v>
                </c:pt>
                <c:pt idx="98094">
                  <c:v>227.25979180260899</c:v>
                </c:pt>
                <c:pt idx="98095">
                  <c:v>227.26210855788199</c:v>
                </c:pt>
                <c:pt idx="98096">
                  <c:v>227.26442531315601</c:v>
                </c:pt>
                <c:pt idx="98097">
                  <c:v>227.26674206842901</c:v>
                </c:pt>
                <c:pt idx="98098">
                  <c:v>227.26905882370301</c:v>
                </c:pt>
                <c:pt idx="98099">
                  <c:v>227.271375578977</c:v>
                </c:pt>
                <c:pt idx="98100">
                  <c:v>227.27369233425</c:v>
                </c:pt>
                <c:pt idx="98101">
                  <c:v>227.276009089524</c:v>
                </c:pt>
                <c:pt idx="98102">
                  <c:v>227.278325844797</c:v>
                </c:pt>
                <c:pt idx="98103">
                  <c:v>227.28064260007099</c:v>
                </c:pt>
                <c:pt idx="98104">
                  <c:v>227.28295935534399</c:v>
                </c:pt>
                <c:pt idx="98105">
                  <c:v>227.28527611061801</c:v>
                </c:pt>
                <c:pt idx="98106">
                  <c:v>227.28759286589101</c:v>
                </c:pt>
                <c:pt idx="98107">
                  <c:v>227.28990962116501</c:v>
                </c:pt>
                <c:pt idx="98108">
                  <c:v>227.29222637643801</c:v>
                </c:pt>
                <c:pt idx="98109">
                  <c:v>227.294543131712</c:v>
                </c:pt>
                <c:pt idx="98110">
                  <c:v>227.296859886985</c:v>
                </c:pt>
                <c:pt idx="98111">
                  <c:v>227.299176642259</c:v>
                </c:pt>
                <c:pt idx="98112">
                  <c:v>227.30149339753299</c:v>
                </c:pt>
                <c:pt idx="98113">
                  <c:v>227.30381015280599</c:v>
                </c:pt>
                <c:pt idx="98114">
                  <c:v>227.30612690807999</c:v>
                </c:pt>
                <c:pt idx="98115">
                  <c:v>227.30844366335299</c:v>
                </c:pt>
                <c:pt idx="98116">
                  <c:v>227.31076041862701</c:v>
                </c:pt>
                <c:pt idx="98117">
                  <c:v>227.31307717390001</c:v>
                </c:pt>
                <c:pt idx="98118">
                  <c:v>227.31539392917401</c:v>
                </c:pt>
                <c:pt idx="98119">
                  <c:v>227.31771068444701</c:v>
                </c:pt>
                <c:pt idx="98120">
                  <c:v>227.320027439721</c:v>
                </c:pt>
                <c:pt idx="98121">
                  <c:v>227.322344194994</c:v>
                </c:pt>
                <c:pt idx="98122">
                  <c:v>227.324660950268</c:v>
                </c:pt>
                <c:pt idx="98123">
                  <c:v>227.326977705541</c:v>
                </c:pt>
                <c:pt idx="98124">
                  <c:v>227.32929446081499</c:v>
                </c:pt>
                <c:pt idx="98125">
                  <c:v>227.33161121608899</c:v>
                </c:pt>
                <c:pt idx="98126">
                  <c:v>227.33392797136199</c:v>
                </c:pt>
                <c:pt idx="98127">
                  <c:v>227.33624472663601</c:v>
                </c:pt>
                <c:pt idx="98128">
                  <c:v>227.33856148190901</c:v>
                </c:pt>
                <c:pt idx="98129">
                  <c:v>227.34087823718301</c:v>
                </c:pt>
                <c:pt idx="98130">
                  <c:v>227.34319499245601</c:v>
                </c:pt>
                <c:pt idx="98131">
                  <c:v>227.34551174773</c:v>
                </c:pt>
                <c:pt idx="98132">
                  <c:v>227.347828503003</c:v>
                </c:pt>
                <c:pt idx="98133">
                  <c:v>227.350145258277</c:v>
                </c:pt>
                <c:pt idx="98134">
                  <c:v>227.35246201355</c:v>
                </c:pt>
                <c:pt idx="98135">
                  <c:v>227.35477876882399</c:v>
                </c:pt>
                <c:pt idx="98136">
                  <c:v>227.35709552409801</c:v>
                </c:pt>
                <c:pt idx="98137">
                  <c:v>227.35941227937101</c:v>
                </c:pt>
                <c:pt idx="98138">
                  <c:v>227.36172903464501</c:v>
                </c:pt>
                <c:pt idx="98139">
                  <c:v>227.36404578991801</c:v>
                </c:pt>
                <c:pt idx="98140">
                  <c:v>227.366362545192</c:v>
                </c:pt>
                <c:pt idx="98141">
                  <c:v>227.368679300465</c:v>
                </c:pt>
                <c:pt idx="98142">
                  <c:v>227.370996055739</c:v>
                </c:pt>
                <c:pt idx="98143">
                  <c:v>227.373312811012</c:v>
                </c:pt>
                <c:pt idx="98144">
                  <c:v>227.37562956628599</c:v>
                </c:pt>
                <c:pt idx="98145">
                  <c:v>227.37794632155899</c:v>
                </c:pt>
                <c:pt idx="98146">
                  <c:v>227.38026307683299</c:v>
                </c:pt>
                <c:pt idx="98147">
                  <c:v>227.38257983210599</c:v>
                </c:pt>
                <c:pt idx="98148">
                  <c:v>227.38489658738001</c:v>
                </c:pt>
                <c:pt idx="98149">
                  <c:v>227.38721334265401</c:v>
                </c:pt>
                <c:pt idx="98150">
                  <c:v>227.38953009792701</c:v>
                </c:pt>
                <c:pt idx="98151">
                  <c:v>227.391846853201</c:v>
                </c:pt>
                <c:pt idx="98152">
                  <c:v>227.394163608474</c:v>
                </c:pt>
                <c:pt idx="98153">
                  <c:v>227.396480363748</c:v>
                </c:pt>
                <c:pt idx="98154">
                  <c:v>227.398797119021</c:v>
                </c:pt>
                <c:pt idx="98155">
                  <c:v>227.40111387429499</c:v>
                </c:pt>
                <c:pt idx="98156">
                  <c:v>227.40343062956799</c:v>
                </c:pt>
                <c:pt idx="98157">
                  <c:v>227.40574738484199</c:v>
                </c:pt>
                <c:pt idx="98158">
                  <c:v>227.40806414011499</c:v>
                </c:pt>
                <c:pt idx="98159">
                  <c:v>227.41038089538901</c:v>
                </c:pt>
                <c:pt idx="98160">
                  <c:v>227.41269765066201</c:v>
                </c:pt>
                <c:pt idx="98161">
                  <c:v>227.41501440593601</c:v>
                </c:pt>
                <c:pt idx="98162">
                  <c:v>227.41733116121</c:v>
                </c:pt>
                <c:pt idx="98163">
                  <c:v>227.419647916483</c:v>
                </c:pt>
                <c:pt idx="98164">
                  <c:v>227.421964671757</c:v>
                </c:pt>
                <c:pt idx="98165">
                  <c:v>227.42428142703</c:v>
                </c:pt>
                <c:pt idx="98166">
                  <c:v>227.42659818230399</c:v>
                </c:pt>
                <c:pt idx="98167">
                  <c:v>227.42891493757699</c:v>
                </c:pt>
                <c:pt idx="98168">
                  <c:v>227.43123169285099</c:v>
                </c:pt>
                <c:pt idx="98169">
                  <c:v>227.43354844812399</c:v>
                </c:pt>
                <c:pt idx="98170">
                  <c:v>227.43586520339801</c:v>
                </c:pt>
                <c:pt idx="98171">
                  <c:v>227.43818195867101</c:v>
                </c:pt>
                <c:pt idx="98172">
                  <c:v>227.440498713945</c:v>
                </c:pt>
                <c:pt idx="98173">
                  <c:v>227.442815469219</c:v>
                </c:pt>
                <c:pt idx="98174">
                  <c:v>227.445132224492</c:v>
                </c:pt>
                <c:pt idx="98175">
                  <c:v>227.44744897976599</c:v>
                </c:pt>
                <c:pt idx="98176">
                  <c:v>227.44976573503899</c:v>
                </c:pt>
                <c:pt idx="98177">
                  <c:v>227.45208249031299</c:v>
                </c:pt>
                <c:pt idx="98178">
                  <c:v>227.45439924558599</c:v>
                </c:pt>
                <c:pt idx="98179">
                  <c:v>227.45671600086001</c:v>
                </c:pt>
                <c:pt idx="98180">
                  <c:v>227.45903275613301</c:v>
                </c:pt>
                <c:pt idx="98181">
                  <c:v>227.46134951140701</c:v>
                </c:pt>
                <c:pt idx="98182">
                  <c:v>227.46366626668001</c:v>
                </c:pt>
                <c:pt idx="98183">
                  <c:v>227.465983021954</c:v>
                </c:pt>
                <c:pt idx="98184">
                  <c:v>227.468299777227</c:v>
                </c:pt>
                <c:pt idx="98185">
                  <c:v>227.470616532501</c:v>
                </c:pt>
                <c:pt idx="98186">
                  <c:v>227.47293328777499</c:v>
                </c:pt>
                <c:pt idx="98187">
                  <c:v>227.47525004304799</c:v>
                </c:pt>
                <c:pt idx="98188">
                  <c:v>227.47756679832199</c:v>
                </c:pt>
                <c:pt idx="98189">
                  <c:v>227.47988355359499</c:v>
                </c:pt>
                <c:pt idx="98190">
                  <c:v>227.48220030886901</c:v>
                </c:pt>
                <c:pt idx="98191">
                  <c:v>227.48451706414201</c:v>
                </c:pt>
                <c:pt idx="98192">
                  <c:v>227.48683381941601</c:v>
                </c:pt>
                <c:pt idx="98193">
                  <c:v>227.48915057468901</c:v>
                </c:pt>
                <c:pt idx="98194">
                  <c:v>227.491467329963</c:v>
                </c:pt>
                <c:pt idx="98195">
                  <c:v>227.493784085236</c:v>
                </c:pt>
                <c:pt idx="98196">
                  <c:v>227.49610084051</c:v>
                </c:pt>
                <c:pt idx="98197">
                  <c:v>227.498417595783</c:v>
                </c:pt>
                <c:pt idx="98198">
                  <c:v>227.50073435105699</c:v>
                </c:pt>
                <c:pt idx="98199">
                  <c:v>227.50305110633099</c:v>
                </c:pt>
                <c:pt idx="98200">
                  <c:v>227.50536786160399</c:v>
                </c:pt>
                <c:pt idx="98201">
                  <c:v>227.50768461687801</c:v>
                </c:pt>
                <c:pt idx="98202">
                  <c:v>227.51000137215101</c:v>
                </c:pt>
                <c:pt idx="98203">
                  <c:v>227.512318127425</c:v>
                </c:pt>
                <c:pt idx="98204">
                  <c:v>227.514634882698</c:v>
                </c:pt>
                <c:pt idx="98205">
                  <c:v>227.516951637972</c:v>
                </c:pt>
                <c:pt idx="98206">
                  <c:v>227.519268393245</c:v>
                </c:pt>
                <c:pt idx="98207">
                  <c:v>227.52158514851899</c:v>
                </c:pt>
                <c:pt idx="98208">
                  <c:v>227.52390190379199</c:v>
                </c:pt>
                <c:pt idx="98209">
                  <c:v>227.52621865906599</c:v>
                </c:pt>
                <c:pt idx="98210">
                  <c:v>227.52853541433899</c:v>
                </c:pt>
                <c:pt idx="98211">
                  <c:v>227.53085216961301</c:v>
                </c:pt>
                <c:pt idx="98212">
                  <c:v>227.53316892488701</c:v>
                </c:pt>
                <c:pt idx="98213">
                  <c:v>227.53548568016001</c:v>
                </c:pt>
                <c:pt idx="98214">
                  <c:v>227.537802435434</c:v>
                </c:pt>
                <c:pt idx="98215">
                  <c:v>227.540119190707</c:v>
                </c:pt>
                <c:pt idx="98216">
                  <c:v>227.542435945981</c:v>
                </c:pt>
                <c:pt idx="98217">
                  <c:v>227.544752701254</c:v>
                </c:pt>
                <c:pt idx="98218">
                  <c:v>227.54706945652799</c:v>
                </c:pt>
                <c:pt idx="98219">
                  <c:v>227.54938621180099</c:v>
                </c:pt>
                <c:pt idx="98220">
                  <c:v>227.55170296707499</c:v>
                </c:pt>
                <c:pt idx="98221">
                  <c:v>227.55401972234799</c:v>
                </c:pt>
                <c:pt idx="98222">
                  <c:v>227.55633647762201</c:v>
                </c:pt>
                <c:pt idx="98223">
                  <c:v>227.55865323289601</c:v>
                </c:pt>
                <c:pt idx="98224">
                  <c:v>227.56096998816901</c:v>
                </c:pt>
                <c:pt idx="98225">
                  <c:v>227.563286743443</c:v>
                </c:pt>
                <c:pt idx="98226">
                  <c:v>227.565603498716</c:v>
                </c:pt>
                <c:pt idx="98227">
                  <c:v>227.56792025399</c:v>
                </c:pt>
                <c:pt idx="98228">
                  <c:v>227.570237009263</c:v>
                </c:pt>
                <c:pt idx="98229">
                  <c:v>227.57255376453699</c:v>
                </c:pt>
                <c:pt idx="98230">
                  <c:v>227.57487051980999</c:v>
                </c:pt>
                <c:pt idx="98231">
                  <c:v>227.57718727508399</c:v>
                </c:pt>
                <c:pt idx="98232">
                  <c:v>227.57950403035699</c:v>
                </c:pt>
                <c:pt idx="98233">
                  <c:v>227.58182078563101</c:v>
                </c:pt>
                <c:pt idx="98234">
                  <c:v>227.58413754090401</c:v>
                </c:pt>
                <c:pt idx="98235">
                  <c:v>227.586454296178</c:v>
                </c:pt>
                <c:pt idx="98236">
                  <c:v>227.588771051452</c:v>
                </c:pt>
                <c:pt idx="98237">
                  <c:v>227.591087806725</c:v>
                </c:pt>
                <c:pt idx="98238">
                  <c:v>227.59340456199899</c:v>
                </c:pt>
                <c:pt idx="98239">
                  <c:v>227.59572131727199</c:v>
                </c:pt>
                <c:pt idx="98240">
                  <c:v>227.59803807254599</c:v>
                </c:pt>
                <c:pt idx="98241">
                  <c:v>227.60035482781899</c:v>
                </c:pt>
                <c:pt idx="98242">
                  <c:v>227.60267158309301</c:v>
                </c:pt>
                <c:pt idx="98243">
                  <c:v>227.60498833836601</c:v>
                </c:pt>
                <c:pt idx="98244">
                  <c:v>227.60730509364001</c:v>
                </c:pt>
                <c:pt idx="98245">
                  <c:v>227.60962184891301</c:v>
                </c:pt>
                <c:pt idx="98246">
                  <c:v>227.611938604187</c:v>
                </c:pt>
                <c:pt idx="98247">
                  <c:v>227.61425535946</c:v>
                </c:pt>
                <c:pt idx="98248">
                  <c:v>227.616572114734</c:v>
                </c:pt>
                <c:pt idx="98249">
                  <c:v>227.61888887000799</c:v>
                </c:pt>
                <c:pt idx="98250">
                  <c:v>227.62120562528099</c:v>
                </c:pt>
                <c:pt idx="98251">
                  <c:v>227.62352238055499</c:v>
                </c:pt>
                <c:pt idx="98252">
                  <c:v>227.62583913582799</c:v>
                </c:pt>
                <c:pt idx="98253">
                  <c:v>227.62815589110201</c:v>
                </c:pt>
                <c:pt idx="98254">
                  <c:v>227.63047264637501</c:v>
                </c:pt>
                <c:pt idx="98255">
                  <c:v>227.63278940164901</c:v>
                </c:pt>
                <c:pt idx="98256">
                  <c:v>227.63510615692201</c:v>
                </c:pt>
                <c:pt idx="98257">
                  <c:v>227.637422912196</c:v>
                </c:pt>
                <c:pt idx="98258">
                  <c:v>227.639739667469</c:v>
                </c:pt>
                <c:pt idx="98259">
                  <c:v>227.642056422743</c:v>
                </c:pt>
                <c:pt idx="98260">
                  <c:v>227.644373178016</c:v>
                </c:pt>
                <c:pt idx="98261">
                  <c:v>227.64668993328999</c:v>
                </c:pt>
                <c:pt idx="98262">
                  <c:v>227.64900668856399</c:v>
                </c:pt>
                <c:pt idx="98263">
                  <c:v>227.65132344383699</c:v>
                </c:pt>
                <c:pt idx="98264">
                  <c:v>227.65364019911101</c:v>
                </c:pt>
                <c:pt idx="98265">
                  <c:v>227.65595695438401</c:v>
                </c:pt>
                <c:pt idx="98266">
                  <c:v>227.658273709658</c:v>
                </c:pt>
                <c:pt idx="98267">
                  <c:v>227.660590464931</c:v>
                </c:pt>
                <c:pt idx="98268">
                  <c:v>227.662907220205</c:v>
                </c:pt>
                <c:pt idx="98269">
                  <c:v>227.665223975478</c:v>
                </c:pt>
                <c:pt idx="98270">
                  <c:v>227.66754073075199</c:v>
                </c:pt>
                <c:pt idx="98271">
                  <c:v>227.66985748602499</c:v>
                </c:pt>
                <c:pt idx="98272">
                  <c:v>227.67217424129899</c:v>
                </c:pt>
                <c:pt idx="98273">
                  <c:v>227.67449099657301</c:v>
                </c:pt>
                <c:pt idx="98274">
                  <c:v>227.67680775184601</c:v>
                </c:pt>
                <c:pt idx="98275">
                  <c:v>227.67912450712001</c:v>
                </c:pt>
                <c:pt idx="98276">
                  <c:v>227.68144126239301</c:v>
                </c:pt>
                <c:pt idx="98277">
                  <c:v>227.683758017667</c:v>
                </c:pt>
                <c:pt idx="98278">
                  <c:v>227.68607477294</c:v>
                </c:pt>
                <c:pt idx="98279">
                  <c:v>227.688391528214</c:v>
                </c:pt>
                <c:pt idx="98280">
                  <c:v>227.690708283487</c:v>
                </c:pt>
                <c:pt idx="98281">
                  <c:v>227.69302503876099</c:v>
                </c:pt>
                <c:pt idx="98282">
                  <c:v>227.69534179403399</c:v>
                </c:pt>
                <c:pt idx="98283">
                  <c:v>227.69765854930799</c:v>
                </c:pt>
                <c:pt idx="98284">
                  <c:v>227.69997530458099</c:v>
                </c:pt>
                <c:pt idx="98285">
                  <c:v>227.70229205985501</c:v>
                </c:pt>
                <c:pt idx="98286">
                  <c:v>227.70460881512901</c:v>
                </c:pt>
                <c:pt idx="98287">
                  <c:v>227.70692557040201</c:v>
                </c:pt>
                <c:pt idx="98288">
                  <c:v>227.709242325676</c:v>
                </c:pt>
                <c:pt idx="98289">
                  <c:v>227.711559080949</c:v>
                </c:pt>
                <c:pt idx="98290">
                  <c:v>227.713875836223</c:v>
                </c:pt>
                <c:pt idx="98291">
                  <c:v>227.716192591496</c:v>
                </c:pt>
                <c:pt idx="98292">
                  <c:v>227.71850934676999</c:v>
                </c:pt>
                <c:pt idx="98293">
                  <c:v>227.72082610204299</c:v>
                </c:pt>
                <c:pt idx="98294">
                  <c:v>227.72314285731699</c:v>
                </c:pt>
                <c:pt idx="98295">
                  <c:v>227.72545961258999</c:v>
                </c:pt>
                <c:pt idx="98296">
                  <c:v>227.72777636786401</c:v>
                </c:pt>
                <c:pt idx="98297">
                  <c:v>227.73009312313701</c:v>
                </c:pt>
                <c:pt idx="98298">
                  <c:v>227.732409878411</c:v>
                </c:pt>
                <c:pt idx="98299">
                  <c:v>227.734726633685</c:v>
                </c:pt>
                <c:pt idx="98300">
                  <c:v>227.737043388958</c:v>
                </c:pt>
                <c:pt idx="98301">
                  <c:v>227.73936014423199</c:v>
                </c:pt>
                <c:pt idx="98302">
                  <c:v>227.74167689950499</c:v>
                </c:pt>
                <c:pt idx="98303">
                  <c:v>227.74399365477899</c:v>
                </c:pt>
                <c:pt idx="98304">
                  <c:v>227.74631041005199</c:v>
                </c:pt>
                <c:pt idx="98305">
                  <c:v>227.74862716532601</c:v>
                </c:pt>
                <c:pt idx="98306">
                  <c:v>227.75094392059901</c:v>
                </c:pt>
                <c:pt idx="98307">
                  <c:v>227.75326067587301</c:v>
                </c:pt>
                <c:pt idx="98308">
                  <c:v>227.75557743114601</c:v>
                </c:pt>
                <c:pt idx="98309">
                  <c:v>227.75789418642</c:v>
                </c:pt>
                <c:pt idx="98310">
                  <c:v>227.760210941694</c:v>
                </c:pt>
                <c:pt idx="98311">
                  <c:v>227.762527696967</c:v>
                </c:pt>
                <c:pt idx="98312">
                  <c:v>227.76484445224099</c:v>
                </c:pt>
                <c:pt idx="98313">
                  <c:v>227.76716120751399</c:v>
                </c:pt>
                <c:pt idx="98314">
                  <c:v>227.76947796278799</c:v>
                </c:pt>
                <c:pt idx="98315">
                  <c:v>227.77179471806099</c:v>
                </c:pt>
                <c:pt idx="98316">
                  <c:v>227.77411147333501</c:v>
                </c:pt>
                <c:pt idx="98317">
                  <c:v>227.77642822860801</c:v>
                </c:pt>
                <c:pt idx="98318">
                  <c:v>227.77874498388201</c:v>
                </c:pt>
                <c:pt idx="98319">
                  <c:v>227.78106173915501</c:v>
                </c:pt>
                <c:pt idx="98320">
                  <c:v>227.783378494429</c:v>
                </c:pt>
                <c:pt idx="98321">
                  <c:v>227.785695249702</c:v>
                </c:pt>
                <c:pt idx="98322">
                  <c:v>227.788012004976</c:v>
                </c:pt>
                <c:pt idx="98323">
                  <c:v>227.79032876024999</c:v>
                </c:pt>
                <c:pt idx="98324">
                  <c:v>227.79264551552299</c:v>
                </c:pt>
                <c:pt idx="98325">
                  <c:v>227.79496227079699</c:v>
                </c:pt>
                <c:pt idx="98326">
                  <c:v>227.79727902606999</c:v>
                </c:pt>
                <c:pt idx="98327">
                  <c:v>227.79959578134401</c:v>
                </c:pt>
                <c:pt idx="98328">
                  <c:v>227.80191253661701</c:v>
                </c:pt>
                <c:pt idx="98329">
                  <c:v>227.80422929189101</c:v>
                </c:pt>
                <c:pt idx="98330">
                  <c:v>227.80654604716401</c:v>
                </c:pt>
                <c:pt idx="98331">
                  <c:v>227.808862802438</c:v>
                </c:pt>
                <c:pt idx="98332">
                  <c:v>227.811179557711</c:v>
                </c:pt>
                <c:pt idx="98333">
                  <c:v>227.813496312985</c:v>
                </c:pt>
                <c:pt idx="98334">
                  <c:v>227.815813068258</c:v>
                </c:pt>
                <c:pt idx="98335">
                  <c:v>227.81812982353199</c:v>
                </c:pt>
                <c:pt idx="98336">
                  <c:v>227.82044657880601</c:v>
                </c:pt>
                <c:pt idx="98337">
                  <c:v>227.82276333407901</c:v>
                </c:pt>
                <c:pt idx="98338">
                  <c:v>227.82508008935301</c:v>
                </c:pt>
                <c:pt idx="98339">
                  <c:v>227.82739684462601</c:v>
                </c:pt>
                <c:pt idx="98340">
                  <c:v>227.8297135999</c:v>
                </c:pt>
                <c:pt idx="98341">
                  <c:v>227.832030355173</c:v>
                </c:pt>
                <c:pt idx="98342">
                  <c:v>227.834347110447</c:v>
                </c:pt>
                <c:pt idx="98343">
                  <c:v>227.83666386572</c:v>
                </c:pt>
                <c:pt idx="98344">
                  <c:v>227.83898062099399</c:v>
                </c:pt>
                <c:pt idx="98345">
                  <c:v>227.84129737626699</c:v>
                </c:pt>
                <c:pt idx="98346">
                  <c:v>227.84361413154099</c:v>
                </c:pt>
                <c:pt idx="98347">
                  <c:v>227.84593088681399</c:v>
                </c:pt>
                <c:pt idx="98348">
                  <c:v>227.84824764208801</c:v>
                </c:pt>
                <c:pt idx="98349">
                  <c:v>227.85056439736201</c:v>
                </c:pt>
                <c:pt idx="98350">
                  <c:v>227.85288115263501</c:v>
                </c:pt>
                <c:pt idx="98351">
                  <c:v>227.855197907909</c:v>
                </c:pt>
                <c:pt idx="98352">
                  <c:v>227.857514663182</c:v>
                </c:pt>
                <c:pt idx="98353">
                  <c:v>227.859831418456</c:v>
                </c:pt>
                <c:pt idx="98354">
                  <c:v>227.862148173729</c:v>
                </c:pt>
                <c:pt idx="98355">
                  <c:v>227.86446492900299</c:v>
                </c:pt>
                <c:pt idx="98356">
                  <c:v>227.86678168427599</c:v>
                </c:pt>
                <c:pt idx="98357">
                  <c:v>227.86909843954999</c:v>
                </c:pt>
                <c:pt idx="98358">
                  <c:v>227.87141519482299</c:v>
                </c:pt>
                <c:pt idx="98359">
                  <c:v>227.87373195009701</c:v>
                </c:pt>
                <c:pt idx="98360">
                  <c:v>227.87604870537101</c:v>
                </c:pt>
                <c:pt idx="98361">
                  <c:v>227.87836546064401</c:v>
                </c:pt>
                <c:pt idx="98362">
                  <c:v>227.880682215918</c:v>
                </c:pt>
                <c:pt idx="98363">
                  <c:v>227.882998971191</c:v>
                </c:pt>
                <c:pt idx="98364">
                  <c:v>227.885315726465</c:v>
                </c:pt>
                <c:pt idx="98365">
                  <c:v>227.887632481738</c:v>
                </c:pt>
                <c:pt idx="98366">
                  <c:v>227.88994923701199</c:v>
                </c:pt>
                <c:pt idx="98367">
                  <c:v>227.89226599228499</c:v>
                </c:pt>
                <c:pt idx="98368">
                  <c:v>227.89458274755901</c:v>
                </c:pt>
                <c:pt idx="98369">
                  <c:v>227.89689950283201</c:v>
                </c:pt>
                <c:pt idx="98370">
                  <c:v>227.89921625810601</c:v>
                </c:pt>
                <c:pt idx="98371">
                  <c:v>227.90153301337901</c:v>
                </c:pt>
                <c:pt idx="98372">
                  <c:v>227.903849768653</c:v>
                </c:pt>
                <c:pt idx="98373">
                  <c:v>227.906166523927</c:v>
                </c:pt>
                <c:pt idx="98374">
                  <c:v>227.9084832792</c:v>
                </c:pt>
                <c:pt idx="98375">
                  <c:v>227.91080003447399</c:v>
                </c:pt>
                <c:pt idx="98376">
                  <c:v>227.91311678974699</c:v>
                </c:pt>
                <c:pt idx="98377">
                  <c:v>227.91543354502099</c:v>
                </c:pt>
                <c:pt idx="98378">
                  <c:v>227.91775030029399</c:v>
                </c:pt>
                <c:pt idx="98379">
                  <c:v>227.92006705556801</c:v>
                </c:pt>
                <c:pt idx="98380">
                  <c:v>227.92238381084101</c:v>
                </c:pt>
                <c:pt idx="98381">
                  <c:v>227.92470056611501</c:v>
                </c:pt>
                <c:pt idx="98382">
                  <c:v>227.92701732138801</c:v>
                </c:pt>
                <c:pt idx="98383">
                  <c:v>227.929334076662</c:v>
                </c:pt>
                <c:pt idx="98384">
                  <c:v>227.931650831935</c:v>
                </c:pt>
                <c:pt idx="98385">
                  <c:v>227.933967587209</c:v>
                </c:pt>
                <c:pt idx="98386">
                  <c:v>227.93628434248299</c:v>
                </c:pt>
                <c:pt idx="98387">
                  <c:v>227.93860109775599</c:v>
                </c:pt>
                <c:pt idx="98388">
                  <c:v>227.94091785302999</c:v>
                </c:pt>
                <c:pt idx="98389">
                  <c:v>227.94323460830299</c:v>
                </c:pt>
                <c:pt idx="98390">
                  <c:v>227.94555136357701</c:v>
                </c:pt>
                <c:pt idx="98391">
                  <c:v>227.94786811885001</c:v>
                </c:pt>
                <c:pt idx="98392">
                  <c:v>227.95018487412401</c:v>
                </c:pt>
                <c:pt idx="98393">
                  <c:v>227.95250162939701</c:v>
                </c:pt>
                <c:pt idx="98394">
                  <c:v>227.954818384671</c:v>
                </c:pt>
                <c:pt idx="98395">
                  <c:v>227.957135139944</c:v>
                </c:pt>
                <c:pt idx="98396">
                  <c:v>227.959451895218</c:v>
                </c:pt>
                <c:pt idx="98397">
                  <c:v>227.961768650491</c:v>
                </c:pt>
                <c:pt idx="98398">
                  <c:v>227.96408540576499</c:v>
                </c:pt>
                <c:pt idx="98399">
                  <c:v>227.96640216103901</c:v>
                </c:pt>
                <c:pt idx="98400">
                  <c:v>227.96871891631201</c:v>
                </c:pt>
                <c:pt idx="98401">
                  <c:v>227.97103567158601</c:v>
                </c:pt>
                <c:pt idx="98402">
                  <c:v>227.97335242685901</c:v>
                </c:pt>
                <c:pt idx="98403">
                  <c:v>227.975669182133</c:v>
                </c:pt>
                <c:pt idx="98404">
                  <c:v>227.977985937406</c:v>
                </c:pt>
                <c:pt idx="98405">
                  <c:v>227.98030269268</c:v>
                </c:pt>
                <c:pt idx="98406">
                  <c:v>227.982619447953</c:v>
                </c:pt>
                <c:pt idx="98407">
                  <c:v>227.98493620322699</c:v>
                </c:pt>
                <c:pt idx="98408">
                  <c:v>227.98725295849999</c:v>
                </c:pt>
                <c:pt idx="98409">
                  <c:v>227.98956971377399</c:v>
                </c:pt>
                <c:pt idx="98410">
                  <c:v>227.99188646904801</c:v>
                </c:pt>
                <c:pt idx="98411">
                  <c:v>227.99420322432101</c:v>
                </c:pt>
                <c:pt idx="98412">
                  <c:v>227.99651997959501</c:v>
                </c:pt>
                <c:pt idx="98413">
                  <c:v>227.99883673486801</c:v>
                </c:pt>
                <c:pt idx="98414">
                  <c:v>228.001153490142</c:v>
                </c:pt>
                <c:pt idx="98415">
                  <c:v>228.003470245415</c:v>
                </c:pt>
                <c:pt idx="98416">
                  <c:v>228.005787000689</c:v>
                </c:pt>
                <c:pt idx="98417">
                  <c:v>228.008103755962</c:v>
                </c:pt>
                <c:pt idx="98418">
                  <c:v>228.01042051123599</c:v>
                </c:pt>
                <c:pt idx="98419">
                  <c:v>228.01273726650899</c:v>
                </c:pt>
                <c:pt idx="98420">
                  <c:v>228.01505402178299</c:v>
                </c:pt>
                <c:pt idx="98421">
                  <c:v>228.01737077705599</c:v>
                </c:pt>
                <c:pt idx="98422">
                  <c:v>228.01968753233001</c:v>
                </c:pt>
                <c:pt idx="98423">
                  <c:v>228.02200428760401</c:v>
                </c:pt>
                <c:pt idx="98424">
                  <c:v>228.02432104287701</c:v>
                </c:pt>
                <c:pt idx="98425">
                  <c:v>228.026637798151</c:v>
                </c:pt>
                <c:pt idx="98426">
                  <c:v>228.028954553424</c:v>
                </c:pt>
                <c:pt idx="98427">
                  <c:v>228.031271308698</c:v>
                </c:pt>
                <c:pt idx="98428">
                  <c:v>228.033588063971</c:v>
                </c:pt>
                <c:pt idx="98429">
                  <c:v>228.03590481924499</c:v>
                </c:pt>
                <c:pt idx="98430">
                  <c:v>228.03822157451799</c:v>
                </c:pt>
                <c:pt idx="98431">
                  <c:v>228.04053832979201</c:v>
                </c:pt>
                <c:pt idx="98432">
                  <c:v>228.04285508506501</c:v>
                </c:pt>
                <c:pt idx="98433">
                  <c:v>228.04517184033901</c:v>
                </c:pt>
                <c:pt idx="98434">
                  <c:v>228.04748859561201</c:v>
                </c:pt>
                <c:pt idx="98435">
                  <c:v>228.049805350886</c:v>
                </c:pt>
                <c:pt idx="98436">
                  <c:v>228.05212210616</c:v>
                </c:pt>
                <c:pt idx="98437">
                  <c:v>228.054438861433</c:v>
                </c:pt>
                <c:pt idx="98438">
                  <c:v>228.05675561670699</c:v>
                </c:pt>
                <c:pt idx="98439">
                  <c:v>228.05907237197999</c:v>
                </c:pt>
                <c:pt idx="98440">
                  <c:v>228.06138912725399</c:v>
                </c:pt>
                <c:pt idx="98441">
                  <c:v>228.06370588252699</c:v>
                </c:pt>
                <c:pt idx="98442">
                  <c:v>228.06602263780101</c:v>
                </c:pt>
                <c:pt idx="98443">
                  <c:v>228.06833939307401</c:v>
                </c:pt>
                <c:pt idx="98444">
                  <c:v>228.07065614834801</c:v>
                </c:pt>
                <c:pt idx="98445">
                  <c:v>228.07297290362101</c:v>
                </c:pt>
                <c:pt idx="98446">
                  <c:v>228.075289658895</c:v>
                </c:pt>
                <c:pt idx="98447">
                  <c:v>228.077606414168</c:v>
                </c:pt>
                <c:pt idx="98448">
                  <c:v>228.079923169442</c:v>
                </c:pt>
                <c:pt idx="98449">
                  <c:v>228.08223992471599</c:v>
                </c:pt>
                <c:pt idx="98450">
                  <c:v>228.08455667998899</c:v>
                </c:pt>
                <c:pt idx="98451">
                  <c:v>228.08687343526299</c:v>
                </c:pt>
                <c:pt idx="98452">
                  <c:v>228.08919019053599</c:v>
                </c:pt>
                <c:pt idx="98453">
                  <c:v>228.09150694581001</c:v>
                </c:pt>
                <c:pt idx="98454">
                  <c:v>228.09382370108301</c:v>
                </c:pt>
                <c:pt idx="98455">
                  <c:v>228.09614045635701</c:v>
                </c:pt>
                <c:pt idx="98456">
                  <c:v>228.09845721163001</c:v>
                </c:pt>
                <c:pt idx="98457">
                  <c:v>228.100773966904</c:v>
                </c:pt>
                <c:pt idx="98458">
                  <c:v>228.103090722177</c:v>
                </c:pt>
                <c:pt idx="98459">
                  <c:v>228.105407477451</c:v>
                </c:pt>
                <c:pt idx="98460">
                  <c:v>228.10772423272499</c:v>
                </c:pt>
                <c:pt idx="98461">
                  <c:v>228.11004098799799</c:v>
                </c:pt>
                <c:pt idx="98462">
                  <c:v>228.11235774327201</c:v>
                </c:pt>
                <c:pt idx="98463">
                  <c:v>228.11467449854501</c:v>
                </c:pt>
                <c:pt idx="98464">
                  <c:v>228.11699125381901</c:v>
                </c:pt>
                <c:pt idx="98465">
                  <c:v>228.11930800909201</c:v>
                </c:pt>
                <c:pt idx="98466">
                  <c:v>228.121624764366</c:v>
                </c:pt>
                <c:pt idx="98467">
                  <c:v>228.123941519639</c:v>
                </c:pt>
                <c:pt idx="98468">
                  <c:v>228.126258274913</c:v>
                </c:pt>
                <c:pt idx="98469">
                  <c:v>228.128575030186</c:v>
                </c:pt>
                <c:pt idx="98470">
                  <c:v>228.13089178545999</c:v>
                </c:pt>
                <c:pt idx="98471">
                  <c:v>228.13320854073299</c:v>
                </c:pt>
                <c:pt idx="98472">
                  <c:v>228.13552529600699</c:v>
                </c:pt>
                <c:pt idx="98473">
                  <c:v>228.13784205128101</c:v>
                </c:pt>
                <c:pt idx="98474">
                  <c:v>228.14015880655401</c:v>
                </c:pt>
                <c:pt idx="98475">
                  <c:v>228.14247556182801</c:v>
                </c:pt>
                <c:pt idx="98476">
                  <c:v>228.14479231710101</c:v>
                </c:pt>
                <c:pt idx="98477">
                  <c:v>228.147109072375</c:v>
                </c:pt>
                <c:pt idx="98478">
                  <c:v>228.149425827648</c:v>
                </c:pt>
                <c:pt idx="98479">
                  <c:v>228.151742582922</c:v>
                </c:pt>
                <c:pt idx="98480">
                  <c:v>228.154059338195</c:v>
                </c:pt>
                <c:pt idx="98481">
                  <c:v>228.15637609346899</c:v>
                </c:pt>
                <c:pt idx="98482">
                  <c:v>228.15869284874199</c:v>
                </c:pt>
                <c:pt idx="98483">
                  <c:v>228.16100960401599</c:v>
                </c:pt>
                <c:pt idx="98484">
                  <c:v>228.16332635928899</c:v>
                </c:pt>
                <c:pt idx="98485">
                  <c:v>228.16564311456301</c:v>
                </c:pt>
                <c:pt idx="98486">
                  <c:v>228.16795986983701</c:v>
                </c:pt>
                <c:pt idx="98487">
                  <c:v>228.17027662511001</c:v>
                </c:pt>
                <c:pt idx="98488">
                  <c:v>228.172593380384</c:v>
                </c:pt>
                <c:pt idx="98489">
                  <c:v>228.174910135657</c:v>
                </c:pt>
                <c:pt idx="98490">
                  <c:v>228.177226890931</c:v>
                </c:pt>
                <c:pt idx="98491">
                  <c:v>228.179543646204</c:v>
                </c:pt>
                <c:pt idx="98492">
                  <c:v>228.18186040147799</c:v>
                </c:pt>
                <c:pt idx="98493">
                  <c:v>228.18417715675099</c:v>
                </c:pt>
                <c:pt idx="98494">
                  <c:v>228.18649391202501</c:v>
                </c:pt>
                <c:pt idx="98495">
                  <c:v>228.18881066729799</c:v>
                </c:pt>
                <c:pt idx="98496">
                  <c:v>228.19112742257201</c:v>
                </c:pt>
                <c:pt idx="98497">
                  <c:v>228.193444177846</c:v>
                </c:pt>
                <c:pt idx="98498">
                  <c:v>228.195760933119</c:v>
                </c:pt>
                <c:pt idx="98499">
                  <c:v>228.198077688393</c:v>
                </c:pt>
                <c:pt idx="98500">
                  <c:v>228.200394443666</c:v>
                </c:pt>
                <c:pt idx="98501">
                  <c:v>228.20271119893999</c:v>
                </c:pt>
                <c:pt idx="98502">
                  <c:v>228.20502795421299</c:v>
                </c:pt>
                <c:pt idx="98503">
                  <c:v>228.20734470948699</c:v>
                </c:pt>
                <c:pt idx="98504">
                  <c:v>228.20966146475999</c:v>
                </c:pt>
                <c:pt idx="98505">
                  <c:v>228.21197822003401</c:v>
                </c:pt>
                <c:pt idx="98506">
                  <c:v>228.21429497530701</c:v>
                </c:pt>
                <c:pt idx="98507">
                  <c:v>228.21661173058101</c:v>
                </c:pt>
                <c:pt idx="98508">
                  <c:v>228.21892848585401</c:v>
                </c:pt>
                <c:pt idx="98509">
                  <c:v>228.221245241128</c:v>
                </c:pt>
                <c:pt idx="98510">
                  <c:v>228.223561996402</c:v>
                </c:pt>
                <c:pt idx="98511">
                  <c:v>228.225878751675</c:v>
                </c:pt>
                <c:pt idx="98512">
                  <c:v>228.22819550694899</c:v>
                </c:pt>
                <c:pt idx="98513">
                  <c:v>228.23051226222199</c:v>
                </c:pt>
                <c:pt idx="98514">
                  <c:v>228.23282901749599</c:v>
                </c:pt>
                <c:pt idx="98515">
                  <c:v>228.23514577276899</c:v>
                </c:pt>
                <c:pt idx="98516">
                  <c:v>228.23746252804301</c:v>
                </c:pt>
                <c:pt idx="98517">
                  <c:v>228.23977928331601</c:v>
                </c:pt>
                <c:pt idx="98518">
                  <c:v>228.24209603859001</c:v>
                </c:pt>
                <c:pt idx="98519">
                  <c:v>228.24441279386301</c:v>
                </c:pt>
                <c:pt idx="98520">
                  <c:v>228.246729549137</c:v>
                </c:pt>
                <c:pt idx="98521">
                  <c:v>228.24904630441</c:v>
                </c:pt>
                <c:pt idx="98522">
                  <c:v>228.251363059684</c:v>
                </c:pt>
                <c:pt idx="98523">
                  <c:v>228.25367981495799</c:v>
                </c:pt>
                <c:pt idx="98524">
                  <c:v>228.25599657023099</c:v>
                </c:pt>
                <c:pt idx="98525">
                  <c:v>228.25831332550499</c:v>
                </c:pt>
                <c:pt idx="98526">
                  <c:v>228.26063008077799</c:v>
                </c:pt>
                <c:pt idx="98527">
                  <c:v>228.26294683605201</c:v>
                </c:pt>
                <c:pt idx="98528">
                  <c:v>228.26526359132501</c:v>
                </c:pt>
                <c:pt idx="98529">
                  <c:v>228.267580346599</c:v>
                </c:pt>
                <c:pt idx="98530">
                  <c:v>228.269897101872</c:v>
                </c:pt>
                <c:pt idx="98531">
                  <c:v>228.272213857146</c:v>
                </c:pt>
                <c:pt idx="98532">
                  <c:v>228.274530612419</c:v>
                </c:pt>
                <c:pt idx="98533">
                  <c:v>228.27684736769299</c:v>
                </c:pt>
                <c:pt idx="98534">
                  <c:v>228.27916412296599</c:v>
                </c:pt>
                <c:pt idx="98535">
                  <c:v>228.28148087823999</c:v>
                </c:pt>
                <c:pt idx="98536">
                  <c:v>228.28379763351401</c:v>
                </c:pt>
                <c:pt idx="98537">
                  <c:v>228.28611438878701</c:v>
                </c:pt>
                <c:pt idx="98538">
                  <c:v>228.28843114406101</c:v>
                </c:pt>
                <c:pt idx="98539">
                  <c:v>228.29074789933401</c:v>
                </c:pt>
                <c:pt idx="98540">
                  <c:v>228.293064654608</c:v>
                </c:pt>
                <c:pt idx="98541">
                  <c:v>228.295381409881</c:v>
                </c:pt>
                <c:pt idx="98542">
                  <c:v>228.297698165155</c:v>
                </c:pt>
                <c:pt idx="98543">
                  <c:v>228.300014920428</c:v>
                </c:pt>
                <c:pt idx="98544">
                  <c:v>228.30233167570199</c:v>
                </c:pt>
                <c:pt idx="98545">
                  <c:v>228.30464843097499</c:v>
                </c:pt>
                <c:pt idx="98546">
                  <c:v>228.30696518624899</c:v>
                </c:pt>
                <c:pt idx="98547">
                  <c:v>228.30928194152301</c:v>
                </c:pt>
                <c:pt idx="98548">
                  <c:v>228.31159869679601</c:v>
                </c:pt>
                <c:pt idx="98549">
                  <c:v>228.31391545207001</c:v>
                </c:pt>
                <c:pt idx="98550">
                  <c:v>228.31623220734301</c:v>
                </c:pt>
                <c:pt idx="98551">
                  <c:v>228.318548962617</c:v>
                </c:pt>
                <c:pt idx="98552">
                  <c:v>228.32086571789</c:v>
                </c:pt>
                <c:pt idx="98553">
                  <c:v>228.323182473164</c:v>
                </c:pt>
                <c:pt idx="98554">
                  <c:v>228.325499228437</c:v>
                </c:pt>
                <c:pt idx="98555">
                  <c:v>228.32781598371099</c:v>
                </c:pt>
                <c:pt idx="98556">
                  <c:v>228.33013273898399</c:v>
                </c:pt>
                <c:pt idx="98557">
                  <c:v>228.33244949425799</c:v>
                </c:pt>
                <c:pt idx="98558">
                  <c:v>228.33476624953099</c:v>
                </c:pt>
                <c:pt idx="98559">
                  <c:v>228.33708300480501</c:v>
                </c:pt>
                <c:pt idx="98560">
                  <c:v>228.339399760079</c:v>
                </c:pt>
                <c:pt idx="98561">
                  <c:v>228.341716515352</c:v>
                </c:pt>
                <c:pt idx="98562">
                  <c:v>228.344033270626</c:v>
                </c:pt>
                <c:pt idx="98563">
                  <c:v>228.346350025899</c:v>
                </c:pt>
                <c:pt idx="98564">
                  <c:v>228.34866678117299</c:v>
                </c:pt>
                <c:pt idx="98565">
                  <c:v>228.35098353644599</c:v>
                </c:pt>
                <c:pt idx="98566">
                  <c:v>228.35330029171999</c:v>
                </c:pt>
                <c:pt idx="98567">
                  <c:v>228.35561704699299</c:v>
                </c:pt>
                <c:pt idx="98568">
                  <c:v>228.35793380226701</c:v>
                </c:pt>
                <c:pt idx="98569">
                  <c:v>228.36025055754001</c:v>
                </c:pt>
                <c:pt idx="98570">
                  <c:v>228.36256731281401</c:v>
                </c:pt>
                <c:pt idx="98571">
                  <c:v>228.36488406808701</c:v>
                </c:pt>
                <c:pt idx="98572">
                  <c:v>228.367200823361</c:v>
                </c:pt>
                <c:pt idx="98573">
                  <c:v>228.369517578635</c:v>
                </c:pt>
                <c:pt idx="98574">
                  <c:v>228.371834333908</c:v>
                </c:pt>
                <c:pt idx="98575">
                  <c:v>228.37415108918199</c:v>
                </c:pt>
                <c:pt idx="98576">
                  <c:v>228.37646784445499</c:v>
                </c:pt>
                <c:pt idx="98577">
                  <c:v>228.37878459972899</c:v>
                </c:pt>
                <c:pt idx="98578">
                  <c:v>228.38110135500199</c:v>
                </c:pt>
                <c:pt idx="98579">
                  <c:v>228.38341811027601</c:v>
                </c:pt>
                <c:pt idx="98580">
                  <c:v>228.38573486554901</c:v>
                </c:pt>
                <c:pt idx="98581">
                  <c:v>228.38805162082301</c:v>
                </c:pt>
                <c:pt idx="98582">
                  <c:v>228.39036837609601</c:v>
                </c:pt>
                <c:pt idx="98583">
                  <c:v>228.39268513137</c:v>
                </c:pt>
                <c:pt idx="98584">
                  <c:v>228.395001886643</c:v>
                </c:pt>
                <c:pt idx="98585">
                  <c:v>228.397318641917</c:v>
                </c:pt>
                <c:pt idx="98586">
                  <c:v>228.39963539719099</c:v>
                </c:pt>
                <c:pt idx="98587">
                  <c:v>228.40195215246399</c:v>
                </c:pt>
                <c:pt idx="98588">
                  <c:v>228.40426890773799</c:v>
                </c:pt>
                <c:pt idx="98589">
                  <c:v>228.40658566301099</c:v>
                </c:pt>
                <c:pt idx="98590">
                  <c:v>228.40890241828501</c:v>
                </c:pt>
                <c:pt idx="98591">
                  <c:v>228.41121917355801</c:v>
                </c:pt>
                <c:pt idx="98592">
                  <c:v>228.413535928832</c:v>
                </c:pt>
                <c:pt idx="98593">
                  <c:v>228.415852684105</c:v>
                </c:pt>
                <c:pt idx="98594">
                  <c:v>228.418169439379</c:v>
                </c:pt>
                <c:pt idx="98595">
                  <c:v>228.420486194652</c:v>
                </c:pt>
                <c:pt idx="98596">
                  <c:v>228.42280294992599</c:v>
                </c:pt>
                <c:pt idx="98597">
                  <c:v>228.42511970519999</c:v>
                </c:pt>
                <c:pt idx="98598">
                  <c:v>228.42743646047299</c:v>
                </c:pt>
                <c:pt idx="98599">
                  <c:v>228.42975321574701</c:v>
                </c:pt>
                <c:pt idx="98600">
                  <c:v>228.43206997102001</c:v>
                </c:pt>
                <c:pt idx="98601">
                  <c:v>228.43438672629401</c:v>
                </c:pt>
                <c:pt idx="98602">
                  <c:v>228.43670348156701</c:v>
                </c:pt>
                <c:pt idx="98603">
                  <c:v>228.439020236841</c:v>
                </c:pt>
                <c:pt idx="98604">
                  <c:v>228.441336992114</c:v>
                </c:pt>
                <c:pt idx="98605">
                  <c:v>228.443653747388</c:v>
                </c:pt>
                <c:pt idx="98606">
                  <c:v>228.445970502661</c:v>
                </c:pt>
                <c:pt idx="98607">
                  <c:v>228.44828725793499</c:v>
                </c:pt>
                <c:pt idx="98608">
                  <c:v>228.45060401320799</c:v>
                </c:pt>
                <c:pt idx="98609">
                  <c:v>228.45292076848199</c:v>
                </c:pt>
                <c:pt idx="98610">
                  <c:v>228.45523752375601</c:v>
                </c:pt>
                <c:pt idx="98611">
                  <c:v>228.45755427902901</c:v>
                </c:pt>
                <c:pt idx="98612">
                  <c:v>228.45987103430301</c:v>
                </c:pt>
                <c:pt idx="98613">
                  <c:v>228.46218778957601</c:v>
                </c:pt>
                <c:pt idx="98614">
                  <c:v>228.46450454485</c:v>
                </c:pt>
                <c:pt idx="98615">
                  <c:v>228.466821300123</c:v>
                </c:pt>
                <c:pt idx="98616">
                  <c:v>228.469138055397</c:v>
                </c:pt>
                <c:pt idx="98617">
                  <c:v>228.47145481067</c:v>
                </c:pt>
                <c:pt idx="98618">
                  <c:v>228.47377156594399</c:v>
                </c:pt>
                <c:pt idx="98619">
                  <c:v>228.47608832121699</c:v>
                </c:pt>
                <c:pt idx="98620">
                  <c:v>228.47840507649099</c:v>
                </c:pt>
                <c:pt idx="98621">
                  <c:v>228.48072183176399</c:v>
                </c:pt>
                <c:pt idx="98622">
                  <c:v>228.48303858703801</c:v>
                </c:pt>
                <c:pt idx="98623">
                  <c:v>228.485355342312</c:v>
                </c:pt>
                <c:pt idx="98624">
                  <c:v>228.487672097585</c:v>
                </c:pt>
                <c:pt idx="98625">
                  <c:v>228.489988852859</c:v>
                </c:pt>
                <c:pt idx="98626">
                  <c:v>228.492305608132</c:v>
                </c:pt>
                <c:pt idx="98627">
                  <c:v>228.49462236340599</c:v>
                </c:pt>
                <c:pt idx="98628">
                  <c:v>228.49693911867899</c:v>
                </c:pt>
                <c:pt idx="98629">
                  <c:v>228.49925587395299</c:v>
                </c:pt>
                <c:pt idx="98630">
                  <c:v>228.50157262922599</c:v>
                </c:pt>
                <c:pt idx="98631">
                  <c:v>228.50388938450001</c:v>
                </c:pt>
                <c:pt idx="98632">
                  <c:v>228.50620613977301</c:v>
                </c:pt>
                <c:pt idx="98633">
                  <c:v>228.50852289504701</c:v>
                </c:pt>
                <c:pt idx="98634">
                  <c:v>228.510839650321</c:v>
                </c:pt>
                <c:pt idx="98635">
                  <c:v>228.513156405594</c:v>
                </c:pt>
                <c:pt idx="98636">
                  <c:v>228.515473160868</c:v>
                </c:pt>
                <c:pt idx="98637">
                  <c:v>228.517789916141</c:v>
                </c:pt>
                <c:pt idx="98638">
                  <c:v>228.52010667141499</c:v>
                </c:pt>
                <c:pt idx="98639">
                  <c:v>228.52242342668799</c:v>
                </c:pt>
                <c:pt idx="98640">
                  <c:v>228.52474018196199</c:v>
                </c:pt>
                <c:pt idx="98641">
                  <c:v>228.52705693723499</c:v>
                </c:pt>
                <c:pt idx="98642">
                  <c:v>228.52937369250901</c:v>
                </c:pt>
                <c:pt idx="98643">
                  <c:v>228.53169044778201</c:v>
                </c:pt>
                <c:pt idx="98644">
                  <c:v>228.53400720305601</c:v>
                </c:pt>
                <c:pt idx="98645">
                  <c:v>228.53632395832901</c:v>
                </c:pt>
                <c:pt idx="98646">
                  <c:v>228.538640713603</c:v>
                </c:pt>
                <c:pt idx="98647">
                  <c:v>228.540957468877</c:v>
                </c:pt>
                <c:pt idx="98648">
                  <c:v>228.54327422415</c:v>
                </c:pt>
                <c:pt idx="98649">
                  <c:v>228.54559097942399</c:v>
                </c:pt>
                <c:pt idx="98650">
                  <c:v>228.54790773469699</c:v>
                </c:pt>
                <c:pt idx="98651">
                  <c:v>228.55022448997099</c:v>
                </c:pt>
                <c:pt idx="98652">
                  <c:v>228.55254124524399</c:v>
                </c:pt>
                <c:pt idx="98653">
                  <c:v>228.55485800051801</c:v>
                </c:pt>
                <c:pt idx="98654">
                  <c:v>228.55717475579101</c:v>
                </c:pt>
                <c:pt idx="98655">
                  <c:v>228.559491511065</c:v>
                </c:pt>
                <c:pt idx="98656">
                  <c:v>228.56180826633801</c:v>
                </c:pt>
                <c:pt idx="98657">
                  <c:v>228.564125021612</c:v>
                </c:pt>
                <c:pt idx="98658">
                  <c:v>228.566441776885</c:v>
                </c:pt>
                <c:pt idx="98659">
                  <c:v>228.56875853215899</c:v>
                </c:pt>
                <c:pt idx="98660">
                  <c:v>228.57107528743299</c:v>
                </c:pt>
                <c:pt idx="98661">
                  <c:v>228.57339204270599</c:v>
                </c:pt>
                <c:pt idx="98662">
                  <c:v>228.57570879798001</c:v>
                </c:pt>
                <c:pt idx="98663">
                  <c:v>228.57802555325301</c:v>
                </c:pt>
                <c:pt idx="98664">
                  <c:v>228.58034230852701</c:v>
                </c:pt>
                <c:pt idx="98665">
                  <c:v>228.58265906380001</c:v>
                </c:pt>
                <c:pt idx="98666">
                  <c:v>228.584975819074</c:v>
                </c:pt>
                <c:pt idx="98667">
                  <c:v>228.587292574347</c:v>
                </c:pt>
                <c:pt idx="98668">
                  <c:v>228.589609329621</c:v>
                </c:pt>
                <c:pt idx="98669">
                  <c:v>228.591926084894</c:v>
                </c:pt>
                <c:pt idx="98670">
                  <c:v>228.59424284016799</c:v>
                </c:pt>
                <c:pt idx="98671">
                  <c:v>228.59655959544099</c:v>
                </c:pt>
                <c:pt idx="98672">
                  <c:v>228.59887635071499</c:v>
                </c:pt>
                <c:pt idx="98673">
                  <c:v>228.60119310598901</c:v>
                </c:pt>
                <c:pt idx="98674">
                  <c:v>228.60350986126201</c:v>
                </c:pt>
                <c:pt idx="98675">
                  <c:v>228.60582661653601</c:v>
                </c:pt>
                <c:pt idx="98676">
                  <c:v>228.60814337180901</c:v>
                </c:pt>
                <c:pt idx="98677">
                  <c:v>228.610460127083</c:v>
                </c:pt>
                <c:pt idx="98678">
                  <c:v>228.612776882356</c:v>
                </c:pt>
                <c:pt idx="98679">
                  <c:v>228.61509363763</c:v>
                </c:pt>
                <c:pt idx="98680">
                  <c:v>228.617410392903</c:v>
                </c:pt>
                <c:pt idx="98681">
                  <c:v>228.61972714817699</c:v>
                </c:pt>
                <c:pt idx="98682">
                  <c:v>228.62204390344999</c:v>
                </c:pt>
                <c:pt idx="98683">
                  <c:v>228.62436065872399</c:v>
                </c:pt>
                <c:pt idx="98684">
                  <c:v>228.62667741399801</c:v>
                </c:pt>
                <c:pt idx="98685">
                  <c:v>228.62899416927101</c:v>
                </c:pt>
                <c:pt idx="98686">
                  <c:v>228.63131092454501</c:v>
                </c:pt>
                <c:pt idx="98687">
                  <c:v>228.63362767981801</c:v>
                </c:pt>
                <c:pt idx="98688">
                  <c:v>228.635944435092</c:v>
                </c:pt>
                <c:pt idx="98689">
                  <c:v>228.638261190365</c:v>
                </c:pt>
                <c:pt idx="98690">
                  <c:v>228.640577945639</c:v>
                </c:pt>
                <c:pt idx="98691">
                  <c:v>228.642894700912</c:v>
                </c:pt>
                <c:pt idx="98692">
                  <c:v>228.64521145618599</c:v>
                </c:pt>
                <c:pt idx="98693">
                  <c:v>228.64752821145899</c:v>
                </c:pt>
                <c:pt idx="98694">
                  <c:v>228.64984496673301</c:v>
                </c:pt>
                <c:pt idx="98695">
                  <c:v>228.65216172200601</c:v>
                </c:pt>
                <c:pt idx="98696">
                  <c:v>228.65447847728001</c:v>
                </c:pt>
                <c:pt idx="98697">
                  <c:v>228.656795232554</c:v>
                </c:pt>
                <c:pt idx="98698">
                  <c:v>228.659111987827</c:v>
                </c:pt>
                <c:pt idx="98699">
                  <c:v>228.661428743101</c:v>
                </c:pt>
                <c:pt idx="98700">
                  <c:v>228.663745498374</c:v>
                </c:pt>
                <c:pt idx="98701">
                  <c:v>228.66606225364799</c:v>
                </c:pt>
                <c:pt idx="98702">
                  <c:v>228.66837900892099</c:v>
                </c:pt>
                <c:pt idx="98703">
                  <c:v>228.67069576419499</c:v>
                </c:pt>
                <c:pt idx="98704">
                  <c:v>228.67301251946799</c:v>
                </c:pt>
                <c:pt idx="98705">
                  <c:v>228.67532927474201</c:v>
                </c:pt>
                <c:pt idx="98706">
                  <c:v>228.67764603001501</c:v>
                </c:pt>
                <c:pt idx="98707">
                  <c:v>228.67996278528901</c:v>
                </c:pt>
                <c:pt idx="98708">
                  <c:v>228.68227954056201</c:v>
                </c:pt>
                <c:pt idx="98709">
                  <c:v>228.684596295836</c:v>
                </c:pt>
                <c:pt idx="98710">
                  <c:v>228.68691305111</c:v>
                </c:pt>
                <c:pt idx="98711">
                  <c:v>228.689229806383</c:v>
                </c:pt>
                <c:pt idx="98712">
                  <c:v>228.69154656165699</c:v>
                </c:pt>
                <c:pt idx="98713">
                  <c:v>228.69386331692999</c:v>
                </c:pt>
                <c:pt idx="98714">
                  <c:v>228.69618007220399</c:v>
                </c:pt>
                <c:pt idx="98715">
                  <c:v>228.69849682747699</c:v>
                </c:pt>
                <c:pt idx="98716">
                  <c:v>228.70081358275101</c:v>
                </c:pt>
                <c:pt idx="98717">
                  <c:v>228.70313033802401</c:v>
                </c:pt>
                <c:pt idx="98718">
                  <c:v>228.70544709329801</c:v>
                </c:pt>
                <c:pt idx="98719">
                  <c:v>228.70776384857101</c:v>
                </c:pt>
                <c:pt idx="98720">
                  <c:v>228.710080603845</c:v>
                </c:pt>
                <c:pt idx="98721">
                  <c:v>228.712397359118</c:v>
                </c:pt>
                <c:pt idx="98722">
                  <c:v>228.714714114392</c:v>
                </c:pt>
                <c:pt idx="98723">
                  <c:v>228.71703086966599</c:v>
                </c:pt>
                <c:pt idx="98724">
                  <c:v>228.71934762493899</c:v>
                </c:pt>
                <c:pt idx="98725">
                  <c:v>228.72166438021301</c:v>
                </c:pt>
                <c:pt idx="98726">
                  <c:v>228.72398113548601</c:v>
                </c:pt>
                <c:pt idx="98727">
                  <c:v>228.72629789076001</c:v>
                </c:pt>
                <c:pt idx="98728">
                  <c:v>228.72861464603301</c:v>
                </c:pt>
                <c:pt idx="98729">
                  <c:v>228.730931401307</c:v>
                </c:pt>
                <c:pt idx="98730">
                  <c:v>228.73324815658</c:v>
                </c:pt>
                <c:pt idx="98731">
                  <c:v>228.735564911854</c:v>
                </c:pt>
                <c:pt idx="98732">
                  <c:v>228.737881667127</c:v>
                </c:pt>
                <c:pt idx="98733">
                  <c:v>228.74019842240099</c:v>
                </c:pt>
                <c:pt idx="98734">
                  <c:v>228.74251517767499</c:v>
                </c:pt>
                <c:pt idx="98735">
                  <c:v>228.74483193294799</c:v>
                </c:pt>
                <c:pt idx="98736">
                  <c:v>228.74714868822201</c:v>
                </c:pt>
                <c:pt idx="98737">
                  <c:v>228.74946544349501</c:v>
                </c:pt>
                <c:pt idx="98738">
                  <c:v>228.75178219876901</c:v>
                </c:pt>
                <c:pt idx="98739">
                  <c:v>228.75409895404201</c:v>
                </c:pt>
                <c:pt idx="98740">
                  <c:v>228.756415709316</c:v>
                </c:pt>
                <c:pt idx="98741">
                  <c:v>228.758732464589</c:v>
                </c:pt>
                <c:pt idx="98742">
                  <c:v>228.761049219863</c:v>
                </c:pt>
                <c:pt idx="98743">
                  <c:v>228.763365975136</c:v>
                </c:pt>
                <c:pt idx="98744">
                  <c:v>228.76568273040999</c:v>
                </c:pt>
                <c:pt idx="98745">
                  <c:v>228.76799948568299</c:v>
                </c:pt>
                <c:pt idx="98746">
                  <c:v>228.77031624095699</c:v>
                </c:pt>
                <c:pt idx="98747">
                  <c:v>228.77263299623101</c:v>
                </c:pt>
                <c:pt idx="98748">
                  <c:v>228.77494975150401</c:v>
                </c:pt>
                <c:pt idx="98749">
                  <c:v>228.77726650677801</c:v>
                </c:pt>
                <c:pt idx="98750">
                  <c:v>228.77958326205101</c:v>
                </c:pt>
                <c:pt idx="98751">
                  <c:v>228.781900017325</c:v>
                </c:pt>
                <c:pt idx="98752">
                  <c:v>228.784216772598</c:v>
                </c:pt>
                <c:pt idx="98753">
                  <c:v>228.786533527872</c:v>
                </c:pt>
                <c:pt idx="98754">
                  <c:v>228.788850283145</c:v>
                </c:pt>
                <c:pt idx="98755">
                  <c:v>228.79116703841899</c:v>
                </c:pt>
                <c:pt idx="98756">
                  <c:v>228.79348379369199</c:v>
                </c:pt>
                <c:pt idx="98757">
                  <c:v>228.79580054896601</c:v>
                </c:pt>
                <c:pt idx="98758">
                  <c:v>228.79811730423901</c:v>
                </c:pt>
                <c:pt idx="98759">
                  <c:v>228.80043405951301</c:v>
                </c:pt>
                <c:pt idx="98760">
                  <c:v>228.802750814787</c:v>
                </c:pt>
                <c:pt idx="98761">
                  <c:v>228.80506757006</c:v>
                </c:pt>
                <c:pt idx="98762">
                  <c:v>228.807384325334</c:v>
                </c:pt>
                <c:pt idx="98763">
                  <c:v>228.809701080607</c:v>
                </c:pt>
                <c:pt idx="98764">
                  <c:v>228.81201783588099</c:v>
                </c:pt>
                <c:pt idx="98765">
                  <c:v>228.81433459115399</c:v>
                </c:pt>
                <c:pt idx="98766">
                  <c:v>228.81665134642799</c:v>
                </c:pt>
                <c:pt idx="98767">
                  <c:v>228.81896810170099</c:v>
                </c:pt>
                <c:pt idx="98768">
                  <c:v>228.82128485697501</c:v>
                </c:pt>
                <c:pt idx="98769">
                  <c:v>228.82360161224801</c:v>
                </c:pt>
                <c:pt idx="98770">
                  <c:v>228.82591836752201</c:v>
                </c:pt>
                <c:pt idx="98771">
                  <c:v>228.828235122796</c:v>
                </c:pt>
                <c:pt idx="98772">
                  <c:v>228.830551878069</c:v>
                </c:pt>
                <c:pt idx="98773">
                  <c:v>228.832868633343</c:v>
                </c:pt>
                <c:pt idx="98774">
                  <c:v>228.835185388616</c:v>
                </c:pt>
                <c:pt idx="98775">
                  <c:v>228.83750214388999</c:v>
                </c:pt>
                <c:pt idx="98776">
                  <c:v>228.83981889916299</c:v>
                </c:pt>
                <c:pt idx="98777">
                  <c:v>228.84213565443699</c:v>
                </c:pt>
                <c:pt idx="98778">
                  <c:v>228.84445240970999</c:v>
                </c:pt>
                <c:pt idx="98779">
                  <c:v>228.84676916498401</c:v>
                </c:pt>
                <c:pt idx="98780">
                  <c:v>228.84908592025701</c:v>
                </c:pt>
                <c:pt idx="98781">
                  <c:v>228.85140267553101</c:v>
                </c:pt>
                <c:pt idx="98782">
                  <c:v>228.85371943080401</c:v>
                </c:pt>
                <c:pt idx="98783">
                  <c:v>228.856036186078</c:v>
                </c:pt>
                <c:pt idx="98784">
                  <c:v>228.858352941352</c:v>
                </c:pt>
                <c:pt idx="98785">
                  <c:v>228.860669696625</c:v>
                </c:pt>
                <c:pt idx="98786">
                  <c:v>228.86298645189899</c:v>
                </c:pt>
                <c:pt idx="98787">
                  <c:v>228.86530320717199</c:v>
                </c:pt>
                <c:pt idx="98788">
                  <c:v>228.86761996244601</c:v>
                </c:pt>
                <c:pt idx="98789">
                  <c:v>228.86993671771901</c:v>
                </c:pt>
                <c:pt idx="98790">
                  <c:v>228.87225347299301</c:v>
                </c:pt>
                <c:pt idx="98791">
                  <c:v>228.87457022826601</c:v>
                </c:pt>
                <c:pt idx="98792">
                  <c:v>228.87688698354</c:v>
                </c:pt>
                <c:pt idx="98793">
                  <c:v>228.879203738813</c:v>
                </c:pt>
                <c:pt idx="98794">
                  <c:v>228.881520494087</c:v>
                </c:pt>
                <c:pt idx="98795">
                  <c:v>228.88383724936</c:v>
                </c:pt>
                <c:pt idx="98796">
                  <c:v>228.88615400463399</c:v>
                </c:pt>
                <c:pt idx="98797">
                  <c:v>228.88847075990799</c:v>
                </c:pt>
                <c:pt idx="98798">
                  <c:v>228.89078751518099</c:v>
                </c:pt>
                <c:pt idx="98799">
                  <c:v>228.89310427045501</c:v>
                </c:pt>
                <c:pt idx="98800">
                  <c:v>228.89542102572801</c:v>
                </c:pt>
                <c:pt idx="98801">
                  <c:v>228.89773778100201</c:v>
                </c:pt>
                <c:pt idx="98802">
                  <c:v>228.90005453627501</c:v>
                </c:pt>
                <c:pt idx="98803">
                  <c:v>228.902371291549</c:v>
                </c:pt>
                <c:pt idx="98804">
                  <c:v>228.904688046822</c:v>
                </c:pt>
                <c:pt idx="98805">
                  <c:v>228.907004802096</c:v>
                </c:pt>
                <c:pt idx="98806">
                  <c:v>228.909321557369</c:v>
                </c:pt>
                <c:pt idx="98807">
                  <c:v>228.91163831264299</c:v>
                </c:pt>
                <c:pt idx="98808">
                  <c:v>228.91395506791599</c:v>
                </c:pt>
                <c:pt idx="98809">
                  <c:v>228.91627182318999</c:v>
                </c:pt>
                <c:pt idx="98810">
                  <c:v>228.91858857846401</c:v>
                </c:pt>
                <c:pt idx="98811">
                  <c:v>228.92090533373701</c:v>
                </c:pt>
                <c:pt idx="98812">
                  <c:v>228.92322208901101</c:v>
                </c:pt>
                <c:pt idx="98813">
                  <c:v>228.92553884428401</c:v>
                </c:pt>
                <c:pt idx="98814">
                  <c:v>228.927855599558</c:v>
                </c:pt>
                <c:pt idx="98815">
                  <c:v>228.930172354831</c:v>
                </c:pt>
                <c:pt idx="98816">
                  <c:v>228.932489110105</c:v>
                </c:pt>
                <c:pt idx="98817">
                  <c:v>228.934805865378</c:v>
                </c:pt>
                <c:pt idx="98818">
                  <c:v>228.93712262065199</c:v>
                </c:pt>
                <c:pt idx="98819">
                  <c:v>228.93943937592499</c:v>
                </c:pt>
                <c:pt idx="98820">
                  <c:v>228.94175613119901</c:v>
                </c:pt>
                <c:pt idx="98821">
                  <c:v>228.94407288647301</c:v>
                </c:pt>
                <c:pt idx="98822">
                  <c:v>228.94638964174601</c:v>
                </c:pt>
                <c:pt idx="98823">
                  <c:v>228.94870639702</c:v>
                </c:pt>
                <c:pt idx="98824">
                  <c:v>228.951023152293</c:v>
                </c:pt>
                <c:pt idx="98825">
                  <c:v>228.953339907567</c:v>
                </c:pt>
                <c:pt idx="98826">
                  <c:v>228.95565666284</c:v>
                </c:pt>
                <c:pt idx="98827">
                  <c:v>228.95797341811399</c:v>
                </c:pt>
                <c:pt idx="98828">
                  <c:v>228.96029017338699</c:v>
                </c:pt>
                <c:pt idx="98829">
                  <c:v>228.96260692866099</c:v>
                </c:pt>
                <c:pt idx="98830">
                  <c:v>228.96492368393399</c:v>
                </c:pt>
                <c:pt idx="98831">
                  <c:v>228.96724043920801</c:v>
                </c:pt>
                <c:pt idx="98832">
                  <c:v>228.96955719448101</c:v>
                </c:pt>
                <c:pt idx="98833">
                  <c:v>228.97187394975501</c:v>
                </c:pt>
                <c:pt idx="98834">
                  <c:v>228.974190705029</c:v>
                </c:pt>
                <c:pt idx="98835">
                  <c:v>228.976507460302</c:v>
                </c:pt>
                <c:pt idx="98836">
                  <c:v>228.978824215576</c:v>
                </c:pt>
                <c:pt idx="98837">
                  <c:v>228.981140970849</c:v>
                </c:pt>
                <c:pt idx="98838">
                  <c:v>228.98345772612299</c:v>
                </c:pt>
                <c:pt idx="98839">
                  <c:v>228.98577448139599</c:v>
                </c:pt>
                <c:pt idx="98840">
                  <c:v>228.98809123666999</c:v>
                </c:pt>
                <c:pt idx="98841">
                  <c:v>228.99040799194299</c:v>
                </c:pt>
                <c:pt idx="98842">
                  <c:v>228.99272474721701</c:v>
                </c:pt>
                <c:pt idx="98843">
                  <c:v>228.99504150249001</c:v>
                </c:pt>
                <c:pt idx="98844">
                  <c:v>228.99735825776401</c:v>
                </c:pt>
                <c:pt idx="98845">
                  <c:v>228.99967501303701</c:v>
                </c:pt>
                <c:pt idx="98846">
                  <c:v>229.001991768311</c:v>
                </c:pt>
                <c:pt idx="98847">
                  <c:v>229.004308523585</c:v>
                </c:pt>
                <c:pt idx="98848">
                  <c:v>229.006625278858</c:v>
                </c:pt>
                <c:pt idx="98849">
                  <c:v>229.00894203413199</c:v>
                </c:pt>
                <c:pt idx="98850">
                  <c:v>229.01125878940499</c:v>
                </c:pt>
                <c:pt idx="98851">
                  <c:v>229.01357554467899</c:v>
                </c:pt>
                <c:pt idx="98852">
                  <c:v>229.01589229995199</c:v>
                </c:pt>
                <c:pt idx="98853">
                  <c:v>229.01820905522601</c:v>
                </c:pt>
                <c:pt idx="98854">
                  <c:v>229.02052581049901</c:v>
                </c:pt>
                <c:pt idx="98855">
                  <c:v>229.022842565773</c:v>
                </c:pt>
                <c:pt idx="98856">
                  <c:v>229.025159321046</c:v>
                </c:pt>
                <c:pt idx="98857">
                  <c:v>229.02747607632</c:v>
                </c:pt>
                <c:pt idx="98858">
                  <c:v>229.029792831593</c:v>
                </c:pt>
                <c:pt idx="98859">
                  <c:v>229.03210958686699</c:v>
                </c:pt>
                <c:pt idx="98860">
                  <c:v>229.03442634214099</c:v>
                </c:pt>
                <c:pt idx="98861">
                  <c:v>229.03674309741399</c:v>
                </c:pt>
                <c:pt idx="98862">
                  <c:v>229.03905985268801</c:v>
                </c:pt>
                <c:pt idx="98863">
                  <c:v>229.04137660796101</c:v>
                </c:pt>
                <c:pt idx="98864">
                  <c:v>229.04369336323501</c:v>
                </c:pt>
                <c:pt idx="98865">
                  <c:v>229.04601011850801</c:v>
                </c:pt>
                <c:pt idx="98866">
                  <c:v>229.048326873782</c:v>
                </c:pt>
                <c:pt idx="98867">
                  <c:v>229.050643629055</c:v>
                </c:pt>
                <c:pt idx="98868">
                  <c:v>229.052960384329</c:v>
                </c:pt>
                <c:pt idx="98869">
                  <c:v>229.055277139602</c:v>
                </c:pt>
                <c:pt idx="98870">
                  <c:v>229.05759389487599</c:v>
                </c:pt>
                <c:pt idx="98871">
                  <c:v>229.05991065014999</c:v>
                </c:pt>
                <c:pt idx="98872">
                  <c:v>229.06222740542299</c:v>
                </c:pt>
                <c:pt idx="98873">
                  <c:v>229.06454416069701</c:v>
                </c:pt>
                <c:pt idx="98874">
                  <c:v>229.06686091597001</c:v>
                </c:pt>
                <c:pt idx="98875">
                  <c:v>229.06917767124401</c:v>
                </c:pt>
                <c:pt idx="98876">
                  <c:v>229.07149442651701</c:v>
                </c:pt>
                <c:pt idx="98877">
                  <c:v>229.073811181791</c:v>
                </c:pt>
                <c:pt idx="98878">
                  <c:v>229.076127937064</c:v>
                </c:pt>
                <c:pt idx="98879">
                  <c:v>229.078444692338</c:v>
                </c:pt>
                <c:pt idx="98880">
                  <c:v>229.080761447611</c:v>
                </c:pt>
                <c:pt idx="98881">
                  <c:v>229.08307820288499</c:v>
                </c:pt>
                <c:pt idx="98882">
                  <c:v>229.08539495815799</c:v>
                </c:pt>
                <c:pt idx="98883">
                  <c:v>229.08771171343199</c:v>
                </c:pt>
                <c:pt idx="98884">
                  <c:v>229.09002846870601</c:v>
                </c:pt>
                <c:pt idx="98885">
                  <c:v>229.09234522397901</c:v>
                </c:pt>
                <c:pt idx="98886">
                  <c:v>229.094661979253</c:v>
                </c:pt>
                <c:pt idx="98887">
                  <c:v>229.096978734526</c:v>
                </c:pt>
                <c:pt idx="98888">
                  <c:v>229.0992954898</c:v>
                </c:pt>
                <c:pt idx="98889">
                  <c:v>229.101612245073</c:v>
                </c:pt>
                <c:pt idx="98890">
                  <c:v>229.10392900034699</c:v>
                </c:pt>
                <c:pt idx="98891">
                  <c:v>229.10624575561999</c:v>
                </c:pt>
                <c:pt idx="98892">
                  <c:v>229.10856251089399</c:v>
                </c:pt>
                <c:pt idx="98893">
                  <c:v>229.11087926616699</c:v>
                </c:pt>
                <c:pt idx="98894">
                  <c:v>229.11319602144101</c:v>
                </c:pt>
                <c:pt idx="98895">
                  <c:v>229.11551277671401</c:v>
                </c:pt>
                <c:pt idx="98896">
                  <c:v>229.11782953198801</c:v>
                </c:pt>
                <c:pt idx="98897">
                  <c:v>229.120146287262</c:v>
                </c:pt>
                <c:pt idx="98898">
                  <c:v>229.122463042535</c:v>
                </c:pt>
                <c:pt idx="98899">
                  <c:v>229.124779797809</c:v>
                </c:pt>
                <c:pt idx="98900">
                  <c:v>229.127096553082</c:v>
                </c:pt>
                <c:pt idx="98901">
                  <c:v>229.12941330835599</c:v>
                </c:pt>
                <c:pt idx="98902">
                  <c:v>229.13173006362899</c:v>
                </c:pt>
                <c:pt idx="98903">
                  <c:v>229.13404681890299</c:v>
                </c:pt>
                <c:pt idx="98904">
                  <c:v>229.13636357417599</c:v>
                </c:pt>
                <c:pt idx="98905">
                  <c:v>229.13868032945001</c:v>
                </c:pt>
                <c:pt idx="98906">
                  <c:v>229.14099708472301</c:v>
                </c:pt>
                <c:pt idx="98907">
                  <c:v>229.14331383999701</c:v>
                </c:pt>
                <c:pt idx="98908">
                  <c:v>229.145630595271</c:v>
                </c:pt>
                <c:pt idx="98909">
                  <c:v>229.147947350544</c:v>
                </c:pt>
                <c:pt idx="98910">
                  <c:v>229.150264105818</c:v>
                </c:pt>
                <c:pt idx="98911">
                  <c:v>229.152580861091</c:v>
                </c:pt>
                <c:pt idx="98912">
                  <c:v>229.15489761636499</c:v>
                </c:pt>
                <c:pt idx="98913">
                  <c:v>229.15721437163799</c:v>
                </c:pt>
                <c:pt idx="98914">
                  <c:v>229.15953112691199</c:v>
                </c:pt>
                <c:pt idx="98915">
                  <c:v>229.16184788218499</c:v>
                </c:pt>
                <c:pt idx="98916">
                  <c:v>229.16416463745901</c:v>
                </c:pt>
                <c:pt idx="98917">
                  <c:v>229.16648139273201</c:v>
                </c:pt>
                <c:pt idx="98918">
                  <c:v>229.168798148006</c:v>
                </c:pt>
                <c:pt idx="98919">
                  <c:v>229.171114903279</c:v>
                </c:pt>
                <c:pt idx="98920">
                  <c:v>229.173431658553</c:v>
                </c:pt>
                <c:pt idx="98921">
                  <c:v>229.17574841382699</c:v>
                </c:pt>
                <c:pt idx="98922">
                  <c:v>229.17806516909999</c:v>
                </c:pt>
                <c:pt idx="98923">
                  <c:v>229.18038192437399</c:v>
                </c:pt>
                <c:pt idx="98924">
                  <c:v>229.18269867964699</c:v>
                </c:pt>
                <c:pt idx="98925">
                  <c:v>229.18501543492101</c:v>
                </c:pt>
                <c:pt idx="98926">
                  <c:v>229.18733219019401</c:v>
                </c:pt>
                <c:pt idx="98927">
                  <c:v>229.18964894546801</c:v>
                </c:pt>
                <c:pt idx="98928">
                  <c:v>229.19196570074101</c:v>
                </c:pt>
                <c:pt idx="98929">
                  <c:v>229.194282456015</c:v>
                </c:pt>
                <c:pt idx="98930">
                  <c:v>229.196599211288</c:v>
                </c:pt>
                <c:pt idx="98931">
                  <c:v>229.198915966562</c:v>
                </c:pt>
                <c:pt idx="98932">
                  <c:v>229.201232721835</c:v>
                </c:pt>
                <c:pt idx="98933">
                  <c:v>229.20354947710899</c:v>
                </c:pt>
                <c:pt idx="98934">
                  <c:v>229.20586623238299</c:v>
                </c:pt>
                <c:pt idx="98935">
                  <c:v>229.20818298765599</c:v>
                </c:pt>
                <c:pt idx="98936">
                  <c:v>229.21049974293001</c:v>
                </c:pt>
                <c:pt idx="98937">
                  <c:v>229.21281649820301</c:v>
                </c:pt>
                <c:pt idx="98938">
                  <c:v>229.21513325347701</c:v>
                </c:pt>
                <c:pt idx="98939">
                  <c:v>229.21745000875001</c:v>
                </c:pt>
                <c:pt idx="98940">
                  <c:v>229.219766764024</c:v>
                </c:pt>
                <c:pt idx="98941">
                  <c:v>229.222083519297</c:v>
                </c:pt>
                <c:pt idx="98942">
                  <c:v>229.224400274571</c:v>
                </c:pt>
                <c:pt idx="98943">
                  <c:v>229.226717029844</c:v>
                </c:pt>
                <c:pt idx="98944">
                  <c:v>229.22903378511799</c:v>
                </c:pt>
                <c:pt idx="98945">
                  <c:v>229.23135054039099</c:v>
                </c:pt>
                <c:pt idx="98946">
                  <c:v>229.23366729566499</c:v>
                </c:pt>
                <c:pt idx="98947">
                  <c:v>229.23598405093901</c:v>
                </c:pt>
                <c:pt idx="98948">
                  <c:v>229.23830080621201</c:v>
                </c:pt>
                <c:pt idx="98949">
                  <c:v>229.240617561486</c:v>
                </c:pt>
                <c:pt idx="98950">
                  <c:v>229.242934316759</c:v>
                </c:pt>
                <c:pt idx="98951">
                  <c:v>229.245251072033</c:v>
                </c:pt>
                <c:pt idx="98952">
                  <c:v>229.247567827306</c:v>
                </c:pt>
                <c:pt idx="98953">
                  <c:v>229.24988458257999</c:v>
                </c:pt>
                <c:pt idx="98954">
                  <c:v>229.25220133785299</c:v>
                </c:pt>
                <c:pt idx="98955">
                  <c:v>229.25451809312699</c:v>
                </c:pt>
                <c:pt idx="98956">
                  <c:v>229.25683484839999</c:v>
                </c:pt>
                <c:pt idx="98957">
                  <c:v>229.25915160367401</c:v>
                </c:pt>
                <c:pt idx="98958">
                  <c:v>229.26146835894801</c:v>
                </c:pt>
                <c:pt idx="98959">
                  <c:v>229.26378511422101</c:v>
                </c:pt>
                <c:pt idx="98960">
                  <c:v>229.266101869495</c:v>
                </c:pt>
                <c:pt idx="98961">
                  <c:v>229.268418624768</c:v>
                </c:pt>
                <c:pt idx="98962">
                  <c:v>229.270735380042</c:v>
                </c:pt>
                <c:pt idx="98963">
                  <c:v>229.273052135315</c:v>
                </c:pt>
                <c:pt idx="98964">
                  <c:v>229.27536889058899</c:v>
                </c:pt>
                <c:pt idx="98965">
                  <c:v>229.27768564586199</c:v>
                </c:pt>
                <c:pt idx="98966">
                  <c:v>229.28000240113599</c:v>
                </c:pt>
                <c:pt idx="98967">
                  <c:v>229.28231915640899</c:v>
                </c:pt>
                <c:pt idx="98968">
                  <c:v>229.28463591168301</c:v>
                </c:pt>
                <c:pt idx="98969">
                  <c:v>229.28695266695601</c:v>
                </c:pt>
                <c:pt idx="98970">
                  <c:v>229.28926942223001</c:v>
                </c:pt>
                <c:pt idx="98971">
                  <c:v>229.291586177504</c:v>
                </c:pt>
                <c:pt idx="98972">
                  <c:v>229.293902932777</c:v>
                </c:pt>
                <c:pt idx="98973">
                  <c:v>229.296219688051</c:v>
                </c:pt>
                <c:pt idx="98974">
                  <c:v>229.298536443324</c:v>
                </c:pt>
                <c:pt idx="98975">
                  <c:v>229.30085319859799</c:v>
                </c:pt>
                <c:pt idx="98976">
                  <c:v>229.30316995387099</c:v>
                </c:pt>
                <c:pt idx="98977">
                  <c:v>229.30548670914499</c:v>
                </c:pt>
                <c:pt idx="98978">
                  <c:v>229.30780346441799</c:v>
                </c:pt>
                <c:pt idx="98979">
                  <c:v>229.31012021969201</c:v>
                </c:pt>
                <c:pt idx="98980">
                  <c:v>229.31243697496501</c:v>
                </c:pt>
                <c:pt idx="98981">
                  <c:v>229.314753730239</c:v>
                </c:pt>
                <c:pt idx="98982">
                  <c:v>229.31707048551201</c:v>
                </c:pt>
                <c:pt idx="98983">
                  <c:v>229.319387240786</c:v>
                </c:pt>
                <c:pt idx="98984">
                  <c:v>229.32170399605999</c:v>
                </c:pt>
                <c:pt idx="98985">
                  <c:v>229.32402075133299</c:v>
                </c:pt>
                <c:pt idx="98986">
                  <c:v>229.32633750660699</c:v>
                </c:pt>
                <c:pt idx="98987">
                  <c:v>229.32865426187999</c:v>
                </c:pt>
                <c:pt idx="98988">
                  <c:v>229.33097101715401</c:v>
                </c:pt>
                <c:pt idx="98989">
                  <c:v>229.33328777242701</c:v>
                </c:pt>
                <c:pt idx="98990">
                  <c:v>229.33560452770101</c:v>
                </c:pt>
                <c:pt idx="98991">
                  <c:v>229.33792128297401</c:v>
                </c:pt>
                <c:pt idx="98992">
                  <c:v>229.340238038248</c:v>
                </c:pt>
                <c:pt idx="98993">
                  <c:v>229.342554793521</c:v>
                </c:pt>
                <c:pt idx="98994">
                  <c:v>229.344871548795</c:v>
                </c:pt>
                <c:pt idx="98995">
                  <c:v>229.347188304068</c:v>
                </c:pt>
                <c:pt idx="98996">
                  <c:v>229.34950505934199</c:v>
                </c:pt>
                <c:pt idx="98997">
                  <c:v>229.35182181461599</c:v>
                </c:pt>
                <c:pt idx="98998">
                  <c:v>229.35413856988899</c:v>
                </c:pt>
                <c:pt idx="98999">
                  <c:v>229.35645532516301</c:v>
                </c:pt>
                <c:pt idx="99000">
                  <c:v>229.35877208043601</c:v>
                </c:pt>
                <c:pt idx="99001">
                  <c:v>229.36108883571001</c:v>
                </c:pt>
                <c:pt idx="99002">
                  <c:v>229.36340559098301</c:v>
                </c:pt>
                <c:pt idx="99003">
                  <c:v>229.365722346257</c:v>
                </c:pt>
                <c:pt idx="99004">
                  <c:v>229.36803910153</c:v>
                </c:pt>
                <c:pt idx="99005">
                  <c:v>229.370355856804</c:v>
                </c:pt>
                <c:pt idx="99006">
                  <c:v>229.372672612077</c:v>
                </c:pt>
                <c:pt idx="99007">
                  <c:v>229.37498936735099</c:v>
                </c:pt>
                <c:pt idx="99008">
                  <c:v>229.37730612262499</c:v>
                </c:pt>
                <c:pt idx="99009">
                  <c:v>229.37962287789799</c:v>
                </c:pt>
                <c:pt idx="99010">
                  <c:v>229.38193963317201</c:v>
                </c:pt>
                <c:pt idx="99011">
                  <c:v>229.38425638844501</c:v>
                </c:pt>
                <c:pt idx="99012">
                  <c:v>229.386573143719</c:v>
                </c:pt>
                <c:pt idx="99013">
                  <c:v>229.38888989899201</c:v>
                </c:pt>
                <c:pt idx="99014">
                  <c:v>229.391206654266</c:v>
                </c:pt>
                <c:pt idx="99015">
                  <c:v>229.393523409539</c:v>
                </c:pt>
                <c:pt idx="99016">
                  <c:v>229.39584016481299</c:v>
                </c:pt>
                <c:pt idx="99017">
                  <c:v>229.398156920086</c:v>
                </c:pt>
                <c:pt idx="99018">
                  <c:v>229.40047367535999</c:v>
                </c:pt>
                <c:pt idx="99019">
                  <c:v>229.40279043063299</c:v>
                </c:pt>
                <c:pt idx="99020">
                  <c:v>229.40510718590701</c:v>
                </c:pt>
                <c:pt idx="99021">
                  <c:v>229.40742394118101</c:v>
                </c:pt>
                <c:pt idx="99022">
                  <c:v>229.40974069645401</c:v>
                </c:pt>
                <c:pt idx="99023">
                  <c:v>229.412057451728</c:v>
                </c:pt>
                <c:pt idx="99024">
                  <c:v>229.414374207001</c:v>
                </c:pt>
                <c:pt idx="99025">
                  <c:v>229.416690962275</c:v>
                </c:pt>
                <c:pt idx="99026">
                  <c:v>229.419007717548</c:v>
                </c:pt>
                <c:pt idx="99027">
                  <c:v>229.42132447282199</c:v>
                </c:pt>
                <c:pt idx="99028">
                  <c:v>229.42364122809499</c:v>
                </c:pt>
                <c:pt idx="99029">
                  <c:v>229.42595798336899</c:v>
                </c:pt>
                <c:pt idx="99030">
                  <c:v>229.42827473864199</c:v>
                </c:pt>
                <c:pt idx="99031">
                  <c:v>229.43059149391601</c:v>
                </c:pt>
                <c:pt idx="99032">
                  <c:v>229.43290824918901</c:v>
                </c:pt>
                <c:pt idx="99033">
                  <c:v>229.43522500446301</c:v>
                </c:pt>
                <c:pt idx="99034">
                  <c:v>229.437541759737</c:v>
                </c:pt>
                <c:pt idx="99035">
                  <c:v>229.43985851501</c:v>
                </c:pt>
                <c:pt idx="99036">
                  <c:v>229.442175270284</c:v>
                </c:pt>
                <c:pt idx="99037">
                  <c:v>229.444492025557</c:v>
                </c:pt>
                <c:pt idx="99038">
                  <c:v>229.44680878083099</c:v>
                </c:pt>
                <c:pt idx="99039">
                  <c:v>229.44912553610399</c:v>
                </c:pt>
                <c:pt idx="99040">
                  <c:v>229.45144229137799</c:v>
                </c:pt>
                <c:pt idx="99041">
                  <c:v>229.45375904665099</c:v>
                </c:pt>
                <c:pt idx="99042">
                  <c:v>229.45607580192501</c:v>
                </c:pt>
                <c:pt idx="99043">
                  <c:v>229.45839255719801</c:v>
                </c:pt>
                <c:pt idx="99044">
                  <c:v>229.46070931247201</c:v>
                </c:pt>
                <c:pt idx="99045">
                  <c:v>229.463026067746</c:v>
                </c:pt>
                <c:pt idx="99046">
                  <c:v>229.465342823019</c:v>
                </c:pt>
                <c:pt idx="99047">
                  <c:v>229.467659578293</c:v>
                </c:pt>
                <c:pt idx="99048">
                  <c:v>229.469976333566</c:v>
                </c:pt>
                <c:pt idx="99049">
                  <c:v>229.47229308883999</c:v>
                </c:pt>
                <c:pt idx="99050">
                  <c:v>229.47460984411299</c:v>
                </c:pt>
                <c:pt idx="99051">
                  <c:v>229.47692659938701</c:v>
                </c:pt>
                <c:pt idx="99052">
                  <c:v>229.47924335466001</c:v>
                </c:pt>
                <c:pt idx="99053">
                  <c:v>229.48156010993401</c:v>
                </c:pt>
                <c:pt idx="99054">
                  <c:v>229.48387686520701</c:v>
                </c:pt>
                <c:pt idx="99055">
                  <c:v>229.486193620481</c:v>
                </c:pt>
                <c:pt idx="99056">
                  <c:v>229.488510375754</c:v>
                </c:pt>
                <c:pt idx="99057">
                  <c:v>229.490827131028</c:v>
                </c:pt>
                <c:pt idx="99058">
                  <c:v>229.49314388630199</c:v>
                </c:pt>
                <c:pt idx="99059">
                  <c:v>229.49546064157499</c:v>
                </c:pt>
                <c:pt idx="99060">
                  <c:v>229.49777739684899</c:v>
                </c:pt>
                <c:pt idx="99061">
                  <c:v>229.50009415212199</c:v>
                </c:pt>
                <c:pt idx="99062">
                  <c:v>229.50241090739601</c:v>
                </c:pt>
                <c:pt idx="99063">
                  <c:v>229.50472766266901</c:v>
                </c:pt>
                <c:pt idx="99064">
                  <c:v>229.50704441794301</c:v>
                </c:pt>
                <c:pt idx="99065">
                  <c:v>229.50936117321601</c:v>
                </c:pt>
                <c:pt idx="99066">
                  <c:v>229.51167792849</c:v>
                </c:pt>
                <c:pt idx="99067">
                  <c:v>229.513994683763</c:v>
                </c:pt>
                <c:pt idx="99068">
                  <c:v>229.516311439037</c:v>
                </c:pt>
                <c:pt idx="99069">
                  <c:v>229.51862819431</c:v>
                </c:pt>
                <c:pt idx="99070">
                  <c:v>229.52094494958399</c:v>
                </c:pt>
                <c:pt idx="99071">
                  <c:v>229.52326170485799</c:v>
                </c:pt>
                <c:pt idx="99072">
                  <c:v>229.52557846013099</c:v>
                </c:pt>
                <c:pt idx="99073">
                  <c:v>229.52789521540501</c:v>
                </c:pt>
                <c:pt idx="99074">
                  <c:v>229.53021197067801</c:v>
                </c:pt>
                <c:pt idx="99075">
                  <c:v>229.53252872595201</c:v>
                </c:pt>
                <c:pt idx="99076">
                  <c:v>229.53484548122501</c:v>
                </c:pt>
                <c:pt idx="99077">
                  <c:v>229.537162236499</c:v>
                </c:pt>
                <c:pt idx="99078">
                  <c:v>229.539478991772</c:v>
                </c:pt>
                <c:pt idx="99079">
                  <c:v>229.541795747046</c:v>
                </c:pt>
                <c:pt idx="99080">
                  <c:v>229.544112502319</c:v>
                </c:pt>
                <c:pt idx="99081">
                  <c:v>229.54642925759299</c:v>
                </c:pt>
                <c:pt idx="99082">
                  <c:v>229.54874601286599</c:v>
                </c:pt>
                <c:pt idx="99083">
                  <c:v>229.55106276814001</c:v>
                </c:pt>
                <c:pt idx="99084">
                  <c:v>229.55337952341401</c:v>
                </c:pt>
                <c:pt idx="99085">
                  <c:v>229.55569627868701</c:v>
                </c:pt>
                <c:pt idx="99086">
                  <c:v>229.558013033961</c:v>
                </c:pt>
                <c:pt idx="99087">
                  <c:v>229.560329789234</c:v>
                </c:pt>
                <c:pt idx="99088">
                  <c:v>229.562646544508</c:v>
                </c:pt>
                <c:pt idx="99089">
                  <c:v>229.564963299781</c:v>
                </c:pt>
                <c:pt idx="99090">
                  <c:v>229.56728005505499</c:v>
                </c:pt>
                <c:pt idx="99091">
                  <c:v>229.56959681032799</c:v>
                </c:pt>
                <c:pt idx="99092">
                  <c:v>229.57191356560199</c:v>
                </c:pt>
                <c:pt idx="99093">
                  <c:v>229.57423032087499</c:v>
                </c:pt>
                <c:pt idx="99094">
                  <c:v>229.57654707614901</c:v>
                </c:pt>
                <c:pt idx="99095">
                  <c:v>229.57886383142301</c:v>
                </c:pt>
                <c:pt idx="99096">
                  <c:v>229.58118058669601</c:v>
                </c:pt>
                <c:pt idx="99097">
                  <c:v>229.58349734197</c:v>
                </c:pt>
                <c:pt idx="99098">
                  <c:v>229.585814097243</c:v>
                </c:pt>
                <c:pt idx="99099">
                  <c:v>229.588130852517</c:v>
                </c:pt>
                <c:pt idx="99100">
                  <c:v>229.59044760779</c:v>
                </c:pt>
                <c:pt idx="99101">
                  <c:v>229.59276436306399</c:v>
                </c:pt>
                <c:pt idx="99102">
                  <c:v>229.59508111833699</c:v>
                </c:pt>
                <c:pt idx="99103">
                  <c:v>229.59739787361099</c:v>
                </c:pt>
                <c:pt idx="99104">
                  <c:v>229.59971462888399</c:v>
                </c:pt>
                <c:pt idx="99105">
                  <c:v>229.60203138415801</c:v>
                </c:pt>
                <c:pt idx="99106">
                  <c:v>229.60434813943101</c:v>
                </c:pt>
                <c:pt idx="99107">
                  <c:v>229.60666489470501</c:v>
                </c:pt>
                <c:pt idx="99108">
                  <c:v>229.608981649979</c:v>
                </c:pt>
                <c:pt idx="99109">
                  <c:v>229.611298405252</c:v>
                </c:pt>
                <c:pt idx="99110">
                  <c:v>229.613615160526</c:v>
                </c:pt>
                <c:pt idx="99111">
                  <c:v>229.615931915799</c:v>
                </c:pt>
                <c:pt idx="99112">
                  <c:v>229.61824867107299</c:v>
                </c:pt>
                <c:pt idx="99113">
                  <c:v>229.62056542634599</c:v>
                </c:pt>
                <c:pt idx="99114">
                  <c:v>229.62288218162001</c:v>
                </c:pt>
                <c:pt idx="99115">
                  <c:v>229.62519893689301</c:v>
                </c:pt>
                <c:pt idx="99116">
                  <c:v>229.62751569216701</c:v>
                </c:pt>
                <c:pt idx="99117">
                  <c:v>229.62983244744001</c:v>
                </c:pt>
                <c:pt idx="99118">
                  <c:v>229.632149202714</c:v>
                </c:pt>
                <c:pt idx="99119">
                  <c:v>229.634465957987</c:v>
                </c:pt>
                <c:pt idx="99120">
                  <c:v>229.636782713261</c:v>
                </c:pt>
                <c:pt idx="99121">
                  <c:v>229.63909946853499</c:v>
                </c:pt>
                <c:pt idx="99122">
                  <c:v>229.64141622380799</c:v>
                </c:pt>
                <c:pt idx="99123">
                  <c:v>229.64373297908199</c:v>
                </c:pt>
                <c:pt idx="99124">
                  <c:v>229.64604973435499</c:v>
                </c:pt>
                <c:pt idx="99125">
                  <c:v>229.64836648962901</c:v>
                </c:pt>
                <c:pt idx="99126">
                  <c:v>229.65068324490201</c:v>
                </c:pt>
                <c:pt idx="99127">
                  <c:v>229.65300000017601</c:v>
                </c:pt>
                <c:pt idx="99128">
                  <c:v>229.65531675544901</c:v>
                </c:pt>
                <c:pt idx="99129">
                  <c:v>229.657633510723</c:v>
                </c:pt>
                <c:pt idx="99130">
                  <c:v>229.659950265996</c:v>
                </c:pt>
                <c:pt idx="99131">
                  <c:v>229.66226702127</c:v>
                </c:pt>
                <c:pt idx="99132">
                  <c:v>229.664583776543</c:v>
                </c:pt>
                <c:pt idx="99133">
                  <c:v>229.66690053181699</c:v>
                </c:pt>
                <c:pt idx="99134">
                  <c:v>229.66921728709099</c:v>
                </c:pt>
                <c:pt idx="99135">
                  <c:v>229.67153404236399</c:v>
                </c:pt>
                <c:pt idx="99136">
                  <c:v>229.67385079763801</c:v>
                </c:pt>
                <c:pt idx="99137">
                  <c:v>229.67616755291101</c:v>
                </c:pt>
                <c:pt idx="99138">
                  <c:v>229.67848430818501</c:v>
                </c:pt>
                <c:pt idx="99139">
                  <c:v>229.68080106345801</c:v>
                </c:pt>
                <c:pt idx="99140">
                  <c:v>229.683117818732</c:v>
                </c:pt>
                <c:pt idx="99141">
                  <c:v>229.685434574005</c:v>
                </c:pt>
                <c:pt idx="99142">
                  <c:v>229.687751329279</c:v>
                </c:pt>
                <c:pt idx="99143">
                  <c:v>229.690068084552</c:v>
                </c:pt>
                <c:pt idx="99144">
                  <c:v>229.69238483982599</c:v>
                </c:pt>
                <c:pt idx="99145">
                  <c:v>229.69470159510001</c:v>
                </c:pt>
                <c:pt idx="99146">
                  <c:v>229.69701835037301</c:v>
                </c:pt>
                <c:pt idx="99147">
                  <c:v>229.69933510564701</c:v>
                </c:pt>
                <c:pt idx="99148">
                  <c:v>229.70165186092001</c:v>
                </c:pt>
                <c:pt idx="99149">
                  <c:v>229.703968616194</c:v>
                </c:pt>
                <c:pt idx="99150">
                  <c:v>229.706285371467</c:v>
                </c:pt>
                <c:pt idx="99151">
                  <c:v>229.708602126741</c:v>
                </c:pt>
                <c:pt idx="99152">
                  <c:v>229.710918882014</c:v>
                </c:pt>
                <c:pt idx="99153">
                  <c:v>229.71323563728799</c:v>
                </c:pt>
                <c:pt idx="99154">
                  <c:v>229.71555239256099</c:v>
                </c:pt>
                <c:pt idx="99155">
                  <c:v>229.71786914783499</c:v>
                </c:pt>
                <c:pt idx="99156">
                  <c:v>229.72018590310799</c:v>
                </c:pt>
                <c:pt idx="99157">
                  <c:v>229.72250265838201</c:v>
                </c:pt>
                <c:pt idx="99158">
                  <c:v>229.72481941365601</c:v>
                </c:pt>
                <c:pt idx="99159">
                  <c:v>229.72713616892901</c:v>
                </c:pt>
                <c:pt idx="99160">
                  <c:v>229.729452924203</c:v>
                </c:pt>
                <c:pt idx="99161">
                  <c:v>229.731769679476</c:v>
                </c:pt>
                <c:pt idx="99162">
                  <c:v>229.73408643475</c:v>
                </c:pt>
                <c:pt idx="99163">
                  <c:v>229.736403190023</c:v>
                </c:pt>
                <c:pt idx="99164">
                  <c:v>229.73871994529699</c:v>
                </c:pt>
                <c:pt idx="99165">
                  <c:v>229.74103670056999</c:v>
                </c:pt>
                <c:pt idx="99166">
                  <c:v>229.74335345584399</c:v>
                </c:pt>
                <c:pt idx="99167">
                  <c:v>229.74567021111699</c:v>
                </c:pt>
                <c:pt idx="99168">
                  <c:v>229.74798696639101</c:v>
                </c:pt>
                <c:pt idx="99169">
                  <c:v>229.75030372166401</c:v>
                </c:pt>
                <c:pt idx="99170">
                  <c:v>229.75262047693801</c:v>
                </c:pt>
                <c:pt idx="99171">
                  <c:v>229.754937232212</c:v>
                </c:pt>
                <c:pt idx="99172">
                  <c:v>229.757253987485</c:v>
                </c:pt>
                <c:pt idx="99173">
                  <c:v>229.759570742759</c:v>
                </c:pt>
                <c:pt idx="99174">
                  <c:v>229.761887498032</c:v>
                </c:pt>
                <c:pt idx="99175">
                  <c:v>229.76420425330599</c:v>
                </c:pt>
                <c:pt idx="99176">
                  <c:v>229.76652100857899</c:v>
                </c:pt>
                <c:pt idx="99177">
                  <c:v>229.76883776385301</c:v>
                </c:pt>
                <c:pt idx="99178">
                  <c:v>229.77115451912599</c:v>
                </c:pt>
                <c:pt idx="99179">
                  <c:v>229.77347127440001</c:v>
                </c:pt>
                <c:pt idx="99180">
                  <c:v>229.77578802967301</c:v>
                </c:pt>
                <c:pt idx="99181">
                  <c:v>229.778104784947</c:v>
                </c:pt>
                <c:pt idx="99182">
                  <c:v>229.780421540221</c:v>
                </c:pt>
                <c:pt idx="99183">
                  <c:v>229.782738295494</c:v>
                </c:pt>
                <c:pt idx="99184">
                  <c:v>229.78505505076799</c:v>
                </c:pt>
                <c:pt idx="99185">
                  <c:v>229.78737180604099</c:v>
                </c:pt>
                <c:pt idx="99186">
                  <c:v>229.78968856131499</c:v>
                </c:pt>
                <c:pt idx="99187">
                  <c:v>229.79200531658799</c:v>
                </c:pt>
                <c:pt idx="99188">
                  <c:v>229.79432207186201</c:v>
                </c:pt>
                <c:pt idx="99189">
                  <c:v>229.79663882713501</c:v>
                </c:pt>
                <c:pt idx="99190">
                  <c:v>229.79895558240901</c:v>
                </c:pt>
                <c:pt idx="99191">
                  <c:v>229.80127233768201</c:v>
                </c:pt>
                <c:pt idx="99192">
                  <c:v>229.803589092956</c:v>
                </c:pt>
                <c:pt idx="99193">
                  <c:v>229.805905848229</c:v>
                </c:pt>
                <c:pt idx="99194">
                  <c:v>229.808222603503</c:v>
                </c:pt>
                <c:pt idx="99195">
                  <c:v>229.81053935877699</c:v>
                </c:pt>
                <c:pt idx="99196">
                  <c:v>229.81285611404999</c:v>
                </c:pt>
                <c:pt idx="99197">
                  <c:v>229.81517286932399</c:v>
                </c:pt>
                <c:pt idx="99198">
                  <c:v>229.81748962459699</c:v>
                </c:pt>
                <c:pt idx="99199">
                  <c:v>229.81980637987101</c:v>
                </c:pt>
                <c:pt idx="99200">
                  <c:v>229.82212313514401</c:v>
                </c:pt>
                <c:pt idx="99201">
                  <c:v>229.82443989041801</c:v>
                </c:pt>
                <c:pt idx="99202">
                  <c:v>229.82675664569101</c:v>
                </c:pt>
                <c:pt idx="99203">
                  <c:v>229.829073400965</c:v>
                </c:pt>
                <c:pt idx="99204">
                  <c:v>229.831390156238</c:v>
                </c:pt>
                <c:pt idx="99205">
                  <c:v>229.833706911512</c:v>
                </c:pt>
                <c:pt idx="99206">
                  <c:v>229.836023666785</c:v>
                </c:pt>
                <c:pt idx="99207">
                  <c:v>229.83834042205899</c:v>
                </c:pt>
                <c:pt idx="99208">
                  <c:v>229.84065717733299</c:v>
                </c:pt>
                <c:pt idx="99209">
                  <c:v>229.84297393260599</c:v>
                </c:pt>
                <c:pt idx="99210">
                  <c:v>229.84529068788001</c:v>
                </c:pt>
                <c:pt idx="99211">
                  <c:v>229.84760744315301</c:v>
                </c:pt>
                <c:pt idx="99212">
                  <c:v>229.849924198427</c:v>
                </c:pt>
                <c:pt idx="99213">
                  <c:v>229.8522409537</c:v>
                </c:pt>
                <c:pt idx="99214">
                  <c:v>229.854557708974</c:v>
                </c:pt>
                <c:pt idx="99215">
                  <c:v>229.856874464247</c:v>
                </c:pt>
                <c:pt idx="99216">
                  <c:v>229.85919121952099</c:v>
                </c:pt>
                <c:pt idx="99217">
                  <c:v>229.86150797479399</c:v>
                </c:pt>
                <c:pt idx="99218">
                  <c:v>229.86382473006799</c:v>
                </c:pt>
                <c:pt idx="99219">
                  <c:v>229.86614148534099</c:v>
                </c:pt>
                <c:pt idx="99220">
                  <c:v>229.86845824061501</c:v>
                </c:pt>
                <c:pt idx="99221">
                  <c:v>229.87077499588901</c:v>
                </c:pt>
                <c:pt idx="99222">
                  <c:v>229.87309175116201</c:v>
                </c:pt>
                <c:pt idx="99223">
                  <c:v>229.875408506436</c:v>
                </c:pt>
                <c:pt idx="99224">
                  <c:v>229.877725261709</c:v>
                </c:pt>
                <c:pt idx="99225">
                  <c:v>229.880042016983</c:v>
                </c:pt>
                <c:pt idx="99226">
                  <c:v>229.882358772256</c:v>
                </c:pt>
                <c:pt idx="99227">
                  <c:v>229.88467552752999</c:v>
                </c:pt>
                <c:pt idx="99228">
                  <c:v>229.88699228280299</c:v>
                </c:pt>
                <c:pt idx="99229">
                  <c:v>229.88930903807699</c:v>
                </c:pt>
                <c:pt idx="99230">
                  <c:v>229.89162579334999</c:v>
                </c:pt>
                <c:pt idx="99231">
                  <c:v>229.89394254862401</c:v>
                </c:pt>
                <c:pt idx="99232">
                  <c:v>229.89625930389801</c:v>
                </c:pt>
                <c:pt idx="99233">
                  <c:v>229.89857605917101</c:v>
                </c:pt>
                <c:pt idx="99234">
                  <c:v>229.900892814445</c:v>
                </c:pt>
                <c:pt idx="99235">
                  <c:v>229.903209569718</c:v>
                </c:pt>
                <c:pt idx="99236">
                  <c:v>229.905526324992</c:v>
                </c:pt>
                <c:pt idx="99237">
                  <c:v>229.907843080265</c:v>
                </c:pt>
                <c:pt idx="99238">
                  <c:v>229.91015983553899</c:v>
                </c:pt>
                <c:pt idx="99239">
                  <c:v>229.91247659081199</c:v>
                </c:pt>
                <c:pt idx="99240">
                  <c:v>229.91479334608599</c:v>
                </c:pt>
                <c:pt idx="99241">
                  <c:v>229.91711010135899</c:v>
                </c:pt>
                <c:pt idx="99242">
                  <c:v>229.91942685663301</c:v>
                </c:pt>
                <c:pt idx="99243">
                  <c:v>229.92174361190601</c:v>
                </c:pt>
                <c:pt idx="99244">
                  <c:v>229.92406036718</c:v>
                </c:pt>
                <c:pt idx="99245">
                  <c:v>229.926377122454</c:v>
                </c:pt>
                <c:pt idx="99246">
                  <c:v>229.928693877727</c:v>
                </c:pt>
                <c:pt idx="99247">
                  <c:v>229.93101063300099</c:v>
                </c:pt>
                <c:pt idx="99248">
                  <c:v>229.93332738827399</c:v>
                </c:pt>
                <c:pt idx="99249">
                  <c:v>229.93564414354799</c:v>
                </c:pt>
                <c:pt idx="99250">
                  <c:v>229.93796089882099</c:v>
                </c:pt>
                <c:pt idx="99251">
                  <c:v>229.94027765409501</c:v>
                </c:pt>
                <c:pt idx="99252">
                  <c:v>229.94259440936801</c:v>
                </c:pt>
                <c:pt idx="99253">
                  <c:v>229.94491116464201</c:v>
                </c:pt>
                <c:pt idx="99254">
                  <c:v>229.94722791991501</c:v>
                </c:pt>
                <c:pt idx="99255">
                  <c:v>229.949544675189</c:v>
                </c:pt>
                <c:pt idx="99256">
                  <c:v>229.951861430462</c:v>
                </c:pt>
                <c:pt idx="99257">
                  <c:v>229.954178185736</c:v>
                </c:pt>
                <c:pt idx="99258">
                  <c:v>229.95649494100999</c:v>
                </c:pt>
                <c:pt idx="99259">
                  <c:v>229.95881169628299</c:v>
                </c:pt>
                <c:pt idx="99260">
                  <c:v>229.96112845155699</c:v>
                </c:pt>
                <c:pt idx="99261">
                  <c:v>229.96344520682999</c:v>
                </c:pt>
                <c:pt idx="99262">
                  <c:v>229.96576196210401</c:v>
                </c:pt>
                <c:pt idx="99263">
                  <c:v>229.96807871737701</c:v>
                </c:pt>
                <c:pt idx="99264">
                  <c:v>229.97039547265101</c:v>
                </c:pt>
                <c:pt idx="99265">
                  <c:v>229.97271222792401</c:v>
                </c:pt>
                <c:pt idx="99266">
                  <c:v>229.975028983198</c:v>
                </c:pt>
                <c:pt idx="99267">
                  <c:v>229.977345738471</c:v>
                </c:pt>
                <c:pt idx="99268">
                  <c:v>229.979662493745</c:v>
                </c:pt>
                <c:pt idx="99269">
                  <c:v>229.981979249018</c:v>
                </c:pt>
                <c:pt idx="99270">
                  <c:v>229.98429600429199</c:v>
                </c:pt>
                <c:pt idx="99271">
                  <c:v>229.98661275956599</c:v>
                </c:pt>
                <c:pt idx="99272">
                  <c:v>229.98892951483899</c:v>
                </c:pt>
                <c:pt idx="99273">
                  <c:v>229.99124627011301</c:v>
                </c:pt>
                <c:pt idx="99274">
                  <c:v>229.99356302538601</c:v>
                </c:pt>
                <c:pt idx="99275">
                  <c:v>229.99587978066</c:v>
                </c:pt>
                <c:pt idx="99276">
                  <c:v>229.998196535933</c:v>
                </c:pt>
                <c:pt idx="99277">
                  <c:v>230.000513291207</c:v>
                </c:pt>
                <c:pt idx="99278">
                  <c:v>230.00283004648</c:v>
                </c:pt>
                <c:pt idx="99279">
                  <c:v>230.00514680175399</c:v>
                </c:pt>
                <c:pt idx="99280">
                  <c:v>230.00746355702699</c:v>
                </c:pt>
                <c:pt idx="99281">
                  <c:v>230.00978031230099</c:v>
                </c:pt>
                <c:pt idx="99282">
                  <c:v>230.01209706757501</c:v>
                </c:pt>
                <c:pt idx="99283">
                  <c:v>230.01441382284801</c:v>
                </c:pt>
                <c:pt idx="99284">
                  <c:v>230.01673057812201</c:v>
                </c:pt>
                <c:pt idx="99285">
                  <c:v>230.01904733339501</c:v>
                </c:pt>
                <c:pt idx="99286">
                  <c:v>230.021364088669</c:v>
                </c:pt>
                <c:pt idx="99287">
                  <c:v>230.023680843942</c:v>
                </c:pt>
                <c:pt idx="99288">
                  <c:v>230.025997599216</c:v>
                </c:pt>
                <c:pt idx="99289">
                  <c:v>230.028314354489</c:v>
                </c:pt>
                <c:pt idx="99290">
                  <c:v>230.03063110976299</c:v>
                </c:pt>
                <c:pt idx="99291">
                  <c:v>230.03294786503599</c:v>
                </c:pt>
                <c:pt idx="99292">
                  <c:v>230.03526462030999</c:v>
                </c:pt>
                <c:pt idx="99293">
                  <c:v>230.03758137558299</c:v>
                </c:pt>
                <c:pt idx="99294">
                  <c:v>230.03989813085701</c:v>
                </c:pt>
                <c:pt idx="99295">
                  <c:v>230.04221488613101</c:v>
                </c:pt>
                <c:pt idx="99296">
                  <c:v>230.04453164140401</c:v>
                </c:pt>
                <c:pt idx="99297">
                  <c:v>230.046848396678</c:v>
                </c:pt>
                <c:pt idx="99298">
                  <c:v>230.049165151951</c:v>
                </c:pt>
                <c:pt idx="99299">
                  <c:v>230.051481907225</c:v>
                </c:pt>
                <c:pt idx="99300">
                  <c:v>230.053798662498</c:v>
                </c:pt>
                <c:pt idx="99301">
                  <c:v>230.05611541777199</c:v>
                </c:pt>
                <c:pt idx="99302">
                  <c:v>230.05843217304499</c:v>
                </c:pt>
                <c:pt idx="99303">
                  <c:v>230.06074892831899</c:v>
                </c:pt>
                <c:pt idx="99304">
                  <c:v>230.06306568359199</c:v>
                </c:pt>
                <c:pt idx="99305">
                  <c:v>230.06538243886601</c:v>
                </c:pt>
                <c:pt idx="99306">
                  <c:v>230.06769919413901</c:v>
                </c:pt>
                <c:pt idx="99307">
                  <c:v>230.070015949413</c:v>
                </c:pt>
                <c:pt idx="99308">
                  <c:v>230.072332704687</c:v>
                </c:pt>
                <c:pt idx="99309">
                  <c:v>230.07464945996</c:v>
                </c:pt>
                <c:pt idx="99310">
                  <c:v>230.07696621523399</c:v>
                </c:pt>
                <c:pt idx="99311">
                  <c:v>230.07928297050699</c:v>
                </c:pt>
                <c:pt idx="99312">
                  <c:v>230.08159972578099</c:v>
                </c:pt>
                <c:pt idx="99313">
                  <c:v>230.08391648105399</c:v>
                </c:pt>
                <c:pt idx="99314">
                  <c:v>230.08623323632801</c:v>
                </c:pt>
                <c:pt idx="99315">
                  <c:v>230.08854999160101</c:v>
                </c:pt>
                <c:pt idx="99316">
                  <c:v>230.09086674687501</c:v>
                </c:pt>
                <c:pt idx="99317">
                  <c:v>230.09318350214801</c:v>
                </c:pt>
                <c:pt idx="99318">
                  <c:v>230.095500257422</c:v>
                </c:pt>
                <c:pt idx="99319">
                  <c:v>230.097817012696</c:v>
                </c:pt>
                <c:pt idx="99320">
                  <c:v>230.100133767969</c:v>
                </c:pt>
                <c:pt idx="99321">
                  <c:v>230.10245052324299</c:v>
                </c:pt>
                <c:pt idx="99322">
                  <c:v>230.10476727851599</c:v>
                </c:pt>
                <c:pt idx="99323">
                  <c:v>230.10708403378999</c:v>
                </c:pt>
                <c:pt idx="99324">
                  <c:v>230.10940078906299</c:v>
                </c:pt>
                <c:pt idx="99325">
                  <c:v>230.11171754433701</c:v>
                </c:pt>
                <c:pt idx="99326">
                  <c:v>230.11403429961001</c:v>
                </c:pt>
                <c:pt idx="99327">
                  <c:v>230.11635105488401</c:v>
                </c:pt>
                <c:pt idx="99328">
                  <c:v>230.11866781015701</c:v>
                </c:pt>
                <c:pt idx="99329">
                  <c:v>230.120984565431</c:v>
                </c:pt>
                <c:pt idx="99330">
                  <c:v>230.123301320704</c:v>
                </c:pt>
                <c:pt idx="99331">
                  <c:v>230.125618075978</c:v>
                </c:pt>
                <c:pt idx="99332">
                  <c:v>230.12793483125199</c:v>
                </c:pt>
                <c:pt idx="99333">
                  <c:v>230.13025158652499</c:v>
                </c:pt>
                <c:pt idx="99334">
                  <c:v>230.13256834179899</c:v>
                </c:pt>
                <c:pt idx="99335">
                  <c:v>230.13488509707199</c:v>
                </c:pt>
                <c:pt idx="99336">
                  <c:v>230.13720185234601</c:v>
                </c:pt>
                <c:pt idx="99337">
                  <c:v>230.13951860761901</c:v>
                </c:pt>
                <c:pt idx="99338">
                  <c:v>230.141835362893</c:v>
                </c:pt>
                <c:pt idx="99339">
                  <c:v>230.14415211816601</c:v>
                </c:pt>
                <c:pt idx="99340">
                  <c:v>230.14646887344</c:v>
                </c:pt>
                <c:pt idx="99341">
                  <c:v>230.148785628713</c:v>
                </c:pt>
                <c:pt idx="99342">
                  <c:v>230.15110238398699</c:v>
                </c:pt>
                <c:pt idx="99343">
                  <c:v>230.15341913926</c:v>
                </c:pt>
                <c:pt idx="99344">
                  <c:v>230.15573589453399</c:v>
                </c:pt>
                <c:pt idx="99345">
                  <c:v>230.15805264980801</c:v>
                </c:pt>
                <c:pt idx="99346">
                  <c:v>230.16036940508101</c:v>
                </c:pt>
                <c:pt idx="99347">
                  <c:v>230.16268616035501</c:v>
                </c:pt>
                <c:pt idx="99348">
                  <c:v>230.16500291562801</c:v>
                </c:pt>
                <c:pt idx="99349">
                  <c:v>230.167319670902</c:v>
                </c:pt>
                <c:pt idx="99350">
                  <c:v>230.169636426175</c:v>
                </c:pt>
                <c:pt idx="99351">
                  <c:v>230.171953181449</c:v>
                </c:pt>
                <c:pt idx="99352">
                  <c:v>230.174269936722</c:v>
                </c:pt>
                <c:pt idx="99353">
                  <c:v>230.17658669199599</c:v>
                </c:pt>
                <c:pt idx="99354">
                  <c:v>230.17890344726899</c:v>
                </c:pt>
                <c:pt idx="99355">
                  <c:v>230.18122020254299</c:v>
                </c:pt>
                <c:pt idx="99356">
                  <c:v>230.18353695781599</c:v>
                </c:pt>
                <c:pt idx="99357">
                  <c:v>230.18585371309001</c:v>
                </c:pt>
                <c:pt idx="99358">
                  <c:v>230.18817046836401</c:v>
                </c:pt>
                <c:pt idx="99359">
                  <c:v>230.19048722363701</c:v>
                </c:pt>
                <c:pt idx="99360">
                  <c:v>230.192803978911</c:v>
                </c:pt>
                <c:pt idx="99361">
                  <c:v>230.195120734184</c:v>
                </c:pt>
                <c:pt idx="99362">
                  <c:v>230.197437489458</c:v>
                </c:pt>
                <c:pt idx="99363">
                  <c:v>230.199754244731</c:v>
                </c:pt>
                <c:pt idx="99364">
                  <c:v>230.20207100000499</c:v>
                </c:pt>
                <c:pt idx="99365">
                  <c:v>230.20438775527799</c:v>
                </c:pt>
                <c:pt idx="99366">
                  <c:v>230.20670451055199</c:v>
                </c:pt>
                <c:pt idx="99367">
                  <c:v>230.20902126582499</c:v>
                </c:pt>
                <c:pt idx="99368">
                  <c:v>230.21133802109901</c:v>
                </c:pt>
                <c:pt idx="99369">
                  <c:v>230.21365477637301</c:v>
                </c:pt>
                <c:pt idx="99370">
                  <c:v>230.21597153164601</c:v>
                </c:pt>
                <c:pt idx="99371">
                  <c:v>230.21828828692</c:v>
                </c:pt>
                <c:pt idx="99372">
                  <c:v>230.220605042193</c:v>
                </c:pt>
                <c:pt idx="99373">
                  <c:v>230.222921797467</c:v>
                </c:pt>
                <c:pt idx="99374">
                  <c:v>230.22523855274</c:v>
                </c:pt>
                <c:pt idx="99375">
                  <c:v>230.22755530801399</c:v>
                </c:pt>
                <c:pt idx="99376">
                  <c:v>230.22987206328699</c:v>
                </c:pt>
                <c:pt idx="99377">
                  <c:v>230.23218881856101</c:v>
                </c:pt>
                <c:pt idx="99378">
                  <c:v>230.23450557383401</c:v>
                </c:pt>
                <c:pt idx="99379">
                  <c:v>230.23682232910801</c:v>
                </c:pt>
                <c:pt idx="99380">
                  <c:v>230.23913908438101</c:v>
                </c:pt>
                <c:pt idx="99381">
                  <c:v>230.241455839655</c:v>
                </c:pt>
                <c:pt idx="99382">
                  <c:v>230.243772594929</c:v>
                </c:pt>
                <c:pt idx="99383">
                  <c:v>230.246089350202</c:v>
                </c:pt>
                <c:pt idx="99384">
                  <c:v>230.24840610547599</c:v>
                </c:pt>
                <c:pt idx="99385">
                  <c:v>230.25072286074899</c:v>
                </c:pt>
                <c:pt idx="99386">
                  <c:v>230.25303961602299</c:v>
                </c:pt>
                <c:pt idx="99387">
                  <c:v>230.25535637129599</c:v>
                </c:pt>
                <c:pt idx="99388">
                  <c:v>230.25767312657001</c:v>
                </c:pt>
                <c:pt idx="99389">
                  <c:v>230.25998988184301</c:v>
                </c:pt>
                <c:pt idx="99390">
                  <c:v>230.26230663711701</c:v>
                </c:pt>
                <c:pt idx="99391">
                  <c:v>230.26462339239001</c:v>
                </c:pt>
                <c:pt idx="99392">
                  <c:v>230.266940147664</c:v>
                </c:pt>
                <c:pt idx="99393">
                  <c:v>230.269256902937</c:v>
                </c:pt>
                <c:pt idx="99394">
                  <c:v>230.271573658211</c:v>
                </c:pt>
                <c:pt idx="99395">
                  <c:v>230.27389041348499</c:v>
                </c:pt>
                <c:pt idx="99396">
                  <c:v>230.27620716875799</c:v>
                </c:pt>
                <c:pt idx="99397">
                  <c:v>230.27852392403199</c:v>
                </c:pt>
                <c:pt idx="99398">
                  <c:v>230.28084067930499</c:v>
                </c:pt>
                <c:pt idx="99399">
                  <c:v>230.28315743457901</c:v>
                </c:pt>
                <c:pt idx="99400">
                  <c:v>230.28547418985201</c:v>
                </c:pt>
                <c:pt idx="99401">
                  <c:v>230.28779094512601</c:v>
                </c:pt>
                <c:pt idx="99402">
                  <c:v>230.29010770039901</c:v>
                </c:pt>
                <c:pt idx="99403">
                  <c:v>230.292424455673</c:v>
                </c:pt>
                <c:pt idx="99404">
                  <c:v>230.294741210946</c:v>
                </c:pt>
                <c:pt idx="99405">
                  <c:v>230.29705796622</c:v>
                </c:pt>
                <c:pt idx="99406">
                  <c:v>230.299374721493</c:v>
                </c:pt>
                <c:pt idx="99407">
                  <c:v>230.30169147676699</c:v>
                </c:pt>
                <c:pt idx="99408">
                  <c:v>230.30400823204101</c:v>
                </c:pt>
                <c:pt idx="99409">
                  <c:v>230.30632498731401</c:v>
                </c:pt>
                <c:pt idx="99410">
                  <c:v>230.30864174258801</c:v>
                </c:pt>
                <c:pt idx="99411">
                  <c:v>230.31095849786101</c:v>
                </c:pt>
                <c:pt idx="99412">
                  <c:v>230.313275253135</c:v>
                </c:pt>
                <c:pt idx="99413">
                  <c:v>230.315592008408</c:v>
                </c:pt>
                <c:pt idx="99414">
                  <c:v>230.317908763682</c:v>
                </c:pt>
                <c:pt idx="99415">
                  <c:v>230.320225518955</c:v>
                </c:pt>
                <c:pt idx="99416">
                  <c:v>230.32254227422899</c:v>
                </c:pt>
                <c:pt idx="99417">
                  <c:v>230.32485902950199</c:v>
                </c:pt>
                <c:pt idx="99418">
                  <c:v>230.32717578477599</c:v>
                </c:pt>
                <c:pt idx="99419">
                  <c:v>230.32949254005001</c:v>
                </c:pt>
                <c:pt idx="99420">
                  <c:v>230.33180929532301</c:v>
                </c:pt>
                <c:pt idx="99421">
                  <c:v>230.33412605059701</c:v>
                </c:pt>
                <c:pt idx="99422">
                  <c:v>230.33644280587001</c:v>
                </c:pt>
                <c:pt idx="99423">
                  <c:v>230.338759561144</c:v>
                </c:pt>
                <c:pt idx="99424">
                  <c:v>230.341076316417</c:v>
                </c:pt>
                <c:pt idx="99425">
                  <c:v>230.343393071691</c:v>
                </c:pt>
                <c:pt idx="99426">
                  <c:v>230.345709826964</c:v>
                </c:pt>
                <c:pt idx="99427">
                  <c:v>230.34802658223799</c:v>
                </c:pt>
                <c:pt idx="99428">
                  <c:v>230.35034333751099</c:v>
                </c:pt>
                <c:pt idx="99429">
                  <c:v>230.35266009278499</c:v>
                </c:pt>
                <c:pt idx="99430">
                  <c:v>230.35497684805799</c:v>
                </c:pt>
                <c:pt idx="99431">
                  <c:v>230.35729360333201</c:v>
                </c:pt>
                <c:pt idx="99432">
                  <c:v>230.35961035860601</c:v>
                </c:pt>
                <c:pt idx="99433">
                  <c:v>230.36192711387901</c:v>
                </c:pt>
                <c:pt idx="99434">
                  <c:v>230.364243869153</c:v>
                </c:pt>
                <c:pt idx="99435">
                  <c:v>230.366560624426</c:v>
                </c:pt>
                <c:pt idx="99436">
                  <c:v>230.3688773797</c:v>
                </c:pt>
                <c:pt idx="99437">
                  <c:v>230.371194134973</c:v>
                </c:pt>
                <c:pt idx="99438">
                  <c:v>230.37351089024699</c:v>
                </c:pt>
                <c:pt idx="99439">
                  <c:v>230.37582764551999</c:v>
                </c:pt>
                <c:pt idx="99440">
                  <c:v>230.37814440079401</c:v>
                </c:pt>
                <c:pt idx="99441">
                  <c:v>230.38046115606701</c:v>
                </c:pt>
                <c:pt idx="99442">
                  <c:v>230.38277791134101</c:v>
                </c:pt>
                <c:pt idx="99443">
                  <c:v>230.38509466661401</c:v>
                </c:pt>
                <c:pt idx="99444">
                  <c:v>230.387411421888</c:v>
                </c:pt>
                <c:pt idx="99445">
                  <c:v>230.389728177162</c:v>
                </c:pt>
                <c:pt idx="99446">
                  <c:v>230.392044932435</c:v>
                </c:pt>
                <c:pt idx="99447">
                  <c:v>230.39436168770899</c:v>
                </c:pt>
                <c:pt idx="99448">
                  <c:v>230.39667844298199</c:v>
                </c:pt>
                <c:pt idx="99449">
                  <c:v>230.39899519825599</c:v>
                </c:pt>
                <c:pt idx="99450">
                  <c:v>230.40131195352899</c:v>
                </c:pt>
                <c:pt idx="99451">
                  <c:v>230.40362870880301</c:v>
                </c:pt>
                <c:pt idx="99452">
                  <c:v>230.40594546407601</c:v>
                </c:pt>
                <c:pt idx="99453">
                  <c:v>230.40826221935001</c:v>
                </c:pt>
                <c:pt idx="99454">
                  <c:v>230.41057897462301</c:v>
                </c:pt>
                <c:pt idx="99455">
                  <c:v>230.412895729897</c:v>
                </c:pt>
                <c:pt idx="99456">
                  <c:v>230.41521248517</c:v>
                </c:pt>
                <c:pt idx="99457">
                  <c:v>230.417529240444</c:v>
                </c:pt>
                <c:pt idx="99458">
                  <c:v>230.41984599571799</c:v>
                </c:pt>
                <c:pt idx="99459">
                  <c:v>230.42216275099099</c:v>
                </c:pt>
                <c:pt idx="99460">
                  <c:v>230.42447950626499</c:v>
                </c:pt>
                <c:pt idx="99461">
                  <c:v>230.42679626153799</c:v>
                </c:pt>
                <c:pt idx="99462">
                  <c:v>230.42911301681201</c:v>
                </c:pt>
                <c:pt idx="99463">
                  <c:v>230.43142977208501</c:v>
                </c:pt>
                <c:pt idx="99464">
                  <c:v>230.43374652735901</c:v>
                </c:pt>
                <c:pt idx="99465">
                  <c:v>230.43606328263201</c:v>
                </c:pt>
                <c:pt idx="99466">
                  <c:v>230.438380037906</c:v>
                </c:pt>
                <c:pt idx="99467">
                  <c:v>230.440696793179</c:v>
                </c:pt>
                <c:pt idx="99468">
                  <c:v>230.443013548453</c:v>
                </c:pt>
                <c:pt idx="99469">
                  <c:v>230.44533030372699</c:v>
                </c:pt>
                <c:pt idx="99470">
                  <c:v>230.44764705899999</c:v>
                </c:pt>
                <c:pt idx="99471">
                  <c:v>230.44996381427401</c:v>
                </c:pt>
                <c:pt idx="99472">
                  <c:v>230.45228056954701</c:v>
                </c:pt>
                <c:pt idx="99473">
                  <c:v>230.45459732482101</c:v>
                </c:pt>
                <c:pt idx="99474">
                  <c:v>230.45691408009401</c:v>
                </c:pt>
                <c:pt idx="99475">
                  <c:v>230.459230835368</c:v>
                </c:pt>
                <c:pt idx="99476">
                  <c:v>230.461547590641</c:v>
                </c:pt>
                <c:pt idx="99477">
                  <c:v>230.463864345915</c:v>
                </c:pt>
                <c:pt idx="99478">
                  <c:v>230.466181101188</c:v>
                </c:pt>
                <c:pt idx="99479">
                  <c:v>230.46849785646199</c:v>
                </c:pt>
                <c:pt idx="99480">
                  <c:v>230.47081461173499</c:v>
                </c:pt>
                <c:pt idx="99481">
                  <c:v>230.47313136700899</c:v>
                </c:pt>
                <c:pt idx="99482">
                  <c:v>230.47544812228301</c:v>
                </c:pt>
                <c:pt idx="99483">
                  <c:v>230.47776487755601</c:v>
                </c:pt>
                <c:pt idx="99484">
                  <c:v>230.48008163283001</c:v>
                </c:pt>
                <c:pt idx="99485">
                  <c:v>230.48239838810301</c:v>
                </c:pt>
                <c:pt idx="99486">
                  <c:v>230.484715143377</c:v>
                </c:pt>
                <c:pt idx="99487">
                  <c:v>230.48703189865</c:v>
                </c:pt>
                <c:pt idx="99488">
                  <c:v>230.489348653924</c:v>
                </c:pt>
                <c:pt idx="99489">
                  <c:v>230.491665409197</c:v>
                </c:pt>
                <c:pt idx="99490">
                  <c:v>230.49398216447099</c:v>
                </c:pt>
                <c:pt idx="99491">
                  <c:v>230.49629891974399</c:v>
                </c:pt>
                <c:pt idx="99492">
                  <c:v>230.49861567501799</c:v>
                </c:pt>
                <c:pt idx="99493">
                  <c:v>230.50093243029099</c:v>
                </c:pt>
                <c:pt idx="99494">
                  <c:v>230.50324918556501</c:v>
                </c:pt>
                <c:pt idx="99495">
                  <c:v>230.50556594083901</c:v>
                </c:pt>
                <c:pt idx="99496">
                  <c:v>230.50788269611201</c:v>
                </c:pt>
                <c:pt idx="99497">
                  <c:v>230.510199451386</c:v>
                </c:pt>
                <c:pt idx="99498">
                  <c:v>230.512516206659</c:v>
                </c:pt>
                <c:pt idx="99499">
                  <c:v>230.514832961933</c:v>
                </c:pt>
                <c:pt idx="99500">
                  <c:v>230.517149717206</c:v>
                </c:pt>
                <c:pt idx="99501">
                  <c:v>230.51946647247999</c:v>
                </c:pt>
                <c:pt idx="99502">
                  <c:v>230.52178322775299</c:v>
                </c:pt>
                <c:pt idx="99503">
                  <c:v>230.52409998302701</c:v>
                </c:pt>
                <c:pt idx="99504">
                  <c:v>230.52641673829999</c:v>
                </c:pt>
                <c:pt idx="99505">
                  <c:v>230.52873349357401</c:v>
                </c:pt>
                <c:pt idx="99506">
                  <c:v>230.531050248848</c:v>
                </c:pt>
                <c:pt idx="99507">
                  <c:v>230.533367004121</c:v>
                </c:pt>
                <c:pt idx="99508">
                  <c:v>230.535683759395</c:v>
                </c:pt>
                <c:pt idx="99509">
                  <c:v>230.538000514668</c:v>
                </c:pt>
                <c:pt idx="99510">
                  <c:v>230.54031726994199</c:v>
                </c:pt>
                <c:pt idx="99511">
                  <c:v>230.54263402521499</c:v>
                </c:pt>
                <c:pt idx="99512">
                  <c:v>230.54495078048899</c:v>
                </c:pt>
                <c:pt idx="99513">
                  <c:v>230.54726753576199</c:v>
                </c:pt>
                <c:pt idx="99514">
                  <c:v>230.54958429103601</c:v>
                </c:pt>
                <c:pt idx="99515">
                  <c:v>230.55190104630901</c:v>
                </c:pt>
                <c:pt idx="99516">
                  <c:v>230.55421780158301</c:v>
                </c:pt>
                <c:pt idx="99517">
                  <c:v>230.55653455685601</c:v>
                </c:pt>
                <c:pt idx="99518">
                  <c:v>230.55885131213</c:v>
                </c:pt>
                <c:pt idx="99519">
                  <c:v>230.561168067404</c:v>
                </c:pt>
                <c:pt idx="99520">
                  <c:v>230.563484822677</c:v>
                </c:pt>
                <c:pt idx="99521">
                  <c:v>230.56580157795099</c:v>
                </c:pt>
                <c:pt idx="99522">
                  <c:v>230.56811833322399</c:v>
                </c:pt>
                <c:pt idx="99523">
                  <c:v>230.57043508849799</c:v>
                </c:pt>
                <c:pt idx="99524">
                  <c:v>230.57275184377099</c:v>
                </c:pt>
                <c:pt idx="99525">
                  <c:v>230.57506859904501</c:v>
                </c:pt>
                <c:pt idx="99526">
                  <c:v>230.57738535431801</c:v>
                </c:pt>
                <c:pt idx="99527">
                  <c:v>230.57970210959201</c:v>
                </c:pt>
                <c:pt idx="99528">
                  <c:v>230.58201886486501</c:v>
                </c:pt>
                <c:pt idx="99529">
                  <c:v>230.584335620139</c:v>
                </c:pt>
                <c:pt idx="99530">
                  <c:v>230.586652375412</c:v>
                </c:pt>
                <c:pt idx="99531">
                  <c:v>230.588969130686</c:v>
                </c:pt>
                <c:pt idx="99532">
                  <c:v>230.59128588595999</c:v>
                </c:pt>
                <c:pt idx="99533">
                  <c:v>230.59360264123299</c:v>
                </c:pt>
                <c:pt idx="99534">
                  <c:v>230.59591939650701</c:v>
                </c:pt>
                <c:pt idx="99535">
                  <c:v>230.59823615177999</c:v>
                </c:pt>
                <c:pt idx="99536">
                  <c:v>230.60055290705401</c:v>
                </c:pt>
                <c:pt idx="99537">
                  <c:v>230.60286966232701</c:v>
                </c:pt>
                <c:pt idx="99538">
                  <c:v>230.605186417601</c:v>
                </c:pt>
                <c:pt idx="99539">
                  <c:v>230.607503172874</c:v>
                </c:pt>
                <c:pt idx="99540">
                  <c:v>230.609819928148</c:v>
                </c:pt>
                <c:pt idx="99541">
                  <c:v>230.612136683421</c:v>
                </c:pt>
                <c:pt idx="99542">
                  <c:v>230.61445343869499</c:v>
                </c:pt>
                <c:pt idx="99543">
                  <c:v>230.61677019396799</c:v>
                </c:pt>
                <c:pt idx="99544">
                  <c:v>230.61908694924199</c:v>
                </c:pt>
                <c:pt idx="99545">
                  <c:v>230.62140370451601</c:v>
                </c:pt>
                <c:pt idx="99546">
                  <c:v>230.62372045978901</c:v>
                </c:pt>
                <c:pt idx="99547">
                  <c:v>230.62603721506301</c:v>
                </c:pt>
                <c:pt idx="99548">
                  <c:v>230.62835397033601</c:v>
                </c:pt>
                <c:pt idx="99549">
                  <c:v>230.63067072561</c:v>
                </c:pt>
                <c:pt idx="99550">
                  <c:v>230.632987480883</c:v>
                </c:pt>
                <c:pt idx="99551">
                  <c:v>230.635304236157</c:v>
                </c:pt>
                <c:pt idx="99552">
                  <c:v>230.63762099143</c:v>
                </c:pt>
                <c:pt idx="99553">
                  <c:v>230.63993774670399</c:v>
                </c:pt>
                <c:pt idx="99554">
                  <c:v>230.64225450197699</c:v>
                </c:pt>
                <c:pt idx="99555">
                  <c:v>230.64457125725099</c:v>
                </c:pt>
                <c:pt idx="99556">
                  <c:v>230.64688801252501</c:v>
                </c:pt>
                <c:pt idx="99557">
                  <c:v>230.64920476779801</c:v>
                </c:pt>
                <c:pt idx="99558">
                  <c:v>230.65152152307201</c:v>
                </c:pt>
                <c:pt idx="99559">
                  <c:v>230.65383827834501</c:v>
                </c:pt>
                <c:pt idx="99560">
                  <c:v>230.656155033619</c:v>
                </c:pt>
                <c:pt idx="99561">
                  <c:v>230.658471788892</c:v>
                </c:pt>
                <c:pt idx="99562">
                  <c:v>230.660788544166</c:v>
                </c:pt>
                <c:pt idx="99563">
                  <c:v>230.663105299439</c:v>
                </c:pt>
                <c:pt idx="99564">
                  <c:v>230.66542205471299</c:v>
                </c:pt>
                <c:pt idx="99565">
                  <c:v>230.66773880998599</c:v>
                </c:pt>
                <c:pt idx="99566">
                  <c:v>230.67005556525999</c:v>
                </c:pt>
                <c:pt idx="99567">
                  <c:v>230.67237232053299</c:v>
                </c:pt>
                <c:pt idx="99568">
                  <c:v>230.67468907580701</c:v>
                </c:pt>
                <c:pt idx="99569">
                  <c:v>230.677005831081</c:v>
                </c:pt>
                <c:pt idx="99570">
                  <c:v>230.679322586354</c:v>
                </c:pt>
                <c:pt idx="99571">
                  <c:v>230.681639341628</c:v>
                </c:pt>
                <c:pt idx="99572">
                  <c:v>230.683956096901</c:v>
                </c:pt>
                <c:pt idx="99573">
                  <c:v>230.68627285217499</c:v>
                </c:pt>
                <c:pt idx="99574">
                  <c:v>230.68858960744799</c:v>
                </c:pt>
                <c:pt idx="99575">
                  <c:v>230.69090636272199</c:v>
                </c:pt>
                <c:pt idx="99576">
                  <c:v>230.69322311799499</c:v>
                </c:pt>
                <c:pt idx="99577">
                  <c:v>230.69553987326901</c:v>
                </c:pt>
                <c:pt idx="99578">
                  <c:v>230.69785662854201</c:v>
                </c:pt>
                <c:pt idx="99579">
                  <c:v>230.70017338381601</c:v>
                </c:pt>
                <c:pt idx="99580">
                  <c:v>230.70249013908901</c:v>
                </c:pt>
                <c:pt idx="99581">
                  <c:v>230.704806894363</c:v>
                </c:pt>
                <c:pt idx="99582">
                  <c:v>230.707123649637</c:v>
                </c:pt>
                <c:pt idx="99583">
                  <c:v>230.70944040491</c:v>
                </c:pt>
                <c:pt idx="99584">
                  <c:v>230.71175716018399</c:v>
                </c:pt>
                <c:pt idx="99585">
                  <c:v>230.71407391545699</c:v>
                </c:pt>
                <c:pt idx="99586">
                  <c:v>230.71639067073099</c:v>
                </c:pt>
                <c:pt idx="99587">
                  <c:v>230.71870742600399</c:v>
                </c:pt>
                <c:pt idx="99588">
                  <c:v>230.72102418127801</c:v>
                </c:pt>
                <c:pt idx="99589">
                  <c:v>230.72334093655101</c:v>
                </c:pt>
                <c:pt idx="99590">
                  <c:v>230.72565769182501</c:v>
                </c:pt>
                <c:pt idx="99591">
                  <c:v>230.72797444709801</c:v>
                </c:pt>
                <c:pt idx="99592">
                  <c:v>230.730291202372</c:v>
                </c:pt>
                <c:pt idx="99593">
                  <c:v>230.732607957645</c:v>
                </c:pt>
                <c:pt idx="99594">
                  <c:v>230.734924712919</c:v>
                </c:pt>
                <c:pt idx="99595">
                  <c:v>230.73724146819299</c:v>
                </c:pt>
                <c:pt idx="99596">
                  <c:v>230.73955822346599</c:v>
                </c:pt>
                <c:pt idx="99597">
                  <c:v>230.74187497873999</c:v>
                </c:pt>
                <c:pt idx="99598">
                  <c:v>230.74419173401299</c:v>
                </c:pt>
                <c:pt idx="99599">
                  <c:v>230.74650848928701</c:v>
                </c:pt>
                <c:pt idx="99600">
                  <c:v>230.74882524456001</c:v>
                </c:pt>
                <c:pt idx="99601">
                  <c:v>230.751141999834</c:v>
                </c:pt>
                <c:pt idx="99602">
                  <c:v>230.753458755107</c:v>
                </c:pt>
                <c:pt idx="99603">
                  <c:v>230.755775510381</c:v>
                </c:pt>
                <c:pt idx="99604">
                  <c:v>230.758092265654</c:v>
                </c:pt>
                <c:pt idx="99605">
                  <c:v>230.76040902092799</c:v>
                </c:pt>
                <c:pt idx="99606">
                  <c:v>230.76272577620199</c:v>
                </c:pt>
                <c:pt idx="99607">
                  <c:v>230.76504253147499</c:v>
                </c:pt>
                <c:pt idx="99608">
                  <c:v>230.76735928674901</c:v>
                </c:pt>
                <c:pt idx="99609">
                  <c:v>230.76967604202201</c:v>
                </c:pt>
                <c:pt idx="99610">
                  <c:v>230.77199279729601</c:v>
                </c:pt>
                <c:pt idx="99611">
                  <c:v>230.77430955256901</c:v>
                </c:pt>
                <c:pt idx="99612">
                  <c:v>230.776626307843</c:v>
                </c:pt>
                <c:pt idx="99613">
                  <c:v>230.778943063116</c:v>
                </c:pt>
                <c:pt idx="99614">
                  <c:v>230.78125981839</c:v>
                </c:pt>
                <c:pt idx="99615">
                  <c:v>230.783576573663</c:v>
                </c:pt>
                <c:pt idx="99616">
                  <c:v>230.78589332893699</c:v>
                </c:pt>
                <c:pt idx="99617">
                  <c:v>230.78821008420999</c:v>
                </c:pt>
                <c:pt idx="99618">
                  <c:v>230.79052683948399</c:v>
                </c:pt>
                <c:pt idx="99619">
                  <c:v>230.79284359475801</c:v>
                </c:pt>
                <c:pt idx="99620">
                  <c:v>230.79516035003101</c:v>
                </c:pt>
                <c:pt idx="99621">
                  <c:v>230.79747710530501</c:v>
                </c:pt>
                <c:pt idx="99622">
                  <c:v>230.79979386057801</c:v>
                </c:pt>
                <c:pt idx="99623">
                  <c:v>230.802110615852</c:v>
                </c:pt>
                <c:pt idx="99624">
                  <c:v>230.804427371125</c:v>
                </c:pt>
                <c:pt idx="99625">
                  <c:v>230.806744126399</c:v>
                </c:pt>
                <c:pt idx="99626">
                  <c:v>230.809060881672</c:v>
                </c:pt>
                <c:pt idx="99627">
                  <c:v>230.81137763694599</c:v>
                </c:pt>
                <c:pt idx="99628">
                  <c:v>230.81369439221899</c:v>
                </c:pt>
                <c:pt idx="99629">
                  <c:v>230.81601114749299</c:v>
                </c:pt>
                <c:pt idx="99630">
                  <c:v>230.81832790276599</c:v>
                </c:pt>
                <c:pt idx="99631">
                  <c:v>230.82064465804001</c:v>
                </c:pt>
                <c:pt idx="99632">
                  <c:v>230.822961413314</c:v>
                </c:pt>
                <c:pt idx="99633">
                  <c:v>230.825278168587</c:v>
                </c:pt>
                <c:pt idx="99634">
                  <c:v>230.827594923861</c:v>
                </c:pt>
                <c:pt idx="99635">
                  <c:v>230.829911679134</c:v>
                </c:pt>
                <c:pt idx="99636">
                  <c:v>230.83222843440799</c:v>
                </c:pt>
                <c:pt idx="99637">
                  <c:v>230.83454518968099</c:v>
                </c:pt>
                <c:pt idx="99638">
                  <c:v>230.83686194495499</c:v>
                </c:pt>
                <c:pt idx="99639">
                  <c:v>230.83917870022799</c:v>
                </c:pt>
                <c:pt idx="99640">
                  <c:v>230.84149545550201</c:v>
                </c:pt>
                <c:pt idx="99641">
                  <c:v>230.84381221077501</c:v>
                </c:pt>
                <c:pt idx="99642">
                  <c:v>230.84612896604901</c:v>
                </c:pt>
                <c:pt idx="99643">
                  <c:v>230.848445721323</c:v>
                </c:pt>
                <c:pt idx="99644">
                  <c:v>230.850762476596</c:v>
                </c:pt>
                <c:pt idx="99645">
                  <c:v>230.85307923187</c:v>
                </c:pt>
                <c:pt idx="99646">
                  <c:v>230.855395987143</c:v>
                </c:pt>
                <c:pt idx="99647">
                  <c:v>230.85771274241699</c:v>
                </c:pt>
                <c:pt idx="99648">
                  <c:v>230.86002949768999</c:v>
                </c:pt>
                <c:pt idx="99649">
                  <c:v>230.86234625296399</c:v>
                </c:pt>
                <c:pt idx="99650">
                  <c:v>230.86466300823699</c:v>
                </c:pt>
                <c:pt idx="99651">
                  <c:v>230.86697976351101</c:v>
                </c:pt>
                <c:pt idx="99652">
                  <c:v>230.86929651878401</c:v>
                </c:pt>
                <c:pt idx="99653">
                  <c:v>230.87161327405801</c:v>
                </c:pt>
                <c:pt idx="99654">
                  <c:v>230.87393002933101</c:v>
                </c:pt>
                <c:pt idx="99655">
                  <c:v>230.876246784605</c:v>
                </c:pt>
                <c:pt idx="99656">
                  <c:v>230.878563539879</c:v>
                </c:pt>
                <c:pt idx="99657">
                  <c:v>230.880880295152</c:v>
                </c:pt>
                <c:pt idx="99658">
                  <c:v>230.88319705042599</c:v>
                </c:pt>
                <c:pt idx="99659">
                  <c:v>230.88551380569899</c:v>
                </c:pt>
                <c:pt idx="99660">
                  <c:v>230.88783056097299</c:v>
                </c:pt>
                <c:pt idx="99661">
                  <c:v>230.89014731624599</c:v>
                </c:pt>
                <c:pt idx="99662">
                  <c:v>230.89246407152001</c:v>
                </c:pt>
                <c:pt idx="99663">
                  <c:v>230.89478082679301</c:v>
                </c:pt>
                <c:pt idx="99664">
                  <c:v>230.897097582067</c:v>
                </c:pt>
                <c:pt idx="99665">
                  <c:v>230.89941433734</c:v>
                </c:pt>
                <c:pt idx="99666">
                  <c:v>230.901731092614</c:v>
                </c:pt>
                <c:pt idx="99667">
                  <c:v>230.904047847887</c:v>
                </c:pt>
                <c:pt idx="99668">
                  <c:v>230.90636460316099</c:v>
                </c:pt>
                <c:pt idx="99669">
                  <c:v>230.90868135843499</c:v>
                </c:pt>
                <c:pt idx="99670">
                  <c:v>230.91099811370799</c:v>
                </c:pt>
                <c:pt idx="99671">
                  <c:v>230.91331486898201</c:v>
                </c:pt>
                <c:pt idx="99672">
                  <c:v>230.91563162425501</c:v>
                </c:pt>
                <c:pt idx="99673">
                  <c:v>230.91794837952901</c:v>
                </c:pt>
                <c:pt idx="99674">
                  <c:v>230.92026513480201</c:v>
                </c:pt>
                <c:pt idx="99675">
                  <c:v>230.922581890076</c:v>
                </c:pt>
                <c:pt idx="99676">
                  <c:v>230.924898645349</c:v>
                </c:pt>
                <c:pt idx="99677">
                  <c:v>230.927215400623</c:v>
                </c:pt>
                <c:pt idx="99678">
                  <c:v>230.929532155896</c:v>
                </c:pt>
                <c:pt idx="99679">
                  <c:v>230.93184891116999</c:v>
                </c:pt>
                <c:pt idx="99680">
                  <c:v>230.93416566644299</c:v>
                </c:pt>
                <c:pt idx="99681">
                  <c:v>230.93648242171699</c:v>
                </c:pt>
                <c:pt idx="99682">
                  <c:v>230.93879917699101</c:v>
                </c:pt>
                <c:pt idx="99683">
                  <c:v>230.94111593226401</c:v>
                </c:pt>
                <c:pt idx="99684">
                  <c:v>230.94343268753801</c:v>
                </c:pt>
                <c:pt idx="99685">
                  <c:v>230.94574944281101</c:v>
                </c:pt>
                <c:pt idx="99686">
                  <c:v>230.948066198085</c:v>
                </c:pt>
                <c:pt idx="99687">
                  <c:v>230.950382953358</c:v>
                </c:pt>
                <c:pt idx="99688">
                  <c:v>230.952699708632</c:v>
                </c:pt>
                <c:pt idx="99689">
                  <c:v>230.955016463905</c:v>
                </c:pt>
                <c:pt idx="99690">
                  <c:v>230.95733321917899</c:v>
                </c:pt>
                <c:pt idx="99691">
                  <c:v>230.95964997445199</c:v>
                </c:pt>
                <c:pt idx="99692">
                  <c:v>230.96196672972599</c:v>
                </c:pt>
                <c:pt idx="99693">
                  <c:v>230.96428348500001</c:v>
                </c:pt>
                <c:pt idx="99694">
                  <c:v>230.96660024027301</c:v>
                </c:pt>
                <c:pt idx="99695">
                  <c:v>230.968916995547</c:v>
                </c:pt>
                <c:pt idx="99696">
                  <c:v>230.97123375082001</c:v>
                </c:pt>
                <c:pt idx="99697">
                  <c:v>230.973550506094</c:v>
                </c:pt>
                <c:pt idx="99698">
                  <c:v>230.975867261367</c:v>
                </c:pt>
                <c:pt idx="99699">
                  <c:v>230.97818401664099</c:v>
                </c:pt>
                <c:pt idx="99700">
                  <c:v>230.980500771914</c:v>
                </c:pt>
                <c:pt idx="99701">
                  <c:v>230.98281752718799</c:v>
                </c:pt>
                <c:pt idx="99702">
                  <c:v>230.98513428246099</c:v>
                </c:pt>
                <c:pt idx="99703">
                  <c:v>230.98745103773501</c:v>
                </c:pt>
                <c:pt idx="99704">
                  <c:v>230.98976779300801</c:v>
                </c:pt>
                <c:pt idx="99705">
                  <c:v>230.99208454828201</c:v>
                </c:pt>
                <c:pt idx="99706">
                  <c:v>230.994401303556</c:v>
                </c:pt>
                <c:pt idx="99707">
                  <c:v>230.996718058829</c:v>
                </c:pt>
                <c:pt idx="99708">
                  <c:v>230.999034814103</c:v>
                </c:pt>
                <c:pt idx="99709">
                  <c:v>231.001351569376</c:v>
                </c:pt>
                <c:pt idx="99710">
                  <c:v>231.00366832464999</c:v>
                </c:pt>
                <c:pt idx="99711">
                  <c:v>231.00598507992299</c:v>
                </c:pt>
                <c:pt idx="99712">
                  <c:v>231.00830183519699</c:v>
                </c:pt>
                <c:pt idx="99713">
                  <c:v>231.01061859046999</c:v>
                </c:pt>
                <c:pt idx="99714">
                  <c:v>231.01293534574401</c:v>
                </c:pt>
                <c:pt idx="99715">
                  <c:v>231.01525210101701</c:v>
                </c:pt>
                <c:pt idx="99716">
                  <c:v>231.01756885629101</c:v>
                </c:pt>
                <c:pt idx="99717">
                  <c:v>231.01988561156401</c:v>
                </c:pt>
                <c:pt idx="99718">
                  <c:v>231.022202366838</c:v>
                </c:pt>
                <c:pt idx="99719">
                  <c:v>231.024519122112</c:v>
                </c:pt>
                <c:pt idx="99720">
                  <c:v>231.026835877385</c:v>
                </c:pt>
                <c:pt idx="99721">
                  <c:v>231.02915263265899</c:v>
                </c:pt>
                <c:pt idx="99722">
                  <c:v>231.03146938793199</c:v>
                </c:pt>
                <c:pt idx="99723">
                  <c:v>231.03378614320599</c:v>
                </c:pt>
                <c:pt idx="99724">
                  <c:v>231.03610289847899</c:v>
                </c:pt>
                <c:pt idx="99725">
                  <c:v>231.03841965375301</c:v>
                </c:pt>
                <c:pt idx="99726">
                  <c:v>231.04073640902601</c:v>
                </c:pt>
                <c:pt idx="99727">
                  <c:v>231.04305316430001</c:v>
                </c:pt>
                <c:pt idx="99728">
                  <c:v>231.04536991957301</c:v>
                </c:pt>
                <c:pt idx="99729">
                  <c:v>231.047686674847</c:v>
                </c:pt>
                <c:pt idx="99730">
                  <c:v>231.05000343012</c:v>
                </c:pt>
                <c:pt idx="99731">
                  <c:v>231.052320185394</c:v>
                </c:pt>
                <c:pt idx="99732">
                  <c:v>231.05463694066799</c:v>
                </c:pt>
                <c:pt idx="99733">
                  <c:v>231.05695369594099</c:v>
                </c:pt>
                <c:pt idx="99734">
                  <c:v>231.05927045121501</c:v>
                </c:pt>
                <c:pt idx="99735">
                  <c:v>231.06158720648801</c:v>
                </c:pt>
                <c:pt idx="99736">
                  <c:v>231.06390396176201</c:v>
                </c:pt>
                <c:pt idx="99737">
                  <c:v>231.06622071703501</c:v>
                </c:pt>
                <c:pt idx="99738">
                  <c:v>231.068537472309</c:v>
                </c:pt>
                <c:pt idx="99739">
                  <c:v>231.070854227582</c:v>
                </c:pt>
                <c:pt idx="99740">
                  <c:v>231.073170982856</c:v>
                </c:pt>
                <c:pt idx="99741">
                  <c:v>231.075487738129</c:v>
                </c:pt>
                <c:pt idx="99742">
                  <c:v>231.07780449340299</c:v>
                </c:pt>
                <c:pt idx="99743">
                  <c:v>231.08012124867699</c:v>
                </c:pt>
                <c:pt idx="99744">
                  <c:v>231.08243800394999</c:v>
                </c:pt>
                <c:pt idx="99745">
                  <c:v>231.08475475922401</c:v>
                </c:pt>
                <c:pt idx="99746">
                  <c:v>231.08707151449701</c:v>
                </c:pt>
                <c:pt idx="99747">
                  <c:v>231.08938826977101</c:v>
                </c:pt>
                <c:pt idx="99748">
                  <c:v>231.09170502504401</c:v>
                </c:pt>
                <c:pt idx="99749">
                  <c:v>231.094021780318</c:v>
                </c:pt>
                <c:pt idx="99750">
                  <c:v>231.096338535591</c:v>
                </c:pt>
                <c:pt idx="99751">
                  <c:v>231.098655290865</c:v>
                </c:pt>
                <c:pt idx="99752">
                  <c:v>231.100972046138</c:v>
                </c:pt>
                <c:pt idx="99753">
                  <c:v>231.10328880141199</c:v>
                </c:pt>
                <c:pt idx="99754">
                  <c:v>231.10560555668499</c:v>
                </c:pt>
                <c:pt idx="99755">
                  <c:v>231.10792231195899</c:v>
                </c:pt>
                <c:pt idx="99756">
                  <c:v>231.11023906723301</c:v>
                </c:pt>
                <c:pt idx="99757">
                  <c:v>231.11255582250601</c:v>
                </c:pt>
                <c:pt idx="99758">
                  <c:v>231.11487257778001</c:v>
                </c:pt>
                <c:pt idx="99759">
                  <c:v>231.11718933305301</c:v>
                </c:pt>
                <c:pt idx="99760">
                  <c:v>231.119506088327</c:v>
                </c:pt>
                <c:pt idx="99761">
                  <c:v>231.1218228436</c:v>
                </c:pt>
                <c:pt idx="99762">
                  <c:v>231.124139598874</c:v>
                </c:pt>
                <c:pt idx="99763">
                  <c:v>231.126456354147</c:v>
                </c:pt>
                <c:pt idx="99764">
                  <c:v>231.12877310942099</c:v>
                </c:pt>
                <c:pt idx="99765">
                  <c:v>231.13108986469399</c:v>
                </c:pt>
                <c:pt idx="99766">
                  <c:v>231.13340661996801</c:v>
                </c:pt>
                <c:pt idx="99767">
                  <c:v>231.13572337524101</c:v>
                </c:pt>
                <c:pt idx="99768">
                  <c:v>231.13804013051501</c:v>
                </c:pt>
                <c:pt idx="99769">
                  <c:v>231.140356885789</c:v>
                </c:pt>
                <c:pt idx="99770">
                  <c:v>231.142673641062</c:v>
                </c:pt>
                <c:pt idx="99771">
                  <c:v>231.144990396336</c:v>
                </c:pt>
                <c:pt idx="99772">
                  <c:v>231.147307151609</c:v>
                </c:pt>
                <c:pt idx="99773">
                  <c:v>231.14962390688299</c:v>
                </c:pt>
                <c:pt idx="99774">
                  <c:v>231.15194066215599</c:v>
                </c:pt>
                <c:pt idx="99775">
                  <c:v>231.15425741742999</c:v>
                </c:pt>
                <c:pt idx="99776">
                  <c:v>231.15657417270299</c:v>
                </c:pt>
                <c:pt idx="99777">
                  <c:v>231.15889092797701</c:v>
                </c:pt>
                <c:pt idx="99778">
                  <c:v>231.16120768325001</c:v>
                </c:pt>
                <c:pt idx="99779">
                  <c:v>231.16352443852401</c:v>
                </c:pt>
                <c:pt idx="99780">
                  <c:v>231.165841193798</c:v>
                </c:pt>
                <c:pt idx="99781">
                  <c:v>231.168157949071</c:v>
                </c:pt>
                <c:pt idx="99782">
                  <c:v>231.170474704345</c:v>
                </c:pt>
                <c:pt idx="99783">
                  <c:v>231.172791459618</c:v>
                </c:pt>
                <c:pt idx="99784">
                  <c:v>231.17510821489199</c:v>
                </c:pt>
                <c:pt idx="99785">
                  <c:v>231.17742497016499</c:v>
                </c:pt>
                <c:pt idx="99786">
                  <c:v>231.17974172543899</c:v>
                </c:pt>
                <c:pt idx="99787">
                  <c:v>231.18205848071199</c:v>
                </c:pt>
                <c:pt idx="99788">
                  <c:v>231.18437523598601</c:v>
                </c:pt>
                <c:pt idx="99789">
                  <c:v>231.18669199125901</c:v>
                </c:pt>
                <c:pt idx="99790">
                  <c:v>231.18900874653301</c:v>
                </c:pt>
                <c:pt idx="99791">
                  <c:v>231.19132550180601</c:v>
                </c:pt>
                <c:pt idx="99792">
                  <c:v>231.19364225708</c:v>
                </c:pt>
                <c:pt idx="99793">
                  <c:v>231.195959012354</c:v>
                </c:pt>
                <c:pt idx="99794">
                  <c:v>231.198275767627</c:v>
                </c:pt>
                <c:pt idx="99795">
                  <c:v>231.20059252290099</c:v>
                </c:pt>
                <c:pt idx="99796">
                  <c:v>231.20290927817399</c:v>
                </c:pt>
                <c:pt idx="99797">
                  <c:v>231.20522603344801</c:v>
                </c:pt>
                <c:pt idx="99798">
                  <c:v>231.20754278872101</c:v>
                </c:pt>
                <c:pt idx="99799">
                  <c:v>231.20985954399501</c:v>
                </c:pt>
                <c:pt idx="99800">
                  <c:v>231.21217629926801</c:v>
                </c:pt>
                <c:pt idx="99801">
                  <c:v>231.214493054542</c:v>
                </c:pt>
                <c:pt idx="99802">
                  <c:v>231.216809809815</c:v>
                </c:pt>
                <c:pt idx="99803">
                  <c:v>231.219126565089</c:v>
                </c:pt>
                <c:pt idx="99804">
                  <c:v>231.221443320362</c:v>
                </c:pt>
                <c:pt idx="99805">
                  <c:v>231.22376007563599</c:v>
                </c:pt>
                <c:pt idx="99806">
                  <c:v>231.22607683090999</c:v>
                </c:pt>
                <c:pt idx="99807">
                  <c:v>231.22839358618299</c:v>
                </c:pt>
                <c:pt idx="99808">
                  <c:v>231.23071034145701</c:v>
                </c:pt>
                <c:pt idx="99809">
                  <c:v>231.23302709673001</c:v>
                </c:pt>
                <c:pt idx="99810">
                  <c:v>231.23534385200401</c:v>
                </c:pt>
                <c:pt idx="99811">
                  <c:v>231.23766060727701</c:v>
                </c:pt>
                <c:pt idx="99812">
                  <c:v>231.239977362551</c:v>
                </c:pt>
                <c:pt idx="99813">
                  <c:v>231.242294117824</c:v>
                </c:pt>
                <c:pt idx="99814">
                  <c:v>231.244610873098</c:v>
                </c:pt>
                <c:pt idx="99815">
                  <c:v>231.246927628371</c:v>
                </c:pt>
                <c:pt idx="99816">
                  <c:v>231.24924438364499</c:v>
                </c:pt>
                <c:pt idx="99817">
                  <c:v>231.25156113891799</c:v>
                </c:pt>
                <c:pt idx="99818">
                  <c:v>231.25387789419199</c:v>
                </c:pt>
                <c:pt idx="99819">
                  <c:v>231.25619464946601</c:v>
                </c:pt>
                <c:pt idx="99820">
                  <c:v>231.25851140473901</c:v>
                </c:pt>
                <c:pt idx="99821">
                  <c:v>231.26082816001301</c:v>
                </c:pt>
                <c:pt idx="99822">
                  <c:v>231.26314491528601</c:v>
                </c:pt>
                <c:pt idx="99823">
                  <c:v>231.26546167056</c:v>
                </c:pt>
                <c:pt idx="99824">
                  <c:v>231.267778425833</c:v>
                </c:pt>
                <c:pt idx="99825">
                  <c:v>231.270095181107</c:v>
                </c:pt>
                <c:pt idx="99826">
                  <c:v>231.27241193638</c:v>
                </c:pt>
                <c:pt idx="99827">
                  <c:v>231.27472869165399</c:v>
                </c:pt>
                <c:pt idx="99828">
                  <c:v>231.27704544692699</c:v>
                </c:pt>
                <c:pt idx="99829">
                  <c:v>231.27936220220101</c:v>
                </c:pt>
                <c:pt idx="99830">
                  <c:v>231.28167895747501</c:v>
                </c:pt>
                <c:pt idx="99831">
                  <c:v>231.28399571274801</c:v>
                </c:pt>
                <c:pt idx="99832">
                  <c:v>231.286312468022</c:v>
                </c:pt>
                <c:pt idx="99833">
                  <c:v>231.288629223295</c:v>
                </c:pt>
                <c:pt idx="99834">
                  <c:v>231.290945978569</c:v>
                </c:pt>
                <c:pt idx="99835">
                  <c:v>231.293262733842</c:v>
                </c:pt>
                <c:pt idx="99836">
                  <c:v>231.29557948911599</c:v>
                </c:pt>
                <c:pt idx="99837">
                  <c:v>231.29789624438899</c:v>
                </c:pt>
                <c:pt idx="99838">
                  <c:v>231.30021299966299</c:v>
                </c:pt>
                <c:pt idx="99839">
                  <c:v>231.30252975493599</c:v>
                </c:pt>
                <c:pt idx="99840">
                  <c:v>231.30484651021001</c:v>
                </c:pt>
                <c:pt idx="99841">
                  <c:v>231.30716326548301</c:v>
                </c:pt>
                <c:pt idx="99842">
                  <c:v>231.30948002075701</c:v>
                </c:pt>
                <c:pt idx="99843">
                  <c:v>231.311796776031</c:v>
                </c:pt>
                <c:pt idx="99844">
                  <c:v>231.314113531304</c:v>
                </c:pt>
                <c:pt idx="99845">
                  <c:v>231.316430286578</c:v>
                </c:pt>
                <c:pt idx="99846">
                  <c:v>231.318747041851</c:v>
                </c:pt>
                <c:pt idx="99847">
                  <c:v>231.32106379712499</c:v>
                </c:pt>
                <c:pt idx="99848">
                  <c:v>231.32338055239799</c:v>
                </c:pt>
                <c:pt idx="99849">
                  <c:v>231.32569730767199</c:v>
                </c:pt>
                <c:pt idx="99850">
                  <c:v>231.32801406294499</c:v>
                </c:pt>
                <c:pt idx="99851">
                  <c:v>231.33033081821901</c:v>
                </c:pt>
                <c:pt idx="99852">
                  <c:v>231.33264757349201</c:v>
                </c:pt>
                <c:pt idx="99853">
                  <c:v>231.33496432876601</c:v>
                </c:pt>
                <c:pt idx="99854">
                  <c:v>231.33728108403901</c:v>
                </c:pt>
                <c:pt idx="99855">
                  <c:v>231.339597839313</c:v>
                </c:pt>
                <c:pt idx="99856">
                  <c:v>231.341914594587</c:v>
                </c:pt>
                <c:pt idx="99857">
                  <c:v>231.34423134986</c:v>
                </c:pt>
                <c:pt idx="99858">
                  <c:v>231.34654810513399</c:v>
                </c:pt>
                <c:pt idx="99859">
                  <c:v>231.34886486040699</c:v>
                </c:pt>
                <c:pt idx="99860">
                  <c:v>231.35118161568101</c:v>
                </c:pt>
                <c:pt idx="99861">
                  <c:v>231.35349837095399</c:v>
                </c:pt>
                <c:pt idx="99862">
                  <c:v>231.35581512622801</c:v>
                </c:pt>
                <c:pt idx="99863">
                  <c:v>231.35813188150101</c:v>
                </c:pt>
                <c:pt idx="99864">
                  <c:v>231.360448636775</c:v>
                </c:pt>
                <c:pt idx="99865">
                  <c:v>231.362765392048</c:v>
                </c:pt>
                <c:pt idx="99866">
                  <c:v>231.365082147322</c:v>
                </c:pt>
                <c:pt idx="99867">
                  <c:v>231.367398902595</c:v>
                </c:pt>
                <c:pt idx="99868">
                  <c:v>231.36971565786899</c:v>
                </c:pt>
                <c:pt idx="99869">
                  <c:v>231.37203241314299</c:v>
                </c:pt>
                <c:pt idx="99870">
                  <c:v>231.37434916841599</c:v>
                </c:pt>
                <c:pt idx="99871">
                  <c:v>231.37666592369001</c:v>
                </c:pt>
                <c:pt idx="99872">
                  <c:v>231.37898267896301</c:v>
                </c:pt>
                <c:pt idx="99873">
                  <c:v>231.38129943423701</c:v>
                </c:pt>
                <c:pt idx="99874">
                  <c:v>231.38361618951001</c:v>
                </c:pt>
                <c:pt idx="99875">
                  <c:v>231.385932944784</c:v>
                </c:pt>
                <c:pt idx="99876">
                  <c:v>231.388249700057</c:v>
                </c:pt>
                <c:pt idx="99877">
                  <c:v>231.390566455331</c:v>
                </c:pt>
                <c:pt idx="99878">
                  <c:v>231.392883210604</c:v>
                </c:pt>
                <c:pt idx="99879">
                  <c:v>231.39519996587799</c:v>
                </c:pt>
                <c:pt idx="99880">
                  <c:v>231.39751672115199</c:v>
                </c:pt>
                <c:pt idx="99881">
                  <c:v>231.39983347642499</c:v>
                </c:pt>
                <c:pt idx="99882">
                  <c:v>231.40215023169901</c:v>
                </c:pt>
                <c:pt idx="99883">
                  <c:v>231.40446698697201</c:v>
                </c:pt>
                <c:pt idx="99884">
                  <c:v>231.40678374224601</c:v>
                </c:pt>
                <c:pt idx="99885">
                  <c:v>231.40910049751901</c:v>
                </c:pt>
                <c:pt idx="99886">
                  <c:v>231.411417252793</c:v>
                </c:pt>
                <c:pt idx="99887">
                  <c:v>231.413734008066</c:v>
                </c:pt>
                <c:pt idx="99888">
                  <c:v>231.41605076334</c:v>
                </c:pt>
                <c:pt idx="99889">
                  <c:v>231.418367518613</c:v>
                </c:pt>
                <c:pt idx="99890">
                  <c:v>231.42068427388699</c:v>
                </c:pt>
                <c:pt idx="99891">
                  <c:v>231.42300102915999</c:v>
                </c:pt>
                <c:pt idx="99892">
                  <c:v>231.42531778443399</c:v>
                </c:pt>
                <c:pt idx="99893">
                  <c:v>231.42763453970801</c:v>
                </c:pt>
                <c:pt idx="99894">
                  <c:v>231.42995129498101</c:v>
                </c:pt>
                <c:pt idx="99895">
                  <c:v>231.432268050255</c:v>
                </c:pt>
                <c:pt idx="99896">
                  <c:v>231.434584805528</c:v>
                </c:pt>
                <c:pt idx="99897">
                  <c:v>231.436901560802</c:v>
                </c:pt>
                <c:pt idx="99898">
                  <c:v>231.439218316075</c:v>
                </c:pt>
                <c:pt idx="99899">
                  <c:v>231.44153507134899</c:v>
                </c:pt>
                <c:pt idx="99900">
                  <c:v>231.44385182662199</c:v>
                </c:pt>
                <c:pt idx="99901">
                  <c:v>231.44616858189599</c:v>
                </c:pt>
                <c:pt idx="99902">
                  <c:v>231.44848533716899</c:v>
                </c:pt>
                <c:pt idx="99903">
                  <c:v>231.45080209244301</c:v>
                </c:pt>
                <c:pt idx="99904">
                  <c:v>231.45311884771601</c:v>
                </c:pt>
                <c:pt idx="99905">
                  <c:v>231.45543560299001</c:v>
                </c:pt>
                <c:pt idx="99906">
                  <c:v>231.457752358264</c:v>
                </c:pt>
                <c:pt idx="99907">
                  <c:v>231.460069113537</c:v>
                </c:pt>
                <c:pt idx="99908">
                  <c:v>231.462385868811</c:v>
                </c:pt>
                <c:pt idx="99909">
                  <c:v>231.464702624084</c:v>
                </c:pt>
                <c:pt idx="99910">
                  <c:v>231.46701937935799</c:v>
                </c:pt>
                <c:pt idx="99911">
                  <c:v>231.46933613463099</c:v>
                </c:pt>
                <c:pt idx="99912">
                  <c:v>231.47165288990499</c:v>
                </c:pt>
                <c:pt idx="99913">
                  <c:v>231.47396964517799</c:v>
                </c:pt>
                <c:pt idx="99914">
                  <c:v>231.47628640045201</c:v>
                </c:pt>
                <c:pt idx="99915">
                  <c:v>231.47860315572501</c:v>
                </c:pt>
                <c:pt idx="99916">
                  <c:v>231.48091991099901</c:v>
                </c:pt>
                <c:pt idx="99917">
                  <c:v>231.483236666273</c:v>
                </c:pt>
                <c:pt idx="99918">
                  <c:v>231.485553421546</c:v>
                </c:pt>
                <c:pt idx="99919">
                  <c:v>231.48787017682</c:v>
                </c:pt>
                <c:pt idx="99920">
                  <c:v>231.490186932093</c:v>
                </c:pt>
                <c:pt idx="99921">
                  <c:v>231.49250368736699</c:v>
                </c:pt>
                <c:pt idx="99922">
                  <c:v>231.49482044263999</c:v>
                </c:pt>
                <c:pt idx="99923">
                  <c:v>231.49713719791399</c:v>
                </c:pt>
                <c:pt idx="99924">
                  <c:v>231.49945395318699</c:v>
                </c:pt>
                <c:pt idx="99925">
                  <c:v>231.50177070846101</c:v>
                </c:pt>
                <c:pt idx="99926">
                  <c:v>231.50408746373401</c:v>
                </c:pt>
                <c:pt idx="99927">
                  <c:v>231.506404219008</c:v>
                </c:pt>
                <c:pt idx="99928">
                  <c:v>231.508720974281</c:v>
                </c:pt>
                <c:pt idx="99929">
                  <c:v>231.511037729555</c:v>
                </c:pt>
                <c:pt idx="99930">
                  <c:v>231.51335448482899</c:v>
                </c:pt>
                <c:pt idx="99931">
                  <c:v>231.51567124010199</c:v>
                </c:pt>
                <c:pt idx="99932">
                  <c:v>231.51798799537599</c:v>
                </c:pt>
                <c:pt idx="99933">
                  <c:v>231.52030475064899</c:v>
                </c:pt>
                <c:pt idx="99934">
                  <c:v>231.52262150592301</c:v>
                </c:pt>
                <c:pt idx="99935">
                  <c:v>231.52493826119601</c:v>
                </c:pt>
                <c:pt idx="99936">
                  <c:v>231.52725501647001</c:v>
                </c:pt>
                <c:pt idx="99937">
                  <c:v>231.52957177174301</c:v>
                </c:pt>
                <c:pt idx="99938">
                  <c:v>231.531888527017</c:v>
                </c:pt>
                <c:pt idx="99939">
                  <c:v>231.53420528229</c:v>
                </c:pt>
                <c:pt idx="99940">
                  <c:v>231.536522037564</c:v>
                </c:pt>
                <c:pt idx="99941">
                  <c:v>231.538838792837</c:v>
                </c:pt>
                <c:pt idx="99942">
                  <c:v>231.54115554811099</c:v>
                </c:pt>
                <c:pt idx="99943">
                  <c:v>231.54347230338499</c:v>
                </c:pt>
                <c:pt idx="99944">
                  <c:v>231.54578905865799</c:v>
                </c:pt>
                <c:pt idx="99945">
                  <c:v>231.54810581393201</c:v>
                </c:pt>
                <c:pt idx="99946">
                  <c:v>231.55042256920501</c:v>
                </c:pt>
                <c:pt idx="99947">
                  <c:v>231.55273932447901</c:v>
                </c:pt>
                <c:pt idx="99948">
                  <c:v>231.55505607975201</c:v>
                </c:pt>
                <c:pt idx="99949">
                  <c:v>231.557372835026</c:v>
                </c:pt>
                <c:pt idx="99950">
                  <c:v>231.559689590299</c:v>
                </c:pt>
                <c:pt idx="99951">
                  <c:v>231.562006345573</c:v>
                </c:pt>
                <c:pt idx="99952">
                  <c:v>231.564323100846</c:v>
                </c:pt>
                <c:pt idx="99953">
                  <c:v>231.56663985611999</c:v>
                </c:pt>
                <c:pt idx="99954">
                  <c:v>231.56895661139299</c:v>
                </c:pt>
                <c:pt idx="99955">
                  <c:v>231.57127336666699</c:v>
                </c:pt>
                <c:pt idx="99956">
                  <c:v>231.57359012194101</c:v>
                </c:pt>
                <c:pt idx="99957">
                  <c:v>231.57590687721401</c:v>
                </c:pt>
                <c:pt idx="99958">
                  <c:v>231.578223632488</c:v>
                </c:pt>
                <c:pt idx="99959">
                  <c:v>231.580540387761</c:v>
                </c:pt>
                <c:pt idx="99960">
                  <c:v>231.582857143035</c:v>
                </c:pt>
                <c:pt idx="99961">
                  <c:v>231.585173898308</c:v>
                </c:pt>
                <c:pt idx="99962">
                  <c:v>231.58749065358199</c:v>
                </c:pt>
                <c:pt idx="99963">
                  <c:v>231.58980740885499</c:v>
                </c:pt>
                <c:pt idx="99964">
                  <c:v>231.59212416412899</c:v>
                </c:pt>
                <c:pt idx="99965">
                  <c:v>231.59444091940199</c:v>
                </c:pt>
                <c:pt idx="99966">
                  <c:v>231.59675767467601</c:v>
                </c:pt>
                <c:pt idx="99967">
                  <c:v>231.59907442995001</c:v>
                </c:pt>
                <c:pt idx="99968">
                  <c:v>231.60139118522301</c:v>
                </c:pt>
                <c:pt idx="99969">
                  <c:v>231.603707940497</c:v>
                </c:pt>
                <c:pt idx="99970">
                  <c:v>231.60602469577</c:v>
                </c:pt>
                <c:pt idx="99971">
                  <c:v>231.608341451044</c:v>
                </c:pt>
                <c:pt idx="99972">
                  <c:v>231.610658206317</c:v>
                </c:pt>
                <c:pt idx="99973">
                  <c:v>231.61297496159099</c:v>
                </c:pt>
                <c:pt idx="99974">
                  <c:v>231.61529171686399</c:v>
                </c:pt>
                <c:pt idx="99975">
                  <c:v>231.61760847213799</c:v>
                </c:pt>
                <c:pt idx="99976">
                  <c:v>231.61992522741099</c:v>
                </c:pt>
                <c:pt idx="99977">
                  <c:v>231.62224198268501</c:v>
                </c:pt>
                <c:pt idx="99978">
                  <c:v>231.62455873795801</c:v>
                </c:pt>
                <c:pt idx="99979">
                  <c:v>231.62687549323201</c:v>
                </c:pt>
                <c:pt idx="99980">
                  <c:v>231.629192248506</c:v>
                </c:pt>
                <c:pt idx="99981">
                  <c:v>231.631509003779</c:v>
                </c:pt>
                <c:pt idx="99982">
                  <c:v>231.633825759053</c:v>
                </c:pt>
                <c:pt idx="99983">
                  <c:v>231.636142514326</c:v>
                </c:pt>
                <c:pt idx="99984">
                  <c:v>231.63845926959999</c:v>
                </c:pt>
                <c:pt idx="99985">
                  <c:v>231.64077602487299</c:v>
                </c:pt>
                <c:pt idx="99986">
                  <c:v>231.64309278014699</c:v>
                </c:pt>
                <c:pt idx="99987">
                  <c:v>231.64540953541999</c:v>
                </c:pt>
                <c:pt idx="99988">
                  <c:v>231.64772629069401</c:v>
                </c:pt>
                <c:pt idx="99989">
                  <c:v>231.65004304596701</c:v>
                </c:pt>
                <c:pt idx="99990">
                  <c:v>231.652359801241</c:v>
                </c:pt>
                <c:pt idx="99991">
                  <c:v>231.654676556514</c:v>
                </c:pt>
                <c:pt idx="99992">
                  <c:v>231.656993311788</c:v>
                </c:pt>
                <c:pt idx="99993">
                  <c:v>231.65931006706199</c:v>
                </c:pt>
                <c:pt idx="99994">
                  <c:v>231.66162682233499</c:v>
                </c:pt>
                <c:pt idx="99995">
                  <c:v>231.66394357760899</c:v>
                </c:pt>
                <c:pt idx="99996">
                  <c:v>231.66626033288199</c:v>
                </c:pt>
                <c:pt idx="99997">
                  <c:v>231.66857708815601</c:v>
                </c:pt>
                <c:pt idx="99998">
                  <c:v>231.67089384342901</c:v>
                </c:pt>
                <c:pt idx="99999">
                  <c:v>231.67321059870301</c:v>
                </c:pt>
                <c:pt idx="100000">
                  <c:v>231.67552735397601</c:v>
                </c:pt>
                <c:pt idx="100001">
                  <c:v>231.67784410925</c:v>
                </c:pt>
                <c:pt idx="100002">
                  <c:v>231.680160864523</c:v>
                </c:pt>
                <c:pt idx="100003">
                  <c:v>231.682477619797</c:v>
                </c:pt>
                <c:pt idx="100004">
                  <c:v>231.68479437507</c:v>
                </c:pt>
                <c:pt idx="100005">
                  <c:v>231.68711113034399</c:v>
                </c:pt>
                <c:pt idx="100006">
                  <c:v>231.68942788561799</c:v>
                </c:pt>
                <c:pt idx="100007">
                  <c:v>231.69174464089099</c:v>
                </c:pt>
                <c:pt idx="100008">
                  <c:v>231.69406139616501</c:v>
                </c:pt>
                <c:pt idx="100009">
                  <c:v>231.69637815143801</c:v>
                </c:pt>
                <c:pt idx="100010">
                  <c:v>231.69869490671201</c:v>
                </c:pt>
                <c:pt idx="100011">
                  <c:v>231.70101166198501</c:v>
                </c:pt>
                <c:pt idx="100012">
                  <c:v>231.703328417259</c:v>
                </c:pt>
                <c:pt idx="100013">
                  <c:v>231.705645172532</c:v>
                </c:pt>
                <c:pt idx="100014">
                  <c:v>231.707961927806</c:v>
                </c:pt>
                <c:pt idx="100015">
                  <c:v>231.710278683079</c:v>
                </c:pt>
                <c:pt idx="100016">
                  <c:v>231.71259543835299</c:v>
                </c:pt>
                <c:pt idx="100017">
                  <c:v>231.71491219362699</c:v>
                </c:pt>
                <c:pt idx="100018">
                  <c:v>231.71722894889999</c:v>
                </c:pt>
                <c:pt idx="100019">
                  <c:v>231.71954570417401</c:v>
                </c:pt>
                <c:pt idx="100020">
                  <c:v>231.72186245944701</c:v>
                </c:pt>
                <c:pt idx="100021">
                  <c:v>231.724179214721</c:v>
                </c:pt>
                <c:pt idx="100022">
                  <c:v>231.72649596999401</c:v>
                </c:pt>
                <c:pt idx="100023">
                  <c:v>231.728812725268</c:v>
                </c:pt>
                <c:pt idx="100024">
                  <c:v>231.731129480541</c:v>
                </c:pt>
                <c:pt idx="100025">
                  <c:v>231.73344623581499</c:v>
                </c:pt>
                <c:pt idx="100026">
                  <c:v>231.735762991088</c:v>
                </c:pt>
                <c:pt idx="100027">
                  <c:v>231.73807974636199</c:v>
                </c:pt>
                <c:pt idx="100028">
                  <c:v>231.74039650163499</c:v>
                </c:pt>
                <c:pt idx="100029">
                  <c:v>231.74271325690901</c:v>
                </c:pt>
                <c:pt idx="100030">
                  <c:v>231.74503001218301</c:v>
                </c:pt>
                <c:pt idx="100031">
                  <c:v>231.74734676745601</c:v>
                </c:pt>
                <c:pt idx="100032">
                  <c:v>231.74966352273</c:v>
                </c:pt>
                <c:pt idx="100033">
                  <c:v>231.751980278003</c:v>
                </c:pt>
                <c:pt idx="100034">
                  <c:v>231.754297033277</c:v>
                </c:pt>
                <c:pt idx="100035">
                  <c:v>231.75661378855</c:v>
                </c:pt>
                <c:pt idx="100036">
                  <c:v>231.75893054382399</c:v>
                </c:pt>
                <c:pt idx="100037">
                  <c:v>231.76124729909699</c:v>
                </c:pt>
                <c:pt idx="100038">
                  <c:v>231.76356405437099</c:v>
                </c:pt>
                <c:pt idx="100039">
                  <c:v>231.76588080964399</c:v>
                </c:pt>
                <c:pt idx="100040">
                  <c:v>231.76819756491801</c:v>
                </c:pt>
                <c:pt idx="100041">
                  <c:v>231.77051432019101</c:v>
                </c:pt>
                <c:pt idx="100042">
                  <c:v>231.77283107546501</c:v>
                </c:pt>
                <c:pt idx="100043">
                  <c:v>231.775147830739</c:v>
                </c:pt>
                <c:pt idx="100044">
                  <c:v>231.777464586012</c:v>
                </c:pt>
                <c:pt idx="100045">
                  <c:v>231.779781341286</c:v>
                </c:pt>
                <c:pt idx="100046">
                  <c:v>231.782098096559</c:v>
                </c:pt>
                <c:pt idx="100047">
                  <c:v>231.78441485183299</c:v>
                </c:pt>
                <c:pt idx="100048">
                  <c:v>231.78673160710599</c:v>
                </c:pt>
                <c:pt idx="100049">
                  <c:v>231.78904836237999</c:v>
                </c:pt>
                <c:pt idx="100050">
                  <c:v>231.79136511765299</c:v>
                </c:pt>
                <c:pt idx="100051">
                  <c:v>231.79368187292701</c:v>
                </c:pt>
                <c:pt idx="100052">
                  <c:v>231.79599862820001</c:v>
                </c:pt>
                <c:pt idx="100053">
                  <c:v>231.79831538347401</c:v>
                </c:pt>
                <c:pt idx="100054">
                  <c:v>231.800632138748</c:v>
                </c:pt>
                <c:pt idx="100055">
                  <c:v>231.802948894021</c:v>
                </c:pt>
                <c:pt idx="100056">
                  <c:v>231.805265649295</c:v>
                </c:pt>
                <c:pt idx="100057">
                  <c:v>231.807582404568</c:v>
                </c:pt>
                <c:pt idx="100058">
                  <c:v>231.80989915984199</c:v>
                </c:pt>
                <c:pt idx="100059">
                  <c:v>231.81221591511499</c:v>
                </c:pt>
                <c:pt idx="100060">
                  <c:v>231.81453267038901</c:v>
                </c:pt>
                <c:pt idx="100061">
                  <c:v>231.81684942566201</c:v>
                </c:pt>
                <c:pt idx="100062">
                  <c:v>231.81916618093601</c:v>
                </c:pt>
                <c:pt idx="100063">
                  <c:v>231.82148293620901</c:v>
                </c:pt>
                <c:pt idx="100064">
                  <c:v>231.823799691483</c:v>
                </c:pt>
                <c:pt idx="100065">
                  <c:v>231.826116446756</c:v>
                </c:pt>
                <c:pt idx="100066">
                  <c:v>231.82843320203</c:v>
                </c:pt>
                <c:pt idx="100067">
                  <c:v>231.83074995730399</c:v>
                </c:pt>
                <c:pt idx="100068">
                  <c:v>231.83306671257699</c:v>
                </c:pt>
                <c:pt idx="100069">
                  <c:v>231.83538346785099</c:v>
                </c:pt>
                <c:pt idx="100070">
                  <c:v>231.83770022312399</c:v>
                </c:pt>
                <c:pt idx="100071">
                  <c:v>231.84001697839801</c:v>
                </c:pt>
                <c:pt idx="100072">
                  <c:v>231.84233373367101</c:v>
                </c:pt>
                <c:pt idx="100073">
                  <c:v>231.84465048894501</c:v>
                </c:pt>
                <c:pt idx="100074">
                  <c:v>231.84696724421801</c:v>
                </c:pt>
                <c:pt idx="100075">
                  <c:v>231.849283999492</c:v>
                </c:pt>
                <c:pt idx="100076">
                  <c:v>231.851600754765</c:v>
                </c:pt>
                <c:pt idx="100077">
                  <c:v>231.853917510039</c:v>
                </c:pt>
                <c:pt idx="100078">
                  <c:v>231.856234265312</c:v>
                </c:pt>
                <c:pt idx="100079">
                  <c:v>231.85855102058599</c:v>
                </c:pt>
                <c:pt idx="100080">
                  <c:v>231.86086777585999</c:v>
                </c:pt>
                <c:pt idx="100081">
                  <c:v>231.86318453113299</c:v>
                </c:pt>
                <c:pt idx="100082">
                  <c:v>231.86550128640701</c:v>
                </c:pt>
                <c:pt idx="100083">
                  <c:v>231.86781804168001</c:v>
                </c:pt>
                <c:pt idx="100084">
                  <c:v>231.87013479695401</c:v>
                </c:pt>
                <c:pt idx="100085">
                  <c:v>231.87245155222701</c:v>
                </c:pt>
                <c:pt idx="100086">
                  <c:v>231.874768307501</c:v>
                </c:pt>
                <c:pt idx="100087">
                  <c:v>231.877085062774</c:v>
                </c:pt>
                <c:pt idx="100088">
                  <c:v>231.879401818048</c:v>
                </c:pt>
                <c:pt idx="100089">
                  <c:v>231.881718573321</c:v>
                </c:pt>
                <c:pt idx="100090">
                  <c:v>231.88403532859499</c:v>
                </c:pt>
                <c:pt idx="100091">
                  <c:v>231.88635208386799</c:v>
                </c:pt>
                <c:pt idx="100092">
                  <c:v>231.88866883914201</c:v>
                </c:pt>
                <c:pt idx="100093">
                  <c:v>231.89098559441601</c:v>
                </c:pt>
                <c:pt idx="100094">
                  <c:v>231.89330234968901</c:v>
                </c:pt>
                <c:pt idx="100095">
                  <c:v>231.895619104963</c:v>
                </c:pt>
                <c:pt idx="100096">
                  <c:v>231.897935860236</c:v>
                </c:pt>
                <c:pt idx="100097">
                  <c:v>231.90025261551</c:v>
                </c:pt>
                <c:pt idx="100098">
                  <c:v>231.902569370783</c:v>
                </c:pt>
                <c:pt idx="100099">
                  <c:v>231.90488612605699</c:v>
                </c:pt>
                <c:pt idx="100100">
                  <c:v>231.90720288132999</c:v>
                </c:pt>
                <c:pt idx="100101">
                  <c:v>231.90951963660399</c:v>
                </c:pt>
                <c:pt idx="100102">
                  <c:v>231.91183639187699</c:v>
                </c:pt>
                <c:pt idx="100103">
                  <c:v>231.91415314715101</c:v>
                </c:pt>
                <c:pt idx="100104">
                  <c:v>231.91646990242501</c:v>
                </c:pt>
                <c:pt idx="100105">
                  <c:v>231.91878665769801</c:v>
                </c:pt>
                <c:pt idx="100106">
                  <c:v>231.921103412972</c:v>
                </c:pt>
                <c:pt idx="100107">
                  <c:v>231.923420168245</c:v>
                </c:pt>
                <c:pt idx="100108">
                  <c:v>231.925736923519</c:v>
                </c:pt>
                <c:pt idx="100109">
                  <c:v>231.928053678792</c:v>
                </c:pt>
                <c:pt idx="100110">
                  <c:v>231.93037043406599</c:v>
                </c:pt>
                <c:pt idx="100111">
                  <c:v>231.93268718933899</c:v>
                </c:pt>
                <c:pt idx="100112">
                  <c:v>231.93500394461299</c:v>
                </c:pt>
                <c:pt idx="100113">
                  <c:v>231.93732069988599</c:v>
                </c:pt>
                <c:pt idx="100114">
                  <c:v>231.93963745516001</c:v>
                </c:pt>
                <c:pt idx="100115">
                  <c:v>231.94195421043301</c:v>
                </c:pt>
                <c:pt idx="100116">
                  <c:v>231.94427096570701</c:v>
                </c:pt>
                <c:pt idx="100117">
                  <c:v>231.946587720981</c:v>
                </c:pt>
                <c:pt idx="100118">
                  <c:v>231.948904476254</c:v>
                </c:pt>
                <c:pt idx="100119">
                  <c:v>231.951221231528</c:v>
                </c:pt>
                <c:pt idx="100120">
                  <c:v>231.953537986801</c:v>
                </c:pt>
                <c:pt idx="100121">
                  <c:v>231.95585474207499</c:v>
                </c:pt>
                <c:pt idx="100122">
                  <c:v>231.95817149734799</c:v>
                </c:pt>
                <c:pt idx="100123">
                  <c:v>231.96048825262201</c:v>
                </c:pt>
                <c:pt idx="100124">
                  <c:v>231.96280500789501</c:v>
                </c:pt>
                <c:pt idx="100125">
                  <c:v>231.96512176316901</c:v>
                </c:pt>
                <c:pt idx="100126">
                  <c:v>231.96743851844201</c:v>
                </c:pt>
                <c:pt idx="100127">
                  <c:v>231.969755273716</c:v>
                </c:pt>
                <c:pt idx="100128">
                  <c:v>231.972072028989</c:v>
                </c:pt>
                <c:pt idx="100129">
                  <c:v>231.974388784263</c:v>
                </c:pt>
                <c:pt idx="100130">
                  <c:v>231.97670553953699</c:v>
                </c:pt>
                <c:pt idx="100131">
                  <c:v>231.97902229480999</c:v>
                </c:pt>
                <c:pt idx="100132">
                  <c:v>231.98133905008399</c:v>
                </c:pt>
                <c:pt idx="100133">
                  <c:v>231.98365580535699</c:v>
                </c:pt>
                <c:pt idx="100134">
                  <c:v>231.98597256063101</c:v>
                </c:pt>
                <c:pt idx="100135">
                  <c:v>231.98828931590401</c:v>
                </c:pt>
                <c:pt idx="100136">
                  <c:v>231.99060607117801</c:v>
                </c:pt>
                <c:pt idx="100137">
                  <c:v>231.99292282645101</c:v>
                </c:pt>
                <c:pt idx="100138">
                  <c:v>231.995239581725</c:v>
                </c:pt>
                <c:pt idx="100139">
                  <c:v>231.997556336998</c:v>
                </c:pt>
                <c:pt idx="100140">
                  <c:v>231.999873092272</c:v>
                </c:pt>
                <c:pt idx="100141">
                  <c:v>232.002189847545</c:v>
                </c:pt>
                <c:pt idx="100142">
                  <c:v>232.00450660281899</c:v>
                </c:pt>
                <c:pt idx="100143">
                  <c:v>232.00682335809299</c:v>
                </c:pt>
                <c:pt idx="100144">
                  <c:v>232.00914011336599</c:v>
                </c:pt>
                <c:pt idx="100145">
                  <c:v>232.01145686864001</c:v>
                </c:pt>
                <c:pt idx="100146">
                  <c:v>232.01377362391301</c:v>
                </c:pt>
                <c:pt idx="100147">
                  <c:v>232.01609037918701</c:v>
                </c:pt>
                <c:pt idx="100148">
                  <c:v>232.01840713446001</c:v>
                </c:pt>
                <c:pt idx="100149">
                  <c:v>232.020723889734</c:v>
                </c:pt>
                <c:pt idx="100150">
                  <c:v>232.023040645007</c:v>
                </c:pt>
                <c:pt idx="100151">
                  <c:v>232.025357400281</c:v>
                </c:pt>
                <c:pt idx="100152">
                  <c:v>232.027674155554</c:v>
                </c:pt>
                <c:pt idx="100153">
                  <c:v>232.02999091082799</c:v>
                </c:pt>
                <c:pt idx="100154">
                  <c:v>232.03230766610201</c:v>
                </c:pt>
                <c:pt idx="100155">
                  <c:v>232.03462442137501</c:v>
                </c:pt>
                <c:pt idx="100156">
                  <c:v>232.03694117664901</c:v>
                </c:pt>
                <c:pt idx="100157">
                  <c:v>232.03925793192201</c:v>
                </c:pt>
                <c:pt idx="100158">
                  <c:v>232.041574687196</c:v>
                </c:pt>
                <c:pt idx="100159">
                  <c:v>232.043891442469</c:v>
                </c:pt>
                <c:pt idx="100160">
                  <c:v>232.046208197743</c:v>
                </c:pt>
                <c:pt idx="100161">
                  <c:v>232.048524953016</c:v>
                </c:pt>
                <c:pt idx="100162">
                  <c:v>232.05084170828999</c:v>
                </c:pt>
                <c:pt idx="100163">
                  <c:v>232.05315846356299</c:v>
                </c:pt>
                <c:pt idx="100164">
                  <c:v>232.05547521883699</c:v>
                </c:pt>
                <c:pt idx="100165">
                  <c:v>232.05779197410999</c:v>
                </c:pt>
                <c:pt idx="100166">
                  <c:v>232.06010872938401</c:v>
                </c:pt>
                <c:pt idx="100167">
                  <c:v>232.06242548465801</c:v>
                </c:pt>
                <c:pt idx="100168">
                  <c:v>232.06474223993101</c:v>
                </c:pt>
                <c:pt idx="100169">
                  <c:v>232.067058995205</c:v>
                </c:pt>
                <c:pt idx="100170">
                  <c:v>232.069375750478</c:v>
                </c:pt>
                <c:pt idx="100171">
                  <c:v>232.071692505752</c:v>
                </c:pt>
                <c:pt idx="100172">
                  <c:v>232.074009261025</c:v>
                </c:pt>
                <c:pt idx="100173">
                  <c:v>232.07632601629899</c:v>
                </c:pt>
                <c:pt idx="100174">
                  <c:v>232.07864277157199</c:v>
                </c:pt>
                <c:pt idx="100175">
                  <c:v>232.08095952684599</c:v>
                </c:pt>
                <c:pt idx="100176">
                  <c:v>232.08327628211899</c:v>
                </c:pt>
                <c:pt idx="100177">
                  <c:v>232.08559303739301</c:v>
                </c:pt>
                <c:pt idx="100178">
                  <c:v>232.08790979266601</c:v>
                </c:pt>
                <c:pt idx="100179">
                  <c:v>232.09022654794001</c:v>
                </c:pt>
                <c:pt idx="100180">
                  <c:v>232.092543303214</c:v>
                </c:pt>
                <c:pt idx="100181">
                  <c:v>232.094860058487</c:v>
                </c:pt>
                <c:pt idx="100182">
                  <c:v>232.097176813761</c:v>
                </c:pt>
                <c:pt idx="100183">
                  <c:v>232.099493569034</c:v>
                </c:pt>
                <c:pt idx="100184">
                  <c:v>232.10181032430799</c:v>
                </c:pt>
                <c:pt idx="100185">
                  <c:v>232.10412707958099</c:v>
                </c:pt>
                <c:pt idx="100186">
                  <c:v>232.10644383485501</c:v>
                </c:pt>
                <c:pt idx="100187">
                  <c:v>232.10876059012801</c:v>
                </c:pt>
                <c:pt idx="100188">
                  <c:v>232.11107734540201</c:v>
                </c:pt>
                <c:pt idx="100189">
                  <c:v>232.11339410067501</c:v>
                </c:pt>
                <c:pt idx="100190">
                  <c:v>232.115710855949</c:v>
                </c:pt>
                <c:pt idx="100191">
                  <c:v>232.118027611223</c:v>
                </c:pt>
                <c:pt idx="100192">
                  <c:v>232.120344366496</c:v>
                </c:pt>
                <c:pt idx="100193">
                  <c:v>232.12266112176999</c:v>
                </c:pt>
                <c:pt idx="100194">
                  <c:v>232.12497787704299</c:v>
                </c:pt>
                <c:pt idx="100195">
                  <c:v>232.12729463231699</c:v>
                </c:pt>
                <c:pt idx="100196">
                  <c:v>232.12961138758999</c:v>
                </c:pt>
                <c:pt idx="100197">
                  <c:v>232.13192814286401</c:v>
                </c:pt>
                <c:pt idx="100198">
                  <c:v>232.13424489813701</c:v>
                </c:pt>
                <c:pt idx="100199">
                  <c:v>232.13656165341101</c:v>
                </c:pt>
                <c:pt idx="100200">
                  <c:v>232.13887840868401</c:v>
                </c:pt>
                <c:pt idx="100201">
                  <c:v>232.141195163958</c:v>
                </c:pt>
                <c:pt idx="100202">
                  <c:v>232.143511919231</c:v>
                </c:pt>
                <c:pt idx="100203">
                  <c:v>232.145828674505</c:v>
                </c:pt>
                <c:pt idx="100204">
                  <c:v>232.14814542977899</c:v>
                </c:pt>
                <c:pt idx="100205">
                  <c:v>232.15046218505199</c:v>
                </c:pt>
                <c:pt idx="100206">
                  <c:v>232.15277894032599</c:v>
                </c:pt>
                <c:pt idx="100207">
                  <c:v>232.15509569559899</c:v>
                </c:pt>
                <c:pt idx="100208">
                  <c:v>232.15741245087301</c:v>
                </c:pt>
                <c:pt idx="100209">
                  <c:v>232.15972920614601</c:v>
                </c:pt>
                <c:pt idx="100210">
                  <c:v>232.16204596142001</c:v>
                </c:pt>
                <c:pt idx="100211">
                  <c:v>232.16436271669301</c:v>
                </c:pt>
                <c:pt idx="100212">
                  <c:v>232.166679471967</c:v>
                </c:pt>
                <c:pt idx="100213">
                  <c:v>232.16899622724</c:v>
                </c:pt>
                <c:pt idx="100214">
                  <c:v>232.171312982514</c:v>
                </c:pt>
                <c:pt idx="100215">
                  <c:v>232.173629737787</c:v>
                </c:pt>
                <c:pt idx="100216">
                  <c:v>232.17594649306099</c:v>
                </c:pt>
                <c:pt idx="100217">
                  <c:v>232.17826324833501</c:v>
                </c:pt>
                <c:pt idx="100218">
                  <c:v>232.18058000360799</c:v>
                </c:pt>
                <c:pt idx="100219">
                  <c:v>232.18289675888201</c:v>
                </c:pt>
                <c:pt idx="100220">
                  <c:v>232.18521351415501</c:v>
                </c:pt>
                <c:pt idx="100221">
                  <c:v>232.187530269429</c:v>
                </c:pt>
                <c:pt idx="100222">
                  <c:v>232.189847024702</c:v>
                </c:pt>
                <c:pt idx="100223">
                  <c:v>232.192163779976</c:v>
                </c:pt>
                <c:pt idx="100224">
                  <c:v>232.194480535249</c:v>
                </c:pt>
                <c:pt idx="100225">
                  <c:v>232.19679729052299</c:v>
                </c:pt>
                <c:pt idx="100226">
                  <c:v>232.19911404579599</c:v>
                </c:pt>
                <c:pt idx="100227">
                  <c:v>232.20143080106999</c:v>
                </c:pt>
                <c:pt idx="100228">
                  <c:v>232.20374755634299</c:v>
                </c:pt>
                <c:pt idx="100229">
                  <c:v>232.20606431161701</c:v>
                </c:pt>
                <c:pt idx="100230">
                  <c:v>232.20838106689101</c:v>
                </c:pt>
                <c:pt idx="100231">
                  <c:v>232.21069782216401</c:v>
                </c:pt>
                <c:pt idx="100232">
                  <c:v>232.213014577438</c:v>
                </c:pt>
                <c:pt idx="100233">
                  <c:v>232.215331332711</c:v>
                </c:pt>
                <c:pt idx="100234">
                  <c:v>232.217648087985</c:v>
                </c:pt>
                <c:pt idx="100235">
                  <c:v>232.219964843258</c:v>
                </c:pt>
                <c:pt idx="100236">
                  <c:v>232.22228159853199</c:v>
                </c:pt>
                <c:pt idx="100237">
                  <c:v>232.22459835380499</c:v>
                </c:pt>
                <c:pt idx="100238">
                  <c:v>232.22691510907899</c:v>
                </c:pt>
                <c:pt idx="100239">
                  <c:v>232.22923186435199</c:v>
                </c:pt>
                <c:pt idx="100240">
                  <c:v>232.23154861962601</c:v>
                </c:pt>
                <c:pt idx="100241">
                  <c:v>232.23386537490001</c:v>
                </c:pt>
                <c:pt idx="100242">
                  <c:v>232.23618213017301</c:v>
                </c:pt>
                <c:pt idx="100243">
                  <c:v>232.238498885447</c:v>
                </c:pt>
                <c:pt idx="100244">
                  <c:v>232.24081564072</c:v>
                </c:pt>
                <c:pt idx="100245">
                  <c:v>232.243132395994</c:v>
                </c:pt>
                <c:pt idx="100246">
                  <c:v>232.245449151267</c:v>
                </c:pt>
                <c:pt idx="100247">
                  <c:v>232.24776590654099</c:v>
                </c:pt>
                <c:pt idx="100248">
                  <c:v>232.25008266181399</c:v>
                </c:pt>
                <c:pt idx="100249">
                  <c:v>232.25239941708799</c:v>
                </c:pt>
                <c:pt idx="100250">
                  <c:v>232.25471617236099</c:v>
                </c:pt>
                <c:pt idx="100251">
                  <c:v>232.25703292763501</c:v>
                </c:pt>
                <c:pt idx="100252">
                  <c:v>232.25934968290801</c:v>
                </c:pt>
                <c:pt idx="100253">
                  <c:v>232.261666438182</c:v>
                </c:pt>
                <c:pt idx="100254">
                  <c:v>232.263983193456</c:v>
                </c:pt>
                <c:pt idx="100255">
                  <c:v>232.266299948729</c:v>
                </c:pt>
                <c:pt idx="100256">
                  <c:v>232.26861670400299</c:v>
                </c:pt>
                <c:pt idx="100257">
                  <c:v>232.27093345927599</c:v>
                </c:pt>
                <c:pt idx="100258">
                  <c:v>232.27325021454999</c:v>
                </c:pt>
                <c:pt idx="100259">
                  <c:v>232.27556696982299</c:v>
                </c:pt>
                <c:pt idx="100260">
                  <c:v>232.27788372509701</c:v>
                </c:pt>
                <c:pt idx="100261">
                  <c:v>232.28020048037001</c:v>
                </c:pt>
                <c:pt idx="100262">
                  <c:v>232.28251723564401</c:v>
                </c:pt>
                <c:pt idx="100263">
                  <c:v>232.28483399091701</c:v>
                </c:pt>
                <c:pt idx="100264">
                  <c:v>232.287150746191</c:v>
                </c:pt>
                <c:pt idx="100265">
                  <c:v>232.289467501464</c:v>
                </c:pt>
                <c:pt idx="100266">
                  <c:v>232.291784256738</c:v>
                </c:pt>
                <c:pt idx="100267">
                  <c:v>232.29410101201199</c:v>
                </c:pt>
                <c:pt idx="100268">
                  <c:v>232.29641776728499</c:v>
                </c:pt>
                <c:pt idx="100269">
                  <c:v>232.29873452255899</c:v>
                </c:pt>
                <c:pt idx="100270">
                  <c:v>232.30105127783199</c:v>
                </c:pt>
                <c:pt idx="100271">
                  <c:v>232.30336803310601</c:v>
                </c:pt>
                <c:pt idx="100272">
                  <c:v>232.30568478837901</c:v>
                </c:pt>
                <c:pt idx="100273">
                  <c:v>232.30800154365301</c:v>
                </c:pt>
                <c:pt idx="100274">
                  <c:v>232.31031829892601</c:v>
                </c:pt>
                <c:pt idx="100275">
                  <c:v>232.3126350542</c:v>
                </c:pt>
                <c:pt idx="100276">
                  <c:v>232.314951809473</c:v>
                </c:pt>
                <c:pt idx="100277">
                  <c:v>232.317268564747</c:v>
                </c:pt>
                <c:pt idx="100278">
                  <c:v>232.31958532002</c:v>
                </c:pt>
                <c:pt idx="100279">
                  <c:v>232.32190207529399</c:v>
                </c:pt>
                <c:pt idx="100280">
                  <c:v>232.32421883056799</c:v>
                </c:pt>
                <c:pt idx="100281">
                  <c:v>232.32653558584099</c:v>
                </c:pt>
                <c:pt idx="100282">
                  <c:v>232.32885234111501</c:v>
                </c:pt>
                <c:pt idx="100283">
                  <c:v>232.33116909638801</c:v>
                </c:pt>
                <c:pt idx="100284">
                  <c:v>232.333485851662</c:v>
                </c:pt>
                <c:pt idx="100285">
                  <c:v>232.335802606935</c:v>
                </c:pt>
                <c:pt idx="100286">
                  <c:v>232.338119362209</c:v>
                </c:pt>
                <c:pt idx="100287">
                  <c:v>232.340436117482</c:v>
                </c:pt>
                <c:pt idx="100288">
                  <c:v>232.34275287275599</c:v>
                </c:pt>
                <c:pt idx="100289">
                  <c:v>232.34506962802899</c:v>
                </c:pt>
                <c:pt idx="100290">
                  <c:v>232.34738638330299</c:v>
                </c:pt>
                <c:pt idx="100291">
                  <c:v>232.34970313857701</c:v>
                </c:pt>
                <c:pt idx="100292">
                  <c:v>232.35201989385001</c:v>
                </c:pt>
                <c:pt idx="100293">
                  <c:v>232.35433664912401</c:v>
                </c:pt>
                <c:pt idx="100294">
                  <c:v>232.35665340439701</c:v>
                </c:pt>
                <c:pt idx="100295">
                  <c:v>232.358970159671</c:v>
                </c:pt>
                <c:pt idx="100296">
                  <c:v>232.361286914944</c:v>
                </c:pt>
                <c:pt idx="100297">
                  <c:v>232.363603670218</c:v>
                </c:pt>
                <c:pt idx="100298">
                  <c:v>232.365920425491</c:v>
                </c:pt>
                <c:pt idx="100299">
                  <c:v>232.36823718076499</c:v>
                </c:pt>
                <c:pt idx="100300">
                  <c:v>232.37055393603799</c:v>
                </c:pt>
                <c:pt idx="100301">
                  <c:v>232.37287069131199</c:v>
                </c:pt>
                <c:pt idx="100302">
                  <c:v>232.37518744658499</c:v>
                </c:pt>
                <c:pt idx="100303">
                  <c:v>232.37750420185901</c:v>
                </c:pt>
                <c:pt idx="100304">
                  <c:v>232.37982095713301</c:v>
                </c:pt>
                <c:pt idx="100305">
                  <c:v>232.38213771240601</c:v>
                </c:pt>
                <c:pt idx="100306">
                  <c:v>232.38445446768</c:v>
                </c:pt>
                <c:pt idx="100307">
                  <c:v>232.386771222953</c:v>
                </c:pt>
                <c:pt idx="100308">
                  <c:v>232.389087978227</c:v>
                </c:pt>
                <c:pt idx="100309">
                  <c:v>232.3914047335</c:v>
                </c:pt>
                <c:pt idx="100310">
                  <c:v>232.39372148877399</c:v>
                </c:pt>
                <c:pt idx="100311">
                  <c:v>232.39603824404699</c:v>
                </c:pt>
                <c:pt idx="100312">
                  <c:v>232.39835499932099</c:v>
                </c:pt>
                <c:pt idx="100313">
                  <c:v>232.40067175459399</c:v>
                </c:pt>
                <c:pt idx="100314">
                  <c:v>232.40298850986801</c:v>
                </c:pt>
                <c:pt idx="100315">
                  <c:v>232.40530526514101</c:v>
                </c:pt>
                <c:pt idx="100316">
                  <c:v>232.407622020415</c:v>
                </c:pt>
                <c:pt idx="100317">
                  <c:v>232.409938775689</c:v>
                </c:pt>
                <c:pt idx="100318">
                  <c:v>232.412255530962</c:v>
                </c:pt>
                <c:pt idx="100319">
                  <c:v>232.41457228623599</c:v>
                </c:pt>
                <c:pt idx="100320">
                  <c:v>232.41688904150899</c:v>
                </c:pt>
                <c:pt idx="100321">
                  <c:v>232.41920579678299</c:v>
                </c:pt>
                <c:pt idx="100322">
                  <c:v>232.42152255205599</c:v>
                </c:pt>
                <c:pt idx="100323">
                  <c:v>232.42383930733001</c:v>
                </c:pt>
                <c:pt idx="100324">
                  <c:v>232.42615606260301</c:v>
                </c:pt>
                <c:pt idx="100325">
                  <c:v>232.42847281787701</c:v>
                </c:pt>
                <c:pt idx="100326">
                  <c:v>232.43078957315001</c:v>
                </c:pt>
                <c:pt idx="100327">
                  <c:v>232.433106328424</c:v>
                </c:pt>
                <c:pt idx="100328">
                  <c:v>232.435423083698</c:v>
                </c:pt>
                <c:pt idx="100329">
                  <c:v>232.437739838971</c:v>
                </c:pt>
                <c:pt idx="100330">
                  <c:v>232.44005659424499</c:v>
                </c:pt>
                <c:pt idx="100331">
                  <c:v>232.44237334951799</c:v>
                </c:pt>
                <c:pt idx="100332">
                  <c:v>232.44469010479199</c:v>
                </c:pt>
                <c:pt idx="100333">
                  <c:v>232.44700686006499</c:v>
                </c:pt>
                <c:pt idx="100334">
                  <c:v>232.44932361533901</c:v>
                </c:pt>
                <c:pt idx="100335">
                  <c:v>232.45164037061201</c:v>
                </c:pt>
                <c:pt idx="100336">
                  <c:v>232.45395712588601</c:v>
                </c:pt>
                <c:pt idx="100337">
                  <c:v>232.45627388115901</c:v>
                </c:pt>
                <c:pt idx="100338">
                  <c:v>232.458590636433</c:v>
                </c:pt>
                <c:pt idx="100339">
                  <c:v>232.460907391706</c:v>
                </c:pt>
                <c:pt idx="100340">
                  <c:v>232.46322414698</c:v>
                </c:pt>
                <c:pt idx="100341">
                  <c:v>232.46554090225399</c:v>
                </c:pt>
                <c:pt idx="100342">
                  <c:v>232.46785765752699</c:v>
                </c:pt>
                <c:pt idx="100343">
                  <c:v>232.47017441280099</c:v>
                </c:pt>
                <c:pt idx="100344">
                  <c:v>232.47249116807399</c:v>
                </c:pt>
                <c:pt idx="100345">
                  <c:v>232.47480792334801</c:v>
                </c:pt>
                <c:pt idx="100346">
                  <c:v>232.47712467862101</c:v>
                </c:pt>
                <c:pt idx="100347">
                  <c:v>232.479441433895</c:v>
                </c:pt>
                <c:pt idx="100348">
                  <c:v>232.481758189168</c:v>
                </c:pt>
                <c:pt idx="100349">
                  <c:v>232.484074944442</c:v>
                </c:pt>
                <c:pt idx="100350">
                  <c:v>232.486391699715</c:v>
                </c:pt>
                <c:pt idx="100351">
                  <c:v>232.48870845498899</c:v>
                </c:pt>
                <c:pt idx="100352">
                  <c:v>232.49102521026199</c:v>
                </c:pt>
                <c:pt idx="100353">
                  <c:v>232.49334196553599</c:v>
                </c:pt>
                <c:pt idx="100354">
                  <c:v>232.49565872081001</c:v>
                </c:pt>
                <c:pt idx="100355">
                  <c:v>232.49797547608301</c:v>
                </c:pt>
                <c:pt idx="100356">
                  <c:v>232.50029223135701</c:v>
                </c:pt>
                <c:pt idx="100357">
                  <c:v>232.50260898663001</c:v>
                </c:pt>
                <c:pt idx="100358">
                  <c:v>232.504925741904</c:v>
                </c:pt>
                <c:pt idx="100359">
                  <c:v>232.507242497177</c:v>
                </c:pt>
                <c:pt idx="100360">
                  <c:v>232.509559252451</c:v>
                </c:pt>
                <c:pt idx="100361">
                  <c:v>232.511876007724</c:v>
                </c:pt>
                <c:pt idx="100362">
                  <c:v>232.51419276299799</c:v>
                </c:pt>
                <c:pt idx="100363">
                  <c:v>232.51650951827099</c:v>
                </c:pt>
                <c:pt idx="100364">
                  <c:v>232.51882627354499</c:v>
                </c:pt>
                <c:pt idx="100365">
                  <c:v>232.52114302881799</c:v>
                </c:pt>
                <c:pt idx="100366">
                  <c:v>232.52345978409201</c:v>
                </c:pt>
                <c:pt idx="100367">
                  <c:v>232.52577653936601</c:v>
                </c:pt>
                <c:pt idx="100368">
                  <c:v>232.52809329463901</c:v>
                </c:pt>
                <c:pt idx="100369">
                  <c:v>232.530410049913</c:v>
                </c:pt>
                <c:pt idx="100370">
                  <c:v>232.532726805186</c:v>
                </c:pt>
                <c:pt idx="100371">
                  <c:v>232.53504356046</c:v>
                </c:pt>
                <c:pt idx="100372">
                  <c:v>232.537360315733</c:v>
                </c:pt>
                <c:pt idx="100373">
                  <c:v>232.53967707100699</c:v>
                </c:pt>
                <c:pt idx="100374">
                  <c:v>232.54199382627999</c:v>
                </c:pt>
                <c:pt idx="100375">
                  <c:v>232.54431058155399</c:v>
                </c:pt>
                <c:pt idx="100376">
                  <c:v>232.54662733682699</c:v>
                </c:pt>
                <c:pt idx="100377">
                  <c:v>232.54894409210101</c:v>
                </c:pt>
                <c:pt idx="100378">
                  <c:v>232.551260847375</c:v>
                </c:pt>
                <c:pt idx="100379">
                  <c:v>232.55357760264801</c:v>
                </c:pt>
                <c:pt idx="100380">
                  <c:v>232.555894357922</c:v>
                </c:pt>
                <c:pt idx="100381">
                  <c:v>232.558211113195</c:v>
                </c:pt>
                <c:pt idx="100382">
                  <c:v>232.56052786846899</c:v>
                </c:pt>
                <c:pt idx="100383">
                  <c:v>232.562844623742</c:v>
                </c:pt>
                <c:pt idx="100384">
                  <c:v>232.56516137901599</c:v>
                </c:pt>
                <c:pt idx="100385">
                  <c:v>232.56747813428899</c:v>
                </c:pt>
                <c:pt idx="100386">
                  <c:v>232.56979488956301</c:v>
                </c:pt>
                <c:pt idx="100387">
                  <c:v>232.57211164483601</c:v>
                </c:pt>
                <c:pt idx="100388">
                  <c:v>232.57442840011001</c:v>
                </c:pt>
                <c:pt idx="100389">
                  <c:v>232.57674515538301</c:v>
                </c:pt>
                <c:pt idx="100390">
                  <c:v>232.579061910657</c:v>
                </c:pt>
                <c:pt idx="100391">
                  <c:v>232.581378665931</c:v>
                </c:pt>
                <c:pt idx="100392">
                  <c:v>232.583695421204</c:v>
                </c:pt>
                <c:pt idx="100393">
                  <c:v>232.58601217647799</c:v>
                </c:pt>
                <c:pt idx="100394">
                  <c:v>232.58832893175099</c:v>
                </c:pt>
                <c:pt idx="100395">
                  <c:v>232.59064568702499</c:v>
                </c:pt>
                <c:pt idx="100396">
                  <c:v>232.59296244229799</c:v>
                </c:pt>
                <c:pt idx="100397">
                  <c:v>232.59527919757201</c:v>
                </c:pt>
                <c:pt idx="100398">
                  <c:v>232.59759595284501</c:v>
                </c:pt>
                <c:pt idx="100399">
                  <c:v>232.59991270811901</c:v>
                </c:pt>
                <c:pt idx="100400">
                  <c:v>232.60222946339201</c:v>
                </c:pt>
                <c:pt idx="100401">
                  <c:v>232.604546218666</c:v>
                </c:pt>
                <c:pt idx="100402">
                  <c:v>232.606862973939</c:v>
                </c:pt>
                <c:pt idx="100403">
                  <c:v>232.609179729213</c:v>
                </c:pt>
                <c:pt idx="100404">
                  <c:v>232.61149648448699</c:v>
                </c:pt>
                <c:pt idx="100405">
                  <c:v>232.61381323975999</c:v>
                </c:pt>
                <c:pt idx="100406">
                  <c:v>232.61612999503399</c:v>
                </c:pt>
                <c:pt idx="100407">
                  <c:v>232.61844675030699</c:v>
                </c:pt>
                <c:pt idx="100408">
                  <c:v>232.62076350558101</c:v>
                </c:pt>
                <c:pt idx="100409">
                  <c:v>232.62308026085401</c:v>
                </c:pt>
                <c:pt idx="100410">
                  <c:v>232.62539701612801</c:v>
                </c:pt>
                <c:pt idx="100411">
                  <c:v>232.62771377140101</c:v>
                </c:pt>
                <c:pt idx="100412">
                  <c:v>232.630030526675</c:v>
                </c:pt>
                <c:pt idx="100413">
                  <c:v>232.632347281948</c:v>
                </c:pt>
                <c:pt idx="100414">
                  <c:v>232.634664037222</c:v>
                </c:pt>
                <c:pt idx="100415">
                  <c:v>232.636980792495</c:v>
                </c:pt>
                <c:pt idx="100416">
                  <c:v>232.63929754776899</c:v>
                </c:pt>
                <c:pt idx="100417">
                  <c:v>232.64161430304301</c:v>
                </c:pt>
                <c:pt idx="100418">
                  <c:v>232.64393105831601</c:v>
                </c:pt>
                <c:pt idx="100419">
                  <c:v>232.64624781359001</c:v>
                </c:pt>
                <c:pt idx="100420">
                  <c:v>232.64856456886301</c:v>
                </c:pt>
                <c:pt idx="100421">
                  <c:v>232.650881324137</c:v>
                </c:pt>
                <c:pt idx="100422">
                  <c:v>232.65319807941</c:v>
                </c:pt>
                <c:pt idx="100423">
                  <c:v>232.655514834684</c:v>
                </c:pt>
                <c:pt idx="100424">
                  <c:v>232.657831589957</c:v>
                </c:pt>
                <c:pt idx="100425">
                  <c:v>232.66014834523099</c:v>
                </c:pt>
                <c:pt idx="100426">
                  <c:v>232.66246510050399</c:v>
                </c:pt>
                <c:pt idx="100427">
                  <c:v>232.66478185577799</c:v>
                </c:pt>
                <c:pt idx="100428">
                  <c:v>232.66709861105201</c:v>
                </c:pt>
                <c:pt idx="100429">
                  <c:v>232.66941536632501</c:v>
                </c:pt>
                <c:pt idx="100430">
                  <c:v>232.67173212159901</c:v>
                </c:pt>
                <c:pt idx="100431">
                  <c:v>232.67404887687201</c:v>
                </c:pt>
                <c:pt idx="100432">
                  <c:v>232.676365632146</c:v>
                </c:pt>
                <c:pt idx="100433">
                  <c:v>232.678682387419</c:v>
                </c:pt>
                <c:pt idx="100434">
                  <c:v>232.680999142693</c:v>
                </c:pt>
                <c:pt idx="100435">
                  <c:v>232.683315897966</c:v>
                </c:pt>
                <c:pt idx="100436">
                  <c:v>232.68563265323999</c:v>
                </c:pt>
                <c:pt idx="100437">
                  <c:v>232.68794940851299</c:v>
                </c:pt>
                <c:pt idx="100438">
                  <c:v>232.69026616378699</c:v>
                </c:pt>
                <c:pt idx="100439">
                  <c:v>232.69258291905999</c:v>
                </c:pt>
                <c:pt idx="100440">
                  <c:v>232.69489967433401</c:v>
                </c:pt>
                <c:pt idx="100441">
                  <c:v>232.69721642960801</c:v>
                </c:pt>
                <c:pt idx="100442">
                  <c:v>232.69953318488101</c:v>
                </c:pt>
                <c:pt idx="100443">
                  <c:v>232.701849940155</c:v>
                </c:pt>
                <c:pt idx="100444">
                  <c:v>232.704166695428</c:v>
                </c:pt>
                <c:pt idx="100445">
                  <c:v>232.706483450702</c:v>
                </c:pt>
                <c:pt idx="100446">
                  <c:v>232.708800205975</c:v>
                </c:pt>
                <c:pt idx="100447">
                  <c:v>232.71111696124899</c:v>
                </c:pt>
                <c:pt idx="100448">
                  <c:v>232.71343371652199</c:v>
                </c:pt>
                <c:pt idx="100449">
                  <c:v>232.71575047179601</c:v>
                </c:pt>
                <c:pt idx="100450">
                  <c:v>232.71806722706901</c:v>
                </c:pt>
                <c:pt idx="100451">
                  <c:v>232.72038398234301</c:v>
                </c:pt>
                <c:pt idx="100452">
                  <c:v>232.72270073761601</c:v>
                </c:pt>
                <c:pt idx="100453">
                  <c:v>232.72501749289</c:v>
                </c:pt>
                <c:pt idx="100454">
                  <c:v>232.727334248164</c:v>
                </c:pt>
                <c:pt idx="100455">
                  <c:v>232.729651003437</c:v>
                </c:pt>
                <c:pt idx="100456">
                  <c:v>232.73196775871099</c:v>
                </c:pt>
                <c:pt idx="100457">
                  <c:v>232.73428451398399</c:v>
                </c:pt>
                <c:pt idx="100458">
                  <c:v>232.73660126925799</c:v>
                </c:pt>
                <c:pt idx="100459">
                  <c:v>232.73891802453099</c:v>
                </c:pt>
                <c:pt idx="100460">
                  <c:v>232.74123477980501</c:v>
                </c:pt>
                <c:pt idx="100461">
                  <c:v>232.74355153507801</c:v>
                </c:pt>
                <c:pt idx="100462">
                  <c:v>232.74586829035201</c:v>
                </c:pt>
                <c:pt idx="100463">
                  <c:v>232.74818504562501</c:v>
                </c:pt>
                <c:pt idx="100464">
                  <c:v>232.750501800899</c:v>
                </c:pt>
                <c:pt idx="100465">
                  <c:v>232.752818556172</c:v>
                </c:pt>
                <c:pt idx="100466">
                  <c:v>232.755135311446</c:v>
                </c:pt>
                <c:pt idx="100467">
                  <c:v>232.75745206671999</c:v>
                </c:pt>
                <c:pt idx="100468">
                  <c:v>232.75976882199299</c:v>
                </c:pt>
                <c:pt idx="100469">
                  <c:v>232.76208557726699</c:v>
                </c:pt>
                <c:pt idx="100470">
                  <c:v>232.76440233253999</c:v>
                </c:pt>
                <c:pt idx="100471">
                  <c:v>232.76671908781401</c:v>
                </c:pt>
                <c:pt idx="100472">
                  <c:v>232.76903584308701</c:v>
                </c:pt>
                <c:pt idx="100473">
                  <c:v>232.77135259836101</c:v>
                </c:pt>
                <c:pt idx="100474">
                  <c:v>232.77366935363401</c:v>
                </c:pt>
                <c:pt idx="100475">
                  <c:v>232.775986108908</c:v>
                </c:pt>
                <c:pt idx="100476">
                  <c:v>232.778302864181</c:v>
                </c:pt>
                <c:pt idx="100477">
                  <c:v>232.780619619455</c:v>
                </c:pt>
                <c:pt idx="100478">
                  <c:v>232.78293637472899</c:v>
                </c:pt>
                <c:pt idx="100479">
                  <c:v>232.78525313000199</c:v>
                </c:pt>
                <c:pt idx="100480">
                  <c:v>232.78756988527601</c:v>
                </c:pt>
                <c:pt idx="100481">
                  <c:v>232.78988664054901</c:v>
                </c:pt>
                <c:pt idx="100482">
                  <c:v>232.79220339582301</c:v>
                </c:pt>
                <c:pt idx="100483">
                  <c:v>232.79452015109601</c:v>
                </c:pt>
                <c:pt idx="100484">
                  <c:v>232.79683690637</c:v>
                </c:pt>
                <c:pt idx="100485">
                  <c:v>232.799153661643</c:v>
                </c:pt>
                <c:pt idx="100486">
                  <c:v>232.801470416917</c:v>
                </c:pt>
                <c:pt idx="100487">
                  <c:v>232.80378717219</c:v>
                </c:pt>
                <c:pt idx="100488">
                  <c:v>232.80610392746399</c:v>
                </c:pt>
                <c:pt idx="100489">
                  <c:v>232.80842068273699</c:v>
                </c:pt>
                <c:pt idx="100490">
                  <c:v>232.81073743801099</c:v>
                </c:pt>
                <c:pt idx="100491">
                  <c:v>232.81305419328501</c:v>
                </c:pt>
                <c:pt idx="100492">
                  <c:v>232.81537094855801</c:v>
                </c:pt>
                <c:pt idx="100493">
                  <c:v>232.81768770383201</c:v>
                </c:pt>
                <c:pt idx="100494">
                  <c:v>232.82000445910501</c:v>
                </c:pt>
                <c:pt idx="100495">
                  <c:v>232.822321214379</c:v>
                </c:pt>
                <c:pt idx="100496">
                  <c:v>232.824637969652</c:v>
                </c:pt>
                <c:pt idx="100497">
                  <c:v>232.826954724926</c:v>
                </c:pt>
                <c:pt idx="100498">
                  <c:v>232.829271480199</c:v>
                </c:pt>
                <c:pt idx="100499">
                  <c:v>232.83158823547299</c:v>
                </c:pt>
                <c:pt idx="100500">
                  <c:v>232.83390499074599</c:v>
                </c:pt>
                <c:pt idx="100501">
                  <c:v>232.83622174601999</c:v>
                </c:pt>
                <c:pt idx="100502">
                  <c:v>232.83853850129299</c:v>
                </c:pt>
                <c:pt idx="100503">
                  <c:v>232.84085525656701</c:v>
                </c:pt>
                <c:pt idx="100504">
                  <c:v>232.84317201184101</c:v>
                </c:pt>
                <c:pt idx="100505">
                  <c:v>232.84548876711401</c:v>
                </c:pt>
                <c:pt idx="100506">
                  <c:v>232.847805522388</c:v>
                </c:pt>
                <c:pt idx="100507">
                  <c:v>232.850122277661</c:v>
                </c:pt>
                <c:pt idx="100508">
                  <c:v>232.852439032935</c:v>
                </c:pt>
                <c:pt idx="100509">
                  <c:v>232.854755788208</c:v>
                </c:pt>
                <c:pt idx="100510">
                  <c:v>232.85707254348199</c:v>
                </c:pt>
                <c:pt idx="100511">
                  <c:v>232.85938929875499</c:v>
                </c:pt>
                <c:pt idx="100512">
                  <c:v>232.86170605402901</c:v>
                </c:pt>
                <c:pt idx="100513">
                  <c:v>232.86402280930201</c:v>
                </c:pt>
                <c:pt idx="100514">
                  <c:v>232.86633956457601</c:v>
                </c:pt>
                <c:pt idx="100515">
                  <c:v>232.86865631985</c:v>
                </c:pt>
                <c:pt idx="100516">
                  <c:v>232.870973075123</c:v>
                </c:pt>
                <c:pt idx="100517">
                  <c:v>232.873289830397</c:v>
                </c:pt>
                <c:pt idx="100518">
                  <c:v>232.87560658567</c:v>
                </c:pt>
                <c:pt idx="100519">
                  <c:v>232.87792334094399</c:v>
                </c:pt>
                <c:pt idx="100520">
                  <c:v>232.88024009621699</c:v>
                </c:pt>
                <c:pt idx="100521">
                  <c:v>232.88255685149099</c:v>
                </c:pt>
                <c:pt idx="100522">
                  <c:v>232.88487360676399</c:v>
                </c:pt>
                <c:pt idx="100523">
                  <c:v>232.88719036203801</c:v>
                </c:pt>
                <c:pt idx="100524">
                  <c:v>232.88950711731101</c:v>
                </c:pt>
                <c:pt idx="100525">
                  <c:v>232.89182387258501</c:v>
                </c:pt>
                <c:pt idx="100526">
                  <c:v>232.89414062785801</c:v>
                </c:pt>
                <c:pt idx="100527">
                  <c:v>232.896457383132</c:v>
                </c:pt>
                <c:pt idx="100528">
                  <c:v>232.898774138406</c:v>
                </c:pt>
                <c:pt idx="100529">
                  <c:v>232.901090893679</c:v>
                </c:pt>
                <c:pt idx="100530">
                  <c:v>232.90340764895299</c:v>
                </c:pt>
                <c:pt idx="100531">
                  <c:v>232.90572440422599</c:v>
                </c:pt>
                <c:pt idx="100532">
                  <c:v>232.90804115949999</c:v>
                </c:pt>
                <c:pt idx="100533">
                  <c:v>232.91035791477299</c:v>
                </c:pt>
                <c:pt idx="100534">
                  <c:v>232.91267467004701</c:v>
                </c:pt>
                <c:pt idx="100535">
                  <c:v>232.91499142532001</c:v>
                </c:pt>
                <c:pt idx="100536">
                  <c:v>232.91730818059401</c:v>
                </c:pt>
                <c:pt idx="100537">
                  <c:v>232.91962493586701</c:v>
                </c:pt>
                <c:pt idx="100538">
                  <c:v>232.921941691141</c:v>
                </c:pt>
                <c:pt idx="100539">
                  <c:v>232.924258446414</c:v>
                </c:pt>
                <c:pt idx="100540">
                  <c:v>232.926575201688</c:v>
                </c:pt>
                <c:pt idx="100541">
                  <c:v>232.92889195696199</c:v>
                </c:pt>
                <c:pt idx="100542">
                  <c:v>232.93120871223499</c:v>
                </c:pt>
                <c:pt idx="100543">
                  <c:v>232.93352546750901</c:v>
                </c:pt>
                <c:pt idx="100544">
                  <c:v>232.93584222278199</c:v>
                </c:pt>
                <c:pt idx="100545">
                  <c:v>232.93815897805601</c:v>
                </c:pt>
                <c:pt idx="100546">
                  <c:v>232.94047573332901</c:v>
                </c:pt>
                <c:pt idx="100547">
                  <c:v>232.942792488603</c:v>
                </c:pt>
                <c:pt idx="100548">
                  <c:v>232.945109243876</c:v>
                </c:pt>
                <c:pt idx="100549">
                  <c:v>232.94742599915</c:v>
                </c:pt>
                <c:pt idx="100550">
                  <c:v>232.949742754423</c:v>
                </c:pt>
                <c:pt idx="100551">
                  <c:v>232.95205950969699</c:v>
                </c:pt>
                <c:pt idx="100552">
                  <c:v>232.95437626496999</c:v>
                </c:pt>
                <c:pt idx="100553">
                  <c:v>232.95669302024399</c:v>
                </c:pt>
                <c:pt idx="100554">
                  <c:v>232.95900977551801</c:v>
                </c:pt>
                <c:pt idx="100555">
                  <c:v>232.96132653079101</c:v>
                </c:pt>
                <c:pt idx="100556">
                  <c:v>232.96364328606501</c:v>
                </c:pt>
                <c:pt idx="100557">
                  <c:v>232.96596004133801</c:v>
                </c:pt>
                <c:pt idx="100558">
                  <c:v>232.968276796612</c:v>
                </c:pt>
                <c:pt idx="100559">
                  <c:v>232.970593551885</c:v>
                </c:pt>
                <c:pt idx="100560">
                  <c:v>232.972910307159</c:v>
                </c:pt>
                <c:pt idx="100561">
                  <c:v>232.975227062432</c:v>
                </c:pt>
                <c:pt idx="100562">
                  <c:v>232.97754381770599</c:v>
                </c:pt>
                <c:pt idx="100563">
                  <c:v>232.97986057297899</c:v>
                </c:pt>
                <c:pt idx="100564">
                  <c:v>232.98217732825299</c:v>
                </c:pt>
                <c:pt idx="100565">
                  <c:v>232.98449408352701</c:v>
                </c:pt>
                <c:pt idx="100566">
                  <c:v>232.98681083880001</c:v>
                </c:pt>
                <c:pt idx="100567">
                  <c:v>232.98912759407401</c:v>
                </c:pt>
                <c:pt idx="100568">
                  <c:v>232.99144434934701</c:v>
                </c:pt>
                <c:pt idx="100569">
                  <c:v>232.993761104621</c:v>
                </c:pt>
                <c:pt idx="100570">
                  <c:v>232.996077859894</c:v>
                </c:pt>
                <c:pt idx="100571">
                  <c:v>232.998394615168</c:v>
                </c:pt>
                <c:pt idx="100572">
                  <c:v>233.000711370441</c:v>
                </c:pt>
                <c:pt idx="100573">
                  <c:v>233.00302812571499</c:v>
                </c:pt>
                <c:pt idx="100574">
                  <c:v>233.00534488098799</c:v>
                </c:pt>
                <c:pt idx="100575">
                  <c:v>233.00766163626199</c:v>
                </c:pt>
                <c:pt idx="100576">
                  <c:v>233.00997839153499</c:v>
                </c:pt>
                <c:pt idx="100577">
                  <c:v>233.01229514680901</c:v>
                </c:pt>
                <c:pt idx="100578">
                  <c:v>233.014611902083</c:v>
                </c:pt>
                <c:pt idx="100579">
                  <c:v>233.016928657356</c:v>
                </c:pt>
                <c:pt idx="100580">
                  <c:v>233.01924541263</c:v>
                </c:pt>
                <c:pt idx="100581">
                  <c:v>233.021562167903</c:v>
                </c:pt>
                <c:pt idx="100582">
                  <c:v>233.02387892317699</c:v>
                </c:pt>
                <c:pt idx="100583">
                  <c:v>233.02619567844999</c:v>
                </c:pt>
                <c:pt idx="100584">
                  <c:v>233.02851243372399</c:v>
                </c:pt>
                <c:pt idx="100585">
                  <c:v>233.03082918899699</c:v>
                </c:pt>
                <c:pt idx="100586">
                  <c:v>233.03314594427101</c:v>
                </c:pt>
                <c:pt idx="100587">
                  <c:v>233.03546269954401</c:v>
                </c:pt>
                <c:pt idx="100588">
                  <c:v>233.03777945481801</c:v>
                </c:pt>
                <c:pt idx="100589">
                  <c:v>233.04009621009101</c:v>
                </c:pt>
                <c:pt idx="100590">
                  <c:v>233.042412965365</c:v>
                </c:pt>
                <c:pt idx="100591">
                  <c:v>233.044729720639</c:v>
                </c:pt>
                <c:pt idx="100592">
                  <c:v>233.047046475912</c:v>
                </c:pt>
                <c:pt idx="100593">
                  <c:v>233.04936323118599</c:v>
                </c:pt>
                <c:pt idx="100594">
                  <c:v>233.05167998645899</c:v>
                </c:pt>
                <c:pt idx="100595">
                  <c:v>233.05399674173299</c:v>
                </c:pt>
                <c:pt idx="100596">
                  <c:v>233.05631349700599</c:v>
                </c:pt>
                <c:pt idx="100597">
                  <c:v>233.05863025228001</c:v>
                </c:pt>
                <c:pt idx="100598">
                  <c:v>233.06094700755301</c:v>
                </c:pt>
                <c:pt idx="100599">
                  <c:v>233.06326376282701</c:v>
                </c:pt>
                <c:pt idx="100600">
                  <c:v>233.06558051810001</c:v>
                </c:pt>
                <c:pt idx="100601">
                  <c:v>233.067897273374</c:v>
                </c:pt>
                <c:pt idx="100602">
                  <c:v>233.070214028647</c:v>
                </c:pt>
                <c:pt idx="100603">
                  <c:v>233.072530783921</c:v>
                </c:pt>
                <c:pt idx="100604">
                  <c:v>233.07484753919499</c:v>
                </c:pt>
                <c:pt idx="100605">
                  <c:v>233.07716429446799</c:v>
                </c:pt>
                <c:pt idx="100606">
                  <c:v>233.07948104974199</c:v>
                </c:pt>
                <c:pt idx="100607">
                  <c:v>233.08179780501499</c:v>
                </c:pt>
                <c:pt idx="100608">
                  <c:v>233.08411456028901</c:v>
                </c:pt>
                <c:pt idx="100609">
                  <c:v>233.08643131556201</c:v>
                </c:pt>
                <c:pt idx="100610">
                  <c:v>233.088748070836</c:v>
                </c:pt>
                <c:pt idx="100611">
                  <c:v>233.091064826109</c:v>
                </c:pt>
                <c:pt idx="100612">
                  <c:v>233.093381581383</c:v>
                </c:pt>
                <c:pt idx="100613">
                  <c:v>233.095698336656</c:v>
                </c:pt>
                <c:pt idx="100614">
                  <c:v>233.09801509192999</c:v>
                </c:pt>
                <c:pt idx="100615">
                  <c:v>233.10033184720399</c:v>
                </c:pt>
                <c:pt idx="100616">
                  <c:v>233.10264860247699</c:v>
                </c:pt>
                <c:pt idx="100617">
                  <c:v>233.10496535775101</c:v>
                </c:pt>
                <c:pt idx="100618">
                  <c:v>233.10728211302401</c:v>
                </c:pt>
                <c:pt idx="100619">
                  <c:v>233.10959886829801</c:v>
                </c:pt>
                <c:pt idx="100620">
                  <c:v>233.11191562357101</c:v>
                </c:pt>
                <c:pt idx="100621">
                  <c:v>233.114232378845</c:v>
                </c:pt>
                <c:pt idx="100622">
                  <c:v>233.116549134118</c:v>
                </c:pt>
                <c:pt idx="100623">
                  <c:v>233.118865889392</c:v>
                </c:pt>
                <c:pt idx="100624">
                  <c:v>233.121182644665</c:v>
                </c:pt>
                <c:pt idx="100625">
                  <c:v>233.12349939993899</c:v>
                </c:pt>
                <c:pt idx="100626">
                  <c:v>233.12581615521199</c:v>
                </c:pt>
                <c:pt idx="100627">
                  <c:v>233.12813291048599</c:v>
                </c:pt>
                <c:pt idx="100628">
                  <c:v>233.13044966576001</c:v>
                </c:pt>
                <c:pt idx="100629">
                  <c:v>233.13276642103301</c:v>
                </c:pt>
                <c:pt idx="100630">
                  <c:v>233.13508317630701</c:v>
                </c:pt>
                <c:pt idx="100631">
                  <c:v>233.13739993158001</c:v>
                </c:pt>
                <c:pt idx="100632">
                  <c:v>233.139716686854</c:v>
                </c:pt>
                <c:pt idx="100633">
                  <c:v>233.142033442127</c:v>
                </c:pt>
                <c:pt idx="100634">
                  <c:v>233.144350197401</c:v>
                </c:pt>
                <c:pt idx="100635">
                  <c:v>233.146666952674</c:v>
                </c:pt>
                <c:pt idx="100636">
                  <c:v>233.14898370794799</c:v>
                </c:pt>
                <c:pt idx="100637">
                  <c:v>233.15130046322099</c:v>
                </c:pt>
                <c:pt idx="100638">
                  <c:v>233.15361721849499</c:v>
                </c:pt>
                <c:pt idx="100639">
                  <c:v>233.15593397376799</c:v>
                </c:pt>
                <c:pt idx="100640">
                  <c:v>233.15825072904201</c:v>
                </c:pt>
                <c:pt idx="100641">
                  <c:v>233.160567484316</c:v>
                </c:pt>
                <c:pt idx="100642">
                  <c:v>233.162884239589</c:v>
                </c:pt>
                <c:pt idx="100643">
                  <c:v>233.165200994863</c:v>
                </c:pt>
                <c:pt idx="100644">
                  <c:v>233.167517750136</c:v>
                </c:pt>
                <c:pt idx="100645">
                  <c:v>233.16983450540999</c:v>
                </c:pt>
                <c:pt idx="100646">
                  <c:v>233.17215126068299</c:v>
                </c:pt>
                <c:pt idx="100647">
                  <c:v>233.17446801595699</c:v>
                </c:pt>
                <c:pt idx="100648">
                  <c:v>233.17678477122999</c:v>
                </c:pt>
                <c:pt idx="100649">
                  <c:v>233.17910152650401</c:v>
                </c:pt>
                <c:pt idx="100650">
                  <c:v>233.18141828177701</c:v>
                </c:pt>
                <c:pt idx="100651">
                  <c:v>233.18373503705101</c:v>
                </c:pt>
                <c:pt idx="100652">
                  <c:v>233.186051792325</c:v>
                </c:pt>
                <c:pt idx="100653">
                  <c:v>233.188368547598</c:v>
                </c:pt>
                <c:pt idx="100654">
                  <c:v>233.190685302872</c:v>
                </c:pt>
                <c:pt idx="100655">
                  <c:v>233.193002058145</c:v>
                </c:pt>
                <c:pt idx="100656">
                  <c:v>233.19531881341899</c:v>
                </c:pt>
                <c:pt idx="100657">
                  <c:v>233.19763556869199</c:v>
                </c:pt>
                <c:pt idx="100658">
                  <c:v>233.19995232396599</c:v>
                </c:pt>
                <c:pt idx="100659">
                  <c:v>233.20226907923899</c:v>
                </c:pt>
                <c:pt idx="100660">
                  <c:v>233.20458583451301</c:v>
                </c:pt>
                <c:pt idx="100661">
                  <c:v>233.20690258978601</c:v>
                </c:pt>
                <c:pt idx="100662">
                  <c:v>233.20921934506001</c:v>
                </c:pt>
                <c:pt idx="100663">
                  <c:v>233.21153610033301</c:v>
                </c:pt>
                <c:pt idx="100664">
                  <c:v>233.213852855607</c:v>
                </c:pt>
                <c:pt idx="100665">
                  <c:v>233.216169610881</c:v>
                </c:pt>
                <c:pt idx="100666">
                  <c:v>233.218486366154</c:v>
                </c:pt>
                <c:pt idx="100667">
                  <c:v>233.22080312142799</c:v>
                </c:pt>
                <c:pt idx="100668">
                  <c:v>233.22311987670099</c:v>
                </c:pt>
                <c:pt idx="100669">
                  <c:v>233.22543663197499</c:v>
                </c:pt>
                <c:pt idx="100670">
                  <c:v>233.22775338724799</c:v>
                </c:pt>
                <c:pt idx="100671">
                  <c:v>233.23007014252201</c:v>
                </c:pt>
                <c:pt idx="100672">
                  <c:v>233.23238689779501</c:v>
                </c:pt>
                <c:pt idx="100673">
                  <c:v>233.234703653069</c:v>
                </c:pt>
                <c:pt idx="100674">
                  <c:v>233.237020408342</c:v>
                </c:pt>
                <c:pt idx="100675">
                  <c:v>233.239337163616</c:v>
                </c:pt>
                <c:pt idx="100676">
                  <c:v>233.241653918889</c:v>
                </c:pt>
                <c:pt idx="100677">
                  <c:v>233.24397067416299</c:v>
                </c:pt>
                <c:pt idx="100678">
                  <c:v>233.24628742943699</c:v>
                </c:pt>
                <c:pt idx="100679">
                  <c:v>233.24860418470999</c:v>
                </c:pt>
                <c:pt idx="100680">
                  <c:v>233.25092093998401</c:v>
                </c:pt>
                <c:pt idx="100681">
                  <c:v>233.25323769525701</c:v>
                </c:pt>
                <c:pt idx="100682">
                  <c:v>233.25555445053101</c:v>
                </c:pt>
                <c:pt idx="100683">
                  <c:v>233.25787120580401</c:v>
                </c:pt>
                <c:pt idx="100684">
                  <c:v>233.260187961078</c:v>
                </c:pt>
                <c:pt idx="100685">
                  <c:v>233.262504716351</c:v>
                </c:pt>
                <c:pt idx="100686">
                  <c:v>233.264821471625</c:v>
                </c:pt>
                <c:pt idx="100687">
                  <c:v>233.267138226898</c:v>
                </c:pt>
                <c:pt idx="100688">
                  <c:v>233.26945498217199</c:v>
                </c:pt>
                <c:pt idx="100689">
                  <c:v>233.27177173744499</c:v>
                </c:pt>
                <c:pt idx="100690">
                  <c:v>233.27408849271899</c:v>
                </c:pt>
                <c:pt idx="100691">
                  <c:v>233.27640524799301</c:v>
                </c:pt>
                <c:pt idx="100692">
                  <c:v>233.27872200326601</c:v>
                </c:pt>
                <c:pt idx="100693">
                  <c:v>233.28103875854001</c:v>
                </c:pt>
                <c:pt idx="100694">
                  <c:v>233.28335551381301</c:v>
                </c:pt>
                <c:pt idx="100695">
                  <c:v>233.285672269087</c:v>
                </c:pt>
                <c:pt idx="100696">
                  <c:v>233.28798902436</c:v>
                </c:pt>
                <c:pt idx="100697">
                  <c:v>233.290305779634</c:v>
                </c:pt>
                <c:pt idx="100698">
                  <c:v>233.292622534907</c:v>
                </c:pt>
                <c:pt idx="100699">
                  <c:v>233.29493929018099</c:v>
                </c:pt>
                <c:pt idx="100700">
                  <c:v>233.29725604545399</c:v>
                </c:pt>
                <c:pt idx="100701">
                  <c:v>233.29957280072799</c:v>
                </c:pt>
                <c:pt idx="100702">
                  <c:v>233.30188955600201</c:v>
                </c:pt>
                <c:pt idx="100703">
                  <c:v>233.30420631127501</c:v>
                </c:pt>
                <c:pt idx="100704">
                  <c:v>233.306523066549</c:v>
                </c:pt>
                <c:pt idx="100705">
                  <c:v>233.308839821822</c:v>
                </c:pt>
                <c:pt idx="100706">
                  <c:v>233.311156577096</c:v>
                </c:pt>
                <c:pt idx="100707">
                  <c:v>233.313473332369</c:v>
                </c:pt>
                <c:pt idx="100708">
                  <c:v>233.31579008764299</c:v>
                </c:pt>
                <c:pt idx="100709">
                  <c:v>233.318106842916</c:v>
                </c:pt>
                <c:pt idx="100710">
                  <c:v>233.32042359818999</c:v>
                </c:pt>
                <c:pt idx="100711">
                  <c:v>233.32274035346299</c:v>
                </c:pt>
                <c:pt idx="100712">
                  <c:v>233.32505710873701</c:v>
                </c:pt>
                <c:pt idx="100713">
                  <c:v>233.32737386401001</c:v>
                </c:pt>
                <c:pt idx="100714">
                  <c:v>233.32969061928401</c:v>
                </c:pt>
                <c:pt idx="100715">
                  <c:v>233.332007374558</c:v>
                </c:pt>
                <c:pt idx="100716">
                  <c:v>233.334324129831</c:v>
                </c:pt>
                <c:pt idx="100717">
                  <c:v>233.336640885105</c:v>
                </c:pt>
                <c:pt idx="100718">
                  <c:v>233.338957640378</c:v>
                </c:pt>
                <c:pt idx="100719">
                  <c:v>233.34127439565199</c:v>
                </c:pt>
                <c:pt idx="100720">
                  <c:v>233.34359115092499</c:v>
                </c:pt>
                <c:pt idx="100721">
                  <c:v>233.34590790619899</c:v>
                </c:pt>
                <c:pt idx="100722">
                  <c:v>233.34822466147199</c:v>
                </c:pt>
                <c:pt idx="100723">
                  <c:v>233.35054141674601</c:v>
                </c:pt>
                <c:pt idx="100724">
                  <c:v>233.35285817201901</c:v>
                </c:pt>
                <c:pt idx="100725">
                  <c:v>233.35517492729301</c:v>
                </c:pt>
                <c:pt idx="100726">
                  <c:v>233.35749168256601</c:v>
                </c:pt>
                <c:pt idx="100727">
                  <c:v>233.35980843784</c:v>
                </c:pt>
                <c:pt idx="100728">
                  <c:v>233.362125193114</c:v>
                </c:pt>
                <c:pt idx="100729">
                  <c:v>233.364441948387</c:v>
                </c:pt>
                <c:pt idx="100730">
                  <c:v>233.36675870366099</c:v>
                </c:pt>
                <c:pt idx="100731">
                  <c:v>233.36907545893399</c:v>
                </c:pt>
                <c:pt idx="100732">
                  <c:v>233.37139221420799</c:v>
                </c:pt>
                <c:pt idx="100733">
                  <c:v>233.37370896948099</c:v>
                </c:pt>
                <c:pt idx="100734">
                  <c:v>233.37602572475501</c:v>
                </c:pt>
                <c:pt idx="100735">
                  <c:v>233.37834248002801</c:v>
                </c:pt>
                <c:pt idx="100736">
                  <c:v>233.38065923530201</c:v>
                </c:pt>
                <c:pt idx="100737">
                  <c:v>233.38297599057501</c:v>
                </c:pt>
                <c:pt idx="100738">
                  <c:v>233.385292745849</c:v>
                </c:pt>
                <c:pt idx="100739">
                  <c:v>233.387609501122</c:v>
                </c:pt>
                <c:pt idx="100740">
                  <c:v>233.389926256396</c:v>
                </c:pt>
                <c:pt idx="100741">
                  <c:v>233.39224301166999</c:v>
                </c:pt>
                <c:pt idx="100742">
                  <c:v>233.39455976694299</c:v>
                </c:pt>
                <c:pt idx="100743">
                  <c:v>233.39687652221701</c:v>
                </c:pt>
                <c:pt idx="100744">
                  <c:v>233.39919327749001</c:v>
                </c:pt>
                <c:pt idx="100745">
                  <c:v>233.40151003276401</c:v>
                </c:pt>
                <c:pt idx="100746">
                  <c:v>233.40382678803701</c:v>
                </c:pt>
                <c:pt idx="100747">
                  <c:v>233.406143543311</c:v>
                </c:pt>
                <c:pt idx="100748">
                  <c:v>233.408460298584</c:v>
                </c:pt>
                <c:pt idx="100749">
                  <c:v>233.410777053858</c:v>
                </c:pt>
                <c:pt idx="100750">
                  <c:v>233.413093809131</c:v>
                </c:pt>
                <c:pt idx="100751">
                  <c:v>233.41541056440499</c:v>
                </c:pt>
                <c:pt idx="100752">
                  <c:v>233.41772731967899</c:v>
                </c:pt>
                <c:pt idx="100753">
                  <c:v>233.42004407495199</c:v>
                </c:pt>
                <c:pt idx="100754">
                  <c:v>233.42236083022601</c:v>
                </c:pt>
                <c:pt idx="100755">
                  <c:v>233.42467758549901</c:v>
                </c:pt>
                <c:pt idx="100756">
                  <c:v>233.42699434077301</c:v>
                </c:pt>
                <c:pt idx="100757">
                  <c:v>233.42931109604601</c:v>
                </c:pt>
                <c:pt idx="100758">
                  <c:v>233.43162785132</c:v>
                </c:pt>
                <c:pt idx="100759">
                  <c:v>233.433944606593</c:v>
                </c:pt>
                <c:pt idx="100760">
                  <c:v>233.436261361867</c:v>
                </c:pt>
                <c:pt idx="100761">
                  <c:v>233.43857811714</c:v>
                </c:pt>
                <c:pt idx="100762">
                  <c:v>233.44089487241399</c:v>
                </c:pt>
                <c:pt idx="100763">
                  <c:v>233.44321162768699</c:v>
                </c:pt>
                <c:pt idx="100764">
                  <c:v>233.44552838296099</c:v>
                </c:pt>
                <c:pt idx="100765">
                  <c:v>233.44784513823501</c:v>
                </c:pt>
                <c:pt idx="100766">
                  <c:v>233.45016189350801</c:v>
                </c:pt>
                <c:pt idx="100767">
                  <c:v>233.45247864878201</c:v>
                </c:pt>
                <c:pt idx="100768">
                  <c:v>233.45479540405501</c:v>
                </c:pt>
                <c:pt idx="100769">
                  <c:v>233.457112159329</c:v>
                </c:pt>
                <c:pt idx="100770">
                  <c:v>233.459428914602</c:v>
                </c:pt>
                <c:pt idx="100771">
                  <c:v>233.461745669876</c:v>
                </c:pt>
                <c:pt idx="100772">
                  <c:v>233.464062425149</c:v>
                </c:pt>
                <c:pt idx="100773">
                  <c:v>233.46637918042299</c:v>
                </c:pt>
                <c:pt idx="100774">
                  <c:v>233.46869593569599</c:v>
                </c:pt>
                <c:pt idx="100775">
                  <c:v>233.47101269097001</c:v>
                </c:pt>
                <c:pt idx="100776">
                  <c:v>233.47332944624301</c:v>
                </c:pt>
                <c:pt idx="100777">
                  <c:v>233.47564620151701</c:v>
                </c:pt>
                <c:pt idx="100778">
                  <c:v>233.477962956791</c:v>
                </c:pt>
                <c:pt idx="100779">
                  <c:v>233.480279712064</c:v>
                </c:pt>
                <c:pt idx="100780">
                  <c:v>233.482596467338</c:v>
                </c:pt>
                <c:pt idx="100781">
                  <c:v>233.484913222611</c:v>
                </c:pt>
                <c:pt idx="100782">
                  <c:v>233.48722997788499</c:v>
                </c:pt>
                <c:pt idx="100783">
                  <c:v>233.48954673315799</c:v>
                </c:pt>
                <c:pt idx="100784">
                  <c:v>233.49186348843199</c:v>
                </c:pt>
                <c:pt idx="100785">
                  <c:v>233.49418024370499</c:v>
                </c:pt>
                <c:pt idx="100786">
                  <c:v>233.49649699897901</c:v>
                </c:pt>
                <c:pt idx="100787">
                  <c:v>233.49881375425201</c:v>
                </c:pt>
                <c:pt idx="100788">
                  <c:v>233.50113050952601</c:v>
                </c:pt>
                <c:pt idx="100789">
                  <c:v>233.5034472648</c:v>
                </c:pt>
                <c:pt idx="100790">
                  <c:v>233.505764020073</c:v>
                </c:pt>
                <c:pt idx="100791">
                  <c:v>233.508080775347</c:v>
                </c:pt>
                <c:pt idx="100792">
                  <c:v>233.51039753062</c:v>
                </c:pt>
                <c:pt idx="100793">
                  <c:v>233.51271428589399</c:v>
                </c:pt>
                <c:pt idx="100794">
                  <c:v>233.51503104116699</c:v>
                </c:pt>
                <c:pt idx="100795">
                  <c:v>233.51734779644099</c:v>
                </c:pt>
                <c:pt idx="100796">
                  <c:v>233.51966455171399</c:v>
                </c:pt>
                <c:pt idx="100797">
                  <c:v>233.52198130698801</c:v>
                </c:pt>
                <c:pt idx="100798">
                  <c:v>233.52429806226101</c:v>
                </c:pt>
                <c:pt idx="100799">
                  <c:v>233.52661481753501</c:v>
                </c:pt>
                <c:pt idx="100800">
                  <c:v>233.52893157280801</c:v>
                </c:pt>
                <c:pt idx="100801">
                  <c:v>233.531248328082</c:v>
                </c:pt>
                <c:pt idx="100802">
                  <c:v>233.533565083356</c:v>
                </c:pt>
                <c:pt idx="100803">
                  <c:v>233.535881838629</c:v>
                </c:pt>
                <c:pt idx="100804">
                  <c:v>233.53819859390299</c:v>
                </c:pt>
                <c:pt idx="100805">
                  <c:v>233.54051534917599</c:v>
                </c:pt>
                <c:pt idx="100806">
                  <c:v>233.54283210445001</c:v>
                </c:pt>
                <c:pt idx="100807">
                  <c:v>233.54514885972301</c:v>
                </c:pt>
                <c:pt idx="100808">
                  <c:v>233.54746561499701</c:v>
                </c:pt>
                <c:pt idx="100809">
                  <c:v>233.54978237027001</c:v>
                </c:pt>
                <c:pt idx="100810">
                  <c:v>233.552099125544</c:v>
                </c:pt>
                <c:pt idx="100811">
                  <c:v>233.554415880817</c:v>
                </c:pt>
                <c:pt idx="100812">
                  <c:v>233.556732636091</c:v>
                </c:pt>
                <c:pt idx="100813">
                  <c:v>233.559049391364</c:v>
                </c:pt>
                <c:pt idx="100814">
                  <c:v>233.56136614663799</c:v>
                </c:pt>
                <c:pt idx="100815">
                  <c:v>233.56368290191199</c:v>
                </c:pt>
                <c:pt idx="100816">
                  <c:v>233.56599965718499</c:v>
                </c:pt>
                <c:pt idx="100817">
                  <c:v>233.56831641245901</c:v>
                </c:pt>
                <c:pt idx="100818">
                  <c:v>233.57063316773201</c:v>
                </c:pt>
                <c:pt idx="100819">
                  <c:v>233.57294992300601</c:v>
                </c:pt>
                <c:pt idx="100820">
                  <c:v>233.57526667827901</c:v>
                </c:pt>
                <c:pt idx="100821">
                  <c:v>233.577583433553</c:v>
                </c:pt>
                <c:pt idx="100822">
                  <c:v>233.579900188826</c:v>
                </c:pt>
                <c:pt idx="100823">
                  <c:v>233.5822169441</c:v>
                </c:pt>
                <c:pt idx="100824">
                  <c:v>233.584533699373</c:v>
                </c:pt>
                <c:pt idx="100825">
                  <c:v>233.58685045464699</c:v>
                </c:pt>
                <c:pt idx="100826">
                  <c:v>233.58916720991999</c:v>
                </c:pt>
                <c:pt idx="100827">
                  <c:v>233.59148396519399</c:v>
                </c:pt>
                <c:pt idx="100828">
                  <c:v>233.59380072046801</c:v>
                </c:pt>
                <c:pt idx="100829">
                  <c:v>233.59611747574101</c:v>
                </c:pt>
                <c:pt idx="100830">
                  <c:v>233.59843423101501</c:v>
                </c:pt>
                <c:pt idx="100831">
                  <c:v>233.60075098628801</c:v>
                </c:pt>
                <c:pt idx="100832">
                  <c:v>233.603067741562</c:v>
                </c:pt>
                <c:pt idx="100833">
                  <c:v>233.605384496835</c:v>
                </c:pt>
                <c:pt idx="100834">
                  <c:v>233.607701252109</c:v>
                </c:pt>
                <c:pt idx="100835">
                  <c:v>233.610018007382</c:v>
                </c:pt>
                <c:pt idx="100836">
                  <c:v>233.61233476265599</c:v>
                </c:pt>
                <c:pt idx="100837">
                  <c:v>233.61465151792899</c:v>
                </c:pt>
                <c:pt idx="100838">
                  <c:v>233.61696827320301</c:v>
                </c:pt>
                <c:pt idx="100839">
                  <c:v>233.61928502847701</c:v>
                </c:pt>
                <c:pt idx="100840">
                  <c:v>233.62160178375001</c:v>
                </c:pt>
                <c:pt idx="100841">
                  <c:v>233.623918539024</c:v>
                </c:pt>
                <c:pt idx="100842">
                  <c:v>233.626235294297</c:v>
                </c:pt>
                <c:pt idx="100843">
                  <c:v>233.628552049571</c:v>
                </c:pt>
                <c:pt idx="100844">
                  <c:v>233.630868804844</c:v>
                </c:pt>
                <c:pt idx="100845">
                  <c:v>233.63318556011799</c:v>
                </c:pt>
                <c:pt idx="100846">
                  <c:v>233.63550231539099</c:v>
                </c:pt>
                <c:pt idx="100847">
                  <c:v>233.63781907066499</c:v>
                </c:pt>
                <c:pt idx="100848">
                  <c:v>233.64013582593799</c:v>
                </c:pt>
                <c:pt idx="100849">
                  <c:v>233.64245258121201</c:v>
                </c:pt>
                <c:pt idx="100850">
                  <c:v>233.64476933648501</c:v>
                </c:pt>
                <c:pt idx="100851">
                  <c:v>233.64708609175901</c:v>
                </c:pt>
                <c:pt idx="100852">
                  <c:v>233.649402847033</c:v>
                </c:pt>
                <c:pt idx="100853">
                  <c:v>233.651719602306</c:v>
                </c:pt>
                <c:pt idx="100854">
                  <c:v>233.65403635758</c:v>
                </c:pt>
                <c:pt idx="100855">
                  <c:v>233.656353112853</c:v>
                </c:pt>
                <c:pt idx="100856">
                  <c:v>233.65866986812699</c:v>
                </c:pt>
                <c:pt idx="100857">
                  <c:v>233.66098662339999</c:v>
                </c:pt>
                <c:pt idx="100858">
                  <c:v>233.66330337867399</c:v>
                </c:pt>
                <c:pt idx="100859">
                  <c:v>233.66562013394699</c:v>
                </c:pt>
                <c:pt idx="100860">
                  <c:v>233.66793688922101</c:v>
                </c:pt>
                <c:pt idx="100861">
                  <c:v>233.67025364449401</c:v>
                </c:pt>
                <c:pt idx="100862">
                  <c:v>233.67257039976801</c:v>
                </c:pt>
                <c:pt idx="100863">
                  <c:v>233.67488715504101</c:v>
                </c:pt>
                <c:pt idx="100864">
                  <c:v>233.677203910315</c:v>
                </c:pt>
                <c:pt idx="100865">
                  <c:v>233.679520665589</c:v>
                </c:pt>
                <c:pt idx="100866">
                  <c:v>233.681837420862</c:v>
                </c:pt>
                <c:pt idx="100867">
                  <c:v>233.68415417613599</c:v>
                </c:pt>
                <c:pt idx="100868">
                  <c:v>233.68647093140899</c:v>
                </c:pt>
                <c:pt idx="100869">
                  <c:v>233.68878768668301</c:v>
                </c:pt>
                <c:pt idx="100870">
                  <c:v>233.69110444195601</c:v>
                </c:pt>
                <c:pt idx="100871">
                  <c:v>233.69342119723001</c:v>
                </c:pt>
                <c:pt idx="100872">
                  <c:v>233.69573795250301</c:v>
                </c:pt>
                <c:pt idx="100873">
                  <c:v>233.698054707777</c:v>
                </c:pt>
                <c:pt idx="100874">
                  <c:v>233.70037146305</c:v>
                </c:pt>
                <c:pt idx="100875">
                  <c:v>233.702688218324</c:v>
                </c:pt>
                <c:pt idx="100876">
                  <c:v>233.705004973597</c:v>
                </c:pt>
                <c:pt idx="100877">
                  <c:v>233.70732172887099</c:v>
                </c:pt>
                <c:pt idx="100878">
                  <c:v>233.70963848414499</c:v>
                </c:pt>
                <c:pt idx="100879">
                  <c:v>233.71195523941799</c:v>
                </c:pt>
                <c:pt idx="100880">
                  <c:v>233.71427199469201</c:v>
                </c:pt>
                <c:pt idx="100881">
                  <c:v>233.71658874996501</c:v>
                </c:pt>
                <c:pt idx="100882">
                  <c:v>233.71890550523901</c:v>
                </c:pt>
                <c:pt idx="100883">
                  <c:v>233.72122226051201</c:v>
                </c:pt>
                <c:pt idx="100884">
                  <c:v>233.723539015786</c:v>
                </c:pt>
                <c:pt idx="100885">
                  <c:v>233.725855771059</c:v>
                </c:pt>
                <c:pt idx="100886">
                  <c:v>233.728172526333</c:v>
                </c:pt>
                <c:pt idx="100887">
                  <c:v>233.730489281606</c:v>
                </c:pt>
                <c:pt idx="100888">
                  <c:v>233.73280603687999</c:v>
                </c:pt>
                <c:pt idx="100889">
                  <c:v>233.73512279215399</c:v>
                </c:pt>
                <c:pt idx="100890">
                  <c:v>233.73743954742699</c:v>
                </c:pt>
                <c:pt idx="100891">
                  <c:v>233.73975630270101</c:v>
                </c:pt>
                <c:pt idx="100892">
                  <c:v>233.74207305797401</c:v>
                </c:pt>
                <c:pt idx="100893">
                  <c:v>233.74438981324801</c:v>
                </c:pt>
                <c:pt idx="100894">
                  <c:v>233.74670656852101</c:v>
                </c:pt>
                <c:pt idx="100895">
                  <c:v>233.749023323795</c:v>
                </c:pt>
                <c:pt idx="100896">
                  <c:v>233.751340079068</c:v>
                </c:pt>
                <c:pt idx="100897">
                  <c:v>233.753656834342</c:v>
                </c:pt>
                <c:pt idx="100898">
                  <c:v>233.755973589615</c:v>
                </c:pt>
                <c:pt idx="100899">
                  <c:v>233.75829034488899</c:v>
                </c:pt>
                <c:pt idx="100900">
                  <c:v>233.76060710016199</c:v>
                </c:pt>
                <c:pt idx="100901">
                  <c:v>233.76292385543599</c:v>
                </c:pt>
                <c:pt idx="100902">
                  <c:v>233.76524061071001</c:v>
                </c:pt>
                <c:pt idx="100903">
                  <c:v>233.76755736598301</c:v>
                </c:pt>
                <c:pt idx="100904">
                  <c:v>233.769874121257</c:v>
                </c:pt>
                <c:pt idx="100905">
                  <c:v>233.77219087653</c:v>
                </c:pt>
                <c:pt idx="100906">
                  <c:v>233.774507631804</c:v>
                </c:pt>
                <c:pt idx="100907">
                  <c:v>233.776824387077</c:v>
                </c:pt>
                <c:pt idx="100908">
                  <c:v>233.77914114235099</c:v>
                </c:pt>
                <c:pt idx="100909">
                  <c:v>233.78145789762399</c:v>
                </c:pt>
                <c:pt idx="100910">
                  <c:v>233.78377465289799</c:v>
                </c:pt>
                <c:pt idx="100911">
                  <c:v>233.78609140817099</c:v>
                </c:pt>
                <c:pt idx="100912">
                  <c:v>233.78840816344501</c:v>
                </c:pt>
                <c:pt idx="100913">
                  <c:v>233.79072491871801</c:v>
                </c:pt>
                <c:pt idx="100914">
                  <c:v>233.79304167399201</c:v>
                </c:pt>
                <c:pt idx="100915">
                  <c:v>233.795358429266</c:v>
                </c:pt>
                <c:pt idx="100916">
                  <c:v>233.797675184539</c:v>
                </c:pt>
                <c:pt idx="100917">
                  <c:v>233.799991939813</c:v>
                </c:pt>
                <c:pt idx="100918">
                  <c:v>233.802308695086</c:v>
                </c:pt>
                <c:pt idx="100919">
                  <c:v>233.80462545035999</c:v>
                </c:pt>
                <c:pt idx="100920">
                  <c:v>233.80694220563299</c:v>
                </c:pt>
                <c:pt idx="100921">
                  <c:v>233.80925896090699</c:v>
                </c:pt>
                <c:pt idx="100922">
                  <c:v>233.81157571617999</c:v>
                </c:pt>
                <c:pt idx="100923">
                  <c:v>233.81389247145401</c:v>
                </c:pt>
                <c:pt idx="100924">
                  <c:v>233.81620922672701</c:v>
                </c:pt>
                <c:pt idx="100925">
                  <c:v>233.81852598200101</c:v>
                </c:pt>
                <c:pt idx="100926">
                  <c:v>233.820842737275</c:v>
                </c:pt>
                <c:pt idx="100927">
                  <c:v>233.823159492548</c:v>
                </c:pt>
                <c:pt idx="100928">
                  <c:v>233.825476247822</c:v>
                </c:pt>
                <c:pt idx="100929">
                  <c:v>233.827793003095</c:v>
                </c:pt>
                <c:pt idx="100930">
                  <c:v>233.83010975836899</c:v>
                </c:pt>
                <c:pt idx="100931">
                  <c:v>233.83242651364199</c:v>
                </c:pt>
                <c:pt idx="100932">
                  <c:v>233.83474326891599</c:v>
                </c:pt>
                <c:pt idx="100933">
                  <c:v>233.83706002418899</c:v>
                </c:pt>
                <c:pt idx="100934">
                  <c:v>233.83937677946301</c:v>
                </c:pt>
                <c:pt idx="100935">
                  <c:v>233.84169353473601</c:v>
                </c:pt>
                <c:pt idx="100936">
                  <c:v>233.84401029001</c:v>
                </c:pt>
                <c:pt idx="100937">
                  <c:v>233.846327045283</c:v>
                </c:pt>
                <c:pt idx="100938">
                  <c:v>233.848643800557</c:v>
                </c:pt>
                <c:pt idx="100939">
                  <c:v>233.85096055583099</c:v>
                </c:pt>
                <c:pt idx="100940">
                  <c:v>233.85327731110399</c:v>
                </c:pt>
                <c:pt idx="100941">
                  <c:v>233.85559406637799</c:v>
                </c:pt>
                <c:pt idx="100942">
                  <c:v>233.85791082165099</c:v>
                </c:pt>
                <c:pt idx="100943">
                  <c:v>233.86022757692501</c:v>
                </c:pt>
                <c:pt idx="100944">
                  <c:v>233.86254433219801</c:v>
                </c:pt>
                <c:pt idx="100945">
                  <c:v>233.86486108747201</c:v>
                </c:pt>
                <c:pt idx="100946">
                  <c:v>233.86717784274501</c:v>
                </c:pt>
                <c:pt idx="100947">
                  <c:v>233.869494598019</c:v>
                </c:pt>
                <c:pt idx="100948">
                  <c:v>233.871811353292</c:v>
                </c:pt>
                <c:pt idx="100949">
                  <c:v>233.874128108566</c:v>
                </c:pt>
                <c:pt idx="100950">
                  <c:v>233.876444863839</c:v>
                </c:pt>
                <c:pt idx="100951">
                  <c:v>233.87876161911299</c:v>
                </c:pt>
                <c:pt idx="100952">
                  <c:v>233.88107837438699</c:v>
                </c:pt>
                <c:pt idx="100953">
                  <c:v>233.88339512965999</c:v>
                </c:pt>
                <c:pt idx="100954">
                  <c:v>233.88571188493401</c:v>
                </c:pt>
                <c:pt idx="100955">
                  <c:v>233.88802864020701</c:v>
                </c:pt>
                <c:pt idx="100956">
                  <c:v>233.89034539548101</c:v>
                </c:pt>
                <c:pt idx="100957">
                  <c:v>233.89266215075401</c:v>
                </c:pt>
                <c:pt idx="100958">
                  <c:v>233.894978906028</c:v>
                </c:pt>
                <c:pt idx="100959">
                  <c:v>233.897295661301</c:v>
                </c:pt>
                <c:pt idx="100960">
                  <c:v>233.899612416575</c:v>
                </c:pt>
                <c:pt idx="100961">
                  <c:v>233.901929171848</c:v>
                </c:pt>
                <c:pt idx="100962">
                  <c:v>233.90424592712199</c:v>
                </c:pt>
                <c:pt idx="100963">
                  <c:v>233.90656268239499</c:v>
                </c:pt>
                <c:pt idx="100964">
                  <c:v>233.90887943766899</c:v>
                </c:pt>
                <c:pt idx="100965">
                  <c:v>233.91119619294301</c:v>
                </c:pt>
                <c:pt idx="100966">
                  <c:v>233.91351294821601</c:v>
                </c:pt>
                <c:pt idx="100967">
                  <c:v>233.91582970349</c:v>
                </c:pt>
                <c:pt idx="100968">
                  <c:v>233.918146458763</c:v>
                </c:pt>
                <c:pt idx="100969">
                  <c:v>233.920463214037</c:v>
                </c:pt>
                <c:pt idx="100970">
                  <c:v>233.92277996931</c:v>
                </c:pt>
                <c:pt idx="100971">
                  <c:v>233.92509672458399</c:v>
                </c:pt>
                <c:pt idx="100972">
                  <c:v>233.92741347985699</c:v>
                </c:pt>
                <c:pt idx="100973">
                  <c:v>233.92973023513099</c:v>
                </c:pt>
                <c:pt idx="100974">
                  <c:v>233.93204699040399</c:v>
                </c:pt>
                <c:pt idx="100975">
                  <c:v>233.93436374567801</c:v>
                </c:pt>
                <c:pt idx="100976">
                  <c:v>233.93668050095201</c:v>
                </c:pt>
                <c:pt idx="100977">
                  <c:v>233.93899725622501</c:v>
                </c:pt>
                <c:pt idx="100978">
                  <c:v>233.941314011499</c:v>
                </c:pt>
                <c:pt idx="100979">
                  <c:v>233.943630766772</c:v>
                </c:pt>
                <c:pt idx="100980">
                  <c:v>233.945947522046</c:v>
                </c:pt>
                <c:pt idx="100981">
                  <c:v>233.948264277319</c:v>
                </c:pt>
                <c:pt idx="100982">
                  <c:v>233.95058103259299</c:v>
                </c:pt>
                <c:pt idx="100983">
                  <c:v>233.95289778786599</c:v>
                </c:pt>
                <c:pt idx="100984">
                  <c:v>233.95521454313999</c:v>
                </c:pt>
                <c:pt idx="100985">
                  <c:v>233.95753129841299</c:v>
                </c:pt>
                <c:pt idx="100986">
                  <c:v>233.95984805368701</c:v>
                </c:pt>
                <c:pt idx="100987">
                  <c:v>233.96216480896001</c:v>
                </c:pt>
                <c:pt idx="100988">
                  <c:v>233.96448156423401</c:v>
                </c:pt>
                <c:pt idx="100989">
                  <c:v>233.966798319508</c:v>
                </c:pt>
                <c:pt idx="100990">
                  <c:v>233.969115074781</c:v>
                </c:pt>
                <c:pt idx="100991">
                  <c:v>233.971431830055</c:v>
                </c:pt>
                <c:pt idx="100992">
                  <c:v>233.973748585328</c:v>
                </c:pt>
                <c:pt idx="100993">
                  <c:v>233.97606534060199</c:v>
                </c:pt>
                <c:pt idx="100994">
                  <c:v>233.97838209587499</c:v>
                </c:pt>
                <c:pt idx="100995">
                  <c:v>233.98069885114899</c:v>
                </c:pt>
                <c:pt idx="100996">
                  <c:v>233.98301560642199</c:v>
                </c:pt>
                <c:pt idx="100997">
                  <c:v>233.98533236169601</c:v>
                </c:pt>
                <c:pt idx="100998">
                  <c:v>233.98764911696901</c:v>
                </c:pt>
                <c:pt idx="100999">
                  <c:v>233.989965872243</c:v>
                </c:pt>
                <c:pt idx="101000">
                  <c:v>233.992282627516</c:v>
                </c:pt>
                <c:pt idx="101001">
                  <c:v>233.99459938279</c:v>
                </c:pt>
                <c:pt idx="101002">
                  <c:v>233.99691613806399</c:v>
                </c:pt>
                <c:pt idx="101003">
                  <c:v>233.99923289333699</c:v>
                </c:pt>
                <c:pt idx="101004">
                  <c:v>234.00154964861099</c:v>
                </c:pt>
                <c:pt idx="101005">
                  <c:v>234.00386640388399</c:v>
                </c:pt>
                <c:pt idx="101006">
                  <c:v>234.00618315915801</c:v>
                </c:pt>
                <c:pt idx="101007">
                  <c:v>234.00849991443101</c:v>
                </c:pt>
                <c:pt idx="101008">
                  <c:v>234.01081666970501</c:v>
                </c:pt>
                <c:pt idx="101009">
                  <c:v>234.01313342497801</c:v>
                </c:pt>
                <c:pt idx="101010">
                  <c:v>234.015450180252</c:v>
                </c:pt>
                <c:pt idx="101011">
                  <c:v>234.017766935525</c:v>
                </c:pt>
                <c:pt idx="101012">
                  <c:v>234.020083690799</c:v>
                </c:pt>
                <c:pt idx="101013">
                  <c:v>234.022400446072</c:v>
                </c:pt>
                <c:pt idx="101014">
                  <c:v>234.02471720134599</c:v>
                </c:pt>
                <c:pt idx="101015">
                  <c:v>234.02703395661999</c:v>
                </c:pt>
                <c:pt idx="101016">
                  <c:v>234.02935071189299</c:v>
                </c:pt>
                <c:pt idx="101017">
                  <c:v>234.03166746716701</c:v>
                </c:pt>
                <c:pt idx="101018">
                  <c:v>234.03398422244001</c:v>
                </c:pt>
                <c:pt idx="101019">
                  <c:v>234.03630097771401</c:v>
                </c:pt>
                <c:pt idx="101020">
                  <c:v>234.03861773298701</c:v>
                </c:pt>
                <c:pt idx="101021">
                  <c:v>234.040934488261</c:v>
                </c:pt>
                <c:pt idx="101022">
                  <c:v>234.043251243534</c:v>
                </c:pt>
                <c:pt idx="101023">
                  <c:v>234.045567998808</c:v>
                </c:pt>
                <c:pt idx="101024">
                  <c:v>234.047884754081</c:v>
                </c:pt>
                <c:pt idx="101025">
                  <c:v>234.05020150935499</c:v>
                </c:pt>
                <c:pt idx="101026">
                  <c:v>234.05251826462899</c:v>
                </c:pt>
                <c:pt idx="101027">
                  <c:v>234.05483501990199</c:v>
                </c:pt>
                <c:pt idx="101028">
                  <c:v>234.05715177517601</c:v>
                </c:pt>
                <c:pt idx="101029">
                  <c:v>234.05946853044901</c:v>
                </c:pt>
                <c:pt idx="101030">
                  <c:v>234.061785285723</c:v>
                </c:pt>
                <c:pt idx="101031">
                  <c:v>234.064102040996</c:v>
                </c:pt>
                <c:pt idx="101032">
                  <c:v>234.06641879627</c:v>
                </c:pt>
                <c:pt idx="101033">
                  <c:v>234.068735551543</c:v>
                </c:pt>
                <c:pt idx="101034">
                  <c:v>234.07105230681699</c:v>
                </c:pt>
                <c:pt idx="101035">
                  <c:v>234.07336906208999</c:v>
                </c:pt>
                <c:pt idx="101036">
                  <c:v>234.07568581736399</c:v>
                </c:pt>
                <c:pt idx="101037">
                  <c:v>234.07800257263699</c:v>
                </c:pt>
                <c:pt idx="101038">
                  <c:v>234.08031932791101</c:v>
                </c:pt>
                <c:pt idx="101039">
                  <c:v>234.08263608318501</c:v>
                </c:pt>
                <c:pt idx="101040">
                  <c:v>234.08495283845801</c:v>
                </c:pt>
                <c:pt idx="101041">
                  <c:v>234.087269593732</c:v>
                </c:pt>
                <c:pt idx="101042">
                  <c:v>234.089586349005</c:v>
                </c:pt>
                <c:pt idx="101043">
                  <c:v>234.091903104279</c:v>
                </c:pt>
                <c:pt idx="101044">
                  <c:v>234.094219859552</c:v>
                </c:pt>
                <c:pt idx="101045">
                  <c:v>234.09653661482599</c:v>
                </c:pt>
                <c:pt idx="101046">
                  <c:v>234.09885337009899</c:v>
                </c:pt>
                <c:pt idx="101047">
                  <c:v>234.10117012537299</c:v>
                </c:pt>
                <c:pt idx="101048">
                  <c:v>234.10348688064599</c:v>
                </c:pt>
                <c:pt idx="101049">
                  <c:v>234.10580363592001</c:v>
                </c:pt>
                <c:pt idx="101050">
                  <c:v>234.10812039119301</c:v>
                </c:pt>
                <c:pt idx="101051">
                  <c:v>234.11043714646701</c:v>
                </c:pt>
                <c:pt idx="101052">
                  <c:v>234.112753901741</c:v>
                </c:pt>
                <c:pt idx="101053">
                  <c:v>234.115070657014</c:v>
                </c:pt>
                <c:pt idx="101054">
                  <c:v>234.117387412288</c:v>
                </c:pt>
                <c:pt idx="101055">
                  <c:v>234.119704167561</c:v>
                </c:pt>
                <c:pt idx="101056">
                  <c:v>234.12202092283499</c:v>
                </c:pt>
                <c:pt idx="101057">
                  <c:v>234.12433767810799</c:v>
                </c:pt>
                <c:pt idx="101058">
                  <c:v>234.12665443338199</c:v>
                </c:pt>
                <c:pt idx="101059">
                  <c:v>234.12897118865499</c:v>
                </c:pt>
                <c:pt idx="101060">
                  <c:v>234.13128794392901</c:v>
                </c:pt>
                <c:pt idx="101061">
                  <c:v>234.13360469920201</c:v>
                </c:pt>
                <c:pt idx="101062">
                  <c:v>234.13592145447601</c:v>
                </c:pt>
                <c:pt idx="101063">
                  <c:v>234.13823820975</c:v>
                </c:pt>
                <c:pt idx="101064">
                  <c:v>234.140554965023</c:v>
                </c:pt>
                <c:pt idx="101065">
                  <c:v>234.14287172029699</c:v>
                </c:pt>
                <c:pt idx="101066">
                  <c:v>234.14518847557</c:v>
                </c:pt>
                <c:pt idx="101067">
                  <c:v>234.14750523084399</c:v>
                </c:pt>
                <c:pt idx="101068">
                  <c:v>234.14982198611699</c:v>
                </c:pt>
                <c:pt idx="101069">
                  <c:v>234.15213874139101</c:v>
                </c:pt>
                <c:pt idx="101070">
                  <c:v>234.15445549666401</c:v>
                </c:pt>
                <c:pt idx="101071">
                  <c:v>234.15677225193801</c:v>
                </c:pt>
                <c:pt idx="101072">
                  <c:v>234.15908900721101</c:v>
                </c:pt>
                <c:pt idx="101073">
                  <c:v>234.161405762485</c:v>
                </c:pt>
                <c:pt idx="101074">
                  <c:v>234.163722517758</c:v>
                </c:pt>
                <c:pt idx="101075">
                  <c:v>234.166039273032</c:v>
                </c:pt>
                <c:pt idx="101076">
                  <c:v>234.16835602830599</c:v>
                </c:pt>
                <c:pt idx="101077">
                  <c:v>234.17067278357899</c:v>
                </c:pt>
                <c:pt idx="101078">
                  <c:v>234.17298953885299</c:v>
                </c:pt>
                <c:pt idx="101079">
                  <c:v>234.17530629412599</c:v>
                </c:pt>
                <c:pt idx="101080">
                  <c:v>234.17762304940001</c:v>
                </c:pt>
                <c:pt idx="101081">
                  <c:v>234.17993980467301</c:v>
                </c:pt>
                <c:pt idx="101082">
                  <c:v>234.18225655994701</c:v>
                </c:pt>
                <c:pt idx="101083">
                  <c:v>234.18457331522001</c:v>
                </c:pt>
                <c:pt idx="101084">
                  <c:v>234.186890070494</c:v>
                </c:pt>
                <c:pt idx="101085">
                  <c:v>234.189206825767</c:v>
                </c:pt>
                <c:pt idx="101086">
                  <c:v>234.191523581041</c:v>
                </c:pt>
                <c:pt idx="101087">
                  <c:v>234.193840336314</c:v>
                </c:pt>
                <c:pt idx="101088">
                  <c:v>234.19615709158799</c:v>
                </c:pt>
                <c:pt idx="101089">
                  <c:v>234.19847384686199</c:v>
                </c:pt>
                <c:pt idx="101090">
                  <c:v>234.20079060213499</c:v>
                </c:pt>
                <c:pt idx="101091">
                  <c:v>234.20310735740901</c:v>
                </c:pt>
                <c:pt idx="101092">
                  <c:v>234.20542411268201</c:v>
                </c:pt>
                <c:pt idx="101093">
                  <c:v>234.20774086795601</c:v>
                </c:pt>
                <c:pt idx="101094">
                  <c:v>234.21005762322901</c:v>
                </c:pt>
                <c:pt idx="101095">
                  <c:v>234.212374378503</c:v>
                </c:pt>
                <c:pt idx="101096">
                  <c:v>234.214691133776</c:v>
                </c:pt>
                <c:pt idx="101097">
                  <c:v>234.21700788905</c:v>
                </c:pt>
                <c:pt idx="101098">
                  <c:v>234.219324644323</c:v>
                </c:pt>
                <c:pt idx="101099">
                  <c:v>234.22164139959699</c:v>
                </c:pt>
                <c:pt idx="101100">
                  <c:v>234.22395815486999</c:v>
                </c:pt>
                <c:pt idx="101101">
                  <c:v>234.22627491014401</c:v>
                </c:pt>
                <c:pt idx="101102">
                  <c:v>234.22859166541801</c:v>
                </c:pt>
                <c:pt idx="101103">
                  <c:v>234.23090842069101</c:v>
                </c:pt>
                <c:pt idx="101104">
                  <c:v>234.233225175965</c:v>
                </c:pt>
                <c:pt idx="101105">
                  <c:v>234.235541931238</c:v>
                </c:pt>
                <c:pt idx="101106">
                  <c:v>234.237858686512</c:v>
                </c:pt>
                <c:pt idx="101107">
                  <c:v>234.240175441785</c:v>
                </c:pt>
                <c:pt idx="101108">
                  <c:v>234.24249219705899</c:v>
                </c:pt>
                <c:pt idx="101109">
                  <c:v>234.24480895233199</c:v>
                </c:pt>
                <c:pt idx="101110">
                  <c:v>234.24712570760599</c:v>
                </c:pt>
                <c:pt idx="101111">
                  <c:v>234.24944246287899</c:v>
                </c:pt>
                <c:pt idx="101112">
                  <c:v>234.25175921815301</c:v>
                </c:pt>
                <c:pt idx="101113">
                  <c:v>234.25407597342701</c:v>
                </c:pt>
                <c:pt idx="101114">
                  <c:v>234.25639272870001</c:v>
                </c:pt>
                <c:pt idx="101115">
                  <c:v>234.258709483974</c:v>
                </c:pt>
                <c:pt idx="101116">
                  <c:v>234.261026239247</c:v>
                </c:pt>
                <c:pt idx="101117">
                  <c:v>234.263342994521</c:v>
                </c:pt>
                <c:pt idx="101118">
                  <c:v>234.265659749794</c:v>
                </c:pt>
                <c:pt idx="101119">
                  <c:v>234.26797650506799</c:v>
                </c:pt>
                <c:pt idx="101120">
                  <c:v>234.27029326034099</c:v>
                </c:pt>
                <c:pt idx="101121">
                  <c:v>234.27261001561499</c:v>
                </c:pt>
                <c:pt idx="101122">
                  <c:v>234.27492677088799</c:v>
                </c:pt>
                <c:pt idx="101123">
                  <c:v>234.27724352616201</c:v>
                </c:pt>
                <c:pt idx="101124">
                  <c:v>234.27956028143501</c:v>
                </c:pt>
                <c:pt idx="101125">
                  <c:v>234.28187703670901</c:v>
                </c:pt>
                <c:pt idx="101126">
                  <c:v>234.284193791983</c:v>
                </c:pt>
                <c:pt idx="101127">
                  <c:v>234.286510547256</c:v>
                </c:pt>
                <c:pt idx="101128">
                  <c:v>234.28882730253</c:v>
                </c:pt>
                <c:pt idx="101129">
                  <c:v>234.291144057803</c:v>
                </c:pt>
                <c:pt idx="101130">
                  <c:v>234.29346081307699</c:v>
                </c:pt>
                <c:pt idx="101131">
                  <c:v>234.29577756834999</c:v>
                </c:pt>
                <c:pt idx="101132">
                  <c:v>234.29809432362401</c:v>
                </c:pt>
                <c:pt idx="101133">
                  <c:v>234.30041107889701</c:v>
                </c:pt>
                <c:pt idx="101134">
                  <c:v>234.30272783417101</c:v>
                </c:pt>
                <c:pt idx="101135">
                  <c:v>234.30504458944401</c:v>
                </c:pt>
                <c:pt idx="101136">
                  <c:v>234.307361344718</c:v>
                </c:pt>
                <c:pt idx="101137">
                  <c:v>234.309678099991</c:v>
                </c:pt>
                <c:pt idx="101138">
                  <c:v>234.311994855265</c:v>
                </c:pt>
                <c:pt idx="101139">
                  <c:v>234.31431161053899</c:v>
                </c:pt>
                <c:pt idx="101140">
                  <c:v>234.31662836581199</c:v>
                </c:pt>
                <c:pt idx="101141">
                  <c:v>234.31894512108599</c:v>
                </c:pt>
                <c:pt idx="101142">
                  <c:v>234.32126187635899</c:v>
                </c:pt>
                <c:pt idx="101143">
                  <c:v>234.32357863163301</c:v>
                </c:pt>
                <c:pt idx="101144">
                  <c:v>234.32589538690601</c:v>
                </c:pt>
                <c:pt idx="101145">
                  <c:v>234.32821214218001</c:v>
                </c:pt>
                <c:pt idx="101146">
                  <c:v>234.33052889745301</c:v>
                </c:pt>
                <c:pt idx="101147">
                  <c:v>234.332845652727</c:v>
                </c:pt>
                <c:pt idx="101148">
                  <c:v>234.335162408</c:v>
                </c:pt>
                <c:pt idx="101149">
                  <c:v>234.337479163274</c:v>
                </c:pt>
                <c:pt idx="101150">
                  <c:v>234.339795918547</c:v>
                </c:pt>
                <c:pt idx="101151">
                  <c:v>234.34211267382099</c:v>
                </c:pt>
                <c:pt idx="101152">
                  <c:v>234.34442942909499</c:v>
                </c:pt>
                <c:pt idx="101153">
                  <c:v>234.34674618436799</c:v>
                </c:pt>
                <c:pt idx="101154">
                  <c:v>234.34906293964201</c:v>
                </c:pt>
                <c:pt idx="101155">
                  <c:v>234.35137969491501</c:v>
                </c:pt>
                <c:pt idx="101156">
                  <c:v>234.35369645018901</c:v>
                </c:pt>
                <c:pt idx="101157">
                  <c:v>234.35601320546201</c:v>
                </c:pt>
                <c:pt idx="101158">
                  <c:v>234.358329960736</c:v>
                </c:pt>
                <c:pt idx="101159">
                  <c:v>234.360646716009</c:v>
                </c:pt>
                <c:pt idx="101160">
                  <c:v>234.362963471283</c:v>
                </c:pt>
                <c:pt idx="101161">
                  <c:v>234.365280226556</c:v>
                </c:pt>
                <c:pt idx="101162">
                  <c:v>234.36759698182999</c:v>
                </c:pt>
                <c:pt idx="101163">
                  <c:v>234.36991373710401</c:v>
                </c:pt>
                <c:pt idx="101164">
                  <c:v>234.37223049237701</c:v>
                </c:pt>
                <c:pt idx="101165">
                  <c:v>234.37454724765101</c:v>
                </c:pt>
                <c:pt idx="101166">
                  <c:v>234.37686400292401</c:v>
                </c:pt>
                <c:pt idx="101167">
                  <c:v>234.379180758198</c:v>
                </c:pt>
                <c:pt idx="101168">
                  <c:v>234.381497513471</c:v>
                </c:pt>
                <c:pt idx="101169">
                  <c:v>234.383814268745</c:v>
                </c:pt>
                <c:pt idx="101170">
                  <c:v>234.386131024018</c:v>
                </c:pt>
                <c:pt idx="101171">
                  <c:v>234.38844777929199</c:v>
                </c:pt>
                <c:pt idx="101172">
                  <c:v>234.39076453456499</c:v>
                </c:pt>
                <c:pt idx="101173">
                  <c:v>234.39308128983899</c:v>
                </c:pt>
                <c:pt idx="101174">
                  <c:v>234.39539804511199</c:v>
                </c:pt>
                <c:pt idx="101175">
                  <c:v>234.39771480038601</c:v>
                </c:pt>
                <c:pt idx="101176">
                  <c:v>234.40003155566001</c:v>
                </c:pt>
                <c:pt idx="101177">
                  <c:v>234.40234831093301</c:v>
                </c:pt>
                <c:pt idx="101178">
                  <c:v>234.404665066207</c:v>
                </c:pt>
                <c:pt idx="101179">
                  <c:v>234.40698182148</c:v>
                </c:pt>
                <c:pt idx="101180">
                  <c:v>234.409298576754</c:v>
                </c:pt>
                <c:pt idx="101181">
                  <c:v>234.411615332027</c:v>
                </c:pt>
                <c:pt idx="101182">
                  <c:v>234.41393208730099</c:v>
                </c:pt>
                <c:pt idx="101183">
                  <c:v>234.41624884257399</c:v>
                </c:pt>
                <c:pt idx="101184">
                  <c:v>234.41856559784799</c:v>
                </c:pt>
                <c:pt idx="101185">
                  <c:v>234.42088235312099</c:v>
                </c:pt>
                <c:pt idx="101186">
                  <c:v>234.42319910839501</c:v>
                </c:pt>
                <c:pt idx="101187">
                  <c:v>234.42551586366801</c:v>
                </c:pt>
                <c:pt idx="101188">
                  <c:v>234.42783261894201</c:v>
                </c:pt>
                <c:pt idx="101189">
                  <c:v>234.430149374216</c:v>
                </c:pt>
                <c:pt idx="101190">
                  <c:v>234.432466129489</c:v>
                </c:pt>
                <c:pt idx="101191">
                  <c:v>234.434782884763</c:v>
                </c:pt>
                <c:pt idx="101192">
                  <c:v>234.437099640036</c:v>
                </c:pt>
                <c:pt idx="101193">
                  <c:v>234.43941639530999</c:v>
                </c:pt>
                <c:pt idx="101194">
                  <c:v>234.44173315058299</c:v>
                </c:pt>
                <c:pt idx="101195">
                  <c:v>234.44404990585701</c:v>
                </c:pt>
                <c:pt idx="101196">
                  <c:v>234.44636666113001</c:v>
                </c:pt>
                <c:pt idx="101197">
                  <c:v>234.44868341640401</c:v>
                </c:pt>
                <c:pt idx="101198">
                  <c:v>234.45100017167701</c:v>
                </c:pt>
                <c:pt idx="101199">
                  <c:v>234.453316926951</c:v>
                </c:pt>
                <c:pt idx="101200">
                  <c:v>234.455633682225</c:v>
                </c:pt>
                <c:pt idx="101201">
                  <c:v>234.457950437498</c:v>
                </c:pt>
                <c:pt idx="101202">
                  <c:v>234.46026719277199</c:v>
                </c:pt>
                <c:pt idx="101203">
                  <c:v>234.46258394804499</c:v>
                </c:pt>
                <c:pt idx="101204">
                  <c:v>234.46490070331899</c:v>
                </c:pt>
                <c:pt idx="101205">
                  <c:v>234.46721745859199</c:v>
                </c:pt>
                <c:pt idx="101206">
                  <c:v>234.46953421386601</c:v>
                </c:pt>
                <c:pt idx="101207">
                  <c:v>234.47185096913901</c:v>
                </c:pt>
                <c:pt idx="101208">
                  <c:v>234.47416772441301</c:v>
                </c:pt>
                <c:pt idx="101209">
                  <c:v>234.47648447968601</c:v>
                </c:pt>
                <c:pt idx="101210">
                  <c:v>234.47880123496</c:v>
                </c:pt>
                <c:pt idx="101211">
                  <c:v>234.481117990233</c:v>
                </c:pt>
                <c:pt idx="101212">
                  <c:v>234.483434745507</c:v>
                </c:pt>
                <c:pt idx="101213">
                  <c:v>234.48575150078099</c:v>
                </c:pt>
                <c:pt idx="101214">
                  <c:v>234.48806825605399</c:v>
                </c:pt>
                <c:pt idx="101215">
                  <c:v>234.49038501132799</c:v>
                </c:pt>
                <c:pt idx="101216">
                  <c:v>234.49270176660099</c:v>
                </c:pt>
                <c:pt idx="101217">
                  <c:v>234.49501852187501</c:v>
                </c:pt>
                <c:pt idx="101218">
                  <c:v>234.49733527714801</c:v>
                </c:pt>
                <c:pt idx="101219">
                  <c:v>234.49965203242201</c:v>
                </c:pt>
                <c:pt idx="101220">
                  <c:v>234.50196878769501</c:v>
                </c:pt>
                <c:pt idx="101221">
                  <c:v>234.504285542969</c:v>
                </c:pt>
                <c:pt idx="101222">
                  <c:v>234.506602298242</c:v>
                </c:pt>
                <c:pt idx="101223">
                  <c:v>234.508919053516</c:v>
                </c:pt>
                <c:pt idx="101224">
                  <c:v>234.511235808789</c:v>
                </c:pt>
                <c:pt idx="101225">
                  <c:v>234.51355256406299</c:v>
                </c:pt>
                <c:pt idx="101226">
                  <c:v>234.51586931933701</c:v>
                </c:pt>
                <c:pt idx="101227">
                  <c:v>234.51818607461001</c:v>
                </c:pt>
                <c:pt idx="101228">
                  <c:v>234.52050282988401</c:v>
                </c:pt>
                <c:pt idx="101229">
                  <c:v>234.52281958515701</c:v>
                </c:pt>
                <c:pt idx="101230">
                  <c:v>234.525136340431</c:v>
                </c:pt>
                <c:pt idx="101231">
                  <c:v>234.527453095704</c:v>
                </c:pt>
                <c:pt idx="101232">
                  <c:v>234.529769850978</c:v>
                </c:pt>
                <c:pt idx="101233">
                  <c:v>234.532086606251</c:v>
                </c:pt>
                <c:pt idx="101234">
                  <c:v>234.53440336152499</c:v>
                </c:pt>
                <c:pt idx="101235">
                  <c:v>234.53672011679799</c:v>
                </c:pt>
                <c:pt idx="101236">
                  <c:v>234.53903687207199</c:v>
                </c:pt>
                <c:pt idx="101237">
                  <c:v>234.54135362734499</c:v>
                </c:pt>
                <c:pt idx="101238">
                  <c:v>234.54367038261901</c:v>
                </c:pt>
                <c:pt idx="101239">
                  <c:v>234.54598713789301</c:v>
                </c:pt>
                <c:pt idx="101240">
                  <c:v>234.54830389316601</c:v>
                </c:pt>
                <c:pt idx="101241">
                  <c:v>234.55062064844</c:v>
                </c:pt>
                <c:pt idx="101242">
                  <c:v>234.552937403713</c:v>
                </c:pt>
                <c:pt idx="101243">
                  <c:v>234.555254158987</c:v>
                </c:pt>
                <c:pt idx="101244">
                  <c:v>234.55757091426</c:v>
                </c:pt>
                <c:pt idx="101245">
                  <c:v>234.55988766953399</c:v>
                </c:pt>
                <c:pt idx="101246">
                  <c:v>234.56220442480699</c:v>
                </c:pt>
                <c:pt idx="101247">
                  <c:v>234.56452118008099</c:v>
                </c:pt>
                <c:pt idx="101248">
                  <c:v>234.56683793535399</c:v>
                </c:pt>
                <c:pt idx="101249">
                  <c:v>234.56915469062801</c:v>
                </c:pt>
                <c:pt idx="101250">
                  <c:v>234.57147144590201</c:v>
                </c:pt>
                <c:pt idx="101251">
                  <c:v>234.57378820117501</c:v>
                </c:pt>
                <c:pt idx="101252">
                  <c:v>234.576104956449</c:v>
                </c:pt>
                <c:pt idx="101253">
                  <c:v>234.578421711722</c:v>
                </c:pt>
                <c:pt idx="101254">
                  <c:v>234.580738466996</c:v>
                </c:pt>
                <c:pt idx="101255">
                  <c:v>234.583055222269</c:v>
                </c:pt>
                <c:pt idx="101256">
                  <c:v>234.58537197754299</c:v>
                </c:pt>
                <c:pt idx="101257">
                  <c:v>234.58768873281599</c:v>
                </c:pt>
                <c:pt idx="101258">
                  <c:v>234.59000548808999</c:v>
                </c:pt>
                <c:pt idx="101259">
                  <c:v>234.59232224336299</c:v>
                </c:pt>
                <c:pt idx="101260">
                  <c:v>234.59463899863701</c:v>
                </c:pt>
                <c:pt idx="101261">
                  <c:v>234.59695575391001</c:v>
                </c:pt>
                <c:pt idx="101262">
                  <c:v>234.599272509184</c:v>
                </c:pt>
                <c:pt idx="101263">
                  <c:v>234.601589264458</c:v>
                </c:pt>
                <c:pt idx="101264">
                  <c:v>234.603906019731</c:v>
                </c:pt>
                <c:pt idx="101265">
                  <c:v>234.60622277500499</c:v>
                </c:pt>
                <c:pt idx="101266">
                  <c:v>234.60853953027799</c:v>
                </c:pt>
                <c:pt idx="101267">
                  <c:v>234.61085628555199</c:v>
                </c:pt>
                <c:pt idx="101268">
                  <c:v>234.61317304082499</c:v>
                </c:pt>
                <c:pt idx="101269">
                  <c:v>234.61548979609901</c:v>
                </c:pt>
                <c:pt idx="101270">
                  <c:v>234.61780655137201</c:v>
                </c:pt>
                <c:pt idx="101271">
                  <c:v>234.62012330664601</c:v>
                </c:pt>
                <c:pt idx="101272">
                  <c:v>234.62244006191901</c:v>
                </c:pt>
                <c:pt idx="101273">
                  <c:v>234.624756817193</c:v>
                </c:pt>
                <c:pt idx="101274">
                  <c:v>234.627073572466</c:v>
                </c:pt>
                <c:pt idx="101275">
                  <c:v>234.62939032774</c:v>
                </c:pt>
                <c:pt idx="101276">
                  <c:v>234.63170708301399</c:v>
                </c:pt>
                <c:pt idx="101277">
                  <c:v>234.63402383828699</c:v>
                </c:pt>
                <c:pt idx="101278">
                  <c:v>234.63634059356099</c:v>
                </c:pt>
                <c:pt idx="101279">
                  <c:v>234.63865734883399</c:v>
                </c:pt>
                <c:pt idx="101280">
                  <c:v>234.64097410410801</c:v>
                </c:pt>
                <c:pt idx="101281">
                  <c:v>234.64329085938101</c:v>
                </c:pt>
                <c:pt idx="101282">
                  <c:v>234.64560761465501</c:v>
                </c:pt>
                <c:pt idx="101283">
                  <c:v>234.64792436992801</c:v>
                </c:pt>
                <c:pt idx="101284">
                  <c:v>234.650241125202</c:v>
                </c:pt>
                <c:pt idx="101285">
                  <c:v>234.652557880475</c:v>
                </c:pt>
                <c:pt idx="101286">
                  <c:v>234.654874635749</c:v>
                </c:pt>
                <c:pt idx="101287">
                  <c:v>234.657191391022</c:v>
                </c:pt>
                <c:pt idx="101288">
                  <c:v>234.65950814629599</c:v>
                </c:pt>
                <c:pt idx="101289">
                  <c:v>234.66182490156999</c:v>
                </c:pt>
                <c:pt idx="101290">
                  <c:v>234.66414165684299</c:v>
                </c:pt>
                <c:pt idx="101291">
                  <c:v>234.66645841211701</c:v>
                </c:pt>
                <c:pt idx="101292">
                  <c:v>234.66877516739001</c:v>
                </c:pt>
                <c:pt idx="101293">
                  <c:v>234.671091922664</c:v>
                </c:pt>
                <c:pt idx="101294">
                  <c:v>234.673408677937</c:v>
                </c:pt>
                <c:pt idx="101295">
                  <c:v>234.675725433211</c:v>
                </c:pt>
                <c:pt idx="101296">
                  <c:v>234.678042188484</c:v>
                </c:pt>
                <c:pt idx="101297">
                  <c:v>234.68035894375799</c:v>
                </c:pt>
                <c:pt idx="101298">
                  <c:v>234.68267569903099</c:v>
                </c:pt>
                <c:pt idx="101299">
                  <c:v>234.68499245430499</c:v>
                </c:pt>
                <c:pt idx="101300">
                  <c:v>234.68730920957901</c:v>
                </c:pt>
                <c:pt idx="101301">
                  <c:v>234.68962596485201</c:v>
                </c:pt>
                <c:pt idx="101302">
                  <c:v>234.69194272012601</c:v>
                </c:pt>
                <c:pt idx="101303">
                  <c:v>234.69425947539901</c:v>
                </c:pt>
                <c:pt idx="101304">
                  <c:v>234.696576230673</c:v>
                </c:pt>
                <c:pt idx="101305">
                  <c:v>234.698892985946</c:v>
                </c:pt>
                <c:pt idx="101306">
                  <c:v>234.70120974122</c:v>
                </c:pt>
                <c:pt idx="101307">
                  <c:v>234.703526496493</c:v>
                </c:pt>
                <c:pt idx="101308">
                  <c:v>234.70584325176699</c:v>
                </c:pt>
                <c:pt idx="101309">
                  <c:v>234.70816000703999</c:v>
                </c:pt>
                <c:pt idx="101310">
                  <c:v>234.71047676231399</c:v>
                </c:pt>
                <c:pt idx="101311">
                  <c:v>234.71279351758699</c:v>
                </c:pt>
                <c:pt idx="101312">
                  <c:v>234.71511027286101</c:v>
                </c:pt>
                <c:pt idx="101313">
                  <c:v>234.71742702813501</c:v>
                </c:pt>
                <c:pt idx="101314">
                  <c:v>234.71974378340801</c:v>
                </c:pt>
                <c:pt idx="101315">
                  <c:v>234.722060538682</c:v>
                </c:pt>
                <c:pt idx="101316">
                  <c:v>234.724377293955</c:v>
                </c:pt>
                <c:pt idx="101317">
                  <c:v>234.726694049229</c:v>
                </c:pt>
                <c:pt idx="101318">
                  <c:v>234.729010804502</c:v>
                </c:pt>
                <c:pt idx="101319">
                  <c:v>234.73132755977599</c:v>
                </c:pt>
                <c:pt idx="101320">
                  <c:v>234.73364431504899</c:v>
                </c:pt>
                <c:pt idx="101321">
                  <c:v>234.73596107032299</c:v>
                </c:pt>
                <c:pt idx="101322">
                  <c:v>234.73827782559599</c:v>
                </c:pt>
                <c:pt idx="101323">
                  <c:v>234.74059458087001</c:v>
                </c:pt>
                <c:pt idx="101324">
                  <c:v>234.74291133614301</c:v>
                </c:pt>
                <c:pt idx="101325">
                  <c:v>234.745228091417</c:v>
                </c:pt>
                <c:pt idx="101326">
                  <c:v>234.747544846691</c:v>
                </c:pt>
                <c:pt idx="101327">
                  <c:v>234.749861601964</c:v>
                </c:pt>
                <c:pt idx="101328">
                  <c:v>234.75217835723799</c:v>
                </c:pt>
                <c:pt idx="101329">
                  <c:v>234.75449511251099</c:v>
                </c:pt>
                <c:pt idx="101330">
                  <c:v>234.75681186778499</c:v>
                </c:pt>
                <c:pt idx="101331">
                  <c:v>234.75912862305799</c:v>
                </c:pt>
                <c:pt idx="101332">
                  <c:v>234.76144537833201</c:v>
                </c:pt>
                <c:pt idx="101333">
                  <c:v>234.76376213360501</c:v>
                </c:pt>
                <c:pt idx="101334">
                  <c:v>234.76607888887901</c:v>
                </c:pt>
                <c:pt idx="101335">
                  <c:v>234.76839564415201</c:v>
                </c:pt>
                <c:pt idx="101336">
                  <c:v>234.770712399426</c:v>
                </c:pt>
                <c:pt idx="101337">
                  <c:v>234.7730291547</c:v>
                </c:pt>
                <c:pt idx="101338">
                  <c:v>234.775345909973</c:v>
                </c:pt>
                <c:pt idx="101339">
                  <c:v>234.77766266524699</c:v>
                </c:pt>
                <c:pt idx="101340">
                  <c:v>234.77997942051999</c:v>
                </c:pt>
                <c:pt idx="101341">
                  <c:v>234.78229617579399</c:v>
                </c:pt>
                <c:pt idx="101342">
                  <c:v>234.78461293106699</c:v>
                </c:pt>
                <c:pt idx="101343">
                  <c:v>234.78692968634101</c:v>
                </c:pt>
                <c:pt idx="101344">
                  <c:v>234.78924644161401</c:v>
                </c:pt>
                <c:pt idx="101345">
                  <c:v>234.79156319688801</c:v>
                </c:pt>
                <c:pt idx="101346">
                  <c:v>234.79387995216101</c:v>
                </c:pt>
                <c:pt idx="101347">
                  <c:v>234.796196707435</c:v>
                </c:pt>
                <c:pt idx="101348">
                  <c:v>234.798513462708</c:v>
                </c:pt>
                <c:pt idx="101349">
                  <c:v>234.800830217982</c:v>
                </c:pt>
                <c:pt idx="101350">
                  <c:v>234.80314697325599</c:v>
                </c:pt>
                <c:pt idx="101351">
                  <c:v>234.80546372852899</c:v>
                </c:pt>
                <c:pt idx="101352">
                  <c:v>234.80778048380299</c:v>
                </c:pt>
                <c:pt idx="101353">
                  <c:v>234.81009723907599</c:v>
                </c:pt>
                <c:pt idx="101354">
                  <c:v>234.81241399435001</c:v>
                </c:pt>
                <c:pt idx="101355">
                  <c:v>234.81473074962301</c:v>
                </c:pt>
                <c:pt idx="101356">
                  <c:v>234.817047504897</c:v>
                </c:pt>
                <c:pt idx="101357">
                  <c:v>234.81936426017</c:v>
                </c:pt>
                <c:pt idx="101358">
                  <c:v>234.821681015444</c:v>
                </c:pt>
                <c:pt idx="101359">
                  <c:v>234.823997770717</c:v>
                </c:pt>
                <c:pt idx="101360">
                  <c:v>234.82631452599099</c:v>
                </c:pt>
                <c:pt idx="101361">
                  <c:v>234.82863128126399</c:v>
                </c:pt>
                <c:pt idx="101362">
                  <c:v>234.83094803653799</c:v>
                </c:pt>
                <c:pt idx="101363">
                  <c:v>234.83326479181201</c:v>
                </c:pt>
                <c:pt idx="101364">
                  <c:v>234.83558154708501</c:v>
                </c:pt>
                <c:pt idx="101365">
                  <c:v>234.83789830235901</c:v>
                </c:pt>
                <c:pt idx="101366">
                  <c:v>234.84021505763201</c:v>
                </c:pt>
                <c:pt idx="101367">
                  <c:v>234.842531812906</c:v>
                </c:pt>
                <c:pt idx="101368">
                  <c:v>234.844848568179</c:v>
                </c:pt>
                <c:pt idx="101369">
                  <c:v>234.847165323453</c:v>
                </c:pt>
                <c:pt idx="101370">
                  <c:v>234.849482078726</c:v>
                </c:pt>
                <c:pt idx="101371">
                  <c:v>234.85179883399999</c:v>
                </c:pt>
                <c:pt idx="101372">
                  <c:v>234.85411558927299</c:v>
                </c:pt>
                <c:pt idx="101373">
                  <c:v>234.85643234454699</c:v>
                </c:pt>
                <c:pt idx="101374">
                  <c:v>234.85874909981999</c:v>
                </c:pt>
                <c:pt idx="101375">
                  <c:v>234.86106585509401</c:v>
                </c:pt>
                <c:pt idx="101376">
                  <c:v>234.86338261036801</c:v>
                </c:pt>
                <c:pt idx="101377">
                  <c:v>234.86569936564101</c:v>
                </c:pt>
                <c:pt idx="101378">
                  <c:v>234.868016120915</c:v>
                </c:pt>
                <c:pt idx="101379">
                  <c:v>234.870332876188</c:v>
                </c:pt>
                <c:pt idx="101380">
                  <c:v>234.872649631462</c:v>
                </c:pt>
                <c:pt idx="101381">
                  <c:v>234.874966386735</c:v>
                </c:pt>
                <c:pt idx="101382">
                  <c:v>234.87728314200899</c:v>
                </c:pt>
                <c:pt idx="101383">
                  <c:v>234.87959989728199</c:v>
                </c:pt>
                <c:pt idx="101384">
                  <c:v>234.88191665255599</c:v>
                </c:pt>
                <c:pt idx="101385">
                  <c:v>234.88423340782899</c:v>
                </c:pt>
                <c:pt idx="101386">
                  <c:v>234.88655016310301</c:v>
                </c:pt>
                <c:pt idx="101387">
                  <c:v>234.888866918377</c:v>
                </c:pt>
                <c:pt idx="101388">
                  <c:v>234.89118367365</c:v>
                </c:pt>
                <c:pt idx="101389">
                  <c:v>234.893500428924</c:v>
                </c:pt>
                <c:pt idx="101390">
                  <c:v>234.895817184197</c:v>
                </c:pt>
                <c:pt idx="101391">
                  <c:v>234.89813393947099</c:v>
                </c:pt>
                <c:pt idx="101392">
                  <c:v>234.90045069474399</c:v>
                </c:pt>
                <c:pt idx="101393">
                  <c:v>234.90276745001799</c:v>
                </c:pt>
                <c:pt idx="101394">
                  <c:v>234.90508420529099</c:v>
                </c:pt>
                <c:pt idx="101395">
                  <c:v>234.90740096056501</c:v>
                </c:pt>
                <c:pt idx="101396">
                  <c:v>234.90971771583801</c:v>
                </c:pt>
                <c:pt idx="101397">
                  <c:v>234.91203447111201</c:v>
                </c:pt>
                <c:pt idx="101398">
                  <c:v>234.91435122638501</c:v>
                </c:pt>
                <c:pt idx="101399">
                  <c:v>234.916667981659</c:v>
                </c:pt>
                <c:pt idx="101400">
                  <c:v>234.918984736933</c:v>
                </c:pt>
                <c:pt idx="101401">
                  <c:v>234.921301492206</c:v>
                </c:pt>
                <c:pt idx="101402">
                  <c:v>234.92361824747999</c:v>
                </c:pt>
                <c:pt idx="101403">
                  <c:v>234.92593500275299</c:v>
                </c:pt>
                <c:pt idx="101404">
                  <c:v>234.92825175802699</c:v>
                </c:pt>
                <c:pt idx="101405">
                  <c:v>234.93056851329999</c:v>
                </c:pt>
                <c:pt idx="101406">
                  <c:v>234.93288526857401</c:v>
                </c:pt>
                <c:pt idx="101407">
                  <c:v>234.93520202384701</c:v>
                </c:pt>
                <c:pt idx="101408">
                  <c:v>234.93751877912101</c:v>
                </c:pt>
                <c:pt idx="101409">
                  <c:v>234.93983553439401</c:v>
                </c:pt>
                <c:pt idx="101410">
                  <c:v>234.942152289668</c:v>
                </c:pt>
                <c:pt idx="101411">
                  <c:v>234.944469044941</c:v>
                </c:pt>
                <c:pt idx="101412">
                  <c:v>234.946785800215</c:v>
                </c:pt>
                <c:pt idx="101413">
                  <c:v>234.94910255548899</c:v>
                </c:pt>
                <c:pt idx="101414">
                  <c:v>234.95141931076199</c:v>
                </c:pt>
                <c:pt idx="101415">
                  <c:v>234.95373606603599</c:v>
                </c:pt>
                <c:pt idx="101416">
                  <c:v>234.95605282130899</c:v>
                </c:pt>
                <c:pt idx="101417">
                  <c:v>234.95836957658301</c:v>
                </c:pt>
                <c:pt idx="101418">
                  <c:v>234.96068633185601</c:v>
                </c:pt>
                <c:pt idx="101419">
                  <c:v>234.96300308713001</c:v>
                </c:pt>
                <c:pt idx="101420">
                  <c:v>234.96531984240301</c:v>
                </c:pt>
                <c:pt idx="101421">
                  <c:v>234.967636597677</c:v>
                </c:pt>
                <c:pt idx="101422">
                  <c:v>234.96995335295</c:v>
                </c:pt>
                <c:pt idx="101423">
                  <c:v>234.972270108224</c:v>
                </c:pt>
                <c:pt idx="101424">
                  <c:v>234.974586863497</c:v>
                </c:pt>
                <c:pt idx="101425">
                  <c:v>234.97690361877099</c:v>
                </c:pt>
                <c:pt idx="101426">
                  <c:v>234.97922037404501</c:v>
                </c:pt>
                <c:pt idx="101427">
                  <c:v>234.98153712931801</c:v>
                </c:pt>
                <c:pt idx="101428">
                  <c:v>234.98385388459201</c:v>
                </c:pt>
                <c:pt idx="101429">
                  <c:v>234.98617063986501</c:v>
                </c:pt>
                <c:pt idx="101430">
                  <c:v>234.988487395139</c:v>
                </c:pt>
                <c:pt idx="101431">
                  <c:v>234.990804150412</c:v>
                </c:pt>
                <c:pt idx="101432">
                  <c:v>234.993120905686</c:v>
                </c:pt>
                <c:pt idx="101433">
                  <c:v>234.995437660959</c:v>
                </c:pt>
                <c:pt idx="101434">
                  <c:v>234.99775441623299</c:v>
                </c:pt>
                <c:pt idx="101435">
                  <c:v>235.00007117150599</c:v>
                </c:pt>
                <c:pt idx="101436">
                  <c:v>235.00238792677999</c:v>
                </c:pt>
                <c:pt idx="101437">
                  <c:v>235.00470468205401</c:v>
                </c:pt>
                <c:pt idx="101438">
                  <c:v>235.00702143732701</c:v>
                </c:pt>
                <c:pt idx="101439">
                  <c:v>235.00933819260101</c:v>
                </c:pt>
                <c:pt idx="101440">
                  <c:v>235.01165494787401</c:v>
                </c:pt>
                <c:pt idx="101441">
                  <c:v>235.013971703148</c:v>
                </c:pt>
                <c:pt idx="101442">
                  <c:v>235.016288458421</c:v>
                </c:pt>
                <c:pt idx="101443">
                  <c:v>235.018605213695</c:v>
                </c:pt>
                <c:pt idx="101444">
                  <c:v>235.020921968968</c:v>
                </c:pt>
                <c:pt idx="101445">
                  <c:v>235.02323872424199</c:v>
                </c:pt>
                <c:pt idx="101446">
                  <c:v>235.02555547951499</c:v>
                </c:pt>
                <c:pt idx="101447">
                  <c:v>235.02787223478899</c:v>
                </c:pt>
                <c:pt idx="101448">
                  <c:v>235.03018899006199</c:v>
                </c:pt>
                <c:pt idx="101449">
                  <c:v>235.03250574533601</c:v>
                </c:pt>
                <c:pt idx="101450">
                  <c:v>235.03482250061001</c:v>
                </c:pt>
                <c:pt idx="101451">
                  <c:v>235.03713925588301</c:v>
                </c:pt>
                <c:pt idx="101452">
                  <c:v>235.039456011157</c:v>
                </c:pt>
                <c:pt idx="101453">
                  <c:v>235.04177276643</c:v>
                </c:pt>
                <c:pt idx="101454">
                  <c:v>235.044089521704</c:v>
                </c:pt>
                <c:pt idx="101455">
                  <c:v>235.046406276977</c:v>
                </c:pt>
                <c:pt idx="101456">
                  <c:v>235.04872303225099</c:v>
                </c:pt>
                <c:pt idx="101457">
                  <c:v>235.05103978752399</c:v>
                </c:pt>
                <c:pt idx="101458">
                  <c:v>235.05335654279801</c:v>
                </c:pt>
                <c:pt idx="101459">
                  <c:v>235.05567329807101</c:v>
                </c:pt>
                <c:pt idx="101460">
                  <c:v>235.05799005334501</c:v>
                </c:pt>
                <c:pt idx="101461">
                  <c:v>235.06030680861801</c:v>
                </c:pt>
                <c:pt idx="101462">
                  <c:v>235.062623563892</c:v>
                </c:pt>
                <c:pt idx="101463">
                  <c:v>235.064940319166</c:v>
                </c:pt>
                <c:pt idx="101464">
                  <c:v>235.067257074439</c:v>
                </c:pt>
                <c:pt idx="101465">
                  <c:v>235.06957382971299</c:v>
                </c:pt>
                <c:pt idx="101466">
                  <c:v>235.07189058498599</c:v>
                </c:pt>
                <c:pt idx="101467">
                  <c:v>235.07420734025999</c:v>
                </c:pt>
                <c:pt idx="101468">
                  <c:v>235.07652409553299</c:v>
                </c:pt>
                <c:pt idx="101469">
                  <c:v>235.07884085080701</c:v>
                </c:pt>
                <c:pt idx="101470">
                  <c:v>235.08115760608001</c:v>
                </c:pt>
                <c:pt idx="101471">
                  <c:v>235.08347436135401</c:v>
                </c:pt>
                <c:pt idx="101472">
                  <c:v>235.08579111662701</c:v>
                </c:pt>
                <c:pt idx="101473">
                  <c:v>235.088107871901</c:v>
                </c:pt>
                <c:pt idx="101474">
                  <c:v>235.090424627174</c:v>
                </c:pt>
                <c:pt idx="101475">
                  <c:v>235.092741382448</c:v>
                </c:pt>
                <c:pt idx="101476">
                  <c:v>235.09505813772199</c:v>
                </c:pt>
                <c:pt idx="101477">
                  <c:v>235.09737489299499</c:v>
                </c:pt>
                <c:pt idx="101478">
                  <c:v>235.09969164826899</c:v>
                </c:pt>
                <c:pt idx="101479">
                  <c:v>235.10200840354199</c:v>
                </c:pt>
                <c:pt idx="101480">
                  <c:v>235.10432515881601</c:v>
                </c:pt>
                <c:pt idx="101481">
                  <c:v>235.10664191408901</c:v>
                </c:pt>
                <c:pt idx="101482">
                  <c:v>235.10895866936301</c:v>
                </c:pt>
                <c:pt idx="101483">
                  <c:v>235.11127542463601</c:v>
                </c:pt>
                <c:pt idx="101484">
                  <c:v>235.11359217991</c:v>
                </c:pt>
                <c:pt idx="101485">
                  <c:v>235.115908935183</c:v>
                </c:pt>
                <c:pt idx="101486">
                  <c:v>235.118225690457</c:v>
                </c:pt>
                <c:pt idx="101487">
                  <c:v>235.12054244573099</c:v>
                </c:pt>
                <c:pt idx="101488">
                  <c:v>235.12285920100399</c:v>
                </c:pt>
                <c:pt idx="101489">
                  <c:v>235.12517595627801</c:v>
                </c:pt>
                <c:pt idx="101490">
                  <c:v>235.12749271155101</c:v>
                </c:pt>
                <c:pt idx="101491">
                  <c:v>235.12980946682501</c:v>
                </c:pt>
                <c:pt idx="101492">
                  <c:v>235.13212622209801</c:v>
                </c:pt>
                <c:pt idx="101493">
                  <c:v>235.134442977372</c:v>
                </c:pt>
                <c:pt idx="101494">
                  <c:v>235.136759732645</c:v>
                </c:pt>
                <c:pt idx="101495">
                  <c:v>235.139076487919</c:v>
                </c:pt>
                <c:pt idx="101496">
                  <c:v>235.141393243192</c:v>
                </c:pt>
                <c:pt idx="101497">
                  <c:v>235.14370999846599</c:v>
                </c:pt>
                <c:pt idx="101498">
                  <c:v>235.14602675373899</c:v>
                </c:pt>
                <c:pt idx="101499">
                  <c:v>235.14834350901299</c:v>
                </c:pt>
                <c:pt idx="101500">
                  <c:v>235.15066026428701</c:v>
                </c:pt>
                <c:pt idx="101501">
                  <c:v>235.15297701956001</c:v>
                </c:pt>
                <c:pt idx="101502">
                  <c:v>235.15529377483401</c:v>
                </c:pt>
                <c:pt idx="101503">
                  <c:v>235.15761053010701</c:v>
                </c:pt>
                <c:pt idx="101504">
                  <c:v>235.159927285381</c:v>
                </c:pt>
                <c:pt idx="101505">
                  <c:v>235.162244040654</c:v>
                </c:pt>
                <c:pt idx="101506">
                  <c:v>235.164560795928</c:v>
                </c:pt>
                <c:pt idx="101507">
                  <c:v>235.166877551201</c:v>
                </c:pt>
                <c:pt idx="101508">
                  <c:v>235.16919430647499</c:v>
                </c:pt>
                <c:pt idx="101509">
                  <c:v>235.17151106174799</c:v>
                </c:pt>
                <c:pt idx="101510">
                  <c:v>235.17382781702199</c:v>
                </c:pt>
                <c:pt idx="101511">
                  <c:v>235.17614457229499</c:v>
                </c:pt>
                <c:pt idx="101512">
                  <c:v>235.17846132756901</c:v>
                </c:pt>
                <c:pt idx="101513">
                  <c:v>235.18077808284301</c:v>
                </c:pt>
                <c:pt idx="101514">
                  <c:v>235.18309483811601</c:v>
                </c:pt>
                <c:pt idx="101515">
                  <c:v>235.18541159339</c:v>
                </c:pt>
                <c:pt idx="101516">
                  <c:v>235.187728348663</c:v>
                </c:pt>
                <c:pt idx="101517">
                  <c:v>235.190045103937</c:v>
                </c:pt>
                <c:pt idx="101518">
                  <c:v>235.19236185921</c:v>
                </c:pt>
                <c:pt idx="101519">
                  <c:v>235.19467861448399</c:v>
                </c:pt>
                <c:pt idx="101520">
                  <c:v>235.19699536975699</c:v>
                </c:pt>
                <c:pt idx="101521">
                  <c:v>235.19931212503101</c:v>
                </c:pt>
                <c:pt idx="101522">
                  <c:v>235.20162888030401</c:v>
                </c:pt>
                <c:pt idx="101523">
                  <c:v>235.20394563557801</c:v>
                </c:pt>
                <c:pt idx="101524">
                  <c:v>235.206262390852</c:v>
                </c:pt>
                <c:pt idx="101525">
                  <c:v>235.208579146125</c:v>
                </c:pt>
                <c:pt idx="101526">
                  <c:v>235.210895901399</c:v>
                </c:pt>
                <c:pt idx="101527">
                  <c:v>235.213212656672</c:v>
                </c:pt>
                <c:pt idx="101528">
                  <c:v>235.21552941194599</c:v>
                </c:pt>
                <c:pt idx="101529">
                  <c:v>235.21784616721899</c:v>
                </c:pt>
                <c:pt idx="101530">
                  <c:v>235.22016292249299</c:v>
                </c:pt>
                <c:pt idx="101531">
                  <c:v>235.22247967776599</c:v>
                </c:pt>
                <c:pt idx="101532">
                  <c:v>235.22479643304001</c:v>
                </c:pt>
                <c:pt idx="101533">
                  <c:v>235.22711318831301</c:v>
                </c:pt>
                <c:pt idx="101534">
                  <c:v>235.22942994358701</c:v>
                </c:pt>
                <c:pt idx="101535">
                  <c:v>235.23174669886001</c:v>
                </c:pt>
                <c:pt idx="101536">
                  <c:v>235.234063454134</c:v>
                </c:pt>
                <c:pt idx="101537">
                  <c:v>235.236380209408</c:v>
                </c:pt>
                <c:pt idx="101538">
                  <c:v>235.238696964681</c:v>
                </c:pt>
                <c:pt idx="101539">
                  <c:v>235.24101371995499</c:v>
                </c:pt>
                <c:pt idx="101540">
                  <c:v>235.24333047522799</c:v>
                </c:pt>
                <c:pt idx="101541">
                  <c:v>235.24564723050199</c:v>
                </c:pt>
                <c:pt idx="101542">
                  <c:v>235.24796398577499</c:v>
                </c:pt>
                <c:pt idx="101543">
                  <c:v>235.25028074104901</c:v>
                </c:pt>
                <c:pt idx="101544">
                  <c:v>235.25259749632201</c:v>
                </c:pt>
                <c:pt idx="101545">
                  <c:v>235.25491425159601</c:v>
                </c:pt>
                <c:pt idx="101546">
                  <c:v>235.25723100686901</c:v>
                </c:pt>
                <c:pt idx="101547">
                  <c:v>235.259547762143</c:v>
                </c:pt>
                <c:pt idx="101548">
                  <c:v>235.261864517416</c:v>
                </c:pt>
                <c:pt idx="101549">
                  <c:v>235.26418127269</c:v>
                </c:pt>
                <c:pt idx="101550">
                  <c:v>235.26649802796399</c:v>
                </c:pt>
                <c:pt idx="101551">
                  <c:v>235.26881478323699</c:v>
                </c:pt>
                <c:pt idx="101552">
                  <c:v>235.27113153851101</c:v>
                </c:pt>
                <c:pt idx="101553">
                  <c:v>235.27344829378401</c:v>
                </c:pt>
                <c:pt idx="101554">
                  <c:v>235.27576504905801</c:v>
                </c:pt>
                <c:pt idx="101555">
                  <c:v>235.27808180433101</c:v>
                </c:pt>
                <c:pt idx="101556">
                  <c:v>235.280398559605</c:v>
                </c:pt>
                <c:pt idx="101557">
                  <c:v>235.282715314878</c:v>
                </c:pt>
                <c:pt idx="101558">
                  <c:v>235.285032070152</c:v>
                </c:pt>
                <c:pt idx="101559">
                  <c:v>235.287348825425</c:v>
                </c:pt>
                <c:pt idx="101560">
                  <c:v>235.28966558069899</c:v>
                </c:pt>
                <c:pt idx="101561">
                  <c:v>235.29198233597199</c:v>
                </c:pt>
                <c:pt idx="101562">
                  <c:v>235.29429909124599</c:v>
                </c:pt>
                <c:pt idx="101563">
                  <c:v>235.29661584652001</c:v>
                </c:pt>
                <c:pt idx="101564">
                  <c:v>235.29893260179301</c:v>
                </c:pt>
                <c:pt idx="101565">
                  <c:v>235.30124935706701</c:v>
                </c:pt>
                <c:pt idx="101566">
                  <c:v>235.30356611234001</c:v>
                </c:pt>
                <c:pt idx="101567">
                  <c:v>235.305882867614</c:v>
                </c:pt>
                <c:pt idx="101568">
                  <c:v>235.308199622887</c:v>
                </c:pt>
                <c:pt idx="101569">
                  <c:v>235.310516378161</c:v>
                </c:pt>
                <c:pt idx="101570">
                  <c:v>235.312833133434</c:v>
                </c:pt>
                <c:pt idx="101571">
                  <c:v>235.31514988870799</c:v>
                </c:pt>
                <c:pt idx="101572">
                  <c:v>235.31746664398099</c:v>
                </c:pt>
                <c:pt idx="101573">
                  <c:v>235.31978339925499</c:v>
                </c:pt>
                <c:pt idx="101574">
                  <c:v>235.32210015452901</c:v>
                </c:pt>
                <c:pt idx="101575">
                  <c:v>235.32441690980201</c:v>
                </c:pt>
                <c:pt idx="101576">
                  <c:v>235.32673366507601</c:v>
                </c:pt>
                <c:pt idx="101577">
                  <c:v>235.32905042034901</c:v>
                </c:pt>
                <c:pt idx="101578">
                  <c:v>235.331367175623</c:v>
                </c:pt>
                <c:pt idx="101579">
                  <c:v>235.333683930896</c:v>
                </c:pt>
                <c:pt idx="101580">
                  <c:v>235.33600068617</c:v>
                </c:pt>
                <c:pt idx="101581">
                  <c:v>235.338317441443</c:v>
                </c:pt>
                <c:pt idx="101582">
                  <c:v>235.34063419671699</c:v>
                </c:pt>
                <c:pt idx="101583">
                  <c:v>235.34295095198999</c:v>
                </c:pt>
                <c:pt idx="101584">
                  <c:v>235.34526770726399</c:v>
                </c:pt>
                <c:pt idx="101585">
                  <c:v>235.34758446253699</c:v>
                </c:pt>
                <c:pt idx="101586">
                  <c:v>235.34990121781101</c:v>
                </c:pt>
                <c:pt idx="101587">
                  <c:v>235.352217973085</c:v>
                </c:pt>
                <c:pt idx="101588">
                  <c:v>235.354534728358</c:v>
                </c:pt>
                <c:pt idx="101589">
                  <c:v>235.356851483632</c:v>
                </c:pt>
                <c:pt idx="101590">
                  <c:v>235.359168238905</c:v>
                </c:pt>
                <c:pt idx="101591">
                  <c:v>235.36148499417899</c:v>
                </c:pt>
                <c:pt idx="101592">
                  <c:v>235.36380174945199</c:v>
                </c:pt>
                <c:pt idx="101593">
                  <c:v>235.36611850472599</c:v>
                </c:pt>
                <c:pt idx="101594">
                  <c:v>235.36843525999899</c:v>
                </c:pt>
                <c:pt idx="101595">
                  <c:v>235.37075201527301</c:v>
                </c:pt>
                <c:pt idx="101596">
                  <c:v>235.37306877054601</c:v>
                </c:pt>
                <c:pt idx="101597">
                  <c:v>235.37538552582001</c:v>
                </c:pt>
                <c:pt idx="101598">
                  <c:v>235.37770228109301</c:v>
                </c:pt>
                <c:pt idx="101599">
                  <c:v>235.380019036367</c:v>
                </c:pt>
                <c:pt idx="101600">
                  <c:v>235.382335791641</c:v>
                </c:pt>
                <c:pt idx="101601">
                  <c:v>235.384652546914</c:v>
                </c:pt>
                <c:pt idx="101602">
                  <c:v>235.38696930218799</c:v>
                </c:pt>
                <c:pt idx="101603">
                  <c:v>235.38928605746099</c:v>
                </c:pt>
                <c:pt idx="101604">
                  <c:v>235.39160281273499</c:v>
                </c:pt>
                <c:pt idx="101605">
                  <c:v>235.39391956800799</c:v>
                </c:pt>
                <c:pt idx="101606">
                  <c:v>235.39623632328201</c:v>
                </c:pt>
                <c:pt idx="101607">
                  <c:v>235.39855307855501</c:v>
                </c:pt>
                <c:pt idx="101608">
                  <c:v>235.40086983382901</c:v>
                </c:pt>
                <c:pt idx="101609">
                  <c:v>235.40318658910201</c:v>
                </c:pt>
                <c:pt idx="101610">
                  <c:v>235.405503344376</c:v>
                </c:pt>
                <c:pt idx="101611">
                  <c:v>235.407820099649</c:v>
                </c:pt>
                <c:pt idx="101612">
                  <c:v>235.410136854923</c:v>
                </c:pt>
                <c:pt idx="101613">
                  <c:v>235.41245361019699</c:v>
                </c:pt>
                <c:pt idx="101614">
                  <c:v>235.41477036546999</c:v>
                </c:pt>
                <c:pt idx="101615">
                  <c:v>235.41708712074399</c:v>
                </c:pt>
                <c:pt idx="101616">
                  <c:v>235.41940387601699</c:v>
                </c:pt>
                <c:pt idx="101617">
                  <c:v>235.42172063129101</c:v>
                </c:pt>
                <c:pt idx="101618">
                  <c:v>235.42403738656401</c:v>
                </c:pt>
                <c:pt idx="101619">
                  <c:v>235.426354141838</c:v>
                </c:pt>
                <c:pt idx="101620">
                  <c:v>235.428670897111</c:v>
                </c:pt>
                <c:pt idx="101621">
                  <c:v>235.430987652385</c:v>
                </c:pt>
                <c:pt idx="101622">
                  <c:v>235.433304407658</c:v>
                </c:pt>
                <c:pt idx="101623">
                  <c:v>235.43562116293199</c:v>
                </c:pt>
                <c:pt idx="101624">
                  <c:v>235.43793791820599</c:v>
                </c:pt>
                <c:pt idx="101625">
                  <c:v>235.44025467347899</c:v>
                </c:pt>
                <c:pt idx="101626">
                  <c:v>235.44257142875301</c:v>
                </c:pt>
                <c:pt idx="101627">
                  <c:v>235.44488818402601</c:v>
                </c:pt>
                <c:pt idx="101628">
                  <c:v>235.44720493930001</c:v>
                </c:pt>
                <c:pt idx="101629">
                  <c:v>235.44952169457301</c:v>
                </c:pt>
                <c:pt idx="101630">
                  <c:v>235.451838449847</c:v>
                </c:pt>
                <c:pt idx="101631">
                  <c:v>235.45415520512</c:v>
                </c:pt>
                <c:pt idx="101632">
                  <c:v>235.456471960394</c:v>
                </c:pt>
                <c:pt idx="101633">
                  <c:v>235.458788715667</c:v>
                </c:pt>
                <c:pt idx="101634">
                  <c:v>235.46110547094099</c:v>
                </c:pt>
                <c:pt idx="101635">
                  <c:v>235.46342222621399</c:v>
                </c:pt>
                <c:pt idx="101636">
                  <c:v>235.46573898148799</c:v>
                </c:pt>
                <c:pt idx="101637">
                  <c:v>235.46805573676201</c:v>
                </c:pt>
                <c:pt idx="101638">
                  <c:v>235.47037249203501</c:v>
                </c:pt>
                <c:pt idx="101639">
                  <c:v>235.47268924730901</c:v>
                </c:pt>
                <c:pt idx="101640">
                  <c:v>235.47500600258201</c:v>
                </c:pt>
                <c:pt idx="101641">
                  <c:v>235.477322757856</c:v>
                </c:pt>
                <c:pt idx="101642">
                  <c:v>235.479639513129</c:v>
                </c:pt>
                <c:pt idx="101643">
                  <c:v>235.481956268403</c:v>
                </c:pt>
                <c:pt idx="101644">
                  <c:v>235.484273023676</c:v>
                </c:pt>
                <c:pt idx="101645">
                  <c:v>235.48658977894999</c:v>
                </c:pt>
                <c:pt idx="101646">
                  <c:v>235.48890653422299</c:v>
                </c:pt>
                <c:pt idx="101647">
                  <c:v>235.49122328949699</c:v>
                </c:pt>
                <c:pt idx="101648">
                  <c:v>235.49354004476999</c:v>
                </c:pt>
                <c:pt idx="101649">
                  <c:v>235.49585680004401</c:v>
                </c:pt>
                <c:pt idx="101650">
                  <c:v>235.498173555318</c:v>
                </c:pt>
                <c:pt idx="101651">
                  <c:v>235.500490310591</c:v>
                </c:pt>
                <c:pt idx="101652">
                  <c:v>235.502807065865</c:v>
                </c:pt>
                <c:pt idx="101653">
                  <c:v>235.505123821138</c:v>
                </c:pt>
                <c:pt idx="101654">
                  <c:v>235.50744057641199</c:v>
                </c:pt>
                <c:pt idx="101655">
                  <c:v>235.50975733168499</c:v>
                </c:pt>
                <c:pt idx="101656">
                  <c:v>235.51207408695899</c:v>
                </c:pt>
                <c:pt idx="101657">
                  <c:v>235.51439084223199</c:v>
                </c:pt>
                <c:pt idx="101658">
                  <c:v>235.51670759750601</c:v>
                </c:pt>
                <c:pt idx="101659">
                  <c:v>235.51902435277901</c:v>
                </c:pt>
                <c:pt idx="101660">
                  <c:v>235.52134110805301</c:v>
                </c:pt>
                <c:pt idx="101661">
                  <c:v>235.523657863327</c:v>
                </c:pt>
                <c:pt idx="101662">
                  <c:v>235.5259746186</c:v>
                </c:pt>
                <c:pt idx="101663">
                  <c:v>235.528291373874</c:v>
                </c:pt>
                <c:pt idx="101664">
                  <c:v>235.530608129147</c:v>
                </c:pt>
                <c:pt idx="101665">
                  <c:v>235.53292488442099</c:v>
                </c:pt>
                <c:pt idx="101666">
                  <c:v>235.53524163969399</c:v>
                </c:pt>
                <c:pt idx="101667">
                  <c:v>235.53755839496799</c:v>
                </c:pt>
                <c:pt idx="101668">
                  <c:v>235.53987515024099</c:v>
                </c:pt>
                <c:pt idx="101669">
                  <c:v>235.54219190551501</c:v>
                </c:pt>
                <c:pt idx="101670">
                  <c:v>235.54450866078801</c:v>
                </c:pt>
                <c:pt idx="101671">
                  <c:v>235.54682541606201</c:v>
                </c:pt>
                <c:pt idx="101672">
                  <c:v>235.54914217133501</c:v>
                </c:pt>
                <c:pt idx="101673">
                  <c:v>235.551458926609</c:v>
                </c:pt>
                <c:pt idx="101674">
                  <c:v>235.553775681883</c:v>
                </c:pt>
                <c:pt idx="101675">
                  <c:v>235.556092437156</c:v>
                </c:pt>
                <c:pt idx="101676">
                  <c:v>235.55840919242999</c:v>
                </c:pt>
                <c:pt idx="101677">
                  <c:v>235.56072594770299</c:v>
                </c:pt>
                <c:pt idx="101678">
                  <c:v>235.56304270297699</c:v>
                </c:pt>
                <c:pt idx="101679">
                  <c:v>235.56535945824999</c:v>
                </c:pt>
                <c:pt idx="101680">
                  <c:v>235.56767621352401</c:v>
                </c:pt>
                <c:pt idx="101681">
                  <c:v>235.56999296879701</c:v>
                </c:pt>
                <c:pt idx="101682">
                  <c:v>235.572309724071</c:v>
                </c:pt>
                <c:pt idx="101683">
                  <c:v>235.574626479344</c:v>
                </c:pt>
                <c:pt idx="101684">
                  <c:v>235.576943234618</c:v>
                </c:pt>
                <c:pt idx="101685">
                  <c:v>235.579259989891</c:v>
                </c:pt>
                <c:pt idx="101686">
                  <c:v>235.58157674516499</c:v>
                </c:pt>
                <c:pt idx="101687">
                  <c:v>235.58389350043899</c:v>
                </c:pt>
                <c:pt idx="101688">
                  <c:v>235.58621025571199</c:v>
                </c:pt>
                <c:pt idx="101689">
                  <c:v>235.58852701098601</c:v>
                </c:pt>
                <c:pt idx="101690">
                  <c:v>235.59084376625901</c:v>
                </c:pt>
                <c:pt idx="101691">
                  <c:v>235.59316052153301</c:v>
                </c:pt>
                <c:pt idx="101692">
                  <c:v>235.59547727680601</c:v>
                </c:pt>
                <c:pt idx="101693">
                  <c:v>235.59779403208</c:v>
                </c:pt>
                <c:pt idx="101694">
                  <c:v>235.600110787353</c:v>
                </c:pt>
                <c:pt idx="101695">
                  <c:v>235.602427542627</c:v>
                </c:pt>
                <c:pt idx="101696">
                  <c:v>235.6047442979</c:v>
                </c:pt>
                <c:pt idx="101697">
                  <c:v>235.60706105317399</c:v>
                </c:pt>
                <c:pt idx="101698">
                  <c:v>235.60937780844699</c:v>
                </c:pt>
                <c:pt idx="101699">
                  <c:v>235.61169456372099</c:v>
                </c:pt>
                <c:pt idx="101700">
                  <c:v>235.61401131899501</c:v>
                </c:pt>
                <c:pt idx="101701">
                  <c:v>235.61632807426801</c:v>
                </c:pt>
                <c:pt idx="101702">
                  <c:v>235.61864482954201</c:v>
                </c:pt>
                <c:pt idx="101703">
                  <c:v>235.62096158481501</c:v>
                </c:pt>
                <c:pt idx="101704">
                  <c:v>235.623278340089</c:v>
                </c:pt>
                <c:pt idx="101705">
                  <c:v>235.625595095362</c:v>
                </c:pt>
                <c:pt idx="101706">
                  <c:v>235.627911850636</c:v>
                </c:pt>
                <c:pt idx="101707">
                  <c:v>235.630228605909</c:v>
                </c:pt>
                <c:pt idx="101708">
                  <c:v>235.63254536118299</c:v>
                </c:pt>
                <c:pt idx="101709">
                  <c:v>235.63486211645599</c:v>
                </c:pt>
                <c:pt idx="101710">
                  <c:v>235.63717887172999</c:v>
                </c:pt>
                <c:pt idx="101711">
                  <c:v>235.63949562700401</c:v>
                </c:pt>
                <c:pt idx="101712">
                  <c:v>235.64181238227701</c:v>
                </c:pt>
                <c:pt idx="101713">
                  <c:v>235.644129137551</c:v>
                </c:pt>
                <c:pt idx="101714">
                  <c:v>235.646445892824</c:v>
                </c:pt>
                <c:pt idx="101715">
                  <c:v>235.648762648098</c:v>
                </c:pt>
                <c:pt idx="101716">
                  <c:v>235.651079403371</c:v>
                </c:pt>
                <c:pt idx="101717">
                  <c:v>235.65339615864499</c:v>
                </c:pt>
                <c:pt idx="101718">
                  <c:v>235.65571291391799</c:v>
                </c:pt>
                <c:pt idx="101719">
                  <c:v>235.65802966919199</c:v>
                </c:pt>
                <c:pt idx="101720">
                  <c:v>235.66034642446499</c:v>
                </c:pt>
                <c:pt idx="101721">
                  <c:v>235.66266317973901</c:v>
                </c:pt>
                <c:pt idx="101722">
                  <c:v>235.66497993501201</c:v>
                </c:pt>
                <c:pt idx="101723">
                  <c:v>235.66729669028601</c:v>
                </c:pt>
                <c:pt idx="101724">
                  <c:v>235.66961344556</c:v>
                </c:pt>
                <c:pt idx="101725">
                  <c:v>235.671930200833</c:v>
                </c:pt>
                <c:pt idx="101726">
                  <c:v>235.674246956107</c:v>
                </c:pt>
                <c:pt idx="101727">
                  <c:v>235.67656371138</c:v>
                </c:pt>
                <c:pt idx="101728">
                  <c:v>235.67888046665399</c:v>
                </c:pt>
                <c:pt idx="101729">
                  <c:v>235.68119722192699</c:v>
                </c:pt>
                <c:pt idx="101730">
                  <c:v>235.68351397720099</c:v>
                </c:pt>
                <c:pt idx="101731">
                  <c:v>235.68583073247399</c:v>
                </c:pt>
                <c:pt idx="101732">
                  <c:v>235.68814748774801</c:v>
                </c:pt>
                <c:pt idx="101733">
                  <c:v>235.69046424302101</c:v>
                </c:pt>
                <c:pt idx="101734">
                  <c:v>235.69278099829501</c:v>
                </c:pt>
                <c:pt idx="101735">
                  <c:v>235.69509775356801</c:v>
                </c:pt>
                <c:pt idx="101736">
                  <c:v>235.697414508842</c:v>
                </c:pt>
                <c:pt idx="101737">
                  <c:v>235.699731264116</c:v>
                </c:pt>
                <c:pt idx="101738">
                  <c:v>235.702048019389</c:v>
                </c:pt>
                <c:pt idx="101739">
                  <c:v>235.70436477466299</c:v>
                </c:pt>
                <c:pt idx="101740">
                  <c:v>235.70668152993599</c:v>
                </c:pt>
                <c:pt idx="101741">
                  <c:v>235.70899828520999</c:v>
                </c:pt>
                <c:pt idx="101742">
                  <c:v>235.71131504048299</c:v>
                </c:pt>
                <c:pt idx="101743">
                  <c:v>235.71363179575701</c:v>
                </c:pt>
                <c:pt idx="101744">
                  <c:v>235.71594855103001</c:v>
                </c:pt>
                <c:pt idx="101745">
                  <c:v>235.718265306304</c:v>
                </c:pt>
                <c:pt idx="101746">
                  <c:v>235.72058206157701</c:v>
                </c:pt>
                <c:pt idx="101747">
                  <c:v>235.722898816851</c:v>
                </c:pt>
                <c:pt idx="101748">
                  <c:v>235.725215572124</c:v>
                </c:pt>
                <c:pt idx="101749">
                  <c:v>235.727532327398</c:v>
                </c:pt>
                <c:pt idx="101750">
                  <c:v>235.72984908267199</c:v>
                </c:pt>
                <c:pt idx="101751">
                  <c:v>235.73216583794499</c:v>
                </c:pt>
                <c:pt idx="101752">
                  <c:v>235.73448259321901</c:v>
                </c:pt>
                <c:pt idx="101753">
                  <c:v>235.73679934849201</c:v>
                </c:pt>
                <c:pt idx="101754">
                  <c:v>235.73911610376601</c:v>
                </c:pt>
                <c:pt idx="101755">
                  <c:v>235.74143285903901</c:v>
                </c:pt>
                <c:pt idx="101756">
                  <c:v>235.743749614313</c:v>
                </c:pt>
                <c:pt idx="101757">
                  <c:v>235.746066369586</c:v>
                </c:pt>
                <c:pt idx="101758">
                  <c:v>235.74838312486</c:v>
                </c:pt>
                <c:pt idx="101759">
                  <c:v>235.750699880133</c:v>
                </c:pt>
                <c:pt idx="101760">
                  <c:v>235.75301663540699</c:v>
                </c:pt>
                <c:pt idx="101761">
                  <c:v>235.75533339068099</c:v>
                </c:pt>
                <c:pt idx="101762">
                  <c:v>235.75765014595399</c:v>
                </c:pt>
                <c:pt idx="101763">
                  <c:v>235.75996690122801</c:v>
                </c:pt>
                <c:pt idx="101764">
                  <c:v>235.76228365650101</c:v>
                </c:pt>
                <c:pt idx="101765">
                  <c:v>235.76460041177501</c:v>
                </c:pt>
                <c:pt idx="101766">
                  <c:v>235.76691716704801</c:v>
                </c:pt>
                <c:pt idx="101767">
                  <c:v>235.769233922322</c:v>
                </c:pt>
                <c:pt idx="101768">
                  <c:v>235.771550677595</c:v>
                </c:pt>
                <c:pt idx="101769">
                  <c:v>235.773867432869</c:v>
                </c:pt>
                <c:pt idx="101770">
                  <c:v>235.776184188142</c:v>
                </c:pt>
                <c:pt idx="101771">
                  <c:v>235.77850094341599</c:v>
                </c:pt>
                <c:pt idx="101772">
                  <c:v>235.78081769868899</c:v>
                </c:pt>
                <c:pt idx="101773">
                  <c:v>235.78313445396299</c:v>
                </c:pt>
                <c:pt idx="101774">
                  <c:v>235.78545120923701</c:v>
                </c:pt>
                <c:pt idx="101775">
                  <c:v>235.78776796451001</c:v>
                </c:pt>
                <c:pt idx="101776">
                  <c:v>235.79008471978401</c:v>
                </c:pt>
                <c:pt idx="101777">
                  <c:v>235.79240147505701</c:v>
                </c:pt>
                <c:pt idx="101778">
                  <c:v>235.794718230331</c:v>
                </c:pt>
                <c:pt idx="101779">
                  <c:v>235.797034985604</c:v>
                </c:pt>
                <c:pt idx="101780">
                  <c:v>235.799351740878</c:v>
                </c:pt>
                <c:pt idx="101781">
                  <c:v>235.801668496151</c:v>
                </c:pt>
                <c:pt idx="101782">
                  <c:v>235.80398525142499</c:v>
                </c:pt>
                <c:pt idx="101783">
                  <c:v>235.80630200669799</c:v>
                </c:pt>
                <c:pt idx="101784">
                  <c:v>235.80861876197201</c:v>
                </c:pt>
                <c:pt idx="101785">
                  <c:v>235.81093551724501</c:v>
                </c:pt>
                <c:pt idx="101786">
                  <c:v>235.81325227251901</c:v>
                </c:pt>
                <c:pt idx="101787">
                  <c:v>235.815569027793</c:v>
                </c:pt>
                <c:pt idx="101788">
                  <c:v>235.817885783066</c:v>
                </c:pt>
                <c:pt idx="101789">
                  <c:v>235.82020253834</c:v>
                </c:pt>
                <c:pt idx="101790">
                  <c:v>235.822519293613</c:v>
                </c:pt>
                <c:pt idx="101791">
                  <c:v>235.82483604888699</c:v>
                </c:pt>
                <c:pt idx="101792">
                  <c:v>235.82715280415999</c:v>
                </c:pt>
                <c:pt idx="101793">
                  <c:v>235.82946955943399</c:v>
                </c:pt>
                <c:pt idx="101794">
                  <c:v>235.83178631470699</c:v>
                </c:pt>
                <c:pt idx="101795">
                  <c:v>235.83410306998101</c:v>
                </c:pt>
                <c:pt idx="101796">
                  <c:v>235.83641982525401</c:v>
                </c:pt>
                <c:pt idx="101797">
                  <c:v>235.83873658052801</c:v>
                </c:pt>
                <c:pt idx="101798">
                  <c:v>235.841053335802</c:v>
                </c:pt>
                <c:pt idx="101799">
                  <c:v>235.843370091075</c:v>
                </c:pt>
                <c:pt idx="101800">
                  <c:v>235.845686846349</c:v>
                </c:pt>
                <c:pt idx="101801">
                  <c:v>235.848003601622</c:v>
                </c:pt>
                <c:pt idx="101802">
                  <c:v>235.85032035689599</c:v>
                </c:pt>
                <c:pt idx="101803">
                  <c:v>235.85263711216899</c:v>
                </c:pt>
                <c:pt idx="101804">
                  <c:v>235.85495386744299</c:v>
                </c:pt>
                <c:pt idx="101805">
                  <c:v>235.85727062271599</c:v>
                </c:pt>
                <c:pt idx="101806">
                  <c:v>235.85958737799001</c:v>
                </c:pt>
                <c:pt idx="101807">
                  <c:v>235.86190413326301</c:v>
                </c:pt>
                <c:pt idx="101808">
                  <c:v>235.86422088853701</c:v>
                </c:pt>
                <c:pt idx="101809">
                  <c:v>235.86653764381001</c:v>
                </c:pt>
                <c:pt idx="101810">
                  <c:v>235.868854399084</c:v>
                </c:pt>
                <c:pt idx="101811">
                  <c:v>235.871171154358</c:v>
                </c:pt>
                <c:pt idx="101812">
                  <c:v>235.873487909631</c:v>
                </c:pt>
                <c:pt idx="101813">
                  <c:v>235.87580466490499</c:v>
                </c:pt>
                <c:pt idx="101814">
                  <c:v>235.87812142017799</c:v>
                </c:pt>
                <c:pt idx="101815">
                  <c:v>235.88043817545201</c:v>
                </c:pt>
                <c:pt idx="101816">
                  <c:v>235.88275493072501</c:v>
                </c:pt>
                <c:pt idx="101817">
                  <c:v>235.88507168599901</c:v>
                </c:pt>
                <c:pt idx="101818">
                  <c:v>235.88738844127201</c:v>
                </c:pt>
                <c:pt idx="101819">
                  <c:v>235.889705196546</c:v>
                </c:pt>
                <c:pt idx="101820">
                  <c:v>235.892021951819</c:v>
                </c:pt>
                <c:pt idx="101821">
                  <c:v>235.894338707093</c:v>
                </c:pt>
                <c:pt idx="101822">
                  <c:v>235.896655462366</c:v>
                </c:pt>
                <c:pt idx="101823">
                  <c:v>235.89897221763999</c:v>
                </c:pt>
                <c:pt idx="101824">
                  <c:v>235.90128897291399</c:v>
                </c:pt>
                <c:pt idx="101825">
                  <c:v>235.90360572818699</c:v>
                </c:pt>
                <c:pt idx="101826">
                  <c:v>235.90592248346101</c:v>
                </c:pt>
                <c:pt idx="101827">
                  <c:v>235.90823923873401</c:v>
                </c:pt>
                <c:pt idx="101828">
                  <c:v>235.91055599400801</c:v>
                </c:pt>
                <c:pt idx="101829">
                  <c:v>235.91287274928101</c:v>
                </c:pt>
                <c:pt idx="101830">
                  <c:v>235.915189504555</c:v>
                </c:pt>
                <c:pt idx="101831">
                  <c:v>235.917506259828</c:v>
                </c:pt>
                <c:pt idx="101832">
                  <c:v>235.919823015102</c:v>
                </c:pt>
                <c:pt idx="101833">
                  <c:v>235.922139770375</c:v>
                </c:pt>
                <c:pt idx="101834">
                  <c:v>235.92445652564899</c:v>
                </c:pt>
                <c:pt idx="101835">
                  <c:v>235.92677328092199</c:v>
                </c:pt>
                <c:pt idx="101836">
                  <c:v>235.92909003619599</c:v>
                </c:pt>
                <c:pt idx="101837">
                  <c:v>235.93140679147001</c:v>
                </c:pt>
                <c:pt idx="101838">
                  <c:v>235.93372354674301</c:v>
                </c:pt>
                <c:pt idx="101839">
                  <c:v>235.93604030201701</c:v>
                </c:pt>
                <c:pt idx="101840">
                  <c:v>235.93835705729001</c:v>
                </c:pt>
                <c:pt idx="101841">
                  <c:v>235.940673812564</c:v>
                </c:pt>
                <c:pt idx="101842">
                  <c:v>235.942990567837</c:v>
                </c:pt>
                <c:pt idx="101843">
                  <c:v>235.945307323111</c:v>
                </c:pt>
                <c:pt idx="101844">
                  <c:v>235.947624078384</c:v>
                </c:pt>
                <c:pt idx="101845">
                  <c:v>235.94994083365799</c:v>
                </c:pt>
                <c:pt idx="101846">
                  <c:v>235.95225758893099</c:v>
                </c:pt>
                <c:pt idx="101847">
                  <c:v>235.95457434420501</c:v>
                </c:pt>
                <c:pt idx="101848">
                  <c:v>235.95689109947901</c:v>
                </c:pt>
                <c:pt idx="101849">
                  <c:v>235.95920785475201</c:v>
                </c:pt>
                <c:pt idx="101850">
                  <c:v>235.961524610026</c:v>
                </c:pt>
                <c:pt idx="101851">
                  <c:v>235.963841365299</c:v>
                </c:pt>
                <c:pt idx="101852">
                  <c:v>235.966158120573</c:v>
                </c:pt>
                <c:pt idx="101853">
                  <c:v>235.968474875846</c:v>
                </c:pt>
                <c:pt idx="101854">
                  <c:v>235.97079163111999</c:v>
                </c:pt>
                <c:pt idx="101855">
                  <c:v>235.97310838639299</c:v>
                </c:pt>
                <c:pt idx="101856">
                  <c:v>235.97542514166699</c:v>
                </c:pt>
                <c:pt idx="101857">
                  <c:v>235.97774189693999</c:v>
                </c:pt>
                <c:pt idx="101858">
                  <c:v>235.98005865221401</c:v>
                </c:pt>
                <c:pt idx="101859">
                  <c:v>235.98237540748701</c:v>
                </c:pt>
                <c:pt idx="101860">
                  <c:v>235.98469216276101</c:v>
                </c:pt>
                <c:pt idx="101861">
                  <c:v>235.987008918035</c:v>
                </c:pt>
                <c:pt idx="101862">
                  <c:v>235.989325673308</c:v>
                </c:pt>
                <c:pt idx="101863">
                  <c:v>235.991642428582</c:v>
                </c:pt>
                <c:pt idx="101864">
                  <c:v>235.993959183855</c:v>
                </c:pt>
                <c:pt idx="101865">
                  <c:v>235.99627593912899</c:v>
                </c:pt>
                <c:pt idx="101866">
                  <c:v>235.99859269440199</c:v>
                </c:pt>
                <c:pt idx="101867">
                  <c:v>236.00090944967599</c:v>
                </c:pt>
                <c:pt idx="101868">
                  <c:v>236.00322620494899</c:v>
                </c:pt>
                <c:pt idx="101869">
                  <c:v>236.00554296022301</c:v>
                </c:pt>
                <c:pt idx="101870">
                  <c:v>236.00785971549601</c:v>
                </c:pt>
                <c:pt idx="101871">
                  <c:v>236.01017647077001</c:v>
                </c:pt>
                <c:pt idx="101872">
                  <c:v>236.01249322604301</c:v>
                </c:pt>
                <c:pt idx="101873">
                  <c:v>236.014809981317</c:v>
                </c:pt>
                <c:pt idx="101874">
                  <c:v>236.017126736591</c:v>
                </c:pt>
                <c:pt idx="101875">
                  <c:v>236.019443491864</c:v>
                </c:pt>
                <c:pt idx="101876">
                  <c:v>236.02176024713799</c:v>
                </c:pt>
                <c:pt idx="101877">
                  <c:v>236.02407700241099</c:v>
                </c:pt>
                <c:pt idx="101878">
                  <c:v>236.02639375768501</c:v>
                </c:pt>
                <c:pt idx="101879">
                  <c:v>236.02871051295801</c:v>
                </c:pt>
                <c:pt idx="101880">
                  <c:v>236.03102726823201</c:v>
                </c:pt>
                <c:pt idx="101881">
                  <c:v>236.03334402350501</c:v>
                </c:pt>
                <c:pt idx="101882">
                  <c:v>236.035660778779</c:v>
                </c:pt>
                <c:pt idx="101883">
                  <c:v>236.037977534052</c:v>
                </c:pt>
                <c:pt idx="101884">
                  <c:v>236.040294289326</c:v>
                </c:pt>
                <c:pt idx="101885">
                  <c:v>236.042611044599</c:v>
                </c:pt>
                <c:pt idx="101886">
                  <c:v>236.04492779987299</c:v>
                </c:pt>
                <c:pt idx="101887">
                  <c:v>236.04724455514699</c:v>
                </c:pt>
                <c:pt idx="101888">
                  <c:v>236.04956131041999</c:v>
                </c:pt>
                <c:pt idx="101889">
                  <c:v>236.05187806569401</c:v>
                </c:pt>
                <c:pt idx="101890">
                  <c:v>236.05419482096701</c:v>
                </c:pt>
                <c:pt idx="101891">
                  <c:v>236.05651157624101</c:v>
                </c:pt>
                <c:pt idx="101892">
                  <c:v>236.05882833151401</c:v>
                </c:pt>
                <c:pt idx="101893">
                  <c:v>236.061145086788</c:v>
                </c:pt>
                <c:pt idx="101894">
                  <c:v>236.063461842061</c:v>
                </c:pt>
                <c:pt idx="101895">
                  <c:v>236.065778597335</c:v>
                </c:pt>
                <c:pt idx="101896">
                  <c:v>236.068095352608</c:v>
                </c:pt>
                <c:pt idx="101897">
                  <c:v>236.07041210788199</c:v>
                </c:pt>
                <c:pt idx="101898">
                  <c:v>236.07272886315599</c:v>
                </c:pt>
                <c:pt idx="101899">
                  <c:v>236.07504561842899</c:v>
                </c:pt>
                <c:pt idx="101900">
                  <c:v>236.07736237370301</c:v>
                </c:pt>
                <c:pt idx="101901">
                  <c:v>236.07967912897601</c:v>
                </c:pt>
                <c:pt idx="101902">
                  <c:v>236.08199588425001</c:v>
                </c:pt>
                <c:pt idx="101903">
                  <c:v>236.08431263952301</c:v>
                </c:pt>
                <c:pt idx="101904">
                  <c:v>236.086629394797</c:v>
                </c:pt>
                <c:pt idx="101905">
                  <c:v>236.08894615007</c:v>
                </c:pt>
                <c:pt idx="101906">
                  <c:v>236.091262905344</c:v>
                </c:pt>
                <c:pt idx="101907">
                  <c:v>236.093579660617</c:v>
                </c:pt>
                <c:pt idx="101908">
                  <c:v>236.09589641589099</c:v>
                </c:pt>
                <c:pt idx="101909">
                  <c:v>236.09821317116399</c:v>
                </c:pt>
                <c:pt idx="101910">
                  <c:v>236.10052992643801</c:v>
                </c:pt>
                <c:pt idx="101911">
                  <c:v>236.10284668171201</c:v>
                </c:pt>
                <c:pt idx="101912">
                  <c:v>236.10516343698501</c:v>
                </c:pt>
                <c:pt idx="101913">
                  <c:v>236.107480192259</c:v>
                </c:pt>
                <c:pt idx="101914">
                  <c:v>236.109796947532</c:v>
                </c:pt>
                <c:pt idx="101915">
                  <c:v>236.112113702806</c:v>
                </c:pt>
                <c:pt idx="101916">
                  <c:v>236.114430458079</c:v>
                </c:pt>
                <c:pt idx="101917">
                  <c:v>236.11674721335299</c:v>
                </c:pt>
                <c:pt idx="101918">
                  <c:v>236.11906396862599</c:v>
                </c:pt>
                <c:pt idx="101919">
                  <c:v>236.12138072389999</c:v>
                </c:pt>
                <c:pt idx="101920">
                  <c:v>236.12369747917299</c:v>
                </c:pt>
                <c:pt idx="101921">
                  <c:v>236.12601423444701</c:v>
                </c:pt>
                <c:pt idx="101922">
                  <c:v>236.12833098972001</c:v>
                </c:pt>
                <c:pt idx="101923">
                  <c:v>236.13064774499401</c:v>
                </c:pt>
                <c:pt idx="101924">
                  <c:v>236.132964500268</c:v>
                </c:pt>
                <c:pt idx="101925">
                  <c:v>236.135281255541</c:v>
                </c:pt>
                <c:pt idx="101926">
                  <c:v>236.137598010815</c:v>
                </c:pt>
                <c:pt idx="101927">
                  <c:v>236.139914766088</c:v>
                </c:pt>
                <c:pt idx="101928">
                  <c:v>236.14223152136199</c:v>
                </c:pt>
                <c:pt idx="101929">
                  <c:v>236.14454827663499</c:v>
                </c:pt>
                <c:pt idx="101930">
                  <c:v>236.14686503190899</c:v>
                </c:pt>
                <c:pt idx="101931">
                  <c:v>236.14918178718199</c:v>
                </c:pt>
                <c:pt idx="101932">
                  <c:v>236.15149854245601</c:v>
                </c:pt>
                <c:pt idx="101933">
                  <c:v>236.15381529772901</c:v>
                </c:pt>
                <c:pt idx="101934">
                  <c:v>236.15613205300301</c:v>
                </c:pt>
                <c:pt idx="101935">
                  <c:v>236.158448808277</c:v>
                </c:pt>
                <c:pt idx="101936">
                  <c:v>236.16076556355</c:v>
                </c:pt>
                <c:pt idx="101937">
                  <c:v>236.163082318824</c:v>
                </c:pt>
                <c:pt idx="101938">
                  <c:v>236.165399074097</c:v>
                </c:pt>
                <c:pt idx="101939">
                  <c:v>236.16771582937099</c:v>
                </c:pt>
                <c:pt idx="101940">
                  <c:v>236.17003258464399</c:v>
                </c:pt>
                <c:pt idx="101941">
                  <c:v>236.17234933991799</c:v>
                </c:pt>
                <c:pt idx="101942">
                  <c:v>236.17466609519099</c:v>
                </c:pt>
                <c:pt idx="101943">
                  <c:v>236.17698285046501</c:v>
                </c:pt>
                <c:pt idx="101944">
                  <c:v>236.17929960573801</c:v>
                </c:pt>
                <c:pt idx="101945">
                  <c:v>236.181616361012</c:v>
                </c:pt>
                <c:pt idx="101946">
                  <c:v>236.183933116285</c:v>
                </c:pt>
                <c:pt idx="101947">
                  <c:v>236.186249871559</c:v>
                </c:pt>
                <c:pt idx="101948">
                  <c:v>236.18856662683299</c:v>
                </c:pt>
                <c:pt idx="101949">
                  <c:v>236.19088338210599</c:v>
                </c:pt>
                <c:pt idx="101950">
                  <c:v>236.19320013737999</c:v>
                </c:pt>
                <c:pt idx="101951">
                  <c:v>236.19551689265299</c:v>
                </c:pt>
                <c:pt idx="101952">
                  <c:v>236.19783364792701</c:v>
                </c:pt>
                <c:pt idx="101953">
                  <c:v>236.20015040320001</c:v>
                </c:pt>
                <c:pt idx="101954">
                  <c:v>236.20246715847401</c:v>
                </c:pt>
                <c:pt idx="101955">
                  <c:v>236.20478391374701</c:v>
                </c:pt>
                <c:pt idx="101956">
                  <c:v>236.207100669021</c:v>
                </c:pt>
                <c:pt idx="101957">
                  <c:v>236.209417424294</c:v>
                </c:pt>
                <c:pt idx="101958">
                  <c:v>236.211734179568</c:v>
                </c:pt>
                <c:pt idx="101959">
                  <c:v>236.214050934841</c:v>
                </c:pt>
                <c:pt idx="101960">
                  <c:v>236.21636769011499</c:v>
                </c:pt>
                <c:pt idx="101961">
                  <c:v>236.21868444538899</c:v>
                </c:pt>
                <c:pt idx="101962">
                  <c:v>236.22100120066199</c:v>
                </c:pt>
                <c:pt idx="101963">
                  <c:v>236.22331795593601</c:v>
                </c:pt>
                <c:pt idx="101964">
                  <c:v>236.22563471120901</c:v>
                </c:pt>
                <c:pt idx="101965">
                  <c:v>236.22795146648301</c:v>
                </c:pt>
                <c:pt idx="101966">
                  <c:v>236.23026822175601</c:v>
                </c:pt>
                <c:pt idx="101967">
                  <c:v>236.23258497703</c:v>
                </c:pt>
                <c:pt idx="101968">
                  <c:v>236.234901732303</c:v>
                </c:pt>
                <c:pt idx="101969">
                  <c:v>236.237218487577</c:v>
                </c:pt>
                <c:pt idx="101970">
                  <c:v>236.23953524285</c:v>
                </c:pt>
                <c:pt idx="101971">
                  <c:v>236.24185199812399</c:v>
                </c:pt>
                <c:pt idx="101972">
                  <c:v>236.24416875339699</c:v>
                </c:pt>
                <c:pt idx="101973">
                  <c:v>236.24648550867099</c:v>
                </c:pt>
                <c:pt idx="101974">
                  <c:v>236.24880226394501</c:v>
                </c:pt>
                <c:pt idx="101975">
                  <c:v>236.25111901921801</c:v>
                </c:pt>
                <c:pt idx="101976">
                  <c:v>236.253435774492</c:v>
                </c:pt>
                <c:pt idx="101977">
                  <c:v>236.255752529765</c:v>
                </c:pt>
                <c:pt idx="101978">
                  <c:v>236.258069285039</c:v>
                </c:pt>
                <c:pt idx="101979">
                  <c:v>236.260386040312</c:v>
                </c:pt>
                <c:pt idx="101980">
                  <c:v>236.26270279558599</c:v>
                </c:pt>
                <c:pt idx="101981">
                  <c:v>236.26501955085899</c:v>
                </c:pt>
                <c:pt idx="101982">
                  <c:v>236.26733630613299</c:v>
                </c:pt>
                <c:pt idx="101983">
                  <c:v>236.26965306140599</c:v>
                </c:pt>
                <c:pt idx="101984">
                  <c:v>236.27196981668001</c:v>
                </c:pt>
                <c:pt idx="101985">
                  <c:v>236.27428657195401</c:v>
                </c:pt>
                <c:pt idx="101986">
                  <c:v>236.27660332722701</c:v>
                </c:pt>
                <c:pt idx="101987">
                  <c:v>236.278920082501</c:v>
                </c:pt>
                <c:pt idx="101988">
                  <c:v>236.281236837774</c:v>
                </c:pt>
                <c:pt idx="101989">
                  <c:v>236.283553593048</c:v>
                </c:pt>
                <c:pt idx="101990">
                  <c:v>236.285870348321</c:v>
                </c:pt>
                <c:pt idx="101991">
                  <c:v>236.28818710359499</c:v>
                </c:pt>
                <c:pt idx="101992">
                  <c:v>236.29050385886799</c:v>
                </c:pt>
                <c:pt idx="101993">
                  <c:v>236.29282061414199</c:v>
                </c:pt>
                <c:pt idx="101994">
                  <c:v>236.29513736941499</c:v>
                </c:pt>
                <c:pt idx="101995">
                  <c:v>236.29745412468901</c:v>
                </c:pt>
                <c:pt idx="101996">
                  <c:v>236.29977087996201</c:v>
                </c:pt>
                <c:pt idx="101997">
                  <c:v>236.30208763523601</c:v>
                </c:pt>
                <c:pt idx="101998">
                  <c:v>236.30440439051</c:v>
                </c:pt>
                <c:pt idx="101999">
                  <c:v>236.306721145783</c:v>
                </c:pt>
                <c:pt idx="102000">
                  <c:v>236.309037901057</c:v>
                </c:pt>
                <c:pt idx="102001">
                  <c:v>236.31135465633</c:v>
                </c:pt>
                <c:pt idx="102002">
                  <c:v>236.31367141160399</c:v>
                </c:pt>
                <c:pt idx="102003">
                  <c:v>236.31598816687699</c:v>
                </c:pt>
                <c:pt idx="102004">
                  <c:v>236.31830492215099</c:v>
                </c:pt>
                <c:pt idx="102005">
                  <c:v>236.32062167742399</c:v>
                </c:pt>
                <c:pt idx="102006">
                  <c:v>236.32293843269801</c:v>
                </c:pt>
                <c:pt idx="102007">
                  <c:v>236.32525518797101</c:v>
                </c:pt>
                <c:pt idx="102008">
                  <c:v>236.327571943245</c:v>
                </c:pt>
                <c:pt idx="102009">
                  <c:v>236.329888698518</c:v>
                </c:pt>
                <c:pt idx="102010">
                  <c:v>236.332205453792</c:v>
                </c:pt>
                <c:pt idx="102011">
                  <c:v>236.33452220906599</c:v>
                </c:pt>
                <c:pt idx="102012">
                  <c:v>236.33683896433899</c:v>
                </c:pt>
                <c:pt idx="102013">
                  <c:v>236.33915571961299</c:v>
                </c:pt>
                <c:pt idx="102014">
                  <c:v>236.34147247488599</c:v>
                </c:pt>
                <c:pt idx="102015">
                  <c:v>236.34378923016001</c:v>
                </c:pt>
                <c:pt idx="102016">
                  <c:v>236.34610598543301</c:v>
                </c:pt>
                <c:pt idx="102017">
                  <c:v>236.34842274070701</c:v>
                </c:pt>
                <c:pt idx="102018">
                  <c:v>236.35073949598001</c:v>
                </c:pt>
                <c:pt idx="102019">
                  <c:v>236.353056251254</c:v>
                </c:pt>
                <c:pt idx="102020">
                  <c:v>236.355373006527</c:v>
                </c:pt>
                <c:pt idx="102021">
                  <c:v>236.357689761801</c:v>
                </c:pt>
                <c:pt idx="102022">
                  <c:v>236.360006517074</c:v>
                </c:pt>
                <c:pt idx="102023">
                  <c:v>236.36232327234799</c:v>
                </c:pt>
                <c:pt idx="102024">
                  <c:v>236.36464002762199</c:v>
                </c:pt>
                <c:pt idx="102025">
                  <c:v>236.36695678289499</c:v>
                </c:pt>
                <c:pt idx="102026">
                  <c:v>236.36927353816901</c:v>
                </c:pt>
                <c:pt idx="102027">
                  <c:v>236.37159029344201</c:v>
                </c:pt>
                <c:pt idx="102028">
                  <c:v>236.37390704871601</c:v>
                </c:pt>
                <c:pt idx="102029">
                  <c:v>236.37622380398901</c:v>
                </c:pt>
                <c:pt idx="102030">
                  <c:v>236.378540559263</c:v>
                </c:pt>
                <c:pt idx="102031">
                  <c:v>236.380857314536</c:v>
                </c:pt>
                <c:pt idx="102032">
                  <c:v>236.38317406981</c:v>
                </c:pt>
                <c:pt idx="102033">
                  <c:v>236.385490825083</c:v>
                </c:pt>
                <c:pt idx="102034">
                  <c:v>236.38780758035699</c:v>
                </c:pt>
                <c:pt idx="102035">
                  <c:v>236.39012433563099</c:v>
                </c:pt>
                <c:pt idx="102036">
                  <c:v>236.39244109090399</c:v>
                </c:pt>
                <c:pt idx="102037">
                  <c:v>236.39475784617801</c:v>
                </c:pt>
                <c:pt idx="102038">
                  <c:v>236.39707460145101</c:v>
                </c:pt>
                <c:pt idx="102039">
                  <c:v>236.399391356725</c:v>
                </c:pt>
                <c:pt idx="102040">
                  <c:v>236.401708111998</c:v>
                </c:pt>
                <c:pt idx="102041">
                  <c:v>236.404024867272</c:v>
                </c:pt>
                <c:pt idx="102042">
                  <c:v>236.406341622545</c:v>
                </c:pt>
                <c:pt idx="102043">
                  <c:v>236.40865837781899</c:v>
                </c:pt>
                <c:pt idx="102044">
                  <c:v>236.41097513309199</c:v>
                </c:pt>
                <c:pt idx="102045">
                  <c:v>236.41329188836599</c:v>
                </c:pt>
                <c:pt idx="102046">
                  <c:v>236.41560864363899</c:v>
                </c:pt>
                <c:pt idx="102047">
                  <c:v>236.41792539891301</c:v>
                </c:pt>
                <c:pt idx="102048">
                  <c:v>236.42024215418701</c:v>
                </c:pt>
                <c:pt idx="102049">
                  <c:v>236.42255890946001</c:v>
                </c:pt>
                <c:pt idx="102050">
                  <c:v>236.424875664734</c:v>
                </c:pt>
                <c:pt idx="102051">
                  <c:v>236.427192420007</c:v>
                </c:pt>
                <c:pt idx="102052">
                  <c:v>236.429509175281</c:v>
                </c:pt>
                <c:pt idx="102053">
                  <c:v>236.431825930554</c:v>
                </c:pt>
                <c:pt idx="102054">
                  <c:v>236.43414268582799</c:v>
                </c:pt>
                <c:pt idx="102055">
                  <c:v>236.43645944110099</c:v>
                </c:pt>
                <c:pt idx="102056">
                  <c:v>236.43877619637499</c:v>
                </c:pt>
                <c:pt idx="102057">
                  <c:v>236.44109295164799</c:v>
                </c:pt>
                <c:pt idx="102058">
                  <c:v>236.44340970692201</c:v>
                </c:pt>
                <c:pt idx="102059">
                  <c:v>236.44572646219501</c:v>
                </c:pt>
                <c:pt idx="102060">
                  <c:v>236.44804321746901</c:v>
                </c:pt>
                <c:pt idx="102061">
                  <c:v>236.450359972743</c:v>
                </c:pt>
                <c:pt idx="102062">
                  <c:v>236.452676728016</c:v>
                </c:pt>
                <c:pt idx="102063">
                  <c:v>236.45499348329</c:v>
                </c:pt>
                <c:pt idx="102064">
                  <c:v>236.457310238563</c:v>
                </c:pt>
                <c:pt idx="102065">
                  <c:v>236.45962699383699</c:v>
                </c:pt>
                <c:pt idx="102066">
                  <c:v>236.46194374910999</c:v>
                </c:pt>
                <c:pt idx="102067">
                  <c:v>236.46426050438399</c:v>
                </c:pt>
                <c:pt idx="102068">
                  <c:v>236.46657725965699</c:v>
                </c:pt>
                <c:pt idx="102069">
                  <c:v>236.46889401493101</c:v>
                </c:pt>
                <c:pt idx="102070">
                  <c:v>236.47121077020401</c:v>
                </c:pt>
                <c:pt idx="102071">
                  <c:v>236.473527525478</c:v>
                </c:pt>
                <c:pt idx="102072">
                  <c:v>236.475844280752</c:v>
                </c:pt>
                <c:pt idx="102073">
                  <c:v>236.478161036025</c:v>
                </c:pt>
                <c:pt idx="102074">
                  <c:v>236.48047779129899</c:v>
                </c:pt>
                <c:pt idx="102075">
                  <c:v>236.48279454657199</c:v>
                </c:pt>
                <c:pt idx="102076">
                  <c:v>236.48511130184599</c:v>
                </c:pt>
                <c:pt idx="102077">
                  <c:v>236.48742805711899</c:v>
                </c:pt>
                <c:pt idx="102078">
                  <c:v>236.48974481239301</c:v>
                </c:pt>
                <c:pt idx="102079">
                  <c:v>236.49206156766601</c:v>
                </c:pt>
                <c:pt idx="102080">
                  <c:v>236.49437832294001</c:v>
                </c:pt>
                <c:pt idx="102081">
                  <c:v>236.49669507821301</c:v>
                </c:pt>
                <c:pt idx="102082">
                  <c:v>236.499011833487</c:v>
                </c:pt>
                <c:pt idx="102083">
                  <c:v>236.50132858876</c:v>
                </c:pt>
                <c:pt idx="102084">
                  <c:v>236.503645344034</c:v>
                </c:pt>
                <c:pt idx="102085">
                  <c:v>236.50596209930799</c:v>
                </c:pt>
                <c:pt idx="102086">
                  <c:v>236.50827885458099</c:v>
                </c:pt>
                <c:pt idx="102087">
                  <c:v>236.51059560985499</c:v>
                </c:pt>
                <c:pt idx="102088">
                  <c:v>236.51291236512799</c:v>
                </c:pt>
                <c:pt idx="102089">
                  <c:v>236.51522912040201</c:v>
                </c:pt>
                <c:pt idx="102090">
                  <c:v>236.51754587567501</c:v>
                </c:pt>
                <c:pt idx="102091">
                  <c:v>236.51986263094901</c:v>
                </c:pt>
                <c:pt idx="102092">
                  <c:v>236.52217938622201</c:v>
                </c:pt>
                <c:pt idx="102093">
                  <c:v>236.524496141496</c:v>
                </c:pt>
                <c:pt idx="102094">
                  <c:v>236.526812896769</c:v>
                </c:pt>
                <c:pt idx="102095">
                  <c:v>236.529129652043</c:v>
                </c:pt>
                <c:pt idx="102096">
                  <c:v>236.531446407316</c:v>
                </c:pt>
                <c:pt idx="102097">
                  <c:v>236.53376316258999</c:v>
                </c:pt>
                <c:pt idx="102098">
                  <c:v>236.53607991786399</c:v>
                </c:pt>
                <c:pt idx="102099">
                  <c:v>236.53839667313699</c:v>
                </c:pt>
                <c:pt idx="102100">
                  <c:v>236.54071342841101</c:v>
                </c:pt>
                <c:pt idx="102101">
                  <c:v>236.54303018368401</c:v>
                </c:pt>
                <c:pt idx="102102">
                  <c:v>236.54534693895801</c:v>
                </c:pt>
                <c:pt idx="102103">
                  <c:v>236.54766369423101</c:v>
                </c:pt>
                <c:pt idx="102104">
                  <c:v>236.549980449505</c:v>
                </c:pt>
                <c:pt idx="102105">
                  <c:v>236.552297204778</c:v>
                </c:pt>
                <c:pt idx="102106">
                  <c:v>236.554613960052</c:v>
                </c:pt>
                <c:pt idx="102107">
                  <c:v>236.556930715325</c:v>
                </c:pt>
                <c:pt idx="102108">
                  <c:v>236.55924747059899</c:v>
                </c:pt>
                <c:pt idx="102109">
                  <c:v>236.56156422587199</c:v>
                </c:pt>
                <c:pt idx="102110">
                  <c:v>236.56388098114601</c:v>
                </c:pt>
                <c:pt idx="102111">
                  <c:v>236.56619773642001</c:v>
                </c:pt>
                <c:pt idx="102112">
                  <c:v>236.56851449169301</c:v>
                </c:pt>
                <c:pt idx="102113">
                  <c:v>236.570831246967</c:v>
                </c:pt>
                <c:pt idx="102114">
                  <c:v>236.57314800224</c:v>
                </c:pt>
                <c:pt idx="102115">
                  <c:v>236.575464757514</c:v>
                </c:pt>
                <c:pt idx="102116">
                  <c:v>236.577781512787</c:v>
                </c:pt>
                <c:pt idx="102117">
                  <c:v>236.58009826806099</c:v>
                </c:pt>
                <c:pt idx="102118">
                  <c:v>236.58241502333399</c:v>
                </c:pt>
                <c:pt idx="102119">
                  <c:v>236.58473177860799</c:v>
                </c:pt>
                <c:pt idx="102120">
                  <c:v>236.58704853388099</c:v>
                </c:pt>
                <c:pt idx="102121">
                  <c:v>236.58936528915501</c:v>
                </c:pt>
                <c:pt idx="102122">
                  <c:v>236.59168204442901</c:v>
                </c:pt>
                <c:pt idx="102123">
                  <c:v>236.59399879970201</c:v>
                </c:pt>
                <c:pt idx="102124">
                  <c:v>236.596315554976</c:v>
                </c:pt>
                <c:pt idx="102125">
                  <c:v>236.598632310249</c:v>
                </c:pt>
                <c:pt idx="102126">
                  <c:v>236.600949065523</c:v>
                </c:pt>
                <c:pt idx="102127">
                  <c:v>236.603265820796</c:v>
                </c:pt>
                <c:pt idx="102128">
                  <c:v>236.60558257606999</c:v>
                </c:pt>
                <c:pt idx="102129">
                  <c:v>236.60789933134299</c:v>
                </c:pt>
                <c:pt idx="102130">
                  <c:v>236.61021608661699</c:v>
                </c:pt>
                <c:pt idx="102131">
                  <c:v>236.61253284188999</c:v>
                </c:pt>
                <c:pt idx="102132">
                  <c:v>236.61484959716401</c:v>
                </c:pt>
                <c:pt idx="102133">
                  <c:v>236.61716635243701</c:v>
                </c:pt>
                <c:pt idx="102134">
                  <c:v>236.61948310771101</c:v>
                </c:pt>
                <c:pt idx="102135">
                  <c:v>236.621799862985</c:v>
                </c:pt>
                <c:pt idx="102136">
                  <c:v>236.624116618258</c:v>
                </c:pt>
                <c:pt idx="102137">
                  <c:v>236.626433373532</c:v>
                </c:pt>
                <c:pt idx="102138">
                  <c:v>236.628750128805</c:v>
                </c:pt>
                <c:pt idx="102139">
                  <c:v>236.63106688407899</c:v>
                </c:pt>
                <c:pt idx="102140">
                  <c:v>236.63338363935199</c:v>
                </c:pt>
                <c:pt idx="102141">
                  <c:v>236.63570039462601</c:v>
                </c:pt>
                <c:pt idx="102142">
                  <c:v>236.63801714989901</c:v>
                </c:pt>
                <c:pt idx="102143">
                  <c:v>236.64033390517301</c:v>
                </c:pt>
                <c:pt idx="102144">
                  <c:v>236.64265066044601</c:v>
                </c:pt>
                <c:pt idx="102145">
                  <c:v>236.64496741572</c:v>
                </c:pt>
                <c:pt idx="102146">
                  <c:v>236.647284170993</c:v>
                </c:pt>
                <c:pt idx="102147">
                  <c:v>236.649600926267</c:v>
                </c:pt>
                <c:pt idx="102148">
                  <c:v>236.65191768154099</c:v>
                </c:pt>
                <c:pt idx="102149">
                  <c:v>236.65423443681399</c:v>
                </c:pt>
                <c:pt idx="102150">
                  <c:v>236.65655119208799</c:v>
                </c:pt>
                <c:pt idx="102151">
                  <c:v>236.65886794736099</c:v>
                </c:pt>
                <c:pt idx="102152">
                  <c:v>236.66118470263501</c:v>
                </c:pt>
                <c:pt idx="102153">
                  <c:v>236.66350145790801</c:v>
                </c:pt>
                <c:pt idx="102154">
                  <c:v>236.66581821318201</c:v>
                </c:pt>
                <c:pt idx="102155">
                  <c:v>236.66813496845501</c:v>
                </c:pt>
                <c:pt idx="102156">
                  <c:v>236.670451723729</c:v>
                </c:pt>
                <c:pt idx="102157">
                  <c:v>236.672768479002</c:v>
                </c:pt>
                <c:pt idx="102158">
                  <c:v>236.675085234276</c:v>
                </c:pt>
                <c:pt idx="102159">
                  <c:v>236.677401989549</c:v>
                </c:pt>
                <c:pt idx="102160">
                  <c:v>236.67971874482299</c:v>
                </c:pt>
                <c:pt idx="102161">
                  <c:v>236.68203550009699</c:v>
                </c:pt>
                <c:pt idx="102162">
                  <c:v>236.68435225536999</c:v>
                </c:pt>
                <c:pt idx="102163">
                  <c:v>236.68666901064401</c:v>
                </c:pt>
                <c:pt idx="102164">
                  <c:v>236.68898576591701</c:v>
                </c:pt>
                <c:pt idx="102165">
                  <c:v>236.69130252119101</c:v>
                </c:pt>
                <c:pt idx="102166">
                  <c:v>236.69361927646401</c:v>
                </c:pt>
                <c:pt idx="102167">
                  <c:v>236.695936031738</c:v>
                </c:pt>
                <c:pt idx="102168">
                  <c:v>236.698252787011</c:v>
                </c:pt>
                <c:pt idx="102169">
                  <c:v>236.700569542285</c:v>
                </c:pt>
                <c:pt idx="102170">
                  <c:v>236.702886297558</c:v>
                </c:pt>
                <c:pt idx="102171">
                  <c:v>236.70520305283199</c:v>
                </c:pt>
                <c:pt idx="102172">
                  <c:v>236.70751980810601</c:v>
                </c:pt>
                <c:pt idx="102173">
                  <c:v>236.70983656337901</c:v>
                </c:pt>
                <c:pt idx="102174">
                  <c:v>236.71215331865301</c:v>
                </c:pt>
                <c:pt idx="102175">
                  <c:v>236.71447007392601</c:v>
                </c:pt>
                <c:pt idx="102176">
                  <c:v>236.7167868292</c:v>
                </c:pt>
                <c:pt idx="102177">
                  <c:v>236.719103584473</c:v>
                </c:pt>
                <c:pt idx="102178">
                  <c:v>236.721420339747</c:v>
                </c:pt>
                <c:pt idx="102179">
                  <c:v>236.72373709502</c:v>
                </c:pt>
                <c:pt idx="102180">
                  <c:v>236.72605385029399</c:v>
                </c:pt>
                <c:pt idx="102181">
                  <c:v>236.72837060556699</c:v>
                </c:pt>
                <c:pt idx="102182">
                  <c:v>236.73068736084099</c:v>
                </c:pt>
                <c:pt idx="102183">
                  <c:v>236.73300411611399</c:v>
                </c:pt>
                <c:pt idx="102184">
                  <c:v>236.73532087138801</c:v>
                </c:pt>
                <c:pt idx="102185">
                  <c:v>236.73763762666201</c:v>
                </c:pt>
                <c:pt idx="102186">
                  <c:v>236.73995438193501</c:v>
                </c:pt>
                <c:pt idx="102187">
                  <c:v>236.742271137209</c:v>
                </c:pt>
                <c:pt idx="102188">
                  <c:v>236.744587892482</c:v>
                </c:pt>
                <c:pt idx="102189">
                  <c:v>236.746904647756</c:v>
                </c:pt>
                <c:pt idx="102190">
                  <c:v>236.749221403029</c:v>
                </c:pt>
                <c:pt idx="102191">
                  <c:v>236.75153815830299</c:v>
                </c:pt>
                <c:pt idx="102192">
                  <c:v>236.75385491357599</c:v>
                </c:pt>
                <c:pt idx="102193">
                  <c:v>236.75617166884999</c:v>
                </c:pt>
                <c:pt idx="102194">
                  <c:v>236.75848842412299</c:v>
                </c:pt>
                <c:pt idx="102195">
                  <c:v>236.76080517939701</c:v>
                </c:pt>
                <c:pt idx="102196">
                  <c:v>236.76312193467001</c:v>
                </c:pt>
                <c:pt idx="102197">
                  <c:v>236.76543868994401</c:v>
                </c:pt>
                <c:pt idx="102198">
                  <c:v>236.767755445218</c:v>
                </c:pt>
                <c:pt idx="102199">
                  <c:v>236.770072200491</c:v>
                </c:pt>
                <c:pt idx="102200">
                  <c:v>236.772388955765</c:v>
                </c:pt>
                <c:pt idx="102201">
                  <c:v>236.774705711038</c:v>
                </c:pt>
                <c:pt idx="102202">
                  <c:v>236.77702246631199</c:v>
                </c:pt>
                <c:pt idx="102203">
                  <c:v>236.77933922158499</c:v>
                </c:pt>
                <c:pt idx="102204">
                  <c:v>236.78165597685901</c:v>
                </c:pt>
                <c:pt idx="102205">
                  <c:v>236.78397273213201</c:v>
                </c:pt>
                <c:pt idx="102206">
                  <c:v>236.78628948740601</c:v>
                </c:pt>
                <c:pt idx="102207">
                  <c:v>236.78860624267901</c:v>
                </c:pt>
                <c:pt idx="102208">
                  <c:v>236.790922997953</c:v>
                </c:pt>
                <c:pt idx="102209">
                  <c:v>236.793239753227</c:v>
                </c:pt>
                <c:pt idx="102210">
                  <c:v>236.7955565085</c:v>
                </c:pt>
                <c:pt idx="102211">
                  <c:v>236.79787326377399</c:v>
                </c:pt>
                <c:pt idx="102212">
                  <c:v>236.80019001904699</c:v>
                </c:pt>
                <c:pt idx="102213">
                  <c:v>236.80250677432099</c:v>
                </c:pt>
                <c:pt idx="102214">
                  <c:v>236.80482352959399</c:v>
                </c:pt>
                <c:pt idx="102215">
                  <c:v>236.80714028486801</c:v>
                </c:pt>
                <c:pt idx="102216">
                  <c:v>236.80945704014101</c:v>
                </c:pt>
                <c:pt idx="102217">
                  <c:v>236.81177379541501</c:v>
                </c:pt>
                <c:pt idx="102218">
                  <c:v>236.81409055068801</c:v>
                </c:pt>
                <c:pt idx="102219">
                  <c:v>236.816407305962</c:v>
                </c:pt>
                <c:pt idx="102220">
                  <c:v>236.818724061235</c:v>
                </c:pt>
                <c:pt idx="102221">
                  <c:v>236.821040816509</c:v>
                </c:pt>
                <c:pt idx="102222">
                  <c:v>236.82335757178299</c:v>
                </c:pt>
                <c:pt idx="102223">
                  <c:v>236.82567432705599</c:v>
                </c:pt>
                <c:pt idx="102224">
                  <c:v>236.82799108232999</c:v>
                </c:pt>
                <c:pt idx="102225">
                  <c:v>236.83030783760299</c:v>
                </c:pt>
                <c:pt idx="102226">
                  <c:v>236.83262459287701</c:v>
                </c:pt>
                <c:pt idx="102227">
                  <c:v>236.83494134815001</c:v>
                </c:pt>
                <c:pt idx="102228">
                  <c:v>236.83725810342401</c:v>
                </c:pt>
                <c:pt idx="102229">
                  <c:v>236.83957485869701</c:v>
                </c:pt>
                <c:pt idx="102230">
                  <c:v>236.841891613971</c:v>
                </c:pt>
                <c:pt idx="102231">
                  <c:v>236.844208369244</c:v>
                </c:pt>
                <c:pt idx="102232">
                  <c:v>236.846525124518</c:v>
                </c:pt>
                <c:pt idx="102233">
                  <c:v>236.848841879791</c:v>
                </c:pt>
                <c:pt idx="102234">
                  <c:v>236.85115863506499</c:v>
                </c:pt>
                <c:pt idx="102235">
                  <c:v>236.85347539033901</c:v>
                </c:pt>
                <c:pt idx="102236">
                  <c:v>236.85579214561201</c:v>
                </c:pt>
                <c:pt idx="102237">
                  <c:v>236.85810890088601</c:v>
                </c:pt>
                <c:pt idx="102238">
                  <c:v>236.86042565615901</c:v>
                </c:pt>
                <c:pt idx="102239">
                  <c:v>236.862742411433</c:v>
                </c:pt>
                <c:pt idx="102240">
                  <c:v>236.865059166706</c:v>
                </c:pt>
                <c:pt idx="102241">
                  <c:v>236.86737592198</c:v>
                </c:pt>
                <c:pt idx="102242">
                  <c:v>236.869692677253</c:v>
                </c:pt>
                <c:pt idx="102243">
                  <c:v>236.87200943252699</c:v>
                </c:pt>
                <c:pt idx="102244">
                  <c:v>236.87432618779999</c:v>
                </c:pt>
                <c:pt idx="102245">
                  <c:v>236.87664294307399</c:v>
                </c:pt>
                <c:pt idx="102246">
                  <c:v>236.87895969834699</c:v>
                </c:pt>
                <c:pt idx="102247">
                  <c:v>236.88127645362101</c:v>
                </c:pt>
                <c:pt idx="102248">
                  <c:v>236.88359320889501</c:v>
                </c:pt>
                <c:pt idx="102249">
                  <c:v>236.88590996416801</c:v>
                </c:pt>
                <c:pt idx="102250">
                  <c:v>236.888226719442</c:v>
                </c:pt>
                <c:pt idx="102251">
                  <c:v>236.890543474715</c:v>
                </c:pt>
                <c:pt idx="102252">
                  <c:v>236.892860229989</c:v>
                </c:pt>
                <c:pt idx="102253">
                  <c:v>236.895176985262</c:v>
                </c:pt>
                <c:pt idx="102254">
                  <c:v>236.89749374053599</c:v>
                </c:pt>
                <c:pt idx="102255">
                  <c:v>236.89981049580899</c:v>
                </c:pt>
                <c:pt idx="102256">
                  <c:v>236.90212725108299</c:v>
                </c:pt>
                <c:pt idx="102257">
                  <c:v>236.90444400635599</c:v>
                </c:pt>
                <c:pt idx="102258">
                  <c:v>236.90676076163001</c:v>
                </c:pt>
                <c:pt idx="102259">
                  <c:v>236.90907751690401</c:v>
                </c:pt>
                <c:pt idx="102260">
                  <c:v>236.91139427217701</c:v>
                </c:pt>
                <c:pt idx="102261">
                  <c:v>236.913711027451</c:v>
                </c:pt>
                <c:pt idx="102262">
                  <c:v>236.916027782724</c:v>
                </c:pt>
                <c:pt idx="102263">
                  <c:v>236.918344537998</c:v>
                </c:pt>
                <c:pt idx="102264">
                  <c:v>236.920661293271</c:v>
                </c:pt>
                <c:pt idx="102265">
                  <c:v>236.92297804854499</c:v>
                </c:pt>
                <c:pt idx="102266">
                  <c:v>236.92529480381799</c:v>
                </c:pt>
                <c:pt idx="102267">
                  <c:v>236.92761155909201</c:v>
                </c:pt>
                <c:pt idx="102268">
                  <c:v>236.92992831436499</c:v>
                </c:pt>
                <c:pt idx="102269">
                  <c:v>236.93224506963901</c:v>
                </c:pt>
                <c:pt idx="102270">
                  <c:v>236.93456182491201</c:v>
                </c:pt>
                <c:pt idx="102271">
                  <c:v>236.936878580186</c:v>
                </c:pt>
                <c:pt idx="102272">
                  <c:v>236.93919533546</c:v>
                </c:pt>
                <c:pt idx="102273">
                  <c:v>236.941512090733</c:v>
                </c:pt>
                <c:pt idx="102274">
                  <c:v>236.94382884600699</c:v>
                </c:pt>
                <c:pt idx="102275">
                  <c:v>236.94614560127999</c:v>
                </c:pt>
                <c:pt idx="102276">
                  <c:v>236.94846235655399</c:v>
                </c:pt>
                <c:pt idx="102277">
                  <c:v>236.95077911182699</c:v>
                </c:pt>
                <c:pt idx="102278">
                  <c:v>236.95309586710101</c:v>
                </c:pt>
                <c:pt idx="102279">
                  <c:v>236.95541262237401</c:v>
                </c:pt>
                <c:pt idx="102280">
                  <c:v>236.95772937764801</c:v>
                </c:pt>
                <c:pt idx="102281">
                  <c:v>236.96004613292101</c:v>
                </c:pt>
                <c:pt idx="102282">
                  <c:v>236.962362888195</c:v>
                </c:pt>
                <c:pt idx="102283">
                  <c:v>236.964679643468</c:v>
                </c:pt>
                <c:pt idx="102284">
                  <c:v>236.966996398742</c:v>
                </c:pt>
                <c:pt idx="102285">
                  <c:v>236.96931315401599</c:v>
                </c:pt>
                <c:pt idx="102286">
                  <c:v>236.97162990928899</c:v>
                </c:pt>
                <c:pt idx="102287">
                  <c:v>236.97394666456299</c:v>
                </c:pt>
                <c:pt idx="102288">
                  <c:v>236.97626341983599</c:v>
                </c:pt>
                <c:pt idx="102289">
                  <c:v>236.97858017511001</c:v>
                </c:pt>
                <c:pt idx="102290">
                  <c:v>236.98089693038301</c:v>
                </c:pt>
                <c:pt idx="102291">
                  <c:v>236.98321368565701</c:v>
                </c:pt>
                <c:pt idx="102292">
                  <c:v>236.98553044093001</c:v>
                </c:pt>
                <c:pt idx="102293">
                  <c:v>236.987847196204</c:v>
                </c:pt>
                <c:pt idx="102294">
                  <c:v>236.990163951477</c:v>
                </c:pt>
                <c:pt idx="102295">
                  <c:v>236.992480706751</c:v>
                </c:pt>
                <c:pt idx="102296">
                  <c:v>236.994797462024</c:v>
                </c:pt>
                <c:pt idx="102297">
                  <c:v>236.99711421729799</c:v>
                </c:pt>
                <c:pt idx="102298">
                  <c:v>236.99943097257199</c:v>
                </c:pt>
                <c:pt idx="102299">
                  <c:v>237.00174772784499</c:v>
                </c:pt>
                <c:pt idx="102300">
                  <c:v>237.00406448311901</c:v>
                </c:pt>
                <c:pt idx="102301">
                  <c:v>237.00638123839201</c:v>
                </c:pt>
                <c:pt idx="102302">
                  <c:v>237.008697993666</c:v>
                </c:pt>
                <c:pt idx="102303">
                  <c:v>237.011014748939</c:v>
                </c:pt>
                <c:pt idx="102304">
                  <c:v>237.013331504213</c:v>
                </c:pt>
                <c:pt idx="102305">
                  <c:v>237.015648259486</c:v>
                </c:pt>
                <c:pt idx="102306">
                  <c:v>237.01796501475999</c:v>
                </c:pt>
                <c:pt idx="102307">
                  <c:v>237.02028177003299</c:v>
                </c:pt>
                <c:pt idx="102308">
                  <c:v>237.02259852530699</c:v>
                </c:pt>
                <c:pt idx="102309">
                  <c:v>237.02491528058101</c:v>
                </c:pt>
                <c:pt idx="102310">
                  <c:v>237.02723203585401</c:v>
                </c:pt>
                <c:pt idx="102311">
                  <c:v>237.02954879112801</c:v>
                </c:pt>
                <c:pt idx="102312">
                  <c:v>237.03186554640101</c:v>
                </c:pt>
                <c:pt idx="102313">
                  <c:v>237.034182301675</c:v>
                </c:pt>
                <c:pt idx="102314">
                  <c:v>237.036499056948</c:v>
                </c:pt>
                <c:pt idx="102315">
                  <c:v>237.038815812222</c:v>
                </c:pt>
                <c:pt idx="102316">
                  <c:v>237.041132567495</c:v>
                </c:pt>
                <c:pt idx="102317">
                  <c:v>237.04344932276899</c:v>
                </c:pt>
                <c:pt idx="102318">
                  <c:v>237.04576607804199</c:v>
                </c:pt>
                <c:pt idx="102319">
                  <c:v>237.04808283331599</c:v>
                </c:pt>
                <c:pt idx="102320">
                  <c:v>237.05039958858899</c:v>
                </c:pt>
                <c:pt idx="102321">
                  <c:v>237.05271634386301</c:v>
                </c:pt>
                <c:pt idx="102322">
                  <c:v>237.05503309913701</c:v>
                </c:pt>
                <c:pt idx="102323">
                  <c:v>237.05734985441001</c:v>
                </c:pt>
                <c:pt idx="102324">
                  <c:v>237.059666609684</c:v>
                </c:pt>
                <c:pt idx="102325">
                  <c:v>237.061983364957</c:v>
                </c:pt>
                <c:pt idx="102326">
                  <c:v>237.064300120231</c:v>
                </c:pt>
                <c:pt idx="102327">
                  <c:v>237.066616875504</c:v>
                </c:pt>
                <c:pt idx="102328">
                  <c:v>237.06893363077799</c:v>
                </c:pt>
                <c:pt idx="102329">
                  <c:v>237.07125038605099</c:v>
                </c:pt>
                <c:pt idx="102330">
                  <c:v>237.07356714132499</c:v>
                </c:pt>
                <c:pt idx="102331">
                  <c:v>237.07588389659799</c:v>
                </c:pt>
                <c:pt idx="102332">
                  <c:v>237.07820065187201</c:v>
                </c:pt>
                <c:pt idx="102333">
                  <c:v>237.08051740714501</c:v>
                </c:pt>
                <c:pt idx="102334">
                  <c:v>237.082834162419</c:v>
                </c:pt>
                <c:pt idx="102335">
                  <c:v>237.085150917693</c:v>
                </c:pt>
                <c:pt idx="102336">
                  <c:v>237.087467672966</c:v>
                </c:pt>
                <c:pt idx="102337">
                  <c:v>237.08978442823999</c:v>
                </c:pt>
                <c:pt idx="102338">
                  <c:v>237.09210118351299</c:v>
                </c:pt>
                <c:pt idx="102339">
                  <c:v>237.09441793878699</c:v>
                </c:pt>
                <c:pt idx="102340">
                  <c:v>237.09673469405999</c:v>
                </c:pt>
                <c:pt idx="102341">
                  <c:v>237.09905144933401</c:v>
                </c:pt>
                <c:pt idx="102342">
                  <c:v>237.10136820460701</c:v>
                </c:pt>
                <c:pt idx="102343">
                  <c:v>237.10368495988101</c:v>
                </c:pt>
                <c:pt idx="102344">
                  <c:v>237.10600171515401</c:v>
                </c:pt>
                <c:pt idx="102345">
                  <c:v>237.108318470428</c:v>
                </c:pt>
                <c:pt idx="102346">
                  <c:v>237.110635225702</c:v>
                </c:pt>
                <c:pt idx="102347">
                  <c:v>237.112951980975</c:v>
                </c:pt>
                <c:pt idx="102348">
                  <c:v>237.11526873624899</c:v>
                </c:pt>
                <c:pt idx="102349">
                  <c:v>237.11758549152199</c:v>
                </c:pt>
                <c:pt idx="102350">
                  <c:v>237.11990224679599</c:v>
                </c:pt>
                <c:pt idx="102351">
                  <c:v>237.12221900206899</c:v>
                </c:pt>
                <c:pt idx="102352">
                  <c:v>237.12453575734301</c:v>
                </c:pt>
                <c:pt idx="102353">
                  <c:v>237.12685251261601</c:v>
                </c:pt>
                <c:pt idx="102354">
                  <c:v>237.12916926789001</c:v>
                </c:pt>
                <c:pt idx="102355">
                  <c:v>237.13148602316301</c:v>
                </c:pt>
                <c:pt idx="102356">
                  <c:v>237.133802778437</c:v>
                </c:pt>
                <c:pt idx="102357">
                  <c:v>237.13611953371</c:v>
                </c:pt>
                <c:pt idx="102358">
                  <c:v>237.138436288984</c:v>
                </c:pt>
                <c:pt idx="102359">
                  <c:v>237.14075304425799</c:v>
                </c:pt>
                <c:pt idx="102360">
                  <c:v>237.14306979953099</c:v>
                </c:pt>
                <c:pt idx="102361">
                  <c:v>237.14538655480499</c:v>
                </c:pt>
                <c:pt idx="102362">
                  <c:v>237.14770331007799</c:v>
                </c:pt>
                <c:pt idx="102363">
                  <c:v>237.15002006535201</c:v>
                </c:pt>
                <c:pt idx="102364">
                  <c:v>237.15233682062501</c:v>
                </c:pt>
                <c:pt idx="102365">
                  <c:v>237.154653575899</c:v>
                </c:pt>
                <c:pt idx="102366">
                  <c:v>237.156970331172</c:v>
                </c:pt>
                <c:pt idx="102367">
                  <c:v>237.159287086446</c:v>
                </c:pt>
                <c:pt idx="102368">
                  <c:v>237.161603841719</c:v>
                </c:pt>
                <c:pt idx="102369">
                  <c:v>237.16392059699299</c:v>
                </c:pt>
                <c:pt idx="102370">
                  <c:v>237.16623735226599</c:v>
                </c:pt>
                <c:pt idx="102371">
                  <c:v>237.16855410753999</c:v>
                </c:pt>
                <c:pt idx="102372">
                  <c:v>237.17087086281401</c:v>
                </c:pt>
                <c:pt idx="102373">
                  <c:v>237.17318761808701</c:v>
                </c:pt>
                <c:pt idx="102374">
                  <c:v>237.17550437336101</c:v>
                </c:pt>
                <c:pt idx="102375">
                  <c:v>237.17782112863401</c:v>
                </c:pt>
                <c:pt idx="102376">
                  <c:v>237.180137883908</c:v>
                </c:pt>
                <c:pt idx="102377">
                  <c:v>237.182454639181</c:v>
                </c:pt>
                <c:pt idx="102378">
                  <c:v>237.184771394455</c:v>
                </c:pt>
                <c:pt idx="102379">
                  <c:v>237.187088149728</c:v>
                </c:pt>
                <c:pt idx="102380">
                  <c:v>237.18940490500199</c:v>
                </c:pt>
                <c:pt idx="102381">
                  <c:v>237.19172166027499</c:v>
                </c:pt>
                <c:pt idx="102382">
                  <c:v>237.19403841554899</c:v>
                </c:pt>
                <c:pt idx="102383">
                  <c:v>237.19635517082199</c:v>
                </c:pt>
                <c:pt idx="102384">
                  <c:v>237.19867192609601</c:v>
                </c:pt>
                <c:pt idx="102385">
                  <c:v>237.20098868137001</c:v>
                </c:pt>
                <c:pt idx="102386">
                  <c:v>237.20330543664301</c:v>
                </c:pt>
                <c:pt idx="102387">
                  <c:v>237.205622191917</c:v>
                </c:pt>
                <c:pt idx="102388">
                  <c:v>237.20793894719</c:v>
                </c:pt>
                <c:pt idx="102389">
                  <c:v>237.210255702464</c:v>
                </c:pt>
                <c:pt idx="102390">
                  <c:v>237.212572457737</c:v>
                </c:pt>
                <c:pt idx="102391">
                  <c:v>237.21488921301099</c:v>
                </c:pt>
                <c:pt idx="102392">
                  <c:v>237.21720596828399</c:v>
                </c:pt>
                <c:pt idx="102393">
                  <c:v>237.21952272355799</c:v>
                </c:pt>
                <c:pt idx="102394">
                  <c:v>237.22183947883099</c:v>
                </c:pt>
                <c:pt idx="102395">
                  <c:v>237.22415623410501</c:v>
                </c:pt>
                <c:pt idx="102396">
                  <c:v>237.226472989379</c:v>
                </c:pt>
                <c:pt idx="102397">
                  <c:v>237.228789744652</c:v>
                </c:pt>
                <c:pt idx="102398">
                  <c:v>237.231106499926</c:v>
                </c:pt>
                <c:pt idx="102399">
                  <c:v>237.233423255199</c:v>
                </c:pt>
                <c:pt idx="102400">
                  <c:v>237.23574001047299</c:v>
                </c:pt>
                <c:pt idx="102401">
                  <c:v>237.23805676574599</c:v>
                </c:pt>
                <c:pt idx="102402">
                  <c:v>237.24037352101999</c:v>
                </c:pt>
                <c:pt idx="102403">
                  <c:v>237.24269027629299</c:v>
                </c:pt>
                <c:pt idx="102404">
                  <c:v>237.24500703156701</c:v>
                </c:pt>
                <c:pt idx="102405">
                  <c:v>237.24732378684001</c:v>
                </c:pt>
                <c:pt idx="102406">
                  <c:v>237.24964054211401</c:v>
                </c:pt>
                <c:pt idx="102407">
                  <c:v>237.25195729738701</c:v>
                </c:pt>
                <c:pt idx="102408">
                  <c:v>237.254274052661</c:v>
                </c:pt>
                <c:pt idx="102409">
                  <c:v>237.256590807935</c:v>
                </c:pt>
                <c:pt idx="102410">
                  <c:v>237.258907563208</c:v>
                </c:pt>
                <c:pt idx="102411">
                  <c:v>237.26122431848199</c:v>
                </c:pt>
                <c:pt idx="102412">
                  <c:v>237.26354107375499</c:v>
                </c:pt>
                <c:pt idx="102413">
                  <c:v>237.26585782902899</c:v>
                </c:pt>
                <c:pt idx="102414">
                  <c:v>237.26817458430199</c:v>
                </c:pt>
                <c:pt idx="102415">
                  <c:v>237.27049133957601</c:v>
                </c:pt>
                <c:pt idx="102416">
                  <c:v>237.27280809484901</c:v>
                </c:pt>
                <c:pt idx="102417">
                  <c:v>237.27512485012301</c:v>
                </c:pt>
                <c:pt idx="102418">
                  <c:v>237.27744160539601</c:v>
                </c:pt>
                <c:pt idx="102419">
                  <c:v>237.27975836067</c:v>
                </c:pt>
                <c:pt idx="102420">
                  <c:v>237.282075115943</c:v>
                </c:pt>
                <c:pt idx="102421">
                  <c:v>237.284391871217</c:v>
                </c:pt>
                <c:pt idx="102422">
                  <c:v>237.28670862649099</c:v>
                </c:pt>
                <c:pt idx="102423">
                  <c:v>237.28902538176399</c:v>
                </c:pt>
                <c:pt idx="102424">
                  <c:v>237.29134213703799</c:v>
                </c:pt>
                <c:pt idx="102425">
                  <c:v>237.29365889231099</c:v>
                </c:pt>
                <c:pt idx="102426">
                  <c:v>237.29597564758501</c:v>
                </c:pt>
                <c:pt idx="102427">
                  <c:v>237.29829240285801</c:v>
                </c:pt>
                <c:pt idx="102428">
                  <c:v>237.300609158132</c:v>
                </c:pt>
                <c:pt idx="102429">
                  <c:v>237.30292591340501</c:v>
                </c:pt>
                <c:pt idx="102430">
                  <c:v>237.305242668679</c:v>
                </c:pt>
                <c:pt idx="102431">
                  <c:v>237.307559423952</c:v>
                </c:pt>
                <c:pt idx="102432">
                  <c:v>237.30987617922599</c:v>
                </c:pt>
                <c:pt idx="102433">
                  <c:v>237.312192934499</c:v>
                </c:pt>
                <c:pt idx="102434">
                  <c:v>237.31450968977299</c:v>
                </c:pt>
                <c:pt idx="102435">
                  <c:v>237.31682644504701</c:v>
                </c:pt>
                <c:pt idx="102436">
                  <c:v>237.31914320032001</c:v>
                </c:pt>
                <c:pt idx="102437">
                  <c:v>237.32145995559401</c:v>
                </c:pt>
                <c:pt idx="102438">
                  <c:v>237.32377671086701</c:v>
                </c:pt>
                <c:pt idx="102439">
                  <c:v>237.326093466141</c:v>
                </c:pt>
                <c:pt idx="102440">
                  <c:v>237.328410221414</c:v>
                </c:pt>
                <c:pt idx="102441">
                  <c:v>237.330726976688</c:v>
                </c:pt>
                <c:pt idx="102442">
                  <c:v>237.333043731961</c:v>
                </c:pt>
                <c:pt idx="102443">
                  <c:v>237.33536048723499</c:v>
                </c:pt>
                <c:pt idx="102444">
                  <c:v>237.33767724250799</c:v>
                </c:pt>
                <c:pt idx="102445">
                  <c:v>237.33999399778199</c:v>
                </c:pt>
                <c:pt idx="102446">
                  <c:v>237.34231075305601</c:v>
                </c:pt>
                <c:pt idx="102447">
                  <c:v>237.34462750832901</c:v>
                </c:pt>
                <c:pt idx="102448">
                  <c:v>237.34694426360301</c:v>
                </c:pt>
                <c:pt idx="102449">
                  <c:v>237.34926101887601</c:v>
                </c:pt>
                <c:pt idx="102450">
                  <c:v>237.35157777415</c:v>
                </c:pt>
                <c:pt idx="102451">
                  <c:v>237.353894529423</c:v>
                </c:pt>
                <c:pt idx="102452">
                  <c:v>237.356211284697</c:v>
                </c:pt>
                <c:pt idx="102453">
                  <c:v>237.35852803997</c:v>
                </c:pt>
                <c:pt idx="102454">
                  <c:v>237.36084479524399</c:v>
                </c:pt>
                <c:pt idx="102455">
                  <c:v>237.36316155051699</c:v>
                </c:pt>
                <c:pt idx="102456">
                  <c:v>237.36547830579099</c:v>
                </c:pt>
                <c:pt idx="102457">
                  <c:v>237.36779506106399</c:v>
                </c:pt>
                <c:pt idx="102458">
                  <c:v>237.37011181633801</c:v>
                </c:pt>
                <c:pt idx="102459">
                  <c:v>237.37242857161201</c:v>
                </c:pt>
                <c:pt idx="102460">
                  <c:v>237.37474532688501</c:v>
                </c:pt>
                <c:pt idx="102461">
                  <c:v>237.377062082159</c:v>
                </c:pt>
                <c:pt idx="102462">
                  <c:v>237.379378837432</c:v>
                </c:pt>
                <c:pt idx="102463">
                  <c:v>237.381695592706</c:v>
                </c:pt>
                <c:pt idx="102464">
                  <c:v>237.384012347979</c:v>
                </c:pt>
                <c:pt idx="102465">
                  <c:v>237.38632910325299</c:v>
                </c:pt>
                <c:pt idx="102466">
                  <c:v>237.38864585852599</c:v>
                </c:pt>
                <c:pt idx="102467">
                  <c:v>237.39096261380001</c:v>
                </c:pt>
                <c:pt idx="102468">
                  <c:v>237.39327936907301</c:v>
                </c:pt>
                <c:pt idx="102469">
                  <c:v>237.39559612434701</c:v>
                </c:pt>
                <c:pt idx="102470">
                  <c:v>237.39791287962001</c:v>
                </c:pt>
                <c:pt idx="102471">
                  <c:v>237.400229634894</c:v>
                </c:pt>
                <c:pt idx="102472">
                  <c:v>237.402546390168</c:v>
                </c:pt>
                <c:pt idx="102473">
                  <c:v>237.404863145441</c:v>
                </c:pt>
                <c:pt idx="102474">
                  <c:v>237.40717990071499</c:v>
                </c:pt>
                <c:pt idx="102475">
                  <c:v>237.40949665598799</c:v>
                </c:pt>
                <c:pt idx="102476">
                  <c:v>237.41181341126199</c:v>
                </c:pt>
                <c:pt idx="102477">
                  <c:v>237.41413016653499</c:v>
                </c:pt>
                <c:pt idx="102478">
                  <c:v>237.41644692180901</c:v>
                </c:pt>
                <c:pt idx="102479">
                  <c:v>237.41876367708201</c:v>
                </c:pt>
                <c:pt idx="102480">
                  <c:v>237.42108043235601</c:v>
                </c:pt>
                <c:pt idx="102481">
                  <c:v>237.42339718762901</c:v>
                </c:pt>
                <c:pt idx="102482">
                  <c:v>237.425713942903</c:v>
                </c:pt>
                <c:pt idx="102483">
                  <c:v>237.428030698176</c:v>
                </c:pt>
                <c:pt idx="102484">
                  <c:v>237.43034745345</c:v>
                </c:pt>
                <c:pt idx="102485">
                  <c:v>237.43266420872399</c:v>
                </c:pt>
                <c:pt idx="102486">
                  <c:v>237.43498096399699</c:v>
                </c:pt>
                <c:pt idx="102487">
                  <c:v>237.43729771927099</c:v>
                </c:pt>
                <c:pt idx="102488">
                  <c:v>237.43961447454399</c:v>
                </c:pt>
                <c:pt idx="102489">
                  <c:v>237.44193122981801</c:v>
                </c:pt>
                <c:pt idx="102490">
                  <c:v>237.44424798509101</c:v>
                </c:pt>
                <c:pt idx="102491">
                  <c:v>237.44656474036501</c:v>
                </c:pt>
                <c:pt idx="102492">
                  <c:v>237.44888149563801</c:v>
                </c:pt>
                <c:pt idx="102493">
                  <c:v>237.451198250912</c:v>
                </c:pt>
                <c:pt idx="102494">
                  <c:v>237.453515006185</c:v>
                </c:pt>
                <c:pt idx="102495">
                  <c:v>237.455831761459</c:v>
                </c:pt>
                <c:pt idx="102496">
                  <c:v>237.45814851673299</c:v>
                </c:pt>
                <c:pt idx="102497">
                  <c:v>237.46046527200599</c:v>
                </c:pt>
                <c:pt idx="102498">
                  <c:v>237.46278202728001</c:v>
                </c:pt>
                <c:pt idx="102499">
                  <c:v>237.46509878255301</c:v>
                </c:pt>
                <c:pt idx="102500">
                  <c:v>237.46741553782701</c:v>
                </c:pt>
                <c:pt idx="102501">
                  <c:v>237.46973229310001</c:v>
                </c:pt>
                <c:pt idx="102502">
                  <c:v>237.472049048374</c:v>
                </c:pt>
                <c:pt idx="102503">
                  <c:v>237.474365803647</c:v>
                </c:pt>
                <c:pt idx="102504">
                  <c:v>237.476682558921</c:v>
                </c:pt>
                <c:pt idx="102505">
                  <c:v>237.478999314194</c:v>
                </c:pt>
                <c:pt idx="102506">
                  <c:v>237.48131606946799</c:v>
                </c:pt>
                <c:pt idx="102507">
                  <c:v>237.48363282474099</c:v>
                </c:pt>
                <c:pt idx="102508">
                  <c:v>237.48594958001499</c:v>
                </c:pt>
                <c:pt idx="102509">
                  <c:v>237.48826633528901</c:v>
                </c:pt>
                <c:pt idx="102510">
                  <c:v>237.49058309056201</c:v>
                </c:pt>
                <c:pt idx="102511">
                  <c:v>237.49289984583601</c:v>
                </c:pt>
                <c:pt idx="102512">
                  <c:v>237.49521660110901</c:v>
                </c:pt>
                <c:pt idx="102513">
                  <c:v>237.497533356383</c:v>
                </c:pt>
                <c:pt idx="102514">
                  <c:v>237.499850111656</c:v>
                </c:pt>
                <c:pt idx="102515">
                  <c:v>237.50216686693</c:v>
                </c:pt>
                <c:pt idx="102516">
                  <c:v>237.504483622203</c:v>
                </c:pt>
                <c:pt idx="102517">
                  <c:v>237.50680037747699</c:v>
                </c:pt>
                <c:pt idx="102518">
                  <c:v>237.50911713274999</c:v>
                </c:pt>
                <c:pt idx="102519">
                  <c:v>237.51143388802399</c:v>
                </c:pt>
                <c:pt idx="102520">
                  <c:v>237.51375064329699</c:v>
                </c:pt>
                <c:pt idx="102521">
                  <c:v>237.51606739857101</c:v>
                </c:pt>
                <c:pt idx="102522">
                  <c:v>237.51838415384501</c:v>
                </c:pt>
                <c:pt idx="102523">
                  <c:v>237.52070090911801</c:v>
                </c:pt>
                <c:pt idx="102524">
                  <c:v>237.523017664392</c:v>
                </c:pt>
                <c:pt idx="102525">
                  <c:v>237.525334419665</c:v>
                </c:pt>
                <c:pt idx="102526">
                  <c:v>237.527651174939</c:v>
                </c:pt>
                <c:pt idx="102527">
                  <c:v>237.529967930212</c:v>
                </c:pt>
                <c:pt idx="102528">
                  <c:v>237.53228468548599</c:v>
                </c:pt>
                <c:pt idx="102529">
                  <c:v>237.53460144075899</c:v>
                </c:pt>
                <c:pt idx="102530">
                  <c:v>237.53691819603301</c:v>
                </c:pt>
                <c:pt idx="102531">
                  <c:v>237.53923495130601</c:v>
                </c:pt>
                <c:pt idx="102532">
                  <c:v>237.54155170658001</c:v>
                </c:pt>
                <c:pt idx="102533">
                  <c:v>237.543868461854</c:v>
                </c:pt>
                <c:pt idx="102534">
                  <c:v>237.546185217127</c:v>
                </c:pt>
                <c:pt idx="102535">
                  <c:v>237.548501972401</c:v>
                </c:pt>
                <c:pt idx="102536">
                  <c:v>237.550818727674</c:v>
                </c:pt>
                <c:pt idx="102537">
                  <c:v>237.55313548294799</c:v>
                </c:pt>
                <c:pt idx="102538">
                  <c:v>237.55545223822099</c:v>
                </c:pt>
                <c:pt idx="102539">
                  <c:v>237.55776899349499</c:v>
                </c:pt>
                <c:pt idx="102540">
                  <c:v>237.56008574876799</c:v>
                </c:pt>
                <c:pt idx="102541">
                  <c:v>237.56240250404201</c:v>
                </c:pt>
                <c:pt idx="102542">
                  <c:v>237.56471925931501</c:v>
                </c:pt>
                <c:pt idx="102543">
                  <c:v>237.56703601458901</c:v>
                </c:pt>
                <c:pt idx="102544">
                  <c:v>237.56935276986201</c:v>
                </c:pt>
                <c:pt idx="102545">
                  <c:v>237.571669525136</c:v>
                </c:pt>
                <c:pt idx="102546">
                  <c:v>237.57398628041</c:v>
                </c:pt>
                <c:pt idx="102547">
                  <c:v>237.576303035683</c:v>
                </c:pt>
                <c:pt idx="102548">
                  <c:v>237.57861979095699</c:v>
                </c:pt>
                <c:pt idx="102549">
                  <c:v>237.58093654622999</c:v>
                </c:pt>
                <c:pt idx="102550">
                  <c:v>237.58325330150399</c:v>
                </c:pt>
                <c:pt idx="102551">
                  <c:v>237.58557005677699</c:v>
                </c:pt>
                <c:pt idx="102552">
                  <c:v>237.58788681205101</c:v>
                </c:pt>
                <c:pt idx="102553">
                  <c:v>237.59020356732401</c:v>
                </c:pt>
                <c:pt idx="102554">
                  <c:v>237.59252032259801</c:v>
                </c:pt>
                <c:pt idx="102555">
                  <c:v>237.59483707787101</c:v>
                </c:pt>
                <c:pt idx="102556">
                  <c:v>237.597153833145</c:v>
                </c:pt>
                <c:pt idx="102557">
                  <c:v>237.599470588418</c:v>
                </c:pt>
                <c:pt idx="102558">
                  <c:v>237.601787343692</c:v>
                </c:pt>
                <c:pt idx="102559">
                  <c:v>237.60410409896599</c:v>
                </c:pt>
                <c:pt idx="102560">
                  <c:v>237.60642085423899</c:v>
                </c:pt>
                <c:pt idx="102561">
                  <c:v>237.60873760951301</c:v>
                </c:pt>
                <c:pt idx="102562">
                  <c:v>237.61105436478601</c:v>
                </c:pt>
                <c:pt idx="102563">
                  <c:v>237.61337112006001</c:v>
                </c:pt>
                <c:pt idx="102564">
                  <c:v>237.61568787533301</c:v>
                </c:pt>
                <c:pt idx="102565">
                  <c:v>237.618004630607</c:v>
                </c:pt>
                <c:pt idx="102566">
                  <c:v>237.62032138588</c:v>
                </c:pt>
                <c:pt idx="102567">
                  <c:v>237.622638141154</c:v>
                </c:pt>
                <c:pt idx="102568">
                  <c:v>237.624954896427</c:v>
                </c:pt>
                <c:pt idx="102569">
                  <c:v>237.62727165170099</c:v>
                </c:pt>
                <c:pt idx="102570">
                  <c:v>237.62958840697399</c:v>
                </c:pt>
                <c:pt idx="102571">
                  <c:v>237.63190516224799</c:v>
                </c:pt>
                <c:pt idx="102572">
                  <c:v>237.63422191752201</c:v>
                </c:pt>
                <c:pt idx="102573">
                  <c:v>237.63653867279501</c:v>
                </c:pt>
                <c:pt idx="102574">
                  <c:v>237.63885542806901</c:v>
                </c:pt>
                <c:pt idx="102575">
                  <c:v>237.64117218334201</c:v>
                </c:pt>
                <c:pt idx="102576">
                  <c:v>237.643488938616</c:v>
                </c:pt>
                <c:pt idx="102577">
                  <c:v>237.645805693889</c:v>
                </c:pt>
                <c:pt idx="102578">
                  <c:v>237.648122449163</c:v>
                </c:pt>
                <c:pt idx="102579">
                  <c:v>237.650439204436</c:v>
                </c:pt>
                <c:pt idx="102580">
                  <c:v>237.65275595970999</c:v>
                </c:pt>
                <c:pt idx="102581">
                  <c:v>237.65507271498299</c:v>
                </c:pt>
                <c:pt idx="102582">
                  <c:v>237.65738947025699</c:v>
                </c:pt>
                <c:pt idx="102583">
                  <c:v>237.65970622553101</c:v>
                </c:pt>
                <c:pt idx="102584">
                  <c:v>237.66202298080401</c:v>
                </c:pt>
                <c:pt idx="102585">
                  <c:v>237.66433973607801</c:v>
                </c:pt>
                <c:pt idx="102586">
                  <c:v>237.66665649135101</c:v>
                </c:pt>
                <c:pt idx="102587">
                  <c:v>237.668973246625</c:v>
                </c:pt>
                <c:pt idx="102588">
                  <c:v>237.671290001898</c:v>
                </c:pt>
                <c:pt idx="102589">
                  <c:v>237.673606757172</c:v>
                </c:pt>
                <c:pt idx="102590">
                  <c:v>237.675923512445</c:v>
                </c:pt>
                <c:pt idx="102591">
                  <c:v>237.67824026771899</c:v>
                </c:pt>
                <c:pt idx="102592">
                  <c:v>237.68055702299199</c:v>
                </c:pt>
                <c:pt idx="102593">
                  <c:v>237.68287377826601</c:v>
                </c:pt>
                <c:pt idx="102594">
                  <c:v>237.68519053353899</c:v>
                </c:pt>
                <c:pt idx="102595">
                  <c:v>237.68750728881301</c:v>
                </c:pt>
                <c:pt idx="102596">
                  <c:v>237.689824044087</c:v>
                </c:pt>
                <c:pt idx="102597">
                  <c:v>237.69214079936</c:v>
                </c:pt>
                <c:pt idx="102598">
                  <c:v>237.694457554634</c:v>
                </c:pt>
                <c:pt idx="102599">
                  <c:v>237.696774309907</c:v>
                </c:pt>
                <c:pt idx="102600">
                  <c:v>237.69909106518099</c:v>
                </c:pt>
                <c:pt idx="102601">
                  <c:v>237.70140782045399</c:v>
                </c:pt>
                <c:pt idx="102602">
                  <c:v>237.70372457572799</c:v>
                </c:pt>
                <c:pt idx="102603">
                  <c:v>237.70604133100099</c:v>
                </c:pt>
                <c:pt idx="102604">
                  <c:v>237.70835808627501</c:v>
                </c:pt>
                <c:pt idx="102605">
                  <c:v>237.71067484154801</c:v>
                </c:pt>
                <c:pt idx="102606">
                  <c:v>237.71299159682201</c:v>
                </c:pt>
                <c:pt idx="102607">
                  <c:v>237.71530835209501</c:v>
                </c:pt>
                <c:pt idx="102608">
                  <c:v>237.717625107369</c:v>
                </c:pt>
                <c:pt idx="102609">
                  <c:v>237.719941862643</c:v>
                </c:pt>
                <c:pt idx="102610">
                  <c:v>237.722258617916</c:v>
                </c:pt>
                <c:pt idx="102611">
                  <c:v>237.72457537318999</c:v>
                </c:pt>
                <c:pt idx="102612">
                  <c:v>237.72689212846299</c:v>
                </c:pt>
                <c:pt idx="102613">
                  <c:v>237.72920888373699</c:v>
                </c:pt>
                <c:pt idx="102614">
                  <c:v>237.73152563900999</c:v>
                </c:pt>
                <c:pt idx="102615">
                  <c:v>237.73384239428401</c:v>
                </c:pt>
                <c:pt idx="102616">
                  <c:v>237.73615914955701</c:v>
                </c:pt>
                <c:pt idx="102617">
                  <c:v>237.73847590483101</c:v>
                </c:pt>
                <c:pt idx="102618">
                  <c:v>237.74079266010401</c:v>
                </c:pt>
                <c:pt idx="102619">
                  <c:v>237.743109415378</c:v>
                </c:pt>
                <c:pt idx="102620">
                  <c:v>237.745426170651</c:v>
                </c:pt>
                <c:pt idx="102621">
                  <c:v>237.747742925925</c:v>
                </c:pt>
                <c:pt idx="102622">
                  <c:v>237.75005968119899</c:v>
                </c:pt>
                <c:pt idx="102623">
                  <c:v>237.75237643647199</c:v>
                </c:pt>
                <c:pt idx="102624">
                  <c:v>237.75469319174599</c:v>
                </c:pt>
                <c:pt idx="102625">
                  <c:v>237.75700994701899</c:v>
                </c:pt>
                <c:pt idx="102626">
                  <c:v>237.75932670229301</c:v>
                </c:pt>
                <c:pt idx="102627">
                  <c:v>237.76164345756601</c:v>
                </c:pt>
                <c:pt idx="102628">
                  <c:v>237.76396021284</c:v>
                </c:pt>
                <c:pt idx="102629">
                  <c:v>237.766276968113</c:v>
                </c:pt>
                <c:pt idx="102630">
                  <c:v>237.768593723387</c:v>
                </c:pt>
                <c:pt idx="102631">
                  <c:v>237.77091047866</c:v>
                </c:pt>
                <c:pt idx="102632">
                  <c:v>237.77322723393399</c:v>
                </c:pt>
                <c:pt idx="102633">
                  <c:v>237.77554398920799</c:v>
                </c:pt>
                <c:pt idx="102634">
                  <c:v>237.77786074448099</c:v>
                </c:pt>
                <c:pt idx="102635">
                  <c:v>237.78017749975501</c:v>
                </c:pt>
                <c:pt idx="102636">
                  <c:v>237.78249425502801</c:v>
                </c:pt>
                <c:pt idx="102637">
                  <c:v>237.78481101030201</c:v>
                </c:pt>
                <c:pt idx="102638">
                  <c:v>237.78712776557501</c:v>
                </c:pt>
                <c:pt idx="102639">
                  <c:v>237.789444520849</c:v>
                </c:pt>
                <c:pt idx="102640">
                  <c:v>237.791761276122</c:v>
                </c:pt>
                <c:pt idx="102641">
                  <c:v>237.794078031396</c:v>
                </c:pt>
                <c:pt idx="102642">
                  <c:v>237.796394786669</c:v>
                </c:pt>
                <c:pt idx="102643">
                  <c:v>237.79871154194299</c:v>
                </c:pt>
                <c:pt idx="102644">
                  <c:v>237.80102829721599</c:v>
                </c:pt>
                <c:pt idx="102645">
                  <c:v>237.80334505248999</c:v>
                </c:pt>
                <c:pt idx="102646">
                  <c:v>237.80566180776401</c:v>
                </c:pt>
                <c:pt idx="102647">
                  <c:v>237.80797856303701</c:v>
                </c:pt>
                <c:pt idx="102648">
                  <c:v>237.81029531831101</c:v>
                </c:pt>
                <c:pt idx="102649">
                  <c:v>237.81261207358401</c:v>
                </c:pt>
                <c:pt idx="102650">
                  <c:v>237.814928828858</c:v>
                </c:pt>
                <c:pt idx="102651">
                  <c:v>237.817245584131</c:v>
                </c:pt>
                <c:pt idx="102652">
                  <c:v>237.819562339405</c:v>
                </c:pt>
                <c:pt idx="102653">
                  <c:v>237.821879094678</c:v>
                </c:pt>
                <c:pt idx="102654">
                  <c:v>237.82419584995199</c:v>
                </c:pt>
                <c:pt idx="102655">
                  <c:v>237.82651260522499</c:v>
                </c:pt>
                <c:pt idx="102656">
                  <c:v>237.82882936049899</c:v>
                </c:pt>
                <c:pt idx="102657">
                  <c:v>237.83114611577199</c:v>
                </c:pt>
                <c:pt idx="102658">
                  <c:v>237.83346287104601</c:v>
                </c:pt>
                <c:pt idx="102659">
                  <c:v>237.83577962632</c:v>
                </c:pt>
                <c:pt idx="102660">
                  <c:v>237.838096381593</c:v>
                </c:pt>
                <c:pt idx="102661">
                  <c:v>237.840413136867</c:v>
                </c:pt>
                <c:pt idx="102662">
                  <c:v>237.84272989214</c:v>
                </c:pt>
                <c:pt idx="102663">
                  <c:v>237.84504664741399</c:v>
                </c:pt>
                <c:pt idx="102664">
                  <c:v>237.84736340268699</c:v>
                </c:pt>
                <c:pt idx="102665">
                  <c:v>237.84968015796099</c:v>
                </c:pt>
                <c:pt idx="102666">
                  <c:v>237.85199691323399</c:v>
                </c:pt>
                <c:pt idx="102667">
                  <c:v>237.85431366850801</c:v>
                </c:pt>
                <c:pt idx="102668">
                  <c:v>237.85663042378101</c:v>
                </c:pt>
                <c:pt idx="102669">
                  <c:v>237.85894717905501</c:v>
                </c:pt>
                <c:pt idx="102670">
                  <c:v>237.861263934329</c:v>
                </c:pt>
                <c:pt idx="102671">
                  <c:v>237.863580689602</c:v>
                </c:pt>
                <c:pt idx="102672">
                  <c:v>237.865897444876</c:v>
                </c:pt>
                <c:pt idx="102673">
                  <c:v>237.868214200149</c:v>
                </c:pt>
                <c:pt idx="102674">
                  <c:v>237.87053095542299</c:v>
                </c:pt>
                <c:pt idx="102675">
                  <c:v>237.87284771069599</c:v>
                </c:pt>
                <c:pt idx="102676">
                  <c:v>237.87516446596999</c:v>
                </c:pt>
                <c:pt idx="102677">
                  <c:v>237.87748122124299</c:v>
                </c:pt>
                <c:pt idx="102678">
                  <c:v>237.87979797651701</c:v>
                </c:pt>
                <c:pt idx="102679">
                  <c:v>237.88211473179001</c:v>
                </c:pt>
                <c:pt idx="102680">
                  <c:v>237.88443148706401</c:v>
                </c:pt>
                <c:pt idx="102681">
                  <c:v>237.88674824233701</c:v>
                </c:pt>
                <c:pt idx="102682">
                  <c:v>237.889064997611</c:v>
                </c:pt>
                <c:pt idx="102683">
                  <c:v>237.891381752885</c:v>
                </c:pt>
                <c:pt idx="102684">
                  <c:v>237.893698508158</c:v>
                </c:pt>
                <c:pt idx="102685">
                  <c:v>237.89601526343199</c:v>
                </c:pt>
                <c:pt idx="102686">
                  <c:v>237.89833201870499</c:v>
                </c:pt>
                <c:pt idx="102687">
                  <c:v>237.90064877397899</c:v>
                </c:pt>
                <c:pt idx="102688">
                  <c:v>237.90296552925199</c:v>
                </c:pt>
                <c:pt idx="102689">
                  <c:v>237.90528228452601</c:v>
                </c:pt>
                <c:pt idx="102690">
                  <c:v>237.90759903979901</c:v>
                </c:pt>
                <c:pt idx="102691">
                  <c:v>237.909915795073</c:v>
                </c:pt>
                <c:pt idx="102692">
                  <c:v>237.912232550346</c:v>
                </c:pt>
                <c:pt idx="102693">
                  <c:v>237.91454930562</c:v>
                </c:pt>
                <c:pt idx="102694">
                  <c:v>237.916866060893</c:v>
                </c:pt>
                <c:pt idx="102695">
                  <c:v>237.91918281616699</c:v>
                </c:pt>
                <c:pt idx="102696">
                  <c:v>237.92149957144099</c:v>
                </c:pt>
                <c:pt idx="102697">
                  <c:v>237.92381632671399</c:v>
                </c:pt>
                <c:pt idx="102698">
                  <c:v>237.92613308198801</c:v>
                </c:pt>
                <c:pt idx="102699">
                  <c:v>237.92844983726101</c:v>
                </c:pt>
                <c:pt idx="102700">
                  <c:v>237.93076659253501</c:v>
                </c:pt>
                <c:pt idx="102701">
                  <c:v>237.93308334780801</c:v>
                </c:pt>
                <c:pt idx="102702">
                  <c:v>237.935400103082</c:v>
                </c:pt>
                <c:pt idx="102703">
                  <c:v>237.937716858355</c:v>
                </c:pt>
                <c:pt idx="102704">
                  <c:v>237.940033613629</c:v>
                </c:pt>
                <c:pt idx="102705">
                  <c:v>237.942350368902</c:v>
                </c:pt>
                <c:pt idx="102706">
                  <c:v>237.94466712417599</c:v>
                </c:pt>
                <c:pt idx="102707">
                  <c:v>237.94698387944899</c:v>
                </c:pt>
                <c:pt idx="102708">
                  <c:v>237.94930063472299</c:v>
                </c:pt>
                <c:pt idx="102709">
                  <c:v>237.95161738999701</c:v>
                </c:pt>
                <c:pt idx="102710">
                  <c:v>237.95393414527001</c:v>
                </c:pt>
                <c:pt idx="102711">
                  <c:v>237.95625090054401</c:v>
                </c:pt>
                <c:pt idx="102712">
                  <c:v>237.95856765581701</c:v>
                </c:pt>
                <c:pt idx="102713">
                  <c:v>237.960884411091</c:v>
                </c:pt>
                <c:pt idx="102714">
                  <c:v>237.963201166364</c:v>
                </c:pt>
                <c:pt idx="102715">
                  <c:v>237.965517921638</c:v>
                </c:pt>
                <c:pt idx="102716">
                  <c:v>237.967834676911</c:v>
                </c:pt>
                <c:pt idx="102717">
                  <c:v>237.97015143218499</c:v>
                </c:pt>
                <c:pt idx="102718">
                  <c:v>237.97246818745799</c:v>
                </c:pt>
                <c:pt idx="102719">
                  <c:v>237.97478494273199</c:v>
                </c:pt>
                <c:pt idx="102720">
                  <c:v>237.97710169800601</c:v>
                </c:pt>
                <c:pt idx="102721">
                  <c:v>237.97941845327901</c:v>
                </c:pt>
                <c:pt idx="102722">
                  <c:v>237.981735208553</c:v>
                </c:pt>
                <c:pt idx="102723">
                  <c:v>237.984051963826</c:v>
                </c:pt>
                <c:pt idx="102724">
                  <c:v>237.9863687191</c:v>
                </c:pt>
                <c:pt idx="102725">
                  <c:v>237.988685474373</c:v>
                </c:pt>
                <c:pt idx="102726">
                  <c:v>237.99100222964699</c:v>
                </c:pt>
                <c:pt idx="102727">
                  <c:v>237.99331898491999</c:v>
                </c:pt>
                <c:pt idx="102728">
                  <c:v>237.99563574019399</c:v>
                </c:pt>
                <c:pt idx="102729">
                  <c:v>237.99795249546699</c:v>
                </c:pt>
                <c:pt idx="102730">
                  <c:v>238.00026925074101</c:v>
                </c:pt>
                <c:pt idx="102731">
                  <c:v>238.00258600601401</c:v>
                </c:pt>
                <c:pt idx="102732">
                  <c:v>238.00490276128801</c:v>
                </c:pt>
                <c:pt idx="102733">
                  <c:v>238.007219516562</c:v>
                </c:pt>
                <c:pt idx="102734">
                  <c:v>238.009536271835</c:v>
                </c:pt>
                <c:pt idx="102735">
                  <c:v>238.011853027109</c:v>
                </c:pt>
                <c:pt idx="102736">
                  <c:v>238.014169782382</c:v>
                </c:pt>
                <c:pt idx="102737">
                  <c:v>238.01648653765599</c:v>
                </c:pt>
                <c:pt idx="102738">
                  <c:v>238.01880329292899</c:v>
                </c:pt>
                <c:pt idx="102739">
                  <c:v>238.02112004820299</c:v>
                </c:pt>
                <c:pt idx="102740">
                  <c:v>238.02343680347599</c:v>
                </c:pt>
                <c:pt idx="102741">
                  <c:v>238.02575355875001</c:v>
                </c:pt>
                <c:pt idx="102742">
                  <c:v>238.02807031402301</c:v>
                </c:pt>
                <c:pt idx="102743">
                  <c:v>238.03038706929701</c:v>
                </c:pt>
                <c:pt idx="102744">
                  <c:v>238.03270382457001</c:v>
                </c:pt>
                <c:pt idx="102745">
                  <c:v>238.035020579844</c:v>
                </c:pt>
                <c:pt idx="102746">
                  <c:v>238.037337335118</c:v>
                </c:pt>
                <c:pt idx="102747">
                  <c:v>238.039654090391</c:v>
                </c:pt>
                <c:pt idx="102748">
                  <c:v>238.04197084566499</c:v>
                </c:pt>
                <c:pt idx="102749">
                  <c:v>238.04428760093799</c:v>
                </c:pt>
                <c:pt idx="102750">
                  <c:v>238.04660435621199</c:v>
                </c:pt>
                <c:pt idx="102751">
                  <c:v>238.04892111148499</c:v>
                </c:pt>
                <c:pt idx="102752">
                  <c:v>238.05123786675901</c:v>
                </c:pt>
                <c:pt idx="102753">
                  <c:v>238.05355462203201</c:v>
                </c:pt>
                <c:pt idx="102754">
                  <c:v>238.055871377306</c:v>
                </c:pt>
                <c:pt idx="102755">
                  <c:v>238.05818813257901</c:v>
                </c:pt>
                <c:pt idx="102756">
                  <c:v>238.060504887853</c:v>
                </c:pt>
                <c:pt idx="102757">
                  <c:v>238.062821643126</c:v>
                </c:pt>
                <c:pt idx="102758">
                  <c:v>238.06513839839999</c:v>
                </c:pt>
                <c:pt idx="102759">
                  <c:v>238.06745515367399</c:v>
                </c:pt>
                <c:pt idx="102760">
                  <c:v>238.06977190894699</c:v>
                </c:pt>
                <c:pt idx="102761">
                  <c:v>238.07208866422101</c:v>
                </c:pt>
                <c:pt idx="102762">
                  <c:v>238.07440541949401</c:v>
                </c:pt>
                <c:pt idx="102763">
                  <c:v>238.07672217476801</c:v>
                </c:pt>
                <c:pt idx="102764">
                  <c:v>238.07903893004101</c:v>
                </c:pt>
                <c:pt idx="102765">
                  <c:v>238.081355685315</c:v>
                </c:pt>
                <c:pt idx="102766">
                  <c:v>238.083672440588</c:v>
                </c:pt>
                <c:pt idx="102767">
                  <c:v>238.085989195862</c:v>
                </c:pt>
                <c:pt idx="102768">
                  <c:v>238.088305951135</c:v>
                </c:pt>
                <c:pt idx="102769">
                  <c:v>238.09062270640899</c:v>
                </c:pt>
                <c:pt idx="102770">
                  <c:v>238.09293946168299</c:v>
                </c:pt>
                <c:pt idx="102771">
                  <c:v>238.09525621695599</c:v>
                </c:pt>
                <c:pt idx="102772">
                  <c:v>238.09757297223001</c:v>
                </c:pt>
                <c:pt idx="102773">
                  <c:v>238.09988972750301</c:v>
                </c:pt>
                <c:pt idx="102774">
                  <c:v>238.10220648277701</c:v>
                </c:pt>
                <c:pt idx="102775">
                  <c:v>238.10452323805001</c:v>
                </c:pt>
                <c:pt idx="102776">
                  <c:v>238.106839993324</c:v>
                </c:pt>
                <c:pt idx="102777">
                  <c:v>238.109156748597</c:v>
                </c:pt>
                <c:pt idx="102778">
                  <c:v>238.111473503871</c:v>
                </c:pt>
                <c:pt idx="102779">
                  <c:v>238.113790259144</c:v>
                </c:pt>
                <c:pt idx="102780">
                  <c:v>238.11610701441799</c:v>
                </c:pt>
                <c:pt idx="102781">
                  <c:v>238.11842376969099</c:v>
                </c:pt>
                <c:pt idx="102782">
                  <c:v>238.12074052496499</c:v>
                </c:pt>
                <c:pt idx="102783">
                  <c:v>238.12305728023901</c:v>
                </c:pt>
                <c:pt idx="102784">
                  <c:v>238.12537403551201</c:v>
                </c:pt>
                <c:pt idx="102785">
                  <c:v>238.127690790786</c:v>
                </c:pt>
                <c:pt idx="102786">
                  <c:v>238.13000754605901</c:v>
                </c:pt>
                <c:pt idx="102787">
                  <c:v>238.132324301333</c:v>
                </c:pt>
                <c:pt idx="102788">
                  <c:v>238.134641056606</c:v>
                </c:pt>
                <c:pt idx="102789">
                  <c:v>238.13695781188</c:v>
                </c:pt>
                <c:pt idx="102790">
                  <c:v>238.139274567153</c:v>
                </c:pt>
                <c:pt idx="102791">
                  <c:v>238.14159132242699</c:v>
                </c:pt>
                <c:pt idx="102792">
                  <c:v>238.14390807769999</c:v>
                </c:pt>
                <c:pt idx="102793">
                  <c:v>238.14622483297401</c:v>
                </c:pt>
                <c:pt idx="102794">
                  <c:v>238.14854158824701</c:v>
                </c:pt>
                <c:pt idx="102795">
                  <c:v>238.15085834352101</c:v>
                </c:pt>
                <c:pt idx="102796">
                  <c:v>238.153175098795</c:v>
                </c:pt>
                <c:pt idx="102797">
                  <c:v>238.155491854068</c:v>
                </c:pt>
                <c:pt idx="102798">
                  <c:v>238.157808609342</c:v>
                </c:pt>
                <c:pt idx="102799">
                  <c:v>238.160125364615</c:v>
                </c:pt>
                <c:pt idx="102800">
                  <c:v>238.16244211988899</c:v>
                </c:pt>
                <c:pt idx="102801">
                  <c:v>238.16475887516199</c:v>
                </c:pt>
                <c:pt idx="102802">
                  <c:v>238.16707563043599</c:v>
                </c:pt>
                <c:pt idx="102803">
                  <c:v>238.16939238570899</c:v>
                </c:pt>
                <c:pt idx="102804">
                  <c:v>238.17170914098301</c:v>
                </c:pt>
                <c:pt idx="102805">
                  <c:v>238.17402589625601</c:v>
                </c:pt>
                <c:pt idx="102806">
                  <c:v>238.17634265153001</c:v>
                </c:pt>
                <c:pt idx="102807">
                  <c:v>238.178659406804</c:v>
                </c:pt>
                <c:pt idx="102808">
                  <c:v>238.180976162077</c:v>
                </c:pt>
                <c:pt idx="102809">
                  <c:v>238.183292917351</c:v>
                </c:pt>
                <c:pt idx="102810">
                  <c:v>238.185609672624</c:v>
                </c:pt>
                <c:pt idx="102811">
                  <c:v>238.18792642789799</c:v>
                </c:pt>
                <c:pt idx="102812">
                  <c:v>238.19024318317099</c:v>
                </c:pt>
                <c:pt idx="102813">
                  <c:v>238.19255993844499</c:v>
                </c:pt>
                <c:pt idx="102814">
                  <c:v>238.19487669371799</c:v>
                </c:pt>
                <c:pt idx="102815">
                  <c:v>238.19719344899201</c:v>
                </c:pt>
                <c:pt idx="102816">
                  <c:v>238.19951020426501</c:v>
                </c:pt>
                <c:pt idx="102817">
                  <c:v>238.20182695953901</c:v>
                </c:pt>
                <c:pt idx="102818">
                  <c:v>238.20414371481201</c:v>
                </c:pt>
                <c:pt idx="102819">
                  <c:v>238.206460470086</c:v>
                </c:pt>
                <c:pt idx="102820">
                  <c:v>238.20877722536</c:v>
                </c:pt>
                <c:pt idx="102821">
                  <c:v>238.211093980633</c:v>
                </c:pt>
                <c:pt idx="102822">
                  <c:v>238.21341073590699</c:v>
                </c:pt>
                <c:pt idx="102823">
                  <c:v>238.21572749117999</c:v>
                </c:pt>
                <c:pt idx="102824">
                  <c:v>238.21804424645401</c:v>
                </c:pt>
                <c:pt idx="102825">
                  <c:v>238.22036100172701</c:v>
                </c:pt>
                <c:pt idx="102826">
                  <c:v>238.22267775700101</c:v>
                </c:pt>
                <c:pt idx="102827">
                  <c:v>238.22499451227401</c:v>
                </c:pt>
                <c:pt idx="102828">
                  <c:v>238.227311267548</c:v>
                </c:pt>
                <c:pt idx="102829">
                  <c:v>238.229628022821</c:v>
                </c:pt>
                <c:pt idx="102830">
                  <c:v>238.231944778095</c:v>
                </c:pt>
                <c:pt idx="102831">
                  <c:v>238.234261533368</c:v>
                </c:pt>
                <c:pt idx="102832">
                  <c:v>238.23657828864199</c:v>
                </c:pt>
                <c:pt idx="102833">
                  <c:v>238.23889504391599</c:v>
                </c:pt>
                <c:pt idx="102834">
                  <c:v>238.24121179918899</c:v>
                </c:pt>
                <c:pt idx="102835">
                  <c:v>238.24352855446301</c:v>
                </c:pt>
                <c:pt idx="102836">
                  <c:v>238.24584530973601</c:v>
                </c:pt>
                <c:pt idx="102837">
                  <c:v>238.24816206501001</c:v>
                </c:pt>
                <c:pt idx="102838">
                  <c:v>238.25047882028301</c:v>
                </c:pt>
                <c:pt idx="102839">
                  <c:v>238.252795575557</c:v>
                </c:pt>
                <c:pt idx="102840">
                  <c:v>238.25511233083</c:v>
                </c:pt>
                <c:pt idx="102841">
                  <c:v>238.257429086104</c:v>
                </c:pt>
                <c:pt idx="102842">
                  <c:v>238.259745841377</c:v>
                </c:pt>
                <c:pt idx="102843">
                  <c:v>238.26206259665099</c:v>
                </c:pt>
                <c:pt idx="102844">
                  <c:v>238.26437935192399</c:v>
                </c:pt>
                <c:pt idx="102845">
                  <c:v>238.26669610719799</c:v>
                </c:pt>
                <c:pt idx="102846">
                  <c:v>238.26901286247201</c:v>
                </c:pt>
                <c:pt idx="102847">
                  <c:v>238.27132961774501</c:v>
                </c:pt>
                <c:pt idx="102848">
                  <c:v>238.27364637301901</c:v>
                </c:pt>
                <c:pt idx="102849">
                  <c:v>238.27596312829201</c:v>
                </c:pt>
                <c:pt idx="102850">
                  <c:v>238.278279883566</c:v>
                </c:pt>
                <c:pt idx="102851">
                  <c:v>238.280596638839</c:v>
                </c:pt>
                <c:pt idx="102852">
                  <c:v>238.282913394113</c:v>
                </c:pt>
                <c:pt idx="102853">
                  <c:v>238.285230149386</c:v>
                </c:pt>
                <c:pt idx="102854">
                  <c:v>238.28754690465999</c:v>
                </c:pt>
                <c:pt idx="102855">
                  <c:v>238.28986365993299</c:v>
                </c:pt>
                <c:pt idx="102856">
                  <c:v>238.29218041520701</c:v>
                </c:pt>
                <c:pt idx="102857">
                  <c:v>238.29449717048101</c:v>
                </c:pt>
                <c:pt idx="102858">
                  <c:v>238.29681392575401</c:v>
                </c:pt>
                <c:pt idx="102859">
                  <c:v>238.299130681028</c:v>
                </c:pt>
                <c:pt idx="102860">
                  <c:v>238.301447436301</c:v>
                </c:pt>
                <c:pt idx="102861">
                  <c:v>238.303764191575</c:v>
                </c:pt>
                <c:pt idx="102862">
                  <c:v>238.306080946848</c:v>
                </c:pt>
                <c:pt idx="102863">
                  <c:v>238.30839770212199</c:v>
                </c:pt>
                <c:pt idx="102864">
                  <c:v>238.31071445739499</c:v>
                </c:pt>
                <c:pt idx="102865">
                  <c:v>238.31303121266899</c:v>
                </c:pt>
                <c:pt idx="102866">
                  <c:v>238.31534796794199</c:v>
                </c:pt>
                <c:pt idx="102867">
                  <c:v>238.31766472321601</c:v>
                </c:pt>
                <c:pt idx="102868">
                  <c:v>238.31998147848901</c:v>
                </c:pt>
                <c:pt idx="102869">
                  <c:v>238.32229823376301</c:v>
                </c:pt>
                <c:pt idx="102870">
                  <c:v>238.324614989037</c:v>
                </c:pt>
                <c:pt idx="102871">
                  <c:v>238.32693174431</c:v>
                </c:pt>
                <c:pt idx="102872">
                  <c:v>238.329248499584</c:v>
                </c:pt>
                <c:pt idx="102873">
                  <c:v>238.331565254857</c:v>
                </c:pt>
                <c:pt idx="102874">
                  <c:v>238.33388201013099</c:v>
                </c:pt>
                <c:pt idx="102875">
                  <c:v>238.33619876540399</c:v>
                </c:pt>
                <c:pt idx="102876">
                  <c:v>238.33851552067799</c:v>
                </c:pt>
                <c:pt idx="102877">
                  <c:v>238.34083227595099</c:v>
                </c:pt>
                <c:pt idx="102878">
                  <c:v>238.34314903122501</c:v>
                </c:pt>
                <c:pt idx="102879">
                  <c:v>238.34546578649801</c:v>
                </c:pt>
                <c:pt idx="102880">
                  <c:v>238.34778254177201</c:v>
                </c:pt>
                <c:pt idx="102881">
                  <c:v>238.35009929704501</c:v>
                </c:pt>
                <c:pt idx="102882">
                  <c:v>238.352416052319</c:v>
                </c:pt>
                <c:pt idx="102883">
                  <c:v>238.354732807593</c:v>
                </c:pt>
                <c:pt idx="102884">
                  <c:v>238.357049562866</c:v>
                </c:pt>
                <c:pt idx="102885">
                  <c:v>238.35936631813999</c:v>
                </c:pt>
                <c:pt idx="102886">
                  <c:v>238.36168307341299</c:v>
                </c:pt>
                <c:pt idx="102887">
                  <c:v>238.36399982868701</c:v>
                </c:pt>
                <c:pt idx="102888">
                  <c:v>238.36631658396001</c:v>
                </c:pt>
                <c:pt idx="102889">
                  <c:v>238.36863333923401</c:v>
                </c:pt>
                <c:pt idx="102890">
                  <c:v>238.37095009450701</c:v>
                </c:pt>
                <c:pt idx="102891">
                  <c:v>238.373266849781</c:v>
                </c:pt>
                <c:pt idx="102892">
                  <c:v>238.375583605054</c:v>
                </c:pt>
                <c:pt idx="102893">
                  <c:v>238.377900360328</c:v>
                </c:pt>
                <c:pt idx="102894">
                  <c:v>238.380217115601</c:v>
                </c:pt>
                <c:pt idx="102895">
                  <c:v>238.38253387087499</c:v>
                </c:pt>
                <c:pt idx="102896">
                  <c:v>238.38485062614899</c:v>
                </c:pt>
                <c:pt idx="102897">
                  <c:v>238.38716738142199</c:v>
                </c:pt>
                <c:pt idx="102898">
                  <c:v>238.38948413669601</c:v>
                </c:pt>
                <c:pt idx="102899">
                  <c:v>238.39180089196901</c:v>
                </c:pt>
                <c:pt idx="102900">
                  <c:v>238.39411764724301</c:v>
                </c:pt>
                <c:pt idx="102901">
                  <c:v>238.39643440251601</c:v>
                </c:pt>
                <c:pt idx="102902">
                  <c:v>238.39875115779</c:v>
                </c:pt>
                <c:pt idx="102903">
                  <c:v>238.401067913063</c:v>
                </c:pt>
                <c:pt idx="102904">
                  <c:v>238.403384668337</c:v>
                </c:pt>
                <c:pt idx="102905">
                  <c:v>238.40570142361</c:v>
                </c:pt>
                <c:pt idx="102906">
                  <c:v>238.40801817888399</c:v>
                </c:pt>
                <c:pt idx="102907">
                  <c:v>238.41033493415799</c:v>
                </c:pt>
                <c:pt idx="102908">
                  <c:v>238.41265168943099</c:v>
                </c:pt>
                <c:pt idx="102909">
                  <c:v>238.41496844470501</c:v>
                </c:pt>
                <c:pt idx="102910">
                  <c:v>238.41728519997801</c:v>
                </c:pt>
                <c:pt idx="102911">
                  <c:v>238.41960195525201</c:v>
                </c:pt>
                <c:pt idx="102912">
                  <c:v>238.42191871052501</c:v>
                </c:pt>
                <c:pt idx="102913">
                  <c:v>238.424235465799</c:v>
                </c:pt>
                <c:pt idx="102914">
                  <c:v>238.426552221072</c:v>
                </c:pt>
                <c:pt idx="102915">
                  <c:v>238.428868976346</c:v>
                </c:pt>
                <c:pt idx="102916">
                  <c:v>238.431185731619</c:v>
                </c:pt>
                <c:pt idx="102917">
                  <c:v>238.43350248689299</c:v>
                </c:pt>
                <c:pt idx="102918">
                  <c:v>238.43581924216599</c:v>
                </c:pt>
                <c:pt idx="102919">
                  <c:v>238.43813599744001</c:v>
                </c:pt>
                <c:pt idx="102920">
                  <c:v>238.44045275271401</c:v>
                </c:pt>
                <c:pt idx="102921">
                  <c:v>238.44276950798701</c:v>
                </c:pt>
                <c:pt idx="102922">
                  <c:v>238.445086263261</c:v>
                </c:pt>
                <c:pt idx="102923">
                  <c:v>238.447403018534</c:v>
                </c:pt>
                <c:pt idx="102924">
                  <c:v>238.449719773808</c:v>
                </c:pt>
                <c:pt idx="102925">
                  <c:v>238.452036529081</c:v>
                </c:pt>
                <c:pt idx="102926">
                  <c:v>238.45435328435499</c:v>
                </c:pt>
                <c:pt idx="102927">
                  <c:v>238.45667003962799</c:v>
                </c:pt>
                <c:pt idx="102928">
                  <c:v>238.45898679490199</c:v>
                </c:pt>
                <c:pt idx="102929">
                  <c:v>238.46130355017499</c:v>
                </c:pt>
                <c:pt idx="102930">
                  <c:v>238.46362030544901</c:v>
                </c:pt>
                <c:pt idx="102931">
                  <c:v>238.46593706072201</c:v>
                </c:pt>
                <c:pt idx="102932">
                  <c:v>238.46825381599601</c:v>
                </c:pt>
                <c:pt idx="102933">
                  <c:v>238.47057057127</c:v>
                </c:pt>
                <c:pt idx="102934">
                  <c:v>238.472887326543</c:v>
                </c:pt>
                <c:pt idx="102935">
                  <c:v>238.475204081817</c:v>
                </c:pt>
                <c:pt idx="102936">
                  <c:v>238.47752083709</c:v>
                </c:pt>
                <c:pt idx="102937">
                  <c:v>238.47983759236399</c:v>
                </c:pt>
                <c:pt idx="102938">
                  <c:v>238.48215434763699</c:v>
                </c:pt>
                <c:pt idx="102939">
                  <c:v>238.48447110291099</c:v>
                </c:pt>
                <c:pt idx="102940">
                  <c:v>238.48678785818399</c:v>
                </c:pt>
                <c:pt idx="102941">
                  <c:v>238.48910461345801</c:v>
                </c:pt>
                <c:pt idx="102942">
                  <c:v>238.49142136873101</c:v>
                </c:pt>
                <c:pt idx="102943">
                  <c:v>238.49373812400501</c:v>
                </c:pt>
                <c:pt idx="102944">
                  <c:v>238.496054879279</c:v>
                </c:pt>
                <c:pt idx="102945">
                  <c:v>238.498371634552</c:v>
                </c:pt>
                <c:pt idx="102946">
                  <c:v>238.500688389826</c:v>
                </c:pt>
                <c:pt idx="102947">
                  <c:v>238.503005145099</c:v>
                </c:pt>
                <c:pt idx="102948">
                  <c:v>238.50532190037299</c:v>
                </c:pt>
                <c:pt idx="102949">
                  <c:v>238.50763865564599</c:v>
                </c:pt>
                <c:pt idx="102950">
                  <c:v>238.50995541092001</c:v>
                </c:pt>
                <c:pt idx="102951">
                  <c:v>238.51227216619299</c:v>
                </c:pt>
                <c:pt idx="102952">
                  <c:v>238.51458892146701</c:v>
                </c:pt>
                <c:pt idx="102953">
                  <c:v>238.51690567674001</c:v>
                </c:pt>
                <c:pt idx="102954">
                  <c:v>238.519222432014</c:v>
                </c:pt>
                <c:pt idx="102955">
                  <c:v>238.521539187287</c:v>
                </c:pt>
                <c:pt idx="102956">
                  <c:v>238.523855942561</c:v>
                </c:pt>
                <c:pt idx="102957">
                  <c:v>238.52617269783499</c:v>
                </c:pt>
                <c:pt idx="102958">
                  <c:v>238.52848945310799</c:v>
                </c:pt>
                <c:pt idx="102959">
                  <c:v>238.53080620838199</c:v>
                </c:pt>
                <c:pt idx="102960">
                  <c:v>238.53312296365499</c:v>
                </c:pt>
                <c:pt idx="102961">
                  <c:v>238.53543971892901</c:v>
                </c:pt>
                <c:pt idx="102962">
                  <c:v>238.53775647420201</c:v>
                </c:pt>
                <c:pt idx="102963">
                  <c:v>238.54007322947601</c:v>
                </c:pt>
                <c:pt idx="102964">
                  <c:v>238.54238998474901</c:v>
                </c:pt>
                <c:pt idx="102965">
                  <c:v>238.544706740023</c:v>
                </c:pt>
                <c:pt idx="102966">
                  <c:v>238.547023495296</c:v>
                </c:pt>
                <c:pt idx="102967">
                  <c:v>238.54934025057</c:v>
                </c:pt>
                <c:pt idx="102968">
                  <c:v>238.551657005843</c:v>
                </c:pt>
                <c:pt idx="102969">
                  <c:v>238.55397376111699</c:v>
                </c:pt>
                <c:pt idx="102970">
                  <c:v>238.55629051639099</c:v>
                </c:pt>
                <c:pt idx="102971">
                  <c:v>238.55860727166399</c:v>
                </c:pt>
                <c:pt idx="102972">
                  <c:v>238.56092402693801</c:v>
                </c:pt>
                <c:pt idx="102973">
                  <c:v>238.56324078221101</c:v>
                </c:pt>
                <c:pt idx="102974">
                  <c:v>238.56555753748501</c:v>
                </c:pt>
                <c:pt idx="102975">
                  <c:v>238.56787429275801</c:v>
                </c:pt>
                <c:pt idx="102976">
                  <c:v>238.570191048032</c:v>
                </c:pt>
                <c:pt idx="102977">
                  <c:v>238.572507803305</c:v>
                </c:pt>
                <c:pt idx="102978">
                  <c:v>238.574824558579</c:v>
                </c:pt>
                <c:pt idx="102979">
                  <c:v>238.577141313852</c:v>
                </c:pt>
                <c:pt idx="102980">
                  <c:v>238.57945806912599</c:v>
                </c:pt>
                <c:pt idx="102981">
                  <c:v>238.58177482439899</c:v>
                </c:pt>
                <c:pt idx="102982">
                  <c:v>238.58409157967299</c:v>
                </c:pt>
                <c:pt idx="102983">
                  <c:v>238.58640833494701</c:v>
                </c:pt>
                <c:pt idx="102984">
                  <c:v>238.58872509022001</c:v>
                </c:pt>
                <c:pt idx="102985">
                  <c:v>238.591041845494</c:v>
                </c:pt>
                <c:pt idx="102986">
                  <c:v>238.593358600767</c:v>
                </c:pt>
                <c:pt idx="102987">
                  <c:v>238.595675356041</c:v>
                </c:pt>
                <c:pt idx="102988">
                  <c:v>238.597992111314</c:v>
                </c:pt>
                <c:pt idx="102989">
                  <c:v>238.60030886658799</c:v>
                </c:pt>
                <c:pt idx="102990">
                  <c:v>238.60262562186099</c:v>
                </c:pt>
                <c:pt idx="102991">
                  <c:v>238.60494237713499</c:v>
                </c:pt>
                <c:pt idx="102992">
                  <c:v>238.60725913240799</c:v>
                </c:pt>
                <c:pt idx="102993">
                  <c:v>238.60957588768201</c:v>
                </c:pt>
                <c:pt idx="102994">
                  <c:v>238.61189264295601</c:v>
                </c:pt>
                <c:pt idx="102995">
                  <c:v>238.61420939822901</c:v>
                </c:pt>
                <c:pt idx="102996">
                  <c:v>238.616526153503</c:v>
                </c:pt>
                <c:pt idx="102997">
                  <c:v>238.618842908776</c:v>
                </c:pt>
                <c:pt idx="102998">
                  <c:v>238.62115966405</c:v>
                </c:pt>
                <c:pt idx="102999">
                  <c:v>238.623476419323</c:v>
                </c:pt>
                <c:pt idx="103000">
                  <c:v>238.62579317459699</c:v>
                </c:pt>
                <c:pt idx="103001">
                  <c:v>238.62810992986999</c:v>
                </c:pt>
                <c:pt idx="103002">
                  <c:v>238.63042668514399</c:v>
                </c:pt>
                <c:pt idx="103003">
                  <c:v>238.63274344041699</c:v>
                </c:pt>
                <c:pt idx="103004">
                  <c:v>238.63506019569101</c:v>
                </c:pt>
                <c:pt idx="103005">
                  <c:v>238.63737695096401</c:v>
                </c:pt>
                <c:pt idx="103006">
                  <c:v>238.63969370623801</c:v>
                </c:pt>
                <c:pt idx="103007">
                  <c:v>238.642010461512</c:v>
                </c:pt>
                <c:pt idx="103008">
                  <c:v>238.644327216785</c:v>
                </c:pt>
                <c:pt idx="103009">
                  <c:v>238.646643972059</c:v>
                </c:pt>
                <c:pt idx="103010">
                  <c:v>238.648960727332</c:v>
                </c:pt>
                <c:pt idx="103011">
                  <c:v>238.65127748260599</c:v>
                </c:pt>
                <c:pt idx="103012">
                  <c:v>238.65359423787899</c:v>
                </c:pt>
                <c:pt idx="103013">
                  <c:v>238.65591099315299</c:v>
                </c:pt>
                <c:pt idx="103014">
                  <c:v>238.65822774842599</c:v>
                </c:pt>
                <c:pt idx="103015">
                  <c:v>238.66054450370001</c:v>
                </c:pt>
                <c:pt idx="103016">
                  <c:v>238.66286125897301</c:v>
                </c:pt>
                <c:pt idx="103017">
                  <c:v>238.665178014247</c:v>
                </c:pt>
                <c:pt idx="103018">
                  <c:v>238.66749476952</c:v>
                </c:pt>
                <c:pt idx="103019">
                  <c:v>238.669811524794</c:v>
                </c:pt>
                <c:pt idx="103020">
                  <c:v>238.67212828006799</c:v>
                </c:pt>
                <c:pt idx="103021">
                  <c:v>238.67444503534099</c:v>
                </c:pt>
                <c:pt idx="103022">
                  <c:v>238.67676179061499</c:v>
                </c:pt>
                <c:pt idx="103023">
                  <c:v>238.67907854588799</c:v>
                </c:pt>
                <c:pt idx="103024">
                  <c:v>238.68139530116201</c:v>
                </c:pt>
                <c:pt idx="103025">
                  <c:v>238.68371205643501</c:v>
                </c:pt>
                <c:pt idx="103026">
                  <c:v>238.68602881170901</c:v>
                </c:pt>
                <c:pt idx="103027">
                  <c:v>238.68834556698201</c:v>
                </c:pt>
                <c:pt idx="103028">
                  <c:v>238.690662322256</c:v>
                </c:pt>
                <c:pt idx="103029">
                  <c:v>238.692979077529</c:v>
                </c:pt>
                <c:pt idx="103030">
                  <c:v>238.695295832803</c:v>
                </c:pt>
                <c:pt idx="103031">
                  <c:v>238.697612588076</c:v>
                </c:pt>
                <c:pt idx="103032">
                  <c:v>238.69992934334999</c:v>
                </c:pt>
                <c:pt idx="103033">
                  <c:v>238.70224609862399</c:v>
                </c:pt>
                <c:pt idx="103034">
                  <c:v>238.70456285389699</c:v>
                </c:pt>
                <c:pt idx="103035">
                  <c:v>238.70687960917101</c:v>
                </c:pt>
                <c:pt idx="103036">
                  <c:v>238.70919636444401</c:v>
                </c:pt>
                <c:pt idx="103037">
                  <c:v>238.71151311971801</c:v>
                </c:pt>
                <c:pt idx="103038">
                  <c:v>238.71382987499101</c:v>
                </c:pt>
                <c:pt idx="103039">
                  <c:v>238.716146630265</c:v>
                </c:pt>
                <c:pt idx="103040">
                  <c:v>238.718463385538</c:v>
                </c:pt>
                <c:pt idx="103041">
                  <c:v>238.720780140812</c:v>
                </c:pt>
                <c:pt idx="103042">
                  <c:v>238.723096896085</c:v>
                </c:pt>
                <c:pt idx="103043">
                  <c:v>238.72541365135899</c:v>
                </c:pt>
                <c:pt idx="103044">
                  <c:v>238.72773040663299</c:v>
                </c:pt>
                <c:pt idx="103045">
                  <c:v>238.73004716190599</c:v>
                </c:pt>
                <c:pt idx="103046">
                  <c:v>238.73236391718001</c:v>
                </c:pt>
                <c:pt idx="103047">
                  <c:v>238.73468067245301</c:v>
                </c:pt>
                <c:pt idx="103048">
                  <c:v>238.736997427727</c:v>
                </c:pt>
                <c:pt idx="103049">
                  <c:v>238.739314183</c:v>
                </c:pt>
                <c:pt idx="103050">
                  <c:v>238.741630938274</c:v>
                </c:pt>
                <c:pt idx="103051">
                  <c:v>238.743947693547</c:v>
                </c:pt>
                <c:pt idx="103052">
                  <c:v>238.74626444882099</c:v>
                </c:pt>
                <c:pt idx="103053">
                  <c:v>238.74858120409399</c:v>
                </c:pt>
                <c:pt idx="103054">
                  <c:v>238.75089795936799</c:v>
                </c:pt>
                <c:pt idx="103055">
                  <c:v>238.75321471464099</c:v>
                </c:pt>
                <c:pt idx="103056">
                  <c:v>238.75553146991501</c:v>
                </c:pt>
                <c:pt idx="103057">
                  <c:v>238.75784822518901</c:v>
                </c:pt>
                <c:pt idx="103058">
                  <c:v>238.76016498046201</c:v>
                </c:pt>
                <c:pt idx="103059">
                  <c:v>238.762481735736</c:v>
                </c:pt>
                <c:pt idx="103060">
                  <c:v>238.764798491009</c:v>
                </c:pt>
                <c:pt idx="103061">
                  <c:v>238.767115246283</c:v>
                </c:pt>
                <c:pt idx="103062">
                  <c:v>238.769432001556</c:v>
                </c:pt>
                <c:pt idx="103063">
                  <c:v>238.77174875682999</c:v>
                </c:pt>
                <c:pt idx="103064">
                  <c:v>238.77406551210299</c:v>
                </c:pt>
                <c:pt idx="103065">
                  <c:v>238.77638226737699</c:v>
                </c:pt>
                <c:pt idx="103066">
                  <c:v>238.77869902264999</c:v>
                </c:pt>
                <c:pt idx="103067">
                  <c:v>238.78101577792401</c:v>
                </c:pt>
                <c:pt idx="103068">
                  <c:v>238.78333253319701</c:v>
                </c:pt>
                <c:pt idx="103069">
                  <c:v>238.78564928847101</c:v>
                </c:pt>
                <c:pt idx="103070">
                  <c:v>238.787966043745</c:v>
                </c:pt>
                <c:pt idx="103071">
                  <c:v>238.790282799018</c:v>
                </c:pt>
                <c:pt idx="103072">
                  <c:v>238.792599554292</c:v>
                </c:pt>
                <c:pt idx="103073">
                  <c:v>238.794916309565</c:v>
                </c:pt>
                <c:pt idx="103074">
                  <c:v>238.79723306483899</c:v>
                </c:pt>
                <c:pt idx="103075">
                  <c:v>238.79954982011199</c:v>
                </c:pt>
                <c:pt idx="103076">
                  <c:v>238.80186657538599</c:v>
                </c:pt>
                <c:pt idx="103077">
                  <c:v>238.80418333065899</c:v>
                </c:pt>
                <c:pt idx="103078">
                  <c:v>238.80650008593301</c:v>
                </c:pt>
                <c:pt idx="103079">
                  <c:v>238.80881684120601</c:v>
                </c:pt>
                <c:pt idx="103080">
                  <c:v>238.81113359648</c:v>
                </c:pt>
                <c:pt idx="103081">
                  <c:v>238.813450351754</c:v>
                </c:pt>
                <c:pt idx="103082">
                  <c:v>238.815767107027</c:v>
                </c:pt>
                <c:pt idx="103083">
                  <c:v>238.81808386230099</c:v>
                </c:pt>
                <c:pt idx="103084">
                  <c:v>238.82040061757399</c:v>
                </c:pt>
                <c:pt idx="103085">
                  <c:v>238.82271737284799</c:v>
                </c:pt>
                <c:pt idx="103086">
                  <c:v>238.82503412812099</c:v>
                </c:pt>
                <c:pt idx="103087">
                  <c:v>238.82735088339501</c:v>
                </c:pt>
                <c:pt idx="103088">
                  <c:v>238.82966763866801</c:v>
                </c:pt>
                <c:pt idx="103089">
                  <c:v>238.83198439394201</c:v>
                </c:pt>
                <c:pt idx="103090">
                  <c:v>238.83430114921501</c:v>
                </c:pt>
                <c:pt idx="103091">
                  <c:v>238.836617904489</c:v>
                </c:pt>
                <c:pt idx="103092">
                  <c:v>238.838934659762</c:v>
                </c:pt>
                <c:pt idx="103093">
                  <c:v>238.841251415036</c:v>
                </c:pt>
                <c:pt idx="103094">
                  <c:v>238.84356817030999</c:v>
                </c:pt>
                <c:pt idx="103095">
                  <c:v>238.84588492558299</c:v>
                </c:pt>
                <c:pt idx="103096">
                  <c:v>238.84820168085699</c:v>
                </c:pt>
                <c:pt idx="103097">
                  <c:v>238.85051843612999</c:v>
                </c:pt>
                <c:pt idx="103098">
                  <c:v>238.85283519140401</c:v>
                </c:pt>
                <c:pt idx="103099">
                  <c:v>238.85515194667701</c:v>
                </c:pt>
                <c:pt idx="103100">
                  <c:v>238.85746870195101</c:v>
                </c:pt>
                <c:pt idx="103101">
                  <c:v>238.85978545722401</c:v>
                </c:pt>
                <c:pt idx="103102">
                  <c:v>238.862102212498</c:v>
                </c:pt>
                <c:pt idx="103103">
                  <c:v>238.864418967771</c:v>
                </c:pt>
                <c:pt idx="103104">
                  <c:v>238.866735723045</c:v>
                </c:pt>
                <c:pt idx="103105">
                  <c:v>238.869052478318</c:v>
                </c:pt>
                <c:pt idx="103106">
                  <c:v>238.87136923359199</c:v>
                </c:pt>
                <c:pt idx="103107">
                  <c:v>238.87368598886599</c:v>
                </c:pt>
                <c:pt idx="103108">
                  <c:v>238.87600274413899</c:v>
                </c:pt>
                <c:pt idx="103109">
                  <c:v>238.87831949941301</c:v>
                </c:pt>
                <c:pt idx="103110">
                  <c:v>238.88063625468601</c:v>
                </c:pt>
                <c:pt idx="103111">
                  <c:v>238.88295300996</c:v>
                </c:pt>
                <c:pt idx="103112">
                  <c:v>238.88526976523301</c:v>
                </c:pt>
                <c:pt idx="103113">
                  <c:v>238.887586520507</c:v>
                </c:pt>
                <c:pt idx="103114">
                  <c:v>238.88990327578</c:v>
                </c:pt>
                <c:pt idx="103115">
                  <c:v>238.89222003105399</c:v>
                </c:pt>
                <c:pt idx="103116">
                  <c:v>238.894536786327</c:v>
                </c:pt>
                <c:pt idx="103117">
                  <c:v>238.89685354160099</c:v>
                </c:pt>
                <c:pt idx="103118">
                  <c:v>238.89917029687399</c:v>
                </c:pt>
                <c:pt idx="103119">
                  <c:v>238.90148705214801</c:v>
                </c:pt>
                <c:pt idx="103120">
                  <c:v>238.90380380742201</c:v>
                </c:pt>
                <c:pt idx="103121">
                  <c:v>238.90612056269501</c:v>
                </c:pt>
                <c:pt idx="103122">
                  <c:v>238.908437317969</c:v>
                </c:pt>
                <c:pt idx="103123">
                  <c:v>238.910754073242</c:v>
                </c:pt>
                <c:pt idx="103124">
                  <c:v>238.913070828516</c:v>
                </c:pt>
                <c:pt idx="103125">
                  <c:v>238.915387583789</c:v>
                </c:pt>
                <c:pt idx="103126">
                  <c:v>238.91770433906299</c:v>
                </c:pt>
                <c:pt idx="103127">
                  <c:v>238.92002109433599</c:v>
                </c:pt>
                <c:pt idx="103128">
                  <c:v>238.92233784960999</c:v>
                </c:pt>
                <c:pt idx="103129">
                  <c:v>238.92465460488299</c:v>
                </c:pt>
                <c:pt idx="103130">
                  <c:v>238.92697136015701</c:v>
                </c:pt>
                <c:pt idx="103131">
                  <c:v>238.92928811543101</c:v>
                </c:pt>
                <c:pt idx="103132">
                  <c:v>238.93160487070401</c:v>
                </c:pt>
                <c:pt idx="103133">
                  <c:v>238.933921625978</c:v>
                </c:pt>
                <c:pt idx="103134">
                  <c:v>238.936238381251</c:v>
                </c:pt>
                <c:pt idx="103135">
                  <c:v>238.938555136525</c:v>
                </c:pt>
                <c:pt idx="103136">
                  <c:v>238.940871891798</c:v>
                </c:pt>
                <c:pt idx="103137">
                  <c:v>238.94318864707199</c:v>
                </c:pt>
                <c:pt idx="103138">
                  <c:v>238.94550540234499</c:v>
                </c:pt>
                <c:pt idx="103139">
                  <c:v>238.94782215761899</c:v>
                </c:pt>
                <c:pt idx="103140">
                  <c:v>238.95013891289199</c:v>
                </c:pt>
                <c:pt idx="103141">
                  <c:v>238.95245566816601</c:v>
                </c:pt>
                <c:pt idx="103142">
                  <c:v>238.95477242343901</c:v>
                </c:pt>
                <c:pt idx="103143">
                  <c:v>238.95708917871301</c:v>
                </c:pt>
                <c:pt idx="103144">
                  <c:v>238.959405933987</c:v>
                </c:pt>
                <c:pt idx="103145">
                  <c:v>238.96172268926</c:v>
                </c:pt>
                <c:pt idx="103146">
                  <c:v>238.964039444534</c:v>
                </c:pt>
                <c:pt idx="103147">
                  <c:v>238.966356199807</c:v>
                </c:pt>
                <c:pt idx="103148">
                  <c:v>238.96867295508099</c:v>
                </c:pt>
                <c:pt idx="103149">
                  <c:v>238.97098971035399</c:v>
                </c:pt>
                <c:pt idx="103150">
                  <c:v>238.97330646562801</c:v>
                </c:pt>
                <c:pt idx="103151">
                  <c:v>238.97562322090101</c:v>
                </c:pt>
                <c:pt idx="103152">
                  <c:v>238.97793997617501</c:v>
                </c:pt>
                <c:pt idx="103153">
                  <c:v>238.98025673144801</c:v>
                </c:pt>
                <c:pt idx="103154">
                  <c:v>238.982573486722</c:v>
                </c:pt>
                <c:pt idx="103155">
                  <c:v>238.984890241995</c:v>
                </c:pt>
                <c:pt idx="103156">
                  <c:v>238.987206997269</c:v>
                </c:pt>
                <c:pt idx="103157">
                  <c:v>238.98952375254299</c:v>
                </c:pt>
                <c:pt idx="103158">
                  <c:v>238.99184050781599</c:v>
                </c:pt>
                <c:pt idx="103159">
                  <c:v>238.99415726308999</c:v>
                </c:pt>
                <c:pt idx="103160">
                  <c:v>238.99647401836299</c:v>
                </c:pt>
                <c:pt idx="103161">
                  <c:v>238.99879077363701</c:v>
                </c:pt>
                <c:pt idx="103162">
                  <c:v>239.00110752891001</c:v>
                </c:pt>
                <c:pt idx="103163">
                  <c:v>239.00342428418401</c:v>
                </c:pt>
                <c:pt idx="103164">
                  <c:v>239.00574103945701</c:v>
                </c:pt>
                <c:pt idx="103165">
                  <c:v>239.008057794731</c:v>
                </c:pt>
                <c:pt idx="103166">
                  <c:v>239.010374550004</c:v>
                </c:pt>
                <c:pt idx="103167">
                  <c:v>239.012691305278</c:v>
                </c:pt>
                <c:pt idx="103168">
                  <c:v>239.015008060551</c:v>
                </c:pt>
                <c:pt idx="103169">
                  <c:v>239.01732481582499</c:v>
                </c:pt>
                <c:pt idx="103170">
                  <c:v>239.01964157109899</c:v>
                </c:pt>
                <c:pt idx="103171">
                  <c:v>239.02195832637199</c:v>
                </c:pt>
                <c:pt idx="103172">
                  <c:v>239.02427508164601</c:v>
                </c:pt>
                <c:pt idx="103173">
                  <c:v>239.02659183691901</c:v>
                </c:pt>
                <c:pt idx="103174">
                  <c:v>239.02890859219301</c:v>
                </c:pt>
                <c:pt idx="103175">
                  <c:v>239.03122534746601</c:v>
                </c:pt>
                <c:pt idx="103176">
                  <c:v>239.03354210274</c:v>
                </c:pt>
                <c:pt idx="103177">
                  <c:v>239.035858858013</c:v>
                </c:pt>
                <c:pt idx="103178">
                  <c:v>239.038175613287</c:v>
                </c:pt>
                <c:pt idx="103179">
                  <c:v>239.04049236856</c:v>
                </c:pt>
                <c:pt idx="103180">
                  <c:v>239.04280912383399</c:v>
                </c:pt>
                <c:pt idx="103181">
                  <c:v>239.04512587910801</c:v>
                </c:pt>
                <c:pt idx="103182">
                  <c:v>239.04744263438101</c:v>
                </c:pt>
                <c:pt idx="103183">
                  <c:v>239.04975938965501</c:v>
                </c:pt>
                <c:pt idx="103184">
                  <c:v>239.05207614492801</c:v>
                </c:pt>
                <c:pt idx="103185">
                  <c:v>239.054392900202</c:v>
                </c:pt>
                <c:pt idx="103186">
                  <c:v>239.056709655475</c:v>
                </c:pt>
                <c:pt idx="103187">
                  <c:v>239.059026410749</c:v>
                </c:pt>
                <c:pt idx="103188">
                  <c:v>239.061343166022</c:v>
                </c:pt>
                <c:pt idx="103189">
                  <c:v>239.06365992129599</c:v>
                </c:pt>
                <c:pt idx="103190">
                  <c:v>239.06597667656899</c:v>
                </c:pt>
                <c:pt idx="103191">
                  <c:v>239.06829343184299</c:v>
                </c:pt>
                <c:pt idx="103192">
                  <c:v>239.07061018711599</c:v>
                </c:pt>
                <c:pt idx="103193">
                  <c:v>239.07292694239001</c:v>
                </c:pt>
                <c:pt idx="103194">
                  <c:v>239.07524369766401</c:v>
                </c:pt>
                <c:pt idx="103195">
                  <c:v>239.07756045293701</c:v>
                </c:pt>
                <c:pt idx="103196">
                  <c:v>239.079877208211</c:v>
                </c:pt>
                <c:pt idx="103197">
                  <c:v>239.082193963484</c:v>
                </c:pt>
                <c:pt idx="103198">
                  <c:v>239.084510718758</c:v>
                </c:pt>
                <c:pt idx="103199">
                  <c:v>239.086827474031</c:v>
                </c:pt>
                <c:pt idx="103200">
                  <c:v>239.08914422930499</c:v>
                </c:pt>
                <c:pt idx="103201">
                  <c:v>239.09146098457799</c:v>
                </c:pt>
                <c:pt idx="103202">
                  <c:v>239.09377773985199</c:v>
                </c:pt>
                <c:pt idx="103203">
                  <c:v>239.09609449512499</c:v>
                </c:pt>
                <c:pt idx="103204">
                  <c:v>239.09841125039901</c:v>
                </c:pt>
                <c:pt idx="103205">
                  <c:v>239.10072800567201</c:v>
                </c:pt>
                <c:pt idx="103206">
                  <c:v>239.10304476094601</c:v>
                </c:pt>
                <c:pt idx="103207">
                  <c:v>239.10536151622</c:v>
                </c:pt>
                <c:pt idx="103208">
                  <c:v>239.107678271493</c:v>
                </c:pt>
                <c:pt idx="103209">
                  <c:v>239.109995026767</c:v>
                </c:pt>
                <c:pt idx="103210">
                  <c:v>239.11231178204</c:v>
                </c:pt>
                <c:pt idx="103211">
                  <c:v>239.11462853731399</c:v>
                </c:pt>
                <c:pt idx="103212">
                  <c:v>239.11694529258699</c:v>
                </c:pt>
                <c:pt idx="103213">
                  <c:v>239.11926204786101</c:v>
                </c:pt>
                <c:pt idx="103214">
                  <c:v>239.12157880313401</c:v>
                </c:pt>
                <c:pt idx="103215">
                  <c:v>239.12389555840801</c:v>
                </c:pt>
                <c:pt idx="103216">
                  <c:v>239.12621231368101</c:v>
                </c:pt>
                <c:pt idx="103217">
                  <c:v>239.128529068955</c:v>
                </c:pt>
                <c:pt idx="103218">
                  <c:v>239.130845824229</c:v>
                </c:pt>
                <c:pt idx="103219">
                  <c:v>239.133162579502</c:v>
                </c:pt>
                <c:pt idx="103220">
                  <c:v>239.13547933477599</c:v>
                </c:pt>
                <c:pt idx="103221">
                  <c:v>239.13779609004899</c:v>
                </c:pt>
                <c:pt idx="103222">
                  <c:v>239.14011284532299</c:v>
                </c:pt>
                <c:pt idx="103223">
                  <c:v>239.14242960059599</c:v>
                </c:pt>
                <c:pt idx="103224">
                  <c:v>239.14474635587001</c:v>
                </c:pt>
                <c:pt idx="103225">
                  <c:v>239.14706311114301</c:v>
                </c:pt>
                <c:pt idx="103226">
                  <c:v>239.14937986641701</c:v>
                </c:pt>
                <c:pt idx="103227">
                  <c:v>239.15169662169001</c:v>
                </c:pt>
                <c:pt idx="103228">
                  <c:v>239.154013376964</c:v>
                </c:pt>
                <c:pt idx="103229">
                  <c:v>239.156330132237</c:v>
                </c:pt>
                <c:pt idx="103230">
                  <c:v>239.158646887511</c:v>
                </c:pt>
                <c:pt idx="103231">
                  <c:v>239.16096364278499</c:v>
                </c:pt>
                <c:pt idx="103232">
                  <c:v>239.16328039805799</c:v>
                </c:pt>
                <c:pt idx="103233">
                  <c:v>239.16559715333199</c:v>
                </c:pt>
                <c:pt idx="103234">
                  <c:v>239.16791390860499</c:v>
                </c:pt>
                <c:pt idx="103235">
                  <c:v>239.17023066387901</c:v>
                </c:pt>
                <c:pt idx="103236">
                  <c:v>239.17254741915201</c:v>
                </c:pt>
                <c:pt idx="103237">
                  <c:v>239.17486417442601</c:v>
                </c:pt>
                <c:pt idx="103238">
                  <c:v>239.17718092969901</c:v>
                </c:pt>
                <c:pt idx="103239">
                  <c:v>239.179497684973</c:v>
                </c:pt>
                <c:pt idx="103240">
                  <c:v>239.181814440246</c:v>
                </c:pt>
                <c:pt idx="103241">
                  <c:v>239.18413119552</c:v>
                </c:pt>
                <c:pt idx="103242">
                  <c:v>239.186447950793</c:v>
                </c:pt>
                <c:pt idx="103243">
                  <c:v>239.18876470606699</c:v>
                </c:pt>
                <c:pt idx="103244">
                  <c:v>239.19108146134101</c:v>
                </c:pt>
                <c:pt idx="103245">
                  <c:v>239.19339821661401</c:v>
                </c:pt>
                <c:pt idx="103246">
                  <c:v>239.19571497188801</c:v>
                </c:pt>
                <c:pt idx="103247">
                  <c:v>239.19803172716101</c:v>
                </c:pt>
                <c:pt idx="103248">
                  <c:v>239.200348482435</c:v>
                </c:pt>
                <c:pt idx="103249">
                  <c:v>239.202665237708</c:v>
                </c:pt>
                <c:pt idx="103250">
                  <c:v>239.204981992982</c:v>
                </c:pt>
                <c:pt idx="103251">
                  <c:v>239.207298748255</c:v>
                </c:pt>
                <c:pt idx="103252">
                  <c:v>239.20961550352899</c:v>
                </c:pt>
                <c:pt idx="103253">
                  <c:v>239.21193225880199</c:v>
                </c:pt>
                <c:pt idx="103254">
                  <c:v>239.21424901407599</c:v>
                </c:pt>
                <c:pt idx="103255">
                  <c:v>239.21656576934899</c:v>
                </c:pt>
                <c:pt idx="103256">
                  <c:v>239.21888252462301</c:v>
                </c:pt>
                <c:pt idx="103257">
                  <c:v>239.22119927989701</c:v>
                </c:pt>
                <c:pt idx="103258">
                  <c:v>239.22351603517001</c:v>
                </c:pt>
                <c:pt idx="103259">
                  <c:v>239.225832790444</c:v>
                </c:pt>
                <c:pt idx="103260">
                  <c:v>239.228149545717</c:v>
                </c:pt>
                <c:pt idx="103261">
                  <c:v>239.230466300991</c:v>
                </c:pt>
                <c:pt idx="103262">
                  <c:v>239.232783056264</c:v>
                </c:pt>
                <c:pt idx="103263">
                  <c:v>239.23509981153799</c:v>
                </c:pt>
                <c:pt idx="103264">
                  <c:v>239.23741656681099</c:v>
                </c:pt>
                <c:pt idx="103265">
                  <c:v>239.23973332208499</c:v>
                </c:pt>
                <c:pt idx="103266">
                  <c:v>239.24205007735799</c:v>
                </c:pt>
                <c:pt idx="103267">
                  <c:v>239.24436683263201</c:v>
                </c:pt>
                <c:pt idx="103268">
                  <c:v>239.24668358790601</c:v>
                </c:pt>
                <c:pt idx="103269">
                  <c:v>239.24900034317901</c:v>
                </c:pt>
                <c:pt idx="103270">
                  <c:v>239.251317098453</c:v>
                </c:pt>
                <c:pt idx="103271">
                  <c:v>239.253633853726</c:v>
                </c:pt>
                <c:pt idx="103272">
                  <c:v>239.255950609</c:v>
                </c:pt>
                <c:pt idx="103273">
                  <c:v>239.258267364273</c:v>
                </c:pt>
                <c:pt idx="103274">
                  <c:v>239.26058411954699</c:v>
                </c:pt>
                <c:pt idx="103275">
                  <c:v>239.26290087481999</c:v>
                </c:pt>
                <c:pt idx="103276">
                  <c:v>239.26521763009401</c:v>
                </c:pt>
                <c:pt idx="103277">
                  <c:v>239.26753438536699</c:v>
                </c:pt>
                <c:pt idx="103278">
                  <c:v>239.26985114064101</c:v>
                </c:pt>
                <c:pt idx="103279">
                  <c:v>239.27216789591401</c:v>
                </c:pt>
                <c:pt idx="103280">
                  <c:v>239.274484651188</c:v>
                </c:pt>
                <c:pt idx="103281">
                  <c:v>239.276801406462</c:v>
                </c:pt>
                <c:pt idx="103282">
                  <c:v>239.279118161735</c:v>
                </c:pt>
                <c:pt idx="103283">
                  <c:v>239.28143491700899</c:v>
                </c:pt>
                <c:pt idx="103284">
                  <c:v>239.28375167228199</c:v>
                </c:pt>
                <c:pt idx="103285">
                  <c:v>239.28606842755599</c:v>
                </c:pt>
                <c:pt idx="103286">
                  <c:v>239.28838518282899</c:v>
                </c:pt>
                <c:pt idx="103287">
                  <c:v>239.29070193810301</c:v>
                </c:pt>
                <c:pt idx="103288">
                  <c:v>239.29301869337601</c:v>
                </c:pt>
                <c:pt idx="103289">
                  <c:v>239.29533544865001</c:v>
                </c:pt>
                <c:pt idx="103290">
                  <c:v>239.29765220392301</c:v>
                </c:pt>
                <c:pt idx="103291">
                  <c:v>239.299968959197</c:v>
                </c:pt>
                <c:pt idx="103292">
                  <c:v>239.30228571447</c:v>
                </c:pt>
                <c:pt idx="103293">
                  <c:v>239.304602469744</c:v>
                </c:pt>
                <c:pt idx="103294">
                  <c:v>239.30691922501799</c:v>
                </c:pt>
                <c:pt idx="103295">
                  <c:v>239.30923598029099</c:v>
                </c:pt>
                <c:pt idx="103296">
                  <c:v>239.31155273556499</c:v>
                </c:pt>
                <c:pt idx="103297">
                  <c:v>239.31386949083799</c:v>
                </c:pt>
                <c:pt idx="103298">
                  <c:v>239.31618624611201</c:v>
                </c:pt>
                <c:pt idx="103299">
                  <c:v>239.31850300138501</c:v>
                </c:pt>
                <c:pt idx="103300">
                  <c:v>239.32081975665901</c:v>
                </c:pt>
                <c:pt idx="103301">
                  <c:v>239.32313651193201</c:v>
                </c:pt>
                <c:pt idx="103302">
                  <c:v>239.325453267206</c:v>
                </c:pt>
                <c:pt idx="103303">
                  <c:v>239.327770022479</c:v>
                </c:pt>
                <c:pt idx="103304">
                  <c:v>239.330086777753</c:v>
                </c:pt>
                <c:pt idx="103305">
                  <c:v>239.332403533026</c:v>
                </c:pt>
                <c:pt idx="103306">
                  <c:v>239.33472028829999</c:v>
                </c:pt>
                <c:pt idx="103307">
                  <c:v>239.33703704357401</c:v>
                </c:pt>
                <c:pt idx="103308">
                  <c:v>239.33935379884699</c:v>
                </c:pt>
                <c:pt idx="103309">
                  <c:v>239.34167055412101</c:v>
                </c:pt>
                <c:pt idx="103310">
                  <c:v>239.34398730939401</c:v>
                </c:pt>
                <c:pt idx="103311">
                  <c:v>239.346304064668</c:v>
                </c:pt>
                <c:pt idx="103312">
                  <c:v>239.348620819941</c:v>
                </c:pt>
                <c:pt idx="103313">
                  <c:v>239.350937575215</c:v>
                </c:pt>
                <c:pt idx="103314">
                  <c:v>239.353254330488</c:v>
                </c:pt>
                <c:pt idx="103315">
                  <c:v>239.35557108576199</c:v>
                </c:pt>
                <c:pt idx="103316">
                  <c:v>239.35788784103499</c:v>
                </c:pt>
                <c:pt idx="103317">
                  <c:v>239.36020459630899</c:v>
                </c:pt>
                <c:pt idx="103318">
                  <c:v>239.36252135158301</c:v>
                </c:pt>
                <c:pt idx="103319">
                  <c:v>239.36483810685601</c:v>
                </c:pt>
                <c:pt idx="103320">
                  <c:v>239.36715486213001</c:v>
                </c:pt>
                <c:pt idx="103321">
                  <c:v>239.36947161740301</c:v>
                </c:pt>
                <c:pt idx="103322">
                  <c:v>239.371788372677</c:v>
                </c:pt>
                <c:pt idx="103323">
                  <c:v>239.37410512795</c:v>
                </c:pt>
                <c:pt idx="103324">
                  <c:v>239.376421883224</c:v>
                </c:pt>
                <c:pt idx="103325">
                  <c:v>239.378738638497</c:v>
                </c:pt>
                <c:pt idx="103326">
                  <c:v>239.38105539377099</c:v>
                </c:pt>
                <c:pt idx="103327">
                  <c:v>239.38337214904399</c:v>
                </c:pt>
                <c:pt idx="103328">
                  <c:v>239.38568890431799</c:v>
                </c:pt>
                <c:pt idx="103329">
                  <c:v>239.38800565959099</c:v>
                </c:pt>
                <c:pt idx="103330">
                  <c:v>239.39032241486501</c:v>
                </c:pt>
                <c:pt idx="103331">
                  <c:v>239.39263917013901</c:v>
                </c:pt>
                <c:pt idx="103332">
                  <c:v>239.39495592541201</c:v>
                </c:pt>
                <c:pt idx="103333">
                  <c:v>239.397272680686</c:v>
                </c:pt>
                <c:pt idx="103334">
                  <c:v>239.399589435959</c:v>
                </c:pt>
                <c:pt idx="103335">
                  <c:v>239.401906191233</c:v>
                </c:pt>
                <c:pt idx="103336">
                  <c:v>239.404222946506</c:v>
                </c:pt>
                <c:pt idx="103337">
                  <c:v>239.40653970177999</c:v>
                </c:pt>
                <c:pt idx="103338">
                  <c:v>239.40885645705299</c:v>
                </c:pt>
                <c:pt idx="103339">
                  <c:v>239.41117321232699</c:v>
                </c:pt>
                <c:pt idx="103340">
                  <c:v>239.41348996759999</c:v>
                </c:pt>
                <c:pt idx="103341">
                  <c:v>239.41580672287401</c:v>
                </c:pt>
                <c:pt idx="103342">
                  <c:v>239.41812347814701</c:v>
                </c:pt>
                <c:pt idx="103343">
                  <c:v>239.420440233421</c:v>
                </c:pt>
                <c:pt idx="103344">
                  <c:v>239.422756988695</c:v>
                </c:pt>
                <c:pt idx="103345">
                  <c:v>239.425073743968</c:v>
                </c:pt>
                <c:pt idx="103346">
                  <c:v>239.42739049924199</c:v>
                </c:pt>
                <c:pt idx="103347">
                  <c:v>239.42970725451499</c:v>
                </c:pt>
                <c:pt idx="103348">
                  <c:v>239.43202400978899</c:v>
                </c:pt>
                <c:pt idx="103349">
                  <c:v>239.43434076506199</c:v>
                </c:pt>
                <c:pt idx="103350">
                  <c:v>239.43665752033601</c:v>
                </c:pt>
                <c:pt idx="103351">
                  <c:v>239.43897427560901</c:v>
                </c:pt>
                <c:pt idx="103352">
                  <c:v>239.44129103088301</c:v>
                </c:pt>
                <c:pt idx="103353">
                  <c:v>239.44360778615601</c:v>
                </c:pt>
                <c:pt idx="103354">
                  <c:v>239.44592454143</c:v>
                </c:pt>
                <c:pt idx="103355">
                  <c:v>239.448241296704</c:v>
                </c:pt>
                <c:pt idx="103356">
                  <c:v>239.450558051977</c:v>
                </c:pt>
                <c:pt idx="103357">
                  <c:v>239.45287480725099</c:v>
                </c:pt>
                <c:pt idx="103358">
                  <c:v>239.45519156252399</c:v>
                </c:pt>
                <c:pt idx="103359">
                  <c:v>239.45750831779799</c:v>
                </c:pt>
                <c:pt idx="103360">
                  <c:v>239.45982507307099</c:v>
                </c:pt>
                <c:pt idx="103361">
                  <c:v>239.46214182834501</c:v>
                </c:pt>
                <c:pt idx="103362">
                  <c:v>239.46445858361801</c:v>
                </c:pt>
                <c:pt idx="103363">
                  <c:v>239.46677533889201</c:v>
                </c:pt>
                <c:pt idx="103364">
                  <c:v>239.46909209416501</c:v>
                </c:pt>
                <c:pt idx="103365">
                  <c:v>239.471408849439</c:v>
                </c:pt>
                <c:pt idx="103366">
                  <c:v>239.473725604712</c:v>
                </c:pt>
                <c:pt idx="103367">
                  <c:v>239.476042359986</c:v>
                </c:pt>
                <c:pt idx="103368">
                  <c:v>239.47835911525999</c:v>
                </c:pt>
                <c:pt idx="103369">
                  <c:v>239.48067587053299</c:v>
                </c:pt>
                <c:pt idx="103370">
                  <c:v>239.48299262580699</c:v>
                </c:pt>
                <c:pt idx="103371">
                  <c:v>239.48530938107999</c:v>
                </c:pt>
                <c:pt idx="103372">
                  <c:v>239.48762613635401</c:v>
                </c:pt>
                <c:pt idx="103373">
                  <c:v>239.48994289162701</c:v>
                </c:pt>
                <c:pt idx="103374">
                  <c:v>239.492259646901</c:v>
                </c:pt>
                <c:pt idx="103375">
                  <c:v>239.494576402174</c:v>
                </c:pt>
                <c:pt idx="103376">
                  <c:v>239.496893157448</c:v>
                </c:pt>
                <c:pt idx="103377">
                  <c:v>239.499209912721</c:v>
                </c:pt>
                <c:pt idx="103378">
                  <c:v>239.50152666799499</c:v>
                </c:pt>
                <c:pt idx="103379">
                  <c:v>239.50384342326799</c:v>
                </c:pt>
                <c:pt idx="103380">
                  <c:v>239.50616017854199</c:v>
                </c:pt>
                <c:pt idx="103381">
                  <c:v>239.50847693381601</c:v>
                </c:pt>
                <c:pt idx="103382">
                  <c:v>239.51079368908901</c:v>
                </c:pt>
                <c:pt idx="103383">
                  <c:v>239.51311044436301</c:v>
                </c:pt>
                <c:pt idx="103384">
                  <c:v>239.51542719963601</c:v>
                </c:pt>
                <c:pt idx="103385">
                  <c:v>239.51774395491</c:v>
                </c:pt>
                <c:pt idx="103386">
                  <c:v>239.520060710183</c:v>
                </c:pt>
                <c:pt idx="103387">
                  <c:v>239.522377465457</c:v>
                </c:pt>
                <c:pt idx="103388">
                  <c:v>239.52469422073</c:v>
                </c:pt>
                <c:pt idx="103389">
                  <c:v>239.52701097600399</c:v>
                </c:pt>
                <c:pt idx="103390">
                  <c:v>239.52932773127699</c:v>
                </c:pt>
                <c:pt idx="103391">
                  <c:v>239.53164448655099</c:v>
                </c:pt>
                <c:pt idx="103392">
                  <c:v>239.53396124182399</c:v>
                </c:pt>
                <c:pt idx="103393">
                  <c:v>239.53627799709801</c:v>
                </c:pt>
                <c:pt idx="103394">
                  <c:v>239.53859475237201</c:v>
                </c:pt>
                <c:pt idx="103395">
                  <c:v>239.54091150764501</c:v>
                </c:pt>
                <c:pt idx="103396">
                  <c:v>239.543228262919</c:v>
                </c:pt>
                <c:pt idx="103397">
                  <c:v>239.545545018192</c:v>
                </c:pt>
                <c:pt idx="103398">
                  <c:v>239.547861773466</c:v>
                </c:pt>
                <c:pt idx="103399">
                  <c:v>239.550178528739</c:v>
                </c:pt>
                <c:pt idx="103400">
                  <c:v>239.55249528401299</c:v>
                </c:pt>
                <c:pt idx="103401">
                  <c:v>239.55481203928599</c:v>
                </c:pt>
                <c:pt idx="103402">
                  <c:v>239.55712879455999</c:v>
                </c:pt>
                <c:pt idx="103403">
                  <c:v>239.55944554983299</c:v>
                </c:pt>
                <c:pt idx="103404">
                  <c:v>239.56176230510701</c:v>
                </c:pt>
                <c:pt idx="103405">
                  <c:v>239.564079060381</c:v>
                </c:pt>
                <c:pt idx="103406">
                  <c:v>239.566395815654</c:v>
                </c:pt>
                <c:pt idx="103407">
                  <c:v>239.568712570928</c:v>
                </c:pt>
                <c:pt idx="103408">
                  <c:v>239.571029326201</c:v>
                </c:pt>
                <c:pt idx="103409">
                  <c:v>239.57334608147499</c:v>
                </c:pt>
                <c:pt idx="103410">
                  <c:v>239.57566283674799</c:v>
                </c:pt>
                <c:pt idx="103411">
                  <c:v>239.57797959202199</c:v>
                </c:pt>
                <c:pt idx="103412">
                  <c:v>239.58029634729499</c:v>
                </c:pt>
                <c:pt idx="103413">
                  <c:v>239.58261310256901</c:v>
                </c:pt>
                <c:pt idx="103414">
                  <c:v>239.58492985784201</c:v>
                </c:pt>
                <c:pt idx="103415">
                  <c:v>239.58724661311601</c:v>
                </c:pt>
                <c:pt idx="103416">
                  <c:v>239.58956336838901</c:v>
                </c:pt>
                <c:pt idx="103417">
                  <c:v>239.591880123663</c:v>
                </c:pt>
                <c:pt idx="103418">
                  <c:v>239.594196878937</c:v>
                </c:pt>
                <c:pt idx="103419">
                  <c:v>239.59651363421</c:v>
                </c:pt>
                <c:pt idx="103420">
                  <c:v>239.59883038948399</c:v>
                </c:pt>
                <c:pt idx="103421">
                  <c:v>239.60114714475699</c:v>
                </c:pt>
                <c:pt idx="103422">
                  <c:v>239.60346390003099</c:v>
                </c:pt>
                <c:pt idx="103423">
                  <c:v>239.60578065530399</c:v>
                </c:pt>
                <c:pt idx="103424">
                  <c:v>239.60809741057801</c:v>
                </c:pt>
                <c:pt idx="103425">
                  <c:v>239.61041416585101</c:v>
                </c:pt>
                <c:pt idx="103426">
                  <c:v>239.61273092112501</c:v>
                </c:pt>
                <c:pt idx="103427">
                  <c:v>239.61504767639801</c:v>
                </c:pt>
                <c:pt idx="103428">
                  <c:v>239.617364431672</c:v>
                </c:pt>
                <c:pt idx="103429">
                  <c:v>239.619681186945</c:v>
                </c:pt>
                <c:pt idx="103430">
                  <c:v>239.621997942219</c:v>
                </c:pt>
                <c:pt idx="103431">
                  <c:v>239.62431469749299</c:v>
                </c:pt>
                <c:pt idx="103432">
                  <c:v>239.62663145276599</c:v>
                </c:pt>
                <c:pt idx="103433">
                  <c:v>239.62894820803999</c:v>
                </c:pt>
                <c:pt idx="103434">
                  <c:v>239.63126496331299</c:v>
                </c:pt>
                <c:pt idx="103435">
                  <c:v>239.63358171858701</c:v>
                </c:pt>
                <c:pt idx="103436">
                  <c:v>239.63589847386001</c:v>
                </c:pt>
                <c:pt idx="103437">
                  <c:v>239.638215229134</c:v>
                </c:pt>
                <c:pt idx="103438">
                  <c:v>239.640531984407</c:v>
                </c:pt>
                <c:pt idx="103439">
                  <c:v>239.642848739681</c:v>
                </c:pt>
                <c:pt idx="103440">
                  <c:v>239.645165494954</c:v>
                </c:pt>
                <c:pt idx="103441">
                  <c:v>239.64748225022799</c:v>
                </c:pt>
                <c:pt idx="103442">
                  <c:v>239.649799005501</c:v>
                </c:pt>
                <c:pt idx="103443">
                  <c:v>239.65211576077499</c:v>
                </c:pt>
                <c:pt idx="103444">
                  <c:v>239.65443251604901</c:v>
                </c:pt>
                <c:pt idx="103445">
                  <c:v>239.65674927132201</c:v>
                </c:pt>
                <c:pt idx="103446">
                  <c:v>239.65906602659601</c:v>
                </c:pt>
                <c:pt idx="103447">
                  <c:v>239.66138278186901</c:v>
                </c:pt>
                <c:pt idx="103448">
                  <c:v>239.663699537143</c:v>
                </c:pt>
                <c:pt idx="103449">
                  <c:v>239.666016292416</c:v>
                </c:pt>
                <c:pt idx="103450">
                  <c:v>239.66833304769</c:v>
                </c:pt>
                <c:pt idx="103451">
                  <c:v>239.670649802963</c:v>
                </c:pt>
                <c:pt idx="103452">
                  <c:v>239.67296655823699</c:v>
                </c:pt>
                <c:pt idx="103453">
                  <c:v>239.67528331350999</c:v>
                </c:pt>
                <c:pt idx="103454">
                  <c:v>239.67760006878399</c:v>
                </c:pt>
                <c:pt idx="103455">
                  <c:v>239.67991682405801</c:v>
                </c:pt>
                <c:pt idx="103456">
                  <c:v>239.68223357933101</c:v>
                </c:pt>
                <c:pt idx="103457">
                  <c:v>239.68455033460501</c:v>
                </c:pt>
                <c:pt idx="103458">
                  <c:v>239.68686708987801</c:v>
                </c:pt>
                <c:pt idx="103459">
                  <c:v>239.689183845152</c:v>
                </c:pt>
                <c:pt idx="103460">
                  <c:v>239.691500600425</c:v>
                </c:pt>
                <c:pt idx="103461">
                  <c:v>239.693817355699</c:v>
                </c:pt>
                <c:pt idx="103462">
                  <c:v>239.696134110972</c:v>
                </c:pt>
                <c:pt idx="103463">
                  <c:v>239.69845086624599</c:v>
                </c:pt>
                <c:pt idx="103464">
                  <c:v>239.70076762151899</c:v>
                </c:pt>
                <c:pt idx="103465">
                  <c:v>239.70308437679299</c:v>
                </c:pt>
                <c:pt idx="103466">
                  <c:v>239.70540113206599</c:v>
                </c:pt>
                <c:pt idx="103467">
                  <c:v>239.70771788734001</c:v>
                </c:pt>
                <c:pt idx="103468">
                  <c:v>239.710034642614</c:v>
                </c:pt>
                <c:pt idx="103469">
                  <c:v>239.71235139788701</c:v>
                </c:pt>
                <c:pt idx="103470">
                  <c:v>239.714668153161</c:v>
                </c:pt>
                <c:pt idx="103471">
                  <c:v>239.716984908434</c:v>
                </c:pt>
                <c:pt idx="103472">
                  <c:v>239.71930166370799</c:v>
                </c:pt>
                <c:pt idx="103473">
                  <c:v>239.721618418981</c:v>
                </c:pt>
                <c:pt idx="103474">
                  <c:v>239.72393517425499</c:v>
                </c:pt>
                <c:pt idx="103475">
                  <c:v>239.72625192952799</c:v>
                </c:pt>
                <c:pt idx="103476">
                  <c:v>239.72856868480201</c:v>
                </c:pt>
                <c:pt idx="103477">
                  <c:v>239.73088544007501</c:v>
                </c:pt>
                <c:pt idx="103478">
                  <c:v>239.73320219534901</c:v>
                </c:pt>
                <c:pt idx="103479">
                  <c:v>239.73551895062201</c:v>
                </c:pt>
                <c:pt idx="103480">
                  <c:v>239.737835705896</c:v>
                </c:pt>
                <c:pt idx="103481">
                  <c:v>239.74015246117</c:v>
                </c:pt>
                <c:pt idx="103482">
                  <c:v>239.742469216443</c:v>
                </c:pt>
                <c:pt idx="103483">
                  <c:v>239.74478597171699</c:v>
                </c:pt>
                <c:pt idx="103484">
                  <c:v>239.74710272698999</c:v>
                </c:pt>
                <c:pt idx="103485">
                  <c:v>239.74941948226399</c:v>
                </c:pt>
                <c:pt idx="103486">
                  <c:v>239.75173623753699</c:v>
                </c:pt>
                <c:pt idx="103487">
                  <c:v>239.75405299281101</c:v>
                </c:pt>
                <c:pt idx="103488">
                  <c:v>239.75636974808401</c:v>
                </c:pt>
                <c:pt idx="103489">
                  <c:v>239.75868650335801</c:v>
                </c:pt>
                <c:pt idx="103490">
                  <c:v>239.76100325863101</c:v>
                </c:pt>
                <c:pt idx="103491">
                  <c:v>239.763320013905</c:v>
                </c:pt>
                <c:pt idx="103492">
                  <c:v>239.765636769178</c:v>
                </c:pt>
                <c:pt idx="103493">
                  <c:v>239.767953524452</c:v>
                </c:pt>
                <c:pt idx="103494">
                  <c:v>239.77027027972599</c:v>
                </c:pt>
                <c:pt idx="103495">
                  <c:v>239.77258703499899</c:v>
                </c:pt>
                <c:pt idx="103496">
                  <c:v>239.77490379027299</c:v>
                </c:pt>
                <c:pt idx="103497">
                  <c:v>239.77722054554599</c:v>
                </c:pt>
                <c:pt idx="103498">
                  <c:v>239.77953730082001</c:v>
                </c:pt>
                <c:pt idx="103499">
                  <c:v>239.78185405609301</c:v>
                </c:pt>
                <c:pt idx="103500">
                  <c:v>239.78417081136701</c:v>
                </c:pt>
                <c:pt idx="103501">
                  <c:v>239.78648756664001</c:v>
                </c:pt>
                <c:pt idx="103502">
                  <c:v>239.788804321914</c:v>
                </c:pt>
                <c:pt idx="103503">
                  <c:v>239.791121077187</c:v>
                </c:pt>
                <c:pt idx="103504">
                  <c:v>239.793437832461</c:v>
                </c:pt>
                <c:pt idx="103505">
                  <c:v>239.79575458773499</c:v>
                </c:pt>
                <c:pt idx="103506">
                  <c:v>239.79807134300799</c:v>
                </c:pt>
                <c:pt idx="103507">
                  <c:v>239.80038809828201</c:v>
                </c:pt>
                <c:pt idx="103508">
                  <c:v>239.80270485355501</c:v>
                </c:pt>
                <c:pt idx="103509">
                  <c:v>239.80502160882901</c:v>
                </c:pt>
                <c:pt idx="103510">
                  <c:v>239.80733836410201</c:v>
                </c:pt>
                <c:pt idx="103511">
                  <c:v>239.809655119376</c:v>
                </c:pt>
                <c:pt idx="103512">
                  <c:v>239.811971874649</c:v>
                </c:pt>
                <c:pt idx="103513">
                  <c:v>239.814288629923</c:v>
                </c:pt>
                <c:pt idx="103514">
                  <c:v>239.816605385196</c:v>
                </c:pt>
                <c:pt idx="103515">
                  <c:v>239.81892214046999</c:v>
                </c:pt>
                <c:pt idx="103516">
                  <c:v>239.82123889574299</c:v>
                </c:pt>
                <c:pt idx="103517">
                  <c:v>239.82355565101699</c:v>
                </c:pt>
                <c:pt idx="103518">
                  <c:v>239.82587240629101</c:v>
                </c:pt>
                <c:pt idx="103519">
                  <c:v>239.82818916156401</c:v>
                </c:pt>
                <c:pt idx="103520">
                  <c:v>239.83050591683801</c:v>
                </c:pt>
                <c:pt idx="103521">
                  <c:v>239.83282267211101</c:v>
                </c:pt>
                <c:pt idx="103522">
                  <c:v>239.835139427385</c:v>
                </c:pt>
                <c:pt idx="103523">
                  <c:v>239.837456182658</c:v>
                </c:pt>
                <c:pt idx="103524">
                  <c:v>239.839772937932</c:v>
                </c:pt>
                <c:pt idx="103525">
                  <c:v>239.842089693205</c:v>
                </c:pt>
                <c:pt idx="103526">
                  <c:v>239.84440644847899</c:v>
                </c:pt>
                <c:pt idx="103527">
                  <c:v>239.84672320375199</c:v>
                </c:pt>
                <c:pt idx="103528">
                  <c:v>239.84903995902599</c:v>
                </c:pt>
                <c:pt idx="103529">
                  <c:v>239.85135671429899</c:v>
                </c:pt>
                <c:pt idx="103530">
                  <c:v>239.85367346957301</c:v>
                </c:pt>
                <c:pt idx="103531">
                  <c:v>239.85599022484701</c:v>
                </c:pt>
                <c:pt idx="103532">
                  <c:v>239.85830698012001</c:v>
                </c:pt>
                <c:pt idx="103533">
                  <c:v>239.860623735394</c:v>
                </c:pt>
                <c:pt idx="103534">
                  <c:v>239.862940490667</c:v>
                </c:pt>
                <c:pt idx="103535">
                  <c:v>239.865257245941</c:v>
                </c:pt>
                <c:pt idx="103536">
                  <c:v>239.867574001214</c:v>
                </c:pt>
                <c:pt idx="103537">
                  <c:v>239.86989075648799</c:v>
                </c:pt>
                <c:pt idx="103538">
                  <c:v>239.87220751176099</c:v>
                </c:pt>
                <c:pt idx="103539">
                  <c:v>239.87452426703501</c:v>
                </c:pt>
                <c:pt idx="103540">
                  <c:v>239.87684102230801</c:v>
                </c:pt>
                <c:pt idx="103541">
                  <c:v>239.87915777758201</c:v>
                </c:pt>
                <c:pt idx="103542">
                  <c:v>239.881474532856</c:v>
                </c:pt>
                <c:pt idx="103543">
                  <c:v>239.883791288129</c:v>
                </c:pt>
                <c:pt idx="103544">
                  <c:v>239.886108043403</c:v>
                </c:pt>
                <c:pt idx="103545">
                  <c:v>239.888424798676</c:v>
                </c:pt>
                <c:pt idx="103546">
                  <c:v>239.89074155394999</c:v>
                </c:pt>
                <c:pt idx="103547">
                  <c:v>239.89305830922299</c:v>
                </c:pt>
                <c:pt idx="103548">
                  <c:v>239.89537506449699</c:v>
                </c:pt>
                <c:pt idx="103549">
                  <c:v>239.89769181976999</c:v>
                </c:pt>
                <c:pt idx="103550">
                  <c:v>239.90000857504401</c:v>
                </c:pt>
                <c:pt idx="103551">
                  <c:v>239.90232533031701</c:v>
                </c:pt>
                <c:pt idx="103552">
                  <c:v>239.90464208559101</c:v>
                </c:pt>
                <c:pt idx="103553">
                  <c:v>239.90695884086401</c:v>
                </c:pt>
                <c:pt idx="103554">
                  <c:v>239.909275596138</c:v>
                </c:pt>
                <c:pt idx="103555">
                  <c:v>239.911592351412</c:v>
                </c:pt>
                <c:pt idx="103556">
                  <c:v>239.913909106685</c:v>
                </c:pt>
                <c:pt idx="103557">
                  <c:v>239.91622586195899</c:v>
                </c:pt>
                <c:pt idx="103558">
                  <c:v>239.91854261723199</c:v>
                </c:pt>
                <c:pt idx="103559">
                  <c:v>239.92085937250599</c:v>
                </c:pt>
                <c:pt idx="103560">
                  <c:v>239.92317612777899</c:v>
                </c:pt>
                <c:pt idx="103561">
                  <c:v>239.92549288305301</c:v>
                </c:pt>
                <c:pt idx="103562">
                  <c:v>239.92780963832601</c:v>
                </c:pt>
                <c:pt idx="103563">
                  <c:v>239.93012639360001</c:v>
                </c:pt>
                <c:pt idx="103564">
                  <c:v>239.93244314887301</c:v>
                </c:pt>
                <c:pt idx="103565">
                  <c:v>239.934759904147</c:v>
                </c:pt>
                <c:pt idx="103566">
                  <c:v>239.93707665942</c:v>
                </c:pt>
                <c:pt idx="103567">
                  <c:v>239.939393414694</c:v>
                </c:pt>
                <c:pt idx="103568">
                  <c:v>239.94171016996799</c:v>
                </c:pt>
                <c:pt idx="103569">
                  <c:v>239.94402692524099</c:v>
                </c:pt>
                <c:pt idx="103570">
                  <c:v>239.94634368051501</c:v>
                </c:pt>
                <c:pt idx="103571">
                  <c:v>239.94866043578801</c:v>
                </c:pt>
                <c:pt idx="103572">
                  <c:v>239.95097719106201</c:v>
                </c:pt>
                <c:pt idx="103573">
                  <c:v>239.95329394633501</c:v>
                </c:pt>
                <c:pt idx="103574">
                  <c:v>239.955610701609</c:v>
                </c:pt>
                <c:pt idx="103575">
                  <c:v>239.957927456882</c:v>
                </c:pt>
                <c:pt idx="103576">
                  <c:v>239.960244212156</c:v>
                </c:pt>
                <c:pt idx="103577">
                  <c:v>239.962560967429</c:v>
                </c:pt>
                <c:pt idx="103578">
                  <c:v>239.96487772270299</c:v>
                </c:pt>
                <c:pt idx="103579">
                  <c:v>239.96719447797599</c:v>
                </c:pt>
                <c:pt idx="103580">
                  <c:v>239.96951123324999</c:v>
                </c:pt>
                <c:pt idx="103581">
                  <c:v>239.97182798852401</c:v>
                </c:pt>
                <c:pt idx="103582">
                  <c:v>239.97414474379701</c:v>
                </c:pt>
                <c:pt idx="103583">
                  <c:v>239.97646149907101</c:v>
                </c:pt>
                <c:pt idx="103584">
                  <c:v>239.97877825434401</c:v>
                </c:pt>
                <c:pt idx="103585">
                  <c:v>239.981095009618</c:v>
                </c:pt>
                <c:pt idx="103586">
                  <c:v>239.983411764891</c:v>
                </c:pt>
                <c:pt idx="103587">
                  <c:v>239.985728520165</c:v>
                </c:pt>
                <c:pt idx="103588">
                  <c:v>239.988045275438</c:v>
                </c:pt>
                <c:pt idx="103589">
                  <c:v>239.99036203071199</c:v>
                </c:pt>
                <c:pt idx="103590">
                  <c:v>239.99267878598499</c:v>
                </c:pt>
                <c:pt idx="103591">
                  <c:v>239.99499554125899</c:v>
                </c:pt>
                <c:pt idx="103592">
                  <c:v>239.99731229653301</c:v>
                </c:pt>
                <c:pt idx="103593">
                  <c:v>239.99962905180601</c:v>
                </c:pt>
                <c:pt idx="103594">
                  <c:v>240.00194580708001</c:v>
                </c:pt>
                <c:pt idx="103595">
                  <c:v>240.00426256235301</c:v>
                </c:pt>
                <c:pt idx="103596">
                  <c:v>240.006579317627</c:v>
                </c:pt>
                <c:pt idx="103597">
                  <c:v>240.0088960729</c:v>
                </c:pt>
                <c:pt idx="103598">
                  <c:v>240.011212828174</c:v>
                </c:pt>
                <c:pt idx="103599">
                  <c:v>240.013529583447</c:v>
                </c:pt>
                <c:pt idx="103600">
                  <c:v>240.01584633872099</c:v>
                </c:pt>
                <c:pt idx="103601">
                  <c:v>240.01816309399399</c:v>
                </c:pt>
                <c:pt idx="103602">
                  <c:v>240.02047984926801</c:v>
                </c:pt>
                <c:pt idx="103603">
                  <c:v>240.02279660454101</c:v>
                </c:pt>
                <c:pt idx="103604">
                  <c:v>240.02511335981501</c:v>
                </c:pt>
                <c:pt idx="103605">
                  <c:v>240.027430115089</c:v>
                </c:pt>
                <c:pt idx="103606">
                  <c:v>240.029746870362</c:v>
                </c:pt>
                <c:pt idx="103607">
                  <c:v>240.032063625636</c:v>
                </c:pt>
                <c:pt idx="103608">
                  <c:v>240.034380380909</c:v>
                </c:pt>
                <c:pt idx="103609">
                  <c:v>240.03669713618299</c:v>
                </c:pt>
                <c:pt idx="103610">
                  <c:v>240.03901389145599</c:v>
                </c:pt>
                <c:pt idx="103611">
                  <c:v>240.04133064672999</c:v>
                </c:pt>
                <c:pt idx="103612">
                  <c:v>240.04364740200299</c:v>
                </c:pt>
                <c:pt idx="103613">
                  <c:v>240.04596415727701</c:v>
                </c:pt>
                <c:pt idx="103614">
                  <c:v>240.04828091255001</c:v>
                </c:pt>
                <c:pt idx="103615">
                  <c:v>240.05059766782401</c:v>
                </c:pt>
                <c:pt idx="103616">
                  <c:v>240.05291442309701</c:v>
                </c:pt>
                <c:pt idx="103617">
                  <c:v>240.055231178371</c:v>
                </c:pt>
                <c:pt idx="103618">
                  <c:v>240.057547933645</c:v>
                </c:pt>
                <c:pt idx="103619">
                  <c:v>240.059864688918</c:v>
                </c:pt>
                <c:pt idx="103620">
                  <c:v>240.06218144419199</c:v>
                </c:pt>
                <c:pt idx="103621">
                  <c:v>240.06449819946499</c:v>
                </c:pt>
                <c:pt idx="103622">
                  <c:v>240.06681495473899</c:v>
                </c:pt>
                <c:pt idx="103623">
                  <c:v>240.06913171001199</c:v>
                </c:pt>
                <c:pt idx="103624">
                  <c:v>240.07144846528601</c:v>
                </c:pt>
                <c:pt idx="103625">
                  <c:v>240.07376522055901</c:v>
                </c:pt>
                <c:pt idx="103626">
                  <c:v>240.07608197583301</c:v>
                </c:pt>
                <c:pt idx="103627">
                  <c:v>240.07839873110601</c:v>
                </c:pt>
                <c:pt idx="103628">
                  <c:v>240.08071548638</c:v>
                </c:pt>
                <c:pt idx="103629">
                  <c:v>240.083032241653</c:v>
                </c:pt>
                <c:pt idx="103630">
                  <c:v>240.085348996927</c:v>
                </c:pt>
                <c:pt idx="103631">
                  <c:v>240.08766575220099</c:v>
                </c:pt>
                <c:pt idx="103632">
                  <c:v>240.08998250747399</c:v>
                </c:pt>
                <c:pt idx="103633">
                  <c:v>240.09229926274801</c:v>
                </c:pt>
                <c:pt idx="103634">
                  <c:v>240.09461601802099</c:v>
                </c:pt>
                <c:pt idx="103635">
                  <c:v>240.09693277329501</c:v>
                </c:pt>
                <c:pt idx="103636">
                  <c:v>240.09924952856801</c:v>
                </c:pt>
                <c:pt idx="103637">
                  <c:v>240.101566283842</c:v>
                </c:pt>
                <c:pt idx="103638">
                  <c:v>240.103883039115</c:v>
                </c:pt>
                <c:pt idx="103639">
                  <c:v>240.106199794389</c:v>
                </c:pt>
                <c:pt idx="103640">
                  <c:v>240.108516549662</c:v>
                </c:pt>
                <c:pt idx="103641">
                  <c:v>240.11083330493599</c:v>
                </c:pt>
                <c:pt idx="103642">
                  <c:v>240.11315006020999</c:v>
                </c:pt>
                <c:pt idx="103643">
                  <c:v>240.11546681548299</c:v>
                </c:pt>
                <c:pt idx="103644">
                  <c:v>240.11778357075701</c:v>
                </c:pt>
                <c:pt idx="103645">
                  <c:v>240.12010032603001</c:v>
                </c:pt>
                <c:pt idx="103646">
                  <c:v>240.12241708130401</c:v>
                </c:pt>
                <c:pt idx="103647">
                  <c:v>240.12473383657701</c:v>
                </c:pt>
                <c:pt idx="103648">
                  <c:v>240.127050591851</c:v>
                </c:pt>
                <c:pt idx="103649">
                  <c:v>240.129367347124</c:v>
                </c:pt>
                <c:pt idx="103650">
                  <c:v>240.131684102398</c:v>
                </c:pt>
                <c:pt idx="103651">
                  <c:v>240.134000857671</c:v>
                </c:pt>
                <c:pt idx="103652">
                  <c:v>240.13631761294499</c:v>
                </c:pt>
                <c:pt idx="103653">
                  <c:v>240.13863436821799</c:v>
                </c:pt>
                <c:pt idx="103654">
                  <c:v>240.14095112349199</c:v>
                </c:pt>
                <c:pt idx="103655">
                  <c:v>240.14326787876601</c:v>
                </c:pt>
                <c:pt idx="103656">
                  <c:v>240.14558463403901</c:v>
                </c:pt>
                <c:pt idx="103657">
                  <c:v>240.14790138931301</c:v>
                </c:pt>
                <c:pt idx="103658">
                  <c:v>240.15021814458601</c:v>
                </c:pt>
                <c:pt idx="103659">
                  <c:v>240.15253489986</c:v>
                </c:pt>
                <c:pt idx="103660">
                  <c:v>240.154851655133</c:v>
                </c:pt>
                <c:pt idx="103661">
                  <c:v>240.157168410407</c:v>
                </c:pt>
                <c:pt idx="103662">
                  <c:v>240.15948516568</c:v>
                </c:pt>
                <c:pt idx="103663">
                  <c:v>240.16180192095399</c:v>
                </c:pt>
                <c:pt idx="103664">
                  <c:v>240.16411867622699</c:v>
                </c:pt>
                <c:pt idx="103665">
                  <c:v>240.16643543150099</c:v>
                </c:pt>
                <c:pt idx="103666">
                  <c:v>240.16875218677399</c:v>
                </c:pt>
                <c:pt idx="103667">
                  <c:v>240.17106894204801</c:v>
                </c:pt>
                <c:pt idx="103668">
                  <c:v>240.173385697322</c:v>
                </c:pt>
                <c:pt idx="103669">
                  <c:v>240.175702452595</c:v>
                </c:pt>
                <c:pt idx="103670">
                  <c:v>240.178019207869</c:v>
                </c:pt>
                <c:pt idx="103671">
                  <c:v>240.180335963142</c:v>
                </c:pt>
                <c:pt idx="103672">
                  <c:v>240.18265271841599</c:v>
                </c:pt>
                <c:pt idx="103673">
                  <c:v>240.18496947368899</c:v>
                </c:pt>
                <c:pt idx="103674">
                  <c:v>240.18728622896299</c:v>
                </c:pt>
                <c:pt idx="103675">
                  <c:v>240.18960298423599</c:v>
                </c:pt>
                <c:pt idx="103676">
                  <c:v>240.19191973951001</c:v>
                </c:pt>
                <c:pt idx="103677">
                  <c:v>240.19423649478301</c:v>
                </c:pt>
                <c:pt idx="103678">
                  <c:v>240.19655325005701</c:v>
                </c:pt>
                <c:pt idx="103679">
                  <c:v>240.198870005331</c:v>
                </c:pt>
                <c:pt idx="103680">
                  <c:v>240.201186760604</c:v>
                </c:pt>
                <c:pt idx="103681">
                  <c:v>240.203503515878</c:v>
                </c:pt>
                <c:pt idx="103682">
                  <c:v>240.205820271151</c:v>
                </c:pt>
                <c:pt idx="103683">
                  <c:v>240.20813702642499</c:v>
                </c:pt>
                <c:pt idx="103684">
                  <c:v>240.21045378169799</c:v>
                </c:pt>
                <c:pt idx="103685">
                  <c:v>240.21277053697199</c:v>
                </c:pt>
                <c:pt idx="103686">
                  <c:v>240.21508729224499</c:v>
                </c:pt>
                <c:pt idx="103687">
                  <c:v>240.21740404751901</c:v>
                </c:pt>
                <c:pt idx="103688">
                  <c:v>240.21972080279201</c:v>
                </c:pt>
                <c:pt idx="103689">
                  <c:v>240.22203755806601</c:v>
                </c:pt>
                <c:pt idx="103690">
                  <c:v>240.22435431333901</c:v>
                </c:pt>
                <c:pt idx="103691">
                  <c:v>240.226671068613</c:v>
                </c:pt>
                <c:pt idx="103692">
                  <c:v>240.228987823887</c:v>
                </c:pt>
                <c:pt idx="103693">
                  <c:v>240.23130457916</c:v>
                </c:pt>
                <c:pt idx="103694">
                  <c:v>240.23362133443399</c:v>
                </c:pt>
                <c:pt idx="103695">
                  <c:v>240.23593808970699</c:v>
                </c:pt>
                <c:pt idx="103696">
                  <c:v>240.23825484498099</c:v>
                </c:pt>
                <c:pt idx="103697">
                  <c:v>240.24057160025399</c:v>
                </c:pt>
                <c:pt idx="103698">
                  <c:v>240.24288835552801</c:v>
                </c:pt>
                <c:pt idx="103699">
                  <c:v>240.24520511080101</c:v>
                </c:pt>
                <c:pt idx="103700">
                  <c:v>240.247521866075</c:v>
                </c:pt>
                <c:pt idx="103701">
                  <c:v>240.249838621348</c:v>
                </c:pt>
                <c:pt idx="103702">
                  <c:v>240.252155376622</c:v>
                </c:pt>
                <c:pt idx="103703">
                  <c:v>240.254472131895</c:v>
                </c:pt>
                <c:pt idx="103704">
                  <c:v>240.25678888716899</c:v>
                </c:pt>
                <c:pt idx="103705">
                  <c:v>240.25910564244299</c:v>
                </c:pt>
                <c:pt idx="103706">
                  <c:v>240.26142239771599</c:v>
                </c:pt>
                <c:pt idx="103707">
                  <c:v>240.26373915299001</c:v>
                </c:pt>
                <c:pt idx="103708">
                  <c:v>240.26605590826301</c:v>
                </c:pt>
                <c:pt idx="103709">
                  <c:v>240.26837266353701</c:v>
                </c:pt>
                <c:pt idx="103710">
                  <c:v>240.27068941881001</c:v>
                </c:pt>
                <c:pt idx="103711">
                  <c:v>240.273006174084</c:v>
                </c:pt>
                <c:pt idx="103712">
                  <c:v>240.275322929357</c:v>
                </c:pt>
                <c:pt idx="103713">
                  <c:v>240.277639684631</c:v>
                </c:pt>
                <c:pt idx="103714">
                  <c:v>240.279956439904</c:v>
                </c:pt>
                <c:pt idx="103715">
                  <c:v>240.28227319517799</c:v>
                </c:pt>
                <c:pt idx="103716">
                  <c:v>240.28458995045099</c:v>
                </c:pt>
                <c:pt idx="103717">
                  <c:v>240.28690670572499</c:v>
                </c:pt>
                <c:pt idx="103718">
                  <c:v>240.28922346099901</c:v>
                </c:pt>
                <c:pt idx="103719">
                  <c:v>240.29154021627201</c:v>
                </c:pt>
                <c:pt idx="103720">
                  <c:v>240.29385697154601</c:v>
                </c:pt>
                <c:pt idx="103721">
                  <c:v>240.29617372681901</c:v>
                </c:pt>
                <c:pt idx="103722">
                  <c:v>240.298490482093</c:v>
                </c:pt>
                <c:pt idx="103723">
                  <c:v>240.300807237366</c:v>
                </c:pt>
                <c:pt idx="103724">
                  <c:v>240.30312399264</c:v>
                </c:pt>
                <c:pt idx="103725">
                  <c:v>240.305440747913</c:v>
                </c:pt>
                <c:pt idx="103726">
                  <c:v>240.30775750318699</c:v>
                </c:pt>
                <c:pt idx="103727">
                  <c:v>240.31007425845999</c:v>
                </c:pt>
                <c:pt idx="103728">
                  <c:v>240.31239101373399</c:v>
                </c:pt>
                <c:pt idx="103729">
                  <c:v>240.31470776900801</c:v>
                </c:pt>
                <c:pt idx="103730">
                  <c:v>240.31702452428101</c:v>
                </c:pt>
                <c:pt idx="103731">
                  <c:v>240.319341279555</c:v>
                </c:pt>
                <c:pt idx="103732">
                  <c:v>240.321658034828</c:v>
                </c:pt>
                <c:pt idx="103733">
                  <c:v>240.323974790102</c:v>
                </c:pt>
                <c:pt idx="103734">
                  <c:v>240.326291545375</c:v>
                </c:pt>
                <c:pt idx="103735">
                  <c:v>240.32860830064899</c:v>
                </c:pt>
                <c:pt idx="103736">
                  <c:v>240.33092505592199</c:v>
                </c:pt>
                <c:pt idx="103737">
                  <c:v>240.33324181119599</c:v>
                </c:pt>
                <c:pt idx="103738">
                  <c:v>240.33555856646899</c:v>
                </c:pt>
                <c:pt idx="103739">
                  <c:v>240.33787532174301</c:v>
                </c:pt>
                <c:pt idx="103740">
                  <c:v>240.34019207701601</c:v>
                </c:pt>
                <c:pt idx="103741">
                  <c:v>240.34250883229001</c:v>
                </c:pt>
                <c:pt idx="103742">
                  <c:v>240.344825587564</c:v>
                </c:pt>
                <c:pt idx="103743">
                  <c:v>240.347142342837</c:v>
                </c:pt>
                <c:pt idx="103744">
                  <c:v>240.349459098111</c:v>
                </c:pt>
                <c:pt idx="103745">
                  <c:v>240.351775853384</c:v>
                </c:pt>
                <c:pt idx="103746">
                  <c:v>240.35409260865799</c:v>
                </c:pt>
                <c:pt idx="103747">
                  <c:v>240.35640936393099</c:v>
                </c:pt>
                <c:pt idx="103748">
                  <c:v>240.35872611920499</c:v>
                </c:pt>
                <c:pt idx="103749">
                  <c:v>240.36104287447799</c:v>
                </c:pt>
                <c:pt idx="103750">
                  <c:v>240.36335962975201</c:v>
                </c:pt>
                <c:pt idx="103751">
                  <c:v>240.36567638502501</c:v>
                </c:pt>
                <c:pt idx="103752">
                  <c:v>240.36799314029901</c:v>
                </c:pt>
                <c:pt idx="103753">
                  <c:v>240.37030989557201</c:v>
                </c:pt>
                <c:pt idx="103754">
                  <c:v>240.372626650846</c:v>
                </c:pt>
                <c:pt idx="103755">
                  <c:v>240.37494340612</c:v>
                </c:pt>
                <c:pt idx="103756">
                  <c:v>240.377260161393</c:v>
                </c:pt>
                <c:pt idx="103757">
                  <c:v>240.37957691666699</c:v>
                </c:pt>
                <c:pt idx="103758">
                  <c:v>240.38189367193999</c:v>
                </c:pt>
                <c:pt idx="103759">
                  <c:v>240.38421042721399</c:v>
                </c:pt>
                <c:pt idx="103760">
                  <c:v>240.38652718248699</c:v>
                </c:pt>
                <c:pt idx="103761">
                  <c:v>240.38884393776101</c:v>
                </c:pt>
                <c:pt idx="103762">
                  <c:v>240.39116069303401</c:v>
                </c:pt>
                <c:pt idx="103763">
                  <c:v>240.393477448308</c:v>
                </c:pt>
                <c:pt idx="103764">
                  <c:v>240.395794203581</c:v>
                </c:pt>
                <c:pt idx="103765">
                  <c:v>240.398110958855</c:v>
                </c:pt>
                <c:pt idx="103766">
                  <c:v>240.400427714128</c:v>
                </c:pt>
                <c:pt idx="103767">
                  <c:v>240.40274446940199</c:v>
                </c:pt>
                <c:pt idx="103768">
                  <c:v>240.40506122467599</c:v>
                </c:pt>
                <c:pt idx="103769">
                  <c:v>240.40737797994899</c:v>
                </c:pt>
                <c:pt idx="103770">
                  <c:v>240.40969473522301</c:v>
                </c:pt>
                <c:pt idx="103771">
                  <c:v>240.41201149049601</c:v>
                </c:pt>
                <c:pt idx="103772">
                  <c:v>240.41432824577001</c:v>
                </c:pt>
                <c:pt idx="103773">
                  <c:v>240.41664500104301</c:v>
                </c:pt>
                <c:pt idx="103774">
                  <c:v>240.418961756317</c:v>
                </c:pt>
                <c:pt idx="103775">
                  <c:v>240.42127851159</c:v>
                </c:pt>
                <c:pt idx="103776">
                  <c:v>240.423595266864</c:v>
                </c:pt>
                <c:pt idx="103777">
                  <c:v>240.425912022137</c:v>
                </c:pt>
                <c:pt idx="103778">
                  <c:v>240.42822877741099</c:v>
                </c:pt>
                <c:pt idx="103779">
                  <c:v>240.43054553268499</c:v>
                </c:pt>
                <c:pt idx="103780">
                  <c:v>240.43286228795799</c:v>
                </c:pt>
                <c:pt idx="103781">
                  <c:v>240.43517904323201</c:v>
                </c:pt>
                <c:pt idx="103782">
                  <c:v>240.43749579850501</c:v>
                </c:pt>
                <c:pt idx="103783">
                  <c:v>240.43981255377901</c:v>
                </c:pt>
                <c:pt idx="103784">
                  <c:v>240.44212930905201</c:v>
                </c:pt>
                <c:pt idx="103785">
                  <c:v>240.444446064326</c:v>
                </c:pt>
                <c:pt idx="103786">
                  <c:v>240.446762819599</c:v>
                </c:pt>
                <c:pt idx="103787">
                  <c:v>240.449079574873</c:v>
                </c:pt>
                <c:pt idx="103788">
                  <c:v>240.451396330146</c:v>
                </c:pt>
                <c:pt idx="103789">
                  <c:v>240.45371308541999</c:v>
                </c:pt>
                <c:pt idx="103790">
                  <c:v>240.45602984069299</c:v>
                </c:pt>
                <c:pt idx="103791">
                  <c:v>240.45834659596699</c:v>
                </c:pt>
                <c:pt idx="103792">
                  <c:v>240.46066335124101</c:v>
                </c:pt>
                <c:pt idx="103793">
                  <c:v>240.46298010651401</c:v>
                </c:pt>
                <c:pt idx="103794">
                  <c:v>240.465296861788</c:v>
                </c:pt>
                <c:pt idx="103795">
                  <c:v>240.46761361706101</c:v>
                </c:pt>
                <c:pt idx="103796">
                  <c:v>240.469930372335</c:v>
                </c:pt>
                <c:pt idx="103797">
                  <c:v>240.472247127608</c:v>
                </c:pt>
                <c:pt idx="103798">
                  <c:v>240.47456388288199</c:v>
                </c:pt>
                <c:pt idx="103799">
                  <c:v>240.476880638155</c:v>
                </c:pt>
                <c:pt idx="103800">
                  <c:v>240.47919739342899</c:v>
                </c:pt>
                <c:pt idx="103801">
                  <c:v>240.48151414870199</c:v>
                </c:pt>
                <c:pt idx="103802">
                  <c:v>240.48383090397601</c:v>
                </c:pt>
                <c:pt idx="103803">
                  <c:v>240.48614765924901</c:v>
                </c:pt>
                <c:pt idx="103804">
                  <c:v>240.48846441452301</c:v>
                </c:pt>
                <c:pt idx="103805">
                  <c:v>240.490781169797</c:v>
                </c:pt>
                <c:pt idx="103806">
                  <c:v>240.49309792507</c:v>
                </c:pt>
                <c:pt idx="103807">
                  <c:v>240.495414680344</c:v>
                </c:pt>
                <c:pt idx="103808">
                  <c:v>240.497731435617</c:v>
                </c:pt>
                <c:pt idx="103809">
                  <c:v>240.50004819089099</c:v>
                </c:pt>
                <c:pt idx="103810">
                  <c:v>240.50236494616399</c:v>
                </c:pt>
                <c:pt idx="103811">
                  <c:v>240.50468170143799</c:v>
                </c:pt>
                <c:pt idx="103812">
                  <c:v>240.50699845671099</c:v>
                </c:pt>
                <c:pt idx="103813">
                  <c:v>240.50931521198501</c:v>
                </c:pt>
                <c:pt idx="103814">
                  <c:v>240.51163196725801</c:v>
                </c:pt>
                <c:pt idx="103815">
                  <c:v>240.51394872253201</c:v>
                </c:pt>
                <c:pt idx="103816">
                  <c:v>240.516265477806</c:v>
                </c:pt>
                <c:pt idx="103817">
                  <c:v>240.518582233079</c:v>
                </c:pt>
                <c:pt idx="103818">
                  <c:v>240.520898988353</c:v>
                </c:pt>
                <c:pt idx="103819">
                  <c:v>240.523215743626</c:v>
                </c:pt>
                <c:pt idx="103820">
                  <c:v>240.52553249889999</c:v>
                </c:pt>
                <c:pt idx="103821">
                  <c:v>240.52784925417299</c:v>
                </c:pt>
                <c:pt idx="103822">
                  <c:v>240.53016600944699</c:v>
                </c:pt>
                <c:pt idx="103823">
                  <c:v>240.53248276471999</c:v>
                </c:pt>
                <c:pt idx="103824">
                  <c:v>240.53479951999401</c:v>
                </c:pt>
                <c:pt idx="103825">
                  <c:v>240.53711627526701</c:v>
                </c:pt>
                <c:pt idx="103826">
                  <c:v>240.53943303054101</c:v>
                </c:pt>
                <c:pt idx="103827">
                  <c:v>240.54174978581401</c:v>
                </c:pt>
                <c:pt idx="103828">
                  <c:v>240.544066541088</c:v>
                </c:pt>
                <c:pt idx="103829">
                  <c:v>240.546383296362</c:v>
                </c:pt>
                <c:pt idx="103830">
                  <c:v>240.548700051635</c:v>
                </c:pt>
                <c:pt idx="103831">
                  <c:v>240.55101680690899</c:v>
                </c:pt>
                <c:pt idx="103832">
                  <c:v>240.55333356218199</c:v>
                </c:pt>
                <c:pt idx="103833">
                  <c:v>240.55565031745601</c:v>
                </c:pt>
                <c:pt idx="103834">
                  <c:v>240.55796707272901</c:v>
                </c:pt>
                <c:pt idx="103835">
                  <c:v>240.56028382800301</c:v>
                </c:pt>
                <c:pt idx="103836">
                  <c:v>240.56260058327601</c:v>
                </c:pt>
                <c:pt idx="103837">
                  <c:v>240.56491733855</c:v>
                </c:pt>
                <c:pt idx="103838">
                  <c:v>240.567234093823</c:v>
                </c:pt>
                <c:pt idx="103839">
                  <c:v>240.569550849097</c:v>
                </c:pt>
                <c:pt idx="103840">
                  <c:v>240.57186760437</c:v>
                </c:pt>
                <c:pt idx="103841">
                  <c:v>240.57418435964399</c:v>
                </c:pt>
                <c:pt idx="103842">
                  <c:v>240.57650111491799</c:v>
                </c:pt>
                <c:pt idx="103843">
                  <c:v>240.57881787019099</c:v>
                </c:pt>
                <c:pt idx="103844">
                  <c:v>240.58113462546501</c:v>
                </c:pt>
                <c:pt idx="103845">
                  <c:v>240.58345138073801</c:v>
                </c:pt>
                <c:pt idx="103846">
                  <c:v>240.58576813601201</c:v>
                </c:pt>
                <c:pt idx="103847">
                  <c:v>240.58808489128501</c:v>
                </c:pt>
                <c:pt idx="103848">
                  <c:v>240.590401646559</c:v>
                </c:pt>
                <c:pt idx="103849">
                  <c:v>240.592718401832</c:v>
                </c:pt>
                <c:pt idx="103850">
                  <c:v>240.595035157106</c:v>
                </c:pt>
                <c:pt idx="103851">
                  <c:v>240.597351912379</c:v>
                </c:pt>
                <c:pt idx="103852">
                  <c:v>240.59966866765299</c:v>
                </c:pt>
                <c:pt idx="103853">
                  <c:v>240.60198542292599</c:v>
                </c:pt>
                <c:pt idx="103854">
                  <c:v>240.60430217819999</c:v>
                </c:pt>
                <c:pt idx="103855">
                  <c:v>240.60661893347401</c:v>
                </c:pt>
                <c:pt idx="103856">
                  <c:v>240.60893568874701</c:v>
                </c:pt>
                <c:pt idx="103857">
                  <c:v>240.61125244402101</c:v>
                </c:pt>
                <c:pt idx="103858">
                  <c:v>240.61356919929401</c:v>
                </c:pt>
                <c:pt idx="103859">
                  <c:v>240.615885954568</c:v>
                </c:pt>
                <c:pt idx="103860">
                  <c:v>240.618202709841</c:v>
                </c:pt>
                <c:pt idx="103861">
                  <c:v>240.620519465115</c:v>
                </c:pt>
                <c:pt idx="103862">
                  <c:v>240.622836220388</c:v>
                </c:pt>
                <c:pt idx="103863">
                  <c:v>240.62515297566199</c:v>
                </c:pt>
                <c:pt idx="103864">
                  <c:v>240.62746973093499</c:v>
                </c:pt>
                <c:pt idx="103865">
                  <c:v>240.62978648620901</c:v>
                </c:pt>
                <c:pt idx="103866">
                  <c:v>240.63210324148301</c:v>
                </c:pt>
                <c:pt idx="103867">
                  <c:v>240.63441999675601</c:v>
                </c:pt>
                <c:pt idx="103868">
                  <c:v>240.63673675203</c:v>
                </c:pt>
                <c:pt idx="103869">
                  <c:v>240.639053507303</c:v>
                </c:pt>
                <c:pt idx="103870">
                  <c:v>240.641370262577</c:v>
                </c:pt>
                <c:pt idx="103871">
                  <c:v>240.64368701785</c:v>
                </c:pt>
                <c:pt idx="103872">
                  <c:v>240.64600377312399</c:v>
                </c:pt>
                <c:pt idx="103873">
                  <c:v>240.64832052839699</c:v>
                </c:pt>
                <c:pt idx="103874">
                  <c:v>240.65063728367099</c:v>
                </c:pt>
                <c:pt idx="103875">
                  <c:v>240.65295403894399</c:v>
                </c:pt>
                <c:pt idx="103876">
                  <c:v>240.65527079421801</c:v>
                </c:pt>
                <c:pt idx="103877">
                  <c:v>240.65758754949101</c:v>
                </c:pt>
                <c:pt idx="103878">
                  <c:v>240.65990430476501</c:v>
                </c:pt>
                <c:pt idx="103879">
                  <c:v>240.662221060039</c:v>
                </c:pt>
                <c:pt idx="103880">
                  <c:v>240.664537815312</c:v>
                </c:pt>
                <c:pt idx="103881">
                  <c:v>240.666854570586</c:v>
                </c:pt>
                <c:pt idx="103882">
                  <c:v>240.669171325859</c:v>
                </c:pt>
                <c:pt idx="103883">
                  <c:v>240.67148808113299</c:v>
                </c:pt>
                <c:pt idx="103884">
                  <c:v>240.67380483640599</c:v>
                </c:pt>
                <c:pt idx="103885">
                  <c:v>240.67612159167999</c:v>
                </c:pt>
                <c:pt idx="103886">
                  <c:v>240.67843834695299</c:v>
                </c:pt>
                <c:pt idx="103887">
                  <c:v>240.68075510222701</c:v>
                </c:pt>
                <c:pt idx="103888">
                  <c:v>240.68307185750001</c:v>
                </c:pt>
                <c:pt idx="103889">
                  <c:v>240.68538861277401</c:v>
                </c:pt>
                <c:pt idx="103890">
                  <c:v>240.68770536804701</c:v>
                </c:pt>
                <c:pt idx="103891">
                  <c:v>240.690022123321</c:v>
                </c:pt>
                <c:pt idx="103892">
                  <c:v>240.692338878595</c:v>
                </c:pt>
                <c:pt idx="103893">
                  <c:v>240.694655633868</c:v>
                </c:pt>
                <c:pt idx="103894">
                  <c:v>240.69697238914199</c:v>
                </c:pt>
                <c:pt idx="103895">
                  <c:v>240.69928914441499</c:v>
                </c:pt>
                <c:pt idx="103896">
                  <c:v>240.70160589968901</c:v>
                </c:pt>
                <c:pt idx="103897">
                  <c:v>240.70392265496201</c:v>
                </c:pt>
                <c:pt idx="103898">
                  <c:v>240.70623941023601</c:v>
                </c:pt>
                <c:pt idx="103899">
                  <c:v>240.70855616550901</c:v>
                </c:pt>
                <c:pt idx="103900">
                  <c:v>240.710872920783</c:v>
                </c:pt>
                <c:pt idx="103901">
                  <c:v>240.713189676056</c:v>
                </c:pt>
                <c:pt idx="103902">
                  <c:v>240.71550643133</c:v>
                </c:pt>
                <c:pt idx="103903">
                  <c:v>240.717823186603</c:v>
                </c:pt>
                <c:pt idx="103904">
                  <c:v>240.72013994187699</c:v>
                </c:pt>
                <c:pt idx="103905">
                  <c:v>240.72245669715099</c:v>
                </c:pt>
                <c:pt idx="103906">
                  <c:v>240.72477345242399</c:v>
                </c:pt>
                <c:pt idx="103907">
                  <c:v>240.72709020769801</c:v>
                </c:pt>
                <c:pt idx="103908">
                  <c:v>240.72940696297101</c:v>
                </c:pt>
                <c:pt idx="103909">
                  <c:v>240.73172371824501</c:v>
                </c:pt>
                <c:pt idx="103910">
                  <c:v>240.73404047351801</c:v>
                </c:pt>
                <c:pt idx="103911">
                  <c:v>240.736357228792</c:v>
                </c:pt>
                <c:pt idx="103912">
                  <c:v>240.738673984065</c:v>
                </c:pt>
                <c:pt idx="103913">
                  <c:v>240.740990739339</c:v>
                </c:pt>
                <c:pt idx="103914">
                  <c:v>240.743307494612</c:v>
                </c:pt>
                <c:pt idx="103915">
                  <c:v>240.74562424988599</c:v>
                </c:pt>
                <c:pt idx="103916">
                  <c:v>240.74794100515999</c:v>
                </c:pt>
                <c:pt idx="103917">
                  <c:v>240.75025776043299</c:v>
                </c:pt>
                <c:pt idx="103918">
                  <c:v>240.75257451570701</c:v>
                </c:pt>
                <c:pt idx="103919">
                  <c:v>240.75489127098001</c:v>
                </c:pt>
                <c:pt idx="103920">
                  <c:v>240.75720802625401</c:v>
                </c:pt>
                <c:pt idx="103921">
                  <c:v>240.75952478152701</c:v>
                </c:pt>
                <c:pt idx="103922">
                  <c:v>240.761841536801</c:v>
                </c:pt>
                <c:pt idx="103923">
                  <c:v>240.764158292074</c:v>
                </c:pt>
                <c:pt idx="103924">
                  <c:v>240.766475047348</c:v>
                </c:pt>
                <c:pt idx="103925">
                  <c:v>240.768791802621</c:v>
                </c:pt>
                <c:pt idx="103926">
                  <c:v>240.77110855789499</c:v>
                </c:pt>
                <c:pt idx="103927">
                  <c:v>240.77342531316799</c:v>
                </c:pt>
                <c:pt idx="103928">
                  <c:v>240.77574206844201</c:v>
                </c:pt>
                <c:pt idx="103929">
                  <c:v>240.77805882371601</c:v>
                </c:pt>
                <c:pt idx="103930">
                  <c:v>240.78037557898901</c:v>
                </c:pt>
                <c:pt idx="103931">
                  <c:v>240.782692334263</c:v>
                </c:pt>
                <c:pt idx="103932">
                  <c:v>240.785009089536</c:v>
                </c:pt>
                <c:pt idx="103933">
                  <c:v>240.78732584481</c:v>
                </c:pt>
                <c:pt idx="103934">
                  <c:v>240.789642600083</c:v>
                </c:pt>
                <c:pt idx="103935">
                  <c:v>240.79195935535699</c:v>
                </c:pt>
                <c:pt idx="103936">
                  <c:v>240.79427611062999</c:v>
                </c:pt>
                <c:pt idx="103937">
                  <c:v>240.79659286590399</c:v>
                </c:pt>
                <c:pt idx="103938">
                  <c:v>240.79890962117699</c:v>
                </c:pt>
                <c:pt idx="103939">
                  <c:v>240.80122637645101</c:v>
                </c:pt>
                <c:pt idx="103940">
                  <c:v>240.80354313172401</c:v>
                </c:pt>
                <c:pt idx="103941">
                  <c:v>240.80585988699801</c:v>
                </c:pt>
                <c:pt idx="103942">
                  <c:v>240.808176642272</c:v>
                </c:pt>
                <c:pt idx="103943">
                  <c:v>240.810493397545</c:v>
                </c:pt>
                <c:pt idx="103944">
                  <c:v>240.812810152819</c:v>
                </c:pt>
                <c:pt idx="103945">
                  <c:v>240.815126908092</c:v>
                </c:pt>
                <c:pt idx="103946">
                  <c:v>240.81744366336599</c:v>
                </c:pt>
                <c:pt idx="103947">
                  <c:v>240.81976041863899</c:v>
                </c:pt>
                <c:pt idx="103948">
                  <c:v>240.82207717391299</c:v>
                </c:pt>
                <c:pt idx="103949">
                  <c:v>240.82439392918599</c:v>
                </c:pt>
                <c:pt idx="103950">
                  <c:v>240.82671068446001</c:v>
                </c:pt>
                <c:pt idx="103951">
                  <c:v>240.82902743973301</c:v>
                </c:pt>
                <c:pt idx="103952">
                  <c:v>240.83134419500701</c:v>
                </c:pt>
                <c:pt idx="103953">
                  <c:v>240.833660950281</c:v>
                </c:pt>
                <c:pt idx="103954">
                  <c:v>240.835977705554</c:v>
                </c:pt>
                <c:pt idx="103955">
                  <c:v>240.838294460828</c:v>
                </c:pt>
                <c:pt idx="103956">
                  <c:v>240.840611216101</c:v>
                </c:pt>
                <c:pt idx="103957">
                  <c:v>240.84292797137499</c:v>
                </c:pt>
                <c:pt idx="103958">
                  <c:v>240.84524472664799</c:v>
                </c:pt>
                <c:pt idx="103959">
                  <c:v>240.84756148192201</c:v>
                </c:pt>
                <c:pt idx="103960">
                  <c:v>240.84987823719501</c:v>
                </c:pt>
                <c:pt idx="103961">
                  <c:v>240.85219499246901</c:v>
                </c:pt>
                <c:pt idx="103962">
                  <c:v>240.85451174774201</c:v>
                </c:pt>
                <c:pt idx="103963">
                  <c:v>240.856828503016</c:v>
                </c:pt>
                <c:pt idx="103964">
                  <c:v>240.859145258289</c:v>
                </c:pt>
                <c:pt idx="103965">
                  <c:v>240.861462013563</c:v>
                </c:pt>
                <c:pt idx="103966">
                  <c:v>240.86377876883699</c:v>
                </c:pt>
                <c:pt idx="103967">
                  <c:v>240.86609552410999</c:v>
                </c:pt>
                <c:pt idx="103968">
                  <c:v>240.86841227938399</c:v>
                </c:pt>
                <c:pt idx="103969">
                  <c:v>240.87072903465699</c:v>
                </c:pt>
                <c:pt idx="103970">
                  <c:v>240.87304578993101</c:v>
                </c:pt>
                <c:pt idx="103971">
                  <c:v>240.87536254520401</c:v>
                </c:pt>
                <c:pt idx="103972">
                  <c:v>240.87767930047801</c:v>
                </c:pt>
                <c:pt idx="103973">
                  <c:v>240.87999605575101</c:v>
                </c:pt>
                <c:pt idx="103974">
                  <c:v>240.882312811025</c:v>
                </c:pt>
                <c:pt idx="103975">
                  <c:v>240.884629566298</c:v>
                </c:pt>
                <c:pt idx="103976">
                  <c:v>240.886946321572</c:v>
                </c:pt>
                <c:pt idx="103977">
                  <c:v>240.889263076845</c:v>
                </c:pt>
                <c:pt idx="103978">
                  <c:v>240.89157983211899</c:v>
                </c:pt>
                <c:pt idx="103979">
                  <c:v>240.89389658739299</c:v>
                </c:pt>
                <c:pt idx="103980">
                  <c:v>240.89621334266599</c:v>
                </c:pt>
                <c:pt idx="103981">
                  <c:v>240.89853009794001</c:v>
                </c:pt>
                <c:pt idx="103982">
                  <c:v>240.90084685321301</c:v>
                </c:pt>
                <c:pt idx="103983">
                  <c:v>240.90316360848701</c:v>
                </c:pt>
                <c:pt idx="103984">
                  <c:v>240.90548036376001</c:v>
                </c:pt>
                <c:pt idx="103985">
                  <c:v>240.907797119034</c:v>
                </c:pt>
                <c:pt idx="103986">
                  <c:v>240.910113874307</c:v>
                </c:pt>
                <c:pt idx="103987">
                  <c:v>240.912430629581</c:v>
                </c:pt>
                <c:pt idx="103988">
                  <c:v>240.914747384854</c:v>
                </c:pt>
                <c:pt idx="103989">
                  <c:v>240.91706414012799</c:v>
                </c:pt>
                <c:pt idx="103990">
                  <c:v>240.91938089540099</c:v>
                </c:pt>
                <c:pt idx="103991">
                  <c:v>240.92169765067499</c:v>
                </c:pt>
                <c:pt idx="103992">
                  <c:v>240.92401440594901</c:v>
                </c:pt>
                <c:pt idx="103993">
                  <c:v>240.92633116122201</c:v>
                </c:pt>
                <c:pt idx="103994">
                  <c:v>240.928647916496</c:v>
                </c:pt>
                <c:pt idx="103995">
                  <c:v>240.930964671769</c:v>
                </c:pt>
                <c:pt idx="103996">
                  <c:v>240.933281427043</c:v>
                </c:pt>
                <c:pt idx="103997">
                  <c:v>240.935598182316</c:v>
                </c:pt>
                <c:pt idx="103998">
                  <c:v>240.93791493758999</c:v>
                </c:pt>
                <c:pt idx="103999">
                  <c:v>240.94023169286299</c:v>
                </c:pt>
                <c:pt idx="104000">
                  <c:v>240.94254844813699</c:v>
                </c:pt>
                <c:pt idx="104001">
                  <c:v>240.94486520340999</c:v>
                </c:pt>
                <c:pt idx="104002">
                  <c:v>240.94718195868401</c:v>
                </c:pt>
                <c:pt idx="104003">
                  <c:v>240.94949871395801</c:v>
                </c:pt>
                <c:pt idx="104004">
                  <c:v>240.95181546923101</c:v>
                </c:pt>
                <c:pt idx="104005">
                  <c:v>240.954132224505</c:v>
                </c:pt>
                <c:pt idx="104006">
                  <c:v>240.956448979778</c:v>
                </c:pt>
                <c:pt idx="104007">
                  <c:v>240.958765735052</c:v>
                </c:pt>
                <c:pt idx="104008">
                  <c:v>240.961082490325</c:v>
                </c:pt>
                <c:pt idx="104009">
                  <c:v>240.96339924559899</c:v>
                </c:pt>
                <c:pt idx="104010">
                  <c:v>240.96571600087199</c:v>
                </c:pt>
                <c:pt idx="104011">
                  <c:v>240.96803275614599</c:v>
                </c:pt>
                <c:pt idx="104012">
                  <c:v>240.97034951141899</c:v>
                </c:pt>
                <c:pt idx="104013">
                  <c:v>240.97266626669301</c:v>
                </c:pt>
                <c:pt idx="104014">
                  <c:v>240.97498302196601</c:v>
                </c:pt>
                <c:pt idx="104015">
                  <c:v>240.97729977724001</c:v>
                </c:pt>
                <c:pt idx="104016">
                  <c:v>240.979616532514</c:v>
                </c:pt>
                <c:pt idx="104017">
                  <c:v>240.981933287787</c:v>
                </c:pt>
                <c:pt idx="104018">
                  <c:v>240.984250043061</c:v>
                </c:pt>
                <c:pt idx="104019">
                  <c:v>240.986566798334</c:v>
                </c:pt>
                <c:pt idx="104020">
                  <c:v>240.98888355360799</c:v>
                </c:pt>
                <c:pt idx="104021">
                  <c:v>240.99120030888099</c:v>
                </c:pt>
                <c:pt idx="104022">
                  <c:v>240.99351706415499</c:v>
                </c:pt>
                <c:pt idx="104023">
                  <c:v>240.99583381942799</c:v>
                </c:pt>
                <c:pt idx="104024">
                  <c:v>240.99815057470201</c:v>
                </c:pt>
                <c:pt idx="104025">
                  <c:v>241.00046732997501</c:v>
                </c:pt>
                <c:pt idx="104026">
                  <c:v>241.002784085249</c:v>
                </c:pt>
                <c:pt idx="104027">
                  <c:v>241.005100840522</c:v>
                </c:pt>
                <c:pt idx="104028">
                  <c:v>241.007417595796</c:v>
                </c:pt>
                <c:pt idx="104029">
                  <c:v>241.00973435106999</c:v>
                </c:pt>
                <c:pt idx="104030">
                  <c:v>241.01205110634299</c:v>
                </c:pt>
                <c:pt idx="104031">
                  <c:v>241.01436786161699</c:v>
                </c:pt>
                <c:pt idx="104032">
                  <c:v>241.01668461688999</c:v>
                </c:pt>
                <c:pt idx="104033">
                  <c:v>241.01900137216401</c:v>
                </c:pt>
                <c:pt idx="104034">
                  <c:v>241.02131812743701</c:v>
                </c:pt>
                <c:pt idx="104035">
                  <c:v>241.02363488271101</c:v>
                </c:pt>
                <c:pt idx="104036">
                  <c:v>241.02595163798401</c:v>
                </c:pt>
                <c:pt idx="104037">
                  <c:v>241.028268393258</c:v>
                </c:pt>
                <c:pt idx="104038">
                  <c:v>241.030585148531</c:v>
                </c:pt>
                <c:pt idx="104039">
                  <c:v>241.032901903805</c:v>
                </c:pt>
                <c:pt idx="104040">
                  <c:v>241.035218659078</c:v>
                </c:pt>
                <c:pt idx="104041">
                  <c:v>241.03753541435199</c:v>
                </c:pt>
                <c:pt idx="104042">
                  <c:v>241.03985216962599</c:v>
                </c:pt>
                <c:pt idx="104043">
                  <c:v>241.04216892489899</c:v>
                </c:pt>
                <c:pt idx="104044">
                  <c:v>241.04448568017301</c:v>
                </c:pt>
                <c:pt idx="104045">
                  <c:v>241.04680243544601</c:v>
                </c:pt>
                <c:pt idx="104046">
                  <c:v>241.04911919072001</c:v>
                </c:pt>
                <c:pt idx="104047">
                  <c:v>241.05143594599301</c:v>
                </c:pt>
                <c:pt idx="104048">
                  <c:v>241.053752701267</c:v>
                </c:pt>
                <c:pt idx="104049">
                  <c:v>241.05606945654</c:v>
                </c:pt>
                <c:pt idx="104050">
                  <c:v>241.058386211814</c:v>
                </c:pt>
                <c:pt idx="104051">
                  <c:v>241.060702967087</c:v>
                </c:pt>
                <c:pt idx="104052">
                  <c:v>241.06301972236099</c:v>
                </c:pt>
                <c:pt idx="104053">
                  <c:v>241.06533647763499</c:v>
                </c:pt>
                <c:pt idx="104054">
                  <c:v>241.06765323290799</c:v>
                </c:pt>
                <c:pt idx="104055">
                  <c:v>241.06996998818201</c:v>
                </c:pt>
                <c:pt idx="104056">
                  <c:v>241.07228674345501</c:v>
                </c:pt>
                <c:pt idx="104057">
                  <c:v>241.074603498729</c:v>
                </c:pt>
                <c:pt idx="104058">
                  <c:v>241.076920254002</c:v>
                </c:pt>
                <c:pt idx="104059">
                  <c:v>241.079237009276</c:v>
                </c:pt>
                <c:pt idx="104060">
                  <c:v>241.081553764549</c:v>
                </c:pt>
                <c:pt idx="104061">
                  <c:v>241.08387051982299</c:v>
                </c:pt>
                <c:pt idx="104062">
                  <c:v>241.08618727509599</c:v>
                </c:pt>
                <c:pt idx="104063">
                  <c:v>241.08850403036999</c:v>
                </c:pt>
                <c:pt idx="104064">
                  <c:v>241.09082078564299</c:v>
                </c:pt>
                <c:pt idx="104065">
                  <c:v>241.09313754091701</c:v>
                </c:pt>
                <c:pt idx="104066">
                  <c:v>241.09545429619101</c:v>
                </c:pt>
                <c:pt idx="104067">
                  <c:v>241.09777105146401</c:v>
                </c:pt>
                <c:pt idx="104068">
                  <c:v>241.100087806738</c:v>
                </c:pt>
                <c:pt idx="104069">
                  <c:v>241.102404562011</c:v>
                </c:pt>
                <c:pt idx="104070">
                  <c:v>241.104721317285</c:v>
                </c:pt>
                <c:pt idx="104071">
                  <c:v>241.107038072558</c:v>
                </c:pt>
                <c:pt idx="104072">
                  <c:v>241.10935482783199</c:v>
                </c:pt>
                <c:pt idx="104073">
                  <c:v>241.11167158310499</c:v>
                </c:pt>
                <c:pt idx="104074">
                  <c:v>241.11398833837899</c:v>
                </c:pt>
                <c:pt idx="104075">
                  <c:v>241.11630509365199</c:v>
                </c:pt>
                <c:pt idx="104076">
                  <c:v>241.11862184892601</c:v>
                </c:pt>
                <c:pt idx="104077">
                  <c:v>241.12093860419901</c:v>
                </c:pt>
                <c:pt idx="104078">
                  <c:v>241.12325535947301</c:v>
                </c:pt>
                <c:pt idx="104079">
                  <c:v>241.125572114747</c:v>
                </c:pt>
                <c:pt idx="104080">
                  <c:v>241.12788887002</c:v>
                </c:pt>
                <c:pt idx="104081">
                  <c:v>241.130205625294</c:v>
                </c:pt>
                <c:pt idx="104082">
                  <c:v>241.132522380567</c:v>
                </c:pt>
                <c:pt idx="104083">
                  <c:v>241.13483913584099</c:v>
                </c:pt>
                <c:pt idx="104084">
                  <c:v>241.13715589111399</c:v>
                </c:pt>
                <c:pt idx="104085">
                  <c:v>241.13947264638799</c:v>
                </c:pt>
                <c:pt idx="104086">
                  <c:v>241.14178940166099</c:v>
                </c:pt>
                <c:pt idx="104087">
                  <c:v>241.14410615693501</c:v>
                </c:pt>
                <c:pt idx="104088">
                  <c:v>241.14642291220801</c:v>
                </c:pt>
                <c:pt idx="104089">
                  <c:v>241.148739667482</c:v>
                </c:pt>
                <c:pt idx="104090">
                  <c:v>241.151056422756</c:v>
                </c:pt>
                <c:pt idx="104091">
                  <c:v>241.153373178029</c:v>
                </c:pt>
                <c:pt idx="104092">
                  <c:v>241.15568993330299</c:v>
                </c:pt>
                <c:pt idx="104093">
                  <c:v>241.15800668857599</c:v>
                </c:pt>
                <c:pt idx="104094">
                  <c:v>241.16032344384999</c:v>
                </c:pt>
                <c:pt idx="104095">
                  <c:v>241.16264019912299</c:v>
                </c:pt>
                <c:pt idx="104096">
                  <c:v>241.16495695439701</c:v>
                </c:pt>
                <c:pt idx="104097">
                  <c:v>241.16727370967001</c:v>
                </c:pt>
                <c:pt idx="104098">
                  <c:v>241.16959046494401</c:v>
                </c:pt>
                <c:pt idx="104099">
                  <c:v>241.17190722021701</c:v>
                </c:pt>
                <c:pt idx="104100">
                  <c:v>241.174223975491</c:v>
                </c:pt>
                <c:pt idx="104101">
                  <c:v>241.176540730764</c:v>
                </c:pt>
                <c:pt idx="104102">
                  <c:v>241.178857486038</c:v>
                </c:pt>
                <c:pt idx="104103">
                  <c:v>241.18117424131199</c:v>
                </c:pt>
                <c:pt idx="104104">
                  <c:v>241.18349099658499</c:v>
                </c:pt>
                <c:pt idx="104105">
                  <c:v>241.18580775185899</c:v>
                </c:pt>
                <c:pt idx="104106">
                  <c:v>241.18812450713199</c:v>
                </c:pt>
                <c:pt idx="104107">
                  <c:v>241.19044126240601</c:v>
                </c:pt>
                <c:pt idx="104108">
                  <c:v>241.19275801767901</c:v>
                </c:pt>
                <c:pt idx="104109">
                  <c:v>241.19507477295301</c:v>
                </c:pt>
                <c:pt idx="104110">
                  <c:v>241.19739152822601</c:v>
                </c:pt>
                <c:pt idx="104111">
                  <c:v>241.1997082835</c:v>
                </c:pt>
                <c:pt idx="104112">
                  <c:v>241.202025038773</c:v>
                </c:pt>
                <c:pt idx="104113">
                  <c:v>241.204341794047</c:v>
                </c:pt>
                <c:pt idx="104114">
                  <c:v>241.20665854932</c:v>
                </c:pt>
                <c:pt idx="104115">
                  <c:v>241.20897530459399</c:v>
                </c:pt>
                <c:pt idx="104116">
                  <c:v>241.21129205986799</c:v>
                </c:pt>
                <c:pt idx="104117">
                  <c:v>241.21360881514099</c:v>
                </c:pt>
                <c:pt idx="104118">
                  <c:v>241.21592557041501</c:v>
                </c:pt>
                <c:pt idx="104119">
                  <c:v>241.21824232568801</c:v>
                </c:pt>
                <c:pt idx="104120">
                  <c:v>241.220559080962</c:v>
                </c:pt>
                <c:pt idx="104121">
                  <c:v>241.222875836235</c:v>
                </c:pt>
                <c:pt idx="104122">
                  <c:v>241.225192591509</c:v>
                </c:pt>
                <c:pt idx="104123">
                  <c:v>241.227509346782</c:v>
                </c:pt>
                <c:pt idx="104124">
                  <c:v>241.22982610205599</c:v>
                </c:pt>
                <c:pt idx="104125">
                  <c:v>241.23214285732899</c:v>
                </c:pt>
                <c:pt idx="104126">
                  <c:v>241.23445961260299</c:v>
                </c:pt>
                <c:pt idx="104127">
                  <c:v>241.23677636787599</c:v>
                </c:pt>
                <c:pt idx="104128">
                  <c:v>241.23909312315001</c:v>
                </c:pt>
                <c:pt idx="104129">
                  <c:v>241.24140987842401</c:v>
                </c:pt>
                <c:pt idx="104130">
                  <c:v>241.24372663369701</c:v>
                </c:pt>
                <c:pt idx="104131">
                  <c:v>241.246043388971</c:v>
                </c:pt>
                <c:pt idx="104132">
                  <c:v>241.248360144244</c:v>
                </c:pt>
                <c:pt idx="104133">
                  <c:v>241.250676899518</c:v>
                </c:pt>
                <c:pt idx="104134">
                  <c:v>241.252993654791</c:v>
                </c:pt>
                <c:pt idx="104135">
                  <c:v>241.25531041006499</c:v>
                </c:pt>
                <c:pt idx="104136">
                  <c:v>241.25762716533799</c:v>
                </c:pt>
                <c:pt idx="104137">
                  <c:v>241.25994392061199</c:v>
                </c:pt>
                <c:pt idx="104138">
                  <c:v>241.26226067588499</c:v>
                </c:pt>
                <c:pt idx="104139">
                  <c:v>241.26457743115901</c:v>
                </c:pt>
                <c:pt idx="104140">
                  <c:v>241.26689418643301</c:v>
                </c:pt>
                <c:pt idx="104141">
                  <c:v>241.26921094170601</c:v>
                </c:pt>
                <c:pt idx="104142">
                  <c:v>241.27152769698</c:v>
                </c:pt>
                <c:pt idx="104143">
                  <c:v>241.273844452253</c:v>
                </c:pt>
                <c:pt idx="104144">
                  <c:v>241.276161207527</c:v>
                </c:pt>
                <c:pt idx="104145">
                  <c:v>241.2784779628</c:v>
                </c:pt>
                <c:pt idx="104146">
                  <c:v>241.28079471807399</c:v>
                </c:pt>
                <c:pt idx="104147">
                  <c:v>241.28311147334699</c:v>
                </c:pt>
                <c:pt idx="104148">
                  <c:v>241.28542822862099</c:v>
                </c:pt>
                <c:pt idx="104149">
                  <c:v>241.28774498389399</c:v>
                </c:pt>
                <c:pt idx="104150">
                  <c:v>241.29006173916801</c:v>
                </c:pt>
                <c:pt idx="104151">
                  <c:v>241.29237849444101</c:v>
                </c:pt>
                <c:pt idx="104152">
                  <c:v>241.29469524971501</c:v>
                </c:pt>
                <c:pt idx="104153">
                  <c:v>241.297012004989</c:v>
                </c:pt>
                <c:pt idx="104154">
                  <c:v>241.299328760262</c:v>
                </c:pt>
                <c:pt idx="104155">
                  <c:v>241.30164551553599</c:v>
                </c:pt>
                <c:pt idx="104156">
                  <c:v>241.303962270809</c:v>
                </c:pt>
                <c:pt idx="104157">
                  <c:v>241.30627902608299</c:v>
                </c:pt>
                <c:pt idx="104158">
                  <c:v>241.30859578135599</c:v>
                </c:pt>
                <c:pt idx="104159">
                  <c:v>241.31091253663001</c:v>
                </c:pt>
                <c:pt idx="104160">
                  <c:v>241.31322929190301</c:v>
                </c:pt>
                <c:pt idx="104161">
                  <c:v>241.31554604717701</c:v>
                </c:pt>
                <c:pt idx="104162">
                  <c:v>241.31786280245001</c:v>
                </c:pt>
                <c:pt idx="104163">
                  <c:v>241.320179557724</c:v>
                </c:pt>
                <c:pt idx="104164">
                  <c:v>241.322496312997</c:v>
                </c:pt>
                <c:pt idx="104165">
                  <c:v>241.324813068271</c:v>
                </c:pt>
                <c:pt idx="104166">
                  <c:v>241.32712982354499</c:v>
                </c:pt>
                <c:pt idx="104167">
                  <c:v>241.32944657881799</c:v>
                </c:pt>
                <c:pt idx="104168">
                  <c:v>241.33176333409199</c:v>
                </c:pt>
                <c:pt idx="104169">
                  <c:v>241.33408008936499</c:v>
                </c:pt>
                <c:pt idx="104170">
                  <c:v>241.33639684463901</c:v>
                </c:pt>
                <c:pt idx="104171">
                  <c:v>241.33871359991201</c:v>
                </c:pt>
                <c:pt idx="104172">
                  <c:v>241.34103035518601</c:v>
                </c:pt>
                <c:pt idx="104173">
                  <c:v>241.34334711045901</c:v>
                </c:pt>
                <c:pt idx="104174">
                  <c:v>241.345663865733</c:v>
                </c:pt>
                <c:pt idx="104175">
                  <c:v>241.347980621006</c:v>
                </c:pt>
                <c:pt idx="104176">
                  <c:v>241.35029737628</c:v>
                </c:pt>
                <c:pt idx="104177">
                  <c:v>241.352614131553</c:v>
                </c:pt>
                <c:pt idx="104178">
                  <c:v>241.35493088682699</c:v>
                </c:pt>
                <c:pt idx="104179">
                  <c:v>241.35724764210099</c:v>
                </c:pt>
                <c:pt idx="104180">
                  <c:v>241.35956439737399</c:v>
                </c:pt>
                <c:pt idx="104181">
                  <c:v>241.36188115264801</c:v>
                </c:pt>
                <c:pt idx="104182">
                  <c:v>241.36419790792101</c:v>
                </c:pt>
                <c:pt idx="104183">
                  <c:v>241.36651466319501</c:v>
                </c:pt>
                <c:pt idx="104184">
                  <c:v>241.36883141846801</c:v>
                </c:pt>
                <c:pt idx="104185">
                  <c:v>241.371148173742</c:v>
                </c:pt>
                <c:pt idx="104186">
                  <c:v>241.373464929015</c:v>
                </c:pt>
                <c:pt idx="104187">
                  <c:v>241.375781684289</c:v>
                </c:pt>
                <c:pt idx="104188">
                  <c:v>241.378098439562</c:v>
                </c:pt>
                <c:pt idx="104189">
                  <c:v>241.38041519483599</c:v>
                </c:pt>
                <c:pt idx="104190">
                  <c:v>241.38273195011001</c:v>
                </c:pt>
                <c:pt idx="104191">
                  <c:v>241.38504870538301</c:v>
                </c:pt>
                <c:pt idx="104192">
                  <c:v>241.38736546065701</c:v>
                </c:pt>
                <c:pt idx="104193">
                  <c:v>241.38968221593001</c:v>
                </c:pt>
                <c:pt idx="104194">
                  <c:v>241.391998971204</c:v>
                </c:pt>
                <c:pt idx="104195">
                  <c:v>241.394315726477</c:v>
                </c:pt>
                <c:pt idx="104196">
                  <c:v>241.396632481751</c:v>
                </c:pt>
                <c:pt idx="104197">
                  <c:v>241.398949237024</c:v>
                </c:pt>
                <c:pt idx="104198">
                  <c:v>241.40126599229799</c:v>
                </c:pt>
                <c:pt idx="104199">
                  <c:v>241.40358274757099</c:v>
                </c:pt>
                <c:pt idx="104200">
                  <c:v>241.40589950284499</c:v>
                </c:pt>
                <c:pt idx="104201">
                  <c:v>241.40821625811799</c:v>
                </c:pt>
                <c:pt idx="104202">
                  <c:v>241.41053301339201</c:v>
                </c:pt>
                <c:pt idx="104203">
                  <c:v>241.41284976866601</c:v>
                </c:pt>
                <c:pt idx="104204">
                  <c:v>241.41516652393901</c:v>
                </c:pt>
                <c:pt idx="104205">
                  <c:v>241.417483279213</c:v>
                </c:pt>
                <c:pt idx="104206">
                  <c:v>241.419800034486</c:v>
                </c:pt>
                <c:pt idx="104207">
                  <c:v>241.42211678976</c:v>
                </c:pt>
                <c:pt idx="104208">
                  <c:v>241.424433545033</c:v>
                </c:pt>
                <c:pt idx="104209">
                  <c:v>241.42675030030699</c:v>
                </c:pt>
                <c:pt idx="104210">
                  <c:v>241.42906705557999</c:v>
                </c:pt>
                <c:pt idx="104211">
                  <c:v>241.43138381085399</c:v>
                </c:pt>
                <c:pt idx="104212">
                  <c:v>241.43370056612699</c:v>
                </c:pt>
                <c:pt idx="104213">
                  <c:v>241.43601732140101</c:v>
                </c:pt>
                <c:pt idx="104214">
                  <c:v>241.43833407667401</c:v>
                </c:pt>
                <c:pt idx="104215">
                  <c:v>241.44065083194801</c:v>
                </c:pt>
                <c:pt idx="104216">
                  <c:v>241.442967587222</c:v>
                </c:pt>
                <c:pt idx="104217">
                  <c:v>241.445284342495</c:v>
                </c:pt>
                <c:pt idx="104218">
                  <c:v>241.447601097769</c:v>
                </c:pt>
                <c:pt idx="104219">
                  <c:v>241.449917853042</c:v>
                </c:pt>
                <c:pt idx="104220">
                  <c:v>241.45223460831599</c:v>
                </c:pt>
                <c:pt idx="104221">
                  <c:v>241.45455136358899</c:v>
                </c:pt>
                <c:pt idx="104222">
                  <c:v>241.45686811886301</c:v>
                </c:pt>
                <c:pt idx="104223">
                  <c:v>241.45918487413601</c:v>
                </c:pt>
                <c:pt idx="104224">
                  <c:v>241.46150162941001</c:v>
                </c:pt>
                <c:pt idx="104225">
                  <c:v>241.46381838468301</c:v>
                </c:pt>
                <c:pt idx="104226">
                  <c:v>241.466135139957</c:v>
                </c:pt>
                <c:pt idx="104227">
                  <c:v>241.468451895231</c:v>
                </c:pt>
                <c:pt idx="104228">
                  <c:v>241.470768650504</c:v>
                </c:pt>
                <c:pt idx="104229">
                  <c:v>241.47308540577799</c:v>
                </c:pt>
                <c:pt idx="104230">
                  <c:v>241.47540216105099</c:v>
                </c:pt>
                <c:pt idx="104231">
                  <c:v>241.47771891632499</c:v>
                </c:pt>
                <c:pt idx="104232">
                  <c:v>241.48003567159799</c:v>
                </c:pt>
                <c:pt idx="104233">
                  <c:v>241.48235242687201</c:v>
                </c:pt>
                <c:pt idx="104234">
                  <c:v>241.48466918214501</c:v>
                </c:pt>
                <c:pt idx="104235">
                  <c:v>241.48698593741901</c:v>
                </c:pt>
                <c:pt idx="104236">
                  <c:v>241.48930269269201</c:v>
                </c:pt>
                <c:pt idx="104237">
                  <c:v>241.491619447966</c:v>
                </c:pt>
                <c:pt idx="104238">
                  <c:v>241.493936203239</c:v>
                </c:pt>
                <c:pt idx="104239">
                  <c:v>241.496252958513</c:v>
                </c:pt>
                <c:pt idx="104240">
                  <c:v>241.49856971378699</c:v>
                </c:pt>
                <c:pt idx="104241">
                  <c:v>241.50088646905999</c:v>
                </c:pt>
                <c:pt idx="104242">
                  <c:v>241.50320322433399</c:v>
                </c:pt>
                <c:pt idx="104243">
                  <c:v>241.50551997960699</c:v>
                </c:pt>
                <c:pt idx="104244">
                  <c:v>241.50783673488101</c:v>
                </c:pt>
                <c:pt idx="104245">
                  <c:v>241.51015349015401</c:v>
                </c:pt>
                <c:pt idx="104246">
                  <c:v>241.51247024542801</c:v>
                </c:pt>
                <c:pt idx="104247">
                  <c:v>241.51478700070101</c:v>
                </c:pt>
                <c:pt idx="104248">
                  <c:v>241.517103755975</c:v>
                </c:pt>
                <c:pt idx="104249">
                  <c:v>241.519420511248</c:v>
                </c:pt>
                <c:pt idx="104250">
                  <c:v>241.521737266522</c:v>
                </c:pt>
                <c:pt idx="104251">
                  <c:v>241.524054021795</c:v>
                </c:pt>
                <c:pt idx="104252">
                  <c:v>241.52637077706899</c:v>
                </c:pt>
                <c:pt idx="104253">
                  <c:v>241.52868753234301</c:v>
                </c:pt>
                <c:pt idx="104254">
                  <c:v>241.53100428761601</c:v>
                </c:pt>
                <c:pt idx="104255">
                  <c:v>241.53332104289001</c:v>
                </c:pt>
                <c:pt idx="104256">
                  <c:v>241.53563779816301</c:v>
                </c:pt>
                <c:pt idx="104257">
                  <c:v>241.537954553437</c:v>
                </c:pt>
                <c:pt idx="104258">
                  <c:v>241.54027130871</c:v>
                </c:pt>
                <c:pt idx="104259">
                  <c:v>241.542588063984</c:v>
                </c:pt>
                <c:pt idx="104260">
                  <c:v>241.544904819257</c:v>
                </c:pt>
                <c:pt idx="104261">
                  <c:v>241.54722157453099</c:v>
                </c:pt>
                <c:pt idx="104262">
                  <c:v>241.54953832980399</c:v>
                </c:pt>
                <c:pt idx="104263">
                  <c:v>241.55185508507799</c:v>
                </c:pt>
                <c:pt idx="104264">
                  <c:v>241.55417184035099</c:v>
                </c:pt>
                <c:pt idx="104265">
                  <c:v>241.55648859562501</c:v>
                </c:pt>
                <c:pt idx="104266">
                  <c:v>241.55880535089901</c:v>
                </c:pt>
                <c:pt idx="104267">
                  <c:v>241.56112210617201</c:v>
                </c:pt>
                <c:pt idx="104268">
                  <c:v>241.563438861446</c:v>
                </c:pt>
                <c:pt idx="104269">
                  <c:v>241.565755616719</c:v>
                </c:pt>
                <c:pt idx="104270">
                  <c:v>241.568072371993</c:v>
                </c:pt>
                <c:pt idx="104271">
                  <c:v>241.570389127266</c:v>
                </c:pt>
                <c:pt idx="104272">
                  <c:v>241.57270588253999</c:v>
                </c:pt>
                <c:pt idx="104273">
                  <c:v>241.57502263781299</c:v>
                </c:pt>
                <c:pt idx="104274">
                  <c:v>241.57733939308699</c:v>
                </c:pt>
                <c:pt idx="104275">
                  <c:v>241.57965614835999</c:v>
                </c:pt>
                <c:pt idx="104276">
                  <c:v>241.58197290363401</c:v>
                </c:pt>
                <c:pt idx="104277">
                  <c:v>241.58428965890801</c:v>
                </c:pt>
                <c:pt idx="104278">
                  <c:v>241.58660641418101</c:v>
                </c:pt>
                <c:pt idx="104279">
                  <c:v>241.588923169455</c:v>
                </c:pt>
                <c:pt idx="104280">
                  <c:v>241.591239924728</c:v>
                </c:pt>
                <c:pt idx="104281">
                  <c:v>241.593556680002</c:v>
                </c:pt>
                <c:pt idx="104282">
                  <c:v>241.595873435275</c:v>
                </c:pt>
                <c:pt idx="104283">
                  <c:v>241.59819019054899</c:v>
                </c:pt>
                <c:pt idx="104284">
                  <c:v>241.60050694582199</c:v>
                </c:pt>
                <c:pt idx="104285">
                  <c:v>241.60282370109601</c:v>
                </c:pt>
                <c:pt idx="104286">
                  <c:v>241.60514045636901</c:v>
                </c:pt>
                <c:pt idx="104287">
                  <c:v>241.60745721164301</c:v>
                </c:pt>
                <c:pt idx="104288">
                  <c:v>241.60977396691601</c:v>
                </c:pt>
                <c:pt idx="104289">
                  <c:v>241.61209072219</c:v>
                </c:pt>
                <c:pt idx="104290">
                  <c:v>241.614407477464</c:v>
                </c:pt>
                <c:pt idx="104291">
                  <c:v>241.616724232737</c:v>
                </c:pt>
                <c:pt idx="104292">
                  <c:v>241.61904098801099</c:v>
                </c:pt>
                <c:pt idx="104293">
                  <c:v>241.62135774328399</c:v>
                </c:pt>
                <c:pt idx="104294">
                  <c:v>241.62367449855799</c:v>
                </c:pt>
                <c:pt idx="104295">
                  <c:v>241.62599125383099</c:v>
                </c:pt>
                <c:pt idx="104296">
                  <c:v>241.62830800910501</c:v>
                </c:pt>
                <c:pt idx="104297">
                  <c:v>241.63062476437801</c:v>
                </c:pt>
                <c:pt idx="104298">
                  <c:v>241.63294151965201</c:v>
                </c:pt>
                <c:pt idx="104299">
                  <c:v>241.63525827492501</c:v>
                </c:pt>
                <c:pt idx="104300">
                  <c:v>241.637575030199</c:v>
                </c:pt>
                <c:pt idx="104301">
                  <c:v>241.639891785472</c:v>
                </c:pt>
                <c:pt idx="104302">
                  <c:v>241.642208540746</c:v>
                </c:pt>
                <c:pt idx="104303">
                  <c:v>241.64452529601999</c:v>
                </c:pt>
                <c:pt idx="104304">
                  <c:v>241.64684205129299</c:v>
                </c:pt>
                <c:pt idx="104305">
                  <c:v>241.64915880656699</c:v>
                </c:pt>
                <c:pt idx="104306">
                  <c:v>241.65147556183999</c:v>
                </c:pt>
                <c:pt idx="104307">
                  <c:v>241.65379231711401</c:v>
                </c:pt>
                <c:pt idx="104308">
                  <c:v>241.65610907238701</c:v>
                </c:pt>
                <c:pt idx="104309">
                  <c:v>241.65842582766101</c:v>
                </c:pt>
                <c:pt idx="104310">
                  <c:v>241.66074258293401</c:v>
                </c:pt>
                <c:pt idx="104311">
                  <c:v>241.663059338208</c:v>
                </c:pt>
                <c:pt idx="104312">
                  <c:v>241.665376093481</c:v>
                </c:pt>
                <c:pt idx="104313">
                  <c:v>241.667692848755</c:v>
                </c:pt>
                <c:pt idx="104314">
                  <c:v>241.670009604028</c:v>
                </c:pt>
                <c:pt idx="104315">
                  <c:v>241.67232635930199</c:v>
                </c:pt>
                <c:pt idx="104316">
                  <c:v>241.67464311457601</c:v>
                </c:pt>
                <c:pt idx="104317">
                  <c:v>241.67695986984899</c:v>
                </c:pt>
                <c:pt idx="104318">
                  <c:v>241.67927662512301</c:v>
                </c:pt>
                <c:pt idx="104319">
                  <c:v>241.68159338039601</c:v>
                </c:pt>
                <c:pt idx="104320">
                  <c:v>241.68391013567</c:v>
                </c:pt>
                <c:pt idx="104321">
                  <c:v>241.686226890943</c:v>
                </c:pt>
                <c:pt idx="104322">
                  <c:v>241.688543646217</c:v>
                </c:pt>
                <c:pt idx="104323">
                  <c:v>241.69086040149</c:v>
                </c:pt>
                <c:pt idx="104324">
                  <c:v>241.69317715676399</c:v>
                </c:pt>
                <c:pt idx="104325">
                  <c:v>241.69549391203699</c:v>
                </c:pt>
                <c:pt idx="104326">
                  <c:v>241.69781066731099</c:v>
                </c:pt>
                <c:pt idx="104327">
                  <c:v>241.70012742258501</c:v>
                </c:pt>
                <c:pt idx="104328">
                  <c:v>241.70244417785801</c:v>
                </c:pt>
                <c:pt idx="104329">
                  <c:v>241.70476093313201</c:v>
                </c:pt>
                <c:pt idx="104330">
                  <c:v>241.70707768840501</c:v>
                </c:pt>
                <c:pt idx="104331">
                  <c:v>241.709394443679</c:v>
                </c:pt>
                <c:pt idx="104332">
                  <c:v>241.711711198952</c:v>
                </c:pt>
                <c:pt idx="104333">
                  <c:v>241.714027954226</c:v>
                </c:pt>
                <c:pt idx="104334">
                  <c:v>241.716344709499</c:v>
                </c:pt>
                <c:pt idx="104335">
                  <c:v>241.71866146477299</c:v>
                </c:pt>
                <c:pt idx="104336">
                  <c:v>241.72097822004599</c:v>
                </c:pt>
                <c:pt idx="104337">
                  <c:v>241.72329497531999</c:v>
                </c:pt>
                <c:pt idx="104338">
                  <c:v>241.72561173059299</c:v>
                </c:pt>
                <c:pt idx="104339">
                  <c:v>241.72792848586701</c:v>
                </c:pt>
                <c:pt idx="104340">
                  <c:v>241.73024524114101</c:v>
                </c:pt>
                <c:pt idx="104341">
                  <c:v>241.73256199641401</c:v>
                </c:pt>
                <c:pt idx="104342">
                  <c:v>241.734878751688</c:v>
                </c:pt>
                <c:pt idx="104343">
                  <c:v>241.737195506961</c:v>
                </c:pt>
                <c:pt idx="104344">
                  <c:v>241.739512262235</c:v>
                </c:pt>
                <c:pt idx="104345">
                  <c:v>241.741829017508</c:v>
                </c:pt>
                <c:pt idx="104346">
                  <c:v>241.74414577278199</c:v>
                </c:pt>
                <c:pt idx="104347">
                  <c:v>241.74646252805499</c:v>
                </c:pt>
                <c:pt idx="104348">
                  <c:v>241.74877928332899</c:v>
                </c:pt>
                <c:pt idx="104349">
                  <c:v>241.75109603860199</c:v>
                </c:pt>
                <c:pt idx="104350">
                  <c:v>241.75341279387601</c:v>
                </c:pt>
                <c:pt idx="104351">
                  <c:v>241.75572954914901</c:v>
                </c:pt>
                <c:pt idx="104352">
                  <c:v>241.758046304423</c:v>
                </c:pt>
                <c:pt idx="104353">
                  <c:v>241.760363059697</c:v>
                </c:pt>
                <c:pt idx="104354">
                  <c:v>241.76267981497</c:v>
                </c:pt>
                <c:pt idx="104355">
                  <c:v>241.76499657024399</c:v>
                </c:pt>
                <c:pt idx="104356">
                  <c:v>241.76731332551699</c:v>
                </c:pt>
                <c:pt idx="104357">
                  <c:v>241.76963008079099</c:v>
                </c:pt>
                <c:pt idx="104358">
                  <c:v>241.77194683606399</c:v>
                </c:pt>
                <c:pt idx="104359">
                  <c:v>241.77426359133801</c:v>
                </c:pt>
                <c:pt idx="104360">
                  <c:v>241.77658034661101</c:v>
                </c:pt>
                <c:pt idx="104361">
                  <c:v>241.77889710188501</c:v>
                </c:pt>
                <c:pt idx="104362">
                  <c:v>241.78121385715801</c:v>
                </c:pt>
                <c:pt idx="104363">
                  <c:v>241.783530612432</c:v>
                </c:pt>
                <c:pt idx="104364">
                  <c:v>241.785847367706</c:v>
                </c:pt>
                <c:pt idx="104365">
                  <c:v>241.788164122979</c:v>
                </c:pt>
                <c:pt idx="104366">
                  <c:v>241.79048087825299</c:v>
                </c:pt>
                <c:pt idx="104367">
                  <c:v>241.79279763352599</c:v>
                </c:pt>
                <c:pt idx="104368">
                  <c:v>241.79511438879999</c:v>
                </c:pt>
                <c:pt idx="104369">
                  <c:v>241.79743114407299</c:v>
                </c:pt>
                <c:pt idx="104370">
                  <c:v>241.79974789934701</c:v>
                </c:pt>
                <c:pt idx="104371">
                  <c:v>241.80206465462001</c:v>
                </c:pt>
                <c:pt idx="104372">
                  <c:v>241.80438140989401</c:v>
                </c:pt>
                <c:pt idx="104373">
                  <c:v>241.80669816516701</c:v>
                </c:pt>
                <c:pt idx="104374">
                  <c:v>241.809014920441</c:v>
                </c:pt>
                <c:pt idx="104375">
                  <c:v>241.811331675714</c:v>
                </c:pt>
                <c:pt idx="104376">
                  <c:v>241.813648430988</c:v>
                </c:pt>
                <c:pt idx="104377">
                  <c:v>241.81596518626199</c:v>
                </c:pt>
                <c:pt idx="104378">
                  <c:v>241.81828194153499</c:v>
                </c:pt>
                <c:pt idx="104379">
                  <c:v>241.82059869680899</c:v>
                </c:pt>
                <c:pt idx="104380">
                  <c:v>241.82291545208199</c:v>
                </c:pt>
                <c:pt idx="104381">
                  <c:v>241.82523220735601</c:v>
                </c:pt>
                <c:pt idx="104382">
                  <c:v>241.82754896262901</c:v>
                </c:pt>
                <c:pt idx="104383">
                  <c:v>241.829865717903</c:v>
                </c:pt>
                <c:pt idx="104384">
                  <c:v>241.832182473176</c:v>
                </c:pt>
                <c:pt idx="104385">
                  <c:v>241.83449922845</c:v>
                </c:pt>
                <c:pt idx="104386">
                  <c:v>241.836815983723</c:v>
                </c:pt>
                <c:pt idx="104387">
                  <c:v>241.83913273899699</c:v>
                </c:pt>
                <c:pt idx="104388">
                  <c:v>241.84144949426999</c:v>
                </c:pt>
                <c:pt idx="104389">
                  <c:v>241.84376624954399</c:v>
                </c:pt>
                <c:pt idx="104390">
                  <c:v>241.84608300481801</c:v>
                </c:pt>
                <c:pt idx="104391">
                  <c:v>241.84839976009101</c:v>
                </c:pt>
                <c:pt idx="104392">
                  <c:v>241.85071651536501</c:v>
                </c:pt>
                <c:pt idx="104393">
                  <c:v>241.85303327063801</c:v>
                </c:pt>
                <c:pt idx="104394">
                  <c:v>241.855350025912</c:v>
                </c:pt>
                <c:pt idx="104395">
                  <c:v>241.857666781185</c:v>
                </c:pt>
                <c:pt idx="104396">
                  <c:v>241.859983536459</c:v>
                </c:pt>
                <c:pt idx="104397">
                  <c:v>241.862300291732</c:v>
                </c:pt>
                <c:pt idx="104398">
                  <c:v>241.86461704700599</c:v>
                </c:pt>
                <c:pt idx="104399">
                  <c:v>241.86693380227899</c:v>
                </c:pt>
                <c:pt idx="104400">
                  <c:v>241.86925055755299</c:v>
                </c:pt>
                <c:pt idx="104401">
                  <c:v>241.87156731282599</c:v>
                </c:pt>
                <c:pt idx="104402">
                  <c:v>241.87388406810001</c:v>
                </c:pt>
                <c:pt idx="104403">
                  <c:v>241.87620082337401</c:v>
                </c:pt>
                <c:pt idx="104404">
                  <c:v>241.87851757864701</c:v>
                </c:pt>
                <c:pt idx="104405">
                  <c:v>241.880834333921</c:v>
                </c:pt>
                <c:pt idx="104406">
                  <c:v>241.883151089194</c:v>
                </c:pt>
                <c:pt idx="104407">
                  <c:v>241.885467844468</c:v>
                </c:pt>
                <c:pt idx="104408">
                  <c:v>241.887784599741</c:v>
                </c:pt>
                <c:pt idx="104409">
                  <c:v>241.89010135501499</c:v>
                </c:pt>
                <c:pt idx="104410">
                  <c:v>241.89241811028799</c:v>
                </c:pt>
                <c:pt idx="104411">
                  <c:v>241.89473486556199</c:v>
                </c:pt>
                <c:pt idx="104412">
                  <c:v>241.89705162083499</c:v>
                </c:pt>
                <c:pt idx="104413">
                  <c:v>241.89936837610901</c:v>
                </c:pt>
                <c:pt idx="104414">
                  <c:v>241.901685131383</c:v>
                </c:pt>
                <c:pt idx="104415">
                  <c:v>241.904001886656</c:v>
                </c:pt>
                <c:pt idx="104416">
                  <c:v>241.90631864193</c:v>
                </c:pt>
                <c:pt idx="104417">
                  <c:v>241.908635397203</c:v>
                </c:pt>
                <c:pt idx="104418">
                  <c:v>241.91095215247699</c:v>
                </c:pt>
                <c:pt idx="104419">
                  <c:v>241.91326890774999</c:v>
                </c:pt>
                <c:pt idx="104420">
                  <c:v>241.91558566302399</c:v>
                </c:pt>
                <c:pt idx="104421">
                  <c:v>241.91790241829699</c:v>
                </c:pt>
                <c:pt idx="104422">
                  <c:v>241.92021917357101</c:v>
                </c:pt>
                <c:pt idx="104423">
                  <c:v>241.92253592884401</c:v>
                </c:pt>
                <c:pt idx="104424">
                  <c:v>241.92485268411801</c:v>
                </c:pt>
                <c:pt idx="104425">
                  <c:v>241.92716943939101</c:v>
                </c:pt>
                <c:pt idx="104426">
                  <c:v>241.929486194665</c:v>
                </c:pt>
                <c:pt idx="104427">
                  <c:v>241.931802949939</c:v>
                </c:pt>
                <c:pt idx="104428">
                  <c:v>241.934119705212</c:v>
                </c:pt>
                <c:pt idx="104429">
                  <c:v>241.93643646048599</c:v>
                </c:pt>
                <c:pt idx="104430">
                  <c:v>241.93875321575899</c:v>
                </c:pt>
                <c:pt idx="104431">
                  <c:v>241.94106997103299</c:v>
                </c:pt>
                <c:pt idx="104432">
                  <c:v>241.94338672630599</c:v>
                </c:pt>
                <c:pt idx="104433">
                  <c:v>241.94570348158001</c:v>
                </c:pt>
                <c:pt idx="104434">
                  <c:v>241.94802023685301</c:v>
                </c:pt>
                <c:pt idx="104435">
                  <c:v>241.95033699212701</c:v>
                </c:pt>
                <c:pt idx="104436">
                  <c:v>241.95265374740001</c:v>
                </c:pt>
                <c:pt idx="104437">
                  <c:v>241.954970502674</c:v>
                </c:pt>
                <c:pt idx="104438">
                  <c:v>241.957287257947</c:v>
                </c:pt>
                <c:pt idx="104439">
                  <c:v>241.959604013221</c:v>
                </c:pt>
                <c:pt idx="104440">
                  <c:v>241.96192076849499</c:v>
                </c:pt>
                <c:pt idx="104441">
                  <c:v>241.96423752376799</c:v>
                </c:pt>
                <c:pt idx="104442">
                  <c:v>241.96655427904199</c:v>
                </c:pt>
                <c:pt idx="104443">
                  <c:v>241.96887103431499</c:v>
                </c:pt>
                <c:pt idx="104444">
                  <c:v>241.97118778958901</c:v>
                </c:pt>
                <c:pt idx="104445">
                  <c:v>241.97350454486201</c:v>
                </c:pt>
                <c:pt idx="104446">
                  <c:v>241.975821300136</c:v>
                </c:pt>
                <c:pt idx="104447">
                  <c:v>241.978138055409</c:v>
                </c:pt>
                <c:pt idx="104448">
                  <c:v>241.980454810683</c:v>
                </c:pt>
                <c:pt idx="104449">
                  <c:v>241.982771565956</c:v>
                </c:pt>
                <c:pt idx="104450">
                  <c:v>241.98508832122999</c:v>
                </c:pt>
                <c:pt idx="104451">
                  <c:v>241.98740507650299</c:v>
                </c:pt>
                <c:pt idx="104452">
                  <c:v>241.98972183177699</c:v>
                </c:pt>
                <c:pt idx="104453">
                  <c:v>241.99203858705101</c:v>
                </c:pt>
                <c:pt idx="104454">
                  <c:v>241.99435534232401</c:v>
                </c:pt>
                <c:pt idx="104455">
                  <c:v>241.99667209759801</c:v>
                </c:pt>
                <c:pt idx="104456">
                  <c:v>241.99898885287101</c:v>
                </c:pt>
                <c:pt idx="104457">
                  <c:v>242.001305608145</c:v>
                </c:pt>
                <c:pt idx="104458">
                  <c:v>242.003622363418</c:v>
                </c:pt>
                <c:pt idx="104459">
                  <c:v>242.005939118692</c:v>
                </c:pt>
                <c:pt idx="104460">
                  <c:v>242.008255873965</c:v>
                </c:pt>
                <c:pt idx="104461">
                  <c:v>242.01057262923899</c:v>
                </c:pt>
                <c:pt idx="104462">
                  <c:v>242.01288938451199</c:v>
                </c:pt>
                <c:pt idx="104463">
                  <c:v>242.01520613978599</c:v>
                </c:pt>
                <c:pt idx="104464">
                  <c:v>242.01752289506001</c:v>
                </c:pt>
                <c:pt idx="104465">
                  <c:v>242.01983965033301</c:v>
                </c:pt>
                <c:pt idx="104466">
                  <c:v>242.02215640560701</c:v>
                </c:pt>
                <c:pt idx="104467">
                  <c:v>242.02447316088001</c:v>
                </c:pt>
                <c:pt idx="104468">
                  <c:v>242.026789916154</c:v>
                </c:pt>
                <c:pt idx="104469">
                  <c:v>242.029106671427</c:v>
                </c:pt>
                <c:pt idx="104470">
                  <c:v>242.031423426701</c:v>
                </c:pt>
                <c:pt idx="104471">
                  <c:v>242.033740181974</c:v>
                </c:pt>
                <c:pt idx="104472">
                  <c:v>242.03605693724799</c:v>
                </c:pt>
                <c:pt idx="104473">
                  <c:v>242.03837369252099</c:v>
                </c:pt>
                <c:pt idx="104474">
                  <c:v>242.04069044779499</c:v>
                </c:pt>
                <c:pt idx="104475">
                  <c:v>242.04300720306799</c:v>
                </c:pt>
                <c:pt idx="104476">
                  <c:v>242.04532395834201</c:v>
                </c:pt>
                <c:pt idx="104477">
                  <c:v>242.047640713616</c:v>
                </c:pt>
                <c:pt idx="104478">
                  <c:v>242.049957468889</c:v>
                </c:pt>
                <c:pt idx="104479">
                  <c:v>242.052274224163</c:v>
                </c:pt>
                <c:pt idx="104480">
                  <c:v>242.054590979436</c:v>
                </c:pt>
                <c:pt idx="104481">
                  <c:v>242.05690773470999</c:v>
                </c:pt>
                <c:pt idx="104482">
                  <c:v>242.059224489983</c:v>
                </c:pt>
                <c:pt idx="104483">
                  <c:v>242.06154124525699</c:v>
                </c:pt>
                <c:pt idx="104484">
                  <c:v>242.06385800052999</c:v>
                </c:pt>
                <c:pt idx="104485">
                  <c:v>242.06617475580401</c:v>
                </c:pt>
                <c:pt idx="104486">
                  <c:v>242.06849151107701</c:v>
                </c:pt>
                <c:pt idx="104487">
                  <c:v>242.07080826635101</c:v>
                </c:pt>
                <c:pt idx="104488">
                  <c:v>242.07312502162401</c:v>
                </c:pt>
                <c:pt idx="104489">
                  <c:v>242.075441776898</c:v>
                </c:pt>
                <c:pt idx="104490">
                  <c:v>242.077758532172</c:v>
                </c:pt>
                <c:pt idx="104491">
                  <c:v>242.080075287445</c:v>
                </c:pt>
                <c:pt idx="104492">
                  <c:v>242.08239204271899</c:v>
                </c:pt>
                <c:pt idx="104493">
                  <c:v>242.08470879799199</c:v>
                </c:pt>
                <c:pt idx="104494">
                  <c:v>242.08702555326599</c:v>
                </c:pt>
                <c:pt idx="104495">
                  <c:v>242.08934230853899</c:v>
                </c:pt>
                <c:pt idx="104496">
                  <c:v>242.09165906381301</c:v>
                </c:pt>
                <c:pt idx="104497">
                  <c:v>242.09397581908601</c:v>
                </c:pt>
                <c:pt idx="104498">
                  <c:v>242.09629257436001</c:v>
                </c:pt>
                <c:pt idx="104499">
                  <c:v>242.09860932963301</c:v>
                </c:pt>
                <c:pt idx="104500">
                  <c:v>242.100926084907</c:v>
                </c:pt>
                <c:pt idx="104501">
                  <c:v>242.10324284018</c:v>
                </c:pt>
                <c:pt idx="104502">
                  <c:v>242.105559595454</c:v>
                </c:pt>
                <c:pt idx="104503">
                  <c:v>242.10787635072799</c:v>
                </c:pt>
                <c:pt idx="104504">
                  <c:v>242.11019310600099</c:v>
                </c:pt>
                <c:pt idx="104505">
                  <c:v>242.11250986127499</c:v>
                </c:pt>
                <c:pt idx="104506">
                  <c:v>242.11482661654799</c:v>
                </c:pt>
                <c:pt idx="104507">
                  <c:v>242.11714337182201</c:v>
                </c:pt>
                <c:pt idx="104508">
                  <c:v>242.11946012709501</c:v>
                </c:pt>
                <c:pt idx="104509">
                  <c:v>242.12177688236901</c:v>
                </c:pt>
                <c:pt idx="104510">
                  <c:v>242.12409363764201</c:v>
                </c:pt>
                <c:pt idx="104511">
                  <c:v>242.126410392916</c:v>
                </c:pt>
                <c:pt idx="104512">
                  <c:v>242.128727148189</c:v>
                </c:pt>
                <c:pt idx="104513">
                  <c:v>242.131043903463</c:v>
                </c:pt>
                <c:pt idx="104514">
                  <c:v>242.13336065873699</c:v>
                </c:pt>
                <c:pt idx="104515">
                  <c:v>242.13567741400999</c:v>
                </c:pt>
                <c:pt idx="104516">
                  <c:v>242.13799416928401</c:v>
                </c:pt>
                <c:pt idx="104517">
                  <c:v>242.14031092455701</c:v>
                </c:pt>
                <c:pt idx="104518">
                  <c:v>242.14262767983101</c:v>
                </c:pt>
                <c:pt idx="104519">
                  <c:v>242.14494443510401</c:v>
                </c:pt>
                <c:pt idx="104520">
                  <c:v>242.147261190378</c:v>
                </c:pt>
                <c:pt idx="104521">
                  <c:v>242.149577945651</c:v>
                </c:pt>
                <c:pt idx="104522">
                  <c:v>242.151894700925</c:v>
                </c:pt>
                <c:pt idx="104523">
                  <c:v>242.154211456198</c:v>
                </c:pt>
                <c:pt idx="104524">
                  <c:v>242.15652821147199</c:v>
                </c:pt>
                <c:pt idx="104525">
                  <c:v>242.15884496674499</c:v>
                </c:pt>
                <c:pt idx="104526">
                  <c:v>242.16116172201899</c:v>
                </c:pt>
                <c:pt idx="104527">
                  <c:v>242.16347847729301</c:v>
                </c:pt>
                <c:pt idx="104528">
                  <c:v>242.16579523256601</c:v>
                </c:pt>
                <c:pt idx="104529">
                  <c:v>242.16811198784001</c:v>
                </c:pt>
                <c:pt idx="104530">
                  <c:v>242.17042874311301</c:v>
                </c:pt>
                <c:pt idx="104531">
                  <c:v>242.172745498387</c:v>
                </c:pt>
                <c:pt idx="104532">
                  <c:v>242.17506225366</c:v>
                </c:pt>
                <c:pt idx="104533">
                  <c:v>242.177379008934</c:v>
                </c:pt>
                <c:pt idx="104534">
                  <c:v>242.179695764207</c:v>
                </c:pt>
                <c:pt idx="104535">
                  <c:v>242.18201251948099</c:v>
                </c:pt>
                <c:pt idx="104536">
                  <c:v>242.18432927475399</c:v>
                </c:pt>
                <c:pt idx="104537">
                  <c:v>242.18664603002799</c:v>
                </c:pt>
                <c:pt idx="104538">
                  <c:v>242.18896278530099</c:v>
                </c:pt>
                <c:pt idx="104539">
                  <c:v>242.19127954057501</c:v>
                </c:pt>
                <c:pt idx="104540">
                  <c:v>242.19359629584901</c:v>
                </c:pt>
                <c:pt idx="104541">
                  <c:v>242.19591305112201</c:v>
                </c:pt>
                <c:pt idx="104542">
                  <c:v>242.198229806396</c:v>
                </c:pt>
                <c:pt idx="104543">
                  <c:v>242.200546561669</c:v>
                </c:pt>
                <c:pt idx="104544">
                  <c:v>242.202863316943</c:v>
                </c:pt>
                <c:pt idx="104545">
                  <c:v>242.205180072216</c:v>
                </c:pt>
                <c:pt idx="104546">
                  <c:v>242.20749682748999</c:v>
                </c:pt>
                <c:pt idx="104547">
                  <c:v>242.20981358276299</c:v>
                </c:pt>
                <c:pt idx="104548">
                  <c:v>242.21213033803701</c:v>
                </c:pt>
                <c:pt idx="104549">
                  <c:v>242.21444709331001</c:v>
                </c:pt>
                <c:pt idx="104550">
                  <c:v>242.21676384858401</c:v>
                </c:pt>
                <c:pt idx="104551">
                  <c:v>242.219080603858</c:v>
                </c:pt>
                <c:pt idx="104552">
                  <c:v>242.221397359131</c:v>
                </c:pt>
                <c:pt idx="104553">
                  <c:v>242.223714114405</c:v>
                </c:pt>
                <c:pt idx="104554">
                  <c:v>242.226030869678</c:v>
                </c:pt>
                <c:pt idx="104555">
                  <c:v>242.22834762495199</c:v>
                </c:pt>
                <c:pt idx="104556">
                  <c:v>242.23066438022499</c:v>
                </c:pt>
                <c:pt idx="104557">
                  <c:v>242.23298113549899</c:v>
                </c:pt>
                <c:pt idx="104558">
                  <c:v>242.23529789077199</c:v>
                </c:pt>
                <c:pt idx="104559">
                  <c:v>242.23761464604601</c:v>
                </c:pt>
                <c:pt idx="104560">
                  <c:v>242.23993140131901</c:v>
                </c:pt>
                <c:pt idx="104561">
                  <c:v>242.24224815659301</c:v>
                </c:pt>
                <c:pt idx="104562">
                  <c:v>242.24456491186601</c:v>
                </c:pt>
                <c:pt idx="104563">
                  <c:v>242.24688166714</c:v>
                </c:pt>
                <c:pt idx="104564">
                  <c:v>242.249198422414</c:v>
                </c:pt>
                <c:pt idx="104565">
                  <c:v>242.251515177687</c:v>
                </c:pt>
                <c:pt idx="104566">
                  <c:v>242.25383193296099</c:v>
                </c:pt>
                <c:pt idx="104567">
                  <c:v>242.25614868823399</c:v>
                </c:pt>
                <c:pt idx="104568">
                  <c:v>242.25846544350799</c:v>
                </c:pt>
                <c:pt idx="104569">
                  <c:v>242.26078219878099</c:v>
                </c:pt>
                <c:pt idx="104570">
                  <c:v>242.26309895405501</c:v>
                </c:pt>
                <c:pt idx="104571">
                  <c:v>242.26541570932801</c:v>
                </c:pt>
                <c:pt idx="104572">
                  <c:v>242.26773246460201</c:v>
                </c:pt>
                <c:pt idx="104573">
                  <c:v>242.27004921987501</c:v>
                </c:pt>
                <c:pt idx="104574">
                  <c:v>242.272365975149</c:v>
                </c:pt>
                <c:pt idx="104575">
                  <c:v>242.274682730422</c:v>
                </c:pt>
                <c:pt idx="104576">
                  <c:v>242.276999485696</c:v>
                </c:pt>
                <c:pt idx="104577">
                  <c:v>242.27931624096999</c:v>
                </c:pt>
                <c:pt idx="104578">
                  <c:v>242.28163299624299</c:v>
                </c:pt>
                <c:pt idx="104579">
                  <c:v>242.28394975151701</c:v>
                </c:pt>
                <c:pt idx="104580">
                  <c:v>242.28626650679001</c:v>
                </c:pt>
                <c:pt idx="104581">
                  <c:v>242.28858326206401</c:v>
                </c:pt>
                <c:pt idx="104582">
                  <c:v>242.29090001733701</c:v>
                </c:pt>
                <c:pt idx="104583">
                  <c:v>242.293216772611</c:v>
                </c:pt>
                <c:pt idx="104584">
                  <c:v>242.295533527884</c:v>
                </c:pt>
                <c:pt idx="104585">
                  <c:v>242.297850283158</c:v>
                </c:pt>
                <c:pt idx="104586">
                  <c:v>242.300167038431</c:v>
                </c:pt>
                <c:pt idx="104587">
                  <c:v>242.30248379370499</c:v>
                </c:pt>
                <c:pt idx="104588">
                  <c:v>242.30480054897799</c:v>
                </c:pt>
                <c:pt idx="104589">
                  <c:v>242.30711730425199</c:v>
                </c:pt>
                <c:pt idx="104590">
                  <c:v>242.30943405952601</c:v>
                </c:pt>
                <c:pt idx="104591">
                  <c:v>242.31175081479901</c:v>
                </c:pt>
                <c:pt idx="104592">
                  <c:v>242.31406757007301</c:v>
                </c:pt>
                <c:pt idx="104593">
                  <c:v>242.31638432534601</c:v>
                </c:pt>
                <c:pt idx="104594">
                  <c:v>242.31870108062</c:v>
                </c:pt>
                <c:pt idx="104595">
                  <c:v>242.321017835893</c:v>
                </c:pt>
                <c:pt idx="104596">
                  <c:v>242.323334591167</c:v>
                </c:pt>
                <c:pt idx="104597">
                  <c:v>242.32565134644</c:v>
                </c:pt>
                <c:pt idx="104598">
                  <c:v>242.32796810171399</c:v>
                </c:pt>
                <c:pt idx="104599">
                  <c:v>242.33028485698699</c:v>
                </c:pt>
                <c:pt idx="104600">
                  <c:v>242.33260161226099</c:v>
                </c:pt>
                <c:pt idx="104601">
                  <c:v>242.33491836753501</c:v>
                </c:pt>
                <c:pt idx="104602">
                  <c:v>242.33723512280801</c:v>
                </c:pt>
                <c:pt idx="104603">
                  <c:v>242.33955187808201</c:v>
                </c:pt>
                <c:pt idx="104604">
                  <c:v>242.34186863335501</c:v>
                </c:pt>
                <c:pt idx="104605">
                  <c:v>242.344185388629</c:v>
                </c:pt>
                <c:pt idx="104606">
                  <c:v>242.346502143902</c:v>
                </c:pt>
                <c:pt idx="104607">
                  <c:v>242.348818899176</c:v>
                </c:pt>
                <c:pt idx="104608">
                  <c:v>242.351135654449</c:v>
                </c:pt>
                <c:pt idx="104609">
                  <c:v>242.35345240972299</c:v>
                </c:pt>
                <c:pt idx="104610">
                  <c:v>242.35576916499599</c:v>
                </c:pt>
                <c:pt idx="104611">
                  <c:v>242.35808592027001</c:v>
                </c:pt>
                <c:pt idx="104612">
                  <c:v>242.36040267554301</c:v>
                </c:pt>
                <c:pt idx="104613">
                  <c:v>242.36271943081701</c:v>
                </c:pt>
                <c:pt idx="104614">
                  <c:v>242.365036186091</c:v>
                </c:pt>
                <c:pt idx="104615">
                  <c:v>242.367352941364</c:v>
                </c:pt>
                <c:pt idx="104616">
                  <c:v>242.369669696638</c:v>
                </c:pt>
                <c:pt idx="104617">
                  <c:v>242.371986451911</c:v>
                </c:pt>
                <c:pt idx="104618">
                  <c:v>242.37430320718499</c:v>
                </c:pt>
                <c:pt idx="104619">
                  <c:v>242.37661996245799</c:v>
                </c:pt>
                <c:pt idx="104620">
                  <c:v>242.37893671773199</c:v>
                </c:pt>
                <c:pt idx="104621">
                  <c:v>242.38125347300499</c:v>
                </c:pt>
                <c:pt idx="104622">
                  <c:v>242.38357022827901</c:v>
                </c:pt>
                <c:pt idx="104623">
                  <c:v>242.38588698355201</c:v>
                </c:pt>
                <c:pt idx="104624">
                  <c:v>242.38820373882601</c:v>
                </c:pt>
                <c:pt idx="104625">
                  <c:v>242.39052049409901</c:v>
                </c:pt>
                <c:pt idx="104626">
                  <c:v>242.392837249373</c:v>
                </c:pt>
                <c:pt idx="104627">
                  <c:v>242.395154004647</c:v>
                </c:pt>
                <c:pt idx="104628">
                  <c:v>242.39747075992</c:v>
                </c:pt>
                <c:pt idx="104629">
                  <c:v>242.39978751519399</c:v>
                </c:pt>
                <c:pt idx="104630">
                  <c:v>242.40210427046699</c:v>
                </c:pt>
                <c:pt idx="104631">
                  <c:v>242.40442102574099</c:v>
                </c:pt>
                <c:pt idx="104632">
                  <c:v>242.40673778101399</c:v>
                </c:pt>
                <c:pt idx="104633">
                  <c:v>242.40905453628801</c:v>
                </c:pt>
                <c:pt idx="104634">
                  <c:v>242.41137129156101</c:v>
                </c:pt>
                <c:pt idx="104635">
                  <c:v>242.41368804683501</c:v>
                </c:pt>
                <c:pt idx="104636">
                  <c:v>242.41600480210801</c:v>
                </c:pt>
                <c:pt idx="104637">
                  <c:v>242.418321557382</c:v>
                </c:pt>
                <c:pt idx="104638">
                  <c:v>242.420638312655</c:v>
                </c:pt>
                <c:pt idx="104639">
                  <c:v>242.422955067929</c:v>
                </c:pt>
                <c:pt idx="104640">
                  <c:v>242.42527182320299</c:v>
                </c:pt>
                <c:pt idx="104641">
                  <c:v>242.42758857847599</c:v>
                </c:pt>
                <c:pt idx="104642">
                  <c:v>242.42990533375001</c:v>
                </c:pt>
                <c:pt idx="104643">
                  <c:v>242.43222208902301</c:v>
                </c:pt>
                <c:pt idx="104644">
                  <c:v>242.43453884429701</c:v>
                </c:pt>
                <c:pt idx="104645">
                  <c:v>242.43685559957001</c:v>
                </c:pt>
                <c:pt idx="104646">
                  <c:v>242.439172354844</c:v>
                </c:pt>
                <c:pt idx="104647">
                  <c:v>242.441489110117</c:v>
                </c:pt>
                <c:pt idx="104648">
                  <c:v>242.443805865391</c:v>
                </c:pt>
                <c:pt idx="104649">
                  <c:v>242.446122620664</c:v>
                </c:pt>
                <c:pt idx="104650">
                  <c:v>242.44843937593799</c:v>
                </c:pt>
                <c:pt idx="104651">
                  <c:v>242.45075613121199</c:v>
                </c:pt>
                <c:pt idx="104652">
                  <c:v>242.45307288648499</c:v>
                </c:pt>
                <c:pt idx="104653">
                  <c:v>242.45538964175901</c:v>
                </c:pt>
                <c:pt idx="104654">
                  <c:v>242.45770639703201</c:v>
                </c:pt>
                <c:pt idx="104655">
                  <c:v>242.46002315230601</c:v>
                </c:pt>
                <c:pt idx="104656">
                  <c:v>242.46233990757901</c:v>
                </c:pt>
                <c:pt idx="104657">
                  <c:v>242.464656662853</c:v>
                </c:pt>
                <c:pt idx="104658">
                  <c:v>242.466973418126</c:v>
                </c:pt>
                <c:pt idx="104659">
                  <c:v>242.4692901734</c:v>
                </c:pt>
                <c:pt idx="104660">
                  <c:v>242.471606928673</c:v>
                </c:pt>
                <c:pt idx="104661">
                  <c:v>242.47392368394699</c:v>
                </c:pt>
                <c:pt idx="104662">
                  <c:v>242.47624043921999</c:v>
                </c:pt>
                <c:pt idx="104663">
                  <c:v>242.47855719449399</c:v>
                </c:pt>
                <c:pt idx="104664">
                  <c:v>242.48087394976801</c:v>
                </c:pt>
                <c:pt idx="104665">
                  <c:v>242.48319070504101</c:v>
                </c:pt>
                <c:pt idx="104666">
                  <c:v>242.48550746031501</c:v>
                </c:pt>
                <c:pt idx="104667">
                  <c:v>242.48782421558801</c:v>
                </c:pt>
                <c:pt idx="104668">
                  <c:v>242.490140970862</c:v>
                </c:pt>
                <c:pt idx="104669">
                  <c:v>242.492457726135</c:v>
                </c:pt>
                <c:pt idx="104670">
                  <c:v>242.494774481409</c:v>
                </c:pt>
                <c:pt idx="104671">
                  <c:v>242.497091236682</c:v>
                </c:pt>
                <c:pt idx="104672">
                  <c:v>242.49940799195599</c:v>
                </c:pt>
                <c:pt idx="104673">
                  <c:v>242.50172474722899</c:v>
                </c:pt>
                <c:pt idx="104674">
                  <c:v>242.50404150250299</c:v>
                </c:pt>
                <c:pt idx="104675">
                  <c:v>242.50635825777599</c:v>
                </c:pt>
                <c:pt idx="104676">
                  <c:v>242.50867501305001</c:v>
                </c:pt>
                <c:pt idx="104677">
                  <c:v>242.510991768324</c:v>
                </c:pt>
                <c:pt idx="104678">
                  <c:v>242.513308523597</c:v>
                </c:pt>
                <c:pt idx="104679">
                  <c:v>242.515625278871</c:v>
                </c:pt>
                <c:pt idx="104680">
                  <c:v>242.517942034144</c:v>
                </c:pt>
                <c:pt idx="104681">
                  <c:v>242.52025878941799</c:v>
                </c:pt>
                <c:pt idx="104682">
                  <c:v>242.52257554469099</c:v>
                </c:pt>
                <c:pt idx="104683">
                  <c:v>242.52489229996499</c:v>
                </c:pt>
                <c:pt idx="104684">
                  <c:v>242.52720905523799</c:v>
                </c:pt>
                <c:pt idx="104685">
                  <c:v>242.52952581051201</c:v>
                </c:pt>
                <c:pt idx="104686">
                  <c:v>242.53184256578501</c:v>
                </c:pt>
                <c:pt idx="104687">
                  <c:v>242.53415932105901</c:v>
                </c:pt>
                <c:pt idx="104688">
                  <c:v>242.536476076333</c:v>
                </c:pt>
                <c:pt idx="104689">
                  <c:v>242.538792831606</c:v>
                </c:pt>
                <c:pt idx="104690">
                  <c:v>242.54110958688</c:v>
                </c:pt>
                <c:pt idx="104691">
                  <c:v>242.543426342153</c:v>
                </c:pt>
                <c:pt idx="104692">
                  <c:v>242.54574309742699</c:v>
                </c:pt>
                <c:pt idx="104693">
                  <c:v>242.54805985269999</c:v>
                </c:pt>
                <c:pt idx="104694">
                  <c:v>242.55037660797399</c:v>
                </c:pt>
                <c:pt idx="104695">
                  <c:v>242.55269336324699</c:v>
                </c:pt>
                <c:pt idx="104696">
                  <c:v>242.55501011852101</c:v>
                </c:pt>
                <c:pt idx="104697">
                  <c:v>242.55732687379401</c:v>
                </c:pt>
                <c:pt idx="104698">
                  <c:v>242.55964362906801</c:v>
                </c:pt>
                <c:pt idx="104699">
                  <c:v>242.56196038434101</c:v>
                </c:pt>
                <c:pt idx="104700">
                  <c:v>242.564277139615</c:v>
                </c:pt>
                <c:pt idx="104701">
                  <c:v>242.566593894889</c:v>
                </c:pt>
                <c:pt idx="104702">
                  <c:v>242.568910650162</c:v>
                </c:pt>
                <c:pt idx="104703">
                  <c:v>242.57122740543599</c:v>
                </c:pt>
                <c:pt idx="104704">
                  <c:v>242.57354416070899</c:v>
                </c:pt>
                <c:pt idx="104705">
                  <c:v>242.57586091598299</c:v>
                </c:pt>
                <c:pt idx="104706">
                  <c:v>242.57817767125599</c:v>
                </c:pt>
                <c:pt idx="104707">
                  <c:v>242.58049442653001</c:v>
                </c:pt>
                <c:pt idx="104708">
                  <c:v>242.58281118180301</c:v>
                </c:pt>
                <c:pt idx="104709">
                  <c:v>242.585127937077</c:v>
                </c:pt>
                <c:pt idx="104710">
                  <c:v>242.58744469235</c:v>
                </c:pt>
                <c:pt idx="104711">
                  <c:v>242.589761447624</c:v>
                </c:pt>
                <c:pt idx="104712">
                  <c:v>242.592078202897</c:v>
                </c:pt>
                <c:pt idx="104713">
                  <c:v>242.59439495817099</c:v>
                </c:pt>
                <c:pt idx="104714">
                  <c:v>242.59671171344499</c:v>
                </c:pt>
                <c:pt idx="104715">
                  <c:v>242.59902846871799</c:v>
                </c:pt>
                <c:pt idx="104716">
                  <c:v>242.60134522399201</c:v>
                </c:pt>
                <c:pt idx="104717">
                  <c:v>242.60366197926501</c:v>
                </c:pt>
                <c:pt idx="104718">
                  <c:v>242.60597873453901</c:v>
                </c:pt>
                <c:pt idx="104719">
                  <c:v>242.60829548981201</c:v>
                </c:pt>
                <c:pt idx="104720">
                  <c:v>242.610612245086</c:v>
                </c:pt>
                <c:pt idx="104721">
                  <c:v>242.612929000359</c:v>
                </c:pt>
                <c:pt idx="104722">
                  <c:v>242.615245755633</c:v>
                </c:pt>
                <c:pt idx="104723">
                  <c:v>242.617562510906</c:v>
                </c:pt>
                <c:pt idx="104724">
                  <c:v>242.61987926617999</c:v>
                </c:pt>
                <c:pt idx="104725">
                  <c:v>242.62219602145299</c:v>
                </c:pt>
                <c:pt idx="104726">
                  <c:v>242.62451277672699</c:v>
                </c:pt>
                <c:pt idx="104727">
                  <c:v>242.62682953200101</c:v>
                </c:pt>
                <c:pt idx="104728">
                  <c:v>242.62914628727401</c:v>
                </c:pt>
                <c:pt idx="104729">
                  <c:v>242.63146304254801</c:v>
                </c:pt>
                <c:pt idx="104730">
                  <c:v>242.63377979782101</c:v>
                </c:pt>
                <c:pt idx="104731">
                  <c:v>242.636096553095</c:v>
                </c:pt>
                <c:pt idx="104732">
                  <c:v>242.638413308368</c:v>
                </c:pt>
                <c:pt idx="104733">
                  <c:v>242.640730063642</c:v>
                </c:pt>
                <c:pt idx="104734">
                  <c:v>242.643046818915</c:v>
                </c:pt>
                <c:pt idx="104735">
                  <c:v>242.64536357418899</c:v>
                </c:pt>
                <c:pt idx="104736">
                  <c:v>242.64768032946199</c:v>
                </c:pt>
                <c:pt idx="104737">
                  <c:v>242.64999708473599</c:v>
                </c:pt>
                <c:pt idx="104738">
                  <c:v>242.65231384001001</c:v>
                </c:pt>
                <c:pt idx="104739">
                  <c:v>242.65463059528301</c:v>
                </c:pt>
                <c:pt idx="104740">
                  <c:v>242.656947350557</c:v>
                </c:pt>
                <c:pt idx="104741">
                  <c:v>242.65926410583</c:v>
                </c:pt>
                <c:pt idx="104742">
                  <c:v>242.661580861104</c:v>
                </c:pt>
                <c:pt idx="104743">
                  <c:v>242.663897616377</c:v>
                </c:pt>
                <c:pt idx="104744">
                  <c:v>242.66621437165099</c:v>
                </c:pt>
                <c:pt idx="104745">
                  <c:v>242.66853112692399</c:v>
                </c:pt>
                <c:pt idx="104746">
                  <c:v>242.67084788219799</c:v>
                </c:pt>
                <c:pt idx="104747">
                  <c:v>242.67316463747099</c:v>
                </c:pt>
                <c:pt idx="104748">
                  <c:v>242.67548139274501</c:v>
                </c:pt>
                <c:pt idx="104749">
                  <c:v>242.67779814801801</c:v>
                </c:pt>
                <c:pt idx="104750">
                  <c:v>242.68011490329201</c:v>
                </c:pt>
                <c:pt idx="104751">
                  <c:v>242.682431658566</c:v>
                </c:pt>
                <c:pt idx="104752">
                  <c:v>242.684748413839</c:v>
                </c:pt>
                <c:pt idx="104753">
                  <c:v>242.687065169113</c:v>
                </c:pt>
                <c:pt idx="104754">
                  <c:v>242.689381924386</c:v>
                </c:pt>
                <c:pt idx="104755">
                  <c:v>242.69169867965999</c:v>
                </c:pt>
                <c:pt idx="104756">
                  <c:v>242.69401543493299</c:v>
                </c:pt>
                <c:pt idx="104757">
                  <c:v>242.69633219020699</c:v>
                </c:pt>
                <c:pt idx="104758">
                  <c:v>242.69864894547999</c:v>
                </c:pt>
                <c:pt idx="104759">
                  <c:v>242.70096570075401</c:v>
                </c:pt>
                <c:pt idx="104760">
                  <c:v>242.70328245602701</c:v>
                </c:pt>
                <c:pt idx="104761">
                  <c:v>242.70559921130101</c:v>
                </c:pt>
                <c:pt idx="104762">
                  <c:v>242.70791596657401</c:v>
                </c:pt>
                <c:pt idx="104763">
                  <c:v>242.710232721848</c:v>
                </c:pt>
                <c:pt idx="104764">
                  <c:v>242.712549477122</c:v>
                </c:pt>
                <c:pt idx="104765">
                  <c:v>242.714866232395</c:v>
                </c:pt>
                <c:pt idx="104766">
                  <c:v>242.71718298766899</c:v>
                </c:pt>
                <c:pt idx="104767">
                  <c:v>242.71949974294199</c:v>
                </c:pt>
                <c:pt idx="104768">
                  <c:v>242.72181649821599</c:v>
                </c:pt>
                <c:pt idx="104769">
                  <c:v>242.72413325348899</c:v>
                </c:pt>
                <c:pt idx="104770">
                  <c:v>242.72645000876301</c:v>
                </c:pt>
                <c:pt idx="104771">
                  <c:v>242.72876676403601</c:v>
                </c:pt>
                <c:pt idx="104772">
                  <c:v>242.73108351931</c:v>
                </c:pt>
                <c:pt idx="104773">
                  <c:v>242.733400274583</c:v>
                </c:pt>
                <c:pt idx="104774">
                  <c:v>242.735717029857</c:v>
                </c:pt>
                <c:pt idx="104775">
                  <c:v>242.73803378513</c:v>
                </c:pt>
                <c:pt idx="104776">
                  <c:v>242.74035054040399</c:v>
                </c:pt>
                <c:pt idx="104777">
                  <c:v>242.74266729567799</c:v>
                </c:pt>
                <c:pt idx="104778">
                  <c:v>242.74498405095099</c:v>
                </c:pt>
                <c:pt idx="104779">
                  <c:v>242.74730080622501</c:v>
                </c:pt>
                <c:pt idx="104780">
                  <c:v>242.74961756149801</c:v>
                </c:pt>
                <c:pt idx="104781">
                  <c:v>242.75193431677201</c:v>
                </c:pt>
                <c:pt idx="104782">
                  <c:v>242.75425107204501</c:v>
                </c:pt>
                <c:pt idx="104783">
                  <c:v>242.756567827319</c:v>
                </c:pt>
                <c:pt idx="104784">
                  <c:v>242.758884582592</c:v>
                </c:pt>
                <c:pt idx="104785">
                  <c:v>242.761201337866</c:v>
                </c:pt>
                <c:pt idx="104786">
                  <c:v>242.763518093139</c:v>
                </c:pt>
                <c:pt idx="104787">
                  <c:v>242.76583484841299</c:v>
                </c:pt>
                <c:pt idx="104788">
                  <c:v>242.76815160368699</c:v>
                </c:pt>
                <c:pt idx="104789">
                  <c:v>242.77046835895999</c:v>
                </c:pt>
                <c:pt idx="104790">
                  <c:v>242.77278511423401</c:v>
                </c:pt>
                <c:pt idx="104791">
                  <c:v>242.77510186950701</c:v>
                </c:pt>
                <c:pt idx="104792">
                  <c:v>242.77741862478101</c:v>
                </c:pt>
                <c:pt idx="104793">
                  <c:v>242.77973538005401</c:v>
                </c:pt>
                <c:pt idx="104794">
                  <c:v>242.782052135328</c:v>
                </c:pt>
                <c:pt idx="104795">
                  <c:v>242.784368890601</c:v>
                </c:pt>
                <c:pt idx="104796">
                  <c:v>242.786685645875</c:v>
                </c:pt>
                <c:pt idx="104797">
                  <c:v>242.789002401148</c:v>
                </c:pt>
                <c:pt idx="104798">
                  <c:v>242.79131915642199</c:v>
                </c:pt>
                <c:pt idx="104799">
                  <c:v>242.79363591169499</c:v>
                </c:pt>
                <c:pt idx="104800">
                  <c:v>242.79595266696899</c:v>
                </c:pt>
                <c:pt idx="104801">
                  <c:v>242.79826942224301</c:v>
                </c:pt>
                <c:pt idx="104802">
                  <c:v>242.80058617751601</c:v>
                </c:pt>
                <c:pt idx="104803">
                  <c:v>242.80290293279</c:v>
                </c:pt>
                <c:pt idx="104804">
                  <c:v>242.805219688063</c:v>
                </c:pt>
                <c:pt idx="104805">
                  <c:v>242.807536443337</c:v>
                </c:pt>
                <c:pt idx="104806">
                  <c:v>242.80985319861</c:v>
                </c:pt>
                <c:pt idx="104807">
                  <c:v>242.81216995388399</c:v>
                </c:pt>
                <c:pt idx="104808">
                  <c:v>242.81448670915699</c:v>
                </c:pt>
                <c:pt idx="104809">
                  <c:v>242.81680346443099</c:v>
                </c:pt>
                <c:pt idx="104810">
                  <c:v>242.81912021970399</c:v>
                </c:pt>
                <c:pt idx="104811">
                  <c:v>242.82143697497801</c:v>
                </c:pt>
                <c:pt idx="104812">
                  <c:v>242.82375373025101</c:v>
                </c:pt>
                <c:pt idx="104813">
                  <c:v>242.82607048552501</c:v>
                </c:pt>
                <c:pt idx="104814">
                  <c:v>242.828387240799</c:v>
                </c:pt>
                <c:pt idx="104815">
                  <c:v>242.830703996072</c:v>
                </c:pt>
                <c:pt idx="104816">
                  <c:v>242.833020751346</c:v>
                </c:pt>
                <c:pt idx="104817">
                  <c:v>242.835337506619</c:v>
                </c:pt>
                <c:pt idx="104818">
                  <c:v>242.83765426189299</c:v>
                </c:pt>
                <c:pt idx="104819">
                  <c:v>242.83997101716599</c:v>
                </c:pt>
                <c:pt idx="104820">
                  <c:v>242.84228777243999</c:v>
                </c:pt>
                <c:pt idx="104821">
                  <c:v>242.84460452771299</c:v>
                </c:pt>
                <c:pt idx="104822">
                  <c:v>242.84692128298701</c:v>
                </c:pt>
                <c:pt idx="104823">
                  <c:v>242.84923803826001</c:v>
                </c:pt>
                <c:pt idx="104824">
                  <c:v>242.85155479353401</c:v>
                </c:pt>
                <c:pt idx="104825">
                  <c:v>242.853871548808</c:v>
                </c:pt>
                <c:pt idx="104826">
                  <c:v>242.856188304081</c:v>
                </c:pt>
                <c:pt idx="104827">
                  <c:v>242.858505059355</c:v>
                </c:pt>
                <c:pt idx="104828">
                  <c:v>242.860821814628</c:v>
                </c:pt>
                <c:pt idx="104829">
                  <c:v>242.86313856990199</c:v>
                </c:pt>
                <c:pt idx="104830">
                  <c:v>242.86545532517499</c:v>
                </c:pt>
                <c:pt idx="104831">
                  <c:v>242.86777208044899</c:v>
                </c:pt>
                <c:pt idx="104832">
                  <c:v>242.87008883572199</c:v>
                </c:pt>
                <c:pt idx="104833">
                  <c:v>242.87240559099601</c:v>
                </c:pt>
                <c:pt idx="104834">
                  <c:v>242.87472234626901</c:v>
                </c:pt>
                <c:pt idx="104835">
                  <c:v>242.87703910154301</c:v>
                </c:pt>
                <c:pt idx="104836">
                  <c:v>242.87935585681601</c:v>
                </c:pt>
                <c:pt idx="104837">
                  <c:v>242.88167261209</c:v>
                </c:pt>
                <c:pt idx="104838">
                  <c:v>242.88398936736399</c:v>
                </c:pt>
                <c:pt idx="104839">
                  <c:v>242.886306122637</c:v>
                </c:pt>
                <c:pt idx="104840">
                  <c:v>242.88862287791099</c:v>
                </c:pt>
                <c:pt idx="104841">
                  <c:v>242.89093963318399</c:v>
                </c:pt>
                <c:pt idx="104842">
                  <c:v>242.89325638845801</c:v>
                </c:pt>
                <c:pt idx="104843">
                  <c:v>242.89557314373101</c:v>
                </c:pt>
                <c:pt idx="104844">
                  <c:v>242.89788989900501</c:v>
                </c:pt>
                <c:pt idx="104845">
                  <c:v>242.90020665427801</c:v>
                </c:pt>
                <c:pt idx="104846">
                  <c:v>242.902523409552</c:v>
                </c:pt>
                <c:pt idx="104847">
                  <c:v>242.904840164825</c:v>
                </c:pt>
                <c:pt idx="104848">
                  <c:v>242.907156920099</c:v>
                </c:pt>
                <c:pt idx="104849">
                  <c:v>242.909473675372</c:v>
                </c:pt>
                <c:pt idx="104850">
                  <c:v>242.91179043064599</c:v>
                </c:pt>
                <c:pt idx="104851">
                  <c:v>242.91410718591999</c:v>
                </c:pt>
                <c:pt idx="104852">
                  <c:v>242.91642394119299</c:v>
                </c:pt>
                <c:pt idx="104853">
                  <c:v>242.91874069646701</c:v>
                </c:pt>
                <c:pt idx="104854">
                  <c:v>242.92105745174001</c:v>
                </c:pt>
                <c:pt idx="104855">
                  <c:v>242.92337420701401</c:v>
                </c:pt>
                <c:pt idx="104856">
                  <c:v>242.92569096228701</c:v>
                </c:pt>
                <c:pt idx="104857">
                  <c:v>242.928007717561</c:v>
                </c:pt>
                <c:pt idx="104858">
                  <c:v>242.930324472834</c:v>
                </c:pt>
                <c:pt idx="104859">
                  <c:v>242.932641228108</c:v>
                </c:pt>
                <c:pt idx="104860">
                  <c:v>242.934957983381</c:v>
                </c:pt>
                <c:pt idx="104861">
                  <c:v>242.93727473865499</c:v>
                </c:pt>
                <c:pt idx="104862">
                  <c:v>242.93959149392799</c:v>
                </c:pt>
                <c:pt idx="104863">
                  <c:v>242.94190824920199</c:v>
                </c:pt>
                <c:pt idx="104864">
                  <c:v>242.94422500447601</c:v>
                </c:pt>
                <c:pt idx="104865">
                  <c:v>242.94654175974901</c:v>
                </c:pt>
                <c:pt idx="104866">
                  <c:v>242.94885851502301</c:v>
                </c:pt>
                <c:pt idx="104867">
                  <c:v>242.95117527029601</c:v>
                </c:pt>
                <c:pt idx="104868">
                  <c:v>242.95349202557</c:v>
                </c:pt>
                <c:pt idx="104869">
                  <c:v>242.955808780843</c:v>
                </c:pt>
                <c:pt idx="104870">
                  <c:v>242.958125536117</c:v>
                </c:pt>
                <c:pt idx="104871">
                  <c:v>242.96044229139</c:v>
                </c:pt>
                <c:pt idx="104872">
                  <c:v>242.96275904666399</c:v>
                </c:pt>
                <c:pt idx="104873">
                  <c:v>242.96507580193699</c:v>
                </c:pt>
                <c:pt idx="104874">
                  <c:v>242.96739255721101</c:v>
                </c:pt>
                <c:pt idx="104875">
                  <c:v>242.96970931248501</c:v>
                </c:pt>
                <c:pt idx="104876">
                  <c:v>242.97202606775801</c:v>
                </c:pt>
                <c:pt idx="104877">
                  <c:v>242.974342823032</c:v>
                </c:pt>
                <c:pt idx="104878">
                  <c:v>242.976659578305</c:v>
                </c:pt>
                <c:pt idx="104879">
                  <c:v>242.978976333579</c:v>
                </c:pt>
                <c:pt idx="104880">
                  <c:v>242.981293088852</c:v>
                </c:pt>
                <c:pt idx="104881">
                  <c:v>242.98360984412599</c:v>
                </c:pt>
                <c:pt idx="104882">
                  <c:v>242.98592659939899</c:v>
                </c:pt>
                <c:pt idx="104883">
                  <c:v>242.98824335467299</c:v>
                </c:pt>
                <c:pt idx="104884">
                  <c:v>242.99056010994599</c:v>
                </c:pt>
                <c:pt idx="104885">
                  <c:v>242.99287686522001</c:v>
                </c:pt>
                <c:pt idx="104886">
                  <c:v>242.99519362049301</c:v>
                </c:pt>
                <c:pt idx="104887">
                  <c:v>242.99751037576701</c:v>
                </c:pt>
                <c:pt idx="104888">
                  <c:v>242.999827131041</c:v>
                </c:pt>
                <c:pt idx="104889">
                  <c:v>243.002143886314</c:v>
                </c:pt>
                <c:pt idx="104890">
                  <c:v>243.004460641588</c:v>
                </c:pt>
                <c:pt idx="104891">
                  <c:v>243.006777396861</c:v>
                </c:pt>
                <c:pt idx="104892">
                  <c:v>243.00909415213499</c:v>
                </c:pt>
                <c:pt idx="104893">
                  <c:v>243.01141090740799</c:v>
                </c:pt>
                <c:pt idx="104894">
                  <c:v>243.01372766268199</c:v>
                </c:pt>
                <c:pt idx="104895">
                  <c:v>243.01604441795499</c:v>
                </c:pt>
                <c:pt idx="104896">
                  <c:v>243.01836117322901</c:v>
                </c:pt>
                <c:pt idx="104897">
                  <c:v>243.02067792850201</c:v>
                </c:pt>
                <c:pt idx="104898">
                  <c:v>243.02299468377601</c:v>
                </c:pt>
                <c:pt idx="104899">
                  <c:v>243.02531143904901</c:v>
                </c:pt>
                <c:pt idx="104900">
                  <c:v>243.027628194323</c:v>
                </c:pt>
                <c:pt idx="104901">
                  <c:v>243.029944949597</c:v>
                </c:pt>
                <c:pt idx="104902">
                  <c:v>243.03226170487</c:v>
                </c:pt>
                <c:pt idx="104903">
                  <c:v>243.03457846014399</c:v>
                </c:pt>
                <c:pt idx="104904">
                  <c:v>243.03689521541699</c:v>
                </c:pt>
                <c:pt idx="104905">
                  <c:v>243.03921197069101</c:v>
                </c:pt>
                <c:pt idx="104906">
                  <c:v>243.04152872596401</c:v>
                </c:pt>
                <c:pt idx="104907">
                  <c:v>243.04384548123801</c:v>
                </c:pt>
                <c:pt idx="104908">
                  <c:v>243.04616223651101</c:v>
                </c:pt>
                <c:pt idx="104909">
                  <c:v>243.048478991785</c:v>
                </c:pt>
                <c:pt idx="104910">
                  <c:v>243.050795747058</c:v>
                </c:pt>
                <c:pt idx="104911">
                  <c:v>243.053112502332</c:v>
                </c:pt>
                <c:pt idx="104912">
                  <c:v>243.055429257605</c:v>
                </c:pt>
                <c:pt idx="104913">
                  <c:v>243.05774601287899</c:v>
                </c:pt>
                <c:pt idx="104914">
                  <c:v>243.06006276815299</c:v>
                </c:pt>
                <c:pt idx="104915">
                  <c:v>243.06237952342599</c:v>
                </c:pt>
                <c:pt idx="104916">
                  <c:v>243.06469627870001</c:v>
                </c:pt>
                <c:pt idx="104917">
                  <c:v>243.06701303397301</c:v>
                </c:pt>
                <c:pt idx="104918">
                  <c:v>243.06932978924701</c:v>
                </c:pt>
                <c:pt idx="104919">
                  <c:v>243.07164654452001</c:v>
                </c:pt>
                <c:pt idx="104920">
                  <c:v>243.073963299794</c:v>
                </c:pt>
                <c:pt idx="104921">
                  <c:v>243.076280055067</c:v>
                </c:pt>
                <c:pt idx="104922">
                  <c:v>243.078596810341</c:v>
                </c:pt>
                <c:pt idx="104923">
                  <c:v>243.080913565614</c:v>
                </c:pt>
                <c:pt idx="104924">
                  <c:v>243.08323032088799</c:v>
                </c:pt>
                <c:pt idx="104925">
                  <c:v>243.08554707616199</c:v>
                </c:pt>
                <c:pt idx="104926">
                  <c:v>243.08786383143499</c:v>
                </c:pt>
                <c:pt idx="104927">
                  <c:v>243.09018058670901</c:v>
                </c:pt>
                <c:pt idx="104928">
                  <c:v>243.09249734198201</c:v>
                </c:pt>
                <c:pt idx="104929">
                  <c:v>243.09481409725601</c:v>
                </c:pt>
                <c:pt idx="104930">
                  <c:v>243.09713085252901</c:v>
                </c:pt>
                <c:pt idx="104931">
                  <c:v>243.099447607803</c:v>
                </c:pt>
                <c:pt idx="104932">
                  <c:v>243.101764363076</c:v>
                </c:pt>
                <c:pt idx="104933">
                  <c:v>243.10408111835</c:v>
                </c:pt>
                <c:pt idx="104934">
                  <c:v>243.106397873623</c:v>
                </c:pt>
                <c:pt idx="104935">
                  <c:v>243.10871462889699</c:v>
                </c:pt>
                <c:pt idx="104936">
                  <c:v>243.11103138416999</c:v>
                </c:pt>
                <c:pt idx="104937">
                  <c:v>243.11334813944401</c:v>
                </c:pt>
                <c:pt idx="104938">
                  <c:v>243.11566489471801</c:v>
                </c:pt>
                <c:pt idx="104939">
                  <c:v>243.11798164999101</c:v>
                </c:pt>
                <c:pt idx="104940">
                  <c:v>243.120298405265</c:v>
                </c:pt>
                <c:pt idx="104941">
                  <c:v>243.122615160538</c:v>
                </c:pt>
                <c:pt idx="104942">
                  <c:v>243.124931915812</c:v>
                </c:pt>
                <c:pt idx="104943">
                  <c:v>243.127248671085</c:v>
                </c:pt>
                <c:pt idx="104944">
                  <c:v>243.12956542635899</c:v>
                </c:pt>
                <c:pt idx="104945">
                  <c:v>243.13188218163199</c:v>
                </c:pt>
                <c:pt idx="104946">
                  <c:v>243.13419893690599</c:v>
                </c:pt>
                <c:pt idx="104947">
                  <c:v>243.13651569217899</c:v>
                </c:pt>
                <c:pt idx="104948">
                  <c:v>243.13883244745301</c:v>
                </c:pt>
                <c:pt idx="104949">
                  <c:v>243.14114920272601</c:v>
                </c:pt>
                <c:pt idx="104950">
                  <c:v>243.14346595800001</c:v>
                </c:pt>
                <c:pt idx="104951">
                  <c:v>243.145782713274</c:v>
                </c:pt>
                <c:pt idx="104952">
                  <c:v>243.148099468547</c:v>
                </c:pt>
                <c:pt idx="104953">
                  <c:v>243.150416223821</c:v>
                </c:pt>
                <c:pt idx="104954">
                  <c:v>243.152732979094</c:v>
                </c:pt>
                <c:pt idx="104955">
                  <c:v>243.15504973436799</c:v>
                </c:pt>
                <c:pt idx="104956">
                  <c:v>243.15736648964099</c:v>
                </c:pt>
                <c:pt idx="104957">
                  <c:v>243.15968324491499</c:v>
                </c:pt>
                <c:pt idx="104958">
                  <c:v>243.16200000018799</c:v>
                </c:pt>
                <c:pt idx="104959">
                  <c:v>243.16431675546201</c:v>
                </c:pt>
                <c:pt idx="104960">
                  <c:v>243.16663351073501</c:v>
                </c:pt>
                <c:pt idx="104961">
                  <c:v>243.16895026600901</c:v>
                </c:pt>
                <c:pt idx="104962">
                  <c:v>243.171267021283</c:v>
                </c:pt>
                <c:pt idx="104963">
                  <c:v>243.173583776556</c:v>
                </c:pt>
                <c:pt idx="104964">
                  <c:v>243.17590053183</c:v>
                </c:pt>
                <c:pt idx="104965">
                  <c:v>243.178217287103</c:v>
                </c:pt>
                <c:pt idx="104966">
                  <c:v>243.18053404237699</c:v>
                </c:pt>
                <c:pt idx="104967">
                  <c:v>243.18285079764999</c:v>
                </c:pt>
                <c:pt idx="104968">
                  <c:v>243.18516755292401</c:v>
                </c:pt>
                <c:pt idx="104969">
                  <c:v>243.18748430819701</c:v>
                </c:pt>
                <c:pt idx="104970">
                  <c:v>243.18980106347101</c:v>
                </c:pt>
                <c:pt idx="104971">
                  <c:v>243.19211781874401</c:v>
                </c:pt>
                <c:pt idx="104972">
                  <c:v>243.194434574018</c:v>
                </c:pt>
                <c:pt idx="104973">
                  <c:v>243.196751329291</c:v>
                </c:pt>
                <c:pt idx="104974">
                  <c:v>243.199068084565</c:v>
                </c:pt>
                <c:pt idx="104975">
                  <c:v>243.20138483983899</c:v>
                </c:pt>
                <c:pt idx="104976">
                  <c:v>243.20370159511199</c:v>
                </c:pt>
                <c:pt idx="104977">
                  <c:v>243.20601835038599</c:v>
                </c:pt>
                <c:pt idx="104978">
                  <c:v>243.20833510565899</c:v>
                </c:pt>
                <c:pt idx="104979">
                  <c:v>243.21065186093301</c:v>
                </c:pt>
                <c:pt idx="104980">
                  <c:v>243.21296861620601</c:v>
                </c:pt>
                <c:pt idx="104981">
                  <c:v>243.21528537148001</c:v>
                </c:pt>
                <c:pt idx="104982">
                  <c:v>243.21760212675301</c:v>
                </c:pt>
                <c:pt idx="104983">
                  <c:v>243.219918882027</c:v>
                </c:pt>
                <c:pt idx="104984">
                  <c:v>243.2222356373</c:v>
                </c:pt>
                <c:pt idx="104985">
                  <c:v>243.224552392574</c:v>
                </c:pt>
                <c:pt idx="104986">
                  <c:v>243.226869147847</c:v>
                </c:pt>
                <c:pt idx="104987">
                  <c:v>243.22918590312099</c:v>
                </c:pt>
                <c:pt idx="104988">
                  <c:v>243.23150265839499</c:v>
                </c:pt>
                <c:pt idx="104989">
                  <c:v>243.23381941366799</c:v>
                </c:pt>
                <c:pt idx="104990">
                  <c:v>243.23613616894201</c:v>
                </c:pt>
                <c:pt idx="104991">
                  <c:v>243.23845292421501</c:v>
                </c:pt>
                <c:pt idx="104992">
                  <c:v>243.24076967948901</c:v>
                </c:pt>
                <c:pt idx="104993">
                  <c:v>243.24308643476201</c:v>
                </c:pt>
                <c:pt idx="104994">
                  <c:v>243.245403190036</c:v>
                </c:pt>
                <c:pt idx="104995">
                  <c:v>243.247719945309</c:v>
                </c:pt>
                <c:pt idx="104996">
                  <c:v>243.250036700583</c:v>
                </c:pt>
                <c:pt idx="104997">
                  <c:v>243.252353455856</c:v>
                </c:pt>
                <c:pt idx="104998">
                  <c:v>243.25467021112999</c:v>
                </c:pt>
                <c:pt idx="104999">
                  <c:v>243.25698696640299</c:v>
                </c:pt>
                <c:pt idx="105000">
                  <c:v>243.25930372167699</c:v>
                </c:pt>
                <c:pt idx="105001">
                  <c:v>243.26162047695101</c:v>
                </c:pt>
                <c:pt idx="105002">
                  <c:v>243.26393723222401</c:v>
                </c:pt>
                <c:pt idx="105003">
                  <c:v>243.266253987498</c:v>
                </c:pt>
                <c:pt idx="105004">
                  <c:v>243.268570742771</c:v>
                </c:pt>
                <c:pt idx="105005">
                  <c:v>243.270887498045</c:v>
                </c:pt>
                <c:pt idx="105006">
                  <c:v>243.273204253318</c:v>
                </c:pt>
                <c:pt idx="105007">
                  <c:v>243.27552100859199</c:v>
                </c:pt>
                <c:pt idx="105008">
                  <c:v>243.27783776386499</c:v>
                </c:pt>
                <c:pt idx="105009">
                  <c:v>243.28015451913899</c:v>
                </c:pt>
                <c:pt idx="105010">
                  <c:v>243.28247127441199</c:v>
                </c:pt>
                <c:pt idx="105011">
                  <c:v>243.28478802968601</c:v>
                </c:pt>
                <c:pt idx="105012">
                  <c:v>243.28710478496001</c:v>
                </c:pt>
                <c:pt idx="105013">
                  <c:v>243.28942154023301</c:v>
                </c:pt>
                <c:pt idx="105014">
                  <c:v>243.291738295507</c:v>
                </c:pt>
                <c:pt idx="105015">
                  <c:v>243.29405505078</c:v>
                </c:pt>
                <c:pt idx="105016">
                  <c:v>243.296371806054</c:v>
                </c:pt>
                <c:pt idx="105017">
                  <c:v>243.298688561327</c:v>
                </c:pt>
                <c:pt idx="105018">
                  <c:v>243.30100531660099</c:v>
                </c:pt>
                <c:pt idx="105019">
                  <c:v>243.30332207187399</c:v>
                </c:pt>
                <c:pt idx="105020">
                  <c:v>243.30563882714799</c:v>
                </c:pt>
                <c:pt idx="105021">
                  <c:v>243.30795558242099</c:v>
                </c:pt>
                <c:pt idx="105022">
                  <c:v>243.31027233769501</c:v>
                </c:pt>
                <c:pt idx="105023">
                  <c:v>243.31258909296801</c:v>
                </c:pt>
                <c:pt idx="105024">
                  <c:v>243.31490584824201</c:v>
                </c:pt>
                <c:pt idx="105025">
                  <c:v>243.317222603516</c:v>
                </c:pt>
                <c:pt idx="105026">
                  <c:v>243.319539358789</c:v>
                </c:pt>
                <c:pt idx="105027">
                  <c:v>243.321856114063</c:v>
                </c:pt>
                <c:pt idx="105028">
                  <c:v>243.324172869336</c:v>
                </c:pt>
                <c:pt idx="105029">
                  <c:v>243.32648962460999</c:v>
                </c:pt>
                <c:pt idx="105030">
                  <c:v>243.32880637988299</c:v>
                </c:pt>
                <c:pt idx="105031">
                  <c:v>243.33112313515699</c:v>
                </c:pt>
                <c:pt idx="105032">
                  <c:v>243.33343989042999</c:v>
                </c:pt>
                <c:pt idx="105033">
                  <c:v>243.33575664570401</c:v>
                </c:pt>
                <c:pt idx="105034">
                  <c:v>243.33807340097701</c:v>
                </c:pt>
                <c:pt idx="105035">
                  <c:v>243.340390156251</c:v>
                </c:pt>
                <c:pt idx="105036">
                  <c:v>243.342706911524</c:v>
                </c:pt>
                <c:pt idx="105037">
                  <c:v>243.345023666798</c:v>
                </c:pt>
                <c:pt idx="105038">
                  <c:v>243.34734042207199</c:v>
                </c:pt>
                <c:pt idx="105039">
                  <c:v>243.34965717734499</c:v>
                </c:pt>
                <c:pt idx="105040">
                  <c:v>243.35197393261899</c:v>
                </c:pt>
                <c:pt idx="105041">
                  <c:v>243.35429068789199</c:v>
                </c:pt>
                <c:pt idx="105042">
                  <c:v>243.35660744316601</c:v>
                </c:pt>
                <c:pt idx="105043">
                  <c:v>243.35892419843901</c:v>
                </c:pt>
                <c:pt idx="105044">
                  <c:v>243.36124095371301</c:v>
                </c:pt>
                <c:pt idx="105045">
                  <c:v>243.36355770898601</c:v>
                </c:pt>
                <c:pt idx="105046">
                  <c:v>243.36587446426</c:v>
                </c:pt>
                <c:pt idx="105047">
                  <c:v>243.368191219533</c:v>
                </c:pt>
                <c:pt idx="105048">
                  <c:v>243.370507974807</c:v>
                </c:pt>
                <c:pt idx="105049">
                  <c:v>243.37282473008</c:v>
                </c:pt>
                <c:pt idx="105050">
                  <c:v>243.37514148535399</c:v>
                </c:pt>
                <c:pt idx="105051">
                  <c:v>243.37745824062799</c:v>
                </c:pt>
                <c:pt idx="105052">
                  <c:v>243.37977499590099</c:v>
                </c:pt>
                <c:pt idx="105053">
                  <c:v>243.38209175117501</c:v>
                </c:pt>
                <c:pt idx="105054">
                  <c:v>243.38440850644801</c:v>
                </c:pt>
                <c:pt idx="105055">
                  <c:v>243.38672526172201</c:v>
                </c:pt>
                <c:pt idx="105056">
                  <c:v>243.38904201699501</c:v>
                </c:pt>
                <c:pt idx="105057">
                  <c:v>243.391358772269</c:v>
                </c:pt>
                <c:pt idx="105058">
                  <c:v>243.393675527542</c:v>
                </c:pt>
                <c:pt idx="105059">
                  <c:v>243.395992282816</c:v>
                </c:pt>
                <c:pt idx="105060">
                  <c:v>243.398309038089</c:v>
                </c:pt>
                <c:pt idx="105061">
                  <c:v>243.40062579336299</c:v>
                </c:pt>
                <c:pt idx="105062">
                  <c:v>243.40294254863699</c:v>
                </c:pt>
                <c:pt idx="105063">
                  <c:v>243.40525930390999</c:v>
                </c:pt>
                <c:pt idx="105064">
                  <c:v>243.40757605918401</c:v>
                </c:pt>
                <c:pt idx="105065">
                  <c:v>243.40989281445701</c:v>
                </c:pt>
                <c:pt idx="105066">
                  <c:v>243.412209569731</c:v>
                </c:pt>
                <c:pt idx="105067">
                  <c:v>243.414526325004</c:v>
                </c:pt>
                <c:pt idx="105068">
                  <c:v>243.416843080278</c:v>
                </c:pt>
                <c:pt idx="105069">
                  <c:v>243.419159835551</c:v>
                </c:pt>
                <c:pt idx="105070">
                  <c:v>243.42147659082499</c:v>
                </c:pt>
                <c:pt idx="105071">
                  <c:v>243.42379334609799</c:v>
                </c:pt>
                <c:pt idx="105072">
                  <c:v>243.42611010137199</c:v>
                </c:pt>
                <c:pt idx="105073">
                  <c:v>243.42842685664499</c:v>
                </c:pt>
                <c:pt idx="105074">
                  <c:v>243.43074361191901</c:v>
                </c:pt>
                <c:pt idx="105075">
                  <c:v>243.43306036719301</c:v>
                </c:pt>
                <c:pt idx="105076">
                  <c:v>243.43537712246601</c:v>
                </c:pt>
                <c:pt idx="105077">
                  <c:v>243.43769387774</c:v>
                </c:pt>
                <c:pt idx="105078">
                  <c:v>243.440010633013</c:v>
                </c:pt>
                <c:pt idx="105079">
                  <c:v>243.442327388287</c:v>
                </c:pt>
                <c:pt idx="105080">
                  <c:v>243.44464414356</c:v>
                </c:pt>
                <c:pt idx="105081">
                  <c:v>243.44696089883399</c:v>
                </c:pt>
                <c:pt idx="105082">
                  <c:v>243.44927765410699</c:v>
                </c:pt>
                <c:pt idx="105083">
                  <c:v>243.45159440938099</c:v>
                </c:pt>
                <c:pt idx="105084">
                  <c:v>243.45391116465399</c:v>
                </c:pt>
                <c:pt idx="105085">
                  <c:v>243.45622791992801</c:v>
                </c:pt>
                <c:pt idx="105086">
                  <c:v>243.45854467520101</c:v>
                </c:pt>
                <c:pt idx="105087">
                  <c:v>243.46086143047501</c:v>
                </c:pt>
                <c:pt idx="105088">
                  <c:v>243.463178185749</c:v>
                </c:pt>
                <c:pt idx="105089">
                  <c:v>243.465494941022</c:v>
                </c:pt>
                <c:pt idx="105090">
                  <c:v>243.467811696296</c:v>
                </c:pt>
                <c:pt idx="105091">
                  <c:v>243.470128451569</c:v>
                </c:pt>
                <c:pt idx="105092">
                  <c:v>243.47244520684299</c:v>
                </c:pt>
                <c:pt idx="105093">
                  <c:v>243.47476196211599</c:v>
                </c:pt>
                <c:pt idx="105094">
                  <c:v>243.47707871738999</c:v>
                </c:pt>
                <c:pt idx="105095">
                  <c:v>243.47939547266299</c:v>
                </c:pt>
                <c:pt idx="105096">
                  <c:v>243.48171222793701</c:v>
                </c:pt>
                <c:pt idx="105097">
                  <c:v>243.48402898321001</c:v>
                </c:pt>
                <c:pt idx="105098">
                  <c:v>243.486345738484</c:v>
                </c:pt>
                <c:pt idx="105099">
                  <c:v>243.488662493758</c:v>
                </c:pt>
                <c:pt idx="105100">
                  <c:v>243.490979249031</c:v>
                </c:pt>
                <c:pt idx="105101">
                  <c:v>243.49329600430499</c:v>
                </c:pt>
                <c:pt idx="105102">
                  <c:v>243.49561275957799</c:v>
                </c:pt>
                <c:pt idx="105103">
                  <c:v>243.49792951485199</c:v>
                </c:pt>
                <c:pt idx="105104">
                  <c:v>243.50024627012499</c:v>
                </c:pt>
                <c:pt idx="105105">
                  <c:v>243.50256302539901</c:v>
                </c:pt>
                <c:pt idx="105106">
                  <c:v>243.50487978067201</c:v>
                </c:pt>
                <c:pt idx="105107">
                  <c:v>243.50719653594601</c:v>
                </c:pt>
                <c:pt idx="105108">
                  <c:v>243.50951329121901</c:v>
                </c:pt>
                <c:pt idx="105109">
                  <c:v>243.511830046493</c:v>
                </c:pt>
                <c:pt idx="105110">
                  <c:v>243.514146801766</c:v>
                </c:pt>
                <c:pt idx="105111">
                  <c:v>243.51646355704</c:v>
                </c:pt>
                <c:pt idx="105112">
                  <c:v>243.51878031231399</c:v>
                </c:pt>
                <c:pt idx="105113">
                  <c:v>243.52109706758699</c:v>
                </c:pt>
                <c:pt idx="105114">
                  <c:v>243.52341382286099</c:v>
                </c:pt>
                <c:pt idx="105115">
                  <c:v>243.52573057813399</c:v>
                </c:pt>
                <c:pt idx="105116">
                  <c:v>243.52804733340801</c:v>
                </c:pt>
                <c:pt idx="105117">
                  <c:v>243.53036408868101</c:v>
                </c:pt>
                <c:pt idx="105118">
                  <c:v>243.53268084395501</c:v>
                </c:pt>
                <c:pt idx="105119">
                  <c:v>243.53499759922801</c:v>
                </c:pt>
                <c:pt idx="105120">
                  <c:v>243.537314354502</c:v>
                </c:pt>
                <c:pt idx="105121">
                  <c:v>243.539631109775</c:v>
                </c:pt>
                <c:pt idx="105122">
                  <c:v>243.541947865049</c:v>
                </c:pt>
                <c:pt idx="105123">
                  <c:v>243.544264620322</c:v>
                </c:pt>
                <c:pt idx="105124">
                  <c:v>243.54658137559599</c:v>
                </c:pt>
                <c:pt idx="105125">
                  <c:v>243.54889813086999</c:v>
                </c:pt>
                <c:pt idx="105126">
                  <c:v>243.55121488614299</c:v>
                </c:pt>
                <c:pt idx="105127">
                  <c:v>243.55353164141701</c:v>
                </c:pt>
                <c:pt idx="105128">
                  <c:v>243.55584839669001</c:v>
                </c:pt>
                <c:pt idx="105129">
                  <c:v>243.558165151964</c:v>
                </c:pt>
                <c:pt idx="105130">
                  <c:v>243.560481907237</c:v>
                </c:pt>
                <c:pt idx="105131">
                  <c:v>243.562798662511</c:v>
                </c:pt>
                <c:pt idx="105132">
                  <c:v>243.565115417784</c:v>
                </c:pt>
                <c:pt idx="105133">
                  <c:v>243.56743217305799</c:v>
                </c:pt>
                <c:pt idx="105134">
                  <c:v>243.56974892833099</c:v>
                </c:pt>
                <c:pt idx="105135">
                  <c:v>243.57206568360499</c:v>
                </c:pt>
                <c:pt idx="105136">
                  <c:v>243.57438243887799</c:v>
                </c:pt>
                <c:pt idx="105137">
                  <c:v>243.57669919415201</c:v>
                </c:pt>
                <c:pt idx="105138">
                  <c:v>243.57901594942601</c:v>
                </c:pt>
                <c:pt idx="105139">
                  <c:v>243.58133270469901</c:v>
                </c:pt>
                <c:pt idx="105140">
                  <c:v>243.583649459973</c:v>
                </c:pt>
                <c:pt idx="105141">
                  <c:v>243.585966215246</c:v>
                </c:pt>
                <c:pt idx="105142">
                  <c:v>243.58828297052</c:v>
                </c:pt>
                <c:pt idx="105143">
                  <c:v>243.590599725793</c:v>
                </c:pt>
                <c:pt idx="105144">
                  <c:v>243.59291648106699</c:v>
                </c:pt>
                <c:pt idx="105145">
                  <c:v>243.59523323633999</c:v>
                </c:pt>
                <c:pt idx="105146">
                  <c:v>243.59754999161399</c:v>
                </c:pt>
                <c:pt idx="105147">
                  <c:v>243.59986674688699</c:v>
                </c:pt>
                <c:pt idx="105148">
                  <c:v>243.60218350216101</c:v>
                </c:pt>
                <c:pt idx="105149">
                  <c:v>243.60450025743501</c:v>
                </c:pt>
                <c:pt idx="105150">
                  <c:v>243.60681701270801</c:v>
                </c:pt>
                <c:pt idx="105151">
                  <c:v>243.609133767982</c:v>
                </c:pt>
                <c:pt idx="105152">
                  <c:v>243.611450523255</c:v>
                </c:pt>
                <c:pt idx="105153">
                  <c:v>243.613767278529</c:v>
                </c:pt>
                <c:pt idx="105154">
                  <c:v>243.616084033802</c:v>
                </c:pt>
                <c:pt idx="105155">
                  <c:v>243.61840078907599</c:v>
                </c:pt>
                <c:pt idx="105156">
                  <c:v>243.62071754434899</c:v>
                </c:pt>
                <c:pt idx="105157">
                  <c:v>243.62303429962299</c:v>
                </c:pt>
                <c:pt idx="105158">
                  <c:v>243.62535105489599</c:v>
                </c:pt>
                <c:pt idx="105159">
                  <c:v>243.62766781017001</c:v>
                </c:pt>
                <c:pt idx="105160">
                  <c:v>243.62998456544301</c:v>
                </c:pt>
                <c:pt idx="105161">
                  <c:v>243.632301320717</c:v>
                </c:pt>
                <c:pt idx="105162">
                  <c:v>243.634618075991</c:v>
                </c:pt>
                <c:pt idx="105163">
                  <c:v>243.636934831264</c:v>
                </c:pt>
                <c:pt idx="105164">
                  <c:v>243.63925158653799</c:v>
                </c:pt>
                <c:pt idx="105165">
                  <c:v>243.64156834181099</c:v>
                </c:pt>
                <c:pt idx="105166">
                  <c:v>243.64388509708499</c:v>
                </c:pt>
                <c:pt idx="105167">
                  <c:v>243.64620185235799</c:v>
                </c:pt>
                <c:pt idx="105168">
                  <c:v>243.64851860763201</c:v>
                </c:pt>
                <c:pt idx="105169">
                  <c:v>243.65083536290501</c:v>
                </c:pt>
                <c:pt idx="105170">
                  <c:v>243.65315211817901</c:v>
                </c:pt>
                <c:pt idx="105171">
                  <c:v>243.65546887345201</c:v>
                </c:pt>
                <c:pt idx="105172">
                  <c:v>243.657785628726</c:v>
                </c:pt>
                <c:pt idx="105173">
                  <c:v>243.660102383999</c:v>
                </c:pt>
                <c:pt idx="105174">
                  <c:v>243.662419139273</c:v>
                </c:pt>
                <c:pt idx="105175">
                  <c:v>243.66473589454699</c:v>
                </c:pt>
                <c:pt idx="105176">
                  <c:v>243.66705264981999</c:v>
                </c:pt>
                <c:pt idx="105177">
                  <c:v>243.66936940509399</c:v>
                </c:pt>
                <c:pt idx="105178">
                  <c:v>243.67168616036699</c:v>
                </c:pt>
                <c:pt idx="105179">
                  <c:v>243.67400291564101</c:v>
                </c:pt>
                <c:pt idx="105180">
                  <c:v>243.67631967091401</c:v>
                </c:pt>
                <c:pt idx="105181">
                  <c:v>243.67863642618801</c:v>
                </c:pt>
                <c:pt idx="105182">
                  <c:v>243.68095318146101</c:v>
                </c:pt>
                <c:pt idx="105183">
                  <c:v>243.683269936735</c:v>
                </c:pt>
                <c:pt idx="105184">
                  <c:v>243.685586692008</c:v>
                </c:pt>
                <c:pt idx="105185">
                  <c:v>243.687903447282</c:v>
                </c:pt>
                <c:pt idx="105186">
                  <c:v>243.690220202555</c:v>
                </c:pt>
                <c:pt idx="105187">
                  <c:v>243.69253695782899</c:v>
                </c:pt>
                <c:pt idx="105188">
                  <c:v>243.69485371310299</c:v>
                </c:pt>
                <c:pt idx="105189">
                  <c:v>243.69717046837599</c:v>
                </c:pt>
                <c:pt idx="105190">
                  <c:v>243.69948722365001</c:v>
                </c:pt>
                <c:pt idx="105191">
                  <c:v>243.70180397892301</c:v>
                </c:pt>
                <c:pt idx="105192">
                  <c:v>243.70412073419701</c:v>
                </c:pt>
                <c:pt idx="105193">
                  <c:v>243.70643748947001</c:v>
                </c:pt>
                <c:pt idx="105194">
                  <c:v>243.708754244744</c:v>
                </c:pt>
                <c:pt idx="105195">
                  <c:v>243.711071000017</c:v>
                </c:pt>
                <c:pt idx="105196">
                  <c:v>243.713387755291</c:v>
                </c:pt>
                <c:pt idx="105197">
                  <c:v>243.715704510564</c:v>
                </c:pt>
                <c:pt idx="105198">
                  <c:v>243.71802126583799</c:v>
                </c:pt>
                <c:pt idx="105199">
                  <c:v>243.72033802111201</c:v>
                </c:pt>
                <c:pt idx="105200">
                  <c:v>243.72265477638501</c:v>
                </c:pt>
                <c:pt idx="105201">
                  <c:v>243.72497153165901</c:v>
                </c:pt>
                <c:pt idx="105202">
                  <c:v>243.72728828693201</c:v>
                </c:pt>
                <c:pt idx="105203">
                  <c:v>243.729605042206</c:v>
                </c:pt>
                <c:pt idx="105204">
                  <c:v>243.731921797479</c:v>
                </c:pt>
                <c:pt idx="105205">
                  <c:v>243.734238552753</c:v>
                </c:pt>
                <c:pt idx="105206">
                  <c:v>243.736555308026</c:v>
                </c:pt>
                <c:pt idx="105207">
                  <c:v>243.73887206329999</c:v>
                </c:pt>
                <c:pt idx="105208">
                  <c:v>243.74118881857299</c:v>
                </c:pt>
                <c:pt idx="105209">
                  <c:v>243.74350557384699</c:v>
                </c:pt>
                <c:pt idx="105210">
                  <c:v>243.74582232911999</c:v>
                </c:pt>
                <c:pt idx="105211">
                  <c:v>243.74813908439401</c:v>
                </c:pt>
                <c:pt idx="105212">
                  <c:v>243.75045583966801</c:v>
                </c:pt>
                <c:pt idx="105213">
                  <c:v>243.75277259494101</c:v>
                </c:pt>
                <c:pt idx="105214">
                  <c:v>243.755089350215</c:v>
                </c:pt>
                <c:pt idx="105215">
                  <c:v>243.757406105488</c:v>
                </c:pt>
                <c:pt idx="105216">
                  <c:v>243.759722860762</c:v>
                </c:pt>
                <c:pt idx="105217">
                  <c:v>243.762039616035</c:v>
                </c:pt>
                <c:pt idx="105218">
                  <c:v>243.76435637130899</c:v>
                </c:pt>
                <c:pt idx="105219">
                  <c:v>243.76667312658199</c:v>
                </c:pt>
                <c:pt idx="105220">
                  <c:v>243.76898988185599</c:v>
                </c:pt>
                <c:pt idx="105221">
                  <c:v>243.77130663712899</c:v>
                </c:pt>
                <c:pt idx="105222">
                  <c:v>243.77362339240301</c:v>
                </c:pt>
                <c:pt idx="105223">
                  <c:v>243.77594014767601</c:v>
                </c:pt>
                <c:pt idx="105224">
                  <c:v>243.77825690295001</c:v>
                </c:pt>
                <c:pt idx="105225">
                  <c:v>243.780573658224</c:v>
                </c:pt>
                <c:pt idx="105226">
                  <c:v>243.782890413497</c:v>
                </c:pt>
                <c:pt idx="105227">
                  <c:v>243.785207168771</c:v>
                </c:pt>
                <c:pt idx="105228">
                  <c:v>243.787523924044</c:v>
                </c:pt>
                <c:pt idx="105229">
                  <c:v>243.78984067931799</c:v>
                </c:pt>
                <c:pt idx="105230">
                  <c:v>243.79215743459099</c:v>
                </c:pt>
                <c:pt idx="105231">
                  <c:v>243.79447418986501</c:v>
                </c:pt>
                <c:pt idx="105232">
                  <c:v>243.79679094513801</c:v>
                </c:pt>
                <c:pt idx="105233">
                  <c:v>243.79910770041201</c:v>
                </c:pt>
                <c:pt idx="105234">
                  <c:v>243.80142445568501</c:v>
                </c:pt>
                <c:pt idx="105235">
                  <c:v>243.803741210959</c:v>
                </c:pt>
                <c:pt idx="105236">
                  <c:v>243.806057966233</c:v>
                </c:pt>
                <c:pt idx="105237">
                  <c:v>243.808374721506</c:v>
                </c:pt>
                <c:pt idx="105238">
                  <c:v>243.81069147677999</c:v>
                </c:pt>
                <c:pt idx="105239">
                  <c:v>243.81300823205299</c:v>
                </c:pt>
                <c:pt idx="105240">
                  <c:v>243.81532498732699</c:v>
                </c:pt>
                <c:pt idx="105241">
                  <c:v>243.81764174259999</c:v>
                </c:pt>
                <c:pt idx="105242">
                  <c:v>243.81995849787401</c:v>
                </c:pt>
                <c:pt idx="105243">
                  <c:v>243.82227525314701</c:v>
                </c:pt>
                <c:pt idx="105244">
                  <c:v>243.82459200842101</c:v>
                </c:pt>
                <c:pt idx="105245">
                  <c:v>243.82690876369401</c:v>
                </c:pt>
                <c:pt idx="105246">
                  <c:v>243.829225518968</c:v>
                </c:pt>
                <c:pt idx="105247">
                  <c:v>243.831542274241</c:v>
                </c:pt>
                <c:pt idx="105248">
                  <c:v>243.833859029515</c:v>
                </c:pt>
                <c:pt idx="105249">
                  <c:v>243.83617578478899</c:v>
                </c:pt>
                <c:pt idx="105250">
                  <c:v>243.83849254006199</c:v>
                </c:pt>
                <c:pt idx="105251">
                  <c:v>243.84080929533599</c:v>
                </c:pt>
                <c:pt idx="105252">
                  <c:v>243.84312605060899</c:v>
                </c:pt>
                <c:pt idx="105253">
                  <c:v>243.84544280588301</c:v>
                </c:pt>
                <c:pt idx="105254">
                  <c:v>243.84775956115601</c:v>
                </c:pt>
                <c:pt idx="105255">
                  <c:v>243.85007631643001</c:v>
                </c:pt>
                <c:pt idx="105256">
                  <c:v>243.85239307170301</c:v>
                </c:pt>
                <c:pt idx="105257">
                  <c:v>243.854709826977</c:v>
                </c:pt>
                <c:pt idx="105258">
                  <c:v>243.85702658225</c:v>
                </c:pt>
                <c:pt idx="105259">
                  <c:v>243.859343337524</c:v>
                </c:pt>
                <c:pt idx="105260">
                  <c:v>243.861660092797</c:v>
                </c:pt>
                <c:pt idx="105261">
                  <c:v>243.86397684807099</c:v>
                </c:pt>
                <c:pt idx="105262">
                  <c:v>243.86629360334501</c:v>
                </c:pt>
                <c:pt idx="105263">
                  <c:v>243.86861035861801</c:v>
                </c:pt>
                <c:pt idx="105264">
                  <c:v>243.87092711389201</c:v>
                </c:pt>
                <c:pt idx="105265">
                  <c:v>243.87324386916501</c:v>
                </c:pt>
                <c:pt idx="105266">
                  <c:v>243.875560624439</c:v>
                </c:pt>
                <c:pt idx="105267">
                  <c:v>243.877877379712</c:v>
                </c:pt>
                <c:pt idx="105268">
                  <c:v>243.880194134986</c:v>
                </c:pt>
                <c:pt idx="105269">
                  <c:v>243.882510890259</c:v>
                </c:pt>
                <c:pt idx="105270">
                  <c:v>243.88482764553299</c:v>
                </c:pt>
                <c:pt idx="105271">
                  <c:v>243.88714440080599</c:v>
                </c:pt>
                <c:pt idx="105272">
                  <c:v>243.88946115607999</c:v>
                </c:pt>
                <c:pt idx="105273">
                  <c:v>243.89177791135299</c:v>
                </c:pt>
                <c:pt idx="105274">
                  <c:v>243.89409466662701</c:v>
                </c:pt>
                <c:pt idx="105275">
                  <c:v>243.89641142190101</c:v>
                </c:pt>
                <c:pt idx="105276">
                  <c:v>243.89872817717401</c:v>
                </c:pt>
                <c:pt idx="105277">
                  <c:v>243.901044932448</c:v>
                </c:pt>
                <c:pt idx="105278">
                  <c:v>243.903361687721</c:v>
                </c:pt>
                <c:pt idx="105279">
                  <c:v>243.905678442995</c:v>
                </c:pt>
                <c:pt idx="105280">
                  <c:v>243.907995198268</c:v>
                </c:pt>
                <c:pt idx="105281">
                  <c:v>243.91031195354199</c:v>
                </c:pt>
                <c:pt idx="105282">
                  <c:v>243.91262870881499</c:v>
                </c:pt>
                <c:pt idx="105283">
                  <c:v>243.91494546408899</c:v>
                </c:pt>
                <c:pt idx="105284">
                  <c:v>243.91726221936199</c:v>
                </c:pt>
                <c:pt idx="105285">
                  <c:v>243.91957897463601</c:v>
                </c:pt>
                <c:pt idx="105286">
                  <c:v>243.92189572991001</c:v>
                </c:pt>
                <c:pt idx="105287">
                  <c:v>243.92421248518301</c:v>
                </c:pt>
                <c:pt idx="105288">
                  <c:v>243.926529240457</c:v>
                </c:pt>
                <c:pt idx="105289">
                  <c:v>243.92884599573</c:v>
                </c:pt>
                <c:pt idx="105290">
                  <c:v>243.931162751004</c:v>
                </c:pt>
                <c:pt idx="105291">
                  <c:v>243.933479506277</c:v>
                </c:pt>
                <c:pt idx="105292">
                  <c:v>243.93579626155099</c:v>
                </c:pt>
                <c:pt idx="105293">
                  <c:v>243.93811301682399</c:v>
                </c:pt>
                <c:pt idx="105294">
                  <c:v>243.94042977209801</c:v>
                </c:pt>
                <c:pt idx="105295">
                  <c:v>243.94274652737101</c:v>
                </c:pt>
                <c:pt idx="105296">
                  <c:v>243.94506328264501</c:v>
                </c:pt>
                <c:pt idx="105297">
                  <c:v>243.94738003791801</c:v>
                </c:pt>
                <c:pt idx="105298">
                  <c:v>243.949696793192</c:v>
                </c:pt>
                <c:pt idx="105299">
                  <c:v>243.952013548466</c:v>
                </c:pt>
                <c:pt idx="105300">
                  <c:v>243.954330303739</c:v>
                </c:pt>
                <c:pt idx="105301">
                  <c:v>243.95664705901299</c:v>
                </c:pt>
                <c:pt idx="105302">
                  <c:v>243.95896381428599</c:v>
                </c:pt>
                <c:pt idx="105303">
                  <c:v>243.96128056955999</c:v>
                </c:pt>
                <c:pt idx="105304">
                  <c:v>243.96359732483299</c:v>
                </c:pt>
                <c:pt idx="105305">
                  <c:v>243.96591408010701</c:v>
                </c:pt>
                <c:pt idx="105306">
                  <c:v>243.96823083538001</c:v>
                </c:pt>
                <c:pt idx="105307">
                  <c:v>243.97054759065401</c:v>
                </c:pt>
                <c:pt idx="105308">
                  <c:v>243.97286434592701</c:v>
                </c:pt>
                <c:pt idx="105309">
                  <c:v>243.975181101201</c:v>
                </c:pt>
                <c:pt idx="105310">
                  <c:v>243.977497856474</c:v>
                </c:pt>
                <c:pt idx="105311">
                  <c:v>243.979814611748</c:v>
                </c:pt>
                <c:pt idx="105312">
                  <c:v>243.98213136702199</c:v>
                </c:pt>
                <c:pt idx="105313">
                  <c:v>243.98444812229499</c:v>
                </c:pt>
                <c:pt idx="105314">
                  <c:v>243.98676487756899</c:v>
                </c:pt>
                <c:pt idx="105315">
                  <c:v>243.98908163284199</c:v>
                </c:pt>
                <c:pt idx="105316">
                  <c:v>243.99139838811601</c:v>
                </c:pt>
                <c:pt idx="105317">
                  <c:v>243.99371514338901</c:v>
                </c:pt>
                <c:pt idx="105318">
                  <c:v>243.99603189866301</c:v>
                </c:pt>
                <c:pt idx="105319">
                  <c:v>243.99834865393601</c:v>
                </c:pt>
                <c:pt idx="105320">
                  <c:v>244.00066540921</c:v>
                </c:pt>
                <c:pt idx="105321">
                  <c:v>244.002982164483</c:v>
                </c:pt>
                <c:pt idx="105322">
                  <c:v>244.005298919757</c:v>
                </c:pt>
                <c:pt idx="105323">
                  <c:v>244.00761567503</c:v>
                </c:pt>
                <c:pt idx="105324">
                  <c:v>244.00993243030399</c:v>
                </c:pt>
                <c:pt idx="105325">
                  <c:v>244.01224918557801</c:v>
                </c:pt>
                <c:pt idx="105326">
                  <c:v>244.01456594085101</c:v>
                </c:pt>
                <c:pt idx="105327">
                  <c:v>244.01688269612501</c:v>
                </c:pt>
                <c:pt idx="105328">
                  <c:v>244.01919945139801</c:v>
                </c:pt>
                <c:pt idx="105329">
                  <c:v>244.021516206672</c:v>
                </c:pt>
                <c:pt idx="105330">
                  <c:v>244.023832961945</c:v>
                </c:pt>
                <c:pt idx="105331">
                  <c:v>244.026149717219</c:v>
                </c:pt>
                <c:pt idx="105332">
                  <c:v>244.028466472492</c:v>
                </c:pt>
                <c:pt idx="105333">
                  <c:v>244.03078322776599</c:v>
                </c:pt>
                <c:pt idx="105334">
                  <c:v>244.03309998303899</c:v>
                </c:pt>
                <c:pt idx="105335">
                  <c:v>244.03541673831299</c:v>
                </c:pt>
                <c:pt idx="105336">
                  <c:v>244.03773349358701</c:v>
                </c:pt>
                <c:pt idx="105337">
                  <c:v>244.04005024886001</c:v>
                </c:pt>
                <c:pt idx="105338">
                  <c:v>244.04236700413401</c:v>
                </c:pt>
                <c:pt idx="105339">
                  <c:v>244.04468375940701</c:v>
                </c:pt>
                <c:pt idx="105340">
                  <c:v>244.047000514681</c:v>
                </c:pt>
                <c:pt idx="105341">
                  <c:v>244.049317269954</c:v>
                </c:pt>
                <c:pt idx="105342">
                  <c:v>244.051634025228</c:v>
                </c:pt>
                <c:pt idx="105343">
                  <c:v>244.053950780501</c:v>
                </c:pt>
                <c:pt idx="105344">
                  <c:v>244.05626753577499</c:v>
                </c:pt>
                <c:pt idx="105345">
                  <c:v>244.05858429104799</c:v>
                </c:pt>
                <c:pt idx="105346">
                  <c:v>244.06090104632199</c:v>
                </c:pt>
                <c:pt idx="105347">
                  <c:v>244.06321780159499</c:v>
                </c:pt>
                <c:pt idx="105348">
                  <c:v>244.06553455686901</c:v>
                </c:pt>
                <c:pt idx="105349">
                  <c:v>244.06785131214301</c:v>
                </c:pt>
                <c:pt idx="105350">
                  <c:v>244.07016806741601</c:v>
                </c:pt>
                <c:pt idx="105351">
                  <c:v>244.07248482269</c:v>
                </c:pt>
                <c:pt idx="105352">
                  <c:v>244.074801577963</c:v>
                </c:pt>
                <c:pt idx="105353">
                  <c:v>244.077118333237</c:v>
                </c:pt>
                <c:pt idx="105354">
                  <c:v>244.07943508851</c:v>
                </c:pt>
                <c:pt idx="105355">
                  <c:v>244.08175184378399</c:v>
                </c:pt>
                <c:pt idx="105356">
                  <c:v>244.08406859905699</c:v>
                </c:pt>
                <c:pt idx="105357">
                  <c:v>244.08638535433099</c:v>
                </c:pt>
                <c:pt idx="105358">
                  <c:v>244.08870210960399</c:v>
                </c:pt>
                <c:pt idx="105359">
                  <c:v>244.09101886487801</c:v>
                </c:pt>
                <c:pt idx="105360">
                  <c:v>244.09333562015101</c:v>
                </c:pt>
                <c:pt idx="105361">
                  <c:v>244.095652375425</c:v>
                </c:pt>
                <c:pt idx="105362">
                  <c:v>244.097969130699</c:v>
                </c:pt>
                <c:pt idx="105363">
                  <c:v>244.100285885972</c:v>
                </c:pt>
                <c:pt idx="105364">
                  <c:v>244.10260264124599</c:v>
                </c:pt>
                <c:pt idx="105365">
                  <c:v>244.10491939651899</c:v>
                </c:pt>
                <c:pt idx="105366">
                  <c:v>244.10723615179299</c:v>
                </c:pt>
                <c:pt idx="105367">
                  <c:v>244.10955290706599</c:v>
                </c:pt>
                <c:pt idx="105368">
                  <c:v>244.11186966234001</c:v>
                </c:pt>
                <c:pt idx="105369">
                  <c:v>244.11418641761301</c:v>
                </c:pt>
                <c:pt idx="105370">
                  <c:v>244.11650317288701</c:v>
                </c:pt>
                <c:pt idx="105371">
                  <c:v>244.11881992816001</c:v>
                </c:pt>
                <c:pt idx="105372">
                  <c:v>244.121136683434</c:v>
                </c:pt>
                <c:pt idx="105373">
                  <c:v>244.123453438708</c:v>
                </c:pt>
                <c:pt idx="105374">
                  <c:v>244.125770193981</c:v>
                </c:pt>
                <c:pt idx="105375">
                  <c:v>244.12808694925499</c:v>
                </c:pt>
                <c:pt idx="105376">
                  <c:v>244.13040370452799</c:v>
                </c:pt>
                <c:pt idx="105377">
                  <c:v>244.13272045980199</c:v>
                </c:pt>
                <c:pt idx="105378">
                  <c:v>244.13503721507499</c:v>
                </c:pt>
                <c:pt idx="105379">
                  <c:v>244.13735397034901</c:v>
                </c:pt>
                <c:pt idx="105380">
                  <c:v>244.13967072562201</c:v>
                </c:pt>
                <c:pt idx="105381">
                  <c:v>244.14198748089601</c:v>
                </c:pt>
                <c:pt idx="105382">
                  <c:v>244.14430423616901</c:v>
                </c:pt>
                <c:pt idx="105383">
                  <c:v>244.146620991443</c:v>
                </c:pt>
                <c:pt idx="105384">
                  <c:v>244.148937746716</c:v>
                </c:pt>
                <c:pt idx="105385">
                  <c:v>244.15125450199</c:v>
                </c:pt>
                <c:pt idx="105386">
                  <c:v>244.15357125726399</c:v>
                </c:pt>
                <c:pt idx="105387">
                  <c:v>244.15588801253699</c:v>
                </c:pt>
                <c:pt idx="105388">
                  <c:v>244.15820476781099</c:v>
                </c:pt>
                <c:pt idx="105389">
                  <c:v>244.16052152308399</c:v>
                </c:pt>
                <c:pt idx="105390">
                  <c:v>244.16283827835801</c:v>
                </c:pt>
                <c:pt idx="105391">
                  <c:v>244.16515503363101</c:v>
                </c:pt>
                <c:pt idx="105392">
                  <c:v>244.167471788905</c:v>
                </c:pt>
                <c:pt idx="105393">
                  <c:v>244.169788544178</c:v>
                </c:pt>
                <c:pt idx="105394">
                  <c:v>244.172105299452</c:v>
                </c:pt>
                <c:pt idx="105395">
                  <c:v>244.174422054725</c:v>
                </c:pt>
                <c:pt idx="105396">
                  <c:v>244.17673880999899</c:v>
                </c:pt>
                <c:pt idx="105397">
                  <c:v>244.17905556527199</c:v>
                </c:pt>
                <c:pt idx="105398">
                  <c:v>244.18137232054599</c:v>
                </c:pt>
                <c:pt idx="105399">
                  <c:v>244.18368907582001</c:v>
                </c:pt>
                <c:pt idx="105400">
                  <c:v>244.18600583109301</c:v>
                </c:pt>
                <c:pt idx="105401">
                  <c:v>244.18832258636701</c:v>
                </c:pt>
                <c:pt idx="105402">
                  <c:v>244.19063934164001</c:v>
                </c:pt>
                <c:pt idx="105403">
                  <c:v>244.192956096914</c:v>
                </c:pt>
                <c:pt idx="105404">
                  <c:v>244.195272852187</c:v>
                </c:pt>
                <c:pt idx="105405">
                  <c:v>244.197589607461</c:v>
                </c:pt>
                <c:pt idx="105406">
                  <c:v>244.199906362734</c:v>
                </c:pt>
                <c:pt idx="105407">
                  <c:v>244.20222311800799</c:v>
                </c:pt>
                <c:pt idx="105408">
                  <c:v>244.20453987328099</c:v>
                </c:pt>
                <c:pt idx="105409">
                  <c:v>244.20685662855499</c:v>
                </c:pt>
                <c:pt idx="105410">
                  <c:v>244.20917338382799</c:v>
                </c:pt>
                <c:pt idx="105411">
                  <c:v>244.21149013910201</c:v>
                </c:pt>
                <c:pt idx="105412">
                  <c:v>244.21380689437601</c:v>
                </c:pt>
                <c:pt idx="105413">
                  <c:v>244.21612364964901</c:v>
                </c:pt>
                <c:pt idx="105414">
                  <c:v>244.218440404923</c:v>
                </c:pt>
                <c:pt idx="105415">
                  <c:v>244.220757160196</c:v>
                </c:pt>
                <c:pt idx="105416">
                  <c:v>244.22307391547</c:v>
                </c:pt>
                <c:pt idx="105417">
                  <c:v>244.225390670743</c:v>
                </c:pt>
                <c:pt idx="105418">
                  <c:v>244.22770742601699</c:v>
                </c:pt>
                <c:pt idx="105419">
                  <c:v>244.23002418128999</c:v>
                </c:pt>
                <c:pt idx="105420">
                  <c:v>244.23234093656399</c:v>
                </c:pt>
                <c:pt idx="105421">
                  <c:v>244.23465769183699</c:v>
                </c:pt>
                <c:pt idx="105422">
                  <c:v>244.23697444711101</c:v>
                </c:pt>
                <c:pt idx="105423">
                  <c:v>244.239291202385</c:v>
                </c:pt>
                <c:pt idx="105424">
                  <c:v>244.241607957658</c:v>
                </c:pt>
                <c:pt idx="105425">
                  <c:v>244.243924712932</c:v>
                </c:pt>
                <c:pt idx="105426">
                  <c:v>244.246241468205</c:v>
                </c:pt>
                <c:pt idx="105427">
                  <c:v>244.24855822347899</c:v>
                </c:pt>
                <c:pt idx="105428">
                  <c:v>244.25087497875199</c:v>
                </c:pt>
                <c:pt idx="105429">
                  <c:v>244.25319173402599</c:v>
                </c:pt>
                <c:pt idx="105430">
                  <c:v>244.25550848929899</c:v>
                </c:pt>
                <c:pt idx="105431">
                  <c:v>244.25782524457301</c:v>
                </c:pt>
                <c:pt idx="105432">
                  <c:v>244.26014199984601</c:v>
                </c:pt>
                <c:pt idx="105433">
                  <c:v>244.26245875512001</c:v>
                </c:pt>
                <c:pt idx="105434">
                  <c:v>244.26477551039301</c:v>
                </c:pt>
                <c:pt idx="105435">
                  <c:v>244.267092265667</c:v>
                </c:pt>
                <c:pt idx="105436">
                  <c:v>244.269409020941</c:v>
                </c:pt>
                <c:pt idx="105437">
                  <c:v>244.271725776214</c:v>
                </c:pt>
                <c:pt idx="105438">
                  <c:v>244.27404253148799</c:v>
                </c:pt>
                <c:pt idx="105439">
                  <c:v>244.27635928676099</c:v>
                </c:pt>
                <c:pt idx="105440">
                  <c:v>244.27867604203499</c:v>
                </c:pt>
                <c:pt idx="105441">
                  <c:v>244.28099279730799</c:v>
                </c:pt>
                <c:pt idx="105442">
                  <c:v>244.28330955258201</c:v>
                </c:pt>
                <c:pt idx="105443">
                  <c:v>244.28562630785501</c:v>
                </c:pt>
                <c:pt idx="105444">
                  <c:v>244.28794306312901</c:v>
                </c:pt>
                <c:pt idx="105445">
                  <c:v>244.29025981840201</c:v>
                </c:pt>
                <c:pt idx="105446">
                  <c:v>244.292576573676</c:v>
                </c:pt>
                <c:pt idx="105447">
                  <c:v>244.294893328949</c:v>
                </c:pt>
                <c:pt idx="105448">
                  <c:v>244.297210084223</c:v>
                </c:pt>
                <c:pt idx="105449">
                  <c:v>244.29952683949699</c:v>
                </c:pt>
                <c:pt idx="105450">
                  <c:v>244.30184359476999</c:v>
                </c:pt>
                <c:pt idx="105451">
                  <c:v>244.30416035004399</c:v>
                </c:pt>
                <c:pt idx="105452">
                  <c:v>244.30647710531699</c:v>
                </c:pt>
                <c:pt idx="105453">
                  <c:v>244.30879386059101</c:v>
                </c:pt>
                <c:pt idx="105454">
                  <c:v>244.31111061586401</c:v>
                </c:pt>
                <c:pt idx="105455">
                  <c:v>244.313427371138</c:v>
                </c:pt>
                <c:pt idx="105456">
                  <c:v>244.315744126411</c:v>
                </c:pt>
                <c:pt idx="105457">
                  <c:v>244.318060881685</c:v>
                </c:pt>
                <c:pt idx="105458">
                  <c:v>244.320377636958</c:v>
                </c:pt>
                <c:pt idx="105459">
                  <c:v>244.32269439223199</c:v>
                </c:pt>
                <c:pt idx="105460">
                  <c:v>244.32501114750499</c:v>
                </c:pt>
                <c:pt idx="105461">
                  <c:v>244.32732790277899</c:v>
                </c:pt>
                <c:pt idx="105462">
                  <c:v>244.32964465805301</c:v>
                </c:pt>
                <c:pt idx="105463">
                  <c:v>244.33196141332601</c:v>
                </c:pt>
                <c:pt idx="105464">
                  <c:v>244.33427816860001</c:v>
                </c:pt>
                <c:pt idx="105465">
                  <c:v>244.33659492387301</c:v>
                </c:pt>
                <c:pt idx="105466">
                  <c:v>244.338911679147</c:v>
                </c:pt>
                <c:pt idx="105467">
                  <c:v>244.34122843442</c:v>
                </c:pt>
                <c:pt idx="105468">
                  <c:v>244.343545189694</c:v>
                </c:pt>
                <c:pt idx="105469">
                  <c:v>244.345861944967</c:v>
                </c:pt>
                <c:pt idx="105470">
                  <c:v>244.34817870024099</c:v>
                </c:pt>
                <c:pt idx="105471">
                  <c:v>244.35049545551399</c:v>
                </c:pt>
                <c:pt idx="105472">
                  <c:v>244.35281221078799</c:v>
                </c:pt>
                <c:pt idx="105473">
                  <c:v>244.35512896606201</c:v>
                </c:pt>
                <c:pt idx="105474">
                  <c:v>244.35744572133501</c:v>
                </c:pt>
                <c:pt idx="105475">
                  <c:v>244.35976247660901</c:v>
                </c:pt>
                <c:pt idx="105476">
                  <c:v>244.36207923188201</c:v>
                </c:pt>
                <c:pt idx="105477">
                  <c:v>244.364395987156</c:v>
                </c:pt>
                <c:pt idx="105478">
                  <c:v>244.366712742429</c:v>
                </c:pt>
                <c:pt idx="105479">
                  <c:v>244.369029497703</c:v>
                </c:pt>
                <c:pt idx="105480">
                  <c:v>244.371346252976</c:v>
                </c:pt>
                <c:pt idx="105481">
                  <c:v>244.37366300824999</c:v>
                </c:pt>
                <c:pt idx="105482">
                  <c:v>244.37597976352299</c:v>
                </c:pt>
                <c:pt idx="105483">
                  <c:v>244.37829651879699</c:v>
                </c:pt>
                <c:pt idx="105484">
                  <c:v>244.38061327406999</c:v>
                </c:pt>
                <c:pt idx="105485">
                  <c:v>244.38293002934401</c:v>
                </c:pt>
                <c:pt idx="105486">
                  <c:v>244.385246784618</c:v>
                </c:pt>
                <c:pt idx="105487">
                  <c:v>244.387563539891</c:v>
                </c:pt>
                <c:pt idx="105488">
                  <c:v>244.389880295165</c:v>
                </c:pt>
                <c:pt idx="105489">
                  <c:v>244.392197050438</c:v>
                </c:pt>
                <c:pt idx="105490">
                  <c:v>244.39451380571199</c:v>
                </c:pt>
                <c:pt idx="105491">
                  <c:v>244.39683056098499</c:v>
                </c:pt>
                <c:pt idx="105492">
                  <c:v>244.39914731625899</c:v>
                </c:pt>
                <c:pt idx="105493">
                  <c:v>244.40146407153199</c:v>
                </c:pt>
                <c:pt idx="105494">
                  <c:v>244.40378082680601</c:v>
                </c:pt>
                <c:pt idx="105495">
                  <c:v>244.40609758207901</c:v>
                </c:pt>
                <c:pt idx="105496">
                  <c:v>244.40841433735301</c:v>
                </c:pt>
                <c:pt idx="105497">
                  <c:v>244.41073109262601</c:v>
                </c:pt>
                <c:pt idx="105498">
                  <c:v>244.4130478479</c:v>
                </c:pt>
                <c:pt idx="105499">
                  <c:v>244.415364603174</c:v>
                </c:pt>
                <c:pt idx="105500">
                  <c:v>244.417681358447</c:v>
                </c:pt>
                <c:pt idx="105501">
                  <c:v>244.41999811372099</c:v>
                </c:pt>
                <c:pt idx="105502">
                  <c:v>244.42231486899399</c:v>
                </c:pt>
                <c:pt idx="105503">
                  <c:v>244.42463162426799</c:v>
                </c:pt>
                <c:pt idx="105504">
                  <c:v>244.42694837954099</c:v>
                </c:pt>
                <c:pt idx="105505">
                  <c:v>244.42926513481501</c:v>
                </c:pt>
                <c:pt idx="105506">
                  <c:v>244.43158189008801</c:v>
                </c:pt>
                <c:pt idx="105507">
                  <c:v>244.43389864536201</c:v>
                </c:pt>
                <c:pt idx="105508">
                  <c:v>244.43621540063501</c:v>
                </c:pt>
                <c:pt idx="105509">
                  <c:v>244.438532155909</c:v>
                </c:pt>
                <c:pt idx="105510">
                  <c:v>244.440848911182</c:v>
                </c:pt>
                <c:pt idx="105511">
                  <c:v>244.443165666456</c:v>
                </c:pt>
                <c:pt idx="105512">
                  <c:v>244.44548242172999</c:v>
                </c:pt>
                <c:pt idx="105513">
                  <c:v>244.44779917700299</c:v>
                </c:pt>
                <c:pt idx="105514">
                  <c:v>244.45011593227699</c:v>
                </c:pt>
                <c:pt idx="105515">
                  <c:v>244.45243268754999</c:v>
                </c:pt>
                <c:pt idx="105516">
                  <c:v>244.45474944282401</c:v>
                </c:pt>
                <c:pt idx="105517">
                  <c:v>244.45706619809701</c:v>
                </c:pt>
                <c:pt idx="105518">
                  <c:v>244.459382953371</c:v>
                </c:pt>
                <c:pt idx="105519">
                  <c:v>244.46169970864401</c:v>
                </c:pt>
                <c:pt idx="105520">
                  <c:v>244.464016463918</c:v>
                </c:pt>
                <c:pt idx="105521">
                  <c:v>244.466333219191</c:v>
                </c:pt>
                <c:pt idx="105522">
                  <c:v>244.468649974465</c:v>
                </c:pt>
                <c:pt idx="105523">
                  <c:v>244.47096672973899</c:v>
                </c:pt>
                <c:pt idx="105524">
                  <c:v>244.47328348501199</c:v>
                </c:pt>
                <c:pt idx="105525">
                  <c:v>244.47560024028601</c:v>
                </c:pt>
                <c:pt idx="105526">
                  <c:v>244.47791699555901</c:v>
                </c:pt>
                <c:pt idx="105527">
                  <c:v>244.48023375083301</c:v>
                </c:pt>
                <c:pt idx="105528">
                  <c:v>244.48255050610601</c:v>
                </c:pt>
                <c:pt idx="105529">
                  <c:v>244.48486726138</c:v>
                </c:pt>
                <c:pt idx="105530">
                  <c:v>244.487184016653</c:v>
                </c:pt>
                <c:pt idx="105531">
                  <c:v>244.489500771927</c:v>
                </c:pt>
                <c:pt idx="105532">
                  <c:v>244.4918175272</c:v>
                </c:pt>
                <c:pt idx="105533">
                  <c:v>244.49413428247399</c:v>
                </c:pt>
                <c:pt idx="105534">
                  <c:v>244.49645103774699</c:v>
                </c:pt>
                <c:pt idx="105535">
                  <c:v>244.49876779302099</c:v>
                </c:pt>
                <c:pt idx="105536">
                  <c:v>244.50108454829501</c:v>
                </c:pt>
                <c:pt idx="105537">
                  <c:v>244.50340130356801</c:v>
                </c:pt>
                <c:pt idx="105538">
                  <c:v>244.50571805884201</c:v>
                </c:pt>
                <c:pt idx="105539">
                  <c:v>244.50803481411501</c:v>
                </c:pt>
                <c:pt idx="105540">
                  <c:v>244.510351569389</c:v>
                </c:pt>
                <c:pt idx="105541">
                  <c:v>244.512668324662</c:v>
                </c:pt>
                <c:pt idx="105542">
                  <c:v>244.514985079936</c:v>
                </c:pt>
                <c:pt idx="105543">
                  <c:v>244.517301835209</c:v>
                </c:pt>
                <c:pt idx="105544">
                  <c:v>244.51961859048299</c:v>
                </c:pt>
                <c:pt idx="105545">
                  <c:v>244.52193534575599</c:v>
                </c:pt>
                <c:pt idx="105546">
                  <c:v>244.52425210102999</c:v>
                </c:pt>
                <c:pt idx="105547">
                  <c:v>244.52656885630299</c:v>
                </c:pt>
                <c:pt idx="105548">
                  <c:v>244.52888561157701</c:v>
                </c:pt>
                <c:pt idx="105549">
                  <c:v>244.53120236685101</c:v>
                </c:pt>
                <c:pt idx="105550">
                  <c:v>244.53351912212401</c:v>
                </c:pt>
                <c:pt idx="105551">
                  <c:v>244.535835877398</c:v>
                </c:pt>
                <c:pt idx="105552">
                  <c:v>244.538152632671</c:v>
                </c:pt>
                <c:pt idx="105553">
                  <c:v>244.540469387945</c:v>
                </c:pt>
                <c:pt idx="105554">
                  <c:v>244.542786143218</c:v>
                </c:pt>
                <c:pt idx="105555">
                  <c:v>244.54510289849199</c:v>
                </c:pt>
                <c:pt idx="105556">
                  <c:v>244.54741965376499</c:v>
                </c:pt>
                <c:pt idx="105557">
                  <c:v>244.54973640903901</c:v>
                </c:pt>
                <c:pt idx="105558">
                  <c:v>244.55205316431201</c:v>
                </c:pt>
                <c:pt idx="105559">
                  <c:v>244.55436991958601</c:v>
                </c:pt>
                <c:pt idx="105560">
                  <c:v>244.55668667486</c:v>
                </c:pt>
                <c:pt idx="105561">
                  <c:v>244.559003430133</c:v>
                </c:pt>
                <c:pt idx="105562">
                  <c:v>244.561320185407</c:v>
                </c:pt>
                <c:pt idx="105563">
                  <c:v>244.56363694068</c:v>
                </c:pt>
                <c:pt idx="105564">
                  <c:v>244.56595369595399</c:v>
                </c:pt>
                <c:pt idx="105565">
                  <c:v>244.56827045122699</c:v>
                </c:pt>
                <c:pt idx="105566">
                  <c:v>244.57058720650099</c:v>
                </c:pt>
                <c:pt idx="105567">
                  <c:v>244.57290396177399</c:v>
                </c:pt>
                <c:pt idx="105568">
                  <c:v>244.57522071704801</c:v>
                </c:pt>
                <c:pt idx="105569">
                  <c:v>244.57753747232101</c:v>
                </c:pt>
                <c:pt idx="105570">
                  <c:v>244.57985422759501</c:v>
                </c:pt>
                <c:pt idx="105571">
                  <c:v>244.58217098286801</c:v>
                </c:pt>
                <c:pt idx="105572">
                  <c:v>244.584487738142</c:v>
                </c:pt>
                <c:pt idx="105573">
                  <c:v>244.586804493416</c:v>
                </c:pt>
                <c:pt idx="105574">
                  <c:v>244.589121248689</c:v>
                </c:pt>
                <c:pt idx="105575">
                  <c:v>244.59143800396299</c:v>
                </c:pt>
                <c:pt idx="105576">
                  <c:v>244.59375475923599</c:v>
                </c:pt>
                <c:pt idx="105577">
                  <c:v>244.59607151450999</c:v>
                </c:pt>
                <c:pt idx="105578">
                  <c:v>244.59838826978299</c:v>
                </c:pt>
                <c:pt idx="105579">
                  <c:v>244.60070502505701</c:v>
                </c:pt>
                <c:pt idx="105580">
                  <c:v>244.60302178033001</c:v>
                </c:pt>
                <c:pt idx="105581">
                  <c:v>244.60533853560401</c:v>
                </c:pt>
                <c:pt idx="105582">
                  <c:v>244.60765529087701</c:v>
                </c:pt>
                <c:pt idx="105583">
                  <c:v>244.609972046151</c:v>
                </c:pt>
                <c:pt idx="105584">
                  <c:v>244.612288801424</c:v>
                </c:pt>
                <c:pt idx="105585">
                  <c:v>244.614605556698</c:v>
                </c:pt>
                <c:pt idx="105586">
                  <c:v>244.61692231197199</c:v>
                </c:pt>
                <c:pt idx="105587">
                  <c:v>244.61923906724499</c:v>
                </c:pt>
                <c:pt idx="105588">
                  <c:v>244.62155582251901</c:v>
                </c:pt>
                <c:pt idx="105589">
                  <c:v>244.62387257779201</c:v>
                </c:pt>
                <c:pt idx="105590">
                  <c:v>244.62618933306601</c:v>
                </c:pt>
                <c:pt idx="105591">
                  <c:v>244.62850608833901</c:v>
                </c:pt>
                <c:pt idx="105592">
                  <c:v>244.630822843613</c:v>
                </c:pt>
                <c:pt idx="105593">
                  <c:v>244.633139598886</c:v>
                </c:pt>
                <c:pt idx="105594">
                  <c:v>244.63545635416</c:v>
                </c:pt>
                <c:pt idx="105595">
                  <c:v>244.637773109433</c:v>
                </c:pt>
                <c:pt idx="105596">
                  <c:v>244.64008986470699</c:v>
                </c:pt>
                <c:pt idx="105597">
                  <c:v>244.64240661997999</c:v>
                </c:pt>
                <c:pt idx="105598">
                  <c:v>244.64472337525399</c:v>
                </c:pt>
                <c:pt idx="105599">
                  <c:v>244.64704013052801</c:v>
                </c:pt>
                <c:pt idx="105600">
                  <c:v>244.64935688580101</c:v>
                </c:pt>
                <c:pt idx="105601">
                  <c:v>244.65167364107501</c:v>
                </c:pt>
                <c:pt idx="105602">
                  <c:v>244.65399039634801</c:v>
                </c:pt>
                <c:pt idx="105603">
                  <c:v>244.656307151622</c:v>
                </c:pt>
                <c:pt idx="105604">
                  <c:v>244.658623906895</c:v>
                </c:pt>
                <c:pt idx="105605">
                  <c:v>244.660940662169</c:v>
                </c:pt>
                <c:pt idx="105606">
                  <c:v>244.663257417442</c:v>
                </c:pt>
                <c:pt idx="105607">
                  <c:v>244.66557417271599</c:v>
                </c:pt>
                <c:pt idx="105608">
                  <c:v>244.66789092798899</c:v>
                </c:pt>
                <c:pt idx="105609">
                  <c:v>244.67020768326299</c:v>
                </c:pt>
                <c:pt idx="105610">
                  <c:v>244.67252443853701</c:v>
                </c:pt>
                <c:pt idx="105611">
                  <c:v>244.67484119381001</c:v>
                </c:pt>
                <c:pt idx="105612">
                  <c:v>244.67715794908401</c:v>
                </c:pt>
                <c:pt idx="105613">
                  <c:v>244.67947470435701</c:v>
                </c:pt>
                <c:pt idx="105614">
                  <c:v>244.681791459631</c:v>
                </c:pt>
                <c:pt idx="105615">
                  <c:v>244.684108214904</c:v>
                </c:pt>
                <c:pt idx="105616">
                  <c:v>244.686424970178</c:v>
                </c:pt>
                <c:pt idx="105617">
                  <c:v>244.688741725451</c:v>
                </c:pt>
                <c:pt idx="105618">
                  <c:v>244.69105848072499</c:v>
                </c:pt>
                <c:pt idx="105619">
                  <c:v>244.69337523599799</c:v>
                </c:pt>
                <c:pt idx="105620">
                  <c:v>244.69569199127201</c:v>
                </c:pt>
                <c:pt idx="105621">
                  <c:v>244.69800874654501</c:v>
                </c:pt>
                <c:pt idx="105622">
                  <c:v>244.70032550181901</c:v>
                </c:pt>
                <c:pt idx="105623">
                  <c:v>244.702642257093</c:v>
                </c:pt>
                <c:pt idx="105624">
                  <c:v>244.704959012366</c:v>
                </c:pt>
                <c:pt idx="105625">
                  <c:v>244.70727576764</c:v>
                </c:pt>
                <c:pt idx="105626">
                  <c:v>244.709592522913</c:v>
                </c:pt>
                <c:pt idx="105627">
                  <c:v>244.71190927818699</c:v>
                </c:pt>
                <c:pt idx="105628">
                  <c:v>244.71422603345999</c:v>
                </c:pt>
                <c:pt idx="105629">
                  <c:v>244.71654278873399</c:v>
                </c:pt>
                <c:pt idx="105630">
                  <c:v>244.71885954400699</c:v>
                </c:pt>
                <c:pt idx="105631">
                  <c:v>244.72117629928101</c:v>
                </c:pt>
                <c:pt idx="105632">
                  <c:v>244.72349305455401</c:v>
                </c:pt>
                <c:pt idx="105633">
                  <c:v>244.72580980982801</c:v>
                </c:pt>
                <c:pt idx="105634">
                  <c:v>244.72812656510101</c:v>
                </c:pt>
                <c:pt idx="105635">
                  <c:v>244.730443320375</c:v>
                </c:pt>
                <c:pt idx="105636">
                  <c:v>244.732760075649</c:v>
                </c:pt>
                <c:pt idx="105637">
                  <c:v>244.735076830922</c:v>
                </c:pt>
                <c:pt idx="105638">
                  <c:v>244.73739358619599</c:v>
                </c:pt>
                <c:pt idx="105639">
                  <c:v>244.73971034146899</c:v>
                </c:pt>
                <c:pt idx="105640">
                  <c:v>244.74202709674299</c:v>
                </c:pt>
                <c:pt idx="105641">
                  <c:v>244.74434385201599</c:v>
                </c:pt>
                <c:pt idx="105642">
                  <c:v>244.74666060729001</c:v>
                </c:pt>
                <c:pt idx="105643">
                  <c:v>244.74897736256301</c:v>
                </c:pt>
                <c:pt idx="105644">
                  <c:v>244.75129411783701</c:v>
                </c:pt>
                <c:pt idx="105645">
                  <c:v>244.75361087311001</c:v>
                </c:pt>
                <c:pt idx="105646">
                  <c:v>244.755927628384</c:v>
                </c:pt>
                <c:pt idx="105647">
                  <c:v>244.758244383657</c:v>
                </c:pt>
                <c:pt idx="105648">
                  <c:v>244.760561138931</c:v>
                </c:pt>
                <c:pt idx="105649">
                  <c:v>244.76287789420499</c:v>
                </c:pt>
                <c:pt idx="105650">
                  <c:v>244.76519464947799</c:v>
                </c:pt>
                <c:pt idx="105651">
                  <c:v>244.76751140475201</c:v>
                </c:pt>
                <c:pt idx="105652">
                  <c:v>244.76982816002501</c:v>
                </c:pt>
                <c:pt idx="105653">
                  <c:v>244.77214491529901</c:v>
                </c:pt>
                <c:pt idx="105654">
                  <c:v>244.77446167057201</c:v>
                </c:pt>
                <c:pt idx="105655">
                  <c:v>244.776778425846</c:v>
                </c:pt>
                <c:pt idx="105656">
                  <c:v>244.779095181119</c:v>
                </c:pt>
                <c:pt idx="105657">
                  <c:v>244.781411936393</c:v>
                </c:pt>
                <c:pt idx="105658">
                  <c:v>244.783728691666</c:v>
                </c:pt>
                <c:pt idx="105659">
                  <c:v>244.78604544693999</c:v>
                </c:pt>
                <c:pt idx="105660">
                  <c:v>244.78836220221399</c:v>
                </c:pt>
                <c:pt idx="105661">
                  <c:v>244.79067895748699</c:v>
                </c:pt>
                <c:pt idx="105662">
                  <c:v>244.79299571276101</c:v>
                </c:pt>
                <c:pt idx="105663">
                  <c:v>244.79531246803401</c:v>
                </c:pt>
                <c:pt idx="105664">
                  <c:v>244.79762922330801</c:v>
                </c:pt>
                <c:pt idx="105665">
                  <c:v>244.79994597858101</c:v>
                </c:pt>
                <c:pt idx="105666">
                  <c:v>244.802262733855</c:v>
                </c:pt>
                <c:pt idx="105667">
                  <c:v>244.804579489128</c:v>
                </c:pt>
                <c:pt idx="105668">
                  <c:v>244.806896244402</c:v>
                </c:pt>
                <c:pt idx="105669">
                  <c:v>244.809212999675</c:v>
                </c:pt>
                <c:pt idx="105670">
                  <c:v>244.81152975494899</c:v>
                </c:pt>
                <c:pt idx="105671">
                  <c:v>244.81384651022199</c:v>
                </c:pt>
                <c:pt idx="105672">
                  <c:v>244.81616326549599</c:v>
                </c:pt>
                <c:pt idx="105673">
                  <c:v>244.81848002077001</c:v>
                </c:pt>
                <c:pt idx="105674">
                  <c:v>244.82079677604301</c:v>
                </c:pt>
                <c:pt idx="105675">
                  <c:v>244.82311353131701</c:v>
                </c:pt>
                <c:pt idx="105676">
                  <c:v>244.82543028659001</c:v>
                </c:pt>
                <c:pt idx="105677">
                  <c:v>244.827747041864</c:v>
                </c:pt>
                <c:pt idx="105678">
                  <c:v>244.830063797137</c:v>
                </c:pt>
                <c:pt idx="105679">
                  <c:v>244.832380552411</c:v>
                </c:pt>
                <c:pt idx="105680">
                  <c:v>244.834697307684</c:v>
                </c:pt>
                <c:pt idx="105681">
                  <c:v>244.83701406295799</c:v>
                </c:pt>
                <c:pt idx="105682">
                  <c:v>244.83933081823099</c:v>
                </c:pt>
                <c:pt idx="105683">
                  <c:v>244.84164757350501</c:v>
                </c:pt>
                <c:pt idx="105684">
                  <c:v>244.84396432877799</c:v>
                </c:pt>
                <c:pt idx="105685">
                  <c:v>244.84628108405201</c:v>
                </c:pt>
                <c:pt idx="105686">
                  <c:v>244.848597839326</c:v>
                </c:pt>
                <c:pt idx="105687">
                  <c:v>244.850914594599</c:v>
                </c:pt>
                <c:pt idx="105688">
                  <c:v>244.853231349873</c:v>
                </c:pt>
                <c:pt idx="105689">
                  <c:v>244.855548105146</c:v>
                </c:pt>
                <c:pt idx="105690">
                  <c:v>244.85786486041999</c:v>
                </c:pt>
                <c:pt idx="105691">
                  <c:v>244.86018161569299</c:v>
                </c:pt>
                <c:pt idx="105692">
                  <c:v>244.86249837096699</c:v>
                </c:pt>
                <c:pt idx="105693">
                  <c:v>244.86481512623999</c:v>
                </c:pt>
                <c:pt idx="105694">
                  <c:v>244.86713188151401</c:v>
                </c:pt>
                <c:pt idx="105695">
                  <c:v>244.86944863678701</c:v>
                </c:pt>
                <c:pt idx="105696">
                  <c:v>244.87176539206101</c:v>
                </c:pt>
                <c:pt idx="105697">
                  <c:v>244.874082147335</c:v>
                </c:pt>
                <c:pt idx="105698">
                  <c:v>244.876398902608</c:v>
                </c:pt>
                <c:pt idx="105699">
                  <c:v>244.878715657882</c:v>
                </c:pt>
                <c:pt idx="105700">
                  <c:v>244.881032413155</c:v>
                </c:pt>
                <c:pt idx="105701">
                  <c:v>244.88334916842899</c:v>
                </c:pt>
                <c:pt idx="105702">
                  <c:v>244.88566592370199</c:v>
                </c:pt>
                <c:pt idx="105703">
                  <c:v>244.88798267897599</c:v>
                </c:pt>
                <c:pt idx="105704">
                  <c:v>244.89029943424899</c:v>
                </c:pt>
                <c:pt idx="105705">
                  <c:v>244.89261618952301</c:v>
                </c:pt>
                <c:pt idx="105706">
                  <c:v>244.89493294479601</c:v>
                </c:pt>
                <c:pt idx="105707">
                  <c:v>244.89724970007001</c:v>
                </c:pt>
                <c:pt idx="105708">
                  <c:v>244.89956645534301</c:v>
                </c:pt>
                <c:pt idx="105709">
                  <c:v>244.901883210617</c:v>
                </c:pt>
                <c:pt idx="105710">
                  <c:v>244.904199965891</c:v>
                </c:pt>
                <c:pt idx="105711">
                  <c:v>244.906516721164</c:v>
                </c:pt>
                <c:pt idx="105712">
                  <c:v>244.90883347643799</c:v>
                </c:pt>
                <c:pt idx="105713">
                  <c:v>244.91115023171099</c:v>
                </c:pt>
                <c:pt idx="105714">
                  <c:v>244.91346698698499</c:v>
                </c:pt>
                <c:pt idx="105715">
                  <c:v>244.91578374225799</c:v>
                </c:pt>
                <c:pt idx="105716">
                  <c:v>244.91810049753201</c:v>
                </c:pt>
                <c:pt idx="105717">
                  <c:v>244.92041725280501</c:v>
                </c:pt>
                <c:pt idx="105718">
                  <c:v>244.922734008079</c:v>
                </c:pt>
                <c:pt idx="105719">
                  <c:v>244.925050763352</c:v>
                </c:pt>
                <c:pt idx="105720">
                  <c:v>244.927367518626</c:v>
                </c:pt>
                <c:pt idx="105721">
                  <c:v>244.929684273899</c:v>
                </c:pt>
                <c:pt idx="105722">
                  <c:v>244.93200102917299</c:v>
                </c:pt>
                <c:pt idx="105723">
                  <c:v>244.93431778444699</c:v>
                </c:pt>
                <c:pt idx="105724">
                  <c:v>244.93663453971999</c:v>
                </c:pt>
                <c:pt idx="105725">
                  <c:v>244.93895129499401</c:v>
                </c:pt>
                <c:pt idx="105726">
                  <c:v>244.94126805026701</c:v>
                </c:pt>
                <c:pt idx="105727">
                  <c:v>244.94358480554101</c:v>
                </c:pt>
                <c:pt idx="105728">
                  <c:v>244.94590156081401</c:v>
                </c:pt>
                <c:pt idx="105729">
                  <c:v>244.948218316088</c:v>
                </c:pt>
                <c:pt idx="105730">
                  <c:v>244.950535071361</c:v>
                </c:pt>
                <c:pt idx="105731">
                  <c:v>244.952851826635</c:v>
                </c:pt>
                <c:pt idx="105732">
                  <c:v>244.955168581908</c:v>
                </c:pt>
                <c:pt idx="105733">
                  <c:v>244.95748533718199</c:v>
                </c:pt>
                <c:pt idx="105734">
                  <c:v>244.95980209245499</c:v>
                </c:pt>
                <c:pt idx="105735">
                  <c:v>244.96211884772899</c:v>
                </c:pt>
                <c:pt idx="105736">
                  <c:v>244.96443560300301</c:v>
                </c:pt>
                <c:pt idx="105737">
                  <c:v>244.96675235827601</c:v>
                </c:pt>
                <c:pt idx="105738">
                  <c:v>244.96906911355001</c:v>
                </c:pt>
                <c:pt idx="105739">
                  <c:v>244.97138586882301</c:v>
                </c:pt>
                <c:pt idx="105740">
                  <c:v>244.973702624097</c:v>
                </c:pt>
                <c:pt idx="105741">
                  <c:v>244.97601937937</c:v>
                </c:pt>
                <c:pt idx="105742">
                  <c:v>244.978336134644</c:v>
                </c:pt>
                <c:pt idx="105743">
                  <c:v>244.980652889917</c:v>
                </c:pt>
                <c:pt idx="105744">
                  <c:v>244.98296964519099</c:v>
                </c:pt>
                <c:pt idx="105745">
                  <c:v>244.98528640046399</c:v>
                </c:pt>
                <c:pt idx="105746">
                  <c:v>244.98760315573799</c:v>
                </c:pt>
                <c:pt idx="105747">
                  <c:v>244.98991991101201</c:v>
                </c:pt>
                <c:pt idx="105748">
                  <c:v>244.99223666628501</c:v>
                </c:pt>
                <c:pt idx="105749">
                  <c:v>244.994553421559</c:v>
                </c:pt>
                <c:pt idx="105750">
                  <c:v>244.996870176832</c:v>
                </c:pt>
                <c:pt idx="105751">
                  <c:v>244.999186932106</c:v>
                </c:pt>
                <c:pt idx="105752">
                  <c:v>245.001503687379</c:v>
                </c:pt>
                <c:pt idx="105753">
                  <c:v>245.00382044265299</c:v>
                </c:pt>
                <c:pt idx="105754">
                  <c:v>245.00613719792599</c:v>
                </c:pt>
                <c:pt idx="105755">
                  <c:v>245.00845395319999</c:v>
                </c:pt>
                <c:pt idx="105756">
                  <c:v>245.01077070847299</c:v>
                </c:pt>
                <c:pt idx="105757">
                  <c:v>245.01308746374701</c:v>
                </c:pt>
                <c:pt idx="105758">
                  <c:v>245.01540421902001</c:v>
                </c:pt>
                <c:pt idx="105759">
                  <c:v>245.01772097429401</c:v>
                </c:pt>
                <c:pt idx="105760">
                  <c:v>245.020037729568</c:v>
                </c:pt>
                <c:pt idx="105761">
                  <c:v>245.022354484841</c:v>
                </c:pt>
                <c:pt idx="105762">
                  <c:v>245.024671240115</c:v>
                </c:pt>
                <c:pt idx="105763">
                  <c:v>245.026987995388</c:v>
                </c:pt>
                <c:pt idx="105764">
                  <c:v>245.02930475066199</c:v>
                </c:pt>
                <c:pt idx="105765">
                  <c:v>245.03162150593499</c:v>
                </c:pt>
                <c:pt idx="105766">
                  <c:v>245.03393826120899</c:v>
                </c:pt>
                <c:pt idx="105767">
                  <c:v>245.03625501648199</c:v>
                </c:pt>
                <c:pt idx="105768">
                  <c:v>245.03857177175601</c:v>
                </c:pt>
                <c:pt idx="105769">
                  <c:v>245.04088852702901</c:v>
                </c:pt>
                <c:pt idx="105770">
                  <c:v>245.04320528230301</c:v>
                </c:pt>
                <c:pt idx="105771">
                  <c:v>245.04552203757601</c:v>
                </c:pt>
                <c:pt idx="105772">
                  <c:v>245.04783879285</c:v>
                </c:pt>
                <c:pt idx="105773">
                  <c:v>245.050155548124</c:v>
                </c:pt>
                <c:pt idx="105774">
                  <c:v>245.052472303397</c:v>
                </c:pt>
                <c:pt idx="105775">
                  <c:v>245.05478905867099</c:v>
                </c:pt>
                <c:pt idx="105776">
                  <c:v>245.05710581394399</c:v>
                </c:pt>
                <c:pt idx="105777">
                  <c:v>245.05942256921799</c:v>
                </c:pt>
                <c:pt idx="105778">
                  <c:v>245.06173932449099</c:v>
                </c:pt>
                <c:pt idx="105779">
                  <c:v>245.06405607976501</c:v>
                </c:pt>
                <c:pt idx="105780">
                  <c:v>245.06637283503801</c:v>
                </c:pt>
                <c:pt idx="105781">
                  <c:v>245.068689590312</c:v>
                </c:pt>
                <c:pt idx="105782">
                  <c:v>245.071006345585</c:v>
                </c:pt>
                <c:pt idx="105783">
                  <c:v>245.073323100859</c:v>
                </c:pt>
                <c:pt idx="105784">
                  <c:v>245.075639856132</c:v>
                </c:pt>
                <c:pt idx="105785">
                  <c:v>245.07795661140599</c:v>
                </c:pt>
                <c:pt idx="105786">
                  <c:v>245.08027336667999</c:v>
                </c:pt>
                <c:pt idx="105787">
                  <c:v>245.08259012195299</c:v>
                </c:pt>
                <c:pt idx="105788">
                  <c:v>245.08490687722701</c:v>
                </c:pt>
                <c:pt idx="105789">
                  <c:v>245.08722363250001</c:v>
                </c:pt>
                <c:pt idx="105790">
                  <c:v>245.08954038777401</c:v>
                </c:pt>
                <c:pt idx="105791">
                  <c:v>245.09185714304701</c:v>
                </c:pt>
                <c:pt idx="105792">
                  <c:v>245.094173898321</c:v>
                </c:pt>
                <c:pt idx="105793">
                  <c:v>245.096490653594</c:v>
                </c:pt>
                <c:pt idx="105794">
                  <c:v>245.098807408868</c:v>
                </c:pt>
                <c:pt idx="105795">
                  <c:v>245.101124164141</c:v>
                </c:pt>
                <c:pt idx="105796">
                  <c:v>245.10344091941499</c:v>
                </c:pt>
                <c:pt idx="105797">
                  <c:v>245.10575767468899</c:v>
                </c:pt>
                <c:pt idx="105798">
                  <c:v>245.10807442996199</c:v>
                </c:pt>
                <c:pt idx="105799">
                  <c:v>245.11039118523601</c:v>
                </c:pt>
                <c:pt idx="105800">
                  <c:v>245.11270794050901</c:v>
                </c:pt>
                <c:pt idx="105801">
                  <c:v>245.11502469578301</c:v>
                </c:pt>
                <c:pt idx="105802">
                  <c:v>245.11734145105601</c:v>
                </c:pt>
                <c:pt idx="105803">
                  <c:v>245.11965820633</c:v>
                </c:pt>
                <c:pt idx="105804">
                  <c:v>245.121974961603</c:v>
                </c:pt>
                <c:pt idx="105805">
                  <c:v>245.124291716877</c:v>
                </c:pt>
                <c:pt idx="105806">
                  <c:v>245.12660847215</c:v>
                </c:pt>
                <c:pt idx="105807">
                  <c:v>245.12892522742399</c:v>
                </c:pt>
                <c:pt idx="105808">
                  <c:v>245.13124198269699</c:v>
                </c:pt>
                <c:pt idx="105809">
                  <c:v>245.13355873797099</c:v>
                </c:pt>
                <c:pt idx="105810">
                  <c:v>245.13587549324501</c:v>
                </c:pt>
                <c:pt idx="105811">
                  <c:v>245.13819224851801</c:v>
                </c:pt>
                <c:pt idx="105812">
                  <c:v>245.140509003792</c:v>
                </c:pt>
                <c:pt idx="105813">
                  <c:v>245.142825759065</c:v>
                </c:pt>
                <c:pt idx="105814">
                  <c:v>245.145142514339</c:v>
                </c:pt>
                <c:pt idx="105815">
                  <c:v>245.147459269612</c:v>
                </c:pt>
                <c:pt idx="105816">
                  <c:v>245.14977602488599</c:v>
                </c:pt>
                <c:pt idx="105817">
                  <c:v>245.15209278015899</c:v>
                </c:pt>
                <c:pt idx="105818">
                  <c:v>245.15440953543299</c:v>
                </c:pt>
                <c:pt idx="105819">
                  <c:v>245.15672629070599</c:v>
                </c:pt>
                <c:pt idx="105820">
                  <c:v>245.15904304598001</c:v>
                </c:pt>
                <c:pt idx="105821">
                  <c:v>245.16135980125301</c:v>
                </c:pt>
                <c:pt idx="105822">
                  <c:v>245.16367655652701</c:v>
                </c:pt>
                <c:pt idx="105823">
                  <c:v>245.165993311801</c:v>
                </c:pt>
                <c:pt idx="105824">
                  <c:v>245.168310067074</c:v>
                </c:pt>
                <c:pt idx="105825">
                  <c:v>245.170626822348</c:v>
                </c:pt>
                <c:pt idx="105826">
                  <c:v>245.172943577621</c:v>
                </c:pt>
                <c:pt idx="105827">
                  <c:v>245.17526033289499</c:v>
                </c:pt>
                <c:pt idx="105828">
                  <c:v>245.17757708816799</c:v>
                </c:pt>
                <c:pt idx="105829">
                  <c:v>245.17989384344199</c:v>
                </c:pt>
                <c:pt idx="105830">
                  <c:v>245.18221059871499</c:v>
                </c:pt>
                <c:pt idx="105831">
                  <c:v>245.18452735398901</c:v>
                </c:pt>
                <c:pt idx="105832">
                  <c:v>245.18684410926201</c:v>
                </c:pt>
                <c:pt idx="105833">
                  <c:v>245.18916086453601</c:v>
                </c:pt>
                <c:pt idx="105834">
                  <c:v>245.19147761981</c:v>
                </c:pt>
                <c:pt idx="105835">
                  <c:v>245.193794375083</c:v>
                </c:pt>
                <c:pt idx="105836">
                  <c:v>245.196111130357</c:v>
                </c:pt>
                <c:pt idx="105837">
                  <c:v>245.19842788563</c:v>
                </c:pt>
                <c:pt idx="105838">
                  <c:v>245.20074464090399</c:v>
                </c:pt>
                <c:pt idx="105839">
                  <c:v>245.20306139617699</c:v>
                </c:pt>
                <c:pt idx="105840">
                  <c:v>245.20537815145099</c:v>
                </c:pt>
                <c:pt idx="105841">
                  <c:v>245.20769490672399</c:v>
                </c:pt>
                <c:pt idx="105842">
                  <c:v>245.21001166199801</c:v>
                </c:pt>
                <c:pt idx="105843">
                  <c:v>245.21232841727101</c:v>
                </c:pt>
                <c:pt idx="105844">
                  <c:v>245.214645172545</c:v>
                </c:pt>
                <c:pt idx="105845">
                  <c:v>245.21696192781801</c:v>
                </c:pt>
                <c:pt idx="105846">
                  <c:v>245.219278683092</c:v>
                </c:pt>
                <c:pt idx="105847">
                  <c:v>245.22159543836599</c:v>
                </c:pt>
                <c:pt idx="105848">
                  <c:v>245.22391219363899</c:v>
                </c:pt>
                <c:pt idx="105849">
                  <c:v>245.22622894891299</c:v>
                </c:pt>
                <c:pt idx="105850">
                  <c:v>245.22854570418599</c:v>
                </c:pt>
                <c:pt idx="105851">
                  <c:v>245.23086245946001</c:v>
                </c:pt>
                <c:pt idx="105852">
                  <c:v>245.23317921473301</c:v>
                </c:pt>
                <c:pt idx="105853">
                  <c:v>245.23549597000701</c:v>
                </c:pt>
                <c:pt idx="105854">
                  <c:v>245.23781272528001</c:v>
                </c:pt>
                <c:pt idx="105855">
                  <c:v>245.240129480554</c:v>
                </c:pt>
                <c:pt idx="105856">
                  <c:v>245.242446235827</c:v>
                </c:pt>
                <c:pt idx="105857">
                  <c:v>245.244762991101</c:v>
                </c:pt>
                <c:pt idx="105858">
                  <c:v>245.247079746374</c:v>
                </c:pt>
                <c:pt idx="105859">
                  <c:v>245.24939650164799</c:v>
                </c:pt>
                <c:pt idx="105860">
                  <c:v>245.25171325692199</c:v>
                </c:pt>
                <c:pt idx="105861">
                  <c:v>245.25403001219499</c:v>
                </c:pt>
                <c:pt idx="105862">
                  <c:v>245.25634676746901</c:v>
                </c:pt>
                <c:pt idx="105863">
                  <c:v>245.25866352274201</c:v>
                </c:pt>
                <c:pt idx="105864">
                  <c:v>245.26098027801601</c:v>
                </c:pt>
                <c:pt idx="105865">
                  <c:v>245.26329703328901</c:v>
                </c:pt>
                <c:pt idx="105866">
                  <c:v>245.265613788563</c:v>
                </c:pt>
                <c:pt idx="105867">
                  <c:v>245.267930543836</c:v>
                </c:pt>
                <c:pt idx="105868">
                  <c:v>245.27024729911</c:v>
                </c:pt>
                <c:pt idx="105869">
                  <c:v>245.272564054383</c:v>
                </c:pt>
                <c:pt idx="105870">
                  <c:v>245.27488080965699</c:v>
                </c:pt>
                <c:pt idx="105871">
                  <c:v>245.27719756492999</c:v>
                </c:pt>
                <c:pt idx="105872">
                  <c:v>245.27951432020399</c:v>
                </c:pt>
                <c:pt idx="105873">
                  <c:v>245.28183107547801</c:v>
                </c:pt>
                <c:pt idx="105874">
                  <c:v>245.28414783075101</c:v>
                </c:pt>
                <c:pt idx="105875">
                  <c:v>245.28646458602501</c:v>
                </c:pt>
                <c:pt idx="105876">
                  <c:v>245.28878134129801</c:v>
                </c:pt>
                <c:pt idx="105877">
                  <c:v>245.291098096572</c:v>
                </c:pt>
                <c:pt idx="105878">
                  <c:v>245.293414851845</c:v>
                </c:pt>
                <c:pt idx="105879">
                  <c:v>245.295731607119</c:v>
                </c:pt>
                <c:pt idx="105880">
                  <c:v>245.298048362392</c:v>
                </c:pt>
                <c:pt idx="105881">
                  <c:v>245.30036511766599</c:v>
                </c:pt>
                <c:pt idx="105882">
                  <c:v>245.30268187293899</c:v>
                </c:pt>
                <c:pt idx="105883">
                  <c:v>245.30499862821301</c:v>
                </c:pt>
                <c:pt idx="105884">
                  <c:v>245.30731538348701</c:v>
                </c:pt>
                <c:pt idx="105885">
                  <c:v>245.30963213876001</c:v>
                </c:pt>
                <c:pt idx="105886">
                  <c:v>245.311948894034</c:v>
                </c:pt>
                <c:pt idx="105887">
                  <c:v>245.314265649307</c:v>
                </c:pt>
                <c:pt idx="105888">
                  <c:v>245.316582404581</c:v>
                </c:pt>
                <c:pt idx="105889">
                  <c:v>245.318899159854</c:v>
                </c:pt>
                <c:pt idx="105890">
                  <c:v>245.32121591512799</c:v>
                </c:pt>
                <c:pt idx="105891">
                  <c:v>245.32353267040099</c:v>
                </c:pt>
                <c:pt idx="105892">
                  <c:v>245.32584942567499</c:v>
                </c:pt>
                <c:pt idx="105893">
                  <c:v>245.32816618094799</c:v>
                </c:pt>
                <c:pt idx="105894">
                  <c:v>245.33048293622201</c:v>
                </c:pt>
                <c:pt idx="105895">
                  <c:v>245.33279969149501</c:v>
                </c:pt>
                <c:pt idx="105896">
                  <c:v>245.33511644676901</c:v>
                </c:pt>
                <c:pt idx="105897">
                  <c:v>245.337433202043</c:v>
                </c:pt>
                <c:pt idx="105898">
                  <c:v>245.339749957316</c:v>
                </c:pt>
                <c:pt idx="105899">
                  <c:v>245.34206671259</c:v>
                </c:pt>
                <c:pt idx="105900">
                  <c:v>245.344383467863</c:v>
                </c:pt>
                <c:pt idx="105901">
                  <c:v>245.34670022313699</c:v>
                </c:pt>
                <c:pt idx="105902">
                  <c:v>245.34901697840999</c:v>
                </c:pt>
                <c:pt idx="105903">
                  <c:v>245.35133373368399</c:v>
                </c:pt>
                <c:pt idx="105904">
                  <c:v>245.35365048895699</c:v>
                </c:pt>
                <c:pt idx="105905">
                  <c:v>245.35596724423101</c:v>
                </c:pt>
                <c:pt idx="105906">
                  <c:v>245.35828399950401</c:v>
                </c:pt>
                <c:pt idx="105907">
                  <c:v>245.36060075477801</c:v>
                </c:pt>
                <c:pt idx="105908">
                  <c:v>245.36291751005101</c:v>
                </c:pt>
                <c:pt idx="105909">
                  <c:v>245.365234265325</c:v>
                </c:pt>
                <c:pt idx="105910">
                  <c:v>245.367551020599</c:v>
                </c:pt>
                <c:pt idx="105911">
                  <c:v>245.369867775872</c:v>
                </c:pt>
                <c:pt idx="105912">
                  <c:v>245.37218453114599</c:v>
                </c:pt>
                <c:pt idx="105913">
                  <c:v>245.37450128641899</c:v>
                </c:pt>
                <c:pt idx="105914">
                  <c:v>245.37681804169301</c:v>
                </c:pt>
                <c:pt idx="105915">
                  <c:v>245.37913479696601</c:v>
                </c:pt>
                <c:pt idx="105916">
                  <c:v>245.38145155224001</c:v>
                </c:pt>
                <c:pt idx="105917">
                  <c:v>245.38376830751301</c:v>
                </c:pt>
                <c:pt idx="105918">
                  <c:v>245.386085062787</c:v>
                </c:pt>
                <c:pt idx="105919">
                  <c:v>245.38840181806</c:v>
                </c:pt>
                <c:pt idx="105920">
                  <c:v>245.390718573334</c:v>
                </c:pt>
                <c:pt idx="105921">
                  <c:v>245.393035328607</c:v>
                </c:pt>
                <c:pt idx="105922">
                  <c:v>245.39535208388099</c:v>
                </c:pt>
                <c:pt idx="105923">
                  <c:v>245.39766883915499</c:v>
                </c:pt>
                <c:pt idx="105924">
                  <c:v>245.39998559442799</c:v>
                </c:pt>
                <c:pt idx="105925">
                  <c:v>245.40230234970201</c:v>
                </c:pt>
                <c:pt idx="105926">
                  <c:v>245.40461910497501</c:v>
                </c:pt>
                <c:pt idx="105927">
                  <c:v>245.40693586024901</c:v>
                </c:pt>
                <c:pt idx="105928">
                  <c:v>245.40925261552201</c:v>
                </c:pt>
                <c:pt idx="105929">
                  <c:v>245.411569370796</c:v>
                </c:pt>
                <c:pt idx="105930">
                  <c:v>245.413886126069</c:v>
                </c:pt>
                <c:pt idx="105931">
                  <c:v>245.416202881343</c:v>
                </c:pt>
                <c:pt idx="105932">
                  <c:v>245.418519636616</c:v>
                </c:pt>
                <c:pt idx="105933">
                  <c:v>245.42083639188999</c:v>
                </c:pt>
                <c:pt idx="105934">
                  <c:v>245.42315314716399</c:v>
                </c:pt>
                <c:pt idx="105935">
                  <c:v>245.42546990243699</c:v>
                </c:pt>
                <c:pt idx="105936">
                  <c:v>245.42778665771101</c:v>
                </c:pt>
                <c:pt idx="105937">
                  <c:v>245.43010341298401</c:v>
                </c:pt>
                <c:pt idx="105938">
                  <c:v>245.43242016825801</c:v>
                </c:pt>
                <c:pt idx="105939">
                  <c:v>245.43473692353101</c:v>
                </c:pt>
                <c:pt idx="105940">
                  <c:v>245.437053678805</c:v>
                </c:pt>
                <c:pt idx="105941">
                  <c:v>245.439370434078</c:v>
                </c:pt>
                <c:pt idx="105942">
                  <c:v>245.441687189352</c:v>
                </c:pt>
                <c:pt idx="105943">
                  <c:v>245.444003944625</c:v>
                </c:pt>
                <c:pt idx="105944">
                  <c:v>245.44632069989899</c:v>
                </c:pt>
                <c:pt idx="105945">
                  <c:v>245.44863745517199</c:v>
                </c:pt>
                <c:pt idx="105946">
                  <c:v>245.45095421044601</c:v>
                </c:pt>
                <c:pt idx="105947">
                  <c:v>245.45327096572001</c:v>
                </c:pt>
                <c:pt idx="105948">
                  <c:v>245.45558772099301</c:v>
                </c:pt>
                <c:pt idx="105949">
                  <c:v>245.457904476267</c:v>
                </c:pt>
                <c:pt idx="105950">
                  <c:v>245.46022123154</c:v>
                </c:pt>
                <c:pt idx="105951">
                  <c:v>245.462537986814</c:v>
                </c:pt>
                <c:pt idx="105952">
                  <c:v>245.464854742087</c:v>
                </c:pt>
                <c:pt idx="105953">
                  <c:v>245.46717149736099</c:v>
                </c:pt>
                <c:pt idx="105954">
                  <c:v>245.46948825263399</c:v>
                </c:pt>
                <c:pt idx="105955">
                  <c:v>245.47180500790799</c:v>
                </c:pt>
                <c:pt idx="105956">
                  <c:v>245.47412176318099</c:v>
                </c:pt>
                <c:pt idx="105957">
                  <c:v>245.47643851845501</c:v>
                </c:pt>
                <c:pt idx="105958">
                  <c:v>245.47875527372801</c:v>
                </c:pt>
                <c:pt idx="105959">
                  <c:v>245.48107202900201</c:v>
                </c:pt>
                <c:pt idx="105960">
                  <c:v>245.483388784276</c:v>
                </c:pt>
                <c:pt idx="105961">
                  <c:v>245.485705539549</c:v>
                </c:pt>
                <c:pt idx="105962">
                  <c:v>245.488022294823</c:v>
                </c:pt>
                <c:pt idx="105963">
                  <c:v>245.490339050096</c:v>
                </c:pt>
                <c:pt idx="105964">
                  <c:v>245.49265580536999</c:v>
                </c:pt>
                <c:pt idx="105965">
                  <c:v>245.49497256064299</c:v>
                </c:pt>
                <c:pt idx="105966">
                  <c:v>245.49728931591699</c:v>
                </c:pt>
                <c:pt idx="105967">
                  <c:v>245.49960607118999</c:v>
                </c:pt>
                <c:pt idx="105968">
                  <c:v>245.50192282646401</c:v>
                </c:pt>
                <c:pt idx="105969">
                  <c:v>245.50423958173701</c:v>
                </c:pt>
                <c:pt idx="105970">
                  <c:v>245.50655633701101</c:v>
                </c:pt>
                <c:pt idx="105971">
                  <c:v>245.508873092285</c:v>
                </c:pt>
                <c:pt idx="105972">
                  <c:v>245.511189847558</c:v>
                </c:pt>
                <c:pt idx="105973">
                  <c:v>245.513506602832</c:v>
                </c:pt>
                <c:pt idx="105974">
                  <c:v>245.515823358105</c:v>
                </c:pt>
                <c:pt idx="105975">
                  <c:v>245.51814011337899</c:v>
                </c:pt>
                <c:pt idx="105976">
                  <c:v>245.52045686865199</c:v>
                </c:pt>
                <c:pt idx="105977">
                  <c:v>245.52277362392601</c:v>
                </c:pt>
                <c:pt idx="105978">
                  <c:v>245.52509037919901</c:v>
                </c:pt>
                <c:pt idx="105979">
                  <c:v>245.52740713447301</c:v>
                </c:pt>
                <c:pt idx="105980">
                  <c:v>245.52972388974601</c:v>
                </c:pt>
                <c:pt idx="105981">
                  <c:v>245.53204064502</c:v>
                </c:pt>
                <c:pt idx="105982">
                  <c:v>245.534357400293</c:v>
                </c:pt>
                <c:pt idx="105983">
                  <c:v>245.536674155567</c:v>
                </c:pt>
                <c:pt idx="105984">
                  <c:v>245.53899091084099</c:v>
                </c:pt>
                <c:pt idx="105985">
                  <c:v>245.54130766611399</c:v>
                </c:pt>
                <c:pt idx="105986">
                  <c:v>245.54362442138799</c:v>
                </c:pt>
                <c:pt idx="105987">
                  <c:v>245.54594117666099</c:v>
                </c:pt>
                <c:pt idx="105988">
                  <c:v>245.54825793193501</c:v>
                </c:pt>
                <c:pt idx="105989">
                  <c:v>245.55057468720801</c:v>
                </c:pt>
                <c:pt idx="105990">
                  <c:v>245.55289144248201</c:v>
                </c:pt>
                <c:pt idx="105991">
                  <c:v>245.55520819775501</c:v>
                </c:pt>
                <c:pt idx="105992">
                  <c:v>245.557524953029</c:v>
                </c:pt>
                <c:pt idx="105993">
                  <c:v>245.559841708302</c:v>
                </c:pt>
                <c:pt idx="105994">
                  <c:v>245.562158463576</c:v>
                </c:pt>
                <c:pt idx="105995">
                  <c:v>245.564475218849</c:v>
                </c:pt>
                <c:pt idx="105996">
                  <c:v>245.56679197412299</c:v>
                </c:pt>
                <c:pt idx="105997">
                  <c:v>245.56910872939699</c:v>
                </c:pt>
                <c:pt idx="105998">
                  <c:v>245.57142548466999</c:v>
                </c:pt>
                <c:pt idx="105999">
                  <c:v>245.57374223994401</c:v>
                </c:pt>
                <c:pt idx="106000">
                  <c:v>245.57605899521701</c:v>
                </c:pt>
                <c:pt idx="106001">
                  <c:v>245.57837575049101</c:v>
                </c:pt>
                <c:pt idx="106002">
                  <c:v>245.58069250576401</c:v>
                </c:pt>
                <c:pt idx="106003">
                  <c:v>245.583009261038</c:v>
                </c:pt>
                <c:pt idx="106004">
                  <c:v>245.585326016311</c:v>
                </c:pt>
                <c:pt idx="106005">
                  <c:v>245.587642771585</c:v>
                </c:pt>
                <c:pt idx="106006">
                  <c:v>245.589959526858</c:v>
                </c:pt>
                <c:pt idx="106007">
                  <c:v>245.59227628213199</c:v>
                </c:pt>
                <c:pt idx="106008">
                  <c:v>245.59459303740499</c:v>
                </c:pt>
                <c:pt idx="106009">
                  <c:v>245.59690979267901</c:v>
                </c:pt>
                <c:pt idx="106010">
                  <c:v>245.59922654795301</c:v>
                </c:pt>
                <c:pt idx="106011">
                  <c:v>245.60154330322601</c:v>
                </c:pt>
                <c:pt idx="106012">
                  <c:v>245.6038600585</c:v>
                </c:pt>
                <c:pt idx="106013">
                  <c:v>245.606176813773</c:v>
                </c:pt>
                <c:pt idx="106014">
                  <c:v>245.608493569047</c:v>
                </c:pt>
                <c:pt idx="106015">
                  <c:v>245.61081032432</c:v>
                </c:pt>
                <c:pt idx="106016">
                  <c:v>245.61312707959399</c:v>
                </c:pt>
                <c:pt idx="106017">
                  <c:v>245.61544383486699</c:v>
                </c:pt>
                <c:pt idx="106018">
                  <c:v>245.61776059014099</c:v>
                </c:pt>
                <c:pt idx="106019">
                  <c:v>245.62007734541399</c:v>
                </c:pt>
                <c:pt idx="106020">
                  <c:v>245.62239410068801</c:v>
                </c:pt>
                <c:pt idx="106021">
                  <c:v>245.62471085596201</c:v>
                </c:pt>
                <c:pt idx="106022">
                  <c:v>245.62702761123501</c:v>
                </c:pt>
                <c:pt idx="106023">
                  <c:v>245.629344366509</c:v>
                </c:pt>
                <c:pt idx="106024">
                  <c:v>245.631661121782</c:v>
                </c:pt>
                <c:pt idx="106025">
                  <c:v>245.633977877056</c:v>
                </c:pt>
                <c:pt idx="106026">
                  <c:v>245.636294632329</c:v>
                </c:pt>
                <c:pt idx="106027">
                  <c:v>245.63861138760299</c:v>
                </c:pt>
                <c:pt idx="106028">
                  <c:v>245.64092814287599</c:v>
                </c:pt>
                <c:pt idx="106029">
                  <c:v>245.64324489814999</c:v>
                </c:pt>
                <c:pt idx="106030">
                  <c:v>245.64556165342299</c:v>
                </c:pt>
                <c:pt idx="106031">
                  <c:v>245.64787840869701</c:v>
                </c:pt>
                <c:pt idx="106032">
                  <c:v>245.65019516397001</c:v>
                </c:pt>
                <c:pt idx="106033">
                  <c:v>245.65251191924401</c:v>
                </c:pt>
                <c:pt idx="106034">
                  <c:v>245.654828674518</c:v>
                </c:pt>
                <c:pt idx="106035">
                  <c:v>245.657145429791</c:v>
                </c:pt>
                <c:pt idx="106036">
                  <c:v>245.659462185065</c:v>
                </c:pt>
                <c:pt idx="106037">
                  <c:v>245.661778940338</c:v>
                </c:pt>
                <c:pt idx="106038">
                  <c:v>245.66409569561199</c:v>
                </c:pt>
                <c:pt idx="106039">
                  <c:v>245.66641245088499</c:v>
                </c:pt>
                <c:pt idx="106040">
                  <c:v>245.66872920615901</c:v>
                </c:pt>
                <c:pt idx="106041">
                  <c:v>245.67104596143199</c:v>
                </c:pt>
                <c:pt idx="106042">
                  <c:v>245.67336271670601</c:v>
                </c:pt>
                <c:pt idx="106043">
                  <c:v>245.67567947197901</c:v>
                </c:pt>
                <c:pt idx="106044">
                  <c:v>245.677996227253</c:v>
                </c:pt>
                <c:pt idx="106045">
                  <c:v>245.680312982526</c:v>
                </c:pt>
                <c:pt idx="106046">
                  <c:v>245.6826297378</c:v>
                </c:pt>
                <c:pt idx="106047">
                  <c:v>245.68494649307399</c:v>
                </c:pt>
                <c:pt idx="106048">
                  <c:v>245.68726324834699</c:v>
                </c:pt>
                <c:pt idx="106049">
                  <c:v>245.68958000362099</c:v>
                </c:pt>
                <c:pt idx="106050">
                  <c:v>245.69189675889399</c:v>
                </c:pt>
                <c:pt idx="106051">
                  <c:v>245.69421351416801</c:v>
                </c:pt>
                <c:pt idx="106052">
                  <c:v>245.69653026944101</c:v>
                </c:pt>
                <c:pt idx="106053">
                  <c:v>245.69884702471501</c:v>
                </c:pt>
                <c:pt idx="106054">
                  <c:v>245.70116377998801</c:v>
                </c:pt>
                <c:pt idx="106055">
                  <c:v>245.703480535262</c:v>
                </c:pt>
                <c:pt idx="106056">
                  <c:v>245.705797290535</c:v>
                </c:pt>
                <c:pt idx="106057">
                  <c:v>245.708114045809</c:v>
                </c:pt>
                <c:pt idx="106058">
                  <c:v>245.710430801082</c:v>
                </c:pt>
                <c:pt idx="106059">
                  <c:v>245.71274755635599</c:v>
                </c:pt>
                <c:pt idx="106060">
                  <c:v>245.71506431162999</c:v>
                </c:pt>
                <c:pt idx="106061">
                  <c:v>245.71738106690299</c:v>
                </c:pt>
                <c:pt idx="106062">
                  <c:v>245.71969782217701</c:v>
                </c:pt>
                <c:pt idx="106063">
                  <c:v>245.72201457745001</c:v>
                </c:pt>
                <c:pt idx="106064">
                  <c:v>245.72433133272401</c:v>
                </c:pt>
                <c:pt idx="106065">
                  <c:v>245.72664808799701</c:v>
                </c:pt>
                <c:pt idx="106066">
                  <c:v>245.728964843271</c:v>
                </c:pt>
                <c:pt idx="106067">
                  <c:v>245.731281598544</c:v>
                </c:pt>
                <c:pt idx="106068">
                  <c:v>245.733598353818</c:v>
                </c:pt>
                <c:pt idx="106069">
                  <c:v>245.735915109091</c:v>
                </c:pt>
                <c:pt idx="106070">
                  <c:v>245.73823186436499</c:v>
                </c:pt>
                <c:pt idx="106071">
                  <c:v>245.74054861963899</c:v>
                </c:pt>
                <c:pt idx="106072">
                  <c:v>245.74286537491199</c:v>
                </c:pt>
                <c:pt idx="106073">
                  <c:v>245.74518213018601</c:v>
                </c:pt>
                <c:pt idx="106074">
                  <c:v>245.74749888545901</c:v>
                </c:pt>
                <c:pt idx="106075">
                  <c:v>245.749815640733</c:v>
                </c:pt>
                <c:pt idx="106076">
                  <c:v>245.752132396006</c:v>
                </c:pt>
                <c:pt idx="106077">
                  <c:v>245.75444915128</c:v>
                </c:pt>
                <c:pt idx="106078">
                  <c:v>245.756765906553</c:v>
                </c:pt>
                <c:pt idx="106079">
                  <c:v>245.75908266182699</c:v>
                </c:pt>
                <c:pt idx="106080">
                  <c:v>245.76139941709999</c:v>
                </c:pt>
                <c:pt idx="106081">
                  <c:v>245.76371617237399</c:v>
                </c:pt>
                <c:pt idx="106082">
                  <c:v>245.76603292764699</c:v>
                </c:pt>
                <c:pt idx="106083">
                  <c:v>245.76834968292101</c:v>
                </c:pt>
                <c:pt idx="106084">
                  <c:v>245.77066643819501</c:v>
                </c:pt>
                <c:pt idx="106085">
                  <c:v>245.77298319346801</c:v>
                </c:pt>
                <c:pt idx="106086">
                  <c:v>245.775299948742</c:v>
                </c:pt>
                <c:pt idx="106087">
                  <c:v>245.777616704015</c:v>
                </c:pt>
                <c:pt idx="106088">
                  <c:v>245.779933459289</c:v>
                </c:pt>
                <c:pt idx="106089">
                  <c:v>245.782250214562</c:v>
                </c:pt>
                <c:pt idx="106090">
                  <c:v>245.78456696983599</c:v>
                </c:pt>
                <c:pt idx="106091">
                  <c:v>245.78688372510899</c:v>
                </c:pt>
                <c:pt idx="106092">
                  <c:v>245.78920048038299</c:v>
                </c:pt>
                <c:pt idx="106093">
                  <c:v>245.79151723565599</c:v>
                </c:pt>
                <c:pt idx="106094">
                  <c:v>245.79383399093001</c:v>
                </c:pt>
                <c:pt idx="106095">
                  <c:v>245.79615074620301</c:v>
                </c:pt>
                <c:pt idx="106096">
                  <c:v>245.79846750147701</c:v>
                </c:pt>
                <c:pt idx="106097">
                  <c:v>245.800784256751</c:v>
                </c:pt>
                <c:pt idx="106098">
                  <c:v>245.803101012024</c:v>
                </c:pt>
                <c:pt idx="106099">
                  <c:v>245.805417767298</c:v>
                </c:pt>
                <c:pt idx="106100">
                  <c:v>245.807734522571</c:v>
                </c:pt>
                <c:pt idx="106101">
                  <c:v>245.81005127784499</c:v>
                </c:pt>
                <c:pt idx="106102">
                  <c:v>245.81236803311799</c:v>
                </c:pt>
                <c:pt idx="106103">
                  <c:v>245.81468478839199</c:v>
                </c:pt>
                <c:pt idx="106104">
                  <c:v>245.81700154366499</c:v>
                </c:pt>
                <c:pt idx="106105">
                  <c:v>245.81931829893901</c:v>
                </c:pt>
                <c:pt idx="106106">
                  <c:v>245.82163505421201</c:v>
                </c:pt>
                <c:pt idx="106107">
                  <c:v>245.823951809486</c:v>
                </c:pt>
                <c:pt idx="106108">
                  <c:v>245.82626856476</c:v>
                </c:pt>
                <c:pt idx="106109">
                  <c:v>245.828585320033</c:v>
                </c:pt>
                <c:pt idx="106110">
                  <c:v>245.83090207530699</c:v>
                </c:pt>
                <c:pt idx="106111">
                  <c:v>245.83321883057999</c:v>
                </c:pt>
                <c:pt idx="106112">
                  <c:v>245.83553558585399</c:v>
                </c:pt>
                <c:pt idx="106113">
                  <c:v>245.83785234112699</c:v>
                </c:pt>
                <c:pt idx="106114">
                  <c:v>245.84016909640101</c:v>
                </c:pt>
                <c:pt idx="106115">
                  <c:v>245.84248585167401</c:v>
                </c:pt>
                <c:pt idx="106116">
                  <c:v>245.84480260694801</c:v>
                </c:pt>
                <c:pt idx="106117">
                  <c:v>245.84711936222101</c:v>
                </c:pt>
                <c:pt idx="106118">
                  <c:v>245.849436117495</c:v>
                </c:pt>
                <c:pt idx="106119">
                  <c:v>245.851752872768</c:v>
                </c:pt>
                <c:pt idx="106120">
                  <c:v>245.854069628042</c:v>
                </c:pt>
                <c:pt idx="106121">
                  <c:v>245.85638638331599</c:v>
                </c:pt>
                <c:pt idx="106122">
                  <c:v>245.85870313858899</c:v>
                </c:pt>
                <c:pt idx="106123">
                  <c:v>245.86101989386299</c:v>
                </c:pt>
                <c:pt idx="106124">
                  <c:v>245.86333664913599</c:v>
                </c:pt>
                <c:pt idx="106125">
                  <c:v>245.86565340441001</c:v>
                </c:pt>
                <c:pt idx="106126">
                  <c:v>245.86797015968301</c:v>
                </c:pt>
                <c:pt idx="106127">
                  <c:v>245.87028691495701</c:v>
                </c:pt>
                <c:pt idx="106128">
                  <c:v>245.87260367023001</c:v>
                </c:pt>
                <c:pt idx="106129">
                  <c:v>245.874920425504</c:v>
                </c:pt>
                <c:pt idx="106130">
                  <c:v>245.877237180777</c:v>
                </c:pt>
                <c:pt idx="106131">
                  <c:v>245.879553936051</c:v>
                </c:pt>
                <c:pt idx="106132">
                  <c:v>245.881870691324</c:v>
                </c:pt>
                <c:pt idx="106133">
                  <c:v>245.88418744659799</c:v>
                </c:pt>
                <c:pt idx="106134">
                  <c:v>245.88650420187199</c:v>
                </c:pt>
                <c:pt idx="106135">
                  <c:v>245.88882095714499</c:v>
                </c:pt>
                <c:pt idx="106136">
                  <c:v>245.89113771241901</c:v>
                </c:pt>
                <c:pt idx="106137">
                  <c:v>245.89345446769201</c:v>
                </c:pt>
                <c:pt idx="106138">
                  <c:v>245.895771222966</c:v>
                </c:pt>
                <c:pt idx="106139">
                  <c:v>245.898087978239</c:v>
                </c:pt>
                <c:pt idx="106140">
                  <c:v>245.900404733513</c:v>
                </c:pt>
                <c:pt idx="106141">
                  <c:v>245.902721488786</c:v>
                </c:pt>
                <c:pt idx="106142">
                  <c:v>245.90503824405999</c:v>
                </c:pt>
                <c:pt idx="106143">
                  <c:v>245.90735499933299</c:v>
                </c:pt>
                <c:pt idx="106144">
                  <c:v>245.90967175460699</c:v>
                </c:pt>
                <c:pt idx="106145">
                  <c:v>245.91198850987999</c:v>
                </c:pt>
                <c:pt idx="106146">
                  <c:v>245.91430526515401</c:v>
                </c:pt>
                <c:pt idx="106147">
                  <c:v>245.91662202042801</c:v>
                </c:pt>
                <c:pt idx="106148">
                  <c:v>245.91893877570101</c:v>
                </c:pt>
                <c:pt idx="106149">
                  <c:v>245.921255530975</c:v>
                </c:pt>
                <c:pt idx="106150">
                  <c:v>245.923572286248</c:v>
                </c:pt>
                <c:pt idx="106151">
                  <c:v>245.925889041522</c:v>
                </c:pt>
                <c:pt idx="106152">
                  <c:v>245.928205796795</c:v>
                </c:pt>
                <c:pt idx="106153">
                  <c:v>245.93052255206899</c:v>
                </c:pt>
                <c:pt idx="106154">
                  <c:v>245.93283930734199</c:v>
                </c:pt>
                <c:pt idx="106155">
                  <c:v>245.93515606261599</c:v>
                </c:pt>
                <c:pt idx="106156">
                  <c:v>245.93747281788899</c:v>
                </c:pt>
                <c:pt idx="106157">
                  <c:v>245.93978957316301</c:v>
                </c:pt>
                <c:pt idx="106158">
                  <c:v>245.94210632843701</c:v>
                </c:pt>
                <c:pt idx="106159">
                  <c:v>245.94442308371001</c:v>
                </c:pt>
                <c:pt idx="106160">
                  <c:v>245.946739838984</c:v>
                </c:pt>
                <c:pt idx="106161">
                  <c:v>245.949056594257</c:v>
                </c:pt>
                <c:pt idx="106162">
                  <c:v>245.951373349531</c:v>
                </c:pt>
                <c:pt idx="106163">
                  <c:v>245.953690104804</c:v>
                </c:pt>
                <c:pt idx="106164">
                  <c:v>245.95600686007799</c:v>
                </c:pt>
                <c:pt idx="106165">
                  <c:v>245.95832361535099</c:v>
                </c:pt>
                <c:pt idx="106166">
                  <c:v>245.96064037062499</c:v>
                </c:pt>
                <c:pt idx="106167">
                  <c:v>245.96295712589799</c:v>
                </c:pt>
                <c:pt idx="106168">
                  <c:v>245.96527388117201</c:v>
                </c:pt>
                <c:pt idx="106169">
                  <c:v>245.96759063644501</c:v>
                </c:pt>
                <c:pt idx="106170">
                  <c:v>245.969907391719</c:v>
                </c:pt>
                <c:pt idx="106171">
                  <c:v>245.972224146993</c:v>
                </c:pt>
                <c:pt idx="106172">
                  <c:v>245.974540902266</c:v>
                </c:pt>
                <c:pt idx="106173">
                  <c:v>245.97685765753999</c:v>
                </c:pt>
                <c:pt idx="106174">
                  <c:v>245.97917441281299</c:v>
                </c:pt>
                <c:pt idx="106175">
                  <c:v>245.98149116808699</c:v>
                </c:pt>
                <c:pt idx="106176">
                  <c:v>245.98380792335999</c:v>
                </c:pt>
                <c:pt idx="106177">
                  <c:v>245.98612467863401</c:v>
                </c:pt>
                <c:pt idx="106178">
                  <c:v>245.98844143390701</c:v>
                </c:pt>
                <c:pt idx="106179">
                  <c:v>245.99075818918101</c:v>
                </c:pt>
                <c:pt idx="106180">
                  <c:v>245.99307494445401</c:v>
                </c:pt>
                <c:pt idx="106181">
                  <c:v>245.995391699728</c:v>
                </c:pt>
                <c:pt idx="106182">
                  <c:v>245.997708455001</c:v>
                </c:pt>
                <c:pt idx="106183">
                  <c:v>246.000025210275</c:v>
                </c:pt>
                <c:pt idx="106184">
                  <c:v>246.00234196554899</c:v>
                </c:pt>
                <c:pt idx="106185">
                  <c:v>246.00465872082199</c:v>
                </c:pt>
                <c:pt idx="106186">
                  <c:v>246.00697547609599</c:v>
                </c:pt>
                <c:pt idx="106187">
                  <c:v>246.00929223136899</c:v>
                </c:pt>
                <c:pt idx="106188">
                  <c:v>246.01160898664301</c:v>
                </c:pt>
                <c:pt idx="106189">
                  <c:v>246.01392574191601</c:v>
                </c:pt>
                <c:pt idx="106190">
                  <c:v>246.01624249719001</c:v>
                </c:pt>
                <c:pt idx="106191">
                  <c:v>246.01855925246301</c:v>
                </c:pt>
                <c:pt idx="106192">
                  <c:v>246.020876007737</c:v>
                </c:pt>
                <c:pt idx="106193">
                  <c:v>246.02319276301</c:v>
                </c:pt>
                <c:pt idx="106194">
                  <c:v>246.025509518284</c:v>
                </c:pt>
                <c:pt idx="106195">
                  <c:v>246.027826273557</c:v>
                </c:pt>
                <c:pt idx="106196">
                  <c:v>246.03014302883099</c:v>
                </c:pt>
                <c:pt idx="106197">
                  <c:v>246.03245978410499</c:v>
                </c:pt>
                <c:pt idx="106198">
                  <c:v>246.03477653937799</c:v>
                </c:pt>
                <c:pt idx="106199">
                  <c:v>246.03709329465201</c:v>
                </c:pt>
                <c:pt idx="106200">
                  <c:v>246.03941004992501</c:v>
                </c:pt>
                <c:pt idx="106201">
                  <c:v>246.041726805199</c:v>
                </c:pt>
                <c:pt idx="106202">
                  <c:v>246.04404356047201</c:v>
                </c:pt>
                <c:pt idx="106203">
                  <c:v>246.046360315746</c:v>
                </c:pt>
                <c:pt idx="106204">
                  <c:v>246.048677071019</c:v>
                </c:pt>
                <c:pt idx="106205">
                  <c:v>246.05099382629299</c:v>
                </c:pt>
                <c:pt idx="106206">
                  <c:v>246.053310581566</c:v>
                </c:pt>
                <c:pt idx="106207">
                  <c:v>246.05562733683999</c:v>
                </c:pt>
                <c:pt idx="106208">
                  <c:v>246.05794409211401</c:v>
                </c:pt>
                <c:pt idx="106209">
                  <c:v>246.06026084738701</c:v>
                </c:pt>
                <c:pt idx="106210">
                  <c:v>246.06257760266101</c:v>
                </c:pt>
                <c:pt idx="106211">
                  <c:v>246.06489435793401</c:v>
                </c:pt>
                <c:pt idx="106212">
                  <c:v>246.067211113208</c:v>
                </c:pt>
                <c:pt idx="106213">
                  <c:v>246.069527868481</c:v>
                </c:pt>
                <c:pt idx="106214">
                  <c:v>246.071844623755</c:v>
                </c:pt>
                <c:pt idx="106215">
                  <c:v>246.074161379028</c:v>
                </c:pt>
                <c:pt idx="106216">
                  <c:v>246.07647813430199</c:v>
                </c:pt>
                <c:pt idx="106217">
                  <c:v>246.07879488957499</c:v>
                </c:pt>
                <c:pt idx="106218">
                  <c:v>246.08111164484899</c:v>
                </c:pt>
                <c:pt idx="106219">
                  <c:v>246.08342840012199</c:v>
                </c:pt>
                <c:pt idx="106220">
                  <c:v>246.08574515539601</c:v>
                </c:pt>
                <c:pt idx="106221">
                  <c:v>246.08806191067001</c:v>
                </c:pt>
                <c:pt idx="106222">
                  <c:v>246.09037866594301</c:v>
                </c:pt>
                <c:pt idx="106223">
                  <c:v>246.092695421217</c:v>
                </c:pt>
                <c:pt idx="106224">
                  <c:v>246.09501217649</c:v>
                </c:pt>
                <c:pt idx="106225">
                  <c:v>246.097328931764</c:v>
                </c:pt>
                <c:pt idx="106226">
                  <c:v>246.099645687037</c:v>
                </c:pt>
                <c:pt idx="106227">
                  <c:v>246.10196244231099</c:v>
                </c:pt>
                <c:pt idx="106228">
                  <c:v>246.10427919758399</c:v>
                </c:pt>
                <c:pt idx="106229">
                  <c:v>246.10659595285799</c:v>
                </c:pt>
                <c:pt idx="106230">
                  <c:v>246.10891270813099</c:v>
                </c:pt>
                <c:pt idx="106231">
                  <c:v>246.11122946340501</c:v>
                </c:pt>
                <c:pt idx="106232">
                  <c:v>246.11354621867801</c:v>
                </c:pt>
                <c:pt idx="106233">
                  <c:v>246.11586297395201</c:v>
                </c:pt>
                <c:pt idx="106234">
                  <c:v>246.118179729226</c:v>
                </c:pt>
                <c:pt idx="106235">
                  <c:v>246.120496484499</c:v>
                </c:pt>
                <c:pt idx="106236">
                  <c:v>246.122813239773</c:v>
                </c:pt>
                <c:pt idx="106237">
                  <c:v>246.125129995046</c:v>
                </c:pt>
                <c:pt idx="106238">
                  <c:v>246.12744675031999</c:v>
                </c:pt>
                <c:pt idx="106239">
                  <c:v>246.12976350559299</c:v>
                </c:pt>
                <c:pt idx="106240">
                  <c:v>246.13208026086701</c:v>
                </c:pt>
                <c:pt idx="106241">
                  <c:v>246.13439701614001</c:v>
                </c:pt>
                <c:pt idx="106242">
                  <c:v>246.13671377141401</c:v>
                </c:pt>
                <c:pt idx="106243">
                  <c:v>246.13903052668701</c:v>
                </c:pt>
                <c:pt idx="106244">
                  <c:v>246.141347281961</c:v>
                </c:pt>
                <c:pt idx="106245">
                  <c:v>246.143664037235</c:v>
                </c:pt>
                <c:pt idx="106246">
                  <c:v>246.145980792508</c:v>
                </c:pt>
                <c:pt idx="106247">
                  <c:v>246.14829754778199</c:v>
                </c:pt>
                <c:pt idx="106248">
                  <c:v>246.15061430305499</c:v>
                </c:pt>
                <c:pt idx="106249">
                  <c:v>246.15293105832899</c:v>
                </c:pt>
                <c:pt idx="106250">
                  <c:v>246.15524781360199</c:v>
                </c:pt>
                <c:pt idx="106251">
                  <c:v>246.15756456887601</c:v>
                </c:pt>
                <c:pt idx="106252">
                  <c:v>246.15988132414901</c:v>
                </c:pt>
                <c:pt idx="106253">
                  <c:v>246.16219807942301</c:v>
                </c:pt>
                <c:pt idx="106254">
                  <c:v>246.16451483469601</c:v>
                </c:pt>
                <c:pt idx="106255">
                  <c:v>246.16683158997</c:v>
                </c:pt>
                <c:pt idx="106256">
                  <c:v>246.169148345243</c:v>
                </c:pt>
                <c:pt idx="106257">
                  <c:v>246.171465100517</c:v>
                </c:pt>
                <c:pt idx="106258">
                  <c:v>246.17378185579099</c:v>
                </c:pt>
                <c:pt idx="106259">
                  <c:v>246.17609861106399</c:v>
                </c:pt>
                <c:pt idx="106260">
                  <c:v>246.17841536633799</c:v>
                </c:pt>
                <c:pt idx="106261">
                  <c:v>246.18073212161099</c:v>
                </c:pt>
                <c:pt idx="106262">
                  <c:v>246.18304887688501</c:v>
                </c:pt>
                <c:pt idx="106263">
                  <c:v>246.18536563215801</c:v>
                </c:pt>
                <c:pt idx="106264">
                  <c:v>246.18768238743201</c:v>
                </c:pt>
                <c:pt idx="106265">
                  <c:v>246.18999914270501</c:v>
                </c:pt>
                <c:pt idx="106266">
                  <c:v>246.192315897979</c:v>
                </c:pt>
                <c:pt idx="106267">
                  <c:v>246.194632653252</c:v>
                </c:pt>
                <c:pt idx="106268">
                  <c:v>246.196949408526</c:v>
                </c:pt>
                <c:pt idx="106269">
                  <c:v>246.199266163799</c:v>
                </c:pt>
                <c:pt idx="106270">
                  <c:v>246.20158291907299</c:v>
                </c:pt>
                <c:pt idx="106271">
                  <c:v>246.20389967434701</c:v>
                </c:pt>
                <c:pt idx="106272">
                  <c:v>246.20621642962001</c:v>
                </c:pt>
                <c:pt idx="106273">
                  <c:v>246.20853318489401</c:v>
                </c:pt>
                <c:pt idx="106274">
                  <c:v>246.21084994016701</c:v>
                </c:pt>
                <c:pt idx="106275">
                  <c:v>246.213166695441</c:v>
                </c:pt>
                <c:pt idx="106276">
                  <c:v>246.215483450714</c:v>
                </c:pt>
                <c:pt idx="106277">
                  <c:v>246.217800205988</c:v>
                </c:pt>
                <c:pt idx="106278">
                  <c:v>246.220116961261</c:v>
                </c:pt>
                <c:pt idx="106279">
                  <c:v>246.22243371653499</c:v>
                </c:pt>
                <c:pt idx="106280">
                  <c:v>246.22475047180799</c:v>
                </c:pt>
                <c:pt idx="106281">
                  <c:v>246.22706722708199</c:v>
                </c:pt>
                <c:pt idx="106282">
                  <c:v>246.22938398235499</c:v>
                </c:pt>
                <c:pt idx="106283">
                  <c:v>246.23170073762901</c:v>
                </c:pt>
                <c:pt idx="106284">
                  <c:v>246.23401749290301</c:v>
                </c:pt>
                <c:pt idx="106285">
                  <c:v>246.23633424817601</c:v>
                </c:pt>
                <c:pt idx="106286">
                  <c:v>246.23865100345</c:v>
                </c:pt>
                <c:pt idx="106287">
                  <c:v>246.240967758723</c:v>
                </c:pt>
                <c:pt idx="106288">
                  <c:v>246.243284513997</c:v>
                </c:pt>
                <c:pt idx="106289">
                  <c:v>246.24560126927</c:v>
                </c:pt>
                <c:pt idx="106290">
                  <c:v>246.24791802454399</c:v>
                </c:pt>
                <c:pt idx="106291">
                  <c:v>246.25023477981699</c:v>
                </c:pt>
                <c:pt idx="106292">
                  <c:v>246.25255153509099</c:v>
                </c:pt>
                <c:pt idx="106293">
                  <c:v>246.25486829036399</c:v>
                </c:pt>
                <c:pt idx="106294">
                  <c:v>246.25718504563801</c:v>
                </c:pt>
                <c:pt idx="106295">
                  <c:v>246.25950180091201</c:v>
                </c:pt>
                <c:pt idx="106296">
                  <c:v>246.26181855618501</c:v>
                </c:pt>
                <c:pt idx="106297">
                  <c:v>246.264135311459</c:v>
                </c:pt>
                <c:pt idx="106298">
                  <c:v>246.266452066732</c:v>
                </c:pt>
                <c:pt idx="106299">
                  <c:v>246.268768822006</c:v>
                </c:pt>
                <c:pt idx="106300">
                  <c:v>246.271085577279</c:v>
                </c:pt>
                <c:pt idx="106301">
                  <c:v>246.27340233255299</c:v>
                </c:pt>
                <c:pt idx="106302">
                  <c:v>246.27571908782599</c:v>
                </c:pt>
                <c:pt idx="106303">
                  <c:v>246.27803584310001</c:v>
                </c:pt>
                <c:pt idx="106304">
                  <c:v>246.28035259837301</c:v>
                </c:pt>
                <c:pt idx="106305">
                  <c:v>246.28266935364701</c:v>
                </c:pt>
                <c:pt idx="106306">
                  <c:v>246.28498610892001</c:v>
                </c:pt>
                <c:pt idx="106307">
                  <c:v>246.287302864194</c:v>
                </c:pt>
                <c:pt idx="106308">
                  <c:v>246.289619619468</c:v>
                </c:pt>
                <c:pt idx="106309">
                  <c:v>246.291936374741</c:v>
                </c:pt>
                <c:pt idx="106310">
                  <c:v>246.29425313001499</c:v>
                </c:pt>
                <c:pt idx="106311">
                  <c:v>246.29656988528799</c:v>
                </c:pt>
                <c:pt idx="106312">
                  <c:v>246.29888664056199</c:v>
                </c:pt>
                <c:pt idx="106313">
                  <c:v>246.30120339583499</c:v>
                </c:pt>
                <c:pt idx="106314">
                  <c:v>246.30352015110901</c:v>
                </c:pt>
                <c:pt idx="106315">
                  <c:v>246.30583690638201</c:v>
                </c:pt>
                <c:pt idx="106316">
                  <c:v>246.30815366165601</c:v>
                </c:pt>
                <c:pt idx="106317">
                  <c:v>246.31047041692901</c:v>
                </c:pt>
                <c:pt idx="106318">
                  <c:v>246.312787172203</c:v>
                </c:pt>
                <c:pt idx="106319">
                  <c:v>246.315103927476</c:v>
                </c:pt>
                <c:pt idx="106320">
                  <c:v>246.31742068275</c:v>
                </c:pt>
                <c:pt idx="106321">
                  <c:v>246.31973743802399</c:v>
                </c:pt>
                <c:pt idx="106322">
                  <c:v>246.32205419329699</c:v>
                </c:pt>
                <c:pt idx="106323">
                  <c:v>246.32437094857099</c:v>
                </c:pt>
                <c:pt idx="106324">
                  <c:v>246.32668770384399</c:v>
                </c:pt>
                <c:pt idx="106325">
                  <c:v>246.32900445911801</c:v>
                </c:pt>
                <c:pt idx="106326">
                  <c:v>246.33132121439101</c:v>
                </c:pt>
                <c:pt idx="106327">
                  <c:v>246.33363796966501</c:v>
                </c:pt>
                <c:pt idx="106328">
                  <c:v>246.33595472493801</c:v>
                </c:pt>
                <c:pt idx="106329">
                  <c:v>246.338271480212</c:v>
                </c:pt>
                <c:pt idx="106330">
                  <c:v>246.340588235485</c:v>
                </c:pt>
                <c:pt idx="106331">
                  <c:v>246.342904990759</c:v>
                </c:pt>
                <c:pt idx="106332">
                  <c:v>246.345221746032</c:v>
                </c:pt>
                <c:pt idx="106333">
                  <c:v>246.34753850130599</c:v>
                </c:pt>
                <c:pt idx="106334">
                  <c:v>246.34985525658001</c:v>
                </c:pt>
                <c:pt idx="106335">
                  <c:v>246.35217201185301</c:v>
                </c:pt>
                <c:pt idx="106336">
                  <c:v>246.35448876712701</c:v>
                </c:pt>
                <c:pt idx="106337">
                  <c:v>246.35680552240001</c:v>
                </c:pt>
                <c:pt idx="106338">
                  <c:v>246.359122277674</c:v>
                </c:pt>
                <c:pt idx="106339">
                  <c:v>246.361439032947</c:v>
                </c:pt>
                <c:pt idx="106340">
                  <c:v>246.363755788221</c:v>
                </c:pt>
                <c:pt idx="106341">
                  <c:v>246.366072543494</c:v>
                </c:pt>
                <c:pt idx="106342">
                  <c:v>246.36838929876799</c:v>
                </c:pt>
                <c:pt idx="106343">
                  <c:v>246.37070605404099</c:v>
                </c:pt>
                <c:pt idx="106344">
                  <c:v>246.37302280931499</c:v>
                </c:pt>
                <c:pt idx="106345">
                  <c:v>246.37533956458901</c:v>
                </c:pt>
                <c:pt idx="106346">
                  <c:v>246.37765631986201</c:v>
                </c:pt>
                <c:pt idx="106347">
                  <c:v>246.37997307513601</c:v>
                </c:pt>
                <c:pt idx="106348">
                  <c:v>246.38228983040901</c:v>
                </c:pt>
                <c:pt idx="106349">
                  <c:v>246.384606585683</c:v>
                </c:pt>
                <c:pt idx="106350">
                  <c:v>246.386923340956</c:v>
                </c:pt>
                <c:pt idx="106351">
                  <c:v>246.38924009623</c:v>
                </c:pt>
                <c:pt idx="106352">
                  <c:v>246.391556851503</c:v>
                </c:pt>
                <c:pt idx="106353">
                  <c:v>246.39387360677699</c:v>
                </c:pt>
                <c:pt idx="106354">
                  <c:v>246.39619036204999</c:v>
                </c:pt>
                <c:pt idx="106355">
                  <c:v>246.39850711732399</c:v>
                </c:pt>
                <c:pt idx="106356">
                  <c:v>246.40082387259699</c:v>
                </c:pt>
                <c:pt idx="106357">
                  <c:v>246.40314062787101</c:v>
                </c:pt>
                <c:pt idx="106358">
                  <c:v>246.40545738314501</c:v>
                </c:pt>
                <c:pt idx="106359">
                  <c:v>246.40777413841801</c:v>
                </c:pt>
                <c:pt idx="106360">
                  <c:v>246.410090893692</c:v>
                </c:pt>
                <c:pt idx="106361">
                  <c:v>246.412407648965</c:v>
                </c:pt>
                <c:pt idx="106362">
                  <c:v>246.414724404239</c:v>
                </c:pt>
                <c:pt idx="106363">
                  <c:v>246.417041159512</c:v>
                </c:pt>
                <c:pt idx="106364">
                  <c:v>246.41935791478599</c:v>
                </c:pt>
                <c:pt idx="106365">
                  <c:v>246.42167467005899</c:v>
                </c:pt>
                <c:pt idx="106366">
                  <c:v>246.42399142533301</c:v>
                </c:pt>
                <c:pt idx="106367">
                  <c:v>246.42630818060599</c:v>
                </c:pt>
                <c:pt idx="106368">
                  <c:v>246.42862493588001</c:v>
                </c:pt>
                <c:pt idx="106369">
                  <c:v>246.43094169115301</c:v>
                </c:pt>
                <c:pt idx="106370">
                  <c:v>246.433258446427</c:v>
                </c:pt>
                <c:pt idx="106371">
                  <c:v>246.435575201701</c:v>
                </c:pt>
                <c:pt idx="106372">
                  <c:v>246.437891956974</c:v>
                </c:pt>
                <c:pt idx="106373">
                  <c:v>246.44020871224799</c:v>
                </c:pt>
                <c:pt idx="106374">
                  <c:v>246.44252546752099</c:v>
                </c:pt>
                <c:pt idx="106375">
                  <c:v>246.44484222279499</c:v>
                </c:pt>
                <c:pt idx="106376">
                  <c:v>246.44715897806799</c:v>
                </c:pt>
                <c:pt idx="106377">
                  <c:v>246.44947573334201</c:v>
                </c:pt>
                <c:pt idx="106378">
                  <c:v>246.45179248861501</c:v>
                </c:pt>
                <c:pt idx="106379">
                  <c:v>246.45410924388901</c:v>
                </c:pt>
                <c:pt idx="106380">
                  <c:v>246.45642599916201</c:v>
                </c:pt>
                <c:pt idx="106381">
                  <c:v>246.458742754436</c:v>
                </c:pt>
                <c:pt idx="106382">
                  <c:v>246.46105950971</c:v>
                </c:pt>
                <c:pt idx="106383">
                  <c:v>246.463376264983</c:v>
                </c:pt>
                <c:pt idx="106384">
                  <c:v>246.46569302025699</c:v>
                </c:pt>
                <c:pt idx="106385">
                  <c:v>246.46800977552999</c:v>
                </c:pt>
                <c:pt idx="106386">
                  <c:v>246.47032653080399</c:v>
                </c:pt>
                <c:pt idx="106387">
                  <c:v>246.47264328607699</c:v>
                </c:pt>
                <c:pt idx="106388">
                  <c:v>246.47496004135101</c:v>
                </c:pt>
                <c:pt idx="106389">
                  <c:v>246.47727679662401</c:v>
                </c:pt>
                <c:pt idx="106390">
                  <c:v>246.47959355189801</c:v>
                </c:pt>
                <c:pt idx="106391">
                  <c:v>246.48191030717101</c:v>
                </c:pt>
                <c:pt idx="106392">
                  <c:v>246.484227062445</c:v>
                </c:pt>
                <c:pt idx="106393">
                  <c:v>246.486543817718</c:v>
                </c:pt>
                <c:pt idx="106394">
                  <c:v>246.488860572992</c:v>
                </c:pt>
                <c:pt idx="106395">
                  <c:v>246.49117732826599</c:v>
                </c:pt>
                <c:pt idx="106396">
                  <c:v>246.49349408353899</c:v>
                </c:pt>
                <c:pt idx="106397">
                  <c:v>246.49581083881299</c:v>
                </c:pt>
                <c:pt idx="106398">
                  <c:v>246.49812759408599</c:v>
                </c:pt>
                <c:pt idx="106399">
                  <c:v>246.50044434936001</c:v>
                </c:pt>
                <c:pt idx="106400">
                  <c:v>246.50276110463301</c:v>
                </c:pt>
                <c:pt idx="106401">
                  <c:v>246.505077859907</c:v>
                </c:pt>
                <c:pt idx="106402">
                  <c:v>246.50739461518</c:v>
                </c:pt>
                <c:pt idx="106403">
                  <c:v>246.509711370454</c:v>
                </c:pt>
                <c:pt idx="106404">
                  <c:v>246.512028125727</c:v>
                </c:pt>
                <c:pt idx="106405">
                  <c:v>246.51434488100099</c:v>
                </c:pt>
                <c:pt idx="106406">
                  <c:v>246.51666163627399</c:v>
                </c:pt>
                <c:pt idx="106407">
                  <c:v>246.51897839154799</c:v>
                </c:pt>
                <c:pt idx="106408">
                  <c:v>246.52129514682201</c:v>
                </c:pt>
                <c:pt idx="106409">
                  <c:v>246.52361190209501</c:v>
                </c:pt>
                <c:pt idx="106410">
                  <c:v>246.52592865736901</c:v>
                </c:pt>
                <c:pt idx="106411">
                  <c:v>246.52824541264201</c:v>
                </c:pt>
                <c:pt idx="106412">
                  <c:v>246.530562167916</c:v>
                </c:pt>
                <c:pt idx="106413">
                  <c:v>246.532878923189</c:v>
                </c:pt>
                <c:pt idx="106414">
                  <c:v>246.535195678463</c:v>
                </c:pt>
                <c:pt idx="106415">
                  <c:v>246.537512433736</c:v>
                </c:pt>
                <c:pt idx="106416">
                  <c:v>246.53982918900999</c:v>
                </c:pt>
                <c:pt idx="106417">
                  <c:v>246.54214594428299</c:v>
                </c:pt>
                <c:pt idx="106418">
                  <c:v>246.54446269955699</c:v>
                </c:pt>
                <c:pt idx="106419">
                  <c:v>246.54677945482999</c:v>
                </c:pt>
                <c:pt idx="106420">
                  <c:v>246.54909621010401</c:v>
                </c:pt>
                <c:pt idx="106421">
                  <c:v>246.55141296537801</c:v>
                </c:pt>
                <c:pt idx="106422">
                  <c:v>246.55372972065101</c:v>
                </c:pt>
                <c:pt idx="106423">
                  <c:v>246.556046475925</c:v>
                </c:pt>
                <c:pt idx="106424">
                  <c:v>246.558363231198</c:v>
                </c:pt>
                <c:pt idx="106425">
                  <c:v>246.560679986472</c:v>
                </c:pt>
                <c:pt idx="106426">
                  <c:v>246.562996741745</c:v>
                </c:pt>
                <c:pt idx="106427">
                  <c:v>246.56531349701899</c:v>
                </c:pt>
                <c:pt idx="106428">
                  <c:v>246.56763025229199</c:v>
                </c:pt>
                <c:pt idx="106429">
                  <c:v>246.56994700756599</c:v>
                </c:pt>
                <c:pt idx="106430">
                  <c:v>246.57226376283899</c:v>
                </c:pt>
                <c:pt idx="106431">
                  <c:v>246.57458051811301</c:v>
                </c:pt>
                <c:pt idx="106432">
                  <c:v>246.576897273387</c:v>
                </c:pt>
                <c:pt idx="106433">
                  <c:v>246.57921402866</c:v>
                </c:pt>
                <c:pt idx="106434">
                  <c:v>246.581530783934</c:v>
                </c:pt>
                <c:pt idx="106435">
                  <c:v>246.583847539207</c:v>
                </c:pt>
                <c:pt idx="106436">
                  <c:v>246.58616429448099</c:v>
                </c:pt>
                <c:pt idx="106437">
                  <c:v>246.58848104975399</c:v>
                </c:pt>
                <c:pt idx="106438">
                  <c:v>246.59079780502799</c:v>
                </c:pt>
                <c:pt idx="106439">
                  <c:v>246.59311456030099</c:v>
                </c:pt>
                <c:pt idx="106440">
                  <c:v>246.59543131557501</c:v>
                </c:pt>
                <c:pt idx="106441">
                  <c:v>246.59774807084801</c:v>
                </c:pt>
                <c:pt idx="106442">
                  <c:v>246.60006482612201</c:v>
                </c:pt>
                <c:pt idx="106443">
                  <c:v>246.60238158139501</c:v>
                </c:pt>
                <c:pt idx="106444">
                  <c:v>246.604698336669</c:v>
                </c:pt>
                <c:pt idx="106445">
                  <c:v>246.607015091943</c:v>
                </c:pt>
                <c:pt idx="106446">
                  <c:v>246.609331847216</c:v>
                </c:pt>
                <c:pt idx="106447">
                  <c:v>246.61164860248999</c:v>
                </c:pt>
                <c:pt idx="106448">
                  <c:v>246.61396535776299</c:v>
                </c:pt>
                <c:pt idx="106449">
                  <c:v>246.61628211303699</c:v>
                </c:pt>
                <c:pt idx="106450">
                  <c:v>246.61859886830999</c:v>
                </c:pt>
                <c:pt idx="106451">
                  <c:v>246.62091562358401</c:v>
                </c:pt>
                <c:pt idx="106452">
                  <c:v>246.62323237885701</c:v>
                </c:pt>
                <c:pt idx="106453">
                  <c:v>246.62554913413101</c:v>
                </c:pt>
                <c:pt idx="106454">
                  <c:v>246.62786588940401</c:v>
                </c:pt>
                <c:pt idx="106455">
                  <c:v>246.630182644678</c:v>
                </c:pt>
                <c:pt idx="106456">
                  <c:v>246.632499399951</c:v>
                </c:pt>
                <c:pt idx="106457">
                  <c:v>246.634816155225</c:v>
                </c:pt>
                <c:pt idx="106458">
                  <c:v>246.63713291049899</c:v>
                </c:pt>
                <c:pt idx="106459">
                  <c:v>246.63944966577199</c:v>
                </c:pt>
                <c:pt idx="106460">
                  <c:v>246.64176642104599</c:v>
                </c:pt>
                <c:pt idx="106461">
                  <c:v>246.64408317631899</c:v>
                </c:pt>
                <c:pt idx="106462">
                  <c:v>246.64639993159301</c:v>
                </c:pt>
                <c:pt idx="106463">
                  <c:v>246.64871668686601</c:v>
                </c:pt>
                <c:pt idx="106464">
                  <c:v>246.65103344214</c:v>
                </c:pt>
                <c:pt idx="106465">
                  <c:v>246.653350197413</c:v>
                </c:pt>
                <c:pt idx="106466">
                  <c:v>246.655666952687</c:v>
                </c:pt>
                <c:pt idx="106467">
                  <c:v>246.65798370796</c:v>
                </c:pt>
                <c:pt idx="106468">
                  <c:v>246.66030046323399</c:v>
                </c:pt>
                <c:pt idx="106469">
                  <c:v>246.66261721850699</c:v>
                </c:pt>
                <c:pt idx="106470">
                  <c:v>246.66493397378099</c:v>
                </c:pt>
                <c:pt idx="106471">
                  <c:v>246.66725072905501</c:v>
                </c:pt>
                <c:pt idx="106472">
                  <c:v>246.66956748432801</c:v>
                </c:pt>
                <c:pt idx="106473">
                  <c:v>246.67188423960201</c:v>
                </c:pt>
                <c:pt idx="106474">
                  <c:v>246.67420099487501</c:v>
                </c:pt>
                <c:pt idx="106475">
                  <c:v>246.676517750149</c:v>
                </c:pt>
                <c:pt idx="106476">
                  <c:v>246.678834505422</c:v>
                </c:pt>
                <c:pt idx="106477">
                  <c:v>246.681151260696</c:v>
                </c:pt>
                <c:pt idx="106478">
                  <c:v>246.683468015969</c:v>
                </c:pt>
                <c:pt idx="106479">
                  <c:v>246.68578477124299</c:v>
                </c:pt>
                <c:pt idx="106480">
                  <c:v>246.68810152651599</c:v>
                </c:pt>
                <c:pt idx="106481">
                  <c:v>246.69041828178999</c:v>
                </c:pt>
                <c:pt idx="106482">
                  <c:v>246.69273503706401</c:v>
                </c:pt>
                <c:pt idx="106483">
                  <c:v>246.69505179233701</c:v>
                </c:pt>
                <c:pt idx="106484">
                  <c:v>246.69736854761101</c:v>
                </c:pt>
                <c:pt idx="106485">
                  <c:v>246.69968530288401</c:v>
                </c:pt>
                <c:pt idx="106486">
                  <c:v>246.702002058158</c:v>
                </c:pt>
                <c:pt idx="106487">
                  <c:v>246.704318813431</c:v>
                </c:pt>
                <c:pt idx="106488">
                  <c:v>246.706635568705</c:v>
                </c:pt>
                <c:pt idx="106489">
                  <c:v>246.708952323978</c:v>
                </c:pt>
                <c:pt idx="106490">
                  <c:v>246.71126907925199</c:v>
                </c:pt>
                <c:pt idx="106491">
                  <c:v>246.71358583452499</c:v>
                </c:pt>
                <c:pt idx="106492">
                  <c:v>246.71590258979899</c:v>
                </c:pt>
                <c:pt idx="106493">
                  <c:v>246.71821934507199</c:v>
                </c:pt>
                <c:pt idx="106494">
                  <c:v>246.72053610034601</c:v>
                </c:pt>
                <c:pt idx="106495">
                  <c:v>246.72285285562</c:v>
                </c:pt>
                <c:pt idx="106496">
                  <c:v>246.725169610893</c:v>
                </c:pt>
                <c:pt idx="106497">
                  <c:v>246.727486366167</c:v>
                </c:pt>
                <c:pt idx="106498">
                  <c:v>246.72980312144</c:v>
                </c:pt>
                <c:pt idx="106499">
                  <c:v>246.73211987671399</c:v>
                </c:pt>
                <c:pt idx="106500">
                  <c:v>246.73443663198699</c:v>
                </c:pt>
                <c:pt idx="106501">
                  <c:v>246.73675338726099</c:v>
                </c:pt>
                <c:pt idx="106502">
                  <c:v>246.73907014253399</c:v>
                </c:pt>
                <c:pt idx="106503">
                  <c:v>246.74138689780801</c:v>
                </c:pt>
                <c:pt idx="106504">
                  <c:v>246.74370365308101</c:v>
                </c:pt>
                <c:pt idx="106505">
                  <c:v>246.74602040835501</c:v>
                </c:pt>
                <c:pt idx="106506">
                  <c:v>246.74833716362801</c:v>
                </c:pt>
                <c:pt idx="106507">
                  <c:v>246.750653918902</c:v>
                </c:pt>
                <c:pt idx="106508">
                  <c:v>246.752970674176</c:v>
                </c:pt>
                <c:pt idx="106509">
                  <c:v>246.755287429449</c:v>
                </c:pt>
                <c:pt idx="106510">
                  <c:v>246.75760418472299</c:v>
                </c:pt>
                <c:pt idx="106511">
                  <c:v>246.75992093999599</c:v>
                </c:pt>
                <c:pt idx="106512">
                  <c:v>246.76223769526999</c:v>
                </c:pt>
                <c:pt idx="106513">
                  <c:v>246.76455445054299</c:v>
                </c:pt>
                <c:pt idx="106514">
                  <c:v>246.76687120581701</c:v>
                </c:pt>
                <c:pt idx="106515">
                  <c:v>246.76918796109001</c:v>
                </c:pt>
                <c:pt idx="106516">
                  <c:v>246.77150471636401</c:v>
                </c:pt>
                <c:pt idx="106517">
                  <c:v>246.77382147163701</c:v>
                </c:pt>
                <c:pt idx="106518">
                  <c:v>246.776138226911</c:v>
                </c:pt>
                <c:pt idx="106519">
                  <c:v>246.778454982184</c:v>
                </c:pt>
                <c:pt idx="106520">
                  <c:v>246.780771737458</c:v>
                </c:pt>
                <c:pt idx="106521">
                  <c:v>246.78308849273199</c:v>
                </c:pt>
                <c:pt idx="106522">
                  <c:v>246.78540524800499</c:v>
                </c:pt>
                <c:pt idx="106523">
                  <c:v>246.78772200327899</c:v>
                </c:pt>
                <c:pt idx="106524">
                  <c:v>246.79003875855199</c:v>
                </c:pt>
                <c:pt idx="106525">
                  <c:v>246.79235551382601</c:v>
                </c:pt>
                <c:pt idx="106526">
                  <c:v>246.79467226909901</c:v>
                </c:pt>
                <c:pt idx="106527">
                  <c:v>246.796989024373</c:v>
                </c:pt>
                <c:pt idx="106528">
                  <c:v>246.79930577964601</c:v>
                </c:pt>
                <c:pt idx="106529">
                  <c:v>246.80162253492</c:v>
                </c:pt>
                <c:pt idx="106530">
                  <c:v>246.803939290193</c:v>
                </c:pt>
                <c:pt idx="106531">
                  <c:v>246.80625604546699</c:v>
                </c:pt>
                <c:pt idx="106532">
                  <c:v>246.80857280074099</c:v>
                </c:pt>
                <c:pt idx="106533">
                  <c:v>246.81088955601399</c:v>
                </c:pt>
                <c:pt idx="106534">
                  <c:v>246.81320631128801</c:v>
                </c:pt>
                <c:pt idx="106535">
                  <c:v>246.81552306656101</c:v>
                </c:pt>
                <c:pt idx="106536">
                  <c:v>246.81783982183501</c:v>
                </c:pt>
                <c:pt idx="106537">
                  <c:v>246.82015657710801</c:v>
                </c:pt>
                <c:pt idx="106538">
                  <c:v>246.822473332382</c:v>
                </c:pt>
                <c:pt idx="106539">
                  <c:v>246.824790087655</c:v>
                </c:pt>
                <c:pt idx="106540">
                  <c:v>246.827106842929</c:v>
                </c:pt>
                <c:pt idx="106541">
                  <c:v>246.829423598202</c:v>
                </c:pt>
                <c:pt idx="106542">
                  <c:v>246.83174035347599</c:v>
                </c:pt>
                <c:pt idx="106543">
                  <c:v>246.83405710874899</c:v>
                </c:pt>
                <c:pt idx="106544">
                  <c:v>246.83637386402299</c:v>
                </c:pt>
                <c:pt idx="106545">
                  <c:v>246.83869061929701</c:v>
                </c:pt>
                <c:pt idx="106546">
                  <c:v>246.84100737457001</c:v>
                </c:pt>
                <c:pt idx="106547">
                  <c:v>246.84332412984401</c:v>
                </c:pt>
                <c:pt idx="106548">
                  <c:v>246.84564088511701</c:v>
                </c:pt>
                <c:pt idx="106549">
                  <c:v>246.847957640391</c:v>
                </c:pt>
                <c:pt idx="106550">
                  <c:v>246.850274395664</c:v>
                </c:pt>
                <c:pt idx="106551">
                  <c:v>246.852591150938</c:v>
                </c:pt>
                <c:pt idx="106552">
                  <c:v>246.854907906211</c:v>
                </c:pt>
                <c:pt idx="106553">
                  <c:v>246.85722466148499</c:v>
                </c:pt>
                <c:pt idx="106554">
                  <c:v>246.85954141675799</c:v>
                </c:pt>
                <c:pt idx="106555">
                  <c:v>246.86185817203199</c:v>
                </c:pt>
                <c:pt idx="106556">
                  <c:v>246.86417492730499</c:v>
                </c:pt>
                <c:pt idx="106557">
                  <c:v>246.86649168257901</c:v>
                </c:pt>
                <c:pt idx="106558">
                  <c:v>246.868808437853</c:v>
                </c:pt>
                <c:pt idx="106559">
                  <c:v>246.87112519312601</c:v>
                </c:pt>
                <c:pt idx="106560">
                  <c:v>246.8734419484</c:v>
                </c:pt>
                <c:pt idx="106561">
                  <c:v>246.875758703673</c:v>
                </c:pt>
                <c:pt idx="106562">
                  <c:v>246.878075458947</c:v>
                </c:pt>
                <c:pt idx="106563">
                  <c:v>246.88039221422</c:v>
                </c:pt>
                <c:pt idx="106564">
                  <c:v>246.88270896949399</c:v>
                </c:pt>
                <c:pt idx="106565">
                  <c:v>246.88502572476699</c:v>
                </c:pt>
                <c:pt idx="106566">
                  <c:v>246.88734248004101</c:v>
                </c:pt>
                <c:pt idx="106567">
                  <c:v>246.88965923531401</c:v>
                </c:pt>
                <c:pt idx="106568">
                  <c:v>246.89197599058801</c:v>
                </c:pt>
                <c:pt idx="106569">
                  <c:v>246.894292745862</c:v>
                </c:pt>
                <c:pt idx="106570">
                  <c:v>246.896609501135</c:v>
                </c:pt>
                <c:pt idx="106571">
                  <c:v>246.898926256409</c:v>
                </c:pt>
                <c:pt idx="106572">
                  <c:v>246.901243011682</c:v>
                </c:pt>
                <c:pt idx="106573">
                  <c:v>246.90355976695599</c:v>
                </c:pt>
                <c:pt idx="106574">
                  <c:v>246.90587652222899</c:v>
                </c:pt>
                <c:pt idx="106575">
                  <c:v>246.90819327750299</c:v>
                </c:pt>
                <c:pt idx="106576">
                  <c:v>246.91051003277599</c:v>
                </c:pt>
                <c:pt idx="106577">
                  <c:v>246.91282678805001</c:v>
                </c:pt>
                <c:pt idx="106578">
                  <c:v>246.91514354332301</c:v>
                </c:pt>
                <c:pt idx="106579">
                  <c:v>246.91746029859701</c:v>
                </c:pt>
                <c:pt idx="106580">
                  <c:v>246.91977705387001</c:v>
                </c:pt>
                <c:pt idx="106581">
                  <c:v>246.922093809144</c:v>
                </c:pt>
                <c:pt idx="106582">
                  <c:v>246.924410564418</c:v>
                </c:pt>
                <c:pt idx="106583">
                  <c:v>246.926727319691</c:v>
                </c:pt>
                <c:pt idx="106584">
                  <c:v>246.92904407496499</c:v>
                </c:pt>
                <c:pt idx="106585">
                  <c:v>246.93136083023799</c:v>
                </c:pt>
                <c:pt idx="106586">
                  <c:v>246.93367758551199</c:v>
                </c:pt>
                <c:pt idx="106587">
                  <c:v>246.93599434078499</c:v>
                </c:pt>
                <c:pt idx="106588">
                  <c:v>246.93831109605901</c:v>
                </c:pt>
                <c:pt idx="106589">
                  <c:v>246.94062785133201</c:v>
                </c:pt>
                <c:pt idx="106590">
                  <c:v>246.94294460660601</c:v>
                </c:pt>
                <c:pt idx="106591">
                  <c:v>246.94526136187901</c:v>
                </c:pt>
                <c:pt idx="106592">
                  <c:v>246.947578117153</c:v>
                </c:pt>
                <c:pt idx="106593">
                  <c:v>246.949894872426</c:v>
                </c:pt>
                <c:pt idx="106594">
                  <c:v>246.9522116277</c:v>
                </c:pt>
                <c:pt idx="106595">
                  <c:v>246.95452838297399</c:v>
                </c:pt>
                <c:pt idx="106596">
                  <c:v>246.95684513824699</c:v>
                </c:pt>
                <c:pt idx="106597">
                  <c:v>246.95916189352101</c:v>
                </c:pt>
                <c:pt idx="106598">
                  <c:v>246.96147864879401</c:v>
                </c:pt>
                <c:pt idx="106599">
                  <c:v>246.96379540406801</c:v>
                </c:pt>
                <c:pt idx="106600">
                  <c:v>246.96611215934101</c:v>
                </c:pt>
                <c:pt idx="106601">
                  <c:v>246.968428914615</c:v>
                </c:pt>
                <c:pt idx="106602">
                  <c:v>246.970745669888</c:v>
                </c:pt>
                <c:pt idx="106603">
                  <c:v>246.973062425162</c:v>
                </c:pt>
                <c:pt idx="106604">
                  <c:v>246.975379180435</c:v>
                </c:pt>
                <c:pt idx="106605">
                  <c:v>246.97769593570899</c:v>
                </c:pt>
                <c:pt idx="106606">
                  <c:v>246.98001269098199</c:v>
                </c:pt>
                <c:pt idx="106607">
                  <c:v>246.98232944625599</c:v>
                </c:pt>
                <c:pt idx="106608">
                  <c:v>246.98464620153001</c:v>
                </c:pt>
                <c:pt idx="106609">
                  <c:v>246.98696295680301</c:v>
                </c:pt>
                <c:pt idx="106610">
                  <c:v>246.98927971207701</c:v>
                </c:pt>
                <c:pt idx="106611">
                  <c:v>246.99159646735001</c:v>
                </c:pt>
                <c:pt idx="106612">
                  <c:v>246.993913222624</c:v>
                </c:pt>
                <c:pt idx="106613">
                  <c:v>246.996229977897</c:v>
                </c:pt>
                <c:pt idx="106614">
                  <c:v>246.998546733171</c:v>
                </c:pt>
                <c:pt idx="106615">
                  <c:v>247.000863488444</c:v>
                </c:pt>
                <c:pt idx="106616">
                  <c:v>247.00318024371799</c:v>
                </c:pt>
                <c:pt idx="106617">
                  <c:v>247.00549699899099</c:v>
                </c:pt>
                <c:pt idx="106618">
                  <c:v>247.00781375426499</c:v>
                </c:pt>
                <c:pt idx="106619">
                  <c:v>247.01013050953901</c:v>
                </c:pt>
                <c:pt idx="106620">
                  <c:v>247.01244726481201</c:v>
                </c:pt>
                <c:pt idx="106621">
                  <c:v>247.01476402008601</c:v>
                </c:pt>
                <c:pt idx="106622">
                  <c:v>247.01708077535901</c:v>
                </c:pt>
                <c:pt idx="106623">
                  <c:v>247.019397530633</c:v>
                </c:pt>
                <c:pt idx="106624">
                  <c:v>247.021714285906</c:v>
                </c:pt>
                <c:pt idx="106625">
                  <c:v>247.02403104118</c:v>
                </c:pt>
                <c:pt idx="106626">
                  <c:v>247.026347796453</c:v>
                </c:pt>
                <c:pt idx="106627">
                  <c:v>247.02866455172699</c:v>
                </c:pt>
                <c:pt idx="106628">
                  <c:v>247.03098130699999</c:v>
                </c:pt>
                <c:pt idx="106629">
                  <c:v>247.03329806227401</c:v>
                </c:pt>
                <c:pt idx="106630">
                  <c:v>247.03561481754701</c:v>
                </c:pt>
                <c:pt idx="106631">
                  <c:v>247.03793157282101</c:v>
                </c:pt>
                <c:pt idx="106632">
                  <c:v>247.040248328095</c:v>
                </c:pt>
                <c:pt idx="106633">
                  <c:v>247.042565083368</c:v>
                </c:pt>
                <c:pt idx="106634">
                  <c:v>247.044881838642</c:v>
                </c:pt>
                <c:pt idx="106635">
                  <c:v>247.047198593915</c:v>
                </c:pt>
                <c:pt idx="106636">
                  <c:v>247.04951534918899</c:v>
                </c:pt>
                <c:pt idx="106637">
                  <c:v>247.05183210446199</c:v>
                </c:pt>
                <c:pt idx="106638">
                  <c:v>247.05414885973599</c:v>
                </c:pt>
                <c:pt idx="106639">
                  <c:v>247.05646561500899</c:v>
                </c:pt>
                <c:pt idx="106640">
                  <c:v>247.05878237028301</c:v>
                </c:pt>
                <c:pt idx="106641">
                  <c:v>247.06109912555601</c:v>
                </c:pt>
                <c:pt idx="106642">
                  <c:v>247.06341588083001</c:v>
                </c:pt>
                <c:pt idx="106643">
                  <c:v>247.06573263610301</c:v>
                </c:pt>
                <c:pt idx="106644">
                  <c:v>247.068049391377</c:v>
                </c:pt>
                <c:pt idx="106645">
                  <c:v>247.070366146651</c:v>
                </c:pt>
                <c:pt idx="106646">
                  <c:v>247.072682901924</c:v>
                </c:pt>
                <c:pt idx="106647">
                  <c:v>247.07499965719799</c:v>
                </c:pt>
                <c:pt idx="106648">
                  <c:v>247.07731641247099</c:v>
                </c:pt>
                <c:pt idx="106649">
                  <c:v>247.07963316774499</c:v>
                </c:pt>
                <c:pt idx="106650">
                  <c:v>247.08194992301799</c:v>
                </c:pt>
                <c:pt idx="106651">
                  <c:v>247.08426667829201</c:v>
                </c:pt>
                <c:pt idx="106652">
                  <c:v>247.08658343356501</c:v>
                </c:pt>
                <c:pt idx="106653">
                  <c:v>247.08890018883901</c:v>
                </c:pt>
                <c:pt idx="106654">
                  <c:v>247.09121694411201</c:v>
                </c:pt>
                <c:pt idx="106655">
                  <c:v>247.093533699386</c:v>
                </c:pt>
                <c:pt idx="106656">
                  <c:v>247.095850454659</c:v>
                </c:pt>
                <c:pt idx="106657">
                  <c:v>247.098167209933</c:v>
                </c:pt>
                <c:pt idx="106658">
                  <c:v>247.10048396520699</c:v>
                </c:pt>
                <c:pt idx="106659">
                  <c:v>247.10280072047999</c:v>
                </c:pt>
                <c:pt idx="106660">
                  <c:v>247.10511747575401</c:v>
                </c:pt>
                <c:pt idx="106661">
                  <c:v>247.10743423102701</c:v>
                </c:pt>
                <c:pt idx="106662">
                  <c:v>247.10975098630101</c:v>
                </c:pt>
                <c:pt idx="106663">
                  <c:v>247.11206774157401</c:v>
                </c:pt>
                <c:pt idx="106664">
                  <c:v>247.114384496848</c:v>
                </c:pt>
                <c:pt idx="106665">
                  <c:v>247.116701252121</c:v>
                </c:pt>
                <c:pt idx="106666">
                  <c:v>247.119018007395</c:v>
                </c:pt>
                <c:pt idx="106667">
                  <c:v>247.121334762668</c:v>
                </c:pt>
                <c:pt idx="106668">
                  <c:v>247.12365151794199</c:v>
                </c:pt>
                <c:pt idx="106669">
                  <c:v>247.12596827321599</c:v>
                </c:pt>
                <c:pt idx="106670">
                  <c:v>247.12828502848899</c:v>
                </c:pt>
                <c:pt idx="106671">
                  <c:v>247.13060178376301</c:v>
                </c:pt>
                <c:pt idx="106672">
                  <c:v>247.13291853903601</c:v>
                </c:pt>
                <c:pt idx="106673">
                  <c:v>247.13523529431001</c:v>
                </c:pt>
                <c:pt idx="106674">
                  <c:v>247.13755204958301</c:v>
                </c:pt>
                <c:pt idx="106675">
                  <c:v>247.139868804857</c:v>
                </c:pt>
                <c:pt idx="106676">
                  <c:v>247.14218556013</c:v>
                </c:pt>
                <c:pt idx="106677">
                  <c:v>247.144502315404</c:v>
                </c:pt>
                <c:pt idx="106678">
                  <c:v>247.146819070677</c:v>
                </c:pt>
                <c:pt idx="106679">
                  <c:v>247.14913582595099</c:v>
                </c:pt>
                <c:pt idx="106680">
                  <c:v>247.15145258122399</c:v>
                </c:pt>
                <c:pt idx="106681">
                  <c:v>247.15376933649799</c:v>
                </c:pt>
                <c:pt idx="106682">
                  <c:v>247.15608609177201</c:v>
                </c:pt>
                <c:pt idx="106683">
                  <c:v>247.15840284704501</c:v>
                </c:pt>
                <c:pt idx="106684">
                  <c:v>247.16071960231901</c:v>
                </c:pt>
                <c:pt idx="106685">
                  <c:v>247.16303635759201</c:v>
                </c:pt>
                <c:pt idx="106686">
                  <c:v>247.165353112866</c:v>
                </c:pt>
                <c:pt idx="106687">
                  <c:v>247.167669868139</c:v>
                </c:pt>
                <c:pt idx="106688">
                  <c:v>247.169986623413</c:v>
                </c:pt>
                <c:pt idx="106689">
                  <c:v>247.172303378686</c:v>
                </c:pt>
                <c:pt idx="106690">
                  <c:v>247.17462013395999</c:v>
                </c:pt>
                <c:pt idx="106691">
                  <c:v>247.17693688923299</c:v>
                </c:pt>
                <c:pt idx="106692">
                  <c:v>247.17925364450701</c:v>
                </c:pt>
                <c:pt idx="106693">
                  <c:v>247.18157039978001</c:v>
                </c:pt>
                <c:pt idx="106694">
                  <c:v>247.18388715505401</c:v>
                </c:pt>
                <c:pt idx="106695">
                  <c:v>247.186203910328</c:v>
                </c:pt>
                <c:pt idx="106696">
                  <c:v>247.188520665601</c:v>
                </c:pt>
                <c:pt idx="106697">
                  <c:v>247.190837420875</c:v>
                </c:pt>
                <c:pt idx="106698">
                  <c:v>247.193154176148</c:v>
                </c:pt>
                <c:pt idx="106699">
                  <c:v>247.19547093142199</c:v>
                </c:pt>
                <c:pt idx="106700">
                  <c:v>247.19778768669499</c:v>
                </c:pt>
                <c:pt idx="106701">
                  <c:v>247.20010444196899</c:v>
                </c:pt>
                <c:pt idx="106702">
                  <c:v>247.20242119724199</c:v>
                </c:pt>
                <c:pt idx="106703">
                  <c:v>247.20473795251601</c:v>
                </c:pt>
                <c:pt idx="106704">
                  <c:v>247.20705470778901</c:v>
                </c:pt>
                <c:pt idx="106705">
                  <c:v>247.20937146306301</c:v>
                </c:pt>
                <c:pt idx="106706">
                  <c:v>247.211688218337</c:v>
                </c:pt>
                <c:pt idx="106707">
                  <c:v>247.21400497361</c:v>
                </c:pt>
                <c:pt idx="106708">
                  <c:v>247.216321728884</c:v>
                </c:pt>
                <c:pt idx="106709">
                  <c:v>247.218638484157</c:v>
                </c:pt>
                <c:pt idx="106710">
                  <c:v>247.22095523943099</c:v>
                </c:pt>
                <c:pt idx="106711">
                  <c:v>247.22327199470399</c:v>
                </c:pt>
                <c:pt idx="106712">
                  <c:v>247.22558874997799</c:v>
                </c:pt>
                <c:pt idx="106713">
                  <c:v>247.22790550525099</c:v>
                </c:pt>
                <c:pt idx="106714">
                  <c:v>247.23022226052501</c:v>
                </c:pt>
                <c:pt idx="106715">
                  <c:v>247.23253901579801</c:v>
                </c:pt>
                <c:pt idx="106716">
                  <c:v>247.23485577107201</c:v>
                </c:pt>
                <c:pt idx="106717">
                  <c:v>247.23717252634501</c:v>
                </c:pt>
                <c:pt idx="106718">
                  <c:v>247.239489281619</c:v>
                </c:pt>
                <c:pt idx="106719">
                  <c:v>247.241806036893</c:v>
                </c:pt>
                <c:pt idx="106720">
                  <c:v>247.244122792166</c:v>
                </c:pt>
                <c:pt idx="106721">
                  <c:v>247.24643954743999</c:v>
                </c:pt>
                <c:pt idx="106722">
                  <c:v>247.24875630271299</c:v>
                </c:pt>
                <c:pt idx="106723">
                  <c:v>247.25107305798701</c:v>
                </c:pt>
                <c:pt idx="106724">
                  <c:v>247.25338981325999</c:v>
                </c:pt>
                <c:pt idx="106725">
                  <c:v>247.25570656853401</c:v>
                </c:pt>
                <c:pt idx="106726">
                  <c:v>247.25802332380701</c:v>
                </c:pt>
                <c:pt idx="106727">
                  <c:v>247.260340079081</c:v>
                </c:pt>
                <c:pt idx="106728">
                  <c:v>247.262656834354</c:v>
                </c:pt>
                <c:pt idx="106729">
                  <c:v>247.264973589628</c:v>
                </c:pt>
                <c:pt idx="106730">
                  <c:v>247.267290344901</c:v>
                </c:pt>
                <c:pt idx="106731">
                  <c:v>247.26960710017499</c:v>
                </c:pt>
                <c:pt idx="106732">
                  <c:v>247.27192385544899</c:v>
                </c:pt>
                <c:pt idx="106733">
                  <c:v>247.27424061072199</c:v>
                </c:pt>
                <c:pt idx="106734">
                  <c:v>247.27655736599601</c:v>
                </c:pt>
                <c:pt idx="106735">
                  <c:v>247.27887412126901</c:v>
                </c:pt>
                <c:pt idx="106736">
                  <c:v>247.28119087654301</c:v>
                </c:pt>
                <c:pt idx="106737">
                  <c:v>247.28350763181601</c:v>
                </c:pt>
                <c:pt idx="106738">
                  <c:v>247.28582438709</c:v>
                </c:pt>
                <c:pt idx="106739">
                  <c:v>247.288141142363</c:v>
                </c:pt>
                <c:pt idx="106740">
                  <c:v>247.290457897637</c:v>
                </c:pt>
                <c:pt idx="106741">
                  <c:v>247.29277465291</c:v>
                </c:pt>
                <c:pt idx="106742">
                  <c:v>247.29509140818399</c:v>
                </c:pt>
                <c:pt idx="106743">
                  <c:v>247.29740816345699</c:v>
                </c:pt>
                <c:pt idx="106744">
                  <c:v>247.29972491873099</c:v>
                </c:pt>
                <c:pt idx="106745">
                  <c:v>247.30204167400501</c:v>
                </c:pt>
                <c:pt idx="106746">
                  <c:v>247.30435842927801</c:v>
                </c:pt>
                <c:pt idx="106747">
                  <c:v>247.30667518455201</c:v>
                </c:pt>
                <c:pt idx="106748">
                  <c:v>247.30899193982501</c:v>
                </c:pt>
                <c:pt idx="106749">
                  <c:v>247.311308695099</c:v>
                </c:pt>
                <c:pt idx="106750">
                  <c:v>247.313625450372</c:v>
                </c:pt>
                <c:pt idx="106751">
                  <c:v>247.315942205646</c:v>
                </c:pt>
                <c:pt idx="106752">
                  <c:v>247.318258960919</c:v>
                </c:pt>
                <c:pt idx="106753">
                  <c:v>247.32057571619299</c:v>
                </c:pt>
                <c:pt idx="106754">
                  <c:v>247.32289247146599</c:v>
                </c:pt>
                <c:pt idx="106755">
                  <c:v>247.32520922673999</c:v>
                </c:pt>
                <c:pt idx="106756">
                  <c:v>247.32752598201401</c:v>
                </c:pt>
                <c:pt idx="106757">
                  <c:v>247.32984273728701</c:v>
                </c:pt>
                <c:pt idx="106758">
                  <c:v>247.332159492561</c:v>
                </c:pt>
                <c:pt idx="106759">
                  <c:v>247.334476247834</c:v>
                </c:pt>
                <c:pt idx="106760">
                  <c:v>247.336793003108</c:v>
                </c:pt>
                <c:pt idx="106761">
                  <c:v>247.339109758381</c:v>
                </c:pt>
                <c:pt idx="106762">
                  <c:v>247.34142651365499</c:v>
                </c:pt>
                <c:pt idx="106763">
                  <c:v>247.34374326892799</c:v>
                </c:pt>
                <c:pt idx="106764">
                  <c:v>247.34606002420199</c:v>
                </c:pt>
                <c:pt idx="106765">
                  <c:v>247.34837677947499</c:v>
                </c:pt>
                <c:pt idx="106766">
                  <c:v>247.35069353474901</c:v>
                </c:pt>
                <c:pt idx="106767">
                  <c:v>247.35301029002201</c:v>
                </c:pt>
                <c:pt idx="106768">
                  <c:v>247.35532704529601</c:v>
                </c:pt>
                <c:pt idx="106769">
                  <c:v>247.35764380057</c:v>
                </c:pt>
                <c:pt idx="106770">
                  <c:v>247.359960555843</c:v>
                </c:pt>
                <c:pt idx="106771">
                  <c:v>247.362277311117</c:v>
                </c:pt>
                <c:pt idx="106772">
                  <c:v>247.36459406639</c:v>
                </c:pt>
                <c:pt idx="106773">
                  <c:v>247.36691082166399</c:v>
                </c:pt>
                <c:pt idx="106774">
                  <c:v>247.36922757693699</c:v>
                </c:pt>
                <c:pt idx="106775">
                  <c:v>247.37154433221099</c:v>
                </c:pt>
                <c:pt idx="106776">
                  <c:v>247.37386108748399</c:v>
                </c:pt>
                <c:pt idx="106777">
                  <c:v>247.37617784275801</c:v>
                </c:pt>
                <c:pt idx="106778">
                  <c:v>247.37849459803101</c:v>
                </c:pt>
                <c:pt idx="106779">
                  <c:v>247.38081135330501</c:v>
                </c:pt>
                <c:pt idx="106780">
                  <c:v>247.38312810857801</c:v>
                </c:pt>
                <c:pt idx="106781">
                  <c:v>247.385444863852</c:v>
                </c:pt>
                <c:pt idx="106782">
                  <c:v>247.387761619126</c:v>
                </c:pt>
                <c:pt idx="106783">
                  <c:v>247.390078374399</c:v>
                </c:pt>
                <c:pt idx="106784">
                  <c:v>247.39239512967299</c:v>
                </c:pt>
                <c:pt idx="106785">
                  <c:v>247.39471188494599</c:v>
                </c:pt>
                <c:pt idx="106786">
                  <c:v>247.39702864021999</c:v>
                </c:pt>
                <c:pt idx="106787">
                  <c:v>247.39934539549299</c:v>
                </c:pt>
                <c:pt idx="106788">
                  <c:v>247.40166215076701</c:v>
                </c:pt>
                <c:pt idx="106789">
                  <c:v>247.40397890604001</c:v>
                </c:pt>
                <c:pt idx="106790">
                  <c:v>247.406295661314</c:v>
                </c:pt>
                <c:pt idx="106791">
                  <c:v>247.408612416587</c:v>
                </c:pt>
                <c:pt idx="106792">
                  <c:v>247.410929171861</c:v>
                </c:pt>
                <c:pt idx="106793">
                  <c:v>247.413245927134</c:v>
                </c:pt>
                <c:pt idx="106794">
                  <c:v>247.41556268240799</c:v>
                </c:pt>
                <c:pt idx="106795">
                  <c:v>247.41787943768199</c:v>
                </c:pt>
                <c:pt idx="106796">
                  <c:v>247.42019619295499</c:v>
                </c:pt>
                <c:pt idx="106797">
                  <c:v>247.42251294822901</c:v>
                </c:pt>
                <c:pt idx="106798">
                  <c:v>247.42482970350201</c:v>
                </c:pt>
                <c:pt idx="106799">
                  <c:v>247.42714645877601</c:v>
                </c:pt>
                <c:pt idx="106800">
                  <c:v>247.42946321404901</c:v>
                </c:pt>
                <c:pt idx="106801">
                  <c:v>247.431779969323</c:v>
                </c:pt>
                <c:pt idx="106802">
                  <c:v>247.434096724596</c:v>
                </c:pt>
                <c:pt idx="106803">
                  <c:v>247.43641347987</c:v>
                </c:pt>
                <c:pt idx="106804">
                  <c:v>247.438730235143</c:v>
                </c:pt>
                <c:pt idx="106805">
                  <c:v>247.44104699041699</c:v>
                </c:pt>
                <c:pt idx="106806">
                  <c:v>247.44336374569099</c:v>
                </c:pt>
                <c:pt idx="106807">
                  <c:v>247.44568050096399</c:v>
                </c:pt>
                <c:pt idx="106808">
                  <c:v>247.44799725623801</c:v>
                </c:pt>
                <c:pt idx="106809">
                  <c:v>247.45031401151101</c:v>
                </c:pt>
                <c:pt idx="106810">
                  <c:v>247.45263076678501</c:v>
                </c:pt>
                <c:pt idx="106811">
                  <c:v>247.45494752205801</c:v>
                </c:pt>
                <c:pt idx="106812">
                  <c:v>247.457264277332</c:v>
                </c:pt>
                <c:pt idx="106813">
                  <c:v>247.459581032605</c:v>
                </c:pt>
                <c:pt idx="106814">
                  <c:v>247.461897787879</c:v>
                </c:pt>
                <c:pt idx="106815">
                  <c:v>247.464214543152</c:v>
                </c:pt>
                <c:pt idx="106816">
                  <c:v>247.46653129842599</c:v>
                </c:pt>
                <c:pt idx="106817">
                  <c:v>247.46884805369899</c:v>
                </c:pt>
                <c:pt idx="106818">
                  <c:v>247.47116480897299</c:v>
                </c:pt>
                <c:pt idx="106819">
                  <c:v>247.47348156424701</c:v>
                </c:pt>
                <c:pt idx="106820">
                  <c:v>247.47579831952001</c:v>
                </c:pt>
                <c:pt idx="106821">
                  <c:v>247.478115074794</c:v>
                </c:pt>
                <c:pt idx="106822">
                  <c:v>247.480431830067</c:v>
                </c:pt>
                <c:pt idx="106823">
                  <c:v>247.482748585341</c:v>
                </c:pt>
                <c:pt idx="106824">
                  <c:v>247.485065340614</c:v>
                </c:pt>
                <c:pt idx="106825">
                  <c:v>247.48738209588799</c:v>
                </c:pt>
                <c:pt idx="106826">
                  <c:v>247.48969885116099</c:v>
                </c:pt>
                <c:pt idx="106827">
                  <c:v>247.49201560643499</c:v>
                </c:pt>
                <c:pt idx="106828">
                  <c:v>247.49433236170799</c:v>
                </c:pt>
                <c:pt idx="106829">
                  <c:v>247.49664911698201</c:v>
                </c:pt>
                <c:pt idx="106830">
                  <c:v>247.49896587225501</c:v>
                </c:pt>
                <c:pt idx="106831">
                  <c:v>247.50128262752901</c:v>
                </c:pt>
                <c:pt idx="106832">
                  <c:v>247.503599382803</c:v>
                </c:pt>
                <c:pt idx="106833">
                  <c:v>247.505916138076</c:v>
                </c:pt>
                <c:pt idx="106834">
                  <c:v>247.50823289335</c:v>
                </c:pt>
                <c:pt idx="106835">
                  <c:v>247.510549648623</c:v>
                </c:pt>
                <c:pt idx="106836">
                  <c:v>247.51286640389699</c:v>
                </c:pt>
                <c:pt idx="106837">
                  <c:v>247.51518315916999</c:v>
                </c:pt>
                <c:pt idx="106838">
                  <c:v>247.51749991444399</c:v>
                </c:pt>
                <c:pt idx="106839">
                  <c:v>247.51981666971699</c:v>
                </c:pt>
                <c:pt idx="106840">
                  <c:v>247.52213342499101</c:v>
                </c:pt>
                <c:pt idx="106841">
                  <c:v>247.52445018026401</c:v>
                </c:pt>
                <c:pt idx="106842">
                  <c:v>247.52676693553801</c:v>
                </c:pt>
                <c:pt idx="106843">
                  <c:v>247.529083690812</c:v>
                </c:pt>
                <c:pt idx="106844">
                  <c:v>247.531400446085</c:v>
                </c:pt>
                <c:pt idx="106845">
                  <c:v>247.533717201359</c:v>
                </c:pt>
                <c:pt idx="106846">
                  <c:v>247.536033956632</c:v>
                </c:pt>
                <c:pt idx="106847">
                  <c:v>247.53835071190599</c:v>
                </c:pt>
                <c:pt idx="106848">
                  <c:v>247.54066746717899</c:v>
                </c:pt>
                <c:pt idx="106849">
                  <c:v>247.54298422245299</c:v>
                </c:pt>
                <c:pt idx="106850">
                  <c:v>247.54530097772599</c:v>
                </c:pt>
                <c:pt idx="106851">
                  <c:v>247.54761773300001</c:v>
                </c:pt>
                <c:pt idx="106852">
                  <c:v>247.54993448827301</c:v>
                </c:pt>
                <c:pt idx="106853">
                  <c:v>247.552251243547</c:v>
                </c:pt>
                <c:pt idx="106854">
                  <c:v>247.55456799882</c:v>
                </c:pt>
                <c:pt idx="106855">
                  <c:v>247.556884754094</c:v>
                </c:pt>
                <c:pt idx="106856">
                  <c:v>247.55920150936799</c:v>
                </c:pt>
                <c:pt idx="106857">
                  <c:v>247.56151826464099</c:v>
                </c:pt>
                <c:pt idx="106858">
                  <c:v>247.56383501991499</c:v>
                </c:pt>
                <c:pt idx="106859">
                  <c:v>247.56615177518799</c:v>
                </c:pt>
                <c:pt idx="106860">
                  <c:v>247.56846853046201</c:v>
                </c:pt>
                <c:pt idx="106861">
                  <c:v>247.57078528573501</c:v>
                </c:pt>
                <c:pt idx="106862">
                  <c:v>247.57310204100901</c:v>
                </c:pt>
                <c:pt idx="106863">
                  <c:v>247.57541879628201</c:v>
                </c:pt>
                <c:pt idx="106864">
                  <c:v>247.577735551556</c:v>
                </c:pt>
                <c:pt idx="106865">
                  <c:v>247.580052306829</c:v>
                </c:pt>
                <c:pt idx="106866">
                  <c:v>247.582369062103</c:v>
                </c:pt>
                <c:pt idx="106867">
                  <c:v>247.584685817376</c:v>
                </c:pt>
                <c:pt idx="106868">
                  <c:v>247.58700257264999</c:v>
                </c:pt>
                <c:pt idx="106869">
                  <c:v>247.58931932792399</c:v>
                </c:pt>
                <c:pt idx="106870">
                  <c:v>247.59163608319699</c:v>
                </c:pt>
                <c:pt idx="106871">
                  <c:v>247.59395283847101</c:v>
                </c:pt>
                <c:pt idx="106872">
                  <c:v>247.59626959374401</c:v>
                </c:pt>
                <c:pt idx="106873">
                  <c:v>247.59858634901801</c:v>
                </c:pt>
                <c:pt idx="106874">
                  <c:v>247.60090310429101</c:v>
                </c:pt>
                <c:pt idx="106875">
                  <c:v>247.603219859565</c:v>
                </c:pt>
                <c:pt idx="106876">
                  <c:v>247.605536614838</c:v>
                </c:pt>
                <c:pt idx="106877">
                  <c:v>247.607853370112</c:v>
                </c:pt>
                <c:pt idx="106878">
                  <c:v>247.610170125385</c:v>
                </c:pt>
                <c:pt idx="106879">
                  <c:v>247.61248688065899</c:v>
                </c:pt>
                <c:pt idx="106880">
                  <c:v>247.61480363593199</c:v>
                </c:pt>
                <c:pt idx="106881">
                  <c:v>247.61712039120599</c:v>
                </c:pt>
                <c:pt idx="106882">
                  <c:v>247.61943714648001</c:v>
                </c:pt>
                <c:pt idx="106883">
                  <c:v>247.62175390175301</c:v>
                </c:pt>
                <c:pt idx="106884">
                  <c:v>247.624070657027</c:v>
                </c:pt>
                <c:pt idx="106885">
                  <c:v>247.62638741230001</c:v>
                </c:pt>
                <c:pt idx="106886">
                  <c:v>247.628704167574</c:v>
                </c:pt>
                <c:pt idx="106887">
                  <c:v>247.631020922847</c:v>
                </c:pt>
                <c:pt idx="106888">
                  <c:v>247.63333767812099</c:v>
                </c:pt>
                <c:pt idx="106889">
                  <c:v>247.635654433394</c:v>
                </c:pt>
                <c:pt idx="106890">
                  <c:v>247.63797118866799</c:v>
                </c:pt>
                <c:pt idx="106891">
                  <c:v>247.64028794394099</c:v>
                </c:pt>
                <c:pt idx="106892">
                  <c:v>247.64260469921501</c:v>
                </c:pt>
                <c:pt idx="106893">
                  <c:v>247.64492145448901</c:v>
                </c:pt>
                <c:pt idx="106894">
                  <c:v>247.64723820976201</c:v>
                </c:pt>
                <c:pt idx="106895">
                  <c:v>247.649554965036</c:v>
                </c:pt>
                <c:pt idx="106896">
                  <c:v>247.651871720309</c:v>
                </c:pt>
                <c:pt idx="106897">
                  <c:v>247.654188475583</c:v>
                </c:pt>
                <c:pt idx="106898">
                  <c:v>247.656505230856</c:v>
                </c:pt>
                <c:pt idx="106899">
                  <c:v>247.65882198612999</c:v>
                </c:pt>
                <c:pt idx="106900">
                  <c:v>247.66113874140299</c:v>
                </c:pt>
                <c:pt idx="106901">
                  <c:v>247.66345549667699</c:v>
                </c:pt>
                <c:pt idx="106902">
                  <c:v>247.66577225194999</c:v>
                </c:pt>
                <c:pt idx="106903">
                  <c:v>247.66808900722401</c:v>
                </c:pt>
                <c:pt idx="106904">
                  <c:v>247.67040576249701</c:v>
                </c:pt>
                <c:pt idx="106905">
                  <c:v>247.67272251777101</c:v>
                </c:pt>
                <c:pt idx="106906">
                  <c:v>247.675039273045</c:v>
                </c:pt>
                <c:pt idx="106907">
                  <c:v>247.677356028318</c:v>
                </c:pt>
                <c:pt idx="106908">
                  <c:v>247.679672783592</c:v>
                </c:pt>
                <c:pt idx="106909">
                  <c:v>247.681989538865</c:v>
                </c:pt>
                <c:pt idx="106910">
                  <c:v>247.68430629413899</c:v>
                </c:pt>
                <c:pt idx="106911">
                  <c:v>247.68662304941199</c:v>
                </c:pt>
                <c:pt idx="106912">
                  <c:v>247.68893980468599</c:v>
                </c:pt>
                <c:pt idx="106913">
                  <c:v>247.69125655995899</c:v>
                </c:pt>
                <c:pt idx="106914">
                  <c:v>247.69357331523301</c:v>
                </c:pt>
                <c:pt idx="106915">
                  <c:v>247.69589007050601</c:v>
                </c:pt>
                <c:pt idx="106916">
                  <c:v>247.69820682578001</c:v>
                </c:pt>
                <c:pt idx="106917">
                  <c:v>247.70052358105301</c:v>
                </c:pt>
                <c:pt idx="106918">
                  <c:v>247.702840336327</c:v>
                </c:pt>
                <c:pt idx="106919">
                  <c:v>247.705157091601</c:v>
                </c:pt>
                <c:pt idx="106920">
                  <c:v>247.707473846874</c:v>
                </c:pt>
                <c:pt idx="106921">
                  <c:v>247.70979060214799</c:v>
                </c:pt>
                <c:pt idx="106922">
                  <c:v>247.71210735742099</c:v>
                </c:pt>
                <c:pt idx="106923">
                  <c:v>247.71442411269501</c:v>
                </c:pt>
                <c:pt idx="106924">
                  <c:v>247.71674086796801</c:v>
                </c:pt>
                <c:pt idx="106925">
                  <c:v>247.71905762324201</c:v>
                </c:pt>
                <c:pt idx="106926">
                  <c:v>247.72137437851501</c:v>
                </c:pt>
                <c:pt idx="106927">
                  <c:v>247.723691133789</c:v>
                </c:pt>
                <c:pt idx="106928">
                  <c:v>247.726007889062</c:v>
                </c:pt>
                <c:pt idx="106929">
                  <c:v>247.728324644336</c:v>
                </c:pt>
                <c:pt idx="106930">
                  <c:v>247.730641399609</c:v>
                </c:pt>
                <c:pt idx="106931">
                  <c:v>247.73295815488299</c:v>
                </c:pt>
                <c:pt idx="106932">
                  <c:v>247.73527491015699</c:v>
                </c:pt>
                <c:pt idx="106933">
                  <c:v>247.73759166542999</c:v>
                </c:pt>
                <c:pt idx="106934">
                  <c:v>247.73990842070401</c:v>
                </c:pt>
                <c:pt idx="106935">
                  <c:v>247.74222517597701</c:v>
                </c:pt>
                <c:pt idx="106936">
                  <c:v>247.74454193125101</c:v>
                </c:pt>
                <c:pt idx="106937">
                  <c:v>247.74685868652401</c:v>
                </c:pt>
                <c:pt idx="106938">
                  <c:v>247.749175441798</c:v>
                </c:pt>
                <c:pt idx="106939">
                  <c:v>247.751492197071</c:v>
                </c:pt>
                <c:pt idx="106940">
                  <c:v>247.753808952345</c:v>
                </c:pt>
                <c:pt idx="106941">
                  <c:v>247.756125707618</c:v>
                </c:pt>
                <c:pt idx="106942">
                  <c:v>247.75844246289199</c:v>
                </c:pt>
                <c:pt idx="106943">
                  <c:v>247.76075921816599</c:v>
                </c:pt>
                <c:pt idx="106944">
                  <c:v>247.76307597343899</c:v>
                </c:pt>
                <c:pt idx="106945">
                  <c:v>247.76539272871301</c:v>
                </c:pt>
                <c:pt idx="106946">
                  <c:v>247.76770948398601</c:v>
                </c:pt>
                <c:pt idx="106947">
                  <c:v>247.77002623926001</c:v>
                </c:pt>
                <c:pt idx="106948">
                  <c:v>247.77234299453301</c:v>
                </c:pt>
                <c:pt idx="106949">
                  <c:v>247.774659749807</c:v>
                </c:pt>
                <c:pt idx="106950">
                  <c:v>247.77697650508</c:v>
                </c:pt>
                <c:pt idx="106951">
                  <c:v>247.779293260354</c:v>
                </c:pt>
                <c:pt idx="106952">
                  <c:v>247.781610015627</c:v>
                </c:pt>
                <c:pt idx="106953">
                  <c:v>247.78392677090099</c:v>
                </c:pt>
                <c:pt idx="106954">
                  <c:v>247.78624352617399</c:v>
                </c:pt>
                <c:pt idx="106955">
                  <c:v>247.78856028144801</c:v>
                </c:pt>
                <c:pt idx="106956">
                  <c:v>247.79087703672201</c:v>
                </c:pt>
                <c:pt idx="106957">
                  <c:v>247.79319379199501</c:v>
                </c:pt>
                <c:pt idx="106958">
                  <c:v>247.795510547269</c:v>
                </c:pt>
                <c:pt idx="106959">
                  <c:v>247.797827302542</c:v>
                </c:pt>
                <c:pt idx="106960">
                  <c:v>247.800144057816</c:v>
                </c:pt>
                <c:pt idx="106961">
                  <c:v>247.802460813089</c:v>
                </c:pt>
                <c:pt idx="106962">
                  <c:v>247.80477756836299</c:v>
                </c:pt>
                <c:pt idx="106963">
                  <c:v>247.80709432363599</c:v>
                </c:pt>
                <c:pt idx="106964">
                  <c:v>247.80941107890999</c:v>
                </c:pt>
                <c:pt idx="106965">
                  <c:v>247.81172783418299</c:v>
                </c:pt>
                <c:pt idx="106966">
                  <c:v>247.81404458945701</c:v>
                </c:pt>
                <c:pt idx="106967">
                  <c:v>247.81636134473001</c:v>
                </c:pt>
                <c:pt idx="106968">
                  <c:v>247.81867810000401</c:v>
                </c:pt>
                <c:pt idx="106969">
                  <c:v>247.820994855278</c:v>
                </c:pt>
                <c:pt idx="106970">
                  <c:v>247.823311610551</c:v>
                </c:pt>
                <c:pt idx="106971">
                  <c:v>247.825628365825</c:v>
                </c:pt>
                <c:pt idx="106972">
                  <c:v>247.827945121098</c:v>
                </c:pt>
                <c:pt idx="106973">
                  <c:v>247.83026187637199</c:v>
                </c:pt>
                <c:pt idx="106974">
                  <c:v>247.83257863164499</c:v>
                </c:pt>
                <c:pt idx="106975">
                  <c:v>247.83489538691899</c:v>
                </c:pt>
                <c:pt idx="106976">
                  <c:v>247.83721214219199</c:v>
                </c:pt>
                <c:pt idx="106977">
                  <c:v>247.83952889746601</c:v>
                </c:pt>
                <c:pt idx="106978">
                  <c:v>247.84184565273901</c:v>
                </c:pt>
                <c:pt idx="106979">
                  <c:v>247.84416240801301</c:v>
                </c:pt>
                <c:pt idx="106980">
                  <c:v>247.846479163287</c:v>
                </c:pt>
                <c:pt idx="106981">
                  <c:v>247.84879591856</c:v>
                </c:pt>
                <c:pt idx="106982">
                  <c:v>247.851112673834</c:v>
                </c:pt>
                <c:pt idx="106983">
                  <c:v>247.853429429107</c:v>
                </c:pt>
                <c:pt idx="106984">
                  <c:v>247.85574618438099</c:v>
                </c:pt>
                <c:pt idx="106985">
                  <c:v>247.85806293965399</c:v>
                </c:pt>
                <c:pt idx="106986">
                  <c:v>247.86037969492801</c:v>
                </c:pt>
                <c:pt idx="106987">
                  <c:v>247.86269645020101</c:v>
                </c:pt>
                <c:pt idx="106988">
                  <c:v>247.86501320547501</c:v>
                </c:pt>
                <c:pt idx="106989">
                  <c:v>247.86732996074801</c:v>
                </c:pt>
                <c:pt idx="106990">
                  <c:v>247.869646716022</c:v>
                </c:pt>
                <c:pt idx="106991">
                  <c:v>247.871963471295</c:v>
                </c:pt>
                <c:pt idx="106992">
                  <c:v>247.874280226569</c:v>
                </c:pt>
                <c:pt idx="106993">
                  <c:v>247.87659698184299</c:v>
                </c:pt>
                <c:pt idx="106994">
                  <c:v>247.87891373711599</c:v>
                </c:pt>
                <c:pt idx="106995">
                  <c:v>247.88123049238999</c:v>
                </c:pt>
                <c:pt idx="106996">
                  <c:v>247.88354724766299</c:v>
                </c:pt>
                <c:pt idx="106997">
                  <c:v>247.88586400293701</c:v>
                </c:pt>
                <c:pt idx="106998">
                  <c:v>247.88818075821001</c:v>
                </c:pt>
                <c:pt idx="106999">
                  <c:v>247.89049751348401</c:v>
                </c:pt>
                <c:pt idx="107000">
                  <c:v>247.89281426875701</c:v>
                </c:pt>
                <c:pt idx="107001">
                  <c:v>247.895131024031</c:v>
                </c:pt>
                <c:pt idx="107002">
                  <c:v>247.897447779304</c:v>
                </c:pt>
                <c:pt idx="107003">
                  <c:v>247.899764534578</c:v>
                </c:pt>
                <c:pt idx="107004">
                  <c:v>247.902081289851</c:v>
                </c:pt>
                <c:pt idx="107005">
                  <c:v>247.90439804512499</c:v>
                </c:pt>
                <c:pt idx="107006">
                  <c:v>247.90671480039899</c:v>
                </c:pt>
                <c:pt idx="107007">
                  <c:v>247.90903155567199</c:v>
                </c:pt>
                <c:pt idx="107008">
                  <c:v>247.91134831094601</c:v>
                </c:pt>
                <c:pt idx="107009">
                  <c:v>247.91366506621901</c:v>
                </c:pt>
                <c:pt idx="107010">
                  <c:v>247.91598182149301</c:v>
                </c:pt>
                <c:pt idx="107011">
                  <c:v>247.91829857676601</c:v>
                </c:pt>
                <c:pt idx="107012">
                  <c:v>247.92061533204</c:v>
                </c:pt>
                <c:pt idx="107013">
                  <c:v>247.922932087313</c:v>
                </c:pt>
                <c:pt idx="107014">
                  <c:v>247.925248842587</c:v>
                </c:pt>
                <c:pt idx="107015">
                  <c:v>247.92756559786</c:v>
                </c:pt>
                <c:pt idx="107016">
                  <c:v>247.92988235313399</c:v>
                </c:pt>
                <c:pt idx="107017">
                  <c:v>247.93219910840699</c:v>
                </c:pt>
                <c:pt idx="107018">
                  <c:v>247.93451586368101</c:v>
                </c:pt>
                <c:pt idx="107019">
                  <c:v>247.93683261895501</c:v>
                </c:pt>
                <c:pt idx="107020">
                  <c:v>247.93914937422801</c:v>
                </c:pt>
                <c:pt idx="107021">
                  <c:v>247.941466129502</c:v>
                </c:pt>
                <c:pt idx="107022">
                  <c:v>247.943782884775</c:v>
                </c:pt>
                <c:pt idx="107023">
                  <c:v>247.946099640049</c:v>
                </c:pt>
                <c:pt idx="107024">
                  <c:v>247.948416395322</c:v>
                </c:pt>
                <c:pt idx="107025">
                  <c:v>247.95073315059599</c:v>
                </c:pt>
                <c:pt idx="107026">
                  <c:v>247.95304990586899</c:v>
                </c:pt>
                <c:pt idx="107027">
                  <c:v>247.95536666114299</c:v>
                </c:pt>
                <c:pt idx="107028">
                  <c:v>247.95768341641599</c:v>
                </c:pt>
                <c:pt idx="107029">
                  <c:v>247.96000017169001</c:v>
                </c:pt>
                <c:pt idx="107030">
                  <c:v>247.96231692696401</c:v>
                </c:pt>
                <c:pt idx="107031">
                  <c:v>247.96463368223701</c:v>
                </c:pt>
                <c:pt idx="107032">
                  <c:v>247.966950437511</c:v>
                </c:pt>
                <c:pt idx="107033">
                  <c:v>247.969267192784</c:v>
                </c:pt>
                <c:pt idx="107034">
                  <c:v>247.971583948058</c:v>
                </c:pt>
                <c:pt idx="107035">
                  <c:v>247.973900703331</c:v>
                </c:pt>
                <c:pt idx="107036">
                  <c:v>247.97621745860499</c:v>
                </c:pt>
                <c:pt idx="107037">
                  <c:v>247.97853421387799</c:v>
                </c:pt>
                <c:pt idx="107038">
                  <c:v>247.98085096915199</c:v>
                </c:pt>
                <c:pt idx="107039">
                  <c:v>247.98316772442499</c:v>
                </c:pt>
                <c:pt idx="107040">
                  <c:v>247.98548447969901</c:v>
                </c:pt>
                <c:pt idx="107041">
                  <c:v>247.98780123497201</c:v>
                </c:pt>
                <c:pt idx="107042">
                  <c:v>247.99011799024601</c:v>
                </c:pt>
                <c:pt idx="107043">
                  <c:v>247.99243474552</c:v>
                </c:pt>
                <c:pt idx="107044">
                  <c:v>247.994751500793</c:v>
                </c:pt>
                <c:pt idx="107045">
                  <c:v>247.997068256067</c:v>
                </c:pt>
                <c:pt idx="107046">
                  <c:v>247.99938501134</c:v>
                </c:pt>
                <c:pt idx="107047">
                  <c:v>248.00170176661399</c:v>
                </c:pt>
                <c:pt idx="107048">
                  <c:v>248.00401852188699</c:v>
                </c:pt>
                <c:pt idx="107049">
                  <c:v>248.00633527716101</c:v>
                </c:pt>
                <c:pt idx="107050">
                  <c:v>248.00865203243399</c:v>
                </c:pt>
                <c:pt idx="107051">
                  <c:v>248.01096878770801</c:v>
                </c:pt>
                <c:pt idx="107052">
                  <c:v>248.01328554298101</c:v>
                </c:pt>
                <c:pt idx="107053">
                  <c:v>248.015602298255</c:v>
                </c:pt>
                <c:pt idx="107054">
                  <c:v>248.017919053528</c:v>
                </c:pt>
                <c:pt idx="107055">
                  <c:v>248.020235808802</c:v>
                </c:pt>
                <c:pt idx="107056">
                  <c:v>248.02255256407599</c:v>
                </c:pt>
                <c:pt idx="107057">
                  <c:v>248.02486931934899</c:v>
                </c:pt>
                <c:pt idx="107058">
                  <c:v>248.02718607462299</c:v>
                </c:pt>
                <c:pt idx="107059">
                  <c:v>248.02950282989599</c:v>
                </c:pt>
                <c:pt idx="107060">
                  <c:v>248.03181958517001</c:v>
                </c:pt>
                <c:pt idx="107061">
                  <c:v>248.03413634044301</c:v>
                </c:pt>
                <c:pt idx="107062">
                  <c:v>248.03645309571701</c:v>
                </c:pt>
                <c:pt idx="107063">
                  <c:v>248.03876985099001</c:v>
                </c:pt>
                <c:pt idx="107064">
                  <c:v>248.041086606264</c:v>
                </c:pt>
                <c:pt idx="107065">
                  <c:v>248.043403361537</c:v>
                </c:pt>
                <c:pt idx="107066">
                  <c:v>248.045720116811</c:v>
                </c:pt>
                <c:pt idx="107067">
                  <c:v>248.048036872084</c:v>
                </c:pt>
                <c:pt idx="107068">
                  <c:v>248.05035362735799</c:v>
                </c:pt>
                <c:pt idx="107069">
                  <c:v>248.05267038263199</c:v>
                </c:pt>
                <c:pt idx="107070">
                  <c:v>248.05498713790499</c:v>
                </c:pt>
                <c:pt idx="107071">
                  <c:v>248.05730389317901</c:v>
                </c:pt>
                <c:pt idx="107072">
                  <c:v>248.05962064845201</c:v>
                </c:pt>
                <c:pt idx="107073">
                  <c:v>248.06193740372601</c:v>
                </c:pt>
                <c:pt idx="107074">
                  <c:v>248.06425415899901</c:v>
                </c:pt>
                <c:pt idx="107075">
                  <c:v>248.066570914273</c:v>
                </c:pt>
                <c:pt idx="107076">
                  <c:v>248.068887669546</c:v>
                </c:pt>
                <c:pt idx="107077">
                  <c:v>248.07120442482</c:v>
                </c:pt>
                <c:pt idx="107078">
                  <c:v>248.073521180093</c:v>
                </c:pt>
                <c:pt idx="107079">
                  <c:v>248.07583793536699</c:v>
                </c:pt>
                <c:pt idx="107080">
                  <c:v>248.07815469064099</c:v>
                </c:pt>
                <c:pt idx="107081">
                  <c:v>248.08047144591399</c:v>
                </c:pt>
                <c:pt idx="107082">
                  <c:v>248.08278820118801</c:v>
                </c:pt>
                <c:pt idx="107083">
                  <c:v>248.08510495646101</c:v>
                </c:pt>
                <c:pt idx="107084">
                  <c:v>248.087421711735</c:v>
                </c:pt>
                <c:pt idx="107085">
                  <c:v>248.089738467008</c:v>
                </c:pt>
                <c:pt idx="107086">
                  <c:v>248.092055222282</c:v>
                </c:pt>
                <c:pt idx="107087">
                  <c:v>248.094371977555</c:v>
                </c:pt>
                <c:pt idx="107088">
                  <c:v>248.09668873282899</c:v>
                </c:pt>
                <c:pt idx="107089">
                  <c:v>248.09900548810199</c:v>
                </c:pt>
                <c:pt idx="107090">
                  <c:v>248.10132224337599</c:v>
                </c:pt>
                <c:pt idx="107091">
                  <c:v>248.10363899864899</c:v>
                </c:pt>
                <c:pt idx="107092">
                  <c:v>248.10595575392301</c:v>
                </c:pt>
                <c:pt idx="107093">
                  <c:v>248.10827250919701</c:v>
                </c:pt>
                <c:pt idx="107094">
                  <c:v>248.11058926447001</c:v>
                </c:pt>
                <c:pt idx="107095">
                  <c:v>248.112906019744</c:v>
                </c:pt>
                <c:pt idx="107096">
                  <c:v>248.115222775017</c:v>
                </c:pt>
                <c:pt idx="107097">
                  <c:v>248.117539530291</c:v>
                </c:pt>
                <c:pt idx="107098">
                  <c:v>248.119856285564</c:v>
                </c:pt>
                <c:pt idx="107099">
                  <c:v>248.12217304083799</c:v>
                </c:pt>
                <c:pt idx="107100">
                  <c:v>248.12448979611099</c:v>
                </c:pt>
                <c:pt idx="107101">
                  <c:v>248.12680655138499</c:v>
                </c:pt>
                <c:pt idx="107102">
                  <c:v>248.12912330665799</c:v>
                </c:pt>
                <c:pt idx="107103">
                  <c:v>248.13144006193201</c:v>
                </c:pt>
                <c:pt idx="107104">
                  <c:v>248.13375681720501</c:v>
                </c:pt>
                <c:pt idx="107105">
                  <c:v>248.13607357247901</c:v>
                </c:pt>
                <c:pt idx="107106">
                  <c:v>248.138390327753</c:v>
                </c:pt>
                <c:pt idx="107107">
                  <c:v>248.140707083026</c:v>
                </c:pt>
                <c:pt idx="107108">
                  <c:v>248.1430238383</c:v>
                </c:pt>
                <c:pt idx="107109">
                  <c:v>248.145340593573</c:v>
                </c:pt>
                <c:pt idx="107110">
                  <c:v>248.14765734884699</c:v>
                </c:pt>
                <c:pt idx="107111">
                  <c:v>248.14997410411999</c:v>
                </c:pt>
                <c:pt idx="107112">
                  <c:v>248.15229085939399</c:v>
                </c:pt>
                <c:pt idx="107113">
                  <c:v>248.15460761466699</c:v>
                </c:pt>
                <c:pt idx="107114">
                  <c:v>248.15692436994101</c:v>
                </c:pt>
                <c:pt idx="107115">
                  <c:v>248.15924112521401</c:v>
                </c:pt>
                <c:pt idx="107116">
                  <c:v>248.161557880488</c:v>
                </c:pt>
                <c:pt idx="107117">
                  <c:v>248.163874635762</c:v>
                </c:pt>
                <c:pt idx="107118">
                  <c:v>248.166191391035</c:v>
                </c:pt>
                <c:pt idx="107119">
                  <c:v>248.16850814630899</c:v>
                </c:pt>
                <c:pt idx="107120">
                  <c:v>248.17082490158199</c:v>
                </c:pt>
                <c:pt idx="107121">
                  <c:v>248.17314165685599</c:v>
                </c:pt>
                <c:pt idx="107122">
                  <c:v>248.17545841212899</c:v>
                </c:pt>
                <c:pt idx="107123">
                  <c:v>248.17777516740301</c:v>
                </c:pt>
                <c:pt idx="107124">
                  <c:v>248.18009192267601</c:v>
                </c:pt>
                <c:pt idx="107125">
                  <c:v>248.18240867795001</c:v>
                </c:pt>
                <c:pt idx="107126">
                  <c:v>248.18472543322301</c:v>
                </c:pt>
                <c:pt idx="107127">
                  <c:v>248.187042188497</c:v>
                </c:pt>
                <c:pt idx="107128">
                  <c:v>248.18935894377</c:v>
                </c:pt>
                <c:pt idx="107129">
                  <c:v>248.191675699044</c:v>
                </c:pt>
                <c:pt idx="107130">
                  <c:v>248.19399245431799</c:v>
                </c:pt>
                <c:pt idx="107131">
                  <c:v>248.19630920959099</c:v>
                </c:pt>
                <c:pt idx="107132">
                  <c:v>248.19862596486499</c:v>
                </c:pt>
                <c:pt idx="107133">
                  <c:v>248.20094272013799</c:v>
                </c:pt>
                <c:pt idx="107134">
                  <c:v>248.20325947541201</c:v>
                </c:pt>
                <c:pt idx="107135">
                  <c:v>248.20557623068501</c:v>
                </c:pt>
                <c:pt idx="107136">
                  <c:v>248.20789298595901</c:v>
                </c:pt>
                <c:pt idx="107137">
                  <c:v>248.21020974123201</c:v>
                </c:pt>
                <c:pt idx="107138">
                  <c:v>248.212526496506</c:v>
                </c:pt>
                <c:pt idx="107139">
                  <c:v>248.214843251779</c:v>
                </c:pt>
                <c:pt idx="107140">
                  <c:v>248.217160007053</c:v>
                </c:pt>
                <c:pt idx="107141">
                  <c:v>248.219476762326</c:v>
                </c:pt>
                <c:pt idx="107142">
                  <c:v>248.22179351759999</c:v>
                </c:pt>
                <c:pt idx="107143">
                  <c:v>248.22411027287399</c:v>
                </c:pt>
                <c:pt idx="107144">
                  <c:v>248.22642702814699</c:v>
                </c:pt>
                <c:pt idx="107145">
                  <c:v>248.22874378342101</c:v>
                </c:pt>
                <c:pt idx="107146">
                  <c:v>248.23106053869401</c:v>
                </c:pt>
                <c:pt idx="107147">
                  <c:v>248.233377293968</c:v>
                </c:pt>
                <c:pt idx="107148">
                  <c:v>248.235694049241</c:v>
                </c:pt>
                <c:pt idx="107149">
                  <c:v>248.238010804515</c:v>
                </c:pt>
                <c:pt idx="107150">
                  <c:v>248.240327559788</c:v>
                </c:pt>
                <c:pt idx="107151">
                  <c:v>248.24264431506199</c:v>
                </c:pt>
                <c:pt idx="107152">
                  <c:v>248.24496107033499</c:v>
                </c:pt>
                <c:pt idx="107153">
                  <c:v>248.24727782560899</c:v>
                </c:pt>
                <c:pt idx="107154">
                  <c:v>248.24959458088199</c:v>
                </c:pt>
                <c:pt idx="107155">
                  <c:v>248.25191133615601</c:v>
                </c:pt>
                <c:pt idx="107156">
                  <c:v>248.25422809143001</c:v>
                </c:pt>
                <c:pt idx="107157">
                  <c:v>248.25654484670301</c:v>
                </c:pt>
                <c:pt idx="107158">
                  <c:v>248.258861601977</c:v>
                </c:pt>
                <c:pt idx="107159">
                  <c:v>248.26117835725</c:v>
                </c:pt>
                <c:pt idx="107160">
                  <c:v>248.263495112524</c:v>
                </c:pt>
                <c:pt idx="107161">
                  <c:v>248.265811867797</c:v>
                </c:pt>
                <c:pt idx="107162">
                  <c:v>248.26812862307099</c:v>
                </c:pt>
                <c:pt idx="107163">
                  <c:v>248.27044537834399</c:v>
                </c:pt>
                <c:pt idx="107164">
                  <c:v>248.27276213361799</c:v>
                </c:pt>
                <c:pt idx="107165">
                  <c:v>248.27507888889099</c:v>
                </c:pt>
                <c:pt idx="107166">
                  <c:v>248.27739564416501</c:v>
                </c:pt>
                <c:pt idx="107167">
                  <c:v>248.27971239943901</c:v>
                </c:pt>
                <c:pt idx="107168">
                  <c:v>248.28202915471201</c:v>
                </c:pt>
                <c:pt idx="107169">
                  <c:v>248.284345909986</c:v>
                </c:pt>
                <c:pt idx="107170">
                  <c:v>248.286662665259</c:v>
                </c:pt>
                <c:pt idx="107171">
                  <c:v>248.288979420533</c:v>
                </c:pt>
                <c:pt idx="107172">
                  <c:v>248.291296175806</c:v>
                </c:pt>
                <c:pt idx="107173">
                  <c:v>248.29361293107999</c:v>
                </c:pt>
                <c:pt idx="107174">
                  <c:v>248.29592968635299</c:v>
                </c:pt>
                <c:pt idx="107175">
                  <c:v>248.29824644162699</c:v>
                </c:pt>
                <c:pt idx="107176">
                  <c:v>248.30056319689999</c:v>
                </c:pt>
                <c:pt idx="107177">
                  <c:v>248.30287995217401</c:v>
                </c:pt>
                <c:pt idx="107178">
                  <c:v>248.30519670744701</c:v>
                </c:pt>
                <c:pt idx="107179">
                  <c:v>248.307513462721</c:v>
                </c:pt>
                <c:pt idx="107180">
                  <c:v>248.309830217995</c:v>
                </c:pt>
                <c:pt idx="107181">
                  <c:v>248.312146973268</c:v>
                </c:pt>
                <c:pt idx="107182">
                  <c:v>248.31446372854199</c:v>
                </c:pt>
                <c:pt idx="107183">
                  <c:v>248.31678048381499</c:v>
                </c:pt>
                <c:pt idx="107184">
                  <c:v>248.31909723908899</c:v>
                </c:pt>
                <c:pt idx="107185">
                  <c:v>248.32141399436199</c:v>
                </c:pt>
                <c:pt idx="107186">
                  <c:v>248.32373074963601</c:v>
                </c:pt>
                <c:pt idx="107187">
                  <c:v>248.32604750490901</c:v>
                </c:pt>
                <c:pt idx="107188">
                  <c:v>248.32836426018301</c:v>
                </c:pt>
                <c:pt idx="107189">
                  <c:v>248.33068101545601</c:v>
                </c:pt>
                <c:pt idx="107190">
                  <c:v>248.33299777073</c:v>
                </c:pt>
                <c:pt idx="107191">
                  <c:v>248.335314526003</c:v>
                </c:pt>
                <c:pt idx="107192">
                  <c:v>248.337631281277</c:v>
                </c:pt>
                <c:pt idx="107193">
                  <c:v>248.33994803655099</c:v>
                </c:pt>
                <c:pt idx="107194">
                  <c:v>248.34226479182399</c:v>
                </c:pt>
                <c:pt idx="107195">
                  <c:v>248.34458154709799</c:v>
                </c:pt>
                <c:pt idx="107196">
                  <c:v>248.34689830237099</c:v>
                </c:pt>
                <c:pt idx="107197">
                  <c:v>248.34921505764501</c:v>
                </c:pt>
                <c:pt idx="107198">
                  <c:v>248.35153181291801</c:v>
                </c:pt>
                <c:pt idx="107199">
                  <c:v>248.35384856819201</c:v>
                </c:pt>
                <c:pt idx="107200">
                  <c:v>248.35616532346501</c:v>
                </c:pt>
                <c:pt idx="107201">
                  <c:v>248.358482078739</c:v>
                </c:pt>
                <c:pt idx="107202">
                  <c:v>248.360798834012</c:v>
                </c:pt>
                <c:pt idx="107203">
                  <c:v>248.363115589286</c:v>
                </c:pt>
                <c:pt idx="107204">
                  <c:v>248.365432344559</c:v>
                </c:pt>
                <c:pt idx="107205">
                  <c:v>248.36774909983299</c:v>
                </c:pt>
                <c:pt idx="107206">
                  <c:v>248.37006585510699</c:v>
                </c:pt>
                <c:pt idx="107207">
                  <c:v>248.37238261037999</c:v>
                </c:pt>
                <c:pt idx="107208">
                  <c:v>248.37469936565401</c:v>
                </c:pt>
                <c:pt idx="107209">
                  <c:v>248.37701612092701</c:v>
                </c:pt>
                <c:pt idx="107210">
                  <c:v>248.379332876201</c:v>
                </c:pt>
                <c:pt idx="107211">
                  <c:v>248.381649631474</c:v>
                </c:pt>
                <c:pt idx="107212">
                  <c:v>248.383966386748</c:v>
                </c:pt>
                <c:pt idx="107213">
                  <c:v>248.386283142021</c:v>
                </c:pt>
                <c:pt idx="107214">
                  <c:v>248.38859989729499</c:v>
                </c:pt>
                <c:pt idx="107215">
                  <c:v>248.390916652568</c:v>
                </c:pt>
                <c:pt idx="107216">
                  <c:v>248.39323340784199</c:v>
                </c:pt>
                <c:pt idx="107217">
                  <c:v>248.39555016311601</c:v>
                </c:pt>
                <c:pt idx="107218">
                  <c:v>248.39786691838901</c:v>
                </c:pt>
                <c:pt idx="107219">
                  <c:v>248.40018367366301</c:v>
                </c:pt>
                <c:pt idx="107220">
                  <c:v>248.40250042893601</c:v>
                </c:pt>
                <c:pt idx="107221">
                  <c:v>248.40481718421</c:v>
                </c:pt>
                <c:pt idx="107222">
                  <c:v>248.407133939483</c:v>
                </c:pt>
                <c:pt idx="107223">
                  <c:v>248.409450694757</c:v>
                </c:pt>
                <c:pt idx="107224">
                  <c:v>248.41176745003</c:v>
                </c:pt>
                <c:pt idx="107225">
                  <c:v>248.41408420530399</c:v>
                </c:pt>
                <c:pt idx="107226">
                  <c:v>248.41640096057699</c:v>
                </c:pt>
                <c:pt idx="107227">
                  <c:v>248.41871771585099</c:v>
                </c:pt>
                <c:pt idx="107228">
                  <c:v>248.42103447112399</c:v>
                </c:pt>
                <c:pt idx="107229">
                  <c:v>248.42335122639801</c:v>
                </c:pt>
                <c:pt idx="107230">
                  <c:v>248.42566798167201</c:v>
                </c:pt>
                <c:pt idx="107231">
                  <c:v>248.42798473694501</c:v>
                </c:pt>
                <c:pt idx="107232">
                  <c:v>248.430301492219</c:v>
                </c:pt>
                <c:pt idx="107233">
                  <c:v>248.432618247492</c:v>
                </c:pt>
                <c:pt idx="107234">
                  <c:v>248.434935002766</c:v>
                </c:pt>
                <c:pt idx="107235">
                  <c:v>248.437251758039</c:v>
                </c:pt>
                <c:pt idx="107236">
                  <c:v>248.43956851331299</c:v>
                </c:pt>
                <c:pt idx="107237">
                  <c:v>248.44188526858599</c:v>
                </c:pt>
                <c:pt idx="107238">
                  <c:v>248.44420202385999</c:v>
                </c:pt>
                <c:pt idx="107239">
                  <c:v>248.44651877913299</c:v>
                </c:pt>
                <c:pt idx="107240">
                  <c:v>248.44883553440701</c:v>
                </c:pt>
                <c:pt idx="107241">
                  <c:v>248.45115228968001</c:v>
                </c:pt>
                <c:pt idx="107242">
                  <c:v>248.45346904495401</c:v>
                </c:pt>
                <c:pt idx="107243">
                  <c:v>248.455785800228</c:v>
                </c:pt>
                <c:pt idx="107244">
                  <c:v>248.458102555501</c:v>
                </c:pt>
                <c:pt idx="107245">
                  <c:v>248.46041931077499</c:v>
                </c:pt>
                <c:pt idx="107246">
                  <c:v>248.462736066048</c:v>
                </c:pt>
                <c:pt idx="107247">
                  <c:v>248.46505282132199</c:v>
                </c:pt>
                <c:pt idx="107248">
                  <c:v>248.46736957659499</c:v>
                </c:pt>
                <c:pt idx="107249">
                  <c:v>248.46968633186901</c:v>
                </c:pt>
                <c:pt idx="107250">
                  <c:v>248.47200308714201</c:v>
                </c:pt>
                <c:pt idx="107251">
                  <c:v>248.47431984241601</c:v>
                </c:pt>
                <c:pt idx="107252">
                  <c:v>248.47663659768901</c:v>
                </c:pt>
                <c:pt idx="107253">
                  <c:v>248.478953352963</c:v>
                </c:pt>
                <c:pt idx="107254">
                  <c:v>248.481270108237</c:v>
                </c:pt>
                <c:pt idx="107255">
                  <c:v>248.48358686351</c:v>
                </c:pt>
                <c:pt idx="107256">
                  <c:v>248.48590361878399</c:v>
                </c:pt>
                <c:pt idx="107257">
                  <c:v>248.48822037405699</c:v>
                </c:pt>
                <c:pt idx="107258">
                  <c:v>248.49053712933099</c:v>
                </c:pt>
                <c:pt idx="107259">
                  <c:v>248.49285388460399</c:v>
                </c:pt>
                <c:pt idx="107260">
                  <c:v>248.49517063987801</c:v>
                </c:pt>
                <c:pt idx="107261">
                  <c:v>248.49748739515101</c:v>
                </c:pt>
                <c:pt idx="107262">
                  <c:v>248.49980415042501</c:v>
                </c:pt>
                <c:pt idx="107263">
                  <c:v>248.50212090569801</c:v>
                </c:pt>
                <c:pt idx="107264">
                  <c:v>248.504437660972</c:v>
                </c:pt>
                <c:pt idx="107265">
                  <c:v>248.506754416245</c:v>
                </c:pt>
                <c:pt idx="107266">
                  <c:v>248.509071171519</c:v>
                </c:pt>
                <c:pt idx="107267">
                  <c:v>248.51138792679299</c:v>
                </c:pt>
                <c:pt idx="107268">
                  <c:v>248.51370468206599</c:v>
                </c:pt>
                <c:pt idx="107269">
                  <c:v>248.51602143733999</c:v>
                </c:pt>
                <c:pt idx="107270">
                  <c:v>248.51833819261299</c:v>
                </c:pt>
                <c:pt idx="107271">
                  <c:v>248.52065494788701</c:v>
                </c:pt>
                <c:pt idx="107272">
                  <c:v>248.52297170316001</c:v>
                </c:pt>
                <c:pt idx="107273">
                  <c:v>248.52528845843401</c:v>
                </c:pt>
                <c:pt idx="107274">
                  <c:v>248.52760521370701</c:v>
                </c:pt>
                <c:pt idx="107275">
                  <c:v>248.529921968981</c:v>
                </c:pt>
                <c:pt idx="107276">
                  <c:v>248.532238724254</c:v>
                </c:pt>
                <c:pt idx="107277">
                  <c:v>248.534555479528</c:v>
                </c:pt>
                <c:pt idx="107278">
                  <c:v>248.536872234801</c:v>
                </c:pt>
                <c:pt idx="107279">
                  <c:v>248.53918899007499</c:v>
                </c:pt>
                <c:pt idx="107280">
                  <c:v>248.54150574534901</c:v>
                </c:pt>
                <c:pt idx="107281">
                  <c:v>248.54382250062201</c:v>
                </c:pt>
                <c:pt idx="107282">
                  <c:v>248.54613925589601</c:v>
                </c:pt>
                <c:pt idx="107283">
                  <c:v>248.54845601116901</c:v>
                </c:pt>
                <c:pt idx="107284">
                  <c:v>248.550772766443</c:v>
                </c:pt>
                <c:pt idx="107285">
                  <c:v>248.553089521716</c:v>
                </c:pt>
                <c:pt idx="107286">
                  <c:v>248.55540627699</c:v>
                </c:pt>
                <c:pt idx="107287">
                  <c:v>248.557723032263</c:v>
                </c:pt>
                <c:pt idx="107288">
                  <c:v>248.56003978753699</c:v>
                </c:pt>
                <c:pt idx="107289">
                  <c:v>248.56235654280999</c:v>
                </c:pt>
                <c:pt idx="107290">
                  <c:v>248.56467329808399</c:v>
                </c:pt>
                <c:pt idx="107291">
                  <c:v>248.56699005335699</c:v>
                </c:pt>
                <c:pt idx="107292">
                  <c:v>248.56930680863101</c:v>
                </c:pt>
                <c:pt idx="107293">
                  <c:v>248.57162356390501</c:v>
                </c:pt>
                <c:pt idx="107294">
                  <c:v>248.57394031917801</c:v>
                </c:pt>
                <c:pt idx="107295">
                  <c:v>248.576257074452</c:v>
                </c:pt>
                <c:pt idx="107296">
                  <c:v>248.578573829725</c:v>
                </c:pt>
                <c:pt idx="107297">
                  <c:v>248.580890584999</c:v>
                </c:pt>
                <c:pt idx="107298">
                  <c:v>248.583207340272</c:v>
                </c:pt>
                <c:pt idx="107299">
                  <c:v>248.58552409554599</c:v>
                </c:pt>
                <c:pt idx="107300">
                  <c:v>248.58784085081899</c:v>
                </c:pt>
                <c:pt idx="107301">
                  <c:v>248.59015760609299</c:v>
                </c:pt>
                <c:pt idx="107302">
                  <c:v>248.59247436136599</c:v>
                </c:pt>
                <c:pt idx="107303">
                  <c:v>248.59479111664001</c:v>
                </c:pt>
                <c:pt idx="107304">
                  <c:v>248.59710787191401</c:v>
                </c:pt>
                <c:pt idx="107305">
                  <c:v>248.59942462718701</c:v>
                </c:pt>
                <c:pt idx="107306">
                  <c:v>248.601741382461</c:v>
                </c:pt>
                <c:pt idx="107307">
                  <c:v>248.604058137734</c:v>
                </c:pt>
                <c:pt idx="107308">
                  <c:v>248.606374893008</c:v>
                </c:pt>
                <c:pt idx="107309">
                  <c:v>248.608691648281</c:v>
                </c:pt>
                <c:pt idx="107310">
                  <c:v>248.61100840355499</c:v>
                </c:pt>
                <c:pt idx="107311">
                  <c:v>248.61332515882799</c:v>
                </c:pt>
                <c:pt idx="107312">
                  <c:v>248.61564191410201</c:v>
                </c:pt>
                <c:pt idx="107313">
                  <c:v>248.61795866937501</c:v>
                </c:pt>
                <c:pt idx="107314">
                  <c:v>248.62027542464901</c:v>
                </c:pt>
                <c:pt idx="107315">
                  <c:v>248.62259217992201</c:v>
                </c:pt>
                <c:pt idx="107316">
                  <c:v>248.624908935196</c:v>
                </c:pt>
                <c:pt idx="107317">
                  <c:v>248.62722569047</c:v>
                </c:pt>
                <c:pt idx="107318">
                  <c:v>248.629542445743</c:v>
                </c:pt>
                <c:pt idx="107319">
                  <c:v>248.63185920101699</c:v>
                </c:pt>
                <c:pt idx="107320">
                  <c:v>248.63417595628999</c:v>
                </c:pt>
                <c:pt idx="107321">
                  <c:v>248.63649271156399</c:v>
                </c:pt>
                <c:pt idx="107322">
                  <c:v>248.63880946683699</c:v>
                </c:pt>
                <c:pt idx="107323">
                  <c:v>248.64112622211101</c:v>
                </c:pt>
                <c:pt idx="107324">
                  <c:v>248.64344297738401</c:v>
                </c:pt>
                <c:pt idx="107325">
                  <c:v>248.64575973265801</c:v>
                </c:pt>
                <c:pt idx="107326">
                  <c:v>248.64807648793101</c:v>
                </c:pt>
                <c:pt idx="107327">
                  <c:v>248.650393243205</c:v>
                </c:pt>
                <c:pt idx="107328">
                  <c:v>248.652709998478</c:v>
                </c:pt>
                <c:pt idx="107329">
                  <c:v>248.655026753752</c:v>
                </c:pt>
                <c:pt idx="107330">
                  <c:v>248.65734350902599</c:v>
                </c:pt>
                <c:pt idx="107331">
                  <c:v>248.65966026429899</c:v>
                </c:pt>
                <c:pt idx="107332">
                  <c:v>248.66197701957299</c:v>
                </c:pt>
                <c:pt idx="107333">
                  <c:v>248.66429377484599</c:v>
                </c:pt>
                <c:pt idx="107334">
                  <c:v>248.66661053012001</c:v>
                </c:pt>
                <c:pt idx="107335">
                  <c:v>248.66892728539301</c:v>
                </c:pt>
                <c:pt idx="107336">
                  <c:v>248.67124404066701</c:v>
                </c:pt>
                <c:pt idx="107337">
                  <c:v>248.67356079594001</c:v>
                </c:pt>
                <c:pt idx="107338">
                  <c:v>248.675877551214</c:v>
                </c:pt>
                <c:pt idx="107339">
                  <c:v>248.678194306487</c:v>
                </c:pt>
                <c:pt idx="107340">
                  <c:v>248.680511061761</c:v>
                </c:pt>
                <c:pt idx="107341">
                  <c:v>248.682827817034</c:v>
                </c:pt>
                <c:pt idx="107342">
                  <c:v>248.68514457230799</c:v>
                </c:pt>
                <c:pt idx="107343">
                  <c:v>248.68746132758201</c:v>
                </c:pt>
                <c:pt idx="107344">
                  <c:v>248.68977808285501</c:v>
                </c:pt>
                <c:pt idx="107345">
                  <c:v>248.69209483812901</c:v>
                </c:pt>
                <c:pt idx="107346">
                  <c:v>248.69441159340201</c:v>
                </c:pt>
                <c:pt idx="107347">
                  <c:v>248.696728348676</c:v>
                </c:pt>
                <c:pt idx="107348">
                  <c:v>248.699045103949</c:v>
                </c:pt>
                <c:pt idx="107349">
                  <c:v>248.701361859223</c:v>
                </c:pt>
                <c:pt idx="107350">
                  <c:v>248.703678614496</c:v>
                </c:pt>
                <c:pt idx="107351">
                  <c:v>248.70599536976999</c:v>
                </c:pt>
                <c:pt idx="107352">
                  <c:v>248.70831212504299</c:v>
                </c:pt>
                <c:pt idx="107353">
                  <c:v>248.71062888031699</c:v>
                </c:pt>
                <c:pt idx="107354">
                  <c:v>248.71294563559101</c:v>
                </c:pt>
                <c:pt idx="107355">
                  <c:v>248.71526239086401</c:v>
                </c:pt>
                <c:pt idx="107356">
                  <c:v>248.71757914613801</c:v>
                </c:pt>
                <c:pt idx="107357">
                  <c:v>248.71989590141101</c:v>
                </c:pt>
                <c:pt idx="107358">
                  <c:v>248.722212656685</c:v>
                </c:pt>
                <c:pt idx="107359">
                  <c:v>248.724529411958</c:v>
                </c:pt>
                <c:pt idx="107360">
                  <c:v>248.726846167232</c:v>
                </c:pt>
                <c:pt idx="107361">
                  <c:v>248.729162922505</c:v>
                </c:pt>
                <c:pt idx="107362">
                  <c:v>248.73147967777899</c:v>
                </c:pt>
                <c:pt idx="107363">
                  <c:v>248.73379643305199</c:v>
                </c:pt>
                <c:pt idx="107364">
                  <c:v>248.73611318832599</c:v>
                </c:pt>
                <c:pt idx="107365">
                  <c:v>248.73842994359899</c:v>
                </c:pt>
                <c:pt idx="107366">
                  <c:v>248.74074669887301</c:v>
                </c:pt>
                <c:pt idx="107367">
                  <c:v>248.74306345414701</c:v>
                </c:pt>
                <c:pt idx="107368">
                  <c:v>248.74538020942001</c:v>
                </c:pt>
                <c:pt idx="107369">
                  <c:v>248.747696964694</c:v>
                </c:pt>
                <c:pt idx="107370">
                  <c:v>248.750013719967</c:v>
                </c:pt>
                <c:pt idx="107371">
                  <c:v>248.752330475241</c:v>
                </c:pt>
                <c:pt idx="107372">
                  <c:v>248.754647230514</c:v>
                </c:pt>
                <c:pt idx="107373">
                  <c:v>248.75696398578799</c:v>
                </c:pt>
                <c:pt idx="107374">
                  <c:v>248.75928074106099</c:v>
                </c:pt>
                <c:pt idx="107375">
                  <c:v>248.76159749633501</c:v>
                </c:pt>
                <c:pt idx="107376">
                  <c:v>248.76391425160801</c:v>
                </c:pt>
                <c:pt idx="107377">
                  <c:v>248.76623100688201</c:v>
                </c:pt>
                <c:pt idx="107378">
                  <c:v>248.76854776215501</c:v>
                </c:pt>
                <c:pt idx="107379">
                  <c:v>248.770864517429</c:v>
                </c:pt>
                <c:pt idx="107380">
                  <c:v>248.773181272703</c:v>
                </c:pt>
                <c:pt idx="107381">
                  <c:v>248.775498027976</c:v>
                </c:pt>
                <c:pt idx="107382">
                  <c:v>248.77781478324999</c:v>
                </c:pt>
                <c:pt idx="107383">
                  <c:v>248.78013153852299</c:v>
                </c:pt>
                <c:pt idx="107384">
                  <c:v>248.78244829379699</c:v>
                </c:pt>
                <c:pt idx="107385">
                  <c:v>248.78476504906999</c:v>
                </c:pt>
                <c:pt idx="107386">
                  <c:v>248.78708180434401</c:v>
                </c:pt>
                <c:pt idx="107387">
                  <c:v>248.78939855961701</c:v>
                </c:pt>
                <c:pt idx="107388">
                  <c:v>248.79171531489101</c:v>
                </c:pt>
                <c:pt idx="107389">
                  <c:v>248.79403207016401</c:v>
                </c:pt>
                <c:pt idx="107390">
                  <c:v>248.796348825438</c:v>
                </c:pt>
                <c:pt idx="107391">
                  <c:v>248.798665580711</c:v>
                </c:pt>
                <c:pt idx="107392">
                  <c:v>248.800982335985</c:v>
                </c:pt>
                <c:pt idx="107393">
                  <c:v>248.80329909125899</c:v>
                </c:pt>
                <c:pt idx="107394">
                  <c:v>248.80561584653199</c:v>
                </c:pt>
                <c:pt idx="107395">
                  <c:v>248.80793260180599</c:v>
                </c:pt>
                <c:pt idx="107396">
                  <c:v>248.81024935707899</c:v>
                </c:pt>
                <c:pt idx="107397">
                  <c:v>248.81256611235301</c:v>
                </c:pt>
                <c:pt idx="107398">
                  <c:v>248.81488286762601</c:v>
                </c:pt>
                <c:pt idx="107399">
                  <c:v>248.81719962290001</c:v>
                </c:pt>
                <c:pt idx="107400">
                  <c:v>248.81951637817301</c:v>
                </c:pt>
                <c:pt idx="107401">
                  <c:v>248.821833133447</c:v>
                </c:pt>
                <c:pt idx="107402">
                  <c:v>248.82414988872</c:v>
                </c:pt>
                <c:pt idx="107403">
                  <c:v>248.826466643994</c:v>
                </c:pt>
                <c:pt idx="107404">
                  <c:v>248.82878339926799</c:v>
                </c:pt>
                <c:pt idx="107405">
                  <c:v>248.83110015454099</c:v>
                </c:pt>
                <c:pt idx="107406">
                  <c:v>248.83341690981501</c:v>
                </c:pt>
                <c:pt idx="107407">
                  <c:v>248.83573366508799</c:v>
                </c:pt>
                <c:pt idx="107408">
                  <c:v>248.83805042036201</c:v>
                </c:pt>
                <c:pt idx="107409">
                  <c:v>248.84036717563501</c:v>
                </c:pt>
                <c:pt idx="107410">
                  <c:v>248.842683930909</c:v>
                </c:pt>
                <c:pt idx="107411">
                  <c:v>248.845000686182</c:v>
                </c:pt>
                <c:pt idx="107412">
                  <c:v>248.847317441456</c:v>
                </c:pt>
                <c:pt idx="107413">
                  <c:v>248.849634196729</c:v>
                </c:pt>
                <c:pt idx="107414">
                  <c:v>248.85195095200299</c:v>
                </c:pt>
                <c:pt idx="107415">
                  <c:v>248.85426770727599</c:v>
                </c:pt>
                <c:pt idx="107416">
                  <c:v>248.85658446254999</c:v>
                </c:pt>
                <c:pt idx="107417">
                  <c:v>248.85890121782401</c:v>
                </c:pt>
                <c:pt idx="107418">
                  <c:v>248.86121797309701</c:v>
                </c:pt>
                <c:pt idx="107419">
                  <c:v>248.86353472837101</c:v>
                </c:pt>
                <c:pt idx="107420">
                  <c:v>248.86585148364401</c:v>
                </c:pt>
                <c:pt idx="107421">
                  <c:v>248.868168238918</c:v>
                </c:pt>
                <c:pt idx="107422">
                  <c:v>248.870484994191</c:v>
                </c:pt>
                <c:pt idx="107423">
                  <c:v>248.872801749465</c:v>
                </c:pt>
                <c:pt idx="107424">
                  <c:v>248.875118504738</c:v>
                </c:pt>
                <c:pt idx="107425">
                  <c:v>248.87743526001199</c:v>
                </c:pt>
                <c:pt idx="107426">
                  <c:v>248.87975201528499</c:v>
                </c:pt>
                <c:pt idx="107427">
                  <c:v>248.88206877055899</c:v>
                </c:pt>
                <c:pt idx="107428">
                  <c:v>248.88438552583199</c:v>
                </c:pt>
                <c:pt idx="107429">
                  <c:v>248.88670228110601</c:v>
                </c:pt>
                <c:pt idx="107430">
                  <c:v>248.88901903638001</c:v>
                </c:pt>
                <c:pt idx="107431">
                  <c:v>248.89133579165301</c:v>
                </c:pt>
                <c:pt idx="107432">
                  <c:v>248.893652546927</c:v>
                </c:pt>
                <c:pt idx="107433">
                  <c:v>248.8959693022</c:v>
                </c:pt>
                <c:pt idx="107434">
                  <c:v>248.898286057474</c:v>
                </c:pt>
                <c:pt idx="107435">
                  <c:v>248.900602812747</c:v>
                </c:pt>
                <c:pt idx="107436">
                  <c:v>248.90291956802099</c:v>
                </c:pt>
                <c:pt idx="107437">
                  <c:v>248.90523632329399</c:v>
                </c:pt>
                <c:pt idx="107438">
                  <c:v>248.90755307856799</c:v>
                </c:pt>
                <c:pt idx="107439">
                  <c:v>248.90986983384099</c:v>
                </c:pt>
                <c:pt idx="107440">
                  <c:v>248.91218658911501</c:v>
                </c:pt>
                <c:pt idx="107441">
                  <c:v>248.914503344389</c:v>
                </c:pt>
                <c:pt idx="107442">
                  <c:v>248.916820099662</c:v>
                </c:pt>
                <c:pt idx="107443">
                  <c:v>248.919136854936</c:v>
                </c:pt>
                <c:pt idx="107444">
                  <c:v>248.921453610209</c:v>
                </c:pt>
                <c:pt idx="107445">
                  <c:v>248.92377036548299</c:v>
                </c:pt>
                <c:pt idx="107446">
                  <c:v>248.92608712075599</c:v>
                </c:pt>
                <c:pt idx="107447">
                  <c:v>248.92840387602999</c:v>
                </c:pt>
                <c:pt idx="107448">
                  <c:v>248.93072063130299</c:v>
                </c:pt>
                <c:pt idx="107449">
                  <c:v>248.93303738657701</c:v>
                </c:pt>
                <c:pt idx="107450">
                  <c:v>248.93535414185001</c:v>
                </c:pt>
                <c:pt idx="107451">
                  <c:v>248.93767089712401</c:v>
                </c:pt>
                <c:pt idx="107452">
                  <c:v>248.93998765239701</c:v>
                </c:pt>
                <c:pt idx="107453">
                  <c:v>248.942304407671</c:v>
                </c:pt>
                <c:pt idx="107454">
                  <c:v>248.944621162945</c:v>
                </c:pt>
                <c:pt idx="107455">
                  <c:v>248.946937918218</c:v>
                </c:pt>
                <c:pt idx="107456">
                  <c:v>248.94925467349199</c:v>
                </c:pt>
                <c:pt idx="107457">
                  <c:v>248.95157142876499</c:v>
                </c:pt>
                <c:pt idx="107458">
                  <c:v>248.95388818403899</c:v>
                </c:pt>
                <c:pt idx="107459">
                  <c:v>248.95620493931199</c:v>
                </c:pt>
                <c:pt idx="107460">
                  <c:v>248.95852169458601</c:v>
                </c:pt>
                <c:pt idx="107461">
                  <c:v>248.96083844985901</c:v>
                </c:pt>
                <c:pt idx="107462">
                  <c:v>248.96315520513301</c:v>
                </c:pt>
                <c:pt idx="107463">
                  <c:v>248.96547196040601</c:v>
                </c:pt>
                <c:pt idx="107464">
                  <c:v>248.96778871568</c:v>
                </c:pt>
                <c:pt idx="107465">
                  <c:v>248.970105470953</c:v>
                </c:pt>
                <c:pt idx="107466">
                  <c:v>248.972422226227</c:v>
                </c:pt>
                <c:pt idx="107467">
                  <c:v>248.97473898150099</c:v>
                </c:pt>
                <c:pt idx="107468">
                  <c:v>248.97705573677399</c:v>
                </c:pt>
                <c:pt idx="107469">
                  <c:v>248.97937249204799</c:v>
                </c:pt>
                <c:pt idx="107470">
                  <c:v>248.98168924732099</c:v>
                </c:pt>
                <c:pt idx="107471">
                  <c:v>248.98400600259501</c:v>
                </c:pt>
                <c:pt idx="107472">
                  <c:v>248.98632275786801</c:v>
                </c:pt>
                <c:pt idx="107473">
                  <c:v>248.988639513142</c:v>
                </c:pt>
                <c:pt idx="107474">
                  <c:v>248.990956268415</c:v>
                </c:pt>
                <c:pt idx="107475">
                  <c:v>248.993273023689</c:v>
                </c:pt>
                <c:pt idx="107476">
                  <c:v>248.995589778962</c:v>
                </c:pt>
                <c:pt idx="107477">
                  <c:v>248.99790653423599</c:v>
                </c:pt>
                <c:pt idx="107478">
                  <c:v>249.00022328950899</c:v>
                </c:pt>
                <c:pt idx="107479">
                  <c:v>249.00254004478299</c:v>
                </c:pt>
                <c:pt idx="107480">
                  <c:v>249.00485680005701</c:v>
                </c:pt>
                <c:pt idx="107481">
                  <c:v>249.00717355533001</c:v>
                </c:pt>
                <c:pt idx="107482">
                  <c:v>249.00949031060401</c:v>
                </c:pt>
                <c:pt idx="107483">
                  <c:v>249.01180706587701</c:v>
                </c:pt>
                <c:pt idx="107484">
                  <c:v>249.014123821151</c:v>
                </c:pt>
                <c:pt idx="107485">
                  <c:v>249.016440576424</c:v>
                </c:pt>
                <c:pt idx="107486">
                  <c:v>249.018757331698</c:v>
                </c:pt>
                <c:pt idx="107487">
                  <c:v>249.021074086971</c:v>
                </c:pt>
                <c:pt idx="107488">
                  <c:v>249.02339084224499</c:v>
                </c:pt>
                <c:pt idx="107489">
                  <c:v>249.02570759751799</c:v>
                </c:pt>
                <c:pt idx="107490">
                  <c:v>249.02802435279199</c:v>
                </c:pt>
                <c:pt idx="107491">
                  <c:v>249.03034110806601</c:v>
                </c:pt>
                <c:pt idx="107492">
                  <c:v>249.03265786333901</c:v>
                </c:pt>
                <c:pt idx="107493">
                  <c:v>249.03497461861301</c:v>
                </c:pt>
                <c:pt idx="107494">
                  <c:v>249.03729137388601</c:v>
                </c:pt>
                <c:pt idx="107495">
                  <c:v>249.03960812916</c:v>
                </c:pt>
                <c:pt idx="107496">
                  <c:v>249.041924884433</c:v>
                </c:pt>
                <c:pt idx="107497">
                  <c:v>249.044241639707</c:v>
                </c:pt>
                <c:pt idx="107498">
                  <c:v>249.04655839498</c:v>
                </c:pt>
                <c:pt idx="107499">
                  <c:v>249.04887515025399</c:v>
                </c:pt>
                <c:pt idx="107500">
                  <c:v>249.05119190552699</c:v>
                </c:pt>
                <c:pt idx="107501">
                  <c:v>249.05350866080099</c:v>
                </c:pt>
                <c:pt idx="107502">
                  <c:v>249.05582541607399</c:v>
                </c:pt>
                <c:pt idx="107503">
                  <c:v>249.05814217134801</c:v>
                </c:pt>
                <c:pt idx="107504">
                  <c:v>249.060458926622</c:v>
                </c:pt>
                <c:pt idx="107505">
                  <c:v>249.062775681895</c:v>
                </c:pt>
                <c:pt idx="107506">
                  <c:v>249.065092437169</c:v>
                </c:pt>
                <c:pt idx="107507">
                  <c:v>249.067409192442</c:v>
                </c:pt>
                <c:pt idx="107508">
                  <c:v>249.06972594771599</c:v>
                </c:pt>
                <c:pt idx="107509">
                  <c:v>249.07204270298899</c:v>
                </c:pt>
                <c:pt idx="107510">
                  <c:v>249.07435945826299</c:v>
                </c:pt>
                <c:pt idx="107511">
                  <c:v>249.07667621353599</c:v>
                </c:pt>
                <c:pt idx="107512">
                  <c:v>249.07899296881001</c:v>
                </c:pt>
                <c:pt idx="107513">
                  <c:v>249.08130972408301</c:v>
                </c:pt>
                <c:pt idx="107514">
                  <c:v>249.08362647935701</c:v>
                </c:pt>
                <c:pt idx="107515">
                  <c:v>249.08594323463001</c:v>
                </c:pt>
                <c:pt idx="107516">
                  <c:v>249.088259989904</c:v>
                </c:pt>
                <c:pt idx="107517">
                  <c:v>249.090576745178</c:v>
                </c:pt>
                <c:pt idx="107518">
                  <c:v>249.092893500451</c:v>
                </c:pt>
                <c:pt idx="107519">
                  <c:v>249.09521025572499</c:v>
                </c:pt>
                <c:pt idx="107520">
                  <c:v>249.09752701099799</c:v>
                </c:pt>
                <c:pt idx="107521">
                  <c:v>249.09984376627199</c:v>
                </c:pt>
                <c:pt idx="107522">
                  <c:v>249.10216052154499</c:v>
                </c:pt>
                <c:pt idx="107523">
                  <c:v>249.10447727681901</c:v>
                </c:pt>
                <c:pt idx="107524">
                  <c:v>249.10679403209201</c:v>
                </c:pt>
                <c:pt idx="107525">
                  <c:v>249.10911078736601</c:v>
                </c:pt>
                <c:pt idx="107526">
                  <c:v>249.11142754263901</c:v>
                </c:pt>
                <c:pt idx="107527">
                  <c:v>249.113744297913</c:v>
                </c:pt>
                <c:pt idx="107528">
                  <c:v>249.116061053186</c:v>
                </c:pt>
                <c:pt idx="107529">
                  <c:v>249.11837780846</c:v>
                </c:pt>
                <c:pt idx="107530">
                  <c:v>249.12069456373399</c:v>
                </c:pt>
                <c:pt idx="107531">
                  <c:v>249.12301131900699</c:v>
                </c:pt>
                <c:pt idx="107532">
                  <c:v>249.12532807428099</c:v>
                </c:pt>
                <c:pt idx="107533">
                  <c:v>249.12764482955399</c:v>
                </c:pt>
                <c:pt idx="107534">
                  <c:v>249.12996158482801</c:v>
                </c:pt>
                <c:pt idx="107535">
                  <c:v>249.13227834010101</c:v>
                </c:pt>
                <c:pt idx="107536">
                  <c:v>249.134595095375</c:v>
                </c:pt>
                <c:pt idx="107537">
                  <c:v>249.136911850648</c:v>
                </c:pt>
                <c:pt idx="107538">
                  <c:v>249.139228605922</c:v>
                </c:pt>
                <c:pt idx="107539">
                  <c:v>249.141545361195</c:v>
                </c:pt>
                <c:pt idx="107540">
                  <c:v>249.14386211646899</c:v>
                </c:pt>
                <c:pt idx="107541">
                  <c:v>249.14617887174299</c:v>
                </c:pt>
                <c:pt idx="107542">
                  <c:v>249.14849562701599</c:v>
                </c:pt>
                <c:pt idx="107543">
                  <c:v>249.15081238229001</c:v>
                </c:pt>
                <c:pt idx="107544">
                  <c:v>249.15312913756301</c:v>
                </c:pt>
                <c:pt idx="107545">
                  <c:v>249.15544589283701</c:v>
                </c:pt>
                <c:pt idx="107546">
                  <c:v>249.15776264811001</c:v>
                </c:pt>
                <c:pt idx="107547">
                  <c:v>249.160079403384</c:v>
                </c:pt>
                <c:pt idx="107548">
                  <c:v>249.162396158657</c:v>
                </c:pt>
                <c:pt idx="107549">
                  <c:v>249.164712913931</c:v>
                </c:pt>
                <c:pt idx="107550">
                  <c:v>249.167029669204</c:v>
                </c:pt>
                <c:pt idx="107551">
                  <c:v>249.16934642447799</c:v>
                </c:pt>
                <c:pt idx="107552">
                  <c:v>249.17166317975099</c:v>
                </c:pt>
                <c:pt idx="107553">
                  <c:v>249.17397993502499</c:v>
                </c:pt>
                <c:pt idx="107554">
                  <c:v>249.17629669029901</c:v>
                </c:pt>
                <c:pt idx="107555">
                  <c:v>249.17861344557201</c:v>
                </c:pt>
                <c:pt idx="107556">
                  <c:v>249.18093020084601</c:v>
                </c:pt>
                <c:pt idx="107557">
                  <c:v>249.18324695611901</c:v>
                </c:pt>
                <c:pt idx="107558">
                  <c:v>249.185563711393</c:v>
                </c:pt>
                <c:pt idx="107559">
                  <c:v>249.187880466666</c:v>
                </c:pt>
                <c:pt idx="107560">
                  <c:v>249.19019722194</c:v>
                </c:pt>
                <c:pt idx="107561">
                  <c:v>249.192513977213</c:v>
                </c:pt>
                <c:pt idx="107562">
                  <c:v>249.19483073248699</c:v>
                </c:pt>
                <c:pt idx="107563">
                  <c:v>249.19714748775999</c:v>
                </c:pt>
                <c:pt idx="107564">
                  <c:v>249.19946424303399</c:v>
                </c:pt>
                <c:pt idx="107565">
                  <c:v>249.20178099830699</c:v>
                </c:pt>
                <c:pt idx="107566">
                  <c:v>249.20409775358101</c:v>
                </c:pt>
                <c:pt idx="107567">
                  <c:v>249.206414508855</c:v>
                </c:pt>
                <c:pt idx="107568">
                  <c:v>249.20873126412801</c:v>
                </c:pt>
                <c:pt idx="107569">
                  <c:v>249.211048019402</c:v>
                </c:pt>
                <c:pt idx="107570">
                  <c:v>249.213364774675</c:v>
                </c:pt>
                <c:pt idx="107571">
                  <c:v>249.21568152994899</c:v>
                </c:pt>
                <c:pt idx="107572">
                  <c:v>249.217998285222</c:v>
                </c:pt>
                <c:pt idx="107573">
                  <c:v>249.22031504049599</c:v>
                </c:pt>
                <c:pt idx="107574">
                  <c:v>249.22263179576899</c:v>
                </c:pt>
                <c:pt idx="107575">
                  <c:v>249.22494855104301</c:v>
                </c:pt>
                <c:pt idx="107576">
                  <c:v>249.22726530631601</c:v>
                </c:pt>
                <c:pt idx="107577">
                  <c:v>249.22958206159001</c:v>
                </c:pt>
                <c:pt idx="107578">
                  <c:v>249.231898816864</c:v>
                </c:pt>
                <c:pt idx="107579">
                  <c:v>249.234215572137</c:v>
                </c:pt>
                <c:pt idx="107580">
                  <c:v>249.236532327411</c:v>
                </c:pt>
                <c:pt idx="107581">
                  <c:v>249.238849082684</c:v>
                </c:pt>
                <c:pt idx="107582">
                  <c:v>249.24116583795799</c:v>
                </c:pt>
                <c:pt idx="107583">
                  <c:v>249.24348259323099</c:v>
                </c:pt>
                <c:pt idx="107584">
                  <c:v>249.24579934850499</c:v>
                </c:pt>
                <c:pt idx="107585">
                  <c:v>249.24811610377799</c:v>
                </c:pt>
                <c:pt idx="107586">
                  <c:v>249.25043285905201</c:v>
                </c:pt>
                <c:pt idx="107587">
                  <c:v>249.25274961432501</c:v>
                </c:pt>
                <c:pt idx="107588">
                  <c:v>249.25506636959901</c:v>
                </c:pt>
                <c:pt idx="107589">
                  <c:v>249.25738312487201</c:v>
                </c:pt>
                <c:pt idx="107590">
                  <c:v>249.259699880146</c:v>
                </c:pt>
                <c:pt idx="107591">
                  <c:v>249.26201663542</c:v>
                </c:pt>
                <c:pt idx="107592">
                  <c:v>249.264333390693</c:v>
                </c:pt>
                <c:pt idx="107593">
                  <c:v>249.26665014596699</c:v>
                </c:pt>
                <c:pt idx="107594">
                  <c:v>249.26896690123999</c:v>
                </c:pt>
                <c:pt idx="107595">
                  <c:v>249.27128365651399</c:v>
                </c:pt>
                <c:pt idx="107596">
                  <c:v>249.27360041178699</c:v>
                </c:pt>
                <c:pt idx="107597">
                  <c:v>249.27591716706101</c:v>
                </c:pt>
                <c:pt idx="107598">
                  <c:v>249.27823392233401</c:v>
                </c:pt>
                <c:pt idx="107599">
                  <c:v>249.28055067760801</c:v>
                </c:pt>
                <c:pt idx="107600">
                  <c:v>249.28286743288101</c:v>
                </c:pt>
                <c:pt idx="107601">
                  <c:v>249.285184188155</c:v>
                </c:pt>
                <c:pt idx="107602">
                  <c:v>249.287500943428</c:v>
                </c:pt>
                <c:pt idx="107603">
                  <c:v>249.289817698702</c:v>
                </c:pt>
                <c:pt idx="107604">
                  <c:v>249.29213445397599</c:v>
                </c:pt>
                <c:pt idx="107605">
                  <c:v>249.29445120924899</c:v>
                </c:pt>
                <c:pt idx="107606">
                  <c:v>249.29676796452301</c:v>
                </c:pt>
                <c:pt idx="107607">
                  <c:v>249.29908471979601</c:v>
                </c:pt>
                <c:pt idx="107608">
                  <c:v>249.30140147507001</c:v>
                </c:pt>
                <c:pt idx="107609">
                  <c:v>249.30371823034301</c:v>
                </c:pt>
                <c:pt idx="107610">
                  <c:v>249.306034985617</c:v>
                </c:pt>
                <c:pt idx="107611">
                  <c:v>249.30835174089</c:v>
                </c:pt>
                <c:pt idx="107612">
                  <c:v>249.310668496164</c:v>
                </c:pt>
                <c:pt idx="107613">
                  <c:v>249.312985251437</c:v>
                </c:pt>
                <c:pt idx="107614">
                  <c:v>249.31530200671099</c:v>
                </c:pt>
                <c:pt idx="107615">
                  <c:v>249.31761876198399</c:v>
                </c:pt>
                <c:pt idx="107616">
                  <c:v>249.31993551725799</c:v>
                </c:pt>
                <c:pt idx="107617">
                  <c:v>249.32225227253201</c:v>
                </c:pt>
                <c:pt idx="107618">
                  <c:v>249.32456902780501</c:v>
                </c:pt>
                <c:pt idx="107619">
                  <c:v>249.32688578307901</c:v>
                </c:pt>
                <c:pt idx="107620">
                  <c:v>249.32920253835201</c:v>
                </c:pt>
                <c:pt idx="107621">
                  <c:v>249.331519293626</c:v>
                </c:pt>
                <c:pt idx="107622">
                  <c:v>249.333836048899</c:v>
                </c:pt>
                <c:pt idx="107623">
                  <c:v>249.336152804173</c:v>
                </c:pt>
                <c:pt idx="107624">
                  <c:v>249.338469559446</c:v>
                </c:pt>
                <c:pt idx="107625">
                  <c:v>249.34078631471999</c:v>
                </c:pt>
                <c:pt idx="107626">
                  <c:v>249.34310306999299</c:v>
                </c:pt>
                <c:pt idx="107627">
                  <c:v>249.34541982526699</c:v>
                </c:pt>
                <c:pt idx="107628">
                  <c:v>249.34773658054101</c:v>
                </c:pt>
                <c:pt idx="107629">
                  <c:v>249.35005333581401</c:v>
                </c:pt>
                <c:pt idx="107630">
                  <c:v>249.35237009108801</c:v>
                </c:pt>
                <c:pt idx="107631">
                  <c:v>249.35468684636101</c:v>
                </c:pt>
                <c:pt idx="107632">
                  <c:v>249.357003601635</c:v>
                </c:pt>
                <c:pt idx="107633">
                  <c:v>249.359320356908</c:v>
                </c:pt>
                <c:pt idx="107634">
                  <c:v>249.361637112182</c:v>
                </c:pt>
                <c:pt idx="107635">
                  <c:v>249.363953867455</c:v>
                </c:pt>
                <c:pt idx="107636">
                  <c:v>249.36627062272899</c:v>
                </c:pt>
                <c:pt idx="107637">
                  <c:v>249.36858737800199</c:v>
                </c:pt>
                <c:pt idx="107638">
                  <c:v>249.37090413327601</c:v>
                </c:pt>
                <c:pt idx="107639">
                  <c:v>249.37322088854901</c:v>
                </c:pt>
                <c:pt idx="107640">
                  <c:v>249.37553764382301</c:v>
                </c:pt>
                <c:pt idx="107641">
                  <c:v>249.377854399097</c:v>
                </c:pt>
                <c:pt idx="107642">
                  <c:v>249.38017115437</c:v>
                </c:pt>
                <c:pt idx="107643">
                  <c:v>249.382487909644</c:v>
                </c:pt>
                <c:pt idx="107644">
                  <c:v>249.384804664917</c:v>
                </c:pt>
                <c:pt idx="107645">
                  <c:v>249.38712142019099</c:v>
                </c:pt>
                <c:pt idx="107646">
                  <c:v>249.38943817546399</c:v>
                </c:pt>
                <c:pt idx="107647">
                  <c:v>249.39175493073799</c:v>
                </c:pt>
                <c:pt idx="107648">
                  <c:v>249.39407168601099</c:v>
                </c:pt>
                <c:pt idx="107649">
                  <c:v>249.39638844128501</c:v>
                </c:pt>
                <c:pt idx="107650">
                  <c:v>249.39870519655801</c:v>
                </c:pt>
                <c:pt idx="107651">
                  <c:v>249.40102195183201</c:v>
                </c:pt>
                <c:pt idx="107652">
                  <c:v>249.40333870710501</c:v>
                </c:pt>
                <c:pt idx="107653">
                  <c:v>249.405655462379</c:v>
                </c:pt>
                <c:pt idx="107654">
                  <c:v>249.407972217653</c:v>
                </c:pt>
                <c:pt idx="107655">
                  <c:v>249.410288972926</c:v>
                </c:pt>
                <c:pt idx="107656">
                  <c:v>249.41260572819999</c:v>
                </c:pt>
                <c:pt idx="107657">
                  <c:v>249.41492248347299</c:v>
                </c:pt>
                <c:pt idx="107658">
                  <c:v>249.41723923874699</c:v>
                </c:pt>
                <c:pt idx="107659">
                  <c:v>249.41955599401999</c:v>
                </c:pt>
                <c:pt idx="107660">
                  <c:v>249.42187274929401</c:v>
                </c:pt>
                <c:pt idx="107661">
                  <c:v>249.42418950456701</c:v>
                </c:pt>
                <c:pt idx="107662">
                  <c:v>249.42650625984101</c:v>
                </c:pt>
                <c:pt idx="107663">
                  <c:v>249.42882301511401</c:v>
                </c:pt>
                <c:pt idx="107664">
                  <c:v>249.431139770388</c:v>
                </c:pt>
                <c:pt idx="107665">
                  <c:v>249.433456525661</c:v>
                </c:pt>
                <c:pt idx="107666">
                  <c:v>249.435773280935</c:v>
                </c:pt>
                <c:pt idx="107667">
                  <c:v>249.43809003620899</c:v>
                </c:pt>
                <c:pt idx="107668">
                  <c:v>249.44040679148199</c:v>
                </c:pt>
                <c:pt idx="107669">
                  <c:v>249.44272354675601</c:v>
                </c:pt>
                <c:pt idx="107670">
                  <c:v>249.44504030202901</c:v>
                </c:pt>
                <c:pt idx="107671">
                  <c:v>249.44735705730301</c:v>
                </c:pt>
                <c:pt idx="107672">
                  <c:v>249.44967381257601</c:v>
                </c:pt>
                <c:pt idx="107673">
                  <c:v>249.45199056785</c:v>
                </c:pt>
                <c:pt idx="107674">
                  <c:v>249.454307323123</c:v>
                </c:pt>
                <c:pt idx="107675">
                  <c:v>249.456624078397</c:v>
                </c:pt>
                <c:pt idx="107676">
                  <c:v>249.45894083367</c:v>
                </c:pt>
                <c:pt idx="107677">
                  <c:v>249.46125758894399</c:v>
                </c:pt>
                <c:pt idx="107678">
                  <c:v>249.46357434421799</c:v>
                </c:pt>
                <c:pt idx="107679">
                  <c:v>249.46589109949099</c:v>
                </c:pt>
                <c:pt idx="107680">
                  <c:v>249.46820785476501</c:v>
                </c:pt>
                <c:pt idx="107681">
                  <c:v>249.47052461003801</c:v>
                </c:pt>
                <c:pt idx="107682">
                  <c:v>249.47284136531201</c:v>
                </c:pt>
                <c:pt idx="107683">
                  <c:v>249.47515812058501</c:v>
                </c:pt>
                <c:pt idx="107684">
                  <c:v>249.477474875859</c:v>
                </c:pt>
                <c:pt idx="107685">
                  <c:v>249.479791631132</c:v>
                </c:pt>
                <c:pt idx="107686">
                  <c:v>249.482108386406</c:v>
                </c:pt>
                <c:pt idx="107687">
                  <c:v>249.484425141679</c:v>
                </c:pt>
                <c:pt idx="107688">
                  <c:v>249.48674189695299</c:v>
                </c:pt>
                <c:pt idx="107689">
                  <c:v>249.48905865222599</c:v>
                </c:pt>
                <c:pt idx="107690">
                  <c:v>249.49137540749999</c:v>
                </c:pt>
                <c:pt idx="107691">
                  <c:v>249.49369216277401</c:v>
                </c:pt>
                <c:pt idx="107692">
                  <c:v>249.49600891804701</c:v>
                </c:pt>
                <c:pt idx="107693">
                  <c:v>249.49832567332101</c:v>
                </c:pt>
                <c:pt idx="107694">
                  <c:v>249.50064242859401</c:v>
                </c:pt>
                <c:pt idx="107695">
                  <c:v>249.502959183868</c:v>
                </c:pt>
                <c:pt idx="107696">
                  <c:v>249.505275939141</c:v>
                </c:pt>
                <c:pt idx="107697">
                  <c:v>249.507592694415</c:v>
                </c:pt>
                <c:pt idx="107698">
                  <c:v>249.509909449688</c:v>
                </c:pt>
                <c:pt idx="107699">
                  <c:v>249.51222620496199</c:v>
                </c:pt>
                <c:pt idx="107700">
                  <c:v>249.51454296023499</c:v>
                </c:pt>
                <c:pt idx="107701">
                  <c:v>249.51685971550901</c:v>
                </c:pt>
                <c:pt idx="107702">
                  <c:v>249.51917647078201</c:v>
                </c:pt>
                <c:pt idx="107703">
                  <c:v>249.52149322605601</c:v>
                </c:pt>
                <c:pt idx="107704">
                  <c:v>249.52380998133</c:v>
                </c:pt>
                <c:pt idx="107705">
                  <c:v>249.526126736603</c:v>
                </c:pt>
                <c:pt idx="107706">
                  <c:v>249.528443491877</c:v>
                </c:pt>
                <c:pt idx="107707">
                  <c:v>249.53076024715</c:v>
                </c:pt>
                <c:pt idx="107708">
                  <c:v>249.53307700242399</c:v>
                </c:pt>
                <c:pt idx="107709">
                  <c:v>249.53539375769699</c:v>
                </c:pt>
                <c:pt idx="107710">
                  <c:v>249.53771051297099</c:v>
                </c:pt>
                <c:pt idx="107711">
                  <c:v>249.54002726824399</c:v>
                </c:pt>
                <c:pt idx="107712">
                  <c:v>249.54234402351801</c:v>
                </c:pt>
                <c:pt idx="107713">
                  <c:v>249.54466077879101</c:v>
                </c:pt>
                <c:pt idx="107714">
                  <c:v>249.54697753406501</c:v>
                </c:pt>
                <c:pt idx="107715">
                  <c:v>249.549294289339</c:v>
                </c:pt>
                <c:pt idx="107716">
                  <c:v>249.551611044612</c:v>
                </c:pt>
                <c:pt idx="107717">
                  <c:v>249.553927799886</c:v>
                </c:pt>
                <c:pt idx="107718">
                  <c:v>249.556244555159</c:v>
                </c:pt>
                <c:pt idx="107719">
                  <c:v>249.55856131043299</c:v>
                </c:pt>
                <c:pt idx="107720">
                  <c:v>249.56087806570599</c:v>
                </c:pt>
                <c:pt idx="107721">
                  <c:v>249.56319482097999</c:v>
                </c:pt>
                <c:pt idx="107722">
                  <c:v>249.56551157625299</c:v>
                </c:pt>
                <c:pt idx="107723">
                  <c:v>249.56782833152701</c:v>
                </c:pt>
                <c:pt idx="107724">
                  <c:v>249.57014508680001</c:v>
                </c:pt>
                <c:pt idx="107725">
                  <c:v>249.57246184207401</c:v>
                </c:pt>
                <c:pt idx="107726">
                  <c:v>249.57477859734701</c:v>
                </c:pt>
                <c:pt idx="107727">
                  <c:v>249.577095352621</c:v>
                </c:pt>
                <c:pt idx="107728">
                  <c:v>249.579412107895</c:v>
                </c:pt>
                <c:pt idx="107729">
                  <c:v>249.581728863168</c:v>
                </c:pt>
                <c:pt idx="107730">
                  <c:v>249.58404561844199</c:v>
                </c:pt>
                <c:pt idx="107731">
                  <c:v>249.58636237371499</c:v>
                </c:pt>
                <c:pt idx="107732">
                  <c:v>249.58867912898901</c:v>
                </c:pt>
                <c:pt idx="107733">
                  <c:v>249.59099588426199</c:v>
                </c:pt>
                <c:pt idx="107734">
                  <c:v>249.59331263953601</c:v>
                </c:pt>
                <c:pt idx="107735">
                  <c:v>249.59562939480901</c:v>
                </c:pt>
                <c:pt idx="107736">
                  <c:v>249.597946150083</c:v>
                </c:pt>
                <c:pt idx="107737">
                  <c:v>249.600262905356</c:v>
                </c:pt>
                <c:pt idx="107738">
                  <c:v>249.60257966063</c:v>
                </c:pt>
                <c:pt idx="107739">
                  <c:v>249.604896415903</c:v>
                </c:pt>
                <c:pt idx="107740">
                  <c:v>249.60721317117699</c:v>
                </c:pt>
                <c:pt idx="107741">
                  <c:v>249.60952992645099</c:v>
                </c:pt>
                <c:pt idx="107742">
                  <c:v>249.61184668172399</c:v>
                </c:pt>
                <c:pt idx="107743">
                  <c:v>249.61416343699801</c:v>
                </c:pt>
                <c:pt idx="107744">
                  <c:v>249.61648019227101</c:v>
                </c:pt>
                <c:pt idx="107745">
                  <c:v>249.61879694754501</c:v>
                </c:pt>
                <c:pt idx="107746">
                  <c:v>249.62111370281801</c:v>
                </c:pt>
                <c:pt idx="107747">
                  <c:v>249.623430458092</c:v>
                </c:pt>
                <c:pt idx="107748">
                  <c:v>249.625747213365</c:v>
                </c:pt>
                <c:pt idx="107749">
                  <c:v>249.628063968639</c:v>
                </c:pt>
                <c:pt idx="107750">
                  <c:v>249.630380723912</c:v>
                </c:pt>
                <c:pt idx="107751">
                  <c:v>249.63269747918599</c:v>
                </c:pt>
                <c:pt idx="107752">
                  <c:v>249.63501423445899</c:v>
                </c:pt>
                <c:pt idx="107753">
                  <c:v>249.63733098973299</c:v>
                </c:pt>
                <c:pt idx="107754">
                  <c:v>249.63964774500701</c:v>
                </c:pt>
                <c:pt idx="107755">
                  <c:v>249.64196450028001</c:v>
                </c:pt>
                <c:pt idx="107756">
                  <c:v>249.64428125555401</c:v>
                </c:pt>
                <c:pt idx="107757">
                  <c:v>249.64659801082701</c:v>
                </c:pt>
                <c:pt idx="107758">
                  <c:v>249.648914766101</c:v>
                </c:pt>
                <c:pt idx="107759">
                  <c:v>249.651231521374</c:v>
                </c:pt>
                <c:pt idx="107760">
                  <c:v>249.653548276648</c:v>
                </c:pt>
                <c:pt idx="107761">
                  <c:v>249.655865031921</c:v>
                </c:pt>
                <c:pt idx="107762">
                  <c:v>249.65818178719499</c:v>
                </c:pt>
                <c:pt idx="107763">
                  <c:v>249.66049854246799</c:v>
                </c:pt>
                <c:pt idx="107764">
                  <c:v>249.66281529774199</c:v>
                </c:pt>
                <c:pt idx="107765">
                  <c:v>249.66513205301601</c:v>
                </c:pt>
                <c:pt idx="107766">
                  <c:v>249.66744880828901</c:v>
                </c:pt>
                <c:pt idx="107767">
                  <c:v>249.669765563563</c:v>
                </c:pt>
                <c:pt idx="107768">
                  <c:v>249.672082318836</c:v>
                </c:pt>
                <c:pt idx="107769">
                  <c:v>249.67439907411</c:v>
                </c:pt>
                <c:pt idx="107770">
                  <c:v>249.676715829383</c:v>
                </c:pt>
                <c:pt idx="107771">
                  <c:v>249.67903258465699</c:v>
                </c:pt>
                <c:pt idx="107772">
                  <c:v>249.68134933992999</c:v>
                </c:pt>
                <c:pt idx="107773">
                  <c:v>249.68366609520399</c:v>
                </c:pt>
                <c:pt idx="107774">
                  <c:v>249.68598285047699</c:v>
                </c:pt>
                <c:pt idx="107775">
                  <c:v>249.68829960575101</c:v>
                </c:pt>
                <c:pt idx="107776">
                  <c:v>249.69061636102401</c:v>
                </c:pt>
                <c:pt idx="107777">
                  <c:v>249.69293311629801</c:v>
                </c:pt>
                <c:pt idx="107778">
                  <c:v>249.695249871572</c:v>
                </c:pt>
                <c:pt idx="107779">
                  <c:v>249.697566626845</c:v>
                </c:pt>
                <c:pt idx="107780">
                  <c:v>249.699883382119</c:v>
                </c:pt>
                <c:pt idx="107781">
                  <c:v>249.702200137392</c:v>
                </c:pt>
                <c:pt idx="107782">
                  <c:v>249.70451689266599</c:v>
                </c:pt>
                <c:pt idx="107783">
                  <c:v>249.70683364793899</c:v>
                </c:pt>
                <c:pt idx="107784">
                  <c:v>249.70915040321299</c:v>
                </c:pt>
                <c:pt idx="107785">
                  <c:v>249.71146715848599</c:v>
                </c:pt>
                <c:pt idx="107786">
                  <c:v>249.71378391376001</c:v>
                </c:pt>
                <c:pt idx="107787">
                  <c:v>249.71610066903301</c:v>
                </c:pt>
                <c:pt idx="107788">
                  <c:v>249.71841742430701</c:v>
                </c:pt>
                <c:pt idx="107789">
                  <c:v>249.72073417958001</c:v>
                </c:pt>
                <c:pt idx="107790">
                  <c:v>249.723050934854</c:v>
                </c:pt>
                <c:pt idx="107791">
                  <c:v>249.725367690128</c:v>
                </c:pt>
                <c:pt idx="107792">
                  <c:v>249.727684445401</c:v>
                </c:pt>
                <c:pt idx="107793">
                  <c:v>249.73000120067499</c:v>
                </c:pt>
                <c:pt idx="107794">
                  <c:v>249.73231795594799</c:v>
                </c:pt>
                <c:pt idx="107795">
                  <c:v>249.73463471122199</c:v>
                </c:pt>
                <c:pt idx="107796">
                  <c:v>249.73695146649499</c:v>
                </c:pt>
                <c:pt idx="107797">
                  <c:v>249.73926822176901</c:v>
                </c:pt>
                <c:pt idx="107798">
                  <c:v>249.74158497704201</c:v>
                </c:pt>
                <c:pt idx="107799">
                  <c:v>249.743901732316</c:v>
                </c:pt>
                <c:pt idx="107800">
                  <c:v>249.746218487589</c:v>
                </c:pt>
                <c:pt idx="107801">
                  <c:v>249.748535242863</c:v>
                </c:pt>
                <c:pt idx="107802">
                  <c:v>249.750851998136</c:v>
                </c:pt>
                <c:pt idx="107803">
                  <c:v>249.75316875340999</c:v>
                </c:pt>
                <c:pt idx="107804">
                  <c:v>249.75548550868399</c:v>
                </c:pt>
                <c:pt idx="107805">
                  <c:v>249.75780226395699</c:v>
                </c:pt>
                <c:pt idx="107806">
                  <c:v>249.76011901923101</c:v>
                </c:pt>
                <c:pt idx="107807">
                  <c:v>249.76243577450401</c:v>
                </c:pt>
                <c:pt idx="107808">
                  <c:v>249.76475252977801</c:v>
                </c:pt>
                <c:pt idx="107809">
                  <c:v>249.76706928505101</c:v>
                </c:pt>
                <c:pt idx="107810">
                  <c:v>249.769386040325</c:v>
                </c:pt>
                <c:pt idx="107811">
                  <c:v>249.771702795598</c:v>
                </c:pt>
                <c:pt idx="107812">
                  <c:v>249.774019550872</c:v>
                </c:pt>
                <c:pt idx="107813">
                  <c:v>249.776336306145</c:v>
                </c:pt>
                <c:pt idx="107814">
                  <c:v>249.77865306141899</c:v>
                </c:pt>
                <c:pt idx="107815">
                  <c:v>249.78096981669299</c:v>
                </c:pt>
                <c:pt idx="107816">
                  <c:v>249.78328657196599</c:v>
                </c:pt>
                <c:pt idx="107817">
                  <c:v>249.78560332724001</c:v>
                </c:pt>
                <c:pt idx="107818">
                  <c:v>249.78792008251301</c:v>
                </c:pt>
                <c:pt idx="107819">
                  <c:v>249.79023683778701</c:v>
                </c:pt>
                <c:pt idx="107820">
                  <c:v>249.79255359306001</c:v>
                </c:pt>
                <c:pt idx="107821">
                  <c:v>249.794870348334</c:v>
                </c:pt>
                <c:pt idx="107822">
                  <c:v>249.797187103607</c:v>
                </c:pt>
                <c:pt idx="107823">
                  <c:v>249.799503858881</c:v>
                </c:pt>
                <c:pt idx="107824">
                  <c:v>249.801820614154</c:v>
                </c:pt>
                <c:pt idx="107825">
                  <c:v>249.80413736942799</c:v>
                </c:pt>
                <c:pt idx="107826">
                  <c:v>249.80645412470099</c:v>
                </c:pt>
                <c:pt idx="107827">
                  <c:v>249.80877087997499</c:v>
                </c:pt>
                <c:pt idx="107828">
                  <c:v>249.81108763524901</c:v>
                </c:pt>
                <c:pt idx="107829">
                  <c:v>249.81340439052201</c:v>
                </c:pt>
                <c:pt idx="107830">
                  <c:v>249.815721145796</c:v>
                </c:pt>
                <c:pt idx="107831">
                  <c:v>249.818037901069</c:v>
                </c:pt>
                <c:pt idx="107832">
                  <c:v>249.820354656343</c:v>
                </c:pt>
                <c:pt idx="107833">
                  <c:v>249.822671411616</c:v>
                </c:pt>
                <c:pt idx="107834">
                  <c:v>249.82498816688999</c:v>
                </c:pt>
                <c:pt idx="107835">
                  <c:v>249.82730492216299</c:v>
                </c:pt>
                <c:pt idx="107836">
                  <c:v>249.82962167743699</c:v>
                </c:pt>
                <c:pt idx="107837">
                  <c:v>249.83193843270999</c:v>
                </c:pt>
                <c:pt idx="107838">
                  <c:v>249.83425518798401</c:v>
                </c:pt>
                <c:pt idx="107839">
                  <c:v>249.83657194325701</c:v>
                </c:pt>
                <c:pt idx="107840">
                  <c:v>249.83888869853101</c:v>
                </c:pt>
                <c:pt idx="107841">
                  <c:v>249.841205453805</c:v>
                </c:pt>
                <c:pt idx="107842">
                  <c:v>249.843522209078</c:v>
                </c:pt>
                <c:pt idx="107843">
                  <c:v>249.845838964352</c:v>
                </c:pt>
                <c:pt idx="107844">
                  <c:v>249.848155719625</c:v>
                </c:pt>
                <c:pt idx="107845">
                  <c:v>249.85047247489899</c:v>
                </c:pt>
                <c:pt idx="107846">
                  <c:v>249.85278923017199</c:v>
                </c:pt>
                <c:pt idx="107847">
                  <c:v>249.85510598544599</c:v>
                </c:pt>
                <c:pt idx="107848">
                  <c:v>249.85742274071899</c:v>
                </c:pt>
                <c:pt idx="107849">
                  <c:v>249.85973949599301</c:v>
                </c:pt>
                <c:pt idx="107850">
                  <c:v>249.86205625126601</c:v>
                </c:pt>
                <c:pt idx="107851">
                  <c:v>249.86437300654001</c:v>
                </c:pt>
                <c:pt idx="107852">
                  <c:v>249.866689761814</c:v>
                </c:pt>
                <c:pt idx="107853">
                  <c:v>249.869006517087</c:v>
                </c:pt>
                <c:pt idx="107854">
                  <c:v>249.871323272361</c:v>
                </c:pt>
                <c:pt idx="107855">
                  <c:v>249.873640027634</c:v>
                </c:pt>
                <c:pt idx="107856">
                  <c:v>249.87595678290799</c:v>
                </c:pt>
                <c:pt idx="107857">
                  <c:v>249.87827353818099</c:v>
                </c:pt>
                <c:pt idx="107858">
                  <c:v>249.88059029345499</c:v>
                </c:pt>
                <c:pt idx="107859">
                  <c:v>249.88290704872799</c:v>
                </c:pt>
                <c:pt idx="107860">
                  <c:v>249.88522380400201</c:v>
                </c:pt>
                <c:pt idx="107861">
                  <c:v>249.88754055927501</c:v>
                </c:pt>
                <c:pt idx="107862">
                  <c:v>249.889857314549</c:v>
                </c:pt>
                <c:pt idx="107863">
                  <c:v>249.892174069822</c:v>
                </c:pt>
                <c:pt idx="107864">
                  <c:v>249.894490825096</c:v>
                </c:pt>
                <c:pt idx="107865">
                  <c:v>249.89680758036999</c:v>
                </c:pt>
                <c:pt idx="107866">
                  <c:v>249.89912433564299</c:v>
                </c:pt>
                <c:pt idx="107867">
                  <c:v>249.90144109091699</c:v>
                </c:pt>
                <c:pt idx="107868">
                  <c:v>249.90375784618999</c:v>
                </c:pt>
                <c:pt idx="107869">
                  <c:v>249.90607460146401</c:v>
                </c:pt>
                <c:pt idx="107870">
                  <c:v>249.90839135673701</c:v>
                </c:pt>
                <c:pt idx="107871">
                  <c:v>249.91070811201101</c:v>
                </c:pt>
                <c:pt idx="107872">
                  <c:v>249.91302486728401</c:v>
                </c:pt>
                <c:pt idx="107873">
                  <c:v>249.915341622558</c:v>
                </c:pt>
                <c:pt idx="107874">
                  <c:v>249.917658377831</c:v>
                </c:pt>
                <c:pt idx="107875">
                  <c:v>249.919975133105</c:v>
                </c:pt>
                <c:pt idx="107876">
                  <c:v>249.922291888378</c:v>
                </c:pt>
                <c:pt idx="107877">
                  <c:v>249.92460864365199</c:v>
                </c:pt>
                <c:pt idx="107878">
                  <c:v>249.92692539892599</c:v>
                </c:pt>
                <c:pt idx="107879">
                  <c:v>249.92924215419899</c:v>
                </c:pt>
                <c:pt idx="107880">
                  <c:v>249.93155890947301</c:v>
                </c:pt>
                <c:pt idx="107881">
                  <c:v>249.93387566474601</c:v>
                </c:pt>
                <c:pt idx="107882">
                  <c:v>249.93619242002001</c:v>
                </c:pt>
                <c:pt idx="107883">
                  <c:v>249.93850917529301</c:v>
                </c:pt>
                <c:pt idx="107884">
                  <c:v>249.940825930567</c:v>
                </c:pt>
                <c:pt idx="107885">
                  <c:v>249.94314268584</c:v>
                </c:pt>
                <c:pt idx="107886">
                  <c:v>249.945459441114</c:v>
                </c:pt>
                <c:pt idx="107887">
                  <c:v>249.947776196387</c:v>
                </c:pt>
                <c:pt idx="107888">
                  <c:v>249.95009295166099</c:v>
                </c:pt>
                <c:pt idx="107889">
                  <c:v>249.95240970693399</c:v>
                </c:pt>
                <c:pt idx="107890">
                  <c:v>249.95472646220799</c:v>
                </c:pt>
                <c:pt idx="107891">
                  <c:v>249.95704321748201</c:v>
                </c:pt>
                <c:pt idx="107892">
                  <c:v>249.95935997275501</c:v>
                </c:pt>
                <c:pt idx="107893">
                  <c:v>249.961676728029</c:v>
                </c:pt>
                <c:pt idx="107894">
                  <c:v>249.963993483302</c:v>
                </c:pt>
                <c:pt idx="107895">
                  <c:v>249.966310238576</c:v>
                </c:pt>
                <c:pt idx="107896">
                  <c:v>249.968626993849</c:v>
                </c:pt>
                <c:pt idx="107897">
                  <c:v>249.97094374912299</c:v>
                </c:pt>
                <c:pt idx="107898">
                  <c:v>249.97326050439599</c:v>
                </c:pt>
                <c:pt idx="107899">
                  <c:v>249.97557725966999</c:v>
                </c:pt>
                <c:pt idx="107900">
                  <c:v>249.97789401494299</c:v>
                </c:pt>
                <c:pt idx="107901">
                  <c:v>249.98021077021701</c:v>
                </c:pt>
                <c:pt idx="107902">
                  <c:v>249.98252752549101</c:v>
                </c:pt>
                <c:pt idx="107903">
                  <c:v>249.98484428076401</c:v>
                </c:pt>
                <c:pt idx="107904">
                  <c:v>249.987161036038</c:v>
                </c:pt>
                <c:pt idx="107905">
                  <c:v>249.989477791311</c:v>
                </c:pt>
                <c:pt idx="107906">
                  <c:v>249.991794546585</c:v>
                </c:pt>
                <c:pt idx="107907">
                  <c:v>249.994111301858</c:v>
                </c:pt>
                <c:pt idx="107908">
                  <c:v>249.99642805713199</c:v>
                </c:pt>
                <c:pt idx="107909">
                  <c:v>249.99874481240499</c:v>
                </c:pt>
                <c:pt idx="107910">
                  <c:v>250.00106156767899</c:v>
                </c:pt>
                <c:pt idx="107911">
                  <c:v>250.00337832295199</c:v>
                </c:pt>
                <c:pt idx="107912">
                  <c:v>250.00569507822601</c:v>
                </c:pt>
                <c:pt idx="107913">
                  <c:v>250.00801183349901</c:v>
                </c:pt>
                <c:pt idx="107914">
                  <c:v>250.01032858877301</c:v>
                </c:pt>
                <c:pt idx="107915">
                  <c:v>250.012645344047</c:v>
                </c:pt>
                <c:pt idx="107916">
                  <c:v>250.01496209932</c:v>
                </c:pt>
                <c:pt idx="107917">
                  <c:v>250.017278854594</c:v>
                </c:pt>
                <c:pt idx="107918">
                  <c:v>250.019595609867</c:v>
                </c:pt>
                <c:pt idx="107919">
                  <c:v>250.02191236514099</c:v>
                </c:pt>
                <c:pt idx="107920">
                  <c:v>250.02422912041399</c:v>
                </c:pt>
                <c:pt idx="107921">
                  <c:v>250.02654587568799</c:v>
                </c:pt>
                <c:pt idx="107922">
                  <c:v>250.02886263096099</c:v>
                </c:pt>
                <c:pt idx="107923">
                  <c:v>250.03117938623501</c:v>
                </c:pt>
                <c:pt idx="107924">
                  <c:v>250.03349614150801</c:v>
                </c:pt>
                <c:pt idx="107925">
                  <c:v>250.03581289678201</c:v>
                </c:pt>
                <c:pt idx="107926">
                  <c:v>250.03812965205501</c:v>
                </c:pt>
                <c:pt idx="107927">
                  <c:v>250.040446407329</c:v>
                </c:pt>
                <c:pt idx="107928">
                  <c:v>250.04276316260299</c:v>
                </c:pt>
                <c:pt idx="107929">
                  <c:v>250.045079917876</c:v>
                </c:pt>
                <c:pt idx="107930">
                  <c:v>250.04739667314999</c:v>
                </c:pt>
                <c:pt idx="107931">
                  <c:v>250.04971342842299</c:v>
                </c:pt>
                <c:pt idx="107932">
                  <c:v>250.05203018369701</c:v>
                </c:pt>
                <c:pt idx="107933">
                  <c:v>250.05434693897001</c:v>
                </c:pt>
                <c:pt idx="107934">
                  <c:v>250.05666369424401</c:v>
                </c:pt>
                <c:pt idx="107935">
                  <c:v>250.05898044951701</c:v>
                </c:pt>
                <c:pt idx="107936">
                  <c:v>250.061297204791</c:v>
                </c:pt>
                <c:pt idx="107937">
                  <c:v>250.063613960064</c:v>
                </c:pt>
                <c:pt idx="107938">
                  <c:v>250.065930715338</c:v>
                </c:pt>
                <c:pt idx="107939">
                  <c:v>250.068247470611</c:v>
                </c:pt>
                <c:pt idx="107940">
                  <c:v>250.07056422588499</c:v>
                </c:pt>
                <c:pt idx="107941">
                  <c:v>250.07288098115899</c:v>
                </c:pt>
                <c:pt idx="107942">
                  <c:v>250.07519773643199</c:v>
                </c:pt>
                <c:pt idx="107943">
                  <c:v>250.07751449170601</c:v>
                </c:pt>
                <c:pt idx="107944">
                  <c:v>250.07983124697901</c:v>
                </c:pt>
                <c:pt idx="107945">
                  <c:v>250.08214800225301</c:v>
                </c:pt>
                <c:pt idx="107946">
                  <c:v>250.08446475752601</c:v>
                </c:pt>
                <c:pt idx="107947">
                  <c:v>250.0867815128</c:v>
                </c:pt>
                <c:pt idx="107948">
                  <c:v>250.089098268073</c:v>
                </c:pt>
                <c:pt idx="107949">
                  <c:v>250.091415023347</c:v>
                </c:pt>
                <c:pt idx="107950">
                  <c:v>250.09373177862</c:v>
                </c:pt>
                <c:pt idx="107951">
                  <c:v>250.09604853389399</c:v>
                </c:pt>
                <c:pt idx="107952">
                  <c:v>250.09836528916799</c:v>
                </c:pt>
                <c:pt idx="107953">
                  <c:v>250.10068204444099</c:v>
                </c:pt>
                <c:pt idx="107954">
                  <c:v>250.10299879971501</c:v>
                </c:pt>
                <c:pt idx="107955">
                  <c:v>250.10531555498801</c:v>
                </c:pt>
                <c:pt idx="107956">
                  <c:v>250.10763231026201</c:v>
                </c:pt>
                <c:pt idx="107957">
                  <c:v>250.10994906553501</c:v>
                </c:pt>
                <c:pt idx="107958">
                  <c:v>250.112265820809</c:v>
                </c:pt>
                <c:pt idx="107959">
                  <c:v>250.114582576082</c:v>
                </c:pt>
                <c:pt idx="107960">
                  <c:v>250.116899331356</c:v>
                </c:pt>
                <c:pt idx="107961">
                  <c:v>250.119216086629</c:v>
                </c:pt>
                <c:pt idx="107962">
                  <c:v>250.12153284190299</c:v>
                </c:pt>
                <c:pt idx="107963">
                  <c:v>250.12384959717599</c:v>
                </c:pt>
                <c:pt idx="107964">
                  <c:v>250.12616635245001</c:v>
                </c:pt>
                <c:pt idx="107965">
                  <c:v>250.12848310772401</c:v>
                </c:pt>
                <c:pt idx="107966">
                  <c:v>250.13079986299701</c:v>
                </c:pt>
                <c:pt idx="107967">
                  <c:v>250.133116618271</c:v>
                </c:pt>
                <c:pt idx="107968">
                  <c:v>250.135433373544</c:v>
                </c:pt>
                <c:pt idx="107969">
                  <c:v>250.137750128818</c:v>
                </c:pt>
                <c:pt idx="107970">
                  <c:v>250.140066884091</c:v>
                </c:pt>
                <c:pt idx="107971">
                  <c:v>250.14238363936499</c:v>
                </c:pt>
                <c:pt idx="107972">
                  <c:v>250.14470039463799</c:v>
                </c:pt>
                <c:pt idx="107973">
                  <c:v>250.14701714991199</c:v>
                </c:pt>
                <c:pt idx="107974">
                  <c:v>250.14933390518499</c:v>
                </c:pt>
                <c:pt idx="107975">
                  <c:v>250.15165066045901</c:v>
                </c:pt>
                <c:pt idx="107976">
                  <c:v>250.15396741573201</c:v>
                </c:pt>
                <c:pt idx="107977">
                  <c:v>250.15628417100601</c:v>
                </c:pt>
                <c:pt idx="107978">
                  <c:v>250.15860092628</c:v>
                </c:pt>
                <c:pt idx="107979">
                  <c:v>250.160917681553</c:v>
                </c:pt>
                <c:pt idx="107980">
                  <c:v>250.163234436827</c:v>
                </c:pt>
                <c:pt idx="107981">
                  <c:v>250.1655511921</c:v>
                </c:pt>
                <c:pt idx="107982">
                  <c:v>250.16786794737399</c:v>
                </c:pt>
                <c:pt idx="107983">
                  <c:v>250.17018470264699</c:v>
                </c:pt>
                <c:pt idx="107984">
                  <c:v>250.17250145792099</c:v>
                </c:pt>
                <c:pt idx="107985">
                  <c:v>250.17481821319399</c:v>
                </c:pt>
                <c:pt idx="107986">
                  <c:v>250.17713496846801</c:v>
                </c:pt>
                <c:pt idx="107987">
                  <c:v>250.17945172374101</c:v>
                </c:pt>
                <c:pt idx="107988">
                  <c:v>250.18176847901501</c:v>
                </c:pt>
                <c:pt idx="107989">
                  <c:v>250.184085234289</c:v>
                </c:pt>
                <c:pt idx="107990">
                  <c:v>250.186401989562</c:v>
                </c:pt>
                <c:pt idx="107991">
                  <c:v>250.188718744836</c:v>
                </c:pt>
                <c:pt idx="107992">
                  <c:v>250.191035500109</c:v>
                </c:pt>
                <c:pt idx="107993">
                  <c:v>250.19335225538299</c:v>
                </c:pt>
                <c:pt idx="107994">
                  <c:v>250.19566901065599</c:v>
                </c:pt>
                <c:pt idx="107995">
                  <c:v>250.19798576593001</c:v>
                </c:pt>
                <c:pt idx="107996">
                  <c:v>250.20030252120301</c:v>
                </c:pt>
                <c:pt idx="107997">
                  <c:v>250.20261927647701</c:v>
                </c:pt>
                <c:pt idx="107998">
                  <c:v>250.20493603175001</c:v>
                </c:pt>
                <c:pt idx="107999">
                  <c:v>250.207252787024</c:v>
                </c:pt>
                <c:pt idx="108000">
                  <c:v>250.209569542297</c:v>
                </c:pt>
                <c:pt idx="108001">
                  <c:v>250.211886297571</c:v>
                </c:pt>
                <c:pt idx="108002">
                  <c:v>250.21420305284499</c:v>
                </c:pt>
                <c:pt idx="108003">
                  <c:v>250.21651980811799</c:v>
                </c:pt>
                <c:pt idx="108004">
                  <c:v>250.21883656339199</c:v>
                </c:pt>
                <c:pt idx="108005">
                  <c:v>250.22115331866499</c:v>
                </c:pt>
                <c:pt idx="108006">
                  <c:v>250.22347007393901</c:v>
                </c:pt>
                <c:pt idx="108007">
                  <c:v>250.22578682921201</c:v>
                </c:pt>
                <c:pt idx="108008">
                  <c:v>250.22810358448601</c:v>
                </c:pt>
                <c:pt idx="108009">
                  <c:v>250.23042033975901</c:v>
                </c:pt>
                <c:pt idx="108010">
                  <c:v>250.232737095033</c:v>
                </c:pt>
                <c:pt idx="108011">
                  <c:v>250.235053850306</c:v>
                </c:pt>
                <c:pt idx="108012">
                  <c:v>250.23737060558</c:v>
                </c:pt>
                <c:pt idx="108013">
                  <c:v>250.239687360853</c:v>
                </c:pt>
                <c:pt idx="108014">
                  <c:v>250.24200411612699</c:v>
                </c:pt>
                <c:pt idx="108015">
                  <c:v>250.24432087140099</c:v>
                </c:pt>
                <c:pt idx="108016">
                  <c:v>250.24663762667399</c:v>
                </c:pt>
                <c:pt idx="108017">
                  <c:v>250.24895438194801</c:v>
                </c:pt>
                <c:pt idx="108018">
                  <c:v>250.25127113722101</c:v>
                </c:pt>
                <c:pt idx="108019">
                  <c:v>250.25358789249501</c:v>
                </c:pt>
                <c:pt idx="108020">
                  <c:v>250.25590464776801</c:v>
                </c:pt>
                <c:pt idx="108021">
                  <c:v>250.258221403042</c:v>
                </c:pt>
                <c:pt idx="108022">
                  <c:v>250.260538158315</c:v>
                </c:pt>
                <c:pt idx="108023">
                  <c:v>250.262854913589</c:v>
                </c:pt>
                <c:pt idx="108024">
                  <c:v>250.265171668862</c:v>
                </c:pt>
                <c:pt idx="108025">
                  <c:v>250.26748842413599</c:v>
                </c:pt>
                <c:pt idx="108026">
                  <c:v>250.26980517940899</c:v>
                </c:pt>
                <c:pt idx="108027">
                  <c:v>250.27212193468301</c:v>
                </c:pt>
                <c:pt idx="108028">
                  <c:v>250.27443868995701</c:v>
                </c:pt>
                <c:pt idx="108029">
                  <c:v>250.27675544523001</c:v>
                </c:pt>
                <c:pt idx="108030">
                  <c:v>250.279072200504</c:v>
                </c:pt>
                <c:pt idx="108031">
                  <c:v>250.281388955777</c:v>
                </c:pt>
                <c:pt idx="108032">
                  <c:v>250.283705711051</c:v>
                </c:pt>
                <c:pt idx="108033">
                  <c:v>250.286022466324</c:v>
                </c:pt>
                <c:pt idx="108034">
                  <c:v>250.28833922159799</c:v>
                </c:pt>
                <c:pt idx="108035">
                  <c:v>250.29065597687099</c:v>
                </c:pt>
                <c:pt idx="108036">
                  <c:v>250.29297273214499</c:v>
                </c:pt>
                <c:pt idx="108037">
                  <c:v>250.29528948741799</c:v>
                </c:pt>
                <c:pt idx="108038">
                  <c:v>250.29760624269201</c:v>
                </c:pt>
                <c:pt idx="108039">
                  <c:v>250.29992299796601</c:v>
                </c:pt>
                <c:pt idx="108040">
                  <c:v>250.30223975323901</c:v>
                </c:pt>
                <c:pt idx="108041">
                  <c:v>250.304556508513</c:v>
                </c:pt>
                <c:pt idx="108042">
                  <c:v>250.306873263786</c:v>
                </c:pt>
                <c:pt idx="108043">
                  <c:v>250.30919001906</c:v>
                </c:pt>
                <c:pt idx="108044">
                  <c:v>250.311506774333</c:v>
                </c:pt>
                <c:pt idx="108045">
                  <c:v>250.31382352960699</c:v>
                </c:pt>
                <c:pt idx="108046">
                  <c:v>250.31614028487999</c:v>
                </c:pt>
                <c:pt idx="108047">
                  <c:v>250.31845704015399</c:v>
                </c:pt>
                <c:pt idx="108048">
                  <c:v>250.32077379542699</c:v>
                </c:pt>
                <c:pt idx="108049">
                  <c:v>250.32309055070101</c:v>
                </c:pt>
                <c:pt idx="108050">
                  <c:v>250.32540730597401</c:v>
                </c:pt>
                <c:pt idx="108051">
                  <c:v>250.32772406124801</c:v>
                </c:pt>
                <c:pt idx="108052">
                  <c:v>250.330040816522</c:v>
                </c:pt>
                <c:pt idx="108053">
                  <c:v>250.332357571795</c:v>
                </c:pt>
                <c:pt idx="108054">
                  <c:v>250.334674327069</c:v>
                </c:pt>
                <c:pt idx="108055">
                  <c:v>250.336991082342</c:v>
                </c:pt>
                <c:pt idx="108056">
                  <c:v>250.33930783761599</c:v>
                </c:pt>
                <c:pt idx="108057">
                  <c:v>250.34162459288899</c:v>
                </c:pt>
                <c:pt idx="108058">
                  <c:v>250.34394134816301</c:v>
                </c:pt>
                <c:pt idx="108059">
                  <c:v>250.34625810343601</c:v>
                </c:pt>
                <c:pt idx="108060">
                  <c:v>250.34857485871001</c:v>
                </c:pt>
                <c:pt idx="108061">
                  <c:v>250.35089161398301</c:v>
                </c:pt>
                <c:pt idx="108062">
                  <c:v>250.353208369257</c:v>
                </c:pt>
                <c:pt idx="108063">
                  <c:v>250.35552512453</c:v>
                </c:pt>
                <c:pt idx="108064">
                  <c:v>250.357841879804</c:v>
                </c:pt>
                <c:pt idx="108065">
                  <c:v>250.36015863507799</c:v>
                </c:pt>
                <c:pt idx="108066">
                  <c:v>250.36247539035099</c:v>
                </c:pt>
                <c:pt idx="108067">
                  <c:v>250.36479214562499</c:v>
                </c:pt>
                <c:pt idx="108068">
                  <c:v>250.36710890089799</c:v>
                </c:pt>
                <c:pt idx="108069">
                  <c:v>250.36942565617201</c:v>
                </c:pt>
                <c:pt idx="108070">
                  <c:v>250.37174241144501</c:v>
                </c:pt>
                <c:pt idx="108071">
                  <c:v>250.37405916671901</c:v>
                </c:pt>
                <c:pt idx="108072">
                  <c:v>250.37637592199201</c:v>
                </c:pt>
                <c:pt idx="108073">
                  <c:v>250.378692677266</c:v>
                </c:pt>
                <c:pt idx="108074">
                  <c:v>250.381009432539</c:v>
                </c:pt>
                <c:pt idx="108075">
                  <c:v>250.383326187813</c:v>
                </c:pt>
                <c:pt idx="108076">
                  <c:v>250.385642943086</c:v>
                </c:pt>
                <c:pt idx="108077">
                  <c:v>250.38795969835999</c:v>
                </c:pt>
                <c:pt idx="108078">
                  <c:v>250.39027645363399</c:v>
                </c:pt>
                <c:pt idx="108079">
                  <c:v>250.39259320890699</c:v>
                </c:pt>
                <c:pt idx="108080">
                  <c:v>250.39490996418101</c:v>
                </c:pt>
                <c:pt idx="108081">
                  <c:v>250.39722671945401</c:v>
                </c:pt>
                <c:pt idx="108082">
                  <c:v>250.39954347472801</c:v>
                </c:pt>
                <c:pt idx="108083">
                  <c:v>250.40186023000101</c:v>
                </c:pt>
                <c:pt idx="108084">
                  <c:v>250.404176985275</c:v>
                </c:pt>
                <c:pt idx="108085">
                  <c:v>250.406493740548</c:v>
                </c:pt>
                <c:pt idx="108086">
                  <c:v>250.408810495822</c:v>
                </c:pt>
                <c:pt idx="108087">
                  <c:v>250.411127251095</c:v>
                </c:pt>
                <c:pt idx="108088">
                  <c:v>250.41344400636899</c:v>
                </c:pt>
                <c:pt idx="108089">
                  <c:v>250.41576076164301</c:v>
                </c:pt>
                <c:pt idx="108090">
                  <c:v>250.41807751691599</c:v>
                </c:pt>
                <c:pt idx="108091">
                  <c:v>250.42039427219001</c:v>
                </c:pt>
                <c:pt idx="108092">
                  <c:v>250.42271102746301</c:v>
                </c:pt>
                <c:pt idx="108093">
                  <c:v>250.425027782737</c:v>
                </c:pt>
                <c:pt idx="108094">
                  <c:v>250.42734453801</c:v>
                </c:pt>
                <c:pt idx="108095">
                  <c:v>250.429661293284</c:v>
                </c:pt>
                <c:pt idx="108096">
                  <c:v>250.431978048557</c:v>
                </c:pt>
                <c:pt idx="108097">
                  <c:v>250.43429480383099</c:v>
                </c:pt>
                <c:pt idx="108098">
                  <c:v>250.43661155910399</c:v>
                </c:pt>
                <c:pt idx="108099">
                  <c:v>250.43892831437799</c:v>
                </c:pt>
                <c:pt idx="108100">
                  <c:v>250.44124506965099</c:v>
                </c:pt>
                <c:pt idx="108101">
                  <c:v>250.44356182492501</c:v>
                </c:pt>
                <c:pt idx="108102">
                  <c:v>250.44587858019901</c:v>
                </c:pt>
                <c:pt idx="108103">
                  <c:v>250.44819533547201</c:v>
                </c:pt>
                <c:pt idx="108104">
                  <c:v>250.450512090746</c:v>
                </c:pt>
                <c:pt idx="108105">
                  <c:v>250.452828846019</c:v>
                </c:pt>
                <c:pt idx="108106">
                  <c:v>250.455145601293</c:v>
                </c:pt>
                <c:pt idx="108107">
                  <c:v>250.457462356566</c:v>
                </c:pt>
                <c:pt idx="108108">
                  <c:v>250.45977911183999</c:v>
                </c:pt>
                <c:pt idx="108109">
                  <c:v>250.46209586711299</c:v>
                </c:pt>
                <c:pt idx="108110">
                  <c:v>250.46441262238699</c:v>
                </c:pt>
                <c:pt idx="108111">
                  <c:v>250.46672937765999</c:v>
                </c:pt>
                <c:pt idx="108112">
                  <c:v>250.46904613293401</c:v>
                </c:pt>
                <c:pt idx="108113">
                  <c:v>250.47136288820701</c:v>
                </c:pt>
                <c:pt idx="108114">
                  <c:v>250.47367964348101</c:v>
                </c:pt>
                <c:pt idx="108115">
                  <c:v>250.475996398755</c:v>
                </c:pt>
                <c:pt idx="108116">
                  <c:v>250.478313154028</c:v>
                </c:pt>
                <c:pt idx="108117">
                  <c:v>250.480629909302</c:v>
                </c:pt>
                <c:pt idx="108118">
                  <c:v>250.482946664575</c:v>
                </c:pt>
                <c:pt idx="108119">
                  <c:v>250.48526341984899</c:v>
                </c:pt>
                <c:pt idx="108120">
                  <c:v>250.48758017512199</c:v>
                </c:pt>
                <c:pt idx="108121">
                  <c:v>250.48989693039599</c:v>
                </c:pt>
                <c:pt idx="108122">
                  <c:v>250.49221368566899</c:v>
                </c:pt>
                <c:pt idx="108123">
                  <c:v>250.49453044094301</c:v>
                </c:pt>
                <c:pt idx="108124">
                  <c:v>250.49684719621601</c:v>
                </c:pt>
                <c:pt idx="108125">
                  <c:v>250.49916395149</c:v>
                </c:pt>
                <c:pt idx="108126">
                  <c:v>250.501480706764</c:v>
                </c:pt>
                <c:pt idx="108127">
                  <c:v>250.503797462037</c:v>
                </c:pt>
                <c:pt idx="108128">
                  <c:v>250.50611421731099</c:v>
                </c:pt>
                <c:pt idx="108129">
                  <c:v>250.50843097258399</c:v>
                </c:pt>
                <c:pt idx="108130">
                  <c:v>250.51074772785799</c:v>
                </c:pt>
                <c:pt idx="108131">
                  <c:v>250.51306448313099</c:v>
                </c:pt>
                <c:pt idx="108132">
                  <c:v>250.51538123840501</c:v>
                </c:pt>
                <c:pt idx="108133">
                  <c:v>250.51769799367801</c:v>
                </c:pt>
                <c:pt idx="108134">
                  <c:v>250.52001474895201</c:v>
                </c:pt>
                <c:pt idx="108135">
                  <c:v>250.52233150422501</c:v>
                </c:pt>
                <c:pt idx="108136">
                  <c:v>250.524648259499</c:v>
                </c:pt>
                <c:pt idx="108137">
                  <c:v>250.526965014772</c:v>
                </c:pt>
                <c:pt idx="108138">
                  <c:v>250.529281770046</c:v>
                </c:pt>
                <c:pt idx="108139">
                  <c:v>250.53159852531999</c:v>
                </c:pt>
                <c:pt idx="108140">
                  <c:v>250.53391528059299</c:v>
                </c:pt>
                <c:pt idx="108141">
                  <c:v>250.53623203586699</c:v>
                </c:pt>
                <c:pt idx="108142">
                  <c:v>250.53854879113999</c:v>
                </c:pt>
                <c:pt idx="108143">
                  <c:v>250.54086554641401</c:v>
                </c:pt>
                <c:pt idx="108144">
                  <c:v>250.54318230168701</c:v>
                </c:pt>
                <c:pt idx="108145">
                  <c:v>250.54549905696101</c:v>
                </c:pt>
                <c:pt idx="108146">
                  <c:v>250.54781581223401</c:v>
                </c:pt>
                <c:pt idx="108147">
                  <c:v>250.550132567508</c:v>
                </c:pt>
                <c:pt idx="108148">
                  <c:v>250.552449322781</c:v>
                </c:pt>
                <c:pt idx="108149">
                  <c:v>250.554766078055</c:v>
                </c:pt>
                <c:pt idx="108150">
                  <c:v>250.557082833328</c:v>
                </c:pt>
                <c:pt idx="108151">
                  <c:v>250.55939958860199</c:v>
                </c:pt>
                <c:pt idx="108152">
                  <c:v>250.56171634387599</c:v>
                </c:pt>
                <c:pt idx="108153">
                  <c:v>250.56403309914899</c:v>
                </c:pt>
                <c:pt idx="108154">
                  <c:v>250.56634985442301</c:v>
                </c:pt>
                <c:pt idx="108155">
                  <c:v>250.56866660969601</c:v>
                </c:pt>
                <c:pt idx="108156">
                  <c:v>250.57098336497</c:v>
                </c:pt>
                <c:pt idx="108157">
                  <c:v>250.573300120243</c:v>
                </c:pt>
                <c:pt idx="108158">
                  <c:v>250.575616875517</c:v>
                </c:pt>
                <c:pt idx="108159">
                  <c:v>250.57793363079</c:v>
                </c:pt>
                <c:pt idx="108160">
                  <c:v>250.58025038606399</c:v>
                </c:pt>
                <c:pt idx="108161">
                  <c:v>250.58256714133699</c:v>
                </c:pt>
                <c:pt idx="108162">
                  <c:v>250.58488389661099</c:v>
                </c:pt>
                <c:pt idx="108163">
                  <c:v>250.58720065188399</c:v>
                </c:pt>
                <c:pt idx="108164">
                  <c:v>250.58951740715801</c:v>
                </c:pt>
                <c:pt idx="108165">
                  <c:v>250.59183416243201</c:v>
                </c:pt>
                <c:pt idx="108166">
                  <c:v>250.59415091770501</c:v>
                </c:pt>
                <c:pt idx="108167">
                  <c:v>250.596467672979</c:v>
                </c:pt>
                <c:pt idx="108168">
                  <c:v>250.598784428252</c:v>
                </c:pt>
                <c:pt idx="108169">
                  <c:v>250.601101183526</c:v>
                </c:pt>
                <c:pt idx="108170">
                  <c:v>250.603417938799</c:v>
                </c:pt>
                <c:pt idx="108171">
                  <c:v>250.60573469407299</c:v>
                </c:pt>
                <c:pt idx="108172">
                  <c:v>250.60805144934599</c:v>
                </c:pt>
                <c:pt idx="108173">
                  <c:v>250.61036820461999</c:v>
                </c:pt>
                <c:pt idx="108174">
                  <c:v>250.61268495989299</c:v>
                </c:pt>
                <c:pt idx="108175">
                  <c:v>250.61500171516701</c:v>
                </c:pt>
                <c:pt idx="108176">
                  <c:v>250.61731847044101</c:v>
                </c:pt>
                <c:pt idx="108177">
                  <c:v>250.61963522571401</c:v>
                </c:pt>
                <c:pt idx="108178">
                  <c:v>250.621951980988</c:v>
                </c:pt>
                <c:pt idx="108179">
                  <c:v>250.624268736261</c:v>
                </c:pt>
                <c:pt idx="108180">
                  <c:v>250.626585491535</c:v>
                </c:pt>
                <c:pt idx="108181">
                  <c:v>250.628902246808</c:v>
                </c:pt>
                <c:pt idx="108182">
                  <c:v>250.63121900208199</c:v>
                </c:pt>
                <c:pt idx="108183">
                  <c:v>250.63353575735499</c:v>
                </c:pt>
                <c:pt idx="108184">
                  <c:v>250.63585251262899</c:v>
                </c:pt>
                <c:pt idx="108185">
                  <c:v>250.63816926790199</c:v>
                </c:pt>
                <c:pt idx="108186">
                  <c:v>250.64048602317601</c:v>
                </c:pt>
                <c:pt idx="108187">
                  <c:v>250.64280277844901</c:v>
                </c:pt>
                <c:pt idx="108188">
                  <c:v>250.645119533723</c:v>
                </c:pt>
                <c:pt idx="108189">
                  <c:v>250.647436288997</c:v>
                </c:pt>
                <c:pt idx="108190">
                  <c:v>250.64975304427</c:v>
                </c:pt>
                <c:pt idx="108191">
                  <c:v>250.65206979954399</c:v>
                </c:pt>
                <c:pt idx="108192">
                  <c:v>250.65438655481699</c:v>
                </c:pt>
                <c:pt idx="108193">
                  <c:v>250.65670331009099</c:v>
                </c:pt>
                <c:pt idx="108194">
                  <c:v>250.65902006536399</c:v>
                </c:pt>
                <c:pt idx="108195">
                  <c:v>250.66133682063801</c:v>
                </c:pt>
                <c:pt idx="108196">
                  <c:v>250.66365357591101</c:v>
                </c:pt>
                <c:pt idx="108197">
                  <c:v>250.66597033118501</c:v>
                </c:pt>
                <c:pt idx="108198">
                  <c:v>250.66828708645801</c:v>
                </c:pt>
                <c:pt idx="108199">
                  <c:v>250.670603841732</c:v>
                </c:pt>
                <c:pt idx="108200">
                  <c:v>250.672920597005</c:v>
                </c:pt>
                <c:pt idx="108201">
                  <c:v>250.675237352279</c:v>
                </c:pt>
                <c:pt idx="108202">
                  <c:v>250.67755410755299</c:v>
                </c:pt>
                <c:pt idx="108203">
                  <c:v>250.67987086282599</c:v>
                </c:pt>
                <c:pt idx="108204">
                  <c:v>250.68218761809999</c:v>
                </c:pt>
                <c:pt idx="108205">
                  <c:v>250.68450437337299</c:v>
                </c:pt>
                <c:pt idx="108206">
                  <c:v>250.68682112864701</c:v>
                </c:pt>
                <c:pt idx="108207">
                  <c:v>250.68913788392001</c:v>
                </c:pt>
                <c:pt idx="108208">
                  <c:v>250.69145463919401</c:v>
                </c:pt>
                <c:pt idx="108209">
                  <c:v>250.69377139446701</c:v>
                </c:pt>
                <c:pt idx="108210">
                  <c:v>250.696088149741</c:v>
                </c:pt>
                <c:pt idx="108211">
                  <c:v>250.698404905014</c:v>
                </c:pt>
                <c:pt idx="108212">
                  <c:v>250.700721660288</c:v>
                </c:pt>
                <c:pt idx="108213">
                  <c:v>250.703038415561</c:v>
                </c:pt>
                <c:pt idx="108214">
                  <c:v>250.70535517083499</c:v>
                </c:pt>
                <c:pt idx="108215">
                  <c:v>250.70767192610899</c:v>
                </c:pt>
                <c:pt idx="108216">
                  <c:v>250.70998868138199</c:v>
                </c:pt>
                <c:pt idx="108217">
                  <c:v>250.71230543665601</c:v>
                </c:pt>
                <c:pt idx="108218">
                  <c:v>250.71462219192901</c:v>
                </c:pt>
                <c:pt idx="108219">
                  <c:v>250.716938947203</c:v>
                </c:pt>
                <c:pt idx="108220">
                  <c:v>250.719255702476</c:v>
                </c:pt>
                <c:pt idx="108221">
                  <c:v>250.72157245775</c:v>
                </c:pt>
                <c:pt idx="108222">
                  <c:v>250.723889213023</c:v>
                </c:pt>
                <c:pt idx="108223">
                  <c:v>250.72620596829699</c:v>
                </c:pt>
                <c:pt idx="108224">
                  <c:v>250.72852272356999</c:v>
                </c:pt>
                <c:pt idx="108225">
                  <c:v>250.73083947884399</c:v>
                </c:pt>
                <c:pt idx="108226">
                  <c:v>250.73315623411801</c:v>
                </c:pt>
                <c:pt idx="108227">
                  <c:v>250.73547298939101</c:v>
                </c:pt>
                <c:pt idx="108228">
                  <c:v>250.73778974466501</c:v>
                </c:pt>
                <c:pt idx="108229">
                  <c:v>250.74010649993801</c:v>
                </c:pt>
                <c:pt idx="108230">
                  <c:v>250.742423255212</c:v>
                </c:pt>
                <c:pt idx="108231">
                  <c:v>250.744740010485</c:v>
                </c:pt>
                <c:pt idx="108232">
                  <c:v>250.747056765759</c:v>
                </c:pt>
                <c:pt idx="108233">
                  <c:v>250.749373521032</c:v>
                </c:pt>
                <c:pt idx="108234">
                  <c:v>250.75169027630599</c:v>
                </c:pt>
                <c:pt idx="108235">
                  <c:v>250.75400703157899</c:v>
                </c:pt>
                <c:pt idx="108236">
                  <c:v>250.75632378685299</c:v>
                </c:pt>
                <c:pt idx="108237">
                  <c:v>250.75864054212599</c:v>
                </c:pt>
                <c:pt idx="108238">
                  <c:v>250.76095729740001</c:v>
                </c:pt>
                <c:pt idx="108239">
                  <c:v>250.76327405267401</c:v>
                </c:pt>
                <c:pt idx="108240">
                  <c:v>250.76559080794701</c:v>
                </c:pt>
                <c:pt idx="108241">
                  <c:v>250.767907563221</c:v>
                </c:pt>
                <c:pt idx="108242">
                  <c:v>250.770224318494</c:v>
                </c:pt>
                <c:pt idx="108243">
                  <c:v>250.772541073768</c:v>
                </c:pt>
                <c:pt idx="108244">
                  <c:v>250.774857829041</c:v>
                </c:pt>
                <c:pt idx="108245">
                  <c:v>250.77717458431499</c:v>
                </c:pt>
                <c:pt idx="108246">
                  <c:v>250.77949133958799</c:v>
                </c:pt>
                <c:pt idx="108247">
                  <c:v>250.78180809486199</c:v>
                </c:pt>
                <c:pt idx="108248">
                  <c:v>250.78412485013499</c:v>
                </c:pt>
                <c:pt idx="108249">
                  <c:v>250.78644160540901</c:v>
                </c:pt>
                <c:pt idx="108250">
                  <c:v>250.78875836068201</c:v>
                </c:pt>
                <c:pt idx="108251">
                  <c:v>250.791075115956</c:v>
                </c:pt>
                <c:pt idx="108252">
                  <c:v>250.79339187123</c:v>
                </c:pt>
                <c:pt idx="108253">
                  <c:v>250.795708626503</c:v>
                </c:pt>
                <c:pt idx="108254">
                  <c:v>250.79802538177699</c:v>
                </c:pt>
                <c:pt idx="108255">
                  <c:v>250.80034213705</c:v>
                </c:pt>
                <c:pt idx="108256">
                  <c:v>250.80265889232399</c:v>
                </c:pt>
                <c:pt idx="108257">
                  <c:v>250.80497564759699</c:v>
                </c:pt>
                <c:pt idx="108258">
                  <c:v>250.80729240287101</c:v>
                </c:pt>
                <c:pt idx="108259">
                  <c:v>250.80960915814401</c:v>
                </c:pt>
                <c:pt idx="108260">
                  <c:v>250.81192591341801</c:v>
                </c:pt>
                <c:pt idx="108261">
                  <c:v>250.81424266869101</c:v>
                </c:pt>
                <c:pt idx="108262">
                  <c:v>250.816559423965</c:v>
                </c:pt>
                <c:pt idx="108263">
                  <c:v>250.818876179239</c:v>
                </c:pt>
                <c:pt idx="108264">
                  <c:v>250.821192934512</c:v>
                </c:pt>
                <c:pt idx="108265">
                  <c:v>250.82350968978599</c:v>
                </c:pt>
                <c:pt idx="108266">
                  <c:v>250.82582644505899</c:v>
                </c:pt>
                <c:pt idx="108267">
                  <c:v>250.82814320033299</c:v>
                </c:pt>
                <c:pt idx="108268">
                  <c:v>250.83045995560599</c:v>
                </c:pt>
                <c:pt idx="108269">
                  <c:v>250.83277671088001</c:v>
                </c:pt>
                <c:pt idx="108270">
                  <c:v>250.83509346615301</c:v>
                </c:pt>
                <c:pt idx="108271">
                  <c:v>250.83741022142701</c:v>
                </c:pt>
                <c:pt idx="108272">
                  <c:v>250.83972697670001</c:v>
                </c:pt>
                <c:pt idx="108273">
                  <c:v>250.842043731974</c:v>
                </c:pt>
                <c:pt idx="108274">
                  <c:v>250.844360487247</c:v>
                </c:pt>
                <c:pt idx="108275">
                  <c:v>250.846677242521</c:v>
                </c:pt>
                <c:pt idx="108276">
                  <c:v>250.84899399779499</c:v>
                </c:pt>
                <c:pt idx="108277">
                  <c:v>250.85131075306799</c:v>
                </c:pt>
                <c:pt idx="108278">
                  <c:v>250.85362750834199</c:v>
                </c:pt>
                <c:pt idx="108279">
                  <c:v>250.85594426361499</c:v>
                </c:pt>
                <c:pt idx="108280">
                  <c:v>250.85826101888901</c:v>
                </c:pt>
                <c:pt idx="108281">
                  <c:v>250.86057777416201</c:v>
                </c:pt>
                <c:pt idx="108282">
                  <c:v>250.86289452943601</c:v>
                </c:pt>
                <c:pt idx="108283">
                  <c:v>250.86521128470901</c:v>
                </c:pt>
                <c:pt idx="108284">
                  <c:v>250.867528039983</c:v>
                </c:pt>
                <c:pt idx="108285">
                  <c:v>250.869844795256</c:v>
                </c:pt>
                <c:pt idx="108286">
                  <c:v>250.87216155053</c:v>
                </c:pt>
                <c:pt idx="108287">
                  <c:v>250.874478305803</c:v>
                </c:pt>
                <c:pt idx="108288">
                  <c:v>250.87679506107699</c:v>
                </c:pt>
                <c:pt idx="108289">
                  <c:v>250.87911181635101</c:v>
                </c:pt>
                <c:pt idx="108290">
                  <c:v>250.88142857162401</c:v>
                </c:pt>
                <c:pt idx="108291">
                  <c:v>250.88374532689801</c:v>
                </c:pt>
                <c:pt idx="108292">
                  <c:v>250.88606208217101</c:v>
                </c:pt>
                <c:pt idx="108293">
                  <c:v>250.888378837445</c:v>
                </c:pt>
                <c:pt idx="108294">
                  <c:v>250.890695592718</c:v>
                </c:pt>
                <c:pt idx="108295">
                  <c:v>250.893012347992</c:v>
                </c:pt>
                <c:pt idx="108296">
                  <c:v>250.895329103265</c:v>
                </c:pt>
                <c:pt idx="108297">
                  <c:v>250.89764585853899</c:v>
                </c:pt>
                <c:pt idx="108298">
                  <c:v>250.89996261381199</c:v>
                </c:pt>
                <c:pt idx="108299">
                  <c:v>250.90227936908599</c:v>
                </c:pt>
                <c:pt idx="108300">
                  <c:v>250.90459612435899</c:v>
                </c:pt>
                <c:pt idx="108301">
                  <c:v>250.90691287963301</c:v>
                </c:pt>
                <c:pt idx="108302">
                  <c:v>250.90922963490701</c:v>
                </c:pt>
                <c:pt idx="108303">
                  <c:v>250.91154639018001</c:v>
                </c:pt>
                <c:pt idx="108304">
                  <c:v>250.913863145454</c:v>
                </c:pt>
                <c:pt idx="108305">
                  <c:v>250.916179900727</c:v>
                </c:pt>
                <c:pt idx="108306">
                  <c:v>250.918496656001</c:v>
                </c:pt>
                <c:pt idx="108307">
                  <c:v>250.920813411274</c:v>
                </c:pt>
                <c:pt idx="108308">
                  <c:v>250.92313016654799</c:v>
                </c:pt>
                <c:pt idx="108309">
                  <c:v>250.92544692182099</c:v>
                </c:pt>
                <c:pt idx="108310">
                  <c:v>250.92776367709499</c:v>
                </c:pt>
                <c:pt idx="108311">
                  <c:v>250.93008043236799</c:v>
                </c:pt>
                <c:pt idx="108312">
                  <c:v>250.93239718764201</c:v>
                </c:pt>
                <c:pt idx="108313">
                  <c:v>250.93471394291601</c:v>
                </c:pt>
                <c:pt idx="108314">
                  <c:v>250.93703069818901</c:v>
                </c:pt>
                <c:pt idx="108315">
                  <c:v>250.939347453463</c:v>
                </c:pt>
                <c:pt idx="108316">
                  <c:v>250.941664208736</c:v>
                </c:pt>
                <c:pt idx="108317">
                  <c:v>250.94398096401</c:v>
                </c:pt>
                <c:pt idx="108318">
                  <c:v>250.946297719283</c:v>
                </c:pt>
                <c:pt idx="108319">
                  <c:v>250.94861447455699</c:v>
                </c:pt>
                <c:pt idx="108320">
                  <c:v>250.95093122982999</c:v>
                </c:pt>
                <c:pt idx="108321">
                  <c:v>250.95324798510401</c:v>
                </c:pt>
                <c:pt idx="108322">
                  <c:v>250.95556474037701</c:v>
                </c:pt>
                <c:pt idx="108323">
                  <c:v>250.95788149565101</c:v>
                </c:pt>
                <c:pt idx="108324">
                  <c:v>250.96019825092401</c:v>
                </c:pt>
                <c:pt idx="108325">
                  <c:v>250.962515006198</c:v>
                </c:pt>
                <c:pt idx="108326">
                  <c:v>250.964831761472</c:v>
                </c:pt>
                <c:pt idx="108327">
                  <c:v>250.967148516745</c:v>
                </c:pt>
                <c:pt idx="108328">
                  <c:v>250.96946527201899</c:v>
                </c:pt>
                <c:pt idx="108329">
                  <c:v>250.97178202729199</c:v>
                </c:pt>
                <c:pt idx="108330">
                  <c:v>250.97409878256599</c:v>
                </c:pt>
                <c:pt idx="108331">
                  <c:v>250.97641553783899</c:v>
                </c:pt>
                <c:pt idx="108332">
                  <c:v>250.97873229311301</c:v>
                </c:pt>
                <c:pt idx="108333">
                  <c:v>250.98104904838601</c:v>
                </c:pt>
                <c:pt idx="108334">
                  <c:v>250.98336580366001</c:v>
                </c:pt>
                <c:pt idx="108335">
                  <c:v>250.98568255893301</c:v>
                </c:pt>
                <c:pt idx="108336">
                  <c:v>250.987999314207</c:v>
                </c:pt>
                <c:pt idx="108337">
                  <c:v>250.99031606948</c:v>
                </c:pt>
                <c:pt idx="108338">
                  <c:v>250.992632824754</c:v>
                </c:pt>
                <c:pt idx="108339">
                  <c:v>250.99494958002799</c:v>
                </c:pt>
                <c:pt idx="108340">
                  <c:v>250.99726633530099</c:v>
                </c:pt>
                <c:pt idx="108341">
                  <c:v>250.99958309057499</c:v>
                </c:pt>
                <c:pt idx="108342">
                  <c:v>251.00189984584799</c:v>
                </c:pt>
                <c:pt idx="108343">
                  <c:v>251.00421660112201</c:v>
                </c:pt>
                <c:pt idx="108344">
                  <c:v>251.00653335639501</c:v>
                </c:pt>
                <c:pt idx="108345">
                  <c:v>251.00885011166901</c:v>
                </c:pt>
                <c:pt idx="108346">
                  <c:v>251.01116686694201</c:v>
                </c:pt>
                <c:pt idx="108347">
                  <c:v>251.013483622216</c:v>
                </c:pt>
                <c:pt idx="108348">
                  <c:v>251.015800377489</c:v>
                </c:pt>
                <c:pt idx="108349">
                  <c:v>251.018117132763</c:v>
                </c:pt>
                <c:pt idx="108350">
                  <c:v>251.020433888036</c:v>
                </c:pt>
                <c:pt idx="108351">
                  <c:v>251.02275064330999</c:v>
                </c:pt>
                <c:pt idx="108352">
                  <c:v>251.02506739858401</c:v>
                </c:pt>
                <c:pt idx="108353">
                  <c:v>251.02738415385701</c:v>
                </c:pt>
                <c:pt idx="108354">
                  <c:v>251.02970090913101</c:v>
                </c:pt>
                <c:pt idx="108355">
                  <c:v>251.03201766440401</c:v>
                </c:pt>
                <c:pt idx="108356">
                  <c:v>251.034334419678</c:v>
                </c:pt>
                <c:pt idx="108357">
                  <c:v>251.036651174951</c:v>
                </c:pt>
                <c:pt idx="108358">
                  <c:v>251.038967930225</c:v>
                </c:pt>
                <c:pt idx="108359">
                  <c:v>251.041284685498</c:v>
                </c:pt>
                <c:pt idx="108360">
                  <c:v>251.04360144077199</c:v>
                </c:pt>
                <c:pt idx="108361">
                  <c:v>251.04591819604499</c:v>
                </c:pt>
                <c:pt idx="108362">
                  <c:v>251.04823495131899</c:v>
                </c:pt>
                <c:pt idx="108363">
                  <c:v>251.05055170659301</c:v>
                </c:pt>
                <c:pt idx="108364">
                  <c:v>251.05286846186601</c:v>
                </c:pt>
                <c:pt idx="108365">
                  <c:v>251.05518521714001</c:v>
                </c:pt>
                <c:pt idx="108366">
                  <c:v>251.05750197241301</c:v>
                </c:pt>
                <c:pt idx="108367">
                  <c:v>251.059818727687</c:v>
                </c:pt>
                <c:pt idx="108368">
                  <c:v>251.06213548296</c:v>
                </c:pt>
                <c:pt idx="108369">
                  <c:v>251.064452238234</c:v>
                </c:pt>
                <c:pt idx="108370">
                  <c:v>251.066768993507</c:v>
                </c:pt>
                <c:pt idx="108371">
                  <c:v>251.06908574878099</c:v>
                </c:pt>
                <c:pt idx="108372">
                  <c:v>251.07140250405399</c:v>
                </c:pt>
                <c:pt idx="108373">
                  <c:v>251.07371925932799</c:v>
                </c:pt>
                <c:pt idx="108374">
                  <c:v>251.07603601460099</c:v>
                </c:pt>
                <c:pt idx="108375">
                  <c:v>251.07835276987501</c:v>
                </c:pt>
                <c:pt idx="108376">
                  <c:v>251.08066952514901</c:v>
                </c:pt>
                <c:pt idx="108377">
                  <c:v>251.08298628042201</c:v>
                </c:pt>
                <c:pt idx="108378">
                  <c:v>251.085303035696</c:v>
                </c:pt>
                <c:pt idx="108379">
                  <c:v>251.087619790969</c:v>
                </c:pt>
                <c:pt idx="108380">
                  <c:v>251.089936546243</c:v>
                </c:pt>
                <c:pt idx="108381">
                  <c:v>251.092253301516</c:v>
                </c:pt>
                <c:pt idx="108382">
                  <c:v>251.09457005678999</c:v>
                </c:pt>
                <c:pt idx="108383">
                  <c:v>251.09688681206299</c:v>
                </c:pt>
                <c:pt idx="108384">
                  <c:v>251.09920356733701</c:v>
                </c:pt>
                <c:pt idx="108385">
                  <c:v>251.10152032261001</c:v>
                </c:pt>
                <c:pt idx="108386">
                  <c:v>251.10383707788401</c:v>
                </c:pt>
                <c:pt idx="108387">
                  <c:v>251.10615383315701</c:v>
                </c:pt>
                <c:pt idx="108388">
                  <c:v>251.108470588431</c:v>
                </c:pt>
                <c:pt idx="108389">
                  <c:v>251.110787343705</c:v>
                </c:pt>
                <c:pt idx="108390">
                  <c:v>251.113104098978</c:v>
                </c:pt>
                <c:pt idx="108391">
                  <c:v>251.11542085425199</c:v>
                </c:pt>
                <c:pt idx="108392">
                  <c:v>251.11773760952499</c:v>
                </c:pt>
                <c:pt idx="108393">
                  <c:v>251.12005436479899</c:v>
                </c:pt>
                <c:pt idx="108394">
                  <c:v>251.12237112007199</c:v>
                </c:pt>
                <c:pt idx="108395">
                  <c:v>251.12468787534601</c:v>
                </c:pt>
                <c:pt idx="108396">
                  <c:v>251.12700463061901</c:v>
                </c:pt>
                <c:pt idx="108397">
                  <c:v>251.12932138589301</c:v>
                </c:pt>
                <c:pt idx="108398">
                  <c:v>251.13163814116601</c:v>
                </c:pt>
                <c:pt idx="108399">
                  <c:v>251.13395489644</c:v>
                </c:pt>
                <c:pt idx="108400">
                  <c:v>251.136271651713</c:v>
                </c:pt>
                <c:pt idx="108401">
                  <c:v>251.138588406987</c:v>
                </c:pt>
                <c:pt idx="108402">
                  <c:v>251.14090516226099</c:v>
                </c:pt>
                <c:pt idx="108403">
                  <c:v>251.14322191753399</c:v>
                </c:pt>
                <c:pt idx="108404">
                  <c:v>251.14553867280799</c:v>
                </c:pt>
                <c:pt idx="108405">
                  <c:v>251.14785542808099</c:v>
                </c:pt>
                <c:pt idx="108406">
                  <c:v>251.15017218335501</c:v>
                </c:pt>
                <c:pt idx="108407">
                  <c:v>251.15248893862801</c:v>
                </c:pt>
                <c:pt idx="108408">
                  <c:v>251.15480569390201</c:v>
                </c:pt>
                <c:pt idx="108409">
                  <c:v>251.15712244917501</c:v>
                </c:pt>
                <c:pt idx="108410">
                  <c:v>251.159439204449</c:v>
                </c:pt>
                <c:pt idx="108411">
                  <c:v>251.161755959722</c:v>
                </c:pt>
                <c:pt idx="108412">
                  <c:v>251.164072714996</c:v>
                </c:pt>
                <c:pt idx="108413">
                  <c:v>251.16638947026999</c:v>
                </c:pt>
                <c:pt idx="108414">
                  <c:v>251.16870622554299</c:v>
                </c:pt>
                <c:pt idx="108415">
                  <c:v>251.17102298081701</c:v>
                </c:pt>
                <c:pt idx="108416">
                  <c:v>251.17333973609001</c:v>
                </c:pt>
                <c:pt idx="108417">
                  <c:v>251.17565649136401</c:v>
                </c:pt>
                <c:pt idx="108418">
                  <c:v>251.17797324663701</c:v>
                </c:pt>
                <c:pt idx="108419">
                  <c:v>251.180290001911</c:v>
                </c:pt>
                <c:pt idx="108420">
                  <c:v>251.182606757184</c:v>
                </c:pt>
                <c:pt idx="108421">
                  <c:v>251.184923512458</c:v>
                </c:pt>
                <c:pt idx="108422">
                  <c:v>251.187240267731</c:v>
                </c:pt>
                <c:pt idx="108423">
                  <c:v>251.18955702300499</c:v>
                </c:pt>
                <c:pt idx="108424">
                  <c:v>251.19187377827799</c:v>
                </c:pt>
                <c:pt idx="108425">
                  <c:v>251.19419053355199</c:v>
                </c:pt>
                <c:pt idx="108426">
                  <c:v>251.19650728882601</c:v>
                </c:pt>
                <c:pt idx="108427">
                  <c:v>251.19882404409901</c:v>
                </c:pt>
                <c:pt idx="108428">
                  <c:v>251.20114079937301</c:v>
                </c:pt>
                <c:pt idx="108429">
                  <c:v>251.20345755464601</c:v>
                </c:pt>
                <c:pt idx="108430">
                  <c:v>251.20577430992</c:v>
                </c:pt>
                <c:pt idx="108431">
                  <c:v>251.208091065193</c:v>
                </c:pt>
                <c:pt idx="108432">
                  <c:v>251.210407820467</c:v>
                </c:pt>
                <c:pt idx="108433">
                  <c:v>251.21272457574</c:v>
                </c:pt>
                <c:pt idx="108434">
                  <c:v>251.21504133101399</c:v>
                </c:pt>
                <c:pt idx="108435">
                  <c:v>251.21735808628699</c:v>
                </c:pt>
                <c:pt idx="108436">
                  <c:v>251.21967484156099</c:v>
                </c:pt>
                <c:pt idx="108437">
                  <c:v>251.22199159683399</c:v>
                </c:pt>
                <c:pt idx="108438">
                  <c:v>251.22430835210801</c:v>
                </c:pt>
                <c:pt idx="108439">
                  <c:v>251.22662510738201</c:v>
                </c:pt>
                <c:pt idx="108440">
                  <c:v>251.22894186265501</c:v>
                </c:pt>
                <c:pt idx="108441">
                  <c:v>251.231258617929</c:v>
                </c:pt>
                <c:pt idx="108442">
                  <c:v>251.233575373202</c:v>
                </c:pt>
                <c:pt idx="108443">
                  <c:v>251.235892128476</c:v>
                </c:pt>
                <c:pt idx="108444">
                  <c:v>251.238208883749</c:v>
                </c:pt>
                <c:pt idx="108445">
                  <c:v>251.24052563902299</c:v>
                </c:pt>
                <c:pt idx="108446">
                  <c:v>251.24284239429599</c:v>
                </c:pt>
                <c:pt idx="108447">
                  <c:v>251.24515914956999</c:v>
                </c:pt>
                <c:pt idx="108448">
                  <c:v>251.24747590484299</c:v>
                </c:pt>
                <c:pt idx="108449">
                  <c:v>251.24979266011701</c:v>
                </c:pt>
                <c:pt idx="108450">
                  <c:v>251.252109415391</c:v>
                </c:pt>
                <c:pt idx="108451">
                  <c:v>251.254426170664</c:v>
                </c:pt>
                <c:pt idx="108452">
                  <c:v>251.256742925938</c:v>
                </c:pt>
                <c:pt idx="108453">
                  <c:v>251.259059681211</c:v>
                </c:pt>
                <c:pt idx="108454">
                  <c:v>251.26137643648499</c:v>
                </c:pt>
                <c:pt idx="108455">
                  <c:v>251.26369319175799</c:v>
                </c:pt>
                <c:pt idx="108456">
                  <c:v>251.26600994703199</c:v>
                </c:pt>
                <c:pt idx="108457">
                  <c:v>251.26832670230499</c:v>
                </c:pt>
                <c:pt idx="108458">
                  <c:v>251.27064345757901</c:v>
                </c:pt>
                <c:pt idx="108459">
                  <c:v>251.27296021285201</c:v>
                </c:pt>
                <c:pt idx="108460">
                  <c:v>251.27527696812601</c:v>
                </c:pt>
                <c:pt idx="108461">
                  <c:v>251.27759372339901</c:v>
                </c:pt>
                <c:pt idx="108462">
                  <c:v>251.279910478673</c:v>
                </c:pt>
                <c:pt idx="108463">
                  <c:v>251.282227233947</c:v>
                </c:pt>
                <c:pt idx="108464">
                  <c:v>251.28454398922</c:v>
                </c:pt>
                <c:pt idx="108465">
                  <c:v>251.28686074449399</c:v>
                </c:pt>
                <c:pt idx="108466">
                  <c:v>251.28917749976699</c:v>
                </c:pt>
                <c:pt idx="108467">
                  <c:v>251.29149425504099</c:v>
                </c:pt>
                <c:pt idx="108468">
                  <c:v>251.29381101031399</c:v>
                </c:pt>
                <c:pt idx="108469">
                  <c:v>251.29612776558801</c:v>
                </c:pt>
                <c:pt idx="108470">
                  <c:v>251.29844452086101</c:v>
                </c:pt>
                <c:pt idx="108471">
                  <c:v>251.30076127613501</c:v>
                </c:pt>
                <c:pt idx="108472">
                  <c:v>251.30307803140801</c:v>
                </c:pt>
                <c:pt idx="108473">
                  <c:v>251.305394786682</c:v>
                </c:pt>
                <c:pt idx="108474">
                  <c:v>251.307711541955</c:v>
                </c:pt>
                <c:pt idx="108475">
                  <c:v>251.310028297229</c:v>
                </c:pt>
                <c:pt idx="108476">
                  <c:v>251.31234505250299</c:v>
                </c:pt>
                <c:pt idx="108477">
                  <c:v>251.31466180777599</c:v>
                </c:pt>
                <c:pt idx="108478">
                  <c:v>251.31697856304999</c:v>
                </c:pt>
                <c:pt idx="108479">
                  <c:v>251.31929531832299</c:v>
                </c:pt>
                <c:pt idx="108480">
                  <c:v>251.32161207359701</c:v>
                </c:pt>
                <c:pt idx="108481">
                  <c:v>251.32392882887001</c:v>
                </c:pt>
                <c:pt idx="108482">
                  <c:v>251.326245584144</c:v>
                </c:pt>
                <c:pt idx="108483">
                  <c:v>251.328562339417</c:v>
                </c:pt>
                <c:pt idx="108484">
                  <c:v>251.330879094691</c:v>
                </c:pt>
                <c:pt idx="108485">
                  <c:v>251.333195849964</c:v>
                </c:pt>
                <c:pt idx="108486">
                  <c:v>251.33551260523799</c:v>
                </c:pt>
                <c:pt idx="108487">
                  <c:v>251.33782936051099</c:v>
                </c:pt>
                <c:pt idx="108488">
                  <c:v>251.34014611578499</c:v>
                </c:pt>
                <c:pt idx="108489">
                  <c:v>251.34246287105901</c:v>
                </c:pt>
                <c:pt idx="108490">
                  <c:v>251.34477962633201</c:v>
                </c:pt>
                <c:pt idx="108491">
                  <c:v>251.34709638160601</c:v>
                </c:pt>
                <c:pt idx="108492">
                  <c:v>251.34941313687901</c:v>
                </c:pt>
                <c:pt idx="108493">
                  <c:v>251.351729892153</c:v>
                </c:pt>
                <c:pt idx="108494">
                  <c:v>251.354046647426</c:v>
                </c:pt>
                <c:pt idx="108495">
                  <c:v>251.3563634027</c:v>
                </c:pt>
                <c:pt idx="108496">
                  <c:v>251.358680157973</c:v>
                </c:pt>
                <c:pt idx="108497">
                  <c:v>251.36099691324699</c:v>
                </c:pt>
                <c:pt idx="108498">
                  <c:v>251.36331366851999</c:v>
                </c:pt>
                <c:pt idx="108499">
                  <c:v>251.36563042379399</c:v>
                </c:pt>
                <c:pt idx="108500">
                  <c:v>251.36794717906801</c:v>
                </c:pt>
                <c:pt idx="108501">
                  <c:v>251.37026393434101</c:v>
                </c:pt>
                <c:pt idx="108502">
                  <c:v>251.37258068961501</c:v>
                </c:pt>
                <c:pt idx="108503">
                  <c:v>251.37489744488801</c:v>
                </c:pt>
                <c:pt idx="108504">
                  <c:v>251.377214200162</c:v>
                </c:pt>
                <c:pt idx="108505">
                  <c:v>251.379530955435</c:v>
                </c:pt>
                <c:pt idx="108506">
                  <c:v>251.381847710709</c:v>
                </c:pt>
                <c:pt idx="108507">
                  <c:v>251.384164465982</c:v>
                </c:pt>
                <c:pt idx="108508">
                  <c:v>251.38648122125599</c:v>
                </c:pt>
                <c:pt idx="108509">
                  <c:v>251.38879797652899</c:v>
                </c:pt>
                <c:pt idx="108510">
                  <c:v>251.39111473180299</c:v>
                </c:pt>
                <c:pt idx="108511">
                  <c:v>251.39343148707599</c:v>
                </c:pt>
                <c:pt idx="108512">
                  <c:v>251.39574824235001</c:v>
                </c:pt>
                <c:pt idx="108513">
                  <c:v>251.398064997624</c:v>
                </c:pt>
                <c:pt idx="108514">
                  <c:v>251.400381752897</c:v>
                </c:pt>
                <c:pt idx="108515">
                  <c:v>251.402698508171</c:v>
                </c:pt>
                <c:pt idx="108516">
                  <c:v>251.405015263444</c:v>
                </c:pt>
                <c:pt idx="108517">
                  <c:v>251.40733201871799</c:v>
                </c:pt>
                <c:pt idx="108518">
                  <c:v>251.40964877399099</c:v>
                </c:pt>
                <c:pt idx="108519">
                  <c:v>251.41196552926499</c:v>
                </c:pt>
                <c:pt idx="108520">
                  <c:v>251.41428228453799</c:v>
                </c:pt>
                <c:pt idx="108521">
                  <c:v>251.41659903981201</c:v>
                </c:pt>
                <c:pt idx="108522">
                  <c:v>251.41891579508501</c:v>
                </c:pt>
                <c:pt idx="108523">
                  <c:v>251.42123255035901</c:v>
                </c:pt>
                <c:pt idx="108524">
                  <c:v>251.42354930563201</c:v>
                </c:pt>
                <c:pt idx="108525">
                  <c:v>251.425866060906</c:v>
                </c:pt>
                <c:pt idx="108526">
                  <c:v>251.42818281618</c:v>
                </c:pt>
                <c:pt idx="108527">
                  <c:v>251.430499571453</c:v>
                </c:pt>
                <c:pt idx="108528">
                  <c:v>251.43281632672699</c:v>
                </c:pt>
                <c:pt idx="108529">
                  <c:v>251.43513308199999</c:v>
                </c:pt>
                <c:pt idx="108530">
                  <c:v>251.43744983727399</c:v>
                </c:pt>
                <c:pt idx="108531">
                  <c:v>251.43976659254699</c:v>
                </c:pt>
                <c:pt idx="108532">
                  <c:v>251.44208334782101</c:v>
                </c:pt>
                <c:pt idx="108533">
                  <c:v>251.44440010309401</c:v>
                </c:pt>
                <c:pt idx="108534">
                  <c:v>251.44671685836801</c:v>
                </c:pt>
                <c:pt idx="108535">
                  <c:v>251.44903361364101</c:v>
                </c:pt>
                <c:pt idx="108536">
                  <c:v>251.451350368915</c:v>
                </c:pt>
                <c:pt idx="108537">
                  <c:v>251.453667124188</c:v>
                </c:pt>
                <c:pt idx="108538">
                  <c:v>251.455983879462</c:v>
                </c:pt>
                <c:pt idx="108539">
                  <c:v>251.45830063473599</c:v>
                </c:pt>
                <c:pt idx="108540">
                  <c:v>251.46061739000899</c:v>
                </c:pt>
                <c:pt idx="108541">
                  <c:v>251.46293414528299</c:v>
                </c:pt>
                <c:pt idx="108542">
                  <c:v>251.46525090055599</c:v>
                </c:pt>
                <c:pt idx="108543">
                  <c:v>251.46756765583001</c:v>
                </c:pt>
                <c:pt idx="108544">
                  <c:v>251.46988441110301</c:v>
                </c:pt>
                <c:pt idx="108545">
                  <c:v>251.472201166377</c:v>
                </c:pt>
                <c:pt idx="108546">
                  <c:v>251.47451792165</c:v>
                </c:pt>
                <c:pt idx="108547">
                  <c:v>251.476834676924</c:v>
                </c:pt>
                <c:pt idx="108548">
                  <c:v>251.479151432197</c:v>
                </c:pt>
                <c:pt idx="108549">
                  <c:v>251.48146818747099</c:v>
                </c:pt>
                <c:pt idx="108550">
                  <c:v>251.48378494274499</c:v>
                </c:pt>
                <c:pt idx="108551">
                  <c:v>251.48610169801799</c:v>
                </c:pt>
                <c:pt idx="108552">
                  <c:v>251.48841845329201</c:v>
                </c:pt>
                <c:pt idx="108553">
                  <c:v>251.49073520856501</c:v>
                </c:pt>
                <c:pt idx="108554">
                  <c:v>251.49305196383901</c:v>
                </c:pt>
                <c:pt idx="108555">
                  <c:v>251.49536871911201</c:v>
                </c:pt>
                <c:pt idx="108556">
                  <c:v>251.497685474386</c:v>
                </c:pt>
                <c:pt idx="108557">
                  <c:v>251.500002229659</c:v>
                </c:pt>
                <c:pt idx="108558">
                  <c:v>251.502318984933</c:v>
                </c:pt>
                <c:pt idx="108559">
                  <c:v>251.504635740206</c:v>
                </c:pt>
                <c:pt idx="108560">
                  <c:v>251.50695249547999</c:v>
                </c:pt>
                <c:pt idx="108561">
                  <c:v>251.50926925075299</c:v>
                </c:pt>
                <c:pt idx="108562">
                  <c:v>251.51158600602699</c:v>
                </c:pt>
                <c:pt idx="108563">
                  <c:v>251.51390276130101</c:v>
                </c:pt>
                <c:pt idx="108564">
                  <c:v>251.51621951657401</c:v>
                </c:pt>
                <c:pt idx="108565">
                  <c:v>251.51853627184801</c:v>
                </c:pt>
                <c:pt idx="108566">
                  <c:v>251.52085302712101</c:v>
                </c:pt>
                <c:pt idx="108567">
                  <c:v>251.523169782395</c:v>
                </c:pt>
                <c:pt idx="108568">
                  <c:v>251.525486537668</c:v>
                </c:pt>
                <c:pt idx="108569">
                  <c:v>251.527803292942</c:v>
                </c:pt>
                <c:pt idx="108570">
                  <c:v>251.530120048215</c:v>
                </c:pt>
                <c:pt idx="108571">
                  <c:v>251.53243680348899</c:v>
                </c:pt>
                <c:pt idx="108572">
                  <c:v>251.53475355876199</c:v>
                </c:pt>
                <c:pt idx="108573">
                  <c:v>251.53707031403599</c:v>
                </c:pt>
                <c:pt idx="108574">
                  <c:v>251.53938706930899</c:v>
                </c:pt>
                <c:pt idx="108575">
                  <c:v>251.54170382458301</c:v>
                </c:pt>
                <c:pt idx="108576">
                  <c:v>251.544020579857</c:v>
                </c:pt>
                <c:pt idx="108577">
                  <c:v>251.54633733513</c:v>
                </c:pt>
                <c:pt idx="108578">
                  <c:v>251.548654090404</c:v>
                </c:pt>
                <c:pt idx="108579">
                  <c:v>251.550970845677</c:v>
                </c:pt>
                <c:pt idx="108580">
                  <c:v>251.55328760095099</c:v>
                </c:pt>
                <c:pt idx="108581">
                  <c:v>251.55560435622399</c:v>
                </c:pt>
                <c:pt idx="108582">
                  <c:v>251.55792111149799</c:v>
                </c:pt>
                <c:pt idx="108583">
                  <c:v>251.56023786677099</c:v>
                </c:pt>
                <c:pt idx="108584">
                  <c:v>251.56255462204501</c:v>
                </c:pt>
                <c:pt idx="108585">
                  <c:v>251.56487137731801</c:v>
                </c:pt>
                <c:pt idx="108586">
                  <c:v>251.56718813259201</c:v>
                </c:pt>
                <c:pt idx="108587">
                  <c:v>251.569504887866</c:v>
                </c:pt>
                <c:pt idx="108588">
                  <c:v>251.571821643139</c:v>
                </c:pt>
                <c:pt idx="108589">
                  <c:v>251.574138398413</c:v>
                </c:pt>
                <c:pt idx="108590">
                  <c:v>251.576455153686</c:v>
                </c:pt>
                <c:pt idx="108591">
                  <c:v>251.57877190895999</c:v>
                </c:pt>
                <c:pt idx="108592">
                  <c:v>251.58108866423299</c:v>
                </c:pt>
                <c:pt idx="108593">
                  <c:v>251.58340541950699</c:v>
                </c:pt>
                <c:pt idx="108594">
                  <c:v>251.58572217477999</c:v>
                </c:pt>
                <c:pt idx="108595">
                  <c:v>251.58803893005401</c:v>
                </c:pt>
                <c:pt idx="108596">
                  <c:v>251.59035568532701</c:v>
                </c:pt>
                <c:pt idx="108597">
                  <c:v>251.59267244060101</c:v>
                </c:pt>
                <c:pt idx="108598">
                  <c:v>251.59498919587401</c:v>
                </c:pt>
                <c:pt idx="108599">
                  <c:v>251.597305951148</c:v>
                </c:pt>
                <c:pt idx="108600">
                  <c:v>251.599622706422</c:v>
                </c:pt>
                <c:pt idx="108601">
                  <c:v>251.601939461695</c:v>
                </c:pt>
                <c:pt idx="108602">
                  <c:v>251.60425621696899</c:v>
                </c:pt>
                <c:pt idx="108603">
                  <c:v>251.60657297224199</c:v>
                </c:pt>
                <c:pt idx="108604">
                  <c:v>251.60888972751599</c:v>
                </c:pt>
                <c:pt idx="108605">
                  <c:v>251.61120648278899</c:v>
                </c:pt>
                <c:pt idx="108606">
                  <c:v>251.61352323806301</c:v>
                </c:pt>
                <c:pt idx="108607">
                  <c:v>251.61583999333601</c:v>
                </c:pt>
                <c:pt idx="108608">
                  <c:v>251.61815674861001</c:v>
                </c:pt>
                <c:pt idx="108609">
                  <c:v>251.62047350388301</c:v>
                </c:pt>
                <c:pt idx="108610">
                  <c:v>251.622790259157</c:v>
                </c:pt>
                <c:pt idx="108611">
                  <c:v>251.62510701443</c:v>
                </c:pt>
                <c:pt idx="108612">
                  <c:v>251.627423769704</c:v>
                </c:pt>
                <c:pt idx="108613">
                  <c:v>251.62974052497799</c:v>
                </c:pt>
                <c:pt idx="108614">
                  <c:v>251.63205728025099</c:v>
                </c:pt>
                <c:pt idx="108615">
                  <c:v>251.63437403552501</c:v>
                </c:pt>
                <c:pt idx="108616">
                  <c:v>251.63669079079801</c:v>
                </c:pt>
                <c:pt idx="108617">
                  <c:v>251.63900754607201</c:v>
                </c:pt>
                <c:pt idx="108618">
                  <c:v>251.64132430134501</c:v>
                </c:pt>
                <c:pt idx="108619">
                  <c:v>251.643641056619</c:v>
                </c:pt>
                <c:pt idx="108620">
                  <c:v>251.645957811892</c:v>
                </c:pt>
                <c:pt idx="108621">
                  <c:v>251.648274567166</c:v>
                </c:pt>
                <c:pt idx="108622">
                  <c:v>251.650591322439</c:v>
                </c:pt>
                <c:pt idx="108623">
                  <c:v>251.65290807771299</c:v>
                </c:pt>
                <c:pt idx="108624">
                  <c:v>251.65522483298599</c:v>
                </c:pt>
                <c:pt idx="108625">
                  <c:v>251.65754158825999</c:v>
                </c:pt>
                <c:pt idx="108626">
                  <c:v>251.65985834353401</c:v>
                </c:pt>
                <c:pt idx="108627">
                  <c:v>251.66217509880701</c:v>
                </c:pt>
                <c:pt idx="108628">
                  <c:v>251.66449185408101</c:v>
                </c:pt>
                <c:pt idx="108629">
                  <c:v>251.66680860935401</c:v>
                </c:pt>
                <c:pt idx="108630">
                  <c:v>251.669125364628</c:v>
                </c:pt>
                <c:pt idx="108631">
                  <c:v>251.671442119901</c:v>
                </c:pt>
                <c:pt idx="108632">
                  <c:v>251.673758875175</c:v>
                </c:pt>
                <c:pt idx="108633">
                  <c:v>251.676075630448</c:v>
                </c:pt>
                <c:pt idx="108634">
                  <c:v>251.67839238572199</c:v>
                </c:pt>
                <c:pt idx="108635">
                  <c:v>251.68070914099499</c:v>
                </c:pt>
                <c:pt idx="108636">
                  <c:v>251.68302589626899</c:v>
                </c:pt>
                <c:pt idx="108637">
                  <c:v>251.68534265154301</c:v>
                </c:pt>
                <c:pt idx="108638">
                  <c:v>251.68765940681601</c:v>
                </c:pt>
                <c:pt idx="108639">
                  <c:v>251.68997616209001</c:v>
                </c:pt>
                <c:pt idx="108640">
                  <c:v>251.69229291736301</c:v>
                </c:pt>
                <c:pt idx="108641">
                  <c:v>251.694609672637</c:v>
                </c:pt>
                <c:pt idx="108642">
                  <c:v>251.69692642791</c:v>
                </c:pt>
                <c:pt idx="108643">
                  <c:v>251.699243183184</c:v>
                </c:pt>
                <c:pt idx="108644">
                  <c:v>251.701559938457</c:v>
                </c:pt>
                <c:pt idx="108645">
                  <c:v>251.70387669373099</c:v>
                </c:pt>
                <c:pt idx="108646">
                  <c:v>251.70619344900399</c:v>
                </c:pt>
                <c:pt idx="108647">
                  <c:v>251.70851020427801</c:v>
                </c:pt>
                <c:pt idx="108648">
                  <c:v>251.71082695955101</c:v>
                </c:pt>
                <c:pt idx="108649">
                  <c:v>251.71314371482501</c:v>
                </c:pt>
                <c:pt idx="108650">
                  <c:v>251.715460470099</c:v>
                </c:pt>
                <c:pt idx="108651">
                  <c:v>251.717777225372</c:v>
                </c:pt>
                <c:pt idx="108652">
                  <c:v>251.720093980646</c:v>
                </c:pt>
                <c:pt idx="108653">
                  <c:v>251.722410735919</c:v>
                </c:pt>
                <c:pt idx="108654">
                  <c:v>251.72472749119299</c:v>
                </c:pt>
                <c:pt idx="108655">
                  <c:v>251.72704424646599</c:v>
                </c:pt>
                <c:pt idx="108656">
                  <c:v>251.72936100173999</c:v>
                </c:pt>
                <c:pt idx="108657">
                  <c:v>251.73167775701299</c:v>
                </c:pt>
                <c:pt idx="108658">
                  <c:v>251.73399451228701</c:v>
                </c:pt>
                <c:pt idx="108659">
                  <c:v>251.73631126756001</c:v>
                </c:pt>
                <c:pt idx="108660">
                  <c:v>251.73862802283401</c:v>
                </c:pt>
                <c:pt idx="108661">
                  <c:v>251.74094477810701</c:v>
                </c:pt>
                <c:pt idx="108662">
                  <c:v>251.743261533381</c:v>
                </c:pt>
                <c:pt idx="108663">
                  <c:v>251.745578288655</c:v>
                </c:pt>
                <c:pt idx="108664">
                  <c:v>251.747895043928</c:v>
                </c:pt>
                <c:pt idx="108665">
                  <c:v>251.75021179920199</c:v>
                </c:pt>
                <c:pt idx="108666">
                  <c:v>251.75252855447499</c:v>
                </c:pt>
                <c:pt idx="108667">
                  <c:v>251.75484530974899</c:v>
                </c:pt>
                <c:pt idx="108668">
                  <c:v>251.75716206502199</c:v>
                </c:pt>
                <c:pt idx="108669">
                  <c:v>251.75947882029601</c:v>
                </c:pt>
                <c:pt idx="108670">
                  <c:v>251.76179557556901</c:v>
                </c:pt>
                <c:pt idx="108671">
                  <c:v>251.76411233084301</c:v>
                </c:pt>
                <c:pt idx="108672">
                  <c:v>251.76642908611601</c:v>
                </c:pt>
                <c:pt idx="108673">
                  <c:v>251.76874584139</c:v>
                </c:pt>
                <c:pt idx="108674">
                  <c:v>251.771062596663</c:v>
                </c:pt>
                <c:pt idx="108675">
                  <c:v>251.773379351937</c:v>
                </c:pt>
                <c:pt idx="108676">
                  <c:v>251.77569610721099</c:v>
                </c:pt>
                <c:pt idx="108677">
                  <c:v>251.77801286248399</c:v>
                </c:pt>
                <c:pt idx="108678">
                  <c:v>251.78032961775801</c:v>
                </c:pt>
                <c:pt idx="108679">
                  <c:v>251.78264637303101</c:v>
                </c:pt>
                <c:pt idx="108680">
                  <c:v>251.78496312830501</c:v>
                </c:pt>
                <c:pt idx="108681">
                  <c:v>251.78727988357801</c:v>
                </c:pt>
                <c:pt idx="108682">
                  <c:v>251.789596638852</c:v>
                </c:pt>
                <c:pt idx="108683">
                  <c:v>251.791913394125</c:v>
                </c:pt>
                <c:pt idx="108684">
                  <c:v>251.794230149399</c:v>
                </c:pt>
                <c:pt idx="108685">
                  <c:v>251.796546904672</c:v>
                </c:pt>
                <c:pt idx="108686">
                  <c:v>251.79886365994599</c:v>
                </c:pt>
                <c:pt idx="108687">
                  <c:v>251.80118041521999</c:v>
                </c:pt>
                <c:pt idx="108688">
                  <c:v>251.80349717049299</c:v>
                </c:pt>
                <c:pt idx="108689">
                  <c:v>251.80581392576701</c:v>
                </c:pt>
                <c:pt idx="108690">
                  <c:v>251.80813068104001</c:v>
                </c:pt>
                <c:pt idx="108691">
                  <c:v>251.81044743631401</c:v>
                </c:pt>
                <c:pt idx="108692">
                  <c:v>251.81276419158701</c:v>
                </c:pt>
                <c:pt idx="108693">
                  <c:v>251.815080946861</c:v>
                </c:pt>
                <c:pt idx="108694">
                  <c:v>251.817397702134</c:v>
                </c:pt>
                <c:pt idx="108695">
                  <c:v>251.819714457408</c:v>
                </c:pt>
                <c:pt idx="108696">
                  <c:v>251.822031212681</c:v>
                </c:pt>
                <c:pt idx="108697">
                  <c:v>251.82434796795499</c:v>
                </c:pt>
                <c:pt idx="108698">
                  <c:v>251.82666472322799</c:v>
                </c:pt>
                <c:pt idx="108699">
                  <c:v>251.82898147850199</c:v>
                </c:pt>
                <c:pt idx="108700">
                  <c:v>251.83129823377601</c:v>
                </c:pt>
                <c:pt idx="108701">
                  <c:v>251.83361498904901</c:v>
                </c:pt>
                <c:pt idx="108702">
                  <c:v>251.83593174432301</c:v>
                </c:pt>
                <c:pt idx="108703">
                  <c:v>251.83824849959601</c:v>
                </c:pt>
                <c:pt idx="108704">
                  <c:v>251.84056525487</c:v>
                </c:pt>
                <c:pt idx="108705">
                  <c:v>251.842882010143</c:v>
                </c:pt>
                <c:pt idx="108706">
                  <c:v>251.845198765417</c:v>
                </c:pt>
                <c:pt idx="108707">
                  <c:v>251.84751552069</c:v>
                </c:pt>
                <c:pt idx="108708">
                  <c:v>251.84983227596399</c:v>
                </c:pt>
                <c:pt idx="108709">
                  <c:v>251.85214903123699</c:v>
                </c:pt>
                <c:pt idx="108710">
                  <c:v>251.85446578651101</c:v>
                </c:pt>
                <c:pt idx="108711">
                  <c:v>251.85678254178401</c:v>
                </c:pt>
                <c:pt idx="108712">
                  <c:v>251.85909929705801</c:v>
                </c:pt>
                <c:pt idx="108713">
                  <c:v>251.861416052332</c:v>
                </c:pt>
                <c:pt idx="108714">
                  <c:v>251.863732807605</c:v>
                </c:pt>
                <c:pt idx="108715">
                  <c:v>251.866049562879</c:v>
                </c:pt>
                <c:pt idx="108716">
                  <c:v>251.868366318152</c:v>
                </c:pt>
                <c:pt idx="108717">
                  <c:v>251.87068307342599</c:v>
                </c:pt>
                <c:pt idx="108718">
                  <c:v>251.87299982869899</c:v>
                </c:pt>
                <c:pt idx="108719">
                  <c:v>251.87531658397299</c:v>
                </c:pt>
                <c:pt idx="108720">
                  <c:v>251.87763333924599</c:v>
                </c:pt>
                <c:pt idx="108721">
                  <c:v>251.87995009452001</c:v>
                </c:pt>
                <c:pt idx="108722">
                  <c:v>251.88226684979301</c:v>
                </c:pt>
                <c:pt idx="108723">
                  <c:v>251.88458360506701</c:v>
                </c:pt>
                <c:pt idx="108724">
                  <c:v>251.886900360341</c:v>
                </c:pt>
                <c:pt idx="108725">
                  <c:v>251.889217115614</c:v>
                </c:pt>
                <c:pt idx="108726">
                  <c:v>251.891533870888</c:v>
                </c:pt>
                <c:pt idx="108727">
                  <c:v>251.893850626161</c:v>
                </c:pt>
                <c:pt idx="108728">
                  <c:v>251.89616738143499</c:v>
                </c:pt>
                <c:pt idx="108729">
                  <c:v>251.89848413670799</c:v>
                </c:pt>
                <c:pt idx="108730">
                  <c:v>251.90080089198199</c:v>
                </c:pt>
                <c:pt idx="108731">
                  <c:v>251.90311764725499</c:v>
                </c:pt>
                <c:pt idx="108732">
                  <c:v>251.90543440252901</c:v>
                </c:pt>
                <c:pt idx="108733">
                  <c:v>251.90775115780201</c:v>
                </c:pt>
                <c:pt idx="108734">
                  <c:v>251.91006791307601</c:v>
                </c:pt>
                <c:pt idx="108735">
                  <c:v>251.91238466834901</c:v>
                </c:pt>
                <c:pt idx="108736">
                  <c:v>251.914701423623</c:v>
                </c:pt>
                <c:pt idx="108737">
                  <c:v>251.917018178897</c:v>
                </c:pt>
                <c:pt idx="108738">
                  <c:v>251.91933493417</c:v>
                </c:pt>
                <c:pt idx="108739">
                  <c:v>251.92165168944399</c:v>
                </c:pt>
                <c:pt idx="108740">
                  <c:v>251.92396844471699</c:v>
                </c:pt>
                <c:pt idx="108741">
                  <c:v>251.92628519999101</c:v>
                </c:pt>
                <c:pt idx="108742">
                  <c:v>251.92860195526401</c:v>
                </c:pt>
                <c:pt idx="108743">
                  <c:v>251.93091871053801</c:v>
                </c:pt>
                <c:pt idx="108744">
                  <c:v>251.93323546581101</c:v>
                </c:pt>
                <c:pt idx="108745">
                  <c:v>251.935552221085</c:v>
                </c:pt>
                <c:pt idx="108746">
                  <c:v>251.937868976358</c:v>
                </c:pt>
                <c:pt idx="108747">
                  <c:v>251.940185731632</c:v>
                </c:pt>
                <c:pt idx="108748">
                  <c:v>251.942502486905</c:v>
                </c:pt>
                <c:pt idx="108749">
                  <c:v>251.94481924217899</c:v>
                </c:pt>
                <c:pt idx="108750">
                  <c:v>251.94713599745299</c:v>
                </c:pt>
                <c:pt idx="108751">
                  <c:v>251.94945275272599</c:v>
                </c:pt>
                <c:pt idx="108752">
                  <c:v>251.95176950800001</c:v>
                </c:pt>
                <c:pt idx="108753">
                  <c:v>251.95408626327301</c:v>
                </c:pt>
                <c:pt idx="108754">
                  <c:v>251.95640301854701</c:v>
                </c:pt>
                <c:pt idx="108755">
                  <c:v>251.95871977382001</c:v>
                </c:pt>
                <c:pt idx="108756">
                  <c:v>251.961036529094</c:v>
                </c:pt>
                <c:pt idx="108757">
                  <c:v>251.963353284367</c:v>
                </c:pt>
                <c:pt idx="108758">
                  <c:v>251.965670039641</c:v>
                </c:pt>
                <c:pt idx="108759">
                  <c:v>251.967986794914</c:v>
                </c:pt>
                <c:pt idx="108760">
                  <c:v>251.97030355018799</c:v>
                </c:pt>
                <c:pt idx="108761">
                  <c:v>251.97262030546099</c:v>
                </c:pt>
                <c:pt idx="108762">
                  <c:v>251.97493706073499</c:v>
                </c:pt>
                <c:pt idx="108763">
                  <c:v>251.97725381600901</c:v>
                </c:pt>
                <c:pt idx="108764">
                  <c:v>251.97957057128201</c:v>
                </c:pt>
                <c:pt idx="108765">
                  <c:v>251.98188732655601</c:v>
                </c:pt>
                <c:pt idx="108766">
                  <c:v>251.98420408182901</c:v>
                </c:pt>
                <c:pt idx="108767">
                  <c:v>251.986520837103</c:v>
                </c:pt>
                <c:pt idx="108768">
                  <c:v>251.988837592376</c:v>
                </c:pt>
                <c:pt idx="108769">
                  <c:v>251.99115434765</c:v>
                </c:pt>
                <c:pt idx="108770">
                  <c:v>251.993471102923</c:v>
                </c:pt>
                <c:pt idx="108771">
                  <c:v>251.99578785819699</c:v>
                </c:pt>
                <c:pt idx="108772">
                  <c:v>251.99810461346999</c:v>
                </c:pt>
                <c:pt idx="108773">
                  <c:v>252.00042136874401</c:v>
                </c:pt>
                <c:pt idx="108774">
                  <c:v>252.00273812401801</c:v>
                </c:pt>
                <c:pt idx="108775">
                  <c:v>252.00505487929101</c:v>
                </c:pt>
                <c:pt idx="108776">
                  <c:v>252.007371634565</c:v>
                </c:pt>
                <c:pt idx="108777">
                  <c:v>252.009688389838</c:v>
                </c:pt>
                <c:pt idx="108778">
                  <c:v>252.012005145112</c:v>
                </c:pt>
                <c:pt idx="108779">
                  <c:v>252.014321900385</c:v>
                </c:pt>
                <c:pt idx="108780">
                  <c:v>252.01663865565899</c:v>
                </c:pt>
                <c:pt idx="108781">
                  <c:v>252.01895541093199</c:v>
                </c:pt>
                <c:pt idx="108782">
                  <c:v>252.02127216620599</c:v>
                </c:pt>
                <c:pt idx="108783">
                  <c:v>252.02358892147899</c:v>
                </c:pt>
                <c:pt idx="108784">
                  <c:v>252.02590567675301</c:v>
                </c:pt>
                <c:pt idx="108785">
                  <c:v>252.02822243202601</c:v>
                </c:pt>
                <c:pt idx="108786">
                  <c:v>252.03053918730001</c:v>
                </c:pt>
                <c:pt idx="108787">
                  <c:v>252.032855942574</c:v>
                </c:pt>
                <c:pt idx="108788">
                  <c:v>252.035172697847</c:v>
                </c:pt>
                <c:pt idx="108789">
                  <c:v>252.037489453121</c:v>
                </c:pt>
                <c:pt idx="108790">
                  <c:v>252.039806208394</c:v>
                </c:pt>
                <c:pt idx="108791">
                  <c:v>252.04212296366799</c:v>
                </c:pt>
                <c:pt idx="108792">
                  <c:v>252.04443971894099</c:v>
                </c:pt>
                <c:pt idx="108793">
                  <c:v>252.04675647421499</c:v>
                </c:pt>
                <c:pt idx="108794">
                  <c:v>252.04907322948799</c:v>
                </c:pt>
                <c:pt idx="108795">
                  <c:v>252.05138998476201</c:v>
                </c:pt>
                <c:pt idx="108796">
                  <c:v>252.05370674003501</c:v>
                </c:pt>
                <c:pt idx="108797">
                  <c:v>252.05602349530901</c:v>
                </c:pt>
                <c:pt idx="108798">
                  <c:v>252.05834025058201</c:v>
                </c:pt>
                <c:pt idx="108799">
                  <c:v>252.060657005856</c:v>
                </c:pt>
                <c:pt idx="108800">
                  <c:v>252.06297376113</c:v>
                </c:pt>
                <c:pt idx="108801">
                  <c:v>252.065290516403</c:v>
                </c:pt>
                <c:pt idx="108802">
                  <c:v>252.06760727167699</c:v>
                </c:pt>
                <c:pt idx="108803">
                  <c:v>252.06992402694999</c:v>
                </c:pt>
                <c:pt idx="108804">
                  <c:v>252.07224078222399</c:v>
                </c:pt>
                <c:pt idx="108805">
                  <c:v>252.07455753749699</c:v>
                </c:pt>
                <c:pt idx="108806">
                  <c:v>252.07687429277101</c:v>
                </c:pt>
                <c:pt idx="108807">
                  <c:v>252.07919104804401</c:v>
                </c:pt>
                <c:pt idx="108808">
                  <c:v>252.081507803318</c:v>
                </c:pt>
                <c:pt idx="108809">
                  <c:v>252.083824558591</c:v>
                </c:pt>
                <c:pt idx="108810">
                  <c:v>252.086141313865</c:v>
                </c:pt>
                <c:pt idx="108811">
                  <c:v>252.088458069138</c:v>
                </c:pt>
                <c:pt idx="108812">
                  <c:v>252.09077482441199</c:v>
                </c:pt>
                <c:pt idx="108813">
                  <c:v>252.09309157968599</c:v>
                </c:pt>
                <c:pt idx="108814">
                  <c:v>252.09540833495899</c:v>
                </c:pt>
                <c:pt idx="108815">
                  <c:v>252.09772509023301</c:v>
                </c:pt>
                <c:pt idx="108816">
                  <c:v>252.10004184550601</c:v>
                </c:pt>
                <c:pt idx="108817">
                  <c:v>252.10235860078001</c:v>
                </c:pt>
                <c:pt idx="108818">
                  <c:v>252.10467535605301</c:v>
                </c:pt>
                <c:pt idx="108819">
                  <c:v>252.106992111327</c:v>
                </c:pt>
                <c:pt idx="108820">
                  <c:v>252.1093088666</c:v>
                </c:pt>
                <c:pt idx="108821">
                  <c:v>252.111625621874</c:v>
                </c:pt>
                <c:pt idx="108822">
                  <c:v>252.113942377147</c:v>
                </c:pt>
                <c:pt idx="108823">
                  <c:v>252.11625913242099</c:v>
                </c:pt>
                <c:pt idx="108824">
                  <c:v>252.11857588769499</c:v>
                </c:pt>
                <c:pt idx="108825">
                  <c:v>252.12089264296799</c:v>
                </c:pt>
                <c:pt idx="108826">
                  <c:v>252.12320939824201</c:v>
                </c:pt>
                <c:pt idx="108827">
                  <c:v>252.12552615351501</c:v>
                </c:pt>
                <c:pt idx="108828">
                  <c:v>252.12784290878901</c:v>
                </c:pt>
                <c:pt idx="108829">
                  <c:v>252.13015966406201</c:v>
                </c:pt>
                <c:pt idx="108830">
                  <c:v>252.132476419336</c:v>
                </c:pt>
                <c:pt idx="108831">
                  <c:v>252.134793174609</c:v>
                </c:pt>
                <c:pt idx="108832">
                  <c:v>252.137109929883</c:v>
                </c:pt>
                <c:pt idx="108833">
                  <c:v>252.139426685156</c:v>
                </c:pt>
                <c:pt idx="108834">
                  <c:v>252.14174344042999</c:v>
                </c:pt>
                <c:pt idx="108835">
                  <c:v>252.14406019570299</c:v>
                </c:pt>
                <c:pt idx="108836">
                  <c:v>252.14637695097699</c:v>
                </c:pt>
                <c:pt idx="108837">
                  <c:v>252.14869370625101</c:v>
                </c:pt>
                <c:pt idx="108838">
                  <c:v>252.15101046152401</c:v>
                </c:pt>
                <c:pt idx="108839">
                  <c:v>252.153327216798</c:v>
                </c:pt>
                <c:pt idx="108840">
                  <c:v>252.155643972071</c:v>
                </c:pt>
                <c:pt idx="108841">
                  <c:v>252.157960727345</c:v>
                </c:pt>
                <c:pt idx="108842">
                  <c:v>252.160277482618</c:v>
                </c:pt>
                <c:pt idx="108843">
                  <c:v>252.16259423789199</c:v>
                </c:pt>
                <c:pt idx="108844">
                  <c:v>252.16491099316499</c:v>
                </c:pt>
                <c:pt idx="108845">
                  <c:v>252.16722774843899</c:v>
                </c:pt>
                <c:pt idx="108846">
                  <c:v>252.16954450371199</c:v>
                </c:pt>
                <c:pt idx="108847">
                  <c:v>252.17186125898601</c:v>
                </c:pt>
                <c:pt idx="108848">
                  <c:v>252.17417801425901</c:v>
                </c:pt>
                <c:pt idx="108849">
                  <c:v>252.17649476953301</c:v>
                </c:pt>
                <c:pt idx="108850">
                  <c:v>252.178811524807</c:v>
                </c:pt>
                <c:pt idx="108851">
                  <c:v>252.18112828008</c:v>
                </c:pt>
                <c:pt idx="108852">
                  <c:v>252.183445035354</c:v>
                </c:pt>
                <c:pt idx="108853">
                  <c:v>252.185761790627</c:v>
                </c:pt>
                <c:pt idx="108854">
                  <c:v>252.18807854590099</c:v>
                </c:pt>
                <c:pt idx="108855">
                  <c:v>252.19039530117399</c:v>
                </c:pt>
                <c:pt idx="108856">
                  <c:v>252.19271205644799</c:v>
                </c:pt>
                <c:pt idx="108857">
                  <c:v>252.19502881172099</c:v>
                </c:pt>
                <c:pt idx="108858">
                  <c:v>252.19734556699501</c:v>
                </c:pt>
                <c:pt idx="108859">
                  <c:v>252.19966232226801</c:v>
                </c:pt>
                <c:pt idx="108860">
                  <c:v>252.20197907754201</c:v>
                </c:pt>
                <c:pt idx="108861">
                  <c:v>252.204295832816</c:v>
                </c:pt>
                <c:pt idx="108862">
                  <c:v>252.206612588089</c:v>
                </c:pt>
                <c:pt idx="108863">
                  <c:v>252.208929343363</c:v>
                </c:pt>
                <c:pt idx="108864">
                  <c:v>252.211246098636</c:v>
                </c:pt>
                <c:pt idx="108865">
                  <c:v>252.21356285390999</c:v>
                </c:pt>
                <c:pt idx="108866">
                  <c:v>252.21587960918299</c:v>
                </c:pt>
                <c:pt idx="108867">
                  <c:v>252.21819636445699</c:v>
                </c:pt>
                <c:pt idx="108868">
                  <c:v>252.22051311972999</c:v>
                </c:pt>
                <c:pt idx="108869">
                  <c:v>252.22282987500401</c:v>
                </c:pt>
                <c:pt idx="108870">
                  <c:v>252.22514663027701</c:v>
                </c:pt>
                <c:pt idx="108871">
                  <c:v>252.227463385551</c:v>
                </c:pt>
                <c:pt idx="108872">
                  <c:v>252.229780140824</c:v>
                </c:pt>
                <c:pt idx="108873">
                  <c:v>252.232096896098</c:v>
                </c:pt>
                <c:pt idx="108874">
                  <c:v>252.23441365137199</c:v>
                </c:pt>
                <c:pt idx="108875">
                  <c:v>252.23673040664499</c:v>
                </c:pt>
                <c:pt idx="108876">
                  <c:v>252.23904716191899</c:v>
                </c:pt>
                <c:pt idx="108877">
                  <c:v>252.24136391719199</c:v>
                </c:pt>
                <c:pt idx="108878">
                  <c:v>252.24368067246601</c:v>
                </c:pt>
                <c:pt idx="108879">
                  <c:v>252.24599742773901</c:v>
                </c:pt>
                <c:pt idx="108880">
                  <c:v>252.24831418301301</c:v>
                </c:pt>
                <c:pt idx="108881">
                  <c:v>252.25063093828601</c:v>
                </c:pt>
                <c:pt idx="108882">
                  <c:v>252.25294769356</c:v>
                </c:pt>
                <c:pt idx="108883">
                  <c:v>252.255264448833</c:v>
                </c:pt>
                <c:pt idx="108884">
                  <c:v>252.257581204107</c:v>
                </c:pt>
                <c:pt idx="108885">
                  <c:v>252.25989795938</c:v>
                </c:pt>
                <c:pt idx="108886">
                  <c:v>252.26221471465399</c:v>
                </c:pt>
                <c:pt idx="108887">
                  <c:v>252.26453146992799</c:v>
                </c:pt>
                <c:pt idx="108888">
                  <c:v>252.26684822520099</c:v>
                </c:pt>
                <c:pt idx="108889">
                  <c:v>252.26916498047501</c:v>
                </c:pt>
                <c:pt idx="108890">
                  <c:v>252.27148173574801</c:v>
                </c:pt>
                <c:pt idx="108891">
                  <c:v>252.27379849102201</c:v>
                </c:pt>
                <c:pt idx="108892">
                  <c:v>252.27611524629501</c:v>
                </c:pt>
                <c:pt idx="108893">
                  <c:v>252.278432001569</c:v>
                </c:pt>
                <c:pt idx="108894">
                  <c:v>252.280748756842</c:v>
                </c:pt>
                <c:pt idx="108895">
                  <c:v>252.283065512116</c:v>
                </c:pt>
                <c:pt idx="108896">
                  <c:v>252.285382267389</c:v>
                </c:pt>
                <c:pt idx="108897">
                  <c:v>252.28769902266299</c:v>
                </c:pt>
                <c:pt idx="108898">
                  <c:v>252.29001577793599</c:v>
                </c:pt>
                <c:pt idx="108899">
                  <c:v>252.29233253320999</c:v>
                </c:pt>
                <c:pt idx="108900">
                  <c:v>252.29464928848401</c:v>
                </c:pt>
                <c:pt idx="108901">
                  <c:v>252.29696604375701</c:v>
                </c:pt>
                <c:pt idx="108902">
                  <c:v>252.299282799031</c:v>
                </c:pt>
                <c:pt idx="108903">
                  <c:v>252.301599554304</c:v>
                </c:pt>
                <c:pt idx="108904">
                  <c:v>252.303916309578</c:v>
                </c:pt>
                <c:pt idx="108905">
                  <c:v>252.306233064851</c:v>
                </c:pt>
                <c:pt idx="108906">
                  <c:v>252.30854982012499</c:v>
                </c:pt>
                <c:pt idx="108907">
                  <c:v>252.31086657539799</c:v>
                </c:pt>
                <c:pt idx="108908">
                  <c:v>252.31318333067199</c:v>
                </c:pt>
                <c:pt idx="108909">
                  <c:v>252.31550008594499</c:v>
                </c:pt>
                <c:pt idx="108910">
                  <c:v>252.31781684121901</c:v>
                </c:pt>
                <c:pt idx="108911">
                  <c:v>252.32013359649301</c:v>
                </c:pt>
                <c:pt idx="108912">
                  <c:v>252.32245035176601</c:v>
                </c:pt>
                <c:pt idx="108913">
                  <c:v>252.32476710704</c:v>
                </c:pt>
                <c:pt idx="108914">
                  <c:v>252.327083862313</c:v>
                </c:pt>
                <c:pt idx="108915">
                  <c:v>252.329400617587</c:v>
                </c:pt>
                <c:pt idx="108916">
                  <c:v>252.33171737286</c:v>
                </c:pt>
                <c:pt idx="108917">
                  <c:v>252.33403412813399</c:v>
                </c:pt>
                <c:pt idx="108918">
                  <c:v>252.33635088340699</c:v>
                </c:pt>
                <c:pt idx="108919">
                  <c:v>252.33866763868099</c:v>
                </c:pt>
                <c:pt idx="108920">
                  <c:v>252.34098439395399</c:v>
                </c:pt>
                <c:pt idx="108921">
                  <c:v>252.34330114922801</c:v>
                </c:pt>
                <c:pt idx="108922">
                  <c:v>252.34561790450101</c:v>
                </c:pt>
                <c:pt idx="108923">
                  <c:v>252.34793465977501</c:v>
                </c:pt>
                <c:pt idx="108924">
                  <c:v>252.350251415049</c:v>
                </c:pt>
                <c:pt idx="108925">
                  <c:v>252.352568170322</c:v>
                </c:pt>
                <c:pt idx="108926">
                  <c:v>252.354884925596</c:v>
                </c:pt>
                <c:pt idx="108927">
                  <c:v>252.357201680869</c:v>
                </c:pt>
                <c:pt idx="108928">
                  <c:v>252.35951843614299</c:v>
                </c:pt>
                <c:pt idx="108929">
                  <c:v>252.36183519141599</c:v>
                </c:pt>
                <c:pt idx="108930">
                  <c:v>252.36415194668999</c:v>
                </c:pt>
                <c:pt idx="108931">
                  <c:v>252.36646870196299</c:v>
                </c:pt>
                <c:pt idx="108932">
                  <c:v>252.36878545723701</c:v>
                </c:pt>
                <c:pt idx="108933">
                  <c:v>252.37110221251001</c:v>
                </c:pt>
                <c:pt idx="108934">
                  <c:v>252.373418967784</c:v>
                </c:pt>
                <c:pt idx="108935">
                  <c:v>252.37573572305701</c:v>
                </c:pt>
                <c:pt idx="108936">
                  <c:v>252.378052478331</c:v>
                </c:pt>
                <c:pt idx="108937">
                  <c:v>252.38036923360499</c:v>
                </c:pt>
                <c:pt idx="108938">
                  <c:v>252.38268598887799</c:v>
                </c:pt>
                <c:pt idx="108939">
                  <c:v>252.38500274415199</c:v>
                </c:pt>
                <c:pt idx="108940">
                  <c:v>252.38731949942499</c:v>
                </c:pt>
                <c:pt idx="108941">
                  <c:v>252.38963625469901</c:v>
                </c:pt>
                <c:pt idx="108942">
                  <c:v>252.39195300997201</c:v>
                </c:pt>
                <c:pt idx="108943">
                  <c:v>252.39426976524601</c:v>
                </c:pt>
                <c:pt idx="108944">
                  <c:v>252.39658652051901</c:v>
                </c:pt>
                <c:pt idx="108945">
                  <c:v>252.398903275793</c:v>
                </c:pt>
                <c:pt idx="108946">
                  <c:v>252.401220031066</c:v>
                </c:pt>
                <c:pt idx="108947">
                  <c:v>252.40353678634</c:v>
                </c:pt>
                <c:pt idx="108948">
                  <c:v>252.405853541613</c:v>
                </c:pt>
                <c:pt idx="108949">
                  <c:v>252.40817029688699</c:v>
                </c:pt>
                <c:pt idx="108950">
                  <c:v>252.41048705216099</c:v>
                </c:pt>
                <c:pt idx="108951">
                  <c:v>252.41280380743399</c:v>
                </c:pt>
                <c:pt idx="108952">
                  <c:v>252.41512056270801</c:v>
                </c:pt>
                <c:pt idx="108953">
                  <c:v>252.41743731798101</c:v>
                </c:pt>
                <c:pt idx="108954">
                  <c:v>252.41975407325501</c:v>
                </c:pt>
                <c:pt idx="108955">
                  <c:v>252.42207082852801</c:v>
                </c:pt>
                <c:pt idx="108956">
                  <c:v>252.424387583802</c:v>
                </c:pt>
                <c:pt idx="108957">
                  <c:v>252.426704339075</c:v>
                </c:pt>
                <c:pt idx="108958">
                  <c:v>252.429021094349</c:v>
                </c:pt>
                <c:pt idx="108959">
                  <c:v>252.431337849622</c:v>
                </c:pt>
                <c:pt idx="108960">
                  <c:v>252.43365460489599</c:v>
                </c:pt>
                <c:pt idx="108961">
                  <c:v>252.43597136016999</c:v>
                </c:pt>
                <c:pt idx="108962">
                  <c:v>252.43828811544299</c:v>
                </c:pt>
                <c:pt idx="108963">
                  <c:v>252.44060487071701</c:v>
                </c:pt>
                <c:pt idx="108964">
                  <c:v>252.44292162599001</c:v>
                </c:pt>
                <c:pt idx="108965">
                  <c:v>252.44523838126401</c:v>
                </c:pt>
                <c:pt idx="108966">
                  <c:v>252.44755513653701</c:v>
                </c:pt>
                <c:pt idx="108967">
                  <c:v>252.449871891811</c:v>
                </c:pt>
                <c:pt idx="108968">
                  <c:v>252.452188647084</c:v>
                </c:pt>
                <c:pt idx="108969">
                  <c:v>252.454505402358</c:v>
                </c:pt>
                <c:pt idx="108970">
                  <c:v>252.456822157631</c:v>
                </c:pt>
                <c:pt idx="108971">
                  <c:v>252.45913891290499</c:v>
                </c:pt>
                <c:pt idx="108972">
                  <c:v>252.46145566817799</c:v>
                </c:pt>
                <c:pt idx="108973">
                  <c:v>252.46377242345201</c:v>
                </c:pt>
                <c:pt idx="108974">
                  <c:v>252.46608917872601</c:v>
                </c:pt>
                <c:pt idx="108975">
                  <c:v>252.46840593399901</c:v>
                </c:pt>
                <c:pt idx="108976">
                  <c:v>252.470722689273</c:v>
                </c:pt>
                <c:pt idx="108977">
                  <c:v>252.473039444546</c:v>
                </c:pt>
                <c:pt idx="108978">
                  <c:v>252.47535619982</c:v>
                </c:pt>
                <c:pt idx="108979">
                  <c:v>252.477672955093</c:v>
                </c:pt>
                <c:pt idx="108980">
                  <c:v>252.47998971036699</c:v>
                </c:pt>
                <c:pt idx="108981">
                  <c:v>252.48230646563999</c:v>
                </c:pt>
                <c:pt idx="108982">
                  <c:v>252.48462322091399</c:v>
                </c:pt>
                <c:pt idx="108983">
                  <c:v>252.48693997618699</c:v>
                </c:pt>
                <c:pt idx="108984">
                  <c:v>252.48925673146101</c:v>
                </c:pt>
                <c:pt idx="108985">
                  <c:v>252.49157348673401</c:v>
                </c:pt>
                <c:pt idx="108986">
                  <c:v>252.49389024200801</c:v>
                </c:pt>
                <c:pt idx="108987">
                  <c:v>252.496206997282</c:v>
                </c:pt>
                <c:pt idx="108988">
                  <c:v>252.498523752555</c:v>
                </c:pt>
                <c:pt idx="108989">
                  <c:v>252.500840507829</c:v>
                </c:pt>
                <c:pt idx="108990">
                  <c:v>252.503157263102</c:v>
                </c:pt>
                <c:pt idx="108991">
                  <c:v>252.50547401837599</c:v>
                </c:pt>
                <c:pt idx="108992">
                  <c:v>252.50779077364899</c:v>
                </c:pt>
                <c:pt idx="108993">
                  <c:v>252.51010752892299</c:v>
                </c:pt>
                <c:pt idx="108994">
                  <c:v>252.51242428419599</c:v>
                </c:pt>
                <c:pt idx="108995">
                  <c:v>252.51474103947001</c:v>
                </c:pt>
                <c:pt idx="108996">
                  <c:v>252.51705779474301</c:v>
                </c:pt>
                <c:pt idx="108997">
                  <c:v>252.51937455001701</c:v>
                </c:pt>
                <c:pt idx="108998">
                  <c:v>252.521691305291</c:v>
                </c:pt>
                <c:pt idx="108999">
                  <c:v>252.524008060564</c:v>
                </c:pt>
                <c:pt idx="109000">
                  <c:v>252.526324815838</c:v>
                </c:pt>
                <c:pt idx="109001">
                  <c:v>252.528641571111</c:v>
                </c:pt>
                <c:pt idx="109002">
                  <c:v>252.53095832638499</c:v>
                </c:pt>
                <c:pt idx="109003">
                  <c:v>252.53327508165799</c:v>
                </c:pt>
                <c:pt idx="109004">
                  <c:v>252.53559183693201</c:v>
                </c:pt>
                <c:pt idx="109005">
                  <c:v>252.53790859220501</c:v>
                </c:pt>
                <c:pt idx="109006">
                  <c:v>252.54022534747901</c:v>
                </c:pt>
                <c:pt idx="109007">
                  <c:v>252.54254210275201</c:v>
                </c:pt>
                <c:pt idx="109008">
                  <c:v>252.544858858026</c:v>
                </c:pt>
                <c:pt idx="109009">
                  <c:v>252.547175613299</c:v>
                </c:pt>
                <c:pt idx="109010">
                  <c:v>252.549492368573</c:v>
                </c:pt>
                <c:pt idx="109011">
                  <c:v>252.55180912384699</c:v>
                </c:pt>
                <c:pt idx="109012">
                  <c:v>252.55412587911999</c:v>
                </c:pt>
                <c:pt idx="109013">
                  <c:v>252.55644263439399</c:v>
                </c:pt>
                <c:pt idx="109014">
                  <c:v>252.55875938966699</c:v>
                </c:pt>
                <c:pt idx="109015">
                  <c:v>252.56107614494101</c:v>
                </c:pt>
                <c:pt idx="109016">
                  <c:v>252.56339290021401</c:v>
                </c:pt>
                <c:pt idx="109017">
                  <c:v>252.56570965548801</c:v>
                </c:pt>
                <c:pt idx="109018">
                  <c:v>252.56802641076101</c:v>
                </c:pt>
                <c:pt idx="109019">
                  <c:v>252.570343166035</c:v>
                </c:pt>
                <c:pt idx="109020">
                  <c:v>252.572659921308</c:v>
                </c:pt>
                <c:pt idx="109021">
                  <c:v>252.574976676582</c:v>
                </c:pt>
                <c:pt idx="109022">
                  <c:v>252.577293431855</c:v>
                </c:pt>
                <c:pt idx="109023">
                  <c:v>252.57961018712899</c:v>
                </c:pt>
                <c:pt idx="109024">
                  <c:v>252.58192694240299</c:v>
                </c:pt>
                <c:pt idx="109025">
                  <c:v>252.58424369767599</c:v>
                </c:pt>
                <c:pt idx="109026">
                  <c:v>252.58656045295001</c:v>
                </c:pt>
                <c:pt idx="109027">
                  <c:v>252.58887720822301</c:v>
                </c:pt>
                <c:pt idx="109028">
                  <c:v>252.59119396349701</c:v>
                </c:pt>
                <c:pt idx="109029">
                  <c:v>252.59351071877001</c:v>
                </c:pt>
                <c:pt idx="109030">
                  <c:v>252.595827474044</c:v>
                </c:pt>
                <c:pt idx="109031">
                  <c:v>252.598144229317</c:v>
                </c:pt>
                <c:pt idx="109032">
                  <c:v>252.600460984591</c:v>
                </c:pt>
                <c:pt idx="109033">
                  <c:v>252.602777739864</c:v>
                </c:pt>
                <c:pt idx="109034">
                  <c:v>252.60509449513799</c:v>
                </c:pt>
                <c:pt idx="109035">
                  <c:v>252.60741125041099</c:v>
                </c:pt>
                <c:pt idx="109036">
                  <c:v>252.60972800568501</c:v>
                </c:pt>
                <c:pt idx="109037">
                  <c:v>252.61204476095901</c:v>
                </c:pt>
                <c:pt idx="109038">
                  <c:v>252.61436151623201</c:v>
                </c:pt>
                <c:pt idx="109039">
                  <c:v>252.616678271506</c:v>
                </c:pt>
                <c:pt idx="109040">
                  <c:v>252.618995026779</c:v>
                </c:pt>
                <c:pt idx="109041">
                  <c:v>252.621311782053</c:v>
                </c:pt>
                <c:pt idx="109042">
                  <c:v>252.623628537326</c:v>
                </c:pt>
                <c:pt idx="109043">
                  <c:v>252.62594529259999</c:v>
                </c:pt>
                <c:pt idx="109044">
                  <c:v>252.62826204787299</c:v>
                </c:pt>
                <c:pt idx="109045">
                  <c:v>252.63057880314699</c:v>
                </c:pt>
                <c:pt idx="109046">
                  <c:v>252.63289555841999</c:v>
                </c:pt>
                <c:pt idx="109047">
                  <c:v>252.63521231369401</c:v>
                </c:pt>
                <c:pt idx="109048">
                  <c:v>252.63752906896801</c:v>
                </c:pt>
                <c:pt idx="109049">
                  <c:v>252.63984582424101</c:v>
                </c:pt>
                <c:pt idx="109050">
                  <c:v>252.642162579515</c:v>
                </c:pt>
                <c:pt idx="109051">
                  <c:v>252.644479334788</c:v>
                </c:pt>
                <c:pt idx="109052">
                  <c:v>252.646796090062</c:v>
                </c:pt>
                <c:pt idx="109053">
                  <c:v>252.649112845335</c:v>
                </c:pt>
                <c:pt idx="109054">
                  <c:v>252.65142960060899</c:v>
                </c:pt>
                <c:pt idx="109055">
                  <c:v>252.65374635588199</c:v>
                </c:pt>
                <c:pt idx="109056">
                  <c:v>252.65606311115599</c:v>
                </c:pt>
                <c:pt idx="109057">
                  <c:v>252.65837986642899</c:v>
                </c:pt>
                <c:pt idx="109058">
                  <c:v>252.66069662170301</c:v>
                </c:pt>
                <c:pt idx="109059">
                  <c:v>252.66301337697601</c:v>
                </c:pt>
                <c:pt idx="109060">
                  <c:v>252.66533013225001</c:v>
                </c:pt>
                <c:pt idx="109061">
                  <c:v>252.667646887524</c:v>
                </c:pt>
                <c:pt idx="109062">
                  <c:v>252.669963642797</c:v>
                </c:pt>
                <c:pt idx="109063">
                  <c:v>252.672280398071</c:v>
                </c:pt>
                <c:pt idx="109064">
                  <c:v>252.674597153344</c:v>
                </c:pt>
                <c:pt idx="109065">
                  <c:v>252.67691390861799</c:v>
                </c:pt>
                <c:pt idx="109066">
                  <c:v>252.67923066389099</c:v>
                </c:pt>
                <c:pt idx="109067">
                  <c:v>252.68154741916501</c:v>
                </c:pt>
                <c:pt idx="109068">
                  <c:v>252.68386417443801</c:v>
                </c:pt>
                <c:pt idx="109069">
                  <c:v>252.68618092971201</c:v>
                </c:pt>
                <c:pt idx="109070">
                  <c:v>252.68849768498501</c:v>
                </c:pt>
                <c:pt idx="109071">
                  <c:v>252.690814440259</c:v>
                </c:pt>
                <c:pt idx="109072">
                  <c:v>252.693131195532</c:v>
                </c:pt>
                <c:pt idx="109073">
                  <c:v>252.695447950806</c:v>
                </c:pt>
                <c:pt idx="109074">
                  <c:v>252.69776470607999</c:v>
                </c:pt>
                <c:pt idx="109075">
                  <c:v>252.70008146135299</c:v>
                </c:pt>
                <c:pt idx="109076">
                  <c:v>252.70239821662699</c:v>
                </c:pt>
                <c:pt idx="109077">
                  <c:v>252.70471497189999</c:v>
                </c:pt>
                <c:pt idx="109078">
                  <c:v>252.70703172717401</c:v>
                </c:pt>
                <c:pt idx="109079">
                  <c:v>252.70934848244701</c:v>
                </c:pt>
                <c:pt idx="109080">
                  <c:v>252.71166523772101</c:v>
                </c:pt>
                <c:pt idx="109081">
                  <c:v>252.71398199299401</c:v>
                </c:pt>
                <c:pt idx="109082">
                  <c:v>252.716298748268</c:v>
                </c:pt>
                <c:pt idx="109083">
                  <c:v>252.718615503541</c:v>
                </c:pt>
                <c:pt idx="109084">
                  <c:v>252.720932258815</c:v>
                </c:pt>
                <c:pt idx="109085">
                  <c:v>252.723249014088</c:v>
                </c:pt>
                <c:pt idx="109086">
                  <c:v>252.72556576936199</c:v>
                </c:pt>
                <c:pt idx="109087">
                  <c:v>252.72788252463599</c:v>
                </c:pt>
                <c:pt idx="109088">
                  <c:v>252.73019927990899</c:v>
                </c:pt>
                <c:pt idx="109089">
                  <c:v>252.73251603518301</c:v>
                </c:pt>
                <c:pt idx="109090">
                  <c:v>252.73483279045601</c:v>
                </c:pt>
                <c:pt idx="109091">
                  <c:v>252.73714954573001</c:v>
                </c:pt>
                <c:pt idx="109092">
                  <c:v>252.73946630100301</c:v>
                </c:pt>
                <c:pt idx="109093">
                  <c:v>252.741783056277</c:v>
                </c:pt>
                <c:pt idx="109094">
                  <c:v>252.74409981155</c:v>
                </c:pt>
                <c:pt idx="109095">
                  <c:v>252.746416566824</c:v>
                </c:pt>
                <c:pt idx="109096">
                  <c:v>252.748733322097</c:v>
                </c:pt>
                <c:pt idx="109097">
                  <c:v>252.75105007737099</c:v>
                </c:pt>
                <c:pt idx="109098">
                  <c:v>252.75336683264501</c:v>
                </c:pt>
                <c:pt idx="109099">
                  <c:v>252.75568358791801</c:v>
                </c:pt>
                <c:pt idx="109100">
                  <c:v>252.75800034319201</c:v>
                </c:pt>
                <c:pt idx="109101">
                  <c:v>252.76031709846501</c:v>
                </c:pt>
                <c:pt idx="109102">
                  <c:v>252.762633853739</c:v>
                </c:pt>
                <c:pt idx="109103">
                  <c:v>252.764950609012</c:v>
                </c:pt>
                <c:pt idx="109104">
                  <c:v>252.767267364286</c:v>
                </c:pt>
                <c:pt idx="109105">
                  <c:v>252.769584119559</c:v>
                </c:pt>
                <c:pt idx="109106">
                  <c:v>252.77190087483299</c:v>
                </c:pt>
                <c:pt idx="109107">
                  <c:v>252.77421763010599</c:v>
                </c:pt>
                <c:pt idx="109108">
                  <c:v>252.77653438537999</c:v>
                </c:pt>
                <c:pt idx="109109">
                  <c:v>252.77885114065299</c:v>
                </c:pt>
                <c:pt idx="109110">
                  <c:v>252.78116789592701</c:v>
                </c:pt>
                <c:pt idx="109111">
                  <c:v>252.78348465120101</c:v>
                </c:pt>
                <c:pt idx="109112">
                  <c:v>252.78580140647401</c:v>
                </c:pt>
                <c:pt idx="109113">
                  <c:v>252.788118161748</c:v>
                </c:pt>
                <c:pt idx="109114">
                  <c:v>252.790434917021</c:v>
                </c:pt>
                <c:pt idx="109115">
                  <c:v>252.792751672295</c:v>
                </c:pt>
                <c:pt idx="109116">
                  <c:v>252.795068427568</c:v>
                </c:pt>
                <c:pt idx="109117">
                  <c:v>252.79738518284199</c:v>
                </c:pt>
                <c:pt idx="109118">
                  <c:v>252.79970193811499</c:v>
                </c:pt>
                <c:pt idx="109119">
                  <c:v>252.80201869338899</c:v>
                </c:pt>
                <c:pt idx="109120">
                  <c:v>252.80433544866199</c:v>
                </c:pt>
                <c:pt idx="109121">
                  <c:v>252.80665220393601</c:v>
                </c:pt>
                <c:pt idx="109122">
                  <c:v>252.80896895920901</c:v>
                </c:pt>
                <c:pt idx="109123">
                  <c:v>252.81128571448301</c:v>
                </c:pt>
                <c:pt idx="109124">
                  <c:v>252.813602469757</c:v>
                </c:pt>
                <c:pt idx="109125">
                  <c:v>252.81591922503</c:v>
                </c:pt>
                <c:pt idx="109126">
                  <c:v>252.818235980304</c:v>
                </c:pt>
                <c:pt idx="109127">
                  <c:v>252.820552735577</c:v>
                </c:pt>
                <c:pt idx="109128">
                  <c:v>252.82286949085099</c:v>
                </c:pt>
                <c:pt idx="109129">
                  <c:v>252.82518624612399</c:v>
                </c:pt>
                <c:pt idx="109130">
                  <c:v>252.82750300139799</c:v>
                </c:pt>
                <c:pt idx="109131">
                  <c:v>252.82981975667099</c:v>
                </c:pt>
                <c:pt idx="109132">
                  <c:v>252.83213651194501</c:v>
                </c:pt>
                <c:pt idx="109133">
                  <c:v>252.83445326721801</c:v>
                </c:pt>
                <c:pt idx="109134">
                  <c:v>252.836770022492</c:v>
                </c:pt>
                <c:pt idx="109135">
                  <c:v>252.839086777766</c:v>
                </c:pt>
                <c:pt idx="109136">
                  <c:v>252.841403533039</c:v>
                </c:pt>
                <c:pt idx="109137">
                  <c:v>252.84372028831299</c:v>
                </c:pt>
                <c:pt idx="109138">
                  <c:v>252.84603704358599</c:v>
                </c:pt>
                <c:pt idx="109139">
                  <c:v>252.84835379885999</c:v>
                </c:pt>
                <c:pt idx="109140">
                  <c:v>252.85067055413299</c:v>
                </c:pt>
                <c:pt idx="109141">
                  <c:v>252.85298730940701</c:v>
                </c:pt>
                <c:pt idx="109142">
                  <c:v>252.85530406468001</c:v>
                </c:pt>
                <c:pt idx="109143">
                  <c:v>252.85762081995401</c:v>
                </c:pt>
                <c:pt idx="109144">
                  <c:v>252.85993757522701</c:v>
                </c:pt>
                <c:pt idx="109145">
                  <c:v>252.862254330501</c:v>
                </c:pt>
                <c:pt idx="109146">
                  <c:v>252.864571085774</c:v>
                </c:pt>
                <c:pt idx="109147">
                  <c:v>252.866887841048</c:v>
                </c:pt>
                <c:pt idx="109148">
                  <c:v>252.86920459632199</c:v>
                </c:pt>
                <c:pt idx="109149">
                  <c:v>252.87152135159499</c:v>
                </c:pt>
                <c:pt idx="109150">
                  <c:v>252.87383810686899</c:v>
                </c:pt>
                <c:pt idx="109151">
                  <c:v>252.87615486214199</c:v>
                </c:pt>
                <c:pt idx="109152">
                  <c:v>252.87847161741601</c:v>
                </c:pt>
                <c:pt idx="109153">
                  <c:v>252.88078837268901</c:v>
                </c:pt>
                <c:pt idx="109154">
                  <c:v>252.88310512796301</c:v>
                </c:pt>
                <c:pt idx="109155">
                  <c:v>252.88542188323601</c:v>
                </c:pt>
                <c:pt idx="109156">
                  <c:v>252.88773863851</c:v>
                </c:pt>
                <c:pt idx="109157">
                  <c:v>252.890055393783</c:v>
                </c:pt>
                <c:pt idx="109158">
                  <c:v>252.892372149057</c:v>
                </c:pt>
                <c:pt idx="109159">
                  <c:v>252.89468890433</c:v>
                </c:pt>
                <c:pt idx="109160">
                  <c:v>252.89700565960399</c:v>
                </c:pt>
                <c:pt idx="109161">
                  <c:v>252.89932241487799</c:v>
                </c:pt>
                <c:pt idx="109162">
                  <c:v>252.90163917015099</c:v>
                </c:pt>
                <c:pt idx="109163">
                  <c:v>252.90395592542501</c:v>
                </c:pt>
                <c:pt idx="109164">
                  <c:v>252.90627268069801</c:v>
                </c:pt>
                <c:pt idx="109165">
                  <c:v>252.908589435972</c:v>
                </c:pt>
                <c:pt idx="109166">
                  <c:v>252.910906191245</c:v>
                </c:pt>
                <c:pt idx="109167">
                  <c:v>252.913222946519</c:v>
                </c:pt>
                <c:pt idx="109168">
                  <c:v>252.915539701792</c:v>
                </c:pt>
                <c:pt idx="109169">
                  <c:v>252.91785645706599</c:v>
                </c:pt>
                <c:pt idx="109170">
                  <c:v>252.92017321233899</c:v>
                </c:pt>
                <c:pt idx="109171">
                  <c:v>252.92248996761299</c:v>
                </c:pt>
                <c:pt idx="109172">
                  <c:v>252.92480672288599</c:v>
                </c:pt>
                <c:pt idx="109173">
                  <c:v>252.92712347816001</c:v>
                </c:pt>
                <c:pt idx="109174">
                  <c:v>252.92944023343401</c:v>
                </c:pt>
                <c:pt idx="109175">
                  <c:v>252.93175698870701</c:v>
                </c:pt>
                <c:pt idx="109176">
                  <c:v>252.934073743981</c:v>
                </c:pt>
                <c:pt idx="109177">
                  <c:v>252.936390499254</c:v>
                </c:pt>
                <c:pt idx="109178">
                  <c:v>252.938707254528</c:v>
                </c:pt>
                <c:pt idx="109179">
                  <c:v>252.941024009801</c:v>
                </c:pt>
                <c:pt idx="109180">
                  <c:v>252.94334076507499</c:v>
                </c:pt>
                <c:pt idx="109181">
                  <c:v>252.94565752034799</c:v>
                </c:pt>
                <c:pt idx="109182">
                  <c:v>252.94797427562199</c:v>
                </c:pt>
                <c:pt idx="109183">
                  <c:v>252.95029103089499</c:v>
                </c:pt>
                <c:pt idx="109184">
                  <c:v>252.95260778616901</c:v>
                </c:pt>
                <c:pt idx="109185">
                  <c:v>252.95492454144301</c:v>
                </c:pt>
                <c:pt idx="109186">
                  <c:v>252.95724129671601</c:v>
                </c:pt>
                <c:pt idx="109187">
                  <c:v>252.95955805199</c:v>
                </c:pt>
                <c:pt idx="109188">
                  <c:v>252.961874807263</c:v>
                </c:pt>
                <c:pt idx="109189">
                  <c:v>252.964191562537</c:v>
                </c:pt>
                <c:pt idx="109190">
                  <c:v>252.96650831781</c:v>
                </c:pt>
                <c:pt idx="109191">
                  <c:v>252.96882507308399</c:v>
                </c:pt>
                <c:pt idx="109192">
                  <c:v>252.97114182835699</c:v>
                </c:pt>
                <c:pt idx="109193">
                  <c:v>252.97345858363099</c:v>
                </c:pt>
                <c:pt idx="109194">
                  <c:v>252.97577533890399</c:v>
                </c:pt>
                <c:pt idx="109195">
                  <c:v>252.97809209417801</c:v>
                </c:pt>
                <c:pt idx="109196">
                  <c:v>252.98040884945101</c:v>
                </c:pt>
                <c:pt idx="109197">
                  <c:v>252.982725604725</c:v>
                </c:pt>
                <c:pt idx="109198">
                  <c:v>252.985042359999</c:v>
                </c:pt>
                <c:pt idx="109199">
                  <c:v>252.987359115272</c:v>
                </c:pt>
                <c:pt idx="109200">
                  <c:v>252.98967587054599</c:v>
                </c:pt>
                <c:pt idx="109201">
                  <c:v>252.99199262581899</c:v>
                </c:pt>
                <c:pt idx="109202">
                  <c:v>252.99430938109299</c:v>
                </c:pt>
                <c:pt idx="109203">
                  <c:v>252.99662613636599</c:v>
                </c:pt>
                <c:pt idx="109204">
                  <c:v>252.99894289164001</c:v>
                </c:pt>
                <c:pt idx="109205">
                  <c:v>253.00125964691301</c:v>
                </c:pt>
                <c:pt idx="109206">
                  <c:v>253.00357640218701</c:v>
                </c:pt>
                <c:pt idx="109207">
                  <c:v>253.00589315746001</c:v>
                </c:pt>
                <c:pt idx="109208">
                  <c:v>253.008209912734</c:v>
                </c:pt>
                <c:pt idx="109209">
                  <c:v>253.010526668007</c:v>
                </c:pt>
                <c:pt idx="109210">
                  <c:v>253.012843423281</c:v>
                </c:pt>
                <c:pt idx="109211">
                  <c:v>253.01516017855499</c:v>
                </c:pt>
                <c:pt idx="109212">
                  <c:v>253.01747693382799</c:v>
                </c:pt>
                <c:pt idx="109213">
                  <c:v>253.01979368910199</c:v>
                </c:pt>
                <c:pt idx="109214">
                  <c:v>253.02211044437499</c:v>
                </c:pt>
                <c:pt idx="109215">
                  <c:v>253.02442719964901</c:v>
                </c:pt>
                <c:pt idx="109216">
                  <c:v>253.02674395492201</c:v>
                </c:pt>
                <c:pt idx="109217">
                  <c:v>253.02906071019601</c:v>
                </c:pt>
                <c:pt idx="109218">
                  <c:v>253.03137746546901</c:v>
                </c:pt>
                <c:pt idx="109219">
                  <c:v>253.033694220743</c:v>
                </c:pt>
                <c:pt idx="109220">
                  <c:v>253.036010976016</c:v>
                </c:pt>
                <c:pt idx="109221">
                  <c:v>253.03832773129</c:v>
                </c:pt>
                <c:pt idx="109222">
                  <c:v>253.040644486563</c:v>
                </c:pt>
                <c:pt idx="109223">
                  <c:v>253.04296124183699</c:v>
                </c:pt>
                <c:pt idx="109224">
                  <c:v>253.04527799711099</c:v>
                </c:pt>
                <c:pt idx="109225">
                  <c:v>253.04759475238399</c:v>
                </c:pt>
                <c:pt idx="109226">
                  <c:v>253.04991150765801</c:v>
                </c:pt>
                <c:pt idx="109227">
                  <c:v>253.05222826293101</c:v>
                </c:pt>
                <c:pt idx="109228">
                  <c:v>253.054545018205</c:v>
                </c:pt>
                <c:pt idx="109229">
                  <c:v>253.056861773478</c:v>
                </c:pt>
                <c:pt idx="109230">
                  <c:v>253.059178528752</c:v>
                </c:pt>
                <c:pt idx="109231">
                  <c:v>253.061495284025</c:v>
                </c:pt>
                <c:pt idx="109232">
                  <c:v>253.06381203929899</c:v>
                </c:pt>
                <c:pt idx="109233">
                  <c:v>253.06612879457199</c:v>
                </c:pt>
                <c:pt idx="109234">
                  <c:v>253.06844554984599</c:v>
                </c:pt>
                <c:pt idx="109235">
                  <c:v>253.07076230512001</c:v>
                </c:pt>
                <c:pt idx="109236">
                  <c:v>253.07307906039301</c:v>
                </c:pt>
                <c:pt idx="109237">
                  <c:v>253.07539581566701</c:v>
                </c:pt>
                <c:pt idx="109238">
                  <c:v>253.07771257094001</c:v>
                </c:pt>
                <c:pt idx="109239">
                  <c:v>253.080029326214</c:v>
                </c:pt>
                <c:pt idx="109240">
                  <c:v>253.082346081487</c:v>
                </c:pt>
                <c:pt idx="109241">
                  <c:v>253.084662836761</c:v>
                </c:pt>
                <c:pt idx="109242">
                  <c:v>253.086979592034</c:v>
                </c:pt>
                <c:pt idx="109243">
                  <c:v>253.08929634730799</c:v>
                </c:pt>
                <c:pt idx="109244">
                  <c:v>253.09161310258099</c:v>
                </c:pt>
                <c:pt idx="109245">
                  <c:v>253.09392985785499</c:v>
                </c:pt>
                <c:pt idx="109246">
                  <c:v>253.09624661312799</c:v>
                </c:pt>
                <c:pt idx="109247">
                  <c:v>253.09856336840201</c:v>
                </c:pt>
                <c:pt idx="109248">
                  <c:v>253.10088012367601</c:v>
                </c:pt>
                <c:pt idx="109249">
                  <c:v>253.10319687894901</c:v>
                </c:pt>
                <c:pt idx="109250">
                  <c:v>253.105513634223</c:v>
                </c:pt>
                <c:pt idx="109251">
                  <c:v>253.107830389496</c:v>
                </c:pt>
                <c:pt idx="109252">
                  <c:v>253.11014714477</c:v>
                </c:pt>
                <c:pt idx="109253">
                  <c:v>253.112463900043</c:v>
                </c:pt>
                <c:pt idx="109254">
                  <c:v>253.11478065531699</c:v>
                </c:pt>
                <c:pt idx="109255">
                  <c:v>253.11709741058999</c:v>
                </c:pt>
                <c:pt idx="109256">
                  <c:v>253.11941416586399</c:v>
                </c:pt>
                <c:pt idx="109257">
                  <c:v>253.12173092113699</c:v>
                </c:pt>
                <c:pt idx="109258">
                  <c:v>253.12404767641101</c:v>
                </c:pt>
                <c:pt idx="109259">
                  <c:v>253.12636443168401</c:v>
                </c:pt>
                <c:pt idx="109260">
                  <c:v>253.128681186958</c:v>
                </c:pt>
                <c:pt idx="109261">
                  <c:v>253.130997942232</c:v>
                </c:pt>
                <c:pt idx="109262">
                  <c:v>253.133314697505</c:v>
                </c:pt>
                <c:pt idx="109263">
                  <c:v>253.13563145277899</c:v>
                </c:pt>
                <c:pt idx="109264">
                  <c:v>253.13794820805199</c:v>
                </c:pt>
                <c:pt idx="109265">
                  <c:v>253.14026496332599</c:v>
                </c:pt>
                <c:pt idx="109266">
                  <c:v>253.14258171859899</c:v>
                </c:pt>
                <c:pt idx="109267">
                  <c:v>253.14489847387301</c:v>
                </c:pt>
                <c:pt idx="109268">
                  <c:v>253.14721522914601</c:v>
                </c:pt>
                <c:pt idx="109269">
                  <c:v>253.14953198442001</c:v>
                </c:pt>
                <c:pt idx="109270">
                  <c:v>253.15184873969301</c:v>
                </c:pt>
                <c:pt idx="109271">
                  <c:v>253.154165494967</c:v>
                </c:pt>
                <c:pt idx="109272">
                  <c:v>253.156482250241</c:v>
                </c:pt>
                <c:pt idx="109273">
                  <c:v>253.158799005514</c:v>
                </c:pt>
                <c:pt idx="109274">
                  <c:v>253.16111576078799</c:v>
                </c:pt>
                <c:pt idx="109275">
                  <c:v>253.16343251606099</c:v>
                </c:pt>
                <c:pt idx="109276">
                  <c:v>253.16574927133499</c:v>
                </c:pt>
                <c:pt idx="109277">
                  <c:v>253.16806602660799</c:v>
                </c:pt>
                <c:pt idx="109278">
                  <c:v>253.17038278188201</c:v>
                </c:pt>
                <c:pt idx="109279">
                  <c:v>253.17269953715501</c:v>
                </c:pt>
                <c:pt idx="109280">
                  <c:v>253.17501629242901</c:v>
                </c:pt>
                <c:pt idx="109281">
                  <c:v>253.17733304770201</c:v>
                </c:pt>
                <c:pt idx="109282">
                  <c:v>253.179649802976</c:v>
                </c:pt>
                <c:pt idx="109283">
                  <c:v>253.181966558249</c:v>
                </c:pt>
                <c:pt idx="109284">
                  <c:v>253.184283313523</c:v>
                </c:pt>
                <c:pt idx="109285">
                  <c:v>253.18660006879699</c:v>
                </c:pt>
                <c:pt idx="109286">
                  <c:v>253.18891682406999</c:v>
                </c:pt>
                <c:pt idx="109287">
                  <c:v>253.19123357934399</c:v>
                </c:pt>
                <c:pt idx="109288">
                  <c:v>253.19355033461699</c:v>
                </c:pt>
                <c:pt idx="109289">
                  <c:v>253.19586708989101</c:v>
                </c:pt>
                <c:pt idx="109290">
                  <c:v>253.19818384516401</c:v>
                </c:pt>
                <c:pt idx="109291">
                  <c:v>253.200500600438</c:v>
                </c:pt>
                <c:pt idx="109292">
                  <c:v>253.20281735571101</c:v>
                </c:pt>
                <c:pt idx="109293">
                  <c:v>253.205134110985</c:v>
                </c:pt>
                <c:pt idx="109294">
                  <c:v>253.207450866258</c:v>
                </c:pt>
                <c:pt idx="109295">
                  <c:v>253.209767621532</c:v>
                </c:pt>
                <c:pt idx="109296">
                  <c:v>253.212084376805</c:v>
                </c:pt>
                <c:pt idx="109297">
                  <c:v>253.21440113207899</c:v>
                </c:pt>
                <c:pt idx="109298">
                  <c:v>253.21671788735301</c:v>
                </c:pt>
                <c:pt idx="109299">
                  <c:v>253.21903464262601</c:v>
                </c:pt>
                <c:pt idx="109300">
                  <c:v>253.22135139790001</c:v>
                </c:pt>
                <c:pt idx="109301">
                  <c:v>253.22366815317301</c:v>
                </c:pt>
                <c:pt idx="109302">
                  <c:v>253.225984908447</c:v>
                </c:pt>
                <c:pt idx="109303">
                  <c:v>253.22830166372</c:v>
                </c:pt>
                <c:pt idx="109304">
                  <c:v>253.230618418994</c:v>
                </c:pt>
                <c:pt idx="109305">
                  <c:v>253.232935174267</c:v>
                </c:pt>
                <c:pt idx="109306">
                  <c:v>253.23525192954099</c:v>
                </c:pt>
                <c:pt idx="109307">
                  <c:v>253.23756868481399</c:v>
                </c:pt>
                <c:pt idx="109308">
                  <c:v>253.23988544008799</c:v>
                </c:pt>
                <c:pt idx="109309">
                  <c:v>253.24220219536099</c:v>
                </c:pt>
                <c:pt idx="109310">
                  <c:v>253.24451895063501</c:v>
                </c:pt>
                <c:pt idx="109311">
                  <c:v>253.24683570590901</c:v>
                </c:pt>
                <c:pt idx="109312">
                  <c:v>253.24915246118201</c:v>
                </c:pt>
                <c:pt idx="109313">
                  <c:v>253.251469216456</c:v>
                </c:pt>
                <c:pt idx="109314">
                  <c:v>253.253785971729</c:v>
                </c:pt>
                <c:pt idx="109315">
                  <c:v>253.256102727003</c:v>
                </c:pt>
                <c:pt idx="109316">
                  <c:v>253.258419482276</c:v>
                </c:pt>
                <c:pt idx="109317">
                  <c:v>253.26073623754999</c:v>
                </c:pt>
                <c:pt idx="109318">
                  <c:v>253.26305299282299</c:v>
                </c:pt>
                <c:pt idx="109319">
                  <c:v>253.26536974809699</c:v>
                </c:pt>
                <c:pt idx="109320">
                  <c:v>253.26768650336999</c:v>
                </c:pt>
                <c:pt idx="109321">
                  <c:v>253.27000325864401</c:v>
                </c:pt>
                <c:pt idx="109322">
                  <c:v>253.27232001391801</c:v>
                </c:pt>
                <c:pt idx="109323">
                  <c:v>253.27463676919101</c:v>
                </c:pt>
                <c:pt idx="109324">
                  <c:v>253.276953524465</c:v>
                </c:pt>
                <c:pt idx="109325">
                  <c:v>253.279270279738</c:v>
                </c:pt>
                <c:pt idx="109326">
                  <c:v>253.281587035012</c:v>
                </c:pt>
                <c:pt idx="109327">
                  <c:v>253.283903790285</c:v>
                </c:pt>
                <c:pt idx="109328">
                  <c:v>253.28622054555899</c:v>
                </c:pt>
                <c:pt idx="109329">
                  <c:v>253.28853730083199</c:v>
                </c:pt>
                <c:pt idx="109330">
                  <c:v>253.29085405610601</c:v>
                </c:pt>
                <c:pt idx="109331">
                  <c:v>253.29317081137901</c:v>
                </c:pt>
                <c:pt idx="109332">
                  <c:v>253.29548756665301</c:v>
                </c:pt>
                <c:pt idx="109333">
                  <c:v>253.29780432192601</c:v>
                </c:pt>
                <c:pt idx="109334">
                  <c:v>253.3001210772</c:v>
                </c:pt>
                <c:pt idx="109335">
                  <c:v>253.302437832474</c:v>
                </c:pt>
                <c:pt idx="109336">
                  <c:v>253.304754587747</c:v>
                </c:pt>
                <c:pt idx="109337">
                  <c:v>253.30707134302099</c:v>
                </c:pt>
                <c:pt idx="109338">
                  <c:v>253.30938809829399</c:v>
                </c:pt>
                <c:pt idx="109339">
                  <c:v>253.31170485356799</c:v>
                </c:pt>
                <c:pt idx="109340">
                  <c:v>253.31402160884099</c:v>
                </c:pt>
                <c:pt idx="109341">
                  <c:v>253.31633836411501</c:v>
                </c:pt>
                <c:pt idx="109342">
                  <c:v>253.31865511938801</c:v>
                </c:pt>
                <c:pt idx="109343">
                  <c:v>253.32097187466201</c:v>
                </c:pt>
                <c:pt idx="109344">
                  <c:v>253.32328862993501</c:v>
                </c:pt>
                <c:pt idx="109345">
                  <c:v>253.325605385209</c:v>
                </c:pt>
                <c:pt idx="109346">
                  <c:v>253.327922140482</c:v>
                </c:pt>
                <c:pt idx="109347">
                  <c:v>253.330238895756</c:v>
                </c:pt>
                <c:pt idx="109348">
                  <c:v>253.33255565102999</c:v>
                </c:pt>
                <c:pt idx="109349">
                  <c:v>253.33487240630299</c:v>
                </c:pt>
                <c:pt idx="109350">
                  <c:v>253.33718916157699</c:v>
                </c:pt>
                <c:pt idx="109351">
                  <c:v>253.33950591684999</c:v>
                </c:pt>
                <c:pt idx="109352">
                  <c:v>253.34182267212401</c:v>
                </c:pt>
                <c:pt idx="109353">
                  <c:v>253.34413942739701</c:v>
                </c:pt>
                <c:pt idx="109354">
                  <c:v>253.34645618267101</c:v>
                </c:pt>
                <c:pt idx="109355">
                  <c:v>253.34877293794401</c:v>
                </c:pt>
                <c:pt idx="109356">
                  <c:v>253.351089693218</c:v>
                </c:pt>
                <c:pt idx="109357">
                  <c:v>253.353406448491</c:v>
                </c:pt>
                <c:pt idx="109358">
                  <c:v>253.355723203765</c:v>
                </c:pt>
                <c:pt idx="109359">
                  <c:v>253.358039959038</c:v>
                </c:pt>
                <c:pt idx="109360">
                  <c:v>253.36035671431199</c:v>
                </c:pt>
                <c:pt idx="109361">
                  <c:v>253.36267346958601</c:v>
                </c:pt>
                <c:pt idx="109362">
                  <c:v>253.36499022485901</c:v>
                </c:pt>
                <c:pt idx="109363">
                  <c:v>253.36730698013301</c:v>
                </c:pt>
                <c:pt idx="109364">
                  <c:v>253.36962373540601</c:v>
                </c:pt>
                <c:pt idx="109365">
                  <c:v>253.37194049068</c:v>
                </c:pt>
                <c:pt idx="109366">
                  <c:v>253.374257245953</c:v>
                </c:pt>
                <c:pt idx="109367">
                  <c:v>253.376574001227</c:v>
                </c:pt>
                <c:pt idx="109368">
                  <c:v>253.3788907565</c:v>
                </c:pt>
                <c:pt idx="109369">
                  <c:v>253.38120751177399</c:v>
                </c:pt>
                <c:pt idx="109370">
                  <c:v>253.38352426704699</c:v>
                </c:pt>
                <c:pt idx="109371">
                  <c:v>253.38584102232099</c:v>
                </c:pt>
                <c:pt idx="109372">
                  <c:v>253.38815777759501</c:v>
                </c:pt>
                <c:pt idx="109373">
                  <c:v>253.39047453286801</c:v>
                </c:pt>
                <c:pt idx="109374">
                  <c:v>253.39279128814201</c:v>
                </c:pt>
                <c:pt idx="109375">
                  <c:v>253.39510804341501</c:v>
                </c:pt>
                <c:pt idx="109376">
                  <c:v>253.397424798689</c:v>
                </c:pt>
                <c:pt idx="109377">
                  <c:v>253.399741553962</c:v>
                </c:pt>
                <c:pt idx="109378">
                  <c:v>253.402058309236</c:v>
                </c:pt>
                <c:pt idx="109379">
                  <c:v>253.404375064509</c:v>
                </c:pt>
                <c:pt idx="109380">
                  <c:v>253.40669181978299</c:v>
                </c:pt>
                <c:pt idx="109381">
                  <c:v>253.40900857505599</c:v>
                </c:pt>
                <c:pt idx="109382">
                  <c:v>253.41132533032999</c:v>
                </c:pt>
                <c:pt idx="109383">
                  <c:v>253.41364208560299</c:v>
                </c:pt>
                <c:pt idx="109384">
                  <c:v>253.41595884087701</c:v>
                </c:pt>
                <c:pt idx="109385">
                  <c:v>253.41827559615101</c:v>
                </c:pt>
                <c:pt idx="109386">
                  <c:v>253.42059235142401</c:v>
                </c:pt>
                <c:pt idx="109387">
                  <c:v>253.422909106698</c:v>
                </c:pt>
                <c:pt idx="109388">
                  <c:v>253.425225861971</c:v>
                </c:pt>
                <c:pt idx="109389">
                  <c:v>253.427542617245</c:v>
                </c:pt>
                <c:pt idx="109390">
                  <c:v>253.429859372518</c:v>
                </c:pt>
                <c:pt idx="109391">
                  <c:v>253.43217612779199</c:v>
                </c:pt>
                <c:pt idx="109392">
                  <c:v>253.43449288306499</c:v>
                </c:pt>
                <c:pt idx="109393">
                  <c:v>253.43680963833901</c:v>
                </c:pt>
                <c:pt idx="109394">
                  <c:v>253.43912639361201</c:v>
                </c:pt>
                <c:pt idx="109395">
                  <c:v>253.44144314888601</c:v>
                </c:pt>
                <c:pt idx="109396">
                  <c:v>253.44375990415901</c:v>
                </c:pt>
                <c:pt idx="109397">
                  <c:v>253.446076659433</c:v>
                </c:pt>
                <c:pt idx="109398">
                  <c:v>253.448393414707</c:v>
                </c:pt>
                <c:pt idx="109399">
                  <c:v>253.45071016998</c:v>
                </c:pt>
                <c:pt idx="109400">
                  <c:v>253.45302692525399</c:v>
                </c:pt>
                <c:pt idx="109401">
                  <c:v>253.45534368052699</c:v>
                </c:pt>
                <c:pt idx="109402">
                  <c:v>253.45766043580099</c:v>
                </c:pt>
                <c:pt idx="109403">
                  <c:v>253.45997719107399</c:v>
                </c:pt>
                <c:pt idx="109404">
                  <c:v>253.46229394634801</c:v>
                </c:pt>
                <c:pt idx="109405">
                  <c:v>253.46461070162101</c:v>
                </c:pt>
                <c:pt idx="109406">
                  <c:v>253.46692745689501</c:v>
                </c:pt>
                <c:pt idx="109407">
                  <c:v>253.46924421216801</c:v>
                </c:pt>
                <c:pt idx="109408">
                  <c:v>253.471560967442</c:v>
                </c:pt>
                <c:pt idx="109409">
                  <c:v>253.473877722715</c:v>
                </c:pt>
                <c:pt idx="109410">
                  <c:v>253.476194477989</c:v>
                </c:pt>
                <c:pt idx="109411">
                  <c:v>253.47851123326299</c:v>
                </c:pt>
                <c:pt idx="109412">
                  <c:v>253.48082798853599</c:v>
                </c:pt>
                <c:pt idx="109413">
                  <c:v>253.48314474380999</c:v>
                </c:pt>
                <c:pt idx="109414">
                  <c:v>253.48546149908299</c:v>
                </c:pt>
                <c:pt idx="109415">
                  <c:v>253.48777825435701</c:v>
                </c:pt>
                <c:pt idx="109416">
                  <c:v>253.49009500963001</c:v>
                </c:pt>
                <c:pt idx="109417">
                  <c:v>253.49241176490401</c:v>
                </c:pt>
                <c:pt idx="109418">
                  <c:v>253.49472852017701</c:v>
                </c:pt>
                <c:pt idx="109419">
                  <c:v>253.497045275451</c:v>
                </c:pt>
                <c:pt idx="109420">
                  <c:v>253.499362030724</c:v>
                </c:pt>
                <c:pt idx="109421">
                  <c:v>253.501678785998</c:v>
                </c:pt>
                <c:pt idx="109422">
                  <c:v>253.50399554127199</c:v>
                </c:pt>
                <c:pt idx="109423">
                  <c:v>253.50631229654499</c:v>
                </c:pt>
                <c:pt idx="109424">
                  <c:v>253.50862905181901</c:v>
                </c:pt>
                <c:pt idx="109425">
                  <c:v>253.51094580709201</c:v>
                </c:pt>
                <c:pt idx="109426">
                  <c:v>253.51326256236601</c:v>
                </c:pt>
                <c:pt idx="109427">
                  <c:v>253.51557931763901</c:v>
                </c:pt>
                <c:pt idx="109428">
                  <c:v>253.517896072913</c:v>
                </c:pt>
                <c:pt idx="109429">
                  <c:v>253.520212828186</c:v>
                </c:pt>
                <c:pt idx="109430">
                  <c:v>253.52252958346</c:v>
                </c:pt>
                <c:pt idx="109431">
                  <c:v>253.524846338733</c:v>
                </c:pt>
                <c:pt idx="109432">
                  <c:v>253.52716309400699</c:v>
                </c:pt>
                <c:pt idx="109433">
                  <c:v>253.52947984927999</c:v>
                </c:pt>
                <c:pt idx="109434">
                  <c:v>253.53179660455399</c:v>
                </c:pt>
                <c:pt idx="109435">
                  <c:v>253.53411335982801</c:v>
                </c:pt>
                <c:pt idx="109436">
                  <c:v>253.53643011510101</c:v>
                </c:pt>
                <c:pt idx="109437">
                  <c:v>253.53874687037501</c:v>
                </c:pt>
                <c:pt idx="109438">
                  <c:v>253.54106362564801</c:v>
                </c:pt>
                <c:pt idx="109439">
                  <c:v>253.543380380922</c:v>
                </c:pt>
                <c:pt idx="109440">
                  <c:v>253.545697136195</c:v>
                </c:pt>
                <c:pt idx="109441">
                  <c:v>253.548013891469</c:v>
                </c:pt>
                <c:pt idx="109442">
                  <c:v>253.550330646742</c:v>
                </c:pt>
                <c:pt idx="109443">
                  <c:v>253.55264740201599</c:v>
                </c:pt>
                <c:pt idx="109444">
                  <c:v>253.55496415728899</c:v>
                </c:pt>
                <c:pt idx="109445">
                  <c:v>253.55728091256299</c:v>
                </c:pt>
                <c:pt idx="109446">
                  <c:v>253.55959766783599</c:v>
                </c:pt>
                <c:pt idx="109447">
                  <c:v>253.56191442311001</c:v>
                </c:pt>
                <c:pt idx="109448">
                  <c:v>253.56423117838401</c:v>
                </c:pt>
                <c:pt idx="109449">
                  <c:v>253.56654793365701</c:v>
                </c:pt>
                <c:pt idx="109450">
                  <c:v>253.568864688931</c:v>
                </c:pt>
                <c:pt idx="109451">
                  <c:v>253.571181444204</c:v>
                </c:pt>
                <c:pt idx="109452">
                  <c:v>253.573498199478</c:v>
                </c:pt>
                <c:pt idx="109453">
                  <c:v>253.575814954751</c:v>
                </c:pt>
                <c:pt idx="109454">
                  <c:v>253.57813171002499</c:v>
                </c:pt>
                <c:pt idx="109455">
                  <c:v>253.58044846529799</c:v>
                </c:pt>
                <c:pt idx="109456">
                  <c:v>253.58276522057201</c:v>
                </c:pt>
                <c:pt idx="109457">
                  <c:v>253.58508197584499</c:v>
                </c:pt>
                <c:pt idx="109458">
                  <c:v>253.58739873111901</c:v>
                </c:pt>
                <c:pt idx="109459">
                  <c:v>253.589715486393</c:v>
                </c:pt>
                <c:pt idx="109460">
                  <c:v>253.592032241666</c:v>
                </c:pt>
                <c:pt idx="109461">
                  <c:v>253.59434899694</c:v>
                </c:pt>
                <c:pt idx="109462">
                  <c:v>253.596665752213</c:v>
                </c:pt>
                <c:pt idx="109463">
                  <c:v>253.59898250748699</c:v>
                </c:pt>
                <c:pt idx="109464">
                  <c:v>253.60129926275999</c:v>
                </c:pt>
                <c:pt idx="109465">
                  <c:v>253.60361601803399</c:v>
                </c:pt>
                <c:pt idx="109466">
                  <c:v>253.60593277330699</c:v>
                </c:pt>
                <c:pt idx="109467">
                  <c:v>253.60824952858101</c:v>
                </c:pt>
                <c:pt idx="109468">
                  <c:v>253.61056628385401</c:v>
                </c:pt>
                <c:pt idx="109469">
                  <c:v>253.61288303912801</c:v>
                </c:pt>
                <c:pt idx="109470">
                  <c:v>253.61519979440101</c:v>
                </c:pt>
                <c:pt idx="109471">
                  <c:v>253.617516549675</c:v>
                </c:pt>
                <c:pt idx="109472">
                  <c:v>253.619833304949</c:v>
                </c:pt>
                <c:pt idx="109473">
                  <c:v>253.622150060222</c:v>
                </c:pt>
                <c:pt idx="109474">
                  <c:v>253.62446681549599</c:v>
                </c:pt>
                <c:pt idx="109475">
                  <c:v>253.62678357076899</c:v>
                </c:pt>
                <c:pt idx="109476">
                  <c:v>253.62910032604299</c:v>
                </c:pt>
                <c:pt idx="109477">
                  <c:v>253.63141708131599</c:v>
                </c:pt>
                <c:pt idx="109478">
                  <c:v>253.63373383659001</c:v>
                </c:pt>
                <c:pt idx="109479">
                  <c:v>253.63605059186301</c:v>
                </c:pt>
                <c:pt idx="109480">
                  <c:v>253.63836734713701</c:v>
                </c:pt>
                <c:pt idx="109481">
                  <c:v>253.64068410241001</c:v>
                </c:pt>
                <c:pt idx="109482">
                  <c:v>253.643000857684</c:v>
                </c:pt>
                <c:pt idx="109483">
                  <c:v>253.645317612957</c:v>
                </c:pt>
                <c:pt idx="109484">
                  <c:v>253.647634368231</c:v>
                </c:pt>
                <c:pt idx="109485">
                  <c:v>253.64995112350499</c:v>
                </c:pt>
                <c:pt idx="109486">
                  <c:v>253.65226787877799</c:v>
                </c:pt>
                <c:pt idx="109487">
                  <c:v>253.65458463405199</c:v>
                </c:pt>
                <c:pt idx="109488">
                  <c:v>253.65690138932499</c:v>
                </c:pt>
                <c:pt idx="109489">
                  <c:v>253.65921814459901</c:v>
                </c:pt>
                <c:pt idx="109490">
                  <c:v>253.66153489987201</c:v>
                </c:pt>
                <c:pt idx="109491">
                  <c:v>253.663851655146</c:v>
                </c:pt>
                <c:pt idx="109492">
                  <c:v>253.666168410419</c:v>
                </c:pt>
                <c:pt idx="109493">
                  <c:v>253.668485165693</c:v>
                </c:pt>
                <c:pt idx="109494">
                  <c:v>253.670801920966</c:v>
                </c:pt>
                <c:pt idx="109495">
                  <c:v>253.67311867623999</c:v>
                </c:pt>
                <c:pt idx="109496">
                  <c:v>253.67543543151299</c:v>
                </c:pt>
                <c:pt idx="109497">
                  <c:v>253.67775218678699</c:v>
                </c:pt>
                <c:pt idx="109498">
                  <c:v>253.68006894206101</c:v>
                </c:pt>
                <c:pt idx="109499">
                  <c:v>253.68238569733401</c:v>
                </c:pt>
                <c:pt idx="109500">
                  <c:v>253.68470245260801</c:v>
                </c:pt>
                <c:pt idx="109501">
                  <c:v>253.68701920788101</c:v>
                </c:pt>
                <c:pt idx="109502">
                  <c:v>253.689335963155</c:v>
                </c:pt>
                <c:pt idx="109503">
                  <c:v>253.691652718428</c:v>
                </c:pt>
                <c:pt idx="109504">
                  <c:v>253.693969473702</c:v>
                </c:pt>
                <c:pt idx="109505">
                  <c:v>253.696286228975</c:v>
                </c:pt>
                <c:pt idx="109506">
                  <c:v>253.69860298424899</c:v>
                </c:pt>
                <c:pt idx="109507">
                  <c:v>253.70091973952199</c:v>
                </c:pt>
                <c:pt idx="109508">
                  <c:v>253.70323649479599</c:v>
                </c:pt>
                <c:pt idx="109509">
                  <c:v>253.70555325007001</c:v>
                </c:pt>
                <c:pt idx="109510">
                  <c:v>253.70787000534301</c:v>
                </c:pt>
                <c:pt idx="109511">
                  <c:v>253.71018676061701</c:v>
                </c:pt>
                <c:pt idx="109512">
                  <c:v>253.71250351589001</c:v>
                </c:pt>
                <c:pt idx="109513">
                  <c:v>253.714820271164</c:v>
                </c:pt>
                <c:pt idx="109514">
                  <c:v>253.717137026437</c:v>
                </c:pt>
                <c:pt idx="109515">
                  <c:v>253.719453781711</c:v>
                </c:pt>
                <c:pt idx="109516">
                  <c:v>253.721770536984</c:v>
                </c:pt>
                <c:pt idx="109517">
                  <c:v>253.72408729225799</c:v>
                </c:pt>
                <c:pt idx="109518">
                  <c:v>253.72640404753099</c:v>
                </c:pt>
                <c:pt idx="109519">
                  <c:v>253.72872080280499</c:v>
                </c:pt>
                <c:pt idx="109520">
                  <c:v>253.73103755807799</c:v>
                </c:pt>
                <c:pt idx="109521">
                  <c:v>253.73335431335201</c:v>
                </c:pt>
                <c:pt idx="109522">
                  <c:v>253.735671068626</c:v>
                </c:pt>
                <c:pt idx="109523">
                  <c:v>253.737987823899</c:v>
                </c:pt>
                <c:pt idx="109524">
                  <c:v>253.740304579173</c:v>
                </c:pt>
                <c:pt idx="109525">
                  <c:v>253.742621334446</c:v>
                </c:pt>
                <c:pt idx="109526">
                  <c:v>253.74493808971999</c:v>
                </c:pt>
                <c:pt idx="109527">
                  <c:v>253.74725484499299</c:v>
                </c:pt>
                <c:pt idx="109528">
                  <c:v>253.74957160026699</c:v>
                </c:pt>
                <c:pt idx="109529">
                  <c:v>253.75188835553999</c:v>
                </c:pt>
                <c:pt idx="109530">
                  <c:v>253.75420511081401</c:v>
                </c:pt>
                <c:pt idx="109531">
                  <c:v>253.75652186608701</c:v>
                </c:pt>
                <c:pt idx="109532">
                  <c:v>253.75883862136101</c:v>
                </c:pt>
                <c:pt idx="109533">
                  <c:v>253.76115537663401</c:v>
                </c:pt>
                <c:pt idx="109534">
                  <c:v>253.763472131908</c:v>
                </c:pt>
                <c:pt idx="109535">
                  <c:v>253.765788887182</c:v>
                </c:pt>
                <c:pt idx="109536">
                  <c:v>253.768105642455</c:v>
                </c:pt>
                <c:pt idx="109537">
                  <c:v>253.77042239772899</c:v>
                </c:pt>
                <c:pt idx="109538">
                  <c:v>253.77273915300199</c:v>
                </c:pt>
                <c:pt idx="109539">
                  <c:v>253.77505590827599</c:v>
                </c:pt>
                <c:pt idx="109540">
                  <c:v>253.77737266354899</c:v>
                </c:pt>
                <c:pt idx="109541">
                  <c:v>253.77968941882301</c:v>
                </c:pt>
                <c:pt idx="109542">
                  <c:v>253.78200617409601</c:v>
                </c:pt>
                <c:pt idx="109543">
                  <c:v>253.78432292937001</c:v>
                </c:pt>
                <c:pt idx="109544">
                  <c:v>253.78663968464301</c:v>
                </c:pt>
                <c:pt idx="109545">
                  <c:v>253.788956439917</c:v>
                </c:pt>
                <c:pt idx="109546">
                  <c:v>253.79127319519</c:v>
                </c:pt>
                <c:pt idx="109547">
                  <c:v>253.793589950464</c:v>
                </c:pt>
                <c:pt idx="109548">
                  <c:v>253.79590670573799</c:v>
                </c:pt>
                <c:pt idx="109549">
                  <c:v>253.79822346101099</c:v>
                </c:pt>
                <c:pt idx="109550">
                  <c:v>253.80054021628499</c:v>
                </c:pt>
                <c:pt idx="109551">
                  <c:v>253.80285697155799</c:v>
                </c:pt>
                <c:pt idx="109552">
                  <c:v>253.80517372683201</c:v>
                </c:pt>
                <c:pt idx="109553">
                  <c:v>253.80749048210501</c:v>
                </c:pt>
                <c:pt idx="109554">
                  <c:v>253.809807237379</c:v>
                </c:pt>
                <c:pt idx="109555">
                  <c:v>253.812123992652</c:v>
                </c:pt>
                <c:pt idx="109556">
                  <c:v>253.814440747926</c:v>
                </c:pt>
                <c:pt idx="109557">
                  <c:v>253.816757503199</c:v>
                </c:pt>
                <c:pt idx="109558">
                  <c:v>253.81907425847299</c:v>
                </c:pt>
                <c:pt idx="109559">
                  <c:v>253.82139101374699</c:v>
                </c:pt>
                <c:pt idx="109560">
                  <c:v>253.82370776901999</c:v>
                </c:pt>
                <c:pt idx="109561">
                  <c:v>253.82602452429401</c:v>
                </c:pt>
                <c:pt idx="109562">
                  <c:v>253.82834127956701</c:v>
                </c:pt>
                <c:pt idx="109563">
                  <c:v>253.83065803484101</c:v>
                </c:pt>
                <c:pt idx="109564">
                  <c:v>253.83297479011401</c:v>
                </c:pt>
                <c:pt idx="109565">
                  <c:v>253.835291545388</c:v>
                </c:pt>
                <c:pt idx="109566">
                  <c:v>253.837608300661</c:v>
                </c:pt>
                <c:pt idx="109567">
                  <c:v>253.839925055935</c:v>
                </c:pt>
                <c:pt idx="109568">
                  <c:v>253.842241811208</c:v>
                </c:pt>
                <c:pt idx="109569">
                  <c:v>253.84455856648199</c:v>
                </c:pt>
                <c:pt idx="109570">
                  <c:v>253.84687532175499</c:v>
                </c:pt>
                <c:pt idx="109571">
                  <c:v>253.84919207702899</c:v>
                </c:pt>
                <c:pt idx="109572">
                  <c:v>253.85150883230301</c:v>
                </c:pt>
                <c:pt idx="109573">
                  <c:v>253.85382558757601</c:v>
                </c:pt>
                <c:pt idx="109574">
                  <c:v>253.85614234285001</c:v>
                </c:pt>
                <c:pt idx="109575">
                  <c:v>253.85845909812301</c:v>
                </c:pt>
                <c:pt idx="109576">
                  <c:v>253.860775853397</c:v>
                </c:pt>
                <c:pt idx="109577">
                  <c:v>253.86309260867</c:v>
                </c:pt>
                <c:pt idx="109578">
                  <c:v>253.865409363944</c:v>
                </c:pt>
                <c:pt idx="109579">
                  <c:v>253.867726119217</c:v>
                </c:pt>
                <c:pt idx="109580">
                  <c:v>253.87004287449099</c:v>
                </c:pt>
                <c:pt idx="109581">
                  <c:v>253.87235962976399</c:v>
                </c:pt>
                <c:pt idx="109582">
                  <c:v>253.87467638503799</c:v>
                </c:pt>
                <c:pt idx="109583">
                  <c:v>253.87699314031099</c:v>
                </c:pt>
                <c:pt idx="109584">
                  <c:v>253.87930989558501</c:v>
                </c:pt>
                <c:pt idx="109585">
                  <c:v>253.881626650859</c:v>
                </c:pt>
                <c:pt idx="109586">
                  <c:v>253.883943406132</c:v>
                </c:pt>
                <c:pt idx="109587">
                  <c:v>253.886260161406</c:v>
                </c:pt>
                <c:pt idx="109588">
                  <c:v>253.888576916679</c:v>
                </c:pt>
                <c:pt idx="109589">
                  <c:v>253.89089367195299</c:v>
                </c:pt>
                <c:pt idx="109590">
                  <c:v>253.89321042722599</c:v>
                </c:pt>
                <c:pt idx="109591">
                  <c:v>253.89552718249999</c:v>
                </c:pt>
                <c:pt idx="109592">
                  <c:v>253.89784393777299</c:v>
                </c:pt>
                <c:pt idx="109593">
                  <c:v>253.90016069304701</c:v>
                </c:pt>
                <c:pt idx="109594">
                  <c:v>253.90247744832001</c:v>
                </c:pt>
                <c:pt idx="109595">
                  <c:v>253.90479420359401</c:v>
                </c:pt>
                <c:pt idx="109596">
                  <c:v>253.907110958868</c:v>
                </c:pt>
                <c:pt idx="109597">
                  <c:v>253.909427714141</c:v>
                </c:pt>
                <c:pt idx="109598">
                  <c:v>253.911744469415</c:v>
                </c:pt>
                <c:pt idx="109599">
                  <c:v>253.914061224688</c:v>
                </c:pt>
                <c:pt idx="109600">
                  <c:v>253.91637797996199</c:v>
                </c:pt>
                <c:pt idx="109601">
                  <c:v>253.91869473523499</c:v>
                </c:pt>
                <c:pt idx="109602">
                  <c:v>253.92101149050899</c:v>
                </c:pt>
                <c:pt idx="109603">
                  <c:v>253.92332824578199</c:v>
                </c:pt>
                <c:pt idx="109604">
                  <c:v>253.92564500105601</c:v>
                </c:pt>
                <c:pt idx="109605">
                  <c:v>253.92796175632901</c:v>
                </c:pt>
                <c:pt idx="109606">
                  <c:v>253.93027851160301</c:v>
                </c:pt>
                <c:pt idx="109607">
                  <c:v>253.93259526687601</c:v>
                </c:pt>
                <c:pt idx="109608">
                  <c:v>253.93491202215</c:v>
                </c:pt>
                <c:pt idx="109609">
                  <c:v>253.937228777424</c:v>
                </c:pt>
                <c:pt idx="109610">
                  <c:v>253.939545532697</c:v>
                </c:pt>
                <c:pt idx="109611">
                  <c:v>253.94186228797099</c:v>
                </c:pt>
                <c:pt idx="109612">
                  <c:v>253.94417904324399</c:v>
                </c:pt>
                <c:pt idx="109613">
                  <c:v>253.94649579851799</c:v>
                </c:pt>
                <c:pt idx="109614">
                  <c:v>253.94881255379099</c:v>
                </c:pt>
                <c:pt idx="109615">
                  <c:v>253.95112930906501</c:v>
                </c:pt>
                <c:pt idx="109616">
                  <c:v>253.95344606433801</c:v>
                </c:pt>
                <c:pt idx="109617">
                  <c:v>253.955762819612</c:v>
                </c:pt>
                <c:pt idx="109618">
                  <c:v>253.95807957488501</c:v>
                </c:pt>
                <c:pt idx="109619">
                  <c:v>253.960396330159</c:v>
                </c:pt>
                <c:pt idx="109620">
                  <c:v>253.962713085432</c:v>
                </c:pt>
                <c:pt idx="109621">
                  <c:v>253.96502984070599</c:v>
                </c:pt>
                <c:pt idx="109622">
                  <c:v>253.96734659597999</c:v>
                </c:pt>
                <c:pt idx="109623">
                  <c:v>253.96966335125299</c:v>
                </c:pt>
                <c:pt idx="109624">
                  <c:v>253.97198010652701</c:v>
                </c:pt>
                <c:pt idx="109625">
                  <c:v>253.97429686180001</c:v>
                </c:pt>
                <c:pt idx="109626">
                  <c:v>253.97661361707401</c:v>
                </c:pt>
                <c:pt idx="109627">
                  <c:v>253.97893037234701</c:v>
                </c:pt>
                <c:pt idx="109628">
                  <c:v>253.981247127621</c:v>
                </c:pt>
                <c:pt idx="109629">
                  <c:v>253.983563882894</c:v>
                </c:pt>
                <c:pt idx="109630">
                  <c:v>253.985880638168</c:v>
                </c:pt>
                <c:pt idx="109631">
                  <c:v>253.988197393441</c:v>
                </c:pt>
                <c:pt idx="109632">
                  <c:v>253.99051414871499</c:v>
                </c:pt>
                <c:pt idx="109633">
                  <c:v>253.99283090398799</c:v>
                </c:pt>
                <c:pt idx="109634">
                  <c:v>253.99514765926199</c:v>
                </c:pt>
                <c:pt idx="109635">
                  <c:v>253.99746441453601</c:v>
                </c:pt>
                <c:pt idx="109636">
                  <c:v>253.99978116980901</c:v>
                </c:pt>
                <c:pt idx="109637">
                  <c:v>254.00209792508301</c:v>
                </c:pt>
                <c:pt idx="109638">
                  <c:v>254.00441468035601</c:v>
                </c:pt>
                <c:pt idx="109639">
                  <c:v>254.00673143563</c:v>
                </c:pt>
                <c:pt idx="109640">
                  <c:v>254.009048190903</c:v>
                </c:pt>
                <c:pt idx="109641">
                  <c:v>254.011364946177</c:v>
                </c:pt>
                <c:pt idx="109642">
                  <c:v>254.01368170145</c:v>
                </c:pt>
                <c:pt idx="109643">
                  <c:v>254.01599845672399</c:v>
                </c:pt>
                <c:pt idx="109644">
                  <c:v>254.01831521199699</c:v>
                </c:pt>
                <c:pt idx="109645">
                  <c:v>254.02063196727099</c:v>
                </c:pt>
                <c:pt idx="109646">
                  <c:v>254.02294872254501</c:v>
                </c:pt>
                <c:pt idx="109647">
                  <c:v>254.02526547781801</c:v>
                </c:pt>
                <c:pt idx="109648">
                  <c:v>254.02758223309201</c:v>
                </c:pt>
                <c:pt idx="109649">
                  <c:v>254.02989898836501</c:v>
                </c:pt>
                <c:pt idx="109650">
                  <c:v>254.032215743639</c:v>
                </c:pt>
                <c:pt idx="109651">
                  <c:v>254.034532498912</c:v>
                </c:pt>
                <c:pt idx="109652">
                  <c:v>254.036849254186</c:v>
                </c:pt>
                <c:pt idx="109653">
                  <c:v>254.039166009459</c:v>
                </c:pt>
                <c:pt idx="109654">
                  <c:v>254.04148276473299</c:v>
                </c:pt>
                <c:pt idx="109655">
                  <c:v>254.04379952000599</c:v>
                </c:pt>
                <c:pt idx="109656">
                  <c:v>254.04611627528001</c:v>
                </c:pt>
                <c:pt idx="109657">
                  <c:v>254.04843303055301</c:v>
                </c:pt>
                <c:pt idx="109658">
                  <c:v>254.05074978582701</c:v>
                </c:pt>
                <c:pt idx="109659">
                  <c:v>254.053066541101</c:v>
                </c:pt>
                <c:pt idx="109660">
                  <c:v>254.055383296374</c:v>
                </c:pt>
                <c:pt idx="109661">
                  <c:v>254.057700051648</c:v>
                </c:pt>
                <c:pt idx="109662">
                  <c:v>254.060016806921</c:v>
                </c:pt>
                <c:pt idx="109663">
                  <c:v>254.06233356219499</c:v>
                </c:pt>
                <c:pt idx="109664">
                  <c:v>254.06465031746799</c:v>
                </c:pt>
                <c:pt idx="109665">
                  <c:v>254.06696707274199</c:v>
                </c:pt>
                <c:pt idx="109666">
                  <c:v>254.06928382801499</c:v>
                </c:pt>
                <c:pt idx="109667">
                  <c:v>254.07160058328901</c:v>
                </c:pt>
                <c:pt idx="109668">
                  <c:v>254.07391733856201</c:v>
                </c:pt>
                <c:pt idx="109669">
                  <c:v>254.07623409383601</c:v>
                </c:pt>
                <c:pt idx="109670">
                  <c:v>254.07855084910901</c:v>
                </c:pt>
                <c:pt idx="109671">
                  <c:v>254.080867604383</c:v>
                </c:pt>
                <c:pt idx="109672">
                  <c:v>254.083184359657</c:v>
                </c:pt>
                <c:pt idx="109673">
                  <c:v>254.08550111493</c:v>
                </c:pt>
                <c:pt idx="109674">
                  <c:v>254.08781787020399</c:v>
                </c:pt>
                <c:pt idx="109675">
                  <c:v>254.09013462547699</c:v>
                </c:pt>
                <c:pt idx="109676">
                  <c:v>254.09245138075099</c:v>
                </c:pt>
                <c:pt idx="109677">
                  <c:v>254.09476813602399</c:v>
                </c:pt>
                <c:pt idx="109678">
                  <c:v>254.09708489129801</c:v>
                </c:pt>
                <c:pt idx="109679">
                  <c:v>254.09940164657101</c:v>
                </c:pt>
                <c:pt idx="109680">
                  <c:v>254.10171840184501</c:v>
                </c:pt>
                <c:pt idx="109681">
                  <c:v>254.10403515711801</c:v>
                </c:pt>
                <c:pt idx="109682">
                  <c:v>254.106351912392</c:v>
                </c:pt>
                <c:pt idx="109683">
                  <c:v>254.108668667665</c:v>
                </c:pt>
                <c:pt idx="109684">
                  <c:v>254.110985422939</c:v>
                </c:pt>
                <c:pt idx="109685">
                  <c:v>254.11330217821299</c:v>
                </c:pt>
                <c:pt idx="109686">
                  <c:v>254.11561893348599</c:v>
                </c:pt>
                <c:pt idx="109687">
                  <c:v>254.11793568876001</c:v>
                </c:pt>
                <c:pt idx="109688">
                  <c:v>254.12025244403301</c:v>
                </c:pt>
                <c:pt idx="109689">
                  <c:v>254.12256919930701</c:v>
                </c:pt>
                <c:pt idx="109690">
                  <c:v>254.12488595458001</c:v>
                </c:pt>
                <c:pt idx="109691">
                  <c:v>254.127202709854</c:v>
                </c:pt>
                <c:pt idx="109692">
                  <c:v>254.129519465127</c:v>
                </c:pt>
                <c:pt idx="109693">
                  <c:v>254.131836220401</c:v>
                </c:pt>
                <c:pt idx="109694">
                  <c:v>254.134152975674</c:v>
                </c:pt>
                <c:pt idx="109695">
                  <c:v>254.13646973094799</c:v>
                </c:pt>
                <c:pt idx="109696">
                  <c:v>254.13878648622199</c:v>
                </c:pt>
                <c:pt idx="109697">
                  <c:v>254.14110324149499</c:v>
                </c:pt>
                <c:pt idx="109698">
                  <c:v>254.14341999676901</c:v>
                </c:pt>
                <c:pt idx="109699">
                  <c:v>254.14573675204201</c:v>
                </c:pt>
                <c:pt idx="109700">
                  <c:v>254.14805350731601</c:v>
                </c:pt>
                <c:pt idx="109701">
                  <c:v>254.15037026258901</c:v>
                </c:pt>
                <c:pt idx="109702">
                  <c:v>254.152687017863</c:v>
                </c:pt>
                <c:pt idx="109703">
                  <c:v>254.155003773136</c:v>
                </c:pt>
                <c:pt idx="109704">
                  <c:v>254.15732052841</c:v>
                </c:pt>
                <c:pt idx="109705">
                  <c:v>254.159637283683</c:v>
                </c:pt>
                <c:pt idx="109706">
                  <c:v>254.16195403895699</c:v>
                </c:pt>
                <c:pt idx="109707">
                  <c:v>254.16427079422999</c:v>
                </c:pt>
                <c:pt idx="109708">
                  <c:v>254.16658754950399</c:v>
                </c:pt>
                <c:pt idx="109709">
                  <c:v>254.16890430477801</c:v>
                </c:pt>
                <c:pt idx="109710">
                  <c:v>254.17122106005101</c:v>
                </c:pt>
                <c:pt idx="109711">
                  <c:v>254.17353781532501</c:v>
                </c:pt>
                <c:pt idx="109712">
                  <c:v>254.17585457059801</c:v>
                </c:pt>
                <c:pt idx="109713">
                  <c:v>254.178171325872</c:v>
                </c:pt>
                <c:pt idx="109714">
                  <c:v>254.180488081145</c:v>
                </c:pt>
                <c:pt idx="109715">
                  <c:v>254.182804836419</c:v>
                </c:pt>
                <c:pt idx="109716">
                  <c:v>254.185121591692</c:v>
                </c:pt>
                <c:pt idx="109717">
                  <c:v>254.18743834696599</c:v>
                </c:pt>
                <c:pt idx="109718">
                  <c:v>254.18975510223899</c:v>
                </c:pt>
                <c:pt idx="109719">
                  <c:v>254.19207185751301</c:v>
                </c:pt>
                <c:pt idx="109720">
                  <c:v>254.19438861278601</c:v>
                </c:pt>
                <c:pt idx="109721">
                  <c:v>254.19670536806001</c:v>
                </c:pt>
                <c:pt idx="109722">
                  <c:v>254.199022123334</c:v>
                </c:pt>
                <c:pt idx="109723">
                  <c:v>254.201338878607</c:v>
                </c:pt>
                <c:pt idx="109724">
                  <c:v>254.203655633881</c:v>
                </c:pt>
                <c:pt idx="109725">
                  <c:v>254.205972389154</c:v>
                </c:pt>
                <c:pt idx="109726">
                  <c:v>254.20828914442799</c:v>
                </c:pt>
                <c:pt idx="109727">
                  <c:v>254.21060589970099</c:v>
                </c:pt>
                <c:pt idx="109728">
                  <c:v>254.21292265497499</c:v>
                </c:pt>
                <c:pt idx="109729">
                  <c:v>254.21523941024799</c:v>
                </c:pt>
                <c:pt idx="109730">
                  <c:v>254.21755616552201</c:v>
                </c:pt>
                <c:pt idx="109731">
                  <c:v>254.21987292079501</c:v>
                </c:pt>
                <c:pt idx="109732">
                  <c:v>254.22218967606901</c:v>
                </c:pt>
                <c:pt idx="109733">
                  <c:v>254.224506431343</c:v>
                </c:pt>
                <c:pt idx="109734">
                  <c:v>254.226823186616</c:v>
                </c:pt>
                <c:pt idx="109735">
                  <c:v>254.22913994189</c:v>
                </c:pt>
                <c:pt idx="109736">
                  <c:v>254.231456697163</c:v>
                </c:pt>
                <c:pt idx="109737">
                  <c:v>254.23377345243699</c:v>
                </c:pt>
                <c:pt idx="109738">
                  <c:v>254.23609020770999</c:v>
                </c:pt>
                <c:pt idx="109739">
                  <c:v>254.23840696298399</c:v>
                </c:pt>
                <c:pt idx="109740">
                  <c:v>254.24072371825699</c:v>
                </c:pt>
                <c:pt idx="109741">
                  <c:v>254.24304047353101</c:v>
                </c:pt>
                <c:pt idx="109742">
                  <c:v>254.24535722880401</c:v>
                </c:pt>
                <c:pt idx="109743">
                  <c:v>254.24767398407801</c:v>
                </c:pt>
                <c:pt idx="109744">
                  <c:v>254.24999073935101</c:v>
                </c:pt>
                <c:pt idx="109745">
                  <c:v>254.252307494625</c:v>
                </c:pt>
                <c:pt idx="109746">
                  <c:v>254.254624249899</c:v>
                </c:pt>
                <c:pt idx="109747">
                  <c:v>254.256941005172</c:v>
                </c:pt>
                <c:pt idx="109748">
                  <c:v>254.25925776044599</c:v>
                </c:pt>
                <c:pt idx="109749">
                  <c:v>254.26157451571899</c:v>
                </c:pt>
                <c:pt idx="109750">
                  <c:v>254.26389127099301</c:v>
                </c:pt>
                <c:pt idx="109751">
                  <c:v>254.26620802626601</c:v>
                </c:pt>
                <c:pt idx="109752">
                  <c:v>254.26852478154001</c:v>
                </c:pt>
                <c:pt idx="109753">
                  <c:v>254.27084153681301</c:v>
                </c:pt>
                <c:pt idx="109754">
                  <c:v>254.273158292087</c:v>
                </c:pt>
                <c:pt idx="109755">
                  <c:v>254.27547504736</c:v>
                </c:pt>
                <c:pt idx="109756">
                  <c:v>254.277791802634</c:v>
                </c:pt>
                <c:pt idx="109757">
                  <c:v>254.280108557907</c:v>
                </c:pt>
                <c:pt idx="109758">
                  <c:v>254.28242531318099</c:v>
                </c:pt>
                <c:pt idx="109759">
                  <c:v>254.28474206845499</c:v>
                </c:pt>
                <c:pt idx="109760">
                  <c:v>254.28705882372799</c:v>
                </c:pt>
                <c:pt idx="109761">
                  <c:v>254.28937557900201</c:v>
                </c:pt>
                <c:pt idx="109762">
                  <c:v>254.29169233427501</c:v>
                </c:pt>
                <c:pt idx="109763">
                  <c:v>254.29400908954901</c:v>
                </c:pt>
                <c:pt idx="109764">
                  <c:v>254.29632584482201</c:v>
                </c:pt>
                <c:pt idx="109765">
                  <c:v>254.298642600096</c:v>
                </c:pt>
                <c:pt idx="109766">
                  <c:v>254.300959355369</c:v>
                </c:pt>
                <c:pt idx="109767">
                  <c:v>254.303276110643</c:v>
                </c:pt>
                <c:pt idx="109768">
                  <c:v>254.305592865916</c:v>
                </c:pt>
                <c:pt idx="109769">
                  <c:v>254.30790962118999</c:v>
                </c:pt>
                <c:pt idx="109770">
                  <c:v>254.31022637646299</c:v>
                </c:pt>
                <c:pt idx="109771">
                  <c:v>254.31254313173699</c:v>
                </c:pt>
                <c:pt idx="109772">
                  <c:v>254.31485988701101</c:v>
                </c:pt>
                <c:pt idx="109773">
                  <c:v>254.31717664228401</c:v>
                </c:pt>
                <c:pt idx="109774">
                  <c:v>254.31949339755801</c:v>
                </c:pt>
                <c:pt idx="109775">
                  <c:v>254.32181015283101</c:v>
                </c:pt>
                <c:pt idx="109776">
                  <c:v>254.324126908105</c:v>
                </c:pt>
                <c:pt idx="109777">
                  <c:v>254.326443663378</c:v>
                </c:pt>
                <c:pt idx="109778">
                  <c:v>254.328760418652</c:v>
                </c:pt>
                <c:pt idx="109779">
                  <c:v>254.331077173925</c:v>
                </c:pt>
                <c:pt idx="109780">
                  <c:v>254.33339392919899</c:v>
                </c:pt>
                <c:pt idx="109781">
                  <c:v>254.33571068447199</c:v>
                </c:pt>
                <c:pt idx="109782">
                  <c:v>254.33802743974601</c:v>
                </c:pt>
                <c:pt idx="109783">
                  <c:v>254.34034419502001</c:v>
                </c:pt>
                <c:pt idx="109784">
                  <c:v>254.34266095029301</c:v>
                </c:pt>
                <c:pt idx="109785">
                  <c:v>254.344977705567</c:v>
                </c:pt>
                <c:pt idx="109786">
                  <c:v>254.34729446084</c:v>
                </c:pt>
                <c:pt idx="109787">
                  <c:v>254.349611216114</c:v>
                </c:pt>
                <c:pt idx="109788">
                  <c:v>254.351927971387</c:v>
                </c:pt>
                <c:pt idx="109789">
                  <c:v>254.35424472666099</c:v>
                </c:pt>
                <c:pt idx="109790">
                  <c:v>254.35656148193399</c:v>
                </c:pt>
                <c:pt idx="109791">
                  <c:v>254.35887823720799</c:v>
                </c:pt>
                <c:pt idx="109792">
                  <c:v>254.36119499248099</c:v>
                </c:pt>
                <c:pt idx="109793">
                  <c:v>254.36351174775501</c:v>
                </c:pt>
                <c:pt idx="109794">
                  <c:v>254.36582850302801</c:v>
                </c:pt>
                <c:pt idx="109795">
                  <c:v>254.36814525830201</c:v>
                </c:pt>
                <c:pt idx="109796">
                  <c:v>254.370462013576</c:v>
                </c:pt>
                <c:pt idx="109797">
                  <c:v>254.372778768849</c:v>
                </c:pt>
                <c:pt idx="109798">
                  <c:v>254.375095524123</c:v>
                </c:pt>
                <c:pt idx="109799">
                  <c:v>254.377412279396</c:v>
                </c:pt>
                <c:pt idx="109800">
                  <c:v>254.37972903466999</c:v>
                </c:pt>
                <c:pt idx="109801">
                  <c:v>254.38204578994299</c:v>
                </c:pt>
                <c:pt idx="109802">
                  <c:v>254.38436254521699</c:v>
                </c:pt>
                <c:pt idx="109803">
                  <c:v>254.38667930048999</c:v>
                </c:pt>
                <c:pt idx="109804">
                  <c:v>254.38899605576401</c:v>
                </c:pt>
                <c:pt idx="109805">
                  <c:v>254.39131281103701</c:v>
                </c:pt>
                <c:pt idx="109806">
                  <c:v>254.39362956631101</c:v>
                </c:pt>
                <c:pt idx="109807">
                  <c:v>254.39594632158401</c:v>
                </c:pt>
                <c:pt idx="109808">
                  <c:v>254.398263076858</c:v>
                </c:pt>
                <c:pt idx="109809">
                  <c:v>254.400579832132</c:v>
                </c:pt>
                <c:pt idx="109810">
                  <c:v>254.402896587405</c:v>
                </c:pt>
                <c:pt idx="109811">
                  <c:v>254.40521334267899</c:v>
                </c:pt>
                <c:pt idx="109812">
                  <c:v>254.40753009795199</c:v>
                </c:pt>
                <c:pt idx="109813">
                  <c:v>254.40984685322599</c:v>
                </c:pt>
                <c:pt idx="109814">
                  <c:v>254.41216360849899</c:v>
                </c:pt>
                <c:pt idx="109815">
                  <c:v>254.41448036377301</c:v>
                </c:pt>
                <c:pt idx="109816">
                  <c:v>254.41679711904601</c:v>
                </c:pt>
                <c:pt idx="109817">
                  <c:v>254.41911387432</c:v>
                </c:pt>
                <c:pt idx="109818">
                  <c:v>254.421430629593</c:v>
                </c:pt>
                <c:pt idx="109819">
                  <c:v>254.423747384867</c:v>
                </c:pt>
                <c:pt idx="109820">
                  <c:v>254.42606414014</c:v>
                </c:pt>
                <c:pt idx="109821">
                  <c:v>254.42838089541399</c:v>
                </c:pt>
                <c:pt idx="109822">
                  <c:v>254.43069765068799</c:v>
                </c:pt>
                <c:pt idx="109823">
                  <c:v>254.43301440596099</c:v>
                </c:pt>
                <c:pt idx="109824">
                  <c:v>254.43533116123501</c:v>
                </c:pt>
                <c:pt idx="109825">
                  <c:v>254.43764791650801</c:v>
                </c:pt>
                <c:pt idx="109826">
                  <c:v>254.43996467178201</c:v>
                </c:pt>
                <c:pt idx="109827">
                  <c:v>254.44228142705501</c:v>
                </c:pt>
                <c:pt idx="109828">
                  <c:v>254.444598182329</c:v>
                </c:pt>
                <c:pt idx="109829">
                  <c:v>254.446914937602</c:v>
                </c:pt>
                <c:pt idx="109830">
                  <c:v>254.449231692876</c:v>
                </c:pt>
                <c:pt idx="109831">
                  <c:v>254.451548448149</c:v>
                </c:pt>
                <c:pt idx="109832">
                  <c:v>254.45386520342299</c:v>
                </c:pt>
                <c:pt idx="109833">
                  <c:v>254.45618195869699</c:v>
                </c:pt>
                <c:pt idx="109834">
                  <c:v>254.45849871396999</c:v>
                </c:pt>
                <c:pt idx="109835">
                  <c:v>254.46081546924401</c:v>
                </c:pt>
                <c:pt idx="109836">
                  <c:v>254.46313222451701</c:v>
                </c:pt>
                <c:pt idx="109837">
                  <c:v>254.46544897979101</c:v>
                </c:pt>
                <c:pt idx="109838">
                  <c:v>254.46776573506401</c:v>
                </c:pt>
                <c:pt idx="109839">
                  <c:v>254.470082490338</c:v>
                </c:pt>
                <c:pt idx="109840">
                  <c:v>254.472399245611</c:v>
                </c:pt>
                <c:pt idx="109841">
                  <c:v>254.474716000885</c:v>
                </c:pt>
                <c:pt idx="109842">
                  <c:v>254.477032756158</c:v>
                </c:pt>
                <c:pt idx="109843">
                  <c:v>254.47934951143199</c:v>
                </c:pt>
                <c:pt idx="109844">
                  <c:v>254.48166626670499</c:v>
                </c:pt>
                <c:pt idx="109845">
                  <c:v>254.48398302197899</c:v>
                </c:pt>
                <c:pt idx="109846">
                  <c:v>254.48629977725301</c:v>
                </c:pt>
                <c:pt idx="109847">
                  <c:v>254.48861653252601</c:v>
                </c:pt>
                <c:pt idx="109848">
                  <c:v>254.4909332878</c:v>
                </c:pt>
                <c:pt idx="109849">
                  <c:v>254.493250043073</c:v>
                </c:pt>
                <c:pt idx="109850">
                  <c:v>254.495566798347</c:v>
                </c:pt>
                <c:pt idx="109851">
                  <c:v>254.49788355362</c:v>
                </c:pt>
                <c:pt idx="109852">
                  <c:v>254.50020030889399</c:v>
                </c:pt>
                <c:pt idx="109853">
                  <c:v>254.50251706416699</c:v>
                </c:pt>
                <c:pt idx="109854">
                  <c:v>254.50483381944099</c:v>
                </c:pt>
                <c:pt idx="109855">
                  <c:v>254.50715057471399</c:v>
                </c:pt>
                <c:pt idx="109856">
                  <c:v>254.50946732998801</c:v>
                </c:pt>
                <c:pt idx="109857">
                  <c:v>254.51178408526101</c:v>
                </c:pt>
                <c:pt idx="109858">
                  <c:v>254.51410084053501</c:v>
                </c:pt>
                <c:pt idx="109859">
                  <c:v>254.516417595809</c:v>
                </c:pt>
                <c:pt idx="109860">
                  <c:v>254.518734351082</c:v>
                </c:pt>
                <c:pt idx="109861">
                  <c:v>254.521051106356</c:v>
                </c:pt>
                <c:pt idx="109862">
                  <c:v>254.523367861629</c:v>
                </c:pt>
                <c:pt idx="109863">
                  <c:v>254.52568461690299</c:v>
                </c:pt>
                <c:pt idx="109864">
                  <c:v>254.52800137217599</c:v>
                </c:pt>
                <c:pt idx="109865">
                  <c:v>254.53031812744999</c:v>
                </c:pt>
                <c:pt idx="109866">
                  <c:v>254.53263488272299</c:v>
                </c:pt>
                <c:pt idx="109867">
                  <c:v>254.53495163799701</c:v>
                </c:pt>
                <c:pt idx="109868">
                  <c:v>254.53726839327001</c:v>
                </c:pt>
                <c:pt idx="109869">
                  <c:v>254.53958514854401</c:v>
                </c:pt>
                <c:pt idx="109870">
                  <c:v>254.541901903818</c:v>
                </c:pt>
                <c:pt idx="109871">
                  <c:v>254.544218659091</c:v>
                </c:pt>
                <c:pt idx="109872">
                  <c:v>254.546535414365</c:v>
                </c:pt>
                <c:pt idx="109873">
                  <c:v>254.548852169638</c:v>
                </c:pt>
                <c:pt idx="109874">
                  <c:v>254.55116892491199</c:v>
                </c:pt>
                <c:pt idx="109875">
                  <c:v>254.55348568018499</c:v>
                </c:pt>
                <c:pt idx="109876">
                  <c:v>254.55580243545899</c:v>
                </c:pt>
                <c:pt idx="109877">
                  <c:v>254.55811919073199</c:v>
                </c:pt>
                <c:pt idx="109878">
                  <c:v>254.56043594600601</c:v>
                </c:pt>
                <c:pt idx="109879">
                  <c:v>254.56275270127901</c:v>
                </c:pt>
                <c:pt idx="109880">
                  <c:v>254.565069456553</c:v>
                </c:pt>
                <c:pt idx="109881">
                  <c:v>254.567386211826</c:v>
                </c:pt>
                <c:pt idx="109882">
                  <c:v>254.5697029671</c:v>
                </c:pt>
                <c:pt idx="109883">
                  <c:v>254.57201972237399</c:v>
                </c:pt>
                <c:pt idx="109884">
                  <c:v>254.57433647764699</c:v>
                </c:pt>
                <c:pt idx="109885">
                  <c:v>254.57665323292099</c:v>
                </c:pt>
                <c:pt idx="109886">
                  <c:v>254.57896998819399</c:v>
                </c:pt>
                <c:pt idx="109887">
                  <c:v>254.58128674346801</c:v>
                </c:pt>
                <c:pt idx="109888">
                  <c:v>254.58360349874101</c:v>
                </c:pt>
                <c:pt idx="109889">
                  <c:v>254.58592025401501</c:v>
                </c:pt>
                <c:pt idx="109890">
                  <c:v>254.58823700928801</c:v>
                </c:pt>
                <c:pt idx="109891">
                  <c:v>254.590553764562</c:v>
                </c:pt>
                <c:pt idx="109892">
                  <c:v>254.592870519835</c:v>
                </c:pt>
                <c:pt idx="109893">
                  <c:v>254.595187275109</c:v>
                </c:pt>
                <c:pt idx="109894">
                  <c:v>254.597504030382</c:v>
                </c:pt>
                <c:pt idx="109895">
                  <c:v>254.59982078565599</c:v>
                </c:pt>
                <c:pt idx="109896">
                  <c:v>254.60213754092999</c:v>
                </c:pt>
                <c:pt idx="109897">
                  <c:v>254.60445429620299</c:v>
                </c:pt>
                <c:pt idx="109898">
                  <c:v>254.60677105147701</c:v>
                </c:pt>
                <c:pt idx="109899">
                  <c:v>254.60908780675001</c:v>
                </c:pt>
                <c:pt idx="109900">
                  <c:v>254.61140456202401</c:v>
                </c:pt>
                <c:pt idx="109901">
                  <c:v>254.61372131729701</c:v>
                </c:pt>
                <c:pt idx="109902">
                  <c:v>254.616038072571</c:v>
                </c:pt>
                <c:pt idx="109903">
                  <c:v>254.618354827844</c:v>
                </c:pt>
                <c:pt idx="109904">
                  <c:v>254.620671583118</c:v>
                </c:pt>
                <c:pt idx="109905">
                  <c:v>254.622988338391</c:v>
                </c:pt>
                <c:pt idx="109906">
                  <c:v>254.62530509366499</c:v>
                </c:pt>
                <c:pt idx="109907">
                  <c:v>254.62762184893799</c:v>
                </c:pt>
                <c:pt idx="109908">
                  <c:v>254.62993860421199</c:v>
                </c:pt>
                <c:pt idx="109909">
                  <c:v>254.63225535948601</c:v>
                </c:pt>
                <c:pt idx="109910">
                  <c:v>254.63457211475901</c:v>
                </c:pt>
                <c:pt idx="109911">
                  <c:v>254.636888870033</c:v>
                </c:pt>
                <c:pt idx="109912">
                  <c:v>254.639205625306</c:v>
                </c:pt>
                <c:pt idx="109913">
                  <c:v>254.64152238058</c:v>
                </c:pt>
                <c:pt idx="109914">
                  <c:v>254.643839135853</c:v>
                </c:pt>
                <c:pt idx="109915">
                  <c:v>254.64615589112699</c:v>
                </c:pt>
                <c:pt idx="109916">
                  <c:v>254.64847264639999</c:v>
                </c:pt>
                <c:pt idx="109917">
                  <c:v>254.65078940167399</c:v>
                </c:pt>
                <c:pt idx="109918">
                  <c:v>254.65310615694699</c:v>
                </c:pt>
                <c:pt idx="109919">
                  <c:v>254.65542291222101</c:v>
                </c:pt>
                <c:pt idx="109920">
                  <c:v>254.65773966749501</c:v>
                </c:pt>
                <c:pt idx="109921">
                  <c:v>254.66005642276801</c:v>
                </c:pt>
                <c:pt idx="109922">
                  <c:v>254.662373178042</c:v>
                </c:pt>
                <c:pt idx="109923">
                  <c:v>254.664689933315</c:v>
                </c:pt>
                <c:pt idx="109924">
                  <c:v>254.667006688589</c:v>
                </c:pt>
                <c:pt idx="109925">
                  <c:v>254.669323443862</c:v>
                </c:pt>
                <c:pt idx="109926">
                  <c:v>254.67164019913599</c:v>
                </c:pt>
                <c:pt idx="109927">
                  <c:v>254.67395695440899</c:v>
                </c:pt>
                <c:pt idx="109928">
                  <c:v>254.67627370968299</c:v>
                </c:pt>
                <c:pt idx="109929">
                  <c:v>254.67859046495599</c:v>
                </c:pt>
                <c:pt idx="109930">
                  <c:v>254.68090722023001</c:v>
                </c:pt>
                <c:pt idx="109931">
                  <c:v>254.68322397550301</c:v>
                </c:pt>
                <c:pt idx="109932">
                  <c:v>254.68554073077701</c:v>
                </c:pt>
                <c:pt idx="109933">
                  <c:v>254.687857486051</c:v>
                </c:pt>
                <c:pt idx="109934">
                  <c:v>254.690174241324</c:v>
                </c:pt>
                <c:pt idx="109935">
                  <c:v>254.692490996598</c:v>
                </c:pt>
                <c:pt idx="109936">
                  <c:v>254.694807751871</c:v>
                </c:pt>
                <c:pt idx="109937">
                  <c:v>254.69712450714499</c:v>
                </c:pt>
                <c:pt idx="109938">
                  <c:v>254.69944126241799</c:v>
                </c:pt>
                <c:pt idx="109939">
                  <c:v>254.70175801769199</c:v>
                </c:pt>
                <c:pt idx="109940">
                  <c:v>254.70407477296499</c:v>
                </c:pt>
                <c:pt idx="109941">
                  <c:v>254.70639152823901</c:v>
                </c:pt>
                <c:pt idx="109942">
                  <c:v>254.70870828351201</c:v>
                </c:pt>
                <c:pt idx="109943">
                  <c:v>254.711025038786</c:v>
                </c:pt>
                <c:pt idx="109944">
                  <c:v>254.713341794059</c:v>
                </c:pt>
                <c:pt idx="109945">
                  <c:v>254.715658549333</c:v>
                </c:pt>
                <c:pt idx="109946">
                  <c:v>254.71797530460699</c:v>
                </c:pt>
                <c:pt idx="109947">
                  <c:v>254.72029205987999</c:v>
                </c:pt>
                <c:pt idx="109948">
                  <c:v>254.72260881515399</c:v>
                </c:pt>
                <c:pt idx="109949">
                  <c:v>254.72492557042699</c:v>
                </c:pt>
                <c:pt idx="109950">
                  <c:v>254.72724232570101</c:v>
                </c:pt>
                <c:pt idx="109951">
                  <c:v>254.72955908097401</c:v>
                </c:pt>
                <c:pt idx="109952">
                  <c:v>254.73187583624801</c:v>
                </c:pt>
                <c:pt idx="109953">
                  <c:v>254.73419259152101</c:v>
                </c:pt>
                <c:pt idx="109954">
                  <c:v>254.736509346795</c:v>
                </c:pt>
                <c:pt idx="109955">
                  <c:v>254.738826102068</c:v>
                </c:pt>
                <c:pt idx="109956">
                  <c:v>254.741142857342</c:v>
                </c:pt>
                <c:pt idx="109957">
                  <c:v>254.743459612615</c:v>
                </c:pt>
                <c:pt idx="109958">
                  <c:v>254.74577636788899</c:v>
                </c:pt>
                <c:pt idx="109959">
                  <c:v>254.74809312316299</c:v>
                </c:pt>
                <c:pt idx="109960">
                  <c:v>254.75040987843599</c:v>
                </c:pt>
                <c:pt idx="109961">
                  <c:v>254.75272663371001</c:v>
                </c:pt>
                <c:pt idx="109962">
                  <c:v>254.75504338898301</c:v>
                </c:pt>
                <c:pt idx="109963">
                  <c:v>254.75736014425701</c:v>
                </c:pt>
                <c:pt idx="109964">
                  <c:v>254.75967689953001</c:v>
                </c:pt>
                <c:pt idx="109965">
                  <c:v>254.761993654804</c:v>
                </c:pt>
                <c:pt idx="109966">
                  <c:v>254.764310410077</c:v>
                </c:pt>
                <c:pt idx="109967">
                  <c:v>254.766627165351</c:v>
                </c:pt>
                <c:pt idx="109968">
                  <c:v>254.768943920624</c:v>
                </c:pt>
                <c:pt idx="109969">
                  <c:v>254.77126067589799</c:v>
                </c:pt>
                <c:pt idx="109970">
                  <c:v>254.77357743117199</c:v>
                </c:pt>
                <c:pt idx="109971">
                  <c:v>254.77589418644499</c:v>
                </c:pt>
                <c:pt idx="109972">
                  <c:v>254.77821094171901</c:v>
                </c:pt>
                <c:pt idx="109973">
                  <c:v>254.78052769699201</c:v>
                </c:pt>
                <c:pt idx="109974">
                  <c:v>254.782844452266</c:v>
                </c:pt>
                <c:pt idx="109975">
                  <c:v>254.78516120753901</c:v>
                </c:pt>
                <c:pt idx="109976">
                  <c:v>254.787477962813</c:v>
                </c:pt>
                <c:pt idx="109977">
                  <c:v>254.789794718086</c:v>
                </c:pt>
                <c:pt idx="109978">
                  <c:v>254.79211147335999</c:v>
                </c:pt>
                <c:pt idx="109979">
                  <c:v>254.794428228633</c:v>
                </c:pt>
                <c:pt idx="109980">
                  <c:v>254.79674498390699</c:v>
                </c:pt>
                <c:pt idx="109981">
                  <c:v>254.79906173917999</c:v>
                </c:pt>
                <c:pt idx="109982">
                  <c:v>254.80137849445401</c:v>
                </c:pt>
                <c:pt idx="109983">
                  <c:v>254.80369524972801</c:v>
                </c:pt>
                <c:pt idx="109984">
                  <c:v>254.80601200500101</c:v>
                </c:pt>
                <c:pt idx="109985">
                  <c:v>254.808328760275</c:v>
                </c:pt>
                <c:pt idx="109986">
                  <c:v>254.810645515548</c:v>
                </c:pt>
                <c:pt idx="109987">
                  <c:v>254.812962270822</c:v>
                </c:pt>
                <c:pt idx="109988">
                  <c:v>254.815279026095</c:v>
                </c:pt>
                <c:pt idx="109989">
                  <c:v>254.81759578136899</c:v>
                </c:pt>
                <c:pt idx="109990">
                  <c:v>254.81991253664199</c:v>
                </c:pt>
                <c:pt idx="109991">
                  <c:v>254.82222929191599</c:v>
                </c:pt>
                <c:pt idx="109992">
                  <c:v>254.82454604718899</c:v>
                </c:pt>
                <c:pt idx="109993">
                  <c:v>254.82686280246301</c:v>
                </c:pt>
                <c:pt idx="109994">
                  <c:v>254.82917955773601</c:v>
                </c:pt>
                <c:pt idx="109995">
                  <c:v>254.83149631301001</c:v>
                </c:pt>
                <c:pt idx="109996">
                  <c:v>254.833813068284</c:v>
                </c:pt>
                <c:pt idx="109997">
                  <c:v>254.836129823557</c:v>
                </c:pt>
                <c:pt idx="109998">
                  <c:v>254.838446578831</c:v>
                </c:pt>
                <c:pt idx="109999">
                  <c:v>254.840763334104</c:v>
                </c:pt>
                <c:pt idx="110000">
                  <c:v>254.84308008937799</c:v>
                </c:pt>
                <c:pt idx="110001">
                  <c:v>254.84539684465099</c:v>
                </c:pt>
                <c:pt idx="110002">
                  <c:v>254.84771359992499</c:v>
                </c:pt>
                <c:pt idx="110003">
                  <c:v>254.85003035519799</c:v>
                </c:pt>
                <c:pt idx="110004">
                  <c:v>254.85234711047201</c:v>
                </c:pt>
                <c:pt idx="110005">
                  <c:v>254.85466386574501</c:v>
                </c:pt>
                <c:pt idx="110006">
                  <c:v>254.85698062101901</c:v>
                </c:pt>
                <c:pt idx="110007">
                  <c:v>254.859297376293</c:v>
                </c:pt>
                <c:pt idx="110008">
                  <c:v>254.861614131566</c:v>
                </c:pt>
                <c:pt idx="110009">
                  <c:v>254.86393088684</c:v>
                </c:pt>
                <c:pt idx="110010">
                  <c:v>254.866247642113</c:v>
                </c:pt>
                <c:pt idx="110011">
                  <c:v>254.86856439738699</c:v>
                </c:pt>
                <c:pt idx="110012">
                  <c:v>254.87088115265999</c:v>
                </c:pt>
                <c:pt idx="110013">
                  <c:v>254.87319790793401</c:v>
                </c:pt>
                <c:pt idx="110014">
                  <c:v>254.87551466320701</c:v>
                </c:pt>
                <c:pt idx="110015">
                  <c:v>254.87783141848101</c:v>
                </c:pt>
                <c:pt idx="110016">
                  <c:v>254.88014817375401</c:v>
                </c:pt>
                <c:pt idx="110017">
                  <c:v>254.882464929028</c:v>
                </c:pt>
                <c:pt idx="110018">
                  <c:v>254.884781684301</c:v>
                </c:pt>
                <c:pt idx="110019">
                  <c:v>254.887098439575</c:v>
                </c:pt>
                <c:pt idx="110020">
                  <c:v>254.88941519484899</c:v>
                </c:pt>
                <c:pt idx="110021">
                  <c:v>254.89173195012199</c:v>
                </c:pt>
                <c:pt idx="110022">
                  <c:v>254.89404870539599</c:v>
                </c:pt>
                <c:pt idx="110023">
                  <c:v>254.89636546066899</c:v>
                </c:pt>
                <c:pt idx="110024">
                  <c:v>254.89868221594301</c:v>
                </c:pt>
                <c:pt idx="110025">
                  <c:v>254.90099897121601</c:v>
                </c:pt>
                <c:pt idx="110026">
                  <c:v>254.90331572649001</c:v>
                </c:pt>
                <c:pt idx="110027">
                  <c:v>254.90563248176301</c:v>
                </c:pt>
                <c:pt idx="110028">
                  <c:v>254.907949237037</c:v>
                </c:pt>
                <c:pt idx="110029">
                  <c:v>254.91026599231</c:v>
                </c:pt>
                <c:pt idx="110030">
                  <c:v>254.912582747584</c:v>
                </c:pt>
                <c:pt idx="110031">
                  <c:v>254.914899502857</c:v>
                </c:pt>
                <c:pt idx="110032">
                  <c:v>254.91721625813099</c:v>
                </c:pt>
                <c:pt idx="110033">
                  <c:v>254.91953301340499</c:v>
                </c:pt>
                <c:pt idx="110034">
                  <c:v>254.92184976867799</c:v>
                </c:pt>
                <c:pt idx="110035">
                  <c:v>254.92416652395201</c:v>
                </c:pt>
                <c:pt idx="110036">
                  <c:v>254.92648327922501</c:v>
                </c:pt>
                <c:pt idx="110037">
                  <c:v>254.92880003449901</c:v>
                </c:pt>
                <c:pt idx="110038">
                  <c:v>254.93111678977201</c:v>
                </c:pt>
                <c:pt idx="110039">
                  <c:v>254.933433545046</c:v>
                </c:pt>
                <c:pt idx="110040">
                  <c:v>254.935750300319</c:v>
                </c:pt>
                <c:pt idx="110041">
                  <c:v>254.938067055593</c:v>
                </c:pt>
                <c:pt idx="110042">
                  <c:v>254.940383810866</c:v>
                </c:pt>
                <c:pt idx="110043">
                  <c:v>254.94270056613999</c:v>
                </c:pt>
                <c:pt idx="110044">
                  <c:v>254.94501732141299</c:v>
                </c:pt>
                <c:pt idx="110045">
                  <c:v>254.94733407668701</c:v>
                </c:pt>
                <c:pt idx="110046">
                  <c:v>254.94965083196101</c:v>
                </c:pt>
                <c:pt idx="110047">
                  <c:v>254.95196758723401</c:v>
                </c:pt>
                <c:pt idx="110048">
                  <c:v>254.954284342508</c:v>
                </c:pt>
                <c:pt idx="110049">
                  <c:v>254.956601097781</c:v>
                </c:pt>
                <c:pt idx="110050">
                  <c:v>254.958917853055</c:v>
                </c:pt>
                <c:pt idx="110051">
                  <c:v>254.961234608328</c:v>
                </c:pt>
                <c:pt idx="110052">
                  <c:v>254.96355136360199</c:v>
                </c:pt>
                <c:pt idx="110053">
                  <c:v>254.96586811887499</c:v>
                </c:pt>
                <c:pt idx="110054">
                  <c:v>254.96818487414899</c:v>
                </c:pt>
                <c:pt idx="110055">
                  <c:v>254.97050162942199</c:v>
                </c:pt>
                <c:pt idx="110056">
                  <c:v>254.97281838469601</c:v>
                </c:pt>
                <c:pt idx="110057">
                  <c:v>254.97513513997001</c:v>
                </c:pt>
                <c:pt idx="110058">
                  <c:v>254.97745189524301</c:v>
                </c:pt>
                <c:pt idx="110059">
                  <c:v>254.979768650517</c:v>
                </c:pt>
                <c:pt idx="110060">
                  <c:v>254.98208540579</c:v>
                </c:pt>
                <c:pt idx="110061">
                  <c:v>254.984402161064</c:v>
                </c:pt>
                <c:pt idx="110062">
                  <c:v>254.986718916337</c:v>
                </c:pt>
                <c:pt idx="110063">
                  <c:v>254.98903567161099</c:v>
                </c:pt>
                <c:pt idx="110064">
                  <c:v>254.99135242688399</c:v>
                </c:pt>
                <c:pt idx="110065">
                  <c:v>254.99366918215799</c:v>
                </c:pt>
                <c:pt idx="110066">
                  <c:v>254.99598593743099</c:v>
                </c:pt>
                <c:pt idx="110067">
                  <c:v>254.99830269270501</c:v>
                </c:pt>
                <c:pt idx="110068">
                  <c:v>255.00061944797801</c:v>
                </c:pt>
                <c:pt idx="110069">
                  <c:v>255.00293620325201</c:v>
                </c:pt>
                <c:pt idx="110070">
                  <c:v>255.005252958526</c:v>
                </c:pt>
                <c:pt idx="110071">
                  <c:v>255.007569713799</c:v>
                </c:pt>
                <c:pt idx="110072">
                  <c:v>255.009886469073</c:v>
                </c:pt>
                <c:pt idx="110073">
                  <c:v>255.012203224346</c:v>
                </c:pt>
                <c:pt idx="110074">
                  <c:v>255.01451997961999</c:v>
                </c:pt>
                <c:pt idx="110075">
                  <c:v>255.01683673489299</c:v>
                </c:pt>
                <c:pt idx="110076">
                  <c:v>255.01915349016701</c:v>
                </c:pt>
                <c:pt idx="110077">
                  <c:v>255.02147024544001</c:v>
                </c:pt>
                <c:pt idx="110078">
                  <c:v>255.02378700071401</c:v>
                </c:pt>
                <c:pt idx="110079">
                  <c:v>255.02610375598701</c:v>
                </c:pt>
                <c:pt idx="110080">
                  <c:v>255.028420511261</c:v>
                </c:pt>
                <c:pt idx="110081">
                  <c:v>255.030737266534</c:v>
                </c:pt>
                <c:pt idx="110082">
                  <c:v>255.033054021808</c:v>
                </c:pt>
                <c:pt idx="110083">
                  <c:v>255.03537077708199</c:v>
                </c:pt>
                <c:pt idx="110084">
                  <c:v>255.03768753235499</c:v>
                </c:pt>
                <c:pt idx="110085">
                  <c:v>255.04000428762899</c:v>
                </c:pt>
                <c:pt idx="110086">
                  <c:v>255.04232104290199</c:v>
                </c:pt>
                <c:pt idx="110087">
                  <c:v>255.04463779817601</c:v>
                </c:pt>
                <c:pt idx="110088">
                  <c:v>255.04695455344901</c:v>
                </c:pt>
                <c:pt idx="110089">
                  <c:v>255.04927130872301</c:v>
                </c:pt>
                <c:pt idx="110090">
                  <c:v>255.05158806399601</c:v>
                </c:pt>
                <c:pt idx="110091">
                  <c:v>255.05390481927</c:v>
                </c:pt>
                <c:pt idx="110092">
                  <c:v>255.056221574543</c:v>
                </c:pt>
                <c:pt idx="110093">
                  <c:v>255.058538329817</c:v>
                </c:pt>
                <c:pt idx="110094">
                  <c:v>255.06085508509</c:v>
                </c:pt>
                <c:pt idx="110095">
                  <c:v>255.06317184036399</c:v>
                </c:pt>
                <c:pt idx="110096">
                  <c:v>255.06548859563799</c:v>
                </c:pt>
                <c:pt idx="110097">
                  <c:v>255.06780535091099</c:v>
                </c:pt>
                <c:pt idx="110098">
                  <c:v>255.07012210618501</c:v>
                </c:pt>
                <c:pt idx="110099">
                  <c:v>255.07243886145801</c:v>
                </c:pt>
                <c:pt idx="110100">
                  <c:v>255.07475561673201</c:v>
                </c:pt>
                <c:pt idx="110101">
                  <c:v>255.07707237200501</c:v>
                </c:pt>
                <c:pt idx="110102">
                  <c:v>255.079389127279</c:v>
                </c:pt>
                <c:pt idx="110103">
                  <c:v>255.081705882552</c:v>
                </c:pt>
                <c:pt idx="110104">
                  <c:v>255.084022637826</c:v>
                </c:pt>
                <c:pt idx="110105">
                  <c:v>255.086339393099</c:v>
                </c:pt>
                <c:pt idx="110106">
                  <c:v>255.08865614837299</c:v>
                </c:pt>
                <c:pt idx="110107">
                  <c:v>255.09097290364701</c:v>
                </c:pt>
                <c:pt idx="110108">
                  <c:v>255.09328965892001</c:v>
                </c:pt>
                <c:pt idx="110109">
                  <c:v>255.09560641419401</c:v>
                </c:pt>
                <c:pt idx="110110">
                  <c:v>255.09792316946701</c:v>
                </c:pt>
                <c:pt idx="110111">
                  <c:v>255.100239924741</c:v>
                </c:pt>
                <c:pt idx="110112">
                  <c:v>255.102556680014</c:v>
                </c:pt>
                <c:pt idx="110113">
                  <c:v>255.104873435288</c:v>
                </c:pt>
                <c:pt idx="110114">
                  <c:v>255.107190190561</c:v>
                </c:pt>
                <c:pt idx="110115">
                  <c:v>255.10950694583499</c:v>
                </c:pt>
                <c:pt idx="110116">
                  <c:v>255.11182370110799</c:v>
                </c:pt>
                <c:pt idx="110117">
                  <c:v>255.11414045638199</c:v>
                </c:pt>
                <c:pt idx="110118">
                  <c:v>255.11645721165499</c:v>
                </c:pt>
                <c:pt idx="110119">
                  <c:v>255.11877396692901</c:v>
                </c:pt>
                <c:pt idx="110120">
                  <c:v>255.12109072220301</c:v>
                </c:pt>
                <c:pt idx="110121">
                  <c:v>255.12340747747601</c:v>
                </c:pt>
                <c:pt idx="110122">
                  <c:v>255.12572423275</c:v>
                </c:pt>
                <c:pt idx="110123">
                  <c:v>255.128040988023</c:v>
                </c:pt>
                <c:pt idx="110124">
                  <c:v>255.130357743297</c:v>
                </c:pt>
                <c:pt idx="110125">
                  <c:v>255.13267449857</c:v>
                </c:pt>
                <c:pt idx="110126">
                  <c:v>255.13499125384399</c:v>
                </c:pt>
                <c:pt idx="110127">
                  <c:v>255.13730800911699</c:v>
                </c:pt>
                <c:pt idx="110128">
                  <c:v>255.13962476439099</c:v>
                </c:pt>
                <c:pt idx="110129">
                  <c:v>255.14194151966399</c:v>
                </c:pt>
                <c:pt idx="110130">
                  <c:v>255.14425827493801</c:v>
                </c:pt>
                <c:pt idx="110131">
                  <c:v>255.14657503021101</c:v>
                </c:pt>
                <c:pt idx="110132">
                  <c:v>255.14889178548501</c:v>
                </c:pt>
                <c:pt idx="110133">
                  <c:v>255.151208540759</c:v>
                </c:pt>
                <c:pt idx="110134">
                  <c:v>255.153525296032</c:v>
                </c:pt>
                <c:pt idx="110135">
                  <c:v>255.155842051306</c:v>
                </c:pt>
                <c:pt idx="110136">
                  <c:v>255.158158806579</c:v>
                </c:pt>
                <c:pt idx="110137">
                  <c:v>255.16047556185299</c:v>
                </c:pt>
                <c:pt idx="110138">
                  <c:v>255.16279231712599</c:v>
                </c:pt>
                <c:pt idx="110139">
                  <c:v>255.16510907240001</c:v>
                </c:pt>
                <c:pt idx="110140">
                  <c:v>255.16742582767299</c:v>
                </c:pt>
                <c:pt idx="110141">
                  <c:v>255.16974258294701</c:v>
                </c:pt>
                <c:pt idx="110142">
                  <c:v>255.17205933822001</c:v>
                </c:pt>
                <c:pt idx="110143">
                  <c:v>255.174376093494</c:v>
                </c:pt>
                <c:pt idx="110144">
                  <c:v>255.176692848768</c:v>
                </c:pt>
                <c:pt idx="110145">
                  <c:v>255.179009604041</c:v>
                </c:pt>
                <c:pt idx="110146">
                  <c:v>255.18132635931499</c:v>
                </c:pt>
                <c:pt idx="110147">
                  <c:v>255.18364311458799</c:v>
                </c:pt>
                <c:pt idx="110148">
                  <c:v>255.18595986986199</c:v>
                </c:pt>
                <c:pt idx="110149">
                  <c:v>255.18827662513499</c:v>
                </c:pt>
                <c:pt idx="110150">
                  <c:v>255.19059338040901</c:v>
                </c:pt>
                <c:pt idx="110151">
                  <c:v>255.19291013568201</c:v>
                </c:pt>
                <c:pt idx="110152">
                  <c:v>255.19522689095601</c:v>
                </c:pt>
                <c:pt idx="110153">
                  <c:v>255.19754364622901</c:v>
                </c:pt>
                <c:pt idx="110154">
                  <c:v>255.199860401503</c:v>
                </c:pt>
                <c:pt idx="110155">
                  <c:v>255.202177156776</c:v>
                </c:pt>
                <c:pt idx="110156">
                  <c:v>255.20449391205</c:v>
                </c:pt>
                <c:pt idx="110157">
                  <c:v>255.20681066732399</c:v>
                </c:pt>
                <c:pt idx="110158">
                  <c:v>255.20912742259699</c:v>
                </c:pt>
                <c:pt idx="110159">
                  <c:v>255.21144417787099</c:v>
                </c:pt>
                <c:pt idx="110160">
                  <c:v>255.21376093314399</c:v>
                </c:pt>
                <c:pt idx="110161">
                  <c:v>255.21607768841801</c:v>
                </c:pt>
                <c:pt idx="110162">
                  <c:v>255.21839444369101</c:v>
                </c:pt>
                <c:pt idx="110163">
                  <c:v>255.22071119896501</c:v>
                </c:pt>
                <c:pt idx="110164">
                  <c:v>255.22302795423801</c:v>
                </c:pt>
                <c:pt idx="110165">
                  <c:v>255.225344709512</c:v>
                </c:pt>
                <c:pt idx="110166">
                  <c:v>255.227661464785</c:v>
                </c:pt>
                <c:pt idx="110167">
                  <c:v>255.229978220059</c:v>
                </c:pt>
                <c:pt idx="110168">
                  <c:v>255.232294975332</c:v>
                </c:pt>
                <c:pt idx="110169">
                  <c:v>255.23461173060599</c:v>
                </c:pt>
                <c:pt idx="110170">
                  <c:v>255.23692848587999</c:v>
                </c:pt>
                <c:pt idx="110171">
                  <c:v>255.23924524115299</c:v>
                </c:pt>
                <c:pt idx="110172">
                  <c:v>255.24156199642701</c:v>
                </c:pt>
                <c:pt idx="110173">
                  <c:v>255.24387875170001</c:v>
                </c:pt>
                <c:pt idx="110174">
                  <c:v>255.246195506974</c:v>
                </c:pt>
                <c:pt idx="110175">
                  <c:v>255.248512262247</c:v>
                </c:pt>
                <c:pt idx="110176">
                  <c:v>255.250829017521</c:v>
                </c:pt>
                <c:pt idx="110177">
                  <c:v>255.253145772794</c:v>
                </c:pt>
                <c:pt idx="110178">
                  <c:v>255.25546252806799</c:v>
                </c:pt>
                <c:pt idx="110179">
                  <c:v>255.25777928334099</c:v>
                </c:pt>
                <c:pt idx="110180">
                  <c:v>255.26009603861499</c:v>
                </c:pt>
                <c:pt idx="110181">
                  <c:v>255.26241279388799</c:v>
                </c:pt>
                <c:pt idx="110182">
                  <c:v>255.26472954916201</c:v>
                </c:pt>
                <c:pt idx="110183">
                  <c:v>255.26704630443601</c:v>
                </c:pt>
                <c:pt idx="110184">
                  <c:v>255.26936305970901</c:v>
                </c:pt>
                <c:pt idx="110185">
                  <c:v>255.271679814983</c:v>
                </c:pt>
                <c:pt idx="110186">
                  <c:v>255.273996570256</c:v>
                </c:pt>
                <c:pt idx="110187">
                  <c:v>255.27631332553</c:v>
                </c:pt>
                <c:pt idx="110188">
                  <c:v>255.278630080803</c:v>
                </c:pt>
                <c:pt idx="110189">
                  <c:v>255.28094683607699</c:v>
                </c:pt>
                <c:pt idx="110190">
                  <c:v>255.28326359134999</c:v>
                </c:pt>
                <c:pt idx="110191">
                  <c:v>255.28558034662399</c:v>
                </c:pt>
                <c:pt idx="110192">
                  <c:v>255.28789710189699</c:v>
                </c:pt>
                <c:pt idx="110193">
                  <c:v>255.29021385717101</c:v>
                </c:pt>
                <c:pt idx="110194">
                  <c:v>255.29253061244501</c:v>
                </c:pt>
                <c:pt idx="110195">
                  <c:v>255.29484736771801</c:v>
                </c:pt>
                <c:pt idx="110196">
                  <c:v>255.297164122992</c:v>
                </c:pt>
                <c:pt idx="110197">
                  <c:v>255.299480878265</c:v>
                </c:pt>
                <c:pt idx="110198">
                  <c:v>255.301797633539</c:v>
                </c:pt>
                <c:pt idx="110199">
                  <c:v>255.304114388812</c:v>
                </c:pt>
                <c:pt idx="110200">
                  <c:v>255.30643114408599</c:v>
                </c:pt>
                <c:pt idx="110201">
                  <c:v>255.30874789935899</c:v>
                </c:pt>
                <c:pt idx="110202">
                  <c:v>255.31106465463299</c:v>
                </c:pt>
                <c:pt idx="110203">
                  <c:v>255.31338140990599</c:v>
                </c:pt>
                <c:pt idx="110204">
                  <c:v>255.31569816518001</c:v>
                </c:pt>
                <c:pt idx="110205">
                  <c:v>255.31801492045301</c:v>
                </c:pt>
                <c:pt idx="110206">
                  <c:v>255.320331675727</c:v>
                </c:pt>
                <c:pt idx="110207">
                  <c:v>255.322648431001</c:v>
                </c:pt>
                <c:pt idx="110208">
                  <c:v>255.324965186274</c:v>
                </c:pt>
                <c:pt idx="110209">
                  <c:v>255.32728194154799</c:v>
                </c:pt>
                <c:pt idx="110210">
                  <c:v>255.32959869682099</c:v>
                </c:pt>
                <c:pt idx="110211">
                  <c:v>255.33191545209499</c:v>
                </c:pt>
                <c:pt idx="110212">
                  <c:v>255.33423220736799</c:v>
                </c:pt>
                <c:pt idx="110213">
                  <c:v>255.33654896264201</c:v>
                </c:pt>
                <c:pt idx="110214">
                  <c:v>255.33886571791501</c:v>
                </c:pt>
                <c:pt idx="110215">
                  <c:v>255.34118247318901</c:v>
                </c:pt>
                <c:pt idx="110216">
                  <c:v>255.34349922846201</c:v>
                </c:pt>
                <c:pt idx="110217">
                  <c:v>255.345815983736</c:v>
                </c:pt>
                <c:pt idx="110218">
                  <c:v>255.348132739009</c:v>
                </c:pt>
                <c:pt idx="110219">
                  <c:v>255.350449494283</c:v>
                </c:pt>
                <c:pt idx="110220">
                  <c:v>255.35276624955699</c:v>
                </c:pt>
                <c:pt idx="110221">
                  <c:v>255.35508300482999</c:v>
                </c:pt>
                <c:pt idx="110222">
                  <c:v>255.35739976010399</c:v>
                </c:pt>
                <c:pt idx="110223">
                  <c:v>255.35971651537699</c:v>
                </c:pt>
                <c:pt idx="110224">
                  <c:v>255.36203327065101</c:v>
                </c:pt>
                <c:pt idx="110225">
                  <c:v>255.36435002592401</c:v>
                </c:pt>
                <c:pt idx="110226">
                  <c:v>255.36666678119801</c:v>
                </c:pt>
                <c:pt idx="110227">
                  <c:v>255.36898353647101</c:v>
                </c:pt>
                <c:pt idx="110228">
                  <c:v>255.371300291745</c:v>
                </c:pt>
                <c:pt idx="110229">
                  <c:v>255.373617047018</c:v>
                </c:pt>
                <c:pt idx="110230">
                  <c:v>255.375933802292</c:v>
                </c:pt>
                <c:pt idx="110231">
                  <c:v>255.378250557565</c:v>
                </c:pt>
                <c:pt idx="110232">
                  <c:v>255.38056731283899</c:v>
                </c:pt>
                <c:pt idx="110233">
                  <c:v>255.38288406811299</c:v>
                </c:pt>
                <c:pt idx="110234">
                  <c:v>255.38520082338599</c:v>
                </c:pt>
                <c:pt idx="110235">
                  <c:v>255.38751757866001</c:v>
                </c:pt>
                <c:pt idx="110236">
                  <c:v>255.38983433393301</c:v>
                </c:pt>
                <c:pt idx="110237">
                  <c:v>255.392151089207</c:v>
                </c:pt>
                <c:pt idx="110238">
                  <c:v>255.39446784448</c:v>
                </c:pt>
                <c:pt idx="110239">
                  <c:v>255.396784599754</c:v>
                </c:pt>
                <c:pt idx="110240">
                  <c:v>255.399101355027</c:v>
                </c:pt>
                <c:pt idx="110241">
                  <c:v>255.40141811030099</c:v>
                </c:pt>
                <c:pt idx="110242">
                  <c:v>255.40373486557399</c:v>
                </c:pt>
                <c:pt idx="110243">
                  <c:v>255.40605162084799</c:v>
                </c:pt>
                <c:pt idx="110244">
                  <c:v>255.40836837612201</c:v>
                </c:pt>
                <c:pt idx="110245">
                  <c:v>255.41068513139501</c:v>
                </c:pt>
                <c:pt idx="110246">
                  <c:v>255.41300188666901</c:v>
                </c:pt>
                <c:pt idx="110247">
                  <c:v>255.41531864194201</c:v>
                </c:pt>
                <c:pt idx="110248">
                  <c:v>255.417635397216</c:v>
                </c:pt>
                <c:pt idx="110249">
                  <c:v>255.419952152489</c:v>
                </c:pt>
                <c:pt idx="110250">
                  <c:v>255.422268907763</c:v>
                </c:pt>
                <c:pt idx="110251">
                  <c:v>255.424585663036</c:v>
                </c:pt>
                <c:pt idx="110252">
                  <c:v>255.42690241830999</c:v>
                </c:pt>
                <c:pt idx="110253">
                  <c:v>255.42921917358299</c:v>
                </c:pt>
                <c:pt idx="110254">
                  <c:v>255.43153592885699</c:v>
                </c:pt>
                <c:pt idx="110255">
                  <c:v>255.43385268412999</c:v>
                </c:pt>
                <c:pt idx="110256">
                  <c:v>255.43616943940401</c:v>
                </c:pt>
                <c:pt idx="110257">
                  <c:v>255.43848619467801</c:v>
                </c:pt>
                <c:pt idx="110258">
                  <c:v>255.44080294995101</c:v>
                </c:pt>
                <c:pt idx="110259">
                  <c:v>255.443119705225</c:v>
                </c:pt>
                <c:pt idx="110260">
                  <c:v>255.445436460498</c:v>
                </c:pt>
                <c:pt idx="110261">
                  <c:v>255.447753215772</c:v>
                </c:pt>
                <c:pt idx="110262">
                  <c:v>255.450069971045</c:v>
                </c:pt>
                <c:pt idx="110263">
                  <c:v>255.45238672631899</c:v>
                </c:pt>
                <c:pt idx="110264">
                  <c:v>255.45470348159199</c:v>
                </c:pt>
                <c:pt idx="110265">
                  <c:v>255.45702023686599</c:v>
                </c:pt>
                <c:pt idx="110266">
                  <c:v>255.45933699213899</c:v>
                </c:pt>
                <c:pt idx="110267">
                  <c:v>255.46165374741301</c:v>
                </c:pt>
                <c:pt idx="110268">
                  <c:v>255.46397050268601</c:v>
                </c:pt>
                <c:pt idx="110269">
                  <c:v>255.46628725796</c:v>
                </c:pt>
                <c:pt idx="110270">
                  <c:v>255.468604013234</c:v>
                </c:pt>
                <c:pt idx="110271">
                  <c:v>255.470920768507</c:v>
                </c:pt>
                <c:pt idx="110272">
                  <c:v>255.47323752378099</c:v>
                </c:pt>
                <c:pt idx="110273">
                  <c:v>255.47555427905399</c:v>
                </c:pt>
                <c:pt idx="110274">
                  <c:v>255.47787103432799</c:v>
                </c:pt>
                <c:pt idx="110275">
                  <c:v>255.48018778960099</c:v>
                </c:pt>
                <c:pt idx="110276">
                  <c:v>255.48250454487501</c:v>
                </c:pt>
                <c:pt idx="110277">
                  <c:v>255.48482130014801</c:v>
                </c:pt>
                <c:pt idx="110278">
                  <c:v>255.48713805542201</c:v>
                </c:pt>
                <c:pt idx="110279">
                  <c:v>255.48945481069501</c:v>
                </c:pt>
                <c:pt idx="110280">
                  <c:v>255.491771565969</c:v>
                </c:pt>
                <c:pt idx="110281">
                  <c:v>255.494088321243</c:v>
                </c:pt>
                <c:pt idx="110282">
                  <c:v>255.496405076516</c:v>
                </c:pt>
                <c:pt idx="110283">
                  <c:v>255.49872183178999</c:v>
                </c:pt>
                <c:pt idx="110284">
                  <c:v>255.50103858706299</c:v>
                </c:pt>
                <c:pt idx="110285">
                  <c:v>255.50335534233699</c:v>
                </c:pt>
                <c:pt idx="110286">
                  <c:v>255.50567209760999</c:v>
                </c:pt>
                <c:pt idx="110287">
                  <c:v>255.50798885288401</c:v>
                </c:pt>
                <c:pt idx="110288">
                  <c:v>255.51030560815701</c:v>
                </c:pt>
                <c:pt idx="110289">
                  <c:v>255.51262236343101</c:v>
                </c:pt>
                <c:pt idx="110290">
                  <c:v>255.51493911870401</c:v>
                </c:pt>
                <c:pt idx="110291">
                  <c:v>255.517255873978</c:v>
                </c:pt>
                <c:pt idx="110292">
                  <c:v>255.519572629251</c:v>
                </c:pt>
                <c:pt idx="110293">
                  <c:v>255.521889384525</c:v>
                </c:pt>
                <c:pt idx="110294">
                  <c:v>255.52420613979899</c:v>
                </c:pt>
                <c:pt idx="110295">
                  <c:v>255.52652289507199</c:v>
                </c:pt>
                <c:pt idx="110296">
                  <c:v>255.52883965034599</c:v>
                </c:pt>
                <c:pt idx="110297">
                  <c:v>255.53115640561899</c:v>
                </c:pt>
                <c:pt idx="110298">
                  <c:v>255.53347316089301</c:v>
                </c:pt>
                <c:pt idx="110299">
                  <c:v>255.53578991616601</c:v>
                </c:pt>
                <c:pt idx="110300">
                  <c:v>255.53810667144</c:v>
                </c:pt>
                <c:pt idx="110301">
                  <c:v>255.54042342671301</c:v>
                </c:pt>
                <c:pt idx="110302">
                  <c:v>255.542740181987</c:v>
                </c:pt>
                <c:pt idx="110303">
                  <c:v>255.54505693726</c:v>
                </c:pt>
                <c:pt idx="110304">
                  <c:v>255.54737369253399</c:v>
                </c:pt>
                <c:pt idx="110305">
                  <c:v>255.549690447807</c:v>
                </c:pt>
                <c:pt idx="110306">
                  <c:v>255.55200720308099</c:v>
                </c:pt>
                <c:pt idx="110307">
                  <c:v>255.55432395835501</c:v>
                </c:pt>
                <c:pt idx="110308">
                  <c:v>255.55664071362801</c:v>
                </c:pt>
                <c:pt idx="110309">
                  <c:v>255.55895746890201</c:v>
                </c:pt>
                <c:pt idx="110310">
                  <c:v>255.56127422417501</c:v>
                </c:pt>
                <c:pt idx="110311">
                  <c:v>255.563590979449</c:v>
                </c:pt>
                <c:pt idx="110312">
                  <c:v>255.565907734722</c:v>
                </c:pt>
                <c:pt idx="110313">
                  <c:v>255.568224489996</c:v>
                </c:pt>
                <c:pt idx="110314">
                  <c:v>255.570541245269</c:v>
                </c:pt>
                <c:pt idx="110315">
                  <c:v>255.57285800054299</c:v>
                </c:pt>
                <c:pt idx="110316">
                  <c:v>255.57517475581599</c:v>
                </c:pt>
                <c:pt idx="110317">
                  <c:v>255.57749151108999</c:v>
                </c:pt>
                <c:pt idx="110318">
                  <c:v>255.57980826636299</c:v>
                </c:pt>
                <c:pt idx="110319">
                  <c:v>255.58212502163701</c:v>
                </c:pt>
                <c:pt idx="110320">
                  <c:v>255.58444177691101</c:v>
                </c:pt>
                <c:pt idx="110321">
                  <c:v>255.58675853218401</c:v>
                </c:pt>
                <c:pt idx="110322">
                  <c:v>255.589075287458</c:v>
                </c:pt>
                <c:pt idx="110323">
                  <c:v>255.591392042731</c:v>
                </c:pt>
                <c:pt idx="110324">
                  <c:v>255.593708798005</c:v>
                </c:pt>
                <c:pt idx="110325">
                  <c:v>255.596025553278</c:v>
                </c:pt>
                <c:pt idx="110326">
                  <c:v>255.59834230855199</c:v>
                </c:pt>
                <c:pt idx="110327">
                  <c:v>255.60065906382499</c:v>
                </c:pt>
                <c:pt idx="110328">
                  <c:v>255.60297581909899</c:v>
                </c:pt>
                <c:pt idx="110329">
                  <c:v>255.60529257437199</c:v>
                </c:pt>
                <c:pt idx="110330">
                  <c:v>255.60760932964601</c:v>
                </c:pt>
                <c:pt idx="110331">
                  <c:v>255.60992608492</c:v>
                </c:pt>
                <c:pt idx="110332">
                  <c:v>255.61224284019301</c:v>
                </c:pt>
                <c:pt idx="110333">
                  <c:v>255.614559595467</c:v>
                </c:pt>
                <c:pt idx="110334">
                  <c:v>255.61687635074</c:v>
                </c:pt>
                <c:pt idx="110335">
                  <c:v>255.619193106014</c:v>
                </c:pt>
                <c:pt idx="110336">
                  <c:v>255.621509861287</c:v>
                </c:pt>
                <c:pt idx="110337">
                  <c:v>255.62382661656099</c:v>
                </c:pt>
                <c:pt idx="110338">
                  <c:v>255.62614337183399</c:v>
                </c:pt>
                <c:pt idx="110339">
                  <c:v>255.62846012710801</c:v>
                </c:pt>
                <c:pt idx="110340">
                  <c:v>255.63077688238101</c:v>
                </c:pt>
                <c:pt idx="110341">
                  <c:v>255.63309363765501</c:v>
                </c:pt>
                <c:pt idx="110342">
                  <c:v>255.63541039292801</c:v>
                </c:pt>
                <c:pt idx="110343">
                  <c:v>255.637727148202</c:v>
                </c:pt>
                <c:pt idx="110344">
                  <c:v>255.640043903476</c:v>
                </c:pt>
                <c:pt idx="110345">
                  <c:v>255.642360658749</c:v>
                </c:pt>
                <c:pt idx="110346">
                  <c:v>255.64467741402299</c:v>
                </c:pt>
                <c:pt idx="110347">
                  <c:v>255.64699416929599</c:v>
                </c:pt>
                <c:pt idx="110348">
                  <c:v>255.64931092456999</c:v>
                </c:pt>
                <c:pt idx="110349">
                  <c:v>255.65162767984299</c:v>
                </c:pt>
                <c:pt idx="110350">
                  <c:v>255.65394443511701</c:v>
                </c:pt>
                <c:pt idx="110351">
                  <c:v>255.65626119039001</c:v>
                </c:pt>
                <c:pt idx="110352">
                  <c:v>255.65857794566401</c:v>
                </c:pt>
                <c:pt idx="110353">
                  <c:v>255.66089470093701</c:v>
                </c:pt>
                <c:pt idx="110354">
                  <c:v>255.663211456211</c:v>
                </c:pt>
                <c:pt idx="110355">
                  <c:v>255.665528211484</c:v>
                </c:pt>
                <c:pt idx="110356">
                  <c:v>255.667844966758</c:v>
                </c:pt>
                <c:pt idx="110357">
                  <c:v>255.67016172203199</c:v>
                </c:pt>
                <c:pt idx="110358">
                  <c:v>255.67247847730499</c:v>
                </c:pt>
                <c:pt idx="110359">
                  <c:v>255.67479523257899</c:v>
                </c:pt>
                <c:pt idx="110360">
                  <c:v>255.67711198785199</c:v>
                </c:pt>
                <c:pt idx="110361">
                  <c:v>255.67942874312601</c:v>
                </c:pt>
                <c:pt idx="110362">
                  <c:v>255.68174549839901</c:v>
                </c:pt>
                <c:pt idx="110363">
                  <c:v>255.68406225367301</c:v>
                </c:pt>
                <c:pt idx="110364">
                  <c:v>255.68637900894601</c:v>
                </c:pt>
                <c:pt idx="110365">
                  <c:v>255.68869576422</c:v>
                </c:pt>
                <c:pt idx="110366">
                  <c:v>255.691012519493</c:v>
                </c:pt>
                <c:pt idx="110367">
                  <c:v>255.693329274767</c:v>
                </c:pt>
                <c:pt idx="110368">
                  <c:v>255.69564603004</c:v>
                </c:pt>
                <c:pt idx="110369">
                  <c:v>255.69796278531399</c:v>
                </c:pt>
                <c:pt idx="110370">
                  <c:v>255.70027954058801</c:v>
                </c:pt>
                <c:pt idx="110371">
                  <c:v>255.70259629586101</c:v>
                </c:pt>
                <c:pt idx="110372">
                  <c:v>255.70491305113501</c:v>
                </c:pt>
                <c:pt idx="110373">
                  <c:v>255.70722980640801</c:v>
                </c:pt>
                <c:pt idx="110374">
                  <c:v>255.709546561682</c:v>
                </c:pt>
                <c:pt idx="110375">
                  <c:v>255.711863316955</c:v>
                </c:pt>
                <c:pt idx="110376">
                  <c:v>255.714180072229</c:v>
                </c:pt>
                <c:pt idx="110377">
                  <c:v>255.716496827502</c:v>
                </c:pt>
                <c:pt idx="110378">
                  <c:v>255.71881358277599</c:v>
                </c:pt>
                <c:pt idx="110379">
                  <c:v>255.72113033804899</c:v>
                </c:pt>
                <c:pt idx="110380">
                  <c:v>255.72344709332299</c:v>
                </c:pt>
                <c:pt idx="110381">
                  <c:v>255.72576384859701</c:v>
                </c:pt>
                <c:pt idx="110382">
                  <c:v>255.72808060387001</c:v>
                </c:pt>
                <c:pt idx="110383">
                  <c:v>255.73039735914401</c:v>
                </c:pt>
                <c:pt idx="110384">
                  <c:v>255.73271411441701</c:v>
                </c:pt>
                <c:pt idx="110385">
                  <c:v>255.735030869691</c:v>
                </c:pt>
                <c:pt idx="110386">
                  <c:v>255.737347624964</c:v>
                </c:pt>
                <c:pt idx="110387">
                  <c:v>255.739664380238</c:v>
                </c:pt>
                <c:pt idx="110388">
                  <c:v>255.741981135511</c:v>
                </c:pt>
                <c:pt idx="110389">
                  <c:v>255.74429789078499</c:v>
                </c:pt>
                <c:pt idx="110390">
                  <c:v>255.74661464605799</c:v>
                </c:pt>
                <c:pt idx="110391">
                  <c:v>255.74893140133199</c:v>
                </c:pt>
                <c:pt idx="110392">
                  <c:v>255.75124815660499</c:v>
                </c:pt>
                <c:pt idx="110393">
                  <c:v>255.75356491187901</c:v>
                </c:pt>
                <c:pt idx="110394">
                  <c:v>255.75588166715301</c:v>
                </c:pt>
                <c:pt idx="110395">
                  <c:v>255.75819842242601</c:v>
                </c:pt>
                <c:pt idx="110396">
                  <c:v>255.7605151777</c:v>
                </c:pt>
                <c:pt idx="110397">
                  <c:v>255.762831932973</c:v>
                </c:pt>
                <c:pt idx="110398">
                  <c:v>255.765148688247</c:v>
                </c:pt>
                <c:pt idx="110399">
                  <c:v>255.76746544352</c:v>
                </c:pt>
                <c:pt idx="110400">
                  <c:v>255.76978219879399</c:v>
                </c:pt>
                <c:pt idx="110401">
                  <c:v>255.77209895406699</c:v>
                </c:pt>
                <c:pt idx="110402">
                  <c:v>255.77441570934101</c:v>
                </c:pt>
                <c:pt idx="110403">
                  <c:v>255.77673246461401</c:v>
                </c:pt>
                <c:pt idx="110404">
                  <c:v>255.77904921988801</c:v>
                </c:pt>
                <c:pt idx="110405">
                  <c:v>255.78136597516101</c:v>
                </c:pt>
                <c:pt idx="110406">
                  <c:v>255.783682730435</c:v>
                </c:pt>
                <c:pt idx="110407">
                  <c:v>255.785999485709</c:v>
                </c:pt>
                <c:pt idx="110408">
                  <c:v>255.788316240982</c:v>
                </c:pt>
                <c:pt idx="110409">
                  <c:v>255.79063299625599</c:v>
                </c:pt>
                <c:pt idx="110410">
                  <c:v>255.79294975152899</c:v>
                </c:pt>
                <c:pt idx="110411">
                  <c:v>255.79526650680299</c:v>
                </c:pt>
                <c:pt idx="110412">
                  <c:v>255.79758326207599</c:v>
                </c:pt>
                <c:pt idx="110413">
                  <c:v>255.79990001735001</c:v>
                </c:pt>
                <c:pt idx="110414">
                  <c:v>255.80221677262301</c:v>
                </c:pt>
                <c:pt idx="110415">
                  <c:v>255.80453352789701</c:v>
                </c:pt>
                <c:pt idx="110416">
                  <c:v>255.80685028317001</c:v>
                </c:pt>
                <c:pt idx="110417">
                  <c:v>255.809167038444</c:v>
                </c:pt>
                <c:pt idx="110418">
                  <c:v>255.811483793717</c:v>
                </c:pt>
                <c:pt idx="110419">
                  <c:v>255.813800548991</c:v>
                </c:pt>
                <c:pt idx="110420">
                  <c:v>255.81611730426499</c:v>
                </c:pt>
                <c:pt idx="110421">
                  <c:v>255.81843405953799</c:v>
                </c:pt>
                <c:pt idx="110422">
                  <c:v>255.82075081481199</c:v>
                </c:pt>
                <c:pt idx="110423">
                  <c:v>255.82306757008499</c:v>
                </c:pt>
                <c:pt idx="110424">
                  <c:v>255.82538432535901</c:v>
                </c:pt>
                <c:pt idx="110425">
                  <c:v>255.82770108063201</c:v>
                </c:pt>
                <c:pt idx="110426">
                  <c:v>255.83001783590601</c:v>
                </c:pt>
                <c:pt idx="110427">
                  <c:v>255.83233459117901</c:v>
                </c:pt>
                <c:pt idx="110428">
                  <c:v>255.834651346453</c:v>
                </c:pt>
                <c:pt idx="110429">
                  <c:v>255.836968101726</c:v>
                </c:pt>
                <c:pt idx="110430">
                  <c:v>255.839284857</c:v>
                </c:pt>
                <c:pt idx="110431">
                  <c:v>255.84160161227399</c:v>
                </c:pt>
                <c:pt idx="110432">
                  <c:v>255.84391836754699</c:v>
                </c:pt>
                <c:pt idx="110433">
                  <c:v>255.84623512282101</c:v>
                </c:pt>
                <c:pt idx="110434">
                  <c:v>255.84855187809401</c:v>
                </c:pt>
                <c:pt idx="110435">
                  <c:v>255.85086863336801</c:v>
                </c:pt>
                <c:pt idx="110436">
                  <c:v>255.85318538864101</c:v>
                </c:pt>
                <c:pt idx="110437">
                  <c:v>255.855502143915</c:v>
                </c:pt>
                <c:pt idx="110438">
                  <c:v>255.857818899188</c:v>
                </c:pt>
                <c:pt idx="110439">
                  <c:v>255.860135654462</c:v>
                </c:pt>
                <c:pt idx="110440">
                  <c:v>255.862452409735</c:v>
                </c:pt>
                <c:pt idx="110441">
                  <c:v>255.86476916500899</c:v>
                </c:pt>
                <c:pt idx="110442">
                  <c:v>255.86708592028199</c:v>
                </c:pt>
                <c:pt idx="110443">
                  <c:v>255.86940267555599</c:v>
                </c:pt>
                <c:pt idx="110444">
                  <c:v>255.87171943083001</c:v>
                </c:pt>
                <c:pt idx="110445">
                  <c:v>255.87403618610301</c:v>
                </c:pt>
                <c:pt idx="110446">
                  <c:v>255.87635294137701</c:v>
                </c:pt>
                <c:pt idx="110447">
                  <c:v>255.87866969665001</c:v>
                </c:pt>
                <c:pt idx="110448">
                  <c:v>255.880986451924</c:v>
                </c:pt>
                <c:pt idx="110449">
                  <c:v>255.883303207197</c:v>
                </c:pt>
                <c:pt idx="110450">
                  <c:v>255.885619962471</c:v>
                </c:pt>
                <c:pt idx="110451">
                  <c:v>255.887936717744</c:v>
                </c:pt>
                <c:pt idx="110452">
                  <c:v>255.89025347301799</c:v>
                </c:pt>
                <c:pt idx="110453">
                  <c:v>255.89257022829099</c:v>
                </c:pt>
                <c:pt idx="110454">
                  <c:v>255.89488698356499</c:v>
                </c:pt>
                <c:pt idx="110455">
                  <c:v>255.89720373883799</c:v>
                </c:pt>
                <c:pt idx="110456">
                  <c:v>255.89952049411201</c:v>
                </c:pt>
                <c:pt idx="110457">
                  <c:v>255.90183724938601</c:v>
                </c:pt>
                <c:pt idx="110458">
                  <c:v>255.90415400465901</c:v>
                </c:pt>
                <c:pt idx="110459">
                  <c:v>255.906470759933</c:v>
                </c:pt>
                <c:pt idx="110460">
                  <c:v>255.908787515206</c:v>
                </c:pt>
                <c:pt idx="110461">
                  <c:v>255.91110427048</c:v>
                </c:pt>
                <c:pt idx="110462">
                  <c:v>255.913421025753</c:v>
                </c:pt>
                <c:pt idx="110463">
                  <c:v>255.91573778102699</c:v>
                </c:pt>
                <c:pt idx="110464">
                  <c:v>255.91805453629999</c:v>
                </c:pt>
                <c:pt idx="110465">
                  <c:v>255.92037129157401</c:v>
                </c:pt>
                <c:pt idx="110466">
                  <c:v>255.92268804684699</c:v>
                </c:pt>
                <c:pt idx="110467">
                  <c:v>255.92500480212101</c:v>
                </c:pt>
                <c:pt idx="110468">
                  <c:v>255.927321557395</c:v>
                </c:pt>
                <c:pt idx="110469">
                  <c:v>255.929638312668</c:v>
                </c:pt>
                <c:pt idx="110470">
                  <c:v>255.931955067942</c:v>
                </c:pt>
                <c:pt idx="110471">
                  <c:v>255.934271823215</c:v>
                </c:pt>
                <c:pt idx="110472">
                  <c:v>255.93658857848899</c:v>
                </c:pt>
                <c:pt idx="110473">
                  <c:v>255.93890533376199</c:v>
                </c:pt>
                <c:pt idx="110474">
                  <c:v>255.94122208903599</c:v>
                </c:pt>
                <c:pt idx="110475">
                  <c:v>255.94353884430899</c:v>
                </c:pt>
                <c:pt idx="110476">
                  <c:v>255.94585559958301</c:v>
                </c:pt>
                <c:pt idx="110477">
                  <c:v>255.94817235485601</c:v>
                </c:pt>
                <c:pt idx="110478">
                  <c:v>255.95048911013001</c:v>
                </c:pt>
                <c:pt idx="110479">
                  <c:v>255.95280586540301</c:v>
                </c:pt>
                <c:pt idx="110480">
                  <c:v>255.955122620677</c:v>
                </c:pt>
                <c:pt idx="110481">
                  <c:v>255.957439375951</c:v>
                </c:pt>
                <c:pt idx="110482">
                  <c:v>255.959756131224</c:v>
                </c:pt>
                <c:pt idx="110483">
                  <c:v>255.96207288649799</c:v>
                </c:pt>
                <c:pt idx="110484">
                  <c:v>255.96438964177099</c:v>
                </c:pt>
                <c:pt idx="110485">
                  <c:v>255.96670639704499</c:v>
                </c:pt>
                <c:pt idx="110486">
                  <c:v>255.96902315231799</c:v>
                </c:pt>
                <c:pt idx="110487">
                  <c:v>255.97133990759201</c:v>
                </c:pt>
                <c:pt idx="110488">
                  <c:v>255.97365666286501</c:v>
                </c:pt>
                <c:pt idx="110489">
                  <c:v>255.97597341813901</c:v>
                </c:pt>
                <c:pt idx="110490">
                  <c:v>255.97829017341201</c:v>
                </c:pt>
                <c:pt idx="110491">
                  <c:v>255.980606928686</c:v>
                </c:pt>
                <c:pt idx="110492">
                  <c:v>255.982923683959</c:v>
                </c:pt>
                <c:pt idx="110493">
                  <c:v>255.985240439233</c:v>
                </c:pt>
                <c:pt idx="110494">
                  <c:v>255.98755719450699</c:v>
                </c:pt>
                <c:pt idx="110495">
                  <c:v>255.98987394977999</c:v>
                </c:pt>
                <c:pt idx="110496">
                  <c:v>255.99219070505401</c:v>
                </c:pt>
                <c:pt idx="110497">
                  <c:v>255.99450746032699</c:v>
                </c:pt>
                <c:pt idx="110498">
                  <c:v>255.99682421560101</c:v>
                </c:pt>
                <c:pt idx="110499">
                  <c:v>255.99914097087401</c:v>
                </c:pt>
                <c:pt idx="110500">
                  <c:v>256.00145772614798</c:v>
                </c:pt>
                <c:pt idx="110501">
                  <c:v>256.00377448142098</c:v>
                </c:pt>
                <c:pt idx="110502">
                  <c:v>256.006091236695</c:v>
                </c:pt>
                <c:pt idx="110503">
                  <c:v>256.008407991968</c:v>
                </c:pt>
                <c:pt idx="110504">
                  <c:v>256.01072474724202</c:v>
                </c:pt>
                <c:pt idx="110505">
                  <c:v>256.01304150251502</c:v>
                </c:pt>
                <c:pt idx="110506">
                  <c:v>256.01535825778899</c:v>
                </c:pt>
                <c:pt idx="110507">
                  <c:v>256.01767501306199</c:v>
                </c:pt>
                <c:pt idx="110508">
                  <c:v>256.01999176833601</c:v>
                </c:pt>
                <c:pt idx="110509">
                  <c:v>256.02230852360901</c:v>
                </c:pt>
                <c:pt idx="110510">
                  <c:v>256.02462527888298</c:v>
                </c:pt>
                <c:pt idx="110511">
                  <c:v>256.02694203415598</c:v>
                </c:pt>
                <c:pt idx="110512">
                  <c:v>256.02925878943</c:v>
                </c:pt>
                <c:pt idx="110513">
                  <c:v>256.031575544703</c:v>
                </c:pt>
                <c:pt idx="110514">
                  <c:v>256.03389229997703</c:v>
                </c:pt>
                <c:pt idx="110515">
                  <c:v>256.03620905525003</c:v>
                </c:pt>
                <c:pt idx="110516">
                  <c:v>256.03852581052399</c:v>
                </c:pt>
                <c:pt idx="110517">
                  <c:v>256.04084256579699</c:v>
                </c:pt>
                <c:pt idx="110518">
                  <c:v>256.04315932107102</c:v>
                </c:pt>
                <c:pt idx="110519">
                  <c:v>256.04547607634402</c:v>
                </c:pt>
                <c:pt idx="110520">
                  <c:v>256.04779283161798</c:v>
                </c:pt>
                <c:pt idx="110521">
                  <c:v>256.05010958689201</c:v>
                </c:pt>
                <c:pt idx="110522">
                  <c:v>256.05242634216501</c:v>
                </c:pt>
                <c:pt idx="110523">
                  <c:v>256.05474309743897</c:v>
                </c:pt>
                <c:pt idx="110524">
                  <c:v>256.05705985271197</c:v>
                </c:pt>
                <c:pt idx="110525">
                  <c:v>256.059376607986</c:v>
                </c:pt>
                <c:pt idx="110526">
                  <c:v>256.061693363259</c:v>
                </c:pt>
                <c:pt idx="110527">
                  <c:v>256.06401011853302</c:v>
                </c:pt>
                <c:pt idx="110528">
                  <c:v>256.06632687380602</c:v>
                </c:pt>
                <c:pt idx="110529">
                  <c:v>256.06864362907999</c:v>
                </c:pt>
                <c:pt idx="110530">
                  <c:v>256.07096038435299</c:v>
                </c:pt>
                <c:pt idx="110531">
                  <c:v>256.07327713962701</c:v>
                </c:pt>
                <c:pt idx="110532">
                  <c:v>256.07559389490001</c:v>
                </c:pt>
                <c:pt idx="110533">
                  <c:v>256.07791065017398</c:v>
                </c:pt>
                <c:pt idx="110534">
                  <c:v>256.08022740544698</c:v>
                </c:pt>
                <c:pt idx="110535">
                  <c:v>256.082544160721</c:v>
                </c:pt>
                <c:pt idx="110536">
                  <c:v>256.084860915994</c:v>
                </c:pt>
                <c:pt idx="110537">
                  <c:v>256.08717767126802</c:v>
                </c:pt>
                <c:pt idx="110538">
                  <c:v>256.08949442654102</c:v>
                </c:pt>
                <c:pt idx="110539">
                  <c:v>256.09181118181499</c:v>
                </c:pt>
                <c:pt idx="110540">
                  <c:v>256.09412793708799</c:v>
                </c:pt>
                <c:pt idx="110541">
                  <c:v>256.09644469236201</c:v>
                </c:pt>
                <c:pt idx="110542">
                  <c:v>256.09876144763501</c:v>
                </c:pt>
                <c:pt idx="110543">
                  <c:v>256.10107820290898</c:v>
                </c:pt>
                <c:pt idx="110544">
                  <c:v>256.10339495818198</c:v>
                </c:pt>
                <c:pt idx="110545">
                  <c:v>256.105711713456</c:v>
                </c:pt>
                <c:pt idx="110546">
                  <c:v>256.108028468729</c:v>
                </c:pt>
                <c:pt idx="110547">
                  <c:v>256.11034522400303</c:v>
                </c:pt>
                <c:pt idx="110548">
                  <c:v>256.11266197927603</c:v>
                </c:pt>
                <c:pt idx="110549">
                  <c:v>256.11497873454999</c:v>
                </c:pt>
                <c:pt idx="110550">
                  <c:v>256.11729548982299</c:v>
                </c:pt>
                <c:pt idx="110551">
                  <c:v>256.11961224509702</c:v>
                </c:pt>
                <c:pt idx="110552">
                  <c:v>256.12192900037002</c:v>
                </c:pt>
                <c:pt idx="110553">
                  <c:v>256.12424575564398</c:v>
                </c:pt>
                <c:pt idx="110554">
                  <c:v>256.12656251091698</c:v>
                </c:pt>
                <c:pt idx="110555">
                  <c:v>256.12887926619101</c:v>
                </c:pt>
                <c:pt idx="110556">
                  <c:v>256.13119602146401</c:v>
                </c:pt>
                <c:pt idx="110557">
                  <c:v>256.13351277673797</c:v>
                </c:pt>
                <c:pt idx="110558">
                  <c:v>256.13582953201097</c:v>
                </c:pt>
                <c:pt idx="110559">
                  <c:v>256.138146287285</c:v>
                </c:pt>
                <c:pt idx="110560">
                  <c:v>256.140463042558</c:v>
                </c:pt>
                <c:pt idx="110561">
                  <c:v>256.14277979783202</c:v>
                </c:pt>
                <c:pt idx="110562">
                  <c:v>256.14509655310599</c:v>
                </c:pt>
                <c:pt idx="110563">
                  <c:v>256.14741330837899</c:v>
                </c:pt>
                <c:pt idx="110564">
                  <c:v>256.14973006365301</c:v>
                </c:pt>
                <c:pt idx="110565">
                  <c:v>256.15204681892601</c:v>
                </c:pt>
                <c:pt idx="110566">
                  <c:v>256.15436357419998</c:v>
                </c:pt>
                <c:pt idx="110567">
                  <c:v>256.15668032947298</c:v>
                </c:pt>
                <c:pt idx="110568">
                  <c:v>256.158997084747</c:v>
                </c:pt>
                <c:pt idx="110569">
                  <c:v>256.16131384002</c:v>
                </c:pt>
                <c:pt idx="110570">
                  <c:v>256.16363059529402</c:v>
                </c:pt>
                <c:pt idx="110571">
                  <c:v>256.16594735056702</c:v>
                </c:pt>
                <c:pt idx="110572">
                  <c:v>256.16826410584099</c:v>
                </c:pt>
                <c:pt idx="110573">
                  <c:v>256.17058086111399</c:v>
                </c:pt>
                <c:pt idx="110574">
                  <c:v>256.17289761638801</c:v>
                </c:pt>
                <c:pt idx="110575">
                  <c:v>256.17521437166101</c:v>
                </c:pt>
                <c:pt idx="110576">
                  <c:v>256.17753112693498</c:v>
                </c:pt>
                <c:pt idx="110577">
                  <c:v>256.17984788220798</c:v>
                </c:pt>
                <c:pt idx="110578">
                  <c:v>256.182164637482</c:v>
                </c:pt>
                <c:pt idx="110579">
                  <c:v>256.184481392755</c:v>
                </c:pt>
                <c:pt idx="110580">
                  <c:v>256.18679814802903</c:v>
                </c:pt>
                <c:pt idx="110581">
                  <c:v>256.18911490330203</c:v>
                </c:pt>
                <c:pt idx="110582">
                  <c:v>256.19143165857599</c:v>
                </c:pt>
                <c:pt idx="110583">
                  <c:v>256.19374841384899</c:v>
                </c:pt>
                <c:pt idx="110584">
                  <c:v>256.19606516912302</c:v>
                </c:pt>
                <c:pt idx="110585">
                  <c:v>256.19838192439602</c:v>
                </c:pt>
                <c:pt idx="110586">
                  <c:v>256.20069867966998</c:v>
                </c:pt>
                <c:pt idx="110587">
                  <c:v>256.20301543494298</c:v>
                </c:pt>
                <c:pt idx="110588">
                  <c:v>256.20533219021701</c:v>
                </c:pt>
                <c:pt idx="110589">
                  <c:v>256.20764894549001</c:v>
                </c:pt>
                <c:pt idx="110590">
                  <c:v>256.20996570076397</c:v>
                </c:pt>
                <c:pt idx="110591">
                  <c:v>256.21228245603697</c:v>
                </c:pt>
                <c:pt idx="110592">
                  <c:v>256.214599211311</c:v>
                </c:pt>
                <c:pt idx="110593">
                  <c:v>256.216915966584</c:v>
                </c:pt>
                <c:pt idx="110594">
                  <c:v>256.21923272185802</c:v>
                </c:pt>
                <c:pt idx="110595">
                  <c:v>256.22154947713102</c:v>
                </c:pt>
                <c:pt idx="110596">
                  <c:v>256.22386623240499</c:v>
                </c:pt>
                <c:pt idx="110597">
                  <c:v>256.22618298767799</c:v>
                </c:pt>
                <c:pt idx="110598">
                  <c:v>256.22849974295201</c:v>
                </c:pt>
                <c:pt idx="110599">
                  <c:v>256.23081649822501</c:v>
                </c:pt>
                <c:pt idx="110600">
                  <c:v>256.23313325349898</c:v>
                </c:pt>
                <c:pt idx="110601">
                  <c:v>256.23545000877198</c:v>
                </c:pt>
                <c:pt idx="110602">
                  <c:v>256.237766764046</c:v>
                </c:pt>
                <c:pt idx="110603">
                  <c:v>256.240083519319</c:v>
                </c:pt>
                <c:pt idx="110604">
                  <c:v>256.24240027459302</c:v>
                </c:pt>
                <c:pt idx="110605">
                  <c:v>256.24471702986699</c:v>
                </c:pt>
                <c:pt idx="110606">
                  <c:v>256.24703378513999</c:v>
                </c:pt>
                <c:pt idx="110607">
                  <c:v>256.24935054041401</c:v>
                </c:pt>
                <c:pt idx="110608">
                  <c:v>256.25166729568701</c:v>
                </c:pt>
                <c:pt idx="110609">
                  <c:v>256.25398405096098</c:v>
                </c:pt>
                <c:pt idx="110610">
                  <c:v>256.25630080623398</c:v>
                </c:pt>
                <c:pt idx="110611">
                  <c:v>256.258617561508</c:v>
                </c:pt>
                <c:pt idx="110612">
                  <c:v>256.260934316781</c:v>
                </c:pt>
                <c:pt idx="110613">
                  <c:v>256.26325107205503</c:v>
                </c:pt>
                <c:pt idx="110614">
                  <c:v>256.26556782732803</c:v>
                </c:pt>
                <c:pt idx="110615">
                  <c:v>256.26788458260199</c:v>
                </c:pt>
                <c:pt idx="110616">
                  <c:v>256.27020133787499</c:v>
                </c:pt>
                <c:pt idx="110617">
                  <c:v>256.27251809314902</c:v>
                </c:pt>
                <c:pt idx="110618">
                  <c:v>256.27483484842202</c:v>
                </c:pt>
                <c:pt idx="110619">
                  <c:v>256.27715160369598</c:v>
                </c:pt>
                <c:pt idx="110620">
                  <c:v>256.27946835896898</c:v>
                </c:pt>
                <c:pt idx="110621">
                  <c:v>256.28178511424301</c:v>
                </c:pt>
                <c:pt idx="110622">
                  <c:v>256.28410186951601</c:v>
                </c:pt>
                <c:pt idx="110623">
                  <c:v>256.28641862478997</c:v>
                </c:pt>
                <c:pt idx="110624">
                  <c:v>256.28873538006297</c:v>
                </c:pt>
                <c:pt idx="110625">
                  <c:v>256.291052135337</c:v>
                </c:pt>
                <c:pt idx="110626">
                  <c:v>256.29336889061</c:v>
                </c:pt>
                <c:pt idx="110627">
                  <c:v>256.29568564588402</c:v>
                </c:pt>
                <c:pt idx="110628">
                  <c:v>256.29800240115702</c:v>
                </c:pt>
                <c:pt idx="110629">
                  <c:v>256.30031915643099</c:v>
                </c:pt>
                <c:pt idx="110630">
                  <c:v>256.30263591170399</c:v>
                </c:pt>
                <c:pt idx="110631">
                  <c:v>256.30495266697801</c:v>
                </c:pt>
                <c:pt idx="110632">
                  <c:v>256.30726942225101</c:v>
                </c:pt>
                <c:pt idx="110633">
                  <c:v>256.30958617752498</c:v>
                </c:pt>
                <c:pt idx="110634">
                  <c:v>256.31190293279798</c:v>
                </c:pt>
                <c:pt idx="110635">
                  <c:v>256.314219688072</c:v>
                </c:pt>
                <c:pt idx="110636">
                  <c:v>256.316536443345</c:v>
                </c:pt>
                <c:pt idx="110637">
                  <c:v>256.31885319861902</c:v>
                </c:pt>
                <c:pt idx="110638">
                  <c:v>256.32116995389202</c:v>
                </c:pt>
                <c:pt idx="110639">
                  <c:v>256.32348670916599</c:v>
                </c:pt>
                <c:pt idx="110640">
                  <c:v>256.32580346443899</c:v>
                </c:pt>
                <c:pt idx="110641">
                  <c:v>256.32812021971301</c:v>
                </c:pt>
                <c:pt idx="110642">
                  <c:v>256.33043697498601</c:v>
                </c:pt>
                <c:pt idx="110643">
                  <c:v>256.33275373025998</c:v>
                </c:pt>
                <c:pt idx="110644">
                  <c:v>256.33507048553298</c:v>
                </c:pt>
                <c:pt idx="110645">
                  <c:v>256.337387240807</c:v>
                </c:pt>
                <c:pt idx="110646">
                  <c:v>256.33970399608</c:v>
                </c:pt>
                <c:pt idx="110647">
                  <c:v>256.34202075135403</c:v>
                </c:pt>
                <c:pt idx="110648">
                  <c:v>256.34433750662799</c:v>
                </c:pt>
                <c:pt idx="110649">
                  <c:v>256.34665426190099</c:v>
                </c:pt>
                <c:pt idx="110650">
                  <c:v>256.34897101717502</c:v>
                </c:pt>
                <c:pt idx="110651">
                  <c:v>256.35128777244802</c:v>
                </c:pt>
                <c:pt idx="110652">
                  <c:v>256.35360452772198</c:v>
                </c:pt>
                <c:pt idx="110653">
                  <c:v>256.35592128299498</c:v>
                </c:pt>
                <c:pt idx="110654">
                  <c:v>256.35823803826901</c:v>
                </c:pt>
                <c:pt idx="110655">
                  <c:v>256.36055479354201</c:v>
                </c:pt>
                <c:pt idx="110656">
                  <c:v>256.36287154881597</c:v>
                </c:pt>
                <c:pt idx="110657">
                  <c:v>256.36518830408897</c:v>
                </c:pt>
                <c:pt idx="110658">
                  <c:v>256.367505059363</c:v>
                </c:pt>
                <c:pt idx="110659">
                  <c:v>256.369821814636</c:v>
                </c:pt>
                <c:pt idx="110660">
                  <c:v>256.37213856991002</c:v>
                </c:pt>
                <c:pt idx="110661">
                  <c:v>256.37445532518302</c:v>
                </c:pt>
                <c:pt idx="110662">
                  <c:v>256.37677208045699</c:v>
                </c:pt>
                <c:pt idx="110663">
                  <c:v>256.37908883572999</c:v>
                </c:pt>
                <c:pt idx="110664">
                  <c:v>256.38140559100401</c:v>
                </c:pt>
                <c:pt idx="110665">
                  <c:v>256.38372234627701</c:v>
                </c:pt>
                <c:pt idx="110666">
                  <c:v>256.38603910155098</c:v>
                </c:pt>
                <c:pt idx="110667">
                  <c:v>256.38835585682398</c:v>
                </c:pt>
                <c:pt idx="110668">
                  <c:v>256.390672612098</c:v>
                </c:pt>
                <c:pt idx="110669">
                  <c:v>256.392989367371</c:v>
                </c:pt>
                <c:pt idx="110670">
                  <c:v>256.39530612264502</c:v>
                </c:pt>
                <c:pt idx="110671">
                  <c:v>256.39762287791802</c:v>
                </c:pt>
                <c:pt idx="110672">
                  <c:v>256.39993963319199</c:v>
                </c:pt>
                <c:pt idx="110673">
                  <c:v>256.40225638846499</c:v>
                </c:pt>
                <c:pt idx="110674">
                  <c:v>256.40457314373901</c:v>
                </c:pt>
                <c:pt idx="110675">
                  <c:v>256.40688989901201</c:v>
                </c:pt>
                <c:pt idx="110676">
                  <c:v>256.40920665428598</c:v>
                </c:pt>
                <c:pt idx="110677">
                  <c:v>256.41152340955898</c:v>
                </c:pt>
                <c:pt idx="110678">
                  <c:v>256.413840164833</c:v>
                </c:pt>
                <c:pt idx="110679">
                  <c:v>256.416156920106</c:v>
                </c:pt>
                <c:pt idx="110680">
                  <c:v>256.41847367538003</c:v>
                </c:pt>
                <c:pt idx="110681">
                  <c:v>256.42079043065303</c:v>
                </c:pt>
                <c:pt idx="110682">
                  <c:v>256.42310718592699</c:v>
                </c:pt>
                <c:pt idx="110683">
                  <c:v>256.42542394119999</c:v>
                </c:pt>
                <c:pt idx="110684">
                  <c:v>256.42774069647402</c:v>
                </c:pt>
                <c:pt idx="110685">
                  <c:v>256.43005745174702</c:v>
                </c:pt>
                <c:pt idx="110686">
                  <c:v>256.43237420702098</c:v>
                </c:pt>
                <c:pt idx="110687">
                  <c:v>256.43469096229398</c:v>
                </c:pt>
                <c:pt idx="110688">
                  <c:v>256.43700771756801</c:v>
                </c:pt>
                <c:pt idx="110689">
                  <c:v>256.43932447284101</c:v>
                </c:pt>
                <c:pt idx="110690">
                  <c:v>256.44164122811497</c:v>
                </c:pt>
                <c:pt idx="110691">
                  <c:v>256.443957983389</c:v>
                </c:pt>
                <c:pt idx="110692">
                  <c:v>256.446274738662</c:v>
                </c:pt>
                <c:pt idx="110693">
                  <c:v>256.44859149393602</c:v>
                </c:pt>
                <c:pt idx="110694">
                  <c:v>256.45090824920902</c:v>
                </c:pt>
                <c:pt idx="110695">
                  <c:v>256.45322500448299</c:v>
                </c:pt>
                <c:pt idx="110696">
                  <c:v>256.45554175975599</c:v>
                </c:pt>
                <c:pt idx="110697">
                  <c:v>256.45785851503001</c:v>
                </c:pt>
                <c:pt idx="110698">
                  <c:v>256.46017527030301</c:v>
                </c:pt>
                <c:pt idx="110699">
                  <c:v>256.46249202557698</c:v>
                </c:pt>
                <c:pt idx="110700">
                  <c:v>256.46480878084998</c:v>
                </c:pt>
                <c:pt idx="110701">
                  <c:v>256.467125536124</c:v>
                </c:pt>
                <c:pt idx="110702">
                  <c:v>256.469442291397</c:v>
                </c:pt>
                <c:pt idx="110703">
                  <c:v>256.47175904667102</c:v>
                </c:pt>
                <c:pt idx="110704">
                  <c:v>256.47407580194402</c:v>
                </c:pt>
                <c:pt idx="110705">
                  <c:v>256.47639255721799</c:v>
                </c:pt>
                <c:pt idx="110706">
                  <c:v>256.47870931249099</c:v>
                </c:pt>
                <c:pt idx="110707">
                  <c:v>256.48102606776501</c:v>
                </c:pt>
                <c:pt idx="110708">
                  <c:v>256.48334282303802</c:v>
                </c:pt>
                <c:pt idx="110709">
                  <c:v>256.48565957831198</c:v>
                </c:pt>
                <c:pt idx="110710">
                  <c:v>256.48797633358498</c:v>
                </c:pt>
                <c:pt idx="110711">
                  <c:v>256.490293088859</c:v>
                </c:pt>
                <c:pt idx="110712">
                  <c:v>256.49260984413201</c:v>
                </c:pt>
                <c:pt idx="110713">
                  <c:v>256.49492659940603</c:v>
                </c:pt>
                <c:pt idx="110714">
                  <c:v>256.49724335467897</c:v>
                </c:pt>
                <c:pt idx="110715">
                  <c:v>256.49956010995299</c:v>
                </c:pt>
                <c:pt idx="110716">
                  <c:v>256.501876865226</c:v>
                </c:pt>
                <c:pt idx="110717">
                  <c:v>256.50419362050002</c:v>
                </c:pt>
                <c:pt idx="110718">
                  <c:v>256.50651037577302</c:v>
                </c:pt>
                <c:pt idx="110719">
                  <c:v>256.50882713104698</c:v>
                </c:pt>
                <c:pt idx="110720">
                  <c:v>256.51114388631999</c:v>
                </c:pt>
                <c:pt idx="110721">
                  <c:v>256.51346064159401</c:v>
                </c:pt>
                <c:pt idx="110722">
                  <c:v>256.51577739686701</c:v>
                </c:pt>
                <c:pt idx="110723">
                  <c:v>256.51809415214097</c:v>
                </c:pt>
                <c:pt idx="110724">
                  <c:v>256.52041090741398</c:v>
                </c:pt>
                <c:pt idx="110725">
                  <c:v>256.522727662688</c:v>
                </c:pt>
                <c:pt idx="110726">
                  <c:v>256.525044417961</c:v>
                </c:pt>
                <c:pt idx="110727">
                  <c:v>256.52736117323502</c:v>
                </c:pt>
                <c:pt idx="110728">
                  <c:v>256.52967792850802</c:v>
                </c:pt>
                <c:pt idx="110729">
                  <c:v>256.53199468378199</c:v>
                </c:pt>
                <c:pt idx="110730">
                  <c:v>256.53431143905499</c:v>
                </c:pt>
                <c:pt idx="110731">
                  <c:v>256.53662819432901</c:v>
                </c:pt>
                <c:pt idx="110732">
                  <c:v>256.53894494960201</c:v>
                </c:pt>
                <c:pt idx="110733">
                  <c:v>256.54126170487598</c:v>
                </c:pt>
                <c:pt idx="110734">
                  <c:v>256.54357846015</c:v>
                </c:pt>
                <c:pt idx="110735">
                  <c:v>256.545895215423</c:v>
                </c:pt>
                <c:pt idx="110736">
                  <c:v>256.54821197069703</c:v>
                </c:pt>
                <c:pt idx="110737">
                  <c:v>256.55052872597003</c:v>
                </c:pt>
                <c:pt idx="110738">
                  <c:v>256.55284548124399</c:v>
                </c:pt>
                <c:pt idx="110739">
                  <c:v>256.55516223651699</c:v>
                </c:pt>
                <c:pt idx="110740">
                  <c:v>256.55747899179102</c:v>
                </c:pt>
                <c:pt idx="110741">
                  <c:v>256.55979574706402</c:v>
                </c:pt>
                <c:pt idx="110742">
                  <c:v>256.56211250233798</c:v>
                </c:pt>
                <c:pt idx="110743">
                  <c:v>256.56442925761098</c:v>
                </c:pt>
                <c:pt idx="110744">
                  <c:v>256.56674601288501</c:v>
                </c:pt>
                <c:pt idx="110745">
                  <c:v>256.56906276815801</c:v>
                </c:pt>
                <c:pt idx="110746">
                  <c:v>256.57137952343197</c:v>
                </c:pt>
                <c:pt idx="110747">
                  <c:v>256.57369627870497</c:v>
                </c:pt>
                <c:pt idx="110748">
                  <c:v>256.576013033979</c:v>
                </c:pt>
                <c:pt idx="110749">
                  <c:v>256.578329789252</c:v>
                </c:pt>
                <c:pt idx="110750">
                  <c:v>256.58064654452602</c:v>
                </c:pt>
                <c:pt idx="110751">
                  <c:v>256.58296329979902</c:v>
                </c:pt>
                <c:pt idx="110752">
                  <c:v>256.58528005507299</c:v>
                </c:pt>
                <c:pt idx="110753">
                  <c:v>256.58759681034599</c:v>
                </c:pt>
                <c:pt idx="110754">
                  <c:v>256.58991356562001</c:v>
                </c:pt>
                <c:pt idx="110755">
                  <c:v>256.59223032089301</c:v>
                </c:pt>
                <c:pt idx="110756">
                  <c:v>256.59454707616698</c:v>
                </c:pt>
                <c:pt idx="110757">
                  <c:v>256.59686383143998</c:v>
                </c:pt>
                <c:pt idx="110758">
                  <c:v>256.599180586714</c:v>
                </c:pt>
                <c:pt idx="110759">
                  <c:v>256.601497341987</c:v>
                </c:pt>
                <c:pt idx="110760">
                  <c:v>256.60381409726102</c:v>
                </c:pt>
                <c:pt idx="110761">
                  <c:v>256.60613085253402</c:v>
                </c:pt>
                <c:pt idx="110762">
                  <c:v>256.60844760780799</c:v>
                </c:pt>
                <c:pt idx="110763">
                  <c:v>256.61076436308099</c:v>
                </c:pt>
                <c:pt idx="110764">
                  <c:v>256.61308111835501</c:v>
                </c:pt>
                <c:pt idx="110765">
                  <c:v>256.61539787362801</c:v>
                </c:pt>
                <c:pt idx="110766">
                  <c:v>256.61771462890198</c:v>
                </c:pt>
                <c:pt idx="110767">
                  <c:v>256.62003138417498</c:v>
                </c:pt>
                <c:pt idx="110768">
                  <c:v>256.622348139449</c:v>
                </c:pt>
                <c:pt idx="110769">
                  <c:v>256.624664894722</c:v>
                </c:pt>
                <c:pt idx="110770">
                  <c:v>256.62698164999603</c:v>
                </c:pt>
                <c:pt idx="110771">
                  <c:v>256.62929840526903</c:v>
                </c:pt>
                <c:pt idx="110772">
                  <c:v>256.63161516054299</c:v>
                </c:pt>
                <c:pt idx="110773">
                  <c:v>256.63393191581599</c:v>
                </c:pt>
                <c:pt idx="110774">
                  <c:v>256.63624867109002</c:v>
                </c:pt>
                <c:pt idx="110775">
                  <c:v>256.63856542636302</c:v>
                </c:pt>
                <c:pt idx="110776">
                  <c:v>256.64088218163698</c:v>
                </c:pt>
                <c:pt idx="110777">
                  <c:v>256.64319893691101</c:v>
                </c:pt>
                <c:pt idx="110778">
                  <c:v>256.64551569218401</c:v>
                </c:pt>
                <c:pt idx="110779">
                  <c:v>256.64783244745797</c:v>
                </c:pt>
                <c:pt idx="110780">
                  <c:v>256.65014920273097</c:v>
                </c:pt>
                <c:pt idx="110781">
                  <c:v>256.652465958005</c:v>
                </c:pt>
                <c:pt idx="110782">
                  <c:v>256.654782713278</c:v>
                </c:pt>
                <c:pt idx="110783">
                  <c:v>256.65709946855202</c:v>
                </c:pt>
                <c:pt idx="110784">
                  <c:v>256.65941622382502</c:v>
                </c:pt>
                <c:pt idx="110785">
                  <c:v>256.66173297909899</c:v>
                </c:pt>
                <c:pt idx="110786">
                  <c:v>256.66404973437199</c:v>
                </c:pt>
                <c:pt idx="110787">
                  <c:v>256.66636648964601</c:v>
                </c:pt>
                <c:pt idx="110788">
                  <c:v>256.66868324491901</c:v>
                </c:pt>
                <c:pt idx="110789">
                  <c:v>256.67100000019298</c:v>
                </c:pt>
                <c:pt idx="110790">
                  <c:v>256.67331675546598</c:v>
                </c:pt>
                <c:pt idx="110791">
                  <c:v>256.67563351074</c:v>
                </c:pt>
                <c:pt idx="110792">
                  <c:v>256.677950266013</c:v>
                </c:pt>
                <c:pt idx="110793">
                  <c:v>256.68026702128702</c:v>
                </c:pt>
                <c:pt idx="110794">
                  <c:v>256.68258377656002</c:v>
                </c:pt>
                <c:pt idx="110795">
                  <c:v>256.68490053183399</c:v>
                </c:pt>
                <c:pt idx="110796">
                  <c:v>256.68721728710699</c:v>
                </c:pt>
                <c:pt idx="110797">
                  <c:v>256.68953404238101</c:v>
                </c:pt>
                <c:pt idx="110798">
                  <c:v>256.69185079765401</c:v>
                </c:pt>
                <c:pt idx="110799">
                  <c:v>256.69416755292798</c:v>
                </c:pt>
                <c:pt idx="110800">
                  <c:v>256.69648430820098</c:v>
                </c:pt>
                <c:pt idx="110801">
                  <c:v>256.698801063475</c:v>
                </c:pt>
                <c:pt idx="110802">
                  <c:v>256.701117818748</c:v>
                </c:pt>
                <c:pt idx="110803">
                  <c:v>256.70343457402203</c:v>
                </c:pt>
                <c:pt idx="110804">
                  <c:v>256.70575132929503</c:v>
                </c:pt>
                <c:pt idx="110805">
                  <c:v>256.70806808456899</c:v>
                </c:pt>
                <c:pt idx="110806">
                  <c:v>256.71038483984199</c:v>
                </c:pt>
                <c:pt idx="110807">
                  <c:v>256.71270159511602</c:v>
                </c:pt>
                <c:pt idx="110808">
                  <c:v>256.71501835038902</c:v>
                </c:pt>
                <c:pt idx="110809">
                  <c:v>256.71733510566298</c:v>
                </c:pt>
                <c:pt idx="110810">
                  <c:v>256.71965186093598</c:v>
                </c:pt>
                <c:pt idx="110811">
                  <c:v>256.72196861621001</c:v>
                </c:pt>
                <c:pt idx="110812">
                  <c:v>256.72428537148301</c:v>
                </c:pt>
                <c:pt idx="110813">
                  <c:v>256.72660212675697</c:v>
                </c:pt>
                <c:pt idx="110814">
                  <c:v>256.72891888202997</c:v>
                </c:pt>
                <c:pt idx="110815">
                  <c:v>256.731235637304</c:v>
                </c:pt>
                <c:pt idx="110816">
                  <c:v>256.733552392577</c:v>
                </c:pt>
                <c:pt idx="110817">
                  <c:v>256.73586914785102</c:v>
                </c:pt>
                <c:pt idx="110818">
                  <c:v>256.73818590312499</c:v>
                </c:pt>
                <c:pt idx="110819">
                  <c:v>256.74050265839799</c:v>
                </c:pt>
                <c:pt idx="110820">
                  <c:v>256.74281941367201</c:v>
                </c:pt>
                <c:pt idx="110821">
                  <c:v>256.74513616894501</c:v>
                </c:pt>
                <c:pt idx="110822">
                  <c:v>256.74745292421898</c:v>
                </c:pt>
                <c:pt idx="110823">
                  <c:v>256.74976967949198</c:v>
                </c:pt>
                <c:pt idx="110824">
                  <c:v>256.752086434766</c:v>
                </c:pt>
                <c:pt idx="110825">
                  <c:v>256.754403190039</c:v>
                </c:pt>
                <c:pt idx="110826">
                  <c:v>256.75671994531302</c:v>
                </c:pt>
                <c:pt idx="110827">
                  <c:v>256.75903670058602</c:v>
                </c:pt>
                <c:pt idx="110828">
                  <c:v>256.76135345585999</c:v>
                </c:pt>
                <c:pt idx="110829">
                  <c:v>256.76367021113299</c:v>
                </c:pt>
                <c:pt idx="110830">
                  <c:v>256.76598696640701</c:v>
                </c:pt>
                <c:pt idx="110831">
                  <c:v>256.76830372168001</c:v>
                </c:pt>
                <c:pt idx="110832">
                  <c:v>256.77062047695398</c:v>
                </c:pt>
                <c:pt idx="110833">
                  <c:v>256.77293723222698</c:v>
                </c:pt>
                <c:pt idx="110834">
                  <c:v>256.775253987501</c:v>
                </c:pt>
                <c:pt idx="110835">
                  <c:v>256.777570742774</c:v>
                </c:pt>
                <c:pt idx="110836">
                  <c:v>256.77988749804803</c:v>
                </c:pt>
                <c:pt idx="110837">
                  <c:v>256.78220425332103</c:v>
                </c:pt>
                <c:pt idx="110838">
                  <c:v>256.78452100859499</c:v>
                </c:pt>
                <c:pt idx="110839">
                  <c:v>256.78683776386799</c:v>
                </c:pt>
                <c:pt idx="110840">
                  <c:v>256.78915451914202</c:v>
                </c:pt>
                <c:pt idx="110841">
                  <c:v>256.79147127441502</c:v>
                </c:pt>
                <c:pt idx="110842">
                  <c:v>256.79378802968898</c:v>
                </c:pt>
                <c:pt idx="110843">
                  <c:v>256.79610478496198</c:v>
                </c:pt>
                <c:pt idx="110844">
                  <c:v>256.79842154023601</c:v>
                </c:pt>
                <c:pt idx="110845">
                  <c:v>256.80073829550901</c:v>
                </c:pt>
                <c:pt idx="110846">
                  <c:v>256.80305505078297</c:v>
                </c:pt>
                <c:pt idx="110847">
                  <c:v>256.80537180605597</c:v>
                </c:pt>
                <c:pt idx="110848">
                  <c:v>256.80768856133</c:v>
                </c:pt>
                <c:pt idx="110849">
                  <c:v>256.810005316603</c:v>
                </c:pt>
                <c:pt idx="110850">
                  <c:v>256.81232207187702</c:v>
                </c:pt>
                <c:pt idx="110851">
                  <c:v>256.81463882715002</c:v>
                </c:pt>
                <c:pt idx="110852">
                  <c:v>256.81695558242399</c:v>
                </c:pt>
                <c:pt idx="110853">
                  <c:v>256.81927233769699</c:v>
                </c:pt>
                <c:pt idx="110854">
                  <c:v>256.82158909297101</c:v>
                </c:pt>
                <c:pt idx="110855">
                  <c:v>256.82390584824401</c:v>
                </c:pt>
                <c:pt idx="110856">
                  <c:v>256.82622260351798</c:v>
                </c:pt>
                <c:pt idx="110857">
                  <c:v>256.82853935879098</c:v>
                </c:pt>
                <c:pt idx="110858">
                  <c:v>256.830856114065</c:v>
                </c:pt>
                <c:pt idx="110859">
                  <c:v>256.833172869338</c:v>
                </c:pt>
                <c:pt idx="110860">
                  <c:v>256.83548962461202</c:v>
                </c:pt>
                <c:pt idx="110861">
                  <c:v>256.83780637988599</c:v>
                </c:pt>
                <c:pt idx="110862">
                  <c:v>256.84012313515899</c:v>
                </c:pt>
                <c:pt idx="110863">
                  <c:v>256.84243989043301</c:v>
                </c:pt>
                <c:pt idx="110864">
                  <c:v>256.84475664570601</c:v>
                </c:pt>
                <c:pt idx="110865">
                  <c:v>256.84707340097998</c:v>
                </c:pt>
                <c:pt idx="110866">
                  <c:v>256.84939015625298</c:v>
                </c:pt>
                <c:pt idx="110867">
                  <c:v>256.851706911527</c:v>
                </c:pt>
                <c:pt idx="110868">
                  <c:v>256.8540236668</c:v>
                </c:pt>
                <c:pt idx="110869">
                  <c:v>256.85634042207403</c:v>
                </c:pt>
                <c:pt idx="110870">
                  <c:v>256.85865717734703</c:v>
                </c:pt>
                <c:pt idx="110871">
                  <c:v>256.86097393262099</c:v>
                </c:pt>
                <c:pt idx="110872">
                  <c:v>256.86329068789399</c:v>
                </c:pt>
                <c:pt idx="110873">
                  <c:v>256.86560744316802</c:v>
                </c:pt>
                <c:pt idx="110874">
                  <c:v>256.86792419844102</c:v>
                </c:pt>
                <c:pt idx="110875">
                  <c:v>256.87024095371498</c:v>
                </c:pt>
                <c:pt idx="110876">
                  <c:v>256.87255770898798</c:v>
                </c:pt>
                <c:pt idx="110877">
                  <c:v>256.87487446426201</c:v>
                </c:pt>
                <c:pt idx="110878">
                  <c:v>256.87719121953501</c:v>
                </c:pt>
                <c:pt idx="110879">
                  <c:v>256.87950797480897</c:v>
                </c:pt>
                <c:pt idx="110880">
                  <c:v>256.88182473008197</c:v>
                </c:pt>
                <c:pt idx="110881">
                  <c:v>256.884141485356</c:v>
                </c:pt>
                <c:pt idx="110882">
                  <c:v>256.886458240629</c:v>
                </c:pt>
                <c:pt idx="110883">
                  <c:v>256.88877499590302</c:v>
                </c:pt>
                <c:pt idx="110884">
                  <c:v>256.89109175117602</c:v>
                </c:pt>
                <c:pt idx="110885">
                  <c:v>256.89340850644999</c:v>
                </c:pt>
                <c:pt idx="110886">
                  <c:v>256.89572526172299</c:v>
                </c:pt>
                <c:pt idx="110887">
                  <c:v>256.89804201699701</c:v>
                </c:pt>
                <c:pt idx="110888">
                  <c:v>256.90035877227001</c:v>
                </c:pt>
                <c:pt idx="110889">
                  <c:v>256.90267552754398</c:v>
                </c:pt>
                <c:pt idx="110890">
                  <c:v>256.90499228281698</c:v>
                </c:pt>
                <c:pt idx="110891">
                  <c:v>256.907309038091</c:v>
                </c:pt>
                <c:pt idx="110892">
                  <c:v>256.909625793364</c:v>
                </c:pt>
                <c:pt idx="110893">
                  <c:v>256.91194254863802</c:v>
                </c:pt>
                <c:pt idx="110894">
                  <c:v>256.91425930391102</c:v>
                </c:pt>
                <c:pt idx="110895">
                  <c:v>256.91657605918499</c:v>
                </c:pt>
                <c:pt idx="110896">
                  <c:v>256.91889281445799</c:v>
                </c:pt>
                <c:pt idx="110897">
                  <c:v>256.92120956973201</c:v>
                </c:pt>
                <c:pt idx="110898">
                  <c:v>256.92352632500501</c:v>
                </c:pt>
                <c:pt idx="110899">
                  <c:v>256.92584308027898</c:v>
                </c:pt>
                <c:pt idx="110900">
                  <c:v>256.92815983555198</c:v>
                </c:pt>
                <c:pt idx="110901">
                  <c:v>256.930476590826</c:v>
                </c:pt>
                <c:pt idx="110902">
                  <c:v>256.932793346099</c:v>
                </c:pt>
                <c:pt idx="110903">
                  <c:v>256.93511010137303</c:v>
                </c:pt>
                <c:pt idx="110904">
                  <c:v>256.93742685664699</c:v>
                </c:pt>
                <c:pt idx="110905">
                  <c:v>256.93974361191999</c:v>
                </c:pt>
                <c:pt idx="110906">
                  <c:v>256.94206036719402</c:v>
                </c:pt>
                <c:pt idx="110907">
                  <c:v>256.94437712246702</c:v>
                </c:pt>
                <c:pt idx="110908">
                  <c:v>256.94669387774098</c:v>
                </c:pt>
                <c:pt idx="110909">
                  <c:v>256.94901063301398</c:v>
                </c:pt>
                <c:pt idx="110910">
                  <c:v>256.95132738828801</c:v>
                </c:pt>
                <c:pt idx="110911">
                  <c:v>256.95364414356101</c:v>
                </c:pt>
                <c:pt idx="110912">
                  <c:v>256.95596089883497</c:v>
                </c:pt>
                <c:pt idx="110913">
                  <c:v>256.95827765410797</c:v>
                </c:pt>
                <c:pt idx="110914">
                  <c:v>256.960594409382</c:v>
                </c:pt>
                <c:pt idx="110915">
                  <c:v>256.962911164655</c:v>
                </c:pt>
                <c:pt idx="110916">
                  <c:v>256.96522791992902</c:v>
                </c:pt>
                <c:pt idx="110917">
                  <c:v>256.96754467520202</c:v>
                </c:pt>
                <c:pt idx="110918">
                  <c:v>256.96986143047599</c:v>
                </c:pt>
                <c:pt idx="110919">
                  <c:v>256.97217818574899</c:v>
                </c:pt>
                <c:pt idx="110920">
                  <c:v>256.97449494102301</c:v>
                </c:pt>
                <c:pt idx="110921">
                  <c:v>256.97681169629601</c:v>
                </c:pt>
                <c:pt idx="110922">
                  <c:v>256.97912845156998</c:v>
                </c:pt>
                <c:pt idx="110923">
                  <c:v>256.98144520684298</c:v>
                </c:pt>
                <c:pt idx="110924">
                  <c:v>256.983761962117</c:v>
                </c:pt>
                <c:pt idx="110925">
                  <c:v>256.98607871739</c:v>
                </c:pt>
                <c:pt idx="110926">
                  <c:v>256.98839547266402</c:v>
                </c:pt>
                <c:pt idx="110927">
                  <c:v>256.99071222793702</c:v>
                </c:pt>
                <c:pt idx="110928">
                  <c:v>256.99302898321099</c:v>
                </c:pt>
                <c:pt idx="110929">
                  <c:v>256.99534573848399</c:v>
                </c:pt>
                <c:pt idx="110930">
                  <c:v>256.99766249375801</c:v>
                </c:pt>
                <c:pt idx="110931">
                  <c:v>256.99997924903101</c:v>
                </c:pt>
                <c:pt idx="110932">
                  <c:v>257.00229600430498</c:v>
                </c:pt>
                <c:pt idx="110933">
                  <c:v>257.00461275957798</c:v>
                </c:pt>
                <c:pt idx="110934">
                  <c:v>257.006929514852</c:v>
                </c:pt>
                <c:pt idx="110935">
                  <c:v>257.009246270125</c:v>
                </c:pt>
                <c:pt idx="110936">
                  <c:v>257.01156302539903</c:v>
                </c:pt>
                <c:pt idx="110937">
                  <c:v>257.01387978067203</c:v>
                </c:pt>
                <c:pt idx="110938">
                  <c:v>257.01619653594599</c:v>
                </c:pt>
                <c:pt idx="110939">
                  <c:v>257.01851329121899</c:v>
                </c:pt>
                <c:pt idx="110940">
                  <c:v>257.02083004649302</c:v>
                </c:pt>
                <c:pt idx="110941">
                  <c:v>257.02314680176602</c:v>
                </c:pt>
                <c:pt idx="110942">
                  <c:v>257.02546355703998</c:v>
                </c:pt>
                <c:pt idx="110943">
                  <c:v>257.02778031231298</c:v>
                </c:pt>
                <c:pt idx="110944">
                  <c:v>257.03009706758701</c:v>
                </c:pt>
                <c:pt idx="110945">
                  <c:v>257.03241382286001</c:v>
                </c:pt>
                <c:pt idx="110946">
                  <c:v>257.03473057813397</c:v>
                </c:pt>
                <c:pt idx="110947">
                  <c:v>257.037047333408</c:v>
                </c:pt>
                <c:pt idx="110948">
                  <c:v>257.039364088681</c:v>
                </c:pt>
                <c:pt idx="110949">
                  <c:v>257.04168084395502</c:v>
                </c:pt>
                <c:pt idx="110950">
                  <c:v>257.04399759922802</c:v>
                </c:pt>
                <c:pt idx="110951">
                  <c:v>257.04631435450199</c:v>
                </c:pt>
                <c:pt idx="110952">
                  <c:v>257.04863110977499</c:v>
                </c:pt>
                <c:pt idx="110953">
                  <c:v>257.05094786504901</c:v>
                </c:pt>
                <c:pt idx="110954">
                  <c:v>257.05326462032201</c:v>
                </c:pt>
                <c:pt idx="110955">
                  <c:v>257.05558137559598</c:v>
                </c:pt>
                <c:pt idx="110956">
                  <c:v>257.05789813086898</c:v>
                </c:pt>
                <c:pt idx="110957">
                  <c:v>257.060214886143</c:v>
                </c:pt>
                <c:pt idx="110958">
                  <c:v>257.062531641416</c:v>
                </c:pt>
                <c:pt idx="110959">
                  <c:v>257.06484839669002</c:v>
                </c:pt>
                <c:pt idx="110960">
                  <c:v>257.06716515196302</c:v>
                </c:pt>
                <c:pt idx="110961">
                  <c:v>257.06948190723699</c:v>
                </c:pt>
                <c:pt idx="110962">
                  <c:v>257.07179866250999</c:v>
                </c:pt>
                <c:pt idx="110963">
                  <c:v>257.07411541778401</c:v>
                </c:pt>
                <c:pt idx="110964">
                  <c:v>257.07643217305701</c:v>
                </c:pt>
                <c:pt idx="110965">
                  <c:v>257.07874892833098</c:v>
                </c:pt>
                <c:pt idx="110966">
                  <c:v>257.08106568360398</c:v>
                </c:pt>
                <c:pt idx="110967">
                  <c:v>257.083382438878</c:v>
                </c:pt>
                <c:pt idx="110968">
                  <c:v>257.085699194151</c:v>
                </c:pt>
                <c:pt idx="110969">
                  <c:v>257.08801594942503</c:v>
                </c:pt>
                <c:pt idx="110970">
                  <c:v>257.09033270469803</c:v>
                </c:pt>
                <c:pt idx="110971">
                  <c:v>257.09264945997199</c:v>
                </c:pt>
                <c:pt idx="110972">
                  <c:v>257.09496621524499</c:v>
                </c:pt>
                <c:pt idx="110973">
                  <c:v>257.09728297051902</c:v>
                </c:pt>
                <c:pt idx="110974">
                  <c:v>257.09959972579202</c:v>
                </c:pt>
                <c:pt idx="110975">
                  <c:v>257.10191648106598</c:v>
                </c:pt>
                <c:pt idx="110976">
                  <c:v>257.10423323633898</c:v>
                </c:pt>
                <c:pt idx="110977">
                  <c:v>257.10654999161301</c:v>
                </c:pt>
                <c:pt idx="110978">
                  <c:v>257.10886674688601</c:v>
                </c:pt>
                <c:pt idx="110979">
                  <c:v>257.11118350215997</c:v>
                </c:pt>
                <c:pt idx="110980">
                  <c:v>257.11350025743297</c:v>
                </c:pt>
                <c:pt idx="110981">
                  <c:v>257.115817012707</c:v>
                </c:pt>
                <c:pt idx="110982">
                  <c:v>257.11813376798</c:v>
                </c:pt>
                <c:pt idx="110983">
                  <c:v>257.12045052325402</c:v>
                </c:pt>
                <c:pt idx="110984">
                  <c:v>257.12276727852702</c:v>
                </c:pt>
                <c:pt idx="110985">
                  <c:v>257.12508403380099</c:v>
                </c:pt>
                <c:pt idx="110986">
                  <c:v>257.12740078907399</c:v>
                </c:pt>
                <c:pt idx="110987">
                  <c:v>257.12971754434801</c:v>
                </c:pt>
                <c:pt idx="110988">
                  <c:v>257.13203429962101</c:v>
                </c:pt>
                <c:pt idx="110989">
                  <c:v>257.13435105489498</c:v>
                </c:pt>
                <c:pt idx="110990">
                  <c:v>257.136667810169</c:v>
                </c:pt>
                <c:pt idx="110991">
                  <c:v>257.138984565442</c:v>
                </c:pt>
                <c:pt idx="110992">
                  <c:v>257.14130132071602</c:v>
                </c:pt>
                <c:pt idx="110993">
                  <c:v>257.14361807598902</c:v>
                </c:pt>
                <c:pt idx="110994">
                  <c:v>257.14593483126299</c:v>
                </c:pt>
                <c:pt idx="110995">
                  <c:v>257.14825158653599</c:v>
                </c:pt>
                <c:pt idx="110996">
                  <c:v>257.15056834181001</c:v>
                </c:pt>
                <c:pt idx="110997">
                  <c:v>257.15288509708301</c:v>
                </c:pt>
                <c:pt idx="110998">
                  <c:v>257.15520185235698</c:v>
                </c:pt>
                <c:pt idx="110999">
                  <c:v>257.15751860762998</c:v>
                </c:pt>
                <c:pt idx="111000">
                  <c:v>257.159835362904</c:v>
                </c:pt>
                <c:pt idx="111001">
                  <c:v>257.162152118177</c:v>
                </c:pt>
                <c:pt idx="111002">
                  <c:v>257.16446887345103</c:v>
                </c:pt>
                <c:pt idx="111003">
                  <c:v>257.16678562872403</c:v>
                </c:pt>
                <c:pt idx="111004">
                  <c:v>257.16910238399799</c:v>
                </c:pt>
                <c:pt idx="111005">
                  <c:v>257.17141913927099</c:v>
                </c:pt>
                <c:pt idx="111006">
                  <c:v>257.17373589454502</c:v>
                </c:pt>
                <c:pt idx="111007">
                  <c:v>257.17605264981802</c:v>
                </c:pt>
                <c:pt idx="111008">
                  <c:v>257.17836940509198</c:v>
                </c:pt>
                <c:pt idx="111009">
                  <c:v>257.18068616036498</c:v>
                </c:pt>
                <c:pt idx="111010">
                  <c:v>257.18300291563901</c:v>
                </c:pt>
                <c:pt idx="111011">
                  <c:v>257.18531967091201</c:v>
                </c:pt>
                <c:pt idx="111012">
                  <c:v>257.18763642618597</c:v>
                </c:pt>
                <c:pt idx="111013">
                  <c:v>257.18995318145897</c:v>
                </c:pt>
                <c:pt idx="111014">
                  <c:v>257.192269936733</c:v>
                </c:pt>
                <c:pt idx="111015">
                  <c:v>257.194586692006</c:v>
                </c:pt>
                <c:pt idx="111016">
                  <c:v>257.19690344728002</c:v>
                </c:pt>
                <c:pt idx="111017">
                  <c:v>257.19922020255302</c:v>
                </c:pt>
                <c:pt idx="111018">
                  <c:v>257.20153695782699</c:v>
                </c:pt>
                <c:pt idx="111019">
                  <c:v>257.20385371309999</c:v>
                </c:pt>
                <c:pt idx="111020">
                  <c:v>257.20617046837401</c:v>
                </c:pt>
                <c:pt idx="111021">
                  <c:v>257.20848722364701</c:v>
                </c:pt>
                <c:pt idx="111022">
                  <c:v>257.21080397892098</c:v>
                </c:pt>
                <c:pt idx="111023">
                  <c:v>257.21312073419398</c:v>
                </c:pt>
                <c:pt idx="111024">
                  <c:v>257.215437489468</c:v>
                </c:pt>
                <c:pt idx="111025">
                  <c:v>257.217754244741</c:v>
                </c:pt>
                <c:pt idx="111026">
                  <c:v>257.22007100001503</c:v>
                </c:pt>
                <c:pt idx="111027">
                  <c:v>257.22238775528803</c:v>
                </c:pt>
                <c:pt idx="111028">
                  <c:v>257.22470451056199</c:v>
                </c:pt>
                <c:pt idx="111029">
                  <c:v>257.22702126583499</c:v>
                </c:pt>
                <c:pt idx="111030">
                  <c:v>257.22933802110902</c:v>
                </c:pt>
                <c:pt idx="111031">
                  <c:v>257.23165477638202</c:v>
                </c:pt>
                <c:pt idx="111032">
                  <c:v>257.23397153165598</c:v>
                </c:pt>
                <c:pt idx="111033">
                  <c:v>257.23628828693001</c:v>
                </c:pt>
                <c:pt idx="111034">
                  <c:v>257.23860504220301</c:v>
                </c:pt>
                <c:pt idx="111035">
                  <c:v>257.24092179747697</c:v>
                </c:pt>
                <c:pt idx="111036">
                  <c:v>257.24323855274997</c:v>
                </c:pt>
                <c:pt idx="111037">
                  <c:v>257.245555308024</c:v>
                </c:pt>
                <c:pt idx="111038">
                  <c:v>257.247872063297</c:v>
                </c:pt>
                <c:pt idx="111039">
                  <c:v>257.25018881857102</c:v>
                </c:pt>
                <c:pt idx="111040">
                  <c:v>257.25250557384402</c:v>
                </c:pt>
                <c:pt idx="111041">
                  <c:v>257.25482232911799</c:v>
                </c:pt>
                <c:pt idx="111042">
                  <c:v>257.25713908439099</c:v>
                </c:pt>
                <c:pt idx="111043">
                  <c:v>257.25945583966501</c:v>
                </c:pt>
                <c:pt idx="111044">
                  <c:v>257.26177259493801</c:v>
                </c:pt>
                <c:pt idx="111045">
                  <c:v>257.26408935021198</c:v>
                </c:pt>
                <c:pt idx="111046">
                  <c:v>257.26640610548498</c:v>
                </c:pt>
                <c:pt idx="111047">
                  <c:v>257.268722860759</c:v>
                </c:pt>
                <c:pt idx="111048">
                  <c:v>257.271039616032</c:v>
                </c:pt>
                <c:pt idx="111049">
                  <c:v>257.27335637130602</c:v>
                </c:pt>
                <c:pt idx="111050">
                  <c:v>257.27567312657902</c:v>
                </c:pt>
                <c:pt idx="111051">
                  <c:v>257.27798988185299</c:v>
                </c:pt>
                <c:pt idx="111052">
                  <c:v>257.28030663712599</c:v>
                </c:pt>
                <c:pt idx="111053">
                  <c:v>257.28262339240001</c:v>
                </c:pt>
                <c:pt idx="111054">
                  <c:v>257.28494014767301</c:v>
                </c:pt>
                <c:pt idx="111055">
                  <c:v>257.28725690294698</c:v>
                </c:pt>
                <c:pt idx="111056">
                  <c:v>257.28957365821998</c:v>
                </c:pt>
                <c:pt idx="111057">
                  <c:v>257.291890413494</c:v>
                </c:pt>
                <c:pt idx="111058">
                  <c:v>257.294207168767</c:v>
                </c:pt>
                <c:pt idx="111059">
                  <c:v>257.29652392404103</c:v>
                </c:pt>
                <c:pt idx="111060">
                  <c:v>257.29884067931403</c:v>
                </c:pt>
                <c:pt idx="111061">
                  <c:v>257.30115743458799</c:v>
                </c:pt>
                <c:pt idx="111062">
                  <c:v>257.30347418986099</c:v>
                </c:pt>
                <c:pt idx="111063">
                  <c:v>257.30579094513502</c:v>
                </c:pt>
                <c:pt idx="111064">
                  <c:v>257.30810770040802</c:v>
                </c:pt>
                <c:pt idx="111065">
                  <c:v>257.31042445568198</c:v>
                </c:pt>
                <c:pt idx="111066">
                  <c:v>257.31274121095498</c:v>
                </c:pt>
                <c:pt idx="111067">
                  <c:v>257.31505796622901</c:v>
                </c:pt>
                <c:pt idx="111068">
                  <c:v>257.31737472150201</c:v>
                </c:pt>
                <c:pt idx="111069">
                  <c:v>257.31969147677597</c:v>
                </c:pt>
                <c:pt idx="111070">
                  <c:v>257.32200823204897</c:v>
                </c:pt>
                <c:pt idx="111071">
                  <c:v>257.324324987323</c:v>
                </c:pt>
                <c:pt idx="111072">
                  <c:v>257.326641742596</c:v>
                </c:pt>
                <c:pt idx="111073">
                  <c:v>257.32895849787002</c:v>
                </c:pt>
                <c:pt idx="111074">
                  <c:v>257.33127525314399</c:v>
                </c:pt>
                <c:pt idx="111075">
                  <c:v>257.33359200841699</c:v>
                </c:pt>
                <c:pt idx="111076">
                  <c:v>257.33590876369101</c:v>
                </c:pt>
                <c:pt idx="111077">
                  <c:v>257.33822551896401</c:v>
                </c:pt>
                <c:pt idx="111078">
                  <c:v>257.34054227423798</c:v>
                </c:pt>
                <c:pt idx="111079">
                  <c:v>257.34285902951098</c:v>
                </c:pt>
                <c:pt idx="111080">
                  <c:v>257.345175784785</c:v>
                </c:pt>
                <c:pt idx="111081">
                  <c:v>257.347492540058</c:v>
                </c:pt>
                <c:pt idx="111082">
                  <c:v>257.34980929533202</c:v>
                </c:pt>
                <c:pt idx="111083">
                  <c:v>257.35212605060502</c:v>
                </c:pt>
                <c:pt idx="111084">
                  <c:v>257.35444280587899</c:v>
                </c:pt>
                <c:pt idx="111085">
                  <c:v>257.35675956115199</c:v>
                </c:pt>
                <c:pt idx="111086">
                  <c:v>257.35907631642601</c:v>
                </c:pt>
                <c:pt idx="111087">
                  <c:v>257.36139307169901</c:v>
                </c:pt>
                <c:pt idx="111088">
                  <c:v>257.36370982697298</c:v>
                </c:pt>
                <c:pt idx="111089">
                  <c:v>257.36602658224598</c:v>
                </c:pt>
                <c:pt idx="111090">
                  <c:v>257.36834333752</c:v>
                </c:pt>
                <c:pt idx="111091">
                  <c:v>257.370660092793</c:v>
                </c:pt>
                <c:pt idx="111092">
                  <c:v>257.37297684806703</c:v>
                </c:pt>
                <c:pt idx="111093">
                  <c:v>257.37529360334003</c:v>
                </c:pt>
                <c:pt idx="111094">
                  <c:v>257.37761035861399</c:v>
                </c:pt>
                <c:pt idx="111095">
                  <c:v>257.37992711388699</c:v>
                </c:pt>
                <c:pt idx="111096">
                  <c:v>257.38224386916102</c:v>
                </c:pt>
                <c:pt idx="111097">
                  <c:v>257.38456062443402</c:v>
                </c:pt>
                <c:pt idx="111098">
                  <c:v>257.38687737970798</c:v>
                </c:pt>
                <c:pt idx="111099">
                  <c:v>257.38919413498098</c:v>
                </c:pt>
                <c:pt idx="111100">
                  <c:v>257.39151089025501</c:v>
                </c:pt>
                <c:pt idx="111101">
                  <c:v>257.39382764552801</c:v>
                </c:pt>
                <c:pt idx="111102">
                  <c:v>257.39614440080197</c:v>
                </c:pt>
                <c:pt idx="111103">
                  <c:v>257.39846115607497</c:v>
                </c:pt>
                <c:pt idx="111104">
                  <c:v>257.400777911349</c:v>
                </c:pt>
                <c:pt idx="111105">
                  <c:v>257.403094666622</c:v>
                </c:pt>
                <c:pt idx="111106">
                  <c:v>257.40541142189602</c:v>
                </c:pt>
                <c:pt idx="111107">
                  <c:v>257.40772817716902</c:v>
                </c:pt>
                <c:pt idx="111108">
                  <c:v>257.41004493244299</c:v>
                </c:pt>
                <c:pt idx="111109">
                  <c:v>257.41236168771599</c:v>
                </c:pt>
                <c:pt idx="111110">
                  <c:v>257.41467844299001</c:v>
                </c:pt>
                <c:pt idx="111111">
                  <c:v>257.41699519826301</c:v>
                </c:pt>
                <c:pt idx="111112">
                  <c:v>257.41931195353698</c:v>
                </c:pt>
                <c:pt idx="111113">
                  <c:v>257.42162870880998</c:v>
                </c:pt>
                <c:pt idx="111114">
                  <c:v>257.423945464084</c:v>
                </c:pt>
                <c:pt idx="111115">
                  <c:v>257.426262219357</c:v>
                </c:pt>
                <c:pt idx="111116">
                  <c:v>257.42857897463102</c:v>
                </c:pt>
                <c:pt idx="111117">
                  <c:v>257.43089572990499</c:v>
                </c:pt>
                <c:pt idx="111118">
                  <c:v>257.43321248517799</c:v>
                </c:pt>
                <c:pt idx="111119">
                  <c:v>257.43552924045201</c:v>
                </c:pt>
                <c:pt idx="111120">
                  <c:v>257.43784599572501</c:v>
                </c:pt>
                <c:pt idx="111121">
                  <c:v>257.44016275099898</c:v>
                </c:pt>
                <c:pt idx="111122">
                  <c:v>257.44247950627198</c:v>
                </c:pt>
                <c:pt idx="111123">
                  <c:v>257.444796261546</c:v>
                </c:pt>
                <c:pt idx="111124">
                  <c:v>257.447113016819</c:v>
                </c:pt>
                <c:pt idx="111125">
                  <c:v>257.44942977209303</c:v>
                </c:pt>
                <c:pt idx="111126">
                  <c:v>257.45174652736603</c:v>
                </c:pt>
                <c:pt idx="111127">
                  <c:v>257.45406328263999</c:v>
                </c:pt>
                <c:pt idx="111128">
                  <c:v>257.45638003791299</c:v>
                </c:pt>
                <c:pt idx="111129">
                  <c:v>257.45869679318702</c:v>
                </c:pt>
                <c:pt idx="111130">
                  <c:v>257.46101354846002</c:v>
                </c:pt>
                <c:pt idx="111131">
                  <c:v>257.46333030373398</c:v>
                </c:pt>
                <c:pt idx="111132">
                  <c:v>257.46564705900698</c:v>
                </c:pt>
                <c:pt idx="111133">
                  <c:v>257.46796381428101</c:v>
                </c:pt>
                <c:pt idx="111134">
                  <c:v>257.47028056955401</c:v>
                </c:pt>
                <c:pt idx="111135">
                  <c:v>257.47259732482797</c:v>
                </c:pt>
                <c:pt idx="111136">
                  <c:v>257.47491408010097</c:v>
                </c:pt>
                <c:pt idx="111137">
                  <c:v>257.477230835375</c:v>
                </c:pt>
                <c:pt idx="111138">
                  <c:v>257.479547590648</c:v>
                </c:pt>
                <c:pt idx="111139">
                  <c:v>257.48186434592202</c:v>
                </c:pt>
                <c:pt idx="111140">
                  <c:v>257.48418110119502</c:v>
                </c:pt>
                <c:pt idx="111141">
                  <c:v>257.48649785646899</c:v>
                </c:pt>
                <c:pt idx="111142">
                  <c:v>257.48881461174199</c:v>
                </c:pt>
                <c:pt idx="111143">
                  <c:v>257.49113136701601</c:v>
                </c:pt>
                <c:pt idx="111144">
                  <c:v>257.49344812228901</c:v>
                </c:pt>
                <c:pt idx="111145">
                  <c:v>257.49576487756298</c:v>
                </c:pt>
                <c:pt idx="111146">
                  <c:v>257.49808163283598</c:v>
                </c:pt>
                <c:pt idx="111147">
                  <c:v>257.50039838811</c:v>
                </c:pt>
                <c:pt idx="111148">
                  <c:v>257.502715143383</c:v>
                </c:pt>
                <c:pt idx="111149">
                  <c:v>257.50503189865702</c:v>
                </c:pt>
                <c:pt idx="111150">
                  <c:v>257.50734865393002</c:v>
                </c:pt>
                <c:pt idx="111151">
                  <c:v>257.50966540920399</c:v>
                </c:pt>
                <c:pt idx="111152">
                  <c:v>257.51198216447699</c:v>
                </c:pt>
                <c:pt idx="111153">
                  <c:v>257.51429891975101</c:v>
                </c:pt>
                <c:pt idx="111154">
                  <c:v>257.51661567502401</c:v>
                </c:pt>
                <c:pt idx="111155">
                  <c:v>257.51893243029798</c:v>
                </c:pt>
                <c:pt idx="111156">
                  <c:v>257.52124918557098</c:v>
                </c:pt>
                <c:pt idx="111157">
                  <c:v>257.523565940845</c:v>
                </c:pt>
                <c:pt idx="111158">
                  <c:v>257.525882696118</c:v>
                </c:pt>
                <c:pt idx="111159">
                  <c:v>257.52819945139203</c:v>
                </c:pt>
                <c:pt idx="111160">
                  <c:v>257.53051620666599</c:v>
                </c:pt>
                <c:pt idx="111161">
                  <c:v>257.53283296193899</c:v>
                </c:pt>
                <c:pt idx="111162">
                  <c:v>257.53514971721302</c:v>
                </c:pt>
                <c:pt idx="111163">
                  <c:v>257.53746647248602</c:v>
                </c:pt>
                <c:pt idx="111164">
                  <c:v>257.53978322775998</c:v>
                </c:pt>
                <c:pt idx="111165">
                  <c:v>257.54209998303298</c:v>
                </c:pt>
                <c:pt idx="111166">
                  <c:v>257.54441673830701</c:v>
                </c:pt>
                <c:pt idx="111167">
                  <c:v>257.54673349358001</c:v>
                </c:pt>
                <c:pt idx="111168">
                  <c:v>257.54905024885397</c:v>
                </c:pt>
                <c:pt idx="111169">
                  <c:v>257.55136700412697</c:v>
                </c:pt>
                <c:pt idx="111170">
                  <c:v>257.553683759401</c:v>
                </c:pt>
                <c:pt idx="111171">
                  <c:v>257.556000514674</c:v>
                </c:pt>
                <c:pt idx="111172">
                  <c:v>257.55831726994802</c:v>
                </c:pt>
                <c:pt idx="111173">
                  <c:v>257.56063402522102</c:v>
                </c:pt>
                <c:pt idx="111174">
                  <c:v>257.56295078049499</c:v>
                </c:pt>
                <c:pt idx="111175">
                  <c:v>257.56526753576799</c:v>
                </c:pt>
                <c:pt idx="111176">
                  <c:v>257.56758429104201</c:v>
                </c:pt>
                <c:pt idx="111177">
                  <c:v>257.56990104631501</c:v>
                </c:pt>
                <c:pt idx="111178">
                  <c:v>257.57221780158898</c:v>
                </c:pt>
                <c:pt idx="111179">
                  <c:v>257.57453455686198</c:v>
                </c:pt>
                <c:pt idx="111180">
                  <c:v>257.576851312136</c:v>
                </c:pt>
                <c:pt idx="111181">
                  <c:v>257.579168067409</c:v>
                </c:pt>
                <c:pt idx="111182">
                  <c:v>257.58148482268302</c:v>
                </c:pt>
                <c:pt idx="111183">
                  <c:v>257.58380157795602</c:v>
                </c:pt>
                <c:pt idx="111184">
                  <c:v>257.58611833322999</c:v>
                </c:pt>
                <c:pt idx="111185">
                  <c:v>257.58843508850299</c:v>
                </c:pt>
                <c:pt idx="111186">
                  <c:v>257.59075184377701</c:v>
                </c:pt>
                <c:pt idx="111187">
                  <c:v>257.59306859905001</c:v>
                </c:pt>
                <c:pt idx="111188">
                  <c:v>257.59538535432398</c:v>
                </c:pt>
                <c:pt idx="111189">
                  <c:v>257.59770210959698</c:v>
                </c:pt>
                <c:pt idx="111190">
                  <c:v>257.600018864871</c:v>
                </c:pt>
                <c:pt idx="111191">
                  <c:v>257.602335620144</c:v>
                </c:pt>
                <c:pt idx="111192">
                  <c:v>257.60465237541803</c:v>
                </c:pt>
                <c:pt idx="111193">
                  <c:v>257.60696913069103</c:v>
                </c:pt>
                <c:pt idx="111194">
                  <c:v>257.60928588596499</c:v>
                </c:pt>
                <c:pt idx="111195">
                  <c:v>257.61160264123799</c:v>
                </c:pt>
                <c:pt idx="111196">
                  <c:v>257.61391939651202</c:v>
                </c:pt>
                <c:pt idx="111197">
                  <c:v>257.61623615178502</c:v>
                </c:pt>
                <c:pt idx="111198">
                  <c:v>257.61855290705898</c:v>
                </c:pt>
                <c:pt idx="111199">
                  <c:v>257.62086966233198</c:v>
                </c:pt>
                <c:pt idx="111200">
                  <c:v>257.62318641760601</c:v>
                </c:pt>
                <c:pt idx="111201">
                  <c:v>257.62550317287901</c:v>
                </c:pt>
                <c:pt idx="111202">
                  <c:v>257.62781992815297</c:v>
                </c:pt>
                <c:pt idx="111203">
                  <c:v>257.630136683427</c:v>
                </c:pt>
                <c:pt idx="111204">
                  <c:v>257.6324534387</c:v>
                </c:pt>
                <c:pt idx="111205">
                  <c:v>257.63477019397402</c:v>
                </c:pt>
                <c:pt idx="111206">
                  <c:v>257.63708694924702</c:v>
                </c:pt>
                <c:pt idx="111207">
                  <c:v>257.63940370452099</c:v>
                </c:pt>
                <c:pt idx="111208">
                  <c:v>257.64172045979399</c:v>
                </c:pt>
                <c:pt idx="111209">
                  <c:v>257.64403721506801</c:v>
                </c:pt>
                <c:pt idx="111210">
                  <c:v>257.64635397034101</c:v>
                </c:pt>
                <c:pt idx="111211">
                  <c:v>257.64867072561498</c:v>
                </c:pt>
                <c:pt idx="111212">
                  <c:v>257.65098748088798</c:v>
                </c:pt>
                <c:pt idx="111213">
                  <c:v>257.653304236162</c:v>
                </c:pt>
                <c:pt idx="111214">
                  <c:v>257.655620991435</c:v>
                </c:pt>
                <c:pt idx="111215">
                  <c:v>257.65793774670902</c:v>
                </c:pt>
                <c:pt idx="111216">
                  <c:v>257.66025450198202</c:v>
                </c:pt>
                <c:pt idx="111217">
                  <c:v>257.66257125725599</c:v>
                </c:pt>
                <c:pt idx="111218">
                  <c:v>257.66488801252899</c:v>
                </c:pt>
                <c:pt idx="111219">
                  <c:v>257.66720476780301</c:v>
                </c:pt>
                <c:pt idx="111220">
                  <c:v>257.66952152307601</c:v>
                </c:pt>
                <c:pt idx="111221">
                  <c:v>257.67183827834998</c:v>
                </c:pt>
                <c:pt idx="111222">
                  <c:v>257.67415503362298</c:v>
                </c:pt>
                <c:pt idx="111223">
                  <c:v>257.676471788897</c:v>
                </c:pt>
                <c:pt idx="111224">
                  <c:v>257.67878854417</c:v>
                </c:pt>
                <c:pt idx="111225">
                  <c:v>257.68110529944403</c:v>
                </c:pt>
                <c:pt idx="111226">
                  <c:v>257.68342205471703</c:v>
                </c:pt>
                <c:pt idx="111227">
                  <c:v>257.68573880999099</c:v>
                </c:pt>
                <c:pt idx="111228">
                  <c:v>257.68805556526399</c:v>
                </c:pt>
                <c:pt idx="111229">
                  <c:v>257.69037232053802</c:v>
                </c:pt>
                <c:pt idx="111230">
                  <c:v>257.69268907581102</c:v>
                </c:pt>
                <c:pt idx="111231">
                  <c:v>257.69500583108498</c:v>
                </c:pt>
                <c:pt idx="111232">
                  <c:v>257.69732258635798</c:v>
                </c:pt>
                <c:pt idx="111233">
                  <c:v>257.69963934163201</c:v>
                </c:pt>
                <c:pt idx="111234">
                  <c:v>257.70195609690501</c:v>
                </c:pt>
                <c:pt idx="111235">
                  <c:v>257.70427285217897</c:v>
                </c:pt>
                <c:pt idx="111236">
                  <c:v>257.70658960745197</c:v>
                </c:pt>
                <c:pt idx="111237">
                  <c:v>257.708906362726</c:v>
                </c:pt>
                <c:pt idx="111238">
                  <c:v>257.711223117999</c:v>
                </c:pt>
                <c:pt idx="111239">
                  <c:v>257.71353987327302</c:v>
                </c:pt>
                <c:pt idx="111240">
                  <c:v>257.71585662854602</c:v>
                </c:pt>
                <c:pt idx="111241">
                  <c:v>257.71817338381999</c:v>
                </c:pt>
                <c:pt idx="111242">
                  <c:v>257.72049013909299</c:v>
                </c:pt>
                <c:pt idx="111243">
                  <c:v>257.72280689436701</c:v>
                </c:pt>
                <c:pt idx="111244">
                  <c:v>257.72512364964001</c:v>
                </c:pt>
                <c:pt idx="111245">
                  <c:v>257.72744040491398</c:v>
                </c:pt>
                <c:pt idx="111246">
                  <c:v>257.729757160188</c:v>
                </c:pt>
                <c:pt idx="111247">
                  <c:v>257.732073915461</c:v>
                </c:pt>
                <c:pt idx="111248">
                  <c:v>257.73439067073502</c:v>
                </c:pt>
                <c:pt idx="111249">
                  <c:v>257.73670742600802</c:v>
                </c:pt>
                <c:pt idx="111250">
                  <c:v>257.73902418128199</c:v>
                </c:pt>
                <c:pt idx="111251">
                  <c:v>257.74134093655499</c:v>
                </c:pt>
                <c:pt idx="111252">
                  <c:v>257.74365769182901</c:v>
                </c:pt>
                <c:pt idx="111253">
                  <c:v>257.74597444710201</c:v>
                </c:pt>
                <c:pt idx="111254">
                  <c:v>257.74829120237598</c:v>
                </c:pt>
                <c:pt idx="111255">
                  <c:v>257.75060795764898</c:v>
                </c:pt>
                <c:pt idx="111256">
                  <c:v>257.752924712923</c:v>
                </c:pt>
                <c:pt idx="111257">
                  <c:v>257.755241468196</c:v>
                </c:pt>
                <c:pt idx="111258">
                  <c:v>257.75755822347003</c:v>
                </c:pt>
                <c:pt idx="111259">
                  <c:v>257.75987497874303</c:v>
                </c:pt>
                <c:pt idx="111260">
                  <c:v>257.76219173401699</c:v>
                </c:pt>
                <c:pt idx="111261">
                  <c:v>257.76450848928999</c:v>
                </c:pt>
                <c:pt idx="111262">
                  <c:v>257.76682524456402</c:v>
                </c:pt>
                <c:pt idx="111263">
                  <c:v>257.76914199983702</c:v>
                </c:pt>
                <c:pt idx="111264">
                  <c:v>257.77145875511098</c:v>
                </c:pt>
                <c:pt idx="111265">
                  <c:v>257.77377551038398</c:v>
                </c:pt>
                <c:pt idx="111266">
                  <c:v>257.77609226565801</c:v>
                </c:pt>
                <c:pt idx="111267">
                  <c:v>257.77840902093101</c:v>
                </c:pt>
                <c:pt idx="111268">
                  <c:v>257.78072577620497</c:v>
                </c:pt>
                <c:pt idx="111269">
                  <c:v>257.78304253147797</c:v>
                </c:pt>
                <c:pt idx="111270">
                  <c:v>257.785359286752</c:v>
                </c:pt>
                <c:pt idx="111271">
                  <c:v>257.787676042025</c:v>
                </c:pt>
                <c:pt idx="111272">
                  <c:v>257.78999279729902</c:v>
                </c:pt>
                <c:pt idx="111273">
                  <c:v>257.79230955257202</c:v>
                </c:pt>
                <c:pt idx="111274">
                  <c:v>257.79462630784599</c:v>
                </c:pt>
                <c:pt idx="111275">
                  <c:v>257.79694306311899</c:v>
                </c:pt>
                <c:pt idx="111276">
                  <c:v>257.79925981839301</c:v>
                </c:pt>
                <c:pt idx="111277">
                  <c:v>257.80157657366601</c:v>
                </c:pt>
                <c:pt idx="111278">
                  <c:v>257.80389332893998</c:v>
                </c:pt>
                <c:pt idx="111279">
                  <c:v>257.80621008421298</c:v>
                </c:pt>
                <c:pt idx="111280">
                  <c:v>257.808526839487</c:v>
                </c:pt>
                <c:pt idx="111281">
                  <c:v>257.81084359476</c:v>
                </c:pt>
                <c:pt idx="111282">
                  <c:v>257.81316035003402</c:v>
                </c:pt>
                <c:pt idx="111283">
                  <c:v>257.81547710530702</c:v>
                </c:pt>
                <c:pt idx="111284">
                  <c:v>257.81779386058099</c:v>
                </c:pt>
                <c:pt idx="111285">
                  <c:v>257.82011061585399</c:v>
                </c:pt>
                <c:pt idx="111286">
                  <c:v>257.82242737112801</c:v>
                </c:pt>
                <c:pt idx="111287">
                  <c:v>257.82474412640101</c:v>
                </c:pt>
                <c:pt idx="111288">
                  <c:v>257.82706088167498</c:v>
                </c:pt>
                <c:pt idx="111289">
                  <c:v>257.829377636949</c:v>
                </c:pt>
                <c:pt idx="111290">
                  <c:v>257.831694392222</c:v>
                </c:pt>
                <c:pt idx="111291">
                  <c:v>257.83401114749603</c:v>
                </c:pt>
                <c:pt idx="111292">
                  <c:v>257.83632790276903</c:v>
                </c:pt>
                <c:pt idx="111293">
                  <c:v>257.83864465804299</c:v>
                </c:pt>
                <c:pt idx="111294">
                  <c:v>257.84096141331599</c:v>
                </c:pt>
                <c:pt idx="111295">
                  <c:v>257.84327816859002</c:v>
                </c:pt>
                <c:pt idx="111296">
                  <c:v>257.84559492386302</c:v>
                </c:pt>
                <c:pt idx="111297">
                  <c:v>257.84791167913698</c:v>
                </c:pt>
                <c:pt idx="111298">
                  <c:v>257.85022843440998</c:v>
                </c:pt>
                <c:pt idx="111299">
                  <c:v>257.85254518968401</c:v>
                </c:pt>
                <c:pt idx="111300">
                  <c:v>257.85486194495701</c:v>
                </c:pt>
                <c:pt idx="111301">
                  <c:v>257.85717870023097</c:v>
                </c:pt>
                <c:pt idx="111302">
                  <c:v>257.85949545550397</c:v>
                </c:pt>
                <c:pt idx="111303">
                  <c:v>257.861812210778</c:v>
                </c:pt>
                <c:pt idx="111304">
                  <c:v>257.864128966051</c:v>
                </c:pt>
                <c:pt idx="111305">
                  <c:v>257.86644572132502</c:v>
                </c:pt>
                <c:pt idx="111306">
                  <c:v>257.86876247659802</c:v>
                </c:pt>
                <c:pt idx="111307">
                  <c:v>257.87107923187199</c:v>
                </c:pt>
                <c:pt idx="111308">
                  <c:v>257.87339598714499</c:v>
                </c:pt>
                <c:pt idx="111309">
                  <c:v>257.87571274241901</c:v>
                </c:pt>
                <c:pt idx="111310">
                  <c:v>257.87802949769201</c:v>
                </c:pt>
                <c:pt idx="111311">
                  <c:v>257.88034625296598</c:v>
                </c:pt>
                <c:pt idx="111312">
                  <c:v>257.88266300823898</c:v>
                </c:pt>
                <c:pt idx="111313">
                  <c:v>257.884979763513</c:v>
                </c:pt>
                <c:pt idx="111314">
                  <c:v>257.887296518786</c:v>
                </c:pt>
                <c:pt idx="111315">
                  <c:v>257.88961327406003</c:v>
                </c:pt>
                <c:pt idx="111316">
                  <c:v>257.89193002933303</c:v>
                </c:pt>
                <c:pt idx="111317">
                  <c:v>257.89424678460699</c:v>
                </c:pt>
                <c:pt idx="111318">
                  <c:v>257.89656353987999</c:v>
                </c:pt>
                <c:pt idx="111319">
                  <c:v>257.89888029515402</c:v>
                </c:pt>
                <c:pt idx="111320">
                  <c:v>257.90119705042702</c:v>
                </c:pt>
                <c:pt idx="111321">
                  <c:v>257.90351380570098</c:v>
                </c:pt>
                <c:pt idx="111322">
                  <c:v>257.90583056097398</c:v>
                </c:pt>
                <c:pt idx="111323">
                  <c:v>257.90814731624801</c:v>
                </c:pt>
                <c:pt idx="111324">
                  <c:v>257.91046407152101</c:v>
                </c:pt>
                <c:pt idx="111325">
                  <c:v>257.91278082679497</c:v>
                </c:pt>
                <c:pt idx="111326">
                  <c:v>257.91509758206797</c:v>
                </c:pt>
                <c:pt idx="111327">
                  <c:v>257.917414337342</c:v>
                </c:pt>
                <c:pt idx="111328">
                  <c:v>257.919731092615</c:v>
                </c:pt>
                <c:pt idx="111329">
                  <c:v>257.92204784788902</c:v>
                </c:pt>
                <c:pt idx="111330">
                  <c:v>257.92436460316299</c:v>
                </c:pt>
                <c:pt idx="111331">
                  <c:v>257.92668135843599</c:v>
                </c:pt>
                <c:pt idx="111332">
                  <c:v>257.92899811371001</c:v>
                </c:pt>
                <c:pt idx="111333">
                  <c:v>257.93131486898301</c:v>
                </c:pt>
                <c:pt idx="111334">
                  <c:v>257.93363162425698</c:v>
                </c:pt>
                <c:pt idx="111335">
                  <c:v>257.93594837952998</c:v>
                </c:pt>
                <c:pt idx="111336">
                  <c:v>257.938265134804</c:v>
                </c:pt>
                <c:pt idx="111337">
                  <c:v>257.940581890077</c:v>
                </c:pt>
                <c:pt idx="111338">
                  <c:v>257.94289864535102</c:v>
                </c:pt>
                <c:pt idx="111339">
                  <c:v>257.94521540062402</c:v>
                </c:pt>
                <c:pt idx="111340">
                  <c:v>257.94753215589799</c:v>
                </c:pt>
                <c:pt idx="111341">
                  <c:v>257.94984891117099</c:v>
                </c:pt>
                <c:pt idx="111342">
                  <c:v>257.95216566644501</c:v>
                </c:pt>
                <c:pt idx="111343">
                  <c:v>257.95448242171801</c:v>
                </c:pt>
                <c:pt idx="111344">
                  <c:v>257.95679917699198</c:v>
                </c:pt>
                <c:pt idx="111345">
                  <c:v>257.95911593226498</c:v>
                </c:pt>
                <c:pt idx="111346">
                  <c:v>257.961432687539</c:v>
                </c:pt>
                <c:pt idx="111347">
                  <c:v>257.963749442812</c:v>
                </c:pt>
                <c:pt idx="111348">
                  <c:v>257.96606619808603</c:v>
                </c:pt>
                <c:pt idx="111349">
                  <c:v>257.96838295335903</c:v>
                </c:pt>
                <c:pt idx="111350">
                  <c:v>257.97069970863299</c:v>
                </c:pt>
                <c:pt idx="111351">
                  <c:v>257.97301646390599</c:v>
                </c:pt>
                <c:pt idx="111352">
                  <c:v>257.97533321918002</c:v>
                </c:pt>
                <c:pt idx="111353">
                  <c:v>257.97764997445302</c:v>
                </c:pt>
                <c:pt idx="111354">
                  <c:v>257.97996672972698</c:v>
                </c:pt>
                <c:pt idx="111355">
                  <c:v>257.98228348499998</c:v>
                </c:pt>
                <c:pt idx="111356">
                  <c:v>257.98460024027401</c:v>
                </c:pt>
                <c:pt idx="111357">
                  <c:v>257.98691699554701</c:v>
                </c:pt>
                <c:pt idx="111358">
                  <c:v>257.98923375082097</c:v>
                </c:pt>
                <c:pt idx="111359">
                  <c:v>257.99155050609397</c:v>
                </c:pt>
                <c:pt idx="111360">
                  <c:v>257.993867261368</c:v>
                </c:pt>
                <c:pt idx="111361">
                  <c:v>257.996184016641</c:v>
                </c:pt>
                <c:pt idx="111362">
                  <c:v>257.99850077191502</c:v>
                </c:pt>
                <c:pt idx="111363">
                  <c:v>258.00081752718802</c:v>
                </c:pt>
                <c:pt idx="111364">
                  <c:v>258.00313428246199</c:v>
                </c:pt>
                <c:pt idx="111365">
                  <c:v>258.00545103773499</c:v>
                </c:pt>
                <c:pt idx="111366">
                  <c:v>258.00776779300901</c:v>
                </c:pt>
                <c:pt idx="111367">
                  <c:v>258.01008454828201</c:v>
                </c:pt>
                <c:pt idx="111368">
                  <c:v>258.01240130355598</c:v>
                </c:pt>
                <c:pt idx="111369">
                  <c:v>258.01471805882898</c:v>
                </c:pt>
                <c:pt idx="111370">
                  <c:v>258.017034814103</c:v>
                </c:pt>
                <c:pt idx="111371">
                  <c:v>258.019351569376</c:v>
                </c:pt>
                <c:pt idx="111372">
                  <c:v>258.02166832465002</c:v>
                </c:pt>
                <c:pt idx="111373">
                  <c:v>258.02398507992399</c:v>
                </c:pt>
                <c:pt idx="111374">
                  <c:v>258.02630183519699</c:v>
                </c:pt>
                <c:pt idx="111375">
                  <c:v>258.02861859047101</c:v>
                </c:pt>
                <c:pt idx="111376">
                  <c:v>258.03093534574401</c:v>
                </c:pt>
                <c:pt idx="111377">
                  <c:v>258.03325210101798</c:v>
                </c:pt>
                <c:pt idx="111378">
                  <c:v>258.03556885629098</c:v>
                </c:pt>
                <c:pt idx="111379">
                  <c:v>258.037885611565</c:v>
                </c:pt>
                <c:pt idx="111380">
                  <c:v>258.040202366838</c:v>
                </c:pt>
                <c:pt idx="111381">
                  <c:v>258.04251912211203</c:v>
                </c:pt>
                <c:pt idx="111382">
                  <c:v>258.04483587738503</c:v>
                </c:pt>
                <c:pt idx="111383">
                  <c:v>258.04715263265899</c:v>
                </c:pt>
                <c:pt idx="111384">
                  <c:v>258.04946938793199</c:v>
                </c:pt>
                <c:pt idx="111385">
                  <c:v>258.05178614320602</c:v>
                </c:pt>
                <c:pt idx="111386">
                  <c:v>258.05410289847902</c:v>
                </c:pt>
                <c:pt idx="111387">
                  <c:v>258.05641965375298</c:v>
                </c:pt>
                <c:pt idx="111388">
                  <c:v>258.05873640902598</c:v>
                </c:pt>
                <c:pt idx="111389">
                  <c:v>258.06105316430001</c:v>
                </c:pt>
                <c:pt idx="111390">
                  <c:v>258.06336991957301</c:v>
                </c:pt>
                <c:pt idx="111391">
                  <c:v>258.06568667484697</c:v>
                </c:pt>
                <c:pt idx="111392">
                  <c:v>258.06800343011997</c:v>
                </c:pt>
                <c:pt idx="111393">
                  <c:v>258.070320185394</c:v>
                </c:pt>
                <c:pt idx="111394">
                  <c:v>258.072636940667</c:v>
                </c:pt>
                <c:pt idx="111395">
                  <c:v>258.07495369594102</c:v>
                </c:pt>
                <c:pt idx="111396">
                  <c:v>258.07727045121402</c:v>
                </c:pt>
                <c:pt idx="111397">
                  <c:v>258.07958720648799</c:v>
                </c:pt>
                <c:pt idx="111398">
                  <c:v>258.08190396176099</c:v>
                </c:pt>
                <c:pt idx="111399">
                  <c:v>258.08422071703501</c:v>
                </c:pt>
                <c:pt idx="111400">
                  <c:v>258.08653747230801</c:v>
                </c:pt>
                <c:pt idx="111401">
                  <c:v>258.08885422758198</c:v>
                </c:pt>
                <c:pt idx="111402">
                  <c:v>258.09117098285498</c:v>
                </c:pt>
                <c:pt idx="111403">
                  <c:v>258.093487738129</c:v>
                </c:pt>
                <c:pt idx="111404">
                  <c:v>258.095804493402</c:v>
                </c:pt>
                <c:pt idx="111405">
                  <c:v>258.09812124867602</c:v>
                </c:pt>
                <c:pt idx="111406">
                  <c:v>258.10043800394902</c:v>
                </c:pt>
                <c:pt idx="111407">
                  <c:v>258.10275475922299</c:v>
                </c:pt>
                <c:pt idx="111408">
                  <c:v>258.10507151449599</c:v>
                </c:pt>
                <c:pt idx="111409">
                  <c:v>258.10738826977001</c:v>
                </c:pt>
                <c:pt idx="111410">
                  <c:v>258.10970502504301</c:v>
                </c:pt>
                <c:pt idx="111411">
                  <c:v>258.11202178031698</c:v>
                </c:pt>
                <c:pt idx="111412">
                  <c:v>258.11433853558998</c:v>
                </c:pt>
                <c:pt idx="111413">
                  <c:v>258.116655290864</c:v>
                </c:pt>
                <c:pt idx="111414">
                  <c:v>258.118972046137</c:v>
                </c:pt>
                <c:pt idx="111415">
                  <c:v>258.12128880141103</c:v>
                </c:pt>
                <c:pt idx="111416">
                  <c:v>258.12360555668499</c:v>
                </c:pt>
                <c:pt idx="111417">
                  <c:v>258.12592231195799</c:v>
                </c:pt>
                <c:pt idx="111418">
                  <c:v>258.12823906723202</c:v>
                </c:pt>
                <c:pt idx="111419">
                  <c:v>258.13055582250502</c:v>
                </c:pt>
                <c:pt idx="111420">
                  <c:v>258.13287257777898</c:v>
                </c:pt>
                <c:pt idx="111421">
                  <c:v>258.13518933305198</c:v>
                </c:pt>
                <c:pt idx="111422">
                  <c:v>258.13750608832601</c:v>
                </c:pt>
                <c:pt idx="111423">
                  <c:v>258.13982284359901</c:v>
                </c:pt>
                <c:pt idx="111424">
                  <c:v>258.14213959887297</c:v>
                </c:pt>
                <c:pt idx="111425">
                  <c:v>258.14445635414597</c:v>
                </c:pt>
                <c:pt idx="111426">
                  <c:v>258.14677310942</c:v>
                </c:pt>
                <c:pt idx="111427">
                  <c:v>258.149089864693</c:v>
                </c:pt>
                <c:pt idx="111428">
                  <c:v>258.15140661996702</c:v>
                </c:pt>
                <c:pt idx="111429">
                  <c:v>258.15372337524002</c:v>
                </c:pt>
                <c:pt idx="111430">
                  <c:v>258.15604013051399</c:v>
                </c:pt>
                <c:pt idx="111431">
                  <c:v>258.15835688578699</c:v>
                </c:pt>
                <c:pt idx="111432">
                  <c:v>258.16067364106101</c:v>
                </c:pt>
                <c:pt idx="111433">
                  <c:v>258.16299039633401</c:v>
                </c:pt>
                <c:pt idx="111434">
                  <c:v>258.16530715160798</c:v>
                </c:pt>
                <c:pt idx="111435">
                  <c:v>258.16762390688098</c:v>
                </c:pt>
                <c:pt idx="111436">
                  <c:v>258.169940662155</c:v>
                </c:pt>
                <c:pt idx="111437">
                  <c:v>258.172257417428</c:v>
                </c:pt>
                <c:pt idx="111438">
                  <c:v>258.17457417270202</c:v>
                </c:pt>
                <c:pt idx="111439">
                  <c:v>258.17689092797502</c:v>
                </c:pt>
                <c:pt idx="111440">
                  <c:v>258.17920768324899</c:v>
                </c:pt>
                <c:pt idx="111441">
                  <c:v>258.18152443852199</c:v>
                </c:pt>
                <c:pt idx="111442">
                  <c:v>258.18384119379601</c:v>
                </c:pt>
                <c:pt idx="111443">
                  <c:v>258.18615794906901</c:v>
                </c:pt>
                <c:pt idx="111444">
                  <c:v>258.18847470434298</c:v>
                </c:pt>
                <c:pt idx="111445">
                  <c:v>258.19079145961598</c:v>
                </c:pt>
                <c:pt idx="111446">
                  <c:v>258.19310821489</c:v>
                </c:pt>
                <c:pt idx="111447">
                  <c:v>258.195424970163</c:v>
                </c:pt>
                <c:pt idx="111448">
                  <c:v>258.19774172543703</c:v>
                </c:pt>
                <c:pt idx="111449">
                  <c:v>258.20005848071003</c:v>
                </c:pt>
                <c:pt idx="111450">
                  <c:v>258.20237523598399</c:v>
                </c:pt>
                <c:pt idx="111451">
                  <c:v>258.20469199125699</c:v>
                </c:pt>
                <c:pt idx="111452">
                  <c:v>258.20700874653102</c:v>
                </c:pt>
                <c:pt idx="111453">
                  <c:v>258.20932550180402</c:v>
                </c:pt>
                <c:pt idx="111454">
                  <c:v>258.21164225707798</c:v>
                </c:pt>
                <c:pt idx="111455">
                  <c:v>258.21395901235098</c:v>
                </c:pt>
                <c:pt idx="111456">
                  <c:v>258.21627576762501</c:v>
                </c:pt>
                <c:pt idx="111457">
                  <c:v>258.21859252289801</c:v>
                </c:pt>
                <c:pt idx="111458">
                  <c:v>258.22090927817197</c:v>
                </c:pt>
                <c:pt idx="111459">
                  <c:v>258.223226033446</c:v>
                </c:pt>
                <c:pt idx="111460">
                  <c:v>258.225542788719</c:v>
                </c:pt>
                <c:pt idx="111461">
                  <c:v>258.22785954399302</c:v>
                </c:pt>
                <c:pt idx="111462">
                  <c:v>258.23017629926602</c:v>
                </c:pt>
                <c:pt idx="111463">
                  <c:v>258.23249305453999</c:v>
                </c:pt>
                <c:pt idx="111464">
                  <c:v>258.23480980981299</c:v>
                </c:pt>
                <c:pt idx="111465">
                  <c:v>258.23712656508701</c:v>
                </c:pt>
                <c:pt idx="111466">
                  <c:v>258.23944332036001</c:v>
                </c:pt>
                <c:pt idx="111467">
                  <c:v>258.24176007563398</c:v>
                </c:pt>
                <c:pt idx="111468">
                  <c:v>258.24407683090698</c:v>
                </c:pt>
                <c:pt idx="111469">
                  <c:v>258.246393586181</c:v>
                </c:pt>
                <c:pt idx="111470">
                  <c:v>258.248710341454</c:v>
                </c:pt>
                <c:pt idx="111471">
                  <c:v>258.25102709672802</c:v>
                </c:pt>
                <c:pt idx="111472">
                  <c:v>258.25334385200102</c:v>
                </c:pt>
                <c:pt idx="111473">
                  <c:v>258.25566060727499</c:v>
                </c:pt>
                <c:pt idx="111474">
                  <c:v>258.25797736254799</c:v>
                </c:pt>
                <c:pt idx="111475">
                  <c:v>258.26029411782201</c:v>
                </c:pt>
                <c:pt idx="111476">
                  <c:v>258.26261087309501</c:v>
                </c:pt>
                <c:pt idx="111477">
                  <c:v>258.26492762836898</c:v>
                </c:pt>
                <c:pt idx="111478">
                  <c:v>258.26724438364198</c:v>
                </c:pt>
                <c:pt idx="111479">
                  <c:v>258.269561138916</c:v>
                </c:pt>
                <c:pt idx="111480">
                  <c:v>258.271877894189</c:v>
                </c:pt>
                <c:pt idx="111481">
                  <c:v>258.27419464946303</c:v>
                </c:pt>
                <c:pt idx="111482">
                  <c:v>258.27651140473603</c:v>
                </c:pt>
                <c:pt idx="111483">
                  <c:v>258.27882816000999</c:v>
                </c:pt>
                <c:pt idx="111484">
                  <c:v>258.28114491528299</c:v>
                </c:pt>
                <c:pt idx="111485">
                  <c:v>258.28346167055702</c:v>
                </c:pt>
                <c:pt idx="111486">
                  <c:v>258.28577842583002</c:v>
                </c:pt>
                <c:pt idx="111487">
                  <c:v>258.28809518110398</c:v>
                </c:pt>
                <c:pt idx="111488">
                  <c:v>258.29041193637698</c:v>
                </c:pt>
                <c:pt idx="111489">
                  <c:v>258.29272869165101</c:v>
                </c:pt>
                <c:pt idx="111490">
                  <c:v>258.29504544692401</c:v>
                </c:pt>
                <c:pt idx="111491">
                  <c:v>258.29736220219797</c:v>
                </c:pt>
                <c:pt idx="111492">
                  <c:v>258.29967895747097</c:v>
                </c:pt>
                <c:pt idx="111493">
                  <c:v>258.301995712745</c:v>
                </c:pt>
                <c:pt idx="111494">
                  <c:v>258.304312468018</c:v>
                </c:pt>
                <c:pt idx="111495">
                  <c:v>258.30662922329202</c:v>
                </c:pt>
                <c:pt idx="111496">
                  <c:v>258.30894597856502</c:v>
                </c:pt>
                <c:pt idx="111497">
                  <c:v>258.31126273383899</c:v>
                </c:pt>
                <c:pt idx="111498">
                  <c:v>258.31357948911199</c:v>
                </c:pt>
                <c:pt idx="111499">
                  <c:v>258.31589624438601</c:v>
                </c:pt>
                <c:pt idx="111500">
                  <c:v>258.31821299965901</c:v>
                </c:pt>
                <c:pt idx="111501">
                  <c:v>258.32052975493298</c:v>
                </c:pt>
                <c:pt idx="111502">
                  <c:v>258.322846510207</c:v>
                </c:pt>
                <c:pt idx="111503">
                  <c:v>258.32516326548</c:v>
                </c:pt>
                <c:pt idx="111504">
                  <c:v>258.32748002075402</c:v>
                </c:pt>
                <c:pt idx="111505">
                  <c:v>258.32979677602702</c:v>
                </c:pt>
                <c:pt idx="111506">
                  <c:v>258.33211353130099</c:v>
                </c:pt>
                <c:pt idx="111507">
                  <c:v>258.33443028657399</c:v>
                </c:pt>
                <c:pt idx="111508">
                  <c:v>258.33674704184801</c:v>
                </c:pt>
                <c:pt idx="111509">
                  <c:v>258.33906379712101</c:v>
                </c:pt>
                <c:pt idx="111510">
                  <c:v>258.34138055239498</c:v>
                </c:pt>
                <c:pt idx="111511">
                  <c:v>258.34369730766798</c:v>
                </c:pt>
                <c:pt idx="111512">
                  <c:v>258.346014062942</c:v>
                </c:pt>
                <c:pt idx="111513">
                  <c:v>258.348330818215</c:v>
                </c:pt>
                <c:pt idx="111514">
                  <c:v>258.35064757348903</c:v>
                </c:pt>
                <c:pt idx="111515">
                  <c:v>258.35296432876203</c:v>
                </c:pt>
                <c:pt idx="111516">
                  <c:v>258.35528108403599</c:v>
                </c:pt>
                <c:pt idx="111517">
                  <c:v>258.35759783930899</c:v>
                </c:pt>
                <c:pt idx="111518">
                  <c:v>258.35991459458302</c:v>
                </c:pt>
                <c:pt idx="111519">
                  <c:v>258.36223134985602</c:v>
                </c:pt>
                <c:pt idx="111520">
                  <c:v>258.36454810512998</c:v>
                </c:pt>
                <c:pt idx="111521">
                  <c:v>258.36686486040298</c:v>
                </c:pt>
                <c:pt idx="111522">
                  <c:v>258.36918161567701</c:v>
                </c:pt>
                <c:pt idx="111523">
                  <c:v>258.37149837095001</c:v>
                </c:pt>
                <c:pt idx="111524">
                  <c:v>258.37381512622397</c:v>
                </c:pt>
                <c:pt idx="111525">
                  <c:v>258.37613188149697</c:v>
                </c:pt>
                <c:pt idx="111526">
                  <c:v>258.378448636771</c:v>
                </c:pt>
                <c:pt idx="111527">
                  <c:v>258.380765392044</c:v>
                </c:pt>
                <c:pt idx="111528">
                  <c:v>258.38308214731802</c:v>
                </c:pt>
                <c:pt idx="111529">
                  <c:v>258.38539890259102</c:v>
                </c:pt>
                <c:pt idx="111530">
                  <c:v>258.38771565786499</c:v>
                </c:pt>
                <c:pt idx="111531">
                  <c:v>258.39003241313799</c:v>
                </c:pt>
                <c:pt idx="111532">
                  <c:v>258.39234916841201</c:v>
                </c:pt>
                <c:pt idx="111533">
                  <c:v>258.39466592368501</c:v>
                </c:pt>
                <c:pt idx="111534">
                  <c:v>258.39698267895898</c:v>
                </c:pt>
                <c:pt idx="111535">
                  <c:v>258.39929943423198</c:v>
                </c:pt>
                <c:pt idx="111536">
                  <c:v>258.401616189506</c:v>
                </c:pt>
                <c:pt idx="111537">
                  <c:v>258.403932944779</c:v>
                </c:pt>
                <c:pt idx="111538">
                  <c:v>258.40624970005302</c:v>
                </c:pt>
                <c:pt idx="111539">
                  <c:v>258.40856645532602</c:v>
                </c:pt>
                <c:pt idx="111540">
                  <c:v>258.41088321059999</c:v>
                </c:pt>
                <c:pt idx="111541">
                  <c:v>258.41319996587299</c:v>
                </c:pt>
                <c:pt idx="111542">
                  <c:v>258.41551672114701</c:v>
                </c:pt>
                <c:pt idx="111543">
                  <c:v>258.41783347642001</c:v>
                </c:pt>
                <c:pt idx="111544">
                  <c:v>258.42015023169398</c:v>
                </c:pt>
                <c:pt idx="111545">
                  <c:v>258.422466986968</c:v>
                </c:pt>
                <c:pt idx="111546">
                  <c:v>258.424783742241</c:v>
                </c:pt>
                <c:pt idx="111547">
                  <c:v>258.42710049751503</c:v>
                </c:pt>
                <c:pt idx="111548">
                  <c:v>258.42941725278803</c:v>
                </c:pt>
                <c:pt idx="111549">
                  <c:v>258.43173400806199</c:v>
                </c:pt>
                <c:pt idx="111550">
                  <c:v>258.43405076333499</c:v>
                </c:pt>
                <c:pt idx="111551">
                  <c:v>258.43636751860902</c:v>
                </c:pt>
                <c:pt idx="111552">
                  <c:v>258.43868427388202</c:v>
                </c:pt>
                <c:pt idx="111553">
                  <c:v>258.44100102915598</c:v>
                </c:pt>
                <c:pt idx="111554">
                  <c:v>258.44331778442898</c:v>
                </c:pt>
                <c:pt idx="111555">
                  <c:v>258.44563453970301</c:v>
                </c:pt>
                <c:pt idx="111556">
                  <c:v>258.44795129497601</c:v>
                </c:pt>
                <c:pt idx="111557">
                  <c:v>258.45026805024997</c:v>
                </c:pt>
                <c:pt idx="111558">
                  <c:v>258.45258480552297</c:v>
                </c:pt>
                <c:pt idx="111559">
                  <c:v>258.454901560797</c:v>
                </c:pt>
                <c:pt idx="111560">
                  <c:v>258.45721831607</c:v>
                </c:pt>
                <c:pt idx="111561">
                  <c:v>258.45953507134402</c:v>
                </c:pt>
                <c:pt idx="111562">
                  <c:v>258.46185182661702</c:v>
                </c:pt>
                <c:pt idx="111563">
                  <c:v>258.46416858189099</c:v>
                </c:pt>
                <c:pt idx="111564">
                  <c:v>258.46648533716399</c:v>
                </c:pt>
                <c:pt idx="111565">
                  <c:v>258.46880209243801</c:v>
                </c:pt>
                <c:pt idx="111566">
                  <c:v>258.47111884771101</c:v>
                </c:pt>
                <c:pt idx="111567">
                  <c:v>258.47343560298498</c:v>
                </c:pt>
                <c:pt idx="111568">
                  <c:v>258.47575235825798</c:v>
                </c:pt>
                <c:pt idx="111569">
                  <c:v>258.478069113532</c:v>
                </c:pt>
                <c:pt idx="111570">
                  <c:v>258.480385868805</c:v>
                </c:pt>
                <c:pt idx="111571">
                  <c:v>258.48270262407902</c:v>
                </c:pt>
                <c:pt idx="111572">
                  <c:v>258.48501937935202</c:v>
                </c:pt>
                <c:pt idx="111573">
                  <c:v>258.48733613462599</c:v>
                </c:pt>
                <c:pt idx="111574">
                  <c:v>258.48965288989899</c:v>
                </c:pt>
                <c:pt idx="111575">
                  <c:v>258.49196964517301</c:v>
                </c:pt>
                <c:pt idx="111576">
                  <c:v>258.49428640044601</c:v>
                </c:pt>
                <c:pt idx="111577">
                  <c:v>258.49660315571998</c:v>
                </c:pt>
                <c:pt idx="111578">
                  <c:v>258.49891991099298</c:v>
                </c:pt>
                <c:pt idx="111579">
                  <c:v>258.501236666267</c:v>
                </c:pt>
                <c:pt idx="111580">
                  <c:v>258.50355342154</c:v>
                </c:pt>
                <c:pt idx="111581">
                  <c:v>258.50587017681403</c:v>
                </c:pt>
                <c:pt idx="111582">
                  <c:v>258.50818693208703</c:v>
                </c:pt>
                <c:pt idx="111583">
                  <c:v>258.51050368736099</c:v>
                </c:pt>
                <c:pt idx="111584">
                  <c:v>258.51282044263399</c:v>
                </c:pt>
                <c:pt idx="111585">
                  <c:v>258.51513719790802</c:v>
                </c:pt>
                <c:pt idx="111586">
                  <c:v>258.51745395318198</c:v>
                </c:pt>
                <c:pt idx="111587">
                  <c:v>258.51977070845498</c:v>
                </c:pt>
                <c:pt idx="111588">
                  <c:v>258.52208746372901</c:v>
                </c:pt>
                <c:pt idx="111589">
                  <c:v>258.52440421900201</c:v>
                </c:pt>
                <c:pt idx="111590">
                  <c:v>258.52672097427597</c:v>
                </c:pt>
                <c:pt idx="111591">
                  <c:v>258.52903772954897</c:v>
                </c:pt>
                <c:pt idx="111592">
                  <c:v>258.531354484823</c:v>
                </c:pt>
                <c:pt idx="111593">
                  <c:v>258.533671240096</c:v>
                </c:pt>
                <c:pt idx="111594">
                  <c:v>258.53598799537002</c:v>
                </c:pt>
                <c:pt idx="111595">
                  <c:v>258.53830475064302</c:v>
                </c:pt>
                <c:pt idx="111596">
                  <c:v>258.54062150591699</c:v>
                </c:pt>
                <c:pt idx="111597">
                  <c:v>258.54293826118999</c:v>
                </c:pt>
                <c:pt idx="111598">
                  <c:v>258.54525501646401</c:v>
                </c:pt>
                <c:pt idx="111599">
                  <c:v>258.54757177173701</c:v>
                </c:pt>
                <c:pt idx="111600">
                  <c:v>258.54988852701098</c:v>
                </c:pt>
                <c:pt idx="111601">
                  <c:v>258.55220528228398</c:v>
                </c:pt>
                <c:pt idx="111602">
                  <c:v>258.554522037558</c:v>
                </c:pt>
                <c:pt idx="111603">
                  <c:v>258.556838792831</c:v>
                </c:pt>
                <c:pt idx="111604">
                  <c:v>258.55915554810502</c:v>
                </c:pt>
                <c:pt idx="111605">
                  <c:v>258.56147230337803</c:v>
                </c:pt>
                <c:pt idx="111606">
                  <c:v>258.56378905865199</c:v>
                </c:pt>
                <c:pt idx="111607">
                  <c:v>258.56610581392499</c:v>
                </c:pt>
                <c:pt idx="111608">
                  <c:v>258.56842256919902</c:v>
                </c:pt>
                <c:pt idx="111609">
                  <c:v>258.57073932447202</c:v>
                </c:pt>
                <c:pt idx="111610">
                  <c:v>258.57305607974598</c:v>
                </c:pt>
                <c:pt idx="111611">
                  <c:v>258.57537283501898</c:v>
                </c:pt>
                <c:pt idx="111612">
                  <c:v>258.57768959029301</c:v>
                </c:pt>
                <c:pt idx="111613">
                  <c:v>258.58000634556601</c:v>
                </c:pt>
                <c:pt idx="111614">
                  <c:v>258.58232310083997</c:v>
                </c:pt>
                <c:pt idx="111615">
                  <c:v>258.58463985611297</c:v>
                </c:pt>
                <c:pt idx="111616">
                  <c:v>258.586956611387</c:v>
                </c:pt>
                <c:pt idx="111617">
                  <c:v>258.58927336666</c:v>
                </c:pt>
                <c:pt idx="111618">
                  <c:v>258.59159012193402</c:v>
                </c:pt>
                <c:pt idx="111619">
                  <c:v>258.59390687720702</c:v>
                </c:pt>
                <c:pt idx="111620">
                  <c:v>258.59622363248099</c:v>
                </c:pt>
                <c:pt idx="111621">
                  <c:v>258.59854038775399</c:v>
                </c:pt>
                <c:pt idx="111622">
                  <c:v>258.60085714302801</c:v>
                </c:pt>
                <c:pt idx="111623">
                  <c:v>258.60317389830101</c:v>
                </c:pt>
                <c:pt idx="111624">
                  <c:v>258.60549065357498</c:v>
                </c:pt>
                <c:pt idx="111625">
                  <c:v>258.60780740884798</c:v>
                </c:pt>
                <c:pt idx="111626">
                  <c:v>258.610124164122</c:v>
                </c:pt>
                <c:pt idx="111627">
                  <c:v>258.612440919395</c:v>
                </c:pt>
                <c:pt idx="111628">
                  <c:v>258.61475767466902</c:v>
                </c:pt>
                <c:pt idx="111629">
                  <c:v>258.61707442994299</c:v>
                </c:pt>
                <c:pt idx="111630">
                  <c:v>258.61939118521599</c:v>
                </c:pt>
                <c:pt idx="111631">
                  <c:v>258.62170794049001</c:v>
                </c:pt>
                <c:pt idx="111632">
                  <c:v>258.62402469576301</c:v>
                </c:pt>
                <c:pt idx="111633">
                  <c:v>258.62634145103698</c:v>
                </c:pt>
                <c:pt idx="111634">
                  <c:v>258.62865820630998</c:v>
                </c:pt>
                <c:pt idx="111635">
                  <c:v>258.630974961584</c:v>
                </c:pt>
                <c:pt idx="111636">
                  <c:v>258.633291716857</c:v>
                </c:pt>
                <c:pt idx="111637">
                  <c:v>258.63560847213103</c:v>
                </c:pt>
                <c:pt idx="111638">
                  <c:v>258.63792522740403</c:v>
                </c:pt>
                <c:pt idx="111639">
                  <c:v>258.64024198267799</c:v>
                </c:pt>
                <c:pt idx="111640">
                  <c:v>258.64255873795099</c:v>
                </c:pt>
                <c:pt idx="111641">
                  <c:v>258.64487549322502</c:v>
                </c:pt>
                <c:pt idx="111642">
                  <c:v>258.64719224849802</c:v>
                </c:pt>
                <c:pt idx="111643">
                  <c:v>258.64950900377198</c:v>
                </c:pt>
                <c:pt idx="111644">
                  <c:v>258.65182575904498</c:v>
                </c:pt>
                <c:pt idx="111645">
                  <c:v>258.65414251431901</c:v>
                </c:pt>
                <c:pt idx="111646">
                  <c:v>258.65645926959201</c:v>
                </c:pt>
                <c:pt idx="111647">
                  <c:v>258.65877602486597</c:v>
                </c:pt>
                <c:pt idx="111648">
                  <c:v>258.66109278013897</c:v>
                </c:pt>
                <c:pt idx="111649">
                  <c:v>258.663409535413</c:v>
                </c:pt>
                <c:pt idx="111650">
                  <c:v>258.665726290686</c:v>
                </c:pt>
                <c:pt idx="111651">
                  <c:v>258.66804304596002</c:v>
                </c:pt>
                <c:pt idx="111652">
                  <c:v>258.67035980123302</c:v>
                </c:pt>
                <c:pt idx="111653">
                  <c:v>258.67267655650699</c:v>
                </c:pt>
                <c:pt idx="111654">
                  <c:v>258.67499331177999</c:v>
                </c:pt>
                <c:pt idx="111655">
                  <c:v>258.67731006705401</c:v>
                </c:pt>
                <c:pt idx="111656">
                  <c:v>258.67962682232701</c:v>
                </c:pt>
                <c:pt idx="111657">
                  <c:v>258.68194357760098</c:v>
                </c:pt>
                <c:pt idx="111658">
                  <c:v>258.68426033287398</c:v>
                </c:pt>
                <c:pt idx="111659">
                  <c:v>258.686577088148</c:v>
                </c:pt>
                <c:pt idx="111660">
                  <c:v>258.688893843421</c:v>
                </c:pt>
                <c:pt idx="111661">
                  <c:v>258.69121059869502</c:v>
                </c:pt>
                <c:pt idx="111662">
                  <c:v>258.69352735396802</c:v>
                </c:pt>
                <c:pt idx="111663">
                  <c:v>258.69584410924199</c:v>
                </c:pt>
                <c:pt idx="111664">
                  <c:v>258.69816086451499</c:v>
                </c:pt>
                <c:pt idx="111665">
                  <c:v>258.70047761978901</c:v>
                </c:pt>
                <c:pt idx="111666">
                  <c:v>258.70279437506201</c:v>
                </c:pt>
                <c:pt idx="111667">
                  <c:v>258.70511113033598</c:v>
                </c:pt>
                <c:pt idx="111668">
                  <c:v>258.70742788560898</c:v>
                </c:pt>
                <c:pt idx="111669">
                  <c:v>258.709744640883</c:v>
                </c:pt>
                <c:pt idx="111670">
                  <c:v>258.712061396156</c:v>
                </c:pt>
                <c:pt idx="111671">
                  <c:v>258.71437815143003</c:v>
                </c:pt>
                <c:pt idx="111672">
                  <c:v>258.71669490670399</c:v>
                </c:pt>
                <c:pt idx="111673">
                  <c:v>258.71901166197699</c:v>
                </c:pt>
                <c:pt idx="111674">
                  <c:v>258.72132841725102</c:v>
                </c:pt>
                <c:pt idx="111675">
                  <c:v>258.72364517252402</c:v>
                </c:pt>
                <c:pt idx="111676">
                  <c:v>258.72596192779798</c:v>
                </c:pt>
                <c:pt idx="111677">
                  <c:v>258.72827868307098</c:v>
                </c:pt>
                <c:pt idx="111678">
                  <c:v>258.73059543834501</c:v>
                </c:pt>
                <c:pt idx="111679">
                  <c:v>258.73291219361801</c:v>
                </c:pt>
                <c:pt idx="111680">
                  <c:v>258.73522894889197</c:v>
                </c:pt>
                <c:pt idx="111681">
                  <c:v>258.73754570416497</c:v>
                </c:pt>
                <c:pt idx="111682">
                  <c:v>258.739862459439</c:v>
                </c:pt>
                <c:pt idx="111683">
                  <c:v>258.742179214712</c:v>
                </c:pt>
                <c:pt idx="111684">
                  <c:v>258.74449596998602</c:v>
                </c:pt>
                <c:pt idx="111685">
                  <c:v>258.74681272525902</c:v>
                </c:pt>
                <c:pt idx="111686">
                  <c:v>258.74912948053299</c:v>
                </c:pt>
                <c:pt idx="111687">
                  <c:v>258.75144623580599</c:v>
                </c:pt>
                <c:pt idx="111688">
                  <c:v>258.75376299108001</c:v>
                </c:pt>
                <c:pt idx="111689">
                  <c:v>258.75607974635301</c:v>
                </c:pt>
                <c:pt idx="111690">
                  <c:v>258.75839650162698</c:v>
                </c:pt>
                <c:pt idx="111691">
                  <c:v>258.76071325689998</c:v>
                </c:pt>
                <c:pt idx="111692">
                  <c:v>258.763030012174</c:v>
                </c:pt>
                <c:pt idx="111693">
                  <c:v>258.765346767447</c:v>
                </c:pt>
                <c:pt idx="111694">
                  <c:v>258.76766352272102</c:v>
                </c:pt>
                <c:pt idx="111695">
                  <c:v>258.76998027799402</c:v>
                </c:pt>
                <c:pt idx="111696">
                  <c:v>258.77229703326799</c:v>
                </c:pt>
                <c:pt idx="111697">
                  <c:v>258.77461378854099</c:v>
                </c:pt>
                <c:pt idx="111698">
                  <c:v>258.77693054381501</c:v>
                </c:pt>
                <c:pt idx="111699">
                  <c:v>258.77924729908801</c:v>
                </c:pt>
                <c:pt idx="111700">
                  <c:v>258.78156405436198</c:v>
                </c:pt>
                <c:pt idx="111701">
                  <c:v>258.78388080963498</c:v>
                </c:pt>
                <c:pt idx="111702">
                  <c:v>258.786197564909</c:v>
                </c:pt>
                <c:pt idx="111703">
                  <c:v>258.788514320182</c:v>
                </c:pt>
                <c:pt idx="111704">
                  <c:v>258.79083107545603</c:v>
                </c:pt>
                <c:pt idx="111705">
                  <c:v>258.79314783072903</c:v>
                </c:pt>
                <c:pt idx="111706">
                  <c:v>258.79546458600299</c:v>
                </c:pt>
                <c:pt idx="111707">
                  <c:v>258.79778134127599</c:v>
                </c:pt>
                <c:pt idx="111708">
                  <c:v>258.80009809655002</c:v>
                </c:pt>
                <c:pt idx="111709">
                  <c:v>258.80241485182302</c:v>
                </c:pt>
                <c:pt idx="111710">
                  <c:v>258.80473160709698</c:v>
                </c:pt>
                <c:pt idx="111711">
                  <c:v>258.80704836236998</c:v>
                </c:pt>
                <c:pt idx="111712">
                  <c:v>258.80936511764401</c:v>
                </c:pt>
                <c:pt idx="111713">
                  <c:v>258.81168187291701</c:v>
                </c:pt>
                <c:pt idx="111714">
                  <c:v>258.81399862819097</c:v>
                </c:pt>
                <c:pt idx="111715">
                  <c:v>258.816315383465</c:v>
                </c:pt>
                <c:pt idx="111716">
                  <c:v>258.818632138738</c:v>
                </c:pt>
                <c:pt idx="111717">
                  <c:v>258.82094889401202</c:v>
                </c:pt>
                <c:pt idx="111718">
                  <c:v>258.82326564928502</c:v>
                </c:pt>
                <c:pt idx="111719">
                  <c:v>258.82558240455899</c:v>
                </c:pt>
                <c:pt idx="111720">
                  <c:v>258.82789915983199</c:v>
                </c:pt>
                <c:pt idx="111721">
                  <c:v>258.83021591510601</c:v>
                </c:pt>
                <c:pt idx="111722">
                  <c:v>258.83253267037901</c:v>
                </c:pt>
                <c:pt idx="111723">
                  <c:v>258.83484942565298</c:v>
                </c:pt>
                <c:pt idx="111724">
                  <c:v>258.83716618092598</c:v>
                </c:pt>
                <c:pt idx="111725">
                  <c:v>258.8394829362</c:v>
                </c:pt>
                <c:pt idx="111726">
                  <c:v>258.841799691473</c:v>
                </c:pt>
                <c:pt idx="111727">
                  <c:v>258.84411644674702</c:v>
                </c:pt>
                <c:pt idx="111728">
                  <c:v>258.84643320202002</c:v>
                </c:pt>
                <c:pt idx="111729">
                  <c:v>258.84874995729399</c:v>
                </c:pt>
                <c:pt idx="111730">
                  <c:v>258.85106671256699</c:v>
                </c:pt>
                <c:pt idx="111731">
                  <c:v>258.85338346784101</c:v>
                </c:pt>
                <c:pt idx="111732">
                  <c:v>258.85570022311401</c:v>
                </c:pt>
                <c:pt idx="111733">
                  <c:v>258.85801697838798</c:v>
                </c:pt>
                <c:pt idx="111734">
                  <c:v>258.86033373366098</c:v>
                </c:pt>
                <c:pt idx="111735">
                  <c:v>258.862650488935</c:v>
                </c:pt>
                <c:pt idx="111736">
                  <c:v>258.864967244208</c:v>
                </c:pt>
                <c:pt idx="111737">
                  <c:v>258.86728399948203</c:v>
                </c:pt>
                <c:pt idx="111738">
                  <c:v>258.86960075475503</c:v>
                </c:pt>
                <c:pt idx="111739">
                  <c:v>258.87191751002899</c:v>
                </c:pt>
                <c:pt idx="111740">
                  <c:v>258.87423426530199</c:v>
                </c:pt>
                <c:pt idx="111741">
                  <c:v>258.87655102057602</c:v>
                </c:pt>
                <c:pt idx="111742">
                  <c:v>258.87886777584902</c:v>
                </c:pt>
                <c:pt idx="111743">
                  <c:v>258.88118453112298</c:v>
                </c:pt>
                <c:pt idx="111744">
                  <c:v>258.88350128639598</c:v>
                </c:pt>
                <c:pt idx="111745">
                  <c:v>258.88581804167001</c:v>
                </c:pt>
                <c:pt idx="111746">
                  <c:v>258.88813479694301</c:v>
                </c:pt>
                <c:pt idx="111747">
                  <c:v>258.89045155221697</c:v>
                </c:pt>
                <c:pt idx="111748">
                  <c:v>258.89276830748997</c:v>
                </c:pt>
                <c:pt idx="111749">
                  <c:v>258.895085062764</c:v>
                </c:pt>
                <c:pt idx="111750">
                  <c:v>258.897401818037</c:v>
                </c:pt>
                <c:pt idx="111751">
                  <c:v>258.89971857331102</c:v>
                </c:pt>
                <c:pt idx="111752">
                  <c:v>258.90203532858402</c:v>
                </c:pt>
                <c:pt idx="111753">
                  <c:v>258.90435208385799</c:v>
                </c:pt>
                <c:pt idx="111754">
                  <c:v>258.90666883913099</c:v>
                </c:pt>
                <c:pt idx="111755">
                  <c:v>258.90898559440501</c:v>
                </c:pt>
                <c:pt idx="111756">
                  <c:v>258.91130234967801</c:v>
                </c:pt>
                <c:pt idx="111757">
                  <c:v>258.91361910495198</c:v>
                </c:pt>
                <c:pt idx="111758">
                  <c:v>258.915935860226</c:v>
                </c:pt>
                <c:pt idx="111759">
                  <c:v>258.918252615499</c:v>
                </c:pt>
                <c:pt idx="111760">
                  <c:v>258.92056937077302</c:v>
                </c:pt>
                <c:pt idx="111761">
                  <c:v>258.92288612604602</c:v>
                </c:pt>
                <c:pt idx="111762">
                  <c:v>258.92520288131999</c:v>
                </c:pt>
                <c:pt idx="111763">
                  <c:v>258.92751963659299</c:v>
                </c:pt>
                <c:pt idx="111764">
                  <c:v>258.92983639186701</c:v>
                </c:pt>
                <c:pt idx="111765">
                  <c:v>258.93215314714001</c:v>
                </c:pt>
                <c:pt idx="111766">
                  <c:v>258.93446990241398</c:v>
                </c:pt>
                <c:pt idx="111767">
                  <c:v>258.93678665768698</c:v>
                </c:pt>
                <c:pt idx="111768">
                  <c:v>258.939103412961</c:v>
                </c:pt>
                <c:pt idx="111769">
                  <c:v>258.941420168234</c:v>
                </c:pt>
                <c:pt idx="111770">
                  <c:v>258.94373692350803</c:v>
                </c:pt>
                <c:pt idx="111771">
                  <c:v>258.94605367878103</c:v>
                </c:pt>
                <c:pt idx="111772">
                  <c:v>258.94837043405499</c:v>
                </c:pt>
                <c:pt idx="111773">
                  <c:v>258.95068718932799</c:v>
                </c:pt>
                <c:pt idx="111774">
                  <c:v>258.95300394460202</c:v>
                </c:pt>
                <c:pt idx="111775">
                  <c:v>258.95532069987502</c:v>
                </c:pt>
                <c:pt idx="111776">
                  <c:v>258.95763745514898</c:v>
                </c:pt>
                <c:pt idx="111777">
                  <c:v>258.95995421042198</c:v>
                </c:pt>
                <c:pt idx="111778">
                  <c:v>258.96227096569601</c:v>
                </c:pt>
                <c:pt idx="111779">
                  <c:v>258.96458772096901</c:v>
                </c:pt>
                <c:pt idx="111780">
                  <c:v>258.96690447624297</c:v>
                </c:pt>
                <c:pt idx="111781">
                  <c:v>258.96922123151597</c:v>
                </c:pt>
                <c:pt idx="111782">
                  <c:v>258.97153798679</c:v>
                </c:pt>
                <c:pt idx="111783">
                  <c:v>258.973854742063</c:v>
                </c:pt>
                <c:pt idx="111784">
                  <c:v>258.97617149733702</c:v>
                </c:pt>
                <c:pt idx="111785">
                  <c:v>258.97848825261002</c:v>
                </c:pt>
                <c:pt idx="111786">
                  <c:v>258.98080500788399</c:v>
                </c:pt>
                <c:pt idx="111787">
                  <c:v>258.98312176315699</c:v>
                </c:pt>
                <c:pt idx="111788">
                  <c:v>258.98543851843101</c:v>
                </c:pt>
                <c:pt idx="111789">
                  <c:v>258.98775527370401</c:v>
                </c:pt>
                <c:pt idx="111790">
                  <c:v>258.99007202897798</c:v>
                </c:pt>
                <c:pt idx="111791">
                  <c:v>258.99238878425098</c:v>
                </c:pt>
                <c:pt idx="111792">
                  <c:v>258.994705539525</c:v>
                </c:pt>
                <c:pt idx="111793">
                  <c:v>258.997022294798</c:v>
                </c:pt>
                <c:pt idx="111794">
                  <c:v>258.99933905007202</c:v>
                </c:pt>
                <c:pt idx="111795">
                  <c:v>259.00165580534502</c:v>
                </c:pt>
                <c:pt idx="111796">
                  <c:v>259.00397256061899</c:v>
                </c:pt>
                <c:pt idx="111797">
                  <c:v>259.00628931589199</c:v>
                </c:pt>
                <c:pt idx="111798">
                  <c:v>259.00860607116601</c:v>
                </c:pt>
                <c:pt idx="111799">
                  <c:v>259.01092282643901</c:v>
                </c:pt>
                <c:pt idx="111800">
                  <c:v>259.01323958171298</c:v>
                </c:pt>
                <c:pt idx="111801">
                  <c:v>259.015556336987</c:v>
                </c:pt>
                <c:pt idx="111802">
                  <c:v>259.01787309226</c:v>
                </c:pt>
                <c:pt idx="111803">
                  <c:v>259.02018984753403</c:v>
                </c:pt>
                <c:pt idx="111804">
                  <c:v>259.02250660280703</c:v>
                </c:pt>
                <c:pt idx="111805">
                  <c:v>259.02482335808099</c:v>
                </c:pt>
                <c:pt idx="111806">
                  <c:v>259.02714011335399</c:v>
                </c:pt>
                <c:pt idx="111807">
                  <c:v>259.02945686862802</c:v>
                </c:pt>
                <c:pt idx="111808">
                  <c:v>259.03177362390102</c:v>
                </c:pt>
                <c:pt idx="111809">
                  <c:v>259.03409037917498</c:v>
                </c:pt>
                <c:pt idx="111810">
                  <c:v>259.03640713444798</c:v>
                </c:pt>
                <c:pt idx="111811">
                  <c:v>259.03872388972201</c:v>
                </c:pt>
                <c:pt idx="111812">
                  <c:v>259.04104064499501</c:v>
                </c:pt>
                <c:pt idx="111813">
                  <c:v>259.04335740026897</c:v>
                </c:pt>
                <c:pt idx="111814">
                  <c:v>259.04567415554197</c:v>
                </c:pt>
                <c:pt idx="111815">
                  <c:v>259.047990910816</c:v>
                </c:pt>
                <c:pt idx="111816">
                  <c:v>259.050307666089</c:v>
                </c:pt>
                <c:pt idx="111817">
                  <c:v>259.05262442136302</c:v>
                </c:pt>
                <c:pt idx="111818">
                  <c:v>259.05494117663602</c:v>
                </c:pt>
                <c:pt idx="111819">
                  <c:v>259.05725793190999</c:v>
                </c:pt>
                <c:pt idx="111820">
                  <c:v>259.05957468718299</c:v>
                </c:pt>
                <c:pt idx="111821">
                  <c:v>259.06189144245701</c:v>
                </c:pt>
                <c:pt idx="111822">
                  <c:v>259.06420819773001</c:v>
                </c:pt>
                <c:pt idx="111823">
                  <c:v>259.06652495300398</c:v>
                </c:pt>
                <c:pt idx="111824">
                  <c:v>259.06884170827698</c:v>
                </c:pt>
                <c:pt idx="111825">
                  <c:v>259.071158463551</c:v>
                </c:pt>
                <c:pt idx="111826">
                  <c:v>259.073475218824</c:v>
                </c:pt>
                <c:pt idx="111827">
                  <c:v>259.07579197409802</c:v>
                </c:pt>
                <c:pt idx="111828">
                  <c:v>259.07810872937102</c:v>
                </c:pt>
                <c:pt idx="111829">
                  <c:v>259.08042548464499</c:v>
                </c:pt>
                <c:pt idx="111830">
                  <c:v>259.08274223991799</c:v>
                </c:pt>
                <c:pt idx="111831">
                  <c:v>259.08505899519201</c:v>
                </c:pt>
                <c:pt idx="111832">
                  <c:v>259.08737575046501</c:v>
                </c:pt>
                <c:pt idx="111833">
                  <c:v>259.08969250573898</c:v>
                </c:pt>
                <c:pt idx="111834">
                  <c:v>259.09200926101198</c:v>
                </c:pt>
                <c:pt idx="111835">
                  <c:v>259.094326016286</c:v>
                </c:pt>
                <c:pt idx="111836">
                  <c:v>259.096642771559</c:v>
                </c:pt>
                <c:pt idx="111837">
                  <c:v>259.09895952683303</c:v>
                </c:pt>
                <c:pt idx="111838">
                  <c:v>259.10127628210603</c:v>
                </c:pt>
                <c:pt idx="111839">
                  <c:v>259.10359303737999</c:v>
                </c:pt>
                <c:pt idx="111840">
                  <c:v>259.10590979265299</c:v>
                </c:pt>
                <c:pt idx="111841">
                  <c:v>259.10822654792702</c:v>
                </c:pt>
                <c:pt idx="111842">
                  <c:v>259.11054330320098</c:v>
                </c:pt>
                <c:pt idx="111843">
                  <c:v>259.11286005847398</c:v>
                </c:pt>
                <c:pt idx="111844">
                  <c:v>259.11517681374801</c:v>
                </c:pt>
                <c:pt idx="111845">
                  <c:v>259.11749356902101</c:v>
                </c:pt>
                <c:pt idx="111846">
                  <c:v>259.11981032429497</c:v>
                </c:pt>
                <c:pt idx="111847">
                  <c:v>259.12212707956797</c:v>
                </c:pt>
                <c:pt idx="111848">
                  <c:v>259.124443834842</c:v>
                </c:pt>
                <c:pt idx="111849">
                  <c:v>259.126760590115</c:v>
                </c:pt>
                <c:pt idx="111850">
                  <c:v>259.12907734538902</c:v>
                </c:pt>
                <c:pt idx="111851">
                  <c:v>259.13139410066202</c:v>
                </c:pt>
                <c:pt idx="111852">
                  <c:v>259.13371085593599</c:v>
                </c:pt>
                <c:pt idx="111853">
                  <c:v>259.13602761120899</c:v>
                </c:pt>
                <c:pt idx="111854">
                  <c:v>259.13834436648301</c:v>
                </c:pt>
                <c:pt idx="111855">
                  <c:v>259.14066112175601</c:v>
                </c:pt>
                <c:pt idx="111856">
                  <c:v>259.14297787702998</c:v>
                </c:pt>
                <c:pt idx="111857">
                  <c:v>259.14529463230298</c:v>
                </c:pt>
                <c:pt idx="111858">
                  <c:v>259.147611387577</c:v>
                </c:pt>
                <c:pt idx="111859">
                  <c:v>259.14992814285</c:v>
                </c:pt>
                <c:pt idx="111860">
                  <c:v>259.15224489812402</c:v>
                </c:pt>
                <c:pt idx="111861">
                  <c:v>259.15456165339702</c:v>
                </c:pt>
                <c:pt idx="111862">
                  <c:v>259.15687840867099</c:v>
                </c:pt>
                <c:pt idx="111863">
                  <c:v>259.15919516394399</c:v>
                </c:pt>
                <c:pt idx="111864">
                  <c:v>259.16151191921801</c:v>
                </c:pt>
                <c:pt idx="111865">
                  <c:v>259.16382867449101</c:v>
                </c:pt>
                <c:pt idx="111866">
                  <c:v>259.16614542976498</c:v>
                </c:pt>
                <c:pt idx="111867">
                  <c:v>259.16846218503798</c:v>
                </c:pt>
                <c:pt idx="111868">
                  <c:v>259.170778940312</c:v>
                </c:pt>
                <c:pt idx="111869">
                  <c:v>259.173095695585</c:v>
                </c:pt>
                <c:pt idx="111870">
                  <c:v>259.17541245085903</c:v>
                </c:pt>
                <c:pt idx="111871">
                  <c:v>259.17772920613203</c:v>
                </c:pt>
                <c:pt idx="111872">
                  <c:v>259.18004596140599</c:v>
                </c:pt>
                <c:pt idx="111873">
                  <c:v>259.18236271667899</c:v>
                </c:pt>
                <c:pt idx="111874">
                  <c:v>259.18467947195302</c:v>
                </c:pt>
                <c:pt idx="111875">
                  <c:v>259.18699622722602</c:v>
                </c:pt>
                <c:pt idx="111876">
                  <c:v>259.18931298249998</c:v>
                </c:pt>
                <c:pt idx="111877">
                  <c:v>259.19162973777298</c:v>
                </c:pt>
                <c:pt idx="111878">
                  <c:v>259.19394649304701</c:v>
                </c:pt>
                <c:pt idx="111879">
                  <c:v>259.19626324832001</c:v>
                </c:pt>
                <c:pt idx="111880">
                  <c:v>259.19858000359397</c:v>
                </c:pt>
                <c:pt idx="111881">
                  <c:v>259.20089675886697</c:v>
                </c:pt>
                <c:pt idx="111882">
                  <c:v>259.203213514141</c:v>
                </c:pt>
                <c:pt idx="111883">
                  <c:v>259.205530269414</c:v>
                </c:pt>
                <c:pt idx="111884">
                  <c:v>259.20784702468802</c:v>
                </c:pt>
                <c:pt idx="111885">
                  <c:v>259.21016377996199</c:v>
                </c:pt>
                <c:pt idx="111886">
                  <c:v>259.21248053523499</c:v>
                </c:pt>
                <c:pt idx="111887">
                  <c:v>259.21479729050901</c:v>
                </c:pt>
                <c:pt idx="111888">
                  <c:v>259.21711404578201</c:v>
                </c:pt>
                <c:pt idx="111889">
                  <c:v>259.21943080105598</c:v>
                </c:pt>
                <c:pt idx="111890">
                  <c:v>259.22174755632898</c:v>
                </c:pt>
                <c:pt idx="111891">
                  <c:v>259.224064311603</c:v>
                </c:pt>
                <c:pt idx="111892">
                  <c:v>259.226381066876</c:v>
                </c:pt>
                <c:pt idx="111893">
                  <c:v>259.22869782215002</c:v>
                </c:pt>
                <c:pt idx="111894">
                  <c:v>259.23101457742303</c:v>
                </c:pt>
                <c:pt idx="111895">
                  <c:v>259.23333133269699</c:v>
                </c:pt>
                <c:pt idx="111896">
                  <c:v>259.23564808796999</c:v>
                </c:pt>
                <c:pt idx="111897">
                  <c:v>259.23796484324401</c:v>
                </c:pt>
                <c:pt idx="111898">
                  <c:v>259.24028159851702</c:v>
                </c:pt>
                <c:pt idx="111899">
                  <c:v>259.24259835379098</c:v>
                </c:pt>
                <c:pt idx="111900">
                  <c:v>259.24491510906398</c:v>
                </c:pt>
                <c:pt idx="111901">
                  <c:v>259.247231864338</c:v>
                </c:pt>
                <c:pt idx="111902">
                  <c:v>259.24954861961101</c:v>
                </c:pt>
                <c:pt idx="111903">
                  <c:v>259.25186537488503</c:v>
                </c:pt>
                <c:pt idx="111904">
                  <c:v>259.25418213015797</c:v>
                </c:pt>
                <c:pt idx="111905">
                  <c:v>259.25649888543199</c:v>
                </c:pt>
                <c:pt idx="111906">
                  <c:v>259.258815640705</c:v>
                </c:pt>
                <c:pt idx="111907">
                  <c:v>259.26113239597902</c:v>
                </c:pt>
                <c:pt idx="111908">
                  <c:v>259.26344915125202</c:v>
                </c:pt>
                <c:pt idx="111909">
                  <c:v>259.26576590652598</c:v>
                </c:pt>
                <c:pt idx="111910">
                  <c:v>259.26808266179899</c:v>
                </c:pt>
                <c:pt idx="111911">
                  <c:v>259.27039941707301</c:v>
                </c:pt>
                <c:pt idx="111912">
                  <c:v>259.27271617234601</c:v>
                </c:pt>
                <c:pt idx="111913">
                  <c:v>259.27503292761997</c:v>
                </c:pt>
                <c:pt idx="111914">
                  <c:v>259.27734968289298</c:v>
                </c:pt>
                <c:pt idx="111915">
                  <c:v>259.279666438167</c:v>
                </c:pt>
                <c:pt idx="111916">
                  <c:v>259.28198319344</c:v>
                </c:pt>
                <c:pt idx="111917">
                  <c:v>259.28429994871402</c:v>
                </c:pt>
                <c:pt idx="111918">
                  <c:v>259.28661670398702</c:v>
                </c:pt>
                <c:pt idx="111919">
                  <c:v>259.28893345926099</c:v>
                </c:pt>
                <c:pt idx="111920">
                  <c:v>259.29125021453399</c:v>
                </c:pt>
                <c:pt idx="111921">
                  <c:v>259.29356696980801</c:v>
                </c:pt>
                <c:pt idx="111922">
                  <c:v>259.29588372508101</c:v>
                </c:pt>
                <c:pt idx="111923">
                  <c:v>259.29820048035498</c:v>
                </c:pt>
                <c:pt idx="111924">
                  <c:v>259.30051723562798</c:v>
                </c:pt>
                <c:pt idx="111925">
                  <c:v>259.302833990902</c:v>
                </c:pt>
                <c:pt idx="111926">
                  <c:v>259.305150746175</c:v>
                </c:pt>
                <c:pt idx="111927">
                  <c:v>259.30746750144903</c:v>
                </c:pt>
                <c:pt idx="111928">
                  <c:v>259.30978425672299</c:v>
                </c:pt>
                <c:pt idx="111929">
                  <c:v>259.31210101199599</c:v>
                </c:pt>
                <c:pt idx="111930">
                  <c:v>259.31441776727002</c:v>
                </c:pt>
                <c:pt idx="111931">
                  <c:v>259.31673452254302</c:v>
                </c:pt>
                <c:pt idx="111932">
                  <c:v>259.31905127781698</c:v>
                </c:pt>
                <c:pt idx="111933">
                  <c:v>259.32136803308998</c:v>
                </c:pt>
                <c:pt idx="111934">
                  <c:v>259.32368478836401</c:v>
                </c:pt>
                <c:pt idx="111935">
                  <c:v>259.32600154363701</c:v>
                </c:pt>
                <c:pt idx="111936">
                  <c:v>259.32831829891097</c:v>
                </c:pt>
                <c:pt idx="111937">
                  <c:v>259.33063505418397</c:v>
                </c:pt>
                <c:pt idx="111938">
                  <c:v>259.332951809458</c:v>
                </c:pt>
                <c:pt idx="111939">
                  <c:v>259.335268564731</c:v>
                </c:pt>
                <c:pt idx="111940">
                  <c:v>259.33758532000502</c:v>
                </c:pt>
                <c:pt idx="111941">
                  <c:v>259.33990207527802</c:v>
                </c:pt>
                <c:pt idx="111942">
                  <c:v>259.34221883055199</c:v>
                </c:pt>
                <c:pt idx="111943">
                  <c:v>259.34453558582499</c:v>
                </c:pt>
                <c:pt idx="111944">
                  <c:v>259.34685234109901</c:v>
                </c:pt>
                <c:pt idx="111945">
                  <c:v>259.34916909637201</c:v>
                </c:pt>
                <c:pt idx="111946">
                  <c:v>259.35148585164598</c:v>
                </c:pt>
                <c:pt idx="111947">
                  <c:v>259.35380260691898</c:v>
                </c:pt>
                <c:pt idx="111948">
                  <c:v>259.356119362193</c:v>
                </c:pt>
                <c:pt idx="111949">
                  <c:v>259.358436117466</c:v>
                </c:pt>
                <c:pt idx="111950">
                  <c:v>259.36075287274002</c:v>
                </c:pt>
                <c:pt idx="111951">
                  <c:v>259.36306962801302</c:v>
                </c:pt>
                <c:pt idx="111952">
                  <c:v>259.36538638328699</c:v>
                </c:pt>
                <c:pt idx="111953">
                  <c:v>259.36770313855999</c:v>
                </c:pt>
                <c:pt idx="111954">
                  <c:v>259.37001989383401</c:v>
                </c:pt>
                <c:pt idx="111955">
                  <c:v>259.37233664910701</c:v>
                </c:pt>
                <c:pt idx="111956">
                  <c:v>259.37465340438098</c:v>
                </c:pt>
                <c:pt idx="111957">
                  <c:v>259.37697015965398</c:v>
                </c:pt>
                <c:pt idx="111958">
                  <c:v>259.379286914928</c:v>
                </c:pt>
                <c:pt idx="111959">
                  <c:v>259.381603670201</c:v>
                </c:pt>
                <c:pt idx="111960">
                  <c:v>259.38392042547503</c:v>
                </c:pt>
                <c:pt idx="111961">
                  <c:v>259.38623718074803</c:v>
                </c:pt>
                <c:pt idx="111962">
                  <c:v>259.38855393602199</c:v>
                </c:pt>
                <c:pt idx="111963">
                  <c:v>259.39087069129499</c:v>
                </c:pt>
                <c:pt idx="111964">
                  <c:v>259.39318744656902</c:v>
                </c:pt>
                <c:pt idx="111965">
                  <c:v>259.39550420184202</c:v>
                </c:pt>
                <c:pt idx="111966">
                  <c:v>259.39782095711598</c:v>
                </c:pt>
                <c:pt idx="111967">
                  <c:v>259.40013771238898</c:v>
                </c:pt>
                <c:pt idx="111968">
                  <c:v>259.40245446766301</c:v>
                </c:pt>
                <c:pt idx="111969">
                  <c:v>259.40477122293601</c:v>
                </c:pt>
                <c:pt idx="111970">
                  <c:v>259.40708797820997</c:v>
                </c:pt>
                <c:pt idx="111971">
                  <c:v>259.409404733484</c:v>
                </c:pt>
                <c:pt idx="111972">
                  <c:v>259.411721488757</c:v>
                </c:pt>
                <c:pt idx="111973">
                  <c:v>259.41403824403102</c:v>
                </c:pt>
                <c:pt idx="111974">
                  <c:v>259.41635499930402</c:v>
                </c:pt>
                <c:pt idx="111975">
                  <c:v>259.41867175457799</c:v>
                </c:pt>
                <c:pt idx="111976">
                  <c:v>259.42098850985099</c:v>
                </c:pt>
                <c:pt idx="111977">
                  <c:v>259.42330526512501</c:v>
                </c:pt>
                <c:pt idx="111978">
                  <c:v>259.42562202039801</c:v>
                </c:pt>
                <c:pt idx="111979">
                  <c:v>259.42793877567198</c:v>
                </c:pt>
                <c:pt idx="111980">
                  <c:v>259.43025553094498</c:v>
                </c:pt>
                <c:pt idx="111981">
                  <c:v>259.432572286219</c:v>
                </c:pt>
                <c:pt idx="111982">
                  <c:v>259.434889041492</c:v>
                </c:pt>
                <c:pt idx="111983">
                  <c:v>259.43720579676602</c:v>
                </c:pt>
                <c:pt idx="111984">
                  <c:v>259.43952255203902</c:v>
                </c:pt>
                <c:pt idx="111985">
                  <c:v>259.44183930731299</c:v>
                </c:pt>
                <c:pt idx="111986">
                  <c:v>259.44415606258599</c:v>
                </c:pt>
                <c:pt idx="111987">
                  <c:v>259.44647281786001</c:v>
                </c:pt>
                <c:pt idx="111988">
                  <c:v>259.44878957313301</c:v>
                </c:pt>
                <c:pt idx="111989">
                  <c:v>259.45110632840698</c:v>
                </c:pt>
                <c:pt idx="111990">
                  <c:v>259.45342308367998</c:v>
                </c:pt>
                <c:pt idx="111991">
                  <c:v>259.455739838954</c:v>
                </c:pt>
                <c:pt idx="111992">
                  <c:v>259.458056594227</c:v>
                </c:pt>
                <c:pt idx="111993">
                  <c:v>259.46037334950103</c:v>
                </c:pt>
                <c:pt idx="111994">
                  <c:v>259.46269010477403</c:v>
                </c:pt>
                <c:pt idx="111995">
                  <c:v>259.46500686004799</c:v>
                </c:pt>
                <c:pt idx="111996">
                  <c:v>259.46732361532099</c:v>
                </c:pt>
                <c:pt idx="111997">
                  <c:v>259.46964037059502</c:v>
                </c:pt>
                <c:pt idx="111998">
                  <c:v>259.47195712586802</c:v>
                </c:pt>
                <c:pt idx="111999">
                  <c:v>259.47427388114198</c:v>
                </c:pt>
                <c:pt idx="112000">
                  <c:v>259.47659063641498</c:v>
                </c:pt>
                <c:pt idx="112001">
                  <c:v>259.47890739168901</c:v>
                </c:pt>
                <c:pt idx="112002">
                  <c:v>259.48122414696201</c:v>
                </c:pt>
                <c:pt idx="112003">
                  <c:v>259.48354090223597</c:v>
                </c:pt>
                <c:pt idx="112004">
                  <c:v>259.48585765750897</c:v>
                </c:pt>
                <c:pt idx="112005">
                  <c:v>259.488174412783</c:v>
                </c:pt>
                <c:pt idx="112006">
                  <c:v>259.490491168056</c:v>
                </c:pt>
                <c:pt idx="112007">
                  <c:v>259.49280792333002</c:v>
                </c:pt>
                <c:pt idx="112008">
                  <c:v>259.49512467860302</c:v>
                </c:pt>
                <c:pt idx="112009">
                  <c:v>259.49744143387699</c:v>
                </c:pt>
                <c:pt idx="112010">
                  <c:v>259.49975818914999</c:v>
                </c:pt>
                <c:pt idx="112011">
                  <c:v>259.50207494442401</c:v>
                </c:pt>
                <c:pt idx="112012">
                  <c:v>259.50439169969701</c:v>
                </c:pt>
                <c:pt idx="112013">
                  <c:v>259.50670845497098</c:v>
                </c:pt>
                <c:pt idx="112014">
                  <c:v>259.509025210245</c:v>
                </c:pt>
                <c:pt idx="112015">
                  <c:v>259.511341965518</c:v>
                </c:pt>
                <c:pt idx="112016">
                  <c:v>259.51365872079202</c:v>
                </c:pt>
                <c:pt idx="112017">
                  <c:v>259.51597547606502</c:v>
                </c:pt>
                <c:pt idx="112018">
                  <c:v>259.51829223133899</c:v>
                </c:pt>
                <c:pt idx="112019">
                  <c:v>259.52060898661199</c:v>
                </c:pt>
                <c:pt idx="112020">
                  <c:v>259.52292574188601</c:v>
                </c:pt>
                <c:pt idx="112021">
                  <c:v>259.52524249715901</c:v>
                </c:pt>
                <c:pt idx="112022">
                  <c:v>259.52755925243298</c:v>
                </c:pt>
                <c:pt idx="112023">
                  <c:v>259.52987600770598</c:v>
                </c:pt>
                <c:pt idx="112024">
                  <c:v>259.53219276298</c:v>
                </c:pt>
                <c:pt idx="112025">
                  <c:v>259.534509518253</c:v>
                </c:pt>
                <c:pt idx="112026">
                  <c:v>259.53682627352703</c:v>
                </c:pt>
                <c:pt idx="112027">
                  <c:v>259.53914302880003</c:v>
                </c:pt>
                <c:pt idx="112028">
                  <c:v>259.54145978407399</c:v>
                </c:pt>
                <c:pt idx="112029">
                  <c:v>259.54377653934699</c:v>
                </c:pt>
                <c:pt idx="112030">
                  <c:v>259.54609329462102</c:v>
                </c:pt>
                <c:pt idx="112031">
                  <c:v>259.54841004989402</c:v>
                </c:pt>
                <c:pt idx="112032">
                  <c:v>259.55072680516798</c:v>
                </c:pt>
                <c:pt idx="112033">
                  <c:v>259.55304356044098</c:v>
                </c:pt>
                <c:pt idx="112034">
                  <c:v>259.55536031571501</c:v>
                </c:pt>
                <c:pt idx="112035">
                  <c:v>259.55767707098801</c:v>
                </c:pt>
                <c:pt idx="112036">
                  <c:v>259.55999382626197</c:v>
                </c:pt>
                <c:pt idx="112037">
                  <c:v>259.56231058153497</c:v>
                </c:pt>
                <c:pt idx="112038">
                  <c:v>259.564627336809</c:v>
                </c:pt>
                <c:pt idx="112039">
                  <c:v>259.566944092082</c:v>
                </c:pt>
                <c:pt idx="112040">
                  <c:v>259.56926084735602</c:v>
                </c:pt>
                <c:pt idx="112041">
                  <c:v>259.57157760262902</c:v>
                </c:pt>
                <c:pt idx="112042">
                  <c:v>259.57389435790299</c:v>
                </c:pt>
                <c:pt idx="112043">
                  <c:v>259.57621111317599</c:v>
                </c:pt>
                <c:pt idx="112044">
                  <c:v>259.57852786845001</c:v>
                </c:pt>
                <c:pt idx="112045">
                  <c:v>259.58084462372301</c:v>
                </c:pt>
                <c:pt idx="112046">
                  <c:v>259.58316137899698</c:v>
                </c:pt>
                <c:pt idx="112047">
                  <c:v>259.58547813426998</c:v>
                </c:pt>
                <c:pt idx="112048">
                  <c:v>259.587794889544</c:v>
                </c:pt>
                <c:pt idx="112049">
                  <c:v>259.590111644817</c:v>
                </c:pt>
                <c:pt idx="112050">
                  <c:v>259.59242840009102</c:v>
                </c:pt>
                <c:pt idx="112051">
                  <c:v>259.59474515536402</c:v>
                </c:pt>
                <c:pt idx="112052">
                  <c:v>259.59706191063799</c:v>
                </c:pt>
                <c:pt idx="112053">
                  <c:v>259.59937866591099</c:v>
                </c:pt>
                <c:pt idx="112054">
                  <c:v>259.60169542118501</c:v>
                </c:pt>
                <c:pt idx="112055">
                  <c:v>259.60401217645801</c:v>
                </c:pt>
                <c:pt idx="112056">
                  <c:v>259.60632893173198</c:v>
                </c:pt>
                <c:pt idx="112057">
                  <c:v>259.608645687006</c:v>
                </c:pt>
                <c:pt idx="112058">
                  <c:v>259.610962442279</c:v>
                </c:pt>
                <c:pt idx="112059">
                  <c:v>259.61327919755303</c:v>
                </c:pt>
                <c:pt idx="112060">
                  <c:v>259.61559595282603</c:v>
                </c:pt>
                <c:pt idx="112061">
                  <c:v>259.61791270809999</c:v>
                </c:pt>
                <c:pt idx="112062">
                  <c:v>259.62022946337299</c:v>
                </c:pt>
                <c:pt idx="112063">
                  <c:v>259.62254621864702</c:v>
                </c:pt>
                <c:pt idx="112064">
                  <c:v>259.62486297392002</c:v>
                </c:pt>
                <c:pt idx="112065">
                  <c:v>259.62717972919398</c:v>
                </c:pt>
                <c:pt idx="112066">
                  <c:v>259.62949648446698</c:v>
                </c:pt>
                <c:pt idx="112067">
                  <c:v>259.63181323974101</c:v>
                </c:pt>
                <c:pt idx="112068">
                  <c:v>259.63412999501401</c:v>
                </c:pt>
                <c:pt idx="112069">
                  <c:v>259.63644675028797</c:v>
                </c:pt>
                <c:pt idx="112070">
                  <c:v>259.63876350556097</c:v>
                </c:pt>
                <c:pt idx="112071">
                  <c:v>259.641080260835</c:v>
                </c:pt>
                <c:pt idx="112072">
                  <c:v>259.643397016108</c:v>
                </c:pt>
                <c:pt idx="112073">
                  <c:v>259.64571377138202</c:v>
                </c:pt>
                <c:pt idx="112074">
                  <c:v>259.64803052665502</c:v>
                </c:pt>
                <c:pt idx="112075">
                  <c:v>259.65034728192899</c:v>
                </c:pt>
                <c:pt idx="112076">
                  <c:v>259.65266403720199</c:v>
                </c:pt>
                <c:pt idx="112077">
                  <c:v>259.65498079247601</c:v>
                </c:pt>
                <c:pt idx="112078">
                  <c:v>259.65729754774901</c:v>
                </c:pt>
                <c:pt idx="112079">
                  <c:v>259.65961430302298</c:v>
                </c:pt>
                <c:pt idx="112080">
                  <c:v>259.66193105829598</c:v>
                </c:pt>
                <c:pt idx="112081">
                  <c:v>259.66424781357</c:v>
                </c:pt>
                <c:pt idx="112082">
                  <c:v>259.666564568843</c:v>
                </c:pt>
                <c:pt idx="112083">
                  <c:v>259.66888132411702</c:v>
                </c:pt>
                <c:pt idx="112084">
                  <c:v>259.67119807939002</c:v>
                </c:pt>
                <c:pt idx="112085">
                  <c:v>259.67351483466399</c:v>
                </c:pt>
                <c:pt idx="112086">
                  <c:v>259.67583158993699</c:v>
                </c:pt>
                <c:pt idx="112087">
                  <c:v>259.67814834521101</c:v>
                </c:pt>
                <c:pt idx="112088">
                  <c:v>259.68046510048401</c:v>
                </c:pt>
                <c:pt idx="112089">
                  <c:v>259.68278185575798</c:v>
                </c:pt>
                <c:pt idx="112090">
                  <c:v>259.68509861103098</c:v>
                </c:pt>
                <c:pt idx="112091">
                  <c:v>259.687415366305</c:v>
                </c:pt>
                <c:pt idx="112092">
                  <c:v>259.689732121578</c:v>
                </c:pt>
                <c:pt idx="112093">
                  <c:v>259.69204887685203</c:v>
                </c:pt>
                <c:pt idx="112094">
                  <c:v>259.69436563212503</c:v>
                </c:pt>
                <c:pt idx="112095">
                  <c:v>259.69668238739899</c:v>
                </c:pt>
                <c:pt idx="112096">
                  <c:v>259.69899914267199</c:v>
                </c:pt>
                <c:pt idx="112097">
                  <c:v>259.70131589794602</c:v>
                </c:pt>
                <c:pt idx="112098">
                  <c:v>259.70363265321998</c:v>
                </c:pt>
                <c:pt idx="112099">
                  <c:v>259.70594940849298</c:v>
                </c:pt>
                <c:pt idx="112100">
                  <c:v>259.70826616376701</c:v>
                </c:pt>
                <c:pt idx="112101">
                  <c:v>259.71058291904001</c:v>
                </c:pt>
                <c:pt idx="112102">
                  <c:v>259.71289967431397</c:v>
                </c:pt>
                <c:pt idx="112103">
                  <c:v>259.71521642958697</c:v>
                </c:pt>
                <c:pt idx="112104">
                  <c:v>259.717533184861</c:v>
                </c:pt>
                <c:pt idx="112105">
                  <c:v>259.719849940134</c:v>
                </c:pt>
                <c:pt idx="112106">
                  <c:v>259.72216669540802</c:v>
                </c:pt>
                <c:pt idx="112107">
                  <c:v>259.72448345068102</c:v>
                </c:pt>
                <c:pt idx="112108">
                  <c:v>259.72680020595499</c:v>
                </c:pt>
                <c:pt idx="112109">
                  <c:v>259.72911696122799</c:v>
                </c:pt>
                <c:pt idx="112110">
                  <c:v>259.73143371650201</c:v>
                </c:pt>
                <c:pt idx="112111">
                  <c:v>259.73375047177501</c:v>
                </c:pt>
                <c:pt idx="112112">
                  <c:v>259.73606722704898</c:v>
                </c:pt>
                <c:pt idx="112113">
                  <c:v>259.73838398232198</c:v>
                </c:pt>
                <c:pt idx="112114">
                  <c:v>259.740700737596</c:v>
                </c:pt>
                <c:pt idx="112115">
                  <c:v>259.743017492869</c:v>
                </c:pt>
                <c:pt idx="112116">
                  <c:v>259.74533424814302</c:v>
                </c:pt>
                <c:pt idx="112117">
                  <c:v>259.74765100341602</c:v>
                </c:pt>
                <c:pt idx="112118">
                  <c:v>259.74996775868999</c:v>
                </c:pt>
                <c:pt idx="112119">
                  <c:v>259.75228451396299</c:v>
                </c:pt>
                <c:pt idx="112120">
                  <c:v>259.75460126923701</c:v>
                </c:pt>
                <c:pt idx="112121">
                  <c:v>259.75691802451001</c:v>
                </c:pt>
                <c:pt idx="112122">
                  <c:v>259.75923477978398</c:v>
                </c:pt>
                <c:pt idx="112123">
                  <c:v>259.76155153505698</c:v>
                </c:pt>
                <c:pt idx="112124">
                  <c:v>259.763868290331</c:v>
                </c:pt>
                <c:pt idx="112125">
                  <c:v>259.766185045604</c:v>
                </c:pt>
                <c:pt idx="112126">
                  <c:v>259.76850180087803</c:v>
                </c:pt>
                <c:pt idx="112127">
                  <c:v>259.77081855615103</c:v>
                </c:pt>
                <c:pt idx="112128">
                  <c:v>259.77313531142499</c:v>
                </c:pt>
                <c:pt idx="112129">
                  <c:v>259.77545206669799</c:v>
                </c:pt>
                <c:pt idx="112130">
                  <c:v>259.77776882197202</c:v>
                </c:pt>
                <c:pt idx="112131">
                  <c:v>259.78008557724502</c:v>
                </c:pt>
                <c:pt idx="112132">
                  <c:v>259.78240233251898</c:v>
                </c:pt>
                <c:pt idx="112133">
                  <c:v>259.78471908779198</c:v>
                </c:pt>
                <c:pt idx="112134">
                  <c:v>259.78703584306601</c:v>
                </c:pt>
                <c:pt idx="112135">
                  <c:v>259.78935259833901</c:v>
                </c:pt>
                <c:pt idx="112136">
                  <c:v>259.79166935361297</c:v>
                </c:pt>
                <c:pt idx="112137">
                  <c:v>259.79398610888597</c:v>
                </c:pt>
                <c:pt idx="112138">
                  <c:v>259.79630286416</c:v>
                </c:pt>
                <c:pt idx="112139">
                  <c:v>259.798619619433</c:v>
                </c:pt>
                <c:pt idx="112140">
                  <c:v>259.80093637470702</c:v>
                </c:pt>
                <c:pt idx="112141">
                  <c:v>259.80325312998099</c:v>
                </c:pt>
                <c:pt idx="112142">
                  <c:v>259.80556988525399</c:v>
                </c:pt>
                <c:pt idx="112143">
                  <c:v>259.80788664052801</c:v>
                </c:pt>
                <c:pt idx="112144">
                  <c:v>259.81020339580101</c:v>
                </c:pt>
                <c:pt idx="112145">
                  <c:v>259.81252015107498</c:v>
                </c:pt>
                <c:pt idx="112146">
                  <c:v>259.81483690634798</c:v>
                </c:pt>
                <c:pt idx="112147">
                  <c:v>259.817153661622</c:v>
                </c:pt>
                <c:pt idx="112148">
                  <c:v>259.819470416895</c:v>
                </c:pt>
                <c:pt idx="112149">
                  <c:v>259.82178717216902</c:v>
                </c:pt>
                <c:pt idx="112150">
                  <c:v>259.82410392744202</c:v>
                </c:pt>
                <c:pt idx="112151">
                  <c:v>259.82642068271599</c:v>
                </c:pt>
                <c:pt idx="112152">
                  <c:v>259.82873743798899</c:v>
                </c:pt>
                <c:pt idx="112153">
                  <c:v>259.83105419326301</c:v>
                </c:pt>
                <c:pt idx="112154">
                  <c:v>259.83337094853601</c:v>
                </c:pt>
                <c:pt idx="112155">
                  <c:v>259.83568770380998</c:v>
                </c:pt>
                <c:pt idx="112156">
                  <c:v>259.83800445908298</c:v>
                </c:pt>
                <c:pt idx="112157">
                  <c:v>259.840321214357</c:v>
                </c:pt>
                <c:pt idx="112158">
                  <c:v>259.84263796963</c:v>
                </c:pt>
                <c:pt idx="112159">
                  <c:v>259.84495472490403</c:v>
                </c:pt>
                <c:pt idx="112160">
                  <c:v>259.84727148017703</c:v>
                </c:pt>
                <c:pt idx="112161">
                  <c:v>259.84958823545099</c:v>
                </c:pt>
                <c:pt idx="112162">
                  <c:v>259.85190499072399</c:v>
                </c:pt>
                <c:pt idx="112163">
                  <c:v>259.85422174599802</c:v>
                </c:pt>
                <c:pt idx="112164">
                  <c:v>259.85653850127102</c:v>
                </c:pt>
                <c:pt idx="112165">
                  <c:v>259.85885525654498</c:v>
                </c:pt>
                <c:pt idx="112166">
                  <c:v>259.86117201181798</c:v>
                </c:pt>
                <c:pt idx="112167">
                  <c:v>259.86348876709201</c:v>
                </c:pt>
                <c:pt idx="112168">
                  <c:v>259.86580552236501</c:v>
                </c:pt>
                <c:pt idx="112169">
                  <c:v>259.86812227763897</c:v>
                </c:pt>
                <c:pt idx="112170">
                  <c:v>259.87043903291197</c:v>
                </c:pt>
                <c:pt idx="112171">
                  <c:v>259.872755788186</c:v>
                </c:pt>
                <c:pt idx="112172">
                  <c:v>259.875072543459</c:v>
                </c:pt>
                <c:pt idx="112173">
                  <c:v>259.87738929873302</c:v>
                </c:pt>
                <c:pt idx="112174">
                  <c:v>259.87970605400602</c:v>
                </c:pt>
                <c:pt idx="112175">
                  <c:v>259.88202280927999</c:v>
                </c:pt>
                <c:pt idx="112176">
                  <c:v>259.88433956455299</c:v>
                </c:pt>
                <c:pt idx="112177">
                  <c:v>259.88665631982701</c:v>
                </c:pt>
                <c:pt idx="112178">
                  <c:v>259.88897307510001</c:v>
                </c:pt>
                <c:pt idx="112179">
                  <c:v>259.89128983037398</c:v>
                </c:pt>
                <c:pt idx="112180">
                  <c:v>259.89360658564698</c:v>
                </c:pt>
                <c:pt idx="112181">
                  <c:v>259.895923340921</c:v>
                </c:pt>
                <c:pt idx="112182">
                  <c:v>259.898240096194</c:v>
                </c:pt>
                <c:pt idx="112183">
                  <c:v>259.90055685146802</c:v>
                </c:pt>
                <c:pt idx="112184">
                  <c:v>259.90287360674199</c:v>
                </c:pt>
                <c:pt idx="112185">
                  <c:v>259.90519036201499</c:v>
                </c:pt>
                <c:pt idx="112186">
                  <c:v>259.90750711728901</c:v>
                </c:pt>
                <c:pt idx="112187">
                  <c:v>259.90982387256201</c:v>
                </c:pt>
                <c:pt idx="112188">
                  <c:v>259.91214062783598</c:v>
                </c:pt>
                <c:pt idx="112189">
                  <c:v>259.91445738310898</c:v>
                </c:pt>
                <c:pt idx="112190">
                  <c:v>259.916774138383</c:v>
                </c:pt>
                <c:pt idx="112191">
                  <c:v>259.919090893656</c:v>
                </c:pt>
                <c:pt idx="112192">
                  <c:v>259.92140764893003</c:v>
                </c:pt>
                <c:pt idx="112193">
                  <c:v>259.92372440420303</c:v>
                </c:pt>
                <c:pt idx="112194">
                  <c:v>259.92604115947699</c:v>
                </c:pt>
                <c:pt idx="112195">
                  <c:v>259.92835791474999</c:v>
                </c:pt>
                <c:pt idx="112196">
                  <c:v>259.93067467002402</c:v>
                </c:pt>
                <c:pt idx="112197">
                  <c:v>259.93299142529702</c:v>
                </c:pt>
                <c:pt idx="112198">
                  <c:v>259.93530818057098</c:v>
                </c:pt>
                <c:pt idx="112199">
                  <c:v>259.93762493584398</c:v>
                </c:pt>
                <c:pt idx="112200">
                  <c:v>259.93994169111801</c:v>
                </c:pt>
                <c:pt idx="112201">
                  <c:v>259.94225844639101</c:v>
                </c:pt>
                <c:pt idx="112202">
                  <c:v>259.94457520166497</c:v>
                </c:pt>
                <c:pt idx="112203">
                  <c:v>259.94689195693798</c:v>
                </c:pt>
                <c:pt idx="112204">
                  <c:v>259.949208712212</c:v>
                </c:pt>
                <c:pt idx="112205">
                  <c:v>259.951525467485</c:v>
                </c:pt>
                <c:pt idx="112206">
                  <c:v>259.95384222275902</c:v>
                </c:pt>
                <c:pt idx="112207">
                  <c:v>259.95615897803202</c:v>
                </c:pt>
                <c:pt idx="112208">
                  <c:v>259.95847573330599</c:v>
                </c:pt>
                <c:pt idx="112209">
                  <c:v>259.96079248857899</c:v>
                </c:pt>
                <c:pt idx="112210">
                  <c:v>259.96310924385301</c:v>
                </c:pt>
                <c:pt idx="112211">
                  <c:v>259.96542599912601</c:v>
                </c:pt>
                <c:pt idx="112212">
                  <c:v>259.96774275439998</c:v>
                </c:pt>
                <c:pt idx="112213">
                  <c:v>259.97005950967298</c:v>
                </c:pt>
                <c:pt idx="112214">
                  <c:v>259.972376264947</c:v>
                </c:pt>
                <c:pt idx="112215">
                  <c:v>259.97469302022</c:v>
                </c:pt>
                <c:pt idx="112216">
                  <c:v>259.97700977549403</c:v>
                </c:pt>
                <c:pt idx="112217">
                  <c:v>259.97932653076703</c:v>
                </c:pt>
                <c:pt idx="112218">
                  <c:v>259.98164328604099</c:v>
                </c:pt>
                <c:pt idx="112219">
                  <c:v>259.98396004131399</c:v>
                </c:pt>
                <c:pt idx="112220">
                  <c:v>259.98627679658802</c:v>
                </c:pt>
                <c:pt idx="112221">
                  <c:v>259.98859355186102</c:v>
                </c:pt>
                <c:pt idx="112222">
                  <c:v>259.99091030713498</c:v>
                </c:pt>
                <c:pt idx="112223">
                  <c:v>259.99322706240798</c:v>
                </c:pt>
                <c:pt idx="112224">
                  <c:v>259.99554381768201</c:v>
                </c:pt>
                <c:pt idx="112225">
                  <c:v>259.99786057295501</c:v>
                </c:pt>
                <c:pt idx="112226">
                  <c:v>260.00017732822897</c:v>
                </c:pt>
                <c:pt idx="112227">
                  <c:v>260.002494083503</c:v>
                </c:pt>
                <c:pt idx="112228">
                  <c:v>260.004810838776</c:v>
                </c:pt>
                <c:pt idx="112229">
                  <c:v>260.00712759405002</c:v>
                </c:pt>
                <c:pt idx="112230">
                  <c:v>260.00944434932302</c:v>
                </c:pt>
                <c:pt idx="112231">
                  <c:v>260.01176110459699</c:v>
                </c:pt>
                <c:pt idx="112232">
                  <c:v>260.01407785986999</c:v>
                </c:pt>
                <c:pt idx="112233">
                  <c:v>260.01639461514401</c:v>
                </c:pt>
                <c:pt idx="112234">
                  <c:v>260.01871137041701</c:v>
                </c:pt>
                <c:pt idx="112235">
                  <c:v>260.02102812569098</c:v>
                </c:pt>
                <c:pt idx="112236">
                  <c:v>260.02334488096398</c:v>
                </c:pt>
                <c:pt idx="112237">
                  <c:v>260.025661636238</c:v>
                </c:pt>
                <c:pt idx="112238">
                  <c:v>260.027978391511</c:v>
                </c:pt>
                <c:pt idx="112239">
                  <c:v>260.03029514678502</c:v>
                </c:pt>
                <c:pt idx="112240">
                  <c:v>260.03261190205802</c:v>
                </c:pt>
                <c:pt idx="112241">
                  <c:v>260.03492865733199</c:v>
                </c:pt>
                <c:pt idx="112242">
                  <c:v>260.03724541260499</c:v>
                </c:pt>
                <c:pt idx="112243">
                  <c:v>260.03956216787901</c:v>
                </c:pt>
                <c:pt idx="112244">
                  <c:v>260.04187892315201</c:v>
                </c:pt>
                <c:pt idx="112245">
                  <c:v>260.04419567842598</c:v>
                </c:pt>
                <c:pt idx="112246">
                  <c:v>260.04651243369898</c:v>
                </c:pt>
                <c:pt idx="112247">
                  <c:v>260.048829188973</c:v>
                </c:pt>
                <c:pt idx="112248">
                  <c:v>260.051145944246</c:v>
                </c:pt>
                <c:pt idx="112249">
                  <c:v>260.05346269952003</c:v>
                </c:pt>
                <c:pt idx="112250">
                  <c:v>260.05577945479303</c:v>
                </c:pt>
                <c:pt idx="112251">
                  <c:v>260.05809621006699</c:v>
                </c:pt>
                <c:pt idx="112252">
                  <c:v>260.06041296533999</c:v>
                </c:pt>
                <c:pt idx="112253">
                  <c:v>260.06272972061402</c:v>
                </c:pt>
                <c:pt idx="112254">
                  <c:v>260.06504647588702</c:v>
                </c:pt>
                <c:pt idx="112255">
                  <c:v>260.06736323116098</c:v>
                </c:pt>
                <c:pt idx="112256">
                  <c:v>260.06967998643398</c:v>
                </c:pt>
                <c:pt idx="112257">
                  <c:v>260.07199674170801</c:v>
                </c:pt>
                <c:pt idx="112258">
                  <c:v>260.07431349698101</c:v>
                </c:pt>
                <c:pt idx="112259">
                  <c:v>260.07663025225497</c:v>
                </c:pt>
                <c:pt idx="112260">
                  <c:v>260.07894700752797</c:v>
                </c:pt>
                <c:pt idx="112261">
                  <c:v>260.081263762802</c:v>
                </c:pt>
                <c:pt idx="112262">
                  <c:v>260.083580518075</c:v>
                </c:pt>
                <c:pt idx="112263">
                  <c:v>260.08589727334902</c:v>
                </c:pt>
                <c:pt idx="112264">
                  <c:v>260.08821402862202</c:v>
                </c:pt>
                <c:pt idx="112265">
                  <c:v>260.09053078389599</c:v>
                </c:pt>
                <c:pt idx="112266">
                  <c:v>260.09284753916899</c:v>
                </c:pt>
                <c:pt idx="112267">
                  <c:v>260.09516429444301</c:v>
                </c:pt>
                <c:pt idx="112268">
                  <c:v>260.09748104971601</c:v>
                </c:pt>
                <c:pt idx="112269">
                  <c:v>260.09979780498998</c:v>
                </c:pt>
                <c:pt idx="112270">
                  <c:v>260.102114560264</c:v>
                </c:pt>
                <c:pt idx="112271">
                  <c:v>260.104431315537</c:v>
                </c:pt>
                <c:pt idx="112272">
                  <c:v>260.10674807081102</c:v>
                </c:pt>
                <c:pt idx="112273">
                  <c:v>260.10906482608402</c:v>
                </c:pt>
                <c:pt idx="112274">
                  <c:v>260.11138158135799</c:v>
                </c:pt>
                <c:pt idx="112275">
                  <c:v>260.11369833663099</c:v>
                </c:pt>
                <c:pt idx="112276">
                  <c:v>260.11601509190501</c:v>
                </c:pt>
                <c:pt idx="112277">
                  <c:v>260.11833184717801</c:v>
                </c:pt>
                <c:pt idx="112278">
                  <c:v>260.12064860245198</c:v>
                </c:pt>
                <c:pt idx="112279">
                  <c:v>260.12296535772498</c:v>
                </c:pt>
                <c:pt idx="112280">
                  <c:v>260.125282112999</c:v>
                </c:pt>
                <c:pt idx="112281">
                  <c:v>260.127598868272</c:v>
                </c:pt>
                <c:pt idx="112282">
                  <c:v>260.12991562354603</c:v>
                </c:pt>
                <c:pt idx="112283">
                  <c:v>260.13223237881903</c:v>
                </c:pt>
                <c:pt idx="112284">
                  <c:v>260.13454913409299</c:v>
                </c:pt>
                <c:pt idx="112285">
                  <c:v>260.13686588936599</c:v>
                </c:pt>
                <c:pt idx="112286">
                  <c:v>260.13918264464002</c:v>
                </c:pt>
                <c:pt idx="112287">
                  <c:v>260.14149939991302</c:v>
                </c:pt>
                <c:pt idx="112288">
                  <c:v>260.14381615518698</c:v>
                </c:pt>
                <c:pt idx="112289">
                  <c:v>260.14613291045998</c:v>
                </c:pt>
                <c:pt idx="112290">
                  <c:v>260.14844966573401</c:v>
                </c:pt>
                <c:pt idx="112291">
                  <c:v>260.15076642100701</c:v>
                </c:pt>
                <c:pt idx="112292">
                  <c:v>260.15308317628097</c:v>
                </c:pt>
                <c:pt idx="112293">
                  <c:v>260.15539993155397</c:v>
                </c:pt>
                <c:pt idx="112294">
                  <c:v>260.157716686828</c:v>
                </c:pt>
                <c:pt idx="112295">
                  <c:v>260.160033442101</c:v>
                </c:pt>
                <c:pt idx="112296">
                  <c:v>260.16235019737502</c:v>
                </c:pt>
                <c:pt idx="112297">
                  <c:v>260.16466695264802</c:v>
                </c:pt>
                <c:pt idx="112298">
                  <c:v>260.16698370792199</c:v>
                </c:pt>
                <c:pt idx="112299">
                  <c:v>260.16930046319499</c:v>
                </c:pt>
                <c:pt idx="112300">
                  <c:v>260.17161721846901</c:v>
                </c:pt>
                <c:pt idx="112301">
                  <c:v>260.17393397374201</c:v>
                </c:pt>
                <c:pt idx="112302">
                  <c:v>260.17625072901598</c:v>
                </c:pt>
                <c:pt idx="112303">
                  <c:v>260.17856748428898</c:v>
                </c:pt>
                <c:pt idx="112304">
                  <c:v>260.180884239563</c:v>
                </c:pt>
                <c:pt idx="112305">
                  <c:v>260.183200994836</c:v>
                </c:pt>
                <c:pt idx="112306">
                  <c:v>260.18551775011002</c:v>
                </c:pt>
                <c:pt idx="112307">
                  <c:v>260.18783450538302</c:v>
                </c:pt>
                <c:pt idx="112308">
                  <c:v>260.19015126065699</c:v>
                </c:pt>
                <c:pt idx="112309">
                  <c:v>260.19246801592999</c:v>
                </c:pt>
                <c:pt idx="112310">
                  <c:v>260.19478477120401</c:v>
                </c:pt>
                <c:pt idx="112311">
                  <c:v>260.19710152647701</c:v>
                </c:pt>
                <c:pt idx="112312">
                  <c:v>260.19941828175098</c:v>
                </c:pt>
                <c:pt idx="112313">
                  <c:v>260.201735037025</c:v>
                </c:pt>
                <c:pt idx="112314">
                  <c:v>260.204051792298</c:v>
                </c:pt>
                <c:pt idx="112315">
                  <c:v>260.20636854757203</c:v>
                </c:pt>
                <c:pt idx="112316">
                  <c:v>260.20868530284503</c:v>
                </c:pt>
                <c:pt idx="112317">
                  <c:v>260.21100205811899</c:v>
                </c:pt>
                <c:pt idx="112318">
                  <c:v>260.21331881339199</c:v>
                </c:pt>
                <c:pt idx="112319">
                  <c:v>260.21563556866602</c:v>
                </c:pt>
                <c:pt idx="112320">
                  <c:v>260.21795232393902</c:v>
                </c:pt>
                <c:pt idx="112321">
                  <c:v>260.22026907921298</c:v>
                </c:pt>
                <c:pt idx="112322">
                  <c:v>260.22258583448598</c:v>
                </c:pt>
                <c:pt idx="112323">
                  <c:v>260.22490258976001</c:v>
                </c:pt>
                <c:pt idx="112324">
                  <c:v>260.22721934503301</c:v>
                </c:pt>
                <c:pt idx="112325">
                  <c:v>260.22953610030697</c:v>
                </c:pt>
                <c:pt idx="112326">
                  <c:v>260.23185285557997</c:v>
                </c:pt>
                <c:pt idx="112327">
                  <c:v>260.234169610854</c:v>
                </c:pt>
                <c:pt idx="112328">
                  <c:v>260.236486366127</c:v>
                </c:pt>
                <c:pt idx="112329">
                  <c:v>260.23880312140102</c:v>
                </c:pt>
                <c:pt idx="112330">
                  <c:v>260.24111987667402</c:v>
                </c:pt>
                <c:pt idx="112331">
                  <c:v>260.24343663194799</c:v>
                </c:pt>
                <c:pt idx="112332">
                  <c:v>260.24575338722099</c:v>
                </c:pt>
                <c:pt idx="112333">
                  <c:v>260.24807014249501</c:v>
                </c:pt>
                <c:pt idx="112334">
                  <c:v>260.25038689776801</c:v>
                </c:pt>
                <c:pt idx="112335">
                  <c:v>260.25270365304198</c:v>
                </c:pt>
                <c:pt idx="112336">
                  <c:v>260.25502040831498</c:v>
                </c:pt>
                <c:pt idx="112337">
                  <c:v>260.257337163589</c:v>
                </c:pt>
                <c:pt idx="112338">
                  <c:v>260.259653918862</c:v>
                </c:pt>
                <c:pt idx="112339">
                  <c:v>260.26197067413602</c:v>
                </c:pt>
                <c:pt idx="112340">
                  <c:v>260.26428742940902</c:v>
                </c:pt>
                <c:pt idx="112341">
                  <c:v>260.26660418468299</c:v>
                </c:pt>
                <c:pt idx="112342">
                  <c:v>260.26892093995599</c:v>
                </c:pt>
                <c:pt idx="112343">
                  <c:v>260.27123769523001</c:v>
                </c:pt>
                <c:pt idx="112344">
                  <c:v>260.27355445050301</c:v>
                </c:pt>
                <c:pt idx="112345">
                  <c:v>260.27587120577698</c:v>
                </c:pt>
                <c:pt idx="112346">
                  <c:v>260.27818796104998</c:v>
                </c:pt>
                <c:pt idx="112347">
                  <c:v>260.280504716324</c:v>
                </c:pt>
                <c:pt idx="112348">
                  <c:v>260.282821471597</c:v>
                </c:pt>
                <c:pt idx="112349">
                  <c:v>260.28513822687103</c:v>
                </c:pt>
                <c:pt idx="112350">
                  <c:v>260.28745498214403</c:v>
                </c:pt>
                <c:pt idx="112351">
                  <c:v>260.28977173741799</c:v>
                </c:pt>
                <c:pt idx="112352">
                  <c:v>260.29208849269099</c:v>
                </c:pt>
                <c:pt idx="112353">
                  <c:v>260.29440524796502</c:v>
                </c:pt>
                <c:pt idx="112354">
                  <c:v>260.29672200323898</c:v>
                </c:pt>
                <c:pt idx="112355">
                  <c:v>260.29903875851198</c:v>
                </c:pt>
                <c:pt idx="112356">
                  <c:v>260.30135551378601</c:v>
                </c:pt>
                <c:pt idx="112357">
                  <c:v>260.30367226905901</c:v>
                </c:pt>
                <c:pt idx="112358">
                  <c:v>260.30598902433297</c:v>
                </c:pt>
                <c:pt idx="112359">
                  <c:v>260.30830577960597</c:v>
                </c:pt>
                <c:pt idx="112360">
                  <c:v>260.31062253488</c:v>
                </c:pt>
                <c:pt idx="112361">
                  <c:v>260.312939290153</c:v>
                </c:pt>
                <c:pt idx="112362">
                  <c:v>260.31525604542702</c:v>
                </c:pt>
                <c:pt idx="112363">
                  <c:v>260.31757280070002</c:v>
                </c:pt>
                <c:pt idx="112364">
                  <c:v>260.31988955597399</c:v>
                </c:pt>
                <c:pt idx="112365">
                  <c:v>260.32220631124699</c:v>
                </c:pt>
                <c:pt idx="112366">
                  <c:v>260.32452306652101</c:v>
                </c:pt>
                <c:pt idx="112367">
                  <c:v>260.32683982179401</c:v>
                </c:pt>
                <c:pt idx="112368">
                  <c:v>260.32915657706798</c:v>
                </c:pt>
                <c:pt idx="112369">
                  <c:v>260.33147333234098</c:v>
                </c:pt>
                <c:pt idx="112370">
                  <c:v>260.333790087615</c:v>
                </c:pt>
                <c:pt idx="112371">
                  <c:v>260.336106842888</c:v>
                </c:pt>
                <c:pt idx="112372">
                  <c:v>260.33842359816202</c:v>
                </c:pt>
                <c:pt idx="112373">
                  <c:v>260.34074035343502</c:v>
                </c:pt>
                <c:pt idx="112374">
                  <c:v>260.34305710870899</c:v>
                </c:pt>
                <c:pt idx="112375">
                  <c:v>260.34537386398199</c:v>
                </c:pt>
                <c:pt idx="112376">
                  <c:v>260.34769061925601</c:v>
                </c:pt>
                <c:pt idx="112377">
                  <c:v>260.35000737452901</c:v>
                </c:pt>
                <c:pt idx="112378">
                  <c:v>260.35232412980298</c:v>
                </c:pt>
                <c:pt idx="112379">
                  <c:v>260.35464088507598</c:v>
                </c:pt>
                <c:pt idx="112380">
                  <c:v>260.35695764035</c:v>
                </c:pt>
                <c:pt idx="112381">
                  <c:v>260.359274395623</c:v>
                </c:pt>
                <c:pt idx="112382">
                  <c:v>260.36159115089703</c:v>
                </c:pt>
                <c:pt idx="112383">
                  <c:v>260.36390790617003</c:v>
                </c:pt>
                <c:pt idx="112384">
                  <c:v>260.36622466144399</c:v>
                </c:pt>
                <c:pt idx="112385">
                  <c:v>260.36854141671699</c:v>
                </c:pt>
                <c:pt idx="112386">
                  <c:v>260.37085817199102</c:v>
                </c:pt>
                <c:pt idx="112387">
                  <c:v>260.37317492726402</c:v>
                </c:pt>
                <c:pt idx="112388">
                  <c:v>260.37549168253798</c:v>
                </c:pt>
                <c:pt idx="112389">
                  <c:v>260.37780843781098</c:v>
                </c:pt>
                <c:pt idx="112390">
                  <c:v>260.38012519308501</c:v>
                </c:pt>
                <c:pt idx="112391">
                  <c:v>260.38244194835801</c:v>
                </c:pt>
                <c:pt idx="112392">
                  <c:v>260.38475870363197</c:v>
                </c:pt>
                <c:pt idx="112393">
                  <c:v>260.38707545890497</c:v>
                </c:pt>
                <c:pt idx="112394">
                  <c:v>260.389392214179</c:v>
                </c:pt>
                <c:pt idx="112395">
                  <c:v>260.391708969452</c:v>
                </c:pt>
                <c:pt idx="112396">
                  <c:v>260.39402572472602</c:v>
                </c:pt>
                <c:pt idx="112397">
                  <c:v>260.39634247999999</c:v>
                </c:pt>
                <c:pt idx="112398">
                  <c:v>260.39865923527299</c:v>
                </c:pt>
                <c:pt idx="112399">
                  <c:v>260.40097599054701</c:v>
                </c:pt>
                <c:pt idx="112400">
                  <c:v>260.40329274582001</c:v>
                </c:pt>
                <c:pt idx="112401">
                  <c:v>260.40560950109398</c:v>
                </c:pt>
                <c:pt idx="112402">
                  <c:v>260.40792625636698</c:v>
                </c:pt>
                <c:pt idx="112403">
                  <c:v>260.410243011641</c:v>
                </c:pt>
                <c:pt idx="112404">
                  <c:v>260.412559766914</c:v>
                </c:pt>
                <c:pt idx="112405">
                  <c:v>260.41487652218802</c:v>
                </c:pt>
                <c:pt idx="112406">
                  <c:v>260.41719327746102</c:v>
                </c:pt>
                <c:pt idx="112407">
                  <c:v>260.41951003273499</c:v>
                </c:pt>
                <c:pt idx="112408">
                  <c:v>260.42182678800799</c:v>
                </c:pt>
                <c:pt idx="112409">
                  <c:v>260.42414354328201</c:v>
                </c:pt>
                <c:pt idx="112410">
                  <c:v>260.42646029855501</c:v>
                </c:pt>
                <c:pt idx="112411">
                  <c:v>260.42877705382898</c:v>
                </c:pt>
                <c:pt idx="112412">
                  <c:v>260.43109380910198</c:v>
                </c:pt>
                <c:pt idx="112413">
                  <c:v>260.433410564376</c:v>
                </c:pt>
                <c:pt idx="112414">
                  <c:v>260.435727319649</c:v>
                </c:pt>
                <c:pt idx="112415">
                  <c:v>260.43804407492303</c:v>
                </c:pt>
                <c:pt idx="112416">
                  <c:v>260.44036083019603</c:v>
                </c:pt>
                <c:pt idx="112417">
                  <c:v>260.44267758546999</c:v>
                </c:pt>
                <c:pt idx="112418">
                  <c:v>260.44499434074299</c:v>
                </c:pt>
                <c:pt idx="112419">
                  <c:v>260.44731109601702</c:v>
                </c:pt>
                <c:pt idx="112420">
                  <c:v>260.44962785129002</c:v>
                </c:pt>
                <c:pt idx="112421">
                  <c:v>260.45194460656398</c:v>
                </c:pt>
                <c:pt idx="112422">
                  <c:v>260.45426136183698</c:v>
                </c:pt>
                <c:pt idx="112423">
                  <c:v>260.45657811711101</c:v>
                </c:pt>
                <c:pt idx="112424">
                  <c:v>260.45889487238401</c:v>
                </c:pt>
                <c:pt idx="112425">
                  <c:v>260.46121162765797</c:v>
                </c:pt>
                <c:pt idx="112426">
                  <c:v>260.46352838293097</c:v>
                </c:pt>
                <c:pt idx="112427">
                  <c:v>260.465845138205</c:v>
                </c:pt>
                <c:pt idx="112428">
                  <c:v>260.468161893478</c:v>
                </c:pt>
                <c:pt idx="112429">
                  <c:v>260.47047864875202</c:v>
                </c:pt>
                <c:pt idx="112430">
                  <c:v>260.47279540402502</c:v>
                </c:pt>
                <c:pt idx="112431">
                  <c:v>260.47511215929899</c:v>
                </c:pt>
                <c:pt idx="112432">
                  <c:v>260.47742891457199</c:v>
                </c:pt>
                <c:pt idx="112433">
                  <c:v>260.47974566984601</c:v>
                </c:pt>
                <c:pt idx="112434">
                  <c:v>260.48206242511901</c:v>
                </c:pt>
                <c:pt idx="112435">
                  <c:v>260.48437918039298</c:v>
                </c:pt>
                <c:pt idx="112436">
                  <c:v>260.48669593566598</c:v>
                </c:pt>
                <c:pt idx="112437">
                  <c:v>260.48901269094</c:v>
                </c:pt>
                <c:pt idx="112438">
                  <c:v>260.491329446213</c:v>
                </c:pt>
                <c:pt idx="112439">
                  <c:v>260.49364620148702</c:v>
                </c:pt>
                <c:pt idx="112440">
                  <c:v>260.49596295676099</c:v>
                </c:pt>
                <c:pt idx="112441">
                  <c:v>260.49827971203399</c:v>
                </c:pt>
                <c:pt idx="112442">
                  <c:v>260.50059646730801</c:v>
                </c:pt>
                <c:pt idx="112443">
                  <c:v>260.50291322258101</c:v>
                </c:pt>
                <c:pt idx="112444">
                  <c:v>260.50522997785498</c:v>
                </c:pt>
                <c:pt idx="112445">
                  <c:v>260.50754673312798</c:v>
                </c:pt>
                <c:pt idx="112446">
                  <c:v>260.509863488402</c:v>
                </c:pt>
                <c:pt idx="112447">
                  <c:v>260.512180243675</c:v>
                </c:pt>
                <c:pt idx="112448">
                  <c:v>260.51449699894903</c:v>
                </c:pt>
                <c:pt idx="112449">
                  <c:v>260.51681375422203</c:v>
                </c:pt>
                <c:pt idx="112450">
                  <c:v>260.51913050949599</c:v>
                </c:pt>
                <c:pt idx="112451">
                  <c:v>260.52144726476899</c:v>
                </c:pt>
                <c:pt idx="112452">
                  <c:v>260.52376402004302</c:v>
                </c:pt>
                <c:pt idx="112453">
                  <c:v>260.52608077531602</c:v>
                </c:pt>
                <c:pt idx="112454">
                  <c:v>260.52839753058998</c:v>
                </c:pt>
                <c:pt idx="112455">
                  <c:v>260.53071428586298</c:v>
                </c:pt>
                <c:pt idx="112456">
                  <c:v>260.53303104113701</c:v>
                </c:pt>
                <c:pt idx="112457">
                  <c:v>260.53534779641001</c:v>
                </c:pt>
                <c:pt idx="112458">
                  <c:v>260.53766455168397</c:v>
                </c:pt>
                <c:pt idx="112459">
                  <c:v>260.53998130695697</c:v>
                </c:pt>
                <c:pt idx="112460">
                  <c:v>260.542298062231</c:v>
                </c:pt>
                <c:pt idx="112461">
                  <c:v>260.544614817504</c:v>
                </c:pt>
                <c:pt idx="112462">
                  <c:v>260.54693157277802</c:v>
                </c:pt>
                <c:pt idx="112463">
                  <c:v>260.54924832805102</c:v>
                </c:pt>
                <c:pt idx="112464">
                  <c:v>260.55156508332499</c:v>
                </c:pt>
                <c:pt idx="112465">
                  <c:v>260.55388183859799</c:v>
                </c:pt>
                <c:pt idx="112466">
                  <c:v>260.55619859387201</c:v>
                </c:pt>
                <c:pt idx="112467">
                  <c:v>260.55851534914501</c:v>
                </c:pt>
                <c:pt idx="112468">
                  <c:v>260.56083210441898</c:v>
                </c:pt>
                <c:pt idx="112469">
                  <c:v>260.56314885969198</c:v>
                </c:pt>
                <c:pt idx="112470">
                  <c:v>260.565465614966</c:v>
                </c:pt>
                <c:pt idx="112471">
                  <c:v>260.567782370239</c:v>
                </c:pt>
                <c:pt idx="112472">
                  <c:v>260.57009912551302</c:v>
                </c:pt>
                <c:pt idx="112473">
                  <c:v>260.57241588078602</c:v>
                </c:pt>
                <c:pt idx="112474">
                  <c:v>260.57473263605999</c:v>
                </c:pt>
                <c:pt idx="112475">
                  <c:v>260.57704939133299</c:v>
                </c:pt>
                <c:pt idx="112476">
                  <c:v>260.57936614660701</c:v>
                </c:pt>
                <c:pt idx="112477">
                  <c:v>260.58168290188001</c:v>
                </c:pt>
                <c:pt idx="112478">
                  <c:v>260.58399965715398</c:v>
                </c:pt>
                <c:pt idx="112479">
                  <c:v>260.58631641242698</c:v>
                </c:pt>
                <c:pt idx="112480">
                  <c:v>260.588633167701</c:v>
                </c:pt>
                <c:pt idx="112481">
                  <c:v>260.590949922974</c:v>
                </c:pt>
                <c:pt idx="112482">
                  <c:v>260.59326667824803</c:v>
                </c:pt>
                <c:pt idx="112483">
                  <c:v>260.59558343352199</c:v>
                </c:pt>
                <c:pt idx="112484">
                  <c:v>260.59790018879499</c:v>
                </c:pt>
                <c:pt idx="112485">
                  <c:v>260.60021694406902</c:v>
                </c:pt>
                <c:pt idx="112486">
                  <c:v>260.60253369934202</c:v>
                </c:pt>
                <c:pt idx="112487">
                  <c:v>260.60485045461598</c:v>
                </c:pt>
                <c:pt idx="112488">
                  <c:v>260.60716720988898</c:v>
                </c:pt>
                <c:pt idx="112489">
                  <c:v>260.60948396516301</c:v>
                </c:pt>
                <c:pt idx="112490">
                  <c:v>260.61180072043601</c:v>
                </c:pt>
                <c:pt idx="112491">
                  <c:v>260.61411747570997</c:v>
                </c:pt>
                <c:pt idx="112492">
                  <c:v>260.61643423098297</c:v>
                </c:pt>
                <c:pt idx="112493">
                  <c:v>260.618750986257</c:v>
                </c:pt>
                <c:pt idx="112494">
                  <c:v>260.62106774153</c:v>
                </c:pt>
                <c:pt idx="112495">
                  <c:v>260.62338449680402</c:v>
                </c:pt>
                <c:pt idx="112496">
                  <c:v>260.62570125207702</c:v>
                </c:pt>
                <c:pt idx="112497">
                  <c:v>260.62801800735099</c:v>
                </c:pt>
                <c:pt idx="112498">
                  <c:v>260.63033476262399</c:v>
                </c:pt>
                <c:pt idx="112499">
                  <c:v>260.63265151789801</c:v>
                </c:pt>
                <c:pt idx="112500">
                  <c:v>260.63496827317101</c:v>
                </c:pt>
                <c:pt idx="112501">
                  <c:v>260.63728502844498</c:v>
                </c:pt>
                <c:pt idx="112502">
                  <c:v>260.63960178371798</c:v>
                </c:pt>
                <c:pt idx="112503">
                  <c:v>260.641918538992</c:v>
                </c:pt>
                <c:pt idx="112504">
                  <c:v>260.644235294265</c:v>
                </c:pt>
                <c:pt idx="112505">
                  <c:v>260.64655204953903</c:v>
                </c:pt>
                <c:pt idx="112506">
                  <c:v>260.64886880481203</c:v>
                </c:pt>
                <c:pt idx="112507">
                  <c:v>260.65118556008599</c:v>
                </c:pt>
                <c:pt idx="112508">
                  <c:v>260.65350231535899</c:v>
                </c:pt>
                <c:pt idx="112509">
                  <c:v>260.65581907063302</c:v>
                </c:pt>
                <c:pt idx="112510">
                  <c:v>260.65813582590602</c:v>
                </c:pt>
                <c:pt idx="112511">
                  <c:v>260.66045258117998</c:v>
                </c:pt>
                <c:pt idx="112512">
                  <c:v>260.66276933645298</c:v>
                </c:pt>
                <c:pt idx="112513">
                  <c:v>260.66508609172701</c:v>
                </c:pt>
                <c:pt idx="112514">
                  <c:v>260.66740284700001</c:v>
                </c:pt>
                <c:pt idx="112515">
                  <c:v>260.66971960227397</c:v>
                </c:pt>
                <c:pt idx="112516">
                  <c:v>260.67203635754697</c:v>
                </c:pt>
                <c:pt idx="112517">
                  <c:v>260.674353112821</c:v>
                </c:pt>
                <c:pt idx="112518">
                  <c:v>260.676669868094</c:v>
                </c:pt>
                <c:pt idx="112519">
                  <c:v>260.67898662336802</c:v>
                </c:pt>
                <c:pt idx="112520">
                  <c:v>260.68130337864102</c:v>
                </c:pt>
                <c:pt idx="112521">
                  <c:v>260.68362013391499</c:v>
                </c:pt>
                <c:pt idx="112522">
                  <c:v>260.68593688918799</c:v>
                </c:pt>
                <c:pt idx="112523">
                  <c:v>260.68825364446201</c:v>
                </c:pt>
                <c:pt idx="112524">
                  <c:v>260.69057039973501</c:v>
                </c:pt>
                <c:pt idx="112525">
                  <c:v>260.69288715500898</c:v>
                </c:pt>
                <c:pt idx="112526">
                  <c:v>260.695203910283</c:v>
                </c:pt>
                <c:pt idx="112527">
                  <c:v>260.697520665556</c:v>
                </c:pt>
                <c:pt idx="112528">
                  <c:v>260.69983742083002</c:v>
                </c:pt>
                <c:pt idx="112529">
                  <c:v>260.70215417610302</c:v>
                </c:pt>
                <c:pt idx="112530">
                  <c:v>260.70447093137699</c:v>
                </c:pt>
                <c:pt idx="112531">
                  <c:v>260.70678768664999</c:v>
                </c:pt>
                <c:pt idx="112532">
                  <c:v>260.70910444192401</c:v>
                </c:pt>
                <c:pt idx="112533">
                  <c:v>260.71142119719701</c:v>
                </c:pt>
                <c:pt idx="112534">
                  <c:v>260.71373795247098</c:v>
                </c:pt>
                <c:pt idx="112535">
                  <c:v>260.71605470774398</c:v>
                </c:pt>
                <c:pt idx="112536">
                  <c:v>260.718371463018</c:v>
                </c:pt>
                <c:pt idx="112537">
                  <c:v>260.720688218291</c:v>
                </c:pt>
                <c:pt idx="112538">
                  <c:v>260.72300497356503</c:v>
                </c:pt>
                <c:pt idx="112539">
                  <c:v>260.72532172883803</c:v>
                </c:pt>
                <c:pt idx="112540">
                  <c:v>260.72763848411199</c:v>
                </c:pt>
                <c:pt idx="112541">
                  <c:v>260.72995523938499</c:v>
                </c:pt>
                <c:pt idx="112542">
                  <c:v>260.73227199465902</c:v>
                </c:pt>
                <c:pt idx="112543">
                  <c:v>260.73458874993202</c:v>
                </c:pt>
                <c:pt idx="112544">
                  <c:v>260.73690550520598</c:v>
                </c:pt>
                <c:pt idx="112545">
                  <c:v>260.73922226047898</c:v>
                </c:pt>
                <c:pt idx="112546">
                  <c:v>260.74153901575301</c:v>
                </c:pt>
                <c:pt idx="112547">
                  <c:v>260.74385577102601</c:v>
                </c:pt>
                <c:pt idx="112548">
                  <c:v>260.74617252629997</c:v>
                </c:pt>
                <c:pt idx="112549">
                  <c:v>260.74848928157297</c:v>
                </c:pt>
                <c:pt idx="112550">
                  <c:v>260.750806036847</c:v>
                </c:pt>
                <c:pt idx="112551">
                  <c:v>260.75312279212</c:v>
                </c:pt>
                <c:pt idx="112552">
                  <c:v>260.75543954739402</c:v>
                </c:pt>
                <c:pt idx="112553">
                  <c:v>260.75775630266702</c:v>
                </c:pt>
                <c:pt idx="112554">
                  <c:v>260.76007305794099</c:v>
                </c:pt>
                <c:pt idx="112555">
                  <c:v>260.76238981321399</c:v>
                </c:pt>
                <c:pt idx="112556">
                  <c:v>260.76470656848801</c:v>
                </c:pt>
                <c:pt idx="112557">
                  <c:v>260.76702332376101</c:v>
                </c:pt>
                <c:pt idx="112558">
                  <c:v>260.76934007903498</c:v>
                </c:pt>
                <c:pt idx="112559">
                  <c:v>260.77165683430798</c:v>
                </c:pt>
                <c:pt idx="112560">
                  <c:v>260.773973589582</c:v>
                </c:pt>
                <c:pt idx="112561">
                  <c:v>260.776290344855</c:v>
                </c:pt>
                <c:pt idx="112562">
                  <c:v>260.77860710012902</c:v>
                </c:pt>
                <c:pt idx="112563">
                  <c:v>260.78092385540202</c:v>
                </c:pt>
                <c:pt idx="112564">
                  <c:v>260.78324061067599</c:v>
                </c:pt>
                <c:pt idx="112565">
                  <c:v>260.78555736594899</c:v>
                </c:pt>
                <c:pt idx="112566">
                  <c:v>260.78787412122301</c:v>
                </c:pt>
                <c:pt idx="112567">
                  <c:v>260.79019087649601</c:v>
                </c:pt>
                <c:pt idx="112568">
                  <c:v>260.79250763176998</c:v>
                </c:pt>
                <c:pt idx="112569">
                  <c:v>260.794824387044</c:v>
                </c:pt>
                <c:pt idx="112570">
                  <c:v>260.797141142317</c:v>
                </c:pt>
                <c:pt idx="112571">
                  <c:v>260.79945789759103</c:v>
                </c:pt>
                <c:pt idx="112572">
                  <c:v>260.80177465286403</c:v>
                </c:pt>
                <c:pt idx="112573">
                  <c:v>260.80409140813799</c:v>
                </c:pt>
                <c:pt idx="112574">
                  <c:v>260.80640816341099</c:v>
                </c:pt>
                <c:pt idx="112575">
                  <c:v>260.80872491868502</c:v>
                </c:pt>
                <c:pt idx="112576">
                  <c:v>260.81104167395802</c:v>
                </c:pt>
                <c:pt idx="112577">
                  <c:v>260.81335842923198</c:v>
                </c:pt>
                <c:pt idx="112578">
                  <c:v>260.81567518450498</c:v>
                </c:pt>
                <c:pt idx="112579">
                  <c:v>260.81799193977901</c:v>
                </c:pt>
                <c:pt idx="112580">
                  <c:v>260.82030869505201</c:v>
                </c:pt>
                <c:pt idx="112581">
                  <c:v>260.82262545032597</c:v>
                </c:pt>
                <c:pt idx="112582">
                  <c:v>260.82494220559897</c:v>
                </c:pt>
                <c:pt idx="112583">
                  <c:v>260.827258960873</c:v>
                </c:pt>
                <c:pt idx="112584">
                  <c:v>260.829575716146</c:v>
                </c:pt>
                <c:pt idx="112585">
                  <c:v>260.83189247142002</c:v>
                </c:pt>
                <c:pt idx="112586">
                  <c:v>260.83420922669302</c:v>
                </c:pt>
                <c:pt idx="112587">
                  <c:v>260.83652598196699</c:v>
                </c:pt>
                <c:pt idx="112588">
                  <c:v>260.83884273723999</c:v>
                </c:pt>
                <c:pt idx="112589">
                  <c:v>260.84115949251401</c:v>
                </c:pt>
                <c:pt idx="112590">
                  <c:v>260.84347624778701</c:v>
                </c:pt>
                <c:pt idx="112591">
                  <c:v>260.84579300306098</c:v>
                </c:pt>
                <c:pt idx="112592">
                  <c:v>260.84810975833398</c:v>
                </c:pt>
                <c:pt idx="112593">
                  <c:v>260.850426513608</c:v>
                </c:pt>
                <c:pt idx="112594">
                  <c:v>260.852743268881</c:v>
                </c:pt>
                <c:pt idx="112595">
                  <c:v>260.85506002415502</c:v>
                </c:pt>
                <c:pt idx="112596">
                  <c:v>260.85737677942802</c:v>
                </c:pt>
                <c:pt idx="112597">
                  <c:v>260.85969353470199</c:v>
                </c:pt>
                <c:pt idx="112598">
                  <c:v>260.86201028997499</c:v>
                </c:pt>
                <c:pt idx="112599">
                  <c:v>260.86432704524901</c:v>
                </c:pt>
                <c:pt idx="112600">
                  <c:v>260.86664380052201</c:v>
                </c:pt>
                <c:pt idx="112601">
                  <c:v>260.86896055579598</c:v>
                </c:pt>
                <c:pt idx="112602">
                  <c:v>260.87127731106898</c:v>
                </c:pt>
                <c:pt idx="112603">
                  <c:v>260.873594066343</c:v>
                </c:pt>
                <c:pt idx="112604">
                  <c:v>260.875910821616</c:v>
                </c:pt>
                <c:pt idx="112605">
                  <c:v>260.87822757689003</c:v>
                </c:pt>
                <c:pt idx="112606">
                  <c:v>260.88054433216303</c:v>
                </c:pt>
                <c:pt idx="112607">
                  <c:v>260.88286108743699</c:v>
                </c:pt>
                <c:pt idx="112608">
                  <c:v>260.88517784270999</c:v>
                </c:pt>
                <c:pt idx="112609">
                  <c:v>260.88749459798402</c:v>
                </c:pt>
                <c:pt idx="112610">
                  <c:v>260.88981135325702</c:v>
                </c:pt>
                <c:pt idx="112611">
                  <c:v>260.89212810853098</c:v>
                </c:pt>
                <c:pt idx="112612">
                  <c:v>260.89444486380501</c:v>
                </c:pt>
                <c:pt idx="112613">
                  <c:v>260.89676161907801</c:v>
                </c:pt>
                <c:pt idx="112614">
                  <c:v>260.89907837435197</c:v>
                </c:pt>
                <c:pt idx="112615">
                  <c:v>260.90139512962497</c:v>
                </c:pt>
                <c:pt idx="112616">
                  <c:v>260.903711884899</c:v>
                </c:pt>
                <c:pt idx="112617">
                  <c:v>260.906028640172</c:v>
                </c:pt>
                <c:pt idx="112618">
                  <c:v>260.90834539544602</c:v>
                </c:pt>
                <c:pt idx="112619">
                  <c:v>260.91066215071902</c:v>
                </c:pt>
                <c:pt idx="112620">
                  <c:v>260.91297890599299</c:v>
                </c:pt>
                <c:pt idx="112621">
                  <c:v>260.91529566126599</c:v>
                </c:pt>
                <c:pt idx="112622">
                  <c:v>260.91761241654001</c:v>
                </c:pt>
                <c:pt idx="112623">
                  <c:v>260.91992917181301</c:v>
                </c:pt>
                <c:pt idx="112624">
                  <c:v>260.92224592708698</c:v>
                </c:pt>
                <c:pt idx="112625">
                  <c:v>260.92456268235998</c:v>
                </c:pt>
                <c:pt idx="112626">
                  <c:v>260.926879437634</c:v>
                </c:pt>
                <c:pt idx="112627">
                  <c:v>260.929196192907</c:v>
                </c:pt>
                <c:pt idx="112628">
                  <c:v>260.93151294818102</c:v>
                </c:pt>
                <c:pt idx="112629">
                  <c:v>260.93382970345402</c:v>
                </c:pt>
                <c:pt idx="112630">
                  <c:v>260.93614645872799</c:v>
                </c:pt>
                <c:pt idx="112631">
                  <c:v>260.93846321400099</c:v>
                </c:pt>
                <c:pt idx="112632">
                  <c:v>260.94077996927501</c:v>
                </c:pt>
                <c:pt idx="112633">
                  <c:v>260.94309672454801</c:v>
                </c:pt>
                <c:pt idx="112634">
                  <c:v>260.94541347982198</c:v>
                </c:pt>
                <c:pt idx="112635">
                  <c:v>260.94773023509498</c:v>
                </c:pt>
                <c:pt idx="112636">
                  <c:v>260.950046990369</c:v>
                </c:pt>
                <c:pt idx="112637">
                  <c:v>260.952363745642</c:v>
                </c:pt>
                <c:pt idx="112638">
                  <c:v>260.95468050091603</c:v>
                </c:pt>
                <c:pt idx="112639">
                  <c:v>260.95699725618903</c:v>
                </c:pt>
                <c:pt idx="112640">
                  <c:v>260.95931401146299</c:v>
                </c:pt>
                <c:pt idx="112641">
                  <c:v>260.96163076673599</c:v>
                </c:pt>
                <c:pt idx="112642">
                  <c:v>260.96394752201002</c:v>
                </c:pt>
                <c:pt idx="112643">
                  <c:v>260.96626427728302</c:v>
                </c:pt>
                <c:pt idx="112644">
                  <c:v>260.96858103255698</c:v>
                </c:pt>
                <c:pt idx="112645">
                  <c:v>260.97089778782998</c:v>
                </c:pt>
                <c:pt idx="112646">
                  <c:v>260.97321454310401</c:v>
                </c:pt>
                <c:pt idx="112647">
                  <c:v>260.97553129837701</c:v>
                </c:pt>
                <c:pt idx="112648">
                  <c:v>260.97784805365097</c:v>
                </c:pt>
                <c:pt idx="112649">
                  <c:v>260.98016480892397</c:v>
                </c:pt>
                <c:pt idx="112650">
                  <c:v>260.982481564198</c:v>
                </c:pt>
                <c:pt idx="112651">
                  <c:v>260.984798319471</c:v>
                </c:pt>
                <c:pt idx="112652">
                  <c:v>260.98711507474502</c:v>
                </c:pt>
                <c:pt idx="112653">
                  <c:v>260.98943183001899</c:v>
                </c:pt>
                <c:pt idx="112654">
                  <c:v>260.99174858529199</c:v>
                </c:pt>
                <c:pt idx="112655">
                  <c:v>260.99406534056601</c:v>
                </c:pt>
                <c:pt idx="112656">
                  <c:v>260.99638209583901</c:v>
                </c:pt>
                <c:pt idx="112657">
                  <c:v>260.99869885111298</c:v>
                </c:pt>
                <c:pt idx="112658">
                  <c:v>261.00101560638598</c:v>
                </c:pt>
                <c:pt idx="112659">
                  <c:v>261.00333236166</c:v>
                </c:pt>
                <c:pt idx="112660">
                  <c:v>261.005649116933</c:v>
                </c:pt>
                <c:pt idx="112661">
                  <c:v>261.00796587220702</c:v>
                </c:pt>
                <c:pt idx="112662">
                  <c:v>261.01028262748002</c:v>
                </c:pt>
                <c:pt idx="112663">
                  <c:v>261.01259938275399</c:v>
                </c:pt>
                <c:pt idx="112664">
                  <c:v>261.01491613802699</c:v>
                </c:pt>
                <c:pt idx="112665">
                  <c:v>261.01723289330101</c:v>
                </c:pt>
                <c:pt idx="112666">
                  <c:v>261.01954964857401</c:v>
                </c:pt>
                <c:pt idx="112667">
                  <c:v>261.02186640384798</c:v>
                </c:pt>
                <c:pt idx="112668">
                  <c:v>261.02418315912098</c:v>
                </c:pt>
                <c:pt idx="112669">
                  <c:v>261.026499914395</c:v>
                </c:pt>
                <c:pt idx="112670">
                  <c:v>261.028816669668</c:v>
                </c:pt>
                <c:pt idx="112671">
                  <c:v>261.03113342494203</c:v>
                </c:pt>
                <c:pt idx="112672">
                  <c:v>261.03345018021503</c:v>
                </c:pt>
                <c:pt idx="112673">
                  <c:v>261.03576693548899</c:v>
                </c:pt>
                <c:pt idx="112674">
                  <c:v>261.03808369076199</c:v>
                </c:pt>
                <c:pt idx="112675">
                  <c:v>261.04040044603602</c:v>
                </c:pt>
                <c:pt idx="112676">
                  <c:v>261.04271720130902</c:v>
                </c:pt>
                <c:pt idx="112677">
                  <c:v>261.04503395658298</c:v>
                </c:pt>
                <c:pt idx="112678">
                  <c:v>261.04735071185598</c:v>
                </c:pt>
                <c:pt idx="112679">
                  <c:v>261.04966746713001</c:v>
                </c:pt>
                <c:pt idx="112680">
                  <c:v>261.05198422240301</c:v>
                </c:pt>
                <c:pt idx="112681">
                  <c:v>261.05430097767697</c:v>
                </c:pt>
                <c:pt idx="112682">
                  <c:v>261.05661773294997</c:v>
                </c:pt>
                <c:pt idx="112683">
                  <c:v>261.058934488224</c:v>
                </c:pt>
                <c:pt idx="112684">
                  <c:v>261.061251243497</c:v>
                </c:pt>
                <c:pt idx="112685">
                  <c:v>261.06356799877102</c:v>
                </c:pt>
                <c:pt idx="112686">
                  <c:v>261.06588475404402</c:v>
                </c:pt>
                <c:pt idx="112687">
                  <c:v>261.06820150931799</c:v>
                </c:pt>
                <c:pt idx="112688">
                  <c:v>261.07051826459099</c:v>
                </c:pt>
                <c:pt idx="112689">
                  <c:v>261.07283501986501</c:v>
                </c:pt>
                <c:pt idx="112690">
                  <c:v>261.07515177513801</c:v>
                </c:pt>
                <c:pt idx="112691">
                  <c:v>261.07746853041198</c:v>
                </c:pt>
                <c:pt idx="112692">
                  <c:v>261.07978528568498</c:v>
                </c:pt>
                <c:pt idx="112693">
                  <c:v>261.082102040959</c:v>
                </c:pt>
                <c:pt idx="112694">
                  <c:v>261.084418796232</c:v>
                </c:pt>
                <c:pt idx="112695">
                  <c:v>261.08673555150602</c:v>
                </c:pt>
                <c:pt idx="112696">
                  <c:v>261.08905230677999</c:v>
                </c:pt>
                <c:pt idx="112697">
                  <c:v>261.09136906205299</c:v>
                </c:pt>
                <c:pt idx="112698">
                  <c:v>261.09368581732701</c:v>
                </c:pt>
                <c:pt idx="112699">
                  <c:v>261.09600257260001</c:v>
                </c:pt>
                <c:pt idx="112700">
                  <c:v>261.09831932787398</c:v>
                </c:pt>
                <c:pt idx="112701">
                  <c:v>261.10063608314698</c:v>
                </c:pt>
                <c:pt idx="112702">
                  <c:v>261.102952838421</c:v>
                </c:pt>
                <c:pt idx="112703">
                  <c:v>261.105269593694</c:v>
                </c:pt>
                <c:pt idx="112704">
                  <c:v>261.10758634896803</c:v>
                </c:pt>
                <c:pt idx="112705">
                  <c:v>261.10990310424103</c:v>
                </c:pt>
                <c:pt idx="112706">
                  <c:v>261.11221985951499</c:v>
                </c:pt>
                <c:pt idx="112707">
                  <c:v>261.11453661478799</c:v>
                </c:pt>
                <c:pt idx="112708">
                  <c:v>261.11685337006202</c:v>
                </c:pt>
                <c:pt idx="112709">
                  <c:v>261.11917012533502</c:v>
                </c:pt>
                <c:pt idx="112710">
                  <c:v>261.12148688060898</c:v>
                </c:pt>
                <c:pt idx="112711">
                  <c:v>261.12380363588198</c:v>
                </c:pt>
                <c:pt idx="112712">
                  <c:v>261.12612039115601</c:v>
                </c:pt>
                <c:pt idx="112713">
                  <c:v>261.12843714642901</c:v>
                </c:pt>
                <c:pt idx="112714">
                  <c:v>261.13075390170297</c:v>
                </c:pt>
                <c:pt idx="112715">
                  <c:v>261.13307065697597</c:v>
                </c:pt>
                <c:pt idx="112716">
                  <c:v>261.13538741225</c:v>
                </c:pt>
                <c:pt idx="112717">
                  <c:v>261.137704167523</c:v>
                </c:pt>
                <c:pt idx="112718">
                  <c:v>261.14002092279702</c:v>
                </c:pt>
                <c:pt idx="112719">
                  <c:v>261.14233767807002</c:v>
                </c:pt>
                <c:pt idx="112720">
                  <c:v>261.14465443334399</c:v>
                </c:pt>
                <c:pt idx="112721">
                  <c:v>261.14697118861699</c:v>
                </c:pt>
                <c:pt idx="112722">
                  <c:v>261.14928794389101</c:v>
                </c:pt>
                <c:pt idx="112723">
                  <c:v>261.15160469916401</c:v>
                </c:pt>
                <c:pt idx="112724">
                  <c:v>261.15392145443798</c:v>
                </c:pt>
                <c:pt idx="112725">
                  <c:v>261.15623820971098</c:v>
                </c:pt>
                <c:pt idx="112726">
                  <c:v>261.158554964985</c:v>
                </c:pt>
                <c:pt idx="112727">
                  <c:v>261.160871720258</c:v>
                </c:pt>
                <c:pt idx="112728">
                  <c:v>261.16318847553202</c:v>
                </c:pt>
                <c:pt idx="112729">
                  <c:v>261.16550523080502</c:v>
                </c:pt>
                <c:pt idx="112730">
                  <c:v>261.16782198607899</c:v>
                </c:pt>
                <c:pt idx="112731">
                  <c:v>261.17013874135199</c:v>
                </c:pt>
                <c:pt idx="112732">
                  <c:v>261.17245549662601</c:v>
                </c:pt>
                <c:pt idx="112733">
                  <c:v>261.17477225189901</c:v>
                </c:pt>
                <c:pt idx="112734">
                  <c:v>261.17708900717298</c:v>
                </c:pt>
                <c:pt idx="112735">
                  <c:v>261.17940576244598</c:v>
                </c:pt>
                <c:pt idx="112736">
                  <c:v>261.18172251772</c:v>
                </c:pt>
                <c:pt idx="112737">
                  <c:v>261.184039272993</c:v>
                </c:pt>
                <c:pt idx="112738">
                  <c:v>261.18635602826703</c:v>
                </c:pt>
                <c:pt idx="112739">
                  <c:v>261.18867278354099</c:v>
                </c:pt>
                <c:pt idx="112740">
                  <c:v>261.19098953881399</c:v>
                </c:pt>
                <c:pt idx="112741">
                  <c:v>261.19330629408802</c:v>
                </c:pt>
                <c:pt idx="112742">
                  <c:v>261.19562304936102</c:v>
                </c:pt>
                <c:pt idx="112743">
                  <c:v>261.19793980463498</c:v>
                </c:pt>
                <c:pt idx="112744">
                  <c:v>261.20025655990798</c:v>
                </c:pt>
                <c:pt idx="112745">
                  <c:v>261.20257331518201</c:v>
                </c:pt>
                <c:pt idx="112746">
                  <c:v>261.20489007045501</c:v>
                </c:pt>
                <c:pt idx="112747">
                  <c:v>261.20720682572897</c:v>
                </c:pt>
                <c:pt idx="112748">
                  <c:v>261.20952358100197</c:v>
                </c:pt>
                <c:pt idx="112749">
                  <c:v>261.211840336276</c:v>
                </c:pt>
                <c:pt idx="112750">
                  <c:v>261.214157091549</c:v>
                </c:pt>
                <c:pt idx="112751">
                  <c:v>261.21647384682302</c:v>
                </c:pt>
                <c:pt idx="112752">
                  <c:v>261.21879060209602</c:v>
                </c:pt>
                <c:pt idx="112753">
                  <c:v>261.22110735736999</c:v>
                </c:pt>
                <c:pt idx="112754">
                  <c:v>261.22342411264299</c:v>
                </c:pt>
                <c:pt idx="112755">
                  <c:v>261.22574086791701</c:v>
                </c:pt>
                <c:pt idx="112756">
                  <c:v>261.22805762319001</c:v>
                </c:pt>
                <c:pt idx="112757">
                  <c:v>261.23037437846398</c:v>
                </c:pt>
                <c:pt idx="112758">
                  <c:v>261.23269113373698</c:v>
                </c:pt>
                <c:pt idx="112759">
                  <c:v>261.235007889011</c:v>
                </c:pt>
                <c:pt idx="112760">
                  <c:v>261.237324644284</c:v>
                </c:pt>
                <c:pt idx="112761">
                  <c:v>261.23964139955802</c:v>
                </c:pt>
                <c:pt idx="112762">
                  <c:v>261.24195815483102</c:v>
                </c:pt>
                <c:pt idx="112763">
                  <c:v>261.24427491010499</c:v>
                </c:pt>
                <c:pt idx="112764">
                  <c:v>261.24659166537799</c:v>
                </c:pt>
                <c:pt idx="112765">
                  <c:v>261.24890842065201</c:v>
                </c:pt>
                <c:pt idx="112766">
                  <c:v>261.25122517592501</c:v>
                </c:pt>
                <c:pt idx="112767">
                  <c:v>261.25354193119898</c:v>
                </c:pt>
                <c:pt idx="112768">
                  <c:v>261.25585868647198</c:v>
                </c:pt>
                <c:pt idx="112769">
                  <c:v>261.258175441746</c:v>
                </c:pt>
                <c:pt idx="112770">
                  <c:v>261.260492197019</c:v>
                </c:pt>
                <c:pt idx="112771">
                  <c:v>261.26280895229303</c:v>
                </c:pt>
                <c:pt idx="112772">
                  <c:v>261.26512570756603</c:v>
                </c:pt>
                <c:pt idx="112773">
                  <c:v>261.26744246283999</c:v>
                </c:pt>
                <c:pt idx="112774">
                  <c:v>261.26975921811299</c:v>
                </c:pt>
                <c:pt idx="112775">
                  <c:v>261.27207597338702</c:v>
                </c:pt>
                <c:pt idx="112776">
                  <c:v>261.27439272866002</c:v>
                </c:pt>
                <c:pt idx="112777">
                  <c:v>261.27670948393398</c:v>
                </c:pt>
                <c:pt idx="112778">
                  <c:v>261.27902623920698</c:v>
                </c:pt>
                <c:pt idx="112779">
                  <c:v>261.28134299448101</c:v>
                </c:pt>
                <c:pt idx="112780">
                  <c:v>261.28365974975401</c:v>
                </c:pt>
                <c:pt idx="112781">
                  <c:v>261.28597650502797</c:v>
                </c:pt>
                <c:pt idx="112782">
                  <c:v>261.288293260302</c:v>
                </c:pt>
                <c:pt idx="112783">
                  <c:v>261.290610015575</c:v>
                </c:pt>
                <c:pt idx="112784">
                  <c:v>261.29292677084902</c:v>
                </c:pt>
                <c:pt idx="112785">
                  <c:v>261.29524352612202</c:v>
                </c:pt>
                <c:pt idx="112786">
                  <c:v>261.29756028139599</c:v>
                </c:pt>
                <c:pt idx="112787">
                  <c:v>261.29987703666899</c:v>
                </c:pt>
                <c:pt idx="112788">
                  <c:v>261.30219379194301</c:v>
                </c:pt>
                <c:pt idx="112789">
                  <c:v>261.30451054721601</c:v>
                </c:pt>
                <c:pt idx="112790">
                  <c:v>261.30682730248998</c:v>
                </c:pt>
                <c:pt idx="112791">
                  <c:v>261.30914405776298</c:v>
                </c:pt>
                <c:pt idx="112792">
                  <c:v>261.311460813037</c:v>
                </c:pt>
                <c:pt idx="112793">
                  <c:v>261.31377756831</c:v>
                </c:pt>
                <c:pt idx="112794">
                  <c:v>261.31609432358403</c:v>
                </c:pt>
                <c:pt idx="112795">
                  <c:v>261.31841107885703</c:v>
                </c:pt>
                <c:pt idx="112796">
                  <c:v>261.32072783413099</c:v>
                </c:pt>
                <c:pt idx="112797">
                  <c:v>261.32304458940399</c:v>
                </c:pt>
                <c:pt idx="112798">
                  <c:v>261.32536134467802</c:v>
                </c:pt>
                <c:pt idx="112799">
                  <c:v>261.32767809995102</c:v>
                </c:pt>
                <c:pt idx="112800">
                  <c:v>261.32999485522498</c:v>
                </c:pt>
                <c:pt idx="112801">
                  <c:v>261.33231161049798</c:v>
                </c:pt>
                <c:pt idx="112802">
                  <c:v>261.33462836577201</c:v>
                </c:pt>
                <c:pt idx="112803">
                  <c:v>261.33694512104501</c:v>
                </c:pt>
                <c:pt idx="112804">
                  <c:v>261.33926187631897</c:v>
                </c:pt>
                <c:pt idx="112805">
                  <c:v>261.34157863159197</c:v>
                </c:pt>
                <c:pt idx="112806">
                  <c:v>261.343895386866</c:v>
                </c:pt>
                <c:pt idx="112807">
                  <c:v>261.346212142139</c:v>
                </c:pt>
                <c:pt idx="112808">
                  <c:v>261.34852889741302</c:v>
                </c:pt>
                <c:pt idx="112809">
                  <c:v>261.35084565268602</c:v>
                </c:pt>
                <c:pt idx="112810">
                  <c:v>261.35316240795999</c:v>
                </c:pt>
                <c:pt idx="112811">
                  <c:v>261.35547916323299</c:v>
                </c:pt>
                <c:pt idx="112812">
                  <c:v>261.35779591850701</c:v>
                </c:pt>
                <c:pt idx="112813">
                  <c:v>261.36011267378001</c:v>
                </c:pt>
                <c:pt idx="112814">
                  <c:v>261.36242942905398</c:v>
                </c:pt>
                <c:pt idx="112815">
                  <c:v>261.36474618432698</c:v>
                </c:pt>
                <c:pt idx="112816">
                  <c:v>261.367062939601</c:v>
                </c:pt>
                <c:pt idx="112817">
                  <c:v>261.369379694874</c:v>
                </c:pt>
                <c:pt idx="112818">
                  <c:v>261.37169645014802</c:v>
                </c:pt>
                <c:pt idx="112819">
                  <c:v>261.37401320542102</c:v>
                </c:pt>
                <c:pt idx="112820">
                  <c:v>261.37632996069499</c:v>
                </c:pt>
                <c:pt idx="112821">
                  <c:v>261.37864671596799</c:v>
                </c:pt>
                <c:pt idx="112822">
                  <c:v>261.38096347124201</c:v>
                </c:pt>
                <c:pt idx="112823">
                  <c:v>261.38328022651501</c:v>
                </c:pt>
                <c:pt idx="112824">
                  <c:v>261.38559698178898</c:v>
                </c:pt>
                <c:pt idx="112825">
                  <c:v>261.387913737063</c:v>
                </c:pt>
                <c:pt idx="112826">
                  <c:v>261.390230492336</c:v>
                </c:pt>
                <c:pt idx="112827">
                  <c:v>261.39254724761003</c:v>
                </c:pt>
                <c:pt idx="112828">
                  <c:v>261.39486400288303</c:v>
                </c:pt>
                <c:pt idx="112829">
                  <c:v>261.39718075815699</c:v>
                </c:pt>
                <c:pt idx="112830">
                  <c:v>261.39949751342999</c:v>
                </c:pt>
                <c:pt idx="112831">
                  <c:v>261.40181426870402</c:v>
                </c:pt>
                <c:pt idx="112832">
                  <c:v>261.40413102397702</c:v>
                </c:pt>
                <c:pt idx="112833">
                  <c:v>261.40644777925098</c:v>
                </c:pt>
                <c:pt idx="112834">
                  <c:v>261.40876453452398</c:v>
                </c:pt>
                <c:pt idx="112835">
                  <c:v>261.41108128979801</c:v>
                </c:pt>
                <c:pt idx="112836">
                  <c:v>261.41339804507101</c:v>
                </c:pt>
                <c:pt idx="112837">
                  <c:v>261.41571480034497</c:v>
                </c:pt>
                <c:pt idx="112838">
                  <c:v>261.41803155561797</c:v>
                </c:pt>
                <c:pt idx="112839">
                  <c:v>261.420348310892</c:v>
                </c:pt>
                <c:pt idx="112840">
                  <c:v>261.422665066165</c:v>
                </c:pt>
                <c:pt idx="112841">
                  <c:v>261.42498182143902</c:v>
                </c:pt>
                <c:pt idx="112842">
                  <c:v>261.42729857671202</c:v>
                </c:pt>
                <c:pt idx="112843">
                  <c:v>261.42961533198599</c:v>
                </c:pt>
                <c:pt idx="112844">
                  <c:v>261.43193208725899</c:v>
                </c:pt>
                <c:pt idx="112845">
                  <c:v>261.43424884253301</c:v>
                </c:pt>
                <c:pt idx="112846">
                  <c:v>261.43656559780601</c:v>
                </c:pt>
                <c:pt idx="112847">
                  <c:v>261.43888235307998</c:v>
                </c:pt>
                <c:pt idx="112848">
                  <c:v>261.44119910835298</c:v>
                </c:pt>
                <c:pt idx="112849">
                  <c:v>261.443515863627</c:v>
                </c:pt>
                <c:pt idx="112850">
                  <c:v>261.4458326189</c:v>
                </c:pt>
                <c:pt idx="112851">
                  <c:v>261.44814937417402</c:v>
                </c:pt>
                <c:pt idx="112852">
                  <c:v>261.45046612944702</c:v>
                </c:pt>
                <c:pt idx="112853">
                  <c:v>261.45278288472099</c:v>
                </c:pt>
                <c:pt idx="112854">
                  <c:v>261.45509963999399</c:v>
                </c:pt>
                <c:pt idx="112855">
                  <c:v>261.45741639526801</c:v>
                </c:pt>
                <c:pt idx="112856">
                  <c:v>261.45973315054101</c:v>
                </c:pt>
                <c:pt idx="112857">
                  <c:v>261.46204990581498</c:v>
                </c:pt>
                <c:pt idx="112858">
                  <c:v>261.46436666108798</c:v>
                </c:pt>
                <c:pt idx="112859">
                  <c:v>261.466683416362</c:v>
                </c:pt>
                <c:pt idx="112860">
                  <c:v>261.469000171635</c:v>
                </c:pt>
                <c:pt idx="112861">
                  <c:v>261.47131692690903</c:v>
                </c:pt>
                <c:pt idx="112862">
                  <c:v>261.47363368218203</c:v>
                </c:pt>
                <c:pt idx="112863">
                  <c:v>261.47595043745599</c:v>
                </c:pt>
                <c:pt idx="112864">
                  <c:v>261.47826719272899</c:v>
                </c:pt>
                <c:pt idx="112865">
                  <c:v>261.48058394800302</c:v>
                </c:pt>
                <c:pt idx="112866">
                  <c:v>261.48290070327602</c:v>
                </c:pt>
                <c:pt idx="112867">
                  <c:v>261.48521745854998</c:v>
                </c:pt>
                <c:pt idx="112868">
                  <c:v>261.48753421382401</c:v>
                </c:pt>
                <c:pt idx="112869">
                  <c:v>261.48985096909701</c:v>
                </c:pt>
                <c:pt idx="112870">
                  <c:v>261.49216772437097</c:v>
                </c:pt>
                <c:pt idx="112871">
                  <c:v>261.49448447964397</c:v>
                </c:pt>
                <c:pt idx="112872">
                  <c:v>261.496801234918</c:v>
                </c:pt>
                <c:pt idx="112873">
                  <c:v>261.499117990191</c:v>
                </c:pt>
                <c:pt idx="112874">
                  <c:v>261.50143474546502</c:v>
                </c:pt>
                <c:pt idx="112875">
                  <c:v>261.50375150073802</c:v>
                </c:pt>
                <c:pt idx="112876">
                  <c:v>261.50606825601199</c:v>
                </c:pt>
                <c:pt idx="112877">
                  <c:v>261.50838501128499</c:v>
                </c:pt>
                <c:pt idx="112878">
                  <c:v>261.51070176655901</c:v>
                </c:pt>
                <c:pt idx="112879">
                  <c:v>261.51301852183201</c:v>
                </c:pt>
                <c:pt idx="112880">
                  <c:v>261.51533527710598</c:v>
                </c:pt>
                <c:pt idx="112881">
                  <c:v>261.51765203237898</c:v>
                </c:pt>
                <c:pt idx="112882">
                  <c:v>261.519968787653</c:v>
                </c:pt>
                <c:pt idx="112883">
                  <c:v>261.522285542926</c:v>
                </c:pt>
                <c:pt idx="112884">
                  <c:v>261.52460229820002</c:v>
                </c:pt>
                <c:pt idx="112885">
                  <c:v>261.52691905347302</c:v>
                </c:pt>
                <c:pt idx="112886">
                  <c:v>261.52923580874699</c:v>
                </c:pt>
                <c:pt idx="112887">
                  <c:v>261.53155256401999</c:v>
                </c:pt>
                <c:pt idx="112888">
                  <c:v>261.53386931929401</c:v>
                </c:pt>
                <c:pt idx="112889">
                  <c:v>261.53618607456701</c:v>
                </c:pt>
                <c:pt idx="112890">
                  <c:v>261.53850282984098</c:v>
                </c:pt>
                <c:pt idx="112891">
                  <c:v>261.54081958511398</c:v>
                </c:pt>
                <c:pt idx="112892">
                  <c:v>261.543136340388</c:v>
                </c:pt>
                <c:pt idx="112893">
                  <c:v>261.545453095661</c:v>
                </c:pt>
                <c:pt idx="112894">
                  <c:v>261.54776985093503</c:v>
                </c:pt>
                <c:pt idx="112895">
                  <c:v>261.55008660620803</c:v>
                </c:pt>
                <c:pt idx="112896">
                  <c:v>261.55240336148199</c:v>
                </c:pt>
                <c:pt idx="112897">
                  <c:v>261.55472011675499</c:v>
                </c:pt>
                <c:pt idx="112898">
                  <c:v>261.55703687202902</c:v>
                </c:pt>
                <c:pt idx="112899">
                  <c:v>261.55935362730202</c:v>
                </c:pt>
                <c:pt idx="112900">
                  <c:v>261.56167038257598</c:v>
                </c:pt>
                <c:pt idx="112901">
                  <c:v>261.56398713784898</c:v>
                </c:pt>
                <c:pt idx="112902">
                  <c:v>261.56630389312301</c:v>
                </c:pt>
                <c:pt idx="112903">
                  <c:v>261.56862064839601</c:v>
                </c:pt>
                <c:pt idx="112904">
                  <c:v>261.57093740366997</c:v>
                </c:pt>
                <c:pt idx="112905">
                  <c:v>261.57325415894297</c:v>
                </c:pt>
                <c:pt idx="112906">
                  <c:v>261.575570914217</c:v>
                </c:pt>
                <c:pt idx="112907">
                  <c:v>261.57788766949</c:v>
                </c:pt>
                <c:pt idx="112908">
                  <c:v>261.58020442476402</c:v>
                </c:pt>
                <c:pt idx="112909">
                  <c:v>261.58252118003799</c:v>
                </c:pt>
                <c:pt idx="112910">
                  <c:v>261.58483793531099</c:v>
                </c:pt>
                <c:pt idx="112911">
                  <c:v>261.58715469058501</c:v>
                </c:pt>
                <c:pt idx="112912">
                  <c:v>261.58947144585801</c:v>
                </c:pt>
                <c:pt idx="112913">
                  <c:v>261.59178820113198</c:v>
                </c:pt>
                <c:pt idx="112914">
                  <c:v>261.59410495640498</c:v>
                </c:pt>
                <c:pt idx="112915">
                  <c:v>261.596421711679</c:v>
                </c:pt>
                <c:pt idx="112916">
                  <c:v>261.598738466952</c:v>
                </c:pt>
                <c:pt idx="112917">
                  <c:v>261.60105522222602</c:v>
                </c:pt>
                <c:pt idx="112918">
                  <c:v>261.60337197749902</c:v>
                </c:pt>
                <c:pt idx="112919">
                  <c:v>261.60568873277299</c:v>
                </c:pt>
                <c:pt idx="112920">
                  <c:v>261.60800548804599</c:v>
                </c:pt>
                <c:pt idx="112921">
                  <c:v>261.61032224332001</c:v>
                </c:pt>
                <c:pt idx="112922">
                  <c:v>261.61263899859301</c:v>
                </c:pt>
                <c:pt idx="112923">
                  <c:v>261.61495575386698</c:v>
                </c:pt>
                <c:pt idx="112924">
                  <c:v>261.61727250913998</c:v>
                </c:pt>
                <c:pt idx="112925">
                  <c:v>261.619589264414</c:v>
                </c:pt>
                <c:pt idx="112926">
                  <c:v>261.621906019687</c:v>
                </c:pt>
                <c:pt idx="112927">
                  <c:v>261.62422277496103</c:v>
                </c:pt>
                <c:pt idx="112928">
                  <c:v>261.62653953023403</c:v>
                </c:pt>
                <c:pt idx="112929">
                  <c:v>261.62885628550799</c:v>
                </c:pt>
                <c:pt idx="112930">
                  <c:v>261.63117304078099</c:v>
                </c:pt>
                <c:pt idx="112931">
                  <c:v>261.63348979605502</c:v>
                </c:pt>
                <c:pt idx="112932">
                  <c:v>261.63580655132802</c:v>
                </c:pt>
                <c:pt idx="112933">
                  <c:v>261.63812330660198</c:v>
                </c:pt>
                <c:pt idx="112934">
                  <c:v>261.64044006187498</c:v>
                </c:pt>
                <c:pt idx="112935">
                  <c:v>261.64275681714901</c:v>
                </c:pt>
                <c:pt idx="112936">
                  <c:v>261.64507357242201</c:v>
                </c:pt>
                <c:pt idx="112937">
                  <c:v>261.64739032769597</c:v>
                </c:pt>
                <c:pt idx="112938">
                  <c:v>261.64970708296897</c:v>
                </c:pt>
                <c:pt idx="112939">
                  <c:v>261.652023838243</c:v>
                </c:pt>
                <c:pt idx="112940">
                  <c:v>261.654340593516</c:v>
                </c:pt>
                <c:pt idx="112941">
                  <c:v>261.65665734879002</c:v>
                </c:pt>
                <c:pt idx="112942">
                  <c:v>261.65897410406302</c:v>
                </c:pt>
                <c:pt idx="112943">
                  <c:v>261.66129085933699</c:v>
                </c:pt>
                <c:pt idx="112944">
                  <c:v>261.66360761460999</c:v>
                </c:pt>
                <c:pt idx="112945">
                  <c:v>261.66592436988401</c:v>
                </c:pt>
                <c:pt idx="112946">
                  <c:v>261.66824112515701</c:v>
                </c:pt>
                <c:pt idx="112947">
                  <c:v>261.67055788043098</c:v>
                </c:pt>
                <c:pt idx="112948">
                  <c:v>261.67287463570398</c:v>
                </c:pt>
                <c:pt idx="112949">
                  <c:v>261.675191390978</c:v>
                </c:pt>
                <c:pt idx="112950">
                  <c:v>261.677508146251</c:v>
                </c:pt>
                <c:pt idx="112951">
                  <c:v>261.67982490152502</c:v>
                </c:pt>
                <c:pt idx="112952">
                  <c:v>261.68214165679899</c:v>
                </c:pt>
                <c:pt idx="112953">
                  <c:v>261.68445841207199</c:v>
                </c:pt>
                <c:pt idx="112954">
                  <c:v>261.68677516734601</c:v>
                </c:pt>
                <c:pt idx="112955">
                  <c:v>261.68909192261901</c:v>
                </c:pt>
                <c:pt idx="112956">
                  <c:v>261.69140867789298</c:v>
                </c:pt>
                <c:pt idx="112957">
                  <c:v>261.69372543316598</c:v>
                </c:pt>
                <c:pt idx="112958">
                  <c:v>261.69604218844</c:v>
                </c:pt>
                <c:pt idx="112959">
                  <c:v>261.698358943713</c:v>
                </c:pt>
                <c:pt idx="112960">
                  <c:v>261.70067569898703</c:v>
                </c:pt>
                <c:pt idx="112961">
                  <c:v>261.70299245426003</c:v>
                </c:pt>
                <c:pt idx="112962">
                  <c:v>261.70530920953399</c:v>
                </c:pt>
                <c:pt idx="112963">
                  <c:v>261.70762596480699</c:v>
                </c:pt>
                <c:pt idx="112964">
                  <c:v>261.70994272008102</c:v>
                </c:pt>
                <c:pt idx="112965">
                  <c:v>261.71225947535402</c:v>
                </c:pt>
                <c:pt idx="112966">
                  <c:v>261.71457623062798</c:v>
                </c:pt>
                <c:pt idx="112967">
                  <c:v>261.71689298590098</c:v>
                </c:pt>
                <c:pt idx="112968">
                  <c:v>261.71920974117501</c:v>
                </c:pt>
                <c:pt idx="112969">
                  <c:v>261.72152649644801</c:v>
                </c:pt>
                <c:pt idx="112970">
                  <c:v>261.72384325172197</c:v>
                </c:pt>
                <c:pt idx="112971">
                  <c:v>261.72616000699497</c:v>
                </c:pt>
                <c:pt idx="112972">
                  <c:v>261.728476762269</c:v>
                </c:pt>
                <c:pt idx="112973">
                  <c:v>261.730793517542</c:v>
                </c:pt>
                <c:pt idx="112974">
                  <c:v>261.73311027281602</c:v>
                </c:pt>
                <c:pt idx="112975">
                  <c:v>261.73542702808902</c:v>
                </c:pt>
                <c:pt idx="112976">
                  <c:v>261.73774378336299</c:v>
                </c:pt>
                <c:pt idx="112977">
                  <c:v>261.74006053863599</c:v>
                </c:pt>
                <c:pt idx="112978">
                  <c:v>261.74237729391001</c:v>
                </c:pt>
                <c:pt idx="112979">
                  <c:v>261.74469404918301</c:v>
                </c:pt>
                <c:pt idx="112980">
                  <c:v>261.74701080445698</c:v>
                </c:pt>
                <c:pt idx="112981">
                  <c:v>261.74932755972998</c:v>
                </c:pt>
                <c:pt idx="112982">
                  <c:v>261.751644315004</c:v>
                </c:pt>
                <c:pt idx="112983">
                  <c:v>261.753961070277</c:v>
                </c:pt>
                <c:pt idx="112984">
                  <c:v>261.75627782555102</c:v>
                </c:pt>
                <c:pt idx="112985">
                  <c:v>261.75859458082402</c:v>
                </c:pt>
                <c:pt idx="112986">
                  <c:v>261.76091133609799</c:v>
                </c:pt>
                <c:pt idx="112987">
                  <c:v>261.76322809137099</c:v>
                </c:pt>
                <c:pt idx="112988">
                  <c:v>261.76554484664501</c:v>
                </c:pt>
                <c:pt idx="112989">
                  <c:v>261.76786160191801</c:v>
                </c:pt>
                <c:pt idx="112990">
                  <c:v>261.77017835719198</c:v>
                </c:pt>
                <c:pt idx="112991">
                  <c:v>261.77249511246498</c:v>
                </c:pt>
                <c:pt idx="112992">
                  <c:v>261.774811867739</c:v>
                </c:pt>
                <c:pt idx="112993">
                  <c:v>261.777128623012</c:v>
                </c:pt>
                <c:pt idx="112994">
                  <c:v>261.77944537828603</c:v>
                </c:pt>
                <c:pt idx="112995">
                  <c:v>261.78176213355999</c:v>
                </c:pt>
                <c:pt idx="112996">
                  <c:v>261.78407888883299</c:v>
                </c:pt>
                <c:pt idx="112997">
                  <c:v>261.78639564410702</c:v>
                </c:pt>
                <c:pt idx="112998">
                  <c:v>261.78871239938002</c:v>
                </c:pt>
                <c:pt idx="112999">
                  <c:v>261.79102915465398</c:v>
                </c:pt>
                <c:pt idx="113000">
                  <c:v>261.79334590992698</c:v>
                </c:pt>
                <c:pt idx="113001">
                  <c:v>261.79566266520101</c:v>
                </c:pt>
                <c:pt idx="113002">
                  <c:v>261.79797942047401</c:v>
                </c:pt>
                <c:pt idx="113003">
                  <c:v>261.80029617574797</c:v>
                </c:pt>
                <c:pt idx="113004">
                  <c:v>261.80261293102097</c:v>
                </c:pt>
                <c:pt idx="113005">
                  <c:v>261.804929686295</c:v>
                </c:pt>
                <c:pt idx="113006">
                  <c:v>261.807246441568</c:v>
                </c:pt>
                <c:pt idx="113007">
                  <c:v>261.80956319684202</c:v>
                </c:pt>
                <c:pt idx="113008">
                  <c:v>261.81187995211502</c:v>
                </c:pt>
                <c:pt idx="113009">
                  <c:v>261.81419670738899</c:v>
                </c:pt>
                <c:pt idx="113010">
                  <c:v>261.81651346266199</c:v>
                </c:pt>
                <c:pt idx="113011">
                  <c:v>261.81883021793601</c:v>
                </c:pt>
                <c:pt idx="113012">
                  <c:v>261.82114697320901</c:v>
                </c:pt>
                <c:pt idx="113013">
                  <c:v>261.82346372848298</c:v>
                </c:pt>
                <c:pt idx="113014">
                  <c:v>261.82578048375598</c:v>
                </c:pt>
                <c:pt idx="113015">
                  <c:v>261.82809723903</c:v>
                </c:pt>
                <c:pt idx="113016">
                  <c:v>261.830413994303</c:v>
                </c:pt>
                <c:pt idx="113017">
                  <c:v>261.83273074957702</c:v>
                </c:pt>
                <c:pt idx="113018">
                  <c:v>261.83504750485002</c:v>
                </c:pt>
                <c:pt idx="113019">
                  <c:v>261.83736426012399</c:v>
                </c:pt>
                <c:pt idx="113020">
                  <c:v>261.83968101539699</c:v>
                </c:pt>
                <c:pt idx="113021">
                  <c:v>261.84199777067101</c:v>
                </c:pt>
                <c:pt idx="113022">
                  <c:v>261.84431452594401</c:v>
                </c:pt>
                <c:pt idx="113023">
                  <c:v>261.84663128121798</c:v>
                </c:pt>
                <c:pt idx="113024">
                  <c:v>261.84894803649098</c:v>
                </c:pt>
                <c:pt idx="113025">
                  <c:v>261.851264791765</c:v>
                </c:pt>
                <c:pt idx="113026">
                  <c:v>261.853581547038</c:v>
                </c:pt>
                <c:pt idx="113027">
                  <c:v>261.85589830231203</c:v>
                </c:pt>
                <c:pt idx="113028">
                  <c:v>261.85821505758503</c:v>
                </c:pt>
                <c:pt idx="113029">
                  <c:v>261.86053181285899</c:v>
                </c:pt>
                <c:pt idx="113030">
                  <c:v>261.86284856813199</c:v>
                </c:pt>
                <c:pt idx="113031">
                  <c:v>261.86516532340602</c:v>
                </c:pt>
                <c:pt idx="113032">
                  <c:v>261.86748207867902</c:v>
                </c:pt>
                <c:pt idx="113033">
                  <c:v>261.86979883395298</c:v>
                </c:pt>
                <c:pt idx="113034">
                  <c:v>261.87211558922598</c:v>
                </c:pt>
                <c:pt idx="113035">
                  <c:v>261.87443234450001</c:v>
                </c:pt>
                <c:pt idx="113036">
                  <c:v>261.87674909977301</c:v>
                </c:pt>
                <c:pt idx="113037">
                  <c:v>261.87906585504697</c:v>
                </c:pt>
                <c:pt idx="113038">
                  <c:v>261.881382610321</c:v>
                </c:pt>
                <c:pt idx="113039">
                  <c:v>261.883699365594</c:v>
                </c:pt>
                <c:pt idx="113040">
                  <c:v>261.88601612086802</c:v>
                </c:pt>
                <c:pt idx="113041">
                  <c:v>261.88833287614102</c:v>
                </c:pt>
                <c:pt idx="113042">
                  <c:v>261.89064963141499</c:v>
                </c:pt>
                <c:pt idx="113043">
                  <c:v>261.89296638668799</c:v>
                </c:pt>
                <c:pt idx="113044">
                  <c:v>261.89528314196201</c:v>
                </c:pt>
                <c:pt idx="113045">
                  <c:v>261.89759989723501</c:v>
                </c:pt>
                <c:pt idx="113046">
                  <c:v>261.89991665250898</c:v>
                </c:pt>
                <c:pt idx="113047">
                  <c:v>261.90223340778198</c:v>
                </c:pt>
                <c:pt idx="113048">
                  <c:v>261.904550163056</c:v>
                </c:pt>
                <c:pt idx="113049">
                  <c:v>261.906866918329</c:v>
                </c:pt>
                <c:pt idx="113050">
                  <c:v>261.90918367360302</c:v>
                </c:pt>
                <c:pt idx="113051">
                  <c:v>261.91150042887602</c:v>
                </c:pt>
                <c:pt idx="113052">
                  <c:v>261.91381718414999</c:v>
                </c:pt>
                <c:pt idx="113053">
                  <c:v>261.91613393942299</c:v>
                </c:pt>
                <c:pt idx="113054">
                  <c:v>261.91845069469701</c:v>
                </c:pt>
                <c:pt idx="113055">
                  <c:v>261.92076744997001</c:v>
                </c:pt>
                <c:pt idx="113056">
                  <c:v>261.92308420524398</c:v>
                </c:pt>
                <c:pt idx="113057">
                  <c:v>261.92540096051698</c:v>
                </c:pt>
                <c:pt idx="113058">
                  <c:v>261.927717715791</c:v>
                </c:pt>
                <c:pt idx="113059">
                  <c:v>261.930034471064</c:v>
                </c:pt>
                <c:pt idx="113060">
                  <c:v>261.93235122633803</c:v>
                </c:pt>
                <c:pt idx="113061">
                  <c:v>261.93466798161103</c:v>
                </c:pt>
                <c:pt idx="113062">
                  <c:v>261.93698473688499</c:v>
                </c:pt>
                <c:pt idx="113063">
                  <c:v>261.93930149215799</c:v>
                </c:pt>
                <c:pt idx="113064">
                  <c:v>261.94161824743202</c:v>
                </c:pt>
                <c:pt idx="113065">
                  <c:v>261.94393500270502</c:v>
                </c:pt>
                <c:pt idx="113066">
                  <c:v>261.94625175797898</c:v>
                </c:pt>
                <c:pt idx="113067">
                  <c:v>261.94856851325198</c:v>
                </c:pt>
                <c:pt idx="113068">
                  <c:v>261.95088526852601</c:v>
                </c:pt>
                <c:pt idx="113069">
                  <c:v>261.95320202379901</c:v>
                </c:pt>
                <c:pt idx="113070">
                  <c:v>261.95551877907297</c:v>
                </c:pt>
                <c:pt idx="113071">
                  <c:v>261.95783553434597</c:v>
                </c:pt>
                <c:pt idx="113072">
                  <c:v>261.96015228962</c:v>
                </c:pt>
                <c:pt idx="113073">
                  <c:v>261.962469044893</c:v>
                </c:pt>
                <c:pt idx="113074">
                  <c:v>261.96478580016702</c:v>
                </c:pt>
                <c:pt idx="113075">
                  <c:v>261.96710255544002</c:v>
                </c:pt>
                <c:pt idx="113076">
                  <c:v>261.96941931071399</c:v>
                </c:pt>
                <c:pt idx="113077">
                  <c:v>261.97173606598699</c:v>
                </c:pt>
                <c:pt idx="113078">
                  <c:v>261.97405282126101</c:v>
                </c:pt>
                <c:pt idx="113079">
                  <c:v>261.97636957653401</c:v>
                </c:pt>
                <c:pt idx="113080">
                  <c:v>261.97868633180798</c:v>
                </c:pt>
                <c:pt idx="113081">
                  <c:v>261.981003087082</c:v>
                </c:pt>
                <c:pt idx="113082">
                  <c:v>261.983319842355</c:v>
                </c:pt>
                <c:pt idx="113083">
                  <c:v>261.98563659762902</c:v>
                </c:pt>
                <c:pt idx="113084">
                  <c:v>261.98795335290203</c:v>
                </c:pt>
                <c:pt idx="113085">
                  <c:v>261.99027010817599</c:v>
                </c:pt>
                <c:pt idx="113086">
                  <c:v>261.99258686344899</c:v>
                </c:pt>
                <c:pt idx="113087">
                  <c:v>261.99490361872301</c:v>
                </c:pt>
                <c:pt idx="113088">
                  <c:v>261.99722037399602</c:v>
                </c:pt>
                <c:pt idx="113089">
                  <c:v>261.99953712926998</c:v>
                </c:pt>
                <c:pt idx="113090">
                  <c:v>262.00185388454298</c:v>
                </c:pt>
                <c:pt idx="113091">
                  <c:v>262.004170639817</c:v>
                </c:pt>
                <c:pt idx="113092">
                  <c:v>262.00648739509001</c:v>
                </c:pt>
                <c:pt idx="113093">
                  <c:v>262.00880415036403</c:v>
                </c:pt>
                <c:pt idx="113094">
                  <c:v>262.01112090563697</c:v>
                </c:pt>
                <c:pt idx="113095">
                  <c:v>262.01343766091099</c:v>
                </c:pt>
                <c:pt idx="113096">
                  <c:v>262.015754416184</c:v>
                </c:pt>
                <c:pt idx="113097">
                  <c:v>262.01807117145802</c:v>
                </c:pt>
                <c:pt idx="113098">
                  <c:v>262.02038792673102</c:v>
                </c:pt>
                <c:pt idx="113099">
                  <c:v>262.02270468200498</c:v>
                </c:pt>
                <c:pt idx="113100">
                  <c:v>262.02502143727799</c:v>
                </c:pt>
                <c:pt idx="113101">
                  <c:v>262.02733819255201</c:v>
                </c:pt>
                <c:pt idx="113102">
                  <c:v>262.02965494782501</c:v>
                </c:pt>
                <c:pt idx="113103">
                  <c:v>262.03197170309898</c:v>
                </c:pt>
                <c:pt idx="113104">
                  <c:v>262.03428845837198</c:v>
                </c:pt>
                <c:pt idx="113105">
                  <c:v>262.036605213646</c:v>
                </c:pt>
                <c:pt idx="113106">
                  <c:v>262.038921968919</c:v>
                </c:pt>
                <c:pt idx="113107">
                  <c:v>262.04123872419302</c:v>
                </c:pt>
                <c:pt idx="113108">
                  <c:v>262.04355547946602</c:v>
                </c:pt>
                <c:pt idx="113109">
                  <c:v>262.04587223473999</c:v>
                </c:pt>
                <c:pt idx="113110">
                  <c:v>262.04818899001299</c:v>
                </c:pt>
                <c:pt idx="113111">
                  <c:v>262.05050574528701</c:v>
                </c:pt>
                <c:pt idx="113112">
                  <c:v>262.05282250056001</c:v>
                </c:pt>
                <c:pt idx="113113">
                  <c:v>262.05513925583398</c:v>
                </c:pt>
                <c:pt idx="113114">
                  <c:v>262.05745601110698</c:v>
                </c:pt>
                <c:pt idx="113115">
                  <c:v>262.059772766381</c:v>
                </c:pt>
                <c:pt idx="113116">
                  <c:v>262.062089521654</c:v>
                </c:pt>
                <c:pt idx="113117">
                  <c:v>262.06440627692803</c:v>
                </c:pt>
                <c:pt idx="113118">
                  <c:v>262.06672303220103</c:v>
                </c:pt>
                <c:pt idx="113119">
                  <c:v>262.06903978747499</c:v>
                </c:pt>
                <c:pt idx="113120">
                  <c:v>262.07135654274799</c:v>
                </c:pt>
                <c:pt idx="113121">
                  <c:v>262.07367329802202</c:v>
                </c:pt>
                <c:pt idx="113122">
                  <c:v>262.07599005329502</c:v>
                </c:pt>
                <c:pt idx="113123">
                  <c:v>262.07830680856898</c:v>
                </c:pt>
                <c:pt idx="113124">
                  <c:v>262.08062356384301</c:v>
                </c:pt>
                <c:pt idx="113125">
                  <c:v>262.08294031911601</c:v>
                </c:pt>
                <c:pt idx="113126">
                  <c:v>262.08525707438997</c:v>
                </c:pt>
                <c:pt idx="113127">
                  <c:v>262.08757382966297</c:v>
                </c:pt>
                <c:pt idx="113128">
                  <c:v>262.089890584937</c:v>
                </c:pt>
                <c:pt idx="113129">
                  <c:v>262.09220734021</c:v>
                </c:pt>
                <c:pt idx="113130">
                  <c:v>262.09452409548402</c:v>
                </c:pt>
                <c:pt idx="113131">
                  <c:v>262.09684085075702</c:v>
                </c:pt>
                <c:pt idx="113132">
                  <c:v>262.09915760603099</c:v>
                </c:pt>
                <c:pt idx="113133">
                  <c:v>262.10147436130399</c:v>
                </c:pt>
                <c:pt idx="113134">
                  <c:v>262.10379111657801</c:v>
                </c:pt>
                <c:pt idx="113135">
                  <c:v>262.10610787185101</c:v>
                </c:pt>
                <c:pt idx="113136">
                  <c:v>262.10842462712498</c:v>
                </c:pt>
                <c:pt idx="113137">
                  <c:v>262.11074138239798</c:v>
                </c:pt>
                <c:pt idx="113138">
                  <c:v>262.113058137672</c:v>
                </c:pt>
                <c:pt idx="113139">
                  <c:v>262.115374892945</c:v>
                </c:pt>
                <c:pt idx="113140">
                  <c:v>262.11769164821902</c:v>
                </c:pt>
                <c:pt idx="113141">
                  <c:v>262.12000840349202</c:v>
                </c:pt>
                <c:pt idx="113142">
                  <c:v>262.12232515876599</c:v>
                </c:pt>
                <c:pt idx="113143">
                  <c:v>262.12464191403899</c:v>
                </c:pt>
                <c:pt idx="113144">
                  <c:v>262.12695866931301</c:v>
                </c:pt>
                <c:pt idx="113145">
                  <c:v>262.12927542458601</c:v>
                </c:pt>
                <c:pt idx="113146">
                  <c:v>262.13159217985998</c:v>
                </c:pt>
                <c:pt idx="113147">
                  <c:v>262.13390893513298</c:v>
                </c:pt>
                <c:pt idx="113148">
                  <c:v>262.136225690407</c:v>
                </c:pt>
                <c:pt idx="113149">
                  <c:v>262.13854244568</c:v>
                </c:pt>
                <c:pt idx="113150">
                  <c:v>262.14085920095403</c:v>
                </c:pt>
                <c:pt idx="113151">
                  <c:v>262.14317595622703</c:v>
                </c:pt>
                <c:pt idx="113152">
                  <c:v>262.14549271150099</c:v>
                </c:pt>
                <c:pt idx="113153">
                  <c:v>262.14780946677399</c:v>
                </c:pt>
                <c:pt idx="113154">
                  <c:v>262.15012622204802</c:v>
                </c:pt>
                <c:pt idx="113155">
                  <c:v>262.15244297732102</c:v>
                </c:pt>
                <c:pt idx="113156">
                  <c:v>262.15475973259498</c:v>
                </c:pt>
                <c:pt idx="113157">
                  <c:v>262.15707648786798</c:v>
                </c:pt>
                <c:pt idx="113158">
                  <c:v>262.15939324314201</c:v>
                </c:pt>
                <c:pt idx="113159">
                  <c:v>262.16170999841501</c:v>
                </c:pt>
                <c:pt idx="113160">
                  <c:v>262.16402675368897</c:v>
                </c:pt>
                <c:pt idx="113161">
                  <c:v>262.16634350896197</c:v>
                </c:pt>
                <c:pt idx="113162">
                  <c:v>262.168660264236</c:v>
                </c:pt>
                <c:pt idx="113163">
                  <c:v>262.170977019509</c:v>
                </c:pt>
                <c:pt idx="113164">
                  <c:v>262.17329377478302</c:v>
                </c:pt>
                <c:pt idx="113165">
                  <c:v>262.17561053005699</c:v>
                </c:pt>
                <c:pt idx="113166">
                  <c:v>262.17792728532999</c:v>
                </c:pt>
                <c:pt idx="113167">
                  <c:v>262.18024404060401</c:v>
                </c:pt>
                <c:pt idx="113168">
                  <c:v>262.18256079587701</c:v>
                </c:pt>
                <c:pt idx="113169">
                  <c:v>262.18487755115098</c:v>
                </c:pt>
                <c:pt idx="113170">
                  <c:v>262.18719430642398</c:v>
                </c:pt>
                <c:pt idx="113171">
                  <c:v>262.189511061698</c:v>
                </c:pt>
                <c:pt idx="113172">
                  <c:v>262.191827816971</c:v>
                </c:pt>
                <c:pt idx="113173">
                  <c:v>262.19414457224502</c:v>
                </c:pt>
                <c:pt idx="113174">
                  <c:v>262.19646132751802</c:v>
                </c:pt>
                <c:pt idx="113175">
                  <c:v>262.19877808279199</c:v>
                </c:pt>
                <c:pt idx="113176">
                  <c:v>262.20109483806499</c:v>
                </c:pt>
                <c:pt idx="113177">
                  <c:v>262.20341159333901</c:v>
                </c:pt>
                <c:pt idx="113178">
                  <c:v>262.20572834861201</c:v>
                </c:pt>
                <c:pt idx="113179">
                  <c:v>262.20804510388598</c:v>
                </c:pt>
                <c:pt idx="113180">
                  <c:v>262.21036185915898</c:v>
                </c:pt>
                <c:pt idx="113181">
                  <c:v>262.212678614433</c:v>
                </c:pt>
                <c:pt idx="113182">
                  <c:v>262.214995369706</c:v>
                </c:pt>
                <c:pt idx="113183">
                  <c:v>262.21731212498003</c:v>
                </c:pt>
                <c:pt idx="113184">
                  <c:v>262.21962888025303</c:v>
                </c:pt>
                <c:pt idx="113185">
                  <c:v>262.22194563552699</c:v>
                </c:pt>
                <c:pt idx="113186">
                  <c:v>262.22426239079999</c:v>
                </c:pt>
                <c:pt idx="113187">
                  <c:v>262.22657914607402</c:v>
                </c:pt>
                <c:pt idx="113188">
                  <c:v>262.22889590134702</c:v>
                </c:pt>
                <c:pt idx="113189">
                  <c:v>262.23121265662098</c:v>
                </c:pt>
                <c:pt idx="113190">
                  <c:v>262.23352941189398</c:v>
                </c:pt>
                <c:pt idx="113191">
                  <c:v>262.23584616716801</c:v>
                </c:pt>
                <c:pt idx="113192">
                  <c:v>262.23816292244101</c:v>
                </c:pt>
                <c:pt idx="113193">
                  <c:v>262.24047967771497</c:v>
                </c:pt>
                <c:pt idx="113194">
                  <c:v>262.24279643298797</c:v>
                </c:pt>
                <c:pt idx="113195">
                  <c:v>262.245113188262</c:v>
                </c:pt>
                <c:pt idx="113196">
                  <c:v>262.247429943535</c:v>
                </c:pt>
                <c:pt idx="113197">
                  <c:v>262.24974669880902</c:v>
                </c:pt>
                <c:pt idx="113198">
                  <c:v>262.25206345408202</c:v>
                </c:pt>
                <c:pt idx="113199">
                  <c:v>262.25438020935599</c:v>
                </c:pt>
                <c:pt idx="113200">
                  <c:v>262.25669696462899</c:v>
                </c:pt>
                <c:pt idx="113201">
                  <c:v>262.25901371990301</c:v>
                </c:pt>
                <c:pt idx="113202">
                  <c:v>262.26133047517601</c:v>
                </c:pt>
                <c:pt idx="113203">
                  <c:v>262.26364723044998</c:v>
                </c:pt>
                <c:pt idx="113204">
                  <c:v>262.26596398572298</c:v>
                </c:pt>
                <c:pt idx="113205">
                  <c:v>262.268280740997</c:v>
                </c:pt>
                <c:pt idx="113206">
                  <c:v>262.27059749627</c:v>
                </c:pt>
                <c:pt idx="113207">
                  <c:v>262.27291425154402</c:v>
                </c:pt>
                <c:pt idx="113208">
                  <c:v>262.27523100681799</c:v>
                </c:pt>
                <c:pt idx="113209">
                  <c:v>262.27754776209099</c:v>
                </c:pt>
                <c:pt idx="113210">
                  <c:v>262.27986451736501</c:v>
                </c:pt>
                <c:pt idx="113211">
                  <c:v>262.28218127263801</c:v>
                </c:pt>
                <c:pt idx="113212">
                  <c:v>262.28449802791198</c:v>
                </c:pt>
                <c:pt idx="113213">
                  <c:v>262.28681478318498</c:v>
                </c:pt>
                <c:pt idx="113214">
                  <c:v>262.289131538459</c:v>
                </c:pt>
                <c:pt idx="113215">
                  <c:v>262.291448293732</c:v>
                </c:pt>
                <c:pt idx="113216">
                  <c:v>262.29376504900603</c:v>
                </c:pt>
                <c:pt idx="113217">
                  <c:v>262.29608180427903</c:v>
                </c:pt>
                <c:pt idx="113218">
                  <c:v>262.29839855955299</c:v>
                </c:pt>
                <c:pt idx="113219">
                  <c:v>262.30071531482599</c:v>
                </c:pt>
                <c:pt idx="113220">
                  <c:v>262.30303207010002</c:v>
                </c:pt>
                <c:pt idx="113221">
                  <c:v>262.30534882537302</c:v>
                </c:pt>
                <c:pt idx="113222">
                  <c:v>262.30766558064698</c:v>
                </c:pt>
                <c:pt idx="113223">
                  <c:v>262.30998233591998</c:v>
                </c:pt>
                <c:pt idx="113224">
                  <c:v>262.31229909119401</c:v>
                </c:pt>
                <c:pt idx="113225">
                  <c:v>262.31461584646701</c:v>
                </c:pt>
                <c:pt idx="113226">
                  <c:v>262.31693260174097</c:v>
                </c:pt>
                <c:pt idx="113227">
                  <c:v>262.31924935701397</c:v>
                </c:pt>
                <c:pt idx="113228">
                  <c:v>262.321566112288</c:v>
                </c:pt>
                <c:pt idx="113229">
                  <c:v>262.323882867561</c:v>
                </c:pt>
                <c:pt idx="113230">
                  <c:v>262.32619962283502</c:v>
                </c:pt>
                <c:pt idx="113231">
                  <c:v>262.32851637810802</c:v>
                </c:pt>
                <c:pt idx="113232">
                  <c:v>262.33083313338199</c:v>
                </c:pt>
                <c:pt idx="113233">
                  <c:v>262.33314988865499</c:v>
                </c:pt>
                <c:pt idx="113234">
                  <c:v>262.33546664392901</c:v>
                </c:pt>
                <c:pt idx="113235">
                  <c:v>262.33778339920201</c:v>
                </c:pt>
                <c:pt idx="113236">
                  <c:v>262.34010015447598</c:v>
                </c:pt>
                <c:pt idx="113237">
                  <c:v>262.34241690974898</c:v>
                </c:pt>
                <c:pt idx="113238">
                  <c:v>262.344733665023</c:v>
                </c:pt>
                <c:pt idx="113239">
                  <c:v>262.347050420296</c:v>
                </c:pt>
                <c:pt idx="113240">
                  <c:v>262.34936717557002</c:v>
                </c:pt>
                <c:pt idx="113241">
                  <c:v>262.35168393084302</c:v>
                </c:pt>
                <c:pt idx="113242">
                  <c:v>262.35400068611699</c:v>
                </c:pt>
                <c:pt idx="113243">
                  <c:v>262.35631744138999</c:v>
                </c:pt>
                <c:pt idx="113244">
                  <c:v>262.35863419666401</c:v>
                </c:pt>
                <c:pt idx="113245">
                  <c:v>262.36095095193701</c:v>
                </c:pt>
                <c:pt idx="113246">
                  <c:v>262.36326770721098</c:v>
                </c:pt>
                <c:pt idx="113247">
                  <c:v>262.36558446248398</c:v>
                </c:pt>
                <c:pt idx="113248">
                  <c:v>262.367901217758</c:v>
                </c:pt>
                <c:pt idx="113249">
                  <c:v>262.370217973031</c:v>
                </c:pt>
                <c:pt idx="113250">
                  <c:v>262.37253472830503</c:v>
                </c:pt>
                <c:pt idx="113251">
                  <c:v>262.37485148357899</c:v>
                </c:pt>
                <c:pt idx="113252">
                  <c:v>262.37716823885199</c:v>
                </c:pt>
                <c:pt idx="113253">
                  <c:v>262.37948499412602</c:v>
                </c:pt>
                <c:pt idx="113254">
                  <c:v>262.38180174939902</c:v>
                </c:pt>
                <c:pt idx="113255">
                  <c:v>262.38411850467298</c:v>
                </c:pt>
                <c:pt idx="113256">
                  <c:v>262.38643525994598</c:v>
                </c:pt>
                <c:pt idx="113257">
                  <c:v>262.38875201522001</c:v>
                </c:pt>
                <c:pt idx="113258">
                  <c:v>262.39106877049301</c:v>
                </c:pt>
                <c:pt idx="113259">
                  <c:v>262.39338552576697</c:v>
                </c:pt>
                <c:pt idx="113260">
                  <c:v>262.39570228103997</c:v>
                </c:pt>
                <c:pt idx="113261">
                  <c:v>262.398019036314</c:v>
                </c:pt>
                <c:pt idx="113262">
                  <c:v>262.400335791587</c:v>
                </c:pt>
                <c:pt idx="113263">
                  <c:v>262.40265254686102</c:v>
                </c:pt>
                <c:pt idx="113264">
                  <c:v>262.40496930213402</c:v>
                </c:pt>
                <c:pt idx="113265">
                  <c:v>262.40728605740799</c:v>
                </c:pt>
                <c:pt idx="113266">
                  <c:v>262.40960281268099</c:v>
                </c:pt>
                <c:pt idx="113267">
                  <c:v>262.41191956795501</c:v>
                </c:pt>
                <c:pt idx="113268">
                  <c:v>262.41423632322801</c:v>
                </c:pt>
                <c:pt idx="113269">
                  <c:v>262.41655307850198</c:v>
                </c:pt>
                <c:pt idx="113270">
                  <c:v>262.41886983377498</c:v>
                </c:pt>
                <c:pt idx="113271">
                  <c:v>262.421186589049</c:v>
                </c:pt>
                <c:pt idx="113272">
                  <c:v>262.423503344322</c:v>
                </c:pt>
                <c:pt idx="113273">
                  <c:v>262.42582009959602</c:v>
                </c:pt>
                <c:pt idx="113274">
                  <c:v>262.42813685486902</c:v>
                </c:pt>
                <c:pt idx="113275">
                  <c:v>262.43045361014299</c:v>
                </c:pt>
                <c:pt idx="113276">
                  <c:v>262.43277036541599</c:v>
                </c:pt>
                <c:pt idx="113277">
                  <c:v>262.43508712069001</c:v>
                </c:pt>
                <c:pt idx="113278">
                  <c:v>262.43740387596301</c:v>
                </c:pt>
                <c:pt idx="113279">
                  <c:v>262.43972063123698</c:v>
                </c:pt>
                <c:pt idx="113280">
                  <c:v>262.44203738650998</c:v>
                </c:pt>
                <c:pt idx="113281">
                  <c:v>262.444354141784</c:v>
                </c:pt>
                <c:pt idx="113282">
                  <c:v>262.446670897057</c:v>
                </c:pt>
                <c:pt idx="113283">
                  <c:v>262.44898765233103</c:v>
                </c:pt>
                <c:pt idx="113284">
                  <c:v>262.45130440760403</c:v>
                </c:pt>
                <c:pt idx="113285">
                  <c:v>262.45362116287799</c:v>
                </c:pt>
                <c:pt idx="113286">
                  <c:v>262.45593791815099</c:v>
                </c:pt>
                <c:pt idx="113287">
                  <c:v>262.45825467342502</c:v>
                </c:pt>
                <c:pt idx="113288">
                  <c:v>262.46057142869802</c:v>
                </c:pt>
                <c:pt idx="113289">
                  <c:v>262.46288818397198</c:v>
                </c:pt>
                <c:pt idx="113290">
                  <c:v>262.46520493924498</c:v>
                </c:pt>
                <c:pt idx="113291">
                  <c:v>262.46752169451901</c:v>
                </c:pt>
                <c:pt idx="113292">
                  <c:v>262.46983844979201</c:v>
                </c:pt>
                <c:pt idx="113293">
                  <c:v>262.47215520506597</c:v>
                </c:pt>
                <c:pt idx="113294">
                  <c:v>262.47447196034</c:v>
                </c:pt>
                <c:pt idx="113295">
                  <c:v>262.476788715613</c:v>
                </c:pt>
                <c:pt idx="113296">
                  <c:v>262.47910547088702</c:v>
                </c:pt>
                <c:pt idx="113297">
                  <c:v>262.48142222616002</c:v>
                </c:pt>
                <c:pt idx="113298">
                  <c:v>262.48373898143399</c:v>
                </c:pt>
                <c:pt idx="113299">
                  <c:v>262.48605573670699</c:v>
                </c:pt>
                <c:pt idx="113300">
                  <c:v>262.48837249198101</c:v>
                </c:pt>
                <c:pt idx="113301">
                  <c:v>262.49068924725401</c:v>
                </c:pt>
                <c:pt idx="113302">
                  <c:v>262.49300600252798</c:v>
                </c:pt>
                <c:pt idx="113303">
                  <c:v>262.49532275780098</c:v>
                </c:pt>
                <c:pt idx="113304">
                  <c:v>262.497639513075</c:v>
                </c:pt>
                <c:pt idx="113305">
                  <c:v>262.499956268348</c:v>
                </c:pt>
                <c:pt idx="113306">
                  <c:v>262.50227302362202</c:v>
                </c:pt>
                <c:pt idx="113307">
                  <c:v>262.50458977889502</c:v>
                </c:pt>
                <c:pt idx="113308">
                  <c:v>262.50690653416899</c:v>
                </c:pt>
                <c:pt idx="113309">
                  <c:v>262.50922328944199</c:v>
                </c:pt>
                <c:pt idx="113310">
                  <c:v>262.51154004471601</c:v>
                </c:pt>
                <c:pt idx="113311">
                  <c:v>262.51385679998901</c:v>
                </c:pt>
                <c:pt idx="113312">
                  <c:v>262.51617355526298</c:v>
                </c:pt>
                <c:pt idx="113313">
                  <c:v>262.51849031053598</c:v>
                </c:pt>
                <c:pt idx="113314">
                  <c:v>262.52080706581</c:v>
                </c:pt>
                <c:pt idx="113315">
                  <c:v>262.523123821083</c:v>
                </c:pt>
                <c:pt idx="113316">
                  <c:v>262.52544057635703</c:v>
                </c:pt>
                <c:pt idx="113317">
                  <c:v>262.52775733163003</c:v>
                </c:pt>
                <c:pt idx="113318">
                  <c:v>262.53007408690399</c:v>
                </c:pt>
                <c:pt idx="113319">
                  <c:v>262.53239084217699</c:v>
                </c:pt>
                <c:pt idx="113320">
                  <c:v>262.53470759745102</c:v>
                </c:pt>
                <c:pt idx="113321">
                  <c:v>262.53702435272402</c:v>
                </c:pt>
                <c:pt idx="113322">
                  <c:v>262.53934110799798</c:v>
                </c:pt>
                <c:pt idx="113323">
                  <c:v>262.54165786327098</c:v>
                </c:pt>
                <c:pt idx="113324">
                  <c:v>262.54397461854501</c:v>
                </c:pt>
                <c:pt idx="113325">
                  <c:v>262.54629137381801</c:v>
                </c:pt>
                <c:pt idx="113326">
                  <c:v>262.54860812909197</c:v>
                </c:pt>
                <c:pt idx="113327">
                  <c:v>262.55092488436497</c:v>
                </c:pt>
                <c:pt idx="113328">
                  <c:v>262.553241639639</c:v>
                </c:pt>
                <c:pt idx="113329">
                  <c:v>262.555558394912</c:v>
                </c:pt>
                <c:pt idx="113330">
                  <c:v>262.55787515018602</c:v>
                </c:pt>
                <c:pt idx="113331">
                  <c:v>262.56019190545902</c:v>
                </c:pt>
                <c:pt idx="113332">
                  <c:v>262.56250866073299</c:v>
                </c:pt>
                <c:pt idx="113333">
                  <c:v>262.56482541600599</c:v>
                </c:pt>
                <c:pt idx="113334">
                  <c:v>262.56714217128001</c:v>
                </c:pt>
                <c:pt idx="113335">
                  <c:v>262.56945892655301</c:v>
                </c:pt>
                <c:pt idx="113336">
                  <c:v>262.57177568182698</c:v>
                </c:pt>
                <c:pt idx="113337">
                  <c:v>262.574092437101</c:v>
                </c:pt>
                <c:pt idx="113338">
                  <c:v>262.576409192374</c:v>
                </c:pt>
                <c:pt idx="113339">
                  <c:v>262.57872594764802</c:v>
                </c:pt>
                <c:pt idx="113340">
                  <c:v>262.58104270292102</c:v>
                </c:pt>
                <c:pt idx="113341">
                  <c:v>262.58335945819499</c:v>
                </c:pt>
                <c:pt idx="113342">
                  <c:v>262.58567621346799</c:v>
                </c:pt>
                <c:pt idx="113343">
                  <c:v>262.58799296874201</c:v>
                </c:pt>
                <c:pt idx="113344">
                  <c:v>262.59030972401501</c:v>
                </c:pt>
                <c:pt idx="113345">
                  <c:v>262.59262647928898</c:v>
                </c:pt>
                <c:pt idx="113346">
                  <c:v>262.59494323456198</c:v>
                </c:pt>
                <c:pt idx="113347">
                  <c:v>262.597259989836</c:v>
                </c:pt>
                <c:pt idx="113348">
                  <c:v>262.599576745109</c:v>
                </c:pt>
                <c:pt idx="113349">
                  <c:v>262.60189350038303</c:v>
                </c:pt>
                <c:pt idx="113350">
                  <c:v>262.60421025565603</c:v>
                </c:pt>
                <c:pt idx="113351">
                  <c:v>262.60652701092999</c:v>
                </c:pt>
                <c:pt idx="113352">
                  <c:v>262.60884376620299</c:v>
                </c:pt>
                <c:pt idx="113353">
                  <c:v>262.61116052147702</c:v>
                </c:pt>
                <c:pt idx="113354">
                  <c:v>262.61347727675002</c:v>
                </c:pt>
                <c:pt idx="113355">
                  <c:v>262.61579403202398</c:v>
                </c:pt>
                <c:pt idx="113356">
                  <c:v>262.61811078729698</c:v>
                </c:pt>
                <c:pt idx="113357">
                  <c:v>262.62042754257101</c:v>
                </c:pt>
                <c:pt idx="113358">
                  <c:v>262.62274429784401</c:v>
                </c:pt>
                <c:pt idx="113359">
                  <c:v>262.62506105311797</c:v>
                </c:pt>
                <c:pt idx="113360">
                  <c:v>262.62737780839097</c:v>
                </c:pt>
                <c:pt idx="113361">
                  <c:v>262.629694563665</c:v>
                </c:pt>
                <c:pt idx="113362">
                  <c:v>262.632011318938</c:v>
                </c:pt>
                <c:pt idx="113363">
                  <c:v>262.63432807421202</c:v>
                </c:pt>
                <c:pt idx="113364">
                  <c:v>262.63664482948502</c:v>
                </c:pt>
                <c:pt idx="113365">
                  <c:v>262.63896158475899</c:v>
                </c:pt>
                <c:pt idx="113366">
                  <c:v>262.64127834003199</c:v>
                </c:pt>
                <c:pt idx="113367">
                  <c:v>262.64359509530601</c:v>
                </c:pt>
                <c:pt idx="113368">
                  <c:v>262.64591185057901</c:v>
                </c:pt>
                <c:pt idx="113369">
                  <c:v>262.64822860585298</c:v>
                </c:pt>
                <c:pt idx="113370">
                  <c:v>262.65054536112598</c:v>
                </c:pt>
                <c:pt idx="113371">
                  <c:v>262.6528621164</c:v>
                </c:pt>
                <c:pt idx="113372">
                  <c:v>262.655178871673</c:v>
                </c:pt>
                <c:pt idx="113373">
                  <c:v>262.65749562694702</c:v>
                </c:pt>
                <c:pt idx="113374">
                  <c:v>262.65981238222003</c:v>
                </c:pt>
                <c:pt idx="113375">
                  <c:v>262.66212913749399</c:v>
                </c:pt>
                <c:pt idx="113376">
                  <c:v>262.66444589276699</c:v>
                </c:pt>
                <c:pt idx="113377">
                  <c:v>262.66676264804101</c:v>
                </c:pt>
                <c:pt idx="113378">
                  <c:v>262.66907940331402</c:v>
                </c:pt>
                <c:pt idx="113379">
                  <c:v>262.67139615858798</c:v>
                </c:pt>
                <c:pt idx="113380">
                  <c:v>262.673712913862</c:v>
                </c:pt>
                <c:pt idx="113381">
                  <c:v>262.676029669135</c:v>
                </c:pt>
                <c:pt idx="113382">
                  <c:v>262.67834642440903</c:v>
                </c:pt>
                <c:pt idx="113383">
                  <c:v>262.68066317968203</c:v>
                </c:pt>
                <c:pt idx="113384">
                  <c:v>262.68297993495599</c:v>
                </c:pt>
                <c:pt idx="113385">
                  <c:v>262.68529669022899</c:v>
                </c:pt>
                <c:pt idx="113386">
                  <c:v>262.68761344550302</c:v>
                </c:pt>
                <c:pt idx="113387">
                  <c:v>262.68993020077602</c:v>
                </c:pt>
                <c:pt idx="113388">
                  <c:v>262.69224695604998</c:v>
                </c:pt>
                <c:pt idx="113389">
                  <c:v>262.69456371132299</c:v>
                </c:pt>
                <c:pt idx="113390">
                  <c:v>262.69688046659701</c:v>
                </c:pt>
                <c:pt idx="113391">
                  <c:v>262.69919722187001</c:v>
                </c:pt>
                <c:pt idx="113392">
                  <c:v>262.70151397714397</c:v>
                </c:pt>
                <c:pt idx="113393">
                  <c:v>262.70383073241698</c:v>
                </c:pt>
                <c:pt idx="113394">
                  <c:v>262.706147487691</c:v>
                </c:pt>
                <c:pt idx="113395">
                  <c:v>262.708464242964</c:v>
                </c:pt>
                <c:pt idx="113396">
                  <c:v>262.71078099823802</c:v>
                </c:pt>
                <c:pt idx="113397">
                  <c:v>262.71309775351102</c:v>
                </c:pt>
                <c:pt idx="113398">
                  <c:v>262.71541450878499</c:v>
                </c:pt>
                <c:pt idx="113399">
                  <c:v>262.71773126405799</c:v>
                </c:pt>
                <c:pt idx="113400">
                  <c:v>262.72004801933201</c:v>
                </c:pt>
                <c:pt idx="113401">
                  <c:v>262.72236477460501</c:v>
                </c:pt>
                <c:pt idx="113402">
                  <c:v>262.72468152987898</c:v>
                </c:pt>
                <c:pt idx="113403">
                  <c:v>262.72699828515198</c:v>
                </c:pt>
                <c:pt idx="113404">
                  <c:v>262.729315040426</c:v>
                </c:pt>
                <c:pt idx="113405">
                  <c:v>262.731631795699</c:v>
                </c:pt>
                <c:pt idx="113406">
                  <c:v>262.73394855097303</c:v>
                </c:pt>
                <c:pt idx="113407">
                  <c:v>262.73626530624603</c:v>
                </c:pt>
                <c:pt idx="113408">
                  <c:v>262.73858206151999</c:v>
                </c:pt>
                <c:pt idx="113409">
                  <c:v>262.74089881679299</c:v>
                </c:pt>
                <c:pt idx="113410">
                  <c:v>262.74321557206702</c:v>
                </c:pt>
                <c:pt idx="113411">
                  <c:v>262.74553232734002</c:v>
                </c:pt>
                <c:pt idx="113412">
                  <c:v>262.74784908261398</c:v>
                </c:pt>
                <c:pt idx="113413">
                  <c:v>262.75016583788698</c:v>
                </c:pt>
                <c:pt idx="113414">
                  <c:v>262.75248259316101</c:v>
                </c:pt>
                <c:pt idx="113415">
                  <c:v>262.75479934843401</c:v>
                </c:pt>
                <c:pt idx="113416">
                  <c:v>262.75711610370797</c:v>
                </c:pt>
                <c:pt idx="113417">
                  <c:v>262.75943285898097</c:v>
                </c:pt>
                <c:pt idx="113418">
                  <c:v>262.761749614255</c:v>
                </c:pt>
                <c:pt idx="113419">
                  <c:v>262.764066369528</c:v>
                </c:pt>
                <c:pt idx="113420">
                  <c:v>262.76638312480202</c:v>
                </c:pt>
                <c:pt idx="113421">
                  <c:v>262.76869988007599</c:v>
                </c:pt>
                <c:pt idx="113422">
                  <c:v>262.77101663534899</c:v>
                </c:pt>
                <c:pt idx="113423">
                  <c:v>262.77333339062301</c:v>
                </c:pt>
                <c:pt idx="113424">
                  <c:v>262.77565014589601</c:v>
                </c:pt>
                <c:pt idx="113425">
                  <c:v>262.77796690116998</c:v>
                </c:pt>
                <c:pt idx="113426">
                  <c:v>262.78028365644298</c:v>
                </c:pt>
                <c:pt idx="113427">
                  <c:v>262.782600411717</c:v>
                </c:pt>
                <c:pt idx="113428">
                  <c:v>262.78491716699</c:v>
                </c:pt>
                <c:pt idx="113429">
                  <c:v>262.78723392226402</c:v>
                </c:pt>
                <c:pt idx="113430">
                  <c:v>262.78955067753702</c:v>
                </c:pt>
                <c:pt idx="113431">
                  <c:v>262.79186743281099</c:v>
                </c:pt>
                <c:pt idx="113432">
                  <c:v>262.79418418808399</c:v>
                </c:pt>
                <c:pt idx="113433">
                  <c:v>262.79650094335801</c:v>
                </c:pt>
                <c:pt idx="113434">
                  <c:v>262.79881769863101</c:v>
                </c:pt>
                <c:pt idx="113435">
                  <c:v>262.80113445390498</c:v>
                </c:pt>
                <c:pt idx="113436">
                  <c:v>262.80345120917798</c:v>
                </c:pt>
                <c:pt idx="113437">
                  <c:v>262.805767964452</c:v>
                </c:pt>
                <c:pt idx="113438">
                  <c:v>262.808084719725</c:v>
                </c:pt>
                <c:pt idx="113439">
                  <c:v>262.81040147499903</c:v>
                </c:pt>
                <c:pt idx="113440">
                  <c:v>262.81271823027203</c:v>
                </c:pt>
                <c:pt idx="113441">
                  <c:v>262.81503498554599</c:v>
                </c:pt>
                <c:pt idx="113442">
                  <c:v>262.81735174081899</c:v>
                </c:pt>
                <c:pt idx="113443">
                  <c:v>262.81966849609302</c:v>
                </c:pt>
                <c:pt idx="113444">
                  <c:v>262.82198525136602</c:v>
                </c:pt>
                <c:pt idx="113445">
                  <c:v>262.82430200663998</c:v>
                </c:pt>
                <c:pt idx="113446">
                  <c:v>262.82661876191298</c:v>
                </c:pt>
                <c:pt idx="113447">
                  <c:v>262.82893551718701</c:v>
                </c:pt>
                <c:pt idx="113448">
                  <c:v>262.83125227246001</c:v>
                </c:pt>
                <c:pt idx="113449">
                  <c:v>262.83356902773397</c:v>
                </c:pt>
                <c:pt idx="113450">
                  <c:v>262.83588578300697</c:v>
                </c:pt>
                <c:pt idx="113451">
                  <c:v>262.838202538281</c:v>
                </c:pt>
                <c:pt idx="113452">
                  <c:v>262.840519293554</c:v>
                </c:pt>
                <c:pt idx="113453">
                  <c:v>262.84283604882802</c:v>
                </c:pt>
                <c:pt idx="113454">
                  <c:v>262.84515280410102</c:v>
                </c:pt>
                <c:pt idx="113455">
                  <c:v>262.84746955937499</c:v>
                </c:pt>
                <c:pt idx="113456">
                  <c:v>262.84978631464799</c:v>
                </c:pt>
                <c:pt idx="113457">
                  <c:v>262.85210306992201</c:v>
                </c:pt>
                <c:pt idx="113458">
                  <c:v>262.85441982519501</c:v>
                </c:pt>
                <c:pt idx="113459">
                  <c:v>262.85673658046898</c:v>
                </c:pt>
                <c:pt idx="113460">
                  <c:v>262.85905333574198</c:v>
                </c:pt>
                <c:pt idx="113461">
                  <c:v>262.861370091016</c:v>
                </c:pt>
                <c:pt idx="113462">
                  <c:v>262.863686846289</c:v>
                </c:pt>
                <c:pt idx="113463">
                  <c:v>262.86600360156302</c:v>
                </c:pt>
                <c:pt idx="113464">
                  <c:v>262.86832035683699</c:v>
                </c:pt>
                <c:pt idx="113465">
                  <c:v>262.87063711210999</c:v>
                </c:pt>
                <c:pt idx="113466">
                  <c:v>262.87295386738401</c:v>
                </c:pt>
                <c:pt idx="113467">
                  <c:v>262.87527062265701</c:v>
                </c:pt>
                <c:pt idx="113468">
                  <c:v>262.87758737793098</c:v>
                </c:pt>
                <c:pt idx="113469">
                  <c:v>262.87990413320398</c:v>
                </c:pt>
                <c:pt idx="113470">
                  <c:v>262.882220888478</c:v>
                </c:pt>
                <c:pt idx="113471">
                  <c:v>262.884537643751</c:v>
                </c:pt>
                <c:pt idx="113472">
                  <c:v>262.88685439902503</c:v>
                </c:pt>
                <c:pt idx="113473">
                  <c:v>262.88917115429803</c:v>
                </c:pt>
                <c:pt idx="113474">
                  <c:v>262.89148790957199</c:v>
                </c:pt>
                <c:pt idx="113475">
                  <c:v>262.89380466484499</c:v>
                </c:pt>
                <c:pt idx="113476">
                  <c:v>262.89612142011902</c:v>
                </c:pt>
                <c:pt idx="113477">
                  <c:v>262.89843817539202</c:v>
                </c:pt>
                <c:pt idx="113478">
                  <c:v>262.90075493066598</c:v>
                </c:pt>
                <c:pt idx="113479">
                  <c:v>262.90307168593898</c:v>
                </c:pt>
                <c:pt idx="113480">
                  <c:v>262.90538844121301</c:v>
                </c:pt>
                <c:pt idx="113481">
                  <c:v>262.90770519648601</c:v>
                </c:pt>
                <c:pt idx="113482">
                  <c:v>262.91002195175997</c:v>
                </c:pt>
                <c:pt idx="113483">
                  <c:v>262.91233870703297</c:v>
                </c:pt>
                <c:pt idx="113484">
                  <c:v>262.914655462307</c:v>
                </c:pt>
                <c:pt idx="113485">
                  <c:v>262.91697221758</c:v>
                </c:pt>
                <c:pt idx="113486">
                  <c:v>262.91928897285402</c:v>
                </c:pt>
                <c:pt idx="113487">
                  <c:v>262.92160572812702</c:v>
                </c:pt>
                <c:pt idx="113488">
                  <c:v>262.92392248340099</c:v>
                </c:pt>
                <c:pt idx="113489">
                  <c:v>262.92623923867399</c:v>
                </c:pt>
                <c:pt idx="113490">
                  <c:v>262.92855599394801</c:v>
                </c:pt>
                <c:pt idx="113491">
                  <c:v>262.93087274922101</c:v>
                </c:pt>
                <c:pt idx="113492">
                  <c:v>262.93318950449498</c:v>
                </c:pt>
                <c:pt idx="113493">
                  <c:v>262.93550625976798</c:v>
                </c:pt>
                <c:pt idx="113494">
                  <c:v>262.937823015042</c:v>
                </c:pt>
                <c:pt idx="113495">
                  <c:v>262.940139770315</c:v>
                </c:pt>
                <c:pt idx="113496">
                  <c:v>262.94245652558902</c:v>
                </c:pt>
                <c:pt idx="113497">
                  <c:v>262.94477328086202</c:v>
                </c:pt>
                <c:pt idx="113498">
                  <c:v>262.94709003613599</c:v>
                </c:pt>
                <c:pt idx="113499">
                  <c:v>262.94940679140899</c:v>
                </c:pt>
                <c:pt idx="113500">
                  <c:v>262.95172354668301</c:v>
                </c:pt>
                <c:pt idx="113501">
                  <c:v>262.95404030195601</c:v>
                </c:pt>
                <c:pt idx="113502">
                  <c:v>262.95635705722998</c:v>
                </c:pt>
                <c:pt idx="113503">
                  <c:v>262.95867381250298</c:v>
                </c:pt>
                <c:pt idx="113504">
                  <c:v>262.960990567777</c:v>
                </c:pt>
                <c:pt idx="113505">
                  <c:v>262.96330732305</c:v>
                </c:pt>
                <c:pt idx="113506">
                  <c:v>262.96562407832403</c:v>
                </c:pt>
                <c:pt idx="113507">
                  <c:v>262.96794083359799</c:v>
                </c:pt>
                <c:pt idx="113508">
                  <c:v>262.97025758887099</c:v>
                </c:pt>
                <c:pt idx="113509">
                  <c:v>262.97257434414502</c:v>
                </c:pt>
                <c:pt idx="113510">
                  <c:v>262.97489109941802</c:v>
                </c:pt>
                <c:pt idx="113511">
                  <c:v>262.97720785469198</c:v>
                </c:pt>
                <c:pt idx="113512">
                  <c:v>262.97952460996498</c:v>
                </c:pt>
                <c:pt idx="113513">
                  <c:v>262.98184136523901</c:v>
                </c:pt>
                <c:pt idx="113514">
                  <c:v>262.98415812051201</c:v>
                </c:pt>
                <c:pt idx="113515">
                  <c:v>262.98647487578597</c:v>
                </c:pt>
                <c:pt idx="113516">
                  <c:v>262.98879163105897</c:v>
                </c:pt>
                <c:pt idx="113517">
                  <c:v>262.991108386333</c:v>
                </c:pt>
                <c:pt idx="113518">
                  <c:v>262.993425141606</c:v>
                </c:pt>
                <c:pt idx="113519">
                  <c:v>262.99574189688002</c:v>
                </c:pt>
                <c:pt idx="113520">
                  <c:v>262.99805865215302</c:v>
                </c:pt>
                <c:pt idx="113521">
                  <c:v>263.00037540742699</c:v>
                </c:pt>
                <c:pt idx="113522">
                  <c:v>263.00269216269999</c:v>
                </c:pt>
                <c:pt idx="113523">
                  <c:v>263.00500891797401</c:v>
                </c:pt>
                <c:pt idx="113524">
                  <c:v>263.00732567324701</c:v>
                </c:pt>
                <c:pt idx="113525">
                  <c:v>263.00964242852098</c:v>
                </c:pt>
                <c:pt idx="113526">
                  <c:v>263.01195918379398</c:v>
                </c:pt>
                <c:pt idx="113527">
                  <c:v>263.014275939068</c:v>
                </c:pt>
                <c:pt idx="113528">
                  <c:v>263.016592694341</c:v>
                </c:pt>
                <c:pt idx="113529">
                  <c:v>263.01890944961502</c:v>
                </c:pt>
                <c:pt idx="113530">
                  <c:v>263.02122620488802</c:v>
                </c:pt>
                <c:pt idx="113531">
                  <c:v>263.02354296016199</c:v>
                </c:pt>
                <c:pt idx="113532">
                  <c:v>263.02585971543499</c:v>
                </c:pt>
                <c:pt idx="113533">
                  <c:v>263.02817647070901</c:v>
                </c:pt>
                <c:pt idx="113534">
                  <c:v>263.03049322598201</c:v>
                </c:pt>
                <c:pt idx="113535">
                  <c:v>263.03280998125598</c:v>
                </c:pt>
                <c:pt idx="113536">
                  <c:v>263.03512673652898</c:v>
                </c:pt>
                <c:pt idx="113537">
                  <c:v>263.037443491803</c:v>
                </c:pt>
                <c:pt idx="113538">
                  <c:v>263.039760247076</c:v>
                </c:pt>
                <c:pt idx="113539">
                  <c:v>263.04207700235003</c:v>
                </c:pt>
                <c:pt idx="113540">
                  <c:v>263.04439375762303</c:v>
                </c:pt>
                <c:pt idx="113541">
                  <c:v>263.04671051289699</c:v>
                </c:pt>
                <c:pt idx="113542">
                  <c:v>263.04902726816999</c:v>
                </c:pt>
                <c:pt idx="113543">
                  <c:v>263.05134402344402</c:v>
                </c:pt>
                <c:pt idx="113544">
                  <c:v>263.05366077871702</c:v>
                </c:pt>
                <c:pt idx="113545">
                  <c:v>263.05597753399098</c:v>
                </c:pt>
                <c:pt idx="113546">
                  <c:v>263.05829428926398</c:v>
                </c:pt>
                <c:pt idx="113547">
                  <c:v>263.06061104453801</c:v>
                </c:pt>
                <c:pt idx="113548">
                  <c:v>263.06292779981101</c:v>
                </c:pt>
                <c:pt idx="113549">
                  <c:v>263.06524455508497</c:v>
                </c:pt>
                <c:pt idx="113550">
                  <c:v>263.067561310359</c:v>
                </c:pt>
                <c:pt idx="113551">
                  <c:v>263.069878065632</c:v>
                </c:pt>
                <c:pt idx="113552">
                  <c:v>263.07219482090602</c:v>
                </c:pt>
                <c:pt idx="113553">
                  <c:v>263.07451157617902</c:v>
                </c:pt>
                <c:pt idx="113554">
                  <c:v>263.07682833145299</c:v>
                </c:pt>
                <c:pt idx="113555">
                  <c:v>263.07914508672599</c:v>
                </c:pt>
                <c:pt idx="113556">
                  <c:v>263.08146184200001</c:v>
                </c:pt>
                <c:pt idx="113557">
                  <c:v>263.08377859727301</c:v>
                </c:pt>
                <c:pt idx="113558">
                  <c:v>263.08609535254698</c:v>
                </c:pt>
                <c:pt idx="113559">
                  <c:v>263.08841210781998</c:v>
                </c:pt>
                <c:pt idx="113560">
                  <c:v>263.090728863094</c:v>
                </c:pt>
                <c:pt idx="113561">
                  <c:v>263.093045618367</c:v>
                </c:pt>
                <c:pt idx="113562">
                  <c:v>263.09536237364102</c:v>
                </c:pt>
                <c:pt idx="113563">
                  <c:v>263.09767912891402</c:v>
                </c:pt>
                <c:pt idx="113564">
                  <c:v>263.09999588418799</c:v>
                </c:pt>
                <c:pt idx="113565">
                  <c:v>263.10231263946099</c:v>
                </c:pt>
                <c:pt idx="113566">
                  <c:v>263.10462939473501</c:v>
                </c:pt>
                <c:pt idx="113567">
                  <c:v>263.10694615000801</c:v>
                </c:pt>
                <c:pt idx="113568">
                  <c:v>263.10926290528198</c:v>
                </c:pt>
                <c:pt idx="113569">
                  <c:v>263.11157966055498</c:v>
                </c:pt>
                <c:pt idx="113570">
                  <c:v>263.113896415829</c:v>
                </c:pt>
                <c:pt idx="113571">
                  <c:v>263.116213171102</c:v>
                </c:pt>
                <c:pt idx="113572">
                  <c:v>263.11852992637603</c:v>
                </c:pt>
                <c:pt idx="113573">
                  <c:v>263.12084668164903</c:v>
                </c:pt>
                <c:pt idx="113574">
                  <c:v>263.12316343692299</c:v>
                </c:pt>
                <c:pt idx="113575">
                  <c:v>263.12548019219599</c:v>
                </c:pt>
                <c:pt idx="113576">
                  <c:v>263.12779694747002</c:v>
                </c:pt>
                <c:pt idx="113577">
                  <c:v>263.13011370274302</c:v>
                </c:pt>
                <c:pt idx="113578">
                  <c:v>263.13243045801698</c:v>
                </c:pt>
                <c:pt idx="113579">
                  <c:v>263.13474721328998</c:v>
                </c:pt>
                <c:pt idx="113580">
                  <c:v>263.13706396856401</c:v>
                </c:pt>
                <c:pt idx="113581">
                  <c:v>263.13938072383701</c:v>
                </c:pt>
                <c:pt idx="113582">
                  <c:v>263.14169747911097</c:v>
                </c:pt>
                <c:pt idx="113583">
                  <c:v>263.14401423438397</c:v>
                </c:pt>
                <c:pt idx="113584">
                  <c:v>263.146330989658</c:v>
                </c:pt>
                <c:pt idx="113585">
                  <c:v>263.148647744931</c:v>
                </c:pt>
                <c:pt idx="113586">
                  <c:v>263.15096450020502</c:v>
                </c:pt>
                <c:pt idx="113587">
                  <c:v>263.15328125547802</c:v>
                </c:pt>
                <c:pt idx="113588">
                  <c:v>263.15559801075199</c:v>
                </c:pt>
                <c:pt idx="113589">
                  <c:v>263.15791476602499</c:v>
                </c:pt>
                <c:pt idx="113590">
                  <c:v>263.16023152129901</c:v>
                </c:pt>
                <c:pt idx="113591">
                  <c:v>263.16254827657201</c:v>
                </c:pt>
                <c:pt idx="113592">
                  <c:v>263.16486503184598</c:v>
                </c:pt>
                <c:pt idx="113593">
                  <c:v>263.16718178712</c:v>
                </c:pt>
                <c:pt idx="113594">
                  <c:v>263.169498542393</c:v>
                </c:pt>
                <c:pt idx="113595">
                  <c:v>263.17181529766702</c:v>
                </c:pt>
                <c:pt idx="113596">
                  <c:v>263.17413205294002</c:v>
                </c:pt>
                <c:pt idx="113597">
                  <c:v>263.17644880821399</c:v>
                </c:pt>
                <c:pt idx="113598">
                  <c:v>263.17876556348699</c:v>
                </c:pt>
                <c:pt idx="113599">
                  <c:v>263.18108231876101</c:v>
                </c:pt>
                <c:pt idx="113600">
                  <c:v>263.18339907403401</c:v>
                </c:pt>
                <c:pt idx="113601">
                  <c:v>263.18571582930798</c:v>
                </c:pt>
                <c:pt idx="113602">
                  <c:v>263.18803258458098</c:v>
                </c:pt>
                <c:pt idx="113603">
                  <c:v>263.190349339855</c:v>
                </c:pt>
                <c:pt idx="113604">
                  <c:v>263.192666095128</c:v>
                </c:pt>
                <c:pt idx="113605">
                  <c:v>263.19498285040203</c:v>
                </c:pt>
                <c:pt idx="113606">
                  <c:v>263.19729960567503</c:v>
                </c:pt>
                <c:pt idx="113607">
                  <c:v>263.19961636094899</c:v>
                </c:pt>
                <c:pt idx="113608">
                  <c:v>263.20193311622199</c:v>
                </c:pt>
                <c:pt idx="113609">
                  <c:v>263.20424987149602</c:v>
                </c:pt>
                <c:pt idx="113610">
                  <c:v>263.20656662676902</c:v>
                </c:pt>
                <c:pt idx="113611">
                  <c:v>263.20888338204298</c:v>
                </c:pt>
                <c:pt idx="113612">
                  <c:v>263.21120013731598</c:v>
                </c:pt>
                <c:pt idx="113613">
                  <c:v>263.21351689259001</c:v>
                </c:pt>
                <c:pt idx="113614">
                  <c:v>263.21583364786301</c:v>
                </c:pt>
                <c:pt idx="113615">
                  <c:v>263.21815040313697</c:v>
                </c:pt>
                <c:pt idx="113616">
                  <c:v>263.22046715840997</c:v>
                </c:pt>
                <c:pt idx="113617">
                  <c:v>263.222783913684</c:v>
                </c:pt>
                <c:pt idx="113618">
                  <c:v>263.225100668957</c:v>
                </c:pt>
                <c:pt idx="113619">
                  <c:v>263.22741742423102</c:v>
                </c:pt>
                <c:pt idx="113620">
                  <c:v>263.22973417950402</c:v>
                </c:pt>
                <c:pt idx="113621">
                  <c:v>263.23205093477799</c:v>
                </c:pt>
                <c:pt idx="113622">
                  <c:v>263.23436769005099</c:v>
                </c:pt>
                <c:pt idx="113623">
                  <c:v>263.23668444532501</c:v>
                </c:pt>
                <c:pt idx="113624">
                  <c:v>263.23900120059801</c:v>
                </c:pt>
                <c:pt idx="113625">
                  <c:v>263.24131795587198</c:v>
                </c:pt>
                <c:pt idx="113626">
                  <c:v>263.24363471114498</c:v>
                </c:pt>
                <c:pt idx="113627">
                  <c:v>263.245951466419</c:v>
                </c:pt>
                <c:pt idx="113628">
                  <c:v>263.248268221692</c:v>
                </c:pt>
                <c:pt idx="113629">
                  <c:v>263.25058497696602</c:v>
                </c:pt>
                <c:pt idx="113630">
                  <c:v>263.25290173223902</c:v>
                </c:pt>
                <c:pt idx="113631">
                  <c:v>263.25521848751299</c:v>
                </c:pt>
                <c:pt idx="113632">
                  <c:v>263.25753524278599</c:v>
                </c:pt>
                <c:pt idx="113633">
                  <c:v>263.25985199806001</c:v>
                </c:pt>
                <c:pt idx="113634">
                  <c:v>263.26216875333301</c:v>
                </c:pt>
                <c:pt idx="113635">
                  <c:v>263.26448550860698</c:v>
                </c:pt>
                <c:pt idx="113636">
                  <c:v>263.266802263881</c:v>
                </c:pt>
                <c:pt idx="113637">
                  <c:v>263.269119019154</c:v>
                </c:pt>
                <c:pt idx="113638">
                  <c:v>263.27143577442803</c:v>
                </c:pt>
                <c:pt idx="113639">
                  <c:v>263.27375252970103</c:v>
                </c:pt>
                <c:pt idx="113640">
                  <c:v>263.27606928497499</c:v>
                </c:pt>
                <c:pt idx="113641">
                  <c:v>263.27838604024799</c:v>
                </c:pt>
                <c:pt idx="113642">
                  <c:v>263.28070279552202</c:v>
                </c:pt>
                <c:pt idx="113643">
                  <c:v>263.28301955079502</c:v>
                </c:pt>
                <c:pt idx="113644">
                  <c:v>263.28533630606898</c:v>
                </c:pt>
                <c:pt idx="113645">
                  <c:v>263.28765306134198</c:v>
                </c:pt>
                <c:pt idx="113646">
                  <c:v>263.28996981661601</c:v>
                </c:pt>
                <c:pt idx="113647">
                  <c:v>263.29228657188901</c:v>
                </c:pt>
                <c:pt idx="113648">
                  <c:v>263.29460332716297</c:v>
                </c:pt>
                <c:pt idx="113649">
                  <c:v>263.29692008243597</c:v>
                </c:pt>
                <c:pt idx="113650">
                  <c:v>263.29923683771</c:v>
                </c:pt>
                <c:pt idx="113651">
                  <c:v>263.301553592983</c:v>
                </c:pt>
                <c:pt idx="113652">
                  <c:v>263.30387034825702</c:v>
                </c:pt>
                <c:pt idx="113653">
                  <c:v>263.30618710353002</c:v>
                </c:pt>
                <c:pt idx="113654">
                  <c:v>263.30850385880399</c:v>
                </c:pt>
                <c:pt idx="113655">
                  <c:v>263.31082061407699</c:v>
                </c:pt>
                <c:pt idx="113656">
                  <c:v>263.31313736935101</c:v>
                </c:pt>
                <c:pt idx="113657">
                  <c:v>263.31545412462401</c:v>
                </c:pt>
                <c:pt idx="113658">
                  <c:v>263.31777087989798</c:v>
                </c:pt>
                <c:pt idx="113659">
                  <c:v>263.32008763517098</c:v>
                </c:pt>
                <c:pt idx="113660">
                  <c:v>263.322404390445</c:v>
                </c:pt>
                <c:pt idx="113661">
                  <c:v>263.324721145718</c:v>
                </c:pt>
                <c:pt idx="113662">
                  <c:v>263.32703790099202</c:v>
                </c:pt>
                <c:pt idx="113663">
                  <c:v>263.32935465626502</c:v>
                </c:pt>
                <c:pt idx="113664">
                  <c:v>263.33167141153899</c:v>
                </c:pt>
                <c:pt idx="113665">
                  <c:v>263.33398816681199</c:v>
                </c:pt>
                <c:pt idx="113666">
                  <c:v>263.33630492208601</c:v>
                </c:pt>
                <c:pt idx="113667">
                  <c:v>263.33862167735901</c:v>
                </c:pt>
                <c:pt idx="113668">
                  <c:v>263.34093843263298</c:v>
                </c:pt>
                <c:pt idx="113669">
                  <c:v>263.34325518790598</c:v>
                </c:pt>
                <c:pt idx="113670">
                  <c:v>263.34557194318</c:v>
                </c:pt>
                <c:pt idx="113671">
                  <c:v>263.347888698453</c:v>
                </c:pt>
                <c:pt idx="113672">
                  <c:v>263.35020545372703</c:v>
                </c:pt>
                <c:pt idx="113673">
                  <c:v>263.35252220900003</c:v>
                </c:pt>
                <c:pt idx="113674">
                  <c:v>263.35483896427399</c:v>
                </c:pt>
                <c:pt idx="113675">
                  <c:v>263.35715571954699</c:v>
                </c:pt>
                <c:pt idx="113676">
                  <c:v>263.35947247482102</c:v>
                </c:pt>
                <c:pt idx="113677">
                  <c:v>263.36178923009498</c:v>
                </c:pt>
                <c:pt idx="113678">
                  <c:v>263.36410598536798</c:v>
                </c:pt>
                <c:pt idx="113679">
                  <c:v>263.36642274064201</c:v>
                </c:pt>
                <c:pt idx="113680">
                  <c:v>263.36873949591501</c:v>
                </c:pt>
                <c:pt idx="113681">
                  <c:v>263.37105625118897</c:v>
                </c:pt>
                <c:pt idx="113682">
                  <c:v>263.37337300646197</c:v>
                </c:pt>
                <c:pt idx="113683">
                  <c:v>263.375689761736</c:v>
                </c:pt>
                <c:pt idx="113684">
                  <c:v>263.378006517009</c:v>
                </c:pt>
                <c:pt idx="113685">
                  <c:v>263.38032327228302</c:v>
                </c:pt>
                <c:pt idx="113686">
                  <c:v>263.38264002755602</c:v>
                </c:pt>
                <c:pt idx="113687">
                  <c:v>263.38495678282999</c:v>
                </c:pt>
                <c:pt idx="113688">
                  <c:v>263.38727353810299</c:v>
                </c:pt>
                <c:pt idx="113689">
                  <c:v>263.38959029337701</c:v>
                </c:pt>
                <c:pt idx="113690">
                  <c:v>263.39190704865001</c:v>
                </c:pt>
                <c:pt idx="113691">
                  <c:v>263.39422380392398</c:v>
                </c:pt>
                <c:pt idx="113692">
                  <c:v>263.39654055919698</c:v>
                </c:pt>
                <c:pt idx="113693">
                  <c:v>263.398857314471</c:v>
                </c:pt>
                <c:pt idx="113694">
                  <c:v>263.401174069744</c:v>
                </c:pt>
                <c:pt idx="113695">
                  <c:v>263.40349082501803</c:v>
                </c:pt>
                <c:pt idx="113696">
                  <c:v>263.40580758029103</c:v>
                </c:pt>
                <c:pt idx="113697">
                  <c:v>263.40812433556499</c:v>
                </c:pt>
                <c:pt idx="113698">
                  <c:v>263.41044109083799</c:v>
                </c:pt>
                <c:pt idx="113699">
                  <c:v>263.41275784611202</c:v>
                </c:pt>
                <c:pt idx="113700">
                  <c:v>263.41507460138502</c:v>
                </c:pt>
                <c:pt idx="113701">
                  <c:v>263.41739135665898</c:v>
                </c:pt>
                <c:pt idx="113702">
                  <c:v>263.41970811193198</c:v>
                </c:pt>
                <c:pt idx="113703">
                  <c:v>263.42202486720601</c:v>
                </c:pt>
                <c:pt idx="113704">
                  <c:v>263.42434162247901</c:v>
                </c:pt>
                <c:pt idx="113705">
                  <c:v>263.42665837775297</c:v>
                </c:pt>
                <c:pt idx="113706">
                  <c:v>263.42897513302597</c:v>
                </c:pt>
                <c:pt idx="113707">
                  <c:v>263.4312918883</c:v>
                </c:pt>
                <c:pt idx="113708">
                  <c:v>263.433608643573</c:v>
                </c:pt>
                <c:pt idx="113709">
                  <c:v>263.43592539884702</c:v>
                </c:pt>
                <c:pt idx="113710">
                  <c:v>263.43824215412002</c:v>
                </c:pt>
                <c:pt idx="113711">
                  <c:v>263.44055890939399</c:v>
                </c:pt>
                <c:pt idx="113712">
                  <c:v>263.44287566466699</c:v>
                </c:pt>
                <c:pt idx="113713">
                  <c:v>263.44519241994101</c:v>
                </c:pt>
                <c:pt idx="113714">
                  <c:v>263.44750917521401</c:v>
                </c:pt>
                <c:pt idx="113715">
                  <c:v>263.44982593048798</c:v>
                </c:pt>
                <c:pt idx="113716">
                  <c:v>263.45214268576098</c:v>
                </c:pt>
                <c:pt idx="113717">
                  <c:v>263.454459441035</c:v>
                </c:pt>
                <c:pt idx="113718">
                  <c:v>263.456776196308</c:v>
                </c:pt>
                <c:pt idx="113719">
                  <c:v>263.45909295158202</c:v>
                </c:pt>
                <c:pt idx="113720">
                  <c:v>263.46140970685599</c:v>
                </c:pt>
                <c:pt idx="113721">
                  <c:v>263.46372646212899</c:v>
                </c:pt>
                <c:pt idx="113722">
                  <c:v>263.46604321740301</c:v>
                </c:pt>
                <c:pt idx="113723">
                  <c:v>263.46835997267601</c:v>
                </c:pt>
                <c:pt idx="113724">
                  <c:v>263.47067672794998</c:v>
                </c:pt>
                <c:pt idx="113725">
                  <c:v>263.47299348322298</c:v>
                </c:pt>
                <c:pt idx="113726">
                  <c:v>263.475310238497</c:v>
                </c:pt>
                <c:pt idx="113727">
                  <c:v>263.47762699377</c:v>
                </c:pt>
                <c:pt idx="113728">
                  <c:v>263.47994374904403</c:v>
                </c:pt>
                <c:pt idx="113729">
                  <c:v>263.48226050431703</c:v>
                </c:pt>
                <c:pt idx="113730">
                  <c:v>263.48457725959099</c:v>
                </c:pt>
                <c:pt idx="113731">
                  <c:v>263.48689401486399</c:v>
                </c:pt>
                <c:pt idx="113732">
                  <c:v>263.48921077013802</c:v>
                </c:pt>
                <c:pt idx="113733">
                  <c:v>263.49152752541102</c:v>
                </c:pt>
                <c:pt idx="113734">
                  <c:v>263.49384428068498</c:v>
                </c:pt>
                <c:pt idx="113735">
                  <c:v>263.49616103595798</c:v>
                </c:pt>
                <c:pt idx="113736">
                  <c:v>263.49847779123201</c:v>
                </c:pt>
                <c:pt idx="113737">
                  <c:v>263.50079454650501</c:v>
                </c:pt>
                <c:pt idx="113738">
                  <c:v>263.50311130177897</c:v>
                </c:pt>
                <c:pt idx="113739">
                  <c:v>263.50542805705197</c:v>
                </c:pt>
                <c:pt idx="113740">
                  <c:v>263.507744812326</c:v>
                </c:pt>
                <c:pt idx="113741">
                  <c:v>263.510061567599</c:v>
                </c:pt>
                <c:pt idx="113742">
                  <c:v>263.51237832287302</c:v>
                </c:pt>
                <c:pt idx="113743">
                  <c:v>263.51469507814602</c:v>
                </c:pt>
                <c:pt idx="113744">
                  <c:v>263.51701183341999</c:v>
                </c:pt>
                <c:pt idx="113745">
                  <c:v>263.51932858869299</c:v>
                </c:pt>
                <c:pt idx="113746">
                  <c:v>263.52164534396701</c:v>
                </c:pt>
                <c:pt idx="113747">
                  <c:v>263.52396209924001</c:v>
                </c:pt>
                <c:pt idx="113748">
                  <c:v>263.52627885451398</c:v>
                </c:pt>
                <c:pt idx="113749">
                  <c:v>263.52859560978698</c:v>
                </c:pt>
                <c:pt idx="113750">
                  <c:v>263.530912365061</c:v>
                </c:pt>
                <c:pt idx="113751">
                  <c:v>263.533229120334</c:v>
                </c:pt>
                <c:pt idx="113752">
                  <c:v>263.53554587560802</c:v>
                </c:pt>
                <c:pt idx="113753">
                  <c:v>263.53786263088102</c:v>
                </c:pt>
                <c:pt idx="113754">
                  <c:v>263.54017938615499</c:v>
                </c:pt>
                <c:pt idx="113755">
                  <c:v>263.54249614142799</c:v>
                </c:pt>
                <c:pt idx="113756">
                  <c:v>263.54481289670201</c:v>
                </c:pt>
                <c:pt idx="113757">
                  <c:v>263.54712965197501</c:v>
                </c:pt>
                <c:pt idx="113758">
                  <c:v>263.54944640724898</c:v>
                </c:pt>
                <c:pt idx="113759">
                  <c:v>263.55176316252198</c:v>
                </c:pt>
                <c:pt idx="113760">
                  <c:v>263.554079917796</c:v>
                </c:pt>
                <c:pt idx="113761">
                  <c:v>263.556396673069</c:v>
                </c:pt>
                <c:pt idx="113762">
                  <c:v>263.55871342834303</c:v>
                </c:pt>
                <c:pt idx="113763">
                  <c:v>263.56103018361699</c:v>
                </c:pt>
                <c:pt idx="113764">
                  <c:v>263.56334693888999</c:v>
                </c:pt>
                <c:pt idx="113765">
                  <c:v>263.56566369416402</c:v>
                </c:pt>
                <c:pt idx="113766">
                  <c:v>263.56798044943702</c:v>
                </c:pt>
                <c:pt idx="113767">
                  <c:v>263.57029720471098</c:v>
                </c:pt>
                <c:pt idx="113768">
                  <c:v>263.57261395998398</c:v>
                </c:pt>
                <c:pt idx="113769">
                  <c:v>263.57493071525801</c:v>
                </c:pt>
                <c:pt idx="113770">
                  <c:v>263.57724747053101</c:v>
                </c:pt>
                <c:pt idx="113771">
                  <c:v>263.57956422580497</c:v>
                </c:pt>
                <c:pt idx="113772">
                  <c:v>263.58188098107797</c:v>
                </c:pt>
                <c:pt idx="113773">
                  <c:v>263.584197736352</c:v>
                </c:pt>
                <c:pt idx="113774">
                  <c:v>263.586514491625</c:v>
                </c:pt>
                <c:pt idx="113775">
                  <c:v>263.58883124689902</c:v>
                </c:pt>
                <c:pt idx="113776">
                  <c:v>263.59114800217202</c:v>
                </c:pt>
                <c:pt idx="113777">
                  <c:v>263.59346475744599</c:v>
                </c:pt>
                <c:pt idx="113778">
                  <c:v>263.59578151271899</c:v>
                </c:pt>
                <c:pt idx="113779">
                  <c:v>263.59809826799301</c:v>
                </c:pt>
                <c:pt idx="113780">
                  <c:v>263.60041502326601</c:v>
                </c:pt>
                <c:pt idx="113781">
                  <c:v>263.60273177853998</c:v>
                </c:pt>
                <c:pt idx="113782">
                  <c:v>263.60504853381298</c:v>
                </c:pt>
                <c:pt idx="113783">
                  <c:v>263.607365289087</c:v>
                </c:pt>
                <c:pt idx="113784">
                  <c:v>263.60968204436</c:v>
                </c:pt>
                <c:pt idx="113785">
                  <c:v>263.61199879963402</c:v>
                </c:pt>
                <c:pt idx="113786">
                  <c:v>263.61431555490702</c:v>
                </c:pt>
                <c:pt idx="113787">
                  <c:v>263.61663231018099</c:v>
                </c:pt>
                <c:pt idx="113788">
                  <c:v>263.61894906545399</c:v>
                </c:pt>
                <c:pt idx="113789">
                  <c:v>263.62126582072801</c:v>
                </c:pt>
                <c:pt idx="113790">
                  <c:v>263.62358257600101</c:v>
                </c:pt>
                <c:pt idx="113791">
                  <c:v>263.62589933127498</c:v>
                </c:pt>
                <c:pt idx="113792">
                  <c:v>263.62821608654798</c:v>
                </c:pt>
                <c:pt idx="113793">
                  <c:v>263.630532841822</c:v>
                </c:pt>
                <c:pt idx="113794">
                  <c:v>263.632849597095</c:v>
                </c:pt>
                <c:pt idx="113795">
                  <c:v>263.63516635236903</c:v>
                </c:pt>
                <c:pt idx="113796">
                  <c:v>263.63748310764203</c:v>
                </c:pt>
                <c:pt idx="113797">
                  <c:v>263.63979986291599</c:v>
                </c:pt>
                <c:pt idx="113798">
                  <c:v>263.64211661818899</c:v>
                </c:pt>
                <c:pt idx="113799">
                  <c:v>263.64443337346302</c:v>
                </c:pt>
                <c:pt idx="113800">
                  <c:v>263.64675012873602</c:v>
                </c:pt>
                <c:pt idx="113801">
                  <c:v>263.64906688400998</c:v>
                </c:pt>
                <c:pt idx="113802">
                  <c:v>263.65138363928298</c:v>
                </c:pt>
                <c:pt idx="113803">
                  <c:v>263.65370039455701</c:v>
                </c:pt>
                <c:pt idx="113804">
                  <c:v>263.65601714983001</c:v>
                </c:pt>
                <c:pt idx="113805">
                  <c:v>263.65833390510397</c:v>
                </c:pt>
                <c:pt idx="113806">
                  <c:v>263.660650660378</c:v>
                </c:pt>
                <c:pt idx="113807">
                  <c:v>263.662967415651</c:v>
                </c:pt>
                <c:pt idx="113808">
                  <c:v>263.66528417092502</c:v>
                </c:pt>
                <c:pt idx="113809">
                  <c:v>263.66760092619802</c:v>
                </c:pt>
                <c:pt idx="113810">
                  <c:v>263.66991768147199</c:v>
                </c:pt>
                <c:pt idx="113811">
                  <c:v>263.67223443674499</c:v>
                </c:pt>
                <c:pt idx="113812">
                  <c:v>263.67455119201901</c:v>
                </c:pt>
                <c:pt idx="113813">
                  <c:v>263.67686794729201</c:v>
                </c:pt>
                <c:pt idx="113814">
                  <c:v>263.67918470256598</c:v>
                </c:pt>
                <c:pt idx="113815">
                  <c:v>263.68150145783898</c:v>
                </c:pt>
                <c:pt idx="113816">
                  <c:v>263.683818213113</c:v>
                </c:pt>
                <c:pt idx="113817">
                  <c:v>263.686134968386</c:v>
                </c:pt>
                <c:pt idx="113818">
                  <c:v>263.68845172366002</c:v>
                </c:pt>
                <c:pt idx="113819">
                  <c:v>263.69076847893302</c:v>
                </c:pt>
                <c:pt idx="113820">
                  <c:v>263.69308523420699</c:v>
                </c:pt>
                <c:pt idx="113821">
                  <c:v>263.69540198947999</c:v>
                </c:pt>
                <c:pt idx="113822">
                  <c:v>263.69771874475401</c:v>
                </c:pt>
                <c:pt idx="113823">
                  <c:v>263.70003550002701</c:v>
                </c:pt>
                <c:pt idx="113824">
                  <c:v>263.70235225530098</c:v>
                </c:pt>
                <c:pt idx="113825">
                  <c:v>263.70466901057398</c:v>
                </c:pt>
                <c:pt idx="113826">
                  <c:v>263.706985765848</c:v>
                </c:pt>
                <c:pt idx="113827">
                  <c:v>263.709302521121</c:v>
                </c:pt>
                <c:pt idx="113828">
                  <c:v>263.71161927639503</c:v>
                </c:pt>
                <c:pt idx="113829">
                  <c:v>263.71393603166803</c:v>
                </c:pt>
                <c:pt idx="113830">
                  <c:v>263.71625278694199</c:v>
                </c:pt>
                <c:pt idx="113831">
                  <c:v>263.71856954221499</c:v>
                </c:pt>
                <c:pt idx="113832">
                  <c:v>263.72088629748902</c:v>
                </c:pt>
                <c:pt idx="113833">
                  <c:v>263.72320305276202</c:v>
                </c:pt>
                <c:pt idx="113834">
                  <c:v>263.72551980803598</c:v>
                </c:pt>
                <c:pt idx="113835">
                  <c:v>263.72783656330898</c:v>
                </c:pt>
                <c:pt idx="113836">
                  <c:v>263.73015331858301</c:v>
                </c:pt>
                <c:pt idx="113837">
                  <c:v>263.73247007385601</c:v>
                </c:pt>
                <c:pt idx="113838">
                  <c:v>263.73478682912997</c:v>
                </c:pt>
                <c:pt idx="113839">
                  <c:v>263.73710358440297</c:v>
                </c:pt>
                <c:pt idx="113840">
                  <c:v>263.739420339677</c:v>
                </c:pt>
                <c:pt idx="113841">
                  <c:v>263.74173709495</c:v>
                </c:pt>
                <c:pt idx="113842">
                  <c:v>263.74405385022402</c:v>
                </c:pt>
                <c:pt idx="113843">
                  <c:v>263.74637060549702</c:v>
                </c:pt>
                <c:pt idx="113844">
                  <c:v>263.74868736077099</c:v>
                </c:pt>
                <c:pt idx="113845">
                  <c:v>263.75100411604399</c:v>
                </c:pt>
                <c:pt idx="113846">
                  <c:v>263.75332087131801</c:v>
                </c:pt>
                <c:pt idx="113847">
                  <c:v>263.75563762659101</c:v>
                </c:pt>
                <c:pt idx="113848">
                  <c:v>263.75795438186498</c:v>
                </c:pt>
                <c:pt idx="113849">
                  <c:v>263.760271137139</c:v>
                </c:pt>
                <c:pt idx="113850">
                  <c:v>263.762587892412</c:v>
                </c:pt>
                <c:pt idx="113851">
                  <c:v>263.76490464768602</c:v>
                </c:pt>
                <c:pt idx="113852">
                  <c:v>263.76722140295902</c:v>
                </c:pt>
                <c:pt idx="113853">
                  <c:v>263.76953815823299</c:v>
                </c:pt>
                <c:pt idx="113854">
                  <c:v>263.77185491350599</c:v>
                </c:pt>
                <c:pt idx="113855">
                  <c:v>263.77417166878001</c:v>
                </c:pt>
                <c:pt idx="113856">
                  <c:v>263.77648842405301</c:v>
                </c:pt>
                <c:pt idx="113857">
                  <c:v>263.77880517932698</c:v>
                </c:pt>
                <c:pt idx="113858">
                  <c:v>263.78112193459998</c:v>
                </c:pt>
                <c:pt idx="113859">
                  <c:v>263.783438689874</c:v>
                </c:pt>
                <c:pt idx="113860">
                  <c:v>263.785755445147</c:v>
                </c:pt>
                <c:pt idx="113861">
                  <c:v>263.78807220042103</c:v>
                </c:pt>
                <c:pt idx="113862">
                  <c:v>263.79038895569403</c:v>
                </c:pt>
                <c:pt idx="113863">
                  <c:v>263.79270571096799</c:v>
                </c:pt>
                <c:pt idx="113864">
                  <c:v>263.79502246624099</c:v>
                </c:pt>
                <c:pt idx="113865">
                  <c:v>263.79733922151502</c:v>
                </c:pt>
                <c:pt idx="113866">
                  <c:v>263.79965597678802</c:v>
                </c:pt>
                <c:pt idx="113867">
                  <c:v>263.80197273206198</c:v>
                </c:pt>
                <c:pt idx="113868">
                  <c:v>263.80428948733498</c:v>
                </c:pt>
                <c:pt idx="113869">
                  <c:v>263.80660624260901</c:v>
                </c:pt>
                <c:pt idx="113870">
                  <c:v>263.80892299788201</c:v>
                </c:pt>
                <c:pt idx="113871">
                  <c:v>263.81123975315597</c:v>
                </c:pt>
                <c:pt idx="113872">
                  <c:v>263.81355650842897</c:v>
                </c:pt>
                <c:pt idx="113873">
                  <c:v>263.815873263703</c:v>
                </c:pt>
                <c:pt idx="113874">
                  <c:v>263.818190018976</c:v>
                </c:pt>
                <c:pt idx="113875">
                  <c:v>263.82050677425002</c:v>
                </c:pt>
                <c:pt idx="113876">
                  <c:v>263.82282352952302</c:v>
                </c:pt>
                <c:pt idx="113877">
                  <c:v>263.82514028479699</c:v>
                </c:pt>
                <c:pt idx="113878">
                  <c:v>263.82745704006999</c:v>
                </c:pt>
                <c:pt idx="113879">
                  <c:v>263.82977379534401</c:v>
                </c:pt>
                <c:pt idx="113880">
                  <c:v>263.83209055061701</c:v>
                </c:pt>
                <c:pt idx="113881">
                  <c:v>263.83440730589098</c:v>
                </c:pt>
                <c:pt idx="113882">
                  <c:v>263.83672406116398</c:v>
                </c:pt>
                <c:pt idx="113883">
                  <c:v>263.839040816438</c:v>
                </c:pt>
                <c:pt idx="113884">
                  <c:v>263.841357571711</c:v>
                </c:pt>
                <c:pt idx="113885">
                  <c:v>263.84367432698502</c:v>
                </c:pt>
                <c:pt idx="113886">
                  <c:v>263.84599108225802</c:v>
                </c:pt>
                <c:pt idx="113887">
                  <c:v>263.84830783753199</c:v>
                </c:pt>
                <c:pt idx="113888">
                  <c:v>263.85062459280499</c:v>
                </c:pt>
                <c:pt idx="113889">
                  <c:v>263.85294134807901</c:v>
                </c:pt>
                <c:pt idx="113890">
                  <c:v>263.85525810335201</c:v>
                </c:pt>
                <c:pt idx="113891">
                  <c:v>263.85757485862598</c:v>
                </c:pt>
                <c:pt idx="113892">
                  <c:v>263.8598916139</c:v>
                </c:pt>
                <c:pt idx="113893">
                  <c:v>263.862208369173</c:v>
                </c:pt>
                <c:pt idx="113894">
                  <c:v>263.86452512444703</c:v>
                </c:pt>
                <c:pt idx="113895">
                  <c:v>263.86684187972003</c:v>
                </c:pt>
                <c:pt idx="113896">
                  <c:v>263.86915863499399</c:v>
                </c:pt>
                <c:pt idx="113897">
                  <c:v>263.87147539026699</c:v>
                </c:pt>
                <c:pt idx="113898">
                  <c:v>263.87379214554102</c:v>
                </c:pt>
                <c:pt idx="113899">
                  <c:v>263.87610890081402</c:v>
                </c:pt>
                <c:pt idx="113900">
                  <c:v>263.87842565608798</c:v>
                </c:pt>
                <c:pt idx="113901">
                  <c:v>263.88074241136098</c:v>
                </c:pt>
                <c:pt idx="113902">
                  <c:v>263.88305916663501</c:v>
                </c:pt>
                <c:pt idx="113903">
                  <c:v>263.88537592190801</c:v>
                </c:pt>
                <c:pt idx="113904">
                  <c:v>263.88769267718197</c:v>
                </c:pt>
                <c:pt idx="113905">
                  <c:v>263.89000943245497</c:v>
                </c:pt>
                <c:pt idx="113906">
                  <c:v>263.892326187729</c:v>
                </c:pt>
                <c:pt idx="113907">
                  <c:v>263.894642943002</c:v>
                </c:pt>
                <c:pt idx="113908">
                  <c:v>263.89695969827602</c:v>
                </c:pt>
                <c:pt idx="113909">
                  <c:v>263.89927645354902</c:v>
                </c:pt>
                <c:pt idx="113910">
                  <c:v>263.90159320882299</c:v>
                </c:pt>
                <c:pt idx="113911">
                  <c:v>263.90390996409599</c:v>
                </c:pt>
                <c:pt idx="113912">
                  <c:v>263.90622671937001</c:v>
                </c:pt>
                <c:pt idx="113913">
                  <c:v>263.90854347464301</c:v>
                </c:pt>
                <c:pt idx="113914">
                  <c:v>263.91086022991698</c:v>
                </c:pt>
                <c:pt idx="113915">
                  <c:v>263.91317698518998</c:v>
                </c:pt>
                <c:pt idx="113916">
                  <c:v>263.915493740464</c:v>
                </c:pt>
                <c:pt idx="113917">
                  <c:v>263.917810495737</c:v>
                </c:pt>
                <c:pt idx="113918">
                  <c:v>263.92012725101102</c:v>
                </c:pt>
                <c:pt idx="113919">
                  <c:v>263.92244400628402</c:v>
                </c:pt>
                <c:pt idx="113920">
                  <c:v>263.92476076155799</c:v>
                </c:pt>
                <c:pt idx="113921">
                  <c:v>263.92707751683099</c:v>
                </c:pt>
                <c:pt idx="113922">
                  <c:v>263.92939427210501</c:v>
                </c:pt>
                <c:pt idx="113923">
                  <c:v>263.93171102737801</c:v>
                </c:pt>
                <c:pt idx="113924">
                  <c:v>263.93402778265198</c:v>
                </c:pt>
                <c:pt idx="113925">
                  <c:v>263.93634453792498</c:v>
                </c:pt>
                <c:pt idx="113926">
                  <c:v>263.938661293199</c:v>
                </c:pt>
                <c:pt idx="113927">
                  <c:v>263.940978048472</c:v>
                </c:pt>
                <c:pt idx="113928">
                  <c:v>263.94329480374603</c:v>
                </c:pt>
                <c:pt idx="113929">
                  <c:v>263.94561155901903</c:v>
                </c:pt>
                <c:pt idx="113930">
                  <c:v>263.94792831429299</c:v>
                </c:pt>
                <c:pt idx="113931">
                  <c:v>263.95024506956599</c:v>
                </c:pt>
                <c:pt idx="113932">
                  <c:v>263.95256182484002</c:v>
                </c:pt>
                <c:pt idx="113933">
                  <c:v>263.95487858011398</c:v>
                </c:pt>
                <c:pt idx="113934">
                  <c:v>263.95719533538698</c:v>
                </c:pt>
                <c:pt idx="113935">
                  <c:v>263.95951209066101</c:v>
                </c:pt>
                <c:pt idx="113936">
                  <c:v>263.96182884593401</c:v>
                </c:pt>
                <c:pt idx="113937">
                  <c:v>263.96414560120797</c:v>
                </c:pt>
                <c:pt idx="113938">
                  <c:v>263.96646235648097</c:v>
                </c:pt>
                <c:pt idx="113939">
                  <c:v>263.968779111755</c:v>
                </c:pt>
                <c:pt idx="113940">
                  <c:v>263.971095867028</c:v>
                </c:pt>
                <c:pt idx="113941">
                  <c:v>263.97341262230202</c:v>
                </c:pt>
                <c:pt idx="113942">
                  <c:v>263.97572937757502</c:v>
                </c:pt>
                <c:pt idx="113943">
                  <c:v>263.97804613284899</c:v>
                </c:pt>
                <c:pt idx="113944">
                  <c:v>263.98036288812199</c:v>
                </c:pt>
                <c:pt idx="113945">
                  <c:v>263.98267964339601</c:v>
                </c:pt>
                <c:pt idx="113946">
                  <c:v>263.98499639866901</c:v>
                </c:pt>
                <c:pt idx="113947">
                  <c:v>263.98731315394298</c:v>
                </c:pt>
                <c:pt idx="113948">
                  <c:v>263.98962990921598</c:v>
                </c:pt>
                <c:pt idx="113949">
                  <c:v>263.99194666449</c:v>
                </c:pt>
                <c:pt idx="113950">
                  <c:v>263.994263419763</c:v>
                </c:pt>
                <c:pt idx="113951">
                  <c:v>263.99658017503702</c:v>
                </c:pt>
                <c:pt idx="113952">
                  <c:v>263.99889693031002</c:v>
                </c:pt>
                <c:pt idx="113953">
                  <c:v>264.00121368558399</c:v>
                </c:pt>
                <c:pt idx="113954">
                  <c:v>264.00353044085699</c:v>
                </c:pt>
                <c:pt idx="113955">
                  <c:v>264.00584719613101</c:v>
                </c:pt>
                <c:pt idx="113956">
                  <c:v>264.00816395140401</c:v>
                </c:pt>
                <c:pt idx="113957">
                  <c:v>264.01048070667798</c:v>
                </c:pt>
                <c:pt idx="113958">
                  <c:v>264.01279746195098</c:v>
                </c:pt>
                <c:pt idx="113959">
                  <c:v>264.015114217225</c:v>
                </c:pt>
                <c:pt idx="113960">
                  <c:v>264.017430972498</c:v>
                </c:pt>
                <c:pt idx="113961">
                  <c:v>264.01974772777203</c:v>
                </c:pt>
                <c:pt idx="113962">
                  <c:v>264.02206448304503</c:v>
                </c:pt>
                <c:pt idx="113963">
                  <c:v>264.02438123831899</c:v>
                </c:pt>
                <c:pt idx="113964">
                  <c:v>264.02669799359199</c:v>
                </c:pt>
                <c:pt idx="113965">
                  <c:v>264.02901474886602</c:v>
                </c:pt>
                <c:pt idx="113966">
                  <c:v>264.03133150413902</c:v>
                </c:pt>
                <c:pt idx="113967">
                  <c:v>264.03364825941298</c:v>
                </c:pt>
                <c:pt idx="113968">
                  <c:v>264.03596501468598</c:v>
                </c:pt>
                <c:pt idx="113969">
                  <c:v>264.03828176996001</c:v>
                </c:pt>
                <c:pt idx="113970">
                  <c:v>264.04059852523301</c:v>
                </c:pt>
                <c:pt idx="113971">
                  <c:v>264.04291528050697</c:v>
                </c:pt>
                <c:pt idx="113972">
                  <c:v>264.04523203577997</c:v>
                </c:pt>
                <c:pt idx="113973">
                  <c:v>264.047548791054</c:v>
                </c:pt>
                <c:pt idx="113974">
                  <c:v>264.049865546327</c:v>
                </c:pt>
                <c:pt idx="113975">
                  <c:v>264.05218230160102</c:v>
                </c:pt>
                <c:pt idx="113976">
                  <c:v>264.05449905687499</c:v>
                </c:pt>
                <c:pt idx="113977">
                  <c:v>264.05681581214799</c:v>
                </c:pt>
                <c:pt idx="113978">
                  <c:v>264.05913256742201</c:v>
                </c:pt>
                <c:pt idx="113979">
                  <c:v>264.06144932269501</c:v>
                </c:pt>
                <c:pt idx="113980">
                  <c:v>264.06376607796898</c:v>
                </c:pt>
                <c:pt idx="113981">
                  <c:v>264.06608283324198</c:v>
                </c:pt>
                <c:pt idx="113982">
                  <c:v>264.068399588516</c:v>
                </c:pt>
                <c:pt idx="113983">
                  <c:v>264.070716343789</c:v>
                </c:pt>
                <c:pt idx="113984">
                  <c:v>264.07303309906303</c:v>
                </c:pt>
                <c:pt idx="113985">
                  <c:v>264.07534985433603</c:v>
                </c:pt>
                <c:pt idx="113986">
                  <c:v>264.07766660960999</c:v>
                </c:pt>
                <c:pt idx="113987">
                  <c:v>264.07998336488299</c:v>
                </c:pt>
                <c:pt idx="113988">
                  <c:v>264.08230012015702</c:v>
                </c:pt>
                <c:pt idx="113989">
                  <c:v>264.08461687543002</c:v>
                </c:pt>
                <c:pt idx="113990">
                  <c:v>264.08693363070398</c:v>
                </c:pt>
                <c:pt idx="113991">
                  <c:v>264.08925038597698</c:v>
                </c:pt>
                <c:pt idx="113992">
                  <c:v>264.09156714125101</c:v>
                </c:pt>
                <c:pt idx="113993">
                  <c:v>264.09388389652401</c:v>
                </c:pt>
                <c:pt idx="113994">
                  <c:v>264.09620065179797</c:v>
                </c:pt>
                <c:pt idx="113995">
                  <c:v>264.09851740707097</c:v>
                </c:pt>
                <c:pt idx="113996">
                  <c:v>264.100834162345</c:v>
                </c:pt>
                <c:pt idx="113997">
                  <c:v>264.103150917618</c:v>
                </c:pt>
                <c:pt idx="113998">
                  <c:v>264.10546767289202</c:v>
                </c:pt>
                <c:pt idx="113999">
                  <c:v>264.10778442816502</c:v>
                </c:pt>
                <c:pt idx="114000">
                  <c:v>264.11010118343899</c:v>
                </c:pt>
                <c:pt idx="114001">
                  <c:v>264.11241793871199</c:v>
                </c:pt>
                <c:pt idx="114002">
                  <c:v>264.11473469398601</c:v>
                </c:pt>
                <c:pt idx="114003">
                  <c:v>264.11705144925901</c:v>
                </c:pt>
                <c:pt idx="114004">
                  <c:v>264.11936820453298</c:v>
                </c:pt>
                <c:pt idx="114005">
                  <c:v>264.12168495980598</c:v>
                </c:pt>
                <c:pt idx="114006">
                  <c:v>264.12400171508</c:v>
                </c:pt>
                <c:pt idx="114007">
                  <c:v>264.126318470353</c:v>
                </c:pt>
                <c:pt idx="114008">
                  <c:v>264.12863522562702</c:v>
                </c:pt>
                <c:pt idx="114009">
                  <c:v>264.13095198090002</c:v>
                </c:pt>
                <c:pt idx="114010">
                  <c:v>264.13326873617399</c:v>
                </c:pt>
                <c:pt idx="114011">
                  <c:v>264.13558549144699</c:v>
                </c:pt>
                <c:pt idx="114012">
                  <c:v>264.13790224672101</c:v>
                </c:pt>
                <c:pt idx="114013">
                  <c:v>264.14021900199401</c:v>
                </c:pt>
                <c:pt idx="114014">
                  <c:v>264.14253575726798</c:v>
                </c:pt>
                <c:pt idx="114015">
                  <c:v>264.14485251254098</c:v>
                </c:pt>
                <c:pt idx="114016">
                  <c:v>264.147169267815</c:v>
                </c:pt>
                <c:pt idx="114017">
                  <c:v>264.149486023088</c:v>
                </c:pt>
                <c:pt idx="114018">
                  <c:v>264.15180277836203</c:v>
                </c:pt>
                <c:pt idx="114019">
                  <c:v>264.15411953363599</c:v>
                </c:pt>
                <c:pt idx="114020">
                  <c:v>264.15643628890899</c:v>
                </c:pt>
                <c:pt idx="114021">
                  <c:v>264.15875304418302</c:v>
                </c:pt>
                <c:pt idx="114022">
                  <c:v>264.16106979945602</c:v>
                </c:pt>
                <c:pt idx="114023">
                  <c:v>264.16338655472998</c:v>
                </c:pt>
                <c:pt idx="114024">
                  <c:v>264.16570331000298</c:v>
                </c:pt>
                <c:pt idx="114025">
                  <c:v>264.16802006527701</c:v>
                </c:pt>
                <c:pt idx="114026">
                  <c:v>264.17033682055001</c:v>
                </c:pt>
                <c:pt idx="114027">
                  <c:v>264.17265357582397</c:v>
                </c:pt>
                <c:pt idx="114028">
                  <c:v>264.17497033109697</c:v>
                </c:pt>
                <c:pt idx="114029">
                  <c:v>264.177287086371</c:v>
                </c:pt>
                <c:pt idx="114030">
                  <c:v>264.179603841644</c:v>
                </c:pt>
                <c:pt idx="114031">
                  <c:v>264.18192059691802</c:v>
                </c:pt>
                <c:pt idx="114032">
                  <c:v>264.18423735219102</c:v>
                </c:pt>
                <c:pt idx="114033">
                  <c:v>264.18655410746499</c:v>
                </c:pt>
                <c:pt idx="114034">
                  <c:v>264.18887086273799</c:v>
                </c:pt>
                <c:pt idx="114035">
                  <c:v>264.19118761801201</c:v>
                </c:pt>
                <c:pt idx="114036">
                  <c:v>264.19350437328501</c:v>
                </c:pt>
                <c:pt idx="114037">
                  <c:v>264.19582112855898</c:v>
                </c:pt>
                <c:pt idx="114038">
                  <c:v>264.19813788383198</c:v>
                </c:pt>
                <c:pt idx="114039">
                  <c:v>264.200454639106</c:v>
                </c:pt>
                <c:pt idx="114040">
                  <c:v>264.202771394379</c:v>
                </c:pt>
                <c:pt idx="114041">
                  <c:v>264.20508814965302</c:v>
                </c:pt>
                <c:pt idx="114042">
                  <c:v>264.20740490492602</c:v>
                </c:pt>
                <c:pt idx="114043">
                  <c:v>264.20972166019999</c:v>
                </c:pt>
                <c:pt idx="114044">
                  <c:v>264.21203841547299</c:v>
                </c:pt>
                <c:pt idx="114045">
                  <c:v>264.21435517074701</c:v>
                </c:pt>
                <c:pt idx="114046">
                  <c:v>264.21667192602001</c:v>
                </c:pt>
                <c:pt idx="114047">
                  <c:v>264.21898868129398</c:v>
                </c:pt>
                <c:pt idx="114048">
                  <c:v>264.22130543656698</c:v>
                </c:pt>
                <c:pt idx="114049">
                  <c:v>264.223622191841</c:v>
                </c:pt>
                <c:pt idx="114050">
                  <c:v>264.225938947114</c:v>
                </c:pt>
                <c:pt idx="114051">
                  <c:v>264.22825570238803</c:v>
                </c:pt>
                <c:pt idx="114052">
                  <c:v>264.23057245766103</c:v>
                </c:pt>
                <c:pt idx="114053">
                  <c:v>264.23288921293499</c:v>
                </c:pt>
                <c:pt idx="114054">
                  <c:v>264.23520596820799</c:v>
                </c:pt>
                <c:pt idx="114055">
                  <c:v>264.23752272348202</c:v>
                </c:pt>
                <c:pt idx="114056">
                  <c:v>264.23983947875502</c:v>
                </c:pt>
                <c:pt idx="114057">
                  <c:v>264.24215623402898</c:v>
                </c:pt>
                <c:pt idx="114058">
                  <c:v>264.24447298930198</c:v>
                </c:pt>
                <c:pt idx="114059">
                  <c:v>264.24678974457601</c:v>
                </c:pt>
                <c:pt idx="114060">
                  <c:v>264.24910649984901</c:v>
                </c:pt>
                <c:pt idx="114061">
                  <c:v>264.25142325512297</c:v>
                </c:pt>
                <c:pt idx="114062">
                  <c:v>264.253740010397</c:v>
                </c:pt>
                <c:pt idx="114063">
                  <c:v>264.25605676567</c:v>
                </c:pt>
                <c:pt idx="114064">
                  <c:v>264.25837352094402</c:v>
                </c:pt>
                <c:pt idx="114065">
                  <c:v>264.26069027621702</c:v>
                </c:pt>
                <c:pt idx="114066">
                  <c:v>264.26300703149099</c:v>
                </c:pt>
                <c:pt idx="114067">
                  <c:v>264.26532378676399</c:v>
                </c:pt>
                <c:pt idx="114068">
                  <c:v>264.26764054203801</c:v>
                </c:pt>
                <c:pt idx="114069">
                  <c:v>264.26995729731101</c:v>
                </c:pt>
                <c:pt idx="114070">
                  <c:v>264.27227405258498</c:v>
                </c:pt>
                <c:pt idx="114071">
                  <c:v>264.27459080785798</c:v>
                </c:pt>
                <c:pt idx="114072">
                  <c:v>264.276907563132</c:v>
                </c:pt>
                <c:pt idx="114073">
                  <c:v>264.279224318405</c:v>
                </c:pt>
                <c:pt idx="114074">
                  <c:v>264.28154107367902</c:v>
                </c:pt>
                <c:pt idx="114075">
                  <c:v>264.28385782895202</c:v>
                </c:pt>
                <c:pt idx="114076">
                  <c:v>264.28617458422599</c:v>
                </c:pt>
                <c:pt idx="114077">
                  <c:v>264.28849133949899</c:v>
                </c:pt>
                <c:pt idx="114078">
                  <c:v>264.29080809477301</c:v>
                </c:pt>
                <c:pt idx="114079">
                  <c:v>264.29312485004601</c:v>
                </c:pt>
                <c:pt idx="114080">
                  <c:v>264.29544160531998</c:v>
                </c:pt>
                <c:pt idx="114081">
                  <c:v>264.29775836059298</c:v>
                </c:pt>
                <c:pt idx="114082">
                  <c:v>264.300075115867</c:v>
                </c:pt>
                <c:pt idx="114083">
                  <c:v>264.30239187114</c:v>
                </c:pt>
                <c:pt idx="114084">
                  <c:v>264.30470862641403</c:v>
                </c:pt>
                <c:pt idx="114085">
                  <c:v>264.30702538168703</c:v>
                </c:pt>
                <c:pt idx="114086">
                  <c:v>264.30934213696099</c:v>
                </c:pt>
                <c:pt idx="114087">
                  <c:v>264.31165889223399</c:v>
                </c:pt>
                <c:pt idx="114088">
                  <c:v>264.31397564750802</c:v>
                </c:pt>
                <c:pt idx="114089">
                  <c:v>264.31629240278102</c:v>
                </c:pt>
                <c:pt idx="114090">
                  <c:v>264.31860915805498</c:v>
                </c:pt>
                <c:pt idx="114091">
                  <c:v>264.32092591332798</c:v>
                </c:pt>
                <c:pt idx="114092">
                  <c:v>264.32324266860201</c:v>
                </c:pt>
                <c:pt idx="114093">
                  <c:v>264.32555942387501</c:v>
                </c:pt>
                <c:pt idx="114094">
                  <c:v>264.32787617914897</c:v>
                </c:pt>
                <c:pt idx="114095">
                  <c:v>264.33019293442197</c:v>
                </c:pt>
                <c:pt idx="114096">
                  <c:v>264.332509689696</c:v>
                </c:pt>
                <c:pt idx="114097">
                  <c:v>264.334826444969</c:v>
                </c:pt>
                <c:pt idx="114098">
                  <c:v>264.33714320024302</c:v>
                </c:pt>
                <c:pt idx="114099">
                  <c:v>264.33945995551602</c:v>
                </c:pt>
                <c:pt idx="114100">
                  <c:v>264.34177671078999</c:v>
                </c:pt>
                <c:pt idx="114101">
                  <c:v>264.34409346606299</c:v>
                </c:pt>
                <c:pt idx="114102">
                  <c:v>264.34641022133701</c:v>
                </c:pt>
                <c:pt idx="114103">
                  <c:v>264.34872697661001</c:v>
                </c:pt>
                <c:pt idx="114104">
                  <c:v>264.35104373188398</c:v>
                </c:pt>
                <c:pt idx="114105">
                  <c:v>264.353360487158</c:v>
                </c:pt>
                <c:pt idx="114106">
                  <c:v>264.355677242431</c:v>
                </c:pt>
                <c:pt idx="114107">
                  <c:v>264.35799399770502</c:v>
                </c:pt>
                <c:pt idx="114108">
                  <c:v>264.36031075297802</c:v>
                </c:pt>
                <c:pt idx="114109">
                  <c:v>264.36262750825199</c:v>
                </c:pt>
                <c:pt idx="114110">
                  <c:v>264.36494426352499</c:v>
                </c:pt>
                <c:pt idx="114111">
                  <c:v>264.36726101879901</c:v>
                </c:pt>
                <c:pt idx="114112">
                  <c:v>264.36957777407201</c:v>
                </c:pt>
                <c:pt idx="114113">
                  <c:v>264.37189452934598</c:v>
                </c:pt>
                <c:pt idx="114114">
                  <c:v>264.37421128461898</c:v>
                </c:pt>
                <c:pt idx="114115">
                  <c:v>264.376528039893</c:v>
                </c:pt>
                <c:pt idx="114116">
                  <c:v>264.378844795166</c:v>
                </c:pt>
                <c:pt idx="114117">
                  <c:v>264.38116155044003</c:v>
                </c:pt>
                <c:pt idx="114118">
                  <c:v>264.38347830571303</c:v>
                </c:pt>
                <c:pt idx="114119">
                  <c:v>264.38579506098699</c:v>
                </c:pt>
                <c:pt idx="114120">
                  <c:v>264.38811181625999</c:v>
                </c:pt>
                <c:pt idx="114121">
                  <c:v>264.39042857153402</c:v>
                </c:pt>
                <c:pt idx="114122">
                  <c:v>264.39274532680702</c:v>
                </c:pt>
                <c:pt idx="114123">
                  <c:v>264.39506208208098</c:v>
                </c:pt>
                <c:pt idx="114124">
                  <c:v>264.39737883735398</c:v>
                </c:pt>
                <c:pt idx="114125">
                  <c:v>264.39969559262801</c:v>
                </c:pt>
                <c:pt idx="114126">
                  <c:v>264.40201234790101</c:v>
                </c:pt>
                <c:pt idx="114127">
                  <c:v>264.40432910317497</c:v>
                </c:pt>
                <c:pt idx="114128">
                  <c:v>264.40664585844797</c:v>
                </c:pt>
                <c:pt idx="114129">
                  <c:v>264.408962613722</c:v>
                </c:pt>
                <c:pt idx="114130">
                  <c:v>264.411279368995</c:v>
                </c:pt>
                <c:pt idx="114131">
                  <c:v>264.41359612426902</c:v>
                </c:pt>
                <c:pt idx="114132">
                  <c:v>264.41591287954202</c:v>
                </c:pt>
                <c:pt idx="114133">
                  <c:v>264.41822963481599</c:v>
                </c:pt>
                <c:pt idx="114134">
                  <c:v>264.42054639008899</c:v>
                </c:pt>
                <c:pt idx="114135">
                  <c:v>264.42286314536301</c:v>
                </c:pt>
                <c:pt idx="114136">
                  <c:v>264.42517990063601</c:v>
                </c:pt>
                <c:pt idx="114137">
                  <c:v>264.42749665590998</c:v>
                </c:pt>
                <c:pt idx="114138">
                  <c:v>264.42981341118298</c:v>
                </c:pt>
                <c:pt idx="114139">
                  <c:v>264.432130166457</c:v>
                </c:pt>
                <c:pt idx="114140">
                  <c:v>264.43444692173</c:v>
                </c:pt>
                <c:pt idx="114141">
                  <c:v>264.43676367700402</c:v>
                </c:pt>
                <c:pt idx="114142">
                  <c:v>264.43908043227702</c:v>
                </c:pt>
                <c:pt idx="114143">
                  <c:v>264.44139718755099</c:v>
                </c:pt>
                <c:pt idx="114144">
                  <c:v>264.44371394282399</c:v>
                </c:pt>
                <c:pt idx="114145">
                  <c:v>264.44603069809801</c:v>
                </c:pt>
                <c:pt idx="114146">
                  <c:v>264.44834745337101</c:v>
                </c:pt>
                <c:pt idx="114147">
                  <c:v>264.45066420864498</c:v>
                </c:pt>
                <c:pt idx="114148">
                  <c:v>264.452980963919</c:v>
                </c:pt>
                <c:pt idx="114149">
                  <c:v>264.455297719192</c:v>
                </c:pt>
                <c:pt idx="114150">
                  <c:v>264.45761447446603</c:v>
                </c:pt>
                <c:pt idx="114151">
                  <c:v>264.45993122973903</c:v>
                </c:pt>
                <c:pt idx="114152">
                  <c:v>264.46224798501299</c:v>
                </c:pt>
                <c:pt idx="114153">
                  <c:v>264.46456474028599</c:v>
                </c:pt>
                <c:pt idx="114154">
                  <c:v>264.46688149556002</c:v>
                </c:pt>
                <c:pt idx="114155">
                  <c:v>264.46919825083302</c:v>
                </c:pt>
                <c:pt idx="114156">
                  <c:v>264.47151500610698</c:v>
                </c:pt>
                <c:pt idx="114157">
                  <c:v>264.47383176137998</c:v>
                </c:pt>
                <c:pt idx="114158">
                  <c:v>264.47614851665401</c:v>
                </c:pt>
                <c:pt idx="114159">
                  <c:v>264.47846527192701</c:v>
                </c:pt>
                <c:pt idx="114160">
                  <c:v>264.48078202720097</c:v>
                </c:pt>
                <c:pt idx="114161">
                  <c:v>264.48309878247397</c:v>
                </c:pt>
                <c:pt idx="114162">
                  <c:v>264.485415537748</c:v>
                </c:pt>
                <c:pt idx="114163">
                  <c:v>264.487732293021</c:v>
                </c:pt>
                <c:pt idx="114164">
                  <c:v>264.49004904829502</c:v>
                </c:pt>
                <c:pt idx="114165">
                  <c:v>264.49236580356802</c:v>
                </c:pt>
                <c:pt idx="114166">
                  <c:v>264.49468255884199</c:v>
                </c:pt>
                <c:pt idx="114167">
                  <c:v>264.49699931411499</c:v>
                </c:pt>
                <c:pt idx="114168">
                  <c:v>264.49931606938901</c:v>
                </c:pt>
                <c:pt idx="114169">
                  <c:v>264.50163282466201</c:v>
                </c:pt>
                <c:pt idx="114170">
                  <c:v>264.50394957993598</c:v>
                </c:pt>
                <c:pt idx="114171">
                  <c:v>264.50626633520898</c:v>
                </c:pt>
                <c:pt idx="114172">
                  <c:v>264.508583090483</c:v>
                </c:pt>
                <c:pt idx="114173">
                  <c:v>264.510899845756</c:v>
                </c:pt>
                <c:pt idx="114174">
                  <c:v>264.51321660103002</c:v>
                </c:pt>
                <c:pt idx="114175">
                  <c:v>264.51553335630302</c:v>
                </c:pt>
                <c:pt idx="114176">
                  <c:v>264.51785011157699</c:v>
                </c:pt>
                <c:pt idx="114177">
                  <c:v>264.52016686684999</c:v>
                </c:pt>
                <c:pt idx="114178">
                  <c:v>264.52248362212401</c:v>
                </c:pt>
                <c:pt idx="114179">
                  <c:v>264.52480037739701</c:v>
                </c:pt>
                <c:pt idx="114180">
                  <c:v>264.52711713267098</c:v>
                </c:pt>
                <c:pt idx="114181">
                  <c:v>264.52943388794398</c:v>
                </c:pt>
                <c:pt idx="114182">
                  <c:v>264.531750643218</c:v>
                </c:pt>
                <c:pt idx="114183">
                  <c:v>264.534067398491</c:v>
                </c:pt>
                <c:pt idx="114184">
                  <c:v>264.53638415376503</c:v>
                </c:pt>
                <c:pt idx="114185">
                  <c:v>264.53870090903803</c:v>
                </c:pt>
                <c:pt idx="114186">
                  <c:v>264.54101766431199</c:v>
                </c:pt>
                <c:pt idx="114187">
                  <c:v>264.54333441958499</c:v>
                </c:pt>
                <c:pt idx="114188">
                  <c:v>264.54565117485902</c:v>
                </c:pt>
                <c:pt idx="114189">
                  <c:v>264.54796793013298</c:v>
                </c:pt>
                <c:pt idx="114190">
                  <c:v>264.55028468540598</c:v>
                </c:pt>
                <c:pt idx="114191">
                  <c:v>264.55260144068001</c:v>
                </c:pt>
                <c:pt idx="114192">
                  <c:v>264.55491819595301</c:v>
                </c:pt>
                <c:pt idx="114193">
                  <c:v>264.55723495122697</c:v>
                </c:pt>
                <c:pt idx="114194">
                  <c:v>264.55955170649997</c:v>
                </c:pt>
                <c:pt idx="114195">
                  <c:v>264.561868461774</c:v>
                </c:pt>
                <c:pt idx="114196">
                  <c:v>264.564185217047</c:v>
                </c:pt>
                <c:pt idx="114197">
                  <c:v>264.56650197232102</c:v>
                </c:pt>
                <c:pt idx="114198">
                  <c:v>264.56881872759402</c:v>
                </c:pt>
                <c:pt idx="114199">
                  <c:v>264.57113548286799</c:v>
                </c:pt>
                <c:pt idx="114200">
                  <c:v>264.57345223814099</c:v>
                </c:pt>
                <c:pt idx="114201">
                  <c:v>264.57576899341501</c:v>
                </c:pt>
                <c:pt idx="114202">
                  <c:v>264.57808574868801</c:v>
                </c:pt>
                <c:pt idx="114203">
                  <c:v>264.58040250396198</c:v>
                </c:pt>
                <c:pt idx="114204">
                  <c:v>264.58271925923498</c:v>
                </c:pt>
                <c:pt idx="114205">
                  <c:v>264.585036014509</c:v>
                </c:pt>
                <c:pt idx="114206">
                  <c:v>264.587352769782</c:v>
                </c:pt>
                <c:pt idx="114207">
                  <c:v>264.58966952505602</c:v>
                </c:pt>
                <c:pt idx="114208">
                  <c:v>264.59198628032902</c:v>
                </c:pt>
                <c:pt idx="114209">
                  <c:v>264.59430303560299</c:v>
                </c:pt>
                <c:pt idx="114210">
                  <c:v>264.59661979087599</c:v>
                </c:pt>
                <c:pt idx="114211">
                  <c:v>264.59893654615001</c:v>
                </c:pt>
                <c:pt idx="114212">
                  <c:v>264.60125330142301</c:v>
                </c:pt>
                <c:pt idx="114213">
                  <c:v>264.60357005669698</c:v>
                </c:pt>
                <c:pt idx="114214">
                  <c:v>264.60588681196998</c:v>
                </c:pt>
                <c:pt idx="114215">
                  <c:v>264.608203567244</c:v>
                </c:pt>
                <c:pt idx="114216">
                  <c:v>264.610520322517</c:v>
                </c:pt>
                <c:pt idx="114217">
                  <c:v>264.61283707779103</c:v>
                </c:pt>
                <c:pt idx="114218">
                  <c:v>264.61515383306403</c:v>
                </c:pt>
                <c:pt idx="114219">
                  <c:v>264.61747058833799</c:v>
                </c:pt>
                <c:pt idx="114220">
                  <c:v>264.61978734361099</c:v>
                </c:pt>
                <c:pt idx="114221">
                  <c:v>264.62210409888502</c:v>
                </c:pt>
                <c:pt idx="114222">
                  <c:v>264.62442085415802</c:v>
                </c:pt>
                <c:pt idx="114223">
                  <c:v>264.62673760943198</c:v>
                </c:pt>
                <c:pt idx="114224">
                  <c:v>264.62905436470498</c:v>
                </c:pt>
                <c:pt idx="114225">
                  <c:v>264.63137111997901</c:v>
                </c:pt>
                <c:pt idx="114226">
                  <c:v>264.63368787525201</c:v>
                </c:pt>
                <c:pt idx="114227">
                  <c:v>264.63600463052597</c:v>
                </c:pt>
                <c:pt idx="114228">
                  <c:v>264.63832138579897</c:v>
                </c:pt>
                <c:pt idx="114229">
                  <c:v>264.640638141073</c:v>
                </c:pt>
                <c:pt idx="114230">
                  <c:v>264.642954896346</c:v>
                </c:pt>
                <c:pt idx="114231">
                  <c:v>264.64527165162002</c:v>
                </c:pt>
                <c:pt idx="114232">
                  <c:v>264.64758840689399</c:v>
                </c:pt>
                <c:pt idx="114233">
                  <c:v>264.64990516216699</c:v>
                </c:pt>
                <c:pt idx="114234">
                  <c:v>264.65222191744101</c:v>
                </c:pt>
                <c:pt idx="114235">
                  <c:v>264.65453867271401</c:v>
                </c:pt>
                <c:pt idx="114236">
                  <c:v>264.65685542798798</c:v>
                </c:pt>
                <c:pt idx="114237">
                  <c:v>264.65917218326098</c:v>
                </c:pt>
                <c:pt idx="114238">
                  <c:v>264.661488938535</c:v>
                </c:pt>
                <c:pt idx="114239">
                  <c:v>264.663805693808</c:v>
                </c:pt>
                <c:pt idx="114240">
                  <c:v>264.66612244908202</c:v>
                </c:pt>
                <c:pt idx="114241">
                  <c:v>264.66843920435502</c:v>
                </c:pt>
                <c:pt idx="114242">
                  <c:v>264.67075595962899</c:v>
                </c:pt>
                <c:pt idx="114243">
                  <c:v>264.67307271490199</c:v>
                </c:pt>
                <c:pt idx="114244">
                  <c:v>264.67538947017601</c:v>
                </c:pt>
                <c:pt idx="114245">
                  <c:v>264.67770622544901</c:v>
                </c:pt>
                <c:pt idx="114246">
                  <c:v>264.68002298072298</c:v>
                </c:pt>
                <c:pt idx="114247">
                  <c:v>264.68233973599598</c:v>
                </c:pt>
                <c:pt idx="114248">
                  <c:v>264.68465649127</c:v>
                </c:pt>
                <c:pt idx="114249">
                  <c:v>264.686973246543</c:v>
                </c:pt>
                <c:pt idx="114250">
                  <c:v>264.68929000181703</c:v>
                </c:pt>
                <c:pt idx="114251">
                  <c:v>264.69160675709003</c:v>
                </c:pt>
                <c:pt idx="114252">
                  <c:v>264.69392351236399</c:v>
                </c:pt>
                <c:pt idx="114253">
                  <c:v>264.69624026763699</c:v>
                </c:pt>
                <c:pt idx="114254">
                  <c:v>264.69855702291102</c:v>
                </c:pt>
                <c:pt idx="114255">
                  <c:v>264.70087377818402</c:v>
                </c:pt>
                <c:pt idx="114256">
                  <c:v>264.70319053345798</c:v>
                </c:pt>
                <c:pt idx="114257">
                  <c:v>264.70550728873098</c:v>
                </c:pt>
                <c:pt idx="114258">
                  <c:v>264.70782404400501</c:v>
                </c:pt>
                <c:pt idx="114259">
                  <c:v>264.71014079927801</c:v>
                </c:pt>
                <c:pt idx="114260">
                  <c:v>264.71245755455197</c:v>
                </c:pt>
                <c:pt idx="114261">
                  <c:v>264.71477430982497</c:v>
                </c:pt>
                <c:pt idx="114262">
                  <c:v>264.717091065099</c:v>
                </c:pt>
                <c:pt idx="114263">
                  <c:v>264.719407820372</c:v>
                </c:pt>
                <c:pt idx="114264">
                  <c:v>264.72172457564602</c:v>
                </c:pt>
                <c:pt idx="114265">
                  <c:v>264.72404133091902</c:v>
                </c:pt>
                <c:pt idx="114266">
                  <c:v>264.72635808619299</c:v>
                </c:pt>
                <c:pt idx="114267">
                  <c:v>264.72867484146599</c:v>
                </c:pt>
                <c:pt idx="114268">
                  <c:v>264.73099159674001</c:v>
                </c:pt>
                <c:pt idx="114269">
                  <c:v>264.73330835201301</c:v>
                </c:pt>
                <c:pt idx="114270">
                  <c:v>264.73562510728698</c:v>
                </c:pt>
                <c:pt idx="114271">
                  <c:v>264.73794186255998</c:v>
                </c:pt>
                <c:pt idx="114272">
                  <c:v>264.740258617834</c:v>
                </c:pt>
                <c:pt idx="114273">
                  <c:v>264.742575373107</c:v>
                </c:pt>
                <c:pt idx="114274">
                  <c:v>264.74489212838103</c:v>
                </c:pt>
                <c:pt idx="114275">
                  <c:v>264.74720888365499</c:v>
                </c:pt>
                <c:pt idx="114276">
                  <c:v>264.74952563892799</c:v>
                </c:pt>
                <c:pt idx="114277">
                  <c:v>264.75184239420201</c:v>
                </c:pt>
                <c:pt idx="114278">
                  <c:v>264.75415914947502</c:v>
                </c:pt>
                <c:pt idx="114279">
                  <c:v>264.75647590474898</c:v>
                </c:pt>
                <c:pt idx="114280">
                  <c:v>264.75879266002198</c:v>
                </c:pt>
                <c:pt idx="114281">
                  <c:v>264.761109415296</c:v>
                </c:pt>
                <c:pt idx="114282">
                  <c:v>264.76342617056901</c:v>
                </c:pt>
                <c:pt idx="114283">
                  <c:v>264.76574292584303</c:v>
                </c:pt>
                <c:pt idx="114284">
                  <c:v>264.76805968111597</c:v>
                </c:pt>
                <c:pt idx="114285">
                  <c:v>264.77037643638999</c:v>
                </c:pt>
                <c:pt idx="114286">
                  <c:v>264.772693191663</c:v>
                </c:pt>
                <c:pt idx="114287">
                  <c:v>264.77500994693702</c:v>
                </c:pt>
                <c:pt idx="114288">
                  <c:v>264.77732670221002</c:v>
                </c:pt>
                <c:pt idx="114289">
                  <c:v>264.77964345748399</c:v>
                </c:pt>
                <c:pt idx="114290">
                  <c:v>264.78196021275699</c:v>
                </c:pt>
                <c:pt idx="114291">
                  <c:v>264.78427696803101</c:v>
                </c:pt>
                <c:pt idx="114292">
                  <c:v>264.78659372330401</c:v>
                </c:pt>
                <c:pt idx="114293">
                  <c:v>264.78891047857798</c:v>
                </c:pt>
                <c:pt idx="114294">
                  <c:v>264.79122723385098</c:v>
                </c:pt>
                <c:pt idx="114295">
                  <c:v>264.793543989125</c:v>
                </c:pt>
                <c:pt idx="114296">
                  <c:v>264.795860744398</c:v>
                </c:pt>
                <c:pt idx="114297">
                  <c:v>264.79817749967202</c:v>
                </c:pt>
                <c:pt idx="114298">
                  <c:v>264.80049425494502</c:v>
                </c:pt>
                <c:pt idx="114299">
                  <c:v>264.80281101021899</c:v>
                </c:pt>
                <c:pt idx="114300">
                  <c:v>264.80512776549199</c:v>
                </c:pt>
                <c:pt idx="114301">
                  <c:v>264.80744452076601</c:v>
                </c:pt>
                <c:pt idx="114302">
                  <c:v>264.80976127603901</c:v>
                </c:pt>
                <c:pt idx="114303">
                  <c:v>264.81207803131298</c:v>
                </c:pt>
                <c:pt idx="114304">
                  <c:v>264.81439478658598</c:v>
                </c:pt>
                <c:pt idx="114305">
                  <c:v>264.81671154186</c:v>
                </c:pt>
                <c:pt idx="114306">
                  <c:v>264.819028297133</c:v>
                </c:pt>
                <c:pt idx="114307">
                  <c:v>264.82134505240703</c:v>
                </c:pt>
                <c:pt idx="114308">
                  <c:v>264.82366180768003</c:v>
                </c:pt>
                <c:pt idx="114309">
                  <c:v>264.82597856295399</c:v>
                </c:pt>
                <c:pt idx="114310">
                  <c:v>264.82829531822699</c:v>
                </c:pt>
                <c:pt idx="114311">
                  <c:v>264.83061207350102</c:v>
                </c:pt>
                <c:pt idx="114312">
                  <c:v>264.83292882877402</c:v>
                </c:pt>
                <c:pt idx="114313">
                  <c:v>264.83524558404798</c:v>
                </c:pt>
                <c:pt idx="114314">
                  <c:v>264.83756233932098</c:v>
                </c:pt>
                <c:pt idx="114315">
                  <c:v>264.83987909459501</c:v>
                </c:pt>
                <c:pt idx="114316">
                  <c:v>264.84219584986801</c:v>
                </c:pt>
                <c:pt idx="114317">
                  <c:v>264.84451260514197</c:v>
                </c:pt>
                <c:pt idx="114318">
                  <c:v>264.846829360416</c:v>
                </c:pt>
                <c:pt idx="114319">
                  <c:v>264.849146115689</c:v>
                </c:pt>
                <c:pt idx="114320">
                  <c:v>264.85146287096302</c:v>
                </c:pt>
                <c:pt idx="114321">
                  <c:v>264.85377962623602</c:v>
                </c:pt>
                <c:pt idx="114322">
                  <c:v>264.85609638150999</c:v>
                </c:pt>
                <c:pt idx="114323">
                  <c:v>264.85841313678299</c:v>
                </c:pt>
                <c:pt idx="114324">
                  <c:v>264.86072989205701</c:v>
                </c:pt>
                <c:pt idx="114325">
                  <c:v>264.86304664733001</c:v>
                </c:pt>
                <c:pt idx="114326">
                  <c:v>264.86536340260398</c:v>
                </c:pt>
                <c:pt idx="114327">
                  <c:v>264.86768015787698</c:v>
                </c:pt>
                <c:pt idx="114328">
                  <c:v>264.869996913151</c:v>
                </c:pt>
                <c:pt idx="114329">
                  <c:v>264.872313668424</c:v>
                </c:pt>
                <c:pt idx="114330">
                  <c:v>264.87463042369802</c:v>
                </c:pt>
                <c:pt idx="114331">
                  <c:v>264.87694717897102</c:v>
                </c:pt>
                <c:pt idx="114332">
                  <c:v>264.87926393424499</c:v>
                </c:pt>
                <c:pt idx="114333">
                  <c:v>264.88158068951799</c:v>
                </c:pt>
                <c:pt idx="114334">
                  <c:v>264.88389744479201</c:v>
                </c:pt>
                <c:pt idx="114335">
                  <c:v>264.88621420006501</c:v>
                </c:pt>
                <c:pt idx="114336">
                  <c:v>264.88853095533898</c:v>
                </c:pt>
                <c:pt idx="114337">
                  <c:v>264.89084771061198</c:v>
                </c:pt>
                <c:pt idx="114338">
                  <c:v>264.893164465886</c:v>
                </c:pt>
                <c:pt idx="114339">
                  <c:v>264.895481221159</c:v>
                </c:pt>
                <c:pt idx="114340">
                  <c:v>264.89779797643303</c:v>
                </c:pt>
                <c:pt idx="114341">
                  <c:v>264.90011473170603</c:v>
                </c:pt>
                <c:pt idx="114342">
                  <c:v>264.90243148697999</c:v>
                </c:pt>
                <c:pt idx="114343">
                  <c:v>264.90474824225299</c:v>
                </c:pt>
                <c:pt idx="114344">
                  <c:v>264.90706499752702</c:v>
                </c:pt>
                <c:pt idx="114345">
                  <c:v>264.90938175280002</c:v>
                </c:pt>
                <c:pt idx="114346">
                  <c:v>264.91169850807398</c:v>
                </c:pt>
                <c:pt idx="114347">
                  <c:v>264.91401526334698</c:v>
                </c:pt>
                <c:pt idx="114348">
                  <c:v>264.91633201862101</c:v>
                </c:pt>
                <c:pt idx="114349">
                  <c:v>264.91864877389401</c:v>
                </c:pt>
                <c:pt idx="114350">
                  <c:v>264.92096552916797</c:v>
                </c:pt>
                <c:pt idx="114351">
                  <c:v>264.92328228444097</c:v>
                </c:pt>
                <c:pt idx="114352">
                  <c:v>264.925599039715</c:v>
                </c:pt>
                <c:pt idx="114353">
                  <c:v>264.927915794988</c:v>
                </c:pt>
                <c:pt idx="114354">
                  <c:v>264.93023255026202</c:v>
                </c:pt>
                <c:pt idx="114355">
                  <c:v>264.93254930553502</c:v>
                </c:pt>
                <c:pt idx="114356">
                  <c:v>264.93486606080899</c:v>
                </c:pt>
                <c:pt idx="114357">
                  <c:v>264.93718281608199</c:v>
                </c:pt>
                <c:pt idx="114358">
                  <c:v>264.93949957135601</c:v>
                </c:pt>
                <c:pt idx="114359">
                  <c:v>264.94181632662901</c:v>
                </c:pt>
                <c:pt idx="114360">
                  <c:v>264.94413308190298</c:v>
                </c:pt>
                <c:pt idx="114361">
                  <c:v>264.946449837177</c:v>
                </c:pt>
                <c:pt idx="114362">
                  <c:v>264.94876659245</c:v>
                </c:pt>
                <c:pt idx="114363">
                  <c:v>264.95108334772402</c:v>
                </c:pt>
                <c:pt idx="114364">
                  <c:v>264.95340010299702</c:v>
                </c:pt>
                <c:pt idx="114365">
                  <c:v>264.95571685827099</c:v>
                </c:pt>
                <c:pt idx="114366">
                  <c:v>264.95803361354399</c:v>
                </c:pt>
                <c:pt idx="114367">
                  <c:v>264.96035036881801</c:v>
                </c:pt>
                <c:pt idx="114368">
                  <c:v>264.96266712409101</c:v>
                </c:pt>
                <c:pt idx="114369">
                  <c:v>264.96498387936498</c:v>
                </c:pt>
                <c:pt idx="114370">
                  <c:v>264.96730063463798</c:v>
                </c:pt>
                <c:pt idx="114371">
                  <c:v>264.969617389912</c:v>
                </c:pt>
                <c:pt idx="114372">
                  <c:v>264.971934145185</c:v>
                </c:pt>
                <c:pt idx="114373">
                  <c:v>264.97425090045903</c:v>
                </c:pt>
                <c:pt idx="114374">
                  <c:v>264.97656765573203</c:v>
                </c:pt>
                <c:pt idx="114375">
                  <c:v>264.97888441100599</c:v>
                </c:pt>
                <c:pt idx="114376">
                  <c:v>264.98120116627899</c:v>
                </c:pt>
                <c:pt idx="114377">
                  <c:v>264.98351792155302</c:v>
                </c:pt>
                <c:pt idx="114378">
                  <c:v>264.98583467682602</c:v>
                </c:pt>
                <c:pt idx="114379">
                  <c:v>264.98815143209998</c:v>
                </c:pt>
                <c:pt idx="114380">
                  <c:v>264.99046818737298</c:v>
                </c:pt>
                <c:pt idx="114381">
                  <c:v>264.99278494264701</c:v>
                </c:pt>
                <c:pt idx="114382">
                  <c:v>264.99510169792001</c:v>
                </c:pt>
                <c:pt idx="114383">
                  <c:v>264.99741845319397</c:v>
                </c:pt>
                <c:pt idx="114384">
                  <c:v>264.99973520846697</c:v>
                </c:pt>
                <c:pt idx="114385">
                  <c:v>265.002051963741</c:v>
                </c:pt>
                <c:pt idx="114386">
                  <c:v>265.004368719014</c:v>
                </c:pt>
                <c:pt idx="114387">
                  <c:v>265.00668547428802</c:v>
                </c:pt>
                <c:pt idx="114388">
                  <c:v>265.00900222956102</c:v>
                </c:pt>
                <c:pt idx="114389">
                  <c:v>265.01131898483499</c:v>
                </c:pt>
                <c:pt idx="114390">
                  <c:v>265.01363574010799</c:v>
                </c:pt>
                <c:pt idx="114391">
                  <c:v>265.01595249538201</c:v>
                </c:pt>
                <c:pt idx="114392">
                  <c:v>265.01826925065501</c:v>
                </c:pt>
                <c:pt idx="114393">
                  <c:v>265.02058600592898</c:v>
                </c:pt>
                <c:pt idx="114394">
                  <c:v>265.02290276120198</c:v>
                </c:pt>
                <c:pt idx="114395">
                  <c:v>265.025219516476</c:v>
                </c:pt>
                <c:pt idx="114396">
                  <c:v>265.027536271749</c:v>
                </c:pt>
                <c:pt idx="114397">
                  <c:v>265.02985302702302</c:v>
                </c:pt>
                <c:pt idx="114398">
                  <c:v>265.03216978229602</c:v>
                </c:pt>
                <c:pt idx="114399">
                  <c:v>265.03448653756999</c:v>
                </c:pt>
                <c:pt idx="114400">
                  <c:v>265.03680329284299</c:v>
                </c:pt>
                <c:pt idx="114401">
                  <c:v>265.03912004811701</c:v>
                </c:pt>
                <c:pt idx="114402">
                  <c:v>265.04143680339001</c:v>
                </c:pt>
                <c:pt idx="114403">
                  <c:v>265.04375355866398</c:v>
                </c:pt>
                <c:pt idx="114404">
                  <c:v>265.046070313938</c:v>
                </c:pt>
                <c:pt idx="114405">
                  <c:v>265.048387069211</c:v>
                </c:pt>
                <c:pt idx="114406">
                  <c:v>265.05070382448503</c:v>
                </c:pt>
                <c:pt idx="114407">
                  <c:v>265.05302057975803</c:v>
                </c:pt>
                <c:pt idx="114408">
                  <c:v>265.05533733503199</c:v>
                </c:pt>
                <c:pt idx="114409">
                  <c:v>265.05765409030499</c:v>
                </c:pt>
                <c:pt idx="114410">
                  <c:v>265.05997084557902</c:v>
                </c:pt>
                <c:pt idx="114411">
                  <c:v>265.06228760085202</c:v>
                </c:pt>
                <c:pt idx="114412">
                  <c:v>265.06460435612598</c:v>
                </c:pt>
                <c:pt idx="114413">
                  <c:v>265.06692111139898</c:v>
                </c:pt>
                <c:pt idx="114414">
                  <c:v>265.06923786667301</c:v>
                </c:pt>
                <c:pt idx="114415">
                  <c:v>265.07155462194601</c:v>
                </c:pt>
                <c:pt idx="114416">
                  <c:v>265.07387137721997</c:v>
                </c:pt>
                <c:pt idx="114417">
                  <c:v>265.07618813249297</c:v>
                </c:pt>
                <c:pt idx="114418">
                  <c:v>265.078504887767</c:v>
                </c:pt>
                <c:pt idx="114419">
                  <c:v>265.08082164304</c:v>
                </c:pt>
                <c:pt idx="114420">
                  <c:v>265.08313839831402</c:v>
                </c:pt>
                <c:pt idx="114421">
                  <c:v>265.08545515358702</c:v>
                </c:pt>
                <c:pt idx="114422">
                  <c:v>265.08777190886099</c:v>
                </c:pt>
                <c:pt idx="114423">
                  <c:v>265.09008866413399</c:v>
                </c:pt>
                <c:pt idx="114424">
                  <c:v>265.09240541940801</c:v>
                </c:pt>
                <c:pt idx="114425">
                  <c:v>265.09472217468101</c:v>
                </c:pt>
                <c:pt idx="114426">
                  <c:v>265.09703892995498</c:v>
                </c:pt>
                <c:pt idx="114427">
                  <c:v>265.09935568522798</c:v>
                </c:pt>
                <c:pt idx="114428">
                  <c:v>265.101672440502</c:v>
                </c:pt>
                <c:pt idx="114429">
                  <c:v>265.103989195775</c:v>
                </c:pt>
                <c:pt idx="114430">
                  <c:v>265.10630595104902</c:v>
                </c:pt>
                <c:pt idx="114431">
                  <c:v>265.10862270632202</c:v>
                </c:pt>
                <c:pt idx="114432">
                  <c:v>265.11093946159599</c:v>
                </c:pt>
                <c:pt idx="114433">
                  <c:v>265.11325621686899</c:v>
                </c:pt>
                <c:pt idx="114434">
                  <c:v>265.11557297214301</c:v>
                </c:pt>
                <c:pt idx="114435">
                  <c:v>265.11788972741601</c:v>
                </c:pt>
                <c:pt idx="114436">
                  <c:v>265.12020648268998</c:v>
                </c:pt>
                <c:pt idx="114437">
                  <c:v>265.12252323796298</c:v>
                </c:pt>
                <c:pt idx="114438">
                  <c:v>265.124839993237</c:v>
                </c:pt>
                <c:pt idx="114439">
                  <c:v>265.12715674851</c:v>
                </c:pt>
                <c:pt idx="114440">
                  <c:v>265.12947350378403</c:v>
                </c:pt>
                <c:pt idx="114441">
                  <c:v>265.13179025905703</c:v>
                </c:pt>
                <c:pt idx="114442">
                  <c:v>265.13410701433099</c:v>
                </c:pt>
                <c:pt idx="114443">
                  <c:v>265.13642376960399</c:v>
                </c:pt>
                <c:pt idx="114444">
                  <c:v>265.13874052487802</c:v>
                </c:pt>
                <c:pt idx="114445">
                  <c:v>265.14105728015198</c:v>
                </c:pt>
                <c:pt idx="114446">
                  <c:v>265.14337403542498</c:v>
                </c:pt>
                <c:pt idx="114447">
                  <c:v>265.14569079069901</c:v>
                </c:pt>
                <c:pt idx="114448">
                  <c:v>265.14800754597201</c:v>
                </c:pt>
                <c:pt idx="114449">
                  <c:v>265.15032430124597</c:v>
                </c:pt>
                <c:pt idx="114450">
                  <c:v>265.15264105651897</c:v>
                </c:pt>
                <c:pt idx="114451">
                  <c:v>265.154957811793</c:v>
                </c:pt>
                <c:pt idx="114452">
                  <c:v>265.157274567066</c:v>
                </c:pt>
                <c:pt idx="114453">
                  <c:v>265.15959132234002</c:v>
                </c:pt>
                <c:pt idx="114454">
                  <c:v>265.16190807761302</c:v>
                </c:pt>
                <c:pt idx="114455">
                  <c:v>265.16422483288699</c:v>
                </c:pt>
                <c:pt idx="114456">
                  <c:v>265.16654158815999</c:v>
                </c:pt>
                <c:pt idx="114457">
                  <c:v>265.16885834343401</c:v>
                </c:pt>
                <c:pt idx="114458">
                  <c:v>265.17117509870701</c:v>
                </c:pt>
                <c:pt idx="114459">
                  <c:v>265.17349185398098</c:v>
                </c:pt>
                <c:pt idx="114460">
                  <c:v>265.17580860925398</c:v>
                </c:pt>
                <c:pt idx="114461">
                  <c:v>265.178125364528</c:v>
                </c:pt>
                <c:pt idx="114462">
                  <c:v>265.180442119801</c:v>
                </c:pt>
                <c:pt idx="114463">
                  <c:v>265.18275887507502</c:v>
                </c:pt>
                <c:pt idx="114464">
                  <c:v>265.18507563034802</c:v>
                </c:pt>
                <c:pt idx="114465">
                  <c:v>265.18739238562199</c:v>
                </c:pt>
                <c:pt idx="114466">
                  <c:v>265.18970914089499</c:v>
                </c:pt>
                <c:pt idx="114467">
                  <c:v>265.19202589616901</c:v>
                </c:pt>
                <c:pt idx="114468">
                  <c:v>265.19434265144201</c:v>
                </c:pt>
                <c:pt idx="114469">
                  <c:v>265.19665940671598</c:v>
                </c:pt>
                <c:pt idx="114470">
                  <c:v>265.19897616198898</c:v>
                </c:pt>
                <c:pt idx="114471">
                  <c:v>265.201292917263</c:v>
                </c:pt>
                <c:pt idx="114472">
                  <c:v>265.203609672536</c:v>
                </c:pt>
                <c:pt idx="114473">
                  <c:v>265.20592642781003</c:v>
                </c:pt>
                <c:pt idx="114474">
                  <c:v>265.20824318308303</c:v>
                </c:pt>
                <c:pt idx="114475">
                  <c:v>265.21055993835699</c:v>
                </c:pt>
                <c:pt idx="114476">
                  <c:v>265.21287669362999</c:v>
                </c:pt>
                <c:pt idx="114477">
                  <c:v>265.21519344890402</c:v>
                </c:pt>
                <c:pt idx="114478">
                  <c:v>265.21751020417702</c:v>
                </c:pt>
                <c:pt idx="114479">
                  <c:v>265.21982695945098</c:v>
                </c:pt>
                <c:pt idx="114480">
                  <c:v>265.22214371472398</c:v>
                </c:pt>
                <c:pt idx="114481">
                  <c:v>265.22446046999801</c:v>
                </c:pt>
                <c:pt idx="114482">
                  <c:v>265.22677722527101</c:v>
                </c:pt>
                <c:pt idx="114483">
                  <c:v>265.22909398054497</c:v>
                </c:pt>
                <c:pt idx="114484">
                  <c:v>265.23141073581797</c:v>
                </c:pt>
                <c:pt idx="114485">
                  <c:v>265.233727491092</c:v>
                </c:pt>
                <c:pt idx="114486">
                  <c:v>265.236044246365</c:v>
                </c:pt>
                <c:pt idx="114487">
                  <c:v>265.23836100163902</c:v>
                </c:pt>
                <c:pt idx="114488">
                  <c:v>265.24067775691299</c:v>
                </c:pt>
                <c:pt idx="114489">
                  <c:v>265.24299451218599</c:v>
                </c:pt>
                <c:pt idx="114490">
                  <c:v>265.24531126746001</c:v>
                </c:pt>
                <c:pt idx="114491">
                  <c:v>265.24762802273301</c:v>
                </c:pt>
                <c:pt idx="114492">
                  <c:v>265.24994477800698</c:v>
                </c:pt>
                <c:pt idx="114493">
                  <c:v>265.25226153327998</c:v>
                </c:pt>
                <c:pt idx="114494">
                  <c:v>265.254578288554</c:v>
                </c:pt>
                <c:pt idx="114495">
                  <c:v>265.256895043827</c:v>
                </c:pt>
                <c:pt idx="114496">
                  <c:v>265.25921179910102</c:v>
                </c:pt>
                <c:pt idx="114497">
                  <c:v>265.26152855437402</c:v>
                </c:pt>
                <c:pt idx="114498">
                  <c:v>265.26384530964799</c:v>
                </c:pt>
                <c:pt idx="114499">
                  <c:v>265.26616206492099</c:v>
                </c:pt>
                <c:pt idx="114500">
                  <c:v>265.26847882019501</c:v>
                </c:pt>
                <c:pt idx="114501">
                  <c:v>265.27079557546801</c:v>
                </c:pt>
                <c:pt idx="114502">
                  <c:v>265.27311233074198</c:v>
                </c:pt>
                <c:pt idx="114503">
                  <c:v>265.27542908601498</c:v>
                </c:pt>
                <c:pt idx="114504">
                  <c:v>265.277745841289</c:v>
                </c:pt>
                <c:pt idx="114505">
                  <c:v>265.280062596562</c:v>
                </c:pt>
                <c:pt idx="114506">
                  <c:v>265.28237935183603</c:v>
                </c:pt>
                <c:pt idx="114507">
                  <c:v>265.28469610710903</c:v>
                </c:pt>
                <c:pt idx="114508">
                  <c:v>265.28701286238299</c:v>
                </c:pt>
                <c:pt idx="114509">
                  <c:v>265.28932961765599</c:v>
                </c:pt>
                <c:pt idx="114510">
                  <c:v>265.29164637293002</c:v>
                </c:pt>
                <c:pt idx="114511">
                  <c:v>265.29396312820302</c:v>
                </c:pt>
                <c:pt idx="114512">
                  <c:v>265.29627988347698</c:v>
                </c:pt>
                <c:pt idx="114513">
                  <c:v>265.29859663874998</c:v>
                </c:pt>
                <c:pt idx="114514">
                  <c:v>265.30091339402401</c:v>
                </c:pt>
                <c:pt idx="114515">
                  <c:v>265.30323014929701</c:v>
                </c:pt>
                <c:pt idx="114516">
                  <c:v>265.30554690457097</c:v>
                </c:pt>
                <c:pt idx="114517">
                  <c:v>265.30786365984397</c:v>
                </c:pt>
                <c:pt idx="114518">
                  <c:v>265.310180415118</c:v>
                </c:pt>
                <c:pt idx="114519">
                  <c:v>265.312497170391</c:v>
                </c:pt>
                <c:pt idx="114520">
                  <c:v>265.31481392566502</c:v>
                </c:pt>
                <c:pt idx="114521">
                  <c:v>265.31713068093802</c:v>
                </c:pt>
                <c:pt idx="114522">
                  <c:v>265.31944743621199</c:v>
                </c:pt>
                <c:pt idx="114523">
                  <c:v>265.32176419148499</c:v>
                </c:pt>
                <c:pt idx="114524">
                  <c:v>265.32408094675901</c:v>
                </c:pt>
                <c:pt idx="114525">
                  <c:v>265.32639770203201</c:v>
                </c:pt>
                <c:pt idx="114526">
                  <c:v>265.32871445730598</c:v>
                </c:pt>
                <c:pt idx="114527">
                  <c:v>265.33103121257898</c:v>
                </c:pt>
                <c:pt idx="114528">
                  <c:v>265.333347967853</c:v>
                </c:pt>
                <c:pt idx="114529">
                  <c:v>265.335664723126</c:v>
                </c:pt>
                <c:pt idx="114530">
                  <c:v>265.33798147840002</c:v>
                </c:pt>
                <c:pt idx="114531">
                  <c:v>265.34029823367399</c:v>
                </c:pt>
                <c:pt idx="114532">
                  <c:v>265.34261498894699</c:v>
                </c:pt>
                <c:pt idx="114533">
                  <c:v>265.34493174422101</c:v>
                </c:pt>
                <c:pt idx="114534">
                  <c:v>265.34724849949401</c:v>
                </c:pt>
                <c:pt idx="114535">
                  <c:v>265.34956525476798</c:v>
                </c:pt>
                <c:pt idx="114536">
                  <c:v>265.35188201004098</c:v>
                </c:pt>
                <c:pt idx="114537">
                  <c:v>265.354198765315</c:v>
                </c:pt>
                <c:pt idx="114538">
                  <c:v>265.356515520588</c:v>
                </c:pt>
                <c:pt idx="114539">
                  <c:v>265.35883227586203</c:v>
                </c:pt>
                <c:pt idx="114540">
                  <c:v>265.36114903113503</c:v>
                </c:pt>
                <c:pt idx="114541">
                  <c:v>265.36346578640899</c:v>
                </c:pt>
                <c:pt idx="114542">
                  <c:v>265.36578254168199</c:v>
                </c:pt>
                <c:pt idx="114543">
                  <c:v>265.36809929695602</c:v>
                </c:pt>
                <c:pt idx="114544">
                  <c:v>265.37041605222902</c:v>
                </c:pt>
                <c:pt idx="114545">
                  <c:v>265.37273280750298</c:v>
                </c:pt>
                <c:pt idx="114546">
                  <c:v>265.37504956277598</c:v>
                </c:pt>
                <c:pt idx="114547">
                  <c:v>265.37736631805001</c:v>
                </c:pt>
                <c:pt idx="114548">
                  <c:v>265.37968307332301</c:v>
                </c:pt>
                <c:pt idx="114549">
                  <c:v>265.38199982859697</c:v>
                </c:pt>
                <c:pt idx="114550">
                  <c:v>265.38431658386997</c:v>
                </c:pt>
                <c:pt idx="114551">
                  <c:v>265.386633339144</c:v>
                </c:pt>
                <c:pt idx="114552">
                  <c:v>265.388950094417</c:v>
                </c:pt>
                <c:pt idx="114553">
                  <c:v>265.39126684969102</c:v>
                </c:pt>
                <c:pt idx="114554">
                  <c:v>265.39358360496402</c:v>
                </c:pt>
                <c:pt idx="114555">
                  <c:v>265.39590036023799</c:v>
                </c:pt>
                <c:pt idx="114556">
                  <c:v>265.39821711551099</c:v>
                </c:pt>
                <c:pt idx="114557">
                  <c:v>265.40053387078501</c:v>
                </c:pt>
                <c:pt idx="114558">
                  <c:v>265.40285062605801</c:v>
                </c:pt>
                <c:pt idx="114559">
                  <c:v>265.40516738133198</c:v>
                </c:pt>
                <c:pt idx="114560">
                  <c:v>265.40748413660498</c:v>
                </c:pt>
                <c:pt idx="114561">
                  <c:v>265.409800891879</c:v>
                </c:pt>
                <c:pt idx="114562">
                  <c:v>265.412117647152</c:v>
                </c:pt>
                <c:pt idx="114563">
                  <c:v>265.41443440242602</c:v>
                </c:pt>
                <c:pt idx="114564">
                  <c:v>265.41675115769903</c:v>
                </c:pt>
                <c:pt idx="114565">
                  <c:v>265.41906791297299</c:v>
                </c:pt>
                <c:pt idx="114566">
                  <c:v>265.42138466824599</c:v>
                </c:pt>
                <c:pt idx="114567">
                  <c:v>265.42370142352001</c:v>
                </c:pt>
                <c:pt idx="114568">
                  <c:v>265.42601817879302</c:v>
                </c:pt>
                <c:pt idx="114569">
                  <c:v>265.42833493406698</c:v>
                </c:pt>
                <c:pt idx="114570">
                  <c:v>265.43065168933998</c:v>
                </c:pt>
                <c:pt idx="114571">
                  <c:v>265.432968444614</c:v>
                </c:pt>
                <c:pt idx="114572">
                  <c:v>265.43528519988701</c:v>
                </c:pt>
                <c:pt idx="114573">
                  <c:v>265.43760195516103</c:v>
                </c:pt>
                <c:pt idx="114574">
                  <c:v>265.43991871043499</c:v>
                </c:pt>
                <c:pt idx="114575">
                  <c:v>265.44223546570799</c:v>
                </c:pt>
                <c:pt idx="114576">
                  <c:v>265.44455222098202</c:v>
                </c:pt>
                <c:pt idx="114577">
                  <c:v>265.44686897625502</c:v>
                </c:pt>
                <c:pt idx="114578">
                  <c:v>265.44918573152898</c:v>
                </c:pt>
                <c:pt idx="114579">
                  <c:v>265.45150248680199</c:v>
                </c:pt>
                <c:pt idx="114580">
                  <c:v>265.45381924207601</c:v>
                </c:pt>
                <c:pt idx="114581">
                  <c:v>265.45613599734901</c:v>
                </c:pt>
                <c:pt idx="114582">
                  <c:v>265.45845275262297</c:v>
                </c:pt>
                <c:pt idx="114583">
                  <c:v>265.46076950789598</c:v>
                </c:pt>
                <c:pt idx="114584">
                  <c:v>265.46308626317</c:v>
                </c:pt>
                <c:pt idx="114585">
                  <c:v>265.465403018443</c:v>
                </c:pt>
                <c:pt idx="114586">
                  <c:v>265.46771977371702</c:v>
                </c:pt>
                <c:pt idx="114587">
                  <c:v>265.47003652899002</c:v>
                </c:pt>
                <c:pt idx="114588">
                  <c:v>265.47235328426399</c:v>
                </c:pt>
                <c:pt idx="114589">
                  <c:v>265.47467003953699</c:v>
                </c:pt>
                <c:pt idx="114590">
                  <c:v>265.47698679481101</c:v>
                </c:pt>
                <c:pt idx="114591">
                  <c:v>265.47930355008401</c:v>
                </c:pt>
                <c:pt idx="114592">
                  <c:v>265.48162030535798</c:v>
                </c:pt>
                <c:pt idx="114593">
                  <c:v>265.48393706063098</c:v>
                </c:pt>
                <c:pt idx="114594">
                  <c:v>265.486253815905</c:v>
                </c:pt>
                <c:pt idx="114595">
                  <c:v>265.488570571178</c:v>
                </c:pt>
                <c:pt idx="114596">
                  <c:v>265.49088732645203</c:v>
                </c:pt>
                <c:pt idx="114597">
                  <c:v>265.49320408172503</c:v>
                </c:pt>
                <c:pt idx="114598">
                  <c:v>265.49552083699899</c:v>
                </c:pt>
                <c:pt idx="114599">
                  <c:v>265.49783759227199</c:v>
                </c:pt>
                <c:pt idx="114600">
                  <c:v>265.50015434754602</c:v>
                </c:pt>
                <c:pt idx="114601">
                  <c:v>265.50247110281902</c:v>
                </c:pt>
                <c:pt idx="114602">
                  <c:v>265.50478785809298</c:v>
                </c:pt>
                <c:pt idx="114603">
                  <c:v>265.50710461336598</c:v>
                </c:pt>
                <c:pt idx="114604">
                  <c:v>265.50942136864001</c:v>
                </c:pt>
                <c:pt idx="114605">
                  <c:v>265.51173812391301</c:v>
                </c:pt>
                <c:pt idx="114606">
                  <c:v>265.51405487918697</c:v>
                </c:pt>
                <c:pt idx="114607">
                  <c:v>265.51637163445997</c:v>
                </c:pt>
                <c:pt idx="114608">
                  <c:v>265.518688389734</c:v>
                </c:pt>
                <c:pt idx="114609">
                  <c:v>265.521005145007</c:v>
                </c:pt>
                <c:pt idx="114610">
                  <c:v>265.52332190028102</c:v>
                </c:pt>
                <c:pt idx="114611">
                  <c:v>265.52563865555402</c:v>
                </c:pt>
                <c:pt idx="114612">
                  <c:v>265.52795541082799</c:v>
                </c:pt>
                <c:pt idx="114613">
                  <c:v>265.53027216610099</c:v>
                </c:pt>
                <c:pt idx="114614">
                  <c:v>265.53258892137501</c:v>
                </c:pt>
                <c:pt idx="114615">
                  <c:v>265.53490567664801</c:v>
                </c:pt>
                <c:pt idx="114616">
                  <c:v>265.53722243192198</c:v>
                </c:pt>
                <c:pt idx="114617">
                  <c:v>265.539539187196</c:v>
                </c:pt>
                <c:pt idx="114618">
                  <c:v>265.541855942469</c:v>
                </c:pt>
                <c:pt idx="114619">
                  <c:v>265.54417269774302</c:v>
                </c:pt>
                <c:pt idx="114620">
                  <c:v>265.54648945301602</c:v>
                </c:pt>
                <c:pt idx="114621">
                  <c:v>265.54880620828999</c:v>
                </c:pt>
                <c:pt idx="114622">
                  <c:v>265.55112296356299</c:v>
                </c:pt>
                <c:pt idx="114623">
                  <c:v>265.55343971883701</c:v>
                </c:pt>
                <c:pt idx="114624">
                  <c:v>265.55575647411001</c:v>
                </c:pt>
                <c:pt idx="114625">
                  <c:v>265.55807322938398</c:v>
                </c:pt>
                <c:pt idx="114626">
                  <c:v>265.56038998465698</c:v>
                </c:pt>
                <c:pt idx="114627">
                  <c:v>265.562706739931</c:v>
                </c:pt>
                <c:pt idx="114628">
                  <c:v>265.565023495204</c:v>
                </c:pt>
                <c:pt idx="114629">
                  <c:v>265.56734025047803</c:v>
                </c:pt>
                <c:pt idx="114630">
                  <c:v>265.56965700575103</c:v>
                </c:pt>
                <c:pt idx="114631">
                  <c:v>265.57197376102499</c:v>
                </c:pt>
                <c:pt idx="114632">
                  <c:v>265.57429051629799</c:v>
                </c:pt>
                <c:pt idx="114633">
                  <c:v>265.57660727157202</c:v>
                </c:pt>
                <c:pt idx="114634">
                  <c:v>265.57892402684502</c:v>
                </c:pt>
                <c:pt idx="114635">
                  <c:v>265.58124078211898</c:v>
                </c:pt>
                <c:pt idx="114636">
                  <c:v>265.58355753739198</c:v>
                </c:pt>
                <c:pt idx="114637">
                  <c:v>265.58587429266601</c:v>
                </c:pt>
                <c:pt idx="114638">
                  <c:v>265.58819104793901</c:v>
                </c:pt>
                <c:pt idx="114639">
                  <c:v>265.59050780321297</c:v>
                </c:pt>
                <c:pt idx="114640">
                  <c:v>265.59282455848597</c:v>
                </c:pt>
                <c:pt idx="114641">
                  <c:v>265.59514131376</c:v>
                </c:pt>
                <c:pt idx="114642">
                  <c:v>265.597458069033</c:v>
                </c:pt>
                <c:pt idx="114643">
                  <c:v>265.59977482430702</c:v>
                </c:pt>
                <c:pt idx="114644">
                  <c:v>265.60209157958002</c:v>
                </c:pt>
                <c:pt idx="114645">
                  <c:v>265.60440833485399</c:v>
                </c:pt>
                <c:pt idx="114646">
                  <c:v>265.60672509012699</c:v>
                </c:pt>
                <c:pt idx="114647">
                  <c:v>265.60904184540101</c:v>
                </c:pt>
                <c:pt idx="114648">
                  <c:v>265.61135860067401</c:v>
                </c:pt>
                <c:pt idx="114649">
                  <c:v>265.61367535594798</c:v>
                </c:pt>
                <c:pt idx="114650">
                  <c:v>265.61599211122098</c:v>
                </c:pt>
                <c:pt idx="114651">
                  <c:v>265.618308866495</c:v>
                </c:pt>
                <c:pt idx="114652">
                  <c:v>265.620625621768</c:v>
                </c:pt>
                <c:pt idx="114653">
                  <c:v>265.62294237704202</c:v>
                </c:pt>
                <c:pt idx="114654">
                  <c:v>265.62525913231502</c:v>
                </c:pt>
                <c:pt idx="114655">
                  <c:v>265.62757588758899</c:v>
                </c:pt>
                <c:pt idx="114656">
                  <c:v>265.62989264286199</c:v>
                </c:pt>
                <c:pt idx="114657">
                  <c:v>265.63220939813601</c:v>
                </c:pt>
                <c:pt idx="114658">
                  <c:v>265.63452615340901</c:v>
                </c:pt>
                <c:pt idx="114659">
                  <c:v>265.63684290868298</c:v>
                </c:pt>
                <c:pt idx="114660">
                  <c:v>265.639159663957</c:v>
                </c:pt>
                <c:pt idx="114661">
                  <c:v>265.64147641923</c:v>
                </c:pt>
                <c:pt idx="114662">
                  <c:v>265.64379317450403</c:v>
                </c:pt>
                <c:pt idx="114663">
                  <c:v>265.64610992977703</c:v>
                </c:pt>
                <c:pt idx="114664">
                  <c:v>265.64842668505099</c:v>
                </c:pt>
                <c:pt idx="114665">
                  <c:v>265.65074344032399</c:v>
                </c:pt>
                <c:pt idx="114666">
                  <c:v>265.65306019559802</c:v>
                </c:pt>
                <c:pt idx="114667">
                  <c:v>265.65537695087102</c:v>
                </c:pt>
                <c:pt idx="114668">
                  <c:v>265.65769370614498</c:v>
                </c:pt>
                <c:pt idx="114669">
                  <c:v>265.66001046141798</c:v>
                </c:pt>
                <c:pt idx="114670">
                  <c:v>265.66232721669201</c:v>
                </c:pt>
                <c:pt idx="114671">
                  <c:v>265.66464397196501</c:v>
                </c:pt>
                <c:pt idx="114672">
                  <c:v>265.66696072723897</c:v>
                </c:pt>
                <c:pt idx="114673">
                  <c:v>265.66927748251197</c:v>
                </c:pt>
                <c:pt idx="114674">
                  <c:v>265.671594237786</c:v>
                </c:pt>
                <c:pt idx="114675">
                  <c:v>265.673910993059</c:v>
                </c:pt>
                <c:pt idx="114676">
                  <c:v>265.67622774833302</c:v>
                </c:pt>
                <c:pt idx="114677">
                  <c:v>265.67854450360602</c:v>
                </c:pt>
                <c:pt idx="114678">
                  <c:v>265.68086125887999</c:v>
                </c:pt>
                <c:pt idx="114679">
                  <c:v>265.68317801415299</c:v>
                </c:pt>
                <c:pt idx="114680">
                  <c:v>265.68549476942701</c:v>
                </c:pt>
                <c:pt idx="114681">
                  <c:v>265.68781152470001</c:v>
                </c:pt>
                <c:pt idx="114682">
                  <c:v>265.69012827997398</c:v>
                </c:pt>
                <c:pt idx="114683">
                  <c:v>265.69244503524698</c:v>
                </c:pt>
                <c:pt idx="114684">
                  <c:v>265.694761790521</c:v>
                </c:pt>
                <c:pt idx="114685">
                  <c:v>265.697078545794</c:v>
                </c:pt>
                <c:pt idx="114686">
                  <c:v>265.69939530106802</c:v>
                </c:pt>
                <c:pt idx="114687">
                  <c:v>265.70171205634102</c:v>
                </c:pt>
                <c:pt idx="114688">
                  <c:v>265.70402881161499</c:v>
                </c:pt>
                <c:pt idx="114689">
                  <c:v>265.70634556688799</c:v>
                </c:pt>
                <c:pt idx="114690">
                  <c:v>265.70866232216201</c:v>
                </c:pt>
                <c:pt idx="114691">
                  <c:v>265.71097907743501</c:v>
                </c:pt>
                <c:pt idx="114692">
                  <c:v>265.71329583270898</c:v>
                </c:pt>
                <c:pt idx="114693">
                  <c:v>265.71561258798198</c:v>
                </c:pt>
                <c:pt idx="114694">
                  <c:v>265.717929343256</c:v>
                </c:pt>
                <c:pt idx="114695">
                  <c:v>265.720246098529</c:v>
                </c:pt>
                <c:pt idx="114696">
                  <c:v>265.72256285380303</c:v>
                </c:pt>
                <c:pt idx="114697">
                  <c:v>265.72487960907603</c:v>
                </c:pt>
                <c:pt idx="114698">
                  <c:v>265.72719636434999</c:v>
                </c:pt>
                <c:pt idx="114699">
                  <c:v>265.72951311962299</c:v>
                </c:pt>
                <c:pt idx="114700">
                  <c:v>265.73182987489702</c:v>
                </c:pt>
                <c:pt idx="114701">
                  <c:v>265.73414663017002</c:v>
                </c:pt>
                <c:pt idx="114702">
                  <c:v>265.73646338544398</c:v>
                </c:pt>
                <c:pt idx="114703">
                  <c:v>265.73878014071801</c:v>
                </c:pt>
                <c:pt idx="114704">
                  <c:v>265.74109689599101</c:v>
                </c:pt>
                <c:pt idx="114705">
                  <c:v>265.74341365126497</c:v>
                </c:pt>
                <c:pt idx="114706">
                  <c:v>265.74573040653797</c:v>
                </c:pt>
                <c:pt idx="114707">
                  <c:v>265.748047161812</c:v>
                </c:pt>
                <c:pt idx="114708">
                  <c:v>265.750363917085</c:v>
                </c:pt>
                <c:pt idx="114709">
                  <c:v>265.75268067235902</c:v>
                </c:pt>
                <c:pt idx="114710">
                  <c:v>265.75499742763202</c:v>
                </c:pt>
                <c:pt idx="114711">
                  <c:v>265.75731418290599</c:v>
                </c:pt>
                <c:pt idx="114712">
                  <c:v>265.75963093817899</c:v>
                </c:pt>
                <c:pt idx="114713">
                  <c:v>265.76194769345301</c:v>
                </c:pt>
                <c:pt idx="114714">
                  <c:v>265.76426444872601</c:v>
                </c:pt>
                <c:pt idx="114715">
                  <c:v>265.76658120399998</c:v>
                </c:pt>
                <c:pt idx="114716">
                  <c:v>265.76889795927298</c:v>
                </c:pt>
                <c:pt idx="114717">
                  <c:v>265.771214714547</c:v>
                </c:pt>
                <c:pt idx="114718">
                  <c:v>265.77353146982</c:v>
                </c:pt>
                <c:pt idx="114719">
                  <c:v>265.77584822509402</c:v>
                </c:pt>
                <c:pt idx="114720">
                  <c:v>265.77816498036702</c:v>
                </c:pt>
                <c:pt idx="114721">
                  <c:v>265.78048173564099</c:v>
                </c:pt>
                <c:pt idx="114722">
                  <c:v>265.78279849091399</c:v>
                </c:pt>
                <c:pt idx="114723">
                  <c:v>265.78511524618801</c:v>
                </c:pt>
                <c:pt idx="114724">
                  <c:v>265.78743200146101</c:v>
                </c:pt>
                <c:pt idx="114725">
                  <c:v>265.78974875673498</c:v>
                </c:pt>
                <c:pt idx="114726">
                  <c:v>265.79206551200798</c:v>
                </c:pt>
                <c:pt idx="114727">
                  <c:v>265.794382267282</c:v>
                </c:pt>
                <c:pt idx="114728">
                  <c:v>265.796699022555</c:v>
                </c:pt>
                <c:pt idx="114729">
                  <c:v>265.79901577782903</c:v>
                </c:pt>
                <c:pt idx="114730">
                  <c:v>265.80133253310203</c:v>
                </c:pt>
                <c:pt idx="114731">
                  <c:v>265.80364928837599</c:v>
                </c:pt>
                <c:pt idx="114732">
                  <c:v>265.80596604364899</c:v>
                </c:pt>
                <c:pt idx="114733">
                  <c:v>265.80828279892302</c:v>
                </c:pt>
                <c:pt idx="114734">
                  <c:v>265.81059955419602</c:v>
                </c:pt>
                <c:pt idx="114735">
                  <c:v>265.81291630946998</c:v>
                </c:pt>
                <c:pt idx="114736">
                  <c:v>265.81523306474298</c:v>
                </c:pt>
                <c:pt idx="114737">
                  <c:v>265.81754982001701</c:v>
                </c:pt>
                <c:pt idx="114738">
                  <c:v>265.81986657529001</c:v>
                </c:pt>
                <c:pt idx="114739">
                  <c:v>265.82218333056397</c:v>
                </c:pt>
                <c:pt idx="114740">
                  <c:v>265.82450008583697</c:v>
                </c:pt>
                <c:pt idx="114741">
                  <c:v>265.826816841111</c:v>
                </c:pt>
                <c:pt idx="114742">
                  <c:v>265.829133596384</c:v>
                </c:pt>
                <c:pt idx="114743">
                  <c:v>265.83145035165802</c:v>
                </c:pt>
                <c:pt idx="114744">
                  <c:v>265.83376710693199</c:v>
                </c:pt>
                <c:pt idx="114745">
                  <c:v>265.83608386220499</c:v>
                </c:pt>
                <c:pt idx="114746">
                  <c:v>265.83840061747901</c:v>
                </c:pt>
                <c:pt idx="114747">
                  <c:v>265.84071737275201</c:v>
                </c:pt>
                <c:pt idx="114748">
                  <c:v>265.84303412802598</c:v>
                </c:pt>
                <c:pt idx="114749">
                  <c:v>265.84535088329898</c:v>
                </c:pt>
                <c:pt idx="114750">
                  <c:v>265.847667638573</c:v>
                </c:pt>
                <c:pt idx="114751">
                  <c:v>265.849984393846</c:v>
                </c:pt>
                <c:pt idx="114752">
                  <c:v>265.85230114912002</c:v>
                </c:pt>
                <c:pt idx="114753">
                  <c:v>265.85461790439302</c:v>
                </c:pt>
                <c:pt idx="114754">
                  <c:v>265.85693465966699</c:v>
                </c:pt>
                <c:pt idx="114755">
                  <c:v>265.85925141493999</c:v>
                </c:pt>
                <c:pt idx="114756">
                  <c:v>265.86156817021401</c:v>
                </c:pt>
                <c:pt idx="114757">
                  <c:v>265.86388492548701</c:v>
                </c:pt>
                <c:pt idx="114758">
                  <c:v>265.86620168076098</c:v>
                </c:pt>
                <c:pt idx="114759">
                  <c:v>265.86851843603398</c:v>
                </c:pt>
                <c:pt idx="114760">
                  <c:v>265.870835191308</c:v>
                </c:pt>
                <c:pt idx="114761">
                  <c:v>265.873151946581</c:v>
                </c:pt>
                <c:pt idx="114762">
                  <c:v>265.87546870185503</c:v>
                </c:pt>
                <c:pt idx="114763">
                  <c:v>265.87778545712803</c:v>
                </c:pt>
                <c:pt idx="114764">
                  <c:v>265.88010221240199</c:v>
                </c:pt>
                <c:pt idx="114765">
                  <c:v>265.88241896767499</c:v>
                </c:pt>
                <c:pt idx="114766">
                  <c:v>265.88473572294902</c:v>
                </c:pt>
                <c:pt idx="114767">
                  <c:v>265.88705247822202</c:v>
                </c:pt>
                <c:pt idx="114768">
                  <c:v>265.88936923349598</c:v>
                </c:pt>
                <c:pt idx="114769">
                  <c:v>265.89168598876898</c:v>
                </c:pt>
                <c:pt idx="114770">
                  <c:v>265.89400274404301</c:v>
                </c:pt>
                <c:pt idx="114771">
                  <c:v>265.89631949931601</c:v>
                </c:pt>
                <c:pt idx="114772">
                  <c:v>265.89863625458997</c:v>
                </c:pt>
                <c:pt idx="114773">
                  <c:v>265.90095300986297</c:v>
                </c:pt>
                <c:pt idx="114774">
                  <c:v>265.903269765137</c:v>
                </c:pt>
                <c:pt idx="114775">
                  <c:v>265.90558652041</c:v>
                </c:pt>
                <c:pt idx="114776">
                  <c:v>265.90790327568402</c:v>
                </c:pt>
                <c:pt idx="114777">
                  <c:v>265.91022003095702</c:v>
                </c:pt>
                <c:pt idx="114778">
                  <c:v>265.91253678623099</c:v>
                </c:pt>
                <c:pt idx="114779">
                  <c:v>265.91485354150399</c:v>
                </c:pt>
                <c:pt idx="114780">
                  <c:v>265.91717029677801</c:v>
                </c:pt>
                <c:pt idx="114781">
                  <c:v>265.91948705205101</c:v>
                </c:pt>
                <c:pt idx="114782">
                  <c:v>265.92180380732498</c:v>
                </c:pt>
                <c:pt idx="114783">
                  <c:v>265.92412056259798</c:v>
                </c:pt>
                <c:pt idx="114784">
                  <c:v>265.926437317872</c:v>
                </c:pt>
                <c:pt idx="114785">
                  <c:v>265.928754073145</c:v>
                </c:pt>
                <c:pt idx="114786">
                  <c:v>265.93107082841902</c:v>
                </c:pt>
                <c:pt idx="114787">
                  <c:v>265.93338758369299</c:v>
                </c:pt>
                <c:pt idx="114788">
                  <c:v>265.93570433896599</c:v>
                </c:pt>
                <c:pt idx="114789">
                  <c:v>265.93802109424001</c:v>
                </c:pt>
                <c:pt idx="114790">
                  <c:v>265.94033784951301</c:v>
                </c:pt>
                <c:pt idx="114791">
                  <c:v>265.94265460478698</c:v>
                </c:pt>
                <c:pt idx="114792">
                  <c:v>265.94497136005998</c:v>
                </c:pt>
                <c:pt idx="114793">
                  <c:v>265.947288115334</c:v>
                </c:pt>
                <c:pt idx="114794">
                  <c:v>265.949604870607</c:v>
                </c:pt>
                <c:pt idx="114795">
                  <c:v>265.95192162588103</c:v>
                </c:pt>
                <c:pt idx="114796">
                  <c:v>265.95423838115403</c:v>
                </c:pt>
                <c:pt idx="114797">
                  <c:v>265.95655513642799</c:v>
                </c:pt>
                <c:pt idx="114798">
                  <c:v>265.95887189170099</c:v>
                </c:pt>
                <c:pt idx="114799">
                  <c:v>265.96118864697502</c:v>
                </c:pt>
                <c:pt idx="114800">
                  <c:v>265.96350540224802</c:v>
                </c:pt>
                <c:pt idx="114801">
                  <c:v>265.96582215752198</c:v>
                </c:pt>
                <c:pt idx="114802">
                  <c:v>265.96813891279498</c:v>
                </c:pt>
                <c:pt idx="114803">
                  <c:v>265.97045566806901</c:v>
                </c:pt>
                <c:pt idx="114804">
                  <c:v>265.97277242334201</c:v>
                </c:pt>
                <c:pt idx="114805">
                  <c:v>265.97508917861597</c:v>
                </c:pt>
                <c:pt idx="114806">
                  <c:v>265.97740593388897</c:v>
                </c:pt>
                <c:pt idx="114807">
                  <c:v>265.979722689163</c:v>
                </c:pt>
                <c:pt idx="114808">
                  <c:v>265.982039444436</c:v>
                </c:pt>
                <c:pt idx="114809">
                  <c:v>265.98435619971002</c:v>
                </c:pt>
                <c:pt idx="114810">
                  <c:v>265.98667295498302</c:v>
                </c:pt>
                <c:pt idx="114811">
                  <c:v>265.98898971025699</c:v>
                </c:pt>
                <c:pt idx="114812">
                  <c:v>265.99130646552999</c:v>
                </c:pt>
                <c:pt idx="114813">
                  <c:v>265.99362322080401</c:v>
                </c:pt>
                <c:pt idx="114814">
                  <c:v>265.99593997607701</c:v>
                </c:pt>
                <c:pt idx="114815">
                  <c:v>265.99825673135098</c:v>
                </c:pt>
                <c:pt idx="114816">
                  <c:v>266.00057348662398</c:v>
                </c:pt>
                <c:pt idx="114817">
                  <c:v>266.002890241898</c:v>
                </c:pt>
                <c:pt idx="114818">
                  <c:v>266.005206997171</c:v>
                </c:pt>
                <c:pt idx="114819">
                  <c:v>266.00752375244502</c:v>
                </c:pt>
                <c:pt idx="114820">
                  <c:v>266.00984050771802</c:v>
                </c:pt>
                <c:pt idx="114821">
                  <c:v>266.01215726299199</c:v>
                </c:pt>
                <c:pt idx="114822">
                  <c:v>266.01447401826499</c:v>
                </c:pt>
                <c:pt idx="114823">
                  <c:v>266.01679077353901</c:v>
                </c:pt>
                <c:pt idx="114824">
                  <c:v>266.01910752881201</c:v>
                </c:pt>
                <c:pt idx="114825">
                  <c:v>266.02142428408598</c:v>
                </c:pt>
                <c:pt idx="114826">
                  <c:v>266.02374103935898</c:v>
                </c:pt>
                <c:pt idx="114827">
                  <c:v>266.026057794633</c:v>
                </c:pt>
                <c:pt idx="114828">
                  <c:v>266.028374549906</c:v>
                </c:pt>
                <c:pt idx="114829">
                  <c:v>266.03069130518003</c:v>
                </c:pt>
                <c:pt idx="114830">
                  <c:v>266.03300806045399</c:v>
                </c:pt>
                <c:pt idx="114831">
                  <c:v>266.03532481572699</c:v>
                </c:pt>
                <c:pt idx="114832">
                  <c:v>266.03764157100102</c:v>
                </c:pt>
                <c:pt idx="114833">
                  <c:v>266.03995832627402</c:v>
                </c:pt>
                <c:pt idx="114834">
                  <c:v>266.04227508154798</c:v>
                </c:pt>
                <c:pt idx="114835">
                  <c:v>266.04459183682098</c:v>
                </c:pt>
                <c:pt idx="114836">
                  <c:v>266.04690859209501</c:v>
                </c:pt>
                <c:pt idx="114837">
                  <c:v>266.04922534736801</c:v>
                </c:pt>
                <c:pt idx="114838">
                  <c:v>266.05154210264197</c:v>
                </c:pt>
                <c:pt idx="114839">
                  <c:v>266.05385885791497</c:v>
                </c:pt>
                <c:pt idx="114840">
                  <c:v>266.056175613189</c:v>
                </c:pt>
                <c:pt idx="114841">
                  <c:v>266.058492368462</c:v>
                </c:pt>
                <c:pt idx="114842">
                  <c:v>266.06080912373602</c:v>
                </c:pt>
                <c:pt idx="114843">
                  <c:v>266.06312587900902</c:v>
                </c:pt>
                <c:pt idx="114844">
                  <c:v>266.06544263428299</c:v>
                </c:pt>
                <c:pt idx="114845">
                  <c:v>266.06775938955599</c:v>
                </c:pt>
                <c:pt idx="114846">
                  <c:v>266.07007614483001</c:v>
                </c:pt>
                <c:pt idx="114847">
                  <c:v>266.07239290010301</c:v>
                </c:pt>
                <c:pt idx="114848">
                  <c:v>266.07470965537698</c:v>
                </c:pt>
                <c:pt idx="114849">
                  <c:v>266.07702641064998</c:v>
                </c:pt>
                <c:pt idx="114850">
                  <c:v>266.079343165924</c:v>
                </c:pt>
                <c:pt idx="114851">
                  <c:v>266.081659921197</c:v>
                </c:pt>
                <c:pt idx="114852">
                  <c:v>266.08397667647102</c:v>
                </c:pt>
                <c:pt idx="114853">
                  <c:v>266.08629343174402</c:v>
                </c:pt>
                <c:pt idx="114854">
                  <c:v>266.08861018701799</c:v>
                </c:pt>
                <c:pt idx="114855">
                  <c:v>266.09092694229099</c:v>
                </c:pt>
                <c:pt idx="114856">
                  <c:v>266.09324369756501</c:v>
                </c:pt>
                <c:pt idx="114857">
                  <c:v>266.09556045283801</c:v>
                </c:pt>
                <c:pt idx="114858">
                  <c:v>266.09787720811198</c:v>
                </c:pt>
                <c:pt idx="114859">
                  <c:v>266.10019396338498</c:v>
                </c:pt>
                <c:pt idx="114860">
                  <c:v>266.102510718659</c:v>
                </c:pt>
                <c:pt idx="114861">
                  <c:v>266.104827473932</c:v>
                </c:pt>
                <c:pt idx="114862">
                  <c:v>266.10714422920603</c:v>
                </c:pt>
                <c:pt idx="114863">
                  <c:v>266.10946098447903</c:v>
                </c:pt>
                <c:pt idx="114864">
                  <c:v>266.11177773975299</c:v>
                </c:pt>
                <c:pt idx="114865">
                  <c:v>266.114094495026</c:v>
                </c:pt>
                <c:pt idx="114866">
                  <c:v>266.11641125030002</c:v>
                </c:pt>
                <c:pt idx="114867">
                  <c:v>266.11872800557302</c:v>
                </c:pt>
                <c:pt idx="114868">
                  <c:v>266.12104476084698</c:v>
                </c:pt>
                <c:pt idx="114869">
                  <c:v>266.12336151611999</c:v>
                </c:pt>
                <c:pt idx="114870">
                  <c:v>266.12567827139401</c:v>
                </c:pt>
                <c:pt idx="114871">
                  <c:v>266.12799502666701</c:v>
                </c:pt>
                <c:pt idx="114872">
                  <c:v>266.13031178194097</c:v>
                </c:pt>
                <c:pt idx="114873">
                  <c:v>266.132628537215</c:v>
                </c:pt>
                <c:pt idx="114874">
                  <c:v>266.134945292488</c:v>
                </c:pt>
                <c:pt idx="114875">
                  <c:v>266.13726204776202</c:v>
                </c:pt>
                <c:pt idx="114876">
                  <c:v>266.13957880303502</c:v>
                </c:pt>
                <c:pt idx="114877">
                  <c:v>266.14189555830899</c:v>
                </c:pt>
                <c:pt idx="114878">
                  <c:v>266.14421231358199</c:v>
                </c:pt>
                <c:pt idx="114879">
                  <c:v>266.14652906885601</c:v>
                </c:pt>
                <c:pt idx="114880">
                  <c:v>266.14884582412901</c:v>
                </c:pt>
                <c:pt idx="114881">
                  <c:v>266.15116257940298</c:v>
                </c:pt>
                <c:pt idx="114882">
                  <c:v>266.15347933467598</c:v>
                </c:pt>
                <c:pt idx="114883">
                  <c:v>266.15579608995</c:v>
                </c:pt>
                <c:pt idx="114884">
                  <c:v>266.158112845223</c:v>
                </c:pt>
                <c:pt idx="114885">
                  <c:v>266.16042960049703</c:v>
                </c:pt>
                <c:pt idx="114886">
                  <c:v>266.16274635577003</c:v>
                </c:pt>
                <c:pt idx="114887">
                  <c:v>266.16506311104399</c:v>
                </c:pt>
                <c:pt idx="114888">
                  <c:v>266.16737986631699</c:v>
                </c:pt>
                <c:pt idx="114889">
                  <c:v>266.16969662159102</c:v>
                </c:pt>
                <c:pt idx="114890">
                  <c:v>266.17201337686402</c:v>
                </c:pt>
                <c:pt idx="114891">
                  <c:v>266.17433013213798</c:v>
                </c:pt>
                <c:pt idx="114892">
                  <c:v>266.17664688741098</c:v>
                </c:pt>
                <c:pt idx="114893">
                  <c:v>266.17896364268501</c:v>
                </c:pt>
                <c:pt idx="114894">
                  <c:v>266.18128039795801</c:v>
                </c:pt>
                <c:pt idx="114895">
                  <c:v>266.18359715323197</c:v>
                </c:pt>
                <c:pt idx="114896">
                  <c:v>266.18591390850497</c:v>
                </c:pt>
                <c:pt idx="114897">
                  <c:v>266.188230663779</c:v>
                </c:pt>
                <c:pt idx="114898">
                  <c:v>266.190547419052</c:v>
                </c:pt>
                <c:pt idx="114899">
                  <c:v>266.19286417432602</c:v>
                </c:pt>
                <c:pt idx="114900">
                  <c:v>266.19518092959902</c:v>
                </c:pt>
                <c:pt idx="114901">
                  <c:v>266.19749768487299</c:v>
                </c:pt>
                <c:pt idx="114902">
                  <c:v>266.19981444014599</c:v>
                </c:pt>
                <c:pt idx="114903">
                  <c:v>266.20213119542001</c:v>
                </c:pt>
                <c:pt idx="114904">
                  <c:v>266.20444795069301</c:v>
                </c:pt>
                <c:pt idx="114905">
                  <c:v>266.20676470596698</c:v>
                </c:pt>
                <c:pt idx="114906">
                  <c:v>266.20908146123998</c:v>
                </c:pt>
                <c:pt idx="114907">
                  <c:v>266.211398216514</c:v>
                </c:pt>
                <c:pt idx="114908">
                  <c:v>266.213714971787</c:v>
                </c:pt>
                <c:pt idx="114909">
                  <c:v>266.21603172706102</c:v>
                </c:pt>
                <c:pt idx="114910">
                  <c:v>266.21834848233402</c:v>
                </c:pt>
                <c:pt idx="114911">
                  <c:v>266.22066523760799</c:v>
                </c:pt>
                <c:pt idx="114912">
                  <c:v>266.22298199288099</c:v>
                </c:pt>
                <c:pt idx="114913">
                  <c:v>266.22529874815501</c:v>
                </c:pt>
                <c:pt idx="114914">
                  <c:v>266.22761550342801</c:v>
                </c:pt>
                <c:pt idx="114915">
                  <c:v>266.22993225870198</c:v>
                </c:pt>
                <c:pt idx="114916">
                  <c:v>266.232249013976</c:v>
                </c:pt>
                <c:pt idx="114917">
                  <c:v>266.234565769249</c:v>
                </c:pt>
                <c:pt idx="114918">
                  <c:v>266.23688252452303</c:v>
                </c:pt>
                <c:pt idx="114919">
                  <c:v>266.23919927979603</c:v>
                </c:pt>
                <c:pt idx="114920">
                  <c:v>266.24151603506999</c:v>
                </c:pt>
                <c:pt idx="114921">
                  <c:v>266.24383279034299</c:v>
                </c:pt>
                <c:pt idx="114922">
                  <c:v>266.24614954561702</c:v>
                </c:pt>
                <c:pt idx="114923">
                  <c:v>266.24846630089002</c:v>
                </c:pt>
                <c:pt idx="114924">
                  <c:v>266.25078305616398</c:v>
                </c:pt>
                <c:pt idx="114925">
                  <c:v>266.25309981143698</c:v>
                </c:pt>
                <c:pt idx="114926">
                  <c:v>266.25541656671101</c:v>
                </c:pt>
                <c:pt idx="114927">
                  <c:v>266.25773332198401</c:v>
                </c:pt>
                <c:pt idx="114928">
                  <c:v>266.26005007725797</c:v>
                </c:pt>
                <c:pt idx="114929">
                  <c:v>266.26236683253097</c:v>
                </c:pt>
                <c:pt idx="114930">
                  <c:v>266.264683587805</c:v>
                </c:pt>
                <c:pt idx="114931">
                  <c:v>266.267000343078</c:v>
                </c:pt>
                <c:pt idx="114932">
                  <c:v>266.26931709835202</c:v>
                </c:pt>
                <c:pt idx="114933">
                  <c:v>266.27163385362502</c:v>
                </c:pt>
                <c:pt idx="114934">
                  <c:v>266.27395060889899</c:v>
                </c:pt>
                <c:pt idx="114935">
                  <c:v>266.27626736417199</c:v>
                </c:pt>
                <c:pt idx="114936">
                  <c:v>266.27858411944601</c:v>
                </c:pt>
                <c:pt idx="114937">
                  <c:v>266.28090087471901</c:v>
                </c:pt>
                <c:pt idx="114938">
                  <c:v>266.28321762999298</c:v>
                </c:pt>
                <c:pt idx="114939">
                  <c:v>266.28553438526598</c:v>
                </c:pt>
                <c:pt idx="114940">
                  <c:v>266.28785114054</c:v>
                </c:pt>
                <c:pt idx="114941">
                  <c:v>266.290167895813</c:v>
                </c:pt>
                <c:pt idx="114942">
                  <c:v>266.29248465108702</c:v>
                </c:pt>
                <c:pt idx="114943">
                  <c:v>266.29480140636002</c:v>
                </c:pt>
                <c:pt idx="114944">
                  <c:v>266.29711816163399</c:v>
                </c:pt>
                <c:pt idx="114945">
                  <c:v>266.29943491690699</c:v>
                </c:pt>
                <c:pt idx="114946">
                  <c:v>266.30175167218101</c:v>
                </c:pt>
                <c:pt idx="114947">
                  <c:v>266.30406842745401</c:v>
                </c:pt>
                <c:pt idx="114948">
                  <c:v>266.30638518272798</c:v>
                </c:pt>
                <c:pt idx="114949">
                  <c:v>266.30870193800098</c:v>
                </c:pt>
                <c:pt idx="114950">
                  <c:v>266.311018693275</c:v>
                </c:pt>
                <c:pt idx="114951">
                  <c:v>266.313335448548</c:v>
                </c:pt>
                <c:pt idx="114952">
                  <c:v>266.31565220382203</c:v>
                </c:pt>
                <c:pt idx="114953">
                  <c:v>266.31796895909503</c:v>
                </c:pt>
                <c:pt idx="114954">
                  <c:v>266.32028571436899</c:v>
                </c:pt>
                <c:pt idx="114955">
                  <c:v>266.32260246964199</c:v>
                </c:pt>
                <c:pt idx="114956">
                  <c:v>266.32491922491602</c:v>
                </c:pt>
                <c:pt idx="114957">
                  <c:v>266.32723598018902</c:v>
                </c:pt>
                <c:pt idx="114958">
                  <c:v>266.32955273546298</c:v>
                </c:pt>
                <c:pt idx="114959">
                  <c:v>266.33186949073701</c:v>
                </c:pt>
                <c:pt idx="114960">
                  <c:v>266.33418624601001</c:v>
                </c:pt>
                <c:pt idx="114961">
                  <c:v>266.33650300128397</c:v>
                </c:pt>
                <c:pt idx="114962">
                  <c:v>266.33881975655697</c:v>
                </c:pt>
                <c:pt idx="114963">
                  <c:v>266.341136511831</c:v>
                </c:pt>
                <c:pt idx="114964">
                  <c:v>266.343453267104</c:v>
                </c:pt>
                <c:pt idx="114965">
                  <c:v>266.34577002237802</c:v>
                </c:pt>
                <c:pt idx="114966">
                  <c:v>266.34808677765102</c:v>
                </c:pt>
                <c:pt idx="114967">
                  <c:v>266.35040353292499</c:v>
                </c:pt>
                <c:pt idx="114968">
                  <c:v>266.35272028819799</c:v>
                </c:pt>
                <c:pt idx="114969">
                  <c:v>266.35503704347201</c:v>
                </c:pt>
                <c:pt idx="114970">
                  <c:v>266.35735379874501</c:v>
                </c:pt>
                <c:pt idx="114971">
                  <c:v>266.35967055401898</c:v>
                </c:pt>
                <c:pt idx="114972">
                  <c:v>266.36198730929198</c:v>
                </c:pt>
                <c:pt idx="114973">
                  <c:v>266.364304064566</c:v>
                </c:pt>
                <c:pt idx="114974">
                  <c:v>266.366620819839</c:v>
                </c:pt>
                <c:pt idx="114975">
                  <c:v>266.36893757511302</c:v>
                </c:pt>
                <c:pt idx="114976">
                  <c:v>266.37125433038602</c:v>
                </c:pt>
                <c:pt idx="114977">
                  <c:v>266.37357108565999</c:v>
                </c:pt>
                <c:pt idx="114978">
                  <c:v>266.37588784093299</c:v>
                </c:pt>
                <c:pt idx="114979">
                  <c:v>266.37820459620701</c:v>
                </c:pt>
                <c:pt idx="114980">
                  <c:v>266.38052135148001</c:v>
                </c:pt>
                <c:pt idx="114981">
                  <c:v>266.38283810675398</c:v>
                </c:pt>
                <c:pt idx="114982">
                  <c:v>266.38515486202698</c:v>
                </c:pt>
                <c:pt idx="114983">
                  <c:v>266.387471617301</c:v>
                </c:pt>
                <c:pt idx="114984">
                  <c:v>266.389788372574</c:v>
                </c:pt>
                <c:pt idx="114985">
                  <c:v>266.39210512784803</c:v>
                </c:pt>
                <c:pt idx="114986">
                  <c:v>266.39442188312103</c:v>
                </c:pt>
                <c:pt idx="114987">
                  <c:v>266.39673863839499</c:v>
                </c:pt>
                <c:pt idx="114988">
                  <c:v>266.39905539366799</c:v>
                </c:pt>
                <c:pt idx="114989">
                  <c:v>266.40137214894202</c:v>
                </c:pt>
                <c:pt idx="114990">
                  <c:v>266.40368890421502</c:v>
                </c:pt>
                <c:pt idx="114991">
                  <c:v>266.40600565948898</c:v>
                </c:pt>
                <c:pt idx="114992">
                  <c:v>266.40832241476198</c:v>
                </c:pt>
                <c:pt idx="114993">
                  <c:v>266.41063917003601</c:v>
                </c:pt>
                <c:pt idx="114994">
                  <c:v>266.41295592530901</c:v>
                </c:pt>
                <c:pt idx="114995">
                  <c:v>266.41527268058297</c:v>
                </c:pt>
                <c:pt idx="114996">
                  <c:v>266.41758943585597</c:v>
                </c:pt>
                <c:pt idx="114997">
                  <c:v>266.41990619113</c:v>
                </c:pt>
                <c:pt idx="114998">
                  <c:v>266.422222946403</c:v>
                </c:pt>
                <c:pt idx="114999">
                  <c:v>266.42453970167702</c:v>
                </c:pt>
                <c:pt idx="115000">
                  <c:v>266.42685645695099</c:v>
                </c:pt>
                <c:pt idx="115001">
                  <c:v>266.42917321222399</c:v>
                </c:pt>
                <c:pt idx="115002">
                  <c:v>266.43148996749801</c:v>
                </c:pt>
                <c:pt idx="115003">
                  <c:v>266.43380672277101</c:v>
                </c:pt>
                <c:pt idx="115004">
                  <c:v>266.43612347804498</c:v>
                </c:pt>
                <c:pt idx="115005">
                  <c:v>266.43844023331798</c:v>
                </c:pt>
                <c:pt idx="115006">
                  <c:v>266.440756988592</c:v>
                </c:pt>
                <c:pt idx="115007">
                  <c:v>266.443073743865</c:v>
                </c:pt>
                <c:pt idx="115008">
                  <c:v>266.44539049913902</c:v>
                </c:pt>
                <c:pt idx="115009">
                  <c:v>266.44770725441202</c:v>
                </c:pt>
                <c:pt idx="115010">
                  <c:v>266.45002400968599</c:v>
                </c:pt>
                <c:pt idx="115011">
                  <c:v>266.45234076495899</c:v>
                </c:pt>
                <c:pt idx="115012">
                  <c:v>266.45465752023301</c:v>
                </c:pt>
                <c:pt idx="115013">
                  <c:v>266.45697427550601</c:v>
                </c:pt>
                <c:pt idx="115014">
                  <c:v>266.45929103077998</c:v>
                </c:pt>
                <c:pt idx="115015">
                  <c:v>266.46160778605298</c:v>
                </c:pt>
                <c:pt idx="115016">
                  <c:v>266.463924541327</c:v>
                </c:pt>
                <c:pt idx="115017">
                  <c:v>266.4662412966</c:v>
                </c:pt>
                <c:pt idx="115018">
                  <c:v>266.46855805187403</c:v>
                </c:pt>
                <c:pt idx="115019">
                  <c:v>266.47087480714703</c:v>
                </c:pt>
                <c:pt idx="115020">
                  <c:v>266.47319156242099</c:v>
                </c:pt>
                <c:pt idx="115021">
                  <c:v>266.47550831769399</c:v>
                </c:pt>
                <c:pt idx="115022">
                  <c:v>266.47782507296802</c:v>
                </c:pt>
                <c:pt idx="115023">
                  <c:v>266.48014182824102</c:v>
                </c:pt>
                <c:pt idx="115024">
                  <c:v>266.48245858351498</c:v>
                </c:pt>
                <c:pt idx="115025">
                  <c:v>266.48477533878798</c:v>
                </c:pt>
                <c:pt idx="115026">
                  <c:v>266.48709209406201</c:v>
                </c:pt>
                <c:pt idx="115027">
                  <c:v>266.48940884933501</c:v>
                </c:pt>
                <c:pt idx="115028">
                  <c:v>266.49172560460897</c:v>
                </c:pt>
                <c:pt idx="115029">
                  <c:v>266.49404235988197</c:v>
                </c:pt>
                <c:pt idx="115030">
                  <c:v>266.496359115156</c:v>
                </c:pt>
                <c:pt idx="115031">
                  <c:v>266.498675870429</c:v>
                </c:pt>
                <c:pt idx="115032">
                  <c:v>266.50099262570302</c:v>
                </c:pt>
                <c:pt idx="115033">
                  <c:v>266.50330938097602</c:v>
                </c:pt>
                <c:pt idx="115034">
                  <c:v>266.50562613624999</c:v>
                </c:pt>
                <c:pt idx="115035">
                  <c:v>266.50794289152299</c:v>
                </c:pt>
                <c:pt idx="115036">
                  <c:v>266.51025964679701</c:v>
                </c:pt>
                <c:pt idx="115037">
                  <c:v>266.51257640207001</c:v>
                </c:pt>
                <c:pt idx="115038">
                  <c:v>266.51489315734398</c:v>
                </c:pt>
                <c:pt idx="115039">
                  <c:v>266.51720991261698</c:v>
                </c:pt>
                <c:pt idx="115040">
                  <c:v>266.519526667891</c:v>
                </c:pt>
                <c:pt idx="115041">
                  <c:v>266.521843423164</c:v>
                </c:pt>
                <c:pt idx="115042">
                  <c:v>266.52416017843802</c:v>
                </c:pt>
                <c:pt idx="115043">
                  <c:v>266.52647693371199</c:v>
                </c:pt>
                <c:pt idx="115044">
                  <c:v>266.52879368898499</c:v>
                </c:pt>
                <c:pt idx="115045">
                  <c:v>266.53111044425901</c:v>
                </c:pt>
                <c:pt idx="115046">
                  <c:v>266.53342719953201</c:v>
                </c:pt>
                <c:pt idx="115047">
                  <c:v>266.53574395480598</c:v>
                </c:pt>
                <c:pt idx="115048">
                  <c:v>266.53806071007898</c:v>
                </c:pt>
                <c:pt idx="115049">
                  <c:v>266.540377465353</c:v>
                </c:pt>
                <c:pt idx="115050">
                  <c:v>266.542694220626</c:v>
                </c:pt>
                <c:pt idx="115051">
                  <c:v>266.54501097590003</c:v>
                </c:pt>
                <c:pt idx="115052">
                  <c:v>266.54732773117303</c:v>
                </c:pt>
                <c:pt idx="115053">
                  <c:v>266.54964448644699</c:v>
                </c:pt>
                <c:pt idx="115054">
                  <c:v>266.55196124171999</c:v>
                </c:pt>
                <c:pt idx="115055">
                  <c:v>266.55427799699402</c:v>
                </c:pt>
                <c:pt idx="115056">
                  <c:v>266.55659475226702</c:v>
                </c:pt>
                <c:pt idx="115057">
                  <c:v>266.55891150754098</c:v>
                </c:pt>
                <c:pt idx="115058">
                  <c:v>266.56122826281398</c:v>
                </c:pt>
                <c:pt idx="115059">
                  <c:v>266.56354501808801</c:v>
                </c:pt>
                <c:pt idx="115060">
                  <c:v>266.56586177336101</c:v>
                </c:pt>
                <c:pt idx="115061">
                  <c:v>266.56817852863497</c:v>
                </c:pt>
                <c:pt idx="115062">
                  <c:v>266.57049528390797</c:v>
                </c:pt>
                <c:pt idx="115063">
                  <c:v>266.572812039182</c:v>
                </c:pt>
                <c:pt idx="115064">
                  <c:v>266.575128794455</c:v>
                </c:pt>
                <c:pt idx="115065">
                  <c:v>266.57744554972902</c:v>
                </c:pt>
                <c:pt idx="115066">
                  <c:v>266.57976230500202</c:v>
                </c:pt>
                <c:pt idx="115067">
                  <c:v>266.58207906027599</c:v>
                </c:pt>
                <c:pt idx="115068">
                  <c:v>266.58439581554899</c:v>
                </c:pt>
                <c:pt idx="115069">
                  <c:v>266.58671257082301</c:v>
                </c:pt>
                <c:pt idx="115070">
                  <c:v>266.58902932609601</c:v>
                </c:pt>
                <c:pt idx="115071">
                  <c:v>266.59134608136998</c:v>
                </c:pt>
                <c:pt idx="115072">
                  <c:v>266.59366283664298</c:v>
                </c:pt>
                <c:pt idx="115073">
                  <c:v>266.595979591917</c:v>
                </c:pt>
                <c:pt idx="115074">
                  <c:v>266.59829634719</c:v>
                </c:pt>
                <c:pt idx="115075">
                  <c:v>266.60061310246402</c:v>
                </c:pt>
                <c:pt idx="115076">
                  <c:v>266.60292985773702</c:v>
                </c:pt>
                <c:pt idx="115077">
                  <c:v>266.60524661301099</c:v>
                </c:pt>
                <c:pt idx="115078">
                  <c:v>266.60756336828399</c:v>
                </c:pt>
                <c:pt idx="115079">
                  <c:v>266.60988012355801</c:v>
                </c:pt>
                <c:pt idx="115080">
                  <c:v>266.61219687883101</c:v>
                </c:pt>
                <c:pt idx="115081">
                  <c:v>266.61451363410498</c:v>
                </c:pt>
                <c:pt idx="115082">
                  <c:v>266.61683038937798</c:v>
                </c:pt>
                <c:pt idx="115083">
                  <c:v>266.619147144652</c:v>
                </c:pt>
                <c:pt idx="115084">
                  <c:v>266.621463899925</c:v>
                </c:pt>
                <c:pt idx="115085">
                  <c:v>266.62378065519903</c:v>
                </c:pt>
                <c:pt idx="115086">
                  <c:v>266.62609741047299</c:v>
                </c:pt>
                <c:pt idx="115087">
                  <c:v>266.62841416574599</c:v>
                </c:pt>
                <c:pt idx="115088">
                  <c:v>266.63073092102002</c:v>
                </c:pt>
                <c:pt idx="115089">
                  <c:v>266.63304767629302</c:v>
                </c:pt>
                <c:pt idx="115090">
                  <c:v>266.63536443156698</c:v>
                </c:pt>
                <c:pt idx="115091">
                  <c:v>266.63768118683998</c:v>
                </c:pt>
                <c:pt idx="115092">
                  <c:v>266.63999794211401</c:v>
                </c:pt>
                <c:pt idx="115093">
                  <c:v>266.64231469738701</c:v>
                </c:pt>
                <c:pt idx="115094">
                  <c:v>266.64463145266097</c:v>
                </c:pt>
                <c:pt idx="115095">
                  <c:v>266.64694820793397</c:v>
                </c:pt>
                <c:pt idx="115096">
                  <c:v>266.649264963208</c:v>
                </c:pt>
                <c:pt idx="115097">
                  <c:v>266.651581718481</c:v>
                </c:pt>
                <c:pt idx="115098">
                  <c:v>266.65389847375502</c:v>
                </c:pt>
                <c:pt idx="115099">
                  <c:v>266.65621522902802</c:v>
                </c:pt>
                <c:pt idx="115100">
                  <c:v>266.65853198430199</c:v>
                </c:pt>
                <c:pt idx="115101">
                  <c:v>266.66084873957499</c:v>
                </c:pt>
                <c:pt idx="115102">
                  <c:v>266.66316549484901</c:v>
                </c:pt>
                <c:pt idx="115103">
                  <c:v>266.66548225012201</c:v>
                </c:pt>
                <c:pt idx="115104">
                  <c:v>266.66779900539598</c:v>
                </c:pt>
                <c:pt idx="115105">
                  <c:v>266.67011576066898</c:v>
                </c:pt>
                <c:pt idx="115106">
                  <c:v>266.672432515943</c:v>
                </c:pt>
                <c:pt idx="115107">
                  <c:v>266.674749271216</c:v>
                </c:pt>
                <c:pt idx="115108">
                  <c:v>266.67706602649002</c:v>
                </c:pt>
                <c:pt idx="115109">
                  <c:v>266.67938278176302</c:v>
                </c:pt>
                <c:pt idx="115110">
                  <c:v>266.68169953703699</c:v>
                </c:pt>
                <c:pt idx="115111">
                  <c:v>266.68401629230999</c:v>
                </c:pt>
                <c:pt idx="115112">
                  <c:v>266.68633304758401</c:v>
                </c:pt>
                <c:pt idx="115113">
                  <c:v>266.68864980285701</c:v>
                </c:pt>
                <c:pt idx="115114">
                  <c:v>266.69096655813098</c:v>
                </c:pt>
                <c:pt idx="115115">
                  <c:v>266.69328331340398</c:v>
                </c:pt>
                <c:pt idx="115116">
                  <c:v>266.695600068678</c:v>
                </c:pt>
                <c:pt idx="115117">
                  <c:v>266.697916823951</c:v>
                </c:pt>
                <c:pt idx="115118">
                  <c:v>266.70023357922503</c:v>
                </c:pt>
                <c:pt idx="115119">
                  <c:v>266.70255033449803</c:v>
                </c:pt>
                <c:pt idx="115120">
                  <c:v>266.70486708977199</c:v>
                </c:pt>
                <c:pt idx="115121">
                  <c:v>266.70718384504499</c:v>
                </c:pt>
                <c:pt idx="115122">
                  <c:v>266.70950060031902</c:v>
                </c:pt>
                <c:pt idx="115123">
                  <c:v>266.71181735559202</c:v>
                </c:pt>
                <c:pt idx="115124">
                  <c:v>266.71413411086598</c:v>
                </c:pt>
                <c:pt idx="115125">
                  <c:v>266.71645086613898</c:v>
                </c:pt>
                <c:pt idx="115126">
                  <c:v>266.71876762141301</c:v>
                </c:pt>
                <c:pt idx="115127">
                  <c:v>266.72108437668601</c:v>
                </c:pt>
                <c:pt idx="115128">
                  <c:v>266.72340113195997</c:v>
                </c:pt>
                <c:pt idx="115129">
                  <c:v>266.725717887234</c:v>
                </c:pt>
                <c:pt idx="115130">
                  <c:v>266.728034642507</c:v>
                </c:pt>
                <c:pt idx="115131">
                  <c:v>266.73035139778102</c:v>
                </c:pt>
                <c:pt idx="115132">
                  <c:v>266.73266815305402</c:v>
                </c:pt>
                <c:pt idx="115133">
                  <c:v>266.73498490832799</c:v>
                </c:pt>
                <c:pt idx="115134">
                  <c:v>266.73730166360099</c:v>
                </c:pt>
                <c:pt idx="115135">
                  <c:v>266.73961841887501</c:v>
                </c:pt>
                <c:pt idx="115136">
                  <c:v>266.74193517414801</c:v>
                </c:pt>
                <c:pt idx="115137">
                  <c:v>266.74425192942198</c:v>
                </c:pt>
                <c:pt idx="115138">
                  <c:v>266.74656868469498</c:v>
                </c:pt>
                <c:pt idx="115139">
                  <c:v>266.748885439969</c:v>
                </c:pt>
                <c:pt idx="115140">
                  <c:v>266.751202195242</c:v>
                </c:pt>
                <c:pt idx="115141">
                  <c:v>266.75351895051602</c:v>
                </c:pt>
                <c:pt idx="115142">
                  <c:v>266.75583570578902</c:v>
                </c:pt>
                <c:pt idx="115143">
                  <c:v>266.75815246106299</c:v>
                </c:pt>
                <c:pt idx="115144">
                  <c:v>266.76046921633599</c:v>
                </c:pt>
                <c:pt idx="115145">
                  <c:v>266.76278597161001</c:v>
                </c:pt>
                <c:pt idx="115146">
                  <c:v>266.76510272688301</c:v>
                </c:pt>
                <c:pt idx="115147">
                  <c:v>266.76741948215698</c:v>
                </c:pt>
                <c:pt idx="115148">
                  <c:v>266.76973623742998</c:v>
                </c:pt>
                <c:pt idx="115149">
                  <c:v>266.772052992704</c:v>
                </c:pt>
                <c:pt idx="115150">
                  <c:v>266.774369747977</c:v>
                </c:pt>
                <c:pt idx="115151">
                  <c:v>266.77668650325103</c:v>
                </c:pt>
                <c:pt idx="115152">
                  <c:v>266.77900325852403</c:v>
                </c:pt>
                <c:pt idx="115153">
                  <c:v>266.78132001379799</c:v>
                </c:pt>
                <c:pt idx="115154">
                  <c:v>266.78363676907099</c:v>
                </c:pt>
                <c:pt idx="115155">
                  <c:v>266.78595352434502</c:v>
                </c:pt>
                <c:pt idx="115156">
                  <c:v>266.78827027961802</c:v>
                </c:pt>
                <c:pt idx="115157">
                  <c:v>266.79058703489198</c:v>
                </c:pt>
                <c:pt idx="115158">
                  <c:v>266.79290379016498</c:v>
                </c:pt>
                <c:pt idx="115159">
                  <c:v>266.79522054543901</c:v>
                </c:pt>
                <c:pt idx="115160">
                  <c:v>266.79753730071201</c:v>
                </c:pt>
                <c:pt idx="115161">
                  <c:v>266.79985405598597</c:v>
                </c:pt>
                <c:pt idx="115162">
                  <c:v>266.80217081125897</c:v>
                </c:pt>
                <c:pt idx="115163">
                  <c:v>266.804487566533</c:v>
                </c:pt>
                <c:pt idx="115164">
                  <c:v>266.806804321806</c:v>
                </c:pt>
                <c:pt idx="115165">
                  <c:v>266.80912107708002</c:v>
                </c:pt>
                <c:pt idx="115166">
                  <c:v>266.81143783235302</c:v>
                </c:pt>
                <c:pt idx="115167">
                  <c:v>266.81375458762699</c:v>
                </c:pt>
                <c:pt idx="115168">
                  <c:v>266.81607134289999</c:v>
                </c:pt>
                <c:pt idx="115169">
                  <c:v>266.81838809817401</c:v>
                </c:pt>
                <c:pt idx="115170">
                  <c:v>266.82070485344701</c:v>
                </c:pt>
                <c:pt idx="115171">
                  <c:v>266.82302160872098</c:v>
                </c:pt>
                <c:pt idx="115172">
                  <c:v>266.825338363995</c:v>
                </c:pt>
                <c:pt idx="115173">
                  <c:v>266.827655119268</c:v>
                </c:pt>
                <c:pt idx="115174">
                  <c:v>266.82997187454203</c:v>
                </c:pt>
                <c:pt idx="115175">
                  <c:v>266.83228862981503</c:v>
                </c:pt>
                <c:pt idx="115176">
                  <c:v>266.83460538508899</c:v>
                </c:pt>
                <c:pt idx="115177">
                  <c:v>266.83692214036199</c:v>
                </c:pt>
                <c:pt idx="115178">
                  <c:v>266.83923889563602</c:v>
                </c:pt>
                <c:pt idx="115179">
                  <c:v>266.84155565090902</c:v>
                </c:pt>
                <c:pt idx="115180">
                  <c:v>266.84387240618298</c:v>
                </c:pt>
                <c:pt idx="115181">
                  <c:v>266.84618916145598</c:v>
                </c:pt>
                <c:pt idx="115182">
                  <c:v>266.84850591673001</c:v>
                </c:pt>
                <c:pt idx="115183">
                  <c:v>266.85082267200301</c:v>
                </c:pt>
                <c:pt idx="115184">
                  <c:v>266.85313942727697</c:v>
                </c:pt>
                <c:pt idx="115185">
                  <c:v>266.85545618254997</c:v>
                </c:pt>
                <c:pt idx="115186">
                  <c:v>266.857772937824</c:v>
                </c:pt>
                <c:pt idx="115187">
                  <c:v>266.860089693097</c:v>
                </c:pt>
                <c:pt idx="115188">
                  <c:v>266.86240644837102</c:v>
                </c:pt>
                <c:pt idx="115189">
                  <c:v>266.86472320364402</c:v>
                </c:pt>
                <c:pt idx="115190">
                  <c:v>266.86703995891799</c:v>
                </c:pt>
                <c:pt idx="115191">
                  <c:v>266.86935671419099</c:v>
                </c:pt>
                <c:pt idx="115192">
                  <c:v>266.87167346946501</c:v>
                </c:pt>
                <c:pt idx="115193">
                  <c:v>266.87399022473801</c:v>
                </c:pt>
                <c:pt idx="115194">
                  <c:v>266.87630698001198</c:v>
                </c:pt>
                <c:pt idx="115195">
                  <c:v>266.87862373528498</c:v>
                </c:pt>
                <c:pt idx="115196">
                  <c:v>266.880940490559</c:v>
                </c:pt>
                <c:pt idx="115197">
                  <c:v>266.883257245832</c:v>
                </c:pt>
                <c:pt idx="115198">
                  <c:v>266.88557400110602</c:v>
                </c:pt>
                <c:pt idx="115199">
                  <c:v>266.88789075637902</c:v>
                </c:pt>
                <c:pt idx="115200">
                  <c:v>266.89020751165299</c:v>
                </c:pt>
                <c:pt idx="115201">
                  <c:v>266.89252426692599</c:v>
                </c:pt>
                <c:pt idx="115202">
                  <c:v>266.89484102220001</c:v>
                </c:pt>
                <c:pt idx="115203">
                  <c:v>266.89715777747301</c:v>
                </c:pt>
                <c:pt idx="115204">
                  <c:v>266.89947453274698</c:v>
                </c:pt>
                <c:pt idx="115205">
                  <c:v>266.90179128801998</c:v>
                </c:pt>
                <c:pt idx="115206">
                  <c:v>266.904108043294</c:v>
                </c:pt>
                <c:pt idx="115207">
                  <c:v>266.906424798567</c:v>
                </c:pt>
                <c:pt idx="115208">
                  <c:v>266.90874155384103</c:v>
                </c:pt>
                <c:pt idx="115209">
                  <c:v>266.91105830911403</c:v>
                </c:pt>
                <c:pt idx="115210">
                  <c:v>266.91337506438799</c:v>
                </c:pt>
                <c:pt idx="115211">
                  <c:v>266.91569181966099</c:v>
                </c:pt>
                <c:pt idx="115212">
                  <c:v>266.91800857493502</c:v>
                </c:pt>
                <c:pt idx="115213">
                  <c:v>266.92032533020802</c:v>
                </c:pt>
                <c:pt idx="115214">
                  <c:v>266.92264208548198</c:v>
                </c:pt>
                <c:pt idx="115215">
                  <c:v>266.92495884075601</c:v>
                </c:pt>
                <c:pt idx="115216">
                  <c:v>266.92727559602901</c:v>
                </c:pt>
                <c:pt idx="115217">
                  <c:v>266.92959235130297</c:v>
                </c:pt>
                <c:pt idx="115218">
                  <c:v>266.93190910657597</c:v>
                </c:pt>
                <c:pt idx="115219">
                  <c:v>266.93422586185</c:v>
                </c:pt>
                <c:pt idx="115220">
                  <c:v>266.936542617123</c:v>
                </c:pt>
                <c:pt idx="115221">
                  <c:v>266.93885937239702</c:v>
                </c:pt>
                <c:pt idx="115222">
                  <c:v>266.94117612767002</c:v>
                </c:pt>
                <c:pt idx="115223">
                  <c:v>266.94349288294399</c:v>
                </c:pt>
                <c:pt idx="115224">
                  <c:v>266.94580963821699</c:v>
                </c:pt>
                <c:pt idx="115225">
                  <c:v>266.94812639349101</c:v>
                </c:pt>
                <c:pt idx="115226">
                  <c:v>266.95044314876401</c:v>
                </c:pt>
                <c:pt idx="115227">
                  <c:v>266.95275990403798</c:v>
                </c:pt>
                <c:pt idx="115228">
                  <c:v>266.95507665931098</c:v>
                </c:pt>
                <c:pt idx="115229">
                  <c:v>266.957393414585</c:v>
                </c:pt>
                <c:pt idx="115230">
                  <c:v>266.959710169858</c:v>
                </c:pt>
                <c:pt idx="115231">
                  <c:v>266.96202692513202</c:v>
                </c:pt>
                <c:pt idx="115232">
                  <c:v>266.96434368040502</c:v>
                </c:pt>
                <c:pt idx="115233">
                  <c:v>266.96666043567899</c:v>
                </c:pt>
                <c:pt idx="115234">
                  <c:v>266.96897719095199</c:v>
                </c:pt>
                <c:pt idx="115235">
                  <c:v>266.97129394622601</c:v>
                </c:pt>
                <c:pt idx="115236">
                  <c:v>266.97361070149901</c:v>
                </c:pt>
                <c:pt idx="115237">
                  <c:v>266.97592745677298</c:v>
                </c:pt>
                <c:pt idx="115238">
                  <c:v>266.97824421204598</c:v>
                </c:pt>
                <c:pt idx="115239">
                  <c:v>266.98056096732</c:v>
                </c:pt>
                <c:pt idx="115240">
                  <c:v>266.982877722593</c:v>
                </c:pt>
                <c:pt idx="115241">
                  <c:v>266.98519447786703</c:v>
                </c:pt>
                <c:pt idx="115242">
                  <c:v>266.98751123314003</c:v>
                </c:pt>
                <c:pt idx="115243">
                  <c:v>266.98982798841399</c:v>
                </c:pt>
                <c:pt idx="115244">
                  <c:v>266.99214474368699</c:v>
                </c:pt>
                <c:pt idx="115245">
                  <c:v>266.99446149896102</c:v>
                </c:pt>
                <c:pt idx="115246">
                  <c:v>266.99677825423402</c:v>
                </c:pt>
                <c:pt idx="115247">
                  <c:v>266.99909500950798</c:v>
                </c:pt>
                <c:pt idx="115248">
                  <c:v>267.00141176478098</c:v>
                </c:pt>
                <c:pt idx="115249">
                  <c:v>267.00372852005501</c:v>
                </c:pt>
                <c:pt idx="115250">
                  <c:v>267.00604527532801</c:v>
                </c:pt>
                <c:pt idx="115251">
                  <c:v>267.00836203060197</c:v>
                </c:pt>
                <c:pt idx="115252">
                  <c:v>267.01067878587497</c:v>
                </c:pt>
                <c:pt idx="115253">
                  <c:v>267.012995541149</c:v>
                </c:pt>
                <c:pt idx="115254">
                  <c:v>267.015312296422</c:v>
                </c:pt>
                <c:pt idx="115255">
                  <c:v>267.01762905169602</c:v>
                </c:pt>
                <c:pt idx="115256">
                  <c:v>267.01994580696999</c:v>
                </c:pt>
                <c:pt idx="115257">
                  <c:v>267.02226256224299</c:v>
                </c:pt>
                <c:pt idx="115258">
                  <c:v>267.02457931751701</c:v>
                </c:pt>
                <c:pt idx="115259">
                  <c:v>267.02689607279001</c:v>
                </c:pt>
                <c:pt idx="115260">
                  <c:v>267.02921282806398</c:v>
                </c:pt>
                <c:pt idx="115261">
                  <c:v>267.03152958333698</c:v>
                </c:pt>
                <c:pt idx="115262">
                  <c:v>267.033846338611</c:v>
                </c:pt>
                <c:pt idx="115263">
                  <c:v>267.036163093884</c:v>
                </c:pt>
                <c:pt idx="115264">
                  <c:v>267.03847984915802</c:v>
                </c:pt>
                <c:pt idx="115265">
                  <c:v>267.04079660443102</c:v>
                </c:pt>
                <c:pt idx="115266">
                  <c:v>267.04311335970499</c:v>
                </c:pt>
                <c:pt idx="115267">
                  <c:v>267.04543011497799</c:v>
                </c:pt>
                <c:pt idx="115268">
                  <c:v>267.04774687025201</c:v>
                </c:pt>
                <c:pt idx="115269">
                  <c:v>267.05006362552501</c:v>
                </c:pt>
                <c:pt idx="115270">
                  <c:v>267.05238038079898</c:v>
                </c:pt>
                <c:pt idx="115271">
                  <c:v>267.05469713607198</c:v>
                </c:pt>
                <c:pt idx="115272">
                  <c:v>267.057013891346</c:v>
                </c:pt>
                <c:pt idx="115273">
                  <c:v>267.059330646619</c:v>
                </c:pt>
                <c:pt idx="115274">
                  <c:v>267.06164740189303</c:v>
                </c:pt>
                <c:pt idx="115275">
                  <c:v>267.06396415716603</c:v>
                </c:pt>
                <c:pt idx="115276">
                  <c:v>267.06628091243999</c:v>
                </c:pt>
                <c:pt idx="115277">
                  <c:v>267.06859766771299</c:v>
                </c:pt>
                <c:pt idx="115278">
                  <c:v>267.07091442298702</c:v>
                </c:pt>
                <c:pt idx="115279">
                  <c:v>267.07323117826002</c:v>
                </c:pt>
                <c:pt idx="115280">
                  <c:v>267.07554793353398</c:v>
                </c:pt>
                <c:pt idx="115281">
                  <c:v>267.07786468880698</c:v>
                </c:pt>
                <c:pt idx="115282">
                  <c:v>267.08018144408101</c:v>
                </c:pt>
                <c:pt idx="115283">
                  <c:v>267.08249819935401</c:v>
                </c:pt>
                <c:pt idx="115284">
                  <c:v>267.08481495462797</c:v>
                </c:pt>
                <c:pt idx="115285">
                  <c:v>267.08713170990097</c:v>
                </c:pt>
                <c:pt idx="115286">
                  <c:v>267.089448465175</c:v>
                </c:pt>
                <c:pt idx="115287">
                  <c:v>267.091765220448</c:v>
                </c:pt>
                <c:pt idx="115288">
                  <c:v>267.09408197572202</c:v>
                </c:pt>
                <c:pt idx="115289">
                  <c:v>267.09639873099502</c:v>
                </c:pt>
                <c:pt idx="115290">
                  <c:v>267.09871548626899</c:v>
                </c:pt>
                <c:pt idx="115291">
                  <c:v>267.10103224154199</c:v>
                </c:pt>
                <c:pt idx="115292">
                  <c:v>267.10334899681601</c:v>
                </c:pt>
                <c:pt idx="115293">
                  <c:v>267.10566575208901</c:v>
                </c:pt>
                <c:pt idx="115294">
                  <c:v>267.10798250736298</c:v>
                </c:pt>
                <c:pt idx="115295">
                  <c:v>267.11029926263598</c:v>
                </c:pt>
                <c:pt idx="115296">
                  <c:v>267.11261601791</c:v>
                </c:pt>
                <c:pt idx="115297">
                  <c:v>267.114932773183</c:v>
                </c:pt>
                <c:pt idx="115298">
                  <c:v>267.11724952845702</c:v>
                </c:pt>
                <c:pt idx="115299">
                  <c:v>267.11956628373099</c:v>
                </c:pt>
                <c:pt idx="115300">
                  <c:v>267.12188303900399</c:v>
                </c:pt>
                <c:pt idx="115301">
                  <c:v>267.12419979427801</c:v>
                </c:pt>
                <c:pt idx="115302">
                  <c:v>267.12651654955101</c:v>
                </c:pt>
                <c:pt idx="115303">
                  <c:v>267.12883330482498</c:v>
                </c:pt>
                <c:pt idx="115304">
                  <c:v>267.13115006009798</c:v>
                </c:pt>
                <c:pt idx="115305">
                  <c:v>267.133466815372</c:v>
                </c:pt>
                <c:pt idx="115306">
                  <c:v>267.135783570645</c:v>
                </c:pt>
                <c:pt idx="115307">
                  <c:v>267.13810032591903</c:v>
                </c:pt>
                <c:pt idx="115308">
                  <c:v>267.14041708119203</c:v>
                </c:pt>
                <c:pt idx="115309">
                  <c:v>267.14273383646599</c:v>
                </c:pt>
                <c:pt idx="115310">
                  <c:v>267.14505059173899</c:v>
                </c:pt>
                <c:pt idx="115311">
                  <c:v>267.14736734701302</c:v>
                </c:pt>
                <c:pt idx="115312">
                  <c:v>267.14968410228602</c:v>
                </c:pt>
                <c:pt idx="115313">
                  <c:v>267.15200085755998</c:v>
                </c:pt>
                <c:pt idx="115314">
                  <c:v>267.15431761283298</c:v>
                </c:pt>
                <c:pt idx="115315">
                  <c:v>267.15663436810701</c:v>
                </c:pt>
                <c:pt idx="115316">
                  <c:v>267.15895112338001</c:v>
                </c:pt>
                <c:pt idx="115317">
                  <c:v>267.16126787865397</c:v>
                </c:pt>
                <c:pt idx="115318">
                  <c:v>267.16358463392697</c:v>
                </c:pt>
                <c:pt idx="115319">
                  <c:v>267.165901389201</c:v>
                </c:pt>
                <c:pt idx="115320">
                  <c:v>267.168218144474</c:v>
                </c:pt>
                <c:pt idx="115321">
                  <c:v>267.17053489974802</c:v>
                </c:pt>
                <c:pt idx="115322">
                  <c:v>267.17285165502102</c:v>
                </c:pt>
                <c:pt idx="115323">
                  <c:v>267.17516841029499</c:v>
                </c:pt>
                <c:pt idx="115324">
                  <c:v>267.17748516556799</c:v>
                </c:pt>
                <c:pt idx="115325">
                  <c:v>267.17980192084201</c:v>
                </c:pt>
                <c:pt idx="115326">
                  <c:v>267.18211867611501</c:v>
                </c:pt>
                <c:pt idx="115327">
                  <c:v>267.18443543138898</c:v>
                </c:pt>
                <c:pt idx="115328">
                  <c:v>267.18675218666198</c:v>
                </c:pt>
                <c:pt idx="115329">
                  <c:v>267.189068941936</c:v>
                </c:pt>
                <c:pt idx="115330">
                  <c:v>267.191385697209</c:v>
                </c:pt>
                <c:pt idx="115331">
                  <c:v>267.19370245248302</c:v>
                </c:pt>
                <c:pt idx="115332">
                  <c:v>267.19601920775602</c:v>
                </c:pt>
                <c:pt idx="115333">
                  <c:v>267.19833596302999</c:v>
                </c:pt>
                <c:pt idx="115334">
                  <c:v>267.20065271830299</c:v>
                </c:pt>
                <c:pt idx="115335">
                  <c:v>267.20296947357701</c:v>
                </c:pt>
                <c:pt idx="115336">
                  <c:v>267.20528622885001</c:v>
                </c:pt>
                <c:pt idx="115337">
                  <c:v>267.20760298412398</c:v>
                </c:pt>
                <c:pt idx="115338">
                  <c:v>267.20991973939698</c:v>
                </c:pt>
                <c:pt idx="115339">
                  <c:v>267.212236494671</c:v>
                </c:pt>
                <c:pt idx="115340">
                  <c:v>267.214553249944</c:v>
                </c:pt>
                <c:pt idx="115341">
                  <c:v>267.21687000521803</c:v>
                </c:pt>
                <c:pt idx="115342">
                  <c:v>267.21918676049199</c:v>
                </c:pt>
                <c:pt idx="115343">
                  <c:v>267.22150351576499</c:v>
                </c:pt>
                <c:pt idx="115344">
                  <c:v>267.22382027103902</c:v>
                </c:pt>
                <c:pt idx="115345">
                  <c:v>267.22613702631202</c:v>
                </c:pt>
                <c:pt idx="115346">
                  <c:v>267.22845378158598</c:v>
                </c:pt>
                <c:pt idx="115347">
                  <c:v>267.23077053685898</c:v>
                </c:pt>
                <c:pt idx="115348">
                  <c:v>267.23308729213301</c:v>
                </c:pt>
                <c:pt idx="115349">
                  <c:v>267.23540404740601</c:v>
                </c:pt>
                <c:pt idx="115350">
                  <c:v>267.23772080267997</c:v>
                </c:pt>
                <c:pt idx="115351">
                  <c:v>267.24003755795297</c:v>
                </c:pt>
                <c:pt idx="115352">
                  <c:v>267.242354313227</c:v>
                </c:pt>
                <c:pt idx="115353">
                  <c:v>267.2446710685</c:v>
                </c:pt>
                <c:pt idx="115354">
                  <c:v>267.24698782377402</c:v>
                </c:pt>
                <c:pt idx="115355">
                  <c:v>267.24930457904702</c:v>
                </c:pt>
                <c:pt idx="115356">
                  <c:v>267.25162133432099</c:v>
                </c:pt>
                <c:pt idx="115357">
                  <c:v>267.25393808959399</c:v>
                </c:pt>
                <c:pt idx="115358">
                  <c:v>267.25625484486801</c:v>
                </c:pt>
                <c:pt idx="115359">
                  <c:v>267.25857160014101</c:v>
                </c:pt>
                <c:pt idx="115360">
                  <c:v>267.26088835541498</c:v>
                </c:pt>
                <c:pt idx="115361">
                  <c:v>267.26320511068798</c:v>
                </c:pt>
                <c:pt idx="115362">
                  <c:v>267.265521865962</c:v>
                </c:pt>
                <c:pt idx="115363">
                  <c:v>267.267838621235</c:v>
                </c:pt>
                <c:pt idx="115364">
                  <c:v>267.27015537650902</c:v>
                </c:pt>
                <c:pt idx="115365">
                  <c:v>267.27247213178202</c:v>
                </c:pt>
                <c:pt idx="115366">
                  <c:v>267.27478888705599</c:v>
                </c:pt>
                <c:pt idx="115367">
                  <c:v>267.27710564232899</c:v>
                </c:pt>
                <c:pt idx="115368">
                  <c:v>267.27942239760301</c:v>
                </c:pt>
                <c:pt idx="115369">
                  <c:v>267.28173915287601</c:v>
                </c:pt>
                <c:pt idx="115370">
                  <c:v>267.28405590814998</c:v>
                </c:pt>
                <c:pt idx="115371">
                  <c:v>267.28637266342298</c:v>
                </c:pt>
                <c:pt idx="115372">
                  <c:v>267.288689418697</c:v>
                </c:pt>
                <c:pt idx="115373">
                  <c:v>267.29100617397</c:v>
                </c:pt>
                <c:pt idx="115374">
                  <c:v>267.29332292924403</c:v>
                </c:pt>
                <c:pt idx="115375">
                  <c:v>267.29563968451703</c:v>
                </c:pt>
                <c:pt idx="115376">
                  <c:v>267.29795643979099</c:v>
                </c:pt>
                <c:pt idx="115377">
                  <c:v>267.30027319506399</c:v>
                </c:pt>
                <c:pt idx="115378">
                  <c:v>267.30258995033802</c:v>
                </c:pt>
                <c:pt idx="115379">
                  <c:v>267.30490670561102</c:v>
                </c:pt>
                <c:pt idx="115380">
                  <c:v>267.30722346088498</c:v>
                </c:pt>
                <c:pt idx="115381">
                  <c:v>267.30954021615798</c:v>
                </c:pt>
                <c:pt idx="115382">
                  <c:v>267.31185697143201</c:v>
                </c:pt>
                <c:pt idx="115383">
                  <c:v>267.31417372670501</c:v>
                </c:pt>
                <c:pt idx="115384">
                  <c:v>267.31649048197897</c:v>
                </c:pt>
                <c:pt idx="115385">
                  <c:v>267.318807237253</c:v>
                </c:pt>
                <c:pt idx="115386">
                  <c:v>267.321123992526</c:v>
                </c:pt>
                <c:pt idx="115387">
                  <c:v>267.32344074780002</c:v>
                </c:pt>
                <c:pt idx="115388">
                  <c:v>267.32575750307302</c:v>
                </c:pt>
                <c:pt idx="115389">
                  <c:v>267.32807425834699</c:v>
                </c:pt>
                <c:pt idx="115390">
                  <c:v>267.33039101361999</c:v>
                </c:pt>
                <c:pt idx="115391">
                  <c:v>267.33270776889401</c:v>
                </c:pt>
                <c:pt idx="115392">
                  <c:v>267.33502452416701</c:v>
                </c:pt>
                <c:pt idx="115393">
                  <c:v>267.33734127944098</c:v>
                </c:pt>
                <c:pt idx="115394">
                  <c:v>267.33965803471398</c:v>
                </c:pt>
                <c:pt idx="115395">
                  <c:v>267.341974789988</c:v>
                </c:pt>
                <c:pt idx="115396">
                  <c:v>267.344291545261</c:v>
                </c:pt>
                <c:pt idx="115397">
                  <c:v>267.34660830053502</c:v>
                </c:pt>
                <c:pt idx="115398">
                  <c:v>267.34892505580802</c:v>
                </c:pt>
                <c:pt idx="115399">
                  <c:v>267.35124181108199</c:v>
                </c:pt>
                <c:pt idx="115400">
                  <c:v>267.35355856635499</c:v>
                </c:pt>
                <c:pt idx="115401">
                  <c:v>267.35587532162901</c:v>
                </c:pt>
                <c:pt idx="115402">
                  <c:v>267.35819207690201</c:v>
                </c:pt>
                <c:pt idx="115403">
                  <c:v>267.36050883217598</c:v>
                </c:pt>
                <c:pt idx="115404">
                  <c:v>267.36282558744898</c:v>
                </c:pt>
                <c:pt idx="115405">
                  <c:v>267.365142342723</c:v>
                </c:pt>
                <c:pt idx="115406">
                  <c:v>267.367459097996</c:v>
                </c:pt>
                <c:pt idx="115407">
                  <c:v>267.36977585327003</c:v>
                </c:pt>
                <c:pt idx="115408">
                  <c:v>267.37209260854303</c:v>
                </c:pt>
                <c:pt idx="115409">
                  <c:v>267.37440936381699</c:v>
                </c:pt>
                <c:pt idx="115410">
                  <c:v>267.37672611908999</c:v>
                </c:pt>
                <c:pt idx="115411">
                  <c:v>267.37904287436402</c:v>
                </c:pt>
                <c:pt idx="115412">
                  <c:v>267.38135962963702</c:v>
                </c:pt>
                <c:pt idx="115413">
                  <c:v>267.38367638491098</c:v>
                </c:pt>
                <c:pt idx="115414">
                  <c:v>267.38599314018398</c:v>
                </c:pt>
                <c:pt idx="115415">
                  <c:v>267.38830989545801</c:v>
                </c:pt>
                <c:pt idx="115416">
                  <c:v>267.39062665073101</c:v>
                </c:pt>
                <c:pt idx="115417">
                  <c:v>267.39294340600497</c:v>
                </c:pt>
                <c:pt idx="115418">
                  <c:v>267.39526016127797</c:v>
                </c:pt>
                <c:pt idx="115419">
                  <c:v>267.397576916552</c:v>
                </c:pt>
                <c:pt idx="115420">
                  <c:v>267.399893671825</c:v>
                </c:pt>
                <c:pt idx="115421">
                  <c:v>267.40221042709902</c:v>
                </c:pt>
                <c:pt idx="115422">
                  <c:v>267.40452718237202</c:v>
                </c:pt>
                <c:pt idx="115423">
                  <c:v>267.40684393764599</c:v>
                </c:pt>
                <c:pt idx="115424">
                  <c:v>267.40916069291899</c:v>
                </c:pt>
                <c:pt idx="115425">
                  <c:v>267.41147744819301</c:v>
                </c:pt>
                <c:pt idx="115426">
                  <c:v>267.41379420346601</c:v>
                </c:pt>
                <c:pt idx="115427">
                  <c:v>267.41611095873998</c:v>
                </c:pt>
                <c:pt idx="115428">
                  <c:v>267.418427714014</c:v>
                </c:pt>
                <c:pt idx="115429">
                  <c:v>267.420744469287</c:v>
                </c:pt>
                <c:pt idx="115430">
                  <c:v>267.42306122456102</c:v>
                </c:pt>
                <c:pt idx="115431">
                  <c:v>267.42537797983402</c:v>
                </c:pt>
                <c:pt idx="115432">
                  <c:v>267.42769473510799</c:v>
                </c:pt>
                <c:pt idx="115433">
                  <c:v>267.43001149038099</c:v>
                </c:pt>
                <c:pt idx="115434">
                  <c:v>267.43232824565501</c:v>
                </c:pt>
                <c:pt idx="115435">
                  <c:v>267.43464500092801</c:v>
                </c:pt>
                <c:pt idx="115436">
                  <c:v>267.43696175620198</c:v>
                </c:pt>
                <c:pt idx="115437">
                  <c:v>267.43927851147498</c:v>
                </c:pt>
                <c:pt idx="115438">
                  <c:v>267.441595266749</c:v>
                </c:pt>
                <c:pt idx="115439">
                  <c:v>267.443912022022</c:v>
                </c:pt>
                <c:pt idx="115440">
                  <c:v>267.44622877729603</c:v>
                </c:pt>
                <c:pt idx="115441">
                  <c:v>267.44854553256903</c:v>
                </c:pt>
                <c:pt idx="115442">
                  <c:v>267.45086228784299</c:v>
                </c:pt>
                <c:pt idx="115443">
                  <c:v>267.45317904311599</c:v>
                </c:pt>
                <c:pt idx="115444">
                  <c:v>267.45549579839002</c:v>
                </c:pt>
                <c:pt idx="115445">
                  <c:v>267.45781255366302</c:v>
                </c:pt>
                <c:pt idx="115446">
                  <c:v>267.46012930893698</c:v>
                </c:pt>
                <c:pt idx="115447">
                  <c:v>267.46244606420998</c:v>
                </c:pt>
                <c:pt idx="115448">
                  <c:v>267.46476281948401</c:v>
                </c:pt>
                <c:pt idx="115449">
                  <c:v>267.46707957475701</c:v>
                </c:pt>
                <c:pt idx="115450">
                  <c:v>267.46939633003097</c:v>
                </c:pt>
                <c:pt idx="115451">
                  <c:v>267.47171308530397</c:v>
                </c:pt>
                <c:pt idx="115452">
                  <c:v>267.474029840578</c:v>
                </c:pt>
                <c:pt idx="115453">
                  <c:v>267.476346595851</c:v>
                </c:pt>
                <c:pt idx="115454">
                  <c:v>267.47866335112502</c:v>
                </c:pt>
                <c:pt idx="115455">
                  <c:v>267.48098010639802</c:v>
                </c:pt>
                <c:pt idx="115456">
                  <c:v>267.48329686167199</c:v>
                </c:pt>
                <c:pt idx="115457">
                  <c:v>267.48561361694499</c:v>
                </c:pt>
                <c:pt idx="115458">
                  <c:v>267.48793037221901</c:v>
                </c:pt>
                <c:pt idx="115459">
                  <c:v>267.49024712749201</c:v>
                </c:pt>
                <c:pt idx="115460">
                  <c:v>267.49256388276598</c:v>
                </c:pt>
                <c:pt idx="115461">
                  <c:v>267.49488063803898</c:v>
                </c:pt>
                <c:pt idx="115462">
                  <c:v>267.497197393313</c:v>
                </c:pt>
                <c:pt idx="115463">
                  <c:v>267.499514148586</c:v>
                </c:pt>
                <c:pt idx="115464">
                  <c:v>267.50183090386003</c:v>
                </c:pt>
                <c:pt idx="115465">
                  <c:v>267.50414765913303</c:v>
                </c:pt>
                <c:pt idx="115466">
                  <c:v>267.50646441440699</c:v>
                </c:pt>
                <c:pt idx="115467">
                  <c:v>267.50878116967999</c:v>
                </c:pt>
                <c:pt idx="115468">
                  <c:v>267.51109792495402</c:v>
                </c:pt>
                <c:pt idx="115469">
                  <c:v>267.51341468022702</c:v>
                </c:pt>
                <c:pt idx="115470">
                  <c:v>267.51573143550098</c:v>
                </c:pt>
                <c:pt idx="115471">
                  <c:v>267.518048190775</c:v>
                </c:pt>
                <c:pt idx="115472">
                  <c:v>267.52036494604801</c:v>
                </c:pt>
                <c:pt idx="115473">
                  <c:v>267.52268170132203</c:v>
                </c:pt>
                <c:pt idx="115474">
                  <c:v>267.52499845659497</c:v>
                </c:pt>
                <c:pt idx="115475">
                  <c:v>267.52731521186899</c:v>
                </c:pt>
                <c:pt idx="115476">
                  <c:v>267.529631967142</c:v>
                </c:pt>
                <c:pt idx="115477">
                  <c:v>267.53194872241602</c:v>
                </c:pt>
                <c:pt idx="115478">
                  <c:v>267.53426547768902</c:v>
                </c:pt>
                <c:pt idx="115479">
                  <c:v>267.53658223296299</c:v>
                </c:pt>
                <c:pt idx="115480">
                  <c:v>267.53889898823599</c:v>
                </c:pt>
                <c:pt idx="115481">
                  <c:v>267.54121574351001</c:v>
                </c:pt>
                <c:pt idx="115482">
                  <c:v>267.54353249878301</c:v>
                </c:pt>
                <c:pt idx="115483">
                  <c:v>267.54584925405698</c:v>
                </c:pt>
                <c:pt idx="115484">
                  <c:v>267.54816600932998</c:v>
                </c:pt>
                <c:pt idx="115485">
                  <c:v>267.550482764604</c:v>
                </c:pt>
                <c:pt idx="115486">
                  <c:v>267.552799519877</c:v>
                </c:pt>
                <c:pt idx="115487">
                  <c:v>267.55511627515102</c:v>
                </c:pt>
                <c:pt idx="115488">
                  <c:v>267.55743303042402</c:v>
                </c:pt>
                <c:pt idx="115489">
                  <c:v>267.55974978569799</c:v>
                </c:pt>
                <c:pt idx="115490">
                  <c:v>267.56206654097099</c:v>
                </c:pt>
                <c:pt idx="115491">
                  <c:v>267.56438329624501</c:v>
                </c:pt>
                <c:pt idx="115492">
                  <c:v>267.56670005151801</c:v>
                </c:pt>
                <c:pt idx="115493">
                  <c:v>267.56901680679198</c:v>
                </c:pt>
                <c:pt idx="115494">
                  <c:v>267.57133356206498</c:v>
                </c:pt>
                <c:pt idx="115495">
                  <c:v>267.573650317339</c:v>
                </c:pt>
                <c:pt idx="115496">
                  <c:v>267.575967072612</c:v>
                </c:pt>
                <c:pt idx="115497">
                  <c:v>267.57828382788603</c:v>
                </c:pt>
                <c:pt idx="115498">
                  <c:v>267.58060058315903</c:v>
                </c:pt>
                <c:pt idx="115499">
                  <c:v>267.58291733843299</c:v>
                </c:pt>
                <c:pt idx="115500">
                  <c:v>267.58523409370599</c:v>
                </c:pt>
                <c:pt idx="115501">
                  <c:v>267.58755084898002</c:v>
                </c:pt>
                <c:pt idx="115502">
                  <c:v>267.58986760425302</c:v>
                </c:pt>
                <c:pt idx="115503">
                  <c:v>267.59218435952698</c:v>
                </c:pt>
                <c:pt idx="115504">
                  <c:v>267.59450111479998</c:v>
                </c:pt>
                <c:pt idx="115505">
                  <c:v>267.59681787007401</c:v>
                </c:pt>
                <c:pt idx="115506">
                  <c:v>267.59913462534701</c:v>
                </c:pt>
                <c:pt idx="115507">
                  <c:v>267.60145138062097</c:v>
                </c:pt>
                <c:pt idx="115508">
                  <c:v>267.60376813589397</c:v>
                </c:pt>
                <c:pt idx="115509">
                  <c:v>267.606084891168</c:v>
                </c:pt>
                <c:pt idx="115510">
                  <c:v>267.608401646441</c:v>
                </c:pt>
                <c:pt idx="115511">
                  <c:v>267.61071840171502</c:v>
                </c:pt>
                <c:pt idx="115512">
                  <c:v>267.61303515698899</c:v>
                </c:pt>
                <c:pt idx="115513">
                  <c:v>267.61535191226199</c:v>
                </c:pt>
                <c:pt idx="115514">
                  <c:v>267.61766866753601</c:v>
                </c:pt>
                <c:pt idx="115515">
                  <c:v>267.61998542280901</c:v>
                </c:pt>
                <c:pt idx="115516">
                  <c:v>267.62230217808298</c:v>
                </c:pt>
                <c:pt idx="115517">
                  <c:v>267.62461893335598</c:v>
                </c:pt>
                <c:pt idx="115518">
                  <c:v>267.62693568863</c:v>
                </c:pt>
                <c:pt idx="115519">
                  <c:v>267.629252443903</c:v>
                </c:pt>
                <c:pt idx="115520">
                  <c:v>267.63156919917702</c:v>
                </c:pt>
                <c:pt idx="115521">
                  <c:v>267.63388595445002</c:v>
                </c:pt>
                <c:pt idx="115522">
                  <c:v>267.63620270972399</c:v>
                </c:pt>
                <c:pt idx="115523">
                  <c:v>267.63851946499699</c:v>
                </c:pt>
                <c:pt idx="115524">
                  <c:v>267.64083622027101</c:v>
                </c:pt>
                <c:pt idx="115525">
                  <c:v>267.64315297554401</c:v>
                </c:pt>
                <c:pt idx="115526">
                  <c:v>267.64546973081798</c:v>
                </c:pt>
                <c:pt idx="115527">
                  <c:v>267.64778648609098</c:v>
                </c:pt>
                <c:pt idx="115528">
                  <c:v>267.650103241365</c:v>
                </c:pt>
                <c:pt idx="115529">
                  <c:v>267.652419996638</c:v>
                </c:pt>
                <c:pt idx="115530">
                  <c:v>267.65473675191203</c:v>
                </c:pt>
                <c:pt idx="115531">
                  <c:v>267.65705350718503</c:v>
                </c:pt>
                <c:pt idx="115532">
                  <c:v>267.65937026245899</c:v>
                </c:pt>
                <c:pt idx="115533">
                  <c:v>267.66168701773199</c:v>
                </c:pt>
                <c:pt idx="115534">
                  <c:v>267.66400377300602</c:v>
                </c:pt>
                <c:pt idx="115535">
                  <c:v>267.66632052827902</c:v>
                </c:pt>
                <c:pt idx="115536">
                  <c:v>267.66863728355298</c:v>
                </c:pt>
                <c:pt idx="115537">
                  <c:v>267.67095403882598</c:v>
                </c:pt>
                <c:pt idx="115538">
                  <c:v>267.67327079410001</c:v>
                </c:pt>
                <c:pt idx="115539">
                  <c:v>267.67558754937301</c:v>
                </c:pt>
                <c:pt idx="115540">
                  <c:v>267.67790430464697</c:v>
                </c:pt>
                <c:pt idx="115541">
                  <c:v>267.68022105991997</c:v>
                </c:pt>
                <c:pt idx="115542">
                  <c:v>267.682537815194</c:v>
                </c:pt>
                <c:pt idx="115543">
                  <c:v>267.684854570467</c:v>
                </c:pt>
                <c:pt idx="115544">
                  <c:v>267.68717132574102</c:v>
                </c:pt>
                <c:pt idx="115545">
                  <c:v>267.68948808101402</c:v>
                </c:pt>
                <c:pt idx="115546">
                  <c:v>267.69180483628799</c:v>
                </c:pt>
                <c:pt idx="115547">
                  <c:v>267.69412159156099</c:v>
                </c:pt>
                <c:pt idx="115548">
                  <c:v>267.69643834683501</c:v>
                </c:pt>
                <c:pt idx="115549">
                  <c:v>267.69875510210801</c:v>
                </c:pt>
                <c:pt idx="115550">
                  <c:v>267.70107185738198</c:v>
                </c:pt>
                <c:pt idx="115551">
                  <c:v>267.70338861265498</c:v>
                </c:pt>
                <c:pt idx="115552">
                  <c:v>267.705705367929</c:v>
                </c:pt>
                <c:pt idx="115553">
                  <c:v>267.708022123202</c:v>
                </c:pt>
                <c:pt idx="115554">
                  <c:v>267.71033887847602</c:v>
                </c:pt>
                <c:pt idx="115555">
                  <c:v>267.71265563374999</c:v>
                </c:pt>
                <c:pt idx="115556">
                  <c:v>267.71497238902299</c:v>
                </c:pt>
                <c:pt idx="115557">
                  <c:v>267.71728914429701</c:v>
                </c:pt>
                <c:pt idx="115558">
                  <c:v>267.71960589957001</c:v>
                </c:pt>
                <c:pt idx="115559">
                  <c:v>267.72192265484398</c:v>
                </c:pt>
                <c:pt idx="115560">
                  <c:v>267.72423941011698</c:v>
                </c:pt>
                <c:pt idx="115561">
                  <c:v>267.726556165391</c:v>
                </c:pt>
                <c:pt idx="115562">
                  <c:v>267.728872920664</c:v>
                </c:pt>
                <c:pt idx="115563">
                  <c:v>267.73118967593803</c:v>
                </c:pt>
                <c:pt idx="115564">
                  <c:v>267.73350643121103</c:v>
                </c:pt>
                <c:pt idx="115565">
                  <c:v>267.73582318648499</c:v>
                </c:pt>
                <c:pt idx="115566">
                  <c:v>267.73813994175799</c:v>
                </c:pt>
                <c:pt idx="115567">
                  <c:v>267.74045669703202</c:v>
                </c:pt>
                <c:pt idx="115568">
                  <c:v>267.74277345230502</c:v>
                </c:pt>
                <c:pt idx="115569">
                  <c:v>267.74509020757898</c:v>
                </c:pt>
                <c:pt idx="115570">
                  <c:v>267.74740696285198</c:v>
                </c:pt>
                <c:pt idx="115571">
                  <c:v>267.74972371812601</c:v>
                </c:pt>
                <c:pt idx="115572">
                  <c:v>267.75204047339901</c:v>
                </c:pt>
                <c:pt idx="115573">
                  <c:v>267.75435722867297</c:v>
                </c:pt>
                <c:pt idx="115574">
                  <c:v>267.75667398394597</c:v>
                </c:pt>
                <c:pt idx="115575">
                  <c:v>267.75899073922</c:v>
                </c:pt>
                <c:pt idx="115576">
                  <c:v>267.761307494493</c:v>
                </c:pt>
                <c:pt idx="115577">
                  <c:v>267.76362424976702</c:v>
                </c:pt>
                <c:pt idx="115578">
                  <c:v>267.76594100504002</c:v>
                </c:pt>
                <c:pt idx="115579">
                  <c:v>267.76825776031399</c:v>
                </c:pt>
                <c:pt idx="115580">
                  <c:v>267.77057451558699</c:v>
                </c:pt>
                <c:pt idx="115581">
                  <c:v>267.77289127086101</c:v>
                </c:pt>
                <c:pt idx="115582">
                  <c:v>267.77520802613401</c:v>
                </c:pt>
                <c:pt idx="115583">
                  <c:v>267.77752478140798</c:v>
                </c:pt>
                <c:pt idx="115584">
                  <c:v>267.77984153668098</c:v>
                </c:pt>
                <c:pt idx="115585">
                  <c:v>267.782158291955</c:v>
                </c:pt>
                <c:pt idx="115586">
                  <c:v>267.784475047228</c:v>
                </c:pt>
                <c:pt idx="115587">
                  <c:v>267.78679180250202</c:v>
                </c:pt>
                <c:pt idx="115588">
                  <c:v>267.78910855777502</c:v>
                </c:pt>
                <c:pt idx="115589">
                  <c:v>267.79142531304899</c:v>
                </c:pt>
                <c:pt idx="115590">
                  <c:v>267.79374206832199</c:v>
                </c:pt>
                <c:pt idx="115591">
                  <c:v>267.79605882359601</c:v>
                </c:pt>
                <c:pt idx="115592">
                  <c:v>267.79837557886901</c:v>
                </c:pt>
                <c:pt idx="115593">
                  <c:v>267.80069233414298</c:v>
                </c:pt>
                <c:pt idx="115594">
                  <c:v>267.80300908941598</c:v>
                </c:pt>
                <c:pt idx="115595">
                  <c:v>267.80532584469</c:v>
                </c:pt>
                <c:pt idx="115596">
                  <c:v>267.807642599963</c:v>
                </c:pt>
                <c:pt idx="115597">
                  <c:v>267.80995935523703</c:v>
                </c:pt>
                <c:pt idx="115598">
                  <c:v>267.81227611051099</c:v>
                </c:pt>
                <c:pt idx="115599">
                  <c:v>267.81459286578399</c:v>
                </c:pt>
                <c:pt idx="115600">
                  <c:v>267.81690962105802</c:v>
                </c:pt>
                <c:pt idx="115601">
                  <c:v>267.81922637633102</c:v>
                </c:pt>
                <c:pt idx="115602">
                  <c:v>267.82154313160498</c:v>
                </c:pt>
                <c:pt idx="115603">
                  <c:v>267.82385988687798</c:v>
                </c:pt>
                <c:pt idx="115604">
                  <c:v>267.82617664215201</c:v>
                </c:pt>
                <c:pt idx="115605">
                  <c:v>267.82849339742501</c:v>
                </c:pt>
                <c:pt idx="115606">
                  <c:v>267.83081015269897</c:v>
                </c:pt>
                <c:pt idx="115607">
                  <c:v>267.83312690797197</c:v>
                </c:pt>
                <c:pt idx="115608">
                  <c:v>267.835443663246</c:v>
                </c:pt>
                <c:pt idx="115609">
                  <c:v>267.837760418519</c:v>
                </c:pt>
                <c:pt idx="115610">
                  <c:v>267.84007717379302</c:v>
                </c:pt>
                <c:pt idx="115611">
                  <c:v>267.84239392906602</c:v>
                </c:pt>
                <c:pt idx="115612">
                  <c:v>267.84471068433999</c:v>
                </c:pt>
                <c:pt idx="115613">
                  <c:v>267.84702743961299</c:v>
                </c:pt>
                <c:pt idx="115614">
                  <c:v>267.84934419488701</c:v>
                </c:pt>
                <c:pt idx="115615">
                  <c:v>267.85166095016001</c:v>
                </c:pt>
                <c:pt idx="115616">
                  <c:v>267.85397770543398</c:v>
                </c:pt>
                <c:pt idx="115617">
                  <c:v>267.85629446070698</c:v>
                </c:pt>
                <c:pt idx="115618">
                  <c:v>267.858611215981</c:v>
                </c:pt>
                <c:pt idx="115619">
                  <c:v>267.860927971254</c:v>
                </c:pt>
                <c:pt idx="115620">
                  <c:v>267.86324472652802</c:v>
                </c:pt>
                <c:pt idx="115621">
                  <c:v>267.86556148180102</c:v>
                </c:pt>
                <c:pt idx="115622">
                  <c:v>267.86787823707499</c:v>
                </c:pt>
                <c:pt idx="115623">
                  <c:v>267.87019499234799</c:v>
                </c:pt>
                <c:pt idx="115624">
                  <c:v>267.87251174762201</c:v>
                </c:pt>
                <c:pt idx="115625">
                  <c:v>267.87482850289501</c:v>
                </c:pt>
                <c:pt idx="115626">
                  <c:v>267.87714525816898</c:v>
                </c:pt>
                <c:pt idx="115627">
                  <c:v>267.87946201344198</c:v>
                </c:pt>
                <c:pt idx="115628">
                  <c:v>267.881778768716</c:v>
                </c:pt>
                <c:pt idx="115629">
                  <c:v>267.884095523989</c:v>
                </c:pt>
                <c:pt idx="115630">
                  <c:v>267.88641227926303</c:v>
                </c:pt>
                <c:pt idx="115631">
                  <c:v>267.88872903453603</c:v>
                </c:pt>
                <c:pt idx="115632">
                  <c:v>267.89104578980999</c:v>
                </c:pt>
                <c:pt idx="115633">
                  <c:v>267.89336254508299</c:v>
                </c:pt>
                <c:pt idx="115634">
                  <c:v>267.89567930035702</c:v>
                </c:pt>
                <c:pt idx="115635">
                  <c:v>267.89799605563002</c:v>
                </c:pt>
                <c:pt idx="115636">
                  <c:v>267.90031281090398</c:v>
                </c:pt>
                <c:pt idx="115637">
                  <c:v>267.90262956617698</c:v>
                </c:pt>
                <c:pt idx="115638">
                  <c:v>267.90494632145101</c:v>
                </c:pt>
                <c:pt idx="115639">
                  <c:v>267.90726307672401</c:v>
                </c:pt>
                <c:pt idx="115640">
                  <c:v>267.90957983199797</c:v>
                </c:pt>
                <c:pt idx="115641">
                  <c:v>267.911896587272</c:v>
                </c:pt>
                <c:pt idx="115642">
                  <c:v>267.914213342545</c:v>
                </c:pt>
                <c:pt idx="115643">
                  <c:v>267.91653009781902</c:v>
                </c:pt>
                <c:pt idx="115644">
                  <c:v>267.91884685309202</c:v>
                </c:pt>
                <c:pt idx="115645">
                  <c:v>267.92116360836599</c:v>
                </c:pt>
                <c:pt idx="115646">
                  <c:v>267.92348036363899</c:v>
                </c:pt>
                <c:pt idx="115647">
                  <c:v>267.92579711891301</c:v>
                </c:pt>
                <c:pt idx="115648">
                  <c:v>267.92811387418601</c:v>
                </c:pt>
                <c:pt idx="115649">
                  <c:v>267.93043062945998</c:v>
                </c:pt>
                <c:pt idx="115650">
                  <c:v>267.93274738473298</c:v>
                </c:pt>
                <c:pt idx="115651">
                  <c:v>267.935064140007</c:v>
                </c:pt>
                <c:pt idx="115652">
                  <c:v>267.93738089528</c:v>
                </c:pt>
                <c:pt idx="115653">
                  <c:v>267.93969765055402</c:v>
                </c:pt>
                <c:pt idx="115654">
                  <c:v>267.94201440582702</c:v>
                </c:pt>
                <c:pt idx="115655">
                  <c:v>267.94433116110099</c:v>
                </c:pt>
                <c:pt idx="115656">
                  <c:v>267.94664791637399</c:v>
                </c:pt>
                <c:pt idx="115657">
                  <c:v>267.94896467164801</c:v>
                </c:pt>
                <c:pt idx="115658">
                  <c:v>267.95128142692101</c:v>
                </c:pt>
                <c:pt idx="115659">
                  <c:v>267.95359818219498</c:v>
                </c:pt>
                <c:pt idx="115660">
                  <c:v>267.95591493746798</c:v>
                </c:pt>
                <c:pt idx="115661">
                  <c:v>267.958231692742</c:v>
                </c:pt>
                <c:pt idx="115662">
                  <c:v>267.960548448015</c:v>
                </c:pt>
                <c:pt idx="115663">
                  <c:v>267.96286520328903</c:v>
                </c:pt>
                <c:pt idx="115664">
                  <c:v>267.96518195856203</c:v>
                </c:pt>
                <c:pt idx="115665">
                  <c:v>267.96749871383599</c:v>
                </c:pt>
                <c:pt idx="115666">
                  <c:v>267.96981546910899</c:v>
                </c:pt>
                <c:pt idx="115667">
                  <c:v>267.97213222438302</c:v>
                </c:pt>
                <c:pt idx="115668">
                  <c:v>267.97444897965602</c:v>
                </c:pt>
                <c:pt idx="115669">
                  <c:v>267.97676573492998</c:v>
                </c:pt>
                <c:pt idx="115670">
                  <c:v>267.97908249020298</c:v>
                </c:pt>
                <c:pt idx="115671">
                  <c:v>267.98139924547701</c:v>
                </c:pt>
                <c:pt idx="115672">
                  <c:v>267.98371600075001</c:v>
                </c:pt>
                <c:pt idx="115673">
                  <c:v>267.98603275602397</c:v>
                </c:pt>
                <c:pt idx="115674">
                  <c:v>267.98834951129697</c:v>
                </c:pt>
                <c:pt idx="115675">
                  <c:v>267.990666266571</c:v>
                </c:pt>
                <c:pt idx="115676">
                  <c:v>267.992983021844</c:v>
                </c:pt>
                <c:pt idx="115677">
                  <c:v>267.99529977711802</c:v>
                </c:pt>
                <c:pt idx="115678">
                  <c:v>267.99761653239102</c:v>
                </c:pt>
                <c:pt idx="115679">
                  <c:v>267.99993328766499</c:v>
                </c:pt>
                <c:pt idx="115680">
                  <c:v>268.00225004293799</c:v>
                </c:pt>
                <c:pt idx="115681">
                  <c:v>268.00456679821201</c:v>
                </c:pt>
                <c:pt idx="115682">
                  <c:v>268.00688355348501</c:v>
                </c:pt>
                <c:pt idx="115683">
                  <c:v>268.00920030875898</c:v>
                </c:pt>
                <c:pt idx="115684">
                  <c:v>268.011517064033</c:v>
                </c:pt>
                <c:pt idx="115685">
                  <c:v>268.013833819306</c:v>
                </c:pt>
                <c:pt idx="115686">
                  <c:v>268.01615057458002</c:v>
                </c:pt>
                <c:pt idx="115687">
                  <c:v>268.01846732985302</c:v>
                </c:pt>
                <c:pt idx="115688">
                  <c:v>268.02078408512699</c:v>
                </c:pt>
                <c:pt idx="115689">
                  <c:v>268.02310084039999</c:v>
                </c:pt>
                <c:pt idx="115690">
                  <c:v>268.02541759567401</c:v>
                </c:pt>
                <c:pt idx="115691">
                  <c:v>268.02773435094701</c:v>
                </c:pt>
                <c:pt idx="115692">
                  <c:v>268.03005110622098</c:v>
                </c:pt>
                <c:pt idx="115693">
                  <c:v>268.03236786149398</c:v>
                </c:pt>
                <c:pt idx="115694">
                  <c:v>268.034684616768</c:v>
                </c:pt>
                <c:pt idx="115695">
                  <c:v>268.037001372041</c:v>
                </c:pt>
                <c:pt idx="115696">
                  <c:v>268.03931812731503</c:v>
                </c:pt>
                <c:pt idx="115697">
                  <c:v>268.04163488258803</c:v>
                </c:pt>
                <c:pt idx="115698">
                  <c:v>268.04395163786199</c:v>
                </c:pt>
                <c:pt idx="115699">
                  <c:v>268.04626839313499</c:v>
                </c:pt>
                <c:pt idx="115700">
                  <c:v>268.04858514840902</c:v>
                </c:pt>
                <c:pt idx="115701">
                  <c:v>268.05090190368202</c:v>
                </c:pt>
                <c:pt idx="115702">
                  <c:v>268.05321865895598</c:v>
                </c:pt>
                <c:pt idx="115703">
                  <c:v>268.05553541422898</c:v>
                </c:pt>
                <c:pt idx="115704">
                  <c:v>268.05785216950301</c:v>
                </c:pt>
                <c:pt idx="115705">
                  <c:v>268.06016892477601</c:v>
                </c:pt>
                <c:pt idx="115706">
                  <c:v>268.06248568004997</c:v>
                </c:pt>
                <c:pt idx="115707">
                  <c:v>268.06480243532297</c:v>
                </c:pt>
                <c:pt idx="115708">
                  <c:v>268.067119190597</c:v>
                </c:pt>
                <c:pt idx="115709">
                  <c:v>268.06943594587</c:v>
                </c:pt>
                <c:pt idx="115710">
                  <c:v>268.07175270114402</c:v>
                </c:pt>
                <c:pt idx="115711">
                  <c:v>268.07406945641702</c:v>
                </c:pt>
                <c:pt idx="115712">
                  <c:v>268.07638621169099</c:v>
                </c:pt>
                <c:pt idx="115713">
                  <c:v>268.07870296696399</c:v>
                </c:pt>
                <c:pt idx="115714">
                  <c:v>268.08101972223801</c:v>
                </c:pt>
                <c:pt idx="115715">
                  <c:v>268.08333647751101</c:v>
                </c:pt>
                <c:pt idx="115716">
                  <c:v>268.08565323278498</c:v>
                </c:pt>
                <c:pt idx="115717">
                  <c:v>268.08796998805798</c:v>
                </c:pt>
                <c:pt idx="115718">
                  <c:v>268.090286743332</c:v>
                </c:pt>
                <c:pt idx="115719">
                  <c:v>268.092603498605</c:v>
                </c:pt>
                <c:pt idx="115720">
                  <c:v>268.09492025387902</c:v>
                </c:pt>
                <c:pt idx="115721">
                  <c:v>268.09723700915202</c:v>
                </c:pt>
                <c:pt idx="115722">
                  <c:v>268.09955376442599</c:v>
                </c:pt>
                <c:pt idx="115723">
                  <c:v>268.10187051969899</c:v>
                </c:pt>
                <c:pt idx="115724">
                  <c:v>268.10418727497301</c:v>
                </c:pt>
                <c:pt idx="115725">
                  <c:v>268.10650403024601</c:v>
                </c:pt>
                <c:pt idx="115726">
                  <c:v>268.10882078551998</c:v>
                </c:pt>
                <c:pt idx="115727">
                  <c:v>268.111137540794</c:v>
                </c:pt>
                <c:pt idx="115728">
                  <c:v>268.113454296067</c:v>
                </c:pt>
                <c:pt idx="115729">
                  <c:v>268.11577105134103</c:v>
                </c:pt>
                <c:pt idx="115730">
                  <c:v>268.11808780661403</c:v>
                </c:pt>
                <c:pt idx="115731">
                  <c:v>268.12040456188799</c:v>
                </c:pt>
                <c:pt idx="115732">
                  <c:v>268.12272131716099</c:v>
                </c:pt>
                <c:pt idx="115733">
                  <c:v>268.12503807243502</c:v>
                </c:pt>
                <c:pt idx="115734">
                  <c:v>268.12735482770802</c:v>
                </c:pt>
                <c:pt idx="115735">
                  <c:v>268.12967158298198</c:v>
                </c:pt>
                <c:pt idx="115736">
                  <c:v>268.13198833825498</c:v>
                </c:pt>
                <c:pt idx="115737">
                  <c:v>268.13430509352901</c:v>
                </c:pt>
                <c:pt idx="115738">
                  <c:v>268.13662184880201</c:v>
                </c:pt>
                <c:pt idx="115739">
                  <c:v>268.13893860407597</c:v>
                </c:pt>
                <c:pt idx="115740">
                  <c:v>268.14125535934897</c:v>
                </c:pt>
                <c:pt idx="115741">
                  <c:v>268.143572114623</c:v>
                </c:pt>
                <c:pt idx="115742">
                  <c:v>268.145888869896</c:v>
                </c:pt>
                <c:pt idx="115743">
                  <c:v>268.14820562517002</c:v>
                </c:pt>
                <c:pt idx="115744">
                  <c:v>268.15052238044302</c:v>
                </c:pt>
                <c:pt idx="115745">
                  <c:v>268.15283913571699</c:v>
                </c:pt>
                <c:pt idx="115746">
                  <c:v>268.15515589098999</c:v>
                </c:pt>
                <c:pt idx="115747">
                  <c:v>268.15747264626401</c:v>
                </c:pt>
                <c:pt idx="115748">
                  <c:v>268.15978940153701</c:v>
                </c:pt>
                <c:pt idx="115749">
                  <c:v>268.16210615681098</c:v>
                </c:pt>
                <c:pt idx="115750">
                  <c:v>268.16442291208398</c:v>
                </c:pt>
                <c:pt idx="115751">
                  <c:v>268.166739667358</c:v>
                </c:pt>
                <c:pt idx="115752">
                  <c:v>268.169056422631</c:v>
                </c:pt>
                <c:pt idx="115753">
                  <c:v>268.17137317790502</c:v>
                </c:pt>
                <c:pt idx="115754">
                  <c:v>268.17368993317803</c:v>
                </c:pt>
                <c:pt idx="115755">
                  <c:v>268.17600668845199</c:v>
                </c:pt>
                <c:pt idx="115756">
                  <c:v>268.17832344372499</c:v>
                </c:pt>
                <c:pt idx="115757">
                  <c:v>268.18064019899901</c:v>
                </c:pt>
                <c:pt idx="115758">
                  <c:v>268.18295695427202</c:v>
                </c:pt>
                <c:pt idx="115759">
                  <c:v>268.18527370954598</c:v>
                </c:pt>
                <c:pt idx="115760">
                  <c:v>268.18759046481898</c:v>
                </c:pt>
                <c:pt idx="115761">
                  <c:v>268.189907220093</c:v>
                </c:pt>
                <c:pt idx="115762">
                  <c:v>268.19222397536601</c:v>
                </c:pt>
                <c:pt idx="115763">
                  <c:v>268.19454073064003</c:v>
                </c:pt>
                <c:pt idx="115764">
                  <c:v>268.19685748591297</c:v>
                </c:pt>
                <c:pt idx="115765">
                  <c:v>268.199174241187</c:v>
                </c:pt>
                <c:pt idx="115766">
                  <c:v>268.20149099646</c:v>
                </c:pt>
                <c:pt idx="115767">
                  <c:v>268.20380775173402</c:v>
                </c:pt>
                <c:pt idx="115768">
                  <c:v>268.20612450700798</c:v>
                </c:pt>
                <c:pt idx="115769">
                  <c:v>268.20844126228099</c:v>
                </c:pt>
                <c:pt idx="115770">
                  <c:v>268.21075801755501</c:v>
                </c:pt>
                <c:pt idx="115771">
                  <c:v>268.21307477282801</c:v>
                </c:pt>
                <c:pt idx="115772">
                  <c:v>268.21539152810197</c:v>
                </c:pt>
                <c:pt idx="115773">
                  <c:v>268.21770828337498</c:v>
                </c:pt>
                <c:pt idx="115774">
                  <c:v>268.220025038649</c:v>
                </c:pt>
                <c:pt idx="115775">
                  <c:v>268.222341793922</c:v>
                </c:pt>
                <c:pt idx="115776">
                  <c:v>268.22465854919602</c:v>
                </c:pt>
                <c:pt idx="115777">
                  <c:v>268.22697530446902</c:v>
                </c:pt>
                <c:pt idx="115778">
                  <c:v>268.22929205974299</c:v>
                </c:pt>
                <c:pt idx="115779">
                  <c:v>268.23160881501599</c:v>
                </c:pt>
                <c:pt idx="115780">
                  <c:v>268.23392557029001</c:v>
                </c:pt>
                <c:pt idx="115781">
                  <c:v>268.23624232556301</c:v>
                </c:pt>
                <c:pt idx="115782">
                  <c:v>268.23855908083698</c:v>
                </c:pt>
                <c:pt idx="115783">
                  <c:v>268.24087583610998</c:v>
                </c:pt>
                <c:pt idx="115784">
                  <c:v>268.243192591384</c:v>
                </c:pt>
                <c:pt idx="115785">
                  <c:v>268.245509346657</c:v>
                </c:pt>
                <c:pt idx="115786">
                  <c:v>268.24782610193103</c:v>
                </c:pt>
                <c:pt idx="115787">
                  <c:v>268.25014285720403</c:v>
                </c:pt>
                <c:pt idx="115788">
                  <c:v>268.25245961247799</c:v>
                </c:pt>
                <c:pt idx="115789">
                  <c:v>268.25477636775099</c:v>
                </c:pt>
                <c:pt idx="115790">
                  <c:v>268.25709312302502</c:v>
                </c:pt>
                <c:pt idx="115791">
                  <c:v>268.25940987829802</c:v>
                </c:pt>
                <c:pt idx="115792">
                  <c:v>268.26172663357198</c:v>
                </c:pt>
                <c:pt idx="115793">
                  <c:v>268.26404338884498</c:v>
                </c:pt>
                <c:pt idx="115794">
                  <c:v>268.26636014411901</c:v>
                </c:pt>
                <c:pt idx="115795">
                  <c:v>268.26867689939201</c:v>
                </c:pt>
                <c:pt idx="115796">
                  <c:v>268.27099365466597</c:v>
                </c:pt>
                <c:pt idx="115797">
                  <c:v>268.27331040993897</c:v>
                </c:pt>
                <c:pt idx="115798">
                  <c:v>268.275627165213</c:v>
                </c:pt>
                <c:pt idx="115799">
                  <c:v>268.277943920486</c:v>
                </c:pt>
                <c:pt idx="115800">
                  <c:v>268.28026067576002</c:v>
                </c:pt>
                <c:pt idx="115801">
                  <c:v>268.28257743103302</c:v>
                </c:pt>
                <c:pt idx="115802">
                  <c:v>268.28489418630699</c:v>
                </c:pt>
                <c:pt idx="115803">
                  <c:v>268.28721094157999</c:v>
                </c:pt>
                <c:pt idx="115804">
                  <c:v>268.28952769685401</c:v>
                </c:pt>
                <c:pt idx="115805">
                  <c:v>268.29184445212701</c:v>
                </c:pt>
                <c:pt idx="115806">
                  <c:v>268.29416120740098</c:v>
                </c:pt>
                <c:pt idx="115807">
                  <c:v>268.29647796267398</c:v>
                </c:pt>
                <c:pt idx="115808">
                  <c:v>268.298794717948</c:v>
                </c:pt>
                <c:pt idx="115809">
                  <c:v>268.301111473221</c:v>
                </c:pt>
                <c:pt idx="115810">
                  <c:v>268.30342822849502</c:v>
                </c:pt>
                <c:pt idx="115811">
                  <c:v>268.30574498376899</c:v>
                </c:pt>
                <c:pt idx="115812">
                  <c:v>268.30806173904199</c:v>
                </c:pt>
                <c:pt idx="115813">
                  <c:v>268.31037849431601</c:v>
                </c:pt>
                <c:pt idx="115814">
                  <c:v>268.31269524958901</c:v>
                </c:pt>
                <c:pt idx="115815">
                  <c:v>268.31501200486298</c:v>
                </c:pt>
                <c:pt idx="115816">
                  <c:v>268.31732876013598</c:v>
                </c:pt>
                <c:pt idx="115817">
                  <c:v>268.31964551541</c:v>
                </c:pt>
                <c:pt idx="115818">
                  <c:v>268.321962270683</c:v>
                </c:pt>
                <c:pt idx="115819">
                  <c:v>268.32427902595703</c:v>
                </c:pt>
                <c:pt idx="115820">
                  <c:v>268.32659578123003</c:v>
                </c:pt>
                <c:pt idx="115821">
                  <c:v>268.32891253650399</c:v>
                </c:pt>
                <c:pt idx="115822">
                  <c:v>268.33122929177699</c:v>
                </c:pt>
                <c:pt idx="115823">
                  <c:v>268.33354604705102</c:v>
                </c:pt>
                <c:pt idx="115824">
                  <c:v>268.33586280232402</c:v>
                </c:pt>
                <c:pt idx="115825">
                  <c:v>268.33817955759798</c:v>
                </c:pt>
                <c:pt idx="115826">
                  <c:v>268.34049631287098</c:v>
                </c:pt>
                <c:pt idx="115827">
                  <c:v>268.34281306814501</c:v>
                </c:pt>
                <c:pt idx="115828">
                  <c:v>268.34512982341801</c:v>
                </c:pt>
                <c:pt idx="115829">
                  <c:v>268.34744657869197</c:v>
                </c:pt>
                <c:pt idx="115830">
                  <c:v>268.34976333396497</c:v>
                </c:pt>
                <c:pt idx="115831">
                  <c:v>268.352080089239</c:v>
                </c:pt>
                <c:pt idx="115832">
                  <c:v>268.354396844512</c:v>
                </c:pt>
                <c:pt idx="115833">
                  <c:v>268.35671359978602</c:v>
                </c:pt>
                <c:pt idx="115834">
                  <c:v>268.35903035505902</c:v>
                </c:pt>
                <c:pt idx="115835">
                  <c:v>268.36134711033299</c:v>
                </c:pt>
                <c:pt idx="115836">
                  <c:v>268.36366386560599</c:v>
                </c:pt>
                <c:pt idx="115837">
                  <c:v>268.36598062088001</c:v>
                </c:pt>
                <c:pt idx="115838">
                  <c:v>268.36829737615301</c:v>
                </c:pt>
                <c:pt idx="115839">
                  <c:v>268.37061413142698</c:v>
                </c:pt>
                <c:pt idx="115840">
                  <c:v>268.37293088669998</c:v>
                </c:pt>
                <c:pt idx="115841">
                  <c:v>268.375247641974</c:v>
                </c:pt>
                <c:pt idx="115842">
                  <c:v>268.377564397247</c:v>
                </c:pt>
                <c:pt idx="115843">
                  <c:v>268.37988115252102</c:v>
                </c:pt>
                <c:pt idx="115844">
                  <c:v>268.38219790779402</c:v>
                </c:pt>
                <c:pt idx="115845">
                  <c:v>268.38451466306799</c:v>
                </c:pt>
                <c:pt idx="115846">
                  <c:v>268.38683141834099</c:v>
                </c:pt>
                <c:pt idx="115847">
                  <c:v>268.38914817361501</c:v>
                </c:pt>
                <c:pt idx="115848">
                  <c:v>268.39146492888801</c:v>
                </c:pt>
                <c:pt idx="115849">
                  <c:v>268.39378168416198</c:v>
                </c:pt>
                <c:pt idx="115850">
                  <c:v>268.39609843943498</c:v>
                </c:pt>
                <c:pt idx="115851">
                  <c:v>268.398415194709</c:v>
                </c:pt>
                <c:pt idx="115852">
                  <c:v>268.400731949982</c:v>
                </c:pt>
                <c:pt idx="115853">
                  <c:v>268.40304870525603</c:v>
                </c:pt>
                <c:pt idx="115854">
                  <c:v>268.40536546052999</c:v>
                </c:pt>
                <c:pt idx="115855">
                  <c:v>268.40768221580299</c:v>
                </c:pt>
                <c:pt idx="115856">
                  <c:v>268.40999897107702</c:v>
                </c:pt>
                <c:pt idx="115857">
                  <c:v>268.41231572635002</c:v>
                </c:pt>
                <c:pt idx="115858">
                  <c:v>268.41463248162398</c:v>
                </c:pt>
                <c:pt idx="115859">
                  <c:v>268.41694923689698</c:v>
                </c:pt>
                <c:pt idx="115860">
                  <c:v>268.41926599217101</c:v>
                </c:pt>
                <c:pt idx="115861">
                  <c:v>268.42158274744401</c:v>
                </c:pt>
                <c:pt idx="115862">
                  <c:v>268.42389950271797</c:v>
                </c:pt>
                <c:pt idx="115863">
                  <c:v>268.42621625799097</c:v>
                </c:pt>
                <c:pt idx="115864">
                  <c:v>268.428533013265</c:v>
                </c:pt>
                <c:pt idx="115865">
                  <c:v>268.430849768538</c:v>
                </c:pt>
                <c:pt idx="115866">
                  <c:v>268.43316652381202</c:v>
                </c:pt>
                <c:pt idx="115867">
                  <c:v>268.43548327908502</c:v>
                </c:pt>
                <c:pt idx="115868">
                  <c:v>268.43780003435899</c:v>
                </c:pt>
                <c:pt idx="115869">
                  <c:v>268.44011678963199</c:v>
                </c:pt>
                <c:pt idx="115870">
                  <c:v>268.44243354490601</c:v>
                </c:pt>
                <c:pt idx="115871">
                  <c:v>268.44475030017901</c:v>
                </c:pt>
                <c:pt idx="115872">
                  <c:v>268.44706705545298</c:v>
                </c:pt>
                <c:pt idx="115873">
                  <c:v>268.44938381072598</c:v>
                </c:pt>
                <c:pt idx="115874">
                  <c:v>268.451700566</c:v>
                </c:pt>
                <c:pt idx="115875">
                  <c:v>268.454017321273</c:v>
                </c:pt>
                <c:pt idx="115876">
                  <c:v>268.45633407654702</c:v>
                </c:pt>
                <c:pt idx="115877">
                  <c:v>268.45865083182002</c:v>
                </c:pt>
                <c:pt idx="115878">
                  <c:v>268.46096758709399</c:v>
                </c:pt>
                <c:pt idx="115879">
                  <c:v>268.46328434236699</c:v>
                </c:pt>
                <c:pt idx="115880">
                  <c:v>268.46560109764101</c:v>
                </c:pt>
                <c:pt idx="115881">
                  <c:v>268.46791785291401</c:v>
                </c:pt>
                <c:pt idx="115882">
                  <c:v>268.47023460818798</c:v>
                </c:pt>
                <c:pt idx="115883">
                  <c:v>268.47255136346098</c:v>
                </c:pt>
                <c:pt idx="115884">
                  <c:v>268.474868118735</c:v>
                </c:pt>
                <c:pt idx="115885">
                  <c:v>268.477184874008</c:v>
                </c:pt>
                <c:pt idx="115886">
                  <c:v>268.47950162928203</c:v>
                </c:pt>
                <c:pt idx="115887">
                  <c:v>268.48181838455503</c:v>
                </c:pt>
                <c:pt idx="115888">
                  <c:v>268.48413513982899</c:v>
                </c:pt>
                <c:pt idx="115889">
                  <c:v>268.48645189510199</c:v>
                </c:pt>
                <c:pt idx="115890">
                  <c:v>268.48876865037602</c:v>
                </c:pt>
                <c:pt idx="115891">
                  <c:v>268.49108540564902</c:v>
                </c:pt>
                <c:pt idx="115892">
                  <c:v>268.49340216092298</c:v>
                </c:pt>
                <c:pt idx="115893">
                  <c:v>268.49571891619598</c:v>
                </c:pt>
                <c:pt idx="115894">
                  <c:v>268.49803567147001</c:v>
                </c:pt>
                <c:pt idx="115895">
                  <c:v>268.50035242674301</c:v>
                </c:pt>
                <c:pt idx="115896">
                  <c:v>268.50266918201697</c:v>
                </c:pt>
                <c:pt idx="115897">
                  <c:v>268.504985937291</c:v>
                </c:pt>
                <c:pt idx="115898">
                  <c:v>268.507302692564</c:v>
                </c:pt>
                <c:pt idx="115899">
                  <c:v>268.50961944783802</c:v>
                </c:pt>
                <c:pt idx="115900">
                  <c:v>268.51193620311102</c:v>
                </c:pt>
                <c:pt idx="115901">
                  <c:v>268.51425295838499</c:v>
                </c:pt>
                <c:pt idx="115902">
                  <c:v>268.51656971365799</c:v>
                </c:pt>
                <c:pt idx="115903">
                  <c:v>268.51888646893201</c:v>
                </c:pt>
                <c:pt idx="115904">
                  <c:v>268.52120322420501</c:v>
                </c:pt>
                <c:pt idx="115905">
                  <c:v>268.52351997947898</c:v>
                </c:pt>
                <c:pt idx="115906">
                  <c:v>268.52583673475198</c:v>
                </c:pt>
                <c:pt idx="115907">
                  <c:v>268.528153490026</c:v>
                </c:pt>
                <c:pt idx="115908">
                  <c:v>268.530470245299</c:v>
                </c:pt>
                <c:pt idx="115909">
                  <c:v>268.53278700057302</c:v>
                </c:pt>
                <c:pt idx="115910">
                  <c:v>268.53510375584602</c:v>
                </c:pt>
                <c:pt idx="115911">
                  <c:v>268.53742051111999</c:v>
                </c:pt>
                <c:pt idx="115912">
                  <c:v>268.53973726639299</c:v>
                </c:pt>
                <c:pt idx="115913">
                  <c:v>268.54205402166701</c:v>
                </c:pt>
                <c:pt idx="115914">
                  <c:v>268.54437077694001</c:v>
                </c:pt>
                <c:pt idx="115915">
                  <c:v>268.54668753221398</c:v>
                </c:pt>
                <c:pt idx="115916">
                  <c:v>268.54900428748698</c:v>
                </c:pt>
                <c:pt idx="115917">
                  <c:v>268.551321042761</c:v>
                </c:pt>
                <c:pt idx="115918">
                  <c:v>268.553637798034</c:v>
                </c:pt>
                <c:pt idx="115919">
                  <c:v>268.55595455330803</c:v>
                </c:pt>
                <c:pt idx="115920">
                  <c:v>268.55827130858103</c:v>
                </c:pt>
                <c:pt idx="115921">
                  <c:v>268.56058806385499</c:v>
                </c:pt>
                <c:pt idx="115922">
                  <c:v>268.56290481912799</c:v>
                </c:pt>
                <c:pt idx="115923">
                  <c:v>268.56522157440202</c:v>
                </c:pt>
                <c:pt idx="115924">
                  <c:v>268.56753832967502</c:v>
                </c:pt>
                <c:pt idx="115925">
                  <c:v>268.56985508494898</c:v>
                </c:pt>
                <c:pt idx="115926">
                  <c:v>268.57217184022198</c:v>
                </c:pt>
                <c:pt idx="115927">
                  <c:v>268.57448859549601</c:v>
                </c:pt>
                <c:pt idx="115928">
                  <c:v>268.57680535076901</c:v>
                </c:pt>
                <c:pt idx="115929">
                  <c:v>268.57912210604297</c:v>
                </c:pt>
                <c:pt idx="115930">
                  <c:v>268.58143886131597</c:v>
                </c:pt>
                <c:pt idx="115931">
                  <c:v>268.58375561659</c:v>
                </c:pt>
                <c:pt idx="115932">
                  <c:v>268.586072371863</c:v>
                </c:pt>
                <c:pt idx="115933">
                  <c:v>268.58838912713702</c:v>
                </c:pt>
                <c:pt idx="115934">
                  <c:v>268.59070588241002</c:v>
                </c:pt>
                <c:pt idx="115935">
                  <c:v>268.59302263768399</c:v>
                </c:pt>
                <c:pt idx="115936">
                  <c:v>268.59533939295699</c:v>
                </c:pt>
                <c:pt idx="115937">
                  <c:v>268.59765614823101</c:v>
                </c:pt>
                <c:pt idx="115938">
                  <c:v>268.59997290350401</c:v>
                </c:pt>
                <c:pt idx="115939">
                  <c:v>268.60228965877798</c:v>
                </c:pt>
                <c:pt idx="115940">
                  <c:v>268.604606414052</c:v>
                </c:pt>
                <c:pt idx="115941">
                  <c:v>268.606923169325</c:v>
                </c:pt>
                <c:pt idx="115942">
                  <c:v>268.60923992459902</c:v>
                </c:pt>
                <c:pt idx="115943">
                  <c:v>268.61155667987202</c:v>
                </c:pt>
                <c:pt idx="115944">
                  <c:v>268.61387343514599</c:v>
                </c:pt>
                <c:pt idx="115945">
                  <c:v>268.61619019041899</c:v>
                </c:pt>
                <c:pt idx="115946">
                  <c:v>268.61850694569301</c:v>
                </c:pt>
                <c:pt idx="115947">
                  <c:v>268.62082370096601</c:v>
                </c:pt>
                <c:pt idx="115948">
                  <c:v>268.62314045623998</c:v>
                </c:pt>
                <c:pt idx="115949">
                  <c:v>268.62545721151298</c:v>
                </c:pt>
                <c:pt idx="115950">
                  <c:v>268.627773966787</c:v>
                </c:pt>
                <c:pt idx="115951">
                  <c:v>268.63009072206</c:v>
                </c:pt>
                <c:pt idx="115952">
                  <c:v>268.63240747733403</c:v>
                </c:pt>
                <c:pt idx="115953">
                  <c:v>268.63472423260703</c:v>
                </c:pt>
                <c:pt idx="115954">
                  <c:v>268.63704098788099</c:v>
                </c:pt>
                <c:pt idx="115955">
                  <c:v>268.63935774315399</c:v>
                </c:pt>
                <c:pt idx="115956">
                  <c:v>268.64167449842802</c:v>
                </c:pt>
                <c:pt idx="115957">
                  <c:v>268.64399125370102</c:v>
                </c:pt>
                <c:pt idx="115958">
                  <c:v>268.64630800897498</c:v>
                </c:pt>
                <c:pt idx="115959">
                  <c:v>268.64862476424798</c:v>
                </c:pt>
                <c:pt idx="115960">
                  <c:v>268.65094151952201</c:v>
                </c:pt>
                <c:pt idx="115961">
                  <c:v>268.65325827479501</c:v>
                </c:pt>
                <c:pt idx="115962">
                  <c:v>268.65557503006897</c:v>
                </c:pt>
                <c:pt idx="115963">
                  <c:v>268.65789178534197</c:v>
                </c:pt>
                <c:pt idx="115964">
                  <c:v>268.660208540616</c:v>
                </c:pt>
                <c:pt idx="115965">
                  <c:v>268.662525295889</c:v>
                </c:pt>
                <c:pt idx="115966">
                  <c:v>268.66484205116302</c:v>
                </c:pt>
                <c:pt idx="115967">
                  <c:v>268.66715880643602</c:v>
                </c:pt>
                <c:pt idx="115968">
                  <c:v>268.66947556170999</c:v>
                </c:pt>
                <c:pt idx="115969">
                  <c:v>268.67179231698299</c:v>
                </c:pt>
                <c:pt idx="115970">
                  <c:v>268.67410907225701</c:v>
                </c:pt>
                <c:pt idx="115971">
                  <c:v>268.67642582753001</c:v>
                </c:pt>
                <c:pt idx="115972">
                  <c:v>268.67874258280398</c:v>
                </c:pt>
                <c:pt idx="115973">
                  <c:v>268.68105933807698</c:v>
                </c:pt>
                <c:pt idx="115974">
                  <c:v>268.683376093351</c:v>
                </c:pt>
                <c:pt idx="115975">
                  <c:v>268.685692848624</c:v>
                </c:pt>
                <c:pt idx="115976">
                  <c:v>268.68800960389802</c:v>
                </c:pt>
                <c:pt idx="115977">
                  <c:v>268.69032635917102</c:v>
                </c:pt>
                <c:pt idx="115978">
                  <c:v>268.69264311444499</c:v>
                </c:pt>
                <c:pt idx="115979">
                  <c:v>268.69495986971799</c:v>
                </c:pt>
                <c:pt idx="115980">
                  <c:v>268.69727662499201</c:v>
                </c:pt>
                <c:pt idx="115981">
                  <c:v>268.69959338026501</c:v>
                </c:pt>
                <c:pt idx="115982">
                  <c:v>268.70191013553898</c:v>
                </c:pt>
                <c:pt idx="115983">
                  <c:v>268.704226890813</c:v>
                </c:pt>
                <c:pt idx="115984">
                  <c:v>268.706543646086</c:v>
                </c:pt>
                <c:pt idx="115985">
                  <c:v>268.70886040136003</c:v>
                </c:pt>
                <c:pt idx="115986">
                  <c:v>268.71117715663303</c:v>
                </c:pt>
                <c:pt idx="115987">
                  <c:v>268.71349391190699</c:v>
                </c:pt>
                <c:pt idx="115988">
                  <c:v>268.71581066717999</c:v>
                </c:pt>
                <c:pt idx="115989">
                  <c:v>268.71812742245402</c:v>
                </c:pt>
                <c:pt idx="115990">
                  <c:v>268.72044417772702</c:v>
                </c:pt>
                <c:pt idx="115991">
                  <c:v>268.72276093300098</c:v>
                </c:pt>
                <c:pt idx="115992">
                  <c:v>268.72507768827398</c:v>
                </c:pt>
                <c:pt idx="115993">
                  <c:v>268.72739444354801</c:v>
                </c:pt>
                <c:pt idx="115994">
                  <c:v>268.72971119882101</c:v>
                </c:pt>
                <c:pt idx="115995">
                  <c:v>268.73202795409497</c:v>
                </c:pt>
                <c:pt idx="115996">
                  <c:v>268.73434470936797</c:v>
                </c:pt>
                <c:pt idx="115997">
                  <c:v>268.736661464642</c:v>
                </c:pt>
                <c:pt idx="115998">
                  <c:v>268.738978219915</c:v>
                </c:pt>
                <c:pt idx="115999">
                  <c:v>268.74129497518902</c:v>
                </c:pt>
                <c:pt idx="116000">
                  <c:v>268.74361173046202</c:v>
                </c:pt>
                <c:pt idx="116001">
                  <c:v>268.74592848573599</c:v>
                </c:pt>
                <c:pt idx="116002">
                  <c:v>268.74824524100899</c:v>
                </c:pt>
                <c:pt idx="116003">
                  <c:v>268.75056199628301</c:v>
                </c:pt>
                <c:pt idx="116004">
                  <c:v>268.75287875155601</c:v>
                </c:pt>
                <c:pt idx="116005">
                  <c:v>268.75519550682998</c:v>
                </c:pt>
                <c:pt idx="116006">
                  <c:v>268.75751226210298</c:v>
                </c:pt>
                <c:pt idx="116007">
                  <c:v>268.759829017377</c:v>
                </c:pt>
                <c:pt idx="116008">
                  <c:v>268.76214577265</c:v>
                </c:pt>
                <c:pt idx="116009">
                  <c:v>268.76446252792402</c:v>
                </c:pt>
                <c:pt idx="116010">
                  <c:v>268.76677928319702</c:v>
                </c:pt>
                <c:pt idx="116011">
                  <c:v>268.76909603847099</c:v>
                </c:pt>
                <c:pt idx="116012">
                  <c:v>268.77141279374399</c:v>
                </c:pt>
                <c:pt idx="116013">
                  <c:v>268.77372954901801</c:v>
                </c:pt>
                <c:pt idx="116014">
                  <c:v>268.77604630429101</c:v>
                </c:pt>
                <c:pt idx="116015">
                  <c:v>268.77836305956498</c:v>
                </c:pt>
                <c:pt idx="116016">
                  <c:v>268.78067981483798</c:v>
                </c:pt>
                <c:pt idx="116017">
                  <c:v>268.782996570112</c:v>
                </c:pt>
                <c:pt idx="116018">
                  <c:v>268.785313325385</c:v>
                </c:pt>
                <c:pt idx="116019">
                  <c:v>268.78763008065903</c:v>
                </c:pt>
                <c:pt idx="116020">
                  <c:v>268.78994683593203</c:v>
                </c:pt>
                <c:pt idx="116021">
                  <c:v>268.79226359120599</c:v>
                </c:pt>
                <c:pt idx="116022">
                  <c:v>268.79458034647899</c:v>
                </c:pt>
                <c:pt idx="116023">
                  <c:v>268.79689710175302</c:v>
                </c:pt>
                <c:pt idx="116024">
                  <c:v>268.79921385702698</c:v>
                </c:pt>
                <c:pt idx="116025">
                  <c:v>268.80153061229998</c:v>
                </c:pt>
                <c:pt idx="116026">
                  <c:v>268.80384736757401</c:v>
                </c:pt>
                <c:pt idx="116027">
                  <c:v>268.80616412284701</c:v>
                </c:pt>
                <c:pt idx="116028">
                  <c:v>268.80848087812097</c:v>
                </c:pt>
                <c:pt idx="116029">
                  <c:v>268.81079763339397</c:v>
                </c:pt>
                <c:pt idx="116030">
                  <c:v>268.813114388668</c:v>
                </c:pt>
                <c:pt idx="116031">
                  <c:v>268.815431143941</c:v>
                </c:pt>
                <c:pt idx="116032">
                  <c:v>268.81774789921502</c:v>
                </c:pt>
                <c:pt idx="116033">
                  <c:v>268.82006465448802</c:v>
                </c:pt>
                <c:pt idx="116034">
                  <c:v>268.82238140976199</c:v>
                </c:pt>
                <c:pt idx="116035">
                  <c:v>268.82469816503499</c:v>
                </c:pt>
                <c:pt idx="116036">
                  <c:v>268.82701492030901</c:v>
                </c:pt>
                <c:pt idx="116037">
                  <c:v>268.82933167558201</c:v>
                </c:pt>
                <c:pt idx="116038">
                  <c:v>268.83164843085598</c:v>
                </c:pt>
                <c:pt idx="116039">
                  <c:v>268.83396518612898</c:v>
                </c:pt>
                <c:pt idx="116040">
                  <c:v>268.836281941403</c:v>
                </c:pt>
                <c:pt idx="116041">
                  <c:v>268.838598696676</c:v>
                </c:pt>
                <c:pt idx="116042">
                  <c:v>268.84091545195002</c:v>
                </c:pt>
                <c:pt idx="116043">
                  <c:v>268.84323220722302</c:v>
                </c:pt>
                <c:pt idx="116044">
                  <c:v>268.84554896249699</c:v>
                </c:pt>
                <c:pt idx="116045">
                  <c:v>268.84786571776999</c:v>
                </c:pt>
                <c:pt idx="116046">
                  <c:v>268.85018247304401</c:v>
                </c:pt>
                <c:pt idx="116047">
                  <c:v>268.85249922831701</c:v>
                </c:pt>
                <c:pt idx="116048">
                  <c:v>268.85481598359098</c:v>
                </c:pt>
                <c:pt idx="116049">
                  <c:v>268.85713273886398</c:v>
                </c:pt>
                <c:pt idx="116050">
                  <c:v>268.859449494138</c:v>
                </c:pt>
                <c:pt idx="116051">
                  <c:v>268.861766249411</c:v>
                </c:pt>
                <c:pt idx="116052">
                  <c:v>268.86408300468503</c:v>
                </c:pt>
                <c:pt idx="116053">
                  <c:v>268.86639975995797</c:v>
                </c:pt>
                <c:pt idx="116054">
                  <c:v>268.86871651523199</c:v>
                </c:pt>
                <c:pt idx="116055">
                  <c:v>268.871033270505</c:v>
                </c:pt>
                <c:pt idx="116056">
                  <c:v>268.87335002577902</c:v>
                </c:pt>
                <c:pt idx="116057">
                  <c:v>268.87566678105202</c:v>
                </c:pt>
                <c:pt idx="116058">
                  <c:v>268.87798353632598</c:v>
                </c:pt>
                <c:pt idx="116059">
                  <c:v>268.88030029159899</c:v>
                </c:pt>
                <c:pt idx="116060">
                  <c:v>268.88261704687301</c:v>
                </c:pt>
                <c:pt idx="116061">
                  <c:v>268.88493380214601</c:v>
                </c:pt>
                <c:pt idx="116062">
                  <c:v>268.88725055741997</c:v>
                </c:pt>
                <c:pt idx="116063">
                  <c:v>268.88956731269298</c:v>
                </c:pt>
                <c:pt idx="116064">
                  <c:v>268.891884067967</c:v>
                </c:pt>
                <c:pt idx="116065">
                  <c:v>268.89420082324</c:v>
                </c:pt>
                <c:pt idx="116066">
                  <c:v>268.89651757851402</c:v>
                </c:pt>
                <c:pt idx="116067">
                  <c:v>268.89883433378799</c:v>
                </c:pt>
                <c:pt idx="116068">
                  <c:v>268.90115108906099</c:v>
                </c:pt>
                <c:pt idx="116069">
                  <c:v>268.90346784433501</c:v>
                </c:pt>
                <c:pt idx="116070">
                  <c:v>268.90578459960801</c:v>
                </c:pt>
                <c:pt idx="116071">
                  <c:v>268.90810135488198</c:v>
                </c:pt>
                <c:pt idx="116072">
                  <c:v>268.91041811015498</c:v>
                </c:pt>
                <c:pt idx="116073">
                  <c:v>268.912734865429</c:v>
                </c:pt>
                <c:pt idx="116074">
                  <c:v>268.915051620702</c:v>
                </c:pt>
                <c:pt idx="116075">
                  <c:v>268.91736837597603</c:v>
                </c:pt>
                <c:pt idx="116076">
                  <c:v>268.91968513124903</c:v>
                </c:pt>
                <c:pt idx="116077">
                  <c:v>268.92200188652299</c:v>
                </c:pt>
                <c:pt idx="116078">
                  <c:v>268.92431864179599</c:v>
                </c:pt>
                <c:pt idx="116079">
                  <c:v>268.92663539707002</c:v>
                </c:pt>
                <c:pt idx="116080">
                  <c:v>268.92895215234302</c:v>
                </c:pt>
                <c:pt idx="116081">
                  <c:v>268.93126890761698</c:v>
                </c:pt>
                <c:pt idx="116082">
                  <c:v>268.93358566288998</c:v>
                </c:pt>
                <c:pt idx="116083">
                  <c:v>268.93590241816401</c:v>
                </c:pt>
                <c:pt idx="116084">
                  <c:v>268.93821917343701</c:v>
                </c:pt>
                <c:pt idx="116085">
                  <c:v>268.94053592871097</c:v>
                </c:pt>
                <c:pt idx="116086">
                  <c:v>268.94285268398397</c:v>
                </c:pt>
                <c:pt idx="116087">
                  <c:v>268.945169439258</c:v>
                </c:pt>
                <c:pt idx="116088">
                  <c:v>268.947486194531</c:v>
                </c:pt>
                <c:pt idx="116089">
                  <c:v>268.94980294980502</c:v>
                </c:pt>
                <c:pt idx="116090">
                  <c:v>268.95211970507802</c:v>
                </c:pt>
                <c:pt idx="116091">
                  <c:v>268.95443646035199</c:v>
                </c:pt>
                <c:pt idx="116092">
                  <c:v>268.95675321562499</c:v>
                </c:pt>
                <c:pt idx="116093">
                  <c:v>268.95906997089901</c:v>
                </c:pt>
                <c:pt idx="116094">
                  <c:v>268.96138672617201</c:v>
                </c:pt>
                <c:pt idx="116095">
                  <c:v>268.96370348144598</c:v>
                </c:pt>
                <c:pt idx="116096">
                  <c:v>268.96602023671898</c:v>
                </c:pt>
                <c:pt idx="116097">
                  <c:v>268.968336991993</c:v>
                </c:pt>
                <c:pt idx="116098">
                  <c:v>268.970653747266</c:v>
                </c:pt>
                <c:pt idx="116099">
                  <c:v>268.97297050254002</c:v>
                </c:pt>
                <c:pt idx="116100">
                  <c:v>268.97528725781302</c:v>
                </c:pt>
                <c:pt idx="116101">
                  <c:v>268.97760401308699</c:v>
                </c:pt>
                <c:pt idx="116102">
                  <c:v>268.97992076835999</c:v>
                </c:pt>
                <c:pt idx="116103">
                  <c:v>268.98223752363401</c:v>
                </c:pt>
                <c:pt idx="116104">
                  <c:v>268.98455427890701</c:v>
                </c:pt>
                <c:pt idx="116105">
                  <c:v>268.98687103418098</c:v>
                </c:pt>
                <c:pt idx="116106">
                  <c:v>268.98918778945398</c:v>
                </c:pt>
                <c:pt idx="116107">
                  <c:v>268.991504544728</c:v>
                </c:pt>
                <c:pt idx="116108">
                  <c:v>268.993821300001</c:v>
                </c:pt>
                <c:pt idx="116109">
                  <c:v>268.99613805527503</c:v>
                </c:pt>
                <c:pt idx="116110">
                  <c:v>268.99845481054899</c:v>
                </c:pt>
                <c:pt idx="116111">
                  <c:v>269.00077156582199</c:v>
                </c:pt>
                <c:pt idx="116112">
                  <c:v>269.00308832109602</c:v>
                </c:pt>
                <c:pt idx="116113">
                  <c:v>269.00540507636902</c:v>
                </c:pt>
                <c:pt idx="116114">
                  <c:v>269.00772183164298</c:v>
                </c:pt>
                <c:pt idx="116115">
                  <c:v>269.01003858691598</c:v>
                </c:pt>
                <c:pt idx="116116">
                  <c:v>269.01235534219001</c:v>
                </c:pt>
                <c:pt idx="116117">
                  <c:v>269.01467209746301</c:v>
                </c:pt>
                <c:pt idx="116118">
                  <c:v>269.01698885273697</c:v>
                </c:pt>
                <c:pt idx="116119">
                  <c:v>269.01930560800997</c:v>
                </c:pt>
                <c:pt idx="116120">
                  <c:v>269.021622363284</c:v>
                </c:pt>
                <c:pt idx="116121">
                  <c:v>269.023939118557</c:v>
                </c:pt>
                <c:pt idx="116122">
                  <c:v>269.02625587383102</c:v>
                </c:pt>
                <c:pt idx="116123">
                  <c:v>269.02857262910402</c:v>
                </c:pt>
                <c:pt idx="116124">
                  <c:v>269.03088938437799</c:v>
                </c:pt>
                <c:pt idx="116125">
                  <c:v>269.03320613965099</c:v>
                </c:pt>
                <c:pt idx="116126">
                  <c:v>269.03552289492501</c:v>
                </c:pt>
                <c:pt idx="116127">
                  <c:v>269.03783965019801</c:v>
                </c:pt>
                <c:pt idx="116128">
                  <c:v>269.04015640547198</c:v>
                </c:pt>
                <c:pt idx="116129">
                  <c:v>269.04247316074498</c:v>
                </c:pt>
                <c:pt idx="116130">
                  <c:v>269.044789916019</c:v>
                </c:pt>
                <c:pt idx="116131">
                  <c:v>269.047106671292</c:v>
                </c:pt>
                <c:pt idx="116132">
                  <c:v>269.04942342656602</c:v>
                </c:pt>
                <c:pt idx="116133">
                  <c:v>269.05174018183902</c:v>
                </c:pt>
                <c:pt idx="116134">
                  <c:v>269.05405693711299</c:v>
                </c:pt>
                <c:pt idx="116135">
                  <c:v>269.05637369238599</c:v>
                </c:pt>
                <c:pt idx="116136">
                  <c:v>269.05869044766001</c:v>
                </c:pt>
                <c:pt idx="116137">
                  <c:v>269.06100720293301</c:v>
                </c:pt>
                <c:pt idx="116138">
                  <c:v>269.06332395820698</c:v>
                </c:pt>
                <c:pt idx="116139">
                  <c:v>269.06564071347998</c:v>
                </c:pt>
                <c:pt idx="116140">
                  <c:v>269.067957468754</c:v>
                </c:pt>
                <c:pt idx="116141">
                  <c:v>269.070274224027</c:v>
                </c:pt>
                <c:pt idx="116142">
                  <c:v>269.07259097930103</c:v>
                </c:pt>
                <c:pt idx="116143">
                  <c:v>269.07490773457403</c:v>
                </c:pt>
                <c:pt idx="116144">
                  <c:v>269.07722448984799</c:v>
                </c:pt>
                <c:pt idx="116145">
                  <c:v>269.07954124512099</c:v>
                </c:pt>
                <c:pt idx="116146">
                  <c:v>269.08185800039502</c:v>
                </c:pt>
                <c:pt idx="116147">
                  <c:v>269.08417475566802</c:v>
                </c:pt>
                <c:pt idx="116148">
                  <c:v>269.08649151094198</c:v>
                </c:pt>
                <c:pt idx="116149">
                  <c:v>269.08880826621498</c:v>
                </c:pt>
                <c:pt idx="116150">
                  <c:v>269.09112502148901</c:v>
                </c:pt>
                <c:pt idx="116151">
                  <c:v>269.09344177676201</c:v>
                </c:pt>
                <c:pt idx="116152">
                  <c:v>269.09575853203597</c:v>
                </c:pt>
                <c:pt idx="116153">
                  <c:v>269.09807528731</c:v>
                </c:pt>
                <c:pt idx="116154">
                  <c:v>269.100392042583</c:v>
                </c:pt>
                <c:pt idx="116155">
                  <c:v>269.10270879785702</c:v>
                </c:pt>
                <c:pt idx="116156">
                  <c:v>269.10502555313002</c:v>
                </c:pt>
                <c:pt idx="116157">
                  <c:v>269.10734230840399</c:v>
                </c:pt>
                <c:pt idx="116158">
                  <c:v>269.10965906367699</c:v>
                </c:pt>
                <c:pt idx="116159">
                  <c:v>269.11197581895101</c:v>
                </c:pt>
                <c:pt idx="116160">
                  <c:v>269.11429257422401</c:v>
                </c:pt>
                <c:pt idx="116161">
                  <c:v>269.11660932949798</c:v>
                </c:pt>
                <c:pt idx="116162">
                  <c:v>269.11892608477098</c:v>
                </c:pt>
                <c:pt idx="116163">
                  <c:v>269.121242840045</c:v>
                </c:pt>
                <c:pt idx="116164">
                  <c:v>269.123559595318</c:v>
                </c:pt>
                <c:pt idx="116165">
                  <c:v>269.12587635059202</c:v>
                </c:pt>
                <c:pt idx="116166">
                  <c:v>269.12819310586502</c:v>
                </c:pt>
                <c:pt idx="116167">
                  <c:v>269.13050986113899</c:v>
                </c:pt>
                <c:pt idx="116168">
                  <c:v>269.13282661641199</c:v>
                </c:pt>
                <c:pt idx="116169">
                  <c:v>269.13514337168601</c:v>
                </c:pt>
                <c:pt idx="116170">
                  <c:v>269.13746012695901</c:v>
                </c:pt>
                <c:pt idx="116171">
                  <c:v>269.13977688223298</c:v>
                </c:pt>
                <c:pt idx="116172">
                  <c:v>269.14209363750598</c:v>
                </c:pt>
                <c:pt idx="116173">
                  <c:v>269.14441039278</c:v>
                </c:pt>
                <c:pt idx="116174">
                  <c:v>269.146727148053</c:v>
                </c:pt>
                <c:pt idx="116175">
                  <c:v>269.14904390332703</c:v>
                </c:pt>
                <c:pt idx="116176">
                  <c:v>269.15136065860003</c:v>
                </c:pt>
                <c:pt idx="116177">
                  <c:v>269.15367741387399</c:v>
                </c:pt>
                <c:pt idx="116178">
                  <c:v>269.15599416914699</c:v>
                </c:pt>
                <c:pt idx="116179">
                  <c:v>269.15831092442102</c:v>
                </c:pt>
                <c:pt idx="116180">
                  <c:v>269.16062767969402</c:v>
                </c:pt>
                <c:pt idx="116181">
                  <c:v>269.16294443496798</c:v>
                </c:pt>
                <c:pt idx="116182">
                  <c:v>269.16526119024098</c:v>
                </c:pt>
                <c:pt idx="116183">
                  <c:v>269.16757794551501</c:v>
                </c:pt>
                <c:pt idx="116184">
                  <c:v>269.16989470078801</c:v>
                </c:pt>
                <c:pt idx="116185">
                  <c:v>269.17221145606197</c:v>
                </c:pt>
                <c:pt idx="116186">
                  <c:v>269.17452821133497</c:v>
                </c:pt>
                <c:pt idx="116187">
                  <c:v>269.176844966609</c:v>
                </c:pt>
                <c:pt idx="116188">
                  <c:v>269.179161721882</c:v>
                </c:pt>
                <c:pt idx="116189">
                  <c:v>269.18147847715602</c:v>
                </c:pt>
                <c:pt idx="116190">
                  <c:v>269.18379523242902</c:v>
                </c:pt>
                <c:pt idx="116191">
                  <c:v>269.18611198770299</c:v>
                </c:pt>
                <c:pt idx="116192">
                  <c:v>269.18842874297599</c:v>
                </c:pt>
                <c:pt idx="116193">
                  <c:v>269.19074549825001</c:v>
                </c:pt>
                <c:pt idx="116194">
                  <c:v>269.19306225352301</c:v>
                </c:pt>
                <c:pt idx="116195">
                  <c:v>269.19537900879698</c:v>
                </c:pt>
                <c:pt idx="116196">
                  <c:v>269.197695764071</c:v>
                </c:pt>
                <c:pt idx="116197">
                  <c:v>269.200012519344</c:v>
                </c:pt>
                <c:pt idx="116198">
                  <c:v>269.20232927461802</c:v>
                </c:pt>
                <c:pt idx="116199">
                  <c:v>269.20464602989102</c:v>
                </c:pt>
                <c:pt idx="116200">
                  <c:v>269.20696278516499</c:v>
                </c:pt>
                <c:pt idx="116201">
                  <c:v>269.20927954043799</c:v>
                </c:pt>
                <c:pt idx="116202">
                  <c:v>269.21159629571201</c:v>
                </c:pt>
                <c:pt idx="116203">
                  <c:v>269.21391305098501</c:v>
                </c:pt>
                <c:pt idx="116204">
                  <c:v>269.21622980625898</c:v>
                </c:pt>
                <c:pt idx="116205">
                  <c:v>269.21854656153198</c:v>
                </c:pt>
                <c:pt idx="116206">
                  <c:v>269.220863316806</c:v>
                </c:pt>
                <c:pt idx="116207">
                  <c:v>269.223180072079</c:v>
                </c:pt>
                <c:pt idx="116208">
                  <c:v>269.22549682735303</c:v>
                </c:pt>
                <c:pt idx="116209">
                  <c:v>269.22781358262603</c:v>
                </c:pt>
                <c:pt idx="116210">
                  <c:v>269.23013033789999</c:v>
                </c:pt>
                <c:pt idx="116211">
                  <c:v>269.23244709317299</c:v>
                </c:pt>
                <c:pt idx="116212">
                  <c:v>269.23476384844702</c:v>
                </c:pt>
                <c:pt idx="116213">
                  <c:v>269.23708060372002</c:v>
                </c:pt>
                <c:pt idx="116214">
                  <c:v>269.23939735899398</c:v>
                </c:pt>
                <c:pt idx="116215">
                  <c:v>269.24171411426698</c:v>
                </c:pt>
                <c:pt idx="116216">
                  <c:v>269.24403086954101</c:v>
                </c:pt>
                <c:pt idx="116217">
                  <c:v>269.24634762481401</c:v>
                </c:pt>
                <c:pt idx="116218">
                  <c:v>269.24866438008797</c:v>
                </c:pt>
                <c:pt idx="116219">
                  <c:v>269.25098113536097</c:v>
                </c:pt>
                <c:pt idx="116220">
                  <c:v>269.253297890635</c:v>
                </c:pt>
                <c:pt idx="116221">
                  <c:v>269.255614645908</c:v>
                </c:pt>
                <c:pt idx="116222">
                  <c:v>269.25793140118202</c:v>
                </c:pt>
                <c:pt idx="116223">
                  <c:v>269.26024815645502</c:v>
                </c:pt>
                <c:pt idx="116224">
                  <c:v>269.26256491172899</c:v>
                </c:pt>
                <c:pt idx="116225">
                  <c:v>269.26488166700199</c:v>
                </c:pt>
                <c:pt idx="116226">
                  <c:v>269.26719842227601</c:v>
                </c:pt>
                <c:pt idx="116227">
                  <c:v>269.26951517754901</c:v>
                </c:pt>
                <c:pt idx="116228">
                  <c:v>269.27183193282298</c:v>
                </c:pt>
                <c:pt idx="116229">
                  <c:v>269.27414868809598</c:v>
                </c:pt>
                <c:pt idx="116230">
                  <c:v>269.27646544337</c:v>
                </c:pt>
                <c:pt idx="116231">
                  <c:v>269.278782198643</c:v>
                </c:pt>
                <c:pt idx="116232">
                  <c:v>269.28109895391702</c:v>
                </c:pt>
                <c:pt idx="116233">
                  <c:v>269.28341570919002</c:v>
                </c:pt>
                <c:pt idx="116234">
                  <c:v>269.28573246446399</c:v>
                </c:pt>
                <c:pt idx="116235">
                  <c:v>269.28804921973699</c:v>
                </c:pt>
                <c:pt idx="116236">
                  <c:v>269.29036597501101</c:v>
                </c:pt>
                <c:pt idx="116237">
                  <c:v>269.29268273028401</c:v>
                </c:pt>
                <c:pt idx="116238">
                  <c:v>269.29499948555798</c:v>
                </c:pt>
                <c:pt idx="116239">
                  <c:v>269.297316240832</c:v>
                </c:pt>
                <c:pt idx="116240">
                  <c:v>269.299632996105</c:v>
                </c:pt>
                <c:pt idx="116241">
                  <c:v>269.30194975137903</c:v>
                </c:pt>
                <c:pt idx="116242">
                  <c:v>269.30426650665203</c:v>
                </c:pt>
                <c:pt idx="116243">
                  <c:v>269.30658326192599</c:v>
                </c:pt>
                <c:pt idx="116244">
                  <c:v>269.30890001719899</c:v>
                </c:pt>
                <c:pt idx="116245">
                  <c:v>269.31121677247302</c:v>
                </c:pt>
                <c:pt idx="116246">
                  <c:v>269.31353352774602</c:v>
                </c:pt>
                <c:pt idx="116247">
                  <c:v>269.31585028301998</c:v>
                </c:pt>
                <c:pt idx="116248">
                  <c:v>269.31816703829298</c:v>
                </c:pt>
                <c:pt idx="116249">
                  <c:v>269.32048379356701</c:v>
                </c:pt>
                <c:pt idx="116250">
                  <c:v>269.32280054884001</c:v>
                </c:pt>
                <c:pt idx="116251">
                  <c:v>269.32511730411397</c:v>
                </c:pt>
                <c:pt idx="116252">
                  <c:v>269.32743405938697</c:v>
                </c:pt>
                <c:pt idx="116253">
                  <c:v>269.329750814661</c:v>
                </c:pt>
                <c:pt idx="116254">
                  <c:v>269.332067569934</c:v>
                </c:pt>
                <c:pt idx="116255">
                  <c:v>269.33438432520802</c:v>
                </c:pt>
                <c:pt idx="116256">
                  <c:v>269.33670108048102</c:v>
                </c:pt>
                <c:pt idx="116257">
                  <c:v>269.33901783575499</c:v>
                </c:pt>
                <c:pt idx="116258">
                  <c:v>269.34133459102799</c:v>
                </c:pt>
                <c:pt idx="116259">
                  <c:v>269.34365134630201</c:v>
                </c:pt>
                <c:pt idx="116260">
                  <c:v>269.34596810157501</c:v>
                </c:pt>
                <c:pt idx="116261">
                  <c:v>269.34828485684898</c:v>
                </c:pt>
                <c:pt idx="116262">
                  <c:v>269.35060161212198</c:v>
                </c:pt>
                <c:pt idx="116263">
                  <c:v>269.352918367396</c:v>
                </c:pt>
                <c:pt idx="116264">
                  <c:v>269.355235122669</c:v>
                </c:pt>
                <c:pt idx="116265">
                  <c:v>269.35755187794302</c:v>
                </c:pt>
                <c:pt idx="116266">
                  <c:v>269.35986863321602</c:v>
                </c:pt>
                <c:pt idx="116267">
                  <c:v>269.36218538848999</c:v>
                </c:pt>
                <c:pt idx="116268">
                  <c:v>269.36450214376299</c:v>
                </c:pt>
                <c:pt idx="116269">
                  <c:v>269.36681889903701</c:v>
                </c:pt>
                <c:pt idx="116270">
                  <c:v>269.36913565431001</c:v>
                </c:pt>
                <c:pt idx="116271">
                  <c:v>269.37145240958398</c:v>
                </c:pt>
                <c:pt idx="116272">
                  <c:v>269.37376916485698</c:v>
                </c:pt>
                <c:pt idx="116273">
                  <c:v>269.376085920131</c:v>
                </c:pt>
                <c:pt idx="116274">
                  <c:v>269.378402675404</c:v>
                </c:pt>
                <c:pt idx="116275">
                  <c:v>269.38071943067803</c:v>
                </c:pt>
                <c:pt idx="116276">
                  <c:v>269.38303618595103</c:v>
                </c:pt>
                <c:pt idx="116277">
                  <c:v>269.38535294122499</c:v>
                </c:pt>
                <c:pt idx="116278">
                  <c:v>269.38766969649799</c:v>
                </c:pt>
                <c:pt idx="116279">
                  <c:v>269.38998645177202</c:v>
                </c:pt>
                <c:pt idx="116280">
                  <c:v>269.39230320704598</c:v>
                </c:pt>
                <c:pt idx="116281">
                  <c:v>269.39461996231898</c:v>
                </c:pt>
                <c:pt idx="116282">
                  <c:v>269.39693671759301</c:v>
                </c:pt>
                <c:pt idx="116283">
                  <c:v>269.39925347286601</c:v>
                </c:pt>
                <c:pt idx="116284">
                  <c:v>269.40157022813997</c:v>
                </c:pt>
                <c:pt idx="116285">
                  <c:v>269.40388698341297</c:v>
                </c:pt>
                <c:pt idx="116286">
                  <c:v>269.406203738687</c:v>
                </c:pt>
                <c:pt idx="116287">
                  <c:v>269.40852049396</c:v>
                </c:pt>
                <c:pt idx="116288">
                  <c:v>269.41083724923402</c:v>
                </c:pt>
                <c:pt idx="116289">
                  <c:v>269.41315400450702</c:v>
                </c:pt>
                <c:pt idx="116290">
                  <c:v>269.41547075978099</c:v>
                </c:pt>
                <c:pt idx="116291">
                  <c:v>269.41778751505399</c:v>
                </c:pt>
                <c:pt idx="116292">
                  <c:v>269.42010427032801</c:v>
                </c:pt>
                <c:pt idx="116293">
                  <c:v>269.42242102560101</c:v>
                </c:pt>
                <c:pt idx="116294">
                  <c:v>269.42473778087498</c:v>
                </c:pt>
                <c:pt idx="116295">
                  <c:v>269.42705453614798</c:v>
                </c:pt>
                <c:pt idx="116296">
                  <c:v>269.429371291422</c:v>
                </c:pt>
                <c:pt idx="116297">
                  <c:v>269.431688046695</c:v>
                </c:pt>
                <c:pt idx="116298">
                  <c:v>269.43400480196902</c:v>
                </c:pt>
                <c:pt idx="116299">
                  <c:v>269.43632155724202</c:v>
                </c:pt>
                <c:pt idx="116300">
                  <c:v>269.43863831251599</c:v>
                </c:pt>
                <c:pt idx="116301">
                  <c:v>269.44095506778899</c:v>
                </c:pt>
                <c:pt idx="116302">
                  <c:v>269.44327182306301</c:v>
                </c:pt>
                <c:pt idx="116303">
                  <c:v>269.44558857833601</c:v>
                </c:pt>
                <c:pt idx="116304">
                  <c:v>269.44790533360998</c:v>
                </c:pt>
                <c:pt idx="116305">
                  <c:v>269.45022208888298</c:v>
                </c:pt>
                <c:pt idx="116306">
                  <c:v>269.452538844157</c:v>
                </c:pt>
                <c:pt idx="116307">
                  <c:v>269.45485559943</c:v>
                </c:pt>
                <c:pt idx="116308">
                  <c:v>269.45717235470403</c:v>
                </c:pt>
                <c:pt idx="116309">
                  <c:v>269.45948910997703</c:v>
                </c:pt>
                <c:pt idx="116310">
                  <c:v>269.46180586525099</c:v>
                </c:pt>
                <c:pt idx="116311">
                  <c:v>269.46412262052399</c:v>
                </c:pt>
                <c:pt idx="116312">
                  <c:v>269.46643937579802</c:v>
                </c:pt>
                <c:pt idx="116313">
                  <c:v>269.46875613107102</c:v>
                </c:pt>
                <c:pt idx="116314">
                  <c:v>269.47107288634498</c:v>
                </c:pt>
                <c:pt idx="116315">
                  <c:v>269.47338964161798</c:v>
                </c:pt>
                <c:pt idx="116316">
                  <c:v>269.47570639689201</c:v>
                </c:pt>
                <c:pt idx="116317">
                  <c:v>269.47802315216501</c:v>
                </c:pt>
                <c:pt idx="116318">
                  <c:v>269.48033990743897</c:v>
                </c:pt>
                <c:pt idx="116319">
                  <c:v>269.48265666271197</c:v>
                </c:pt>
                <c:pt idx="116320">
                  <c:v>269.484973417986</c:v>
                </c:pt>
                <c:pt idx="116321">
                  <c:v>269.487290173259</c:v>
                </c:pt>
                <c:pt idx="116322">
                  <c:v>269.48960692853302</c:v>
                </c:pt>
                <c:pt idx="116323">
                  <c:v>269.49192368380699</c:v>
                </c:pt>
                <c:pt idx="116324">
                  <c:v>269.49424043907999</c:v>
                </c:pt>
                <c:pt idx="116325">
                  <c:v>269.49655719435401</c:v>
                </c:pt>
                <c:pt idx="116326">
                  <c:v>269.49887394962701</c:v>
                </c:pt>
                <c:pt idx="116327">
                  <c:v>269.50119070490098</c:v>
                </c:pt>
                <c:pt idx="116328">
                  <c:v>269.50350746017398</c:v>
                </c:pt>
                <c:pt idx="116329">
                  <c:v>269.505824215448</c:v>
                </c:pt>
                <c:pt idx="116330">
                  <c:v>269.508140970721</c:v>
                </c:pt>
                <c:pt idx="116331">
                  <c:v>269.51045772599502</c:v>
                </c:pt>
                <c:pt idx="116332">
                  <c:v>269.51277448126802</c:v>
                </c:pt>
                <c:pt idx="116333">
                  <c:v>269.51509123654199</c:v>
                </c:pt>
                <c:pt idx="116334">
                  <c:v>269.51740799181499</c:v>
                </c:pt>
                <c:pt idx="116335">
                  <c:v>269.51972474708901</c:v>
                </c:pt>
                <c:pt idx="116336">
                  <c:v>269.52204150236201</c:v>
                </c:pt>
                <c:pt idx="116337">
                  <c:v>269.52435825763598</c:v>
                </c:pt>
                <c:pt idx="116338">
                  <c:v>269.52667501290898</c:v>
                </c:pt>
                <c:pt idx="116339">
                  <c:v>269.528991768183</c:v>
                </c:pt>
                <c:pt idx="116340">
                  <c:v>269.531308523456</c:v>
                </c:pt>
                <c:pt idx="116341">
                  <c:v>269.53362527873003</c:v>
                </c:pt>
                <c:pt idx="116342">
                  <c:v>269.53594203400303</c:v>
                </c:pt>
                <c:pt idx="116343">
                  <c:v>269.53825878927699</c:v>
                </c:pt>
                <c:pt idx="116344">
                  <c:v>269.54057554454999</c:v>
                </c:pt>
                <c:pt idx="116345">
                  <c:v>269.54289229982402</c:v>
                </c:pt>
                <c:pt idx="116346">
                  <c:v>269.54520905509702</c:v>
                </c:pt>
                <c:pt idx="116347">
                  <c:v>269.54752581037098</c:v>
                </c:pt>
                <c:pt idx="116348">
                  <c:v>269.54984256564398</c:v>
                </c:pt>
                <c:pt idx="116349">
                  <c:v>269.55215932091801</c:v>
                </c:pt>
                <c:pt idx="116350">
                  <c:v>269.55447607619101</c:v>
                </c:pt>
                <c:pt idx="116351">
                  <c:v>269.55679283146497</c:v>
                </c:pt>
                <c:pt idx="116352">
                  <c:v>269.55910958673797</c:v>
                </c:pt>
                <c:pt idx="116353">
                  <c:v>269.561426342012</c:v>
                </c:pt>
                <c:pt idx="116354">
                  <c:v>269.563743097285</c:v>
                </c:pt>
                <c:pt idx="116355">
                  <c:v>269.56605985255902</c:v>
                </c:pt>
                <c:pt idx="116356">
                  <c:v>269.56837660783202</c:v>
                </c:pt>
                <c:pt idx="116357">
                  <c:v>269.57069336310599</c:v>
                </c:pt>
                <c:pt idx="116358">
                  <c:v>269.57301011837899</c:v>
                </c:pt>
                <c:pt idx="116359">
                  <c:v>269.57532687365301</c:v>
                </c:pt>
                <c:pt idx="116360">
                  <c:v>269.57764362892601</c:v>
                </c:pt>
                <c:pt idx="116361">
                  <c:v>269.57996038419998</c:v>
                </c:pt>
                <c:pt idx="116362">
                  <c:v>269.58227713947298</c:v>
                </c:pt>
                <c:pt idx="116363">
                  <c:v>269.584593894747</c:v>
                </c:pt>
                <c:pt idx="116364">
                  <c:v>269.58691065002</c:v>
                </c:pt>
                <c:pt idx="116365">
                  <c:v>269.58922740529403</c:v>
                </c:pt>
                <c:pt idx="116366">
                  <c:v>269.59154416056799</c:v>
                </c:pt>
                <c:pt idx="116367">
                  <c:v>269.59386091584099</c:v>
                </c:pt>
                <c:pt idx="116368">
                  <c:v>269.59617767111502</c:v>
                </c:pt>
                <c:pt idx="116369">
                  <c:v>269.59849442638802</c:v>
                </c:pt>
                <c:pt idx="116370">
                  <c:v>269.60081118166198</c:v>
                </c:pt>
                <c:pt idx="116371">
                  <c:v>269.60312793693498</c:v>
                </c:pt>
                <c:pt idx="116372">
                  <c:v>269.60544469220901</c:v>
                </c:pt>
                <c:pt idx="116373">
                  <c:v>269.60776144748201</c:v>
                </c:pt>
                <c:pt idx="116374">
                  <c:v>269.61007820275597</c:v>
                </c:pt>
                <c:pt idx="116375">
                  <c:v>269.61239495802897</c:v>
                </c:pt>
                <c:pt idx="116376">
                  <c:v>269.614711713303</c:v>
                </c:pt>
                <c:pt idx="116377">
                  <c:v>269.617028468576</c:v>
                </c:pt>
                <c:pt idx="116378">
                  <c:v>269.61934522385002</c:v>
                </c:pt>
                <c:pt idx="116379">
                  <c:v>269.62166197912302</c:v>
                </c:pt>
                <c:pt idx="116380">
                  <c:v>269.62397873439699</c:v>
                </c:pt>
                <c:pt idx="116381">
                  <c:v>269.62629548966999</c:v>
                </c:pt>
                <c:pt idx="116382">
                  <c:v>269.62861224494401</c:v>
                </c:pt>
                <c:pt idx="116383">
                  <c:v>269.63092900021701</c:v>
                </c:pt>
                <c:pt idx="116384">
                  <c:v>269.63324575549098</c:v>
                </c:pt>
                <c:pt idx="116385">
                  <c:v>269.63556251076398</c:v>
                </c:pt>
                <c:pt idx="116386">
                  <c:v>269.637879266038</c:v>
                </c:pt>
                <c:pt idx="116387">
                  <c:v>269.640196021311</c:v>
                </c:pt>
                <c:pt idx="116388">
                  <c:v>269.64251277658502</c:v>
                </c:pt>
                <c:pt idx="116389">
                  <c:v>269.64482953185802</c:v>
                </c:pt>
                <c:pt idx="116390">
                  <c:v>269.64714628713199</c:v>
                </c:pt>
                <c:pt idx="116391">
                  <c:v>269.64946304240499</c:v>
                </c:pt>
                <c:pt idx="116392">
                  <c:v>269.65177979767901</c:v>
                </c:pt>
                <c:pt idx="116393">
                  <c:v>269.65409655295201</c:v>
                </c:pt>
                <c:pt idx="116394">
                  <c:v>269.65641330822598</c:v>
                </c:pt>
                <c:pt idx="116395">
                  <c:v>269.65873006349898</c:v>
                </c:pt>
                <c:pt idx="116396">
                  <c:v>269.661046818773</c:v>
                </c:pt>
                <c:pt idx="116397">
                  <c:v>269.663363574046</c:v>
                </c:pt>
                <c:pt idx="116398">
                  <c:v>269.66568032932003</c:v>
                </c:pt>
                <c:pt idx="116399">
                  <c:v>269.66799708459303</c:v>
                </c:pt>
                <c:pt idx="116400">
                  <c:v>269.67031383986699</c:v>
                </c:pt>
                <c:pt idx="116401">
                  <c:v>269.67263059513999</c:v>
                </c:pt>
                <c:pt idx="116402">
                  <c:v>269.67494735041402</c:v>
                </c:pt>
                <c:pt idx="116403">
                  <c:v>269.67726410568702</c:v>
                </c:pt>
                <c:pt idx="116404">
                  <c:v>269.67958086096098</c:v>
                </c:pt>
                <c:pt idx="116405">
                  <c:v>269.68189761623398</c:v>
                </c:pt>
                <c:pt idx="116406">
                  <c:v>269.68421437150801</c:v>
                </c:pt>
                <c:pt idx="116407">
                  <c:v>269.68653112678101</c:v>
                </c:pt>
                <c:pt idx="116408">
                  <c:v>269.68884788205497</c:v>
                </c:pt>
                <c:pt idx="116409">
                  <c:v>269.691164637329</c:v>
                </c:pt>
                <c:pt idx="116410">
                  <c:v>269.693481392602</c:v>
                </c:pt>
                <c:pt idx="116411">
                  <c:v>269.69579814787602</c:v>
                </c:pt>
                <c:pt idx="116412">
                  <c:v>269.69811490314902</c:v>
                </c:pt>
                <c:pt idx="116413">
                  <c:v>269.70043165842299</c:v>
                </c:pt>
                <c:pt idx="116414">
                  <c:v>269.70274841369599</c:v>
                </c:pt>
                <c:pt idx="116415">
                  <c:v>269.70506516897001</c:v>
                </c:pt>
                <c:pt idx="116416">
                  <c:v>269.70738192424301</c:v>
                </c:pt>
                <c:pt idx="116417">
                  <c:v>269.70969867951698</c:v>
                </c:pt>
                <c:pt idx="116418">
                  <c:v>269.71201543478998</c:v>
                </c:pt>
                <c:pt idx="116419">
                  <c:v>269.714332190064</c:v>
                </c:pt>
                <c:pt idx="116420">
                  <c:v>269.716648945337</c:v>
                </c:pt>
                <c:pt idx="116421">
                  <c:v>269.71896570061102</c:v>
                </c:pt>
                <c:pt idx="116422">
                  <c:v>269.72128245588402</c:v>
                </c:pt>
                <c:pt idx="116423">
                  <c:v>269.72359921115799</c:v>
                </c:pt>
                <c:pt idx="116424">
                  <c:v>269.72591596643099</c:v>
                </c:pt>
                <c:pt idx="116425">
                  <c:v>269.72823272170501</c:v>
                </c:pt>
                <c:pt idx="116426">
                  <c:v>269.73054947697801</c:v>
                </c:pt>
                <c:pt idx="116427">
                  <c:v>269.73286623225198</c:v>
                </c:pt>
                <c:pt idx="116428">
                  <c:v>269.73518298752498</c:v>
                </c:pt>
                <c:pt idx="116429">
                  <c:v>269.737499742799</c:v>
                </c:pt>
                <c:pt idx="116430">
                  <c:v>269.739816498072</c:v>
                </c:pt>
                <c:pt idx="116431">
                  <c:v>269.74213325334603</c:v>
                </c:pt>
                <c:pt idx="116432">
                  <c:v>269.74445000861903</c:v>
                </c:pt>
                <c:pt idx="116433">
                  <c:v>269.74676676389299</c:v>
                </c:pt>
                <c:pt idx="116434">
                  <c:v>269.74908351916599</c:v>
                </c:pt>
                <c:pt idx="116435">
                  <c:v>269.75140027444002</c:v>
                </c:pt>
                <c:pt idx="116436">
                  <c:v>269.75371702971302</c:v>
                </c:pt>
                <c:pt idx="116437">
                  <c:v>269.75603378498698</c:v>
                </c:pt>
                <c:pt idx="116438">
                  <c:v>269.75835054025998</c:v>
                </c:pt>
                <c:pt idx="116439">
                  <c:v>269.76066729553401</c:v>
                </c:pt>
                <c:pt idx="116440">
                  <c:v>269.76298405080701</c:v>
                </c:pt>
                <c:pt idx="116441">
                  <c:v>269.76530080608097</c:v>
                </c:pt>
                <c:pt idx="116442">
                  <c:v>269.76761756135397</c:v>
                </c:pt>
                <c:pt idx="116443">
                  <c:v>269.769934316628</c:v>
                </c:pt>
                <c:pt idx="116444">
                  <c:v>269.772251071901</c:v>
                </c:pt>
                <c:pt idx="116445">
                  <c:v>269.77456782717502</c:v>
                </c:pt>
                <c:pt idx="116446">
                  <c:v>269.77688458244802</c:v>
                </c:pt>
                <c:pt idx="116447">
                  <c:v>269.77920133772199</c:v>
                </c:pt>
                <c:pt idx="116448">
                  <c:v>269.78151809299499</c:v>
                </c:pt>
                <c:pt idx="116449">
                  <c:v>269.78383484826901</c:v>
                </c:pt>
                <c:pt idx="116450">
                  <c:v>269.78615160354201</c:v>
                </c:pt>
                <c:pt idx="116451">
                  <c:v>269.78846835881598</c:v>
                </c:pt>
                <c:pt idx="116452">
                  <c:v>269.79078511409</c:v>
                </c:pt>
                <c:pt idx="116453">
                  <c:v>269.793101869363</c:v>
                </c:pt>
                <c:pt idx="116454">
                  <c:v>269.79541862463702</c:v>
                </c:pt>
                <c:pt idx="116455">
                  <c:v>269.79773537991002</c:v>
                </c:pt>
                <c:pt idx="116456">
                  <c:v>269.80005213518399</c:v>
                </c:pt>
                <c:pt idx="116457">
                  <c:v>269.80236889045699</c:v>
                </c:pt>
                <c:pt idx="116458">
                  <c:v>269.80468564573101</c:v>
                </c:pt>
                <c:pt idx="116459">
                  <c:v>269.80700240100401</c:v>
                </c:pt>
                <c:pt idx="116460">
                  <c:v>269.80931915627798</c:v>
                </c:pt>
                <c:pt idx="116461">
                  <c:v>269.81163591155098</c:v>
                </c:pt>
                <c:pt idx="116462">
                  <c:v>269.813952666825</c:v>
                </c:pt>
                <c:pt idx="116463">
                  <c:v>269.816269422098</c:v>
                </c:pt>
                <c:pt idx="116464">
                  <c:v>269.81858617737203</c:v>
                </c:pt>
                <c:pt idx="116465">
                  <c:v>269.82090293264503</c:v>
                </c:pt>
                <c:pt idx="116466">
                  <c:v>269.82321968791899</c:v>
                </c:pt>
                <c:pt idx="116467">
                  <c:v>269.82553644319199</c:v>
                </c:pt>
                <c:pt idx="116468">
                  <c:v>269.82785319846602</c:v>
                </c:pt>
                <c:pt idx="116469">
                  <c:v>269.83016995373902</c:v>
                </c:pt>
                <c:pt idx="116470">
                  <c:v>269.83248670901298</c:v>
                </c:pt>
                <c:pt idx="116471">
                  <c:v>269.83480346428598</c:v>
                </c:pt>
                <c:pt idx="116472">
                  <c:v>269.83712021956001</c:v>
                </c:pt>
                <c:pt idx="116473">
                  <c:v>269.83943697483301</c:v>
                </c:pt>
                <c:pt idx="116474">
                  <c:v>269.84175373010697</c:v>
                </c:pt>
                <c:pt idx="116475">
                  <c:v>269.84407048537997</c:v>
                </c:pt>
                <c:pt idx="116476">
                  <c:v>269.846387240654</c:v>
                </c:pt>
                <c:pt idx="116477">
                  <c:v>269.848703995927</c:v>
                </c:pt>
                <c:pt idx="116478">
                  <c:v>269.85102075120102</c:v>
                </c:pt>
                <c:pt idx="116479">
                  <c:v>269.85333750647402</c:v>
                </c:pt>
                <c:pt idx="116480">
                  <c:v>269.85565426174799</c:v>
                </c:pt>
                <c:pt idx="116481">
                  <c:v>269.85797101702099</c:v>
                </c:pt>
                <c:pt idx="116482">
                  <c:v>269.86028777229501</c:v>
                </c:pt>
                <c:pt idx="116483">
                  <c:v>269.86260452756801</c:v>
                </c:pt>
                <c:pt idx="116484">
                  <c:v>269.86492128284198</c:v>
                </c:pt>
                <c:pt idx="116485">
                  <c:v>269.86723803811498</c:v>
                </c:pt>
                <c:pt idx="116486">
                  <c:v>269.869554793389</c:v>
                </c:pt>
                <c:pt idx="116487">
                  <c:v>269.871871548662</c:v>
                </c:pt>
                <c:pt idx="116488">
                  <c:v>269.87418830393602</c:v>
                </c:pt>
                <c:pt idx="116489">
                  <c:v>269.87650505920902</c:v>
                </c:pt>
                <c:pt idx="116490">
                  <c:v>269.87882181448299</c:v>
                </c:pt>
                <c:pt idx="116491">
                  <c:v>269.88113856975599</c:v>
                </c:pt>
                <c:pt idx="116492">
                  <c:v>269.88345532503001</c:v>
                </c:pt>
                <c:pt idx="116493">
                  <c:v>269.88577208030301</c:v>
                </c:pt>
                <c:pt idx="116494">
                  <c:v>269.88808883557698</c:v>
                </c:pt>
                <c:pt idx="116495">
                  <c:v>269.890405590851</c:v>
                </c:pt>
                <c:pt idx="116496">
                  <c:v>269.892722346124</c:v>
                </c:pt>
                <c:pt idx="116497">
                  <c:v>269.89503910139803</c:v>
                </c:pt>
                <c:pt idx="116498">
                  <c:v>269.89735585667103</c:v>
                </c:pt>
                <c:pt idx="116499">
                  <c:v>269.89967261194499</c:v>
                </c:pt>
                <c:pt idx="116500">
                  <c:v>269.90198936721799</c:v>
                </c:pt>
                <c:pt idx="116501">
                  <c:v>269.90430612249202</c:v>
                </c:pt>
                <c:pt idx="116502">
                  <c:v>269.90662287776502</c:v>
                </c:pt>
                <c:pt idx="116503">
                  <c:v>269.90893963303898</c:v>
                </c:pt>
                <c:pt idx="116504">
                  <c:v>269.91125638831198</c:v>
                </c:pt>
                <c:pt idx="116505">
                  <c:v>269.91357314358601</c:v>
                </c:pt>
                <c:pt idx="116506">
                  <c:v>269.91588989885901</c:v>
                </c:pt>
                <c:pt idx="116507">
                  <c:v>269.91820665413297</c:v>
                </c:pt>
                <c:pt idx="116508">
                  <c:v>269.92052340940597</c:v>
                </c:pt>
                <c:pt idx="116509">
                  <c:v>269.92284016468</c:v>
                </c:pt>
                <c:pt idx="116510">
                  <c:v>269.925156919953</c:v>
                </c:pt>
                <c:pt idx="116511">
                  <c:v>269.92747367522702</c:v>
                </c:pt>
                <c:pt idx="116512">
                  <c:v>269.92979043050002</c:v>
                </c:pt>
                <c:pt idx="116513">
                  <c:v>269.93210718577399</c:v>
                </c:pt>
                <c:pt idx="116514">
                  <c:v>269.93442394104699</c:v>
                </c:pt>
                <c:pt idx="116515">
                  <c:v>269.93674069632101</c:v>
                </c:pt>
                <c:pt idx="116516">
                  <c:v>269.93905745159401</c:v>
                </c:pt>
                <c:pt idx="116517">
                  <c:v>269.94137420686798</c:v>
                </c:pt>
                <c:pt idx="116518">
                  <c:v>269.94369096214098</c:v>
                </c:pt>
                <c:pt idx="116519">
                  <c:v>269.946007717415</c:v>
                </c:pt>
                <c:pt idx="116520">
                  <c:v>269.948324472688</c:v>
                </c:pt>
                <c:pt idx="116521">
                  <c:v>269.95064122796202</c:v>
                </c:pt>
                <c:pt idx="116522">
                  <c:v>269.95295798323502</c:v>
                </c:pt>
                <c:pt idx="116523">
                  <c:v>269.95527473850899</c:v>
                </c:pt>
                <c:pt idx="116524">
                  <c:v>269.95759149378199</c:v>
                </c:pt>
                <c:pt idx="116525">
                  <c:v>269.95990824905601</c:v>
                </c:pt>
                <c:pt idx="116526">
                  <c:v>269.96222500432901</c:v>
                </c:pt>
                <c:pt idx="116527">
                  <c:v>269.96454175960298</c:v>
                </c:pt>
                <c:pt idx="116528">
                  <c:v>269.96685851487598</c:v>
                </c:pt>
                <c:pt idx="116529">
                  <c:v>269.96917527015</c:v>
                </c:pt>
                <c:pt idx="116530">
                  <c:v>269.971492025423</c:v>
                </c:pt>
                <c:pt idx="116531">
                  <c:v>269.97380878069703</c:v>
                </c:pt>
                <c:pt idx="116532">
                  <c:v>269.97612553597003</c:v>
                </c:pt>
                <c:pt idx="116533">
                  <c:v>269.97844229124399</c:v>
                </c:pt>
                <c:pt idx="116534">
                  <c:v>269.98075904651699</c:v>
                </c:pt>
                <c:pt idx="116535">
                  <c:v>269.98307580179102</c:v>
                </c:pt>
                <c:pt idx="116536">
                  <c:v>269.98539255706498</c:v>
                </c:pt>
                <c:pt idx="116537">
                  <c:v>269.98770931233798</c:v>
                </c:pt>
                <c:pt idx="116538">
                  <c:v>269.99002606761201</c:v>
                </c:pt>
                <c:pt idx="116539">
                  <c:v>269.99234282288501</c:v>
                </c:pt>
                <c:pt idx="116540">
                  <c:v>269.99465957815897</c:v>
                </c:pt>
                <c:pt idx="116541">
                  <c:v>269.99697633343197</c:v>
                </c:pt>
                <c:pt idx="116542">
                  <c:v>269.999293088706</c:v>
                </c:pt>
                <c:pt idx="116543">
                  <c:v>270.001609843979</c:v>
                </c:pt>
                <c:pt idx="116544">
                  <c:v>270.00392659925302</c:v>
                </c:pt>
                <c:pt idx="116545">
                  <c:v>270.00624335452602</c:v>
                </c:pt>
                <c:pt idx="116546">
                  <c:v>270.00856010979999</c:v>
                </c:pt>
                <c:pt idx="116547">
                  <c:v>270.01087686507299</c:v>
                </c:pt>
                <c:pt idx="116548">
                  <c:v>270.01319362034701</c:v>
                </c:pt>
                <c:pt idx="116549">
                  <c:v>270.01551037562001</c:v>
                </c:pt>
                <c:pt idx="116550">
                  <c:v>270.01782713089398</c:v>
                </c:pt>
                <c:pt idx="116551">
                  <c:v>270.02014388616698</c:v>
                </c:pt>
                <c:pt idx="116552">
                  <c:v>270.022460641441</c:v>
                </c:pt>
                <c:pt idx="116553">
                  <c:v>270.024777396714</c:v>
                </c:pt>
                <c:pt idx="116554">
                  <c:v>270.02709415198802</c:v>
                </c:pt>
                <c:pt idx="116555">
                  <c:v>270.02941090726102</c:v>
                </c:pt>
                <c:pt idx="116556">
                  <c:v>270.03172766253499</c:v>
                </c:pt>
                <c:pt idx="116557">
                  <c:v>270.03404441780799</c:v>
                </c:pt>
                <c:pt idx="116558">
                  <c:v>270.03636117308201</c:v>
                </c:pt>
                <c:pt idx="116559">
                  <c:v>270.03867792835501</c:v>
                </c:pt>
                <c:pt idx="116560">
                  <c:v>270.04099468362898</c:v>
                </c:pt>
                <c:pt idx="116561">
                  <c:v>270.04331143890198</c:v>
                </c:pt>
                <c:pt idx="116562">
                  <c:v>270.045628194176</c:v>
                </c:pt>
                <c:pt idx="116563">
                  <c:v>270.047944949449</c:v>
                </c:pt>
                <c:pt idx="116564">
                  <c:v>270.05026170472303</c:v>
                </c:pt>
                <c:pt idx="116565">
                  <c:v>270.05257845999603</c:v>
                </c:pt>
                <c:pt idx="116566">
                  <c:v>270.05489521526999</c:v>
                </c:pt>
                <c:pt idx="116567">
                  <c:v>270.05721197054299</c:v>
                </c:pt>
                <c:pt idx="116568">
                  <c:v>270.05952872581702</c:v>
                </c:pt>
                <c:pt idx="116569">
                  <c:v>270.06184548109002</c:v>
                </c:pt>
                <c:pt idx="116570">
                  <c:v>270.06416223636398</c:v>
                </c:pt>
                <c:pt idx="116571">
                  <c:v>270.06647899163698</c:v>
                </c:pt>
                <c:pt idx="116572">
                  <c:v>270.06879574691101</c:v>
                </c:pt>
                <c:pt idx="116573">
                  <c:v>270.07111250218401</c:v>
                </c:pt>
                <c:pt idx="116574">
                  <c:v>270.07342925745797</c:v>
                </c:pt>
                <c:pt idx="116575">
                  <c:v>270.07574601273097</c:v>
                </c:pt>
                <c:pt idx="116576">
                  <c:v>270.078062768005</c:v>
                </c:pt>
                <c:pt idx="116577">
                  <c:v>270.080379523278</c:v>
                </c:pt>
                <c:pt idx="116578">
                  <c:v>270.08269627855202</c:v>
                </c:pt>
                <c:pt idx="116579">
                  <c:v>270.08501303382599</c:v>
                </c:pt>
                <c:pt idx="116580">
                  <c:v>270.08732978909899</c:v>
                </c:pt>
                <c:pt idx="116581">
                  <c:v>270.08964654437301</c:v>
                </c:pt>
                <c:pt idx="116582">
                  <c:v>270.09196329964601</c:v>
                </c:pt>
                <c:pt idx="116583">
                  <c:v>270.09428005491998</c:v>
                </c:pt>
                <c:pt idx="116584">
                  <c:v>270.09659681019298</c:v>
                </c:pt>
                <c:pt idx="116585">
                  <c:v>270.098913565467</c:v>
                </c:pt>
                <c:pt idx="116586">
                  <c:v>270.10123032074</c:v>
                </c:pt>
                <c:pt idx="116587">
                  <c:v>270.10354707601402</c:v>
                </c:pt>
                <c:pt idx="116588">
                  <c:v>270.10586383128702</c:v>
                </c:pt>
                <c:pt idx="116589">
                  <c:v>270.10818058656099</c:v>
                </c:pt>
                <c:pt idx="116590">
                  <c:v>270.11049734183399</c:v>
                </c:pt>
                <c:pt idx="116591">
                  <c:v>270.11281409710801</c:v>
                </c:pt>
                <c:pt idx="116592">
                  <c:v>270.11513085238101</c:v>
                </c:pt>
                <c:pt idx="116593">
                  <c:v>270.11744760765498</c:v>
                </c:pt>
                <c:pt idx="116594">
                  <c:v>270.11976436292798</c:v>
                </c:pt>
                <c:pt idx="116595">
                  <c:v>270.122081118202</c:v>
                </c:pt>
                <c:pt idx="116596">
                  <c:v>270.124397873475</c:v>
                </c:pt>
                <c:pt idx="116597">
                  <c:v>270.12671462874903</c:v>
                </c:pt>
                <c:pt idx="116598">
                  <c:v>270.12903138402203</c:v>
                </c:pt>
                <c:pt idx="116599">
                  <c:v>270.13134813929599</c:v>
                </c:pt>
                <c:pt idx="116600">
                  <c:v>270.13366489456899</c:v>
                </c:pt>
                <c:pt idx="116601">
                  <c:v>270.13598164984302</c:v>
                </c:pt>
                <c:pt idx="116602">
                  <c:v>270.13829840511602</c:v>
                </c:pt>
                <c:pt idx="116603">
                  <c:v>270.14061516038998</c:v>
                </c:pt>
                <c:pt idx="116604">
                  <c:v>270.14293191566298</c:v>
                </c:pt>
                <c:pt idx="116605">
                  <c:v>270.14524867093701</c:v>
                </c:pt>
                <c:pt idx="116606">
                  <c:v>270.14756542621001</c:v>
                </c:pt>
                <c:pt idx="116607">
                  <c:v>270.14988218148397</c:v>
                </c:pt>
                <c:pt idx="116608">
                  <c:v>270.15219893675697</c:v>
                </c:pt>
                <c:pt idx="116609">
                  <c:v>270.154515692031</c:v>
                </c:pt>
                <c:pt idx="116610">
                  <c:v>270.156832447304</c:v>
                </c:pt>
                <c:pt idx="116611">
                  <c:v>270.15914920257802</c:v>
                </c:pt>
                <c:pt idx="116612">
                  <c:v>270.16146595785102</c:v>
                </c:pt>
                <c:pt idx="116613">
                  <c:v>270.16378271312499</c:v>
                </c:pt>
                <c:pt idx="116614">
                  <c:v>270.16609946839799</c:v>
                </c:pt>
                <c:pt idx="116615">
                  <c:v>270.16841622367201</c:v>
                </c:pt>
                <c:pt idx="116616">
                  <c:v>270.17073297894501</c:v>
                </c:pt>
                <c:pt idx="116617">
                  <c:v>270.17304973421898</c:v>
                </c:pt>
                <c:pt idx="116618">
                  <c:v>270.17536648949198</c:v>
                </c:pt>
                <c:pt idx="116619">
                  <c:v>270.177683244766</c:v>
                </c:pt>
                <c:pt idx="116620">
                  <c:v>270.180000000039</c:v>
                </c:pt>
                <c:pt idx="116621">
                  <c:v>270.18231675531302</c:v>
                </c:pt>
                <c:pt idx="116622">
                  <c:v>270.18463351058699</c:v>
                </c:pt>
                <c:pt idx="116623">
                  <c:v>270.18695026585999</c:v>
                </c:pt>
                <c:pt idx="116624">
                  <c:v>270.18926702113401</c:v>
                </c:pt>
                <c:pt idx="116625">
                  <c:v>270.19158377640701</c:v>
                </c:pt>
                <c:pt idx="116626">
                  <c:v>270.19390053168098</c:v>
                </c:pt>
                <c:pt idx="116627">
                  <c:v>270.19621728695398</c:v>
                </c:pt>
                <c:pt idx="116628">
                  <c:v>270.198534042228</c:v>
                </c:pt>
                <c:pt idx="116629">
                  <c:v>270.200850797501</c:v>
                </c:pt>
                <c:pt idx="116630">
                  <c:v>270.20316755277503</c:v>
                </c:pt>
                <c:pt idx="116631">
                  <c:v>270.20548430804803</c:v>
                </c:pt>
                <c:pt idx="116632">
                  <c:v>270.20780106332199</c:v>
                </c:pt>
                <c:pt idx="116633">
                  <c:v>270.21011781859499</c:v>
                </c:pt>
                <c:pt idx="116634">
                  <c:v>270.21243457386902</c:v>
                </c:pt>
                <c:pt idx="116635">
                  <c:v>270.21475132914202</c:v>
                </c:pt>
                <c:pt idx="116636">
                  <c:v>270.21706808441598</c:v>
                </c:pt>
                <c:pt idx="116637">
                  <c:v>270.21938483968898</c:v>
                </c:pt>
                <c:pt idx="116638">
                  <c:v>270.22170159496301</c:v>
                </c:pt>
                <c:pt idx="116639">
                  <c:v>270.22401835023601</c:v>
                </c:pt>
                <c:pt idx="116640">
                  <c:v>270.22633510550997</c:v>
                </c:pt>
                <c:pt idx="116641">
                  <c:v>270.22865186078297</c:v>
                </c:pt>
                <c:pt idx="116642">
                  <c:v>270.230968616057</c:v>
                </c:pt>
                <c:pt idx="116643">
                  <c:v>270.23328537133</c:v>
                </c:pt>
                <c:pt idx="116644">
                  <c:v>270.23560212660402</c:v>
                </c:pt>
                <c:pt idx="116645">
                  <c:v>270.23791888187702</c:v>
                </c:pt>
                <c:pt idx="116646">
                  <c:v>270.24023563715099</c:v>
                </c:pt>
                <c:pt idx="116647">
                  <c:v>270.24255239242399</c:v>
                </c:pt>
                <c:pt idx="116648">
                  <c:v>270.24486914769801</c:v>
                </c:pt>
                <c:pt idx="116649">
                  <c:v>270.24718590297101</c:v>
                </c:pt>
                <c:pt idx="116650">
                  <c:v>270.24950265824498</c:v>
                </c:pt>
                <c:pt idx="116651">
                  <c:v>270.25181941351798</c:v>
                </c:pt>
                <c:pt idx="116652">
                  <c:v>270.254136168792</c:v>
                </c:pt>
                <c:pt idx="116653">
                  <c:v>270.256452924065</c:v>
                </c:pt>
                <c:pt idx="116654">
                  <c:v>270.25876967933903</c:v>
                </c:pt>
                <c:pt idx="116655">
                  <c:v>270.26108643461203</c:v>
                </c:pt>
                <c:pt idx="116656">
                  <c:v>270.26340318988599</c:v>
                </c:pt>
                <c:pt idx="116657">
                  <c:v>270.26571994515899</c:v>
                </c:pt>
                <c:pt idx="116658">
                  <c:v>270.26803670043302</c:v>
                </c:pt>
                <c:pt idx="116659">
                  <c:v>270.27035345570602</c:v>
                </c:pt>
                <c:pt idx="116660">
                  <c:v>270.27267021097998</c:v>
                </c:pt>
                <c:pt idx="116661">
                  <c:v>270.27498696625298</c:v>
                </c:pt>
                <c:pt idx="116662">
                  <c:v>270.27730372152701</c:v>
                </c:pt>
                <c:pt idx="116663">
                  <c:v>270.27962047680001</c:v>
                </c:pt>
                <c:pt idx="116664">
                  <c:v>270.28193723207397</c:v>
                </c:pt>
                <c:pt idx="116665">
                  <c:v>270.284253987348</c:v>
                </c:pt>
                <c:pt idx="116666">
                  <c:v>270.286570742621</c:v>
                </c:pt>
                <c:pt idx="116667">
                  <c:v>270.28888749789502</c:v>
                </c:pt>
                <c:pt idx="116668">
                  <c:v>270.29120425316802</c:v>
                </c:pt>
                <c:pt idx="116669">
                  <c:v>270.29352100844199</c:v>
                </c:pt>
                <c:pt idx="116670">
                  <c:v>270.29583776371499</c:v>
                </c:pt>
                <c:pt idx="116671">
                  <c:v>270.29815451898901</c:v>
                </c:pt>
                <c:pt idx="116672">
                  <c:v>270.30047127426201</c:v>
                </c:pt>
                <c:pt idx="116673">
                  <c:v>270.30278802953598</c:v>
                </c:pt>
                <c:pt idx="116674">
                  <c:v>270.30510478480898</c:v>
                </c:pt>
                <c:pt idx="116675">
                  <c:v>270.307421540083</c:v>
                </c:pt>
                <c:pt idx="116676">
                  <c:v>270.309738295356</c:v>
                </c:pt>
                <c:pt idx="116677">
                  <c:v>270.31205505063002</c:v>
                </c:pt>
                <c:pt idx="116678">
                  <c:v>270.31437180590302</c:v>
                </c:pt>
                <c:pt idx="116679">
                  <c:v>270.31668856117699</c:v>
                </c:pt>
                <c:pt idx="116680">
                  <c:v>270.31900531644999</c:v>
                </c:pt>
                <c:pt idx="116681">
                  <c:v>270.32132207172401</c:v>
                </c:pt>
                <c:pt idx="116682">
                  <c:v>270.32363882699701</c:v>
                </c:pt>
                <c:pt idx="116683">
                  <c:v>270.32595558227098</c:v>
                </c:pt>
                <c:pt idx="116684">
                  <c:v>270.32827233754398</c:v>
                </c:pt>
                <c:pt idx="116685">
                  <c:v>270.330589092818</c:v>
                </c:pt>
                <c:pt idx="116686">
                  <c:v>270.332905848091</c:v>
                </c:pt>
                <c:pt idx="116687">
                  <c:v>270.33522260336503</c:v>
                </c:pt>
                <c:pt idx="116688">
                  <c:v>270.33753935863803</c:v>
                </c:pt>
                <c:pt idx="116689">
                  <c:v>270.33985611391199</c:v>
                </c:pt>
                <c:pt idx="116690">
                  <c:v>270.34217286918499</c:v>
                </c:pt>
                <c:pt idx="116691">
                  <c:v>270.34448962445902</c:v>
                </c:pt>
                <c:pt idx="116692">
                  <c:v>270.34680637973202</c:v>
                </c:pt>
                <c:pt idx="116693">
                  <c:v>270.34912313500598</c:v>
                </c:pt>
                <c:pt idx="116694">
                  <c:v>270.35143989027898</c:v>
                </c:pt>
                <c:pt idx="116695">
                  <c:v>270.35375664555301</c:v>
                </c:pt>
                <c:pt idx="116696">
                  <c:v>270.35607340082601</c:v>
                </c:pt>
                <c:pt idx="116697">
                  <c:v>270.35839015609997</c:v>
                </c:pt>
                <c:pt idx="116698">
                  <c:v>270.36070691137297</c:v>
                </c:pt>
                <c:pt idx="116699">
                  <c:v>270.363023666647</c:v>
                </c:pt>
                <c:pt idx="116700">
                  <c:v>270.36534042192</c:v>
                </c:pt>
                <c:pt idx="116701">
                  <c:v>270.36765717719402</c:v>
                </c:pt>
                <c:pt idx="116702">
                  <c:v>270.36997393246702</c:v>
                </c:pt>
                <c:pt idx="116703">
                  <c:v>270.37229068774099</c:v>
                </c:pt>
                <c:pt idx="116704">
                  <c:v>270.37460744301399</c:v>
                </c:pt>
                <c:pt idx="116705">
                  <c:v>270.37692419828801</c:v>
                </c:pt>
                <c:pt idx="116706">
                  <c:v>270.37924095356101</c:v>
                </c:pt>
                <c:pt idx="116707">
                  <c:v>270.38155770883498</c:v>
                </c:pt>
                <c:pt idx="116708">
                  <c:v>270.383874464109</c:v>
                </c:pt>
                <c:pt idx="116709">
                  <c:v>270.386191219382</c:v>
                </c:pt>
                <c:pt idx="116710">
                  <c:v>270.38850797465602</c:v>
                </c:pt>
                <c:pt idx="116711">
                  <c:v>270.39082472992902</c:v>
                </c:pt>
                <c:pt idx="116712">
                  <c:v>270.39314148520299</c:v>
                </c:pt>
                <c:pt idx="116713">
                  <c:v>270.39545824047599</c:v>
                </c:pt>
                <c:pt idx="116714">
                  <c:v>270.39777499575001</c:v>
                </c:pt>
                <c:pt idx="116715">
                  <c:v>270.40009175102301</c:v>
                </c:pt>
                <c:pt idx="116716">
                  <c:v>270.40240850629698</c:v>
                </c:pt>
                <c:pt idx="116717">
                  <c:v>270.40472526156998</c:v>
                </c:pt>
                <c:pt idx="116718">
                  <c:v>270.407042016844</c:v>
                </c:pt>
                <c:pt idx="116719">
                  <c:v>270.409358772117</c:v>
                </c:pt>
                <c:pt idx="116720">
                  <c:v>270.41167552739103</c:v>
                </c:pt>
                <c:pt idx="116721">
                  <c:v>270.41399228266403</c:v>
                </c:pt>
                <c:pt idx="116722">
                  <c:v>270.41630903793799</c:v>
                </c:pt>
                <c:pt idx="116723">
                  <c:v>270.41862579321099</c:v>
                </c:pt>
                <c:pt idx="116724">
                  <c:v>270.42094254848502</c:v>
                </c:pt>
                <c:pt idx="116725">
                  <c:v>270.42325930375802</c:v>
                </c:pt>
                <c:pt idx="116726">
                  <c:v>270.42557605903198</c:v>
                </c:pt>
                <c:pt idx="116727">
                  <c:v>270.42789281430498</c:v>
                </c:pt>
                <c:pt idx="116728">
                  <c:v>270.43020956957901</c:v>
                </c:pt>
                <c:pt idx="116729">
                  <c:v>270.43252632485201</c:v>
                </c:pt>
                <c:pt idx="116730">
                  <c:v>270.43484308012597</c:v>
                </c:pt>
                <c:pt idx="116731">
                  <c:v>270.43715983539897</c:v>
                </c:pt>
                <c:pt idx="116732">
                  <c:v>270.439476590673</c:v>
                </c:pt>
                <c:pt idx="116733">
                  <c:v>270.441793345946</c:v>
                </c:pt>
                <c:pt idx="116734">
                  <c:v>270.44411010122002</c:v>
                </c:pt>
                <c:pt idx="116735">
                  <c:v>270.44642685649302</c:v>
                </c:pt>
                <c:pt idx="116736">
                  <c:v>270.44874361176699</c:v>
                </c:pt>
                <c:pt idx="116737">
                  <c:v>270.45106036703999</c:v>
                </c:pt>
                <c:pt idx="116738">
                  <c:v>270.45337712231401</c:v>
                </c:pt>
                <c:pt idx="116739">
                  <c:v>270.45569387758701</c:v>
                </c:pt>
                <c:pt idx="116740">
                  <c:v>270.45801063286098</c:v>
                </c:pt>
                <c:pt idx="116741">
                  <c:v>270.46032738813398</c:v>
                </c:pt>
                <c:pt idx="116742">
                  <c:v>270.462644143408</c:v>
                </c:pt>
                <c:pt idx="116743">
                  <c:v>270.464960898681</c:v>
                </c:pt>
                <c:pt idx="116744">
                  <c:v>270.46727765395502</c:v>
                </c:pt>
                <c:pt idx="116745">
                  <c:v>270.46959440922802</c:v>
                </c:pt>
                <c:pt idx="116746">
                  <c:v>270.47191116450199</c:v>
                </c:pt>
                <c:pt idx="116747">
                  <c:v>270.47422791977499</c:v>
                </c:pt>
                <c:pt idx="116748">
                  <c:v>270.47654467504901</c:v>
                </c:pt>
                <c:pt idx="116749">
                  <c:v>270.47886143032201</c:v>
                </c:pt>
                <c:pt idx="116750">
                  <c:v>270.48117818559598</c:v>
                </c:pt>
                <c:pt idx="116751">
                  <c:v>270.48349494087</c:v>
                </c:pt>
                <c:pt idx="116752">
                  <c:v>270.485811696143</c:v>
                </c:pt>
                <c:pt idx="116753">
                  <c:v>270.48812845141703</c:v>
                </c:pt>
                <c:pt idx="116754">
                  <c:v>270.49044520669003</c:v>
                </c:pt>
                <c:pt idx="116755">
                  <c:v>270.49276196196399</c:v>
                </c:pt>
                <c:pt idx="116756">
                  <c:v>270.49507871723699</c:v>
                </c:pt>
                <c:pt idx="116757">
                  <c:v>270.49739547251102</c:v>
                </c:pt>
                <c:pt idx="116758">
                  <c:v>270.49971222778402</c:v>
                </c:pt>
                <c:pt idx="116759">
                  <c:v>270.50202898305798</c:v>
                </c:pt>
                <c:pt idx="116760">
                  <c:v>270.50434573833098</c:v>
                </c:pt>
                <c:pt idx="116761">
                  <c:v>270.50666249360501</c:v>
                </c:pt>
                <c:pt idx="116762">
                  <c:v>270.50897924887801</c:v>
                </c:pt>
                <c:pt idx="116763">
                  <c:v>270.51129600415197</c:v>
                </c:pt>
                <c:pt idx="116764">
                  <c:v>270.51361275942497</c:v>
                </c:pt>
                <c:pt idx="116765">
                  <c:v>270.515929514699</c:v>
                </c:pt>
                <c:pt idx="116766">
                  <c:v>270.518246269972</c:v>
                </c:pt>
                <c:pt idx="116767">
                  <c:v>270.52056302524602</c:v>
                </c:pt>
                <c:pt idx="116768">
                  <c:v>270.52287978051902</c:v>
                </c:pt>
                <c:pt idx="116769">
                  <c:v>270.52519653579299</c:v>
                </c:pt>
                <c:pt idx="116770">
                  <c:v>270.52751329106599</c:v>
                </c:pt>
                <c:pt idx="116771">
                  <c:v>270.52983004634001</c:v>
                </c:pt>
                <c:pt idx="116772">
                  <c:v>270.53214680161301</c:v>
                </c:pt>
                <c:pt idx="116773">
                  <c:v>270.53446355688698</c:v>
                </c:pt>
                <c:pt idx="116774">
                  <c:v>270.53678031215998</c:v>
                </c:pt>
                <c:pt idx="116775">
                  <c:v>270.539097067434</c:v>
                </c:pt>
                <c:pt idx="116776">
                  <c:v>270.541413822707</c:v>
                </c:pt>
                <c:pt idx="116777">
                  <c:v>270.54373057798102</c:v>
                </c:pt>
                <c:pt idx="116778">
                  <c:v>270.54604733325402</c:v>
                </c:pt>
                <c:pt idx="116779">
                  <c:v>270.54836408852799</c:v>
                </c:pt>
                <c:pt idx="116780">
                  <c:v>270.55068084380099</c:v>
                </c:pt>
                <c:pt idx="116781">
                  <c:v>270.55299759907501</c:v>
                </c:pt>
                <c:pt idx="116782">
                  <c:v>270.55531435434801</c:v>
                </c:pt>
                <c:pt idx="116783">
                  <c:v>270.55763110962198</c:v>
                </c:pt>
                <c:pt idx="116784">
                  <c:v>270.55994786489498</c:v>
                </c:pt>
                <c:pt idx="116785">
                  <c:v>270.562264620169</c:v>
                </c:pt>
                <c:pt idx="116786">
                  <c:v>270.564581375442</c:v>
                </c:pt>
                <c:pt idx="116787">
                  <c:v>270.56689813071603</c:v>
                </c:pt>
                <c:pt idx="116788">
                  <c:v>270.56921488598903</c:v>
                </c:pt>
                <c:pt idx="116789">
                  <c:v>270.57153164126299</c:v>
                </c:pt>
                <c:pt idx="116790">
                  <c:v>270.57384839653599</c:v>
                </c:pt>
                <c:pt idx="116791">
                  <c:v>270.57616515181002</c:v>
                </c:pt>
                <c:pt idx="116792">
                  <c:v>270.57848190708302</c:v>
                </c:pt>
                <c:pt idx="116793">
                  <c:v>270.58079866235698</c:v>
                </c:pt>
                <c:pt idx="116794">
                  <c:v>270.58311541763101</c:v>
                </c:pt>
                <c:pt idx="116795">
                  <c:v>270.58543217290401</c:v>
                </c:pt>
                <c:pt idx="116796">
                  <c:v>270.58774892817797</c:v>
                </c:pt>
                <c:pt idx="116797">
                  <c:v>270.59006568345097</c:v>
                </c:pt>
                <c:pt idx="116798">
                  <c:v>270.592382438725</c:v>
                </c:pt>
                <c:pt idx="116799">
                  <c:v>270.594699193998</c:v>
                </c:pt>
                <c:pt idx="116800">
                  <c:v>270.59701594927202</c:v>
                </c:pt>
                <c:pt idx="116801">
                  <c:v>270.59933270454502</c:v>
                </c:pt>
                <c:pt idx="116802">
                  <c:v>270.60164945981899</c:v>
                </c:pt>
                <c:pt idx="116803">
                  <c:v>270.60396621509199</c:v>
                </c:pt>
                <c:pt idx="116804">
                  <c:v>270.60628297036601</c:v>
                </c:pt>
                <c:pt idx="116805">
                  <c:v>270.60859972563901</c:v>
                </c:pt>
                <c:pt idx="116806">
                  <c:v>270.61091648091298</c:v>
                </c:pt>
                <c:pt idx="116807">
                  <c:v>270.61323323618598</c:v>
                </c:pt>
                <c:pt idx="116808">
                  <c:v>270.61554999146</c:v>
                </c:pt>
                <c:pt idx="116809">
                  <c:v>270.617866746733</c:v>
                </c:pt>
                <c:pt idx="116810">
                  <c:v>270.62018350200702</c:v>
                </c:pt>
                <c:pt idx="116811">
                  <c:v>270.62250025728002</c:v>
                </c:pt>
                <c:pt idx="116812">
                  <c:v>270.62481701255399</c:v>
                </c:pt>
                <c:pt idx="116813">
                  <c:v>270.62713376782699</c:v>
                </c:pt>
                <c:pt idx="116814">
                  <c:v>270.62945052310101</c:v>
                </c:pt>
                <c:pt idx="116815">
                  <c:v>270.63176727837401</c:v>
                </c:pt>
                <c:pt idx="116816">
                  <c:v>270.63408403364798</c:v>
                </c:pt>
                <c:pt idx="116817">
                  <c:v>270.63640078892098</c:v>
                </c:pt>
                <c:pt idx="116818">
                  <c:v>270.638717544195</c:v>
                </c:pt>
                <c:pt idx="116819">
                  <c:v>270.641034299468</c:v>
                </c:pt>
                <c:pt idx="116820">
                  <c:v>270.64335105474203</c:v>
                </c:pt>
                <c:pt idx="116821">
                  <c:v>270.64566781001503</c:v>
                </c:pt>
                <c:pt idx="116822">
                  <c:v>270.64798456528899</c:v>
                </c:pt>
                <c:pt idx="116823">
                  <c:v>270.65030132056199</c:v>
                </c:pt>
                <c:pt idx="116824">
                  <c:v>270.65261807583602</c:v>
                </c:pt>
                <c:pt idx="116825">
                  <c:v>270.65493483110902</c:v>
                </c:pt>
                <c:pt idx="116826">
                  <c:v>270.65725158638298</c:v>
                </c:pt>
                <c:pt idx="116827">
                  <c:v>270.65956834165598</c:v>
                </c:pt>
                <c:pt idx="116828">
                  <c:v>270.66188509693001</c:v>
                </c:pt>
                <c:pt idx="116829">
                  <c:v>270.66420185220301</c:v>
                </c:pt>
                <c:pt idx="116830">
                  <c:v>270.66651860747697</c:v>
                </c:pt>
                <c:pt idx="116831">
                  <c:v>270.66883536274997</c:v>
                </c:pt>
                <c:pt idx="116832">
                  <c:v>270.671152118024</c:v>
                </c:pt>
                <c:pt idx="116833">
                  <c:v>270.673468873297</c:v>
                </c:pt>
                <c:pt idx="116834">
                  <c:v>270.67578562857102</c:v>
                </c:pt>
                <c:pt idx="116835">
                  <c:v>270.67810238384499</c:v>
                </c:pt>
                <c:pt idx="116836">
                  <c:v>270.68041913911799</c:v>
                </c:pt>
                <c:pt idx="116837">
                  <c:v>270.68273589439201</c:v>
                </c:pt>
                <c:pt idx="116838">
                  <c:v>270.68505264966501</c:v>
                </c:pt>
                <c:pt idx="116839">
                  <c:v>270.68736940493898</c:v>
                </c:pt>
                <c:pt idx="116840">
                  <c:v>270.68968616021198</c:v>
                </c:pt>
                <c:pt idx="116841">
                  <c:v>270.692002915486</c:v>
                </c:pt>
                <c:pt idx="116842">
                  <c:v>270.694319670759</c:v>
                </c:pt>
                <c:pt idx="116843">
                  <c:v>270.69663642603302</c:v>
                </c:pt>
                <c:pt idx="116844">
                  <c:v>270.69895318130602</c:v>
                </c:pt>
                <c:pt idx="116845">
                  <c:v>270.70126993657999</c:v>
                </c:pt>
                <c:pt idx="116846">
                  <c:v>270.70358669185299</c:v>
                </c:pt>
                <c:pt idx="116847">
                  <c:v>270.70590344712701</c:v>
                </c:pt>
                <c:pt idx="116848">
                  <c:v>270.70822020240001</c:v>
                </c:pt>
                <c:pt idx="116849">
                  <c:v>270.71053695767398</c:v>
                </c:pt>
                <c:pt idx="116850">
                  <c:v>270.71285371294698</c:v>
                </c:pt>
                <c:pt idx="116851">
                  <c:v>270.715170468221</c:v>
                </c:pt>
                <c:pt idx="116852">
                  <c:v>270.717487223494</c:v>
                </c:pt>
                <c:pt idx="116853">
                  <c:v>270.71980397876803</c:v>
                </c:pt>
                <c:pt idx="116854">
                  <c:v>270.72212073404103</c:v>
                </c:pt>
                <c:pt idx="116855">
                  <c:v>270.72443748931499</c:v>
                </c:pt>
                <c:pt idx="116856">
                  <c:v>270.72675424458799</c:v>
                </c:pt>
                <c:pt idx="116857">
                  <c:v>270.72907099986202</c:v>
                </c:pt>
                <c:pt idx="116858">
                  <c:v>270.73138775513502</c:v>
                </c:pt>
                <c:pt idx="116859">
                  <c:v>270.73370451040898</c:v>
                </c:pt>
                <c:pt idx="116860">
                  <c:v>270.73602126568198</c:v>
                </c:pt>
                <c:pt idx="116861">
                  <c:v>270.73833802095601</c:v>
                </c:pt>
                <c:pt idx="116862">
                  <c:v>270.74065477622901</c:v>
                </c:pt>
                <c:pt idx="116863">
                  <c:v>270.74297153150297</c:v>
                </c:pt>
                <c:pt idx="116864">
                  <c:v>270.74528828677597</c:v>
                </c:pt>
                <c:pt idx="116865">
                  <c:v>270.74760504205</c:v>
                </c:pt>
                <c:pt idx="116866">
                  <c:v>270.749921797323</c:v>
                </c:pt>
                <c:pt idx="116867">
                  <c:v>270.75223855259702</c:v>
                </c:pt>
                <c:pt idx="116868">
                  <c:v>270.75455530787002</c:v>
                </c:pt>
                <c:pt idx="116869">
                  <c:v>270.75687206314399</c:v>
                </c:pt>
                <c:pt idx="116870">
                  <c:v>270.75918881841699</c:v>
                </c:pt>
                <c:pt idx="116871">
                  <c:v>270.76150557369101</c:v>
                </c:pt>
                <c:pt idx="116872">
                  <c:v>270.76382232896401</c:v>
                </c:pt>
                <c:pt idx="116873">
                  <c:v>270.76613908423798</c:v>
                </c:pt>
                <c:pt idx="116874">
                  <c:v>270.76845583951098</c:v>
                </c:pt>
                <c:pt idx="116875">
                  <c:v>270.770772594785</c:v>
                </c:pt>
                <c:pt idx="116876">
                  <c:v>270.773089350058</c:v>
                </c:pt>
                <c:pt idx="116877">
                  <c:v>270.77540610533202</c:v>
                </c:pt>
                <c:pt idx="116878">
                  <c:v>270.77772286060599</c:v>
                </c:pt>
                <c:pt idx="116879">
                  <c:v>270.78003961587899</c:v>
                </c:pt>
                <c:pt idx="116880">
                  <c:v>270.78235637115301</c:v>
                </c:pt>
                <c:pt idx="116881">
                  <c:v>270.78467312642601</c:v>
                </c:pt>
                <c:pt idx="116882">
                  <c:v>270.78698988169998</c:v>
                </c:pt>
                <c:pt idx="116883">
                  <c:v>270.78930663697298</c:v>
                </c:pt>
                <c:pt idx="116884">
                  <c:v>270.791623392247</c:v>
                </c:pt>
                <c:pt idx="116885">
                  <c:v>270.79394014752</c:v>
                </c:pt>
                <c:pt idx="116886">
                  <c:v>270.79625690279403</c:v>
                </c:pt>
                <c:pt idx="116887">
                  <c:v>270.79857365806703</c:v>
                </c:pt>
                <c:pt idx="116888">
                  <c:v>270.80089041334099</c:v>
                </c:pt>
                <c:pt idx="116889">
                  <c:v>270.80320716861399</c:v>
                </c:pt>
                <c:pt idx="116890">
                  <c:v>270.80552392388802</c:v>
                </c:pt>
                <c:pt idx="116891">
                  <c:v>270.80784067916102</c:v>
                </c:pt>
                <c:pt idx="116892">
                  <c:v>270.81015743443498</c:v>
                </c:pt>
                <c:pt idx="116893">
                  <c:v>270.81247418970798</c:v>
                </c:pt>
                <c:pt idx="116894">
                  <c:v>270.81479094498201</c:v>
                </c:pt>
                <c:pt idx="116895">
                  <c:v>270.81710770025501</c:v>
                </c:pt>
                <c:pt idx="116896">
                  <c:v>270.81942445552897</c:v>
                </c:pt>
                <c:pt idx="116897">
                  <c:v>270.82174121080197</c:v>
                </c:pt>
                <c:pt idx="116898">
                  <c:v>270.824057966076</c:v>
                </c:pt>
                <c:pt idx="116899">
                  <c:v>270.826374721349</c:v>
                </c:pt>
                <c:pt idx="116900">
                  <c:v>270.82869147662302</c:v>
                </c:pt>
                <c:pt idx="116901">
                  <c:v>270.83100823189602</c:v>
                </c:pt>
                <c:pt idx="116902">
                  <c:v>270.83332498716999</c:v>
                </c:pt>
                <c:pt idx="116903">
                  <c:v>270.83564174244299</c:v>
                </c:pt>
                <c:pt idx="116904">
                  <c:v>270.83795849771701</c:v>
                </c:pt>
                <c:pt idx="116905">
                  <c:v>270.84027525299001</c:v>
                </c:pt>
                <c:pt idx="116906">
                  <c:v>270.84259200826398</c:v>
                </c:pt>
                <c:pt idx="116907">
                  <c:v>270.84490876353698</c:v>
                </c:pt>
                <c:pt idx="116908">
                  <c:v>270.847225518811</c:v>
                </c:pt>
                <c:pt idx="116909">
                  <c:v>270.849542274084</c:v>
                </c:pt>
                <c:pt idx="116910">
                  <c:v>270.85185902935802</c:v>
                </c:pt>
                <c:pt idx="116911">
                  <c:v>270.85417578463102</c:v>
                </c:pt>
                <c:pt idx="116912">
                  <c:v>270.85649253990499</c:v>
                </c:pt>
                <c:pt idx="116913">
                  <c:v>270.85880929517799</c:v>
                </c:pt>
                <c:pt idx="116914">
                  <c:v>270.86112605045201</c:v>
                </c:pt>
                <c:pt idx="116915">
                  <c:v>270.86344280572501</c:v>
                </c:pt>
                <c:pt idx="116916">
                  <c:v>270.86575956099898</c:v>
                </c:pt>
                <c:pt idx="116917">
                  <c:v>270.86807631627198</c:v>
                </c:pt>
                <c:pt idx="116918">
                  <c:v>270.870393071546</c:v>
                </c:pt>
                <c:pt idx="116919">
                  <c:v>270.872709826819</c:v>
                </c:pt>
                <c:pt idx="116920">
                  <c:v>270.87502658209303</c:v>
                </c:pt>
                <c:pt idx="116921">
                  <c:v>270.87734333736699</c:v>
                </c:pt>
                <c:pt idx="116922">
                  <c:v>270.87966009263999</c:v>
                </c:pt>
                <c:pt idx="116923">
                  <c:v>270.88197684791402</c:v>
                </c:pt>
                <c:pt idx="116924">
                  <c:v>270.88429360318702</c:v>
                </c:pt>
                <c:pt idx="116925">
                  <c:v>270.88661035846098</c:v>
                </c:pt>
                <c:pt idx="116926">
                  <c:v>270.88892711373398</c:v>
                </c:pt>
                <c:pt idx="116927">
                  <c:v>270.89124386900801</c:v>
                </c:pt>
                <c:pt idx="116928">
                  <c:v>270.89356062428101</c:v>
                </c:pt>
                <c:pt idx="116929">
                  <c:v>270.89587737955497</c:v>
                </c:pt>
                <c:pt idx="116930">
                  <c:v>270.89819413482797</c:v>
                </c:pt>
                <c:pt idx="116931">
                  <c:v>270.900510890102</c:v>
                </c:pt>
                <c:pt idx="116932">
                  <c:v>270.902827645375</c:v>
                </c:pt>
                <c:pt idx="116933">
                  <c:v>270.90514440064902</c:v>
                </c:pt>
                <c:pt idx="116934">
                  <c:v>270.90746115592202</c:v>
                </c:pt>
                <c:pt idx="116935">
                  <c:v>270.90977791119599</c:v>
                </c:pt>
                <c:pt idx="116936">
                  <c:v>270.91209466646899</c:v>
                </c:pt>
                <c:pt idx="116937">
                  <c:v>270.91441142174301</c:v>
                </c:pt>
                <c:pt idx="116938">
                  <c:v>270.91672817701601</c:v>
                </c:pt>
                <c:pt idx="116939">
                  <c:v>270.91904493228998</c:v>
                </c:pt>
                <c:pt idx="116940">
                  <c:v>270.92136168756298</c:v>
                </c:pt>
                <c:pt idx="116941">
                  <c:v>270.923678442837</c:v>
                </c:pt>
                <c:pt idx="116942">
                  <c:v>270.92599519811</c:v>
                </c:pt>
                <c:pt idx="116943">
                  <c:v>270.92831195338402</c:v>
                </c:pt>
                <c:pt idx="116944">
                  <c:v>270.93062870865703</c:v>
                </c:pt>
                <c:pt idx="116945">
                  <c:v>270.93294546393099</c:v>
                </c:pt>
                <c:pt idx="116946">
                  <c:v>270.93526221920399</c:v>
                </c:pt>
                <c:pt idx="116947">
                  <c:v>270.93757897447801</c:v>
                </c:pt>
                <c:pt idx="116948">
                  <c:v>270.93989572975102</c:v>
                </c:pt>
                <c:pt idx="116949">
                  <c:v>270.94221248502498</c:v>
                </c:pt>
                <c:pt idx="116950">
                  <c:v>270.94452924029798</c:v>
                </c:pt>
                <c:pt idx="116951">
                  <c:v>270.946845995572</c:v>
                </c:pt>
                <c:pt idx="116952">
                  <c:v>270.94916275084501</c:v>
                </c:pt>
                <c:pt idx="116953">
                  <c:v>270.95147950611897</c:v>
                </c:pt>
                <c:pt idx="116954">
                  <c:v>270.95379626139197</c:v>
                </c:pt>
                <c:pt idx="116955">
                  <c:v>270.956113016666</c:v>
                </c:pt>
                <c:pt idx="116956">
                  <c:v>270.958429771939</c:v>
                </c:pt>
                <c:pt idx="116957">
                  <c:v>270.96074652721302</c:v>
                </c:pt>
                <c:pt idx="116958">
                  <c:v>270.96306328248602</c:v>
                </c:pt>
                <c:pt idx="116959">
                  <c:v>270.96538003775999</c:v>
                </c:pt>
                <c:pt idx="116960">
                  <c:v>270.96769679303299</c:v>
                </c:pt>
                <c:pt idx="116961">
                  <c:v>270.97001354830701</c:v>
                </c:pt>
                <c:pt idx="116962">
                  <c:v>270.97233030358001</c:v>
                </c:pt>
                <c:pt idx="116963">
                  <c:v>270.97464705885398</c:v>
                </c:pt>
                <c:pt idx="116964">
                  <c:v>270.976963814128</c:v>
                </c:pt>
                <c:pt idx="116965">
                  <c:v>270.979280569401</c:v>
                </c:pt>
                <c:pt idx="116966">
                  <c:v>270.98159732467502</c:v>
                </c:pt>
                <c:pt idx="116967">
                  <c:v>270.98391407994802</c:v>
                </c:pt>
                <c:pt idx="116968">
                  <c:v>270.98623083522199</c:v>
                </c:pt>
                <c:pt idx="116969">
                  <c:v>270.98854759049499</c:v>
                </c:pt>
                <c:pt idx="116970">
                  <c:v>270.99086434576901</c:v>
                </c:pt>
                <c:pt idx="116971">
                  <c:v>270.99318110104201</c:v>
                </c:pt>
                <c:pt idx="116972">
                  <c:v>270.99549785631598</c:v>
                </c:pt>
                <c:pt idx="116973">
                  <c:v>270.99781461158898</c:v>
                </c:pt>
                <c:pt idx="116974">
                  <c:v>271.000131366863</c:v>
                </c:pt>
                <c:pt idx="116975">
                  <c:v>271.002448122136</c:v>
                </c:pt>
                <c:pt idx="116976">
                  <c:v>271.00476487741003</c:v>
                </c:pt>
                <c:pt idx="116977">
                  <c:v>271.00708163268303</c:v>
                </c:pt>
                <c:pt idx="116978">
                  <c:v>271.00939838795699</c:v>
                </c:pt>
                <c:pt idx="116979">
                  <c:v>271.01171514322999</c:v>
                </c:pt>
                <c:pt idx="116980">
                  <c:v>271.01403189850402</c:v>
                </c:pt>
                <c:pt idx="116981">
                  <c:v>271.01634865377702</c:v>
                </c:pt>
                <c:pt idx="116982">
                  <c:v>271.01866540905098</c:v>
                </c:pt>
                <c:pt idx="116983">
                  <c:v>271.02098216432398</c:v>
                </c:pt>
                <c:pt idx="116984">
                  <c:v>271.02329891959801</c:v>
                </c:pt>
                <c:pt idx="116985">
                  <c:v>271.02561567487101</c:v>
                </c:pt>
                <c:pt idx="116986">
                  <c:v>271.02793243014497</c:v>
                </c:pt>
                <c:pt idx="116987">
                  <c:v>271.03024918541797</c:v>
                </c:pt>
                <c:pt idx="116988">
                  <c:v>271.032565940692</c:v>
                </c:pt>
                <c:pt idx="116989">
                  <c:v>271.034882695965</c:v>
                </c:pt>
                <c:pt idx="116990">
                  <c:v>271.03719945123902</c:v>
                </c:pt>
                <c:pt idx="116991">
                  <c:v>271.03951620651202</c:v>
                </c:pt>
                <c:pt idx="116992">
                  <c:v>271.04183296178599</c:v>
                </c:pt>
                <c:pt idx="116993">
                  <c:v>271.04414971705899</c:v>
                </c:pt>
                <c:pt idx="116994">
                  <c:v>271.04646647233301</c:v>
                </c:pt>
                <c:pt idx="116995">
                  <c:v>271.04878322760601</c:v>
                </c:pt>
                <c:pt idx="116996">
                  <c:v>271.05109998287998</c:v>
                </c:pt>
                <c:pt idx="116997">
                  <c:v>271.05341673815298</c:v>
                </c:pt>
                <c:pt idx="116998">
                  <c:v>271.055733493427</c:v>
                </c:pt>
                <c:pt idx="116999">
                  <c:v>271.0580502487</c:v>
                </c:pt>
                <c:pt idx="117000">
                  <c:v>271.06036700397402</c:v>
                </c:pt>
                <c:pt idx="117001">
                  <c:v>271.06268375924702</c:v>
                </c:pt>
                <c:pt idx="117002">
                  <c:v>271.06500051452099</c:v>
                </c:pt>
                <c:pt idx="117003">
                  <c:v>271.06731726979399</c:v>
                </c:pt>
                <c:pt idx="117004">
                  <c:v>271.06963402506801</c:v>
                </c:pt>
                <c:pt idx="117005">
                  <c:v>271.07195078034101</c:v>
                </c:pt>
                <c:pt idx="117006">
                  <c:v>271.07426753561498</c:v>
                </c:pt>
                <c:pt idx="117007">
                  <c:v>271.076584290889</c:v>
                </c:pt>
                <c:pt idx="117008">
                  <c:v>271.078901046162</c:v>
                </c:pt>
                <c:pt idx="117009">
                  <c:v>271.08121780143603</c:v>
                </c:pt>
                <c:pt idx="117010">
                  <c:v>271.08353455670903</c:v>
                </c:pt>
                <c:pt idx="117011">
                  <c:v>271.08585131198299</c:v>
                </c:pt>
                <c:pt idx="117012">
                  <c:v>271.08816806725599</c:v>
                </c:pt>
                <c:pt idx="117013">
                  <c:v>271.09048482253002</c:v>
                </c:pt>
                <c:pt idx="117014">
                  <c:v>271.09280157780302</c:v>
                </c:pt>
                <c:pt idx="117015">
                  <c:v>271.09511833307698</c:v>
                </c:pt>
                <c:pt idx="117016">
                  <c:v>271.09743508834998</c:v>
                </c:pt>
                <c:pt idx="117017">
                  <c:v>271.09975184362401</c:v>
                </c:pt>
                <c:pt idx="117018">
                  <c:v>271.10206859889701</c:v>
                </c:pt>
                <c:pt idx="117019">
                  <c:v>271.10438535417097</c:v>
                </c:pt>
                <c:pt idx="117020">
                  <c:v>271.10670210944397</c:v>
                </c:pt>
                <c:pt idx="117021">
                  <c:v>271.109018864718</c:v>
                </c:pt>
                <c:pt idx="117022">
                  <c:v>271.111335619991</c:v>
                </c:pt>
                <c:pt idx="117023">
                  <c:v>271.11365237526502</c:v>
                </c:pt>
                <c:pt idx="117024">
                  <c:v>271.11596913053802</c:v>
                </c:pt>
                <c:pt idx="117025">
                  <c:v>271.11828588581199</c:v>
                </c:pt>
                <c:pt idx="117026">
                  <c:v>271.12060264108499</c:v>
                </c:pt>
                <c:pt idx="117027">
                  <c:v>271.12291939635901</c:v>
                </c:pt>
                <c:pt idx="117028">
                  <c:v>271.12523615163201</c:v>
                </c:pt>
                <c:pt idx="117029">
                  <c:v>271.12755290690598</c:v>
                </c:pt>
                <c:pt idx="117030">
                  <c:v>271.12986966217898</c:v>
                </c:pt>
                <c:pt idx="117031">
                  <c:v>271.132186417453</c:v>
                </c:pt>
                <c:pt idx="117032">
                  <c:v>271.134503172726</c:v>
                </c:pt>
                <c:pt idx="117033">
                  <c:v>271.13681992800002</c:v>
                </c:pt>
                <c:pt idx="117034">
                  <c:v>271.13913668327302</c:v>
                </c:pt>
                <c:pt idx="117035">
                  <c:v>271.14145343854699</c:v>
                </c:pt>
                <c:pt idx="117036">
                  <c:v>271.14377019381999</c:v>
                </c:pt>
                <c:pt idx="117037">
                  <c:v>271.14608694909401</c:v>
                </c:pt>
                <c:pt idx="117038">
                  <c:v>271.14840370436701</c:v>
                </c:pt>
                <c:pt idx="117039">
                  <c:v>271.15072045964098</c:v>
                </c:pt>
                <c:pt idx="117040">
                  <c:v>271.15303721491398</c:v>
                </c:pt>
                <c:pt idx="117041">
                  <c:v>271.155353970188</c:v>
                </c:pt>
                <c:pt idx="117042">
                  <c:v>271.157670725461</c:v>
                </c:pt>
                <c:pt idx="117043">
                  <c:v>271.15998748073503</c:v>
                </c:pt>
                <c:pt idx="117044">
                  <c:v>271.16230423600803</c:v>
                </c:pt>
                <c:pt idx="117045">
                  <c:v>271.16462099128199</c:v>
                </c:pt>
                <c:pt idx="117046">
                  <c:v>271.16693774655499</c:v>
                </c:pt>
                <c:pt idx="117047">
                  <c:v>271.16925450182902</c:v>
                </c:pt>
                <c:pt idx="117048">
                  <c:v>271.17157125710202</c:v>
                </c:pt>
                <c:pt idx="117049">
                  <c:v>271.17388801237598</c:v>
                </c:pt>
                <c:pt idx="117050">
                  <c:v>271.17620476765001</c:v>
                </c:pt>
                <c:pt idx="117051">
                  <c:v>271.17852152292301</c:v>
                </c:pt>
                <c:pt idx="117052">
                  <c:v>271.18083827819697</c:v>
                </c:pt>
                <c:pt idx="117053">
                  <c:v>271.18315503346997</c:v>
                </c:pt>
                <c:pt idx="117054">
                  <c:v>271.185471788744</c:v>
                </c:pt>
                <c:pt idx="117055">
                  <c:v>271.187788544017</c:v>
                </c:pt>
                <c:pt idx="117056">
                  <c:v>271.19010529929102</c:v>
                </c:pt>
                <c:pt idx="117057">
                  <c:v>271.19242205456402</c:v>
                </c:pt>
                <c:pt idx="117058">
                  <c:v>271.19473880983799</c:v>
                </c:pt>
                <c:pt idx="117059">
                  <c:v>271.19705556511099</c:v>
                </c:pt>
                <c:pt idx="117060">
                  <c:v>271.19937232038501</c:v>
                </c:pt>
                <c:pt idx="117061">
                  <c:v>271.20168907565801</c:v>
                </c:pt>
                <c:pt idx="117062">
                  <c:v>271.20400583093198</c:v>
                </c:pt>
                <c:pt idx="117063">
                  <c:v>271.20632258620498</c:v>
                </c:pt>
                <c:pt idx="117064">
                  <c:v>271.208639341479</c:v>
                </c:pt>
                <c:pt idx="117065">
                  <c:v>271.210956096752</c:v>
                </c:pt>
                <c:pt idx="117066">
                  <c:v>271.21327285202602</c:v>
                </c:pt>
                <c:pt idx="117067">
                  <c:v>271.21558960729902</c:v>
                </c:pt>
                <c:pt idx="117068">
                  <c:v>271.21790636257299</c:v>
                </c:pt>
                <c:pt idx="117069">
                  <c:v>271.22022311784599</c:v>
                </c:pt>
                <c:pt idx="117070">
                  <c:v>271.22253987312001</c:v>
                </c:pt>
                <c:pt idx="117071">
                  <c:v>271.22485662839301</c:v>
                </c:pt>
                <c:pt idx="117072">
                  <c:v>271.22717338366698</c:v>
                </c:pt>
                <c:pt idx="117073">
                  <c:v>271.22949013893998</c:v>
                </c:pt>
                <c:pt idx="117074">
                  <c:v>271.231806894214</c:v>
                </c:pt>
                <c:pt idx="117075">
                  <c:v>271.234123649487</c:v>
                </c:pt>
                <c:pt idx="117076">
                  <c:v>271.23644040476103</c:v>
                </c:pt>
                <c:pt idx="117077">
                  <c:v>271.23875716003403</c:v>
                </c:pt>
                <c:pt idx="117078">
                  <c:v>271.24107391530799</c:v>
                </c:pt>
                <c:pt idx="117079">
                  <c:v>271.24339067058099</c:v>
                </c:pt>
                <c:pt idx="117080">
                  <c:v>271.24570742585502</c:v>
                </c:pt>
                <c:pt idx="117081">
                  <c:v>271.24802418112802</c:v>
                </c:pt>
                <c:pt idx="117082">
                  <c:v>271.25034093640198</c:v>
                </c:pt>
                <c:pt idx="117083">
                  <c:v>271.25265769167498</c:v>
                </c:pt>
                <c:pt idx="117084">
                  <c:v>271.25497444694901</c:v>
                </c:pt>
                <c:pt idx="117085">
                  <c:v>271.25729120222201</c:v>
                </c:pt>
                <c:pt idx="117086">
                  <c:v>271.25960795749597</c:v>
                </c:pt>
                <c:pt idx="117087">
                  <c:v>271.26192471276897</c:v>
                </c:pt>
                <c:pt idx="117088">
                  <c:v>271.264241468043</c:v>
                </c:pt>
                <c:pt idx="117089">
                  <c:v>271.266558223316</c:v>
                </c:pt>
                <c:pt idx="117090">
                  <c:v>271.26887497859002</c:v>
                </c:pt>
                <c:pt idx="117091">
                  <c:v>271.27119173386399</c:v>
                </c:pt>
                <c:pt idx="117092">
                  <c:v>271.27350848913699</c:v>
                </c:pt>
                <c:pt idx="117093">
                  <c:v>271.27582524441101</c:v>
                </c:pt>
                <c:pt idx="117094">
                  <c:v>271.27814199968401</c:v>
                </c:pt>
                <c:pt idx="117095">
                  <c:v>271.28045875495798</c:v>
                </c:pt>
                <c:pt idx="117096">
                  <c:v>271.28277551023098</c:v>
                </c:pt>
                <c:pt idx="117097">
                  <c:v>271.285092265505</c:v>
                </c:pt>
                <c:pt idx="117098">
                  <c:v>271.287409020778</c:v>
                </c:pt>
                <c:pt idx="117099">
                  <c:v>271.28972577605202</c:v>
                </c:pt>
                <c:pt idx="117100">
                  <c:v>271.29204253132502</c:v>
                </c:pt>
                <c:pt idx="117101">
                  <c:v>271.29435928659899</c:v>
                </c:pt>
                <c:pt idx="117102">
                  <c:v>271.29667604187199</c:v>
                </c:pt>
                <c:pt idx="117103">
                  <c:v>271.29899279714601</c:v>
                </c:pt>
                <c:pt idx="117104">
                  <c:v>271.30130955241901</c:v>
                </c:pt>
                <c:pt idx="117105">
                  <c:v>271.30362630769298</c:v>
                </c:pt>
                <c:pt idx="117106">
                  <c:v>271.30594306296598</c:v>
                </c:pt>
                <c:pt idx="117107">
                  <c:v>271.30825981824</c:v>
                </c:pt>
                <c:pt idx="117108">
                  <c:v>271.310576573513</c:v>
                </c:pt>
                <c:pt idx="117109">
                  <c:v>271.31289332878703</c:v>
                </c:pt>
                <c:pt idx="117110">
                  <c:v>271.31521008406003</c:v>
                </c:pt>
                <c:pt idx="117111">
                  <c:v>271.31752683933399</c:v>
                </c:pt>
                <c:pt idx="117112">
                  <c:v>271.31984359460699</c:v>
                </c:pt>
                <c:pt idx="117113">
                  <c:v>271.32216034988102</c:v>
                </c:pt>
                <c:pt idx="117114">
                  <c:v>271.32447710515402</c:v>
                </c:pt>
                <c:pt idx="117115">
                  <c:v>271.32679386042798</c:v>
                </c:pt>
                <c:pt idx="117116">
                  <c:v>271.32911061570098</c:v>
                </c:pt>
                <c:pt idx="117117">
                  <c:v>271.33142737097501</c:v>
                </c:pt>
                <c:pt idx="117118">
                  <c:v>271.33374412624801</c:v>
                </c:pt>
                <c:pt idx="117119">
                  <c:v>271.33606088152197</c:v>
                </c:pt>
                <c:pt idx="117120">
                  <c:v>271.33837763679497</c:v>
                </c:pt>
                <c:pt idx="117121">
                  <c:v>271.340694392069</c:v>
                </c:pt>
                <c:pt idx="117122">
                  <c:v>271.343011147342</c:v>
                </c:pt>
                <c:pt idx="117123">
                  <c:v>271.34532790261602</c:v>
                </c:pt>
                <c:pt idx="117124">
                  <c:v>271.34764465788902</c:v>
                </c:pt>
                <c:pt idx="117125">
                  <c:v>271.34996141316299</c:v>
                </c:pt>
                <c:pt idx="117126">
                  <c:v>271.35227816843599</c:v>
                </c:pt>
                <c:pt idx="117127">
                  <c:v>271.35459492371001</c:v>
                </c:pt>
                <c:pt idx="117128">
                  <c:v>271.35691167898301</c:v>
                </c:pt>
                <c:pt idx="117129">
                  <c:v>271.35922843425698</c:v>
                </c:pt>
                <c:pt idx="117130">
                  <c:v>271.36154518952998</c:v>
                </c:pt>
                <c:pt idx="117131">
                  <c:v>271.363861944804</c:v>
                </c:pt>
                <c:pt idx="117132">
                  <c:v>271.366178700077</c:v>
                </c:pt>
                <c:pt idx="117133">
                  <c:v>271.36849545535102</c:v>
                </c:pt>
                <c:pt idx="117134">
                  <c:v>271.37081221062499</c:v>
                </c:pt>
                <c:pt idx="117135">
                  <c:v>271.37312896589799</c:v>
                </c:pt>
                <c:pt idx="117136">
                  <c:v>271.37544572117201</c:v>
                </c:pt>
                <c:pt idx="117137">
                  <c:v>271.37776247644501</c:v>
                </c:pt>
                <c:pt idx="117138">
                  <c:v>271.38007923171898</c:v>
                </c:pt>
                <c:pt idx="117139">
                  <c:v>271.38239598699198</c:v>
                </c:pt>
                <c:pt idx="117140">
                  <c:v>271.384712742266</c:v>
                </c:pt>
                <c:pt idx="117141">
                  <c:v>271.387029497539</c:v>
                </c:pt>
                <c:pt idx="117142">
                  <c:v>271.38934625281303</c:v>
                </c:pt>
                <c:pt idx="117143">
                  <c:v>271.39166300808603</c:v>
                </c:pt>
                <c:pt idx="117144">
                  <c:v>271.39397976335999</c:v>
                </c:pt>
                <c:pt idx="117145">
                  <c:v>271.39629651863299</c:v>
                </c:pt>
                <c:pt idx="117146">
                  <c:v>271.39861327390702</c:v>
                </c:pt>
                <c:pt idx="117147">
                  <c:v>271.40093002918002</c:v>
                </c:pt>
                <c:pt idx="117148">
                  <c:v>271.40324678445398</c:v>
                </c:pt>
                <c:pt idx="117149">
                  <c:v>271.40556353972698</c:v>
                </c:pt>
                <c:pt idx="117150">
                  <c:v>271.40788029500101</c:v>
                </c:pt>
                <c:pt idx="117151">
                  <c:v>271.41019705027401</c:v>
                </c:pt>
                <c:pt idx="117152">
                  <c:v>271.41251380554797</c:v>
                </c:pt>
                <c:pt idx="117153">
                  <c:v>271.41483056082097</c:v>
                </c:pt>
                <c:pt idx="117154">
                  <c:v>271.417147316095</c:v>
                </c:pt>
                <c:pt idx="117155">
                  <c:v>271.419464071368</c:v>
                </c:pt>
                <c:pt idx="117156">
                  <c:v>271.42178082664202</c:v>
                </c:pt>
                <c:pt idx="117157">
                  <c:v>271.42409758191502</c:v>
                </c:pt>
                <c:pt idx="117158">
                  <c:v>271.42641433718899</c:v>
                </c:pt>
                <c:pt idx="117159">
                  <c:v>271.42873109246199</c:v>
                </c:pt>
                <c:pt idx="117160">
                  <c:v>271.43104784773601</c:v>
                </c:pt>
                <c:pt idx="117161">
                  <c:v>271.43336460300901</c:v>
                </c:pt>
                <c:pt idx="117162">
                  <c:v>271.43568135828298</c:v>
                </c:pt>
                <c:pt idx="117163">
                  <c:v>271.43799811355598</c:v>
                </c:pt>
                <c:pt idx="117164">
                  <c:v>271.44031486883</c:v>
                </c:pt>
                <c:pt idx="117165">
                  <c:v>271.442631624103</c:v>
                </c:pt>
                <c:pt idx="117166">
                  <c:v>271.44494837937702</c:v>
                </c:pt>
                <c:pt idx="117167">
                  <c:v>271.44726513465002</c:v>
                </c:pt>
                <c:pt idx="117168">
                  <c:v>271.44958188992399</c:v>
                </c:pt>
                <c:pt idx="117169">
                  <c:v>271.45189864519699</c:v>
                </c:pt>
                <c:pt idx="117170">
                  <c:v>271.45421540047101</c:v>
                </c:pt>
                <c:pt idx="117171">
                  <c:v>271.45653215574401</c:v>
                </c:pt>
                <c:pt idx="117172">
                  <c:v>271.45884891101798</c:v>
                </c:pt>
                <c:pt idx="117173">
                  <c:v>271.46116566629098</c:v>
                </c:pt>
                <c:pt idx="117174">
                  <c:v>271.463482421565</c:v>
                </c:pt>
                <c:pt idx="117175">
                  <c:v>271.465799176838</c:v>
                </c:pt>
                <c:pt idx="117176">
                  <c:v>271.46811593211203</c:v>
                </c:pt>
                <c:pt idx="117177">
                  <c:v>271.47043268738599</c:v>
                </c:pt>
                <c:pt idx="117178">
                  <c:v>271.47274944265899</c:v>
                </c:pt>
                <c:pt idx="117179">
                  <c:v>271.47506619793302</c:v>
                </c:pt>
                <c:pt idx="117180">
                  <c:v>271.47738295320602</c:v>
                </c:pt>
                <c:pt idx="117181">
                  <c:v>271.47969970847998</c:v>
                </c:pt>
                <c:pt idx="117182">
                  <c:v>271.48201646375298</c:v>
                </c:pt>
                <c:pt idx="117183">
                  <c:v>271.48433321902701</c:v>
                </c:pt>
                <c:pt idx="117184">
                  <c:v>271.48664997430001</c:v>
                </c:pt>
                <c:pt idx="117185">
                  <c:v>271.48896672957397</c:v>
                </c:pt>
                <c:pt idx="117186">
                  <c:v>271.49128348484697</c:v>
                </c:pt>
                <c:pt idx="117187">
                  <c:v>271.493600240121</c:v>
                </c:pt>
                <c:pt idx="117188">
                  <c:v>271.495916995394</c:v>
                </c:pt>
                <c:pt idx="117189">
                  <c:v>271.49823375066802</c:v>
                </c:pt>
                <c:pt idx="117190">
                  <c:v>271.50055050594102</c:v>
                </c:pt>
                <c:pt idx="117191">
                  <c:v>271.50286726121499</c:v>
                </c:pt>
                <c:pt idx="117192">
                  <c:v>271.50518401648799</c:v>
                </c:pt>
                <c:pt idx="117193">
                  <c:v>271.50750077176201</c:v>
                </c:pt>
                <c:pt idx="117194">
                  <c:v>271.50981752703501</c:v>
                </c:pt>
                <c:pt idx="117195">
                  <c:v>271.51213428230898</c:v>
                </c:pt>
                <c:pt idx="117196">
                  <c:v>271.51445103758198</c:v>
                </c:pt>
                <c:pt idx="117197">
                  <c:v>271.516767792856</c:v>
                </c:pt>
                <c:pt idx="117198">
                  <c:v>271.519084548129</c:v>
                </c:pt>
                <c:pt idx="117199">
                  <c:v>271.52140130340302</c:v>
                </c:pt>
                <c:pt idx="117200">
                  <c:v>271.52371805867602</c:v>
                </c:pt>
                <c:pt idx="117201">
                  <c:v>271.52603481394999</c:v>
                </c:pt>
                <c:pt idx="117202">
                  <c:v>271.52835156922299</c:v>
                </c:pt>
                <c:pt idx="117203">
                  <c:v>271.53066832449701</c:v>
                </c:pt>
                <c:pt idx="117204">
                  <c:v>271.53298507977001</c:v>
                </c:pt>
                <c:pt idx="117205">
                  <c:v>271.53530183504398</c:v>
                </c:pt>
                <c:pt idx="117206">
                  <c:v>271.53761859031698</c:v>
                </c:pt>
                <c:pt idx="117207">
                  <c:v>271.539935345591</c:v>
                </c:pt>
                <c:pt idx="117208">
                  <c:v>271.542252100864</c:v>
                </c:pt>
                <c:pt idx="117209">
                  <c:v>271.54456885613803</c:v>
                </c:pt>
                <c:pt idx="117210">
                  <c:v>271.54688561141103</c:v>
                </c:pt>
                <c:pt idx="117211">
                  <c:v>271.54920236668499</c:v>
                </c:pt>
                <c:pt idx="117212">
                  <c:v>271.55151912195799</c:v>
                </c:pt>
                <c:pt idx="117213">
                  <c:v>271.55383587723202</c:v>
                </c:pt>
                <c:pt idx="117214">
                  <c:v>271.55615263250502</c:v>
                </c:pt>
                <c:pt idx="117215">
                  <c:v>271.55846938777898</c:v>
                </c:pt>
                <c:pt idx="117216">
                  <c:v>271.56078614305198</c:v>
                </c:pt>
                <c:pt idx="117217">
                  <c:v>271.56310289832601</c:v>
                </c:pt>
                <c:pt idx="117218">
                  <c:v>271.56541965359901</c:v>
                </c:pt>
                <c:pt idx="117219">
                  <c:v>271.56773640887297</c:v>
                </c:pt>
                <c:pt idx="117220">
                  <c:v>271.570053164147</c:v>
                </c:pt>
                <c:pt idx="117221">
                  <c:v>271.57236991942</c:v>
                </c:pt>
                <c:pt idx="117222">
                  <c:v>271.57468667469402</c:v>
                </c:pt>
                <c:pt idx="117223">
                  <c:v>271.57700342996702</c:v>
                </c:pt>
                <c:pt idx="117224">
                  <c:v>271.57932018524099</c:v>
                </c:pt>
                <c:pt idx="117225">
                  <c:v>271.58163694051399</c:v>
                </c:pt>
                <c:pt idx="117226">
                  <c:v>271.58395369578801</c:v>
                </c:pt>
                <c:pt idx="117227">
                  <c:v>271.58627045106101</c:v>
                </c:pt>
                <c:pt idx="117228">
                  <c:v>271.58858720633498</c:v>
                </c:pt>
                <c:pt idx="117229">
                  <c:v>271.59090396160798</c:v>
                </c:pt>
                <c:pt idx="117230">
                  <c:v>271.593220716882</c:v>
                </c:pt>
                <c:pt idx="117231">
                  <c:v>271.595537472155</c:v>
                </c:pt>
                <c:pt idx="117232">
                  <c:v>271.59785422742902</c:v>
                </c:pt>
                <c:pt idx="117233">
                  <c:v>271.60017098270202</c:v>
                </c:pt>
                <c:pt idx="117234">
                  <c:v>271.60248773797599</c:v>
                </c:pt>
                <c:pt idx="117235">
                  <c:v>271.60480449324899</c:v>
                </c:pt>
                <c:pt idx="117236">
                  <c:v>271.60712124852301</c:v>
                </c:pt>
                <c:pt idx="117237">
                  <c:v>271.60943800379601</c:v>
                </c:pt>
                <c:pt idx="117238">
                  <c:v>271.61175475906998</c:v>
                </c:pt>
                <c:pt idx="117239">
                  <c:v>271.61407151434298</c:v>
                </c:pt>
                <c:pt idx="117240">
                  <c:v>271.616388269617</c:v>
                </c:pt>
                <c:pt idx="117241">
                  <c:v>271.61870502489001</c:v>
                </c:pt>
                <c:pt idx="117242">
                  <c:v>271.62102178016403</c:v>
                </c:pt>
                <c:pt idx="117243">
                  <c:v>271.62333853543697</c:v>
                </c:pt>
                <c:pt idx="117244">
                  <c:v>271.62565529071099</c:v>
                </c:pt>
                <c:pt idx="117245">
                  <c:v>271.627972045984</c:v>
                </c:pt>
                <c:pt idx="117246">
                  <c:v>271.63028880125802</c:v>
                </c:pt>
                <c:pt idx="117247">
                  <c:v>271.63260555653102</c:v>
                </c:pt>
                <c:pt idx="117248">
                  <c:v>271.63492231180498</c:v>
                </c:pt>
                <c:pt idx="117249">
                  <c:v>271.63723906707799</c:v>
                </c:pt>
                <c:pt idx="117250">
                  <c:v>271.63955582235201</c:v>
                </c:pt>
                <c:pt idx="117251">
                  <c:v>271.64187257762501</c:v>
                </c:pt>
                <c:pt idx="117252">
                  <c:v>271.64418933289897</c:v>
                </c:pt>
                <c:pt idx="117253">
                  <c:v>271.64650608817198</c:v>
                </c:pt>
                <c:pt idx="117254">
                  <c:v>271.648822843446</c:v>
                </c:pt>
                <c:pt idx="117255">
                  <c:v>271.651139598719</c:v>
                </c:pt>
                <c:pt idx="117256">
                  <c:v>271.65345635399302</c:v>
                </c:pt>
                <c:pt idx="117257">
                  <c:v>271.65577310926602</c:v>
                </c:pt>
                <c:pt idx="117258">
                  <c:v>271.65808986453999</c:v>
                </c:pt>
                <c:pt idx="117259">
                  <c:v>271.66040661981299</c:v>
                </c:pt>
                <c:pt idx="117260">
                  <c:v>271.66272337508701</c:v>
                </c:pt>
                <c:pt idx="117261">
                  <c:v>271.66504013036001</c:v>
                </c:pt>
                <c:pt idx="117262">
                  <c:v>271.66735688563398</c:v>
                </c:pt>
                <c:pt idx="117263">
                  <c:v>271.669673640908</c:v>
                </c:pt>
                <c:pt idx="117264">
                  <c:v>271.671990396181</c:v>
                </c:pt>
                <c:pt idx="117265">
                  <c:v>271.67430715145503</c:v>
                </c:pt>
                <c:pt idx="117266">
                  <c:v>271.67662390672803</c:v>
                </c:pt>
                <c:pt idx="117267">
                  <c:v>271.67894066200199</c:v>
                </c:pt>
                <c:pt idx="117268">
                  <c:v>271.68125741727499</c:v>
                </c:pt>
                <c:pt idx="117269">
                  <c:v>271.68357417254902</c:v>
                </c:pt>
                <c:pt idx="117270">
                  <c:v>271.68589092782202</c:v>
                </c:pt>
                <c:pt idx="117271">
                  <c:v>271.68820768309598</c:v>
                </c:pt>
                <c:pt idx="117272">
                  <c:v>271.69052443836898</c:v>
                </c:pt>
                <c:pt idx="117273">
                  <c:v>271.69284119364301</c:v>
                </c:pt>
                <c:pt idx="117274">
                  <c:v>271.69515794891601</c:v>
                </c:pt>
                <c:pt idx="117275">
                  <c:v>271.69747470418997</c:v>
                </c:pt>
                <c:pt idx="117276">
                  <c:v>271.69979145946297</c:v>
                </c:pt>
                <c:pt idx="117277">
                  <c:v>271.702108214737</c:v>
                </c:pt>
                <c:pt idx="117278">
                  <c:v>271.70442497001</c:v>
                </c:pt>
                <c:pt idx="117279">
                  <c:v>271.70674172528402</c:v>
                </c:pt>
                <c:pt idx="117280">
                  <c:v>271.70905848055702</c:v>
                </c:pt>
                <c:pt idx="117281">
                  <c:v>271.71137523583099</c:v>
                </c:pt>
                <c:pt idx="117282">
                  <c:v>271.71369199110399</c:v>
                </c:pt>
                <c:pt idx="117283">
                  <c:v>271.71600874637801</c:v>
                </c:pt>
                <c:pt idx="117284">
                  <c:v>271.71832550165101</c:v>
                </c:pt>
                <c:pt idx="117285">
                  <c:v>271.72064225692498</c:v>
                </c:pt>
                <c:pt idx="117286">
                  <c:v>271.72295901219798</c:v>
                </c:pt>
                <c:pt idx="117287">
                  <c:v>271.725275767472</c:v>
                </c:pt>
                <c:pt idx="117288">
                  <c:v>271.727592522745</c:v>
                </c:pt>
                <c:pt idx="117289">
                  <c:v>271.72990927801902</c:v>
                </c:pt>
                <c:pt idx="117290">
                  <c:v>271.73222603329202</c:v>
                </c:pt>
                <c:pt idx="117291">
                  <c:v>271.73454278856599</c:v>
                </c:pt>
                <c:pt idx="117292">
                  <c:v>271.73685954383899</c:v>
                </c:pt>
                <c:pt idx="117293">
                  <c:v>271.73917629911301</c:v>
                </c:pt>
                <c:pt idx="117294">
                  <c:v>271.74149305438601</c:v>
                </c:pt>
                <c:pt idx="117295">
                  <c:v>271.74380980965998</c:v>
                </c:pt>
                <c:pt idx="117296">
                  <c:v>271.74612656493298</c:v>
                </c:pt>
                <c:pt idx="117297">
                  <c:v>271.748443320207</c:v>
                </c:pt>
                <c:pt idx="117298">
                  <c:v>271.75076007548</c:v>
                </c:pt>
                <c:pt idx="117299">
                  <c:v>271.75307683075403</c:v>
                </c:pt>
                <c:pt idx="117300">
                  <c:v>271.75539358602703</c:v>
                </c:pt>
                <c:pt idx="117301">
                  <c:v>271.75771034130099</c:v>
                </c:pt>
                <c:pt idx="117302">
                  <c:v>271.76002709657399</c:v>
                </c:pt>
                <c:pt idx="117303">
                  <c:v>271.76234385184802</c:v>
                </c:pt>
                <c:pt idx="117304">
                  <c:v>271.76466060712102</c:v>
                </c:pt>
                <c:pt idx="117305">
                  <c:v>271.76697736239498</c:v>
                </c:pt>
                <c:pt idx="117306">
                  <c:v>271.76929411766901</c:v>
                </c:pt>
                <c:pt idx="117307">
                  <c:v>271.77161087294201</c:v>
                </c:pt>
                <c:pt idx="117308">
                  <c:v>271.77392762821597</c:v>
                </c:pt>
                <c:pt idx="117309">
                  <c:v>271.77624438348897</c:v>
                </c:pt>
                <c:pt idx="117310">
                  <c:v>271.778561138763</c:v>
                </c:pt>
                <c:pt idx="117311">
                  <c:v>271.780877894036</c:v>
                </c:pt>
                <c:pt idx="117312">
                  <c:v>271.78319464931002</c:v>
                </c:pt>
                <c:pt idx="117313">
                  <c:v>271.78551140458302</c:v>
                </c:pt>
                <c:pt idx="117314">
                  <c:v>271.78782815985699</c:v>
                </c:pt>
                <c:pt idx="117315">
                  <c:v>271.79014491512999</c:v>
                </c:pt>
                <c:pt idx="117316">
                  <c:v>271.79246167040401</c:v>
                </c:pt>
                <c:pt idx="117317">
                  <c:v>271.79477842567701</c:v>
                </c:pt>
                <c:pt idx="117318">
                  <c:v>271.79709518095098</c:v>
                </c:pt>
                <c:pt idx="117319">
                  <c:v>271.79941193622398</c:v>
                </c:pt>
                <c:pt idx="117320">
                  <c:v>271.801728691498</c:v>
                </c:pt>
                <c:pt idx="117321">
                  <c:v>271.804045446771</c:v>
                </c:pt>
                <c:pt idx="117322">
                  <c:v>271.80636220204502</c:v>
                </c:pt>
                <c:pt idx="117323">
                  <c:v>271.80867895731802</c:v>
                </c:pt>
                <c:pt idx="117324">
                  <c:v>271.81099571259199</c:v>
                </c:pt>
                <c:pt idx="117325">
                  <c:v>271.81331246786499</c:v>
                </c:pt>
                <c:pt idx="117326">
                  <c:v>271.81562922313901</c:v>
                </c:pt>
                <c:pt idx="117327">
                  <c:v>271.81794597841201</c:v>
                </c:pt>
                <c:pt idx="117328">
                  <c:v>271.82026273368598</c:v>
                </c:pt>
                <c:pt idx="117329">
                  <c:v>271.82257948895898</c:v>
                </c:pt>
                <c:pt idx="117330">
                  <c:v>271.824896244233</c:v>
                </c:pt>
                <c:pt idx="117331">
                  <c:v>271.827212999506</c:v>
                </c:pt>
                <c:pt idx="117332">
                  <c:v>271.82952975478003</c:v>
                </c:pt>
                <c:pt idx="117333">
                  <c:v>271.83184651005303</c:v>
                </c:pt>
                <c:pt idx="117334">
                  <c:v>271.83416326532699</c:v>
                </c:pt>
                <c:pt idx="117335">
                  <c:v>271.83648002059999</c:v>
                </c:pt>
                <c:pt idx="117336">
                  <c:v>271.83879677587402</c:v>
                </c:pt>
                <c:pt idx="117337">
                  <c:v>271.84111353114702</c:v>
                </c:pt>
                <c:pt idx="117338">
                  <c:v>271.84343028642098</c:v>
                </c:pt>
                <c:pt idx="117339">
                  <c:v>271.84574704169398</c:v>
                </c:pt>
                <c:pt idx="117340">
                  <c:v>271.84806379696801</c:v>
                </c:pt>
                <c:pt idx="117341">
                  <c:v>271.85038055224101</c:v>
                </c:pt>
                <c:pt idx="117342">
                  <c:v>271.85269730751497</c:v>
                </c:pt>
                <c:pt idx="117343">
                  <c:v>271.85501406278797</c:v>
                </c:pt>
                <c:pt idx="117344">
                  <c:v>271.857330818062</c:v>
                </c:pt>
                <c:pt idx="117345">
                  <c:v>271.859647573335</c:v>
                </c:pt>
                <c:pt idx="117346">
                  <c:v>271.86196432860902</c:v>
                </c:pt>
                <c:pt idx="117347">
                  <c:v>271.86428108388299</c:v>
                </c:pt>
                <c:pt idx="117348">
                  <c:v>271.86659783915599</c:v>
                </c:pt>
                <c:pt idx="117349">
                  <c:v>271.86891459443001</c:v>
                </c:pt>
                <c:pt idx="117350">
                  <c:v>271.87123134970301</c:v>
                </c:pt>
                <c:pt idx="117351">
                  <c:v>271.87354810497698</c:v>
                </c:pt>
                <c:pt idx="117352">
                  <c:v>271.87586486024998</c:v>
                </c:pt>
                <c:pt idx="117353">
                  <c:v>271.878181615524</c:v>
                </c:pt>
                <c:pt idx="117354">
                  <c:v>271.880498370797</c:v>
                </c:pt>
                <c:pt idx="117355">
                  <c:v>271.88281512607102</c:v>
                </c:pt>
                <c:pt idx="117356">
                  <c:v>271.88513188134402</c:v>
                </c:pt>
                <c:pt idx="117357">
                  <c:v>271.88744863661799</c:v>
                </c:pt>
                <c:pt idx="117358">
                  <c:v>271.88976539189099</c:v>
                </c:pt>
                <c:pt idx="117359">
                  <c:v>271.89208214716501</c:v>
                </c:pt>
                <c:pt idx="117360">
                  <c:v>271.89439890243801</c:v>
                </c:pt>
                <c:pt idx="117361">
                  <c:v>271.89671565771198</c:v>
                </c:pt>
                <c:pt idx="117362">
                  <c:v>271.89903241298498</c:v>
                </c:pt>
                <c:pt idx="117363">
                  <c:v>271.901349168259</c:v>
                </c:pt>
                <c:pt idx="117364">
                  <c:v>271.903665923532</c:v>
                </c:pt>
                <c:pt idx="117365">
                  <c:v>271.90598267880603</c:v>
                </c:pt>
                <c:pt idx="117366">
                  <c:v>271.90829943407903</c:v>
                </c:pt>
                <c:pt idx="117367">
                  <c:v>271.91061618935299</c:v>
                </c:pt>
                <c:pt idx="117368">
                  <c:v>271.91293294462599</c:v>
                </c:pt>
                <c:pt idx="117369">
                  <c:v>271.91524969990002</c:v>
                </c:pt>
                <c:pt idx="117370">
                  <c:v>271.91756645517302</c:v>
                </c:pt>
                <c:pt idx="117371">
                  <c:v>271.91988321044698</c:v>
                </c:pt>
                <c:pt idx="117372">
                  <c:v>271.92219996571998</c:v>
                </c:pt>
                <c:pt idx="117373">
                  <c:v>271.92451672099401</c:v>
                </c:pt>
                <c:pt idx="117374">
                  <c:v>271.92683347626701</c:v>
                </c:pt>
                <c:pt idx="117375">
                  <c:v>271.92915023154097</c:v>
                </c:pt>
                <c:pt idx="117376">
                  <c:v>271.93146698681397</c:v>
                </c:pt>
                <c:pt idx="117377">
                  <c:v>271.933783742088</c:v>
                </c:pt>
                <c:pt idx="117378">
                  <c:v>271.936100497361</c:v>
                </c:pt>
                <c:pt idx="117379">
                  <c:v>271.93841725263502</c:v>
                </c:pt>
                <c:pt idx="117380">
                  <c:v>271.94073400790802</c:v>
                </c:pt>
                <c:pt idx="117381">
                  <c:v>271.94305076318199</c:v>
                </c:pt>
                <c:pt idx="117382">
                  <c:v>271.94536751845499</c:v>
                </c:pt>
                <c:pt idx="117383">
                  <c:v>271.94768427372901</c:v>
                </c:pt>
                <c:pt idx="117384">
                  <c:v>271.95000102900201</c:v>
                </c:pt>
                <c:pt idx="117385">
                  <c:v>271.95231778427598</c:v>
                </c:pt>
                <c:pt idx="117386">
                  <c:v>271.95463453954898</c:v>
                </c:pt>
                <c:pt idx="117387">
                  <c:v>271.956951294823</c:v>
                </c:pt>
                <c:pt idx="117388">
                  <c:v>271.959268050096</c:v>
                </c:pt>
                <c:pt idx="117389">
                  <c:v>271.96158480537002</c:v>
                </c:pt>
                <c:pt idx="117390">
                  <c:v>271.96390156064399</c:v>
                </c:pt>
                <c:pt idx="117391">
                  <c:v>271.96621831591699</c:v>
                </c:pt>
                <c:pt idx="117392">
                  <c:v>271.96853507119101</c:v>
                </c:pt>
                <c:pt idx="117393">
                  <c:v>271.97085182646401</c:v>
                </c:pt>
                <c:pt idx="117394">
                  <c:v>271.97316858173798</c:v>
                </c:pt>
                <c:pt idx="117395">
                  <c:v>271.97548533701098</c:v>
                </c:pt>
                <c:pt idx="117396">
                  <c:v>271.977802092285</c:v>
                </c:pt>
                <c:pt idx="117397">
                  <c:v>271.980118847558</c:v>
                </c:pt>
                <c:pt idx="117398">
                  <c:v>271.98243560283203</c:v>
                </c:pt>
                <c:pt idx="117399">
                  <c:v>271.98475235810503</c:v>
                </c:pt>
                <c:pt idx="117400">
                  <c:v>271.98706911337899</c:v>
                </c:pt>
                <c:pt idx="117401">
                  <c:v>271.98938586865199</c:v>
                </c:pt>
                <c:pt idx="117402">
                  <c:v>271.99170262392602</c:v>
                </c:pt>
                <c:pt idx="117403">
                  <c:v>271.99401937919902</c:v>
                </c:pt>
                <c:pt idx="117404">
                  <c:v>271.99633613447298</c:v>
                </c:pt>
                <c:pt idx="117405">
                  <c:v>271.99865288974598</c:v>
                </c:pt>
                <c:pt idx="117406">
                  <c:v>272.00096964502001</c:v>
                </c:pt>
                <c:pt idx="117407">
                  <c:v>272.00328640029301</c:v>
                </c:pt>
                <c:pt idx="117408">
                  <c:v>272.00560315556697</c:v>
                </c:pt>
                <c:pt idx="117409">
                  <c:v>272.00791991083997</c:v>
                </c:pt>
                <c:pt idx="117410">
                  <c:v>272.010236666114</c:v>
                </c:pt>
                <c:pt idx="117411">
                  <c:v>272.012553421387</c:v>
                </c:pt>
                <c:pt idx="117412">
                  <c:v>272.01487017666102</c:v>
                </c:pt>
                <c:pt idx="117413">
                  <c:v>272.01718693193402</c:v>
                </c:pt>
                <c:pt idx="117414">
                  <c:v>272.01950368720799</c:v>
                </c:pt>
                <c:pt idx="117415">
                  <c:v>272.02182044248099</c:v>
                </c:pt>
                <c:pt idx="117416">
                  <c:v>272.02413719775501</c:v>
                </c:pt>
                <c:pt idx="117417">
                  <c:v>272.02645395302801</c:v>
                </c:pt>
                <c:pt idx="117418">
                  <c:v>272.02877070830198</c:v>
                </c:pt>
                <c:pt idx="117419">
                  <c:v>272.03108746357498</c:v>
                </c:pt>
                <c:pt idx="117420">
                  <c:v>272.033404218849</c:v>
                </c:pt>
                <c:pt idx="117421">
                  <c:v>272.035720974122</c:v>
                </c:pt>
                <c:pt idx="117422">
                  <c:v>272.03803772939602</c:v>
                </c:pt>
                <c:pt idx="117423">
                  <c:v>272.04035448466902</c:v>
                </c:pt>
                <c:pt idx="117424">
                  <c:v>272.04267123994299</c:v>
                </c:pt>
                <c:pt idx="117425">
                  <c:v>272.04498799521599</c:v>
                </c:pt>
                <c:pt idx="117426">
                  <c:v>272.04730475049001</c:v>
                </c:pt>
                <c:pt idx="117427">
                  <c:v>272.04962150576301</c:v>
                </c:pt>
                <c:pt idx="117428">
                  <c:v>272.05193826103698</c:v>
                </c:pt>
                <c:pt idx="117429">
                  <c:v>272.05425501630998</c:v>
                </c:pt>
                <c:pt idx="117430">
                  <c:v>272.056571771584</c:v>
                </c:pt>
                <c:pt idx="117431">
                  <c:v>272.058888526857</c:v>
                </c:pt>
                <c:pt idx="117432">
                  <c:v>272.06120528213103</c:v>
                </c:pt>
                <c:pt idx="117433">
                  <c:v>272.06352203740499</c:v>
                </c:pt>
                <c:pt idx="117434">
                  <c:v>272.06583879267799</c:v>
                </c:pt>
                <c:pt idx="117435">
                  <c:v>272.06815554795202</c:v>
                </c:pt>
                <c:pt idx="117436">
                  <c:v>272.07047230322502</c:v>
                </c:pt>
                <c:pt idx="117437">
                  <c:v>272.07278905849898</c:v>
                </c:pt>
                <c:pt idx="117438">
                  <c:v>272.07510581377198</c:v>
                </c:pt>
                <c:pt idx="117439">
                  <c:v>272.07742256904601</c:v>
                </c:pt>
                <c:pt idx="117440">
                  <c:v>272.07973932431901</c:v>
                </c:pt>
                <c:pt idx="117441">
                  <c:v>272.08205607959297</c:v>
                </c:pt>
                <c:pt idx="117442">
                  <c:v>272.08437283486597</c:v>
                </c:pt>
                <c:pt idx="117443">
                  <c:v>272.08668959014</c:v>
                </c:pt>
                <c:pt idx="117444">
                  <c:v>272.089006345413</c:v>
                </c:pt>
                <c:pt idx="117445">
                  <c:v>272.09132310068702</c:v>
                </c:pt>
                <c:pt idx="117446">
                  <c:v>272.09363985596002</c:v>
                </c:pt>
                <c:pt idx="117447">
                  <c:v>272.09595661123399</c:v>
                </c:pt>
                <c:pt idx="117448">
                  <c:v>272.09827336650699</c:v>
                </c:pt>
                <c:pt idx="117449">
                  <c:v>272.10059012178101</c:v>
                </c:pt>
                <c:pt idx="117450">
                  <c:v>272.10290687705401</c:v>
                </c:pt>
                <c:pt idx="117451">
                  <c:v>272.10522363232798</c:v>
                </c:pt>
                <c:pt idx="117452">
                  <c:v>272.10754038760098</c:v>
                </c:pt>
                <c:pt idx="117453">
                  <c:v>272.109857142875</c:v>
                </c:pt>
                <c:pt idx="117454">
                  <c:v>272.112173898148</c:v>
                </c:pt>
                <c:pt idx="117455">
                  <c:v>272.11449065342202</c:v>
                </c:pt>
                <c:pt idx="117456">
                  <c:v>272.11680740869502</c:v>
                </c:pt>
                <c:pt idx="117457">
                  <c:v>272.11912416396899</c:v>
                </c:pt>
                <c:pt idx="117458">
                  <c:v>272.12144091924199</c:v>
                </c:pt>
                <c:pt idx="117459">
                  <c:v>272.12375767451601</c:v>
                </c:pt>
                <c:pt idx="117460">
                  <c:v>272.12607442978901</c:v>
                </c:pt>
                <c:pt idx="117461">
                  <c:v>272.12839118506298</c:v>
                </c:pt>
                <c:pt idx="117462">
                  <c:v>272.13070794033598</c:v>
                </c:pt>
                <c:pt idx="117463">
                  <c:v>272.13302469561</c:v>
                </c:pt>
                <c:pt idx="117464">
                  <c:v>272.135341450883</c:v>
                </c:pt>
                <c:pt idx="117465">
                  <c:v>272.13765820615703</c:v>
                </c:pt>
                <c:pt idx="117466">
                  <c:v>272.13997496143003</c:v>
                </c:pt>
                <c:pt idx="117467">
                  <c:v>272.14229171670399</c:v>
                </c:pt>
                <c:pt idx="117468">
                  <c:v>272.14460847197699</c:v>
                </c:pt>
                <c:pt idx="117469">
                  <c:v>272.14692522725102</c:v>
                </c:pt>
                <c:pt idx="117470">
                  <c:v>272.14924198252402</c:v>
                </c:pt>
                <c:pt idx="117471">
                  <c:v>272.15155873779798</c:v>
                </c:pt>
                <c:pt idx="117472">
                  <c:v>272.15387549307098</c:v>
                </c:pt>
                <c:pt idx="117473">
                  <c:v>272.15619224834501</c:v>
                </c:pt>
                <c:pt idx="117474">
                  <c:v>272.15850900361801</c:v>
                </c:pt>
                <c:pt idx="117475">
                  <c:v>272.16082575889197</c:v>
                </c:pt>
                <c:pt idx="117476">
                  <c:v>272.163142514166</c:v>
                </c:pt>
                <c:pt idx="117477">
                  <c:v>272.165459269439</c:v>
                </c:pt>
                <c:pt idx="117478">
                  <c:v>272.16777602471302</c:v>
                </c:pt>
                <c:pt idx="117479">
                  <c:v>272.17009277998602</c:v>
                </c:pt>
                <c:pt idx="117480">
                  <c:v>272.17240953525999</c:v>
                </c:pt>
                <c:pt idx="117481">
                  <c:v>272.17472629053299</c:v>
                </c:pt>
                <c:pt idx="117482">
                  <c:v>272.17704304580701</c:v>
                </c:pt>
                <c:pt idx="117483">
                  <c:v>272.17935980108001</c:v>
                </c:pt>
                <c:pt idx="117484">
                  <c:v>272.18167655635398</c:v>
                </c:pt>
                <c:pt idx="117485">
                  <c:v>272.18399331162698</c:v>
                </c:pt>
                <c:pt idx="117486">
                  <c:v>272.186310066901</c:v>
                </c:pt>
                <c:pt idx="117487">
                  <c:v>272.188626822174</c:v>
                </c:pt>
                <c:pt idx="117488">
                  <c:v>272.19094357744802</c:v>
                </c:pt>
                <c:pt idx="117489">
                  <c:v>272.19326033272102</c:v>
                </c:pt>
                <c:pt idx="117490">
                  <c:v>272.19557708799499</c:v>
                </c:pt>
                <c:pt idx="117491">
                  <c:v>272.19789384326799</c:v>
                </c:pt>
                <c:pt idx="117492">
                  <c:v>272.20021059854201</c:v>
                </c:pt>
                <c:pt idx="117493">
                  <c:v>272.20252735381501</c:v>
                </c:pt>
                <c:pt idx="117494">
                  <c:v>272.20484410908898</c:v>
                </c:pt>
                <c:pt idx="117495">
                  <c:v>272.20716086436198</c:v>
                </c:pt>
                <c:pt idx="117496">
                  <c:v>272.209477619636</c:v>
                </c:pt>
                <c:pt idx="117497">
                  <c:v>272.211794374909</c:v>
                </c:pt>
                <c:pt idx="117498">
                  <c:v>272.21411113018303</c:v>
                </c:pt>
                <c:pt idx="117499">
                  <c:v>272.21642788545603</c:v>
                </c:pt>
                <c:pt idx="117500">
                  <c:v>272.21874464072999</c:v>
                </c:pt>
                <c:pt idx="117501">
                  <c:v>272.22106139600299</c:v>
                </c:pt>
                <c:pt idx="117502">
                  <c:v>272.22337815127702</c:v>
                </c:pt>
                <c:pt idx="117503">
                  <c:v>272.22569490655002</c:v>
                </c:pt>
                <c:pt idx="117504">
                  <c:v>272.22801166182398</c:v>
                </c:pt>
                <c:pt idx="117505">
                  <c:v>272.23032841709698</c:v>
                </c:pt>
                <c:pt idx="117506">
                  <c:v>272.23264517237101</c:v>
                </c:pt>
                <c:pt idx="117507">
                  <c:v>272.23496192764401</c:v>
                </c:pt>
                <c:pt idx="117508">
                  <c:v>272.23727868291797</c:v>
                </c:pt>
                <c:pt idx="117509">
                  <c:v>272.23959543819097</c:v>
                </c:pt>
                <c:pt idx="117510">
                  <c:v>272.241912193465</c:v>
                </c:pt>
                <c:pt idx="117511">
                  <c:v>272.244228948738</c:v>
                </c:pt>
                <c:pt idx="117512">
                  <c:v>272.24654570401202</c:v>
                </c:pt>
                <c:pt idx="117513">
                  <c:v>272.24886245928502</c:v>
                </c:pt>
                <c:pt idx="117514">
                  <c:v>272.25117921455899</c:v>
                </c:pt>
                <c:pt idx="117515">
                  <c:v>272.25349596983199</c:v>
                </c:pt>
                <c:pt idx="117516">
                  <c:v>272.25581272510601</c:v>
                </c:pt>
                <c:pt idx="117517">
                  <c:v>272.25812948037901</c:v>
                </c:pt>
                <c:pt idx="117518">
                  <c:v>272.26044623565298</c:v>
                </c:pt>
                <c:pt idx="117519">
                  <c:v>272.262762990927</c:v>
                </c:pt>
                <c:pt idx="117520">
                  <c:v>272.2650797462</c:v>
                </c:pt>
                <c:pt idx="117521">
                  <c:v>272.26739650147402</c:v>
                </c:pt>
                <c:pt idx="117522">
                  <c:v>272.26971325674702</c:v>
                </c:pt>
                <c:pt idx="117523">
                  <c:v>272.27203001202099</c:v>
                </c:pt>
                <c:pt idx="117524">
                  <c:v>272.27434676729399</c:v>
                </c:pt>
                <c:pt idx="117525">
                  <c:v>272.27666352256801</c:v>
                </c:pt>
                <c:pt idx="117526">
                  <c:v>272.27898027784101</c:v>
                </c:pt>
                <c:pt idx="117527">
                  <c:v>272.28129703311498</c:v>
                </c:pt>
                <c:pt idx="117528">
                  <c:v>272.28361378838798</c:v>
                </c:pt>
                <c:pt idx="117529">
                  <c:v>272.285930543662</c:v>
                </c:pt>
                <c:pt idx="117530">
                  <c:v>272.288247298935</c:v>
                </c:pt>
                <c:pt idx="117531">
                  <c:v>272.29056405420903</c:v>
                </c:pt>
                <c:pt idx="117532">
                  <c:v>272.29288080948203</c:v>
                </c:pt>
                <c:pt idx="117533">
                  <c:v>272.29519756475599</c:v>
                </c:pt>
                <c:pt idx="117534">
                  <c:v>272.29751432002899</c:v>
                </c:pt>
                <c:pt idx="117535">
                  <c:v>272.29983107530302</c:v>
                </c:pt>
                <c:pt idx="117536">
                  <c:v>272.30214783057602</c:v>
                </c:pt>
                <c:pt idx="117537">
                  <c:v>272.30446458584998</c:v>
                </c:pt>
                <c:pt idx="117538">
                  <c:v>272.30678134112298</c:v>
                </c:pt>
                <c:pt idx="117539">
                  <c:v>272.30909809639701</c:v>
                </c:pt>
                <c:pt idx="117540">
                  <c:v>272.31141485167001</c:v>
                </c:pt>
                <c:pt idx="117541">
                  <c:v>272.31373160694397</c:v>
                </c:pt>
                <c:pt idx="117542">
                  <c:v>272.31604836221697</c:v>
                </c:pt>
                <c:pt idx="117543">
                  <c:v>272.318365117491</c:v>
                </c:pt>
                <c:pt idx="117544">
                  <c:v>272.320681872764</c:v>
                </c:pt>
                <c:pt idx="117545">
                  <c:v>272.32299862803802</c:v>
                </c:pt>
                <c:pt idx="117546">
                  <c:v>272.32531538331102</c:v>
                </c:pt>
                <c:pt idx="117547">
                  <c:v>272.32763213858499</c:v>
                </c:pt>
                <c:pt idx="117548">
                  <c:v>272.32994889385799</c:v>
                </c:pt>
                <c:pt idx="117549">
                  <c:v>272.33226564913201</c:v>
                </c:pt>
                <c:pt idx="117550">
                  <c:v>272.33458240440501</c:v>
                </c:pt>
                <c:pt idx="117551">
                  <c:v>272.33689915967898</c:v>
                </c:pt>
                <c:pt idx="117552">
                  <c:v>272.33921591495198</c:v>
                </c:pt>
                <c:pt idx="117553">
                  <c:v>272.341532670226</c:v>
                </c:pt>
                <c:pt idx="117554">
                  <c:v>272.343849425499</c:v>
                </c:pt>
                <c:pt idx="117555">
                  <c:v>272.34616618077303</c:v>
                </c:pt>
                <c:pt idx="117556">
                  <c:v>272.34848293604603</c:v>
                </c:pt>
                <c:pt idx="117557">
                  <c:v>272.35079969131999</c:v>
                </c:pt>
                <c:pt idx="117558">
                  <c:v>272.35311644659299</c:v>
                </c:pt>
                <c:pt idx="117559">
                  <c:v>272.35543320186702</c:v>
                </c:pt>
                <c:pt idx="117560">
                  <c:v>272.35774995714002</c:v>
                </c:pt>
                <c:pt idx="117561">
                  <c:v>272.36006671241398</c:v>
                </c:pt>
                <c:pt idx="117562">
                  <c:v>272.36238346768801</c:v>
                </c:pt>
                <c:pt idx="117563">
                  <c:v>272.36470022296101</c:v>
                </c:pt>
                <c:pt idx="117564">
                  <c:v>272.36701697823497</c:v>
                </c:pt>
                <c:pt idx="117565">
                  <c:v>272.36933373350797</c:v>
                </c:pt>
                <c:pt idx="117566">
                  <c:v>272.371650488782</c:v>
                </c:pt>
                <c:pt idx="117567">
                  <c:v>272.373967244055</c:v>
                </c:pt>
                <c:pt idx="117568">
                  <c:v>272.37628399932902</c:v>
                </c:pt>
                <c:pt idx="117569">
                  <c:v>272.37860075460202</c:v>
                </c:pt>
                <c:pt idx="117570">
                  <c:v>272.38091750987599</c:v>
                </c:pt>
                <c:pt idx="117571">
                  <c:v>272.38323426514899</c:v>
                </c:pt>
                <c:pt idx="117572">
                  <c:v>272.38555102042301</c:v>
                </c:pt>
                <c:pt idx="117573">
                  <c:v>272.38786777569601</c:v>
                </c:pt>
                <c:pt idx="117574">
                  <c:v>272.39018453096998</c:v>
                </c:pt>
                <c:pt idx="117575">
                  <c:v>272.39250128624298</c:v>
                </c:pt>
                <c:pt idx="117576">
                  <c:v>272.394818041517</c:v>
                </c:pt>
                <c:pt idx="117577">
                  <c:v>272.39713479679</c:v>
                </c:pt>
                <c:pt idx="117578">
                  <c:v>272.39945155206402</c:v>
                </c:pt>
                <c:pt idx="117579">
                  <c:v>272.40176830733702</c:v>
                </c:pt>
                <c:pt idx="117580">
                  <c:v>272.40408506261099</c:v>
                </c:pt>
                <c:pt idx="117581">
                  <c:v>272.40640181788399</c:v>
                </c:pt>
                <c:pt idx="117582">
                  <c:v>272.40871857315801</c:v>
                </c:pt>
                <c:pt idx="117583">
                  <c:v>272.41103532843101</c:v>
                </c:pt>
                <c:pt idx="117584">
                  <c:v>272.41335208370498</c:v>
                </c:pt>
                <c:pt idx="117585">
                  <c:v>272.41566883897798</c:v>
                </c:pt>
                <c:pt idx="117586">
                  <c:v>272.417985594252</c:v>
                </c:pt>
                <c:pt idx="117587">
                  <c:v>272.420302349525</c:v>
                </c:pt>
                <c:pt idx="117588">
                  <c:v>272.42261910479903</c:v>
                </c:pt>
                <c:pt idx="117589">
                  <c:v>272.42493586007203</c:v>
                </c:pt>
                <c:pt idx="117590">
                  <c:v>272.42725261534599</c:v>
                </c:pt>
                <c:pt idx="117591">
                  <c:v>272.42956937061899</c:v>
                </c:pt>
                <c:pt idx="117592">
                  <c:v>272.43188612589302</c:v>
                </c:pt>
                <c:pt idx="117593">
                  <c:v>272.43420288116602</c:v>
                </c:pt>
                <c:pt idx="117594">
                  <c:v>272.43651963643998</c:v>
                </c:pt>
                <c:pt idx="117595">
                  <c:v>272.43883639171298</c:v>
                </c:pt>
                <c:pt idx="117596">
                  <c:v>272.44115314698701</c:v>
                </c:pt>
                <c:pt idx="117597">
                  <c:v>272.44346990226001</c:v>
                </c:pt>
                <c:pt idx="117598">
                  <c:v>272.44578665753397</c:v>
                </c:pt>
                <c:pt idx="117599">
                  <c:v>272.44810341280697</c:v>
                </c:pt>
                <c:pt idx="117600">
                  <c:v>272.450420168081</c:v>
                </c:pt>
                <c:pt idx="117601">
                  <c:v>272.452736923354</c:v>
                </c:pt>
                <c:pt idx="117602">
                  <c:v>272.45505367862802</c:v>
                </c:pt>
                <c:pt idx="117603">
                  <c:v>272.45737043390199</c:v>
                </c:pt>
                <c:pt idx="117604">
                  <c:v>272.45968718917499</c:v>
                </c:pt>
                <c:pt idx="117605">
                  <c:v>272.46200394444901</c:v>
                </c:pt>
                <c:pt idx="117606">
                  <c:v>272.46432069972201</c:v>
                </c:pt>
                <c:pt idx="117607">
                  <c:v>272.46663745499598</c:v>
                </c:pt>
                <c:pt idx="117608">
                  <c:v>272.46895421026898</c:v>
                </c:pt>
                <c:pt idx="117609">
                  <c:v>272.471270965543</c:v>
                </c:pt>
                <c:pt idx="117610">
                  <c:v>272.473587720816</c:v>
                </c:pt>
                <c:pt idx="117611">
                  <c:v>272.47590447609002</c:v>
                </c:pt>
                <c:pt idx="117612">
                  <c:v>272.47822123136302</c:v>
                </c:pt>
                <c:pt idx="117613">
                  <c:v>272.48053798663699</c:v>
                </c:pt>
                <c:pt idx="117614">
                  <c:v>272.48285474190999</c:v>
                </c:pt>
                <c:pt idx="117615">
                  <c:v>272.48517149718401</c:v>
                </c:pt>
                <c:pt idx="117616">
                  <c:v>272.48748825245701</c:v>
                </c:pt>
                <c:pt idx="117617">
                  <c:v>272.48980500773098</c:v>
                </c:pt>
                <c:pt idx="117618">
                  <c:v>272.49212176300398</c:v>
                </c:pt>
                <c:pt idx="117619">
                  <c:v>272.494438518278</c:v>
                </c:pt>
                <c:pt idx="117620">
                  <c:v>272.496755273551</c:v>
                </c:pt>
                <c:pt idx="117621">
                  <c:v>272.49907202882503</c:v>
                </c:pt>
                <c:pt idx="117622">
                  <c:v>272.50138878409803</c:v>
                </c:pt>
                <c:pt idx="117623">
                  <c:v>272.50370553937199</c:v>
                </c:pt>
                <c:pt idx="117624">
                  <c:v>272.50602229464499</c:v>
                </c:pt>
                <c:pt idx="117625">
                  <c:v>272.50833904991902</c:v>
                </c:pt>
                <c:pt idx="117626">
                  <c:v>272.51065580519202</c:v>
                </c:pt>
                <c:pt idx="117627">
                  <c:v>272.51297256046598</c:v>
                </c:pt>
                <c:pt idx="117628">
                  <c:v>272.51528931573898</c:v>
                </c:pt>
                <c:pt idx="117629">
                  <c:v>272.51760607101301</c:v>
                </c:pt>
                <c:pt idx="117630">
                  <c:v>272.51992282628601</c:v>
                </c:pt>
                <c:pt idx="117631">
                  <c:v>272.52223958155997</c:v>
                </c:pt>
                <c:pt idx="117632">
                  <c:v>272.52455633683297</c:v>
                </c:pt>
                <c:pt idx="117633">
                  <c:v>272.526873092107</c:v>
                </c:pt>
                <c:pt idx="117634">
                  <c:v>272.52918984738</c:v>
                </c:pt>
                <c:pt idx="117635">
                  <c:v>272.53150660265402</c:v>
                </c:pt>
                <c:pt idx="117636">
                  <c:v>272.53382335792702</c:v>
                </c:pt>
                <c:pt idx="117637">
                  <c:v>272.53614011320099</c:v>
                </c:pt>
                <c:pt idx="117638">
                  <c:v>272.53845686847399</c:v>
                </c:pt>
                <c:pt idx="117639">
                  <c:v>272.54077362374801</c:v>
                </c:pt>
                <c:pt idx="117640">
                  <c:v>272.54309037902101</c:v>
                </c:pt>
                <c:pt idx="117641">
                  <c:v>272.54540713429498</c:v>
                </c:pt>
                <c:pt idx="117642">
                  <c:v>272.54772388956798</c:v>
                </c:pt>
                <c:pt idx="117643">
                  <c:v>272.550040644842</c:v>
                </c:pt>
                <c:pt idx="117644">
                  <c:v>272.552357400115</c:v>
                </c:pt>
                <c:pt idx="117645">
                  <c:v>272.55467415538902</c:v>
                </c:pt>
                <c:pt idx="117646">
                  <c:v>272.55699091066299</c:v>
                </c:pt>
                <c:pt idx="117647">
                  <c:v>272.55930766593599</c:v>
                </c:pt>
                <c:pt idx="117648">
                  <c:v>272.56162442121001</c:v>
                </c:pt>
                <c:pt idx="117649">
                  <c:v>272.56394117648301</c:v>
                </c:pt>
                <c:pt idx="117650">
                  <c:v>272.56625793175698</c:v>
                </c:pt>
                <c:pt idx="117651">
                  <c:v>272.56857468702998</c:v>
                </c:pt>
                <c:pt idx="117652">
                  <c:v>272.570891442304</c:v>
                </c:pt>
                <c:pt idx="117653">
                  <c:v>272.573208197577</c:v>
                </c:pt>
                <c:pt idx="117654">
                  <c:v>272.57552495285103</c:v>
                </c:pt>
                <c:pt idx="117655">
                  <c:v>272.57784170812403</c:v>
                </c:pt>
                <c:pt idx="117656">
                  <c:v>272.58015846339799</c:v>
                </c:pt>
                <c:pt idx="117657">
                  <c:v>272.58247521867099</c:v>
                </c:pt>
                <c:pt idx="117658">
                  <c:v>272.58479197394502</c:v>
                </c:pt>
                <c:pt idx="117659">
                  <c:v>272.58710872921802</c:v>
                </c:pt>
                <c:pt idx="117660">
                  <c:v>272.58942548449198</c:v>
                </c:pt>
                <c:pt idx="117661">
                  <c:v>272.59174223976498</c:v>
                </c:pt>
                <c:pt idx="117662">
                  <c:v>272.59405899503901</c:v>
                </c:pt>
                <c:pt idx="117663">
                  <c:v>272.59637575031201</c:v>
                </c:pt>
                <c:pt idx="117664">
                  <c:v>272.59869250558597</c:v>
                </c:pt>
                <c:pt idx="117665">
                  <c:v>272.60100926085897</c:v>
                </c:pt>
                <c:pt idx="117666">
                  <c:v>272.603326016133</c:v>
                </c:pt>
                <c:pt idx="117667">
                  <c:v>272.605642771406</c:v>
                </c:pt>
                <c:pt idx="117668">
                  <c:v>272.60795952668002</c:v>
                </c:pt>
                <c:pt idx="117669">
                  <c:v>272.61027628195302</c:v>
                </c:pt>
                <c:pt idx="117670">
                  <c:v>272.61259303722699</c:v>
                </c:pt>
                <c:pt idx="117671">
                  <c:v>272.61490979249999</c:v>
                </c:pt>
                <c:pt idx="117672">
                  <c:v>272.61722654777401</c:v>
                </c:pt>
                <c:pt idx="117673">
                  <c:v>272.61954330304701</c:v>
                </c:pt>
                <c:pt idx="117674">
                  <c:v>272.62186005832098</c:v>
                </c:pt>
                <c:pt idx="117675">
                  <c:v>272.62417681359398</c:v>
                </c:pt>
                <c:pt idx="117676">
                  <c:v>272.626493568868</c:v>
                </c:pt>
                <c:pt idx="117677">
                  <c:v>272.628810324141</c:v>
                </c:pt>
                <c:pt idx="117678">
                  <c:v>272.63112707941502</c:v>
                </c:pt>
                <c:pt idx="117679">
                  <c:v>272.63344383468802</c:v>
                </c:pt>
                <c:pt idx="117680">
                  <c:v>272.63576058996199</c:v>
                </c:pt>
                <c:pt idx="117681">
                  <c:v>272.63807734523499</c:v>
                </c:pt>
                <c:pt idx="117682">
                  <c:v>272.64039410050901</c:v>
                </c:pt>
                <c:pt idx="117683">
                  <c:v>272.64271085578201</c:v>
                </c:pt>
                <c:pt idx="117684">
                  <c:v>272.64502761105598</c:v>
                </c:pt>
                <c:pt idx="117685">
                  <c:v>272.64734436632898</c:v>
                </c:pt>
                <c:pt idx="117686">
                  <c:v>272.649661121603</c:v>
                </c:pt>
                <c:pt idx="117687">
                  <c:v>272.651977876876</c:v>
                </c:pt>
                <c:pt idx="117688">
                  <c:v>272.65429463215003</c:v>
                </c:pt>
                <c:pt idx="117689">
                  <c:v>272.65661138742399</c:v>
                </c:pt>
                <c:pt idx="117690">
                  <c:v>272.65892814269699</c:v>
                </c:pt>
                <c:pt idx="117691">
                  <c:v>272.66124489797102</c:v>
                </c:pt>
                <c:pt idx="117692">
                  <c:v>272.66356165324402</c:v>
                </c:pt>
                <c:pt idx="117693">
                  <c:v>272.66587840851798</c:v>
                </c:pt>
                <c:pt idx="117694">
                  <c:v>272.66819516379098</c:v>
                </c:pt>
                <c:pt idx="117695">
                  <c:v>272.67051191906501</c:v>
                </c:pt>
                <c:pt idx="117696">
                  <c:v>272.67282867433801</c:v>
                </c:pt>
                <c:pt idx="117697">
                  <c:v>272.67514542961197</c:v>
                </c:pt>
                <c:pt idx="117698">
                  <c:v>272.67746218488497</c:v>
                </c:pt>
                <c:pt idx="117699">
                  <c:v>272.679778940159</c:v>
                </c:pt>
                <c:pt idx="117700">
                  <c:v>272.682095695432</c:v>
                </c:pt>
                <c:pt idx="117701">
                  <c:v>272.68441245070602</c:v>
                </c:pt>
                <c:pt idx="117702">
                  <c:v>272.68672920597902</c:v>
                </c:pt>
                <c:pt idx="117703">
                  <c:v>272.68904596125299</c:v>
                </c:pt>
                <c:pt idx="117704">
                  <c:v>272.69136271652599</c:v>
                </c:pt>
                <c:pt idx="117705">
                  <c:v>272.69367947180001</c:v>
                </c:pt>
                <c:pt idx="117706">
                  <c:v>272.69599622707301</c:v>
                </c:pt>
                <c:pt idx="117707">
                  <c:v>272.69831298234698</c:v>
                </c:pt>
                <c:pt idx="117708">
                  <c:v>272.70062973761998</c:v>
                </c:pt>
                <c:pt idx="117709">
                  <c:v>272.702946492894</c:v>
                </c:pt>
                <c:pt idx="117710">
                  <c:v>272.705263248167</c:v>
                </c:pt>
                <c:pt idx="117711">
                  <c:v>272.70758000344102</c:v>
                </c:pt>
                <c:pt idx="117712">
                  <c:v>272.70989675871402</c:v>
                </c:pt>
                <c:pt idx="117713">
                  <c:v>272.71221351398799</c:v>
                </c:pt>
                <c:pt idx="117714">
                  <c:v>272.71453026926099</c:v>
                </c:pt>
                <c:pt idx="117715">
                  <c:v>272.71684702453501</c:v>
                </c:pt>
                <c:pt idx="117716">
                  <c:v>272.71916377980801</c:v>
                </c:pt>
                <c:pt idx="117717">
                  <c:v>272.72148053508198</c:v>
                </c:pt>
                <c:pt idx="117718">
                  <c:v>272.72379729035498</c:v>
                </c:pt>
                <c:pt idx="117719">
                  <c:v>272.726114045629</c:v>
                </c:pt>
                <c:pt idx="117720">
                  <c:v>272.728430800902</c:v>
                </c:pt>
                <c:pt idx="117721">
                  <c:v>272.73074755617603</c:v>
                </c:pt>
                <c:pt idx="117722">
                  <c:v>272.73306431144903</c:v>
                </c:pt>
                <c:pt idx="117723">
                  <c:v>272.73538106672299</c:v>
                </c:pt>
                <c:pt idx="117724">
                  <c:v>272.73769782199599</c:v>
                </c:pt>
                <c:pt idx="117725">
                  <c:v>272.74001457727002</c:v>
                </c:pt>
                <c:pt idx="117726">
                  <c:v>272.74233133254302</c:v>
                </c:pt>
                <c:pt idx="117727">
                  <c:v>272.74464808781698</c:v>
                </c:pt>
                <c:pt idx="117728">
                  <c:v>272.74696484308998</c:v>
                </c:pt>
                <c:pt idx="117729">
                  <c:v>272.74928159836401</c:v>
                </c:pt>
                <c:pt idx="117730">
                  <c:v>272.75159835363701</c:v>
                </c:pt>
                <c:pt idx="117731">
                  <c:v>272.75391510891097</c:v>
                </c:pt>
                <c:pt idx="117732">
                  <c:v>272.756231864185</c:v>
                </c:pt>
                <c:pt idx="117733">
                  <c:v>272.758548619458</c:v>
                </c:pt>
                <c:pt idx="117734">
                  <c:v>272.76086537473202</c:v>
                </c:pt>
                <c:pt idx="117735">
                  <c:v>272.76318213000502</c:v>
                </c:pt>
                <c:pt idx="117736">
                  <c:v>272.76549888527899</c:v>
                </c:pt>
                <c:pt idx="117737">
                  <c:v>272.76781564055199</c:v>
                </c:pt>
                <c:pt idx="117738">
                  <c:v>272.77013239582601</c:v>
                </c:pt>
                <c:pt idx="117739">
                  <c:v>272.77244915109901</c:v>
                </c:pt>
                <c:pt idx="117740">
                  <c:v>272.77476590637298</c:v>
                </c:pt>
                <c:pt idx="117741">
                  <c:v>272.77708266164598</c:v>
                </c:pt>
                <c:pt idx="117742">
                  <c:v>272.77939941692</c:v>
                </c:pt>
                <c:pt idx="117743">
                  <c:v>272.781716172193</c:v>
                </c:pt>
                <c:pt idx="117744">
                  <c:v>272.78403292746702</c:v>
                </c:pt>
                <c:pt idx="117745">
                  <c:v>272.78634968274002</c:v>
                </c:pt>
                <c:pt idx="117746">
                  <c:v>272.78866643801399</c:v>
                </c:pt>
                <c:pt idx="117747">
                  <c:v>272.79098319328699</c:v>
                </c:pt>
                <c:pt idx="117748">
                  <c:v>272.79329994856101</c:v>
                </c:pt>
                <c:pt idx="117749">
                  <c:v>272.79561670383401</c:v>
                </c:pt>
                <c:pt idx="117750">
                  <c:v>272.79793345910798</c:v>
                </c:pt>
                <c:pt idx="117751">
                  <c:v>272.80025021438098</c:v>
                </c:pt>
                <c:pt idx="117752">
                  <c:v>272.802566969655</c:v>
                </c:pt>
                <c:pt idx="117753">
                  <c:v>272.804883724928</c:v>
                </c:pt>
                <c:pt idx="117754">
                  <c:v>272.80720048020203</c:v>
                </c:pt>
                <c:pt idx="117755">
                  <c:v>272.80951723547503</c:v>
                </c:pt>
                <c:pt idx="117756">
                  <c:v>272.81183399074899</c:v>
                </c:pt>
                <c:pt idx="117757">
                  <c:v>272.81415074602199</c:v>
                </c:pt>
                <c:pt idx="117758">
                  <c:v>272.81646750129602</c:v>
                </c:pt>
                <c:pt idx="117759">
                  <c:v>272.81878425656902</c:v>
                </c:pt>
                <c:pt idx="117760">
                  <c:v>272.82110101184298</c:v>
                </c:pt>
                <c:pt idx="117761">
                  <c:v>272.82341776711598</c:v>
                </c:pt>
                <c:pt idx="117762">
                  <c:v>272.82573452239001</c:v>
                </c:pt>
                <c:pt idx="117763">
                  <c:v>272.82805127766301</c:v>
                </c:pt>
                <c:pt idx="117764">
                  <c:v>272.83036803293697</c:v>
                </c:pt>
                <c:pt idx="117765">
                  <c:v>272.83268478820997</c:v>
                </c:pt>
                <c:pt idx="117766">
                  <c:v>272.835001543484</c:v>
                </c:pt>
                <c:pt idx="117767">
                  <c:v>272.837318298757</c:v>
                </c:pt>
                <c:pt idx="117768">
                  <c:v>272.83963505403102</c:v>
                </c:pt>
                <c:pt idx="117769">
                  <c:v>272.84195180930402</c:v>
                </c:pt>
                <c:pt idx="117770">
                  <c:v>272.84426856457799</c:v>
                </c:pt>
                <c:pt idx="117771">
                  <c:v>272.84658531985099</c:v>
                </c:pt>
                <c:pt idx="117772">
                  <c:v>272.84890207512501</c:v>
                </c:pt>
                <c:pt idx="117773">
                  <c:v>272.85121883039801</c:v>
                </c:pt>
                <c:pt idx="117774">
                  <c:v>272.85353558567198</c:v>
                </c:pt>
                <c:pt idx="117775">
                  <c:v>272.855852340946</c:v>
                </c:pt>
                <c:pt idx="117776">
                  <c:v>272.858169096219</c:v>
                </c:pt>
                <c:pt idx="117777">
                  <c:v>272.86048585149302</c:v>
                </c:pt>
                <c:pt idx="117778">
                  <c:v>272.86280260676602</c:v>
                </c:pt>
                <c:pt idx="117779">
                  <c:v>272.86511936203999</c:v>
                </c:pt>
                <c:pt idx="117780">
                  <c:v>272.86743611731299</c:v>
                </c:pt>
                <c:pt idx="117781">
                  <c:v>272.86975287258701</c:v>
                </c:pt>
                <c:pt idx="117782">
                  <c:v>272.87206962786001</c:v>
                </c:pt>
                <c:pt idx="117783">
                  <c:v>272.87438638313398</c:v>
                </c:pt>
                <c:pt idx="117784">
                  <c:v>272.87670313840698</c:v>
                </c:pt>
                <c:pt idx="117785">
                  <c:v>272.879019893681</c:v>
                </c:pt>
                <c:pt idx="117786">
                  <c:v>272.881336648954</c:v>
                </c:pt>
                <c:pt idx="117787">
                  <c:v>272.88365340422803</c:v>
                </c:pt>
                <c:pt idx="117788">
                  <c:v>272.88597015950103</c:v>
                </c:pt>
                <c:pt idx="117789">
                  <c:v>272.88828691477499</c:v>
                </c:pt>
                <c:pt idx="117790">
                  <c:v>272.89060367004799</c:v>
                </c:pt>
                <c:pt idx="117791">
                  <c:v>272.89292042532202</c:v>
                </c:pt>
                <c:pt idx="117792">
                  <c:v>272.89523718059502</c:v>
                </c:pt>
                <c:pt idx="117793">
                  <c:v>272.89755393586898</c:v>
                </c:pt>
                <c:pt idx="117794">
                  <c:v>272.89987069114198</c:v>
                </c:pt>
                <c:pt idx="117795">
                  <c:v>272.90218744641601</c:v>
                </c:pt>
                <c:pt idx="117796">
                  <c:v>272.90450420168901</c:v>
                </c:pt>
                <c:pt idx="117797">
                  <c:v>272.90682095696297</c:v>
                </c:pt>
                <c:pt idx="117798">
                  <c:v>272.90913771223597</c:v>
                </c:pt>
                <c:pt idx="117799">
                  <c:v>272.91145446751</c:v>
                </c:pt>
                <c:pt idx="117800">
                  <c:v>272.913771222783</c:v>
                </c:pt>
                <c:pt idx="117801">
                  <c:v>272.91608797805702</c:v>
                </c:pt>
                <c:pt idx="117802">
                  <c:v>272.91840473333002</c:v>
                </c:pt>
                <c:pt idx="117803">
                  <c:v>272.92072148860399</c:v>
                </c:pt>
                <c:pt idx="117804">
                  <c:v>272.92303824387699</c:v>
                </c:pt>
                <c:pt idx="117805">
                  <c:v>272.92535499915101</c:v>
                </c:pt>
                <c:pt idx="117806">
                  <c:v>272.92767175442401</c:v>
                </c:pt>
                <c:pt idx="117807">
                  <c:v>272.92998850969798</c:v>
                </c:pt>
                <c:pt idx="117808">
                  <c:v>272.93230526497098</c:v>
                </c:pt>
                <c:pt idx="117809">
                  <c:v>272.934622020245</c:v>
                </c:pt>
                <c:pt idx="117810">
                  <c:v>272.936938775518</c:v>
                </c:pt>
                <c:pt idx="117811">
                  <c:v>272.93925553079202</c:v>
                </c:pt>
                <c:pt idx="117812">
                  <c:v>272.94157228606502</c:v>
                </c:pt>
                <c:pt idx="117813">
                  <c:v>272.94388904133899</c:v>
                </c:pt>
                <c:pt idx="117814">
                  <c:v>272.94620579661199</c:v>
                </c:pt>
                <c:pt idx="117815">
                  <c:v>272.94852255188601</c:v>
                </c:pt>
                <c:pt idx="117816">
                  <c:v>272.95083930715901</c:v>
                </c:pt>
                <c:pt idx="117817">
                  <c:v>272.95315606243298</c:v>
                </c:pt>
                <c:pt idx="117818">
                  <c:v>272.955472817707</c:v>
                </c:pt>
                <c:pt idx="117819">
                  <c:v>272.95778957298</c:v>
                </c:pt>
                <c:pt idx="117820">
                  <c:v>272.96010632825403</c:v>
                </c:pt>
                <c:pt idx="117821">
                  <c:v>272.96242308352703</c:v>
                </c:pt>
                <c:pt idx="117822">
                  <c:v>272.96473983880099</c:v>
                </c:pt>
                <c:pt idx="117823">
                  <c:v>272.96705659407399</c:v>
                </c:pt>
                <c:pt idx="117824">
                  <c:v>272.96937334934802</c:v>
                </c:pt>
                <c:pt idx="117825">
                  <c:v>272.97169010462102</c:v>
                </c:pt>
                <c:pt idx="117826">
                  <c:v>272.97400685989498</c:v>
                </c:pt>
                <c:pt idx="117827">
                  <c:v>272.97632361516798</c:v>
                </c:pt>
                <c:pt idx="117828">
                  <c:v>272.97864037044201</c:v>
                </c:pt>
                <c:pt idx="117829">
                  <c:v>272.98095712571501</c:v>
                </c:pt>
                <c:pt idx="117830">
                  <c:v>272.98327388098897</c:v>
                </c:pt>
                <c:pt idx="117831">
                  <c:v>272.98559063626197</c:v>
                </c:pt>
                <c:pt idx="117832">
                  <c:v>272.987907391536</c:v>
                </c:pt>
                <c:pt idx="117833">
                  <c:v>272.990224146809</c:v>
                </c:pt>
                <c:pt idx="117834">
                  <c:v>272.99254090208302</c:v>
                </c:pt>
                <c:pt idx="117835">
                  <c:v>272.99485765735602</c:v>
                </c:pt>
                <c:pt idx="117836">
                  <c:v>272.99717441262999</c:v>
                </c:pt>
                <c:pt idx="117837">
                  <c:v>272.99949116790299</c:v>
                </c:pt>
                <c:pt idx="117838">
                  <c:v>273.00180792317701</c:v>
                </c:pt>
                <c:pt idx="117839">
                  <c:v>273.00412467845001</c:v>
                </c:pt>
                <c:pt idx="117840">
                  <c:v>273.00644143372398</c:v>
                </c:pt>
                <c:pt idx="117841">
                  <c:v>273.00875818899698</c:v>
                </c:pt>
                <c:pt idx="117842">
                  <c:v>273.011074944271</c:v>
                </c:pt>
                <c:pt idx="117843">
                  <c:v>273.013391699544</c:v>
                </c:pt>
                <c:pt idx="117844">
                  <c:v>273.01570845481803</c:v>
                </c:pt>
                <c:pt idx="117845">
                  <c:v>273.01802521009103</c:v>
                </c:pt>
                <c:pt idx="117846">
                  <c:v>273.02034196536499</c:v>
                </c:pt>
                <c:pt idx="117847">
                  <c:v>273.02265872063799</c:v>
                </c:pt>
                <c:pt idx="117848">
                  <c:v>273.02497547591202</c:v>
                </c:pt>
                <c:pt idx="117849">
                  <c:v>273.02729223118502</c:v>
                </c:pt>
                <c:pt idx="117850">
                  <c:v>273.02960898645898</c:v>
                </c:pt>
                <c:pt idx="117851">
                  <c:v>273.03192574173198</c:v>
                </c:pt>
                <c:pt idx="117852">
                  <c:v>273.03424249700601</c:v>
                </c:pt>
                <c:pt idx="117853">
                  <c:v>273.03655925227901</c:v>
                </c:pt>
                <c:pt idx="117854">
                  <c:v>273.03887600755297</c:v>
                </c:pt>
                <c:pt idx="117855">
                  <c:v>273.04119276282597</c:v>
                </c:pt>
                <c:pt idx="117856">
                  <c:v>273.0435095181</c:v>
                </c:pt>
                <c:pt idx="117857">
                  <c:v>273.045826273373</c:v>
                </c:pt>
                <c:pt idx="117858">
                  <c:v>273.04814302864702</c:v>
                </c:pt>
                <c:pt idx="117859">
                  <c:v>273.05045978392099</c:v>
                </c:pt>
                <c:pt idx="117860">
                  <c:v>273.05277653919399</c:v>
                </c:pt>
                <c:pt idx="117861">
                  <c:v>273.05509329446801</c:v>
                </c:pt>
                <c:pt idx="117862">
                  <c:v>273.05741004974101</c:v>
                </c:pt>
                <c:pt idx="117863">
                  <c:v>273.05972680501498</c:v>
                </c:pt>
                <c:pt idx="117864">
                  <c:v>273.06204356028798</c:v>
                </c:pt>
                <c:pt idx="117865">
                  <c:v>273.064360315562</c:v>
                </c:pt>
                <c:pt idx="117866">
                  <c:v>273.066677070835</c:v>
                </c:pt>
                <c:pt idx="117867">
                  <c:v>273.06899382610902</c:v>
                </c:pt>
                <c:pt idx="117868">
                  <c:v>273.07131058138202</c:v>
                </c:pt>
                <c:pt idx="117869">
                  <c:v>273.07362733665599</c:v>
                </c:pt>
                <c:pt idx="117870">
                  <c:v>273.07594409192899</c:v>
                </c:pt>
                <c:pt idx="117871">
                  <c:v>273.07826084720301</c:v>
                </c:pt>
                <c:pt idx="117872">
                  <c:v>273.08057760247601</c:v>
                </c:pt>
                <c:pt idx="117873">
                  <c:v>273.08289435774998</c:v>
                </c:pt>
                <c:pt idx="117874">
                  <c:v>273.08521111302298</c:v>
                </c:pt>
                <c:pt idx="117875">
                  <c:v>273.087527868297</c:v>
                </c:pt>
                <c:pt idx="117876">
                  <c:v>273.08984462357</c:v>
                </c:pt>
                <c:pt idx="117877">
                  <c:v>273.09216137884403</c:v>
                </c:pt>
                <c:pt idx="117878">
                  <c:v>273.09447813411703</c:v>
                </c:pt>
                <c:pt idx="117879">
                  <c:v>273.09679488939099</c:v>
                </c:pt>
                <c:pt idx="117880">
                  <c:v>273.09911164466399</c:v>
                </c:pt>
                <c:pt idx="117881">
                  <c:v>273.10142839993802</c:v>
                </c:pt>
                <c:pt idx="117882">
                  <c:v>273.10374515521102</c:v>
                </c:pt>
                <c:pt idx="117883">
                  <c:v>273.10606191048498</c:v>
                </c:pt>
                <c:pt idx="117884">
                  <c:v>273.10837866575798</c:v>
                </c:pt>
                <c:pt idx="117885">
                  <c:v>273.11069542103201</c:v>
                </c:pt>
                <c:pt idx="117886">
                  <c:v>273.11301217630501</c:v>
                </c:pt>
                <c:pt idx="117887">
                  <c:v>273.11532893157897</c:v>
                </c:pt>
                <c:pt idx="117888">
                  <c:v>273.11764568685197</c:v>
                </c:pt>
                <c:pt idx="117889">
                  <c:v>273.119962442126</c:v>
                </c:pt>
                <c:pt idx="117890">
                  <c:v>273.122279197399</c:v>
                </c:pt>
                <c:pt idx="117891">
                  <c:v>273.12459595267302</c:v>
                </c:pt>
                <c:pt idx="117892">
                  <c:v>273.12691270794602</c:v>
                </c:pt>
                <c:pt idx="117893">
                  <c:v>273.12922946321999</c:v>
                </c:pt>
                <c:pt idx="117894">
                  <c:v>273.13154621849299</c:v>
                </c:pt>
                <c:pt idx="117895">
                  <c:v>273.13386297376701</c:v>
                </c:pt>
                <c:pt idx="117896">
                  <c:v>273.13617972904001</c:v>
                </c:pt>
                <c:pt idx="117897">
                  <c:v>273.13849648431398</c:v>
                </c:pt>
                <c:pt idx="117898">
                  <c:v>273.14081323958698</c:v>
                </c:pt>
                <c:pt idx="117899">
                  <c:v>273.143129994861</c:v>
                </c:pt>
                <c:pt idx="117900">
                  <c:v>273.145446750134</c:v>
                </c:pt>
                <c:pt idx="117901">
                  <c:v>273.14776350540802</c:v>
                </c:pt>
                <c:pt idx="117902">
                  <c:v>273.15008026068199</c:v>
                </c:pt>
                <c:pt idx="117903">
                  <c:v>273.15239701595499</c:v>
                </c:pt>
                <c:pt idx="117904">
                  <c:v>273.15471377122901</c:v>
                </c:pt>
                <c:pt idx="117905">
                  <c:v>273.15703052650201</c:v>
                </c:pt>
                <c:pt idx="117906">
                  <c:v>273.15934728177598</c:v>
                </c:pt>
                <c:pt idx="117907">
                  <c:v>273.16166403704898</c:v>
                </c:pt>
                <c:pt idx="117908">
                  <c:v>273.163980792323</c:v>
                </c:pt>
                <c:pt idx="117909">
                  <c:v>273.166297547596</c:v>
                </c:pt>
                <c:pt idx="117910">
                  <c:v>273.16861430287003</c:v>
                </c:pt>
                <c:pt idx="117911">
                  <c:v>273.17093105814303</c:v>
                </c:pt>
                <c:pt idx="117912">
                  <c:v>273.17324781341699</c:v>
                </c:pt>
                <c:pt idx="117913">
                  <c:v>273.17556456868999</c:v>
                </c:pt>
                <c:pt idx="117914">
                  <c:v>273.17788132396402</c:v>
                </c:pt>
                <c:pt idx="117915">
                  <c:v>273.18019807923702</c:v>
                </c:pt>
                <c:pt idx="117916">
                  <c:v>273.18251483451098</c:v>
                </c:pt>
                <c:pt idx="117917">
                  <c:v>273.18483158978398</c:v>
                </c:pt>
                <c:pt idx="117918">
                  <c:v>273.18714834505801</c:v>
                </c:pt>
                <c:pt idx="117919">
                  <c:v>273.18946510033101</c:v>
                </c:pt>
                <c:pt idx="117920">
                  <c:v>273.19178185560497</c:v>
                </c:pt>
                <c:pt idx="117921">
                  <c:v>273.19409861087797</c:v>
                </c:pt>
                <c:pt idx="117922">
                  <c:v>273.196415366152</c:v>
                </c:pt>
                <c:pt idx="117923">
                  <c:v>273.198732121425</c:v>
                </c:pt>
                <c:pt idx="117924">
                  <c:v>273.20104887669902</c:v>
                </c:pt>
                <c:pt idx="117925">
                  <c:v>273.20336563197202</c:v>
                </c:pt>
                <c:pt idx="117926">
                  <c:v>273.20568238724599</c:v>
                </c:pt>
                <c:pt idx="117927">
                  <c:v>273.20799914251899</c:v>
                </c:pt>
                <c:pt idx="117928">
                  <c:v>273.21031589779301</c:v>
                </c:pt>
                <c:pt idx="117929">
                  <c:v>273.21263265306601</c:v>
                </c:pt>
                <c:pt idx="117930">
                  <c:v>273.21494940833998</c:v>
                </c:pt>
                <c:pt idx="117931">
                  <c:v>273.21726616361298</c:v>
                </c:pt>
                <c:pt idx="117932">
                  <c:v>273.219582918887</c:v>
                </c:pt>
                <c:pt idx="117933">
                  <c:v>273.22189967416</c:v>
                </c:pt>
                <c:pt idx="117934">
                  <c:v>273.22421642943402</c:v>
                </c:pt>
                <c:pt idx="117935">
                  <c:v>273.22653318470702</c:v>
                </c:pt>
                <c:pt idx="117936">
                  <c:v>273.22884993998099</c:v>
                </c:pt>
                <c:pt idx="117937">
                  <c:v>273.23116669525399</c:v>
                </c:pt>
                <c:pt idx="117938">
                  <c:v>273.23348345052801</c:v>
                </c:pt>
                <c:pt idx="117939">
                  <c:v>273.23580020580101</c:v>
                </c:pt>
                <c:pt idx="117940">
                  <c:v>273.23811696107498</c:v>
                </c:pt>
                <c:pt idx="117941">
                  <c:v>273.24043371634798</c:v>
                </c:pt>
                <c:pt idx="117942">
                  <c:v>273.242750471622</c:v>
                </c:pt>
                <c:pt idx="117943">
                  <c:v>273.245067226895</c:v>
                </c:pt>
                <c:pt idx="117944">
                  <c:v>273.24738398216903</c:v>
                </c:pt>
                <c:pt idx="117945">
                  <c:v>273.24970073744299</c:v>
                </c:pt>
                <c:pt idx="117946">
                  <c:v>273.25201749271599</c:v>
                </c:pt>
                <c:pt idx="117947">
                  <c:v>273.25433424799002</c:v>
                </c:pt>
                <c:pt idx="117948">
                  <c:v>273.25665100326302</c:v>
                </c:pt>
                <c:pt idx="117949">
                  <c:v>273.25896775853698</c:v>
                </c:pt>
                <c:pt idx="117950">
                  <c:v>273.26128451380998</c:v>
                </c:pt>
                <c:pt idx="117951">
                  <c:v>273.26360126908401</c:v>
                </c:pt>
                <c:pt idx="117952">
                  <c:v>273.26591802435701</c:v>
                </c:pt>
                <c:pt idx="117953">
                  <c:v>273.26823477963097</c:v>
                </c:pt>
                <c:pt idx="117954">
                  <c:v>273.27055153490397</c:v>
                </c:pt>
                <c:pt idx="117955">
                  <c:v>273.272868290178</c:v>
                </c:pt>
                <c:pt idx="117956">
                  <c:v>273.275185045451</c:v>
                </c:pt>
                <c:pt idx="117957">
                  <c:v>273.27750180072502</c:v>
                </c:pt>
                <c:pt idx="117958">
                  <c:v>273.27981855599802</c:v>
                </c:pt>
                <c:pt idx="117959">
                  <c:v>273.28213531127199</c:v>
                </c:pt>
                <c:pt idx="117960">
                  <c:v>273.28445206654499</c:v>
                </c:pt>
                <c:pt idx="117961">
                  <c:v>273.28676882181901</c:v>
                </c:pt>
                <c:pt idx="117962">
                  <c:v>273.28908557709201</c:v>
                </c:pt>
                <c:pt idx="117963">
                  <c:v>273.29140233236598</c:v>
                </c:pt>
                <c:pt idx="117964">
                  <c:v>273.29371908763898</c:v>
                </c:pt>
                <c:pt idx="117965">
                  <c:v>273.296035842913</c:v>
                </c:pt>
                <c:pt idx="117966">
                  <c:v>273.298352598186</c:v>
                </c:pt>
                <c:pt idx="117967">
                  <c:v>273.30066935346002</c:v>
                </c:pt>
                <c:pt idx="117968">
                  <c:v>273.30298610873302</c:v>
                </c:pt>
                <c:pt idx="117969">
                  <c:v>273.30530286400699</c:v>
                </c:pt>
                <c:pt idx="117970">
                  <c:v>273.30761961927999</c:v>
                </c:pt>
                <c:pt idx="117971">
                  <c:v>273.30993637455401</c:v>
                </c:pt>
                <c:pt idx="117972">
                  <c:v>273.31225312982701</c:v>
                </c:pt>
                <c:pt idx="117973">
                  <c:v>273.31456988510098</c:v>
                </c:pt>
                <c:pt idx="117974">
                  <c:v>273.31688664037398</c:v>
                </c:pt>
                <c:pt idx="117975">
                  <c:v>273.319203395648</c:v>
                </c:pt>
                <c:pt idx="117976">
                  <c:v>273.321520150921</c:v>
                </c:pt>
                <c:pt idx="117977">
                  <c:v>273.32383690619503</c:v>
                </c:pt>
                <c:pt idx="117978">
                  <c:v>273.32615366146803</c:v>
                </c:pt>
                <c:pt idx="117979">
                  <c:v>273.32847041674199</c:v>
                </c:pt>
                <c:pt idx="117980">
                  <c:v>273.33078717201499</c:v>
                </c:pt>
                <c:pt idx="117981">
                  <c:v>273.33310392728902</c:v>
                </c:pt>
                <c:pt idx="117982">
                  <c:v>273.33542068256202</c:v>
                </c:pt>
                <c:pt idx="117983">
                  <c:v>273.33773743783598</c:v>
                </c:pt>
                <c:pt idx="117984">
                  <c:v>273.34005419310898</c:v>
                </c:pt>
                <c:pt idx="117985">
                  <c:v>273.34237094838301</c:v>
                </c:pt>
                <c:pt idx="117986">
                  <c:v>273.34468770365601</c:v>
                </c:pt>
                <c:pt idx="117987">
                  <c:v>273.34700445892997</c:v>
                </c:pt>
                <c:pt idx="117988">
                  <c:v>273.349321214204</c:v>
                </c:pt>
                <c:pt idx="117989">
                  <c:v>273.351637969477</c:v>
                </c:pt>
                <c:pt idx="117990">
                  <c:v>273.35395472475102</c:v>
                </c:pt>
                <c:pt idx="117991">
                  <c:v>273.35627148002402</c:v>
                </c:pt>
                <c:pt idx="117992">
                  <c:v>273.35858823529799</c:v>
                </c:pt>
                <c:pt idx="117993">
                  <c:v>273.36090499057099</c:v>
                </c:pt>
                <c:pt idx="117994">
                  <c:v>273.36322174584501</c:v>
                </c:pt>
                <c:pt idx="117995">
                  <c:v>273.36553850111801</c:v>
                </c:pt>
                <c:pt idx="117996">
                  <c:v>273.36785525639198</c:v>
                </c:pt>
                <c:pt idx="117997">
                  <c:v>273.37017201166498</c:v>
                </c:pt>
                <c:pt idx="117998">
                  <c:v>273.372488766939</c:v>
                </c:pt>
                <c:pt idx="117999">
                  <c:v>273.374805522212</c:v>
                </c:pt>
                <c:pt idx="118000">
                  <c:v>273.37712227748602</c:v>
                </c:pt>
                <c:pt idx="118001">
                  <c:v>273.37943903275902</c:v>
                </c:pt>
                <c:pt idx="118002">
                  <c:v>273.38175578803299</c:v>
                </c:pt>
                <c:pt idx="118003">
                  <c:v>273.38407254330599</c:v>
                </c:pt>
                <c:pt idx="118004">
                  <c:v>273.38638929858001</c:v>
                </c:pt>
                <c:pt idx="118005">
                  <c:v>273.38870605385301</c:v>
                </c:pt>
                <c:pt idx="118006">
                  <c:v>273.39102280912698</c:v>
                </c:pt>
                <c:pt idx="118007">
                  <c:v>273.39333956439998</c:v>
                </c:pt>
                <c:pt idx="118008">
                  <c:v>273.395656319674</c:v>
                </c:pt>
                <c:pt idx="118009">
                  <c:v>273.397973074947</c:v>
                </c:pt>
                <c:pt idx="118010">
                  <c:v>273.40028983022103</c:v>
                </c:pt>
                <c:pt idx="118011">
                  <c:v>273.40260658549403</c:v>
                </c:pt>
                <c:pt idx="118012">
                  <c:v>273.40492334076799</c:v>
                </c:pt>
                <c:pt idx="118013">
                  <c:v>273.40724009604099</c:v>
                </c:pt>
                <c:pt idx="118014">
                  <c:v>273.40955685131502</c:v>
                </c:pt>
                <c:pt idx="118015">
                  <c:v>273.41187360658802</c:v>
                </c:pt>
                <c:pt idx="118016">
                  <c:v>273.41419036186198</c:v>
                </c:pt>
                <c:pt idx="118017">
                  <c:v>273.41650711713498</c:v>
                </c:pt>
                <c:pt idx="118018">
                  <c:v>273.41882387240901</c:v>
                </c:pt>
                <c:pt idx="118019">
                  <c:v>273.42114062768201</c:v>
                </c:pt>
                <c:pt idx="118020">
                  <c:v>273.42345738295597</c:v>
                </c:pt>
                <c:pt idx="118021">
                  <c:v>273.42577413822897</c:v>
                </c:pt>
                <c:pt idx="118022">
                  <c:v>273.428090893503</c:v>
                </c:pt>
                <c:pt idx="118023">
                  <c:v>273.430407648776</c:v>
                </c:pt>
                <c:pt idx="118024">
                  <c:v>273.43272440405002</c:v>
                </c:pt>
                <c:pt idx="118025">
                  <c:v>273.43504115932302</c:v>
                </c:pt>
                <c:pt idx="118026">
                  <c:v>273.43735791459699</c:v>
                </c:pt>
                <c:pt idx="118027">
                  <c:v>273.43967466986999</c:v>
                </c:pt>
                <c:pt idx="118028">
                  <c:v>273.44199142514401</c:v>
                </c:pt>
                <c:pt idx="118029">
                  <c:v>273.44430818041701</c:v>
                </c:pt>
                <c:pt idx="118030">
                  <c:v>273.44662493569098</c:v>
                </c:pt>
                <c:pt idx="118031">
                  <c:v>273.448941690965</c:v>
                </c:pt>
                <c:pt idx="118032">
                  <c:v>273.451258446238</c:v>
                </c:pt>
                <c:pt idx="118033">
                  <c:v>273.45357520151202</c:v>
                </c:pt>
                <c:pt idx="118034">
                  <c:v>273.45589195678502</c:v>
                </c:pt>
                <c:pt idx="118035">
                  <c:v>273.45820871205899</c:v>
                </c:pt>
                <c:pt idx="118036">
                  <c:v>273.46052546733199</c:v>
                </c:pt>
                <c:pt idx="118037">
                  <c:v>273.46284222260601</c:v>
                </c:pt>
                <c:pt idx="118038">
                  <c:v>273.46515897787901</c:v>
                </c:pt>
                <c:pt idx="118039">
                  <c:v>273.46747573315298</c:v>
                </c:pt>
                <c:pt idx="118040">
                  <c:v>273.46979248842598</c:v>
                </c:pt>
                <c:pt idx="118041">
                  <c:v>273.4721092437</c:v>
                </c:pt>
                <c:pt idx="118042">
                  <c:v>273.474425998973</c:v>
                </c:pt>
                <c:pt idx="118043">
                  <c:v>273.47674275424703</c:v>
                </c:pt>
                <c:pt idx="118044">
                  <c:v>273.47905950952003</c:v>
                </c:pt>
                <c:pt idx="118045">
                  <c:v>273.48137626479399</c:v>
                </c:pt>
                <c:pt idx="118046">
                  <c:v>273.48369302006699</c:v>
                </c:pt>
                <c:pt idx="118047">
                  <c:v>273.48600977534102</c:v>
                </c:pt>
                <c:pt idx="118048">
                  <c:v>273.48832653061402</c:v>
                </c:pt>
                <c:pt idx="118049">
                  <c:v>273.49064328588798</c:v>
                </c:pt>
                <c:pt idx="118050">
                  <c:v>273.49296004116098</c:v>
                </c:pt>
                <c:pt idx="118051">
                  <c:v>273.49527679643501</c:v>
                </c:pt>
                <c:pt idx="118052">
                  <c:v>273.49759355170801</c:v>
                </c:pt>
                <c:pt idx="118053">
                  <c:v>273.49991030698197</c:v>
                </c:pt>
                <c:pt idx="118054">
                  <c:v>273.50222706225497</c:v>
                </c:pt>
                <c:pt idx="118055">
                  <c:v>273.504543817529</c:v>
                </c:pt>
                <c:pt idx="118056">
                  <c:v>273.506860572802</c:v>
                </c:pt>
                <c:pt idx="118057">
                  <c:v>273.50917732807602</c:v>
                </c:pt>
                <c:pt idx="118058">
                  <c:v>273.51149408334902</c:v>
                </c:pt>
                <c:pt idx="118059">
                  <c:v>273.51381083862299</c:v>
                </c:pt>
                <c:pt idx="118060">
                  <c:v>273.51612759389599</c:v>
                </c:pt>
                <c:pt idx="118061">
                  <c:v>273.51844434917001</c:v>
                </c:pt>
                <c:pt idx="118062">
                  <c:v>273.52076110444301</c:v>
                </c:pt>
                <c:pt idx="118063">
                  <c:v>273.52307785971698</c:v>
                </c:pt>
                <c:pt idx="118064">
                  <c:v>273.52539461498998</c:v>
                </c:pt>
                <c:pt idx="118065">
                  <c:v>273.527711370264</c:v>
                </c:pt>
                <c:pt idx="118066">
                  <c:v>273.530028125537</c:v>
                </c:pt>
                <c:pt idx="118067">
                  <c:v>273.53234488081102</c:v>
                </c:pt>
                <c:pt idx="118068">
                  <c:v>273.53466163608402</c:v>
                </c:pt>
                <c:pt idx="118069">
                  <c:v>273.53697839135799</c:v>
                </c:pt>
                <c:pt idx="118070">
                  <c:v>273.53929514663099</c:v>
                </c:pt>
                <c:pt idx="118071">
                  <c:v>273.54161190190501</c:v>
                </c:pt>
                <c:pt idx="118072">
                  <c:v>273.54392865717801</c:v>
                </c:pt>
                <c:pt idx="118073">
                  <c:v>273.54624541245198</c:v>
                </c:pt>
                <c:pt idx="118074">
                  <c:v>273.548562167726</c:v>
                </c:pt>
                <c:pt idx="118075">
                  <c:v>273.550878922999</c:v>
                </c:pt>
                <c:pt idx="118076">
                  <c:v>273.55319567827303</c:v>
                </c:pt>
                <c:pt idx="118077">
                  <c:v>273.55551243354603</c:v>
                </c:pt>
                <c:pt idx="118078">
                  <c:v>273.55782918881999</c:v>
                </c:pt>
                <c:pt idx="118079">
                  <c:v>273.56014594409299</c:v>
                </c:pt>
                <c:pt idx="118080">
                  <c:v>273.56246269936702</c:v>
                </c:pt>
                <c:pt idx="118081">
                  <c:v>273.56477945464002</c:v>
                </c:pt>
                <c:pt idx="118082">
                  <c:v>273.56709620991398</c:v>
                </c:pt>
                <c:pt idx="118083">
                  <c:v>273.56941296518698</c:v>
                </c:pt>
                <c:pt idx="118084">
                  <c:v>273.57172972046101</c:v>
                </c:pt>
                <c:pt idx="118085">
                  <c:v>273.57404647573401</c:v>
                </c:pt>
                <c:pt idx="118086">
                  <c:v>273.57636323100797</c:v>
                </c:pt>
                <c:pt idx="118087">
                  <c:v>273.57867998628097</c:v>
                </c:pt>
                <c:pt idx="118088">
                  <c:v>273.580996741555</c:v>
                </c:pt>
                <c:pt idx="118089">
                  <c:v>273.583313496828</c:v>
                </c:pt>
                <c:pt idx="118090">
                  <c:v>273.58563025210202</c:v>
                </c:pt>
                <c:pt idx="118091">
                  <c:v>273.58794700737502</c:v>
                </c:pt>
                <c:pt idx="118092">
                  <c:v>273.59026376264899</c:v>
                </c:pt>
                <c:pt idx="118093">
                  <c:v>273.59258051792199</c:v>
                </c:pt>
                <c:pt idx="118094">
                  <c:v>273.59489727319601</c:v>
                </c:pt>
                <c:pt idx="118095">
                  <c:v>273.59721402846901</c:v>
                </c:pt>
                <c:pt idx="118096">
                  <c:v>273.59953078374298</c:v>
                </c:pt>
                <c:pt idx="118097">
                  <c:v>273.60184753901598</c:v>
                </c:pt>
                <c:pt idx="118098">
                  <c:v>273.60416429429</c:v>
                </c:pt>
                <c:pt idx="118099">
                  <c:v>273.606481049563</c:v>
                </c:pt>
                <c:pt idx="118100">
                  <c:v>273.60879780483702</c:v>
                </c:pt>
                <c:pt idx="118101">
                  <c:v>273.61111456011002</c:v>
                </c:pt>
                <c:pt idx="118102">
                  <c:v>273.61343131538399</c:v>
                </c:pt>
                <c:pt idx="118103">
                  <c:v>273.61574807065699</c:v>
                </c:pt>
                <c:pt idx="118104">
                  <c:v>273.61806482593101</c:v>
                </c:pt>
                <c:pt idx="118105">
                  <c:v>273.62038158120401</c:v>
                </c:pt>
                <c:pt idx="118106">
                  <c:v>273.62269833647798</c:v>
                </c:pt>
                <c:pt idx="118107">
                  <c:v>273.62501509175098</c:v>
                </c:pt>
                <c:pt idx="118108">
                  <c:v>273.627331847025</c:v>
                </c:pt>
                <c:pt idx="118109">
                  <c:v>273.629648602298</c:v>
                </c:pt>
                <c:pt idx="118110">
                  <c:v>273.63196535757203</c:v>
                </c:pt>
                <c:pt idx="118111">
                  <c:v>273.63428211284503</c:v>
                </c:pt>
                <c:pt idx="118112">
                  <c:v>273.63659886811899</c:v>
                </c:pt>
                <c:pt idx="118113">
                  <c:v>273.63891562339199</c:v>
                </c:pt>
                <c:pt idx="118114">
                  <c:v>273.64123237866602</c:v>
                </c:pt>
                <c:pt idx="118115">
                  <c:v>273.64354913393998</c:v>
                </c:pt>
                <c:pt idx="118116">
                  <c:v>273.64586588921298</c:v>
                </c:pt>
                <c:pt idx="118117">
                  <c:v>273.64818264448701</c:v>
                </c:pt>
                <c:pt idx="118118">
                  <c:v>273.65049939976001</c:v>
                </c:pt>
                <c:pt idx="118119">
                  <c:v>273.65281615503397</c:v>
                </c:pt>
                <c:pt idx="118120">
                  <c:v>273.65513291030697</c:v>
                </c:pt>
                <c:pt idx="118121">
                  <c:v>273.657449665581</c:v>
                </c:pt>
                <c:pt idx="118122">
                  <c:v>273.659766420854</c:v>
                </c:pt>
                <c:pt idx="118123">
                  <c:v>273.66208317612802</c:v>
                </c:pt>
                <c:pt idx="118124">
                  <c:v>273.66439993140102</c:v>
                </c:pt>
                <c:pt idx="118125">
                  <c:v>273.66671668667499</c:v>
                </c:pt>
                <c:pt idx="118126">
                  <c:v>273.66903344194799</c:v>
                </c:pt>
                <c:pt idx="118127">
                  <c:v>273.67135019722201</c:v>
                </c:pt>
                <c:pt idx="118128">
                  <c:v>273.67366695249501</c:v>
                </c:pt>
                <c:pt idx="118129">
                  <c:v>273.67598370776898</c:v>
                </c:pt>
                <c:pt idx="118130">
                  <c:v>273.67830046304198</c:v>
                </c:pt>
                <c:pt idx="118131">
                  <c:v>273.680617218316</c:v>
                </c:pt>
                <c:pt idx="118132">
                  <c:v>273.682933973589</c:v>
                </c:pt>
                <c:pt idx="118133">
                  <c:v>273.68525072886302</c:v>
                </c:pt>
                <c:pt idx="118134">
                  <c:v>273.68756748413603</c:v>
                </c:pt>
                <c:pt idx="118135">
                  <c:v>273.68988423940999</c:v>
                </c:pt>
                <c:pt idx="118136">
                  <c:v>273.69220099468299</c:v>
                </c:pt>
                <c:pt idx="118137">
                  <c:v>273.69451774995701</c:v>
                </c:pt>
                <c:pt idx="118138">
                  <c:v>273.69683450523002</c:v>
                </c:pt>
                <c:pt idx="118139">
                  <c:v>273.69915126050398</c:v>
                </c:pt>
                <c:pt idx="118140">
                  <c:v>273.70146801577698</c:v>
                </c:pt>
                <c:pt idx="118141">
                  <c:v>273.70378477105101</c:v>
                </c:pt>
                <c:pt idx="118142">
                  <c:v>273.70610152632401</c:v>
                </c:pt>
                <c:pt idx="118143">
                  <c:v>273.70841828159797</c:v>
                </c:pt>
                <c:pt idx="118144">
                  <c:v>273.71073503687097</c:v>
                </c:pt>
                <c:pt idx="118145">
                  <c:v>273.713051792145</c:v>
                </c:pt>
                <c:pt idx="118146">
                  <c:v>273.715368547418</c:v>
                </c:pt>
                <c:pt idx="118147">
                  <c:v>273.71768530269202</c:v>
                </c:pt>
                <c:pt idx="118148">
                  <c:v>273.72000205796502</c:v>
                </c:pt>
                <c:pt idx="118149">
                  <c:v>273.72231881323899</c:v>
                </c:pt>
                <c:pt idx="118150">
                  <c:v>273.72463556851199</c:v>
                </c:pt>
                <c:pt idx="118151">
                  <c:v>273.72695232378601</c:v>
                </c:pt>
                <c:pt idx="118152">
                  <c:v>273.72926907905901</c:v>
                </c:pt>
                <c:pt idx="118153">
                  <c:v>273.73158583433298</c:v>
                </c:pt>
                <c:pt idx="118154">
                  <c:v>273.73390258960598</c:v>
                </c:pt>
                <c:pt idx="118155">
                  <c:v>273.73621934488</c:v>
                </c:pt>
                <c:pt idx="118156">
                  <c:v>273.738536100153</c:v>
                </c:pt>
                <c:pt idx="118157">
                  <c:v>273.74085285542702</c:v>
                </c:pt>
                <c:pt idx="118158">
                  <c:v>273.74316961070099</c:v>
                </c:pt>
                <c:pt idx="118159">
                  <c:v>273.74548636597399</c:v>
                </c:pt>
                <c:pt idx="118160">
                  <c:v>273.74780312124801</c:v>
                </c:pt>
                <c:pt idx="118161">
                  <c:v>273.75011987652101</c:v>
                </c:pt>
                <c:pt idx="118162">
                  <c:v>273.75243663179498</c:v>
                </c:pt>
                <c:pt idx="118163">
                  <c:v>273.75475338706798</c:v>
                </c:pt>
                <c:pt idx="118164">
                  <c:v>273.757070142342</c:v>
                </c:pt>
                <c:pt idx="118165">
                  <c:v>273.759386897615</c:v>
                </c:pt>
                <c:pt idx="118166">
                  <c:v>273.76170365288903</c:v>
                </c:pt>
                <c:pt idx="118167">
                  <c:v>273.76402040816203</c:v>
                </c:pt>
                <c:pt idx="118168">
                  <c:v>273.76633716343599</c:v>
                </c:pt>
                <c:pt idx="118169">
                  <c:v>273.76865391870899</c:v>
                </c:pt>
                <c:pt idx="118170">
                  <c:v>273.77097067398302</c:v>
                </c:pt>
                <c:pt idx="118171">
                  <c:v>273.77328742925602</c:v>
                </c:pt>
                <c:pt idx="118172">
                  <c:v>273.77560418452998</c:v>
                </c:pt>
                <c:pt idx="118173">
                  <c:v>273.77792093980298</c:v>
                </c:pt>
                <c:pt idx="118174">
                  <c:v>273.78023769507701</c:v>
                </c:pt>
                <c:pt idx="118175">
                  <c:v>273.78255445035001</c:v>
                </c:pt>
                <c:pt idx="118176">
                  <c:v>273.78487120562397</c:v>
                </c:pt>
                <c:pt idx="118177">
                  <c:v>273.78718796089697</c:v>
                </c:pt>
                <c:pt idx="118178">
                  <c:v>273.789504716171</c:v>
                </c:pt>
                <c:pt idx="118179">
                  <c:v>273.791821471444</c:v>
                </c:pt>
                <c:pt idx="118180">
                  <c:v>273.79413822671802</c:v>
                </c:pt>
                <c:pt idx="118181">
                  <c:v>273.79645498199102</c:v>
                </c:pt>
                <c:pt idx="118182">
                  <c:v>273.79877173726499</c:v>
                </c:pt>
                <c:pt idx="118183">
                  <c:v>273.80108849253799</c:v>
                </c:pt>
                <c:pt idx="118184">
                  <c:v>273.80340524781201</c:v>
                </c:pt>
                <c:pt idx="118185">
                  <c:v>273.80572200308501</c:v>
                </c:pt>
                <c:pt idx="118186">
                  <c:v>273.80803875835898</c:v>
                </c:pt>
                <c:pt idx="118187">
                  <c:v>273.81035551363198</c:v>
                </c:pt>
                <c:pt idx="118188">
                  <c:v>273.812672268906</c:v>
                </c:pt>
                <c:pt idx="118189">
                  <c:v>273.814989024179</c:v>
                </c:pt>
                <c:pt idx="118190">
                  <c:v>273.81730577945302</c:v>
                </c:pt>
                <c:pt idx="118191">
                  <c:v>273.81962253472602</c:v>
                </c:pt>
                <c:pt idx="118192">
                  <c:v>273.82193928999999</c:v>
                </c:pt>
                <c:pt idx="118193">
                  <c:v>273.82425604527299</c:v>
                </c:pt>
                <c:pt idx="118194">
                  <c:v>273.82657280054701</c:v>
                </c:pt>
                <c:pt idx="118195">
                  <c:v>273.82888955582001</c:v>
                </c:pt>
                <c:pt idx="118196">
                  <c:v>273.83120631109398</c:v>
                </c:pt>
                <c:pt idx="118197">
                  <c:v>273.83352306636698</c:v>
                </c:pt>
                <c:pt idx="118198">
                  <c:v>273.835839821641</c:v>
                </c:pt>
                <c:pt idx="118199">
                  <c:v>273.838156576914</c:v>
                </c:pt>
                <c:pt idx="118200">
                  <c:v>273.84047333218803</c:v>
                </c:pt>
                <c:pt idx="118201">
                  <c:v>273.84279008746199</c:v>
                </c:pt>
                <c:pt idx="118202">
                  <c:v>273.84510684273499</c:v>
                </c:pt>
                <c:pt idx="118203">
                  <c:v>273.84742359800902</c:v>
                </c:pt>
                <c:pt idx="118204">
                  <c:v>273.84974035328202</c:v>
                </c:pt>
                <c:pt idx="118205">
                  <c:v>273.85205710855598</c:v>
                </c:pt>
                <c:pt idx="118206">
                  <c:v>273.85437386382898</c:v>
                </c:pt>
                <c:pt idx="118207">
                  <c:v>273.85669061910301</c:v>
                </c:pt>
                <c:pt idx="118208">
                  <c:v>273.85900737437601</c:v>
                </c:pt>
                <c:pt idx="118209">
                  <c:v>273.86132412964997</c:v>
                </c:pt>
                <c:pt idx="118210">
                  <c:v>273.86364088492297</c:v>
                </c:pt>
                <c:pt idx="118211">
                  <c:v>273.865957640197</c:v>
                </c:pt>
                <c:pt idx="118212">
                  <c:v>273.86827439547</c:v>
                </c:pt>
                <c:pt idx="118213">
                  <c:v>273.87059115074402</c:v>
                </c:pt>
                <c:pt idx="118214">
                  <c:v>273.87290790601702</c:v>
                </c:pt>
                <c:pt idx="118215">
                  <c:v>273.87522466129099</c:v>
                </c:pt>
                <c:pt idx="118216">
                  <c:v>273.87754141656399</c:v>
                </c:pt>
                <c:pt idx="118217">
                  <c:v>273.87985817183801</c:v>
                </c:pt>
                <c:pt idx="118218">
                  <c:v>273.88217492711101</c:v>
                </c:pt>
                <c:pt idx="118219">
                  <c:v>273.88449168238498</c:v>
                </c:pt>
                <c:pt idx="118220">
                  <c:v>273.88680843765798</c:v>
                </c:pt>
                <c:pt idx="118221">
                  <c:v>273.889125192932</c:v>
                </c:pt>
                <c:pt idx="118222">
                  <c:v>273.891441948205</c:v>
                </c:pt>
                <c:pt idx="118223">
                  <c:v>273.89375870347902</c:v>
                </c:pt>
                <c:pt idx="118224">
                  <c:v>273.89607545875202</c:v>
                </c:pt>
                <c:pt idx="118225">
                  <c:v>273.89839221402599</c:v>
                </c:pt>
                <c:pt idx="118226">
                  <c:v>273.90070896929899</c:v>
                </c:pt>
                <c:pt idx="118227">
                  <c:v>273.90302572457301</c:v>
                </c:pt>
                <c:pt idx="118228">
                  <c:v>273.90534247984601</c:v>
                </c:pt>
                <c:pt idx="118229">
                  <c:v>273.90765923511998</c:v>
                </c:pt>
                <c:pt idx="118230">
                  <c:v>273.90997599039298</c:v>
                </c:pt>
                <c:pt idx="118231">
                  <c:v>273.912292745667</c:v>
                </c:pt>
                <c:pt idx="118232">
                  <c:v>273.91460950094</c:v>
                </c:pt>
                <c:pt idx="118233">
                  <c:v>273.91692625621403</c:v>
                </c:pt>
                <c:pt idx="118234">
                  <c:v>273.91924301148703</c:v>
                </c:pt>
                <c:pt idx="118235">
                  <c:v>273.92155976676099</c:v>
                </c:pt>
                <c:pt idx="118236">
                  <c:v>273.92387652203399</c:v>
                </c:pt>
                <c:pt idx="118237">
                  <c:v>273.92619327730802</c:v>
                </c:pt>
                <c:pt idx="118238">
                  <c:v>273.92851003258102</c:v>
                </c:pt>
                <c:pt idx="118239">
                  <c:v>273.93082678785498</c:v>
                </c:pt>
                <c:pt idx="118240">
                  <c:v>273.93314354312798</c:v>
                </c:pt>
                <c:pt idx="118241">
                  <c:v>273.93546029840201</c:v>
                </c:pt>
                <c:pt idx="118242">
                  <c:v>273.93777705367501</c:v>
                </c:pt>
                <c:pt idx="118243">
                  <c:v>273.94009380894897</c:v>
                </c:pt>
                <c:pt idx="118244">
                  <c:v>273.942410564223</c:v>
                </c:pt>
                <c:pt idx="118245">
                  <c:v>273.944727319496</c:v>
                </c:pt>
                <c:pt idx="118246">
                  <c:v>273.94704407477002</c:v>
                </c:pt>
                <c:pt idx="118247">
                  <c:v>273.94936083004302</c:v>
                </c:pt>
                <c:pt idx="118248">
                  <c:v>273.95167758531699</c:v>
                </c:pt>
                <c:pt idx="118249">
                  <c:v>273.95399434058999</c:v>
                </c:pt>
                <c:pt idx="118250">
                  <c:v>273.95631109586401</c:v>
                </c:pt>
                <c:pt idx="118251">
                  <c:v>273.95862785113701</c:v>
                </c:pt>
                <c:pt idx="118252">
                  <c:v>273.96094460641098</c:v>
                </c:pt>
                <c:pt idx="118253">
                  <c:v>273.96326136168398</c:v>
                </c:pt>
                <c:pt idx="118254">
                  <c:v>273.965578116958</c:v>
                </c:pt>
                <c:pt idx="118255">
                  <c:v>273.967894872231</c:v>
                </c:pt>
                <c:pt idx="118256">
                  <c:v>273.97021162750502</c:v>
                </c:pt>
                <c:pt idx="118257">
                  <c:v>273.97252838277802</c:v>
                </c:pt>
                <c:pt idx="118258">
                  <c:v>273.97484513805199</c:v>
                </c:pt>
                <c:pt idx="118259">
                  <c:v>273.97716189332499</c:v>
                </c:pt>
                <c:pt idx="118260">
                  <c:v>273.97947864859901</c:v>
                </c:pt>
                <c:pt idx="118261">
                  <c:v>273.98179540387201</c:v>
                </c:pt>
                <c:pt idx="118262">
                  <c:v>273.98411215914598</c:v>
                </c:pt>
                <c:pt idx="118263">
                  <c:v>273.98642891441898</c:v>
                </c:pt>
                <c:pt idx="118264">
                  <c:v>273.988745669693</c:v>
                </c:pt>
                <c:pt idx="118265">
                  <c:v>273.991062424966</c:v>
                </c:pt>
                <c:pt idx="118266">
                  <c:v>273.99337918024003</c:v>
                </c:pt>
                <c:pt idx="118267">
                  <c:v>273.99569593551303</c:v>
                </c:pt>
                <c:pt idx="118268">
                  <c:v>273.99801269078699</c:v>
                </c:pt>
                <c:pt idx="118269">
                  <c:v>274.00032944605999</c:v>
                </c:pt>
                <c:pt idx="118270">
                  <c:v>274.00264620133402</c:v>
                </c:pt>
                <c:pt idx="118271">
                  <c:v>274.00496295660702</c:v>
                </c:pt>
                <c:pt idx="118272">
                  <c:v>274.00727971188098</c:v>
                </c:pt>
                <c:pt idx="118273">
                  <c:v>274.00959646715398</c:v>
                </c:pt>
                <c:pt idx="118274">
                  <c:v>274.01191322242801</c:v>
                </c:pt>
                <c:pt idx="118275">
                  <c:v>274.01422997770101</c:v>
                </c:pt>
                <c:pt idx="118276">
                  <c:v>274.01654673297497</c:v>
                </c:pt>
                <c:pt idx="118277">
                  <c:v>274.01886348824797</c:v>
                </c:pt>
                <c:pt idx="118278">
                  <c:v>274.021180243522</c:v>
                </c:pt>
                <c:pt idx="118279">
                  <c:v>274.023496998795</c:v>
                </c:pt>
                <c:pt idx="118280">
                  <c:v>274.02581375406902</c:v>
                </c:pt>
                <c:pt idx="118281">
                  <c:v>274.02813050934202</c:v>
                </c:pt>
                <c:pt idx="118282">
                  <c:v>274.03044726461599</c:v>
                </c:pt>
                <c:pt idx="118283">
                  <c:v>274.03276401988899</c:v>
                </c:pt>
                <c:pt idx="118284">
                  <c:v>274.03508077516301</c:v>
                </c:pt>
                <c:pt idx="118285">
                  <c:v>274.03739753043601</c:v>
                </c:pt>
                <c:pt idx="118286">
                  <c:v>274.03971428570998</c:v>
                </c:pt>
                <c:pt idx="118287">
                  <c:v>274.042031040984</c:v>
                </c:pt>
                <c:pt idx="118288">
                  <c:v>274.044347796257</c:v>
                </c:pt>
                <c:pt idx="118289">
                  <c:v>274.04666455153102</c:v>
                </c:pt>
                <c:pt idx="118290">
                  <c:v>274.04898130680402</c:v>
                </c:pt>
                <c:pt idx="118291">
                  <c:v>274.05129806207799</c:v>
                </c:pt>
                <c:pt idx="118292">
                  <c:v>274.05361481735099</c:v>
                </c:pt>
                <c:pt idx="118293">
                  <c:v>274.05593157262501</c:v>
                </c:pt>
                <c:pt idx="118294">
                  <c:v>274.05824832789801</c:v>
                </c:pt>
                <c:pt idx="118295">
                  <c:v>274.06056508317198</c:v>
                </c:pt>
                <c:pt idx="118296">
                  <c:v>274.06288183844498</c:v>
                </c:pt>
                <c:pt idx="118297">
                  <c:v>274.065198593719</c:v>
                </c:pt>
                <c:pt idx="118298">
                  <c:v>274.067515348992</c:v>
                </c:pt>
                <c:pt idx="118299">
                  <c:v>274.06983210426603</c:v>
                </c:pt>
                <c:pt idx="118300">
                  <c:v>274.07214885953903</c:v>
                </c:pt>
                <c:pt idx="118301">
                  <c:v>274.07446561481299</c:v>
                </c:pt>
                <c:pt idx="118302">
                  <c:v>274.07678237008599</c:v>
                </c:pt>
                <c:pt idx="118303">
                  <c:v>274.07909912536002</c:v>
                </c:pt>
                <c:pt idx="118304">
                  <c:v>274.08141588063302</c:v>
                </c:pt>
                <c:pt idx="118305">
                  <c:v>274.08373263590698</c:v>
                </c:pt>
                <c:pt idx="118306">
                  <c:v>274.08604939117998</c:v>
                </c:pt>
                <c:pt idx="118307">
                  <c:v>274.08836614645401</c:v>
                </c:pt>
                <c:pt idx="118308">
                  <c:v>274.09068290172701</c:v>
                </c:pt>
                <c:pt idx="118309">
                  <c:v>274.09299965700097</c:v>
                </c:pt>
                <c:pt idx="118310">
                  <c:v>274.09531641227397</c:v>
                </c:pt>
                <c:pt idx="118311">
                  <c:v>274.097633167548</c:v>
                </c:pt>
                <c:pt idx="118312">
                  <c:v>274.099949922821</c:v>
                </c:pt>
                <c:pt idx="118313">
                  <c:v>274.10226667809502</c:v>
                </c:pt>
                <c:pt idx="118314">
                  <c:v>274.10458343336802</c:v>
                </c:pt>
                <c:pt idx="118315">
                  <c:v>274.10690018864199</c:v>
                </c:pt>
                <c:pt idx="118316">
                  <c:v>274.10921694391499</c:v>
                </c:pt>
                <c:pt idx="118317">
                  <c:v>274.11153369918901</c:v>
                </c:pt>
                <c:pt idx="118318">
                  <c:v>274.11385045446201</c:v>
                </c:pt>
                <c:pt idx="118319">
                  <c:v>274.11616720973598</c:v>
                </c:pt>
                <c:pt idx="118320">
                  <c:v>274.11848396500898</c:v>
                </c:pt>
                <c:pt idx="118321">
                  <c:v>274.120800720283</c:v>
                </c:pt>
                <c:pt idx="118322">
                  <c:v>274.123117475556</c:v>
                </c:pt>
                <c:pt idx="118323">
                  <c:v>274.12543423083002</c:v>
                </c:pt>
                <c:pt idx="118324">
                  <c:v>274.12775098610302</c:v>
                </c:pt>
                <c:pt idx="118325">
                  <c:v>274.13006774137699</c:v>
                </c:pt>
                <c:pt idx="118326">
                  <c:v>274.13238449664999</c:v>
                </c:pt>
                <c:pt idx="118327">
                  <c:v>274.13470125192401</c:v>
                </c:pt>
                <c:pt idx="118328">
                  <c:v>274.13701800719701</c:v>
                </c:pt>
                <c:pt idx="118329">
                  <c:v>274.13933476247098</c:v>
                </c:pt>
                <c:pt idx="118330">
                  <c:v>274.141651517745</c:v>
                </c:pt>
                <c:pt idx="118331">
                  <c:v>274.143968273018</c:v>
                </c:pt>
                <c:pt idx="118332">
                  <c:v>274.14628502829203</c:v>
                </c:pt>
                <c:pt idx="118333">
                  <c:v>274.14860178356503</c:v>
                </c:pt>
                <c:pt idx="118334">
                  <c:v>274.15091853883899</c:v>
                </c:pt>
                <c:pt idx="118335">
                  <c:v>274.15323529411199</c:v>
                </c:pt>
                <c:pt idx="118336">
                  <c:v>274.15555204938602</c:v>
                </c:pt>
                <c:pt idx="118337">
                  <c:v>274.15786880465902</c:v>
                </c:pt>
                <c:pt idx="118338">
                  <c:v>274.16018555993298</c:v>
                </c:pt>
                <c:pt idx="118339">
                  <c:v>274.16250231520598</c:v>
                </c:pt>
                <c:pt idx="118340">
                  <c:v>274.16481907048001</c:v>
                </c:pt>
                <c:pt idx="118341">
                  <c:v>274.16713582575301</c:v>
                </c:pt>
                <c:pt idx="118342">
                  <c:v>274.16945258102697</c:v>
                </c:pt>
                <c:pt idx="118343">
                  <c:v>274.17176933629997</c:v>
                </c:pt>
                <c:pt idx="118344">
                  <c:v>274.174086091574</c:v>
                </c:pt>
                <c:pt idx="118345">
                  <c:v>274.176402846847</c:v>
                </c:pt>
                <c:pt idx="118346">
                  <c:v>274.17871960212102</c:v>
                </c:pt>
                <c:pt idx="118347">
                  <c:v>274.18103635739402</c:v>
                </c:pt>
                <c:pt idx="118348">
                  <c:v>274.18335311266799</c:v>
                </c:pt>
                <c:pt idx="118349">
                  <c:v>274.18566986794099</c:v>
                </c:pt>
                <c:pt idx="118350">
                  <c:v>274.18798662321501</c:v>
                </c:pt>
                <c:pt idx="118351">
                  <c:v>274.19030337848801</c:v>
                </c:pt>
                <c:pt idx="118352">
                  <c:v>274.19262013376198</c:v>
                </c:pt>
                <c:pt idx="118353">
                  <c:v>274.19493688903498</c:v>
                </c:pt>
                <c:pt idx="118354">
                  <c:v>274.197253644309</c:v>
                </c:pt>
                <c:pt idx="118355">
                  <c:v>274.199570399582</c:v>
                </c:pt>
                <c:pt idx="118356">
                  <c:v>274.20188715485602</c:v>
                </c:pt>
                <c:pt idx="118357">
                  <c:v>274.20420391012902</c:v>
                </c:pt>
                <c:pt idx="118358">
                  <c:v>274.20652066540299</c:v>
                </c:pt>
                <c:pt idx="118359">
                  <c:v>274.20883742067599</c:v>
                </c:pt>
                <c:pt idx="118360">
                  <c:v>274.21115417595001</c:v>
                </c:pt>
                <c:pt idx="118361">
                  <c:v>274.21347093122301</c:v>
                </c:pt>
                <c:pt idx="118362">
                  <c:v>274.21578768649698</c:v>
                </c:pt>
                <c:pt idx="118363">
                  <c:v>274.21810444176998</c:v>
                </c:pt>
                <c:pt idx="118364">
                  <c:v>274.220421197044</c:v>
                </c:pt>
                <c:pt idx="118365">
                  <c:v>274.222737952317</c:v>
                </c:pt>
                <c:pt idx="118366">
                  <c:v>274.22505470759103</c:v>
                </c:pt>
                <c:pt idx="118367">
                  <c:v>274.22737146286403</c:v>
                </c:pt>
                <c:pt idx="118368">
                  <c:v>274.22968821813799</c:v>
                </c:pt>
                <c:pt idx="118369">
                  <c:v>274.23200497341099</c:v>
                </c:pt>
                <c:pt idx="118370">
                  <c:v>274.23432172868502</c:v>
                </c:pt>
                <c:pt idx="118371">
                  <c:v>274.23663848395898</c:v>
                </c:pt>
                <c:pt idx="118372">
                  <c:v>274.23895523923198</c:v>
                </c:pt>
                <c:pt idx="118373">
                  <c:v>274.24127199450601</c:v>
                </c:pt>
                <c:pt idx="118374">
                  <c:v>274.24358874977901</c:v>
                </c:pt>
                <c:pt idx="118375">
                  <c:v>274.24590550505297</c:v>
                </c:pt>
                <c:pt idx="118376">
                  <c:v>274.24822226032597</c:v>
                </c:pt>
                <c:pt idx="118377">
                  <c:v>274.2505390156</c:v>
                </c:pt>
                <c:pt idx="118378">
                  <c:v>274.252855770873</c:v>
                </c:pt>
                <c:pt idx="118379">
                  <c:v>274.25517252614702</c:v>
                </c:pt>
                <c:pt idx="118380">
                  <c:v>274.25748928142002</c:v>
                </c:pt>
                <c:pt idx="118381">
                  <c:v>274.25980603669399</c:v>
                </c:pt>
                <c:pt idx="118382">
                  <c:v>274.26212279196699</c:v>
                </c:pt>
                <c:pt idx="118383">
                  <c:v>274.26443954724101</c:v>
                </c:pt>
                <c:pt idx="118384">
                  <c:v>274.26675630251401</c:v>
                </c:pt>
                <c:pt idx="118385">
                  <c:v>274.26907305778798</c:v>
                </c:pt>
                <c:pt idx="118386">
                  <c:v>274.27138981306098</c:v>
                </c:pt>
                <c:pt idx="118387">
                  <c:v>274.273706568335</c:v>
                </c:pt>
                <c:pt idx="118388">
                  <c:v>274.276023323608</c:v>
                </c:pt>
                <c:pt idx="118389">
                  <c:v>274.27834007888202</c:v>
                </c:pt>
                <c:pt idx="118390">
                  <c:v>274.28065683415502</c:v>
                </c:pt>
                <c:pt idx="118391">
                  <c:v>274.28297358942899</c:v>
                </c:pt>
                <c:pt idx="118392">
                  <c:v>274.28529034470199</c:v>
                </c:pt>
                <c:pt idx="118393">
                  <c:v>274.28760709997601</c:v>
                </c:pt>
                <c:pt idx="118394">
                  <c:v>274.28992385524901</c:v>
                </c:pt>
                <c:pt idx="118395">
                  <c:v>274.29224061052298</c:v>
                </c:pt>
                <c:pt idx="118396">
                  <c:v>274.29455736579598</c:v>
                </c:pt>
                <c:pt idx="118397">
                  <c:v>274.29687412107</c:v>
                </c:pt>
                <c:pt idx="118398">
                  <c:v>274.299190876343</c:v>
                </c:pt>
                <c:pt idx="118399">
                  <c:v>274.30150763161703</c:v>
                </c:pt>
                <c:pt idx="118400">
                  <c:v>274.30382438689003</c:v>
                </c:pt>
                <c:pt idx="118401">
                  <c:v>274.30614114216399</c:v>
                </c:pt>
                <c:pt idx="118402">
                  <c:v>274.30845789743699</c:v>
                </c:pt>
                <c:pt idx="118403">
                  <c:v>274.31077465271102</c:v>
                </c:pt>
                <c:pt idx="118404">
                  <c:v>274.31309140798402</c:v>
                </c:pt>
                <c:pt idx="118405">
                  <c:v>274.31540816325798</c:v>
                </c:pt>
                <c:pt idx="118406">
                  <c:v>274.31772491853098</c:v>
                </c:pt>
                <c:pt idx="118407">
                  <c:v>274.32004167380501</c:v>
                </c:pt>
                <c:pt idx="118408">
                  <c:v>274.32235842907801</c:v>
                </c:pt>
                <c:pt idx="118409">
                  <c:v>274.32467518435197</c:v>
                </c:pt>
                <c:pt idx="118410">
                  <c:v>274.32699193962497</c:v>
                </c:pt>
                <c:pt idx="118411">
                  <c:v>274.329308694899</c:v>
                </c:pt>
                <c:pt idx="118412">
                  <c:v>274.331625450172</c:v>
                </c:pt>
                <c:pt idx="118413">
                  <c:v>274.33394220544602</c:v>
                </c:pt>
                <c:pt idx="118414">
                  <c:v>274.33625896071999</c:v>
                </c:pt>
                <c:pt idx="118415">
                  <c:v>274.33857571599299</c:v>
                </c:pt>
                <c:pt idx="118416">
                  <c:v>274.34089247126701</c:v>
                </c:pt>
                <c:pt idx="118417">
                  <c:v>274.34320922654001</c:v>
                </c:pt>
                <c:pt idx="118418">
                  <c:v>274.34552598181398</c:v>
                </c:pt>
                <c:pt idx="118419">
                  <c:v>274.34784273708698</c:v>
                </c:pt>
                <c:pt idx="118420">
                  <c:v>274.350159492361</c:v>
                </c:pt>
                <c:pt idx="118421">
                  <c:v>274.352476247634</c:v>
                </c:pt>
                <c:pt idx="118422">
                  <c:v>274.35479300290802</c:v>
                </c:pt>
                <c:pt idx="118423">
                  <c:v>274.35710975818102</c:v>
                </c:pt>
                <c:pt idx="118424">
                  <c:v>274.35942651345499</c:v>
                </c:pt>
                <c:pt idx="118425">
                  <c:v>274.36174326872799</c:v>
                </c:pt>
                <c:pt idx="118426">
                  <c:v>274.36406002400201</c:v>
                </c:pt>
                <c:pt idx="118427">
                  <c:v>274.36637677927501</c:v>
                </c:pt>
                <c:pt idx="118428">
                  <c:v>274.36869353454898</c:v>
                </c:pt>
                <c:pt idx="118429">
                  <c:v>274.37101028982198</c:v>
                </c:pt>
                <c:pt idx="118430">
                  <c:v>274.373327045096</c:v>
                </c:pt>
                <c:pt idx="118431">
                  <c:v>274.37564380036901</c:v>
                </c:pt>
                <c:pt idx="118432">
                  <c:v>274.37796055564303</c:v>
                </c:pt>
                <c:pt idx="118433">
                  <c:v>274.38027731091597</c:v>
                </c:pt>
                <c:pt idx="118434">
                  <c:v>274.38259406618999</c:v>
                </c:pt>
                <c:pt idx="118435">
                  <c:v>274.384910821463</c:v>
                </c:pt>
                <c:pt idx="118436">
                  <c:v>274.38722757673702</c:v>
                </c:pt>
                <c:pt idx="118437">
                  <c:v>274.38954433201002</c:v>
                </c:pt>
                <c:pt idx="118438">
                  <c:v>274.39186108728398</c:v>
                </c:pt>
                <c:pt idx="118439">
                  <c:v>274.39417784255699</c:v>
                </c:pt>
                <c:pt idx="118440">
                  <c:v>274.39649459783101</c:v>
                </c:pt>
                <c:pt idx="118441">
                  <c:v>274.39881135310401</c:v>
                </c:pt>
                <c:pt idx="118442">
                  <c:v>274.40112810837797</c:v>
                </c:pt>
                <c:pt idx="118443">
                  <c:v>274.40344486365098</c:v>
                </c:pt>
                <c:pt idx="118444">
                  <c:v>274.405761618925</c:v>
                </c:pt>
                <c:pt idx="118445">
                  <c:v>274.408078374198</c:v>
                </c:pt>
                <c:pt idx="118446">
                  <c:v>274.41039512947202</c:v>
                </c:pt>
                <c:pt idx="118447">
                  <c:v>274.41271188474502</c:v>
                </c:pt>
                <c:pt idx="118448">
                  <c:v>274.41502864001899</c:v>
                </c:pt>
                <c:pt idx="118449">
                  <c:v>274.41734539529199</c:v>
                </c:pt>
                <c:pt idx="118450">
                  <c:v>274.41966215056601</c:v>
                </c:pt>
                <c:pt idx="118451">
                  <c:v>274.42197890583901</c:v>
                </c:pt>
                <c:pt idx="118452">
                  <c:v>274.42429566111298</c:v>
                </c:pt>
                <c:pt idx="118453">
                  <c:v>274.42661241638598</c:v>
                </c:pt>
                <c:pt idx="118454">
                  <c:v>274.42892917166</c:v>
                </c:pt>
                <c:pt idx="118455">
                  <c:v>274.431245926933</c:v>
                </c:pt>
                <c:pt idx="118456">
                  <c:v>274.43356268220703</c:v>
                </c:pt>
                <c:pt idx="118457">
                  <c:v>274.43587943748099</c:v>
                </c:pt>
                <c:pt idx="118458">
                  <c:v>274.43819619275399</c:v>
                </c:pt>
                <c:pt idx="118459">
                  <c:v>274.44051294802802</c:v>
                </c:pt>
                <c:pt idx="118460">
                  <c:v>274.44282970330102</c:v>
                </c:pt>
                <c:pt idx="118461">
                  <c:v>274.44514645857498</c:v>
                </c:pt>
                <c:pt idx="118462">
                  <c:v>274.44746321384798</c:v>
                </c:pt>
                <c:pt idx="118463">
                  <c:v>274.44977996912201</c:v>
                </c:pt>
                <c:pt idx="118464">
                  <c:v>274.45209672439501</c:v>
                </c:pt>
                <c:pt idx="118465">
                  <c:v>274.45441347966897</c:v>
                </c:pt>
                <c:pt idx="118466">
                  <c:v>274.45673023494197</c:v>
                </c:pt>
                <c:pt idx="118467">
                  <c:v>274.459046990216</c:v>
                </c:pt>
                <c:pt idx="118468">
                  <c:v>274.461363745489</c:v>
                </c:pt>
                <c:pt idx="118469">
                  <c:v>274.46368050076302</c:v>
                </c:pt>
                <c:pt idx="118470">
                  <c:v>274.46599725603602</c:v>
                </c:pt>
                <c:pt idx="118471">
                  <c:v>274.46831401130999</c:v>
                </c:pt>
                <c:pt idx="118472">
                  <c:v>274.47063076658299</c:v>
                </c:pt>
                <c:pt idx="118473">
                  <c:v>274.47294752185701</c:v>
                </c:pt>
                <c:pt idx="118474">
                  <c:v>274.47526427713001</c:v>
                </c:pt>
                <c:pt idx="118475">
                  <c:v>274.47758103240398</c:v>
                </c:pt>
                <c:pt idx="118476">
                  <c:v>274.47989778767698</c:v>
                </c:pt>
                <c:pt idx="118477">
                  <c:v>274.482214542951</c:v>
                </c:pt>
                <c:pt idx="118478">
                  <c:v>274.484531298224</c:v>
                </c:pt>
                <c:pt idx="118479">
                  <c:v>274.48684805349802</c:v>
                </c:pt>
                <c:pt idx="118480">
                  <c:v>274.48916480877102</c:v>
                </c:pt>
                <c:pt idx="118481">
                  <c:v>274.49148156404499</c:v>
                </c:pt>
                <c:pt idx="118482">
                  <c:v>274.49379831931799</c:v>
                </c:pt>
                <c:pt idx="118483">
                  <c:v>274.49611507459201</c:v>
                </c:pt>
                <c:pt idx="118484">
                  <c:v>274.49843182986501</c:v>
                </c:pt>
                <c:pt idx="118485">
                  <c:v>274.50074858513898</c:v>
                </c:pt>
                <c:pt idx="118486">
                  <c:v>274.50306534041198</c:v>
                </c:pt>
                <c:pt idx="118487">
                  <c:v>274.505382095686</c:v>
                </c:pt>
                <c:pt idx="118488">
                  <c:v>274.507698850959</c:v>
                </c:pt>
                <c:pt idx="118489">
                  <c:v>274.51001560623303</c:v>
                </c:pt>
                <c:pt idx="118490">
                  <c:v>274.51233236150603</c:v>
                </c:pt>
                <c:pt idx="118491">
                  <c:v>274.51464911677999</c:v>
                </c:pt>
                <c:pt idx="118492">
                  <c:v>274.51696587205299</c:v>
                </c:pt>
                <c:pt idx="118493">
                  <c:v>274.51928262732702</c:v>
                </c:pt>
                <c:pt idx="118494">
                  <c:v>274.52159938260002</c:v>
                </c:pt>
                <c:pt idx="118495">
                  <c:v>274.52391613787398</c:v>
                </c:pt>
                <c:pt idx="118496">
                  <c:v>274.52623289314698</c:v>
                </c:pt>
                <c:pt idx="118497">
                  <c:v>274.52854964842101</c:v>
                </c:pt>
                <c:pt idx="118498">
                  <c:v>274.53086640369401</c:v>
                </c:pt>
                <c:pt idx="118499">
                  <c:v>274.53318315896797</c:v>
                </c:pt>
                <c:pt idx="118500">
                  <c:v>274.535499914242</c:v>
                </c:pt>
                <c:pt idx="118501">
                  <c:v>274.537816669515</c:v>
                </c:pt>
                <c:pt idx="118502">
                  <c:v>274.54013342478902</c:v>
                </c:pt>
                <c:pt idx="118503">
                  <c:v>274.54245018006202</c:v>
                </c:pt>
                <c:pt idx="118504">
                  <c:v>274.54476693533599</c:v>
                </c:pt>
                <c:pt idx="118505">
                  <c:v>274.54708369060899</c:v>
                </c:pt>
                <c:pt idx="118506">
                  <c:v>274.54940044588301</c:v>
                </c:pt>
                <c:pt idx="118507">
                  <c:v>274.55171720115601</c:v>
                </c:pt>
                <c:pt idx="118508">
                  <c:v>274.55403395642998</c:v>
                </c:pt>
                <c:pt idx="118509">
                  <c:v>274.55635071170298</c:v>
                </c:pt>
                <c:pt idx="118510">
                  <c:v>274.558667466977</c:v>
                </c:pt>
                <c:pt idx="118511">
                  <c:v>274.56098422225</c:v>
                </c:pt>
                <c:pt idx="118512">
                  <c:v>274.56330097752402</c:v>
                </c:pt>
                <c:pt idx="118513">
                  <c:v>274.56561773279702</c:v>
                </c:pt>
                <c:pt idx="118514">
                  <c:v>274.56793448807099</c:v>
                </c:pt>
                <c:pt idx="118515">
                  <c:v>274.57025124334399</c:v>
                </c:pt>
                <c:pt idx="118516">
                  <c:v>274.57256799861801</c:v>
                </c:pt>
                <c:pt idx="118517">
                  <c:v>274.57488475389101</c:v>
                </c:pt>
                <c:pt idx="118518">
                  <c:v>274.57720150916498</c:v>
                </c:pt>
                <c:pt idx="118519">
                  <c:v>274.57951826443798</c:v>
                </c:pt>
                <c:pt idx="118520">
                  <c:v>274.581835019712</c:v>
                </c:pt>
                <c:pt idx="118521">
                  <c:v>274.584151774985</c:v>
                </c:pt>
                <c:pt idx="118522">
                  <c:v>274.58646853025903</c:v>
                </c:pt>
                <c:pt idx="118523">
                  <c:v>274.58878528553203</c:v>
                </c:pt>
                <c:pt idx="118524">
                  <c:v>274.59110204080599</c:v>
                </c:pt>
                <c:pt idx="118525">
                  <c:v>274.59341879607899</c:v>
                </c:pt>
                <c:pt idx="118526">
                  <c:v>274.59573555135302</c:v>
                </c:pt>
                <c:pt idx="118527">
                  <c:v>274.59805230662602</c:v>
                </c:pt>
                <c:pt idx="118528">
                  <c:v>274.60036906189998</c:v>
                </c:pt>
                <c:pt idx="118529">
                  <c:v>274.60268581717298</c:v>
                </c:pt>
                <c:pt idx="118530">
                  <c:v>274.60500257244701</c:v>
                </c:pt>
                <c:pt idx="118531">
                  <c:v>274.60731932772001</c:v>
                </c:pt>
                <c:pt idx="118532">
                  <c:v>274.60963608299397</c:v>
                </c:pt>
                <c:pt idx="118533">
                  <c:v>274.61195283826697</c:v>
                </c:pt>
                <c:pt idx="118534">
                  <c:v>274.614269593541</c:v>
                </c:pt>
                <c:pt idx="118535">
                  <c:v>274.616586348814</c:v>
                </c:pt>
                <c:pt idx="118536">
                  <c:v>274.61890310408802</c:v>
                </c:pt>
                <c:pt idx="118537">
                  <c:v>274.62121985936102</c:v>
                </c:pt>
                <c:pt idx="118538">
                  <c:v>274.62353661463499</c:v>
                </c:pt>
                <c:pt idx="118539">
                  <c:v>274.62585336990799</c:v>
                </c:pt>
                <c:pt idx="118540">
                  <c:v>274.62817012518201</c:v>
                </c:pt>
                <c:pt idx="118541">
                  <c:v>274.63048688045501</c:v>
                </c:pt>
                <c:pt idx="118542">
                  <c:v>274.63280363572898</c:v>
                </c:pt>
                <c:pt idx="118543">
                  <c:v>274.635120391003</c:v>
                </c:pt>
                <c:pt idx="118544">
                  <c:v>274.637437146276</c:v>
                </c:pt>
                <c:pt idx="118545">
                  <c:v>274.63975390155002</c:v>
                </c:pt>
                <c:pt idx="118546">
                  <c:v>274.64207065682302</c:v>
                </c:pt>
                <c:pt idx="118547">
                  <c:v>274.64438741209699</c:v>
                </c:pt>
                <c:pt idx="118548">
                  <c:v>274.64670416736999</c:v>
                </c:pt>
                <c:pt idx="118549">
                  <c:v>274.64902092264401</c:v>
                </c:pt>
                <c:pt idx="118550">
                  <c:v>274.65133767791701</c:v>
                </c:pt>
                <c:pt idx="118551">
                  <c:v>274.65365443319098</c:v>
                </c:pt>
                <c:pt idx="118552">
                  <c:v>274.65597118846398</c:v>
                </c:pt>
                <c:pt idx="118553">
                  <c:v>274.658287943738</c:v>
                </c:pt>
                <c:pt idx="118554">
                  <c:v>274.660604699011</c:v>
                </c:pt>
                <c:pt idx="118555">
                  <c:v>274.66292145428503</c:v>
                </c:pt>
                <c:pt idx="118556">
                  <c:v>274.66523820955803</c:v>
                </c:pt>
                <c:pt idx="118557">
                  <c:v>274.66755496483199</c:v>
                </c:pt>
                <c:pt idx="118558">
                  <c:v>274.66987172010499</c:v>
                </c:pt>
                <c:pt idx="118559">
                  <c:v>274.67218847537902</c:v>
                </c:pt>
                <c:pt idx="118560">
                  <c:v>274.67450523065202</c:v>
                </c:pt>
                <c:pt idx="118561">
                  <c:v>274.67682198592598</c:v>
                </c:pt>
                <c:pt idx="118562">
                  <c:v>274.67913874119898</c:v>
                </c:pt>
                <c:pt idx="118563">
                  <c:v>274.68145549647301</c:v>
                </c:pt>
                <c:pt idx="118564">
                  <c:v>274.68377225174601</c:v>
                </c:pt>
                <c:pt idx="118565">
                  <c:v>274.68608900701997</c:v>
                </c:pt>
                <c:pt idx="118566">
                  <c:v>274.68840576229297</c:v>
                </c:pt>
                <c:pt idx="118567">
                  <c:v>274.690722517567</c:v>
                </c:pt>
                <c:pt idx="118568">
                  <c:v>274.69303927284</c:v>
                </c:pt>
                <c:pt idx="118569">
                  <c:v>274.69535602811402</c:v>
                </c:pt>
                <c:pt idx="118570">
                  <c:v>274.69767278338702</c:v>
                </c:pt>
                <c:pt idx="118571">
                  <c:v>274.69998953866099</c:v>
                </c:pt>
                <c:pt idx="118572">
                  <c:v>274.70230629393399</c:v>
                </c:pt>
                <c:pt idx="118573">
                  <c:v>274.70462304920801</c:v>
                </c:pt>
                <c:pt idx="118574">
                  <c:v>274.70693980448101</c:v>
                </c:pt>
                <c:pt idx="118575">
                  <c:v>274.70925655975498</c:v>
                </c:pt>
                <c:pt idx="118576">
                  <c:v>274.71157331502798</c:v>
                </c:pt>
                <c:pt idx="118577">
                  <c:v>274.713890070302</c:v>
                </c:pt>
                <c:pt idx="118578">
                  <c:v>274.716206825575</c:v>
                </c:pt>
                <c:pt idx="118579">
                  <c:v>274.71852358084902</c:v>
                </c:pt>
                <c:pt idx="118580">
                  <c:v>274.72084033612202</c:v>
                </c:pt>
                <c:pt idx="118581">
                  <c:v>274.72315709139599</c:v>
                </c:pt>
                <c:pt idx="118582">
                  <c:v>274.72547384666899</c:v>
                </c:pt>
                <c:pt idx="118583">
                  <c:v>274.72779060194301</c:v>
                </c:pt>
                <c:pt idx="118584">
                  <c:v>274.73010735721601</c:v>
                </c:pt>
                <c:pt idx="118585">
                  <c:v>274.73242411248998</c:v>
                </c:pt>
                <c:pt idx="118586">
                  <c:v>274.734740867764</c:v>
                </c:pt>
                <c:pt idx="118587">
                  <c:v>274.737057623037</c:v>
                </c:pt>
                <c:pt idx="118588">
                  <c:v>274.73937437831103</c:v>
                </c:pt>
                <c:pt idx="118589">
                  <c:v>274.74169113358403</c:v>
                </c:pt>
                <c:pt idx="118590">
                  <c:v>274.74400788885799</c:v>
                </c:pt>
                <c:pt idx="118591">
                  <c:v>274.74632464413099</c:v>
                </c:pt>
                <c:pt idx="118592">
                  <c:v>274.74864139940502</c:v>
                </c:pt>
                <c:pt idx="118593">
                  <c:v>274.75095815467802</c:v>
                </c:pt>
                <c:pt idx="118594">
                  <c:v>274.75327490995198</c:v>
                </c:pt>
                <c:pt idx="118595">
                  <c:v>274.75559166522498</c:v>
                </c:pt>
                <c:pt idx="118596">
                  <c:v>274.75790842049901</c:v>
                </c:pt>
                <c:pt idx="118597">
                  <c:v>274.76022517577201</c:v>
                </c:pt>
                <c:pt idx="118598">
                  <c:v>274.76254193104597</c:v>
                </c:pt>
                <c:pt idx="118599">
                  <c:v>274.76485868631897</c:v>
                </c:pt>
                <c:pt idx="118600">
                  <c:v>274.767175441593</c:v>
                </c:pt>
                <c:pt idx="118601">
                  <c:v>274.769492196866</c:v>
                </c:pt>
                <c:pt idx="118602">
                  <c:v>274.77180895214002</c:v>
                </c:pt>
                <c:pt idx="118603">
                  <c:v>274.77412570741302</c:v>
                </c:pt>
                <c:pt idx="118604">
                  <c:v>274.77644246268699</c:v>
                </c:pt>
                <c:pt idx="118605">
                  <c:v>274.77875921795999</c:v>
                </c:pt>
                <c:pt idx="118606">
                  <c:v>274.78107597323401</c:v>
                </c:pt>
                <c:pt idx="118607">
                  <c:v>274.78339272850701</c:v>
                </c:pt>
                <c:pt idx="118608">
                  <c:v>274.78570948378098</c:v>
                </c:pt>
                <c:pt idx="118609">
                  <c:v>274.78802623905398</c:v>
                </c:pt>
                <c:pt idx="118610">
                  <c:v>274.790342994328</c:v>
                </c:pt>
                <c:pt idx="118611">
                  <c:v>274.792659749601</c:v>
                </c:pt>
                <c:pt idx="118612">
                  <c:v>274.79497650487502</c:v>
                </c:pt>
                <c:pt idx="118613">
                  <c:v>274.79729326014802</c:v>
                </c:pt>
                <c:pt idx="118614">
                  <c:v>274.79961001542199</c:v>
                </c:pt>
                <c:pt idx="118615">
                  <c:v>274.80192677069499</c:v>
                </c:pt>
                <c:pt idx="118616">
                  <c:v>274.80424352596901</c:v>
                </c:pt>
                <c:pt idx="118617">
                  <c:v>274.80656028124201</c:v>
                </c:pt>
                <c:pt idx="118618">
                  <c:v>274.80887703651598</c:v>
                </c:pt>
                <c:pt idx="118619">
                  <c:v>274.81119379178898</c:v>
                </c:pt>
                <c:pt idx="118620">
                  <c:v>274.813510547063</c:v>
                </c:pt>
                <c:pt idx="118621">
                  <c:v>274.815827302336</c:v>
                </c:pt>
                <c:pt idx="118622">
                  <c:v>274.81814405761003</c:v>
                </c:pt>
                <c:pt idx="118623">
                  <c:v>274.82046081288303</c:v>
                </c:pt>
                <c:pt idx="118624">
                  <c:v>274.82277756815699</c:v>
                </c:pt>
                <c:pt idx="118625">
                  <c:v>274.82509432342999</c:v>
                </c:pt>
                <c:pt idx="118626">
                  <c:v>274.82741107870402</c:v>
                </c:pt>
                <c:pt idx="118627">
                  <c:v>274.82972783397798</c:v>
                </c:pt>
                <c:pt idx="118628">
                  <c:v>274.83204458925098</c:v>
                </c:pt>
                <c:pt idx="118629">
                  <c:v>274.83436134452501</c:v>
                </c:pt>
                <c:pt idx="118630">
                  <c:v>274.83667809979801</c:v>
                </c:pt>
                <c:pt idx="118631">
                  <c:v>274.83899485507197</c:v>
                </c:pt>
                <c:pt idx="118632">
                  <c:v>274.84131161034497</c:v>
                </c:pt>
                <c:pt idx="118633">
                  <c:v>274.843628365619</c:v>
                </c:pt>
                <c:pt idx="118634">
                  <c:v>274.845945120892</c:v>
                </c:pt>
                <c:pt idx="118635">
                  <c:v>274.84826187616602</c:v>
                </c:pt>
                <c:pt idx="118636">
                  <c:v>274.85057863143902</c:v>
                </c:pt>
                <c:pt idx="118637">
                  <c:v>274.85289538671299</c:v>
                </c:pt>
                <c:pt idx="118638">
                  <c:v>274.85521214198599</c:v>
                </c:pt>
                <c:pt idx="118639">
                  <c:v>274.85752889726001</c:v>
                </c:pt>
                <c:pt idx="118640">
                  <c:v>274.85984565253301</c:v>
                </c:pt>
                <c:pt idx="118641">
                  <c:v>274.86216240780698</c:v>
                </c:pt>
                <c:pt idx="118642">
                  <c:v>274.86447916307998</c:v>
                </c:pt>
                <c:pt idx="118643">
                  <c:v>274.866795918354</c:v>
                </c:pt>
                <c:pt idx="118644">
                  <c:v>274.869112673627</c:v>
                </c:pt>
                <c:pt idx="118645">
                  <c:v>274.87142942890102</c:v>
                </c:pt>
                <c:pt idx="118646">
                  <c:v>274.87374618417402</c:v>
                </c:pt>
                <c:pt idx="118647">
                  <c:v>274.87606293944799</c:v>
                </c:pt>
                <c:pt idx="118648">
                  <c:v>274.87837969472099</c:v>
                </c:pt>
                <c:pt idx="118649">
                  <c:v>274.88069644999501</c:v>
                </c:pt>
                <c:pt idx="118650">
                  <c:v>274.88301320526801</c:v>
                </c:pt>
                <c:pt idx="118651">
                  <c:v>274.88532996054198</c:v>
                </c:pt>
                <c:pt idx="118652">
                  <c:v>274.88764671581498</c:v>
                </c:pt>
                <c:pt idx="118653">
                  <c:v>274.889963471089</c:v>
                </c:pt>
                <c:pt idx="118654">
                  <c:v>274.892280226362</c:v>
                </c:pt>
                <c:pt idx="118655">
                  <c:v>274.89459698163603</c:v>
                </c:pt>
                <c:pt idx="118656">
                  <c:v>274.89691373690903</c:v>
                </c:pt>
                <c:pt idx="118657">
                  <c:v>274.89923049218299</c:v>
                </c:pt>
                <c:pt idx="118658">
                  <c:v>274.90154724745599</c:v>
                </c:pt>
                <c:pt idx="118659">
                  <c:v>274.90386400273002</c:v>
                </c:pt>
                <c:pt idx="118660">
                  <c:v>274.90618075800302</c:v>
                </c:pt>
                <c:pt idx="118661">
                  <c:v>274.90849751327698</c:v>
                </c:pt>
                <c:pt idx="118662">
                  <c:v>274.91081426854998</c:v>
                </c:pt>
                <c:pt idx="118663">
                  <c:v>274.91313102382401</c:v>
                </c:pt>
                <c:pt idx="118664">
                  <c:v>274.91544777909701</c:v>
                </c:pt>
                <c:pt idx="118665">
                  <c:v>274.91776453437097</c:v>
                </c:pt>
                <c:pt idx="118666">
                  <c:v>274.92008128964397</c:v>
                </c:pt>
                <c:pt idx="118667">
                  <c:v>274.922398044918</c:v>
                </c:pt>
                <c:pt idx="118668">
                  <c:v>274.924714800191</c:v>
                </c:pt>
                <c:pt idx="118669">
                  <c:v>274.92703155546502</c:v>
                </c:pt>
                <c:pt idx="118670">
                  <c:v>274.92934831073899</c:v>
                </c:pt>
                <c:pt idx="118671">
                  <c:v>274.93166506601199</c:v>
                </c:pt>
                <c:pt idx="118672">
                  <c:v>274.93398182128601</c:v>
                </c:pt>
                <c:pt idx="118673">
                  <c:v>274.93629857655901</c:v>
                </c:pt>
                <c:pt idx="118674">
                  <c:v>274.93861533183298</c:v>
                </c:pt>
                <c:pt idx="118675">
                  <c:v>274.94093208710598</c:v>
                </c:pt>
                <c:pt idx="118676">
                  <c:v>274.94324884238</c:v>
                </c:pt>
                <c:pt idx="118677">
                  <c:v>274.945565597653</c:v>
                </c:pt>
                <c:pt idx="118678">
                  <c:v>274.94788235292702</c:v>
                </c:pt>
                <c:pt idx="118679">
                  <c:v>274.95019910820002</c:v>
                </c:pt>
                <c:pt idx="118680">
                  <c:v>274.95251586347399</c:v>
                </c:pt>
                <c:pt idx="118681">
                  <c:v>274.95483261874699</c:v>
                </c:pt>
                <c:pt idx="118682">
                  <c:v>274.95714937402101</c:v>
                </c:pt>
                <c:pt idx="118683">
                  <c:v>274.95946612929401</c:v>
                </c:pt>
                <c:pt idx="118684">
                  <c:v>274.96178288456798</c:v>
                </c:pt>
                <c:pt idx="118685">
                  <c:v>274.96409963984098</c:v>
                </c:pt>
                <c:pt idx="118686">
                  <c:v>274.966416395115</c:v>
                </c:pt>
                <c:pt idx="118687">
                  <c:v>274.968733150388</c:v>
                </c:pt>
                <c:pt idx="118688">
                  <c:v>274.97104990566203</c:v>
                </c:pt>
                <c:pt idx="118689">
                  <c:v>274.97336666093503</c:v>
                </c:pt>
                <c:pt idx="118690">
                  <c:v>274.97568341620899</c:v>
                </c:pt>
                <c:pt idx="118691">
                  <c:v>274.97800017148199</c:v>
                </c:pt>
                <c:pt idx="118692">
                  <c:v>274.98031692675602</c:v>
                </c:pt>
                <c:pt idx="118693">
                  <c:v>274.98263368202902</c:v>
                </c:pt>
                <c:pt idx="118694">
                  <c:v>274.98495043730298</c:v>
                </c:pt>
                <c:pt idx="118695">
                  <c:v>274.98726719257598</c:v>
                </c:pt>
                <c:pt idx="118696">
                  <c:v>274.98958394785001</c:v>
                </c:pt>
                <c:pt idx="118697">
                  <c:v>274.99190070312301</c:v>
                </c:pt>
                <c:pt idx="118698">
                  <c:v>274.99421745839697</c:v>
                </c:pt>
                <c:pt idx="118699">
                  <c:v>274.99653421366997</c:v>
                </c:pt>
                <c:pt idx="118700">
                  <c:v>274.998850968944</c:v>
                </c:pt>
                <c:pt idx="118701">
                  <c:v>275.001167724217</c:v>
                </c:pt>
                <c:pt idx="118702">
                  <c:v>275.00348447949102</c:v>
                </c:pt>
                <c:pt idx="118703">
                  <c:v>275.00580123476402</c:v>
                </c:pt>
                <c:pt idx="118704">
                  <c:v>275.00811799003799</c:v>
                </c:pt>
                <c:pt idx="118705">
                  <c:v>275.01043474531099</c:v>
                </c:pt>
                <c:pt idx="118706">
                  <c:v>275.01275150058501</c:v>
                </c:pt>
                <c:pt idx="118707">
                  <c:v>275.01506825585801</c:v>
                </c:pt>
                <c:pt idx="118708">
                  <c:v>275.01738501113198</c:v>
                </c:pt>
                <c:pt idx="118709">
                  <c:v>275.01970176640498</c:v>
                </c:pt>
                <c:pt idx="118710">
                  <c:v>275.022018521679</c:v>
                </c:pt>
                <c:pt idx="118711">
                  <c:v>275.024335276952</c:v>
                </c:pt>
                <c:pt idx="118712">
                  <c:v>275.02665203222602</c:v>
                </c:pt>
                <c:pt idx="118713">
                  <c:v>275.02896878749999</c:v>
                </c:pt>
                <c:pt idx="118714">
                  <c:v>275.03128554277299</c:v>
                </c:pt>
                <c:pt idx="118715">
                  <c:v>275.03360229804701</c:v>
                </c:pt>
                <c:pt idx="118716">
                  <c:v>275.03591905332001</c:v>
                </c:pt>
                <c:pt idx="118717">
                  <c:v>275.03823580859398</c:v>
                </c:pt>
                <c:pt idx="118718">
                  <c:v>275.04055256386698</c:v>
                </c:pt>
                <c:pt idx="118719">
                  <c:v>275.042869319141</c:v>
                </c:pt>
                <c:pt idx="118720">
                  <c:v>275.045186074414</c:v>
                </c:pt>
                <c:pt idx="118721">
                  <c:v>275.04750282968803</c:v>
                </c:pt>
                <c:pt idx="118722">
                  <c:v>275.04981958496103</c:v>
                </c:pt>
                <c:pt idx="118723">
                  <c:v>275.05213634023499</c:v>
                </c:pt>
                <c:pt idx="118724">
                  <c:v>275.05445309550799</c:v>
                </c:pt>
                <c:pt idx="118725">
                  <c:v>275.05676985078202</c:v>
                </c:pt>
                <c:pt idx="118726">
                  <c:v>275.05908660605502</c:v>
                </c:pt>
                <c:pt idx="118727">
                  <c:v>275.06140336132898</c:v>
                </c:pt>
                <c:pt idx="118728">
                  <c:v>275.06372011660198</c:v>
                </c:pt>
                <c:pt idx="118729">
                  <c:v>275.06603687187601</c:v>
                </c:pt>
                <c:pt idx="118730">
                  <c:v>275.06835362714901</c:v>
                </c:pt>
                <c:pt idx="118731">
                  <c:v>275.07067038242297</c:v>
                </c:pt>
                <c:pt idx="118732">
                  <c:v>275.07298713769597</c:v>
                </c:pt>
                <c:pt idx="118733">
                  <c:v>275.07530389297</c:v>
                </c:pt>
                <c:pt idx="118734">
                  <c:v>275.077620648243</c:v>
                </c:pt>
                <c:pt idx="118735">
                  <c:v>275.07993740351702</c:v>
                </c:pt>
                <c:pt idx="118736">
                  <c:v>275.08225415879002</c:v>
                </c:pt>
                <c:pt idx="118737">
                  <c:v>275.08457091406399</c:v>
                </c:pt>
                <c:pt idx="118738">
                  <c:v>275.08688766933699</c:v>
                </c:pt>
                <c:pt idx="118739">
                  <c:v>275.08920442461101</c:v>
                </c:pt>
                <c:pt idx="118740">
                  <c:v>275.09152117988401</c:v>
                </c:pt>
                <c:pt idx="118741">
                  <c:v>275.09383793515798</c:v>
                </c:pt>
                <c:pt idx="118742">
                  <c:v>275.09615469043098</c:v>
                </c:pt>
                <c:pt idx="118743">
                  <c:v>275.098471445705</c:v>
                </c:pt>
                <c:pt idx="118744">
                  <c:v>275.100788200978</c:v>
                </c:pt>
                <c:pt idx="118745">
                  <c:v>275.10310495625203</c:v>
                </c:pt>
                <c:pt idx="118746">
                  <c:v>275.10542171152503</c:v>
                </c:pt>
                <c:pt idx="118747">
                  <c:v>275.10773846679899</c:v>
                </c:pt>
                <c:pt idx="118748">
                  <c:v>275.11005522207199</c:v>
                </c:pt>
                <c:pt idx="118749">
                  <c:v>275.11237197734602</c:v>
                </c:pt>
                <c:pt idx="118750">
                  <c:v>275.11468873261902</c:v>
                </c:pt>
                <c:pt idx="118751">
                  <c:v>275.11700548789298</c:v>
                </c:pt>
                <c:pt idx="118752">
                  <c:v>275.11932224316598</c:v>
                </c:pt>
                <c:pt idx="118753">
                  <c:v>275.12163899844001</c:v>
                </c:pt>
                <c:pt idx="118754">
                  <c:v>275.12395575371301</c:v>
                </c:pt>
                <c:pt idx="118755">
                  <c:v>275.12627250898697</c:v>
                </c:pt>
                <c:pt idx="118756">
                  <c:v>275.128589264261</c:v>
                </c:pt>
                <c:pt idx="118757">
                  <c:v>275.130906019534</c:v>
                </c:pt>
                <c:pt idx="118758">
                  <c:v>275.13322277480802</c:v>
                </c:pt>
                <c:pt idx="118759">
                  <c:v>275.13553953008102</c:v>
                </c:pt>
                <c:pt idx="118760">
                  <c:v>275.13785628535499</c:v>
                </c:pt>
                <c:pt idx="118761">
                  <c:v>275.14017304062799</c:v>
                </c:pt>
                <c:pt idx="118762">
                  <c:v>275.14248979590201</c:v>
                </c:pt>
                <c:pt idx="118763">
                  <c:v>275.14480655117501</c:v>
                </c:pt>
                <c:pt idx="118764">
                  <c:v>275.14712330644898</c:v>
                </c:pt>
                <c:pt idx="118765">
                  <c:v>275.14944006172198</c:v>
                </c:pt>
                <c:pt idx="118766">
                  <c:v>275.151756816996</c:v>
                </c:pt>
                <c:pt idx="118767">
                  <c:v>275.154073572269</c:v>
                </c:pt>
                <c:pt idx="118768">
                  <c:v>275.15639032754302</c:v>
                </c:pt>
                <c:pt idx="118769">
                  <c:v>275.15870708281602</c:v>
                </c:pt>
                <c:pt idx="118770">
                  <c:v>275.16102383808999</c:v>
                </c:pt>
                <c:pt idx="118771">
                  <c:v>275.16334059336299</c:v>
                </c:pt>
                <c:pt idx="118772">
                  <c:v>275.16565734863701</c:v>
                </c:pt>
                <c:pt idx="118773">
                  <c:v>275.16797410391001</c:v>
                </c:pt>
                <c:pt idx="118774">
                  <c:v>275.17029085918398</c:v>
                </c:pt>
                <c:pt idx="118775">
                  <c:v>275.17260761445698</c:v>
                </c:pt>
                <c:pt idx="118776">
                  <c:v>275.174924369731</c:v>
                </c:pt>
                <c:pt idx="118777">
                  <c:v>275.177241125004</c:v>
                </c:pt>
                <c:pt idx="118778">
                  <c:v>275.17955788027803</c:v>
                </c:pt>
                <c:pt idx="118779">
                  <c:v>275.18187463555103</c:v>
                </c:pt>
                <c:pt idx="118780">
                  <c:v>275.18419139082499</c:v>
                </c:pt>
                <c:pt idx="118781">
                  <c:v>275.18650814609799</c:v>
                </c:pt>
                <c:pt idx="118782">
                  <c:v>275.18882490137202</c:v>
                </c:pt>
                <c:pt idx="118783">
                  <c:v>275.19114165664502</c:v>
                </c:pt>
                <c:pt idx="118784">
                  <c:v>275.19345841191898</c:v>
                </c:pt>
                <c:pt idx="118785">
                  <c:v>275.19577516719198</c:v>
                </c:pt>
                <c:pt idx="118786">
                  <c:v>275.19809192246601</c:v>
                </c:pt>
                <c:pt idx="118787">
                  <c:v>275.20040867773901</c:v>
                </c:pt>
                <c:pt idx="118788">
                  <c:v>275.20272543301297</c:v>
                </c:pt>
                <c:pt idx="118789">
                  <c:v>275.20504218828597</c:v>
                </c:pt>
                <c:pt idx="118790">
                  <c:v>275.20735894356</c:v>
                </c:pt>
                <c:pt idx="118791">
                  <c:v>275.209675698833</c:v>
                </c:pt>
                <c:pt idx="118792">
                  <c:v>275.21199245410702</c:v>
                </c:pt>
                <c:pt idx="118793">
                  <c:v>275.21430920938002</c:v>
                </c:pt>
                <c:pt idx="118794">
                  <c:v>275.21662596465399</c:v>
                </c:pt>
                <c:pt idx="118795">
                  <c:v>275.21894271992699</c:v>
                </c:pt>
                <c:pt idx="118796">
                  <c:v>275.22125947520101</c:v>
                </c:pt>
                <c:pt idx="118797">
                  <c:v>275.22357623047401</c:v>
                </c:pt>
                <c:pt idx="118798">
                  <c:v>275.22589298574798</c:v>
                </c:pt>
                <c:pt idx="118799">
                  <c:v>275.228209741022</c:v>
                </c:pt>
                <c:pt idx="118800">
                  <c:v>275.230526496295</c:v>
                </c:pt>
                <c:pt idx="118801">
                  <c:v>275.23284325156902</c:v>
                </c:pt>
                <c:pt idx="118802">
                  <c:v>275.23516000684202</c:v>
                </c:pt>
                <c:pt idx="118803">
                  <c:v>275.23747676211599</c:v>
                </c:pt>
                <c:pt idx="118804">
                  <c:v>275.23979351738899</c:v>
                </c:pt>
                <c:pt idx="118805">
                  <c:v>275.24211027266301</c:v>
                </c:pt>
                <c:pt idx="118806">
                  <c:v>275.24442702793601</c:v>
                </c:pt>
                <c:pt idx="118807">
                  <c:v>275.24674378320998</c:v>
                </c:pt>
                <c:pt idx="118808">
                  <c:v>275.24906053848298</c:v>
                </c:pt>
                <c:pt idx="118809">
                  <c:v>275.251377293757</c:v>
                </c:pt>
                <c:pt idx="118810">
                  <c:v>275.25369404903</c:v>
                </c:pt>
                <c:pt idx="118811">
                  <c:v>275.25601080430403</c:v>
                </c:pt>
                <c:pt idx="118812">
                  <c:v>275.25832755957703</c:v>
                </c:pt>
                <c:pt idx="118813">
                  <c:v>275.26064431485099</c:v>
                </c:pt>
                <c:pt idx="118814">
                  <c:v>275.26296107012399</c:v>
                </c:pt>
                <c:pt idx="118815">
                  <c:v>275.26527782539802</c:v>
                </c:pt>
                <c:pt idx="118816">
                  <c:v>275.26759458067102</c:v>
                </c:pt>
                <c:pt idx="118817">
                  <c:v>275.26991133594498</c:v>
                </c:pt>
                <c:pt idx="118818">
                  <c:v>275.27222809121798</c:v>
                </c:pt>
                <c:pt idx="118819">
                  <c:v>275.27454484649201</c:v>
                </c:pt>
                <c:pt idx="118820">
                  <c:v>275.27686160176501</c:v>
                </c:pt>
                <c:pt idx="118821">
                  <c:v>275.27917835703897</c:v>
                </c:pt>
                <c:pt idx="118822">
                  <c:v>275.28149511231197</c:v>
                </c:pt>
                <c:pt idx="118823">
                  <c:v>275.283811867586</c:v>
                </c:pt>
                <c:pt idx="118824">
                  <c:v>275.286128622859</c:v>
                </c:pt>
                <c:pt idx="118825">
                  <c:v>275.28844537813302</c:v>
                </c:pt>
                <c:pt idx="118826">
                  <c:v>275.29076213340602</c:v>
                </c:pt>
                <c:pt idx="118827">
                  <c:v>275.29307888867999</c:v>
                </c:pt>
                <c:pt idx="118828">
                  <c:v>275.29539564395299</c:v>
                </c:pt>
                <c:pt idx="118829">
                  <c:v>275.29771239922701</c:v>
                </c:pt>
                <c:pt idx="118830">
                  <c:v>275.30002915450001</c:v>
                </c:pt>
                <c:pt idx="118831">
                  <c:v>275.30234590977398</c:v>
                </c:pt>
                <c:pt idx="118832">
                  <c:v>275.30466266504698</c:v>
                </c:pt>
                <c:pt idx="118833">
                  <c:v>275.306979420321</c:v>
                </c:pt>
                <c:pt idx="118834">
                  <c:v>275.309296175594</c:v>
                </c:pt>
                <c:pt idx="118835">
                  <c:v>275.31161293086802</c:v>
                </c:pt>
                <c:pt idx="118836">
                  <c:v>275.31392968614102</c:v>
                </c:pt>
                <c:pt idx="118837">
                  <c:v>275.31624644141499</c:v>
                </c:pt>
                <c:pt idx="118838">
                  <c:v>275.31856319668799</c:v>
                </c:pt>
                <c:pt idx="118839">
                  <c:v>275.32087995196201</c:v>
                </c:pt>
                <c:pt idx="118840">
                  <c:v>275.32319670723501</c:v>
                </c:pt>
                <c:pt idx="118841">
                  <c:v>275.32551346250898</c:v>
                </c:pt>
                <c:pt idx="118842">
                  <c:v>275.327830217783</c:v>
                </c:pt>
                <c:pt idx="118843">
                  <c:v>275.330146973056</c:v>
                </c:pt>
                <c:pt idx="118844">
                  <c:v>275.33246372833003</c:v>
                </c:pt>
                <c:pt idx="118845">
                  <c:v>275.33478048360303</c:v>
                </c:pt>
                <c:pt idx="118846">
                  <c:v>275.33709723887699</c:v>
                </c:pt>
                <c:pt idx="118847">
                  <c:v>275.33941399414999</c:v>
                </c:pt>
                <c:pt idx="118848">
                  <c:v>275.34173074942402</c:v>
                </c:pt>
                <c:pt idx="118849">
                  <c:v>275.34404750469702</c:v>
                </c:pt>
                <c:pt idx="118850">
                  <c:v>275.34636425997098</c:v>
                </c:pt>
                <c:pt idx="118851">
                  <c:v>275.34868101524398</c:v>
                </c:pt>
                <c:pt idx="118852">
                  <c:v>275.35099777051801</c:v>
                </c:pt>
                <c:pt idx="118853">
                  <c:v>275.35331452579101</c:v>
                </c:pt>
                <c:pt idx="118854">
                  <c:v>275.35563128106497</c:v>
                </c:pt>
                <c:pt idx="118855">
                  <c:v>275.35794803633797</c:v>
                </c:pt>
                <c:pt idx="118856">
                  <c:v>275.360264791612</c:v>
                </c:pt>
                <c:pt idx="118857">
                  <c:v>275.362581546885</c:v>
                </c:pt>
                <c:pt idx="118858">
                  <c:v>275.36489830215902</c:v>
                </c:pt>
                <c:pt idx="118859">
                  <c:v>275.36721505743202</c:v>
                </c:pt>
                <c:pt idx="118860">
                  <c:v>275.36953181270599</c:v>
                </c:pt>
                <c:pt idx="118861">
                  <c:v>275.37184856797899</c:v>
                </c:pt>
                <c:pt idx="118862">
                  <c:v>275.37416532325301</c:v>
                </c:pt>
                <c:pt idx="118863">
                  <c:v>275.37648207852601</c:v>
                </c:pt>
                <c:pt idx="118864">
                  <c:v>275.37879883379998</c:v>
                </c:pt>
                <c:pt idx="118865">
                  <c:v>275.38111558907298</c:v>
                </c:pt>
                <c:pt idx="118866">
                  <c:v>275.383432344347</c:v>
                </c:pt>
                <c:pt idx="118867">
                  <c:v>275.38574909962</c:v>
                </c:pt>
                <c:pt idx="118868">
                  <c:v>275.38806585489402</c:v>
                </c:pt>
                <c:pt idx="118869">
                  <c:v>275.39038261016702</c:v>
                </c:pt>
                <c:pt idx="118870">
                  <c:v>275.39269936544099</c:v>
                </c:pt>
                <c:pt idx="118871">
                  <c:v>275.39501612071399</c:v>
                </c:pt>
                <c:pt idx="118872">
                  <c:v>275.39733287598801</c:v>
                </c:pt>
                <c:pt idx="118873">
                  <c:v>275.39964963126101</c:v>
                </c:pt>
                <c:pt idx="118874">
                  <c:v>275.40196638653498</c:v>
                </c:pt>
                <c:pt idx="118875">
                  <c:v>275.40428314180798</c:v>
                </c:pt>
                <c:pt idx="118876">
                  <c:v>275.406599897082</c:v>
                </c:pt>
                <c:pt idx="118877">
                  <c:v>275.408916652355</c:v>
                </c:pt>
                <c:pt idx="118878">
                  <c:v>275.41123340762903</c:v>
                </c:pt>
                <c:pt idx="118879">
                  <c:v>275.41355016290203</c:v>
                </c:pt>
                <c:pt idx="118880">
                  <c:v>275.41586691817599</c:v>
                </c:pt>
                <c:pt idx="118881">
                  <c:v>275.41818367344899</c:v>
                </c:pt>
                <c:pt idx="118882">
                  <c:v>275.42050042872302</c:v>
                </c:pt>
                <c:pt idx="118883">
                  <c:v>275.42281718399698</c:v>
                </c:pt>
                <c:pt idx="118884">
                  <c:v>275.42513393926998</c:v>
                </c:pt>
                <c:pt idx="118885">
                  <c:v>275.42745069454401</c:v>
                </c:pt>
                <c:pt idx="118886">
                  <c:v>275.42976744981701</c:v>
                </c:pt>
                <c:pt idx="118887">
                  <c:v>275.43208420509097</c:v>
                </c:pt>
                <c:pt idx="118888">
                  <c:v>275.43440096036397</c:v>
                </c:pt>
                <c:pt idx="118889">
                  <c:v>275.436717715638</c:v>
                </c:pt>
                <c:pt idx="118890">
                  <c:v>275.439034470911</c:v>
                </c:pt>
                <c:pt idx="118891">
                  <c:v>275.44135122618502</c:v>
                </c:pt>
                <c:pt idx="118892">
                  <c:v>275.44366798145802</c:v>
                </c:pt>
                <c:pt idx="118893">
                  <c:v>275.44598473673199</c:v>
                </c:pt>
                <c:pt idx="118894">
                  <c:v>275.44830149200499</c:v>
                </c:pt>
                <c:pt idx="118895">
                  <c:v>275.45061824727901</c:v>
                </c:pt>
                <c:pt idx="118896">
                  <c:v>275.45293500255201</c:v>
                </c:pt>
                <c:pt idx="118897">
                  <c:v>275.45525175782598</c:v>
                </c:pt>
                <c:pt idx="118898">
                  <c:v>275.45756851309898</c:v>
                </c:pt>
                <c:pt idx="118899">
                  <c:v>275.459885268373</c:v>
                </c:pt>
                <c:pt idx="118900">
                  <c:v>275.462202023646</c:v>
                </c:pt>
                <c:pt idx="118901">
                  <c:v>275.46451877892002</c:v>
                </c:pt>
                <c:pt idx="118902">
                  <c:v>275.46683553419302</c:v>
                </c:pt>
                <c:pt idx="118903">
                  <c:v>275.46915228946699</c:v>
                </c:pt>
                <c:pt idx="118904">
                  <c:v>275.47146904473999</c:v>
                </c:pt>
                <c:pt idx="118905">
                  <c:v>275.47378580001401</c:v>
                </c:pt>
                <c:pt idx="118906">
                  <c:v>275.47610255528701</c:v>
                </c:pt>
                <c:pt idx="118907">
                  <c:v>275.47841931056098</c:v>
                </c:pt>
                <c:pt idx="118908">
                  <c:v>275.48073606583398</c:v>
                </c:pt>
                <c:pt idx="118909">
                  <c:v>275.483052821108</c:v>
                </c:pt>
                <c:pt idx="118910">
                  <c:v>275.485369576381</c:v>
                </c:pt>
                <c:pt idx="118911">
                  <c:v>275.48768633165503</c:v>
                </c:pt>
                <c:pt idx="118912">
                  <c:v>275.49000308692803</c:v>
                </c:pt>
                <c:pt idx="118913">
                  <c:v>275.49231984220199</c:v>
                </c:pt>
                <c:pt idx="118914">
                  <c:v>275.49463659747499</c:v>
                </c:pt>
                <c:pt idx="118915">
                  <c:v>275.49695335274902</c:v>
                </c:pt>
                <c:pt idx="118916">
                  <c:v>275.49927010802202</c:v>
                </c:pt>
                <c:pt idx="118917">
                  <c:v>275.50158686329598</c:v>
                </c:pt>
                <c:pt idx="118918">
                  <c:v>275.50390361856898</c:v>
                </c:pt>
                <c:pt idx="118919">
                  <c:v>275.50622037384301</c:v>
                </c:pt>
                <c:pt idx="118920">
                  <c:v>275.50853712911601</c:v>
                </c:pt>
                <c:pt idx="118921">
                  <c:v>275.51085388438997</c:v>
                </c:pt>
                <c:pt idx="118922">
                  <c:v>275.51317063966297</c:v>
                </c:pt>
                <c:pt idx="118923">
                  <c:v>275.515487394937</c:v>
                </c:pt>
                <c:pt idx="118924">
                  <c:v>275.51780415021</c:v>
                </c:pt>
                <c:pt idx="118925">
                  <c:v>275.52012090548402</c:v>
                </c:pt>
                <c:pt idx="118926">
                  <c:v>275.52243766075799</c:v>
                </c:pt>
                <c:pt idx="118927">
                  <c:v>275.52475441603099</c:v>
                </c:pt>
                <c:pt idx="118928">
                  <c:v>275.52707117130501</c:v>
                </c:pt>
                <c:pt idx="118929">
                  <c:v>275.52938792657801</c:v>
                </c:pt>
                <c:pt idx="118930">
                  <c:v>275.53170468185198</c:v>
                </c:pt>
                <c:pt idx="118931">
                  <c:v>275.53402143712498</c:v>
                </c:pt>
                <c:pt idx="118932">
                  <c:v>275.536338192399</c:v>
                </c:pt>
                <c:pt idx="118933">
                  <c:v>275.538654947672</c:v>
                </c:pt>
                <c:pt idx="118934">
                  <c:v>275.54097170294602</c:v>
                </c:pt>
                <c:pt idx="118935">
                  <c:v>275.54328845821902</c:v>
                </c:pt>
                <c:pt idx="118936">
                  <c:v>275.54560521349299</c:v>
                </c:pt>
                <c:pt idx="118937">
                  <c:v>275.54792196876599</c:v>
                </c:pt>
                <c:pt idx="118938">
                  <c:v>275.55023872404001</c:v>
                </c:pt>
                <c:pt idx="118939">
                  <c:v>275.55255547931301</c:v>
                </c:pt>
                <c:pt idx="118940">
                  <c:v>275.55487223458698</c:v>
                </c:pt>
                <c:pt idx="118941">
                  <c:v>275.55718898985998</c:v>
                </c:pt>
                <c:pt idx="118942">
                  <c:v>275.559505745134</c:v>
                </c:pt>
                <c:pt idx="118943">
                  <c:v>275.561822500407</c:v>
                </c:pt>
                <c:pt idx="118944">
                  <c:v>275.56413925568103</c:v>
                </c:pt>
                <c:pt idx="118945">
                  <c:v>275.56645601095403</c:v>
                </c:pt>
                <c:pt idx="118946">
                  <c:v>275.56877276622799</c:v>
                </c:pt>
                <c:pt idx="118947">
                  <c:v>275.57108952150099</c:v>
                </c:pt>
                <c:pt idx="118948">
                  <c:v>275.57340627677502</c:v>
                </c:pt>
                <c:pt idx="118949">
                  <c:v>275.57572303204802</c:v>
                </c:pt>
                <c:pt idx="118950">
                  <c:v>275.57803978732198</c:v>
                </c:pt>
                <c:pt idx="118951">
                  <c:v>275.58035654259498</c:v>
                </c:pt>
                <c:pt idx="118952">
                  <c:v>275.58267329786901</c:v>
                </c:pt>
                <c:pt idx="118953">
                  <c:v>275.58499005314201</c:v>
                </c:pt>
                <c:pt idx="118954">
                  <c:v>275.58730680841597</c:v>
                </c:pt>
                <c:pt idx="118955">
                  <c:v>275.58962356368897</c:v>
                </c:pt>
                <c:pt idx="118956">
                  <c:v>275.591940318963</c:v>
                </c:pt>
                <c:pt idx="118957">
                  <c:v>275.594257074236</c:v>
                </c:pt>
                <c:pt idx="118958">
                  <c:v>275.59657382951002</c:v>
                </c:pt>
                <c:pt idx="118959">
                  <c:v>275.59889058478302</c:v>
                </c:pt>
                <c:pt idx="118960">
                  <c:v>275.60120734005699</c:v>
                </c:pt>
                <c:pt idx="118961">
                  <c:v>275.60352409532999</c:v>
                </c:pt>
                <c:pt idx="118962">
                  <c:v>275.60584085060401</c:v>
                </c:pt>
                <c:pt idx="118963">
                  <c:v>275.60815760587701</c:v>
                </c:pt>
                <c:pt idx="118964">
                  <c:v>275.61047436115098</c:v>
                </c:pt>
                <c:pt idx="118965">
                  <c:v>275.61279111642398</c:v>
                </c:pt>
                <c:pt idx="118966">
                  <c:v>275.615107871698</c:v>
                </c:pt>
                <c:pt idx="118967">
                  <c:v>275.617424626971</c:v>
                </c:pt>
                <c:pt idx="118968">
                  <c:v>275.61974138224502</c:v>
                </c:pt>
                <c:pt idx="118969">
                  <c:v>275.62205813751899</c:v>
                </c:pt>
                <c:pt idx="118970">
                  <c:v>275.62437489279199</c:v>
                </c:pt>
                <c:pt idx="118971">
                  <c:v>275.62669164806601</c:v>
                </c:pt>
                <c:pt idx="118972">
                  <c:v>275.62900840333901</c:v>
                </c:pt>
                <c:pt idx="118973">
                  <c:v>275.63132515861298</c:v>
                </c:pt>
                <c:pt idx="118974">
                  <c:v>275.63364191388598</c:v>
                </c:pt>
                <c:pt idx="118975">
                  <c:v>275.63595866916</c:v>
                </c:pt>
                <c:pt idx="118976">
                  <c:v>275.638275424433</c:v>
                </c:pt>
                <c:pt idx="118977">
                  <c:v>275.64059217970703</c:v>
                </c:pt>
                <c:pt idx="118978">
                  <c:v>275.64290893498003</c:v>
                </c:pt>
                <c:pt idx="118979">
                  <c:v>275.64522569025399</c:v>
                </c:pt>
                <c:pt idx="118980">
                  <c:v>275.64754244552699</c:v>
                </c:pt>
                <c:pt idx="118981">
                  <c:v>275.64985920080102</c:v>
                </c:pt>
                <c:pt idx="118982">
                  <c:v>275.65217595607402</c:v>
                </c:pt>
                <c:pt idx="118983">
                  <c:v>275.65449271134798</c:v>
                </c:pt>
                <c:pt idx="118984">
                  <c:v>275.65680946662098</c:v>
                </c:pt>
                <c:pt idx="118985">
                  <c:v>275.65912622189501</c:v>
                </c:pt>
                <c:pt idx="118986">
                  <c:v>275.66144297716801</c:v>
                </c:pt>
                <c:pt idx="118987">
                  <c:v>275.66375973244197</c:v>
                </c:pt>
                <c:pt idx="118988">
                  <c:v>275.66607648771497</c:v>
                </c:pt>
                <c:pt idx="118989">
                  <c:v>275.668393242989</c:v>
                </c:pt>
                <c:pt idx="118990">
                  <c:v>275.670709998262</c:v>
                </c:pt>
                <c:pt idx="118991">
                  <c:v>275.67302675353602</c:v>
                </c:pt>
                <c:pt idx="118992">
                  <c:v>275.67534350880902</c:v>
                </c:pt>
                <c:pt idx="118993">
                  <c:v>275.67766026408299</c:v>
                </c:pt>
                <c:pt idx="118994">
                  <c:v>275.67997701935599</c:v>
                </c:pt>
                <c:pt idx="118995">
                  <c:v>275.68229377463001</c:v>
                </c:pt>
                <c:pt idx="118996">
                  <c:v>275.68461052990301</c:v>
                </c:pt>
                <c:pt idx="118997">
                  <c:v>275.68692728517698</c:v>
                </c:pt>
                <c:pt idx="118998">
                  <c:v>275.68924404044998</c:v>
                </c:pt>
                <c:pt idx="118999">
                  <c:v>275.691560795724</c:v>
                </c:pt>
                <c:pt idx="119000">
                  <c:v>275.693877550997</c:v>
                </c:pt>
                <c:pt idx="119001">
                  <c:v>275.69619430627102</c:v>
                </c:pt>
                <c:pt idx="119002">
                  <c:v>275.69851106154402</c:v>
                </c:pt>
                <c:pt idx="119003">
                  <c:v>275.70082781681799</c:v>
                </c:pt>
                <c:pt idx="119004">
                  <c:v>275.70314457209099</c:v>
                </c:pt>
                <c:pt idx="119005">
                  <c:v>275.70546132736501</c:v>
                </c:pt>
                <c:pt idx="119006">
                  <c:v>275.70777808263801</c:v>
                </c:pt>
                <c:pt idx="119007">
                  <c:v>275.71009483791198</c:v>
                </c:pt>
                <c:pt idx="119008">
                  <c:v>275.71241159318498</c:v>
                </c:pt>
                <c:pt idx="119009">
                  <c:v>275.714728348459</c:v>
                </c:pt>
                <c:pt idx="119010">
                  <c:v>275.717045103732</c:v>
                </c:pt>
                <c:pt idx="119011">
                  <c:v>275.71936185900603</c:v>
                </c:pt>
                <c:pt idx="119012">
                  <c:v>275.72167861427999</c:v>
                </c:pt>
                <c:pt idx="119013">
                  <c:v>275.72399536955299</c:v>
                </c:pt>
                <c:pt idx="119014">
                  <c:v>275.72631212482702</c:v>
                </c:pt>
                <c:pt idx="119015">
                  <c:v>275.72862888010002</c:v>
                </c:pt>
                <c:pt idx="119016">
                  <c:v>275.73094563537398</c:v>
                </c:pt>
                <c:pt idx="119017">
                  <c:v>275.73326239064698</c:v>
                </c:pt>
                <c:pt idx="119018">
                  <c:v>275.73557914592101</c:v>
                </c:pt>
                <c:pt idx="119019">
                  <c:v>275.73789590119401</c:v>
                </c:pt>
                <c:pt idx="119020">
                  <c:v>275.74021265646797</c:v>
                </c:pt>
                <c:pt idx="119021">
                  <c:v>275.74252941174097</c:v>
                </c:pt>
                <c:pt idx="119022">
                  <c:v>275.744846167015</c:v>
                </c:pt>
                <c:pt idx="119023">
                  <c:v>275.747162922288</c:v>
                </c:pt>
                <c:pt idx="119024">
                  <c:v>275.74947967756202</c:v>
                </c:pt>
                <c:pt idx="119025">
                  <c:v>275.75179643283502</c:v>
                </c:pt>
                <c:pt idx="119026">
                  <c:v>275.75411318810899</c:v>
                </c:pt>
                <c:pt idx="119027">
                  <c:v>275.75642994338199</c:v>
                </c:pt>
                <c:pt idx="119028">
                  <c:v>275.75874669865601</c:v>
                </c:pt>
                <c:pt idx="119029">
                  <c:v>275.76106345392901</c:v>
                </c:pt>
                <c:pt idx="119030">
                  <c:v>275.76338020920298</c:v>
                </c:pt>
                <c:pt idx="119031">
                  <c:v>275.76569696447598</c:v>
                </c:pt>
                <c:pt idx="119032">
                  <c:v>275.76801371975</c:v>
                </c:pt>
                <c:pt idx="119033">
                  <c:v>275.770330475023</c:v>
                </c:pt>
                <c:pt idx="119034">
                  <c:v>275.77264723029703</c:v>
                </c:pt>
                <c:pt idx="119035">
                  <c:v>275.77496398557003</c:v>
                </c:pt>
                <c:pt idx="119036">
                  <c:v>275.77728074084399</c:v>
                </c:pt>
                <c:pt idx="119037">
                  <c:v>275.77959749611699</c:v>
                </c:pt>
                <c:pt idx="119038">
                  <c:v>275.78191425139102</c:v>
                </c:pt>
                <c:pt idx="119039">
                  <c:v>275.78423100666402</c:v>
                </c:pt>
                <c:pt idx="119040">
                  <c:v>275.78654776193798</c:v>
                </c:pt>
                <c:pt idx="119041">
                  <c:v>275.78886451721098</c:v>
                </c:pt>
                <c:pt idx="119042">
                  <c:v>275.79118127248501</c:v>
                </c:pt>
                <c:pt idx="119043">
                  <c:v>275.79349802775801</c:v>
                </c:pt>
                <c:pt idx="119044">
                  <c:v>275.79581478303197</c:v>
                </c:pt>
                <c:pt idx="119045">
                  <c:v>275.79813153830497</c:v>
                </c:pt>
                <c:pt idx="119046">
                  <c:v>275.800448293579</c:v>
                </c:pt>
                <c:pt idx="119047">
                  <c:v>275.802765048852</c:v>
                </c:pt>
                <c:pt idx="119048">
                  <c:v>275.80508180412602</c:v>
                </c:pt>
                <c:pt idx="119049">
                  <c:v>275.80739855939902</c:v>
                </c:pt>
                <c:pt idx="119050">
                  <c:v>275.80971531467299</c:v>
                </c:pt>
                <c:pt idx="119051">
                  <c:v>275.81203206994599</c:v>
                </c:pt>
                <c:pt idx="119052">
                  <c:v>275.81434882522001</c:v>
                </c:pt>
                <c:pt idx="119053">
                  <c:v>275.81666558049301</c:v>
                </c:pt>
                <c:pt idx="119054">
                  <c:v>275.81898233576698</c:v>
                </c:pt>
                <c:pt idx="119055">
                  <c:v>275.821299091041</c:v>
                </c:pt>
                <c:pt idx="119056">
                  <c:v>275.823615846314</c:v>
                </c:pt>
                <c:pt idx="119057">
                  <c:v>275.82593260158802</c:v>
                </c:pt>
                <c:pt idx="119058">
                  <c:v>275.82824935686102</c:v>
                </c:pt>
                <c:pt idx="119059">
                  <c:v>275.83056611213499</c:v>
                </c:pt>
                <c:pt idx="119060">
                  <c:v>275.83288286740799</c:v>
                </c:pt>
                <c:pt idx="119061">
                  <c:v>275.83519962268201</c:v>
                </c:pt>
                <c:pt idx="119062">
                  <c:v>275.83751637795501</c:v>
                </c:pt>
                <c:pt idx="119063">
                  <c:v>275.83983313322898</c:v>
                </c:pt>
                <c:pt idx="119064">
                  <c:v>275.84214988850198</c:v>
                </c:pt>
                <c:pt idx="119065">
                  <c:v>275.844466643776</c:v>
                </c:pt>
                <c:pt idx="119066">
                  <c:v>275.846783399049</c:v>
                </c:pt>
                <c:pt idx="119067">
                  <c:v>275.84910015432303</c:v>
                </c:pt>
                <c:pt idx="119068">
                  <c:v>275.85141690959603</c:v>
                </c:pt>
                <c:pt idx="119069">
                  <c:v>275.85373366486999</c:v>
                </c:pt>
                <c:pt idx="119070">
                  <c:v>275.85605042014299</c:v>
                </c:pt>
                <c:pt idx="119071">
                  <c:v>275.85836717541702</c:v>
                </c:pt>
                <c:pt idx="119072">
                  <c:v>275.86068393069002</c:v>
                </c:pt>
                <c:pt idx="119073">
                  <c:v>275.86300068596398</c:v>
                </c:pt>
                <c:pt idx="119074">
                  <c:v>275.86531744123698</c:v>
                </c:pt>
                <c:pt idx="119075">
                  <c:v>275.86763419651101</c:v>
                </c:pt>
                <c:pt idx="119076">
                  <c:v>275.86995095178401</c:v>
                </c:pt>
                <c:pt idx="119077">
                  <c:v>275.87226770705797</c:v>
                </c:pt>
                <c:pt idx="119078">
                  <c:v>275.87458446233097</c:v>
                </c:pt>
                <c:pt idx="119079">
                  <c:v>275.876901217605</c:v>
                </c:pt>
                <c:pt idx="119080">
                  <c:v>275.879217972878</c:v>
                </c:pt>
                <c:pt idx="119081">
                  <c:v>275.88153472815202</c:v>
                </c:pt>
                <c:pt idx="119082">
                  <c:v>275.88385148342502</c:v>
                </c:pt>
                <c:pt idx="119083">
                  <c:v>275.88616823869899</c:v>
                </c:pt>
                <c:pt idx="119084">
                  <c:v>275.88848499397199</c:v>
                </c:pt>
                <c:pt idx="119085">
                  <c:v>275.89080174924601</c:v>
                </c:pt>
                <c:pt idx="119086">
                  <c:v>275.89311850451901</c:v>
                </c:pt>
                <c:pt idx="119087">
                  <c:v>275.89543525979298</c:v>
                </c:pt>
                <c:pt idx="119088">
                  <c:v>275.89775201506598</c:v>
                </c:pt>
                <c:pt idx="119089">
                  <c:v>275.90006877034</c:v>
                </c:pt>
                <c:pt idx="119090">
                  <c:v>275.902385525613</c:v>
                </c:pt>
                <c:pt idx="119091">
                  <c:v>275.90470228088702</c:v>
                </c:pt>
                <c:pt idx="119092">
                  <c:v>275.90701903616002</c:v>
                </c:pt>
                <c:pt idx="119093">
                  <c:v>275.90933579143399</c:v>
                </c:pt>
                <c:pt idx="119094">
                  <c:v>275.91165254670699</c:v>
                </c:pt>
                <c:pt idx="119095">
                  <c:v>275.91396930198101</c:v>
                </c:pt>
                <c:pt idx="119096">
                  <c:v>275.91628605725401</c:v>
                </c:pt>
                <c:pt idx="119097">
                  <c:v>275.91860281252798</c:v>
                </c:pt>
                <c:pt idx="119098">
                  <c:v>275.920919567802</c:v>
                </c:pt>
                <c:pt idx="119099">
                  <c:v>275.923236323075</c:v>
                </c:pt>
                <c:pt idx="119100">
                  <c:v>275.92555307834903</c:v>
                </c:pt>
                <c:pt idx="119101">
                  <c:v>275.92786983362203</c:v>
                </c:pt>
                <c:pt idx="119102">
                  <c:v>275.93018658889599</c:v>
                </c:pt>
                <c:pt idx="119103">
                  <c:v>275.93250334416899</c:v>
                </c:pt>
                <c:pt idx="119104">
                  <c:v>275.93482009944302</c:v>
                </c:pt>
                <c:pt idx="119105">
                  <c:v>275.93713685471602</c:v>
                </c:pt>
                <c:pt idx="119106">
                  <c:v>275.93945360998998</c:v>
                </c:pt>
                <c:pt idx="119107">
                  <c:v>275.94177036526298</c:v>
                </c:pt>
                <c:pt idx="119108">
                  <c:v>275.94408712053701</c:v>
                </c:pt>
                <c:pt idx="119109">
                  <c:v>275.94640387581001</c:v>
                </c:pt>
                <c:pt idx="119110">
                  <c:v>275.94872063108397</c:v>
                </c:pt>
                <c:pt idx="119111">
                  <c:v>275.95103738635697</c:v>
                </c:pt>
                <c:pt idx="119112">
                  <c:v>275.953354141631</c:v>
                </c:pt>
                <c:pt idx="119113">
                  <c:v>275.955670896904</c:v>
                </c:pt>
                <c:pt idx="119114">
                  <c:v>275.95798765217802</c:v>
                </c:pt>
                <c:pt idx="119115">
                  <c:v>275.96030440745102</c:v>
                </c:pt>
                <c:pt idx="119116">
                  <c:v>275.96262116272499</c:v>
                </c:pt>
                <c:pt idx="119117">
                  <c:v>275.96493791799799</c:v>
                </c:pt>
                <c:pt idx="119118">
                  <c:v>275.96725467327201</c:v>
                </c:pt>
                <c:pt idx="119119">
                  <c:v>275.96957142854501</c:v>
                </c:pt>
                <c:pt idx="119120">
                  <c:v>275.97188818381898</c:v>
                </c:pt>
                <c:pt idx="119121">
                  <c:v>275.97420493909198</c:v>
                </c:pt>
                <c:pt idx="119122">
                  <c:v>275.976521694366</c:v>
                </c:pt>
                <c:pt idx="119123">
                  <c:v>275.978838449639</c:v>
                </c:pt>
                <c:pt idx="119124">
                  <c:v>275.98115520491302</c:v>
                </c:pt>
                <c:pt idx="119125">
                  <c:v>275.98347196018602</c:v>
                </c:pt>
                <c:pt idx="119126">
                  <c:v>275.98578871545999</c:v>
                </c:pt>
                <c:pt idx="119127">
                  <c:v>275.98810547073299</c:v>
                </c:pt>
                <c:pt idx="119128">
                  <c:v>275.99042222600701</c:v>
                </c:pt>
                <c:pt idx="119129">
                  <c:v>275.99273898128001</c:v>
                </c:pt>
                <c:pt idx="119130">
                  <c:v>275.99505573655398</c:v>
                </c:pt>
                <c:pt idx="119131">
                  <c:v>275.99737249182698</c:v>
                </c:pt>
                <c:pt idx="119132">
                  <c:v>275.999689247101</c:v>
                </c:pt>
                <c:pt idx="119133">
                  <c:v>276.002006002374</c:v>
                </c:pt>
                <c:pt idx="119134">
                  <c:v>276.00432275764803</c:v>
                </c:pt>
                <c:pt idx="119135">
                  <c:v>276.00663951292103</c:v>
                </c:pt>
                <c:pt idx="119136">
                  <c:v>276.00895626819499</c:v>
                </c:pt>
                <c:pt idx="119137">
                  <c:v>276.01127302346799</c:v>
                </c:pt>
                <c:pt idx="119138">
                  <c:v>276.01358977874202</c:v>
                </c:pt>
                <c:pt idx="119139">
                  <c:v>276.01590653401502</c:v>
                </c:pt>
                <c:pt idx="119140">
                  <c:v>276.01822328928898</c:v>
                </c:pt>
                <c:pt idx="119141">
                  <c:v>276.02054004456301</c:v>
                </c:pt>
                <c:pt idx="119142">
                  <c:v>276.02285679983601</c:v>
                </c:pt>
                <c:pt idx="119143">
                  <c:v>276.02517355510997</c:v>
                </c:pt>
                <c:pt idx="119144">
                  <c:v>276.02749031038297</c:v>
                </c:pt>
                <c:pt idx="119145">
                  <c:v>276.029807065657</c:v>
                </c:pt>
                <c:pt idx="119146">
                  <c:v>276.03212382093</c:v>
                </c:pt>
                <c:pt idx="119147">
                  <c:v>276.03444057620402</c:v>
                </c:pt>
                <c:pt idx="119148">
                  <c:v>276.03675733147702</c:v>
                </c:pt>
                <c:pt idx="119149">
                  <c:v>276.03907408675099</c:v>
                </c:pt>
                <c:pt idx="119150">
                  <c:v>276.04139084202399</c:v>
                </c:pt>
                <c:pt idx="119151">
                  <c:v>276.04370759729801</c:v>
                </c:pt>
                <c:pt idx="119152">
                  <c:v>276.04602435257101</c:v>
                </c:pt>
                <c:pt idx="119153">
                  <c:v>276.04834110784498</c:v>
                </c:pt>
                <c:pt idx="119154">
                  <c:v>276.05065786311798</c:v>
                </c:pt>
                <c:pt idx="119155">
                  <c:v>276.052974618392</c:v>
                </c:pt>
                <c:pt idx="119156">
                  <c:v>276.055291373665</c:v>
                </c:pt>
                <c:pt idx="119157">
                  <c:v>276.05760812893902</c:v>
                </c:pt>
                <c:pt idx="119158">
                  <c:v>276.05992488421202</c:v>
                </c:pt>
                <c:pt idx="119159">
                  <c:v>276.06224163948599</c:v>
                </c:pt>
                <c:pt idx="119160">
                  <c:v>276.06455839475899</c:v>
                </c:pt>
                <c:pt idx="119161">
                  <c:v>276.06687515003301</c:v>
                </c:pt>
                <c:pt idx="119162">
                  <c:v>276.06919190530601</c:v>
                </c:pt>
                <c:pt idx="119163">
                  <c:v>276.07150866057998</c:v>
                </c:pt>
                <c:pt idx="119164">
                  <c:v>276.07382541585298</c:v>
                </c:pt>
                <c:pt idx="119165">
                  <c:v>276.076142171127</c:v>
                </c:pt>
                <c:pt idx="119166">
                  <c:v>276.0784589264</c:v>
                </c:pt>
                <c:pt idx="119167">
                  <c:v>276.08077568167403</c:v>
                </c:pt>
                <c:pt idx="119168">
                  <c:v>276.08309243694703</c:v>
                </c:pt>
                <c:pt idx="119169">
                  <c:v>276.08540919222099</c:v>
                </c:pt>
                <c:pt idx="119170">
                  <c:v>276.08772594749399</c:v>
                </c:pt>
                <c:pt idx="119171">
                  <c:v>276.09004270276802</c:v>
                </c:pt>
                <c:pt idx="119172">
                  <c:v>276.09235945804102</c:v>
                </c:pt>
                <c:pt idx="119173">
                  <c:v>276.09467621331498</c:v>
                </c:pt>
                <c:pt idx="119174">
                  <c:v>276.09699296858798</c:v>
                </c:pt>
                <c:pt idx="119175">
                  <c:v>276.09930972386201</c:v>
                </c:pt>
                <c:pt idx="119176">
                  <c:v>276.10162647913501</c:v>
                </c:pt>
                <c:pt idx="119177">
                  <c:v>276.10394323440897</c:v>
                </c:pt>
                <c:pt idx="119178">
                  <c:v>276.10625998968197</c:v>
                </c:pt>
                <c:pt idx="119179">
                  <c:v>276.108576744956</c:v>
                </c:pt>
                <c:pt idx="119180">
                  <c:v>276.110893500229</c:v>
                </c:pt>
                <c:pt idx="119181">
                  <c:v>276.11321025550302</c:v>
                </c:pt>
                <c:pt idx="119182">
                  <c:v>276.11552701077699</c:v>
                </c:pt>
                <c:pt idx="119183">
                  <c:v>276.11784376604999</c:v>
                </c:pt>
                <c:pt idx="119184">
                  <c:v>276.12016052132401</c:v>
                </c:pt>
                <c:pt idx="119185">
                  <c:v>276.12247727659701</c:v>
                </c:pt>
                <c:pt idx="119186">
                  <c:v>276.12479403187098</c:v>
                </c:pt>
                <c:pt idx="119187">
                  <c:v>276.12711078714398</c:v>
                </c:pt>
                <c:pt idx="119188">
                  <c:v>276.129427542418</c:v>
                </c:pt>
                <c:pt idx="119189">
                  <c:v>276.131744297691</c:v>
                </c:pt>
                <c:pt idx="119190">
                  <c:v>276.13406105296502</c:v>
                </c:pt>
                <c:pt idx="119191">
                  <c:v>276.13637780823802</c:v>
                </c:pt>
                <c:pt idx="119192">
                  <c:v>276.13869456351199</c:v>
                </c:pt>
                <c:pt idx="119193">
                  <c:v>276.14101131878499</c:v>
                </c:pt>
                <c:pt idx="119194">
                  <c:v>276.14332807405901</c:v>
                </c:pt>
                <c:pt idx="119195">
                  <c:v>276.14564482933201</c:v>
                </c:pt>
                <c:pt idx="119196">
                  <c:v>276.14796158460598</c:v>
                </c:pt>
                <c:pt idx="119197">
                  <c:v>276.15027833987898</c:v>
                </c:pt>
                <c:pt idx="119198">
                  <c:v>276.152595095153</c:v>
                </c:pt>
                <c:pt idx="119199">
                  <c:v>276.154911850426</c:v>
                </c:pt>
                <c:pt idx="119200">
                  <c:v>276.15722860570003</c:v>
                </c:pt>
                <c:pt idx="119201">
                  <c:v>276.15954536097303</c:v>
                </c:pt>
                <c:pt idx="119202">
                  <c:v>276.16186211624699</c:v>
                </c:pt>
                <c:pt idx="119203">
                  <c:v>276.16417887151999</c:v>
                </c:pt>
                <c:pt idx="119204">
                  <c:v>276.16649562679402</c:v>
                </c:pt>
                <c:pt idx="119205">
                  <c:v>276.16881238206702</c:v>
                </c:pt>
                <c:pt idx="119206">
                  <c:v>276.17112913734098</c:v>
                </c:pt>
                <c:pt idx="119207">
                  <c:v>276.17344589261398</c:v>
                </c:pt>
                <c:pt idx="119208">
                  <c:v>276.17576264788801</c:v>
                </c:pt>
                <c:pt idx="119209">
                  <c:v>276.17807940316101</c:v>
                </c:pt>
                <c:pt idx="119210">
                  <c:v>276.18039615843497</c:v>
                </c:pt>
                <c:pt idx="119211">
                  <c:v>276.18271291370797</c:v>
                </c:pt>
                <c:pt idx="119212">
                  <c:v>276.185029668982</c:v>
                </c:pt>
                <c:pt idx="119213">
                  <c:v>276.187346424255</c:v>
                </c:pt>
                <c:pt idx="119214">
                  <c:v>276.18966317952902</c:v>
                </c:pt>
                <c:pt idx="119215">
                  <c:v>276.19197993480202</c:v>
                </c:pt>
                <c:pt idx="119216">
                  <c:v>276.19429669007599</c:v>
                </c:pt>
                <c:pt idx="119217">
                  <c:v>276.19661344534899</c:v>
                </c:pt>
                <c:pt idx="119218">
                  <c:v>276.19893020062301</c:v>
                </c:pt>
                <c:pt idx="119219">
                  <c:v>276.20124695589601</c:v>
                </c:pt>
                <c:pt idx="119220">
                  <c:v>276.20356371116998</c:v>
                </c:pt>
                <c:pt idx="119221">
                  <c:v>276.20588046644298</c:v>
                </c:pt>
                <c:pt idx="119222">
                  <c:v>276.208197221717</c:v>
                </c:pt>
                <c:pt idx="119223">
                  <c:v>276.21051397699</c:v>
                </c:pt>
                <c:pt idx="119224">
                  <c:v>276.21283073226402</c:v>
                </c:pt>
                <c:pt idx="119225">
                  <c:v>276.21514748753799</c:v>
                </c:pt>
                <c:pt idx="119226">
                  <c:v>276.21746424281099</c:v>
                </c:pt>
                <c:pt idx="119227">
                  <c:v>276.21978099808501</c:v>
                </c:pt>
                <c:pt idx="119228">
                  <c:v>276.22209775335801</c:v>
                </c:pt>
                <c:pt idx="119229">
                  <c:v>276.22441450863198</c:v>
                </c:pt>
                <c:pt idx="119230">
                  <c:v>276.22673126390498</c:v>
                </c:pt>
                <c:pt idx="119231">
                  <c:v>276.229048019179</c:v>
                </c:pt>
                <c:pt idx="119232">
                  <c:v>276.231364774452</c:v>
                </c:pt>
                <c:pt idx="119233">
                  <c:v>276.23368152972603</c:v>
                </c:pt>
                <c:pt idx="119234">
                  <c:v>276.23599828499903</c:v>
                </c:pt>
                <c:pt idx="119235">
                  <c:v>276.23831504027299</c:v>
                </c:pt>
                <c:pt idx="119236">
                  <c:v>276.24063179554599</c:v>
                </c:pt>
                <c:pt idx="119237">
                  <c:v>276.24294855082002</c:v>
                </c:pt>
                <c:pt idx="119238">
                  <c:v>276.24526530609302</c:v>
                </c:pt>
                <c:pt idx="119239">
                  <c:v>276.24758206136698</c:v>
                </c:pt>
                <c:pt idx="119240">
                  <c:v>276.24989881663998</c:v>
                </c:pt>
                <c:pt idx="119241">
                  <c:v>276.25221557191401</c:v>
                </c:pt>
                <c:pt idx="119242">
                  <c:v>276.25453232718701</c:v>
                </c:pt>
                <c:pt idx="119243">
                  <c:v>276.25684908246097</c:v>
                </c:pt>
                <c:pt idx="119244">
                  <c:v>276.25916583773397</c:v>
                </c:pt>
                <c:pt idx="119245">
                  <c:v>276.261482593008</c:v>
                </c:pt>
                <c:pt idx="119246">
                  <c:v>276.263799348281</c:v>
                </c:pt>
                <c:pt idx="119247">
                  <c:v>276.26611610355502</c:v>
                </c:pt>
                <c:pt idx="119248">
                  <c:v>276.26843285882802</c:v>
                </c:pt>
                <c:pt idx="119249">
                  <c:v>276.27074961410199</c:v>
                </c:pt>
                <c:pt idx="119250">
                  <c:v>276.27306636937499</c:v>
                </c:pt>
                <c:pt idx="119251">
                  <c:v>276.27538312464901</c:v>
                </c:pt>
                <c:pt idx="119252">
                  <c:v>276.27769987992201</c:v>
                </c:pt>
                <c:pt idx="119253">
                  <c:v>276.28001663519598</c:v>
                </c:pt>
                <c:pt idx="119254">
                  <c:v>276.28233339046898</c:v>
                </c:pt>
                <c:pt idx="119255">
                  <c:v>276.284650145743</c:v>
                </c:pt>
                <c:pt idx="119256">
                  <c:v>276.286966901016</c:v>
                </c:pt>
                <c:pt idx="119257">
                  <c:v>276.28928365629002</c:v>
                </c:pt>
                <c:pt idx="119258">
                  <c:v>276.29160041156302</c:v>
                </c:pt>
                <c:pt idx="119259">
                  <c:v>276.29391716683699</c:v>
                </c:pt>
                <c:pt idx="119260">
                  <c:v>276.29623392210999</c:v>
                </c:pt>
                <c:pt idx="119261">
                  <c:v>276.29855067738401</c:v>
                </c:pt>
                <c:pt idx="119262">
                  <c:v>276.30086743265701</c:v>
                </c:pt>
                <c:pt idx="119263">
                  <c:v>276.30318418793098</c:v>
                </c:pt>
                <c:pt idx="119264">
                  <c:v>276.30550094320398</c:v>
                </c:pt>
                <c:pt idx="119265">
                  <c:v>276.307817698478</c:v>
                </c:pt>
                <c:pt idx="119266">
                  <c:v>276.310134453751</c:v>
                </c:pt>
                <c:pt idx="119267">
                  <c:v>276.31245120902503</c:v>
                </c:pt>
                <c:pt idx="119268">
                  <c:v>276.31476796429899</c:v>
                </c:pt>
                <c:pt idx="119269">
                  <c:v>276.31708471957199</c:v>
                </c:pt>
                <c:pt idx="119270">
                  <c:v>276.31940147484602</c:v>
                </c:pt>
                <c:pt idx="119271">
                  <c:v>276.32171823011902</c:v>
                </c:pt>
                <c:pt idx="119272">
                  <c:v>276.32403498539298</c:v>
                </c:pt>
                <c:pt idx="119273">
                  <c:v>276.32635174066598</c:v>
                </c:pt>
                <c:pt idx="119274">
                  <c:v>276.32866849594001</c:v>
                </c:pt>
                <c:pt idx="119275">
                  <c:v>276.33098525121301</c:v>
                </c:pt>
                <c:pt idx="119276">
                  <c:v>276.33330200648697</c:v>
                </c:pt>
                <c:pt idx="119277">
                  <c:v>276.33561876175997</c:v>
                </c:pt>
                <c:pt idx="119278">
                  <c:v>276.337935517034</c:v>
                </c:pt>
                <c:pt idx="119279">
                  <c:v>276.340252272307</c:v>
                </c:pt>
                <c:pt idx="119280">
                  <c:v>276.34256902758102</c:v>
                </c:pt>
                <c:pt idx="119281">
                  <c:v>276.34488578285402</c:v>
                </c:pt>
                <c:pt idx="119282">
                  <c:v>276.34720253812799</c:v>
                </c:pt>
                <c:pt idx="119283">
                  <c:v>276.34951929340099</c:v>
                </c:pt>
                <c:pt idx="119284">
                  <c:v>276.35183604867501</c:v>
                </c:pt>
                <c:pt idx="119285">
                  <c:v>276.35415280394801</c:v>
                </c:pt>
                <c:pt idx="119286">
                  <c:v>276.35646955922198</c:v>
                </c:pt>
                <c:pt idx="119287">
                  <c:v>276.35878631449498</c:v>
                </c:pt>
                <c:pt idx="119288">
                  <c:v>276.361103069769</c:v>
                </c:pt>
                <c:pt idx="119289">
                  <c:v>276.363419825042</c:v>
                </c:pt>
                <c:pt idx="119290">
                  <c:v>276.36573658031602</c:v>
                </c:pt>
                <c:pt idx="119291">
                  <c:v>276.36805333558902</c:v>
                </c:pt>
                <c:pt idx="119292">
                  <c:v>276.37037009086299</c:v>
                </c:pt>
                <c:pt idx="119293">
                  <c:v>276.37268684613599</c:v>
                </c:pt>
                <c:pt idx="119294">
                  <c:v>276.37500360141001</c:v>
                </c:pt>
                <c:pt idx="119295">
                  <c:v>276.37732035668301</c:v>
                </c:pt>
                <c:pt idx="119296">
                  <c:v>276.37963711195698</c:v>
                </c:pt>
                <c:pt idx="119297">
                  <c:v>276.38195386722998</c:v>
                </c:pt>
                <c:pt idx="119298">
                  <c:v>276.384270622504</c:v>
                </c:pt>
                <c:pt idx="119299">
                  <c:v>276.386587377777</c:v>
                </c:pt>
                <c:pt idx="119300">
                  <c:v>276.38890413305103</c:v>
                </c:pt>
                <c:pt idx="119301">
                  <c:v>276.39122088832403</c:v>
                </c:pt>
                <c:pt idx="119302">
                  <c:v>276.39353764359799</c:v>
                </c:pt>
                <c:pt idx="119303">
                  <c:v>276.39585439887099</c:v>
                </c:pt>
                <c:pt idx="119304">
                  <c:v>276.39817115414502</c:v>
                </c:pt>
                <c:pt idx="119305">
                  <c:v>276.40048790941802</c:v>
                </c:pt>
                <c:pt idx="119306">
                  <c:v>276.40280466469198</c:v>
                </c:pt>
                <c:pt idx="119307">
                  <c:v>276.40512141996498</c:v>
                </c:pt>
                <c:pt idx="119308">
                  <c:v>276.40743817523901</c:v>
                </c:pt>
                <c:pt idx="119309">
                  <c:v>276.40975493051201</c:v>
                </c:pt>
                <c:pt idx="119310">
                  <c:v>276.41207168578597</c:v>
                </c:pt>
                <c:pt idx="119311">
                  <c:v>276.41438844106</c:v>
                </c:pt>
                <c:pt idx="119312">
                  <c:v>276.416705196333</c:v>
                </c:pt>
                <c:pt idx="119313">
                  <c:v>276.41902195160702</c:v>
                </c:pt>
                <c:pt idx="119314">
                  <c:v>276.42133870688002</c:v>
                </c:pt>
                <c:pt idx="119315">
                  <c:v>276.42365546215399</c:v>
                </c:pt>
                <c:pt idx="119316">
                  <c:v>276.42597221742699</c:v>
                </c:pt>
                <c:pt idx="119317">
                  <c:v>276.42828897270101</c:v>
                </c:pt>
                <c:pt idx="119318">
                  <c:v>276.43060572797401</c:v>
                </c:pt>
                <c:pt idx="119319">
                  <c:v>276.43292248324798</c:v>
                </c:pt>
                <c:pt idx="119320">
                  <c:v>276.43523923852098</c:v>
                </c:pt>
                <c:pt idx="119321">
                  <c:v>276.437555993795</c:v>
                </c:pt>
                <c:pt idx="119322">
                  <c:v>276.439872749068</c:v>
                </c:pt>
                <c:pt idx="119323">
                  <c:v>276.44218950434202</c:v>
                </c:pt>
                <c:pt idx="119324">
                  <c:v>276.44450625961503</c:v>
                </c:pt>
                <c:pt idx="119325">
                  <c:v>276.44682301488899</c:v>
                </c:pt>
                <c:pt idx="119326">
                  <c:v>276.44913977016199</c:v>
                </c:pt>
                <c:pt idx="119327">
                  <c:v>276.45145652543601</c:v>
                </c:pt>
                <c:pt idx="119328">
                  <c:v>276.45377328070902</c:v>
                </c:pt>
                <c:pt idx="119329">
                  <c:v>276.45609003598298</c:v>
                </c:pt>
                <c:pt idx="119330">
                  <c:v>276.45840679125598</c:v>
                </c:pt>
                <c:pt idx="119331">
                  <c:v>276.46072354653001</c:v>
                </c:pt>
                <c:pt idx="119332">
                  <c:v>276.46304030180301</c:v>
                </c:pt>
                <c:pt idx="119333">
                  <c:v>276.46535705707697</c:v>
                </c:pt>
                <c:pt idx="119334">
                  <c:v>276.46767381234997</c:v>
                </c:pt>
                <c:pt idx="119335">
                  <c:v>276.469990567624</c:v>
                </c:pt>
                <c:pt idx="119336">
                  <c:v>276.472307322897</c:v>
                </c:pt>
                <c:pt idx="119337">
                  <c:v>276.47462407817102</c:v>
                </c:pt>
                <c:pt idx="119338">
                  <c:v>276.47694083344402</c:v>
                </c:pt>
                <c:pt idx="119339">
                  <c:v>276.47925758871799</c:v>
                </c:pt>
                <c:pt idx="119340">
                  <c:v>276.48157434399099</c:v>
                </c:pt>
                <c:pt idx="119341">
                  <c:v>276.48389109926501</c:v>
                </c:pt>
                <c:pt idx="119342">
                  <c:v>276.48620785453801</c:v>
                </c:pt>
                <c:pt idx="119343">
                  <c:v>276.48852460981198</c:v>
                </c:pt>
                <c:pt idx="119344">
                  <c:v>276.49084136508498</c:v>
                </c:pt>
                <c:pt idx="119345">
                  <c:v>276.493158120359</c:v>
                </c:pt>
                <c:pt idx="119346">
                  <c:v>276.495474875632</c:v>
                </c:pt>
                <c:pt idx="119347">
                  <c:v>276.49779163090602</c:v>
                </c:pt>
                <c:pt idx="119348">
                  <c:v>276.50010838617902</c:v>
                </c:pt>
                <c:pt idx="119349">
                  <c:v>276.50242514145299</c:v>
                </c:pt>
                <c:pt idx="119350">
                  <c:v>276.50474189672599</c:v>
                </c:pt>
                <c:pt idx="119351">
                  <c:v>276.50705865200001</c:v>
                </c:pt>
                <c:pt idx="119352">
                  <c:v>276.50937540727301</c:v>
                </c:pt>
                <c:pt idx="119353">
                  <c:v>276.51169216254698</c:v>
                </c:pt>
                <c:pt idx="119354">
                  <c:v>276.514008917821</c:v>
                </c:pt>
                <c:pt idx="119355">
                  <c:v>276.516325673094</c:v>
                </c:pt>
                <c:pt idx="119356">
                  <c:v>276.51864242836803</c:v>
                </c:pt>
                <c:pt idx="119357">
                  <c:v>276.52095918364103</c:v>
                </c:pt>
                <c:pt idx="119358">
                  <c:v>276.52327593891499</c:v>
                </c:pt>
                <c:pt idx="119359">
                  <c:v>276.52559269418799</c:v>
                </c:pt>
                <c:pt idx="119360">
                  <c:v>276.52790944946202</c:v>
                </c:pt>
                <c:pt idx="119361">
                  <c:v>276.53022620473502</c:v>
                </c:pt>
                <c:pt idx="119362">
                  <c:v>276.53254296000898</c:v>
                </c:pt>
                <c:pt idx="119363">
                  <c:v>276.53485971528198</c:v>
                </c:pt>
                <c:pt idx="119364">
                  <c:v>276.53717647055601</c:v>
                </c:pt>
                <c:pt idx="119365">
                  <c:v>276.53949322582901</c:v>
                </c:pt>
                <c:pt idx="119366">
                  <c:v>276.54180998110297</c:v>
                </c:pt>
                <c:pt idx="119367">
                  <c:v>276.54412673637597</c:v>
                </c:pt>
                <c:pt idx="119368">
                  <c:v>276.54644349165</c:v>
                </c:pt>
                <c:pt idx="119369">
                  <c:v>276.548760246923</c:v>
                </c:pt>
                <c:pt idx="119370">
                  <c:v>276.55107700219702</c:v>
                </c:pt>
                <c:pt idx="119371">
                  <c:v>276.55339375747002</c:v>
                </c:pt>
                <c:pt idx="119372">
                  <c:v>276.55571051274399</c:v>
                </c:pt>
                <c:pt idx="119373">
                  <c:v>276.55802726801699</c:v>
                </c:pt>
                <c:pt idx="119374">
                  <c:v>276.56034402329101</c:v>
                </c:pt>
                <c:pt idx="119375">
                  <c:v>276.56266077856401</c:v>
                </c:pt>
                <c:pt idx="119376">
                  <c:v>276.56497753383798</c:v>
                </c:pt>
                <c:pt idx="119377">
                  <c:v>276.56729428911098</c:v>
                </c:pt>
                <c:pt idx="119378">
                  <c:v>276.569611044385</c:v>
                </c:pt>
                <c:pt idx="119379">
                  <c:v>276.571927799658</c:v>
                </c:pt>
                <c:pt idx="119380">
                  <c:v>276.57424455493202</c:v>
                </c:pt>
                <c:pt idx="119381">
                  <c:v>276.57656131020502</c:v>
                </c:pt>
                <c:pt idx="119382">
                  <c:v>276.57887806547899</c:v>
                </c:pt>
                <c:pt idx="119383">
                  <c:v>276.58119482075199</c:v>
                </c:pt>
                <c:pt idx="119384">
                  <c:v>276.58351157602601</c:v>
                </c:pt>
                <c:pt idx="119385">
                  <c:v>276.58582833129901</c:v>
                </c:pt>
                <c:pt idx="119386">
                  <c:v>276.58814508657298</c:v>
                </c:pt>
                <c:pt idx="119387">
                  <c:v>276.59046184184598</c:v>
                </c:pt>
                <c:pt idx="119388">
                  <c:v>276.59277859712</c:v>
                </c:pt>
                <c:pt idx="119389">
                  <c:v>276.595095352393</c:v>
                </c:pt>
                <c:pt idx="119390">
                  <c:v>276.59741210766703</c:v>
                </c:pt>
                <c:pt idx="119391">
                  <c:v>276.59972886294003</c:v>
                </c:pt>
                <c:pt idx="119392">
                  <c:v>276.60204561821399</c:v>
                </c:pt>
                <c:pt idx="119393">
                  <c:v>276.60436237348699</c:v>
                </c:pt>
                <c:pt idx="119394">
                  <c:v>276.60667912876102</c:v>
                </c:pt>
                <c:pt idx="119395">
                  <c:v>276.60899588403402</c:v>
                </c:pt>
                <c:pt idx="119396">
                  <c:v>276.61131263930798</c:v>
                </c:pt>
                <c:pt idx="119397">
                  <c:v>276.61362939458201</c:v>
                </c:pt>
                <c:pt idx="119398">
                  <c:v>276.61594614985501</c:v>
                </c:pt>
                <c:pt idx="119399">
                  <c:v>276.61826290512897</c:v>
                </c:pt>
                <c:pt idx="119400">
                  <c:v>276.62057966040197</c:v>
                </c:pt>
                <c:pt idx="119401">
                  <c:v>276.622896415676</c:v>
                </c:pt>
                <c:pt idx="119402">
                  <c:v>276.625213170949</c:v>
                </c:pt>
                <c:pt idx="119403">
                  <c:v>276.62752992622302</c:v>
                </c:pt>
                <c:pt idx="119404">
                  <c:v>276.62984668149602</c:v>
                </c:pt>
                <c:pt idx="119405">
                  <c:v>276.63216343676999</c:v>
                </c:pt>
                <c:pt idx="119406">
                  <c:v>276.63448019204299</c:v>
                </c:pt>
                <c:pt idx="119407">
                  <c:v>276.63679694731701</c:v>
                </c:pt>
                <c:pt idx="119408">
                  <c:v>276.63911370259001</c:v>
                </c:pt>
                <c:pt idx="119409">
                  <c:v>276.64143045786398</c:v>
                </c:pt>
                <c:pt idx="119410">
                  <c:v>276.64374721313698</c:v>
                </c:pt>
                <c:pt idx="119411">
                  <c:v>276.646063968411</c:v>
                </c:pt>
                <c:pt idx="119412">
                  <c:v>276.648380723684</c:v>
                </c:pt>
                <c:pt idx="119413">
                  <c:v>276.65069747895802</c:v>
                </c:pt>
                <c:pt idx="119414">
                  <c:v>276.65301423423102</c:v>
                </c:pt>
                <c:pt idx="119415">
                  <c:v>276.65533098950499</c:v>
                </c:pt>
                <c:pt idx="119416">
                  <c:v>276.65764774477799</c:v>
                </c:pt>
                <c:pt idx="119417">
                  <c:v>276.65996450005201</c:v>
                </c:pt>
                <c:pt idx="119418">
                  <c:v>276.66228125532501</c:v>
                </c:pt>
                <c:pt idx="119419">
                  <c:v>276.66459801059898</c:v>
                </c:pt>
                <c:pt idx="119420">
                  <c:v>276.66691476587198</c:v>
                </c:pt>
                <c:pt idx="119421">
                  <c:v>276.669231521146</c:v>
                </c:pt>
                <c:pt idx="119422">
                  <c:v>276.671548276419</c:v>
                </c:pt>
                <c:pt idx="119423">
                  <c:v>276.67386503169303</c:v>
                </c:pt>
                <c:pt idx="119424">
                  <c:v>276.67618178696603</c:v>
                </c:pt>
                <c:pt idx="119425">
                  <c:v>276.67849854223999</c:v>
                </c:pt>
                <c:pt idx="119426">
                  <c:v>276.68081529751299</c:v>
                </c:pt>
                <c:pt idx="119427">
                  <c:v>276.68313205278702</c:v>
                </c:pt>
                <c:pt idx="119428">
                  <c:v>276.68544880806002</c:v>
                </c:pt>
                <c:pt idx="119429">
                  <c:v>276.68776556333398</c:v>
                </c:pt>
                <c:pt idx="119430">
                  <c:v>276.69008231860698</c:v>
                </c:pt>
                <c:pt idx="119431">
                  <c:v>276.69239907388101</c:v>
                </c:pt>
                <c:pt idx="119432">
                  <c:v>276.69471582915401</c:v>
                </c:pt>
                <c:pt idx="119433">
                  <c:v>276.69703258442797</c:v>
                </c:pt>
                <c:pt idx="119434">
                  <c:v>276.69934933970097</c:v>
                </c:pt>
                <c:pt idx="119435">
                  <c:v>276.701666094975</c:v>
                </c:pt>
                <c:pt idx="119436">
                  <c:v>276.703982850248</c:v>
                </c:pt>
                <c:pt idx="119437">
                  <c:v>276.70629960552202</c:v>
                </c:pt>
                <c:pt idx="119438">
                  <c:v>276.70861636079599</c:v>
                </c:pt>
                <c:pt idx="119439">
                  <c:v>276.71093311606899</c:v>
                </c:pt>
                <c:pt idx="119440">
                  <c:v>276.71324987134301</c:v>
                </c:pt>
                <c:pt idx="119441">
                  <c:v>276.71556662661601</c:v>
                </c:pt>
                <c:pt idx="119442">
                  <c:v>276.71788338188998</c:v>
                </c:pt>
                <c:pt idx="119443">
                  <c:v>276.72020013716298</c:v>
                </c:pt>
                <c:pt idx="119444">
                  <c:v>276.722516892437</c:v>
                </c:pt>
                <c:pt idx="119445">
                  <c:v>276.72483364771</c:v>
                </c:pt>
                <c:pt idx="119446">
                  <c:v>276.72715040298402</c:v>
                </c:pt>
                <c:pt idx="119447">
                  <c:v>276.72946715825702</c:v>
                </c:pt>
                <c:pt idx="119448">
                  <c:v>276.73178391353099</c:v>
                </c:pt>
                <c:pt idx="119449">
                  <c:v>276.73410066880399</c:v>
                </c:pt>
                <c:pt idx="119450">
                  <c:v>276.73641742407801</c:v>
                </c:pt>
                <c:pt idx="119451">
                  <c:v>276.73873417935101</c:v>
                </c:pt>
                <c:pt idx="119452">
                  <c:v>276.74105093462498</c:v>
                </c:pt>
                <c:pt idx="119453">
                  <c:v>276.74336768989798</c:v>
                </c:pt>
                <c:pt idx="119454">
                  <c:v>276.745684445172</c:v>
                </c:pt>
                <c:pt idx="119455">
                  <c:v>276.748001200445</c:v>
                </c:pt>
                <c:pt idx="119456">
                  <c:v>276.75031795571903</c:v>
                </c:pt>
                <c:pt idx="119457">
                  <c:v>276.75263471099203</c:v>
                </c:pt>
                <c:pt idx="119458">
                  <c:v>276.75495146626599</c:v>
                </c:pt>
                <c:pt idx="119459">
                  <c:v>276.75726822153899</c:v>
                </c:pt>
                <c:pt idx="119460">
                  <c:v>276.75958497681302</c:v>
                </c:pt>
                <c:pt idx="119461">
                  <c:v>276.76190173208602</c:v>
                </c:pt>
                <c:pt idx="119462">
                  <c:v>276.76421848735998</c:v>
                </c:pt>
                <c:pt idx="119463">
                  <c:v>276.76653524263298</c:v>
                </c:pt>
                <c:pt idx="119464">
                  <c:v>276.76885199790701</c:v>
                </c:pt>
                <c:pt idx="119465">
                  <c:v>276.77116875318001</c:v>
                </c:pt>
                <c:pt idx="119466">
                  <c:v>276.77348550845397</c:v>
                </c:pt>
                <c:pt idx="119467">
                  <c:v>276.77580226372697</c:v>
                </c:pt>
                <c:pt idx="119468">
                  <c:v>276.778119019001</c:v>
                </c:pt>
                <c:pt idx="119469">
                  <c:v>276.780435774274</c:v>
                </c:pt>
                <c:pt idx="119470">
                  <c:v>276.78275252954802</c:v>
                </c:pt>
                <c:pt idx="119471">
                  <c:v>276.78506928482102</c:v>
                </c:pt>
                <c:pt idx="119472">
                  <c:v>276.78738604009499</c:v>
                </c:pt>
                <c:pt idx="119473">
                  <c:v>276.78970279536799</c:v>
                </c:pt>
                <c:pt idx="119474">
                  <c:v>276.79201955064201</c:v>
                </c:pt>
                <c:pt idx="119475">
                  <c:v>276.79433630591501</c:v>
                </c:pt>
                <c:pt idx="119476">
                  <c:v>276.79665306118898</c:v>
                </c:pt>
                <c:pt idx="119477">
                  <c:v>276.79896981646198</c:v>
                </c:pt>
                <c:pt idx="119478">
                  <c:v>276.801286571736</c:v>
                </c:pt>
                <c:pt idx="119479">
                  <c:v>276.803603327009</c:v>
                </c:pt>
                <c:pt idx="119480">
                  <c:v>276.80592008228302</c:v>
                </c:pt>
                <c:pt idx="119481">
                  <c:v>276.80823683755699</c:v>
                </c:pt>
                <c:pt idx="119482">
                  <c:v>276.81055359282999</c:v>
                </c:pt>
                <c:pt idx="119483">
                  <c:v>276.81287034810401</c:v>
                </c:pt>
                <c:pt idx="119484">
                  <c:v>276.81518710337701</c:v>
                </c:pt>
                <c:pt idx="119485">
                  <c:v>276.81750385865098</c:v>
                </c:pt>
                <c:pt idx="119486">
                  <c:v>276.81982061392398</c:v>
                </c:pt>
                <c:pt idx="119487">
                  <c:v>276.822137369198</c:v>
                </c:pt>
                <c:pt idx="119488">
                  <c:v>276.824454124471</c:v>
                </c:pt>
                <c:pt idx="119489">
                  <c:v>276.82677087974503</c:v>
                </c:pt>
                <c:pt idx="119490">
                  <c:v>276.82908763501803</c:v>
                </c:pt>
                <c:pt idx="119491">
                  <c:v>276.83140439029199</c:v>
                </c:pt>
                <c:pt idx="119492">
                  <c:v>276.83372114556499</c:v>
                </c:pt>
                <c:pt idx="119493">
                  <c:v>276.83603790083902</c:v>
                </c:pt>
                <c:pt idx="119494">
                  <c:v>276.83835465611202</c:v>
                </c:pt>
                <c:pt idx="119495">
                  <c:v>276.84067141138598</c:v>
                </c:pt>
                <c:pt idx="119496">
                  <c:v>276.84298816665898</c:v>
                </c:pt>
                <c:pt idx="119497">
                  <c:v>276.84530492193301</c:v>
                </c:pt>
                <c:pt idx="119498">
                  <c:v>276.84762167720601</c:v>
                </c:pt>
                <c:pt idx="119499">
                  <c:v>276.84993843247997</c:v>
                </c:pt>
                <c:pt idx="119500">
                  <c:v>276.85225518775297</c:v>
                </c:pt>
                <c:pt idx="119501">
                  <c:v>276.854571943027</c:v>
                </c:pt>
                <c:pt idx="119502">
                  <c:v>276.8568886983</c:v>
                </c:pt>
                <c:pt idx="119503">
                  <c:v>276.85920545357402</c:v>
                </c:pt>
                <c:pt idx="119504">
                  <c:v>276.86152220884702</c:v>
                </c:pt>
                <c:pt idx="119505">
                  <c:v>276.86383896412099</c:v>
                </c:pt>
                <c:pt idx="119506">
                  <c:v>276.86615571939399</c:v>
                </c:pt>
                <c:pt idx="119507">
                  <c:v>276.86847247466801</c:v>
                </c:pt>
                <c:pt idx="119508">
                  <c:v>276.87078922994101</c:v>
                </c:pt>
                <c:pt idx="119509">
                  <c:v>276.87310598521498</c:v>
                </c:pt>
                <c:pt idx="119510">
                  <c:v>276.87542274048798</c:v>
                </c:pt>
                <c:pt idx="119511">
                  <c:v>276.877739495762</c:v>
                </c:pt>
                <c:pt idx="119512">
                  <c:v>276.880056251035</c:v>
                </c:pt>
                <c:pt idx="119513">
                  <c:v>276.88237300630902</c:v>
                </c:pt>
                <c:pt idx="119514">
                  <c:v>276.88468976158202</c:v>
                </c:pt>
                <c:pt idx="119515">
                  <c:v>276.88700651685599</c:v>
                </c:pt>
                <c:pt idx="119516">
                  <c:v>276.88932327212899</c:v>
                </c:pt>
                <c:pt idx="119517">
                  <c:v>276.89164002740301</c:v>
                </c:pt>
                <c:pt idx="119518">
                  <c:v>276.89395678267601</c:v>
                </c:pt>
                <c:pt idx="119519">
                  <c:v>276.89627353794998</c:v>
                </c:pt>
                <c:pt idx="119520">
                  <c:v>276.89859029322298</c:v>
                </c:pt>
                <c:pt idx="119521">
                  <c:v>276.900907048497</c:v>
                </c:pt>
                <c:pt idx="119522">
                  <c:v>276.90322380377</c:v>
                </c:pt>
                <c:pt idx="119523">
                  <c:v>276.90554055904403</c:v>
                </c:pt>
                <c:pt idx="119524">
                  <c:v>276.90785731431799</c:v>
                </c:pt>
                <c:pt idx="119525">
                  <c:v>276.91017406959099</c:v>
                </c:pt>
                <c:pt idx="119526">
                  <c:v>276.91249082486502</c:v>
                </c:pt>
                <c:pt idx="119527">
                  <c:v>276.91480758013802</c:v>
                </c:pt>
                <c:pt idx="119528">
                  <c:v>276.91712433541198</c:v>
                </c:pt>
                <c:pt idx="119529">
                  <c:v>276.91944109068498</c:v>
                </c:pt>
                <c:pt idx="119530">
                  <c:v>276.92175784595901</c:v>
                </c:pt>
                <c:pt idx="119531">
                  <c:v>276.92407460123201</c:v>
                </c:pt>
                <c:pt idx="119532">
                  <c:v>276.92639135650597</c:v>
                </c:pt>
                <c:pt idx="119533">
                  <c:v>276.92870811177897</c:v>
                </c:pt>
                <c:pt idx="119534">
                  <c:v>276.931024867053</c:v>
                </c:pt>
                <c:pt idx="119535">
                  <c:v>276.933341622326</c:v>
                </c:pt>
                <c:pt idx="119536">
                  <c:v>276.93565837760002</c:v>
                </c:pt>
                <c:pt idx="119537">
                  <c:v>276.93797513287302</c:v>
                </c:pt>
                <c:pt idx="119538">
                  <c:v>276.94029188814699</c:v>
                </c:pt>
                <c:pt idx="119539">
                  <c:v>276.94260864341999</c:v>
                </c:pt>
                <c:pt idx="119540">
                  <c:v>276.94492539869401</c:v>
                </c:pt>
                <c:pt idx="119541">
                  <c:v>276.94724215396701</c:v>
                </c:pt>
                <c:pt idx="119542">
                  <c:v>276.94955890924098</c:v>
                </c:pt>
                <c:pt idx="119543">
                  <c:v>276.95187566451398</c:v>
                </c:pt>
                <c:pt idx="119544">
                  <c:v>276.954192419788</c:v>
                </c:pt>
                <c:pt idx="119545">
                  <c:v>276.956509175061</c:v>
                </c:pt>
                <c:pt idx="119546">
                  <c:v>276.95882593033502</c:v>
                </c:pt>
                <c:pt idx="119547">
                  <c:v>276.96114268560802</c:v>
                </c:pt>
                <c:pt idx="119548">
                  <c:v>276.96345944088199</c:v>
                </c:pt>
                <c:pt idx="119549">
                  <c:v>276.96577619615499</c:v>
                </c:pt>
                <c:pt idx="119550">
                  <c:v>276.96809295142901</c:v>
                </c:pt>
                <c:pt idx="119551">
                  <c:v>276.97040970670201</c:v>
                </c:pt>
                <c:pt idx="119552">
                  <c:v>276.97272646197598</c:v>
                </c:pt>
                <c:pt idx="119553">
                  <c:v>276.97504321724898</c:v>
                </c:pt>
                <c:pt idx="119554">
                  <c:v>276.977359972523</c:v>
                </c:pt>
                <c:pt idx="119555">
                  <c:v>276.979676727796</c:v>
                </c:pt>
                <c:pt idx="119556">
                  <c:v>276.98199348307003</c:v>
                </c:pt>
                <c:pt idx="119557">
                  <c:v>276.98431023834303</c:v>
                </c:pt>
                <c:pt idx="119558">
                  <c:v>276.98662699361699</c:v>
                </c:pt>
                <c:pt idx="119559">
                  <c:v>276.98894374888999</c:v>
                </c:pt>
                <c:pt idx="119560">
                  <c:v>276.99126050416402</c:v>
                </c:pt>
                <c:pt idx="119561">
                  <c:v>276.99357725943702</c:v>
                </c:pt>
                <c:pt idx="119562">
                  <c:v>276.99589401471098</c:v>
                </c:pt>
                <c:pt idx="119563">
                  <c:v>276.99821076998398</c:v>
                </c:pt>
                <c:pt idx="119564">
                  <c:v>277.00052752525801</c:v>
                </c:pt>
                <c:pt idx="119565">
                  <c:v>277.00284428053101</c:v>
                </c:pt>
                <c:pt idx="119566">
                  <c:v>277.00516103580497</c:v>
                </c:pt>
                <c:pt idx="119567">
                  <c:v>277.007477791079</c:v>
                </c:pt>
                <c:pt idx="119568">
                  <c:v>277.009794546352</c:v>
                </c:pt>
                <c:pt idx="119569">
                  <c:v>277.01211130162602</c:v>
                </c:pt>
                <c:pt idx="119570">
                  <c:v>277.01442805689902</c:v>
                </c:pt>
                <c:pt idx="119571">
                  <c:v>277.01674481217299</c:v>
                </c:pt>
                <c:pt idx="119572">
                  <c:v>277.01906156744599</c:v>
                </c:pt>
                <c:pt idx="119573">
                  <c:v>277.02137832272001</c:v>
                </c:pt>
                <c:pt idx="119574">
                  <c:v>277.02369507799301</c:v>
                </c:pt>
                <c:pt idx="119575">
                  <c:v>277.02601183326698</c:v>
                </c:pt>
                <c:pt idx="119576">
                  <c:v>277.02832858853998</c:v>
                </c:pt>
                <c:pt idx="119577">
                  <c:v>277.030645343814</c:v>
                </c:pt>
                <c:pt idx="119578">
                  <c:v>277.032962099087</c:v>
                </c:pt>
                <c:pt idx="119579">
                  <c:v>277.03527885436102</c:v>
                </c:pt>
                <c:pt idx="119580">
                  <c:v>277.03759560963402</c:v>
                </c:pt>
                <c:pt idx="119581">
                  <c:v>277.03991236490799</c:v>
                </c:pt>
                <c:pt idx="119582">
                  <c:v>277.04222912018099</c:v>
                </c:pt>
                <c:pt idx="119583">
                  <c:v>277.04454587545501</c:v>
                </c:pt>
                <c:pt idx="119584">
                  <c:v>277.04686263072801</c:v>
                </c:pt>
                <c:pt idx="119585">
                  <c:v>277.04917938600198</c:v>
                </c:pt>
                <c:pt idx="119586">
                  <c:v>277.05149614127498</c:v>
                </c:pt>
                <c:pt idx="119587">
                  <c:v>277.053812896549</c:v>
                </c:pt>
                <c:pt idx="119588">
                  <c:v>277.056129651822</c:v>
                </c:pt>
                <c:pt idx="119589">
                  <c:v>277.05844640709603</c:v>
                </c:pt>
                <c:pt idx="119590">
                  <c:v>277.06076316236903</c:v>
                </c:pt>
                <c:pt idx="119591">
                  <c:v>277.06307991764299</c:v>
                </c:pt>
                <c:pt idx="119592">
                  <c:v>277.06539667291599</c:v>
                </c:pt>
                <c:pt idx="119593">
                  <c:v>277.06771342819002</c:v>
                </c:pt>
                <c:pt idx="119594">
                  <c:v>277.07003018346302</c:v>
                </c:pt>
                <c:pt idx="119595">
                  <c:v>277.07234693873698</c:v>
                </c:pt>
                <c:pt idx="119596">
                  <c:v>277.07466369400998</c:v>
                </c:pt>
                <c:pt idx="119597">
                  <c:v>277.07698044928401</c:v>
                </c:pt>
                <c:pt idx="119598">
                  <c:v>277.07929720455701</c:v>
                </c:pt>
                <c:pt idx="119599">
                  <c:v>277.08161395983097</c:v>
                </c:pt>
                <c:pt idx="119600">
                  <c:v>277.08393071510397</c:v>
                </c:pt>
                <c:pt idx="119601">
                  <c:v>277.086247470378</c:v>
                </c:pt>
                <c:pt idx="119602">
                  <c:v>277.088564225651</c:v>
                </c:pt>
                <c:pt idx="119603">
                  <c:v>277.09088098092502</c:v>
                </c:pt>
                <c:pt idx="119604">
                  <c:v>277.09319773619802</c:v>
                </c:pt>
                <c:pt idx="119605">
                  <c:v>277.09551449147199</c:v>
                </c:pt>
                <c:pt idx="119606">
                  <c:v>277.09783124674499</c:v>
                </c:pt>
                <c:pt idx="119607">
                  <c:v>277.10014800201901</c:v>
                </c:pt>
                <c:pt idx="119608">
                  <c:v>277.10246475729201</c:v>
                </c:pt>
                <c:pt idx="119609">
                  <c:v>277.10478151256598</c:v>
                </c:pt>
                <c:pt idx="119610">
                  <c:v>277.10709826784</c:v>
                </c:pt>
                <c:pt idx="119611">
                  <c:v>277.109415023113</c:v>
                </c:pt>
                <c:pt idx="119612">
                  <c:v>277.11173177838702</c:v>
                </c:pt>
                <c:pt idx="119613">
                  <c:v>277.11404853366002</c:v>
                </c:pt>
                <c:pt idx="119614">
                  <c:v>277.11636528893399</c:v>
                </c:pt>
                <c:pt idx="119615">
                  <c:v>277.11868204420699</c:v>
                </c:pt>
                <c:pt idx="119616">
                  <c:v>277.12099879948101</c:v>
                </c:pt>
                <c:pt idx="119617">
                  <c:v>277.12331555475402</c:v>
                </c:pt>
                <c:pt idx="119618">
                  <c:v>277.12563231002798</c:v>
                </c:pt>
                <c:pt idx="119619">
                  <c:v>277.12794906530098</c:v>
                </c:pt>
                <c:pt idx="119620">
                  <c:v>277.130265820575</c:v>
                </c:pt>
                <c:pt idx="119621">
                  <c:v>277.13258257584801</c:v>
                </c:pt>
                <c:pt idx="119622">
                  <c:v>277.13489933112203</c:v>
                </c:pt>
                <c:pt idx="119623">
                  <c:v>277.13721608639497</c:v>
                </c:pt>
                <c:pt idx="119624">
                  <c:v>277.13953284166899</c:v>
                </c:pt>
                <c:pt idx="119625">
                  <c:v>277.141849596942</c:v>
                </c:pt>
                <c:pt idx="119626">
                  <c:v>277.14416635221602</c:v>
                </c:pt>
                <c:pt idx="119627">
                  <c:v>277.14648310748902</c:v>
                </c:pt>
                <c:pt idx="119628">
                  <c:v>277.14879986276298</c:v>
                </c:pt>
                <c:pt idx="119629">
                  <c:v>277.15111661803599</c:v>
                </c:pt>
                <c:pt idx="119630">
                  <c:v>277.15343337331001</c:v>
                </c:pt>
                <c:pt idx="119631">
                  <c:v>277.15575012858301</c:v>
                </c:pt>
                <c:pt idx="119632">
                  <c:v>277.15806688385697</c:v>
                </c:pt>
                <c:pt idx="119633">
                  <c:v>277.16038363912998</c:v>
                </c:pt>
                <c:pt idx="119634">
                  <c:v>277.162700394404</c:v>
                </c:pt>
                <c:pt idx="119635">
                  <c:v>277.165017149677</c:v>
                </c:pt>
                <c:pt idx="119636">
                  <c:v>277.16733390495102</c:v>
                </c:pt>
                <c:pt idx="119637">
                  <c:v>277.16965066022402</c:v>
                </c:pt>
                <c:pt idx="119638">
                  <c:v>277.17196741549799</c:v>
                </c:pt>
                <c:pt idx="119639">
                  <c:v>277.17428417077099</c:v>
                </c:pt>
                <c:pt idx="119640">
                  <c:v>277.17660092604501</c:v>
                </c:pt>
                <c:pt idx="119641">
                  <c:v>277.17891768131801</c:v>
                </c:pt>
                <c:pt idx="119642">
                  <c:v>277.18123443659198</c:v>
                </c:pt>
                <c:pt idx="119643">
                  <c:v>277.18355119186498</c:v>
                </c:pt>
                <c:pt idx="119644">
                  <c:v>277.185867947139</c:v>
                </c:pt>
                <c:pt idx="119645">
                  <c:v>277.188184702412</c:v>
                </c:pt>
                <c:pt idx="119646">
                  <c:v>277.19050145768603</c:v>
                </c:pt>
                <c:pt idx="119647">
                  <c:v>277.19281821295903</c:v>
                </c:pt>
                <c:pt idx="119648">
                  <c:v>277.19513496823299</c:v>
                </c:pt>
                <c:pt idx="119649">
                  <c:v>277.19745172350599</c:v>
                </c:pt>
                <c:pt idx="119650">
                  <c:v>277.19976847878002</c:v>
                </c:pt>
                <c:pt idx="119651">
                  <c:v>277.20208523405302</c:v>
                </c:pt>
                <c:pt idx="119652">
                  <c:v>277.20440198932698</c:v>
                </c:pt>
                <c:pt idx="119653">
                  <c:v>277.20671874460101</c:v>
                </c:pt>
                <c:pt idx="119654">
                  <c:v>277.20903549987401</c:v>
                </c:pt>
                <c:pt idx="119655">
                  <c:v>277.21135225514797</c:v>
                </c:pt>
                <c:pt idx="119656">
                  <c:v>277.21366901042097</c:v>
                </c:pt>
                <c:pt idx="119657">
                  <c:v>277.215985765695</c:v>
                </c:pt>
                <c:pt idx="119658">
                  <c:v>277.218302520968</c:v>
                </c:pt>
                <c:pt idx="119659">
                  <c:v>277.22061927624202</c:v>
                </c:pt>
                <c:pt idx="119660">
                  <c:v>277.22293603151502</c:v>
                </c:pt>
                <c:pt idx="119661">
                  <c:v>277.22525278678899</c:v>
                </c:pt>
                <c:pt idx="119662">
                  <c:v>277.22756954206199</c:v>
                </c:pt>
                <c:pt idx="119663">
                  <c:v>277.22988629733601</c:v>
                </c:pt>
                <c:pt idx="119664">
                  <c:v>277.23220305260901</c:v>
                </c:pt>
                <c:pt idx="119665">
                  <c:v>277.23451980788298</c:v>
                </c:pt>
                <c:pt idx="119666">
                  <c:v>277.23683656315598</c:v>
                </c:pt>
                <c:pt idx="119667">
                  <c:v>277.23915331843</c:v>
                </c:pt>
                <c:pt idx="119668">
                  <c:v>277.241470073703</c:v>
                </c:pt>
                <c:pt idx="119669">
                  <c:v>277.24378682897702</c:v>
                </c:pt>
                <c:pt idx="119670">
                  <c:v>277.24610358425002</c:v>
                </c:pt>
                <c:pt idx="119671">
                  <c:v>277.24842033952399</c:v>
                </c:pt>
                <c:pt idx="119672">
                  <c:v>277.25073709479699</c:v>
                </c:pt>
                <c:pt idx="119673">
                  <c:v>277.25305385007101</c:v>
                </c:pt>
                <c:pt idx="119674">
                  <c:v>277.25537060534401</c:v>
                </c:pt>
                <c:pt idx="119675">
                  <c:v>277.25768736061798</c:v>
                </c:pt>
                <c:pt idx="119676">
                  <c:v>277.26000411589098</c:v>
                </c:pt>
                <c:pt idx="119677">
                  <c:v>277.262320871165</c:v>
                </c:pt>
                <c:pt idx="119678">
                  <c:v>277.264637626438</c:v>
                </c:pt>
                <c:pt idx="119679">
                  <c:v>277.26695438171203</c:v>
                </c:pt>
                <c:pt idx="119680">
                  <c:v>277.26927113698503</c:v>
                </c:pt>
                <c:pt idx="119681">
                  <c:v>277.27158789225899</c:v>
                </c:pt>
                <c:pt idx="119682">
                  <c:v>277.27390464753199</c:v>
                </c:pt>
                <c:pt idx="119683">
                  <c:v>277.27622140280602</c:v>
                </c:pt>
                <c:pt idx="119684">
                  <c:v>277.27853815807902</c:v>
                </c:pt>
                <c:pt idx="119685">
                  <c:v>277.28085491335298</c:v>
                </c:pt>
                <c:pt idx="119686">
                  <c:v>277.28317166862598</c:v>
                </c:pt>
                <c:pt idx="119687">
                  <c:v>277.28548842390001</c:v>
                </c:pt>
                <c:pt idx="119688">
                  <c:v>277.28780517917301</c:v>
                </c:pt>
                <c:pt idx="119689">
                  <c:v>277.29012193444697</c:v>
                </c:pt>
                <c:pt idx="119690">
                  <c:v>277.29243868971997</c:v>
                </c:pt>
                <c:pt idx="119691">
                  <c:v>277.294755444994</c:v>
                </c:pt>
                <c:pt idx="119692">
                  <c:v>277.297072200267</c:v>
                </c:pt>
                <c:pt idx="119693">
                  <c:v>277.29938895554102</c:v>
                </c:pt>
                <c:pt idx="119694">
                  <c:v>277.30170571081499</c:v>
                </c:pt>
                <c:pt idx="119695">
                  <c:v>277.30402246608799</c:v>
                </c:pt>
                <c:pt idx="119696">
                  <c:v>277.30633922136201</c:v>
                </c:pt>
                <c:pt idx="119697">
                  <c:v>277.30865597663501</c:v>
                </c:pt>
                <c:pt idx="119698">
                  <c:v>277.31097273190898</c:v>
                </c:pt>
                <c:pt idx="119699">
                  <c:v>277.31328948718198</c:v>
                </c:pt>
                <c:pt idx="119700">
                  <c:v>277.315606242456</c:v>
                </c:pt>
                <c:pt idx="119701">
                  <c:v>277.317922997729</c:v>
                </c:pt>
                <c:pt idx="119702">
                  <c:v>277.32023975300302</c:v>
                </c:pt>
                <c:pt idx="119703">
                  <c:v>277.32255650827602</c:v>
                </c:pt>
                <c:pt idx="119704">
                  <c:v>277.32487326354999</c:v>
                </c:pt>
                <c:pt idx="119705">
                  <c:v>277.32719001882299</c:v>
                </c:pt>
                <c:pt idx="119706">
                  <c:v>277.32950677409701</c:v>
                </c:pt>
                <c:pt idx="119707">
                  <c:v>277.33182352937001</c:v>
                </c:pt>
                <c:pt idx="119708">
                  <c:v>277.33414028464398</c:v>
                </c:pt>
                <c:pt idx="119709">
                  <c:v>277.33645703991698</c:v>
                </c:pt>
                <c:pt idx="119710">
                  <c:v>277.338773795191</c:v>
                </c:pt>
                <c:pt idx="119711">
                  <c:v>277.341090550464</c:v>
                </c:pt>
                <c:pt idx="119712">
                  <c:v>277.34340730573803</c:v>
                </c:pt>
                <c:pt idx="119713">
                  <c:v>277.34572406101103</c:v>
                </c:pt>
                <c:pt idx="119714">
                  <c:v>277.34804081628499</c:v>
                </c:pt>
                <c:pt idx="119715">
                  <c:v>277.35035757155799</c:v>
                </c:pt>
                <c:pt idx="119716">
                  <c:v>277.35267432683202</c:v>
                </c:pt>
                <c:pt idx="119717">
                  <c:v>277.35499108210502</c:v>
                </c:pt>
                <c:pt idx="119718">
                  <c:v>277.35730783737898</c:v>
                </c:pt>
                <c:pt idx="119719">
                  <c:v>277.35962459265198</c:v>
                </c:pt>
                <c:pt idx="119720">
                  <c:v>277.36194134792601</c:v>
                </c:pt>
                <c:pt idx="119721">
                  <c:v>277.36425810319901</c:v>
                </c:pt>
                <c:pt idx="119722">
                  <c:v>277.36657485847297</c:v>
                </c:pt>
                <c:pt idx="119723">
                  <c:v>277.36889161374597</c:v>
                </c:pt>
                <c:pt idx="119724">
                  <c:v>277.37120836902</c:v>
                </c:pt>
                <c:pt idx="119725">
                  <c:v>277.373525124293</c:v>
                </c:pt>
                <c:pt idx="119726">
                  <c:v>277.37584187956702</c:v>
                </c:pt>
                <c:pt idx="119727">
                  <c:v>277.37815863484002</c:v>
                </c:pt>
                <c:pt idx="119728">
                  <c:v>277.38047539011399</c:v>
                </c:pt>
                <c:pt idx="119729">
                  <c:v>277.38279214538699</c:v>
                </c:pt>
                <c:pt idx="119730">
                  <c:v>277.38510890066101</c:v>
                </c:pt>
                <c:pt idx="119731">
                  <c:v>277.38742565593401</c:v>
                </c:pt>
                <c:pt idx="119732">
                  <c:v>277.38974241120798</c:v>
                </c:pt>
                <c:pt idx="119733">
                  <c:v>277.39205916648098</c:v>
                </c:pt>
                <c:pt idx="119734">
                  <c:v>277.394375921755</c:v>
                </c:pt>
                <c:pt idx="119735">
                  <c:v>277.396692677028</c:v>
                </c:pt>
                <c:pt idx="119736">
                  <c:v>277.39900943230202</c:v>
                </c:pt>
                <c:pt idx="119737">
                  <c:v>277.40132618757599</c:v>
                </c:pt>
                <c:pt idx="119738">
                  <c:v>277.40364294284899</c:v>
                </c:pt>
                <c:pt idx="119739">
                  <c:v>277.40595969812301</c:v>
                </c:pt>
                <c:pt idx="119740">
                  <c:v>277.40827645339601</c:v>
                </c:pt>
                <c:pt idx="119741">
                  <c:v>277.41059320866998</c:v>
                </c:pt>
                <c:pt idx="119742">
                  <c:v>277.41290996394298</c:v>
                </c:pt>
                <c:pt idx="119743">
                  <c:v>277.415226719217</c:v>
                </c:pt>
                <c:pt idx="119744">
                  <c:v>277.41754347449</c:v>
                </c:pt>
                <c:pt idx="119745">
                  <c:v>277.41986022976403</c:v>
                </c:pt>
                <c:pt idx="119746">
                  <c:v>277.42217698503703</c:v>
                </c:pt>
                <c:pt idx="119747">
                  <c:v>277.42449374031099</c:v>
                </c:pt>
                <c:pt idx="119748">
                  <c:v>277.42681049558399</c:v>
                </c:pt>
                <c:pt idx="119749">
                  <c:v>277.42912725085802</c:v>
                </c:pt>
                <c:pt idx="119750">
                  <c:v>277.43144400613102</c:v>
                </c:pt>
                <c:pt idx="119751">
                  <c:v>277.43376076140498</c:v>
                </c:pt>
                <c:pt idx="119752">
                  <c:v>277.43607751667798</c:v>
                </c:pt>
                <c:pt idx="119753">
                  <c:v>277.43839427195201</c:v>
                </c:pt>
                <c:pt idx="119754">
                  <c:v>277.44071102722501</c:v>
                </c:pt>
                <c:pt idx="119755">
                  <c:v>277.44302778249897</c:v>
                </c:pt>
                <c:pt idx="119756">
                  <c:v>277.44534453777197</c:v>
                </c:pt>
                <c:pt idx="119757">
                  <c:v>277.447661293046</c:v>
                </c:pt>
                <c:pt idx="119758">
                  <c:v>277.449978048319</c:v>
                </c:pt>
                <c:pt idx="119759">
                  <c:v>277.45229480359302</c:v>
                </c:pt>
                <c:pt idx="119760">
                  <c:v>277.45461155886602</c:v>
                </c:pt>
                <c:pt idx="119761">
                  <c:v>277.45692831413999</c:v>
                </c:pt>
                <c:pt idx="119762">
                  <c:v>277.45924506941299</c:v>
                </c:pt>
                <c:pt idx="119763">
                  <c:v>277.46156182468701</c:v>
                </c:pt>
                <c:pt idx="119764">
                  <c:v>277.46387857996001</c:v>
                </c:pt>
                <c:pt idx="119765">
                  <c:v>277.46619533523398</c:v>
                </c:pt>
                <c:pt idx="119766">
                  <c:v>277.46851209050698</c:v>
                </c:pt>
                <c:pt idx="119767">
                  <c:v>277.470828845781</c:v>
                </c:pt>
                <c:pt idx="119768">
                  <c:v>277.473145601054</c:v>
                </c:pt>
                <c:pt idx="119769">
                  <c:v>277.47546235632802</c:v>
                </c:pt>
                <c:pt idx="119770">
                  <c:v>277.47777911160102</c:v>
                </c:pt>
                <c:pt idx="119771">
                  <c:v>277.48009586687499</c:v>
                </c:pt>
                <c:pt idx="119772">
                  <c:v>277.48241262214799</c:v>
                </c:pt>
                <c:pt idx="119773">
                  <c:v>277.48472937742201</c:v>
                </c:pt>
                <c:pt idx="119774">
                  <c:v>277.48704613269501</c:v>
                </c:pt>
                <c:pt idx="119775">
                  <c:v>277.48936288796898</c:v>
                </c:pt>
                <c:pt idx="119776">
                  <c:v>277.49167964324198</c:v>
                </c:pt>
                <c:pt idx="119777">
                  <c:v>277.493996398516</c:v>
                </c:pt>
                <c:pt idx="119778">
                  <c:v>277.496313153789</c:v>
                </c:pt>
                <c:pt idx="119779">
                  <c:v>277.49862990906303</c:v>
                </c:pt>
                <c:pt idx="119780">
                  <c:v>277.50094666433699</c:v>
                </c:pt>
                <c:pt idx="119781">
                  <c:v>277.50326341960999</c:v>
                </c:pt>
                <c:pt idx="119782">
                  <c:v>277.50558017488402</c:v>
                </c:pt>
                <c:pt idx="119783">
                  <c:v>277.50789693015702</c:v>
                </c:pt>
                <c:pt idx="119784">
                  <c:v>277.51021368543098</c:v>
                </c:pt>
                <c:pt idx="119785">
                  <c:v>277.51253044070398</c:v>
                </c:pt>
                <c:pt idx="119786">
                  <c:v>277.51484719597801</c:v>
                </c:pt>
                <c:pt idx="119787">
                  <c:v>277.51716395125101</c:v>
                </c:pt>
                <c:pt idx="119788">
                  <c:v>277.51948070652497</c:v>
                </c:pt>
                <c:pt idx="119789">
                  <c:v>277.52179746179797</c:v>
                </c:pt>
                <c:pt idx="119790">
                  <c:v>277.524114217072</c:v>
                </c:pt>
                <c:pt idx="119791">
                  <c:v>277.526430972345</c:v>
                </c:pt>
                <c:pt idx="119792">
                  <c:v>277.52874772761902</c:v>
                </c:pt>
                <c:pt idx="119793">
                  <c:v>277.53106448289202</c:v>
                </c:pt>
                <c:pt idx="119794">
                  <c:v>277.53338123816599</c:v>
                </c:pt>
                <c:pt idx="119795">
                  <c:v>277.53569799343899</c:v>
                </c:pt>
                <c:pt idx="119796">
                  <c:v>277.53801474871301</c:v>
                </c:pt>
                <c:pt idx="119797">
                  <c:v>277.54033150398601</c:v>
                </c:pt>
                <c:pt idx="119798">
                  <c:v>277.54264825925998</c:v>
                </c:pt>
                <c:pt idx="119799">
                  <c:v>277.54496501453298</c:v>
                </c:pt>
                <c:pt idx="119800">
                  <c:v>277.547281769807</c:v>
                </c:pt>
                <c:pt idx="119801">
                  <c:v>277.54959852508</c:v>
                </c:pt>
                <c:pt idx="119802">
                  <c:v>277.55191528035402</c:v>
                </c:pt>
                <c:pt idx="119803">
                  <c:v>277.55423203562702</c:v>
                </c:pt>
                <c:pt idx="119804">
                  <c:v>277.55654879090099</c:v>
                </c:pt>
                <c:pt idx="119805">
                  <c:v>277.55886554617399</c:v>
                </c:pt>
                <c:pt idx="119806">
                  <c:v>277.56118230144801</c:v>
                </c:pt>
                <c:pt idx="119807">
                  <c:v>277.56349905672101</c:v>
                </c:pt>
                <c:pt idx="119808">
                  <c:v>277.56581581199498</c:v>
                </c:pt>
                <c:pt idx="119809">
                  <c:v>277.56813256726798</c:v>
                </c:pt>
                <c:pt idx="119810">
                  <c:v>277.570449322542</c:v>
                </c:pt>
                <c:pt idx="119811">
                  <c:v>277.572766077815</c:v>
                </c:pt>
                <c:pt idx="119812">
                  <c:v>277.57508283308903</c:v>
                </c:pt>
                <c:pt idx="119813">
                  <c:v>277.57739958836203</c:v>
                </c:pt>
                <c:pt idx="119814">
                  <c:v>277.57971634363599</c:v>
                </c:pt>
                <c:pt idx="119815">
                  <c:v>277.58203309890899</c:v>
                </c:pt>
                <c:pt idx="119816">
                  <c:v>277.58434985418302</c:v>
                </c:pt>
                <c:pt idx="119817">
                  <c:v>277.58666660945602</c:v>
                </c:pt>
                <c:pt idx="119818">
                  <c:v>277.58898336472998</c:v>
                </c:pt>
                <c:pt idx="119819">
                  <c:v>277.59130012000298</c:v>
                </c:pt>
                <c:pt idx="119820">
                  <c:v>277.59361687527701</c:v>
                </c:pt>
                <c:pt idx="119821">
                  <c:v>277.59593363055001</c:v>
                </c:pt>
                <c:pt idx="119822">
                  <c:v>277.59825038582397</c:v>
                </c:pt>
                <c:pt idx="119823">
                  <c:v>277.600567141098</c:v>
                </c:pt>
                <c:pt idx="119824">
                  <c:v>277.602883896371</c:v>
                </c:pt>
                <c:pt idx="119825">
                  <c:v>277.60520065164502</c:v>
                </c:pt>
                <c:pt idx="119826">
                  <c:v>277.60751740691802</c:v>
                </c:pt>
                <c:pt idx="119827">
                  <c:v>277.60983416219199</c:v>
                </c:pt>
                <c:pt idx="119828">
                  <c:v>277.61215091746499</c:v>
                </c:pt>
                <c:pt idx="119829">
                  <c:v>277.61446767273901</c:v>
                </c:pt>
                <c:pt idx="119830">
                  <c:v>277.61678442801201</c:v>
                </c:pt>
                <c:pt idx="119831">
                  <c:v>277.61910118328598</c:v>
                </c:pt>
                <c:pt idx="119832">
                  <c:v>277.62141793855898</c:v>
                </c:pt>
                <c:pt idx="119833">
                  <c:v>277.623734693833</c:v>
                </c:pt>
                <c:pt idx="119834">
                  <c:v>277.626051449106</c:v>
                </c:pt>
                <c:pt idx="119835">
                  <c:v>277.62836820438002</c:v>
                </c:pt>
                <c:pt idx="119836">
                  <c:v>277.63068495965302</c:v>
                </c:pt>
                <c:pt idx="119837">
                  <c:v>277.63300171492699</c:v>
                </c:pt>
                <c:pt idx="119838">
                  <c:v>277.63531847019999</c:v>
                </c:pt>
                <c:pt idx="119839">
                  <c:v>277.63763522547401</c:v>
                </c:pt>
                <c:pt idx="119840">
                  <c:v>277.63995198074701</c:v>
                </c:pt>
                <c:pt idx="119841">
                  <c:v>277.64226873602098</c:v>
                </c:pt>
                <c:pt idx="119842">
                  <c:v>277.64458549129398</c:v>
                </c:pt>
                <c:pt idx="119843">
                  <c:v>277.646902246568</c:v>
                </c:pt>
                <c:pt idx="119844">
                  <c:v>277.649219001841</c:v>
                </c:pt>
                <c:pt idx="119845">
                  <c:v>277.65153575711503</c:v>
                </c:pt>
                <c:pt idx="119846">
                  <c:v>277.65385251238803</c:v>
                </c:pt>
                <c:pt idx="119847">
                  <c:v>277.65616926766199</c:v>
                </c:pt>
                <c:pt idx="119848">
                  <c:v>277.65848602293499</c:v>
                </c:pt>
                <c:pt idx="119849">
                  <c:v>277.66080277820902</c:v>
                </c:pt>
                <c:pt idx="119850">
                  <c:v>277.66311953348202</c:v>
                </c:pt>
                <c:pt idx="119851">
                  <c:v>277.66543628875598</c:v>
                </c:pt>
                <c:pt idx="119852">
                  <c:v>277.66775304402898</c:v>
                </c:pt>
                <c:pt idx="119853">
                  <c:v>277.67006979930301</c:v>
                </c:pt>
                <c:pt idx="119854">
                  <c:v>277.67238655457601</c:v>
                </c:pt>
                <c:pt idx="119855">
                  <c:v>277.67470330984997</c:v>
                </c:pt>
                <c:pt idx="119856">
                  <c:v>277.67702006512297</c:v>
                </c:pt>
                <c:pt idx="119857">
                  <c:v>277.679336820397</c:v>
                </c:pt>
                <c:pt idx="119858">
                  <c:v>277.68165357567</c:v>
                </c:pt>
                <c:pt idx="119859">
                  <c:v>277.68397033094402</c:v>
                </c:pt>
                <c:pt idx="119860">
                  <c:v>277.68628708621702</c:v>
                </c:pt>
                <c:pt idx="119861">
                  <c:v>277.68860384149099</c:v>
                </c:pt>
                <c:pt idx="119862">
                  <c:v>277.69092059676399</c:v>
                </c:pt>
                <c:pt idx="119863">
                  <c:v>277.69323735203801</c:v>
                </c:pt>
                <c:pt idx="119864">
                  <c:v>277.69555410731101</c:v>
                </c:pt>
                <c:pt idx="119865">
                  <c:v>277.69787086258498</c:v>
                </c:pt>
                <c:pt idx="119866">
                  <c:v>277.700187617859</c:v>
                </c:pt>
                <c:pt idx="119867">
                  <c:v>277.702504373132</c:v>
                </c:pt>
                <c:pt idx="119868">
                  <c:v>277.70482112840602</c:v>
                </c:pt>
                <c:pt idx="119869">
                  <c:v>277.70713788367902</c:v>
                </c:pt>
                <c:pt idx="119870">
                  <c:v>277.70945463895299</c:v>
                </c:pt>
                <c:pt idx="119871">
                  <c:v>277.71177139422599</c:v>
                </c:pt>
                <c:pt idx="119872">
                  <c:v>277.71408814950001</c:v>
                </c:pt>
                <c:pt idx="119873">
                  <c:v>277.71640490477301</c:v>
                </c:pt>
                <c:pt idx="119874">
                  <c:v>277.71872166004698</c:v>
                </c:pt>
                <c:pt idx="119875">
                  <c:v>277.72103841531998</c:v>
                </c:pt>
                <c:pt idx="119876">
                  <c:v>277.723355170594</c:v>
                </c:pt>
                <c:pt idx="119877">
                  <c:v>277.725671925867</c:v>
                </c:pt>
                <c:pt idx="119878">
                  <c:v>277.72798868114103</c:v>
                </c:pt>
                <c:pt idx="119879">
                  <c:v>277.73030543641403</c:v>
                </c:pt>
                <c:pt idx="119880">
                  <c:v>277.73262219168799</c:v>
                </c:pt>
                <c:pt idx="119881">
                  <c:v>277.73493894696099</c:v>
                </c:pt>
                <c:pt idx="119882">
                  <c:v>277.73725570223502</c:v>
                </c:pt>
                <c:pt idx="119883">
                  <c:v>277.73957245750802</c:v>
                </c:pt>
                <c:pt idx="119884">
                  <c:v>277.74188921278198</c:v>
                </c:pt>
                <c:pt idx="119885">
                  <c:v>277.74420596805498</c:v>
                </c:pt>
                <c:pt idx="119886">
                  <c:v>277.74652272332901</c:v>
                </c:pt>
                <c:pt idx="119887">
                  <c:v>277.74883947860201</c:v>
                </c:pt>
                <c:pt idx="119888">
                  <c:v>277.75115623387597</c:v>
                </c:pt>
                <c:pt idx="119889">
                  <c:v>277.75347298914897</c:v>
                </c:pt>
                <c:pt idx="119890">
                  <c:v>277.755789744423</c:v>
                </c:pt>
                <c:pt idx="119891">
                  <c:v>277.758106499696</c:v>
                </c:pt>
                <c:pt idx="119892">
                  <c:v>277.76042325497002</c:v>
                </c:pt>
                <c:pt idx="119893">
                  <c:v>277.76274001024302</c:v>
                </c:pt>
                <c:pt idx="119894">
                  <c:v>277.76505676551699</c:v>
                </c:pt>
                <c:pt idx="119895">
                  <c:v>277.76737352078999</c:v>
                </c:pt>
                <c:pt idx="119896">
                  <c:v>277.76969027606401</c:v>
                </c:pt>
                <c:pt idx="119897">
                  <c:v>277.77200703133701</c:v>
                </c:pt>
                <c:pt idx="119898">
                  <c:v>277.77432378661098</c:v>
                </c:pt>
                <c:pt idx="119899">
                  <c:v>277.77664054188398</c:v>
                </c:pt>
                <c:pt idx="119900">
                  <c:v>277.778957297158</c:v>
                </c:pt>
                <c:pt idx="119901">
                  <c:v>277.781274052431</c:v>
                </c:pt>
                <c:pt idx="119902">
                  <c:v>277.78359080770502</c:v>
                </c:pt>
                <c:pt idx="119903">
                  <c:v>277.78590756297802</c:v>
                </c:pt>
                <c:pt idx="119904">
                  <c:v>277.78822431825199</c:v>
                </c:pt>
                <c:pt idx="119905">
                  <c:v>277.79054107352499</c:v>
                </c:pt>
                <c:pt idx="119906">
                  <c:v>277.79285782879901</c:v>
                </c:pt>
                <c:pt idx="119907">
                  <c:v>277.79517458407202</c:v>
                </c:pt>
                <c:pt idx="119908">
                  <c:v>277.79749133934598</c:v>
                </c:pt>
                <c:pt idx="119909">
                  <c:v>277.79980809462</c:v>
                </c:pt>
                <c:pt idx="119910">
                  <c:v>277.802124849893</c:v>
                </c:pt>
                <c:pt idx="119911">
                  <c:v>277.80444160516703</c:v>
                </c:pt>
                <c:pt idx="119912">
                  <c:v>277.80675836044003</c:v>
                </c:pt>
                <c:pt idx="119913">
                  <c:v>277.80907511571399</c:v>
                </c:pt>
                <c:pt idx="119914">
                  <c:v>277.81139187098699</c:v>
                </c:pt>
                <c:pt idx="119915">
                  <c:v>277.81370862626102</c:v>
                </c:pt>
                <c:pt idx="119916">
                  <c:v>277.81602538153402</c:v>
                </c:pt>
                <c:pt idx="119917">
                  <c:v>277.81834213680798</c:v>
                </c:pt>
                <c:pt idx="119918">
                  <c:v>277.82065889208098</c:v>
                </c:pt>
                <c:pt idx="119919">
                  <c:v>277.82297564735501</c:v>
                </c:pt>
                <c:pt idx="119920">
                  <c:v>277.82529240262801</c:v>
                </c:pt>
                <c:pt idx="119921">
                  <c:v>277.82760915790197</c:v>
                </c:pt>
                <c:pt idx="119922">
                  <c:v>277.82992591317497</c:v>
                </c:pt>
                <c:pt idx="119923">
                  <c:v>277.832242668449</c:v>
                </c:pt>
                <c:pt idx="119924">
                  <c:v>277.834559423722</c:v>
                </c:pt>
                <c:pt idx="119925">
                  <c:v>277.83687617899602</c:v>
                </c:pt>
                <c:pt idx="119926">
                  <c:v>277.83919293426902</c:v>
                </c:pt>
                <c:pt idx="119927">
                  <c:v>277.84150968954299</c:v>
                </c:pt>
                <c:pt idx="119928">
                  <c:v>277.84382644481599</c:v>
                </c:pt>
                <c:pt idx="119929">
                  <c:v>277.84614320009001</c:v>
                </c:pt>
                <c:pt idx="119930">
                  <c:v>277.84845995536301</c:v>
                </c:pt>
                <c:pt idx="119931">
                  <c:v>277.85077671063698</c:v>
                </c:pt>
                <c:pt idx="119932">
                  <c:v>277.85309346590998</c:v>
                </c:pt>
                <c:pt idx="119933">
                  <c:v>277.855410221184</c:v>
                </c:pt>
                <c:pt idx="119934">
                  <c:v>277.857726976457</c:v>
                </c:pt>
                <c:pt idx="119935">
                  <c:v>277.86004373173103</c:v>
                </c:pt>
                <c:pt idx="119936">
                  <c:v>277.86236048700403</c:v>
                </c:pt>
                <c:pt idx="119937">
                  <c:v>277.86467724227799</c:v>
                </c:pt>
                <c:pt idx="119938">
                  <c:v>277.86699399755099</c:v>
                </c:pt>
                <c:pt idx="119939">
                  <c:v>277.86931075282502</c:v>
                </c:pt>
                <c:pt idx="119940">
                  <c:v>277.87162750809802</c:v>
                </c:pt>
                <c:pt idx="119941">
                  <c:v>277.87394426337198</c:v>
                </c:pt>
                <c:pt idx="119942">
                  <c:v>277.87626101864498</c:v>
                </c:pt>
                <c:pt idx="119943">
                  <c:v>277.87857777391901</c:v>
                </c:pt>
                <c:pt idx="119944">
                  <c:v>277.88089452919201</c:v>
                </c:pt>
                <c:pt idx="119945">
                  <c:v>277.88321128446597</c:v>
                </c:pt>
                <c:pt idx="119946">
                  <c:v>277.88552803973897</c:v>
                </c:pt>
                <c:pt idx="119947">
                  <c:v>277.887844795013</c:v>
                </c:pt>
                <c:pt idx="119948">
                  <c:v>277.890161550286</c:v>
                </c:pt>
                <c:pt idx="119949">
                  <c:v>277.89247830556002</c:v>
                </c:pt>
                <c:pt idx="119950">
                  <c:v>277.89479506083399</c:v>
                </c:pt>
                <c:pt idx="119951">
                  <c:v>277.89711181610699</c:v>
                </c:pt>
                <c:pt idx="119952">
                  <c:v>277.89942857138101</c:v>
                </c:pt>
                <c:pt idx="119953">
                  <c:v>277.90174532665401</c:v>
                </c:pt>
                <c:pt idx="119954">
                  <c:v>277.90406208192798</c:v>
                </c:pt>
                <c:pt idx="119955">
                  <c:v>277.90637883720098</c:v>
                </c:pt>
                <c:pt idx="119956">
                  <c:v>277.908695592475</c:v>
                </c:pt>
                <c:pt idx="119957">
                  <c:v>277.911012347748</c:v>
                </c:pt>
                <c:pt idx="119958">
                  <c:v>277.91332910302202</c:v>
                </c:pt>
                <c:pt idx="119959">
                  <c:v>277.91564585829502</c:v>
                </c:pt>
                <c:pt idx="119960">
                  <c:v>277.91796261356899</c:v>
                </c:pt>
                <c:pt idx="119961">
                  <c:v>277.92027936884199</c:v>
                </c:pt>
                <c:pt idx="119962">
                  <c:v>277.92259612411601</c:v>
                </c:pt>
                <c:pt idx="119963">
                  <c:v>277.92491287938901</c:v>
                </c:pt>
                <c:pt idx="119964">
                  <c:v>277.92722963466298</c:v>
                </c:pt>
                <c:pt idx="119965">
                  <c:v>277.92954638993598</c:v>
                </c:pt>
                <c:pt idx="119966">
                  <c:v>277.93186314521</c:v>
                </c:pt>
                <c:pt idx="119967">
                  <c:v>277.934179900483</c:v>
                </c:pt>
                <c:pt idx="119968">
                  <c:v>277.93649665575703</c:v>
                </c:pt>
                <c:pt idx="119969">
                  <c:v>277.93881341103003</c:v>
                </c:pt>
                <c:pt idx="119970">
                  <c:v>277.94113016630399</c:v>
                </c:pt>
                <c:pt idx="119971">
                  <c:v>277.94344692157699</c:v>
                </c:pt>
                <c:pt idx="119972">
                  <c:v>277.94576367685102</c:v>
                </c:pt>
                <c:pt idx="119973">
                  <c:v>277.94808043212402</c:v>
                </c:pt>
                <c:pt idx="119974">
                  <c:v>277.95039718739798</c:v>
                </c:pt>
                <c:pt idx="119975">
                  <c:v>277.95271394267098</c:v>
                </c:pt>
                <c:pt idx="119976">
                  <c:v>277.95503069794501</c:v>
                </c:pt>
                <c:pt idx="119977">
                  <c:v>277.95734745321801</c:v>
                </c:pt>
                <c:pt idx="119978">
                  <c:v>277.95966420849197</c:v>
                </c:pt>
                <c:pt idx="119979">
                  <c:v>277.96198096376497</c:v>
                </c:pt>
                <c:pt idx="119980">
                  <c:v>277.964297719039</c:v>
                </c:pt>
                <c:pt idx="119981">
                  <c:v>277.966614474312</c:v>
                </c:pt>
                <c:pt idx="119982">
                  <c:v>277.96893122958602</c:v>
                </c:pt>
                <c:pt idx="119983">
                  <c:v>277.97124798485902</c:v>
                </c:pt>
                <c:pt idx="119984">
                  <c:v>277.97356474013299</c:v>
                </c:pt>
                <c:pt idx="119985">
                  <c:v>277.97588149540599</c:v>
                </c:pt>
                <c:pt idx="119986">
                  <c:v>277.97819825068001</c:v>
                </c:pt>
                <c:pt idx="119987">
                  <c:v>277.98051500595301</c:v>
                </c:pt>
                <c:pt idx="119988">
                  <c:v>277.98283176122698</c:v>
                </c:pt>
                <c:pt idx="119989">
                  <c:v>277.98514851649998</c:v>
                </c:pt>
                <c:pt idx="119990">
                  <c:v>277.987465271774</c:v>
                </c:pt>
                <c:pt idx="119991">
                  <c:v>277.989782027047</c:v>
                </c:pt>
                <c:pt idx="119992">
                  <c:v>277.99209878232102</c:v>
                </c:pt>
                <c:pt idx="119993">
                  <c:v>277.99441553759499</c:v>
                </c:pt>
                <c:pt idx="119994">
                  <c:v>277.99673229286799</c:v>
                </c:pt>
                <c:pt idx="119995">
                  <c:v>277.99904904814201</c:v>
                </c:pt>
                <c:pt idx="119996">
                  <c:v>278.00136580341501</c:v>
                </c:pt>
                <c:pt idx="119997">
                  <c:v>278.00368255868898</c:v>
                </c:pt>
                <c:pt idx="119998">
                  <c:v>278.00599931396198</c:v>
                </c:pt>
                <c:pt idx="119999">
                  <c:v>278.008316069236</c:v>
                </c:pt>
                <c:pt idx="120000">
                  <c:v>278.010632824509</c:v>
                </c:pt>
                <c:pt idx="120001">
                  <c:v>278.01294957978303</c:v>
                </c:pt>
                <c:pt idx="120002">
                  <c:v>278.01526633505603</c:v>
                </c:pt>
                <c:pt idx="120003">
                  <c:v>278.01758309032999</c:v>
                </c:pt>
                <c:pt idx="120004">
                  <c:v>278.01989984560299</c:v>
                </c:pt>
                <c:pt idx="120005">
                  <c:v>278.02221660087702</c:v>
                </c:pt>
                <c:pt idx="120006">
                  <c:v>278.02453335615002</c:v>
                </c:pt>
                <c:pt idx="120007">
                  <c:v>278.02685011142398</c:v>
                </c:pt>
                <c:pt idx="120008">
                  <c:v>278.02916686669698</c:v>
                </c:pt>
                <c:pt idx="120009">
                  <c:v>278.03148362197101</c:v>
                </c:pt>
                <c:pt idx="120010">
                  <c:v>278.03380037724401</c:v>
                </c:pt>
                <c:pt idx="120011">
                  <c:v>278.03611713251797</c:v>
                </c:pt>
                <c:pt idx="120012">
                  <c:v>278.03843388779097</c:v>
                </c:pt>
                <c:pt idx="120013">
                  <c:v>278.040750643065</c:v>
                </c:pt>
                <c:pt idx="120014">
                  <c:v>278.043067398338</c:v>
                </c:pt>
                <c:pt idx="120015">
                  <c:v>278.04538415361202</c:v>
                </c:pt>
                <c:pt idx="120016">
                  <c:v>278.04770090888502</c:v>
                </c:pt>
                <c:pt idx="120017">
                  <c:v>278.05001766415899</c:v>
                </c:pt>
                <c:pt idx="120018">
                  <c:v>278.05233441943199</c:v>
                </c:pt>
                <c:pt idx="120019">
                  <c:v>278.05465117470601</c:v>
                </c:pt>
                <c:pt idx="120020">
                  <c:v>278.05696792997901</c:v>
                </c:pt>
                <c:pt idx="120021">
                  <c:v>278.05928468525298</c:v>
                </c:pt>
                <c:pt idx="120022">
                  <c:v>278.06160144052598</c:v>
                </c:pt>
                <c:pt idx="120023">
                  <c:v>278.0639181958</c:v>
                </c:pt>
                <c:pt idx="120024">
                  <c:v>278.066234951073</c:v>
                </c:pt>
                <c:pt idx="120025">
                  <c:v>278.06855170634702</c:v>
                </c:pt>
                <c:pt idx="120026">
                  <c:v>278.07086846162002</c:v>
                </c:pt>
                <c:pt idx="120027">
                  <c:v>278.07318521689399</c:v>
                </c:pt>
                <c:pt idx="120028">
                  <c:v>278.07550197216699</c:v>
                </c:pt>
                <c:pt idx="120029">
                  <c:v>278.07781872744101</c:v>
                </c:pt>
                <c:pt idx="120030">
                  <c:v>278.08013548271401</c:v>
                </c:pt>
                <c:pt idx="120031">
                  <c:v>278.08245223798798</c:v>
                </c:pt>
                <c:pt idx="120032">
                  <c:v>278.08476899326098</c:v>
                </c:pt>
                <c:pt idx="120033">
                  <c:v>278.087085748535</c:v>
                </c:pt>
                <c:pt idx="120034">
                  <c:v>278.089402503808</c:v>
                </c:pt>
                <c:pt idx="120035">
                  <c:v>278.09171925908203</c:v>
                </c:pt>
                <c:pt idx="120036">
                  <c:v>278.09403601435599</c:v>
                </c:pt>
                <c:pt idx="120037">
                  <c:v>278.09635276962899</c:v>
                </c:pt>
                <c:pt idx="120038">
                  <c:v>278.09866952490302</c:v>
                </c:pt>
                <c:pt idx="120039">
                  <c:v>278.10098628017602</c:v>
                </c:pt>
                <c:pt idx="120040">
                  <c:v>278.10330303544998</c:v>
                </c:pt>
                <c:pt idx="120041">
                  <c:v>278.10561979072298</c:v>
                </c:pt>
                <c:pt idx="120042">
                  <c:v>278.10793654599701</c:v>
                </c:pt>
                <c:pt idx="120043">
                  <c:v>278.11025330127001</c:v>
                </c:pt>
                <c:pt idx="120044">
                  <c:v>278.11257005654397</c:v>
                </c:pt>
                <c:pt idx="120045">
                  <c:v>278.11488681181697</c:v>
                </c:pt>
                <c:pt idx="120046">
                  <c:v>278.117203567091</c:v>
                </c:pt>
                <c:pt idx="120047">
                  <c:v>278.119520322364</c:v>
                </c:pt>
                <c:pt idx="120048">
                  <c:v>278.12183707763802</c:v>
                </c:pt>
                <c:pt idx="120049">
                  <c:v>278.12415383291102</c:v>
                </c:pt>
                <c:pt idx="120050">
                  <c:v>278.12647058818499</c:v>
                </c:pt>
                <c:pt idx="120051">
                  <c:v>278.12878734345799</c:v>
                </c:pt>
                <c:pt idx="120052">
                  <c:v>278.13110409873201</c:v>
                </c:pt>
                <c:pt idx="120053">
                  <c:v>278.13342085400501</c:v>
                </c:pt>
                <c:pt idx="120054">
                  <c:v>278.13573760927898</c:v>
                </c:pt>
                <c:pt idx="120055">
                  <c:v>278.13805436455198</c:v>
                </c:pt>
                <c:pt idx="120056">
                  <c:v>278.140371119826</c:v>
                </c:pt>
                <c:pt idx="120057">
                  <c:v>278.142687875099</c:v>
                </c:pt>
                <c:pt idx="120058">
                  <c:v>278.14500463037302</c:v>
                </c:pt>
                <c:pt idx="120059">
                  <c:v>278.14732138564602</c:v>
                </c:pt>
                <c:pt idx="120060">
                  <c:v>278.14963814091999</c:v>
                </c:pt>
                <c:pt idx="120061">
                  <c:v>278.15195489619299</c:v>
                </c:pt>
                <c:pt idx="120062">
                  <c:v>278.15427165146701</c:v>
                </c:pt>
                <c:pt idx="120063">
                  <c:v>278.15658840674001</c:v>
                </c:pt>
                <c:pt idx="120064">
                  <c:v>278.15890516201398</c:v>
                </c:pt>
                <c:pt idx="120065">
                  <c:v>278.16122191728698</c:v>
                </c:pt>
                <c:pt idx="120066">
                  <c:v>278.163538672561</c:v>
                </c:pt>
                <c:pt idx="120067">
                  <c:v>278.165855427834</c:v>
                </c:pt>
                <c:pt idx="120068">
                  <c:v>278.16817218310803</c:v>
                </c:pt>
                <c:pt idx="120069">
                  <c:v>278.17048893838103</c:v>
                </c:pt>
                <c:pt idx="120070">
                  <c:v>278.17280569365499</c:v>
                </c:pt>
                <c:pt idx="120071">
                  <c:v>278.17512244892799</c:v>
                </c:pt>
                <c:pt idx="120072">
                  <c:v>278.17743920420202</c:v>
                </c:pt>
                <c:pt idx="120073">
                  <c:v>278.17975595947502</c:v>
                </c:pt>
                <c:pt idx="120074">
                  <c:v>278.18207271474898</c:v>
                </c:pt>
                <c:pt idx="120075">
                  <c:v>278.18438947002198</c:v>
                </c:pt>
                <c:pt idx="120076">
                  <c:v>278.18670622529601</c:v>
                </c:pt>
                <c:pt idx="120077">
                  <c:v>278.18902298056901</c:v>
                </c:pt>
                <c:pt idx="120078">
                  <c:v>278.19133973584297</c:v>
                </c:pt>
                <c:pt idx="120079">
                  <c:v>278.193656491117</c:v>
                </c:pt>
                <c:pt idx="120080">
                  <c:v>278.19597324639</c:v>
                </c:pt>
                <c:pt idx="120081">
                  <c:v>278.19829000166402</c:v>
                </c:pt>
                <c:pt idx="120082">
                  <c:v>278.20060675693702</c:v>
                </c:pt>
                <c:pt idx="120083">
                  <c:v>278.20292351221099</c:v>
                </c:pt>
                <c:pt idx="120084">
                  <c:v>278.20524026748399</c:v>
                </c:pt>
                <c:pt idx="120085">
                  <c:v>278.20755702275801</c:v>
                </c:pt>
                <c:pt idx="120086">
                  <c:v>278.20987377803101</c:v>
                </c:pt>
                <c:pt idx="120087">
                  <c:v>278.21219053330498</c:v>
                </c:pt>
                <c:pt idx="120088">
                  <c:v>278.21450728857798</c:v>
                </c:pt>
                <c:pt idx="120089">
                  <c:v>278.216824043852</c:v>
                </c:pt>
                <c:pt idx="120090">
                  <c:v>278.219140799125</c:v>
                </c:pt>
                <c:pt idx="120091">
                  <c:v>278.22145755439902</c:v>
                </c:pt>
                <c:pt idx="120092">
                  <c:v>278.22377430967202</c:v>
                </c:pt>
                <c:pt idx="120093">
                  <c:v>278.22609106494599</c:v>
                </c:pt>
                <c:pt idx="120094">
                  <c:v>278.22840782021899</c:v>
                </c:pt>
                <c:pt idx="120095">
                  <c:v>278.23072457549301</c:v>
                </c:pt>
                <c:pt idx="120096">
                  <c:v>278.23304133076601</c:v>
                </c:pt>
                <c:pt idx="120097">
                  <c:v>278.23535808603998</c:v>
                </c:pt>
                <c:pt idx="120098">
                  <c:v>278.23767484131298</c:v>
                </c:pt>
                <c:pt idx="120099">
                  <c:v>278.239991596587</c:v>
                </c:pt>
                <c:pt idx="120100">
                  <c:v>278.24230835186</c:v>
                </c:pt>
                <c:pt idx="120101">
                  <c:v>278.24462510713403</c:v>
                </c:pt>
                <c:pt idx="120102">
                  <c:v>278.24694186240703</c:v>
                </c:pt>
                <c:pt idx="120103">
                  <c:v>278.24925861768099</c:v>
                </c:pt>
                <c:pt idx="120104">
                  <c:v>278.25157537295399</c:v>
                </c:pt>
                <c:pt idx="120105">
                  <c:v>278.25389212822802</c:v>
                </c:pt>
                <c:pt idx="120106">
                  <c:v>278.25620888350102</c:v>
                </c:pt>
                <c:pt idx="120107">
                  <c:v>278.25852563877498</c:v>
                </c:pt>
                <c:pt idx="120108">
                  <c:v>278.26084239404798</c:v>
                </c:pt>
                <c:pt idx="120109">
                  <c:v>278.26315914932201</c:v>
                </c:pt>
                <c:pt idx="120110">
                  <c:v>278.26547590459501</c:v>
                </c:pt>
                <c:pt idx="120111">
                  <c:v>278.26779265986897</c:v>
                </c:pt>
                <c:pt idx="120112">
                  <c:v>278.27010941514197</c:v>
                </c:pt>
                <c:pt idx="120113">
                  <c:v>278.272426170416</c:v>
                </c:pt>
                <c:pt idx="120114">
                  <c:v>278.274742925689</c:v>
                </c:pt>
                <c:pt idx="120115">
                  <c:v>278.27705968096302</c:v>
                </c:pt>
                <c:pt idx="120116">
                  <c:v>278.27937643623602</c:v>
                </c:pt>
                <c:pt idx="120117">
                  <c:v>278.28169319150999</c:v>
                </c:pt>
                <c:pt idx="120118">
                  <c:v>278.28400994678299</c:v>
                </c:pt>
                <c:pt idx="120119">
                  <c:v>278.28632670205701</c:v>
                </c:pt>
                <c:pt idx="120120">
                  <c:v>278.28864345733001</c:v>
                </c:pt>
                <c:pt idx="120121">
                  <c:v>278.29096021260398</c:v>
                </c:pt>
                <c:pt idx="120122">
                  <c:v>278.293276967878</c:v>
                </c:pt>
                <c:pt idx="120123">
                  <c:v>278.295593723151</c:v>
                </c:pt>
                <c:pt idx="120124">
                  <c:v>278.29791047842502</c:v>
                </c:pt>
                <c:pt idx="120125">
                  <c:v>278.30022723369802</c:v>
                </c:pt>
                <c:pt idx="120126">
                  <c:v>278.30254398897199</c:v>
                </c:pt>
                <c:pt idx="120127">
                  <c:v>278.30486074424499</c:v>
                </c:pt>
                <c:pt idx="120128">
                  <c:v>278.30717749951901</c:v>
                </c:pt>
                <c:pt idx="120129">
                  <c:v>278.30949425479201</c:v>
                </c:pt>
                <c:pt idx="120130">
                  <c:v>278.31181101006598</c:v>
                </c:pt>
                <c:pt idx="120131">
                  <c:v>278.31412776533898</c:v>
                </c:pt>
                <c:pt idx="120132">
                  <c:v>278.316444520613</c:v>
                </c:pt>
                <c:pt idx="120133">
                  <c:v>278.318761275886</c:v>
                </c:pt>
                <c:pt idx="120134">
                  <c:v>278.32107803116003</c:v>
                </c:pt>
                <c:pt idx="120135">
                  <c:v>278.32339478643303</c:v>
                </c:pt>
                <c:pt idx="120136">
                  <c:v>278.32571154170699</c:v>
                </c:pt>
                <c:pt idx="120137">
                  <c:v>278.32802829697999</c:v>
                </c:pt>
                <c:pt idx="120138">
                  <c:v>278.33034505225402</c:v>
                </c:pt>
                <c:pt idx="120139">
                  <c:v>278.33266180752702</c:v>
                </c:pt>
                <c:pt idx="120140">
                  <c:v>278.33497856280098</c:v>
                </c:pt>
                <c:pt idx="120141">
                  <c:v>278.33729531807398</c:v>
                </c:pt>
                <c:pt idx="120142">
                  <c:v>278.33961207334801</c:v>
                </c:pt>
                <c:pt idx="120143">
                  <c:v>278.34192882862101</c:v>
                </c:pt>
                <c:pt idx="120144">
                  <c:v>278.34424558389497</c:v>
                </c:pt>
                <c:pt idx="120145">
                  <c:v>278.34656233916797</c:v>
                </c:pt>
                <c:pt idx="120146">
                  <c:v>278.348879094442</c:v>
                </c:pt>
                <c:pt idx="120147">
                  <c:v>278.351195849715</c:v>
                </c:pt>
                <c:pt idx="120148">
                  <c:v>278.35351260498902</c:v>
                </c:pt>
                <c:pt idx="120149">
                  <c:v>278.35582936026202</c:v>
                </c:pt>
                <c:pt idx="120150">
                  <c:v>278.35814611553599</c:v>
                </c:pt>
                <c:pt idx="120151">
                  <c:v>278.36046287080899</c:v>
                </c:pt>
                <c:pt idx="120152">
                  <c:v>278.36277962608301</c:v>
                </c:pt>
                <c:pt idx="120153">
                  <c:v>278.36509638135601</c:v>
                </c:pt>
                <c:pt idx="120154">
                  <c:v>278.36741313662998</c:v>
                </c:pt>
                <c:pt idx="120155">
                  <c:v>278.36972989190298</c:v>
                </c:pt>
                <c:pt idx="120156">
                  <c:v>278.372046647177</c:v>
                </c:pt>
                <c:pt idx="120157">
                  <c:v>278.37436340245</c:v>
                </c:pt>
                <c:pt idx="120158">
                  <c:v>278.37668015772402</c:v>
                </c:pt>
                <c:pt idx="120159">
                  <c:v>278.37899691299702</c:v>
                </c:pt>
                <c:pt idx="120160">
                  <c:v>278.38131366827099</c:v>
                </c:pt>
                <c:pt idx="120161">
                  <c:v>278.38363042354399</c:v>
                </c:pt>
                <c:pt idx="120162">
                  <c:v>278.38594717881801</c:v>
                </c:pt>
                <c:pt idx="120163">
                  <c:v>278.38826393409101</c:v>
                </c:pt>
                <c:pt idx="120164">
                  <c:v>278.39058068936498</c:v>
                </c:pt>
                <c:pt idx="120165">
                  <c:v>278.392897444639</c:v>
                </c:pt>
                <c:pt idx="120166">
                  <c:v>278.395214199912</c:v>
                </c:pt>
                <c:pt idx="120167">
                  <c:v>278.39753095518603</c:v>
                </c:pt>
                <c:pt idx="120168">
                  <c:v>278.39984771045903</c:v>
                </c:pt>
                <c:pt idx="120169">
                  <c:v>278.40216446573299</c:v>
                </c:pt>
                <c:pt idx="120170">
                  <c:v>278.40448122100599</c:v>
                </c:pt>
                <c:pt idx="120171">
                  <c:v>278.40679797628002</c:v>
                </c:pt>
                <c:pt idx="120172">
                  <c:v>278.40911473155302</c:v>
                </c:pt>
                <c:pt idx="120173">
                  <c:v>278.41143148682698</c:v>
                </c:pt>
                <c:pt idx="120174">
                  <c:v>278.41374824209998</c:v>
                </c:pt>
                <c:pt idx="120175">
                  <c:v>278.41606499737401</c:v>
                </c:pt>
                <c:pt idx="120176">
                  <c:v>278.41838175264701</c:v>
                </c:pt>
                <c:pt idx="120177">
                  <c:v>278.42069850792097</c:v>
                </c:pt>
                <c:pt idx="120178">
                  <c:v>278.42301526319397</c:v>
                </c:pt>
                <c:pt idx="120179">
                  <c:v>278.425332018468</c:v>
                </c:pt>
                <c:pt idx="120180">
                  <c:v>278.427648773741</c:v>
                </c:pt>
                <c:pt idx="120181">
                  <c:v>278.42996552901502</c:v>
                </c:pt>
                <c:pt idx="120182">
                  <c:v>278.43228228428802</c:v>
                </c:pt>
                <c:pt idx="120183">
                  <c:v>278.43459903956199</c:v>
                </c:pt>
                <c:pt idx="120184">
                  <c:v>278.43691579483499</c:v>
                </c:pt>
                <c:pt idx="120185">
                  <c:v>278.43923255010901</c:v>
                </c:pt>
                <c:pt idx="120186">
                  <c:v>278.44154930538201</c:v>
                </c:pt>
                <c:pt idx="120187">
                  <c:v>278.44386606065598</c:v>
                </c:pt>
                <c:pt idx="120188">
                  <c:v>278.44618281592898</c:v>
                </c:pt>
                <c:pt idx="120189">
                  <c:v>278.448499571203</c:v>
                </c:pt>
                <c:pt idx="120190">
                  <c:v>278.450816326476</c:v>
                </c:pt>
                <c:pt idx="120191">
                  <c:v>278.45313308175002</c:v>
                </c:pt>
                <c:pt idx="120192">
                  <c:v>278.45544983702302</c:v>
                </c:pt>
                <c:pt idx="120193">
                  <c:v>278.45776659229699</c:v>
                </c:pt>
                <c:pt idx="120194">
                  <c:v>278.46008334756999</c:v>
                </c:pt>
                <c:pt idx="120195">
                  <c:v>278.46240010284401</c:v>
                </c:pt>
                <c:pt idx="120196">
                  <c:v>278.46471685811701</c:v>
                </c:pt>
                <c:pt idx="120197">
                  <c:v>278.46703361339098</c:v>
                </c:pt>
                <c:pt idx="120198">
                  <c:v>278.46935036866398</c:v>
                </c:pt>
                <c:pt idx="120199">
                  <c:v>278.471667123938</c:v>
                </c:pt>
                <c:pt idx="120200">
                  <c:v>278.473983879211</c:v>
                </c:pt>
                <c:pt idx="120201">
                  <c:v>278.47630063448503</c:v>
                </c:pt>
                <c:pt idx="120202">
                  <c:v>278.47861738975803</c:v>
                </c:pt>
                <c:pt idx="120203">
                  <c:v>278.48093414503199</c:v>
                </c:pt>
                <c:pt idx="120204">
                  <c:v>278.48325090030499</c:v>
                </c:pt>
                <c:pt idx="120205">
                  <c:v>278.48556765557902</c:v>
                </c:pt>
                <c:pt idx="120206">
                  <c:v>278.48788441085298</c:v>
                </c:pt>
                <c:pt idx="120207">
                  <c:v>278.49020116612598</c:v>
                </c:pt>
                <c:pt idx="120208">
                  <c:v>278.49251792140001</c:v>
                </c:pt>
                <c:pt idx="120209">
                  <c:v>278.49483467667301</c:v>
                </c:pt>
                <c:pt idx="120210">
                  <c:v>278.49715143194697</c:v>
                </c:pt>
                <c:pt idx="120211">
                  <c:v>278.49946818721997</c:v>
                </c:pt>
                <c:pt idx="120212">
                  <c:v>278.501784942494</c:v>
                </c:pt>
                <c:pt idx="120213">
                  <c:v>278.504101697767</c:v>
                </c:pt>
                <c:pt idx="120214">
                  <c:v>278.50641845304102</c:v>
                </c:pt>
                <c:pt idx="120215">
                  <c:v>278.50873520831402</c:v>
                </c:pt>
                <c:pt idx="120216">
                  <c:v>278.51105196358799</c:v>
                </c:pt>
                <c:pt idx="120217">
                  <c:v>278.51336871886099</c:v>
                </c:pt>
                <c:pt idx="120218">
                  <c:v>278.51568547413501</c:v>
                </c:pt>
                <c:pt idx="120219">
                  <c:v>278.51800222940801</c:v>
                </c:pt>
                <c:pt idx="120220">
                  <c:v>278.52031898468198</c:v>
                </c:pt>
                <c:pt idx="120221">
                  <c:v>278.52263573995498</c:v>
                </c:pt>
                <c:pt idx="120222">
                  <c:v>278.524952495229</c:v>
                </c:pt>
                <c:pt idx="120223">
                  <c:v>278.527269250502</c:v>
                </c:pt>
                <c:pt idx="120224">
                  <c:v>278.52958600577603</c:v>
                </c:pt>
                <c:pt idx="120225">
                  <c:v>278.53190276104903</c:v>
                </c:pt>
                <c:pt idx="120226">
                  <c:v>278.53421951632299</c:v>
                </c:pt>
                <c:pt idx="120227">
                  <c:v>278.53653627159599</c:v>
                </c:pt>
                <c:pt idx="120228">
                  <c:v>278.53885302687002</c:v>
                </c:pt>
                <c:pt idx="120229">
                  <c:v>278.54116978214302</c:v>
                </c:pt>
                <c:pt idx="120230">
                  <c:v>278.54348653741698</c:v>
                </c:pt>
                <c:pt idx="120231">
                  <c:v>278.54580329268998</c:v>
                </c:pt>
                <c:pt idx="120232">
                  <c:v>278.54812004796401</c:v>
                </c:pt>
                <c:pt idx="120233">
                  <c:v>278.55043680323701</c:v>
                </c:pt>
                <c:pt idx="120234">
                  <c:v>278.55275355851097</c:v>
                </c:pt>
                <c:pt idx="120235">
                  <c:v>278.55507031378397</c:v>
                </c:pt>
                <c:pt idx="120236">
                  <c:v>278.557387069058</c:v>
                </c:pt>
                <c:pt idx="120237">
                  <c:v>278.559703824331</c:v>
                </c:pt>
                <c:pt idx="120238">
                  <c:v>278.56202057960502</c:v>
                </c:pt>
                <c:pt idx="120239">
                  <c:v>278.56433733487802</c:v>
                </c:pt>
                <c:pt idx="120240">
                  <c:v>278.56665409015199</c:v>
                </c:pt>
                <c:pt idx="120241">
                  <c:v>278.56897084542499</c:v>
                </c:pt>
                <c:pt idx="120242">
                  <c:v>278.57128760069901</c:v>
                </c:pt>
                <c:pt idx="120243">
                  <c:v>278.57360435597201</c:v>
                </c:pt>
                <c:pt idx="120244">
                  <c:v>278.57592111124598</c:v>
                </c:pt>
                <c:pt idx="120245">
                  <c:v>278.57823786651898</c:v>
                </c:pt>
                <c:pt idx="120246">
                  <c:v>278.580554621793</c:v>
                </c:pt>
                <c:pt idx="120247">
                  <c:v>278.582871377066</c:v>
                </c:pt>
                <c:pt idx="120248">
                  <c:v>278.58518813234002</c:v>
                </c:pt>
                <c:pt idx="120249">
                  <c:v>278.58750488761399</c:v>
                </c:pt>
                <c:pt idx="120250">
                  <c:v>278.58982164288699</c:v>
                </c:pt>
                <c:pt idx="120251">
                  <c:v>278.59213839816101</c:v>
                </c:pt>
                <c:pt idx="120252">
                  <c:v>278.59445515343401</c:v>
                </c:pt>
                <c:pt idx="120253">
                  <c:v>278.59677190870798</c:v>
                </c:pt>
                <c:pt idx="120254">
                  <c:v>278.59908866398098</c:v>
                </c:pt>
                <c:pt idx="120255">
                  <c:v>278.601405419255</c:v>
                </c:pt>
                <c:pt idx="120256">
                  <c:v>278.603722174528</c:v>
                </c:pt>
                <c:pt idx="120257">
                  <c:v>278.60603892980203</c:v>
                </c:pt>
                <c:pt idx="120258">
                  <c:v>278.60835568507503</c:v>
                </c:pt>
                <c:pt idx="120259">
                  <c:v>278.61067244034899</c:v>
                </c:pt>
                <c:pt idx="120260">
                  <c:v>278.61298919562199</c:v>
                </c:pt>
                <c:pt idx="120261">
                  <c:v>278.61530595089602</c:v>
                </c:pt>
                <c:pt idx="120262">
                  <c:v>278.61762270616902</c:v>
                </c:pt>
                <c:pt idx="120263">
                  <c:v>278.61993946144298</c:v>
                </c:pt>
                <c:pt idx="120264">
                  <c:v>278.62225621671598</c:v>
                </c:pt>
                <c:pt idx="120265">
                  <c:v>278.62457297199001</c:v>
                </c:pt>
                <c:pt idx="120266">
                  <c:v>278.62688972726301</c:v>
                </c:pt>
                <c:pt idx="120267">
                  <c:v>278.62920648253697</c:v>
                </c:pt>
                <c:pt idx="120268">
                  <c:v>278.63152323780997</c:v>
                </c:pt>
                <c:pt idx="120269">
                  <c:v>278.633839993084</c:v>
                </c:pt>
                <c:pt idx="120270">
                  <c:v>278.636156748357</c:v>
                </c:pt>
                <c:pt idx="120271">
                  <c:v>278.63847350363102</c:v>
                </c:pt>
                <c:pt idx="120272">
                  <c:v>278.64079025890402</c:v>
                </c:pt>
                <c:pt idx="120273">
                  <c:v>278.64310701417799</c:v>
                </c:pt>
                <c:pt idx="120274">
                  <c:v>278.64542376945099</c:v>
                </c:pt>
                <c:pt idx="120275">
                  <c:v>278.64774052472501</c:v>
                </c:pt>
                <c:pt idx="120276">
                  <c:v>278.65005727999801</c:v>
                </c:pt>
                <c:pt idx="120277">
                  <c:v>278.65237403527198</c:v>
                </c:pt>
                <c:pt idx="120278">
                  <c:v>278.65469079054498</c:v>
                </c:pt>
                <c:pt idx="120279">
                  <c:v>278.657007545819</c:v>
                </c:pt>
                <c:pt idx="120280">
                  <c:v>278.659324301092</c:v>
                </c:pt>
                <c:pt idx="120281">
                  <c:v>278.66164105636602</c:v>
                </c:pt>
                <c:pt idx="120282">
                  <c:v>278.66395781163902</c:v>
                </c:pt>
                <c:pt idx="120283">
                  <c:v>278.66627456691299</c:v>
                </c:pt>
                <c:pt idx="120284">
                  <c:v>278.66859132218599</c:v>
                </c:pt>
                <c:pt idx="120285">
                  <c:v>278.67090807746001</c:v>
                </c:pt>
                <c:pt idx="120286">
                  <c:v>278.67322483273301</c:v>
                </c:pt>
                <c:pt idx="120287">
                  <c:v>278.67554158800698</c:v>
                </c:pt>
                <c:pt idx="120288">
                  <c:v>278.67785834327998</c:v>
                </c:pt>
                <c:pt idx="120289">
                  <c:v>278.680175098554</c:v>
                </c:pt>
                <c:pt idx="120290">
                  <c:v>278.682491853827</c:v>
                </c:pt>
                <c:pt idx="120291">
                  <c:v>278.68480860910103</c:v>
                </c:pt>
                <c:pt idx="120292">
                  <c:v>278.68712536437499</c:v>
                </c:pt>
                <c:pt idx="120293">
                  <c:v>278.68944211964799</c:v>
                </c:pt>
                <c:pt idx="120294">
                  <c:v>278.69175887492202</c:v>
                </c:pt>
                <c:pt idx="120295">
                  <c:v>278.69407563019502</c:v>
                </c:pt>
                <c:pt idx="120296">
                  <c:v>278.69639238546898</c:v>
                </c:pt>
                <c:pt idx="120297">
                  <c:v>278.69870914074198</c:v>
                </c:pt>
                <c:pt idx="120298">
                  <c:v>278.70102589601601</c:v>
                </c:pt>
                <c:pt idx="120299">
                  <c:v>278.70334265128901</c:v>
                </c:pt>
                <c:pt idx="120300">
                  <c:v>278.70565940656297</c:v>
                </c:pt>
                <c:pt idx="120301">
                  <c:v>278.70797616183597</c:v>
                </c:pt>
                <c:pt idx="120302">
                  <c:v>278.71029291711</c:v>
                </c:pt>
                <c:pt idx="120303">
                  <c:v>278.712609672383</c:v>
                </c:pt>
                <c:pt idx="120304">
                  <c:v>278.71492642765702</c:v>
                </c:pt>
                <c:pt idx="120305">
                  <c:v>278.71724318293002</c:v>
                </c:pt>
                <c:pt idx="120306">
                  <c:v>278.71955993820399</c:v>
                </c:pt>
                <c:pt idx="120307">
                  <c:v>278.72187669347699</c:v>
                </c:pt>
                <c:pt idx="120308">
                  <c:v>278.72419344875101</c:v>
                </c:pt>
                <c:pt idx="120309">
                  <c:v>278.72651020402401</c:v>
                </c:pt>
                <c:pt idx="120310">
                  <c:v>278.72882695929798</c:v>
                </c:pt>
                <c:pt idx="120311">
                  <c:v>278.73114371457098</c:v>
                </c:pt>
                <c:pt idx="120312">
                  <c:v>278.733460469845</c:v>
                </c:pt>
                <c:pt idx="120313">
                  <c:v>278.735777225118</c:v>
                </c:pt>
                <c:pt idx="120314">
                  <c:v>278.73809398039202</c:v>
                </c:pt>
                <c:pt idx="120315">
                  <c:v>278.74041073566502</c:v>
                </c:pt>
                <c:pt idx="120316">
                  <c:v>278.74272749093899</c:v>
                </c:pt>
                <c:pt idx="120317">
                  <c:v>278.74504424621199</c:v>
                </c:pt>
                <c:pt idx="120318">
                  <c:v>278.74736100148601</c:v>
                </c:pt>
                <c:pt idx="120319">
                  <c:v>278.74967775675901</c:v>
                </c:pt>
                <c:pt idx="120320">
                  <c:v>278.75199451203298</c:v>
                </c:pt>
                <c:pt idx="120321">
                  <c:v>278.75431126730598</c:v>
                </c:pt>
                <c:pt idx="120322">
                  <c:v>278.75662802258</c:v>
                </c:pt>
                <c:pt idx="120323">
                  <c:v>278.758944777853</c:v>
                </c:pt>
                <c:pt idx="120324">
                  <c:v>278.76126153312703</c:v>
                </c:pt>
                <c:pt idx="120325">
                  <c:v>278.76357828840003</c:v>
                </c:pt>
                <c:pt idx="120326">
                  <c:v>278.76589504367399</c:v>
                </c:pt>
                <c:pt idx="120327">
                  <c:v>278.76821179894699</c:v>
                </c:pt>
                <c:pt idx="120328">
                  <c:v>278.77052855422102</c:v>
                </c:pt>
                <c:pt idx="120329">
                  <c:v>278.77284530949402</c:v>
                </c:pt>
                <c:pt idx="120330">
                  <c:v>278.77516206476798</c:v>
                </c:pt>
                <c:pt idx="120331">
                  <c:v>278.77747882004098</c:v>
                </c:pt>
                <c:pt idx="120332">
                  <c:v>278.77979557531501</c:v>
                </c:pt>
                <c:pt idx="120333">
                  <c:v>278.78211233058801</c:v>
                </c:pt>
                <c:pt idx="120334">
                  <c:v>278.78442908586197</c:v>
                </c:pt>
                <c:pt idx="120335">
                  <c:v>278.786745841136</c:v>
                </c:pt>
                <c:pt idx="120336">
                  <c:v>278.789062596409</c:v>
                </c:pt>
                <c:pt idx="120337">
                  <c:v>278.79137935168302</c:v>
                </c:pt>
                <c:pt idx="120338">
                  <c:v>278.79369610695602</c:v>
                </c:pt>
                <c:pt idx="120339">
                  <c:v>278.79601286222999</c:v>
                </c:pt>
                <c:pt idx="120340">
                  <c:v>278.79832961750299</c:v>
                </c:pt>
                <c:pt idx="120341">
                  <c:v>278.80064637277701</c:v>
                </c:pt>
                <c:pt idx="120342">
                  <c:v>278.80296312805001</c:v>
                </c:pt>
                <c:pt idx="120343">
                  <c:v>278.80527988332398</c:v>
                </c:pt>
                <c:pt idx="120344">
                  <c:v>278.80759663859698</c:v>
                </c:pt>
                <c:pt idx="120345">
                  <c:v>278.809913393871</c:v>
                </c:pt>
                <c:pt idx="120346">
                  <c:v>278.812230149144</c:v>
                </c:pt>
                <c:pt idx="120347">
                  <c:v>278.81454690441802</c:v>
                </c:pt>
                <c:pt idx="120348">
                  <c:v>278.81686365969102</c:v>
                </c:pt>
                <c:pt idx="120349">
                  <c:v>278.81918041496499</c:v>
                </c:pt>
                <c:pt idx="120350">
                  <c:v>278.82149717023799</c:v>
                </c:pt>
                <c:pt idx="120351">
                  <c:v>278.82381392551201</c:v>
                </c:pt>
                <c:pt idx="120352">
                  <c:v>278.82613068078501</c:v>
                </c:pt>
                <c:pt idx="120353">
                  <c:v>278.82844743605898</c:v>
                </c:pt>
                <c:pt idx="120354">
                  <c:v>278.83076419133198</c:v>
                </c:pt>
                <c:pt idx="120355">
                  <c:v>278.833080946606</c:v>
                </c:pt>
                <c:pt idx="120356">
                  <c:v>278.835397701879</c:v>
                </c:pt>
                <c:pt idx="120357">
                  <c:v>278.83771445715303</c:v>
                </c:pt>
                <c:pt idx="120358">
                  <c:v>278.84003121242603</c:v>
                </c:pt>
                <c:pt idx="120359">
                  <c:v>278.84234796769999</c:v>
                </c:pt>
                <c:pt idx="120360">
                  <c:v>278.84466472297299</c:v>
                </c:pt>
                <c:pt idx="120361">
                  <c:v>278.84698147824702</c:v>
                </c:pt>
                <c:pt idx="120362">
                  <c:v>278.84929823352002</c:v>
                </c:pt>
                <c:pt idx="120363">
                  <c:v>278.85161498879398</c:v>
                </c:pt>
                <c:pt idx="120364">
                  <c:v>278.85393174406698</c:v>
                </c:pt>
                <c:pt idx="120365">
                  <c:v>278.85624849934101</c:v>
                </c:pt>
                <c:pt idx="120366">
                  <c:v>278.85856525461401</c:v>
                </c:pt>
                <c:pt idx="120367">
                  <c:v>278.86088200988797</c:v>
                </c:pt>
                <c:pt idx="120368">
                  <c:v>278.86319876516097</c:v>
                </c:pt>
                <c:pt idx="120369">
                  <c:v>278.865515520435</c:v>
                </c:pt>
                <c:pt idx="120370">
                  <c:v>278.867832275708</c:v>
                </c:pt>
                <c:pt idx="120371">
                  <c:v>278.87014903098202</c:v>
                </c:pt>
                <c:pt idx="120372">
                  <c:v>278.87246578625502</c:v>
                </c:pt>
                <c:pt idx="120373">
                  <c:v>278.87478254152899</c:v>
                </c:pt>
                <c:pt idx="120374">
                  <c:v>278.87709929680199</c:v>
                </c:pt>
                <c:pt idx="120375">
                  <c:v>278.87941605207601</c:v>
                </c:pt>
                <c:pt idx="120376">
                  <c:v>278.88173280734901</c:v>
                </c:pt>
                <c:pt idx="120377">
                  <c:v>278.88404956262298</c:v>
                </c:pt>
                <c:pt idx="120378">
                  <c:v>278.886366317897</c:v>
                </c:pt>
                <c:pt idx="120379">
                  <c:v>278.88868307317</c:v>
                </c:pt>
                <c:pt idx="120380">
                  <c:v>278.89099982844402</c:v>
                </c:pt>
                <c:pt idx="120381">
                  <c:v>278.89331658371702</c:v>
                </c:pt>
                <c:pt idx="120382">
                  <c:v>278.89563333899099</c:v>
                </c:pt>
                <c:pt idx="120383">
                  <c:v>278.89795009426399</c:v>
                </c:pt>
                <c:pt idx="120384">
                  <c:v>278.90026684953801</c:v>
                </c:pt>
                <c:pt idx="120385">
                  <c:v>278.90258360481101</c:v>
                </c:pt>
                <c:pt idx="120386">
                  <c:v>278.90490036008498</c:v>
                </c:pt>
                <c:pt idx="120387">
                  <c:v>278.90721711535798</c:v>
                </c:pt>
                <c:pt idx="120388">
                  <c:v>278.909533870632</c:v>
                </c:pt>
                <c:pt idx="120389">
                  <c:v>278.911850625905</c:v>
                </c:pt>
                <c:pt idx="120390">
                  <c:v>278.91416738117903</c:v>
                </c:pt>
                <c:pt idx="120391">
                  <c:v>278.91648413645203</c:v>
                </c:pt>
                <c:pt idx="120392">
                  <c:v>278.91880089172599</c:v>
                </c:pt>
                <c:pt idx="120393">
                  <c:v>278.92111764699899</c:v>
                </c:pt>
                <c:pt idx="120394">
                  <c:v>278.92343440227302</c:v>
                </c:pt>
                <c:pt idx="120395">
                  <c:v>278.92575115754602</c:v>
                </c:pt>
                <c:pt idx="120396">
                  <c:v>278.92806791281998</c:v>
                </c:pt>
                <c:pt idx="120397">
                  <c:v>278.93038466809298</c:v>
                </c:pt>
                <c:pt idx="120398">
                  <c:v>278.93270142336701</c:v>
                </c:pt>
                <c:pt idx="120399">
                  <c:v>278.93501817864001</c:v>
                </c:pt>
                <c:pt idx="120400">
                  <c:v>278.93733493391397</c:v>
                </c:pt>
                <c:pt idx="120401">
                  <c:v>278.93965168918697</c:v>
                </c:pt>
                <c:pt idx="120402">
                  <c:v>278.941968444461</c:v>
                </c:pt>
                <c:pt idx="120403">
                  <c:v>278.944285199734</c:v>
                </c:pt>
                <c:pt idx="120404">
                  <c:v>278.94660195500802</c:v>
                </c:pt>
                <c:pt idx="120405">
                  <c:v>278.94891871028102</c:v>
                </c:pt>
                <c:pt idx="120406">
                  <c:v>278.95123546555499</c:v>
                </c:pt>
                <c:pt idx="120407">
                  <c:v>278.95355222082799</c:v>
                </c:pt>
                <c:pt idx="120408">
                  <c:v>278.95586897610201</c:v>
                </c:pt>
                <c:pt idx="120409">
                  <c:v>278.95818573137501</c:v>
                </c:pt>
                <c:pt idx="120410">
                  <c:v>278.96050248664898</c:v>
                </c:pt>
                <c:pt idx="120411">
                  <c:v>278.96281924192198</c:v>
                </c:pt>
                <c:pt idx="120412">
                  <c:v>278.965135997196</c:v>
                </c:pt>
                <c:pt idx="120413">
                  <c:v>278.967452752469</c:v>
                </c:pt>
                <c:pt idx="120414">
                  <c:v>278.96976950774302</c:v>
                </c:pt>
                <c:pt idx="120415">
                  <c:v>278.97208626301602</c:v>
                </c:pt>
                <c:pt idx="120416">
                  <c:v>278.97440301828999</c:v>
                </c:pt>
                <c:pt idx="120417">
                  <c:v>278.97671977356299</c:v>
                </c:pt>
                <c:pt idx="120418">
                  <c:v>278.97903652883701</c:v>
                </c:pt>
                <c:pt idx="120419">
                  <c:v>278.98135328411001</c:v>
                </c:pt>
                <c:pt idx="120420">
                  <c:v>278.98367003938398</c:v>
                </c:pt>
                <c:pt idx="120421">
                  <c:v>278.985986794658</c:v>
                </c:pt>
                <c:pt idx="120422">
                  <c:v>278.988303549931</c:v>
                </c:pt>
                <c:pt idx="120423">
                  <c:v>278.99062030520503</c:v>
                </c:pt>
                <c:pt idx="120424">
                  <c:v>278.99293706047803</c:v>
                </c:pt>
                <c:pt idx="120425">
                  <c:v>278.99525381575199</c:v>
                </c:pt>
                <c:pt idx="120426">
                  <c:v>278.99757057102499</c:v>
                </c:pt>
                <c:pt idx="120427">
                  <c:v>278.99988732629902</c:v>
                </c:pt>
                <c:pt idx="120428">
                  <c:v>279.00220408157202</c:v>
                </c:pt>
                <c:pt idx="120429">
                  <c:v>279.00452083684598</c:v>
                </c:pt>
                <c:pt idx="120430">
                  <c:v>279.00683759211898</c:v>
                </c:pt>
                <c:pt idx="120431">
                  <c:v>279.00915434739301</c:v>
                </c:pt>
                <c:pt idx="120432">
                  <c:v>279.01147110266601</c:v>
                </c:pt>
                <c:pt idx="120433">
                  <c:v>279.01378785793997</c:v>
                </c:pt>
                <c:pt idx="120434">
                  <c:v>279.01610461321297</c:v>
                </c:pt>
                <c:pt idx="120435">
                  <c:v>279.018421368487</c:v>
                </c:pt>
                <c:pt idx="120436">
                  <c:v>279.02073812376</c:v>
                </c:pt>
                <c:pt idx="120437">
                  <c:v>279.02305487903402</c:v>
                </c:pt>
                <c:pt idx="120438">
                  <c:v>279.02537163430702</c:v>
                </c:pt>
                <c:pt idx="120439">
                  <c:v>279.02768838958099</c:v>
                </c:pt>
                <c:pt idx="120440">
                  <c:v>279.03000514485399</c:v>
                </c:pt>
                <c:pt idx="120441">
                  <c:v>279.03232190012801</c:v>
                </c:pt>
                <c:pt idx="120442">
                  <c:v>279.03463865540101</c:v>
                </c:pt>
                <c:pt idx="120443">
                  <c:v>279.03695541067498</c:v>
                </c:pt>
                <c:pt idx="120444">
                  <c:v>279.03927216594798</c:v>
                </c:pt>
                <c:pt idx="120445">
                  <c:v>279.041588921222</c:v>
                </c:pt>
                <c:pt idx="120446">
                  <c:v>279.043905676495</c:v>
                </c:pt>
                <c:pt idx="120447">
                  <c:v>279.04622243176902</c:v>
                </c:pt>
                <c:pt idx="120448">
                  <c:v>279.04853918704202</c:v>
                </c:pt>
                <c:pt idx="120449">
                  <c:v>279.05085594231599</c:v>
                </c:pt>
                <c:pt idx="120450">
                  <c:v>279.05317269758899</c:v>
                </c:pt>
                <c:pt idx="120451">
                  <c:v>279.05548945286301</c:v>
                </c:pt>
                <c:pt idx="120452">
                  <c:v>279.05780620813601</c:v>
                </c:pt>
                <c:pt idx="120453">
                  <c:v>279.06012296340998</c:v>
                </c:pt>
                <c:pt idx="120454">
                  <c:v>279.06243971868298</c:v>
                </c:pt>
                <c:pt idx="120455">
                  <c:v>279.064756473957</c:v>
                </c:pt>
                <c:pt idx="120456">
                  <c:v>279.06707322923</c:v>
                </c:pt>
                <c:pt idx="120457">
                  <c:v>279.06938998450403</c:v>
                </c:pt>
                <c:pt idx="120458">
                  <c:v>279.07170673977703</c:v>
                </c:pt>
                <c:pt idx="120459">
                  <c:v>279.07402349505099</c:v>
                </c:pt>
                <c:pt idx="120460">
                  <c:v>279.07634025032399</c:v>
                </c:pt>
                <c:pt idx="120461">
                  <c:v>279.07865700559802</c:v>
                </c:pt>
                <c:pt idx="120462">
                  <c:v>279.08097376087198</c:v>
                </c:pt>
                <c:pt idx="120463">
                  <c:v>279.08329051614498</c:v>
                </c:pt>
                <c:pt idx="120464">
                  <c:v>279.08560727141901</c:v>
                </c:pt>
                <c:pt idx="120465">
                  <c:v>279.08792402669201</c:v>
                </c:pt>
                <c:pt idx="120466">
                  <c:v>279.09024078196597</c:v>
                </c:pt>
                <c:pt idx="120467">
                  <c:v>279.09255753723897</c:v>
                </c:pt>
                <c:pt idx="120468">
                  <c:v>279.094874292513</c:v>
                </c:pt>
                <c:pt idx="120469">
                  <c:v>279.097191047786</c:v>
                </c:pt>
                <c:pt idx="120470">
                  <c:v>279.09950780306002</c:v>
                </c:pt>
                <c:pt idx="120471">
                  <c:v>279.10182455833302</c:v>
                </c:pt>
                <c:pt idx="120472">
                  <c:v>279.10414131360699</c:v>
                </c:pt>
                <c:pt idx="120473">
                  <c:v>279.10645806887999</c:v>
                </c:pt>
                <c:pt idx="120474">
                  <c:v>279.10877482415401</c:v>
                </c:pt>
                <c:pt idx="120475">
                  <c:v>279.11109157942701</c:v>
                </c:pt>
                <c:pt idx="120476">
                  <c:v>279.11340833470098</c:v>
                </c:pt>
                <c:pt idx="120477">
                  <c:v>279.11572508997398</c:v>
                </c:pt>
                <c:pt idx="120478">
                  <c:v>279.118041845248</c:v>
                </c:pt>
                <c:pt idx="120479">
                  <c:v>279.120358600521</c:v>
                </c:pt>
                <c:pt idx="120480">
                  <c:v>279.12267535579502</c:v>
                </c:pt>
                <c:pt idx="120481">
                  <c:v>279.12499211106802</c:v>
                </c:pt>
                <c:pt idx="120482">
                  <c:v>279.12730886634199</c:v>
                </c:pt>
                <c:pt idx="120483">
                  <c:v>279.12962562161499</c:v>
                </c:pt>
                <c:pt idx="120484">
                  <c:v>279.13194237688901</c:v>
                </c:pt>
                <c:pt idx="120485">
                  <c:v>279.13425913216201</c:v>
                </c:pt>
                <c:pt idx="120486">
                  <c:v>279.13657588743598</c:v>
                </c:pt>
                <c:pt idx="120487">
                  <c:v>279.13889264270898</c:v>
                </c:pt>
                <c:pt idx="120488">
                  <c:v>279.141209397983</c:v>
                </c:pt>
                <c:pt idx="120489">
                  <c:v>279.143526153256</c:v>
                </c:pt>
                <c:pt idx="120490">
                  <c:v>279.14584290853003</c:v>
                </c:pt>
                <c:pt idx="120491">
                  <c:v>279.14815966380303</c:v>
                </c:pt>
                <c:pt idx="120492">
                  <c:v>279.15047641907699</c:v>
                </c:pt>
                <c:pt idx="120493">
                  <c:v>279.15279317434999</c:v>
                </c:pt>
                <c:pt idx="120494">
                  <c:v>279.15510992962402</c:v>
                </c:pt>
                <c:pt idx="120495">
                  <c:v>279.15742668489702</c:v>
                </c:pt>
                <c:pt idx="120496">
                  <c:v>279.15974344017098</c:v>
                </c:pt>
                <c:pt idx="120497">
                  <c:v>279.16206019544398</c:v>
                </c:pt>
                <c:pt idx="120498">
                  <c:v>279.16437695071801</c:v>
                </c:pt>
                <c:pt idx="120499">
                  <c:v>279.16669370599101</c:v>
                </c:pt>
                <c:pt idx="120500">
                  <c:v>279.16901046126497</c:v>
                </c:pt>
                <c:pt idx="120501">
                  <c:v>279.17132721653797</c:v>
                </c:pt>
                <c:pt idx="120502">
                  <c:v>279.173643971812</c:v>
                </c:pt>
                <c:pt idx="120503">
                  <c:v>279.175960727085</c:v>
                </c:pt>
                <c:pt idx="120504">
                  <c:v>279.17827748235902</c:v>
                </c:pt>
                <c:pt idx="120505">
                  <c:v>279.18059423763299</c:v>
                </c:pt>
                <c:pt idx="120506">
                  <c:v>279.18291099290599</c:v>
                </c:pt>
                <c:pt idx="120507">
                  <c:v>279.18522774818001</c:v>
                </c:pt>
                <c:pt idx="120508">
                  <c:v>279.18754450345301</c:v>
                </c:pt>
                <c:pt idx="120509">
                  <c:v>279.18986125872698</c:v>
                </c:pt>
                <c:pt idx="120510">
                  <c:v>279.19217801399998</c:v>
                </c:pt>
                <c:pt idx="120511">
                  <c:v>279.194494769274</c:v>
                </c:pt>
                <c:pt idx="120512">
                  <c:v>279.196811524547</c:v>
                </c:pt>
                <c:pt idx="120513">
                  <c:v>279.19912827982102</c:v>
                </c:pt>
                <c:pt idx="120514">
                  <c:v>279.20144503509403</c:v>
                </c:pt>
                <c:pt idx="120515">
                  <c:v>279.20376179036799</c:v>
                </c:pt>
                <c:pt idx="120516">
                  <c:v>279.20607854564099</c:v>
                </c:pt>
                <c:pt idx="120517">
                  <c:v>279.20839530091502</c:v>
                </c:pt>
                <c:pt idx="120518">
                  <c:v>279.21071205618802</c:v>
                </c:pt>
                <c:pt idx="120519">
                  <c:v>279.21302881146198</c:v>
                </c:pt>
                <c:pt idx="120520">
                  <c:v>279.21534556673498</c:v>
                </c:pt>
                <c:pt idx="120521">
                  <c:v>279.21766232200901</c:v>
                </c:pt>
                <c:pt idx="120522">
                  <c:v>279.21997907728201</c:v>
                </c:pt>
                <c:pt idx="120523">
                  <c:v>279.22229583255597</c:v>
                </c:pt>
                <c:pt idx="120524">
                  <c:v>279.22461258782897</c:v>
                </c:pt>
                <c:pt idx="120525">
                  <c:v>279.226929343103</c:v>
                </c:pt>
                <c:pt idx="120526">
                  <c:v>279.229246098376</c:v>
                </c:pt>
                <c:pt idx="120527">
                  <c:v>279.23156285365002</c:v>
                </c:pt>
                <c:pt idx="120528">
                  <c:v>279.23387960892302</c:v>
                </c:pt>
                <c:pt idx="120529">
                  <c:v>279.23619636419699</c:v>
                </c:pt>
                <c:pt idx="120530">
                  <c:v>279.23851311946999</c:v>
                </c:pt>
                <c:pt idx="120531">
                  <c:v>279.24082987474401</c:v>
                </c:pt>
                <c:pt idx="120532">
                  <c:v>279.24314663001701</c:v>
                </c:pt>
                <c:pt idx="120533">
                  <c:v>279.24546338529098</c:v>
                </c:pt>
                <c:pt idx="120534">
                  <c:v>279.24778014056398</c:v>
                </c:pt>
                <c:pt idx="120535">
                  <c:v>279.250096895838</c:v>
                </c:pt>
                <c:pt idx="120536">
                  <c:v>279.252413651111</c:v>
                </c:pt>
                <c:pt idx="120537">
                  <c:v>279.25473040638502</c:v>
                </c:pt>
                <c:pt idx="120538">
                  <c:v>279.25704716165802</c:v>
                </c:pt>
                <c:pt idx="120539">
                  <c:v>279.25936391693199</c:v>
                </c:pt>
                <c:pt idx="120540">
                  <c:v>279.26168067220499</c:v>
                </c:pt>
                <c:pt idx="120541">
                  <c:v>279.26399742747901</c:v>
                </c:pt>
                <c:pt idx="120542">
                  <c:v>279.26631418275201</c:v>
                </c:pt>
                <c:pt idx="120543">
                  <c:v>279.26863093802598</c:v>
                </c:pt>
                <c:pt idx="120544">
                  <c:v>279.27094769329898</c:v>
                </c:pt>
                <c:pt idx="120545">
                  <c:v>279.273264448573</c:v>
                </c:pt>
                <c:pt idx="120546">
                  <c:v>279.275581203846</c:v>
                </c:pt>
                <c:pt idx="120547">
                  <c:v>279.27789795912003</c:v>
                </c:pt>
                <c:pt idx="120548">
                  <c:v>279.28021471439399</c:v>
                </c:pt>
                <c:pt idx="120549">
                  <c:v>279.28253146966699</c:v>
                </c:pt>
                <c:pt idx="120550">
                  <c:v>279.28484822494102</c:v>
                </c:pt>
                <c:pt idx="120551">
                  <c:v>279.28716498021402</c:v>
                </c:pt>
                <c:pt idx="120552">
                  <c:v>279.28948173548798</c:v>
                </c:pt>
                <c:pt idx="120553">
                  <c:v>279.29179849076098</c:v>
                </c:pt>
                <c:pt idx="120554">
                  <c:v>279.29411524603501</c:v>
                </c:pt>
                <c:pt idx="120555">
                  <c:v>279.29643200130801</c:v>
                </c:pt>
                <c:pt idx="120556">
                  <c:v>279.29874875658197</c:v>
                </c:pt>
                <c:pt idx="120557">
                  <c:v>279.30106551185497</c:v>
                </c:pt>
                <c:pt idx="120558">
                  <c:v>279.303382267129</c:v>
                </c:pt>
                <c:pt idx="120559">
                  <c:v>279.305699022402</c:v>
                </c:pt>
                <c:pt idx="120560">
                  <c:v>279.30801577767602</c:v>
                </c:pt>
                <c:pt idx="120561">
                  <c:v>279.31033253294902</c:v>
                </c:pt>
                <c:pt idx="120562">
                  <c:v>279.31264928822299</c:v>
                </c:pt>
                <c:pt idx="120563">
                  <c:v>279.31496604349599</c:v>
                </c:pt>
                <c:pt idx="120564">
                  <c:v>279.31728279877001</c:v>
                </c:pt>
                <c:pt idx="120565">
                  <c:v>279.31959955404301</c:v>
                </c:pt>
                <c:pt idx="120566">
                  <c:v>279.32191630931698</c:v>
                </c:pt>
                <c:pt idx="120567">
                  <c:v>279.32423306458998</c:v>
                </c:pt>
                <c:pt idx="120568">
                  <c:v>279.326549819864</c:v>
                </c:pt>
                <c:pt idx="120569">
                  <c:v>279.328866575137</c:v>
                </c:pt>
                <c:pt idx="120570">
                  <c:v>279.33118333041102</c:v>
                </c:pt>
                <c:pt idx="120571">
                  <c:v>279.33350008568402</c:v>
                </c:pt>
                <c:pt idx="120572">
                  <c:v>279.33581684095799</c:v>
                </c:pt>
                <c:pt idx="120573">
                  <c:v>279.33813359623099</c:v>
                </c:pt>
                <c:pt idx="120574">
                  <c:v>279.34045035150501</c:v>
                </c:pt>
                <c:pt idx="120575">
                  <c:v>279.34276710677801</c:v>
                </c:pt>
                <c:pt idx="120576">
                  <c:v>279.34508386205198</c:v>
                </c:pt>
                <c:pt idx="120577">
                  <c:v>279.34740061732498</c:v>
                </c:pt>
                <c:pt idx="120578">
                  <c:v>279.349717372599</c:v>
                </c:pt>
                <c:pt idx="120579">
                  <c:v>279.352034127872</c:v>
                </c:pt>
                <c:pt idx="120580">
                  <c:v>279.35435088314603</c:v>
                </c:pt>
                <c:pt idx="120581">
                  <c:v>279.35666763841903</c:v>
                </c:pt>
                <c:pt idx="120582">
                  <c:v>279.35898439369299</c:v>
                </c:pt>
                <c:pt idx="120583">
                  <c:v>279.36130114896599</c:v>
                </c:pt>
                <c:pt idx="120584">
                  <c:v>279.36361790424002</c:v>
                </c:pt>
                <c:pt idx="120585">
                  <c:v>279.36593465951302</c:v>
                </c:pt>
                <c:pt idx="120586">
                  <c:v>279.36825141478698</c:v>
                </c:pt>
                <c:pt idx="120587">
                  <c:v>279.37056817005998</c:v>
                </c:pt>
                <c:pt idx="120588">
                  <c:v>279.37288492533401</c:v>
                </c:pt>
                <c:pt idx="120589">
                  <c:v>279.37520168060701</c:v>
                </c:pt>
                <c:pt idx="120590">
                  <c:v>279.37751843588097</c:v>
                </c:pt>
                <c:pt idx="120591">
                  <c:v>279.379835191155</c:v>
                </c:pt>
                <c:pt idx="120592">
                  <c:v>279.382151946428</c:v>
                </c:pt>
                <c:pt idx="120593">
                  <c:v>279.38446870170202</c:v>
                </c:pt>
                <c:pt idx="120594">
                  <c:v>279.38678545697502</c:v>
                </c:pt>
                <c:pt idx="120595">
                  <c:v>279.38910221224899</c:v>
                </c:pt>
                <c:pt idx="120596">
                  <c:v>279.39141896752199</c:v>
                </c:pt>
                <c:pt idx="120597">
                  <c:v>279.39373572279601</c:v>
                </c:pt>
                <c:pt idx="120598">
                  <c:v>279.39605247806901</c:v>
                </c:pt>
                <c:pt idx="120599">
                  <c:v>279.39836923334298</c:v>
                </c:pt>
                <c:pt idx="120600">
                  <c:v>279.40068598861598</c:v>
                </c:pt>
                <c:pt idx="120601">
                  <c:v>279.40300274389</c:v>
                </c:pt>
                <c:pt idx="120602">
                  <c:v>279.405319499163</c:v>
                </c:pt>
                <c:pt idx="120603">
                  <c:v>279.40763625443702</c:v>
                </c:pt>
                <c:pt idx="120604">
                  <c:v>279.40995300971002</c:v>
                </c:pt>
                <c:pt idx="120605">
                  <c:v>279.41226976498399</c:v>
                </c:pt>
                <c:pt idx="120606">
                  <c:v>279.41458652025699</c:v>
                </c:pt>
                <c:pt idx="120607">
                  <c:v>279.41690327553101</c:v>
                </c:pt>
                <c:pt idx="120608">
                  <c:v>279.41922003080401</c:v>
                </c:pt>
                <c:pt idx="120609">
                  <c:v>279.42153678607798</c:v>
                </c:pt>
                <c:pt idx="120610">
                  <c:v>279.42385354135098</c:v>
                </c:pt>
                <c:pt idx="120611">
                  <c:v>279.426170296625</c:v>
                </c:pt>
                <c:pt idx="120612">
                  <c:v>279.428487051898</c:v>
                </c:pt>
                <c:pt idx="120613">
                  <c:v>279.43080380717203</c:v>
                </c:pt>
                <c:pt idx="120614">
                  <c:v>279.43312056244503</c:v>
                </c:pt>
                <c:pt idx="120615">
                  <c:v>279.43543731771899</c:v>
                </c:pt>
                <c:pt idx="120616">
                  <c:v>279.43775407299199</c:v>
                </c:pt>
                <c:pt idx="120617">
                  <c:v>279.44007082826602</c:v>
                </c:pt>
                <c:pt idx="120618">
                  <c:v>279.44238758353902</c:v>
                </c:pt>
                <c:pt idx="120619">
                  <c:v>279.44470433881298</c:v>
                </c:pt>
                <c:pt idx="120620">
                  <c:v>279.44702109408598</c:v>
                </c:pt>
                <c:pt idx="120621">
                  <c:v>279.44933784936001</c:v>
                </c:pt>
                <c:pt idx="120622">
                  <c:v>279.45165460463301</c:v>
                </c:pt>
                <c:pt idx="120623">
                  <c:v>279.45397135990697</c:v>
                </c:pt>
                <c:pt idx="120624">
                  <c:v>279.45628811517997</c:v>
                </c:pt>
                <c:pt idx="120625">
                  <c:v>279.458604870454</c:v>
                </c:pt>
                <c:pt idx="120626">
                  <c:v>279.460921625727</c:v>
                </c:pt>
                <c:pt idx="120627">
                  <c:v>279.46323838100102</c:v>
                </c:pt>
                <c:pt idx="120628">
                  <c:v>279.46555513627402</c:v>
                </c:pt>
                <c:pt idx="120629">
                  <c:v>279.46787189154799</c:v>
                </c:pt>
                <c:pt idx="120630">
                  <c:v>279.47018864682099</c:v>
                </c:pt>
                <c:pt idx="120631">
                  <c:v>279.47250540209501</c:v>
                </c:pt>
                <c:pt idx="120632">
                  <c:v>279.47482215736801</c:v>
                </c:pt>
                <c:pt idx="120633">
                  <c:v>279.47713891264198</c:v>
                </c:pt>
                <c:pt idx="120634">
                  <c:v>279.479455667916</c:v>
                </c:pt>
                <c:pt idx="120635">
                  <c:v>279.481772423189</c:v>
                </c:pt>
                <c:pt idx="120636">
                  <c:v>279.48408917846302</c:v>
                </c:pt>
                <c:pt idx="120637">
                  <c:v>279.48640593373602</c:v>
                </c:pt>
                <c:pt idx="120638">
                  <c:v>279.48872268900999</c:v>
                </c:pt>
                <c:pt idx="120639">
                  <c:v>279.49103944428299</c:v>
                </c:pt>
                <c:pt idx="120640">
                  <c:v>279.49335619955701</c:v>
                </c:pt>
                <c:pt idx="120641">
                  <c:v>279.49567295483001</c:v>
                </c:pt>
                <c:pt idx="120642">
                  <c:v>279.49798971010398</c:v>
                </c:pt>
                <c:pt idx="120643">
                  <c:v>279.50030646537698</c:v>
                </c:pt>
                <c:pt idx="120644">
                  <c:v>279.502623220651</c:v>
                </c:pt>
                <c:pt idx="120645">
                  <c:v>279.504939975924</c:v>
                </c:pt>
                <c:pt idx="120646">
                  <c:v>279.50725673119803</c:v>
                </c:pt>
                <c:pt idx="120647">
                  <c:v>279.50957348647103</c:v>
                </c:pt>
                <c:pt idx="120648">
                  <c:v>279.51189024174499</c:v>
                </c:pt>
                <c:pt idx="120649">
                  <c:v>279.51420699701799</c:v>
                </c:pt>
                <c:pt idx="120650">
                  <c:v>279.51652375229202</c:v>
                </c:pt>
                <c:pt idx="120651">
                  <c:v>279.51884050756502</c:v>
                </c:pt>
                <c:pt idx="120652">
                  <c:v>279.52115726283898</c:v>
                </c:pt>
                <c:pt idx="120653">
                  <c:v>279.52347401811198</c:v>
                </c:pt>
                <c:pt idx="120654">
                  <c:v>279.52579077338601</c:v>
                </c:pt>
                <c:pt idx="120655">
                  <c:v>279.52810752865901</c:v>
                </c:pt>
                <c:pt idx="120656">
                  <c:v>279.53042428393297</c:v>
                </c:pt>
                <c:pt idx="120657">
                  <c:v>279.53274103920597</c:v>
                </c:pt>
                <c:pt idx="120658">
                  <c:v>279.53505779448</c:v>
                </c:pt>
                <c:pt idx="120659">
                  <c:v>279.537374549753</c:v>
                </c:pt>
                <c:pt idx="120660">
                  <c:v>279.53969130502702</c:v>
                </c:pt>
                <c:pt idx="120661">
                  <c:v>279.54200806030002</c:v>
                </c:pt>
                <c:pt idx="120662">
                  <c:v>279.54432481557399</c:v>
                </c:pt>
                <c:pt idx="120663">
                  <c:v>279.54664157084699</c:v>
                </c:pt>
                <c:pt idx="120664">
                  <c:v>279.54895832612101</c:v>
                </c:pt>
                <c:pt idx="120665">
                  <c:v>279.55127508139401</c:v>
                </c:pt>
                <c:pt idx="120666">
                  <c:v>279.55359183666798</c:v>
                </c:pt>
                <c:pt idx="120667">
                  <c:v>279.55590859194098</c:v>
                </c:pt>
                <c:pt idx="120668">
                  <c:v>279.558225347215</c:v>
                </c:pt>
                <c:pt idx="120669">
                  <c:v>279.560542102488</c:v>
                </c:pt>
                <c:pt idx="120670">
                  <c:v>279.56285885776202</c:v>
                </c:pt>
                <c:pt idx="120671">
                  <c:v>279.56517561303502</c:v>
                </c:pt>
                <c:pt idx="120672">
                  <c:v>279.56749236830899</c:v>
                </c:pt>
                <c:pt idx="120673">
                  <c:v>279.56980912358199</c:v>
                </c:pt>
                <c:pt idx="120674">
                  <c:v>279.57212587885601</c:v>
                </c:pt>
                <c:pt idx="120675">
                  <c:v>279.57444263412901</c:v>
                </c:pt>
                <c:pt idx="120676">
                  <c:v>279.57675938940298</c:v>
                </c:pt>
                <c:pt idx="120677">
                  <c:v>279.579076144677</c:v>
                </c:pt>
                <c:pt idx="120678">
                  <c:v>279.58139289995</c:v>
                </c:pt>
                <c:pt idx="120679">
                  <c:v>279.58370965522403</c:v>
                </c:pt>
                <c:pt idx="120680">
                  <c:v>279.58602641049703</c:v>
                </c:pt>
                <c:pt idx="120681">
                  <c:v>279.58834316577099</c:v>
                </c:pt>
                <c:pt idx="120682">
                  <c:v>279.59065992104399</c:v>
                </c:pt>
                <c:pt idx="120683">
                  <c:v>279.59297667631802</c:v>
                </c:pt>
                <c:pt idx="120684">
                  <c:v>279.59529343159102</c:v>
                </c:pt>
                <c:pt idx="120685">
                  <c:v>279.59761018686498</c:v>
                </c:pt>
                <c:pt idx="120686">
                  <c:v>279.59992694213798</c:v>
                </c:pt>
                <c:pt idx="120687">
                  <c:v>279.60224369741201</c:v>
                </c:pt>
                <c:pt idx="120688">
                  <c:v>279.60456045268501</c:v>
                </c:pt>
                <c:pt idx="120689">
                  <c:v>279.60687720795897</c:v>
                </c:pt>
                <c:pt idx="120690">
                  <c:v>279.60919396323197</c:v>
                </c:pt>
                <c:pt idx="120691">
                  <c:v>279.611510718506</c:v>
                </c:pt>
                <c:pt idx="120692">
                  <c:v>279.613827473779</c:v>
                </c:pt>
                <c:pt idx="120693">
                  <c:v>279.61614422905302</c:v>
                </c:pt>
                <c:pt idx="120694">
                  <c:v>279.61846098432602</c:v>
                </c:pt>
                <c:pt idx="120695">
                  <c:v>279.62077773959999</c:v>
                </c:pt>
                <c:pt idx="120696">
                  <c:v>279.62309449487299</c:v>
                </c:pt>
                <c:pt idx="120697">
                  <c:v>279.62541125014701</c:v>
                </c:pt>
                <c:pt idx="120698">
                  <c:v>279.62772800542001</c:v>
                </c:pt>
                <c:pt idx="120699">
                  <c:v>279.63004476069398</c:v>
                </c:pt>
                <c:pt idx="120700">
                  <c:v>279.63236151596698</c:v>
                </c:pt>
                <c:pt idx="120701">
                  <c:v>279.634678271241</c:v>
                </c:pt>
                <c:pt idx="120702">
                  <c:v>279.636995026514</c:v>
                </c:pt>
                <c:pt idx="120703">
                  <c:v>279.63931178178802</c:v>
                </c:pt>
                <c:pt idx="120704">
                  <c:v>279.64162853706102</c:v>
                </c:pt>
                <c:pt idx="120705">
                  <c:v>279.64394529233499</c:v>
                </c:pt>
                <c:pt idx="120706">
                  <c:v>279.64626204760799</c:v>
                </c:pt>
                <c:pt idx="120707">
                  <c:v>279.64857880288201</c:v>
                </c:pt>
                <c:pt idx="120708">
                  <c:v>279.65089555815501</c:v>
                </c:pt>
                <c:pt idx="120709">
                  <c:v>279.65321231342898</c:v>
                </c:pt>
                <c:pt idx="120710">
                  <c:v>279.65552906870198</c:v>
                </c:pt>
                <c:pt idx="120711">
                  <c:v>279.657845823976</c:v>
                </c:pt>
                <c:pt idx="120712">
                  <c:v>279.660162579249</c:v>
                </c:pt>
                <c:pt idx="120713">
                  <c:v>279.66247933452303</c:v>
                </c:pt>
                <c:pt idx="120714">
                  <c:v>279.66479608979603</c:v>
                </c:pt>
                <c:pt idx="120715">
                  <c:v>279.66711284506999</c:v>
                </c:pt>
                <c:pt idx="120716">
                  <c:v>279.66942960034299</c:v>
                </c:pt>
                <c:pt idx="120717">
                  <c:v>279.67174635561702</c:v>
                </c:pt>
                <c:pt idx="120718">
                  <c:v>279.67406311089098</c:v>
                </c:pt>
                <c:pt idx="120719">
                  <c:v>279.67637986616398</c:v>
                </c:pt>
                <c:pt idx="120720">
                  <c:v>279.67869662143801</c:v>
                </c:pt>
                <c:pt idx="120721">
                  <c:v>279.68101337671101</c:v>
                </c:pt>
                <c:pt idx="120722">
                  <c:v>279.68333013198497</c:v>
                </c:pt>
                <c:pt idx="120723">
                  <c:v>279.68564688725797</c:v>
                </c:pt>
                <c:pt idx="120724">
                  <c:v>279.687963642532</c:v>
                </c:pt>
                <c:pt idx="120725">
                  <c:v>279.690280397805</c:v>
                </c:pt>
                <c:pt idx="120726">
                  <c:v>279.69259715307902</c:v>
                </c:pt>
                <c:pt idx="120727">
                  <c:v>279.69491390835202</c:v>
                </c:pt>
                <c:pt idx="120728">
                  <c:v>279.69723066362599</c:v>
                </c:pt>
                <c:pt idx="120729">
                  <c:v>279.69954741889899</c:v>
                </c:pt>
                <c:pt idx="120730">
                  <c:v>279.70186417417301</c:v>
                </c:pt>
                <c:pt idx="120731">
                  <c:v>279.70418092944601</c:v>
                </c:pt>
                <c:pt idx="120732">
                  <c:v>279.70649768471998</c:v>
                </c:pt>
                <c:pt idx="120733">
                  <c:v>279.70881443999298</c:v>
                </c:pt>
                <c:pt idx="120734">
                  <c:v>279.711131195267</c:v>
                </c:pt>
                <c:pt idx="120735">
                  <c:v>279.71344795054</c:v>
                </c:pt>
                <c:pt idx="120736">
                  <c:v>279.71576470581402</c:v>
                </c:pt>
                <c:pt idx="120737">
                  <c:v>279.71808146108702</c:v>
                </c:pt>
                <c:pt idx="120738">
                  <c:v>279.72039821636099</c:v>
                </c:pt>
                <c:pt idx="120739">
                  <c:v>279.72271497163399</c:v>
                </c:pt>
                <c:pt idx="120740">
                  <c:v>279.72503172690801</c:v>
                </c:pt>
                <c:pt idx="120741">
                  <c:v>279.72734848218101</c:v>
                </c:pt>
                <c:pt idx="120742">
                  <c:v>279.72966523745498</c:v>
                </c:pt>
                <c:pt idx="120743">
                  <c:v>279.73198199272798</c:v>
                </c:pt>
                <c:pt idx="120744">
                  <c:v>279.734298748002</c:v>
                </c:pt>
                <c:pt idx="120745">
                  <c:v>279.736615503275</c:v>
                </c:pt>
                <c:pt idx="120746">
                  <c:v>279.73893225854903</c:v>
                </c:pt>
                <c:pt idx="120747">
                  <c:v>279.74124901382203</c:v>
                </c:pt>
                <c:pt idx="120748">
                  <c:v>279.74356576909599</c:v>
                </c:pt>
                <c:pt idx="120749">
                  <c:v>279.74588252436899</c:v>
                </c:pt>
                <c:pt idx="120750">
                  <c:v>279.74819927964302</c:v>
                </c:pt>
                <c:pt idx="120751">
                  <c:v>279.75051603491602</c:v>
                </c:pt>
                <c:pt idx="120752">
                  <c:v>279.75283279018998</c:v>
                </c:pt>
                <c:pt idx="120753">
                  <c:v>279.75514954546298</c:v>
                </c:pt>
                <c:pt idx="120754">
                  <c:v>279.75746630073701</c:v>
                </c:pt>
                <c:pt idx="120755">
                  <c:v>279.75978305601001</c:v>
                </c:pt>
                <c:pt idx="120756">
                  <c:v>279.76209981128397</c:v>
                </c:pt>
                <c:pt idx="120757">
                  <c:v>279.76441656655697</c:v>
                </c:pt>
                <c:pt idx="120758">
                  <c:v>279.766733321831</c:v>
                </c:pt>
                <c:pt idx="120759">
                  <c:v>279.769050077104</c:v>
                </c:pt>
                <c:pt idx="120760">
                  <c:v>279.77136683237802</c:v>
                </c:pt>
                <c:pt idx="120761">
                  <c:v>279.77368358765199</c:v>
                </c:pt>
                <c:pt idx="120762">
                  <c:v>279.77600034292499</c:v>
                </c:pt>
                <c:pt idx="120763">
                  <c:v>279.77831709819901</c:v>
                </c:pt>
                <c:pt idx="120764">
                  <c:v>279.78063385347201</c:v>
                </c:pt>
                <c:pt idx="120765">
                  <c:v>279.78295060874598</c:v>
                </c:pt>
                <c:pt idx="120766">
                  <c:v>279.78526736401898</c:v>
                </c:pt>
                <c:pt idx="120767">
                  <c:v>279.787584119293</c:v>
                </c:pt>
                <c:pt idx="120768">
                  <c:v>279.789900874566</c:v>
                </c:pt>
                <c:pt idx="120769">
                  <c:v>279.79221762984002</c:v>
                </c:pt>
                <c:pt idx="120770">
                  <c:v>279.79453438511302</c:v>
                </c:pt>
                <c:pt idx="120771">
                  <c:v>279.79685114038699</c:v>
                </c:pt>
                <c:pt idx="120772">
                  <c:v>279.79916789565999</c:v>
                </c:pt>
                <c:pt idx="120773">
                  <c:v>279.80148465093401</c:v>
                </c:pt>
                <c:pt idx="120774">
                  <c:v>279.80380140620701</c:v>
                </c:pt>
                <c:pt idx="120775">
                  <c:v>279.80611816148098</c:v>
                </c:pt>
                <c:pt idx="120776">
                  <c:v>279.80843491675398</c:v>
                </c:pt>
                <c:pt idx="120777">
                  <c:v>279.810751672028</c:v>
                </c:pt>
                <c:pt idx="120778">
                  <c:v>279.813068427301</c:v>
                </c:pt>
                <c:pt idx="120779">
                  <c:v>279.81538518257503</c:v>
                </c:pt>
                <c:pt idx="120780">
                  <c:v>279.81770193784803</c:v>
                </c:pt>
                <c:pt idx="120781">
                  <c:v>279.82001869312199</c:v>
                </c:pt>
                <c:pt idx="120782">
                  <c:v>279.82233544839499</c:v>
                </c:pt>
                <c:pt idx="120783">
                  <c:v>279.82465220366902</c:v>
                </c:pt>
                <c:pt idx="120784">
                  <c:v>279.82696895894202</c:v>
                </c:pt>
                <c:pt idx="120785">
                  <c:v>279.82928571421598</c:v>
                </c:pt>
                <c:pt idx="120786">
                  <c:v>279.83160246948898</c:v>
                </c:pt>
                <c:pt idx="120787">
                  <c:v>279.83391922476301</c:v>
                </c:pt>
                <c:pt idx="120788">
                  <c:v>279.83623598003601</c:v>
                </c:pt>
                <c:pt idx="120789">
                  <c:v>279.83855273530997</c:v>
                </c:pt>
                <c:pt idx="120790">
                  <c:v>279.84086949058297</c:v>
                </c:pt>
                <c:pt idx="120791">
                  <c:v>279.843186245857</c:v>
                </c:pt>
                <c:pt idx="120792">
                  <c:v>279.84550300113</c:v>
                </c:pt>
                <c:pt idx="120793">
                  <c:v>279.84781975640402</c:v>
                </c:pt>
                <c:pt idx="120794">
                  <c:v>279.85013651167702</c:v>
                </c:pt>
                <c:pt idx="120795">
                  <c:v>279.85245326695099</c:v>
                </c:pt>
                <c:pt idx="120796">
                  <c:v>279.85477002222399</c:v>
                </c:pt>
                <c:pt idx="120797">
                  <c:v>279.85708677749801</c:v>
                </c:pt>
                <c:pt idx="120798">
                  <c:v>279.85940353277101</c:v>
                </c:pt>
                <c:pt idx="120799">
                  <c:v>279.86172028804498</c:v>
                </c:pt>
                <c:pt idx="120800">
                  <c:v>279.86403704331798</c:v>
                </c:pt>
                <c:pt idx="120801">
                  <c:v>279.866353798592</c:v>
                </c:pt>
                <c:pt idx="120802">
                  <c:v>279.868670553865</c:v>
                </c:pt>
                <c:pt idx="120803">
                  <c:v>279.87098730913903</c:v>
                </c:pt>
                <c:pt idx="120804">
                  <c:v>279.87330406441299</c:v>
                </c:pt>
                <c:pt idx="120805">
                  <c:v>279.87562081968599</c:v>
                </c:pt>
                <c:pt idx="120806">
                  <c:v>279.87793757496001</c:v>
                </c:pt>
                <c:pt idx="120807">
                  <c:v>279.88025433023302</c:v>
                </c:pt>
                <c:pt idx="120808">
                  <c:v>279.88257108550698</c:v>
                </c:pt>
                <c:pt idx="120809">
                  <c:v>279.88488784077998</c:v>
                </c:pt>
                <c:pt idx="120810">
                  <c:v>279.887204596054</c:v>
                </c:pt>
                <c:pt idx="120811">
                  <c:v>279.88952135132701</c:v>
                </c:pt>
                <c:pt idx="120812">
                  <c:v>279.89183810660103</c:v>
                </c:pt>
                <c:pt idx="120813">
                  <c:v>279.89415486187397</c:v>
                </c:pt>
                <c:pt idx="120814">
                  <c:v>279.89647161714799</c:v>
                </c:pt>
                <c:pt idx="120815">
                  <c:v>279.898788372421</c:v>
                </c:pt>
                <c:pt idx="120816">
                  <c:v>279.90110512769502</c:v>
                </c:pt>
                <c:pt idx="120817">
                  <c:v>279.90342188296802</c:v>
                </c:pt>
                <c:pt idx="120818">
                  <c:v>279.90573863824198</c:v>
                </c:pt>
                <c:pt idx="120819">
                  <c:v>279.90805539351499</c:v>
                </c:pt>
                <c:pt idx="120820">
                  <c:v>279.91037214878901</c:v>
                </c:pt>
                <c:pt idx="120821">
                  <c:v>279.91268890406201</c:v>
                </c:pt>
                <c:pt idx="120822">
                  <c:v>279.91500565933597</c:v>
                </c:pt>
                <c:pt idx="120823">
                  <c:v>279.91732241460898</c:v>
                </c:pt>
                <c:pt idx="120824">
                  <c:v>279.919639169883</c:v>
                </c:pt>
                <c:pt idx="120825">
                  <c:v>279.921955925156</c:v>
                </c:pt>
                <c:pt idx="120826">
                  <c:v>279.92427268043002</c:v>
                </c:pt>
                <c:pt idx="120827">
                  <c:v>279.92658943570302</c:v>
                </c:pt>
                <c:pt idx="120828">
                  <c:v>279.92890619097699</c:v>
                </c:pt>
                <c:pt idx="120829">
                  <c:v>279.93122294624999</c:v>
                </c:pt>
                <c:pt idx="120830">
                  <c:v>279.93353970152401</c:v>
                </c:pt>
                <c:pt idx="120831">
                  <c:v>279.93585645679701</c:v>
                </c:pt>
                <c:pt idx="120832">
                  <c:v>279.93817321207098</c:v>
                </c:pt>
                <c:pt idx="120833">
                  <c:v>279.94048996734398</c:v>
                </c:pt>
                <c:pt idx="120834">
                  <c:v>279.942806722618</c:v>
                </c:pt>
                <c:pt idx="120835">
                  <c:v>279.945123477891</c:v>
                </c:pt>
                <c:pt idx="120836">
                  <c:v>279.94744023316503</c:v>
                </c:pt>
                <c:pt idx="120837">
                  <c:v>279.94975698843803</c:v>
                </c:pt>
                <c:pt idx="120838">
                  <c:v>279.95207374371199</c:v>
                </c:pt>
                <c:pt idx="120839">
                  <c:v>279.95439049898499</c:v>
                </c:pt>
                <c:pt idx="120840">
                  <c:v>279.95670725425902</c:v>
                </c:pt>
                <c:pt idx="120841">
                  <c:v>279.95902400953202</c:v>
                </c:pt>
                <c:pt idx="120842">
                  <c:v>279.96134076480598</c:v>
                </c:pt>
                <c:pt idx="120843">
                  <c:v>279.96365752007898</c:v>
                </c:pt>
                <c:pt idx="120844">
                  <c:v>279.96597427535301</c:v>
                </c:pt>
                <c:pt idx="120845">
                  <c:v>279.96829103062601</c:v>
                </c:pt>
                <c:pt idx="120846">
                  <c:v>279.97060778589997</c:v>
                </c:pt>
                <c:pt idx="120847">
                  <c:v>279.972924541174</c:v>
                </c:pt>
                <c:pt idx="120848">
                  <c:v>279.975241296447</c:v>
                </c:pt>
                <c:pt idx="120849">
                  <c:v>279.97755805172102</c:v>
                </c:pt>
                <c:pt idx="120850">
                  <c:v>279.97987480699402</c:v>
                </c:pt>
                <c:pt idx="120851">
                  <c:v>279.98219156226799</c:v>
                </c:pt>
                <c:pt idx="120852">
                  <c:v>279.98450831754099</c:v>
                </c:pt>
                <c:pt idx="120853">
                  <c:v>279.98682507281501</c:v>
                </c:pt>
                <c:pt idx="120854">
                  <c:v>279.98914182808801</c:v>
                </c:pt>
                <c:pt idx="120855">
                  <c:v>279.99145858336198</c:v>
                </c:pt>
                <c:pt idx="120856">
                  <c:v>279.99377533863498</c:v>
                </c:pt>
                <c:pt idx="120857">
                  <c:v>279.996092093909</c:v>
                </c:pt>
                <c:pt idx="120858">
                  <c:v>279.998408849182</c:v>
                </c:pt>
                <c:pt idx="120859">
                  <c:v>280.00072560445602</c:v>
                </c:pt>
                <c:pt idx="120860">
                  <c:v>280.00304235972902</c:v>
                </c:pt>
                <c:pt idx="120861">
                  <c:v>280.00535911500299</c:v>
                </c:pt>
                <c:pt idx="120862">
                  <c:v>280.00767587027599</c:v>
                </c:pt>
                <c:pt idx="120863">
                  <c:v>280.00999262555001</c:v>
                </c:pt>
                <c:pt idx="120864">
                  <c:v>280.01230938082301</c:v>
                </c:pt>
                <c:pt idx="120865">
                  <c:v>280.01462613609698</c:v>
                </c:pt>
                <c:pt idx="120866">
                  <c:v>280.01694289136998</c:v>
                </c:pt>
                <c:pt idx="120867">
                  <c:v>280.019259646644</c:v>
                </c:pt>
                <c:pt idx="120868">
                  <c:v>280.021576401917</c:v>
                </c:pt>
                <c:pt idx="120869">
                  <c:v>280.02389315719103</c:v>
                </c:pt>
                <c:pt idx="120870">
                  <c:v>280.02620991246403</c:v>
                </c:pt>
                <c:pt idx="120871">
                  <c:v>280.02852666773799</c:v>
                </c:pt>
                <c:pt idx="120872">
                  <c:v>280.03084342301099</c:v>
                </c:pt>
                <c:pt idx="120873">
                  <c:v>280.03316017828502</c:v>
                </c:pt>
                <c:pt idx="120874">
                  <c:v>280.03547693355802</c:v>
                </c:pt>
                <c:pt idx="120875">
                  <c:v>280.03779368883198</c:v>
                </c:pt>
                <c:pt idx="120876">
                  <c:v>280.04011044410498</c:v>
                </c:pt>
                <c:pt idx="120877">
                  <c:v>280.04242719937901</c:v>
                </c:pt>
                <c:pt idx="120878">
                  <c:v>280.04474395465201</c:v>
                </c:pt>
                <c:pt idx="120879">
                  <c:v>280.04706070992597</c:v>
                </c:pt>
                <c:pt idx="120880">
                  <c:v>280.04937746519897</c:v>
                </c:pt>
                <c:pt idx="120881">
                  <c:v>280.051694220473</c:v>
                </c:pt>
                <c:pt idx="120882">
                  <c:v>280.054010975746</c:v>
                </c:pt>
                <c:pt idx="120883">
                  <c:v>280.05632773102002</c:v>
                </c:pt>
                <c:pt idx="120884">
                  <c:v>280.05864448629302</c:v>
                </c:pt>
                <c:pt idx="120885">
                  <c:v>280.06096124156699</c:v>
                </c:pt>
                <c:pt idx="120886">
                  <c:v>280.06327799683999</c:v>
                </c:pt>
                <c:pt idx="120887">
                  <c:v>280.06559475211401</c:v>
                </c:pt>
                <c:pt idx="120888">
                  <c:v>280.06791150738701</c:v>
                </c:pt>
                <c:pt idx="120889">
                  <c:v>280.07022826266098</c:v>
                </c:pt>
                <c:pt idx="120890">
                  <c:v>280.072545017935</c:v>
                </c:pt>
                <c:pt idx="120891">
                  <c:v>280.074861773208</c:v>
                </c:pt>
                <c:pt idx="120892">
                  <c:v>280.07717852848202</c:v>
                </c:pt>
                <c:pt idx="120893">
                  <c:v>280.07949528375502</c:v>
                </c:pt>
                <c:pt idx="120894">
                  <c:v>280.08181203902899</c:v>
                </c:pt>
                <c:pt idx="120895">
                  <c:v>280.08412879430199</c:v>
                </c:pt>
                <c:pt idx="120896">
                  <c:v>280.08644554957601</c:v>
                </c:pt>
                <c:pt idx="120897">
                  <c:v>280.08876230484901</c:v>
                </c:pt>
                <c:pt idx="120898">
                  <c:v>280.09107906012298</c:v>
                </c:pt>
                <c:pt idx="120899">
                  <c:v>280.09339581539598</c:v>
                </c:pt>
                <c:pt idx="120900">
                  <c:v>280.09571257067</c:v>
                </c:pt>
                <c:pt idx="120901">
                  <c:v>280.098029325943</c:v>
                </c:pt>
                <c:pt idx="120902">
                  <c:v>280.10034608121703</c:v>
                </c:pt>
                <c:pt idx="120903">
                  <c:v>280.10266283649003</c:v>
                </c:pt>
                <c:pt idx="120904">
                  <c:v>280.10497959176399</c:v>
                </c:pt>
                <c:pt idx="120905">
                  <c:v>280.10729634703699</c:v>
                </c:pt>
                <c:pt idx="120906">
                  <c:v>280.10961310231102</c:v>
                </c:pt>
                <c:pt idx="120907">
                  <c:v>280.11192985758402</c:v>
                </c:pt>
                <c:pt idx="120908">
                  <c:v>280.11424661285798</c:v>
                </c:pt>
                <c:pt idx="120909">
                  <c:v>280.11656336813098</c:v>
                </c:pt>
                <c:pt idx="120910">
                  <c:v>280.11888012340501</c:v>
                </c:pt>
                <c:pt idx="120911">
                  <c:v>280.12119687867801</c:v>
                </c:pt>
                <c:pt idx="120912">
                  <c:v>280.12351363395197</c:v>
                </c:pt>
                <c:pt idx="120913">
                  <c:v>280.12583038922497</c:v>
                </c:pt>
                <c:pt idx="120914">
                  <c:v>280.128147144499</c:v>
                </c:pt>
                <c:pt idx="120915">
                  <c:v>280.130463899772</c:v>
                </c:pt>
                <c:pt idx="120916">
                  <c:v>280.13278065504602</c:v>
                </c:pt>
                <c:pt idx="120917">
                  <c:v>280.13509741031902</c:v>
                </c:pt>
                <c:pt idx="120918">
                  <c:v>280.13741416559299</c:v>
                </c:pt>
                <c:pt idx="120919">
                  <c:v>280.13973092086599</c:v>
                </c:pt>
                <c:pt idx="120920">
                  <c:v>280.14204767614001</c:v>
                </c:pt>
                <c:pt idx="120921">
                  <c:v>280.14436443141301</c:v>
                </c:pt>
                <c:pt idx="120922">
                  <c:v>280.14668118668698</c:v>
                </c:pt>
                <c:pt idx="120923">
                  <c:v>280.14899794195998</c:v>
                </c:pt>
                <c:pt idx="120924">
                  <c:v>280.151314697234</c:v>
                </c:pt>
                <c:pt idx="120925">
                  <c:v>280.153631452507</c:v>
                </c:pt>
                <c:pt idx="120926">
                  <c:v>280.15594820778102</c:v>
                </c:pt>
                <c:pt idx="120927">
                  <c:v>280.15826496305402</c:v>
                </c:pt>
                <c:pt idx="120928">
                  <c:v>280.16058171832799</c:v>
                </c:pt>
                <c:pt idx="120929">
                  <c:v>280.16289847360099</c:v>
                </c:pt>
                <c:pt idx="120930">
                  <c:v>280.16521522887501</c:v>
                </c:pt>
                <c:pt idx="120931">
                  <c:v>280.16753198414801</c:v>
                </c:pt>
                <c:pt idx="120932">
                  <c:v>280.16984873942198</c:v>
                </c:pt>
                <c:pt idx="120933">
                  <c:v>280.172165494696</c:v>
                </c:pt>
                <c:pt idx="120934">
                  <c:v>280.174482249969</c:v>
                </c:pt>
                <c:pt idx="120935">
                  <c:v>280.17679900524303</c:v>
                </c:pt>
                <c:pt idx="120936">
                  <c:v>280.17911576051603</c:v>
                </c:pt>
                <c:pt idx="120937">
                  <c:v>280.18143251578999</c:v>
                </c:pt>
                <c:pt idx="120938">
                  <c:v>280.18374927106299</c:v>
                </c:pt>
                <c:pt idx="120939">
                  <c:v>280.18606602633702</c:v>
                </c:pt>
                <c:pt idx="120940">
                  <c:v>280.18838278161002</c:v>
                </c:pt>
                <c:pt idx="120941">
                  <c:v>280.19069953688398</c:v>
                </c:pt>
                <c:pt idx="120942">
                  <c:v>280.19301629215698</c:v>
                </c:pt>
                <c:pt idx="120943">
                  <c:v>280.19533304743101</c:v>
                </c:pt>
                <c:pt idx="120944">
                  <c:v>280.19764980270401</c:v>
                </c:pt>
                <c:pt idx="120945">
                  <c:v>280.19996655797797</c:v>
                </c:pt>
                <c:pt idx="120946">
                  <c:v>280.20228331325097</c:v>
                </c:pt>
                <c:pt idx="120947">
                  <c:v>280.204600068525</c:v>
                </c:pt>
                <c:pt idx="120948">
                  <c:v>280.206916823798</c:v>
                </c:pt>
                <c:pt idx="120949">
                  <c:v>280.20923357907202</c:v>
                </c:pt>
                <c:pt idx="120950">
                  <c:v>280.21155033434502</c:v>
                </c:pt>
                <c:pt idx="120951">
                  <c:v>280.21386708961899</c:v>
                </c:pt>
                <c:pt idx="120952">
                  <c:v>280.21618384489199</c:v>
                </c:pt>
                <c:pt idx="120953">
                  <c:v>280.21850060016601</c:v>
                </c:pt>
                <c:pt idx="120954">
                  <c:v>280.22081735543901</c:v>
                </c:pt>
                <c:pt idx="120955">
                  <c:v>280.22313411071298</c:v>
                </c:pt>
                <c:pt idx="120956">
                  <c:v>280.22545086598598</c:v>
                </c:pt>
                <c:pt idx="120957">
                  <c:v>280.22776762126</c:v>
                </c:pt>
                <c:pt idx="120958">
                  <c:v>280.230084376533</c:v>
                </c:pt>
                <c:pt idx="120959">
                  <c:v>280.23240113180702</c:v>
                </c:pt>
                <c:pt idx="120960">
                  <c:v>280.23471788708002</c:v>
                </c:pt>
                <c:pt idx="120961">
                  <c:v>280.23703464235399</c:v>
                </c:pt>
                <c:pt idx="120962">
                  <c:v>280.23935139762699</c:v>
                </c:pt>
                <c:pt idx="120963">
                  <c:v>280.24166815290101</c:v>
                </c:pt>
                <c:pt idx="120964">
                  <c:v>280.24398490817401</c:v>
                </c:pt>
                <c:pt idx="120965">
                  <c:v>280.24630166344798</c:v>
                </c:pt>
                <c:pt idx="120966">
                  <c:v>280.24861841872098</c:v>
                </c:pt>
                <c:pt idx="120967">
                  <c:v>280.250935173995</c:v>
                </c:pt>
                <c:pt idx="120968">
                  <c:v>280.253251929268</c:v>
                </c:pt>
                <c:pt idx="120969">
                  <c:v>280.25556868454203</c:v>
                </c:pt>
                <c:pt idx="120970">
                  <c:v>280.25788543981503</c:v>
                </c:pt>
                <c:pt idx="120971">
                  <c:v>280.26020219508899</c:v>
                </c:pt>
                <c:pt idx="120972">
                  <c:v>280.26251895036199</c:v>
                </c:pt>
                <c:pt idx="120973">
                  <c:v>280.26483570563602</c:v>
                </c:pt>
                <c:pt idx="120974">
                  <c:v>280.26715246090998</c:v>
                </c:pt>
                <c:pt idx="120975">
                  <c:v>280.26946921618298</c:v>
                </c:pt>
                <c:pt idx="120976">
                  <c:v>280.27178597145701</c:v>
                </c:pt>
                <c:pt idx="120977">
                  <c:v>280.27410272673001</c:v>
                </c:pt>
                <c:pt idx="120978">
                  <c:v>280.27641948200397</c:v>
                </c:pt>
                <c:pt idx="120979">
                  <c:v>280.27873623727697</c:v>
                </c:pt>
                <c:pt idx="120980">
                  <c:v>280.281052992551</c:v>
                </c:pt>
                <c:pt idx="120981">
                  <c:v>280.283369747824</c:v>
                </c:pt>
                <c:pt idx="120982">
                  <c:v>280.28568650309802</c:v>
                </c:pt>
                <c:pt idx="120983">
                  <c:v>280.28800325837102</c:v>
                </c:pt>
                <c:pt idx="120984">
                  <c:v>280.29032001364499</c:v>
                </c:pt>
                <c:pt idx="120985">
                  <c:v>280.29263676891799</c:v>
                </c:pt>
                <c:pt idx="120986">
                  <c:v>280.29495352419201</c:v>
                </c:pt>
                <c:pt idx="120987">
                  <c:v>280.29727027946501</c:v>
                </c:pt>
                <c:pt idx="120988">
                  <c:v>280.29958703473898</c:v>
                </c:pt>
                <c:pt idx="120989">
                  <c:v>280.30190379001198</c:v>
                </c:pt>
                <c:pt idx="120990">
                  <c:v>280.304220545286</c:v>
                </c:pt>
                <c:pt idx="120991">
                  <c:v>280.306537300559</c:v>
                </c:pt>
                <c:pt idx="120992">
                  <c:v>280.30885405583302</c:v>
                </c:pt>
                <c:pt idx="120993">
                  <c:v>280.31117081110602</c:v>
                </c:pt>
                <c:pt idx="120994">
                  <c:v>280.31348756637999</c:v>
                </c:pt>
                <c:pt idx="120995">
                  <c:v>280.31580432165299</c:v>
                </c:pt>
                <c:pt idx="120996">
                  <c:v>280.31812107692701</c:v>
                </c:pt>
                <c:pt idx="120997">
                  <c:v>280.32043783220001</c:v>
                </c:pt>
                <c:pt idx="120998">
                  <c:v>280.32275458747398</c:v>
                </c:pt>
                <c:pt idx="120999">
                  <c:v>280.32507134274698</c:v>
                </c:pt>
                <c:pt idx="121000">
                  <c:v>280.327388098021</c:v>
                </c:pt>
                <c:pt idx="121001">
                  <c:v>280.329704853294</c:v>
                </c:pt>
                <c:pt idx="121002">
                  <c:v>280.33202160856803</c:v>
                </c:pt>
                <c:pt idx="121003">
                  <c:v>280.33433836384103</c:v>
                </c:pt>
                <c:pt idx="121004">
                  <c:v>280.33665511911499</c:v>
                </c:pt>
                <c:pt idx="121005">
                  <c:v>280.33897187438799</c:v>
                </c:pt>
                <c:pt idx="121006">
                  <c:v>280.34128862966202</c:v>
                </c:pt>
                <c:pt idx="121007">
                  <c:v>280.34360538493502</c:v>
                </c:pt>
                <c:pt idx="121008">
                  <c:v>280.34592214020898</c:v>
                </c:pt>
                <c:pt idx="121009">
                  <c:v>280.34823889548198</c:v>
                </c:pt>
                <c:pt idx="121010">
                  <c:v>280.35055565075601</c:v>
                </c:pt>
                <c:pt idx="121011">
                  <c:v>280.35287240602901</c:v>
                </c:pt>
                <c:pt idx="121012">
                  <c:v>280.35518916130297</c:v>
                </c:pt>
                <c:pt idx="121013">
                  <c:v>280.35750591657597</c:v>
                </c:pt>
                <c:pt idx="121014">
                  <c:v>280.35982267185</c:v>
                </c:pt>
                <c:pt idx="121015">
                  <c:v>280.362139427123</c:v>
                </c:pt>
                <c:pt idx="121016">
                  <c:v>280.36445618239702</c:v>
                </c:pt>
                <c:pt idx="121017">
                  <c:v>280.36677293767099</c:v>
                </c:pt>
                <c:pt idx="121018">
                  <c:v>280.36908969294399</c:v>
                </c:pt>
                <c:pt idx="121019">
                  <c:v>280.37140644821801</c:v>
                </c:pt>
                <c:pt idx="121020">
                  <c:v>280.37372320349101</c:v>
                </c:pt>
                <c:pt idx="121021">
                  <c:v>280.37603995876498</c:v>
                </c:pt>
                <c:pt idx="121022">
                  <c:v>280.37835671403798</c:v>
                </c:pt>
                <c:pt idx="121023">
                  <c:v>280.380673469312</c:v>
                </c:pt>
                <c:pt idx="121024">
                  <c:v>280.382990224585</c:v>
                </c:pt>
                <c:pt idx="121025">
                  <c:v>280.38530697985902</c:v>
                </c:pt>
                <c:pt idx="121026">
                  <c:v>280.38762373513202</c:v>
                </c:pt>
                <c:pt idx="121027">
                  <c:v>280.38994049040599</c:v>
                </c:pt>
                <c:pt idx="121028">
                  <c:v>280.39225724567899</c:v>
                </c:pt>
                <c:pt idx="121029">
                  <c:v>280.39457400095301</c:v>
                </c:pt>
                <c:pt idx="121030">
                  <c:v>280.39689075622601</c:v>
                </c:pt>
                <c:pt idx="121031">
                  <c:v>280.39920751149998</c:v>
                </c:pt>
                <c:pt idx="121032">
                  <c:v>280.40152426677298</c:v>
                </c:pt>
                <c:pt idx="121033">
                  <c:v>280.403841022047</c:v>
                </c:pt>
                <c:pt idx="121034">
                  <c:v>280.40615777732</c:v>
                </c:pt>
                <c:pt idx="121035">
                  <c:v>280.40847453259403</c:v>
                </c:pt>
                <c:pt idx="121036">
                  <c:v>280.41079128786703</c:v>
                </c:pt>
                <c:pt idx="121037">
                  <c:v>280.41310804314099</c:v>
                </c:pt>
                <c:pt idx="121038">
                  <c:v>280.41542479841399</c:v>
                </c:pt>
                <c:pt idx="121039">
                  <c:v>280.41774155368802</c:v>
                </c:pt>
                <c:pt idx="121040">
                  <c:v>280.42005830896102</c:v>
                </c:pt>
                <c:pt idx="121041">
                  <c:v>280.42237506423498</c:v>
                </c:pt>
                <c:pt idx="121042">
                  <c:v>280.42469181950798</c:v>
                </c:pt>
                <c:pt idx="121043">
                  <c:v>280.42700857478201</c:v>
                </c:pt>
                <c:pt idx="121044">
                  <c:v>280.42932533005501</c:v>
                </c:pt>
                <c:pt idx="121045">
                  <c:v>280.43164208532897</c:v>
                </c:pt>
                <c:pt idx="121046">
                  <c:v>280.43395884060197</c:v>
                </c:pt>
                <c:pt idx="121047">
                  <c:v>280.436275595876</c:v>
                </c:pt>
                <c:pt idx="121048">
                  <c:v>280.438592351149</c:v>
                </c:pt>
                <c:pt idx="121049">
                  <c:v>280.44090910642302</c:v>
                </c:pt>
                <c:pt idx="121050">
                  <c:v>280.44322586169602</c:v>
                </c:pt>
                <c:pt idx="121051">
                  <c:v>280.44554261696999</c:v>
                </c:pt>
                <c:pt idx="121052">
                  <c:v>280.44785937224299</c:v>
                </c:pt>
                <c:pt idx="121053">
                  <c:v>280.45017612751701</c:v>
                </c:pt>
                <c:pt idx="121054">
                  <c:v>280.45249288279001</c:v>
                </c:pt>
                <c:pt idx="121055">
                  <c:v>280.45480963806398</c:v>
                </c:pt>
                <c:pt idx="121056">
                  <c:v>280.45712639333698</c:v>
                </c:pt>
                <c:pt idx="121057">
                  <c:v>280.459443148611</c:v>
                </c:pt>
                <c:pt idx="121058">
                  <c:v>280.461759903884</c:v>
                </c:pt>
                <c:pt idx="121059">
                  <c:v>280.46407665915802</c:v>
                </c:pt>
                <c:pt idx="121060">
                  <c:v>280.46639341443199</c:v>
                </c:pt>
                <c:pt idx="121061">
                  <c:v>280.46871016970499</c:v>
                </c:pt>
                <c:pt idx="121062">
                  <c:v>280.47102692497901</c:v>
                </c:pt>
                <c:pt idx="121063">
                  <c:v>280.47334368025201</c:v>
                </c:pt>
                <c:pt idx="121064">
                  <c:v>280.47566043552598</c:v>
                </c:pt>
                <c:pt idx="121065">
                  <c:v>280.47797719079898</c:v>
                </c:pt>
                <c:pt idx="121066">
                  <c:v>280.480293946073</c:v>
                </c:pt>
                <c:pt idx="121067">
                  <c:v>280.482610701346</c:v>
                </c:pt>
                <c:pt idx="121068">
                  <c:v>280.48492745662003</c:v>
                </c:pt>
                <c:pt idx="121069">
                  <c:v>280.48724421189303</c:v>
                </c:pt>
                <c:pt idx="121070">
                  <c:v>280.48956096716699</c:v>
                </c:pt>
                <c:pt idx="121071">
                  <c:v>280.49187772243999</c:v>
                </c:pt>
                <c:pt idx="121072">
                  <c:v>280.49419447771402</c:v>
                </c:pt>
                <c:pt idx="121073">
                  <c:v>280.49651123298702</c:v>
                </c:pt>
                <c:pt idx="121074">
                  <c:v>280.49882798826098</c:v>
                </c:pt>
                <c:pt idx="121075">
                  <c:v>280.50114474353398</c:v>
                </c:pt>
                <c:pt idx="121076">
                  <c:v>280.50346149880801</c:v>
                </c:pt>
                <c:pt idx="121077">
                  <c:v>280.50577825408101</c:v>
                </c:pt>
                <c:pt idx="121078">
                  <c:v>280.50809500935497</c:v>
                </c:pt>
                <c:pt idx="121079">
                  <c:v>280.51041176462797</c:v>
                </c:pt>
                <c:pt idx="121080">
                  <c:v>280.512728519902</c:v>
                </c:pt>
                <c:pt idx="121081">
                  <c:v>280.515045275175</c:v>
                </c:pt>
                <c:pt idx="121082">
                  <c:v>280.51736203044902</c:v>
                </c:pt>
                <c:pt idx="121083">
                  <c:v>280.51967878572202</c:v>
                </c:pt>
                <c:pt idx="121084">
                  <c:v>280.52199554099599</c:v>
                </c:pt>
                <c:pt idx="121085">
                  <c:v>280.52431229626899</c:v>
                </c:pt>
                <c:pt idx="121086">
                  <c:v>280.52662905154301</c:v>
                </c:pt>
                <c:pt idx="121087">
                  <c:v>280.52894580681601</c:v>
                </c:pt>
                <c:pt idx="121088">
                  <c:v>280.53126256208998</c:v>
                </c:pt>
                <c:pt idx="121089">
                  <c:v>280.53357931736298</c:v>
                </c:pt>
                <c:pt idx="121090">
                  <c:v>280.535896072637</c:v>
                </c:pt>
                <c:pt idx="121091">
                  <c:v>280.53821282791</c:v>
                </c:pt>
                <c:pt idx="121092">
                  <c:v>280.54052958318402</c:v>
                </c:pt>
                <c:pt idx="121093">
                  <c:v>280.54284633845703</c:v>
                </c:pt>
                <c:pt idx="121094">
                  <c:v>280.54516309373099</c:v>
                </c:pt>
                <c:pt idx="121095">
                  <c:v>280.54747984900399</c:v>
                </c:pt>
                <c:pt idx="121096">
                  <c:v>280.54979660427801</c:v>
                </c:pt>
                <c:pt idx="121097">
                  <c:v>280.55211335955102</c:v>
                </c:pt>
                <c:pt idx="121098">
                  <c:v>280.55443011482498</c:v>
                </c:pt>
                <c:pt idx="121099">
                  <c:v>280.55674687009798</c:v>
                </c:pt>
                <c:pt idx="121100">
                  <c:v>280.559063625372</c:v>
                </c:pt>
                <c:pt idx="121101">
                  <c:v>280.56138038064501</c:v>
                </c:pt>
                <c:pt idx="121102">
                  <c:v>280.56369713591903</c:v>
                </c:pt>
                <c:pt idx="121103">
                  <c:v>280.56601389119299</c:v>
                </c:pt>
                <c:pt idx="121104">
                  <c:v>280.56833064646599</c:v>
                </c:pt>
                <c:pt idx="121105">
                  <c:v>280.57064740174002</c:v>
                </c:pt>
                <c:pt idx="121106">
                  <c:v>280.57296415701302</c:v>
                </c:pt>
                <c:pt idx="121107">
                  <c:v>280.57528091228698</c:v>
                </c:pt>
                <c:pt idx="121108">
                  <c:v>280.57759766755998</c:v>
                </c:pt>
                <c:pt idx="121109">
                  <c:v>280.57991442283401</c:v>
                </c:pt>
                <c:pt idx="121110">
                  <c:v>280.58223117810701</c:v>
                </c:pt>
                <c:pt idx="121111">
                  <c:v>280.58454793338097</c:v>
                </c:pt>
                <c:pt idx="121112">
                  <c:v>280.58686468865398</c:v>
                </c:pt>
                <c:pt idx="121113">
                  <c:v>280.589181443928</c:v>
                </c:pt>
                <c:pt idx="121114">
                  <c:v>280.591498199201</c:v>
                </c:pt>
                <c:pt idx="121115">
                  <c:v>280.59381495447502</c:v>
                </c:pt>
                <c:pt idx="121116">
                  <c:v>280.59613170974802</c:v>
                </c:pt>
                <c:pt idx="121117">
                  <c:v>280.59844846502199</c:v>
                </c:pt>
                <c:pt idx="121118">
                  <c:v>280.60076522029499</c:v>
                </c:pt>
                <c:pt idx="121119">
                  <c:v>280.60308197556901</c:v>
                </c:pt>
                <c:pt idx="121120">
                  <c:v>280.60539873084201</c:v>
                </c:pt>
                <c:pt idx="121121">
                  <c:v>280.60771548611598</c:v>
                </c:pt>
                <c:pt idx="121122">
                  <c:v>280.61003224138898</c:v>
                </c:pt>
                <c:pt idx="121123">
                  <c:v>280.612348996663</c:v>
                </c:pt>
                <c:pt idx="121124">
                  <c:v>280.614665751936</c:v>
                </c:pt>
                <c:pt idx="121125">
                  <c:v>280.61698250721003</c:v>
                </c:pt>
                <c:pt idx="121126">
                  <c:v>280.61929926248303</c:v>
                </c:pt>
                <c:pt idx="121127">
                  <c:v>280.62161601775699</c:v>
                </c:pt>
                <c:pt idx="121128">
                  <c:v>280.62393277302999</c:v>
                </c:pt>
                <c:pt idx="121129">
                  <c:v>280.62624952830402</c:v>
                </c:pt>
                <c:pt idx="121130">
                  <c:v>280.62856628357702</c:v>
                </c:pt>
                <c:pt idx="121131">
                  <c:v>280.63088303885098</c:v>
                </c:pt>
                <c:pt idx="121132">
                  <c:v>280.63319979412398</c:v>
                </c:pt>
                <c:pt idx="121133">
                  <c:v>280.63551654939801</c:v>
                </c:pt>
                <c:pt idx="121134">
                  <c:v>280.63783330467101</c:v>
                </c:pt>
                <c:pt idx="121135">
                  <c:v>280.64015005994497</c:v>
                </c:pt>
                <c:pt idx="121136">
                  <c:v>280.64246681521797</c:v>
                </c:pt>
                <c:pt idx="121137">
                  <c:v>280.644783570492</c:v>
                </c:pt>
                <c:pt idx="121138">
                  <c:v>280.647100325765</c:v>
                </c:pt>
                <c:pt idx="121139">
                  <c:v>280.64941708103902</c:v>
                </c:pt>
                <c:pt idx="121140">
                  <c:v>280.65173383631202</c:v>
                </c:pt>
                <c:pt idx="121141">
                  <c:v>280.65405059158599</c:v>
                </c:pt>
                <c:pt idx="121142">
                  <c:v>280.65636734685899</c:v>
                </c:pt>
                <c:pt idx="121143">
                  <c:v>280.65868410213301</c:v>
                </c:pt>
                <c:pt idx="121144">
                  <c:v>280.66100085740601</c:v>
                </c:pt>
                <c:pt idx="121145">
                  <c:v>280.66331761267998</c:v>
                </c:pt>
                <c:pt idx="121146">
                  <c:v>280.665634367954</c:v>
                </c:pt>
                <c:pt idx="121147">
                  <c:v>280.667951123227</c:v>
                </c:pt>
                <c:pt idx="121148">
                  <c:v>280.67026787850102</c:v>
                </c:pt>
                <c:pt idx="121149">
                  <c:v>280.67258463377402</c:v>
                </c:pt>
                <c:pt idx="121150">
                  <c:v>280.67490138904799</c:v>
                </c:pt>
                <c:pt idx="121151">
                  <c:v>280.67721814432099</c:v>
                </c:pt>
                <c:pt idx="121152">
                  <c:v>280.67953489959501</c:v>
                </c:pt>
                <c:pt idx="121153">
                  <c:v>280.68185165486801</c:v>
                </c:pt>
                <c:pt idx="121154">
                  <c:v>280.68416841014198</c:v>
                </c:pt>
                <c:pt idx="121155">
                  <c:v>280.68648516541498</c:v>
                </c:pt>
                <c:pt idx="121156">
                  <c:v>280.688801920689</c:v>
                </c:pt>
                <c:pt idx="121157">
                  <c:v>280.691118675962</c:v>
                </c:pt>
                <c:pt idx="121158">
                  <c:v>280.69343543123603</c:v>
                </c:pt>
                <c:pt idx="121159">
                  <c:v>280.69575218650903</c:v>
                </c:pt>
                <c:pt idx="121160">
                  <c:v>280.69806894178299</c:v>
                </c:pt>
                <c:pt idx="121161">
                  <c:v>280.70038569705599</c:v>
                </c:pt>
                <c:pt idx="121162">
                  <c:v>280.70270245233002</c:v>
                </c:pt>
                <c:pt idx="121163">
                  <c:v>280.70501920760302</c:v>
                </c:pt>
                <c:pt idx="121164">
                  <c:v>280.70733596287698</c:v>
                </c:pt>
                <c:pt idx="121165">
                  <c:v>280.70965271814998</c:v>
                </c:pt>
                <c:pt idx="121166">
                  <c:v>280.71196947342401</c:v>
                </c:pt>
                <c:pt idx="121167">
                  <c:v>280.71428622869701</c:v>
                </c:pt>
                <c:pt idx="121168">
                  <c:v>280.71660298397097</c:v>
                </c:pt>
                <c:pt idx="121169">
                  <c:v>280.71891973924397</c:v>
                </c:pt>
                <c:pt idx="121170">
                  <c:v>280.721236494518</c:v>
                </c:pt>
                <c:pt idx="121171">
                  <c:v>280.723553249791</c:v>
                </c:pt>
                <c:pt idx="121172">
                  <c:v>280.72587000506502</c:v>
                </c:pt>
                <c:pt idx="121173">
                  <c:v>280.72818676033802</c:v>
                </c:pt>
                <c:pt idx="121174">
                  <c:v>280.73050351561199</c:v>
                </c:pt>
                <c:pt idx="121175">
                  <c:v>280.73282027088499</c:v>
                </c:pt>
                <c:pt idx="121176">
                  <c:v>280.73513702615901</c:v>
                </c:pt>
                <c:pt idx="121177">
                  <c:v>280.73745378143201</c:v>
                </c:pt>
                <c:pt idx="121178">
                  <c:v>280.73977053670598</c:v>
                </c:pt>
                <c:pt idx="121179">
                  <c:v>280.74208729197898</c:v>
                </c:pt>
                <c:pt idx="121180">
                  <c:v>280.744404047253</c:v>
                </c:pt>
                <c:pt idx="121181">
                  <c:v>280.746720802526</c:v>
                </c:pt>
                <c:pt idx="121182">
                  <c:v>280.74903755780002</c:v>
                </c:pt>
                <c:pt idx="121183">
                  <c:v>280.75135431307302</c:v>
                </c:pt>
                <c:pt idx="121184">
                  <c:v>280.75367106834699</c:v>
                </c:pt>
                <c:pt idx="121185">
                  <c:v>280.75598782361999</c:v>
                </c:pt>
                <c:pt idx="121186">
                  <c:v>280.75830457889401</c:v>
                </c:pt>
                <c:pt idx="121187">
                  <c:v>280.76062133416701</c:v>
                </c:pt>
                <c:pt idx="121188">
                  <c:v>280.76293808944098</c:v>
                </c:pt>
                <c:pt idx="121189">
                  <c:v>280.765254844715</c:v>
                </c:pt>
                <c:pt idx="121190">
                  <c:v>280.767571599988</c:v>
                </c:pt>
                <c:pt idx="121191">
                  <c:v>280.76988835526203</c:v>
                </c:pt>
                <c:pt idx="121192">
                  <c:v>280.77220511053503</c:v>
                </c:pt>
                <c:pt idx="121193">
                  <c:v>280.77452186580899</c:v>
                </c:pt>
                <c:pt idx="121194">
                  <c:v>280.77683862108199</c:v>
                </c:pt>
                <c:pt idx="121195">
                  <c:v>280.77915537635602</c:v>
                </c:pt>
                <c:pt idx="121196">
                  <c:v>280.78147213162902</c:v>
                </c:pt>
                <c:pt idx="121197">
                  <c:v>280.78378888690298</c:v>
                </c:pt>
                <c:pt idx="121198">
                  <c:v>280.78610564217598</c:v>
                </c:pt>
                <c:pt idx="121199">
                  <c:v>280.78842239745001</c:v>
                </c:pt>
                <c:pt idx="121200">
                  <c:v>280.79073915272301</c:v>
                </c:pt>
                <c:pt idx="121201">
                  <c:v>280.79305590799697</c:v>
                </c:pt>
                <c:pt idx="121202">
                  <c:v>280.79537266326997</c:v>
                </c:pt>
                <c:pt idx="121203">
                  <c:v>280.797689418544</c:v>
                </c:pt>
                <c:pt idx="121204">
                  <c:v>280.800006173817</c:v>
                </c:pt>
                <c:pt idx="121205">
                  <c:v>280.80232292909102</c:v>
                </c:pt>
                <c:pt idx="121206">
                  <c:v>280.80463968436402</c:v>
                </c:pt>
                <c:pt idx="121207">
                  <c:v>280.80695643963799</c:v>
                </c:pt>
                <c:pt idx="121208">
                  <c:v>280.80927319491099</c:v>
                </c:pt>
                <c:pt idx="121209">
                  <c:v>280.81158995018501</c:v>
                </c:pt>
                <c:pt idx="121210">
                  <c:v>280.81390670545801</c:v>
                </c:pt>
                <c:pt idx="121211">
                  <c:v>280.81622346073198</c:v>
                </c:pt>
                <c:pt idx="121212">
                  <c:v>280.81854021600498</c:v>
                </c:pt>
                <c:pt idx="121213">
                  <c:v>280.820856971279</c:v>
                </c:pt>
                <c:pt idx="121214">
                  <c:v>280.823173726552</c:v>
                </c:pt>
                <c:pt idx="121215">
                  <c:v>280.82549048182602</c:v>
                </c:pt>
                <c:pt idx="121216">
                  <c:v>280.82780723709902</c:v>
                </c:pt>
                <c:pt idx="121217">
                  <c:v>280.83012399237299</c:v>
                </c:pt>
                <c:pt idx="121218">
                  <c:v>280.83244074764599</c:v>
                </c:pt>
                <c:pt idx="121219">
                  <c:v>280.83475750292001</c:v>
                </c:pt>
                <c:pt idx="121220">
                  <c:v>280.83707425819301</c:v>
                </c:pt>
                <c:pt idx="121221">
                  <c:v>280.83939101346698</c:v>
                </c:pt>
                <c:pt idx="121222">
                  <c:v>280.84170776873998</c:v>
                </c:pt>
                <c:pt idx="121223">
                  <c:v>280.844024524014</c:v>
                </c:pt>
                <c:pt idx="121224">
                  <c:v>280.846341279287</c:v>
                </c:pt>
                <c:pt idx="121225">
                  <c:v>280.84865803456103</c:v>
                </c:pt>
                <c:pt idx="121226">
                  <c:v>280.85097478983403</c:v>
                </c:pt>
                <c:pt idx="121227">
                  <c:v>280.85329154510799</c:v>
                </c:pt>
                <c:pt idx="121228">
                  <c:v>280.85560830038099</c:v>
                </c:pt>
                <c:pt idx="121229">
                  <c:v>280.85792505565502</c:v>
                </c:pt>
                <c:pt idx="121230">
                  <c:v>280.86024181092802</c:v>
                </c:pt>
                <c:pt idx="121231">
                  <c:v>280.86255856620198</c:v>
                </c:pt>
                <c:pt idx="121232">
                  <c:v>280.86487532147601</c:v>
                </c:pt>
                <c:pt idx="121233">
                  <c:v>280.86719207674901</c:v>
                </c:pt>
                <c:pt idx="121234">
                  <c:v>280.86950883202297</c:v>
                </c:pt>
                <c:pt idx="121235">
                  <c:v>280.87182558729597</c:v>
                </c:pt>
                <c:pt idx="121236">
                  <c:v>280.87414234257</c:v>
                </c:pt>
                <c:pt idx="121237">
                  <c:v>280.876459097843</c:v>
                </c:pt>
                <c:pt idx="121238">
                  <c:v>280.87877585311702</c:v>
                </c:pt>
                <c:pt idx="121239">
                  <c:v>280.88109260839002</c:v>
                </c:pt>
                <c:pt idx="121240">
                  <c:v>280.88340936366399</c:v>
                </c:pt>
                <c:pt idx="121241">
                  <c:v>280.88572611893699</c:v>
                </c:pt>
                <c:pt idx="121242">
                  <c:v>280.88804287421101</c:v>
                </c:pt>
                <c:pt idx="121243">
                  <c:v>280.89035962948401</c:v>
                </c:pt>
                <c:pt idx="121244">
                  <c:v>280.89267638475798</c:v>
                </c:pt>
                <c:pt idx="121245">
                  <c:v>280.89499314003098</c:v>
                </c:pt>
                <c:pt idx="121246">
                  <c:v>280.897309895305</c:v>
                </c:pt>
                <c:pt idx="121247">
                  <c:v>280.899626650578</c:v>
                </c:pt>
                <c:pt idx="121248">
                  <c:v>280.90194340585202</c:v>
                </c:pt>
                <c:pt idx="121249">
                  <c:v>280.90426016112502</c:v>
                </c:pt>
                <c:pt idx="121250">
                  <c:v>280.90657691639899</c:v>
                </c:pt>
                <c:pt idx="121251">
                  <c:v>280.90889367167199</c:v>
                </c:pt>
                <c:pt idx="121252">
                  <c:v>280.91121042694601</c:v>
                </c:pt>
                <c:pt idx="121253">
                  <c:v>280.91352718221901</c:v>
                </c:pt>
                <c:pt idx="121254">
                  <c:v>280.91584393749298</c:v>
                </c:pt>
                <c:pt idx="121255">
                  <c:v>280.91816069276598</c:v>
                </c:pt>
                <c:pt idx="121256">
                  <c:v>280.92047744804</c:v>
                </c:pt>
                <c:pt idx="121257">
                  <c:v>280.922794203313</c:v>
                </c:pt>
                <c:pt idx="121258">
                  <c:v>280.92511095858703</c:v>
                </c:pt>
                <c:pt idx="121259">
                  <c:v>280.92742771386003</c:v>
                </c:pt>
                <c:pt idx="121260">
                  <c:v>280.92974446913399</c:v>
                </c:pt>
                <c:pt idx="121261">
                  <c:v>280.93206122440699</c:v>
                </c:pt>
                <c:pt idx="121262">
                  <c:v>280.93437797968102</c:v>
                </c:pt>
                <c:pt idx="121263">
                  <c:v>280.93669473495402</c:v>
                </c:pt>
                <c:pt idx="121264">
                  <c:v>280.93901149022798</c:v>
                </c:pt>
                <c:pt idx="121265">
                  <c:v>280.94132824550098</c:v>
                </c:pt>
                <c:pt idx="121266">
                  <c:v>280.94364500077501</c:v>
                </c:pt>
                <c:pt idx="121267">
                  <c:v>280.94596175604801</c:v>
                </c:pt>
                <c:pt idx="121268">
                  <c:v>280.94827851132197</c:v>
                </c:pt>
                <c:pt idx="121269">
                  <c:v>280.95059526659497</c:v>
                </c:pt>
                <c:pt idx="121270">
                  <c:v>280.952912021869</c:v>
                </c:pt>
                <c:pt idx="121271">
                  <c:v>280.955228777142</c:v>
                </c:pt>
                <c:pt idx="121272">
                  <c:v>280.95754553241602</c:v>
                </c:pt>
                <c:pt idx="121273">
                  <c:v>280.95986228768999</c:v>
                </c:pt>
                <c:pt idx="121274">
                  <c:v>280.96217904296299</c:v>
                </c:pt>
                <c:pt idx="121275">
                  <c:v>280.96449579823701</c:v>
                </c:pt>
                <c:pt idx="121276">
                  <c:v>280.96681255351001</c:v>
                </c:pt>
                <c:pt idx="121277">
                  <c:v>280.96912930878398</c:v>
                </c:pt>
                <c:pt idx="121278">
                  <c:v>280.97144606405698</c:v>
                </c:pt>
                <c:pt idx="121279">
                  <c:v>280.973762819331</c:v>
                </c:pt>
                <c:pt idx="121280">
                  <c:v>280.976079574604</c:v>
                </c:pt>
                <c:pt idx="121281">
                  <c:v>280.97839632987802</c:v>
                </c:pt>
                <c:pt idx="121282">
                  <c:v>280.98071308515102</c:v>
                </c:pt>
                <c:pt idx="121283">
                  <c:v>280.98302984042499</c:v>
                </c:pt>
                <c:pt idx="121284">
                  <c:v>280.98534659569799</c:v>
                </c:pt>
                <c:pt idx="121285">
                  <c:v>280.98766335097201</c:v>
                </c:pt>
                <c:pt idx="121286">
                  <c:v>280.98998010624501</c:v>
                </c:pt>
                <c:pt idx="121287">
                  <c:v>280.99229686151898</c:v>
                </c:pt>
                <c:pt idx="121288">
                  <c:v>280.99461361679198</c:v>
                </c:pt>
                <c:pt idx="121289">
                  <c:v>280.996930372066</c:v>
                </c:pt>
                <c:pt idx="121290">
                  <c:v>280.999247127339</c:v>
                </c:pt>
                <c:pt idx="121291">
                  <c:v>281.00156388261303</c:v>
                </c:pt>
                <c:pt idx="121292">
                  <c:v>281.00388063788603</c:v>
                </c:pt>
                <c:pt idx="121293">
                  <c:v>281.00619739315999</c:v>
                </c:pt>
                <c:pt idx="121294">
                  <c:v>281.00851414843299</c:v>
                </c:pt>
                <c:pt idx="121295">
                  <c:v>281.01083090370702</c:v>
                </c:pt>
                <c:pt idx="121296">
                  <c:v>281.01314765898002</c:v>
                </c:pt>
                <c:pt idx="121297">
                  <c:v>281.01546441425398</c:v>
                </c:pt>
                <c:pt idx="121298">
                  <c:v>281.01778116952698</c:v>
                </c:pt>
                <c:pt idx="121299">
                  <c:v>281.02009792480101</c:v>
                </c:pt>
                <c:pt idx="121300">
                  <c:v>281.02241468007401</c:v>
                </c:pt>
                <c:pt idx="121301">
                  <c:v>281.02473143534797</c:v>
                </c:pt>
                <c:pt idx="121302">
                  <c:v>281.02704819062097</c:v>
                </c:pt>
                <c:pt idx="121303">
                  <c:v>281.029364945895</c:v>
                </c:pt>
                <c:pt idx="121304">
                  <c:v>281.031681701168</c:v>
                </c:pt>
                <c:pt idx="121305">
                  <c:v>281.03399845644202</c:v>
                </c:pt>
                <c:pt idx="121306">
                  <c:v>281.03631521171502</c:v>
                </c:pt>
                <c:pt idx="121307">
                  <c:v>281.03863196698899</c:v>
                </c:pt>
                <c:pt idx="121308">
                  <c:v>281.04094872226199</c:v>
                </c:pt>
                <c:pt idx="121309">
                  <c:v>281.04326547753601</c:v>
                </c:pt>
                <c:pt idx="121310">
                  <c:v>281.04558223280901</c:v>
                </c:pt>
                <c:pt idx="121311">
                  <c:v>281.04789898808298</c:v>
                </c:pt>
                <c:pt idx="121312">
                  <c:v>281.05021574335598</c:v>
                </c:pt>
                <c:pt idx="121313">
                  <c:v>281.05253249863</c:v>
                </c:pt>
                <c:pt idx="121314">
                  <c:v>281.054849253903</c:v>
                </c:pt>
                <c:pt idx="121315">
                  <c:v>281.05716600917702</c:v>
                </c:pt>
                <c:pt idx="121316">
                  <c:v>281.05948276445099</c:v>
                </c:pt>
                <c:pt idx="121317">
                  <c:v>281.06179951972399</c:v>
                </c:pt>
                <c:pt idx="121318">
                  <c:v>281.06411627499801</c:v>
                </c:pt>
                <c:pt idx="121319">
                  <c:v>281.06643303027101</c:v>
                </c:pt>
                <c:pt idx="121320">
                  <c:v>281.06874978554498</c:v>
                </c:pt>
                <c:pt idx="121321">
                  <c:v>281.07106654081798</c:v>
                </c:pt>
                <c:pt idx="121322">
                  <c:v>281.073383296092</c:v>
                </c:pt>
                <c:pt idx="121323">
                  <c:v>281.075700051365</c:v>
                </c:pt>
                <c:pt idx="121324">
                  <c:v>281.07801680663903</c:v>
                </c:pt>
                <c:pt idx="121325">
                  <c:v>281.08033356191203</c:v>
                </c:pt>
                <c:pt idx="121326">
                  <c:v>281.08265031718599</c:v>
                </c:pt>
                <c:pt idx="121327">
                  <c:v>281.08496707245899</c:v>
                </c:pt>
                <c:pt idx="121328">
                  <c:v>281.08728382773302</c:v>
                </c:pt>
                <c:pt idx="121329">
                  <c:v>281.08960058300602</c:v>
                </c:pt>
                <c:pt idx="121330">
                  <c:v>281.09191733827998</c:v>
                </c:pt>
                <c:pt idx="121331">
                  <c:v>281.09423409355298</c:v>
                </c:pt>
                <c:pt idx="121332">
                  <c:v>281.09655084882701</c:v>
                </c:pt>
                <c:pt idx="121333">
                  <c:v>281.09886760410001</c:v>
                </c:pt>
                <c:pt idx="121334">
                  <c:v>281.10118435937397</c:v>
                </c:pt>
                <c:pt idx="121335">
                  <c:v>281.10350111464697</c:v>
                </c:pt>
                <c:pt idx="121336">
                  <c:v>281.105817869921</c:v>
                </c:pt>
                <c:pt idx="121337">
                  <c:v>281.108134625194</c:v>
                </c:pt>
                <c:pt idx="121338">
                  <c:v>281.11045138046802</c:v>
                </c:pt>
                <c:pt idx="121339">
                  <c:v>281.11276813574102</c:v>
                </c:pt>
                <c:pt idx="121340">
                  <c:v>281.11508489101499</c:v>
                </c:pt>
                <c:pt idx="121341">
                  <c:v>281.11740164628799</c:v>
                </c:pt>
                <c:pt idx="121342">
                  <c:v>281.11971840156201</c:v>
                </c:pt>
                <c:pt idx="121343">
                  <c:v>281.12203515683501</c:v>
                </c:pt>
                <c:pt idx="121344">
                  <c:v>281.12435191210898</c:v>
                </c:pt>
                <c:pt idx="121345">
                  <c:v>281.12666866738198</c:v>
                </c:pt>
                <c:pt idx="121346">
                  <c:v>281.128985422656</c:v>
                </c:pt>
                <c:pt idx="121347">
                  <c:v>281.131302177929</c:v>
                </c:pt>
                <c:pt idx="121348">
                  <c:v>281.13361893320302</c:v>
                </c:pt>
                <c:pt idx="121349">
                  <c:v>281.13593568847602</c:v>
                </c:pt>
                <c:pt idx="121350">
                  <c:v>281.13825244374999</c:v>
                </c:pt>
                <c:pt idx="121351">
                  <c:v>281.14056919902299</c:v>
                </c:pt>
                <c:pt idx="121352">
                  <c:v>281.14288595429701</c:v>
                </c:pt>
                <c:pt idx="121353">
                  <c:v>281.14520270957001</c:v>
                </c:pt>
                <c:pt idx="121354">
                  <c:v>281.14751946484398</c:v>
                </c:pt>
                <c:pt idx="121355">
                  <c:v>281.14983622011698</c:v>
                </c:pt>
                <c:pt idx="121356">
                  <c:v>281.152152975391</c:v>
                </c:pt>
                <c:pt idx="121357">
                  <c:v>281.154469730664</c:v>
                </c:pt>
                <c:pt idx="121358">
                  <c:v>281.15678648593803</c:v>
                </c:pt>
                <c:pt idx="121359">
                  <c:v>281.15910324121199</c:v>
                </c:pt>
                <c:pt idx="121360">
                  <c:v>281.16141999648499</c:v>
                </c:pt>
                <c:pt idx="121361">
                  <c:v>281.16373675175902</c:v>
                </c:pt>
                <c:pt idx="121362">
                  <c:v>281.16605350703202</c:v>
                </c:pt>
                <c:pt idx="121363">
                  <c:v>281.16837026230598</c:v>
                </c:pt>
                <c:pt idx="121364">
                  <c:v>281.17068701757898</c:v>
                </c:pt>
                <c:pt idx="121365">
                  <c:v>281.17300377285301</c:v>
                </c:pt>
                <c:pt idx="121366">
                  <c:v>281.17532052812601</c:v>
                </c:pt>
                <c:pt idx="121367">
                  <c:v>281.17763728339997</c:v>
                </c:pt>
                <c:pt idx="121368">
                  <c:v>281.17995403867297</c:v>
                </c:pt>
                <c:pt idx="121369">
                  <c:v>281.182270793947</c:v>
                </c:pt>
                <c:pt idx="121370">
                  <c:v>281.18458754922</c:v>
                </c:pt>
                <c:pt idx="121371">
                  <c:v>281.18690430449402</c:v>
                </c:pt>
                <c:pt idx="121372">
                  <c:v>281.18922105976702</c:v>
                </c:pt>
                <c:pt idx="121373">
                  <c:v>281.19153781504099</c:v>
                </c:pt>
                <c:pt idx="121374">
                  <c:v>281.19385457031399</c:v>
                </c:pt>
                <c:pt idx="121375">
                  <c:v>281.19617132558801</c:v>
                </c:pt>
                <c:pt idx="121376">
                  <c:v>281.19848808086101</c:v>
                </c:pt>
                <c:pt idx="121377">
                  <c:v>281.20080483613498</c:v>
                </c:pt>
                <c:pt idx="121378">
                  <c:v>281.20312159140798</c:v>
                </c:pt>
                <c:pt idx="121379">
                  <c:v>281.205438346682</c:v>
                </c:pt>
                <c:pt idx="121380">
                  <c:v>281.207755101955</c:v>
                </c:pt>
                <c:pt idx="121381">
                  <c:v>281.21007185722902</c:v>
                </c:pt>
                <c:pt idx="121382">
                  <c:v>281.21238861250202</c:v>
                </c:pt>
                <c:pt idx="121383">
                  <c:v>281.21470536777599</c:v>
                </c:pt>
                <c:pt idx="121384">
                  <c:v>281.21702212304899</c:v>
                </c:pt>
                <c:pt idx="121385">
                  <c:v>281.21933887832301</c:v>
                </c:pt>
                <c:pt idx="121386">
                  <c:v>281.22165563359601</c:v>
                </c:pt>
                <c:pt idx="121387">
                  <c:v>281.22397238886998</c:v>
                </c:pt>
                <c:pt idx="121388">
                  <c:v>281.22628914414298</c:v>
                </c:pt>
                <c:pt idx="121389">
                  <c:v>281.228605899417</c:v>
                </c:pt>
                <c:pt idx="121390">
                  <c:v>281.23092265469</c:v>
                </c:pt>
                <c:pt idx="121391">
                  <c:v>281.23323940996403</c:v>
                </c:pt>
                <c:pt idx="121392">
                  <c:v>281.23555616523703</c:v>
                </c:pt>
                <c:pt idx="121393">
                  <c:v>281.23787292051099</c:v>
                </c:pt>
                <c:pt idx="121394">
                  <c:v>281.24018967578399</c:v>
                </c:pt>
                <c:pt idx="121395">
                  <c:v>281.24250643105802</c:v>
                </c:pt>
                <c:pt idx="121396">
                  <c:v>281.24482318633102</c:v>
                </c:pt>
                <c:pt idx="121397">
                  <c:v>281.24713994160498</c:v>
                </c:pt>
                <c:pt idx="121398">
                  <c:v>281.24945669687798</c:v>
                </c:pt>
                <c:pt idx="121399">
                  <c:v>281.25177345215201</c:v>
                </c:pt>
                <c:pt idx="121400">
                  <c:v>281.25409020742501</c:v>
                </c:pt>
                <c:pt idx="121401">
                  <c:v>281.25640696269897</c:v>
                </c:pt>
                <c:pt idx="121402">
                  <c:v>281.258723717973</c:v>
                </c:pt>
                <c:pt idx="121403">
                  <c:v>281.261040473246</c:v>
                </c:pt>
                <c:pt idx="121404">
                  <c:v>281.26335722852002</c:v>
                </c:pt>
                <c:pt idx="121405">
                  <c:v>281.26567398379302</c:v>
                </c:pt>
                <c:pt idx="121406">
                  <c:v>281.26799073906699</c:v>
                </c:pt>
                <c:pt idx="121407">
                  <c:v>281.27030749433999</c:v>
                </c:pt>
                <c:pt idx="121408">
                  <c:v>281.27262424961401</c:v>
                </c:pt>
                <c:pt idx="121409">
                  <c:v>281.27494100488701</c:v>
                </c:pt>
                <c:pt idx="121410">
                  <c:v>281.27725776016098</c:v>
                </c:pt>
                <c:pt idx="121411">
                  <c:v>281.27957451543398</c:v>
                </c:pt>
                <c:pt idx="121412">
                  <c:v>281.281891270708</c:v>
                </c:pt>
                <c:pt idx="121413">
                  <c:v>281.284208025981</c:v>
                </c:pt>
                <c:pt idx="121414">
                  <c:v>281.28652478125503</c:v>
                </c:pt>
                <c:pt idx="121415">
                  <c:v>281.28884153652803</c:v>
                </c:pt>
                <c:pt idx="121416">
                  <c:v>281.29115829180199</c:v>
                </c:pt>
                <c:pt idx="121417">
                  <c:v>281.29347504707499</c:v>
                </c:pt>
                <c:pt idx="121418">
                  <c:v>281.29579180234902</c:v>
                </c:pt>
                <c:pt idx="121419">
                  <c:v>281.29810855762202</c:v>
                </c:pt>
                <c:pt idx="121420">
                  <c:v>281.30042531289598</c:v>
                </c:pt>
                <c:pt idx="121421">
                  <c:v>281.30274206816898</c:v>
                </c:pt>
                <c:pt idx="121422">
                  <c:v>281.30505882344301</c:v>
                </c:pt>
                <c:pt idx="121423">
                  <c:v>281.30737557871601</c:v>
                </c:pt>
                <c:pt idx="121424">
                  <c:v>281.30969233398997</c:v>
                </c:pt>
                <c:pt idx="121425">
                  <c:v>281.31200908926297</c:v>
                </c:pt>
                <c:pt idx="121426">
                  <c:v>281.314325844537</c:v>
                </c:pt>
                <c:pt idx="121427">
                  <c:v>281.31664259981</c:v>
                </c:pt>
                <c:pt idx="121428">
                  <c:v>281.31895935508402</c:v>
                </c:pt>
                <c:pt idx="121429">
                  <c:v>281.32127611035702</c:v>
                </c:pt>
                <c:pt idx="121430">
                  <c:v>281.32359286563099</c:v>
                </c:pt>
                <c:pt idx="121431">
                  <c:v>281.32590962090399</c:v>
                </c:pt>
                <c:pt idx="121432">
                  <c:v>281.32822637617801</c:v>
                </c:pt>
                <c:pt idx="121433">
                  <c:v>281.33054313145101</c:v>
                </c:pt>
                <c:pt idx="121434">
                  <c:v>281.33285988672498</c:v>
                </c:pt>
                <c:pt idx="121435">
                  <c:v>281.33517664199798</c:v>
                </c:pt>
                <c:pt idx="121436">
                  <c:v>281.337493397272</c:v>
                </c:pt>
                <c:pt idx="121437">
                  <c:v>281.339810152545</c:v>
                </c:pt>
                <c:pt idx="121438">
                  <c:v>281.34212690781902</c:v>
                </c:pt>
                <c:pt idx="121439">
                  <c:v>281.34444366309202</c:v>
                </c:pt>
                <c:pt idx="121440">
                  <c:v>281.34676041836599</c:v>
                </c:pt>
                <c:pt idx="121441">
                  <c:v>281.34907717363899</c:v>
                </c:pt>
                <c:pt idx="121442">
                  <c:v>281.35139392891301</c:v>
                </c:pt>
                <c:pt idx="121443">
                  <c:v>281.35371068418601</c:v>
                </c:pt>
                <c:pt idx="121444">
                  <c:v>281.35602743945998</c:v>
                </c:pt>
                <c:pt idx="121445">
                  <c:v>281.358344194734</c:v>
                </c:pt>
                <c:pt idx="121446">
                  <c:v>281.360660950007</c:v>
                </c:pt>
                <c:pt idx="121447">
                  <c:v>281.36297770528103</c:v>
                </c:pt>
                <c:pt idx="121448">
                  <c:v>281.36529446055403</c:v>
                </c:pt>
                <c:pt idx="121449">
                  <c:v>281.36761121582799</c:v>
                </c:pt>
                <c:pt idx="121450">
                  <c:v>281.36992797110099</c:v>
                </c:pt>
                <c:pt idx="121451">
                  <c:v>281.37224472637502</c:v>
                </c:pt>
                <c:pt idx="121452">
                  <c:v>281.37456148164802</c:v>
                </c:pt>
                <c:pt idx="121453">
                  <c:v>281.37687823692198</c:v>
                </c:pt>
                <c:pt idx="121454">
                  <c:v>281.37919499219498</c:v>
                </c:pt>
                <c:pt idx="121455">
                  <c:v>281.38151174746901</c:v>
                </c:pt>
                <c:pt idx="121456">
                  <c:v>281.38382850274201</c:v>
                </c:pt>
                <c:pt idx="121457">
                  <c:v>281.38614525801597</c:v>
                </c:pt>
                <c:pt idx="121458">
                  <c:v>281.38846201328897</c:v>
                </c:pt>
                <c:pt idx="121459">
                  <c:v>281.390778768563</c:v>
                </c:pt>
                <c:pt idx="121460">
                  <c:v>281.393095523836</c:v>
                </c:pt>
                <c:pt idx="121461">
                  <c:v>281.39541227911002</c:v>
                </c:pt>
                <c:pt idx="121462">
                  <c:v>281.39772903438302</c:v>
                </c:pt>
                <c:pt idx="121463">
                  <c:v>281.40004578965699</c:v>
                </c:pt>
                <c:pt idx="121464">
                  <c:v>281.40236254492999</c:v>
                </c:pt>
                <c:pt idx="121465">
                  <c:v>281.40467930020401</c:v>
                </c:pt>
                <c:pt idx="121466">
                  <c:v>281.40699605547701</c:v>
                </c:pt>
                <c:pt idx="121467">
                  <c:v>281.40931281075098</c:v>
                </c:pt>
                <c:pt idx="121468">
                  <c:v>281.41162956602398</c:v>
                </c:pt>
                <c:pt idx="121469">
                  <c:v>281.413946321298</c:v>
                </c:pt>
                <c:pt idx="121470">
                  <c:v>281.416263076571</c:v>
                </c:pt>
                <c:pt idx="121471">
                  <c:v>281.41857983184502</c:v>
                </c:pt>
                <c:pt idx="121472">
                  <c:v>281.42089658711802</c:v>
                </c:pt>
                <c:pt idx="121473">
                  <c:v>281.42321334239199</c:v>
                </c:pt>
                <c:pt idx="121474">
                  <c:v>281.42553009766499</c:v>
                </c:pt>
                <c:pt idx="121475">
                  <c:v>281.42784685293901</c:v>
                </c:pt>
                <c:pt idx="121476">
                  <c:v>281.43016360821201</c:v>
                </c:pt>
                <c:pt idx="121477">
                  <c:v>281.43248036348598</c:v>
                </c:pt>
                <c:pt idx="121478">
                  <c:v>281.43479711875898</c:v>
                </c:pt>
                <c:pt idx="121479">
                  <c:v>281.437113874033</c:v>
                </c:pt>
                <c:pt idx="121480">
                  <c:v>281.439430629306</c:v>
                </c:pt>
                <c:pt idx="121481">
                  <c:v>281.44174738458003</c:v>
                </c:pt>
                <c:pt idx="121482">
                  <c:v>281.44406413985303</c:v>
                </c:pt>
                <c:pt idx="121483">
                  <c:v>281.44638089512699</c:v>
                </c:pt>
                <c:pt idx="121484">
                  <c:v>281.44869765039999</c:v>
                </c:pt>
                <c:pt idx="121485">
                  <c:v>281.45101440567402</c:v>
                </c:pt>
                <c:pt idx="121486">
                  <c:v>281.45333116094702</c:v>
                </c:pt>
                <c:pt idx="121487">
                  <c:v>281.45564791622098</c:v>
                </c:pt>
                <c:pt idx="121488">
                  <c:v>281.45796467149501</c:v>
                </c:pt>
                <c:pt idx="121489">
                  <c:v>281.46028142676801</c:v>
                </c:pt>
                <c:pt idx="121490">
                  <c:v>281.46259818204197</c:v>
                </c:pt>
                <c:pt idx="121491">
                  <c:v>281.46491493731497</c:v>
                </c:pt>
                <c:pt idx="121492">
                  <c:v>281.467231692589</c:v>
                </c:pt>
                <c:pt idx="121493">
                  <c:v>281.469548447862</c:v>
                </c:pt>
                <c:pt idx="121494">
                  <c:v>281.47186520313602</c:v>
                </c:pt>
                <c:pt idx="121495">
                  <c:v>281.47418195840902</c:v>
                </c:pt>
                <c:pt idx="121496">
                  <c:v>281.47649871368299</c:v>
                </c:pt>
                <c:pt idx="121497">
                  <c:v>281.47881546895599</c:v>
                </c:pt>
                <c:pt idx="121498">
                  <c:v>281.48113222423001</c:v>
                </c:pt>
                <c:pt idx="121499">
                  <c:v>281.48344897950301</c:v>
                </c:pt>
                <c:pt idx="121500">
                  <c:v>281.48576573477698</c:v>
                </c:pt>
                <c:pt idx="121501">
                  <c:v>281.48808249004998</c:v>
                </c:pt>
                <c:pt idx="121502">
                  <c:v>281.490399245324</c:v>
                </c:pt>
                <c:pt idx="121503">
                  <c:v>281.492716000597</c:v>
                </c:pt>
                <c:pt idx="121504">
                  <c:v>281.49503275587102</c:v>
                </c:pt>
                <c:pt idx="121505">
                  <c:v>281.49734951114402</c:v>
                </c:pt>
                <c:pt idx="121506">
                  <c:v>281.49966626641799</c:v>
                </c:pt>
                <c:pt idx="121507">
                  <c:v>281.50198302169099</c:v>
                </c:pt>
                <c:pt idx="121508">
                  <c:v>281.50429977696501</c:v>
                </c:pt>
                <c:pt idx="121509">
                  <c:v>281.50661653223801</c:v>
                </c:pt>
                <c:pt idx="121510">
                  <c:v>281.50893328751198</c:v>
                </c:pt>
                <c:pt idx="121511">
                  <c:v>281.51125004278498</c:v>
                </c:pt>
                <c:pt idx="121512">
                  <c:v>281.513566798059</c:v>
                </c:pt>
                <c:pt idx="121513">
                  <c:v>281.515883553332</c:v>
                </c:pt>
                <c:pt idx="121514">
                  <c:v>281.51820030860603</c:v>
                </c:pt>
                <c:pt idx="121515">
                  <c:v>281.52051706387903</c:v>
                </c:pt>
                <c:pt idx="121516">
                  <c:v>281.52283381915299</c:v>
                </c:pt>
                <c:pt idx="121517">
                  <c:v>281.52515057442599</c:v>
                </c:pt>
                <c:pt idx="121518">
                  <c:v>281.52746732970002</c:v>
                </c:pt>
                <c:pt idx="121519">
                  <c:v>281.52978408497302</c:v>
                </c:pt>
                <c:pt idx="121520">
                  <c:v>281.53210084024698</c:v>
                </c:pt>
                <c:pt idx="121521">
                  <c:v>281.53441759551998</c:v>
                </c:pt>
                <c:pt idx="121522">
                  <c:v>281.53673435079401</c:v>
                </c:pt>
                <c:pt idx="121523">
                  <c:v>281.53905110606701</c:v>
                </c:pt>
                <c:pt idx="121524">
                  <c:v>281.54136786134097</c:v>
                </c:pt>
                <c:pt idx="121525">
                  <c:v>281.54368461661397</c:v>
                </c:pt>
                <c:pt idx="121526">
                  <c:v>281.546001371888</c:v>
                </c:pt>
                <c:pt idx="121527">
                  <c:v>281.548318127161</c:v>
                </c:pt>
                <c:pt idx="121528">
                  <c:v>281.55063488243502</c:v>
                </c:pt>
                <c:pt idx="121529">
                  <c:v>281.55295163770899</c:v>
                </c:pt>
                <c:pt idx="121530">
                  <c:v>281.55526839298199</c:v>
                </c:pt>
                <c:pt idx="121531">
                  <c:v>281.55758514825601</c:v>
                </c:pt>
                <c:pt idx="121532">
                  <c:v>281.55990190352901</c:v>
                </c:pt>
                <c:pt idx="121533">
                  <c:v>281.56221865880298</c:v>
                </c:pt>
                <c:pt idx="121534">
                  <c:v>281.56453541407598</c:v>
                </c:pt>
                <c:pt idx="121535">
                  <c:v>281.56685216935</c:v>
                </c:pt>
                <c:pt idx="121536">
                  <c:v>281.569168924623</c:v>
                </c:pt>
                <c:pt idx="121537">
                  <c:v>281.57148567989702</c:v>
                </c:pt>
                <c:pt idx="121538">
                  <c:v>281.57380243517002</c:v>
                </c:pt>
                <c:pt idx="121539">
                  <c:v>281.57611919044399</c:v>
                </c:pt>
                <c:pt idx="121540">
                  <c:v>281.57843594571699</c:v>
                </c:pt>
                <c:pt idx="121541">
                  <c:v>281.58075270099101</c:v>
                </c:pt>
                <c:pt idx="121542">
                  <c:v>281.58306945626401</c:v>
                </c:pt>
                <c:pt idx="121543">
                  <c:v>281.58538621153798</c:v>
                </c:pt>
                <c:pt idx="121544">
                  <c:v>281.58770296681098</c:v>
                </c:pt>
                <c:pt idx="121545">
                  <c:v>281.590019722085</c:v>
                </c:pt>
                <c:pt idx="121546">
                  <c:v>281.592336477358</c:v>
                </c:pt>
                <c:pt idx="121547">
                  <c:v>281.59465323263203</c:v>
                </c:pt>
                <c:pt idx="121548">
                  <c:v>281.59696998790503</c:v>
                </c:pt>
                <c:pt idx="121549">
                  <c:v>281.59928674317899</c:v>
                </c:pt>
                <c:pt idx="121550">
                  <c:v>281.60160349845199</c:v>
                </c:pt>
                <c:pt idx="121551">
                  <c:v>281.60392025372602</c:v>
                </c:pt>
                <c:pt idx="121552">
                  <c:v>281.60623700899902</c:v>
                </c:pt>
                <c:pt idx="121553">
                  <c:v>281.60855376427298</c:v>
                </c:pt>
                <c:pt idx="121554">
                  <c:v>281.61087051954598</c:v>
                </c:pt>
                <c:pt idx="121555">
                  <c:v>281.61318727482001</c:v>
                </c:pt>
                <c:pt idx="121556">
                  <c:v>281.61550403009301</c:v>
                </c:pt>
                <c:pt idx="121557">
                  <c:v>281.61782078536697</c:v>
                </c:pt>
                <c:pt idx="121558">
                  <c:v>281.62013754063997</c:v>
                </c:pt>
                <c:pt idx="121559">
                  <c:v>281.622454295914</c:v>
                </c:pt>
                <c:pt idx="121560">
                  <c:v>281.624771051187</c:v>
                </c:pt>
                <c:pt idx="121561">
                  <c:v>281.62708780646102</c:v>
                </c:pt>
                <c:pt idx="121562">
                  <c:v>281.62940456173402</c:v>
                </c:pt>
                <c:pt idx="121563">
                  <c:v>281.63172131700799</c:v>
                </c:pt>
                <c:pt idx="121564">
                  <c:v>281.63403807228099</c:v>
                </c:pt>
                <c:pt idx="121565">
                  <c:v>281.63635482755501</c:v>
                </c:pt>
                <c:pt idx="121566">
                  <c:v>281.63867158282801</c:v>
                </c:pt>
                <c:pt idx="121567">
                  <c:v>281.64098833810198</c:v>
                </c:pt>
                <c:pt idx="121568">
                  <c:v>281.64330509337498</c:v>
                </c:pt>
                <c:pt idx="121569">
                  <c:v>281.645621848649</c:v>
                </c:pt>
                <c:pt idx="121570">
                  <c:v>281.647938603922</c:v>
                </c:pt>
                <c:pt idx="121571">
                  <c:v>281.65025535919602</c:v>
                </c:pt>
                <c:pt idx="121572">
                  <c:v>281.65257211446999</c:v>
                </c:pt>
                <c:pt idx="121573">
                  <c:v>281.65488886974299</c:v>
                </c:pt>
                <c:pt idx="121574">
                  <c:v>281.65720562501701</c:v>
                </c:pt>
                <c:pt idx="121575">
                  <c:v>281.65952238029001</c:v>
                </c:pt>
                <c:pt idx="121576">
                  <c:v>281.66183913556398</c:v>
                </c:pt>
                <c:pt idx="121577">
                  <c:v>281.66415589083698</c:v>
                </c:pt>
                <c:pt idx="121578">
                  <c:v>281.666472646111</c:v>
                </c:pt>
                <c:pt idx="121579">
                  <c:v>281.668789401384</c:v>
                </c:pt>
                <c:pt idx="121580">
                  <c:v>281.67110615665803</c:v>
                </c:pt>
                <c:pt idx="121581">
                  <c:v>281.67342291193103</c:v>
                </c:pt>
                <c:pt idx="121582">
                  <c:v>281.67573966720499</c:v>
                </c:pt>
                <c:pt idx="121583">
                  <c:v>281.67805642247799</c:v>
                </c:pt>
                <c:pt idx="121584">
                  <c:v>281.68037317775202</c:v>
                </c:pt>
                <c:pt idx="121585">
                  <c:v>281.68268993302502</c:v>
                </c:pt>
                <c:pt idx="121586">
                  <c:v>281.68500668829898</c:v>
                </c:pt>
                <c:pt idx="121587">
                  <c:v>281.68732344357198</c:v>
                </c:pt>
                <c:pt idx="121588">
                  <c:v>281.68964019884601</c:v>
                </c:pt>
                <c:pt idx="121589">
                  <c:v>281.69195695411901</c:v>
                </c:pt>
                <c:pt idx="121590">
                  <c:v>281.69427370939297</c:v>
                </c:pt>
                <c:pt idx="121591">
                  <c:v>281.69659046466597</c:v>
                </c:pt>
                <c:pt idx="121592">
                  <c:v>281.69890721994</c:v>
                </c:pt>
                <c:pt idx="121593">
                  <c:v>281.701223975213</c:v>
                </c:pt>
                <c:pt idx="121594">
                  <c:v>281.70354073048702</c:v>
                </c:pt>
                <c:pt idx="121595">
                  <c:v>281.70585748576002</c:v>
                </c:pt>
                <c:pt idx="121596">
                  <c:v>281.70817424103399</c:v>
                </c:pt>
                <c:pt idx="121597">
                  <c:v>281.71049099630699</c:v>
                </c:pt>
                <c:pt idx="121598">
                  <c:v>281.71280775158101</c:v>
                </c:pt>
                <c:pt idx="121599">
                  <c:v>281.71512450685401</c:v>
                </c:pt>
                <c:pt idx="121600">
                  <c:v>281.71744126212798</c:v>
                </c:pt>
                <c:pt idx="121601">
                  <c:v>281.71975801740098</c:v>
                </c:pt>
                <c:pt idx="121602">
                  <c:v>281.722074772675</c:v>
                </c:pt>
                <c:pt idx="121603">
                  <c:v>281.724391527948</c:v>
                </c:pt>
                <c:pt idx="121604">
                  <c:v>281.72670828322202</c:v>
                </c:pt>
                <c:pt idx="121605">
                  <c:v>281.72902503849502</c:v>
                </c:pt>
                <c:pt idx="121606">
                  <c:v>281.73134179376899</c:v>
                </c:pt>
                <c:pt idx="121607">
                  <c:v>281.73365854904199</c:v>
                </c:pt>
                <c:pt idx="121608">
                  <c:v>281.73597530431601</c:v>
                </c:pt>
                <c:pt idx="121609">
                  <c:v>281.73829205958901</c:v>
                </c:pt>
                <c:pt idx="121610">
                  <c:v>281.74060881486298</c:v>
                </c:pt>
                <c:pt idx="121611">
                  <c:v>281.74292557013598</c:v>
                </c:pt>
                <c:pt idx="121612">
                  <c:v>281.74524232541</c:v>
                </c:pt>
                <c:pt idx="121613">
                  <c:v>281.747559080683</c:v>
                </c:pt>
                <c:pt idx="121614">
                  <c:v>281.74987583595703</c:v>
                </c:pt>
                <c:pt idx="121615">
                  <c:v>281.75219259123099</c:v>
                </c:pt>
                <c:pt idx="121616">
                  <c:v>281.75450934650399</c:v>
                </c:pt>
                <c:pt idx="121617">
                  <c:v>281.75682610177802</c:v>
                </c:pt>
                <c:pt idx="121618">
                  <c:v>281.75914285705102</c:v>
                </c:pt>
                <c:pt idx="121619">
                  <c:v>281.76145961232498</c:v>
                </c:pt>
                <c:pt idx="121620">
                  <c:v>281.76377636759798</c:v>
                </c:pt>
                <c:pt idx="121621">
                  <c:v>281.76609312287201</c:v>
                </c:pt>
                <c:pt idx="121622">
                  <c:v>281.76840987814501</c:v>
                </c:pt>
                <c:pt idx="121623">
                  <c:v>281.77072663341897</c:v>
                </c:pt>
                <c:pt idx="121624">
                  <c:v>281.77304338869197</c:v>
                </c:pt>
                <c:pt idx="121625">
                  <c:v>281.775360143966</c:v>
                </c:pt>
                <c:pt idx="121626">
                  <c:v>281.777676899239</c:v>
                </c:pt>
                <c:pt idx="121627">
                  <c:v>281.77999365451302</c:v>
                </c:pt>
                <c:pt idx="121628">
                  <c:v>281.78231040978602</c:v>
                </c:pt>
                <c:pt idx="121629">
                  <c:v>281.78462716505999</c:v>
                </c:pt>
                <c:pt idx="121630">
                  <c:v>281.78694392033299</c:v>
                </c:pt>
                <c:pt idx="121631">
                  <c:v>281.78926067560701</c:v>
                </c:pt>
                <c:pt idx="121632">
                  <c:v>281.79157743088001</c:v>
                </c:pt>
                <c:pt idx="121633">
                  <c:v>281.79389418615398</c:v>
                </c:pt>
                <c:pt idx="121634">
                  <c:v>281.79621094142698</c:v>
                </c:pt>
                <c:pt idx="121635">
                  <c:v>281.798527696701</c:v>
                </c:pt>
                <c:pt idx="121636">
                  <c:v>281.800844451974</c:v>
                </c:pt>
                <c:pt idx="121637">
                  <c:v>281.80316120724802</c:v>
                </c:pt>
                <c:pt idx="121638">
                  <c:v>281.80547796252102</c:v>
                </c:pt>
                <c:pt idx="121639">
                  <c:v>281.80779471779499</c:v>
                </c:pt>
                <c:pt idx="121640">
                  <c:v>281.81011147306799</c:v>
                </c:pt>
                <c:pt idx="121641">
                  <c:v>281.81242822834201</c:v>
                </c:pt>
                <c:pt idx="121642">
                  <c:v>281.81474498361501</c:v>
                </c:pt>
                <c:pt idx="121643">
                  <c:v>281.81706173888898</c:v>
                </c:pt>
                <c:pt idx="121644">
                  <c:v>281.81937849416198</c:v>
                </c:pt>
                <c:pt idx="121645">
                  <c:v>281.821695249436</c:v>
                </c:pt>
                <c:pt idx="121646">
                  <c:v>281.824012004709</c:v>
                </c:pt>
                <c:pt idx="121647">
                  <c:v>281.82632875998303</c:v>
                </c:pt>
                <c:pt idx="121648">
                  <c:v>281.82864551525603</c:v>
                </c:pt>
                <c:pt idx="121649">
                  <c:v>281.83096227052999</c:v>
                </c:pt>
                <c:pt idx="121650">
                  <c:v>281.83327902580299</c:v>
                </c:pt>
                <c:pt idx="121651">
                  <c:v>281.83559578107702</c:v>
                </c:pt>
                <c:pt idx="121652">
                  <c:v>281.83791253635002</c:v>
                </c:pt>
                <c:pt idx="121653">
                  <c:v>281.84022929162398</c:v>
                </c:pt>
                <c:pt idx="121654">
                  <c:v>281.84254604689698</c:v>
                </c:pt>
                <c:pt idx="121655">
                  <c:v>281.84486280217101</c:v>
                </c:pt>
                <c:pt idx="121656">
                  <c:v>281.84717955744401</c:v>
                </c:pt>
                <c:pt idx="121657">
                  <c:v>281.84949631271797</c:v>
                </c:pt>
                <c:pt idx="121658">
                  <c:v>281.851813067992</c:v>
                </c:pt>
                <c:pt idx="121659">
                  <c:v>281.854129823265</c:v>
                </c:pt>
                <c:pt idx="121660">
                  <c:v>281.85644657853902</c:v>
                </c:pt>
                <c:pt idx="121661">
                  <c:v>281.85876333381202</c:v>
                </c:pt>
                <c:pt idx="121662">
                  <c:v>281.86108008908599</c:v>
                </c:pt>
                <c:pt idx="121663">
                  <c:v>281.86339684435899</c:v>
                </c:pt>
                <c:pt idx="121664">
                  <c:v>281.86571359963301</c:v>
                </c:pt>
                <c:pt idx="121665">
                  <c:v>281.86803035490601</c:v>
                </c:pt>
                <c:pt idx="121666">
                  <c:v>281.87034711017998</c:v>
                </c:pt>
                <c:pt idx="121667">
                  <c:v>281.87266386545298</c:v>
                </c:pt>
                <c:pt idx="121668">
                  <c:v>281.874980620727</c:v>
                </c:pt>
                <c:pt idx="121669">
                  <c:v>281.877297376</c:v>
                </c:pt>
                <c:pt idx="121670">
                  <c:v>281.87961413127402</c:v>
                </c:pt>
                <c:pt idx="121671">
                  <c:v>281.88193088654702</c:v>
                </c:pt>
                <c:pt idx="121672">
                  <c:v>281.88424764182099</c:v>
                </c:pt>
                <c:pt idx="121673">
                  <c:v>281.88656439709399</c:v>
                </c:pt>
                <c:pt idx="121674">
                  <c:v>281.88888115236801</c:v>
                </c:pt>
                <c:pt idx="121675">
                  <c:v>281.89119790764101</c:v>
                </c:pt>
                <c:pt idx="121676">
                  <c:v>281.89351466291498</c:v>
                </c:pt>
                <c:pt idx="121677">
                  <c:v>281.89583141818798</c:v>
                </c:pt>
                <c:pt idx="121678">
                  <c:v>281.898148173462</c:v>
                </c:pt>
                <c:pt idx="121679">
                  <c:v>281.900464928735</c:v>
                </c:pt>
                <c:pt idx="121680">
                  <c:v>281.90278168400903</c:v>
                </c:pt>
                <c:pt idx="121681">
                  <c:v>281.90509843928203</c:v>
                </c:pt>
                <c:pt idx="121682">
                  <c:v>281.90741519455599</c:v>
                </c:pt>
                <c:pt idx="121683">
                  <c:v>281.90973194982899</c:v>
                </c:pt>
                <c:pt idx="121684">
                  <c:v>281.91204870510302</c:v>
                </c:pt>
                <c:pt idx="121685">
                  <c:v>281.91436546037602</c:v>
                </c:pt>
                <c:pt idx="121686">
                  <c:v>281.91668221564998</c:v>
                </c:pt>
                <c:pt idx="121687">
                  <c:v>281.91899897092298</c:v>
                </c:pt>
                <c:pt idx="121688">
                  <c:v>281.92131572619701</c:v>
                </c:pt>
                <c:pt idx="121689">
                  <c:v>281.92363248147001</c:v>
                </c:pt>
                <c:pt idx="121690">
                  <c:v>281.92594923674397</c:v>
                </c:pt>
                <c:pt idx="121691">
                  <c:v>281.92826599201697</c:v>
                </c:pt>
                <c:pt idx="121692">
                  <c:v>281.930582747291</c:v>
                </c:pt>
                <c:pt idx="121693">
                  <c:v>281.932899502564</c:v>
                </c:pt>
                <c:pt idx="121694">
                  <c:v>281.93521625783802</c:v>
                </c:pt>
                <c:pt idx="121695">
                  <c:v>281.93753301311102</c:v>
                </c:pt>
                <c:pt idx="121696">
                  <c:v>281.93984976838499</c:v>
                </c:pt>
                <c:pt idx="121697">
                  <c:v>281.94216652365799</c:v>
                </c:pt>
                <c:pt idx="121698">
                  <c:v>281.94448327893201</c:v>
                </c:pt>
                <c:pt idx="121699">
                  <c:v>281.94680003420501</c:v>
                </c:pt>
                <c:pt idx="121700">
                  <c:v>281.94911678947898</c:v>
                </c:pt>
                <c:pt idx="121701">
                  <c:v>281.951433544753</c:v>
                </c:pt>
                <c:pt idx="121702">
                  <c:v>281.953750300026</c:v>
                </c:pt>
                <c:pt idx="121703">
                  <c:v>281.95606705530003</c:v>
                </c:pt>
                <c:pt idx="121704">
                  <c:v>281.95838381057303</c:v>
                </c:pt>
                <c:pt idx="121705">
                  <c:v>281.96070056584699</c:v>
                </c:pt>
                <c:pt idx="121706">
                  <c:v>281.96301732111999</c:v>
                </c:pt>
                <c:pt idx="121707">
                  <c:v>281.96533407639402</c:v>
                </c:pt>
                <c:pt idx="121708">
                  <c:v>281.96765083166702</c:v>
                </c:pt>
                <c:pt idx="121709">
                  <c:v>281.96996758694098</c:v>
                </c:pt>
                <c:pt idx="121710">
                  <c:v>281.97228434221398</c:v>
                </c:pt>
                <c:pt idx="121711">
                  <c:v>281.97460109748801</c:v>
                </c:pt>
                <c:pt idx="121712">
                  <c:v>281.97691785276101</c:v>
                </c:pt>
                <c:pt idx="121713">
                  <c:v>281.97923460803497</c:v>
                </c:pt>
                <c:pt idx="121714">
                  <c:v>281.98155136330797</c:v>
                </c:pt>
                <c:pt idx="121715">
                  <c:v>281.983868118582</c:v>
                </c:pt>
                <c:pt idx="121716">
                  <c:v>281.986184873855</c:v>
                </c:pt>
                <c:pt idx="121717">
                  <c:v>281.98850162912902</c:v>
                </c:pt>
                <c:pt idx="121718">
                  <c:v>281.99081838440202</c:v>
                </c:pt>
                <c:pt idx="121719">
                  <c:v>281.99313513967599</c:v>
                </c:pt>
                <c:pt idx="121720">
                  <c:v>281.99545189494899</c:v>
                </c:pt>
                <c:pt idx="121721">
                  <c:v>281.99776865022301</c:v>
                </c:pt>
                <c:pt idx="121722">
                  <c:v>282.00008540549601</c:v>
                </c:pt>
                <c:pt idx="121723">
                  <c:v>282.00240216076998</c:v>
                </c:pt>
                <c:pt idx="121724">
                  <c:v>282.00471891604298</c:v>
                </c:pt>
                <c:pt idx="121725">
                  <c:v>282.007035671317</c:v>
                </c:pt>
                <c:pt idx="121726">
                  <c:v>282.00935242659</c:v>
                </c:pt>
                <c:pt idx="121727">
                  <c:v>282.01166918186402</c:v>
                </c:pt>
                <c:pt idx="121728">
                  <c:v>282.01398593713702</c:v>
                </c:pt>
                <c:pt idx="121729">
                  <c:v>282.01630269241099</c:v>
                </c:pt>
                <c:pt idx="121730">
                  <c:v>282.01861944768399</c:v>
                </c:pt>
                <c:pt idx="121731">
                  <c:v>282.02093620295801</c:v>
                </c:pt>
                <c:pt idx="121732">
                  <c:v>282.02325295823101</c:v>
                </c:pt>
                <c:pt idx="121733">
                  <c:v>282.02556971350498</c:v>
                </c:pt>
                <c:pt idx="121734">
                  <c:v>282.02788646877798</c:v>
                </c:pt>
                <c:pt idx="121735">
                  <c:v>282.030203224052</c:v>
                </c:pt>
                <c:pt idx="121736">
                  <c:v>282.032519979325</c:v>
                </c:pt>
                <c:pt idx="121737">
                  <c:v>282.03483673459903</c:v>
                </c:pt>
                <c:pt idx="121738">
                  <c:v>282.03715348987203</c:v>
                </c:pt>
                <c:pt idx="121739">
                  <c:v>282.03947024514599</c:v>
                </c:pt>
                <c:pt idx="121740">
                  <c:v>282.04178700041899</c:v>
                </c:pt>
                <c:pt idx="121741">
                  <c:v>282.04410375569302</c:v>
                </c:pt>
                <c:pt idx="121742">
                  <c:v>282.04642051096602</c:v>
                </c:pt>
                <c:pt idx="121743">
                  <c:v>282.04873726623998</c:v>
                </c:pt>
                <c:pt idx="121744">
                  <c:v>282.05105402151401</c:v>
                </c:pt>
                <c:pt idx="121745">
                  <c:v>282.05337077678701</c:v>
                </c:pt>
                <c:pt idx="121746">
                  <c:v>282.05568753206097</c:v>
                </c:pt>
                <c:pt idx="121747">
                  <c:v>282.05800428733397</c:v>
                </c:pt>
                <c:pt idx="121748">
                  <c:v>282.060321042608</c:v>
                </c:pt>
                <c:pt idx="121749">
                  <c:v>282.062637797881</c:v>
                </c:pt>
                <c:pt idx="121750">
                  <c:v>282.06495455315502</c:v>
                </c:pt>
                <c:pt idx="121751">
                  <c:v>282.06727130842802</c:v>
                </c:pt>
                <c:pt idx="121752">
                  <c:v>282.06958806370199</c:v>
                </c:pt>
                <c:pt idx="121753">
                  <c:v>282.07190481897499</c:v>
                </c:pt>
                <c:pt idx="121754">
                  <c:v>282.07422157424901</c:v>
                </c:pt>
                <c:pt idx="121755">
                  <c:v>282.07653832952201</c:v>
                </c:pt>
                <c:pt idx="121756">
                  <c:v>282.07885508479598</c:v>
                </c:pt>
                <c:pt idx="121757">
                  <c:v>282.08117184006898</c:v>
                </c:pt>
                <c:pt idx="121758">
                  <c:v>282.083488595343</c:v>
                </c:pt>
                <c:pt idx="121759">
                  <c:v>282.085805350616</c:v>
                </c:pt>
                <c:pt idx="121760">
                  <c:v>282.08812210589002</c:v>
                </c:pt>
                <c:pt idx="121761">
                  <c:v>282.09043886116302</c:v>
                </c:pt>
                <c:pt idx="121762">
                  <c:v>282.09275561643699</c:v>
                </c:pt>
                <c:pt idx="121763">
                  <c:v>282.09507237170999</c:v>
                </c:pt>
                <c:pt idx="121764">
                  <c:v>282.09738912698401</c:v>
                </c:pt>
                <c:pt idx="121765">
                  <c:v>282.09970588225701</c:v>
                </c:pt>
                <c:pt idx="121766">
                  <c:v>282.10202263753098</c:v>
                </c:pt>
                <c:pt idx="121767">
                  <c:v>282.10433939280398</c:v>
                </c:pt>
                <c:pt idx="121768">
                  <c:v>282.106656148078</c:v>
                </c:pt>
                <c:pt idx="121769">
                  <c:v>282.108972903351</c:v>
                </c:pt>
                <c:pt idx="121770">
                  <c:v>282.11128965862503</c:v>
                </c:pt>
                <c:pt idx="121771">
                  <c:v>282.11360641389803</c:v>
                </c:pt>
                <c:pt idx="121772">
                  <c:v>282.11592316917199</c:v>
                </c:pt>
                <c:pt idx="121773">
                  <c:v>282.11823992444499</c:v>
                </c:pt>
                <c:pt idx="121774">
                  <c:v>282.12055667971902</c:v>
                </c:pt>
                <c:pt idx="121775">
                  <c:v>282.12287343499202</c:v>
                </c:pt>
                <c:pt idx="121776">
                  <c:v>282.12519019026598</c:v>
                </c:pt>
                <c:pt idx="121777">
                  <c:v>282.12750694553898</c:v>
                </c:pt>
                <c:pt idx="121778">
                  <c:v>282.12982370081301</c:v>
                </c:pt>
                <c:pt idx="121779">
                  <c:v>282.13214045608601</c:v>
                </c:pt>
                <c:pt idx="121780">
                  <c:v>282.13445721135997</c:v>
                </c:pt>
                <c:pt idx="121781">
                  <c:v>282.13677396663297</c:v>
                </c:pt>
                <c:pt idx="121782">
                  <c:v>282.139090721907</c:v>
                </c:pt>
                <c:pt idx="121783">
                  <c:v>282.14140747718</c:v>
                </c:pt>
                <c:pt idx="121784">
                  <c:v>282.14372423245402</c:v>
                </c:pt>
                <c:pt idx="121785">
                  <c:v>282.14604098772799</c:v>
                </c:pt>
                <c:pt idx="121786">
                  <c:v>282.14835774300099</c:v>
                </c:pt>
                <c:pt idx="121787">
                  <c:v>282.15067449827501</c:v>
                </c:pt>
                <c:pt idx="121788">
                  <c:v>282.15299125354801</c:v>
                </c:pt>
                <c:pt idx="121789">
                  <c:v>282.15530800882198</c:v>
                </c:pt>
                <c:pt idx="121790">
                  <c:v>282.15762476409498</c:v>
                </c:pt>
                <c:pt idx="121791">
                  <c:v>282.159941519369</c:v>
                </c:pt>
                <c:pt idx="121792">
                  <c:v>282.162258274642</c:v>
                </c:pt>
                <c:pt idx="121793">
                  <c:v>282.16457502991602</c:v>
                </c:pt>
                <c:pt idx="121794">
                  <c:v>282.16689178518902</c:v>
                </c:pt>
                <c:pt idx="121795">
                  <c:v>282.16920854046299</c:v>
                </c:pt>
                <c:pt idx="121796">
                  <c:v>282.17152529573599</c:v>
                </c:pt>
                <c:pt idx="121797">
                  <c:v>282.17384205101001</c:v>
                </c:pt>
                <c:pt idx="121798">
                  <c:v>282.17615880628301</c:v>
                </c:pt>
                <c:pt idx="121799">
                  <c:v>282.17847556155698</c:v>
                </c:pt>
                <c:pt idx="121800">
                  <c:v>282.18079231682998</c:v>
                </c:pt>
                <c:pt idx="121801">
                  <c:v>282.183109072104</c:v>
                </c:pt>
                <c:pt idx="121802">
                  <c:v>282.185425827377</c:v>
                </c:pt>
                <c:pt idx="121803">
                  <c:v>282.18774258265103</c:v>
                </c:pt>
                <c:pt idx="121804">
                  <c:v>282.19005933792403</c:v>
                </c:pt>
                <c:pt idx="121805">
                  <c:v>282.19237609319799</c:v>
                </c:pt>
                <c:pt idx="121806">
                  <c:v>282.19469284847099</c:v>
                </c:pt>
                <c:pt idx="121807">
                  <c:v>282.19700960374502</c:v>
                </c:pt>
                <c:pt idx="121808">
                  <c:v>282.19932635901802</c:v>
                </c:pt>
                <c:pt idx="121809">
                  <c:v>282.20164311429198</c:v>
                </c:pt>
                <c:pt idx="121810">
                  <c:v>282.20395986956498</c:v>
                </c:pt>
                <c:pt idx="121811">
                  <c:v>282.20627662483901</c:v>
                </c:pt>
                <c:pt idx="121812">
                  <c:v>282.20859338011201</c:v>
                </c:pt>
                <c:pt idx="121813">
                  <c:v>282.21091013538597</c:v>
                </c:pt>
                <c:pt idx="121814">
                  <c:v>282.21322689065897</c:v>
                </c:pt>
                <c:pt idx="121815">
                  <c:v>282.215543645933</c:v>
                </c:pt>
                <c:pt idx="121816">
                  <c:v>282.217860401206</c:v>
                </c:pt>
                <c:pt idx="121817">
                  <c:v>282.22017715648002</c:v>
                </c:pt>
                <c:pt idx="121818">
                  <c:v>282.22249391175302</c:v>
                </c:pt>
                <c:pt idx="121819">
                  <c:v>282.22481066702699</c:v>
                </c:pt>
                <c:pt idx="121820">
                  <c:v>282.22712742229999</c:v>
                </c:pt>
                <c:pt idx="121821">
                  <c:v>282.22944417757401</c:v>
                </c:pt>
                <c:pt idx="121822">
                  <c:v>282.23176093284701</c:v>
                </c:pt>
                <c:pt idx="121823">
                  <c:v>282.23407768812098</c:v>
                </c:pt>
                <c:pt idx="121824">
                  <c:v>282.23639444339398</c:v>
                </c:pt>
                <c:pt idx="121825">
                  <c:v>282.238711198668</c:v>
                </c:pt>
                <c:pt idx="121826">
                  <c:v>282.241027953941</c:v>
                </c:pt>
                <c:pt idx="121827">
                  <c:v>282.24334470921502</c:v>
                </c:pt>
                <c:pt idx="121828">
                  <c:v>282.24566146448899</c:v>
                </c:pt>
                <c:pt idx="121829">
                  <c:v>282.24797821976199</c:v>
                </c:pt>
                <c:pt idx="121830">
                  <c:v>282.25029497503601</c:v>
                </c:pt>
                <c:pt idx="121831">
                  <c:v>282.25261173030901</c:v>
                </c:pt>
                <c:pt idx="121832">
                  <c:v>282.25492848558298</c:v>
                </c:pt>
                <c:pt idx="121833">
                  <c:v>282.25724524085598</c:v>
                </c:pt>
                <c:pt idx="121834">
                  <c:v>282.25956199613</c:v>
                </c:pt>
                <c:pt idx="121835">
                  <c:v>282.261878751403</c:v>
                </c:pt>
                <c:pt idx="121836">
                  <c:v>282.26419550667703</c:v>
                </c:pt>
                <c:pt idx="121837">
                  <c:v>282.26651226195003</c:v>
                </c:pt>
                <c:pt idx="121838">
                  <c:v>282.26882901722399</c:v>
                </c:pt>
                <c:pt idx="121839">
                  <c:v>282.27114577249699</c:v>
                </c:pt>
                <c:pt idx="121840">
                  <c:v>282.27346252777102</c:v>
                </c:pt>
                <c:pt idx="121841">
                  <c:v>282.27577928304402</c:v>
                </c:pt>
                <c:pt idx="121842">
                  <c:v>282.27809603831798</c:v>
                </c:pt>
                <c:pt idx="121843">
                  <c:v>282.28041279359098</c:v>
                </c:pt>
                <c:pt idx="121844">
                  <c:v>282.28272954886501</c:v>
                </c:pt>
                <c:pt idx="121845">
                  <c:v>282.28504630413801</c:v>
                </c:pt>
                <c:pt idx="121846">
                  <c:v>282.28736305941197</c:v>
                </c:pt>
                <c:pt idx="121847">
                  <c:v>282.28967981468497</c:v>
                </c:pt>
                <c:pt idx="121848">
                  <c:v>282.291996569959</c:v>
                </c:pt>
                <c:pt idx="121849">
                  <c:v>282.294313325232</c:v>
                </c:pt>
                <c:pt idx="121850">
                  <c:v>282.29663008050602</c:v>
                </c:pt>
                <c:pt idx="121851">
                  <c:v>282.29894683577902</c:v>
                </c:pt>
                <c:pt idx="121852">
                  <c:v>282.30126359105299</c:v>
                </c:pt>
                <c:pt idx="121853">
                  <c:v>282.30358034632599</c:v>
                </c:pt>
                <c:pt idx="121854">
                  <c:v>282.30589710160001</c:v>
                </c:pt>
                <c:pt idx="121855">
                  <c:v>282.30821385687301</c:v>
                </c:pt>
                <c:pt idx="121856">
                  <c:v>282.31053061214698</c:v>
                </c:pt>
                <c:pt idx="121857">
                  <c:v>282.31284736741998</c:v>
                </c:pt>
                <c:pt idx="121858">
                  <c:v>282.315164122694</c:v>
                </c:pt>
                <c:pt idx="121859">
                  <c:v>282.317480877967</c:v>
                </c:pt>
                <c:pt idx="121860">
                  <c:v>282.31979763324102</c:v>
                </c:pt>
                <c:pt idx="121861">
                  <c:v>282.32211438851402</c:v>
                </c:pt>
                <c:pt idx="121862">
                  <c:v>282.32443114378799</c:v>
                </c:pt>
                <c:pt idx="121863">
                  <c:v>282.32674789906099</c:v>
                </c:pt>
                <c:pt idx="121864">
                  <c:v>282.32906465433501</c:v>
                </c:pt>
                <c:pt idx="121865">
                  <c:v>282.33138140960801</c:v>
                </c:pt>
                <c:pt idx="121866">
                  <c:v>282.33369816488198</c:v>
                </c:pt>
                <c:pt idx="121867">
                  <c:v>282.33601492015498</c:v>
                </c:pt>
                <c:pt idx="121868">
                  <c:v>282.338331675429</c:v>
                </c:pt>
                <c:pt idx="121869">
                  <c:v>282.340648430702</c:v>
                </c:pt>
                <c:pt idx="121870">
                  <c:v>282.34296518597603</c:v>
                </c:pt>
                <c:pt idx="121871">
                  <c:v>282.34528194124999</c:v>
                </c:pt>
                <c:pt idx="121872">
                  <c:v>282.34759869652299</c:v>
                </c:pt>
                <c:pt idx="121873">
                  <c:v>282.34991545179702</c:v>
                </c:pt>
                <c:pt idx="121874">
                  <c:v>282.35223220707002</c:v>
                </c:pt>
                <c:pt idx="121875">
                  <c:v>282.35454896234398</c:v>
                </c:pt>
                <c:pt idx="121876">
                  <c:v>282.35686571761698</c:v>
                </c:pt>
                <c:pt idx="121877">
                  <c:v>282.35918247289101</c:v>
                </c:pt>
                <c:pt idx="121878">
                  <c:v>282.36149922816401</c:v>
                </c:pt>
                <c:pt idx="121879">
                  <c:v>282.36381598343797</c:v>
                </c:pt>
                <c:pt idx="121880">
                  <c:v>282.36613273871097</c:v>
                </c:pt>
                <c:pt idx="121881">
                  <c:v>282.368449493985</c:v>
                </c:pt>
                <c:pt idx="121882">
                  <c:v>282.370766249258</c:v>
                </c:pt>
                <c:pt idx="121883">
                  <c:v>282.37308300453202</c:v>
                </c:pt>
                <c:pt idx="121884">
                  <c:v>282.37539975980502</c:v>
                </c:pt>
                <c:pt idx="121885">
                  <c:v>282.37771651507899</c:v>
                </c:pt>
                <c:pt idx="121886">
                  <c:v>282.38003327035199</c:v>
                </c:pt>
                <c:pt idx="121887">
                  <c:v>282.38235002562601</c:v>
                </c:pt>
                <c:pt idx="121888">
                  <c:v>282.38466678089901</c:v>
                </c:pt>
                <c:pt idx="121889">
                  <c:v>282.38698353617298</c:v>
                </c:pt>
                <c:pt idx="121890">
                  <c:v>282.38930029144598</c:v>
                </c:pt>
                <c:pt idx="121891">
                  <c:v>282.39161704672</c:v>
                </c:pt>
                <c:pt idx="121892">
                  <c:v>282.393933801993</c:v>
                </c:pt>
                <c:pt idx="121893">
                  <c:v>282.39625055726702</c:v>
                </c:pt>
                <c:pt idx="121894">
                  <c:v>282.39856731254002</c:v>
                </c:pt>
                <c:pt idx="121895">
                  <c:v>282.40088406781399</c:v>
                </c:pt>
                <c:pt idx="121896">
                  <c:v>282.40320082308699</c:v>
                </c:pt>
                <c:pt idx="121897">
                  <c:v>282.40551757836101</c:v>
                </c:pt>
                <c:pt idx="121898">
                  <c:v>282.40783433363401</c:v>
                </c:pt>
                <c:pt idx="121899">
                  <c:v>282.41015108890798</c:v>
                </c:pt>
                <c:pt idx="121900">
                  <c:v>282.41246784418098</c:v>
                </c:pt>
                <c:pt idx="121901">
                  <c:v>282.414784599455</c:v>
                </c:pt>
                <c:pt idx="121902">
                  <c:v>282.417101354728</c:v>
                </c:pt>
                <c:pt idx="121903">
                  <c:v>282.41941811000203</c:v>
                </c:pt>
                <c:pt idx="121904">
                  <c:v>282.42173486527503</c:v>
                </c:pt>
                <c:pt idx="121905">
                  <c:v>282.42405162054899</c:v>
                </c:pt>
                <c:pt idx="121906">
                  <c:v>282.42636837582199</c:v>
                </c:pt>
                <c:pt idx="121907">
                  <c:v>282.42868513109602</c:v>
                </c:pt>
                <c:pt idx="121908">
                  <c:v>282.43100188636902</c:v>
                </c:pt>
                <c:pt idx="121909">
                  <c:v>282.43331864164298</c:v>
                </c:pt>
                <c:pt idx="121910">
                  <c:v>282.43563539691598</c:v>
                </c:pt>
                <c:pt idx="121911">
                  <c:v>282.43795215219001</c:v>
                </c:pt>
                <c:pt idx="121912">
                  <c:v>282.44026890746301</c:v>
                </c:pt>
                <c:pt idx="121913">
                  <c:v>282.44258566273697</c:v>
                </c:pt>
                <c:pt idx="121914">
                  <c:v>282.444902418011</c:v>
                </c:pt>
                <c:pt idx="121915">
                  <c:v>282.447219173284</c:v>
                </c:pt>
                <c:pt idx="121916">
                  <c:v>282.44953592855802</c:v>
                </c:pt>
                <c:pt idx="121917">
                  <c:v>282.45185268383102</c:v>
                </c:pt>
                <c:pt idx="121918">
                  <c:v>282.45416943910499</c:v>
                </c:pt>
                <c:pt idx="121919">
                  <c:v>282.45648619437799</c:v>
                </c:pt>
                <c:pt idx="121920">
                  <c:v>282.45880294965201</c:v>
                </c:pt>
                <c:pt idx="121921">
                  <c:v>282.46111970492501</c:v>
                </c:pt>
                <c:pt idx="121922">
                  <c:v>282.46343646019898</c:v>
                </c:pt>
                <c:pt idx="121923">
                  <c:v>282.46575321547198</c:v>
                </c:pt>
                <c:pt idx="121924">
                  <c:v>282.468069970746</c:v>
                </c:pt>
                <c:pt idx="121925">
                  <c:v>282.470386726019</c:v>
                </c:pt>
                <c:pt idx="121926">
                  <c:v>282.47270348129302</c:v>
                </c:pt>
                <c:pt idx="121927">
                  <c:v>282.47502023656602</c:v>
                </c:pt>
                <c:pt idx="121928">
                  <c:v>282.47733699183999</c:v>
                </c:pt>
                <c:pt idx="121929">
                  <c:v>282.47965374711299</c:v>
                </c:pt>
                <c:pt idx="121930">
                  <c:v>282.48197050238701</c:v>
                </c:pt>
                <c:pt idx="121931">
                  <c:v>282.48428725766001</c:v>
                </c:pt>
                <c:pt idx="121932">
                  <c:v>282.48660401293398</c:v>
                </c:pt>
                <c:pt idx="121933">
                  <c:v>282.48892076820698</c:v>
                </c:pt>
                <c:pt idx="121934">
                  <c:v>282.491237523481</c:v>
                </c:pt>
                <c:pt idx="121935">
                  <c:v>282.493554278754</c:v>
                </c:pt>
                <c:pt idx="121936">
                  <c:v>282.49587103402803</c:v>
                </c:pt>
                <c:pt idx="121937">
                  <c:v>282.49818778930103</c:v>
                </c:pt>
                <c:pt idx="121938">
                  <c:v>282.50050454457499</c:v>
                </c:pt>
                <c:pt idx="121939">
                  <c:v>282.50282129984799</c:v>
                </c:pt>
                <c:pt idx="121940">
                  <c:v>282.50513805512202</c:v>
                </c:pt>
                <c:pt idx="121941">
                  <c:v>282.50745481039502</c:v>
                </c:pt>
                <c:pt idx="121942">
                  <c:v>282.50977156566898</c:v>
                </c:pt>
                <c:pt idx="121943">
                  <c:v>282.51208832094198</c:v>
                </c:pt>
                <c:pt idx="121944">
                  <c:v>282.51440507621601</c:v>
                </c:pt>
                <c:pt idx="121945">
                  <c:v>282.51672183148901</c:v>
                </c:pt>
                <c:pt idx="121946">
                  <c:v>282.51903858676297</c:v>
                </c:pt>
                <c:pt idx="121947">
                  <c:v>282.52135534203597</c:v>
                </c:pt>
                <c:pt idx="121948">
                  <c:v>282.52367209731</c:v>
                </c:pt>
                <c:pt idx="121949">
                  <c:v>282.525988852583</c:v>
                </c:pt>
                <c:pt idx="121950">
                  <c:v>282.52830560785702</c:v>
                </c:pt>
                <c:pt idx="121951">
                  <c:v>282.53062236313002</c:v>
                </c:pt>
                <c:pt idx="121952">
                  <c:v>282.53293911840399</c:v>
                </c:pt>
                <c:pt idx="121953">
                  <c:v>282.53525587367699</c:v>
                </c:pt>
                <c:pt idx="121954">
                  <c:v>282.53757262895101</c:v>
                </c:pt>
                <c:pt idx="121955">
                  <c:v>282.53988938422401</c:v>
                </c:pt>
                <c:pt idx="121956">
                  <c:v>282.54220613949798</c:v>
                </c:pt>
                <c:pt idx="121957">
                  <c:v>282.544522894772</c:v>
                </c:pt>
                <c:pt idx="121958">
                  <c:v>282.546839650045</c:v>
                </c:pt>
                <c:pt idx="121959">
                  <c:v>282.54915640531902</c:v>
                </c:pt>
                <c:pt idx="121960">
                  <c:v>282.55147316059202</c:v>
                </c:pt>
                <c:pt idx="121961">
                  <c:v>282.55378991586599</c:v>
                </c:pt>
                <c:pt idx="121962">
                  <c:v>282.55610667113899</c:v>
                </c:pt>
                <c:pt idx="121963">
                  <c:v>282.55842342641301</c:v>
                </c:pt>
                <c:pt idx="121964">
                  <c:v>282.56074018168601</c:v>
                </c:pt>
                <c:pt idx="121965">
                  <c:v>282.56305693695998</c:v>
                </c:pt>
                <c:pt idx="121966">
                  <c:v>282.56537369223298</c:v>
                </c:pt>
                <c:pt idx="121967">
                  <c:v>282.567690447507</c:v>
                </c:pt>
                <c:pt idx="121968">
                  <c:v>282.57000720278</c:v>
                </c:pt>
                <c:pt idx="121969">
                  <c:v>282.57232395805403</c:v>
                </c:pt>
                <c:pt idx="121970">
                  <c:v>282.57464071332703</c:v>
                </c:pt>
                <c:pt idx="121971">
                  <c:v>282.57695746860099</c:v>
                </c:pt>
                <c:pt idx="121972">
                  <c:v>282.57927422387399</c:v>
                </c:pt>
                <c:pt idx="121973">
                  <c:v>282.58159097914802</c:v>
                </c:pt>
                <c:pt idx="121974">
                  <c:v>282.58390773442102</c:v>
                </c:pt>
                <c:pt idx="121975">
                  <c:v>282.58622448969498</c:v>
                </c:pt>
                <c:pt idx="121976">
                  <c:v>282.58854124496798</c:v>
                </c:pt>
                <c:pt idx="121977">
                  <c:v>282.59085800024201</c:v>
                </c:pt>
                <c:pt idx="121978">
                  <c:v>282.59317475551501</c:v>
                </c:pt>
                <c:pt idx="121979">
                  <c:v>282.59549151078897</c:v>
                </c:pt>
                <c:pt idx="121980">
                  <c:v>282.59780826606197</c:v>
                </c:pt>
                <c:pt idx="121981">
                  <c:v>282.600125021336</c:v>
                </c:pt>
                <c:pt idx="121982">
                  <c:v>282.602441776609</c:v>
                </c:pt>
                <c:pt idx="121983">
                  <c:v>282.60475853188302</c:v>
                </c:pt>
                <c:pt idx="121984">
                  <c:v>282.60707528715602</c:v>
                </c:pt>
                <c:pt idx="121985">
                  <c:v>282.60939204242999</c:v>
                </c:pt>
                <c:pt idx="121986">
                  <c:v>282.61170879770299</c:v>
                </c:pt>
                <c:pt idx="121987">
                  <c:v>282.61402555297701</c:v>
                </c:pt>
                <c:pt idx="121988">
                  <c:v>282.61634230825001</c:v>
                </c:pt>
                <c:pt idx="121989">
                  <c:v>282.61865906352398</c:v>
                </c:pt>
                <c:pt idx="121990">
                  <c:v>282.62097581879698</c:v>
                </c:pt>
                <c:pt idx="121991">
                  <c:v>282.623292574071</c:v>
                </c:pt>
                <c:pt idx="121992">
                  <c:v>282.625609329344</c:v>
                </c:pt>
                <c:pt idx="121993">
                  <c:v>282.62792608461803</c:v>
                </c:pt>
                <c:pt idx="121994">
                  <c:v>282.63024283989103</c:v>
                </c:pt>
                <c:pt idx="121995">
                  <c:v>282.63255959516499</c:v>
                </c:pt>
                <c:pt idx="121996">
                  <c:v>282.63487635043799</c:v>
                </c:pt>
                <c:pt idx="121997">
                  <c:v>282.63719310571202</c:v>
                </c:pt>
                <c:pt idx="121998">
                  <c:v>282.63950986098502</c:v>
                </c:pt>
                <c:pt idx="121999">
                  <c:v>282.64182661625898</c:v>
                </c:pt>
                <c:pt idx="122000">
                  <c:v>282.644143371533</c:v>
                </c:pt>
                <c:pt idx="122001">
                  <c:v>282.64646012680601</c:v>
                </c:pt>
                <c:pt idx="122002">
                  <c:v>282.64877688208003</c:v>
                </c:pt>
                <c:pt idx="122003">
                  <c:v>282.65109363735297</c:v>
                </c:pt>
                <c:pt idx="122004">
                  <c:v>282.65341039262699</c:v>
                </c:pt>
                <c:pt idx="122005">
                  <c:v>282.6557271479</c:v>
                </c:pt>
                <c:pt idx="122006">
                  <c:v>282.65804390317402</c:v>
                </c:pt>
                <c:pt idx="122007">
                  <c:v>282.66036065844702</c:v>
                </c:pt>
                <c:pt idx="122008">
                  <c:v>282.66267741372098</c:v>
                </c:pt>
                <c:pt idx="122009">
                  <c:v>282.66499416899399</c:v>
                </c:pt>
                <c:pt idx="122010">
                  <c:v>282.66731092426801</c:v>
                </c:pt>
                <c:pt idx="122011">
                  <c:v>282.66962767954101</c:v>
                </c:pt>
                <c:pt idx="122012">
                  <c:v>282.67194443481498</c:v>
                </c:pt>
                <c:pt idx="122013">
                  <c:v>282.67426119008798</c:v>
                </c:pt>
                <c:pt idx="122014">
                  <c:v>282.676577945362</c:v>
                </c:pt>
                <c:pt idx="122015">
                  <c:v>282.678894700635</c:v>
                </c:pt>
                <c:pt idx="122016">
                  <c:v>282.68121145590902</c:v>
                </c:pt>
                <c:pt idx="122017">
                  <c:v>282.68352821118202</c:v>
                </c:pt>
                <c:pt idx="122018">
                  <c:v>282.68584496645599</c:v>
                </c:pt>
                <c:pt idx="122019">
                  <c:v>282.68816172172899</c:v>
                </c:pt>
                <c:pt idx="122020">
                  <c:v>282.69047847700301</c:v>
                </c:pt>
                <c:pt idx="122021">
                  <c:v>282.69279523227601</c:v>
                </c:pt>
                <c:pt idx="122022">
                  <c:v>282.69511198754998</c:v>
                </c:pt>
                <c:pt idx="122023">
                  <c:v>282.69742874282298</c:v>
                </c:pt>
                <c:pt idx="122024">
                  <c:v>282.699745498097</c:v>
                </c:pt>
                <c:pt idx="122025">
                  <c:v>282.70206225337</c:v>
                </c:pt>
                <c:pt idx="122026">
                  <c:v>282.70437900864403</c:v>
                </c:pt>
                <c:pt idx="122027">
                  <c:v>282.70669576391703</c:v>
                </c:pt>
                <c:pt idx="122028">
                  <c:v>282.70901251919099</c:v>
                </c:pt>
                <c:pt idx="122029">
                  <c:v>282.71132927446399</c:v>
                </c:pt>
                <c:pt idx="122030">
                  <c:v>282.71364602973802</c:v>
                </c:pt>
                <c:pt idx="122031">
                  <c:v>282.71596278501102</c:v>
                </c:pt>
                <c:pt idx="122032">
                  <c:v>282.71827954028498</c:v>
                </c:pt>
                <c:pt idx="122033">
                  <c:v>282.72059629555798</c:v>
                </c:pt>
                <c:pt idx="122034">
                  <c:v>282.72291305083201</c:v>
                </c:pt>
                <c:pt idx="122035">
                  <c:v>282.72522980610501</c:v>
                </c:pt>
                <c:pt idx="122036">
                  <c:v>282.72754656137897</c:v>
                </c:pt>
                <c:pt idx="122037">
                  <c:v>282.72986331665197</c:v>
                </c:pt>
                <c:pt idx="122038">
                  <c:v>282.732180071926</c:v>
                </c:pt>
                <c:pt idx="122039">
                  <c:v>282.734496827199</c:v>
                </c:pt>
                <c:pt idx="122040">
                  <c:v>282.73681358247302</c:v>
                </c:pt>
                <c:pt idx="122041">
                  <c:v>282.73913033774699</c:v>
                </c:pt>
                <c:pt idx="122042">
                  <c:v>282.74144709301999</c:v>
                </c:pt>
                <c:pt idx="122043">
                  <c:v>282.74376384829401</c:v>
                </c:pt>
                <c:pt idx="122044">
                  <c:v>282.74608060356701</c:v>
                </c:pt>
                <c:pt idx="122045">
                  <c:v>282.74839735884098</c:v>
                </c:pt>
                <c:pt idx="122046">
                  <c:v>282.75071411411398</c:v>
                </c:pt>
                <c:pt idx="122047">
                  <c:v>282.753030869388</c:v>
                </c:pt>
                <c:pt idx="122048">
                  <c:v>282.755347624661</c:v>
                </c:pt>
                <c:pt idx="122049">
                  <c:v>282.75766437993502</c:v>
                </c:pt>
                <c:pt idx="122050">
                  <c:v>282.75998113520802</c:v>
                </c:pt>
                <c:pt idx="122051">
                  <c:v>282.76229789048199</c:v>
                </c:pt>
                <c:pt idx="122052">
                  <c:v>282.76461464575499</c:v>
                </c:pt>
                <c:pt idx="122053">
                  <c:v>282.76693140102901</c:v>
                </c:pt>
                <c:pt idx="122054">
                  <c:v>282.76924815630201</c:v>
                </c:pt>
                <c:pt idx="122055">
                  <c:v>282.77156491157598</c:v>
                </c:pt>
                <c:pt idx="122056">
                  <c:v>282.77388166684898</c:v>
                </c:pt>
                <c:pt idx="122057">
                  <c:v>282.776198422123</c:v>
                </c:pt>
                <c:pt idx="122058">
                  <c:v>282.778515177396</c:v>
                </c:pt>
                <c:pt idx="122059">
                  <c:v>282.78083193267003</c:v>
                </c:pt>
                <c:pt idx="122060">
                  <c:v>282.78314868794303</c:v>
                </c:pt>
                <c:pt idx="122061">
                  <c:v>282.78546544321699</c:v>
                </c:pt>
                <c:pt idx="122062">
                  <c:v>282.78778219848999</c:v>
                </c:pt>
                <c:pt idx="122063">
                  <c:v>282.79009895376402</c:v>
                </c:pt>
                <c:pt idx="122064">
                  <c:v>282.79241570903702</c:v>
                </c:pt>
                <c:pt idx="122065">
                  <c:v>282.79473246431098</c:v>
                </c:pt>
                <c:pt idx="122066">
                  <c:v>282.79704921958398</c:v>
                </c:pt>
                <c:pt idx="122067">
                  <c:v>282.79936597485801</c:v>
                </c:pt>
                <c:pt idx="122068">
                  <c:v>282.80168273013101</c:v>
                </c:pt>
                <c:pt idx="122069">
                  <c:v>282.80399948540497</c:v>
                </c:pt>
                <c:pt idx="122070">
                  <c:v>282.80631624067797</c:v>
                </c:pt>
                <c:pt idx="122071">
                  <c:v>282.808632995952</c:v>
                </c:pt>
                <c:pt idx="122072">
                  <c:v>282.810949751225</c:v>
                </c:pt>
                <c:pt idx="122073">
                  <c:v>282.81326650649902</c:v>
                </c:pt>
                <c:pt idx="122074">
                  <c:v>282.81558326177202</c:v>
                </c:pt>
                <c:pt idx="122075">
                  <c:v>282.81790001704599</c:v>
                </c:pt>
                <c:pt idx="122076">
                  <c:v>282.82021677231899</c:v>
                </c:pt>
                <c:pt idx="122077">
                  <c:v>282.82253352759301</c:v>
                </c:pt>
                <c:pt idx="122078">
                  <c:v>282.82485028286601</c:v>
                </c:pt>
                <c:pt idx="122079">
                  <c:v>282.82716703813998</c:v>
                </c:pt>
                <c:pt idx="122080">
                  <c:v>282.82948379341298</c:v>
                </c:pt>
                <c:pt idx="122081">
                  <c:v>282.831800548687</c:v>
                </c:pt>
                <c:pt idx="122082">
                  <c:v>282.83411730396</c:v>
                </c:pt>
                <c:pt idx="122083">
                  <c:v>282.83643405923402</c:v>
                </c:pt>
                <c:pt idx="122084">
                  <c:v>282.83875081450799</c:v>
                </c:pt>
                <c:pt idx="122085">
                  <c:v>282.84106756978099</c:v>
                </c:pt>
                <c:pt idx="122086">
                  <c:v>282.84338432505501</c:v>
                </c:pt>
                <c:pt idx="122087">
                  <c:v>282.84570108032801</c:v>
                </c:pt>
                <c:pt idx="122088">
                  <c:v>282.84801783560198</c:v>
                </c:pt>
                <c:pt idx="122089">
                  <c:v>282.85033459087498</c:v>
                </c:pt>
                <c:pt idx="122090">
                  <c:v>282.852651346149</c:v>
                </c:pt>
                <c:pt idx="122091">
                  <c:v>282.854968101422</c:v>
                </c:pt>
                <c:pt idx="122092">
                  <c:v>282.85728485669603</c:v>
                </c:pt>
                <c:pt idx="122093">
                  <c:v>282.85960161196903</c:v>
                </c:pt>
                <c:pt idx="122094">
                  <c:v>282.86191836724299</c:v>
                </c:pt>
                <c:pt idx="122095">
                  <c:v>282.86423512251599</c:v>
                </c:pt>
                <c:pt idx="122096">
                  <c:v>282.86655187779002</c:v>
                </c:pt>
                <c:pt idx="122097">
                  <c:v>282.86886863306302</c:v>
                </c:pt>
                <c:pt idx="122098">
                  <c:v>282.87118538833698</c:v>
                </c:pt>
                <c:pt idx="122099">
                  <c:v>282.87350214360998</c:v>
                </c:pt>
                <c:pt idx="122100">
                  <c:v>282.87581889888401</c:v>
                </c:pt>
                <c:pt idx="122101">
                  <c:v>282.87813565415701</c:v>
                </c:pt>
                <c:pt idx="122102">
                  <c:v>282.88045240943097</c:v>
                </c:pt>
                <c:pt idx="122103">
                  <c:v>282.88276916470397</c:v>
                </c:pt>
                <c:pt idx="122104">
                  <c:v>282.885085919978</c:v>
                </c:pt>
                <c:pt idx="122105">
                  <c:v>282.887402675251</c:v>
                </c:pt>
                <c:pt idx="122106">
                  <c:v>282.88971943052502</c:v>
                </c:pt>
                <c:pt idx="122107">
                  <c:v>282.89203618579802</c:v>
                </c:pt>
                <c:pt idx="122108">
                  <c:v>282.89435294107199</c:v>
                </c:pt>
                <c:pt idx="122109">
                  <c:v>282.89666969634499</c:v>
                </c:pt>
                <c:pt idx="122110">
                  <c:v>282.89898645161901</c:v>
                </c:pt>
                <c:pt idx="122111">
                  <c:v>282.90130320689201</c:v>
                </c:pt>
                <c:pt idx="122112">
                  <c:v>282.90361996216598</c:v>
                </c:pt>
                <c:pt idx="122113">
                  <c:v>282.90593671743898</c:v>
                </c:pt>
                <c:pt idx="122114">
                  <c:v>282.908253472713</c:v>
                </c:pt>
                <c:pt idx="122115">
                  <c:v>282.910570227986</c:v>
                </c:pt>
                <c:pt idx="122116">
                  <c:v>282.91288698326002</c:v>
                </c:pt>
                <c:pt idx="122117">
                  <c:v>282.91520373853302</c:v>
                </c:pt>
                <c:pt idx="122118">
                  <c:v>282.91752049380699</c:v>
                </c:pt>
                <c:pt idx="122119">
                  <c:v>282.91983724907999</c:v>
                </c:pt>
                <c:pt idx="122120">
                  <c:v>282.92215400435401</c:v>
                </c:pt>
                <c:pt idx="122121">
                  <c:v>282.92447075962701</c:v>
                </c:pt>
                <c:pt idx="122122">
                  <c:v>282.92678751490098</c:v>
                </c:pt>
                <c:pt idx="122123">
                  <c:v>282.92910427017398</c:v>
                </c:pt>
                <c:pt idx="122124">
                  <c:v>282.931421025448</c:v>
                </c:pt>
                <c:pt idx="122125">
                  <c:v>282.933737780721</c:v>
                </c:pt>
                <c:pt idx="122126">
                  <c:v>282.93605453599503</c:v>
                </c:pt>
                <c:pt idx="122127">
                  <c:v>282.93837129126899</c:v>
                </c:pt>
                <c:pt idx="122128">
                  <c:v>282.94068804654199</c:v>
                </c:pt>
                <c:pt idx="122129">
                  <c:v>282.94300480181602</c:v>
                </c:pt>
                <c:pt idx="122130">
                  <c:v>282.94532155708902</c:v>
                </c:pt>
                <c:pt idx="122131">
                  <c:v>282.94763831236298</c:v>
                </c:pt>
                <c:pt idx="122132">
                  <c:v>282.94995506763598</c:v>
                </c:pt>
                <c:pt idx="122133">
                  <c:v>282.95227182291001</c:v>
                </c:pt>
                <c:pt idx="122134">
                  <c:v>282.95458857818301</c:v>
                </c:pt>
                <c:pt idx="122135">
                  <c:v>282.95690533345697</c:v>
                </c:pt>
                <c:pt idx="122136">
                  <c:v>282.95922208872997</c:v>
                </c:pt>
                <c:pt idx="122137">
                  <c:v>282.961538844004</c:v>
                </c:pt>
                <c:pt idx="122138">
                  <c:v>282.963855599277</c:v>
                </c:pt>
                <c:pt idx="122139">
                  <c:v>282.96617235455102</c:v>
                </c:pt>
                <c:pt idx="122140">
                  <c:v>282.96848910982402</c:v>
                </c:pt>
                <c:pt idx="122141">
                  <c:v>282.97080586509799</c:v>
                </c:pt>
                <c:pt idx="122142">
                  <c:v>282.97312262037099</c:v>
                </c:pt>
                <c:pt idx="122143">
                  <c:v>282.97543937564501</c:v>
                </c:pt>
                <c:pt idx="122144">
                  <c:v>282.97775613091801</c:v>
                </c:pt>
                <c:pt idx="122145">
                  <c:v>282.98007288619198</c:v>
                </c:pt>
                <c:pt idx="122146">
                  <c:v>282.98238964146498</c:v>
                </c:pt>
                <c:pt idx="122147">
                  <c:v>282.984706396739</c:v>
                </c:pt>
                <c:pt idx="122148">
                  <c:v>282.987023152012</c:v>
                </c:pt>
                <c:pt idx="122149">
                  <c:v>282.98933990728602</c:v>
                </c:pt>
                <c:pt idx="122150">
                  <c:v>282.99165666255902</c:v>
                </c:pt>
                <c:pt idx="122151">
                  <c:v>282.99397341783299</c:v>
                </c:pt>
                <c:pt idx="122152">
                  <c:v>282.99629017310599</c:v>
                </c:pt>
                <c:pt idx="122153">
                  <c:v>282.99860692838001</c:v>
                </c:pt>
                <c:pt idx="122154">
                  <c:v>283.00092368365301</c:v>
                </c:pt>
                <c:pt idx="122155">
                  <c:v>283.00324043892698</c:v>
                </c:pt>
                <c:pt idx="122156">
                  <c:v>283.00555719419998</c:v>
                </c:pt>
                <c:pt idx="122157">
                  <c:v>283.007873949474</c:v>
                </c:pt>
                <c:pt idx="122158">
                  <c:v>283.010190704747</c:v>
                </c:pt>
                <c:pt idx="122159">
                  <c:v>283.01250746002103</c:v>
                </c:pt>
                <c:pt idx="122160">
                  <c:v>283.01482421529403</c:v>
                </c:pt>
                <c:pt idx="122161">
                  <c:v>283.01714097056799</c:v>
                </c:pt>
                <c:pt idx="122162">
                  <c:v>283.01945772584099</c:v>
                </c:pt>
                <c:pt idx="122163">
                  <c:v>283.02177448111502</c:v>
                </c:pt>
                <c:pt idx="122164">
                  <c:v>283.02409123638802</c:v>
                </c:pt>
                <c:pt idx="122165">
                  <c:v>283.02640799166198</c:v>
                </c:pt>
                <c:pt idx="122166">
                  <c:v>283.02872474693498</c:v>
                </c:pt>
                <c:pt idx="122167">
                  <c:v>283.03104150220901</c:v>
                </c:pt>
                <c:pt idx="122168">
                  <c:v>283.03335825748201</c:v>
                </c:pt>
                <c:pt idx="122169">
                  <c:v>283.03567501275597</c:v>
                </c:pt>
                <c:pt idx="122170">
                  <c:v>283.03799176803</c:v>
                </c:pt>
                <c:pt idx="122171">
                  <c:v>283.040308523303</c:v>
                </c:pt>
                <c:pt idx="122172">
                  <c:v>283.04262527857702</c:v>
                </c:pt>
                <c:pt idx="122173">
                  <c:v>283.04494203385002</c:v>
                </c:pt>
                <c:pt idx="122174">
                  <c:v>283.04725878912399</c:v>
                </c:pt>
                <c:pt idx="122175">
                  <c:v>283.04957554439699</c:v>
                </c:pt>
                <c:pt idx="122176">
                  <c:v>283.05189229967101</c:v>
                </c:pt>
                <c:pt idx="122177">
                  <c:v>283.05420905494401</c:v>
                </c:pt>
                <c:pt idx="122178">
                  <c:v>283.05652581021798</c:v>
                </c:pt>
                <c:pt idx="122179">
                  <c:v>283.05884256549098</c:v>
                </c:pt>
                <c:pt idx="122180">
                  <c:v>283.061159320765</c:v>
                </c:pt>
                <c:pt idx="122181">
                  <c:v>283.063476076038</c:v>
                </c:pt>
                <c:pt idx="122182">
                  <c:v>283.06579283131202</c:v>
                </c:pt>
                <c:pt idx="122183">
                  <c:v>283.06810958658502</c:v>
                </c:pt>
                <c:pt idx="122184">
                  <c:v>283.07042634185899</c:v>
                </c:pt>
                <c:pt idx="122185">
                  <c:v>283.07274309713199</c:v>
                </c:pt>
                <c:pt idx="122186">
                  <c:v>283.07505985240601</c:v>
                </c:pt>
                <c:pt idx="122187">
                  <c:v>283.07737660767901</c:v>
                </c:pt>
                <c:pt idx="122188">
                  <c:v>283.07969336295298</c:v>
                </c:pt>
                <c:pt idx="122189">
                  <c:v>283.08201011822598</c:v>
                </c:pt>
                <c:pt idx="122190">
                  <c:v>283.0843268735</c:v>
                </c:pt>
                <c:pt idx="122191">
                  <c:v>283.086643628773</c:v>
                </c:pt>
                <c:pt idx="122192">
                  <c:v>283.08896038404703</c:v>
                </c:pt>
                <c:pt idx="122193">
                  <c:v>283.09127713932003</c:v>
                </c:pt>
                <c:pt idx="122194">
                  <c:v>283.09359389459399</c:v>
                </c:pt>
                <c:pt idx="122195">
                  <c:v>283.09591064986699</c:v>
                </c:pt>
                <c:pt idx="122196">
                  <c:v>283.09822740514102</c:v>
                </c:pt>
                <c:pt idx="122197">
                  <c:v>283.10054416041402</c:v>
                </c:pt>
                <c:pt idx="122198">
                  <c:v>283.10286091568798</c:v>
                </c:pt>
                <c:pt idx="122199">
                  <c:v>283.10517767096098</c:v>
                </c:pt>
                <c:pt idx="122200">
                  <c:v>283.10749442623501</c:v>
                </c:pt>
                <c:pt idx="122201">
                  <c:v>283.10981118150801</c:v>
                </c:pt>
                <c:pt idx="122202">
                  <c:v>283.11212793678197</c:v>
                </c:pt>
                <c:pt idx="122203">
                  <c:v>283.11444469205497</c:v>
                </c:pt>
                <c:pt idx="122204">
                  <c:v>283.116761447329</c:v>
                </c:pt>
                <c:pt idx="122205">
                  <c:v>283.119078202602</c:v>
                </c:pt>
                <c:pt idx="122206">
                  <c:v>283.12139495787602</c:v>
                </c:pt>
                <c:pt idx="122207">
                  <c:v>283.12371171314902</c:v>
                </c:pt>
                <c:pt idx="122208">
                  <c:v>283.12602846842299</c:v>
                </c:pt>
                <c:pt idx="122209">
                  <c:v>283.12834522369599</c:v>
                </c:pt>
                <c:pt idx="122210">
                  <c:v>283.13066197897001</c:v>
                </c:pt>
                <c:pt idx="122211">
                  <c:v>283.13297873424301</c:v>
                </c:pt>
                <c:pt idx="122212">
                  <c:v>283.13529548951698</c:v>
                </c:pt>
                <c:pt idx="122213">
                  <c:v>283.137612244791</c:v>
                </c:pt>
                <c:pt idx="122214">
                  <c:v>283.139929000064</c:v>
                </c:pt>
                <c:pt idx="122215">
                  <c:v>283.14224575533802</c:v>
                </c:pt>
                <c:pt idx="122216">
                  <c:v>283.14456251061102</c:v>
                </c:pt>
                <c:pt idx="122217">
                  <c:v>283.14687926588499</c:v>
                </c:pt>
                <c:pt idx="122218">
                  <c:v>283.14919602115799</c:v>
                </c:pt>
                <c:pt idx="122219">
                  <c:v>283.15151277643201</c:v>
                </c:pt>
                <c:pt idx="122220">
                  <c:v>283.15382953170501</c:v>
                </c:pt>
                <c:pt idx="122221">
                  <c:v>283.15614628697898</c:v>
                </c:pt>
                <c:pt idx="122222">
                  <c:v>283.15846304225198</c:v>
                </c:pt>
                <c:pt idx="122223">
                  <c:v>283.160779797526</c:v>
                </c:pt>
                <c:pt idx="122224">
                  <c:v>283.163096552799</c:v>
                </c:pt>
                <c:pt idx="122225">
                  <c:v>283.16541330807303</c:v>
                </c:pt>
                <c:pt idx="122226">
                  <c:v>283.16773006334603</c:v>
                </c:pt>
                <c:pt idx="122227">
                  <c:v>283.17004681861999</c:v>
                </c:pt>
                <c:pt idx="122228">
                  <c:v>283.17236357389299</c:v>
                </c:pt>
                <c:pt idx="122229">
                  <c:v>283.17468032916702</c:v>
                </c:pt>
                <c:pt idx="122230">
                  <c:v>283.17699708444002</c:v>
                </c:pt>
                <c:pt idx="122231">
                  <c:v>283.17931383971398</c:v>
                </c:pt>
                <c:pt idx="122232">
                  <c:v>283.18163059498698</c:v>
                </c:pt>
                <c:pt idx="122233">
                  <c:v>283.18394735026101</c:v>
                </c:pt>
                <c:pt idx="122234">
                  <c:v>283.18626410553401</c:v>
                </c:pt>
                <c:pt idx="122235">
                  <c:v>283.18858086080797</c:v>
                </c:pt>
                <c:pt idx="122236">
                  <c:v>283.19089761608097</c:v>
                </c:pt>
                <c:pt idx="122237">
                  <c:v>283.193214371355</c:v>
                </c:pt>
                <c:pt idx="122238">
                  <c:v>283.195531126628</c:v>
                </c:pt>
                <c:pt idx="122239">
                  <c:v>283.19784788190202</c:v>
                </c:pt>
                <c:pt idx="122240">
                  <c:v>283.20016463717502</c:v>
                </c:pt>
                <c:pt idx="122241">
                  <c:v>283.20248139244899</c:v>
                </c:pt>
                <c:pt idx="122242">
                  <c:v>283.20479814772199</c:v>
                </c:pt>
                <c:pt idx="122243">
                  <c:v>283.20711490299601</c:v>
                </c:pt>
                <c:pt idx="122244">
                  <c:v>283.20943165826901</c:v>
                </c:pt>
                <c:pt idx="122245">
                  <c:v>283.21174841354298</c:v>
                </c:pt>
                <c:pt idx="122246">
                  <c:v>283.21406516881598</c:v>
                </c:pt>
                <c:pt idx="122247">
                  <c:v>283.21638192409</c:v>
                </c:pt>
                <c:pt idx="122248">
                  <c:v>283.218698679363</c:v>
                </c:pt>
                <c:pt idx="122249">
                  <c:v>283.22101543463702</c:v>
                </c:pt>
                <c:pt idx="122250">
                  <c:v>283.22333218991002</c:v>
                </c:pt>
                <c:pt idx="122251">
                  <c:v>283.22564894518399</c:v>
                </c:pt>
                <c:pt idx="122252">
                  <c:v>283.22796570045699</c:v>
                </c:pt>
                <c:pt idx="122253">
                  <c:v>283.23028245573101</c:v>
                </c:pt>
                <c:pt idx="122254">
                  <c:v>283.23259921100401</c:v>
                </c:pt>
                <c:pt idx="122255">
                  <c:v>283.23491596627798</c:v>
                </c:pt>
                <c:pt idx="122256">
                  <c:v>283.237232721552</c:v>
                </c:pt>
                <c:pt idx="122257">
                  <c:v>283.239549476825</c:v>
                </c:pt>
                <c:pt idx="122258">
                  <c:v>283.24186623209903</c:v>
                </c:pt>
                <c:pt idx="122259">
                  <c:v>283.24418298737203</c:v>
                </c:pt>
                <c:pt idx="122260">
                  <c:v>283.24649974264599</c:v>
                </c:pt>
                <c:pt idx="122261">
                  <c:v>283.24881649791899</c:v>
                </c:pt>
                <c:pt idx="122262">
                  <c:v>283.25113325319302</c:v>
                </c:pt>
                <c:pt idx="122263">
                  <c:v>283.25345000846602</c:v>
                </c:pt>
                <c:pt idx="122264">
                  <c:v>283.25576676373998</c:v>
                </c:pt>
                <c:pt idx="122265">
                  <c:v>283.25808351901298</c:v>
                </c:pt>
                <c:pt idx="122266">
                  <c:v>283.26040027428701</c:v>
                </c:pt>
                <c:pt idx="122267">
                  <c:v>283.26271702956001</c:v>
                </c:pt>
                <c:pt idx="122268">
                  <c:v>283.26503378483397</c:v>
                </c:pt>
                <c:pt idx="122269">
                  <c:v>283.26735054010697</c:v>
                </c:pt>
                <c:pt idx="122270">
                  <c:v>283.269667295381</c:v>
                </c:pt>
                <c:pt idx="122271">
                  <c:v>283.271984050654</c:v>
                </c:pt>
                <c:pt idx="122272">
                  <c:v>283.27430080592802</c:v>
                </c:pt>
                <c:pt idx="122273">
                  <c:v>283.27661756120102</c:v>
                </c:pt>
                <c:pt idx="122274">
                  <c:v>283.27893431647499</c:v>
                </c:pt>
                <c:pt idx="122275">
                  <c:v>283.28125107174799</c:v>
                </c:pt>
                <c:pt idx="122276">
                  <c:v>283.28356782702201</c:v>
                </c:pt>
                <c:pt idx="122277">
                  <c:v>283.28588458229501</c:v>
                </c:pt>
                <c:pt idx="122278">
                  <c:v>283.28820133756898</c:v>
                </c:pt>
                <c:pt idx="122279">
                  <c:v>283.29051809284198</c:v>
                </c:pt>
                <c:pt idx="122280">
                  <c:v>283.292834848116</c:v>
                </c:pt>
                <c:pt idx="122281">
                  <c:v>283.295151603389</c:v>
                </c:pt>
                <c:pt idx="122282">
                  <c:v>283.29746835866302</c:v>
                </c:pt>
                <c:pt idx="122283">
                  <c:v>283.29978511393603</c:v>
                </c:pt>
                <c:pt idx="122284">
                  <c:v>283.30210186920999</c:v>
                </c:pt>
                <c:pt idx="122285">
                  <c:v>283.30441862448299</c:v>
                </c:pt>
                <c:pt idx="122286">
                  <c:v>283.30673537975701</c:v>
                </c:pt>
                <c:pt idx="122287">
                  <c:v>283.30905213503002</c:v>
                </c:pt>
                <c:pt idx="122288">
                  <c:v>283.31136889030398</c:v>
                </c:pt>
                <c:pt idx="122289">
                  <c:v>283.31368564557698</c:v>
                </c:pt>
                <c:pt idx="122290">
                  <c:v>283.316002400851</c:v>
                </c:pt>
                <c:pt idx="122291">
                  <c:v>283.31831915612401</c:v>
                </c:pt>
                <c:pt idx="122292">
                  <c:v>283.32063591139803</c:v>
                </c:pt>
                <c:pt idx="122293">
                  <c:v>283.32295266667097</c:v>
                </c:pt>
                <c:pt idx="122294">
                  <c:v>283.32526942194499</c:v>
                </c:pt>
                <c:pt idx="122295">
                  <c:v>283.327586177218</c:v>
                </c:pt>
                <c:pt idx="122296">
                  <c:v>283.32990293249202</c:v>
                </c:pt>
                <c:pt idx="122297">
                  <c:v>283.33221968776598</c:v>
                </c:pt>
                <c:pt idx="122298">
                  <c:v>283.33453644303898</c:v>
                </c:pt>
                <c:pt idx="122299">
                  <c:v>283.33685319831301</c:v>
                </c:pt>
                <c:pt idx="122300">
                  <c:v>283.33916995358601</c:v>
                </c:pt>
                <c:pt idx="122301">
                  <c:v>283.34148670885997</c:v>
                </c:pt>
                <c:pt idx="122302">
                  <c:v>283.34380346413298</c:v>
                </c:pt>
                <c:pt idx="122303">
                  <c:v>283.346120219407</c:v>
                </c:pt>
                <c:pt idx="122304">
                  <c:v>283.34843697468</c:v>
                </c:pt>
                <c:pt idx="122305">
                  <c:v>283.35075372995402</c:v>
                </c:pt>
                <c:pt idx="122306">
                  <c:v>283.35307048522702</c:v>
                </c:pt>
                <c:pt idx="122307">
                  <c:v>283.35538724050099</c:v>
                </c:pt>
                <c:pt idx="122308">
                  <c:v>283.35770399577399</c:v>
                </c:pt>
                <c:pt idx="122309">
                  <c:v>283.36002075104801</c:v>
                </c:pt>
                <c:pt idx="122310">
                  <c:v>283.36233750632101</c:v>
                </c:pt>
                <c:pt idx="122311">
                  <c:v>283.36465426159498</c:v>
                </c:pt>
                <c:pt idx="122312">
                  <c:v>283.36697101686798</c:v>
                </c:pt>
                <c:pt idx="122313">
                  <c:v>283.369287772142</c:v>
                </c:pt>
                <c:pt idx="122314">
                  <c:v>283.371604527415</c:v>
                </c:pt>
                <c:pt idx="122315">
                  <c:v>283.37392128268903</c:v>
                </c:pt>
                <c:pt idx="122316">
                  <c:v>283.37623803796203</c:v>
                </c:pt>
                <c:pt idx="122317">
                  <c:v>283.37855479323599</c:v>
                </c:pt>
                <c:pt idx="122318">
                  <c:v>283.38087154850899</c:v>
                </c:pt>
                <c:pt idx="122319">
                  <c:v>283.38318830378302</c:v>
                </c:pt>
                <c:pt idx="122320">
                  <c:v>283.38550505905602</c:v>
                </c:pt>
                <c:pt idx="122321">
                  <c:v>283.38782181432998</c:v>
                </c:pt>
                <c:pt idx="122322">
                  <c:v>283.39013856960298</c:v>
                </c:pt>
                <c:pt idx="122323">
                  <c:v>283.39245532487701</c:v>
                </c:pt>
                <c:pt idx="122324">
                  <c:v>283.39477208015001</c:v>
                </c:pt>
                <c:pt idx="122325">
                  <c:v>283.39708883542397</c:v>
                </c:pt>
                <c:pt idx="122326">
                  <c:v>283.39940559069697</c:v>
                </c:pt>
                <c:pt idx="122327">
                  <c:v>283.401722345971</c:v>
                </c:pt>
                <c:pt idx="122328">
                  <c:v>283.404039101244</c:v>
                </c:pt>
                <c:pt idx="122329">
                  <c:v>283.40635585651802</c:v>
                </c:pt>
                <c:pt idx="122330">
                  <c:v>283.40867261179102</c:v>
                </c:pt>
                <c:pt idx="122331">
                  <c:v>283.41098936706499</c:v>
                </c:pt>
                <c:pt idx="122332">
                  <c:v>283.41330612233799</c:v>
                </c:pt>
                <c:pt idx="122333">
                  <c:v>283.41562287761201</c:v>
                </c:pt>
                <c:pt idx="122334">
                  <c:v>283.41793963288501</c:v>
                </c:pt>
                <c:pt idx="122335">
                  <c:v>283.42025638815898</c:v>
                </c:pt>
                <c:pt idx="122336">
                  <c:v>283.42257314343198</c:v>
                </c:pt>
                <c:pt idx="122337">
                  <c:v>283.424889898706</c:v>
                </c:pt>
                <c:pt idx="122338">
                  <c:v>283.427206653979</c:v>
                </c:pt>
                <c:pt idx="122339">
                  <c:v>283.42952340925302</c:v>
                </c:pt>
                <c:pt idx="122340">
                  <c:v>283.43184016452699</c:v>
                </c:pt>
                <c:pt idx="122341">
                  <c:v>283.43415691979999</c:v>
                </c:pt>
                <c:pt idx="122342">
                  <c:v>283.43647367507401</c:v>
                </c:pt>
                <c:pt idx="122343">
                  <c:v>283.43879043034701</c:v>
                </c:pt>
                <c:pt idx="122344">
                  <c:v>283.44110718562098</c:v>
                </c:pt>
                <c:pt idx="122345">
                  <c:v>283.44342394089398</c:v>
                </c:pt>
                <c:pt idx="122346">
                  <c:v>283.445740696168</c:v>
                </c:pt>
                <c:pt idx="122347">
                  <c:v>283.448057451441</c:v>
                </c:pt>
                <c:pt idx="122348">
                  <c:v>283.45037420671503</c:v>
                </c:pt>
                <c:pt idx="122349">
                  <c:v>283.45269096198803</c:v>
                </c:pt>
                <c:pt idx="122350">
                  <c:v>283.45500771726199</c:v>
                </c:pt>
                <c:pt idx="122351">
                  <c:v>283.45732447253499</c:v>
                </c:pt>
                <c:pt idx="122352">
                  <c:v>283.45964122780902</c:v>
                </c:pt>
                <c:pt idx="122353">
                  <c:v>283.46195798308202</c:v>
                </c:pt>
                <c:pt idx="122354">
                  <c:v>283.46427473835598</c:v>
                </c:pt>
                <c:pt idx="122355">
                  <c:v>283.46659149362898</c:v>
                </c:pt>
                <c:pt idx="122356">
                  <c:v>283.46890824890301</c:v>
                </c:pt>
                <c:pt idx="122357">
                  <c:v>283.47122500417601</c:v>
                </c:pt>
                <c:pt idx="122358">
                  <c:v>283.47354175944997</c:v>
                </c:pt>
                <c:pt idx="122359">
                  <c:v>283.47585851472297</c:v>
                </c:pt>
                <c:pt idx="122360">
                  <c:v>283.478175269997</c:v>
                </c:pt>
                <c:pt idx="122361">
                  <c:v>283.48049202527</c:v>
                </c:pt>
                <c:pt idx="122362">
                  <c:v>283.48280878054402</c:v>
                </c:pt>
                <c:pt idx="122363">
                  <c:v>283.48512553581702</c:v>
                </c:pt>
                <c:pt idx="122364">
                  <c:v>283.48744229109099</c:v>
                </c:pt>
                <c:pt idx="122365">
                  <c:v>283.48975904636399</c:v>
                </c:pt>
                <c:pt idx="122366">
                  <c:v>283.49207580163801</c:v>
                </c:pt>
                <c:pt idx="122367">
                  <c:v>283.49439255691101</c:v>
                </c:pt>
                <c:pt idx="122368">
                  <c:v>283.49670931218498</c:v>
                </c:pt>
                <c:pt idx="122369">
                  <c:v>283.49902606745798</c:v>
                </c:pt>
                <c:pt idx="122370">
                  <c:v>283.501342822732</c:v>
                </c:pt>
                <c:pt idx="122371">
                  <c:v>283.503659578005</c:v>
                </c:pt>
                <c:pt idx="122372">
                  <c:v>283.50597633327902</c:v>
                </c:pt>
                <c:pt idx="122373">
                  <c:v>283.50829308855202</c:v>
                </c:pt>
                <c:pt idx="122374">
                  <c:v>283.51060984382599</c:v>
                </c:pt>
                <c:pt idx="122375">
                  <c:v>283.51292659909899</c:v>
                </c:pt>
                <c:pt idx="122376">
                  <c:v>283.51524335437301</c:v>
                </c:pt>
                <c:pt idx="122377">
                  <c:v>283.51756010964601</c:v>
                </c:pt>
                <c:pt idx="122378">
                  <c:v>283.51987686491998</c:v>
                </c:pt>
                <c:pt idx="122379">
                  <c:v>283.52219362019298</c:v>
                </c:pt>
                <c:pt idx="122380">
                  <c:v>283.524510375467</c:v>
                </c:pt>
                <c:pt idx="122381">
                  <c:v>283.52682713074</c:v>
                </c:pt>
                <c:pt idx="122382">
                  <c:v>283.52914388601403</c:v>
                </c:pt>
                <c:pt idx="122383">
                  <c:v>283.53146064128799</c:v>
                </c:pt>
                <c:pt idx="122384">
                  <c:v>283.53377739656099</c:v>
                </c:pt>
                <c:pt idx="122385">
                  <c:v>283.53609415183502</c:v>
                </c:pt>
                <c:pt idx="122386">
                  <c:v>283.53841090710802</c:v>
                </c:pt>
                <c:pt idx="122387">
                  <c:v>283.54072766238198</c:v>
                </c:pt>
                <c:pt idx="122388">
                  <c:v>283.54304441765498</c:v>
                </c:pt>
                <c:pt idx="122389">
                  <c:v>283.54536117292901</c:v>
                </c:pt>
                <c:pt idx="122390">
                  <c:v>283.54767792820201</c:v>
                </c:pt>
                <c:pt idx="122391">
                  <c:v>283.54999468347597</c:v>
                </c:pt>
                <c:pt idx="122392">
                  <c:v>283.55231143874897</c:v>
                </c:pt>
                <c:pt idx="122393">
                  <c:v>283.554628194023</c:v>
                </c:pt>
                <c:pt idx="122394">
                  <c:v>283.556944949296</c:v>
                </c:pt>
                <c:pt idx="122395">
                  <c:v>283.55926170457002</c:v>
                </c:pt>
                <c:pt idx="122396">
                  <c:v>283.56157845984302</c:v>
                </c:pt>
                <c:pt idx="122397">
                  <c:v>283.56389521511699</c:v>
                </c:pt>
                <c:pt idx="122398">
                  <c:v>283.56621197038999</c:v>
                </c:pt>
                <c:pt idx="122399">
                  <c:v>283.56852872566401</c:v>
                </c:pt>
                <c:pt idx="122400">
                  <c:v>283.57084548093701</c:v>
                </c:pt>
                <c:pt idx="122401">
                  <c:v>283.57316223621098</c:v>
                </c:pt>
                <c:pt idx="122402">
                  <c:v>283.57547899148398</c:v>
                </c:pt>
                <c:pt idx="122403">
                  <c:v>283.577795746758</c:v>
                </c:pt>
                <c:pt idx="122404">
                  <c:v>283.580112502031</c:v>
                </c:pt>
                <c:pt idx="122405">
                  <c:v>283.58242925730502</c:v>
                </c:pt>
                <c:pt idx="122406">
                  <c:v>283.58474601257802</c:v>
                </c:pt>
                <c:pt idx="122407">
                  <c:v>283.58706276785199</c:v>
                </c:pt>
                <c:pt idx="122408">
                  <c:v>283.58937952312499</c:v>
                </c:pt>
                <c:pt idx="122409">
                  <c:v>283.59169627839901</c:v>
                </c:pt>
                <c:pt idx="122410">
                  <c:v>283.59401303367201</c:v>
                </c:pt>
                <c:pt idx="122411">
                  <c:v>283.59632978894598</c:v>
                </c:pt>
                <c:pt idx="122412">
                  <c:v>283.59864654421898</c:v>
                </c:pt>
                <c:pt idx="122413">
                  <c:v>283.600963299493</c:v>
                </c:pt>
                <c:pt idx="122414">
                  <c:v>283.603280054766</c:v>
                </c:pt>
                <c:pt idx="122415">
                  <c:v>283.60559681004003</c:v>
                </c:pt>
                <c:pt idx="122416">
                  <c:v>283.60791356531303</c:v>
                </c:pt>
                <c:pt idx="122417">
                  <c:v>283.61023032058699</c:v>
                </c:pt>
                <c:pt idx="122418">
                  <c:v>283.61254707585999</c:v>
                </c:pt>
                <c:pt idx="122419">
                  <c:v>283.61486383113402</c:v>
                </c:pt>
                <c:pt idx="122420">
                  <c:v>283.61718058640702</c:v>
                </c:pt>
                <c:pt idx="122421">
                  <c:v>283.61949734168098</c:v>
                </c:pt>
                <c:pt idx="122422">
                  <c:v>283.62181409695398</c:v>
                </c:pt>
                <c:pt idx="122423">
                  <c:v>283.62413085222801</c:v>
                </c:pt>
                <c:pt idx="122424">
                  <c:v>283.62644760750101</c:v>
                </c:pt>
                <c:pt idx="122425">
                  <c:v>283.62876436277497</c:v>
                </c:pt>
                <c:pt idx="122426">
                  <c:v>283.631081118049</c:v>
                </c:pt>
                <c:pt idx="122427">
                  <c:v>283.633397873322</c:v>
                </c:pt>
                <c:pt idx="122428">
                  <c:v>283.63571462859602</c:v>
                </c:pt>
                <c:pt idx="122429">
                  <c:v>283.63803138386902</c:v>
                </c:pt>
                <c:pt idx="122430">
                  <c:v>283.64034813914299</c:v>
                </c:pt>
                <c:pt idx="122431">
                  <c:v>283.64266489441599</c:v>
                </c:pt>
                <c:pt idx="122432">
                  <c:v>283.64498164969001</c:v>
                </c:pt>
                <c:pt idx="122433">
                  <c:v>283.64729840496301</c:v>
                </c:pt>
                <c:pt idx="122434">
                  <c:v>283.64961516023698</c:v>
                </c:pt>
                <c:pt idx="122435">
                  <c:v>283.65193191550998</c:v>
                </c:pt>
                <c:pt idx="122436">
                  <c:v>283.654248670784</c:v>
                </c:pt>
                <c:pt idx="122437">
                  <c:v>283.656565426057</c:v>
                </c:pt>
                <c:pt idx="122438">
                  <c:v>283.65888218133102</c:v>
                </c:pt>
                <c:pt idx="122439">
                  <c:v>283.66119893660402</c:v>
                </c:pt>
                <c:pt idx="122440">
                  <c:v>283.66351569187799</c:v>
                </c:pt>
                <c:pt idx="122441">
                  <c:v>283.66583244715099</c:v>
                </c:pt>
                <c:pt idx="122442">
                  <c:v>283.66814920242501</c:v>
                </c:pt>
                <c:pt idx="122443">
                  <c:v>283.67046595769801</c:v>
                </c:pt>
                <c:pt idx="122444">
                  <c:v>283.67278271297198</c:v>
                </c:pt>
                <c:pt idx="122445">
                  <c:v>283.67509946824498</c:v>
                </c:pt>
                <c:pt idx="122446">
                  <c:v>283.677416223519</c:v>
                </c:pt>
                <c:pt idx="122447">
                  <c:v>283.679732978792</c:v>
                </c:pt>
                <c:pt idx="122448">
                  <c:v>283.68204973406603</c:v>
                </c:pt>
                <c:pt idx="122449">
                  <c:v>283.68436648933903</c:v>
                </c:pt>
                <c:pt idx="122450">
                  <c:v>283.68668324461299</c:v>
                </c:pt>
                <c:pt idx="122451">
                  <c:v>283.68899999988599</c:v>
                </c:pt>
                <c:pt idx="122452">
                  <c:v>283.69131675516002</c:v>
                </c:pt>
                <c:pt idx="122453">
                  <c:v>283.69363351043302</c:v>
                </c:pt>
                <c:pt idx="122454">
                  <c:v>283.69595026570698</c:v>
                </c:pt>
                <c:pt idx="122455">
                  <c:v>283.69826702097998</c:v>
                </c:pt>
                <c:pt idx="122456">
                  <c:v>283.70058377625401</c:v>
                </c:pt>
                <c:pt idx="122457">
                  <c:v>283.70290053152701</c:v>
                </c:pt>
                <c:pt idx="122458">
                  <c:v>283.70521728680097</c:v>
                </c:pt>
                <c:pt idx="122459">
                  <c:v>283.70753404207397</c:v>
                </c:pt>
                <c:pt idx="122460">
                  <c:v>283.709850797348</c:v>
                </c:pt>
                <c:pt idx="122461">
                  <c:v>283.712167552621</c:v>
                </c:pt>
                <c:pt idx="122462">
                  <c:v>283.71448430789502</c:v>
                </c:pt>
                <c:pt idx="122463">
                  <c:v>283.71680106316802</c:v>
                </c:pt>
                <c:pt idx="122464">
                  <c:v>283.71911781844199</c:v>
                </c:pt>
                <c:pt idx="122465">
                  <c:v>283.72143457371499</c:v>
                </c:pt>
                <c:pt idx="122466">
                  <c:v>283.72375132898901</c:v>
                </c:pt>
                <c:pt idx="122467">
                  <c:v>283.72606808426201</c:v>
                </c:pt>
                <c:pt idx="122468">
                  <c:v>283.72838483953598</c:v>
                </c:pt>
                <c:pt idx="122469">
                  <c:v>283.73070159481</c:v>
                </c:pt>
                <c:pt idx="122470">
                  <c:v>283.733018350083</c:v>
                </c:pt>
                <c:pt idx="122471">
                  <c:v>283.73533510535702</c:v>
                </c:pt>
                <c:pt idx="122472">
                  <c:v>283.73765186063002</c:v>
                </c:pt>
                <c:pt idx="122473">
                  <c:v>283.73996861590399</c:v>
                </c:pt>
                <c:pt idx="122474">
                  <c:v>283.74228537117699</c:v>
                </c:pt>
                <c:pt idx="122475">
                  <c:v>283.74460212645101</c:v>
                </c:pt>
                <c:pt idx="122476">
                  <c:v>283.74691888172401</c:v>
                </c:pt>
                <c:pt idx="122477">
                  <c:v>283.74923563699798</c:v>
                </c:pt>
                <c:pt idx="122478">
                  <c:v>283.75155239227098</c:v>
                </c:pt>
                <c:pt idx="122479">
                  <c:v>283.753869147545</c:v>
                </c:pt>
                <c:pt idx="122480">
                  <c:v>283.756185902818</c:v>
                </c:pt>
                <c:pt idx="122481">
                  <c:v>283.75850265809203</c:v>
                </c:pt>
                <c:pt idx="122482">
                  <c:v>283.76081941336503</c:v>
                </c:pt>
                <c:pt idx="122483">
                  <c:v>283.76313616863899</c:v>
                </c:pt>
                <c:pt idx="122484">
                  <c:v>283.76545292391199</c:v>
                </c:pt>
                <c:pt idx="122485">
                  <c:v>283.76776967918602</c:v>
                </c:pt>
                <c:pt idx="122486">
                  <c:v>283.77008643445902</c:v>
                </c:pt>
                <c:pt idx="122487">
                  <c:v>283.77240318973298</c:v>
                </c:pt>
                <c:pt idx="122488">
                  <c:v>283.77471994500598</c:v>
                </c:pt>
                <c:pt idx="122489">
                  <c:v>283.77703670028001</c:v>
                </c:pt>
                <c:pt idx="122490">
                  <c:v>283.77935345555301</c:v>
                </c:pt>
                <c:pt idx="122491">
                  <c:v>283.78167021082697</c:v>
                </c:pt>
                <c:pt idx="122492">
                  <c:v>283.78398696609997</c:v>
                </c:pt>
                <c:pt idx="122493">
                  <c:v>283.786303721374</c:v>
                </c:pt>
                <c:pt idx="122494">
                  <c:v>283.788620476647</c:v>
                </c:pt>
                <c:pt idx="122495">
                  <c:v>283.79093723192102</c:v>
                </c:pt>
                <c:pt idx="122496">
                  <c:v>283.79325398719402</c:v>
                </c:pt>
                <c:pt idx="122497">
                  <c:v>283.79557074246799</c:v>
                </c:pt>
                <c:pt idx="122498">
                  <c:v>283.79788749774099</c:v>
                </c:pt>
                <c:pt idx="122499">
                  <c:v>283.80020425301501</c:v>
                </c:pt>
                <c:pt idx="122500">
                  <c:v>283.80252100828801</c:v>
                </c:pt>
                <c:pt idx="122501">
                  <c:v>283.80483776356198</c:v>
                </c:pt>
                <c:pt idx="122502">
                  <c:v>283.80715451883498</c:v>
                </c:pt>
                <c:pt idx="122503">
                  <c:v>283.809471274109</c:v>
                </c:pt>
                <c:pt idx="122504">
                  <c:v>283.811788029382</c:v>
                </c:pt>
                <c:pt idx="122505">
                  <c:v>283.81410478465602</c:v>
                </c:pt>
                <c:pt idx="122506">
                  <c:v>283.81642153992902</c:v>
                </c:pt>
                <c:pt idx="122507">
                  <c:v>283.81873829520299</c:v>
                </c:pt>
                <c:pt idx="122508">
                  <c:v>283.82105505047599</c:v>
                </c:pt>
                <c:pt idx="122509">
                  <c:v>283.82337180575001</c:v>
                </c:pt>
                <c:pt idx="122510">
                  <c:v>283.82568856102301</c:v>
                </c:pt>
                <c:pt idx="122511">
                  <c:v>283.82800531629698</c:v>
                </c:pt>
                <c:pt idx="122512">
                  <c:v>283.830322071571</c:v>
                </c:pt>
                <c:pt idx="122513">
                  <c:v>283.832638826844</c:v>
                </c:pt>
                <c:pt idx="122514">
                  <c:v>283.83495558211803</c:v>
                </c:pt>
                <c:pt idx="122515">
                  <c:v>283.83727233739103</c:v>
                </c:pt>
                <c:pt idx="122516">
                  <c:v>283.83958909266499</c:v>
                </c:pt>
                <c:pt idx="122517">
                  <c:v>283.84190584793799</c:v>
                </c:pt>
                <c:pt idx="122518">
                  <c:v>283.84422260321202</c:v>
                </c:pt>
                <c:pt idx="122519">
                  <c:v>283.84653935848502</c:v>
                </c:pt>
                <c:pt idx="122520">
                  <c:v>283.84885611375898</c:v>
                </c:pt>
                <c:pt idx="122521">
                  <c:v>283.85117286903198</c:v>
                </c:pt>
                <c:pt idx="122522">
                  <c:v>283.85348962430601</c:v>
                </c:pt>
                <c:pt idx="122523">
                  <c:v>283.85580637957901</c:v>
                </c:pt>
                <c:pt idx="122524">
                  <c:v>283.85812313485297</c:v>
                </c:pt>
                <c:pt idx="122525">
                  <c:v>283.86043989012597</c:v>
                </c:pt>
                <c:pt idx="122526">
                  <c:v>283.8627566454</c:v>
                </c:pt>
                <c:pt idx="122527">
                  <c:v>283.865073400673</c:v>
                </c:pt>
                <c:pt idx="122528">
                  <c:v>283.86739015594702</c:v>
                </c:pt>
                <c:pt idx="122529">
                  <c:v>283.86970691122002</c:v>
                </c:pt>
                <c:pt idx="122530">
                  <c:v>283.87202366649399</c:v>
                </c:pt>
                <c:pt idx="122531">
                  <c:v>283.87434042176699</c:v>
                </c:pt>
                <c:pt idx="122532">
                  <c:v>283.87665717704101</c:v>
                </c:pt>
                <c:pt idx="122533">
                  <c:v>283.87897393231401</c:v>
                </c:pt>
                <c:pt idx="122534">
                  <c:v>283.88129068758798</c:v>
                </c:pt>
                <c:pt idx="122535">
                  <c:v>283.88360744286098</c:v>
                </c:pt>
                <c:pt idx="122536">
                  <c:v>283.885924198135</c:v>
                </c:pt>
                <c:pt idx="122537">
                  <c:v>283.888240953408</c:v>
                </c:pt>
                <c:pt idx="122538">
                  <c:v>283.89055770868202</c:v>
                </c:pt>
                <c:pt idx="122539">
                  <c:v>283.89287446395502</c:v>
                </c:pt>
                <c:pt idx="122540">
                  <c:v>283.89519121922899</c:v>
                </c:pt>
                <c:pt idx="122541">
                  <c:v>283.89750797450199</c:v>
                </c:pt>
                <c:pt idx="122542">
                  <c:v>283.89982472977601</c:v>
                </c:pt>
                <c:pt idx="122543">
                  <c:v>283.90214148504901</c:v>
                </c:pt>
                <c:pt idx="122544">
                  <c:v>283.90445824032298</c:v>
                </c:pt>
                <c:pt idx="122545">
                  <c:v>283.90677499559598</c:v>
                </c:pt>
                <c:pt idx="122546">
                  <c:v>283.90909175087</c:v>
                </c:pt>
                <c:pt idx="122547">
                  <c:v>283.911408506143</c:v>
                </c:pt>
                <c:pt idx="122548">
                  <c:v>283.91372526141703</c:v>
                </c:pt>
                <c:pt idx="122549">
                  <c:v>283.91604201669003</c:v>
                </c:pt>
                <c:pt idx="122550">
                  <c:v>283.91835877196399</c:v>
                </c:pt>
                <c:pt idx="122551">
                  <c:v>283.92067552723699</c:v>
                </c:pt>
                <c:pt idx="122552">
                  <c:v>283.92299228251102</c:v>
                </c:pt>
                <c:pt idx="122553">
                  <c:v>283.92530903778498</c:v>
                </c:pt>
                <c:pt idx="122554">
                  <c:v>283.92762579305798</c:v>
                </c:pt>
                <c:pt idx="122555">
                  <c:v>283.92994254833201</c:v>
                </c:pt>
                <c:pt idx="122556">
                  <c:v>283.93225930360501</c:v>
                </c:pt>
                <c:pt idx="122557">
                  <c:v>283.93457605887897</c:v>
                </c:pt>
                <c:pt idx="122558">
                  <c:v>283.93689281415197</c:v>
                </c:pt>
                <c:pt idx="122559">
                  <c:v>283.939209569426</c:v>
                </c:pt>
                <c:pt idx="122560">
                  <c:v>283.941526324699</c:v>
                </c:pt>
                <c:pt idx="122561">
                  <c:v>283.94384307997302</c:v>
                </c:pt>
                <c:pt idx="122562">
                  <c:v>283.94615983524602</c:v>
                </c:pt>
                <c:pt idx="122563">
                  <c:v>283.94847659051999</c:v>
                </c:pt>
                <c:pt idx="122564">
                  <c:v>283.95079334579299</c:v>
                </c:pt>
                <c:pt idx="122565">
                  <c:v>283.95311010106701</c:v>
                </c:pt>
                <c:pt idx="122566">
                  <c:v>283.95542685634001</c:v>
                </c:pt>
                <c:pt idx="122567">
                  <c:v>283.95774361161398</c:v>
                </c:pt>
                <c:pt idx="122568">
                  <c:v>283.96006036688698</c:v>
                </c:pt>
                <c:pt idx="122569">
                  <c:v>283.962377122161</c:v>
                </c:pt>
                <c:pt idx="122570">
                  <c:v>283.964693877434</c:v>
                </c:pt>
                <c:pt idx="122571">
                  <c:v>283.96701063270802</c:v>
                </c:pt>
                <c:pt idx="122572">
                  <c:v>283.96932738798102</c:v>
                </c:pt>
                <c:pt idx="122573">
                  <c:v>283.97164414325499</c:v>
                </c:pt>
                <c:pt idx="122574">
                  <c:v>283.97396089852799</c:v>
                </c:pt>
                <c:pt idx="122575">
                  <c:v>283.97627765380201</c:v>
                </c:pt>
                <c:pt idx="122576">
                  <c:v>283.97859440907501</c:v>
                </c:pt>
                <c:pt idx="122577">
                  <c:v>283.98091116434898</c:v>
                </c:pt>
                <c:pt idx="122578">
                  <c:v>283.98322791962198</c:v>
                </c:pt>
                <c:pt idx="122579">
                  <c:v>283.985544674896</c:v>
                </c:pt>
                <c:pt idx="122580">
                  <c:v>283.987861430169</c:v>
                </c:pt>
                <c:pt idx="122581">
                  <c:v>283.99017818544303</c:v>
                </c:pt>
                <c:pt idx="122582">
                  <c:v>283.99249494071603</c:v>
                </c:pt>
                <c:pt idx="122583">
                  <c:v>283.99481169598999</c:v>
                </c:pt>
                <c:pt idx="122584">
                  <c:v>283.99712845126299</c:v>
                </c:pt>
                <c:pt idx="122585">
                  <c:v>283.99944520653702</c:v>
                </c:pt>
                <c:pt idx="122586">
                  <c:v>284.00176196181002</c:v>
                </c:pt>
                <c:pt idx="122587">
                  <c:v>284.00407871708398</c:v>
                </c:pt>
                <c:pt idx="122588">
                  <c:v>284.00639547235699</c:v>
                </c:pt>
                <c:pt idx="122589">
                  <c:v>284.00871222763101</c:v>
                </c:pt>
                <c:pt idx="122590">
                  <c:v>284.01102898290401</c:v>
                </c:pt>
                <c:pt idx="122591">
                  <c:v>284.01334573817797</c:v>
                </c:pt>
                <c:pt idx="122592">
                  <c:v>284.01566249345098</c:v>
                </c:pt>
                <c:pt idx="122593">
                  <c:v>284.017979248725</c:v>
                </c:pt>
                <c:pt idx="122594">
                  <c:v>284.020296003998</c:v>
                </c:pt>
                <c:pt idx="122595">
                  <c:v>284.02261275927202</c:v>
                </c:pt>
                <c:pt idx="122596">
                  <c:v>284.02492951454599</c:v>
                </c:pt>
                <c:pt idx="122597">
                  <c:v>284.02724626981899</c:v>
                </c:pt>
                <c:pt idx="122598">
                  <c:v>284.02956302509301</c:v>
                </c:pt>
                <c:pt idx="122599">
                  <c:v>284.03187978036601</c:v>
                </c:pt>
                <c:pt idx="122600">
                  <c:v>284.03419653563998</c:v>
                </c:pt>
                <c:pt idx="122601">
                  <c:v>284.03651329091298</c:v>
                </c:pt>
                <c:pt idx="122602">
                  <c:v>284.038830046187</c:v>
                </c:pt>
                <c:pt idx="122603">
                  <c:v>284.04114680146</c:v>
                </c:pt>
                <c:pt idx="122604">
                  <c:v>284.04346355673403</c:v>
                </c:pt>
                <c:pt idx="122605">
                  <c:v>284.04578031200703</c:v>
                </c:pt>
                <c:pt idx="122606">
                  <c:v>284.04809706728099</c:v>
                </c:pt>
                <c:pt idx="122607">
                  <c:v>284.05041382255399</c:v>
                </c:pt>
                <c:pt idx="122608">
                  <c:v>284.05273057782802</c:v>
                </c:pt>
                <c:pt idx="122609">
                  <c:v>284.05504733310102</c:v>
                </c:pt>
                <c:pt idx="122610">
                  <c:v>284.05736408837498</c:v>
                </c:pt>
                <c:pt idx="122611">
                  <c:v>284.05968084364798</c:v>
                </c:pt>
                <c:pt idx="122612">
                  <c:v>284.06199759892201</c:v>
                </c:pt>
                <c:pt idx="122613">
                  <c:v>284.06431435419501</c:v>
                </c:pt>
                <c:pt idx="122614">
                  <c:v>284.06663110946897</c:v>
                </c:pt>
                <c:pt idx="122615">
                  <c:v>284.06894786474197</c:v>
                </c:pt>
                <c:pt idx="122616">
                  <c:v>284.071264620016</c:v>
                </c:pt>
                <c:pt idx="122617">
                  <c:v>284.073581375289</c:v>
                </c:pt>
                <c:pt idx="122618">
                  <c:v>284.07589813056302</c:v>
                </c:pt>
                <c:pt idx="122619">
                  <c:v>284.07821488583602</c:v>
                </c:pt>
                <c:pt idx="122620">
                  <c:v>284.08053164110999</c:v>
                </c:pt>
                <c:pt idx="122621">
                  <c:v>284.08284839638299</c:v>
                </c:pt>
                <c:pt idx="122622">
                  <c:v>284.08516515165701</c:v>
                </c:pt>
                <c:pt idx="122623">
                  <c:v>284.08748190693001</c:v>
                </c:pt>
                <c:pt idx="122624">
                  <c:v>284.08979866220398</c:v>
                </c:pt>
                <c:pt idx="122625">
                  <c:v>284.09211541747698</c:v>
                </c:pt>
                <c:pt idx="122626">
                  <c:v>284.094432172751</c:v>
                </c:pt>
                <c:pt idx="122627">
                  <c:v>284.096748928024</c:v>
                </c:pt>
                <c:pt idx="122628">
                  <c:v>284.09906568329802</c:v>
                </c:pt>
                <c:pt idx="122629">
                  <c:v>284.10138243857102</c:v>
                </c:pt>
                <c:pt idx="122630">
                  <c:v>284.10369919384499</c:v>
                </c:pt>
                <c:pt idx="122631">
                  <c:v>284.10601594911799</c:v>
                </c:pt>
                <c:pt idx="122632">
                  <c:v>284.10833270439201</c:v>
                </c:pt>
                <c:pt idx="122633">
                  <c:v>284.11064945966501</c:v>
                </c:pt>
                <c:pt idx="122634">
                  <c:v>284.11296621493898</c:v>
                </c:pt>
                <c:pt idx="122635">
                  <c:v>284.11528297021198</c:v>
                </c:pt>
                <c:pt idx="122636">
                  <c:v>284.117599725486</c:v>
                </c:pt>
                <c:pt idx="122637">
                  <c:v>284.119916480759</c:v>
                </c:pt>
                <c:pt idx="122638">
                  <c:v>284.12223323603303</c:v>
                </c:pt>
                <c:pt idx="122639">
                  <c:v>284.12454999130699</c:v>
                </c:pt>
                <c:pt idx="122640">
                  <c:v>284.12686674657999</c:v>
                </c:pt>
                <c:pt idx="122641">
                  <c:v>284.12918350185402</c:v>
                </c:pt>
                <c:pt idx="122642">
                  <c:v>284.13150025712702</c:v>
                </c:pt>
                <c:pt idx="122643">
                  <c:v>284.13381701240098</c:v>
                </c:pt>
                <c:pt idx="122644">
                  <c:v>284.13613376767398</c:v>
                </c:pt>
                <c:pt idx="122645">
                  <c:v>284.13845052294801</c:v>
                </c:pt>
                <c:pt idx="122646">
                  <c:v>284.14076727822101</c:v>
                </c:pt>
                <c:pt idx="122647">
                  <c:v>284.14308403349497</c:v>
                </c:pt>
                <c:pt idx="122648">
                  <c:v>284.14540078876797</c:v>
                </c:pt>
                <c:pt idx="122649">
                  <c:v>284.147717544042</c:v>
                </c:pt>
                <c:pt idx="122650">
                  <c:v>284.150034299315</c:v>
                </c:pt>
                <c:pt idx="122651">
                  <c:v>284.15235105458902</c:v>
                </c:pt>
                <c:pt idx="122652">
                  <c:v>284.15466780986202</c:v>
                </c:pt>
                <c:pt idx="122653">
                  <c:v>284.15698456513599</c:v>
                </c:pt>
                <c:pt idx="122654">
                  <c:v>284.15930132040899</c:v>
                </c:pt>
                <c:pt idx="122655">
                  <c:v>284.16161807568301</c:v>
                </c:pt>
                <c:pt idx="122656">
                  <c:v>284.16393483095601</c:v>
                </c:pt>
                <c:pt idx="122657">
                  <c:v>284.16625158622998</c:v>
                </c:pt>
                <c:pt idx="122658">
                  <c:v>284.16856834150298</c:v>
                </c:pt>
                <c:pt idx="122659">
                  <c:v>284.170885096777</c:v>
                </c:pt>
                <c:pt idx="122660">
                  <c:v>284.17320185205</c:v>
                </c:pt>
                <c:pt idx="122661">
                  <c:v>284.17551860732402</c:v>
                </c:pt>
                <c:pt idx="122662">
                  <c:v>284.17783536259702</c:v>
                </c:pt>
                <c:pt idx="122663">
                  <c:v>284.18015211787099</c:v>
                </c:pt>
                <c:pt idx="122664">
                  <c:v>284.18246887314399</c:v>
                </c:pt>
                <c:pt idx="122665">
                  <c:v>284.18478562841801</c:v>
                </c:pt>
                <c:pt idx="122666">
                  <c:v>284.18710238369101</c:v>
                </c:pt>
                <c:pt idx="122667">
                  <c:v>284.18941913896498</c:v>
                </c:pt>
                <c:pt idx="122668">
                  <c:v>284.19173589423798</c:v>
                </c:pt>
                <c:pt idx="122669">
                  <c:v>284.194052649512</c:v>
                </c:pt>
                <c:pt idx="122670">
                  <c:v>284.196369404785</c:v>
                </c:pt>
                <c:pt idx="122671">
                  <c:v>284.19868616005903</c:v>
                </c:pt>
                <c:pt idx="122672">
                  <c:v>284.20100291533203</c:v>
                </c:pt>
                <c:pt idx="122673">
                  <c:v>284.20331967060599</c:v>
                </c:pt>
                <c:pt idx="122674">
                  <c:v>284.20563642587899</c:v>
                </c:pt>
                <c:pt idx="122675">
                  <c:v>284.20795318115302</c:v>
                </c:pt>
                <c:pt idx="122676">
                  <c:v>284.21026993642602</c:v>
                </c:pt>
                <c:pt idx="122677">
                  <c:v>284.21258669169998</c:v>
                </c:pt>
                <c:pt idx="122678">
                  <c:v>284.21490344697298</c:v>
                </c:pt>
                <c:pt idx="122679">
                  <c:v>284.21722020224701</c:v>
                </c:pt>
                <c:pt idx="122680">
                  <c:v>284.21953695752001</c:v>
                </c:pt>
                <c:pt idx="122681">
                  <c:v>284.22185371279397</c:v>
                </c:pt>
                <c:pt idx="122682">
                  <c:v>284.224170468068</c:v>
                </c:pt>
                <c:pt idx="122683">
                  <c:v>284.226487223341</c:v>
                </c:pt>
                <c:pt idx="122684">
                  <c:v>284.22880397861502</c:v>
                </c:pt>
                <c:pt idx="122685">
                  <c:v>284.23112073388802</c:v>
                </c:pt>
                <c:pt idx="122686">
                  <c:v>284.23343748916199</c:v>
                </c:pt>
                <c:pt idx="122687">
                  <c:v>284.23575424443499</c:v>
                </c:pt>
                <c:pt idx="122688">
                  <c:v>284.23807099970901</c:v>
                </c:pt>
                <c:pt idx="122689">
                  <c:v>284.24038775498201</c:v>
                </c:pt>
                <c:pt idx="122690">
                  <c:v>284.24270451025598</c:v>
                </c:pt>
                <c:pt idx="122691">
                  <c:v>284.24502126552898</c:v>
                </c:pt>
                <c:pt idx="122692">
                  <c:v>284.247338020803</c:v>
                </c:pt>
                <c:pt idx="122693">
                  <c:v>284.249654776076</c:v>
                </c:pt>
                <c:pt idx="122694">
                  <c:v>284.25197153135002</c:v>
                </c:pt>
                <c:pt idx="122695">
                  <c:v>284.25428828662302</c:v>
                </c:pt>
                <c:pt idx="122696">
                  <c:v>284.25660504189699</c:v>
                </c:pt>
                <c:pt idx="122697">
                  <c:v>284.25892179716999</c:v>
                </c:pt>
                <c:pt idx="122698">
                  <c:v>284.26123855244401</c:v>
                </c:pt>
                <c:pt idx="122699">
                  <c:v>284.26355530771701</c:v>
                </c:pt>
                <c:pt idx="122700">
                  <c:v>284.26587206299098</c:v>
                </c:pt>
                <c:pt idx="122701">
                  <c:v>284.26818881826398</c:v>
                </c:pt>
                <c:pt idx="122702">
                  <c:v>284.270505573538</c:v>
                </c:pt>
                <c:pt idx="122703">
                  <c:v>284.272822328811</c:v>
                </c:pt>
                <c:pt idx="122704">
                  <c:v>284.27513908408503</c:v>
                </c:pt>
                <c:pt idx="122705">
                  <c:v>284.27745583935803</c:v>
                </c:pt>
                <c:pt idx="122706">
                  <c:v>284.27977259463199</c:v>
                </c:pt>
                <c:pt idx="122707">
                  <c:v>284.28208934990499</c:v>
                </c:pt>
                <c:pt idx="122708">
                  <c:v>284.28440610517902</c:v>
                </c:pt>
                <c:pt idx="122709">
                  <c:v>284.28672286045202</c:v>
                </c:pt>
                <c:pt idx="122710">
                  <c:v>284.28903961572598</c:v>
                </c:pt>
                <c:pt idx="122711">
                  <c:v>284.29135637099898</c:v>
                </c:pt>
                <c:pt idx="122712">
                  <c:v>284.29367312627301</c:v>
                </c:pt>
                <c:pt idx="122713">
                  <c:v>284.29598988154601</c:v>
                </c:pt>
                <c:pt idx="122714">
                  <c:v>284.29830663681997</c:v>
                </c:pt>
                <c:pt idx="122715">
                  <c:v>284.30062339209297</c:v>
                </c:pt>
                <c:pt idx="122716">
                  <c:v>284.302940147367</c:v>
                </c:pt>
                <c:pt idx="122717">
                  <c:v>284.30525690264</c:v>
                </c:pt>
                <c:pt idx="122718">
                  <c:v>284.30757365791402</c:v>
                </c:pt>
                <c:pt idx="122719">
                  <c:v>284.30989041318702</c:v>
                </c:pt>
                <c:pt idx="122720">
                  <c:v>284.31220716846099</c:v>
                </c:pt>
                <c:pt idx="122721">
                  <c:v>284.31452392373399</c:v>
                </c:pt>
                <c:pt idx="122722">
                  <c:v>284.31684067900801</c:v>
                </c:pt>
                <c:pt idx="122723">
                  <c:v>284.31915743428101</c:v>
                </c:pt>
                <c:pt idx="122724">
                  <c:v>284.32147418955498</c:v>
                </c:pt>
                <c:pt idx="122725">
                  <c:v>284.323790944829</c:v>
                </c:pt>
                <c:pt idx="122726">
                  <c:v>284.326107700102</c:v>
                </c:pt>
                <c:pt idx="122727">
                  <c:v>284.32842445537602</c:v>
                </c:pt>
                <c:pt idx="122728">
                  <c:v>284.33074121064902</c:v>
                </c:pt>
                <c:pt idx="122729">
                  <c:v>284.33305796592299</c:v>
                </c:pt>
                <c:pt idx="122730">
                  <c:v>284.33537472119599</c:v>
                </c:pt>
                <c:pt idx="122731">
                  <c:v>284.33769147647001</c:v>
                </c:pt>
                <c:pt idx="122732">
                  <c:v>284.34000823174301</c:v>
                </c:pt>
                <c:pt idx="122733">
                  <c:v>284.34232498701698</c:v>
                </c:pt>
                <c:pt idx="122734">
                  <c:v>284.34464174228998</c:v>
                </c:pt>
                <c:pt idx="122735">
                  <c:v>284.346958497564</c:v>
                </c:pt>
                <c:pt idx="122736">
                  <c:v>284.349275252837</c:v>
                </c:pt>
                <c:pt idx="122737">
                  <c:v>284.35159200811103</c:v>
                </c:pt>
                <c:pt idx="122738">
                  <c:v>284.35390876338403</c:v>
                </c:pt>
                <c:pt idx="122739">
                  <c:v>284.35622551865799</c:v>
                </c:pt>
                <c:pt idx="122740">
                  <c:v>284.35854227393099</c:v>
                </c:pt>
                <c:pt idx="122741">
                  <c:v>284.36085902920502</c:v>
                </c:pt>
                <c:pt idx="122742">
                  <c:v>284.36317578447802</c:v>
                </c:pt>
                <c:pt idx="122743">
                  <c:v>284.36549253975198</c:v>
                </c:pt>
                <c:pt idx="122744">
                  <c:v>284.36780929502498</c:v>
                </c:pt>
                <c:pt idx="122745">
                  <c:v>284.37012605029901</c:v>
                </c:pt>
                <c:pt idx="122746">
                  <c:v>284.37244280557201</c:v>
                </c:pt>
                <c:pt idx="122747">
                  <c:v>284.37475956084597</c:v>
                </c:pt>
                <c:pt idx="122748">
                  <c:v>284.37707631611897</c:v>
                </c:pt>
                <c:pt idx="122749">
                  <c:v>284.379393071393</c:v>
                </c:pt>
                <c:pt idx="122750">
                  <c:v>284.381709826666</c:v>
                </c:pt>
                <c:pt idx="122751">
                  <c:v>284.38402658194002</c:v>
                </c:pt>
                <c:pt idx="122752">
                  <c:v>284.38634333721302</c:v>
                </c:pt>
                <c:pt idx="122753">
                  <c:v>284.38866009248699</c:v>
                </c:pt>
                <c:pt idx="122754">
                  <c:v>284.39097684775999</c:v>
                </c:pt>
                <c:pt idx="122755">
                  <c:v>284.39329360303401</c:v>
                </c:pt>
                <c:pt idx="122756">
                  <c:v>284.39561035830701</c:v>
                </c:pt>
                <c:pt idx="122757">
                  <c:v>284.39792711358098</c:v>
                </c:pt>
                <c:pt idx="122758">
                  <c:v>284.40024386885398</c:v>
                </c:pt>
                <c:pt idx="122759">
                  <c:v>284.402560624128</c:v>
                </c:pt>
                <c:pt idx="122760">
                  <c:v>284.404877379401</c:v>
                </c:pt>
                <c:pt idx="122761">
                  <c:v>284.40719413467502</c:v>
                </c:pt>
                <c:pt idx="122762">
                  <c:v>284.40951088994802</c:v>
                </c:pt>
                <c:pt idx="122763">
                  <c:v>284.41182764522199</c:v>
                </c:pt>
                <c:pt idx="122764">
                  <c:v>284.41414440049499</c:v>
                </c:pt>
                <c:pt idx="122765">
                  <c:v>284.41646115576901</c:v>
                </c:pt>
                <c:pt idx="122766">
                  <c:v>284.41877791104201</c:v>
                </c:pt>
                <c:pt idx="122767">
                  <c:v>284.42109466631598</c:v>
                </c:pt>
                <c:pt idx="122768">
                  <c:v>284.42341142159</c:v>
                </c:pt>
                <c:pt idx="122769">
                  <c:v>284.425728176863</c:v>
                </c:pt>
                <c:pt idx="122770">
                  <c:v>284.42804493213703</c:v>
                </c:pt>
                <c:pt idx="122771">
                  <c:v>284.43036168741003</c:v>
                </c:pt>
                <c:pt idx="122772">
                  <c:v>284.43267844268399</c:v>
                </c:pt>
                <c:pt idx="122773">
                  <c:v>284.43499519795699</c:v>
                </c:pt>
                <c:pt idx="122774">
                  <c:v>284.43731195323102</c:v>
                </c:pt>
                <c:pt idx="122775">
                  <c:v>284.43962870850402</c:v>
                </c:pt>
                <c:pt idx="122776">
                  <c:v>284.44194546377798</c:v>
                </c:pt>
                <c:pt idx="122777">
                  <c:v>284.44426221905098</c:v>
                </c:pt>
                <c:pt idx="122778">
                  <c:v>284.44657897432501</c:v>
                </c:pt>
                <c:pt idx="122779">
                  <c:v>284.44889572959801</c:v>
                </c:pt>
                <c:pt idx="122780">
                  <c:v>284.45121248487197</c:v>
                </c:pt>
                <c:pt idx="122781">
                  <c:v>284.45352924014497</c:v>
                </c:pt>
                <c:pt idx="122782">
                  <c:v>284.455845995419</c:v>
                </c:pt>
                <c:pt idx="122783">
                  <c:v>284.458162750692</c:v>
                </c:pt>
                <c:pt idx="122784">
                  <c:v>284.46047950596602</c:v>
                </c:pt>
                <c:pt idx="122785">
                  <c:v>284.46279626123902</c:v>
                </c:pt>
                <c:pt idx="122786">
                  <c:v>284.46511301651299</c:v>
                </c:pt>
                <c:pt idx="122787">
                  <c:v>284.46742977178599</c:v>
                </c:pt>
                <c:pt idx="122788">
                  <c:v>284.46974652706001</c:v>
                </c:pt>
                <c:pt idx="122789">
                  <c:v>284.47206328233301</c:v>
                </c:pt>
                <c:pt idx="122790">
                  <c:v>284.47438003760698</c:v>
                </c:pt>
                <c:pt idx="122791">
                  <c:v>284.47669679287998</c:v>
                </c:pt>
                <c:pt idx="122792">
                  <c:v>284.479013548154</c:v>
                </c:pt>
                <c:pt idx="122793">
                  <c:v>284.481330303427</c:v>
                </c:pt>
                <c:pt idx="122794">
                  <c:v>284.48364705870102</c:v>
                </c:pt>
                <c:pt idx="122795">
                  <c:v>284.48596381397402</c:v>
                </c:pt>
                <c:pt idx="122796">
                  <c:v>284.48828056924799</c:v>
                </c:pt>
                <c:pt idx="122797">
                  <c:v>284.49059732452099</c:v>
                </c:pt>
                <c:pt idx="122798">
                  <c:v>284.49291407979501</c:v>
                </c:pt>
                <c:pt idx="122799">
                  <c:v>284.49523083506801</c:v>
                </c:pt>
                <c:pt idx="122800">
                  <c:v>284.49754759034198</c:v>
                </c:pt>
                <c:pt idx="122801">
                  <c:v>284.49986434561498</c:v>
                </c:pt>
                <c:pt idx="122802">
                  <c:v>284.502181100889</c:v>
                </c:pt>
                <c:pt idx="122803">
                  <c:v>284.504497856162</c:v>
                </c:pt>
                <c:pt idx="122804">
                  <c:v>284.50681461143603</c:v>
                </c:pt>
                <c:pt idx="122805">
                  <c:v>284.50913136670903</c:v>
                </c:pt>
                <c:pt idx="122806">
                  <c:v>284.51144812198299</c:v>
                </c:pt>
                <c:pt idx="122807">
                  <c:v>284.51376487725599</c:v>
                </c:pt>
                <c:pt idx="122808">
                  <c:v>284.51608163253002</c:v>
                </c:pt>
                <c:pt idx="122809">
                  <c:v>284.51839838780398</c:v>
                </c:pt>
                <c:pt idx="122810">
                  <c:v>284.52071514307698</c:v>
                </c:pt>
                <c:pt idx="122811">
                  <c:v>284.52303189835101</c:v>
                </c:pt>
                <c:pt idx="122812">
                  <c:v>284.52534865362401</c:v>
                </c:pt>
                <c:pt idx="122813">
                  <c:v>284.52766540889797</c:v>
                </c:pt>
                <c:pt idx="122814">
                  <c:v>284.52998216417097</c:v>
                </c:pt>
                <c:pt idx="122815">
                  <c:v>284.532298919445</c:v>
                </c:pt>
                <c:pt idx="122816">
                  <c:v>284.534615674718</c:v>
                </c:pt>
                <c:pt idx="122817">
                  <c:v>284.53693242999202</c:v>
                </c:pt>
                <c:pt idx="122818">
                  <c:v>284.53924918526502</c:v>
                </c:pt>
                <c:pt idx="122819">
                  <c:v>284.54156594053899</c:v>
                </c:pt>
                <c:pt idx="122820">
                  <c:v>284.54388269581199</c:v>
                </c:pt>
                <c:pt idx="122821">
                  <c:v>284.54619945108601</c:v>
                </c:pt>
                <c:pt idx="122822">
                  <c:v>284.54851620635901</c:v>
                </c:pt>
                <c:pt idx="122823">
                  <c:v>284.55083296163298</c:v>
                </c:pt>
                <c:pt idx="122824">
                  <c:v>284.55314971690598</c:v>
                </c:pt>
                <c:pt idx="122825">
                  <c:v>284.55546647218</c:v>
                </c:pt>
                <c:pt idx="122826">
                  <c:v>284.557783227453</c:v>
                </c:pt>
                <c:pt idx="122827">
                  <c:v>284.56009998272702</c:v>
                </c:pt>
                <c:pt idx="122828">
                  <c:v>284.56241673800002</c:v>
                </c:pt>
                <c:pt idx="122829">
                  <c:v>284.56473349327399</c:v>
                </c:pt>
                <c:pt idx="122830">
                  <c:v>284.56705024854699</c:v>
                </c:pt>
                <c:pt idx="122831">
                  <c:v>284.56936700382101</c:v>
                </c:pt>
                <c:pt idx="122832">
                  <c:v>284.57168375909401</c:v>
                </c:pt>
                <c:pt idx="122833">
                  <c:v>284.57400051436798</c:v>
                </c:pt>
                <c:pt idx="122834">
                  <c:v>284.57631726964098</c:v>
                </c:pt>
                <c:pt idx="122835">
                  <c:v>284.578634024915</c:v>
                </c:pt>
                <c:pt idx="122836">
                  <c:v>284.580950780188</c:v>
                </c:pt>
                <c:pt idx="122837">
                  <c:v>284.58326753546203</c:v>
                </c:pt>
                <c:pt idx="122838">
                  <c:v>284.58558429073503</c:v>
                </c:pt>
                <c:pt idx="122839">
                  <c:v>284.58790104600899</c:v>
                </c:pt>
                <c:pt idx="122840">
                  <c:v>284.59021780128199</c:v>
                </c:pt>
                <c:pt idx="122841">
                  <c:v>284.59253455655602</c:v>
                </c:pt>
                <c:pt idx="122842">
                  <c:v>284.59485131182902</c:v>
                </c:pt>
                <c:pt idx="122843">
                  <c:v>284.59716806710298</c:v>
                </c:pt>
                <c:pt idx="122844">
                  <c:v>284.59948482237598</c:v>
                </c:pt>
                <c:pt idx="122845">
                  <c:v>284.60180157765001</c:v>
                </c:pt>
                <c:pt idx="122846">
                  <c:v>284.60411833292301</c:v>
                </c:pt>
                <c:pt idx="122847">
                  <c:v>284.60643508819697</c:v>
                </c:pt>
                <c:pt idx="122848">
                  <c:v>284.60875184346997</c:v>
                </c:pt>
                <c:pt idx="122849">
                  <c:v>284.611068598744</c:v>
                </c:pt>
                <c:pt idx="122850">
                  <c:v>284.613385354017</c:v>
                </c:pt>
                <c:pt idx="122851">
                  <c:v>284.61570210929102</c:v>
                </c:pt>
                <c:pt idx="122852">
                  <c:v>284.61801886456499</c:v>
                </c:pt>
                <c:pt idx="122853">
                  <c:v>284.62033561983799</c:v>
                </c:pt>
                <c:pt idx="122854">
                  <c:v>284.62265237511201</c:v>
                </c:pt>
                <c:pt idx="122855">
                  <c:v>284.62496913038501</c:v>
                </c:pt>
                <c:pt idx="122856">
                  <c:v>284.62728588565898</c:v>
                </c:pt>
                <c:pt idx="122857">
                  <c:v>284.62960264093198</c:v>
                </c:pt>
                <c:pt idx="122858">
                  <c:v>284.631919396206</c:v>
                </c:pt>
                <c:pt idx="122859">
                  <c:v>284.634236151479</c:v>
                </c:pt>
                <c:pt idx="122860">
                  <c:v>284.63655290675302</c:v>
                </c:pt>
                <c:pt idx="122861">
                  <c:v>284.63886966202602</c:v>
                </c:pt>
                <c:pt idx="122862">
                  <c:v>284.64118641729999</c:v>
                </c:pt>
                <c:pt idx="122863">
                  <c:v>284.64350317257299</c:v>
                </c:pt>
                <c:pt idx="122864">
                  <c:v>284.64581992784701</c:v>
                </c:pt>
                <c:pt idx="122865">
                  <c:v>284.64813668312001</c:v>
                </c:pt>
                <c:pt idx="122866">
                  <c:v>284.65045343839398</c:v>
                </c:pt>
                <c:pt idx="122867">
                  <c:v>284.65277019366698</c:v>
                </c:pt>
                <c:pt idx="122868">
                  <c:v>284.655086948941</c:v>
                </c:pt>
                <c:pt idx="122869">
                  <c:v>284.657403704214</c:v>
                </c:pt>
                <c:pt idx="122870">
                  <c:v>284.65972045948803</c:v>
                </c:pt>
                <c:pt idx="122871">
                  <c:v>284.66203721476103</c:v>
                </c:pt>
                <c:pt idx="122872">
                  <c:v>284.66435397003499</c:v>
                </c:pt>
                <c:pt idx="122873">
                  <c:v>284.66667072530799</c:v>
                </c:pt>
                <c:pt idx="122874">
                  <c:v>284.66898748058202</c:v>
                </c:pt>
                <c:pt idx="122875">
                  <c:v>284.67130423585502</c:v>
                </c:pt>
                <c:pt idx="122876">
                  <c:v>284.67362099112898</c:v>
                </c:pt>
                <c:pt idx="122877">
                  <c:v>284.67593774640198</c:v>
                </c:pt>
                <c:pt idx="122878">
                  <c:v>284.67825450167601</c:v>
                </c:pt>
                <c:pt idx="122879">
                  <c:v>284.68057125694901</c:v>
                </c:pt>
                <c:pt idx="122880">
                  <c:v>284.68288801222297</c:v>
                </c:pt>
                <c:pt idx="122881">
                  <c:v>284.68520476749597</c:v>
                </c:pt>
                <c:pt idx="122882">
                  <c:v>284.68752152277</c:v>
                </c:pt>
                <c:pt idx="122883">
                  <c:v>284.689838278043</c:v>
                </c:pt>
                <c:pt idx="122884">
                  <c:v>284.69215503331702</c:v>
                </c:pt>
                <c:pt idx="122885">
                  <c:v>284.69447178859002</c:v>
                </c:pt>
                <c:pt idx="122886">
                  <c:v>284.69678854386399</c:v>
                </c:pt>
                <c:pt idx="122887">
                  <c:v>284.69910529913699</c:v>
                </c:pt>
                <c:pt idx="122888">
                  <c:v>284.70142205441101</c:v>
                </c:pt>
                <c:pt idx="122889">
                  <c:v>284.70373880968401</c:v>
                </c:pt>
                <c:pt idx="122890">
                  <c:v>284.70605556495798</c:v>
                </c:pt>
                <c:pt idx="122891">
                  <c:v>284.70837232023098</c:v>
                </c:pt>
                <c:pt idx="122892">
                  <c:v>284.710689075505</c:v>
                </c:pt>
                <c:pt idx="122893">
                  <c:v>284.713005830778</c:v>
                </c:pt>
                <c:pt idx="122894">
                  <c:v>284.71532258605203</c:v>
                </c:pt>
                <c:pt idx="122895">
                  <c:v>284.71763934132599</c:v>
                </c:pt>
                <c:pt idx="122896">
                  <c:v>284.71995609659899</c:v>
                </c:pt>
                <c:pt idx="122897">
                  <c:v>284.72227285187302</c:v>
                </c:pt>
                <c:pt idx="122898">
                  <c:v>284.72458960714602</c:v>
                </c:pt>
                <c:pt idx="122899">
                  <c:v>284.72690636241998</c:v>
                </c:pt>
                <c:pt idx="122900">
                  <c:v>284.72922311769298</c:v>
                </c:pt>
                <c:pt idx="122901">
                  <c:v>284.73153987296701</c:v>
                </c:pt>
                <c:pt idx="122902">
                  <c:v>284.73385662824001</c:v>
                </c:pt>
                <c:pt idx="122903">
                  <c:v>284.73617338351397</c:v>
                </c:pt>
                <c:pt idx="122904">
                  <c:v>284.73849013878697</c:v>
                </c:pt>
                <c:pt idx="122905">
                  <c:v>284.740806894061</c:v>
                </c:pt>
                <c:pt idx="122906">
                  <c:v>284.743123649334</c:v>
                </c:pt>
                <c:pt idx="122907">
                  <c:v>284.74544040460802</c:v>
                </c:pt>
                <c:pt idx="122908">
                  <c:v>284.74775715988102</c:v>
                </c:pt>
                <c:pt idx="122909">
                  <c:v>284.75007391515499</c:v>
                </c:pt>
                <c:pt idx="122910">
                  <c:v>284.75239067042799</c:v>
                </c:pt>
                <c:pt idx="122911">
                  <c:v>284.75470742570201</c:v>
                </c:pt>
                <c:pt idx="122912">
                  <c:v>284.75702418097501</c:v>
                </c:pt>
                <c:pt idx="122913">
                  <c:v>284.75934093624898</c:v>
                </c:pt>
                <c:pt idx="122914">
                  <c:v>284.76165769152198</c:v>
                </c:pt>
                <c:pt idx="122915">
                  <c:v>284.763974446796</c:v>
                </c:pt>
                <c:pt idx="122916">
                  <c:v>284.766291202069</c:v>
                </c:pt>
                <c:pt idx="122917">
                  <c:v>284.76860795734302</c:v>
                </c:pt>
                <c:pt idx="122918">
                  <c:v>284.77092471261602</c:v>
                </c:pt>
                <c:pt idx="122919">
                  <c:v>284.77324146788999</c:v>
                </c:pt>
                <c:pt idx="122920">
                  <c:v>284.77555822316299</c:v>
                </c:pt>
                <c:pt idx="122921">
                  <c:v>284.77787497843701</c:v>
                </c:pt>
                <c:pt idx="122922">
                  <c:v>284.78019173371001</c:v>
                </c:pt>
                <c:pt idx="122923">
                  <c:v>284.78250848898398</c:v>
                </c:pt>
                <c:pt idx="122924">
                  <c:v>284.78482524425698</c:v>
                </c:pt>
                <c:pt idx="122925">
                  <c:v>284.787141999531</c:v>
                </c:pt>
                <c:pt idx="122926">
                  <c:v>284.789458754804</c:v>
                </c:pt>
                <c:pt idx="122927">
                  <c:v>284.79177551007803</c:v>
                </c:pt>
                <c:pt idx="122928">
                  <c:v>284.79409226535103</c:v>
                </c:pt>
                <c:pt idx="122929">
                  <c:v>284.79640902062499</c:v>
                </c:pt>
                <c:pt idx="122930">
                  <c:v>284.79872577589799</c:v>
                </c:pt>
                <c:pt idx="122931">
                  <c:v>284.80104253117202</c:v>
                </c:pt>
                <c:pt idx="122932">
                  <c:v>284.80335928644502</c:v>
                </c:pt>
                <c:pt idx="122933">
                  <c:v>284.80567604171898</c:v>
                </c:pt>
                <c:pt idx="122934">
                  <c:v>284.80799279699198</c:v>
                </c:pt>
                <c:pt idx="122935">
                  <c:v>284.81030955226601</c:v>
                </c:pt>
                <c:pt idx="122936">
                  <c:v>284.81262630753901</c:v>
                </c:pt>
                <c:pt idx="122937">
                  <c:v>284.81494306281297</c:v>
                </c:pt>
                <c:pt idx="122938">
                  <c:v>284.817259818087</c:v>
                </c:pt>
                <c:pt idx="122939">
                  <c:v>284.81957657336</c:v>
                </c:pt>
                <c:pt idx="122940">
                  <c:v>284.82189332863402</c:v>
                </c:pt>
                <c:pt idx="122941">
                  <c:v>284.82421008390702</c:v>
                </c:pt>
                <c:pt idx="122942">
                  <c:v>284.82652683918099</c:v>
                </c:pt>
                <c:pt idx="122943">
                  <c:v>284.82884359445399</c:v>
                </c:pt>
                <c:pt idx="122944">
                  <c:v>284.83116034972801</c:v>
                </c:pt>
                <c:pt idx="122945">
                  <c:v>284.83347710500101</c:v>
                </c:pt>
                <c:pt idx="122946">
                  <c:v>284.83579386027498</c:v>
                </c:pt>
                <c:pt idx="122947">
                  <c:v>284.83811061554798</c:v>
                </c:pt>
                <c:pt idx="122948">
                  <c:v>284.840427370822</c:v>
                </c:pt>
                <c:pt idx="122949">
                  <c:v>284.842744126095</c:v>
                </c:pt>
                <c:pt idx="122950">
                  <c:v>284.84506088136902</c:v>
                </c:pt>
                <c:pt idx="122951">
                  <c:v>284.84737763664202</c:v>
                </c:pt>
                <c:pt idx="122952">
                  <c:v>284.84969439191599</c:v>
                </c:pt>
                <c:pt idx="122953">
                  <c:v>284.85201114718899</c:v>
                </c:pt>
                <c:pt idx="122954">
                  <c:v>284.85432790246301</c:v>
                </c:pt>
                <c:pt idx="122955">
                  <c:v>284.85664465773601</c:v>
                </c:pt>
                <c:pt idx="122956">
                  <c:v>284.85896141300998</c:v>
                </c:pt>
                <c:pt idx="122957">
                  <c:v>284.86127816828298</c:v>
                </c:pt>
                <c:pt idx="122958">
                  <c:v>284.863594923557</c:v>
                </c:pt>
                <c:pt idx="122959">
                  <c:v>284.86591167883</c:v>
                </c:pt>
                <c:pt idx="122960">
                  <c:v>284.86822843410403</c:v>
                </c:pt>
                <c:pt idx="122961">
                  <c:v>284.87054518937703</c:v>
                </c:pt>
                <c:pt idx="122962">
                  <c:v>284.87286194465099</c:v>
                </c:pt>
                <c:pt idx="122963">
                  <c:v>284.87517869992399</c:v>
                </c:pt>
                <c:pt idx="122964">
                  <c:v>284.87749545519802</c:v>
                </c:pt>
                <c:pt idx="122965">
                  <c:v>284.87981221047102</c:v>
                </c:pt>
                <c:pt idx="122966">
                  <c:v>284.88212896574498</c:v>
                </c:pt>
                <c:pt idx="122967">
                  <c:v>284.88444572101798</c:v>
                </c:pt>
                <c:pt idx="122968">
                  <c:v>284.88676247629201</c:v>
                </c:pt>
                <c:pt idx="122969">
                  <c:v>284.88907923156501</c:v>
                </c:pt>
                <c:pt idx="122970">
                  <c:v>284.89139598683897</c:v>
                </c:pt>
                <c:pt idx="122971">
                  <c:v>284.89371274211197</c:v>
                </c:pt>
                <c:pt idx="122972">
                  <c:v>284.896029497386</c:v>
                </c:pt>
                <c:pt idx="122973">
                  <c:v>284.898346252659</c:v>
                </c:pt>
                <c:pt idx="122974">
                  <c:v>284.90066300793302</c:v>
                </c:pt>
                <c:pt idx="122975">
                  <c:v>284.90297976320602</c:v>
                </c:pt>
                <c:pt idx="122976">
                  <c:v>284.90529651847999</c:v>
                </c:pt>
                <c:pt idx="122977">
                  <c:v>284.90761327375299</c:v>
                </c:pt>
                <c:pt idx="122978">
                  <c:v>284.90993002902701</c:v>
                </c:pt>
                <c:pt idx="122979">
                  <c:v>284.91224678430001</c:v>
                </c:pt>
                <c:pt idx="122980">
                  <c:v>284.91456353957398</c:v>
                </c:pt>
                <c:pt idx="122981">
                  <c:v>284.916880294848</c:v>
                </c:pt>
                <c:pt idx="122982">
                  <c:v>284.919197050121</c:v>
                </c:pt>
                <c:pt idx="122983">
                  <c:v>284.92151380539502</c:v>
                </c:pt>
                <c:pt idx="122984">
                  <c:v>284.92383056066802</c:v>
                </c:pt>
                <c:pt idx="122985">
                  <c:v>284.92614731594199</c:v>
                </c:pt>
                <c:pt idx="122986">
                  <c:v>284.92846407121499</c:v>
                </c:pt>
                <c:pt idx="122987">
                  <c:v>284.93078082648901</c:v>
                </c:pt>
                <c:pt idx="122988">
                  <c:v>284.93309758176201</c:v>
                </c:pt>
                <c:pt idx="122989">
                  <c:v>284.93541433703598</c:v>
                </c:pt>
                <c:pt idx="122990">
                  <c:v>284.93773109230898</c:v>
                </c:pt>
                <c:pt idx="122991">
                  <c:v>284.940047847583</c:v>
                </c:pt>
                <c:pt idx="122992">
                  <c:v>284.942364602856</c:v>
                </c:pt>
                <c:pt idx="122993">
                  <c:v>284.94468135813003</c:v>
                </c:pt>
                <c:pt idx="122994">
                  <c:v>284.94699811340303</c:v>
                </c:pt>
                <c:pt idx="122995">
                  <c:v>284.94931486867699</c:v>
                </c:pt>
                <c:pt idx="122996">
                  <c:v>284.95163162394999</c:v>
                </c:pt>
                <c:pt idx="122997">
                  <c:v>284.95394837922402</c:v>
                </c:pt>
                <c:pt idx="122998">
                  <c:v>284.95626513449702</c:v>
                </c:pt>
                <c:pt idx="122999">
                  <c:v>284.95858188977098</c:v>
                </c:pt>
                <c:pt idx="123000">
                  <c:v>284.96089864504398</c:v>
                </c:pt>
                <c:pt idx="123001">
                  <c:v>284.96321540031801</c:v>
                </c:pt>
                <c:pt idx="123002">
                  <c:v>284.96553215559101</c:v>
                </c:pt>
                <c:pt idx="123003">
                  <c:v>284.96784891086497</c:v>
                </c:pt>
                <c:pt idx="123004">
                  <c:v>284.97016566613797</c:v>
                </c:pt>
                <c:pt idx="123005">
                  <c:v>284.972482421412</c:v>
                </c:pt>
                <c:pt idx="123006">
                  <c:v>284.974799176685</c:v>
                </c:pt>
                <c:pt idx="123007">
                  <c:v>284.97711593195902</c:v>
                </c:pt>
                <c:pt idx="123008">
                  <c:v>284.97943268723202</c:v>
                </c:pt>
                <c:pt idx="123009">
                  <c:v>284.98174944250599</c:v>
                </c:pt>
                <c:pt idx="123010">
                  <c:v>284.98406619777899</c:v>
                </c:pt>
                <c:pt idx="123011">
                  <c:v>284.98638295305301</c:v>
                </c:pt>
                <c:pt idx="123012">
                  <c:v>284.98869970832601</c:v>
                </c:pt>
                <c:pt idx="123013">
                  <c:v>284.99101646359998</c:v>
                </c:pt>
                <c:pt idx="123014">
                  <c:v>284.99333321887298</c:v>
                </c:pt>
                <c:pt idx="123015">
                  <c:v>284.995649974147</c:v>
                </c:pt>
                <c:pt idx="123016">
                  <c:v>284.99796672942</c:v>
                </c:pt>
                <c:pt idx="123017">
                  <c:v>285.00028348469402</c:v>
                </c:pt>
                <c:pt idx="123018">
                  <c:v>285.00260023996702</c:v>
                </c:pt>
                <c:pt idx="123019">
                  <c:v>285.00491699524099</c:v>
                </c:pt>
                <c:pt idx="123020">
                  <c:v>285.00723375051399</c:v>
                </c:pt>
                <c:pt idx="123021">
                  <c:v>285.00955050578801</c:v>
                </c:pt>
                <c:pt idx="123022">
                  <c:v>285.01186726106101</c:v>
                </c:pt>
                <c:pt idx="123023">
                  <c:v>285.01418401633498</c:v>
                </c:pt>
                <c:pt idx="123024">
                  <c:v>285.016500771609</c:v>
                </c:pt>
                <c:pt idx="123025">
                  <c:v>285.018817526882</c:v>
                </c:pt>
                <c:pt idx="123026">
                  <c:v>285.02113428215603</c:v>
                </c:pt>
                <c:pt idx="123027">
                  <c:v>285.02345103742903</c:v>
                </c:pt>
                <c:pt idx="123028">
                  <c:v>285.02576779270299</c:v>
                </c:pt>
                <c:pt idx="123029">
                  <c:v>285.02808454797599</c:v>
                </c:pt>
                <c:pt idx="123030">
                  <c:v>285.03040130325002</c:v>
                </c:pt>
                <c:pt idx="123031">
                  <c:v>285.03271805852302</c:v>
                </c:pt>
                <c:pt idx="123032">
                  <c:v>285.03503481379698</c:v>
                </c:pt>
                <c:pt idx="123033">
                  <c:v>285.03735156906998</c:v>
                </c:pt>
                <c:pt idx="123034">
                  <c:v>285.03966832434401</c:v>
                </c:pt>
                <c:pt idx="123035">
                  <c:v>285.04198507961701</c:v>
                </c:pt>
                <c:pt idx="123036">
                  <c:v>285.04430183489097</c:v>
                </c:pt>
                <c:pt idx="123037">
                  <c:v>285.04661859016397</c:v>
                </c:pt>
                <c:pt idx="123038">
                  <c:v>285.048935345438</c:v>
                </c:pt>
                <c:pt idx="123039">
                  <c:v>285.051252100711</c:v>
                </c:pt>
                <c:pt idx="123040">
                  <c:v>285.05356885598502</c:v>
                </c:pt>
                <c:pt idx="123041">
                  <c:v>285.05588561125802</c:v>
                </c:pt>
                <c:pt idx="123042">
                  <c:v>285.05820236653199</c:v>
                </c:pt>
                <c:pt idx="123043">
                  <c:v>285.06051912180499</c:v>
                </c:pt>
                <c:pt idx="123044">
                  <c:v>285.06283587707901</c:v>
                </c:pt>
                <c:pt idx="123045">
                  <c:v>285.06515263235201</c:v>
                </c:pt>
                <c:pt idx="123046">
                  <c:v>285.06746938762598</c:v>
                </c:pt>
                <c:pt idx="123047">
                  <c:v>285.06978614289898</c:v>
                </c:pt>
                <c:pt idx="123048">
                  <c:v>285.072102898173</c:v>
                </c:pt>
                <c:pt idx="123049">
                  <c:v>285.074419653446</c:v>
                </c:pt>
                <c:pt idx="123050">
                  <c:v>285.07673640872002</c:v>
                </c:pt>
                <c:pt idx="123051">
                  <c:v>285.07905316399302</c:v>
                </c:pt>
                <c:pt idx="123052">
                  <c:v>285.08136991926699</c:v>
                </c:pt>
                <c:pt idx="123053">
                  <c:v>285.08368667453999</c:v>
                </c:pt>
                <c:pt idx="123054">
                  <c:v>285.08600342981401</c:v>
                </c:pt>
                <c:pt idx="123055">
                  <c:v>285.08832018508701</c:v>
                </c:pt>
                <c:pt idx="123056">
                  <c:v>285.09063694036098</c:v>
                </c:pt>
                <c:pt idx="123057">
                  <c:v>285.09295369563398</c:v>
                </c:pt>
                <c:pt idx="123058">
                  <c:v>285.095270450908</c:v>
                </c:pt>
                <c:pt idx="123059">
                  <c:v>285.097587206181</c:v>
                </c:pt>
                <c:pt idx="123060">
                  <c:v>285.09990396145503</c:v>
                </c:pt>
                <c:pt idx="123061">
                  <c:v>285.10222071672803</c:v>
                </c:pt>
                <c:pt idx="123062">
                  <c:v>285.10453747200199</c:v>
                </c:pt>
                <c:pt idx="123063">
                  <c:v>285.10685422727499</c:v>
                </c:pt>
                <c:pt idx="123064">
                  <c:v>285.10917098254902</c:v>
                </c:pt>
                <c:pt idx="123065">
                  <c:v>285.11148773782298</c:v>
                </c:pt>
                <c:pt idx="123066">
                  <c:v>285.11380449309598</c:v>
                </c:pt>
                <c:pt idx="123067">
                  <c:v>285.11612124837001</c:v>
                </c:pt>
                <c:pt idx="123068">
                  <c:v>285.11843800364301</c:v>
                </c:pt>
                <c:pt idx="123069">
                  <c:v>285.12075475891697</c:v>
                </c:pt>
                <c:pt idx="123070">
                  <c:v>285.12307151418997</c:v>
                </c:pt>
                <c:pt idx="123071">
                  <c:v>285.125388269464</c:v>
                </c:pt>
                <c:pt idx="123072">
                  <c:v>285.127705024737</c:v>
                </c:pt>
                <c:pt idx="123073">
                  <c:v>285.13002178001102</c:v>
                </c:pt>
                <c:pt idx="123074">
                  <c:v>285.13233853528402</c:v>
                </c:pt>
                <c:pt idx="123075">
                  <c:v>285.13465529055799</c:v>
                </c:pt>
                <c:pt idx="123076">
                  <c:v>285.13697204583099</c:v>
                </c:pt>
                <c:pt idx="123077">
                  <c:v>285.13928880110501</c:v>
                </c:pt>
                <c:pt idx="123078">
                  <c:v>285.14160555637801</c:v>
                </c:pt>
                <c:pt idx="123079">
                  <c:v>285.14392231165198</c:v>
                </c:pt>
                <c:pt idx="123080">
                  <c:v>285.14623906692498</c:v>
                </c:pt>
                <c:pt idx="123081">
                  <c:v>285.148555822199</c:v>
                </c:pt>
                <c:pt idx="123082">
                  <c:v>285.150872577472</c:v>
                </c:pt>
                <c:pt idx="123083">
                  <c:v>285.15318933274602</c:v>
                </c:pt>
                <c:pt idx="123084">
                  <c:v>285.15550608801902</c:v>
                </c:pt>
                <c:pt idx="123085">
                  <c:v>285.15782284329299</c:v>
                </c:pt>
                <c:pt idx="123086">
                  <c:v>285.16013959856599</c:v>
                </c:pt>
                <c:pt idx="123087">
                  <c:v>285.16245635384001</c:v>
                </c:pt>
                <c:pt idx="123088">
                  <c:v>285.16477310911301</c:v>
                </c:pt>
                <c:pt idx="123089">
                  <c:v>285.16708986438698</c:v>
                </c:pt>
                <c:pt idx="123090">
                  <c:v>285.16940661965998</c:v>
                </c:pt>
                <c:pt idx="123091">
                  <c:v>285.171723374934</c:v>
                </c:pt>
                <c:pt idx="123092">
                  <c:v>285.174040130207</c:v>
                </c:pt>
                <c:pt idx="123093">
                  <c:v>285.17635688548103</c:v>
                </c:pt>
                <c:pt idx="123094">
                  <c:v>285.17867364075403</c:v>
                </c:pt>
                <c:pt idx="123095">
                  <c:v>285.18099039602799</c:v>
                </c:pt>
                <c:pt idx="123096">
                  <c:v>285.18330715130099</c:v>
                </c:pt>
                <c:pt idx="123097">
                  <c:v>285.18562390657502</c:v>
                </c:pt>
                <c:pt idx="123098">
                  <c:v>285.18794066184802</c:v>
                </c:pt>
                <c:pt idx="123099">
                  <c:v>285.19025741712198</c:v>
                </c:pt>
                <c:pt idx="123100">
                  <c:v>285.19257417239498</c:v>
                </c:pt>
                <c:pt idx="123101">
                  <c:v>285.19489092766901</c:v>
                </c:pt>
                <c:pt idx="123102">
                  <c:v>285.19720768294201</c:v>
                </c:pt>
                <c:pt idx="123103">
                  <c:v>285.19952443821597</c:v>
                </c:pt>
                <c:pt idx="123104">
                  <c:v>285.20184119348897</c:v>
                </c:pt>
                <c:pt idx="123105">
                  <c:v>285.204157948763</c:v>
                </c:pt>
                <c:pt idx="123106">
                  <c:v>285.206474704036</c:v>
                </c:pt>
                <c:pt idx="123107">
                  <c:v>285.20879145931002</c:v>
                </c:pt>
                <c:pt idx="123108">
                  <c:v>285.21110821458399</c:v>
                </c:pt>
                <c:pt idx="123109">
                  <c:v>285.21342496985699</c:v>
                </c:pt>
                <c:pt idx="123110">
                  <c:v>285.21574172513101</c:v>
                </c:pt>
                <c:pt idx="123111">
                  <c:v>285.21805848040401</c:v>
                </c:pt>
                <c:pt idx="123112">
                  <c:v>285.22037523567798</c:v>
                </c:pt>
                <c:pt idx="123113">
                  <c:v>285.22269199095098</c:v>
                </c:pt>
                <c:pt idx="123114">
                  <c:v>285.225008746225</c:v>
                </c:pt>
                <c:pt idx="123115">
                  <c:v>285.227325501498</c:v>
                </c:pt>
                <c:pt idx="123116">
                  <c:v>285.22964225677202</c:v>
                </c:pt>
                <c:pt idx="123117">
                  <c:v>285.23195901204502</c:v>
                </c:pt>
                <c:pt idx="123118">
                  <c:v>285.23427576731899</c:v>
                </c:pt>
                <c:pt idx="123119">
                  <c:v>285.23659252259199</c:v>
                </c:pt>
                <c:pt idx="123120">
                  <c:v>285.23890927786601</c:v>
                </c:pt>
                <c:pt idx="123121">
                  <c:v>285.24122603313901</c:v>
                </c:pt>
                <c:pt idx="123122">
                  <c:v>285.24354278841298</c:v>
                </c:pt>
                <c:pt idx="123123">
                  <c:v>285.24585954368598</c:v>
                </c:pt>
                <c:pt idx="123124">
                  <c:v>285.24817629896</c:v>
                </c:pt>
                <c:pt idx="123125">
                  <c:v>285.250493054233</c:v>
                </c:pt>
                <c:pt idx="123126">
                  <c:v>285.25280980950703</c:v>
                </c:pt>
                <c:pt idx="123127">
                  <c:v>285.25512656478003</c:v>
                </c:pt>
                <c:pt idx="123128">
                  <c:v>285.25744332005399</c:v>
                </c:pt>
                <c:pt idx="123129">
                  <c:v>285.25976007532699</c:v>
                </c:pt>
                <c:pt idx="123130">
                  <c:v>285.26207683060102</c:v>
                </c:pt>
                <c:pt idx="123131">
                  <c:v>285.26439358587402</c:v>
                </c:pt>
                <c:pt idx="123132">
                  <c:v>285.26671034114798</c:v>
                </c:pt>
                <c:pt idx="123133">
                  <c:v>285.26902709642098</c:v>
                </c:pt>
                <c:pt idx="123134">
                  <c:v>285.27134385169501</c:v>
                </c:pt>
                <c:pt idx="123135">
                  <c:v>285.27366060696801</c:v>
                </c:pt>
                <c:pt idx="123136">
                  <c:v>285.27597736224197</c:v>
                </c:pt>
                <c:pt idx="123137">
                  <c:v>285.27829411751497</c:v>
                </c:pt>
                <c:pt idx="123138">
                  <c:v>285.280610872789</c:v>
                </c:pt>
                <c:pt idx="123139">
                  <c:v>285.282927628062</c:v>
                </c:pt>
                <c:pt idx="123140">
                  <c:v>285.28524438333602</c:v>
                </c:pt>
                <c:pt idx="123141">
                  <c:v>285.28756113860902</c:v>
                </c:pt>
                <c:pt idx="123142">
                  <c:v>285.28987789388299</c:v>
                </c:pt>
                <c:pt idx="123143">
                  <c:v>285.29219464915599</c:v>
                </c:pt>
                <c:pt idx="123144">
                  <c:v>285.29451140443001</c:v>
                </c:pt>
                <c:pt idx="123145">
                  <c:v>285.29682815970301</c:v>
                </c:pt>
                <c:pt idx="123146">
                  <c:v>285.29914491497698</c:v>
                </c:pt>
                <c:pt idx="123147">
                  <c:v>285.30146167024998</c:v>
                </c:pt>
                <c:pt idx="123148">
                  <c:v>285.303778425524</c:v>
                </c:pt>
                <c:pt idx="123149">
                  <c:v>285.306095180797</c:v>
                </c:pt>
                <c:pt idx="123150">
                  <c:v>285.30841193607102</c:v>
                </c:pt>
                <c:pt idx="123151">
                  <c:v>285.31072869134499</c:v>
                </c:pt>
                <c:pt idx="123152">
                  <c:v>285.31304544661799</c:v>
                </c:pt>
                <c:pt idx="123153">
                  <c:v>285.31536220189201</c:v>
                </c:pt>
                <c:pt idx="123154">
                  <c:v>285.31767895716501</c:v>
                </c:pt>
                <c:pt idx="123155">
                  <c:v>285.31999571243898</c:v>
                </c:pt>
                <c:pt idx="123156">
                  <c:v>285.32231246771198</c:v>
                </c:pt>
                <c:pt idx="123157">
                  <c:v>285.324629222986</c:v>
                </c:pt>
                <c:pt idx="123158">
                  <c:v>285.326945978259</c:v>
                </c:pt>
                <c:pt idx="123159">
                  <c:v>285.32926273353303</c:v>
                </c:pt>
                <c:pt idx="123160">
                  <c:v>285.33157948880603</c:v>
                </c:pt>
                <c:pt idx="123161">
                  <c:v>285.33389624407999</c:v>
                </c:pt>
                <c:pt idx="123162">
                  <c:v>285.33621299935299</c:v>
                </c:pt>
                <c:pt idx="123163">
                  <c:v>285.33852975462702</c:v>
                </c:pt>
                <c:pt idx="123164">
                  <c:v>285.34084650990002</c:v>
                </c:pt>
                <c:pt idx="123165">
                  <c:v>285.34316326517398</c:v>
                </c:pt>
                <c:pt idx="123166">
                  <c:v>285.34548002044698</c:v>
                </c:pt>
                <c:pt idx="123167">
                  <c:v>285.34779677572101</c:v>
                </c:pt>
                <c:pt idx="123168">
                  <c:v>285.35011353099401</c:v>
                </c:pt>
                <c:pt idx="123169">
                  <c:v>285.35243028626797</c:v>
                </c:pt>
                <c:pt idx="123170">
                  <c:v>285.35474704154097</c:v>
                </c:pt>
                <c:pt idx="123171">
                  <c:v>285.357063796815</c:v>
                </c:pt>
                <c:pt idx="123172">
                  <c:v>285.359380552088</c:v>
                </c:pt>
                <c:pt idx="123173">
                  <c:v>285.36169730736202</c:v>
                </c:pt>
                <c:pt idx="123174">
                  <c:v>285.36401406263502</c:v>
                </c:pt>
                <c:pt idx="123175">
                  <c:v>285.36633081790899</c:v>
                </c:pt>
                <c:pt idx="123176">
                  <c:v>285.36864757318199</c:v>
                </c:pt>
                <c:pt idx="123177">
                  <c:v>285.37096432845601</c:v>
                </c:pt>
                <c:pt idx="123178">
                  <c:v>285.37328108372901</c:v>
                </c:pt>
                <c:pt idx="123179">
                  <c:v>285.37559783900298</c:v>
                </c:pt>
                <c:pt idx="123180">
                  <c:v>285.37791459427598</c:v>
                </c:pt>
                <c:pt idx="123181">
                  <c:v>285.38023134955</c:v>
                </c:pt>
                <c:pt idx="123182">
                  <c:v>285.382548104823</c:v>
                </c:pt>
                <c:pt idx="123183">
                  <c:v>285.38486486009703</c:v>
                </c:pt>
                <c:pt idx="123184">
                  <c:v>285.38718161537003</c:v>
                </c:pt>
                <c:pt idx="123185">
                  <c:v>285.38949837064399</c:v>
                </c:pt>
                <c:pt idx="123186">
                  <c:v>285.39181512591699</c:v>
                </c:pt>
                <c:pt idx="123187">
                  <c:v>285.39413188119102</c:v>
                </c:pt>
                <c:pt idx="123188">
                  <c:v>285.39644863646402</c:v>
                </c:pt>
                <c:pt idx="123189">
                  <c:v>285.39876539173798</c:v>
                </c:pt>
                <c:pt idx="123190">
                  <c:v>285.40108214701098</c:v>
                </c:pt>
                <c:pt idx="123191">
                  <c:v>285.40339890228501</c:v>
                </c:pt>
                <c:pt idx="123192">
                  <c:v>285.40571565755801</c:v>
                </c:pt>
                <c:pt idx="123193">
                  <c:v>285.40803241283197</c:v>
                </c:pt>
                <c:pt idx="123194">
                  <c:v>285.41034916810599</c:v>
                </c:pt>
                <c:pt idx="123195">
                  <c:v>285.412665923379</c:v>
                </c:pt>
                <c:pt idx="123196">
                  <c:v>285.41498267865302</c:v>
                </c:pt>
                <c:pt idx="123197">
                  <c:v>285.41729943392602</c:v>
                </c:pt>
                <c:pt idx="123198">
                  <c:v>285.41961618919999</c:v>
                </c:pt>
                <c:pt idx="123199">
                  <c:v>285.42193294447299</c:v>
                </c:pt>
                <c:pt idx="123200">
                  <c:v>285.42424969974701</c:v>
                </c:pt>
                <c:pt idx="123201">
                  <c:v>285.42656645502001</c:v>
                </c:pt>
                <c:pt idx="123202">
                  <c:v>285.42888321029398</c:v>
                </c:pt>
                <c:pt idx="123203">
                  <c:v>285.43119996556698</c:v>
                </c:pt>
                <c:pt idx="123204">
                  <c:v>285.433516720841</c:v>
                </c:pt>
                <c:pt idx="123205">
                  <c:v>285.435833476114</c:v>
                </c:pt>
                <c:pt idx="123206">
                  <c:v>285.43815023138802</c:v>
                </c:pt>
                <c:pt idx="123207">
                  <c:v>285.44046698666102</c:v>
                </c:pt>
                <c:pt idx="123208">
                  <c:v>285.44278374193499</c:v>
                </c:pt>
                <c:pt idx="123209">
                  <c:v>285.44510049720799</c:v>
                </c:pt>
                <c:pt idx="123210">
                  <c:v>285.44741725248201</c:v>
                </c:pt>
                <c:pt idx="123211">
                  <c:v>285.44973400775501</c:v>
                </c:pt>
                <c:pt idx="123212">
                  <c:v>285.45205076302898</c:v>
                </c:pt>
                <c:pt idx="123213">
                  <c:v>285.45436751830198</c:v>
                </c:pt>
                <c:pt idx="123214">
                  <c:v>285.456684273576</c:v>
                </c:pt>
                <c:pt idx="123215">
                  <c:v>285.459001028849</c:v>
                </c:pt>
                <c:pt idx="123216">
                  <c:v>285.46131778412303</c:v>
                </c:pt>
                <c:pt idx="123217">
                  <c:v>285.46363453939603</c:v>
                </c:pt>
                <c:pt idx="123218">
                  <c:v>285.46595129466999</c:v>
                </c:pt>
                <c:pt idx="123219">
                  <c:v>285.46826804994299</c:v>
                </c:pt>
                <c:pt idx="123220">
                  <c:v>285.47058480521702</c:v>
                </c:pt>
                <c:pt idx="123221">
                  <c:v>285.47290156049002</c:v>
                </c:pt>
                <c:pt idx="123222">
                  <c:v>285.47521831576398</c:v>
                </c:pt>
                <c:pt idx="123223">
                  <c:v>285.47753507103698</c:v>
                </c:pt>
                <c:pt idx="123224">
                  <c:v>285.47985182631101</c:v>
                </c:pt>
                <c:pt idx="123225">
                  <c:v>285.48216858158401</c:v>
                </c:pt>
                <c:pt idx="123226">
                  <c:v>285.48448533685797</c:v>
                </c:pt>
                <c:pt idx="123227">
                  <c:v>285.48680209213097</c:v>
                </c:pt>
                <c:pt idx="123228">
                  <c:v>285.489118847405</c:v>
                </c:pt>
                <c:pt idx="123229">
                  <c:v>285.491435602678</c:v>
                </c:pt>
                <c:pt idx="123230">
                  <c:v>285.49375235795202</c:v>
                </c:pt>
                <c:pt idx="123231">
                  <c:v>285.49606911322502</c:v>
                </c:pt>
                <c:pt idx="123232">
                  <c:v>285.49838586849899</c:v>
                </c:pt>
                <c:pt idx="123233">
                  <c:v>285.50070262377199</c:v>
                </c:pt>
                <c:pt idx="123234">
                  <c:v>285.50301937904601</c:v>
                </c:pt>
                <c:pt idx="123235">
                  <c:v>285.50533613431901</c:v>
                </c:pt>
                <c:pt idx="123236">
                  <c:v>285.50765288959298</c:v>
                </c:pt>
                <c:pt idx="123237">
                  <c:v>285.509969644867</c:v>
                </c:pt>
                <c:pt idx="123238">
                  <c:v>285.51228640014</c:v>
                </c:pt>
                <c:pt idx="123239">
                  <c:v>285.51460315541402</c:v>
                </c:pt>
                <c:pt idx="123240">
                  <c:v>285.51691991068702</c:v>
                </c:pt>
                <c:pt idx="123241">
                  <c:v>285.51923666596099</c:v>
                </c:pt>
                <c:pt idx="123242">
                  <c:v>285.52155342123399</c:v>
                </c:pt>
                <c:pt idx="123243">
                  <c:v>285.52387017650801</c:v>
                </c:pt>
                <c:pt idx="123244">
                  <c:v>285.52618693178101</c:v>
                </c:pt>
                <c:pt idx="123245">
                  <c:v>285.52850368705498</c:v>
                </c:pt>
                <c:pt idx="123246">
                  <c:v>285.53082044232798</c:v>
                </c:pt>
                <c:pt idx="123247">
                  <c:v>285.533137197602</c:v>
                </c:pt>
                <c:pt idx="123248">
                  <c:v>285.535453952875</c:v>
                </c:pt>
                <c:pt idx="123249">
                  <c:v>285.53777070814903</c:v>
                </c:pt>
                <c:pt idx="123250">
                  <c:v>285.54008746342203</c:v>
                </c:pt>
                <c:pt idx="123251">
                  <c:v>285.54240421869599</c:v>
                </c:pt>
                <c:pt idx="123252">
                  <c:v>285.54472097396899</c:v>
                </c:pt>
                <c:pt idx="123253">
                  <c:v>285.54703772924302</c:v>
                </c:pt>
                <c:pt idx="123254">
                  <c:v>285.54935448451602</c:v>
                </c:pt>
                <c:pt idx="123255">
                  <c:v>285.55167123978998</c:v>
                </c:pt>
                <c:pt idx="123256">
                  <c:v>285.55398799506298</c:v>
                </c:pt>
                <c:pt idx="123257">
                  <c:v>285.55630475033701</c:v>
                </c:pt>
                <c:pt idx="123258">
                  <c:v>285.55862150561001</c:v>
                </c:pt>
                <c:pt idx="123259">
                  <c:v>285.56093826088397</c:v>
                </c:pt>
                <c:pt idx="123260">
                  <c:v>285.56325501615697</c:v>
                </c:pt>
                <c:pt idx="123261">
                  <c:v>285.565571771431</c:v>
                </c:pt>
                <c:pt idx="123262">
                  <c:v>285.567888526704</c:v>
                </c:pt>
                <c:pt idx="123263">
                  <c:v>285.57020528197802</c:v>
                </c:pt>
                <c:pt idx="123264">
                  <c:v>285.57252203725102</c:v>
                </c:pt>
                <c:pt idx="123265">
                  <c:v>285.57483879252499</c:v>
                </c:pt>
                <c:pt idx="123266">
                  <c:v>285.57715554779799</c:v>
                </c:pt>
                <c:pt idx="123267">
                  <c:v>285.57947230307201</c:v>
                </c:pt>
                <c:pt idx="123268">
                  <c:v>285.58178905834501</c:v>
                </c:pt>
                <c:pt idx="123269">
                  <c:v>285.58410581361898</c:v>
                </c:pt>
                <c:pt idx="123270">
                  <c:v>285.58642256889198</c:v>
                </c:pt>
                <c:pt idx="123271">
                  <c:v>285.588739324166</c:v>
                </c:pt>
                <c:pt idx="123272">
                  <c:v>285.591056079439</c:v>
                </c:pt>
                <c:pt idx="123273">
                  <c:v>285.59337283471302</c:v>
                </c:pt>
                <c:pt idx="123274">
                  <c:v>285.59568958998602</c:v>
                </c:pt>
                <c:pt idx="123275">
                  <c:v>285.59800634525999</c:v>
                </c:pt>
                <c:pt idx="123276">
                  <c:v>285.60032310053299</c:v>
                </c:pt>
                <c:pt idx="123277">
                  <c:v>285.60263985580701</c:v>
                </c:pt>
                <c:pt idx="123278">
                  <c:v>285.60495661108001</c:v>
                </c:pt>
                <c:pt idx="123279">
                  <c:v>285.60727336635398</c:v>
                </c:pt>
                <c:pt idx="123280">
                  <c:v>285.609590121628</c:v>
                </c:pt>
                <c:pt idx="123281">
                  <c:v>285.611906876901</c:v>
                </c:pt>
                <c:pt idx="123282">
                  <c:v>285.61422363217503</c:v>
                </c:pt>
                <c:pt idx="123283">
                  <c:v>285.61654038744803</c:v>
                </c:pt>
                <c:pt idx="123284">
                  <c:v>285.61885714272199</c:v>
                </c:pt>
                <c:pt idx="123285">
                  <c:v>285.62117389799499</c:v>
                </c:pt>
                <c:pt idx="123286">
                  <c:v>285.62349065326902</c:v>
                </c:pt>
                <c:pt idx="123287">
                  <c:v>285.62580740854202</c:v>
                </c:pt>
                <c:pt idx="123288">
                  <c:v>285.62812416381598</c:v>
                </c:pt>
                <c:pt idx="123289">
                  <c:v>285.63044091908898</c:v>
                </c:pt>
                <c:pt idx="123290">
                  <c:v>285.63275767436301</c:v>
                </c:pt>
                <c:pt idx="123291">
                  <c:v>285.63507442963601</c:v>
                </c:pt>
                <c:pt idx="123292">
                  <c:v>285.63739118490997</c:v>
                </c:pt>
                <c:pt idx="123293">
                  <c:v>285.63970794018297</c:v>
                </c:pt>
                <c:pt idx="123294">
                  <c:v>285.642024695457</c:v>
                </c:pt>
                <c:pt idx="123295">
                  <c:v>285.64434145073</c:v>
                </c:pt>
                <c:pt idx="123296">
                  <c:v>285.64665820600402</c:v>
                </c:pt>
                <c:pt idx="123297">
                  <c:v>285.64897496127702</c:v>
                </c:pt>
                <c:pt idx="123298">
                  <c:v>285.65129171655099</c:v>
                </c:pt>
                <c:pt idx="123299">
                  <c:v>285.65360847182399</c:v>
                </c:pt>
                <c:pt idx="123300">
                  <c:v>285.65592522709801</c:v>
                </c:pt>
                <c:pt idx="123301">
                  <c:v>285.65824198237101</c:v>
                </c:pt>
                <c:pt idx="123302">
                  <c:v>285.66055873764498</c:v>
                </c:pt>
                <c:pt idx="123303">
                  <c:v>285.66287549291798</c:v>
                </c:pt>
                <c:pt idx="123304">
                  <c:v>285.665192248192</c:v>
                </c:pt>
                <c:pt idx="123305">
                  <c:v>285.667509003465</c:v>
                </c:pt>
                <c:pt idx="123306">
                  <c:v>285.66982575873902</c:v>
                </c:pt>
                <c:pt idx="123307">
                  <c:v>285.67214251401202</c:v>
                </c:pt>
                <c:pt idx="123308">
                  <c:v>285.67445926928599</c:v>
                </c:pt>
                <c:pt idx="123309">
                  <c:v>285.67677602455899</c:v>
                </c:pt>
                <c:pt idx="123310">
                  <c:v>285.67909277983301</c:v>
                </c:pt>
                <c:pt idx="123311">
                  <c:v>285.68140953510601</c:v>
                </c:pt>
                <c:pt idx="123312">
                  <c:v>285.68372629037998</c:v>
                </c:pt>
                <c:pt idx="123313">
                  <c:v>285.68604304565298</c:v>
                </c:pt>
                <c:pt idx="123314">
                  <c:v>285.688359800927</c:v>
                </c:pt>
                <c:pt idx="123315">
                  <c:v>285.6906765562</c:v>
                </c:pt>
                <c:pt idx="123316">
                  <c:v>285.69299331147403</c:v>
                </c:pt>
                <c:pt idx="123317">
                  <c:v>285.69531006674703</c:v>
                </c:pt>
                <c:pt idx="123318">
                  <c:v>285.69762682202099</c:v>
                </c:pt>
                <c:pt idx="123319">
                  <c:v>285.69994357729399</c:v>
                </c:pt>
                <c:pt idx="123320">
                  <c:v>285.70226033256802</c:v>
                </c:pt>
                <c:pt idx="123321">
                  <c:v>285.70457708784102</c:v>
                </c:pt>
                <c:pt idx="123322">
                  <c:v>285.70689384311498</c:v>
                </c:pt>
                <c:pt idx="123323">
                  <c:v>285.70921059838901</c:v>
                </c:pt>
                <c:pt idx="123324">
                  <c:v>285.71152735366201</c:v>
                </c:pt>
                <c:pt idx="123325">
                  <c:v>285.71384410893597</c:v>
                </c:pt>
                <c:pt idx="123326">
                  <c:v>285.71616086420897</c:v>
                </c:pt>
                <c:pt idx="123327">
                  <c:v>285.718477619483</c:v>
                </c:pt>
                <c:pt idx="123328">
                  <c:v>285.720794374756</c:v>
                </c:pt>
                <c:pt idx="123329">
                  <c:v>285.72311113003002</c:v>
                </c:pt>
                <c:pt idx="123330">
                  <c:v>285.72542788530302</c:v>
                </c:pt>
                <c:pt idx="123331">
                  <c:v>285.72774464057699</c:v>
                </c:pt>
                <c:pt idx="123332">
                  <c:v>285.73006139584999</c:v>
                </c:pt>
                <c:pt idx="123333">
                  <c:v>285.73237815112401</c:v>
                </c:pt>
                <c:pt idx="123334">
                  <c:v>285.73469490639701</c:v>
                </c:pt>
                <c:pt idx="123335">
                  <c:v>285.73701166167098</c:v>
                </c:pt>
                <c:pt idx="123336">
                  <c:v>285.73932841694398</c:v>
                </c:pt>
                <c:pt idx="123337">
                  <c:v>285.741645172218</c:v>
                </c:pt>
                <c:pt idx="123338">
                  <c:v>285.743961927491</c:v>
                </c:pt>
                <c:pt idx="123339">
                  <c:v>285.74627868276502</c:v>
                </c:pt>
                <c:pt idx="123340">
                  <c:v>285.74859543803802</c:v>
                </c:pt>
                <c:pt idx="123341">
                  <c:v>285.75091219331199</c:v>
                </c:pt>
                <c:pt idx="123342">
                  <c:v>285.75322894858499</c:v>
                </c:pt>
                <c:pt idx="123343">
                  <c:v>285.75554570385901</c:v>
                </c:pt>
                <c:pt idx="123344">
                  <c:v>285.75786245913201</c:v>
                </c:pt>
                <c:pt idx="123345">
                  <c:v>285.76017921440598</c:v>
                </c:pt>
                <c:pt idx="123346">
                  <c:v>285.76249596967898</c:v>
                </c:pt>
                <c:pt idx="123347">
                  <c:v>285.764812724953</c:v>
                </c:pt>
                <c:pt idx="123348">
                  <c:v>285.767129480226</c:v>
                </c:pt>
                <c:pt idx="123349">
                  <c:v>285.76944623550003</c:v>
                </c:pt>
                <c:pt idx="123350">
                  <c:v>285.77176299077303</c:v>
                </c:pt>
                <c:pt idx="123351">
                  <c:v>285.77407974604699</c:v>
                </c:pt>
                <c:pt idx="123352">
                  <c:v>285.77639650131999</c:v>
                </c:pt>
                <c:pt idx="123353">
                  <c:v>285.77871325659402</c:v>
                </c:pt>
                <c:pt idx="123354">
                  <c:v>285.78103001186702</c:v>
                </c:pt>
                <c:pt idx="123355">
                  <c:v>285.78334676714098</c:v>
                </c:pt>
                <c:pt idx="123356">
                  <c:v>285.78566352241398</c:v>
                </c:pt>
                <c:pt idx="123357">
                  <c:v>285.78798027768801</c:v>
                </c:pt>
                <c:pt idx="123358">
                  <c:v>285.79029703296101</c:v>
                </c:pt>
                <c:pt idx="123359">
                  <c:v>285.79261378823497</c:v>
                </c:pt>
                <c:pt idx="123360">
                  <c:v>285.79493054350797</c:v>
                </c:pt>
                <c:pt idx="123361">
                  <c:v>285.797247298782</c:v>
                </c:pt>
                <c:pt idx="123362">
                  <c:v>285.799564054055</c:v>
                </c:pt>
                <c:pt idx="123363">
                  <c:v>285.80188080932902</c:v>
                </c:pt>
                <c:pt idx="123364">
                  <c:v>285.80419756460299</c:v>
                </c:pt>
                <c:pt idx="123365">
                  <c:v>285.80651431987599</c:v>
                </c:pt>
                <c:pt idx="123366">
                  <c:v>285.80883107515001</c:v>
                </c:pt>
                <c:pt idx="123367">
                  <c:v>285.81114783042301</c:v>
                </c:pt>
                <c:pt idx="123368">
                  <c:v>285.81346458569698</c:v>
                </c:pt>
                <c:pt idx="123369">
                  <c:v>285.81578134096998</c:v>
                </c:pt>
                <c:pt idx="123370">
                  <c:v>285.818098096244</c:v>
                </c:pt>
                <c:pt idx="123371">
                  <c:v>285.820414851517</c:v>
                </c:pt>
                <c:pt idx="123372">
                  <c:v>285.82273160679102</c:v>
                </c:pt>
                <c:pt idx="123373">
                  <c:v>285.82504836206402</c:v>
                </c:pt>
                <c:pt idx="123374">
                  <c:v>285.82736511733799</c:v>
                </c:pt>
                <c:pt idx="123375">
                  <c:v>285.82968187261099</c:v>
                </c:pt>
                <c:pt idx="123376">
                  <c:v>285.83199862788501</c:v>
                </c:pt>
                <c:pt idx="123377">
                  <c:v>285.83431538315801</c:v>
                </c:pt>
                <c:pt idx="123378">
                  <c:v>285.83663213843198</c:v>
                </c:pt>
                <c:pt idx="123379">
                  <c:v>285.83894889370498</c:v>
                </c:pt>
                <c:pt idx="123380">
                  <c:v>285.841265648979</c:v>
                </c:pt>
                <c:pt idx="123381">
                  <c:v>285.843582404252</c:v>
                </c:pt>
                <c:pt idx="123382">
                  <c:v>285.84589915952603</c:v>
                </c:pt>
                <c:pt idx="123383">
                  <c:v>285.84821591479903</c:v>
                </c:pt>
                <c:pt idx="123384">
                  <c:v>285.85053267007299</c:v>
                </c:pt>
                <c:pt idx="123385">
                  <c:v>285.85284942534599</c:v>
                </c:pt>
                <c:pt idx="123386">
                  <c:v>285.85516618062002</c:v>
                </c:pt>
                <c:pt idx="123387">
                  <c:v>285.85748293589302</c:v>
                </c:pt>
                <c:pt idx="123388">
                  <c:v>285.85979969116698</c:v>
                </c:pt>
                <c:pt idx="123389">
                  <c:v>285.86211644643998</c:v>
                </c:pt>
                <c:pt idx="123390">
                  <c:v>285.86443320171401</c:v>
                </c:pt>
                <c:pt idx="123391">
                  <c:v>285.86674995698701</c:v>
                </c:pt>
                <c:pt idx="123392">
                  <c:v>285.86906671226097</c:v>
                </c:pt>
                <c:pt idx="123393">
                  <c:v>285.87138346753397</c:v>
                </c:pt>
                <c:pt idx="123394">
                  <c:v>285.873700222808</c:v>
                </c:pt>
                <c:pt idx="123395">
                  <c:v>285.876016978081</c:v>
                </c:pt>
                <c:pt idx="123396">
                  <c:v>285.87833373335502</c:v>
                </c:pt>
                <c:pt idx="123397">
                  <c:v>285.88065048862802</c:v>
                </c:pt>
                <c:pt idx="123398">
                  <c:v>285.88296724390199</c:v>
                </c:pt>
                <c:pt idx="123399">
                  <c:v>285.88528399917499</c:v>
                </c:pt>
                <c:pt idx="123400">
                  <c:v>285.88760075444901</c:v>
                </c:pt>
                <c:pt idx="123401">
                  <c:v>285.88991750972201</c:v>
                </c:pt>
                <c:pt idx="123402">
                  <c:v>285.89223426499598</c:v>
                </c:pt>
                <c:pt idx="123403">
                  <c:v>285.89455102026898</c:v>
                </c:pt>
                <c:pt idx="123404">
                  <c:v>285.896867775543</c:v>
                </c:pt>
                <c:pt idx="123405">
                  <c:v>285.899184530816</c:v>
                </c:pt>
                <c:pt idx="123406">
                  <c:v>285.90150128609002</c:v>
                </c:pt>
                <c:pt idx="123407">
                  <c:v>285.90381804136399</c:v>
                </c:pt>
                <c:pt idx="123408">
                  <c:v>285.90613479663699</c:v>
                </c:pt>
                <c:pt idx="123409">
                  <c:v>285.90845155191101</c:v>
                </c:pt>
                <c:pt idx="123410">
                  <c:v>285.91076830718401</c:v>
                </c:pt>
                <c:pt idx="123411">
                  <c:v>285.91308506245798</c:v>
                </c:pt>
                <c:pt idx="123412">
                  <c:v>285.91540181773098</c:v>
                </c:pt>
                <c:pt idx="123413">
                  <c:v>285.917718573005</c:v>
                </c:pt>
                <c:pt idx="123414">
                  <c:v>285.920035328278</c:v>
                </c:pt>
                <c:pt idx="123415">
                  <c:v>285.92235208355203</c:v>
                </c:pt>
                <c:pt idx="123416">
                  <c:v>285.92466883882503</c:v>
                </c:pt>
                <c:pt idx="123417">
                  <c:v>285.92698559409899</c:v>
                </c:pt>
                <c:pt idx="123418">
                  <c:v>285.92930234937199</c:v>
                </c:pt>
                <c:pt idx="123419">
                  <c:v>285.93161910464602</c:v>
                </c:pt>
                <c:pt idx="123420">
                  <c:v>285.93393585991902</c:v>
                </c:pt>
                <c:pt idx="123421">
                  <c:v>285.93625261519298</c:v>
                </c:pt>
                <c:pt idx="123422">
                  <c:v>285.93856937046598</c:v>
                </c:pt>
                <c:pt idx="123423">
                  <c:v>285.94088612574001</c:v>
                </c:pt>
                <c:pt idx="123424">
                  <c:v>285.94320288101301</c:v>
                </c:pt>
                <c:pt idx="123425">
                  <c:v>285.94551963628697</c:v>
                </c:pt>
                <c:pt idx="123426">
                  <c:v>285.94783639155997</c:v>
                </c:pt>
                <c:pt idx="123427">
                  <c:v>285.950153146834</c:v>
                </c:pt>
                <c:pt idx="123428">
                  <c:v>285.952469902107</c:v>
                </c:pt>
                <c:pt idx="123429">
                  <c:v>285.95478665738102</c:v>
                </c:pt>
                <c:pt idx="123430">
                  <c:v>285.95710341265402</c:v>
                </c:pt>
                <c:pt idx="123431">
                  <c:v>285.95942016792799</c:v>
                </c:pt>
                <c:pt idx="123432">
                  <c:v>285.96173692320099</c:v>
                </c:pt>
                <c:pt idx="123433">
                  <c:v>285.96405367847501</c:v>
                </c:pt>
                <c:pt idx="123434">
                  <c:v>285.96637043374801</c:v>
                </c:pt>
                <c:pt idx="123435">
                  <c:v>285.96868718902198</c:v>
                </c:pt>
                <c:pt idx="123436">
                  <c:v>285.97100394429498</c:v>
                </c:pt>
                <c:pt idx="123437">
                  <c:v>285.973320699569</c:v>
                </c:pt>
                <c:pt idx="123438">
                  <c:v>285.975637454842</c:v>
                </c:pt>
                <c:pt idx="123439">
                  <c:v>285.97795421011602</c:v>
                </c:pt>
                <c:pt idx="123440">
                  <c:v>285.98027096538902</c:v>
                </c:pt>
                <c:pt idx="123441">
                  <c:v>285.98258772066299</c:v>
                </c:pt>
                <c:pt idx="123442">
                  <c:v>285.98490447593599</c:v>
                </c:pt>
                <c:pt idx="123443">
                  <c:v>285.98722123121001</c:v>
                </c:pt>
                <c:pt idx="123444">
                  <c:v>285.98953798648301</c:v>
                </c:pt>
                <c:pt idx="123445">
                  <c:v>285.99185474175698</c:v>
                </c:pt>
                <c:pt idx="123446">
                  <c:v>285.99417149702998</c:v>
                </c:pt>
                <c:pt idx="123447">
                  <c:v>285.996488252304</c:v>
                </c:pt>
                <c:pt idx="123448">
                  <c:v>285.998805007577</c:v>
                </c:pt>
                <c:pt idx="123449">
                  <c:v>286.00112176285103</c:v>
                </c:pt>
                <c:pt idx="123450">
                  <c:v>286.00343851812499</c:v>
                </c:pt>
                <c:pt idx="123451">
                  <c:v>286.00575527339799</c:v>
                </c:pt>
                <c:pt idx="123452">
                  <c:v>286.00807202867202</c:v>
                </c:pt>
                <c:pt idx="123453">
                  <c:v>286.01038878394502</c:v>
                </c:pt>
                <c:pt idx="123454">
                  <c:v>286.01270553921898</c:v>
                </c:pt>
                <c:pt idx="123455">
                  <c:v>286.01502229449198</c:v>
                </c:pt>
                <c:pt idx="123456">
                  <c:v>286.01733904976601</c:v>
                </c:pt>
                <c:pt idx="123457">
                  <c:v>286.01965580503901</c:v>
                </c:pt>
                <c:pt idx="123458">
                  <c:v>286.02197256031297</c:v>
                </c:pt>
                <c:pt idx="123459">
                  <c:v>286.02428931558597</c:v>
                </c:pt>
                <c:pt idx="123460">
                  <c:v>286.02660607086</c:v>
                </c:pt>
                <c:pt idx="123461">
                  <c:v>286.028922826133</c:v>
                </c:pt>
                <c:pt idx="123462">
                  <c:v>286.03123958140702</c:v>
                </c:pt>
                <c:pt idx="123463">
                  <c:v>286.03355633668002</c:v>
                </c:pt>
                <c:pt idx="123464">
                  <c:v>286.03587309195399</c:v>
                </c:pt>
                <c:pt idx="123465">
                  <c:v>286.03818984722699</c:v>
                </c:pt>
                <c:pt idx="123466">
                  <c:v>286.04050660250101</c:v>
                </c:pt>
                <c:pt idx="123467">
                  <c:v>286.04282335777401</c:v>
                </c:pt>
                <c:pt idx="123468">
                  <c:v>286.04514011304798</c:v>
                </c:pt>
                <c:pt idx="123469">
                  <c:v>286.04745686832098</c:v>
                </c:pt>
                <c:pt idx="123470">
                  <c:v>286.049773623595</c:v>
                </c:pt>
                <c:pt idx="123471">
                  <c:v>286.052090378868</c:v>
                </c:pt>
                <c:pt idx="123472">
                  <c:v>286.05440713414202</c:v>
                </c:pt>
                <c:pt idx="123473">
                  <c:v>286.05672388941503</c:v>
                </c:pt>
                <c:pt idx="123474">
                  <c:v>286.05904064468899</c:v>
                </c:pt>
                <c:pt idx="123475">
                  <c:v>286.06135739996199</c:v>
                </c:pt>
                <c:pt idx="123476">
                  <c:v>286.06367415523601</c:v>
                </c:pt>
                <c:pt idx="123477">
                  <c:v>286.06599091050902</c:v>
                </c:pt>
                <c:pt idx="123478">
                  <c:v>286.06830766578298</c:v>
                </c:pt>
                <c:pt idx="123479">
                  <c:v>286.07062442105598</c:v>
                </c:pt>
                <c:pt idx="123480">
                  <c:v>286.07294117633</c:v>
                </c:pt>
                <c:pt idx="123481">
                  <c:v>286.07525793160301</c:v>
                </c:pt>
                <c:pt idx="123482">
                  <c:v>286.07757468687703</c:v>
                </c:pt>
                <c:pt idx="123483">
                  <c:v>286.07989144214997</c:v>
                </c:pt>
                <c:pt idx="123484">
                  <c:v>286.08220819742399</c:v>
                </c:pt>
                <c:pt idx="123485">
                  <c:v>286.084524952697</c:v>
                </c:pt>
                <c:pt idx="123486">
                  <c:v>286.08684170797102</c:v>
                </c:pt>
                <c:pt idx="123487">
                  <c:v>286.08915846324402</c:v>
                </c:pt>
                <c:pt idx="123488">
                  <c:v>286.09147521851799</c:v>
                </c:pt>
                <c:pt idx="123489">
                  <c:v>286.09379197379099</c:v>
                </c:pt>
                <c:pt idx="123490">
                  <c:v>286.09610872906501</c:v>
                </c:pt>
                <c:pt idx="123491">
                  <c:v>286.09842548433801</c:v>
                </c:pt>
                <c:pt idx="123492">
                  <c:v>286.10074223961198</c:v>
                </c:pt>
                <c:pt idx="123493">
                  <c:v>286.103058994886</c:v>
                </c:pt>
                <c:pt idx="123494">
                  <c:v>286.105375750159</c:v>
                </c:pt>
                <c:pt idx="123495">
                  <c:v>286.10769250543302</c:v>
                </c:pt>
                <c:pt idx="123496">
                  <c:v>286.11000926070602</c:v>
                </c:pt>
                <c:pt idx="123497">
                  <c:v>286.11232601597999</c:v>
                </c:pt>
                <c:pt idx="123498">
                  <c:v>286.11464277125299</c:v>
                </c:pt>
                <c:pt idx="123499">
                  <c:v>286.11695952652701</c:v>
                </c:pt>
                <c:pt idx="123500">
                  <c:v>286.11927628180001</c:v>
                </c:pt>
                <c:pt idx="123501">
                  <c:v>286.12159303707398</c:v>
                </c:pt>
                <c:pt idx="123502">
                  <c:v>286.12390979234698</c:v>
                </c:pt>
                <c:pt idx="123503">
                  <c:v>286.126226547621</c:v>
                </c:pt>
                <c:pt idx="123504">
                  <c:v>286.128543302894</c:v>
                </c:pt>
                <c:pt idx="123505">
                  <c:v>286.13086005816803</c:v>
                </c:pt>
                <c:pt idx="123506">
                  <c:v>286.13317681344103</c:v>
                </c:pt>
                <c:pt idx="123507">
                  <c:v>286.13549356871499</c:v>
                </c:pt>
                <c:pt idx="123508">
                  <c:v>286.13781032398799</c:v>
                </c:pt>
                <c:pt idx="123509">
                  <c:v>286.14012707926202</c:v>
                </c:pt>
                <c:pt idx="123510">
                  <c:v>286.14244383453502</c:v>
                </c:pt>
                <c:pt idx="123511">
                  <c:v>286.14476058980898</c:v>
                </c:pt>
                <c:pt idx="123512">
                  <c:v>286.14707734508198</c:v>
                </c:pt>
                <c:pt idx="123513">
                  <c:v>286.14939410035601</c:v>
                </c:pt>
                <c:pt idx="123514">
                  <c:v>286.15171085562901</c:v>
                </c:pt>
                <c:pt idx="123515">
                  <c:v>286.15402761090297</c:v>
                </c:pt>
                <c:pt idx="123516">
                  <c:v>286.15634436617597</c:v>
                </c:pt>
                <c:pt idx="123517">
                  <c:v>286.15866112145</c:v>
                </c:pt>
                <c:pt idx="123518">
                  <c:v>286.160977876723</c:v>
                </c:pt>
                <c:pt idx="123519">
                  <c:v>286.16329463199702</c:v>
                </c:pt>
                <c:pt idx="123520">
                  <c:v>286.16561138727002</c:v>
                </c:pt>
                <c:pt idx="123521">
                  <c:v>286.16792814254399</c:v>
                </c:pt>
                <c:pt idx="123522">
                  <c:v>286.17024489781699</c:v>
                </c:pt>
                <c:pt idx="123523">
                  <c:v>286.17256165309101</c:v>
                </c:pt>
                <c:pt idx="123524">
                  <c:v>286.17487840836401</c:v>
                </c:pt>
                <c:pt idx="123525">
                  <c:v>286.17719516363798</c:v>
                </c:pt>
                <c:pt idx="123526">
                  <c:v>286.17951191891098</c:v>
                </c:pt>
                <c:pt idx="123527">
                  <c:v>286.181828674185</c:v>
                </c:pt>
                <c:pt idx="123528">
                  <c:v>286.184145429458</c:v>
                </c:pt>
                <c:pt idx="123529">
                  <c:v>286.18646218473202</c:v>
                </c:pt>
                <c:pt idx="123530">
                  <c:v>286.18877894000502</c:v>
                </c:pt>
                <c:pt idx="123531">
                  <c:v>286.19109569527899</c:v>
                </c:pt>
                <c:pt idx="123532">
                  <c:v>286.19341245055199</c:v>
                </c:pt>
                <c:pt idx="123533">
                  <c:v>286.19572920582601</c:v>
                </c:pt>
                <c:pt idx="123534">
                  <c:v>286.19804596109901</c:v>
                </c:pt>
                <c:pt idx="123535">
                  <c:v>286.20036271637298</c:v>
                </c:pt>
                <c:pt idx="123536">
                  <c:v>286.202679471647</c:v>
                </c:pt>
                <c:pt idx="123537">
                  <c:v>286.20499622692</c:v>
                </c:pt>
                <c:pt idx="123538">
                  <c:v>286.20731298219403</c:v>
                </c:pt>
                <c:pt idx="123539">
                  <c:v>286.20962973746703</c:v>
                </c:pt>
                <c:pt idx="123540">
                  <c:v>286.21194649274099</c:v>
                </c:pt>
                <c:pt idx="123541">
                  <c:v>286.21426324801399</c:v>
                </c:pt>
                <c:pt idx="123542">
                  <c:v>286.21658000328802</c:v>
                </c:pt>
                <c:pt idx="123543">
                  <c:v>286.21889675856102</c:v>
                </c:pt>
                <c:pt idx="123544">
                  <c:v>286.22121351383498</c:v>
                </c:pt>
                <c:pt idx="123545">
                  <c:v>286.22353026910798</c:v>
                </c:pt>
                <c:pt idx="123546">
                  <c:v>286.22584702438201</c:v>
                </c:pt>
                <c:pt idx="123547">
                  <c:v>286.22816377965501</c:v>
                </c:pt>
                <c:pt idx="123548">
                  <c:v>286.23048053492897</c:v>
                </c:pt>
                <c:pt idx="123549">
                  <c:v>286.23279729020197</c:v>
                </c:pt>
                <c:pt idx="123550">
                  <c:v>286.235114045476</c:v>
                </c:pt>
                <c:pt idx="123551">
                  <c:v>286.237430800749</c:v>
                </c:pt>
                <c:pt idx="123552">
                  <c:v>286.23974755602302</c:v>
                </c:pt>
                <c:pt idx="123553">
                  <c:v>286.24206431129602</c:v>
                </c:pt>
                <c:pt idx="123554">
                  <c:v>286.24438106656999</c:v>
                </c:pt>
                <c:pt idx="123555">
                  <c:v>286.24669782184299</c:v>
                </c:pt>
                <c:pt idx="123556">
                  <c:v>286.24901457711701</c:v>
                </c:pt>
                <c:pt idx="123557">
                  <c:v>286.25133133239001</c:v>
                </c:pt>
                <c:pt idx="123558">
                  <c:v>286.25364808766398</c:v>
                </c:pt>
                <c:pt idx="123559">
                  <c:v>286.25596484293698</c:v>
                </c:pt>
                <c:pt idx="123560">
                  <c:v>286.258281598211</c:v>
                </c:pt>
                <c:pt idx="123561">
                  <c:v>286.260598353484</c:v>
                </c:pt>
                <c:pt idx="123562">
                  <c:v>286.26291510875802</c:v>
                </c:pt>
                <c:pt idx="123563">
                  <c:v>286.26523186403102</c:v>
                </c:pt>
                <c:pt idx="123564">
                  <c:v>286.26754861930499</c:v>
                </c:pt>
                <c:pt idx="123565">
                  <c:v>286.26986537457799</c:v>
                </c:pt>
                <c:pt idx="123566">
                  <c:v>286.27218212985201</c:v>
                </c:pt>
                <c:pt idx="123567">
                  <c:v>286.27449888512501</c:v>
                </c:pt>
                <c:pt idx="123568">
                  <c:v>286.27681564039898</c:v>
                </c:pt>
                <c:pt idx="123569">
                  <c:v>286.27913239567198</c:v>
                </c:pt>
                <c:pt idx="123570">
                  <c:v>286.281449150946</c:v>
                </c:pt>
                <c:pt idx="123571">
                  <c:v>286.283765906219</c:v>
                </c:pt>
                <c:pt idx="123572">
                  <c:v>286.28608266149303</c:v>
                </c:pt>
                <c:pt idx="123573">
                  <c:v>286.28839941676603</c:v>
                </c:pt>
                <c:pt idx="123574">
                  <c:v>286.29071617203999</c:v>
                </c:pt>
                <c:pt idx="123575">
                  <c:v>286.29303292731299</c:v>
                </c:pt>
                <c:pt idx="123576">
                  <c:v>286.29534968258702</c:v>
                </c:pt>
                <c:pt idx="123577">
                  <c:v>286.29766643786002</c:v>
                </c:pt>
                <c:pt idx="123578">
                  <c:v>286.29998319313398</c:v>
                </c:pt>
                <c:pt idx="123579">
                  <c:v>286.30229994840801</c:v>
                </c:pt>
                <c:pt idx="123580">
                  <c:v>286.30461670368101</c:v>
                </c:pt>
                <c:pt idx="123581">
                  <c:v>286.30693345895497</c:v>
                </c:pt>
                <c:pt idx="123582">
                  <c:v>286.30925021422797</c:v>
                </c:pt>
                <c:pt idx="123583">
                  <c:v>286.311566969502</c:v>
                </c:pt>
                <c:pt idx="123584">
                  <c:v>286.313883724775</c:v>
                </c:pt>
                <c:pt idx="123585">
                  <c:v>286.31620048004902</c:v>
                </c:pt>
                <c:pt idx="123586">
                  <c:v>286.31851723532202</c:v>
                </c:pt>
                <c:pt idx="123587">
                  <c:v>286.32083399059599</c:v>
                </c:pt>
                <c:pt idx="123588">
                  <c:v>286.32315074586899</c:v>
                </c:pt>
                <c:pt idx="123589">
                  <c:v>286.32546750114301</c:v>
                </c:pt>
                <c:pt idx="123590">
                  <c:v>286.32778425641601</c:v>
                </c:pt>
                <c:pt idx="123591">
                  <c:v>286.33010101168998</c:v>
                </c:pt>
                <c:pt idx="123592">
                  <c:v>286.33241776696298</c:v>
                </c:pt>
                <c:pt idx="123593">
                  <c:v>286.334734522237</c:v>
                </c:pt>
                <c:pt idx="123594">
                  <c:v>286.33705127751</c:v>
                </c:pt>
                <c:pt idx="123595">
                  <c:v>286.33936803278402</c:v>
                </c:pt>
                <c:pt idx="123596">
                  <c:v>286.34168478805702</c:v>
                </c:pt>
                <c:pt idx="123597">
                  <c:v>286.34400154333099</c:v>
                </c:pt>
                <c:pt idx="123598">
                  <c:v>286.34631829860399</c:v>
                </c:pt>
                <c:pt idx="123599">
                  <c:v>286.34863505387801</c:v>
                </c:pt>
                <c:pt idx="123600">
                  <c:v>286.35095180915101</c:v>
                </c:pt>
                <c:pt idx="123601">
                  <c:v>286.35326856442498</c:v>
                </c:pt>
                <c:pt idx="123602">
                  <c:v>286.35558531969798</c:v>
                </c:pt>
                <c:pt idx="123603">
                  <c:v>286.357902074972</c:v>
                </c:pt>
                <c:pt idx="123604">
                  <c:v>286.360218830245</c:v>
                </c:pt>
                <c:pt idx="123605">
                  <c:v>286.36253558551903</c:v>
                </c:pt>
                <c:pt idx="123606">
                  <c:v>286.36485234079203</c:v>
                </c:pt>
                <c:pt idx="123607">
                  <c:v>286.36716909606599</c:v>
                </c:pt>
                <c:pt idx="123608">
                  <c:v>286.36948585133899</c:v>
                </c:pt>
                <c:pt idx="123609">
                  <c:v>286.37180260661302</c:v>
                </c:pt>
                <c:pt idx="123610">
                  <c:v>286.37411936188602</c:v>
                </c:pt>
                <c:pt idx="123611">
                  <c:v>286.37643611715998</c:v>
                </c:pt>
                <c:pt idx="123612">
                  <c:v>286.37875287243298</c:v>
                </c:pt>
                <c:pt idx="123613">
                  <c:v>286.38106962770701</c:v>
                </c:pt>
                <c:pt idx="123614">
                  <c:v>286.38338638298001</c:v>
                </c:pt>
                <c:pt idx="123615">
                  <c:v>286.38570313825397</c:v>
                </c:pt>
                <c:pt idx="123616">
                  <c:v>286.38801989352697</c:v>
                </c:pt>
                <c:pt idx="123617">
                  <c:v>286.390336648801</c:v>
                </c:pt>
                <c:pt idx="123618">
                  <c:v>286.392653404074</c:v>
                </c:pt>
                <c:pt idx="123619">
                  <c:v>286.39497015934802</c:v>
                </c:pt>
                <c:pt idx="123620">
                  <c:v>286.39728691462199</c:v>
                </c:pt>
                <c:pt idx="123621">
                  <c:v>286.39960366989499</c:v>
                </c:pt>
                <c:pt idx="123622">
                  <c:v>286.40192042516901</c:v>
                </c:pt>
                <c:pt idx="123623">
                  <c:v>286.40423718044201</c:v>
                </c:pt>
                <c:pt idx="123624">
                  <c:v>286.40655393571598</c:v>
                </c:pt>
                <c:pt idx="123625">
                  <c:v>286.40887069098898</c:v>
                </c:pt>
                <c:pt idx="123626">
                  <c:v>286.411187446263</c:v>
                </c:pt>
                <c:pt idx="123627">
                  <c:v>286.413504201536</c:v>
                </c:pt>
                <c:pt idx="123628">
                  <c:v>286.41582095681002</c:v>
                </c:pt>
                <c:pt idx="123629">
                  <c:v>286.41813771208302</c:v>
                </c:pt>
                <c:pt idx="123630">
                  <c:v>286.42045446735699</c:v>
                </c:pt>
                <c:pt idx="123631">
                  <c:v>286.42277122262999</c:v>
                </c:pt>
                <c:pt idx="123632">
                  <c:v>286.42508797790401</c:v>
                </c:pt>
                <c:pt idx="123633">
                  <c:v>286.42740473317701</c:v>
                </c:pt>
                <c:pt idx="123634">
                  <c:v>286.42972148845098</c:v>
                </c:pt>
                <c:pt idx="123635">
                  <c:v>286.43203824372398</c:v>
                </c:pt>
                <c:pt idx="123636">
                  <c:v>286.434354998998</c:v>
                </c:pt>
                <c:pt idx="123637">
                  <c:v>286.436671754271</c:v>
                </c:pt>
                <c:pt idx="123638">
                  <c:v>286.43898850954503</c:v>
                </c:pt>
                <c:pt idx="123639">
                  <c:v>286.44130526481803</c:v>
                </c:pt>
                <c:pt idx="123640">
                  <c:v>286.44362202009199</c:v>
                </c:pt>
                <c:pt idx="123641">
                  <c:v>286.44593877536499</c:v>
                </c:pt>
                <c:pt idx="123642">
                  <c:v>286.44825553063902</c:v>
                </c:pt>
                <c:pt idx="123643">
                  <c:v>286.45057228591202</c:v>
                </c:pt>
                <c:pt idx="123644">
                  <c:v>286.45288904118598</c:v>
                </c:pt>
                <c:pt idx="123645">
                  <c:v>286.45520579645898</c:v>
                </c:pt>
                <c:pt idx="123646">
                  <c:v>286.45752255173301</c:v>
                </c:pt>
                <c:pt idx="123647">
                  <c:v>286.45983930700601</c:v>
                </c:pt>
                <c:pt idx="123648">
                  <c:v>286.46215606227997</c:v>
                </c:pt>
                <c:pt idx="123649">
                  <c:v>286.46447281755297</c:v>
                </c:pt>
                <c:pt idx="123650">
                  <c:v>286.466789572827</c:v>
                </c:pt>
                <c:pt idx="123651">
                  <c:v>286.4691063281</c:v>
                </c:pt>
                <c:pt idx="123652">
                  <c:v>286.47142308337402</c:v>
                </c:pt>
                <c:pt idx="123653">
                  <c:v>286.47373983864702</c:v>
                </c:pt>
                <c:pt idx="123654">
                  <c:v>286.47605659392099</c:v>
                </c:pt>
                <c:pt idx="123655">
                  <c:v>286.47837334919399</c:v>
                </c:pt>
                <c:pt idx="123656">
                  <c:v>286.48069010446801</c:v>
                </c:pt>
                <c:pt idx="123657">
                  <c:v>286.48300685974101</c:v>
                </c:pt>
                <c:pt idx="123658">
                  <c:v>286.48532361501498</c:v>
                </c:pt>
                <c:pt idx="123659">
                  <c:v>286.48764037028798</c:v>
                </c:pt>
                <c:pt idx="123660">
                  <c:v>286.489957125562</c:v>
                </c:pt>
                <c:pt idx="123661">
                  <c:v>286.492273880835</c:v>
                </c:pt>
                <c:pt idx="123662">
                  <c:v>286.49459063610902</c:v>
                </c:pt>
                <c:pt idx="123663">
                  <c:v>286.49690739138299</c:v>
                </c:pt>
                <c:pt idx="123664">
                  <c:v>286.49922414665599</c:v>
                </c:pt>
                <c:pt idx="123665">
                  <c:v>286.50154090193001</c:v>
                </c:pt>
                <c:pt idx="123666">
                  <c:v>286.50385765720301</c:v>
                </c:pt>
                <c:pt idx="123667">
                  <c:v>286.50617441247698</c:v>
                </c:pt>
                <c:pt idx="123668">
                  <c:v>286.50849116774998</c:v>
                </c:pt>
                <c:pt idx="123669">
                  <c:v>286.510807923024</c:v>
                </c:pt>
                <c:pt idx="123670">
                  <c:v>286.513124678297</c:v>
                </c:pt>
                <c:pt idx="123671">
                  <c:v>286.51544143357103</c:v>
                </c:pt>
                <c:pt idx="123672">
                  <c:v>286.51775818884403</c:v>
                </c:pt>
                <c:pt idx="123673">
                  <c:v>286.52007494411799</c:v>
                </c:pt>
                <c:pt idx="123674">
                  <c:v>286.52239169939099</c:v>
                </c:pt>
                <c:pt idx="123675">
                  <c:v>286.52470845466502</c:v>
                </c:pt>
                <c:pt idx="123676">
                  <c:v>286.52702520993802</c:v>
                </c:pt>
                <c:pt idx="123677">
                  <c:v>286.52934196521198</c:v>
                </c:pt>
                <c:pt idx="123678">
                  <c:v>286.53165872048498</c:v>
                </c:pt>
                <c:pt idx="123679">
                  <c:v>286.53397547575901</c:v>
                </c:pt>
                <c:pt idx="123680">
                  <c:v>286.53629223103201</c:v>
                </c:pt>
                <c:pt idx="123681">
                  <c:v>286.53860898630597</c:v>
                </c:pt>
                <c:pt idx="123682">
                  <c:v>286.54092574157897</c:v>
                </c:pt>
                <c:pt idx="123683">
                  <c:v>286.543242496853</c:v>
                </c:pt>
                <c:pt idx="123684">
                  <c:v>286.545559252126</c:v>
                </c:pt>
                <c:pt idx="123685">
                  <c:v>286.54787600740002</c:v>
                </c:pt>
                <c:pt idx="123686">
                  <c:v>286.55019276267302</c:v>
                </c:pt>
                <c:pt idx="123687">
                  <c:v>286.55250951794699</c:v>
                </c:pt>
                <c:pt idx="123688">
                  <c:v>286.55482627321999</c:v>
                </c:pt>
                <c:pt idx="123689">
                  <c:v>286.55714302849401</c:v>
                </c:pt>
                <c:pt idx="123690">
                  <c:v>286.55945978376701</c:v>
                </c:pt>
                <c:pt idx="123691">
                  <c:v>286.56177653904098</c:v>
                </c:pt>
                <c:pt idx="123692">
                  <c:v>286.56409329431398</c:v>
                </c:pt>
                <c:pt idx="123693">
                  <c:v>286.566410049588</c:v>
                </c:pt>
                <c:pt idx="123694">
                  <c:v>286.568726804861</c:v>
                </c:pt>
                <c:pt idx="123695">
                  <c:v>286.57104356013502</c:v>
                </c:pt>
                <c:pt idx="123696">
                  <c:v>286.57336031540802</c:v>
                </c:pt>
                <c:pt idx="123697">
                  <c:v>286.57567707068199</c:v>
                </c:pt>
                <c:pt idx="123698">
                  <c:v>286.57799382595499</c:v>
                </c:pt>
                <c:pt idx="123699">
                  <c:v>286.58031058122901</c:v>
                </c:pt>
                <c:pt idx="123700">
                  <c:v>286.58262733650201</c:v>
                </c:pt>
                <c:pt idx="123701">
                  <c:v>286.58494409177598</c:v>
                </c:pt>
                <c:pt idx="123702">
                  <c:v>286.58726084704898</c:v>
                </c:pt>
                <c:pt idx="123703">
                  <c:v>286.589577602323</c:v>
                </c:pt>
                <c:pt idx="123704">
                  <c:v>286.591894357596</c:v>
                </c:pt>
                <c:pt idx="123705">
                  <c:v>286.59421111287003</c:v>
                </c:pt>
                <c:pt idx="123706">
                  <c:v>286.59652786814399</c:v>
                </c:pt>
                <c:pt idx="123707">
                  <c:v>286.59884462341699</c:v>
                </c:pt>
                <c:pt idx="123708">
                  <c:v>286.60116137869102</c:v>
                </c:pt>
                <c:pt idx="123709">
                  <c:v>286.60347813396402</c:v>
                </c:pt>
                <c:pt idx="123710">
                  <c:v>286.60579488923798</c:v>
                </c:pt>
                <c:pt idx="123711">
                  <c:v>286.60811164451098</c:v>
                </c:pt>
                <c:pt idx="123712">
                  <c:v>286.61042839978501</c:v>
                </c:pt>
                <c:pt idx="123713">
                  <c:v>286.61274515505801</c:v>
                </c:pt>
                <c:pt idx="123714">
                  <c:v>286.61506191033197</c:v>
                </c:pt>
                <c:pt idx="123715">
                  <c:v>286.61737866560497</c:v>
                </c:pt>
                <c:pt idx="123716">
                  <c:v>286.619695420879</c:v>
                </c:pt>
                <c:pt idx="123717">
                  <c:v>286.622012176152</c:v>
                </c:pt>
                <c:pt idx="123718">
                  <c:v>286.62432893142602</c:v>
                </c:pt>
                <c:pt idx="123719">
                  <c:v>286.62664568669902</c:v>
                </c:pt>
                <c:pt idx="123720">
                  <c:v>286.62896244197299</c:v>
                </c:pt>
                <c:pt idx="123721">
                  <c:v>286.63127919724599</c:v>
                </c:pt>
                <c:pt idx="123722">
                  <c:v>286.63359595252001</c:v>
                </c:pt>
                <c:pt idx="123723">
                  <c:v>286.63591270779301</c:v>
                </c:pt>
                <c:pt idx="123724">
                  <c:v>286.63822946306698</c:v>
                </c:pt>
                <c:pt idx="123725">
                  <c:v>286.64054621833998</c:v>
                </c:pt>
                <c:pt idx="123726">
                  <c:v>286.642862973614</c:v>
                </c:pt>
                <c:pt idx="123727">
                  <c:v>286.645179728887</c:v>
                </c:pt>
                <c:pt idx="123728">
                  <c:v>286.64749648416102</c:v>
                </c:pt>
                <c:pt idx="123729">
                  <c:v>286.64981323943402</c:v>
                </c:pt>
                <c:pt idx="123730">
                  <c:v>286.65212999470799</c:v>
                </c:pt>
                <c:pt idx="123731">
                  <c:v>286.65444674998099</c:v>
                </c:pt>
                <c:pt idx="123732">
                  <c:v>286.65676350525501</c:v>
                </c:pt>
                <c:pt idx="123733">
                  <c:v>286.65908026052801</c:v>
                </c:pt>
                <c:pt idx="123734">
                  <c:v>286.66139701580198</c:v>
                </c:pt>
                <c:pt idx="123735">
                  <c:v>286.66371377107498</c:v>
                </c:pt>
                <c:pt idx="123736">
                  <c:v>286.666030526349</c:v>
                </c:pt>
                <c:pt idx="123737">
                  <c:v>286.668347281622</c:v>
                </c:pt>
                <c:pt idx="123738">
                  <c:v>286.67066403689603</c:v>
                </c:pt>
                <c:pt idx="123739">
                  <c:v>286.67298079216903</c:v>
                </c:pt>
                <c:pt idx="123740">
                  <c:v>286.67529754744299</c:v>
                </c:pt>
                <c:pt idx="123741">
                  <c:v>286.67761430271599</c:v>
                </c:pt>
                <c:pt idx="123742">
                  <c:v>286.67993105799002</c:v>
                </c:pt>
                <c:pt idx="123743">
                  <c:v>286.68224781326302</c:v>
                </c:pt>
                <c:pt idx="123744">
                  <c:v>286.68456456853698</c:v>
                </c:pt>
                <c:pt idx="123745">
                  <c:v>286.68688132380998</c:v>
                </c:pt>
                <c:pt idx="123746">
                  <c:v>286.68919807908401</c:v>
                </c:pt>
                <c:pt idx="123747">
                  <c:v>286.69151483435701</c:v>
                </c:pt>
                <c:pt idx="123748">
                  <c:v>286.69383158963097</c:v>
                </c:pt>
                <c:pt idx="123749">
                  <c:v>286.696148344905</c:v>
                </c:pt>
                <c:pt idx="123750">
                  <c:v>286.698465100178</c:v>
                </c:pt>
                <c:pt idx="123751">
                  <c:v>286.70078185545202</c:v>
                </c:pt>
                <c:pt idx="123752">
                  <c:v>286.70309861072502</c:v>
                </c:pt>
                <c:pt idx="123753">
                  <c:v>286.70541536599899</c:v>
                </c:pt>
                <c:pt idx="123754">
                  <c:v>286.70773212127199</c:v>
                </c:pt>
                <c:pt idx="123755">
                  <c:v>286.71004887654601</c:v>
                </c:pt>
                <c:pt idx="123756">
                  <c:v>286.71236563181901</c:v>
                </c:pt>
                <c:pt idx="123757">
                  <c:v>286.71468238709298</c:v>
                </c:pt>
                <c:pt idx="123758">
                  <c:v>286.71699914236598</c:v>
                </c:pt>
                <c:pt idx="123759">
                  <c:v>286.71931589764</c:v>
                </c:pt>
                <c:pt idx="123760">
                  <c:v>286.721632652913</c:v>
                </c:pt>
                <c:pt idx="123761">
                  <c:v>286.72394940818702</c:v>
                </c:pt>
                <c:pt idx="123762">
                  <c:v>286.72626616346002</c:v>
                </c:pt>
                <c:pt idx="123763">
                  <c:v>286.72858291873399</c:v>
                </c:pt>
                <c:pt idx="123764">
                  <c:v>286.73089967400699</c:v>
                </c:pt>
                <c:pt idx="123765">
                  <c:v>286.73321642928101</c:v>
                </c:pt>
                <c:pt idx="123766">
                  <c:v>286.73553318455401</c:v>
                </c:pt>
                <c:pt idx="123767">
                  <c:v>286.73784993982798</c:v>
                </c:pt>
                <c:pt idx="123768">
                  <c:v>286.74016669510098</c:v>
                </c:pt>
                <c:pt idx="123769">
                  <c:v>286.742483450375</c:v>
                </c:pt>
                <c:pt idx="123770">
                  <c:v>286.744800205648</c:v>
                </c:pt>
                <c:pt idx="123771">
                  <c:v>286.74711696092203</c:v>
                </c:pt>
                <c:pt idx="123772">
                  <c:v>286.74943371619497</c:v>
                </c:pt>
                <c:pt idx="123773">
                  <c:v>286.75175047146899</c:v>
                </c:pt>
                <c:pt idx="123774">
                  <c:v>286.754067226742</c:v>
                </c:pt>
                <c:pt idx="123775">
                  <c:v>286.75638398201602</c:v>
                </c:pt>
                <c:pt idx="123776">
                  <c:v>286.75870073728902</c:v>
                </c:pt>
                <c:pt idx="123777">
                  <c:v>286.76101749256298</c:v>
                </c:pt>
                <c:pt idx="123778">
                  <c:v>286.76333424783599</c:v>
                </c:pt>
                <c:pt idx="123779">
                  <c:v>286.76565100311001</c:v>
                </c:pt>
                <c:pt idx="123780">
                  <c:v>286.76796775838301</c:v>
                </c:pt>
                <c:pt idx="123781">
                  <c:v>286.77028451365697</c:v>
                </c:pt>
                <c:pt idx="123782">
                  <c:v>286.77260126892998</c:v>
                </c:pt>
                <c:pt idx="123783">
                  <c:v>286.774918024204</c:v>
                </c:pt>
                <c:pt idx="123784">
                  <c:v>286.777234779477</c:v>
                </c:pt>
                <c:pt idx="123785">
                  <c:v>286.77955153475102</c:v>
                </c:pt>
                <c:pt idx="123786">
                  <c:v>286.78186829002402</c:v>
                </c:pt>
                <c:pt idx="123787">
                  <c:v>286.78418504529799</c:v>
                </c:pt>
                <c:pt idx="123788">
                  <c:v>286.78650180057099</c:v>
                </c:pt>
                <c:pt idx="123789">
                  <c:v>286.78881855584501</c:v>
                </c:pt>
                <c:pt idx="123790">
                  <c:v>286.79113531111801</c:v>
                </c:pt>
                <c:pt idx="123791">
                  <c:v>286.79345206639198</c:v>
                </c:pt>
                <c:pt idx="123792">
                  <c:v>286.795768821666</c:v>
                </c:pt>
                <c:pt idx="123793">
                  <c:v>286.798085576939</c:v>
                </c:pt>
                <c:pt idx="123794">
                  <c:v>286.80040233221303</c:v>
                </c:pt>
                <c:pt idx="123795">
                  <c:v>286.80271908748603</c:v>
                </c:pt>
                <c:pt idx="123796">
                  <c:v>286.80503584275999</c:v>
                </c:pt>
                <c:pt idx="123797">
                  <c:v>286.80735259803299</c:v>
                </c:pt>
                <c:pt idx="123798">
                  <c:v>286.80966935330702</c:v>
                </c:pt>
                <c:pt idx="123799">
                  <c:v>286.81198610858002</c:v>
                </c:pt>
                <c:pt idx="123800">
                  <c:v>286.81430286385398</c:v>
                </c:pt>
                <c:pt idx="123801">
                  <c:v>286.81661961912698</c:v>
                </c:pt>
                <c:pt idx="123802">
                  <c:v>286.81893637440101</c:v>
                </c:pt>
                <c:pt idx="123803">
                  <c:v>286.82125312967401</c:v>
                </c:pt>
                <c:pt idx="123804">
                  <c:v>286.82356988494797</c:v>
                </c:pt>
                <c:pt idx="123805">
                  <c:v>286.82588664022097</c:v>
                </c:pt>
                <c:pt idx="123806">
                  <c:v>286.828203395495</c:v>
                </c:pt>
                <c:pt idx="123807">
                  <c:v>286.830520150768</c:v>
                </c:pt>
                <c:pt idx="123808">
                  <c:v>286.83283690604202</c:v>
                </c:pt>
                <c:pt idx="123809">
                  <c:v>286.83515366131502</c:v>
                </c:pt>
                <c:pt idx="123810">
                  <c:v>286.83747041658899</c:v>
                </c:pt>
                <c:pt idx="123811">
                  <c:v>286.83978717186199</c:v>
                </c:pt>
                <c:pt idx="123812">
                  <c:v>286.84210392713601</c:v>
                </c:pt>
                <c:pt idx="123813">
                  <c:v>286.84442068240901</c:v>
                </c:pt>
                <c:pt idx="123814">
                  <c:v>286.84673743768298</c:v>
                </c:pt>
                <c:pt idx="123815">
                  <c:v>286.84905419295598</c:v>
                </c:pt>
                <c:pt idx="123816">
                  <c:v>286.85137094823</c:v>
                </c:pt>
                <c:pt idx="123817">
                  <c:v>286.853687703503</c:v>
                </c:pt>
                <c:pt idx="123818">
                  <c:v>286.85600445877702</c:v>
                </c:pt>
                <c:pt idx="123819">
                  <c:v>286.85832121405002</c:v>
                </c:pt>
                <c:pt idx="123820">
                  <c:v>286.86063796932399</c:v>
                </c:pt>
                <c:pt idx="123821">
                  <c:v>286.86295472459699</c:v>
                </c:pt>
                <c:pt idx="123822">
                  <c:v>286.86527147987101</c:v>
                </c:pt>
                <c:pt idx="123823">
                  <c:v>286.86758823514401</c:v>
                </c:pt>
                <c:pt idx="123824">
                  <c:v>286.86990499041798</c:v>
                </c:pt>
                <c:pt idx="123825">
                  <c:v>286.87222174569098</c:v>
                </c:pt>
                <c:pt idx="123826">
                  <c:v>286.874538500965</c:v>
                </c:pt>
                <c:pt idx="123827">
                  <c:v>286.876855256238</c:v>
                </c:pt>
                <c:pt idx="123828">
                  <c:v>286.87917201151203</c:v>
                </c:pt>
                <c:pt idx="123829">
                  <c:v>286.88148876678503</c:v>
                </c:pt>
                <c:pt idx="123830">
                  <c:v>286.88380552205899</c:v>
                </c:pt>
                <c:pt idx="123831">
                  <c:v>286.88612227733199</c:v>
                </c:pt>
                <c:pt idx="123832">
                  <c:v>286.88843903260602</c:v>
                </c:pt>
                <c:pt idx="123833">
                  <c:v>286.89075578787902</c:v>
                </c:pt>
                <c:pt idx="123834">
                  <c:v>286.89307254315298</c:v>
                </c:pt>
                <c:pt idx="123835">
                  <c:v>286.89538929842701</c:v>
                </c:pt>
                <c:pt idx="123836">
                  <c:v>286.89770605370001</c:v>
                </c:pt>
                <c:pt idx="123837">
                  <c:v>286.90002280897397</c:v>
                </c:pt>
                <c:pt idx="123838">
                  <c:v>286.90233956424697</c:v>
                </c:pt>
                <c:pt idx="123839">
                  <c:v>286.904656319521</c:v>
                </c:pt>
                <c:pt idx="123840">
                  <c:v>286.906973074794</c:v>
                </c:pt>
                <c:pt idx="123841">
                  <c:v>286.90928983006802</c:v>
                </c:pt>
                <c:pt idx="123842">
                  <c:v>286.91160658534102</c:v>
                </c:pt>
                <c:pt idx="123843">
                  <c:v>286.91392334061499</c:v>
                </c:pt>
                <c:pt idx="123844">
                  <c:v>286.91624009588799</c:v>
                </c:pt>
                <c:pt idx="123845">
                  <c:v>286.91855685116201</c:v>
                </c:pt>
                <c:pt idx="123846">
                  <c:v>286.92087360643501</c:v>
                </c:pt>
                <c:pt idx="123847">
                  <c:v>286.92319036170898</c:v>
                </c:pt>
                <c:pt idx="123848">
                  <c:v>286.92550711698198</c:v>
                </c:pt>
                <c:pt idx="123849">
                  <c:v>286.927823872256</c:v>
                </c:pt>
                <c:pt idx="123850">
                  <c:v>286.930140627529</c:v>
                </c:pt>
                <c:pt idx="123851">
                  <c:v>286.93245738280302</c:v>
                </c:pt>
                <c:pt idx="123852">
                  <c:v>286.93477413807602</c:v>
                </c:pt>
                <c:pt idx="123853">
                  <c:v>286.93709089334999</c:v>
                </c:pt>
                <c:pt idx="123854">
                  <c:v>286.93940764862299</c:v>
                </c:pt>
                <c:pt idx="123855">
                  <c:v>286.94172440389701</c:v>
                </c:pt>
                <c:pt idx="123856">
                  <c:v>286.94404115917001</c:v>
                </c:pt>
                <c:pt idx="123857">
                  <c:v>286.94635791444398</c:v>
                </c:pt>
                <c:pt idx="123858">
                  <c:v>286.94867466971698</c:v>
                </c:pt>
                <c:pt idx="123859">
                  <c:v>286.950991424991</c:v>
                </c:pt>
                <c:pt idx="123860">
                  <c:v>286.953308180264</c:v>
                </c:pt>
                <c:pt idx="123861">
                  <c:v>286.95562493553803</c:v>
                </c:pt>
                <c:pt idx="123862">
                  <c:v>286.95794169081103</c:v>
                </c:pt>
                <c:pt idx="123863">
                  <c:v>286.96025844608499</c:v>
                </c:pt>
                <c:pt idx="123864">
                  <c:v>286.96257520135799</c:v>
                </c:pt>
                <c:pt idx="123865">
                  <c:v>286.96489195663202</c:v>
                </c:pt>
                <c:pt idx="123866">
                  <c:v>286.96720871190502</c:v>
                </c:pt>
                <c:pt idx="123867">
                  <c:v>286.96952546717898</c:v>
                </c:pt>
                <c:pt idx="123868">
                  <c:v>286.97184222245198</c:v>
                </c:pt>
                <c:pt idx="123869">
                  <c:v>286.97415897772601</c:v>
                </c:pt>
                <c:pt idx="123870">
                  <c:v>286.97647573299901</c:v>
                </c:pt>
                <c:pt idx="123871">
                  <c:v>286.97879248827297</c:v>
                </c:pt>
                <c:pt idx="123872">
                  <c:v>286.98110924354597</c:v>
                </c:pt>
                <c:pt idx="123873">
                  <c:v>286.98342599882</c:v>
                </c:pt>
                <c:pt idx="123874">
                  <c:v>286.985742754093</c:v>
                </c:pt>
                <c:pt idx="123875">
                  <c:v>286.98805950936702</c:v>
                </c:pt>
                <c:pt idx="123876">
                  <c:v>286.99037626464099</c:v>
                </c:pt>
                <c:pt idx="123877">
                  <c:v>286.99269301991399</c:v>
                </c:pt>
                <c:pt idx="123878">
                  <c:v>286.99500977518801</c:v>
                </c:pt>
                <c:pt idx="123879">
                  <c:v>286.99732653046101</c:v>
                </c:pt>
                <c:pt idx="123880">
                  <c:v>286.99964328573498</c:v>
                </c:pt>
                <c:pt idx="123881">
                  <c:v>287.00196004100798</c:v>
                </c:pt>
                <c:pt idx="123882">
                  <c:v>287.004276796282</c:v>
                </c:pt>
                <c:pt idx="123883">
                  <c:v>287.006593551555</c:v>
                </c:pt>
                <c:pt idx="123884">
                  <c:v>287.00891030682902</c:v>
                </c:pt>
                <c:pt idx="123885">
                  <c:v>287.01122706210202</c:v>
                </c:pt>
                <c:pt idx="123886">
                  <c:v>287.01354381737599</c:v>
                </c:pt>
                <c:pt idx="123887">
                  <c:v>287.01586057264899</c:v>
                </c:pt>
                <c:pt idx="123888">
                  <c:v>287.01817732792301</c:v>
                </c:pt>
                <c:pt idx="123889">
                  <c:v>287.02049408319601</c:v>
                </c:pt>
                <c:pt idx="123890">
                  <c:v>287.02281083846998</c:v>
                </c:pt>
                <c:pt idx="123891">
                  <c:v>287.02512759374298</c:v>
                </c:pt>
                <c:pt idx="123892">
                  <c:v>287.027444349017</c:v>
                </c:pt>
                <c:pt idx="123893">
                  <c:v>287.02976110429</c:v>
                </c:pt>
                <c:pt idx="123894">
                  <c:v>287.03207785956403</c:v>
                </c:pt>
                <c:pt idx="123895">
                  <c:v>287.03439461483703</c:v>
                </c:pt>
                <c:pt idx="123896">
                  <c:v>287.03671137011099</c:v>
                </c:pt>
                <c:pt idx="123897">
                  <c:v>287.03902812538399</c:v>
                </c:pt>
                <c:pt idx="123898">
                  <c:v>287.04134488065802</c:v>
                </c:pt>
                <c:pt idx="123899">
                  <c:v>287.04366163593102</c:v>
                </c:pt>
                <c:pt idx="123900">
                  <c:v>287.04597839120498</c:v>
                </c:pt>
                <c:pt idx="123901">
                  <c:v>287.04829514647798</c:v>
                </c:pt>
                <c:pt idx="123902">
                  <c:v>287.05061190175201</c:v>
                </c:pt>
                <c:pt idx="123903">
                  <c:v>287.05292865702501</c:v>
                </c:pt>
                <c:pt idx="123904">
                  <c:v>287.05524541229897</c:v>
                </c:pt>
                <c:pt idx="123905">
                  <c:v>287.05756216757197</c:v>
                </c:pt>
                <c:pt idx="123906">
                  <c:v>287.059878922846</c:v>
                </c:pt>
                <c:pt idx="123907">
                  <c:v>287.062195678119</c:v>
                </c:pt>
                <c:pt idx="123908">
                  <c:v>287.06451243339302</c:v>
                </c:pt>
                <c:pt idx="123909">
                  <c:v>287.06682918866602</c:v>
                </c:pt>
                <c:pt idx="123910">
                  <c:v>287.06914594393999</c:v>
                </c:pt>
                <c:pt idx="123911">
                  <c:v>287.07146269921299</c:v>
                </c:pt>
                <c:pt idx="123912">
                  <c:v>287.07377945448701</c:v>
                </c:pt>
                <c:pt idx="123913">
                  <c:v>287.07609620976001</c:v>
                </c:pt>
                <c:pt idx="123914">
                  <c:v>287.07841296503398</c:v>
                </c:pt>
                <c:pt idx="123915">
                  <c:v>287.08072972030698</c:v>
                </c:pt>
                <c:pt idx="123916">
                  <c:v>287.083046475581</c:v>
                </c:pt>
                <c:pt idx="123917">
                  <c:v>287.085363230854</c:v>
                </c:pt>
                <c:pt idx="123918">
                  <c:v>287.08767998612802</c:v>
                </c:pt>
                <c:pt idx="123919">
                  <c:v>287.08999674140199</c:v>
                </c:pt>
                <c:pt idx="123920">
                  <c:v>287.09231349667499</c:v>
                </c:pt>
                <c:pt idx="123921">
                  <c:v>287.09463025194901</c:v>
                </c:pt>
                <c:pt idx="123922">
                  <c:v>287.09694700722201</c:v>
                </c:pt>
                <c:pt idx="123923">
                  <c:v>287.09926376249598</c:v>
                </c:pt>
                <c:pt idx="123924">
                  <c:v>287.10158051776898</c:v>
                </c:pt>
                <c:pt idx="123925">
                  <c:v>287.103897273043</c:v>
                </c:pt>
                <c:pt idx="123926">
                  <c:v>287.106214028316</c:v>
                </c:pt>
                <c:pt idx="123927">
                  <c:v>287.10853078359003</c:v>
                </c:pt>
                <c:pt idx="123928">
                  <c:v>287.11084753886303</c:v>
                </c:pt>
                <c:pt idx="123929">
                  <c:v>287.11316429413699</c:v>
                </c:pt>
                <c:pt idx="123930">
                  <c:v>287.11548104940999</c:v>
                </c:pt>
                <c:pt idx="123931">
                  <c:v>287.11779780468402</c:v>
                </c:pt>
                <c:pt idx="123932">
                  <c:v>287.12011455995702</c:v>
                </c:pt>
                <c:pt idx="123933">
                  <c:v>287.12243131523098</c:v>
                </c:pt>
                <c:pt idx="123934">
                  <c:v>287.12474807050398</c:v>
                </c:pt>
                <c:pt idx="123935">
                  <c:v>287.12706482577801</c:v>
                </c:pt>
                <c:pt idx="123936">
                  <c:v>287.12938158105101</c:v>
                </c:pt>
                <c:pt idx="123937">
                  <c:v>287.13169833632497</c:v>
                </c:pt>
                <c:pt idx="123938">
                  <c:v>287.13401509159797</c:v>
                </c:pt>
                <c:pt idx="123939">
                  <c:v>287.136331846872</c:v>
                </c:pt>
                <c:pt idx="123940">
                  <c:v>287.138648602145</c:v>
                </c:pt>
                <c:pt idx="123941">
                  <c:v>287.14096535741902</c:v>
                </c:pt>
                <c:pt idx="123942">
                  <c:v>287.14328211269202</c:v>
                </c:pt>
                <c:pt idx="123943">
                  <c:v>287.14559886796599</c:v>
                </c:pt>
                <c:pt idx="123944">
                  <c:v>287.14791562323899</c:v>
                </c:pt>
                <c:pt idx="123945">
                  <c:v>287.15023237851301</c:v>
                </c:pt>
                <c:pt idx="123946">
                  <c:v>287.15254913378601</c:v>
                </c:pt>
                <c:pt idx="123947">
                  <c:v>287.15486588905998</c:v>
                </c:pt>
                <c:pt idx="123948">
                  <c:v>287.15718264433298</c:v>
                </c:pt>
                <c:pt idx="123949">
                  <c:v>287.159499399607</c:v>
                </c:pt>
                <c:pt idx="123950">
                  <c:v>287.16181615488</c:v>
                </c:pt>
                <c:pt idx="123951">
                  <c:v>287.16413291015402</c:v>
                </c:pt>
                <c:pt idx="123952">
                  <c:v>287.16644966542702</c:v>
                </c:pt>
                <c:pt idx="123953">
                  <c:v>287.16876642070099</c:v>
                </c:pt>
                <c:pt idx="123954">
                  <c:v>287.17108317597399</c:v>
                </c:pt>
                <c:pt idx="123955">
                  <c:v>287.17339993124801</c:v>
                </c:pt>
                <c:pt idx="123956">
                  <c:v>287.17571668652101</c:v>
                </c:pt>
                <c:pt idx="123957">
                  <c:v>287.17803344179498</c:v>
                </c:pt>
                <c:pt idx="123958">
                  <c:v>287.18035019706798</c:v>
                </c:pt>
                <c:pt idx="123959">
                  <c:v>287.182666952342</c:v>
                </c:pt>
                <c:pt idx="123960">
                  <c:v>287.184983707615</c:v>
                </c:pt>
                <c:pt idx="123961">
                  <c:v>287.18730046288903</c:v>
                </c:pt>
                <c:pt idx="123962">
                  <c:v>287.18961721816299</c:v>
                </c:pt>
                <c:pt idx="123963">
                  <c:v>287.19193397343599</c:v>
                </c:pt>
                <c:pt idx="123964">
                  <c:v>287.19425072871002</c:v>
                </c:pt>
                <c:pt idx="123965">
                  <c:v>287.19656748398302</c:v>
                </c:pt>
                <c:pt idx="123966">
                  <c:v>287.19888423925698</c:v>
                </c:pt>
                <c:pt idx="123967">
                  <c:v>287.20120099452998</c:v>
                </c:pt>
                <c:pt idx="123968">
                  <c:v>287.20351774980401</c:v>
                </c:pt>
                <c:pt idx="123969">
                  <c:v>287.20583450507701</c:v>
                </c:pt>
                <c:pt idx="123970">
                  <c:v>287.20815126035097</c:v>
                </c:pt>
                <c:pt idx="123971">
                  <c:v>287.21046801562397</c:v>
                </c:pt>
                <c:pt idx="123972">
                  <c:v>287.212784770898</c:v>
                </c:pt>
                <c:pt idx="123973">
                  <c:v>287.215101526171</c:v>
                </c:pt>
                <c:pt idx="123974">
                  <c:v>287.21741828144502</c:v>
                </c:pt>
                <c:pt idx="123975">
                  <c:v>287.21973503671802</c:v>
                </c:pt>
                <c:pt idx="123976">
                  <c:v>287.22205179199199</c:v>
                </c:pt>
                <c:pt idx="123977">
                  <c:v>287.22436854726499</c:v>
                </c:pt>
                <c:pt idx="123978">
                  <c:v>287.22668530253901</c:v>
                </c:pt>
                <c:pt idx="123979">
                  <c:v>287.22900205781201</c:v>
                </c:pt>
                <c:pt idx="123980">
                  <c:v>287.23131881308598</c:v>
                </c:pt>
                <c:pt idx="123981">
                  <c:v>287.23363556835898</c:v>
                </c:pt>
                <c:pt idx="123982">
                  <c:v>287.235952323633</c:v>
                </c:pt>
                <c:pt idx="123983">
                  <c:v>287.238269078906</c:v>
                </c:pt>
                <c:pt idx="123984">
                  <c:v>287.24058583418002</c:v>
                </c:pt>
                <c:pt idx="123985">
                  <c:v>287.24290258945302</c:v>
                </c:pt>
                <c:pt idx="123986">
                  <c:v>287.24521934472699</c:v>
                </c:pt>
                <c:pt idx="123987">
                  <c:v>287.24753609999999</c:v>
                </c:pt>
                <c:pt idx="123988">
                  <c:v>287.24985285527401</c:v>
                </c:pt>
                <c:pt idx="123989">
                  <c:v>287.25216961054701</c:v>
                </c:pt>
                <c:pt idx="123990">
                  <c:v>287.25448636582098</c:v>
                </c:pt>
                <c:pt idx="123991">
                  <c:v>287.25680312109398</c:v>
                </c:pt>
                <c:pt idx="123992">
                  <c:v>287.259119876368</c:v>
                </c:pt>
                <c:pt idx="123993">
                  <c:v>287.261436631641</c:v>
                </c:pt>
                <c:pt idx="123994">
                  <c:v>287.26375338691503</c:v>
                </c:pt>
                <c:pt idx="123995">
                  <c:v>287.26607014218803</c:v>
                </c:pt>
                <c:pt idx="123996">
                  <c:v>287.26838689746199</c:v>
                </c:pt>
                <c:pt idx="123997">
                  <c:v>287.27070365273499</c:v>
                </c:pt>
                <c:pt idx="123998">
                  <c:v>287.27302040800902</c:v>
                </c:pt>
                <c:pt idx="123999">
                  <c:v>287.27533716328202</c:v>
                </c:pt>
                <c:pt idx="124000">
                  <c:v>287.27765391855598</c:v>
                </c:pt>
                <c:pt idx="124001">
                  <c:v>287.27997067382898</c:v>
                </c:pt>
                <c:pt idx="124002">
                  <c:v>287.28228742910301</c:v>
                </c:pt>
                <c:pt idx="124003">
                  <c:v>287.28460418437601</c:v>
                </c:pt>
                <c:pt idx="124004">
                  <c:v>287.28692093964997</c:v>
                </c:pt>
                <c:pt idx="124005">
                  <c:v>287.289237694924</c:v>
                </c:pt>
                <c:pt idx="124006">
                  <c:v>287.291554450197</c:v>
                </c:pt>
                <c:pt idx="124007">
                  <c:v>287.29387120547102</c:v>
                </c:pt>
                <c:pt idx="124008">
                  <c:v>287.29618796074402</c:v>
                </c:pt>
                <c:pt idx="124009">
                  <c:v>287.29850471601799</c:v>
                </c:pt>
                <c:pt idx="124010">
                  <c:v>287.30082147129099</c:v>
                </c:pt>
                <c:pt idx="124011">
                  <c:v>287.30313822656501</c:v>
                </c:pt>
                <c:pt idx="124012">
                  <c:v>287.30545498183801</c:v>
                </c:pt>
                <c:pt idx="124013">
                  <c:v>287.30777173711198</c:v>
                </c:pt>
                <c:pt idx="124014">
                  <c:v>287.31008849238498</c:v>
                </c:pt>
                <c:pt idx="124015">
                  <c:v>287.312405247659</c:v>
                </c:pt>
                <c:pt idx="124016">
                  <c:v>287.314722002932</c:v>
                </c:pt>
                <c:pt idx="124017">
                  <c:v>287.31703875820602</c:v>
                </c:pt>
                <c:pt idx="124018">
                  <c:v>287.31935551347902</c:v>
                </c:pt>
                <c:pt idx="124019">
                  <c:v>287.32167226875299</c:v>
                </c:pt>
                <c:pt idx="124020">
                  <c:v>287.32398902402599</c:v>
                </c:pt>
                <c:pt idx="124021">
                  <c:v>287.32630577930001</c:v>
                </c:pt>
                <c:pt idx="124022">
                  <c:v>287.32862253457301</c:v>
                </c:pt>
                <c:pt idx="124023">
                  <c:v>287.33093928984698</c:v>
                </c:pt>
                <c:pt idx="124024">
                  <c:v>287.33325604511998</c:v>
                </c:pt>
                <c:pt idx="124025">
                  <c:v>287.335572800394</c:v>
                </c:pt>
                <c:pt idx="124026">
                  <c:v>287.337889555667</c:v>
                </c:pt>
                <c:pt idx="124027">
                  <c:v>287.34020631094103</c:v>
                </c:pt>
                <c:pt idx="124028">
                  <c:v>287.34252306621403</c:v>
                </c:pt>
                <c:pt idx="124029">
                  <c:v>287.34483982148799</c:v>
                </c:pt>
                <c:pt idx="124030">
                  <c:v>287.34715657676099</c:v>
                </c:pt>
                <c:pt idx="124031">
                  <c:v>287.34947333203502</c:v>
                </c:pt>
                <c:pt idx="124032">
                  <c:v>287.35179008730802</c:v>
                </c:pt>
                <c:pt idx="124033">
                  <c:v>287.35410684258198</c:v>
                </c:pt>
                <c:pt idx="124034">
                  <c:v>287.35642359785498</c:v>
                </c:pt>
                <c:pt idx="124035">
                  <c:v>287.35874035312901</c:v>
                </c:pt>
                <c:pt idx="124036">
                  <c:v>287.36105710840201</c:v>
                </c:pt>
                <c:pt idx="124037">
                  <c:v>287.36337386367597</c:v>
                </c:pt>
                <c:pt idx="124038">
                  <c:v>287.36569061894897</c:v>
                </c:pt>
                <c:pt idx="124039">
                  <c:v>287.368007374223</c:v>
                </c:pt>
                <c:pt idx="124040">
                  <c:v>287.370324129496</c:v>
                </c:pt>
                <c:pt idx="124041">
                  <c:v>287.37264088477002</c:v>
                </c:pt>
                <c:pt idx="124042">
                  <c:v>287.37495764004302</c:v>
                </c:pt>
                <c:pt idx="124043">
                  <c:v>287.37727439531699</c:v>
                </c:pt>
                <c:pt idx="124044">
                  <c:v>287.37959115058999</c:v>
                </c:pt>
                <c:pt idx="124045">
                  <c:v>287.38190790586401</c:v>
                </c:pt>
                <c:pt idx="124046">
                  <c:v>287.38422466113701</c:v>
                </c:pt>
                <c:pt idx="124047">
                  <c:v>287.38654141641098</c:v>
                </c:pt>
                <c:pt idx="124048">
                  <c:v>287.388858171685</c:v>
                </c:pt>
                <c:pt idx="124049">
                  <c:v>287.391174926958</c:v>
                </c:pt>
                <c:pt idx="124050">
                  <c:v>287.39349168223202</c:v>
                </c:pt>
                <c:pt idx="124051">
                  <c:v>287.39580843750502</c:v>
                </c:pt>
                <c:pt idx="124052">
                  <c:v>287.39812519277899</c:v>
                </c:pt>
                <c:pt idx="124053">
                  <c:v>287.40044194805199</c:v>
                </c:pt>
                <c:pt idx="124054">
                  <c:v>287.40275870332601</c:v>
                </c:pt>
                <c:pt idx="124055">
                  <c:v>287.40507545859901</c:v>
                </c:pt>
                <c:pt idx="124056">
                  <c:v>287.40739221387298</c:v>
                </c:pt>
                <c:pt idx="124057">
                  <c:v>287.40970896914598</c:v>
                </c:pt>
                <c:pt idx="124058">
                  <c:v>287.41202572442</c:v>
                </c:pt>
                <c:pt idx="124059">
                  <c:v>287.414342479693</c:v>
                </c:pt>
                <c:pt idx="124060">
                  <c:v>287.41665923496703</c:v>
                </c:pt>
                <c:pt idx="124061">
                  <c:v>287.41897599024003</c:v>
                </c:pt>
                <c:pt idx="124062">
                  <c:v>287.42129274551399</c:v>
                </c:pt>
                <c:pt idx="124063">
                  <c:v>287.42360950078699</c:v>
                </c:pt>
                <c:pt idx="124064">
                  <c:v>287.42592625606102</c:v>
                </c:pt>
                <c:pt idx="124065">
                  <c:v>287.42824301133402</c:v>
                </c:pt>
                <c:pt idx="124066">
                  <c:v>287.43055976660798</c:v>
                </c:pt>
                <c:pt idx="124067">
                  <c:v>287.43287652188098</c:v>
                </c:pt>
                <c:pt idx="124068">
                  <c:v>287.43519327715501</c:v>
                </c:pt>
                <c:pt idx="124069">
                  <c:v>287.43751003242801</c:v>
                </c:pt>
                <c:pt idx="124070">
                  <c:v>287.43982678770197</c:v>
                </c:pt>
                <c:pt idx="124071">
                  <c:v>287.44214354297497</c:v>
                </c:pt>
                <c:pt idx="124072">
                  <c:v>287.444460298249</c:v>
                </c:pt>
                <c:pt idx="124073">
                  <c:v>287.446777053522</c:v>
                </c:pt>
                <c:pt idx="124074">
                  <c:v>287.44909380879602</c:v>
                </c:pt>
                <c:pt idx="124075">
                  <c:v>287.45141056406902</c:v>
                </c:pt>
                <c:pt idx="124076">
                  <c:v>287.45372731934299</c:v>
                </c:pt>
                <c:pt idx="124077">
                  <c:v>287.45604407461599</c:v>
                </c:pt>
                <c:pt idx="124078">
                  <c:v>287.45836082989001</c:v>
                </c:pt>
                <c:pt idx="124079">
                  <c:v>287.46067758516301</c:v>
                </c:pt>
                <c:pt idx="124080">
                  <c:v>287.46299434043698</c:v>
                </c:pt>
                <c:pt idx="124081">
                  <c:v>287.46531109570998</c:v>
                </c:pt>
                <c:pt idx="124082">
                  <c:v>287.467627850984</c:v>
                </c:pt>
                <c:pt idx="124083">
                  <c:v>287.469944606257</c:v>
                </c:pt>
                <c:pt idx="124084">
                  <c:v>287.47226136153103</c:v>
                </c:pt>
                <c:pt idx="124085">
                  <c:v>287.47457811680403</c:v>
                </c:pt>
                <c:pt idx="124086">
                  <c:v>287.47689487207799</c:v>
                </c:pt>
                <c:pt idx="124087">
                  <c:v>287.47921162735099</c:v>
                </c:pt>
                <c:pt idx="124088">
                  <c:v>287.48152838262502</c:v>
                </c:pt>
                <c:pt idx="124089">
                  <c:v>287.48384513789802</c:v>
                </c:pt>
                <c:pt idx="124090">
                  <c:v>287.48616189317198</c:v>
                </c:pt>
                <c:pt idx="124091">
                  <c:v>287.48847864844601</c:v>
                </c:pt>
                <c:pt idx="124092">
                  <c:v>287.49079540371901</c:v>
                </c:pt>
                <c:pt idx="124093">
                  <c:v>287.49311215899297</c:v>
                </c:pt>
                <c:pt idx="124094">
                  <c:v>287.49542891426597</c:v>
                </c:pt>
                <c:pt idx="124095">
                  <c:v>287.49774566954</c:v>
                </c:pt>
                <c:pt idx="124096">
                  <c:v>287.500062424813</c:v>
                </c:pt>
                <c:pt idx="124097">
                  <c:v>287.50237918008702</c:v>
                </c:pt>
                <c:pt idx="124098">
                  <c:v>287.50469593536002</c:v>
                </c:pt>
                <c:pt idx="124099">
                  <c:v>287.50701269063399</c:v>
                </c:pt>
                <c:pt idx="124100">
                  <c:v>287.50932944590699</c:v>
                </c:pt>
                <c:pt idx="124101">
                  <c:v>287.51164620118101</c:v>
                </c:pt>
                <c:pt idx="124102">
                  <c:v>287.51396295645401</c:v>
                </c:pt>
                <c:pt idx="124103">
                  <c:v>287.51627971172798</c:v>
                </c:pt>
                <c:pt idx="124104">
                  <c:v>287.51859646700098</c:v>
                </c:pt>
                <c:pt idx="124105">
                  <c:v>287.520913222275</c:v>
                </c:pt>
                <c:pt idx="124106">
                  <c:v>287.523229977548</c:v>
                </c:pt>
                <c:pt idx="124107">
                  <c:v>287.52554673282202</c:v>
                </c:pt>
                <c:pt idx="124108">
                  <c:v>287.52786348809502</c:v>
                </c:pt>
                <c:pt idx="124109">
                  <c:v>287.53018024336899</c:v>
                </c:pt>
                <c:pt idx="124110">
                  <c:v>287.53249699864199</c:v>
                </c:pt>
                <c:pt idx="124111">
                  <c:v>287.53481375391601</c:v>
                </c:pt>
                <c:pt idx="124112">
                  <c:v>287.53713050918901</c:v>
                </c:pt>
                <c:pt idx="124113">
                  <c:v>287.53944726446298</c:v>
                </c:pt>
                <c:pt idx="124114">
                  <c:v>287.54176401973598</c:v>
                </c:pt>
                <c:pt idx="124115">
                  <c:v>287.54408077501</c:v>
                </c:pt>
                <c:pt idx="124116">
                  <c:v>287.546397530283</c:v>
                </c:pt>
                <c:pt idx="124117">
                  <c:v>287.54871428555703</c:v>
                </c:pt>
                <c:pt idx="124118">
                  <c:v>287.55103104083003</c:v>
                </c:pt>
                <c:pt idx="124119">
                  <c:v>287.55334779610399</c:v>
                </c:pt>
                <c:pt idx="124120">
                  <c:v>287.55566455137699</c:v>
                </c:pt>
                <c:pt idx="124121">
                  <c:v>287.55798130665102</c:v>
                </c:pt>
                <c:pt idx="124122">
                  <c:v>287.56029806192402</c:v>
                </c:pt>
                <c:pt idx="124123">
                  <c:v>287.56261481719798</c:v>
                </c:pt>
                <c:pt idx="124124">
                  <c:v>287.56493157247098</c:v>
                </c:pt>
                <c:pt idx="124125">
                  <c:v>287.56724832774501</c:v>
                </c:pt>
                <c:pt idx="124126">
                  <c:v>287.56956508301801</c:v>
                </c:pt>
                <c:pt idx="124127">
                  <c:v>287.57188183829197</c:v>
                </c:pt>
                <c:pt idx="124128">
                  <c:v>287.57419859356497</c:v>
                </c:pt>
                <c:pt idx="124129">
                  <c:v>287.576515348839</c:v>
                </c:pt>
                <c:pt idx="124130">
                  <c:v>287.578832104112</c:v>
                </c:pt>
                <c:pt idx="124131">
                  <c:v>287.58114885938602</c:v>
                </c:pt>
                <c:pt idx="124132">
                  <c:v>287.58346561465999</c:v>
                </c:pt>
                <c:pt idx="124133">
                  <c:v>287.58578236993299</c:v>
                </c:pt>
                <c:pt idx="124134">
                  <c:v>287.58809912520701</c:v>
                </c:pt>
                <c:pt idx="124135">
                  <c:v>287.59041588048001</c:v>
                </c:pt>
                <c:pt idx="124136">
                  <c:v>287.59273263575398</c:v>
                </c:pt>
                <c:pt idx="124137">
                  <c:v>287.59504939102698</c:v>
                </c:pt>
                <c:pt idx="124138">
                  <c:v>287.597366146301</c:v>
                </c:pt>
                <c:pt idx="124139">
                  <c:v>287.599682901574</c:v>
                </c:pt>
                <c:pt idx="124140">
                  <c:v>287.60199965684802</c:v>
                </c:pt>
                <c:pt idx="124141">
                  <c:v>287.60431641212102</c:v>
                </c:pt>
                <c:pt idx="124142">
                  <c:v>287.60663316739499</c:v>
                </c:pt>
                <c:pt idx="124143">
                  <c:v>287.60894992266799</c:v>
                </c:pt>
                <c:pt idx="124144">
                  <c:v>287.61126667794201</c:v>
                </c:pt>
                <c:pt idx="124145">
                  <c:v>287.61358343321501</c:v>
                </c:pt>
                <c:pt idx="124146">
                  <c:v>287.61590018848898</c:v>
                </c:pt>
                <c:pt idx="124147">
                  <c:v>287.61821694376198</c:v>
                </c:pt>
                <c:pt idx="124148">
                  <c:v>287.620533699036</c:v>
                </c:pt>
                <c:pt idx="124149">
                  <c:v>287.622850454309</c:v>
                </c:pt>
                <c:pt idx="124150">
                  <c:v>287.62516720958303</c:v>
                </c:pt>
                <c:pt idx="124151">
                  <c:v>287.62748396485603</c:v>
                </c:pt>
                <c:pt idx="124152">
                  <c:v>287.62980072012999</c:v>
                </c:pt>
                <c:pt idx="124153">
                  <c:v>287.63211747540299</c:v>
                </c:pt>
                <c:pt idx="124154">
                  <c:v>287.63443423067702</c:v>
                </c:pt>
                <c:pt idx="124155">
                  <c:v>287.63675098595002</c:v>
                </c:pt>
                <c:pt idx="124156">
                  <c:v>287.63906774122398</c:v>
                </c:pt>
                <c:pt idx="124157">
                  <c:v>287.64138449649698</c:v>
                </c:pt>
                <c:pt idx="124158">
                  <c:v>287.64370125177101</c:v>
                </c:pt>
                <c:pt idx="124159">
                  <c:v>287.64601800704401</c:v>
                </c:pt>
                <c:pt idx="124160">
                  <c:v>287.64833476231797</c:v>
                </c:pt>
                <c:pt idx="124161">
                  <c:v>287.65065151759097</c:v>
                </c:pt>
                <c:pt idx="124162">
                  <c:v>287.652968272865</c:v>
                </c:pt>
                <c:pt idx="124163">
                  <c:v>287.655285028138</c:v>
                </c:pt>
                <c:pt idx="124164">
                  <c:v>287.65760178341202</c:v>
                </c:pt>
                <c:pt idx="124165">
                  <c:v>287.65991853868502</c:v>
                </c:pt>
                <c:pt idx="124166">
                  <c:v>287.66223529395899</c:v>
                </c:pt>
                <c:pt idx="124167">
                  <c:v>287.66455204923199</c:v>
                </c:pt>
                <c:pt idx="124168">
                  <c:v>287.66686880450601</c:v>
                </c:pt>
                <c:pt idx="124169">
                  <c:v>287.66918555977901</c:v>
                </c:pt>
                <c:pt idx="124170">
                  <c:v>287.67150231505298</c:v>
                </c:pt>
                <c:pt idx="124171">
                  <c:v>287.67381907032598</c:v>
                </c:pt>
                <c:pt idx="124172">
                  <c:v>287.6761358256</c:v>
                </c:pt>
                <c:pt idx="124173">
                  <c:v>287.678452580873</c:v>
                </c:pt>
                <c:pt idx="124174">
                  <c:v>287.68076933614702</c:v>
                </c:pt>
                <c:pt idx="124175">
                  <c:v>287.68308609142099</c:v>
                </c:pt>
                <c:pt idx="124176">
                  <c:v>287.68540284669399</c:v>
                </c:pt>
                <c:pt idx="124177">
                  <c:v>287.68771960196801</c:v>
                </c:pt>
                <c:pt idx="124178">
                  <c:v>287.69003635724101</c:v>
                </c:pt>
                <c:pt idx="124179">
                  <c:v>287.69235311251498</c:v>
                </c:pt>
                <c:pt idx="124180">
                  <c:v>287.69466986778798</c:v>
                </c:pt>
                <c:pt idx="124181">
                  <c:v>287.696986623062</c:v>
                </c:pt>
                <c:pt idx="124182">
                  <c:v>287.699303378335</c:v>
                </c:pt>
                <c:pt idx="124183">
                  <c:v>287.70162013360903</c:v>
                </c:pt>
                <c:pt idx="124184">
                  <c:v>287.70393688888203</c:v>
                </c:pt>
                <c:pt idx="124185">
                  <c:v>287.70625364415599</c:v>
                </c:pt>
                <c:pt idx="124186">
                  <c:v>287.70857039942899</c:v>
                </c:pt>
                <c:pt idx="124187">
                  <c:v>287.71088715470302</c:v>
                </c:pt>
                <c:pt idx="124188">
                  <c:v>287.71320390997602</c:v>
                </c:pt>
                <c:pt idx="124189">
                  <c:v>287.71552066524998</c:v>
                </c:pt>
                <c:pt idx="124190">
                  <c:v>287.71783742052298</c:v>
                </c:pt>
                <c:pt idx="124191">
                  <c:v>287.72015417579701</c:v>
                </c:pt>
                <c:pt idx="124192">
                  <c:v>287.72247093107001</c:v>
                </c:pt>
                <c:pt idx="124193">
                  <c:v>287.72478768634397</c:v>
                </c:pt>
                <c:pt idx="124194">
                  <c:v>287.72710444161697</c:v>
                </c:pt>
                <c:pt idx="124195">
                  <c:v>287.729421196891</c:v>
                </c:pt>
                <c:pt idx="124196">
                  <c:v>287.731737952164</c:v>
                </c:pt>
                <c:pt idx="124197">
                  <c:v>287.73405470743802</c:v>
                </c:pt>
                <c:pt idx="124198">
                  <c:v>287.73637146271102</c:v>
                </c:pt>
                <c:pt idx="124199">
                  <c:v>287.73868821798499</c:v>
                </c:pt>
                <c:pt idx="124200">
                  <c:v>287.74100497325799</c:v>
                </c:pt>
                <c:pt idx="124201">
                  <c:v>287.74332172853201</c:v>
                </c:pt>
                <c:pt idx="124202">
                  <c:v>287.74563848380501</c:v>
                </c:pt>
                <c:pt idx="124203">
                  <c:v>287.74795523907898</c:v>
                </c:pt>
                <c:pt idx="124204">
                  <c:v>287.75027199435198</c:v>
                </c:pt>
                <c:pt idx="124205">
                  <c:v>287.752588749626</c:v>
                </c:pt>
                <c:pt idx="124206">
                  <c:v>287.754905504899</c:v>
                </c:pt>
                <c:pt idx="124207">
                  <c:v>287.75722226017302</c:v>
                </c:pt>
                <c:pt idx="124208">
                  <c:v>287.75953901544602</c:v>
                </c:pt>
                <c:pt idx="124209">
                  <c:v>287.76185577071999</c:v>
                </c:pt>
                <c:pt idx="124210">
                  <c:v>287.76417252599299</c:v>
                </c:pt>
                <c:pt idx="124211">
                  <c:v>287.76648928126701</c:v>
                </c:pt>
                <c:pt idx="124212">
                  <c:v>287.76880603654001</c:v>
                </c:pt>
                <c:pt idx="124213">
                  <c:v>287.77112279181398</c:v>
                </c:pt>
                <c:pt idx="124214">
                  <c:v>287.77343954708698</c:v>
                </c:pt>
                <c:pt idx="124215">
                  <c:v>287.775756302361</c:v>
                </c:pt>
                <c:pt idx="124216">
                  <c:v>287.778073057634</c:v>
                </c:pt>
                <c:pt idx="124217">
                  <c:v>287.78038981290803</c:v>
                </c:pt>
                <c:pt idx="124218">
                  <c:v>287.78270656818199</c:v>
                </c:pt>
                <c:pt idx="124219">
                  <c:v>287.78502332345499</c:v>
                </c:pt>
                <c:pt idx="124220">
                  <c:v>287.78734007872902</c:v>
                </c:pt>
                <c:pt idx="124221">
                  <c:v>287.78965683400202</c:v>
                </c:pt>
                <c:pt idx="124222">
                  <c:v>287.79197358927598</c:v>
                </c:pt>
                <c:pt idx="124223">
                  <c:v>287.79429034454898</c:v>
                </c:pt>
                <c:pt idx="124224">
                  <c:v>287.79660709982301</c:v>
                </c:pt>
                <c:pt idx="124225">
                  <c:v>287.79892385509601</c:v>
                </c:pt>
                <c:pt idx="124226">
                  <c:v>287.80124061036997</c:v>
                </c:pt>
                <c:pt idx="124227">
                  <c:v>287.80355736564297</c:v>
                </c:pt>
                <c:pt idx="124228">
                  <c:v>287.805874120917</c:v>
                </c:pt>
                <c:pt idx="124229">
                  <c:v>287.80819087619</c:v>
                </c:pt>
                <c:pt idx="124230">
                  <c:v>287.81050763146402</c:v>
                </c:pt>
                <c:pt idx="124231">
                  <c:v>287.81282438673702</c:v>
                </c:pt>
                <c:pt idx="124232">
                  <c:v>287.81514114201099</c:v>
                </c:pt>
                <c:pt idx="124233">
                  <c:v>287.81745789728399</c:v>
                </c:pt>
                <c:pt idx="124234">
                  <c:v>287.81977465255801</c:v>
                </c:pt>
                <c:pt idx="124235">
                  <c:v>287.82209140783101</c:v>
                </c:pt>
                <c:pt idx="124236">
                  <c:v>287.82440816310498</c:v>
                </c:pt>
                <c:pt idx="124237">
                  <c:v>287.82672491837798</c:v>
                </c:pt>
                <c:pt idx="124238">
                  <c:v>287.829041673652</c:v>
                </c:pt>
                <c:pt idx="124239">
                  <c:v>287.831358428925</c:v>
                </c:pt>
                <c:pt idx="124240">
                  <c:v>287.83367518419902</c:v>
                </c:pt>
                <c:pt idx="124241">
                  <c:v>287.83599193947202</c:v>
                </c:pt>
                <c:pt idx="124242">
                  <c:v>287.83830869474599</c:v>
                </c:pt>
                <c:pt idx="124243">
                  <c:v>287.84062545001899</c:v>
                </c:pt>
                <c:pt idx="124244">
                  <c:v>287.84294220529301</c:v>
                </c:pt>
                <c:pt idx="124245">
                  <c:v>287.84525896056601</c:v>
                </c:pt>
                <c:pt idx="124246">
                  <c:v>287.84757571583998</c:v>
                </c:pt>
                <c:pt idx="124247">
                  <c:v>287.84989247111298</c:v>
                </c:pt>
                <c:pt idx="124248">
                  <c:v>287.852209226387</c:v>
                </c:pt>
                <c:pt idx="124249">
                  <c:v>287.85452598166</c:v>
                </c:pt>
                <c:pt idx="124250">
                  <c:v>287.85684273693403</c:v>
                </c:pt>
                <c:pt idx="124251">
                  <c:v>287.85915949220703</c:v>
                </c:pt>
                <c:pt idx="124252">
                  <c:v>287.86147624748099</c:v>
                </c:pt>
                <c:pt idx="124253">
                  <c:v>287.86379300275399</c:v>
                </c:pt>
                <c:pt idx="124254">
                  <c:v>287.86610975802802</c:v>
                </c:pt>
                <c:pt idx="124255">
                  <c:v>287.86842651330102</c:v>
                </c:pt>
                <c:pt idx="124256">
                  <c:v>287.87074326857498</c:v>
                </c:pt>
                <c:pt idx="124257">
                  <c:v>287.87306002384798</c:v>
                </c:pt>
                <c:pt idx="124258">
                  <c:v>287.87537677912201</c:v>
                </c:pt>
                <c:pt idx="124259">
                  <c:v>287.87769353439501</c:v>
                </c:pt>
                <c:pt idx="124260">
                  <c:v>287.88001028966897</c:v>
                </c:pt>
                <c:pt idx="124261">
                  <c:v>287.882327044943</c:v>
                </c:pt>
                <c:pt idx="124262">
                  <c:v>287.884643800216</c:v>
                </c:pt>
                <c:pt idx="124263">
                  <c:v>287.88696055549002</c:v>
                </c:pt>
                <c:pt idx="124264">
                  <c:v>287.88927731076302</c:v>
                </c:pt>
                <c:pt idx="124265">
                  <c:v>287.89159406603699</c:v>
                </c:pt>
                <c:pt idx="124266">
                  <c:v>287.89391082130999</c:v>
                </c:pt>
                <c:pt idx="124267">
                  <c:v>287.89622757658401</c:v>
                </c:pt>
                <c:pt idx="124268">
                  <c:v>287.89854433185701</c:v>
                </c:pt>
                <c:pt idx="124269">
                  <c:v>287.90086108713098</c:v>
                </c:pt>
                <c:pt idx="124270">
                  <c:v>287.90317784240398</c:v>
                </c:pt>
                <c:pt idx="124271">
                  <c:v>287.905494597678</c:v>
                </c:pt>
                <c:pt idx="124272">
                  <c:v>287.907811352951</c:v>
                </c:pt>
                <c:pt idx="124273">
                  <c:v>287.91012810822502</c:v>
                </c:pt>
                <c:pt idx="124274">
                  <c:v>287.91244486349802</c:v>
                </c:pt>
                <c:pt idx="124275">
                  <c:v>287.91476161877199</c:v>
                </c:pt>
                <c:pt idx="124276">
                  <c:v>287.91707837404499</c:v>
                </c:pt>
                <c:pt idx="124277">
                  <c:v>287.91939512931901</c:v>
                </c:pt>
                <c:pt idx="124278">
                  <c:v>287.92171188459201</c:v>
                </c:pt>
                <c:pt idx="124279">
                  <c:v>287.92402863986598</c:v>
                </c:pt>
                <c:pt idx="124280">
                  <c:v>287.92634539513898</c:v>
                </c:pt>
                <c:pt idx="124281">
                  <c:v>287.928662150413</c:v>
                </c:pt>
                <c:pt idx="124282">
                  <c:v>287.930978905686</c:v>
                </c:pt>
                <c:pt idx="124283">
                  <c:v>287.93329566096003</c:v>
                </c:pt>
                <c:pt idx="124284">
                  <c:v>287.93561241623303</c:v>
                </c:pt>
                <c:pt idx="124285">
                  <c:v>287.93792917150699</c:v>
                </c:pt>
                <c:pt idx="124286">
                  <c:v>287.94024592677999</c:v>
                </c:pt>
                <c:pt idx="124287">
                  <c:v>287.94256268205402</c:v>
                </c:pt>
                <c:pt idx="124288">
                  <c:v>287.94487943732702</c:v>
                </c:pt>
                <c:pt idx="124289">
                  <c:v>287.94719619260098</c:v>
                </c:pt>
                <c:pt idx="124290">
                  <c:v>287.94951294787398</c:v>
                </c:pt>
                <c:pt idx="124291">
                  <c:v>287.95182970314801</c:v>
                </c:pt>
                <c:pt idx="124292">
                  <c:v>287.95414645842101</c:v>
                </c:pt>
                <c:pt idx="124293">
                  <c:v>287.95646321369497</c:v>
                </c:pt>
                <c:pt idx="124294">
                  <c:v>287.95877996896797</c:v>
                </c:pt>
                <c:pt idx="124295">
                  <c:v>287.961096724242</c:v>
                </c:pt>
                <c:pt idx="124296">
                  <c:v>287.963413479515</c:v>
                </c:pt>
                <c:pt idx="124297">
                  <c:v>287.96573023478902</c:v>
                </c:pt>
                <c:pt idx="124298">
                  <c:v>287.96804699006202</c:v>
                </c:pt>
                <c:pt idx="124299">
                  <c:v>287.97036374533599</c:v>
                </c:pt>
                <c:pt idx="124300">
                  <c:v>287.97268050060899</c:v>
                </c:pt>
                <c:pt idx="124301">
                  <c:v>287.97499725588301</c:v>
                </c:pt>
                <c:pt idx="124302">
                  <c:v>287.97731401115601</c:v>
                </c:pt>
                <c:pt idx="124303">
                  <c:v>287.97963076642998</c:v>
                </c:pt>
                <c:pt idx="124304">
                  <c:v>287.981947521704</c:v>
                </c:pt>
                <c:pt idx="124305">
                  <c:v>287.984264276977</c:v>
                </c:pt>
                <c:pt idx="124306">
                  <c:v>287.98658103225102</c:v>
                </c:pt>
                <c:pt idx="124307">
                  <c:v>287.98889778752402</c:v>
                </c:pt>
                <c:pt idx="124308">
                  <c:v>287.99121454279799</c:v>
                </c:pt>
                <c:pt idx="124309">
                  <c:v>287.99353129807099</c:v>
                </c:pt>
                <c:pt idx="124310">
                  <c:v>287.99584805334501</c:v>
                </c:pt>
                <c:pt idx="124311">
                  <c:v>287.99816480861801</c:v>
                </c:pt>
                <c:pt idx="124312">
                  <c:v>288.00048156389198</c:v>
                </c:pt>
                <c:pt idx="124313">
                  <c:v>288.00279831916498</c:v>
                </c:pt>
                <c:pt idx="124314">
                  <c:v>288.005115074439</c:v>
                </c:pt>
                <c:pt idx="124315">
                  <c:v>288.007431829712</c:v>
                </c:pt>
                <c:pt idx="124316">
                  <c:v>288.00974858498603</c:v>
                </c:pt>
                <c:pt idx="124317">
                  <c:v>288.01206534025903</c:v>
                </c:pt>
                <c:pt idx="124318">
                  <c:v>288.01438209553299</c:v>
                </c:pt>
                <c:pt idx="124319">
                  <c:v>288.01669885080599</c:v>
                </c:pt>
                <c:pt idx="124320">
                  <c:v>288.01901560608002</c:v>
                </c:pt>
                <c:pt idx="124321">
                  <c:v>288.02133236135302</c:v>
                </c:pt>
                <c:pt idx="124322">
                  <c:v>288.02364911662698</c:v>
                </c:pt>
                <c:pt idx="124323">
                  <c:v>288.02596587189998</c:v>
                </c:pt>
                <c:pt idx="124324">
                  <c:v>288.02828262717401</c:v>
                </c:pt>
                <c:pt idx="124325">
                  <c:v>288.03059938244701</c:v>
                </c:pt>
                <c:pt idx="124326">
                  <c:v>288.03291613772097</c:v>
                </c:pt>
                <c:pt idx="124327">
                  <c:v>288.03523289299397</c:v>
                </c:pt>
                <c:pt idx="124328">
                  <c:v>288.037549648268</c:v>
                </c:pt>
                <c:pt idx="124329">
                  <c:v>288.039866403541</c:v>
                </c:pt>
                <c:pt idx="124330">
                  <c:v>288.04218315881502</c:v>
                </c:pt>
                <c:pt idx="124331">
                  <c:v>288.04449991408802</c:v>
                </c:pt>
                <c:pt idx="124332">
                  <c:v>288.04681666936199</c:v>
                </c:pt>
                <c:pt idx="124333">
                  <c:v>288.04913342463499</c:v>
                </c:pt>
                <c:pt idx="124334">
                  <c:v>288.05145017990901</c:v>
                </c:pt>
                <c:pt idx="124335">
                  <c:v>288.05376693518201</c:v>
                </c:pt>
                <c:pt idx="124336">
                  <c:v>288.05608369045598</c:v>
                </c:pt>
                <c:pt idx="124337">
                  <c:v>288.05840044572898</c:v>
                </c:pt>
                <c:pt idx="124338">
                  <c:v>288.060717201003</c:v>
                </c:pt>
                <c:pt idx="124339">
                  <c:v>288.063033956276</c:v>
                </c:pt>
                <c:pt idx="124340">
                  <c:v>288.06535071155002</c:v>
                </c:pt>
                <c:pt idx="124341">
                  <c:v>288.06766746682302</c:v>
                </c:pt>
                <c:pt idx="124342">
                  <c:v>288.06998422209699</c:v>
                </c:pt>
                <c:pt idx="124343">
                  <c:v>288.07230097736999</c:v>
                </c:pt>
                <c:pt idx="124344">
                  <c:v>288.07461773264401</c:v>
                </c:pt>
                <c:pt idx="124345">
                  <c:v>288.07693448791701</c:v>
                </c:pt>
                <c:pt idx="124346">
                  <c:v>288.07925124319098</c:v>
                </c:pt>
                <c:pt idx="124347">
                  <c:v>288.081567998465</c:v>
                </c:pt>
                <c:pt idx="124348">
                  <c:v>288.083884753738</c:v>
                </c:pt>
                <c:pt idx="124349">
                  <c:v>288.08620150901203</c:v>
                </c:pt>
                <c:pt idx="124350">
                  <c:v>288.08851826428503</c:v>
                </c:pt>
                <c:pt idx="124351">
                  <c:v>288.09083501955899</c:v>
                </c:pt>
                <c:pt idx="124352">
                  <c:v>288.09315177483199</c:v>
                </c:pt>
                <c:pt idx="124353">
                  <c:v>288.09546853010602</c:v>
                </c:pt>
                <c:pt idx="124354">
                  <c:v>288.09778528537902</c:v>
                </c:pt>
                <c:pt idx="124355">
                  <c:v>288.10010204065298</c:v>
                </c:pt>
                <c:pt idx="124356">
                  <c:v>288.10241879592598</c:v>
                </c:pt>
                <c:pt idx="124357">
                  <c:v>288.10473555120001</c:v>
                </c:pt>
                <c:pt idx="124358">
                  <c:v>288.10705230647301</c:v>
                </c:pt>
                <c:pt idx="124359">
                  <c:v>288.10936906174697</c:v>
                </c:pt>
                <c:pt idx="124360">
                  <c:v>288.11168581701997</c:v>
                </c:pt>
                <c:pt idx="124361">
                  <c:v>288.114002572294</c:v>
                </c:pt>
                <c:pt idx="124362">
                  <c:v>288.116319327567</c:v>
                </c:pt>
                <c:pt idx="124363">
                  <c:v>288.11863608284102</c:v>
                </c:pt>
                <c:pt idx="124364">
                  <c:v>288.12095283811402</c:v>
                </c:pt>
                <c:pt idx="124365">
                  <c:v>288.12326959338799</c:v>
                </c:pt>
                <c:pt idx="124366">
                  <c:v>288.12558634866099</c:v>
                </c:pt>
                <c:pt idx="124367">
                  <c:v>288.12790310393501</c:v>
                </c:pt>
                <c:pt idx="124368">
                  <c:v>288.13021985920801</c:v>
                </c:pt>
                <c:pt idx="124369">
                  <c:v>288.13253661448198</c:v>
                </c:pt>
                <c:pt idx="124370">
                  <c:v>288.13485336975498</c:v>
                </c:pt>
                <c:pt idx="124371">
                  <c:v>288.137170125029</c:v>
                </c:pt>
                <c:pt idx="124372">
                  <c:v>288.139486880302</c:v>
                </c:pt>
                <c:pt idx="124373">
                  <c:v>288.14180363557603</c:v>
                </c:pt>
                <c:pt idx="124374">
                  <c:v>288.14412039084903</c:v>
                </c:pt>
                <c:pt idx="124375">
                  <c:v>288.14643714612299</c:v>
                </c:pt>
                <c:pt idx="124376">
                  <c:v>288.14875390139599</c:v>
                </c:pt>
                <c:pt idx="124377">
                  <c:v>288.15107065667002</c:v>
                </c:pt>
                <c:pt idx="124378">
                  <c:v>288.15338741194302</c:v>
                </c:pt>
                <c:pt idx="124379">
                  <c:v>288.15570416721698</c:v>
                </c:pt>
                <c:pt idx="124380">
                  <c:v>288.15802092248998</c:v>
                </c:pt>
                <c:pt idx="124381">
                  <c:v>288.16033767776401</c:v>
                </c:pt>
                <c:pt idx="124382">
                  <c:v>288.16265443303701</c:v>
                </c:pt>
                <c:pt idx="124383">
                  <c:v>288.16497118831097</c:v>
                </c:pt>
                <c:pt idx="124384">
                  <c:v>288.16728794358397</c:v>
                </c:pt>
                <c:pt idx="124385">
                  <c:v>288.169604698858</c:v>
                </c:pt>
                <c:pt idx="124386">
                  <c:v>288.171921454131</c:v>
                </c:pt>
                <c:pt idx="124387">
                  <c:v>288.17423820940502</c:v>
                </c:pt>
                <c:pt idx="124388">
                  <c:v>288.17655496467899</c:v>
                </c:pt>
                <c:pt idx="124389">
                  <c:v>288.17887171995199</c:v>
                </c:pt>
                <c:pt idx="124390">
                  <c:v>288.18118847522601</c:v>
                </c:pt>
                <c:pt idx="124391">
                  <c:v>288.18350523049901</c:v>
                </c:pt>
                <c:pt idx="124392">
                  <c:v>288.18582198577298</c:v>
                </c:pt>
                <c:pt idx="124393">
                  <c:v>288.18813874104598</c:v>
                </c:pt>
                <c:pt idx="124394">
                  <c:v>288.19045549632</c:v>
                </c:pt>
                <c:pt idx="124395">
                  <c:v>288.192772251593</c:v>
                </c:pt>
                <c:pt idx="124396">
                  <c:v>288.19508900686702</c:v>
                </c:pt>
                <c:pt idx="124397">
                  <c:v>288.19740576214002</c:v>
                </c:pt>
                <c:pt idx="124398">
                  <c:v>288.19972251741399</c:v>
                </c:pt>
                <c:pt idx="124399">
                  <c:v>288.20203927268699</c:v>
                </c:pt>
                <c:pt idx="124400">
                  <c:v>288.20435602796101</c:v>
                </c:pt>
                <c:pt idx="124401">
                  <c:v>288.20667278323401</c:v>
                </c:pt>
                <c:pt idx="124402">
                  <c:v>288.20898953850798</c:v>
                </c:pt>
                <c:pt idx="124403">
                  <c:v>288.21130629378098</c:v>
                </c:pt>
                <c:pt idx="124404">
                  <c:v>288.213623049055</c:v>
                </c:pt>
                <c:pt idx="124405">
                  <c:v>288.215939804328</c:v>
                </c:pt>
                <c:pt idx="124406">
                  <c:v>288.21825655960203</c:v>
                </c:pt>
                <c:pt idx="124407">
                  <c:v>288.22057331487503</c:v>
                </c:pt>
                <c:pt idx="124408">
                  <c:v>288.22289007014899</c:v>
                </c:pt>
                <c:pt idx="124409">
                  <c:v>288.22520682542199</c:v>
                </c:pt>
                <c:pt idx="124410">
                  <c:v>288.22752358069602</c:v>
                </c:pt>
                <c:pt idx="124411">
                  <c:v>288.22984033596902</c:v>
                </c:pt>
                <c:pt idx="124412">
                  <c:v>288.23215709124298</c:v>
                </c:pt>
                <c:pt idx="124413">
                  <c:v>288.23447384651598</c:v>
                </c:pt>
                <c:pt idx="124414">
                  <c:v>288.23679060179001</c:v>
                </c:pt>
                <c:pt idx="124415">
                  <c:v>288.23910735706301</c:v>
                </c:pt>
                <c:pt idx="124416">
                  <c:v>288.24142411233697</c:v>
                </c:pt>
                <c:pt idx="124417">
                  <c:v>288.24374086760997</c:v>
                </c:pt>
                <c:pt idx="124418">
                  <c:v>288.246057622884</c:v>
                </c:pt>
                <c:pt idx="124419">
                  <c:v>288.248374378157</c:v>
                </c:pt>
                <c:pt idx="124420">
                  <c:v>288.25069113343102</c:v>
                </c:pt>
                <c:pt idx="124421">
                  <c:v>288.25300788870402</c:v>
                </c:pt>
                <c:pt idx="124422">
                  <c:v>288.25532464397799</c:v>
                </c:pt>
                <c:pt idx="124423">
                  <c:v>288.25764139925099</c:v>
                </c:pt>
                <c:pt idx="124424">
                  <c:v>288.25995815452501</c:v>
                </c:pt>
                <c:pt idx="124425">
                  <c:v>288.26227490979801</c:v>
                </c:pt>
                <c:pt idx="124426">
                  <c:v>288.26459166507198</c:v>
                </c:pt>
                <c:pt idx="124427">
                  <c:v>288.26690842034498</c:v>
                </c:pt>
                <c:pt idx="124428">
                  <c:v>288.269225175619</c:v>
                </c:pt>
                <c:pt idx="124429">
                  <c:v>288.271541930892</c:v>
                </c:pt>
                <c:pt idx="124430">
                  <c:v>288.27385868616602</c:v>
                </c:pt>
                <c:pt idx="124431">
                  <c:v>288.27617544143999</c:v>
                </c:pt>
                <c:pt idx="124432">
                  <c:v>288.27849219671299</c:v>
                </c:pt>
                <c:pt idx="124433">
                  <c:v>288.28080895198701</c:v>
                </c:pt>
                <c:pt idx="124434">
                  <c:v>288.28312570726001</c:v>
                </c:pt>
                <c:pt idx="124435">
                  <c:v>288.28544246253398</c:v>
                </c:pt>
                <c:pt idx="124436">
                  <c:v>288.28775921780698</c:v>
                </c:pt>
                <c:pt idx="124437">
                  <c:v>288.290075973081</c:v>
                </c:pt>
                <c:pt idx="124438">
                  <c:v>288.292392728354</c:v>
                </c:pt>
                <c:pt idx="124439">
                  <c:v>288.29470948362803</c:v>
                </c:pt>
                <c:pt idx="124440">
                  <c:v>288.29702623890103</c:v>
                </c:pt>
                <c:pt idx="124441">
                  <c:v>288.29934299417499</c:v>
                </c:pt>
                <c:pt idx="124442">
                  <c:v>288.30165974944799</c:v>
                </c:pt>
                <c:pt idx="124443">
                  <c:v>288.30397650472202</c:v>
                </c:pt>
                <c:pt idx="124444">
                  <c:v>288.30629325999502</c:v>
                </c:pt>
                <c:pt idx="124445">
                  <c:v>288.30861001526898</c:v>
                </c:pt>
                <c:pt idx="124446">
                  <c:v>288.31092677054198</c:v>
                </c:pt>
                <c:pt idx="124447">
                  <c:v>288.31324352581601</c:v>
                </c:pt>
                <c:pt idx="124448">
                  <c:v>288.31556028108901</c:v>
                </c:pt>
                <c:pt idx="124449">
                  <c:v>288.31787703636297</c:v>
                </c:pt>
                <c:pt idx="124450">
                  <c:v>288.32019379163597</c:v>
                </c:pt>
                <c:pt idx="124451">
                  <c:v>288.32251054691</c:v>
                </c:pt>
                <c:pt idx="124452">
                  <c:v>288.324827302183</c:v>
                </c:pt>
                <c:pt idx="124453">
                  <c:v>288.32714405745702</c:v>
                </c:pt>
                <c:pt idx="124454">
                  <c:v>288.32946081273002</c:v>
                </c:pt>
                <c:pt idx="124455">
                  <c:v>288.33177756800399</c:v>
                </c:pt>
                <c:pt idx="124456">
                  <c:v>288.33409432327699</c:v>
                </c:pt>
                <c:pt idx="124457">
                  <c:v>288.33641107855101</c:v>
                </c:pt>
                <c:pt idx="124458">
                  <c:v>288.33872783382401</c:v>
                </c:pt>
                <c:pt idx="124459">
                  <c:v>288.34104458909798</c:v>
                </c:pt>
                <c:pt idx="124460">
                  <c:v>288.34336134437098</c:v>
                </c:pt>
                <c:pt idx="124461">
                  <c:v>288.345678099645</c:v>
                </c:pt>
                <c:pt idx="124462">
                  <c:v>288.347994854918</c:v>
                </c:pt>
                <c:pt idx="124463">
                  <c:v>288.35031161019202</c:v>
                </c:pt>
                <c:pt idx="124464">
                  <c:v>288.35262836546502</c:v>
                </c:pt>
                <c:pt idx="124465">
                  <c:v>288.35494512073899</c:v>
                </c:pt>
                <c:pt idx="124466">
                  <c:v>288.35726187601199</c:v>
                </c:pt>
                <c:pt idx="124467">
                  <c:v>288.35957863128601</c:v>
                </c:pt>
                <c:pt idx="124468">
                  <c:v>288.36189538655901</c:v>
                </c:pt>
                <c:pt idx="124469">
                  <c:v>288.36421214183298</c:v>
                </c:pt>
                <c:pt idx="124470">
                  <c:v>288.36652889710598</c:v>
                </c:pt>
                <c:pt idx="124471">
                  <c:v>288.36884565238</c:v>
                </c:pt>
                <c:pt idx="124472">
                  <c:v>288.371162407653</c:v>
                </c:pt>
                <c:pt idx="124473">
                  <c:v>288.37347916292703</c:v>
                </c:pt>
                <c:pt idx="124474">
                  <c:v>288.37579591820099</c:v>
                </c:pt>
                <c:pt idx="124475">
                  <c:v>288.37811267347399</c:v>
                </c:pt>
                <c:pt idx="124476">
                  <c:v>288.38042942874802</c:v>
                </c:pt>
                <c:pt idx="124477">
                  <c:v>288.38274618402102</c:v>
                </c:pt>
                <c:pt idx="124478">
                  <c:v>288.38506293929498</c:v>
                </c:pt>
                <c:pt idx="124479">
                  <c:v>288.38737969456798</c:v>
                </c:pt>
                <c:pt idx="124480">
                  <c:v>288.38969644984201</c:v>
                </c:pt>
                <c:pt idx="124481">
                  <c:v>288.39201320511501</c:v>
                </c:pt>
                <c:pt idx="124482">
                  <c:v>288.39432996038897</c:v>
                </c:pt>
                <c:pt idx="124483">
                  <c:v>288.39664671566197</c:v>
                </c:pt>
                <c:pt idx="124484">
                  <c:v>288.398963470936</c:v>
                </c:pt>
                <c:pt idx="124485">
                  <c:v>288.401280226209</c:v>
                </c:pt>
                <c:pt idx="124486">
                  <c:v>288.40359698148302</c:v>
                </c:pt>
                <c:pt idx="124487">
                  <c:v>288.40591373675602</c:v>
                </c:pt>
                <c:pt idx="124488">
                  <c:v>288.40823049202999</c:v>
                </c:pt>
                <c:pt idx="124489">
                  <c:v>288.41054724730299</c:v>
                </c:pt>
                <c:pt idx="124490">
                  <c:v>288.41286400257701</c:v>
                </c:pt>
                <c:pt idx="124491">
                  <c:v>288.41518075785001</c:v>
                </c:pt>
                <c:pt idx="124492">
                  <c:v>288.41749751312398</c:v>
                </c:pt>
                <c:pt idx="124493">
                  <c:v>288.41981426839698</c:v>
                </c:pt>
                <c:pt idx="124494">
                  <c:v>288.422131023671</c:v>
                </c:pt>
                <c:pt idx="124495">
                  <c:v>288.424447778944</c:v>
                </c:pt>
                <c:pt idx="124496">
                  <c:v>288.42676453421802</c:v>
                </c:pt>
                <c:pt idx="124497">
                  <c:v>288.42908128949102</c:v>
                </c:pt>
                <c:pt idx="124498">
                  <c:v>288.43139804476499</c:v>
                </c:pt>
                <c:pt idx="124499">
                  <c:v>288.43371480003799</c:v>
                </c:pt>
                <c:pt idx="124500">
                  <c:v>288.43603155531201</c:v>
                </c:pt>
                <c:pt idx="124501">
                  <c:v>288.43834831058501</c:v>
                </c:pt>
                <c:pt idx="124502">
                  <c:v>288.44066506585898</c:v>
                </c:pt>
                <c:pt idx="124503">
                  <c:v>288.44298182113198</c:v>
                </c:pt>
                <c:pt idx="124504">
                  <c:v>288.445298576406</c:v>
                </c:pt>
                <c:pt idx="124505">
                  <c:v>288.447615331679</c:v>
                </c:pt>
                <c:pt idx="124506">
                  <c:v>288.44993208695303</c:v>
                </c:pt>
                <c:pt idx="124507">
                  <c:v>288.45224884222603</c:v>
                </c:pt>
                <c:pt idx="124508">
                  <c:v>288.45456559749999</c:v>
                </c:pt>
                <c:pt idx="124509">
                  <c:v>288.45688235277299</c:v>
                </c:pt>
                <c:pt idx="124510">
                  <c:v>288.45919910804702</c:v>
                </c:pt>
                <c:pt idx="124511">
                  <c:v>288.46151586332002</c:v>
                </c:pt>
                <c:pt idx="124512">
                  <c:v>288.46383261859398</c:v>
                </c:pt>
                <c:pt idx="124513">
                  <c:v>288.46614937386698</c:v>
                </c:pt>
                <c:pt idx="124514">
                  <c:v>288.46846612914101</c:v>
                </c:pt>
                <c:pt idx="124515">
                  <c:v>288.47078288441401</c:v>
                </c:pt>
                <c:pt idx="124516">
                  <c:v>288.47309963968797</c:v>
                </c:pt>
                <c:pt idx="124517">
                  <c:v>288.475416394962</c:v>
                </c:pt>
                <c:pt idx="124518">
                  <c:v>288.477733150235</c:v>
                </c:pt>
                <c:pt idx="124519">
                  <c:v>288.48004990550902</c:v>
                </c:pt>
                <c:pt idx="124520">
                  <c:v>288.48236666078202</c:v>
                </c:pt>
                <c:pt idx="124521">
                  <c:v>288.48468341605599</c:v>
                </c:pt>
                <c:pt idx="124522">
                  <c:v>288.48700017132899</c:v>
                </c:pt>
                <c:pt idx="124523">
                  <c:v>288.48931692660301</c:v>
                </c:pt>
                <c:pt idx="124524">
                  <c:v>288.49163368187601</c:v>
                </c:pt>
                <c:pt idx="124525">
                  <c:v>288.49395043714998</c:v>
                </c:pt>
                <c:pt idx="124526">
                  <c:v>288.49626719242298</c:v>
                </c:pt>
                <c:pt idx="124527">
                  <c:v>288.498583947697</c:v>
                </c:pt>
                <c:pt idx="124528">
                  <c:v>288.50090070297</c:v>
                </c:pt>
                <c:pt idx="124529">
                  <c:v>288.50321745824402</c:v>
                </c:pt>
                <c:pt idx="124530">
                  <c:v>288.50553421351702</c:v>
                </c:pt>
                <c:pt idx="124531">
                  <c:v>288.50785096879099</c:v>
                </c:pt>
                <c:pt idx="124532">
                  <c:v>288.51016772406399</c:v>
                </c:pt>
                <c:pt idx="124533">
                  <c:v>288.51248447933801</c:v>
                </c:pt>
                <c:pt idx="124534">
                  <c:v>288.51480123461101</c:v>
                </c:pt>
                <c:pt idx="124535">
                  <c:v>288.51711798988498</c:v>
                </c:pt>
                <c:pt idx="124536">
                  <c:v>288.51943474515798</c:v>
                </c:pt>
                <c:pt idx="124537">
                  <c:v>288.521751500432</c:v>
                </c:pt>
                <c:pt idx="124538">
                  <c:v>288.524068255705</c:v>
                </c:pt>
                <c:pt idx="124539">
                  <c:v>288.52638501097903</c:v>
                </c:pt>
                <c:pt idx="124540">
                  <c:v>288.52870176625203</c:v>
                </c:pt>
                <c:pt idx="124541">
                  <c:v>288.53101852152599</c:v>
                </c:pt>
                <c:pt idx="124542">
                  <c:v>288.53333527679899</c:v>
                </c:pt>
                <c:pt idx="124543">
                  <c:v>288.53565203207302</c:v>
                </c:pt>
                <c:pt idx="124544">
                  <c:v>288.53796878734602</c:v>
                </c:pt>
                <c:pt idx="124545">
                  <c:v>288.54028554261998</c:v>
                </c:pt>
                <c:pt idx="124546">
                  <c:v>288.54260229789298</c:v>
                </c:pt>
                <c:pt idx="124547">
                  <c:v>288.54491905316701</c:v>
                </c:pt>
                <c:pt idx="124548">
                  <c:v>288.54723580844001</c:v>
                </c:pt>
                <c:pt idx="124549">
                  <c:v>288.54955256371397</c:v>
                </c:pt>
                <c:pt idx="124550">
                  <c:v>288.55186931898697</c:v>
                </c:pt>
                <c:pt idx="124551">
                  <c:v>288.554186074261</c:v>
                </c:pt>
                <c:pt idx="124552">
                  <c:v>288.556502829534</c:v>
                </c:pt>
                <c:pt idx="124553">
                  <c:v>288.55881958480802</c:v>
                </c:pt>
                <c:pt idx="124554">
                  <c:v>288.56113634008102</c:v>
                </c:pt>
                <c:pt idx="124555">
                  <c:v>288.56345309535499</c:v>
                </c:pt>
                <c:pt idx="124556">
                  <c:v>288.56576985062799</c:v>
                </c:pt>
                <c:pt idx="124557">
                  <c:v>288.56808660590201</c:v>
                </c:pt>
                <c:pt idx="124558">
                  <c:v>288.57040336117501</c:v>
                </c:pt>
                <c:pt idx="124559">
                  <c:v>288.57272011644898</c:v>
                </c:pt>
                <c:pt idx="124560">
                  <c:v>288.575036871723</c:v>
                </c:pt>
                <c:pt idx="124561">
                  <c:v>288.577353626996</c:v>
                </c:pt>
                <c:pt idx="124562">
                  <c:v>288.57967038227002</c:v>
                </c:pt>
                <c:pt idx="124563">
                  <c:v>288.58198713754302</c:v>
                </c:pt>
                <c:pt idx="124564">
                  <c:v>288.58430389281699</c:v>
                </c:pt>
                <c:pt idx="124565">
                  <c:v>288.58662064808999</c:v>
                </c:pt>
                <c:pt idx="124566">
                  <c:v>288.58893740336401</c:v>
                </c:pt>
                <c:pt idx="124567">
                  <c:v>288.59125415863701</c:v>
                </c:pt>
                <c:pt idx="124568">
                  <c:v>288.59357091391098</c:v>
                </c:pt>
                <c:pt idx="124569">
                  <c:v>288.59588766918398</c:v>
                </c:pt>
                <c:pt idx="124570">
                  <c:v>288.598204424458</c:v>
                </c:pt>
                <c:pt idx="124571">
                  <c:v>288.600521179731</c:v>
                </c:pt>
                <c:pt idx="124572">
                  <c:v>288.60283793500503</c:v>
                </c:pt>
                <c:pt idx="124573">
                  <c:v>288.60515469027803</c:v>
                </c:pt>
                <c:pt idx="124574">
                  <c:v>288.60747144555199</c:v>
                </c:pt>
                <c:pt idx="124575">
                  <c:v>288.60978820082499</c:v>
                </c:pt>
                <c:pt idx="124576">
                  <c:v>288.61210495609902</c:v>
                </c:pt>
                <c:pt idx="124577">
                  <c:v>288.61442171137202</c:v>
                </c:pt>
                <c:pt idx="124578">
                  <c:v>288.61673846664598</c:v>
                </c:pt>
                <c:pt idx="124579">
                  <c:v>288.61905522191898</c:v>
                </c:pt>
                <c:pt idx="124580">
                  <c:v>288.62137197719301</c:v>
                </c:pt>
                <c:pt idx="124581">
                  <c:v>288.62368873246601</c:v>
                </c:pt>
                <c:pt idx="124582">
                  <c:v>288.62600548773997</c:v>
                </c:pt>
                <c:pt idx="124583">
                  <c:v>288.62832224301297</c:v>
                </c:pt>
                <c:pt idx="124584">
                  <c:v>288.630638998287</c:v>
                </c:pt>
                <c:pt idx="124585">
                  <c:v>288.63295575356</c:v>
                </c:pt>
                <c:pt idx="124586">
                  <c:v>288.63527250883402</c:v>
                </c:pt>
                <c:pt idx="124587">
                  <c:v>288.63758926410702</c:v>
                </c:pt>
                <c:pt idx="124588">
                  <c:v>288.63990601938099</c:v>
                </c:pt>
                <c:pt idx="124589">
                  <c:v>288.64222277465399</c:v>
                </c:pt>
                <c:pt idx="124590">
                  <c:v>288.64453952992801</c:v>
                </c:pt>
                <c:pt idx="124591">
                  <c:v>288.64685628520101</c:v>
                </c:pt>
                <c:pt idx="124592">
                  <c:v>288.64917304047498</c:v>
                </c:pt>
                <c:pt idx="124593">
                  <c:v>288.65148979574798</c:v>
                </c:pt>
                <c:pt idx="124594">
                  <c:v>288.653806551022</c:v>
                </c:pt>
                <c:pt idx="124595">
                  <c:v>288.656123306295</c:v>
                </c:pt>
                <c:pt idx="124596">
                  <c:v>288.65844006156902</c:v>
                </c:pt>
                <c:pt idx="124597">
                  <c:v>288.66075681684202</c:v>
                </c:pt>
                <c:pt idx="124598">
                  <c:v>288.66307357211599</c:v>
                </c:pt>
                <c:pt idx="124599">
                  <c:v>288.66539032738899</c:v>
                </c:pt>
                <c:pt idx="124600">
                  <c:v>288.66770708266301</c:v>
                </c:pt>
                <c:pt idx="124601">
                  <c:v>288.67002383793601</c:v>
                </c:pt>
                <c:pt idx="124602">
                  <c:v>288.67234059320998</c:v>
                </c:pt>
                <c:pt idx="124603">
                  <c:v>288.674657348484</c:v>
                </c:pt>
                <c:pt idx="124604">
                  <c:v>288.676974103757</c:v>
                </c:pt>
                <c:pt idx="124605">
                  <c:v>288.67929085903103</c:v>
                </c:pt>
                <c:pt idx="124606">
                  <c:v>288.68160761430403</c:v>
                </c:pt>
                <c:pt idx="124607">
                  <c:v>288.68392436957799</c:v>
                </c:pt>
                <c:pt idx="124608">
                  <c:v>288.68624112485099</c:v>
                </c:pt>
                <c:pt idx="124609">
                  <c:v>288.68855788012502</c:v>
                </c:pt>
                <c:pt idx="124610">
                  <c:v>288.69087463539802</c:v>
                </c:pt>
                <c:pt idx="124611">
                  <c:v>288.69319139067198</c:v>
                </c:pt>
                <c:pt idx="124612">
                  <c:v>288.69550814594498</c:v>
                </c:pt>
                <c:pt idx="124613">
                  <c:v>288.69782490121901</c:v>
                </c:pt>
                <c:pt idx="124614">
                  <c:v>288.70014165649201</c:v>
                </c:pt>
                <c:pt idx="124615">
                  <c:v>288.70245841176597</c:v>
                </c:pt>
                <c:pt idx="124616">
                  <c:v>288.70477516703897</c:v>
                </c:pt>
                <c:pt idx="124617">
                  <c:v>288.707091922313</c:v>
                </c:pt>
                <c:pt idx="124618">
                  <c:v>288.709408677586</c:v>
                </c:pt>
                <c:pt idx="124619">
                  <c:v>288.71172543286002</c:v>
                </c:pt>
                <c:pt idx="124620">
                  <c:v>288.71404218813302</c:v>
                </c:pt>
                <c:pt idx="124621">
                  <c:v>288.71635894340699</c:v>
                </c:pt>
                <c:pt idx="124622">
                  <c:v>288.71867569867999</c:v>
                </c:pt>
                <c:pt idx="124623">
                  <c:v>288.72099245395401</c:v>
                </c:pt>
                <c:pt idx="124624">
                  <c:v>288.72330920922701</c:v>
                </c:pt>
                <c:pt idx="124625">
                  <c:v>288.72562596450098</c:v>
                </c:pt>
                <c:pt idx="124626">
                  <c:v>288.72794271977398</c:v>
                </c:pt>
                <c:pt idx="124627">
                  <c:v>288.730259475048</c:v>
                </c:pt>
                <c:pt idx="124628">
                  <c:v>288.732576230321</c:v>
                </c:pt>
                <c:pt idx="124629">
                  <c:v>288.73489298559502</c:v>
                </c:pt>
                <c:pt idx="124630">
                  <c:v>288.73720974086802</c:v>
                </c:pt>
                <c:pt idx="124631">
                  <c:v>288.73952649614199</c:v>
                </c:pt>
                <c:pt idx="124632">
                  <c:v>288.74184325141499</c:v>
                </c:pt>
                <c:pt idx="124633">
                  <c:v>288.74416000668901</c:v>
                </c:pt>
                <c:pt idx="124634">
                  <c:v>288.74647676196201</c:v>
                </c:pt>
                <c:pt idx="124635">
                  <c:v>288.74879351723598</c:v>
                </c:pt>
                <c:pt idx="124636">
                  <c:v>288.75111027250898</c:v>
                </c:pt>
                <c:pt idx="124637">
                  <c:v>288.753427027783</c:v>
                </c:pt>
                <c:pt idx="124638">
                  <c:v>288.755743783056</c:v>
                </c:pt>
                <c:pt idx="124639">
                  <c:v>288.75806053833003</c:v>
                </c:pt>
                <c:pt idx="124640">
                  <c:v>288.76037729360303</c:v>
                </c:pt>
                <c:pt idx="124641">
                  <c:v>288.76269404887699</c:v>
                </c:pt>
                <c:pt idx="124642">
                  <c:v>288.76501080414999</c:v>
                </c:pt>
                <c:pt idx="124643">
                  <c:v>288.76732755942402</c:v>
                </c:pt>
                <c:pt idx="124644">
                  <c:v>288.76964431469798</c:v>
                </c:pt>
                <c:pt idx="124645">
                  <c:v>288.77196106997098</c:v>
                </c:pt>
                <c:pt idx="124646">
                  <c:v>288.77427782524501</c:v>
                </c:pt>
                <c:pt idx="124647">
                  <c:v>288.77659458051801</c:v>
                </c:pt>
                <c:pt idx="124648">
                  <c:v>288.77891133579197</c:v>
                </c:pt>
                <c:pt idx="124649">
                  <c:v>288.78122809106497</c:v>
                </c:pt>
                <c:pt idx="124650">
                  <c:v>288.783544846339</c:v>
                </c:pt>
                <c:pt idx="124651">
                  <c:v>288.785861601612</c:v>
                </c:pt>
                <c:pt idx="124652">
                  <c:v>288.78817835688602</c:v>
                </c:pt>
                <c:pt idx="124653">
                  <c:v>288.79049511215902</c:v>
                </c:pt>
                <c:pt idx="124654">
                  <c:v>288.79281186743299</c:v>
                </c:pt>
                <c:pt idx="124655">
                  <c:v>288.79512862270599</c:v>
                </c:pt>
                <c:pt idx="124656">
                  <c:v>288.79744537798001</c:v>
                </c:pt>
                <c:pt idx="124657">
                  <c:v>288.79976213325301</c:v>
                </c:pt>
                <c:pt idx="124658">
                  <c:v>288.80207888852698</c:v>
                </c:pt>
                <c:pt idx="124659">
                  <c:v>288.80439564379998</c:v>
                </c:pt>
                <c:pt idx="124660">
                  <c:v>288.806712399074</c:v>
                </c:pt>
                <c:pt idx="124661">
                  <c:v>288.809029154347</c:v>
                </c:pt>
                <c:pt idx="124662">
                  <c:v>288.81134590962102</c:v>
                </c:pt>
                <c:pt idx="124663">
                  <c:v>288.81366266489403</c:v>
                </c:pt>
                <c:pt idx="124664">
                  <c:v>288.81597942016799</c:v>
                </c:pt>
                <c:pt idx="124665">
                  <c:v>288.81829617544099</c:v>
                </c:pt>
                <c:pt idx="124666">
                  <c:v>288.82061293071501</c:v>
                </c:pt>
                <c:pt idx="124667">
                  <c:v>288.82292968598802</c:v>
                </c:pt>
                <c:pt idx="124668">
                  <c:v>288.82524644126198</c:v>
                </c:pt>
                <c:pt idx="124669">
                  <c:v>288.82756319653498</c:v>
                </c:pt>
                <c:pt idx="124670">
                  <c:v>288.829879951809</c:v>
                </c:pt>
                <c:pt idx="124671">
                  <c:v>288.83219670708201</c:v>
                </c:pt>
                <c:pt idx="124672">
                  <c:v>288.83451346235597</c:v>
                </c:pt>
                <c:pt idx="124673">
                  <c:v>288.83683021762897</c:v>
                </c:pt>
                <c:pt idx="124674">
                  <c:v>288.839146972903</c:v>
                </c:pt>
                <c:pt idx="124675">
                  <c:v>288.841463728176</c:v>
                </c:pt>
                <c:pt idx="124676">
                  <c:v>288.84378048345002</c:v>
                </c:pt>
                <c:pt idx="124677">
                  <c:v>288.84609723872302</c:v>
                </c:pt>
                <c:pt idx="124678">
                  <c:v>288.84841399399699</c:v>
                </c:pt>
                <c:pt idx="124679">
                  <c:v>288.85073074926999</c:v>
                </c:pt>
                <c:pt idx="124680">
                  <c:v>288.85304750454401</c:v>
                </c:pt>
                <c:pt idx="124681">
                  <c:v>288.85536425981701</c:v>
                </c:pt>
                <c:pt idx="124682">
                  <c:v>288.85768101509098</c:v>
                </c:pt>
                <c:pt idx="124683">
                  <c:v>288.85999777036398</c:v>
                </c:pt>
                <c:pt idx="124684">
                  <c:v>288.862314525638</c:v>
                </c:pt>
                <c:pt idx="124685">
                  <c:v>288.864631280911</c:v>
                </c:pt>
                <c:pt idx="124686">
                  <c:v>288.86694803618502</c:v>
                </c:pt>
                <c:pt idx="124687">
                  <c:v>288.86926479145899</c:v>
                </c:pt>
                <c:pt idx="124688">
                  <c:v>288.87158154673199</c:v>
                </c:pt>
                <c:pt idx="124689">
                  <c:v>288.87389830200601</c:v>
                </c:pt>
                <c:pt idx="124690">
                  <c:v>288.87621505727901</c:v>
                </c:pt>
                <c:pt idx="124691">
                  <c:v>288.87853181255298</c:v>
                </c:pt>
                <c:pt idx="124692">
                  <c:v>288.88084856782598</c:v>
                </c:pt>
                <c:pt idx="124693">
                  <c:v>288.8831653231</c:v>
                </c:pt>
                <c:pt idx="124694">
                  <c:v>288.885482078373</c:v>
                </c:pt>
                <c:pt idx="124695">
                  <c:v>288.88779883364703</c:v>
                </c:pt>
                <c:pt idx="124696">
                  <c:v>288.89011558892003</c:v>
                </c:pt>
                <c:pt idx="124697">
                  <c:v>288.89243234419399</c:v>
                </c:pt>
                <c:pt idx="124698">
                  <c:v>288.89474909946699</c:v>
                </c:pt>
                <c:pt idx="124699">
                  <c:v>288.89706585474102</c:v>
                </c:pt>
                <c:pt idx="124700">
                  <c:v>288.89938261001402</c:v>
                </c:pt>
                <c:pt idx="124701">
                  <c:v>288.90169936528798</c:v>
                </c:pt>
                <c:pt idx="124702">
                  <c:v>288.90401612056098</c:v>
                </c:pt>
                <c:pt idx="124703">
                  <c:v>288.90633287583501</c:v>
                </c:pt>
                <c:pt idx="124704">
                  <c:v>288.90864963110801</c:v>
                </c:pt>
                <c:pt idx="124705">
                  <c:v>288.91096638638197</c:v>
                </c:pt>
                <c:pt idx="124706">
                  <c:v>288.91328314165497</c:v>
                </c:pt>
                <c:pt idx="124707">
                  <c:v>288.915599896929</c:v>
                </c:pt>
                <c:pt idx="124708">
                  <c:v>288.917916652202</c:v>
                </c:pt>
                <c:pt idx="124709">
                  <c:v>288.92023340747602</c:v>
                </c:pt>
                <c:pt idx="124710">
                  <c:v>288.92255016274902</c:v>
                </c:pt>
                <c:pt idx="124711">
                  <c:v>288.92486691802299</c:v>
                </c:pt>
                <c:pt idx="124712">
                  <c:v>288.92718367329599</c:v>
                </c:pt>
                <c:pt idx="124713">
                  <c:v>288.92950042857001</c:v>
                </c:pt>
                <c:pt idx="124714">
                  <c:v>288.93181718384301</c:v>
                </c:pt>
                <c:pt idx="124715">
                  <c:v>288.93413393911698</c:v>
                </c:pt>
                <c:pt idx="124716">
                  <c:v>288.93645069438998</c:v>
                </c:pt>
                <c:pt idx="124717">
                  <c:v>288.938767449664</c:v>
                </c:pt>
                <c:pt idx="124718">
                  <c:v>288.941084204937</c:v>
                </c:pt>
                <c:pt idx="124719">
                  <c:v>288.94340096021102</c:v>
                </c:pt>
                <c:pt idx="124720">
                  <c:v>288.94571771548402</c:v>
                </c:pt>
                <c:pt idx="124721">
                  <c:v>288.94803447075799</c:v>
                </c:pt>
                <c:pt idx="124722">
                  <c:v>288.95035122603099</c:v>
                </c:pt>
                <c:pt idx="124723">
                  <c:v>288.95266798130501</c:v>
                </c:pt>
                <c:pt idx="124724">
                  <c:v>288.95498473657801</c:v>
                </c:pt>
                <c:pt idx="124725">
                  <c:v>288.95730149185198</c:v>
                </c:pt>
                <c:pt idx="124726">
                  <c:v>288.95961824712498</c:v>
                </c:pt>
                <c:pt idx="124727">
                  <c:v>288.961935002399</c:v>
                </c:pt>
                <c:pt idx="124728">
                  <c:v>288.964251757672</c:v>
                </c:pt>
                <c:pt idx="124729">
                  <c:v>288.96656851294603</c:v>
                </c:pt>
                <c:pt idx="124730">
                  <c:v>288.96888526821999</c:v>
                </c:pt>
                <c:pt idx="124731">
                  <c:v>288.97120202349299</c:v>
                </c:pt>
                <c:pt idx="124732">
                  <c:v>288.97351877876702</c:v>
                </c:pt>
                <c:pt idx="124733">
                  <c:v>288.97583553404002</c:v>
                </c:pt>
                <c:pt idx="124734">
                  <c:v>288.97815228931398</c:v>
                </c:pt>
                <c:pt idx="124735">
                  <c:v>288.98046904458698</c:v>
                </c:pt>
                <c:pt idx="124736">
                  <c:v>288.98278579986101</c:v>
                </c:pt>
                <c:pt idx="124737">
                  <c:v>288.98510255513401</c:v>
                </c:pt>
                <c:pt idx="124738">
                  <c:v>288.98741931040797</c:v>
                </c:pt>
                <c:pt idx="124739">
                  <c:v>288.98973606568097</c:v>
                </c:pt>
                <c:pt idx="124740">
                  <c:v>288.992052820955</c:v>
                </c:pt>
                <c:pt idx="124741">
                  <c:v>288.994369576228</c:v>
                </c:pt>
                <c:pt idx="124742">
                  <c:v>288.99668633150202</c:v>
                </c:pt>
                <c:pt idx="124743">
                  <c:v>288.99900308677502</c:v>
                </c:pt>
                <c:pt idx="124744">
                  <c:v>289.00131984204899</c:v>
                </c:pt>
                <c:pt idx="124745">
                  <c:v>289.00363659732199</c:v>
                </c:pt>
                <c:pt idx="124746">
                  <c:v>289.00595335259601</c:v>
                </c:pt>
                <c:pt idx="124747">
                  <c:v>289.00827010786901</c:v>
                </c:pt>
                <c:pt idx="124748">
                  <c:v>289.01058686314298</c:v>
                </c:pt>
                <c:pt idx="124749">
                  <c:v>289.01290361841598</c:v>
                </c:pt>
                <c:pt idx="124750">
                  <c:v>289.01522037369</c:v>
                </c:pt>
                <c:pt idx="124751">
                  <c:v>289.017537128963</c:v>
                </c:pt>
                <c:pt idx="124752">
                  <c:v>289.01985388423702</c:v>
                </c:pt>
                <c:pt idx="124753">
                  <c:v>289.02217063951002</c:v>
                </c:pt>
                <c:pt idx="124754">
                  <c:v>289.02448739478399</c:v>
                </c:pt>
                <c:pt idx="124755">
                  <c:v>289.02680415005699</c:v>
                </c:pt>
                <c:pt idx="124756">
                  <c:v>289.02912090533101</c:v>
                </c:pt>
                <c:pt idx="124757">
                  <c:v>289.03143766060401</c:v>
                </c:pt>
                <c:pt idx="124758">
                  <c:v>289.03375441587798</c:v>
                </c:pt>
                <c:pt idx="124759">
                  <c:v>289.03607117115098</c:v>
                </c:pt>
                <c:pt idx="124760">
                  <c:v>289.038387926425</c:v>
                </c:pt>
                <c:pt idx="124761">
                  <c:v>289.040704681698</c:v>
                </c:pt>
                <c:pt idx="124762">
                  <c:v>289.04302143697203</c:v>
                </c:pt>
                <c:pt idx="124763">
                  <c:v>289.04533819224503</c:v>
                </c:pt>
                <c:pt idx="124764">
                  <c:v>289.04765494751899</c:v>
                </c:pt>
                <c:pt idx="124765">
                  <c:v>289.04997170279199</c:v>
                </c:pt>
                <c:pt idx="124766">
                  <c:v>289.05228845806602</c:v>
                </c:pt>
                <c:pt idx="124767">
                  <c:v>289.05460521333902</c:v>
                </c:pt>
                <c:pt idx="124768">
                  <c:v>289.05692196861298</c:v>
                </c:pt>
                <c:pt idx="124769">
                  <c:v>289.05923872388598</c:v>
                </c:pt>
                <c:pt idx="124770">
                  <c:v>289.06155547916001</c:v>
                </c:pt>
                <c:pt idx="124771">
                  <c:v>289.06387223443301</c:v>
                </c:pt>
                <c:pt idx="124772">
                  <c:v>289.06618898970697</c:v>
                </c:pt>
                <c:pt idx="124773">
                  <c:v>289.068505744981</c:v>
                </c:pt>
                <c:pt idx="124774">
                  <c:v>289.070822500254</c:v>
                </c:pt>
                <c:pt idx="124775">
                  <c:v>289.07313925552802</c:v>
                </c:pt>
                <c:pt idx="124776">
                  <c:v>289.07545601080102</c:v>
                </c:pt>
                <c:pt idx="124777">
                  <c:v>289.07777276607499</c:v>
                </c:pt>
                <c:pt idx="124778">
                  <c:v>289.08008952134799</c:v>
                </c:pt>
                <c:pt idx="124779">
                  <c:v>289.08240627662201</c:v>
                </c:pt>
                <c:pt idx="124780">
                  <c:v>289.08472303189501</c:v>
                </c:pt>
                <c:pt idx="124781">
                  <c:v>289.08703978716898</c:v>
                </c:pt>
                <c:pt idx="124782">
                  <c:v>289.08935654244198</c:v>
                </c:pt>
                <c:pt idx="124783">
                  <c:v>289.091673297716</c:v>
                </c:pt>
                <c:pt idx="124784">
                  <c:v>289.093990052989</c:v>
                </c:pt>
                <c:pt idx="124785">
                  <c:v>289.09630680826302</c:v>
                </c:pt>
                <c:pt idx="124786">
                  <c:v>289.09862356353602</c:v>
                </c:pt>
                <c:pt idx="124787">
                  <c:v>289.10094031880999</c:v>
                </c:pt>
                <c:pt idx="124788">
                  <c:v>289.10325707408299</c:v>
                </c:pt>
                <c:pt idx="124789">
                  <c:v>289.10557382935701</c:v>
                </c:pt>
                <c:pt idx="124790">
                  <c:v>289.10789058463001</c:v>
                </c:pt>
                <c:pt idx="124791">
                  <c:v>289.11020733990398</c:v>
                </c:pt>
                <c:pt idx="124792">
                  <c:v>289.11252409517698</c:v>
                </c:pt>
                <c:pt idx="124793">
                  <c:v>289.114840850451</c:v>
                </c:pt>
                <c:pt idx="124794">
                  <c:v>289.117157605724</c:v>
                </c:pt>
                <c:pt idx="124795">
                  <c:v>289.11947436099803</c:v>
                </c:pt>
                <c:pt idx="124796">
                  <c:v>289.12179111627103</c:v>
                </c:pt>
                <c:pt idx="124797">
                  <c:v>289.12410787154499</c:v>
                </c:pt>
                <c:pt idx="124798">
                  <c:v>289.12642462681799</c:v>
                </c:pt>
                <c:pt idx="124799">
                  <c:v>289.12874138209202</c:v>
                </c:pt>
                <c:pt idx="124800">
                  <c:v>289.13105813736502</c:v>
                </c:pt>
                <c:pt idx="124801">
                  <c:v>289.13337489263898</c:v>
                </c:pt>
                <c:pt idx="124802">
                  <c:v>289.13569164791198</c:v>
                </c:pt>
                <c:pt idx="124803">
                  <c:v>289.13800840318601</c:v>
                </c:pt>
                <c:pt idx="124804">
                  <c:v>289.14032515845901</c:v>
                </c:pt>
                <c:pt idx="124805">
                  <c:v>289.14264191373297</c:v>
                </c:pt>
                <c:pt idx="124806">
                  <c:v>289.14495866900597</c:v>
                </c:pt>
                <c:pt idx="124807">
                  <c:v>289.14727542428</c:v>
                </c:pt>
                <c:pt idx="124808">
                  <c:v>289.149592179553</c:v>
                </c:pt>
                <c:pt idx="124809">
                  <c:v>289.15190893482702</c:v>
                </c:pt>
                <c:pt idx="124810">
                  <c:v>289.15422569010002</c:v>
                </c:pt>
                <c:pt idx="124811">
                  <c:v>289.15654244537399</c:v>
                </c:pt>
                <c:pt idx="124812">
                  <c:v>289.15885920064699</c:v>
                </c:pt>
                <c:pt idx="124813">
                  <c:v>289.16117595592101</c:v>
                </c:pt>
                <c:pt idx="124814">
                  <c:v>289.16349271119401</c:v>
                </c:pt>
                <c:pt idx="124815">
                  <c:v>289.16580946646798</c:v>
                </c:pt>
                <c:pt idx="124816">
                  <c:v>289.168126221742</c:v>
                </c:pt>
                <c:pt idx="124817">
                  <c:v>289.170442977015</c:v>
                </c:pt>
                <c:pt idx="124818">
                  <c:v>289.17275973228902</c:v>
                </c:pt>
                <c:pt idx="124819">
                  <c:v>289.17507648756202</c:v>
                </c:pt>
                <c:pt idx="124820">
                  <c:v>289.17739324283599</c:v>
                </c:pt>
                <c:pt idx="124821">
                  <c:v>289.17970999810899</c:v>
                </c:pt>
                <c:pt idx="124822">
                  <c:v>289.18202675338301</c:v>
                </c:pt>
                <c:pt idx="124823">
                  <c:v>289.18434350865601</c:v>
                </c:pt>
                <c:pt idx="124824">
                  <c:v>289.18666026392998</c:v>
                </c:pt>
                <c:pt idx="124825">
                  <c:v>289.18897701920298</c:v>
                </c:pt>
                <c:pt idx="124826">
                  <c:v>289.191293774477</c:v>
                </c:pt>
                <c:pt idx="124827">
                  <c:v>289.19361052975</c:v>
                </c:pt>
                <c:pt idx="124828">
                  <c:v>289.19592728502403</c:v>
                </c:pt>
                <c:pt idx="124829">
                  <c:v>289.19824404029703</c:v>
                </c:pt>
                <c:pt idx="124830">
                  <c:v>289.20056079557099</c:v>
                </c:pt>
                <c:pt idx="124831">
                  <c:v>289.20287755084399</c:v>
                </c:pt>
                <c:pt idx="124832">
                  <c:v>289.20519430611802</c:v>
                </c:pt>
                <c:pt idx="124833">
                  <c:v>289.20751106139102</c:v>
                </c:pt>
                <c:pt idx="124834">
                  <c:v>289.20982781666498</c:v>
                </c:pt>
                <c:pt idx="124835">
                  <c:v>289.21214457193798</c:v>
                </c:pt>
                <c:pt idx="124836">
                  <c:v>289.21446132721201</c:v>
                </c:pt>
                <c:pt idx="124837">
                  <c:v>289.21677808248501</c:v>
                </c:pt>
                <c:pt idx="124838">
                  <c:v>289.21909483775897</c:v>
                </c:pt>
                <c:pt idx="124839">
                  <c:v>289.22141159303197</c:v>
                </c:pt>
                <c:pt idx="124840">
                  <c:v>289.223728348306</c:v>
                </c:pt>
                <c:pt idx="124841">
                  <c:v>289.226045103579</c:v>
                </c:pt>
                <c:pt idx="124842">
                  <c:v>289.22836185885302</c:v>
                </c:pt>
                <c:pt idx="124843">
                  <c:v>289.23067861412602</c:v>
                </c:pt>
                <c:pt idx="124844">
                  <c:v>289.23299536939999</c:v>
                </c:pt>
                <c:pt idx="124845">
                  <c:v>289.23531212467299</c:v>
                </c:pt>
                <c:pt idx="124846">
                  <c:v>289.23762887994701</c:v>
                </c:pt>
                <c:pt idx="124847">
                  <c:v>289.23994563522001</c:v>
                </c:pt>
                <c:pt idx="124848">
                  <c:v>289.24226239049398</c:v>
                </c:pt>
                <c:pt idx="124849">
                  <c:v>289.24457914576698</c:v>
                </c:pt>
                <c:pt idx="124850">
                  <c:v>289.246895901041</c:v>
                </c:pt>
                <c:pt idx="124851">
                  <c:v>289.249212656314</c:v>
                </c:pt>
                <c:pt idx="124852">
                  <c:v>289.25152941158802</c:v>
                </c:pt>
                <c:pt idx="124853">
                  <c:v>289.25384616686102</c:v>
                </c:pt>
                <c:pt idx="124854">
                  <c:v>289.25616292213499</c:v>
                </c:pt>
                <c:pt idx="124855">
                  <c:v>289.25847967740799</c:v>
                </c:pt>
                <c:pt idx="124856">
                  <c:v>289.26079643268201</c:v>
                </c:pt>
                <c:pt idx="124857">
                  <c:v>289.26311318795501</c:v>
                </c:pt>
                <c:pt idx="124858">
                  <c:v>289.26542994322898</c:v>
                </c:pt>
                <c:pt idx="124859">
                  <c:v>289.267746698503</c:v>
                </c:pt>
                <c:pt idx="124860">
                  <c:v>289.270063453776</c:v>
                </c:pt>
                <c:pt idx="124861">
                  <c:v>289.27238020905003</c:v>
                </c:pt>
                <c:pt idx="124862">
                  <c:v>289.27469696432303</c:v>
                </c:pt>
                <c:pt idx="124863">
                  <c:v>289.27701371959699</c:v>
                </c:pt>
                <c:pt idx="124864">
                  <c:v>289.27933047486999</c:v>
                </c:pt>
                <c:pt idx="124865">
                  <c:v>289.28164723014402</c:v>
                </c:pt>
                <c:pt idx="124866">
                  <c:v>289.28396398541702</c:v>
                </c:pt>
                <c:pt idx="124867">
                  <c:v>289.28628074069098</c:v>
                </c:pt>
                <c:pt idx="124868">
                  <c:v>289.28859749596398</c:v>
                </c:pt>
                <c:pt idx="124869">
                  <c:v>289.29091425123801</c:v>
                </c:pt>
                <c:pt idx="124870">
                  <c:v>289.29323100651101</c:v>
                </c:pt>
                <c:pt idx="124871">
                  <c:v>289.29554776178497</c:v>
                </c:pt>
                <c:pt idx="124872">
                  <c:v>289.29786451705797</c:v>
                </c:pt>
                <c:pt idx="124873">
                  <c:v>289.300181272332</c:v>
                </c:pt>
                <c:pt idx="124874">
                  <c:v>289.302498027605</c:v>
                </c:pt>
                <c:pt idx="124875">
                  <c:v>289.30481478287902</c:v>
                </c:pt>
                <c:pt idx="124876">
                  <c:v>289.30713153815202</c:v>
                </c:pt>
                <c:pt idx="124877">
                  <c:v>289.30944829342599</c:v>
                </c:pt>
                <c:pt idx="124878">
                  <c:v>289.31176504869899</c:v>
                </c:pt>
                <c:pt idx="124879">
                  <c:v>289.31408180397301</c:v>
                </c:pt>
                <c:pt idx="124880">
                  <c:v>289.31639855924601</c:v>
                </c:pt>
                <c:pt idx="124881">
                  <c:v>289.31871531451998</c:v>
                </c:pt>
                <c:pt idx="124882">
                  <c:v>289.32103206979298</c:v>
                </c:pt>
                <c:pt idx="124883">
                  <c:v>289.323348825067</c:v>
                </c:pt>
                <c:pt idx="124884">
                  <c:v>289.32566558034</c:v>
                </c:pt>
                <c:pt idx="124885">
                  <c:v>289.32798233561402</c:v>
                </c:pt>
                <c:pt idx="124886">
                  <c:v>289.33029909088702</c:v>
                </c:pt>
                <c:pt idx="124887">
                  <c:v>289.33261584616099</c:v>
                </c:pt>
                <c:pt idx="124888">
                  <c:v>289.33493260143399</c:v>
                </c:pt>
                <c:pt idx="124889">
                  <c:v>289.33724935670801</c:v>
                </c:pt>
                <c:pt idx="124890">
                  <c:v>289.33956611198101</c:v>
                </c:pt>
                <c:pt idx="124891">
                  <c:v>289.34188286725498</c:v>
                </c:pt>
                <c:pt idx="124892">
                  <c:v>289.34419962252798</c:v>
                </c:pt>
                <c:pt idx="124893">
                  <c:v>289.346516377802</c:v>
                </c:pt>
                <c:pt idx="124894">
                  <c:v>289.348833133075</c:v>
                </c:pt>
                <c:pt idx="124895">
                  <c:v>289.35114988834903</c:v>
                </c:pt>
                <c:pt idx="124896">
                  <c:v>289.35346664362203</c:v>
                </c:pt>
                <c:pt idx="124897">
                  <c:v>289.35578339889599</c:v>
                </c:pt>
                <c:pt idx="124898">
                  <c:v>289.35810015416899</c:v>
                </c:pt>
                <c:pt idx="124899">
                  <c:v>289.36041690944302</c:v>
                </c:pt>
                <c:pt idx="124900">
                  <c:v>289.36273366471698</c:v>
                </c:pt>
                <c:pt idx="124901">
                  <c:v>289.36505041998998</c:v>
                </c:pt>
                <c:pt idx="124902">
                  <c:v>289.36736717526401</c:v>
                </c:pt>
                <c:pt idx="124903">
                  <c:v>289.36968393053701</c:v>
                </c:pt>
                <c:pt idx="124904">
                  <c:v>289.37200068581097</c:v>
                </c:pt>
                <c:pt idx="124905">
                  <c:v>289.37431744108397</c:v>
                </c:pt>
                <c:pt idx="124906">
                  <c:v>289.376634196358</c:v>
                </c:pt>
                <c:pt idx="124907">
                  <c:v>289.378950951631</c:v>
                </c:pt>
                <c:pt idx="124908">
                  <c:v>289.38126770690502</c:v>
                </c:pt>
                <c:pt idx="124909">
                  <c:v>289.38358446217802</c:v>
                </c:pt>
                <c:pt idx="124910">
                  <c:v>289.38590121745199</c:v>
                </c:pt>
                <c:pt idx="124911">
                  <c:v>289.38821797272499</c:v>
                </c:pt>
                <c:pt idx="124912">
                  <c:v>289.39053472799901</c:v>
                </c:pt>
                <c:pt idx="124913">
                  <c:v>289.39285148327201</c:v>
                </c:pt>
                <c:pt idx="124914">
                  <c:v>289.39516823854598</c:v>
                </c:pt>
                <c:pt idx="124915">
                  <c:v>289.39748499381898</c:v>
                </c:pt>
                <c:pt idx="124916">
                  <c:v>289.399801749093</c:v>
                </c:pt>
                <c:pt idx="124917">
                  <c:v>289.402118504366</c:v>
                </c:pt>
                <c:pt idx="124918">
                  <c:v>289.40443525964002</c:v>
                </c:pt>
                <c:pt idx="124919">
                  <c:v>289.40675201491302</c:v>
                </c:pt>
                <c:pt idx="124920">
                  <c:v>289.40906877018699</c:v>
                </c:pt>
                <c:pt idx="124921">
                  <c:v>289.41138552545999</c:v>
                </c:pt>
                <c:pt idx="124922">
                  <c:v>289.41370228073401</c:v>
                </c:pt>
                <c:pt idx="124923">
                  <c:v>289.41601903600701</c:v>
                </c:pt>
                <c:pt idx="124924">
                  <c:v>289.41833579128098</c:v>
                </c:pt>
                <c:pt idx="124925">
                  <c:v>289.42065254655398</c:v>
                </c:pt>
                <c:pt idx="124926">
                  <c:v>289.422969301828</c:v>
                </c:pt>
                <c:pt idx="124927">
                  <c:v>289.425286057101</c:v>
                </c:pt>
                <c:pt idx="124928">
                  <c:v>289.42760281237503</c:v>
                </c:pt>
                <c:pt idx="124929">
                  <c:v>289.42991956764803</c:v>
                </c:pt>
                <c:pt idx="124930">
                  <c:v>289.43223632292199</c:v>
                </c:pt>
                <c:pt idx="124931">
                  <c:v>289.43455307819499</c:v>
                </c:pt>
                <c:pt idx="124932">
                  <c:v>289.43686983346902</c:v>
                </c:pt>
                <c:pt idx="124933">
                  <c:v>289.43918658874202</c:v>
                </c:pt>
                <c:pt idx="124934">
                  <c:v>289.44150334401598</c:v>
                </c:pt>
                <c:pt idx="124935">
                  <c:v>289.44382009928898</c:v>
                </c:pt>
                <c:pt idx="124936">
                  <c:v>289.44613685456301</c:v>
                </c:pt>
                <c:pt idx="124937">
                  <c:v>289.44845360983601</c:v>
                </c:pt>
                <c:pt idx="124938">
                  <c:v>289.45077036510997</c:v>
                </c:pt>
                <c:pt idx="124939">
                  <c:v>289.45308712038297</c:v>
                </c:pt>
                <c:pt idx="124940">
                  <c:v>289.455403875657</c:v>
                </c:pt>
                <c:pt idx="124941">
                  <c:v>289.45772063093</c:v>
                </c:pt>
                <c:pt idx="124942">
                  <c:v>289.46003738620402</c:v>
                </c:pt>
                <c:pt idx="124943">
                  <c:v>289.46235414147799</c:v>
                </c:pt>
                <c:pt idx="124944">
                  <c:v>289.46467089675099</c:v>
                </c:pt>
                <c:pt idx="124945">
                  <c:v>289.46698765202501</c:v>
                </c:pt>
                <c:pt idx="124946">
                  <c:v>289.46930440729801</c:v>
                </c:pt>
                <c:pt idx="124947">
                  <c:v>289.47162116257198</c:v>
                </c:pt>
                <c:pt idx="124948">
                  <c:v>289.47393791784498</c:v>
                </c:pt>
                <c:pt idx="124949">
                  <c:v>289.476254673119</c:v>
                </c:pt>
                <c:pt idx="124950">
                  <c:v>289.478571428392</c:v>
                </c:pt>
                <c:pt idx="124951">
                  <c:v>289.48088818366602</c:v>
                </c:pt>
                <c:pt idx="124952">
                  <c:v>289.48320493893902</c:v>
                </c:pt>
                <c:pt idx="124953">
                  <c:v>289.48552169421299</c:v>
                </c:pt>
                <c:pt idx="124954">
                  <c:v>289.48783844948599</c:v>
                </c:pt>
                <c:pt idx="124955">
                  <c:v>289.49015520476001</c:v>
                </c:pt>
                <c:pt idx="124956">
                  <c:v>289.49247196003301</c:v>
                </c:pt>
                <c:pt idx="124957">
                  <c:v>289.49478871530698</c:v>
                </c:pt>
                <c:pt idx="124958">
                  <c:v>289.49710547057998</c:v>
                </c:pt>
                <c:pt idx="124959">
                  <c:v>289.499422225854</c:v>
                </c:pt>
                <c:pt idx="124960">
                  <c:v>289.501738981127</c:v>
                </c:pt>
                <c:pt idx="124961">
                  <c:v>289.50405573640103</c:v>
                </c:pt>
                <c:pt idx="124962">
                  <c:v>289.50637249167403</c:v>
                </c:pt>
                <c:pt idx="124963">
                  <c:v>289.50868924694799</c:v>
                </c:pt>
                <c:pt idx="124964">
                  <c:v>289.511006002221</c:v>
                </c:pt>
                <c:pt idx="124965">
                  <c:v>289.51332275749502</c:v>
                </c:pt>
                <c:pt idx="124966">
                  <c:v>289.51563951276802</c:v>
                </c:pt>
                <c:pt idx="124967">
                  <c:v>289.51795626804198</c:v>
                </c:pt>
                <c:pt idx="124968">
                  <c:v>289.52027302331499</c:v>
                </c:pt>
                <c:pt idx="124969">
                  <c:v>289.52258977858901</c:v>
                </c:pt>
                <c:pt idx="124970">
                  <c:v>289.52490653386201</c:v>
                </c:pt>
                <c:pt idx="124971">
                  <c:v>289.52722328913597</c:v>
                </c:pt>
                <c:pt idx="124972">
                  <c:v>289.52954004440898</c:v>
                </c:pt>
                <c:pt idx="124973">
                  <c:v>289.531856799683</c:v>
                </c:pt>
                <c:pt idx="124974">
                  <c:v>289.534173554956</c:v>
                </c:pt>
                <c:pt idx="124975">
                  <c:v>289.53649031023002</c:v>
                </c:pt>
                <c:pt idx="124976">
                  <c:v>289.53880706550302</c:v>
                </c:pt>
                <c:pt idx="124977">
                  <c:v>289.54112382077699</c:v>
                </c:pt>
                <c:pt idx="124978">
                  <c:v>289.54344057604999</c:v>
                </c:pt>
                <c:pt idx="124979">
                  <c:v>289.54575733132401</c:v>
                </c:pt>
                <c:pt idx="124980">
                  <c:v>289.54807408659701</c:v>
                </c:pt>
                <c:pt idx="124981">
                  <c:v>289.55039084187098</c:v>
                </c:pt>
                <c:pt idx="124982">
                  <c:v>289.55270759714398</c:v>
                </c:pt>
                <c:pt idx="124983">
                  <c:v>289.555024352418</c:v>
                </c:pt>
                <c:pt idx="124984">
                  <c:v>289.557341107691</c:v>
                </c:pt>
                <c:pt idx="124985">
                  <c:v>289.55965786296503</c:v>
                </c:pt>
                <c:pt idx="124986">
                  <c:v>289.56197461823899</c:v>
                </c:pt>
                <c:pt idx="124987">
                  <c:v>289.56429137351199</c:v>
                </c:pt>
                <c:pt idx="124988">
                  <c:v>289.56660812878602</c:v>
                </c:pt>
                <c:pt idx="124989">
                  <c:v>289.56892488405902</c:v>
                </c:pt>
                <c:pt idx="124990">
                  <c:v>289.57124163933298</c:v>
                </c:pt>
                <c:pt idx="124991">
                  <c:v>289.57355839460598</c:v>
                </c:pt>
                <c:pt idx="124992">
                  <c:v>289.57587514988001</c:v>
                </c:pt>
                <c:pt idx="124993">
                  <c:v>289.57819190515301</c:v>
                </c:pt>
                <c:pt idx="124994">
                  <c:v>289.58050866042697</c:v>
                </c:pt>
                <c:pt idx="124995">
                  <c:v>289.58282541569997</c:v>
                </c:pt>
                <c:pt idx="124996">
                  <c:v>289.585142170974</c:v>
                </c:pt>
                <c:pt idx="124997">
                  <c:v>289.587458926247</c:v>
                </c:pt>
                <c:pt idx="124998">
                  <c:v>289.58977568152102</c:v>
                </c:pt>
                <c:pt idx="124999">
                  <c:v>289.59209243679402</c:v>
                </c:pt>
                <c:pt idx="125000">
                  <c:v>289.59440919206799</c:v>
                </c:pt>
                <c:pt idx="125001">
                  <c:v>289.59672594734099</c:v>
                </c:pt>
                <c:pt idx="125002">
                  <c:v>289.59904270261501</c:v>
                </c:pt>
                <c:pt idx="125003">
                  <c:v>289.60135945788801</c:v>
                </c:pt>
                <c:pt idx="125004">
                  <c:v>289.60367621316198</c:v>
                </c:pt>
                <c:pt idx="125005">
                  <c:v>289.60599296843498</c:v>
                </c:pt>
                <c:pt idx="125006">
                  <c:v>289.608309723709</c:v>
                </c:pt>
                <c:pt idx="125007">
                  <c:v>289.610626478982</c:v>
                </c:pt>
                <c:pt idx="125008">
                  <c:v>289.61294323425602</c:v>
                </c:pt>
                <c:pt idx="125009">
                  <c:v>289.61525998952902</c:v>
                </c:pt>
                <c:pt idx="125010">
                  <c:v>289.61757674480299</c:v>
                </c:pt>
                <c:pt idx="125011">
                  <c:v>289.61989350007599</c:v>
                </c:pt>
                <c:pt idx="125012">
                  <c:v>289.62221025535001</c:v>
                </c:pt>
                <c:pt idx="125013">
                  <c:v>289.62452701062301</c:v>
                </c:pt>
                <c:pt idx="125014">
                  <c:v>289.62684376589698</c:v>
                </c:pt>
                <c:pt idx="125015">
                  <c:v>289.62916052116998</c:v>
                </c:pt>
                <c:pt idx="125016">
                  <c:v>289.631477276444</c:v>
                </c:pt>
                <c:pt idx="125017">
                  <c:v>289.633794031717</c:v>
                </c:pt>
                <c:pt idx="125018">
                  <c:v>289.63611078699103</c:v>
                </c:pt>
                <c:pt idx="125019">
                  <c:v>289.63842754226403</c:v>
                </c:pt>
                <c:pt idx="125020">
                  <c:v>289.64074429753799</c:v>
                </c:pt>
                <c:pt idx="125021">
                  <c:v>289.64306105281099</c:v>
                </c:pt>
                <c:pt idx="125022">
                  <c:v>289.64537780808502</c:v>
                </c:pt>
                <c:pt idx="125023">
                  <c:v>289.64769456335802</c:v>
                </c:pt>
                <c:pt idx="125024">
                  <c:v>289.65001131863198</c:v>
                </c:pt>
                <c:pt idx="125025">
                  <c:v>289.65232807390498</c:v>
                </c:pt>
                <c:pt idx="125026">
                  <c:v>289.65464482917901</c:v>
                </c:pt>
                <c:pt idx="125027">
                  <c:v>289.65696158445201</c:v>
                </c:pt>
                <c:pt idx="125028">
                  <c:v>289.65927833972597</c:v>
                </c:pt>
                <c:pt idx="125029">
                  <c:v>289.661595095</c:v>
                </c:pt>
                <c:pt idx="125030">
                  <c:v>289.663911850273</c:v>
                </c:pt>
                <c:pt idx="125031">
                  <c:v>289.66622860554702</c:v>
                </c:pt>
                <c:pt idx="125032">
                  <c:v>289.66854536082002</c:v>
                </c:pt>
                <c:pt idx="125033">
                  <c:v>289.67086211609399</c:v>
                </c:pt>
                <c:pt idx="125034">
                  <c:v>289.67317887136699</c:v>
                </c:pt>
                <c:pt idx="125035">
                  <c:v>289.67549562664101</c:v>
                </c:pt>
                <c:pt idx="125036">
                  <c:v>289.67781238191401</c:v>
                </c:pt>
                <c:pt idx="125037">
                  <c:v>289.68012913718798</c:v>
                </c:pt>
                <c:pt idx="125038">
                  <c:v>289.68244589246098</c:v>
                </c:pt>
                <c:pt idx="125039">
                  <c:v>289.684762647735</c:v>
                </c:pt>
                <c:pt idx="125040">
                  <c:v>289.687079403008</c:v>
                </c:pt>
                <c:pt idx="125041">
                  <c:v>289.68939615828202</c:v>
                </c:pt>
                <c:pt idx="125042">
                  <c:v>289.69171291355502</c:v>
                </c:pt>
                <c:pt idx="125043">
                  <c:v>289.69402966882899</c:v>
                </c:pt>
                <c:pt idx="125044">
                  <c:v>289.69634642410199</c:v>
                </c:pt>
                <c:pt idx="125045">
                  <c:v>289.69866317937601</c:v>
                </c:pt>
                <c:pt idx="125046">
                  <c:v>289.70097993464901</c:v>
                </c:pt>
                <c:pt idx="125047">
                  <c:v>289.70329668992298</c:v>
                </c:pt>
                <c:pt idx="125048">
                  <c:v>289.70561344519598</c:v>
                </c:pt>
                <c:pt idx="125049">
                  <c:v>289.70793020047</c:v>
                </c:pt>
                <c:pt idx="125050">
                  <c:v>289.710246955743</c:v>
                </c:pt>
                <c:pt idx="125051">
                  <c:v>289.71256371101703</c:v>
                </c:pt>
                <c:pt idx="125052">
                  <c:v>289.71488046629003</c:v>
                </c:pt>
                <c:pt idx="125053">
                  <c:v>289.71719722156399</c:v>
                </c:pt>
                <c:pt idx="125054">
                  <c:v>289.71951397683699</c:v>
                </c:pt>
                <c:pt idx="125055">
                  <c:v>289.72183073211102</c:v>
                </c:pt>
                <c:pt idx="125056">
                  <c:v>289.72414748738402</c:v>
                </c:pt>
                <c:pt idx="125057">
                  <c:v>289.72646424265798</c:v>
                </c:pt>
                <c:pt idx="125058">
                  <c:v>289.72878099793098</c:v>
                </c:pt>
                <c:pt idx="125059">
                  <c:v>289.73109775320501</c:v>
                </c:pt>
                <c:pt idx="125060">
                  <c:v>289.73341450847801</c:v>
                </c:pt>
                <c:pt idx="125061">
                  <c:v>289.73573126375197</c:v>
                </c:pt>
                <c:pt idx="125062">
                  <c:v>289.73804801902497</c:v>
                </c:pt>
                <c:pt idx="125063">
                  <c:v>289.740364774299</c:v>
                </c:pt>
                <c:pt idx="125064">
                  <c:v>289.742681529572</c:v>
                </c:pt>
                <c:pt idx="125065">
                  <c:v>289.74499828484602</c:v>
                </c:pt>
                <c:pt idx="125066">
                  <c:v>289.74731504011902</c:v>
                </c:pt>
                <c:pt idx="125067">
                  <c:v>289.74963179539299</c:v>
                </c:pt>
                <c:pt idx="125068">
                  <c:v>289.75194855066599</c:v>
                </c:pt>
                <c:pt idx="125069">
                  <c:v>289.75426530594001</c:v>
                </c:pt>
                <c:pt idx="125070">
                  <c:v>289.75658206121301</c:v>
                </c:pt>
                <c:pt idx="125071">
                  <c:v>289.75889881648698</c:v>
                </c:pt>
                <c:pt idx="125072">
                  <c:v>289.761215571761</c:v>
                </c:pt>
                <c:pt idx="125073">
                  <c:v>289.763532327034</c:v>
                </c:pt>
                <c:pt idx="125074">
                  <c:v>289.76584908230802</c:v>
                </c:pt>
                <c:pt idx="125075">
                  <c:v>289.76816583758102</c:v>
                </c:pt>
                <c:pt idx="125076">
                  <c:v>289.77048259285499</c:v>
                </c:pt>
                <c:pt idx="125077">
                  <c:v>289.77279934812799</c:v>
                </c:pt>
                <c:pt idx="125078">
                  <c:v>289.77511610340201</c:v>
                </c:pt>
                <c:pt idx="125079">
                  <c:v>289.77743285867501</c:v>
                </c:pt>
                <c:pt idx="125080">
                  <c:v>289.77974961394898</c:v>
                </c:pt>
                <c:pt idx="125081">
                  <c:v>289.78206636922198</c:v>
                </c:pt>
                <c:pt idx="125082">
                  <c:v>289.784383124496</c:v>
                </c:pt>
                <c:pt idx="125083">
                  <c:v>289.786699879769</c:v>
                </c:pt>
                <c:pt idx="125084">
                  <c:v>289.78901663504303</c:v>
                </c:pt>
                <c:pt idx="125085">
                  <c:v>289.79133339031603</c:v>
                </c:pt>
                <c:pt idx="125086">
                  <c:v>289.79365014558999</c:v>
                </c:pt>
                <c:pt idx="125087">
                  <c:v>289.79596690086299</c:v>
                </c:pt>
                <c:pt idx="125088">
                  <c:v>289.79828365613702</c:v>
                </c:pt>
                <c:pt idx="125089">
                  <c:v>289.80060041141002</c:v>
                </c:pt>
                <c:pt idx="125090">
                  <c:v>289.80291716668398</c:v>
                </c:pt>
                <c:pt idx="125091">
                  <c:v>289.80523392195698</c:v>
                </c:pt>
                <c:pt idx="125092">
                  <c:v>289.80755067723101</c:v>
                </c:pt>
                <c:pt idx="125093">
                  <c:v>289.80986743250401</c:v>
                </c:pt>
                <c:pt idx="125094">
                  <c:v>289.81218418777797</c:v>
                </c:pt>
                <c:pt idx="125095">
                  <c:v>289.81450094305097</c:v>
                </c:pt>
                <c:pt idx="125096">
                  <c:v>289.816817698325</c:v>
                </c:pt>
                <c:pt idx="125097">
                  <c:v>289.819134453598</c:v>
                </c:pt>
                <c:pt idx="125098">
                  <c:v>289.82145120887202</c:v>
                </c:pt>
                <c:pt idx="125099">
                  <c:v>289.82376796414502</c:v>
                </c:pt>
                <c:pt idx="125100">
                  <c:v>289.82608471941899</c:v>
                </c:pt>
                <c:pt idx="125101">
                  <c:v>289.82840147469199</c:v>
                </c:pt>
                <c:pt idx="125102">
                  <c:v>289.83071822996601</c:v>
                </c:pt>
                <c:pt idx="125103">
                  <c:v>289.83303498523901</c:v>
                </c:pt>
                <c:pt idx="125104">
                  <c:v>289.83535174051298</c:v>
                </c:pt>
                <c:pt idx="125105">
                  <c:v>289.83766849578598</c:v>
                </c:pt>
                <c:pt idx="125106">
                  <c:v>289.83998525106</c:v>
                </c:pt>
                <c:pt idx="125107">
                  <c:v>289.842302006333</c:v>
                </c:pt>
                <c:pt idx="125108">
                  <c:v>289.84461876160702</c:v>
                </c:pt>
                <c:pt idx="125109">
                  <c:v>289.84693551688002</c:v>
                </c:pt>
                <c:pt idx="125110">
                  <c:v>289.84925227215399</c:v>
                </c:pt>
                <c:pt idx="125111">
                  <c:v>289.85156902742699</c:v>
                </c:pt>
                <c:pt idx="125112">
                  <c:v>289.85388578270101</c:v>
                </c:pt>
                <c:pt idx="125113">
                  <c:v>289.85620253797401</c:v>
                </c:pt>
                <c:pt idx="125114">
                  <c:v>289.85851929324798</c:v>
                </c:pt>
                <c:pt idx="125115">
                  <c:v>289.860836048522</c:v>
                </c:pt>
                <c:pt idx="125116">
                  <c:v>289.863152803795</c:v>
                </c:pt>
                <c:pt idx="125117">
                  <c:v>289.86546955906903</c:v>
                </c:pt>
                <c:pt idx="125118">
                  <c:v>289.86778631434203</c:v>
                </c:pt>
                <c:pt idx="125119">
                  <c:v>289.87010306961599</c:v>
                </c:pt>
                <c:pt idx="125120">
                  <c:v>289.87241982488899</c:v>
                </c:pt>
                <c:pt idx="125121">
                  <c:v>289.87473658016302</c:v>
                </c:pt>
                <c:pt idx="125122">
                  <c:v>289.87705333543602</c:v>
                </c:pt>
                <c:pt idx="125123">
                  <c:v>289.87937009070998</c:v>
                </c:pt>
                <c:pt idx="125124">
                  <c:v>289.88168684598298</c:v>
                </c:pt>
                <c:pt idx="125125">
                  <c:v>289.88400360125701</c:v>
                </c:pt>
                <c:pt idx="125126">
                  <c:v>289.88632035653001</c:v>
                </c:pt>
                <c:pt idx="125127">
                  <c:v>289.88863711180397</c:v>
                </c:pt>
                <c:pt idx="125128">
                  <c:v>289.89095386707697</c:v>
                </c:pt>
                <c:pt idx="125129">
                  <c:v>289.893270622351</c:v>
                </c:pt>
                <c:pt idx="125130">
                  <c:v>289.895587377624</c:v>
                </c:pt>
                <c:pt idx="125131">
                  <c:v>289.89790413289802</c:v>
                </c:pt>
                <c:pt idx="125132">
                  <c:v>289.90022088817102</c:v>
                </c:pt>
                <c:pt idx="125133">
                  <c:v>289.90253764344499</c:v>
                </c:pt>
                <c:pt idx="125134">
                  <c:v>289.90485439871799</c:v>
                </c:pt>
                <c:pt idx="125135">
                  <c:v>289.90717115399201</c:v>
                </c:pt>
                <c:pt idx="125136">
                  <c:v>289.90948790926501</c:v>
                </c:pt>
                <c:pt idx="125137">
                  <c:v>289.91180466453898</c:v>
                </c:pt>
                <c:pt idx="125138">
                  <c:v>289.91412141981198</c:v>
                </c:pt>
                <c:pt idx="125139">
                  <c:v>289.916438175086</c:v>
                </c:pt>
                <c:pt idx="125140">
                  <c:v>289.918754930359</c:v>
                </c:pt>
                <c:pt idx="125141">
                  <c:v>289.92107168563302</c:v>
                </c:pt>
                <c:pt idx="125142">
                  <c:v>289.92338844090602</c:v>
                </c:pt>
                <c:pt idx="125143">
                  <c:v>289.92570519617999</c:v>
                </c:pt>
                <c:pt idx="125144">
                  <c:v>289.92802195145299</c:v>
                </c:pt>
                <c:pt idx="125145">
                  <c:v>289.93033870672701</c:v>
                </c:pt>
                <c:pt idx="125146">
                  <c:v>289.93265546200001</c:v>
                </c:pt>
                <c:pt idx="125147">
                  <c:v>289.93497221727398</c:v>
                </c:pt>
                <c:pt idx="125148">
                  <c:v>289.93728897254698</c:v>
                </c:pt>
                <c:pt idx="125149">
                  <c:v>289.939605727821</c:v>
                </c:pt>
                <c:pt idx="125150">
                  <c:v>289.941922483094</c:v>
                </c:pt>
                <c:pt idx="125151">
                  <c:v>289.94423923836803</c:v>
                </c:pt>
                <c:pt idx="125152">
                  <c:v>289.94655599364103</c:v>
                </c:pt>
                <c:pt idx="125153">
                  <c:v>289.94887274891499</c:v>
                </c:pt>
                <c:pt idx="125154">
                  <c:v>289.95118950418799</c:v>
                </c:pt>
                <c:pt idx="125155">
                  <c:v>289.95350625946202</c:v>
                </c:pt>
                <c:pt idx="125156">
                  <c:v>289.95582301473598</c:v>
                </c:pt>
                <c:pt idx="125157">
                  <c:v>289.95813977000898</c:v>
                </c:pt>
                <c:pt idx="125158">
                  <c:v>289.96045652528301</c:v>
                </c:pt>
                <c:pt idx="125159">
                  <c:v>289.96277328055601</c:v>
                </c:pt>
                <c:pt idx="125160">
                  <c:v>289.96509003582997</c:v>
                </c:pt>
                <c:pt idx="125161">
                  <c:v>289.96740679110297</c:v>
                </c:pt>
                <c:pt idx="125162">
                  <c:v>289.969723546377</c:v>
                </c:pt>
                <c:pt idx="125163">
                  <c:v>289.97204030165</c:v>
                </c:pt>
                <c:pt idx="125164">
                  <c:v>289.97435705692402</c:v>
                </c:pt>
                <c:pt idx="125165">
                  <c:v>289.97667381219702</c:v>
                </c:pt>
                <c:pt idx="125166">
                  <c:v>289.97899056747099</c:v>
                </c:pt>
                <c:pt idx="125167">
                  <c:v>289.98130732274399</c:v>
                </c:pt>
                <c:pt idx="125168">
                  <c:v>289.98362407801801</c:v>
                </c:pt>
                <c:pt idx="125169">
                  <c:v>289.98594083329101</c:v>
                </c:pt>
                <c:pt idx="125170">
                  <c:v>289.98825758856498</c:v>
                </c:pt>
                <c:pt idx="125171">
                  <c:v>289.99057434383798</c:v>
                </c:pt>
                <c:pt idx="125172">
                  <c:v>289.992891099112</c:v>
                </c:pt>
                <c:pt idx="125173">
                  <c:v>289.995207854385</c:v>
                </c:pt>
                <c:pt idx="125174">
                  <c:v>289.99752460965902</c:v>
                </c:pt>
                <c:pt idx="125175">
                  <c:v>289.99984136493202</c:v>
                </c:pt>
                <c:pt idx="125176">
                  <c:v>290.00215812020599</c:v>
                </c:pt>
                <c:pt idx="125177">
                  <c:v>290.00447487547899</c:v>
                </c:pt>
                <c:pt idx="125178">
                  <c:v>290.00679163075301</c:v>
                </c:pt>
                <c:pt idx="125179">
                  <c:v>290.00910838602601</c:v>
                </c:pt>
                <c:pt idx="125180">
                  <c:v>290.01142514129998</c:v>
                </c:pt>
                <c:pt idx="125181">
                  <c:v>290.01374189657298</c:v>
                </c:pt>
                <c:pt idx="125182">
                  <c:v>290.016058651847</c:v>
                </c:pt>
                <c:pt idx="125183">
                  <c:v>290.01837540712</c:v>
                </c:pt>
                <c:pt idx="125184">
                  <c:v>290.02069216239403</c:v>
                </c:pt>
                <c:pt idx="125185">
                  <c:v>290.02300891766703</c:v>
                </c:pt>
                <c:pt idx="125186">
                  <c:v>290.02532567294099</c:v>
                </c:pt>
                <c:pt idx="125187">
                  <c:v>290.02764242821399</c:v>
                </c:pt>
                <c:pt idx="125188">
                  <c:v>290.02995918348802</c:v>
                </c:pt>
                <c:pt idx="125189">
                  <c:v>290.03227593876102</c:v>
                </c:pt>
                <c:pt idx="125190">
                  <c:v>290.03459269403498</c:v>
                </c:pt>
                <c:pt idx="125191">
                  <c:v>290.03690944930798</c:v>
                </c:pt>
                <c:pt idx="125192">
                  <c:v>290.03922620458201</c:v>
                </c:pt>
                <c:pt idx="125193">
                  <c:v>290.04154295985501</c:v>
                </c:pt>
                <c:pt idx="125194">
                  <c:v>290.04385971512897</c:v>
                </c:pt>
                <c:pt idx="125195">
                  <c:v>290.04617647040197</c:v>
                </c:pt>
                <c:pt idx="125196">
                  <c:v>290.048493225676</c:v>
                </c:pt>
                <c:pt idx="125197">
                  <c:v>290.050809980949</c:v>
                </c:pt>
                <c:pt idx="125198">
                  <c:v>290.05312673622302</c:v>
                </c:pt>
                <c:pt idx="125199">
                  <c:v>290.05544349149699</c:v>
                </c:pt>
                <c:pt idx="125200">
                  <c:v>290.05776024676999</c:v>
                </c:pt>
                <c:pt idx="125201">
                  <c:v>290.06007700204401</c:v>
                </c:pt>
                <c:pt idx="125202">
                  <c:v>290.06239375731701</c:v>
                </c:pt>
                <c:pt idx="125203">
                  <c:v>290.06471051259098</c:v>
                </c:pt>
                <c:pt idx="125204">
                  <c:v>290.06702726786398</c:v>
                </c:pt>
                <c:pt idx="125205">
                  <c:v>290.069344023138</c:v>
                </c:pt>
                <c:pt idx="125206">
                  <c:v>290.071660778411</c:v>
                </c:pt>
                <c:pt idx="125207">
                  <c:v>290.07397753368502</c:v>
                </c:pt>
                <c:pt idx="125208">
                  <c:v>290.07629428895802</c:v>
                </c:pt>
                <c:pt idx="125209">
                  <c:v>290.07861104423199</c:v>
                </c:pt>
                <c:pt idx="125210">
                  <c:v>290.08092779950499</c:v>
                </c:pt>
                <c:pt idx="125211">
                  <c:v>290.08324455477901</c:v>
                </c:pt>
                <c:pt idx="125212">
                  <c:v>290.08556131005201</c:v>
                </c:pt>
                <c:pt idx="125213">
                  <c:v>290.08787806532598</c:v>
                </c:pt>
                <c:pt idx="125214">
                  <c:v>290.09019482059898</c:v>
                </c:pt>
                <c:pt idx="125215">
                  <c:v>290.092511575873</c:v>
                </c:pt>
                <c:pt idx="125216">
                  <c:v>290.094828331146</c:v>
                </c:pt>
                <c:pt idx="125217">
                  <c:v>290.09714508642003</c:v>
                </c:pt>
                <c:pt idx="125218">
                  <c:v>290.09946184169303</c:v>
                </c:pt>
                <c:pt idx="125219">
                  <c:v>290.10177859696699</c:v>
                </c:pt>
                <c:pt idx="125220">
                  <c:v>290.10409535223999</c:v>
                </c:pt>
                <c:pt idx="125221">
                  <c:v>290.10641210751402</c:v>
                </c:pt>
                <c:pt idx="125222">
                  <c:v>290.10872886278702</c:v>
                </c:pt>
                <c:pt idx="125223">
                  <c:v>290.11104561806098</c:v>
                </c:pt>
                <c:pt idx="125224">
                  <c:v>290.11336237333398</c:v>
                </c:pt>
                <c:pt idx="125225">
                  <c:v>290.11567912860801</c:v>
                </c:pt>
                <c:pt idx="125226">
                  <c:v>290.11799588388101</c:v>
                </c:pt>
                <c:pt idx="125227">
                  <c:v>290.12031263915497</c:v>
                </c:pt>
                <c:pt idx="125228">
                  <c:v>290.12262939442797</c:v>
                </c:pt>
                <c:pt idx="125229">
                  <c:v>290.124946149702</c:v>
                </c:pt>
                <c:pt idx="125230">
                  <c:v>290.127262904975</c:v>
                </c:pt>
                <c:pt idx="125231">
                  <c:v>290.12957966024902</c:v>
                </c:pt>
                <c:pt idx="125232">
                  <c:v>290.13189641552202</c:v>
                </c:pt>
                <c:pt idx="125233">
                  <c:v>290.13421317079599</c:v>
                </c:pt>
                <c:pt idx="125234">
                  <c:v>290.13652992606899</c:v>
                </c:pt>
                <c:pt idx="125235">
                  <c:v>290.13884668134301</c:v>
                </c:pt>
                <c:pt idx="125236">
                  <c:v>290.14116343661601</c:v>
                </c:pt>
                <c:pt idx="125237">
                  <c:v>290.14348019188998</c:v>
                </c:pt>
                <c:pt idx="125238">
                  <c:v>290.14579694716298</c:v>
                </c:pt>
                <c:pt idx="125239">
                  <c:v>290.148113702437</c:v>
                </c:pt>
                <c:pt idx="125240">
                  <c:v>290.15043045771</c:v>
                </c:pt>
                <c:pt idx="125241">
                  <c:v>290.15274721298402</c:v>
                </c:pt>
                <c:pt idx="125242">
                  <c:v>290.15506396825799</c:v>
                </c:pt>
                <c:pt idx="125243">
                  <c:v>290.15738072353099</c:v>
                </c:pt>
                <c:pt idx="125244">
                  <c:v>290.15969747880501</c:v>
                </c:pt>
                <c:pt idx="125245">
                  <c:v>290.16201423407801</c:v>
                </c:pt>
                <c:pt idx="125246">
                  <c:v>290.16433098935198</c:v>
                </c:pt>
                <c:pt idx="125247">
                  <c:v>290.16664774462498</c:v>
                </c:pt>
                <c:pt idx="125248">
                  <c:v>290.168964499899</c:v>
                </c:pt>
                <c:pt idx="125249">
                  <c:v>290.171281255172</c:v>
                </c:pt>
                <c:pt idx="125250">
                  <c:v>290.17359801044603</c:v>
                </c:pt>
                <c:pt idx="125251">
                  <c:v>290.17591476571903</c:v>
                </c:pt>
                <c:pt idx="125252">
                  <c:v>290.17823152099299</c:v>
                </c:pt>
                <c:pt idx="125253">
                  <c:v>290.18054827626599</c:v>
                </c:pt>
                <c:pt idx="125254">
                  <c:v>290.18286503154002</c:v>
                </c:pt>
                <c:pt idx="125255">
                  <c:v>290.18518178681302</c:v>
                </c:pt>
                <c:pt idx="125256">
                  <c:v>290.18749854208698</c:v>
                </c:pt>
                <c:pt idx="125257">
                  <c:v>290.18981529735998</c:v>
                </c:pt>
                <c:pt idx="125258">
                  <c:v>290.19213205263401</c:v>
                </c:pt>
                <c:pt idx="125259">
                  <c:v>290.19444880790701</c:v>
                </c:pt>
                <c:pt idx="125260">
                  <c:v>290.19676556318097</c:v>
                </c:pt>
                <c:pt idx="125261">
                  <c:v>290.19908231845397</c:v>
                </c:pt>
                <c:pt idx="125262">
                  <c:v>290.201399073728</c:v>
                </c:pt>
                <c:pt idx="125263">
                  <c:v>290.203715829001</c:v>
                </c:pt>
                <c:pt idx="125264">
                  <c:v>290.20603258427502</c:v>
                </c:pt>
                <c:pt idx="125265">
                  <c:v>290.20834933954802</c:v>
                </c:pt>
                <c:pt idx="125266">
                  <c:v>290.21066609482199</c:v>
                </c:pt>
                <c:pt idx="125267">
                  <c:v>290.21298285009499</c:v>
                </c:pt>
                <c:pt idx="125268">
                  <c:v>290.21529960536901</c:v>
                </c:pt>
                <c:pt idx="125269">
                  <c:v>290.21761636064201</c:v>
                </c:pt>
                <c:pt idx="125270">
                  <c:v>290.21993311591598</c:v>
                </c:pt>
                <c:pt idx="125271">
                  <c:v>290.22224987118898</c:v>
                </c:pt>
                <c:pt idx="125272">
                  <c:v>290.224566626463</c:v>
                </c:pt>
                <c:pt idx="125273">
                  <c:v>290.226883381736</c:v>
                </c:pt>
                <c:pt idx="125274">
                  <c:v>290.22920013701003</c:v>
                </c:pt>
                <c:pt idx="125275">
                  <c:v>290.23151689228303</c:v>
                </c:pt>
                <c:pt idx="125276">
                  <c:v>290.23383364755699</c:v>
                </c:pt>
                <c:pt idx="125277">
                  <c:v>290.23615040282999</c:v>
                </c:pt>
                <c:pt idx="125278">
                  <c:v>290.23846715810402</c:v>
                </c:pt>
                <c:pt idx="125279">
                  <c:v>290.24078391337702</c:v>
                </c:pt>
                <c:pt idx="125280">
                  <c:v>290.24310066865098</c:v>
                </c:pt>
                <c:pt idx="125281">
                  <c:v>290.24541742392398</c:v>
                </c:pt>
                <c:pt idx="125282">
                  <c:v>290.24773417919801</c:v>
                </c:pt>
                <c:pt idx="125283">
                  <c:v>290.25005093447101</c:v>
                </c:pt>
                <c:pt idx="125284">
                  <c:v>290.25236768974497</c:v>
                </c:pt>
                <c:pt idx="125285">
                  <c:v>290.254684445019</c:v>
                </c:pt>
                <c:pt idx="125286">
                  <c:v>290.257001200292</c:v>
                </c:pt>
                <c:pt idx="125287">
                  <c:v>290.25931795556602</c:v>
                </c:pt>
                <c:pt idx="125288">
                  <c:v>290.26163471083902</c:v>
                </c:pt>
                <c:pt idx="125289">
                  <c:v>290.26395146611299</c:v>
                </c:pt>
                <c:pt idx="125290">
                  <c:v>290.26626822138599</c:v>
                </c:pt>
                <c:pt idx="125291">
                  <c:v>290.26858497666001</c:v>
                </c:pt>
                <c:pt idx="125292">
                  <c:v>290.27090173193301</c:v>
                </c:pt>
                <c:pt idx="125293">
                  <c:v>290.27321848720698</c:v>
                </c:pt>
                <c:pt idx="125294">
                  <c:v>290.27553524247998</c:v>
                </c:pt>
                <c:pt idx="125295">
                  <c:v>290.277851997754</c:v>
                </c:pt>
                <c:pt idx="125296">
                  <c:v>290.280168753027</c:v>
                </c:pt>
                <c:pt idx="125297">
                  <c:v>290.28248550830102</c:v>
                </c:pt>
                <c:pt idx="125298">
                  <c:v>290.28480226357402</c:v>
                </c:pt>
                <c:pt idx="125299">
                  <c:v>290.28711901884799</c:v>
                </c:pt>
                <c:pt idx="125300">
                  <c:v>290.28943577412099</c:v>
                </c:pt>
                <c:pt idx="125301">
                  <c:v>290.29175252939501</c:v>
                </c:pt>
                <c:pt idx="125302">
                  <c:v>290.29406928466801</c:v>
                </c:pt>
                <c:pt idx="125303">
                  <c:v>290.29638603994198</c:v>
                </c:pt>
                <c:pt idx="125304">
                  <c:v>290.29870279521498</c:v>
                </c:pt>
                <c:pt idx="125305">
                  <c:v>290.301019550489</c:v>
                </c:pt>
                <c:pt idx="125306">
                  <c:v>290.303336305762</c:v>
                </c:pt>
                <c:pt idx="125307">
                  <c:v>290.30565306103603</c:v>
                </c:pt>
                <c:pt idx="125308">
                  <c:v>290.30796981630903</c:v>
                </c:pt>
                <c:pt idx="125309">
                  <c:v>290.31028657158299</c:v>
                </c:pt>
                <c:pt idx="125310">
                  <c:v>290.31260332685599</c:v>
                </c:pt>
                <c:pt idx="125311">
                  <c:v>290.31492008213002</c:v>
                </c:pt>
                <c:pt idx="125312">
                  <c:v>290.31723683740302</c:v>
                </c:pt>
                <c:pt idx="125313">
                  <c:v>290.31955359267698</c:v>
                </c:pt>
                <c:pt idx="125314">
                  <c:v>290.32187034794998</c:v>
                </c:pt>
                <c:pt idx="125315">
                  <c:v>290.32418710322401</c:v>
                </c:pt>
                <c:pt idx="125316">
                  <c:v>290.32650385849701</c:v>
                </c:pt>
                <c:pt idx="125317">
                  <c:v>290.32882061377097</c:v>
                </c:pt>
                <c:pt idx="125318">
                  <c:v>290.33113736904397</c:v>
                </c:pt>
                <c:pt idx="125319">
                  <c:v>290.333454124318</c:v>
                </c:pt>
                <c:pt idx="125320">
                  <c:v>290.335770879591</c:v>
                </c:pt>
                <c:pt idx="125321">
                  <c:v>290.33808763486502</c:v>
                </c:pt>
                <c:pt idx="125322">
                  <c:v>290.34040439013802</c:v>
                </c:pt>
                <c:pt idx="125323">
                  <c:v>290.34272114541199</c:v>
                </c:pt>
                <c:pt idx="125324">
                  <c:v>290.34503790068499</c:v>
                </c:pt>
                <c:pt idx="125325">
                  <c:v>290.34735465595901</c:v>
                </c:pt>
                <c:pt idx="125326">
                  <c:v>290.34967141123201</c:v>
                </c:pt>
                <c:pt idx="125327">
                  <c:v>290.35198816650598</c:v>
                </c:pt>
                <c:pt idx="125328">
                  <c:v>290.35430492178</c:v>
                </c:pt>
                <c:pt idx="125329">
                  <c:v>290.356621677053</c:v>
                </c:pt>
                <c:pt idx="125330">
                  <c:v>290.35893843232702</c:v>
                </c:pt>
                <c:pt idx="125331">
                  <c:v>290.36125518760002</c:v>
                </c:pt>
                <c:pt idx="125332">
                  <c:v>290.36357194287399</c:v>
                </c:pt>
                <c:pt idx="125333">
                  <c:v>290.36588869814699</c:v>
                </c:pt>
                <c:pt idx="125334">
                  <c:v>290.36820545342101</c:v>
                </c:pt>
                <c:pt idx="125335">
                  <c:v>290.37052220869401</c:v>
                </c:pt>
                <c:pt idx="125336">
                  <c:v>290.37283896396798</c:v>
                </c:pt>
                <c:pt idx="125337">
                  <c:v>290.37515571924098</c:v>
                </c:pt>
                <c:pt idx="125338">
                  <c:v>290.377472474515</c:v>
                </c:pt>
                <c:pt idx="125339">
                  <c:v>290.379789229788</c:v>
                </c:pt>
                <c:pt idx="125340">
                  <c:v>290.38210598506203</c:v>
                </c:pt>
                <c:pt idx="125341">
                  <c:v>290.38442274033503</c:v>
                </c:pt>
                <c:pt idx="125342">
                  <c:v>290.38673949560899</c:v>
                </c:pt>
                <c:pt idx="125343">
                  <c:v>290.38905625088199</c:v>
                </c:pt>
                <c:pt idx="125344">
                  <c:v>290.39137300615602</c:v>
                </c:pt>
                <c:pt idx="125345">
                  <c:v>290.39368976142902</c:v>
                </c:pt>
                <c:pt idx="125346">
                  <c:v>290.39600651670298</c:v>
                </c:pt>
                <c:pt idx="125347">
                  <c:v>290.39832327197598</c:v>
                </c:pt>
                <c:pt idx="125348">
                  <c:v>290.40064002725001</c:v>
                </c:pt>
                <c:pt idx="125349">
                  <c:v>290.40295678252301</c:v>
                </c:pt>
                <c:pt idx="125350">
                  <c:v>290.40527353779697</c:v>
                </c:pt>
                <c:pt idx="125351">
                  <c:v>290.40759029306997</c:v>
                </c:pt>
                <c:pt idx="125352">
                  <c:v>290.409907048344</c:v>
                </c:pt>
                <c:pt idx="125353">
                  <c:v>290.412223803617</c:v>
                </c:pt>
                <c:pt idx="125354">
                  <c:v>290.41454055889102</c:v>
                </c:pt>
                <c:pt idx="125355">
                  <c:v>290.41685731416402</c:v>
                </c:pt>
                <c:pt idx="125356">
                  <c:v>290.41917406943799</c:v>
                </c:pt>
                <c:pt idx="125357">
                  <c:v>290.42149082471099</c:v>
                </c:pt>
                <c:pt idx="125358">
                  <c:v>290.42380757998501</c:v>
                </c:pt>
                <c:pt idx="125359">
                  <c:v>290.42612433525801</c:v>
                </c:pt>
                <c:pt idx="125360">
                  <c:v>290.42844109053198</c:v>
                </c:pt>
                <c:pt idx="125361">
                  <c:v>290.43075784580498</c:v>
                </c:pt>
                <c:pt idx="125362">
                  <c:v>290.433074601079</c:v>
                </c:pt>
                <c:pt idx="125363">
                  <c:v>290.435391356352</c:v>
                </c:pt>
                <c:pt idx="125364">
                  <c:v>290.43770811162602</c:v>
                </c:pt>
                <c:pt idx="125365">
                  <c:v>290.44002486689902</c:v>
                </c:pt>
                <c:pt idx="125366">
                  <c:v>290.44234162217299</c:v>
                </c:pt>
                <c:pt idx="125367">
                  <c:v>290.44465837744599</c:v>
                </c:pt>
                <c:pt idx="125368">
                  <c:v>290.44697513272001</c:v>
                </c:pt>
                <c:pt idx="125369">
                  <c:v>290.44929188799301</c:v>
                </c:pt>
                <c:pt idx="125370">
                  <c:v>290.45160864326698</c:v>
                </c:pt>
                <c:pt idx="125371">
                  <c:v>290.453925398541</c:v>
                </c:pt>
                <c:pt idx="125372">
                  <c:v>290.456242153814</c:v>
                </c:pt>
                <c:pt idx="125373">
                  <c:v>290.45855890908803</c:v>
                </c:pt>
                <c:pt idx="125374">
                  <c:v>290.46087566436103</c:v>
                </c:pt>
                <c:pt idx="125375">
                  <c:v>290.46319241963499</c:v>
                </c:pt>
                <c:pt idx="125376">
                  <c:v>290.46550917490799</c:v>
                </c:pt>
                <c:pt idx="125377">
                  <c:v>290.46782593018202</c:v>
                </c:pt>
                <c:pt idx="125378">
                  <c:v>290.47014268545502</c:v>
                </c:pt>
                <c:pt idx="125379">
                  <c:v>290.47245944072898</c:v>
                </c:pt>
                <c:pt idx="125380">
                  <c:v>290.47477619600198</c:v>
                </c:pt>
                <c:pt idx="125381">
                  <c:v>290.47709295127601</c:v>
                </c:pt>
                <c:pt idx="125382">
                  <c:v>290.47940970654901</c:v>
                </c:pt>
                <c:pt idx="125383">
                  <c:v>290.48172646182297</c:v>
                </c:pt>
                <c:pt idx="125384">
                  <c:v>290.48404321709597</c:v>
                </c:pt>
                <c:pt idx="125385">
                  <c:v>290.48635997237</c:v>
                </c:pt>
                <c:pt idx="125386">
                  <c:v>290.488676727643</c:v>
                </c:pt>
                <c:pt idx="125387">
                  <c:v>290.49099348291702</c:v>
                </c:pt>
                <c:pt idx="125388">
                  <c:v>290.49331023819002</c:v>
                </c:pt>
                <c:pt idx="125389">
                  <c:v>290.49562699346399</c:v>
                </c:pt>
                <c:pt idx="125390">
                  <c:v>290.49794374873699</c:v>
                </c:pt>
                <c:pt idx="125391">
                  <c:v>290.50026050401101</c:v>
                </c:pt>
                <c:pt idx="125392">
                  <c:v>290.50257725928401</c:v>
                </c:pt>
                <c:pt idx="125393">
                  <c:v>290.50489401455798</c:v>
                </c:pt>
                <c:pt idx="125394">
                  <c:v>290.50721076983098</c:v>
                </c:pt>
                <c:pt idx="125395">
                  <c:v>290.509527525105</c:v>
                </c:pt>
                <c:pt idx="125396">
                  <c:v>290.511844280378</c:v>
                </c:pt>
                <c:pt idx="125397">
                  <c:v>290.51416103565202</c:v>
                </c:pt>
                <c:pt idx="125398">
                  <c:v>290.51647779092502</c:v>
                </c:pt>
                <c:pt idx="125399">
                  <c:v>290.51879454619899</c:v>
                </c:pt>
                <c:pt idx="125400">
                  <c:v>290.52111130147199</c:v>
                </c:pt>
                <c:pt idx="125401">
                  <c:v>290.52342805674601</c:v>
                </c:pt>
                <c:pt idx="125402">
                  <c:v>290.52574481201901</c:v>
                </c:pt>
                <c:pt idx="125403">
                  <c:v>290.52806156729298</c:v>
                </c:pt>
                <c:pt idx="125404">
                  <c:v>290.53037832256598</c:v>
                </c:pt>
                <c:pt idx="125405">
                  <c:v>290.53269507784</c:v>
                </c:pt>
                <c:pt idx="125406">
                  <c:v>290.535011833113</c:v>
                </c:pt>
                <c:pt idx="125407">
                  <c:v>290.53732858838703</c:v>
                </c:pt>
                <c:pt idx="125408">
                  <c:v>290.53964534366003</c:v>
                </c:pt>
                <c:pt idx="125409">
                  <c:v>290.54196209893399</c:v>
                </c:pt>
                <c:pt idx="125410">
                  <c:v>290.54427885420699</c:v>
                </c:pt>
                <c:pt idx="125411">
                  <c:v>290.54659560948102</c:v>
                </c:pt>
                <c:pt idx="125412">
                  <c:v>290.54891236475498</c:v>
                </c:pt>
                <c:pt idx="125413">
                  <c:v>290.55122912002798</c:v>
                </c:pt>
                <c:pt idx="125414">
                  <c:v>290.55354587530201</c:v>
                </c:pt>
                <c:pt idx="125415">
                  <c:v>290.55586263057501</c:v>
                </c:pt>
                <c:pt idx="125416">
                  <c:v>290.55817938584897</c:v>
                </c:pt>
                <c:pt idx="125417">
                  <c:v>290.56049614112197</c:v>
                </c:pt>
                <c:pt idx="125418">
                  <c:v>290.562812896396</c:v>
                </c:pt>
                <c:pt idx="125419">
                  <c:v>290.565129651669</c:v>
                </c:pt>
                <c:pt idx="125420">
                  <c:v>290.56744640694302</c:v>
                </c:pt>
                <c:pt idx="125421">
                  <c:v>290.56976316221602</c:v>
                </c:pt>
                <c:pt idx="125422">
                  <c:v>290.57207991748999</c:v>
                </c:pt>
                <c:pt idx="125423">
                  <c:v>290.57439667276299</c:v>
                </c:pt>
                <c:pt idx="125424">
                  <c:v>290.57671342803701</c:v>
                </c:pt>
                <c:pt idx="125425">
                  <c:v>290.57903018331001</c:v>
                </c:pt>
                <c:pt idx="125426">
                  <c:v>290.58134693858398</c:v>
                </c:pt>
                <c:pt idx="125427">
                  <c:v>290.58366369385698</c:v>
                </c:pt>
                <c:pt idx="125428">
                  <c:v>290.585980449131</c:v>
                </c:pt>
                <c:pt idx="125429">
                  <c:v>290.588297204404</c:v>
                </c:pt>
                <c:pt idx="125430">
                  <c:v>290.59061395967802</c:v>
                </c:pt>
                <c:pt idx="125431">
                  <c:v>290.59293071495102</c:v>
                </c:pt>
                <c:pt idx="125432">
                  <c:v>290.59524747022499</c:v>
                </c:pt>
                <c:pt idx="125433">
                  <c:v>290.59756422549799</c:v>
                </c:pt>
                <c:pt idx="125434">
                  <c:v>290.59988098077201</c:v>
                </c:pt>
                <c:pt idx="125435">
                  <c:v>290.60219773604501</c:v>
                </c:pt>
                <c:pt idx="125436">
                  <c:v>290.60451449131898</c:v>
                </c:pt>
                <c:pt idx="125437">
                  <c:v>290.60683124659198</c:v>
                </c:pt>
                <c:pt idx="125438">
                  <c:v>290.609148001866</c:v>
                </c:pt>
                <c:pt idx="125439">
                  <c:v>290.611464757139</c:v>
                </c:pt>
                <c:pt idx="125440">
                  <c:v>290.61378151241303</c:v>
                </c:pt>
                <c:pt idx="125441">
                  <c:v>290.61609826768603</c:v>
                </c:pt>
                <c:pt idx="125442">
                  <c:v>290.61841502295999</c:v>
                </c:pt>
                <c:pt idx="125443">
                  <c:v>290.62073177823299</c:v>
                </c:pt>
                <c:pt idx="125444">
                  <c:v>290.62304853350702</c:v>
                </c:pt>
                <c:pt idx="125445">
                  <c:v>290.62536528878002</c:v>
                </c:pt>
                <c:pt idx="125446">
                  <c:v>290.62768204405398</c:v>
                </c:pt>
                <c:pt idx="125447">
                  <c:v>290.62999879932698</c:v>
                </c:pt>
                <c:pt idx="125448">
                  <c:v>290.63231555460101</c:v>
                </c:pt>
                <c:pt idx="125449">
                  <c:v>290.63463230987401</c:v>
                </c:pt>
                <c:pt idx="125450">
                  <c:v>290.63694906514797</c:v>
                </c:pt>
                <c:pt idx="125451">
                  <c:v>290.63926582042097</c:v>
                </c:pt>
                <c:pt idx="125452">
                  <c:v>290.641582575695</c:v>
                </c:pt>
                <c:pt idx="125453">
                  <c:v>290.643899330968</c:v>
                </c:pt>
                <c:pt idx="125454">
                  <c:v>290.64621608624202</c:v>
                </c:pt>
                <c:pt idx="125455">
                  <c:v>290.64853284151599</c:v>
                </c:pt>
                <c:pt idx="125456">
                  <c:v>290.65084959678899</c:v>
                </c:pt>
                <c:pt idx="125457">
                  <c:v>290.65316635206301</c:v>
                </c:pt>
                <c:pt idx="125458">
                  <c:v>290.65548310733601</c:v>
                </c:pt>
                <c:pt idx="125459">
                  <c:v>290.65779986260998</c:v>
                </c:pt>
                <c:pt idx="125460">
                  <c:v>290.66011661788298</c:v>
                </c:pt>
                <c:pt idx="125461">
                  <c:v>290.662433373157</c:v>
                </c:pt>
                <c:pt idx="125462">
                  <c:v>290.66475012843</c:v>
                </c:pt>
                <c:pt idx="125463">
                  <c:v>290.66706688370402</c:v>
                </c:pt>
                <c:pt idx="125464">
                  <c:v>290.66938363897702</c:v>
                </c:pt>
                <c:pt idx="125465">
                  <c:v>290.67170039425099</c:v>
                </c:pt>
                <c:pt idx="125466">
                  <c:v>290.67401714952399</c:v>
                </c:pt>
                <c:pt idx="125467">
                  <c:v>290.67633390479801</c:v>
                </c:pt>
                <c:pt idx="125468">
                  <c:v>290.67865066007101</c:v>
                </c:pt>
                <c:pt idx="125469">
                  <c:v>290.68096741534498</c:v>
                </c:pt>
                <c:pt idx="125470">
                  <c:v>290.68328417061798</c:v>
                </c:pt>
                <c:pt idx="125471">
                  <c:v>290.685600925892</c:v>
                </c:pt>
                <c:pt idx="125472">
                  <c:v>290.687917681165</c:v>
                </c:pt>
                <c:pt idx="125473">
                  <c:v>290.69023443643903</c:v>
                </c:pt>
                <c:pt idx="125474">
                  <c:v>290.69255119171203</c:v>
                </c:pt>
                <c:pt idx="125475">
                  <c:v>290.69486794698599</c:v>
                </c:pt>
                <c:pt idx="125476">
                  <c:v>290.69718470225899</c:v>
                </c:pt>
                <c:pt idx="125477">
                  <c:v>290.69950145753302</c:v>
                </c:pt>
                <c:pt idx="125478">
                  <c:v>290.70181821280602</c:v>
                </c:pt>
                <c:pt idx="125479">
                  <c:v>290.70413496807998</c:v>
                </c:pt>
                <c:pt idx="125480">
                  <c:v>290.70645172335298</c:v>
                </c:pt>
                <c:pt idx="125481">
                  <c:v>290.70876847862701</c:v>
                </c:pt>
                <c:pt idx="125482">
                  <c:v>290.71108523390001</c:v>
                </c:pt>
                <c:pt idx="125483">
                  <c:v>290.71340198917397</c:v>
                </c:pt>
                <c:pt idx="125484">
                  <c:v>290.71571874444697</c:v>
                </c:pt>
                <c:pt idx="125485">
                  <c:v>290.718035499721</c:v>
                </c:pt>
                <c:pt idx="125486">
                  <c:v>290.720352254994</c:v>
                </c:pt>
                <c:pt idx="125487">
                  <c:v>290.72266901026802</c:v>
                </c:pt>
                <c:pt idx="125488">
                  <c:v>290.72498576554102</c:v>
                </c:pt>
                <c:pt idx="125489">
                  <c:v>290.72730252081499</c:v>
                </c:pt>
                <c:pt idx="125490">
                  <c:v>290.72961927608799</c:v>
                </c:pt>
                <c:pt idx="125491">
                  <c:v>290.73193603136201</c:v>
                </c:pt>
                <c:pt idx="125492">
                  <c:v>290.73425278663501</c:v>
                </c:pt>
                <c:pt idx="125493">
                  <c:v>290.73656954190898</c:v>
                </c:pt>
                <c:pt idx="125494">
                  <c:v>290.73888629718198</c:v>
                </c:pt>
                <c:pt idx="125495">
                  <c:v>290.741203052456</c:v>
                </c:pt>
                <c:pt idx="125496">
                  <c:v>290.743519807729</c:v>
                </c:pt>
                <c:pt idx="125497">
                  <c:v>290.74583656300302</c:v>
                </c:pt>
                <c:pt idx="125498">
                  <c:v>290.74815331827699</c:v>
                </c:pt>
                <c:pt idx="125499">
                  <c:v>290.75047007354999</c:v>
                </c:pt>
                <c:pt idx="125500">
                  <c:v>290.75278682882401</c:v>
                </c:pt>
                <c:pt idx="125501">
                  <c:v>290.75510358409701</c:v>
                </c:pt>
                <c:pt idx="125502">
                  <c:v>290.75742033937098</c:v>
                </c:pt>
                <c:pt idx="125503">
                  <c:v>290.75973709464398</c:v>
                </c:pt>
                <c:pt idx="125504">
                  <c:v>290.762053849918</c:v>
                </c:pt>
                <c:pt idx="125505">
                  <c:v>290.764370605191</c:v>
                </c:pt>
                <c:pt idx="125506">
                  <c:v>290.76668736046503</c:v>
                </c:pt>
                <c:pt idx="125507">
                  <c:v>290.76900411573803</c:v>
                </c:pt>
                <c:pt idx="125508">
                  <c:v>290.77132087101199</c:v>
                </c:pt>
                <c:pt idx="125509">
                  <c:v>290.77363762628499</c:v>
                </c:pt>
                <c:pt idx="125510">
                  <c:v>290.77595438155902</c:v>
                </c:pt>
                <c:pt idx="125511">
                  <c:v>290.77827113683202</c:v>
                </c:pt>
                <c:pt idx="125512">
                  <c:v>290.78058789210598</c:v>
                </c:pt>
                <c:pt idx="125513">
                  <c:v>290.78290464737898</c:v>
                </c:pt>
                <c:pt idx="125514">
                  <c:v>290.78522140265301</c:v>
                </c:pt>
                <c:pt idx="125515">
                  <c:v>290.78753815792601</c:v>
                </c:pt>
                <c:pt idx="125516">
                  <c:v>290.78985491319997</c:v>
                </c:pt>
                <c:pt idx="125517">
                  <c:v>290.79217166847297</c:v>
                </c:pt>
                <c:pt idx="125518">
                  <c:v>290.794488423747</c:v>
                </c:pt>
                <c:pt idx="125519">
                  <c:v>290.79680517902</c:v>
                </c:pt>
                <c:pt idx="125520">
                  <c:v>290.79912193429402</c:v>
                </c:pt>
                <c:pt idx="125521">
                  <c:v>290.80143868956702</c:v>
                </c:pt>
                <c:pt idx="125522">
                  <c:v>290.80375544484099</c:v>
                </c:pt>
                <c:pt idx="125523">
                  <c:v>290.80607220011399</c:v>
                </c:pt>
                <c:pt idx="125524">
                  <c:v>290.80838895538801</c:v>
                </c:pt>
                <c:pt idx="125525">
                  <c:v>290.81070571066101</c:v>
                </c:pt>
                <c:pt idx="125526">
                  <c:v>290.81302246593498</c:v>
                </c:pt>
                <c:pt idx="125527">
                  <c:v>290.81533922120798</c:v>
                </c:pt>
                <c:pt idx="125528">
                  <c:v>290.817655976482</c:v>
                </c:pt>
                <c:pt idx="125529">
                  <c:v>290.819972731755</c:v>
                </c:pt>
                <c:pt idx="125530">
                  <c:v>290.82228948702902</c:v>
                </c:pt>
                <c:pt idx="125531">
                  <c:v>290.82460624230202</c:v>
                </c:pt>
                <c:pt idx="125532">
                  <c:v>290.82692299757599</c:v>
                </c:pt>
                <c:pt idx="125533">
                  <c:v>290.82923975284899</c:v>
                </c:pt>
                <c:pt idx="125534">
                  <c:v>290.83155650812301</c:v>
                </c:pt>
                <c:pt idx="125535">
                  <c:v>290.83387326339601</c:v>
                </c:pt>
                <c:pt idx="125536">
                  <c:v>290.83619001866998</c:v>
                </c:pt>
                <c:pt idx="125537">
                  <c:v>290.83850677394298</c:v>
                </c:pt>
                <c:pt idx="125538">
                  <c:v>290.840823529217</c:v>
                </c:pt>
                <c:pt idx="125539">
                  <c:v>290.84314028449</c:v>
                </c:pt>
                <c:pt idx="125540">
                  <c:v>290.84545703976403</c:v>
                </c:pt>
                <c:pt idx="125541">
                  <c:v>290.84777379503799</c:v>
                </c:pt>
                <c:pt idx="125542">
                  <c:v>290.85009055031099</c:v>
                </c:pt>
                <c:pt idx="125543">
                  <c:v>290.85240730558502</c:v>
                </c:pt>
                <c:pt idx="125544">
                  <c:v>290.85472406085802</c:v>
                </c:pt>
                <c:pt idx="125545">
                  <c:v>290.85704081613198</c:v>
                </c:pt>
                <c:pt idx="125546">
                  <c:v>290.85935757140498</c:v>
                </c:pt>
                <c:pt idx="125547">
                  <c:v>290.86167432667901</c:v>
                </c:pt>
                <c:pt idx="125548">
                  <c:v>290.86399108195201</c:v>
                </c:pt>
                <c:pt idx="125549">
                  <c:v>290.86630783722597</c:v>
                </c:pt>
                <c:pt idx="125550">
                  <c:v>290.86862459249897</c:v>
                </c:pt>
                <c:pt idx="125551">
                  <c:v>290.870941347773</c:v>
                </c:pt>
                <c:pt idx="125552">
                  <c:v>290.873258103046</c:v>
                </c:pt>
                <c:pt idx="125553">
                  <c:v>290.87557485832002</c:v>
                </c:pt>
                <c:pt idx="125554">
                  <c:v>290.87789161359302</c:v>
                </c:pt>
                <c:pt idx="125555">
                  <c:v>290.88020836886699</c:v>
                </c:pt>
                <c:pt idx="125556">
                  <c:v>290.88252512413999</c:v>
                </c:pt>
                <c:pt idx="125557">
                  <c:v>290.88484187941401</c:v>
                </c:pt>
                <c:pt idx="125558">
                  <c:v>290.88715863468701</c:v>
                </c:pt>
                <c:pt idx="125559">
                  <c:v>290.88947538996098</c:v>
                </c:pt>
                <c:pt idx="125560">
                  <c:v>290.89179214523398</c:v>
                </c:pt>
                <c:pt idx="125561">
                  <c:v>290.894108900508</c:v>
                </c:pt>
                <c:pt idx="125562">
                  <c:v>290.896425655781</c:v>
                </c:pt>
                <c:pt idx="125563">
                  <c:v>290.89874241105503</c:v>
                </c:pt>
                <c:pt idx="125564">
                  <c:v>290.90105916632803</c:v>
                </c:pt>
                <c:pt idx="125565">
                  <c:v>290.90337592160199</c:v>
                </c:pt>
                <c:pt idx="125566">
                  <c:v>290.90569267687499</c:v>
                </c:pt>
                <c:pt idx="125567">
                  <c:v>290.90800943214902</c:v>
                </c:pt>
                <c:pt idx="125568">
                  <c:v>290.91032618742202</c:v>
                </c:pt>
                <c:pt idx="125569">
                  <c:v>290.91264294269598</c:v>
                </c:pt>
                <c:pt idx="125570">
                  <c:v>290.91495969796898</c:v>
                </c:pt>
                <c:pt idx="125571">
                  <c:v>290.91727645324301</c:v>
                </c:pt>
                <c:pt idx="125572">
                  <c:v>290.91959320851601</c:v>
                </c:pt>
                <c:pt idx="125573">
                  <c:v>290.92190996378997</c:v>
                </c:pt>
                <c:pt idx="125574">
                  <c:v>290.92422671906297</c:v>
                </c:pt>
                <c:pt idx="125575">
                  <c:v>290.926543474337</c:v>
                </c:pt>
                <c:pt idx="125576">
                  <c:v>290.92886022961</c:v>
                </c:pt>
                <c:pt idx="125577">
                  <c:v>290.93117698488402</c:v>
                </c:pt>
                <c:pt idx="125578">
                  <c:v>290.93349374015702</c:v>
                </c:pt>
                <c:pt idx="125579">
                  <c:v>290.93581049543099</c:v>
                </c:pt>
                <c:pt idx="125580">
                  <c:v>290.93812725070399</c:v>
                </c:pt>
                <c:pt idx="125581">
                  <c:v>290.94044400597801</c:v>
                </c:pt>
                <c:pt idx="125582">
                  <c:v>290.94276076125101</c:v>
                </c:pt>
                <c:pt idx="125583">
                  <c:v>290.94507751652498</c:v>
                </c:pt>
                <c:pt idx="125584">
                  <c:v>290.947394271799</c:v>
                </c:pt>
                <c:pt idx="125585">
                  <c:v>290.949711027072</c:v>
                </c:pt>
                <c:pt idx="125586">
                  <c:v>290.95202778234602</c:v>
                </c:pt>
                <c:pt idx="125587">
                  <c:v>290.95434453761902</c:v>
                </c:pt>
                <c:pt idx="125588">
                  <c:v>290.95666129289299</c:v>
                </c:pt>
                <c:pt idx="125589">
                  <c:v>290.95897804816599</c:v>
                </c:pt>
                <c:pt idx="125590">
                  <c:v>290.96129480344001</c:v>
                </c:pt>
                <c:pt idx="125591">
                  <c:v>290.96361155871301</c:v>
                </c:pt>
                <c:pt idx="125592">
                  <c:v>290.96592831398698</c:v>
                </c:pt>
                <c:pt idx="125593">
                  <c:v>290.96824506925998</c:v>
                </c:pt>
                <c:pt idx="125594">
                  <c:v>290.970561824534</c:v>
                </c:pt>
                <c:pt idx="125595">
                  <c:v>290.972878579807</c:v>
                </c:pt>
                <c:pt idx="125596">
                  <c:v>290.97519533508103</c:v>
                </c:pt>
                <c:pt idx="125597">
                  <c:v>290.97751209035403</c:v>
                </c:pt>
                <c:pt idx="125598">
                  <c:v>290.97982884562799</c:v>
                </c:pt>
                <c:pt idx="125599">
                  <c:v>290.98214560090099</c:v>
                </c:pt>
                <c:pt idx="125600">
                  <c:v>290.98446235617502</c:v>
                </c:pt>
                <c:pt idx="125601">
                  <c:v>290.98677911144802</c:v>
                </c:pt>
                <c:pt idx="125602">
                  <c:v>290.98909586672198</c:v>
                </c:pt>
                <c:pt idx="125603">
                  <c:v>290.99141262199498</c:v>
                </c:pt>
                <c:pt idx="125604">
                  <c:v>290.99372937726901</c:v>
                </c:pt>
                <c:pt idx="125605">
                  <c:v>290.99604613254201</c:v>
                </c:pt>
                <c:pt idx="125606">
                  <c:v>290.99836288781597</c:v>
                </c:pt>
                <c:pt idx="125607">
                  <c:v>291.00067964308897</c:v>
                </c:pt>
                <c:pt idx="125608">
                  <c:v>291.002996398363</c:v>
                </c:pt>
                <c:pt idx="125609">
                  <c:v>291.005313153636</c:v>
                </c:pt>
                <c:pt idx="125610">
                  <c:v>291.00762990891002</c:v>
                </c:pt>
                <c:pt idx="125611">
                  <c:v>291.00994666418302</c:v>
                </c:pt>
                <c:pt idx="125612">
                  <c:v>291.01226341945699</c:v>
                </c:pt>
                <c:pt idx="125613">
                  <c:v>291.01458017472999</c:v>
                </c:pt>
                <c:pt idx="125614">
                  <c:v>291.01689693000401</c:v>
                </c:pt>
                <c:pt idx="125615">
                  <c:v>291.01921368527701</c:v>
                </c:pt>
                <c:pt idx="125616">
                  <c:v>291.02153044055098</c:v>
                </c:pt>
                <c:pt idx="125617">
                  <c:v>291.02384719582398</c:v>
                </c:pt>
                <c:pt idx="125618">
                  <c:v>291.026163951098</c:v>
                </c:pt>
                <c:pt idx="125619">
                  <c:v>291.028480706371</c:v>
                </c:pt>
                <c:pt idx="125620">
                  <c:v>291.03079746164502</c:v>
                </c:pt>
                <c:pt idx="125621">
                  <c:v>291.03311421691802</c:v>
                </c:pt>
                <c:pt idx="125622">
                  <c:v>291.03543097219199</c:v>
                </c:pt>
                <c:pt idx="125623">
                  <c:v>291.03774772746499</c:v>
                </c:pt>
                <c:pt idx="125624">
                  <c:v>291.04006448273901</c:v>
                </c:pt>
                <c:pt idx="125625">
                  <c:v>291.04238123801201</c:v>
                </c:pt>
                <c:pt idx="125626">
                  <c:v>291.04469799328598</c:v>
                </c:pt>
                <c:pt idx="125627">
                  <c:v>291.04701474856</c:v>
                </c:pt>
                <c:pt idx="125628">
                  <c:v>291.049331503833</c:v>
                </c:pt>
                <c:pt idx="125629">
                  <c:v>291.05164825910703</c:v>
                </c:pt>
                <c:pt idx="125630">
                  <c:v>291.05396501438003</c:v>
                </c:pt>
                <c:pt idx="125631">
                  <c:v>291.05628176965399</c:v>
                </c:pt>
                <c:pt idx="125632">
                  <c:v>291.05859852492699</c:v>
                </c:pt>
                <c:pt idx="125633">
                  <c:v>291.06091528020102</c:v>
                </c:pt>
                <c:pt idx="125634">
                  <c:v>291.06323203547402</c:v>
                </c:pt>
                <c:pt idx="125635">
                  <c:v>291.06554879074798</c:v>
                </c:pt>
                <c:pt idx="125636">
                  <c:v>291.06786554602098</c:v>
                </c:pt>
                <c:pt idx="125637">
                  <c:v>291.07018230129501</c:v>
                </c:pt>
                <c:pt idx="125638">
                  <c:v>291.07249905656801</c:v>
                </c:pt>
                <c:pt idx="125639">
                  <c:v>291.07481581184197</c:v>
                </c:pt>
                <c:pt idx="125640">
                  <c:v>291.07713256711497</c:v>
                </c:pt>
                <c:pt idx="125641">
                  <c:v>291.079449322389</c:v>
                </c:pt>
                <c:pt idx="125642">
                  <c:v>291.081766077662</c:v>
                </c:pt>
                <c:pt idx="125643">
                  <c:v>291.08408283293602</c:v>
                </c:pt>
                <c:pt idx="125644">
                  <c:v>291.08639958820902</c:v>
                </c:pt>
                <c:pt idx="125645">
                  <c:v>291.08871634348299</c:v>
                </c:pt>
                <c:pt idx="125646">
                  <c:v>291.09103309875599</c:v>
                </c:pt>
                <c:pt idx="125647">
                  <c:v>291.09334985403001</c:v>
                </c:pt>
                <c:pt idx="125648">
                  <c:v>291.09566660930301</c:v>
                </c:pt>
                <c:pt idx="125649">
                  <c:v>291.09798336457698</c:v>
                </c:pt>
                <c:pt idx="125650">
                  <c:v>291.10030011984998</c:v>
                </c:pt>
                <c:pt idx="125651">
                  <c:v>291.102616875124</c:v>
                </c:pt>
                <c:pt idx="125652">
                  <c:v>291.104933630397</c:v>
                </c:pt>
                <c:pt idx="125653">
                  <c:v>291.10725038567102</c:v>
                </c:pt>
                <c:pt idx="125654">
                  <c:v>291.10956714094402</c:v>
                </c:pt>
                <c:pt idx="125655">
                  <c:v>291.11188389621799</c:v>
                </c:pt>
                <c:pt idx="125656">
                  <c:v>291.11420065149099</c:v>
                </c:pt>
                <c:pt idx="125657">
                  <c:v>291.11651740676501</c:v>
                </c:pt>
                <c:pt idx="125658">
                  <c:v>291.11883416203801</c:v>
                </c:pt>
                <c:pt idx="125659">
                  <c:v>291.12115091731198</c:v>
                </c:pt>
                <c:pt idx="125660">
                  <c:v>291.12346767258498</c:v>
                </c:pt>
                <c:pt idx="125661">
                  <c:v>291.125784427859</c:v>
                </c:pt>
                <c:pt idx="125662">
                  <c:v>291.128101183132</c:v>
                </c:pt>
                <c:pt idx="125663">
                  <c:v>291.13041793840603</c:v>
                </c:pt>
                <c:pt idx="125664">
                  <c:v>291.13273469367903</c:v>
                </c:pt>
                <c:pt idx="125665">
                  <c:v>291.13505144895299</c:v>
                </c:pt>
                <c:pt idx="125666">
                  <c:v>291.13736820422599</c:v>
                </c:pt>
                <c:pt idx="125667">
                  <c:v>291.13968495950002</c:v>
                </c:pt>
                <c:pt idx="125668">
                  <c:v>291.14200171477302</c:v>
                </c:pt>
                <c:pt idx="125669">
                  <c:v>291.14431847004698</c:v>
                </c:pt>
                <c:pt idx="125670">
                  <c:v>291.14663522532101</c:v>
                </c:pt>
                <c:pt idx="125671">
                  <c:v>291.14895198059401</c:v>
                </c:pt>
                <c:pt idx="125672">
                  <c:v>291.15126873586797</c:v>
                </c:pt>
                <c:pt idx="125673">
                  <c:v>291.15358549114097</c:v>
                </c:pt>
                <c:pt idx="125674">
                  <c:v>291.155902246415</c:v>
                </c:pt>
                <c:pt idx="125675">
                  <c:v>291.158219001688</c:v>
                </c:pt>
                <c:pt idx="125676">
                  <c:v>291.16053575696202</c:v>
                </c:pt>
                <c:pt idx="125677">
                  <c:v>291.16285251223502</c:v>
                </c:pt>
                <c:pt idx="125678">
                  <c:v>291.16516926750899</c:v>
                </c:pt>
                <c:pt idx="125679">
                  <c:v>291.16748602278199</c:v>
                </c:pt>
                <c:pt idx="125680">
                  <c:v>291.16980277805601</c:v>
                </c:pt>
                <c:pt idx="125681">
                  <c:v>291.17211953332901</c:v>
                </c:pt>
                <c:pt idx="125682">
                  <c:v>291.17443628860298</c:v>
                </c:pt>
                <c:pt idx="125683">
                  <c:v>291.17675304387598</c:v>
                </c:pt>
                <c:pt idx="125684">
                  <c:v>291.17906979915</c:v>
                </c:pt>
                <c:pt idx="125685">
                  <c:v>291.181386554423</c:v>
                </c:pt>
                <c:pt idx="125686">
                  <c:v>291.18370330969702</c:v>
                </c:pt>
                <c:pt idx="125687">
                  <c:v>291.18602006497002</c:v>
                </c:pt>
                <c:pt idx="125688">
                  <c:v>291.18833682024399</c:v>
                </c:pt>
                <c:pt idx="125689">
                  <c:v>291.19065357551699</c:v>
                </c:pt>
                <c:pt idx="125690">
                  <c:v>291.19297033079101</c:v>
                </c:pt>
                <c:pt idx="125691">
                  <c:v>291.19528708606401</c:v>
                </c:pt>
                <c:pt idx="125692">
                  <c:v>291.19760384133798</c:v>
                </c:pt>
                <c:pt idx="125693">
                  <c:v>291.19992059661098</c:v>
                </c:pt>
                <c:pt idx="125694">
                  <c:v>291.202237351885</c:v>
                </c:pt>
                <c:pt idx="125695">
                  <c:v>291.204554107158</c:v>
                </c:pt>
                <c:pt idx="125696">
                  <c:v>291.20687086243203</c:v>
                </c:pt>
                <c:pt idx="125697">
                  <c:v>291.20918761770503</c:v>
                </c:pt>
                <c:pt idx="125698">
                  <c:v>291.21150437297899</c:v>
                </c:pt>
                <c:pt idx="125699">
                  <c:v>291.21382112825199</c:v>
                </c:pt>
                <c:pt idx="125700">
                  <c:v>291.21613788352602</c:v>
                </c:pt>
                <c:pt idx="125701">
                  <c:v>291.21845463879902</c:v>
                </c:pt>
                <c:pt idx="125702">
                  <c:v>291.22077139407298</c:v>
                </c:pt>
                <c:pt idx="125703">
                  <c:v>291.22308814934598</c:v>
                </c:pt>
                <c:pt idx="125704">
                  <c:v>291.22540490462001</c:v>
                </c:pt>
                <c:pt idx="125705">
                  <c:v>291.22772165989301</c:v>
                </c:pt>
                <c:pt idx="125706">
                  <c:v>291.23003841516697</c:v>
                </c:pt>
                <c:pt idx="125707">
                  <c:v>291.23235517043997</c:v>
                </c:pt>
                <c:pt idx="125708">
                  <c:v>291.234671925714</c:v>
                </c:pt>
                <c:pt idx="125709">
                  <c:v>291.236988680987</c:v>
                </c:pt>
                <c:pt idx="125710">
                  <c:v>291.23930543626102</c:v>
                </c:pt>
                <c:pt idx="125711">
                  <c:v>291.24162219153499</c:v>
                </c:pt>
                <c:pt idx="125712">
                  <c:v>291.24393894680799</c:v>
                </c:pt>
                <c:pt idx="125713">
                  <c:v>291.24625570208201</c:v>
                </c:pt>
                <c:pt idx="125714">
                  <c:v>291.24857245735501</c:v>
                </c:pt>
                <c:pt idx="125715">
                  <c:v>291.25088921262898</c:v>
                </c:pt>
                <c:pt idx="125716">
                  <c:v>291.25320596790198</c:v>
                </c:pt>
                <c:pt idx="125717">
                  <c:v>291.255522723176</c:v>
                </c:pt>
                <c:pt idx="125718">
                  <c:v>291.257839478449</c:v>
                </c:pt>
                <c:pt idx="125719">
                  <c:v>291.26015623372302</c:v>
                </c:pt>
                <c:pt idx="125720">
                  <c:v>291.26247298899602</c:v>
                </c:pt>
                <c:pt idx="125721">
                  <c:v>291.26478974426999</c:v>
                </c:pt>
                <c:pt idx="125722">
                  <c:v>291.26710649954299</c:v>
                </c:pt>
                <c:pt idx="125723">
                  <c:v>291.26942325481701</c:v>
                </c:pt>
                <c:pt idx="125724">
                  <c:v>291.27174001009001</c:v>
                </c:pt>
                <c:pt idx="125725">
                  <c:v>291.27405676536398</c:v>
                </c:pt>
                <c:pt idx="125726">
                  <c:v>291.27637352063698</c:v>
                </c:pt>
                <c:pt idx="125727">
                  <c:v>291.278690275911</c:v>
                </c:pt>
                <c:pt idx="125728">
                  <c:v>291.281007031184</c:v>
                </c:pt>
                <c:pt idx="125729">
                  <c:v>291.28332378645803</c:v>
                </c:pt>
                <c:pt idx="125730">
                  <c:v>291.28564054173103</c:v>
                </c:pt>
                <c:pt idx="125731">
                  <c:v>291.28795729700499</c:v>
                </c:pt>
                <c:pt idx="125732">
                  <c:v>291.29027405227799</c:v>
                </c:pt>
                <c:pt idx="125733">
                  <c:v>291.29259080755202</c:v>
                </c:pt>
                <c:pt idx="125734">
                  <c:v>291.29490756282502</c:v>
                </c:pt>
                <c:pt idx="125735">
                  <c:v>291.29722431809898</c:v>
                </c:pt>
                <c:pt idx="125736">
                  <c:v>291.29954107337198</c:v>
                </c:pt>
                <c:pt idx="125737">
                  <c:v>291.30185782864601</c:v>
                </c:pt>
                <c:pt idx="125738">
                  <c:v>291.30417458391901</c:v>
                </c:pt>
                <c:pt idx="125739">
                  <c:v>291.30649133919297</c:v>
                </c:pt>
                <c:pt idx="125740">
                  <c:v>291.30880809446597</c:v>
                </c:pt>
                <c:pt idx="125741">
                  <c:v>291.31112484974</c:v>
                </c:pt>
                <c:pt idx="125742">
                  <c:v>291.313441605013</c:v>
                </c:pt>
                <c:pt idx="125743">
                  <c:v>291.31575836028702</c:v>
                </c:pt>
                <c:pt idx="125744">
                  <c:v>291.31807511556002</c:v>
                </c:pt>
                <c:pt idx="125745">
                  <c:v>291.32039187083399</c:v>
                </c:pt>
                <c:pt idx="125746">
                  <c:v>291.32270862610699</c:v>
                </c:pt>
                <c:pt idx="125747">
                  <c:v>291.32502538138101</c:v>
                </c:pt>
                <c:pt idx="125748">
                  <c:v>291.32734213665401</c:v>
                </c:pt>
                <c:pt idx="125749">
                  <c:v>291.32965889192798</c:v>
                </c:pt>
                <c:pt idx="125750">
                  <c:v>291.33197564720098</c:v>
                </c:pt>
                <c:pt idx="125751">
                  <c:v>291.334292402475</c:v>
                </c:pt>
                <c:pt idx="125752">
                  <c:v>291.336609157748</c:v>
                </c:pt>
                <c:pt idx="125753">
                  <c:v>291.33892591302202</c:v>
                </c:pt>
                <c:pt idx="125754">
                  <c:v>291.34124266829599</c:v>
                </c:pt>
                <c:pt idx="125755">
                  <c:v>291.34355942356899</c:v>
                </c:pt>
                <c:pt idx="125756">
                  <c:v>291.34587617884301</c:v>
                </c:pt>
                <c:pt idx="125757">
                  <c:v>291.34819293411601</c:v>
                </c:pt>
                <c:pt idx="125758">
                  <c:v>291.35050968938998</c:v>
                </c:pt>
                <c:pt idx="125759">
                  <c:v>291.35282644466298</c:v>
                </c:pt>
                <c:pt idx="125760">
                  <c:v>291.355143199937</c:v>
                </c:pt>
                <c:pt idx="125761">
                  <c:v>291.35745995521</c:v>
                </c:pt>
                <c:pt idx="125762">
                  <c:v>291.35977671048403</c:v>
                </c:pt>
                <c:pt idx="125763">
                  <c:v>291.36209346575703</c:v>
                </c:pt>
                <c:pt idx="125764">
                  <c:v>291.36441022103099</c:v>
                </c:pt>
                <c:pt idx="125765">
                  <c:v>291.36672697630399</c:v>
                </c:pt>
                <c:pt idx="125766">
                  <c:v>291.36904373157802</c:v>
                </c:pt>
                <c:pt idx="125767">
                  <c:v>291.37136048685102</c:v>
                </c:pt>
                <c:pt idx="125768">
                  <c:v>291.37367724212498</c:v>
                </c:pt>
                <c:pt idx="125769">
                  <c:v>291.37599399739798</c:v>
                </c:pt>
                <c:pt idx="125770">
                  <c:v>291.37831075267201</c:v>
                </c:pt>
                <c:pt idx="125771">
                  <c:v>291.38062750794501</c:v>
                </c:pt>
                <c:pt idx="125772">
                  <c:v>291.38294426321897</c:v>
                </c:pt>
                <c:pt idx="125773">
                  <c:v>291.38526101849197</c:v>
                </c:pt>
                <c:pt idx="125774">
                  <c:v>291.387577773766</c:v>
                </c:pt>
                <c:pt idx="125775">
                  <c:v>291.389894529039</c:v>
                </c:pt>
                <c:pt idx="125776">
                  <c:v>291.39221128431302</c:v>
                </c:pt>
                <c:pt idx="125777">
                  <c:v>291.39452803958602</c:v>
                </c:pt>
                <c:pt idx="125778">
                  <c:v>291.39684479485999</c:v>
                </c:pt>
                <c:pt idx="125779">
                  <c:v>291.39916155013299</c:v>
                </c:pt>
                <c:pt idx="125780">
                  <c:v>291.40147830540701</c:v>
                </c:pt>
                <c:pt idx="125781">
                  <c:v>291.40379506068001</c:v>
                </c:pt>
                <c:pt idx="125782">
                  <c:v>291.40611181595398</c:v>
                </c:pt>
                <c:pt idx="125783">
                  <c:v>291.40842857122698</c:v>
                </c:pt>
                <c:pt idx="125784">
                  <c:v>291.410745326501</c:v>
                </c:pt>
                <c:pt idx="125785">
                  <c:v>291.413062081774</c:v>
                </c:pt>
                <c:pt idx="125786">
                  <c:v>291.41537883704802</c:v>
                </c:pt>
                <c:pt idx="125787">
                  <c:v>291.41769559232102</c:v>
                </c:pt>
                <c:pt idx="125788">
                  <c:v>291.42001234759499</c:v>
                </c:pt>
                <c:pt idx="125789">
                  <c:v>291.42232910286799</c:v>
                </c:pt>
                <c:pt idx="125790">
                  <c:v>291.42464585814201</c:v>
                </c:pt>
                <c:pt idx="125791">
                  <c:v>291.42696261341501</c:v>
                </c:pt>
                <c:pt idx="125792">
                  <c:v>291.42927936868898</c:v>
                </c:pt>
                <c:pt idx="125793">
                  <c:v>291.43159612396198</c:v>
                </c:pt>
                <c:pt idx="125794">
                  <c:v>291.433912879236</c:v>
                </c:pt>
                <c:pt idx="125795">
                  <c:v>291.436229634509</c:v>
                </c:pt>
                <c:pt idx="125796">
                  <c:v>291.43854638978303</c:v>
                </c:pt>
                <c:pt idx="125797">
                  <c:v>291.44086314505699</c:v>
                </c:pt>
                <c:pt idx="125798">
                  <c:v>291.44317990032999</c:v>
                </c:pt>
                <c:pt idx="125799">
                  <c:v>291.44549665560402</c:v>
                </c:pt>
                <c:pt idx="125800">
                  <c:v>291.44781341087702</c:v>
                </c:pt>
                <c:pt idx="125801">
                  <c:v>291.45013016615098</c:v>
                </c:pt>
                <c:pt idx="125802">
                  <c:v>291.45244692142398</c:v>
                </c:pt>
                <c:pt idx="125803">
                  <c:v>291.45476367669801</c:v>
                </c:pt>
                <c:pt idx="125804">
                  <c:v>291.45708043197101</c:v>
                </c:pt>
                <c:pt idx="125805">
                  <c:v>291.45939718724497</c:v>
                </c:pt>
                <c:pt idx="125806">
                  <c:v>291.46171394251797</c:v>
                </c:pt>
                <c:pt idx="125807">
                  <c:v>291.464030697792</c:v>
                </c:pt>
                <c:pt idx="125808">
                  <c:v>291.466347453065</c:v>
                </c:pt>
                <c:pt idx="125809">
                  <c:v>291.46866420833902</c:v>
                </c:pt>
                <c:pt idx="125810">
                  <c:v>291.47098096361202</c:v>
                </c:pt>
                <c:pt idx="125811">
                  <c:v>291.47329771888599</c:v>
                </c:pt>
                <c:pt idx="125812">
                  <c:v>291.47561447415899</c:v>
                </c:pt>
                <c:pt idx="125813">
                  <c:v>291.47793122943301</c:v>
                </c:pt>
                <c:pt idx="125814">
                  <c:v>291.48024798470601</c:v>
                </c:pt>
                <c:pt idx="125815">
                  <c:v>291.48256473997998</c:v>
                </c:pt>
                <c:pt idx="125816">
                  <c:v>291.48488149525298</c:v>
                </c:pt>
                <c:pt idx="125817">
                  <c:v>291.487198250527</c:v>
                </c:pt>
                <c:pt idx="125818">
                  <c:v>291.4895150058</c:v>
                </c:pt>
                <c:pt idx="125819">
                  <c:v>291.49183176107402</c:v>
                </c:pt>
                <c:pt idx="125820">
                  <c:v>291.49414851634702</c:v>
                </c:pt>
                <c:pt idx="125821">
                  <c:v>291.49646527162099</c:v>
                </c:pt>
                <c:pt idx="125822">
                  <c:v>291.49878202689399</c:v>
                </c:pt>
                <c:pt idx="125823">
                  <c:v>291.50109878216801</c:v>
                </c:pt>
                <c:pt idx="125824">
                  <c:v>291.50341553744101</c:v>
                </c:pt>
                <c:pt idx="125825">
                  <c:v>291.50573229271498</c:v>
                </c:pt>
                <c:pt idx="125826">
                  <c:v>291.50804904798798</c:v>
                </c:pt>
                <c:pt idx="125827">
                  <c:v>291.510365803262</c:v>
                </c:pt>
                <c:pt idx="125828">
                  <c:v>291.512682558535</c:v>
                </c:pt>
                <c:pt idx="125829">
                  <c:v>291.51499931380903</c:v>
                </c:pt>
                <c:pt idx="125830">
                  <c:v>291.51731606908203</c:v>
                </c:pt>
                <c:pt idx="125831">
                  <c:v>291.51963282435599</c:v>
                </c:pt>
                <c:pt idx="125832">
                  <c:v>291.52194957962899</c:v>
                </c:pt>
                <c:pt idx="125833">
                  <c:v>291.52426633490302</c:v>
                </c:pt>
                <c:pt idx="125834">
                  <c:v>291.52658309017602</c:v>
                </c:pt>
                <c:pt idx="125835">
                  <c:v>291.52889984544998</c:v>
                </c:pt>
                <c:pt idx="125836">
                  <c:v>291.53121660072298</c:v>
                </c:pt>
                <c:pt idx="125837">
                  <c:v>291.53353335599701</c:v>
                </c:pt>
                <c:pt idx="125838">
                  <c:v>291.53585011127001</c:v>
                </c:pt>
                <c:pt idx="125839">
                  <c:v>291.53816686654397</c:v>
                </c:pt>
                <c:pt idx="125840">
                  <c:v>291.540483621818</c:v>
                </c:pt>
                <c:pt idx="125841">
                  <c:v>291.542800377091</c:v>
                </c:pt>
                <c:pt idx="125842">
                  <c:v>291.54511713236502</c:v>
                </c:pt>
                <c:pt idx="125843">
                  <c:v>291.54743388763802</c:v>
                </c:pt>
                <c:pt idx="125844">
                  <c:v>291.54975064291199</c:v>
                </c:pt>
                <c:pt idx="125845">
                  <c:v>291.55206739818499</c:v>
                </c:pt>
                <c:pt idx="125846">
                  <c:v>291.55438415345901</c:v>
                </c:pt>
                <c:pt idx="125847">
                  <c:v>291.55670090873201</c:v>
                </c:pt>
                <c:pt idx="125848">
                  <c:v>291.55901766400598</c:v>
                </c:pt>
                <c:pt idx="125849">
                  <c:v>291.56133441927898</c:v>
                </c:pt>
                <c:pt idx="125850">
                  <c:v>291.563651174553</c:v>
                </c:pt>
                <c:pt idx="125851">
                  <c:v>291.565967929826</c:v>
                </c:pt>
                <c:pt idx="125852">
                  <c:v>291.56828468510002</c:v>
                </c:pt>
                <c:pt idx="125853">
                  <c:v>291.57060144037303</c:v>
                </c:pt>
                <c:pt idx="125854">
                  <c:v>291.57291819564699</c:v>
                </c:pt>
                <c:pt idx="125855">
                  <c:v>291.57523495091999</c:v>
                </c:pt>
                <c:pt idx="125856">
                  <c:v>291.57755170619401</c:v>
                </c:pt>
                <c:pt idx="125857">
                  <c:v>291.57986846146702</c:v>
                </c:pt>
                <c:pt idx="125858">
                  <c:v>291.58218521674098</c:v>
                </c:pt>
                <c:pt idx="125859">
                  <c:v>291.58450197201398</c:v>
                </c:pt>
                <c:pt idx="125860">
                  <c:v>291.586818727288</c:v>
                </c:pt>
                <c:pt idx="125861">
                  <c:v>291.58913548256101</c:v>
                </c:pt>
                <c:pt idx="125862">
                  <c:v>291.59145223783503</c:v>
                </c:pt>
                <c:pt idx="125863">
                  <c:v>291.59376899310797</c:v>
                </c:pt>
                <c:pt idx="125864">
                  <c:v>291.596085748382</c:v>
                </c:pt>
                <c:pt idx="125865">
                  <c:v>291.598402503655</c:v>
                </c:pt>
                <c:pt idx="125866">
                  <c:v>291.60071925892902</c:v>
                </c:pt>
                <c:pt idx="125867">
                  <c:v>291.60303601420202</c:v>
                </c:pt>
                <c:pt idx="125868">
                  <c:v>291.60535276947599</c:v>
                </c:pt>
                <c:pt idx="125869">
                  <c:v>291.60766952474899</c:v>
                </c:pt>
                <c:pt idx="125870">
                  <c:v>291.60998628002301</c:v>
                </c:pt>
                <c:pt idx="125871">
                  <c:v>291.61230303529601</c:v>
                </c:pt>
                <c:pt idx="125872">
                  <c:v>291.61461979056998</c:v>
                </c:pt>
                <c:pt idx="125873">
                  <c:v>291.61693654584298</c:v>
                </c:pt>
                <c:pt idx="125874">
                  <c:v>291.619253301117</c:v>
                </c:pt>
                <c:pt idx="125875">
                  <c:v>291.62157005639</c:v>
                </c:pt>
                <c:pt idx="125876">
                  <c:v>291.62388681166402</c:v>
                </c:pt>
                <c:pt idx="125877">
                  <c:v>291.62620356693702</c:v>
                </c:pt>
                <c:pt idx="125878">
                  <c:v>291.62852032221099</c:v>
                </c:pt>
                <c:pt idx="125879">
                  <c:v>291.63083707748399</c:v>
                </c:pt>
                <c:pt idx="125880">
                  <c:v>291.63315383275801</c:v>
                </c:pt>
                <c:pt idx="125881">
                  <c:v>291.63547058803101</c:v>
                </c:pt>
                <c:pt idx="125882">
                  <c:v>291.63778734330498</c:v>
                </c:pt>
                <c:pt idx="125883">
                  <c:v>291.640104098579</c:v>
                </c:pt>
                <c:pt idx="125884">
                  <c:v>291.642420853852</c:v>
                </c:pt>
                <c:pt idx="125885">
                  <c:v>291.64473760912603</c:v>
                </c:pt>
                <c:pt idx="125886">
                  <c:v>291.64705436439903</c:v>
                </c:pt>
                <c:pt idx="125887">
                  <c:v>291.64937111967299</c:v>
                </c:pt>
                <c:pt idx="125888">
                  <c:v>291.65168787494599</c:v>
                </c:pt>
                <c:pt idx="125889">
                  <c:v>291.65400463022002</c:v>
                </c:pt>
                <c:pt idx="125890">
                  <c:v>291.65632138549302</c:v>
                </c:pt>
                <c:pt idx="125891">
                  <c:v>291.65863814076698</c:v>
                </c:pt>
                <c:pt idx="125892">
                  <c:v>291.66095489603998</c:v>
                </c:pt>
                <c:pt idx="125893">
                  <c:v>291.66327165131401</c:v>
                </c:pt>
                <c:pt idx="125894">
                  <c:v>291.66558840658701</c:v>
                </c:pt>
                <c:pt idx="125895">
                  <c:v>291.66790516186097</c:v>
                </c:pt>
                <c:pt idx="125896">
                  <c:v>291.67022191713397</c:v>
                </c:pt>
                <c:pt idx="125897">
                  <c:v>291.672538672408</c:v>
                </c:pt>
                <c:pt idx="125898">
                  <c:v>291.674855427681</c:v>
                </c:pt>
                <c:pt idx="125899">
                  <c:v>291.67717218295502</c:v>
                </c:pt>
                <c:pt idx="125900">
                  <c:v>291.67948893822802</c:v>
                </c:pt>
                <c:pt idx="125901">
                  <c:v>291.68180569350199</c:v>
                </c:pt>
                <c:pt idx="125902">
                  <c:v>291.68412244877499</c:v>
                </c:pt>
                <c:pt idx="125903">
                  <c:v>291.68643920404901</c:v>
                </c:pt>
                <c:pt idx="125904">
                  <c:v>291.68875595932201</c:v>
                </c:pt>
                <c:pt idx="125905">
                  <c:v>291.69107271459598</c:v>
                </c:pt>
                <c:pt idx="125906">
                  <c:v>291.69338946986898</c:v>
                </c:pt>
                <c:pt idx="125907">
                  <c:v>291.695706225143</c:v>
                </c:pt>
                <c:pt idx="125908">
                  <c:v>291.698022980416</c:v>
                </c:pt>
                <c:pt idx="125909">
                  <c:v>291.70033973569002</c:v>
                </c:pt>
                <c:pt idx="125910">
                  <c:v>291.70265649096302</c:v>
                </c:pt>
                <c:pt idx="125911">
                  <c:v>291.70497324623699</c:v>
                </c:pt>
                <c:pt idx="125912">
                  <c:v>291.70729000150999</c:v>
                </c:pt>
                <c:pt idx="125913">
                  <c:v>291.70960675678401</c:v>
                </c:pt>
                <c:pt idx="125914">
                  <c:v>291.71192351205701</c:v>
                </c:pt>
                <c:pt idx="125915">
                  <c:v>291.71424026733098</c:v>
                </c:pt>
                <c:pt idx="125916">
                  <c:v>291.71655702260398</c:v>
                </c:pt>
                <c:pt idx="125917">
                  <c:v>291.718873777878</c:v>
                </c:pt>
                <c:pt idx="125918">
                  <c:v>291.721190533151</c:v>
                </c:pt>
                <c:pt idx="125919">
                  <c:v>291.72350728842503</c:v>
                </c:pt>
                <c:pt idx="125920">
                  <c:v>291.72582404369803</c:v>
                </c:pt>
                <c:pt idx="125921">
                  <c:v>291.72814079897199</c:v>
                </c:pt>
                <c:pt idx="125922">
                  <c:v>291.73045755424499</c:v>
                </c:pt>
                <c:pt idx="125923">
                  <c:v>291.73277430951902</c:v>
                </c:pt>
                <c:pt idx="125924">
                  <c:v>291.73509106479202</c:v>
                </c:pt>
                <c:pt idx="125925">
                  <c:v>291.73740782006598</c:v>
                </c:pt>
                <c:pt idx="125926">
                  <c:v>291.73972457534001</c:v>
                </c:pt>
                <c:pt idx="125927">
                  <c:v>291.74204133061301</c:v>
                </c:pt>
                <c:pt idx="125928">
                  <c:v>291.74435808588697</c:v>
                </c:pt>
                <c:pt idx="125929">
                  <c:v>291.74667484115997</c:v>
                </c:pt>
                <c:pt idx="125930">
                  <c:v>291.748991596434</c:v>
                </c:pt>
                <c:pt idx="125931">
                  <c:v>291.751308351707</c:v>
                </c:pt>
                <c:pt idx="125932">
                  <c:v>291.75362510698102</c:v>
                </c:pt>
                <c:pt idx="125933">
                  <c:v>291.75594186225402</c:v>
                </c:pt>
                <c:pt idx="125934">
                  <c:v>291.75825861752799</c:v>
                </c:pt>
                <c:pt idx="125935">
                  <c:v>291.76057537280099</c:v>
                </c:pt>
                <c:pt idx="125936">
                  <c:v>291.76289212807501</c:v>
                </c:pt>
                <c:pt idx="125937">
                  <c:v>291.76520888334801</c:v>
                </c:pt>
                <c:pt idx="125938">
                  <c:v>291.76752563862198</c:v>
                </c:pt>
                <c:pt idx="125939">
                  <c:v>291.76984239389498</c:v>
                </c:pt>
                <c:pt idx="125940">
                  <c:v>291.772159149169</c:v>
                </c:pt>
                <c:pt idx="125941">
                  <c:v>291.774475904442</c:v>
                </c:pt>
                <c:pt idx="125942">
                  <c:v>291.77679265971602</c:v>
                </c:pt>
                <c:pt idx="125943">
                  <c:v>291.77910941498902</c:v>
                </c:pt>
                <c:pt idx="125944">
                  <c:v>291.78142617026299</c:v>
                </c:pt>
                <c:pt idx="125945">
                  <c:v>291.78374292553599</c:v>
                </c:pt>
                <c:pt idx="125946">
                  <c:v>291.78605968081001</c:v>
                </c:pt>
                <c:pt idx="125947">
                  <c:v>291.78837643608301</c:v>
                </c:pt>
                <c:pt idx="125948">
                  <c:v>291.79069319135698</c:v>
                </c:pt>
                <c:pt idx="125949">
                  <c:v>291.79300994662998</c:v>
                </c:pt>
                <c:pt idx="125950">
                  <c:v>291.795326701904</c:v>
                </c:pt>
                <c:pt idx="125951">
                  <c:v>291.797643457177</c:v>
                </c:pt>
                <c:pt idx="125952">
                  <c:v>291.79996021245103</c:v>
                </c:pt>
                <c:pt idx="125953">
                  <c:v>291.80227696772403</c:v>
                </c:pt>
                <c:pt idx="125954">
                  <c:v>291.80459372299799</c:v>
                </c:pt>
                <c:pt idx="125955">
                  <c:v>291.80691047827099</c:v>
                </c:pt>
                <c:pt idx="125956">
                  <c:v>291.80922723354502</c:v>
                </c:pt>
                <c:pt idx="125957">
                  <c:v>291.81154398881802</c:v>
                </c:pt>
                <c:pt idx="125958">
                  <c:v>291.81386074409198</c:v>
                </c:pt>
                <c:pt idx="125959">
                  <c:v>291.81617749936498</c:v>
                </c:pt>
                <c:pt idx="125960">
                  <c:v>291.81849425463901</c:v>
                </c:pt>
                <c:pt idx="125961">
                  <c:v>291.82081100991201</c:v>
                </c:pt>
                <c:pt idx="125962">
                  <c:v>291.82312776518597</c:v>
                </c:pt>
                <c:pt idx="125963">
                  <c:v>291.82544452045897</c:v>
                </c:pt>
                <c:pt idx="125964">
                  <c:v>291.827761275733</c:v>
                </c:pt>
                <c:pt idx="125965">
                  <c:v>291.830078031006</c:v>
                </c:pt>
                <c:pt idx="125966">
                  <c:v>291.83239478628002</c:v>
                </c:pt>
                <c:pt idx="125967">
                  <c:v>291.83471154155399</c:v>
                </c:pt>
                <c:pt idx="125968">
                  <c:v>291.83702829682699</c:v>
                </c:pt>
                <c:pt idx="125969">
                  <c:v>291.83934505210101</c:v>
                </c:pt>
                <c:pt idx="125970">
                  <c:v>291.84166180737401</c:v>
                </c:pt>
                <c:pt idx="125971">
                  <c:v>291.84397856264798</c:v>
                </c:pt>
                <c:pt idx="125972">
                  <c:v>291.84629531792098</c:v>
                </c:pt>
                <c:pt idx="125973">
                  <c:v>291.848612073195</c:v>
                </c:pt>
                <c:pt idx="125974">
                  <c:v>291.850928828468</c:v>
                </c:pt>
                <c:pt idx="125975">
                  <c:v>291.85324558374202</c:v>
                </c:pt>
                <c:pt idx="125976">
                  <c:v>291.85556233901502</c:v>
                </c:pt>
                <c:pt idx="125977">
                  <c:v>291.85787909428899</c:v>
                </c:pt>
                <c:pt idx="125978">
                  <c:v>291.86019584956199</c:v>
                </c:pt>
                <c:pt idx="125979">
                  <c:v>291.86251260483601</c:v>
                </c:pt>
                <c:pt idx="125980">
                  <c:v>291.86482936010901</c:v>
                </c:pt>
                <c:pt idx="125981">
                  <c:v>291.86714611538298</c:v>
                </c:pt>
                <c:pt idx="125982">
                  <c:v>291.86946287065598</c:v>
                </c:pt>
                <c:pt idx="125983">
                  <c:v>291.87177962593</c:v>
                </c:pt>
                <c:pt idx="125984">
                  <c:v>291.874096381203</c:v>
                </c:pt>
                <c:pt idx="125985">
                  <c:v>291.87641313647703</c:v>
                </c:pt>
                <c:pt idx="125986">
                  <c:v>291.87872989175003</c:v>
                </c:pt>
                <c:pt idx="125987">
                  <c:v>291.88104664702399</c:v>
                </c:pt>
                <c:pt idx="125988">
                  <c:v>291.88336340229699</c:v>
                </c:pt>
                <c:pt idx="125989">
                  <c:v>291.88568015757102</c:v>
                </c:pt>
                <c:pt idx="125990">
                  <c:v>291.88799691284402</c:v>
                </c:pt>
                <c:pt idx="125991">
                  <c:v>291.89031366811798</c:v>
                </c:pt>
                <c:pt idx="125992">
                  <c:v>291.89263042339098</c:v>
                </c:pt>
                <c:pt idx="125993">
                  <c:v>291.89494717866501</c:v>
                </c:pt>
                <c:pt idx="125994">
                  <c:v>291.89726393393801</c:v>
                </c:pt>
                <c:pt idx="125995">
                  <c:v>291.89958068921197</c:v>
                </c:pt>
                <c:pt idx="125996">
                  <c:v>291.90189744448497</c:v>
                </c:pt>
                <c:pt idx="125997">
                  <c:v>291.904214199759</c:v>
                </c:pt>
                <c:pt idx="125998">
                  <c:v>291.906530955032</c:v>
                </c:pt>
                <c:pt idx="125999">
                  <c:v>291.90884771030602</c:v>
                </c:pt>
                <c:pt idx="126000">
                  <c:v>291.91116446557902</c:v>
                </c:pt>
                <c:pt idx="126001">
                  <c:v>291.91348122085299</c:v>
                </c:pt>
                <c:pt idx="126002">
                  <c:v>291.91579797612599</c:v>
                </c:pt>
                <c:pt idx="126003">
                  <c:v>291.91811473140001</c:v>
                </c:pt>
                <c:pt idx="126004">
                  <c:v>291.92043148667301</c:v>
                </c:pt>
                <c:pt idx="126005">
                  <c:v>291.92274824194698</c:v>
                </c:pt>
                <c:pt idx="126006">
                  <c:v>291.92506499721998</c:v>
                </c:pt>
                <c:pt idx="126007">
                  <c:v>291.927381752494</c:v>
                </c:pt>
                <c:pt idx="126008">
                  <c:v>291.929698507767</c:v>
                </c:pt>
                <c:pt idx="126009">
                  <c:v>291.93201526304102</c:v>
                </c:pt>
                <c:pt idx="126010">
                  <c:v>291.93433201831499</c:v>
                </c:pt>
                <c:pt idx="126011">
                  <c:v>291.93664877358799</c:v>
                </c:pt>
                <c:pt idx="126012">
                  <c:v>291.93896552886201</c:v>
                </c:pt>
                <c:pt idx="126013">
                  <c:v>291.94128228413501</c:v>
                </c:pt>
                <c:pt idx="126014">
                  <c:v>291.94359903940898</c:v>
                </c:pt>
                <c:pt idx="126015">
                  <c:v>291.94591579468198</c:v>
                </c:pt>
                <c:pt idx="126016">
                  <c:v>291.948232549956</c:v>
                </c:pt>
                <c:pt idx="126017">
                  <c:v>291.950549305229</c:v>
                </c:pt>
                <c:pt idx="126018">
                  <c:v>291.95286606050303</c:v>
                </c:pt>
                <c:pt idx="126019">
                  <c:v>291.95518281577603</c:v>
                </c:pt>
                <c:pt idx="126020">
                  <c:v>291.95749957104999</c:v>
                </c:pt>
                <c:pt idx="126021">
                  <c:v>291.95981632632299</c:v>
                </c:pt>
                <c:pt idx="126022">
                  <c:v>291.96213308159702</c:v>
                </c:pt>
                <c:pt idx="126023">
                  <c:v>291.96444983687002</c:v>
                </c:pt>
                <c:pt idx="126024">
                  <c:v>291.96676659214398</c:v>
                </c:pt>
                <c:pt idx="126025">
                  <c:v>291.96908334741698</c:v>
                </c:pt>
                <c:pt idx="126026">
                  <c:v>291.97140010269101</c:v>
                </c:pt>
                <c:pt idx="126027">
                  <c:v>291.97371685796401</c:v>
                </c:pt>
                <c:pt idx="126028">
                  <c:v>291.97603361323797</c:v>
                </c:pt>
                <c:pt idx="126029">
                  <c:v>291.97835036851097</c:v>
                </c:pt>
                <c:pt idx="126030">
                  <c:v>291.980667123785</c:v>
                </c:pt>
                <c:pt idx="126031">
                  <c:v>291.982983879058</c:v>
                </c:pt>
                <c:pt idx="126032">
                  <c:v>291.98530063433202</c:v>
                </c:pt>
                <c:pt idx="126033">
                  <c:v>291.98761738960502</c:v>
                </c:pt>
                <c:pt idx="126034">
                  <c:v>291.98993414487899</c:v>
                </c:pt>
                <c:pt idx="126035">
                  <c:v>291.99225090015199</c:v>
                </c:pt>
                <c:pt idx="126036">
                  <c:v>291.99456765542601</c:v>
                </c:pt>
                <c:pt idx="126037">
                  <c:v>291.99688441069901</c:v>
                </c:pt>
                <c:pt idx="126038">
                  <c:v>291.99920116597298</c:v>
                </c:pt>
                <c:pt idx="126039">
                  <c:v>292.00151792124598</c:v>
                </c:pt>
                <c:pt idx="126040">
                  <c:v>292.00383467652</c:v>
                </c:pt>
                <c:pt idx="126041">
                  <c:v>292.006151431793</c:v>
                </c:pt>
                <c:pt idx="126042">
                  <c:v>292.00846818706702</c:v>
                </c:pt>
                <c:pt idx="126043">
                  <c:v>292.01078494234002</c:v>
                </c:pt>
                <c:pt idx="126044">
                  <c:v>292.01310169761399</c:v>
                </c:pt>
                <c:pt idx="126045">
                  <c:v>292.01541845288699</c:v>
                </c:pt>
                <c:pt idx="126046">
                  <c:v>292.01773520816101</c:v>
                </c:pt>
                <c:pt idx="126047">
                  <c:v>292.02005196343401</c:v>
                </c:pt>
                <c:pt idx="126048">
                  <c:v>292.02236871870798</c:v>
                </c:pt>
                <c:pt idx="126049">
                  <c:v>292.02468547398098</c:v>
                </c:pt>
                <c:pt idx="126050">
                  <c:v>292.027002229255</c:v>
                </c:pt>
                <c:pt idx="126051">
                  <c:v>292.029318984528</c:v>
                </c:pt>
                <c:pt idx="126052">
                  <c:v>292.03163573980203</c:v>
                </c:pt>
                <c:pt idx="126053">
                  <c:v>292.03395249507599</c:v>
                </c:pt>
                <c:pt idx="126054">
                  <c:v>292.03626925034899</c:v>
                </c:pt>
                <c:pt idx="126055">
                  <c:v>292.03858600562302</c:v>
                </c:pt>
                <c:pt idx="126056">
                  <c:v>292.04090276089602</c:v>
                </c:pt>
                <c:pt idx="126057">
                  <c:v>292.04321951616998</c:v>
                </c:pt>
                <c:pt idx="126058">
                  <c:v>292.04553627144298</c:v>
                </c:pt>
                <c:pt idx="126059">
                  <c:v>292.04785302671701</c:v>
                </c:pt>
                <c:pt idx="126060">
                  <c:v>292.05016978199001</c:v>
                </c:pt>
                <c:pt idx="126061">
                  <c:v>292.05248653726397</c:v>
                </c:pt>
                <c:pt idx="126062">
                  <c:v>292.05480329253697</c:v>
                </c:pt>
                <c:pt idx="126063">
                  <c:v>292.057120047811</c:v>
                </c:pt>
                <c:pt idx="126064">
                  <c:v>292.059436803084</c:v>
                </c:pt>
                <c:pt idx="126065">
                  <c:v>292.06175355835802</c:v>
                </c:pt>
                <c:pt idx="126066">
                  <c:v>292.06407031363102</c:v>
                </c:pt>
                <c:pt idx="126067">
                  <c:v>292.06638706890499</c:v>
                </c:pt>
                <c:pt idx="126068">
                  <c:v>292.06870382417799</c:v>
                </c:pt>
                <c:pt idx="126069">
                  <c:v>292.07102057945201</c:v>
                </c:pt>
                <c:pt idx="126070">
                  <c:v>292.07333733472501</c:v>
                </c:pt>
                <c:pt idx="126071">
                  <c:v>292.07565408999898</c:v>
                </c:pt>
                <c:pt idx="126072">
                  <c:v>292.07797084527198</c:v>
                </c:pt>
                <c:pt idx="126073">
                  <c:v>292.080287600546</c:v>
                </c:pt>
                <c:pt idx="126074">
                  <c:v>292.082604355819</c:v>
                </c:pt>
                <c:pt idx="126075">
                  <c:v>292.08492111109302</c:v>
                </c:pt>
                <c:pt idx="126076">
                  <c:v>292.08723786636602</c:v>
                </c:pt>
                <c:pt idx="126077">
                  <c:v>292.08955462163999</c:v>
                </c:pt>
                <c:pt idx="126078">
                  <c:v>292.09187137691299</c:v>
                </c:pt>
                <c:pt idx="126079">
                  <c:v>292.09418813218701</c:v>
                </c:pt>
                <c:pt idx="126080">
                  <c:v>292.09650488746001</c:v>
                </c:pt>
                <c:pt idx="126081">
                  <c:v>292.09882164273398</c:v>
                </c:pt>
                <c:pt idx="126082">
                  <c:v>292.10113839800698</c:v>
                </c:pt>
                <c:pt idx="126083">
                  <c:v>292.103455153281</c:v>
                </c:pt>
                <c:pt idx="126084">
                  <c:v>292.105771908554</c:v>
                </c:pt>
                <c:pt idx="126085">
                  <c:v>292.10808866382803</c:v>
                </c:pt>
                <c:pt idx="126086">
                  <c:v>292.11040541910103</c:v>
                </c:pt>
                <c:pt idx="126087">
                  <c:v>292.11272217437499</c:v>
                </c:pt>
                <c:pt idx="126088">
                  <c:v>292.11503892964799</c:v>
                </c:pt>
                <c:pt idx="126089">
                  <c:v>292.11735568492202</c:v>
                </c:pt>
                <c:pt idx="126090">
                  <c:v>292.11967244019502</c:v>
                </c:pt>
                <c:pt idx="126091">
                  <c:v>292.12198919546898</c:v>
                </c:pt>
                <c:pt idx="126092">
                  <c:v>292.12430595074198</c:v>
                </c:pt>
                <c:pt idx="126093">
                  <c:v>292.12662270601601</c:v>
                </c:pt>
                <c:pt idx="126094">
                  <c:v>292.12893946128901</c:v>
                </c:pt>
                <c:pt idx="126095">
                  <c:v>292.13125621656297</c:v>
                </c:pt>
                <c:pt idx="126096">
                  <c:v>292.133572971837</c:v>
                </c:pt>
                <c:pt idx="126097">
                  <c:v>292.13588972711</c:v>
                </c:pt>
                <c:pt idx="126098">
                  <c:v>292.13820648238402</c:v>
                </c:pt>
                <c:pt idx="126099">
                  <c:v>292.14052323765702</c:v>
                </c:pt>
                <c:pt idx="126100">
                  <c:v>292.14283999293099</c:v>
                </c:pt>
                <c:pt idx="126101">
                  <c:v>292.14515674820399</c:v>
                </c:pt>
                <c:pt idx="126102">
                  <c:v>292.14747350347801</c:v>
                </c:pt>
                <c:pt idx="126103">
                  <c:v>292.14979025875101</c:v>
                </c:pt>
                <c:pt idx="126104">
                  <c:v>292.15210701402498</c:v>
                </c:pt>
                <c:pt idx="126105">
                  <c:v>292.15442376929798</c:v>
                </c:pt>
                <c:pt idx="126106">
                  <c:v>292.156740524572</c:v>
                </c:pt>
                <c:pt idx="126107">
                  <c:v>292.159057279845</c:v>
                </c:pt>
                <c:pt idx="126108">
                  <c:v>292.16137403511902</c:v>
                </c:pt>
                <c:pt idx="126109">
                  <c:v>292.16369079039202</c:v>
                </c:pt>
                <c:pt idx="126110">
                  <c:v>292.16600754566599</c:v>
                </c:pt>
                <c:pt idx="126111">
                  <c:v>292.16832430093899</c:v>
                </c:pt>
                <c:pt idx="126112">
                  <c:v>292.17064105621301</c:v>
                </c:pt>
                <c:pt idx="126113">
                  <c:v>292.17295781148601</c:v>
                </c:pt>
                <c:pt idx="126114">
                  <c:v>292.17527456675998</c:v>
                </c:pt>
                <c:pt idx="126115">
                  <c:v>292.17759132203298</c:v>
                </c:pt>
                <c:pt idx="126116">
                  <c:v>292.179908077307</c:v>
                </c:pt>
                <c:pt idx="126117">
                  <c:v>292.18222483258</c:v>
                </c:pt>
                <c:pt idx="126118">
                  <c:v>292.18454158785403</c:v>
                </c:pt>
                <c:pt idx="126119">
                  <c:v>292.18685834312703</c:v>
                </c:pt>
                <c:pt idx="126120">
                  <c:v>292.18917509840099</c:v>
                </c:pt>
                <c:pt idx="126121">
                  <c:v>292.19149185367399</c:v>
                </c:pt>
                <c:pt idx="126122">
                  <c:v>292.19380860894802</c:v>
                </c:pt>
                <c:pt idx="126123">
                  <c:v>292.19612536422102</c:v>
                </c:pt>
                <c:pt idx="126124">
                  <c:v>292.19844211949498</c:v>
                </c:pt>
                <c:pt idx="126125">
                  <c:v>292.20075887476798</c:v>
                </c:pt>
                <c:pt idx="126126">
                  <c:v>292.20307563004201</c:v>
                </c:pt>
                <c:pt idx="126127">
                  <c:v>292.20539238531501</c:v>
                </c:pt>
                <c:pt idx="126128">
                  <c:v>292.20770914058897</c:v>
                </c:pt>
                <c:pt idx="126129">
                  <c:v>292.21002589586197</c:v>
                </c:pt>
                <c:pt idx="126130">
                  <c:v>292.212342651136</c:v>
                </c:pt>
                <c:pt idx="126131">
                  <c:v>292.214659406409</c:v>
                </c:pt>
                <c:pt idx="126132">
                  <c:v>292.21697616168302</c:v>
                </c:pt>
                <c:pt idx="126133">
                  <c:v>292.21929291695602</c:v>
                </c:pt>
                <c:pt idx="126134">
                  <c:v>292.22160967222999</c:v>
                </c:pt>
                <c:pt idx="126135">
                  <c:v>292.22392642750299</c:v>
                </c:pt>
                <c:pt idx="126136">
                  <c:v>292.22624318277701</c:v>
                </c:pt>
                <c:pt idx="126137">
                  <c:v>292.22855993805001</c:v>
                </c:pt>
                <c:pt idx="126138">
                  <c:v>292.23087669332398</c:v>
                </c:pt>
                <c:pt idx="126139">
                  <c:v>292.233193448598</c:v>
                </c:pt>
                <c:pt idx="126140">
                  <c:v>292.235510203871</c:v>
                </c:pt>
                <c:pt idx="126141">
                  <c:v>292.23782695914502</c:v>
                </c:pt>
                <c:pt idx="126142">
                  <c:v>292.24014371441802</c:v>
                </c:pt>
                <c:pt idx="126143">
                  <c:v>292.24246046969199</c:v>
                </c:pt>
                <c:pt idx="126144">
                  <c:v>292.24477722496499</c:v>
                </c:pt>
                <c:pt idx="126145">
                  <c:v>292.24709398023901</c:v>
                </c:pt>
                <c:pt idx="126146">
                  <c:v>292.24941073551201</c:v>
                </c:pt>
                <c:pt idx="126147">
                  <c:v>292.25172749078598</c:v>
                </c:pt>
                <c:pt idx="126148">
                  <c:v>292.25404424605898</c:v>
                </c:pt>
                <c:pt idx="126149">
                  <c:v>292.256361001333</c:v>
                </c:pt>
                <c:pt idx="126150">
                  <c:v>292.25867775660601</c:v>
                </c:pt>
                <c:pt idx="126151">
                  <c:v>292.26099451188003</c:v>
                </c:pt>
                <c:pt idx="126152">
                  <c:v>292.26331126715297</c:v>
                </c:pt>
                <c:pt idx="126153">
                  <c:v>292.26562802242699</c:v>
                </c:pt>
                <c:pt idx="126154">
                  <c:v>292.2679447777</c:v>
                </c:pt>
                <c:pt idx="126155">
                  <c:v>292.27026153297402</c:v>
                </c:pt>
                <c:pt idx="126156">
                  <c:v>292.27257828824702</c:v>
                </c:pt>
                <c:pt idx="126157">
                  <c:v>292.27489504352098</c:v>
                </c:pt>
                <c:pt idx="126158">
                  <c:v>292.27721179879399</c:v>
                </c:pt>
                <c:pt idx="126159">
                  <c:v>292.27952855406801</c:v>
                </c:pt>
                <c:pt idx="126160">
                  <c:v>292.28184530934101</c:v>
                </c:pt>
                <c:pt idx="126161">
                  <c:v>292.28416206461497</c:v>
                </c:pt>
                <c:pt idx="126162">
                  <c:v>292.28647881988798</c:v>
                </c:pt>
                <c:pt idx="126163">
                  <c:v>292.288795575162</c:v>
                </c:pt>
                <c:pt idx="126164">
                  <c:v>292.291112330435</c:v>
                </c:pt>
                <c:pt idx="126165">
                  <c:v>292.29342908570902</c:v>
                </c:pt>
                <c:pt idx="126166">
                  <c:v>292.29574584098202</c:v>
                </c:pt>
                <c:pt idx="126167">
                  <c:v>292.29806259625599</c:v>
                </c:pt>
                <c:pt idx="126168">
                  <c:v>292.30037935152899</c:v>
                </c:pt>
                <c:pt idx="126169">
                  <c:v>292.30269610680301</c:v>
                </c:pt>
                <c:pt idx="126170">
                  <c:v>292.30501286207601</c:v>
                </c:pt>
                <c:pt idx="126171">
                  <c:v>292.30732961734998</c:v>
                </c:pt>
                <c:pt idx="126172">
                  <c:v>292.30964637262298</c:v>
                </c:pt>
                <c:pt idx="126173">
                  <c:v>292.311963127897</c:v>
                </c:pt>
                <c:pt idx="126174">
                  <c:v>292.31427988317</c:v>
                </c:pt>
                <c:pt idx="126175">
                  <c:v>292.31659663844403</c:v>
                </c:pt>
                <c:pt idx="126176">
                  <c:v>292.31891339371703</c:v>
                </c:pt>
                <c:pt idx="126177">
                  <c:v>292.32123014899099</c:v>
                </c:pt>
                <c:pt idx="126178">
                  <c:v>292.32354690426399</c:v>
                </c:pt>
                <c:pt idx="126179">
                  <c:v>292.32586365953802</c:v>
                </c:pt>
                <c:pt idx="126180">
                  <c:v>292.32818041481102</c:v>
                </c:pt>
                <c:pt idx="126181">
                  <c:v>292.33049717008498</c:v>
                </c:pt>
                <c:pt idx="126182">
                  <c:v>292.33281392535901</c:v>
                </c:pt>
                <c:pt idx="126183">
                  <c:v>292.33513068063201</c:v>
                </c:pt>
                <c:pt idx="126184">
                  <c:v>292.33744743590597</c:v>
                </c:pt>
                <c:pt idx="126185">
                  <c:v>292.33976419117897</c:v>
                </c:pt>
                <c:pt idx="126186">
                  <c:v>292.342080946453</c:v>
                </c:pt>
                <c:pt idx="126187">
                  <c:v>292.344397701726</c:v>
                </c:pt>
                <c:pt idx="126188">
                  <c:v>292.34671445700002</c:v>
                </c:pt>
                <c:pt idx="126189">
                  <c:v>292.34903121227302</c:v>
                </c:pt>
                <c:pt idx="126190">
                  <c:v>292.35134796754699</c:v>
                </c:pt>
                <c:pt idx="126191">
                  <c:v>292.35366472281999</c:v>
                </c:pt>
                <c:pt idx="126192">
                  <c:v>292.35598147809401</c:v>
                </c:pt>
                <c:pt idx="126193">
                  <c:v>292.35829823336701</c:v>
                </c:pt>
                <c:pt idx="126194">
                  <c:v>292.36061498864098</c:v>
                </c:pt>
                <c:pt idx="126195">
                  <c:v>292.36293174391398</c:v>
                </c:pt>
                <c:pt idx="126196">
                  <c:v>292.365248499188</c:v>
                </c:pt>
                <c:pt idx="126197">
                  <c:v>292.367565254461</c:v>
                </c:pt>
                <c:pt idx="126198">
                  <c:v>292.36988200973502</c:v>
                </c:pt>
                <c:pt idx="126199">
                  <c:v>292.37219876500802</c:v>
                </c:pt>
                <c:pt idx="126200">
                  <c:v>292.37451552028199</c:v>
                </c:pt>
                <c:pt idx="126201">
                  <c:v>292.37683227555499</c:v>
                </c:pt>
                <c:pt idx="126202">
                  <c:v>292.37914903082901</c:v>
                </c:pt>
                <c:pt idx="126203">
                  <c:v>292.38146578610201</c:v>
                </c:pt>
                <c:pt idx="126204">
                  <c:v>292.38378254137598</c:v>
                </c:pt>
                <c:pt idx="126205">
                  <c:v>292.38609929664898</c:v>
                </c:pt>
                <c:pt idx="126206">
                  <c:v>292.388416051923</c:v>
                </c:pt>
                <c:pt idx="126207">
                  <c:v>292.390732807196</c:v>
                </c:pt>
                <c:pt idx="126208">
                  <c:v>292.39304956247003</c:v>
                </c:pt>
                <c:pt idx="126209">
                  <c:v>292.39536631774303</c:v>
                </c:pt>
                <c:pt idx="126210">
                  <c:v>292.39768307301699</c:v>
                </c:pt>
                <c:pt idx="126211">
                  <c:v>292.39999982828999</c:v>
                </c:pt>
                <c:pt idx="126212">
                  <c:v>292.40231658356402</c:v>
                </c:pt>
                <c:pt idx="126213">
                  <c:v>292.40463333883702</c:v>
                </c:pt>
                <c:pt idx="126214">
                  <c:v>292.40695009411098</c:v>
                </c:pt>
                <c:pt idx="126215">
                  <c:v>292.40926684938398</c:v>
                </c:pt>
                <c:pt idx="126216">
                  <c:v>292.41158360465801</c:v>
                </c:pt>
                <c:pt idx="126217">
                  <c:v>292.41390035993101</c:v>
                </c:pt>
                <c:pt idx="126218">
                  <c:v>292.41621711520497</c:v>
                </c:pt>
                <c:pt idx="126219">
                  <c:v>292.41853387047797</c:v>
                </c:pt>
                <c:pt idx="126220">
                  <c:v>292.420850625752</c:v>
                </c:pt>
                <c:pt idx="126221">
                  <c:v>292.423167381025</c:v>
                </c:pt>
                <c:pt idx="126222">
                  <c:v>292.42548413629902</c:v>
                </c:pt>
                <c:pt idx="126223">
                  <c:v>292.42780089157299</c:v>
                </c:pt>
                <c:pt idx="126224">
                  <c:v>292.43011764684599</c:v>
                </c:pt>
                <c:pt idx="126225">
                  <c:v>292.43243440212001</c:v>
                </c:pt>
                <c:pt idx="126226">
                  <c:v>292.43475115739301</c:v>
                </c:pt>
                <c:pt idx="126227">
                  <c:v>292.43706791266698</c:v>
                </c:pt>
                <c:pt idx="126228">
                  <c:v>292.43938466793998</c:v>
                </c:pt>
                <c:pt idx="126229">
                  <c:v>292.441701423214</c:v>
                </c:pt>
                <c:pt idx="126230">
                  <c:v>292.444018178487</c:v>
                </c:pt>
                <c:pt idx="126231">
                  <c:v>292.44633493376102</c:v>
                </c:pt>
                <c:pt idx="126232">
                  <c:v>292.44865168903402</c:v>
                </c:pt>
                <c:pt idx="126233">
                  <c:v>292.45096844430799</c:v>
                </c:pt>
                <c:pt idx="126234">
                  <c:v>292.45328519958099</c:v>
                </c:pt>
                <c:pt idx="126235">
                  <c:v>292.45560195485501</c:v>
                </c:pt>
                <c:pt idx="126236">
                  <c:v>292.45791871012801</c:v>
                </c:pt>
                <c:pt idx="126237">
                  <c:v>292.46023546540198</c:v>
                </c:pt>
                <c:pt idx="126238">
                  <c:v>292.46255222067498</c:v>
                </c:pt>
                <c:pt idx="126239">
                  <c:v>292.464868975949</c:v>
                </c:pt>
                <c:pt idx="126240">
                  <c:v>292.467185731222</c:v>
                </c:pt>
                <c:pt idx="126241">
                  <c:v>292.46950248649603</c:v>
                </c:pt>
                <c:pt idx="126242">
                  <c:v>292.47181924176903</c:v>
                </c:pt>
                <c:pt idx="126243">
                  <c:v>292.47413599704299</c:v>
                </c:pt>
                <c:pt idx="126244">
                  <c:v>292.47645275231599</c:v>
                </c:pt>
                <c:pt idx="126245">
                  <c:v>292.47876950759002</c:v>
                </c:pt>
                <c:pt idx="126246">
                  <c:v>292.48108626286302</c:v>
                </c:pt>
                <c:pt idx="126247">
                  <c:v>292.48340301813698</c:v>
                </c:pt>
                <c:pt idx="126248">
                  <c:v>292.48571977340998</c:v>
                </c:pt>
                <c:pt idx="126249">
                  <c:v>292.48803652868401</c:v>
                </c:pt>
                <c:pt idx="126250">
                  <c:v>292.49035328395701</c:v>
                </c:pt>
                <c:pt idx="126251">
                  <c:v>292.49267003923097</c:v>
                </c:pt>
                <c:pt idx="126252">
                  <c:v>292.49498679450397</c:v>
                </c:pt>
                <c:pt idx="126253">
                  <c:v>292.497303549778</c:v>
                </c:pt>
                <c:pt idx="126254">
                  <c:v>292.499620305051</c:v>
                </c:pt>
                <c:pt idx="126255">
                  <c:v>292.50193706032502</c:v>
                </c:pt>
                <c:pt idx="126256">
                  <c:v>292.50425381559802</c:v>
                </c:pt>
                <c:pt idx="126257">
                  <c:v>292.50657057087199</c:v>
                </c:pt>
                <c:pt idx="126258">
                  <c:v>292.50888732614499</c:v>
                </c:pt>
                <c:pt idx="126259">
                  <c:v>292.51120408141901</c:v>
                </c:pt>
                <c:pt idx="126260">
                  <c:v>292.51352083669201</c:v>
                </c:pt>
                <c:pt idx="126261">
                  <c:v>292.51583759196598</c:v>
                </c:pt>
                <c:pt idx="126262">
                  <c:v>292.51815434723898</c:v>
                </c:pt>
                <c:pt idx="126263">
                  <c:v>292.520471102513</c:v>
                </c:pt>
                <c:pt idx="126264">
                  <c:v>292.522787857786</c:v>
                </c:pt>
                <c:pt idx="126265">
                  <c:v>292.52510461306002</c:v>
                </c:pt>
                <c:pt idx="126266">
                  <c:v>292.52742136833399</c:v>
                </c:pt>
                <c:pt idx="126267">
                  <c:v>292.52973812360699</c:v>
                </c:pt>
                <c:pt idx="126268">
                  <c:v>292.53205487888101</c:v>
                </c:pt>
                <c:pt idx="126269">
                  <c:v>292.53437163415401</c:v>
                </c:pt>
                <c:pt idx="126270">
                  <c:v>292.53668838942798</c:v>
                </c:pt>
                <c:pt idx="126271">
                  <c:v>292.53900514470098</c:v>
                </c:pt>
                <c:pt idx="126272">
                  <c:v>292.541321899975</c:v>
                </c:pt>
                <c:pt idx="126273">
                  <c:v>292.543638655248</c:v>
                </c:pt>
                <c:pt idx="126274">
                  <c:v>292.54595541052203</c:v>
                </c:pt>
                <c:pt idx="126275">
                  <c:v>292.54827216579503</c:v>
                </c:pt>
                <c:pt idx="126276">
                  <c:v>292.55058892106899</c:v>
                </c:pt>
                <c:pt idx="126277">
                  <c:v>292.55290567634199</c:v>
                </c:pt>
                <c:pt idx="126278">
                  <c:v>292.55522243161602</c:v>
                </c:pt>
                <c:pt idx="126279">
                  <c:v>292.55753918688902</c:v>
                </c:pt>
                <c:pt idx="126280">
                  <c:v>292.55985594216298</c:v>
                </c:pt>
                <c:pt idx="126281">
                  <c:v>292.56217269743598</c:v>
                </c:pt>
                <c:pt idx="126282">
                  <c:v>292.56448945271001</c:v>
                </c:pt>
                <c:pt idx="126283">
                  <c:v>292.56680620798301</c:v>
                </c:pt>
                <c:pt idx="126284">
                  <c:v>292.56912296325697</c:v>
                </c:pt>
                <c:pt idx="126285">
                  <c:v>292.57143971852997</c:v>
                </c:pt>
                <c:pt idx="126286">
                  <c:v>292.573756473804</c:v>
                </c:pt>
                <c:pt idx="126287">
                  <c:v>292.576073229077</c:v>
                </c:pt>
                <c:pt idx="126288">
                  <c:v>292.57838998435102</c:v>
                </c:pt>
                <c:pt idx="126289">
                  <c:v>292.58070673962402</c:v>
                </c:pt>
                <c:pt idx="126290">
                  <c:v>292.58302349489799</c:v>
                </c:pt>
                <c:pt idx="126291">
                  <c:v>292.58534025017099</c:v>
                </c:pt>
                <c:pt idx="126292">
                  <c:v>292.58765700544501</c:v>
                </c:pt>
                <c:pt idx="126293">
                  <c:v>292.58997376071801</c:v>
                </c:pt>
                <c:pt idx="126294">
                  <c:v>292.59229051599198</c:v>
                </c:pt>
                <c:pt idx="126295">
                  <c:v>292.59460727126498</c:v>
                </c:pt>
                <c:pt idx="126296">
                  <c:v>292.596924026539</c:v>
                </c:pt>
                <c:pt idx="126297">
                  <c:v>292.599240781812</c:v>
                </c:pt>
                <c:pt idx="126298">
                  <c:v>292.60155753708602</c:v>
                </c:pt>
                <c:pt idx="126299">
                  <c:v>292.60387429235902</c:v>
                </c:pt>
                <c:pt idx="126300">
                  <c:v>292.60619104763299</c:v>
                </c:pt>
                <c:pt idx="126301">
                  <c:v>292.60850780290599</c:v>
                </c:pt>
                <c:pt idx="126302">
                  <c:v>292.61082455818001</c:v>
                </c:pt>
                <c:pt idx="126303">
                  <c:v>292.61314131345301</c:v>
                </c:pt>
                <c:pt idx="126304">
                  <c:v>292.61545806872698</c:v>
                </c:pt>
                <c:pt idx="126305">
                  <c:v>292.61777482399998</c:v>
                </c:pt>
                <c:pt idx="126306">
                  <c:v>292.620091579274</c:v>
                </c:pt>
                <c:pt idx="126307">
                  <c:v>292.622408334547</c:v>
                </c:pt>
                <c:pt idx="126308">
                  <c:v>292.62472508982103</c:v>
                </c:pt>
                <c:pt idx="126309">
                  <c:v>292.62704184509499</c:v>
                </c:pt>
                <c:pt idx="126310">
                  <c:v>292.62935860036799</c:v>
                </c:pt>
                <c:pt idx="126311">
                  <c:v>292.63167535564202</c:v>
                </c:pt>
                <c:pt idx="126312">
                  <c:v>292.63399211091502</c:v>
                </c:pt>
                <c:pt idx="126313">
                  <c:v>292.63630886618898</c:v>
                </c:pt>
                <c:pt idx="126314">
                  <c:v>292.63862562146198</c:v>
                </c:pt>
                <c:pt idx="126315">
                  <c:v>292.64094237673601</c:v>
                </c:pt>
                <c:pt idx="126316">
                  <c:v>292.64325913200901</c:v>
                </c:pt>
                <c:pt idx="126317">
                  <c:v>292.64557588728297</c:v>
                </c:pt>
                <c:pt idx="126318">
                  <c:v>292.64789264255597</c:v>
                </c:pt>
                <c:pt idx="126319">
                  <c:v>292.65020939783</c:v>
                </c:pt>
                <c:pt idx="126320">
                  <c:v>292.652526153103</c:v>
                </c:pt>
                <c:pt idx="126321">
                  <c:v>292.65484290837702</c:v>
                </c:pt>
                <c:pt idx="126322">
                  <c:v>292.65715966365002</c:v>
                </c:pt>
                <c:pt idx="126323">
                  <c:v>292.65947641892399</c:v>
                </c:pt>
                <c:pt idx="126324">
                  <c:v>292.66179317419699</c:v>
                </c:pt>
                <c:pt idx="126325">
                  <c:v>292.66410992947101</c:v>
                </c:pt>
                <c:pt idx="126326">
                  <c:v>292.66642668474401</c:v>
                </c:pt>
                <c:pt idx="126327">
                  <c:v>292.66874344001798</c:v>
                </c:pt>
                <c:pt idx="126328">
                  <c:v>292.67106019529098</c:v>
                </c:pt>
                <c:pt idx="126329">
                  <c:v>292.673376950565</c:v>
                </c:pt>
                <c:pt idx="126330">
                  <c:v>292.675693705838</c:v>
                </c:pt>
                <c:pt idx="126331">
                  <c:v>292.67801046111202</c:v>
                </c:pt>
                <c:pt idx="126332">
                  <c:v>292.68032721638502</c:v>
                </c:pt>
                <c:pt idx="126333">
                  <c:v>292.68264397165899</c:v>
                </c:pt>
                <c:pt idx="126334">
                  <c:v>292.68496072693199</c:v>
                </c:pt>
                <c:pt idx="126335">
                  <c:v>292.68727748220601</c:v>
                </c:pt>
                <c:pt idx="126336">
                  <c:v>292.68959423747901</c:v>
                </c:pt>
                <c:pt idx="126337">
                  <c:v>292.69191099275298</c:v>
                </c:pt>
                <c:pt idx="126338">
                  <c:v>292.69422774802598</c:v>
                </c:pt>
                <c:pt idx="126339">
                  <c:v>292.6965445033</c:v>
                </c:pt>
                <c:pt idx="126340">
                  <c:v>292.698861258573</c:v>
                </c:pt>
                <c:pt idx="126341">
                  <c:v>292.70117801384703</c:v>
                </c:pt>
                <c:pt idx="126342">
                  <c:v>292.70349476912003</c:v>
                </c:pt>
                <c:pt idx="126343">
                  <c:v>292.70581152439399</c:v>
                </c:pt>
                <c:pt idx="126344">
                  <c:v>292.70812827966699</c:v>
                </c:pt>
                <c:pt idx="126345">
                  <c:v>292.71044503494102</c:v>
                </c:pt>
                <c:pt idx="126346">
                  <c:v>292.71276179021402</c:v>
                </c:pt>
                <c:pt idx="126347">
                  <c:v>292.71507854548798</c:v>
                </c:pt>
                <c:pt idx="126348">
                  <c:v>292.71739530076098</c:v>
                </c:pt>
                <c:pt idx="126349">
                  <c:v>292.71971205603501</c:v>
                </c:pt>
                <c:pt idx="126350">
                  <c:v>292.72202881130801</c:v>
                </c:pt>
                <c:pt idx="126351">
                  <c:v>292.72434556658197</c:v>
                </c:pt>
                <c:pt idx="126352">
                  <c:v>292.726662321856</c:v>
                </c:pt>
                <c:pt idx="126353">
                  <c:v>292.728979077129</c:v>
                </c:pt>
                <c:pt idx="126354">
                  <c:v>292.73129583240302</c:v>
                </c:pt>
                <c:pt idx="126355">
                  <c:v>292.73361258767602</c:v>
                </c:pt>
                <c:pt idx="126356">
                  <c:v>292.73592934294999</c:v>
                </c:pt>
                <c:pt idx="126357">
                  <c:v>292.73824609822299</c:v>
                </c:pt>
                <c:pt idx="126358">
                  <c:v>292.74056285349701</c:v>
                </c:pt>
                <c:pt idx="126359">
                  <c:v>292.74287960877001</c:v>
                </c:pt>
                <c:pt idx="126360">
                  <c:v>292.74519636404398</c:v>
                </c:pt>
                <c:pt idx="126361">
                  <c:v>292.74751311931698</c:v>
                </c:pt>
                <c:pt idx="126362">
                  <c:v>292.749829874591</c:v>
                </c:pt>
                <c:pt idx="126363">
                  <c:v>292.752146629864</c:v>
                </c:pt>
                <c:pt idx="126364">
                  <c:v>292.75446338513802</c:v>
                </c:pt>
                <c:pt idx="126365">
                  <c:v>292.75678014041102</c:v>
                </c:pt>
                <c:pt idx="126366">
                  <c:v>292.75909689568499</c:v>
                </c:pt>
                <c:pt idx="126367">
                  <c:v>292.76141365095799</c:v>
                </c:pt>
                <c:pt idx="126368">
                  <c:v>292.76373040623201</c:v>
                </c:pt>
                <c:pt idx="126369">
                  <c:v>292.76604716150501</c:v>
                </c:pt>
                <c:pt idx="126370">
                  <c:v>292.76836391677898</c:v>
                </c:pt>
                <c:pt idx="126371">
                  <c:v>292.77068067205198</c:v>
                </c:pt>
                <c:pt idx="126372">
                  <c:v>292.772997427326</c:v>
                </c:pt>
                <c:pt idx="126373">
                  <c:v>292.775314182599</c:v>
                </c:pt>
                <c:pt idx="126374">
                  <c:v>292.77763093787303</c:v>
                </c:pt>
                <c:pt idx="126375">
                  <c:v>292.77994769314603</c:v>
                </c:pt>
                <c:pt idx="126376">
                  <c:v>292.78226444841999</c:v>
                </c:pt>
                <c:pt idx="126377">
                  <c:v>292.78458120369299</c:v>
                </c:pt>
                <c:pt idx="126378">
                  <c:v>292.78689795896702</c:v>
                </c:pt>
                <c:pt idx="126379">
                  <c:v>292.78921471424002</c:v>
                </c:pt>
                <c:pt idx="126380">
                  <c:v>292.79153146951398</c:v>
                </c:pt>
                <c:pt idx="126381">
                  <c:v>292.79384822478698</c:v>
                </c:pt>
                <c:pt idx="126382">
                  <c:v>292.79616498006101</c:v>
                </c:pt>
                <c:pt idx="126383">
                  <c:v>292.79848173533401</c:v>
                </c:pt>
                <c:pt idx="126384">
                  <c:v>292.80079849060797</c:v>
                </c:pt>
                <c:pt idx="126385">
                  <c:v>292.80311524588097</c:v>
                </c:pt>
                <c:pt idx="126386">
                  <c:v>292.805432001155</c:v>
                </c:pt>
                <c:pt idx="126387">
                  <c:v>292.807748756428</c:v>
                </c:pt>
                <c:pt idx="126388">
                  <c:v>292.81006551170202</c:v>
                </c:pt>
                <c:pt idx="126389">
                  <c:v>292.81238226697502</c:v>
                </c:pt>
                <c:pt idx="126390">
                  <c:v>292.81469902224899</c:v>
                </c:pt>
                <c:pt idx="126391">
                  <c:v>292.81701577752199</c:v>
                </c:pt>
                <c:pt idx="126392">
                  <c:v>292.81933253279601</c:v>
                </c:pt>
                <c:pt idx="126393">
                  <c:v>292.82164928806901</c:v>
                </c:pt>
                <c:pt idx="126394">
                  <c:v>292.82396604334298</c:v>
                </c:pt>
                <c:pt idx="126395">
                  <c:v>292.826282798617</c:v>
                </c:pt>
                <c:pt idx="126396">
                  <c:v>292.82859955389</c:v>
                </c:pt>
                <c:pt idx="126397">
                  <c:v>292.83091630916402</c:v>
                </c:pt>
                <c:pt idx="126398">
                  <c:v>292.83323306443702</c:v>
                </c:pt>
                <c:pt idx="126399">
                  <c:v>292.83554981971099</c:v>
                </c:pt>
                <c:pt idx="126400">
                  <c:v>292.83786657498399</c:v>
                </c:pt>
                <c:pt idx="126401">
                  <c:v>292.84018333025801</c:v>
                </c:pt>
                <c:pt idx="126402">
                  <c:v>292.84250008553101</c:v>
                </c:pt>
                <c:pt idx="126403">
                  <c:v>292.84481684080498</c:v>
                </c:pt>
                <c:pt idx="126404">
                  <c:v>292.84713359607798</c:v>
                </c:pt>
                <c:pt idx="126405">
                  <c:v>292.849450351352</c:v>
                </c:pt>
                <c:pt idx="126406">
                  <c:v>292.851767106625</c:v>
                </c:pt>
                <c:pt idx="126407">
                  <c:v>292.85408386189903</c:v>
                </c:pt>
                <c:pt idx="126408">
                  <c:v>292.85640061717203</c:v>
                </c:pt>
                <c:pt idx="126409">
                  <c:v>292.85871737244599</c:v>
                </c:pt>
                <c:pt idx="126410">
                  <c:v>292.86103412771899</c:v>
                </c:pt>
                <c:pt idx="126411">
                  <c:v>292.86335088299302</c:v>
                </c:pt>
                <c:pt idx="126412">
                  <c:v>292.86566763826602</c:v>
                </c:pt>
                <c:pt idx="126413">
                  <c:v>292.86798439353998</c:v>
                </c:pt>
                <c:pt idx="126414">
                  <c:v>292.87030114881298</c:v>
                </c:pt>
                <c:pt idx="126415">
                  <c:v>292.87261790408701</c:v>
                </c:pt>
                <c:pt idx="126416">
                  <c:v>292.87493465936001</c:v>
                </c:pt>
                <c:pt idx="126417">
                  <c:v>292.87725141463397</c:v>
                </c:pt>
                <c:pt idx="126418">
                  <c:v>292.87956816990697</c:v>
                </c:pt>
                <c:pt idx="126419">
                  <c:v>292.881884925181</c:v>
                </c:pt>
                <c:pt idx="126420">
                  <c:v>292.884201680454</c:v>
                </c:pt>
                <c:pt idx="126421">
                  <c:v>292.88651843572802</c:v>
                </c:pt>
                <c:pt idx="126422">
                  <c:v>292.88883519100102</c:v>
                </c:pt>
                <c:pt idx="126423">
                  <c:v>292.89115194627499</c:v>
                </c:pt>
                <c:pt idx="126424">
                  <c:v>292.89346870154799</c:v>
                </c:pt>
                <c:pt idx="126425">
                  <c:v>292.89578545682201</c:v>
                </c:pt>
                <c:pt idx="126426">
                  <c:v>292.89810221209501</c:v>
                </c:pt>
                <c:pt idx="126427">
                  <c:v>292.90041896736898</c:v>
                </c:pt>
                <c:pt idx="126428">
                  <c:v>292.90273572264198</c:v>
                </c:pt>
                <c:pt idx="126429">
                  <c:v>292.905052477916</c:v>
                </c:pt>
                <c:pt idx="126430">
                  <c:v>292.907369233189</c:v>
                </c:pt>
                <c:pt idx="126431">
                  <c:v>292.90968598846302</c:v>
                </c:pt>
                <c:pt idx="126432">
                  <c:v>292.91200274373602</c:v>
                </c:pt>
                <c:pt idx="126433">
                  <c:v>292.91431949900999</c:v>
                </c:pt>
                <c:pt idx="126434">
                  <c:v>292.91663625428299</c:v>
                </c:pt>
                <c:pt idx="126435">
                  <c:v>292.91895300955701</c:v>
                </c:pt>
                <c:pt idx="126436">
                  <c:v>292.92126976483001</c:v>
                </c:pt>
                <c:pt idx="126437">
                  <c:v>292.92358652010398</c:v>
                </c:pt>
                <c:pt idx="126438">
                  <c:v>292.925903275378</c:v>
                </c:pt>
                <c:pt idx="126439">
                  <c:v>292.928220030651</c:v>
                </c:pt>
                <c:pt idx="126440">
                  <c:v>292.93053678592503</c:v>
                </c:pt>
                <c:pt idx="126441">
                  <c:v>292.93285354119803</c:v>
                </c:pt>
                <c:pt idx="126442">
                  <c:v>292.93517029647199</c:v>
                </c:pt>
                <c:pt idx="126443">
                  <c:v>292.93748705174499</c:v>
                </c:pt>
                <c:pt idx="126444">
                  <c:v>292.93980380701902</c:v>
                </c:pt>
                <c:pt idx="126445">
                  <c:v>292.94212056229202</c:v>
                </c:pt>
                <c:pt idx="126446">
                  <c:v>292.94443731756598</c:v>
                </c:pt>
                <c:pt idx="126447">
                  <c:v>292.94675407283898</c:v>
                </c:pt>
                <c:pt idx="126448">
                  <c:v>292.94907082811301</c:v>
                </c:pt>
                <c:pt idx="126449">
                  <c:v>292.95138758338601</c:v>
                </c:pt>
                <c:pt idx="126450">
                  <c:v>292.95370433865997</c:v>
                </c:pt>
                <c:pt idx="126451">
                  <c:v>292.95602109393297</c:v>
                </c:pt>
                <c:pt idx="126452">
                  <c:v>292.958337849207</c:v>
                </c:pt>
                <c:pt idx="126453">
                  <c:v>292.96065460448</c:v>
                </c:pt>
                <c:pt idx="126454">
                  <c:v>292.96297135975402</c:v>
                </c:pt>
                <c:pt idx="126455">
                  <c:v>292.96528811502702</c:v>
                </c:pt>
                <c:pt idx="126456">
                  <c:v>292.96760487030099</c:v>
                </c:pt>
                <c:pt idx="126457">
                  <c:v>292.96992162557399</c:v>
                </c:pt>
                <c:pt idx="126458">
                  <c:v>292.97223838084801</c:v>
                </c:pt>
                <c:pt idx="126459">
                  <c:v>292.97455513612101</c:v>
                </c:pt>
                <c:pt idx="126460">
                  <c:v>292.97687189139498</c:v>
                </c:pt>
                <c:pt idx="126461">
                  <c:v>292.97918864666798</c:v>
                </c:pt>
                <c:pt idx="126462">
                  <c:v>292.981505401942</c:v>
                </c:pt>
                <c:pt idx="126463">
                  <c:v>292.983822157215</c:v>
                </c:pt>
                <c:pt idx="126464">
                  <c:v>292.98613891248903</c:v>
                </c:pt>
                <c:pt idx="126465">
                  <c:v>292.98845566776203</c:v>
                </c:pt>
                <c:pt idx="126466">
                  <c:v>292.99077242303599</c:v>
                </c:pt>
                <c:pt idx="126467">
                  <c:v>292.99308917830899</c:v>
                </c:pt>
                <c:pt idx="126468">
                  <c:v>292.99540593358302</c:v>
                </c:pt>
                <c:pt idx="126469">
                  <c:v>292.99772268885602</c:v>
                </c:pt>
                <c:pt idx="126470">
                  <c:v>293.00003944412998</c:v>
                </c:pt>
                <c:pt idx="126471">
                  <c:v>293.00235619940298</c:v>
                </c:pt>
                <c:pt idx="126472">
                  <c:v>293.00467295467701</c:v>
                </c:pt>
                <c:pt idx="126473">
                  <c:v>293.00698970995001</c:v>
                </c:pt>
                <c:pt idx="126474">
                  <c:v>293.00930646522397</c:v>
                </c:pt>
                <c:pt idx="126475">
                  <c:v>293.01162322049697</c:v>
                </c:pt>
                <c:pt idx="126476">
                  <c:v>293.013939975771</c:v>
                </c:pt>
                <c:pt idx="126477">
                  <c:v>293.016256731044</c:v>
                </c:pt>
                <c:pt idx="126478">
                  <c:v>293.01857348631802</c:v>
                </c:pt>
                <c:pt idx="126479">
                  <c:v>293.02089024159199</c:v>
                </c:pt>
                <c:pt idx="126480">
                  <c:v>293.02320699686499</c:v>
                </c:pt>
                <c:pt idx="126481">
                  <c:v>293.02552375213901</c:v>
                </c:pt>
                <c:pt idx="126482">
                  <c:v>293.02784050741201</c:v>
                </c:pt>
                <c:pt idx="126483">
                  <c:v>293.03015726268598</c:v>
                </c:pt>
                <c:pt idx="126484">
                  <c:v>293.03247401795898</c:v>
                </c:pt>
                <c:pt idx="126485">
                  <c:v>293.034790773233</c:v>
                </c:pt>
                <c:pt idx="126486">
                  <c:v>293.037107528506</c:v>
                </c:pt>
                <c:pt idx="126487">
                  <c:v>293.03942428378002</c:v>
                </c:pt>
                <c:pt idx="126488">
                  <c:v>293.04174103905302</c:v>
                </c:pt>
                <c:pt idx="126489">
                  <c:v>293.04405779432699</c:v>
                </c:pt>
                <c:pt idx="126490">
                  <c:v>293.04637454959999</c:v>
                </c:pt>
                <c:pt idx="126491">
                  <c:v>293.04869130487401</c:v>
                </c:pt>
                <c:pt idx="126492">
                  <c:v>293.05100806014701</c:v>
                </c:pt>
                <c:pt idx="126493">
                  <c:v>293.05332481542098</c:v>
                </c:pt>
                <c:pt idx="126494">
                  <c:v>293.05564157069398</c:v>
                </c:pt>
                <c:pt idx="126495">
                  <c:v>293.057958325968</c:v>
                </c:pt>
                <c:pt idx="126496">
                  <c:v>293.060275081241</c:v>
                </c:pt>
                <c:pt idx="126497">
                  <c:v>293.06259183651503</c:v>
                </c:pt>
                <c:pt idx="126498">
                  <c:v>293.06490859178803</c:v>
                </c:pt>
                <c:pt idx="126499">
                  <c:v>293.06722534706199</c:v>
                </c:pt>
                <c:pt idx="126500">
                  <c:v>293.06954210233499</c:v>
                </c:pt>
                <c:pt idx="126501">
                  <c:v>293.07185885760902</c:v>
                </c:pt>
                <c:pt idx="126502">
                  <c:v>293.07417561288202</c:v>
                </c:pt>
                <c:pt idx="126503">
                  <c:v>293.07649236815598</c:v>
                </c:pt>
                <c:pt idx="126504">
                  <c:v>293.07880912342898</c:v>
                </c:pt>
                <c:pt idx="126505">
                  <c:v>293.08112587870301</c:v>
                </c:pt>
                <c:pt idx="126506">
                  <c:v>293.08344263397601</c:v>
                </c:pt>
                <c:pt idx="126507">
                  <c:v>293.08575938924997</c:v>
                </c:pt>
                <c:pt idx="126508">
                  <c:v>293.08807614452297</c:v>
                </c:pt>
                <c:pt idx="126509">
                  <c:v>293.090392899797</c:v>
                </c:pt>
                <c:pt idx="126510">
                  <c:v>293.09270965507</c:v>
                </c:pt>
                <c:pt idx="126511">
                  <c:v>293.09502641034402</c:v>
                </c:pt>
                <c:pt idx="126512">
                  <c:v>293.09734316561702</c:v>
                </c:pt>
                <c:pt idx="126513">
                  <c:v>293.09965992089099</c:v>
                </c:pt>
                <c:pt idx="126514">
                  <c:v>293.10197667616399</c:v>
                </c:pt>
                <c:pt idx="126515">
                  <c:v>293.10429343143801</c:v>
                </c:pt>
                <c:pt idx="126516">
                  <c:v>293.10661018671101</c:v>
                </c:pt>
                <c:pt idx="126517">
                  <c:v>293.10892694198498</c:v>
                </c:pt>
                <c:pt idx="126518">
                  <c:v>293.11124369725798</c:v>
                </c:pt>
                <c:pt idx="126519">
                  <c:v>293.113560452532</c:v>
                </c:pt>
                <c:pt idx="126520">
                  <c:v>293.115877207805</c:v>
                </c:pt>
                <c:pt idx="126521">
                  <c:v>293.11819396307902</c:v>
                </c:pt>
                <c:pt idx="126522">
                  <c:v>293.12051071835299</c:v>
                </c:pt>
                <c:pt idx="126523">
                  <c:v>293.12282747362599</c:v>
                </c:pt>
                <c:pt idx="126524">
                  <c:v>293.12514422890001</c:v>
                </c:pt>
                <c:pt idx="126525">
                  <c:v>293.12746098417301</c:v>
                </c:pt>
                <c:pt idx="126526">
                  <c:v>293.12977773944698</c:v>
                </c:pt>
                <c:pt idx="126527">
                  <c:v>293.13209449471998</c:v>
                </c:pt>
                <c:pt idx="126528">
                  <c:v>293.134411249994</c:v>
                </c:pt>
                <c:pt idx="126529">
                  <c:v>293.136728005267</c:v>
                </c:pt>
                <c:pt idx="126530">
                  <c:v>293.13904476054103</c:v>
                </c:pt>
                <c:pt idx="126531">
                  <c:v>293.14136151581403</c:v>
                </c:pt>
                <c:pt idx="126532">
                  <c:v>293.14367827108799</c:v>
                </c:pt>
                <c:pt idx="126533">
                  <c:v>293.14599502636099</c:v>
                </c:pt>
                <c:pt idx="126534">
                  <c:v>293.14831178163502</c:v>
                </c:pt>
                <c:pt idx="126535">
                  <c:v>293.15062853690802</c:v>
                </c:pt>
                <c:pt idx="126536">
                  <c:v>293.15294529218198</c:v>
                </c:pt>
                <c:pt idx="126537">
                  <c:v>293.15526204745498</c:v>
                </c:pt>
                <c:pt idx="126538">
                  <c:v>293.15757880272901</c:v>
                </c:pt>
                <c:pt idx="126539">
                  <c:v>293.15989555800201</c:v>
                </c:pt>
                <c:pt idx="126540">
                  <c:v>293.16221231327597</c:v>
                </c:pt>
                <c:pt idx="126541">
                  <c:v>293.16452906854897</c:v>
                </c:pt>
                <c:pt idx="126542">
                  <c:v>293.166845823823</c:v>
                </c:pt>
                <c:pt idx="126543">
                  <c:v>293.169162579096</c:v>
                </c:pt>
                <c:pt idx="126544">
                  <c:v>293.17147933437002</c:v>
                </c:pt>
                <c:pt idx="126545">
                  <c:v>293.17379608964302</c:v>
                </c:pt>
                <c:pt idx="126546">
                  <c:v>293.17611284491699</c:v>
                </c:pt>
                <c:pt idx="126547">
                  <c:v>293.17842960018999</c:v>
                </c:pt>
                <c:pt idx="126548">
                  <c:v>293.18074635546401</c:v>
                </c:pt>
                <c:pt idx="126549">
                  <c:v>293.18306311073701</c:v>
                </c:pt>
                <c:pt idx="126550">
                  <c:v>293.18537986601098</c:v>
                </c:pt>
                <c:pt idx="126551">
                  <c:v>293.18769662128398</c:v>
                </c:pt>
                <c:pt idx="126552">
                  <c:v>293.190013376558</c:v>
                </c:pt>
                <c:pt idx="126553">
                  <c:v>293.192330131831</c:v>
                </c:pt>
                <c:pt idx="126554">
                  <c:v>293.19464688710502</c:v>
                </c:pt>
                <c:pt idx="126555">
                  <c:v>293.19696364237802</c:v>
                </c:pt>
                <c:pt idx="126556">
                  <c:v>293.19928039765199</c:v>
                </c:pt>
                <c:pt idx="126557">
                  <c:v>293.20159715292499</c:v>
                </c:pt>
                <c:pt idx="126558">
                  <c:v>293.20391390819901</c:v>
                </c:pt>
                <c:pt idx="126559">
                  <c:v>293.20623066347201</c:v>
                </c:pt>
                <c:pt idx="126560">
                  <c:v>293.20854741874598</c:v>
                </c:pt>
                <c:pt idx="126561">
                  <c:v>293.21086417401898</c:v>
                </c:pt>
                <c:pt idx="126562">
                  <c:v>293.213180929293</c:v>
                </c:pt>
                <c:pt idx="126563">
                  <c:v>293.215497684566</c:v>
                </c:pt>
                <c:pt idx="126564">
                  <c:v>293.21781443984003</c:v>
                </c:pt>
                <c:pt idx="126565">
                  <c:v>293.22013119511399</c:v>
                </c:pt>
                <c:pt idx="126566">
                  <c:v>293.22244795038699</c:v>
                </c:pt>
                <c:pt idx="126567">
                  <c:v>293.22476470566102</c:v>
                </c:pt>
                <c:pt idx="126568">
                  <c:v>293.22708146093402</c:v>
                </c:pt>
                <c:pt idx="126569">
                  <c:v>293.22939821620798</c:v>
                </c:pt>
                <c:pt idx="126570">
                  <c:v>293.23171497148098</c:v>
                </c:pt>
                <c:pt idx="126571">
                  <c:v>293.23403172675501</c:v>
                </c:pt>
                <c:pt idx="126572">
                  <c:v>293.23634848202801</c:v>
                </c:pt>
                <c:pt idx="126573">
                  <c:v>293.23866523730197</c:v>
                </c:pt>
                <c:pt idx="126574">
                  <c:v>293.24098199257497</c:v>
                </c:pt>
                <c:pt idx="126575">
                  <c:v>293.243298747849</c:v>
                </c:pt>
                <c:pt idx="126576">
                  <c:v>293.245615503122</c:v>
                </c:pt>
                <c:pt idx="126577">
                  <c:v>293.24793225839602</c:v>
                </c:pt>
                <c:pt idx="126578">
                  <c:v>293.25024901366902</c:v>
                </c:pt>
                <c:pt idx="126579">
                  <c:v>293.25256576894299</c:v>
                </c:pt>
                <c:pt idx="126580">
                  <c:v>293.25488252421599</c:v>
                </c:pt>
                <c:pt idx="126581">
                  <c:v>293.25719927949001</c:v>
                </c:pt>
                <c:pt idx="126582">
                  <c:v>293.25951603476301</c:v>
                </c:pt>
                <c:pt idx="126583">
                  <c:v>293.26183279003698</c:v>
                </c:pt>
                <c:pt idx="126584">
                  <c:v>293.26414954530998</c:v>
                </c:pt>
                <c:pt idx="126585">
                  <c:v>293.266466300584</c:v>
                </c:pt>
                <c:pt idx="126586">
                  <c:v>293.268783055857</c:v>
                </c:pt>
                <c:pt idx="126587">
                  <c:v>293.27109981113102</c:v>
                </c:pt>
                <c:pt idx="126588">
                  <c:v>293.27341656640402</c:v>
                </c:pt>
                <c:pt idx="126589">
                  <c:v>293.27573332167799</c:v>
                </c:pt>
                <c:pt idx="126590">
                  <c:v>293.27805007695099</c:v>
                </c:pt>
                <c:pt idx="126591">
                  <c:v>293.28036683222501</c:v>
                </c:pt>
                <c:pt idx="126592">
                  <c:v>293.28268358749801</c:v>
                </c:pt>
                <c:pt idx="126593">
                  <c:v>293.28500034277198</c:v>
                </c:pt>
                <c:pt idx="126594">
                  <c:v>293.28731709804498</c:v>
                </c:pt>
                <c:pt idx="126595">
                  <c:v>293.289633853319</c:v>
                </c:pt>
                <c:pt idx="126596">
                  <c:v>293.291950608592</c:v>
                </c:pt>
                <c:pt idx="126597">
                  <c:v>293.29426736386603</c:v>
                </c:pt>
                <c:pt idx="126598">
                  <c:v>293.29658411913903</c:v>
                </c:pt>
                <c:pt idx="126599">
                  <c:v>293.29890087441299</c:v>
                </c:pt>
                <c:pt idx="126600">
                  <c:v>293.30121762968599</c:v>
                </c:pt>
                <c:pt idx="126601">
                  <c:v>293.30353438496002</c:v>
                </c:pt>
                <c:pt idx="126602">
                  <c:v>293.30585114023302</c:v>
                </c:pt>
                <c:pt idx="126603">
                  <c:v>293.30816789550698</c:v>
                </c:pt>
                <c:pt idx="126604">
                  <c:v>293.31048465077998</c:v>
                </c:pt>
                <c:pt idx="126605">
                  <c:v>293.31280140605401</c:v>
                </c:pt>
                <c:pt idx="126606">
                  <c:v>293.31511816132701</c:v>
                </c:pt>
                <c:pt idx="126607">
                  <c:v>293.31743491660097</c:v>
                </c:pt>
                <c:pt idx="126608">
                  <c:v>293.319751671875</c:v>
                </c:pt>
                <c:pt idx="126609">
                  <c:v>293.322068427148</c:v>
                </c:pt>
                <c:pt idx="126610">
                  <c:v>293.32438518242202</c:v>
                </c:pt>
                <c:pt idx="126611">
                  <c:v>293.32670193769502</c:v>
                </c:pt>
                <c:pt idx="126612">
                  <c:v>293.32901869296899</c:v>
                </c:pt>
                <c:pt idx="126613">
                  <c:v>293.33133544824199</c:v>
                </c:pt>
                <c:pt idx="126614">
                  <c:v>293.33365220351601</c:v>
                </c:pt>
                <c:pt idx="126615">
                  <c:v>293.33596895878901</c:v>
                </c:pt>
                <c:pt idx="126616">
                  <c:v>293.33828571406298</c:v>
                </c:pt>
                <c:pt idx="126617">
                  <c:v>293.34060246933598</c:v>
                </c:pt>
                <c:pt idx="126618">
                  <c:v>293.34291922461</c:v>
                </c:pt>
                <c:pt idx="126619">
                  <c:v>293.345235979883</c:v>
                </c:pt>
                <c:pt idx="126620">
                  <c:v>293.34755273515702</c:v>
                </c:pt>
                <c:pt idx="126621">
                  <c:v>293.34986949043002</c:v>
                </c:pt>
                <c:pt idx="126622">
                  <c:v>293.35218624570399</c:v>
                </c:pt>
                <c:pt idx="126623">
                  <c:v>293.35450300097699</c:v>
                </c:pt>
                <c:pt idx="126624">
                  <c:v>293.35681975625101</c:v>
                </c:pt>
                <c:pt idx="126625">
                  <c:v>293.35913651152401</c:v>
                </c:pt>
                <c:pt idx="126626">
                  <c:v>293.36145326679798</c:v>
                </c:pt>
                <c:pt idx="126627">
                  <c:v>293.36377002207098</c:v>
                </c:pt>
                <c:pt idx="126628">
                  <c:v>293.366086777345</c:v>
                </c:pt>
                <c:pt idx="126629">
                  <c:v>293.368403532618</c:v>
                </c:pt>
                <c:pt idx="126630">
                  <c:v>293.37072028789203</c:v>
                </c:pt>
                <c:pt idx="126631">
                  <c:v>293.37303704316503</c:v>
                </c:pt>
                <c:pt idx="126632">
                  <c:v>293.37535379843899</c:v>
                </c:pt>
                <c:pt idx="126633">
                  <c:v>293.37767055371199</c:v>
                </c:pt>
                <c:pt idx="126634">
                  <c:v>293.37998730898602</c:v>
                </c:pt>
                <c:pt idx="126635">
                  <c:v>293.38230406425902</c:v>
                </c:pt>
                <c:pt idx="126636">
                  <c:v>293.38462081953298</c:v>
                </c:pt>
                <c:pt idx="126637">
                  <c:v>293.38693757480598</c:v>
                </c:pt>
                <c:pt idx="126638">
                  <c:v>293.38925433008001</c:v>
                </c:pt>
                <c:pt idx="126639">
                  <c:v>293.39157108535301</c:v>
                </c:pt>
                <c:pt idx="126640">
                  <c:v>293.39388784062697</c:v>
                </c:pt>
                <c:pt idx="126641">
                  <c:v>293.39620459589997</c:v>
                </c:pt>
                <c:pt idx="126642">
                  <c:v>293.398521351174</c:v>
                </c:pt>
                <c:pt idx="126643">
                  <c:v>293.400838106447</c:v>
                </c:pt>
                <c:pt idx="126644">
                  <c:v>293.40315486172102</c:v>
                </c:pt>
                <c:pt idx="126645">
                  <c:v>293.40547161699402</c:v>
                </c:pt>
                <c:pt idx="126646">
                  <c:v>293.40778837226799</c:v>
                </c:pt>
                <c:pt idx="126647">
                  <c:v>293.41010512754099</c:v>
                </c:pt>
                <c:pt idx="126648">
                  <c:v>293.41242188281501</c:v>
                </c:pt>
                <c:pt idx="126649">
                  <c:v>293.41473863808801</c:v>
                </c:pt>
                <c:pt idx="126650">
                  <c:v>293.41705539336198</c:v>
                </c:pt>
                <c:pt idx="126651">
                  <c:v>293.419372148636</c:v>
                </c:pt>
                <c:pt idx="126652">
                  <c:v>293.421688903909</c:v>
                </c:pt>
                <c:pt idx="126653">
                  <c:v>293.42400565918302</c:v>
                </c:pt>
                <c:pt idx="126654">
                  <c:v>293.42632241445602</c:v>
                </c:pt>
                <c:pt idx="126655">
                  <c:v>293.42863916972999</c:v>
                </c:pt>
                <c:pt idx="126656">
                  <c:v>293.43095592500299</c:v>
                </c:pt>
                <c:pt idx="126657">
                  <c:v>293.43327268027701</c:v>
                </c:pt>
                <c:pt idx="126658">
                  <c:v>293.43558943555001</c:v>
                </c:pt>
                <c:pt idx="126659">
                  <c:v>293.43790619082398</c:v>
                </c:pt>
                <c:pt idx="126660">
                  <c:v>293.44022294609698</c:v>
                </c:pt>
                <c:pt idx="126661">
                  <c:v>293.442539701371</c:v>
                </c:pt>
                <c:pt idx="126662">
                  <c:v>293.444856456644</c:v>
                </c:pt>
                <c:pt idx="126663">
                  <c:v>293.44717321191803</c:v>
                </c:pt>
                <c:pt idx="126664">
                  <c:v>293.44948996719103</c:v>
                </c:pt>
                <c:pt idx="126665">
                  <c:v>293.45180672246499</c:v>
                </c:pt>
                <c:pt idx="126666">
                  <c:v>293.45412347773799</c:v>
                </c:pt>
                <c:pt idx="126667">
                  <c:v>293.45644023301202</c:v>
                </c:pt>
                <c:pt idx="126668">
                  <c:v>293.45875698828502</c:v>
                </c:pt>
                <c:pt idx="126669">
                  <c:v>293.46107374355898</c:v>
                </c:pt>
                <c:pt idx="126670">
                  <c:v>293.46339049883198</c:v>
                </c:pt>
                <c:pt idx="126671">
                  <c:v>293.46570725410601</c:v>
                </c:pt>
                <c:pt idx="126672">
                  <c:v>293.46802400937901</c:v>
                </c:pt>
                <c:pt idx="126673">
                  <c:v>293.47034076465297</c:v>
                </c:pt>
                <c:pt idx="126674">
                  <c:v>293.47265751992597</c:v>
                </c:pt>
                <c:pt idx="126675">
                  <c:v>293.4749742752</c:v>
                </c:pt>
                <c:pt idx="126676">
                  <c:v>293.477291030473</c:v>
                </c:pt>
                <c:pt idx="126677">
                  <c:v>293.47960778574702</c:v>
                </c:pt>
                <c:pt idx="126678">
                  <c:v>293.48192454102002</c:v>
                </c:pt>
                <c:pt idx="126679">
                  <c:v>293.48424129629399</c:v>
                </c:pt>
                <c:pt idx="126680">
                  <c:v>293.48655805156699</c:v>
                </c:pt>
                <c:pt idx="126681">
                  <c:v>293.48887480684101</c:v>
                </c:pt>
                <c:pt idx="126682">
                  <c:v>293.49119156211401</c:v>
                </c:pt>
                <c:pt idx="126683">
                  <c:v>293.49350831738798</c:v>
                </c:pt>
                <c:pt idx="126684">
                  <c:v>293.49582507266098</c:v>
                </c:pt>
                <c:pt idx="126685">
                  <c:v>293.498141827935</c:v>
                </c:pt>
                <c:pt idx="126686">
                  <c:v>293.500458583208</c:v>
                </c:pt>
                <c:pt idx="126687">
                  <c:v>293.50277533848202</c:v>
                </c:pt>
                <c:pt idx="126688">
                  <c:v>293.50509209375502</c:v>
                </c:pt>
                <c:pt idx="126689">
                  <c:v>293.50740884902899</c:v>
                </c:pt>
                <c:pt idx="126690">
                  <c:v>293.50972560430199</c:v>
                </c:pt>
                <c:pt idx="126691">
                  <c:v>293.51204235957601</c:v>
                </c:pt>
                <c:pt idx="126692">
                  <c:v>293.51435911484901</c:v>
                </c:pt>
                <c:pt idx="126693">
                  <c:v>293.51667587012298</c:v>
                </c:pt>
                <c:pt idx="126694">
                  <c:v>293.518992625397</c:v>
                </c:pt>
                <c:pt idx="126695">
                  <c:v>293.52130938067</c:v>
                </c:pt>
                <c:pt idx="126696">
                  <c:v>293.52362613594403</c:v>
                </c:pt>
                <c:pt idx="126697">
                  <c:v>293.52594289121703</c:v>
                </c:pt>
                <c:pt idx="126698">
                  <c:v>293.52825964649099</c:v>
                </c:pt>
                <c:pt idx="126699">
                  <c:v>293.53057640176399</c:v>
                </c:pt>
                <c:pt idx="126700">
                  <c:v>293.53289315703802</c:v>
                </c:pt>
                <c:pt idx="126701">
                  <c:v>293.53520991231102</c:v>
                </c:pt>
                <c:pt idx="126702">
                  <c:v>293.53752666758498</c:v>
                </c:pt>
                <c:pt idx="126703">
                  <c:v>293.53984342285798</c:v>
                </c:pt>
                <c:pt idx="126704">
                  <c:v>293.54216017813201</c:v>
                </c:pt>
                <c:pt idx="126705">
                  <c:v>293.54447693340501</c:v>
                </c:pt>
                <c:pt idx="126706">
                  <c:v>293.54679368867897</c:v>
                </c:pt>
                <c:pt idx="126707">
                  <c:v>293.54911044395197</c:v>
                </c:pt>
                <c:pt idx="126708">
                  <c:v>293.551427199226</c:v>
                </c:pt>
                <c:pt idx="126709">
                  <c:v>293.553743954499</c:v>
                </c:pt>
                <c:pt idx="126710">
                  <c:v>293.55606070977302</c:v>
                </c:pt>
                <c:pt idx="126711">
                  <c:v>293.55837746504602</c:v>
                </c:pt>
                <c:pt idx="126712">
                  <c:v>293.56069422031999</c:v>
                </c:pt>
                <c:pt idx="126713">
                  <c:v>293.56301097559299</c:v>
                </c:pt>
                <c:pt idx="126714">
                  <c:v>293.56532773086701</c:v>
                </c:pt>
                <c:pt idx="126715">
                  <c:v>293.56764448614001</c:v>
                </c:pt>
                <c:pt idx="126716">
                  <c:v>293.56996124141398</c:v>
                </c:pt>
                <c:pt idx="126717">
                  <c:v>293.57227799668698</c:v>
                </c:pt>
                <c:pt idx="126718">
                  <c:v>293.574594751961</c:v>
                </c:pt>
                <c:pt idx="126719">
                  <c:v>293.576911507234</c:v>
                </c:pt>
                <c:pt idx="126720">
                  <c:v>293.57922826250802</c:v>
                </c:pt>
                <c:pt idx="126721">
                  <c:v>293.58154501778102</c:v>
                </c:pt>
                <c:pt idx="126722">
                  <c:v>293.58386177305499</c:v>
                </c:pt>
                <c:pt idx="126723">
                  <c:v>293.58617852832799</c:v>
                </c:pt>
                <c:pt idx="126724">
                  <c:v>293.58849528360201</c:v>
                </c:pt>
                <c:pt idx="126725">
                  <c:v>293.59081203887501</c:v>
                </c:pt>
                <c:pt idx="126726">
                  <c:v>293.59312879414898</c:v>
                </c:pt>
                <c:pt idx="126727">
                  <c:v>293.59544554942198</c:v>
                </c:pt>
                <c:pt idx="126728">
                  <c:v>293.597762304696</c:v>
                </c:pt>
                <c:pt idx="126729">
                  <c:v>293.600079059969</c:v>
                </c:pt>
                <c:pt idx="126730">
                  <c:v>293.60239581524303</c:v>
                </c:pt>
                <c:pt idx="126731">
                  <c:v>293.60471257051603</c:v>
                </c:pt>
                <c:pt idx="126732">
                  <c:v>293.60702932578999</c:v>
                </c:pt>
                <c:pt idx="126733">
                  <c:v>293.60934608106299</c:v>
                </c:pt>
                <c:pt idx="126734">
                  <c:v>293.61166283633702</c:v>
                </c:pt>
                <c:pt idx="126735">
                  <c:v>293.61397959161098</c:v>
                </c:pt>
                <c:pt idx="126736">
                  <c:v>293.61629634688398</c:v>
                </c:pt>
                <c:pt idx="126737">
                  <c:v>293.61861310215801</c:v>
                </c:pt>
                <c:pt idx="126738">
                  <c:v>293.62092985743101</c:v>
                </c:pt>
                <c:pt idx="126739">
                  <c:v>293.62324661270497</c:v>
                </c:pt>
                <c:pt idx="126740">
                  <c:v>293.62556336797797</c:v>
                </c:pt>
                <c:pt idx="126741">
                  <c:v>293.627880123252</c:v>
                </c:pt>
                <c:pt idx="126742">
                  <c:v>293.630196878525</c:v>
                </c:pt>
                <c:pt idx="126743">
                  <c:v>293.63251363379902</c:v>
                </c:pt>
                <c:pt idx="126744">
                  <c:v>293.63483038907202</c:v>
                </c:pt>
                <c:pt idx="126745">
                  <c:v>293.63714714434599</c:v>
                </c:pt>
                <c:pt idx="126746">
                  <c:v>293.63946389961899</c:v>
                </c:pt>
                <c:pt idx="126747">
                  <c:v>293.64178065489301</c:v>
                </c:pt>
                <c:pt idx="126748">
                  <c:v>293.64409741016601</c:v>
                </c:pt>
                <c:pt idx="126749">
                  <c:v>293.64641416543998</c:v>
                </c:pt>
                <c:pt idx="126750">
                  <c:v>293.64873092071298</c:v>
                </c:pt>
                <c:pt idx="126751">
                  <c:v>293.651047675987</c:v>
                </c:pt>
                <c:pt idx="126752">
                  <c:v>293.65336443126</c:v>
                </c:pt>
                <c:pt idx="126753">
                  <c:v>293.65568118653403</c:v>
                </c:pt>
                <c:pt idx="126754">
                  <c:v>293.65799794180703</c:v>
                </c:pt>
                <c:pt idx="126755">
                  <c:v>293.66031469708099</c:v>
                </c:pt>
                <c:pt idx="126756">
                  <c:v>293.66263145235399</c:v>
                </c:pt>
                <c:pt idx="126757">
                  <c:v>293.66494820762802</c:v>
                </c:pt>
                <c:pt idx="126758">
                  <c:v>293.66726496290102</c:v>
                </c:pt>
                <c:pt idx="126759">
                  <c:v>293.66958171817498</c:v>
                </c:pt>
                <c:pt idx="126760">
                  <c:v>293.67189847344798</c:v>
                </c:pt>
                <c:pt idx="126761">
                  <c:v>293.67421522872201</c:v>
                </c:pt>
                <c:pt idx="126762">
                  <c:v>293.67653198399501</c:v>
                </c:pt>
                <c:pt idx="126763">
                  <c:v>293.67884873926897</c:v>
                </c:pt>
                <c:pt idx="126764">
                  <c:v>293.68116549454197</c:v>
                </c:pt>
                <c:pt idx="126765">
                  <c:v>293.683482249816</c:v>
                </c:pt>
                <c:pt idx="126766">
                  <c:v>293.685799005089</c:v>
                </c:pt>
                <c:pt idx="126767">
                  <c:v>293.68811576036302</c:v>
                </c:pt>
                <c:pt idx="126768">
                  <c:v>293.69043251563602</c:v>
                </c:pt>
                <c:pt idx="126769">
                  <c:v>293.69274927090999</c:v>
                </c:pt>
                <c:pt idx="126770">
                  <c:v>293.69506602618299</c:v>
                </c:pt>
                <c:pt idx="126771">
                  <c:v>293.69738278145701</c:v>
                </c:pt>
                <c:pt idx="126772">
                  <c:v>293.69969953673001</c:v>
                </c:pt>
                <c:pt idx="126773">
                  <c:v>293.70201629200398</c:v>
                </c:pt>
                <c:pt idx="126774">
                  <c:v>293.70433304727698</c:v>
                </c:pt>
                <c:pt idx="126775">
                  <c:v>293.706649802551</c:v>
                </c:pt>
                <c:pt idx="126776">
                  <c:v>293.708966557824</c:v>
                </c:pt>
                <c:pt idx="126777">
                  <c:v>293.71128331309802</c:v>
                </c:pt>
                <c:pt idx="126778">
                  <c:v>293.71360006837199</c:v>
                </c:pt>
                <c:pt idx="126779">
                  <c:v>293.71591682364499</c:v>
                </c:pt>
                <c:pt idx="126780">
                  <c:v>293.71823357891901</c:v>
                </c:pt>
                <c:pt idx="126781">
                  <c:v>293.72055033419201</c:v>
                </c:pt>
                <c:pt idx="126782">
                  <c:v>293.72286708946598</c:v>
                </c:pt>
                <c:pt idx="126783">
                  <c:v>293.72518384473898</c:v>
                </c:pt>
                <c:pt idx="126784">
                  <c:v>293.727500600013</c:v>
                </c:pt>
                <c:pt idx="126785">
                  <c:v>293.729817355286</c:v>
                </c:pt>
                <c:pt idx="126786">
                  <c:v>293.73213411056003</c:v>
                </c:pt>
                <c:pt idx="126787">
                  <c:v>293.73445086583303</c:v>
                </c:pt>
                <c:pt idx="126788">
                  <c:v>293.73676762110699</c:v>
                </c:pt>
                <c:pt idx="126789">
                  <c:v>293.73908437637999</c:v>
                </c:pt>
                <c:pt idx="126790">
                  <c:v>293.74140113165402</c:v>
                </c:pt>
                <c:pt idx="126791">
                  <c:v>293.74371788692702</c:v>
                </c:pt>
                <c:pt idx="126792">
                  <c:v>293.74603464220098</c:v>
                </c:pt>
                <c:pt idx="126793">
                  <c:v>293.74835139747398</c:v>
                </c:pt>
                <c:pt idx="126794">
                  <c:v>293.75066815274801</c:v>
                </c:pt>
                <c:pt idx="126795">
                  <c:v>293.75298490802101</c:v>
                </c:pt>
                <c:pt idx="126796">
                  <c:v>293.75530166329497</c:v>
                </c:pt>
                <c:pt idx="126797">
                  <c:v>293.75761841856797</c:v>
                </c:pt>
                <c:pt idx="126798">
                  <c:v>293.759935173842</c:v>
                </c:pt>
                <c:pt idx="126799">
                  <c:v>293.762251929115</c:v>
                </c:pt>
                <c:pt idx="126800">
                  <c:v>293.76456868438902</c:v>
                </c:pt>
                <c:pt idx="126801">
                  <c:v>293.76688543966202</c:v>
                </c:pt>
                <c:pt idx="126802">
                  <c:v>293.76920219493599</c:v>
                </c:pt>
                <c:pt idx="126803">
                  <c:v>293.77151895020899</c:v>
                </c:pt>
                <c:pt idx="126804">
                  <c:v>293.77383570548301</c:v>
                </c:pt>
                <c:pt idx="126805">
                  <c:v>293.77615246075601</c:v>
                </c:pt>
                <c:pt idx="126806">
                  <c:v>293.77846921602998</c:v>
                </c:pt>
                <c:pt idx="126807">
                  <c:v>293.78078597130298</c:v>
                </c:pt>
                <c:pt idx="126808">
                  <c:v>293.783102726577</c:v>
                </c:pt>
                <c:pt idx="126809">
                  <c:v>293.78541948185</c:v>
                </c:pt>
                <c:pt idx="126810">
                  <c:v>293.78773623712402</c:v>
                </c:pt>
                <c:pt idx="126811">
                  <c:v>293.79005299239702</c:v>
                </c:pt>
                <c:pt idx="126812">
                  <c:v>293.79236974767099</c:v>
                </c:pt>
                <c:pt idx="126813">
                  <c:v>293.79468650294399</c:v>
                </c:pt>
                <c:pt idx="126814">
                  <c:v>293.79700325821801</c:v>
                </c:pt>
                <c:pt idx="126815">
                  <c:v>293.79932001349101</c:v>
                </c:pt>
                <c:pt idx="126816">
                  <c:v>293.80163676876498</c:v>
                </c:pt>
                <c:pt idx="126817">
                  <c:v>293.80395352403798</c:v>
                </c:pt>
                <c:pt idx="126818">
                  <c:v>293.806270279312</c:v>
                </c:pt>
                <c:pt idx="126819">
                  <c:v>293.808587034585</c:v>
                </c:pt>
                <c:pt idx="126820">
                  <c:v>293.81090378985903</c:v>
                </c:pt>
                <c:pt idx="126821">
                  <c:v>293.81322054513299</c:v>
                </c:pt>
                <c:pt idx="126822">
                  <c:v>293.81553730040599</c:v>
                </c:pt>
                <c:pt idx="126823">
                  <c:v>293.81785405568002</c:v>
                </c:pt>
                <c:pt idx="126824">
                  <c:v>293.82017081095302</c:v>
                </c:pt>
                <c:pt idx="126825">
                  <c:v>293.82248756622698</c:v>
                </c:pt>
                <c:pt idx="126826">
                  <c:v>293.82480432149998</c:v>
                </c:pt>
                <c:pt idx="126827">
                  <c:v>293.82712107677401</c:v>
                </c:pt>
                <c:pt idx="126828">
                  <c:v>293.82943783204701</c:v>
                </c:pt>
                <c:pt idx="126829">
                  <c:v>293.83175458732097</c:v>
                </c:pt>
                <c:pt idx="126830">
                  <c:v>293.83407134259397</c:v>
                </c:pt>
                <c:pt idx="126831">
                  <c:v>293.836388097868</c:v>
                </c:pt>
                <c:pt idx="126832">
                  <c:v>293.838704853141</c:v>
                </c:pt>
                <c:pt idx="126833">
                  <c:v>293.84102160841502</c:v>
                </c:pt>
                <c:pt idx="126834">
                  <c:v>293.84333836368802</c:v>
                </c:pt>
                <c:pt idx="126835">
                  <c:v>293.84565511896199</c:v>
                </c:pt>
                <c:pt idx="126836">
                  <c:v>293.84797187423499</c:v>
                </c:pt>
                <c:pt idx="126837">
                  <c:v>293.85028862950901</c:v>
                </c:pt>
                <c:pt idx="126838">
                  <c:v>293.85260538478201</c:v>
                </c:pt>
                <c:pt idx="126839">
                  <c:v>293.85492214005598</c:v>
                </c:pt>
                <c:pt idx="126840">
                  <c:v>293.85723889532898</c:v>
                </c:pt>
                <c:pt idx="126841">
                  <c:v>293.859555650603</c:v>
                </c:pt>
                <c:pt idx="126842">
                  <c:v>293.861872405876</c:v>
                </c:pt>
                <c:pt idx="126843">
                  <c:v>293.86418916115002</c:v>
                </c:pt>
                <c:pt idx="126844">
                  <c:v>293.86650591642302</c:v>
                </c:pt>
                <c:pt idx="126845">
                  <c:v>293.86882267169699</c:v>
                </c:pt>
                <c:pt idx="126846">
                  <c:v>293.87113942696999</c:v>
                </c:pt>
                <c:pt idx="126847">
                  <c:v>293.87345618224401</c:v>
                </c:pt>
                <c:pt idx="126848">
                  <c:v>293.87577293751701</c:v>
                </c:pt>
                <c:pt idx="126849">
                  <c:v>293.87808969279098</c:v>
                </c:pt>
                <c:pt idx="126850">
                  <c:v>293.88040644806398</c:v>
                </c:pt>
                <c:pt idx="126851">
                  <c:v>293.882723203338</c:v>
                </c:pt>
                <c:pt idx="126852">
                  <c:v>293.885039958611</c:v>
                </c:pt>
                <c:pt idx="126853">
                  <c:v>293.88735671388503</c:v>
                </c:pt>
                <c:pt idx="126854">
                  <c:v>293.88967346915803</c:v>
                </c:pt>
                <c:pt idx="126855">
                  <c:v>293.89199022443199</c:v>
                </c:pt>
                <c:pt idx="126856">
                  <c:v>293.89430697970499</c:v>
                </c:pt>
                <c:pt idx="126857">
                  <c:v>293.89662373497902</c:v>
                </c:pt>
                <c:pt idx="126858">
                  <c:v>293.89894049025202</c:v>
                </c:pt>
                <c:pt idx="126859">
                  <c:v>293.90125724552598</c:v>
                </c:pt>
                <c:pt idx="126860">
                  <c:v>293.90357400079898</c:v>
                </c:pt>
                <c:pt idx="126861">
                  <c:v>293.90589075607301</c:v>
                </c:pt>
                <c:pt idx="126862">
                  <c:v>293.90820751134601</c:v>
                </c:pt>
                <c:pt idx="126863">
                  <c:v>293.91052426661997</c:v>
                </c:pt>
                <c:pt idx="126864">
                  <c:v>293.912841021894</c:v>
                </c:pt>
                <c:pt idx="126865">
                  <c:v>293.915157777167</c:v>
                </c:pt>
                <c:pt idx="126866">
                  <c:v>293.91747453244102</c:v>
                </c:pt>
                <c:pt idx="126867">
                  <c:v>293.91979128771402</c:v>
                </c:pt>
                <c:pt idx="126868">
                  <c:v>293.92210804298799</c:v>
                </c:pt>
                <c:pt idx="126869">
                  <c:v>293.92442479826099</c:v>
                </c:pt>
                <c:pt idx="126870">
                  <c:v>293.92674155353501</c:v>
                </c:pt>
                <c:pt idx="126871">
                  <c:v>293.92905830880801</c:v>
                </c:pt>
                <c:pt idx="126872">
                  <c:v>293.93137506408198</c:v>
                </c:pt>
                <c:pt idx="126873">
                  <c:v>293.93369181935498</c:v>
                </c:pt>
                <c:pt idx="126874">
                  <c:v>293.936008574629</c:v>
                </c:pt>
                <c:pt idx="126875">
                  <c:v>293.938325329902</c:v>
                </c:pt>
                <c:pt idx="126876">
                  <c:v>293.94064208517602</c:v>
                </c:pt>
                <c:pt idx="126877">
                  <c:v>293.94295884044902</c:v>
                </c:pt>
                <c:pt idx="126878">
                  <c:v>293.94527559572299</c:v>
                </c:pt>
                <c:pt idx="126879">
                  <c:v>293.94759235099599</c:v>
                </c:pt>
                <c:pt idx="126880">
                  <c:v>293.94990910627001</c:v>
                </c:pt>
                <c:pt idx="126881">
                  <c:v>293.95222586154301</c:v>
                </c:pt>
                <c:pt idx="126882">
                  <c:v>293.95454261681698</c:v>
                </c:pt>
                <c:pt idx="126883">
                  <c:v>293.95685937208998</c:v>
                </c:pt>
                <c:pt idx="126884">
                  <c:v>293.959176127364</c:v>
                </c:pt>
                <c:pt idx="126885">
                  <c:v>293.961492882637</c:v>
                </c:pt>
                <c:pt idx="126886">
                  <c:v>293.96380963791103</c:v>
                </c:pt>
                <c:pt idx="126887">
                  <c:v>293.96612639318403</c:v>
                </c:pt>
                <c:pt idx="126888">
                  <c:v>293.96844314845799</c:v>
                </c:pt>
                <c:pt idx="126889">
                  <c:v>293.97075990373099</c:v>
                </c:pt>
                <c:pt idx="126890">
                  <c:v>293.97307665900502</c:v>
                </c:pt>
                <c:pt idx="126891">
                  <c:v>293.97539341427802</c:v>
                </c:pt>
                <c:pt idx="126892">
                  <c:v>293.97771016955198</c:v>
                </c:pt>
                <c:pt idx="126893">
                  <c:v>293.98002692482498</c:v>
                </c:pt>
                <c:pt idx="126894">
                  <c:v>293.98234368009901</c:v>
                </c:pt>
                <c:pt idx="126895">
                  <c:v>293.98466043537201</c:v>
                </c:pt>
                <c:pt idx="126896">
                  <c:v>293.98697719064597</c:v>
                </c:pt>
                <c:pt idx="126897">
                  <c:v>293.98929394591897</c:v>
                </c:pt>
                <c:pt idx="126898">
                  <c:v>293.991610701193</c:v>
                </c:pt>
                <c:pt idx="126899">
                  <c:v>293.993927456466</c:v>
                </c:pt>
                <c:pt idx="126900">
                  <c:v>293.99624421174002</c:v>
                </c:pt>
                <c:pt idx="126901">
                  <c:v>293.99856096701302</c:v>
                </c:pt>
                <c:pt idx="126902">
                  <c:v>294.00087772228699</c:v>
                </c:pt>
                <c:pt idx="126903">
                  <c:v>294.00319447755999</c:v>
                </c:pt>
                <c:pt idx="126904">
                  <c:v>294.00551123283401</c:v>
                </c:pt>
                <c:pt idx="126905">
                  <c:v>294.00782798810701</c:v>
                </c:pt>
                <c:pt idx="126906">
                  <c:v>294.01014474338098</c:v>
                </c:pt>
                <c:pt idx="126907">
                  <c:v>294.012461498655</c:v>
                </c:pt>
                <c:pt idx="126908">
                  <c:v>294.014778253928</c:v>
                </c:pt>
                <c:pt idx="126909">
                  <c:v>294.01709500920202</c:v>
                </c:pt>
                <c:pt idx="126910">
                  <c:v>294.01941176447502</c:v>
                </c:pt>
                <c:pt idx="126911">
                  <c:v>294.02172851974899</c:v>
                </c:pt>
                <c:pt idx="126912">
                  <c:v>294.02404527502199</c:v>
                </c:pt>
                <c:pt idx="126913">
                  <c:v>294.02636203029601</c:v>
                </c:pt>
                <c:pt idx="126914">
                  <c:v>294.02867878556901</c:v>
                </c:pt>
                <c:pt idx="126915">
                  <c:v>294.03099554084298</c:v>
                </c:pt>
                <c:pt idx="126916">
                  <c:v>294.03331229611598</c:v>
                </c:pt>
                <c:pt idx="126917">
                  <c:v>294.03562905139</c:v>
                </c:pt>
                <c:pt idx="126918">
                  <c:v>294.037945806663</c:v>
                </c:pt>
                <c:pt idx="126919">
                  <c:v>294.04026256193703</c:v>
                </c:pt>
                <c:pt idx="126920">
                  <c:v>294.04257931721003</c:v>
                </c:pt>
                <c:pt idx="126921">
                  <c:v>294.04489607248399</c:v>
                </c:pt>
                <c:pt idx="126922">
                  <c:v>294.04721282775699</c:v>
                </c:pt>
                <c:pt idx="126923">
                  <c:v>294.04952958303102</c:v>
                </c:pt>
                <c:pt idx="126924">
                  <c:v>294.05184633830402</c:v>
                </c:pt>
                <c:pt idx="126925">
                  <c:v>294.05416309357798</c:v>
                </c:pt>
                <c:pt idx="126926">
                  <c:v>294.05647984885098</c:v>
                </c:pt>
                <c:pt idx="126927">
                  <c:v>294.05879660412501</c:v>
                </c:pt>
                <c:pt idx="126928">
                  <c:v>294.06111335939801</c:v>
                </c:pt>
                <c:pt idx="126929">
                  <c:v>294.06343011467197</c:v>
                </c:pt>
                <c:pt idx="126930">
                  <c:v>294.06574686994497</c:v>
                </c:pt>
                <c:pt idx="126931">
                  <c:v>294.068063625219</c:v>
                </c:pt>
                <c:pt idx="126932">
                  <c:v>294.070380380492</c:v>
                </c:pt>
                <c:pt idx="126933">
                  <c:v>294.07269713576602</c:v>
                </c:pt>
                <c:pt idx="126934">
                  <c:v>294.07501389103902</c:v>
                </c:pt>
                <c:pt idx="126935">
                  <c:v>294.07733064631299</c:v>
                </c:pt>
                <c:pt idx="126936">
                  <c:v>294.07964740158599</c:v>
                </c:pt>
                <c:pt idx="126937">
                  <c:v>294.08196415686001</c:v>
                </c:pt>
                <c:pt idx="126938">
                  <c:v>294.08428091213301</c:v>
                </c:pt>
                <c:pt idx="126939">
                  <c:v>294.08659766740698</c:v>
                </c:pt>
                <c:pt idx="126940">
                  <c:v>294.08891442267998</c:v>
                </c:pt>
                <c:pt idx="126941">
                  <c:v>294.091231177954</c:v>
                </c:pt>
                <c:pt idx="126942">
                  <c:v>294.093547933227</c:v>
                </c:pt>
                <c:pt idx="126943">
                  <c:v>294.09586468850102</c:v>
                </c:pt>
                <c:pt idx="126944">
                  <c:v>294.09818144377402</c:v>
                </c:pt>
                <c:pt idx="126945">
                  <c:v>294.10049819904799</c:v>
                </c:pt>
                <c:pt idx="126946">
                  <c:v>294.10281495432099</c:v>
                </c:pt>
                <c:pt idx="126947">
                  <c:v>294.10513170959501</c:v>
                </c:pt>
                <c:pt idx="126948">
                  <c:v>294.10744846486801</c:v>
                </c:pt>
                <c:pt idx="126949">
                  <c:v>294.10976522014198</c:v>
                </c:pt>
                <c:pt idx="126950">
                  <c:v>294.112081975416</c:v>
                </c:pt>
                <c:pt idx="126951">
                  <c:v>294.114398730689</c:v>
                </c:pt>
                <c:pt idx="126952">
                  <c:v>294.11671548596303</c:v>
                </c:pt>
                <c:pt idx="126953">
                  <c:v>294.11903224123603</c:v>
                </c:pt>
                <c:pt idx="126954">
                  <c:v>294.12134899650999</c:v>
                </c:pt>
                <c:pt idx="126955">
                  <c:v>294.12366575178299</c:v>
                </c:pt>
                <c:pt idx="126956">
                  <c:v>294.12598250705702</c:v>
                </c:pt>
                <c:pt idx="126957">
                  <c:v>294.12829926233002</c:v>
                </c:pt>
                <c:pt idx="126958">
                  <c:v>294.13061601760398</c:v>
                </c:pt>
                <c:pt idx="126959">
                  <c:v>294.13293277287698</c:v>
                </c:pt>
                <c:pt idx="126960">
                  <c:v>294.13524952815101</c:v>
                </c:pt>
                <c:pt idx="126961">
                  <c:v>294.13756628342401</c:v>
                </c:pt>
                <c:pt idx="126962">
                  <c:v>294.13988303869797</c:v>
                </c:pt>
                <c:pt idx="126963">
                  <c:v>294.14219979397097</c:v>
                </c:pt>
                <c:pt idx="126964">
                  <c:v>294.144516549245</c:v>
                </c:pt>
                <c:pt idx="126965">
                  <c:v>294.146833304518</c:v>
                </c:pt>
                <c:pt idx="126966">
                  <c:v>294.14915005979202</c:v>
                </c:pt>
                <c:pt idx="126967">
                  <c:v>294.15146681506502</c:v>
                </c:pt>
                <c:pt idx="126968">
                  <c:v>294.15378357033899</c:v>
                </c:pt>
                <c:pt idx="126969">
                  <c:v>294.15610032561199</c:v>
                </c:pt>
                <c:pt idx="126970">
                  <c:v>294.15841708088601</c:v>
                </c:pt>
                <c:pt idx="126971">
                  <c:v>294.16073383615901</c:v>
                </c:pt>
                <c:pt idx="126972">
                  <c:v>294.16305059143298</c:v>
                </c:pt>
                <c:pt idx="126973">
                  <c:v>294.16536734670598</c:v>
                </c:pt>
                <c:pt idx="126974">
                  <c:v>294.16768410198</c:v>
                </c:pt>
                <c:pt idx="126975">
                  <c:v>294.170000857253</c:v>
                </c:pt>
                <c:pt idx="126976">
                  <c:v>294.17231761252702</c:v>
                </c:pt>
                <c:pt idx="126977">
                  <c:v>294.17463436780002</c:v>
                </c:pt>
                <c:pt idx="126978">
                  <c:v>294.17695112307399</c:v>
                </c:pt>
                <c:pt idx="126979">
                  <c:v>294.17926787834699</c:v>
                </c:pt>
                <c:pt idx="126980">
                  <c:v>294.18158463362101</c:v>
                </c:pt>
                <c:pt idx="126981">
                  <c:v>294.18390138889401</c:v>
                </c:pt>
                <c:pt idx="126982">
                  <c:v>294.18621814416798</c:v>
                </c:pt>
                <c:pt idx="126983">
                  <c:v>294.18853489944098</c:v>
                </c:pt>
                <c:pt idx="126984">
                  <c:v>294.190851654715</c:v>
                </c:pt>
                <c:pt idx="126985">
                  <c:v>294.193168409988</c:v>
                </c:pt>
                <c:pt idx="126986">
                  <c:v>294.19548516526203</c:v>
                </c:pt>
                <c:pt idx="126987">
                  <c:v>294.19780192053503</c:v>
                </c:pt>
                <c:pt idx="126988">
                  <c:v>294.20011867580899</c:v>
                </c:pt>
                <c:pt idx="126989">
                  <c:v>294.20243543108199</c:v>
                </c:pt>
                <c:pt idx="126990">
                  <c:v>294.20475218635602</c:v>
                </c:pt>
                <c:pt idx="126991">
                  <c:v>294.20706894162998</c:v>
                </c:pt>
                <c:pt idx="126992">
                  <c:v>294.20938569690298</c:v>
                </c:pt>
                <c:pt idx="126993">
                  <c:v>294.21170245217701</c:v>
                </c:pt>
                <c:pt idx="126994">
                  <c:v>294.21401920745001</c:v>
                </c:pt>
                <c:pt idx="126995">
                  <c:v>294.21633596272397</c:v>
                </c:pt>
                <c:pt idx="126996">
                  <c:v>294.21865271799697</c:v>
                </c:pt>
                <c:pt idx="126997">
                  <c:v>294.220969473271</c:v>
                </c:pt>
                <c:pt idx="126998">
                  <c:v>294.223286228544</c:v>
                </c:pt>
                <c:pt idx="126999">
                  <c:v>294.22560298381802</c:v>
                </c:pt>
                <c:pt idx="127000">
                  <c:v>294.22791973909102</c:v>
                </c:pt>
                <c:pt idx="127001">
                  <c:v>294.23023649436499</c:v>
                </c:pt>
                <c:pt idx="127002">
                  <c:v>294.23255324963799</c:v>
                </c:pt>
                <c:pt idx="127003">
                  <c:v>294.23487000491201</c:v>
                </c:pt>
                <c:pt idx="127004">
                  <c:v>294.23718676018501</c:v>
                </c:pt>
                <c:pt idx="127005">
                  <c:v>294.23950351545898</c:v>
                </c:pt>
                <c:pt idx="127006">
                  <c:v>294.24182027073198</c:v>
                </c:pt>
                <c:pt idx="127007">
                  <c:v>294.244137026006</c:v>
                </c:pt>
                <c:pt idx="127008">
                  <c:v>294.246453781279</c:v>
                </c:pt>
                <c:pt idx="127009">
                  <c:v>294.24877053655302</c:v>
                </c:pt>
                <c:pt idx="127010">
                  <c:v>294.25108729182602</c:v>
                </c:pt>
                <c:pt idx="127011">
                  <c:v>294.25340404709999</c:v>
                </c:pt>
                <c:pt idx="127012">
                  <c:v>294.25572080237299</c:v>
                </c:pt>
                <c:pt idx="127013">
                  <c:v>294.25803755764701</c:v>
                </c:pt>
                <c:pt idx="127014">
                  <c:v>294.26035431292001</c:v>
                </c:pt>
                <c:pt idx="127015">
                  <c:v>294.26267106819398</c:v>
                </c:pt>
                <c:pt idx="127016">
                  <c:v>294.26498782346698</c:v>
                </c:pt>
                <c:pt idx="127017">
                  <c:v>294.267304578741</c:v>
                </c:pt>
                <c:pt idx="127018">
                  <c:v>294.269621334014</c:v>
                </c:pt>
                <c:pt idx="127019">
                  <c:v>294.27193808928803</c:v>
                </c:pt>
                <c:pt idx="127020">
                  <c:v>294.27425484456103</c:v>
                </c:pt>
                <c:pt idx="127021">
                  <c:v>294.27657159983499</c:v>
                </c:pt>
                <c:pt idx="127022">
                  <c:v>294.27888835510799</c:v>
                </c:pt>
                <c:pt idx="127023">
                  <c:v>294.28120511038202</c:v>
                </c:pt>
                <c:pt idx="127024">
                  <c:v>294.28352186565502</c:v>
                </c:pt>
                <c:pt idx="127025">
                  <c:v>294.28583862092898</c:v>
                </c:pt>
                <c:pt idx="127026">
                  <c:v>294.28815537620198</c:v>
                </c:pt>
                <c:pt idx="127027">
                  <c:v>294.29047213147601</c:v>
                </c:pt>
                <c:pt idx="127028">
                  <c:v>294.29278888674901</c:v>
                </c:pt>
                <c:pt idx="127029">
                  <c:v>294.29510564202297</c:v>
                </c:pt>
                <c:pt idx="127030">
                  <c:v>294.29742239729597</c:v>
                </c:pt>
                <c:pt idx="127031">
                  <c:v>294.29973915257</c:v>
                </c:pt>
                <c:pt idx="127032">
                  <c:v>294.302055907843</c:v>
                </c:pt>
                <c:pt idx="127033">
                  <c:v>294.30437266311702</c:v>
                </c:pt>
                <c:pt idx="127034">
                  <c:v>294.30668941839099</c:v>
                </c:pt>
                <c:pt idx="127035">
                  <c:v>294.30900617366399</c:v>
                </c:pt>
                <c:pt idx="127036">
                  <c:v>294.31132292893801</c:v>
                </c:pt>
                <c:pt idx="127037">
                  <c:v>294.31363968421101</c:v>
                </c:pt>
                <c:pt idx="127038">
                  <c:v>294.31595643948498</c:v>
                </c:pt>
                <c:pt idx="127039">
                  <c:v>294.31827319475798</c:v>
                </c:pt>
                <c:pt idx="127040">
                  <c:v>294.320589950032</c:v>
                </c:pt>
                <c:pt idx="127041">
                  <c:v>294.322906705305</c:v>
                </c:pt>
                <c:pt idx="127042">
                  <c:v>294.32522346057902</c:v>
                </c:pt>
                <c:pt idx="127043">
                  <c:v>294.32754021585203</c:v>
                </c:pt>
                <c:pt idx="127044">
                  <c:v>294.32985697112599</c:v>
                </c:pt>
                <c:pt idx="127045">
                  <c:v>294.33217372639899</c:v>
                </c:pt>
                <c:pt idx="127046">
                  <c:v>294.33449048167301</c:v>
                </c:pt>
                <c:pt idx="127047">
                  <c:v>294.33680723694602</c:v>
                </c:pt>
                <c:pt idx="127048">
                  <c:v>294.33912399221998</c:v>
                </c:pt>
                <c:pt idx="127049">
                  <c:v>294.34144074749298</c:v>
                </c:pt>
                <c:pt idx="127050">
                  <c:v>294.34375750276701</c:v>
                </c:pt>
                <c:pt idx="127051">
                  <c:v>294.34607425804001</c:v>
                </c:pt>
                <c:pt idx="127052">
                  <c:v>294.34839101331397</c:v>
                </c:pt>
                <c:pt idx="127053">
                  <c:v>294.35070776858697</c:v>
                </c:pt>
                <c:pt idx="127054">
                  <c:v>294.353024523861</c:v>
                </c:pt>
                <c:pt idx="127055">
                  <c:v>294.355341279134</c:v>
                </c:pt>
                <c:pt idx="127056">
                  <c:v>294.35765803440802</c:v>
                </c:pt>
                <c:pt idx="127057">
                  <c:v>294.35997478968102</c:v>
                </c:pt>
                <c:pt idx="127058">
                  <c:v>294.36229154495499</c:v>
                </c:pt>
                <c:pt idx="127059">
                  <c:v>294.36460830022799</c:v>
                </c:pt>
                <c:pt idx="127060">
                  <c:v>294.36692505550201</c:v>
                </c:pt>
                <c:pt idx="127061">
                  <c:v>294.36924181077501</c:v>
                </c:pt>
                <c:pt idx="127062">
                  <c:v>294.37155856604898</c:v>
                </c:pt>
                <c:pt idx="127063">
                  <c:v>294.37387532132198</c:v>
                </c:pt>
                <c:pt idx="127064">
                  <c:v>294.376192076596</c:v>
                </c:pt>
                <c:pt idx="127065">
                  <c:v>294.378508831869</c:v>
                </c:pt>
                <c:pt idx="127066">
                  <c:v>294.38082558714302</c:v>
                </c:pt>
                <c:pt idx="127067">
                  <c:v>294.38314234241602</c:v>
                </c:pt>
                <c:pt idx="127068">
                  <c:v>294.38545909768999</c:v>
                </c:pt>
                <c:pt idx="127069">
                  <c:v>294.38777585296299</c:v>
                </c:pt>
                <c:pt idx="127070">
                  <c:v>294.39009260823701</c:v>
                </c:pt>
                <c:pt idx="127071">
                  <c:v>294.39240936351001</c:v>
                </c:pt>
                <c:pt idx="127072">
                  <c:v>294.39472611878398</c:v>
                </c:pt>
                <c:pt idx="127073">
                  <c:v>294.39704287405698</c:v>
                </c:pt>
                <c:pt idx="127074">
                  <c:v>294.399359629331</c:v>
                </c:pt>
                <c:pt idx="127075">
                  <c:v>294.401676384604</c:v>
                </c:pt>
                <c:pt idx="127076">
                  <c:v>294.40399313987803</c:v>
                </c:pt>
                <c:pt idx="127077">
                  <c:v>294.40630989515199</c:v>
                </c:pt>
                <c:pt idx="127078">
                  <c:v>294.40862665042499</c:v>
                </c:pt>
                <c:pt idx="127079">
                  <c:v>294.41094340569902</c:v>
                </c:pt>
                <c:pt idx="127080">
                  <c:v>294.41326016097202</c:v>
                </c:pt>
                <c:pt idx="127081">
                  <c:v>294.41557691624598</c:v>
                </c:pt>
                <c:pt idx="127082">
                  <c:v>294.41789367151898</c:v>
                </c:pt>
                <c:pt idx="127083">
                  <c:v>294.42021042679301</c:v>
                </c:pt>
                <c:pt idx="127084">
                  <c:v>294.42252718206601</c:v>
                </c:pt>
                <c:pt idx="127085">
                  <c:v>294.42484393733997</c:v>
                </c:pt>
                <c:pt idx="127086">
                  <c:v>294.42716069261297</c:v>
                </c:pt>
                <c:pt idx="127087">
                  <c:v>294.429477447887</c:v>
                </c:pt>
                <c:pt idx="127088">
                  <c:v>294.43179420316</c:v>
                </c:pt>
                <c:pt idx="127089">
                  <c:v>294.43411095843402</c:v>
                </c:pt>
                <c:pt idx="127090">
                  <c:v>294.43642771370702</c:v>
                </c:pt>
                <c:pt idx="127091">
                  <c:v>294.43874446898099</c:v>
                </c:pt>
                <c:pt idx="127092">
                  <c:v>294.44106122425399</c:v>
                </c:pt>
                <c:pt idx="127093">
                  <c:v>294.44337797952801</c:v>
                </c:pt>
                <c:pt idx="127094">
                  <c:v>294.44569473480101</c:v>
                </c:pt>
                <c:pt idx="127095">
                  <c:v>294.44801149007498</c:v>
                </c:pt>
                <c:pt idx="127096">
                  <c:v>294.45032824534798</c:v>
                </c:pt>
                <c:pt idx="127097">
                  <c:v>294.452645000622</c:v>
                </c:pt>
                <c:pt idx="127098">
                  <c:v>294.454961755895</c:v>
                </c:pt>
                <c:pt idx="127099">
                  <c:v>294.45727851116902</c:v>
                </c:pt>
                <c:pt idx="127100">
                  <c:v>294.45959526644202</c:v>
                </c:pt>
                <c:pt idx="127101">
                  <c:v>294.46191202171599</c:v>
                </c:pt>
                <c:pt idx="127102">
                  <c:v>294.46422877698899</c:v>
                </c:pt>
                <c:pt idx="127103">
                  <c:v>294.46654553226301</c:v>
                </c:pt>
                <c:pt idx="127104">
                  <c:v>294.46886228753601</c:v>
                </c:pt>
                <c:pt idx="127105">
                  <c:v>294.47117904280998</c:v>
                </c:pt>
                <c:pt idx="127106">
                  <c:v>294.47349579808298</c:v>
                </c:pt>
                <c:pt idx="127107">
                  <c:v>294.475812553357</c:v>
                </c:pt>
                <c:pt idx="127108">
                  <c:v>294.47812930863</c:v>
                </c:pt>
                <c:pt idx="127109">
                  <c:v>294.48044606390403</c:v>
                </c:pt>
                <c:pt idx="127110">
                  <c:v>294.48276281917703</c:v>
                </c:pt>
                <c:pt idx="127111">
                  <c:v>294.48507957445099</c:v>
                </c:pt>
                <c:pt idx="127112">
                  <c:v>294.48739632972399</c:v>
                </c:pt>
                <c:pt idx="127113">
                  <c:v>294.48971308499802</c:v>
                </c:pt>
                <c:pt idx="127114">
                  <c:v>294.49202984027102</c:v>
                </c:pt>
                <c:pt idx="127115">
                  <c:v>294.49434659554498</c:v>
                </c:pt>
                <c:pt idx="127116">
                  <c:v>294.49666335081798</c:v>
                </c:pt>
                <c:pt idx="127117">
                  <c:v>294.49898010609201</c:v>
                </c:pt>
                <c:pt idx="127118">
                  <c:v>294.50129686136501</c:v>
                </c:pt>
                <c:pt idx="127119">
                  <c:v>294.50361361663897</c:v>
                </c:pt>
                <c:pt idx="127120">
                  <c:v>294.505930371913</c:v>
                </c:pt>
                <c:pt idx="127121">
                  <c:v>294.508247127186</c:v>
                </c:pt>
                <c:pt idx="127122">
                  <c:v>294.51056388246002</c:v>
                </c:pt>
                <c:pt idx="127123">
                  <c:v>294.51288063773302</c:v>
                </c:pt>
                <c:pt idx="127124">
                  <c:v>294.51519739300699</c:v>
                </c:pt>
                <c:pt idx="127125">
                  <c:v>294.51751414827999</c:v>
                </c:pt>
                <c:pt idx="127126">
                  <c:v>294.51983090355401</c:v>
                </c:pt>
                <c:pt idx="127127">
                  <c:v>294.52214765882701</c:v>
                </c:pt>
                <c:pt idx="127128">
                  <c:v>294.52446441410098</c:v>
                </c:pt>
                <c:pt idx="127129">
                  <c:v>294.52678116937398</c:v>
                </c:pt>
                <c:pt idx="127130">
                  <c:v>294.529097924648</c:v>
                </c:pt>
                <c:pt idx="127131">
                  <c:v>294.531414679921</c:v>
                </c:pt>
                <c:pt idx="127132">
                  <c:v>294.53373143519502</c:v>
                </c:pt>
                <c:pt idx="127133">
                  <c:v>294.53604819046802</c:v>
                </c:pt>
                <c:pt idx="127134">
                  <c:v>294.53836494574199</c:v>
                </c:pt>
                <c:pt idx="127135">
                  <c:v>294.54068170101499</c:v>
                </c:pt>
                <c:pt idx="127136">
                  <c:v>294.54299845628901</c:v>
                </c:pt>
                <c:pt idx="127137">
                  <c:v>294.54531521156201</c:v>
                </c:pt>
                <c:pt idx="127138">
                  <c:v>294.54763196683598</c:v>
                </c:pt>
                <c:pt idx="127139">
                  <c:v>294.54994872210898</c:v>
                </c:pt>
                <c:pt idx="127140">
                  <c:v>294.552265477383</c:v>
                </c:pt>
                <c:pt idx="127141">
                  <c:v>294.554582232656</c:v>
                </c:pt>
                <c:pt idx="127142">
                  <c:v>294.55689898793003</c:v>
                </c:pt>
                <c:pt idx="127143">
                  <c:v>294.55921574320303</c:v>
                </c:pt>
                <c:pt idx="127144">
                  <c:v>294.56153249847699</c:v>
                </c:pt>
                <c:pt idx="127145">
                  <c:v>294.56384925374999</c:v>
                </c:pt>
                <c:pt idx="127146">
                  <c:v>294.56616600902402</c:v>
                </c:pt>
                <c:pt idx="127147">
                  <c:v>294.56848276429702</c:v>
                </c:pt>
                <c:pt idx="127148">
                  <c:v>294.57079951957098</c:v>
                </c:pt>
                <c:pt idx="127149">
                  <c:v>294.57311627484398</c:v>
                </c:pt>
                <c:pt idx="127150">
                  <c:v>294.57543303011801</c:v>
                </c:pt>
                <c:pt idx="127151">
                  <c:v>294.57774978539101</c:v>
                </c:pt>
                <c:pt idx="127152">
                  <c:v>294.58006654066497</c:v>
                </c:pt>
                <c:pt idx="127153">
                  <c:v>294.58238329593797</c:v>
                </c:pt>
                <c:pt idx="127154">
                  <c:v>294.584700051212</c:v>
                </c:pt>
                <c:pt idx="127155">
                  <c:v>294.587016806485</c:v>
                </c:pt>
                <c:pt idx="127156">
                  <c:v>294.58933356175902</c:v>
                </c:pt>
                <c:pt idx="127157">
                  <c:v>294.59165031703202</c:v>
                </c:pt>
                <c:pt idx="127158">
                  <c:v>294.59396707230599</c:v>
                </c:pt>
                <c:pt idx="127159">
                  <c:v>294.59628382757899</c:v>
                </c:pt>
                <c:pt idx="127160">
                  <c:v>294.59860058285301</c:v>
                </c:pt>
                <c:pt idx="127161">
                  <c:v>294.60091733812601</c:v>
                </c:pt>
                <c:pt idx="127162">
                  <c:v>294.60323409339998</c:v>
                </c:pt>
                <c:pt idx="127163">
                  <c:v>294.605550848674</c:v>
                </c:pt>
                <c:pt idx="127164">
                  <c:v>294.607867603947</c:v>
                </c:pt>
                <c:pt idx="127165">
                  <c:v>294.61018435922102</c:v>
                </c:pt>
                <c:pt idx="127166">
                  <c:v>294.61250111449402</c:v>
                </c:pt>
                <c:pt idx="127167">
                  <c:v>294.61481786976799</c:v>
                </c:pt>
                <c:pt idx="127168">
                  <c:v>294.61713462504099</c:v>
                </c:pt>
                <c:pt idx="127169">
                  <c:v>294.61945138031501</c:v>
                </c:pt>
                <c:pt idx="127170">
                  <c:v>294.62176813558801</c:v>
                </c:pt>
                <c:pt idx="127171">
                  <c:v>294.62408489086198</c:v>
                </c:pt>
                <c:pt idx="127172">
                  <c:v>294.62640164613498</c:v>
                </c:pt>
                <c:pt idx="127173">
                  <c:v>294.628718401409</c:v>
                </c:pt>
                <c:pt idx="127174">
                  <c:v>294.631035156682</c:v>
                </c:pt>
                <c:pt idx="127175">
                  <c:v>294.63335191195603</c:v>
                </c:pt>
                <c:pt idx="127176">
                  <c:v>294.63566866722903</c:v>
                </c:pt>
                <c:pt idx="127177">
                  <c:v>294.63798542250299</c:v>
                </c:pt>
                <c:pt idx="127178">
                  <c:v>294.64030217777599</c:v>
                </c:pt>
                <c:pt idx="127179">
                  <c:v>294.64261893305002</c:v>
                </c:pt>
                <c:pt idx="127180">
                  <c:v>294.64493568832302</c:v>
                </c:pt>
                <c:pt idx="127181">
                  <c:v>294.64725244359698</c:v>
                </c:pt>
                <c:pt idx="127182">
                  <c:v>294.64956919886998</c:v>
                </c:pt>
                <c:pt idx="127183">
                  <c:v>294.65188595414401</c:v>
                </c:pt>
                <c:pt idx="127184">
                  <c:v>294.65420270941701</c:v>
                </c:pt>
                <c:pt idx="127185">
                  <c:v>294.65651946469097</c:v>
                </c:pt>
                <c:pt idx="127186">
                  <c:v>294.65883621996397</c:v>
                </c:pt>
                <c:pt idx="127187">
                  <c:v>294.661152975238</c:v>
                </c:pt>
                <c:pt idx="127188">
                  <c:v>294.663469730511</c:v>
                </c:pt>
                <c:pt idx="127189">
                  <c:v>294.66578648578502</c:v>
                </c:pt>
                <c:pt idx="127190">
                  <c:v>294.66810324105802</c:v>
                </c:pt>
                <c:pt idx="127191">
                  <c:v>294.67041999633199</c:v>
                </c:pt>
                <c:pt idx="127192">
                  <c:v>294.67273675160499</c:v>
                </c:pt>
                <c:pt idx="127193">
                  <c:v>294.67505350687901</c:v>
                </c:pt>
                <c:pt idx="127194">
                  <c:v>294.67737026215201</c:v>
                </c:pt>
                <c:pt idx="127195">
                  <c:v>294.67968701742598</c:v>
                </c:pt>
                <c:pt idx="127196">
                  <c:v>294.68200377269898</c:v>
                </c:pt>
                <c:pt idx="127197">
                  <c:v>294.684320527973</c:v>
                </c:pt>
                <c:pt idx="127198">
                  <c:v>294.686637283246</c:v>
                </c:pt>
                <c:pt idx="127199">
                  <c:v>294.68895403852002</c:v>
                </c:pt>
                <c:pt idx="127200">
                  <c:v>294.69127079379302</c:v>
                </c:pt>
                <c:pt idx="127201">
                  <c:v>294.69358754906699</c:v>
                </c:pt>
                <c:pt idx="127202">
                  <c:v>294.69590430433999</c:v>
                </c:pt>
                <c:pt idx="127203">
                  <c:v>294.69822105961401</c:v>
                </c:pt>
                <c:pt idx="127204">
                  <c:v>294.70053781488701</c:v>
                </c:pt>
                <c:pt idx="127205">
                  <c:v>294.70285457016098</c:v>
                </c:pt>
                <c:pt idx="127206">
                  <c:v>294.705171325435</c:v>
                </c:pt>
                <c:pt idx="127207">
                  <c:v>294.707488080708</c:v>
                </c:pt>
                <c:pt idx="127208">
                  <c:v>294.70980483598203</c:v>
                </c:pt>
                <c:pt idx="127209">
                  <c:v>294.71212159125503</c:v>
                </c:pt>
                <c:pt idx="127210">
                  <c:v>294.71443834652899</c:v>
                </c:pt>
                <c:pt idx="127211">
                  <c:v>294.71675510180199</c:v>
                </c:pt>
                <c:pt idx="127212">
                  <c:v>294.71907185707602</c:v>
                </c:pt>
                <c:pt idx="127213">
                  <c:v>294.72138861234902</c:v>
                </c:pt>
                <c:pt idx="127214">
                  <c:v>294.72370536762298</c:v>
                </c:pt>
                <c:pt idx="127215">
                  <c:v>294.72602212289598</c:v>
                </c:pt>
                <c:pt idx="127216">
                  <c:v>294.72833887817001</c:v>
                </c:pt>
                <c:pt idx="127217">
                  <c:v>294.73065563344301</c:v>
                </c:pt>
                <c:pt idx="127218">
                  <c:v>294.73297238871697</c:v>
                </c:pt>
                <c:pt idx="127219">
                  <c:v>294.73528914398997</c:v>
                </c:pt>
                <c:pt idx="127220">
                  <c:v>294.737605899264</c:v>
                </c:pt>
                <c:pt idx="127221">
                  <c:v>294.739922654537</c:v>
                </c:pt>
                <c:pt idx="127222">
                  <c:v>294.74223940981102</c:v>
                </c:pt>
                <c:pt idx="127223">
                  <c:v>294.74455616508402</c:v>
                </c:pt>
                <c:pt idx="127224">
                  <c:v>294.74687292035799</c:v>
                </c:pt>
                <c:pt idx="127225">
                  <c:v>294.74918967563099</c:v>
                </c:pt>
                <c:pt idx="127226">
                  <c:v>294.75150643090501</c:v>
                </c:pt>
                <c:pt idx="127227">
                  <c:v>294.75382318617801</c:v>
                </c:pt>
                <c:pt idx="127228">
                  <c:v>294.75613994145198</c:v>
                </c:pt>
                <c:pt idx="127229">
                  <c:v>294.75845669672498</c:v>
                </c:pt>
                <c:pt idx="127230">
                  <c:v>294.760773451999</c:v>
                </c:pt>
                <c:pt idx="127231">
                  <c:v>294.763090207272</c:v>
                </c:pt>
                <c:pt idx="127232">
                  <c:v>294.76540696254602</c:v>
                </c:pt>
                <c:pt idx="127233">
                  <c:v>294.76772371781902</c:v>
                </c:pt>
                <c:pt idx="127234">
                  <c:v>294.77004047309299</c:v>
                </c:pt>
                <c:pt idx="127235">
                  <c:v>294.77235722836599</c:v>
                </c:pt>
                <c:pt idx="127236">
                  <c:v>294.77467398364001</c:v>
                </c:pt>
                <c:pt idx="127237">
                  <c:v>294.77699073891301</c:v>
                </c:pt>
                <c:pt idx="127238">
                  <c:v>294.77930749418698</c:v>
                </c:pt>
                <c:pt idx="127239">
                  <c:v>294.78162424945998</c:v>
                </c:pt>
                <c:pt idx="127240">
                  <c:v>294.783941004734</c:v>
                </c:pt>
                <c:pt idx="127241">
                  <c:v>294.786257760007</c:v>
                </c:pt>
                <c:pt idx="127242">
                  <c:v>294.78857451528103</c:v>
                </c:pt>
                <c:pt idx="127243">
                  <c:v>294.79089127055403</c:v>
                </c:pt>
                <c:pt idx="127244">
                  <c:v>294.79320802582799</c:v>
                </c:pt>
                <c:pt idx="127245">
                  <c:v>294.79552478110099</c:v>
                </c:pt>
                <c:pt idx="127246">
                  <c:v>294.79784153637502</c:v>
                </c:pt>
                <c:pt idx="127247">
                  <c:v>294.80015829164898</c:v>
                </c:pt>
                <c:pt idx="127248">
                  <c:v>294.80247504692198</c:v>
                </c:pt>
                <c:pt idx="127249">
                  <c:v>294.80479180219601</c:v>
                </c:pt>
                <c:pt idx="127250">
                  <c:v>294.80710855746901</c:v>
                </c:pt>
                <c:pt idx="127251">
                  <c:v>294.80942531274297</c:v>
                </c:pt>
                <c:pt idx="127252">
                  <c:v>294.81174206801597</c:v>
                </c:pt>
                <c:pt idx="127253">
                  <c:v>294.81405882329</c:v>
                </c:pt>
                <c:pt idx="127254">
                  <c:v>294.816375578563</c:v>
                </c:pt>
                <c:pt idx="127255">
                  <c:v>294.81869233383702</c:v>
                </c:pt>
                <c:pt idx="127256">
                  <c:v>294.82100908911002</c:v>
                </c:pt>
                <c:pt idx="127257">
                  <c:v>294.82332584438399</c:v>
                </c:pt>
                <c:pt idx="127258">
                  <c:v>294.82564259965699</c:v>
                </c:pt>
                <c:pt idx="127259">
                  <c:v>294.82795935493101</c:v>
                </c:pt>
                <c:pt idx="127260">
                  <c:v>294.83027611020401</c:v>
                </c:pt>
                <c:pt idx="127261">
                  <c:v>294.83259286547798</c:v>
                </c:pt>
                <c:pt idx="127262">
                  <c:v>294.83490962075098</c:v>
                </c:pt>
                <c:pt idx="127263">
                  <c:v>294.837226376025</c:v>
                </c:pt>
                <c:pt idx="127264">
                  <c:v>294.839543131298</c:v>
                </c:pt>
                <c:pt idx="127265">
                  <c:v>294.84185988657202</c:v>
                </c:pt>
                <c:pt idx="127266">
                  <c:v>294.84417664184502</c:v>
                </c:pt>
                <c:pt idx="127267">
                  <c:v>294.84649339711899</c:v>
                </c:pt>
                <c:pt idx="127268">
                  <c:v>294.84881015239199</c:v>
                </c:pt>
                <c:pt idx="127269">
                  <c:v>294.85112690766601</c:v>
                </c:pt>
                <c:pt idx="127270">
                  <c:v>294.85344366293901</c:v>
                </c:pt>
                <c:pt idx="127271">
                  <c:v>294.85576041821298</c:v>
                </c:pt>
                <c:pt idx="127272">
                  <c:v>294.85807717348598</c:v>
                </c:pt>
                <c:pt idx="127273">
                  <c:v>294.86039392876</c:v>
                </c:pt>
                <c:pt idx="127274">
                  <c:v>294.862710684033</c:v>
                </c:pt>
                <c:pt idx="127275">
                  <c:v>294.86502743930703</c:v>
                </c:pt>
                <c:pt idx="127276">
                  <c:v>294.86734419458003</c:v>
                </c:pt>
                <c:pt idx="127277">
                  <c:v>294.86966094985399</c:v>
                </c:pt>
                <c:pt idx="127278">
                  <c:v>294.87197770512699</c:v>
                </c:pt>
                <c:pt idx="127279">
                  <c:v>294.87429446040102</c:v>
                </c:pt>
                <c:pt idx="127280">
                  <c:v>294.87661121567402</c:v>
                </c:pt>
                <c:pt idx="127281">
                  <c:v>294.87892797094798</c:v>
                </c:pt>
                <c:pt idx="127282">
                  <c:v>294.88124472622098</c:v>
                </c:pt>
                <c:pt idx="127283">
                  <c:v>294.88356148149501</c:v>
                </c:pt>
                <c:pt idx="127284">
                  <c:v>294.88587823676801</c:v>
                </c:pt>
                <c:pt idx="127285">
                  <c:v>294.88819499204197</c:v>
                </c:pt>
                <c:pt idx="127286">
                  <c:v>294.89051174731497</c:v>
                </c:pt>
                <c:pt idx="127287">
                  <c:v>294.892828502589</c:v>
                </c:pt>
                <c:pt idx="127288">
                  <c:v>294.895145257862</c:v>
                </c:pt>
                <c:pt idx="127289">
                  <c:v>294.89746201313602</c:v>
                </c:pt>
                <c:pt idx="127290">
                  <c:v>294.89977876840999</c:v>
                </c:pt>
                <c:pt idx="127291">
                  <c:v>294.90209552368299</c:v>
                </c:pt>
                <c:pt idx="127292">
                  <c:v>294.90441227895701</c:v>
                </c:pt>
                <c:pt idx="127293">
                  <c:v>294.90672903423001</c:v>
                </c:pt>
                <c:pt idx="127294">
                  <c:v>294.90904578950398</c:v>
                </c:pt>
                <c:pt idx="127295">
                  <c:v>294.91136254477698</c:v>
                </c:pt>
                <c:pt idx="127296">
                  <c:v>294.913679300051</c:v>
                </c:pt>
                <c:pt idx="127297">
                  <c:v>294.915996055324</c:v>
                </c:pt>
                <c:pt idx="127298">
                  <c:v>294.91831281059802</c:v>
                </c:pt>
                <c:pt idx="127299">
                  <c:v>294.92062956587102</c:v>
                </c:pt>
                <c:pt idx="127300">
                  <c:v>294.92294632114499</c:v>
                </c:pt>
                <c:pt idx="127301">
                  <c:v>294.92526307641799</c:v>
                </c:pt>
                <c:pt idx="127302">
                  <c:v>294.92757983169201</c:v>
                </c:pt>
                <c:pt idx="127303">
                  <c:v>294.92989658696501</c:v>
                </c:pt>
                <c:pt idx="127304">
                  <c:v>294.93221334223898</c:v>
                </c:pt>
                <c:pt idx="127305">
                  <c:v>294.93453009751198</c:v>
                </c:pt>
                <c:pt idx="127306">
                  <c:v>294.936846852786</c:v>
                </c:pt>
                <c:pt idx="127307">
                  <c:v>294.939163608059</c:v>
                </c:pt>
                <c:pt idx="127308">
                  <c:v>294.94148036333303</c:v>
                </c:pt>
                <c:pt idx="127309">
                  <c:v>294.94379711860603</c:v>
                </c:pt>
                <c:pt idx="127310">
                  <c:v>294.94611387387999</c:v>
                </c:pt>
                <c:pt idx="127311">
                  <c:v>294.94843062915299</c:v>
                </c:pt>
                <c:pt idx="127312">
                  <c:v>294.95074738442702</c:v>
                </c:pt>
                <c:pt idx="127313">
                  <c:v>294.95306413970002</c:v>
                </c:pt>
                <c:pt idx="127314">
                  <c:v>294.95538089497398</c:v>
                </c:pt>
                <c:pt idx="127315">
                  <c:v>294.95769765024698</c:v>
                </c:pt>
                <c:pt idx="127316">
                  <c:v>294.96001440552101</c:v>
                </c:pt>
                <c:pt idx="127317">
                  <c:v>294.96233116079401</c:v>
                </c:pt>
                <c:pt idx="127318">
                  <c:v>294.96464791606797</c:v>
                </c:pt>
                <c:pt idx="127319">
                  <c:v>294.96696467134097</c:v>
                </c:pt>
                <c:pt idx="127320">
                  <c:v>294.969281426615</c:v>
                </c:pt>
                <c:pt idx="127321">
                  <c:v>294.971598181888</c:v>
                </c:pt>
                <c:pt idx="127322">
                  <c:v>294.97391493716202</c:v>
                </c:pt>
                <c:pt idx="127323">
                  <c:v>294.97623169243502</c:v>
                </c:pt>
                <c:pt idx="127324">
                  <c:v>294.97854844770899</c:v>
                </c:pt>
                <c:pt idx="127325">
                  <c:v>294.98086520298199</c:v>
                </c:pt>
                <c:pt idx="127326">
                  <c:v>294.98318195825601</c:v>
                </c:pt>
                <c:pt idx="127327">
                  <c:v>294.98549871352901</c:v>
                </c:pt>
                <c:pt idx="127328">
                  <c:v>294.98781546880298</c:v>
                </c:pt>
                <c:pt idx="127329">
                  <c:v>294.99013222407598</c:v>
                </c:pt>
                <c:pt idx="127330">
                  <c:v>294.99244897935</c:v>
                </c:pt>
                <c:pt idx="127331">
                  <c:v>294.994765734623</c:v>
                </c:pt>
                <c:pt idx="127332">
                  <c:v>294.99708248989702</c:v>
                </c:pt>
                <c:pt idx="127333">
                  <c:v>294.99939924517099</c:v>
                </c:pt>
                <c:pt idx="127334">
                  <c:v>295.00171600044399</c:v>
                </c:pt>
                <c:pt idx="127335">
                  <c:v>295.00403275571801</c:v>
                </c:pt>
                <c:pt idx="127336">
                  <c:v>295.00634951099101</c:v>
                </c:pt>
                <c:pt idx="127337">
                  <c:v>295.00866626626498</c:v>
                </c:pt>
                <c:pt idx="127338">
                  <c:v>295.01098302153798</c:v>
                </c:pt>
                <c:pt idx="127339">
                  <c:v>295.013299776812</c:v>
                </c:pt>
                <c:pt idx="127340">
                  <c:v>295.01561653208501</c:v>
                </c:pt>
                <c:pt idx="127341">
                  <c:v>295.01793328735903</c:v>
                </c:pt>
                <c:pt idx="127342">
                  <c:v>295.02025004263197</c:v>
                </c:pt>
                <c:pt idx="127343">
                  <c:v>295.02256679790599</c:v>
                </c:pt>
                <c:pt idx="127344">
                  <c:v>295.024883553179</c:v>
                </c:pt>
                <c:pt idx="127345">
                  <c:v>295.02720030845302</c:v>
                </c:pt>
                <c:pt idx="127346">
                  <c:v>295.02951706372602</c:v>
                </c:pt>
                <c:pt idx="127347">
                  <c:v>295.03183381899998</c:v>
                </c:pt>
                <c:pt idx="127348">
                  <c:v>295.03415057427299</c:v>
                </c:pt>
                <c:pt idx="127349">
                  <c:v>295.03646732954701</c:v>
                </c:pt>
                <c:pt idx="127350">
                  <c:v>295.03878408482001</c:v>
                </c:pt>
                <c:pt idx="127351">
                  <c:v>295.04110084009397</c:v>
                </c:pt>
                <c:pt idx="127352">
                  <c:v>295.04341759536698</c:v>
                </c:pt>
                <c:pt idx="127353">
                  <c:v>295.045734350641</c:v>
                </c:pt>
                <c:pt idx="127354">
                  <c:v>295.048051105914</c:v>
                </c:pt>
                <c:pt idx="127355">
                  <c:v>295.05036786118802</c:v>
                </c:pt>
                <c:pt idx="127356">
                  <c:v>295.05268461646102</c:v>
                </c:pt>
                <c:pt idx="127357">
                  <c:v>295.05500137173499</c:v>
                </c:pt>
                <c:pt idx="127358">
                  <c:v>295.05731812700799</c:v>
                </c:pt>
                <c:pt idx="127359">
                  <c:v>295.05963488228201</c:v>
                </c:pt>
                <c:pt idx="127360">
                  <c:v>295.06195163755501</c:v>
                </c:pt>
                <c:pt idx="127361">
                  <c:v>295.06426839282898</c:v>
                </c:pt>
                <c:pt idx="127362">
                  <c:v>295.06658514810198</c:v>
                </c:pt>
                <c:pt idx="127363">
                  <c:v>295.068901903376</c:v>
                </c:pt>
                <c:pt idx="127364">
                  <c:v>295.071218658649</c:v>
                </c:pt>
                <c:pt idx="127365">
                  <c:v>295.07353541392303</c:v>
                </c:pt>
                <c:pt idx="127366">
                  <c:v>295.07585216919603</c:v>
                </c:pt>
                <c:pt idx="127367">
                  <c:v>295.07816892446999</c:v>
                </c:pt>
                <c:pt idx="127368">
                  <c:v>295.08048567974299</c:v>
                </c:pt>
                <c:pt idx="127369">
                  <c:v>295.08280243501702</c:v>
                </c:pt>
                <c:pt idx="127370">
                  <c:v>295.08511919029002</c:v>
                </c:pt>
                <c:pt idx="127371">
                  <c:v>295.08743594556398</c:v>
                </c:pt>
                <c:pt idx="127372">
                  <c:v>295.08975270083698</c:v>
                </c:pt>
                <c:pt idx="127373">
                  <c:v>295.09206945611101</c:v>
                </c:pt>
                <c:pt idx="127374">
                  <c:v>295.09438621138401</c:v>
                </c:pt>
                <c:pt idx="127375">
                  <c:v>295.09670296665797</c:v>
                </c:pt>
                <c:pt idx="127376">
                  <c:v>295.099019721932</c:v>
                </c:pt>
                <c:pt idx="127377">
                  <c:v>295.101336477205</c:v>
                </c:pt>
                <c:pt idx="127378">
                  <c:v>295.10365323247902</c:v>
                </c:pt>
                <c:pt idx="127379">
                  <c:v>295.10596998775202</c:v>
                </c:pt>
                <c:pt idx="127380">
                  <c:v>295.10828674302599</c:v>
                </c:pt>
                <c:pt idx="127381">
                  <c:v>295.11060349829899</c:v>
                </c:pt>
                <c:pt idx="127382">
                  <c:v>295.11292025357301</c:v>
                </c:pt>
                <c:pt idx="127383">
                  <c:v>295.11523700884601</c:v>
                </c:pt>
                <c:pt idx="127384">
                  <c:v>295.11755376411998</c:v>
                </c:pt>
                <c:pt idx="127385">
                  <c:v>295.11987051939298</c:v>
                </c:pt>
                <c:pt idx="127386">
                  <c:v>295.122187274667</c:v>
                </c:pt>
                <c:pt idx="127387">
                  <c:v>295.12450402994</c:v>
                </c:pt>
                <c:pt idx="127388">
                  <c:v>295.12682078521402</c:v>
                </c:pt>
                <c:pt idx="127389">
                  <c:v>295.12913754048702</c:v>
                </c:pt>
                <c:pt idx="127390">
                  <c:v>295.13145429576099</c:v>
                </c:pt>
                <c:pt idx="127391">
                  <c:v>295.13377105103399</c:v>
                </c:pt>
                <c:pt idx="127392">
                  <c:v>295.13608780630801</c:v>
                </c:pt>
                <c:pt idx="127393">
                  <c:v>295.13840456158101</c:v>
                </c:pt>
                <c:pt idx="127394">
                  <c:v>295.14072131685498</c:v>
                </c:pt>
                <c:pt idx="127395">
                  <c:v>295.14303807212798</c:v>
                </c:pt>
                <c:pt idx="127396">
                  <c:v>295.145354827402</c:v>
                </c:pt>
                <c:pt idx="127397">
                  <c:v>295.147671582675</c:v>
                </c:pt>
                <c:pt idx="127398">
                  <c:v>295.14998833794903</c:v>
                </c:pt>
                <c:pt idx="127399">
                  <c:v>295.15230509322203</c:v>
                </c:pt>
                <c:pt idx="127400">
                  <c:v>295.15462184849599</c:v>
                </c:pt>
                <c:pt idx="127401">
                  <c:v>295.15693860376899</c:v>
                </c:pt>
                <c:pt idx="127402">
                  <c:v>295.15925535904302</c:v>
                </c:pt>
                <c:pt idx="127403">
                  <c:v>295.16157211431602</c:v>
                </c:pt>
                <c:pt idx="127404">
                  <c:v>295.16388886958998</c:v>
                </c:pt>
                <c:pt idx="127405">
                  <c:v>295.16620562486298</c:v>
                </c:pt>
                <c:pt idx="127406">
                  <c:v>295.16852238013701</c:v>
                </c:pt>
                <c:pt idx="127407">
                  <c:v>295.17083913541001</c:v>
                </c:pt>
                <c:pt idx="127408">
                  <c:v>295.17315589068397</c:v>
                </c:pt>
                <c:pt idx="127409">
                  <c:v>295.17547264595697</c:v>
                </c:pt>
                <c:pt idx="127410">
                  <c:v>295.177789401231</c:v>
                </c:pt>
                <c:pt idx="127411">
                  <c:v>295.180106156504</c:v>
                </c:pt>
                <c:pt idx="127412">
                  <c:v>295.18242291177802</c:v>
                </c:pt>
                <c:pt idx="127413">
                  <c:v>295.18473966705102</c:v>
                </c:pt>
                <c:pt idx="127414">
                  <c:v>295.18705642232499</c:v>
                </c:pt>
                <c:pt idx="127415">
                  <c:v>295.18937317759799</c:v>
                </c:pt>
                <c:pt idx="127416">
                  <c:v>295.19168993287201</c:v>
                </c:pt>
                <c:pt idx="127417">
                  <c:v>295.19400668814501</c:v>
                </c:pt>
                <c:pt idx="127418">
                  <c:v>295.19632344341898</c:v>
                </c:pt>
                <c:pt idx="127419">
                  <c:v>295.198640198693</c:v>
                </c:pt>
                <c:pt idx="127420">
                  <c:v>295.200956953966</c:v>
                </c:pt>
                <c:pt idx="127421">
                  <c:v>295.20327370924002</c:v>
                </c:pt>
                <c:pt idx="127422">
                  <c:v>295.20559046451302</c:v>
                </c:pt>
                <c:pt idx="127423">
                  <c:v>295.20790721978699</c:v>
                </c:pt>
                <c:pt idx="127424">
                  <c:v>295.21022397505999</c:v>
                </c:pt>
                <c:pt idx="127425">
                  <c:v>295.21254073033401</c:v>
                </c:pt>
                <c:pt idx="127426">
                  <c:v>295.21485748560701</c:v>
                </c:pt>
                <c:pt idx="127427">
                  <c:v>295.21717424088098</c:v>
                </c:pt>
                <c:pt idx="127428">
                  <c:v>295.21949099615398</c:v>
                </c:pt>
                <c:pt idx="127429">
                  <c:v>295.221807751428</c:v>
                </c:pt>
                <c:pt idx="127430">
                  <c:v>295.224124506701</c:v>
                </c:pt>
                <c:pt idx="127431">
                  <c:v>295.22644126197503</c:v>
                </c:pt>
                <c:pt idx="127432">
                  <c:v>295.22875801724803</c:v>
                </c:pt>
                <c:pt idx="127433">
                  <c:v>295.23107477252199</c:v>
                </c:pt>
                <c:pt idx="127434">
                  <c:v>295.23339152779499</c:v>
                </c:pt>
                <c:pt idx="127435">
                  <c:v>295.23570828306902</c:v>
                </c:pt>
                <c:pt idx="127436">
                  <c:v>295.23802503834202</c:v>
                </c:pt>
                <c:pt idx="127437">
                  <c:v>295.24034179361598</c:v>
                </c:pt>
                <c:pt idx="127438">
                  <c:v>295.24265854888898</c:v>
                </c:pt>
                <c:pt idx="127439">
                  <c:v>295.24497530416301</c:v>
                </c:pt>
                <c:pt idx="127440">
                  <c:v>295.24729205943601</c:v>
                </c:pt>
                <c:pt idx="127441">
                  <c:v>295.24960881470997</c:v>
                </c:pt>
                <c:pt idx="127442">
                  <c:v>295.25192556998297</c:v>
                </c:pt>
                <c:pt idx="127443">
                  <c:v>295.254242325257</c:v>
                </c:pt>
                <c:pt idx="127444">
                  <c:v>295.25655908053</c:v>
                </c:pt>
                <c:pt idx="127445">
                  <c:v>295.25887583580402</c:v>
                </c:pt>
                <c:pt idx="127446">
                  <c:v>295.26119259107702</c:v>
                </c:pt>
                <c:pt idx="127447">
                  <c:v>295.26350934635099</c:v>
                </c:pt>
                <c:pt idx="127448">
                  <c:v>295.26582610162399</c:v>
                </c:pt>
                <c:pt idx="127449">
                  <c:v>295.26814285689801</c:v>
                </c:pt>
                <c:pt idx="127450">
                  <c:v>295.27045961217101</c:v>
                </c:pt>
                <c:pt idx="127451">
                  <c:v>295.27277636744498</c:v>
                </c:pt>
                <c:pt idx="127452">
                  <c:v>295.27509312271798</c:v>
                </c:pt>
                <c:pt idx="127453">
                  <c:v>295.277409877992</c:v>
                </c:pt>
                <c:pt idx="127454">
                  <c:v>295.279726633265</c:v>
                </c:pt>
                <c:pt idx="127455">
                  <c:v>295.28204338853902</c:v>
                </c:pt>
                <c:pt idx="127456">
                  <c:v>295.28436014381202</c:v>
                </c:pt>
                <c:pt idx="127457">
                  <c:v>295.28667689908599</c:v>
                </c:pt>
                <c:pt idx="127458">
                  <c:v>295.28899365435899</c:v>
                </c:pt>
                <c:pt idx="127459">
                  <c:v>295.29131040963301</c:v>
                </c:pt>
                <c:pt idx="127460">
                  <c:v>295.29362716490601</c:v>
                </c:pt>
                <c:pt idx="127461">
                  <c:v>295.29594392017998</c:v>
                </c:pt>
                <c:pt idx="127462">
                  <c:v>295.298260675454</c:v>
                </c:pt>
                <c:pt idx="127463">
                  <c:v>295.300577430727</c:v>
                </c:pt>
                <c:pt idx="127464">
                  <c:v>295.30289418600103</c:v>
                </c:pt>
                <c:pt idx="127465">
                  <c:v>295.30521094127403</c:v>
                </c:pt>
                <c:pt idx="127466">
                  <c:v>295.30752769654799</c:v>
                </c:pt>
                <c:pt idx="127467">
                  <c:v>295.30984445182099</c:v>
                </c:pt>
                <c:pt idx="127468">
                  <c:v>295.31216120709502</c:v>
                </c:pt>
                <c:pt idx="127469">
                  <c:v>295.31447796236802</c:v>
                </c:pt>
                <c:pt idx="127470">
                  <c:v>295.31679471764198</c:v>
                </c:pt>
                <c:pt idx="127471">
                  <c:v>295.31911147291498</c:v>
                </c:pt>
                <c:pt idx="127472">
                  <c:v>295.32142822818901</c:v>
                </c:pt>
                <c:pt idx="127473">
                  <c:v>295.32374498346201</c:v>
                </c:pt>
                <c:pt idx="127474">
                  <c:v>295.32606173873597</c:v>
                </c:pt>
                <c:pt idx="127475">
                  <c:v>295.32837849400897</c:v>
                </c:pt>
                <c:pt idx="127476">
                  <c:v>295.330695249283</c:v>
                </c:pt>
                <c:pt idx="127477">
                  <c:v>295.333012004556</c:v>
                </c:pt>
                <c:pt idx="127478">
                  <c:v>295.33532875983002</c:v>
                </c:pt>
                <c:pt idx="127479">
                  <c:v>295.33764551510302</c:v>
                </c:pt>
                <c:pt idx="127480">
                  <c:v>295.33996227037699</c:v>
                </c:pt>
                <c:pt idx="127481">
                  <c:v>295.34227902564999</c:v>
                </c:pt>
                <c:pt idx="127482">
                  <c:v>295.34459578092401</c:v>
                </c:pt>
                <c:pt idx="127483">
                  <c:v>295.34691253619701</c:v>
                </c:pt>
                <c:pt idx="127484">
                  <c:v>295.34922929147098</c:v>
                </c:pt>
                <c:pt idx="127485">
                  <c:v>295.35154604674398</c:v>
                </c:pt>
                <c:pt idx="127486">
                  <c:v>295.353862802018</c:v>
                </c:pt>
                <c:pt idx="127487">
                  <c:v>295.356179557291</c:v>
                </c:pt>
                <c:pt idx="127488">
                  <c:v>295.35849631256502</c:v>
                </c:pt>
                <c:pt idx="127489">
                  <c:v>295.36081306783802</c:v>
                </c:pt>
                <c:pt idx="127490">
                  <c:v>295.36312982311199</c:v>
                </c:pt>
                <c:pt idx="127491">
                  <c:v>295.36544657838499</c:v>
                </c:pt>
                <c:pt idx="127492">
                  <c:v>295.36776333365901</c:v>
                </c:pt>
                <c:pt idx="127493">
                  <c:v>295.37008008893201</c:v>
                </c:pt>
                <c:pt idx="127494">
                  <c:v>295.37239684420598</c:v>
                </c:pt>
                <c:pt idx="127495">
                  <c:v>295.37471359947898</c:v>
                </c:pt>
                <c:pt idx="127496">
                  <c:v>295.377030354753</c:v>
                </c:pt>
                <c:pt idx="127497">
                  <c:v>295.379347110026</c:v>
                </c:pt>
                <c:pt idx="127498">
                  <c:v>295.38166386530003</c:v>
                </c:pt>
                <c:pt idx="127499">
                  <c:v>295.38398062057303</c:v>
                </c:pt>
                <c:pt idx="127500">
                  <c:v>295.38629737584699</c:v>
                </c:pt>
                <c:pt idx="127501">
                  <c:v>295.38861413111999</c:v>
                </c:pt>
                <c:pt idx="127502">
                  <c:v>295.39093088639402</c:v>
                </c:pt>
                <c:pt idx="127503">
                  <c:v>295.39324764166798</c:v>
                </c:pt>
                <c:pt idx="127504">
                  <c:v>295.39556439694098</c:v>
                </c:pt>
                <c:pt idx="127505">
                  <c:v>295.39788115221501</c:v>
                </c:pt>
                <c:pt idx="127506">
                  <c:v>295.40019790748801</c:v>
                </c:pt>
                <c:pt idx="127507">
                  <c:v>295.40251466276197</c:v>
                </c:pt>
                <c:pt idx="127508">
                  <c:v>295.40483141803497</c:v>
                </c:pt>
                <c:pt idx="127509">
                  <c:v>295.407148173309</c:v>
                </c:pt>
                <c:pt idx="127510">
                  <c:v>295.409464928582</c:v>
                </c:pt>
                <c:pt idx="127511">
                  <c:v>295.41178168385602</c:v>
                </c:pt>
                <c:pt idx="127512">
                  <c:v>295.41409843912902</c:v>
                </c:pt>
                <c:pt idx="127513">
                  <c:v>295.41641519440299</c:v>
                </c:pt>
                <c:pt idx="127514">
                  <c:v>295.41873194967599</c:v>
                </c:pt>
                <c:pt idx="127515">
                  <c:v>295.42104870495001</c:v>
                </c:pt>
                <c:pt idx="127516">
                  <c:v>295.42336546022301</c:v>
                </c:pt>
                <c:pt idx="127517">
                  <c:v>295.42568221549698</c:v>
                </c:pt>
                <c:pt idx="127518">
                  <c:v>295.42799897076998</c:v>
                </c:pt>
                <c:pt idx="127519">
                  <c:v>295.430315726044</c:v>
                </c:pt>
                <c:pt idx="127520">
                  <c:v>295.432632481317</c:v>
                </c:pt>
                <c:pt idx="127521">
                  <c:v>295.43494923659102</c:v>
                </c:pt>
                <c:pt idx="127522">
                  <c:v>295.43726599186402</c:v>
                </c:pt>
                <c:pt idx="127523">
                  <c:v>295.43958274713799</c:v>
                </c:pt>
                <c:pt idx="127524">
                  <c:v>295.44189950241099</c:v>
                </c:pt>
                <c:pt idx="127525">
                  <c:v>295.44421625768501</c:v>
                </c:pt>
                <c:pt idx="127526">
                  <c:v>295.44653301295801</c:v>
                </c:pt>
                <c:pt idx="127527">
                  <c:v>295.44884976823198</c:v>
                </c:pt>
                <c:pt idx="127528">
                  <c:v>295.45116652350498</c:v>
                </c:pt>
                <c:pt idx="127529">
                  <c:v>295.453483278779</c:v>
                </c:pt>
                <c:pt idx="127530">
                  <c:v>295.455800034052</c:v>
                </c:pt>
                <c:pt idx="127531">
                  <c:v>295.45811678932603</c:v>
                </c:pt>
                <c:pt idx="127532">
                  <c:v>295.46043354459903</c:v>
                </c:pt>
                <c:pt idx="127533">
                  <c:v>295.46275029987299</c:v>
                </c:pt>
                <c:pt idx="127534">
                  <c:v>295.46506705514599</c:v>
                </c:pt>
                <c:pt idx="127535">
                  <c:v>295.46738381042002</c:v>
                </c:pt>
                <c:pt idx="127536">
                  <c:v>295.46970056569302</c:v>
                </c:pt>
                <c:pt idx="127537">
                  <c:v>295.47201732096698</c:v>
                </c:pt>
                <c:pt idx="127538">
                  <c:v>295.47433407623998</c:v>
                </c:pt>
                <c:pt idx="127539">
                  <c:v>295.47665083151401</c:v>
                </c:pt>
                <c:pt idx="127540">
                  <c:v>295.47896758678701</c:v>
                </c:pt>
                <c:pt idx="127541">
                  <c:v>295.48128434206097</c:v>
                </c:pt>
                <c:pt idx="127542">
                  <c:v>295.48360109733397</c:v>
                </c:pt>
                <c:pt idx="127543">
                  <c:v>295.485917852608</c:v>
                </c:pt>
                <c:pt idx="127544">
                  <c:v>295.488234607881</c:v>
                </c:pt>
                <c:pt idx="127545">
                  <c:v>295.49055136315502</c:v>
                </c:pt>
                <c:pt idx="127546">
                  <c:v>295.49286811842899</c:v>
                </c:pt>
                <c:pt idx="127547">
                  <c:v>295.49518487370199</c:v>
                </c:pt>
                <c:pt idx="127548">
                  <c:v>295.49750162897601</c:v>
                </c:pt>
                <c:pt idx="127549">
                  <c:v>295.49981838424901</c:v>
                </c:pt>
                <c:pt idx="127550">
                  <c:v>295.50213513952298</c:v>
                </c:pt>
                <c:pt idx="127551">
                  <c:v>295.50445189479598</c:v>
                </c:pt>
                <c:pt idx="127552">
                  <c:v>295.50676865007</c:v>
                </c:pt>
                <c:pt idx="127553">
                  <c:v>295.509085405343</c:v>
                </c:pt>
                <c:pt idx="127554">
                  <c:v>295.51140216061702</c:v>
                </c:pt>
                <c:pt idx="127555">
                  <c:v>295.51371891589002</c:v>
                </c:pt>
                <c:pt idx="127556">
                  <c:v>295.51603567116399</c:v>
                </c:pt>
                <c:pt idx="127557">
                  <c:v>295.51835242643699</c:v>
                </c:pt>
                <c:pt idx="127558">
                  <c:v>295.52066918171101</c:v>
                </c:pt>
                <c:pt idx="127559">
                  <c:v>295.52298593698401</c:v>
                </c:pt>
                <c:pt idx="127560">
                  <c:v>295.52530269225798</c:v>
                </c:pt>
                <c:pt idx="127561">
                  <c:v>295.52761944753098</c:v>
                </c:pt>
                <c:pt idx="127562">
                  <c:v>295.529936202805</c:v>
                </c:pt>
                <c:pt idx="127563">
                  <c:v>295.532252958078</c:v>
                </c:pt>
                <c:pt idx="127564">
                  <c:v>295.53456971335203</c:v>
                </c:pt>
                <c:pt idx="127565">
                  <c:v>295.53688646862503</c:v>
                </c:pt>
                <c:pt idx="127566">
                  <c:v>295.53920322389899</c:v>
                </c:pt>
                <c:pt idx="127567">
                  <c:v>295.54151997917199</c:v>
                </c:pt>
                <c:pt idx="127568">
                  <c:v>295.54383673444602</c:v>
                </c:pt>
                <c:pt idx="127569">
                  <c:v>295.54615348971902</c:v>
                </c:pt>
                <c:pt idx="127570">
                  <c:v>295.54847024499298</c:v>
                </c:pt>
                <c:pt idx="127571">
                  <c:v>295.55078700026598</c:v>
                </c:pt>
                <c:pt idx="127572">
                  <c:v>295.55310375554001</c:v>
                </c:pt>
                <c:pt idx="127573">
                  <c:v>295.55542051081301</c:v>
                </c:pt>
                <c:pt idx="127574">
                  <c:v>295.55773726608697</c:v>
                </c:pt>
                <c:pt idx="127575">
                  <c:v>295.56005402135997</c:v>
                </c:pt>
                <c:pt idx="127576">
                  <c:v>295.562370776634</c:v>
                </c:pt>
                <c:pt idx="127577">
                  <c:v>295.564687531907</c:v>
                </c:pt>
                <c:pt idx="127578">
                  <c:v>295.56700428718102</c:v>
                </c:pt>
                <c:pt idx="127579">
                  <c:v>295.56932104245402</c:v>
                </c:pt>
                <c:pt idx="127580">
                  <c:v>295.57163779772799</c:v>
                </c:pt>
                <c:pt idx="127581">
                  <c:v>295.57395455300099</c:v>
                </c:pt>
                <c:pt idx="127582">
                  <c:v>295.57627130827501</c:v>
                </c:pt>
                <c:pt idx="127583">
                  <c:v>295.57858806354801</c:v>
                </c:pt>
                <c:pt idx="127584">
                  <c:v>295.58090481882198</c:v>
                </c:pt>
                <c:pt idx="127585">
                  <c:v>295.58322157409498</c:v>
                </c:pt>
                <c:pt idx="127586">
                  <c:v>295.585538329369</c:v>
                </c:pt>
                <c:pt idx="127587">
                  <c:v>295.587855084642</c:v>
                </c:pt>
                <c:pt idx="127588">
                  <c:v>295.59017183991602</c:v>
                </c:pt>
                <c:pt idx="127589">
                  <c:v>295.59248859518999</c:v>
                </c:pt>
                <c:pt idx="127590">
                  <c:v>295.59480535046299</c:v>
                </c:pt>
                <c:pt idx="127591">
                  <c:v>295.59712210573701</c:v>
                </c:pt>
                <c:pt idx="127592">
                  <c:v>295.59943886101001</c:v>
                </c:pt>
                <c:pt idx="127593">
                  <c:v>295.60175561628398</c:v>
                </c:pt>
                <c:pt idx="127594">
                  <c:v>295.60407237155698</c:v>
                </c:pt>
                <c:pt idx="127595">
                  <c:v>295.606389126831</c:v>
                </c:pt>
                <c:pt idx="127596">
                  <c:v>295.608705882104</c:v>
                </c:pt>
                <c:pt idx="127597">
                  <c:v>295.61102263737803</c:v>
                </c:pt>
                <c:pt idx="127598">
                  <c:v>295.61333939265103</c:v>
                </c:pt>
                <c:pt idx="127599">
                  <c:v>295.61565614792499</c:v>
                </c:pt>
                <c:pt idx="127600">
                  <c:v>295.61797290319799</c:v>
                </c:pt>
                <c:pt idx="127601">
                  <c:v>295.62028965847202</c:v>
                </c:pt>
                <c:pt idx="127602">
                  <c:v>295.62260641374502</c:v>
                </c:pt>
                <c:pt idx="127603">
                  <c:v>295.62492316901898</c:v>
                </c:pt>
                <c:pt idx="127604">
                  <c:v>295.62723992429198</c:v>
                </c:pt>
                <c:pt idx="127605">
                  <c:v>295.62955667956601</c:v>
                </c:pt>
                <c:pt idx="127606">
                  <c:v>295.63187343483901</c:v>
                </c:pt>
                <c:pt idx="127607">
                  <c:v>295.63419019011297</c:v>
                </c:pt>
                <c:pt idx="127608">
                  <c:v>295.63650694538597</c:v>
                </c:pt>
                <c:pt idx="127609">
                  <c:v>295.63882370066</c:v>
                </c:pt>
                <c:pt idx="127610">
                  <c:v>295.641140455933</c:v>
                </c:pt>
                <c:pt idx="127611">
                  <c:v>295.64345721120702</c:v>
                </c:pt>
                <c:pt idx="127612">
                  <c:v>295.64577396648002</c:v>
                </c:pt>
                <c:pt idx="127613">
                  <c:v>295.64809072175399</c:v>
                </c:pt>
                <c:pt idx="127614">
                  <c:v>295.65040747702699</c:v>
                </c:pt>
                <c:pt idx="127615">
                  <c:v>295.65272423230101</c:v>
                </c:pt>
                <c:pt idx="127616">
                  <c:v>295.65504098757401</c:v>
                </c:pt>
                <c:pt idx="127617">
                  <c:v>295.65735774284798</c:v>
                </c:pt>
                <c:pt idx="127618">
                  <c:v>295.65967449812098</c:v>
                </c:pt>
                <c:pt idx="127619">
                  <c:v>295.661991253395</c:v>
                </c:pt>
                <c:pt idx="127620">
                  <c:v>295.664308008668</c:v>
                </c:pt>
                <c:pt idx="127621">
                  <c:v>295.66662476394202</c:v>
                </c:pt>
                <c:pt idx="127622">
                  <c:v>295.66894151921502</c:v>
                </c:pt>
                <c:pt idx="127623">
                  <c:v>295.67125827448899</c:v>
                </c:pt>
                <c:pt idx="127624">
                  <c:v>295.67357502976199</c:v>
                </c:pt>
                <c:pt idx="127625">
                  <c:v>295.67589178503601</c:v>
                </c:pt>
                <c:pt idx="127626">
                  <c:v>295.67820854030902</c:v>
                </c:pt>
                <c:pt idx="127627">
                  <c:v>295.68052529558298</c:v>
                </c:pt>
                <c:pt idx="127628">
                  <c:v>295.68284205085598</c:v>
                </c:pt>
                <c:pt idx="127629">
                  <c:v>295.68515880613</c:v>
                </c:pt>
                <c:pt idx="127630">
                  <c:v>295.68747556140301</c:v>
                </c:pt>
                <c:pt idx="127631">
                  <c:v>295.68979231667703</c:v>
                </c:pt>
                <c:pt idx="127632">
                  <c:v>295.69210907195099</c:v>
                </c:pt>
                <c:pt idx="127633">
                  <c:v>295.69442582722399</c:v>
                </c:pt>
                <c:pt idx="127634">
                  <c:v>295.69674258249802</c:v>
                </c:pt>
                <c:pt idx="127635">
                  <c:v>295.69905933777102</c:v>
                </c:pt>
                <c:pt idx="127636">
                  <c:v>295.70137609304498</c:v>
                </c:pt>
                <c:pt idx="127637">
                  <c:v>295.70369284831798</c:v>
                </c:pt>
                <c:pt idx="127638">
                  <c:v>295.70600960359201</c:v>
                </c:pt>
                <c:pt idx="127639">
                  <c:v>295.70832635886501</c:v>
                </c:pt>
                <c:pt idx="127640">
                  <c:v>295.71064311413897</c:v>
                </c:pt>
                <c:pt idx="127641">
                  <c:v>295.71295986941197</c:v>
                </c:pt>
                <c:pt idx="127642">
                  <c:v>295.715276624686</c:v>
                </c:pt>
                <c:pt idx="127643">
                  <c:v>295.717593379959</c:v>
                </c:pt>
                <c:pt idx="127644">
                  <c:v>295.71991013523302</c:v>
                </c:pt>
                <c:pt idx="127645">
                  <c:v>295.72222689050602</c:v>
                </c:pt>
                <c:pt idx="127646">
                  <c:v>295.72454364577999</c:v>
                </c:pt>
                <c:pt idx="127647">
                  <c:v>295.72686040105299</c:v>
                </c:pt>
                <c:pt idx="127648">
                  <c:v>295.72917715632701</c:v>
                </c:pt>
                <c:pt idx="127649">
                  <c:v>295.73149391160001</c:v>
                </c:pt>
                <c:pt idx="127650">
                  <c:v>295.73381066687398</c:v>
                </c:pt>
                <c:pt idx="127651">
                  <c:v>295.73612742214698</c:v>
                </c:pt>
                <c:pt idx="127652">
                  <c:v>295.738444177421</c:v>
                </c:pt>
                <c:pt idx="127653">
                  <c:v>295.740760932694</c:v>
                </c:pt>
                <c:pt idx="127654">
                  <c:v>295.74307768796803</c:v>
                </c:pt>
                <c:pt idx="127655">
                  <c:v>295.74539444324103</c:v>
                </c:pt>
                <c:pt idx="127656">
                  <c:v>295.74771119851499</c:v>
                </c:pt>
                <c:pt idx="127657">
                  <c:v>295.75002795378799</c:v>
                </c:pt>
                <c:pt idx="127658">
                  <c:v>295.75234470906202</c:v>
                </c:pt>
                <c:pt idx="127659">
                  <c:v>295.75466146433502</c:v>
                </c:pt>
                <c:pt idx="127660">
                  <c:v>295.75697821960898</c:v>
                </c:pt>
                <c:pt idx="127661">
                  <c:v>295.75929497488198</c:v>
                </c:pt>
                <c:pt idx="127662">
                  <c:v>295.76161173015601</c:v>
                </c:pt>
                <c:pt idx="127663">
                  <c:v>295.76392848542901</c:v>
                </c:pt>
                <c:pt idx="127664">
                  <c:v>295.76624524070297</c:v>
                </c:pt>
                <c:pt idx="127665">
                  <c:v>295.76856199597597</c:v>
                </c:pt>
                <c:pt idx="127666">
                  <c:v>295.77087875125</c:v>
                </c:pt>
                <c:pt idx="127667">
                  <c:v>295.773195506523</c:v>
                </c:pt>
                <c:pt idx="127668">
                  <c:v>295.77551226179702</c:v>
                </c:pt>
                <c:pt idx="127669">
                  <c:v>295.77782901707002</c:v>
                </c:pt>
                <c:pt idx="127670">
                  <c:v>295.78014577234399</c:v>
                </c:pt>
                <c:pt idx="127671">
                  <c:v>295.78246252761699</c:v>
                </c:pt>
                <c:pt idx="127672">
                  <c:v>295.78477928289101</c:v>
                </c:pt>
                <c:pt idx="127673">
                  <c:v>295.78709603816401</c:v>
                </c:pt>
                <c:pt idx="127674">
                  <c:v>295.78941279343798</c:v>
                </c:pt>
                <c:pt idx="127675">
                  <c:v>295.791729548712</c:v>
                </c:pt>
                <c:pt idx="127676">
                  <c:v>295.794046303985</c:v>
                </c:pt>
                <c:pt idx="127677">
                  <c:v>295.79636305925902</c:v>
                </c:pt>
                <c:pt idx="127678">
                  <c:v>295.79867981453202</c:v>
                </c:pt>
                <c:pt idx="127679">
                  <c:v>295.80099656980599</c:v>
                </c:pt>
                <c:pt idx="127680">
                  <c:v>295.80331332507899</c:v>
                </c:pt>
                <c:pt idx="127681">
                  <c:v>295.80563008035301</c:v>
                </c:pt>
                <c:pt idx="127682">
                  <c:v>295.80794683562601</c:v>
                </c:pt>
                <c:pt idx="127683">
                  <c:v>295.81026359089998</c:v>
                </c:pt>
                <c:pt idx="127684">
                  <c:v>295.81258034617298</c:v>
                </c:pt>
                <c:pt idx="127685">
                  <c:v>295.814897101447</c:v>
                </c:pt>
                <c:pt idx="127686">
                  <c:v>295.81721385672</c:v>
                </c:pt>
                <c:pt idx="127687">
                  <c:v>295.81953061199403</c:v>
                </c:pt>
                <c:pt idx="127688">
                  <c:v>295.82184736726703</c:v>
                </c:pt>
                <c:pt idx="127689">
                  <c:v>295.82416412254099</c:v>
                </c:pt>
                <c:pt idx="127690">
                  <c:v>295.82648087781399</c:v>
                </c:pt>
                <c:pt idx="127691">
                  <c:v>295.82879763308802</c:v>
                </c:pt>
                <c:pt idx="127692">
                  <c:v>295.83111438836102</c:v>
                </c:pt>
                <c:pt idx="127693">
                  <c:v>295.83343114363498</c:v>
                </c:pt>
                <c:pt idx="127694">
                  <c:v>295.83574789890798</c:v>
                </c:pt>
                <c:pt idx="127695">
                  <c:v>295.83806465418201</c:v>
                </c:pt>
                <c:pt idx="127696">
                  <c:v>295.84038140945501</c:v>
                </c:pt>
                <c:pt idx="127697">
                  <c:v>295.84269816472897</c:v>
                </c:pt>
                <c:pt idx="127698">
                  <c:v>295.84501492000197</c:v>
                </c:pt>
                <c:pt idx="127699">
                  <c:v>295.847331675276</c:v>
                </c:pt>
                <c:pt idx="127700">
                  <c:v>295.849648430549</c:v>
                </c:pt>
                <c:pt idx="127701">
                  <c:v>295.85196518582302</c:v>
                </c:pt>
                <c:pt idx="127702">
                  <c:v>295.85428194109602</c:v>
                </c:pt>
                <c:pt idx="127703">
                  <c:v>295.85659869636999</c:v>
                </c:pt>
                <c:pt idx="127704">
                  <c:v>295.85891545164299</c:v>
                </c:pt>
                <c:pt idx="127705">
                  <c:v>295.86123220691701</c:v>
                </c:pt>
                <c:pt idx="127706">
                  <c:v>295.86354896219001</c:v>
                </c:pt>
                <c:pt idx="127707">
                  <c:v>295.86586571746398</c:v>
                </c:pt>
                <c:pt idx="127708">
                  <c:v>295.86818247273698</c:v>
                </c:pt>
                <c:pt idx="127709">
                  <c:v>295.870499228011</c:v>
                </c:pt>
                <c:pt idx="127710">
                  <c:v>295.872815983284</c:v>
                </c:pt>
                <c:pt idx="127711">
                  <c:v>295.87513273855802</c:v>
                </c:pt>
                <c:pt idx="127712">
                  <c:v>295.87744949383102</c:v>
                </c:pt>
                <c:pt idx="127713">
                  <c:v>295.87976624910499</c:v>
                </c:pt>
                <c:pt idx="127714">
                  <c:v>295.88208300437799</c:v>
                </c:pt>
                <c:pt idx="127715">
                  <c:v>295.88439975965201</c:v>
                </c:pt>
                <c:pt idx="127716">
                  <c:v>295.88671651492501</c:v>
                </c:pt>
                <c:pt idx="127717">
                  <c:v>295.88903327019898</c:v>
                </c:pt>
                <c:pt idx="127718">
                  <c:v>295.891350025473</c:v>
                </c:pt>
                <c:pt idx="127719">
                  <c:v>295.893666780746</c:v>
                </c:pt>
                <c:pt idx="127720">
                  <c:v>295.89598353602003</c:v>
                </c:pt>
                <c:pt idx="127721">
                  <c:v>295.89830029129303</c:v>
                </c:pt>
                <c:pt idx="127722">
                  <c:v>295.90061704656699</c:v>
                </c:pt>
                <c:pt idx="127723">
                  <c:v>295.90293380183999</c:v>
                </c:pt>
                <c:pt idx="127724">
                  <c:v>295.90525055711402</c:v>
                </c:pt>
                <c:pt idx="127725">
                  <c:v>295.90756731238702</c:v>
                </c:pt>
                <c:pt idx="127726">
                  <c:v>295.90988406766098</c:v>
                </c:pt>
                <c:pt idx="127727">
                  <c:v>295.91220082293398</c:v>
                </c:pt>
                <c:pt idx="127728">
                  <c:v>295.91451757820801</c:v>
                </c:pt>
                <c:pt idx="127729">
                  <c:v>295.91683433348101</c:v>
                </c:pt>
                <c:pt idx="127730">
                  <c:v>295.91915108875497</c:v>
                </c:pt>
                <c:pt idx="127731">
                  <c:v>295.92146784402797</c:v>
                </c:pt>
                <c:pt idx="127732">
                  <c:v>295.923784599302</c:v>
                </c:pt>
                <c:pt idx="127733">
                  <c:v>295.926101354575</c:v>
                </c:pt>
                <c:pt idx="127734">
                  <c:v>295.92841810984902</c:v>
                </c:pt>
                <c:pt idx="127735">
                  <c:v>295.93073486512202</c:v>
                </c:pt>
                <c:pt idx="127736">
                  <c:v>295.93305162039599</c:v>
                </c:pt>
                <c:pt idx="127737">
                  <c:v>295.93536837566899</c:v>
                </c:pt>
                <c:pt idx="127738">
                  <c:v>295.93768513094301</c:v>
                </c:pt>
                <c:pt idx="127739">
                  <c:v>295.94000188621601</c:v>
                </c:pt>
                <c:pt idx="127740">
                  <c:v>295.94231864148998</c:v>
                </c:pt>
                <c:pt idx="127741">
                  <c:v>295.94463539676298</c:v>
                </c:pt>
                <c:pt idx="127742">
                  <c:v>295.946952152037</c:v>
                </c:pt>
                <c:pt idx="127743">
                  <c:v>295.94926890731</c:v>
                </c:pt>
                <c:pt idx="127744">
                  <c:v>295.95158566258402</c:v>
                </c:pt>
                <c:pt idx="127745">
                  <c:v>295.95390241785702</c:v>
                </c:pt>
                <c:pt idx="127746">
                  <c:v>295.95621917313099</c:v>
                </c:pt>
                <c:pt idx="127747">
                  <c:v>295.95853592840399</c:v>
                </c:pt>
                <c:pt idx="127748">
                  <c:v>295.96085268367801</c:v>
                </c:pt>
                <c:pt idx="127749">
                  <c:v>295.96316943895101</c:v>
                </c:pt>
                <c:pt idx="127750">
                  <c:v>295.96548619422498</c:v>
                </c:pt>
                <c:pt idx="127751">
                  <c:v>295.96780294949798</c:v>
                </c:pt>
                <c:pt idx="127752">
                  <c:v>295.970119704772</c:v>
                </c:pt>
                <c:pt idx="127753">
                  <c:v>295.972436460045</c:v>
                </c:pt>
                <c:pt idx="127754">
                  <c:v>295.97475321531903</c:v>
                </c:pt>
                <c:pt idx="127755">
                  <c:v>295.97706997059203</c:v>
                </c:pt>
                <c:pt idx="127756">
                  <c:v>295.97938672586599</c:v>
                </c:pt>
                <c:pt idx="127757">
                  <c:v>295.98170348113899</c:v>
                </c:pt>
                <c:pt idx="127758">
                  <c:v>295.98402023641302</c:v>
                </c:pt>
                <c:pt idx="127759">
                  <c:v>295.98633699168602</c:v>
                </c:pt>
                <c:pt idx="127760">
                  <c:v>295.98865374695998</c:v>
                </c:pt>
                <c:pt idx="127761">
                  <c:v>295.99097050223401</c:v>
                </c:pt>
                <c:pt idx="127762">
                  <c:v>295.99328725750701</c:v>
                </c:pt>
                <c:pt idx="127763">
                  <c:v>295.99560401278097</c:v>
                </c:pt>
                <c:pt idx="127764">
                  <c:v>295.99792076805397</c:v>
                </c:pt>
                <c:pt idx="127765">
                  <c:v>296.000237523328</c:v>
                </c:pt>
                <c:pt idx="127766">
                  <c:v>296.002554278601</c:v>
                </c:pt>
                <c:pt idx="127767">
                  <c:v>296.00487103387502</c:v>
                </c:pt>
                <c:pt idx="127768">
                  <c:v>296.00718778914802</c:v>
                </c:pt>
                <c:pt idx="127769">
                  <c:v>296.00950454442199</c:v>
                </c:pt>
                <c:pt idx="127770">
                  <c:v>296.01182129969499</c:v>
                </c:pt>
                <c:pt idx="127771">
                  <c:v>296.01413805496901</c:v>
                </c:pt>
                <c:pt idx="127772">
                  <c:v>296.01645481024201</c:v>
                </c:pt>
                <c:pt idx="127773">
                  <c:v>296.01877156551598</c:v>
                </c:pt>
                <c:pt idx="127774">
                  <c:v>296.02108832078898</c:v>
                </c:pt>
                <c:pt idx="127775">
                  <c:v>296.023405076063</c:v>
                </c:pt>
                <c:pt idx="127776">
                  <c:v>296.025721831336</c:v>
                </c:pt>
                <c:pt idx="127777">
                  <c:v>296.02803858661002</c:v>
                </c:pt>
                <c:pt idx="127778">
                  <c:v>296.03035534188302</c:v>
                </c:pt>
                <c:pt idx="127779">
                  <c:v>296.03267209715699</c:v>
                </c:pt>
                <c:pt idx="127780">
                  <c:v>296.03498885242999</c:v>
                </c:pt>
                <c:pt idx="127781">
                  <c:v>296.03730560770401</c:v>
                </c:pt>
                <c:pt idx="127782">
                  <c:v>296.03962236297701</c:v>
                </c:pt>
                <c:pt idx="127783">
                  <c:v>296.04193911825098</c:v>
                </c:pt>
                <c:pt idx="127784">
                  <c:v>296.04425587352398</c:v>
                </c:pt>
                <c:pt idx="127785">
                  <c:v>296.046572628798</c:v>
                </c:pt>
                <c:pt idx="127786">
                  <c:v>296.048889384071</c:v>
                </c:pt>
                <c:pt idx="127787">
                  <c:v>296.05120613934503</c:v>
                </c:pt>
                <c:pt idx="127788">
                  <c:v>296.05352289461803</c:v>
                </c:pt>
                <c:pt idx="127789">
                  <c:v>296.05583964989199</c:v>
                </c:pt>
                <c:pt idx="127790">
                  <c:v>296.05815640516499</c:v>
                </c:pt>
                <c:pt idx="127791">
                  <c:v>296.06047316043902</c:v>
                </c:pt>
                <c:pt idx="127792">
                  <c:v>296.06278991571202</c:v>
                </c:pt>
                <c:pt idx="127793">
                  <c:v>296.06510667098598</c:v>
                </c:pt>
                <c:pt idx="127794">
                  <c:v>296.06742342625898</c:v>
                </c:pt>
                <c:pt idx="127795">
                  <c:v>296.06974018153301</c:v>
                </c:pt>
                <c:pt idx="127796">
                  <c:v>296.07205693680601</c:v>
                </c:pt>
                <c:pt idx="127797">
                  <c:v>296.07437369207997</c:v>
                </c:pt>
                <c:pt idx="127798">
                  <c:v>296.07669044735297</c:v>
                </c:pt>
                <c:pt idx="127799">
                  <c:v>296.079007202627</c:v>
                </c:pt>
                <c:pt idx="127800">
                  <c:v>296.0813239579</c:v>
                </c:pt>
                <c:pt idx="127801">
                  <c:v>296.08364071317402</c:v>
                </c:pt>
                <c:pt idx="127802">
                  <c:v>296.08595746844799</c:v>
                </c:pt>
                <c:pt idx="127803">
                  <c:v>296.08827422372099</c:v>
                </c:pt>
                <c:pt idx="127804">
                  <c:v>296.09059097899501</c:v>
                </c:pt>
                <c:pt idx="127805">
                  <c:v>296.09290773426801</c:v>
                </c:pt>
                <c:pt idx="127806">
                  <c:v>296.09522448954198</c:v>
                </c:pt>
                <c:pt idx="127807">
                  <c:v>296.09754124481498</c:v>
                </c:pt>
                <c:pt idx="127808">
                  <c:v>296.099858000089</c:v>
                </c:pt>
                <c:pt idx="127809">
                  <c:v>296.102174755362</c:v>
                </c:pt>
                <c:pt idx="127810">
                  <c:v>296.10449151063602</c:v>
                </c:pt>
                <c:pt idx="127811">
                  <c:v>296.10680826590902</c:v>
                </c:pt>
                <c:pt idx="127812">
                  <c:v>296.10912502118299</c:v>
                </c:pt>
                <c:pt idx="127813">
                  <c:v>296.11144177645599</c:v>
                </c:pt>
                <c:pt idx="127814">
                  <c:v>296.11375853173001</c:v>
                </c:pt>
                <c:pt idx="127815">
                  <c:v>296.11607528700301</c:v>
                </c:pt>
                <c:pt idx="127816">
                  <c:v>296.11839204227698</c:v>
                </c:pt>
                <c:pt idx="127817">
                  <c:v>296.12070879754998</c:v>
                </c:pt>
                <c:pt idx="127818">
                  <c:v>296.123025552824</c:v>
                </c:pt>
                <c:pt idx="127819">
                  <c:v>296.125342308097</c:v>
                </c:pt>
                <c:pt idx="127820">
                  <c:v>296.12765906337103</c:v>
                </c:pt>
                <c:pt idx="127821">
                  <c:v>296.12997581864403</c:v>
                </c:pt>
                <c:pt idx="127822">
                  <c:v>296.13229257391799</c:v>
                </c:pt>
                <c:pt idx="127823">
                  <c:v>296.13460932919099</c:v>
                </c:pt>
                <c:pt idx="127824">
                  <c:v>296.13692608446502</c:v>
                </c:pt>
                <c:pt idx="127825">
                  <c:v>296.13924283973802</c:v>
                </c:pt>
                <c:pt idx="127826">
                  <c:v>296.14155959501198</c:v>
                </c:pt>
                <c:pt idx="127827">
                  <c:v>296.14387635028498</c:v>
                </c:pt>
                <c:pt idx="127828">
                  <c:v>296.14619310555901</c:v>
                </c:pt>
                <c:pt idx="127829">
                  <c:v>296.14850986083201</c:v>
                </c:pt>
                <c:pt idx="127830">
                  <c:v>296.15082661610597</c:v>
                </c:pt>
                <c:pt idx="127831">
                  <c:v>296.15314337137897</c:v>
                </c:pt>
                <c:pt idx="127832">
                  <c:v>296.155460126653</c:v>
                </c:pt>
                <c:pt idx="127833">
                  <c:v>296.157776881926</c:v>
                </c:pt>
                <c:pt idx="127834">
                  <c:v>296.16009363720002</c:v>
                </c:pt>
                <c:pt idx="127835">
                  <c:v>296.16241039247302</c:v>
                </c:pt>
                <c:pt idx="127836">
                  <c:v>296.16472714774699</c:v>
                </c:pt>
                <c:pt idx="127837">
                  <c:v>296.16704390301999</c:v>
                </c:pt>
                <c:pt idx="127838">
                  <c:v>296.16936065829401</c:v>
                </c:pt>
                <c:pt idx="127839">
                  <c:v>296.17167741356701</c:v>
                </c:pt>
                <c:pt idx="127840">
                  <c:v>296.17399416884098</c:v>
                </c:pt>
                <c:pt idx="127841">
                  <c:v>296.17631092411398</c:v>
                </c:pt>
                <c:pt idx="127842">
                  <c:v>296.178627679388</c:v>
                </c:pt>
                <c:pt idx="127843">
                  <c:v>296.180944434661</c:v>
                </c:pt>
                <c:pt idx="127844">
                  <c:v>296.18326118993502</c:v>
                </c:pt>
                <c:pt idx="127845">
                  <c:v>296.18557794520899</c:v>
                </c:pt>
                <c:pt idx="127846">
                  <c:v>296.18789470048199</c:v>
                </c:pt>
                <c:pt idx="127847">
                  <c:v>296.19021145575601</c:v>
                </c:pt>
                <c:pt idx="127848">
                  <c:v>296.19252821102901</c:v>
                </c:pt>
                <c:pt idx="127849">
                  <c:v>296.19484496630298</c:v>
                </c:pt>
                <c:pt idx="127850">
                  <c:v>296.19716172157598</c:v>
                </c:pt>
                <c:pt idx="127851">
                  <c:v>296.19947847685</c:v>
                </c:pt>
                <c:pt idx="127852">
                  <c:v>296.201795232123</c:v>
                </c:pt>
                <c:pt idx="127853">
                  <c:v>296.20411198739703</c:v>
                </c:pt>
                <c:pt idx="127854">
                  <c:v>296.20642874267003</c:v>
                </c:pt>
                <c:pt idx="127855">
                  <c:v>296.20874549794399</c:v>
                </c:pt>
                <c:pt idx="127856">
                  <c:v>296.21106225321699</c:v>
                </c:pt>
                <c:pt idx="127857">
                  <c:v>296.21337900849102</c:v>
                </c:pt>
                <c:pt idx="127858">
                  <c:v>296.21569576376402</c:v>
                </c:pt>
                <c:pt idx="127859">
                  <c:v>296.21801251903798</c:v>
                </c:pt>
                <c:pt idx="127860">
                  <c:v>296.22032927431098</c:v>
                </c:pt>
                <c:pt idx="127861">
                  <c:v>296.22264602958501</c:v>
                </c:pt>
                <c:pt idx="127862">
                  <c:v>296.22496278485801</c:v>
                </c:pt>
                <c:pt idx="127863">
                  <c:v>296.22727954013197</c:v>
                </c:pt>
                <c:pt idx="127864">
                  <c:v>296.22959629540497</c:v>
                </c:pt>
                <c:pt idx="127865">
                  <c:v>296.231913050679</c:v>
                </c:pt>
                <c:pt idx="127866">
                  <c:v>296.234229805952</c:v>
                </c:pt>
                <c:pt idx="127867">
                  <c:v>296.23654656122602</c:v>
                </c:pt>
                <c:pt idx="127868">
                  <c:v>296.23886331649902</c:v>
                </c:pt>
                <c:pt idx="127869">
                  <c:v>296.24118007177299</c:v>
                </c:pt>
                <c:pt idx="127870">
                  <c:v>296.24349682704599</c:v>
                </c:pt>
                <c:pt idx="127871">
                  <c:v>296.24581358232001</c:v>
                </c:pt>
                <c:pt idx="127872">
                  <c:v>296.24813033759301</c:v>
                </c:pt>
                <c:pt idx="127873">
                  <c:v>296.25044709286698</c:v>
                </c:pt>
                <c:pt idx="127874">
                  <c:v>296.25276384813998</c:v>
                </c:pt>
                <c:pt idx="127875">
                  <c:v>296.255080603414</c:v>
                </c:pt>
                <c:pt idx="127876">
                  <c:v>296.257397358687</c:v>
                </c:pt>
                <c:pt idx="127877">
                  <c:v>296.25971411396102</c:v>
                </c:pt>
                <c:pt idx="127878">
                  <c:v>296.26203086923402</c:v>
                </c:pt>
                <c:pt idx="127879">
                  <c:v>296.26434762450799</c:v>
                </c:pt>
                <c:pt idx="127880">
                  <c:v>296.26666437978099</c:v>
                </c:pt>
                <c:pt idx="127881">
                  <c:v>296.26898113505501</c:v>
                </c:pt>
                <c:pt idx="127882">
                  <c:v>296.27129789032801</c:v>
                </c:pt>
                <c:pt idx="127883">
                  <c:v>296.27361464560198</c:v>
                </c:pt>
                <c:pt idx="127884">
                  <c:v>296.27593140087498</c:v>
                </c:pt>
                <c:pt idx="127885">
                  <c:v>296.278248156149</c:v>
                </c:pt>
                <c:pt idx="127886">
                  <c:v>296.280564911422</c:v>
                </c:pt>
                <c:pt idx="127887">
                  <c:v>296.28288166669603</c:v>
                </c:pt>
                <c:pt idx="127888">
                  <c:v>296.28519842196999</c:v>
                </c:pt>
                <c:pt idx="127889">
                  <c:v>296.28751517724299</c:v>
                </c:pt>
                <c:pt idx="127890">
                  <c:v>296.28983193251702</c:v>
                </c:pt>
                <c:pt idx="127891">
                  <c:v>296.29214868779002</c:v>
                </c:pt>
                <c:pt idx="127892">
                  <c:v>296.29446544306398</c:v>
                </c:pt>
                <c:pt idx="127893">
                  <c:v>296.29678219833698</c:v>
                </c:pt>
                <c:pt idx="127894">
                  <c:v>296.29909895361101</c:v>
                </c:pt>
                <c:pt idx="127895">
                  <c:v>296.30141570888401</c:v>
                </c:pt>
                <c:pt idx="127896">
                  <c:v>296.30373246415797</c:v>
                </c:pt>
                <c:pt idx="127897">
                  <c:v>296.30604921943097</c:v>
                </c:pt>
                <c:pt idx="127898">
                  <c:v>296.308365974705</c:v>
                </c:pt>
                <c:pt idx="127899">
                  <c:v>296.310682729978</c:v>
                </c:pt>
                <c:pt idx="127900">
                  <c:v>296.31299948525202</c:v>
                </c:pt>
                <c:pt idx="127901">
                  <c:v>296.31531624052502</c:v>
                </c:pt>
                <c:pt idx="127902">
                  <c:v>296.31763299579899</c:v>
                </c:pt>
                <c:pt idx="127903">
                  <c:v>296.31994975107199</c:v>
                </c:pt>
                <c:pt idx="127904">
                  <c:v>296.32226650634601</c:v>
                </c:pt>
                <c:pt idx="127905">
                  <c:v>296.32458326161901</c:v>
                </c:pt>
                <c:pt idx="127906">
                  <c:v>296.32690001689298</c:v>
                </c:pt>
                <c:pt idx="127907">
                  <c:v>296.32921677216598</c:v>
                </c:pt>
                <c:pt idx="127908">
                  <c:v>296.33153352744</c:v>
                </c:pt>
                <c:pt idx="127909">
                  <c:v>296.333850282713</c:v>
                </c:pt>
                <c:pt idx="127910">
                  <c:v>296.33616703798702</c:v>
                </c:pt>
                <c:pt idx="127911">
                  <c:v>296.33848379326002</c:v>
                </c:pt>
                <c:pt idx="127912">
                  <c:v>296.34080054853399</c:v>
                </c:pt>
                <c:pt idx="127913">
                  <c:v>296.34311730380699</c:v>
                </c:pt>
                <c:pt idx="127914">
                  <c:v>296.34543405908101</c:v>
                </c:pt>
                <c:pt idx="127915">
                  <c:v>296.34775081435401</c:v>
                </c:pt>
                <c:pt idx="127916">
                  <c:v>296.35006756962798</c:v>
                </c:pt>
                <c:pt idx="127917">
                  <c:v>296.35238432490098</c:v>
                </c:pt>
                <c:pt idx="127918">
                  <c:v>296.354701080175</c:v>
                </c:pt>
                <c:pt idx="127919">
                  <c:v>296.357017835448</c:v>
                </c:pt>
                <c:pt idx="127920">
                  <c:v>296.35933459072203</c:v>
                </c:pt>
                <c:pt idx="127921">
                  <c:v>296.36165134599503</c:v>
                </c:pt>
                <c:pt idx="127922">
                  <c:v>296.36396810126899</c:v>
                </c:pt>
                <c:pt idx="127923">
                  <c:v>296.36628485654199</c:v>
                </c:pt>
                <c:pt idx="127924">
                  <c:v>296.36860161181602</c:v>
                </c:pt>
                <c:pt idx="127925">
                  <c:v>296.37091836708902</c:v>
                </c:pt>
                <c:pt idx="127926">
                  <c:v>296.37323512236298</c:v>
                </c:pt>
                <c:pt idx="127927">
                  <c:v>296.37555187763598</c:v>
                </c:pt>
                <c:pt idx="127928">
                  <c:v>296.37786863291001</c:v>
                </c:pt>
                <c:pt idx="127929">
                  <c:v>296.38018538818301</c:v>
                </c:pt>
                <c:pt idx="127930">
                  <c:v>296.38250214345697</c:v>
                </c:pt>
                <c:pt idx="127931">
                  <c:v>296.384818898731</c:v>
                </c:pt>
                <c:pt idx="127932">
                  <c:v>296.387135654004</c:v>
                </c:pt>
                <c:pt idx="127933">
                  <c:v>296.38945240927802</c:v>
                </c:pt>
                <c:pt idx="127934">
                  <c:v>296.39176916455102</c:v>
                </c:pt>
                <c:pt idx="127935">
                  <c:v>296.39408591982499</c:v>
                </c:pt>
                <c:pt idx="127936">
                  <c:v>296.39640267509799</c:v>
                </c:pt>
                <c:pt idx="127937">
                  <c:v>296.39871943037201</c:v>
                </c:pt>
                <c:pt idx="127938">
                  <c:v>296.40103618564501</c:v>
                </c:pt>
                <c:pt idx="127939">
                  <c:v>296.40335294091898</c:v>
                </c:pt>
                <c:pt idx="127940">
                  <c:v>296.40566969619198</c:v>
                </c:pt>
                <c:pt idx="127941">
                  <c:v>296.407986451466</c:v>
                </c:pt>
                <c:pt idx="127942">
                  <c:v>296.410303206739</c:v>
                </c:pt>
                <c:pt idx="127943">
                  <c:v>296.41261996201303</c:v>
                </c:pt>
                <c:pt idx="127944">
                  <c:v>296.41493671728603</c:v>
                </c:pt>
                <c:pt idx="127945">
                  <c:v>296.41725347255999</c:v>
                </c:pt>
                <c:pt idx="127946">
                  <c:v>296.41957022783299</c:v>
                </c:pt>
                <c:pt idx="127947">
                  <c:v>296.42188698310702</c:v>
                </c:pt>
                <c:pt idx="127948">
                  <c:v>296.42420373838002</c:v>
                </c:pt>
                <c:pt idx="127949">
                  <c:v>296.42652049365398</c:v>
                </c:pt>
                <c:pt idx="127950">
                  <c:v>296.42883724892698</c:v>
                </c:pt>
                <c:pt idx="127951">
                  <c:v>296.43115400420101</c:v>
                </c:pt>
                <c:pt idx="127952">
                  <c:v>296.43347075947401</c:v>
                </c:pt>
                <c:pt idx="127953">
                  <c:v>296.43578751474797</c:v>
                </c:pt>
                <c:pt idx="127954">
                  <c:v>296.43810427002097</c:v>
                </c:pt>
                <c:pt idx="127955">
                  <c:v>296.440421025295</c:v>
                </c:pt>
                <c:pt idx="127956">
                  <c:v>296.442737780568</c:v>
                </c:pt>
                <c:pt idx="127957">
                  <c:v>296.44505453584202</c:v>
                </c:pt>
                <c:pt idx="127958">
                  <c:v>296.44737129111502</c:v>
                </c:pt>
                <c:pt idx="127959">
                  <c:v>296.44968804638899</c:v>
                </c:pt>
                <c:pt idx="127960">
                  <c:v>296.45200480166199</c:v>
                </c:pt>
                <c:pt idx="127961">
                  <c:v>296.45432155693601</c:v>
                </c:pt>
                <c:pt idx="127962">
                  <c:v>296.45663831220901</c:v>
                </c:pt>
                <c:pt idx="127963">
                  <c:v>296.45895506748298</c:v>
                </c:pt>
                <c:pt idx="127964">
                  <c:v>296.46127182275598</c:v>
                </c:pt>
                <c:pt idx="127965">
                  <c:v>296.46358857803</c:v>
                </c:pt>
                <c:pt idx="127966">
                  <c:v>296.465905333303</c:v>
                </c:pt>
                <c:pt idx="127967">
                  <c:v>296.46822208857702</c:v>
                </c:pt>
                <c:pt idx="127968">
                  <c:v>296.47053884385002</c:v>
                </c:pt>
                <c:pt idx="127969">
                  <c:v>296.47285559912399</c:v>
                </c:pt>
                <c:pt idx="127970">
                  <c:v>296.47517235439699</c:v>
                </c:pt>
                <c:pt idx="127971">
                  <c:v>296.47748910967101</c:v>
                </c:pt>
                <c:pt idx="127972">
                  <c:v>296.47980586494401</c:v>
                </c:pt>
                <c:pt idx="127973">
                  <c:v>296.48212262021798</c:v>
                </c:pt>
                <c:pt idx="127974">
                  <c:v>296.484439375492</c:v>
                </c:pt>
                <c:pt idx="127975">
                  <c:v>296.486756130765</c:v>
                </c:pt>
                <c:pt idx="127976">
                  <c:v>296.48907288603903</c:v>
                </c:pt>
                <c:pt idx="127977">
                  <c:v>296.49138964131203</c:v>
                </c:pt>
                <c:pt idx="127978">
                  <c:v>296.49370639658599</c:v>
                </c:pt>
                <c:pt idx="127979">
                  <c:v>296.49602315185899</c:v>
                </c:pt>
                <c:pt idx="127980">
                  <c:v>296.49833990713302</c:v>
                </c:pt>
                <c:pt idx="127981">
                  <c:v>296.50065666240602</c:v>
                </c:pt>
                <c:pt idx="127982">
                  <c:v>296.50297341767998</c:v>
                </c:pt>
                <c:pt idx="127983">
                  <c:v>296.50529017295298</c:v>
                </c:pt>
                <c:pt idx="127984">
                  <c:v>296.50760692822701</c:v>
                </c:pt>
                <c:pt idx="127985">
                  <c:v>296.50992368350001</c:v>
                </c:pt>
                <c:pt idx="127986">
                  <c:v>296.51224043877397</c:v>
                </c:pt>
                <c:pt idx="127987">
                  <c:v>296.51455719404697</c:v>
                </c:pt>
                <c:pt idx="127988">
                  <c:v>296.516873949321</c:v>
                </c:pt>
                <c:pt idx="127989">
                  <c:v>296.519190704594</c:v>
                </c:pt>
                <c:pt idx="127990">
                  <c:v>296.52150745986802</c:v>
                </c:pt>
                <c:pt idx="127991">
                  <c:v>296.52382421514102</c:v>
                </c:pt>
                <c:pt idx="127992">
                  <c:v>296.52614097041499</c:v>
                </c:pt>
                <c:pt idx="127993">
                  <c:v>296.52845772568799</c:v>
                </c:pt>
                <c:pt idx="127994">
                  <c:v>296.53077448096201</c:v>
                </c:pt>
                <c:pt idx="127995">
                  <c:v>296.53309123623501</c:v>
                </c:pt>
                <c:pt idx="127996">
                  <c:v>296.53540799150898</c:v>
                </c:pt>
                <c:pt idx="127997">
                  <c:v>296.53772474678198</c:v>
                </c:pt>
                <c:pt idx="127998">
                  <c:v>296.540041502056</c:v>
                </c:pt>
                <c:pt idx="127999">
                  <c:v>296.542358257329</c:v>
                </c:pt>
                <c:pt idx="128000">
                  <c:v>296.54467501260302</c:v>
                </c:pt>
                <c:pt idx="128001">
                  <c:v>296.54699176787602</c:v>
                </c:pt>
                <c:pt idx="128002">
                  <c:v>296.54930852314999</c:v>
                </c:pt>
                <c:pt idx="128003">
                  <c:v>296.55162527842299</c:v>
                </c:pt>
                <c:pt idx="128004">
                  <c:v>296.55394203369701</c:v>
                </c:pt>
                <c:pt idx="128005">
                  <c:v>296.55625878897001</c:v>
                </c:pt>
                <c:pt idx="128006">
                  <c:v>296.55857554424398</c:v>
                </c:pt>
                <c:pt idx="128007">
                  <c:v>296.56089229951698</c:v>
                </c:pt>
                <c:pt idx="128008">
                  <c:v>296.563209054791</c:v>
                </c:pt>
                <c:pt idx="128009">
                  <c:v>296.565525810064</c:v>
                </c:pt>
                <c:pt idx="128010">
                  <c:v>296.56784256533803</c:v>
                </c:pt>
                <c:pt idx="128011">
                  <c:v>296.57015932061103</c:v>
                </c:pt>
                <c:pt idx="128012">
                  <c:v>296.57247607588499</c:v>
                </c:pt>
                <c:pt idx="128013">
                  <c:v>296.57479283115799</c:v>
                </c:pt>
                <c:pt idx="128014">
                  <c:v>296.57710958643202</c:v>
                </c:pt>
                <c:pt idx="128015">
                  <c:v>296.57942634170502</c:v>
                </c:pt>
                <c:pt idx="128016">
                  <c:v>296.58174309697898</c:v>
                </c:pt>
                <c:pt idx="128017">
                  <c:v>296.58405985225301</c:v>
                </c:pt>
                <c:pt idx="128018">
                  <c:v>296.58637660752601</c:v>
                </c:pt>
                <c:pt idx="128019">
                  <c:v>296.58869336279997</c:v>
                </c:pt>
                <c:pt idx="128020">
                  <c:v>296.59101011807297</c:v>
                </c:pt>
                <c:pt idx="128021">
                  <c:v>296.593326873347</c:v>
                </c:pt>
                <c:pt idx="128022">
                  <c:v>296.59564362862</c:v>
                </c:pt>
                <c:pt idx="128023">
                  <c:v>296.59796038389402</c:v>
                </c:pt>
                <c:pt idx="128024">
                  <c:v>296.60027713916702</c:v>
                </c:pt>
                <c:pt idx="128025">
                  <c:v>296.60259389444099</c:v>
                </c:pt>
                <c:pt idx="128026">
                  <c:v>296.60491064971399</c:v>
                </c:pt>
                <c:pt idx="128027">
                  <c:v>296.60722740498801</c:v>
                </c:pt>
                <c:pt idx="128028">
                  <c:v>296.60954416026101</c:v>
                </c:pt>
                <c:pt idx="128029">
                  <c:v>296.61186091553498</c:v>
                </c:pt>
                <c:pt idx="128030">
                  <c:v>296.61417767080798</c:v>
                </c:pt>
                <c:pt idx="128031">
                  <c:v>296.616494426082</c:v>
                </c:pt>
                <c:pt idx="128032">
                  <c:v>296.618811181355</c:v>
                </c:pt>
                <c:pt idx="128033">
                  <c:v>296.62112793662902</c:v>
                </c:pt>
                <c:pt idx="128034">
                  <c:v>296.62344469190202</c:v>
                </c:pt>
                <c:pt idx="128035">
                  <c:v>296.62576144717599</c:v>
                </c:pt>
                <c:pt idx="128036">
                  <c:v>296.62807820244899</c:v>
                </c:pt>
                <c:pt idx="128037">
                  <c:v>296.63039495772301</c:v>
                </c:pt>
                <c:pt idx="128038">
                  <c:v>296.63271171299601</c:v>
                </c:pt>
                <c:pt idx="128039">
                  <c:v>296.63502846826998</c:v>
                </c:pt>
                <c:pt idx="128040">
                  <c:v>296.63734522354298</c:v>
                </c:pt>
                <c:pt idx="128041">
                  <c:v>296.639661978817</c:v>
                </c:pt>
                <c:pt idx="128042">
                  <c:v>296.64197873409</c:v>
                </c:pt>
                <c:pt idx="128043">
                  <c:v>296.64429548936403</c:v>
                </c:pt>
                <c:pt idx="128044">
                  <c:v>296.64661224463703</c:v>
                </c:pt>
                <c:pt idx="128045">
                  <c:v>296.64892899991099</c:v>
                </c:pt>
                <c:pt idx="128046">
                  <c:v>296.65124575518399</c:v>
                </c:pt>
                <c:pt idx="128047">
                  <c:v>296.65356251045802</c:v>
                </c:pt>
                <c:pt idx="128048">
                  <c:v>296.65587926573102</c:v>
                </c:pt>
                <c:pt idx="128049">
                  <c:v>296.65819602100498</c:v>
                </c:pt>
                <c:pt idx="128050">
                  <c:v>296.66051277627798</c:v>
                </c:pt>
                <c:pt idx="128051">
                  <c:v>296.66282953155201</c:v>
                </c:pt>
                <c:pt idx="128052">
                  <c:v>296.66514628682501</c:v>
                </c:pt>
                <c:pt idx="128053">
                  <c:v>296.66746304209897</c:v>
                </c:pt>
                <c:pt idx="128054">
                  <c:v>296.66977979737197</c:v>
                </c:pt>
                <c:pt idx="128055">
                  <c:v>296.672096552646</c:v>
                </c:pt>
                <c:pt idx="128056">
                  <c:v>296.674413307919</c:v>
                </c:pt>
                <c:pt idx="128057">
                  <c:v>296.67673006319302</c:v>
                </c:pt>
                <c:pt idx="128058">
                  <c:v>296.67904681846699</c:v>
                </c:pt>
                <c:pt idx="128059">
                  <c:v>296.68136357373999</c:v>
                </c:pt>
                <c:pt idx="128060">
                  <c:v>296.68368032901401</c:v>
                </c:pt>
                <c:pt idx="128061">
                  <c:v>296.68599708428701</c:v>
                </c:pt>
                <c:pt idx="128062">
                  <c:v>296.68831383956098</c:v>
                </c:pt>
                <c:pt idx="128063">
                  <c:v>296.69063059483398</c:v>
                </c:pt>
                <c:pt idx="128064">
                  <c:v>296.692947350108</c:v>
                </c:pt>
                <c:pt idx="128065">
                  <c:v>296.695264105381</c:v>
                </c:pt>
                <c:pt idx="128066">
                  <c:v>296.69758086065502</c:v>
                </c:pt>
                <c:pt idx="128067">
                  <c:v>296.69989761592802</c:v>
                </c:pt>
                <c:pt idx="128068">
                  <c:v>296.70221437120199</c:v>
                </c:pt>
                <c:pt idx="128069">
                  <c:v>296.70453112647499</c:v>
                </c:pt>
                <c:pt idx="128070">
                  <c:v>296.70684788174901</c:v>
                </c:pt>
                <c:pt idx="128071">
                  <c:v>296.70916463702201</c:v>
                </c:pt>
                <c:pt idx="128072">
                  <c:v>296.71148139229598</c:v>
                </c:pt>
                <c:pt idx="128073">
                  <c:v>296.71379814756898</c:v>
                </c:pt>
                <c:pt idx="128074">
                  <c:v>296.716114902843</c:v>
                </c:pt>
                <c:pt idx="128075">
                  <c:v>296.718431658116</c:v>
                </c:pt>
                <c:pt idx="128076">
                  <c:v>296.72074841339003</c:v>
                </c:pt>
                <c:pt idx="128077">
                  <c:v>296.72306516866303</c:v>
                </c:pt>
                <c:pt idx="128078">
                  <c:v>296.72538192393699</c:v>
                </c:pt>
                <c:pt idx="128079">
                  <c:v>296.72769867920999</c:v>
                </c:pt>
                <c:pt idx="128080">
                  <c:v>296.73001543448402</c:v>
                </c:pt>
                <c:pt idx="128081">
                  <c:v>296.73233218975702</c:v>
                </c:pt>
                <c:pt idx="128082">
                  <c:v>296.73464894503098</c:v>
                </c:pt>
                <c:pt idx="128083">
                  <c:v>296.73696570030398</c:v>
                </c:pt>
                <c:pt idx="128084">
                  <c:v>296.73928245557801</c:v>
                </c:pt>
                <c:pt idx="128085">
                  <c:v>296.74159921085101</c:v>
                </c:pt>
                <c:pt idx="128086">
                  <c:v>296.74391596612497</c:v>
                </c:pt>
                <c:pt idx="128087">
                  <c:v>296.74623272139797</c:v>
                </c:pt>
                <c:pt idx="128088">
                  <c:v>296.748549476672</c:v>
                </c:pt>
                <c:pt idx="128089">
                  <c:v>296.750866231945</c:v>
                </c:pt>
                <c:pt idx="128090">
                  <c:v>296.75318298721902</c:v>
                </c:pt>
                <c:pt idx="128091">
                  <c:v>296.75549974249202</c:v>
                </c:pt>
                <c:pt idx="128092">
                  <c:v>296.75781649776599</c:v>
                </c:pt>
                <c:pt idx="128093">
                  <c:v>296.76013325303899</c:v>
                </c:pt>
                <c:pt idx="128094">
                  <c:v>296.76245000831301</c:v>
                </c:pt>
                <c:pt idx="128095">
                  <c:v>296.76476676358601</c:v>
                </c:pt>
                <c:pt idx="128096">
                  <c:v>296.76708351885998</c:v>
                </c:pt>
                <c:pt idx="128097">
                  <c:v>296.76940027413298</c:v>
                </c:pt>
                <c:pt idx="128098">
                  <c:v>296.771717029407</c:v>
                </c:pt>
                <c:pt idx="128099">
                  <c:v>296.77403378468</c:v>
                </c:pt>
                <c:pt idx="128100">
                  <c:v>296.77635053995402</c:v>
                </c:pt>
                <c:pt idx="128101">
                  <c:v>296.77866729522799</c:v>
                </c:pt>
                <c:pt idx="128102">
                  <c:v>296.78098405050099</c:v>
                </c:pt>
                <c:pt idx="128103">
                  <c:v>296.78330080577501</c:v>
                </c:pt>
                <c:pt idx="128104">
                  <c:v>296.78561756104801</c:v>
                </c:pt>
                <c:pt idx="128105">
                  <c:v>296.78793431632198</c:v>
                </c:pt>
                <c:pt idx="128106">
                  <c:v>296.79025107159498</c:v>
                </c:pt>
                <c:pt idx="128107">
                  <c:v>296.792567826869</c:v>
                </c:pt>
                <c:pt idx="128108">
                  <c:v>296.794884582142</c:v>
                </c:pt>
                <c:pt idx="128109">
                  <c:v>296.79720133741603</c:v>
                </c:pt>
                <c:pt idx="128110">
                  <c:v>296.79951809268903</c:v>
                </c:pt>
                <c:pt idx="128111">
                  <c:v>296.80183484796299</c:v>
                </c:pt>
                <c:pt idx="128112">
                  <c:v>296.80415160323599</c:v>
                </c:pt>
                <c:pt idx="128113">
                  <c:v>296.80646835851002</c:v>
                </c:pt>
                <c:pt idx="128114">
                  <c:v>296.80878511378302</c:v>
                </c:pt>
                <c:pt idx="128115">
                  <c:v>296.81110186905698</c:v>
                </c:pt>
                <c:pt idx="128116">
                  <c:v>296.81341862432998</c:v>
                </c:pt>
                <c:pt idx="128117">
                  <c:v>296.81573537960401</c:v>
                </c:pt>
                <c:pt idx="128118">
                  <c:v>296.81805213487701</c:v>
                </c:pt>
                <c:pt idx="128119">
                  <c:v>296.82036889015097</c:v>
                </c:pt>
                <c:pt idx="128120">
                  <c:v>296.82268564542397</c:v>
                </c:pt>
                <c:pt idx="128121">
                  <c:v>296.825002400698</c:v>
                </c:pt>
                <c:pt idx="128122">
                  <c:v>296.827319155971</c:v>
                </c:pt>
                <c:pt idx="128123">
                  <c:v>296.82963591124502</c:v>
                </c:pt>
                <c:pt idx="128124">
                  <c:v>296.83195266651802</c:v>
                </c:pt>
                <c:pt idx="128125">
                  <c:v>296.83426942179199</c:v>
                </c:pt>
                <c:pt idx="128126">
                  <c:v>296.83658617706499</c:v>
                </c:pt>
                <c:pt idx="128127">
                  <c:v>296.83890293233901</c:v>
                </c:pt>
                <c:pt idx="128128">
                  <c:v>296.84121968761201</c:v>
                </c:pt>
                <c:pt idx="128129">
                  <c:v>296.84353644288598</c:v>
                </c:pt>
                <c:pt idx="128130">
                  <c:v>296.84585319815898</c:v>
                </c:pt>
                <c:pt idx="128131">
                  <c:v>296.848169953433</c:v>
                </c:pt>
                <c:pt idx="128132">
                  <c:v>296.850486708706</c:v>
                </c:pt>
                <c:pt idx="128133">
                  <c:v>296.85280346398002</c:v>
                </c:pt>
                <c:pt idx="128134">
                  <c:v>296.85512021925302</c:v>
                </c:pt>
                <c:pt idx="128135">
                  <c:v>296.85743697452699</c:v>
                </c:pt>
                <c:pt idx="128136">
                  <c:v>296.85975372979999</c:v>
                </c:pt>
                <c:pt idx="128137">
                  <c:v>296.86207048507401</c:v>
                </c:pt>
                <c:pt idx="128138">
                  <c:v>296.86438724034701</c:v>
                </c:pt>
                <c:pt idx="128139">
                  <c:v>296.86670399562098</c:v>
                </c:pt>
                <c:pt idx="128140">
                  <c:v>296.86902075089398</c:v>
                </c:pt>
                <c:pt idx="128141">
                  <c:v>296.871337506168</c:v>
                </c:pt>
                <c:pt idx="128142">
                  <c:v>296.873654261441</c:v>
                </c:pt>
                <c:pt idx="128143">
                  <c:v>296.87597101671503</c:v>
                </c:pt>
                <c:pt idx="128144">
                  <c:v>296.87828777198899</c:v>
                </c:pt>
                <c:pt idx="128145">
                  <c:v>296.88060452726199</c:v>
                </c:pt>
                <c:pt idx="128146">
                  <c:v>296.88292128253602</c:v>
                </c:pt>
                <c:pt idx="128147">
                  <c:v>296.88523803780902</c:v>
                </c:pt>
                <c:pt idx="128148">
                  <c:v>296.88755479308298</c:v>
                </c:pt>
                <c:pt idx="128149">
                  <c:v>296.88987154835598</c:v>
                </c:pt>
                <c:pt idx="128150">
                  <c:v>296.89218830363001</c:v>
                </c:pt>
                <c:pt idx="128151">
                  <c:v>296.89450505890301</c:v>
                </c:pt>
                <c:pt idx="128152">
                  <c:v>296.89682181417697</c:v>
                </c:pt>
                <c:pt idx="128153">
                  <c:v>296.89913856944997</c:v>
                </c:pt>
                <c:pt idx="128154">
                  <c:v>296.901455324724</c:v>
                </c:pt>
                <c:pt idx="128155">
                  <c:v>296.903772079997</c:v>
                </c:pt>
                <c:pt idx="128156">
                  <c:v>296.90608883527102</c:v>
                </c:pt>
                <c:pt idx="128157">
                  <c:v>296.90840559054402</c:v>
                </c:pt>
                <c:pt idx="128158">
                  <c:v>296.91072234581799</c:v>
                </c:pt>
                <c:pt idx="128159">
                  <c:v>296.91303910109099</c:v>
                </c:pt>
                <c:pt idx="128160">
                  <c:v>296.91535585636501</c:v>
                </c:pt>
                <c:pt idx="128161">
                  <c:v>296.91767261163801</c:v>
                </c:pt>
                <c:pt idx="128162">
                  <c:v>296.91998936691198</c:v>
                </c:pt>
                <c:pt idx="128163">
                  <c:v>296.92230612218498</c:v>
                </c:pt>
                <c:pt idx="128164">
                  <c:v>296.924622877459</c:v>
                </c:pt>
                <c:pt idx="128165">
                  <c:v>296.926939632732</c:v>
                </c:pt>
                <c:pt idx="128166">
                  <c:v>296.92925638800602</c:v>
                </c:pt>
                <c:pt idx="128167">
                  <c:v>296.93157314327902</c:v>
                </c:pt>
                <c:pt idx="128168">
                  <c:v>296.93388989855299</c:v>
                </c:pt>
                <c:pt idx="128169">
                  <c:v>296.93620665382599</c:v>
                </c:pt>
                <c:pt idx="128170">
                  <c:v>296.93852340910001</c:v>
                </c:pt>
                <c:pt idx="128171">
                  <c:v>296.94084016437301</c:v>
                </c:pt>
                <c:pt idx="128172">
                  <c:v>296.94315691964698</c:v>
                </c:pt>
                <c:pt idx="128173">
                  <c:v>296.94547367491998</c:v>
                </c:pt>
                <c:pt idx="128174">
                  <c:v>296.947790430194</c:v>
                </c:pt>
                <c:pt idx="128175">
                  <c:v>296.950107185467</c:v>
                </c:pt>
                <c:pt idx="128176">
                  <c:v>296.95242394074103</c:v>
                </c:pt>
                <c:pt idx="128177">
                  <c:v>296.95474069601403</c:v>
                </c:pt>
                <c:pt idx="128178">
                  <c:v>296.95705745128799</c:v>
                </c:pt>
                <c:pt idx="128179">
                  <c:v>296.95937420656099</c:v>
                </c:pt>
                <c:pt idx="128180">
                  <c:v>296.96169096183502</c:v>
                </c:pt>
                <c:pt idx="128181">
                  <c:v>296.96400771710802</c:v>
                </c:pt>
                <c:pt idx="128182">
                  <c:v>296.96632447238198</c:v>
                </c:pt>
                <c:pt idx="128183">
                  <c:v>296.96864122765498</c:v>
                </c:pt>
                <c:pt idx="128184">
                  <c:v>296.97095798292901</c:v>
                </c:pt>
                <c:pt idx="128185">
                  <c:v>296.97327473820201</c:v>
                </c:pt>
                <c:pt idx="128186">
                  <c:v>296.97559149347597</c:v>
                </c:pt>
                <c:pt idx="128187">
                  <c:v>296.97790824875</c:v>
                </c:pt>
                <c:pt idx="128188">
                  <c:v>296.980225004023</c:v>
                </c:pt>
                <c:pt idx="128189">
                  <c:v>296.98254175929702</c:v>
                </c:pt>
                <c:pt idx="128190">
                  <c:v>296.98485851457002</c:v>
                </c:pt>
                <c:pt idx="128191">
                  <c:v>296.98717526984399</c:v>
                </c:pt>
                <c:pt idx="128192">
                  <c:v>296.98949202511699</c:v>
                </c:pt>
                <c:pt idx="128193">
                  <c:v>296.99180878039101</c:v>
                </c:pt>
                <c:pt idx="128194">
                  <c:v>296.99412553566401</c:v>
                </c:pt>
                <c:pt idx="128195">
                  <c:v>296.99644229093798</c:v>
                </c:pt>
                <c:pt idx="128196">
                  <c:v>296.99875904621098</c:v>
                </c:pt>
                <c:pt idx="128197">
                  <c:v>297.001075801485</c:v>
                </c:pt>
                <c:pt idx="128198">
                  <c:v>297.003392556758</c:v>
                </c:pt>
                <c:pt idx="128199">
                  <c:v>297.00570931203202</c:v>
                </c:pt>
                <c:pt idx="128200">
                  <c:v>297.00802606730502</c:v>
                </c:pt>
                <c:pt idx="128201">
                  <c:v>297.01034282257899</c:v>
                </c:pt>
                <c:pt idx="128202">
                  <c:v>297.01265957785199</c:v>
                </c:pt>
                <c:pt idx="128203">
                  <c:v>297.01497633312601</c:v>
                </c:pt>
                <c:pt idx="128204">
                  <c:v>297.01729308839901</c:v>
                </c:pt>
                <c:pt idx="128205">
                  <c:v>297.01960984367298</c:v>
                </c:pt>
                <c:pt idx="128206">
                  <c:v>297.02192659894598</c:v>
                </c:pt>
                <c:pt idx="128207">
                  <c:v>297.02424335422</c:v>
                </c:pt>
                <c:pt idx="128208">
                  <c:v>297.026560109493</c:v>
                </c:pt>
                <c:pt idx="128209">
                  <c:v>297.02887686476703</c:v>
                </c:pt>
                <c:pt idx="128210">
                  <c:v>297.03119362004003</c:v>
                </c:pt>
                <c:pt idx="128211">
                  <c:v>297.03351037531399</c:v>
                </c:pt>
                <c:pt idx="128212">
                  <c:v>297.03582713058699</c:v>
                </c:pt>
                <c:pt idx="128213">
                  <c:v>297.03814388586102</c:v>
                </c:pt>
                <c:pt idx="128214">
                  <c:v>297.04046064113402</c:v>
                </c:pt>
                <c:pt idx="128215">
                  <c:v>297.04277739640798</c:v>
                </c:pt>
                <c:pt idx="128216">
                  <c:v>297.04509415168098</c:v>
                </c:pt>
                <c:pt idx="128217">
                  <c:v>297.04741090695501</c:v>
                </c:pt>
                <c:pt idx="128218">
                  <c:v>297.04972766222801</c:v>
                </c:pt>
                <c:pt idx="128219">
                  <c:v>297.05204441750197</c:v>
                </c:pt>
                <c:pt idx="128220">
                  <c:v>297.05436117277497</c:v>
                </c:pt>
                <c:pt idx="128221">
                  <c:v>297.056677928049</c:v>
                </c:pt>
                <c:pt idx="128222">
                  <c:v>297.058994683322</c:v>
                </c:pt>
                <c:pt idx="128223">
                  <c:v>297.06131143859602</c:v>
                </c:pt>
                <c:pt idx="128224">
                  <c:v>297.06362819386902</c:v>
                </c:pt>
                <c:pt idx="128225">
                  <c:v>297.06594494914299</c:v>
                </c:pt>
                <c:pt idx="128226">
                  <c:v>297.06826170441599</c:v>
                </c:pt>
                <c:pt idx="128227">
                  <c:v>297.07057845969001</c:v>
                </c:pt>
                <c:pt idx="128228">
                  <c:v>297.07289521496301</c:v>
                </c:pt>
                <c:pt idx="128229">
                  <c:v>297.07521197023698</c:v>
                </c:pt>
                <c:pt idx="128230">
                  <c:v>297.077528725511</c:v>
                </c:pt>
                <c:pt idx="128231">
                  <c:v>297.079845480784</c:v>
                </c:pt>
                <c:pt idx="128232">
                  <c:v>297.08216223605802</c:v>
                </c:pt>
                <c:pt idx="128233">
                  <c:v>297.08447899133103</c:v>
                </c:pt>
                <c:pt idx="128234">
                  <c:v>297.08679574660499</c:v>
                </c:pt>
                <c:pt idx="128235">
                  <c:v>297.08911250187799</c:v>
                </c:pt>
                <c:pt idx="128236">
                  <c:v>297.09142925715201</c:v>
                </c:pt>
                <c:pt idx="128237">
                  <c:v>297.09374601242502</c:v>
                </c:pt>
                <c:pt idx="128238">
                  <c:v>297.09606276769898</c:v>
                </c:pt>
                <c:pt idx="128239">
                  <c:v>297.09837952297198</c:v>
                </c:pt>
                <c:pt idx="128240">
                  <c:v>297.10069627824601</c:v>
                </c:pt>
                <c:pt idx="128241">
                  <c:v>297.10301303351901</c:v>
                </c:pt>
                <c:pt idx="128242">
                  <c:v>297.10532978879297</c:v>
                </c:pt>
                <c:pt idx="128243">
                  <c:v>297.10764654406597</c:v>
                </c:pt>
                <c:pt idx="128244">
                  <c:v>297.10996329934</c:v>
                </c:pt>
                <c:pt idx="128245">
                  <c:v>297.112280054613</c:v>
                </c:pt>
                <c:pt idx="128246">
                  <c:v>297.11459680988702</c:v>
                </c:pt>
                <c:pt idx="128247">
                  <c:v>297.11691356516002</c:v>
                </c:pt>
                <c:pt idx="128248">
                  <c:v>297.11923032043399</c:v>
                </c:pt>
                <c:pt idx="128249">
                  <c:v>297.12154707570699</c:v>
                </c:pt>
                <c:pt idx="128250">
                  <c:v>297.12386383098101</c:v>
                </c:pt>
                <c:pt idx="128251">
                  <c:v>297.12618058625401</c:v>
                </c:pt>
                <c:pt idx="128252">
                  <c:v>297.12849734152798</c:v>
                </c:pt>
                <c:pt idx="128253">
                  <c:v>297.13081409680098</c:v>
                </c:pt>
                <c:pt idx="128254">
                  <c:v>297.133130852075</c:v>
                </c:pt>
                <c:pt idx="128255">
                  <c:v>297.135447607348</c:v>
                </c:pt>
                <c:pt idx="128256">
                  <c:v>297.13776436262202</c:v>
                </c:pt>
                <c:pt idx="128257">
                  <c:v>297.14008111789502</c:v>
                </c:pt>
                <c:pt idx="128258">
                  <c:v>297.14239787316899</c:v>
                </c:pt>
                <c:pt idx="128259">
                  <c:v>297.14471462844199</c:v>
                </c:pt>
                <c:pt idx="128260">
                  <c:v>297.14703138371601</c:v>
                </c:pt>
                <c:pt idx="128261">
                  <c:v>297.14934813898901</c:v>
                </c:pt>
                <c:pt idx="128262">
                  <c:v>297.15166489426298</c:v>
                </c:pt>
                <c:pt idx="128263">
                  <c:v>297.15398164953598</c:v>
                </c:pt>
                <c:pt idx="128264">
                  <c:v>297.15629840481</c:v>
                </c:pt>
                <c:pt idx="128265">
                  <c:v>297.158615160083</c:v>
                </c:pt>
                <c:pt idx="128266">
                  <c:v>297.16093191535703</c:v>
                </c:pt>
                <c:pt idx="128267">
                  <c:v>297.16324867063003</c:v>
                </c:pt>
                <c:pt idx="128268">
                  <c:v>297.16556542590399</c:v>
                </c:pt>
                <c:pt idx="128269">
                  <c:v>297.16788218117699</c:v>
                </c:pt>
                <c:pt idx="128270">
                  <c:v>297.17019893645102</c:v>
                </c:pt>
                <c:pt idx="128271">
                  <c:v>297.17251569172402</c:v>
                </c:pt>
                <c:pt idx="128272">
                  <c:v>297.17483244699798</c:v>
                </c:pt>
                <c:pt idx="128273">
                  <c:v>297.17714920227201</c:v>
                </c:pt>
                <c:pt idx="128274">
                  <c:v>297.17946595754501</c:v>
                </c:pt>
                <c:pt idx="128275">
                  <c:v>297.18178271281897</c:v>
                </c:pt>
                <c:pt idx="128276">
                  <c:v>297.18409946809197</c:v>
                </c:pt>
                <c:pt idx="128277">
                  <c:v>297.186416223366</c:v>
                </c:pt>
                <c:pt idx="128278">
                  <c:v>297.188732978639</c:v>
                </c:pt>
                <c:pt idx="128279">
                  <c:v>297.19104973391302</c:v>
                </c:pt>
                <c:pt idx="128280">
                  <c:v>297.19336648918602</c:v>
                </c:pt>
                <c:pt idx="128281">
                  <c:v>297.19568324445999</c:v>
                </c:pt>
                <c:pt idx="128282">
                  <c:v>297.19799999973299</c:v>
                </c:pt>
                <c:pt idx="128283">
                  <c:v>297.20031675500701</c:v>
                </c:pt>
                <c:pt idx="128284">
                  <c:v>297.20263351028001</c:v>
                </c:pt>
                <c:pt idx="128285">
                  <c:v>297.20495026555398</c:v>
                </c:pt>
                <c:pt idx="128286">
                  <c:v>297.20726702082698</c:v>
                </c:pt>
                <c:pt idx="128287">
                  <c:v>297.209583776101</c:v>
                </c:pt>
                <c:pt idx="128288">
                  <c:v>297.211900531374</c:v>
                </c:pt>
                <c:pt idx="128289">
                  <c:v>297.21421728664802</c:v>
                </c:pt>
                <c:pt idx="128290">
                  <c:v>297.21653404192102</c:v>
                </c:pt>
                <c:pt idx="128291">
                  <c:v>297.21885079719499</c:v>
                </c:pt>
                <c:pt idx="128292">
                  <c:v>297.22116755246799</c:v>
                </c:pt>
                <c:pt idx="128293">
                  <c:v>297.22348430774201</c:v>
                </c:pt>
                <c:pt idx="128294">
                  <c:v>297.22580106301501</c:v>
                </c:pt>
                <c:pt idx="128295">
                  <c:v>297.22811781828898</c:v>
                </c:pt>
                <c:pt idx="128296">
                  <c:v>297.23043457356198</c:v>
                </c:pt>
                <c:pt idx="128297">
                  <c:v>297.232751328836</c:v>
                </c:pt>
                <c:pt idx="128298">
                  <c:v>297.235068084109</c:v>
                </c:pt>
                <c:pt idx="128299">
                  <c:v>297.23738483938303</c:v>
                </c:pt>
                <c:pt idx="128300">
                  <c:v>297.23970159465603</c:v>
                </c:pt>
                <c:pt idx="128301">
                  <c:v>297.24201834992999</c:v>
                </c:pt>
                <c:pt idx="128302">
                  <c:v>297.24433510520299</c:v>
                </c:pt>
                <c:pt idx="128303">
                  <c:v>297.24665186047702</c:v>
                </c:pt>
                <c:pt idx="128304">
                  <c:v>297.24896861575002</c:v>
                </c:pt>
                <c:pt idx="128305">
                  <c:v>297.25128537102398</c:v>
                </c:pt>
                <c:pt idx="128306">
                  <c:v>297.25360212629698</c:v>
                </c:pt>
                <c:pt idx="128307">
                  <c:v>297.25591888157101</c:v>
                </c:pt>
                <c:pt idx="128308">
                  <c:v>297.25823563684401</c:v>
                </c:pt>
                <c:pt idx="128309">
                  <c:v>297.26055239211797</c:v>
                </c:pt>
                <c:pt idx="128310">
                  <c:v>297.26286914739097</c:v>
                </c:pt>
                <c:pt idx="128311">
                  <c:v>297.265185902665</c:v>
                </c:pt>
                <c:pt idx="128312">
                  <c:v>297.267502657938</c:v>
                </c:pt>
                <c:pt idx="128313">
                  <c:v>297.26981941321202</c:v>
                </c:pt>
                <c:pt idx="128314">
                  <c:v>297.27213616848599</c:v>
                </c:pt>
                <c:pt idx="128315">
                  <c:v>297.27445292375899</c:v>
                </c:pt>
                <c:pt idx="128316">
                  <c:v>297.27676967903301</c:v>
                </c:pt>
                <c:pt idx="128317">
                  <c:v>297.27908643430601</c:v>
                </c:pt>
                <c:pt idx="128318">
                  <c:v>297.28140318957998</c:v>
                </c:pt>
                <c:pt idx="128319">
                  <c:v>297.28371994485298</c:v>
                </c:pt>
                <c:pt idx="128320">
                  <c:v>297.286036700127</c:v>
                </c:pt>
                <c:pt idx="128321">
                  <c:v>297.2883534554</c:v>
                </c:pt>
                <c:pt idx="128322">
                  <c:v>297.29067021067402</c:v>
                </c:pt>
                <c:pt idx="128323">
                  <c:v>297.29298696594702</c:v>
                </c:pt>
                <c:pt idx="128324">
                  <c:v>297.29530372122099</c:v>
                </c:pt>
                <c:pt idx="128325">
                  <c:v>297.29762047649399</c:v>
                </c:pt>
                <c:pt idx="128326">
                  <c:v>297.29993723176801</c:v>
                </c:pt>
                <c:pt idx="128327">
                  <c:v>297.30225398704101</c:v>
                </c:pt>
                <c:pt idx="128328">
                  <c:v>297.30457074231498</c:v>
                </c:pt>
                <c:pt idx="128329">
                  <c:v>297.30688749758798</c:v>
                </c:pt>
                <c:pt idx="128330">
                  <c:v>297.309204252862</c:v>
                </c:pt>
                <c:pt idx="128331">
                  <c:v>297.311521008135</c:v>
                </c:pt>
                <c:pt idx="128332">
                  <c:v>297.31383776340903</c:v>
                </c:pt>
                <c:pt idx="128333">
                  <c:v>297.31615451868203</c:v>
                </c:pt>
                <c:pt idx="128334">
                  <c:v>297.31847127395599</c:v>
                </c:pt>
                <c:pt idx="128335">
                  <c:v>297.32078802922899</c:v>
                </c:pt>
                <c:pt idx="128336">
                  <c:v>297.32310478450302</c:v>
                </c:pt>
                <c:pt idx="128337">
                  <c:v>297.32542153977602</c:v>
                </c:pt>
                <c:pt idx="128338">
                  <c:v>297.32773829504998</c:v>
                </c:pt>
                <c:pt idx="128339">
                  <c:v>297.33005505032298</c:v>
                </c:pt>
                <c:pt idx="128340">
                  <c:v>297.33237180559701</c:v>
                </c:pt>
                <c:pt idx="128341">
                  <c:v>297.33468856087001</c:v>
                </c:pt>
                <c:pt idx="128342">
                  <c:v>297.33700531614397</c:v>
                </c:pt>
                <c:pt idx="128343">
                  <c:v>297.33932207141697</c:v>
                </c:pt>
                <c:pt idx="128344">
                  <c:v>297.341638826691</c:v>
                </c:pt>
                <c:pt idx="128345">
                  <c:v>297.343955581964</c:v>
                </c:pt>
                <c:pt idx="128346">
                  <c:v>297.34627233723802</c:v>
                </c:pt>
                <c:pt idx="128347">
                  <c:v>297.34858909251102</c:v>
                </c:pt>
                <c:pt idx="128348">
                  <c:v>297.35090584778499</c:v>
                </c:pt>
                <c:pt idx="128349">
                  <c:v>297.35322260305799</c:v>
                </c:pt>
                <c:pt idx="128350">
                  <c:v>297.35553935833201</c:v>
                </c:pt>
                <c:pt idx="128351">
                  <c:v>297.35785611360501</c:v>
                </c:pt>
                <c:pt idx="128352">
                  <c:v>297.36017286887898</c:v>
                </c:pt>
                <c:pt idx="128353">
                  <c:v>297.36248962415198</c:v>
                </c:pt>
                <c:pt idx="128354">
                  <c:v>297.364806379426</c:v>
                </c:pt>
                <c:pt idx="128355">
                  <c:v>297.367123134699</c:v>
                </c:pt>
                <c:pt idx="128356">
                  <c:v>297.36943988997302</c:v>
                </c:pt>
                <c:pt idx="128357">
                  <c:v>297.37175664524699</c:v>
                </c:pt>
                <c:pt idx="128358">
                  <c:v>297.37407340051999</c:v>
                </c:pt>
                <c:pt idx="128359">
                  <c:v>297.37639015579401</c:v>
                </c:pt>
                <c:pt idx="128360">
                  <c:v>297.37870691106701</c:v>
                </c:pt>
                <c:pt idx="128361">
                  <c:v>297.38102366634098</c:v>
                </c:pt>
                <c:pt idx="128362">
                  <c:v>297.38334042161398</c:v>
                </c:pt>
                <c:pt idx="128363">
                  <c:v>297.385657176888</c:v>
                </c:pt>
                <c:pt idx="128364">
                  <c:v>297.387973932161</c:v>
                </c:pt>
                <c:pt idx="128365">
                  <c:v>297.39029068743503</c:v>
                </c:pt>
                <c:pt idx="128366">
                  <c:v>297.39260744270803</c:v>
                </c:pt>
                <c:pt idx="128367">
                  <c:v>297.39492419798199</c:v>
                </c:pt>
                <c:pt idx="128368">
                  <c:v>297.39724095325499</c:v>
                </c:pt>
                <c:pt idx="128369">
                  <c:v>297.39955770852902</c:v>
                </c:pt>
                <c:pt idx="128370">
                  <c:v>297.40187446380202</c:v>
                </c:pt>
                <c:pt idx="128371">
                  <c:v>297.40419121907598</c:v>
                </c:pt>
                <c:pt idx="128372">
                  <c:v>297.40650797434898</c:v>
                </c:pt>
                <c:pt idx="128373">
                  <c:v>297.40882472962301</c:v>
                </c:pt>
                <c:pt idx="128374">
                  <c:v>297.41114148489601</c:v>
                </c:pt>
                <c:pt idx="128375">
                  <c:v>297.41345824016997</c:v>
                </c:pt>
                <c:pt idx="128376">
                  <c:v>297.41577499544297</c:v>
                </c:pt>
                <c:pt idx="128377">
                  <c:v>297.418091750717</c:v>
                </c:pt>
                <c:pt idx="128378">
                  <c:v>297.42040850599</c:v>
                </c:pt>
                <c:pt idx="128379">
                  <c:v>297.42272526126402</c:v>
                </c:pt>
                <c:pt idx="128380">
                  <c:v>297.42504201653702</c:v>
                </c:pt>
                <c:pt idx="128381">
                  <c:v>297.42735877181099</c:v>
                </c:pt>
                <c:pt idx="128382">
                  <c:v>297.42967552708399</c:v>
                </c:pt>
                <c:pt idx="128383">
                  <c:v>297.43199228235801</c:v>
                </c:pt>
                <c:pt idx="128384">
                  <c:v>297.43430903763101</c:v>
                </c:pt>
                <c:pt idx="128385">
                  <c:v>297.43662579290498</c:v>
                </c:pt>
                <c:pt idx="128386">
                  <c:v>297.43894254817798</c:v>
                </c:pt>
                <c:pt idx="128387">
                  <c:v>297.441259303452</c:v>
                </c:pt>
                <c:pt idx="128388">
                  <c:v>297.443576058725</c:v>
                </c:pt>
                <c:pt idx="128389">
                  <c:v>297.44589281399902</c:v>
                </c:pt>
                <c:pt idx="128390">
                  <c:v>297.44820956927202</c:v>
                </c:pt>
                <c:pt idx="128391">
                  <c:v>297.45052632454599</c:v>
                </c:pt>
                <c:pt idx="128392">
                  <c:v>297.45284307981899</c:v>
                </c:pt>
                <c:pt idx="128393">
                  <c:v>297.45515983509301</c:v>
                </c:pt>
                <c:pt idx="128394">
                  <c:v>297.45747659036601</c:v>
                </c:pt>
                <c:pt idx="128395">
                  <c:v>297.45979334563998</c:v>
                </c:pt>
                <c:pt idx="128396">
                  <c:v>297.46211010091298</c:v>
                </c:pt>
                <c:pt idx="128397">
                  <c:v>297.464426856187</c:v>
                </c:pt>
                <c:pt idx="128398">
                  <c:v>297.46674361146</c:v>
                </c:pt>
                <c:pt idx="128399">
                  <c:v>297.46906036673403</c:v>
                </c:pt>
                <c:pt idx="128400">
                  <c:v>297.47137712200799</c:v>
                </c:pt>
                <c:pt idx="128401">
                  <c:v>297.47369387728099</c:v>
                </c:pt>
                <c:pt idx="128402">
                  <c:v>297.47601063255502</c:v>
                </c:pt>
                <c:pt idx="128403">
                  <c:v>297.47832738782802</c:v>
                </c:pt>
                <c:pt idx="128404">
                  <c:v>297.48064414310198</c:v>
                </c:pt>
                <c:pt idx="128405">
                  <c:v>297.48296089837498</c:v>
                </c:pt>
                <c:pt idx="128406">
                  <c:v>297.48527765364901</c:v>
                </c:pt>
                <c:pt idx="128407">
                  <c:v>297.48759440892201</c:v>
                </c:pt>
                <c:pt idx="128408">
                  <c:v>297.48991116419597</c:v>
                </c:pt>
                <c:pt idx="128409">
                  <c:v>297.49222791946897</c:v>
                </c:pt>
                <c:pt idx="128410">
                  <c:v>297.494544674743</c:v>
                </c:pt>
                <c:pt idx="128411">
                  <c:v>297.496861430016</c:v>
                </c:pt>
                <c:pt idx="128412">
                  <c:v>297.49917818529002</c:v>
                </c:pt>
                <c:pt idx="128413">
                  <c:v>297.50149494056302</c:v>
                </c:pt>
                <c:pt idx="128414">
                  <c:v>297.50381169583699</c:v>
                </c:pt>
                <c:pt idx="128415">
                  <c:v>297.50612845110999</c:v>
                </c:pt>
                <c:pt idx="128416">
                  <c:v>297.50844520638401</c:v>
                </c:pt>
                <c:pt idx="128417">
                  <c:v>297.51076196165701</c:v>
                </c:pt>
                <c:pt idx="128418">
                  <c:v>297.51307871693098</c:v>
                </c:pt>
                <c:pt idx="128419">
                  <c:v>297.51539547220398</c:v>
                </c:pt>
                <c:pt idx="128420">
                  <c:v>297.517712227478</c:v>
                </c:pt>
                <c:pt idx="128421">
                  <c:v>297.520028982751</c:v>
                </c:pt>
                <c:pt idx="128422">
                  <c:v>297.52234573802502</c:v>
                </c:pt>
                <c:pt idx="128423">
                  <c:v>297.52466249329802</c:v>
                </c:pt>
                <c:pt idx="128424">
                  <c:v>297.52697924857199</c:v>
                </c:pt>
                <c:pt idx="128425">
                  <c:v>297.52929600384499</c:v>
                </c:pt>
                <c:pt idx="128426">
                  <c:v>297.53161275911901</c:v>
                </c:pt>
                <c:pt idx="128427">
                  <c:v>297.53392951439201</c:v>
                </c:pt>
                <c:pt idx="128428">
                  <c:v>297.53624626966598</c:v>
                </c:pt>
                <c:pt idx="128429">
                  <c:v>297.53856302493898</c:v>
                </c:pt>
                <c:pt idx="128430">
                  <c:v>297.540879780213</c:v>
                </c:pt>
                <c:pt idx="128431">
                  <c:v>297.543196535486</c:v>
                </c:pt>
                <c:pt idx="128432">
                  <c:v>297.54551329076003</c:v>
                </c:pt>
                <c:pt idx="128433">
                  <c:v>297.54783004603303</c:v>
                </c:pt>
                <c:pt idx="128434">
                  <c:v>297.55014680130699</c:v>
                </c:pt>
                <c:pt idx="128435">
                  <c:v>297.55246355657999</c:v>
                </c:pt>
                <c:pt idx="128436">
                  <c:v>297.55478031185402</c:v>
                </c:pt>
                <c:pt idx="128437">
                  <c:v>297.55709706712702</c:v>
                </c:pt>
                <c:pt idx="128438">
                  <c:v>297.55941382240098</c:v>
                </c:pt>
                <c:pt idx="128439">
                  <c:v>297.56173057767398</c:v>
                </c:pt>
                <c:pt idx="128440">
                  <c:v>297.56404733294801</c:v>
                </c:pt>
                <c:pt idx="128441">
                  <c:v>297.56636408822101</c:v>
                </c:pt>
                <c:pt idx="128442">
                  <c:v>297.56868084349497</c:v>
                </c:pt>
                <c:pt idx="128443">
                  <c:v>297.570997598769</c:v>
                </c:pt>
                <c:pt idx="128444">
                  <c:v>297.573314354042</c:v>
                </c:pt>
                <c:pt idx="128445">
                  <c:v>297.57563110931602</c:v>
                </c:pt>
                <c:pt idx="128446">
                  <c:v>297.57794786458902</c:v>
                </c:pt>
                <c:pt idx="128447">
                  <c:v>297.58026461986299</c:v>
                </c:pt>
                <c:pt idx="128448">
                  <c:v>297.58258137513599</c:v>
                </c:pt>
                <c:pt idx="128449">
                  <c:v>297.58489813041001</c:v>
                </c:pt>
                <c:pt idx="128450">
                  <c:v>297.58721488568301</c:v>
                </c:pt>
                <c:pt idx="128451">
                  <c:v>297.58953164095698</c:v>
                </c:pt>
                <c:pt idx="128452">
                  <c:v>297.59184839622998</c:v>
                </c:pt>
                <c:pt idx="128453">
                  <c:v>297.594165151504</c:v>
                </c:pt>
                <c:pt idx="128454">
                  <c:v>297.596481906777</c:v>
                </c:pt>
                <c:pt idx="128455">
                  <c:v>297.59879866205102</c:v>
                </c:pt>
                <c:pt idx="128456">
                  <c:v>297.60111541732402</c:v>
                </c:pt>
                <c:pt idx="128457">
                  <c:v>297.60343217259799</c:v>
                </c:pt>
                <c:pt idx="128458">
                  <c:v>297.60574892787099</c:v>
                </c:pt>
                <c:pt idx="128459">
                  <c:v>297.60806568314501</c:v>
                </c:pt>
                <c:pt idx="128460">
                  <c:v>297.61038243841801</c:v>
                </c:pt>
                <c:pt idx="128461">
                  <c:v>297.61269919369198</c:v>
                </c:pt>
                <c:pt idx="128462">
                  <c:v>297.61501594896498</c:v>
                </c:pt>
                <c:pt idx="128463">
                  <c:v>297.617332704239</c:v>
                </c:pt>
                <c:pt idx="128464">
                  <c:v>297.619649459512</c:v>
                </c:pt>
                <c:pt idx="128465">
                  <c:v>297.62196621478603</c:v>
                </c:pt>
                <c:pt idx="128466">
                  <c:v>297.62428297005903</c:v>
                </c:pt>
                <c:pt idx="128467">
                  <c:v>297.62659972533299</c:v>
                </c:pt>
                <c:pt idx="128468">
                  <c:v>297.62891648060599</c:v>
                </c:pt>
                <c:pt idx="128469">
                  <c:v>297.63123323588002</c:v>
                </c:pt>
                <c:pt idx="128470">
                  <c:v>297.63354999115302</c:v>
                </c:pt>
                <c:pt idx="128471">
                  <c:v>297.63586674642698</c:v>
                </c:pt>
                <c:pt idx="128472">
                  <c:v>297.63818350169998</c:v>
                </c:pt>
                <c:pt idx="128473">
                  <c:v>297.64050025697401</c:v>
                </c:pt>
                <c:pt idx="128474">
                  <c:v>297.64281701224701</c:v>
                </c:pt>
                <c:pt idx="128475">
                  <c:v>297.64513376752097</c:v>
                </c:pt>
                <c:pt idx="128476">
                  <c:v>297.64745052279397</c:v>
                </c:pt>
                <c:pt idx="128477">
                  <c:v>297.649767278068</c:v>
                </c:pt>
                <c:pt idx="128478">
                  <c:v>297.652084033341</c:v>
                </c:pt>
                <c:pt idx="128479">
                  <c:v>297.65440078861502</c:v>
                </c:pt>
                <c:pt idx="128480">
                  <c:v>297.65671754388802</c:v>
                </c:pt>
                <c:pt idx="128481">
                  <c:v>297.65903429916199</c:v>
                </c:pt>
                <c:pt idx="128482">
                  <c:v>297.66135105443499</c:v>
                </c:pt>
                <c:pt idx="128483">
                  <c:v>297.66366780970901</c:v>
                </c:pt>
                <c:pt idx="128484">
                  <c:v>297.66598456498201</c:v>
                </c:pt>
                <c:pt idx="128485">
                  <c:v>297.66830132025598</c:v>
                </c:pt>
                <c:pt idx="128486">
                  <c:v>297.67061807553</c:v>
                </c:pt>
                <c:pt idx="128487">
                  <c:v>297.672934830803</c:v>
                </c:pt>
                <c:pt idx="128488">
                  <c:v>297.67525158607702</c:v>
                </c:pt>
                <c:pt idx="128489">
                  <c:v>297.67756834135002</c:v>
                </c:pt>
                <c:pt idx="128490">
                  <c:v>297.67988509662399</c:v>
                </c:pt>
                <c:pt idx="128491">
                  <c:v>297.68220185189699</c:v>
                </c:pt>
                <c:pt idx="128492">
                  <c:v>297.68451860717101</c:v>
                </c:pt>
                <c:pt idx="128493">
                  <c:v>297.68683536244401</c:v>
                </c:pt>
                <c:pt idx="128494">
                  <c:v>297.68915211771798</c:v>
                </c:pt>
                <c:pt idx="128495">
                  <c:v>297.69146887299098</c:v>
                </c:pt>
                <c:pt idx="128496">
                  <c:v>297.693785628265</c:v>
                </c:pt>
                <c:pt idx="128497">
                  <c:v>297.696102383538</c:v>
                </c:pt>
                <c:pt idx="128498">
                  <c:v>297.69841913881203</c:v>
                </c:pt>
                <c:pt idx="128499">
                  <c:v>297.70073589408503</c:v>
                </c:pt>
                <c:pt idx="128500">
                  <c:v>297.70305264935899</c:v>
                </c:pt>
                <c:pt idx="128501">
                  <c:v>297.70536940463199</c:v>
                </c:pt>
                <c:pt idx="128502">
                  <c:v>297.70768615990602</c:v>
                </c:pt>
                <c:pt idx="128503">
                  <c:v>297.71000291517902</c:v>
                </c:pt>
                <c:pt idx="128504">
                  <c:v>297.71231967045298</c:v>
                </c:pt>
                <c:pt idx="128505">
                  <c:v>297.71463642572598</c:v>
                </c:pt>
                <c:pt idx="128506">
                  <c:v>297.71695318100001</c:v>
                </c:pt>
                <c:pt idx="128507">
                  <c:v>297.71926993627301</c:v>
                </c:pt>
                <c:pt idx="128508">
                  <c:v>297.72158669154697</c:v>
                </c:pt>
                <c:pt idx="128509">
                  <c:v>297.72390344681997</c:v>
                </c:pt>
                <c:pt idx="128510">
                  <c:v>297.726220202094</c:v>
                </c:pt>
                <c:pt idx="128511">
                  <c:v>297.728536957367</c:v>
                </c:pt>
                <c:pt idx="128512">
                  <c:v>297.73085371264102</c:v>
                </c:pt>
                <c:pt idx="128513">
                  <c:v>297.73317046791402</c:v>
                </c:pt>
                <c:pt idx="128514">
                  <c:v>297.73548722318799</c:v>
                </c:pt>
                <c:pt idx="128515">
                  <c:v>297.73780397846099</c:v>
                </c:pt>
                <c:pt idx="128516">
                  <c:v>297.74012073373501</c:v>
                </c:pt>
                <c:pt idx="128517">
                  <c:v>297.74243748900801</c:v>
                </c:pt>
                <c:pt idx="128518">
                  <c:v>297.74475424428198</c:v>
                </c:pt>
                <c:pt idx="128519">
                  <c:v>297.74707099955498</c:v>
                </c:pt>
                <c:pt idx="128520">
                  <c:v>297.749387754829</c:v>
                </c:pt>
                <c:pt idx="128521">
                  <c:v>297.751704510102</c:v>
                </c:pt>
                <c:pt idx="128522">
                  <c:v>297.75402126537602</c:v>
                </c:pt>
                <c:pt idx="128523">
                  <c:v>297.75633802064903</c:v>
                </c:pt>
                <c:pt idx="128524">
                  <c:v>297.75865477592299</c:v>
                </c:pt>
                <c:pt idx="128525">
                  <c:v>297.76097153119599</c:v>
                </c:pt>
                <c:pt idx="128526">
                  <c:v>297.76328828647002</c:v>
                </c:pt>
                <c:pt idx="128527">
                  <c:v>297.76560504174302</c:v>
                </c:pt>
                <c:pt idx="128528">
                  <c:v>297.76792179701698</c:v>
                </c:pt>
                <c:pt idx="128529">
                  <c:v>297.770238552291</c:v>
                </c:pt>
                <c:pt idx="128530">
                  <c:v>297.77255530756401</c:v>
                </c:pt>
                <c:pt idx="128531">
                  <c:v>297.77487206283803</c:v>
                </c:pt>
                <c:pt idx="128532">
                  <c:v>297.77718881811097</c:v>
                </c:pt>
                <c:pt idx="128533">
                  <c:v>297.77950557338499</c:v>
                </c:pt>
                <c:pt idx="128534">
                  <c:v>297.781822328658</c:v>
                </c:pt>
                <c:pt idx="128535">
                  <c:v>297.78413908393202</c:v>
                </c:pt>
                <c:pt idx="128536">
                  <c:v>297.78645583920502</c:v>
                </c:pt>
                <c:pt idx="128537">
                  <c:v>297.78877259447898</c:v>
                </c:pt>
                <c:pt idx="128538">
                  <c:v>297.79108934975199</c:v>
                </c:pt>
                <c:pt idx="128539">
                  <c:v>297.79340610502601</c:v>
                </c:pt>
                <c:pt idx="128540">
                  <c:v>297.79572286029901</c:v>
                </c:pt>
                <c:pt idx="128541">
                  <c:v>297.79803961557297</c:v>
                </c:pt>
                <c:pt idx="128542">
                  <c:v>297.80035637084598</c:v>
                </c:pt>
                <c:pt idx="128543">
                  <c:v>297.80267312612</c:v>
                </c:pt>
                <c:pt idx="128544">
                  <c:v>297.804989881393</c:v>
                </c:pt>
                <c:pt idx="128545">
                  <c:v>297.80730663666702</c:v>
                </c:pt>
                <c:pt idx="128546">
                  <c:v>297.80962339194002</c:v>
                </c:pt>
                <c:pt idx="128547">
                  <c:v>297.81194014721399</c:v>
                </c:pt>
                <c:pt idx="128548">
                  <c:v>297.81425690248699</c:v>
                </c:pt>
                <c:pt idx="128549">
                  <c:v>297.81657365776101</c:v>
                </c:pt>
                <c:pt idx="128550">
                  <c:v>297.81889041303401</c:v>
                </c:pt>
                <c:pt idx="128551">
                  <c:v>297.82120716830798</c:v>
                </c:pt>
                <c:pt idx="128552">
                  <c:v>297.82352392358098</c:v>
                </c:pt>
                <c:pt idx="128553">
                  <c:v>297.825840678855</c:v>
                </c:pt>
                <c:pt idx="128554">
                  <c:v>297.828157434128</c:v>
                </c:pt>
                <c:pt idx="128555">
                  <c:v>297.83047418940203</c:v>
                </c:pt>
                <c:pt idx="128556">
                  <c:v>297.83279094467503</c:v>
                </c:pt>
                <c:pt idx="128557">
                  <c:v>297.83510769994899</c:v>
                </c:pt>
                <c:pt idx="128558">
                  <c:v>297.83742445522199</c:v>
                </c:pt>
                <c:pt idx="128559">
                  <c:v>297.83974121049602</c:v>
                </c:pt>
                <c:pt idx="128560">
                  <c:v>297.84205796576902</c:v>
                </c:pt>
                <c:pt idx="128561">
                  <c:v>297.84437472104298</c:v>
                </c:pt>
                <c:pt idx="128562">
                  <c:v>297.84669147631598</c:v>
                </c:pt>
                <c:pt idx="128563">
                  <c:v>297.84900823159001</c:v>
                </c:pt>
                <c:pt idx="128564">
                  <c:v>297.85132498686301</c:v>
                </c:pt>
                <c:pt idx="128565">
                  <c:v>297.85364174213697</c:v>
                </c:pt>
                <c:pt idx="128566">
                  <c:v>297.85595849740997</c:v>
                </c:pt>
                <c:pt idx="128567">
                  <c:v>297.858275252684</c:v>
                </c:pt>
                <c:pt idx="128568">
                  <c:v>297.860592007957</c:v>
                </c:pt>
                <c:pt idx="128569">
                  <c:v>297.86290876323102</c:v>
                </c:pt>
                <c:pt idx="128570">
                  <c:v>297.86522551850499</c:v>
                </c:pt>
                <c:pt idx="128571">
                  <c:v>297.86754227377799</c:v>
                </c:pt>
                <c:pt idx="128572">
                  <c:v>297.86985902905201</c:v>
                </c:pt>
                <c:pt idx="128573">
                  <c:v>297.87217578432501</c:v>
                </c:pt>
                <c:pt idx="128574">
                  <c:v>297.87449253959898</c:v>
                </c:pt>
                <c:pt idx="128575">
                  <c:v>297.87680929487198</c:v>
                </c:pt>
                <c:pt idx="128576">
                  <c:v>297.879126050146</c:v>
                </c:pt>
                <c:pt idx="128577">
                  <c:v>297.881442805419</c:v>
                </c:pt>
                <c:pt idx="128578">
                  <c:v>297.88375956069302</c:v>
                </c:pt>
                <c:pt idx="128579">
                  <c:v>297.88607631596602</c:v>
                </c:pt>
                <c:pt idx="128580">
                  <c:v>297.88839307123999</c:v>
                </c:pt>
                <c:pt idx="128581">
                  <c:v>297.89070982651299</c:v>
                </c:pt>
                <c:pt idx="128582">
                  <c:v>297.89302658178701</c:v>
                </c:pt>
                <c:pt idx="128583">
                  <c:v>297.89534333706001</c:v>
                </c:pt>
                <c:pt idx="128584">
                  <c:v>297.89766009233398</c:v>
                </c:pt>
                <c:pt idx="128585">
                  <c:v>297.89997684760698</c:v>
                </c:pt>
                <c:pt idx="128586">
                  <c:v>297.902293602881</c:v>
                </c:pt>
                <c:pt idx="128587">
                  <c:v>297.904610358154</c:v>
                </c:pt>
                <c:pt idx="128588">
                  <c:v>297.90692711342803</c:v>
                </c:pt>
                <c:pt idx="128589">
                  <c:v>297.90924386870103</c:v>
                </c:pt>
                <c:pt idx="128590">
                  <c:v>297.91156062397499</c:v>
                </c:pt>
                <c:pt idx="128591">
                  <c:v>297.91387737924799</c:v>
                </c:pt>
                <c:pt idx="128592">
                  <c:v>297.91619413452202</c:v>
                </c:pt>
                <c:pt idx="128593">
                  <c:v>297.91851088979502</c:v>
                </c:pt>
                <c:pt idx="128594">
                  <c:v>297.92082764506898</c:v>
                </c:pt>
                <c:pt idx="128595">
                  <c:v>297.92314440034198</c:v>
                </c:pt>
                <c:pt idx="128596">
                  <c:v>297.92546115561601</c:v>
                </c:pt>
                <c:pt idx="128597">
                  <c:v>297.92777791088901</c:v>
                </c:pt>
                <c:pt idx="128598">
                  <c:v>297.93009466616297</c:v>
                </c:pt>
                <c:pt idx="128599">
                  <c:v>297.93241142143597</c:v>
                </c:pt>
                <c:pt idx="128600">
                  <c:v>297.93472817671</c:v>
                </c:pt>
                <c:pt idx="128601">
                  <c:v>297.937044931983</c:v>
                </c:pt>
                <c:pt idx="128602">
                  <c:v>297.93936168725702</c:v>
                </c:pt>
                <c:pt idx="128603">
                  <c:v>297.94167844253002</c:v>
                </c:pt>
                <c:pt idx="128604">
                  <c:v>297.94399519780399</c:v>
                </c:pt>
                <c:pt idx="128605">
                  <c:v>297.94631195307699</c:v>
                </c:pt>
                <c:pt idx="128606">
                  <c:v>297.94862870835101</c:v>
                </c:pt>
                <c:pt idx="128607">
                  <c:v>297.95094546362401</c:v>
                </c:pt>
                <c:pt idx="128608">
                  <c:v>297.95326221889798</c:v>
                </c:pt>
                <c:pt idx="128609">
                  <c:v>297.95557897417098</c:v>
                </c:pt>
                <c:pt idx="128610">
                  <c:v>297.957895729445</c:v>
                </c:pt>
                <c:pt idx="128611">
                  <c:v>297.960212484718</c:v>
                </c:pt>
                <c:pt idx="128612">
                  <c:v>297.96252923999202</c:v>
                </c:pt>
                <c:pt idx="128613">
                  <c:v>297.96484599526599</c:v>
                </c:pt>
                <c:pt idx="128614">
                  <c:v>297.96716275053899</c:v>
                </c:pt>
                <c:pt idx="128615">
                  <c:v>297.96947950581301</c:v>
                </c:pt>
                <c:pt idx="128616">
                  <c:v>297.97179626108601</c:v>
                </c:pt>
                <c:pt idx="128617">
                  <c:v>297.97411301635998</c:v>
                </c:pt>
                <c:pt idx="128618">
                  <c:v>297.97642977163298</c:v>
                </c:pt>
                <c:pt idx="128619">
                  <c:v>297.978746526907</c:v>
                </c:pt>
                <c:pt idx="128620">
                  <c:v>297.98106328218</c:v>
                </c:pt>
                <c:pt idx="128621">
                  <c:v>297.98338003745403</c:v>
                </c:pt>
                <c:pt idx="128622">
                  <c:v>297.98569679272703</c:v>
                </c:pt>
                <c:pt idx="128623">
                  <c:v>297.98801354800099</c:v>
                </c:pt>
                <c:pt idx="128624">
                  <c:v>297.99033030327399</c:v>
                </c:pt>
                <c:pt idx="128625">
                  <c:v>297.99264705854802</c:v>
                </c:pt>
                <c:pt idx="128626">
                  <c:v>297.99496381382102</c:v>
                </c:pt>
                <c:pt idx="128627">
                  <c:v>297.99728056909498</c:v>
                </c:pt>
                <c:pt idx="128628">
                  <c:v>297.99959732436798</c:v>
                </c:pt>
                <c:pt idx="128629">
                  <c:v>298.00191407964201</c:v>
                </c:pt>
                <c:pt idx="128630">
                  <c:v>298.00423083491501</c:v>
                </c:pt>
                <c:pt idx="128631">
                  <c:v>298.00654759018897</c:v>
                </c:pt>
                <c:pt idx="128632">
                  <c:v>298.00886434546197</c:v>
                </c:pt>
                <c:pt idx="128633">
                  <c:v>298.011181100736</c:v>
                </c:pt>
                <c:pt idx="128634">
                  <c:v>298.013497856009</c:v>
                </c:pt>
                <c:pt idx="128635">
                  <c:v>298.01581461128302</c:v>
                </c:pt>
                <c:pt idx="128636">
                  <c:v>298.01813136655602</c:v>
                </c:pt>
                <c:pt idx="128637">
                  <c:v>298.02044812182999</c:v>
                </c:pt>
                <c:pt idx="128638">
                  <c:v>298.02276487710299</c:v>
                </c:pt>
                <c:pt idx="128639">
                  <c:v>298.02508163237701</c:v>
                </c:pt>
                <c:pt idx="128640">
                  <c:v>298.02739838765001</c:v>
                </c:pt>
                <c:pt idx="128641">
                  <c:v>298.02971514292398</c:v>
                </c:pt>
                <c:pt idx="128642">
                  <c:v>298.03203189819698</c:v>
                </c:pt>
                <c:pt idx="128643">
                  <c:v>298.034348653471</c:v>
                </c:pt>
                <c:pt idx="128644">
                  <c:v>298.036665408744</c:v>
                </c:pt>
                <c:pt idx="128645">
                  <c:v>298.03898216401802</c:v>
                </c:pt>
                <c:pt idx="128646">
                  <c:v>298.04129891929102</c:v>
                </c:pt>
                <c:pt idx="128647">
                  <c:v>298.04361567456499</c:v>
                </c:pt>
                <c:pt idx="128648">
                  <c:v>298.04593242983799</c:v>
                </c:pt>
                <c:pt idx="128649">
                  <c:v>298.04824918511201</c:v>
                </c:pt>
                <c:pt idx="128650">
                  <c:v>298.05056594038501</c:v>
                </c:pt>
                <c:pt idx="128651">
                  <c:v>298.05288269565898</c:v>
                </c:pt>
                <c:pt idx="128652">
                  <c:v>298.05519945093198</c:v>
                </c:pt>
                <c:pt idx="128653">
                  <c:v>298.057516206206</c:v>
                </c:pt>
                <c:pt idx="128654">
                  <c:v>298.059832961479</c:v>
                </c:pt>
                <c:pt idx="128655">
                  <c:v>298.06214971675303</c:v>
                </c:pt>
                <c:pt idx="128656">
                  <c:v>298.06446647202699</c:v>
                </c:pt>
                <c:pt idx="128657">
                  <c:v>298.06678322729999</c:v>
                </c:pt>
                <c:pt idx="128658">
                  <c:v>298.06909998257402</c:v>
                </c:pt>
                <c:pt idx="128659">
                  <c:v>298.07141673784702</c:v>
                </c:pt>
                <c:pt idx="128660">
                  <c:v>298.07373349312098</c:v>
                </c:pt>
                <c:pt idx="128661">
                  <c:v>298.07605024839398</c:v>
                </c:pt>
                <c:pt idx="128662">
                  <c:v>298.07836700366801</c:v>
                </c:pt>
                <c:pt idx="128663">
                  <c:v>298.08068375894101</c:v>
                </c:pt>
                <c:pt idx="128664">
                  <c:v>298.08300051421497</c:v>
                </c:pt>
                <c:pt idx="128665">
                  <c:v>298.08531726948797</c:v>
                </c:pt>
                <c:pt idx="128666">
                  <c:v>298.087634024762</c:v>
                </c:pt>
                <c:pt idx="128667">
                  <c:v>298.089950780035</c:v>
                </c:pt>
                <c:pt idx="128668">
                  <c:v>298.09226753530902</c:v>
                </c:pt>
                <c:pt idx="128669">
                  <c:v>298.09458429058202</c:v>
                </c:pt>
                <c:pt idx="128670">
                  <c:v>298.09690104585599</c:v>
                </c:pt>
                <c:pt idx="128671">
                  <c:v>298.09921780112899</c:v>
                </c:pt>
                <c:pt idx="128672">
                  <c:v>298.10153455640301</c:v>
                </c:pt>
                <c:pt idx="128673">
                  <c:v>298.10385131167601</c:v>
                </c:pt>
                <c:pt idx="128674">
                  <c:v>298.10616806694998</c:v>
                </c:pt>
                <c:pt idx="128675">
                  <c:v>298.10848482222298</c:v>
                </c:pt>
                <c:pt idx="128676">
                  <c:v>298.110801577497</c:v>
                </c:pt>
                <c:pt idx="128677">
                  <c:v>298.11311833277</c:v>
                </c:pt>
                <c:pt idx="128678">
                  <c:v>298.11543508804402</c:v>
                </c:pt>
                <c:pt idx="128679">
                  <c:v>298.11775184331702</c:v>
                </c:pt>
                <c:pt idx="128680">
                  <c:v>298.12006859859099</c:v>
                </c:pt>
                <c:pt idx="128681">
                  <c:v>298.12238535386399</c:v>
                </c:pt>
                <c:pt idx="128682">
                  <c:v>298.12470210913801</c:v>
                </c:pt>
                <c:pt idx="128683">
                  <c:v>298.12701886441101</c:v>
                </c:pt>
                <c:pt idx="128684">
                  <c:v>298.12933561968498</c:v>
                </c:pt>
                <c:pt idx="128685">
                  <c:v>298.13165237495798</c:v>
                </c:pt>
                <c:pt idx="128686">
                  <c:v>298.133969130232</c:v>
                </c:pt>
                <c:pt idx="128687">
                  <c:v>298.136285885505</c:v>
                </c:pt>
                <c:pt idx="128688">
                  <c:v>298.13860264077903</c:v>
                </c:pt>
                <c:pt idx="128689">
                  <c:v>298.14091939605203</c:v>
                </c:pt>
                <c:pt idx="128690">
                  <c:v>298.14323615132599</c:v>
                </c:pt>
                <c:pt idx="128691">
                  <c:v>298.14555290659899</c:v>
                </c:pt>
                <c:pt idx="128692">
                  <c:v>298.14786966187302</c:v>
                </c:pt>
                <c:pt idx="128693">
                  <c:v>298.15018641714602</c:v>
                </c:pt>
                <c:pt idx="128694">
                  <c:v>298.15250317241998</c:v>
                </c:pt>
                <c:pt idx="128695">
                  <c:v>298.15481992769298</c:v>
                </c:pt>
                <c:pt idx="128696">
                  <c:v>298.15713668296701</c:v>
                </c:pt>
                <c:pt idx="128697">
                  <c:v>298.15945343824001</c:v>
                </c:pt>
                <c:pt idx="128698">
                  <c:v>298.16177019351397</c:v>
                </c:pt>
                <c:pt idx="128699">
                  <c:v>298.164086948788</c:v>
                </c:pt>
                <c:pt idx="128700">
                  <c:v>298.166403704061</c:v>
                </c:pt>
                <c:pt idx="128701">
                  <c:v>298.16872045933502</c:v>
                </c:pt>
                <c:pt idx="128702">
                  <c:v>298.17103721460802</c:v>
                </c:pt>
                <c:pt idx="128703">
                  <c:v>298.17335396988199</c:v>
                </c:pt>
                <c:pt idx="128704">
                  <c:v>298.17567072515499</c:v>
                </c:pt>
                <c:pt idx="128705">
                  <c:v>298.17798748042901</c:v>
                </c:pt>
                <c:pt idx="128706">
                  <c:v>298.18030423570201</c:v>
                </c:pt>
                <c:pt idx="128707">
                  <c:v>298.18262099097598</c:v>
                </c:pt>
                <c:pt idx="128708">
                  <c:v>298.18493774624898</c:v>
                </c:pt>
                <c:pt idx="128709">
                  <c:v>298.187254501523</c:v>
                </c:pt>
                <c:pt idx="128710">
                  <c:v>298.189571256796</c:v>
                </c:pt>
                <c:pt idx="128711">
                  <c:v>298.19188801207002</c:v>
                </c:pt>
                <c:pt idx="128712">
                  <c:v>298.19420476734302</c:v>
                </c:pt>
                <c:pt idx="128713">
                  <c:v>298.19652152261699</c:v>
                </c:pt>
                <c:pt idx="128714">
                  <c:v>298.19883827788999</c:v>
                </c:pt>
                <c:pt idx="128715">
                  <c:v>298.20115503316401</c:v>
                </c:pt>
                <c:pt idx="128716">
                  <c:v>298.20347178843701</c:v>
                </c:pt>
                <c:pt idx="128717">
                  <c:v>298.20578854371098</c:v>
                </c:pt>
                <c:pt idx="128718">
                  <c:v>298.20810529898398</c:v>
                </c:pt>
                <c:pt idx="128719">
                  <c:v>298.210422054258</c:v>
                </c:pt>
                <c:pt idx="128720">
                  <c:v>298.212738809531</c:v>
                </c:pt>
                <c:pt idx="128721">
                  <c:v>298.21505556480503</c:v>
                </c:pt>
                <c:pt idx="128722">
                  <c:v>298.21737232007803</c:v>
                </c:pt>
                <c:pt idx="128723">
                  <c:v>298.21968907535199</c:v>
                </c:pt>
                <c:pt idx="128724">
                  <c:v>298.22200583062499</c:v>
                </c:pt>
                <c:pt idx="128725">
                  <c:v>298.22432258589902</c:v>
                </c:pt>
                <c:pt idx="128726">
                  <c:v>298.22663934117202</c:v>
                </c:pt>
                <c:pt idx="128727">
                  <c:v>298.22895609644598</c:v>
                </c:pt>
                <c:pt idx="128728">
                  <c:v>298.23127285171898</c:v>
                </c:pt>
                <c:pt idx="128729">
                  <c:v>298.23358960699301</c:v>
                </c:pt>
                <c:pt idx="128730">
                  <c:v>298.23590636226601</c:v>
                </c:pt>
                <c:pt idx="128731">
                  <c:v>298.23822311753997</c:v>
                </c:pt>
                <c:pt idx="128732">
                  <c:v>298.24053987281297</c:v>
                </c:pt>
                <c:pt idx="128733">
                  <c:v>298.242856628087</c:v>
                </c:pt>
                <c:pt idx="128734">
                  <c:v>298.24517338336</c:v>
                </c:pt>
                <c:pt idx="128735">
                  <c:v>298.24749013863402</c:v>
                </c:pt>
                <c:pt idx="128736">
                  <c:v>298.24980689390702</c:v>
                </c:pt>
                <c:pt idx="128737">
                  <c:v>298.25212364918099</c:v>
                </c:pt>
                <c:pt idx="128738">
                  <c:v>298.25444040445399</c:v>
                </c:pt>
                <c:pt idx="128739">
                  <c:v>298.25675715972801</c:v>
                </c:pt>
                <c:pt idx="128740">
                  <c:v>298.25907391500101</c:v>
                </c:pt>
                <c:pt idx="128741">
                  <c:v>298.26139067027498</c:v>
                </c:pt>
                <c:pt idx="128742">
                  <c:v>298.263707425549</c:v>
                </c:pt>
                <c:pt idx="128743">
                  <c:v>298.266024180822</c:v>
                </c:pt>
                <c:pt idx="128744">
                  <c:v>298.26834093609602</c:v>
                </c:pt>
                <c:pt idx="128745">
                  <c:v>298.27065769136902</c:v>
                </c:pt>
                <c:pt idx="128746">
                  <c:v>298.27297444664299</c:v>
                </c:pt>
                <c:pt idx="128747">
                  <c:v>298.27529120191599</c:v>
                </c:pt>
                <c:pt idx="128748">
                  <c:v>298.27760795719001</c:v>
                </c:pt>
                <c:pt idx="128749">
                  <c:v>298.27992471246301</c:v>
                </c:pt>
                <c:pt idx="128750">
                  <c:v>298.28224146773698</c:v>
                </c:pt>
                <c:pt idx="128751">
                  <c:v>298.28455822300998</c:v>
                </c:pt>
                <c:pt idx="128752">
                  <c:v>298.286874978284</c:v>
                </c:pt>
                <c:pt idx="128753">
                  <c:v>298.289191733557</c:v>
                </c:pt>
                <c:pt idx="128754">
                  <c:v>298.29150848883103</c:v>
                </c:pt>
                <c:pt idx="128755">
                  <c:v>298.29382524410403</c:v>
                </c:pt>
                <c:pt idx="128756">
                  <c:v>298.29614199937799</c:v>
                </c:pt>
                <c:pt idx="128757">
                  <c:v>298.29845875465099</c:v>
                </c:pt>
                <c:pt idx="128758">
                  <c:v>298.30077550992502</c:v>
                </c:pt>
                <c:pt idx="128759">
                  <c:v>298.30309226519802</c:v>
                </c:pt>
                <c:pt idx="128760">
                  <c:v>298.30540902047198</c:v>
                </c:pt>
                <c:pt idx="128761">
                  <c:v>298.30772577574498</c:v>
                </c:pt>
                <c:pt idx="128762">
                  <c:v>298.31004253101901</c:v>
                </c:pt>
                <c:pt idx="128763">
                  <c:v>298.31235928629201</c:v>
                </c:pt>
                <c:pt idx="128764">
                  <c:v>298.31467604156597</c:v>
                </c:pt>
                <c:pt idx="128765">
                  <c:v>298.31699279683897</c:v>
                </c:pt>
                <c:pt idx="128766">
                  <c:v>298.319309552113</c:v>
                </c:pt>
                <c:pt idx="128767">
                  <c:v>298.321626307386</c:v>
                </c:pt>
                <c:pt idx="128768">
                  <c:v>298.32394306266002</c:v>
                </c:pt>
                <c:pt idx="128769">
                  <c:v>298.32625981793302</c:v>
                </c:pt>
                <c:pt idx="128770">
                  <c:v>298.32857657320699</c:v>
                </c:pt>
                <c:pt idx="128771">
                  <c:v>298.33089332847999</c:v>
                </c:pt>
                <c:pt idx="128772">
                  <c:v>298.33321008375401</c:v>
                </c:pt>
                <c:pt idx="128773">
                  <c:v>298.33552683902701</c:v>
                </c:pt>
                <c:pt idx="128774">
                  <c:v>298.33784359430098</c:v>
                </c:pt>
                <c:pt idx="128775">
                  <c:v>298.34016034957398</c:v>
                </c:pt>
                <c:pt idx="128776">
                  <c:v>298.342477104848</c:v>
                </c:pt>
                <c:pt idx="128777">
                  <c:v>298.344793860121</c:v>
                </c:pt>
                <c:pt idx="128778">
                  <c:v>298.34711061539502</c:v>
                </c:pt>
                <c:pt idx="128779">
                  <c:v>298.34942737066802</c:v>
                </c:pt>
                <c:pt idx="128780">
                  <c:v>298.35174412594199</c:v>
                </c:pt>
                <c:pt idx="128781">
                  <c:v>298.35406088121499</c:v>
                </c:pt>
                <c:pt idx="128782">
                  <c:v>298.35637763648901</c:v>
                </c:pt>
                <c:pt idx="128783">
                  <c:v>298.35869439176201</c:v>
                </c:pt>
                <c:pt idx="128784">
                  <c:v>298.36101114703598</c:v>
                </c:pt>
                <c:pt idx="128785">
                  <c:v>298.36332790231</c:v>
                </c:pt>
                <c:pt idx="128786">
                  <c:v>298.365644657583</c:v>
                </c:pt>
                <c:pt idx="128787">
                  <c:v>298.36796141285703</c:v>
                </c:pt>
                <c:pt idx="128788">
                  <c:v>298.37027816813003</c:v>
                </c:pt>
                <c:pt idx="128789">
                  <c:v>298.37259492340399</c:v>
                </c:pt>
                <c:pt idx="128790">
                  <c:v>298.37491167867699</c:v>
                </c:pt>
                <c:pt idx="128791">
                  <c:v>298.37722843395102</c:v>
                </c:pt>
                <c:pt idx="128792">
                  <c:v>298.37954518922402</c:v>
                </c:pt>
                <c:pt idx="128793">
                  <c:v>298.38186194449798</c:v>
                </c:pt>
                <c:pt idx="128794">
                  <c:v>298.38417869977098</c:v>
                </c:pt>
                <c:pt idx="128795">
                  <c:v>298.38649545504501</c:v>
                </c:pt>
                <c:pt idx="128796">
                  <c:v>298.38881221031801</c:v>
                </c:pt>
                <c:pt idx="128797">
                  <c:v>298.39112896559197</c:v>
                </c:pt>
                <c:pt idx="128798">
                  <c:v>298.39344572086497</c:v>
                </c:pt>
                <c:pt idx="128799">
                  <c:v>298.395762476139</c:v>
                </c:pt>
                <c:pt idx="128800">
                  <c:v>298.398079231412</c:v>
                </c:pt>
                <c:pt idx="128801">
                  <c:v>298.40039598668602</c:v>
                </c:pt>
                <c:pt idx="128802">
                  <c:v>298.40271274195902</c:v>
                </c:pt>
                <c:pt idx="128803">
                  <c:v>298.40502949723299</c:v>
                </c:pt>
                <c:pt idx="128804">
                  <c:v>298.40734625250599</c:v>
                </c:pt>
                <c:pt idx="128805">
                  <c:v>298.40966300778001</c:v>
                </c:pt>
                <c:pt idx="128806">
                  <c:v>298.41197976305301</c:v>
                </c:pt>
                <c:pt idx="128807">
                  <c:v>298.41429651832698</c:v>
                </c:pt>
                <c:pt idx="128808">
                  <c:v>298.41661327359998</c:v>
                </c:pt>
                <c:pt idx="128809">
                  <c:v>298.418930028874</c:v>
                </c:pt>
                <c:pt idx="128810">
                  <c:v>298.421246784147</c:v>
                </c:pt>
                <c:pt idx="128811">
                  <c:v>298.42356353942102</c:v>
                </c:pt>
                <c:pt idx="128812">
                  <c:v>298.42588029469402</c:v>
                </c:pt>
                <c:pt idx="128813">
                  <c:v>298.42819704996799</c:v>
                </c:pt>
                <c:pt idx="128814">
                  <c:v>298.43051380524099</c:v>
                </c:pt>
                <c:pt idx="128815">
                  <c:v>298.43283056051501</c:v>
                </c:pt>
                <c:pt idx="128816">
                  <c:v>298.43514731578802</c:v>
                </c:pt>
                <c:pt idx="128817">
                  <c:v>298.43746407106198</c:v>
                </c:pt>
                <c:pt idx="128818">
                  <c:v>298.43978082633498</c:v>
                </c:pt>
                <c:pt idx="128819">
                  <c:v>298.442097581609</c:v>
                </c:pt>
                <c:pt idx="128820">
                  <c:v>298.44441433688201</c:v>
                </c:pt>
                <c:pt idx="128821">
                  <c:v>298.44673109215603</c:v>
                </c:pt>
                <c:pt idx="128822">
                  <c:v>298.44904784742897</c:v>
                </c:pt>
                <c:pt idx="128823">
                  <c:v>298.45136460270299</c:v>
                </c:pt>
                <c:pt idx="128824">
                  <c:v>298.453681357976</c:v>
                </c:pt>
                <c:pt idx="128825">
                  <c:v>298.45599811325002</c:v>
                </c:pt>
                <c:pt idx="128826">
                  <c:v>298.45831486852398</c:v>
                </c:pt>
                <c:pt idx="128827">
                  <c:v>298.46063162379698</c:v>
                </c:pt>
                <c:pt idx="128828">
                  <c:v>298.46294837907101</c:v>
                </c:pt>
                <c:pt idx="128829">
                  <c:v>298.46526513434401</c:v>
                </c:pt>
                <c:pt idx="128830">
                  <c:v>298.46758188961797</c:v>
                </c:pt>
                <c:pt idx="128831">
                  <c:v>298.46989864489097</c:v>
                </c:pt>
                <c:pt idx="128832">
                  <c:v>298.472215400165</c:v>
                </c:pt>
                <c:pt idx="128833">
                  <c:v>298.474532155438</c:v>
                </c:pt>
                <c:pt idx="128834">
                  <c:v>298.47684891071202</c:v>
                </c:pt>
                <c:pt idx="128835">
                  <c:v>298.47916566598502</c:v>
                </c:pt>
                <c:pt idx="128836">
                  <c:v>298.48148242125899</c:v>
                </c:pt>
                <c:pt idx="128837">
                  <c:v>298.48379917653199</c:v>
                </c:pt>
                <c:pt idx="128838">
                  <c:v>298.48611593180601</c:v>
                </c:pt>
                <c:pt idx="128839">
                  <c:v>298.48843268707901</c:v>
                </c:pt>
                <c:pt idx="128840">
                  <c:v>298.49074944235298</c:v>
                </c:pt>
                <c:pt idx="128841">
                  <c:v>298.49306619762598</c:v>
                </c:pt>
                <c:pt idx="128842">
                  <c:v>298.4953829529</c:v>
                </c:pt>
                <c:pt idx="128843">
                  <c:v>298.497699708173</c:v>
                </c:pt>
                <c:pt idx="128844">
                  <c:v>298.50001646344703</c:v>
                </c:pt>
                <c:pt idx="128845">
                  <c:v>298.50233321872003</c:v>
                </c:pt>
                <c:pt idx="128846">
                  <c:v>298.50464997399399</c:v>
                </c:pt>
                <c:pt idx="128847">
                  <c:v>298.50696672926699</c:v>
                </c:pt>
                <c:pt idx="128848">
                  <c:v>298.50928348454102</c:v>
                </c:pt>
                <c:pt idx="128849">
                  <c:v>298.51160023981402</c:v>
                </c:pt>
                <c:pt idx="128850">
                  <c:v>298.51391699508798</c:v>
                </c:pt>
                <c:pt idx="128851">
                  <c:v>298.51623375036098</c:v>
                </c:pt>
                <c:pt idx="128852">
                  <c:v>298.51855050563501</c:v>
                </c:pt>
                <c:pt idx="128853">
                  <c:v>298.52086726090801</c:v>
                </c:pt>
                <c:pt idx="128854">
                  <c:v>298.52318401618197</c:v>
                </c:pt>
                <c:pt idx="128855">
                  <c:v>298.52550077145497</c:v>
                </c:pt>
                <c:pt idx="128856">
                  <c:v>298.527817526729</c:v>
                </c:pt>
                <c:pt idx="128857">
                  <c:v>298.530134282002</c:v>
                </c:pt>
                <c:pt idx="128858">
                  <c:v>298.53245103727602</c:v>
                </c:pt>
                <c:pt idx="128859">
                  <c:v>298.53476779254902</c:v>
                </c:pt>
                <c:pt idx="128860">
                  <c:v>298.53708454782299</c:v>
                </c:pt>
                <c:pt idx="128861">
                  <c:v>298.53940130309599</c:v>
                </c:pt>
                <c:pt idx="128862">
                  <c:v>298.54171805837001</c:v>
                </c:pt>
                <c:pt idx="128863">
                  <c:v>298.54403481364301</c:v>
                </c:pt>
                <c:pt idx="128864">
                  <c:v>298.54635156891698</c:v>
                </c:pt>
                <c:pt idx="128865">
                  <c:v>298.54866832418998</c:v>
                </c:pt>
                <c:pt idx="128866">
                  <c:v>298.550985079464</c:v>
                </c:pt>
                <c:pt idx="128867">
                  <c:v>298.553301834737</c:v>
                </c:pt>
                <c:pt idx="128868">
                  <c:v>298.55561859001102</c:v>
                </c:pt>
                <c:pt idx="128869">
                  <c:v>298.55793534528499</c:v>
                </c:pt>
                <c:pt idx="128870">
                  <c:v>298.56025210055799</c:v>
                </c:pt>
                <c:pt idx="128871">
                  <c:v>298.56256885583201</c:v>
                </c:pt>
                <c:pt idx="128872">
                  <c:v>298.56488561110501</c:v>
                </c:pt>
                <c:pt idx="128873">
                  <c:v>298.56720236637898</c:v>
                </c:pt>
                <c:pt idx="128874">
                  <c:v>298.56951912165198</c:v>
                </c:pt>
                <c:pt idx="128875">
                  <c:v>298.571835876926</c:v>
                </c:pt>
                <c:pt idx="128876">
                  <c:v>298.574152632199</c:v>
                </c:pt>
                <c:pt idx="128877">
                  <c:v>298.57646938747303</c:v>
                </c:pt>
                <c:pt idx="128878">
                  <c:v>298.57878614274603</c:v>
                </c:pt>
                <c:pt idx="128879">
                  <c:v>298.58110289801999</c:v>
                </c:pt>
                <c:pt idx="128880">
                  <c:v>298.58341965329299</c:v>
                </c:pt>
                <c:pt idx="128881">
                  <c:v>298.58573640856702</c:v>
                </c:pt>
                <c:pt idx="128882">
                  <c:v>298.58805316384002</c:v>
                </c:pt>
                <c:pt idx="128883">
                  <c:v>298.59036991911398</c:v>
                </c:pt>
                <c:pt idx="128884">
                  <c:v>298.59268667438698</c:v>
                </c:pt>
                <c:pt idx="128885">
                  <c:v>298.59500342966101</c:v>
                </c:pt>
                <c:pt idx="128886">
                  <c:v>298.59732018493401</c:v>
                </c:pt>
                <c:pt idx="128887">
                  <c:v>298.59963694020797</c:v>
                </c:pt>
                <c:pt idx="128888">
                  <c:v>298.60195369548097</c:v>
                </c:pt>
                <c:pt idx="128889">
                  <c:v>298.604270450755</c:v>
                </c:pt>
                <c:pt idx="128890">
                  <c:v>298.606587206028</c:v>
                </c:pt>
                <c:pt idx="128891">
                  <c:v>298.60890396130202</c:v>
                </c:pt>
                <c:pt idx="128892">
                  <c:v>298.61122071657502</c:v>
                </c:pt>
                <c:pt idx="128893">
                  <c:v>298.61353747184899</c:v>
                </c:pt>
                <c:pt idx="128894">
                  <c:v>298.61585422712199</c:v>
                </c:pt>
                <c:pt idx="128895">
                  <c:v>298.61817098239601</c:v>
                </c:pt>
                <c:pt idx="128896">
                  <c:v>298.62048773766901</c:v>
                </c:pt>
                <c:pt idx="128897">
                  <c:v>298.62280449294298</c:v>
                </c:pt>
                <c:pt idx="128898">
                  <c:v>298.62512124821598</c:v>
                </c:pt>
                <c:pt idx="128899">
                  <c:v>298.62743800349</c:v>
                </c:pt>
                <c:pt idx="128900">
                  <c:v>298.629754758763</c:v>
                </c:pt>
                <c:pt idx="128901">
                  <c:v>298.63207151403702</c:v>
                </c:pt>
                <c:pt idx="128902">
                  <c:v>298.63438826931002</c:v>
                </c:pt>
                <c:pt idx="128903">
                  <c:v>298.63670502458399</c:v>
                </c:pt>
                <c:pt idx="128904">
                  <c:v>298.63902177985699</c:v>
                </c:pt>
                <c:pt idx="128905">
                  <c:v>298.64133853513101</c:v>
                </c:pt>
                <c:pt idx="128906">
                  <c:v>298.64365529040401</c:v>
                </c:pt>
                <c:pt idx="128907">
                  <c:v>298.64597204567798</c:v>
                </c:pt>
                <c:pt idx="128908">
                  <c:v>298.64828880095098</c:v>
                </c:pt>
                <c:pt idx="128909">
                  <c:v>298.650605556225</c:v>
                </c:pt>
                <c:pt idx="128910">
                  <c:v>298.652922311498</c:v>
                </c:pt>
                <c:pt idx="128911">
                  <c:v>298.65523906677203</c:v>
                </c:pt>
                <c:pt idx="128912">
                  <c:v>298.65755582204599</c:v>
                </c:pt>
                <c:pt idx="128913">
                  <c:v>298.65987257731899</c:v>
                </c:pt>
                <c:pt idx="128914">
                  <c:v>298.66218933259302</c:v>
                </c:pt>
                <c:pt idx="128915">
                  <c:v>298.66450608786602</c:v>
                </c:pt>
                <c:pt idx="128916">
                  <c:v>298.66682284313998</c:v>
                </c:pt>
                <c:pt idx="128917">
                  <c:v>298.66913959841298</c:v>
                </c:pt>
                <c:pt idx="128918">
                  <c:v>298.67145635368701</c:v>
                </c:pt>
                <c:pt idx="128919">
                  <c:v>298.67377310896001</c:v>
                </c:pt>
                <c:pt idx="128920">
                  <c:v>298.67608986423397</c:v>
                </c:pt>
                <c:pt idx="128921">
                  <c:v>298.67840661950697</c:v>
                </c:pt>
                <c:pt idx="128922">
                  <c:v>298.680723374781</c:v>
                </c:pt>
                <c:pt idx="128923">
                  <c:v>298.683040130054</c:v>
                </c:pt>
                <c:pt idx="128924">
                  <c:v>298.68535688532802</c:v>
                </c:pt>
                <c:pt idx="128925">
                  <c:v>298.68767364060102</c:v>
                </c:pt>
                <c:pt idx="128926">
                  <c:v>298.68999039587499</c:v>
                </c:pt>
                <c:pt idx="128927">
                  <c:v>298.69230715114799</c:v>
                </c:pt>
                <c:pt idx="128928">
                  <c:v>298.69462390642201</c:v>
                </c:pt>
                <c:pt idx="128929">
                  <c:v>298.69694066169501</c:v>
                </c:pt>
                <c:pt idx="128930">
                  <c:v>298.69925741696898</c:v>
                </c:pt>
                <c:pt idx="128931">
                  <c:v>298.70157417224198</c:v>
                </c:pt>
                <c:pt idx="128932">
                  <c:v>298.703890927516</c:v>
                </c:pt>
                <c:pt idx="128933">
                  <c:v>298.706207682789</c:v>
                </c:pt>
                <c:pt idx="128934">
                  <c:v>298.70852443806302</c:v>
                </c:pt>
                <c:pt idx="128935">
                  <c:v>298.71084119333602</c:v>
                </c:pt>
                <c:pt idx="128936">
                  <c:v>298.71315794860999</c:v>
                </c:pt>
                <c:pt idx="128937">
                  <c:v>298.71547470388299</c:v>
                </c:pt>
                <c:pt idx="128938">
                  <c:v>298.71779145915701</c:v>
                </c:pt>
                <c:pt idx="128939">
                  <c:v>298.72010821443001</c:v>
                </c:pt>
                <c:pt idx="128940">
                  <c:v>298.72242496970398</c:v>
                </c:pt>
                <c:pt idx="128941">
                  <c:v>298.72474172497698</c:v>
                </c:pt>
                <c:pt idx="128942">
                  <c:v>298.727058480251</c:v>
                </c:pt>
                <c:pt idx="128943">
                  <c:v>298.729375235524</c:v>
                </c:pt>
                <c:pt idx="128944">
                  <c:v>298.73169199079803</c:v>
                </c:pt>
                <c:pt idx="128945">
                  <c:v>298.73400874607103</c:v>
                </c:pt>
                <c:pt idx="128946">
                  <c:v>298.73632550134499</c:v>
                </c:pt>
                <c:pt idx="128947">
                  <c:v>298.73864225661799</c:v>
                </c:pt>
                <c:pt idx="128948">
                  <c:v>298.74095901189202</c:v>
                </c:pt>
                <c:pt idx="128949">
                  <c:v>298.74327576716502</c:v>
                </c:pt>
                <c:pt idx="128950">
                  <c:v>298.74559252243898</c:v>
                </c:pt>
                <c:pt idx="128951">
                  <c:v>298.74790927771198</c:v>
                </c:pt>
                <c:pt idx="128952">
                  <c:v>298.75022603298601</c:v>
                </c:pt>
                <c:pt idx="128953">
                  <c:v>298.75254278825901</c:v>
                </c:pt>
                <c:pt idx="128954">
                  <c:v>298.75485954353297</c:v>
                </c:pt>
                <c:pt idx="128955">
                  <c:v>298.757176298807</c:v>
                </c:pt>
                <c:pt idx="128956">
                  <c:v>298.75949305408</c:v>
                </c:pt>
                <c:pt idx="128957">
                  <c:v>298.76180980935402</c:v>
                </c:pt>
                <c:pt idx="128958">
                  <c:v>298.76412656462702</c:v>
                </c:pt>
                <c:pt idx="128959">
                  <c:v>298.76644331990099</c:v>
                </c:pt>
                <c:pt idx="128960">
                  <c:v>298.76876007517399</c:v>
                </c:pt>
                <c:pt idx="128961">
                  <c:v>298.77107683044801</c:v>
                </c:pt>
                <c:pt idx="128962">
                  <c:v>298.77339358572101</c:v>
                </c:pt>
                <c:pt idx="128963">
                  <c:v>298.77571034099498</c:v>
                </c:pt>
                <c:pt idx="128964">
                  <c:v>298.77802709626798</c:v>
                </c:pt>
                <c:pt idx="128965">
                  <c:v>298.780343851542</c:v>
                </c:pt>
                <c:pt idx="128966">
                  <c:v>298.782660606815</c:v>
                </c:pt>
                <c:pt idx="128967">
                  <c:v>298.78497736208902</c:v>
                </c:pt>
                <c:pt idx="128968">
                  <c:v>298.78729411736202</c:v>
                </c:pt>
                <c:pt idx="128969">
                  <c:v>298.78961087263599</c:v>
                </c:pt>
                <c:pt idx="128970">
                  <c:v>298.79192762790899</c:v>
                </c:pt>
                <c:pt idx="128971">
                  <c:v>298.79424438318301</c:v>
                </c:pt>
                <c:pt idx="128972">
                  <c:v>298.79656113845601</c:v>
                </c:pt>
                <c:pt idx="128973">
                  <c:v>298.79887789372998</c:v>
                </c:pt>
                <c:pt idx="128974">
                  <c:v>298.80119464900298</c:v>
                </c:pt>
                <c:pt idx="128975">
                  <c:v>298.803511404277</c:v>
                </c:pt>
                <c:pt idx="128976">
                  <c:v>298.80582815955</c:v>
                </c:pt>
                <c:pt idx="128977">
                  <c:v>298.80814491482403</c:v>
                </c:pt>
                <c:pt idx="128978">
                  <c:v>298.81046167009703</c:v>
                </c:pt>
                <c:pt idx="128979">
                  <c:v>298.81277842537099</c:v>
                </c:pt>
                <c:pt idx="128980">
                  <c:v>298.81509518064399</c:v>
                </c:pt>
                <c:pt idx="128981">
                  <c:v>298.81741193591802</c:v>
                </c:pt>
                <c:pt idx="128982">
                  <c:v>298.81972869119102</c:v>
                </c:pt>
                <c:pt idx="128983">
                  <c:v>298.82204544646498</c:v>
                </c:pt>
                <c:pt idx="128984">
                  <c:v>298.82436220173798</c:v>
                </c:pt>
                <c:pt idx="128985">
                  <c:v>298.82667895701201</c:v>
                </c:pt>
                <c:pt idx="128986">
                  <c:v>298.82899571228501</c:v>
                </c:pt>
                <c:pt idx="128987">
                  <c:v>298.83131246755897</c:v>
                </c:pt>
                <c:pt idx="128988">
                  <c:v>298.83362922283197</c:v>
                </c:pt>
                <c:pt idx="128989">
                  <c:v>298.835945978106</c:v>
                </c:pt>
                <c:pt idx="128990">
                  <c:v>298.838262733379</c:v>
                </c:pt>
                <c:pt idx="128991">
                  <c:v>298.84057948865302</c:v>
                </c:pt>
                <c:pt idx="128992">
                  <c:v>298.84289624392602</c:v>
                </c:pt>
                <c:pt idx="128993">
                  <c:v>298.84521299919999</c:v>
                </c:pt>
                <c:pt idx="128994">
                  <c:v>298.84752975447299</c:v>
                </c:pt>
                <c:pt idx="128995">
                  <c:v>298.84984650974701</c:v>
                </c:pt>
                <c:pt idx="128996">
                  <c:v>298.85216326502001</c:v>
                </c:pt>
                <c:pt idx="128997">
                  <c:v>298.85448002029398</c:v>
                </c:pt>
                <c:pt idx="128998">
                  <c:v>298.856796775568</c:v>
                </c:pt>
                <c:pt idx="128999">
                  <c:v>298.859113530841</c:v>
                </c:pt>
                <c:pt idx="129000">
                  <c:v>298.86143028611502</c:v>
                </c:pt>
                <c:pt idx="129001">
                  <c:v>298.86374704138802</c:v>
                </c:pt>
                <c:pt idx="129002">
                  <c:v>298.86606379666199</c:v>
                </c:pt>
                <c:pt idx="129003">
                  <c:v>298.86838055193499</c:v>
                </c:pt>
                <c:pt idx="129004">
                  <c:v>298.87069730720901</c:v>
                </c:pt>
                <c:pt idx="129005">
                  <c:v>298.87301406248201</c:v>
                </c:pt>
                <c:pt idx="129006">
                  <c:v>298.87533081775598</c:v>
                </c:pt>
                <c:pt idx="129007">
                  <c:v>298.87764757302898</c:v>
                </c:pt>
                <c:pt idx="129008">
                  <c:v>298.879964328303</c:v>
                </c:pt>
                <c:pt idx="129009">
                  <c:v>298.882281083576</c:v>
                </c:pt>
                <c:pt idx="129010">
                  <c:v>298.88459783885003</c:v>
                </c:pt>
                <c:pt idx="129011">
                  <c:v>298.88691459412303</c:v>
                </c:pt>
                <c:pt idx="129012">
                  <c:v>298.88923134939699</c:v>
                </c:pt>
                <c:pt idx="129013">
                  <c:v>298.89154810466999</c:v>
                </c:pt>
                <c:pt idx="129014">
                  <c:v>298.89386485994402</c:v>
                </c:pt>
                <c:pt idx="129015">
                  <c:v>298.89618161521702</c:v>
                </c:pt>
                <c:pt idx="129016">
                  <c:v>298.89849837049098</c:v>
                </c:pt>
                <c:pt idx="129017">
                  <c:v>298.90081512576398</c:v>
                </c:pt>
                <c:pt idx="129018">
                  <c:v>298.90313188103801</c:v>
                </c:pt>
                <c:pt idx="129019">
                  <c:v>298.90544863631101</c:v>
                </c:pt>
                <c:pt idx="129020">
                  <c:v>298.90776539158497</c:v>
                </c:pt>
                <c:pt idx="129021">
                  <c:v>298.91008214685797</c:v>
                </c:pt>
                <c:pt idx="129022">
                  <c:v>298.912398902132</c:v>
                </c:pt>
                <c:pt idx="129023">
                  <c:v>298.914715657405</c:v>
                </c:pt>
                <c:pt idx="129024">
                  <c:v>298.91703241267902</c:v>
                </c:pt>
                <c:pt idx="129025">
                  <c:v>298.91934916795202</c:v>
                </c:pt>
                <c:pt idx="129026">
                  <c:v>298.92166592322599</c:v>
                </c:pt>
                <c:pt idx="129027">
                  <c:v>298.92398267849899</c:v>
                </c:pt>
                <c:pt idx="129028">
                  <c:v>298.92629943377301</c:v>
                </c:pt>
                <c:pt idx="129029">
                  <c:v>298.92861618904601</c:v>
                </c:pt>
                <c:pt idx="129030">
                  <c:v>298.93093294431998</c:v>
                </c:pt>
                <c:pt idx="129031">
                  <c:v>298.93324969959298</c:v>
                </c:pt>
                <c:pt idx="129032">
                  <c:v>298.935566454867</c:v>
                </c:pt>
                <c:pt idx="129033">
                  <c:v>298.93788321014</c:v>
                </c:pt>
                <c:pt idx="129034">
                  <c:v>298.94019996541402</c:v>
                </c:pt>
                <c:pt idx="129035">
                  <c:v>298.94251672068702</c:v>
                </c:pt>
                <c:pt idx="129036">
                  <c:v>298.94483347596099</c:v>
                </c:pt>
                <c:pt idx="129037">
                  <c:v>298.94715023123399</c:v>
                </c:pt>
                <c:pt idx="129038">
                  <c:v>298.94946698650801</c:v>
                </c:pt>
                <c:pt idx="129039">
                  <c:v>298.95178374178101</c:v>
                </c:pt>
                <c:pt idx="129040">
                  <c:v>298.95410049705498</c:v>
                </c:pt>
                <c:pt idx="129041">
                  <c:v>298.956417252329</c:v>
                </c:pt>
                <c:pt idx="129042">
                  <c:v>298.958734007602</c:v>
                </c:pt>
                <c:pt idx="129043">
                  <c:v>298.96105076287603</c:v>
                </c:pt>
                <c:pt idx="129044">
                  <c:v>298.96336751814903</c:v>
                </c:pt>
                <c:pt idx="129045">
                  <c:v>298.96568427342299</c:v>
                </c:pt>
                <c:pt idx="129046">
                  <c:v>298.96800102869599</c:v>
                </c:pt>
                <c:pt idx="129047">
                  <c:v>298.97031778397002</c:v>
                </c:pt>
                <c:pt idx="129048">
                  <c:v>298.97263453924302</c:v>
                </c:pt>
                <c:pt idx="129049">
                  <c:v>298.97495129451698</c:v>
                </c:pt>
                <c:pt idx="129050">
                  <c:v>298.97726804978998</c:v>
                </c:pt>
                <c:pt idx="129051">
                  <c:v>298.97958480506401</c:v>
                </c:pt>
                <c:pt idx="129052">
                  <c:v>298.98190156033701</c:v>
                </c:pt>
                <c:pt idx="129053">
                  <c:v>298.98421831561097</c:v>
                </c:pt>
                <c:pt idx="129054">
                  <c:v>298.98653507088397</c:v>
                </c:pt>
                <c:pt idx="129055">
                  <c:v>298.988851826158</c:v>
                </c:pt>
                <c:pt idx="129056">
                  <c:v>298.991168581431</c:v>
                </c:pt>
                <c:pt idx="129057">
                  <c:v>298.99348533670502</c:v>
                </c:pt>
                <c:pt idx="129058">
                  <c:v>298.99580209197802</c:v>
                </c:pt>
                <c:pt idx="129059">
                  <c:v>298.99811884725199</c:v>
                </c:pt>
                <c:pt idx="129060">
                  <c:v>299.00043560252499</c:v>
                </c:pt>
                <c:pt idx="129061">
                  <c:v>299.00275235779901</c:v>
                </c:pt>
                <c:pt idx="129062">
                  <c:v>299.00506911307201</c:v>
                </c:pt>
                <c:pt idx="129063">
                  <c:v>299.00738586834598</c:v>
                </c:pt>
                <c:pt idx="129064">
                  <c:v>299.00970262361898</c:v>
                </c:pt>
                <c:pt idx="129065">
                  <c:v>299.012019378893</c:v>
                </c:pt>
                <c:pt idx="129066">
                  <c:v>299.014336134166</c:v>
                </c:pt>
                <c:pt idx="129067">
                  <c:v>299.01665288944002</c:v>
                </c:pt>
                <c:pt idx="129068">
                  <c:v>299.01896964471302</c:v>
                </c:pt>
                <c:pt idx="129069">
                  <c:v>299.02128639998699</c:v>
                </c:pt>
                <c:pt idx="129070">
                  <c:v>299.02360315525999</c:v>
                </c:pt>
                <c:pt idx="129071">
                  <c:v>299.02591991053401</c:v>
                </c:pt>
                <c:pt idx="129072">
                  <c:v>299.02823666580701</c:v>
                </c:pt>
                <c:pt idx="129073">
                  <c:v>299.03055342108098</c:v>
                </c:pt>
                <c:pt idx="129074">
                  <c:v>299.03287017635398</c:v>
                </c:pt>
                <c:pt idx="129075">
                  <c:v>299.035186931628</c:v>
                </c:pt>
                <c:pt idx="129076">
                  <c:v>299.037503686901</c:v>
                </c:pt>
                <c:pt idx="129077">
                  <c:v>299.03982044217503</c:v>
                </c:pt>
                <c:pt idx="129078">
                  <c:v>299.04213719744803</c:v>
                </c:pt>
                <c:pt idx="129079">
                  <c:v>299.04445395272199</c:v>
                </c:pt>
                <c:pt idx="129080">
                  <c:v>299.04677070799499</c:v>
                </c:pt>
                <c:pt idx="129081">
                  <c:v>299.04908746326902</c:v>
                </c:pt>
                <c:pt idx="129082">
                  <c:v>299.05140421854298</c:v>
                </c:pt>
                <c:pt idx="129083">
                  <c:v>299.05372097381598</c:v>
                </c:pt>
                <c:pt idx="129084">
                  <c:v>299.05603772909001</c:v>
                </c:pt>
                <c:pt idx="129085">
                  <c:v>299.05835448436301</c:v>
                </c:pt>
                <c:pt idx="129086">
                  <c:v>299.06067123963697</c:v>
                </c:pt>
                <c:pt idx="129087">
                  <c:v>299.06298799490997</c:v>
                </c:pt>
                <c:pt idx="129088">
                  <c:v>299.065304750184</c:v>
                </c:pt>
                <c:pt idx="129089">
                  <c:v>299.067621505457</c:v>
                </c:pt>
                <c:pt idx="129090">
                  <c:v>299.06993826073102</c:v>
                </c:pt>
                <c:pt idx="129091">
                  <c:v>299.07225501600402</c:v>
                </c:pt>
                <c:pt idx="129092">
                  <c:v>299.07457177127799</c:v>
                </c:pt>
                <c:pt idx="129093">
                  <c:v>299.07688852655099</c:v>
                </c:pt>
                <c:pt idx="129094">
                  <c:v>299.07920528182501</c:v>
                </c:pt>
                <c:pt idx="129095">
                  <c:v>299.08152203709801</c:v>
                </c:pt>
                <c:pt idx="129096">
                  <c:v>299.08383879237198</c:v>
                </c:pt>
                <c:pt idx="129097">
                  <c:v>299.08615554764498</c:v>
                </c:pt>
                <c:pt idx="129098">
                  <c:v>299.088472302919</c:v>
                </c:pt>
                <c:pt idx="129099">
                  <c:v>299.090789058192</c:v>
                </c:pt>
                <c:pt idx="129100">
                  <c:v>299.09310581346602</c:v>
                </c:pt>
                <c:pt idx="129101">
                  <c:v>299.09542256873902</c:v>
                </c:pt>
                <c:pt idx="129102">
                  <c:v>299.09773932401299</c:v>
                </c:pt>
                <c:pt idx="129103">
                  <c:v>299.10005607928599</c:v>
                </c:pt>
                <c:pt idx="129104">
                  <c:v>299.10237283456001</c:v>
                </c:pt>
                <c:pt idx="129105">
                  <c:v>299.10468958983301</c:v>
                </c:pt>
                <c:pt idx="129106">
                  <c:v>299.10700634510698</c:v>
                </c:pt>
                <c:pt idx="129107">
                  <c:v>299.10932310037998</c:v>
                </c:pt>
                <c:pt idx="129108">
                  <c:v>299.111639855654</c:v>
                </c:pt>
                <c:pt idx="129109">
                  <c:v>299.113956610927</c:v>
                </c:pt>
                <c:pt idx="129110">
                  <c:v>299.11627336620103</c:v>
                </c:pt>
                <c:pt idx="129111">
                  <c:v>299.11859012147403</c:v>
                </c:pt>
                <c:pt idx="129112">
                  <c:v>299.12090687674799</c:v>
                </c:pt>
                <c:pt idx="129113">
                  <c:v>299.12322363202099</c:v>
                </c:pt>
                <c:pt idx="129114">
                  <c:v>299.12554038729502</c:v>
                </c:pt>
                <c:pt idx="129115">
                  <c:v>299.12785714256802</c:v>
                </c:pt>
                <c:pt idx="129116">
                  <c:v>299.13017389784198</c:v>
                </c:pt>
                <c:pt idx="129117">
                  <c:v>299.13249065311498</c:v>
                </c:pt>
                <c:pt idx="129118">
                  <c:v>299.13480740838901</c:v>
                </c:pt>
                <c:pt idx="129119">
                  <c:v>299.13712416366201</c:v>
                </c:pt>
                <c:pt idx="129120">
                  <c:v>299.13944091893597</c:v>
                </c:pt>
                <c:pt idx="129121">
                  <c:v>299.14175767420898</c:v>
                </c:pt>
                <c:pt idx="129122">
                  <c:v>299.144074429483</c:v>
                </c:pt>
                <c:pt idx="129123">
                  <c:v>299.146391184756</c:v>
                </c:pt>
                <c:pt idx="129124">
                  <c:v>299.14870794003002</c:v>
                </c:pt>
                <c:pt idx="129125">
                  <c:v>299.15102469530399</c:v>
                </c:pt>
                <c:pt idx="129126">
                  <c:v>299.15334145057699</c:v>
                </c:pt>
                <c:pt idx="129127">
                  <c:v>299.15565820585101</c:v>
                </c:pt>
                <c:pt idx="129128">
                  <c:v>299.15797496112401</c:v>
                </c:pt>
                <c:pt idx="129129">
                  <c:v>299.16029171639798</c:v>
                </c:pt>
                <c:pt idx="129130">
                  <c:v>299.16260847167098</c:v>
                </c:pt>
                <c:pt idx="129131">
                  <c:v>299.164925226945</c:v>
                </c:pt>
                <c:pt idx="129132">
                  <c:v>299.167241982218</c:v>
                </c:pt>
                <c:pt idx="129133">
                  <c:v>299.16955873749203</c:v>
                </c:pt>
                <c:pt idx="129134">
                  <c:v>299.17187549276503</c:v>
                </c:pt>
                <c:pt idx="129135">
                  <c:v>299.17419224803899</c:v>
                </c:pt>
                <c:pt idx="129136">
                  <c:v>299.17650900331199</c:v>
                </c:pt>
                <c:pt idx="129137">
                  <c:v>299.17882575858602</c:v>
                </c:pt>
                <c:pt idx="129138">
                  <c:v>299.18114251385902</c:v>
                </c:pt>
                <c:pt idx="129139">
                  <c:v>299.18345926913298</c:v>
                </c:pt>
                <c:pt idx="129140">
                  <c:v>299.18577602440598</c:v>
                </c:pt>
                <c:pt idx="129141">
                  <c:v>299.18809277968001</c:v>
                </c:pt>
                <c:pt idx="129142">
                  <c:v>299.19040953495301</c:v>
                </c:pt>
                <c:pt idx="129143">
                  <c:v>299.19272629022697</c:v>
                </c:pt>
                <c:pt idx="129144">
                  <c:v>299.19504304549997</c:v>
                </c:pt>
                <c:pt idx="129145">
                  <c:v>299.197359800774</c:v>
                </c:pt>
                <c:pt idx="129146">
                  <c:v>299.199676556047</c:v>
                </c:pt>
                <c:pt idx="129147">
                  <c:v>299.20199331132102</c:v>
                </c:pt>
                <c:pt idx="129148">
                  <c:v>299.20431006659402</c:v>
                </c:pt>
                <c:pt idx="129149">
                  <c:v>299.20662682186799</c:v>
                </c:pt>
                <c:pt idx="129150">
                  <c:v>299.20894357714099</c:v>
                </c:pt>
                <c:pt idx="129151">
                  <c:v>299.21126033241501</c:v>
                </c:pt>
                <c:pt idx="129152">
                  <c:v>299.21357708768801</c:v>
                </c:pt>
                <c:pt idx="129153">
                  <c:v>299.21589384296198</c:v>
                </c:pt>
                <c:pt idx="129154">
                  <c:v>299.21821059823498</c:v>
                </c:pt>
                <c:pt idx="129155">
                  <c:v>299.220527353509</c:v>
                </c:pt>
                <c:pt idx="129156">
                  <c:v>299.222844108782</c:v>
                </c:pt>
                <c:pt idx="129157">
                  <c:v>299.22516086405602</c:v>
                </c:pt>
                <c:pt idx="129158">
                  <c:v>299.22747761932902</c:v>
                </c:pt>
                <c:pt idx="129159">
                  <c:v>299.22979437460299</c:v>
                </c:pt>
                <c:pt idx="129160">
                  <c:v>299.23211112987599</c:v>
                </c:pt>
                <c:pt idx="129161">
                  <c:v>299.23442788515001</c:v>
                </c:pt>
                <c:pt idx="129162">
                  <c:v>299.23674464042301</c:v>
                </c:pt>
                <c:pt idx="129163">
                  <c:v>299.23906139569698</c:v>
                </c:pt>
                <c:pt idx="129164">
                  <c:v>299.24137815096998</c:v>
                </c:pt>
                <c:pt idx="129165">
                  <c:v>299.243694906244</c:v>
                </c:pt>
                <c:pt idx="129166">
                  <c:v>299.246011661517</c:v>
                </c:pt>
                <c:pt idx="129167">
                  <c:v>299.24832841679103</c:v>
                </c:pt>
                <c:pt idx="129168">
                  <c:v>299.25064517206499</c:v>
                </c:pt>
                <c:pt idx="129169">
                  <c:v>299.25296192733799</c:v>
                </c:pt>
                <c:pt idx="129170">
                  <c:v>299.25527868261202</c:v>
                </c:pt>
                <c:pt idx="129171">
                  <c:v>299.25759543788502</c:v>
                </c:pt>
                <c:pt idx="129172">
                  <c:v>299.25991219315898</c:v>
                </c:pt>
                <c:pt idx="129173">
                  <c:v>299.26222894843198</c:v>
                </c:pt>
                <c:pt idx="129174">
                  <c:v>299.26454570370601</c:v>
                </c:pt>
                <c:pt idx="129175">
                  <c:v>299.26686245897901</c:v>
                </c:pt>
                <c:pt idx="129176">
                  <c:v>299.26917921425297</c:v>
                </c:pt>
                <c:pt idx="129177">
                  <c:v>299.27149596952597</c:v>
                </c:pt>
                <c:pt idx="129178">
                  <c:v>299.2738127248</c:v>
                </c:pt>
                <c:pt idx="129179">
                  <c:v>299.276129480073</c:v>
                </c:pt>
                <c:pt idx="129180">
                  <c:v>299.27844623534702</c:v>
                </c:pt>
                <c:pt idx="129181">
                  <c:v>299.28076299062002</c:v>
                </c:pt>
                <c:pt idx="129182">
                  <c:v>299.28307974589399</c:v>
                </c:pt>
                <c:pt idx="129183">
                  <c:v>299.28539650116699</c:v>
                </c:pt>
                <c:pt idx="129184">
                  <c:v>299.28771325644101</c:v>
                </c:pt>
                <c:pt idx="129185">
                  <c:v>299.29003001171401</c:v>
                </c:pt>
                <c:pt idx="129186">
                  <c:v>299.29234676698798</c:v>
                </c:pt>
                <c:pt idx="129187">
                  <c:v>299.29466352226098</c:v>
                </c:pt>
                <c:pt idx="129188">
                  <c:v>299.296980277535</c:v>
                </c:pt>
                <c:pt idx="129189">
                  <c:v>299.299297032808</c:v>
                </c:pt>
                <c:pt idx="129190">
                  <c:v>299.30161378808202</c:v>
                </c:pt>
                <c:pt idx="129191">
                  <c:v>299.30393054335502</c:v>
                </c:pt>
                <c:pt idx="129192">
                  <c:v>299.30624729862899</c:v>
                </c:pt>
                <c:pt idx="129193">
                  <c:v>299.30856405390199</c:v>
                </c:pt>
                <c:pt idx="129194">
                  <c:v>299.31088080917601</c:v>
                </c:pt>
                <c:pt idx="129195">
                  <c:v>299.31319756444901</c:v>
                </c:pt>
                <c:pt idx="129196">
                  <c:v>299.31551431972298</c:v>
                </c:pt>
                <c:pt idx="129197">
                  <c:v>299.31783107499598</c:v>
                </c:pt>
                <c:pt idx="129198">
                  <c:v>299.32014783027</c:v>
                </c:pt>
                <c:pt idx="129199">
                  <c:v>299.322464585543</c:v>
                </c:pt>
                <c:pt idx="129200">
                  <c:v>299.32478134081703</c:v>
                </c:pt>
                <c:pt idx="129201">
                  <c:v>299.32709809609003</c:v>
                </c:pt>
                <c:pt idx="129202">
                  <c:v>299.32941485136399</c:v>
                </c:pt>
                <c:pt idx="129203">
                  <c:v>299.33173160663699</c:v>
                </c:pt>
                <c:pt idx="129204">
                  <c:v>299.33404836191102</c:v>
                </c:pt>
                <c:pt idx="129205">
                  <c:v>299.33636511718402</c:v>
                </c:pt>
                <c:pt idx="129206">
                  <c:v>299.33868187245798</c:v>
                </c:pt>
                <c:pt idx="129207">
                  <c:v>299.34099862773098</c:v>
                </c:pt>
                <c:pt idx="129208">
                  <c:v>299.34331538300501</c:v>
                </c:pt>
                <c:pt idx="129209">
                  <c:v>299.34563213827801</c:v>
                </c:pt>
                <c:pt idx="129210">
                  <c:v>299.34794889355197</c:v>
                </c:pt>
                <c:pt idx="129211">
                  <c:v>299.350265648826</c:v>
                </c:pt>
                <c:pt idx="129212">
                  <c:v>299.352582404099</c:v>
                </c:pt>
                <c:pt idx="129213">
                  <c:v>299.35489915937302</c:v>
                </c:pt>
                <c:pt idx="129214">
                  <c:v>299.35721591464602</c:v>
                </c:pt>
                <c:pt idx="129215">
                  <c:v>299.35953266991999</c:v>
                </c:pt>
                <c:pt idx="129216">
                  <c:v>299.36184942519299</c:v>
                </c:pt>
                <c:pt idx="129217">
                  <c:v>299.36416618046701</c:v>
                </c:pt>
                <c:pt idx="129218">
                  <c:v>299.36648293574001</c:v>
                </c:pt>
                <c:pt idx="129219">
                  <c:v>299.36879969101398</c:v>
                </c:pt>
                <c:pt idx="129220">
                  <c:v>299.37111644628698</c:v>
                </c:pt>
                <c:pt idx="129221">
                  <c:v>299.373433201561</c:v>
                </c:pt>
                <c:pt idx="129222">
                  <c:v>299.375749956834</c:v>
                </c:pt>
                <c:pt idx="129223">
                  <c:v>299.37806671210802</c:v>
                </c:pt>
                <c:pt idx="129224">
                  <c:v>299.38038346738102</c:v>
                </c:pt>
                <c:pt idx="129225">
                  <c:v>299.38270022265499</c:v>
                </c:pt>
                <c:pt idx="129226">
                  <c:v>299.38501697792799</c:v>
                </c:pt>
                <c:pt idx="129227">
                  <c:v>299.38733373320201</c:v>
                </c:pt>
                <c:pt idx="129228">
                  <c:v>299.38965048847501</c:v>
                </c:pt>
                <c:pt idx="129229">
                  <c:v>299.39196724374898</c:v>
                </c:pt>
                <c:pt idx="129230">
                  <c:v>299.39428399902198</c:v>
                </c:pt>
                <c:pt idx="129231">
                  <c:v>299.396600754296</c:v>
                </c:pt>
                <c:pt idx="129232">
                  <c:v>299.398917509569</c:v>
                </c:pt>
                <c:pt idx="129233">
                  <c:v>299.40123426484303</c:v>
                </c:pt>
                <c:pt idx="129234">
                  <c:v>299.40355102011603</c:v>
                </c:pt>
                <c:pt idx="129235">
                  <c:v>299.40586777538999</c:v>
                </c:pt>
                <c:pt idx="129236">
                  <c:v>299.40818453066299</c:v>
                </c:pt>
                <c:pt idx="129237">
                  <c:v>299.41050128593702</c:v>
                </c:pt>
                <c:pt idx="129238">
                  <c:v>299.41281804121002</c:v>
                </c:pt>
                <c:pt idx="129239">
                  <c:v>299.41513479648398</c:v>
                </c:pt>
                <c:pt idx="129240">
                  <c:v>299.41745155175698</c:v>
                </c:pt>
                <c:pt idx="129241">
                  <c:v>299.41976830703101</c:v>
                </c:pt>
                <c:pt idx="129242">
                  <c:v>299.42208506230401</c:v>
                </c:pt>
                <c:pt idx="129243">
                  <c:v>299.42440181757797</c:v>
                </c:pt>
                <c:pt idx="129244">
                  <c:v>299.42671857285097</c:v>
                </c:pt>
                <c:pt idx="129245">
                  <c:v>299.429035328125</c:v>
                </c:pt>
                <c:pt idx="129246">
                  <c:v>299.431352083398</c:v>
                </c:pt>
                <c:pt idx="129247">
                  <c:v>299.43366883867202</c:v>
                </c:pt>
                <c:pt idx="129248">
                  <c:v>299.43598559394502</c:v>
                </c:pt>
                <c:pt idx="129249">
                  <c:v>299.43830234921899</c:v>
                </c:pt>
                <c:pt idx="129250">
                  <c:v>299.44061910449199</c:v>
                </c:pt>
                <c:pt idx="129251">
                  <c:v>299.44293585976601</c:v>
                </c:pt>
                <c:pt idx="129252">
                  <c:v>299.44525261503901</c:v>
                </c:pt>
                <c:pt idx="129253">
                  <c:v>299.44756937031298</c:v>
                </c:pt>
                <c:pt idx="129254">
                  <c:v>299.449886125587</c:v>
                </c:pt>
                <c:pt idx="129255">
                  <c:v>299.45220288086</c:v>
                </c:pt>
                <c:pt idx="129256">
                  <c:v>299.45451963613402</c:v>
                </c:pt>
                <c:pt idx="129257">
                  <c:v>299.45683639140702</c:v>
                </c:pt>
                <c:pt idx="129258">
                  <c:v>299.45915314668099</c:v>
                </c:pt>
                <c:pt idx="129259">
                  <c:v>299.46146990195399</c:v>
                </c:pt>
                <c:pt idx="129260">
                  <c:v>299.46378665722801</c:v>
                </c:pt>
                <c:pt idx="129261">
                  <c:v>299.46610341250101</c:v>
                </c:pt>
                <c:pt idx="129262">
                  <c:v>299.46842016777498</c:v>
                </c:pt>
                <c:pt idx="129263">
                  <c:v>299.47073692304798</c:v>
                </c:pt>
                <c:pt idx="129264">
                  <c:v>299.473053678322</c:v>
                </c:pt>
                <c:pt idx="129265">
                  <c:v>299.475370433595</c:v>
                </c:pt>
                <c:pt idx="129266">
                  <c:v>299.47768718886903</c:v>
                </c:pt>
                <c:pt idx="129267">
                  <c:v>299.48000394414203</c:v>
                </c:pt>
                <c:pt idx="129268">
                  <c:v>299.48232069941599</c:v>
                </c:pt>
                <c:pt idx="129269">
                  <c:v>299.48463745468899</c:v>
                </c:pt>
                <c:pt idx="129270">
                  <c:v>299.48695420996302</c:v>
                </c:pt>
                <c:pt idx="129271">
                  <c:v>299.48927096523602</c:v>
                </c:pt>
                <c:pt idx="129272">
                  <c:v>299.49158772050998</c:v>
                </c:pt>
                <c:pt idx="129273">
                  <c:v>299.49390447578298</c:v>
                </c:pt>
                <c:pt idx="129274">
                  <c:v>299.49622123105701</c:v>
                </c:pt>
                <c:pt idx="129275">
                  <c:v>299.49853798633001</c:v>
                </c:pt>
                <c:pt idx="129276">
                  <c:v>299.50085474160397</c:v>
                </c:pt>
                <c:pt idx="129277">
                  <c:v>299.50317149687697</c:v>
                </c:pt>
                <c:pt idx="129278">
                  <c:v>299.505488252151</c:v>
                </c:pt>
                <c:pt idx="129279">
                  <c:v>299.507805007424</c:v>
                </c:pt>
                <c:pt idx="129280">
                  <c:v>299.51012176269802</c:v>
                </c:pt>
                <c:pt idx="129281">
                  <c:v>299.51243851797102</c:v>
                </c:pt>
                <c:pt idx="129282">
                  <c:v>299.51475527324499</c:v>
                </c:pt>
                <c:pt idx="129283">
                  <c:v>299.51707202851799</c:v>
                </c:pt>
                <c:pt idx="129284">
                  <c:v>299.51938878379201</c:v>
                </c:pt>
                <c:pt idx="129285">
                  <c:v>299.52170553906501</c:v>
                </c:pt>
                <c:pt idx="129286">
                  <c:v>299.52402229433898</c:v>
                </c:pt>
                <c:pt idx="129287">
                  <c:v>299.52633904961198</c:v>
                </c:pt>
                <c:pt idx="129288">
                  <c:v>299.528655804886</c:v>
                </c:pt>
                <c:pt idx="129289">
                  <c:v>299.530972560159</c:v>
                </c:pt>
                <c:pt idx="129290">
                  <c:v>299.53328931543302</c:v>
                </c:pt>
                <c:pt idx="129291">
                  <c:v>299.53560607070602</c:v>
                </c:pt>
                <c:pt idx="129292">
                  <c:v>299.53792282597999</c:v>
                </c:pt>
                <c:pt idx="129293">
                  <c:v>299.54023958125299</c:v>
                </c:pt>
                <c:pt idx="129294">
                  <c:v>299.54255633652701</c:v>
                </c:pt>
                <c:pt idx="129295">
                  <c:v>299.54487309180001</c:v>
                </c:pt>
                <c:pt idx="129296">
                  <c:v>299.54718984707398</c:v>
                </c:pt>
                <c:pt idx="129297">
                  <c:v>299.549506602348</c:v>
                </c:pt>
                <c:pt idx="129298">
                  <c:v>299.551823357621</c:v>
                </c:pt>
                <c:pt idx="129299">
                  <c:v>299.55414011289503</c:v>
                </c:pt>
                <c:pt idx="129300">
                  <c:v>299.55645686816803</c:v>
                </c:pt>
                <c:pt idx="129301">
                  <c:v>299.55877362344199</c:v>
                </c:pt>
                <c:pt idx="129302">
                  <c:v>299.56109037871499</c:v>
                </c:pt>
                <c:pt idx="129303">
                  <c:v>299.56340713398902</c:v>
                </c:pt>
                <c:pt idx="129304">
                  <c:v>299.56572388926202</c:v>
                </c:pt>
                <c:pt idx="129305">
                  <c:v>299.56804064453598</c:v>
                </c:pt>
                <c:pt idx="129306">
                  <c:v>299.57035739980898</c:v>
                </c:pt>
                <c:pt idx="129307">
                  <c:v>299.57267415508301</c:v>
                </c:pt>
                <c:pt idx="129308">
                  <c:v>299.57499091035601</c:v>
                </c:pt>
                <c:pt idx="129309">
                  <c:v>299.57730766562997</c:v>
                </c:pt>
                <c:pt idx="129310">
                  <c:v>299.57962442090297</c:v>
                </c:pt>
                <c:pt idx="129311">
                  <c:v>299.581941176177</c:v>
                </c:pt>
                <c:pt idx="129312">
                  <c:v>299.58425793145</c:v>
                </c:pt>
                <c:pt idx="129313">
                  <c:v>299.58657468672402</c:v>
                </c:pt>
                <c:pt idx="129314">
                  <c:v>299.58889144199702</c:v>
                </c:pt>
                <c:pt idx="129315">
                  <c:v>299.59120819727099</c:v>
                </c:pt>
                <c:pt idx="129316">
                  <c:v>299.59352495254399</c:v>
                </c:pt>
                <c:pt idx="129317">
                  <c:v>299.59584170781801</c:v>
                </c:pt>
                <c:pt idx="129318">
                  <c:v>299.59815846309101</c:v>
                </c:pt>
                <c:pt idx="129319">
                  <c:v>299.60047521836498</c:v>
                </c:pt>
                <c:pt idx="129320">
                  <c:v>299.60279197363798</c:v>
                </c:pt>
                <c:pt idx="129321">
                  <c:v>299.605108728912</c:v>
                </c:pt>
                <c:pt idx="129322">
                  <c:v>299.607425484185</c:v>
                </c:pt>
                <c:pt idx="129323">
                  <c:v>299.60974223945902</c:v>
                </c:pt>
                <c:pt idx="129324">
                  <c:v>299.61205899473202</c:v>
                </c:pt>
                <c:pt idx="129325">
                  <c:v>299.61437575000599</c:v>
                </c:pt>
                <c:pt idx="129326">
                  <c:v>299.61669250527899</c:v>
                </c:pt>
                <c:pt idx="129327">
                  <c:v>299.61900926055301</c:v>
                </c:pt>
                <c:pt idx="129328">
                  <c:v>299.62132601582601</c:v>
                </c:pt>
                <c:pt idx="129329">
                  <c:v>299.62364277109998</c:v>
                </c:pt>
                <c:pt idx="129330">
                  <c:v>299.62595952637298</c:v>
                </c:pt>
                <c:pt idx="129331">
                  <c:v>299.628276281647</c:v>
                </c:pt>
                <c:pt idx="129332">
                  <c:v>299.63059303692</c:v>
                </c:pt>
                <c:pt idx="129333">
                  <c:v>299.63290979219403</c:v>
                </c:pt>
                <c:pt idx="129334">
                  <c:v>299.63522654746703</c:v>
                </c:pt>
                <c:pt idx="129335">
                  <c:v>299.63754330274099</c:v>
                </c:pt>
                <c:pt idx="129336">
                  <c:v>299.63986005801399</c:v>
                </c:pt>
                <c:pt idx="129337">
                  <c:v>299.64217681328802</c:v>
                </c:pt>
                <c:pt idx="129338">
                  <c:v>299.64449356856198</c:v>
                </c:pt>
                <c:pt idx="129339">
                  <c:v>299.64681032383498</c:v>
                </c:pt>
                <c:pt idx="129340">
                  <c:v>299.64912707910901</c:v>
                </c:pt>
                <c:pt idx="129341">
                  <c:v>299.65144383438201</c:v>
                </c:pt>
                <c:pt idx="129342">
                  <c:v>299.65376058965597</c:v>
                </c:pt>
                <c:pt idx="129343">
                  <c:v>299.65607734492897</c:v>
                </c:pt>
                <c:pt idx="129344">
                  <c:v>299.658394100203</c:v>
                </c:pt>
                <c:pt idx="129345">
                  <c:v>299.660710855476</c:v>
                </c:pt>
                <c:pt idx="129346">
                  <c:v>299.66302761075002</c:v>
                </c:pt>
                <c:pt idx="129347">
                  <c:v>299.66534436602302</c:v>
                </c:pt>
                <c:pt idx="129348">
                  <c:v>299.66766112129699</c:v>
                </c:pt>
                <c:pt idx="129349">
                  <c:v>299.66997787656999</c:v>
                </c:pt>
                <c:pt idx="129350">
                  <c:v>299.67229463184401</c:v>
                </c:pt>
                <c:pt idx="129351">
                  <c:v>299.67461138711701</c:v>
                </c:pt>
                <c:pt idx="129352">
                  <c:v>299.67692814239098</c:v>
                </c:pt>
                <c:pt idx="129353">
                  <c:v>299.67924489766398</c:v>
                </c:pt>
                <c:pt idx="129354">
                  <c:v>299.681561652938</c:v>
                </c:pt>
                <c:pt idx="129355">
                  <c:v>299.683878408211</c:v>
                </c:pt>
                <c:pt idx="129356">
                  <c:v>299.68619516348502</c:v>
                </c:pt>
                <c:pt idx="129357">
                  <c:v>299.68851191875802</c:v>
                </c:pt>
                <c:pt idx="129358">
                  <c:v>299.69082867403199</c:v>
                </c:pt>
                <c:pt idx="129359">
                  <c:v>299.69314542930499</c:v>
                </c:pt>
                <c:pt idx="129360">
                  <c:v>299.69546218457901</c:v>
                </c:pt>
                <c:pt idx="129361">
                  <c:v>299.69777893985201</c:v>
                </c:pt>
                <c:pt idx="129362">
                  <c:v>299.70009569512598</c:v>
                </c:pt>
                <c:pt idx="129363">
                  <c:v>299.70241245039898</c:v>
                </c:pt>
                <c:pt idx="129364">
                  <c:v>299.704729205673</c:v>
                </c:pt>
                <c:pt idx="129365">
                  <c:v>299.707045960946</c:v>
                </c:pt>
                <c:pt idx="129366">
                  <c:v>299.70936271622003</c:v>
                </c:pt>
                <c:pt idx="129367">
                  <c:v>299.71167947149303</c:v>
                </c:pt>
                <c:pt idx="129368">
                  <c:v>299.71399622676699</c:v>
                </c:pt>
                <c:pt idx="129369">
                  <c:v>299.71631298203999</c:v>
                </c:pt>
                <c:pt idx="129370">
                  <c:v>299.71862973731402</c:v>
                </c:pt>
                <c:pt idx="129371">
                  <c:v>299.72094649258702</c:v>
                </c:pt>
                <c:pt idx="129372">
                  <c:v>299.72326324786098</c:v>
                </c:pt>
                <c:pt idx="129373">
                  <c:v>299.72558000313398</c:v>
                </c:pt>
                <c:pt idx="129374">
                  <c:v>299.72789675840801</c:v>
                </c:pt>
                <c:pt idx="129375">
                  <c:v>299.73021351368101</c:v>
                </c:pt>
                <c:pt idx="129376">
                  <c:v>299.73253026895497</c:v>
                </c:pt>
                <c:pt idx="129377">
                  <c:v>299.73484702422797</c:v>
                </c:pt>
                <c:pt idx="129378">
                  <c:v>299.737163779502</c:v>
                </c:pt>
                <c:pt idx="129379">
                  <c:v>299.739480534775</c:v>
                </c:pt>
                <c:pt idx="129380">
                  <c:v>299.74179729004902</c:v>
                </c:pt>
                <c:pt idx="129381">
                  <c:v>299.74411404532299</c:v>
                </c:pt>
                <c:pt idx="129382">
                  <c:v>299.74643080059599</c:v>
                </c:pt>
                <c:pt idx="129383">
                  <c:v>299.74874755587001</c:v>
                </c:pt>
                <c:pt idx="129384">
                  <c:v>299.75106431114301</c:v>
                </c:pt>
                <c:pt idx="129385">
                  <c:v>299.75338106641698</c:v>
                </c:pt>
                <c:pt idx="129386">
                  <c:v>299.75569782168998</c:v>
                </c:pt>
                <c:pt idx="129387">
                  <c:v>299.758014576964</c:v>
                </c:pt>
                <c:pt idx="129388">
                  <c:v>299.760331332237</c:v>
                </c:pt>
                <c:pt idx="129389">
                  <c:v>299.76264808751102</c:v>
                </c:pt>
                <c:pt idx="129390">
                  <c:v>299.76496484278402</c:v>
                </c:pt>
                <c:pt idx="129391">
                  <c:v>299.76728159805799</c:v>
                </c:pt>
                <c:pt idx="129392">
                  <c:v>299.76959835333099</c:v>
                </c:pt>
                <c:pt idx="129393">
                  <c:v>299.77191510860501</c:v>
                </c:pt>
                <c:pt idx="129394">
                  <c:v>299.77423186387801</c:v>
                </c:pt>
                <c:pt idx="129395">
                  <c:v>299.77654861915198</c:v>
                </c:pt>
                <c:pt idx="129396">
                  <c:v>299.77886537442498</c:v>
                </c:pt>
                <c:pt idx="129397">
                  <c:v>299.781182129699</c:v>
                </c:pt>
                <c:pt idx="129398">
                  <c:v>299.783498884972</c:v>
                </c:pt>
                <c:pt idx="129399">
                  <c:v>299.78581564024603</c:v>
                </c:pt>
                <c:pt idx="129400">
                  <c:v>299.78813239551903</c:v>
                </c:pt>
                <c:pt idx="129401">
                  <c:v>299.79044915079299</c:v>
                </c:pt>
                <c:pt idx="129402">
                  <c:v>299.79276590606599</c:v>
                </c:pt>
                <c:pt idx="129403">
                  <c:v>299.79508266134002</c:v>
                </c:pt>
                <c:pt idx="129404">
                  <c:v>299.79739941661302</c:v>
                </c:pt>
                <c:pt idx="129405">
                  <c:v>299.79971617188698</c:v>
                </c:pt>
                <c:pt idx="129406">
                  <c:v>299.80203292715998</c:v>
                </c:pt>
                <c:pt idx="129407">
                  <c:v>299.80434968243401</c:v>
                </c:pt>
                <c:pt idx="129408">
                  <c:v>299.80666643770701</c:v>
                </c:pt>
                <c:pt idx="129409">
                  <c:v>299.80898319298097</c:v>
                </c:pt>
                <c:pt idx="129410">
                  <c:v>299.81129994825397</c:v>
                </c:pt>
                <c:pt idx="129411">
                  <c:v>299.813616703528</c:v>
                </c:pt>
                <c:pt idx="129412">
                  <c:v>299.815933458801</c:v>
                </c:pt>
                <c:pt idx="129413">
                  <c:v>299.81825021407502</c:v>
                </c:pt>
                <c:pt idx="129414">
                  <c:v>299.82056696934802</c:v>
                </c:pt>
                <c:pt idx="129415">
                  <c:v>299.82288372462199</c:v>
                </c:pt>
                <c:pt idx="129416">
                  <c:v>299.82520047989499</c:v>
                </c:pt>
                <c:pt idx="129417">
                  <c:v>299.82751723516901</c:v>
                </c:pt>
                <c:pt idx="129418">
                  <c:v>299.82983399044201</c:v>
                </c:pt>
                <c:pt idx="129419">
                  <c:v>299.83215074571598</c:v>
                </c:pt>
                <c:pt idx="129420">
                  <c:v>299.83446750098898</c:v>
                </c:pt>
                <c:pt idx="129421">
                  <c:v>299.836784256263</c:v>
                </c:pt>
                <c:pt idx="129422">
                  <c:v>299.839101011536</c:v>
                </c:pt>
                <c:pt idx="129423">
                  <c:v>299.84141776681003</c:v>
                </c:pt>
                <c:pt idx="129424">
                  <c:v>299.84373452208399</c:v>
                </c:pt>
                <c:pt idx="129425">
                  <c:v>299.84605127735699</c:v>
                </c:pt>
                <c:pt idx="129426">
                  <c:v>299.84836803263102</c:v>
                </c:pt>
                <c:pt idx="129427">
                  <c:v>299.85068478790402</c:v>
                </c:pt>
                <c:pt idx="129428">
                  <c:v>299.85300154317798</c:v>
                </c:pt>
                <c:pt idx="129429">
                  <c:v>299.85531829845098</c:v>
                </c:pt>
                <c:pt idx="129430">
                  <c:v>299.85763505372501</c:v>
                </c:pt>
                <c:pt idx="129431">
                  <c:v>299.85995180899801</c:v>
                </c:pt>
                <c:pt idx="129432">
                  <c:v>299.86226856427197</c:v>
                </c:pt>
                <c:pt idx="129433">
                  <c:v>299.86458531954497</c:v>
                </c:pt>
                <c:pt idx="129434">
                  <c:v>299.866902074819</c:v>
                </c:pt>
                <c:pt idx="129435">
                  <c:v>299.869218830092</c:v>
                </c:pt>
                <c:pt idx="129436">
                  <c:v>299.87153558536602</c:v>
                </c:pt>
                <c:pt idx="129437">
                  <c:v>299.87385234063902</c:v>
                </c:pt>
                <c:pt idx="129438">
                  <c:v>299.87616909591299</c:v>
                </c:pt>
                <c:pt idx="129439">
                  <c:v>299.87848585118599</c:v>
                </c:pt>
                <c:pt idx="129440">
                  <c:v>299.88080260646001</c:v>
                </c:pt>
                <c:pt idx="129441">
                  <c:v>299.88311936173301</c:v>
                </c:pt>
                <c:pt idx="129442">
                  <c:v>299.88543611700698</c:v>
                </c:pt>
                <c:pt idx="129443">
                  <c:v>299.88775287227998</c:v>
                </c:pt>
                <c:pt idx="129444">
                  <c:v>299.890069627554</c:v>
                </c:pt>
                <c:pt idx="129445">
                  <c:v>299.892386382827</c:v>
                </c:pt>
                <c:pt idx="129446">
                  <c:v>299.89470313810102</c:v>
                </c:pt>
                <c:pt idx="129447">
                  <c:v>299.89701989337402</c:v>
                </c:pt>
                <c:pt idx="129448">
                  <c:v>299.89933664864799</c:v>
                </c:pt>
                <c:pt idx="129449">
                  <c:v>299.90165340392099</c:v>
                </c:pt>
                <c:pt idx="129450">
                  <c:v>299.90397015919501</c:v>
                </c:pt>
                <c:pt idx="129451">
                  <c:v>299.90628691446801</c:v>
                </c:pt>
                <c:pt idx="129452">
                  <c:v>299.90860366974198</c:v>
                </c:pt>
                <c:pt idx="129453">
                  <c:v>299.91092042501498</c:v>
                </c:pt>
                <c:pt idx="129454">
                  <c:v>299.913237180289</c:v>
                </c:pt>
                <c:pt idx="129455">
                  <c:v>299.915553935562</c:v>
                </c:pt>
                <c:pt idx="129456">
                  <c:v>299.91787069083603</c:v>
                </c:pt>
                <c:pt idx="129457">
                  <c:v>299.92018744610903</c:v>
                </c:pt>
                <c:pt idx="129458">
                  <c:v>299.92250420138299</c:v>
                </c:pt>
                <c:pt idx="129459">
                  <c:v>299.92482095665599</c:v>
                </c:pt>
                <c:pt idx="129460">
                  <c:v>299.92713771193002</c:v>
                </c:pt>
                <c:pt idx="129461">
                  <c:v>299.92945446720302</c:v>
                </c:pt>
                <c:pt idx="129462">
                  <c:v>299.93177122247698</c:v>
                </c:pt>
                <c:pt idx="129463">
                  <c:v>299.93408797774998</c:v>
                </c:pt>
                <c:pt idx="129464">
                  <c:v>299.93640473302401</c:v>
                </c:pt>
                <c:pt idx="129465">
                  <c:v>299.93872148829701</c:v>
                </c:pt>
                <c:pt idx="129466">
                  <c:v>299.94103824357097</c:v>
                </c:pt>
                <c:pt idx="129467">
                  <c:v>299.943354998845</c:v>
                </c:pt>
                <c:pt idx="129468">
                  <c:v>299.945671754118</c:v>
                </c:pt>
                <c:pt idx="129469">
                  <c:v>299.94798850939202</c:v>
                </c:pt>
                <c:pt idx="129470">
                  <c:v>299.95030526466502</c:v>
                </c:pt>
                <c:pt idx="129471">
                  <c:v>299.95262201993899</c:v>
                </c:pt>
                <c:pt idx="129472">
                  <c:v>299.95493877521199</c:v>
                </c:pt>
                <c:pt idx="129473">
                  <c:v>299.95725553048601</c:v>
                </c:pt>
                <c:pt idx="129474">
                  <c:v>299.95957228575901</c:v>
                </c:pt>
                <c:pt idx="129475">
                  <c:v>299.96188904103298</c:v>
                </c:pt>
                <c:pt idx="129476">
                  <c:v>299.96420579630598</c:v>
                </c:pt>
                <c:pt idx="129477">
                  <c:v>299.96652255158</c:v>
                </c:pt>
                <c:pt idx="129478">
                  <c:v>299.968839306853</c:v>
                </c:pt>
                <c:pt idx="129479">
                  <c:v>299.97115606212702</c:v>
                </c:pt>
                <c:pt idx="129480">
                  <c:v>299.97347281740002</c:v>
                </c:pt>
                <c:pt idx="129481">
                  <c:v>299.97578957267399</c:v>
                </c:pt>
                <c:pt idx="129482">
                  <c:v>299.97810632794699</c:v>
                </c:pt>
                <c:pt idx="129483">
                  <c:v>299.98042308322101</c:v>
                </c:pt>
                <c:pt idx="129484">
                  <c:v>299.98273983849401</c:v>
                </c:pt>
                <c:pt idx="129485">
                  <c:v>299.98505659376798</c:v>
                </c:pt>
                <c:pt idx="129486">
                  <c:v>299.98737334904098</c:v>
                </c:pt>
                <c:pt idx="129487">
                  <c:v>299.989690104315</c:v>
                </c:pt>
                <c:pt idx="129488">
                  <c:v>299.992006859588</c:v>
                </c:pt>
                <c:pt idx="129489">
                  <c:v>299.99432361486203</c:v>
                </c:pt>
                <c:pt idx="129490">
                  <c:v>299.99664037013503</c:v>
                </c:pt>
                <c:pt idx="129491">
                  <c:v>299.99895712540899</c:v>
                </c:pt>
                <c:pt idx="129492">
                  <c:v>300.00127388068199</c:v>
                </c:pt>
                <c:pt idx="129493">
                  <c:v>300.00359063595602</c:v>
                </c:pt>
                <c:pt idx="129494">
                  <c:v>300.00590739122902</c:v>
                </c:pt>
                <c:pt idx="129495">
                  <c:v>300.00822414650298</c:v>
                </c:pt>
                <c:pt idx="129496">
                  <c:v>300.01054090177598</c:v>
                </c:pt>
                <c:pt idx="129497">
                  <c:v>300.01285765705001</c:v>
                </c:pt>
                <c:pt idx="129498">
                  <c:v>300.01517441232301</c:v>
                </c:pt>
                <c:pt idx="129499">
                  <c:v>300.01749116759697</c:v>
                </c:pt>
                <c:pt idx="129500">
                  <c:v>300.01980792286997</c:v>
                </c:pt>
                <c:pt idx="129501">
                  <c:v>300.022124678144</c:v>
                </c:pt>
                <c:pt idx="129502">
                  <c:v>300.024441433417</c:v>
                </c:pt>
                <c:pt idx="129503">
                  <c:v>300.02675818869102</c:v>
                </c:pt>
                <c:pt idx="129504">
                  <c:v>300.02907494396402</c:v>
                </c:pt>
                <c:pt idx="129505">
                  <c:v>300.03139169923799</c:v>
                </c:pt>
                <c:pt idx="129506">
                  <c:v>300.03370845451099</c:v>
                </c:pt>
                <c:pt idx="129507">
                  <c:v>300.03602520978501</c:v>
                </c:pt>
                <c:pt idx="129508">
                  <c:v>300.03834196505801</c:v>
                </c:pt>
                <c:pt idx="129509">
                  <c:v>300.04065872033198</c:v>
                </c:pt>
                <c:pt idx="129510">
                  <c:v>300.042975475606</c:v>
                </c:pt>
                <c:pt idx="129511">
                  <c:v>300.045292230879</c:v>
                </c:pt>
                <c:pt idx="129512">
                  <c:v>300.04760898615302</c:v>
                </c:pt>
                <c:pt idx="129513">
                  <c:v>300.04992574142602</c:v>
                </c:pt>
                <c:pt idx="129514">
                  <c:v>300.05224249669999</c:v>
                </c:pt>
                <c:pt idx="129515">
                  <c:v>300.05455925197299</c:v>
                </c:pt>
                <c:pt idx="129516">
                  <c:v>300.05687600724701</c:v>
                </c:pt>
                <c:pt idx="129517">
                  <c:v>300.05919276252001</c:v>
                </c:pt>
                <c:pt idx="129518">
                  <c:v>300.06150951779398</c:v>
                </c:pt>
                <c:pt idx="129519">
                  <c:v>300.06382627306698</c:v>
                </c:pt>
                <c:pt idx="129520">
                  <c:v>300.066143028341</c:v>
                </c:pt>
                <c:pt idx="129521">
                  <c:v>300.068459783614</c:v>
                </c:pt>
                <c:pt idx="129522">
                  <c:v>300.07077653888803</c:v>
                </c:pt>
                <c:pt idx="129523">
                  <c:v>300.07309329416103</c:v>
                </c:pt>
                <c:pt idx="129524">
                  <c:v>300.07541004943499</c:v>
                </c:pt>
                <c:pt idx="129525">
                  <c:v>300.07772680470799</c:v>
                </c:pt>
                <c:pt idx="129526">
                  <c:v>300.08004355998202</c:v>
                </c:pt>
                <c:pt idx="129527">
                  <c:v>300.08236031525502</c:v>
                </c:pt>
                <c:pt idx="129528">
                  <c:v>300.08467707052898</c:v>
                </c:pt>
                <c:pt idx="129529">
                  <c:v>300.08699382580198</c:v>
                </c:pt>
                <c:pt idx="129530">
                  <c:v>300.08931058107601</c:v>
                </c:pt>
                <c:pt idx="129531">
                  <c:v>300.09162733634901</c:v>
                </c:pt>
                <c:pt idx="129532">
                  <c:v>300.09394409162297</c:v>
                </c:pt>
                <c:pt idx="129533">
                  <c:v>300.09626084689597</c:v>
                </c:pt>
                <c:pt idx="129534">
                  <c:v>300.09857760217</c:v>
                </c:pt>
                <c:pt idx="129535">
                  <c:v>300.100894357443</c:v>
                </c:pt>
                <c:pt idx="129536">
                  <c:v>300.10321111271702</c:v>
                </c:pt>
                <c:pt idx="129537">
                  <c:v>300.10552786799002</c:v>
                </c:pt>
                <c:pt idx="129538">
                  <c:v>300.10784462326399</c:v>
                </c:pt>
                <c:pt idx="129539">
                  <c:v>300.11016137853699</c:v>
                </c:pt>
                <c:pt idx="129540">
                  <c:v>300.11247813381101</c:v>
                </c:pt>
                <c:pt idx="129541">
                  <c:v>300.11479488908401</c:v>
                </c:pt>
                <c:pt idx="129542">
                  <c:v>300.11711164435798</c:v>
                </c:pt>
                <c:pt idx="129543">
                  <c:v>300.11942839963098</c:v>
                </c:pt>
                <c:pt idx="129544">
                  <c:v>300.121745154905</c:v>
                </c:pt>
                <c:pt idx="129545">
                  <c:v>300.124061910178</c:v>
                </c:pt>
                <c:pt idx="129546">
                  <c:v>300.12637866545202</c:v>
                </c:pt>
                <c:pt idx="129547">
                  <c:v>300.12869542072502</c:v>
                </c:pt>
                <c:pt idx="129548">
                  <c:v>300.13101217599899</c:v>
                </c:pt>
                <c:pt idx="129549">
                  <c:v>300.13332893127199</c:v>
                </c:pt>
                <c:pt idx="129550">
                  <c:v>300.13564568654601</c:v>
                </c:pt>
                <c:pt idx="129551">
                  <c:v>300.13796244181901</c:v>
                </c:pt>
                <c:pt idx="129552">
                  <c:v>300.14027919709298</c:v>
                </c:pt>
                <c:pt idx="129553">
                  <c:v>300.142595952367</c:v>
                </c:pt>
                <c:pt idx="129554">
                  <c:v>300.14491270764</c:v>
                </c:pt>
                <c:pt idx="129555">
                  <c:v>300.14722946291403</c:v>
                </c:pt>
                <c:pt idx="129556">
                  <c:v>300.14954621818703</c:v>
                </c:pt>
                <c:pt idx="129557">
                  <c:v>300.15186297346099</c:v>
                </c:pt>
                <c:pt idx="129558">
                  <c:v>300.15417972873399</c:v>
                </c:pt>
                <c:pt idx="129559">
                  <c:v>300.15649648400802</c:v>
                </c:pt>
                <c:pt idx="129560">
                  <c:v>300.15881323928102</c:v>
                </c:pt>
                <c:pt idx="129561">
                  <c:v>300.16112999455498</c:v>
                </c:pt>
                <c:pt idx="129562">
                  <c:v>300.16344674982798</c:v>
                </c:pt>
                <c:pt idx="129563">
                  <c:v>300.16576350510201</c:v>
                </c:pt>
                <c:pt idx="129564">
                  <c:v>300.16808026037501</c:v>
                </c:pt>
                <c:pt idx="129565">
                  <c:v>300.17039701564897</c:v>
                </c:pt>
                <c:pt idx="129566">
                  <c:v>300.17271377092197</c:v>
                </c:pt>
                <c:pt idx="129567">
                  <c:v>300.175030526196</c:v>
                </c:pt>
                <c:pt idx="129568">
                  <c:v>300.177347281469</c:v>
                </c:pt>
                <c:pt idx="129569">
                  <c:v>300.17966403674302</c:v>
                </c:pt>
                <c:pt idx="129570">
                  <c:v>300.18198079201602</c:v>
                </c:pt>
                <c:pt idx="129571">
                  <c:v>300.18429754728999</c:v>
                </c:pt>
                <c:pt idx="129572">
                  <c:v>300.18661430256299</c:v>
                </c:pt>
                <c:pt idx="129573">
                  <c:v>300.18893105783701</c:v>
                </c:pt>
                <c:pt idx="129574">
                  <c:v>300.19124781311001</c:v>
                </c:pt>
                <c:pt idx="129575">
                  <c:v>300.19356456838398</c:v>
                </c:pt>
                <c:pt idx="129576">
                  <c:v>300.19588132365698</c:v>
                </c:pt>
                <c:pt idx="129577">
                  <c:v>300.198198078931</c:v>
                </c:pt>
                <c:pt idx="129578">
                  <c:v>300.200514834204</c:v>
                </c:pt>
                <c:pt idx="129579">
                  <c:v>300.20283158947802</c:v>
                </c:pt>
                <c:pt idx="129580">
                  <c:v>300.20514834475102</c:v>
                </c:pt>
                <c:pt idx="129581">
                  <c:v>300.20746510002499</c:v>
                </c:pt>
                <c:pt idx="129582">
                  <c:v>300.20978185529799</c:v>
                </c:pt>
                <c:pt idx="129583">
                  <c:v>300.21209861057201</c:v>
                </c:pt>
                <c:pt idx="129584">
                  <c:v>300.21441536584501</c:v>
                </c:pt>
                <c:pt idx="129585">
                  <c:v>300.21673212111898</c:v>
                </c:pt>
                <c:pt idx="129586">
                  <c:v>300.21904887639198</c:v>
                </c:pt>
                <c:pt idx="129587">
                  <c:v>300.221365631666</c:v>
                </c:pt>
                <c:pt idx="129588">
                  <c:v>300.223682386939</c:v>
                </c:pt>
                <c:pt idx="129589">
                  <c:v>300.22599914221303</c:v>
                </c:pt>
                <c:pt idx="129590">
                  <c:v>300.22831589748603</c:v>
                </c:pt>
                <c:pt idx="129591">
                  <c:v>300.23063265275999</c:v>
                </c:pt>
                <c:pt idx="129592">
                  <c:v>300.23294940803299</c:v>
                </c:pt>
                <c:pt idx="129593">
                  <c:v>300.23526616330702</c:v>
                </c:pt>
                <c:pt idx="129594">
                  <c:v>300.23758291858098</c:v>
                </c:pt>
                <c:pt idx="129595">
                  <c:v>300.23989967385398</c:v>
                </c:pt>
                <c:pt idx="129596">
                  <c:v>300.24221642912801</c:v>
                </c:pt>
                <c:pt idx="129597">
                  <c:v>300.24453318440101</c:v>
                </c:pt>
                <c:pt idx="129598">
                  <c:v>300.24684993967497</c:v>
                </c:pt>
                <c:pt idx="129599">
                  <c:v>300.24916669494797</c:v>
                </c:pt>
                <c:pt idx="129600">
                  <c:v>300.251483450222</c:v>
                </c:pt>
                <c:pt idx="129601">
                  <c:v>300.253800205495</c:v>
                </c:pt>
                <c:pt idx="129602">
                  <c:v>300.25611696076902</c:v>
                </c:pt>
                <c:pt idx="129603">
                  <c:v>300.25843371604202</c:v>
                </c:pt>
                <c:pt idx="129604">
                  <c:v>300.26075047131599</c:v>
                </c:pt>
                <c:pt idx="129605">
                  <c:v>300.26306722658899</c:v>
                </c:pt>
                <c:pt idx="129606">
                  <c:v>300.26538398186301</c:v>
                </c:pt>
                <c:pt idx="129607">
                  <c:v>300.26770073713601</c:v>
                </c:pt>
                <c:pt idx="129608">
                  <c:v>300.27001749240998</c:v>
                </c:pt>
                <c:pt idx="129609">
                  <c:v>300.27233424768298</c:v>
                </c:pt>
                <c:pt idx="129610">
                  <c:v>300.274651002957</c:v>
                </c:pt>
                <c:pt idx="129611">
                  <c:v>300.27696775823</c:v>
                </c:pt>
                <c:pt idx="129612">
                  <c:v>300.27928451350402</c:v>
                </c:pt>
                <c:pt idx="129613">
                  <c:v>300.28160126877702</c:v>
                </c:pt>
                <c:pt idx="129614">
                  <c:v>300.28391802405099</c:v>
                </c:pt>
                <c:pt idx="129615">
                  <c:v>300.28623477932399</c:v>
                </c:pt>
                <c:pt idx="129616">
                  <c:v>300.28855153459801</c:v>
                </c:pt>
                <c:pt idx="129617">
                  <c:v>300.29086828987101</c:v>
                </c:pt>
                <c:pt idx="129618">
                  <c:v>300.29318504514498</c:v>
                </c:pt>
                <c:pt idx="129619">
                  <c:v>300.29550180041798</c:v>
                </c:pt>
                <c:pt idx="129620">
                  <c:v>300.297818555692</c:v>
                </c:pt>
                <c:pt idx="129621">
                  <c:v>300.300135310965</c:v>
                </c:pt>
                <c:pt idx="129622">
                  <c:v>300.30245206623903</c:v>
                </c:pt>
                <c:pt idx="129623">
                  <c:v>300.30476882151203</c:v>
                </c:pt>
                <c:pt idx="129624">
                  <c:v>300.30708557678599</c:v>
                </c:pt>
                <c:pt idx="129625">
                  <c:v>300.30940233205899</c:v>
                </c:pt>
                <c:pt idx="129626">
                  <c:v>300.31171908733302</c:v>
                </c:pt>
                <c:pt idx="129627">
                  <c:v>300.31403584260602</c:v>
                </c:pt>
                <c:pt idx="129628">
                  <c:v>300.31635259787998</c:v>
                </c:pt>
                <c:pt idx="129629">
                  <c:v>300.31866935315298</c:v>
                </c:pt>
                <c:pt idx="129630">
                  <c:v>300.32098610842701</c:v>
                </c:pt>
                <c:pt idx="129631">
                  <c:v>300.32330286370001</c:v>
                </c:pt>
                <c:pt idx="129632">
                  <c:v>300.32561961897397</c:v>
                </c:pt>
                <c:pt idx="129633">
                  <c:v>300.32793637424697</c:v>
                </c:pt>
                <c:pt idx="129634">
                  <c:v>300.330253129521</c:v>
                </c:pt>
                <c:pt idx="129635">
                  <c:v>300.332569884794</c:v>
                </c:pt>
                <c:pt idx="129636">
                  <c:v>300.33488664006802</c:v>
                </c:pt>
                <c:pt idx="129637">
                  <c:v>300.33720339534199</c:v>
                </c:pt>
                <c:pt idx="129638">
                  <c:v>300.33952015061499</c:v>
                </c:pt>
                <c:pt idx="129639">
                  <c:v>300.34183690588901</c:v>
                </c:pt>
                <c:pt idx="129640">
                  <c:v>300.34415366116201</c:v>
                </c:pt>
                <c:pt idx="129641">
                  <c:v>300.34647041643598</c:v>
                </c:pt>
                <c:pt idx="129642">
                  <c:v>300.34878717170898</c:v>
                </c:pt>
                <c:pt idx="129643">
                  <c:v>300.351103926983</c:v>
                </c:pt>
                <c:pt idx="129644">
                  <c:v>300.353420682256</c:v>
                </c:pt>
                <c:pt idx="129645">
                  <c:v>300.35573743753002</c:v>
                </c:pt>
                <c:pt idx="129646">
                  <c:v>300.35805419280302</c:v>
                </c:pt>
                <c:pt idx="129647">
                  <c:v>300.36037094807699</c:v>
                </c:pt>
                <c:pt idx="129648">
                  <c:v>300.36268770334999</c:v>
                </c:pt>
                <c:pt idx="129649">
                  <c:v>300.36500445862401</c:v>
                </c:pt>
                <c:pt idx="129650">
                  <c:v>300.36732121389701</c:v>
                </c:pt>
                <c:pt idx="129651">
                  <c:v>300.36963796917098</c:v>
                </c:pt>
                <c:pt idx="129652">
                  <c:v>300.37195472444398</c:v>
                </c:pt>
                <c:pt idx="129653">
                  <c:v>300.374271479718</c:v>
                </c:pt>
                <c:pt idx="129654">
                  <c:v>300.376588234991</c:v>
                </c:pt>
                <c:pt idx="129655">
                  <c:v>300.37890499026503</c:v>
                </c:pt>
                <c:pt idx="129656">
                  <c:v>300.38122174553803</c:v>
                </c:pt>
                <c:pt idx="129657">
                  <c:v>300.38353850081199</c:v>
                </c:pt>
                <c:pt idx="129658">
                  <c:v>300.38585525608499</c:v>
                </c:pt>
                <c:pt idx="129659">
                  <c:v>300.38817201135902</c:v>
                </c:pt>
                <c:pt idx="129660">
                  <c:v>300.39048876663202</c:v>
                </c:pt>
                <c:pt idx="129661">
                  <c:v>300.39280552190598</c:v>
                </c:pt>
                <c:pt idx="129662">
                  <c:v>300.39512227717898</c:v>
                </c:pt>
                <c:pt idx="129663">
                  <c:v>300.39743903245301</c:v>
                </c:pt>
                <c:pt idx="129664">
                  <c:v>300.39975578772601</c:v>
                </c:pt>
                <c:pt idx="129665">
                  <c:v>300.40207254299997</c:v>
                </c:pt>
                <c:pt idx="129666">
                  <c:v>300.40438929827297</c:v>
                </c:pt>
                <c:pt idx="129667">
                  <c:v>300.406706053547</c:v>
                </c:pt>
                <c:pt idx="129668">
                  <c:v>300.40902280882</c:v>
                </c:pt>
                <c:pt idx="129669">
                  <c:v>300.41133956409402</c:v>
                </c:pt>
                <c:pt idx="129670">
                  <c:v>300.41365631936702</c:v>
                </c:pt>
                <c:pt idx="129671">
                  <c:v>300.41597307464099</c:v>
                </c:pt>
                <c:pt idx="129672">
                  <c:v>300.41828982991399</c:v>
                </c:pt>
                <c:pt idx="129673">
                  <c:v>300.42060658518801</c:v>
                </c:pt>
                <c:pt idx="129674">
                  <c:v>300.42292334046101</c:v>
                </c:pt>
                <c:pt idx="129675">
                  <c:v>300.42524009573498</c:v>
                </c:pt>
                <c:pt idx="129676">
                  <c:v>300.42755685100798</c:v>
                </c:pt>
                <c:pt idx="129677">
                  <c:v>300.429873606282</c:v>
                </c:pt>
                <c:pt idx="129678">
                  <c:v>300.432190361555</c:v>
                </c:pt>
                <c:pt idx="129679">
                  <c:v>300.43450711682902</c:v>
                </c:pt>
                <c:pt idx="129680">
                  <c:v>300.43682387210299</c:v>
                </c:pt>
                <c:pt idx="129681">
                  <c:v>300.43914062737599</c:v>
                </c:pt>
                <c:pt idx="129682">
                  <c:v>300.44145738265001</c:v>
                </c:pt>
                <c:pt idx="129683">
                  <c:v>300.44377413792301</c:v>
                </c:pt>
                <c:pt idx="129684">
                  <c:v>300.44609089319698</c:v>
                </c:pt>
                <c:pt idx="129685">
                  <c:v>300.44840764846998</c:v>
                </c:pt>
                <c:pt idx="129686">
                  <c:v>300.450724403744</c:v>
                </c:pt>
                <c:pt idx="129687">
                  <c:v>300.453041159017</c:v>
                </c:pt>
                <c:pt idx="129688">
                  <c:v>300.45535791429103</c:v>
                </c:pt>
                <c:pt idx="129689">
                  <c:v>300.45767466956403</c:v>
                </c:pt>
                <c:pt idx="129690">
                  <c:v>300.45999142483799</c:v>
                </c:pt>
                <c:pt idx="129691">
                  <c:v>300.46230818011099</c:v>
                </c:pt>
                <c:pt idx="129692">
                  <c:v>300.46462493538502</c:v>
                </c:pt>
                <c:pt idx="129693">
                  <c:v>300.46694169065802</c:v>
                </c:pt>
                <c:pt idx="129694">
                  <c:v>300.46925844593198</c:v>
                </c:pt>
                <c:pt idx="129695">
                  <c:v>300.47157520120498</c:v>
                </c:pt>
                <c:pt idx="129696">
                  <c:v>300.47389195647901</c:v>
                </c:pt>
                <c:pt idx="129697">
                  <c:v>300.47620871175201</c:v>
                </c:pt>
                <c:pt idx="129698">
                  <c:v>300.47852546702597</c:v>
                </c:pt>
                <c:pt idx="129699">
                  <c:v>300.48084222229897</c:v>
                </c:pt>
                <c:pt idx="129700">
                  <c:v>300.483158977573</c:v>
                </c:pt>
                <c:pt idx="129701">
                  <c:v>300.485475732846</c:v>
                </c:pt>
                <c:pt idx="129702">
                  <c:v>300.48779248812002</c:v>
                </c:pt>
                <c:pt idx="129703">
                  <c:v>300.49010924339302</c:v>
                </c:pt>
                <c:pt idx="129704">
                  <c:v>300.49242599866699</c:v>
                </c:pt>
                <c:pt idx="129705">
                  <c:v>300.49474275393999</c:v>
                </c:pt>
                <c:pt idx="129706">
                  <c:v>300.49705950921401</c:v>
                </c:pt>
                <c:pt idx="129707">
                  <c:v>300.49937626448701</c:v>
                </c:pt>
                <c:pt idx="129708">
                  <c:v>300.50169301976098</c:v>
                </c:pt>
                <c:pt idx="129709">
                  <c:v>300.50400977503398</c:v>
                </c:pt>
                <c:pt idx="129710">
                  <c:v>300.506326530308</c:v>
                </c:pt>
                <c:pt idx="129711">
                  <c:v>300.508643285581</c:v>
                </c:pt>
                <c:pt idx="129712">
                  <c:v>300.51096004085502</c:v>
                </c:pt>
                <c:pt idx="129713">
                  <c:v>300.51327679612803</c:v>
                </c:pt>
                <c:pt idx="129714">
                  <c:v>300.51559355140199</c:v>
                </c:pt>
                <c:pt idx="129715">
                  <c:v>300.51791030667499</c:v>
                </c:pt>
                <c:pt idx="129716">
                  <c:v>300.52022706194902</c:v>
                </c:pt>
                <c:pt idx="129717">
                  <c:v>300.52254381722202</c:v>
                </c:pt>
                <c:pt idx="129718">
                  <c:v>300.52486057249598</c:v>
                </c:pt>
                <c:pt idx="129719">
                  <c:v>300.52717732776898</c:v>
                </c:pt>
                <c:pt idx="129720">
                  <c:v>300.52949408304301</c:v>
                </c:pt>
                <c:pt idx="129721">
                  <c:v>300.53181083831601</c:v>
                </c:pt>
                <c:pt idx="129722">
                  <c:v>300.53412759358997</c:v>
                </c:pt>
                <c:pt idx="129723">
                  <c:v>300.53644434886399</c:v>
                </c:pt>
                <c:pt idx="129724">
                  <c:v>300.538761104137</c:v>
                </c:pt>
                <c:pt idx="129725">
                  <c:v>300.54107785941102</c:v>
                </c:pt>
                <c:pt idx="129726">
                  <c:v>300.54339461468402</c:v>
                </c:pt>
                <c:pt idx="129727">
                  <c:v>300.54571136995798</c:v>
                </c:pt>
                <c:pt idx="129728">
                  <c:v>300.54802812523099</c:v>
                </c:pt>
                <c:pt idx="129729">
                  <c:v>300.55034488050501</c:v>
                </c:pt>
                <c:pt idx="129730">
                  <c:v>300.55266163577801</c:v>
                </c:pt>
                <c:pt idx="129731">
                  <c:v>300.55497839105197</c:v>
                </c:pt>
                <c:pt idx="129732">
                  <c:v>300.55729514632498</c:v>
                </c:pt>
                <c:pt idx="129733">
                  <c:v>300.559611901599</c:v>
                </c:pt>
                <c:pt idx="129734">
                  <c:v>300.561928656872</c:v>
                </c:pt>
                <c:pt idx="129735">
                  <c:v>300.56424541214602</c:v>
                </c:pt>
                <c:pt idx="129736">
                  <c:v>300.56656216741902</c:v>
                </c:pt>
                <c:pt idx="129737">
                  <c:v>300.56887892269299</c:v>
                </c:pt>
                <c:pt idx="129738">
                  <c:v>300.57119567796599</c:v>
                </c:pt>
                <c:pt idx="129739">
                  <c:v>300.57351243324001</c:v>
                </c:pt>
                <c:pt idx="129740">
                  <c:v>300.57582918851301</c:v>
                </c:pt>
                <c:pt idx="129741">
                  <c:v>300.57814594378698</c:v>
                </c:pt>
                <c:pt idx="129742">
                  <c:v>300.58046269905998</c:v>
                </c:pt>
                <c:pt idx="129743">
                  <c:v>300.582779454334</c:v>
                </c:pt>
                <c:pt idx="129744">
                  <c:v>300.585096209607</c:v>
                </c:pt>
                <c:pt idx="129745">
                  <c:v>300.58741296488103</c:v>
                </c:pt>
                <c:pt idx="129746">
                  <c:v>300.58972972015403</c:v>
                </c:pt>
                <c:pt idx="129747">
                  <c:v>300.59204647542799</c:v>
                </c:pt>
                <c:pt idx="129748">
                  <c:v>300.59436323070099</c:v>
                </c:pt>
                <c:pt idx="129749">
                  <c:v>300.59667998597502</c:v>
                </c:pt>
                <c:pt idx="129750">
                  <c:v>300.59899674124802</c:v>
                </c:pt>
                <c:pt idx="129751">
                  <c:v>300.60131349652198</c:v>
                </c:pt>
                <c:pt idx="129752">
                  <c:v>300.60363025179498</c:v>
                </c:pt>
                <c:pt idx="129753">
                  <c:v>300.60594700706901</c:v>
                </c:pt>
                <c:pt idx="129754">
                  <c:v>300.60826376234201</c:v>
                </c:pt>
                <c:pt idx="129755">
                  <c:v>300.61058051761597</c:v>
                </c:pt>
                <c:pt idx="129756">
                  <c:v>300.61289727288897</c:v>
                </c:pt>
                <c:pt idx="129757">
                  <c:v>300.615214028163</c:v>
                </c:pt>
                <c:pt idx="129758">
                  <c:v>300.617530783436</c:v>
                </c:pt>
                <c:pt idx="129759">
                  <c:v>300.61984753871002</c:v>
                </c:pt>
                <c:pt idx="129760">
                  <c:v>300.62216429398302</c:v>
                </c:pt>
                <c:pt idx="129761">
                  <c:v>300.62448104925699</c:v>
                </c:pt>
                <c:pt idx="129762">
                  <c:v>300.62679780452999</c:v>
                </c:pt>
                <c:pt idx="129763">
                  <c:v>300.62911455980401</c:v>
                </c:pt>
                <c:pt idx="129764">
                  <c:v>300.63143131507701</c:v>
                </c:pt>
                <c:pt idx="129765">
                  <c:v>300.63374807035098</c:v>
                </c:pt>
                <c:pt idx="129766">
                  <c:v>300.636064825625</c:v>
                </c:pt>
                <c:pt idx="129767">
                  <c:v>300.638381580898</c:v>
                </c:pt>
                <c:pt idx="129768">
                  <c:v>300.64069833617202</c:v>
                </c:pt>
                <c:pt idx="129769">
                  <c:v>300.64301509144502</c:v>
                </c:pt>
                <c:pt idx="129770">
                  <c:v>300.64533184671899</c:v>
                </c:pt>
                <c:pt idx="129771">
                  <c:v>300.64764860199199</c:v>
                </c:pt>
                <c:pt idx="129772">
                  <c:v>300.64996535726601</c:v>
                </c:pt>
                <c:pt idx="129773">
                  <c:v>300.65228211253901</c:v>
                </c:pt>
                <c:pt idx="129774">
                  <c:v>300.65459886781298</c:v>
                </c:pt>
                <c:pt idx="129775">
                  <c:v>300.65691562308598</c:v>
                </c:pt>
                <c:pt idx="129776">
                  <c:v>300.65923237836</c:v>
                </c:pt>
                <c:pt idx="129777">
                  <c:v>300.661549133633</c:v>
                </c:pt>
                <c:pt idx="129778">
                  <c:v>300.66386588890703</c:v>
                </c:pt>
                <c:pt idx="129779">
                  <c:v>300.66618264418003</c:v>
                </c:pt>
                <c:pt idx="129780">
                  <c:v>300.66849939945399</c:v>
                </c:pt>
                <c:pt idx="129781">
                  <c:v>300.67081615472699</c:v>
                </c:pt>
                <c:pt idx="129782">
                  <c:v>300.67313291000102</c:v>
                </c:pt>
                <c:pt idx="129783">
                  <c:v>300.67544966527402</c:v>
                </c:pt>
                <c:pt idx="129784">
                  <c:v>300.67776642054798</c:v>
                </c:pt>
                <c:pt idx="129785">
                  <c:v>300.68008317582098</c:v>
                </c:pt>
                <c:pt idx="129786">
                  <c:v>300.68239993109501</c:v>
                </c:pt>
                <c:pt idx="129787">
                  <c:v>300.68471668636801</c:v>
                </c:pt>
                <c:pt idx="129788">
                  <c:v>300.68703344164197</c:v>
                </c:pt>
                <c:pt idx="129789">
                  <c:v>300.68935019691497</c:v>
                </c:pt>
                <c:pt idx="129790">
                  <c:v>300.691666952189</c:v>
                </c:pt>
                <c:pt idx="129791">
                  <c:v>300.693983707462</c:v>
                </c:pt>
                <c:pt idx="129792">
                  <c:v>300.69630046273602</c:v>
                </c:pt>
                <c:pt idx="129793">
                  <c:v>300.69861721800902</c:v>
                </c:pt>
                <c:pt idx="129794">
                  <c:v>300.70093397328299</c:v>
                </c:pt>
                <c:pt idx="129795">
                  <c:v>300.70325072855599</c:v>
                </c:pt>
                <c:pt idx="129796">
                  <c:v>300.70556748383001</c:v>
                </c:pt>
                <c:pt idx="129797">
                  <c:v>300.70788423910301</c:v>
                </c:pt>
                <c:pt idx="129798">
                  <c:v>300.71020099437698</c:v>
                </c:pt>
                <c:pt idx="129799">
                  <c:v>300.71251774964998</c:v>
                </c:pt>
                <c:pt idx="129800">
                  <c:v>300.714834504924</c:v>
                </c:pt>
                <c:pt idx="129801">
                  <c:v>300.717151260197</c:v>
                </c:pt>
                <c:pt idx="129802">
                  <c:v>300.71946801547102</c:v>
                </c:pt>
                <c:pt idx="129803">
                  <c:v>300.72178477074402</c:v>
                </c:pt>
                <c:pt idx="129804">
                  <c:v>300.72410152601799</c:v>
                </c:pt>
                <c:pt idx="129805">
                  <c:v>300.72641828129099</c:v>
                </c:pt>
                <c:pt idx="129806">
                  <c:v>300.72873503656501</c:v>
                </c:pt>
                <c:pt idx="129807">
                  <c:v>300.73105179183801</c:v>
                </c:pt>
                <c:pt idx="129808">
                  <c:v>300.73336854711198</c:v>
                </c:pt>
                <c:pt idx="129809">
                  <c:v>300.735685302386</c:v>
                </c:pt>
                <c:pt idx="129810">
                  <c:v>300.738002057659</c:v>
                </c:pt>
                <c:pt idx="129811">
                  <c:v>300.74031881293303</c:v>
                </c:pt>
                <c:pt idx="129812">
                  <c:v>300.74263556820603</c:v>
                </c:pt>
                <c:pt idx="129813">
                  <c:v>300.74495232347999</c:v>
                </c:pt>
                <c:pt idx="129814">
                  <c:v>300.74726907875299</c:v>
                </c:pt>
                <c:pt idx="129815">
                  <c:v>300.74958583402702</c:v>
                </c:pt>
                <c:pt idx="129816">
                  <c:v>300.75190258930002</c:v>
                </c:pt>
                <c:pt idx="129817">
                  <c:v>300.75421934457398</c:v>
                </c:pt>
                <c:pt idx="129818">
                  <c:v>300.75653609984698</c:v>
                </c:pt>
                <c:pt idx="129819">
                  <c:v>300.75885285512101</c:v>
                </c:pt>
                <c:pt idx="129820">
                  <c:v>300.76116961039401</c:v>
                </c:pt>
                <c:pt idx="129821">
                  <c:v>300.76348636566797</c:v>
                </c:pt>
                <c:pt idx="129822">
                  <c:v>300.76580312094097</c:v>
                </c:pt>
                <c:pt idx="129823">
                  <c:v>300.768119876215</c:v>
                </c:pt>
                <c:pt idx="129824">
                  <c:v>300.770436631488</c:v>
                </c:pt>
                <c:pt idx="129825">
                  <c:v>300.77275338676202</c:v>
                </c:pt>
                <c:pt idx="129826">
                  <c:v>300.77507014203502</c:v>
                </c:pt>
                <c:pt idx="129827">
                  <c:v>300.77738689730899</c:v>
                </c:pt>
                <c:pt idx="129828">
                  <c:v>300.77970365258199</c:v>
                </c:pt>
                <c:pt idx="129829">
                  <c:v>300.78202040785601</c:v>
                </c:pt>
                <c:pt idx="129830">
                  <c:v>300.78433716312901</c:v>
                </c:pt>
                <c:pt idx="129831">
                  <c:v>300.78665391840298</c:v>
                </c:pt>
                <c:pt idx="129832">
                  <c:v>300.78897067367598</c:v>
                </c:pt>
                <c:pt idx="129833">
                  <c:v>300.79128742895</c:v>
                </c:pt>
                <c:pt idx="129834">
                  <c:v>300.793604184223</c:v>
                </c:pt>
                <c:pt idx="129835">
                  <c:v>300.79592093949702</c:v>
                </c:pt>
                <c:pt idx="129836">
                  <c:v>300.79823769477002</c:v>
                </c:pt>
                <c:pt idx="129837">
                  <c:v>300.80055445004399</c:v>
                </c:pt>
                <c:pt idx="129838">
                  <c:v>300.80287120531699</c:v>
                </c:pt>
                <c:pt idx="129839">
                  <c:v>300.80518796059101</c:v>
                </c:pt>
                <c:pt idx="129840">
                  <c:v>300.80750471586401</c:v>
                </c:pt>
                <c:pt idx="129841">
                  <c:v>300.80982147113798</c:v>
                </c:pt>
                <c:pt idx="129842">
                  <c:v>300.81213822641098</c:v>
                </c:pt>
                <c:pt idx="129843">
                  <c:v>300.814454981685</c:v>
                </c:pt>
                <c:pt idx="129844">
                  <c:v>300.816771736958</c:v>
                </c:pt>
                <c:pt idx="129845">
                  <c:v>300.81908849223203</c:v>
                </c:pt>
                <c:pt idx="129846">
                  <c:v>300.82140524750503</c:v>
                </c:pt>
                <c:pt idx="129847">
                  <c:v>300.82372200277899</c:v>
                </c:pt>
                <c:pt idx="129848">
                  <c:v>300.82603875805199</c:v>
                </c:pt>
                <c:pt idx="129849">
                  <c:v>300.82835551332602</c:v>
                </c:pt>
                <c:pt idx="129850">
                  <c:v>300.83067226859902</c:v>
                </c:pt>
                <c:pt idx="129851">
                  <c:v>300.83298902387298</c:v>
                </c:pt>
                <c:pt idx="129852">
                  <c:v>300.83530577914701</c:v>
                </c:pt>
                <c:pt idx="129853">
                  <c:v>300.83762253442001</c:v>
                </c:pt>
                <c:pt idx="129854">
                  <c:v>300.83993928969397</c:v>
                </c:pt>
                <c:pt idx="129855">
                  <c:v>300.84225604496697</c:v>
                </c:pt>
                <c:pt idx="129856">
                  <c:v>300.844572800241</c:v>
                </c:pt>
                <c:pt idx="129857">
                  <c:v>300.846889555514</c:v>
                </c:pt>
                <c:pt idx="129858">
                  <c:v>300.84920631078802</c:v>
                </c:pt>
                <c:pt idx="129859">
                  <c:v>300.85152306606102</c:v>
                </c:pt>
                <c:pt idx="129860">
                  <c:v>300.85383982133499</c:v>
                </c:pt>
                <c:pt idx="129861">
                  <c:v>300.85615657660799</c:v>
                </c:pt>
                <c:pt idx="129862">
                  <c:v>300.85847333188201</c:v>
                </c:pt>
                <c:pt idx="129863">
                  <c:v>300.86079008715501</c:v>
                </c:pt>
                <c:pt idx="129864">
                  <c:v>300.86310684242898</c:v>
                </c:pt>
                <c:pt idx="129865">
                  <c:v>300.86542359770198</c:v>
                </c:pt>
                <c:pt idx="129866">
                  <c:v>300.867740352976</c:v>
                </c:pt>
                <c:pt idx="129867">
                  <c:v>300.870057108249</c:v>
                </c:pt>
                <c:pt idx="129868">
                  <c:v>300.87237386352302</c:v>
                </c:pt>
                <c:pt idx="129869">
                  <c:v>300.87469061879602</c:v>
                </c:pt>
                <c:pt idx="129870">
                  <c:v>300.87700737406999</c:v>
                </c:pt>
                <c:pt idx="129871">
                  <c:v>300.87932412934299</c:v>
                </c:pt>
                <c:pt idx="129872">
                  <c:v>300.88164088461701</c:v>
                </c:pt>
                <c:pt idx="129873">
                  <c:v>300.88395763989001</c:v>
                </c:pt>
                <c:pt idx="129874">
                  <c:v>300.88627439516398</c:v>
                </c:pt>
                <c:pt idx="129875">
                  <c:v>300.88859115043698</c:v>
                </c:pt>
                <c:pt idx="129876">
                  <c:v>300.890907905711</c:v>
                </c:pt>
                <c:pt idx="129877">
                  <c:v>300.893224660984</c:v>
                </c:pt>
                <c:pt idx="129878">
                  <c:v>300.89554141625803</c:v>
                </c:pt>
                <c:pt idx="129879">
                  <c:v>300.89785817153103</c:v>
                </c:pt>
                <c:pt idx="129880">
                  <c:v>300.90017492680499</c:v>
                </c:pt>
                <c:pt idx="129881">
                  <c:v>300.90249168207799</c:v>
                </c:pt>
                <c:pt idx="129882">
                  <c:v>300.90480843735202</c:v>
                </c:pt>
                <c:pt idx="129883">
                  <c:v>300.90712519262502</c:v>
                </c:pt>
                <c:pt idx="129884">
                  <c:v>300.90944194789898</c:v>
                </c:pt>
                <c:pt idx="129885">
                  <c:v>300.91175870317198</c:v>
                </c:pt>
                <c:pt idx="129886">
                  <c:v>300.91407545844601</c:v>
                </c:pt>
                <c:pt idx="129887">
                  <c:v>300.91639221371901</c:v>
                </c:pt>
                <c:pt idx="129888">
                  <c:v>300.91870896899297</c:v>
                </c:pt>
                <c:pt idx="129889">
                  <c:v>300.92102572426597</c:v>
                </c:pt>
                <c:pt idx="129890">
                  <c:v>300.92334247954</c:v>
                </c:pt>
                <c:pt idx="129891">
                  <c:v>300.925659234813</c:v>
                </c:pt>
                <c:pt idx="129892">
                  <c:v>300.92797599008702</c:v>
                </c:pt>
                <c:pt idx="129893">
                  <c:v>300.93029274536099</c:v>
                </c:pt>
                <c:pt idx="129894">
                  <c:v>300.93260950063399</c:v>
                </c:pt>
                <c:pt idx="129895">
                  <c:v>300.93492625590801</c:v>
                </c:pt>
                <c:pt idx="129896">
                  <c:v>300.93724301118101</c:v>
                </c:pt>
                <c:pt idx="129897">
                  <c:v>300.93955976645498</c:v>
                </c:pt>
                <c:pt idx="129898">
                  <c:v>300.94187652172798</c:v>
                </c:pt>
                <c:pt idx="129899">
                  <c:v>300.944193277002</c:v>
                </c:pt>
                <c:pt idx="129900">
                  <c:v>300.946510032275</c:v>
                </c:pt>
                <c:pt idx="129901">
                  <c:v>300.94882678754902</c:v>
                </c:pt>
                <c:pt idx="129902">
                  <c:v>300.95114354282202</c:v>
                </c:pt>
                <c:pt idx="129903">
                  <c:v>300.95346029809599</c:v>
                </c:pt>
                <c:pt idx="129904">
                  <c:v>300.95577705336899</c:v>
                </c:pt>
                <c:pt idx="129905">
                  <c:v>300.95809380864301</c:v>
                </c:pt>
                <c:pt idx="129906">
                  <c:v>300.96041056391601</c:v>
                </c:pt>
                <c:pt idx="129907">
                  <c:v>300.96272731918998</c:v>
                </c:pt>
                <c:pt idx="129908">
                  <c:v>300.96504407446298</c:v>
                </c:pt>
                <c:pt idx="129909">
                  <c:v>300.967360829737</c:v>
                </c:pt>
                <c:pt idx="129910">
                  <c:v>300.96967758501</c:v>
                </c:pt>
                <c:pt idx="129911">
                  <c:v>300.97199434028403</c:v>
                </c:pt>
                <c:pt idx="129912">
                  <c:v>300.97431109555703</c:v>
                </c:pt>
                <c:pt idx="129913">
                  <c:v>300.97662785083099</c:v>
                </c:pt>
                <c:pt idx="129914">
                  <c:v>300.97894460610399</c:v>
                </c:pt>
                <c:pt idx="129915">
                  <c:v>300.98126136137802</c:v>
                </c:pt>
                <c:pt idx="129916">
                  <c:v>300.98357811665102</c:v>
                </c:pt>
                <c:pt idx="129917">
                  <c:v>300.98589487192498</c:v>
                </c:pt>
                <c:pt idx="129918">
                  <c:v>300.98821162719798</c:v>
                </c:pt>
                <c:pt idx="129919">
                  <c:v>300.99052838247201</c:v>
                </c:pt>
                <c:pt idx="129920">
                  <c:v>300.99284513774501</c:v>
                </c:pt>
                <c:pt idx="129921">
                  <c:v>300.99516189301897</c:v>
                </c:pt>
                <c:pt idx="129922">
                  <c:v>300.99747864829197</c:v>
                </c:pt>
                <c:pt idx="129923">
                  <c:v>300.999795403566</c:v>
                </c:pt>
                <c:pt idx="129924">
                  <c:v>301.002112158839</c:v>
                </c:pt>
                <c:pt idx="129925">
                  <c:v>301.00442891411302</c:v>
                </c:pt>
                <c:pt idx="129926">
                  <c:v>301.00674566938602</c:v>
                </c:pt>
                <c:pt idx="129927">
                  <c:v>301.00906242465999</c:v>
                </c:pt>
                <c:pt idx="129928">
                  <c:v>301.01137917993299</c:v>
                </c:pt>
                <c:pt idx="129929">
                  <c:v>301.01369593520701</c:v>
                </c:pt>
                <c:pt idx="129930">
                  <c:v>301.01601269048001</c:v>
                </c:pt>
                <c:pt idx="129931">
                  <c:v>301.01832944575398</c:v>
                </c:pt>
                <c:pt idx="129932">
                  <c:v>301.02064620102698</c:v>
                </c:pt>
                <c:pt idx="129933">
                  <c:v>301.022962956301</c:v>
                </c:pt>
                <c:pt idx="129934">
                  <c:v>301.025279711574</c:v>
                </c:pt>
                <c:pt idx="129935">
                  <c:v>301.02759646684802</c:v>
                </c:pt>
                <c:pt idx="129936">
                  <c:v>301.02991322212199</c:v>
                </c:pt>
                <c:pt idx="129937">
                  <c:v>301.03222997739499</c:v>
                </c:pt>
                <c:pt idx="129938">
                  <c:v>301.03454673266901</c:v>
                </c:pt>
                <c:pt idx="129939">
                  <c:v>301.03686348794201</c:v>
                </c:pt>
                <c:pt idx="129940">
                  <c:v>301.03918024321598</c:v>
                </c:pt>
                <c:pt idx="129941">
                  <c:v>301.04149699848898</c:v>
                </c:pt>
                <c:pt idx="129942">
                  <c:v>301.043813753763</c:v>
                </c:pt>
                <c:pt idx="129943">
                  <c:v>301.046130509036</c:v>
                </c:pt>
                <c:pt idx="129944">
                  <c:v>301.04844726431003</c:v>
                </c:pt>
                <c:pt idx="129945">
                  <c:v>301.05076401958303</c:v>
                </c:pt>
                <c:pt idx="129946">
                  <c:v>301.05308077485699</c:v>
                </c:pt>
                <c:pt idx="129947">
                  <c:v>301.05539753012999</c:v>
                </c:pt>
                <c:pt idx="129948">
                  <c:v>301.05771428540402</c:v>
                </c:pt>
                <c:pt idx="129949">
                  <c:v>301.06003104067702</c:v>
                </c:pt>
                <c:pt idx="129950">
                  <c:v>301.06234779595098</c:v>
                </c:pt>
                <c:pt idx="129951">
                  <c:v>301.06466455122398</c:v>
                </c:pt>
                <c:pt idx="129952">
                  <c:v>301.06698130649801</c:v>
                </c:pt>
                <c:pt idx="129953">
                  <c:v>301.06929806177101</c:v>
                </c:pt>
                <c:pt idx="129954">
                  <c:v>301.07161481704497</c:v>
                </c:pt>
                <c:pt idx="129955">
                  <c:v>301.07393157231797</c:v>
                </c:pt>
                <c:pt idx="129956">
                  <c:v>301.076248327592</c:v>
                </c:pt>
                <c:pt idx="129957">
                  <c:v>301.078565082865</c:v>
                </c:pt>
                <c:pt idx="129958">
                  <c:v>301.08088183813902</c:v>
                </c:pt>
                <c:pt idx="129959">
                  <c:v>301.08319859341202</c:v>
                </c:pt>
                <c:pt idx="129960">
                  <c:v>301.08551534868599</c:v>
                </c:pt>
                <c:pt idx="129961">
                  <c:v>301.08783210395899</c:v>
                </c:pt>
                <c:pt idx="129962">
                  <c:v>301.09014885923301</c:v>
                </c:pt>
                <c:pt idx="129963">
                  <c:v>301.09246561450601</c:v>
                </c:pt>
                <c:pt idx="129964">
                  <c:v>301.09478236977998</c:v>
                </c:pt>
                <c:pt idx="129965">
                  <c:v>301.09709912505298</c:v>
                </c:pt>
                <c:pt idx="129966">
                  <c:v>301.099415880327</c:v>
                </c:pt>
                <c:pt idx="129967">
                  <c:v>301.1017326356</c:v>
                </c:pt>
                <c:pt idx="129968">
                  <c:v>301.10404939087402</c:v>
                </c:pt>
                <c:pt idx="129969">
                  <c:v>301.10636614614702</c:v>
                </c:pt>
                <c:pt idx="129970">
                  <c:v>301.10868290142099</c:v>
                </c:pt>
                <c:pt idx="129971">
                  <c:v>301.11099965669399</c:v>
                </c:pt>
                <c:pt idx="129972">
                  <c:v>301.11331641196801</c:v>
                </c:pt>
                <c:pt idx="129973">
                  <c:v>301.11563316724101</c:v>
                </c:pt>
                <c:pt idx="129974">
                  <c:v>301.11794992251498</c:v>
                </c:pt>
                <c:pt idx="129975">
                  <c:v>301.12026667778798</c:v>
                </c:pt>
                <c:pt idx="129976">
                  <c:v>301.122583433062</c:v>
                </c:pt>
                <c:pt idx="129977">
                  <c:v>301.124900188335</c:v>
                </c:pt>
                <c:pt idx="129978">
                  <c:v>301.12721694360903</c:v>
                </c:pt>
                <c:pt idx="129979">
                  <c:v>301.12953369888299</c:v>
                </c:pt>
                <c:pt idx="129980">
                  <c:v>301.13185045415599</c:v>
                </c:pt>
                <c:pt idx="129981">
                  <c:v>301.13416720943002</c:v>
                </c:pt>
                <c:pt idx="129982">
                  <c:v>301.13648396470302</c:v>
                </c:pt>
                <c:pt idx="129983">
                  <c:v>301.13880071997698</c:v>
                </c:pt>
                <c:pt idx="129984">
                  <c:v>301.14111747524998</c:v>
                </c:pt>
                <c:pt idx="129985">
                  <c:v>301.14343423052401</c:v>
                </c:pt>
                <c:pt idx="129986">
                  <c:v>301.14575098579701</c:v>
                </c:pt>
                <c:pt idx="129987">
                  <c:v>301.14806774107097</c:v>
                </c:pt>
                <c:pt idx="129988">
                  <c:v>301.15038449634397</c:v>
                </c:pt>
                <c:pt idx="129989">
                  <c:v>301.152701251618</c:v>
                </c:pt>
                <c:pt idx="129990">
                  <c:v>301.155018006891</c:v>
                </c:pt>
                <c:pt idx="129991">
                  <c:v>301.15733476216502</c:v>
                </c:pt>
                <c:pt idx="129992">
                  <c:v>301.15965151743802</c:v>
                </c:pt>
                <c:pt idx="129993">
                  <c:v>301.16196827271199</c:v>
                </c:pt>
                <c:pt idx="129994">
                  <c:v>301.16428502798499</c:v>
                </c:pt>
                <c:pt idx="129995">
                  <c:v>301.16660178325901</c:v>
                </c:pt>
                <c:pt idx="129996">
                  <c:v>301.16891853853201</c:v>
                </c:pt>
                <c:pt idx="129997">
                  <c:v>301.17123529380598</c:v>
                </c:pt>
                <c:pt idx="129998">
                  <c:v>301.17355204907898</c:v>
                </c:pt>
                <c:pt idx="129999">
                  <c:v>301.175868804353</c:v>
                </c:pt>
                <c:pt idx="130000">
                  <c:v>301.178185559626</c:v>
                </c:pt>
                <c:pt idx="130001">
                  <c:v>301.18050231490002</c:v>
                </c:pt>
                <c:pt idx="130002">
                  <c:v>301.18281907017303</c:v>
                </c:pt>
                <c:pt idx="130003">
                  <c:v>301.18513582544699</c:v>
                </c:pt>
                <c:pt idx="130004">
                  <c:v>301.18745258071999</c:v>
                </c:pt>
                <c:pt idx="130005">
                  <c:v>301.18976933599401</c:v>
                </c:pt>
                <c:pt idx="130006">
                  <c:v>301.19208609126702</c:v>
                </c:pt>
                <c:pt idx="130007">
                  <c:v>301.19440284654098</c:v>
                </c:pt>
                <c:pt idx="130008">
                  <c:v>301.19671960181398</c:v>
                </c:pt>
                <c:pt idx="130009">
                  <c:v>301.199036357088</c:v>
                </c:pt>
                <c:pt idx="130010">
                  <c:v>301.20135311236101</c:v>
                </c:pt>
                <c:pt idx="130011">
                  <c:v>301.20366986763503</c:v>
                </c:pt>
                <c:pt idx="130012">
                  <c:v>301.20598662290797</c:v>
                </c:pt>
                <c:pt idx="130013">
                  <c:v>301.20830337818199</c:v>
                </c:pt>
                <c:pt idx="130014">
                  <c:v>301.210620133455</c:v>
                </c:pt>
                <c:pt idx="130015">
                  <c:v>301.21293688872902</c:v>
                </c:pt>
                <c:pt idx="130016">
                  <c:v>301.21525364400202</c:v>
                </c:pt>
                <c:pt idx="130017">
                  <c:v>301.21757039927598</c:v>
                </c:pt>
                <c:pt idx="130018">
                  <c:v>301.21988715454899</c:v>
                </c:pt>
                <c:pt idx="130019">
                  <c:v>301.22220390982301</c:v>
                </c:pt>
                <c:pt idx="130020">
                  <c:v>301.22452066509601</c:v>
                </c:pt>
                <c:pt idx="130021">
                  <c:v>301.22683742036998</c:v>
                </c:pt>
                <c:pt idx="130022">
                  <c:v>301.229154175644</c:v>
                </c:pt>
                <c:pt idx="130023">
                  <c:v>301.231470930917</c:v>
                </c:pt>
                <c:pt idx="130024">
                  <c:v>301.23378768619102</c:v>
                </c:pt>
                <c:pt idx="130025">
                  <c:v>301.23610444146402</c:v>
                </c:pt>
                <c:pt idx="130026">
                  <c:v>301.23842119673799</c:v>
                </c:pt>
                <c:pt idx="130027">
                  <c:v>301.24073795201099</c:v>
                </c:pt>
                <c:pt idx="130028">
                  <c:v>301.24305470728501</c:v>
                </c:pt>
                <c:pt idx="130029">
                  <c:v>301.24537146255801</c:v>
                </c:pt>
                <c:pt idx="130030">
                  <c:v>301.24768821783198</c:v>
                </c:pt>
                <c:pt idx="130031">
                  <c:v>301.25000497310498</c:v>
                </c:pt>
                <c:pt idx="130032">
                  <c:v>301.252321728379</c:v>
                </c:pt>
                <c:pt idx="130033">
                  <c:v>301.254638483652</c:v>
                </c:pt>
                <c:pt idx="130034">
                  <c:v>301.25695523892603</c:v>
                </c:pt>
                <c:pt idx="130035">
                  <c:v>301.25927199419903</c:v>
                </c:pt>
                <c:pt idx="130036">
                  <c:v>301.26158874947299</c:v>
                </c:pt>
                <c:pt idx="130037">
                  <c:v>301.26390550474599</c:v>
                </c:pt>
                <c:pt idx="130038">
                  <c:v>301.26622226002002</c:v>
                </c:pt>
                <c:pt idx="130039">
                  <c:v>301.26853901529302</c:v>
                </c:pt>
                <c:pt idx="130040">
                  <c:v>301.27085577056698</c:v>
                </c:pt>
                <c:pt idx="130041">
                  <c:v>301.27317252583998</c:v>
                </c:pt>
                <c:pt idx="130042">
                  <c:v>301.27548928111401</c:v>
                </c:pt>
                <c:pt idx="130043">
                  <c:v>301.27780603638701</c:v>
                </c:pt>
                <c:pt idx="130044">
                  <c:v>301.28012279166097</c:v>
                </c:pt>
                <c:pt idx="130045">
                  <c:v>301.28243954693397</c:v>
                </c:pt>
                <c:pt idx="130046">
                  <c:v>301.284756302208</c:v>
                </c:pt>
                <c:pt idx="130047">
                  <c:v>301.287073057481</c:v>
                </c:pt>
                <c:pt idx="130048">
                  <c:v>301.28938981275502</c:v>
                </c:pt>
                <c:pt idx="130049">
                  <c:v>301.29170656802802</c:v>
                </c:pt>
                <c:pt idx="130050">
                  <c:v>301.29402332330199</c:v>
                </c:pt>
                <c:pt idx="130051">
                  <c:v>301.29634007857499</c:v>
                </c:pt>
                <c:pt idx="130052">
                  <c:v>301.29865683384901</c:v>
                </c:pt>
                <c:pt idx="130053">
                  <c:v>301.30097358912201</c:v>
                </c:pt>
                <c:pt idx="130054">
                  <c:v>301.30329034439598</c:v>
                </c:pt>
                <c:pt idx="130055">
                  <c:v>301.30560709966898</c:v>
                </c:pt>
                <c:pt idx="130056">
                  <c:v>301.307923854943</c:v>
                </c:pt>
                <c:pt idx="130057">
                  <c:v>301.310240610216</c:v>
                </c:pt>
                <c:pt idx="130058">
                  <c:v>301.31255736549002</c:v>
                </c:pt>
                <c:pt idx="130059">
                  <c:v>301.31487412076302</c:v>
                </c:pt>
                <c:pt idx="130060">
                  <c:v>301.31719087603699</c:v>
                </c:pt>
                <c:pt idx="130061">
                  <c:v>301.31950763130999</c:v>
                </c:pt>
                <c:pt idx="130062">
                  <c:v>301.32182438658401</c:v>
                </c:pt>
                <c:pt idx="130063">
                  <c:v>301.32414114185701</c:v>
                </c:pt>
                <c:pt idx="130064">
                  <c:v>301.32645789713098</c:v>
                </c:pt>
                <c:pt idx="130065">
                  <c:v>301.328774652405</c:v>
                </c:pt>
                <c:pt idx="130066">
                  <c:v>301.331091407678</c:v>
                </c:pt>
                <c:pt idx="130067">
                  <c:v>301.33340816295203</c:v>
                </c:pt>
                <c:pt idx="130068">
                  <c:v>301.33572491822503</c:v>
                </c:pt>
                <c:pt idx="130069">
                  <c:v>301.33804167349899</c:v>
                </c:pt>
                <c:pt idx="130070">
                  <c:v>301.34035842877199</c:v>
                </c:pt>
                <c:pt idx="130071">
                  <c:v>301.34267518404602</c:v>
                </c:pt>
                <c:pt idx="130072">
                  <c:v>301.34499193931902</c:v>
                </c:pt>
                <c:pt idx="130073">
                  <c:v>301.34730869459298</c:v>
                </c:pt>
                <c:pt idx="130074">
                  <c:v>301.34962544986598</c:v>
                </c:pt>
                <c:pt idx="130075">
                  <c:v>301.35194220514001</c:v>
                </c:pt>
                <c:pt idx="130076">
                  <c:v>301.35425896041301</c:v>
                </c:pt>
                <c:pt idx="130077">
                  <c:v>301.35657571568697</c:v>
                </c:pt>
                <c:pt idx="130078">
                  <c:v>301.35889247095997</c:v>
                </c:pt>
                <c:pt idx="130079">
                  <c:v>301.361209226234</c:v>
                </c:pt>
                <c:pt idx="130080">
                  <c:v>301.363525981507</c:v>
                </c:pt>
                <c:pt idx="130081">
                  <c:v>301.36584273678102</c:v>
                </c:pt>
                <c:pt idx="130082">
                  <c:v>301.36815949205402</c:v>
                </c:pt>
                <c:pt idx="130083">
                  <c:v>301.37047624732799</c:v>
                </c:pt>
                <c:pt idx="130084">
                  <c:v>301.37279300260099</c:v>
                </c:pt>
                <c:pt idx="130085">
                  <c:v>301.37510975787501</c:v>
                </c:pt>
                <c:pt idx="130086">
                  <c:v>301.37742651314801</c:v>
                </c:pt>
                <c:pt idx="130087">
                  <c:v>301.37974326842198</c:v>
                </c:pt>
                <c:pt idx="130088">
                  <c:v>301.38206002369498</c:v>
                </c:pt>
                <c:pt idx="130089">
                  <c:v>301.384376778969</c:v>
                </c:pt>
                <c:pt idx="130090">
                  <c:v>301.386693534242</c:v>
                </c:pt>
                <c:pt idx="130091">
                  <c:v>301.38901028951602</c:v>
                </c:pt>
                <c:pt idx="130092">
                  <c:v>301.39132704478902</c:v>
                </c:pt>
                <c:pt idx="130093">
                  <c:v>301.39364380006299</c:v>
                </c:pt>
                <c:pt idx="130094">
                  <c:v>301.39596055533599</c:v>
                </c:pt>
                <c:pt idx="130095">
                  <c:v>301.39827731061001</c:v>
                </c:pt>
                <c:pt idx="130096">
                  <c:v>301.40059406588301</c:v>
                </c:pt>
                <c:pt idx="130097">
                  <c:v>301.40291082115698</c:v>
                </c:pt>
                <c:pt idx="130098">
                  <c:v>301.40522757642998</c:v>
                </c:pt>
                <c:pt idx="130099">
                  <c:v>301.407544331704</c:v>
                </c:pt>
                <c:pt idx="130100">
                  <c:v>301.409861086977</c:v>
                </c:pt>
                <c:pt idx="130101">
                  <c:v>301.41217784225103</c:v>
                </c:pt>
                <c:pt idx="130102">
                  <c:v>301.41449459752403</c:v>
                </c:pt>
                <c:pt idx="130103">
                  <c:v>301.41681135279799</c:v>
                </c:pt>
                <c:pt idx="130104">
                  <c:v>301.41912810807099</c:v>
                </c:pt>
                <c:pt idx="130105">
                  <c:v>301.42144486334502</c:v>
                </c:pt>
                <c:pt idx="130106">
                  <c:v>301.42376161861802</c:v>
                </c:pt>
                <c:pt idx="130107">
                  <c:v>301.42607837389198</c:v>
                </c:pt>
                <c:pt idx="130108">
                  <c:v>301.42839512916601</c:v>
                </c:pt>
                <c:pt idx="130109">
                  <c:v>301.43071188443901</c:v>
                </c:pt>
                <c:pt idx="130110">
                  <c:v>301.43302863971297</c:v>
                </c:pt>
                <c:pt idx="130111">
                  <c:v>301.43534539498597</c:v>
                </c:pt>
                <c:pt idx="130112">
                  <c:v>301.43766215026</c:v>
                </c:pt>
                <c:pt idx="130113">
                  <c:v>301.439978905533</c:v>
                </c:pt>
                <c:pt idx="130114">
                  <c:v>301.44229566080702</c:v>
                </c:pt>
                <c:pt idx="130115">
                  <c:v>301.44461241608002</c:v>
                </c:pt>
                <c:pt idx="130116">
                  <c:v>301.44692917135399</c:v>
                </c:pt>
                <c:pt idx="130117">
                  <c:v>301.44924592662699</c:v>
                </c:pt>
                <c:pt idx="130118">
                  <c:v>301.45156268190101</c:v>
                </c:pt>
                <c:pt idx="130119">
                  <c:v>301.45387943717401</c:v>
                </c:pt>
                <c:pt idx="130120">
                  <c:v>301.45619619244798</c:v>
                </c:pt>
                <c:pt idx="130121">
                  <c:v>301.45851294772098</c:v>
                </c:pt>
                <c:pt idx="130122">
                  <c:v>301.460829702995</c:v>
                </c:pt>
                <c:pt idx="130123">
                  <c:v>301.463146458268</c:v>
                </c:pt>
                <c:pt idx="130124">
                  <c:v>301.46546321354202</c:v>
                </c:pt>
                <c:pt idx="130125">
                  <c:v>301.46777996881502</c:v>
                </c:pt>
                <c:pt idx="130126">
                  <c:v>301.47009672408899</c:v>
                </c:pt>
                <c:pt idx="130127">
                  <c:v>301.47241347936199</c:v>
                </c:pt>
                <c:pt idx="130128">
                  <c:v>301.47473023463601</c:v>
                </c:pt>
                <c:pt idx="130129">
                  <c:v>301.47704698990901</c:v>
                </c:pt>
                <c:pt idx="130130">
                  <c:v>301.47936374518298</c:v>
                </c:pt>
                <c:pt idx="130131">
                  <c:v>301.48168050045598</c:v>
                </c:pt>
                <c:pt idx="130132">
                  <c:v>301.48399725573</c:v>
                </c:pt>
                <c:pt idx="130133">
                  <c:v>301.486314011003</c:v>
                </c:pt>
                <c:pt idx="130134">
                  <c:v>301.48863076627703</c:v>
                </c:pt>
                <c:pt idx="130135">
                  <c:v>301.49094752155003</c:v>
                </c:pt>
                <c:pt idx="130136">
                  <c:v>301.49326427682399</c:v>
                </c:pt>
                <c:pt idx="130137">
                  <c:v>301.49558103209699</c:v>
                </c:pt>
                <c:pt idx="130138">
                  <c:v>301.49789778737102</c:v>
                </c:pt>
                <c:pt idx="130139">
                  <c:v>301.50021454264402</c:v>
                </c:pt>
                <c:pt idx="130140">
                  <c:v>301.50253129791798</c:v>
                </c:pt>
                <c:pt idx="130141">
                  <c:v>301.50484805319098</c:v>
                </c:pt>
                <c:pt idx="130142">
                  <c:v>301.50716480846501</c:v>
                </c:pt>
                <c:pt idx="130143">
                  <c:v>301.50948156373801</c:v>
                </c:pt>
                <c:pt idx="130144">
                  <c:v>301.51179831901197</c:v>
                </c:pt>
                <c:pt idx="130145">
                  <c:v>301.51411507428497</c:v>
                </c:pt>
                <c:pt idx="130146">
                  <c:v>301.516431829559</c:v>
                </c:pt>
                <c:pt idx="130147">
                  <c:v>301.518748584832</c:v>
                </c:pt>
                <c:pt idx="130148">
                  <c:v>301.52106534010602</c:v>
                </c:pt>
                <c:pt idx="130149">
                  <c:v>301.52338209537999</c:v>
                </c:pt>
                <c:pt idx="130150">
                  <c:v>301.52569885065299</c:v>
                </c:pt>
                <c:pt idx="130151">
                  <c:v>301.52801560592701</c:v>
                </c:pt>
                <c:pt idx="130152">
                  <c:v>301.53033236120001</c:v>
                </c:pt>
                <c:pt idx="130153">
                  <c:v>301.53264911647398</c:v>
                </c:pt>
                <c:pt idx="130154">
                  <c:v>301.53496587174698</c:v>
                </c:pt>
                <c:pt idx="130155">
                  <c:v>301.537282627021</c:v>
                </c:pt>
                <c:pt idx="130156">
                  <c:v>301.539599382294</c:v>
                </c:pt>
                <c:pt idx="130157">
                  <c:v>301.54191613756802</c:v>
                </c:pt>
                <c:pt idx="130158">
                  <c:v>301.54423289284102</c:v>
                </c:pt>
                <c:pt idx="130159">
                  <c:v>301.54654964811499</c:v>
                </c:pt>
                <c:pt idx="130160">
                  <c:v>301.54886640338799</c:v>
                </c:pt>
                <c:pt idx="130161">
                  <c:v>301.55118315866201</c:v>
                </c:pt>
                <c:pt idx="130162">
                  <c:v>301.55349991393501</c:v>
                </c:pt>
                <c:pt idx="130163">
                  <c:v>301.55581666920898</c:v>
                </c:pt>
                <c:pt idx="130164">
                  <c:v>301.55813342448198</c:v>
                </c:pt>
                <c:pt idx="130165">
                  <c:v>301.560450179756</c:v>
                </c:pt>
                <c:pt idx="130166">
                  <c:v>301.562766935029</c:v>
                </c:pt>
                <c:pt idx="130167">
                  <c:v>301.56508369030303</c:v>
                </c:pt>
                <c:pt idx="130168">
                  <c:v>301.56740044557603</c:v>
                </c:pt>
                <c:pt idx="130169">
                  <c:v>301.56971720084999</c:v>
                </c:pt>
                <c:pt idx="130170">
                  <c:v>301.57203395612299</c:v>
                </c:pt>
                <c:pt idx="130171">
                  <c:v>301.57435071139702</c:v>
                </c:pt>
                <c:pt idx="130172">
                  <c:v>301.57666746667002</c:v>
                </c:pt>
                <c:pt idx="130173">
                  <c:v>301.57898422194398</c:v>
                </c:pt>
                <c:pt idx="130174">
                  <c:v>301.58130097721698</c:v>
                </c:pt>
                <c:pt idx="130175">
                  <c:v>301.58361773249101</c:v>
                </c:pt>
                <c:pt idx="130176">
                  <c:v>301.58593448776401</c:v>
                </c:pt>
                <c:pt idx="130177">
                  <c:v>301.58825124303797</c:v>
                </c:pt>
                <c:pt idx="130178">
                  <c:v>301.59056799831097</c:v>
                </c:pt>
                <c:pt idx="130179">
                  <c:v>301.592884753585</c:v>
                </c:pt>
                <c:pt idx="130180">
                  <c:v>301.595201508858</c:v>
                </c:pt>
                <c:pt idx="130181">
                  <c:v>301.59751826413202</c:v>
                </c:pt>
                <c:pt idx="130182">
                  <c:v>301.59983501940502</c:v>
                </c:pt>
                <c:pt idx="130183">
                  <c:v>301.60215177467899</c:v>
                </c:pt>
                <c:pt idx="130184">
                  <c:v>301.60446852995199</c:v>
                </c:pt>
                <c:pt idx="130185">
                  <c:v>301.60678528522601</c:v>
                </c:pt>
                <c:pt idx="130186">
                  <c:v>301.60910204049901</c:v>
                </c:pt>
                <c:pt idx="130187">
                  <c:v>301.61141879577298</c:v>
                </c:pt>
                <c:pt idx="130188">
                  <c:v>301.61373555104598</c:v>
                </c:pt>
                <c:pt idx="130189">
                  <c:v>301.61605230632</c:v>
                </c:pt>
                <c:pt idx="130190">
                  <c:v>301.618369061593</c:v>
                </c:pt>
                <c:pt idx="130191">
                  <c:v>301.62068581686702</c:v>
                </c:pt>
                <c:pt idx="130192">
                  <c:v>301.62300257214099</c:v>
                </c:pt>
                <c:pt idx="130193">
                  <c:v>301.62531932741399</c:v>
                </c:pt>
                <c:pt idx="130194">
                  <c:v>301.62763608268801</c:v>
                </c:pt>
                <c:pt idx="130195">
                  <c:v>301.62995283796101</c:v>
                </c:pt>
                <c:pt idx="130196">
                  <c:v>301.63226959323498</c:v>
                </c:pt>
                <c:pt idx="130197">
                  <c:v>301.63458634850798</c:v>
                </c:pt>
                <c:pt idx="130198">
                  <c:v>301.636903103782</c:v>
                </c:pt>
                <c:pt idx="130199">
                  <c:v>301.639219859055</c:v>
                </c:pt>
                <c:pt idx="130200">
                  <c:v>301.64153661432903</c:v>
                </c:pt>
                <c:pt idx="130201">
                  <c:v>301.64385336960203</c:v>
                </c:pt>
                <c:pt idx="130202">
                  <c:v>301.64617012487599</c:v>
                </c:pt>
                <c:pt idx="130203">
                  <c:v>301.64848688014899</c:v>
                </c:pt>
                <c:pt idx="130204">
                  <c:v>301.65080363542302</c:v>
                </c:pt>
                <c:pt idx="130205">
                  <c:v>301.65312039069602</c:v>
                </c:pt>
                <c:pt idx="130206">
                  <c:v>301.65543714596998</c:v>
                </c:pt>
                <c:pt idx="130207">
                  <c:v>301.65775390124298</c:v>
                </c:pt>
                <c:pt idx="130208">
                  <c:v>301.66007065651701</c:v>
                </c:pt>
                <c:pt idx="130209">
                  <c:v>301.66238741179001</c:v>
                </c:pt>
                <c:pt idx="130210">
                  <c:v>301.66470416706397</c:v>
                </c:pt>
                <c:pt idx="130211">
                  <c:v>301.66702092233697</c:v>
                </c:pt>
                <c:pt idx="130212">
                  <c:v>301.669337677611</c:v>
                </c:pt>
                <c:pt idx="130213">
                  <c:v>301.671654432884</c:v>
                </c:pt>
                <c:pt idx="130214">
                  <c:v>301.67397118815802</c:v>
                </c:pt>
                <c:pt idx="130215">
                  <c:v>301.67628794343102</c:v>
                </c:pt>
                <c:pt idx="130216">
                  <c:v>301.67860469870499</c:v>
                </c:pt>
                <c:pt idx="130217">
                  <c:v>301.68092145397799</c:v>
                </c:pt>
                <c:pt idx="130218">
                  <c:v>301.68323820925201</c:v>
                </c:pt>
                <c:pt idx="130219">
                  <c:v>301.68555496452501</c:v>
                </c:pt>
                <c:pt idx="130220">
                  <c:v>301.68787171979898</c:v>
                </c:pt>
                <c:pt idx="130221">
                  <c:v>301.69018847507198</c:v>
                </c:pt>
                <c:pt idx="130222">
                  <c:v>301.692505230346</c:v>
                </c:pt>
                <c:pt idx="130223">
                  <c:v>301.694821985619</c:v>
                </c:pt>
                <c:pt idx="130224">
                  <c:v>301.69713874089302</c:v>
                </c:pt>
                <c:pt idx="130225">
                  <c:v>301.69945549616602</c:v>
                </c:pt>
                <c:pt idx="130226">
                  <c:v>301.70177225143999</c:v>
                </c:pt>
                <c:pt idx="130227">
                  <c:v>301.70408900671299</c:v>
                </c:pt>
                <c:pt idx="130228">
                  <c:v>301.70640576198701</c:v>
                </c:pt>
                <c:pt idx="130229">
                  <c:v>301.70872251726001</c:v>
                </c:pt>
                <c:pt idx="130230">
                  <c:v>301.71103927253398</c:v>
                </c:pt>
                <c:pt idx="130231">
                  <c:v>301.71335602780698</c:v>
                </c:pt>
                <c:pt idx="130232">
                  <c:v>301.715672783081</c:v>
                </c:pt>
                <c:pt idx="130233">
                  <c:v>301.717989538354</c:v>
                </c:pt>
                <c:pt idx="130234">
                  <c:v>301.72030629362803</c:v>
                </c:pt>
                <c:pt idx="130235">
                  <c:v>301.72262304890199</c:v>
                </c:pt>
                <c:pt idx="130236">
                  <c:v>301.72493980417499</c:v>
                </c:pt>
                <c:pt idx="130237">
                  <c:v>301.72725655944902</c:v>
                </c:pt>
                <c:pt idx="130238">
                  <c:v>301.72957331472202</c:v>
                </c:pt>
                <c:pt idx="130239">
                  <c:v>301.73189006999598</c:v>
                </c:pt>
                <c:pt idx="130240">
                  <c:v>301.73420682526898</c:v>
                </c:pt>
                <c:pt idx="130241">
                  <c:v>301.73652358054301</c:v>
                </c:pt>
                <c:pt idx="130242">
                  <c:v>301.73884033581601</c:v>
                </c:pt>
                <c:pt idx="130243">
                  <c:v>301.74115709108997</c:v>
                </c:pt>
                <c:pt idx="130244">
                  <c:v>301.74347384636297</c:v>
                </c:pt>
                <c:pt idx="130245">
                  <c:v>301.745790601637</c:v>
                </c:pt>
                <c:pt idx="130246">
                  <c:v>301.74810735691</c:v>
                </c:pt>
                <c:pt idx="130247">
                  <c:v>301.75042411218402</c:v>
                </c:pt>
                <c:pt idx="130248">
                  <c:v>301.75274086745702</c:v>
                </c:pt>
                <c:pt idx="130249">
                  <c:v>301.75505762273099</c:v>
                </c:pt>
                <c:pt idx="130250">
                  <c:v>301.75737437800399</c:v>
                </c:pt>
                <c:pt idx="130251">
                  <c:v>301.75969113327801</c:v>
                </c:pt>
                <c:pt idx="130252">
                  <c:v>301.76200788855101</c:v>
                </c:pt>
                <c:pt idx="130253">
                  <c:v>301.76432464382498</c:v>
                </c:pt>
                <c:pt idx="130254">
                  <c:v>301.76664139909798</c:v>
                </c:pt>
                <c:pt idx="130255">
                  <c:v>301.768958154372</c:v>
                </c:pt>
                <c:pt idx="130256">
                  <c:v>301.771274909645</c:v>
                </c:pt>
                <c:pt idx="130257">
                  <c:v>301.77359166491902</c:v>
                </c:pt>
                <c:pt idx="130258">
                  <c:v>301.77590842019202</c:v>
                </c:pt>
                <c:pt idx="130259">
                  <c:v>301.77822517546599</c:v>
                </c:pt>
                <c:pt idx="130260">
                  <c:v>301.78054193073899</c:v>
                </c:pt>
                <c:pt idx="130261">
                  <c:v>301.78285868601301</c:v>
                </c:pt>
                <c:pt idx="130262">
                  <c:v>301.78517544128601</c:v>
                </c:pt>
                <c:pt idx="130263">
                  <c:v>301.78749219655998</c:v>
                </c:pt>
                <c:pt idx="130264">
                  <c:v>301.78980895183298</c:v>
                </c:pt>
                <c:pt idx="130265">
                  <c:v>301.792125707107</c:v>
                </c:pt>
                <c:pt idx="130266">
                  <c:v>301.79444246238</c:v>
                </c:pt>
                <c:pt idx="130267">
                  <c:v>301.79675921765403</c:v>
                </c:pt>
                <c:pt idx="130268">
                  <c:v>301.79907597292703</c:v>
                </c:pt>
                <c:pt idx="130269">
                  <c:v>301.80139272820099</c:v>
                </c:pt>
                <c:pt idx="130270">
                  <c:v>301.80370948347399</c:v>
                </c:pt>
                <c:pt idx="130271">
                  <c:v>301.80602623874802</c:v>
                </c:pt>
                <c:pt idx="130272">
                  <c:v>301.80834299402102</c:v>
                </c:pt>
                <c:pt idx="130273">
                  <c:v>301.81065974929498</c:v>
                </c:pt>
                <c:pt idx="130274">
                  <c:v>301.81297650456798</c:v>
                </c:pt>
                <c:pt idx="130275">
                  <c:v>301.81529325984201</c:v>
                </c:pt>
                <c:pt idx="130276">
                  <c:v>301.81761001511501</c:v>
                </c:pt>
                <c:pt idx="130277">
                  <c:v>301.81992677038897</c:v>
                </c:pt>
                <c:pt idx="130278">
                  <c:v>301.822243525663</c:v>
                </c:pt>
                <c:pt idx="130279">
                  <c:v>301.824560280936</c:v>
                </c:pt>
                <c:pt idx="130280">
                  <c:v>301.82687703621002</c:v>
                </c:pt>
                <c:pt idx="130281">
                  <c:v>301.82919379148302</c:v>
                </c:pt>
                <c:pt idx="130282">
                  <c:v>301.83151054675699</c:v>
                </c:pt>
                <c:pt idx="130283">
                  <c:v>301.83382730202999</c:v>
                </c:pt>
                <c:pt idx="130284">
                  <c:v>301.83614405730401</c:v>
                </c:pt>
                <c:pt idx="130285">
                  <c:v>301.83846081257701</c:v>
                </c:pt>
                <c:pt idx="130286">
                  <c:v>301.84077756785098</c:v>
                </c:pt>
                <c:pt idx="130287">
                  <c:v>301.84309432312398</c:v>
                </c:pt>
                <c:pt idx="130288">
                  <c:v>301.845411078398</c:v>
                </c:pt>
                <c:pt idx="130289">
                  <c:v>301.847727833671</c:v>
                </c:pt>
                <c:pt idx="130290">
                  <c:v>301.85004458894502</c:v>
                </c:pt>
                <c:pt idx="130291">
                  <c:v>301.85236134421802</c:v>
                </c:pt>
                <c:pt idx="130292">
                  <c:v>301.85467809949199</c:v>
                </c:pt>
                <c:pt idx="130293">
                  <c:v>301.85699485476499</c:v>
                </c:pt>
                <c:pt idx="130294">
                  <c:v>301.85931161003901</c:v>
                </c:pt>
                <c:pt idx="130295">
                  <c:v>301.86162836531201</c:v>
                </c:pt>
                <c:pt idx="130296">
                  <c:v>301.86394512058598</c:v>
                </c:pt>
                <c:pt idx="130297">
                  <c:v>301.86626187585898</c:v>
                </c:pt>
                <c:pt idx="130298">
                  <c:v>301.868578631133</c:v>
                </c:pt>
                <c:pt idx="130299">
                  <c:v>301.870895386406</c:v>
                </c:pt>
                <c:pt idx="130300">
                  <c:v>301.87321214168003</c:v>
                </c:pt>
                <c:pt idx="130301">
                  <c:v>301.87552889695303</c:v>
                </c:pt>
                <c:pt idx="130302">
                  <c:v>301.87784565222699</c:v>
                </c:pt>
                <c:pt idx="130303">
                  <c:v>301.88016240749999</c:v>
                </c:pt>
                <c:pt idx="130304">
                  <c:v>301.88247916277402</c:v>
                </c:pt>
                <c:pt idx="130305">
                  <c:v>301.88479591804702</c:v>
                </c:pt>
                <c:pt idx="130306">
                  <c:v>301.88711267332098</c:v>
                </c:pt>
                <c:pt idx="130307">
                  <c:v>301.88942942859398</c:v>
                </c:pt>
                <c:pt idx="130308">
                  <c:v>301.89174618386801</c:v>
                </c:pt>
                <c:pt idx="130309">
                  <c:v>301.89406293914101</c:v>
                </c:pt>
                <c:pt idx="130310">
                  <c:v>301.89637969441497</c:v>
                </c:pt>
                <c:pt idx="130311">
                  <c:v>301.89869644968798</c:v>
                </c:pt>
                <c:pt idx="130312">
                  <c:v>301.901013204962</c:v>
                </c:pt>
                <c:pt idx="130313">
                  <c:v>301.903329960235</c:v>
                </c:pt>
                <c:pt idx="130314">
                  <c:v>301.90564671550902</c:v>
                </c:pt>
                <c:pt idx="130315">
                  <c:v>301.90796347078202</c:v>
                </c:pt>
                <c:pt idx="130316">
                  <c:v>301.91028022605599</c:v>
                </c:pt>
                <c:pt idx="130317">
                  <c:v>301.91259698132899</c:v>
                </c:pt>
                <c:pt idx="130318">
                  <c:v>301.91491373660301</c:v>
                </c:pt>
                <c:pt idx="130319">
                  <c:v>301.91723049187601</c:v>
                </c:pt>
                <c:pt idx="130320">
                  <c:v>301.91954724714998</c:v>
                </c:pt>
                <c:pt idx="130321">
                  <c:v>301.921864002424</c:v>
                </c:pt>
                <c:pt idx="130322">
                  <c:v>301.924180757697</c:v>
                </c:pt>
                <c:pt idx="130323">
                  <c:v>301.92649751297103</c:v>
                </c:pt>
                <c:pt idx="130324">
                  <c:v>301.92881426824403</c:v>
                </c:pt>
                <c:pt idx="130325">
                  <c:v>301.93113102351799</c:v>
                </c:pt>
                <c:pt idx="130326">
                  <c:v>301.93344777879099</c:v>
                </c:pt>
                <c:pt idx="130327">
                  <c:v>301.93576453406502</c:v>
                </c:pt>
                <c:pt idx="130328">
                  <c:v>301.93808128933802</c:v>
                </c:pt>
                <c:pt idx="130329">
                  <c:v>301.94039804461198</c:v>
                </c:pt>
                <c:pt idx="130330">
                  <c:v>301.94271479988498</c:v>
                </c:pt>
                <c:pt idx="130331">
                  <c:v>301.94503155515901</c:v>
                </c:pt>
                <c:pt idx="130332">
                  <c:v>301.94734831043201</c:v>
                </c:pt>
                <c:pt idx="130333">
                  <c:v>301.94966506570597</c:v>
                </c:pt>
                <c:pt idx="130334">
                  <c:v>301.95198182097897</c:v>
                </c:pt>
                <c:pt idx="130335">
                  <c:v>301.954298576253</c:v>
                </c:pt>
                <c:pt idx="130336">
                  <c:v>301.956615331526</c:v>
                </c:pt>
                <c:pt idx="130337">
                  <c:v>301.95893208680002</c:v>
                </c:pt>
                <c:pt idx="130338">
                  <c:v>301.96124884207302</c:v>
                </c:pt>
                <c:pt idx="130339">
                  <c:v>301.96356559734699</c:v>
                </c:pt>
                <c:pt idx="130340">
                  <c:v>301.96588235261999</c:v>
                </c:pt>
                <c:pt idx="130341">
                  <c:v>301.96819910789401</c:v>
                </c:pt>
                <c:pt idx="130342">
                  <c:v>301.97051586316701</c:v>
                </c:pt>
                <c:pt idx="130343">
                  <c:v>301.97283261844098</c:v>
                </c:pt>
                <c:pt idx="130344">
                  <c:v>301.97514937371398</c:v>
                </c:pt>
                <c:pt idx="130345">
                  <c:v>301.977466128988</c:v>
                </c:pt>
                <c:pt idx="130346">
                  <c:v>301.979782884261</c:v>
                </c:pt>
                <c:pt idx="130347">
                  <c:v>301.98209963953502</c:v>
                </c:pt>
                <c:pt idx="130348">
                  <c:v>301.98441639480802</c:v>
                </c:pt>
                <c:pt idx="130349">
                  <c:v>301.98673315008199</c:v>
                </c:pt>
                <c:pt idx="130350">
                  <c:v>301.98904990535499</c:v>
                </c:pt>
                <c:pt idx="130351">
                  <c:v>301.99136666062901</c:v>
                </c:pt>
                <c:pt idx="130352">
                  <c:v>301.99368341590201</c:v>
                </c:pt>
                <c:pt idx="130353">
                  <c:v>301.99600017117598</c:v>
                </c:pt>
                <c:pt idx="130354">
                  <c:v>301.99831692644898</c:v>
                </c:pt>
                <c:pt idx="130355">
                  <c:v>302.000633681723</c:v>
                </c:pt>
                <c:pt idx="130356">
                  <c:v>302.002950436996</c:v>
                </c:pt>
                <c:pt idx="130357">
                  <c:v>302.00526719227003</c:v>
                </c:pt>
                <c:pt idx="130358">
                  <c:v>302.00758394754303</c:v>
                </c:pt>
                <c:pt idx="130359">
                  <c:v>302.00990070281699</c:v>
                </c:pt>
                <c:pt idx="130360">
                  <c:v>302.01221745808999</c:v>
                </c:pt>
                <c:pt idx="130361">
                  <c:v>302.01453421336402</c:v>
                </c:pt>
                <c:pt idx="130362">
                  <c:v>302.01685096863702</c:v>
                </c:pt>
                <c:pt idx="130363">
                  <c:v>302.01916772391098</c:v>
                </c:pt>
                <c:pt idx="130364">
                  <c:v>302.02148447918501</c:v>
                </c:pt>
                <c:pt idx="130365">
                  <c:v>302.02380123445801</c:v>
                </c:pt>
                <c:pt idx="130366">
                  <c:v>302.02611798973197</c:v>
                </c:pt>
                <c:pt idx="130367">
                  <c:v>302.02843474500497</c:v>
                </c:pt>
                <c:pt idx="130368">
                  <c:v>302.030751500279</c:v>
                </c:pt>
                <c:pt idx="130369">
                  <c:v>302.033068255552</c:v>
                </c:pt>
                <c:pt idx="130370">
                  <c:v>302.03538501082602</c:v>
                </c:pt>
                <c:pt idx="130371">
                  <c:v>302.03770176609902</c:v>
                </c:pt>
                <c:pt idx="130372">
                  <c:v>302.04001852137299</c:v>
                </c:pt>
                <c:pt idx="130373">
                  <c:v>302.04233527664599</c:v>
                </c:pt>
                <c:pt idx="130374">
                  <c:v>302.04465203192001</c:v>
                </c:pt>
                <c:pt idx="130375">
                  <c:v>302.04696878719301</c:v>
                </c:pt>
                <c:pt idx="130376">
                  <c:v>302.04928554246698</c:v>
                </c:pt>
                <c:pt idx="130377">
                  <c:v>302.05160229773998</c:v>
                </c:pt>
                <c:pt idx="130378">
                  <c:v>302.053919053014</c:v>
                </c:pt>
                <c:pt idx="130379">
                  <c:v>302.056235808287</c:v>
                </c:pt>
                <c:pt idx="130380">
                  <c:v>302.05855256356102</c:v>
                </c:pt>
                <c:pt idx="130381">
                  <c:v>302.06086931883402</c:v>
                </c:pt>
                <c:pt idx="130382">
                  <c:v>302.06318607410799</c:v>
                </c:pt>
                <c:pt idx="130383">
                  <c:v>302.06550282938099</c:v>
                </c:pt>
                <c:pt idx="130384">
                  <c:v>302.06781958465501</c:v>
                </c:pt>
                <c:pt idx="130385">
                  <c:v>302.07013633992801</c:v>
                </c:pt>
                <c:pt idx="130386">
                  <c:v>302.07245309520198</c:v>
                </c:pt>
                <c:pt idx="130387">
                  <c:v>302.07476985047498</c:v>
                </c:pt>
                <c:pt idx="130388">
                  <c:v>302.077086605749</c:v>
                </c:pt>
                <c:pt idx="130389">
                  <c:v>302.079403361022</c:v>
                </c:pt>
                <c:pt idx="130390">
                  <c:v>302.08172011629603</c:v>
                </c:pt>
                <c:pt idx="130391">
                  <c:v>302.08403687156903</c:v>
                </c:pt>
                <c:pt idx="130392">
                  <c:v>302.08635362684299</c:v>
                </c:pt>
                <c:pt idx="130393">
                  <c:v>302.08867038211599</c:v>
                </c:pt>
                <c:pt idx="130394">
                  <c:v>302.09098713739002</c:v>
                </c:pt>
                <c:pt idx="130395">
                  <c:v>302.09330389266302</c:v>
                </c:pt>
                <c:pt idx="130396">
                  <c:v>302.09562064793698</c:v>
                </c:pt>
                <c:pt idx="130397">
                  <c:v>302.09793740320998</c:v>
                </c:pt>
                <c:pt idx="130398">
                  <c:v>302.10025415848401</c:v>
                </c:pt>
                <c:pt idx="130399">
                  <c:v>302.10257091375701</c:v>
                </c:pt>
                <c:pt idx="130400">
                  <c:v>302.10488766903097</c:v>
                </c:pt>
                <c:pt idx="130401">
                  <c:v>302.10720442430397</c:v>
                </c:pt>
                <c:pt idx="130402">
                  <c:v>302.109521179578</c:v>
                </c:pt>
                <c:pt idx="130403">
                  <c:v>302.111837934851</c:v>
                </c:pt>
                <c:pt idx="130404">
                  <c:v>302.11415469012502</c:v>
                </c:pt>
                <c:pt idx="130405">
                  <c:v>302.11647144539899</c:v>
                </c:pt>
                <c:pt idx="130406">
                  <c:v>302.11878820067199</c:v>
                </c:pt>
                <c:pt idx="130407">
                  <c:v>302.12110495594601</c:v>
                </c:pt>
                <c:pt idx="130408">
                  <c:v>302.12342171121901</c:v>
                </c:pt>
                <c:pt idx="130409">
                  <c:v>302.12573846649298</c:v>
                </c:pt>
                <c:pt idx="130410">
                  <c:v>302.12805522176598</c:v>
                </c:pt>
                <c:pt idx="130411">
                  <c:v>302.13037197704</c:v>
                </c:pt>
                <c:pt idx="130412">
                  <c:v>302.132688732313</c:v>
                </c:pt>
                <c:pt idx="130413">
                  <c:v>302.13500548758702</c:v>
                </c:pt>
                <c:pt idx="130414">
                  <c:v>302.13732224286002</c:v>
                </c:pt>
                <c:pt idx="130415">
                  <c:v>302.13963899813399</c:v>
                </c:pt>
                <c:pt idx="130416">
                  <c:v>302.14195575340699</c:v>
                </c:pt>
                <c:pt idx="130417">
                  <c:v>302.14427250868101</c:v>
                </c:pt>
                <c:pt idx="130418">
                  <c:v>302.14658926395401</c:v>
                </c:pt>
                <c:pt idx="130419">
                  <c:v>302.14890601922798</c:v>
                </c:pt>
                <c:pt idx="130420">
                  <c:v>302.15122277450098</c:v>
                </c:pt>
                <c:pt idx="130421">
                  <c:v>302.153539529775</c:v>
                </c:pt>
                <c:pt idx="130422">
                  <c:v>302.155856285048</c:v>
                </c:pt>
                <c:pt idx="130423">
                  <c:v>302.15817304032203</c:v>
                </c:pt>
                <c:pt idx="130424">
                  <c:v>302.16048979559503</c:v>
                </c:pt>
                <c:pt idx="130425">
                  <c:v>302.16280655086899</c:v>
                </c:pt>
                <c:pt idx="130426">
                  <c:v>302.16512330614199</c:v>
                </c:pt>
                <c:pt idx="130427">
                  <c:v>302.16744006141602</c:v>
                </c:pt>
                <c:pt idx="130428">
                  <c:v>302.16975681668902</c:v>
                </c:pt>
                <c:pt idx="130429">
                  <c:v>302.17207357196298</c:v>
                </c:pt>
                <c:pt idx="130430">
                  <c:v>302.17439032723598</c:v>
                </c:pt>
                <c:pt idx="130431">
                  <c:v>302.17670708251001</c:v>
                </c:pt>
                <c:pt idx="130432">
                  <c:v>302.17902383778301</c:v>
                </c:pt>
                <c:pt idx="130433">
                  <c:v>302.18134059305697</c:v>
                </c:pt>
                <c:pt idx="130434">
                  <c:v>302.18365734832997</c:v>
                </c:pt>
                <c:pt idx="130435">
                  <c:v>302.185974103604</c:v>
                </c:pt>
                <c:pt idx="130436">
                  <c:v>302.188290858877</c:v>
                </c:pt>
                <c:pt idx="130437">
                  <c:v>302.19060761415102</c:v>
                </c:pt>
                <c:pt idx="130438">
                  <c:v>302.19292436942402</c:v>
                </c:pt>
                <c:pt idx="130439">
                  <c:v>302.19524112469799</c:v>
                </c:pt>
                <c:pt idx="130440">
                  <c:v>302.19755787997099</c:v>
                </c:pt>
                <c:pt idx="130441">
                  <c:v>302.19987463524501</c:v>
                </c:pt>
                <c:pt idx="130442">
                  <c:v>302.20219139051801</c:v>
                </c:pt>
                <c:pt idx="130443">
                  <c:v>302.20450814579198</c:v>
                </c:pt>
                <c:pt idx="130444">
                  <c:v>302.20682490106498</c:v>
                </c:pt>
                <c:pt idx="130445">
                  <c:v>302.209141656339</c:v>
                </c:pt>
                <c:pt idx="130446">
                  <c:v>302.211458411612</c:v>
                </c:pt>
                <c:pt idx="130447">
                  <c:v>302.21377516688602</c:v>
                </c:pt>
                <c:pt idx="130448">
                  <c:v>302.21609192215999</c:v>
                </c:pt>
                <c:pt idx="130449">
                  <c:v>302.21840867743299</c:v>
                </c:pt>
                <c:pt idx="130450">
                  <c:v>302.22072543270701</c:v>
                </c:pt>
                <c:pt idx="130451">
                  <c:v>302.22304218798001</c:v>
                </c:pt>
                <c:pt idx="130452">
                  <c:v>302.22535894325398</c:v>
                </c:pt>
                <c:pt idx="130453">
                  <c:v>302.22767569852698</c:v>
                </c:pt>
                <c:pt idx="130454">
                  <c:v>302.229992453801</c:v>
                </c:pt>
                <c:pt idx="130455">
                  <c:v>302.232309209074</c:v>
                </c:pt>
                <c:pt idx="130456">
                  <c:v>302.23462596434803</c:v>
                </c:pt>
                <c:pt idx="130457">
                  <c:v>302.23694271962103</c:v>
                </c:pt>
                <c:pt idx="130458">
                  <c:v>302.23925947489499</c:v>
                </c:pt>
                <c:pt idx="130459">
                  <c:v>302.24157623016799</c:v>
                </c:pt>
                <c:pt idx="130460">
                  <c:v>302.24389298544202</c:v>
                </c:pt>
                <c:pt idx="130461">
                  <c:v>302.24620974071502</c:v>
                </c:pt>
                <c:pt idx="130462">
                  <c:v>302.24852649598898</c:v>
                </c:pt>
                <c:pt idx="130463">
                  <c:v>302.25084325126198</c:v>
                </c:pt>
                <c:pt idx="130464">
                  <c:v>302.25316000653601</c:v>
                </c:pt>
                <c:pt idx="130465">
                  <c:v>302.25547676180901</c:v>
                </c:pt>
                <c:pt idx="130466">
                  <c:v>302.25779351708297</c:v>
                </c:pt>
                <c:pt idx="130467">
                  <c:v>302.26011027235597</c:v>
                </c:pt>
                <c:pt idx="130468">
                  <c:v>302.26242702763</c:v>
                </c:pt>
                <c:pt idx="130469">
                  <c:v>302.264743782903</c:v>
                </c:pt>
                <c:pt idx="130470">
                  <c:v>302.26706053817702</c:v>
                </c:pt>
                <c:pt idx="130471">
                  <c:v>302.26937729345002</c:v>
                </c:pt>
                <c:pt idx="130472">
                  <c:v>302.27169404872399</c:v>
                </c:pt>
                <c:pt idx="130473">
                  <c:v>302.27401080399699</c:v>
                </c:pt>
                <c:pt idx="130474">
                  <c:v>302.27632755927101</c:v>
                </c:pt>
                <c:pt idx="130475">
                  <c:v>302.27864431454401</c:v>
                </c:pt>
                <c:pt idx="130476">
                  <c:v>302.28096106981798</c:v>
                </c:pt>
                <c:pt idx="130477">
                  <c:v>302.28327782509098</c:v>
                </c:pt>
                <c:pt idx="130478">
                  <c:v>302.285594580365</c:v>
                </c:pt>
                <c:pt idx="130479">
                  <c:v>302.287911335638</c:v>
                </c:pt>
                <c:pt idx="130480">
                  <c:v>302.29022809091202</c:v>
                </c:pt>
                <c:pt idx="130481">
                  <c:v>302.29254484618502</c:v>
                </c:pt>
                <c:pt idx="130482">
                  <c:v>302.29486160145899</c:v>
                </c:pt>
                <c:pt idx="130483">
                  <c:v>302.29717835673199</c:v>
                </c:pt>
                <c:pt idx="130484">
                  <c:v>302.29949511200601</c:v>
                </c:pt>
                <c:pt idx="130485">
                  <c:v>302.30181186727901</c:v>
                </c:pt>
                <c:pt idx="130486">
                  <c:v>302.30412862255298</c:v>
                </c:pt>
                <c:pt idx="130487">
                  <c:v>302.30644537782598</c:v>
                </c:pt>
                <c:pt idx="130488">
                  <c:v>302.3087621331</c:v>
                </c:pt>
                <c:pt idx="130489">
                  <c:v>302.311078888373</c:v>
                </c:pt>
                <c:pt idx="130490">
                  <c:v>302.31339564364703</c:v>
                </c:pt>
                <c:pt idx="130491">
                  <c:v>302.31571239892099</c:v>
                </c:pt>
                <c:pt idx="130492">
                  <c:v>302.31802915419399</c:v>
                </c:pt>
                <c:pt idx="130493">
                  <c:v>302.32034590946802</c:v>
                </c:pt>
                <c:pt idx="130494">
                  <c:v>302.32266266474102</c:v>
                </c:pt>
                <c:pt idx="130495">
                  <c:v>302.32497942001498</c:v>
                </c:pt>
                <c:pt idx="130496">
                  <c:v>302.32729617528798</c:v>
                </c:pt>
                <c:pt idx="130497">
                  <c:v>302.32961293056201</c:v>
                </c:pt>
                <c:pt idx="130498">
                  <c:v>302.33192968583501</c:v>
                </c:pt>
                <c:pt idx="130499">
                  <c:v>302.33424644110897</c:v>
                </c:pt>
                <c:pt idx="130500">
                  <c:v>302.33656319638197</c:v>
                </c:pt>
                <c:pt idx="130501">
                  <c:v>302.338879951656</c:v>
                </c:pt>
                <c:pt idx="130502">
                  <c:v>302.341196706929</c:v>
                </c:pt>
                <c:pt idx="130503">
                  <c:v>302.34351346220302</c:v>
                </c:pt>
                <c:pt idx="130504">
                  <c:v>302.34583021747602</c:v>
                </c:pt>
                <c:pt idx="130505">
                  <c:v>302.34814697274999</c:v>
                </c:pt>
                <c:pt idx="130506">
                  <c:v>302.35046372802299</c:v>
                </c:pt>
                <c:pt idx="130507">
                  <c:v>302.35278048329701</c:v>
                </c:pt>
                <c:pt idx="130508">
                  <c:v>302.35509723857001</c:v>
                </c:pt>
                <c:pt idx="130509">
                  <c:v>302.35741399384398</c:v>
                </c:pt>
                <c:pt idx="130510">
                  <c:v>302.35973074911698</c:v>
                </c:pt>
                <c:pt idx="130511">
                  <c:v>302.362047504391</c:v>
                </c:pt>
                <c:pt idx="130512">
                  <c:v>302.364364259664</c:v>
                </c:pt>
                <c:pt idx="130513">
                  <c:v>302.36668101493802</c:v>
                </c:pt>
                <c:pt idx="130514">
                  <c:v>302.36899777021102</c:v>
                </c:pt>
                <c:pt idx="130515">
                  <c:v>302.37131452548499</c:v>
                </c:pt>
                <c:pt idx="130516">
                  <c:v>302.37363128075799</c:v>
                </c:pt>
                <c:pt idx="130517">
                  <c:v>302.37594803603201</c:v>
                </c:pt>
                <c:pt idx="130518">
                  <c:v>302.37826479130501</c:v>
                </c:pt>
                <c:pt idx="130519">
                  <c:v>302.38058154657898</c:v>
                </c:pt>
                <c:pt idx="130520">
                  <c:v>302.38289830185198</c:v>
                </c:pt>
                <c:pt idx="130521">
                  <c:v>302.385215057126</c:v>
                </c:pt>
                <c:pt idx="130522">
                  <c:v>302.387531812399</c:v>
                </c:pt>
                <c:pt idx="130523">
                  <c:v>302.38984856767303</c:v>
                </c:pt>
                <c:pt idx="130524">
                  <c:v>302.39216532294603</c:v>
                </c:pt>
                <c:pt idx="130525">
                  <c:v>302.39448207821999</c:v>
                </c:pt>
                <c:pt idx="130526">
                  <c:v>302.39679883349299</c:v>
                </c:pt>
                <c:pt idx="130527">
                  <c:v>302.39911558876702</c:v>
                </c:pt>
                <c:pt idx="130528">
                  <c:v>302.40143234404002</c:v>
                </c:pt>
                <c:pt idx="130529">
                  <c:v>302.40374909931398</c:v>
                </c:pt>
                <c:pt idx="130530">
                  <c:v>302.40606585458698</c:v>
                </c:pt>
                <c:pt idx="130531">
                  <c:v>302.40838260986101</c:v>
                </c:pt>
                <c:pt idx="130532">
                  <c:v>302.41069936513401</c:v>
                </c:pt>
                <c:pt idx="130533">
                  <c:v>302.41301612040797</c:v>
                </c:pt>
                <c:pt idx="130534">
                  <c:v>302.415332875682</c:v>
                </c:pt>
                <c:pt idx="130535">
                  <c:v>302.417649630955</c:v>
                </c:pt>
                <c:pt idx="130536">
                  <c:v>302.41996638622902</c:v>
                </c:pt>
                <c:pt idx="130537">
                  <c:v>302.42228314150202</c:v>
                </c:pt>
                <c:pt idx="130538">
                  <c:v>302.42459989677599</c:v>
                </c:pt>
                <c:pt idx="130539">
                  <c:v>302.42691665204899</c:v>
                </c:pt>
                <c:pt idx="130540">
                  <c:v>302.42923340732301</c:v>
                </c:pt>
                <c:pt idx="130541">
                  <c:v>302.43155016259601</c:v>
                </c:pt>
                <c:pt idx="130542">
                  <c:v>302.43386691786998</c:v>
                </c:pt>
                <c:pt idx="130543">
                  <c:v>302.43618367314298</c:v>
                </c:pt>
                <c:pt idx="130544">
                  <c:v>302.438500428417</c:v>
                </c:pt>
                <c:pt idx="130545">
                  <c:v>302.44081718369</c:v>
                </c:pt>
                <c:pt idx="130546">
                  <c:v>302.44313393896402</c:v>
                </c:pt>
                <c:pt idx="130547">
                  <c:v>302.44545069423702</c:v>
                </c:pt>
                <c:pt idx="130548">
                  <c:v>302.44776744951099</c:v>
                </c:pt>
                <c:pt idx="130549">
                  <c:v>302.45008420478399</c:v>
                </c:pt>
                <c:pt idx="130550">
                  <c:v>302.45240096005801</c:v>
                </c:pt>
                <c:pt idx="130551">
                  <c:v>302.45471771533101</c:v>
                </c:pt>
                <c:pt idx="130552">
                  <c:v>302.45703447060498</c:v>
                </c:pt>
                <c:pt idx="130553">
                  <c:v>302.45935122587798</c:v>
                </c:pt>
                <c:pt idx="130554">
                  <c:v>302.461667981152</c:v>
                </c:pt>
                <c:pt idx="130555">
                  <c:v>302.463984736425</c:v>
                </c:pt>
                <c:pt idx="130556">
                  <c:v>302.46630149169903</c:v>
                </c:pt>
                <c:pt idx="130557">
                  <c:v>302.46861824697203</c:v>
                </c:pt>
                <c:pt idx="130558">
                  <c:v>302.47093500224599</c:v>
                </c:pt>
                <c:pt idx="130559">
                  <c:v>302.47325175751899</c:v>
                </c:pt>
                <c:pt idx="130560">
                  <c:v>302.47556851279302</c:v>
                </c:pt>
                <c:pt idx="130561">
                  <c:v>302.47788526806602</c:v>
                </c:pt>
                <c:pt idx="130562">
                  <c:v>302.48020202333998</c:v>
                </c:pt>
                <c:pt idx="130563">
                  <c:v>302.48251877861298</c:v>
                </c:pt>
                <c:pt idx="130564">
                  <c:v>302.48483553388701</c:v>
                </c:pt>
                <c:pt idx="130565">
                  <c:v>302.48715228916001</c:v>
                </c:pt>
                <c:pt idx="130566">
                  <c:v>302.48946904443397</c:v>
                </c:pt>
                <c:pt idx="130567">
                  <c:v>302.49178579970697</c:v>
                </c:pt>
                <c:pt idx="130568">
                  <c:v>302.494102554981</c:v>
                </c:pt>
                <c:pt idx="130569">
                  <c:v>302.496419310254</c:v>
                </c:pt>
                <c:pt idx="130570">
                  <c:v>302.49873606552802</c:v>
                </c:pt>
                <c:pt idx="130571">
                  <c:v>302.50105282080102</c:v>
                </c:pt>
                <c:pt idx="130572">
                  <c:v>302.50336957607499</c:v>
                </c:pt>
                <c:pt idx="130573">
                  <c:v>302.50568633134799</c:v>
                </c:pt>
                <c:pt idx="130574">
                  <c:v>302.50800308662201</c:v>
                </c:pt>
                <c:pt idx="130575">
                  <c:v>302.51031984189501</c:v>
                </c:pt>
                <c:pt idx="130576">
                  <c:v>302.51263659716898</c:v>
                </c:pt>
                <c:pt idx="130577">
                  <c:v>302.514953352443</c:v>
                </c:pt>
                <c:pt idx="130578">
                  <c:v>302.517270107716</c:v>
                </c:pt>
                <c:pt idx="130579">
                  <c:v>302.51958686299002</c:v>
                </c:pt>
                <c:pt idx="130580">
                  <c:v>302.52190361826302</c:v>
                </c:pt>
                <c:pt idx="130581">
                  <c:v>302.52422037353699</c:v>
                </c:pt>
                <c:pt idx="130582">
                  <c:v>302.52653712880999</c:v>
                </c:pt>
                <c:pt idx="130583">
                  <c:v>302.52885388408401</c:v>
                </c:pt>
                <c:pt idx="130584">
                  <c:v>302.53117063935701</c:v>
                </c:pt>
                <c:pt idx="130585">
                  <c:v>302.53348739463098</c:v>
                </c:pt>
                <c:pt idx="130586">
                  <c:v>302.53580414990398</c:v>
                </c:pt>
                <c:pt idx="130587">
                  <c:v>302.538120905178</c:v>
                </c:pt>
                <c:pt idx="130588">
                  <c:v>302.540437660451</c:v>
                </c:pt>
                <c:pt idx="130589">
                  <c:v>302.54275441572503</c:v>
                </c:pt>
                <c:pt idx="130590">
                  <c:v>302.54507117099803</c:v>
                </c:pt>
                <c:pt idx="130591">
                  <c:v>302.54738792627199</c:v>
                </c:pt>
                <c:pt idx="130592">
                  <c:v>302.54970468154499</c:v>
                </c:pt>
                <c:pt idx="130593">
                  <c:v>302.55202143681902</c:v>
                </c:pt>
                <c:pt idx="130594">
                  <c:v>302.55433819209202</c:v>
                </c:pt>
                <c:pt idx="130595">
                  <c:v>302.55665494736598</c:v>
                </c:pt>
                <c:pt idx="130596">
                  <c:v>302.55897170263898</c:v>
                </c:pt>
                <c:pt idx="130597">
                  <c:v>302.56128845791301</c:v>
                </c:pt>
                <c:pt idx="130598">
                  <c:v>302.56360521318601</c:v>
                </c:pt>
                <c:pt idx="130599">
                  <c:v>302.56592196845997</c:v>
                </c:pt>
                <c:pt idx="130600">
                  <c:v>302.56823872373297</c:v>
                </c:pt>
                <c:pt idx="130601">
                  <c:v>302.570555479007</c:v>
                </c:pt>
                <c:pt idx="130602">
                  <c:v>302.57287223428</c:v>
                </c:pt>
                <c:pt idx="130603">
                  <c:v>302.57518898955402</c:v>
                </c:pt>
                <c:pt idx="130604">
                  <c:v>302.57750574482702</c:v>
                </c:pt>
                <c:pt idx="130605">
                  <c:v>302.57982250010099</c:v>
                </c:pt>
                <c:pt idx="130606">
                  <c:v>302.58213925537399</c:v>
                </c:pt>
                <c:pt idx="130607">
                  <c:v>302.58445601064801</c:v>
                </c:pt>
                <c:pt idx="130608">
                  <c:v>302.58677276592101</c:v>
                </c:pt>
                <c:pt idx="130609">
                  <c:v>302.58908952119498</c:v>
                </c:pt>
                <c:pt idx="130610">
                  <c:v>302.59140627646798</c:v>
                </c:pt>
                <c:pt idx="130611">
                  <c:v>302.593723031742</c:v>
                </c:pt>
                <c:pt idx="130612">
                  <c:v>302.596039787015</c:v>
                </c:pt>
                <c:pt idx="130613">
                  <c:v>302.59835654228903</c:v>
                </c:pt>
                <c:pt idx="130614">
                  <c:v>302.60067329756203</c:v>
                </c:pt>
                <c:pt idx="130615">
                  <c:v>302.60299005283599</c:v>
                </c:pt>
                <c:pt idx="130616">
                  <c:v>302.60530680810899</c:v>
                </c:pt>
                <c:pt idx="130617">
                  <c:v>302.60762356338302</c:v>
                </c:pt>
                <c:pt idx="130618">
                  <c:v>302.60994031865602</c:v>
                </c:pt>
                <c:pt idx="130619">
                  <c:v>302.61225707392998</c:v>
                </c:pt>
                <c:pt idx="130620">
                  <c:v>302.61457382920401</c:v>
                </c:pt>
                <c:pt idx="130621">
                  <c:v>302.61689058447701</c:v>
                </c:pt>
                <c:pt idx="130622">
                  <c:v>302.61920733975097</c:v>
                </c:pt>
                <c:pt idx="130623">
                  <c:v>302.62152409502397</c:v>
                </c:pt>
                <c:pt idx="130624">
                  <c:v>302.623840850298</c:v>
                </c:pt>
                <c:pt idx="130625">
                  <c:v>302.626157605571</c:v>
                </c:pt>
                <c:pt idx="130626">
                  <c:v>302.62847436084502</c:v>
                </c:pt>
                <c:pt idx="130627">
                  <c:v>302.63079111611802</c:v>
                </c:pt>
                <c:pt idx="130628">
                  <c:v>302.63310787139199</c:v>
                </c:pt>
                <c:pt idx="130629">
                  <c:v>302.63542462666499</c:v>
                </c:pt>
                <c:pt idx="130630">
                  <c:v>302.63774138193901</c:v>
                </c:pt>
                <c:pt idx="130631">
                  <c:v>302.64005813721201</c:v>
                </c:pt>
                <c:pt idx="130632">
                  <c:v>302.64237489248598</c:v>
                </c:pt>
                <c:pt idx="130633">
                  <c:v>302.64469164775898</c:v>
                </c:pt>
                <c:pt idx="130634">
                  <c:v>302.647008403033</c:v>
                </c:pt>
                <c:pt idx="130635">
                  <c:v>302.649325158306</c:v>
                </c:pt>
                <c:pt idx="130636">
                  <c:v>302.65164191358002</c:v>
                </c:pt>
                <c:pt idx="130637">
                  <c:v>302.65395866885302</c:v>
                </c:pt>
                <c:pt idx="130638">
                  <c:v>302.65627542412699</c:v>
                </c:pt>
                <c:pt idx="130639">
                  <c:v>302.65859217939999</c:v>
                </c:pt>
                <c:pt idx="130640">
                  <c:v>302.66090893467401</c:v>
                </c:pt>
                <c:pt idx="130641">
                  <c:v>302.66322568994701</c:v>
                </c:pt>
                <c:pt idx="130642">
                  <c:v>302.66554244522098</c:v>
                </c:pt>
                <c:pt idx="130643">
                  <c:v>302.66785920049398</c:v>
                </c:pt>
                <c:pt idx="130644">
                  <c:v>302.670175955768</c:v>
                </c:pt>
                <c:pt idx="130645">
                  <c:v>302.672492711041</c:v>
                </c:pt>
                <c:pt idx="130646">
                  <c:v>302.67480946631503</c:v>
                </c:pt>
                <c:pt idx="130647">
                  <c:v>302.67712622158803</c:v>
                </c:pt>
                <c:pt idx="130648">
                  <c:v>302.67944297686199</c:v>
                </c:pt>
                <c:pt idx="130649">
                  <c:v>302.68175973213499</c:v>
                </c:pt>
                <c:pt idx="130650">
                  <c:v>302.68407648740902</c:v>
                </c:pt>
                <c:pt idx="130651">
                  <c:v>302.68639324268202</c:v>
                </c:pt>
                <c:pt idx="130652">
                  <c:v>302.68870999795598</c:v>
                </c:pt>
                <c:pt idx="130653">
                  <c:v>302.69102675322898</c:v>
                </c:pt>
                <c:pt idx="130654">
                  <c:v>302.69334350850301</c:v>
                </c:pt>
                <c:pt idx="130655">
                  <c:v>302.69566026377601</c:v>
                </c:pt>
                <c:pt idx="130656">
                  <c:v>302.69797701904997</c:v>
                </c:pt>
                <c:pt idx="130657">
                  <c:v>302.70029377432297</c:v>
                </c:pt>
                <c:pt idx="130658">
                  <c:v>302.702610529597</c:v>
                </c:pt>
                <c:pt idx="130659">
                  <c:v>302.70492728487</c:v>
                </c:pt>
                <c:pt idx="130660">
                  <c:v>302.70724404014402</c:v>
                </c:pt>
                <c:pt idx="130661">
                  <c:v>302.70956079541799</c:v>
                </c:pt>
                <c:pt idx="130662">
                  <c:v>302.71187755069099</c:v>
                </c:pt>
                <c:pt idx="130663">
                  <c:v>302.71419430596501</c:v>
                </c:pt>
                <c:pt idx="130664">
                  <c:v>302.71651106123801</c:v>
                </c:pt>
                <c:pt idx="130665">
                  <c:v>302.71882781651198</c:v>
                </c:pt>
                <c:pt idx="130666">
                  <c:v>302.72114457178498</c:v>
                </c:pt>
                <c:pt idx="130667">
                  <c:v>302.723461327059</c:v>
                </c:pt>
                <c:pt idx="130668">
                  <c:v>302.725778082332</c:v>
                </c:pt>
                <c:pt idx="130669">
                  <c:v>302.72809483760602</c:v>
                </c:pt>
                <c:pt idx="130670">
                  <c:v>302.73041159287902</c:v>
                </c:pt>
                <c:pt idx="130671">
                  <c:v>302.73272834815299</c:v>
                </c:pt>
                <c:pt idx="130672">
                  <c:v>302.73504510342599</c:v>
                </c:pt>
                <c:pt idx="130673">
                  <c:v>302.73736185870001</c:v>
                </c:pt>
                <c:pt idx="130674">
                  <c:v>302.73967861397301</c:v>
                </c:pt>
                <c:pt idx="130675">
                  <c:v>302.74199536924698</c:v>
                </c:pt>
                <c:pt idx="130676">
                  <c:v>302.74431212451998</c:v>
                </c:pt>
                <c:pt idx="130677">
                  <c:v>302.746628879794</c:v>
                </c:pt>
                <c:pt idx="130678">
                  <c:v>302.748945635067</c:v>
                </c:pt>
                <c:pt idx="130679">
                  <c:v>302.75126239034103</c:v>
                </c:pt>
                <c:pt idx="130680">
                  <c:v>302.75357914561403</c:v>
                </c:pt>
                <c:pt idx="130681">
                  <c:v>302.75589590088799</c:v>
                </c:pt>
                <c:pt idx="130682">
                  <c:v>302.75821265616099</c:v>
                </c:pt>
                <c:pt idx="130683">
                  <c:v>302.76052941143502</c:v>
                </c:pt>
                <c:pt idx="130684">
                  <c:v>302.76284616670802</c:v>
                </c:pt>
                <c:pt idx="130685">
                  <c:v>302.76516292198198</c:v>
                </c:pt>
                <c:pt idx="130686">
                  <c:v>302.76747967725498</c:v>
                </c:pt>
                <c:pt idx="130687">
                  <c:v>302.76979643252901</c:v>
                </c:pt>
                <c:pt idx="130688">
                  <c:v>302.77211318780201</c:v>
                </c:pt>
                <c:pt idx="130689">
                  <c:v>302.77442994307597</c:v>
                </c:pt>
                <c:pt idx="130690">
                  <c:v>302.77674669834897</c:v>
                </c:pt>
                <c:pt idx="130691">
                  <c:v>302.779063453623</c:v>
                </c:pt>
                <c:pt idx="130692">
                  <c:v>302.781380208896</c:v>
                </c:pt>
                <c:pt idx="130693">
                  <c:v>302.78369696417002</c:v>
                </c:pt>
                <c:pt idx="130694">
                  <c:v>302.78601371944302</c:v>
                </c:pt>
                <c:pt idx="130695">
                  <c:v>302.78833047471699</c:v>
                </c:pt>
                <c:pt idx="130696">
                  <c:v>302.79064722998999</c:v>
                </c:pt>
                <c:pt idx="130697">
                  <c:v>302.79296398526401</c:v>
                </c:pt>
                <c:pt idx="130698">
                  <c:v>302.79528074053701</c:v>
                </c:pt>
                <c:pt idx="130699">
                  <c:v>302.79759749581098</c:v>
                </c:pt>
                <c:pt idx="130700">
                  <c:v>302.79991425108398</c:v>
                </c:pt>
                <c:pt idx="130701">
                  <c:v>302.802231006358</c:v>
                </c:pt>
                <c:pt idx="130702">
                  <c:v>302.804547761631</c:v>
                </c:pt>
                <c:pt idx="130703">
                  <c:v>302.80686451690502</c:v>
                </c:pt>
                <c:pt idx="130704">
                  <c:v>302.80918127217899</c:v>
                </c:pt>
                <c:pt idx="130705">
                  <c:v>302.81149802745199</c:v>
                </c:pt>
                <c:pt idx="130706">
                  <c:v>302.81381478272601</c:v>
                </c:pt>
                <c:pt idx="130707">
                  <c:v>302.81613153799901</c:v>
                </c:pt>
                <c:pt idx="130708">
                  <c:v>302.81844829327298</c:v>
                </c:pt>
                <c:pt idx="130709">
                  <c:v>302.82076504854598</c:v>
                </c:pt>
                <c:pt idx="130710">
                  <c:v>302.82308180382</c:v>
                </c:pt>
                <c:pt idx="130711">
                  <c:v>302.825398559093</c:v>
                </c:pt>
                <c:pt idx="130712">
                  <c:v>302.82771531436703</c:v>
                </c:pt>
                <c:pt idx="130713">
                  <c:v>302.83003206964003</c:v>
                </c:pt>
                <c:pt idx="130714">
                  <c:v>302.83234882491399</c:v>
                </c:pt>
                <c:pt idx="130715">
                  <c:v>302.83466558018699</c:v>
                </c:pt>
                <c:pt idx="130716">
                  <c:v>302.83698233546102</c:v>
                </c:pt>
                <c:pt idx="130717">
                  <c:v>302.83929909073402</c:v>
                </c:pt>
                <c:pt idx="130718">
                  <c:v>302.84161584600798</c:v>
                </c:pt>
                <c:pt idx="130719">
                  <c:v>302.84393260128098</c:v>
                </c:pt>
                <c:pt idx="130720">
                  <c:v>302.84624935655501</c:v>
                </c:pt>
                <c:pt idx="130721">
                  <c:v>302.84856611182801</c:v>
                </c:pt>
                <c:pt idx="130722">
                  <c:v>302.85088286710197</c:v>
                </c:pt>
                <c:pt idx="130723">
                  <c:v>302.85319962237497</c:v>
                </c:pt>
                <c:pt idx="130724">
                  <c:v>302.855516377649</c:v>
                </c:pt>
                <c:pt idx="130725">
                  <c:v>302.857833132922</c:v>
                </c:pt>
                <c:pt idx="130726">
                  <c:v>302.86014988819602</c:v>
                </c:pt>
                <c:pt idx="130727">
                  <c:v>302.86246664346902</c:v>
                </c:pt>
                <c:pt idx="130728">
                  <c:v>302.86478339874299</c:v>
                </c:pt>
                <c:pt idx="130729">
                  <c:v>302.86710015401599</c:v>
                </c:pt>
                <c:pt idx="130730">
                  <c:v>302.86941690929001</c:v>
                </c:pt>
                <c:pt idx="130731">
                  <c:v>302.87173366456301</c:v>
                </c:pt>
                <c:pt idx="130732">
                  <c:v>302.87405041983698</c:v>
                </c:pt>
                <c:pt idx="130733">
                  <c:v>302.87636717510998</c:v>
                </c:pt>
                <c:pt idx="130734">
                  <c:v>302.878683930384</c:v>
                </c:pt>
                <c:pt idx="130735">
                  <c:v>302.881000685657</c:v>
                </c:pt>
                <c:pt idx="130736">
                  <c:v>302.88331744093102</c:v>
                </c:pt>
                <c:pt idx="130737">
                  <c:v>302.88563419620402</c:v>
                </c:pt>
                <c:pt idx="130738">
                  <c:v>302.88795095147799</c:v>
                </c:pt>
                <c:pt idx="130739">
                  <c:v>302.89026770675099</c:v>
                </c:pt>
                <c:pt idx="130740">
                  <c:v>302.89258446202501</c:v>
                </c:pt>
                <c:pt idx="130741">
                  <c:v>302.89490121729801</c:v>
                </c:pt>
                <c:pt idx="130742">
                  <c:v>302.89721797257198</c:v>
                </c:pt>
                <c:pt idx="130743">
                  <c:v>302.89953472784498</c:v>
                </c:pt>
                <c:pt idx="130744">
                  <c:v>302.901851483119</c:v>
                </c:pt>
                <c:pt idx="130745">
                  <c:v>302.904168238392</c:v>
                </c:pt>
                <c:pt idx="130746">
                  <c:v>302.90648499366603</c:v>
                </c:pt>
                <c:pt idx="130747">
                  <c:v>302.90880174893999</c:v>
                </c:pt>
                <c:pt idx="130748">
                  <c:v>302.91111850421299</c:v>
                </c:pt>
                <c:pt idx="130749">
                  <c:v>302.91343525948702</c:v>
                </c:pt>
                <c:pt idx="130750">
                  <c:v>302.91575201476002</c:v>
                </c:pt>
                <c:pt idx="130751">
                  <c:v>302.91806877003398</c:v>
                </c:pt>
                <c:pt idx="130752">
                  <c:v>302.92038552530698</c:v>
                </c:pt>
                <c:pt idx="130753">
                  <c:v>302.92270228058101</c:v>
                </c:pt>
                <c:pt idx="130754">
                  <c:v>302.92501903585401</c:v>
                </c:pt>
                <c:pt idx="130755">
                  <c:v>302.92733579112797</c:v>
                </c:pt>
                <c:pt idx="130756">
                  <c:v>302.92965254640097</c:v>
                </c:pt>
                <c:pt idx="130757">
                  <c:v>302.931969301675</c:v>
                </c:pt>
                <c:pt idx="130758">
                  <c:v>302.934286056948</c:v>
                </c:pt>
                <c:pt idx="130759">
                  <c:v>302.93660281222202</c:v>
                </c:pt>
                <c:pt idx="130760">
                  <c:v>302.93891956749502</c:v>
                </c:pt>
                <c:pt idx="130761">
                  <c:v>302.94123632276899</c:v>
                </c:pt>
                <c:pt idx="130762">
                  <c:v>302.94355307804199</c:v>
                </c:pt>
                <c:pt idx="130763">
                  <c:v>302.94586983331601</c:v>
                </c:pt>
                <c:pt idx="130764">
                  <c:v>302.94818658858901</c:v>
                </c:pt>
                <c:pt idx="130765">
                  <c:v>302.95050334386298</c:v>
                </c:pt>
                <c:pt idx="130766">
                  <c:v>302.95282009913598</c:v>
                </c:pt>
                <c:pt idx="130767">
                  <c:v>302.95513685441</c:v>
                </c:pt>
                <c:pt idx="130768">
                  <c:v>302.957453609683</c:v>
                </c:pt>
                <c:pt idx="130769">
                  <c:v>302.95977036495702</c:v>
                </c:pt>
                <c:pt idx="130770">
                  <c:v>302.96208712023002</c:v>
                </c:pt>
                <c:pt idx="130771">
                  <c:v>302.96440387550399</c:v>
                </c:pt>
                <c:pt idx="130772">
                  <c:v>302.96672063077699</c:v>
                </c:pt>
                <c:pt idx="130773">
                  <c:v>302.96903738605101</c:v>
                </c:pt>
                <c:pt idx="130774">
                  <c:v>302.97135414132401</c:v>
                </c:pt>
                <c:pt idx="130775">
                  <c:v>302.97367089659798</c:v>
                </c:pt>
                <c:pt idx="130776">
                  <c:v>302.97598765187098</c:v>
                </c:pt>
                <c:pt idx="130777">
                  <c:v>302.978304407145</c:v>
                </c:pt>
                <c:pt idx="130778">
                  <c:v>302.980621162418</c:v>
                </c:pt>
                <c:pt idx="130779">
                  <c:v>302.98293791769203</c:v>
                </c:pt>
                <c:pt idx="130780">
                  <c:v>302.98525467296503</c:v>
                </c:pt>
                <c:pt idx="130781">
                  <c:v>302.98757142823899</c:v>
                </c:pt>
                <c:pt idx="130782">
                  <c:v>302.98988818351199</c:v>
                </c:pt>
                <c:pt idx="130783">
                  <c:v>302.99220493878602</c:v>
                </c:pt>
                <c:pt idx="130784">
                  <c:v>302.99452169405902</c:v>
                </c:pt>
                <c:pt idx="130785">
                  <c:v>302.99683844933298</c:v>
                </c:pt>
                <c:pt idx="130786">
                  <c:v>302.99915520460598</c:v>
                </c:pt>
                <c:pt idx="130787">
                  <c:v>303.00147195988001</c:v>
                </c:pt>
                <c:pt idx="130788">
                  <c:v>303.00378871515301</c:v>
                </c:pt>
                <c:pt idx="130789">
                  <c:v>303.00610547042697</c:v>
                </c:pt>
                <c:pt idx="130790">
                  <c:v>303.008422225701</c:v>
                </c:pt>
                <c:pt idx="130791">
                  <c:v>303.010738980974</c:v>
                </c:pt>
                <c:pt idx="130792">
                  <c:v>303.01305573624802</c:v>
                </c:pt>
                <c:pt idx="130793">
                  <c:v>303.01537249152102</c:v>
                </c:pt>
                <c:pt idx="130794">
                  <c:v>303.01768924679499</c:v>
                </c:pt>
                <c:pt idx="130795">
                  <c:v>303.02000600206799</c:v>
                </c:pt>
                <c:pt idx="130796">
                  <c:v>303.02232275734201</c:v>
                </c:pt>
                <c:pt idx="130797">
                  <c:v>303.02463951261501</c:v>
                </c:pt>
                <c:pt idx="130798">
                  <c:v>303.02695626788898</c:v>
                </c:pt>
                <c:pt idx="130799">
                  <c:v>303.02927302316198</c:v>
                </c:pt>
                <c:pt idx="130800">
                  <c:v>303.031589778436</c:v>
                </c:pt>
                <c:pt idx="130801">
                  <c:v>303.033906533709</c:v>
                </c:pt>
                <c:pt idx="130802">
                  <c:v>303.03622328898302</c:v>
                </c:pt>
                <c:pt idx="130803">
                  <c:v>303.03854004425602</c:v>
                </c:pt>
                <c:pt idx="130804">
                  <c:v>303.04085679952999</c:v>
                </c:pt>
                <c:pt idx="130805">
                  <c:v>303.04317355480299</c:v>
                </c:pt>
                <c:pt idx="130806">
                  <c:v>303.04549031007701</c:v>
                </c:pt>
                <c:pt idx="130807">
                  <c:v>303.04780706535001</c:v>
                </c:pt>
                <c:pt idx="130808">
                  <c:v>303.05012382062398</c:v>
                </c:pt>
                <c:pt idx="130809">
                  <c:v>303.05244057589698</c:v>
                </c:pt>
                <c:pt idx="130810">
                  <c:v>303.054757331171</c:v>
                </c:pt>
                <c:pt idx="130811">
                  <c:v>303.057074086444</c:v>
                </c:pt>
                <c:pt idx="130812">
                  <c:v>303.05939084171803</c:v>
                </c:pt>
                <c:pt idx="130813">
                  <c:v>303.06170759699103</c:v>
                </c:pt>
                <c:pt idx="130814">
                  <c:v>303.06402435226499</c:v>
                </c:pt>
                <c:pt idx="130815">
                  <c:v>303.06634110753799</c:v>
                </c:pt>
                <c:pt idx="130816">
                  <c:v>303.06865786281202</c:v>
                </c:pt>
                <c:pt idx="130817">
                  <c:v>303.07097461808502</c:v>
                </c:pt>
                <c:pt idx="130818">
                  <c:v>303.07329137335898</c:v>
                </c:pt>
                <c:pt idx="130819">
                  <c:v>303.07560812863198</c:v>
                </c:pt>
                <c:pt idx="130820">
                  <c:v>303.07792488390601</c:v>
                </c:pt>
                <c:pt idx="130821">
                  <c:v>303.08024163917901</c:v>
                </c:pt>
                <c:pt idx="130822">
                  <c:v>303.08255839445297</c:v>
                </c:pt>
                <c:pt idx="130823">
                  <c:v>303.08487514972597</c:v>
                </c:pt>
                <c:pt idx="130824">
                  <c:v>303.087191905</c:v>
                </c:pt>
                <c:pt idx="130825">
                  <c:v>303.089508660273</c:v>
                </c:pt>
                <c:pt idx="130826">
                  <c:v>303.09182541554702</c:v>
                </c:pt>
                <c:pt idx="130827">
                  <c:v>303.09414217082002</c:v>
                </c:pt>
                <c:pt idx="130828">
                  <c:v>303.09645892609399</c:v>
                </c:pt>
                <c:pt idx="130829">
                  <c:v>303.09877568136699</c:v>
                </c:pt>
                <c:pt idx="130830">
                  <c:v>303.10109243664101</c:v>
                </c:pt>
                <c:pt idx="130831">
                  <c:v>303.10340919191401</c:v>
                </c:pt>
                <c:pt idx="130832">
                  <c:v>303.10572594718798</c:v>
                </c:pt>
                <c:pt idx="130833">
                  <c:v>303.108042702462</c:v>
                </c:pt>
                <c:pt idx="130834">
                  <c:v>303.110359457735</c:v>
                </c:pt>
                <c:pt idx="130835">
                  <c:v>303.11267621300902</c:v>
                </c:pt>
                <c:pt idx="130836">
                  <c:v>303.11499296828202</c:v>
                </c:pt>
                <c:pt idx="130837">
                  <c:v>303.11730972355599</c:v>
                </c:pt>
                <c:pt idx="130838">
                  <c:v>303.11962647882899</c:v>
                </c:pt>
                <c:pt idx="130839">
                  <c:v>303.12194323410301</c:v>
                </c:pt>
                <c:pt idx="130840">
                  <c:v>303.12425998937601</c:v>
                </c:pt>
                <c:pt idx="130841">
                  <c:v>303.12657674464998</c:v>
                </c:pt>
                <c:pt idx="130842">
                  <c:v>303.12889349992298</c:v>
                </c:pt>
                <c:pt idx="130843">
                  <c:v>303.131210255197</c:v>
                </c:pt>
                <c:pt idx="130844">
                  <c:v>303.13352701047</c:v>
                </c:pt>
                <c:pt idx="130845">
                  <c:v>303.13584376574403</c:v>
                </c:pt>
                <c:pt idx="130846">
                  <c:v>303.13816052101703</c:v>
                </c:pt>
                <c:pt idx="130847">
                  <c:v>303.14047727629099</c:v>
                </c:pt>
                <c:pt idx="130848">
                  <c:v>303.14279403156399</c:v>
                </c:pt>
                <c:pt idx="130849">
                  <c:v>303.14511078683802</c:v>
                </c:pt>
                <c:pt idx="130850">
                  <c:v>303.14742754211102</c:v>
                </c:pt>
                <c:pt idx="130851">
                  <c:v>303.14974429738498</c:v>
                </c:pt>
                <c:pt idx="130852">
                  <c:v>303.15206105265798</c:v>
                </c:pt>
                <c:pt idx="130853">
                  <c:v>303.15437780793201</c:v>
                </c:pt>
                <c:pt idx="130854">
                  <c:v>303.15669456320501</c:v>
                </c:pt>
                <c:pt idx="130855">
                  <c:v>303.15901131847897</c:v>
                </c:pt>
                <c:pt idx="130856">
                  <c:v>303.16132807375197</c:v>
                </c:pt>
                <c:pt idx="130857">
                  <c:v>303.163644829026</c:v>
                </c:pt>
                <c:pt idx="130858">
                  <c:v>303.165961584299</c:v>
                </c:pt>
                <c:pt idx="130859">
                  <c:v>303.16827833957302</c:v>
                </c:pt>
                <c:pt idx="130860">
                  <c:v>303.17059509484602</c:v>
                </c:pt>
                <c:pt idx="130861">
                  <c:v>303.17291185011999</c:v>
                </c:pt>
                <c:pt idx="130862">
                  <c:v>303.17522860539299</c:v>
                </c:pt>
                <c:pt idx="130863">
                  <c:v>303.17754536066701</c:v>
                </c:pt>
                <c:pt idx="130864">
                  <c:v>303.17986211594001</c:v>
                </c:pt>
                <c:pt idx="130865">
                  <c:v>303.18217887121398</c:v>
                </c:pt>
                <c:pt idx="130866">
                  <c:v>303.18449562648698</c:v>
                </c:pt>
                <c:pt idx="130867">
                  <c:v>303.186812381761</c:v>
                </c:pt>
                <c:pt idx="130868">
                  <c:v>303.189129137034</c:v>
                </c:pt>
                <c:pt idx="130869">
                  <c:v>303.19144589230802</c:v>
                </c:pt>
                <c:pt idx="130870">
                  <c:v>303.19376264758102</c:v>
                </c:pt>
                <c:pt idx="130871">
                  <c:v>303.19607940285499</c:v>
                </c:pt>
                <c:pt idx="130872">
                  <c:v>303.19839615812799</c:v>
                </c:pt>
                <c:pt idx="130873">
                  <c:v>303.20071291340201</c:v>
                </c:pt>
                <c:pt idx="130874">
                  <c:v>303.20302966867501</c:v>
                </c:pt>
                <c:pt idx="130875">
                  <c:v>303.20534642394898</c:v>
                </c:pt>
                <c:pt idx="130876">
                  <c:v>303.207663179223</c:v>
                </c:pt>
                <c:pt idx="130877">
                  <c:v>303.209979934496</c:v>
                </c:pt>
                <c:pt idx="130878">
                  <c:v>303.21229668977003</c:v>
                </c:pt>
                <c:pt idx="130879">
                  <c:v>303.21461344504303</c:v>
                </c:pt>
                <c:pt idx="130880">
                  <c:v>303.21693020031699</c:v>
                </c:pt>
                <c:pt idx="130881">
                  <c:v>303.21924695558999</c:v>
                </c:pt>
                <c:pt idx="130882">
                  <c:v>303.22156371086402</c:v>
                </c:pt>
                <c:pt idx="130883">
                  <c:v>303.22388046613702</c:v>
                </c:pt>
                <c:pt idx="130884">
                  <c:v>303.22619722141098</c:v>
                </c:pt>
                <c:pt idx="130885">
                  <c:v>303.22851397668398</c:v>
                </c:pt>
                <c:pt idx="130886">
                  <c:v>303.23083073195801</c:v>
                </c:pt>
                <c:pt idx="130887">
                  <c:v>303.23314748723101</c:v>
                </c:pt>
                <c:pt idx="130888">
                  <c:v>303.23546424250497</c:v>
                </c:pt>
                <c:pt idx="130889">
                  <c:v>303.23778099777797</c:v>
                </c:pt>
                <c:pt idx="130890">
                  <c:v>303.240097753052</c:v>
                </c:pt>
                <c:pt idx="130891">
                  <c:v>303.242414508325</c:v>
                </c:pt>
                <c:pt idx="130892">
                  <c:v>303.24473126359902</c:v>
                </c:pt>
                <c:pt idx="130893">
                  <c:v>303.24704801887202</c:v>
                </c:pt>
                <c:pt idx="130894">
                  <c:v>303.24936477414599</c:v>
                </c:pt>
                <c:pt idx="130895">
                  <c:v>303.25168152941899</c:v>
                </c:pt>
                <c:pt idx="130896">
                  <c:v>303.25399828469301</c:v>
                </c:pt>
                <c:pt idx="130897">
                  <c:v>303.25631503996601</c:v>
                </c:pt>
                <c:pt idx="130898">
                  <c:v>303.25863179523998</c:v>
                </c:pt>
                <c:pt idx="130899">
                  <c:v>303.26094855051298</c:v>
                </c:pt>
                <c:pt idx="130900">
                  <c:v>303.263265305787</c:v>
                </c:pt>
                <c:pt idx="130901">
                  <c:v>303.26558206106</c:v>
                </c:pt>
                <c:pt idx="130902">
                  <c:v>303.26789881633403</c:v>
                </c:pt>
                <c:pt idx="130903">
                  <c:v>303.27021557160703</c:v>
                </c:pt>
                <c:pt idx="130904">
                  <c:v>303.27253232688099</c:v>
                </c:pt>
                <c:pt idx="130905">
                  <c:v>303.27484908215399</c:v>
                </c:pt>
                <c:pt idx="130906">
                  <c:v>303.27716583742802</c:v>
                </c:pt>
                <c:pt idx="130907">
                  <c:v>303.27948259270102</c:v>
                </c:pt>
                <c:pt idx="130908">
                  <c:v>303.28179934797498</c:v>
                </c:pt>
                <c:pt idx="130909">
                  <c:v>303.28411610324798</c:v>
                </c:pt>
                <c:pt idx="130910">
                  <c:v>303.28643285852201</c:v>
                </c:pt>
                <c:pt idx="130911">
                  <c:v>303.28874961379501</c:v>
                </c:pt>
                <c:pt idx="130912">
                  <c:v>303.29106636906897</c:v>
                </c:pt>
                <c:pt idx="130913">
                  <c:v>303.29338312434197</c:v>
                </c:pt>
                <c:pt idx="130914">
                  <c:v>303.295699879616</c:v>
                </c:pt>
                <c:pt idx="130915">
                  <c:v>303.298016634889</c:v>
                </c:pt>
                <c:pt idx="130916">
                  <c:v>303.30033339016302</c:v>
                </c:pt>
                <c:pt idx="130917">
                  <c:v>303.30265014543698</c:v>
                </c:pt>
                <c:pt idx="130918">
                  <c:v>303.30496690070999</c:v>
                </c:pt>
                <c:pt idx="130919">
                  <c:v>303.30728365598401</c:v>
                </c:pt>
                <c:pt idx="130920">
                  <c:v>303.30960041125701</c:v>
                </c:pt>
                <c:pt idx="130921">
                  <c:v>303.31191716653098</c:v>
                </c:pt>
                <c:pt idx="130922">
                  <c:v>303.31423392180398</c:v>
                </c:pt>
                <c:pt idx="130923">
                  <c:v>303.316550677078</c:v>
                </c:pt>
                <c:pt idx="130924">
                  <c:v>303.318867432351</c:v>
                </c:pt>
                <c:pt idx="130925">
                  <c:v>303.32118418762502</c:v>
                </c:pt>
                <c:pt idx="130926">
                  <c:v>303.32350094289802</c:v>
                </c:pt>
                <c:pt idx="130927">
                  <c:v>303.32581769817199</c:v>
                </c:pt>
                <c:pt idx="130928">
                  <c:v>303.32813445344499</c:v>
                </c:pt>
                <c:pt idx="130929">
                  <c:v>303.33045120871901</c:v>
                </c:pt>
                <c:pt idx="130930">
                  <c:v>303.33276796399201</c:v>
                </c:pt>
                <c:pt idx="130931">
                  <c:v>303.33508471926598</c:v>
                </c:pt>
                <c:pt idx="130932">
                  <c:v>303.33740147453898</c:v>
                </c:pt>
                <c:pt idx="130933">
                  <c:v>303.339718229813</c:v>
                </c:pt>
                <c:pt idx="130934">
                  <c:v>303.342034985086</c:v>
                </c:pt>
                <c:pt idx="130935">
                  <c:v>303.34435174036003</c:v>
                </c:pt>
                <c:pt idx="130936">
                  <c:v>303.34666849563303</c:v>
                </c:pt>
                <c:pt idx="130937">
                  <c:v>303.34898525090699</c:v>
                </c:pt>
                <c:pt idx="130938">
                  <c:v>303.35130200617999</c:v>
                </c:pt>
                <c:pt idx="130939">
                  <c:v>303.35361876145402</c:v>
                </c:pt>
                <c:pt idx="130940">
                  <c:v>303.35593551672702</c:v>
                </c:pt>
                <c:pt idx="130941">
                  <c:v>303.35825227200098</c:v>
                </c:pt>
                <c:pt idx="130942">
                  <c:v>303.36056902727398</c:v>
                </c:pt>
                <c:pt idx="130943">
                  <c:v>303.36288578254801</c:v>
                </c:pt>
                <c:pt idx="130944">
                  <c:v>303.36520253782101</c:v>
                </c:pt>
                <c:pt idx="130945">
                  <c:v>303.36751929309497</c:v>
                </c:pt>
                <c:pt idx="130946">
                  <c:v>303.36983604836797</c:v>
                </c:pt>
                <c:pt idx="130947">
                  <c:v>303.372152803642</c:v>
                </c:pt>
                <c:pt idx="130948">
                  <c:v>303.374469558915</c:v>
                </c:pt>
                <c:pt idx="130949">
                  <c:v>303.37678631418902</c:v>
                </c:pt>
                <c:pt idx="130950">
                  <c:v>303.37910306946202</c:v>
                </c:pt>
                <c:pt idx="130951">
                  <c:v>303.38141982473599</c:v>
                </c:pt>
                <c:pt idx="130952">
                  <c:v>303.38373658000899</c:v>
                </c:pt>
                <c:pt idx="130953">
                  <c:v>303.38605333528301</c:v>
                </c:pt>
                <c:pt idx="130954">
                  <c:v>303.38837009055601</c:v>
                </c:pt>
                <c:pt idx="130955">
                  <c:v>303.39068684582998</c:v>
                </c:pt>
                <c:pt idx="130956">
                  <c:v>303.39300360110298</c:v>
                </c:pt>
                <c:pt idx="130957">
                  <c:v>303.395320356377</c:v>
                </c:pt>
                <c:pt idx="130958">
                  <c:v>303.39763711165</c:v>
                </c:pt>
                <c:pt idx="130959">
                  <c:v>303.39995386692402</c:v>
                </c:pt>
                <c:pt idx="130960">
                  <c:v>303.40227062219799</c:v>
                </c:pt>
                <c:pt idx="130961">
                  <c:v>303.40458737747099</c:v>
                </c:pt>
                <c:pt idx="130962">
                  <c:v>303.40690413274501</c:v>
                </c:pt>
                <c:pt idx="130963">
                  <c:v>303.40922088801801</c:v>
                </c:pt>
                <c:pt idx="130964">
                  <c:v>303.41153764329198</c:v>
                </c:pt>
                <c:pt idx="130965">
                  <c:v>303.41385439856498</c:v>
                </c:pt>
                <c:pt idx="130966">
                  <c:v>303.416171153839</c:v>
                </c:pt>
                <c:pt idx="130967">
                  <c:v>303.418487909112</c:v>
                </c:pt>
                <c:pt idx="130968">
                  <c:v>303.42080466438603</c:v>
                </c:pt>
                <c:pt idx="130969">
                  <c:v>303.42312141965903</c:v>
                </c:pt>
                <c:pt idx="130970">
                  <c:v>303.42543817493299</c:v>
                </c:pt>
                <c:pt idx="130971">
                  <c:v>303.42775493020599</c:v>
                </c:pt>
                <c:pt idx="130972">
                  <c:v>303.43007168548002</c:v>
                </c:pt>
                <c:pt idx="130973">
                  <c:v>303.43238844075302</c:v>
                </c:pt>
                <c:pt idx="130974">
                  <c:v>303.43470519602698</c:v>
                </c:pt>
                <c:pt idx="130975">
                  <c:v>303.43702195129998</c:v>
                </c:pt>
                <c:pt idx="130976">
                  <c:v>303.43933870657401</c:v>
                </c:pt>
                <c:pt idx="130977">
                  <c:v>303.44165546184701</c:v>
                </c:pt>
                <c:pt idx="130978">
                  <c:v>303.44397221712097</c:v>
                </c:pt>
                <c:pt idx="130979">
                  <c:v>303.44628897239397</c:v>
                </c:pt>
                <c:pt idx="130980">
                  <c:v>303.448605727668</c:v>
                </c:pt>
                <c:pt idx="130981">
                  <c:v>303.450922482941</c:v>
                </c:pt>
                <c:pt idx="130982">
                  <c:v>303.45323923821502</c:v>
                </c:pt>
                <c:pt idx="130983">
                  <c:v>303.45555599348802</c:v>
                </c:pt>
                <c:pt idx="130984">
                  <c:v>303.45787274876199</c:v>
                </c:pt>
                <c:pt idx="130985">
                  <c:v>303.46018950403499</c:v>
                </c:pt>
                <c:pt idx="130986">
                  <c:v>303.46250625930901</c:v>
                </c:pt>
                <c:pt idx="130987">
                  <c:v>303.46482301458201</c:v>
                </c:pt>
                <c:pt idx="130988">
                  <c:v>303.46713976985598</c:v>
                </c:pt>
                <c:pt idx="130989">
                  <c:v>303.46945652512898</c:v>
                </c:pt>
                <c:pt idx="130990">
                  <c:v>303.471773280403</c:v>
                </c:pt>
                <c:pt idx="130991">
                  <c:v>303.474090035676</c:v>
                </c:pt>
                <c:pt idx="130992">
                  <c:v>303.47640679095002</c:v>
                </c:pt>
                <c:pt idx="130993">
                  <c:v>303.47872354622302</c:v>
                </c:pt>
                <c:pt idx="130994">
                  <c:v>303.48104030149699</c:v>
                </c:pt>
                <c:pt idx="130995">
                  <c:v>303.48335705676999</c:v>
                </c:pt>
                <c:pt idx="130996">
                  <c:v>303.48567381204401</c:v>
                </c:pt>
                <c:pt idx="130997">
                  <c:v>303.48799056731701</c:v>
                </c:pt>
                <c:pt idx="130998">
                  <c:v>303.49030732259098</c:v>
                </c:pt>
                <c:pt idx="130999">
                  <c:v>303.49262407786398</c:v>
                </c:pt>
                <c:pt idx="131000">
                  <c:v>303.494940833138</c:v>
                </c:pt>
                <c:pt idx="131001">
                  <c:v>303.497257588411</c:v>
                </c:pt>
                <c:pt idx="131002">
                  <c:v>303.49957434368503</c:v>
                </c:pt>
                <c:pt idx="131003">
                  <c:v>303.50189109895899</c:v>
                </c:pt>
                <c:pt idx="131004">
                  <c:v>303.50420785423199</c:v>
                </c:pt>
                <c:pt idx="131005">
                  <c:v>303.50652460950602</c:v>
                </c:pt>
                <c:pt idx="131006">
                  <c:v>303.50884136477902</c:v>
                </c:pt>
                <c:pt idx="131007">
                  <c:v>303.51115812005298</c:v>
                </c:pt>
                <c:pt idx="131008">
                  <c:v>303.51347487532598</c:v>
                </c:pt>
                <c:pt idx="131009">
                  <c:v>303.51579163060001</c:v>
                </c:pt>
                <c:pt idx="131010">
                  <c:v>303.51810838587301</c:v>
                </c:pt>
                <c:pt idx="131011">
                  <c:v>303.52042514114697</c:v>
                </c:pt>
                <c:pt idx="131012">
                  <c:v>303.52274189641997</c:v>
                </c:pt>
                <c:pt idx="131013">
                  <c:v>303.525058651694</c:v>
                </c:pt>
                <c:pt idx="131014">
                  <c:v>303.527375406967</c:v>
                </c:pt>
                <c:pt idx="131015">
                  <c:v>303.52969216224102</c:v>
                </c:pt>
                <c:pt idx="131016">
                  <c:v>303.53200891751402</c:v>
                </c:pt>
                <c:pt idx="131017">
                  <c:v>303.53432567278799</c:v>
                </c:pt>
                <c:pt idx="131018">
                  <c:v>303.53664242806099</c:v>
                </c:pt>
                <c:pt idx="131019">
                  <c:v>303.53895918333501</c:v>
                </c:pt>
                <c:pt idx="131020">
                  <c:v>303.54127593860801</c:v>
                </c:pt>
                <c:pt idx="131021">
                  <c:v>303.54359269388198</c:v>
                </c:pt>
                <c:pt idx="131022">
                  <c:v>303.54590944915498</c:v>
                </c:pt>
                <c:pt idx="131023">
                  <c:v>303.548226204429</c:v>
                </c:pt>
                <c:pt idx="131024">
                  <c:v>303.550542959702</c:v>
                </c:pt>
                <c:pt idx="131025">
                  <c:v>303.55285971497602</c:v>
                </c:pt>
                <c:pt idx="131026">
                  <c:v>303.55517647024902</c:v>
                </c:pt>
                <c:pt idx="131027">
                  <c:v>303.55749322552299</c:v>
                </c:pt>
                <c:pt idx="131028">
                  <c:v>303.55980998079599</c:v>
                </c:pt>
                <c:pt idx="131029">
                  <c:v>303.56212673607001</c:v>
                </c:pt>
                <c:pt idx="131030">
                  <c:v>303.56444349134301</c:v>
                </c:pt>
                <c:pt idx="131031">
                  <c:v>303.56676024661698</c:v>
                </c:pt>
                <c:pt idx="131032">
                  <c:v>303.56907700188998</c:v>
                </c:pt>
                <c:pt idx="131033">
                  <c:v>303.571393757164</c:v>
                </c:pt>
                <c:pt idx="131034">
                  <c:v>303.573710512437</c:v>
                </c:pt>
                <c:pt idx="131035">
                  <c:v>303.57602726771103</c:v>
                </c:pt>
                <c:pt idx="131036">
                  <c:v>303.57834402298403</c:v>
                </c:pt>
                <c:pt idx="131037">
                  <c:v>303.58066077825799</c:v>
                </c:pt>
                <c:pt idx="131038">
                  <c:v>303.58297753353099</c:v>
                </c:pt>
                <c:pt idx="131039">
                  <c:v>303.58529428880502</c:v>
                </c:pt>
                <c:pt idx="131040">
                  <c:v>303.58761104407802</c:v>
                </c:pt>
                <c:pt idx="131041">
                  <c:v>303.58992779935198</c:v>
                </c:pt>
                <c:pt idx="131042">
                  <c:v>303.59224455462498</c:v>
                </c:pt>
                <c:pt idx="131043">
                  <c:v>303.59456130989901</c:v>
                </c:pt>
                <c:pt idx="131044">
                  <c:v>303.59687806517201</c:v>
                </c:pt>
                <c:pt idx="131045">
                  <c:v>303.59919482044597</c:v>
                </c:pt>
                <c:pt idx="131046">
                  <c:v>303.60151157572</c:v>
                </c:pt>
                <c:pt idx="131047">
                  <c:v>303.603828330993</c:v>
                </c:pt>
                <c:pt idx="131048">
                  <c:v>303.60614508626702</c:v>
                </c:pt>
                <c:pt idx="131049">
                  <c:v>303.60846184154002</c:v>
                </c:pt>
                <c:pt idx="131050">
                  <c:v>303.61077859681399</c:v>
                </c:pt>
                <c:pt idx="131051">
                  <c:v>303.61309535208699</c:v>
                </c:pt>
                <c:pt idx="131052">
                  <c:v>303.61541210736101</c:v>
                </c:pt>
                <c:pt idx="131053">
                  <c:v>303.61772886263401</c:v>
                </c:pt>
                <c:pt idx="131054">
                  <c:v>303.62004561790798</c:v>
                </c:pt>
                <c:pt idx="131055">
                  <c:v>303.62236237318098</c:v>
                </c:pt>
                <c:pt idx="131056">
                  <c:v>303.624679128455</c:v>
                </c:pt>
                <c:pt idx="131057">
                  <c:v>303.626995883728</c:v>
                </c:pt>
                <c:pt idx="131058">
                  <c:v>303.62931263900202</c:v>
                </c:pt>
                <c:pt idx="131059">
                  <c:v>303.63162939427502</c:v>
                </c:pt>
                <c:pt idx="131060">
                  <c:v>303.63394614954899</c:v>
                </c:pt>
                <c:pt idx="131061">
                  <c:v>303.63626290482199</c:v>
                </c:pt>
                <c:pt idx="131062">
                  <c:v>303.63857966009601</c:v>
                </c:pt>
                <c:pt idx="131063">
                  <c:v>303.64089641536901</c:v>
                </c:pt>
                <c:pt idx="131064">
                  <c:v>303.64321317064298</c:v>
                </c:pt>
                <c:pt idx="131065">
                  <c:v>303.64552992591598</c:v>
                </c:pt>
                <c:pt idx="131066">
                  <c:v>303.64784668119</c:v>
                </c:pt>
                <c:pt idx="131067">
                  <c:v>303.650163436463</c:v>
                </c:pt>
                <c:pt idx="131068">
                  <c:v>303.65248019173703</c:v>
                </c:pt>
                <c:pt idx="131069">
                  <c:v>303.65479694701003</c:v>
                </c:pt>
                <c:pt idx="131070">
                  <c:v>303.65711370228399</c:v>
                </c:pt>
                <c:pt idx="131071">
                  <c:v>303.65943045755699</c:v>
                </c:pt>
                <c:pt idx="131072">
                  <c:v>303.66174721283102</c:v>
                </c:pt>
                <c:pt idx="131073">
                  <c:v>303.66406396810402</c:v>
                </c:pt>
                <c:pt idx="131074">
                  <c:v>303.66638072337798</c:v>
                </c:pt>
                <c:pt idx="131075">
                  <c:v>303.66869747865098</c:v>
                </c:pt>
                <c:pt idx="131076">
                  <c:v>303.67101423392501</c:v>
                </c:pt>
                <c:pt idx="131077">
                  <c:v>303.67333098919801</c:v>
                </c:pt>
                <c:pt idx="131078">
                  <c:v>303.67564774447197</c:v>
                </c:pt>
                <c:pt idx="131079">
                  <c:v>303.67796449974497</c:v>
                </c:pt>
                <c:pt idx="131080">
                  <c:v>303.680281255019</c:v>
                </c:pt>
                <c:pt idx="131081">
                  <c:v>303.682598010292</c:v>
                </c:pt>
                <c:pt idx="131082">
                  <c:v>303.68491476556602</c:v>
                </c:pt>
                <c:pt idx="131083">
                  <c:v>303.68723152083902</c:v>
                </c:pt>
                <c:pt idx="131084">
                  <c:v>303.68954827611299</c:v>
                </c:pt>
                <c:pt idx="131085">
                  <c:v>303.69186503138599</c:v>
                </c:pt>
                <c:pt idx="131086">
                  <c:v>303.69418178666001</c:v>
                </c:pt>
                <c:pt idx="131087">
                  <c:v>303.69649854193301</c:v>
                </c:pt>
                <c:pt idx="131088">
                  <c:v>303.69881529720698</c:v>
                </c:pt>
                <c:pt idx="131089">
                  <c:v>303.701132052481</c:v>
                </c:pt>
                <c:pt idx="131090">
                  <c:v>303.703448807754</c:v>
                </c:pt>
                <c:pt idx="131091">
                  <c:v>303.70576556302802</c:v>
                </c:pt>
                <c:pt idx="131092">
                  <c:v>303.70808231830102</c:v>
                </c:pt>
                <c:pt idx="131093">
                  <c:v>303.71039907357499</c:v>
                </c:pt>
                <c:pt idx="131094">
                  <c:v>303.71271582884799</c:v>
                </c:pt>
                <c:pt idx="131095">
                  <c:v>303.71503258412201</c:v>
                </c:pt>
                <c:pt idx="131096">
                  <c:v>303.71734933939501</c:v>
                </c:pt>
                <c:pt idx="131097">
                  <c:v>303.71966609466898</c:v>
                </c:pt>
                <c:pt idx="131098">
                  <c:v>303.72198284994198</c:v>
                </c:pt>
                <c:pt idx="131099">
                  <c:v>303.724299605216</c:v>
                </c:pt>
                <c:pt idx="131100">
                  <c:v>303.726616360489</c:v>
                </c:pt>
                <c:pt idx="131101">
                  <c:v>303.72893311576303</c:v>
                </c:pt>
                <c:pt idx="131102">
                  <c:v>303.73124987103603</c:v>
                </c:pt>
                <c:pt idx="131103">
                  <c:v>303.73356662630999</c:v>
                </c:pt>
                <c:pt idx="131104">
                  <c:v>303.73588338158299</c:v>
                </c:pt>
                <c:pt idx="131105">
                  <c:v>303.73820013685702</c:v>
                </c:pt>
                <c:pt idx="131106">
                  <c:v>303.74051689213002</c:v>
                </c:pt>
                <c:pt idx="131107">
                  <c:v>303.74283364740398</c:v>
                </c:pt>
                <c:pt idx="131108">
                  <c:v>303.74515040267698</c:v>
                </c:pt>
                <c:pt idx="131109">
                  <c:v>303.74746715795101</c:v>
                </c:pt>
                <c:pt idx="131110">
                  <c:v>303.74978391322401</c:v>
                </c:pt>
                <c:pt idx="131111">
                  <c:v>303.75210066849797</c:v>
                </c:pt>
                <c:pt idx="131112">
                  <c:v>303.75441742377097</c:v>
                </c:pt>
                <c:pt idx="131113">
                  <c:v>303.756734179045</c:v>
                </c:pt>
                <c:pt idx="131114">
                  <c:v>303.759050934318</c:v>
                </c:pt>
                <c:pt idx="131115">
                  <c:v>303.76136768959202</c:v>
                </c:pt>
                <c:pt idx="131116">
                  <c:v>303.76368444486502</c:v>
                </c:pt>
                <c:pt idx="131117">
                  <c:v>303.76600120013899</c:v>
                </c:pt>
                <c:pt idx="131118">
                  <c:v>303.76831795541199</c:v>
                </c:pt>
                <c:pt idx="131119">
                  <c:v>303.77063471068601</c:v>
                </c:pt>
                <c:pt idx="131120">
                  <c:v>303.77295146595901</c:v>
                </c:pt>
                <c:pt idx="131121">
                  <c:v>303.77526822123298</c:v>
                </c:pt>
                <c:pt idx="131122">
                  <c:v>303.77758497650598</c:v>
                </c:pt>
                <c:pt idx="131123">
                  <c:v>303.77990173178</c:v>
                </c:pt>
                <c:pt idx="131124">
                  <c:v>303.782218487053</c:v>
                </c:pt>
                <c:pt idx="131125">
                  <c:v>303.78453524232702</c:v>
                </c:pt>
                <c:pt idx="131126">
                  <c:v>303.78685199760002</c:v>
                </c:pt>
                <c:pt idx="131127">
                  <c:v>303.78916875287399</c:v>
                </c:pt>
                <c:pt idx="131128">
                  <c:v>303.79148550814699</c:v>
                </c:pt>
                <c:pt idx="131129">
                  <c:v>303.79380226342101</c:v>
                </c:pt>
                <c:pt idx="131130">
                  <c:v>303.79611901869401</c:v>
                </c:pt>
                <c:pt idx="131131">
                  <c:v>303.79843577396798</c:v>
                </c:pt>
                <c:pt idx="131132">
                  <c:v>303.800752529242</c:v>
                </c:pt>
                <c:pt idx="131133">
                  <c:v>303.803069284515</c:v>
                </c:pt>
                <c:pt idx="131134">
                  <c:v>303.80538603978903</c:v>
                </c:pt>
                <c:pt idx="131135">
                  <c:v>303.80770279506203</c:v>
                </c:pt>
                <c:pt idx="131136">
                  <c:v>303.81001955033599</c:v>
                </c:pt>
                <c:pt idx="131137">
                  <c:v>303.81233630560899</c:v>
                </c:pt>
                <c:pt idx="131138">
                  <c:v>303.81465306088302</c:v>
                </c:pt>
                <c:pt idx="131139">
                  <c:v>303.81696981615602</c:v>
                </c:pt>
                <c:pt idx="131140">
                  <c:v>303.81928657142998</c:v>
                </c:pt>
                <c:pt idx="131141">
                  <c:v>303.82160332670298</c:v>
                </c:pt>
                <c:pt idx="131142">
                  <c:v>303.82392008197701</c:v>
                </c:pt>
                <c:pt idx="131143">
                  <c:v>303.82623683725001</c:v>
                </c:pt>
                <c:pt idx="131144">
                  <c:v>303.82855359252397</c:v>
                </c:pt>
                <c:pt idx="131145">
                  <c:v>303.83087034779697</c:v>
                </c:pt>
                <c:pt idx="131146">
                  <c:v>303.833187103071</c:v>
                </c:pt>
                <c:pt idx="131147">
                  <c:v>303.835503858344</c:v>
                </c:pt>
                <c:pt idx="131148">
                  <c:v>303.83782061361802</c:v>
                </c:pt>
                <c:pt idx="131149">
                  <c:v>303.84013736889102</c:v>
                </c:pt>
                <c:pt idx="131150">
                  <c:v>303.84245412416499</c:v>
                </c:pt>
                <c:pt idx="131151">
                  <c:v>303.84477087943799</c:v>
                </c:pt>
                <c:pt idx="131152">
                  <c:v>303.84708763471201</c:v>
                </c:pt>
                <c:pt idx="131153">
                  <c:v>303.84940438998501</c:v>
                </c:pt>
                <c:pt idx="131154">
                  <c:v>303.85172114525898</c:v>
                </c:pt>
                <c:pt idx="131155">
                  <c:v>303.85403790053198</c:v>
                </c:pt>
                <c:pt idx="131156">
                  <c:v>303.856354655806</c:v>
                </c:pt>
                <c:pt idx="131157">
                  <c:v>303.858671411079</c:v>
                </c:pt>
                <c:pt idx="131158">
                  <c:v>303.86098816635302</c:v>
                </c:pt>
                <c:pt idx="131159">
                  <c:v>303.86330492162602</c:v>
                </c:pt>
                <c:pt idx="131160">
                  <c:v>303.86562167689999</c:v>
                </c:pt>
                <c:pt idx="131161">
                  <c:v>303.86793843217299</c:v>
                </c:pt>
                <c:pt idx="131162">
                  <c:v>303.87025518744701</c:v>
                </c:pt>
                <c:pt idx="131163">
                  <c:v>303.87257194272001</c:v>
                </c:pt>
                <c:pt idx="131164">
                  <c:v>303.87488869799398</c:v>
                </c:pt>
                <c:pt idx="131165">
                  <c:v>303.87720545326698</c:v>
                </c:pt>
                <c:pt idx="131166">
                  <c:v>303.879522208541</c:v>
                </c:pt>
                <c:pt idx="131167">
                  <c:v>303.881838963814</c:v>
                </c:pt>
                <c:pt idx="131168">
                  <c:v>303.88415571908803</c:v>
                </c:pt>
                <c:pt idx="131169">
                  <c:v>303.88647247436103</c:v>
                </c:pt>
                <c:pt idx="131170">
                  <c:v>303.88878922963499</c:v>
                </c:pt>
                <c:pt idx="131171">
                  <c:v>303.89110598490799</c:v>
                </c:pt>
                <c:pt idx="131172">
                  <c:v>303.89342274018202</c:v>
                </c:pt>
                <c:pt idx="131173">
                  <c:v>303.89573949545598</c:v>
                </c:pt>
                <c:pt idx="131174">
                  <c:v>303.89805625072898</c:v>
                </c:pt>
                <c:pt idx="131175">
                  <c:v>303.90037300600301</c:v>
                </c:pt>
                <c:pt idx="131176">
                  <c:v>303.90268976127601</c:v>
                </c:pt>
                <c:pt idx="131177">
                  <c:v>303.90500651654997</c:v>
                </c:pt>
                <c:pt idx="131178">
                  <c:v>303.90732327182297</c:v>
                </c:pt>
                <c:pt idx="131179">
                  <c:v>303.909640027097</c:v>
                </c:pt>
                <c:pt idx="131180">
                  <c:v>303.91195678237</c:v>
                </c:pt>
                <c:pt idx="131181">
                  <c:v>303.91427353764402</c:v>
                </c:pt>
                <c:pt idx="131182">
                  <c:v>303.91659029291702</c:v>
                </c:pt>
                <c:pt idx="131183">
                  <c:v>303.91890704819099</c:v>
                </c:pt>
                <c:pt idx="131184">
                  <c:v>303.92122380346399</c:v>
                </c:pt>
                <c:pt idx="131185">
                  <c:v>303.92354055873801</c:v>
                </c:pt>
                <c:pt idx="131186">
                  <c:v>303.92585731401101</c:v>
                </c:pt>
                <c:pt idx="131187">
                  <c:v>303.92817406928498</c:v>
                </c:pt>
                <c:pt idx="131188">
                  <c:v>303.93049082455798</c:v>
                </c:pt>
                <c:pt idx="131189">
                  <c:v>303.932807579832</c:v>
                </c:pt>
                <c:pt idx="131190">
                  <c:v>303.935124335105</c:v>
                </c:pt>
                <c:pt idx="131191">
                  <c:v>303.93744109037902</c:v>
                </c:pt>
                <c:pt idx="131192">
                  <c:v>303.93975784565203</c:v>
                </c:pt>
                <c:pt idx="131193">
                  <c:v>303.94207460092599</c:v>
                </c:pt>
                <c:pt idx="131194">
                  <c:v>303.94439135619899</c:v>
                </c:pt>
                <c:pt idx="131195">
                  <c:v>303.94670811147301</c:v>
                </c:pt>
                <c:pt idx="131196">
                  <c:v>303.94902486674602</c:v>
                </c:pt>
                <c:pt idx="131197">
                  <c:v>303.95134162201998</c:v>
                </c:pt>
                <c:pt idx="131198">
                  <c:v>303.95365837729298</c:v>
                </c:pt>
                <c:pt idx="131199">
                  <c:v>303.955975132567</c:v>
                </c:pt>
                <c:pt idx="131200">
                  <c:v>303.95829188784001</c:v>
                </c:pt>
                <c:pt idx="131201">
                  <c:v>303.96060864311403</c:v>
                </c:pt>
                <c:pt idx="131202">
                  <c:v>303.96292539838697</c:v>
                </c:pt>
                <c:pt idx="131203">
                  <c:v>303.96524215366099</c:v>
                </c:pt>
                <c:pt idx="131204">
                  <c:v>303.967558908934</c:v>
                </c:pt>
                <c:pt idx="131205">
                  <c:v>303.96987566420802</c:v>
                </c:pt>
                <c:pt idx="131206">
                  <c:v>303.97219241948102</c:v>
                </c:pt>
                <c:pt idx="131207">
                  <c:v>303.97450917475498</c:v>
                </c:pt>
                <c:pt idx="131208">
                  <c:v>303.97682593002799</c:v>
                </c:pt>
                <c:pt idx="131209">
                  <c:v>303.97914268530201</c:v>
                </c:pt>
                <c:pt idx="131210">
                  <c:v>303.98145944057501</c:v>
                </c:pt>
                <c:pt idx="131211">
                  <c:v>303.98377619584898</c:v>
                </c:pt>
                <c:pt idx="131212">
                  <c:v>303.98609295112198</c:v>
                </c:pt>
                <c:pt idx="131213">
                  <c:v>303.988409706396</c:v>
                </c:pt>
                <c:pt idx="131214">
                  <c:v>303.990726461669</c:v>
                </c:pt>
                <c:pt idx="131215">
                  <c:v>303.99304321694302</c:v>
                </c:pt>
                <c:pt idx="131216">
                  <c:v>303.99535997221699</c:v>
                </c:pt>
                <c:pt idx="131217">
                  <c:v>303.99767672748999</c:v>
                </c:pt>
                <c:pt idx="131218">
                  <c:v>303.99999348276401</c:v>
                </c:pt>
                <c:pt idx="131219">
                  <c:v>304.00231023803701</c:v>
                </c:pt>
                <c:pt idx="131220">
                  <c:v>304.00462699331098</c:v>
                </c:pt>
                <c:pt idx="131221">
                  <c:v>304.00694374858398</c:v>
                </c:pt>
                <c:pt idx="131222">
                  <c:v>304.009260503858</c:v>
                </c:pt>
                <c:pt idx="131223">
                  <c:v>304.011577259131</c:v>
                </c:pt>
                <c:pt idx="131224">
                  <c:v>304.01389401440503</c:v>
                </c:pt>
                <c:pt idx="131225">
                  <c:v>304.01621076967803</c:v>
                </c:pt>
                <c:pt idx="131226">
                  <c:v>304.01852752495199</c:v>
                </c:pt>
                <c:pt idx="131227">
                  <c:v>304.02084428022499</c:v>
                </c:pt>
                <c:pt idx="131228">
                  <c:v>304.02316103549902</c:v>
                </c:pt>
                <c:pt idx="131229">
                  <c:v>304.02547779077202</c:v>
                </c:pt>
                <c:pt idx="131230">
                  <c:v>304.02779454604598</c:v>
                </c:pt>
                <c:pt idx="131231">
                  <c:v>304.03011130131898</c:v>
                </c:pt>
                <c:pt idx="131232">
                  <c:v>304.03242805659301</c:v>
                </c:pt>
                <c:pt idx="131233">
                  <c:v>304.03474481186601</c:v>
                </c:pt>
                <c:pt idx="131234">
                  <c:v>304.03706156713997</c:v>
                </c:pt>
                <c:pt idx="131235">
                  <c:v>304.03937832241297</c:v>
                </c:pt>
                <c:pt idx="131236">
                  <c:v>304.041695077687</c:v>
                </c:pt>
                <c:pt idx="131237">
                  <c:v>304.04401183296</c:v>
                </c:pt>
                <c:pt idx="131238">
                  <c:v>304.04632858823402</c:v>
                </c:pt>
                <c:pt idx="131239">
                  <c:v>304.04864534350702</c:v>
                </c:pt>
                <c:pt idx="131240">
                  <c:v>304.05096209878099</c:v>
                </c:pt>
                <c:pt idx="131241">
                  <c:v>304.05327885405399</c:v>
                </c:pt>
                <c:pt idx="131242">
                  <c:v>304.05559560932801</c:v>
                </c:pt>
                <c:pt idx="131243">
                  <c:v>304.05791236460101</c:v>
                </c:pt>
                <c:pt idx="131244">
                  <c:v>304.06022911987498</c:v>
                </c:pt>
                <c:pt idx="131245">
                  <c:v>304.06254587514798</c:v>
                </c:pt>
                <c:pt idx="131246">
                  <c:v>304.064862630422</c:v>
                </c:pt>
                <c:pt idx="131247">
                  <c:v>304.067179385695</c:v>
                </c:pt>
                <c:pt idx="131248">
                  <c:v>304.06949614096902</c:v>
                </c:pt>
                <c:pt idx="131249">
                  <c:v>304.07181289624202</c:v>
                </c:pt>
                <c:pt idx="131250">
                  <c:v>304.07412965151599</c:v>
                </c:pt>
                <c:pt idx="131251">
                  <c:v>304.07644640678899</c:v>
                </c:pt>
                <c:pt idx="131252">
                  <c:v>304.07876316206301</c:v>
                </c:pt>
                <c:pt idx="131253">
                  <c:v>304.08107991733601</c:v>
                </c:pt>
                <c:pt idx="131254">
                  <c:v>304.08339667260998</c:v>
                </c:pt>
                <c:pt idx="131255">
                  <c:v>304.08571342788298</c:v>
                </c:pt>
                <c:pt idx="131256">
                  <c:v>304.088030183157</c:v>
                </c:pt>
                <c:pt idx="131257">
                  <c:v>304.09034693843</c:v>
                </c:pt>
                <c:pt idx="131258">
                  <c:v>304.09266369370403</c:v>
                </c:pt>
                <c:pt idx="131259">
                  <c:v>304.09498044897799</c:v>
                </c:pt>
                <c:pt idx="131260">
                  <c:v>304.09729720425099</c:v>
                </c:pt>
                <c:pt idx="131261">
                  <c:v>304.09961395952502</c:v>
                </c:pt>
                <c:pt idx="131262">
                  <c:v>304.10193071479802</c:v>
                </c:pt>
                <c:pt idx="131263">
                  <c:v>304.10424747007198</c:v>
                </c:pt>
                <c:pt idx="131264">
                  <c:v>304.10656422534498</c:v>
                </c:pt>
                <c:pt idx="131265">
                  <c:v>304.10888098061901</c:v>
                </c:pt>
                <c:pt idx="131266">
                  <c:v>304.11119773589201</c:v>
                </c:pt>
                <c:pt idx="131267">
                  <c:v>304.11351449116597</c:v>
                </c:pt>
                <c:pt idx="131268">
                  <c:v>304.11583124643897</c:v>
                </c:pt>
                <c:pt idx="131269">
                  <c:v>304.118148001713</c:v>
                </c:pt>
                <c:pt idx="131270">
                  <c:v>304.120464756986</c:v>
                </c:pt>
                <c:pt idx="131271">
                  <c:v>304.12278151226002</c:v>
                </c:pt>
                <c:pt idx="131272">
                  <c:v>304.12509826753302</c:v>
                </c:pt>
                <c:pt idx="131273">
                  <c:v>304.12741502280699</c:v>
                </c:pt>
                <c:pt idx="131274">
                  <c:v>304.12973177807999</c:v>
                </c:pt>
                <c:pt idx="131275">
                  <c:v>304.13204853335401</c:v>
                </c:pt>
                <c:pt idx="131276">
                  <c:v>304.13436528862701</c:v>
                </c:pt>
                <c:pt idx="131277">
                  <c:v>304.13668204390098</c:v>
                </c:pt>
                <c:pt idx="131278">
                  <c:v>304.13899879917398</c:v>
                </c:pt>
                <c:pt idx="131279">
                  <c:v>304.141315554448</c:v>
                </c:pt>
                <c:pt idx="131280">
                  <c:v>304.143632309721</c:v>
                </c:pt>
                <c:pt idx="131281">
                  <c:v>304.14594906499502</c:v>
                </c:pt>
                <c:pt idx="131282">
                  <c:v>304.14826582026802</c:v>
                </c:pt>
                <c:pt idx="131283">
                  <c:v>304.15058257554199</c:v>
                </c:pt>
                <c:pt idx="131284">
                  <c:v>304.15289933081499</c:v>
                </c:pt>
                <c:pt idx="131285">
                  <c:v>304.15521608608901</c:v>
                </c:pt>
                <c:pt idx="131286">
                  <c:v>304.15753284136201</c:v>
                </c:pt>
                <c:pt idx="131287">
                  <c:v>304.15984959663598</c:v>
                </c:pt>
                <c:pt idx="131288">
                  <c:v>304.16216635190898</c:v>
                </c:pt>
                <c:pt idx="131289">
                  <c:v>304.164483107183</c:v>
                </c:pt>
                <c:pt idx="131290">
                  <c:v>304.166799862456</c:v>
                </c:pt>
                <c:pt idx="131291">
                  <c:v>304.16911661773003</c:v>
                </c:pt>
                <c:pt idx="131292">
                  <c:v>304.17143337300303</c:v>
                </c:pt>
                <c:pt idx="131293">
                  <c:v>304.17375012827699</c:v>
                </c:pt>
                <c:pt idx="131294">
                  <c:v>304.17606688354999</c:v>
                </c:pt>
                <c:pt idx="131295">
                  <c:v>304.17838363882402</c:v>
                </c:pt>
                <c:pt idx="131296">
                  <c:v>304.18070039409702</c:v>
                </c:pt>
                <c:pt idx="131297">
                  <c:v>304.18301714937098</c:v>
                </c:pt>
                <c:pt idx="131298">
                  <c:v>304.18533390464398</c:v>
                </c:pt>
                <c:pt idx="131299">
                  <c:v>304.18765065991801</c:v>
                </c:pt>
                <c:pt idx="131300">
                  <c:v>304.18996741519101</c:v>
                </c:pt>
                <c:pt idx="131301">
                  <c:v>304.19228417046497</c:v>
                </c:pt>
                <c:pt idx="131302">
                  <c:v>304.194600925739</c:v>
                </c:pt>
                <c:pt idx="131303">
                  <c:v>304.196917681012</c:v>
                </c:pt>
                <c:pt idx="131304">
                  <c:v>304.19923443628602</c:v>
                </c:pt>
                <c:pt idx="131305">
                  <c:v>304.20155119155902</c:v>
                </c:pt>
                <c:pt idx="131306">
                  <c:v>304.20386794683299</c:v>
                </c:pt>
                <c:pt idx="131307">
                  <c:v>304.20618470210599</c:v>
                </c:pt>
                <c:pt idx="131308">
                  <c:v>304.20850145738001</c:v>
                </c:pt>
                <c:pt idx="131309">
                  <c:v>304.21081821265301</c:v>
                </c:pt>
                <c:pt idx="131310">
                  <c:v>304.21313496792698</c:v>
                </c:pt>
                <c:pt idx="131311">
                  <c:v>304.21545172319998</c:v>
                </c:pt>
                <c:pt idx="131312">
                  <c:v>304.217768478474</c:v>
                </c:pt>
                <c:pt idx="131313">
                  <c:v>304.220085233747</c:v>
                </c:pt>
                <c:pt idx="131314">
                  <c:v>304.22240198902102</c:v>
                </c:pt>
                <c:pt idx="131315">
                  <c:v>304.22471874429402</c:v>
                </c:pt>
                <c:pt idx="131316">
                  <c:v>304.22703549956799</c:v>
                </c:pt>
                <c:pt idx="131317">
                  <c:v>304.22935225484099</c:v>
                </c:pt>
                <c:pt idx="131318">
                  <c:v>304.23166901011501</c:v>
                </c:pt>
                <c:pt idx="131319">
                  <c:v>304.23398576538801</c:v>
                </c:pt>
                <c:pt idx="131320">
                  <c:v>304.23630252066198</c:v>
                </c:pt>
                <c:pt idx="131321">
                  <c:v>304.23861927593498</c:v>
                </c:pt>
                <c:pt idx="131322">
                  <c:v>304.240936031209</c:v>
                </c:pt>
                <c:pt idx="131323">
                  <c:v>304.243252786482</c:v>
                </c:pt>
                <c:pt idx="131324">
                  <c:v>304.24556954175603</c:v>
                </c:pt>
                <c:pt idx="131325">
                  <c:v>304.24788629702903</c:v>
                </c:pt>
                <c:pt idx="131326">
                  <c:v>304.25020305230299</c:v>
                </c:pt>
                <c:pt idx="131327">
                  <c:v>304.25251980757599</c:v>
                </c:pt>
                <c:pt idx="131328">
                  <c:v>304.25483656285002</c:v>
                </c:pt>
                <c:pt idx="131329">
                  <c:v>304.25715331812302</c:v>
                </c:pt>
                <c:pt idx="131330">
                  <c:v>304.25947007339698</c:v>
                </c:pt>
                <c:pt idx="131331">
                  <c:v>304.26178682866998</c:v>
                </c:pt>
                <c:pt idx="131332">
                  <c:v>304.26410358394401</c:v>
                </c:pt>
                <c:pt idx="131333">
                  <c:v>304.26642033921701</c:v>
                </c:pt>
                <c:pt idx="131334">
                  <c:v>304.26873709449097</c:v>
                </c:pt>
                <c:pt idx="131335">
                  <c:v>304.27105384976397</c:v>
                </c:pt>
                <c:pt idx="131336">
                  <c:v>304.273370605038</c:v>
                </c:pt>
                <c:pt idx="131337">
                  <c:v>304.275687360311</c:v>
                </c:pt>
                <c:pt idx="131338">
                  <c:v>304.27800411558502</c:v>
                </c:pt>
                <c:pt idx="131339">
                  <c:v>304.28032087085802</c:v>
                </c:pt>
                <c:pt idx="131340">
                  <c:v>304.28263762613199</c:v>
                </c:pt>
                <c:pt idx="131341">
                  <c:v>304.28495438140499</c:v>
                </c:pt>
                <c:pt idx="131342">
                  <c:v>304.28727113667901</c:v>
                </c:pt>
                <c:pt idx="131343">
                  <c:v>304.28958789195201</c:v>
                </c:pt>
                <c:pt idx="131344">
                  <c:v>304.29190464722598</c:v>
                </c:pt>
                <c:pt idx="131345">
                  <c:v>304.2942214025</c:v>
                </c:pt>
                <c:pt idx="131346">
                  <c:v>304.296538157773</c:v>
                </c:pt>
                <c:pt idx="131347">
                  <c:v>304.29885491304702</c:v>
                </c:pt>
                <c:pt idx="131348">
                  <c:v>304.30117166832002</c:v>
                </c:pt>
                <c:pt idx="131349">
                  <c:v>304.30348842359399</c:v>
                </c:pt>
                <c:pt idx="131350">
                  <c:v>304.30580517886699</c:v>
                </c:pt>
                <c:pt idx="131351">
                  <c:v>304.30812193414101</c:v>
                </c:pt>
                <c:pt idx="131352">
                  <c:v>304.31043868941401</c:v>
                </c:pt>
                <c:pt idx="131353">
                  <c:v>304.31275544468798</c:v>
                </c:pt>
                <c:pt idx="131354">
                  <c:v>304.31507219996098</c:v>
                </c:pt>
                <c:pt idx="131355">
                  <c:v>304.317388955235</c:v>
                </c:pt>
                <c:pt idx="131356">
                  <c:v>304.319705710508</c:v>
                </c:pt>
                <c:pt idx="131357">
                  <c:v>304.32202246578203</c:v>
                </c:pt>
                <c:pt idx="131358">
                  <c:v>304.32433922105503</c:v>
                </c:pt>
                <c:pt idx="131359">
                  <c:v>304.32665597632899</c:v>
                </c:pt>
                <c:pt idx="131360">
                  <c:v>304.32897273160199</c:v>
                </c:pt>
                <c:pt idx="131361">
                  <c:v>304.33128948687602</c:v>
                </c:pt>
                <c:pt idx="131362">
                  <c:v>304.33360624214902</c:v>
                </c:pt>
                <c:pt idx="131363">
                  <c:v>304.33592299742298</c:v>
                </c:pt>
                <c:pt idx="131364">
                  <c:v>304.33823975269598</c:v>
                </c:pt>
                <c:pt idx="131365">
                  <c:v>304.34055650797001</c:v>
                </c:pt>
                <c:pt idx="131366">
                  <c:v>304.34287326324301</c:v>
                </c:pt>
                <c:pt idx="131367">
                  <c:v>304.34519001851697</c:v>
                </c:pt>
                <c:pt idx="131368">
                  <c:v>304.34750677378997</c:v>
                </c:pt>
                <c:pt idx="131369">
                  <c:v>304.349823529064</c:v>
                </c:pt>
                <c:pt idx="131370">
                  <c:v>304.352140284337</c:v>
                </c:pt>
                <c:pt idx="131371">
                  <c:v>304.35445703961102</c:v>
                </c:pt>
                <c:pt idx="131372">
                  <c:v>304.35677379488402</c:v>
                </c:pt>
                <c:pt idx="131373">
                  <c:v>304.35909055015799</c:v>
                </c:pt>
                <c:pt idx="131374">
                  <c:v>304.36140730543099</c:v>
                </c:pt>
                <c:pt idx="131375">
                  <c:v>304.36372406070501</c:v>
                </c:pt>
                <c:pt idx="131376">
                  <c:v>304.36604081597801</c:v>
                </c:pt>
                <c:pt idx="131377">
                  <c:v>304.36835757125198</c:v>
                </c:pt>
                <c:pt idx="131378">
                  <c:v>304.37067432652498</c:v>
                </c:pt>
                <c:pt idx="131379">
                  <c:v>304.372991081799</c:v>
                </c:pt>
                <c:pt idx="131380">
                  <c:v>304.375307837072</c:v>
                </c:pt>
                <c:pt idx="131381">
                  <c:v>304.37762459234602</c:v>
                </c:pt>
                <c:pt idx="131382">
                  <c:v>304.37994134761902</c:v>
                </c:pt>
                <c:pt idx="131383">
                  <c:v>304.38225810289299</c:v>
                </c:pt>
                <c:pt idx="131384">
                  <c:v>304.38457485816599</c:v>
                </c:pt>
                <c:pt idx="131385">
                  <c:v>304.38689161344001</c:v>
                </c:pt>
                <c:pt idx="131386">
                  <c:v>304.38920836871301</c:v>
                </c:pt>
                <c:pt idx="131387">
                  <c:v>304.39152512398698</c:v>
                </c:pt>
                <c:pt idx="131388">
                  <c:v>304.393841879261</c:v>
                </c:pt>
                <c:pt idx="131389">
                  <c:v>304.396158634534</c:v>
                </c:pt>
                <c:pt idx="131390">
                  <c:v>304.39847538980803</c:v>
                </c:pt>
                <c:pt idx="131391">
                  <c:v>304.40079214508103</c:v>
                </c:pt>
                <c:pt idx="131392">
                  <c:v>304.40310890035499</c:v>
                </c:pt>
                <c:pt idx="131393">
                  <c:v>304.40542565562799</c:v>
                </c:pt>
                <c:pt idx="131394">
                  <c:v>304.40774241090202</c:v>
                </c:pt>
                <c:pt idx="131395">
                  <c:v>304.41005916617502</c:v>
                </c:pt>
                <c:pt idx="131396">
                  <c:v>304.41237592144898</c:v>
                </c:pt>
                <c:pt idx="131397">
                  <c:v>304.41469267672198</c:v>
                </c:pt>
                <c:pt idx="131398">
                  <c:v>304.41700943199601</c:v>
                </c:pt>
                <c:pt idx="131399">
                  <c:v>304.41932618726901</c:v>
                </c:pt>
                <c:pt idx="131400">
                  <c:v>304.42164294254297</c:v>
                </c:pt>
                <c:pt idx="131401">
                  <c:v>304.42395969781597</c:v>
                </c:pt>
                <c:pt idx="131402">
                  <c:v>304.42627645309</c:v>
                </c:pt>
                <c:pt idx="131403">
                  <c:v>304.428593208363</c:v>
                </c:pt>
                <c:pt idx="131404">
                  <c:v>304.43090996363702</c:v>
                </c:pt>
                <c:pt idx="131405">
                  <c:v>304.43322671891002</c:v>
                </c:pt>
                <c:pt idx="131406">
                  <c:v>304.43554347418399</c:v>
                </c:pt>
                <c:pt idx="131407">
                  <c:v>304.43786022945699</c:v>
                </c:pt>
                <c:pt idx="131408">
                  <c:v>304.44017698473101</c:v>
                </c:pt>
                <c:pt idx="131409">
                  <c:v>304.44249374000401</c:v>
                </c:pt>
                <c:pt idx="131410">
                  <c:v>304.44481049527798</c:v>
                </c:pt>
                <c:pt idx="131411">
                  <c:v>304.44712725055098</c:v>
                </c:pt>
                <c:pt idx="131412">
                  <c:v>304.449444005825</c:v>
                </c:pt>
                <c:pt idx="131413">
                  <c:v>304.451760761098</c:v>
                </c:pt>
                <c:pt idx="131414">
                  <c:v>304.45407751637202</c:v>
                </c:pt>
                <c:pt idx="131415">
                  <c:v>304.45639427164502</c:v>
                </c:pt>
                <c:pt idx="131416">
                  <c:v>304.45871102691899</c:v>
                </c:pt>
                <c:pt idx="131417">
                  <c:v>304.46102778219199</c:v>
                </c:pt>
                <c:pt idx="131418">
                  <c:v>304.46334453746601</c:v>
                </c:pt>
                <c:pt idx="131419">
                  <c:v>304.46566129273901</c:v>
                </c:pt>
                <c:pt idx="131420">
                  <c:v>304.46797804801298</c:v>
                </c:pt>
                <c:pt idx="131421">
                  <c:v>304.47029480328598</c:v>
                </c:pt>
                <c:pt idx="131422">
                  <c:v>304.47261155856</c:v>
                </c:pt>
                <c:pt idx="131423">
                  <c:v>304.474928313833</c:v>
                </c:pt>
                <c:pt idx="131424">
                  <c:v>304.47724506910703</c:v>
                </c:pt>
                <c:pt idx="131425">
                  <c:v>304.47956182438003</c:v>
                </c:pt>
                <c:pt idx="131426">
                  <c:v>304.48187857965399</c:v>
                </c:pt>
                <c:pt idx="131427">
                  <c:v>304.48419533492699</c:v>
                </c:pt>
                <c:pt idx="131428">
                  <c:v>304.48651209020102</c:v>
                </c:pt>
                <c:pt idx="131429">
                  <c:v>304.48882884547498</c:v>
                </c:pt>
                <c:pt idx="131430">
                  <c:v>304.49114560074798</c:v>
                </c:pt>
                <c:pt idx="131431">
                  <c:v>304.49346235602201</c:v>
                </c:pt>
                <c:pt idx="131432">
                  <c:v>304.49577911129501</c:v>
                </c:pt>
                <c:pt idx="131433">
                  <c:v>304.49809586656897</c:v>
                </c:pt>
                <c:pt idx="131434">
                  <c:v>304.50041262184197</c:v>
                </c:pt>
                <c:pt idx="131435">
                  <c:v>304.502729377116</c:v>
                </c:pt>
                <c:pt idx="131436">
                  <c:v>304.505046132389</c:v>
                </c:pt>
                <c:pt idx="131437">
                  <c:v>304.50736288766302</c:v>
                </c:pt>
                <c:pt idx="131438">
                  <c:v>304.50967964293602</c:v>
                </c:pt>
                <c:pt idx="131439">
                  <c:v>304.51199639820999</c:v>
                </c:pt>
                <c:pt idx="131440">
                  <c:v>304.51431315348299</c:v>
                </c:pt>
                <c:pt idx="131441">
                  <c:v>304.51662990875701</c:v>
                </c:pt>
                <c:pt idx="131442">
                  <c:v>304.51894666403001</c:v>
                </c:pt>
                <c:pt idx="131443">
                  <c:v>304.52126341930398</c:v>
                </c:pt>
                <c:pt idx="131444">
                  <c:v>304.52358017457698</c:v>
                </c:pt>
                <c:pt idx="131445">
                  <c:v>304.525896929851</c:v>
                </c:pt>
                <c:pt idx="131446">
                  <c:v>304.528213685124</c:v>
                </c:pt>
                <c:pt idx="131447">
                  <c:v>304.53053044039802</c:v>
                </c:pt>
                <c:pt idx="131448">
                  <c:v>304.53284719567102</c:v>
                </c:pt>
                <c:pt idx="131449">
                  <c:v>304.53516395094499</c:v>
                </c:pt>
                <c:pt idx="131450">
                  <c:v>304.53748070621799</c:v>
                </c:pt>
                <c:pt idx="131451">
                  <c:v>304.53979746149201</c:v>
                </c:pt>
                <c:pt idx="131452">
                  <c:v>304.54211421676501</c:v>
                </c:pt>
                <c:pt idx="131453">
                  <c:v>304.54443097203898</c:v>
                </c:pt>
                <c:pt idx="131454">
                  <c:v>304.54674772731198</c:v>
                </c:pt>
                <c:pt idx="131455">
                  <c:v>304.549064482586</c:v>
                </c:pt>
                <c:pt idx="131456">
                  <c:v>304.551381237859</c:v>
                </c:pt>
                <c:pt idx="131457">
                  <c:v>304.55369799313303</c:v>
                </c:pt>
                <c:pt idx="131458">
                  <c:v>304.55601474840603</c:v>
                </c:pt>
                <c:pt idx="131459">
                  <c:v>304.55833150367999</c:v>
                </c:pt>
                <c:pt idx="131460">
                  <c:v>304.56064825895299</c:v>
                </c:pt>
                <c:pt idx="131461">
                  <c:v>304.56296501422702</c:v>
                </c:pt>
                <c:pt idx="131462">
                  <c:v>304.56528176950002</c:v>
                </c:pt>
                <c:pt idx="131463">
                  <c:v>304.56759852477398</c:v>
                </c:pt>
                <c:pt idx="131464">
                  <c:v>304.56991528004698</c:v>
                </c:pt>
                <c:pt idx="131465">
                  <c:v>304.57223203532101</c:v>
                </c:pt>
                <c:pt idx="131466">
                  <c:v>304.57454879059401</c:v>
                </c:pt>
                <c:pt idx="131467">
                  <c:v>304.57686554586797</c:v>
                </c:pt>
                <c:pt idx="131468">
                  <c:v>304.57918230114097</c:v>
                </c:pt>
                <c:pt idx="131469">
                  <c:v>304.581499056415</c:v>
                </c:pt>
                <c:pt idx="131470">
                  <c:v>304.583815811688</c:v>
                </c:pt>
                <c:pt idx="131471">
                  <c:v>304.58613256696202</c:v>
                </c:pt>
                <c:pt idx="131472">
                  <c:v>304.58844932223599</c:v>
                </c:pt>
                <c:pt idx="131473">
                  <c:v>304.59076607750899</c:v>
                </c:pt>
                <c:pt idx="131474">
                  <c:v>304.59308283278301</c:v>
                </c:pt>
                <c:pt idx="131475">
                  <c:v>304.59539958805601</c:v>
                </c:pt>
                <c:pt idx="131476">
                  <c:v>304.59771634332998</c:v>
                </c:pt>
                <c:pt idx="131477">
                  <c:v>304.60003309860298</c:v>
                </c:pt>
                <c:pt idx="131478">
                  <c:v>304.602349853877</c:v>
                </c:pt>
                <c:pt idx="131479">
                  <c:v>304.60466660915</c:v>
                </c:pt>
                <c:pt idx="131480">
                  <c:v>304.60698336442402</c:v>
                </c:pt>
                <c:pt idx="131481">
                  <c:v>304.60930011969702</c:v>
                </c:pt>
                <c:pt idx="131482">
                  <c:v>304.61161687497099</c:v>
                </c:pt>
                <c:pt idx="131483">
                  <c:v>304.61393363024399</c:v>
                </c:pt>
                <c:pt idx="131484">
                  <c:v>304.61625038551801</c:v>
                </c:pt>
                <c:pt idx="131485">
                  <c:v>304.61856714079101</c:v>
                </c:pt>
                <c:pt idx="131486">
                  <c:v>304.62088389606498</c:v>
                </c:pt>
                <c:pt idx="131487">
                  <c:v>304.62320065133798</c:v>
                </c:pt>
                <c:pt idx="131488">
                  <c:v>304.625517406612</c:v>
                </c:pt>
                <c:pt idx="131489">
                  <c:v>304.627834161885</c:v>
                </c:pt>
                <c:pt idx="131490">
                  <c:v>304.63015091715903</c:v>
                </c:pt>
                <c:pt idx="131491">
                  <c:v>304.63246767243203</c:v>
                </c:pt>
                <c:pt idx="131492">
                  <c:v>304.63478442770599</c:v>
                </c:pt>
                <c:pt idx="131493">
                  <c:v>304.63710118297899</c:v>
                </c:pt>
                <c:pt idx="131494">
                  <c:v>304.63941793825302</c:v>
                </c:pt>
                <c:pt idx="131495">
                  <c:v>304.64173469352602</c:v>
                </c:pt>
                <c:pt idx="131496">
                  <c:v>304.64405144879998</c:v>
                </c:pt>
                <c:pt idx="131497">
                  <c:v>304.64636820407299</c:v>
                </c:pt>
                <c:pt idx="131498">
                  <c:v>304.64868495934701</c:v>
                </c:pt>
                <c:pt idx="131499">
                  <c:v>304.65100171462001</c:v>
                </c:pt>
                <c:pt idx="131500">
                  <c:v>304.65331846989397</c:v>
                </c:pt>
                <c:pt idx="131501">
                  <c:v>304.65563522516698</c:v>
                </c:pt>
                <c:pt idx="131502">
                  <c:v>304.657951980441</c:v>
                </c:pt>
                <c:pt idx="131503">
                  <c:v>304.660268735714</c:v>
                </c:pt>
                <c:pt idx="131504">
                  <c:v>304.66258549098802</c:v>
                </c:pt>
                <c:pt idx="131505">
                  <c:v>304.66490224626102</c:v>
                </c:pt>
                <c:pt idx="131506">
                  <c:v>304.66721900153499</c:v>
                </c:pt>
                <c:pt idx="131507">
                  <c:v>304.66953575680799</c:v>
                </c:pt>
                <c:pt idx="131508">
                  <c:v>304.67185251208201</c:v>
                </c:pt>
                <c:pt idx="131509">
                  <c:v>304.67416926735501</c:v>
                </c:pt>
                <c:pt idx="131510">
                  <c:v>304.67648602262898</c:v>
                </c:pt>
                <c:pt idx="131511">
                  <c:v>304.67880277790198</c:v>
                </c:pt>
                <c:pt idx="131512">
                  <c:v>304.681119533176</c:v>
                </c:pt>
                <c:pt idx="131513">
                  <c:v>304.683436288449</c:v>
                </c:pt>
                <c:pt idx="131514">
                  <c:v>304.68575304372303</c:v>
                </c:pt>
                <c:pt idx="131515">
                  <c:v>304.68806979899699</c:v>
                </c:pt>
                <c:pt idx="131516">
                  <c:v>304.69038655426999</c:v>
                </c:pt>
                <c:pt idx="131517">
                  <c:v>304.69270330954402</c:v>
                </c:pt>
                <c:pt idx="131518">
                  <c:v>304.69502006481702</c:v>
                </c:pt>
                <c:pt idx="131519">
                  <c:v>304.69733682009098</c:v>
                </c:pt>
                <c:pt idx="131520">
                  <c:v>304.69965357536398</c:v>
                </c:pt>
                <c:pt idx="131521">
                  <c:v>304.70197033063801</c:v>
                </c:pt>
                <c:pt idx="131522">
                  <c:v>304.70428708591101</c:v>
                </c:pt>
                <c:pt idx="131523">
                  <c:v>304.70660384118497</c:v>
                </c:pt>
                <c:pt idx="131524">
                  <c:v>304.70892059645797</c:v>
                </c:pt>
                <c:pt idx="131525">
                  <c:v>304.711237351732</c:v>
                </c:pt>
                <c:pt idx="131526">
                  <c:v>304.713554107005</c:v>
                </c:pt>
                <c:pt idx="131527">
                  <c:v>304.71587086227902</c:v>
                </c:pt>
                <c:pt idx="131528">
                  <c:v>304.71818761755202</c:v>
                </c:pt>
                <c:pt idx="131529">
                  <c:v>304.72050437282599</c:v>
                </c:pt>
                <c:pt idx="131530">
                  <c:v>304.72282112809899</c:v>
                </c:pt>
                <c:pt idx="131531">
                  <c:v>304.72513788337301</c:v>
                </c:pt>
                <c:pt idx="131532">
                  <c:v>304.72745463864601</c:v>
                </c:pt>
                <c:pt idx="131533">
                  <c:v>304.72977139391998</c:v>
                </c:pt>
                <c:pt idx="131534">
                  <c:v>304.73208814919298</c:v>
                </c:pt>
                <c:pt idx="131535">
                  <c:v>304.734404904467</c:v>
                </c:pt>
                <c:pt idx="131536">
                  <c:v>304.73672165974</c:v>
                </c:pt>
                <c:pt idx="131537">
                  <c:v>304.73903841501402</c:v>
                </c:pt>
                <c:pt idx="131538">
                  <c:v>304.74135517028702</c:v>
                </c:pt>
                <c:pt idx="131539">
                  <c:v>304.74367192556099</c:v>
                </c:pt>
                <c:pt idx="131540">
                  <c:v>304.74598868083399</c:v>
                </c:pt>
                <c:pt idx="131541">
                  <c:v>304.74830543610801</c:v>
                </c:pt>
                <c:pt idx="131542">
                  <c:v>304.75062219138101</c:v>
                </c:pt>
                <c:pt idx="131543">
                  <c:v>304.75293894665498</c:v>
                </c:pt>
                <c:pt idx="131544">
                  <c:v>304.75525570192798</c:v>
                </c:pt>
                <c:pt idx="131545">
                  <c:v>304.757572457202</c:v>
                </c:pt>
                <c:pt idx="131546">
                  <c:v>304.759889212475</c:v>
                </c:pt>
                <c:pt idx="131547">
                  <c:v>304.76220596774903</c:v>
                </c:pt>
                <c:pt idx="131548">
                  <c:v>304.76452272302203</c:v>
                </c:pt>
                <c:pt idx="131549">
                  <c:v>304.76683947829599</c:v>
                </c:pt>
                <c:pt idx="131550">
                  <c:v>304.76915623356899</c:v>
                </c:pt>
                <c:pt idx="131551">
                  <c:v>304.77147298884302</c:v>
                </c:pt>
                <c:pt idx="131552">
                  <c:v>304.77378974411602</c:v>
                </c:pt>
                <c:pt idx="131553">
                  <c:v>304.77610649938998</c:v>
                </c:pt>
                <c:pt idx="131554">
                  <c:v>304.77842325466298</c:v>
                </c:pt>
                <c:pt idx="131555">
                  <c:v>304.78074000993701</c:v>
                </c:pt>
                <c:pt idx="131556">
                  <c:v>304.78305676521001</c:v>
                </c:pt>
                <c:pt idx="131557">
                  <c:v>304.78537352048397</c:v>
                </c:pt>
                <c:pt idx="131558">
                  <c:v>304.787690275758</c:v>
                </c:pt>
                <c:pt idx="131559">
                  <c:v>304.790007031031</c:v>
                </c:pt>
                <c:pt idx="131560">
                  <c:v>304.79232378630502</c:v>
                </c:pt>
                <c:pt idx="131561">
                  <c:v>304.79464054157802</c:v>
                </c:pt>
                <c:pt idx="131562">
                  <c:v>304.79695729685199</c:v>
                </c:pt>
                <c:pt idx="131563">
                  <c:v>304.79927405212499</c:v>
                </c:pt>
                <c:pt idx="131564">
                  <c:v>304.80159080739901</c:v>
                </c:pt>
                <c:pt idx="131565">
                  <c:v>304.80390756267201</c:v>
                </c:pt>
                <c:pt idx="131566">
                  <c:v>304.80622431794598</c:v>
                </c:pt>
                <c:pt idx="131567">
                  <c:v>304.80854107321898</c:v>
                </c:pt>
                <c:pt idx="131568">
                  <c:v>304.810857828493</c:v>
                </c:pt>
                <c:pt idx="131569">
                  <c:v>304.813174583766</c:v>
                </c:pt>
                <c:pt idx="131570">
                  <c:v>304.81549133904002</c:v>
                </c:pt>
                <c:pt idx="131571">
                  <c:v>304.81780809431302</c:v>
                </c:pt>
                <c:pt idx="131572">
                  <c:v>304.82012484958699</c:v>
                </c:pt>
                <c:pt idx="131573">
                  <c:v>304.82244160485999</c:v>
                </c:pt>
                <c:pt idx="131574">
                  <c:v>304.82475836013401</c:v>
                </c:pt>
                <c:pt idx="131575">
                  <c:v>304.82707511540701</c:v>
                </c:pt>
                <c:pt idx="131576">
                  <c:v>304.82939187068098</c:v>
                </c:pt>
                <c:pt idx="131577">
                  <c:v>304.83170862595398</c:v>
                </c:pt>
                <c:pt idx="131578">
                  <c:v>304.834025381228</c:v>
                </c:pt>
                <c:pt idx="131579">
                  <c:v>304.836342136501</c:v>
                </c:pt>
                <c:pt idx="131580">
                  <c:v>304.83865889177503</c:v>
                </c:pt>
                <c:pt idx="131581">
                  <c:v>304.84097564704803</c:v>
                </c:pt>
                <c:pt idx="131582">
                  <c:v>304.84329240232199</c:v>
                </c:pt>
                <c:pt idx="131583">
                  <c:v>304.84560915759499</c:v>
                </c:pt>
                <c:pt idx="131584">
                  <c:v>304.84792591286902</c:v>
                </c:pt>
                <c:pt idx="131585">
                  <c:v>304.85024266814202</c:v>
                </c:pt>
                <c:pt idx="131586">
                  <c:v>304.85255942341598</c:v>
                </c:pt>
                <c:pt idx="131587">
                  <c:v>304.85487617868898</c:v>
                </c:pt>
                <c:pt idx="131588">
                  <c:v>304.85719293396301</c:v>
                </c:pt>
                <c:pt idx="131589">
                  <c:v>304.85950968923601</c:v>
                </c:pt>
                <c:pt idx="131590">
                  <c:v>304.86182644450997</c:v>
                </c:pt>
                <c:pt idx="131591">
                  <c:v>304.86414319978297</c:v>
                </c:pt>
                <c:pt idx="131592">
                  <c:v>304.866459955057</c:v>
                </c:pt>
                <c:pt idx="131593">
                  <c:v>304.86877671033</c:v>
                </c:pt>
                <c:pt idx="131594">
                  <c:v>304.87109346560402</c:v>
                </c:pt>
                <c:pt idx="131595">
                  <c:v>304.87341022087702</c:v>
                </c:pt>
                <c:pt idx="131596">
                  <c:v>304.87572697615099</c:v>
                </c:pt>
                <c:pt idx="131597">
                  <c:v>304.87804373142399</c:v>
                </c:pt>
                <c:pt idx="131598">
                  <c:v>304.88036048669801</c:v>
                </c:pt>
                <c:pt idx="131599">
                  <c:v>304.88267724197101</c:v>
                </c:pt>
                <c:pt idx="131600">
                  <c:v>304.88499399724498</c:v>
                </c:pt>
                <c:pt idx="131601">
                  <c:v>304.887310752519</c:v>
                </c:pt>
                <c:pt idx="131602">
                  <c:v>304.889627507792</c:v>
                </c:pt>
                <c:pt idx="131603">
                  <c:v>304.89194426306602</c:v>
                </c:pt>
                <c:pt idx="131604">
                  <c:v>304.89426101833902</c:v>
                </c:pt>
                <c:pt idx="131605">
                  <c:v>304.89657777361299</c:v>
                </c:pt>
                <c:pt idx="131606">
                  <c:v>304.89889452888599</c:v>
                </c:pt>
                <c:pt idx="131607">
                  <c:v>304.90121128416001</c:v>
                </c:pt>
                <c:pt idx="131608">
                  <c:v>304.90352803943301</c:v>
                </c:pt>
                <c:pt idx="131609">
                  <c:v>304.90584479470698</c:v>
                </c:pt>
                <c:pt idx="131610">
                  <c:v>304.90816154997998</c:v>
                </c:pt>
                <c:pt idx="131611">
                  <c:v>304.910478305254</c:v>
                </c:pt>
                <c:pt idx="131612">
                  <c:v>304.912795060527</c:v>
                </c:pt>
                <c:pt idx="131613">
                  <c:v>304.91511181580103</c:v>
                </c:pt>
                <c:pt idx="131614">
                  <c:v>304.91742857107403</c:v>
                </c:pt>
                <c:pt idx="131615">
                  <c:v>304.91974532634799</c:v>
                </c:pt>
                <c:pt idx="131616">
                  <c:v>304.92206208162099</c:v>
                </c:pt>
                <c:pt idx="131617">
                  <c:v>304.92437883689502</c:v>
                </c:pt>
                <c:pt idx="131618">
                  <c:v>304.92669559216802</c:v>
                </c:pt>
                <c:pt idx="131619">
                  <c:v>304.92901234744198</c:v>
                </c:pt>
                <c:pt idx="131620">
                  <c:v>304.93132910271498</c:v>
                </c:pt>
                <c:pt idx="131621">
                  <c:v>304.93364585798901</c:v>
                </c:pt>
                <c:pt idx="131622">
                  <c:v>304.93596261326201</c:v>
                </c:pt>
                <c:pt idx="131623">
                  <c:v>304.93827936853597</c:v>
                </c:pt>
                <c:pt idx="131624">
                  <c:v>304.94059612380897</c:v>
                </c:pt>
                <c:pt idx="131625">
                  <c:v>304.942912879083</c:v>
                </c:pt>
                <c:pt idx="131626">
                  <c:v>304.945229634356</c:v>
                </c:pt>
                <c:pt idx="131627">
                  <c:v>304.94754638963002</c:v>
                </c:pt>
                <c:pt idx="131628">
                  <c:v>304.94986314490302</c:v>
                </c:pt>
                <c:pt idx="131629">
                  <c:v>304.95217990017699</c:v>
                </c:pt>
                <c:pt idx="131630">
                  <c:v>304.95449665544999</c:v>
                </c:pt>
                <c:pt idx="131631">
                  <c:v>304.95681341072401</c:v>
                </c:pt>
                <c:pt idx="131632">
                  <c:v>304.95913016599701</c:v>
                </c:pt>
                <c:pt idx="131633">
                  <c:v>304.96144692127098</c:v>
                </c:pt>
                <c:pt idx="131634">
                  <c:v>304.96376367654398</c:v>
                </c:pt>
                <c:pt idx="131635">
                  <c:v>304.966080431818</c:v>
                </c:pt>
                <c:pt idx="131636">
                  <c:v>304.968397187091</c:v>
                </c:pt>
                <c:pt idx="131637">
                  <c:v>304.97071394236502</c:v>
                </c:pt>
                <c:pt idx="131638">
                  <c:v>304.97303069763802</c:v>
                </c:pt>
                <c:pt idx="131639">
                  <c:v>304.97534745291199</c:v>
                </c:pt>
                <c:pt idx="131640">
                  <c:v>304.97766420818499</c:v>
                </c:pt>
                <c:pt idx="131641">
                  <c:v>304.97998096345901</c:v>
                </c:pt>
                <c:pt idx="131642">
                  <c:v>304.98229771873201</c:v>
                </c:pt>
                <c:pt idx="131643">
                  <c:v>304.98461447400598</c:v>
                </c:pt>
                <c:pt idx="131644">
                  <c:v>304.98693122928</c:v>
                </c:pt>
                <c:pt idx="131645">
                  <c:v>304.989247984553</c:v>
                </c:pt>
                <c:pt idx="131646">
                  <c:v>304.99156473982703</c:v>
                </c:pt>
                <c:pt idx="131647">
                  <c:v>304.99388149510003</c:v>
                </c:pt>
                <c:pt idx="131648">
                  <c:v>304.99619825037399</c:v>
                </c:pt>
                <c:pt idx="131649">
                  <c:v>304.99851500564699</c:v>
                </c:pt>
                <c:pt idx="131650">
                  <c:v>305.00083176092102</c:v>
                </c:pt>
                <c:pt idx="131651">
                  <c:v>305.00314851619402</c:v>
                </c:pt>
                <c:pt idx="131652">
                  <c:v>305.00546527146798</c:v>
                </c:pt>
                <c:pt idx="131653">
                  <c:v>305.00778202674098</c:v>
                </c:pt>
                <c:pt idx="131654">
                  <c:v>305.01009878201501</c:v>
                </c:pt>
                <c:pt idx="131655">
                  <c:v>305.01241553728801</c:v>
                </c:pt>
                <c:pt idx="131656">
                  <c:v>305.01473229256197</c:v>
                </c:pt>
                <c:pt idx="131657">
                  <c:v>305.01704904783497</c:v>
                </c:pt>
                <c:pt idx="131658">
                  <c:v>305.019365803109</c:v>
                </c:pt>
                <c:pt idx="131659">
                  <c:v>305.021682558382</c:v>
                </c:pt>
                <c:pt idx="131660">
                  <c:v>305.02399931365602</c:v>
                </c:pt>
                <c:pt idx="131661">
                  <c:v>305.02631606892902</c:v>
                </c:pt>
                <c:pt idx="131662">
                  <c:v>305.02863282420299</c:v>
                </c:pt>
                <c:pt idx="131663">
                  <c:v>305.03094957947599</c:v>
                </c:pt>
                <c:pt idx="131664">
                  <c:v>305.03326633475001</c:v>
                </c:pt>
                <c:pt idx="131665">
                  <c:v>305.03558309002301</c:v>
                </c:pt>
                <c:pt idx="131666">
                  <c:v>305.03789984529698</c:v>
                </c:pt>
                <c:pt idx="131667">
                  <c:v>305.04021660056998</c:v>
                </c:pt>
                <c:pt idx="131668">
                  <c:v>305.042533355844</c:v>
                </c:pt>
                <c:pt idx="131669">
                  <c:v>305.044850111117</c:v>
                </c:pt>
                <c:pt idx="131670">
                  <c:v>305.04716686639102</c:v>
                </c:pt>
                <c:pt idx="131671">
                  <c:v>305.04948362166402</c:v>
                </c:pt>
                <c:pt idx="131672">
                  <c:v>305.05180037693799</c:v>
                </c:pt>
                <c:pt idx="131673">
                  <c:v>305.05411713221099</c:v>
                </c:pt>
                <c:pt idx="131674">
                  <c:v>305.05643388748501</c:v>
                </c:pt>
                <c:pt idx="131675">
                  <c:v>305.05875064275801</c:v>
                </c:pt>
                <c:pt idx="131676">
                  <c:v>305.06106739803198</c:v>
                </c:pt>
                <c:pt idx="131677">
                  <c:v>305.06338415330498</c:v>
                </c:pt>
                <c:pt idx="131678">
                  <c:v>305.065700908579</c:v>
                </c:pt>
                <c:pt idx="131679">
                  <c:v>305.068017663852</c:v>
                </c:pt>
                <c:pt idx="131680">
                  <c:v>305.07033441912603</c:v>
                </c:pt>
                <c:pt idx="131681">
                  <c:v>305.07265117439903</c:v>
                </c:pt>
                <c:pt idx="131682">
                  <c:v>305.07496792967299</c:v>
                </c:pt>
                <c:pt idx="131683">
                  <c:v>305.07728468494599</c:v>
                </c:pt>
                <c:pt idx="131684">
                  <c:v>305.07960144022002</c:v>
                </c:pt>
                <c:pt idx="131685">
                  <c:v>305.08191819549398</c:v>
                </c:pt>
                <c:pt idx="131686">
                  <c:v>305.08423495076698</c:v>
                </c:pt>
                <c:pt idx="131687">
                  <c:v>305.08655170604101</c:v>
                </c:pt>
                <c:pt idx="131688">
                  <c:v>305.08886846131401</c:v>
                </c:pt>
                <c:pt idx="131689">
                  <c:v>305.09118521658797</c:v>
                </c:pt>
                <c:pt idx="131690">
                  <c:v>305.09350197186097</c:v>
                </c:pt>
                <c:pt idx="131691">
                  <c:v>305.095818727135</c:v>
                </c:pt>
                <c:pt idx="131692">
                  <c:v>305.098135482408</c:v>
                </c:pt>
                <c:pt idx="131693">
                  <c:v>305.10045223768202</c:v>
                </c:pt>
                <c:pt idx="131694">
                  <c:v>305.10276899295502</c:v>
                </c:pt>
                <c:pt idx="131695">
                  <c:v>305.10508574822899</c:v>
                </c:pt>
                <c:pt idx="131696">
                  <c:v>305.10740250350199</c:v>
                </c:pt>
                <c:pt idx="131697">
                  <c:v>305.10971925877601</c:v>
                </c:pt>
                <c:pt idx="131698">
                  <c:v>305.11203601404901</c:v>
                </c:pt>
                <c:pt idx="131699">
                  <c:v>305.11435276932298</c:v>
                </c:pt>
                <c:pt idx="131700">
                  <c:v>305.11666952459598</c:v>
                </c:pt>
                <c:pt idx="131701">
                  <c:v>305.11898627987</c:v>
                </c:pt>
                <c:pt idx="131702">
                  <c:v>305.121303035143</c:v>
                </c:pt>
                <c:pt idx="131703">
                  <c:v>305.12361979041702</c:v>
                </c:pt>
                <c:pt idx="131704">
                  <c:v>305.12593654569002</c:v>
                </c:pt>
                <c:pt idx="131705">
                  <c:v>305.12825330096399</c:v>
                </c:pt>
                <c:pt idx="131706">
                  <c:v>305.13057005623699</c:v>
                </c:pt>
                <c:pt idx="131707">
                  <c:v>305.13288681151101</c:v>
                </c:pt>
                <c:pt idx="131708">
                  <c:v>305.13520356678401</c:v>
                </c:pt>
                <c:pt idx="131709">
                  <c:v>305.13752032205798</c:v>
                </c:pt>
                <c:pt idx="131710">
                  <c:v>305.13983707733098</c:v>
                </c:pt>
                <c:pt idx="131711">
                  <c:v>305.142153832605</c:v>
                </c:pt>
                <c:pt idx="131712">
                  <c:v>305.144470587878</c:v>
                </c:pt>
                <c:pt idx="131713">
                  <c:v>305.14678734315203</c:v>
                </c:pt>
                <c:pt idx="131714">
                  <c:v>305.14910409842503</c:v>
                </c:pt>
                <c:pt idx="131715">
                  <c:v>305.15142085369899</c:v>
                </c:pt>
                <c:pt idx="131716">
                  <c:v>305.15373760897199</c:v>
                </c:pt>
                <c:pt idx="131717">
                  <c:v>305.15605436424602</c:v>
                </c:pt>
                <c:pt idx="131718">
                  <c:v>305.15837111951902</c:v>
                </c:pt>
                <c:pt idx="131719">
                  <c:v>305.16068787479298</c:v>
                </c:pt>
                <c:pt idx="131720">
                  <c:v>305.16300463006598</c:v>
                </c:pt>
                <c:pt idx="131721">
                  <c:v>305.16532138534001</c:v>
                </c:pt>
                <c:pt idx="131722">
                  <c:v>305.16763814061301</c:v>
                </c:pt>
                <c:pt idx="131723">
                  <c:v>305.16995489588697</c:v>
                </c:pt>
                <c:pt idx="131724">
                  <c:v>305.17227165115997</c:v>
                </c:pt>
                <c:pt idx="131725">
                  <c:v>305.174588406434</c:v>
                </c:pt>
                <c:pt idx="131726">
                  <c:v>305.176905161707</c:v>
                </c:pt>
                <c:pt idx="131727">
                  <c:v>305.17922191698102</c:v>
                </c:pt>
                <c:pt idx="131728">
                  <c:v>305.18153867225499</c:v>
                </c:pt>
                <c:pt idx="131729">
                  <c:v>305.18385542752799</c:v>
                </c:pt>
                <c:pt idx="131730">
                  <c:v>305.18617218280201</c:v>
                </c:pt>
                <c:pt idx="131731">
                  <c:v>305.18848893807501</c:v>
                </c:pt>
                <c:pt idx="131732">
                  <c:v>305.19080569334898</c:v>
                </c:pt>
                <c:pt idx="131733">
                  <c:v>305.19312244862198</c:v>
                </c:pt>
                <c:pt idx="131734">
                  <c:v>305.195439203896</c:v>
                </c:pt>
                <c:pt idx="131735">
                  <c:v>305.197755959169</c:v>
                </c:pt>
                <c:pt idx="131736">
                  <c:v>305.20007271444302</c:v>
                </c:pt>
                <c:pt idx="131737">
                  <c:v>305.20238946971602</c:v>
                </c:pt>
                <c:pt idx="131738">
                  <c:v>305.20470622498999</c:v>
                </c:pt>
                <c:pt idx="131739">
                  <c:v>305.20702298026299</c:v>
                </c:pt>
                <c:pt idx="131740">
                  <c:v>305.20933973553701</c:v>
                </c:pt>
                <c:pt idx="131741">
                  <c:v>305.21165649081001</c:v>
                </c:pt>
                <c:pt idx="131742">
                  <c:v>305.21397324608398</c:v>
                </c:pt>
                <c:pt idx="131743">
                  <c:v>305.21629000135698</c:v>
                </c:pt>
                <c:pt idx="131744">
                  <c:v>305.218606756631</c:v>
                </c:pt>
                <c:pt idx="131745">
                  <c:v>305.220923511904</c:v>
                </c:pt>
                <c:pt idx="131746">
                  <c:v>305.22324026717803</c:v>
                </c:pt>
                <c:pt idx="131747">
                  <c:v>305.22555702245103</c:v>
                </c:pt>
                <c:pt idx="131748">
                  <c:v>305.22787377772499</c:v>
                </c:pt>
                <c:pt idx="131749">
                  <c:v>305.23019053299799</c:v>
                </c:pt>
                <c:pt idx="131750">
                  <c:v>305.23250728827202</c:v>
                </c:pt>
                <c:pt idx="131751">
                  <c:v>305.23482404354502</c:v>
                </c:pt>
                <c:pt idx="131752">
                  <c:v>305.23714079881898</c:v>
                </c:pt>
                <c:pt idx="131753">
                  <c:v>305.23945755409198</c:v>
                </c:pt>
                <c:pt idx="131754">
                  <c:v>305.24177430936601</c:v>
                </c:pt>
                <c:pt idx="131755">
                  <c:v>305.24409106463901</c:v>
                </c:pt>
                <c:pt idx="131756">
                  <c:v>305.24640781991297</c:v>
                </c:pt>
                <c:pt idx="131757">
                  <c:v>305.24872457518597</c:v>
                </c:pt>
                <c:pt idx="131758">
                  <c:v>305.25104133046</c:v>
                </c:pt>
                <c:pt idx="131759">
                  <c:v>305.253358085733</c:v>
                </c:pt>
                <c:pt idx="131760">
                  <c:v>305.25567484100702</c:v>
                </c:pt>
                <c:pt idx="131761">
                  <c:v>305.25799159628002</c:v>
                </c:pt>
                <c:pt idx="131762">
                  <c:v>305.26030835155399</c:v>
                </c:pt>
                <c:pt idx="131763">
                  <c:v>305.26262510682699</c:v>
                </c:pt>
                <c:pt idx="131764">
                  <c:v>305.26494186210101</c:v>
                </c:pt>
                <c:pt idx="131765">
                  <c:v>305.26725861737401</c:v>
                </c:pt>
                <c:pt idx="131766">
                  <c:v>305.26957537264798</c:v>
                </c:pt>
                <c:pt idx="131767">
                  <c:v>305.27189212792098</c:v>
                </c:pt>
                <c:pt idx="131768">
                  <c:v>305.274208883195</c:v>
                </c:pt>
                <c:pt idx="131769">
                  <c:v>305.276525638468</c:v>
                </c:pt>
                <c:pt idx="131770">
                  <c:v>305.27884239374202</c:v>
                </c:pt>
                <c:pt idx="131771">
                  <c:v>305.28115914901599</c:v>
                </c:pt>
                <c:pt idx="131772">
                  <c:v>305.28347590428899</c:v>
                </c:pt>
                <c:pt idx="131773">
                  <c:v>305.28579265956301</c:v>
                </c:pt>
                <c:pt idx="131774">
                  <c:v>305.28810941483601</c:v>
                </c:pt>
                <c:pt idx="131775">
                  <c:v>305.29042617010998</c:v>
                </c:pt>
                <c:pt idx="131776">
                  <c:v>305.29274292538298</c:v>
                </c:pt>
                <c:pt idx="131777">
                  <c:v>305.295059680657</c:v>
                </c:pt>
                <c:pt idx="131778">
                  <c:v>305.29737643593</c:v>
                </c:pt>
                <c:pt idx="131779">
                  <c:v>305.29969319120403</c:v>
                </c:pt>
                <c:pt idx="131780">
                  <c:v>305.30200994647703</c:v>
                </c:pt>
                <c:pt idx="131781">
                  <c:v>305.30432670175099</c:v>
                </c:pt>
                <c:pt idx="131782">
                  <c:v>305.30664345702399</c:v>
                </c:pt>
                <c:pt idx="131783">
                  <c:v>305.30896021229802</c:v>
                </c:pt>
                <c:pt idx="131784">
                  <c:v>305.31127696757102</c:v>
                </c:pt>
                <c:pt idx="131785">
                  <c:v>305.31359372284498</c:v>
                </c:pt>
                <c:pt idx="131786">
                  <c:v>305.31591047811798</c:v>
                </c:pt>
                <c:pt idx="131787">
                  <c:v>305.31822723339201</c:v>
                </c:pt>
                <c:pt idx="131788">
                  <c:v>305.32054398866501</c:v>
                </c:pt>
                <c:pt idx="131789">
                  <c:v>305.32286074393897</c:v>
                </c:pt>
                <c:pt idx="131790">
                  <c:v>305.32517749921197</c:v>
                </c:pt>
                <c:pt idx="131791">
                  <c:v>305.327494254486</c:v>
                </c:pt>
                <c:pt idx="131792">
                  <c:v>305.329811009759</c:v>
                </c:pt>
                <c:pt idx="131793">
                  <c:v>305.33212776503302</c:v>
                </c:pt>
                <c:pt idx="131794">
                  <c:v>305.33444452030602</c:v>
                </c:pt>
                <c:pt idx="131795">
                  <c:v>305.33676127557999</c:v>
                </c:pt>
                <c:pt idx="131796">
                  <c:v>305.33907803085299</c:v>
                </c:pt>
                <c:pt idx="131797">
                  <c:v>305.34139478612701</c:v>
                </c:pt>
                <c:pt idx="131798">
                  <c:v>305.34371154140001</c:v>
                </c:pt>
                <c:pt idx="131799">
                  <c:v>305.34602829667398</c:v>
                </c:pt>
                <c:pt idx="131800">
                  <c:v>305.34834505194698</c:v>
                </c:pt>
                <c:pt idx="131801">
                  <c:v>305.350661807221</c:v>
                </c:pt>
                <c:pt idx="131802">
                  <c:v>305.352978562494</c:v>
                </c:pt>
                <c:pt idx="131803">
                  <c:v>305.35529531776803</c:v>
                </c:pt>
                <c:pt idx="131804">
                  <c:v>305.35761207304103</c:v>
                </c:pt>
                <c:pt idx="131805">
                  <c:v>305.35992882831499</c:v>
                </c:pt>
                <c:pt idx="131806">
                  <c:v>305.36224558358799</c:v>
                </c:pt>
                <c:pt idx="131807">
                  <c:v>305.36456233886202</c:v>
                </c:pt>
                <c:pt idx="131808">
                  <c:v>305.36687909413502</c:v>
                </c:pt>
                <c:pt idx="131809">
                  <c:v>305.36919584940898</c:v>
                </c:pt>
                <c:pt idx="131810">
                  <c:v>305.37151260468198</c:v>
                </c:pt>
                <c:pt idx="131811">
                  <c:v>305.37382935995601</c:v>
                </c:pt>
                <c:pt idx="131812">
                  <c:v>305.37614611522901</c:v>
                </c:pt>
                <c:pt idx="131813">
                  <c:v>305.37846287050297</c:v>
                </c:pt>
                <c:pt idx="131814">
                  <c:v>305.380779625777</c:v>
                </c:pt>
                <c:pt idx="131815">
                  <c:v>305.38309638105</c:v>
                </c:pt>
                <c:pt idx="131816">
                  <c:v>305.38541313632402</c:v>
                </c:pt>
                <c:pt idx="131817">
                  <c:v>305.38772989159702</c:v>
                </c:pt>
                <c:pt idx="131818">
                  <c:v>305.39004664687099</c:v>
                </c:pt>
                <c:pt idx="131819">
                  <c:v>305.39236340214399</c:v>
                </c:pt>
                <c:pt idx="131820">
                  <c:v>305.39468015741801</c:v>
                </c:pt>
                <c:pt idx="131821">
                  <c:v>305.39699691269101</c:v>
                </c:pt>
                <c:pt idx="131822">
                  <c:v>305.39931366796498</c:v>
                </c:pt>
                <c:pt idx="131823">
                  <c:v>305.40163042323798</c:v>
                </c:pt>
                <c:pt idx="131824">
                  <c:v>305.403947178512</c:v>
                </c:pt>
                <c:pt idx="131825">
                  <c:v>305.406263933785</c:v>
                </c:pt>
                <c:pt idx="131826">
                  <c:v>305.40858068905902</c:v>
                </c:pt>
                <c:pt idx="131827">
                  <c:v>305.41089744433202</c:v>
                </c:pt>
                <c:pt idx="131828">
                  <c:v>305.41321419960599</c:v>
                </c:pt>
                <c:pt idx="131829">
                  <c:v>305.41553095487899</c:v>
                </c:pt>
                <c:pt idx="131830">
                  <c:v>305.41784771015301</c:v>
                </c:pt>
                <c:pt idx="131831">
                  <c:v>305.42016446542601</c:v>
                </c:pt>
                <c:pt idx="131832">
                  <c:v>305.42248122069998</c:v>
                </c:pt>
                <c:pt idx="131833">
                  <c:v>305.42479797597298</c:v>
                </c:pt>
                <c:pt idx="131834">
                  <c:v>305.427114731247</c:v>
                </c:pt>
                <c:pt idx="131835">
                  <c:v>305.42943148652</c:v>
                </c:pt>
                <c:pt idx="131836">
                  <c:v>305.43174824179403</c:v>
                </c:pt>
                <c:pt idx="131837">
                  <c:v>305.43406499706703</c:v>
                </c:pt>
                <c:pt idx="131838">
                  <c:v>305.43638175234099</c:v>
                </c:pt>
                <c:pt idx="131839">
                  <c:v>305.43869850761399</c:v>
                </c:pt>
                <c:pt idx="131840">
                  <c:v>305.44101526288802</c:v>
                </c:pt>
                <c:pt idx="131841">
                  <c:v>305.44333201816102</c:v>
                </c:pt>
                <c:pt idx="131842">
                  <c:v>305.44564877343498</c:v>
                </c:pt>
                <c:pt idx="131843">
                  <c:v>305.44796552870798</c:v>
                </c:pt>
                <c:pt idx="131844">
                  <c:v>305.45028228398201</c:v>
                </c:pt>
                <c:pt idx="131845">
                  <c:v>305.45259903925501</c:v>
                </c:pt>
                <c:pt idx="131846">
                  <c:v>305.45491579452897</c:v>
                </c:pt>
                <c:pt idx="131847">
                  <c:v>305.45723254980197</c:v>
                </c:pt>
                <c:pt idx="131848">
                  <c:v>305.459549305076</c:v>
                </c:pt>
                <c:pt idx="131849">
                  <c:v>305.461866060349</c:v>
                </c:pt>
                <c:pt idx="131850">
                  <c:v>305.46418281562302</c:v>
                </c:pt>
                <c:pt idx="131851">
                  <c:v>305.46649957089602</c:v>
                </c:pt>
                <c:pt idx="131852">
                  <c:v>305.46881632616999</c:v>
                </c:pt>
                <c:pt idx="131853">
                  <c:v>305.47113308144299</c:v>
                </c:pt>
                <c:pt idx="131854">
                  <c:v>305.47344983671701</c:v>
                </c:pt>
                <c:pt idx="131855">
                  <c:v>305.47576659199001</c:v>
                </c:pt>
                <c:pt idx="131856">
                  <c:v>305.47808334726398</c:v>
                </c:pt>
                <c:pt idx="131857">
                  <c:v>305.480400102538</c:v>
                </c:pt>
                <c:pt idx="131858">
                  <c:v>305.482716857811</c:v>
                </c:pt>
                <c:pt idx="131859">
                  <c:v>305.48503361308502</c:v>
                </c:pt>
                <c:pt idx="131860">
                  <c:v>305.48735036835802</c:v>
                </c:pt>
                <c:pt idx="131861">
                  <c:v>305.48966712363199</c:v>
                </c:pt>
                <c:pt idx="131862">
                  <c:v>305.49198387890499</c:v>
                </c:pt>
                <c:pt idx="131863">
                  <c:v>305.49430063417901</c:v>
                </c:pt>
                <c:pt idx="131864">
                  <c:v>305.49661738945201</c:v>
                </c:pt>
                <c:pt idx="131865">
                  <c:v>305.49893414472598</c:v>
                </c:pt>
                <c:pt idx="131866">
                  <c:v>305.50125089999898</c:v>
                </c:pt>
                <c:pt idx="131867">
                  <c:v>305.503567655273</c:v>
                </c:pt>
                <c:pt idx="131868">
                  <c:v>305.505884410546</c:v>
                </c:pt>
                <c:pt idx="131869">
                  <c:v>305.50820116582003</c:v>
                </c:pt>
                <c:pt idx="131870">
                  <c:v>305.51051792109303</c:v>
                </c:pt>
                <c:pt idx="131871">
                  <c:v>305.51283467636699</c:v>
                </c:pt>
                <c:pt idx="131872">
                  <c:v>305.51515143163999</c:v>
                </c:pt>
                <c:pt idx="131873">
                  <c:v>305.51746818691402</c:v>
                </c:pt>
                <c:pt idx="131874">
                  <c:v>305.51978494218702</c:v>
                </c:pt>
                <c:pt idx="131875">
                  <c:v>305.52210169746098</c:v>
                </c:pt>
                <c:pt idx="131876">
                  <c:v>305.52441845273398</c:v>
                </c:pt>
                <c:pt idx="131877">
                  <c:v>305.52673520800801</c:v>
                </c:pt>
                <c:pt idx="131878">
                  <c:v>305.52905196328101</c:v>
                </c:pt>
                <c:pt idx="131879">
                  <c:v>305.53136871855497</c:v>
                </c:pt>
                <c:pt idx="131880">
                  <c:v>305.53368547382797</c:v>
                </c:pt>
                <c:pt idx="131881">
                  <c:v>305.536002229102</c:v>
                </c:pt>
                <c:pt idx="131882">
                  <c:v>305.538318984375</c:v>
                </c:pt>
                <c:pt idx="131883">
                  <c:v>305.54063573964902</c:v>
                </c:pt>
                <c:pt idx="131884">
                  <c:v>305.54295249492202</c:v>
                </c:pt>
                <c:pt idx="131885">
                  <c:v>305.54526925019599</c:v>
                </c:pt>
                <c:pt idx="131886">
                  <c:v>305.54758600546899</c:v>
                </c:pt>
                <c:pt idx="131887">
                  <c:v>305.54990276074301</c:v>
                </c:pt>
                <c:pt idx="131888">
                  <c:v>305.55221951601601</c:v>
                </c:pt>
                <c:pt idx="131889">
                  <c:v>305.55453627128998</c:v>
                </c:pt>
                <c:pt idx="131890">
                  <c:v>305.55685302656298</c:v>
                </c:pt>
                <c:pt idx="131891">
                  <c:v>305.559169781837</c:v>
                </c:pt>
                <c:pt idx="131892">
                  <c:v>305.56148653711</c:v>
                </c:pt>
                <c:pt idx="131893">
                  <c:v>305.56380329238402</c:v>
                </c:pt>
                <c:pt idx="131894">
                  <c:v>305.56612004765702</c:v>
                </c:pt>
                <c:pt idx="131895">
                  <c:v>305.56843680293099</c:v>
                </c:pt>
                <c:pt idx="131896">
                  <c:v>305.57075355820399</c:v>
                </c:pt>
                <c:pt idx="131897">
                  <c:v>305.57307031347801</c:v>
                </c:pt>
                <c:pt idx="131898">
                  <c:v>305.57538706875101</c:v>
                </c:pt>
                <c:pt idx="131899">
                  <c:v>305.57770382402498</c:v>
                </c:pt>
                <c:pt idx="131900">
                  <c:v>305.580020579299</c:v>
                </c:pt>
                <c:pt idx="131901">
                  <c:v>305.582337334572</c:v>
                </c:pt>
                <c:pt idx="131902">
                  <c:v>305.58465408984603</c:v>
                </c:pt>
                <c:pt idx="131903">
                  <c:v>305.58697084511903</c:v>
                </c:pt>
                <c:pt idx="131904">
                  <c:v>305.58928760039299</c:v>
                </c:pt>
                <c:pt idx="131905">
                  <c:v>305.59160435566599</c:v>
                </c:pt>
                <c:pt idx="131906">
                  <c:v>305.59392111094002</c:v>
                </c:pt>
                <c:pt idx="131907">
                  <c:v>305.59623786621302</c:v>
                </c:pt>
                <c:pt idx="131908">
                  <c:v>305.59855462148698</c:v>
                </c:pt>
                <c:pt idx="131909">
                  <c:v>305.60087137675998</c:v>
                </c:pt>
                <c:pt idx="131910">
                  <c:v>305.60318813203401</c:v>
                </c:pt>
                <c:pt idx="131911">
                  <c:v>305.60550488730701</c:v>
                </c:pt>
                <c:pt idx="131912">
                  <c:v>305.60782164258097</c:v>
                </c:pt>
                <c:pt idx="131913">
                  <c:v>305.61013839785397</c:v>
                </c:pt>
                <c:pt idx="131914">
                  <c:v>305.612455153128</c:v>
                </c:pt>
                <c:pt idx="131915">
                  <c:v>305.614771908401</c:v>
                </c:pt>
                <c:pt idx="131916">
                  <c:v>305.61708866367502</c:v>
                </c:pt>
                <c:pt idx="131917">
                  <c:v>305.61940541894802</c:v>
                </c:pt>
                <c:pt idx="131918">
                  <c:v>305.62172217422199</c:v>
                </c:pt>
                <c:pt idx="131919">
                  <c:v>305.62403892949499</c:v>
                </c:pt>
                <c:pt idx="131920">
                  <c:v>305.62635568476901</c:v>
                </c:pt>
                <c:pt idx="131921">
                  <c:v>305.62867244004201</c:v>
                </c:pt>
                <c:pt idx="131922">
                  <c:v>305.63098919531598</c:v>
                </c:pt>
                <c:pt idx="131923">
                  <c:v>305.63330595058898</c:v>
                </c:pt>
                <c:pt idx="131924">
                  <c:v>305.635622705863</c:v>
                </c:pt>
                <c:pt idx="131925">
                  <c:v>305.637939461136</c:v>
                </c:pt>
                <c:pt idx="131926">
                  <c:v>305.64025621641002</c:v>
                </c:pt>
                <c:pt idx="131927">
                  <c:v>305.64257297168302</c:v>
                </c:pt>
                <c:pt idx="131928">
                  <c:v>305.64488972695699</c:v>
                </c:pt>
                <c:pt idx="131929">
                  <c:v>305.64720648222999</c:v>
                </c:pt>
                <c:pt idx="131930">
                  <c:v>305.64952323750401</c:v>
                </c:pt>
                <c:pt idx="131931">
                  <c:v>305.65183999277701</c:v>
                </c:pt>
                <c:pt idx="131932">
                  <c:v>305.65415674805098</c:v>
                </c:pt>
                <c:pt idx="131933">
                  <c:v>305.65647350332398</c:v>
                </c:pt>
                <c:pt idx="131934">
                  <c:v>305.658790258598</c:v>
                </c:pt>
                <c:pt idx="131935">
                  <c:v>305.661107013871</c:v>
                </c:pt>
                <c:pt idx="131936">
                  <c:v>305.66342376914503</c:v>
                </c:pt>
                <c:pt idx="131937">
                  <c:v>305.66574052441803</c:v>
                </c:pt>
                <c:pt idx="131938">
                  <c:v>305.66805727969199</c:v>
                </c:pt>
                <c:pt idx="131939">
                  <c:v>305.67037403496499</c:v>
                </c:pt>
                <c:pt idx="131940">
                  <c:v>305.67269079023902</c:v>
                </c:pt>
                <c:pt idx="131941">
                  <c:v>305.67500754551202</c:v>
                </c:pt>
                <c:pt idx="131942">
                  <c:v>305.67732430078598</c:v>
                </c:pt>
                <c:pt idx="131943">
                  <c:v>305.67964105606001</c:v>
                </c:pt>
                <c:pt idx="131944">
                  <c:v>305.68195781133301</c:v>
                </c:pt>
                <c:pt idx="131945">
                  <c:v>305.68427456660697</c:v>
                </c:pt>
                <c:pt idx="131946">
                  <c:v>305.68659132187997</c:v>
                </c:pt>
                <c:pt idx="131947">
                  <c:v>305.688908077154</c:v>
                </c:pt>
                <c:pt idx="131948">
                  <c:v>305.691224832427</c:v>
                </c:pt>
                <c:pt idx="131949">
                  <c:v>305.69354158770102</c:v>
                </c:pt>
                <c:pt idx="131950">
                  <c:v>305.69585834297402</c:v>
                </c:pt>
                <c:pt idx="131951">
                  <c:v>305.69817509824799</c:v>
                </c:pt>
                <c:pt idx="131952">
                  <c:v>305.70049185352099</c:v>
                </c:pt>
                <c:pt idx="131953">
                  <c:v>305.70280860879501</c:v>
                </c:pt>
                <c:pt idx="131954">
                  <c:v>305.70512536406801</c:v>
                </c:pt>
                <c:pt idx="131955">
                  <c:v>305.70744211934198</c:v>
                </c:pt>
                <c:pt idx="131956">
                  <c:v>305.70975887461498</c:v>
                </c:pt>
                <c:pt idx="131957">
                  <c:v>305.712075629889</c:v>
                </c:pt>
                <c:pt idx="131958">
                  <c:v>305.714392385162</c:v>
                </c:pt>
                <c:pt idx="131959">
                  <c:v>305.71670914043602</c:v>
                </c:pt>
                <c:pt idx="131960">
                  <c:v>305.71902589570902</c:v>
                </c:pt>
                <c:pt idx="131961">
                  <c:v>305.72134265098299</c:v>
                </c:pt>
                <c:pt idx="131962">
                  <c:v>305.72365940625599</c:v>
                </c:pt>
                <c:pt idx="131963">
                  <c:v>305.72597616153001</c:v>
                </c:pt>
                <c:pt idx="131964">
                  <c:v>305.72829291680301</c:v>
                </c:pt>
                <c:pt idx="131965">
                  <c:v>305.73060967207698</c:v>
                </c:pt>
                <c:pt idx="131966">
                  <c:v>305.73292642734998</c:v>
                </c:pt>
                <c:pt idx="131967">
                  <c:v>305.735243182624</c:v>
                </c:pt>
                <c:pt idx="131968">
                  <c:v>305.737559937897</c:v>
                </c:pt>
                <c:pt idx="131969">
                  <c:v>305.73987669317103</c:v>
                </c:pt>
                <c:pt idx="131970">
                  <c:v>305.74219344844403</c:v>
                </c:pt>
                <c:pt idx="131971">
                  <c:v>305.74451020371799</c:v>
                </c:pt>
                <c:pt idx="131972">
                  <c:v>305.74682695899099</c:v>
                </c:pt>
                <c:pt idx="131973">
                  <c:v>305.74914371426502</c:v>
                </c:pt>
                <c:pt idx="131974">
                  <c:v>305.75146046953802</c:v>
                </c:pt>
                <c:pt idx="131975">
                  <c:v>305.75377722481198</c:v>
                </c:pt>
                <c:pt idx="131976">
                  <c:v>305.75609398008498</c:v>
                </c:pt>
                <c:pt idx="131977">
                  <c:v>305.75841073535901</c:v>
                </c:pt>
                <c:pt idx="131978">
                  <c:v>305.76072749063201</c:v>
                </c:pt>
                <c:pt idx="131979">
                  <c:v>305.76304424590597</c:v>
                </c:pt>
                <c:pt idx="131980">
                  <c:v>305.76536100117897</c:v>
                </c:pt>
                <c:pt idx="131981">
                  <c:v>305.767677756453</c:v>
                </c:pt>
                <c:pt idx="131982">
                  <c:v>305.769994511726</c:v>
                </c:pt>
                <c:pt idx="131983">
                  <c:v>305.77231126700002</c:v>
                </c:pt>
                <c:pt idx="131984">
                  <c:v>305.77462802227399</c:v>
                </c:pt>
                <c:pt idx="131985">
                  <c:v>305.77694477754699</c:v>
                </c:pt>
                <c:pt idx="131986">
                  <c:v>305.77926153282101</c:v>
                </c:pt>
                <c:pt idx="131987">
                  <c:v>305.78157828809401</c:v>
                </c:pt>
                <c:pt idx="131988">
                  <c:v>305.78389504336798</c:v>
                </c:pt>
                <c:pt idx="131989">
                  <c:v>305.78621179864098</c:v>
                </c:pt>
                <c:pt idx="131990">
                  <c:v>305.788528553915</c:v>
                </c:pt>
                <c:pt idx="131991">
                  <c:v>305.790845309188</c:v>
                </c:pt>
                <c:pt idx="131992">
                  <c:v>305.79316206446202</c:v>
                </c:pt>
                <c:pt idx="131993">
                  <c:v>305.79547881973502</c:v>
                </c:pt>
                <c:pt idx="131994">
                  <c:v>305.79779557500899</c:v>
                </c:pt>
                <c:pt idx="131995">
                  <c:v>305.80011233028199</c:v>
                </c:pt>
                <c:pt idx="131996">
                  <c:v>305.80242908555601</c:v>
                </c:pt>
                <c:pt idx="131997">
                  <c:v>305.80474584082901</c:v>
                </c:pt>
                <c:pt idx="131998">
                  <c:v>305.80706259610298</c:v>
                </c:pt>
                <c:pt idx="131999">
                  <c:v>305.80937935137598</c:v>
                </c:pt>
                <c:pt idx="132000">
                  <c:v>305.81169610665</c:v>
                </c:pt>
                <c:pt idx="132001">
                  <c:v>305.814012861923</c:v>
                </c:pt>
                <c:pt idx="132002">
                  <c:v>305.81632961719703</c:v>
                </c:pt>
                <c:pt idx="132003">
                  <c:v>305.81864637247003</c:v>
                </c:pt>
                <c:pt idx="132004">
                  <c:v>305.82096312774399</c:v>
                </c:pt>
                <c:pt idx="132005">
                  <c:v>305.82327988301699</c:v>
                </c:pt>
                <c:pt idx="132006">
                  <c:v>305.82559663829102</c:v>
                </c:pt>
                <c:pt idx="132007">
                  <c:v>305.82791339356402</c:v>
                </c:pt>
                <c:pt idx="132008">
                  <c:v>305.83023014883798</c:v>
                </c:pt>
                <c:pt idx="132009">
                  <c:v>305.83254690411098</c:v>
                </c:pt>
                <c:pt idx="132010">
                  <c:v>305.83486365938501</c:v>
                </c:pt>
                <c:pt idx="132011">
                  <c:v>305.83718041465801</c:v>
                </c:pt>
                <c:pt idx="132012">
                  <c:v>305.83949716993197</c:v>
                </c:pt>
                <c:pt idx="132013">
                  <c:v>305.84181392520497</c:v>
                </c:pt>
                <c:pt idx="132014">
                  <c:v>305.844130680479</c:v>
                </c:pt>
                <c:pt idx="132015">
                  <c:v>305.846447435752</c:v>
                </c:pt>
                <c:pt idx="132016">
                  <c:v>305.84876419102602</c:v>
                </c:pt>
                <c:pt idx="132017">
                  <c:v>305.85108094629902</c:v>
                </c:pt>
                <c:pt idx="132018">
                  <c:v>305.85339770157299</c:v>
                </c:pt>
                <c:pt idx="132019">
                  <c:v>305.85571445684599</c:v>
                </c:pt>
                <c:pt idx="132020">
                  <c:v>305.85803121212001</c:v>
                </c:pt>
                <c:pt idx="132021">
                  <c:v>305.86034796739301</c:v>
                </c:pt>
                <c:pt idx="132022">
                  <c:v>305.86266472266698</c:v>
                </c:pt>
                <c:pt idx="132023">
                  <c:v>305.86498147793998</c:v>
                </c:pt>
                <c:pt idx="132024">
                  <c:v>305.867298233214</c:v>
                </c:pt>
                <c:pt idx="132025">
                  <c:v>305.869614988487</c:v>
                </c:pt>
                <c:pt idx="132026">
                  <c:v>305.87193174376102</c:v>
                </c:pt>
                <c:pt idx="132027">
                  <c:v>305.87424849903499</c:v>
                </c:pt>
                <c:pt idx="132028">
                  <c:v>305.87656525430799</c:v>
                </c:pt>
                <c:pt idx="132029">
                  <c:v>305.87888200958201</c:v>
                </c:pt>
                <c:pt idx="132030">
                  <c:v>305.88119876485501</c:v>
                </c:pt>
                <c:pt idx="132031">
                  <c:v>305.88351552012898</c:v>
                </c:pt>
                <c:pt idx="132032">
                  <c:v>305.88583227540198</c:v>
                </c:pt>
                <c:pt idx="132033">
                  <c:v>305.888149030676</c:v>
                </c:pt>
                <c:pt idx="132034">
                  <c:v>305.890465785949</c:v>
                </c:pt>
                <c:pt idx="132035">
                  <c:v>305.89278254122303</c:v>
                </c:pt>
                <c:pt idx="132036">
                  <c:v>305.89509929649603</c:v>
                </c:pt>
                <c:pt idx="132037">
                  <c:v>305.89741605176999</c:v>
                </c:pt>
                <c:pt idx="132038">
                  <c:v>305.89973280704299</c:v>
                </c:pt>
                <c:pt idx="132039">
                  <c:v>305.90204956231702</c:v>
                </c:pt>
                <c:pt idx="132040">
                  <c:v>305.90436631759002</c:v>
                </c:pt>
                <c:pt idx="132041">
                  <c:v>305.90668307286398</c:v>
                </c:pt>
                <c:pt idx="132042">
                  <c:v>305.90899982813698</c:v>
                </c:pt>
                <c:pt idx="132043">
                  <c:v>305.91131658341101</c:v>
                </c:pt>
                <c:pt idx="132044">
                  <c:v>305.91363333868401</c:v>
                </c:pt>
                <c:pt idx="132045">
                  <c:v>305.91595009395797</c:v>
                </c:pt>
                <c:pt idx="132046">
                  <c:v>305.91826684923097</c:v>
                </c:pt>
                <c:pt idx="132047">
                  <c:v>305.920583604505</c:v>
                </c:pt>
                <c:pt idx="132048">
                  <c:v>305.922900359778</c:v>
                </c:pt>
                <c:pt idx="132049">
                  <c:v>305.92521711505202</c:v>
                </c:pt>
                <c:pt idx="132050">
                  <c:v>305.92753387032502</c:v>
                </c:pt>
                <c:pt idx="132051">
                  <c:v>305.92985062559899</c:v>
                </c:pt>
                <c:pt idx="132052">
                  <c:v>305.93216738087199</c:v>
                </c:pt>
                <c:pt idx="132053">
                  <c:v>305.93448413614601</c:v>
                </c:pt>
                <c:pt idx="132054">
                  <c:v>305.93680089141901</c:v>
                </c:pt>
                <c:pt idx="132055">
                  <c:v>305.93911764669298</c:v>
                </c:pt>
                <c:pt idx="132056">
                  <c:v>305.94143440196598</c:v>
                </c:pt>
                <c:pt idx="132057">
                  <c:v>305.94375115724</c:v>
                </c:pt>
                <c:pt idx="132058">
                  <c:v>305.946067912513</c:v>
                </c:pt>
                <c:pt idx="132059">
                  <c:v>305.94838466778702</c:v>
                </c:pt>
                <c:pt idx="132060">
                  <c:v>305.95070142306002</c:v>
                </c:pt>
                <c:pt idx="132061">
                  <c:v>305.95301817833399</c:v>
                </c:pt>
                <c:pt idx="132062">
                  <c:v>305.95533493360699</c:v>
                </c:pt>
                <c:pt idx="132063">
                  <c:v>305.95765168888101</c:v>
                </c:pt>
                <c:pt idx="132064">
                  <c:v>305.95996844415401</c:v>
                </c:pt>
                <c:pt idx="132065">
                  <c:v>305.96228519942798</c:v>
                </c:pt>
                <c:pt idx="132066">
                  <c:v>305.96460195470098</c:v>
                </c:pt>
                <c:pt idx="132067">
                  <c:v>305.966918709975</c:v>
                </c:pt>
                <c:pt idx="132068">
                  <c:v>305.969235465248</c:v>
                </c:pt>
                <c:pt idx="132069">
                  <c:v>305.97155222052203</c:v>
                </c:pt>
                <c:pt idx="132070">
                  <c:v>305.97386897579599</c:v>
                </c:pt>
                <c:pt idx="132071">
                  <c:v>305.97618573106899</c:v>
                </c:pt>
                <c:pt idx="132072">
                  <c:v>305.97850248634302</c:v>
                </c:pt>
                <c:pt idx="132073">
                  <c:v>305.98081924161602</c:v>
                </c:pt>
                <c:pt idx="132074">
                  <c:v>305.98313599688998</c:v>
                </c:pt>
                <c:pt idx="132075">
                  <c:v>305.98545275216298</c:v>
                </c:pt>
                <c:pt idx="132076">
                  <c:v>305.98776950743701</c:v>
                </c:pt>
                <c:pt idx="132077">
                  <c:v>305.99008626271001</c:v>
                </c:pt>
                <c:pt idx="132078">
                  <c:v>305.99240301798397</c:v>
                </c:pt>
                <c:pt idx="132079">
                  <c:v>305.99471977325697</c:v>
                </c:pt>
                <c:pt idx="132080">
                  <c:v>305.997036528531</c:v>
                </c:pt>
                <c:pt idx="132081">
                  <c:v>305.999353283804</c:v>
                </c:pt>
                <c:pt idx="132082">
                  <c:v>306.00167003907802</c:v>
                </c:pt>
                <c:pt idx="132083">
                  <c:v>306.00398679435102</c:v>
                </c:pt>
                <c:pt idx="132084">
                  <c:v>306.00630354962499</c:v>
                </c:pt>
                <c:pt idx="132085">
                  <c:v>306.00862030489799</c:v>
                </c:pt>
                <c:pt idx="132086">
                  <c:v>306.01093706017201</c:v>
                </c:pt>
                <c:pt idx="132087">
                  <c:v>306.01325381544501</c:v>
                </c:pt>
                <c:pt idx="132088">
                  <c:v>306.01557057071898</c:v>
                </c:pt>
                <c:pt idx="132089">
                  <c:v>306.01788732599198</c:v>
                </c:pt>
                <c:pt idx="132090">
                  <c:v>306.020204081266</c:v>
                </c:pt>
                <c:pt idx="132091">
                  <c:v>306.022520836539</c:v>
                </c:pt>
                <c:pt idx="132092">
                  <c:v>306.02483759181303</c:v>
                </c:pt>
                <c:pt idx="132093">
                  <c:v>306.02715434708603</c:v>
                </c:pt>
                <c:pt idx="132094">
                  <c:v>306.02947110235999</c:v>
                </c:pt>
                <c:pt idx="132095">
                  <c:v>306.03178785763299</c:v>
                </c:pt>
                <c:pt idx="132096">
                  <c:v>306.03410461290702</c:v>
                </c:pt>
                <c:pt idx="132097">
                  <c:v>306.03642136818002</c:v>
                </c:pt>
                <c:pt idx="132098">
                  <c:v>306.03873812345398</c:v>
                </c:pt>
                <c:pt idx="132099">
                  <c:v>306.04105487872698</c:v>
                </c:pt>
                <c:pt idx="132100">
                  <c:v>306.04337163400101</c:v>
                </c:pt>
                <c:pt idx="132101">
                  <c:v>306.04568838927401</c:v>
                </c:pt>
                <c:pt idx="132102">
                  <c:v>306.04800514454797</c:v>
                </c:pt>
                <c:pt idx="132103">
                  <c:v>306.05032189982097</c:v>
                </c:pt>
                <c:pt idx="132104">
                  <c:v>306.052638655095</c:v>
                </c:pt>
                <c:pt idx="132105">
                  <c:v>306.054955410368</c:v>
                </c:pt>
                <c:pt idx="132106">
                  <c:v>306.05727216564202</c:v>
                </c:pt>
                <c:pt idx="132107">
                  <c:v>306.05958892091502</c:v>
                </c:pt>
                <c:pt idx="132108">
                  <c:v>306.06190567618899</c:v>
                </c:pt>
                <c:pt idx="132109">
                  <c:v>306.06422243146199</c:v>
                </c:pt>
                <c:pt idx="132110">
                  <c:v>306.06653918673601</c:v>
                </c:pt>
                <c:pt idx="132111">
                  <c:v>306.06885594200901</c:v>
                </c:pt>
                <c:pt idx="132112">
                  <c:v>306.07117269728298</c:v>
                </c:pt>
                <c:pt idx="132113">
                  <c:v>306.073489452557</c:v>
                </c:pt>
                <c:pt idx="132114">
                  <c:v>306.07580620783</c:v>
                </c:pt>
                <c:pt idx="132115">
                  <c:v>306.07812296310402</c:v>
                </c:pt>
                <c:pt idx="132116">
                  <c:v>306.08043971837702</c:v>
                </c:pt>
                <c:pt idx="132117">
                  <c:v>306.08275647365099</c:v>
                </c:pt>
                <c:pt idx="132118">
                  <c:v>306.08507322892399</c:v>
                </c:pt>
                <c:pt idx="132119">
                  <c:v>306.08738998419801</c:v>
                </c:pt>
                <c:pt idx="132120">
                  <c:v>306.08970673947101</c:v>
                </c:pt>
                <c:pt idx="132121">
                  <c:v>306.09202349474498</c:v>
                </c:pt>
                <c:pt idx="132122">
                  <c:v>306.09434025001798</c:v>
                </c:pt>
                <c:pt idx="132123">
                  <c:v>306.096657005292</c:v>
                </c:pt>
                <c:pt idx="132124">
                  <c:v>306.098973760565</c:v>
                </c:pt>
                <c:pt idx="132125">
                  <c:v>306.10129051583903</c:v>
                </c:pt>
                <c:pt idx="132126">
                  <c:v>306.10360727111203</c:v>
                </c:pt>
                <c:pt idx="132127">
                  <c:v>306.10592402638599</c:v>
                </c:pt>
                <c:pt idx="132128">
                  <c:v>306.10824078165899</c:v>
                </c:pt>
                <c:pt idx="132129">
                  <c:v>306.11055753693302</c:v>
                </c:pt>
                <c:pt idx="132130">
                  <c:v>306.11287429220602</c:v>
                </c:pt>
                <c:pt idx="132131">
                  <c:v>306.11519104747998</c:v>
                </c:pt>
                <c:pt idx="132132">
                  <c:v>306.11750780275298</c:v>
                </c:pt>
                <c:pt idx="132133">
                  <c:v>306.11982455802701</c:v>
                </c:pt>
                <c:pt idx="132134">
                  <c:v>306.12214131330001</c:v>
                </c:pt>
                <c:pt idx="132135">
                  <c:v>306.12445806857397</c:v>
                </c:pt>
                <c:pt idx="132136">
                  <c:v>306.12677482384697</c:v>
                </c:pt>
                <c:pt idx="132137">
                  <c:v>306.129091579121</c:v>
                </c:pt>
                <c:pt idx="132138">
                  <c:v>306.131408334394</c:v>
                </c:pt>
                <c:pt idx="132139">
                  <c:v>306.13372508966802</c:v>
                </c:pt>
                <c:pt idx="132140">
                  <c:v>306.13604184494102</c:v>
                </c:pt>
                <c:pt idx="132141">
                  <c:v>306.13835860021499</c:v>
                </c:pt>
                <c:pt idx="132142">
                  <c:v>306.14067535548799</c:v>
                </c:pt>
                <c:pt idx="132143">
                  <c:v>306.14299211076201</c:v>
                </c:pt>
                <c:pt idx="132144">
                  <c:v>306.14530886603501</c:v>
                </c:pt>
                <c:pt idx="132145">
                  <c:v>306.14762562130898</c:v>
                </c:pt>
                <c:pt idx="132146">
                  <c:v>306.14994237658198</c:v>
                </c:pt>
                <c:pt idx="132147">
                  <c:v>306.152259131856</c:v>
                </c:pt>
                <c:pt idx="132148">
                  <c:v>306.154575887129</c:v>
                </c:pt>
                <c:pt idx="132149">
                  <c:v>306.15689264240302</c:v>
                </c:pt>
                <c:pt idx="132150">
                  <c:v>306.15920939767602</c:v>
                </c:pt>
                <c:pt idx="132151">
                  <c:v>306.16152615294999</c:v>
                </c:pt>
                <c:pt idx="132152">
                  <c:v>306.16384290822299</c:v>
                </c:pt>
                <c:pt idx="132153">
                  <c:v>306.16615966349701</c:v>
                </c:pt>
                <c:pt idx="132154">
                  <c:v>306.16847641877001</c:v>
                </c:pt>
                <c:pt idx="132155">
                  <c:v>306.17079317404398</c:v>
                </c:pt>
                <c:pt idx="132156">
                  <c:v>306.173109929318</c:v>
                </c:pt>
                <c:pt idx="132157">
                  <c:v>306.175426684591</c:v>
                </c:pt>
                <c:pt idx="132158">
                  <c:v>306.17774343986503</c:v>
                </c:pt>
                <c:pt idx="132159">
                  <c:v>306.18006019513803</c:v>
                </c:pt>
                <c:pt idx="132160">
                  <c:v>306.18237695041199</c:v>
                </c:pt>
                <c:pt idx="132161">
                  <c:v>306.18469370568499</c:v>
                </c:pt>
                <c:pt idx="132162">
                  <c:v>306.18701046095902</c:v>
                </c:pt>
                <c:pt idx="132163">
                  <c:v>306.18932721623202</c:v>
                </c:pt>
                <c:pt idx="132164">
                  <c:v>306.19164397150598</c:v>
                </c:pt>
                <c:pt idx="132165">
                  <c:v>306.19396072677898</c:v>
                </c:pt>
                <c:pt idx="132166">
                  <c:v>306.19627748205301</c:v>
                </c:pt>
                <c:pt idx="132167">
                  <c:v>306.19859423732601</c:v>
                </c:pt>
                <c:pt idx="132168">
                  <c:v>306.20091099259997</c:v>
                </c:pt>
                <c:pt idx="132169">
                  <c:v>306.20322774787297</c:v>
                </c:pt>
                <c:pt idx="132170">
                  <c:v>306.205544503147</c:v>
                </c:pt>
                <c:pt idx="132171">
                  <c:v>306.20786125842</c:v>
                </c:pt>
                <c:pt idx="132172">
                  <c:v>306.21017801369402</c:v>
                </c:pt>
                <c:pt idx="132173">
                  <c:v>306.21249476896702</c:v>
                </c:pt>
                <c:pt idx="132174">
                  <c:v>306.21481152424099</c:v>
                </c:pt>
                <c:pt idx="132175">
                  <c:v>306.21712827951399</c:v>
                </c:pt>
                <c:pt idx="132176">
                  <c:v>306.21944503478801</c:v>
                </c:pt>
                <c:pt idx="132177">
                  <c:v>306.22176179006101</c:v>
                </c:pt>
                <c:pt idx="132178">
                  <c:v>306.22407854533498</c:v>
                </c:pt>
                <c:pt idx="132179">
                  <c:v>306.22639530060798</c:v>
                </c:pt>
                <c:pt idx="132180">
                  <c:v>306.228712055882</c:v>
                </c:pt>
                <c:pt idx="132181">
                  <c:v>306.231028811155</c:v>
                </c:pt>
                <c:pt idx="132182">
                  <c:v>306.23334556642902</c:v>
                </c:pt>
                <c:pt idx="132183">
                  <c:v>306.23566232170202</c:v>
                </c:pt>
                <c:pt idx="132184">
                  <c:v>306.23797907697599</c:v>
                </c:pt>
                <c:pt idx="132185">
                  <c:v>306.24029583224899</c:v>
                </c:pt>
                <c:pt idx="132186">
                  <c:v>306.24261258752301</c:v>
                </c:pt>
                <c:pt idx="132187">
                  <c:v>306.24492934279601</c:v>
                </c:pt>
                <c:pt idx="132188">
                  <c:v>306.24724609806998</c:v>
                </c:pt>
                <c:pt idx="132189">
                  <c:v>306.24956285334298</c:v>
                </c:pt>
                <c:pt idx="132190">
                  <c:v>306.251879608617</c:v>
                </c:pt>
                <c:pt idx="132191">
                  <c:v>306.25419636389</c:v>
                </c:pt>
                <c:pt idx="132192">
                  <c:v>306.25651311916403</c:v>
                </c:pt>
                <c:pt idx="132193">
                  <c:v>306.25882987443703</c:v>
                </c:pt>
                <c:pt idx="132194">
                  <c:v>306.26114662971099</c:v>
                </c:pt>
                <c:pt idx="132195">
                  <c:v>306.26346338498399</c:v>
                </c:pt>
                <c:pt idx="132196">
                  <c:v>306.26578014025802</c:v>
                </c:pt>
                <c:pt idx="132197">
                  <c:v>306.26809689553102</c:v>
                </c:pt>
                <c:pt idx="132198">
                  <c:v>306.27041365080498</c:v>
                </c:pt>
                <c:pt idx="132199">
                  <c:v>306.27273040607901</c:v>
                </c:pt>
                <c:pt idx="132200">
                  <c:v>306.27504716135201</c:v>
                </c:pt>
                <c:pt idx="132201">
                  <c:v>306.27736391662597</c:v>
                </c:pt>
                <c:pt idx="132202">
                  <c:v>306.27968067189897</c:v>
                </c:pt>
                <c:pt idx="132203">
                  <c:v>306.281997427173</c:v>
                </c:pt>
                <c:pt idx="132204">
                  <c:v>306.284314182446</c:v>
                </c:pt>
                <c:pt idx="132205">
                  <c:v>306.28663093772002</c:v>
                </c:pt>
                <c:pt idx="132206">
                  <c:v>306.28894769299302</c:v>
                </c:pt>
                <c:pt idx="132207">
                  <c:v>306.29126444826699</c:v>
                </c:pt>
                <c:pt idx="132208">
                  <c:v>306.29358120353999</c:v>
                </c:pt>
                <c:pt idx="132209">
                  <c:v>306.29589795881401</c:v>
                </c:pt>
                <c:pt idx="132210">
                  <c:v>306.29821471408701</c:v>
                </c:pt>
                <c:pt idx="132211">
                  <c:v>306.30053146936098</c:v>
                </c:pt>
                <c:pt idx="132212">
                  <c:v>306.30284822463398</c:v>
                </c:pt>
                <c:pt idx="132213">
                  <c:v>306.305164979908</c:v>
                </c:pt>
                <c:pt idx="132214">
                  <c:v>306.307481735181</c:v>
                </c:pt>
                <c:pt idx="132215">
                  <c:v>306.30979849045502</c:v>
                </c:pt>
                <c:pt idx="132216">
                  <c:v>306.31211524572802</c:v>
                </c:pt>
                <c:pt idx="132217">
                  <c:v>306.31443200100199</c:v>
                </c:pt>
                <c:pt idx="132218">
                  <c:v>306.31674875627499</c:v>
                </c:pt>
                <c:pt idx="132219">
                  <c:v>306.31906551154901</c:v>
                </c:pt>
                <c:pt idx="132220">
                  <c:v>306.32138226682201</c:v>
                </c:pt>
                <c:pt idx="132221">
                  <c:v>306.32369902209598</c:v>
                </c:pt>
                <c:pt idx="132222">
                  <c:v>306.32601577736898</c:v>
                </c:pt>
                <c:pt idx="132223">
                  <c:v>306.328332532643</c:v>
                </c:pt>
                <c:pt idx="132224">
                  <c:v>306.330649287916</c:v>
                </c:pt>
                <c:pt idx="132225">
                  <c:v>306.33296604319003</c:v>
                </c:pt>
                <c:pt idx="132226">
                  <c:v>306.33528279846303</c:v>
                </c:pt>
                <c:pt idx="132227">
                  <c:v>306.33759955373699</c:v>
                </c:pt>
                <c:pt idx="132228">
                  <c:v>306.33991630900999</c:v>
                </c:pt>
                <c:pt idx="132229">
                  <c:v>306.34223306428402</c:v>
                </c:pt>
                <c:pt idx="132230">
                  <c:v>306.34454981955702</c:v>
                </c:pt>
                <c:pt idx="132231">
                  <c:v>306.34686657483098</c:v>
                </c:pt>
                <c:pt idx="132232">
                  <c:v>306.34918333010398</c:v>
                </c:pt>
                <c:pt idx="132233">
                  <c:v>306.35150008537801</c:v>
                </c:pt>
                <c:pt idx="132234">
                  <c:v>306.35381684065101</c:v>
                </c:pt>
                <c:pt idx="132235">
                  <c:v>306.35613359592497</c:v>
                </c:pt>
                <c:pt idx="132236">
                  <c:v>306.35845035119797</c:v>
                </c:pt>
                <c:pt idx="132237">
                  <c:v>306.360767106472</c:v>
                </c:pt>
                <c:pt idx="132238">
                  <c:v>306.363083861745</c:v>
                </c:pt>
                <c:pt idx="132239">
                  <c:v>306.36540061701902</c:v>
                </c:pt>
                <c:pt idx="132240">
                  <c:v>306.36771737229299</c:v>
                </c:pt>
                <c:pt idx="132241">
                  <c:v>306.37003412756599</c:v>
                </c:pt>
                <c:pt idx="132242">
                  <c:v>306.37235088284001</c:v>
                </c:pt>
                <c:pt idx="132243">
                  <c:v>306.37466763811301</c:v>
                </c:pt>
                <c:pt idx="132244">
                  <c:v>306.37698439338698</c:v>
                </c:pt>
                <c:pt idx="132245">
                  <c:v>306.37930114865998</c:v>
                </c:pt>
                <c:pt idx="132246">
                  <c:v>306.381617903934</c:v>
                </c:pt>
                <c:pt idx="132247">
                  <c:v>306.383934659207</c:v>
                </c:pt>
                <c:pt idx="132248">
                  <c:v>306.38625141448102</c:v>
                </c:pt>
                <c:pt idx="132249">
                  <c:v>306.38856816975402</c:v>
                </c:pt>
                <c:pt idx="132250">
                  <c:v>306.39088492502799</c:v>
                </c:pt>
                <c:pt idx="132251">
                  <c:v>306.39320168030099</c:v>
                </c:pt>
                <c:pt idx="132252">
                  <c:v>306.39551843557501</c:v>
                </c:pt>
                <c:pt idx="132253">
                  <c:v>306.39783519084801</c:v>
                </c:pt>
                <c:pt idx="132254">
                  <c:v>306.40015194612198</c:v>
                </c:pt>
                <c:pt idx="132255">
                  <c:v>306.40246870139498</c:v>
                </c:pt>
                <c:pt idx="132256">
                  <c:v>306.404785456669</c:v>
                </c:pt>
                <c:pt idx="132257">
                  <c:v>306.407102211942</c:v>
                </c:pt>
                <c:pt idx="132258">
                  <c:v>306.40941896721603</c:v>
                </c:pt>
                <c:pt idx="132259">
                  <c:v>306.41173572248903</c:v>
                </c:pt>
                <c:pt idx="132260">
                  <c:v>306.41405247776299</c:v>
                </c:pt>
                <c:pt idx="132261">
                  <c:v>306.41636923303599</c:v>
                </c:pt>
                <c:pt idx="132262">
                  <c:v>306.41868598831002</c:v>
                </c:pt>
                <c:pt idx="132263">
                  <c:v>306.42100274358302</c:v>
                </c:pt>
                <c:pt idx="132264">
                  <c:v>306.42331949885698</c:v>
                </c:pt>
                <c:pt idx="132265">
                  <c:v>306.42563625412998</c:v>
                </c:pt>
                <c:pt idx="132266">
                  <c:v>306.42795300940401</c:v>
                </c:pt>
                <c:pt idx="132267">
                  <c:v>306.43026976467701</c:v>
                </c:pt>
                <c:pt idx="132268">
                  <c:v>306.43258651995097</c:v>
                </c:pt>
                <c:pt idx="132269">
                  <c:v>306.43490327522397</c:v>
                </c:pt>
                <c:pt idx="132270">
                  <c:v>306.437220030498</c:v>
                </c:pt>
                <c:pt idx="132271">
                  <c:v>306.439536785771</c:v>
                </c:pt>
                <c:pt idx="132272">
                  <c:v>306.44185354104502</c:v>
                </c:pt>
                <c:pt idx="132273">
                  <c:v>306.44417029631802</c:v>
                </c:pt>
                <c:pt idx="132274">
                  <c:v>306.44648705159199</c:v>
                </c:pt>
                <c:pt idx="132275">
                  <c:v>306.44880380686499</c:v>
                </c:pt>
                <c:pt idx="132276">
                  <c:v>306.45112056213901</c:v>
                </c:pt>
                <c:pt idx="132277">
                  <c:v>306.45343731741201</c:v>
                </c:pt>
                <c:pt idx="132278">
                  <c:v>306.45575407268598</c:v>
                </c:pt>
                <c:pt idx="132279">
                  <c:v>306.45807082795898</c:v>
                </c:pt>
                <c:pt idx="132280">
                  <c:v>306.460387583233</c:v>
                </c:pt>
                <c:pt idx="132281">
                  <c:v>306.462704338506</c:v>
                </c:pt>
                <c:pt idx="132282">
                  <c:v>306.46502109378002</c:v>
                </c:pt>
                <c:pt idx="132283">
                  <c:v>306.46733784905399</c:v>
                </c:pt>
                <c:pt idx="132284">
                  <c:v>306.46965460432699</c:v>
                </c:pt>
                <c:pt idx="132285">
                  <c:v>306.47197135960101</c:v>
                </c:pt>
                <c:pt idx="132286">
                  <c:v>306.47428811487401</c:v>
                </c:pt>
                <c:pt idx="132287">
                  <c:v>306.47660487014798</c:v>
                </c:pt>
                <c:pt idx="132288">
                  <c:v>306.47892162542098</c:v>
                </c:pt>
                <c:pt idx="132289">
                  <c:v>306.481238380695</c:v>
                </c:pt>
                <c:pt idx="132290">
                  <c:v>306.483555135968</c:v>
                </c:pt>
                <c:pt idx="132291">
                  <c:v>306.48587189124203</c:v>
                </c:pt>
                <c:pt idx="132292">
                  <c:v>306.48818864651503</c:v>
                </c:pt>
                <c:pt idx="132293">
                  <c:v>306.49050540178899</c:v>
                </c:pt>
                <c:pt idx="132294">
                  <c:v>306.49282215706199</c:v>
                </c:pt>
                <c:pt idx="132295">
                  <c:v>306.49513891233602</c:v>
                </c:pt>
                <c:pt idx="132296">
                  <c:v>306.49745566760902</c:v>
                </c:pt>
                <c:pt idx="132297">
                  <c:v>306.49977242288298</c:v>
                </c:pt>
                <c:pt idx="132298">
                  <c:v>306.50208917815598</c:v>
                </c:pt>
                <c:pt idx="132299">
                  <c:v>306.50440593343001</c:v>
                </c:pt>
                <c:pt idx="132300">
                  <c:v>306.50672268870301</c:v>
                </c:pt>
                <c:pt idx="132301">
                  <c:v>306.50903944397697</c:v>
                </c:pt>
                <c:pt idx="132302">
                  <c:v>306.51135619924997</c:v>
                </c:pt>
                <c:pt idx="132303">
                  <c:v>306.513672954524</c:v>
                </c:pt>
                <c:pt idx="132304">
                  <c:v>306.515989709797</c:v>
                </c:pt>
                <c:pt idx="132305">
                  <c:v>306.51830646507102</c:v>
                </c:pt>
                <c:pt idx="132306">
                  <c:v>306.52062322034402</c:v>
                </c:pt>
                <c:pt idx="132307">
                  <c:v>306.52293997561799</c:v>
                </c:pt>
                <c:pt idx="132308">
                  <c:v>306.52525673089099</c:v>
                </c:pt>
                <c:pt idx="132309">
                  <c:v>306.52757348616501</c:v>
                </c:pt>
                <c:pt idx="132310">
                  <c:v>306.52989024143801</c:v>
                </c:pt>
                <c:pt idx="132311">
                  <c:v>306.53220699671198</c:v>
                </c:pt>
                <c:pt idx="132312">
                  <c:v>306.53452375198498</c:v>
                </c:pt>
                <c:pt idx="132313">
                  <c:v>306.536840507259</c:v>
                </c:pt>
                <c:pt idx="132314">
                  <c:v>306.539157262532</c:v>
                </c:pt>
                <c:pt idx="132315">
                  <c:v>306.54147401780602</c:v>
                </c:pt>
                <c:pt idx="132316">
                  <c:v>306.54379077307902</c:v>
                </c:pt>
                <c:pt idx="132317">
                  <c:v>306.54610752835299</c:v>
                </c:pt>
                <c:pt idx="132318">
                  <c:v>306.54842428362599</c:v>
                </c:pt>
                <c:pt idx="132319">
                  <c:v>306.55074103890001</c:v>
                </c:pt>
                <c:pt idx="132320">
                  <c:v>306.55305779417301</c:v>
                </c:pt>
                <c:pt idx="132321">
                  <c:v>306.55537454944698</c:v>
                </c:pt>
                <c:pt idx="132322">
                  <c:v>306.55769130471998</c:v>
                </c:pt>
                <c:pt idx="132323">
                  <c:v>306.560008059994</c:v>
                </c:pt>
                <c:pt idx="132324">
                  <c:v>306.562324815267</c:v>
                </c:pt>
                <c:pt idx="132325">
                  <c:v>306.56464157054103</c:v>
                </c:pt>
                <c:pt idx="132326">
                  <c:v>306.56695832581499</c:v>
                </c:pt>
                <c:pt idx="132327">
                  <c:v>306.56927508108799</c:v>
                </c:pt>
                <c:pt idx="132328">
                  <c:v>306.57159183636202</c:v>
                </c:pt>
                <c:pt idx="132329">
                  <c:v>306.57390859163502</c:v>
                </c:pt>
                <c:pt idx="132330">
                  <c:v>306.57622534690898</c:v>
                </c:pt>
                <c:pt idx="132331">
                  <c:v>306.57854210218198</c:v>
                </c:pt>
                <c:pt idx="132332">
                  <c:v>306.58085885745601</c:v>
                </c:pt>
                <c:pt idx="132333">
                  <c:v>306.58317561272901</c:v>
                </c:pt>
                <c:pt idx="132334">
                  <c:v>306.58549236800297</c:v>
                </c:pt>
                <c:pt idx="132335">
                  <c:v>306.58780912327597</c:v>
                </c:pt>
                <c:pt idx="132336">
                  <c:v>306.59012587855</c:v>
                </c:pt>
                <c:pt idx="132337">
                  <c:v>306.592442633823</c:v>
                </c:pt>
                <c:pt idx="132338">
                  <c:v>306.59475938909702</c:v>
                </c:pt>
                <c:pt idx="132339">
                  <c:v>306.59707614437002</c:v>
                </c:pt>
                <c:pt idx="132340">
                  <c:v>306.59939289964399</c:v>
                </c:pt>
                <c:pt idx="132341">
                  <c:v>306.60170965491699</c:v>
                </c:pt>
                <c:pt idx="132342">
                  <c:v>306.60402641019101</c:v>
                </c:pt>
                <c:pt idx="132343">
                  <c:v>306.60634316546401</c:v>
                </c:pt>
                <c:pt idx="132344">
                  <c:v>306.60865992073798</c:v>
                </c:pt>
                <c:pt idx="132345">
                  <c:v>306.61097667601098</c:v>
                </c:pt>
                <c:pt idx="132346">
                  <c:v>306.613293431285</c:v>
                </c:pt>
                <c:pt idx="132347">
                  <c:v>306.615610186558</c:v>
                </c:pt>
                <c:pt idx="132348">
                  <c:v>306.61792694183202</c:v>
                </c:pt>
                <c:pt idx="132349">
                  <c:v>306.62024369710502</c:v>
                </c:pt>
                <c:pt idx="132350">
                  <c:v>306.62256045237899</c:v>
                </c:pt>
                <c:pt idx="132351">
                  <c:v>306.62487720765199</c:v>
                </c:pt>
                <c:pt idx="132352">
                  <c:v>306.62719396292601</c:v>
                </c:pt>
                <c:pt idx="132353">
                  <c:v>306.62951071819901</c:v>
                </c:pt>
                <c:pt idx="132354">
                  <c:v>306.63182747347298</c:v>
                </c:pt>
                <c:pt idx="132355">
                  <c:v>306.63414422874598</c:v>
                </c:pt>
                <c:pt idx="132356">
                  <c:v>306.63646098402</c:v>
                </c:pt>
                <c:pt idx="132357">
                  <c:v>306.638777739293</c:v>
                </c:pt>
                <c:pt idx="132358">
                  <c:v>306.64109449456703</c:v>
                </c:pt>
                <c:pt idx="132359">
                  <c:v>306.64341124984003</c:v>
                </c:pt>
                <c:pt idx="132360">
                  <c:v>306.64572800511399</c:v>
                </c:pt>
                <c:pt idx="132361">
                  <c:v>306.64804476038699</c:v>
                </c:pt>
                <c:pt idx="132362">
                  <c:v>306.65036151566102</c:v>
                </c:pt>
                <c:pt idx="132363">
                  <c:v>306.65267827093402</c:v>
                </c:pt>
                <c:pt idx="132364">
                  <c:v>306.65499502620798</c:v>
                </c:pt>
                <c:pt idx="132365">
                  <c:v>306.65731178148098</c:v>
                </c:pt>
                <c:pt idx="132366">
                  <c:v>306.65962853675501</c:v>
                </c:pt>
                <c:pt idx="132367">
                  <c:v>306.66194529202801</c:v>
                </c:pt>
                <c:pt idx="132368">
                  <c:v>306.66426204730197</c:v>
                </c:pt>
                <c:pt idx="132369">
                  <c:v>306.666578802576</c:v>
                </c:pt>
                <c:pt idx="132370">
                  <c:v>306.668895557849</c:v>
                </c:pt>
                <c:pt idx="132371">
                  <c:v>306.67121231312302</c:v>
                </c:pt>
                <c:pt idx="132372">
                  <c:v>306.67352906839602</c:v>
                </c:pt>
                <c:pt idx="132373">
                  <c:v>306.67584582366999</c:v>
                </c:pt>
                <c:pt idx="132374">
                  <c:v>306.67816257894299</c:v>
                </c:pt>
                <c:pt idx="132375">
                  <c:v>306.68047933421701</c:v>
                </c:pt>
                <c:pt idx="132376">
                  <c:v>306.68279608949001</c:v>
                </c:pt>
                <c:pt idx="132377">
                  <c:v>306.68511284476398</c:v>
                </c:pt>
                <c:pt idx="132378">
                  <c:v>306.68742960003698</c:v>
                </c:pt>
                <c:pt idx="132379">
                  <c:v>306.689746355311</c:v>
                </c:pt>
                <c:pt idx="132380">
                  <c:v>306.692063110584</c:v>
                </c:pt>
                <c:pt idx="132381">
                  <c:v>306.69437986585802</c:v>
                </c:pt>
                <c:pt idx="132382">
                  <c:v>306.69669662113103</c:v>
                </c:pt>
                <c:pt idx="132383">
                  <c:v>306.69901337640499</c:v>
                </c:pt>
                <c:pt idx="132384">
                  <c:v>306.70133013167799</c:v>
                </c:pt>
                <c:pt idx="132385">
                  <c:v>306.70364688695201</c:v>
                </c:pt>
                <c:pt idx="132386">
                  <c:v>306.70596364222502</c:v>
                </c:pt>
                <c:pt idx="132387">
                  <c:v>306.70828039749898</c:v>
                </c:pt>
                <c:pt idx="132388">
                  <c:v>306.71059715277198</c:v>
                </c:pt>
                <c:pt idx="132389">
                  <c:v>306.712913908046</c:v>
                </c:pt>
                <c:pt idx="132390">
                  <c:v>306.71523066331901</c:v>
                </c:pt>
                <c:pt idx="132391">
                  <c:v>306.71754741859303</c:v>
                </c:pt>
                <c:pt idx="132392">
                  <c:v>306.71986417386597</c:v>
                </c:pt>
                <c:pt idx="132393">
                  <c:v>306.72218092913999</c:v>
                </c:pt>
                <c:pt idx="132394">
                  <c:v>306.724497684413</c:v>
                </c:pt>
                <c:pt idx="132395">
                  <c:v>306.72681443968702</c:v>
                </c:pt>
                <c:pt idx="132396">
                  <c:v>306.72913119496002</c:v>
                </c:pt>
                <c:pt idx="132397">
                  <c:v>306.73144795023399</c:v>
                </c:pt>
                <c:pt idx="132398">
                  <c:v>306.73376470550699</c:v>
                </c:pt>
                <c:pt idx="132399">
                  <c:v>306.73608146078101</c:v>
                </c:pt>
                <c:pt idx="132400">
                  <c:v>306.73839821605401</c:v>
                </c:pt>
                <c:pt idx="132401">
                  <c:v>306.74071497132798</c:v>
                </c:pt>
                <c:pt idx="132402">
                  <c:v>306.74303172660098</c:v>
                </c:pt>
                <c:pt idx="132403">
                  <c:v>306.745348481875</c:v>
                </c:pt>
                <c:pt idx="132404">
                  <c:v>306.747665237148</c:v>
                </c:pt>
                <c:pt idx="132405">
                  <c:v>306.74998199242202</c:v>
                </c:pt>
                <c:pt idx="132406">
                  <c:v>306.75229874769502</c:v>
                </c:pt>
                <c:pt idx="132407">
                  <c:v>306.75461550296899</c:v>
                </c:pt>
                <c:pt idx="132408">
                  <c:v>306.75693225824199</c:v>
                </c:pt>
                <c:pt idx="132409">
                  <c:v>306.75924901351601</c:v>
                </c:pt>
                <c:pt idx="132410">
                  <c:v>306.76156576878901</c:v>
                </c:pt>
                <c:pt idx="132411">
                  <c:v>306.76388252406298</c:v>
                </c:pt>
                <c:pt idx="132412">
                  <c:v>306.766199279337</c:v>
                </c:pt>
                <c:pt idx="132413">
                  <c:v>306.76851603461</c:v>
                </c:pt>
                <c:pt idx="132414">
                  <c:v>306.77083278988403</c:v>
                </c:pt>
                <c:pt idx="132415">
                  <c:v>306.77314954515703</c:v>
                </c:pt>
                <c:pt idx="132416">
                  <c:v>306.77546630043099</c:v>
                </c:pt>
                <c:pt idx="132417">
                  <c:v>306.77778305570399</c:v>
                </c:pt>
                <c:pt idx="132418">
                  <c:v>306.78009981097802</c:v>
                </c:pt>
                <c:pt idx="132419">
                  <c:v>306.78241656625102</c:v>
                </c:pt>
                <c:pt idx="132420">
                  <c:v>306.78473332152498</c:v>
                </c:pt>
                <c:pt idx="132421">
                  <c:v>306.78705007679798</c:v>
                </c:pt>
                <c:pt idx="132422">
                  <c:v>306.78936683207201</c:v>
                </c:pt>
                <c:pt idx="132423">
                  <c:v>306.79168358734501</c:v>
                </c:pt>
                <c:pt idx="132424">
                  <c:v>306.79400034261897</c:v>
                </c:pt>
                <c:pt idx="132425">
                  <c:v>306.79631709789197</c:v>
                </c:pt>
                <c:pt idx="132426">
                  <c:v>306.798633853166</c:v>
                </c:pt>
                <c:pt idx="132427">
                  <c:v>306.800950608439</c:v>
                </c:pt>
                <c:pt idx="132428">
                  <c:v>306.80326736371302</c:v>
                </c:pt>
                <c:pt idx="132429">
                  <c:v>306.80558411898602</c:v>
                </c:pt>
                <c:pt idx="132430">
                  <c:v>306.80790087425999</c:v>
                </c:pt>
                <c:pt idx="132431">
                  <c:v>306.81021762953299</c:v>
                </c:pt>
                <c:pt idx="132432">
                  <c:v>306.81253438480701</c:v>
                </c:pt>
                <c:pt idx="132433">
                  <c:v>306.81485114008001</c:v>
                </c:pt>
                <c:pt idx="132434">
                  <c:v>306.81716789535398</c:v>
                </c:pt>
                <c:pt idx="132435">
                  <c:v>306.81948465062698</c:v>
                </c:pt>
                <c:pt idx="132436">
                  <c:v>306.821801405901</c:v>
                </c:pt>
                <c:pt idx="132437">
                  <c:v>306.824118161174</c:v>
                </c:pt>
                <c:pt idx="132438">
                  <c:v>306.82643491644802</c:v>
                </c:pt>
                <c:pt idx="132439">
                  <c:v>306.82875167172102</c:v>
                </c:pt>
                <c:pt idx="132440">
                  <c:v>306.83106842699499</c:v>
                </c:pt>
                <c:pt idx="132441">
                  <c:v>306.83338518226799</c:v>
                </c:pt>
                <c:pt idx="132442">
                  <c:v>306.83570193754201</c:v>
                </c:pt>
                <c:pt idx="132443">
                  <c:v>306.83801869281501</c:v>
                </c:pt>
                <c:pt idx="132444">
                  <c:v>306.84033544808898</c:v>
                </c:pt>
                <c:pt idx="132445">
                  <c:v>306.84265220336198</c:v>
                </c:pt>
                <c:pt idx="132446">
                  <c:v>306.844968958636</c:v>
                </c:pt>
                <c:pt idx="132447">
                  <c:v>306.847285713909</c:v>
                </c:pt>
                <c:pt idx="132448">
                  <c:v>306.84960246918303</c:v>
                </c:pt>
                <c:pt idx="132449">
                  <c:v>306.85191922445603</c:v>
                </c:pt>
                <c:pt idx="132450">
                  <c:v>306.85423597972999</c:v>
                </c:pt>
                <c:pt idx="132451">
                  <c:v>306.85655273500299</c:v>
                </c:pt>
                <c:pt idx="132452">
                  <c:v>306.85886949027702</c:v>
                </c:pt>
                <c:pt idx="132453">
                  <c:v>306.86118624555002</c:v>
                </c:pt>
                <c:pt idx="132454">
                  <c:v>306.86350300082398</c:v>
                </c:pt>
                <c:pt idx="132455">
                  <c:v>306.86581975609801</c:v>
                </c:pt>
                <c:pt idx="132456">
                  <c:v>306.86813651137101</c:v>
                </c:pt>
                <c:pt idx="132457">
                  <c:v>306.87045326664497</c:v>
                </c:pt>
                <c:pt idx="132458">
                  <c:v>306.87277002191797</c:v>
                </c:pt>
                <c:pt idx="132459">
                  <c:v>306.875086777192</c:v>
                </c:pt>
                <c:pt idx="132460">
                  <c:v>306.877403532465</c:v>
                </c:pt>
                <c:pt idx="132461">
                  <c:v>306.87972028773902</c:v>
                </c:pt>
                <c:pt idx="132462">
                  <c:v>306.88203704301202</c:v>
                </c:pt>
                <c:pt idx="132463">
                  <c:v>306.88435379828599</c:v>
                </c:pt>
                <c:pt idx="132464">
                  <c:v>306.88667055355899</c:v>
                </c:pt>
                <c:pt idx="132465">
                  <c:v>306.88898730883301</c:v>
                </c:pt>
                <c:pt idx="132466">
                  <c:v>306.89130406410601</c:v>
                </c:pt>
                <c:pt idx="132467">
                  <c:v>306.89362081937998</c:v>
                </c:pt>
                <c:pt idx="132468">
                  <c:v>306.89593757465298</c:v>
                </c:pt>
                <c:pt idx="132469">
                  <c:v>306.898254329927</c:v>
                </c:pt>
                <c:pt idx="132470">
                  <c:v>306.9005710852</c:v>
                </c:pt>
                <c:pt idx="132471">
                  <c:v>306.90288784047402</c:v>
                </c:pt>
                <c:pt idx="132472">
                  <c:v>306.90520459574702</c:v>
                </c:pt>
                <c:pt idx="132473">
                  <c:v>306.90752135102099</c:v>
                </c:pt>
                <c:pt idx="132474">
                  <c:v>306.90983810629399</c:v>
                </c:pt>
                <c:pt idx="132475">
                  <c:v>306.91215486156801</c:v>
                </c:pt>
                <c:pt idx="132476">
                  <c:v>306.91447161684101</c:v>
                </c:pt>
                <c:pt idx="132477">
                  <c:v>306.91678837211498</c:v>
                </c:pt>
                <c:pt idx="132478">
                  <c:v>306.91910512738798</c:v>
                </c:pt>
                <c:pt idx="132479">
                  <c:v>306.921421882662</c:v>
                </c:pt>
                <c:pt idx="132480">
                  <c:v>306.923738637935</c:v>
                </c:pt>
                <c:pt idx="132481">
                  <c:v>306.92605539320903</c:v>
                </c:pt>
                <c:pt idx="132482">
                  <c:v>306.92837214848203</c:v>
                </c:pt>
                <c:pt idx="132483">
                  <c:v>306.93068890375599</c:v>
                </c:pt>
                <c:pt idx="132484">
                  <c:v>306.93300565902899</c:v>
                </c:pt>
                <c:pt idx="132485">
                  <c:v>306.93532241430302</c:v>
                </c:pt>
                <c:pt idx="132486">
                  <c:v>306.93763916957602</c:v>
                </c:pt>
                <c:pt idx="132487">
                  <c:v>306.93995592484998</c:v>
                </c:pt>
                <c:pt idx="132488">
                  <c:v>306.94227268012298</c:v>
                </c:pt>
                <c:pt idx="132489">
                  <c:v>306.94458943539701</c:v>
                </c:pt>
                <c:pt idx="132490">
                  <c:v>306.94690619067001</c:v>
                </c:pt>
                <c:pt idx="132491">
                  <c:v>306.94922294594397</c:v>
                </c:pt>
                <c:pt idx="132492">
                  <c:v>306.95153970121697</c:v>
                </c:pt>
                <c:pt idx="132493">
                  <c:v>306.953856456491</c:v>
                </c:pt>
                <c:pt idx="132494">
                  <c:v>306.956173211764</c:v>
                </c:pt>
                <c:pt idx="132495">
                  <c:v>306.95848996703802</c:v>
                </c:pt>
                <c:pt idx="132496">
                  <c:v>306.96080672231199</c:v>
                </c:pt>
                <c:pt idx="132497">
                  <c:v>306.96312347758499</c:v>
                </c:pt>
                <c:pt idx="132498">
                  <c:v>306.96544023285901</c:v>
                </c:pt>
                <c:pt idx="132499">
                  <c:v>306.96775698813201</c:v>
                </c:pt>
                <c:pt idx="132500">
                  <c:v>306.97007374340598</c:v>
                </c:pt>
                <c:pt idx="132501">
                  <c:v>306.97239049867898</c:v>
                </c:pt>
                <c:pt idx="132502">
                  <c:v>306.974707253953</c:v>
                </c:pt>
                <c:pt idx="132503">
                  <c:v>306.977024009226</c:v>
                </c:pt>
                <c:pt idx="132504">
                  <c:v>306.97934076450002</c:v>
                </c:pt>
                <c:pt idx="132505">
                  <c:v>306.98165751977302</c:v>
                </c:pt>
                <c:pt idx="132506">
                  <c:v>306.98397427504699</c:v>
                </c:pt>
                <c:pt idx="132507">
                  <c:v>306.98629103031999</c:v>
                </c:pt>
                <c:pt idx="132508">
                  <c:v>306.98860778559401</c:v>
                </c:pt>
                <c:pt idx="132509">
                  <c:v>306.99092454086701</c:v>
                </c:pt>
                <c:pt idx="132510">
                  <c:v>306.99324129614098</c:v>
                </c:pt>
                <c:pt idx="132511">
                  <c:v>306.99555805141398</c:v>
                </c:pt>
                <c:pt idx="132512">
                  <c:v>306.997874806688</c:v>
                </c:pt>
                <c:pt idx="132513">
                  <c:v>307.000191561961</c:v>
                </c:pt>
                <c:pt idx="132514">
                  <c:v>307.00250831723503</c:v>
                </c:pt>
                <c:pt idx="132515">
                  <c:v>307.00482507250803</c:v>
                </c:pt>
                <c:pt idx="132516">
                  <c:v>307.00714182778199</c:v>
                </c:pt>
                <c:pt idx="132517">
                  <c:v>307.00945858305499</c:v>
                </c:pt>
                <c:pt idx="132518">
                  <c:v>307.01177533832902</c:v>
                </c:pt>
                <c:pt idx="132519">
                  <c:v>307.01409209360202</c:v>
                </c:pt>
                <c:pt idx="132520">
                  <c:v>307.01640884887598</c:v>
                </c:pt>
                <c:pt idx="132521">
                  <c:v>307.01872560414898</c:v>
                </c:pt>
                <c:pt idx="132522">
                  <c:v>307.02104235942301</c:v>
                </c:pt>
                <c:pt idx="132523">
                  <c:v>307.02335911469601</c:v>
                </c:pt>
                <c:pt idx="132524">
                  <c:v>307.02567586996997</c:v>
                </c:pt>
                <c:pt idx="132525">
                  <c:v>307.02799262524297</c:v>
                </c:pt>
                <c:pt idx="132526">
                  <c:v>307.030309380517</c:v>
                </c:pt>
                <c:pt idx="132527">
                  <c:v>307.03262613579</c:v>
                </c:pt>
                <c:pt idx="132528">
                  <c:v>307.03494289106402</c:v>
                </c:pt>
                <c:pt idx="132529">
                  <c:v>307.03725964633702</c:v>
                </c:pt>
                <c:pt idx="132530">
                  <c:v>307.03957640161099</c:v>
                </c:pt>
                <c:pt idx="132531">
                  <c:v>307.04189315688399</c:v>
                </c:pt>
                <c:pt idx="132532">
                  <c:v>307.04420991215801</c:v>
                </c:pt>
                <c:pt idx="132533">
                  <c:v>307.04652666743101</c:v>
                </c:pt>
                <c:pt idx="132534">
                  <c:v>307.04884342270498</c:v>
                </c:pt>
                <c:pt idx="132535">
                  <c:v>307.05116017797798</c:v>
                </c:pt>
                <c:pt idx="132536">
                  <c:v>307.053476933252</c:v>
                </c:pt>
                <c:pt idx="132537">
                  <c:v>307.055793688525</c:v>
                </c:pt>
                <c:pt idx="132538">
                  <c:v>307.05811044379902</c:v>
                </c:pt>
                <c:pt idx="132539">
                  <c:v>307.06042719907299</c:v>
                </c:pt>
                <c:pt idx="132540">
                  <c:v>307.06274395434599</c:v>
                </c:pt>
                <c:pt idx="132541">
                  <c:v>307.06506070962001</c:v>
                </c:pt>
                <c:pt idx="132542">
                  <c:v>307.06737746489301</c:v>
                </c:pt>
                <c:pt idx="132543">
                  <c:v>307.06969422016698</c:v>
                </c:pt>
                <c:pt idx="132544">
                  <c:v>307.07201097543998</c:v>
                </c:pt>
                <c:pt idx="132545">
                  <c:v>307.074327730714</c:v>
                </c:pt>
                <c:pt idx="132546">
                  <c:v>307.076644485987</c:v>
                </c:pt>
                <c:pt idx="132547">
                  <c:v>307.07896124126103</c:v>
                </c:pt>
                <c:pt idx="132548">
                  <c:v>307.08127799653403</c:v>
                </c:pt>
                <c:pt idx="132549">
                  <c:v>307.08359475180799</c:v>
                </c:pt>
                <c:pt idx="132550">
                  <c:v>307.08591150708099</c:v>
                </c:pt>
                <c:pt idx="132551">
                  <c:v>307.08822826235502</c:v>
                </c:pt>
                <c:pt idx="132552">
                  <c:v>307.09054501762802</c:v>
                </c:pt>
                <c:pt idx="132553">
                  <c:v>307.09286177290198</c:v>
                </c:pt>
                <c:pt idx="132554">
                  <c:v>307.09517852817498</c:v>
                </c:pt>
                <c:pt idx="132555">
                  <c:v>307.09749528344901</c:v>
                </c:pt>
                <c:pt idx="132556">
                  <c:v>307.09981203872201</c:v>
                </c:pt>
                <c:pt idx="132557">
                  <c:v>307.10212879399597</c:v>
                </c:pt>
                <c:pt idx="132558">
                  <c:v>307.10444554926897</c:v>
                </c:pt>
                <c:pt idx="132559">
                  <c:v>307.106762304543</c:v>
                </c:pt>
                <c:pt idx="132560">
                  <c:v>307.109079059816</c:v>
                </c:pt>
                <c:pt idx="132561">
                  <c:v>307.11139581509002</c:v>
                </c:pt>
                <c:pt idx="132562">
                  <c:v>307.11371257036302</c:v>
                </c:pt>
                <c:pt idx="132563">
                  <c:v>307.11602932563699</c:v>
                </c:pt>
                <c:pt idx="132564">
                  <c:v>307.11834608090999</c:v>
                </c:pt>
                <c:pt idx="132565">
                  <c:v>307.12066283618401</c:v>
                </c:pt>
                <c:pt idx="132566">
                  <c:v>307.12297959145701</c:v>
                </c:pt>
                <c:pt idx="132567">
                  <c:v>307.12529634673098</c:v>
                </c:pt>
                <c:pt idx="132568">
                  <c:v>307.12761310200398</c:v>
                </c:pt>
                <c:pt idx="132569">
                  <c:v>307.129929857278</c:v>
                </c:pt>
                <c:pt idx="132570">
                  <c:v>307.132246612551</c:v>
                </c:pt>
                <c:pt idx="132571">
                  <c:v>307.13456336782502</c:v>
                </c:pt>
                <c:pt idx="132572">
                  <c:v>307.13688012309802</c:v>
                </c:pt>
                <c:pt idx="132573">
                  <c:v>307.13919687837199</c:v>
                </c:pt>
                <c:pt idx="132574">
                  <c:v>307.14151363364499</c:v>
                </c:pt>
                <c:pt idx="132575">
                  <c:v>307.14383038891901</c:v>
                </c:pt>
                <c:pt idx="132576">
                  <c:v>307.14614714419201</c:v>
                </c:pt>
                <c:pt idx="132577">
                  <c:v>307.14846389946598</c:v>
                </c:pt>
                <c:pt idx="132578">
                  <c:v>307.15078065473898</c:v>
                </c:pt>
                <c:pt idx="132579">
                  <c:v>307.153097410013</c:v>
                </c:pt>
                <c:pt idx="132580">
                  <c:v>307.155414165286</c:v>
                </c:pt>
                <c:pt idx="132581">
                  <c:v>307.15773092056003</c:v>
                </c:pt>
                <c:pt idx="132582">
                  <c:v>307.16004767583399</c:v>
                </c:pt>
                <c:pt idx="132583">
                  <c:v>307.16236443110699</c:v>
                </c:pt>
                <c:pt idx="132584">
                  <c:v>307.16468118638102</c:v>
                </c:pt>
                <c:pt idx="132585">
                  <c:v>307.16699794165402</c:v>
                </c:pt>
                <c:pt idx="132586">
                  <c:v>307.16931469692798</c:v>
                </c:pt>
                <c:pt idx="132587">
                  <c:v>307.17163145220098</c:v>
                </c:pt>
                <c:pt idx="132588">
                  <c:v>307.17394820747501</c:v>
                </c:pt>
                <c:pt idx="132589">
                  <c:v>307.17626496274801</c:v>
                </c:pt>
                <c:pt idx="132590">
                  <c:v>307.17858171802197</c:v>
                </c:pt>
                <c:pt idx="132591">
                  <c:v>307.18089847329497</c:v>
                </c:pt>
                <c:pt idx="132592">
                  <c:v>307.183215228569</c:v>
                </c:pt>
                <c:pt idx="132593">
                  <c:v>307.185531983842</c:v>
                </c:pt>
                <c:pt idx="132594">
                  <c:v>307.18784873911602</c:v>
                </c:pt>
                <c:pt idx="132595">
                  <c:v>307.19016549438902</c:v>
                </c:pt>
                <c:pt idx="132596">
                  <c:v>307.19248224966299</c:v>
                </c:pt>
                <c:pt idx="132597">
                  <c:v>307.19479900493599</c:v>
                </c:pt>
                <c:pt idx="132598">
                  <c:v>307.19711576021001</c:v>
                </c:pt>
                <c:pt idx="132599">
                  <c:v>307.19943251548301</c:v>
                </c:pt>
                <c:pt idx="132600">
                  <c:v>307.20174927075698</c:v>
                </c:pt>
                <c:pt idx="132601">
                  <c:v>307.20406602602998</c:v>
                </c:pt>
                <c:pt idx="132602">
                  <c:v>307.206382781304</c:v>
                </c:pt>
                <c:pt idx="132603">
                  <c:v>307.208699536577</c:v>
                </c:pt>
                <c:pt idx="132604">
                  <c:v>307.21101629185102</c:v>
                </c:pt>
                <c:pt idx="132605">
                  <c:v>307.21333304712402</c:v>
                </c:pt>
                <c:pt idx="132606">
                  <c:v>307.21564980239799</c:v>
                </c:pt>
                <c:pt idx="132607">
                  <c:v>307.21796655767099</c:v>
                </c:pt>
                <c:pt idx="132608">
                  <c:v>307.22028331294501</c:v>
                </c:pt>
                <c:pt idx="132609">
                  <c:v>307.22260006821801</c:v>
                </c:pt>
                <c:pt idx="132610">
                  <c:v>307.22491682349198</c:v>
                </c:pt>
                <c:pt idx="132611">
                  <c:v>307.22723357876498</c:v>
                </c:pt>
                <c:pt idx="132612">
                  <c:v>307.229550334039</c:v>
                </c:pt>
                <c:pt idx="132613">
                  <c:v>307.231867089312</c:v>
                </c:pt>
                <c:pt idx="132614">
                  <c:v>307.23418384458603</c:v>
                </c:pt>
                <c:pt idx="132615">
                  <c:v>307.23650059985903</c:v>
                </c:pt>
                <c:pt idx="132616">
                  <c:v>307.23881735513299</c:v>
                </c:pt>
                <c:pt idx="132617">
                  <c:v>307.24113411040599</c:v>
                </c:pt>
                <c:pt idx="132618">
                  <c:v>307.24345086568002</c:v>
                </c:pt>
                <c:pt idx="132619">
                  <c:v>307.24576762095302</c:v>
                </c:pt>
                <c:pt idx="132620">
                  <c:v>307.24808437622698</c:v>
                </c:pt>
                <c:pt idx="132621">
                  <c:v>307.25040113149998</c:v>
                </c:pt>
                <c:pt idx="132622">
                  <c:v>307.25271788677401</c:v>
                </c:pt>
                <c:pt idx="132623">
                  <c:v>307.25503464204701</c:v>
                </c:pt>
                <c:pt idx="132624">
                  <c:v>307.25735139732097</c:v>
                </c:pt>
                <c:pt idx="132625">
                  <c:v>307.259668152595</c:v>
                </c:pt>
                <c:pt idx="132626">
                  <c:v>307.261984907868</c:v>
                </c:pt>
                <c:pt idx="132627">
                  <c:v>307.26430166314202</c:v>
                </c:pt>
                <c:pt idx="132628">
                  <c:v>307.26661841841502</c:v>
                </c:pt>
                <c:pt idx="132629">
                  <c:v>307.26893517368899</c:v>
                </c:pt>
                <c:pt idx="132630">
                  <c:v>307.27125192896199</c:v>
                </c:pt>
                <c:pt idx="132631">
                  <c:v>307.27356868423601</c:v>
                </c:pt>
                <c:pt idx="132632">
                  <c:v>307.27588543950901</c:v>
                </c:pt>
                <c:pt idx="132633">
                  <c:v>307.27820219478298</c:v>
                </c:pt>
                <c:pt idx="132634">
                  <c:v>307.28051895005598</c:v>
                </c:pt>
                <c:pt idx="132635">
                  <c:v>307.28283570533</c:v>
                </c:pt>
                <c:pt idx="132636">
                  <c:v>307.285152460603</c:v>
                </c:pt>
                <c:pt idx="132637">
                  <c:v>307.28746921587702</c:v>
                </c:pt>
                <c:pt idx="132638">
                  <c:v>307.28978597115002</c:v>
                </c:pt>
                <c:pt idx="132639">
                  <c:v>307.29210272642399</c:v>
                </c:pt>
                <c:pt idx="132640">
                  <c:v>307.29441948169699</c:v>
                </c:pt>
                <c:pt idx="132641">
                  <c:v>307.29673623697101</c:v>
                </c:pt>
                <c:pt idx="132642">
                  <c:v>307.29905299224401</c:v>
                </c:pt>
                <c:pt idx="132643">
                  <c:v>307.30136974751798</c:v>
                </c:pt>
                <c:pt idx="132644">
                  <c:v>307.30368650279098</c:v>
                </c:pt>
                <c:pt idx="132645">
                  <c:v>307.306003258065</c:v>
                </c:pt>
                <c:pt idx="132646">
                  <c:v>307.308320013338</c:v>
                </c:pt>
                <c:pt idx="132647">
                  <c:v>307.31063676861203</c:v>
                </c:pt>
                <c:pt idx="132648">
                  <c:v>307.31295352388503</c:v>
                </c:pt>
                <c:pt idx="132649">
                  <c:v>307.31527027915899</c:v>
                </c:pt>
                <c:pt idx="132650">
                  <c:v>307.31758703443199</c:v>
                </c:pt>
                <c:pt idx="132651">
                  <c:v>307.31990378970602</c:v>
                </c:pt>
                <c:pt idx="132652">
                  <c:v>307.32222054497902</c:v>
                </c:pt>
                <c:pt idx="132653">
                  <c:v>307.32453730025298</c:v>
                </c:pt>
                <c:pt idx="132654">
                  <c:v>307.32685405552598</c:v>
                </c:pt>
                <c:pt idx="132655">
                  <c:v>307.32917081080001</c:v>
                </c:pt>
                <c:pt idx="132656">
                  <c:v>307.33148756607301</c:v>
                </c:pt>
                <c:pt idx="132657">
                  <c:v>307.33380432134697</c:v>
                </c:pt>
                <c:pt idx="132658">
                  <c:v>307.33612107661997</c:v>
                </c:pt>
                <c:pt idx="132659">
                  <c:v>307.338437831894</c:v>
                </c:pt>
                <c:pt idx="132660">
                  <c:v>307.340754587167</c:v>
                </c:pt>
                <c:pt idx="132661">
                  <c:v>307.34307134244102</c:v>
                </c:pt>
                <c:pt idx="132662">
                  <c:v>307.34538809771402</c:v>
                </c:pt>
                <c:pt idx="132663">
                  <c:v>307.34770485298799</c:v>
                </c:pt>
                <c:pt idx="132664">
                  <c:v>307.35002160826099</c:v>
                </c:pt>
                <c:pt idx="132665">
                  <c:v>307.35233836353501</c:v>
                </c:pt>
                <c:pt idx="132666">
                  <c:v>307.35465511880801</c:v>
                </c:pt>
                <c:pt idx="132667">
                  <c:v>307.35697187408198</c:v>
                </c:pt>
                <c:pt idx="132668">
                  <c:v>307.359288629356</c:v>
                </c:pt>
                <c:pt idx="132669">
                  <c:v>307.361605384629</c:v>
                </c:pt>
                <c:pt idx="132670">
                  <c:v>307.36392213990302</c:v>
                </c:pt>
                <c:pt idx="132671">
                  <c:v>307.36623889517602</c:v>
                </c:pt>
                <c:pt idx="132672">
                  <c:v>307.36855565044999</c:v>
                </c:pt>
                <c:pt idx="132673">
                  <c:v>307.37087240572299</c:v>
                </c:pt>
                <c:pt idx="132674">
                  <c:v>307.37318916099701</c:v>
                </c:pt>
                <c:pt idx="132675">
                  <c:v>307.37550591627001</c:v>
                </c:pt>
                <c:pt idx="132676">
                  <c:v>307.37782267154398</c:v>
                </c:pt>
                <c:pt idx="132677">
                  <c:v>307.38013942681698</c:v>
                </c:pt>
                <c:pt idx="132678">
                  <c:v>307.382456182091</c:v>
                </c:pt>
                <c:pt idx="132679">
                  <c:v>307.384772937364</c:v>
                </c:pt>
                <c:pt idx="132680">
                  <c:v>307.38708969263803</c:v>
                </c:pt>
                <c:pt idx="132681">
                  <c:v>307.38940644791103</c:v>
                </c:pt>
                <c:pt idx="132682">
                  <c:v>307.39172320318499</c:v>
                </c:pt>
                <c:pt idx="132683">
                  <c:v>307.39403995845799</c:v>
                </c:pt>
                <c:pt idx="132684">
                  <c:v>307.39635671373202</c:v>
                </c:pt>
                <c:pt idx="132685">
                  <c:v>307.39867346900502</c:v>
                </c:pt>
                <c:pt idx="132686">
                  <c:v>307.40099022427898</c:v>
                </c:pt>
                <c:pt idx="132687">
                  <c:v>307.40330697955199</c:v>
                </c:pt>
                <c:pt idx="132688">
                  <c:v>307.40562373482601</c:v>
                </c:pt>
                <c:pt idx="132689">
                  <c:v>307.40794049009901</c:v>
                </c:pt>
                <c:pt idx="132690">
                  <c:v>307.41025724537297</c:v>
                </c:pt>
                <c:pt idx="132691">
                  <c:v>307.41257400064598</c:v>
                </c:pt>
                <c:pt idx="132692">
                  <c:v>307.41489075592</c:v>
                </c:pt>
                <c:pt idx="132693">
                  <c:v>307.417207511193</c:v>
                </c:pt>
                <c:pt idx="132694">
                  <c:v>307.41952426646702</c:v>
                </c:pt>
                <c:pt idx="132695">
                  <c:v>307.42184102174002</c:v>
                </c:pt>
                <c:pt idx="132696">
                  <c:v>307.42415777701399</c:v>
                </c:pt>
                <c:pt idx="132697">
                  <c:v>307.42647453228699</c:v>
                </c:pt>
                <c:pt idx="132698">
                  <c:v>307.42879128756101</c:v>
                </c:pt>
                <c:pt idx="132699">
                  <c:v>307.43110804283401</c:v>
                </c:pt>
                <c:pt idx="132700">
                  <c:v>307.43342479810798</c:v>
                </c:pt>
                <c:pt idx="132701">
                  <c:v>307.43574155338098</c:v>
                </c:pt>
                <c:pt idx="132702">
                  <c:v>307.438058308655</c:v>
                </c:pt>
                <c:pt idx="132703">
                  <c:v>307.440375063928</c:v>
                </c:pt>
                <c:pt idx="132704">
                  <c:v>307.44269181920203</c:v>
                </c:pt>
                <c:pt idx="132705">
                  <c:v>307.44500857447503</c:v>
                </c:pt>
                <c:pt idx="132706">
                  <c:v>307.44732532974899</c:v>
                </c:pt>
                <c:pt idx="132707">
                  <c:v>307.44964208502199</c:v>
                </c:pt>
                <c:pt idx="132708">
                  <c:v>307.45195884029602</c:v>
                </c:pt>
                <c:pt idx="132709">
                  <c:v>307.45427559556902</c:v>
                </c:pt>
                <c:pt idx="132710">
                  <c:v>307.45659235084298</c:v>
                </c:pt>
                <c:pt idx="132711">
                  <c:v>307.45890910611701</c:v>
                </c:pt>
                <c:pt idx="132712">
                  <c:v>307.46122586139001</c:v>
                </c:pt>
                <c:pt idx="132713">
                  <c:v>307.46354261666397</c:v>
                </c:pt>
                <c:pt idx="132714">
                  <c:v>307.46585937193697</c:v>
                </c:pt>
                <c:pt idx="132715">
                  <c:v>307.468176127211</c:v>
                </c:pt>
                <c:pt idx="132716">
                  <c:v>307.470492882484</c:v>
                </c:pt>
                <c:pt idx="132717">
                  <c:v>307.47280963775802</c:v>
                </c:pt>
                <c:pt idx="132718">
                  <c:v>307.47512639303102</c:v>
                </c:pt>
                <c:pt idx="132719">
                  <c:v>307.47744314830499</c:v>
                </c:pt>
                <c:pt idx="132720">
                  <c:v>307.47975990357799</c:v>
                </c:pt>
                <c:pt idx="132721">
                  <c:v>307.48207665885201</c:v>
                </c:pt>
                <c:pt idx="132722">
                  <c:v>307.48439341412501</c:v>
                </c:pt>
                <c:pt idx="132723">
                  <c:v>307.48671016939898</c:v>
                </c:pt>
                <c:pt idx="132724">
                  <c:v>307.48902692467198</c:v>
                </c:pt>
                <c:pt idx="132725">
                  <c:v>307.491343679946</c:v>
                </c:pt>
                <c:pt idx="132726">
                  <c:v>307.493660435219</c:v>
                </c:pt>
                <c:pt idx="132727">
                  <c:v>307.49597719049302</c:v>
                </c:pt>
                <c:pt idx="132728">
                  <c:v>307.49829394576602</c:v>
                </c:pt>
                <c:pt idx="132729">
                  <c:v>307.50061070103999</c:v>
                </c:pt>
                <c:pt idx="132730">
                  <c:v>307.50292745631299</c:v>
                </c:pt>
                <c:pt idx="132731">
                  <c:v>307.50524421158701</c:v>
                </c:pt>
                <c:pt idx="132732">
                  <c:v>307.50756096686001</c:v>
                </c:pt>
                <c:pt idx="132733">
                  <c:v>307.50987772213398</c:v>
                </c:pt>
                <c:pt idx="132734">
                  <c:v>307.51219447740698</c:v>
                </c:pt>
                <c:pt idx="132735">
                  <c:v>307.514511232681</c:v>
                </c:pt>
                <c:pt idx="132736">
                  <c:v>307.516827987954</c:v>
                </c:pt>
                <c:pt idx="132737">
                  <c:v>307.51914474322803</c:v>
                </c:pt>
                <c:pt idx="132738">
                  <c:v>307.52146149850103</c:v>
                </c:pt>
                <c:pt idx="132739">
                  <c:v>307.52377825377499</c:v>
                </c:pt>
                <c:pt idx="132740">
                  <c:v>307.52609500904799</c:v>
                </c:pt>
                <c:pt idx="132741">
                  <c:v>307.52841176432202</c:v>
                </c:pt>
                <c:pt idx="132742">
                  <c:v>307.53072851959502</c:v>
                </c:pt>
                <c:pt idx="132743">
                  <c:v>307.53304527486898</c:v>
                </c:pt>
                <c:pt idx="132744">
                  <c:v>307.53536203014198</c:v>
                </c:pt>
                <c:pt idx="132745">
                  <c:v>307.53767878541601</c:v>
                </c:pt>
                <c:pt idx="132746">
                  <c:v>307.53999554068901</c:v>
                </c:pt>
                <c:pt idx="132747">
                  <c:v>307.54231229596297</c:v>
                </c:pt>
                <c:pt idx="132748">
                  <c:v>307.54462905123597</c:v>
                </c:pt>
                <c:pt idx="132749">
                  <c:v>307.54694580651</c:v>
                </c:pt>
                <c:pt idx="132750">
                  <c:v>307.549262561783</c:v>
                </c:pt>
                <c:pt idx="132751">
                  <c:v>307.55157931705702</c:v>
                </c:pt>
                <c:pt idx="132752">
                  <c:v>307.55389607233099</c:v>
                </c:pt>
                <c:pt idx="132753">
                  <c:v>307.55621282760399</c:v>
                </c:pt>
                <c:pt idx="132754">
                  <c:v>307.55852958287801</c:v>
                </c:pt>
                <c:pt idx="132755">
                  <c:v>307.56084633815101</c:v>
                </c:pt>
                <c:pt idx="132756">
                  <c:v>307.56316309342498</c:v>
                </c:pt>
                <c:pt idx="132757">
                  <c:v>307.56547984869798</c:v>
                </c:pt>
                <c:pt idx="132758">
                  <c:v>307.567796603972</c:v>
                </c:pt>
                <c:pt idx="132759">
                  <c:v>307.570113359245</c:v>
                </c:pt>
                <c:pt idx="132760">
                  <c:v>307.57243011451902</c:v>
                </c:pt>
                <c:pt idx="132761">
                  <c:v>307.57474686979202</c:v>
                </c:pt>
                <c:pt idx="132762">
                  <c:v>307.57706362506599</c:v>
                </c:pt>
                <c:pt idx="132763">
                  <c:v>307.57938038033899</c:v>
                </c:pt>
                <c:pt idx="132764">
                  <c:v>307.58169713561301</c:v>
                </c:pt>
                <c:pt idx="132765">
                  <c:v>307.58401389088601</c:v>
                </c:pt>
                <c:pt idx="132766">
                  <c:v>307.58633064615998</c:v>
                </c:pt>
                <c:pt idx="132767">
                  <c:v>307.58864740143298</c:v>
                </c:pt>
                <c:pt idx="132768">
                  <c:v>307.590964156707</c:v>
                </c:pt>
                <c:pt idx="132769">
                  <c:v>307.59328091198</c:v>
                </c:pt>
                <c:pt idx="132770">
                  <c:v>307.59559766725403</c:v>
                </c:pt>
                <c:pt idx="132771">
                  <c:v>307.59791442252703</c:v>
                </c:pt>
                <c:pt idx="132772">
                  <c:v>307.60023117780099</c:v>
                </c:pt>
                <c:pt idx="132773">
                  <c:v>307.60254793307399</c:v>
                </c:pt>
                <c:pt idx="132774">
                  <c:v>307.60486468834802</c:v>
                </c:pt>
                <c:pt idx="132775">
                  <c:v>307.60718144362102</c:v>
                </c:pt>
                <c:pt idx="132776">
                  <c:v>307.60949819889498</c:v>
                </c:pt>
                <c:pt idx="132777">
                  <c:v>307.61181495416798</c:v>
                </c:pt>
                <c:pt idx="132778">
                  <c:v>307.61413170944201</c:v>
                </c:pt>
                <c:pt idx="132779">
                  <c:v>307.61644846471501</c:v>
                </c:pt>
                <c:pt idx="132780">
                  <c:v>307.61876521998897</c:v>
                </c:pt>
                <c:pt idx="132781">
                  <c:v>307.62108197526197</c:v>
                </c:pt>
                <c:pt idx="132782">
                  <c:v>307.623398730536</c:v>
                </c:pt>
                <c:pt idx="132783">
                  <c:v>307.625715485809</c:v>
                </c:pt>
                <c:pt idx="132784">
                  <c:v>307.62803224108302</c:v>
                </c:pt>
                <c:pt idx="132785">
                  <c:v>307.63034899635602</c:v>
                </c:pt>
                <c:pt idx="132786">
                  <c:v>307.63266575162999</c:v>
                </c:pt>
                <c:pt idx="132787">
                  <c:v>307.63498250690299</c:v>
                </c:pt>
                <c:pt idx="132788">
                  <c:v>307.63729926217701</c:v>
                </c:pt>
                <c:pt idx="132789">
                  <c:v>307.63961601745001</c:v>
                </c:pt>
                <c:pt idx="132790">
                  <c:v>307.64193277272398</c:v>
                </c:pt>
                <c:pt idx="132791">
                  <c:v>307.64424952799698</c:v>
                </c:pt>
                <c:pt idx="132792">
                  <c:v>307.646566283271</c:v>
                </c:pt>
                <c:pt idx="132793">
                  <c:v>307.648883038544</c:v>
                </c:pt>
                <c:pt idx="132794">
                  <c:v>307.65119979381802</c:v>
                </c:pt>
                <c:pt idx="132795">
                  <c:v>307.65351654909199</c:v>
                </c:pt>
                <c:pt idx="132796">
                  <c:v>307.65583330436499</c:v>
                </c:pt>
                <c:pt idx="132797">
                  <c:v>307.65815005963901</c:v>
                </c:pt>
                <c:pt idx="132798">
                  <c:v>307.66046681491201</c:v>
                </c:pt>
                <c:pt idx="132799">
                  <c:v>307.66278357018598</c:v>
                </c:pt>
                <c:pt idx="132800">
                  <c:v>307.66510032545898</c:v>
                </c:pt>
                <c:pt idx="132801">
                  <c:v>307.667417080733</c:v>
                </c:pt>
                <c:pt idx="132802">
                  <c:v>307.669733836006</c:v>
                </c:pt>
                <c:pt idx="132803">
                  <c:v>307.67205059128003</c:v>
                </c:pt>
                <c:pt idx="132804">
                  <c:v>307.67436734655303</c:v>
                </c:pt>
                <c:pt idx="132805">
                  <c:v>307.67668410182699</c:v>
                </c:pt>
                <c:pt idx="132806">
                  <c:v>307.67900085709999</c:v>
                </c:pt>
                <c:pt idx="132807">
                  <c:v>307.68131761237402</c:v>
                </c:pt>
                <c:pt idx="132808">
                  <c:v>307.68363436764702</c:v>
                </c:pt>
                <c:pt idx="132809">
                  <c:v>307.68595112292098</c:v>
                </c:pt>
                <c:pt idx="132810">
                  <c:v>307.68826787819398</c:v>
                </c:pt>
                <c:pt idx="132811">
                  <c:v>307.69058463346801</c:v>
                </c:pt>
                <c:pt idx="132812">
                  <c:v>307.69290138874101</c:v>
                </c:pt>
                <c:pt idx="132813">
                  <c:v>307.69521814401497</c:v>
                </c:pt>
                <c:pt idx="132814">
                  <c:v>307.69753489928797</c:v>
                </c:pt>
                <c:pt idx="132815">
                  <c:v>307.699851654562</c:v>
                </c:pt>
                <c:pt idx="132816">
                  <c:v>307.702168409835</c:v>
                </c:pt>
                <c:pt idx="132817">
                  <c:v>307.70448516510902</c:v>
                </c:pt>
                <c:pt idx="132818">
                  <c:v>307.70680192038202</c:v>
                </c:pt>
                <c:pt idx="132819">
                  <c:v>307.70911867565599</c:v>
                </c:pt>
                <c:pt idx="132820">
                  <c:v>307.71143543092899</c:v>
                </c:pt>
                <c:pt idx="132821">
                  <c:v>307.71375218620301</c:v>
                </c:pt>
                <c:pt idx="132822">
                  <c:v>307.71606894147601</c:v>
                </c:pt>
                <c:pt idx="132823">
                  <c:v>307.71838569674998</c:v>
                </c:pt>
                <c:pt idx="132824">
                  <c:v>307.72070245202298</c:v>
                </c:pt>
                <c:pt idx="132825">
                  <c:v>307.723019207297</c:v>
                </c:pt>
                <c:pt idx="132826">
                  <c:v>307.72533596257</c:v>
                </c:pt>
                <c:pt idx="132827">
                  <c:v>307.72765271784402</c:v>
                </c:pt>
                <c:pt idx="132828">
                  <c:v>307.72996947311702</c:v>
                </c:pt>
                <c:pt idx="132829">
                  <c:v>307.73228622839099</c:v>
                </c:pt>
                <c:pt idx="132830">
                  <c:v>307.73460298366399</c:v>
                </c:pt>
                <c:pt idx="132831">
                  <c:v>307.73691973893801</c:v>
                </c:pt>
                <c:pt idx="132832">
                  <c:v>307.73923649421101</c:v>
                </c:pt>
                <c:pt idx="132833">
                  <c:v>307.74155324948498</c:v>
                </c:pt>
                <c:pt idx="132834">
                  <c:v>307.74387000475798</c:v>
                </c:pt>
                <c:pt idx="132835">
                  <c:v>307.746186760032</c:v>
                </c:pt>
                <c:pt idx="132836">
                  <c:v>307.748503515305</c:v>
                </c:pt>
                <c:pt idx="132837">
                  <c:v>307.75082027057903</c:v>
                </c:pt>
                <c:pt idx="132838">
                  <c:v>307.75313702585299</c:v>
                </c:pt>
                <c:pt idx="132839">
                  <c:v>307.75545378112599</c:v>
                </c:pt>
                <c:pt idx="132840">
                  <c:v>307.75777053640002</c:v>
                </c:pt>
                <c:pt idx="132841">
                  <c:v>307.76008729167302</c:v>
                </c:pt>
                <c:pt idx="132842">
                  <c:v>307.76240404694698</c:v>
                </c:pt>
                <c:pt idx="132843">
                  <c:v>307.76472080221998</c:v>
                </c:pt>
                <c:pt idx="132844">
                  <c:v>307.76703755749401</c:v>
                </c:pt>
                <c:pt idx="132845">
                  <c:v>307.76935431276701</c:v>
                </c:pt>
                <c:pt idx="132846">
                  <c:v>307.77167106804097</c:v>
                </c:pt>
                <c:pt idx="132847">
                  <c:v>307.77398782331397</c:v>
                </c:pt>
                <c:pt idx="132848">
                  <c:v>307.776304578588</c:v>
                </c:pt>
                <c:pt idx="132849">
                  <c:v>307.778621333861</c:v>
                </c:pt>
                <c:pt idx="132850">
                  <c:v>307.78093808913502</c:v>
                </c:pt>
                <c:pt idx="132851">
                  <c:v>307.78325484440802</c:v>
                </c:pt>
                <c:pt idx="132852">
                  <c:v>307.78557159968199</c:v>
                </c:pt>
                <c:pt idx="132853">
                  <c:v>307.78788835495499</c:v>
                </c:pt>
                <c:pt idx="132854">
                  <c:v>307.79020511022901</c:v>
                </c:pt>
                <c:pt idx="132855">
                  <c:v>307.79252186550201</c:v>
                </c:pt>
                <c:pt idx="132856">
                  <c:v>307.79483862077598</c:v>
                </c:pt>
                <c:pt idx="132857">
                  <c:v>307.79715537604898</c:v>
                </c:pt>
                <c:pt idx="132858">
                  <c:v>307.799472131323</c:v>
                </c:pt>
                <c:pt idx="132859">
                  <c:v>307.801788886596</c:v>
                </c:pt>
                <c:pt idx="132860">
                  <c:v>307.80410564187002</c:v>
                </c:pt>
                <c:pt idx="132861">
                  <c:v>307.80642239714302</c:v>
                </c:pt>
                <c:pt idx="132862">
                  <c:v>307.80873915241699</c:v>
                </c:pt>
                <c:pt idx="132863">
                  <c:v>307.81105590768999</c:v>
                </c:pt>
                <c:pt idx="132864">
                  <c:v>307.81337266296401</c:v>
                </c:pt>
                <c:pt idx="132865">
                  <c:v>307.81568941823701</c:v>
                </c:pt>
                <c:pt idx="132866">
                  <c:v>307.81800617351098</c:v>
                </c:pt>
                <c:pt idx="132867">
                  <c:v>307.82032292878398</c:v>
                </c:pt>
                <c:pt idx="132868">
                  <c:v>307.822639684058</c:v>
                </c:pt>
                <c:pt idx="132869">
                  <c:v>307.824956439331</c:v>
                </c:pt>
                <c:pt idx="132870">
                  <c:v>307.82727319460503</c:v>
                </c:pt>
                <c:pt idx="132871">
                  <c:v>307.82958994987803</c:v>
                </c:pt>
                <c:pt idx="132872">
                  <c:v>307.83190670515199</c:v>
                </c:pt>
                <c:pt idx="132873">
                  <c:v>307.83422346042499</c:v>
                </c:pt>
                <c:pt idx="132874">
                  <c:v>307.83654021569902</c:v>
                </c:pt>
                <c:pt idx="132875">
                  <c:v>307.83885697097202</c:v>
                </c:pt>
                <c:pt idx="132876">
                  <c:v>307.84117372624598</c:v>
                </c:pt>
                <c:pt idx="132877">
                  <c:v>307.84349048151898</c:v>
                </c:pt>
                <c:pt idx="132878">
                  <c:v>307.84580723679301</c:v>
                </c:pt>
                <c:pt idx="132879">
                  <c:v>307.84812399206601</c:v>
                </c:pt>
                <c:pt idx="132880">
                  <c:v>307.85044074733997</c:v>
                </c:pt>
                <c:pt idx="132881">
                  <c:v>307.852757502614</c:v>
                </c:pt>
                <c:pt idx="132882">
                  <c:v>307.855074257887</c:v>
                </c:pt>
                <c:pt idx="132883">
                  <c:v>307.85739101316102</c:v>
                </c:pt>
                <c:pt idx="132884">
                  <c:v>307.85970776843402</c:v>
                </c:pt>
                <c:pt idx="132885">
                  <c:v>307.86202452370799</c:v>
                </c:pt>
                <c:pt idx="132886">
                  <c:v>307.86434127898099</c:v>
                </c:pt>
                <c:pt idx="132887">
                  <c:v>307.86665803425501</c:v>
                </c:pt>
                <c:pt idx="132888">
                  <c:v>307.86897478952801</c:v>
                </c:pt>
                <c:pt idx="132889">
                  <c:v>307.87129154480198</c:v>
                </c:pt>
                <c:pt idx="132890">
                  <c:v>307.87360830007498</c:v>
                </c:pt>
                <c:pt idx="132891">
                  <c:v>307.875925055349</c:v>
                </c:pt>
                <c:pt idx="132892">
                  <c:v>307.878241810622</c:v>
                </c:pt>
                <c:pt idx="132893">
                  <c:v>307.88055856589602</c:v>
                </c:pt>
                <c:pt idx="132894">
                  <c:v>307.88287532116902</c:v>
                </c:pt>
                <c:pt idx="132895">
                  <c:v>307.88519207644299</c:v>
                </c:pt>
                <c:pt idx="132896">
                  <c:v>307.88750883171599</c:v>
                </c:pt>
                <c:pt idx="132897">
                  <c:v>307.88982558699001</c:v>
                </c:pt>
                <c:pt idx="132898">
                  <c:v>307.89214234226301</c:v>
                </c:pt>
                <c:pt idx="132899">
                  <c:v>307.89445909753698</c:v>
                </c:pt>
                <c:pt idx="132900">
                  <c:v>307.89677585280998</c:v>
                </c:pt>
                <c:pt idx="132901">
                  <c:v>307.899092608084</c:v>
                </c:pt>
                <c:pt idx="132902">
                  <c:v>307.901409363357</c:v>
                </c:pt>
                <c:pt idx="132903">
                  <c:v>307.90372611863103</c:v>
                </c:pt>
                <c:pt idx="132904">
                  <c:v>307.90604287390403</c:v>
                </c:pt>
                <c:pt idx="132905">
                  <c:v>307.90835962917799</c:v>
                </c:pt>
                <c:pt idx="132906">
                  <c:v>307.91067638445099</c:v>
                </c:pt>
                <c:pt idx="132907">
                  <c:v>307.91299313972502</c:v>
                </c:pt>
                <c:pt idx="132908">
                  <c:v>307.91530989499802</c:v>
                </c:pt>
                <c:pt idx="132909">
                  <c:v>307.91762665027198</c:v>
                </c:pt>
                <c:pt idx="132910">
                  <c:v>307.91994340554498</c:v>
                </c:pt>
                <c:pt idx="132911">
                  <c:v>307.92226016081901</c:v>
                </c:pt>
                <c:pt idx="132912">
                  <c:v>307.92457691609201</c:v>
                </c:pt>
                <c:pt idx="132913">
                  <c:v>307.92689367136597</c:v>
                </c:pt>
                <c:pt idx="132914">
                  <c:v>307.92921042663897</c:v>
                </c:pt>
                <c:pt idx="132915">
                  <c:v>307.931527181913</c:v>
                </c:pt>
                <c:pt idx="132916">
                  <c:v>307.933843937186</c:v>
                </c:pt>
                <c:pt idx="132917">
                  <c:v>307.93616069246002</c:v>
                </c:pt>
                <c:pt idx="132918">
                  <c:v>307.93847744773302</c:v>
                </c:pt>
                <c:pt idx="132919">
                  <c:v>307.94079420300699</c:v>
                </c:pt>
                <c:pt idx="132920">
                  <c:v>307.94311095827999</c:v>
                </c:pt>
                <c:pt idx="132921">
                  <c:v>307.94542771355401</c:v>
                </c:pt>
                <c:pt idx="132922">
                  <c:v>307.94774446882701</c:v>
                </c:pt>
                <c:pt idx="132923">
                  <c:v>307.95006122410098</c:v>
                </c:pt>
                <c:pt idx="132924">
                  <c:v>307.952377979375</c:v>
                </c:pt>
                <c:pt idx="132925">
                  <c:v>307.954694734648</c:v>
                </c:pt>
                <c:pt idx="132926">
                  <c:v>307.95701148992202</c:v>
                </c:pt>
                <c:pt idx="132927">
                  <c:v>307.95932824519502</c:v>
                </c:pt>
                <c:pt idx="132928">
                  <c:v>307.96164500046899</c:v>
                </c:pt>
                <c:pt idx="132929">
                  <c:v>307.96396175574199</c:v>
                </c:pt>
                <c:pt idx="132930">
                  <c:v>307.96627851101601</c:v>
                </c:pt>
                <c:pt idx="132931">
                  <c:v>307.96859526628901</c:v>
                </c:pt>
                <c:pt idx="132932">
                  <c:v>307.97091202156298</c:v>
                </c:pt>
                <c:pt idx="132933">
                  <c:v>307.97322877683598</c:v>
                </c:pt>
                <c:pt idx="132934">
                  <c:v>307.97554553211</c:v>
                </c:pt>
                <c:pt idx="132935">
                  <c:v>307.977862287383</c:v>
                </c:pt>
                <c:pt idx="132936">
                  <c:v>307.98017904265703</c:v>
                </c:pt>
                <c:pt idx="132937">
                  <c:v>307.98249579793003</c:v>
                </c:pt>
                <c:pt idx="132938">
                  <c:v>307.98481255320399</c:v>
                </c:pt>
                <c:pt idx="132939">
                  <c:v>307.98712930847699</c:v>
                </c:pt>
                <c:pt idx="132940">
                  <c:v>307.98944606375102</c:v>
                </c:pt>
                <c:pt idx="132941">
                  <c:v>307.99176281902402</c:v>
                </c:pt>
                <c:pt idx="132942">
                  <c:v>307.99407957429798</c:v>
                </c:pt>
                <c:pt idx="132943">
                  <c:v>307.99639632957098</c:v>
                </c:pt>
                <c:pt idx="132944">
                  <c:v>307.99871308484501</c:v>
                </c:pt>
                <c:pt idx="132945">
                  <c:v>308.00102984011801</c:v>
                </c:pt>
                <c:pt idx="132946">
                  <c:v>308.00334659539197</c:v>
                </c:pt>
                <c:pt idx="132947">
                  <c:v>308.00566335066497</c:v>
                </c:pt>
                <c:pt idx="132948">
                  <c:v>308.007980105939</c:v>
                </c:pt>
                <c:pt idx="132949">
                  <c:v>308.010296861212</c:v>
                </c:pt>
                <c:pt idx="132950">
                  <c:v>308.01261361648602</c:v>
                </c:pt>
                <c:pt idx="132951">
                  <c:v>308.01493037175902</c:v>
                </c:pt>
                <c:pt idx="132952">
                  <c:v>308.01724712703299</c:v>
                </c:pt>
                <c:pt idx="132953">
                  <c:v>308.01956388230599</c:v>
                </c:pt>
                <c:pt idx="132954">
                  <c:v>308.02188063758001</c:v>
                </c:pt>
                <c:pt idx="132955">
                  <c:v>308.02419739285301</c:v>
                </c:pt>
                <c:pt idx="132956">
                  <c:v>308.02651414812698</c:v>
                </c:pt>
                <c:pt idx="132957">
                  <c:v>308.02883090339998</c:v>
                </c:pt>
                <c:pt idx="132958">
                  <c:v>308.031147658674</c:v>
                </c:pt>
                <c:pt idx="132959">
                  <c:v>308.033464413947</c:v>
                </c:pt>
                <c:pt idx="132960">
                  <c:v>308.03578116922102</c:v>
                </c:pt>
                <c:pt idx="132961">
                  <c:v>308.03809792449402</c:v>
                </c:pt>
                <c:pt idx="132962">
                  <c:v>308.04041467976799</c:v>
                </c:pt>
                <c:pt idx="132963">
                  <c:v>308.04273143504099</c:v>
                </c:pt>
                <c:pt idx="132964">
                  <c:v>308.04504819031501</c:v>
                </c:pt>
                <c:pt idx="132965">
                  <c:v>308.04736494558801</c:v>
                </c:pt>
                <c:pt idx="132966">
                  <c:v>308.04968170086198</c:v>
                </c:pt>
                <c:pt idx="132967">
                  <c:v>308.051998456136</c:v>
                </c:pt>
                <c:pt idx="132968">
                  <c:v>308.054315211409</c:v>
                </c:pt>
                <c:pt idx="132969">
                  <c:v>308.05663196668303</c:v>
                </c:pt>
                <c:pt idx="132970">
                  <c:v>308.05894872195603</c:v>
                </c:pt>
                <c:pt idx="132971">
                  <c:v>308.06126547722999</c:v>
                </c:pt>
                <c:pt idx="132972">
                  <c:v>308.06358223250299</c:v>
                </c:pt>
                <c:pt idx="132973">
                  <c:v>308.06589898777702</c:v>
                </c:pt>
                <c:pt idx="132974">
                  <c:v>308.06821574305002</c:v>
                </c:pt>
                <c:pt idx="132975">
                  <c:v>308.07053249832398</c:v>
                </c:pt>
                <c:pt idx="132976">
                  <c:v>308.07284925359698</c:v>
                </c:pt>
                <c:pt idx="132977">
                  <c:v>308.07516600887101</c:v>
                </c:pt>
                <c:pt idx="132978">
                  <c:v>308.07748276414401</c:v>
                </c:pt>
                <c:pt idx="132979">
                  <c:v>308.07979951941797</c:v>
                </c:pt>
                <c:pt idx="132980">
                  <c:v>308.08211627469097</c:v>
                </c:pt>
                <c:pt idx="132981">
                  <c:v>308.084433029965</c:v>
                </c:pt>
                <c:pt idx="132982">
                  <c:v>308.086749785238</c:v>
                </c:pt>
                <c:pt idx="132983">
                  <c:v>308.08906654051202</c:v>
                </c:pt>
                <c:pt idx="132984">
                  <c:v>308.09138329578502</c:v>
                </c:pt>
                <c:pt idx="132985">
                  <c:v>308.09370005105899</c:v>
                </c:pt>
                <c:pt idx="132986">
                  <c:v>308.09601680633199</c:v>
                </c:pt>
                <c:pt idx="132987">
                  <c:v>308.09833356160601</c:v>
                </c:pt>
                <c:pt idx="132988">
                  <c:v>308.10065031687901</c:v>
                </c:pt>
                <c:pt idx="132989">
                  <c:v>308.10296707215298</c:v>
                </c:pt>
                <c:pt idx="132990">
                  <c:v>308.10528382742598</c:v>
                </c:pt>
                <c:pt idx="132991">
                  <c:v>308.1076005827</c:v>
                </c:pt>
                <c:pt idx="132992">
                  <c:v>308.109917337973</c:v>
                </c:pt>
                <c:pt idx="132993">
                  <c:v>308.11223409324703</c:v>
                </c:pt>
                <c:pt idx="132994">
                  <c:v>308.11455084852003</c:v>
                </c:pt>
                <c:pt idx="132995">
                  <c:v>308.11686760379399</c:v>
                </c:pt>
                <c:pt idx="132996">
                  <c:v>308.11918435906699</c:v>
                </c:pt>
                <c:pt idx="132997">
                  <c:v>308.12150111434102</c:v>
                </c:pt>
                <c:pt idx="132998">
                  <c:v>308.12381786961402</c:v>
                </c:pt>
                <c:pt idx="132999">
                  <c:v>308.12613462488798</c:v>
                </c:pt>
                <c:pt idx="133000">
                  <c:v>308.12845138016098</c:v>
                </c:pt>
                <c:pt idx="133001">
                  <c:v>308.13076813543501</c:v>
                </c:pt>
                <c:pt idx="133002">
                  <c:v>308.13308489070801</c:v>
                </c:pt>
                <c:pt idx="133003">
                  <c:v>308.13540164598197</c:v>
                </c:pt>
                <c:pt idx="133004">
                  <c:v>308.13771840125497</c:v>
                </c:pt>
                <c:pt idx="133005">
                  <c:v>308.140035156529</c:v>
                </c:pt>
                <c:pt idx="133006">
                  <c:v>308.142351911802</c:v>
                </c:pt>
                <c:pt idx="133007">
                  <c:v>308.14466866707602</c:v>
                </c:pt>
                <c:pt idx="133008">
                  <c:v>308.14698542234999</c:v>
                </c:pt>
                <c:pt idx="133009">
                  <c:v>308.14930217762299</c:v>
                </c:pt>
                <c:pt idx="133010">
                  <c:v>308.15161893289701</c:v>
                </c:pt>
                <c:pt idx="133011">
                  <c:v>308.15393568817001</c:v>
                </c:pt>
                <c:pt idx="133012">
                  <c:v>308.15625244344398</c:v>
                </c:pt>
                <c:pt idx="133013">
                  <c:v>308.15856919871698</c:v>
                </c:pt>
                <c:pt idx="133014">
                  <c:v>308.160885953991</c:v>
                </c:pt>
                <c:pt idx="133015">
                  <c:v>308.163202709264</c:v>
                </c:pt>
                <c:pt idx="133016">
                  <c:v>308.16551946453802</c:v>
                </c:pt>
                <c:pt idx="133017">
                  <c:v>308.16783621981102</c:v>
                </c:pt>
                <c:pt idx="133018">
                  <c:v>308.17015297508499</c:v>
                </c:pt>
                <c:pt idx="133019">
                  <c:v>308.17246973035799</c:v>
                </c:pt>
                <c:pt idx="133020">
                  <c:v>308.17478648563201</c:v>
                </c:pt>
                <c:pt idx="133021">
                  <c:v>308.17710324090501</c:v>
                </c:pt>
                <c:pt idx="133022">
                  <c:v>308.17941999617898</c:v>
                </c:pt>
                <c:pt idx="133023">
                  <c:v>308.18173675145198</c:v>
                </c:pt>
                <c:pt idx="133024">
                  <c:v>308.184053506726</c:v>
                </c:pt>
                <c:pt idx="133025">
                  <c:v>308.186370261999</c:v>
                </c:pt>
                <c:pt idx="133026">
                  <c:v>308.18868701727303</c:v>
                </c:pt>
                <c:pt idx="133027">
                  <c:v>308.19100377254603</c:v>
                </c:pt>
                <c:pt idx="133028">
                  <c:v>308.19332052781999</c:v>
                </c:pt>
                <c:pt idx="133029">
                  <c:v>308.19563728309299</c:v>
                </c:pt>
                <c:pt idx="133030">
                  <c:v>308.19795403836702</c:v>
                </c:pt>
                <c:pt idx="133031">
                  <c:v>308.20027079364002</c:v>
                </c:pt>
                <c:pt idx="133032">
                  <c:v>308.20258754891398</c:v>
                </c:pt>
                <c:pt idx="133033">
                  <c:v>308.20490430418698</c:v>
                </c:pt>
                <c:pt idx="133034">
                  <c:v>308.20722105946101</c:v>
                </c:pt>
                <c:pt idx="133035">
                  <c:v>308.20953781473401</c:v>
                </c:pt>
                <c:pt idx="133036">
                  <c:v>308.21185457000797</c:v>
                </c:pt>
                <c:pt idx="133037">
                  <c:v>308.21417132528097</c:v>
                </c:pt>
                <c:pt idx="133038">
                  <c:v>308.216488080555</c:v>
                </c:pt>
                <c:pt idx="133039">
                  <c:v>308.218804835828</c:v>
                </c:pt>
                <c:pt idx="133040">
                  <c:v>308.22112159110202</c:v>
                </c:pt>
                <c:pt idx="133041">
                  <c:v>308.22343834637502</c:v>
                </c:pt>
                <c:pt idx="133042">
                  <c:v>308.22575510164899</c:v>
                </c:pt>
                <c:pt idx="133043">
                  <c:v>308.22807185692199</c:v>
                </c:pt>
                <c:pt idx="133044">
                  <c:v>308.23038861219601</c:v>
                </c:pt>
                <c:pt idx="133045">
                  <c:v>308.23270536746901</c:v>
                </c:pt>
                <c:pt idx="133046">
                  <c:v>308.23502212274298</c:v>
                </c:pt>
                <c:pt idx="133047">
                  <c:v>308.23733887801598</c:v>
                </c:pt>
                <c:pt idx="133048">
                  <c:v>308.23965563329</c:v>
                </c:pt>
                <c:pt idx="133049">
                  <c:v>308.241972388563</c:v>
                </c:pt>
                <c:pt idx="133050">
                  <c:v>308.24428914383702</c:v>
                </c:pt>
                <c:pt idx="133051">
                  <c:v>308.24660589911099</c:v>
                </c:pt>
                <c:pt idx="133052">
                  <c:v>308.24892265438399</c:v>
                </c:pt>
                <c:pt idx="133053">
                  <c:v>308.25123940965801</c:v>
                </c:pt>
                <c:pt idx="133054">
                  <c:v>308.25355616493101</c:v>
                </c:pt>
                <c:pt idx="133055">
                  <c:v>308.25587292020498</c:v>
                </c:pt>
                <c:pt idx="133056">
                  <c:v>308.25818967547798</c:v>
                </c:pt>
                <c:pt idx="133057">
                  <c:v>308.260506430752</c:v>
                </c:pt>
                <c:pt idx="133058">
                  <c:v>308.262823186025</c:v>
                </c:pt>
                <c:pt idx="133059">
                  <c:v>308.26513994129903</c:v>
                </c:pt>
                <c:pt idx="133060">
                  <c:v>308.26745669657203</c:v>
                </c:pt>
                <c:pt idx="133061">
                  <c:v>308.26977345184599</c:v>
                </c:pt>
                <c:pt idx="133062">
                  <c:v>308.27209020711899</c:v>
                </c:pt>
                <c:pt idx="133063">
                  <c:v>308.27440696239302</c:v>
                </c:pt>
                <c:pt idx="133064">
                  <c:v>308.27672371766602</c:v>
                </c:pt>
                <c:pt idx="133065">
                  <c:v>308.27904047293998</c:v>
                </c:pt>
                <c:pt idx="133066">
                  <c:v>308.28135722821298</c:v>
                </c:pt>
                <c:pt idx="133067">
                  <c:v>308.28367398348701</c:v>
                </c:pt>
                <c:pt idx="133068">
                  <c:v>308.28599073876001</c:v>
                </c:pt>
                <c:pt idx="133069">
                  <c:v>308.28830749403397</c:v>
                </c:pt>
                <c:pt idx="133070">
                  <c:v>308.29062424930697</c:v>
                </c:pt>
                <c:pt idx="133071">
                  <c:v>308.292941004581</c:v>
                </c:pt>
                <c:pt idx="133072">
                  <c:v>308.295257759854</c:v>
                </c:pt>
                <c:pt idx="133073">
                  <c:v>308.29757451512802</c:v>
                </c:pt>
                <c:pt idx="133074">
                  <c:v>308.29989127040102</c:v>
                </c:pt>
                <c:pt idx="133075">
                  <c:v>308.30220802567499</c:v>
                </c:pt>
                <c:pt idx="133076">
                  <c:v>308.30452478094799</c:v>
                </c:pt>
                <c:pt idx="133077">
                  <c:v>308.30684153622201</c:v>
                </c:pt>
                <c:pt idx="133078">
                  <c:v>308.30915829149501</c:v>
                </c:pt>
                <c:pt idx="133079">
                  <c:v>308.31147504676898</c:v>
                </c:pt>
                <c:pt idx="133080">
                  <c:v>308.31379180204198</c:v>
                </c:pt>
                <c:pt idx="133081">
                  <c:v>308.316108557316</c:v>
                </c:pt>
                <c:pt idx="133082">
                  <c:v>308.318425312589</c:v>
                </c:pt>
                <c:pt idx="133083">
                  <c:v>308.32074206786302</c:v>
                </c:pt>
                <c:pt idx="133084">
                  <c:v>308.32305882313602</c:v>
                </c:pt>
                <c:pt idx="133085">
                  <c:v>308.32537557840999</c:v>
                </c:pt>
                <c:pt idx="133086">
                  <c:v>308.32769233368299</c:v>
                </c:pt>
                <c:pt idx="133087">
                  <c:v>308.33000908895701</c:v>
                </c:pt>
                <c:pt idx="133088">
                  <c:v>308.33232584423001</c:v>
                </c:pt>
                <c:pt idx="133089">
                  <c:v>308.33464259950398</c:v>
                </c:pt>
                <c:pt idx="133090">
                  <c:v>308.33695935477698</c:v>
                </c:pt>
                <c:pt idx="133091">
                  <c:v>308.339276110051</c:v>
                </c:pt>
                <c:pt idx="133092">
                  <c:v>308.341592865324</c:v>
                </c:pt>
                <c:pt idx="133093">
                  <c:v>308.34390962059803</c:v>
                </c:pt>
                <c:pt idx="133094">
                  <c:v>308.34622637587199</c:v>
                </c:pt>
                <c:pt idx="133095">
                  <c:v>308.34854313114499</c:v>
                </c:pt>
                <c:pt idx="133096">
                  <c:v>308.35085988641902</c:v>
                </c:pt>
                <c:pt idx="133097">
                  <c:v>308.35317664169202</c:v>
                </c:pt>
                <c:pt idx="133098">
                  <c:v>308.35549339696598</c:v>
                </c:pt>
                <c:pt idx="133099">
                  <c:v>308.35781015223898</c:v>
                </c:pt>
                <c:pt idx="133100">
                  <c:v>308.36012690751301</c:v>
                </c:pt>
                <c:pt idx="133101">
                  <c:v>308.36244366278601</c:v>
                </c:pt>
                <c:pt idx="133102">
                  <c:v>308.36476041805997</c:v>
                </c:pt>
                <c:pt idx="133103">
                  <c:v>308.36707717333297</c:v>
                </c:pt>
                <c:pt idx="133104">
                  <c:v>308.369393928607</c:v>
                </c:pt>
                <c:pt idx="133105">
                  <c:v>308.37171068388</c:v>
                </c:pt>
                <c:pt idx="133106">
                  <c:v>308.37402743915402</c:v>
                </c:pt>
                <c:pt idx="133107">
                  <c:v>308.37634419442702</c:v>
                </c:pt>
                <c:pt idx="133108">
                  <c:v>308.37866094970099</c:v>
                </c:pt>
                <c:pt idx="133109">
                  <c:v>308.38097770497399</c:v>
                </c:pt>
                <c:pt idx="133110">
                  <c:v>308.38329446024801</c:v>
                </c:pt>
                <c:pt idx="133111">
                  <c:v>308.38561121552101</c:v>
                </c:pt>
                <c:pt idx="133112">
                  <c:v>308.38792797079498</c:v>
                </c:pt>
                <c:pt idx="133113">
                  <c:v>308.39024472606798</c:v>
                </c:pt>
                <c:pt idx="133114">
                  <c:v>308.392561481342</c:v>
                </c:pt>
                <c:pt idx="133115">
                  <c:v>308.394878236615</c:v>
                </c:pt>
                <c:pt idx="133116">
                  <c:v>308.39719499188902</c:v>
                </c:pt>
                <c:pt idx="133117">
                  <c:v>308.39951174716202</c:v>
                </c:pt>
                <c:pt idx="133118">
                  <c:v>308.40182850243599</c:v>
                </c:pt>
                <c:pt idx="133119">
                  <c:v>308.40414525770899</c:v>
                </c:pt>
                <c:pt idx="133120">
                  <c:v>308.40646201298301</c:v>
                </c:pt>
                <c:pt idx="133121">
                  <c:v>308.40877876825601</c:v>
                </c:pt>
                <c:pt idx="133122">
                  <c:v>308.41109552352998</c:v>
                </c:pt>
                <c:pt idx="133123">
                  <c:v>308.41341227880298</c:v>
                </c:pt>
                <c:pt idx="133124">
                  <c:v>308.415729034077</c:v>
                </c:pt>
                <c:pt idx="133125">
                  <c:v>308.41804578935</c:v>
                </c:pt>
                <c:pt idx="133126">
                  <c:v>308.42036254462403</c:v>
                </c:pt>
                <c:pt idx="133127">
                  <c:v>308.42267929989703</c:v>
                </c:pt>
                <c:pt idx="133128">
                  <c:v>308.42499605517099</c:v>
                </c:pt>
                <c:pt idx="133129">
                  <c:v>308.42731281044399</c:v>
                </c:pt>
                <c:pt idx="133130">
                  <c:v>308.42962956571802</c:v>
                </c:pt>
                <c:pt idx="133131">
                  <c:v>308.43194632099102</c:v>
                </c:pt>
                <c:pt idx="133132">
                  <c:v>308.43426307626498</c:v>
                </c:pt>
                <c:pt idx="133133">
                  <c:v>308.43657983153798</c:v>
                </c:pt>
                <c:pt idx="133134">
                  <c:v>308.43889658681201</c:v>
                </c:pt>
                <c:pt idx="133135">
                  <c:v>308.44121334208501</c:v>
                </c:pt>
                <c:pt idx="133136">
                  <c:v>308.44353009735897</c:v>
                </c:pt>
                <c:pt idx="133137">
                  <c:v>308.445846852633</c:v>
                </c:pt>
                <c:pt idx="133138">
                  <c:v>308.448163607906</c:v>
                </c:pt>
                <c:pt idx="133139">
                  <c:v>308.45048036318002</c:v>
                </c:pt>
                <c:pt idx="133140">
                  <c:v>308.45279711845302</c:v>
                </c:pt>
                <c:pt idx="133141">
                  <c:v>308.45511387372699</c:v>
                </c:pt>
                <c:pt idx="133142">
                  <c:v>308.45743062899999</c:v>
                </c:pt>
                <c:pt idx="133143">
                  <c:v>308.45974738427401</c:v>
                </c:pt>
                <c:pt idx="133144">
                  <c:v>308.46206413954701</c:v>
                </c:pt>
                <c:pt idx="133145">
                  <c:v>308.46438089482098</c:v>
                </c:pt>
                <c:pt idx="133146">
                  <c:v>308.46669765009398</c:v>
                </c:pt>
                <c:pt idx="133147">
                  <c:v>308.469014405368</c:v>
                </c:pt>
                <c:pt idx="133148">
                  <c:v>308.471331160641</c:v>
                </c:pt>
                <c:pt idx="133149">
                  <c:v>308.47364791591502</c:v>
                </c:pt>
                <c:pt idx="133150">
                  <c:v>308.47596467118802</c:v>
                </c:pt>
                <c:pt idx="133151">
                  <c:v>308.47828142646199</c:v>
                </c:pt>
                <c:pt idx="133152">
                  <c:v>308.48059818173499</c:v>
                </c:pt>
                <c:pt idx="133153">
                  <c:v>308.48291493700901</c:v>
                </c:pt>
                <c:pt idx="133154">
                  <c:v>308.48523169228201</c:v>
                </c:pt>
                <c:pt idx="133155">
                  <c:v>308.48754844755598</c:v>
                </c:pt>
                <c:pt idx="133156">
                  <c:v>308.48986520282898</c:v>
                </c:pt>
                <c:pt idx="133157">
                  <c:v>308.492181958103</c:v>
                </c:pt>
                <c:pt idx="133158">
                  <c:v>308.494498713376</c:v>
                </c:pt>
                <c:pt idx="133159">
                  <c:v>308.49681546865003</c:v>
                </c:pt>
                <c:pt idx="133160">
                  <c:v>308.49913222392303</c:v>
                </c:pt>
                <c:pt idx="133161">
                  <c:v>308.50144897919699</c:v>
                </c:pt>
                <c:pt idx="133162">
                  <c:v>308.50376573446999</c:v>
                </c:pt>
                <c:pt idx="133163">
                  <c:v>308.50608248974402</c:v>
                </c:pt>
                <c:pt idx="133164">
                  <c:v>308.50839924501702</c:v>
                </c:pt>
                <c:pt idx="133165">
                  <c:v>308.51071600029098</c:v>
                </c:pt>
                <c:pt idx="133166">
                  <c:v>308.51303275556398</c:v>
                </c:pt>
                <c:pt idx="133167">
                  <c:v>308.51534951083801</c:v>
                </c:pt>
                <c:pt idx="133168">
                  <c:v>308.51766626611101</c:v>
                </c:pt>
                <c:pt idx="133169">
                  <c:v>308.51998302138497</c:v>
                </c:pt>
                <c:pt idx="133170">
                  <c:v>308.52229977665797</c:v>
                </c:pt>
                <c:pt idx="133171">
                  <c:v>308.524616531932</c:v>
                </c:pt>
                <c:pt idx="133172">
                  <c:v>308.526933287205</c:v>
                </c:pt>
                <c:pt idx="133173">
                  <c:v>308.52925004247902</c:v>
                </c:pt>
                <c:pt idx="133174">
                  <c:v>308.53156679775202</c:v>
                </c:pt>
                <c:pt idx="133175">
                  <c:v>308.53388355302599</c:v>
                </c:pt>
                <c:pt idx="133176">
                  <c:v>308.53620030829899</c:v>
                </c:pt>
                <c:pt idx="133177">
                  <c:v>308.53851706357301</c:v>
                </c:pt>
                <c:pt idx="133178">
                  <c:v>308.54083381884601</c:v>
                </c:pt>
                <c:pt idx="133179">
                  <c:v>308.54315057411998</c:v>
                </c:pt>
                <c:pt idx="133180">
                  <c:v>308.545467329394</c:v>
                </c:pt>
                <c:pt idx="133181">
                  <c:v>308.547784084667</c:v>
                </c:pt>
                <c:pt idx="133182">
                  <c:v>308.55010083994102</c:v>
                </c:pt>
                <c:pt idx="133183">
                  <c:v>308.55241759521402</c:v>
                </c:pt>
                <c:pt idx="133184">
                  <c:v>308.55473435048799</c:v>
                </c:pt>
                <c:pt idx="133185">
                  <c:v>308.55705110576099</c:v>
                </c:pt>
                <c:pt idx="133186">
                  <c:v>308.55936786103501</c:v>
                </c:pt>
                <c:pt idx="133187">
                  <c:v>308.56168461630801</c:v>
                </c:pt>
                <c:pt idx="133188">
                  <c:v>308.56400137158198</c:v>
                </c:pt>
                <c:pt idx="133189">
                  <c:v>308.56631812685498</c:v>
                </c:pt>
                <c:pt idx="133190">
                  <c:v>308.568634882129</c:v>
                </c:pt>
                <c:pt idx="133191">
                  <c:v>308.570951637402</c:v>
                </c:pt>
                <c:pt idx="133192">
                  <c:v>308.57326839267603</c:v>
                </c:pt>
                <c:pt idx="133193">
                  <c:v>308.57558514794903</c:v>
                </c:pt>
                <c:pt idx="133194">
                  <c:v>308.57790190322299</c:v>
                </c:pt>
                <c:pt idx="133195">
                  <c:v>308.58021865849599</c:v>
                </c:pt>
                <c:pt idx="133196">
                  <c:v>308.58253541377002</c:v>
                </c:pt>
                <c:pt idx="133197">
                  <c:v>308.58485216904302</c:v>
                </c:pt>
                <c:pt idx="133198">
                  <c:v>308.58716892431698</c:v>
                </c:pt>
                <c:pt idx="133199">
                  <c:v>308.58948567958998</c:v>
                </c:pt>
                <c:pt idx="133200">
                  <c:v>308.59180243486401</c:v>
                </c:pt>
                <c:pt idx="133201">
                  <c:v>308.59411919013701</c:v>
                </c:pt>
                <c:pt idx="133202">
                  <c:v>308.59643594541097</c:v>
                </c:pt>
                <c:pt idx="133203">
                  <c:v>308.59875270068397</c:v>
                </c:pt>
                <c:pt idx="133204">
                  <c:v>308.601069455958</c:v>
                </c:pt>
                <c:pt idx="133205">
                  <c:v>308.603386211231</c:v>
                </c:pt>
                <c:pt idx="133206">
                  <c:v>308.60570296650502</c:v>
                </c:pt>
                <c:pt idx="133207">
                  <c:v>308.60801972177802</c:v>
                </c:pt>
                <c:pt idx="133208">
                  <c:v>308.61033647705199</c:v>
                </c:pt>
                <c:pt idx="133209">
                  <c:v>308.61265323232499</c:v>
                </c:pt>
                <c:pt idx="133210">
                  <c:v>308.61496998759901</c:v>
                </c:pt>
                <c:pt idx="133211">
                  <c:v>308.61728674287201</c:v>
                </c:pt>
                <c:pt idx="133212">
                  <c:v>308.61960349814598</c:v>
                </c:pt>
                <c:pt idx="133213">
                  <c:v>308.62192025341898</c:v>
                </c:pt>
                <c:pt idx="133214">
                  <c:v>308.624237008693</c:v>
                </c:pt>
                <c:pt idx="133215">
                  <c:v>308.626553763966</c:v>
                </c:pt>
                <c:pt idx="133216">
                  <c:v>308.62887051924002</c:v>
                </c:pt>
                <c:pt idx="133217">
                  <c:v>308.63118727451302</c:v>
                </c:pt>
                <c:pt idx="133218">
                  <c:v>308.63350402978699</c:v>
                </c:pt>
                <c:pt idx="133219">
                  <c:v>308.63582078505999</c:v>
                </c:pt>
                <c:pt idx="133220">
                  <c:v>308.63813754033401</c:v>
                </c:pt>
                <c:pt idx="133221">
                  <c:v>308.64045429560701</c:v>
                </c:pt>
                <c:pt idx="133222">
                  <c:v>308.64277105088098</c:v>
                </c:pt>
                <c:pt idx="133223">
                  <c:v>308.645087806155</c:v>
                </c:pt>
                <c:pt idx="133224">
                  <c:v>308.647404561428</c:v>
                </c:pt>
                <c:pt idx="133225">
                  <c:v>308.64972131670203</c:v>
                </c:pt>
                <c:pt idx="133226">
                  <c:v>308.65203807197503</c:v>
                </c:pt>
                <c:pt idx="133227">
                  <c:v>308.65435482724899</c:v>
                </c:pt>
                <c:pt idx="133228">
                  <c:v>308.65667158252199</c:v>
                </c:pt>
                <c:pt idx="133229">
                  <c:v>308.65898833779602</c:v>
                </c:pt>
                <c:pt idx="133230">
                  <c:v>308.66130509306902</c:v>
                </c:pt>
                <c:pt idx="133231">
                  <c:v>308.66362184834298</c:v>
                </c:pt>
                <c:pt idx="133232">
                  <c:v>308.66593860361598</c:v>
                </c:pt>
                <c:pt idx="133233">
                  <c:v>308.66825535889001</c:v>
                </c:pt>
                <c:pt idx="133234">
                  <c:v>308.67057211416301</c:v>
                </c:pt>
                <c:pt idx="133235">
                  <c:v>308.67288886943697</c:v>
                </c:pt>
                <c:pt idx="133236">
                  <c:v>308.67520562470997</c:v>
                </c:pt>
                <c:pt idx="133237">
                  <c:v>308.677522379984</c:v>
                </c:pt>
                <c:pt idx="133238">
                  <c:v>308.679839135257</c:v>
                </c:pt>
                <c:pt idx="133239">
                  <c:v>308.68215589053102</c:v>
                </c:pt>
                <c:pt idx="133240">
                  <c:v>308.68447264580402</c:v>
                </c:pt>
                <c:pt idx="133241">
                  <c:v>308.68678940107799</c:v>
                </c:pt>
                <c:pt idx="133242">
                  <c:v>308.68910615635099</c:v>
                </c:pt>
                <c:pt idx="133243">
                  <c:v>308.69142291162501</c:v>
                </c:pt>
                <c:pt idx="133244">
                  <c:v>308.69373966689801</c:v>
                </c:pt>
                <c:pt idx="133245">
                  <c:v>308.69605642217198</c:v>
                </c:pt>
                <c:pt idx="133246">
                  <c:v>308.69837317744498</c:v>
                </c:pt>
                <c:pt idx="133247">
                  <c:v>308.700689932719</c:v>
                </c:pt>
                <c:pt idx="133248">
                  <c:v>308.703006687992</c:v>
                </c:pt>
                <c:pt idx="133249">
                  <c:v>308.70532344326602</c:v>
                </c:pt>
                <c:pt idx="133250">
                  <c:v>308.70764019853902</c:v>
                </c:pt>
                <c:pt idx="133251">
                  <c:v>308.70995695381299</c:v>
                </c:pt>
                <c:pt idx="133252">
                  <c:v>308.71227370908599</c:v>
                </c:pt>
                <c:pt idx="133253">
                  <c:v>308.71459046436001</c:v>
                </c:pt>
                <c:pt idx="133254">
                  <c:v>308.71690721963301</c:v>
                </c:pt>
                <c:pt idx="133255">
                  <c:v>308.71922397490698</c:v>
                </c:pt>
                <c:pt idx="133256">
                  <c:v>308.72154073017998</c:v>
                </c:pt>
                <c:pt idx="133257">
                  <c:v>308.723857485454</c:v>
                </c:pt>
                <c:pt idx="133258">
                  <c:v>308.726174240727</c:v>
                </c:pt>
                <c:pt idx="133259">
                  <c:v>308.72849099600103</c:v>
                </c:pt>
                <c:pt idx="133260">
                  <c:v>308.73080775127403</c:v>
                </c:pt>
                <c:pt idx="133261">
                  <c:v>308.73312450654799</c:v>
                </c:pt>
                <c:pt idx="133262">
                  <c:v>308.73544126182099</c:v>
                </c:pt>
                <c:pt idx="133263">
                  <c:v>308.73775801709502</c:v>
                </c:pt>
                <c:pt idx="133264">
                  <c:v>308.74007477236898</c:v>
                </c:pt>
                <c:pt idx="133265">
                  <c:v>308.74239152764198</c:v>
                </c:pt>
                <c:pt idx="133266">
                  <c:v>308.74470828291601</c:v>
                </c:pt>
                <c:pt idx="133267">
                  <c:v>308.74702503818901</c:v>
                </c:pt>
                <c:pt idx="133268">
                  <c:v>308.74934179346297</c:v>
                </c:pt>
                <c:pt idx="133269">
                  <c:v>308.75165854873597</c:v>
                </c:pt>
                <c:pt idx="133270">
                  <c:v>308.75397530401</c:v>
                </c:pt>
                <c:pt idx="133271">
                  <c:v>308.756292059283</c:v>
                </c:pt>
                <c:pt idx="133272">
                  <c:v>308.75860881455702</c:v>
                </c:pt>
                <c:pt idx="133273">
                  <c:v>308.76092556983002</c:v>
                </c:pt>
                <c:pt idx="133274">
                  <c:v>308.76324232510399</c:v>
                </c:pt>
                <c:pt idx="133275">
                  <c:v>308.76555908037699</c:v>
                </c:pt>
                <c:pt idx="133276">
                  <c:v>308.76787583565101</c:v>
                </c:pt>
                <c:pt idx="133277">
                  <c:v>308.77019259092401</c:v>
                </c:pt>
                <c:pt idx="133278">
                  <c:v>308.77250934619798</c:v>
                </c:pt>
                <c:pt idx="133279">
                  <c:v>308.77482610147098</c:v>
                </c:pt>
                <c:pt idx="133280">
                  <c:v>308.777142856745</c:v>
                </c:pt>
                <c:pt idx="133281">
                  <c:v>308.779459612018</c:v>
                </c:pt>
                <c:pt idx="133282">
                  <c:v>308.78177636729203</c:v>
                </c:pt>
                <c:pt idx="133283">
                  <c:v>308.78409312256503</c:v>
                </c:pt>
                <c:pt idx="133284">
                  <c:v>308.78640987783899</c:v>
                </c:pt>
                <c:pt idx="133285">
                  <c:v>308.78872663311199</c:v>
                </c:pt>
                <c:pt idx="133286">
                  <c:v>308.79104338838602</c:v>
                </c:pt>
                <c:pt idx="133287">
                  <c:v>308.79336014365902</c:v>
                </c:pt>
                <c:pt idx="133288">
                  <c:v>308.79567689893298</c:v>
                </c:pt>
                <c:pt idx="133289">
                  <c:v>308.79799365420598</c:v>
                </c:pt>
                <c:pt idx="133290">
                  <c:v>308.80031040948001</c:v>
                </c:pt>
                <c:pt idx="133291">
                  <c:v>308.80262716475301</c:v>
                </c:pt>
                <c:pt idx="133292">
                  <c:v>308.80494392002697</c:v>
                </c:pt>
                <c:pt idx="133293">
                  <c:v>308.80726067529997</c:v>
                </c:pt>
                <c:pt idx="133294">
                  <c:v>308.809577430574</c:v>
                </c:pt>
                <c:pt idx="133295">
                  <c:v>308.811894185847</c:v>
                </c:pt>
                <c:pt idx="133296">
                  <c:v>308.81421094112102</c:v>
                </c:pt>
                <c:pt idx="133297">
                  <c:v>308.81652769639402</c:v>
                </c:pt>
                <c:pt idx="133298">
                  <c:v>308.81884445166799</c:v>
                </c:pt>
                <c:pt idx="133299">
                  <c:v>308.82116120694099</c:v>
                </c:pt>
                <c:pt idx="133300">
                  <c:v>308.82347796221501</c:v>
                </c:pt>
                <c:pt idx="133301">
                  <c:v>308.82579471748801</c:v>
                </c:pt>
                <c:pt idx="133302">
                  <c:v>308.82811147276198</c:v>
                </c:pt>
                <c:pt idx="133303">
                  <c:v>308.83042822803498</c:v>
                </c:pt>
                <c:pt idx="133304">
                  <c:v>308.832744983309</c:v>
                </c:pt>
                <c:pt idx="133305">
                  <c:v>308.835061738582</c:v>
                </c:pt>
                <c:pt idx="133306">
                  <c:v>308.83737849385602</c:v>
                </c:pt>
                <c:pt idx="133307">
                  <c:v>308.83969524912999</c:v>
                </c:pt>
                <c:pt idx="133308">
                  <c:v>308.84201200440299</c:v>
                </c:pt>
                <c:pt idx="133309">
                  <c:v>308.84432875967701</c:v>
                </c:pt>
                <c:pt idx="133310">
                  <c:v>308.84664551495001</c:v>
                </c:pt>
                <c:pt idx="133311">
                  <c:v>308.84896227022398</c:v>
                </c:pt>
                <c:pt idx="133312">
                  <c:v>308.85127902549698</c:v>
                </c:pt>
                <c:pt idx="133313">
                  <c:v>308.853595780771</c:v>
                </c:pt>
                <c:pt idx="133314">
                  <c:v>308.855912536044</c:v>
                </c:pt>
                <c:pt idx="133315">
                  <c:v>308.85822929131803</c:v>
                </c:pt>
                <c:pt idx="133316">
                  <c:v>308.86054604659103</c:v>
                </c:pt>
                <c:pt idx="133317">
                  <c:v>308.86286280186499</c:v>
                </c:pt>
                <c:pt idx="133318">
                  <c:v>308.86517955713799</c:v>
                </c:pt>
                <c:pt idx="133319">
                  <c:v>308.86749631241202</c:v>
                </c:pt>
                <c:pt idx="133320">
                  <c:v>308.86981306768502</c:v>
                </c:pt>
                <c:pt idx="133321">
                  <c:v>308.87212982295898</c:v>
                </c:pt>
                <c:pt idx="133322">
                  <c:v>308.87444657823198</c:v>
                </c:pt>
                <c:pt idx="133323">
                  <c:v>308.87676333350601</c:v>
                </c:pt>
                <c:pt idx="133324">
                  <c:v>308.87908008877901</c:v>
                </c:pt>
                <c:pt idx="133325">
                  <c:v>308.88139684405297</c:v>
                </c:pt>
                <c:pt idx="133326">
                  <c:v>308.88371359932597</c:v>
                </c:pt>
                <c:pt idx="133327">
                  <c:v>308.8860303546</c:v>
                </c:pt>
                <c:pt idx="133328">
                  <c:v>308.888347109873</c:v>
                </c:pt>
                <c:pt idx="133329">
                  <c:v>308.89066386514702</c:v>
                </c:pt>
                <c:pt idx="133330">
                  <c:v>308.89298062042002</c:v>
                </c:pt>
                <c:pt idx="133331">
                  <c:v>308.89529737569399</c:v>
                </c:pt>
                <c:pt idx="133332">
                  <c:v>308.89761413096699</c:v>
                </c:pt>
                <c:pt idx="133333">
                  <c:v>308.89993088624101</c:v>
                </c:pt>
                <c:pt idx="133334">
                  <c:v>308.90224764151401</c:v>
                </c:pt>
                <c:pt idx="133335">
                  <c:v>308.90456439678798</c:v>
                </c:pt>
                <c:pt idx="133336">
                  <c:v>308.90688115206098</c:v>
                </c:pt>
                <c:pt idx="133337">
                  <c:v>308.909197907335</c:v>
                </c:pt>
                <c:pt idx="133338">
                  <c:v>308.911514662608</c:v>
                </c:pt>
                <c:pt idx="133339">
                  <c:v>308.91383141788202</c:v>
                </c:pt>
                <c:pt idx="133340">
                  <c:v>308.91614817315502</c:v>
                </c:pt>
                <c:pt idx="133341">
                  <c:v>308.91846492842899</c:v>
                </c:pt>
                <c:pt idx="133342">
                  <c:v>308.92078168370199</c:v>
                </c:pt>
                <c:pt idx="133343">
                  <c:v>308.92309843897601</c:v>
                </c:pt>
                <c:pt idx="133344">
                  <c:v>308.92541519424901</c:v>
                </c:pt>
                <c:pt idx="133345">
                  <c:v>308.92773194952298</c:v>
                </c:pt>
                <c:pt idx="133346">
                  <c:v>308.93004870479598</c:v>
                </c:pt>
                <c:pt idx="133347">
                  <c:v>308.93236546007</c:v>
                </c:pt>
                <c:pt idx="133348">
                  <c:v>308.934682215343</c:v>
                </c:pt>
                <c:pt idx="133349">
                  <c:v>308.93699897061703</c:v>
                </c:pt>
                <c:pt idx="133350">
                  <c:v>308.93931572589099</c:v>
                </c:pt>
                <c:pt idx="133351">
                  <c:v>308.94163248116399</c:v>
                </c:pt>
                <c:pt idx="133352">
                  <c:v>308.94394923643802</c:v>
                </c:pt>
                <c:pt idx="133353">
                  <c:v>308.94626599171102</c:v>
                </c:pt>
                <c:pt idx="133354">
                  <c:v>308.94858274698498</c:v>
                </c:pt>
                <c:pt idx="133355">
                  <c:v>308.95089950225798</c:v>
                </c:pt>
                <c:pt idx="133356">
                  <c:v>308.95321625753201</c:v>
                </c:pt>
                <c:pt idx="133357">
                  <c:v>308.95553301280501</c:v>
                </c:pt>
                <c:pt idx="133358">
                  <c:v>308.95784976807897</c:v>
                </c:pt>
                <c:pt idx="133359">
                  <c:v>308.96016652335197</c:v>
                </c:pt>
                <c:pt idx="133360">
                  <c:v>308.962483278626</c:v>
                </c:pt>
                <c:pt idx="133361">
                  <c:v>308.964800033899</c:v>
                </c:pt>
                <c:pt idx="133362">
                  <c:v>308.96711678917302</c:v>
                </c:pt>
                <c:pt idx="133363">
                  <c:v>308.96943354444602</c:v>
                </c:pt>
                <c:pt idx="133364">
                  <c:v>308.97175029971999</c:v>
                </c:pt>
                <c:pt idx="133365">
                  <c:v>308.97406705499299</c:v>
                </c:pt>
                <c:pt idx="133366">
                  <c:v>308.97638381026701</c:v>
                </c:pt>
                <c:pt idx="133367">
                  <c:v>308.97870056554001</c:v>
                </c:pt>
                <c:pt idx="133368">
                  <c:v>308.98101732081398</c:v>
                </c:pt>
                <c:pt idx="133369">
                  <c:v>308.98333407608698</c:v>
                </c:pt>
                <c:pt idx="133370">
                  <c:v>308.985650831361</c:v>
                </c:pt>
                <c:pt idx="133371">
                  <c:v>308.987967586634</c:v>
                </c:pt>
                <c:pt idx="133372">
                  <c:v>308.99028434190802</c:v>
                </c:pt>
                <c:pt idx="133373">
                  <c:v>308.99260109718102</c:v>
                </c:pt>
                <c:pt idx="133374">
                  <c:v>308.99491785245499</c:v>
                </c:pt>
                <c:pt idx="133375">
                  <c:v>308.99723460772799</c:v>
                </c:pt>
                <c:pt idx="133376">
                  <c:v>308.99955136300201</c:v>
                </c:pt>
                <c:pt idx="133377">
                  <c:v>309.00186811827501</c:v>
                </c:pt>
                <c:pt idx="133378">
                  <c:v>309.00418487354898</c:v>
                </c:pt>
                <c:pt idx="133379">
                  <c:v>309.00650162882198</c:v>
                </c:pt>
                <c:pt idx="133380">
                  <c:v>309.008818384096</c:v>
                </c:pt>
                <c:pt idx="133381">
                  <c:v>309.011135139369</c:v>
                </c:pt>
                <c:pt idx="133382">
                  <c:v>309.01345189464303</c:v>
                </c:pt>
                <c:pt idx="133383">
                  <c:v>309.01576864991603</c:v>
                </c:pt>
                <c:pt idx="133384">
                  <c:v>309.01808540518999</c:v>
                </c:pt>
                <c:pt idx="133385">
                  <c:v>309.02040216046299</c:v>
                </c:pt>
                <c:pt idx="133386">
                  <c:v>309.02271891573702</c:v>
                </c:pt>
                <c:pt idx="133387">
                  <c:v>309.02503567101002</c:v>
                </c:pt>
                <c:pt idx="133388">
                  <c:v>309.02735242628398</c:v>
                </c:pt>
                <c:pt idx="133389">
                  <c:v>309.02966918155698</c:v>
                </c:pt>
                <c:pt idx="133390">
                  <c:v>309.03198593683101</c:v>
                </c:pt>
                <c:pt idx="133391">
                  <c:v>309.03430269210401</c:v>
                </c:pt>
                <c:pt idx="133392">
                  <c:v>309.03661944737797</c:v>
                </c:pt>
                <c:pt idx="133393">
                  <c:v>309.038936202652</c:v>
                </c:pt>
                <c:pt idx="133394">
                  <c:v>309.041252957925</c:v>
                </c:pt>
                <c:pt idx="133395">
                  <c:v>309.04356971319902</c:v>
                </c:pt>
                <c:pt idx="133396">
                  <c:v>309.04588646847202</c:v>
                </c:pt>
                <c:pt idx="133397">
                  <c:v>309.04820322374599</c:v>
                </c:pt>
                <c:pt idx="133398">
                  <c:v>309.05051997901899</c:v>
                </c:pt>
                <c:pt idx="133399">
                  <c:v>309.05283673429301</c:v>
                </c:pt>
                <c:pt idx="133400">
                  <c:v>309.05515348956601</c:v>
                </c:pt>
                <c:pt idx="133401">
                  <c:v>309.05747024483998</c:v>
                </c:pt>
                <c:pt idx="133402">
                  <c:v>309.05978700011298</c:v>
                </c:pt>
                <c:pt idx="133403">
                  <c:v>309.062103755387</c:v>
                </c:pt>
                <c:pt idx="133404">
                  <c:v>309.06442051066</c:v>
                </c:pt>
                <c:pt idx="133405">
                  <c:v>309.06673726593402</c:v>
                </c:pt>
                <c:pt idx="133406">
                  <c:v>309.06905402120702</c:v>
                </c:pt>
                <c:pt idx="133407">
                  <c:v>309.07137077648099</c:v>
                </c:pt>
                <c:pt idx="133408">
                  <c:v>309.07368753175399</c:v>
                </c:pt>
                <c:pt idx="133409">
                  <c:v>309.07600428702801</c:v>
                </c:pt>
                <c:pt idx="133410">
                  <c:v>309.07832104230101</c:v>
                </c:pt>
                <c:pt idx="133411">
                  <c:v>309.08063779757498</c:v>
                </c:pt>
                <c:pt idx="133412">
                  <c:v>309.08295455284798</c:v>
                </c:pt>
                <c:pt idx="133413">
                  <c:v>309.085271308122</c:v>
                </c:pt>
                <c:pt idx="133414">
                  <c:v>309.087588063395</c:v>
                </c:pt>
                <c:pt idx="133415">
                  <c:v>309.08990481866903</c:v>
                </c:pt>
                <c:pt idx="133416">
                  <c:v>309.09222157394203</c:v>
                </c:pt>
                <c:pt idx="133417">
                  <c:v>309.09453832921599</c:v>
                </c:pt>
                <c:pt idx="133418">
                  <c:v>309.09685508448899</c:v>
                </c:pt>
                <c:pt idx="133419">
                  <c:v>309.09917183976302</c:v>
                </c:pt>
                <c:pt idx="133420">
                  <c:v>309.10148859503602</c:v>
                </c:pt>
                <c:pt idx="133421">
                  <c:v>309.10380535030998</c:v>
                </c:pt>
                <c:pt idx="133422">
                  <c:v>309.10612210558298</c:v>
                </c:pt>
                <c:pt idx="133423">
                  <c:v>309.10843886085701</c:v>
                </c:pt>
                <c:pt idx="133424">
                  <c:v>309.11075561613001</c:v>
                </c:pt>
                <c:pt idx="133425">
                  <c:v>309.11307237140397</c:v>
                </c:pt>
                <c:pt idx="133426">
                  <c:v>309.11538912667697</c:v>
                </c:pt>
                <c:pt idx="133427">
                  <c:v>309.117705881951</c:v>
                </c:pt>
                <c:pt idx="133428">
                  <c:v>309.120022637224</c:v>
                </c:pt>
                <c:pt idx="133429">
                  <c:v>309.12233939249802</c:v>
                </c:pt>
                <c:pt idx="133430">
                  <c:v>309.12465614777102</c:v>
                </c:pt>
                <c:pt idx="133431">
                  <c:v>309.12697290304499</c:v>
                </c:pt>
                <c:pt idx="133432">
                  <c:v>309.12928965831799</c:v>
                </c:pt>
                <c:pt idx="133433">
                  <c:v>309.13160641359201</c:v>
                </c:pt>
                <c:pt idx="133434">
                  <c:v>309.13392316886501</c:v>
                </c:pt>
                <c:pt idx="133435">
                  <c:v>309.13623992413898</c:v>
                </c:pt>
                <c:pt idx="133436">
                  <c:v>309.138556679413</c:v>
                </c:pt>
                <c:pt idx="133437">
                  <c:v>309.140873434686</c:v>
                </c:pt>
                <c:pt idx="133438">
                  <c:v>309.14319018996002</c:v>
                </c:pt>
                <c:pt idx="133439">
                  <c:v>309.14550694523302</c:v>
                </c:pt>
                <c:pt idx="133440">
                  <c:v>309.14782370050699</c:v>
                </c:pt>
                <c:pt idx="133441">
                  <c:v>309.15014045577999</c:v>
                </c:pt>
                <c:pt idx="133442">
                  <c:v>309.15245721105401</c:v>
                </c:pt>
                <c:pt idx="133443">
                  <c:v>309.15477396632701</c:v>
                </c:pt>
                <c:pt idx="133444">
                  <c:v>309.15709072160098</c:v>
                </c:pt>
                <c:pt idx="133445">
                  <c:v>309.15940747687398</c:v>
                </c:pt>
                <c:pt idx="133446">
                  <c:v>309.161724232148</c:v>
                </c:pt>
                <c:pt idx="133447">
                  <c:v>309.164040987421</c:v>
                </c:pt>
                <c:pt idx="133448">
                  <c:v>309.16635774269503</c:v>
                </c:pt>
                <c:pt idx="133449">
                  <c:v>309.16867449796803</c:v>
                </c:pt>
                <c:pt idx="133450">
                  <c:v>309.17099125324199</c:v>
                </c:pt>
                <c:pt idx="133451">
                  <c:v>309.17330800851499</c:v>
                </c:pt>
                <c:pt idx="133452">
                  <c:v>309.17562476378902</c:v>
                </c:pt>
                <c:pt idx="133453">
                  <c:v>309.17794151906202</c:v>
                </c:pt>
                <c:pt idx="133454">
                  <c:v>309.18025827433598</c:v>
                </c:pt>
                <c:pt idx="133455">
                  <c:v>309.18257502960898</c:v>
                </c:pt>
                <c:pt idx="133456">
                  <c:v>309.18489178488301</c:v>
                </c:pt>
                <c:pt idx="133457">
                  <c:v>309.18720854015601</c:v>
                </c:pt>
                <c:pt idx="133458">
                  <c:v>309.18952529542997</c:v>
                </c:pt>
                <c:pt idx="133459">
                  <c:v>309.19184205070297</c:v>
                </c:pt>
                <c:pt idx="133460">
                  <c:v>309.194158805977</c:v>
                </c:pt>
                <c:pt idx="133461">
                  <c:v>309.19647556125</c:v>
                </c:pt>
                <c:pt idx="133462">
                  <c:v>309.19879231652402</c:v>
                </c:pt>
                <c:pt idx="133463">
                  <c:v>309.20110907179702</c:v>
                </c:pt>
                <c:pt idx="133464">
                  <c:v>309.20342582707099</c:v>
                </c:pt>
                <c:pt idx="133465">
                  <c:v>309.20574258234399</c:v>
                </c:pt>
                <c:pt idx="133466">
                  <c:v>309.20805933761801</c:v>
                </c:pt>
                <c:pt idx="133467">
                  <c:v>309.21037609289101</c:v>
                </c:pt>
                <c:pt idx="133468">
                  <c:v>309.21269284816498</c:v>
                </c:pt>
                <c:pt idx="133469">
                  <c:v>309.21500960343798</c:v>
                </c:pt>
                <c:pt idx="133470">
                  <c:v>309.217326358712</c:v>
                </c:pt>
                <c:pt idx="133471">
                  <c:v>309.219643113985</c:v>
                </c:pt>
                <c:pt idx="133472">
                  <c:v>309.22195986925902</c:v>
                </c:pt>
                <c:pt idx="133473">
                  <c:v>309.22427662453202</c:v>
                </c:pt>
                <c:pt idx="133474">
                  <c:v>309.22659337980599</c:v>
                </c:pt>
                <c:pt idx="133475">
                  <c:v>309.22891013507899</c:v>
                </c:pt>
                <c:pt idx="133476">
                  <c:v>309.23122689035301</c:v>
                </c:pt>
                <c:pt idx="133477">
                  <c:v>309.23354364562601</c:v>
                </c:pt>
                <c:pt idx="133478">
                  <c:v>309.23586040089998</c:v>
                </c:pt>
                <c:pt idx="133479">
                  <c:v>309.238177156174</c:v>
                </c:pt>
                <c:pt idx="133480">
                  <c:v>309.240493911447</c:v>
                </c:pt>
                <c:pt idx="133481">
                  <c:v>309.24281066672103</c:v>
                </c:pt>
                <c:pt idx="133482">
                  <c:v>309.24512742199403</c:v>
                </c:pt>
                <c:pt idx="133483">
                  <c:v>309.24744417726799</c:v>
                </c:pt>
                <c:pt idx="133484">
                  <c:v>309.24976093254099</c:v>
                </c:pt>
                <c:pt idx="133485">
                  <c:v>309.25207768781502</c:v>
                </c:pt>
                <c:pt idx="133486">
                  <c:v>309.25439444308802</c:v>
                </c:pt>
                <c:pt idx="133487">
                  <c:v>309.25671119836198</c:v>
                </c:pt>
                <c:pt idx="133488">
                  <c:v>309.25902795363498</c:v>
                </c:pt>
                <c:pt idx="133489">
                  <c:v>309.26134470890901</c:v>
                </c:pt>
                <c:pt idx="133490">
                  <c:v>309.26366146418201</c:v>
                </c:pt>
                <c:pt idx="133491">
                  <c:v>309.26597821945597</c:v>
                </c:pt>
                <c:pt idx="133492">
                  <c:v>309.26829497472897</c:v>
                </c:pt>
                <c:pt idx="133493">
                  <c:v>309.270611730003</c:v>
                </c:pt>
                <c:pt idx="133494">
                  <c:v>309.272928485276</c:v>
                </c:pt>
                <c:pt idx="133495">
                  <c:v>309.27524524055002</c:v>
                </c:pt>
                <c:pt idx="133496">
                  <c:v>309.27756199582302</c:v>
                </c:pt>
                <c:pt idx="133497">
                  <c:v>309.27987875109699</c:v>
                </c:pt>
                <c:pt idx="133498">
                  <c:v>309.28219550636999</c:v>
                </c:pt>
                <c:pt idx="133499">
                  <c:v>309.28451226164401</c:v>
                </c:pt>
                <c:pt idx="133500">
                  <c:v>309.28682901691701</c:v>
                </c:pt>
                <c:pt idx="133501">
                  <c:v>309.28914577219098</c:v>
                </c:pt>
                <c:pt idx="133502">
                  <c:v>309.29146252746398</c:v>
                </c:pt>
                <c:pt idx="133503">
                  <c:v>309.293779282738</c:v>
                </c:pt>
                <c:pt idx="133504">
                  <c:v>309.296096038011</c:v>
                </c:pt>
                <c:pt idx="133505">
                  <c:v>309.29841279328502</c:v>
                </c:pt>
                <c:pt idx="133506">
                  <c:v>309.30072954855802</c:v>
                </c:pt>
                <c:pt idx="133507">
                  <c:v>309.30304630383199</c:v>
                </c:pt>
                <c:pt idx="133508">
                  <c:v>309.30536305910499</c:v>
                </c:pt>
                <c:pt idx="133509">
                  <c:v>309.30767981437901</c:v>
                </c:pt>
                <c:pt idx="133510">
                  <c:v>309.30999656965201</c:v>
                </c:pt>
                <c:pt idx="133511">
                  <c:v>309.31231332492598</c:v>
                </c:pt>
                <c:pt idx="133512">
                  <c:v>309.31463008019898</c:v>
                </c:pt>
                <c:pt idx="133513">
                  <c:v>309.316946835473</c:v>
                </c:pt>
                <c:pt idx="133514">
                  <c:v>309.319263590746</c:v>
                </c:pt>
                <c:pt idx="133515">
                  <c:v>309.32158034602003</c:v>
                </c:pt>
                <c:pt idx="133516">
                  <c:v>309.32389710129303</c:v>
                </c:pt>
                <c:pt idx="133517">
                  <c:v>309.32621385656699</c:v>
                </c:pt>
                <c:pt idx="133518">
                  <c:v>309.32853061183999</c:v>
                </c:pt>
                <c:pt idx="133519">
                  <c:v>309.33084736711402</c:v>
                </c:pt>
                <c:pt idx="133520">
                  <c:v>309.33316412238798</c:v>
                </c:pt>
                <c:pt idx="133521">
                  <c:v>309.33548087766098</c:v>
                </c:pt>
                <c:pt idx="133522">
                  <c:v>309.33779763293501</c:v>
                </c:pt>
                <c:pt idx="133523">
                  <c:v>309.34011438820801</c:v>
                </c:pt>
                <c:pt idx="133524">
                  <c:v>309.34243114348197</c:v>
                </c:pt>
                <c:pt idx="133525">
                  <c:v>309.34474789875497</c:v>
                </c:pt>
                <c:pt idx="133526">
                  <c:v>309.347064654029</c:v>
                </c:pt>
                <c:pt idx="133527">
                  <c:v>309.349381409302</c:v>
                </c:pt>
                <c:pt idx="133528">
                  <c:v>309.35169816457602</c:v>
                </c:pt>
                <c:pt idx="133529">
                  <c:v>309.35401491984902</c:v>
                </c:pt>
                <c:pt idx="133530">
                  <c:v>309.35633167512299</c:v>
                </c:pt>
                <c:pt idx="133531">
                  <c:v>309.35864843039599</c:v>
                </c:pt>
                <c:pt idx="133532">
                  <c:v>309.36096518567001</c:v>
                </c:pt>
                <c:pt idx="133533">
                  <c:v>309.36328194094301</c:v>
                </c:pt>
                <c:pt idx="133534">
                  <c:v>309.36559869621698</c:v>
                </c:pt>
                <c:pt idx="133535">
                  <c:v>309.36791545148998</c:v>
                </c:pt>
                <c:pt idx="133536">
                  <c:v>309.370232206764</c:v>
                </c:pt>
                <c:pt idx="133537">
                  <c:v>309.372548962037</c:v>
                </c:pt>
                <c:pt idx="133538">
                  <c:v>309.37486571731102</c:v>
                </c:pt>
                <c:pt idx="133539">
                  <c:v>309.37718247258402</c:v>
                </c:pt>
                <c:pt idx="133540">
                  <c:v>309.37949922785799</c:v>
                </c:pt>
                <c:pt idx="133541">
                  <c:v>309.38181598313099</c:v>
                </c:pt>
                <c:pt idx="133542">
                  <c:v>309.38413273840501</c:v>
                </c:pt>
                <c:pt idx="133543">
                  <c:v>309.38644949367801</c:v>
                </c:pt>
                <c:pt idx="133544">
                  <c:v>309.38876624895198</c:v>
                </c:pt>
                <c:pt idx="133545">
                  <c:v>309.39108300422498</c:v>
                </c:pt>
                <c:pt idx="133546">
                  <c:v>309.393399759499</c:v>
                </c:pt>
                <c:pt idx="133547">
                  <c:v>309.395716514772</c:v>
                </c:pt>
                <c:pt idx="133548">
                  <c:v>309.39803327004603</c:v>
                </c:pt>
                <c:pt idx="133549">
                  <c:v>309.40035002531903</c:v>
                </c:pt>
                <c:pt idx="133550">
                  <c:v>309.40266678059299</c:v>
                </c:pt>
                <c:pt idx="133551">
                  <c:v>309.40498353586599</c:v>
                </c:pt>
                <c:pt idx="133552">
                  <c:v>309.40730029114002</c:v>
                </c:pt>
                <c:pt idx="133553">
                  <c:v>309.40961704641302</c:v>
                </c:pt>
                <c:pt idx="133554">
                  <c:v>309.41193380168698</c:v>
                </c:pt>
                <c:pt idx="133555">
                  <c:v>309.41425055695998</c:v>
                </c:pt>
                <c:pt idx="133556">
                  <c:v>309.41656731223401</c:v>
                </c:pt>
                <c:pt idx="133557">
                  <c:v>309.41888406750701</c:v>
                </c:pt>
                <c:pt idx="133558">
                  <c:v>309.42120082278097</c:v>
                </c:pt>
                <c:pt idx="133559">
                  <c:v>309.42351757805397</c:v>
                </c:pt>
                <c:pt idx="133560">
                  <c:v>309.425834333328</c:v>
                </c:pt>
                <c:pt idx="133561">
                  <c:v>309.428151088601</c:v>
                </c:pt>
                <c:pt idx="133562">
                  <c:v>309.43046784387502</c:v>
                </c:pt>
                <c:pt idx="133563">
                  <c:v>309.43278459914899</c:v>
                </c:pt>
                <c:pt idx="133564">
                  <c:v>309.43510135442199</c:v>
                </c:pt>
                <c:pt idx="133565">
                  <c:v>309.43741810969601</c:v>
                </c:pt>
                <c:pt idx="133566">
                  <c:v>309.43973486496901</c:v>
                </c:pt>
                <c:pt idx="133567">
                  <c:v>309.44205162024298</c:v>
                </c:pt>
                <c:pt idx="133568">
                  <c:v>309.44436837551598</c:v>
                </c:pt>
                <c:pt idx="133569">
                  <c:v>309.44668513079</c:v>
                </c:pt>
                <c:pt idx="133570">
                  <c:v>309.449001886063</c:v>
                </c:pt>
                <c:pt idx="133571">
                  <c:v>309.45131864133702</c:v>
                </c:pt>
                <c:pt idx="133572">
                  <c:v>309.45363539661003</c:v>
                </c:pt>
                <c:pt idx="133573">
                  <c:v>309.45595215188399</c:v>
                </c:pt>
                <c:pt idx="133574">
                  <c:v>309.45826890715699</c:v>
                </c:pt>
                <c:pt idx="133575">
                  <c:v>309.46058566243101</c:v>
                </c:pt>
                <c:pt idx="133576">
                  <c:v>309.46290241770402</c:v>
                </c:pt>
                <c:pt idx="133577">
                  <c:v>309.46521917297798</c:v>
                </c:pt>
                <c:pt idx="133578">
                  <c:v>309.46753592825098</c:v>
                </c:pt>
                <c:pt idx="133579">
                  <c:v>309.469852683525</c:v>
                </c:pt>
                <c:pt idx="133580">
                  <c:v>309.47216943879801</c:v>
                </c:pt>
                <c:pt idx="133581">
                  <c:v>309.47448619407203</c:v>
                </c:pt>
                <c:pt idx="133582">
                  <c:v>309.47680294934497</c:v>
                </c:pt>
                <c:pt idx="133583">
                  <c:v>309.479119704619</c:v>
                </c:pt>
                <c:pt idx="133584">
                  <c:v>309.481436459892</c:v>
                </c:pt>
                <c:pt idx="133585">
                  <c:v>309.48375321516602</c:v>
                </c:pt>
                <c:pt idx="133586">
                  <c:v>309.48606997043902</c:v>
                </c:pt>
                <c:pt idx="133587">
                  <c:v>309.48838672571299</c:v>
                </c:pt>
                <c:pt idx="133588">
                  <c:v>309.49070348098599</c:v>
                </c:pt>
                <c:pt idx="133589">
                  <c:v>309.49302023626001</c:v>
                </c:pt>
                <c:pt idx="133590">
                  <c:v>309.49533699153301</c:v>
                </c:pt>
                <c:pt idx="133591">
                  <c:v>309.49765374680698</c:v>
                </c:pt>
                <c:pt idx="133592">
                  <c:v>309.49997050207998</c:v>
                </c:pt>
                <c:pt idx="133593">
                  <c:v>309.502287257354</c:v>
                </c:pt>
                <c:pt idx="133594">
                  <c:v>309.504604012627</c:v>
                </c:pt>
                <c:pt idx="133595">
                  <c:v>309.50692076790102</c:v>
                </c:pt>
                <c:pt idx="133596">
                  <c:v>309.50923752317402</c:v>
                </c:pt>
                <c:pt idx="133597">
                  <c:v>309.51155427844799</c:v>
                </c:pt>
                <c:pt idx="133598">
                  <c:v>309.51387103372099</c:v>
                </c:pt>
                <c:pt idx="133599">
                  <c:v>309.51618778899501</c:v>
                </c:pt>
                <c:pt idx="133600">
                  <c:v>309.51850454426801</c:v>
                </c:pt>
                <c:pt idx="133601">
                  <c:v>309.52082129954198</c:v>
                </c:pt>
                <c:pt idx="133602">
                  <c:v>309.52313805481498</c:v>
                </c:pt>
                <c:pt idx="133603">
                  <c:v>309.525454810089</c:v>
                </c:pt>
                <c:pt idx="133604">
                  <c:v>309.527771565362</c:v>
                </c:pt>
                <c:pt idx="133605">
                  <c:v>309.53008832063603</c:v>
                </c:pt>
                <c:pt idx="133606">
                  <c:v>309.53240507590999</c:v>
                </c:pt>
                <c:pt idx="133607">
                  <c:v>309.53472183118299</c:v>
                </c:pt>
                <c:pt idx="133608">
                  <c:v>309.53703858645702</c:v>
                </c:pt>
                <c:pt idx="133609">
                  <c:v>309.53935534173002</c:v>
                </c:pt>
                <c:pt idx="133610">
                  <c:v>309.54167209700398</c:v>
                </c:pt>
                <c:pt idx="133611">
                  <c:v>309.54398885227698</c:v>
                </c:pt>
                <c:pt idx="133612">
                  <c:v>309.54630560755101</c:v>
                </c:pt>
                <c:pt idx="133613">
                  <c:v>309.54862236282401</c:v>
                </c:pt>
                <c:pt idx="133614">
                  <c:v>309.55093911809797</c:v>
                </c:pt>
                <c:pt idx="133615">
                  <c:v>309.55325587337097</c:v>
                </c:pt>
                <c:pt idx="133616">
                  <c:v>309.555572628645</c:v>
                </c:pt>
                <c:pt idx="133617">
                  <c:v>309.557889383918</c:v>
                </c:pt>
                <c:pt idx="133618">
                  <c:v>309.56020613919202</c:v>
                </c:pt>
                <c:pt idx="133619">
                  <c:v>309.56252289446502</c:v>
                </c:pt>
                <c:pt idx="133620">
                  <c:v>309.56483964973899</c:v>
                </c:pt>
                <c:pt idx="133621">
                  <c:v>309.56715640501199</c:v>
                </c:pt>
                <c:pt idx="133622">
                  <c:v>309.56947316028601</c:v>
                </c:pt>
                <c:pt idx="133623">
                  <c:v>309.57178991555901</c:v>
                </c:pt>
                <c:pt idx="133624">
                  <c:v>309.57410667083298</c:v>
                </c:pt>
                <c:pt idx="133625">
                  <c:v>309.57642342610598</c:v>
                </c:pt>
                <c:pt idx="133626">
                  <c:v>309.57874018138</c:v>
                </c:pt>
                <c:pt idx="133627">
                  <c:v>309.581056936653</c:v>
                </c:pt>
                <c:pt idx="133628">
                  <c:v>309.58337369192702</c:v>
                </c:pt>
                <c:pt idx="133629">
                  <c:v>309.58569044720002</c:v>
                </c:pt>
                <c:pt idx="133630">
                  <c:v>309.58800720247399</c:v>
                </c:pt>
                <c:pt idx="133631">
                  <c:v>309.59032395774699</c:v>
                </c:pt>
                <c:pt idx="133632">
                  <c:v>309.59264071302101</c:v>
                </c:pt>
                <c:pt idx="133633">
                  <c:v>309.59495746829401</c:v>
                </c:pt>
                <c:pt idx="133634">
                  <c:v>309.59727422356798</c:v>
                </c:pt>
                <c:pt idx="133635">
                  <c:v>309.59959097884098</c:v>
                </c:pt>
                <c:pt idx="133636">
                  <c:v>309.601907734115</c:v>
                </c:pt>
                <c:pt idx="133637">
                  <c:v>309.604224489388</c:v>
                </c:pt>
                <c:pt idx="133638">
                  <c:v>309.60654124466203</c:v>
                </c:pt>
                <c:pt idx="133639">
                  <c:v>309.60885799993503</c:v>
                </c:pt>
                <c:pt idx="133640">
                  <c:v>309.61117475520899</c:v>
                </c:pt>
                <c:pt idx="133641">
                  <c:v>309.61349151048199</c:v>
                </c:pt>
                <c:pt idx="133642">
                  <c:v>309.61580826575602</c:v>
                </c:pt>
                <c:pt idx="133643">
                  <c:v>309.61812502102902</c:v>
                </c:pt>
                <c:pt idx="133644">
                  <c:v>309.62044177630298</c:v>
                </c:pt>
                <c:pt idx="133645">
                  <c:v>309.62275853157598</c:v>
                </c:pt>
                <c:pt idx="133646">
                  <c:v>309.62507528685001</c:v>
                </c:pt>
                <c:pt idx="133647">
                  <c:v>309.62739204212301</c:v>
                </c:pt>
                <c:pt idx="133648">
                  <c:v>309.62970879739697</c:v>
                </c:pt>
                <c:pt idx="133649">
                  <c:v>309.632025552671</c:v>
                </c:pt>
                <c:pt idx="133650">
                  <c:v>309.634342307944</c:v>
                </c:pt>
                <c:pt idx="133651">
                  <c:v>309.63665906321802</c:v>
                </c:pt>
                <c:pt idx="133652">
                  <c:v>309.63897581849102</c:v>
                </c:pt>
                <c:pt idx="133653">
                  <c:v>309.64129257376499</c:v>
                </c:pt>
                <c:pt idx="133654">
                  <c:v>309.64360932903799</c:v>
                </c:pt>
                <c:pt idx="133655">
                  <c:v>309.64592608431201</c:v>
                </c:pt>
                <c:pt idx="133656">
                  <c:v>309.64824283958501</c:v>
                </c:pt>
                <c:pt idx="133657">
                  <c:v>309.65055959485898</c:v>
                </c:pt>
                <c:pt idx="133658">
                  <c:v>309.65287635013198</c:v>
                </c:pt>
                <c:pt idx="133659">
                  <c:v>309.655193105406</c:v>
                </c:pt>
                <c:pt idx="133660">
                  <c:v>309.657509860679</c:v>
                </c:pt>
                <c:pt idx="133661">
                  <c:v>309.65982661595302</c:v>
                </c:pt>
                <c:pt idx="133662">
                  <c:v>309.66214337122602</c:v>
                </c:pt>
                <c:pt idx="133663">
                  <c:v>309.66446012649999</c:v>
                </c:pt>
                <c:pt idx="133664">
                  <c:v>309.66677688177299</c:v>
                </c:pt>
                <c:pt idx="133665">
                  <c:v>309.66909363704701</c:v>
                </c:pt>
                <c:pt idx="133666">
                  <c:v>309.67141039232001</c:v>
                </c:pt>
                <c:pt idx="133667">
                  <c:v>309.67372714759398</c:v>
                </c:pt>
                <c:pt idx="133668">
                  <c:v>309.67604390286698</c:v>
                </c:pt>
                <c:pt idx="133669">
                  <c:v>309.678360658141</c:v>
                </c:pt>
                <c:pt idx="133670">
                  <c:v>309.680677413414</c:v>
                </c:pt>
                <c:pt idx="133671">
                  <c:v>309.68299416868803</c:v>
                </c:pt>
                <c:pt idx="133672">
                  <c:v>309.68531092396103</c:v>
                </c:pt>
                <c:pt idx="133673">
                  <c:v>309.68762767923499</c:v>
                </c:pt>
                <c:pt idx="133674">
                  <c:v>309.68994443450799</c:v>
                </c:pt>
                <c:pt idx="133675">
                  <c:v>309.69226118978202</c:v>
                </c:pt>
                <c:pt idx="133676">
                  <c:v>309.69457794505502</c:v>
                </c:pt>
                <c:pt idx="133677">
                  <c:v>309.69689470032898</c:v>
                </c:pt>
                <c:pt idx="133678">
                  <c:v>309.69921145560198</c:v>
                </c:pt>
                <c:pt idx="133679">
                  <c:v>309.70152821087601</c:v>
                </c:pt>
                <c:pt idx="133680">
                  <c:v>309.70384496614901</c:v>
                </c:pt>
                <c:pt idx="133681">
                  <c:v>309.70616172142297</c:v>
                </c:pt>
                <c:pt idx="133682">
                  <c:v>309.70847847669597</c:v>
                </c:pt>
                <c:pt idx="133683">
                  <c:v>309.71079523197</c:v>
                </c:pt>
                <c:pt idx="133684">
                  <c:v>309.713111987243</c:v>
                </c:pt>
                <c:pt idx="133685">
                  <c:v>309.71542874251702</c:v>
                </c:pt>
                <c:pt idx="133686">
                  <c:v>309.71774549779002</c:v>
                </c:pt>
                <c:pt idx="133687">
                  <c:v>309.72006225306399</c:v>
                </c:pt>
                <c:pt idx="133688">
                  <c:v>309.72237900833699</c:v>
                </c:pt>
                <c:pt idx="133689">
                  <c:v>309.72469576361101</c:v>
                </c:pt>
                <c:pt idx="133690">
                  <c:v>309.72701251888401</c:v>
                </c:pt>
                <c:pt idx="133691">
                  <c:v>309.72932927415798</c:v>
                </c:pt>
                <c:pt idx="133692">
                  <c:v>309.731646029432</c:v>
                </c:pt>
                <c:pt idx="133693">
                  <c:v>309.733962784705</c:v>
                </c:pt>
                <c:pt idx="133694">
                  <c:v>309.73627953997902</c:v>
                </c:pt>
                <c:pt idx="133695">
                  <c:v>309.73859629525202</c:v>
                </c:pt>
                <c:pt idx="133696">
                  <c:v>309.74091305052599</c:v>
                </c:pt>
                <c:pt idx="133697">
                  <c:v>309.74322980579899</c:v>
                </c:pt>
                <c:pt idx="133698">
                  <c:v>309.74554656107301</c:v>
                </c:pt>
                <c:pt idx="133699">
                  <c:v>309.74786331634601</c:v>
                </c:pt>
                <c:pt idx="133700">
                  <c:v>309.75018007161998</c:v>
                </c:pt>
                <c:pt idx="133701">
                  <c:v>309.75249682689298</c:v>
                </c:pt>
                <c:pt idx="133702">
                  <c:v>309.754813582167</c:v>
                </c:pt>
                <c:pt idx="133703">
                  <c:v>309.75713033744</c:v>
                </c:pt>
                <c:pt idx="133704">
                  <c:v>309.75944709271403</c:v>
                </c:pt>
                <c:pt idx="133705">
                  <c:v>309.76176384798703</c:v>
                </c:pt>
                <c:pt idx="133706">
                  <c:v>309.76408060326099</c:v>
                </c:pt>
                <c:pt idx="133707">
                  <c:v>309.76639735853399</c:v>
                </c:pt>
                <c:pt idx="133708">
                  <c:v>309.76871411380802</c:v>
                </c:pt>
                <c:pt idx="133709">
                  <c:v>309.77103086908102</c:v>
                </c:pt>
                <c:pt idx="133710">
                  <c:v>309.77334762435498</c:v>
                </c:pt>
                <c:pt idx="133711">
                  <c:v>309.77566437962798</c:v>
                </c:pt>
                <c:pt idx="133712">
                  <c:v>309.77798113490201</c:v>
                </c:pt>
                <c:pt idx="133713">
                  <c:v>309.78029789017501</c:v>
                </c:pt>
                <c:pt idx="133714">
                  <c:v>309.78261464544897</c:v>
                </c:pt>
                <c:pt idx="133715">
                  <c:v>309.78493140072197</c:v>
                </c:pt>
                <c:pt idx="133716">
                  <c:v>309.787248155996</c:v>
                </c:pt>
                <c:pt idx="133717">
                  <c:v>309.789564911269</c:v>
                </c:pt>
                <c:pt idx="133718">
                  <c:v>309.79188166654302</c:v>
                </c:pt>
                <c:pt idx="133719">
                  <c:v>309.79419842181602</c:v>
                </c:pt>
                <c:pt idx="133720">
                  <c:v>309.79651517708999</c:v>
                </c:pt>
                <c:pt idx="133721">
                  <c:v>309.79883193236299</c:v>
                </c:pt>
                <c:pt idx="133722">
                  <c:v>309.80114868763701</c:v>
                </c:pt>
                <c:pt idx="133723">
                  <c:v>309.80346544291001</c:v>
                </c:pt>
                <c:pt idx="133724">
                  <c:v>309.80578219818398</c:v>
                </c:pt>
                <c:pt idx="133725">
                  <c:v>309.80809895345698</c:v>
                </c:pt>
                <c:pt idx="133726">
                  <c:v>309.810415708731</c:v>
                </c:pt>
                <c:pt idx="133727">
                  <c:v>309.812732464004</c:v>
                </c:pt>
                <c:pt idx="133728">
                  <c:v>309.81504921927802</c:v>
                </c:pt>
                <c:pt idx="133729">
                  <c:v>309.81736597455102</c:v>
                </c:pt>
                <c:pt idx="133730">
                  <c:v>309.81968272982499</c:v>
                </c:pt>
                <c:pt idx="133731">
                  <c:v>309.82199948509799</c:v>
                </c:pt>
                <c:pt idx="133732">
                  <c:v>309.82431624037201</c:v>
                </c:pt>
                <c:pt idx="133733">
                  <c:v>309.82663299564501</c:v>
                </c:pt>
                <c:pt idx="133734">
                  <c:v>309.82894975091898</c:v>
                </c:pt>
                <c:pt idx="133735">
                  <c:v>309.831266506193</c:v>
                </c:pt>
                <c:pt idx="133736">
                  <c:v>309.833583261466</c:v>
                </c:pt>
                <c:pt idx="133737">
                  <c:v>309.83590001674003</c:v>
                </c:pt>
                <c:pt idx="133738">
                  <c:v>309.83821677201303</c:v>
                </c:pt>
                <c:pt idx="133739">
                  <c:v>309.84053352728699</c:v>
                </c:pt>
                <c:pt idx="133740">
                  <c:v>309.84285028255999</c:v>
                </c:pt>
                <c:pt idx="133741">
                  <c:v>309.84516703783402</c:v>
                </c:pt>
                <c:pt idx="133742">
                  <c:v>309.84748379310702</c:v>
                </c:pt>
                <c:pt idx="133743">
                  <c:v>309.84980054838098</c:v>
                </c:pt>
                <c:pt idx="133744">
                  <c:v>309.85211730365398</c:v>
                </c:pt>
                <c:pt idx="133745">
                  <c:v>309.85443405892801</c:v>
                </c:pt>
                <c:pt idx="133746">
                  <c:v>309.85675081420101</c:v>
                </c:pt>
                <c:pt idx="133747">
                  <c:v>309.85906756947497</c:v>
                </c:pt>
                <c:pt idx="133748">
                  <c:v>309.86138432474797</c:v>
                </c:pt>
                <c:pt idx="133749">
                  <c:v>309.863701080022</c:v>
                </c:pt>
                <c:pt idx="133750">
                  <c:v>309.866017835295</c:v>
                </c:pt>
                <c:pt idx="133751">
                  <c:v>309.86833459056902</c:v>
                </c:pt>
                <c:pt idx="133752">
                  <c:v>309.87065134584202</c:v>
                </c:pt>
                <c:pt idx="133753">
                  <c:v>309.87296810111599</c:v>
                </c:pt>
                <c:pt idx="133754">
                  <c:v>309.87528485638899</c:v>
                </c:pt>
                <c:pt idx="133755">
                  <c:v>309.87760161166301</c:v>
                </c:pt>
                <c:pt idx="133756">
                  <c:v>309.87991836693601</c:v>
                </c:pt>
                <c:pt idx="133757">
                  <c:v>309.88223512220998</c:v>
                </c:pt>
                <c:pt idx="133758">
                  <c:v>309.88455187748298</c:v>
                </c:pt>
                <c:pt idx="133759">
                  <c:v>309.886868632757</c:v>
                </c:pt>
                <c:pt idx="133760">
                  <c:v>309.88918538803</c:v>
                </c:pt>
                <c:pt idx="133761">
                  <c:v>309.89150214330402</c:v>
                </c:pt>
                <c:pt idx="133762">
                  <c:v>309.89381889857702</c:v>
                </c:pt>
                <c:pt idx="133763">
                  <c:v>309.89613565385099</c:v>
                </c:pt>
                <c:pt idx="133764">
                  <c:v>309.89845240912399</c:v>
                </c:pt>
                <c:pt idx="133765">
                  <c:v>309.90076916439801</c:v>
                </c:pt>
                <c:pt idx="133766">
                  <c:v>309.90308591967101</c:v>
                </c:pt>
                <c:pt idx="133767">
                  <c:v>309.90540267494498</c:v>
                </c:pt>
                <c:pt idx="133768">
                  <c:v>309.90771943021798</c:v>
                </c:pt>
                <c:pt idx="133769">
                  <c:v>309.910036185492</c:v>
                </c:pt>
                <c:pt idx="133770">
                  <c:v>309.912352940765</c:v>
                </c:pt>
                <c:pt idx="133771">
                  <c:v>309.91466969603903</c:v>
                </c:pt>
                <c:pt idx="133772">
                  <c:v>309.91698645131203</c:v>
                </c:pt>
                <c:pt idx="133773">
                  <c:v>309.91930320658599</c:v>
                </c:pt>
                <c:pt idx="133774">
                  <c:v>309.92161996185899</c:v>
                </c:pt>
                <c:pt idx="133775">
                  <c:v>309.92393671713302</c:v>
                </c:pt>
                <c:pt idx="133776">
                  <c:v>309.92625347240698</c:v>
                </c:pt>
                <c:pt idx="133777">
                  <c:v>309.92857022767998</c:v>
                </c:pt>
                <c:pt idx="133778">
                  <c:v>309.93088698295401</c:v>
                </c:pt>
                <c:pt idx="133779">
                  <c:v>309.93320373822701</c:v>
                </c:pt>
                <c:pt idx="133780">
                  <c:v>309.93552049350097</c:v>
                </c:pt>
                <c:pt idx="133781">
                  <c:v>309.93783724877397</c:v>
                </c:pt>
                <c:pt idx="133782">
                  <c:v>309.940154004048</c:v>
                </c:pt>
                <c:pt idx="133783">
                  <c:v>309.942470759321</c:v>
                </c:pt>
                <c:pt idx="133784">
                  <c:v>309.94478751459502</c:v>
                </c:pt>
                <c:pt idx="133785">
                  <c:v>309.94710426986802</c:v>
                </c:pt>
                <c:pt idx="133786">
                  <c:v>309.94942102514199</c:v>
                </c:pt>
                <c:pt idx="133787">
                  <c:v>309.95173778041499</c:v>
                </c:pt>
                <c:pt idx="133788">
                  <c:v>309.95405453568901</c:v>
                </c:pt>
                <c:pt idx="133789">
                  <c:v>309.95637129096201</c:v>
                </c:pt>
                <c:pt idx="133790">
                  <c:v>309.95868804623598</c:v>
                </c:pt>
                <c:pt idx="133791">
                  <c:v>309.96100480150898</c:v>
                </c:pt>
                <c:pt idx="133792">
                  <c:v>309.963321556783</c:v>
                </c:pt>
                <c:pt idx="133793">
                  <c:v>309.965638312056</c:v>
                </c:pt>
                <c:pt idx="133794">
                  <c:v>309.96795506733002</c:v>
                </c:pt>
                <c:pt idx="133795">
                  <c:v>309.97027182260302</c:v>
                </c:pt>
                <c:pt idx="133796">
                  <c:v>309.97258857787699</c:v>
                </c:pt>
                <c:pt idx="133797">
                  <c:v>309.97490533314999</c:v>
                </c:pt>
                <c:pt idx="133798">
                  <c:v>309.97722208842401</c:v>
                </c:pt>
                <c:pt idx="133799">
                  <c:v>309.97953884369701</c:v>
                </c:pt>
                <c:pt idx="133800">
                  <c:v>309.98185559897098</c:v>
                </c:pt>
                <c:pt idx="133801">
                  <c:v>309.98417235424398</c:v>
                </c:pt>
                <c:pt idx="133802">
                  <c:v>309.986489109518</c:v>
                </c:pt>
                <c:pt idx="133803">
                  <c:v>309.988805864791</c:v>
                </c:pt>
                <c:pt idx="133804">
                  <c:v>309.99112262006503</c:v>
                </c:pt>
                <c:pt idx="133805">
                  <c:v>309.99343937533803</c:v>
                </c:pt>
                <c:pt idx="133806">
                  <c:v>309.99575613061199</c:v>
                </c:pt>
                <c:pt idx="133807">
                  <c:v>309.99807288588499</c:v>
                </c:pt>
                <c:pt idx="133808">
                  <c:v>310.00038964115902</c:v>
                </c:pt>
                <c:pt idx="133809">
                  <c:v>310.00270639643202</c:v>
                </c:pt>
                <c:pt idx="133810">
                  <c:v>310.00502315170598</c:v>
                </c:pt>
                <c:pt idx="133811">
                  <c:v>310.00733990697898</c:v>
                </c:pt>
                <c:pt idx="133812">
                  <c:v>310.00965666225301</c:v>
                </c:pt>
                <c:pt idx="133813">
                  <c:v>310.01197341752601</c:v>
                </c:pt>
                <c:pt idx="133814">
                  <c:v>310.01429017279997</c:v>
                </c:pt>
                <c:pt idx="133815">
                  <c:v>310.01660692807297</c:v>
                </c:pt>
                <c:pt idx="133816">
                  <c:v>310.018923683347</c:v>
                </c:pt>
                <c:pt idx="133817">
                  <c:v>310.02124043862</c:v>
                </c:pt>
                <c:pt idx="133818">
                  <c:v>310.02355719389402</c:v>
                </c:pt>
                <c:pt idx="133819">
                  <c:v>310.02587394916799</c:v>
                </c:pt>
                <c:pt idx="133820">
                  <c:v>310.02819070444099</c:v>
                </c:pt>
                <c:pt idx="133821">
                  <c:v>310.03050745971501</c:v>
                </c:pt>
                <c:pt idx="133822">
                  <c:v>310.03282421498801</c:v>
                </c:pt>
                <c:pt idx="133823">
                  <c:v>310.03514097026198</c:v>
                </c:pt>
                <c:pt idx="133824">
                  <c:v>310.03745772553498</c:v>
                </c:pt>
                <c:pt idx="133825">
                  <c:v>310.039774480809</c:v>
                </c:pt>
                <c:pt idx="133826">
                  <c:v>310.042091236082</c:v>
                </c:pt>
                <c:pt idx="133827">
                  <c:v>310.04440799135602</c:v>
                </c:pt>
                <c:pt idx="133828">
                  <c:v>310.04672474662902</c:v>
                </c:pt>
                <c:pt idx="133829">
                  <c:v>310.04904150190299</c:v>
                </c:pt>
                <c:pt idx="133830">
                  <c:v>310.05135825717599</c:v>
                </c:pt>
                <c:pt idx="133831">
                  <c:v>310.05367501245001</c:v>
                </c:pt>
                <c:pt idx="133832">
                  <c:v>310.05599176772301</c:v>
                </c:pt>
                <c:pt idx="133833">
                  <c:v>310.05830852299698</c:v>
                </c:pt>
                <c:pt idx="133834">
                  <c:v>310.06062527826998</c:v>
                </c:pt>
                <c:pt idx="133835">
                  <c:v>310.062942033544</c:v>
                </c:pt>
                <c:pt idx="133836">
                  <c:v>310.065258788817</c:v>
                </c:pt>
                <c:pt idx="133837">
                  <c:v>310.06757554409103</c:v>
                </c:pt>
                <c:pt idx="133838">
                  <c:v>310.06989229936403</c:v>
                </c:pt>
                <c:pt idx="133839">
                  <c:v>310.07220905463799</c:v>
                </c:pt>
                <c:pt idx="133840">
                  <c:v>310.07452580991099</c:v>
                </c:pt>
                <c:pt idx="133841">
                  <c:v>310.07684256518502</c:v>
                </c:pt>
                <c:pt idx="133842">
                  <c:v>310.07915932045802</c:v>
                </c:pt>
                <c:pt idx="133843">
                  <c:v>310.08147607573198</c:v>
                </c:pt>
                <c:pt idx="133844">
                  <c:v>310.08379283100498</c:v>
                </c:pt>
                <c:pt idx="133845">
                  <c:v>310.08610958627901</c:v>
                </c:pt>
                <c:pt idx="133846">
                  <c:v>310.08842634155201</c:v>
                </c:pt>
                <c:pt idx="133847">
                  <c:v>310.09074309682597</c:v>
                </c:pt>
                <c:pt idx="133848">
                  <c:v>310.09305985209897</c:v>
                </c:pt>
                <c:pt idx="133849">
                  <c:v>310.095376607373</c:v>
                </c:pt>
                <c:pt idx="133850">
                  <c:v>310.097693362646</c:v>
                </c:pt>
                <c:pt idx="133851">
                  <c:v>310.10001011792002</c:v>
                </c:pt>
                <c:pt idx="133852">
                  <c:v>310.10232687319302</c:v>
                </c:pt>
                <c:pt idx="133853">
                  <c:v>310.10464362846699</c:v>
                </c:pt>
                <c:pt idx="133854">
                  <c:v>310.10696038373999</c:v>
                </c:pt>
                <c:pt idx="133855">
                  <c:v>310.10927713901401</c:v>
                </c:pt>
                <c:pt idx="133856">
                  <c:v>310.11159389428701</c:v>
                </c:pt>
                <c:pt idx="133857">
                  <c:v>310.11391064956098</c:v>
                </c:pt>
                <c:pt idx="133858">
                  <c:v>310.11622740483398</c:v>
                </c:pt>
                <c:pt idx="133859">
                  <c:v>310.118544160108</c:v>
                </c:pt>
                <c:pt idx="133860">
                  <c:v>310.120860915381</c:v>
                </c:pt>
                <c:pt idx="133861">
                  <c:v>310.12317767065502</c:v>
                </c:pt>
                <c:pt idx="133862">
                  <c:v>310.12549442592899</c:v>
                </c:pt>
                <c:pt idx="133863">
                  <c:v>310.12781118120199</c:v>
                </c:pt>
                <c:pt idx="133864">
                  <c:v>310.13012793647601</c:v>
                </c:pt>
                <c:pt idx="133865">
                  <c:v>310.13244469174901</c:v>
                </c:pt>
                <c:pt idx="133866">
                  <c:v>310.13476144702298</c:v>
                </c:pt>
                <c:pt idx="133867">
                  <c:v>310.13707820229598</c:v>
                </c:pt>
                <c:pt idx="133868">
                  <c:v>310.13939495757</c:v>
                </c:pt>
                <c:pt idx="133869">
                  <c:v>310.141711712843</c:v>
                </c:pt>
                <c:pt idx="133870">
                  <c:v>310.14402846811703</c:v>
                </c:pt>
                <c:pt idx="133871">
                  <c:v>310.14634522338997</c:v>
                </c:pt>
                <c:pt idx="133872">
                  <c:v>310.14866197866399</c:v>
                </c:pt>
                <c:pt idx="133873">
                  <c:v>310.150978733937</c:v>
                </c:pt>
                <c:pt idx="133874">
                  <c:v>310.15329548921102</c:v>
                </c:pt>
                <c:pt idx="133875">
                  <c:v>310.15561224448402</c:v>
                </c:pt>
                <c:pt idx="133876">
                  <c:v>310.15792899975798</c:v>
                </c:pt>
                <c:pt idx="133877">
                  <c:v>310.16024575503099</c:v>
                </c:pt>
                <c:pt idx="133878">
                  <c:v>310.16256251030501</c:v>
                </c:pt>
                <c:pt idx="133879">
                  <c:v>310.16487926557801</c:v>
                </c:pt>
                <c:pt idx="133880">
                  <c:v>310.16719602085197</c:v>
                </c:pt>
                <c:pt idx="133881">
                  <c:v>310.16951277612498</c:v>
                </c:pt>
                <c:pt idx="133882">
                  <c:v>310.171829531399</c:v>
                </c:pt>
                <c:pt idx="133883">
                  <c:v>310.174146286672</c:v>
                </c:pt>
                <c:pt idx="133884">
                  <c:v>310.17646304194602</c:v>
                </c:pt>
                <c:pt idx="133885">
                  <c:v>310.17877979721902</c:v>
                </c:pt>
                <c:pt idx="133886">
                  <c:v>310.18109655249299</c:v>
                </c:pt>
                <c:pt idx="133887">
                  <c:v>310.18341330776599</c:v>
                </c:pt>
                <c:pt idx="133888">
                  <c:v>310.18573006304001</c:v>
                </c:pt>
                <c:pt idx="133889">
                  <c:v>310.18804681831301</c:v>
                </c:pt>
                <c:pt idx="133890">
                  <c:v>310.19036357358698</c:v>
                </c:pt>
                <c:pt idx="133891">
                  <c:v>310.19268032885998</c:v>
                </c:pt>
                <c:pt idx="133892">
                  <c:v>310.194997084134</c:v>
                </c:pt>
                <c:pt idx="133893">
                  <c:v>310.197313839407</c:v>
                </c:pt>
                <c:pt idx="133894">
                  <c:v>310.19963059468103</c:v>
                </c:pt>
                <c:pt idx="133895">
                  <c:v>310.20194734995403</c:v>
                </c:pt>
                <c:pt idx="133896">
                  <c:v>310.20426410522799</c:v>
                </c:pt>
                <c:pt idx="133897">
                  <c:v>310.20658086050099</c:v>
                </c:pt>
                <c:pt idx="133898">
                  <c:v>310.20889761577502</c:v>
                </c:pt>
                <c:pt idx="133899">
                  <c:v>310.21121437104802</c:v>
                </c:pt>
                <c:pt idx="133900">
                  <c:v>310.21353112632198</c:v>
                </c:pt>
                <c:pt idx="133901">
                  <c:v>310.21584788159498</c:v>
                </c:pt>
                <c:pt idx="133902">
                  <c:v>310.21816463686901</c:v>
                </c:pt>
                <c:pt idx="133903">
                  <c:v>310.22048139214201</c:v>
                </c:pt>
                <c:pt idx="133904">
                  <c:v>310.22279814741597</c:v>
                </c:pt>
                <c:pt idx="133905">
                  <c:v>310.22511490269</c:v>
                </c:pt>
                <c:pt idx="133906">
                  <c:v>310.227431657963</c:v>
                </c:pt>
                <c:pt idx="133907">
                  <c:v>310.22974841323702</c:v>
                </c:pt>
                <c:pt idx="133908">
                  <c:v>310.23206516851002</c:v>
                </c:pt>
                <c:pt idx="133909">
                  <c:v>310.23438192378399</c:v>
                </c:pt>
                <c:pt idx="133910">
                  <c:v>310.23669867905699</c:v>
                </c:pt>
                <c:pt idx="133911">
                  <c:v>310.23901543433101</c:v>
                </c:pt>
                <c:pt idx="133912">
                  <c:v>310.24133218960401</c:v>
                </c:pt>
                <c:pt idx="133913">
                  <c:v>310.24364894487798</c:v>
                </c:pt>
                <c:pt idx="133914">
                  <c:v>310.24596570015098</c:v>
                </c:pt>
                <c:pt idx="133915">
                  <c:v>310.248282455425</c:v>
                </c:pt>
                <c:pt idx="133916">
                  <c:v>310.250599210698</c:v>
                </c:pt>
                <c:pt idx="133917">
                  <c:v>310.25291596597202</c:v>
                </c:pt>
                <c:pt idx="133918">
                  <c:v>310.25523272124502</c:v>
                </c:pt>
                <c:pt idx="133919">
                  <c:v>310.25754947651899</c:v>
                </c:pt>
                <c:pt idx="133920">
                  <c:v>310.25986623179199</c:v>
                </c:pt>
                <c:pt idx="133921">
                  <c:v>310.26218298706601</c:v>
                </c:pt>
                <c:pt idx="133922">
                  <c:v>310.26449974233901</c:v>
                </c:pt>
                <c:pt idx="133923">
                  <c:v>310.26681649761298</c:v>
                </c:pt>
                <c:pt idx="133924">
                  <c:v>310.26913325288598</c:v>
                </c:pt>
                <c:pt idx="133925">
                  <c:v>310.27145000816</c:v>
                </c:pt>
                <c:pt idx="133926">
                  <c:v>310.273766763433</c:v>
                </c:pt>
                <c:pt idx="133927">
                  <c:v>310.27608351870703</c:v>
                </c:pt>
                <c:pt idx="133928">
                  <c:v>310.27840027398003</c:v>
                </c:pt>
                <c:pt idx="133929">
                  <c:v>310.28071702925399</c:v>
                </c:pt>
                <c:pt idx="133930">
                  <c:v>310.28303378452699</c:v>
                </c:pt>
                <c:pt idx="133931">
                  <c:v>310.28535053980102</c:v>
                </c:pt>
                <c:pt idx="133932">
                  <c:v>310.28766729507402</c:v>
                </c:pt>
                <c:pt idx="133933">
                  <c:v>310.28998405034798</c:v>
                </c:pt>
                <c:pt idx="133934">
                  <c:v>310.29230080562098</c:v>
                </c:pt>
                <c:pt idx="133935">
                  <c:v>310.29461756089501</c:v>
                </c:pt>
                <c:pt idx="133936">
                  <c:v>310.29693431616801</c:v>
                </c:pt>
                <c:pt idx="133937">
                  <c:v>310.29925107144197</c:v>
                </c:pt>
                <c:pt idx="133938">
                  <c:v>310.30156782671497</c:v>
                </c:pt>
                <c:pt idx="133939">
                  <c:v>310.303884581989</c:v>
                </c:pt>
                <c:pt idx="133940">
                  <c:v>310.306201337262</c:v>
                </c:pt>
                <c:pt idx="133941">
                  <c:v>310.30851809253602</c:v>
                </c:pt>
                <c:pt idx="133942">
                  <c:v>310.31083484780902</c:v>
                </c:pt>
                <c:pt idx="133943">
                  <c:v>310.31315160308299</c:v>
                </c:pt>
                <c:pt idx="133944">
                  <c:v>310.31546835835599</c:v>
                </c:pt>
                <c:pt idx="133945">
                  <c:v>310.31778511363001</c:v>
                </c:pt>
                <c:pt idx="133946">
                  <c:v>310.32010186890301</c:v>
                </c:pt>
                <c:pt idx="133947">
                  <c:v>310.32241862417698</c:v>
                </c:pt>
                <c:pt idx="133948">
                  <c:v>310.324735379451</c:v>
                </c:pt>
                <c:pt idx="133949">
                  <c:v>310.327052134724</c:v>
                </c:pt>
                <c:pt idx="133950">
                  <c:v>310.32936888999802</c:v>
                </c:pt>
                <c:pt idx="133951">
                  <c:v>310.33168564527102</c:v>
                </c:pt>
                <c:pt idx="133952">
                  <c:v>310.33400240054499</c:v>
                </c:pt>
                <c:pt idx="133953">
                  <c:v>310.33631915581799</c:v>
                </c:pt>
                <c:pt idx="133954">
                  <c:v>310.33863591109201</c:v>
                </c:pt>
                <c:pt idx="133955">
                  <c:v>310.34095266636501</c:v>
                </c:pt>
                <c:pt idx="133956">
                  <c:v>310.34326942163898</c:v>
                </c:pt>
                <c:pt idx="133957">
                  <c:v>310.34558617691198</c:v>
                </c:pt>
                <c:pt idx="133958">
                  <c:v>310.347902932186</c:v>
                </c:pt>
                <c:pt idx="133959">
                  <c:v>310.350219687459</c:v>
                </c:pt>
                <c:pt idx="133960">
                  <c:v>310.35253644273303</c:v>
                </c:pt>
                <c:pt idx="133961">
                  <c:v>310.35485319800603</c:v>
                </c:pt>
                <c:pt idx="133962">
                  <c:v>310.35716995327999</c:v>
                </c:pt>
                <c:pt idx="133963">
                  <c:v>310.35948670855299</c:v>
                </c:pt>
                <c:pt idx="133964">
                  <c:v>310.36180346382702</c:v>
                </c:pt>
                <c:pt idx="133965">
                  <c:v>310.36412021910002</c:v>
                </c:pt>
                <c:pt idx="133966">
                  <c:v>310.36643697437398</c:v>
                </c:pt>
                <c:pt idx="133967">
                  <c:v>310.36875372964698</c:v>
                </c:pt>
                <c:pt idx="133968">
                  <c:v>310.37107048492101</c:v>
                </c:pt>
                <c:pt idx="133969">
                  <c:v>310.37338724019401</c:v>
                </c:pt>
                <c:pt idx="133970">
                  <c:v>310.37570399546797</c:v>
                </c:pt>
                <c:pt idx="133971">
                  <c:v>310.37802075074097</c:v>
                </c:pt>
                <c:pt idx="133972">
                  <c:v>310.380337506015</c:v>
                </c:pt>
                <c:pt idx="133973">
                  <c:v>310.382654261288</c:v>
                </c:pt>
                <c:pt idx="133974">
                  <c:v>310.38497101656202</c:v>
                </c:pt>
                <c:pt idx="133975">
                  <c:v>310.38728777183502</c:v>
                </c:pt>
                <c:pt idx="133976">
                  <c:v>310.38960452710899</c:v>
                </c:pt>
                <c:pt idx="133977">
                  <c:v>310.39192128238199</c:v>
                </c:pt>
                <c:pt idx="133978">
                  <c:v>310.39423803765601</c:v>
                </c:pt>
                <c:pt idx="133979">
                  <c:v>310.39655479292901</c:v>
                </c:pt>
                <c:pt idx="133980">
                  <c:v>310.39887154820298</c:v>
                </c:pt>
                <c:pt idx="133981">
                  <c:v>310.40118830347598</c:v>
                </c:pt>
                <c:pt idx="133982">
                  <c:v>310.40350505875</c:v>
                </c:pt>
                <c:pt idx="133983">
                  <c:v>310.405821814023</c:v>
                </c:pt>
                <c:pt idx="133984">
                  <c:v>310.40813856929702</c:v>
                </c:pt>
                <c:pt idx="133985">
                  <c:v>310.41045532457002</c:v>
                </c:pt>
                <c:pt idx="133986">
                  <c:v>310.41277207984399</c:v>
                </c:pt>
                <c:pt idx="133987">
                  <c:v>310.41508883511699</c:v>
                </c:pt>
                <c:pt idx="133988">
                  <c:v>310.41740559039101</c:v>
                </c:pt>
                <c:pt idx="133989">
                  <c:v>310.41972234566401</c:v>
                </c:pt>
                <c:pt idx="133990">
                  <c:v>310.42203910093798</c:v>
                </c:pt>
                <c:pt idx="133991">
                  <c:v>310.424355856212</c:v>
                </c:pt>
                <c:pt idx="133992">
                  <c:v>310.426672611485</c:v>
                </c:pt>
                <c:pt idx="133993">
                  <c:v>310.42898936675903</c:v>
                </c:pt>
                <c:pt idx="133994">
                  <c:v>310.43130612203203</c:v>
                </c:pt>
                <c:pt idx="133995">
                  <c:v>310.43362287730599</c:v>
                </c:pt>
                <c:pt idx="133996">
                  <c:v>310.43593963257899</c:v>
                </c:pt>
                <c:pt idx="133997">
                  <c:v>310.43825638785302</c:v>
                </c:pt>
                <c:pt idx="133998">
                  <c:v>310.44057314312602</c:v>
                </c:pt>
                <c:pt idx="133999">
                  <c:v>310.44288989839998</c:v>
                </c:pt>
                <c:pt idx="134000">
                  <c:v>310.44520665367298</c:v>
                </c:pt>
                <c:pt idx="134001">
                  <c:v>310.44752340894701</c:v>
                </c:pt>
                <c:pt idx="134002">
                  <c:v>310.44984016422001</c:v>
                </c:pt>
                <c:pt idx="134003">
                  <c:v>310.45215691949397</c:v>
                </c:pt>
                <c:pt idx="134004">
                  <c:v>310.45447367476697</c:v>
                </c:pt>
                <c:pt idx="134005">
                  <c:v>310.456790430041</c:v>
                </c:pt>
                <c:pt idx="134006">
                  <c:v>310.459107185314</c:v>
                </c:pt>
                <c:pt idx="134007">
                  <c:v>310.46142394058802</c:v>
                </c:pt>
                <c:pt idx="134008">
                  <c:v>310.46374069586102</c:v>
                </c:pt>
                <c:pt idx="134009">
                  <c:v>310.46605745113499</c:v>
                </c:pt>
                <c:pt idx="134010">
                  <c:v>310.46837420640799</c:v>
                </c:pt>
                <c:pt idx="134011">
                  <c:v>310.47069096168201</c:v>
                </c:pt>
                <c:pt idx="134012">
                  <c:v>310.47300771695501</c:v>
                </c:pt>
                <c:pt idx="134013">
                  <c:v>310.47532447222898</c:v>
                </c:pt>
                <c:pt idx="134014">
                  <c:v>310.47764122750198</c:v>
                </c:pt>
                <c:pt idx="134015">
                  <c:v>310.479957982776</c:v>
                </c:pt>
                <c:pt idx="134016">
                  <c:v>310.482274738049</c:v>
                </c:pt>
                <c:pt idx="134017">
                  <c:v>310.48459149332302</c:v>
                </c:pt>
                <c:pt idx="134018">
                  <c:v>310.48690824859602</c:v>
                </c:pt>
                <c:pt idx="134019">
                  <c:v>310.48922500386999</c:v>
                </c:pt>
                <c:pt idx="134020">
                  <c:v>310.49154175914299</c:v>
                </c:pt>
                <c:pt idx="134021">
                  <c:v>310.49385851441701</c:v>
                </c:pt>
                <c:pt idx="134022">
                  <c:v>310.49617526969001</c:v>
                </c:pt>
                <c:pt idx="134023">
                  <c:v>310.49849202496398</c:v>
                </c:pt>
                <c:pt idx="134024">
                  <c:v>310.50080878023698</c:v>
                </c:pt>
                <c:pt idx="134025">
                  <c:v>310.503125535511</c:v>
                </c:pt>
                <c:pt idx="134026">
                  <c:v>310.505442290784</c:v>
                </c:pt>
                <c:pt idx="134027">
                  <c:v>310.50775904605803</c:v>
                </c:pt>
                <c:pt idx="134028">
                  <c:v>310.51007580133103</c:v>
                </c:pt>
                <c:pt idx="134029">
                  <c:v>310.51239255660499</c:v>
                </c:pt>
                <c:pt idx="134030">
                  <c:v>310.51470931187799</c:v>
                </c:pt>
                <c:pt idx="134031">
                  <c:v>310.51702606715202</c:v>
                </c:pt>
                <c:pt idx="134032">
                  <c:v>310.51934282242598</c:v>
                </c:pt>
                <c:pt idx="134033">
                  <c:v>310.52165957769898</c:v>
                </c:pt>
                <c:pt idx="134034">
                  <c:v>310.52397633297301</c:v>
                </c:pt>
                <c:pt idx="134035">
                  <c:v>310.52629308824601</c:v>
                </c:pt>
                <c:pt idx="134036">
                  <c:v>310.52860984351997</c:v>
                </c:pt>
                <c:pt idx="134037">
                  <c:v>310.53092659879297</c:v>
                </c:pt>
                <c:pt idx="134038">
                  <c:v>310.533243354067</c:v>
                </c:pt>
                <c:pt idx="134039">
                  <c:v>310.53556010934</c:v>
                </c:pt>
                <c:pt idx="134040">
                  <c:v>310.53787686461402</c:v>
                </c:pt>
                <c:pt idx="134041">
                  <c:v>310.54019361988702</c:v>
                </c:pt>
                <c:pt idx="134042">
                  <c:v>310.54251037516099</c:v>
                </c:pt>
                <c:pt idx="134043">
                  <c:v>310.54482713043399</c:v>
                </c:pt>
                <c:pt idx="134044">
                  <c:v>310.54714388570801</c:v>
                </c:pt>
                <c:pt idx="134045">
                  <c:v>310.54946064098101</c:v>
                </c:pt>
                <c:pt idx="134046">
                  <c:v>310.55177739625498</c:v>
                </c:pt>
                <c:pt idx="134047">
                  <c:v>310.55409415152798</c:v>
                </c:pt>
                <c:pt idx="134048">
                  <c:v>310.556410906802</c:v>
                </c:pt>
                <c:pt idx="134049">
                  <c:v>310.558727662075</c:v>
                </c:pt>
                <c:pt idx="134050">
                  <c:v>310.56104441734902</c:v>
                </c:pt>
                <c:pt idx="134051">
                  <c:v>310.56336117262202</c:v>
                </c:pt>
                <c:pt idx="134052">
                  <c:v>310.56567792789599</c:v>
                </c:pt>
                <c:pt idx="134053">
                  <c:v>310.56799468316899</c:v>
                </c:pt>
                <c:pt idx="134054">
                  <c:v>310.57031143844301</c:v>
                </c:pt>
                <c:pt idx="134055">
                  <c:v>310.57262819371601</c:v>
                </c:pt>
                <c:pt idx="134056">
                  <c:v>310.57494494898998</c:v>
                </c:pt>
                <c:pt idx="134057">
                  <c:v>310.57726170426298</c:v>
                </c:pt>
                <c:pt idx="134058">
                  <c:v>310.579578459537</c:v>
                </c:pt>
                <c:pt idx="134059">
                  <c:v>310.58189521481</c:v>
                </c:pt>
                <c:pt idx="134060">
                  <c:v>310.58421197008403</c:v>
                </c:pt>
                <c:pt idx="134061">
                  <c:v>310.58652872535703</c:v>
                </c:pt>
                <c:pt idx="134062">
                  <c:v>310.58884548063099</c:v>
                </c:pt>
                <c:pt idx="134063">
                  <c:v>310.59116223590399</c:v>
                </c:pt>
                <c:pt idx="134064">
                  <c:v>310.59347899117802</c:v>
                </c:pt>
                <c:pt idx="134065">
                  <c:v>310.59579574645102</c:v>
                </c:pt>
                <c:pt idx="134066">
                  <c:v>310.59811250172498</c:v>
                </c:pt>
                <c:pt idx="134067">
                  <c:v>310.60042925699798</c:v>
                </c:pt>
                <c:pt idx="134068">
                  <c:v>310.60274601227201</c:v>
                </c:pt>
                <c:pt idx="134069">
                  <c:v>310.60506276754501</c:v>
                </c:pt>
                <c:pt idx="134070">
                  <c:v>310.60737952281897</c:v>
                </c:pt>
                <c:pt idx="134071">
                  <c:v>310.60969627809197</c:v>
                </c:pt>
                <c:pt idx="134072">
                  <c:v>310.612013033366</c:v>
                </c:pt>
                <c:pt idx="134073">
                  <c:v>310.614329788639</c:v>
                </c:pt>
                <c:pt idx="134074">
                  <c:v>310.61664654391302</c:v>
                </c:pt>
                <c:pt idx="134075">
                  <c:v>310.61896329918699</c:v>
                </c:pt>
                <c:pt idx="134076">
                  <c:v>310.62128005445999</c:v>
                </c:pt>
                <c:pt idx="134077">
                  <c:v>310.62359680973401</c:v>
                </c:pt>
                <c:pt idx="134078">
                  <c:v>310.62591356500701</c:v>
                </c:pt>
                <c:pt idx="134079">
                  <c:v>310.62823032028098</c:v>
                </c:pt>
                <c:pt idx="134080">
                  <c:v>310.63054707555398</c:v>
                </c:pt>
                <c:pt idx="134081">
                  <c:v>310.632863830828</c:v>
                </c:pt>
                <c:pt idx="134082">
                  <c:v>310.635180586101</c:v>
                </c:pt>
                <c:pt idx="134083">
                  <c:v>310.63749734137502</c:v>
                </c:pt>
                <c:pt idx="134084">
                  <c:v>310.63981409664802</c:v>
                </c:pt>
                <c:pt idx="134085">
                  <c:v>310.64213085192199</c:v>
                </c:pt>
                <c:pt idx="134086">
                  <c:v>310.64444760719499</c:v>
                </c:pt>
                <c:pt idx="134087">
                  <c:v>310.64676436246901</c:v>
                </c:pt>
                <c:pt idx="134088">
                  <c:v>310.64908111774201</c:v>
                </c:pt>
                <c:pt idx="134089">
                  <c:v>310.65139787301598</c:v>
                </c:pt>
                <c:pt idx="134090">
                  <c:v>310.65371462828898</c:v>
                </c:pt>
                <c:pt idx="134091">
                  <c:v>310.656031383563</c:v>
                </c:pt>
                <c:pt idx="134092">
                  <c:v>310.658348138836</c:v>
                </c:pt>
                <c:pt idx="134093">
                  <c:v>310.66066489411003</c:v>
                </c:pt>
                <c:pt idx="134094">
                  <c:v>310.66298164938303</c:v>
                </c:pt>
                <c:pt idx="134095">
                  <c:v>310.66529840465699</c:v>
                </c:pt>
                <c:pt idx="134096">
                  <c:v>310.66761515992999</c:v>
                </c:pt>
                <c:pt idx="134097">
                  <c:v>310.66993191520402</c:v>
                </c:pt>
                <c:pt idx="134098">
                  <c:v>310.67224867047702</c:v>
                </c:pt>
                <c:pt idx="134099">
                  <c:v>310.67456542575098</c:v>
                </c:pt>
                <c:pt idx="134100">
                  <c:v>310.67688218102398</c:v>
                </c:pt>
                <c:pt idx="134101">
                  <c:v>310.67919893629801</c:v>
                </c:pt>
                <c:pt idx="134102">
                  <c:v>310.68151569157101</c:v>
                </c:pt>
                <c:pt idx="134103">
                  <c:v>310.68383244684497</c:v>
                </c:pt>
                <c:pt idx="134104">
                  <c:v>310.68614920211797</c:v>
                </c:pt>
                <c:pt idx="134105">
                  <c:v>310.688465957392</c:v>
                </c:pt>
                <c:pt idx="134106">
                  <c:v>310.690782712665</c:v>
                </c:pt>
                <c:pt idx="134107">
                  <c:v>310.69309946793902</c:v>
                </c:pt>
                <c:pt idx="134108">
                  <c:v>310.69541622321202</c:v>
                </c:pt>
                <c:pt idx="134109">
                  <c:v>310.69773297848599</c:v>
                </c:pt>
                <c:pt idx="134110">
                  <c:v>310.70004973375899</c:v>
                </c:pt>
                <c:pt idx="134111">
                  <c:v>310.70236648903301</c:v>
                </c:pt>
                <c:pt idx="134112">
                  <c:v>310.70468324430601</c:v>
                </c:pt>
                <c:pt idx="134113">
                  <c:v>310.70699999957998</c:v>
                </c:pt>
                <c:pt idx="134114">
                  <c:v>310.70931675485298</c:v>
                </c:pt>
                <c:pt idx="134115">
                  <c:v>310.711633510127</c:v>
                </c:pt>
                <c:pt idx="134116">
                  <c:v>310.7139502654</c:v>
                </c:pt>
                <c:pt idx="134117">
                  <c:v>310.71626702067402</c:v>
                </c:pt>
                <c:pt idx="134118">
                  <c:v>310.71858377594799</c:v>
                </c:pt>
                <c:pt idx="134119">
                  <c:v>310.72090053122099</c:v>
                </c:pt>
                <c:pt idx="134120">
                  <c:v>310.72321728649501</c:v>
                </c:pt>
                <c:pt idx="134121">
                  <c:v>310.72553404176801</c:v>
                </c:pt>
                <c:pt idx="134122">
                  <c:v>310.72785079704198</c:v>
                </c:pt>
                <c:pt idx="134123">
                  <c:v>310.73016755231498</c:v>
                </c:pt>
                <c:pt idx="134124">
                  <c:v>310.732484307589</c:v>
                </c:pt>
                <c:pt idx="134125">
                  <c:v>310.734801062862</c:v>
                </c:pt>
                <c:pt idx="134126">
                  <c:v>310.73711781813603</c:v>
                </c:pt>
                <c:pt idx="134127">
                  <c:v>310.73943457340903</c:v>
                </c:pt>
                <c:pt idx="134128">
                  <c:v>310.74175132868299</c:v>
                </c:pt>
                <c:pt idx="134129">
                  <c:v>310.74406808395599</c:v>
                </c:pt>
                <c:pt idx="134130">
                  <c:v>310.74638483923002</c:v>
                </c:pt>
                <c:pt idx="134131">
                  <c:v>310.74870159450302</c:v>
                </c:pt>
                <c:pt idx="134132">
                  <c:v>310.75101834977698</c:v>
                </c:pt>
                <c:pt idx="134133">
                  <c:v>310.75333510504998</c:v>
                </c:pt>
                <c:pt idx="134134">
                  <c:v>310.75565186032401</c:v>
                </c:pt>
                <c:pt idx="134135">
                  <c:v>310.75796861559701</c:v>
                </c:pt>
                <c:pt idx="134136">
                  <c:v>310.76028537087097</c:v>
                </c:pt>
                <c:pt idx="134137">
                  <c:v>310.76260212614397</c:v>
                </c:pt>
                <c:pt idx="134138">
                  <c:v>310.764918881418</c:v>
                </c:pt>
                <c:pt idx="134139">
                  <c:v>310.767235636691</c:v>
                </c:pt>
                <c:pt idx="134140">
                  <c:v>310.76955239196502</c:v>
                </c:pt>
                <c:pt idx="134141">
                  <c:v>310.77186914723802</c:v>
                </c:pt>
                <c:pt idx="134142">
                  <c:v>310.77418590251199</c:v>
                </c:pt>
                <c:pt idx="134143">
                  <c:v>310.77650265778499</c:v>
                </c:pt>
                <c:pt idx="134144">
                  <c:v>310.77881941305901</c:v>
                </c:pt>
                <c:pt idx="134145">
                  <c:v>310.78113616833201</c:v>
                </c:pt>
                <c:pt idx="134146">
                  <c:v>310.78345292360598</c:v>
                </c:pt>
                <c:pt idx="134147">
                  <c:v>310.78576967887898</c:v>
                </c:pt>
                <c:pt idx="134148">
                  <c:v>310.788086434153</c:v>
                </c:pt>
                <c:pt idx="134149">
                  <c:v>310.790403189426</c:v>
                </c:pt>
                <c:pt idx="134150">
                  <c:v>310.79271994470002</c:v>
                </c:pt>
                <c:pt idx="134151">
                  <c:v>310.79503669997302</c:v>
                </c:pt>
                <c:pt idx="134152">
                  <c:v>310.79735345524699</c:v>
                </c:pt>
                <c:pt idx="134153">
                  <c:v>310.79967021051999</c:v>
                </c:pt>
                <c:pt idx="134154">
                  <c:v>310.80198696579401</c:v>
                </c:pt>
                <c:pt idx="134155">
                  <c:v>310.80430372106701</c:v>
                </c:pt>
                <c:pt idx="134156">
                  <c:v>310.80662047634098</c:v>
                </c:pt>
                <c:pt idx="134157">
                  <c:v>310.80893723161398</c:v>
                </c:pt>
                <c:pt idx="134158">
                  <c:v>310.811253986888</c:v>
                </c:pt>
                <c:pt idx="134159">
                  <c:v>310.81357074216101</c:v>
                </c:pt>
                <c:pt idx="134160">
                  <c:v>310.81588749743503</c:v>
                </c:pt>
                <c:pt idx="134161">
                  <c:v>310.81820425270899</c:v>
                </c:pt>
                <c:pt idx="134162">
                  <c:v>310.82052100798199</c:v>
                </c:pt>
                <c:pt idx="134163">
                  <c:v>310.82283776325602</c:v>
                </c:pt>
                <c:pt idx="134164">
                  <c:v>310.82515451852902</c:v>
                </c:pt>
                <c:pt idx="134165">
                  <c:v>310.82747127380298</c:v>
                </c:pt>
                <c:pt idx="134166">
                  <c:v>310.82978802907598</c:v>
                </c:pt>
                <c:pt idx="134167">
                  <c:v>310.83210478435001</c:v>
                </c:pt>
                <c:pt idx="134168">
                  <c:v>310.83442153962301</c:v>
                </c:pt>
                <c:pt idx="134169">
                  <c:v>310.83673829489697</c:v>
                </c:pt>
                <c:pt idx="134170">
                  <c:v>310.83905505016997</c:v>
                </c:pt>
                <c:pt idx="134171">
                  <c:v>310.841371805444</c:v>
                </c:pt>
                <c:pt idx="134172">
                  <c:v>310.843688560717</c:v>
                </c:pt>
                <c:pt idx="134173">
                  <c:v>310.84600531599102</c:v>
                </c:pt>
                <c:pt idx="134174">
                  <c:v>310.84832207126402</c:v>
                </c:pt>
                <c:pt idx="134175">
                  <c:v>310.85063882653799</c:v>
                </c:pt>
                <c:pt idx="134176">
                  <c:v>310.85295558181099</c:v>
                </c:pt>
                <c:pt idx="134177">
                  <c:v>310.85527233708501</c:v>
                </c:pt>
                <c:pt idx="134178">
                  <c:v>310.85758909235801</c:v>
                </c:pt>
                <c:pt idx="134179">
                  <c:v>310.85990584763198</c:v>
                </c:pt>
                <c:pt idx="134180">
                  <c:v>310.86222260290498</c:v>
                </c:pt>
                <c:pt idx="134181">
                  <c:v>310.864539358179</c:v>
                </c:pt>
                <c:pt idx="134182">
                  <c:v>310.866856113452</c:v>
                </c:pt>
                <c:pt idx="134183">
                  <c:v>310.86917286872603</c:v>
                </c:pt>
                <c:pt idx="134184">
                  <c:v>310.87148962399903</c:v>
                </c:pt>
                <c:pt idx="134185">
                  <c:v>310.87380637927299</c:v>
                </c:pt>
                <c:pt idx="134186">
                  <c:v>310.87612313454599</c:v>
                </c:pt>
                <c:pt idx="134187">
                  <c:v>310.87843988982002</c:v>
                </c:pt>
                <c:pt idx="134188">
                  <c:v>310.88075664509302</c:v>
                </c:pt>
                <c:pt idx="134189">
                  <c:v>310.88307340036698</c:v>
                </c:pt>
                <c:pt idx="134190">
                  <c:v>310.88539015563998</c:v>
                </c:pt>
                <c:pt idx="134191">
                  <c:v>310.88770691091401</c:v>
                </c:pt>
                <c:pt idx="134192">
                  <c:v>310.89002366618701</c:v>
                </c:pt>
                <c:pt idx="134193">
                  <c:v>310.89234042146097</c:v>
                </c:pt>
                <c:pt idx="134194">
                  <c:v>310.89465717673397</c:v>
                </c:pt>
                <c:pt idx="134195">
                  <c:v>310.896973932008</c:v>
                </c:pt>
                <c:pt idx="134196">
                  <c:v>310.899290687281</c:v>
                </c:pt>
                <c:pt idx="134197">
                  <c:v>310.90160744255502</c:v>
                </c:pt>
                <c:pt idx="134198">
                  <c:v>310.90392419782802</c:v>
                </c:pt>
                <c:pt idx="134199">
                  <c:v>310.90624095310199</c:v>
                </c:pt>
                <c:pt idx="134200">
                  <c:v>310.90855770837499</c:v>
                </c:pt>
                <c:pt idx="134201">
                  <c:v>310.91087446364901</c:v>
                </c:pt>
                <c:pt idx="134202">
                  <c:v>310.91319121892201</c:v>
                </c:pt>
                <c:pt idx="134203">
                  <c:v>310.91550797419598</c:v>
                </c:pt>
                <c:pt idx="134204">
                  <c:v>310.91782472947</c:v>
                </c:pt>
                <c:pt idx="134205">
                  <c:v>310.920141484743</c:v>
                </c:pt>
                <c:pt idx="134206">
                  <c:v>310.92245824001702</c:v>
                </c:pt>
                <c:pt idx="134207">
                  <c:v>310.92477499529002</c:v>
                </c:pt>
                <c:pt idx="134208">
                  <c:v>310.92709175056399</c:v>
                </c:pt>
                <c:pt idx="134209">
                  <c:v>310.92940850583699</c:v>
                </c:pt>
                <c:pt idx="134210">
                  <c:v>310.93172526111101</c:v>
                </c:pt>
                <c:pt idx="134211">
                  <c:v>310.93404201638401</c:v>
                </c:pt>
                <c:pt idx="134212">
                  <c:v>310.93635877165798</c:v>
                </c:pt>
                <c:pt idx="134213">
                  <c:v>310.93867552693098</c:v>
                </c:pt>
                <c:pt idx="134214">
                  <c:v>310.940992282205</c:v>
                </c:pt>
                <c:pt idx="134215">
                  <c:v>310.943309037478</c:v>
                </c:pt>
                <c:pt idx="134216">
                  <c:v>310.94562579275203</c:v>
                </c:pt>
                <c:pt idx="134217">
                  <c:v>310.94794254802503</c:v>
                </c:pt>
                <c:pt idx="134218">
                  <c:v>310.95025930329899</c:v>
                </c:pt>
                <c:pt idx="134219">
                  <c:v>310.95257605857199</c:v>
                </c:pt>
                <c:pt idx="134220">
                  <c:v>310.95489281384602</c:v>
                </c:pt>
                <c:pt idx="134221">
                  <c:v>310.95720956911902</c:v>
                </c:pt>
                <c:pt idx="134222">
                  <c:v>310.95952632439298</c:v>
                </c:pt>
                <c:pt idx="134223">
                  <c:v>310.96184307966598</c:v>
                </c:pt>
                <c:pt idx="134224">
                  <c:v>310.96415983494001</c:v>
                </c:pt>
                <c:pt idx="134225">
                  <c:v>310.96647659021301</c:v>
                </c:pt>
                <c:pt idx="134226">
                  <c:v>310.96879334548697</c:v>
                </c:pt>
                <c:pt idx="134227">
                  <c:v>310.97111010075997</c:v>
                </c:pt>
                <c:pt idx="134228">
                  <c:v>310.973426856034</c:v>
                </c:pt>
                <c:pt idx="134229">
                  <c:v>310.975743611307</c:v>
                </c:pt>
                <c:pt idx="134230">
                  <c:v>310.97806036658102</c:v>
                </c:pt>
                <c:pt idx="134231">
                  <c:v>310.98037712185402</c:v>
                </c:pt>
                <c:pt idx="134232">
                  <c:v>310.98269387712799</c:v>
                </c:pt>
                <c:pt idx="134233">
                  <c:v>310.98501063240099</c:v>
                </c:pt>
                <c:pt idx="134234">
                  <c:v>310.98732738767501</c:v>
                </c:pt>
                <c:pt idx="134235">
                  <c:v>310.98964414294801</c:v>
                </c:pt>
                <c:pt idx="134236">
                  <c:v>310.99196089822198</c:v>
                </c:pt>
                <c:pt idx="134237">
                  <c:v>310.99427765349498</c:v>
                </c:pt>
                <c:pt idx="134238">
                  <c:v>310.996594408769</c:v>
                </c:pt>
                <c:pt idx="134239">
                  <c:v>310.998911164042</c:v>
                </c:pt>
                <c:pt idx="134240">
                  <c:v>311.00122791931602</c:v>
                </c:pt>
                <c:pt idx="134241">
                  <c:v>311.00354467458902</c:v>
                </c:pt>
                <c:pt idx="134242">
                  <c:v>311.00586142986299</c:v>
                </c:pt>
                <c:pt idx="134243">
                  <c:v>311.00817818513599</c:v>
                </c:pt>
                <c:pt idx="134244">
                  <c:v>311.01049494041001</c:v>
                </c:pt>
                <c:pt idx="134245">
                  <c:v>311.01281169568301</c:v>
                </c:pt>
                <c:pt idx="134246">
                  <c:v>311.01512845095698</c:v>
                </c:pt>
                <c:pt idx="134247">
                  <c:v>311.017445206231</c:v>
                </c:pt>
                <c:pt idx="134248">
                  <c:v>311.019761961504</c:v>
                </c:pt>
                <c:pt idx="134249">
                  <c:v>311.02207871677803</c:v>
                </c:pt>
                <c:pt idx="134250">
                  <c:v>311.02439547205103</c:v>
                </c:pt>
                <c:pt idx="134251">
                  <c:v>311.02671222732499</c:v>
                </c:pt>
                <c:pt idx="134252">
                  <c:v>311.02902898259799</c:v>
                </c:pt>
                <c:pt idx="134253">
                  <c:v>311.03134573787202</c:v>
                </c:pt>
                <c:pt idx="134254">
                  <c:v>311.03366249314502</c:v>
                </c:pt>
                <c:pt idx="134255">
                  <c:v>311.03597924841898</c:v>
                </c:pt>
                <c:pt idx="134256">
                  <c:v>311.03829600369198</c:v>
                </c:pt>
                <c:pt idx="134257">
                  <c:v>311.04061275896601</c:v>
                </c:pt>
                <c:pt idx="134258">
                  <c:v>311.04292951423901</c:v>
                </c:pt>
                <c:pt idx="134259">
                  <c:v>311.04524626951297</c:v>
                </c:pt>
                <c:pt idx="134260">
                  <c:v>311.04756302478597</c:v>
                </c:pt>
                <c:pt idx="134261">
                  <c:v>311.04987978006</c:v>
                </c:pt>
                <c:pt idx="134262">
                  <c:v>311.052196535333</c:v>
                </c:pt>
                <c:pt idx="134263">
                  <c:v>311.05451329060702</c:v>
                </c:pt>
                <c:pt idx="134264">
                  <c:v>311.05683004588002</c:v>
                </c:pt>
                <c:pt idx="134265">
                  <c:v>311.05914680115399</c:v>
                </c:pt>
                <c:pt idx="134266">
                  <c:v>311.06146355642699</c:v>
                </c:pt>
                <c:pt idx="134267">
                  <c:v>311.06378031170101</c:v>
                </c:pt>
                <c:pt idx="134268">
                  <c:v>311.06609706697401</c:v>
                </c:pt>
                <c:pt idx="134269">
                  <c:v>311.06841382224798</c:v>
                </c:pt>
                <c:pt idx="134270">
                  <c:v>311.07073057752098</c:v>
                </c:pt>
                <c:pt idx="134271">
                  <c:v>311.073047332795</c:v>
                </c:pt>
                <c:pt idx="134272">
                  <c:v>311.075364088068</c:v>
                </c:pt>
                <c:pt idx="134273">
                  <c:v>311.07768084334202</c:v>
                </c:pt>
                <c:pt idx="134274">
                  <c:v>311.07999759861502</c:v>
                </c:pt>
                <c:pt idx="134275">
                  <c:v>311.08231435388899</c:v>
                </c:pt>
                <c:pt idx="134276">
                  <c:v>311.08463110916199</c:v>
                </c:pt>
                <c:pt idx="134277">
                  <c:v>311.08694786443601</c:v>
                </c:pt>
                <c:pt idx="134278">
                  <c:v>311.08926461970901</c:v>
                </c:pt>
                <c:pt idx="134279">
                  <c:v>311.09158137498298</c:v>
                </c:pt>
                <c:pt idx="134280">
                  <c:v>311.09389813025598</c:v>
                </c:pt>
                <c:pt idx="134281">
                  <c:v>311.09621488553</c:v>
                </c:pt>
                <c:pt idx="134282">
                  <c:v>311.098531640803</c:v>
                </c:pt>
                <c:pt idx="134283">
                  <c:v>311.10084839607703</c:v>
                </c:pt>
                <c:pt idx="134284">
                  <c:v>311.10316515135003</c:v>
                </c:pt>
                <c:pt idx="134285">
                  <c:v>311.10548190662399</c:v>
                </c:pt>
                <c:pt idx="134286">
                  <c:v>311.10779866189699</c:v>
                </c:pt>
                <c:pt idx="134287">
                  <c:v>311.11011541717102</c:v>
                </c:pt>
                <c:pt idx="134288">
                  <c:v>311.11243217244402</c:v>
                </c:pt>
                <c:pt idx="134289">
                  <c:v>311.11474892771798</c:v>
                </c:pt>
                <c:pt idx="134290">
                  <c:v>311.11706568299201</c:v>
                </c:pt>
                <c:pt idx="134291">
                  <c:v>311.11938243826501</c:v>
                </c:pt>
                <c:pt idx="134292">
                  <c:v>311.12169919353897</c:v>
                </c:pt>
                <c:pt idx="134293">
                  <c:v>311.12401594881197</c:v>
                </c:pt>
                <c:pt idx="134294">
                  <c:v>311.126332704086</c:v>
                </c:pt>
                <c:pt idx="134295">
                  <c:v>311.128649459359</c:v>
                </c:pt>
                <c:pt idx="134296">
                  <c:v>311.13096621463302</c:v>
                </c:pt>
                <c:pt idx="134297">
                  <c:v>311.13328296990602</c:v>
                </c:pt>
                <c:pt idx="134298">
                  <c:v>311.13559972517999</c:v>
                </c:pt>
                <c:pt idx="134299">
                  <c:v>311.13791648045299</c:v>
                </c:pt>
                <c:pt idx="134300">
                  <c:v>311.14023323572701</c:v>
                </c:pt>
                <c:pt idx="134301">
                  <c:v>311.14254999100001</c:v>
                </c:pt>
                <c:pt idx="134302">
                  <c:v>311.14486674627398</c:v>
                </c:pt>
                <c:pt idx="134303">
                  <c:v>311.14718350154698</c:v>
                </c:pt>
                <c:pt idx="134304">
                  <c:v>311.149500256821</c:v>
                </c:pt>
                <c:pt idx="134305">
                  <c:v>311.151817012094</c:v>
                </c:pt>
                <c:pt idx="134306">
                  <c:v>311.15413376736802</c:v>
                </c:pt>
                <c:pt idx="134307">
                  <c:v>311.15645052264102</c:v>
                </c:pt>
                <c:pt idx="134308">
                  <c:v>311.15876727791499</c:v>
                </c:pt>
                <c:pt idx="134309">
                  <c:v>311.16108403318799</c:v>
                </c:pt>
                <c:pt idx="134310">
                  <c:v>311.16340078846201</c:v>
                </c:pt>
                <c:pt idx="134311">
                  <c:v>311.16571754373501</c:v>
                </c:pt>
                <c:pt idx="134312">
                  <c:v>311.16803429900898</c:v>
                </c:pt>
                <c:pt idx="134313">
                  <c:v>311.17035105428198</c:v>
                </c:pt>
                <c:pt idx="134314">
                  <c:v>311.172667809556</c:v>
                </c:pt>
                <c:pt idx="134315">
                  <c:v>311.174984564829</c:v>
                </c:pt>
                <c:pt idx="134316">
                  <c:v>311.17730132010303</c:v>
                </c:pt>
                <c:pt idx="134317">
                  <c:v>311.17961807537603</c:v>
                </c:pt>
                <c:pt idx="134318">
                  <c:v>311.18193483064999</c:v>
                </c:pt>
                <c:pt idx="134319">
                  <c:v>311.18425158592299</c:v>
                </c:pt>
                <c:pt idx="134320">
                  <c:v>311.18656834119702</c:v>
                </c:pt>
                <c:pt idx="134321">
                  <c:v>311.18888509647002</c:v>
                </c:pt>
                <c:pt idx="134322">
                  <c:v>311.19120185174398</c:v>
                </c:pt>
                <c:pt idx="134323">
                  <c:v>311.19351860701698</c:v>
                </c:pt>
                <c:pt idx="134324">
                  <c:v>311.19583536229101</c:v>
                </c:pt>
                <c:pt idx="134325">
                  <c:v>311.19815211756401</c:v>
                </c:pt>
                <c:pt idx="134326">
                  <c:v>311.20046887283797</c:v>
                </c:pt>
                <c:pt idx="134327">
                  <c:v>311.20278562811097</c:v>
                </c:pt>
                <c:pt idx="134328">
                  <c:v>311.205102383385</c:v>
                </c:pt>
                <c:pt idx="134329">
                  <c:v>311.207419138658</c:v>
                </c:pt>
                <c:pt idx="134330">
                  <c:v>311.20973589393202</c:v>
                </c:pt>
                <c:pt idx="134331">
                  <c:v>311.21205264920599</c:v>
                </c:pt>
                <c:pt idx="134332">
                  <c:v>311.21436940447899</c:v>
                </c:pt>
                <c:pt idx="134333">
                  <c:v>311.21668615975301</c:v>
                </c:pt>
                <c:pt idx="134334">
                  <c:v>311.21900291502601</c:v>
                </c:pt>
                <c:pt idx="134335">
                  <c:v>311.22131967029998</c:v>
                </c:pt>
                <c:pt idx="134336">
                  <c:v>311.22363642557298</c:v>
                </c:pt>
                <c:pt idx="134337">
                  <c:v>311.225953180847</c:v>
                </c:pt>
                <c:pt idx="134338">
                  <c:v>311.22826993612</c:v>
                </c:pt>
                <c:pt idx="134339">
                  <c:v>311.23058669139402</c:v>
                </c:pt>
                <c:pt idx="134340">
                  <c:v>311.23290344666702</c:v>
                </c:pt>
                <c:pt idx="134341">
                  <c:v>311.23522020194099</c:v>
                </c:pt>
                <c:pt idx="134342">
                  <c:v>311.23753695721399</c:v>
                </c:pt>
                <c:pt idx="134343">
                  <c:v>311.23985371248801</c:v>
                </c:pt>
                <c:pt idx="134344">
                  <c:v>311.24217046776101</c:v>
                </c:pt>
                <c:pt idx="134345">
                  <c:v>311.24448722303498</c:v>
                </c:pt>
                <c:pt idx="134346">
                  <c:v>311.24680397830798</c:v>
                </c:pt>
                <c:pt idx="134347">
                  <c:v>311.249120733582</c:v>
                </c:pt>
                <c:pt idx="134348">
                  <c:v>311.251437488855</c:v>
                </c:pt>
                <c:pt idx="134349">
                  <c:v>311.25375424412903</c:v>
                </c:pt>
                <c:pt idx="134350">
                  <c:v>311.25607099940203</c:v>
                </c:pt>
                <c:pt idx="134351">
                  <c:v>311.25838775467599</c:v>
                </c:pt>
                <c:pt idx="134352">
                  <c:v>311.26070450994899</c:v>
                </c:pt>
                <c:pt idx="134353">
                  <c:v>311.26302126522302</c:v>
                </c:pt>
                <c:pt idx="134354">
                  <c:v>311.26533802049602</c:v>
                </c:pt>
                <c:pt idx="134355">
                  <c:v>311.26765477576998</c:v>
                </c:pt>
                <c:pt idx="134356">
                  <c:v>311.26997153104298</c:v>
                </c:pt>
                <c:pt idx="134357">
                  <c:v>311.27228828631701</c:v>
                </c:pt>
                <c:pt idx="134358">
                  <c:v>311.27460504159001</c:v>
                </c:pt>
                <c:pt idx="134359">
                  <c:v>311.27692179686397</c:v>
                </c:pt>
                <c:pt idx="134360">
                  <c:v>311.27923855213697</c:v>
                </c:pt>
                <c:pt idx="134361">
                  <c:v>311.281555307411</c:v>
                </c:pt>
                <c:pt idx="134362">
                  <c:v>311.283872062684</c:v>
                </c:pt>
                <c:pt idx="134363">
                  <c:v>311.28618881795802</c:v>
                </c:pt>
                <c:pt idx="134364">
                  <c:v>311.28850557323102</c:v>
                </c:pt>
                <c:pt idx="134365">
                  <c:v>311.29082232850499</c:v>
                </c:pt>
                <c:pt idx="134366">
                  <c:v>311.29313908377799</c:v>
                </c:pt>
                <c:pt idx="134367">
                  <c:v>311.29545583905201</c:v>
                </c:pt>
                <c:pt idx="134368">
                  <c:v>311.29777259432501</c:v>
                </c:pt>
                <c:pt idx="134369">
                  <c:v>311.30008934959898</c:v>
                </c:pt>
                <c:pt idx="134370">
                  <c:v>311.30240610487198</c:v>
                </c:pt>
                <c:pt idx="134371">
                  <c:v>311.304722860146</c:v>
                </c:pt>
                <c:pt idx="134372">
                  <c:v>311.307039615419</c:v>
                </c:pt>
                <c:pt idx="134373">
                  <c:v>311.30935637069302</c:v>
                </c:pt>
                <c:pt idx="134374">
                  <c:v>311.31167312596699</c:v>
                </c:pt>
                <c:pt idx="134375">
                  <c:v>311.31398988123999</c:v>
                </c:pt>
                <c:pt idx="134376">
                  <c:v>311.31630663651401</c:v>
                </c:pt>
                <c:pt idx="134377">
                  <c:v>311.31862339178701</c:v>
                </c:pt>
                <c:pt idx="134378">
                  <c:v>311.32094014706098</c:v>
                </c:pt>
                <c:pt idx="134379">
                  <c:v>311.32325690233398</c:v>
                </c:pt>
                <c:pt idx="134380">
                  <c:v>311.325573657608</c:v>
                </c:pt>
                <c:pt idx="134381">
                  <c:v>311.327890412881</c:v>
                </c:pt>
                <c:pt idx="134382">
                  <c:v>311.33020716815503</c:v>
                </c:pt>
                <c:pt idx="134383">
                  <c:v>311.33252392342803</c:v>
                </c:pt>
                <c:pt idx="134384">
                  <c:v>311.33484067870199</c:v>
                </c:pt>
                <c:pt idx="134385">
                  <c:v>311.33715743397499</c:v>
                </c:pt>
                <c:pt idx="134386">
                  <c:v>311.33947418924902</c:v>
                </c:pt>
                <c:pt idx="134387">
                  <c:v>311.34179094452202</c:v>
                </c:pt>
                <c:pt idx="134388">
                  <c:v>311.34410769979598</c:v>
                </c:pt>
                <c:pt idx="134389">
                  <c:v>311.34642445506898</c:v>
                </c:pt>
                <c:pt idx="134390">
                  <c:v>311.34874121034301</c:v>
                </c:pt>
                <c:pt idx="134391">
                  <c:v>311.35105796561601</c:v>
                </c:pt>
                <c:pt idx="134392">
                  <c:v>311.35337472088997</c:v>
                </c:pt>
                <c:pt idx="134393">
                  <c:v>311.35569147616297</c:v>
                </c:pt>
                <c:pt idx="134394">
                  <c:v>311.358008231437</c:v>
                </c:pt>
                <c:pt idx="134395">
                  <c:v>311.36032498671</c:v>
                </c:pt>
                <c:pt idx="134396">
                  <c:v>311.36264174198402</c:v>
                </c:pt>
                <c:pt idx="134397">
                  <c:v>311.36495849725702</c:v>
                </c:pt>
                <c:pt idx="134398">
                  <c:v>311.36727525253099</c:v>
                </c:pt>
                <c:pt idx="134399">
                  <c:v>311.36959200780399</c:v>
                </c:pt>
                <c:pt idx="134400">
                  <c:v>311.37190876307801</c:v>
                </c:pt>
                <c:pt idx="134401">
                  <c:v>311.37422551835101</c:v>
                </c:pt>
                <c:pt idx="134402">
                  <c:v>311.37654227362498</c:v>
                </c:pt>
                <c:pt idx="134403">
                  <c:v>311.37885902889798</c:v>
                </c:pt>
                <c:pt idx="134404">
                  <c:v>311.381175784172</c:v>
                </c:pt>
                <c:pt idx="134405">
                  <c:v>311.383492539445</c:v>
                </c:pt>
                <c:pt idx="134406">
                  <c:v>311.38580929471902</c:v>
                </c:pt>
                <c:pt idx="134407">
                  <c:v>311.38812604999202</c:v>
                </c:pt>
                <c:pt idx="134408">
                  <c:v>311.39044280526599</c:v>
                </c:pt>
                <c:pt idx="134409">
                  <c:v>311.39275956053899</c:v>
                </c:pt>
                <c:pt idx="134410">
                  <c:v>311.39507631581301</c:v>
                </c:pt>
                <c:pt idx="134411">
                  <c:v>311.39739307108601</c:v>
                </c:pt>
                <c:pt idx="134412">
                  <c:v>311.39970982635998</c:v>
                </c:pt>
                <c:pt idx="134413">
                  <c:v>311.40202658163298</c:v>
                </c:pt>
                <c:pt idx="134414">
                  <c:v>311.404343336907</c:v>
                </c:pt>
                <c:pt idx="134415">
                  <c:v>311.40666009218</c:v>
                </c:pt>
                <c:pt idx="134416">
                  <c:v>311.40897684745403</c:v>
                </c:pt>
                <c:pt idx="134417">
                  <c:v>311.41129360272799</c:v>
                </c:pt>
                <c:pt idx="134418">
                  <c:v>311.41361035800099</c:v>
                </c:pt>
                <c:pt idx="134419">
                  <c:v>311.41592711327502</c:v>
                </c:pt>
                <c:pt idx="134420">
                  <c:v>311.41824386854802</c:v>
                </c:pt>
                <c:pt idx="134421">
                  <c:v>311.42056062382198</c:v>
                </c:pt>
                <c:pt idx="134422">
                  <c:v>311.42287737909498</c:v>
                </c:pt>
                <c:pt idx="134423">
                  <c:v>311.42519413436901</c:v>
                </c:pt>
                <c:pt idx="134424">
                  <c:v>311.42751088964201</c:v>
                </c:pt>
                <c:pt idx="134425">
                  <c:v>311.42982764491597</c:v>
                </c:pt>
                <c:pt idx="134426">
                  <c:v>311.43214440018897</c:v>
                </c:pt>
                <c:pt idx="134427">
                  <c:v>311.434461155463</c:v>
                </c:pt>
                <c:pt idx="134428">
                  <c:v>311.436777910736</c:v>
                </c:pt>
                <c:pt idx="134429">
                  <c:v>311.43909466601002</c:v>
                </c:pt>
                <c:pt idx="134430">
                  <c:v>311.44141142128302</c:v>
                </c:pt>
                <c:pt idx="134431">
                  <c:v>311.44372817655699</c:v>
                </c:pt>
                <c:pt idx="134432">
                  <c:v>311.44604493182999</c:v>
                </c:pt>
                <c:pt idx="134433">
                  <c:v>311.44836168710401</c:v>
                </c:pt>
                <c:pt idx="134434">
                  <c:v>311.45067844237701</c:v>
                </c:pt>
                <c:pt idx="134435">
                  <c:v>311.45299519765098</c:v>
                </c:pt>
                <c:pt idx="134436">
                  <c:v>311.45531195292398</c:v>
                </c:pt>
                <c:pt idx="134437">
                  <c:v>311.457628708198</c:v>
                </c:pt>
                <c:pt idx="134438">
                  <c:v>311.459945463471</c:v>
                </c:pt>
                <c:pt idx="134439">
                  <c:v>311.46226221874502</c:v>
                </c:pt>
                <c:pt idx="134440">
                  <c:v>311.46457897401802</c:v>
                </c:pt>
                <c:pt idx="134441">
                  <c:v>311.46689572929199</c:v>
                </c:pt>
                <c:pt idx="134442">
                  <c:v>311.46921248456499</c:v>
                </c:pt>
                <c:pt idx="134443">
                  <c:v>311.47152923983901</c:v>
                </c:pt>
                <c:pt idx="134444">
                  <c:v>311.47384599511201</c:v>
                </c:pt>
                <c:pt idx="134445">
                  <c:v>311.47616275038598</c:v>
                </c:pt>
                <c:pt idx="134446">
                  <c:v>311.47847950565898</c:v>
                </c:pt>
                <c:pt idx="134447">
                  <c:v>311.480796260933</c:v>
                </c:pt>
                <c:pt idx="134448">
                  <c:v>311.483113016206</c:v>
                </c:pt>
                <c:pt idx="134449">
                  <c:v>311.48542977148003</c:v>
                </c:pt>
                <c:pt idx="134450">
                  <c:v>311.48774652675303</c:v>
                </c:pt>
                <c:pt idx="134451">
                  <c:v>311.49006328202699</c:v>
                </c:pt>
                <c:pt idx="134452">
                  <c:v>311.49238003729999</c:v>
                </c:pt>
                <c:pt idx="134453">
                  <c:v>311.49469679257402</c:v>
                </c:pt>
                <c:pt idx="134454">
                  <c:v>311.49701354784702</c:v>
                </c:pt>
                <c:pt idx="134455">
                  <c:v>311.49933030312098</c:v>
                </c:pt>
                <c:pt idx="134456">
                  <c:v>311.50164705839398</c:v>
                </c:pt>
                <c:pt idx="134457">
                  <c:v>311.50396381366801</c:v>
                </c:pt>
                <c:pt idx="134458">
                  <c:v>311.50628056894101</c:v>
                </c:pt>
                <c:pt idx="134459">
                  <c:v>311.50859732421497</c:v>
                </c:pt>
                <c:pt idx="134460">
                  <c:v>311.510914079489</c:v>
                </c:pt>
                <c:pt idx="134461">
                  <c:v>311.513230834762</c:v>
                </c:pt>
                <c:pt idx="134462">
                  <c:v>311.51554759003602</c:v>
                </c:pt>
                <c:pt idx="134463">
                  <c:v>311.51786434530902</c:v>
                </c:pt>
                <c:pt idx="134464">
                  <c:v>311.52018110058299</c:v>
                </c:pt>
                <c:pt idx="134465">
                  <c:v>311.52249785585599</c:v>
                </c:pt>
                <c:pt idx="134466">
                  <c:v>311.52481461113001</c:v>
                </c:pt>
                <c:pt idx="134467">
                  <c:v>311.52713136640301</c:v>
                </c:pt>
                <c:pt idx="134468">
                  <c:v>311.52944812167698</c:v>
                </c:pt>
                <c:pt idx="134469">
                  <c:v>311.53176487694998</c:v>
                </c:pt>
                <c:pt idx="134470">
                  <c:v>311.534081632224</c:v>
                </c:pt>
                <c:pt idx="134471">
                  <c:v>311.536398387497</c:v>
                </c:pt>
                <c:pt idx="134472">
                  <c:v>311.53871514277103</c:v>
                </c:pt>
                <c:pt idx="134473">
                  <c:v>311.54103189804403</c:v>
                </c:pt>
                <c:pt idx="134474">
                  <c:v>311.54334865331799</c:v>
                </c:pt>
                <c:pt idx="134475">
                  <c:v>311.54566540859099</c:v>
                </c:pt>
                <c:pt idx="134476">
                  <c:v>311.54798216386502</c:v>
                </c:pt>
                <c:pt idx="134477">
                  <c:v>311.55029891913802</c:v>
                </c:pt>
                <c:pt idx="134478">
                  <c:v>311.55261567441198</c:v>
                </c:pt>
                <c:pt idx="134479">
                  <c:v>311.55493242968498</c:v>
                </c:pt>
                <c:pt idx="134480">
                  <c:v>311.55724918495901</c:v>
                </c:pt>
                <c:pt idx="134481">
                  <c:v>311.55956594023201</c:v>
                </c:pt>
                <c:pt idx="134482">
                  <c:v>311.56188269550597</c:v>
                </c:pt>
                <c:pt idx="134483">
                  <c:v>311.56419945077897</c:v>
                </c:pt>
                <c:pt idx="134484">
                  <c:v>311.566516206053</c:v>
                </c:pt>
                <c:pt idx="134485">
                  <c:v>311.568832961326</c:v>
                </c:pt>
                <c:pt idx="134486">
                  <c:v>311.57114971660002</c:v>
                </c:pt>
                <c:pt idx="134487">
                  <c:v>311.57346647187302</c:v>
                </c:pt>
                <c:pt idx="134488">
                  <c:v>311.57578322714699</c:v>
                </c:pt>
                <c:pt idx="134489">
                  <c:v>311.57809998241999</c:v>
                </c:pt>
                <c:pt idx="134490">
                  <c:v>311.58041673769401</c:v>
                </c:pt>
                <c:pt idx="134491">
                  <c:v>311.58273349296701</c:v>
                </c:pt>
                <c:pt idx="134492">
                  <c:v>311.58505024824098</c:v>
                </c:pt>
                <c:pt idx="134493">
                  <c:v>311.58736700351398</c:v>
                </c:pt>
                <c:pt idx="134494">
                  <c:v>311.589683758788</c:v>
                </c:pt>
                <c:pt idx="134495">
                  <c:v>311.592000514061</c:v>
                </c:pt>
                <c:pt idx="134496">
                  <c:v>311.59431726933502</c:v>
                </c:pt>
                <c:pt idx="134497">
                  <c:v>311.59663402460802</c:v>
                </c:pt>
                <c:pt idx="134498">
                  <c:v>311.59895077988199</c:v>
                </c:pt>
                <c:pt idx="134499">
                  <c:v>311.60126753515499</c:v>
                </c:pt>
                <c:pt idx="134500">
                  <c:v>311.60358429042901</c:v>
                </c:pt>
                <c:pt idx="134501">
                  <c:v>311.60590104570201</c:v>
                </c:pt>
                <c:pt idx="134502">
                  <c:v>311.60821780097598</c:v>
                </c:pt>
                <c:pt idx="134503">
                  <c:v>311.61053455625</c:v>
                </c:pt>
                <c:pt idx="134504">
                  <c:v>311.612851311523</c:v>
                </c:pt>
                <c:pt idx="134505">
                  <c:v>311.61516806679703</c:v>
                </c:pt>
                <c:pt idx="134506">
                  <c:v>311.61748482207003</c:v>
                </c:pt>
                <c:pt idx="134507">
                  <c:v>311.61980157734399</c:v>
                </c:pt>
                <c:pt idx="134508">
                  <c:v>311.62211833261699</c:v>
                </c:pt>
                <c:pt idx="134509">
                  <c:v>311.62443508789102</c:v>
                </c:pt>
                <c:pt idx="134510">
                  <c:v>311.62675184316402</c:v>
                </c:pt>
                <c:pt idx="134511">
                  <c:v>311.62906859843798</c:v>
                </c:pt>
                <c:pt idx="134512">
                  <c:v>311.63138535371098</c:v>
                </c:pt>
                <c:pt idx="134513">
                  <c:v>311.63370210898501</c:v>
                </c:pt>
                <c:pt idx="134514">
                  <c:v>311.63601886425801</c:v>
                </c:pt>
                <c:pt idx="134515">
                  <c:v>311.63833561953197</c:v>
                </c:pt>
                <c:pt idx="134516">
                  <c:v>311.64065237480497</c:v>
                </c:pt>
                <c:pt idx="134517">
                  <c:v>311.642969130079</c:v>
                </c:pt>
                <c:pt idx="134518">
                  <c:v>311.645285885352</c:v>
                </c:pt>
                <c:pt idx="134519">
                  <c:v>311.64760264062602</c:v>
                </c:pt>
                <c:pt idx="134520">
                  <c:v>311.64991939589902</c:v>
                </c:pt>
                <c:pt idx="134521">
                  <c:v>311.65223615117299</c:v>
                </c:pt>
                <c:pt idx="134522">
                  <c:v>311.65455290644599</c:v>
                </c:pt>
                <c:pt idx="134523">
                  <c:v>311.65686966172001</c:v>
                </c:pt>
                <c:pt idx="134524">
                  <c:v>311.65918641699301</c:v>
                </c:pt>
                <c:pt idx="134525">
                  <c:v>311.66150317226698</c:v>
                </c:pt>
                <c:pt idx="134526">
                  <c:v>311.66381992753998</c:v>
                </c:pt>
                <c:pt idx="134527">
                  <c:v>311.666136682814</c:v>
                </c:pt>
                <c:pt idx="134528">
                  <c:v>311.668453438087</c:v>
                </c:pt>
                <c:pt idx="134529">
                  <c:v>311.67077019336102</c:v>
                </c:pt>
                <c:pt idx="134530">
                  <c:v>311.67308694863402</c:v>
                </c:pt>
                <c:pt idx="134531">
                  <c:v>311.67540370390799</c:v>
                </c:pt>
                <c:pt idx="134532">
                  <c:v>311.67772045918099</c:v>
                </c:pt>
                <c:pt idx="134533">
                  <c:v>311.68003721445501</c:v>
                </c:pt>
                <c:pt idx="134534">
                  <c:v>311.68235396972801</c:v>
                </c:pt>
                <c:pt idx="134535">
                  <c:v>311.68467072500198</c:v>
                </c:pt>
                <c:pt idx="134536">
                  <c:v>311.68698748027498</c:v>
                </c:pt>
                <c:pt idx="134537">
                  <c:v>311.689304235549</c:v>
                </c:pt>
                <c:pt idx="134538">
                  <c:v>311.691620990822</c:v>
                </c:pt>
                <c:pt idx="134539">
                  <c:v>311.69393774609603</c:v>
                </c:pt>
                <c:pt idx="134540">
                  <c:v>311.69625450136903</c:v>
                </c:pt>
                <c:pt idx="134541">
                  <c:v>311.69857125664299</c:v>
                </c:pt>
                <c:pt idx="134542">
                  <c:v>311.70088801191599</c:v>
                </c:pt>
                <c:pt idx="134543">
                  <c:v>311.70320476719002</c:v>
                </c:pt>
                <c:pt idx="134544">
                  <c:v>311.70552152246302</c:v>
                </c:pt>
                <c:pt idx="134545">
                  <c:v>311.70783827773698</c:v>
                </c:pt>
                <c:pt idx="134546">
                  <c:v>311.71015503301101</c:v>
                </c:pt>
                <c:pt idx="134547">
                  <c:v>311.71247178828401</c:v>
                </c:pt>
                <c:pt idx="134548">
                  <c:v>311.71478854355797</c:v>
                </c:pt>
                <c:pt idx="134549">
                  <c:v>311.71710529883097</c:v>
                </c:pt>
                <c:pt idx="134550">
                  <c:v>311.719422054105</c:v>
                </c:pt>
                <c:pt idx="134551">
                  <c:v>311.721738809378</c:v>
                </c:pt>
                <c:pt idx="134552">
                  <c:v>311.72405556465202</c:v>
                </c:pt>
                <c:pt idx="134553">
                  <c:v>311.72637231992502</c:v>
                </c:pt>
                <c:pt idx="134554">
                  <c:v>311.72868907519899</c:v>
                </c:pt>
                <c:pt idx="134555">
                  <c:v>311.73100583047199</c:v>
                </c:pt>
                <c:pt idx="134556">
                  <c:v>311.73332258574601</c:v>
                </c:pt>
                <c:pt idx="134557">
                  <c:v>311.73563934101901</c:v>
                </c:pt>
                <c:pt idx="134558">
                  <c:v>311.73795609629298</c:v>
                </c:pt>
                <c:pt idx="134559">
                  <c:v>311.74027285156598</c:v>
                </c:pt>
                <c:pt idx="134560">
                  <c:v>311.74258960684</c:v>
                </c:pt>
                <c:pt idx="134561">
                  <c:v>311.744906362113</c:v>
                </c:pt>
                <c:pt idx="134562">
                  <c:v>311.74722311738702</c:v>
                </c:pt>
                <c:pt idx="134563">
                  <c:v>311.74953987266002</c:v>
                </c:pt>
                <c:pt idx="134564">
                  <c:v>311.75185662793399</c:v>
                </c:pt>
                <c:pt idx="134565">
                  <c:v>311.75417338320699</c:v>
                </c:pt>
                <c:pt idx="134566">
                  <c:v>311.75649013848101</c:v>
                </c:pt>
                <c:pt idx="134567">
                  <c:v>311.75880689375401</c:v>
                </c:pt>
                <c:pt idx="134568">
                  <c:v>311.76112364902798</c:v>
                </c:pt>
                <c:pt idx="134569">
                  <c:v>311.76344040430098</c:v>
                </c:pt>
                <c:pt idx="134570">
                  <c:v>311.765757159575</c:v>
                </c:pt>
                <c:pt idx="134571">
                  <c:v>311.768073914848</c:v>
                </c:pt>
                <c:pt idx="134572">
                  <c:v>311.77039067012203</c:v>
                </c:pt>
                <c:pt idx="134573">
                  <c:v>311.77270742539503</c:v>
                </c:pt>
                <c:pt idx="134574">
                  <c:v>311.77502418066899</c:v>
                </c:pt>
                <c:pt idx="134575">
                  <c:v>311.77734093594199</c:v>
                </c:pt>
                <c:pt idx="134576">
                  <c:v>311.77965769121602</c:v>
                </c:pt>
                <c:pt idx="134577">
                  <c:v>311.78197444648902</c:v>
                </c:pt>
                <c:pt idx="134578">
                  <c:v>311.78429120176298</c:v>
                </c:pt>
                <c:pt idx="134579">
                  <c:v>311.78660795703598</c:v>
                </c:pt>
                <c:pt idx="134580">
                  <c:v>311.78892471231001</c:v>
                </c:pt>
                <c:pt idx="134581">
                  <c:v>311.79124146758301</c:v>
                </c:pt>
                <c:pt idx="134582">
                  <c:v>311.79355822285697</c:v>
                </c:pt>
                <c:pt idx="134583">
                  <c:v>311.79587497812997</c:v>
                </c:pt>
                <c:pt idx="134584">
                  <c:v>311.798191733404</c:v>
                </c:pt>
                <c:pt idx="134585">
                  <c:v>311.800508488677</c:v>
                </c:pt>
                <c:pt idx="134586">
                  <c:v>311.80282524395102</c:v>
                </c:pt>
                <c:pt idx="134587">
                  <c:v>311.80514199922499</c:v>
                </c:pt>
                <c:pt idx="134588">
                  <c:v>311.80745875449799</c:v>
                </c:pt>
                <c:pt idx="134589">
                  <c:v>311.80977550977201</c:v>
                </c:pt>
                <c:pt idx="134590">
                  <c:v>311.81209226504501</c:v>
                </c:pt>
                <c:pt idx="134591">
                  <c:v>311.81440902031898</c:v>
                </c:pt>
                <c:pt idx="134592">
                  <c:v>311.81672577559198</c:v>
                </c:pt>
                <c:pt idx="134593">
                  <c:v>311.819042530866</c:v>
                </c:pt>
                <c:pt idx="134594">
                  <c:v>311.821359286139</c:v>
                </c:pt>
                <c:pt idx="134595">
                  <c:v>311.82367604141302</c:v>
                </c:pt>
                <c:pt idx="134596">
                  <c:v>311.82599279668602</c:v>
                </c:pt>
                <c:pt idx="134597">
                  <c:v>311.82830955195999</c:v>
                </c:pt>
                <c:pt idx="134598">
                  <c:v>311.83062630723299</c:v>
                </c:pt>
                <c:pt idx="134599">
                  <c:v>311.83294306250701</c:v>
                </c:pt>
                <c:pt idx="134600">
                  <c:v>311.83525981778001</c:v>
                </c:pt>
                <c:pt idx="134601">
                  <c:v>311.83757657305398</c:v>
                </c:pt>
                <c:pt idx="134602">
                  <c:v>311.83989332832698</c:v>
                </c:pt>
                <c:pt idx="134603">
                  <c:v>311.842210083601</c:v>
                </c:pt>
                <c:pt idx="134604">
                  <c:v>311.844526838874</c:v>
                </c:pt>
                <c:pt idx="134605">
                  <c:v>311.84684359414803</c:v>
                </c:pt>
                <c:pt idx="134606">
                  <c:v>311.84916034942103</c:v>
                </c:pt>
                <c:pt idx="134607">
                  <c:v>311.85147710469499</c:v>
                </c:pt>
                <c:pt idx="134608">
                  <c:v>311.85379385996799</c:v>
                </c:pt>
                <c:pt idx="134609">
                  <c:v>311.85611061524202</c:v>
                </c:pt>
                <c:pt idx="134610">
                  <c:v>311.85842737051502</c:v>
                </c:pt>
                <c:pt idx="134611">
                  <c:v>311.86074412578898</c:v>
                </c:pt>
                <c:pt idx="134612">
                  <c:v>311.86306088106198</c:v>
                </c:pt>
                <c:pt idx="134613">
                  <c:v>311.86537763633601</c:v>
                </c:pt>
                <c:pt idx="134614">
                  <c:v>311.86769439160901</c:v>
                </c:pt>
                <c:pt idx="134615">
                  <c:v>311.87001114688297</c:v>
                </c:pt>
                <c:pt idx="134616">
                  <c:v>311.87232790215597</c:v>
                </c:pt>
                <c:pt idx="134617">
                  <c:v>311.87464465743</c:v>
                </c:pt>
                <c:pt idx="134618">
                  <c:v>311.876961412703</c:v>
                </c:pt>
                <c:pt idx="134619">
                  <c:v>311.87927816797702</c:v>
                </c:pt>
                <c:pt idx="134620">
                  <c:v>311.88159492325002</c:v>
                </c:pt>
                <c:pt idx="134621">
                  <c:v>311.88391167852399</c:v>
                </c:pt>
                <c:pt idx="134622">
                  <c:v>311.88622843379699</c:v>
                </c:pt>
                <c:pt idx="134623">
                  <c:v>311.88854518907101</c:v>
                </c:pt>
                <c:pt idx="134624">
                  <c:v>311.89086194434401</c:v>
                </c:pt>
                <c:pt idx="134625">
                  <c:v>311.89317869961798</c:v>
                </c:pt>
                <c:pt idx="134626">
                  <c:v>311.89549545489098</c:v>
                </c:pt>
                <c:pt idx="134627">
                  <c:v>311.897812210165</c:v>
                </c:pt>
                <c:pt idx="134628">
                  <c:v>311.900128965438</c:v>
                </c:pt>
                <c:pt idx="134629">
                  <c:v>311.90244572071202</c:v>
                </c:pt>
                <c:pt idx="134630">
                  <c:v>311.90476247598599</c:v>
                </c:pt>
                <c:pt idx="134631">
                  <c:v>311.90707923125899</c:v>
                </c:pt>
                <c:pt idx="134632">
                  <c:v>311.90939598653301</c:v>
                </c:pt>
                <c:pt idx="134633">
                  <c:v>311.91171274180601</c:v>
                </c:pt>
                <c:pt idx="134634">
                  <c:v>311.91402949707998</c:v>
                </c:pt>
                <c:pt idx="134635">
                  <c:v>311.91634625235298</c:v>
                </c:pt>
                <c:pt idx="134636">
                  <c:v>311.918663007627</c:v>
                </c:pt>
                <c:pt idx="134637">
                  <c:v>311.9209797629</c:v>
                </c:pt>
                <c:pt idx="134638">
                  <c:v>311.92329651817403</c:v>
                </c:pt>
                <c:pt idx="134639">
                  <c:v>311.92561327344703</c:v>
                </c:pt>
                <c:pt idx="134640">
                  <c:v>311.92793002872099</c:v>
                </c:pt>
                <c:pt idx="134641">
                  <c:v>311.93024678399399</c:v>
                </c:pt>
                <c:pt idx="134642">
                  <c:v>311.93256353926802</c:v>
                </c:pt>
                <c:pt idx="134643">
                  <c:v>311.93488029454102</c:v>
                </c:pt>
                <c:pt idx="134644">
                  <c:v>311.93719704981498</c:v>
                </c:pt>
                <c:pt idx="134645">
                  <c:v>311.93951380508798</c:v>
                </c:pt>
                <c:pt idx="134646">
                  <c:v>311.94183056036201</c:v>
                </c:pt>
                <c:pt idx="134647">
                  <c:v>311.94414731563501</c:v>
                </c:pt>
                <c:pt idx="134648">
                  <c:v>311.94646407090897</c:v>
                </c:pt>
                <c:pt idx="134649">
                  <c:v>311.94878082618197</c:v>
                </c:pt>
                <c:pt idx="134650">
                  <c:v>311.951097581456</c:v>
                </c:pt>
                <c:pt idx="134651">
                  <c:v>311.953414336729</c:v>
                </c:pt>
                <c:pt idx="134652">
                  <c:v>311.95573109200302</c:v>
                </c:pt>
                <c:pt idx="134653">
                  <c:v>311.95804784727602</c:v>
                </c:pt>
                <c:pt idx="134654">
                  <c:v>311.96036460254999</c:v>
                </c:pt>
                <c:pt idx="134655">
                  <c:v>311.96268135782299</c:v>
                </c:pt>
                <c:pt idx="134656">
                  <c:v>311.96499811309701</c:v>
                </c:pt>
                <c:pt idx="134657">
                  <c:v>311.96731486837001</c:v>
                </c:pt>
                <c:pt idx="134658">
                  <c:v>311.96963162364398</c:v>
                </c:pt>
                <c:pt idx="134659">
                  <c:v>311.97194837891698</c:v>
                </c:pt>
                <c:pt idx="134660">
                  <c:v>311.974265134191</c:v>
                </c:pt>
                <c:pt idx="134661">
                  <c:v>311.976581889464</c:v>
                </c:pt>
                <c:pt idx="134662">
                  <c:v>311.97889864473802</c:v>
                </c:pt>
                <c:pt idx="134663">
                  <c:v>311.98121540001102</c:v>
                </c:pt>
                <c:pt idx="134664">
                  <c:v>311.98353215528499</c:v>
                </c:pt>
                <c:pt idx="134665">
                  <c:v>311.98584891055799</c:v>
                </c:pt>
                <c:pt idx="134666">
                  <c:v>311.98816566583201</c:v>
                </c:pt>
                <c:pt idx="134667">
                  <c:v>311.99048242110501</c:v>
                </c:pt>
                <c:pt idx="134668">
                  <c:v>311.99279917637898</c:v>
                </c:pt>
                <c:pt idx="134669">
                  <c:v>311.99511593165198</c:v>
                </c:pt>
                <c:pt idx="134670">
                  <c:v>311.997432686926</c:v>
                </c:pt>
                <c:pt idx="134671">
                  <c:v>311.999749442199</c:v>
                </c:pt>
                <c:pt idx="134672">
                  <c:v>312.00206619747303</c:v>
                </c:pt>
                <c:pt idx="134673">
                  <c:v>312.00438295274699</c:v>
                </c:pt>
                <c:pt idx="134674">
                  <c:v>312.00669970801999</c:v>
                </c:pt>
                <c:pt idx="134675">
                  <c:v>312.00901646329402</c:v>
                </c:pt>
                <c:pt idx="134676">
                  <c:v>312.01133321856702</c:v>
                </c:pt>
                <c:pt idx="134677">
                  <c:v>312.01364997384098</c:v>
                </c:pt>
                <c:pt idx="134678">
                  <c:v>312.01596672911398</c:v>
                </c:pt>
                <c:pt idx="134679">
                  <c:v>312.01828348438801</c:v>
                </c:pt>
                <c:pt idx="134680">
                  <c:v>312.02060023966101</c:v>
                </c:pt>
                <c:pt idx="134681">
                  <c:v>312.02291699493497</c:v>
                </c:pt>
                <c:pt idx="134682">
                  <c:v>312.02523375020797</c:v>
                </c:pt>
                <c:pt idx="134683">
                  <c:v>312.027550505482</c:v>
                </c:pt>
                <c:pt idx="134684">
                  <c:v>312.029867260755</c:v>
                </c:pt>
                <c:pt idx="134685">
                  <c:v>312.03218401602902</c:v>
                </c:pt>
                <c:pt idx="134686">
                  <c:v>312.03450077130202</c:v>
                </c:pt>
                <c:pt idx="134687">
                  <c:v>312.03681752657599</c:v>
                </c:pt>
                <c:pt idx="134688">
                  <c:v>312.03913428184899</c:v>
                </c:pt>
                <c:pt idx="134689">
                  <c:v>312.04145103712301</c:v>
                </c:pt>
                <c:pt idx="134690">
                  <c:v>312.04376779239601</c:v>
                </c:pt>
                <c:pt idx="134691">
                  <c:v>312.04608454766998</c:v>
                </c:pt>
                <c:pt idx="134692">
                  <c:v>312.04840130294298</c:v>
                </c:pt>
                <c:pt idx="134693">
                  <c:v>312.050718058217</c:v>
                </c:pt>
                <c:pt idx="134694">
                  <c:v>312.05303481349</c:v>
                </c:pt>
                <c:pt idx="134695">
                  <c:v>312.05535156876402</c:v>
                </c:pt>
                <c:pt idx="134696">
                  <c:v>312.05766832403702</c:v>
                </c:pt>
                <c:pt idx="134697">
                  <c:v>312.05998507931099</c:v>
                </c:pt>
                <c:pt idx="134698">
                  <c:v>312.06230183458399</c:v>
                </c:pt>
                <c:pt idx="134699">
                  <c:v>312.06461858985801</c:v>
                </c:pt>
                <c:pt idx="134700">
                  <c:v>312.06693534513101</c:v>
                </c:pt>
                <c:pt idx="134701">
                  <c:v>312.06925210040498</c:v>
                </c:pt>
                <c:pt idx="134702">
                  <c:v>312.07156885567798</c:v>
                </c:pt>
                <c:pt idx="134703">
                  <c:v>312.073885610952</c:v>
                </c:pt>
                <c:pt idx="134704">
                  <c:v>312.076202366225</c:v>
                </c:pt>
                <c:pt idx="134705">
                  <c:v>312.07851912149903</c:v>
                </c:pt>
                <c:pt idx="134706">
                  <c:v>312.08083587677203</c:v>
                </c:pt>
                <c:pt idx="134707">
                  <c:v>312.08315263204599</c:v>
                </c:pt>
                <c:pt idx="134708">
                  <c:v>312.08546938731899</c:v>
                </c:pt>
                <c:pt idx="134709">
                  <c:v>312.08778614259302</c:v>
                </c:pt>
                <c:pt idx="134710">
                  <c:v>312.09010289786602</c:v>
                </c:pt>
                <c:pt idx="134711">
                  <c:v>312.09241965313998</c:v>
                </c:pt>
                <c:pt idx="134712">
                  <c:v>312.09473640841298</c:v>
                </c:pt>
                <c:pt idx="134713">
                  <c:v>312.09705316368701</c:v>
                </c:pt>
                <c:pt idx="134714">
                  <c:v>312.09936991896001</c:v>
                </c:pt>
                <c:pt idx="134715">
                  <c:v>312.10168667423397</c:v>
                </c:pt>
                <c:pt idx="134716">
                  <c:v>312.104003429508</c:v>
                </c:pt>
                <c:pt idx="134717">
                  <c:v>312.106320184781</c:v>
                </c:pt>
                <c:pt idx="134718">
                  <c:v>312.10863694005502</c:v>
                </c:pt>
                <c:pt idx="134719">
                  <c:v>312.11095369532802</c:v>
                </c:pt>
                <c:pt idx="134720">
                  <c:v>312.11327045060199</c:v>
                </c:pt>
                <c:pt idx="134721">
                  <c:v>312.11558720587499</c:v>
                </c:pt>
                <c:pt idx="134722">
                  <c:v>312.11790396114901</c:v>
                </c:pt>
                <c:pt idx="134723">
                  <c:v>312.12022071642201</c:v>
                </c:pt>
                <c:pt idx="134724">
                  <c:v>312.12253747169598</c:v>
                </c:pt>
                <c:pt idx="134725">
                  <c:v>312.12485422696898</c:v>
                </c:pt>
                <c:pt idx="134726">
                  <c:v>312.127170982243</c:v>
                </c:pt>
                <c:pt idx="134727">
                  <c:v>312.129487737516</c:v>
                </c:pt>
                <c:pt idx="134728">
                  <c:v>312.13180449279002</c:v>
                </c:pt>
                <c:pt idx="134729">
                  <c:v>312.13412124806302</c:v>
                </c:pt>
                <c:pt idx="134730">
                  <c:v>312.13643800333699</c:v>
                </c:pt>
                <c:pt idx="134731">
                  <c:v>312.13875475860999</c:v>
                </c:pt>
                <c:pt idx="134732">
                  <c:v>312.14107151388401</c:v>
                </c:pt>
                <c:pt idx="134733">
                  <c:v>312.14338826915701</c:v>
                </c:pt>
                <c:pt idx="134734">
                  <c:v>312.14570502443098</c:v>
                </c:pt>
                <c:pt idx="134735">
                  <c:v>312.14802177970398</c:v>
                </c:pt>
                <c:pt idx="134736">
                  <c:v>312.150338534978</c:v>
                </c:pt>
                <c:pt idx="134737">
                  <c:v>312.152655290251</c:v>
                </c:pt>
                <c:pt idx="134738">
                  <c:v>312.15497204552503</c:v>
                </c:pt>
                <c:pt idx="134739">
                  <c:v>312.15728880079803</c:v>
                </c:pt>
                <c:pt idx="134740">
                  <c:v>312.15960555607199</c:v>
                </c:pt>
                <c:pt idx="134741">
                  <c:v>312.16192231134499</c:v>
                </c:pt>
                <c:pt idx="134742">
                  <c:v>312.16423906661902</c:v>
                </c:pt>
                <c:pt idx="134743">
                  <c:v>312.16655582189202</c:v>
                </c:pt>
                <c:pt idx="134744">
                  <c:v>312.16887257716598</c:v>
                </c:pt>
                <c:pt idx="134745">
                  <c:v>312.17118933243898</c:v>
                </c:pt>
                <c:pt idx="134746">
                  <c:v>312.17350608771301</c:v>
                </c:pt>
                <c:pt idx="134747">
                  <c:v>312.17582284298601</c:v>
                </c:pt>
                <c:pt idx="134748">
                  <c:v>312.17813959825997</c:v>
                </c:pt>
                <c:pt idx="134749">
                  <c:v>312.18045635353297</c:v>
                </c:pt>
                <c:pt idx="134750">
                  <c:v>312.182773108807</c:v>
                </c:pt>
                <c:pt idx="134751">
                  <c:v>312.18508986408</c:v>
                </c:pt>
                <c:pt idx="134752">
                  <c:v>312.18740661935402</c:v>
                </c:pt>
                <c:pt idx="134753">
                  <c:v>312.18972337462702</c:v>
                </c:pt>
                <c:pt idx="134754">
                  <c:v>312.19204012990099</c:v>
                </c:pt>
                <c:pt idx="134755">
                  <c:v>312.19435688517399</c:v>
                </c:pt>
                <c:pt idx="134756">
                  <c:v>312.19667364044801</c:v>
                </c:pt>
                <c:pt idx="134757">
                  <c:v>312.19899039572101</c:v>
                </c:pt>
                <c:pt idx="134758">
                  <c:v>312.20130715099498</c:v>
                </c:pt>
                <c:pt idx="134759">
                  <c:v>312.203623906269</c:v>
                </c:pt>
                <c:pt idx="134760">
                  <c:v>312.205940661542</c:v>
                </c:pt>
                <c:pt idx="134761">
                  <c:v>312.20825741681602</c:v>
                </c:pt>
                <c:pt idx="134762">
                  <c:v>312.21057417208903</c:v>
                </c:pt>
                <c:pt idx="134763">
                  <c:v>312.21289092736299</c:v>
                </c:pt>
                <c:pt idx="134764">
                  <c:v>312.21520768263599</c:v>
                </c:pt>
                <c:pt idx="134765">
                  <c:v>312.21752443791001</c:v>
                </c:pt>
                <c:pt idx="134766">
                  <c:v>312.21984119318302</c:v>
                </c:pt>
                <c:pt idx="134767">
                  <c:v>312.22215794845698</c:v>
                </c:pt>
                <c:pt idx="134768">
                  <c:v>312.22447470372998</c:v>
                </c:pt>
                <c:pt idx="134769">
                  <c:v>312.226791459004</c:v>
                </c:pt>
                <c:pt idx="134770">
                  <c:v>312.22910821427701</c:v>
                </c:pt>
                <c:pt idx="134771">
                  <c:v>312.23142496955097</c:v>
                </c:pt>
                <c:pt idx="134772">
                  <c:v>312.23374172482397</c:v>
                </c:pt>
                <c:pt idx="134773">
                  <c:v>312.236058480098</c:v>
                </c:pt>
                <c:pt idx="134774">
                  <c:v>312.238375235371</c:v>
                </c:pt>
                <c:pt idx="134775">
                  <c:v>312.24069199064502</c:v>
                </c:pt>
                <c:pt idx="134776">
                  <c:v>312.24300874591802</c:v>
                </c:pt>
                <c:pt idx="134777">
                  <c:v>312.24532550119199</c:v>
                </c:pt>
                <c:pt idx="134778">
                  <c:v>312.24764225646499</c:v>
                </c:pt>
                <c:pt idx="134779">
                  <c:v>312.24995901173901</c:v>
                </c:pt>
                <c:pt idx="134780">
                  <c:v>312.25227576701201</c:v>
                </c:pt>
                <c:pt idx="134781">
                  <c:v>312.25459252228598</c:v>
                </c:pt>
                <c:pt idx="134782">
                  <c:v>312.25690927755898</c:v>
                </c:pt>
                <c:pt idx="134783">
                  <c:v>312.259226032833</c:v>
                </c:pt>
                <c:pt idx="134784">
                  <c:v>312.261542788106</c:v>
                </c:pt>
                <c:pt idx="134785">
                  <c:v>312.26385954338002</c:v>
                </c:pt>
                <c:pt idx="134786">
                  <c:v>312.26617629865302</c:v>
                </c:pt>
                <c:pt idx="134787">
                  <c:v>312.26849305392699</c:v>
                </c:pt>
                <c:pt idx="134788">
                  <c:v>312.27080980919999</c:v>
                </c:pt>
                <c:pt idx="134789">
                  <c:v>312.27312656447401</c:v>
                </c:pt>
                <c:pt idx="134790">
                  <c:v>312.27544331974701</c:v>
                </c:pt>
                <c:pt idx="134791">
                  <c:v>312.27776007502098</c:v>
                </c:pt>
                <c:pt idx="134792">
                  <c:v>312.28007683029398</c:v>
                </c:pt>
                <c:pt idx="134793">
                  <c:v>312.282393585568</c:v>
                </c:pt>
                <c:pt idx="134794">
                  <c:v>312.284710340841</c:v>
                </c:pt>
                <c:pt idx="134795">
                  <c:v>312.28702709611503</c:v>
                </c:pt>
                <c:pt idx="134796">
                  <c:v>312.28934385138803</c:v>
                </c:pt>
                <c:pt idx="134797">
                  <c:v>312.29166060666199</c:v>
                </c:pt>
                <c:pt idx="134798">
                  <c:v>312.29397736193499</c:v>
                </c:pt>
                <c:pt idx="134799">
                  <c:v>312.29629411720902</c:v>
                </c:pt>
                <c:pt idx="134800">
                  <c:v>312.29861087248202</c:v>
                </c:pt>
                <c:pt idx="134801">
                  <c:v>312.30092762775598</c:v>
                </c:pt>
                <c:pt idx="134802">
                  <c:v>312.30324438303001</c:v>
                </c:pt>
                <c:pt idx="134803">
                  <c:v>312.30556113830301</c:v>
                </c:pt>
                <c:pt idx="134804">
                  <c:v>312.30787789357697</c:v>
                </c:pt>
                <c:pt idx="134805">
                  <c:v>312.31019464884997</c:v>
                </c:pt>
                <c:pt idx="134806">
                  <c:v>312.312511404124</c:v>
                </c:pt>
                <c:pt idx="134807">
                  <c:v>312.314828159397</c:v>
                </c:pt>
                <c:pt idx="134808">
                  <c:v>312.31714491467102</c:v>
                </c:pt>
                <c:pt idx="134809">
                  <c:v>312.31946166994402</c:v>
                </c:pt>
                <c:pt idx="134810">
                  <c:v>312.32177842521799</c:v>
                </c:pt>
                <c:pt idx="134811">
                  <c:v>312.32409518049099</c:v>
                </c:pt>
                <c:pt idx="134812">
                  <c:v>312.32641193576501</c:v>
                </c:pt>
                <c:pt idx="134813">
                  <c:v>312.32872869103801</c:v>
                </c:pt>
                <c:pt idx="134814">
                  <c:v>312.33104544631198</c:v>
                </c:pt>
                <c:pt idx="134815">
                  <c:v>312.33336220158498</c:v>
                </c:pt>
                <c:pt idx="134816">
                  <c:v>312.335678956859</c:v>
                </c:pt>
                <c:pt idx="134817">
                  <c:v>312.337995712132</c:v>
                </c:pt>
                <c:pt idx="134818">
                  <c:v>312.34031246740602</c:v>
                </c:pt>
                <c:pt idx="134819">
                  <c:v>312.34262922267902</c:v>
                </c:pt>
                <c:pt idx="134820">
                  <c:v>312.34494597795299</c:v>
                </c:pt>
                <c:pt idx="134821">
                  <c:v>312.34726273322599</c:v>
                </c:pt>
                <c:pt idx="134822">
                  <c:v>312.34957948850001</c:v>
                </c:pt>
                <c:pt idx="134823">
                  <c:v>312.35189624377301</c:v>
                </c:pt>
                <c:pt idx="134824">
                  <c:v>312.35421299904698</c:v>
                </c:pt>
                <c:pt idx="134825">
                  <c:v>312.35652975431998</c:v>
                </c:pt>
                <c:pt idx="134826">
                  <c:v>312.358846509594</c:v>
                </c:pt>
                <c:pt idx="134827">
                  <c:v>312.361163264867</c:v>
                </c:pt>
                <c:pt idx="134828">
                  <c:v>312.36348002014103</c:v>
                </c:pt>
                <c:pt idx="134829">
                  <c:v>312.36579677541403</c:v>
                </c:pt>
                <c:pt idx="134830">
                  <c:v>312.36811353068799</c:v>
                </c:pt>
                <c:pt idx="134831">
                  <c:v>312.37043028596099</c:v>
                </c:pt>
                <c:pt idx="134832">
                  <c:v>312.37274704123502</c:v>
                </c:pt>
                <c:pt idx="134833">
                  <c:v>312.37506379650802</c:v>
                </c:pt>
                <c:pt idx="134834">
                  <c:v>312.37738055178198</c:v>
                </c:pt>
                <c:pt idx="134835">
                  <c:v>312.37969730705498</c:v>
                </c:pt>
                <c:pt idx="134836">
                  <c:v>312.38201406232901</c:v>
                </c:pt>
                <c:pt idx="134837">
                  <c:v>312.38433081760201</c:v>
                </c:pt>
                <c:pt idx="134838">
                  <c:v>312.38664757287597</c:v>
                </c:pt>
                <c:pt idx="134839">
                  <c:v>312.38896432814897</c:v>
                </c:pt>
                <c:pt idx="134840">
                  <c:v>312.391281083423</c:v>
                </c:pt>
                <c:pt idx="134841">
                  <c:v>312.393597838696</c:v>
                </c:pt>
                <c:pt idx="134842">
                  <c:v>312.39591459397002</c:v>
                </c:pt>
                <c:pt idx="134843">
                  <c:v>312.39823134924399</c:v>
                </c:pt>
                <c:pt idx="134844">
                  <c:v>312.40054810451699</c:v>
                </c:pt>
                <c:pt idx="134845">
                  <c:v>312.40286485979101</c:v>
                </c:pt>
                <c:pt idx="134846">
                  <c:v>312.40518161506401</c:v>
                </c:pt>
                <c:pt idx="134847">
                  <c:v>312.40749837033798</c:v>
                </c:pt>
                <c:pt idx="134848">
                  <c:v>312.40981512561098</c:v>
                </c:pt>
                <c:pt idx="134849">
                  <c:v>312.412131880885</c:v>
                </c:pt>
                <c:pt idx="134850">
                  <c:v>312.414448636158</c:v>
                </c:pt>
                <c:pt idx="134851">
                  <c:v>312.41676539143202</c:v>
                </c:pt>
                <c:pt idx="134852">
                  <c:v>312.41908214670502</c:v>
                </c:pt>
                <c:pt idx="134853">
                  <c:v>312.42139890197899</c:v>
                </c:pt>
                <c:pt idx="134854">
                  <c:v>312.42371565725199</c:v>
                </c:pt>
                <c:pt idx="134855">
                  <c:v>312.42603241252601</c:v>
                </c:pt>
                <c:pt idx="134856">
                  <c:v>312.42834916779901</c:v>
                </c:pt>
                <c:pt idx="134857">
                  <c:v>312.43066592307298</c:v>
                </c:pt>
                <c:pt idx="134858">
                  <c:v>312.43298267834598</c:v>
                </c:pt>
                <c:pt idx="134859">
                  <c:v>312.43529943362</c:v>
                </c:pt>
                <c:pt idx="134860">
                  <c:v>312.437616188893</c:v>
                </c:pt>
                <c:pt idx="134861">
                  <c:v>312.43993294416703</c:v>
                </c:pt>
                <c:pt idx="134862">
                  <c:v>312.44224969944003</c:v>
                </c:pt>
                <c:pt idx="134863">
                  <c:v>312.44456645471399</c:v>
                </c:pt>
                <c:pt idx="134864">
                  <c:v>312.44688320998699</c:v>
                </c:pt>
                <c:pt idx="134865">
                  <c:v>312.44919996526102</c:v>
                </c:pt>
                <c:pt idx="134866">
                  <c:v>312.45151672053402</c:v>
                </c:pt>
                <c:pt idx="134867">
                  <c:v>312.45383347580798</c:v>
                </c:pt>
                <c:pt idx="134868">
                  <c:v>312.45615023108098</c:v>
                </c:pt>
                <c:pt idx="134869">
                  <c:v>312.45846698635501</c:v>
                </c:pt>
                <c:pt idx="134870">
                  <c:v>312.46078374162801</c:v>
                </c:pt>
                <c:pt idx="134871">
                  <c:v>312.46310049690197</c:v>
                </c:pt>
                <c:pt idx="134872">
                  <c:v>312.46541725217497</c:v>
                </c:pt>
                <c:pt idx="134873">
                  <c:v>312.467734007449</c:v>
                </c:pt>
                <c:pt idx="134874">
                  <c:v>312.470050762722</c:v>
                </c:pt>
                <c:pt idx="134875">
                  <c:v>312.47236751799602</c:v>
                </c:pt>
                <c:pt idx="134876">
                  <c:v>312.47468427326902</c:v>
                </c:pt>
                <c:pt idx="134877">
                  <c:v>312.47700102854299</c:v>
                </c:pt>
                <c:pt idx="134878">
                  <c:v>312.47931778381599</c:v>
                </c:pt>
                <c:pt idx="134879">
                  <c:v>312.48163453909001</c:v>
                </c:pt>
                <c:pt idx="134880">
                  <c:v>312.48395129436301</c:v>
                </c:pt>
                <c:pt idx="134881">
                  <c:v>312.48626804963698</c:v>
                </c:pt>
                <c:pt idx="134882">
                  <c:v>312.48858480490998</c:v>
                </c:pt>
                <c:pt idx="134883">
                  <c:v>312.490901560184</c:v>
                </c:pt>
                <c:pt idx="134884">
                  <c:v>312.493218315457</c:v>
                </c:pt>
                <c:pt idx="134885">
                  <c:v>312.49553507073102</c:v>
                </c:pt>
                <c:pt idx="134886">
                  <c:v>312.49785182600499</c:v>
                </c:pt>
                <c:pt idx="134887">
                  <c:v>312.50016858127799</c:v>
                </c:pt>
                <c:pt idx="134888">
                  <c:v>312.50248533655201</c:v>
                </c:pt>
                <c:pt idx="134889">
                  <c:v>312.50480209182501</c:v>
                </c:pt>
                <c:pt idx="134890">
                  <c:v>312.50711884709898</c:v>
                </c:pt>
                <c:pt idx="134891">
                  <c:v>312.50943560237198</c:v>
                </c:pt>
                <c:pt idx="134892">
                  <c:v>312.511752357646</c:v>
                </c:pt>
                <c:pt idx="134893">
                  <c:v>312.514069112919</c:v>
                </c:pt>
                <c:pt idx="134894">
                  <c:v>312.51638586819303</c:v>
                </c:pt>
                <c:pt idx="134895">
                  <c:v>312.51870262346603</c:v>
                </c:pt>
                <c:pt idx="134896">
                  <c:v>312.52101937873999</c:v>
                </c:pt>
                <c:pt idx="134897">
                  <c:v>312.52333613401299</c:v>
                </c:pt>
                <c:pt idx="134898">
                  <c:v>312.52565288928702</c:v>
                </c:pt>
                <c:pt idx="134899">
                  <c:v>312.52796964456002</c:v>
                </c:pt>
                <c:pt idx="134900">
                  <c:v>312.53028639983398</c:v>
                </c:pt>
                <c:pt idx="134901">
                  <c:v>312.53260315510698</c:v>
                </c:pt>
                <c:pt idx="134902">
                  <c:v>312.53491991038101</c:v>
                </c:pt>
                <c:pt idx="134903">
                  <c:v>312.53723666565401</c:v>
                </c:pt>
                <c:pt idx="134904">
                  <c:v>312.53955342092797</c:v>
                </c:pt>
                <c:pt idx="134905">
                  <c:v>312.54187017620097</c:v>
                </c:pt>
                <c:pt idx="134906">
                  <c:v>312.544186931475</c:v>
                </c:pt>
                <c:pt idx="134907">
                  <c:v>312.546503686748</c:v>
                </c:pt>
                <c:pt idx="134908">
                  <c:v>312.54882044202202</c:v>
                </c:pt>
                <c:pt idx="134909">
                  <c:v>312.55113719729502</c:v>
                </c:pt>
                <c:pt idx="134910">
                  <c:v>312.55345395256899</c:v>
                </c:pt>
                <c:pt idx="134911">
                  <c:v>312.55577070784199</c:v>
                </c:pt>
                <c:pt idx="134912">
                  <c:v>312.55808746311601</c:v>
                </c:pt>
                <c:pt idx="134913">
                  <c:v>312.56040421838901</c:v>
                </c:pt>
                <c:pt idx="134914">
                  <c:v>312.56272097366298</c:v>
                </c:pt>
                <c:pt idx="134915">
                  <c:v>312.56503772893598</c:v>
                </c:pt>
                <c:pt idx="134916">
                  <c:v>312.56735448421</c:v>
                </c:pt>
                <c:pt idx="134917">
                  <c:v>312.569671239483</c:v>
                </c:pt>
                <c:pt idx="134918">
                  <c:v>312.57198799475702</c:v>
                </c:pt>
                <c:pt idx="134919">
                  <c:v>312.57430475003002</c:v>
                </c:pt>
                <c:pt idx="134920">
                  <c:v>312.57662150530399</c:v>
                </c:pt>
                <c:pt idx="134921">
                  <c:v>312.57893826057699</c:v>
                </c:pt>
                <c:pt idx="134922">
                  <c:v>312.58125501585101</c:v>
                </c:pt>
                <c:pt idx="134923">
                  <c:v>312.58357177112401</c:v>
                </c:pt>
                <c:pt idx="134924">
                  <c:v>312.58588852639798</c:v>
                </c:pt>
                <c:pt idx="134925">
                  <c:v>312.58820528167098</c:v>
                </c:pt>
                <c:pt idx="134926">
                  <c:v>312.590522036945</c:v>
                </c:pt>
                <c:pt idx="134927">
                  <c:v>312.592838792218</c:v>
                </c:pt>
                <c:pt idx="134928">
                  <c:v>312.59515554749203</c:v>
                </c:pt>
                <c:pt idx="134929">
                  <c:v>312.59747230276599</c:v>
                </c:pt>
                <c:pt idx="134930">
                  <c:v>312.59978905803899</c:v>
                </c:pt>
                <c:pt idx="134931">
                  <c:v>312.60210581331302</c:v>
                </c:pt>
                <c:pt idx="134932">
                  <c:v>312.60442256858602</c:v>
                </c:pt>
                <c:pt idx="134933">
                  <c:v>312.60673932385998</c:v>
                </c:pt>
                <c:pt idx="134934">
                  <c:v>312.60905607913298</c:v>
                </c:pt>
                <c:pt idx="134935">
                  <c:v>312.61137283440701</c:v>
                </c:pt>
                <c:pt idx="134936">
                  <c:v>312.61368958968001</c:v>
                </c:pt>
                <c:pt idx="134937">
                  <c:v>312.61600634495397</c:v>
                </c:pt>
                <c:pt idx="134938">
                  <c:v>312.61832310022697</c:v>
                </c:pt>
                <c:pt idx="134939">
                  <c:v>312.620639855501</c:v>
                </c:pt>
                <c:pt idx="134940">
                  <c:v>312.622956610774</c:v>
                </c:pt>
                <c:pt idx="134941">
                  <c:v>312.62527336604802</c:v>
                </c:pt>
                <c:pt idx="134942">
                  <c:v>312.62759012132102</c:v>
                </c:pt>
                <c:pt idx="134943">
                  <c:v>312.62990687659499</c:v>
                </c:pt>
                <c:pt idx="134944">
                  <c:v>312.63222363186799</c:v>
                </c:pt>
                <c:pt idx="134945">
                  <c:v>312.63454038714201</c:v>
                </c:pt>
                <c:pt idx="134946">
                  <c:v>312.63685714241501</c:v>
                </c:pt>
                <c:pt idx="134947">
                  <c:v>312.63917389768898</c:v>
                </c:pt>
                <c:pt idx="134948">
                  <c:v>312.64149065296198</c:v>
                </c:pt>
                <c:pt idx="134949">
                  <c:v>312.643807408236</c:v>
                </c:pt>
                <c:pt idx="134950">
                  <c:v>312.646124163509</c:v>
                </c:pt>
                <c:pt idx="134951">
                  <c:v>312.64844091878302</c:v>
                </c:pt>
                <c:pt idx="134952">
                  <c:v>312.65075767405602</c:v>
                </c:pt>
                <c:pt idx="134953">
                  <c:v>312.65307442932999</c:v>
                </c:pt>
                <c:pt idx="134954">
                  <c:v>312.65539118460299</c:v>
                </c:pt>
                <c:pt idx="134955">
                  <c:v>312.65770793987701</c:v>
                </c:pt>
                <c:pt idx="134956">
                  <c:v>312.66002469515001</c:v>
                </c:pt>
                <c:pt idx="134957">
                  <c:v>312.66234145042398</c:v>
                </c:pt>
                <c:pt idx="134958">
                  <c:v>312.66465820569698</c:v>
                </c:pt>
                <c:pt idx="134959">
                  <c:v>312.666974960971</c:v>
                </c:pt>
                <c:pt idx="134960">
                  <c:v>312.669291716244</c:v>
                </c:pt>
                <c:pt idx="134961">
                  <c:v>312.67160847151803</c:v>
                </c:pt>
                <c:pt idx="134962">
                  <c:v>312.67392522679103</c:v>
                </c:pt>
                <c:pt idx="134963">
                  <c:v>312.67624198206499</c:v>
                </c:pt>
                <c:pt idx="134964">
                  <c:v>312.67855873733799</c:v>
                </c:pt>
                <c:pt idx="134965">
                  <c:v>312.68087549261202</c:v>
                </c:pt>
                <c:pt idx="134966">
                  <c:v>312.68319224788502</c:v>
                </c:pt>
                <c:pt idx="134967">
                  <c:v>312.68550900315898</c:v>
                </c:pt>
                <c:pt idx="134968">
                  <c:v>312.68782575843198</c:v>
                </c:pt>
                <c:pt idx="134969">
                  <c:v>312.69014251370601</c:v>
                </c:pt>
                <c:pt idx="134970">
                  <c:v>312.69245926897901</c:v>
                </c:pt>
                <c:pt idx="134971">
                  <c:v>312.69477602425297</c:v>
                </c:pt>
                <c:pt idx="134972">
                  <c:v>312.697092779527</c:v>
                </c:pt>
                <c:pt idx="134973">
                  <c:v>312.6994095348</c:v>
                </c:pt>
                <c:pt idx="134974">
                  <c:v>312.70172629007402</c:v>
                </c:pt>
                <c:pt idx="134975">
                  <c:v>312.70404304534702</c:v>
                </c:pt>
                <c:pt idx="134976">
                  <c:v>312.70635980062099</c:v>
                </c:pt>
                <c:pt idx="134977">
                  <c:v>312.70867655589399</c:v>
                </c:pt>
                <c:pt idx="134978">
                  <c:v>312.71099331116801</c:v>
                </c:pt>
                <c:pt idx="134979">
                  <c:v>312.71331006644101</c:v>
                </c:pt>
                <c:pt idx="134980">
                  <c:v>312.71562682171498</c:v>
                </c:pt>
                <c:pt idx="134981">
                  <c:v>312.71794357698798</c:v>
                </c:pt>
                <c:pt idx="134982">
                  <c:v>312.720260332262</c:v>
                </c:pt>
                <c:pt idx="134983">
                  <c:v>312.722577087535</c:v>
                </c:pt>
                <c:pt idx="134984">
                  <c:v>312.72489384280902</c:v>
                </c:pt>
                <c:pt idx="134985">
                  <c:v>312.72721059808202</c:v>
                </c:pt>
                <c:pt idx="134986">
                  <c:v>312.72952735335599</c:v>
                </c:pt>
                <c:pt idx="134987">
                  <c:v>312.73184410862899</c:v>
                </c:pt>
                <c:pt idx="134988">
                  <c:v>312.73416086390301</c:v>
                </c:pt>
                <c:pt idx="134989">
                  <c:v>312.73647761917601</c:v>
                </c:pt>
                <c:pt idx="134990">
                  <c:v>312.73879437444998</c:v>
                </c:pt>
                <c:pt idx="134991">
                  <c:v>312.74111112972298</c:v>
                </c:pt>
                <c:pt idx="134992">
                  <c:v>312.743427884997</c:v>
                </c:pt>
                <c:pt idx="134993">
                  <c:v>312.74574464027</c:v>
                </c:pt>
                <c:pt idx="134994">
                  <c:v>312.74806139554403</c:v>
                </c:pt>
                <c:pt idx="134995">
                  <c:v>312.75037815081703</c:v>
                </c:pt>
                <c:pt idx="134996">
                  <c:v>312.75269490609099</c:v>
                </c:pt>
                <c:pt idx="134997">
                  <c:v>312.75501166136399</c:v>
                </c:pt>
                <c:pt idx="134998">
                  <c:v>312.75732841663802</c:v>
                </c:pt>
                <c:pt idx="134999">
                  <c:v>312.75964517191102</c:v>
                </c:pt>
                <c:pt idx="135000">
                  <c:v>312.76196192718498</c:v>
                </c:pt>
                <c:pt idx="135001">
                  <c:v>312.76427868245798</c:v>
                </c:pt>
                <c:pt idx="135002">
                  <c:v>312.76659543773201</c:v>
                </c:pt>
                <c:pt idx="135003">
                  <c:v>312.76891219300501</c:v>
                </c:pt>
                <c:pt idx="135004">
                  <c:v>312.77122894827897</c:v>
                </c:pt>
                <c:pt idx="135005">
                  <c:v>312.77354570355197</c:v>
                </c:pt>
                <c:pt idx="135006">
                  <c:v>312.775862458826</c:v>
                </c:pt>
                <c:pt idx="135007">
                  <c:v>312.778179214099</c:v>
                </c:pt>
                <c:pt idx="135008">
                  <c:v>312.78049596937302</c:v>
                </c:pt>
                <c:pt idx="135009">
                  <c:v>312.78281272464602</c:v>
                </c:pt>
                <c:pt idx="135010">
                  <c:v>312.78512947991999</c:v>
                </c:pt>
                <c:pt idx="135011">
                  <c:v>312.78744623519299</c:v>
                </c:pt>
                <c:pt idx="135012">
                  <c:v>312.78976299046701</c:v>
                </c:pt>
                <c:pt idx="135013">
                  <c:v>312.79207974574001</c:v>
                </c:pt>
                <c:pt idx="135014">
                  <c:v>312.79439650101398</c:v>
                </c:pt>
                <c:pt idx="135015">
                  <c:v>312.796713256288</c:v>
                </c:pt>
                <c:pt idx="135016">
                  <c:v>312.799030011561</c:v>
                </c:pt>
                <c:pt idx="135017">
                  <c:v>312.80134676683502</c:v>
                </c:pt>
                <c:pt idx="135018">
                  <c:v>312.80366352210802</c:v>
                </c:pt>
                <c:pt idx="135019">
                  <c:v>312.80598027738199</c:v>
                </c:pt>
                <c:pt idx="135020">
                  <c:v>312.80829703265499</c:v>
                </c:pt>
                <c:pt idx="135021">
                  <c:v>312.81061378792901</c:v>
                </c:pt>
                <c:pt idx="135022">
                  <c:v>312.81293054320201</c:v>
                </c:pt>
                <c:pt idx="135023">
                  <c:v>312.81524729847598</c:v>
                </c:pt>
                <c:pt idx="135024">
                  <c:v>312.81756405374898</c:v>
                </c:pt>
                <c:pt idx="135025">
                  <c:v>312.819880809023</c:v>
                </c:pt>
                <c:pt idx="135026">
                  <c:v>312.822197564296</c:v>
                </c:pt>
                <c:pt idx="135027">
                  <c:v>312.82451431957003</c:v>
                </c:pt>
                <c:pt idx="135028">
                  <c:v>312.82683107484303</c:v>
                </c:pt>
                <c:pt idx="135029">
                  <c:v>312.82914783011699</c:v>
                </c:pt>
                <c:pt idx="135030">
                  <c:v>312.83146458538999</c:v>
                </c:pt>
                <c:pt idx="135031">
                  <c:v>312.83378134066402</c:v>
                </c:pt>
                <c:pt idx="135032">
                  <c:v>312.83609809593702</c:v>
                </c:pt>
                <c:pt idx="135033">
                  <c:v>312.83841485121098</c:v>
                </c:pt>
                <c:pt idx="135034">
                  <c:v>312.84073160648398</c:v>
                </c:pt>
                <c:pt idx="135035">
                  <c:v>312.84304836175801</c:v>
                </c:pt>
                <c:pt idx="135036">
                  <c:v>312.84536511703101</c:v>
                </c:pt>
                <c:pt idx="135037">
                  <c:v>312.84768187230497</c:v>
                </c:pt>
                <c:pt idx="135038">
                  <c:v>312.84999862757797</c:v>
                </c:pt>
                <c:pt idx="135039">
                  <c:v>312.852315382852</c:v>
                </c:pt>
                <c:pt idx="135040">
                  <c:v>312.854632138125</c:v>
                </c:pt>
                <c:pt idx="135041">
                  <c:v>312.85694889339902</c:v>
                </c:pt>
                <c:pt idx="135042">
                  <c:v>312.85926564867202</c:v>
                </c:pt>
                <c:pt idx="135043">
                  <c:v>312.86158240394599</c:v>
                </c:pt>
                <c:pt idx="135044">
                  <c:v>312.86389915921899</c:v>
                </c:pt>
                <c:pt idx="135045">
                  <c:v>312.86621591449301</c:v>
                </c:pt>
                <c:pt idx="135046">
                  <c:v>312.86853266976601</c:v>
                </c:pt>
                <c:pt idx="135047">
                  <c:v>312.87084942503998</c:v>
                </c:pt>
                <c:pt idx="135048">
                  <c:v>312.87316618031298</c:v>
                </c:pt>
                <c:pt idx="135049">
                  <c:v>312.875482935587</c:v>
                </c:pt>
                <c:pt idx="135050">
                  <c:v>312.87779969086</c:v>
                </c:pt>
                <c:pt idx="135051">
                  <c:v>312.88011644613402</c:v>
                </c:pt>
                <c:pt idx="135052">
                  <c:v>312.88243320140703</c:v>
                </c:pt>
                <c:pt idx="135053">
                  <c:v>312.88474995668099</c:v>
                </c:pt>
                <c:pt idx="135054">
                  <c:v>312.88706671195399</c:v>
                </c:pt>
                <c:pt idx="135055">
                  <c:v>312.88938346722801</c:v>
                </c:pt>
                <c:pt idx="135056">
                  <c:v>312.89170022250102</c:v>
                </c:pt>
                <c:pt idx="135057">
                  <c:v>312.89401697777498</c:v>
                </c:pt>
                <c:pt idx="135058">
                  <c:v>312.896333733049</c:v>
                </c:pt>
                <c:pt idx="135059">
                  <c:v>312.89865048832201</c:v>
                </c:pt>
                <c:pt idx="135060">
                  <c:v>312.90096724359603</c:v>
                </c:pt>
                <c:pt idx="135061">
                  <c:v>312.90328399886897</c:v>
                </c:pt>
                <c:pt idx="135062">
                  <c:v>312.90560075414299</c:v>
                </c:pt>
                <c:pt idx="135063">
                  <c:v>312.907917509416</c:v>
                </c:pt>
                <c:pt idx="135064">
                  <c:v>312.91023426469002</c:v>
                </c:pt>
                <c:pt idx="135065">
                  <c:v>312.91255101996302</c:v>
                </c:pt>
                <c:pt idx="135066">
                  <c:v>312.91486777523698</c:v>
                </c:pt>
                <c:pt idx="135067">
                  <c:v>312.91718453050999</c:v>
                </c:pt>
                <c:pt idx="135068">
                  <c:v>312.91950128578401</c:v>
                </c:pt>
                <c:pt idx="135069">
                  <c:v>312.92181804105701</c:v>
                </c:pt>
                <c:pt idx="135070">
                  <c:v>312.92413479633097</c:v>
                </c:pt>
                <c:pt idx="135071">
                  <c:v>312.92645155160398</c:v>
                </c:pt>
                <c:pt idx="135072">
                  <c:v>312.928768306878</c:v>
                </c:pt>
                <c:pt idx="135073">
                  <c:v>312.931085062151</c:v>
                </c:pt>
                <c:pt idx="135074">
                  <c:v>312.93340181742502</c:v>
                </c:pt>
                <c:pt idx="135075">
                  <c:v>312.93571857269802</c:v>
                </c:pt>
                <c:pt idx="135076">
                  <c:v>312.93803532797199</c:v>
                </c:pt>
                <c:pt idx="135077">
                  <c:v>312.94035208324499</c:v>
                </c:pt>
                <c:pt idx="135078">
                  <c:v>312.94266883851901</c:v>
                </c:pt>
                <c:pt idx="135079">
                  <c:v>312.94498559379201</c:v>
                </c:pt>
                <c:pt idx="135080">
                  <c:v>312.94730234906598</c:v>
                </c:pt>
                <c:pt idx="135081">
                  <c:v>312.94961910433898</c:v>
                </c:pt>
                <c:pt idx="135082">
                  <c:v>312.951935859613</c:v>
                </c:pt>
                <c:pt idx="135083">
                  <c:v>312.954252614886</c:v>
                </c:pt>
                <c:pt idx="135084">
                  <c:v>312.95656937016003</c:v>
                </c:pt>
                <c:pt idx="135085">
                  <c:v>312.95888612543303</c:v>
                </c:pt>
                <c:pt idx="135086">
                  <c:v>312.96120288070699</c:v>
                </c:pt>
                <c:pt idx="135087">
                  <c:v>312.96351963597999</c:v>
                </c:pt>
                <c:pt idx="135088">
                  <c:v>312.96583639125402</c:v>
                </c:pt>
                <c:pt idx="135089">
                  <c:v>312.96815314652702</c:v>
                </c:pt>
                <c:pt idx="135090">
                  <c:v>312.97046990180098</c:v>
                </c:pt>
                <c:pt idx="135091">
                  <c:v>312.97278665707398</c:v>
                </c:pt>
                <c:pt idx="135092">
                  <c:v>312.97510341234801</c:v>
                </c:pt>
                <c:pt idx="135093">
                  <c:v>312.97742016762101</c:v>
                </c:pt>
                <c:pt idx="135094">
                  <c:v>312.97973692289497</c:v>
                </c:pt>
                <c:pt idx="135095">
                  <c:v>312.98205367816797</c:v>
                </c:pt>
                <c:pt idx="135096">
                  <c:v>312.984370433442</c:v>
                </c:pt>
                <c:pt idx="135097">
                  <c:v>312.986687188715</c:v>
                </c:pt>
                <c:pt idx="135098">
                  <c:v>312.98900394398902</c:v>
                </c:pt>
                <c:pt idx="135099">
                  <c:v>312.99132069926299</c:v>
                </c:pt>
                <c:pt idx="135100">
                  <c:v>312.99363745453599</c:v>
                </c:pt>
                <c:pt idx="135101">
                  <c:v>312.99595420981001</c:v>
                </c:pt>
                <c:pt idx="135102">
                  <c:v>312.99827096508301</c:v>
                </c:pt>
                <c:pt idx="135103">
                  <c:v>313.00058772035698</c:v>
                </c:pt>
                <c:pt idx="135104">
                  <c:v>313.00290447562998</c:v>
                </c:pt>
                <c:pt idx="135105">
                  <c:v>313.005221230904</c:v>
                </c:pt>
                <c:pt idx="135106">
                  <c:v>313.007537986177</c:v>
                </c:pt>
                <c:pt idx="135107">
                  <c:v>313.00985474145102</c:v>
                </c:pt>
                <c:pt idx="135108">
                  <c:v>313.01217149672402</c:v>
                </c:pt>
                <c:pt idx="135109">
                  <c:v>313.01448825199799</c:v>
                </c:pt>
                <c:pt idx="135110">
                  <c:v>313.01680500727099</c:v>
                </c:pt>
                <c:pt idx="135111">
                  <c:v>313.01912176254501</c:v>
                </c:pt>
                <c:pt idx="135112">
                  <c:v>313.02143851781801</c:v>
                </c:pt>
                <c:pt idx="135113">
                  <c:v>313.02375527309198</c:v>
                </c:pt>
                <c:pt idx="135114">
                  <c:v>313.02607202836498</c:v>
                </c:pt>
                <c:pt idx="135115">
                  <c:v>313.028388783639</c:v>
                </c:pt>
                <c:pt idx="135116">
                  <c:v>313.030705538912</c:v>
                </c:pt>
                <c:pt idx="135117">
                  <c:v>313.03302229418603</c:v>
                </c:pt>
                <c:pt idx="135118">
                  <c:v>313.03533904945903</c:v>
                </c:pt>
                <c:pt idx="135119">
                  <c:v>313.03765580473299</c:v>
                </c:pt>
                <c:pt idx="135120">
                  <c:v>313.03997256000599</c:v>
                </c:pt>
                <c:pt idx="135121">
                  <c:v>313.04228931528002</c:v>
                </c:pt>
                <c:pt idx="135122">
                  <c:v>313.04460607055302</c:v>
                </c:pt>
                <c:pt idx="135123">
                  <c:v>313.04692282582698</c:v>
                </c:pt>
                <c:pt idx="135124">
                  <c:v>313.04923958109998</c:v>
                </c:pt>
                <c:pt idx="135125">
                  <c:v>313.05155633637401</c:v>
                </c:pt>
                <c:pt idx="135126">
                  <c:v>313.05387309164701</c:v>
                </c:pt>
                <c:pt idx="135127">
                  <c:v>313.05618984692097</c:v>
                </c:pt>
                <c:pt idx="135128">
                  <c:v>313.05850660219397</c:v>
                </c:pt>
                <c:pt idx="135129">
                  <c:v>313.060823357468</c:v>
                </c:pt>
                <c:pt idx="135130">
                  <c:v>313.063140112741</c:v>
                </c:pt>
                <c:pt idx="135131">
                  <c:v>313.06545686801502</c:v>
                </c:pt>
                <c:pt idx="135132">
                  <c:v>313.06777362328802</c:v>
                </c:pt>
                <c:pt idx="135133">
                  <c:v>313.07009037856199</c:v>
                </c:pt>
                <c:pt idx="135134">
                  <c:v>313.07240713383499</c:v>
                </c:pt>
                <c:pt idx="135135">
                  <c:v>313.07472388910901</c:v>
                </c:pt>
                <c:pt idx="135136">
                  <c:v>313.07704064438201</c:v>
                </c:pt>
                <c:pt idx="135137">
                  <c:v>313.07935739965598</c:v>
                </c:pt>
                <c:pt idx="135138">
                  <c:v>313.08167415492898</c:v>
                </c:pt>
                <c:pt idx="135139">
                  <c:v>313.083990910203</c:v>
                </c:pt>
                <c:pt idx="135140">
                  <c:v>313.086307665476</c:v>
                </c:pt>
                <c:pt idx="135141">
                  <c:v>313.08862442075002</c:v>
                </c:pt>
                <c:pt idx="135142">
                  <c:v>313.09094117602399</c:v>
                </c:pt>
                <c:pt idx="135143">
                  <c:v>313.09325793129699</c:v>
                </c:pt>
                <c:pt idx="135144">
                  <c:v>313.09557468657101</c:v>
                </c:pt>
                <c:pt idx="135145">
                  <c:v>313.09789144184401</c:v>
                </c:pt>
                <c:pt idx="135146">
                  <c:v>313.10020819711798</c:v>
                </c:pt>
                <c:pt idx="135147">
                  <c:v>313.10252495239098</c:v>
                </c:pt>
                <c:pt idx="135148">
                  <c:v>313.104841707665</c:v>
                </c:pt>
                <c:pt idx="135149">
                  <c:v>313.107158462938</c:v>
                </c:pt>
                <c:pt idx="135150">
                  <c:v>313.10947521821203</c:v>
                </c:pt>
                <c:pt idx="135151">
                  <c:v>313.11179197348503</c:v>
                </c:pt>
                <c:pt idx="135152">
                  <c:v>313.11410872875899</c:v>
                </c:pt>
                <c:pt idx="135153">
                  <c:v>313.11642548403199</c:v>
                </c:pt>
                <c:pt idx="135154">
                  <c:v>313.11874223930602</c:v>
                </c:pt>
                <c:pt idx="135155">
                  <c:v>313.12105899457902</c:v>
                </c:pt>
                <c:pt idx="135156">
                  <c:v>313.12337574985298</c:v>
                </c:pt>
                <c:pt idx="135157">
                  <c:v>313.12569250512598</c:v>
                </c:pt>
                <c:pt idx="135158">
                  <c:v>313.12800926040001</c:v>
                </c:pt>
                <c:pt idx="135159">
                  <c:v>313.13032601567301</c:v>
                </c:pt>
                <c:pt idx="135160">
                  <c:v>313.13264277094697</c:v>
                </c:pt>
                <c:pt idx="135161">
                  <c:v>313.13495952621997</c:v>
                </c:pt>
                <c:pt idx="135162">
                  <c:v>313.137276281494</c:v>
                </c:pt>
                <c:pt idx="135163">
                  <c:v>313.139593036767</c:v>
                </c:pt>
                <c:pt idx="135164">
                  <c:v>313.14190979204102</c:v>
                </c:pt>
                <c:pt idx="135165">
                  <c:v>313.14422654731402</c:v>
                </c:pt>
                <c:pt idx="135166">
                  <c:v>313.14654330258799</c:v>
                </c:pt>
                <c:pt idx="135167">
                  <c:v>313.14886005786099</c:v>
                </c:pt>
                <c:pt idx="135168">
                  <c:v>313.15117681313501</c:v>
                </c:pt>
                <c:pt idx="135169">
                  <c:v>313.15349356840801</c:v>
                </c:pt>
                <c:pt idx="135170">
                  <c:v>313.15581032368198</c:v>
                </c:pt>
                <c:pt idx="135171">
                  <c:v>313.15812707895498</c:v>
                </c:pt>
                <c:pt idx="135172">
                  <c:v>313.160443834229</c:v>
                </c:pt>
                <c:pt idx="135173">
                  <c:v>313.162760589502</c:v>
                </c:pt>
                <c:pt idx="135174">
                  <c:v>313.16507734477602</c:v>
                </c:pt>
                <c:pt idx="135175">
                  <c:v>313.16739410004902</c:v>
                </c:pt>
                <c:pt idx="135176">
                  <c:v>313.16971085532299</c:v>
                </c:pt>
                <c:pt idx="135177">
                  <c:v>313.17202761059599</c:v>
                </c:pt>
                <c:pt idx="135178">
                  <c:v>313.17434436587001</c:v>
                </c:pt>
                <c:pt idx="135179">
                  <c:v>313.17666112114301</c:v>
                </c:pt>
                <c:pt idx="135180">
                  <c:v>313.17897787641698</c:v>
                </c:pt>
                <c:pt idx="135181">
                  <c:v>313.18129463168998</c:v>
                </c:pt>
                <c:pt idx="135182">
                  <c:v>313.183611386964</c:v>
                </c:pt>
                <c:pt idx="135183">
                  <c:v>313.185928142237</c:v>
                </c:pt>
                <c:pt idx="135184">
                  <c:v>313.18824489751103</c:v>
                </c:pt>
                <c:pt idx="135185">
                  <c:v>313.19056165278499</c:v>
                </c:pt>
                <c:pt idx="135186">
                  <c:v>313.19287840805799</c:v>
                </c:pt>
                <c:pt idx="135187">
                  <c:v>313.19519516333202</c:v>
                </c:pt>
                <c:pt idx="135188">
                  <c:v>313.19751191860502</c:v>
                </c:pt>
                <c:pt idx="135189">
                  <c:v>313.19982867387898</c:v>
                </c:pt>
                <c:pt idx="135190">
                  <c:v>313.20214542915198</c:v>
                </c:pt>
                <c:pt idx="135191">
                  <c:v>313.20446218442601</c:v>
                </c:pt>
                <c:pt idx="135192">
                  <c:v>313.20677893969901</c:v>
                </c:pt>
                <c:pt idx="135193">
                  <c:v>313.20909569497297</c:v>
                </c:pt>
                <c:pt idx="135194">
                  <c:v>313.21141245024597</c:v>
                </c:pt>
                <c:pt idx="135195">
                  <c:v>313.21372920552</c:v>
                </c:pt>
                <c:pt idx="135196">
                  <c:v>313.216045960793</c:v>
                </c:pt>
                <c:pt idx="135197">
                  <c:v>313.21836271606702</c:v>
                </c:pt>
                <c:pt idx="135198">
                  <c:v>313.22067947134002</c:v>
                </c:pt>
                <c:pt idx="135199">
                  <c:v>313.22299622661399</c:v>
                </c:pt>
                <c:pt idx="135200">
                  <c:v>313.22531298188699</c:v>
                </c:pt>
                <c:pt idx="135201">
                  <c:v>313.22762973716101</c:v>
                </c:pt>
                <c:pt idx="135202">
                  <c:v>313.22994649243401</c:v>
                </c:pt>
                <c:pt idx="135203">
                  <c:v>313.23226324770798</c:v>
                </c:pt>
                <c:pt idx="135204">
                  <c:v>313.23458000298098</c:v>
                </c:pt>
                <c:pt idx="135205">
                  <c:v>313.236896758255</c:v>
                </c:pt>
                <c:pt idx="135206">
                  <c:v>313.239213513528</c:v>
                </c:pt>
                <c:pt idx="135207">
                  <c:v>313.24153026880202</c:v>
                </c:pt>
                <c:pt idx="135208">
                  <c:v>313.24384702407502</c:v>
                </c:pt>
                <c:pt idx="135209">
                  <c:v>313.24616377934899</c:v>
                </c:pt>
                <c:pt idx="135210">
                  <c:v>313.24848053462199</c:v>
                </c:pt>
                <c:pt idx="135211">
                  <c:v>313.25079728989601</c:v>
                </c:pt>
                <c:pt idx="135212">
                  <c:v>313.25311404516901</c:v>
                </c:pt>
                <c:pt idx="135213">
                  <c:v>313.25543080044298</c:v>
                </c:pt>
                <c:pt idx="135214">
                  <c:v>313.25774755571598</c:v>
                </c:pt>
                <c:pt idx="135215">
                  <c:v>313.26006431099</c:v>
                </c:pt>
                <c:pt idx="135216">
                  <c:v>313.262381066263</c:v>
                </c:pt>
                <c:pt idx="135217">
                  <c:v>313.26469782153703</c:v>
                </c:pt>
                <c:pt idx="135218">
                  <c:v>313.26701457681003</c:v>
                </c:pt>
                <c:pt idx="135219">
                  <c:v>313.26933133208399</c:v>
                </c:pt>
                <c:pt idx="135220">
                  <c:v>313.27164808735699</c:v>
                </c:pt>
                <c:pt idx="135221">
                  <c:v>313.27396484263102</c:v>
                </c:pt>
                <c:pt idx="135222">
                  <c:v>313.27628159790402</c:v>
                </c:pt>
                <c:pt idx="135223">
                  <c:v>313.27859835317798</c:v>
                </c:pt>
                <c:pt idx="135224">
                  <c:v>313.28091510845098</c:v>
                </c:pt>
                <c:pt idx="135225">
                  <c:v>313.28323186372501</c:v>
                </c:pt>
                <c:pt idx="135226">
                  <c:v>313.28554861899801</c:v>
                </c:pt>
                <c:pt idx="135227">
                  <c:v>313.28786537427197</c:v>
                </c:pt>
                <c:pt idx="135228">
                  <c:v>313.290182129546</c:v>
                </c:pt>
                <c:pt idx="135229">
                  <c:v>313.292498884819</c:v>
                </c:pt>
                <c:pt idx="135230">
                  <c:v>313.29481564009302</c:v>
                </c:pt>
                <c:pt idx="135231">
                  <c:v>313.29713239536602</c:v>
                </c:pt>
                <c:pt idx="135232">
                  <c:v>313.29944915063999</c:v>
                </c:pt>
                <c:pt idx="135233">
                  <c:v>313.30176590591299</c:v>
                </c:pt>
                <c:pt idx="135234">
                  <c:v>313.30408266118701</c:v>
                </c:pt>
                <c:pt idx="135235">
                  <c:v>313.30639941646001</c:v>
                </c:pt>
                <c:pt idx="135236">
                  <c:v>313.30871617173398</c:v>
                </c:pt>
                <c:pt idx="135237">
                  <c:v>313.31103292700698</c:v>
                </c:pt>
                <c:pt idx="135238">
                  <c:v>313.313349682281</c:v>
                </c:pt>
                <c:pt idx="135239">
                  <c:v>313.315666437554</c:v>
                </c:pt>
                <c:pt idx="135240">
                  <c:v>313.31798319282802</c:v>
                </c:pt>
                <c:pt idx="135241">
                  <c:v>313.32029994810102</c:v>
                </c:pt>
                <c:pt idx="135242">
                  <c:v>313.32261670337499</c:v>
                </c:pt>
                <c:pt idx="135243">
                  <c:v>313.32493345864799</c:v>
                </c:pt>
                <c:pt idx="135244">
                  <c:v>313.32725021392201</c:v>
                </c:pt>
                <c:pt idx="135245">
                  <c:v>313.32956696919501</c:v>
                </c:pt>
                <c:pt idx="135246">
                  <c:v>313.33188372446898</c:v>
                </c:pt>
                <c:pt idx="135247">
                  <c:v>313.33420047974198</c:v>
                </c:pt>
                <c:pt idx="135248">
                  <c:v>313.336517235016</c:v>
                </c:pt>
                <c:pt idx="135249">
                  <c:v>313.338833990289</c:v>
                </c:pt>
                <c:pt idx="135250">
                  <c:v>313.34115074556303</c:v>
                </c:pt>
                <c:pt idx="135251">
                  <c:v>313.34346750083603</c:v>
                </c:pt>
                <c:pt idx="135252">
                  <c:v>313.34578425610999</c:v>
                </c:pt>
                <c:pt idx="135253">
                  <c:v>313.34810101138299</c:v>
                </c:pt>
                <c:pt idx="135254">
                  <c:v>313.35041776665702</c:v>
                </c:pt>
                <c:pt idx="135255">
                  <c:v>313.35273452193002</c:v>
                </c:pt>
                <c:pt idx="135256">
                  <c:v>313.35505127720398</c:v>
                </c:pt>
                <c:pt idx="135257">
                  <c:v>313.35736803247698</c:v>
                </c:pt>
                <c:pt idx="135258">
                  <c:v>313.35968478775101</c:v>
                </c:pt>
                <c:pt idx="135259">
                  <c:v>313.36200154302401</c:v>
                </c:pt>
                <c:pt idx="135260">
                  <c:v>313.36431829829797</c:v>
                </c:pt>
                <c:pt idx="135261">
                  <c:v>313.36663505357097</c:v>
                </c:pt>
                <c:pt idx="135262">
                  <c:v>313.368951808845</c:v>
                </c:pt>
                <c:pt idx="135263">
                  <c:v>313.371268564118</c:v>
                </c:pt>
                <c:pt idx="135264">
                  <c:v>313.37358531939202</c:v>
                </c:pt>
                <c:pt idx="135265">
                  <c:v>313.37590207466502</c:v>
                </c:pt>
                <c:pt idx="135266">
                  <c:v>313.37821882993899</c:v>
                </c:pt>
                <c:pt idx="135267">
                  <c:v>313.38053558521199</c:v>
                </c:pt>
                <c:pt idx="135268">
                  <c:v>313.38285234048601</c:v>
                </c:pt>
                <c:pt idx="135269">
                  <c:v>313.38516909575901</c:v>
                </c:pt>
                <c:pt idx="135270">
                  <c:v>313.38748585103298</c:v>
                </c:pt>
                <c:pt idx="135271">
                  <c:v>313.389802606307</c:v>
                </c:pt>
                <c:pt idx="135272">
                  <c:v>313.39211936158</c:v>
                </c:pt>
                <c:pt idx="135273">
                  <c:v>313.39443611685402</c:v>
                </c:pt>
                <c:pt idx="135274">
                  <c:v>313.39675287212702</c:v>
                </c:pt>
                <c:pt idx="135275">
                  <c:v>313.39906962740099</c:v>
                </c:pt>
                <c:pt idx="135276">
                  <c:v>313.40138638267399</c:v>
                </c:pt>
                <c:pt idx="135277">
                  <c:v>313.40370313794801</c:v>
                </c:pt>
                <c:pt idx="135278">
                  <c:v>313.40601989322101</c:v>
                </c:pt>
                <c:pt idx="135279">
                  <c:v>313.40833664849498</c:v>
                </c:pt>
                <c:pt idx="135280">
                  <c:v>313.41065340376798</c:v>
                </c:pt>
                <c:pt idx="135281">
                  <c:v>313.412970159042</c:v>
                </c:pt>
                <c:pt idx="135282">
                  <c:v>313.415286914315</c:v>
                </c:pt>
                <c:pt idx="135283">
                  <c:v>313.41760366958903</c:v>
                </c:pt>
                <c:pt idx="135284">
                  <c:v>313.41992042486203</c:v>
                </c:pt>
                <c:pt idx="135285">
                  <c:v>313.42223718013599</c:v>
                </c:pt>
                <c:pt idx="135286">
                  <c:v>313.42455393540899</c:v>
                </c:pt>
                <c:pt idx="135287">
                  <c:v>313.42687069068302</c:v>
                </c:pt>
                <c:pt idx="135288">
                  <c:v>313.42918744595602</c:v>
                </c:pt>
                <c:pt idx="135289">
                  <c:v>313.43150420122998</c:v>
                </c:pt>
                <c:pt idx="135290">
                  <c:v>313.43382095650298</c:v>
                </c:pt>
                <c:pt idx="135291">
                  <c:v>313.43613771177701</c:v>
                </c:pt>
                <c:pt idx="135292">
                  <c:v>313.43845446705001</c:v>
                </c:pt>
                <c:pt idx="135293">
                  <c:v>313.44077122232397</c:v>
                </c:pt>
                <c:pt idx="135294">
                  <c:v>313.44308797759697</c:v>
                </c:pt>
                <c:pt idx="135295">
                  <c:v>313.445404732871</c:v>
                </c:pt>
                <c:pt idx="135296">
                  <c:v>313.447721488144</c:v>
                </c:pt>
                <c:pt idx="135297">
                  <c:v>313.45003824341802</c:v>
                </c:pt>
                <c:pt idx="135298">
                  <c:v>313.45235499869102</c:v>
                </c:pt>
                <c:pt idx="135299">
                  <c:v>313.45467175396499</c:v>
                </c:pt>
                <c:pt idx="135300">
                  <c:v>313.45698850923799</c:v>
                </c:pt>
                <c:pt idx="135301">
                  <c:v>313.45930526451201</c:v>
                </c:pt>
                <c:pt idx="135302">
                  <c:v>313.46162201978501</c:v>
                </c:pt>
                <c:pt idx="135303">
                  <c:v>313.46393877505898</c:v>
                </c:pt>
                <c:pt idx="135304">
                  <c:v>313.46625553033198</c:v>
                </c:pt>
                <c:pt idx="135305">
                  <c:v>313.468572285606</c:v>
                </c:pt>
                <c:pt idx="135306">
                  <c:v>313.470889040879</c:v>
                </c:pt>
                <c:pt idx="135307">
                  <c:v>313.47320579615302</c:v>
                </c:pt>
                <c:pt idx="135308">
                  <c:v>313.47552255142602</c:v>
                </c:pt>
                <c:pt idx="135309">
                  <c:v>313.47783930669999</c:v>
                </c:pt>
                <c:pt idx="135310">
                  <c:v>313.48015606197299</c:v>
                </c:pt>
                <c:pt idx="135311">
                  <c:v>313.48247281724701</c:v>
                </c:pt>
                <c:pt idx="135312">
                  <c:v>313.48478957252001</c:v>
                </c:pt>
                <c:pt idx="135313">
                  <c:v>313.48710632779398</c:v>
                </c:pt>
                <c:pt idx="135314">
                  <c:v>313.489423083068</c:v>
                </c:pt>
                <c:pt idx="135315">
                  <c:v>313.491739838341</c:v>
                </c:pt>
                <c:pt idx="135316">
                  <c:v>313.49405659361503</c:v>
                </c:pt>
                <c:pt idx="135317">
                  <c:v>313.49637334888803</c:v>
                </c:pt>
                <c:pt idx="135318">
                  <c:v>313.49869010416199</c:v>
                </c:pt>
                <c:pt idx="135319">
                  <c:v>313.50100685943499</c:v>
                </c:pt>
                <c:pt idx="135320">
                  <c:v>313.50332361470902</c:v>
                </c:pt>
                <c:pt idx="135321">
                  <c:v>313.50564036998202</c:v>
                </c:pt>
                <c:pt idx="135322">
                  <c:v>313.50795712525598</c:v>
                </c:pt>
                <c:pt idx="135323">
                  <c:v>313.51027388052898</c:v>
                </c:pt>
                <c:pt idx="135324">
                  <c:v>313.51259063580301</c:v>
                </c:pt>
                <c:pt idx="135325">
                  <c:v>313.51490739107601</c:v>
                </c:pt>
                <c:pt idx="135326">
                  <c:v>313.51722414634997</c:v>
                </c:pt>
                <c:pt idx="135327">
                  <c:v>313.51954090162297</c:v>
                </c:pt>
                <c:pt idx="135328">
                  <c:v>313.521857656897</c:v>
                </c:pt>
                <c:pt idx="135329">
                  <c:v>313.52417441217</c:v>
                </c:pt>
                <c:pt idx="135330">
                  <c:v>313.52649116744402</c:v>
                </c:pt>
                <c:pt idx="135331">
                  <c:v>313.52880792271702</c:v>
                </c:pt>
                <c:pt idx="135332">
                  <c:v>313.53112467799099</c:v>
                </c:pt>
                <c:pt idx="135333">
                  <c:v>313.53344143326399</c:v>
                </c:pt>
                <c:pt idx="135334">
                  <c:v>313.53575818853801</c:v>
                </c:pt>
                <c:pt idx="135335">
                  <c:v>313.53807494381101</c:v>
                </c:pt>
                <c:pt idx="135336">
                  <c:v>313.54039169908498</c:v>
                </c:pt>
                <c:pt idx="135337">
                  <c:v>313.54270845435798</c:v>
                </c:pt>
                <c:pt idx="135338">
                  <c:v>313.545025209632</c:v>
                </c:pt>
                <c:pt idx="135339">
                  <c:v>313.547341964905</c:v>
                </c:pt>
                <c:pt idx="135340">
                  <c:v>313.54965872017902</c:v>
                </c:pt>
                <c:pt idx="135341">
                  <c:v>313.55197547545202</c:v>
                </c:pt>
                <c:pt idx="135342">
                  <c:v>313.55429223072599</c:v>
                </c:pt>
                <c:pt idx="135343">
                  <c:v>313.55660898599899</c:v>
                </c:pt>
                <c:pt idx="135344">
                  <c:v>313.55892574127301</c:v>
                </c:pt>
                <c:pt idx="135345">
                  <c:v>313.56124249654601</c:v>
                </c:pt>
                <c:pt idx="135346">
                  <c:v>313.56355925181998</c:v>
                </c:pt>
                <c:pt idx="135347">
                  <c:v>313.56587600709298</c:v>
                </c:pt>
                <c:pt idx="135348">
                  <c:v>313.568192762367</c:v>
                </c:pt>
                <c:pt idx="135349">
                  <c:v>313.57050951764001</c:v>
                </c:pt>
                <c:pt idx="135350">
                  <c:v>313.57282627291403</c:v>
                </c:pt>
                <c:pt idx="135351">
                  <c:v>313.57514302818697</c:v>
                </c:pt>
                <c:pt idx="135352">
                  <c:v>313.57745978346099</c:v>
                </c:pt>
                <c:pt idx="135353">
                  <c:v>313.579776538734</c:v>
                </c:pt>
                <c:pt idx="135354">
                  <c:v>313.58209329400802</c:v>
                </c:pt>
                <c:pt idx="135355">
                  <c:v>313.58441004928198</c:v>
                </c:pt>
                <c:pt idx="135356">
                  <c:v>313.58672680455498</c:v>
                </c:pt>
                <c:pt idx="135357">
                  <c:v>313.58904355982901</c:v>
                </c:pt>
                <c:pt idx="135358">
                  <c:v>313.59136031510201</c:v>
                </c:pt>
                <c:pt idx="135359">
                  <c:v>313.59367707037597</c:v>
                </c:pt>
                <c:pt idx="135360">
                  <c:v>313.59599382564897</c:v>
                </c:pt>
                <c:pt idx="135361">
                  <c:v>313.598310580923</c:v>
                </c:pt>
                <c:pt idx="135362">
                  <c:v>313.600627336196</c:v>
                </c:pt>
                <c:pt idx="135363">
                  <c:v>313.60294409147002</c:v>
                </c:pt>
                <c:pt idx="135364">
                  <c:v>313.60526084674302</c:v>
                </c:pt>
                <c:pt idx="135365">
                  <c:v>313.60757760201699</c:v>
                </c:pt>
                <c:pt idx="135366">
                  <c:v>313.60989435728999</c:v>
                </c:pt>
                <c:pt idx="135367">
                  <c:v>313.61221111256401</c:v>
                </c:pt>
                <c:pt idx="135368">
                  <c:v>313.61452786783701</c:v>
                </c:pt>
                <c:pt idx="135369">
                  <c:v>313.61684462311098</c:v>
                </c:pt>
                <c:pt idx="135370">
                  <c:v>313.61916137838398</c:v>
                </c:pt>
                <c:pt idx="135371">
                  <c:v>313.621478133658</c:v>
                </c:pt>
                <c:pt idx="135372">
                  <c:v>313.623794888931</c:v>
                </c:pt>
                <c:pt idx="135373">
                  <c:v>313.62611164420503</c:v>
                </c:pt>
                <c:pt idx="135374">
                  <c:v>313.62842839947803</c:v>
                </c:pt>
                <c:pt idx="135375">
                  <c:v>313.63074515475199</c:v>
                </c:pt>
                <c:pt idx="135376">
                  <c:v>313.63306191002499</c:v>
                </c:pt>
                <c:pt idx="135377">
                  <c:v>313.63537866529902</c:v>
                </c:pt>
                <c:pt idx="135378">
                  <c:v>313.63769542057202</c:v>
                </c:pt>
                <c:pt idx="135379">
                  <c:v>313.64001217584598</c:v>
                </c:pt>
                <c:pt idx="135380">
                  <c:v>313.64232893111898</c:v>
                </c:pt>
                <c:pt idx="135381">
                  <c:v>313.64464568639301</c:v>
                </c:pt>
                <c:pt idx="135382">
                  <c:v>313.64696244166601</c:v>
                </c:pt>
                <c:pt idx="135383">
                  <c:v>313.64927919693997</c:v>
                </c:pt>
                <c:pt idx="135384">
                  <c:v>313.65159595221297</c:v>
                </c:pt>
                <c:pt idx="135385">
                  <c:v>313.653912707487</c:v>
                </c:pt>
                <c:pt idx="135386">
                  <c:v>313.65622946276</c:v>
                </c:pt>
                <c:pt idx="135387">
                  <c:v>313.65854621803402</c:v>
                </c:pt>
                <c:pt idx="135388">
                  <c:v>313.66086297330702</c:v>
                </c:pt>
                <c:pt idx="135389">
                  <c:v>313.66317972858099</c:v>
                </c:pt>
                <c:pt idx="135390">
                  <c:v>313.66549648385399</c:v>
                </c:pt>
                <c:pt idx="135391">
                  <c:v>313.66781323912801</c:v>
                </c:pt>
                <c:pt idx="135392">
                  <c:v>313.67012999440101</c:v>
                </c:pt>
                <c:pt idx="135393">
                  <c:v>313.67244674967498</c:v>
                </c:pt>
                <c:pt idx="135394">
                  <c:v>313.67476350494798</c:v>
                </c:pt>
                <c:pt idx="135395">
                  <c:v>313.677080260222</c:v>
                </c:pt>
                <c:pt idx="135396">
                  <c:v>313.679397015495</c:v>
                </c:pt>
                <c:pt idx="135397">
                  <c:v>313.68171377076902</c:v>
                </c:pt>
                <c:pt idx="135398">
                  <c:v>313.68403052604299</c:v>
                </c:pt>
                <c:pt idx="135399">
                  <c:v>313.68634728131599</c:v>
                </c:pt>
                <c:pt idx="135400">
                  <c:v>313.68866403659001</c:v>
                </c:pt>
                <c:pt idx="135401">
                  <c:v>313.69098079186301</c:v>
                </c:pt>
                <c:pt idx="135402">
                  <c:v>313.69329754713698</c:v>
                </c:pt>
                <c:pt idx="135403">
                  <c:v>313.69561430240998</c:v>
                </c:pt>
                <c:pt idx="135404">
                  <c:v>313.697931057684</c:v>
                </c:pt>
                <c:pt idx="135405">
                  <c:v>313.700247812957</c:v>
                </c:pt>
                <c:pt idx="135406">
                  <c:v>313.70256456823103</c:v>
                </c:pt>
                <c:pt idx="135407">
                  <c:v>313.70488132350403</c:v>
                </c:pt>
                <c:pt idx="135408">
                  <c:v>313.70719807877799</c:v>
                </c:pt>
                <c:pt idx="135409">
                  <c:v>313.70951483405099</c:v>
                </c:pt>
                <c:pt idx="135410">
                  <c:v>313.71183158932502</c:v>
                </c:pt>
                <c:pt idx="135411">
                  <c:v>313.71414834459802</c:v>
                </c:pt>
                <c:pt idx="135412">
                  <c:v>313.71646509987198</c:v>
                </c:pt>
                <c:pt idx="135413">
                  <c:v>313.71878185514498</c:v>
                </c:pt>
                <c:pt idx="135414">
                  <c:v>313.72109861041901</c:v>
                </c:pt>
                <c:pt idx="135415">
                  <c:v>313.72341536569201</c:v>
                </c:pt>
                <c:pt idx="135416">
                  <c:v>313.72573212096597</c:v>
                </c:pt>
                <c:pt idx="135417">
                  <c:v>313.72804887623897</c:v>
                </c:pt>
                <c:pt idx="135418">
                  <c:v>313.730365631513</c:v>
                </c:pt>
                <c:pt idx="135419">
                  <c:v>313.732682386786</c:v>
                </c:pt>
                <c:pt idx="135420">
                  <c:v>313.73499914206002</c:v>
                </c:pt>
                <c:pt idx="135421">
                  <c:v>313.73731589733302</c:v>
                </c:pt>
                <c:pt idx="135422">
                  <c:v>313.73963265260699</c:v>
                </c:pt>
                <c:pt idx="135423">
                  <c:v>313.74194940787999</c:v>
                </c:pt>
                <c:pt idx="135424">
                  <c:v>313.74426616315401</c:v>
                </c:pt>
                <c:pt idx="135425">
                  <c:v>313.74658291842701</c:v>
                </c:pt>
                <c:pt idx="135426">
                  <c:v>313.74889967370098</c:v>
                </c:pt>
                <c:pt idx="135427">
                  <c:v>313.75121642897398</c:v>
                </c:pt>
                <c:pt idx="135428">
                  <c:v>313.753533184248</c:v>
                </c:pt>
                <c:pt idx="135429">
                  <c:v>313.755849939521</c:v>
                </c:pt>
                <c:pt idx="135430">
                  <c:v>313.75816669479502</c:v>
                </c:pt>
                <c:pt idx="135431">
                  <c:v>313.76048345006802</c:v>
                </c:pt>
                <c:pt idx="135432">
                  <c:v>313.76280020534199</c:v>
                </c:pt>
                <c:pt idx="135433">
                  <c:v>313.76511696061499</c:v>
                </c:pt>
                <c:pt idx="135434">
                  <c:v>313.76743371588901</c:v>
                </c:pt>
                <c:pt idx="135435">
                  <c:v>313.76975047116201</c:v>
                </c:pt>
                <c:pt idx="135436">
                  <c:v>313.77206722643598</c:v>
                </c:pt>
                <c:pt idx="135437">
                  <c:v>313.77438398170898</c:v>
                </c:pt>
                <c:pt idx="135438">
                  <c:v>313.776700736983</c:v>
                </c:pt>
                <c:pt idx="135439">
                  <c:v>313.779017492256</c:v>
                </c:pt>
                <c:pt idx="135440">
                  <c:v>313.78133424753003</c:v>
                </c:pt>
                <c:pt idx="135441">
                  <c:v>313.78365100280399</c:v>
                </c:pt>
                <c:pt idx="135442">
                  <c:v>313.78596775807699</c:v>
                </c:pt>
                <c:pt idx="135443">
                  <c:v>313.78828451335102</c:v>
                </c:pt>
                <c:pt idx="135444">
                  <c:v>313.79060126862402</c:v>
                </c:pt>
                <c:pt idx="135445">
                  <c:v>313.79291802389798</c:v>
                </c:pt>
                <c:pt idx="135446">
                  <c:v>313.79523477917098</c:v>
                </c:pt>
                <c:pt idx="135447">
                  <c:v>313.79755153444501</c:v>
                </c:pt>
                <c:pt idx="135448">
                  <c:v>313.79986828971801</c:v>
                </c:pt>
                <c:pt idx="135449">
                  <c:v>313.80218504499197</c:v>
                </c:pt>
                <c:pt idx="135450">
                  <c:v>313.80450180026497</c:v>
                </c:pt>
                <c:pt idx="135451">
                  <c:v>313.806818555539</c:v>
                </c:pt>
                <c:pt idx="135452">
                  <c:v>313.809135310812</c:v>
                </c:pt>
                <c:pt idx="135453">
                  <c:v>313.81145206608602</c:v>
                </c:pt>
                <c:pt idx="135454">
                  <c:v>313.81376882135902</c:v>
                </c:pt>
                <c:pt idx="135455">
                  <c:v>313.81608557663299</c:v>
                </c:pt>
                <c:pt idx="135456">
                  <c:v>313.81840233190599</c:v>
                </c:pt>
                <c:pt idx="135457">
                  <c:v>313.82071908718001</c:v>
                </c:pt>
                <c:pt idx="135458">
                  <c:v>313.82303584245301</c:v>
                </c:pt>
                <c:pt idx="135459">
                  <c:v>313.82535259772698</c:v>
                </c:pt>
                <c:pt idx="135460">
                  <c:v>313.82766935299998</c:v>
                </c:pt>
                <c:pt idx="135461">
                  <c:v>313.829986108274</c:v>
                </c:pt>
                <c:pt idx="135462">
                  <c:v>313.832302863547</c:v>
                </c:pt>
                <c:pt idx="135463">
                  <c:v>313.83461961882102</c:v>
                </c:pt>
                <c:pt idx="135464">
                  <c:v>313.83693637409402</c:v>
                </c:pt>
                <c:pt idx="135465">
                  <c:v>313.83925312936799</c:v>
                </c:pt>
                <c:pt idx="135466">
                  <c:v>313.84156988464099</c:v>
                </c:pt>
                <c:pt idx="135467">
                  <c:v>313.84388663991501</c:v>
                </c:pt>
                <c:pt idx="135468">
                  <c:v>313.84620339518801</c:v>
                </c:pt>
                <c:pt idx="135469">
                  <c:v>313.84852015046198</c:v>
                </c:pt>
                <c:pt idx="135470">
                  <c:v>313.85083690573498</c:v>
                </c:pt>
                <c:pt idx="135471">
                  <c:v>313.853153661009</c:v>
                </c:pt>
                <c:pt idx="135472">
                  <c:v>313.855470416282</c:v>
                </c:pt>
                <c:pt idx="135473">
                  <c:v>313.85778717155603</c:v>
                </c:pt>
                <c:pt idx="135474">
                  <c:v>313.86010392682903</c:v>
                </c:pt>
                <c:pt idx="135475">
                  <c:v>313.86242068210299</c:v>
                </c:pt>
                <c:pt idx="135476">
                  <c:v>313.86473743737599</c:v>
                </c:pt>
                <c:pt idx="135477">
                  <c:v>313.86705419265002</c:v>
                </c:pt>
                <c:pt idx="135478">
                  <c:v>313.86937094792302</c:v>
                </c:pt>
                <c:pt idx="135479">
                  <c:v>313.87168770319698</c:v>
                </c:pt>
                <c:pt idx="135480">
                  <c:v>313.87400445846998</c:v>
                </c:pt>
                <c:pt idx="135481">
                  <c:v>313.87632121374401</c:v>
                </c:pt>
                <c:pt idx="135482">
                  <c:v>313.87863796901701</c:v>
                </c:pt>
                <c:pt idx="135483">
                  <c:v>313.88095472429097</c:v>
                </c:pt>
                <c:pt idx="135484">
                  <c:v>313.883271479565</c:v>
                </c:pt>
                <c:pt idx="135485">
                  <c:v>313.885588234838</c:v>
                </c:pt>
                <c:pt idx="135486">
                  <c:v>313.88790499011202</c:v>
                </c:pt>
                <c:pt idx="135487">
                  <c:v>313.89022174538502</c:v>
                </c:pt>
                <c:pt idx="135488">
                  <c:v>313.89253850065899</c:v>
                </c:pt>
                <c:pt idx="135489">
                  <c:v>313.89485525593199</c:v>
                </c:pt>
                <c:pt idx="135490">
                  <c:v>313.89717201120601</c:v>
                </c:pt>
                <c:pt idx="135491">
                  <c:v>313.89948876647901</c:v>
                </c:pt>
                <c:pt idx="135492">
                  <c:v>313.90180552175298</c:v>
                </c:pt>
                <c:pt idx="135493">
                  <c:v>313.90412227702598</c:v>
                </c:pt>
                <c:pt idx="135494">
                  <c:v>313.9064390323</c:v>
                </c:pt>
                <c:pt idx="135495">
                  <c:v>313.908755787573</c:v>
                </c:pt>
                <c:pt idx="135496">
                  <c:v>313.91107254284702</c:v>
                </c:pt>
                <c:pt idx="135497">
                  <c:v>313.91338929812002</c:v>
                </c:pt>
                <c:pt idx="135498">
                  <c:v>313.91570605339399</c:v>
                </c:pt>
                <c:pt idx="135499">
                  <c:v>313.91802280866699</c:v>
                </c:pt>
                <c:pt idx="135500">
                  <c:v>313.92033956394101</c:v>
                </c:pt>
                <c:pt idx="135501">
                  <c:v>313.92265631921401</c:v>
                </c:pt>
                <c:pt idx="135502">
                  <c:v>313.92497307448798</c:v>
                </c:pt>
                <c:pt idx="135503">
                  <c:v>313.92728982976098</c:v>
                </c:pt>
                <c:pt idx="135504">
                  <c:v>313.929606585035</c:v>
                </c:pt>
                <c:pt idx="135505">
                  <c:v>313.931923340308</c:v>
                </c:pt>
                <c:pt idx="135506">
                  <c:v>313.93424009558203</c:v>
                </c:pt>
                <c:pt idx="135507">
                  <c:v>313.93655685085503</c:v>
                </c:pt>
                <c:pt idx="135508">
                  <c:v>313.93887360612899</c:v>
                </c:pt>
                <c:pt idx="135509">
                  <c:v>313.94119036140199</c:v>
                </c:pt>
                <c:pt idx="135510">
                  <c:v>313.94350711667602</c:v>
                </c:pt>
                <c:pt idx="135511">
                  <c:v>313.94582387194902</c:v>
                </c:pt>
                <c:pt idx="135512">
                  <c:v>313.94814062722298</c:v>
                </c:pt>
                <c:pt idx="135513">
                  <c:v>313.95045738249598</c:v>
                </c:pt>
                <c:pt idx="135514">
                  <c:v>313.95277413777001</c:v>
                </c:pt>
                <c:pt idx="135515">
                  <c:v>313.95509089304301</c:v>
                </c:pt>
                <c:pt idx="135516">
                  <c:v>313.95740764831697</c:v>
                </c:pt>
                <c:pt idx="135517">
                  <c:v>313.95972440358997</c:v>
                </c:pt>
                <c:pt idx="135518">
                  <c:v>313.962041158864</c:v>
                </c:pt>
                <c:pt idx="135519">
                  <c:v>313.964357914137</c:v>
                </c:pt>
                <c:pt idx="135520">
                  <c:v>313.96667466941102</c:v>
                </c:pt>
                <c:pt idx="135521">
                  <c:v>313.96899142468402</c:v>
                </c:pt>
                <c:pt idx="135522">
                  <c:v>313.97130817995799</c:v>
                </c:pt>
                <c:pt idx="135523">
                  <c:v>313.97362493523099</c:v>
                </c:pt>
                <c:pt idx="135524">
                  <c:v>313.97594169050501</c:v>
                </c:pt>
                <c:pt idx="135525">
                  <c:v>313.97825844577801</c:v>
                </c:pt>
                <c:pt idx="135526">
                  <c:v>313.98057520105198</c:v>
                </c:pt>
                <c:pt idx="135527">
                  <c:v>313.982891956326</c:v>
                </c:pt>
                <c:pt idx="135528">
                  <c:v>313.985208711599</c:v>
                </c:pt>
                <c:pt idx="135529">
                  <c:v>313.98752546687302</c:v>
                </c:pt>
                <c:pt idx="135530">
                  <c:v>313.98984222214602</c:v>
                </c:pt>
                <c:pt idx="135531">
                  <c:v>313.99215897741999</c:v>
                </c:pt>
                <c:pt idx="135532">
                  <c:v>313.99447573269299</c:v>
                </c:pt>
                <c:pt idx="135533">
                  <c:v>313.99679248796701</c:v>
                </c:pt>
                <c:pt idx="135534">
                  <c:v>313.99910924324001</c:v>
                </c:pt>
                <c:pt idx="135535">
                  <c:v>314.00142599851398</c:v>
                </c:pt>
                <c:pt idx="135536">
                  <c:v>314.00374275378698</c:v>
                </c:pt>
                <c:pt idx="135537">
                  <c:v>314.006059509061</c:v>
                </c:pt>
                <c:pt idx="135538">
                  <c:v>314.008376264334</c:v>
                </c:pt>
                <c:pt idx="135539">
                  <c:v>314.01069301960803</c:v>
                </c:pt>
                <c:pt idx="135540">
                  <c:v>314.01300977488103</c:v>
                </c:pt>
                <c:pt idx="135541">
                  <c:v>314.01532653015499</c:v>
                </c:pt>
                <c:pt idx="135542">
                  <c:v>314.01764328542799</c:v>
                </c:pt>
                <c:pt idx="135543">
                  <c:v>314.01996004070202</c:v>
                </c:pt>
                <c:pt idx="135544">
                  <c:v>314.02227679597502</c:v>
                </c:pt>
                <c:pt idx="135545">
                  <c:v>314.02459355124898</c:v>
                </c:pt>
                <c:pt idx="135546">
                  <c:v>314.02691030652198</c:v>
                </c:pt>
                <c:pt idx="135547">
                  <c:v>314.02922706179601</c:v>
                </c:pt>
                <c:pt idx="135548">
                  <c:v>314.03154381706901</c:v>
                </c:pt>
                <c:pt idx="135549">
                  <c:v>314.03386057234297</c:v>
                </c:pt>
                <c:pt idx="135550">
                  <c:v>314.03617732761597</c:v>
                </c:pt>
                <c:pt idx="135551">
                  <c:v>314.03849408289</c:v>
                </c:pt>
                <c:pt idx="135552">
                  <c:v>314.040810838163</c:v>
                </c:pt>
                <c:pt idx="135553">
                  <c:v>314.04312759343702</c:v>
                </c:pt>
                <c:pt idx="135554">
                  <c:v>314.04544434871002</c:v>
                </c:pt>
                <c:pt idx="135555">
                  <c:v>314.04776110398399</c:v>
                </c:pt>
                <c:pt idx="135556">
                  <c:v>314.05007785925699</c:v>
                </c:pt>
                <c:pt idx="135557">
                  <c:v>314.05239461453101</c:v>
                </c:pt>
                <c:pt idx="135558">
                  <c:v>314.05471136980401</c:v>
                </c:pt>
                <c:pt idx="135559">
                  <c:v>314.05702812507798</c:v>
                </c:pt>
                <c:pt idx="135560">
                  <c:v>314.05934488035098</c:v>
                </c:pt>
                <c:pt idx="135561">
                  <c:v>314.061661635625</c:v>
                </c:pt>
                <c:pt idx="135562">
                  <c:v>314.063978390898</c:v>
                </c:pt>
                <c:pt idx="135563">
                  <c:v>314.06629514617202</c:v>
                </c:pt>
                <c:pt idx="135564">
                  <c:v>314.06861190144502</c:v>
                </c:pt>
                <c:pt idx="135565">
                  <c:v>314.07092865671899</c:v>
                </c:pt>
                <c:pt idx="135566">
                  <c:v>314.07324541199199</c:v>
                </c:pt>
                <c:pt idx="135567">
                  <c:v>314.07556216726601</c:v>
                </c:pt>
                <c:pt idx="135568">
                  <c:v>314.07787892253901</c:v>
                </c:pt>
                <c:pt idx="135569">
                  <c:v>314.08019567781298</c:v>
                </c:pt>
                <c:pt idx="135570">
                  <c:v>314.082512433087</c:v>
                </c:pt>
                <c:pt idx="135571">
                  <c:v>314.08482918836</c:v>
                </c:pt>
                <c:pt idx="135572">
                  <c:v>314.08714594363403</c:v>
                </c:pt>
                <c:pt idx="135573">
                  <c:v>314.08946269890703</c:v>
                </c:pt>
                <c:pt idx="135574">
                  <c:v>314.09177945418099</c:v>
                </c:pt>
                <c:pt idx="135575">
                  <c:v>314.09409620945399</c:v>
                </c:pt>
                <c:pt idx="135576">
                  <c:v>314.09641296472802</c:v>
                </c:pt>
                <c:pt idx="135577">
                  <c:v>314.09872972000102</c:v>
                </c:pt>
                <c:pt idx="135578">
                  <c:v>314.10104647527498</c:v>
                </c:pt>
                <c:pt idx="135579">
                  <c:v>314.10336323054798</c:v>
                </c:pt>
                <c:pt idx="135580">
                  <c:v>314.10567998582201</c:v>
                </c:pt>
                <c:pt idx="135581">
                  <c:v>314.10799674109501</c:v>
                </c:pt>
                <c:pt idx="135582">
                  <c:v>314.11031349636897</c:v>
                </c:pt>
                <c:pt idx="135583">
                  <c:v>314.11263025164197</c:v>
                </c:pt>
                <c:pt idx="135584">
                  <c:v>314.114947006916</c:v>
                </c:pt>
                <c:pt idx="135585">
                  <c:v>314.117263762189</c:v>
                </c:pt>
                <c:pt idx="135586">
                  <c:v>314.11958051746302</c:v>
                </c:pt>
                <c:pt idx="135587">
                  <c:v>314.12189727273602</c:v>
                </c:pt>
                <c:pt idx="135588">
                  <c:v>314.12421402800999</c:v>
                </c:pt>
                <c:pt idx="135589">
                  <c:v>314.12653078328299</c:v>
                </c:pt>
                <c:pt idx="135590">
                  <c:v>314.12884753855701</c:v>
                </c:pt>
                <c:pt idx="135591">
                  <c:v>314.13116429383001</c:v>
                </c:pt>
                <c:pt idx="135592">
                  <c:v>314.13348104910398</c:v>
                </c:pt>
                <c:pt idx="135593">
                  <c:v>314.13579780437698</c:v>
                </c:pt>
                <c:pt idx="135594">
                  <c:v>314.138114559651</c:v>
                </c:pt>
                <c:pt idx="135595">
                  <c:v>314.140431314924</c:v>
                </c:pt>
                <c:pt idx="135596">
                  <c:v>314.14274807019802</c:v>
                </c:pt>
                <c:pt idx="135597">
                  <c:v>314.14506482547102</c:v>
                </c:pt>
                <c:pt idx="135598">
                  <c:v>314.14738158074499</c:v>
                </c:pt>
                <c:pt idx="135599">
                  <c:v>314.14969833601799</c:v>
                </c:pt>
                <c:pt idx="135600">
                  <c:v>314.15201509129201</c:v>
                </c:pt>
                <c:pt idx="135601">
                  <c:v>314.15433184656501</c:v>
                </c:pt>
                <c:pt idx="135602">
                  <c:v>314.15664860183898</c:v>
                </c:pt>
                <c:pt idx="135603">
                  <c:v>314.15896535711198</c:v>
                </c:pt>
                <c:pt idx="135604">
                  <c:v>314.161282112386</c:v>
                </c:pt>
                <c:pt idx="135605">
                  <c:v>314.163598867659</c:v>
                </c:pt>
                <c:pt idx="135606">
                  <c:v>314.16591562293303</c:v>
                </c:pt>
                <c:pt idx="135607">
                  <c:v>314.16823237820603</c:v>
                </c:pt>
                <c:pt idx="135608">
                  <c:v>314.17054913347999</c:v>
                </c:pt>
                <c:pt idx="135609">
                  <c:v>314.17286588875299</c:v>
                </c:pt>
                <c:pt idx="135610">
                  <c:v>314.17518264402702</c:v>
                </c:pt>
                <c:pt idx="135611">
                  <c:v>314.17749939930098</c:v>
                </c:pt>
                <c:pt idx="135612">
                  <c:v>314.17981615457398</c:v>
                </c:pt>
                <c:pt idx="135613">
                  <c:v>314.18213290984801</c:v>
                </c:pt>
                <c:pt idx="135614">
                  <c:v>314.18444966512101</c:v>
                </c:pt>
                <c:pt idx="135615">
                  <c:v>314.18676642039497</c:v>
                </c:pt>
                <c:pt idx="135616">
                  <c:v>314.18908317566797</c:v>
                </c:pt>
                <c:pt idx="135617">
                  <c:v>314.191399930942</c:v>
                </c:pt>
                <c:pt idx="135618">
                  <c:v>314.193716686215</c:v>
                </c:pt>
                <c:pt idx="135619">
                  <c:v>314.19603344148902</c:v>
                </c:pt>
                <c:pt idx="135620">
                  <c:v>314.19835019676202</c:v>
                </c:pt>
                <c:pt idx="135621">
                  <c:v>314.20066695203599</c:v>
                </c:pt>
                <c:pt idx="135622">
                  <c:v>314.20298370730899</c:v>
                </c:pt>
                <c:pt idx="135623">
                  <c:v>314.20530046258301</c:v>
                </c:pt>
                <c:pt idx="135624">
                  <c:v>314.20761721785601</c:v>
                </c:pt>
                <c:pt idx="135625">
                  <c:v>314.20993397312998</c:v>
                </c:pt>
                <c:pt idx="135626">
                  <c:v>314.21225072840298</c:v>
                </c:pt>
                <c:pt idx="135627">
                  <c:v>314.214567483677</c:v>
                </c:pt>
                <c:pt idx="135628">
                  <c:v>314.21688423895</c:v>
                </c:pt>
                <c:pt idx="135629">
                  <c:v>314.21920099422402</c:v>
                </c:pt>
                <c:pt idx="135630">
                  <c:v>314.22151774949702</c:v>
                </c:pt>
                <c:pt idx="135631">
                  <c:v>314.22383450477099</c:v>
                </c:pt>
                <c:pt idx="135632">
                  <c:v>314.22615126004399</c:v>
                </c:pt>
                <c:pt idx="135633">
                  <c:v>314.22846801531801</c:v>
                </c:pt>
                <c:pt idx="135634">
                  <c:v>314.23078477059101</c:v>
                </c:pt>
                <c:pt idx="135635">
                  <c:v>314.23310152586498</c:v>
                </c:pt>
                <c:pt idx="135636">
                  <c:v>314.23541828113798</c:v>
                </c:pt>
                <c:pt idx="135637">
                  <c:v>314.237735036412</c:v>
                </c:pt>
                <c:pt idx="135638">
                  <c:v>314.240051791685</c:v>
                </c:pt>
                <c:pt idx="135639">
                  <c:v>314.24236854695903</c:v>
                </c:pt>
                <c:pt idx="135640">
                  <c:v>314.24468530223203</c:v>
                </c:pt>
                <c:pt idx="135641">
                  <c:v>314.24700205750599</c:v>
                </c:pt>
                <c:pt idx="135642">
                  <c:v>314.24931881277899</c:v>
                </c:pt>
                <c:pt idx="135643">
                  <c:v>314.25163556805302</c:v>
                </c:pt>
                <c:pt idx="135644">
                  <c:v>314.25395232332602</c:v>
                </c:pt>
                <c:pt idx="135645">
                  <c:v>314.25626907859998</c:v>
                </c:pt>
                <c:pt idx="135646">
                  <c:v>314.25858583387298</c:v>
                </c:pt>
                <c:pt idx="135647">
                  <c:v>314.26090258914701</c:v>
                </c:pt>
                <c:pt idx="135648">
                  <c:v>314.26321934442001</c:v>
                </c:pt>
                <c:pt idx="135649">
                  <c:v>314.26553609969397</c:v>
                </c:pt>
                <c:pt idx="135650">
                  <c:v>314.26785285496697</c:v>
                </c:pt>
                <c:pt idx="135651">
                  <c:v>314.270169610241</c:v>
                </c:pt>
                <c:pt idx="135652">
                  <c:v>314.272486365514</c:v>
                </c:pt>
                <c:pt idx="135653">
                  <c:v>314.27480312078802</c:v>
                </c:pt>
                <c:pt idx="135654">
                  <c:v>314.27711987606199</c:v>
                </c:pt>
                <c:pt idx="135655">
                  <c:v>314.27943663133499</c:v>
                </c:pt>
                <c:pt idx="135656">
                  <c:v>314.28175338660901</c:v>
                </c:pt>
                <c:pt idx="135657">
                  <c:v>314.28407014188201</c:v>
                </c:pt>
                <c:pt idx="135658">
                  <c:v>314.28638689715598</c:v>
                </c:pt>
                <c:pt idx="135659">
                  <c:v>314.28870365242898</c:v>
                </c:pt>
                <c:pt idx="135660">
                  <c:v>314.291020407703</c:v>
                </c:pt>
                <c:pt idx="135661">
                  <c:v>314.293337162976</c:v>
                </c:pt>
                <c:pt idx="135662">
                  <c:v>314.29565391825003</c:v>
                </c:pt>
                <c:pt idx="135663">
                  <c:v>314.29797067352303</c:v>
                </c:pt>
                <c:pt idx="135664">
                  <c:v>314.30028742879699</c:v>
                </c:pt>
                <c:pt idx="135665">
                  <c:v>314.30260418406999</c:v>
                </c:pt>
                <c:pt idx="135666">
                  <c:v>314.30492093934402</c:v>
                </c:pt>
                <c:pt idx="135667">
                  <c:v>314.30723769461702</c:v>
                </c:pt>
                <c:pt idx="135668">
                  <c:v>314.30955444989098</c:v>
                </c:pt>
                <c:pt idx="135669">
                  <c:v>314.31187120516398</c:v>
                </c:pt>
                <c:pt idx="135670">
                  <c:v>314.31418796043801</c:v>
                </c:pt>
                <c:pt idx="135671">
                  <c:v>314.31650471571101</c:v>
                </c:pt>
                <c:pt idx="135672">
                  <c:v>314.31882147098497</c:v>
                </c:pt>
                <c:pt idx="135673">
                  <c:v>314.32113822625797</c:v>
                </c:pt>
                <c:pt idx="135674">
                  <c:v>314.323454981532</c:v>
                </c:pt>
                <c:pt idx="135675">
                  <c:v>314.325771736805</c:v>
                </c:pt>
                <c:pt idx="135676">
                  <c:v>314.32808849207902</c:v>
                </c:pt>
                <c:pt idx="135677">
                  <c:v>314.33040524735202</c:v>
                </c:pt>
                <c:pt idx="135678">
                  <c:v>314.33272200262599</c:v>
                </c:pt>
                <c:pt idx="135679">
                  <c:v>314.33503875789899</c:v>
                </c:pt>
                <c:pt idx="135680">
                  <c:v>314.33735551317301</c:v>
                </c:pt>
                <c:pt idx="135681">
                  <c:v>314.33967226844601</c:v>
                </c:pt>
                <c:pt idx="135682">
                  <c:v>314.34198902371998</c:v>
                </c:pt>
                <c:pt idx="135683">
                  <c:v>314.34430577899298</c:v>
                </c:pt>
                <c:pt idx="135684">
                  <c:v>314.346622534267</c:v>
                </c:pt>
                <c:pt idx="135685">
                  <c:v>314.34893928954</c:v>
                </c:pt>
                <c:pt idx="135686">
                  <c:v>314.35125604481402</c:v>
                </c:pt>
                <c:pt idx="135687">
                  <c:v>314.35357280008702</c:v>
                </c:pt>
                <c:pt idx="135688">
                  <c:v>314.35588955536099</c:v>
                </c:pt>
                <c:pt idx="135689">
                  <c:v>314.35820631063399</c:v>
                </c:pt>
                <c:pt idx="135690">
                  <c:v>314.36052306590801</c:v>
                </c:pt>
                <c:pt idx="135691">
                  <c:v>314.36283982118101</c:v>
                </c:pt>
                <c:pt idx="135692">
                  <c:v>314.36515657645498</c:v>
                </c:pt>
                <c:pt idx="135693">
                  <c:v>314.36747333172798</c:v>
                </c:pt>
                <c:pt idx="135694">
                  <c:v>314.369790087002</c:v>
                </c:pt>
                <c:pt idx="135695">
                  <c:v>314.372106842275</c:v>
                </c:pt>
                <c:pt idx="135696">
                  <c:v>314.37442359754903</c:v>
                </c:pt>
                <c:pt idx="135697">
                  <c:v>314.37674035282299</c:v>
                </c:pt>
                <c:pt idx="135698">
                  <c:v>314.37905710809599</c:v>
                </c:pt>
                <c:pt idx="135699">
                  <c:v>314.38137386337002</c:v>
                </c:pt>
                <c:pt idx="135700">
                  <c:v>314.38369061864302</c:v>
                </c:pt>
                <c:pt idx="135701">
                  <c:v>314.38600737391698</c:v>
                </c:pt>
                <c:pt idx="135702">
                  <c:v>314.38832412918998</c:v>
                </c:pt>
                <c:pt idx="135703">
                  <c:v>314.39064088446401</c:v>
                </c:pt>
                <c:pt idx="135704">
                  <c:v>314.39295763973701</c:v>
                </c:pt>
                <c:pt idx="135705">
                  <c:v>314.39527439501097</c:v>
                </c:pt>
                <c:pt idx="135706">
                  <c:v>314.39759115028397</c:v>
                </c:pt>
                <c:pt idx="135707">
                  <c:v>314.399907905558</c:v>
                </c:pt>
                <c:pt idx="135708">
                  <c:v>314.402224660831</c:v>
                </c:pt>
                <c:pt idx="135709">
                  <c:v>314.40454141610502</c:v>
                </c:pt>
                <c:pt idx="135710">
                  <c:v>314.40685817137802</c:v>
                </c:pt>
                <c:pt idx="135711">
                  <c:v>314.40917492665199</c:v>
                </c:pt>
                <c:pt idx="135712">
                  <c:v>314.41149168192499</c:v>
                </c:pt>
                <c:pt idx="135713">
                  <c:v>314.41380843719901</c:v>
                </c:pt>
                <c:pt idx="135714">
                  <c:v>314.41612519247201</c:v>
                </c:pt>
                <c:pt idx="135715">
                  <c:v>314.41844194774598</c:v>
                </c:pt>
                <c:pt idx="135716">
                  <c:v>314.42075870301898</c:v>
                </c:pt>
                <c:pt idx="135717">
                  <c:v>314.423075458293</c:v>
                </c:pt>
                <c:pt idx="135718">
                  <c:v>314.425392213566</c:v>
                </c:pt>
                <c:pt idx="135719">
                  <c:v>314.42770896884002</c:v>
                </c:pt>
                <c:pt idx="135720">
                  <c:v>314.43002572411302</c:v>
                </c:pt>
                <c:pt idx="135721">
                  <c:v>314.43234247938699</c:v>
                </c:pt>
                <c:pt idx="135722">
                  <c:v>314.43465923465999</c:v>
                </c:pt>
                <c:pt idx="135723">
                  <c:v>314.43697598993401</c:v>
                </c:pt>
                <c:pt idx="135724">
                  <c:v>314.43929274520701</c:v>
                </c:pt>
                <c:pt idx="135725">
                  <c:v>314.44160950048098</c:v>
                </c:pt>
                <c:pt idx="135726">
                  <c:v>314.44392625575398</c:v>
                </c:pt>
                <c:pt idx="135727">
                  <c:v>314.446243011028</c:v>
                </c:pt>
                <c:pt idx="135728">
                  <c:v>314.448559766301</c:v>
                </c:pt>
                <c:pt idx="135729">
                  <c:v>314.45087652157503</c:v>
                </c:pt>
                <c:pt idx="135730">
                  <c:v>314.45319327684803</c:v>
                </c:pt>
                <c:pt idx="135731">
                  <c:v>314.45551003212199</c:v>
                </c:pt>
                <c:pt idx="135732">
                  <c:v>314.45782678739499</c:v>
                </c:pt>
                <c:pt idx="135733">
                  <c:v>314.46014354266902</c:v>
                </c:pt>
                <c:pt idx="135734">
                  <c:v>314.46246029794202</c:v>
                </c:pt>
                <c:pt idx="135735">
                  <c:v>314.46477705321598</c:v>
                </c:pt>
                <c:pt idx="135736">
                  <c:v>314.46709380848898</c:v>
                </c:pt>
                <c:pt idx="135737">
                  <c:v>314.46941056376301</c:v>
                </c:pt>
                <c:pt idx="135738">
                  <c:v>314.47172731903601</c:v>
                </c:pt>
                <c:pt idx="135739">
                  <c:v>314.47404407430997</c:v>
                </c:pt>
                <c:pt idx="135740">
                  <c:v>314.476360829584</c:v>
                </c:pt>
                <c:pt idx="135741">
                  <c:v>314.478677584857</c:v>
                </c:pt>
                <c:pt idx="135742">
                  <c:v>314.48099434013102</c:v>
                </c:pt>
                <c:pt idx="135743">
                  <c:v>314.48331109540402</c:v>
                </c:pt>
                <c:pt idx="135744">
                  <c:v>314.48562785067799</c:v>
                </c:pt>
                <c:pt idx="135745">
                  <c:v>314.48794460595099</c:v>
                </c:pt>
                <c:pt idx="135746">
                  <c:v>314.49026136122501</c:v>
                </c:pt>
                <c:pt idx="135747">
                  <c:v>314.49257811649801</c:v>
                </c:pt>
                <c:pt idx="135748">
                  <c:v>314.49489487177198</c:v>
                </c:pt>
                <c:pt idx="135749">
                  <c:v>314.49721162704498</c:v>
                </c:pt>
                <c:pt idx="135750">
                  <c:v>314.499528382319</c:v>
                </c:pt>
                <c:pt idx="135751">
                  <c:v>314.501845137592</c:v>
                </c:pt>
                <c:pt idx="135752">
                  <c:v>314.50416189286602</c:v>
                </c:pt>
                <c:pt idx="135753">
                  <c:v>314.50647864813902</c:v>
                </c:pt>
                <c:pt idx="135754">
                  <c:v>314.50879540341299</c:v>
                </c:pt>
                <c:pt idx="135755">
                  <c:v>314.51111215868599</c:v>
                </c:pt>
                <c:pt idx="135756">
                  <c:v>314.51342891396001</c:v>
                </c:pt>
                <c:pt idx="135757">
                  <c:v>314.51574566923301</c:v>
                </c:pt>
                <c:pt idx="135758">
                  <c:v>314.51806242450698</c:v>
                </c:pt>
                <c:pt idx="135759">
                  <c:v>314.52037917977998</c:v>
                </c:pt>
                <c:pt idx="135760">
                  <c:v>314.522695935054</c:v>
                </c:pt>
                <c:pt idx="135761">
                  <c:v>314.525012690327</c:v>
                </c:pt>
                <c:pt idx="135762">
                  <c:v>314.52732944560103</c:v>
                </c:pt>
                <c:pt idx="135763">
                  <c:v>314.52964620087403</c:v>
                </c:pt>
                <c:pt idx="135764">
                  <c:v>314.53196295614799</c:v>
                </c:pt>
                <c:pt idx="135765">
                  <c:v>314.53427971142099</c:v>
                </c:pt>
                <c:pt idx="135766">
                  <c:v>314.53659646669502</c:v>
                </c:pt>
                <c:pt idx="135767">
                  <c:v>314.53891322196802</c:v>
                </c:pt>
                <c:pt idx="135768">
                  <c:v>314.54122997724198</c:v>
                </c:pt>
                <c:pt idx="135769">
                  <c:v>314.54354673251498</c:v>
                </c:pt>
                <c:pt idx="135770">
                  <c:v>314.54586348778901</c:v>
                </c:pt>
                <c:pt idx="135771">
                  <c:v>314.54818024306201</c:v>
                </c:pt>
                <c:pt idx="135772">
                  <c:v>314.55049699833597</c:v>
                </c:pt>
                <c:pt idx="135773">
                  <c:v>314.55281375360897</c:v>
                </c:pt>
                <c:pt idx="135774">
                  <c:v>314.555130508883</c:v>
                </c:pt>
                <c:pt idx="135775">
                  <c:v>314.557447264156</c:v>
                </c:pt>
                <c:pt idx="135776">
                  <c:v>314.55976401943002</c:v>
                </c:pt>
                <c:pt idx="135777">
                  <c:v>314.56208077470302</c:v>
                </c:pt>
                <c:pt idx="135778">
                  <c:v>314.56439752997699</c:v>
                </c:pt>
                <c:pt idx="135779">
                  <c:v>314.56671428524999</c:v>
                </c:pt>
                <c:pt idx="135780">
                  <c:v>314.56903104052401</c:v>
                </c:pt>
                <c:pt idx="135781">
                  <c:v>314.57134779579701</c:v>
                </c:pt>
                <c:pt idx="135782">
                  <c:v>314.57366455107098</c:v>
                </c:pt>
                <c:pt idx="135783">
                  <c:v>314.575981306345</c:v>
                </c:pt>
                <c:pt idx="135784">
                  <c:v>314.578298061618</c:v>
                </c:pt>
                <c:pt idx="135785">
                  <c:v>314.58061481689202</c:v>
                </c:pt>
                <c:pt idx="135786">
                  <c:v>314.58293157216502</c:v>
                </c:pt>
                <c:pt idx="135787">
                  <c:v>314.58524832743899</c:v>
                </c:pt>
                <c:pt idx="135788">
                  <c:v>314.58756508271199</c:v>
                </c:pt>
                <c:pt idx="135789">
                  <c:v>314.58988183798601</c:v>
                </c:pt>
                <c:pt idx="135790">
                  <c:v>314.59219859325901</c:v>
                </c:pt>
                <c:pt idx="135791">
                  <c:v>314.59451534853298</c:v>
                </c:pt>
                <c:pt idx="135792">
                  <c:v>314.59683210380598</c:v>
                </c:pt>
                <c:pt idx="135793">
                  <c:v>314.59914885908</c:v>
                </c:pt>
                <c:pt idx="135794">
                  <c:v>314.601465614353</c:v>
                </c:pt>
                <c:pt idx="135795">
                  <c:v>314.60378236962703</c:v>
                </c:pt>
                <c:pt idx="135796">
                  <c:v>314.60609912490003</c:v>
                </c:pt>
                <c:pt idx="135797">
                  <c:v>314.60841588017399</c:v>
                </c:pt>
                <c:pt idx="135798">
                  <c:v>314.61073263544699</c:v>
                </c:pt>
                <c:pt idx="135799">
                  <c:v>314.61304939072102</c:v>
                </c:pt>
                <c:pt idx="135800">
                  <c:v>314.61536614599402</c:v>
                </c:pt>
                <c:pt idx="135801">
                  <c:v>314.61768290126798</c:v>
                </c:pt>
                <c:pt idx="135802">
                  <c:v>314.61999965654098</c:v>
                </c:pt>
                <c:pt idx="135803">
                  <c:v>314.62231641181501</c:v>
                </c:pt>
                <c:pt idx="135804">
                  <c:v>314.62463316708801</c:v>
                </c:pt>
                <c:pt idx="135805">
                  <c:v>314.62694992236197</c:v>
                </c:pt>
                <c:pt idx="135806">
                  <c:v>314.62926667763497</c:v>
                </c:pt>
                <c:pt idx="135807">
                  <c:v>314.631583432909</c:v>
                </c:pt>
                <c:pt idx="135808">
                  <c:v>314.633900188182</c:v>
                </c:pt>
                <c:pt idx="135809">
                  <c:v>314.63621694345602</c:v>
                </c:pt>
                <c:pt idx="135810">
                  <c:v>314.63853369872902</c:v>
                </c:pt>
                <c:pt idx="135811">
                  <c:v>314.64085045400299</c:v>
                </c:pt>
                <c:pt idx="135812">
                  <c:v>314.64316720927599</c:v>
                </c:pt>
                <c:pt idx="135813">
                  <c:v>314.64548396455001</c:v>
                </c:pt>
                <c:pt idx="135814">
                  <c:v>314.64780071982301</c:v>
                </c:pt>
                <c:pt idx="135815">
                  <c:v>314.65011747509698</c:v>
                </c:pt>
                <c:pt idx="135816">
                  <c:v>314.65243423036998</c:v>
                </c:pt>
                <c:pt idx="135817">
                  <c:v>314.654750985644</c:v>
                </c:pt>
                <c:pt idx="135818">
                  <c:v>314.657067740917</c:v>
                </c:pt>
                <c:pt idx="135819">
                  <c:v>314.65938449619102</c:v>
                </c:pt>
                <c:pt idx="135820">
                  <c:v>314.66170125146402</c:v>
                </c:pt>
                <c:pt idx="135821">
                  <c:v>314.66401800673799</c:v>
                </c:pt>
                <c:pt idx="135822">
                  <c:v>314.66633476201099</c:v>
                </c:pt>
                <c:pt idx="135823">
                  <c:v>314.66865151728501</c:v>
                </c:pt>
                <c:pt idx="135824">
                  <c:v>314.67096827255801</c:v>
                </c:pt>
                <c:pt idx="135825">
                  <c:v>314.67328502783198</c:v>
                </c:pt>
                <c:pt idx="135826">
                  <c:v>314.675601783106</c:v>
                </c:pt>
                <c:pt idx="135827">
                  <c:v>314.677918538379</c:v>
                </c:pt>
                <c:pt idx="135828">
                  <c:v>314.68023529365303</c:v>
                </c:pt>
                <c:pt idx="135829">
                  <c:v>314.68255204892603</c:v>
                </c:pt>
                <c:pt idx="135830">
                  <c:v>314.68486880419999</c:v>
                </c:pt>
                <c:pt idx="135831">
                  <c:v>314.68718555947299</c:v>
                </c:pt>
                <c:pt idx="135832">
                  <c:v>314.68950231474702</c:v>
                </c:pt>
                <c:pt idx="135833">
                  <c:v>314.69181907002002</c:v>
                </c:pt>
                <c:pt idx="135834">
                  <c:v>314.69413582529398</c:v>
                </c:pt>
                <c:pt idx="135835">
                  <c:v>314.69645258056698</c:v>
                </c:pt>
                <c:pt idx="135836">
                  <c:v>314.69876933584101</c:v>
                </c:pt>
                <c:pt idx="135837">
                  <c:v>314.70108609111401</c:v>
                </c:pt>
                <c:pt idx="135838">
                  <c:v>314.70340284638797</c:v>
                </c:pt>
                <c:pt idx="135839">
                  <c:v>314.70571960166097</c:v>
                </c:pt>
                <c:pt idx="135840">
                  <c:v>314.708036356935</c:v>
                </c:pt>
                <c:pt idx="135841">
                  <c:v>314.710353112208</c:v>
                </c:pt>
                <c:pt idx="135842">
                  <c:v>314.71266986748202</c:v>
                </c:pt>
                <c:pt idx="135843">
                  <c:v>314.71498662275502</c:v>
                </c:pt>
                <c:pt idx="135844">
                  <c:v>314.71730337802899</c:v>
                </c:pt>
                <c:pt idx="135845">
                  <c:v>314.71962013330199</c:v>
                </c:pt>
                <c:pt idx="135846">
                  <c:v>314.72193688857601</c:v>
                </c:pt>
                <c:pt idx="135847">
                  <c:v>314.72425364384901</c:v>
                </c:pt>
                <c:pt idx="135848">
                  <c:v>314.72657039912298</c:v>
                </c:pt>
                <c:pt idx="135849">
                  <c:v>314.72888715439598</c:v>
                </c:pt>
                <c:pt idx="135850">
                  <c:v>314.73120390967</c:v>
                </c:pt>
                <c:pt idx="135851">
                  <c:v>314.733520664943</c:v>
                </c:pt>
                <c:pt idx="135852">
                  <c:v>314.73583742021702</c:v>
                </c:pt>
                <c:pt idx="135853">
                  <c:v>314.73815417549002</c:v>
                </c:pt>
                <c:pt idx="135854">
                  <c:v>314.74047093076399</c:v>
                </c:pt>
                <c:pt idx="135855">
                  <c:v>314.74278768603699</c:v>
                </c:pt>
                <c:pt idx="135856">
                  <c:v>314.74510444131101</c:v>
                </c:pt>
                <c:pt idx="135857">
                  <c:v>314.74742119658401</c:v>
                </c:pt>
                <c:pt idx="135858">
                  <c:v>314.74973795185798</c:v>
                </c:pt>
                <c:pt idx="135859">
                  <c:v>314.75205470713098</c:v>
                </c:pt>
                <c:pt idx="135860">
                  <c:v>314.754371462405</c:v>
                </c:pt>
                <c:pt idx="135861">
                  <c:v>314.756688217678</c:v>
                </c:pt>
                <c:pt idx="135862">
                  <c:v>314.75900497295203</c:v>
                </c:pt>
                <c:pt idx="135863">
                  <c:v>314.76132172822503</c:v>
                </c:pt>
                <c:pt idx="135864">
                  <c:v>314.76363848349899</c:v>
                </c:pt>
                <c:pt idx="135865">
                  <c:v>314.76595523877199</c:v>
                </c:pt>
                <c:pt idx="135866">
                  <c:v>314.76827199404602</c:v>
                </c:pt>
                <c:pt idx="135867">
                  <c:v>314.77058874931998</c:v>
                </c:pt>
                <c:pt idx="135868">
                  <c:v>314.77290550459298</c:v>
                </c:pt>
                <c:pt idx="135869">
                  <c:v>314.77522225986701</c:v>
                </c:pt>
                <c:pt idx="135870">
                  <c:v>314.77753901514001</c:v>
                </c:pt>
                <c:pt idx="135871">
                  <c:v>314.77985577041397</c:v>
                </c:pt>
                <c:pt idx="135872">
                  <c:v>314.78217252568697</c:v>
                </c:pt>
                <c:pt idx="135873">
                  <c:v>314.784489280961</c:v>
                </c:pt>
                <c:pt idx="135874">
                  <c:v>314.786806036234</c:v>
                </c:pt>
                <c:pt idx="135875">
                  <c:v>314.78912279150802</c:v>
                </c:pt>
                <c:pt idx="135876">
                  <c:v>314.79143954678102</c:v>
                </c:pt>
                <c:pt idx="135877">
                  <c:v>314.79375630205499</c:v>
                </c:pt>
                <c:pt idx="135878">
                  <c:v>314.79607305732799</c:v>
                </c:pt>
                <c:pt idx="135879">
                  <c:v>314.79838981260201</c:v>
                </c:pt>
                <c:pt idx="135880">
                  <c:v>314.80070656787501</c:v>
                </c:pt>
                <c:pt idx="135881">
                  <c:v>314.80302332314898</c:v>
                </c:pt>
                <c:pt idx="135882">
                  <c:v>314.80534007842198</c:v>
                </c:pt>
                <c:pt idx="135883">
                  <c:v>314.807656833696</c:v>
                </c:pt>
                <c:pt idx="135884">
                  <c:v>314.809973588969</c:v>
                </c:pt>
                <c:pt idx="135885">
                  <c:v>314.81229034424302</c:v>
                </c:pt>
                <c:pt idx="135886">
                  <c:v>314.81460709951602</c:v>
                </c:pt>
                <c:pt idx="135887">
                  <c:v>314.81692385478999</c:v>
                </c:pt>
                <c:pt idx="135888">
                  <c:v>314.81924061006299</c:v>
                </c:pt>
                <c:pt idx="135889">
                  <c:v>314.82155736533701</c:v>
                </c:pt>
                <c:pt idx="135890">
                  <c:v>314.82387412061001</c:v>
                </c:pt>
                <c:pt idx="135891">
                  <c:v>314.82619087588398</c:v>
                </c:pt>
                <c:pt idx="135892">
                  <c:v>314.82850763115698</c:v>
                </c:pt>
                <c:pt idx="135893">
                  <c:v>314.830824386431</c:v>
                </c:pt>
                <c:pt idx="135894">
                  <c:v>314.833141141704</c:v>
                </c:pt>
                <c:pt idx="135895">
                  <c:v>314.83545789697803</c:v>
                </c:pt>
                <c:pt idx="135896">
                  <c:v>314.83777465225103</c:v>
                </c:pt>
                <c:pt idx="135897">
                  <c:v>314.84009140752499</c:v>
                </c:pt>
                <c:pt idx="135898">
                  <c:v>314.84240816279799</c:v>
                </c:pt>
                <c:pt idx="135899">
                  <c:v>314.84472491807202</c:v>
                </c:pt>
                <c:pt idx="135900">
                  <c:v>314.84704167334502</c:v>
                </c:pt>
                <c:pt idx="135901">
                  <c:v>314.84935842861898</c:v>
                </c:pt>
                <c:pt idx="135902">
                  <c:v>314.85167518389198</c:v>
                </c:pt>
                <c:pt idx="135903">
                  <c:v>314.85399193916601</c:v>
                </c:pt>
                <c:pt idx="135904">
                  <c:v>314.85630869443901</c:v>
                </c:pt>
                <c:pt idx="135905">
                  <c:v>314.85862544971297</c:v>
                </c:pt>
                <c:pt idx="135906">
                  <c:v>314.86094220498597</c:v>
                </c:pt>
                <c:pt idx="135907">
                  <c:v>314.86325896026</c:v>
                </c:pt>
                <c:pt idx="135908">
                  <c:v>314.865575715533</c:v>
                </c:pt>
                <c:pt idx="135909">
                  <c:v>314.86789247080702</c:v>
                </c:pt>
                <c:pt idx="135910">
                  <c:v>314.87020922608099</c:v>
                </c:pt>
                <c:pt idx="135911">
                  <c:v>314.87252598135399</c:v>
                </c:pt>
                <c:pt idx="135912">
                  <c:v>314.87484273662801</c:v>
                </c:pt>
                <c:pt idx="135913">
                  <c:v>314.87715949190101</c:v>
                </c:pt>
                <c:pt idx="135914">
                  <c:v>314.87947624717498</c:v>
                </c:pt>
                <c:pt idx="135915">
                  <c:v>314.88179300244798</c:v>
                </c:pt>
                <c:pt idx="135916">
                  <c:v>314.884109757722</c:v>
                </c:pt>
                <c:pt idx="135917">
                  <c:v>314.886426512995</c:v>
                </c:pt>
                <c:pt idx="135918">
                  <c:v>314.88874326826902</c:v>
                </c:pt>
                <c:pt idx="135919">
                  <c:v>314.89106002354202</c:v>
                </c:pt>
                <c:pt idx="135920">
                  <c:v>314.89337677881599</c:v>
                </c:pt>
                <c:pt idx="135921">
                  <c:v>314.89569353408899</c:v>
                </c:pt>
                <c:pt idx="135922">
                  <c:v>314.89801028936301</c:v>
                </c:pt>
                <c:pt idx="135923">
                  <c:v>314.90032704463601</c:v>
                </c:pt>
                <c:pt idx="135924">
                  <c:v>314.90264379990998</c:v>
                </c:pt>
                <c:pt idx="135925">
                  <c:v>314.90496055518298</c:v>
                </c:pt>
                <c:pt idx="135926">
                  <c:v>314.907277310457</c:v>
                </c:pt>
                <c:pt idx="135927">
                  <c:v>314.90959406573</c:v>
                </c:pt>
                <c:pt idx="135928">
                  <c:v>314.91191082100403</c:v>
                </c:pt>
                <c:pt idx="135929">
                  <c:v>314.91422757627703</c:v>
                </c:pt>
                <c:pt idx="135930">
                  <c:v>314.91654433155099</c:v>
                </c:pt>
                <c:pt idx="135931">
                  <c:v>314.91886108682399</c:v>
                </c:pt>
                <c:pt idx="135932">
                  <c:v>314.92117784209802</c:v>
                </c:pt>
                <c:pt idx="135933">
                  <c:v>314.92349459737102</c:v>
                </c:pt>
                <c:pt idx="135934">
                  <c:v>314.92581135264498</c:v>
                </c:pt>
                <c:pt idx="135935">
                  <c:v>314.92812810791798</c:v>
                </c:pt>
                <c:pt idx="135936">
                  <c:v>314.93044486319201</c:v>
                </c:pt>
                <c:pt idx="135937">
                  <c:v>314.93276161846501</c:v>
                </c:pt>
                <c:pt idx="135938">
                  <c:v>314.93507837373897</c:v>
                </c:pt>
                <c:pt idx="135939">
                  <c:v>314.93739512901197</c:v>
                </c:pt>
                <c:pt idx="135940">
                  <c:v>314.939711884286</c:v>
                </c:pt>
                <c:pt idx="135941">
                  <c:v>314.942028639559</c:v>
                </c:pt>
                <c:pt idx="135942">
                  <c:v>314.94434539483302</c:v>
                </c:pt>
                <c:pt idx="135943">
                  <c:v>314.94666215010602</c:v>
                </c:pt>
                <c:pt idx="135944">
                  <c:v>314.94897890537999</c:v>
                </c:pt>
                <c:pt idx="135945">
                  <c:v>314.95129566065299</c:v>
                </c:pt>
                <c:pt idx="135946">
                  <c:v>314.95361241592701</c:v>
                </c:pt>
                <c:pt idx="135947">
                  <c:v>314.95592917120001</c:v>
                </c:pt>
                <c:pt idx="135948">
                  <c:v>314.95824592647398</c:v>
                </c:pt>
                <c:pt idx="135949">
                  <c:v>314.96056268174698</c:v>
                </c:pt>
                <c:pt idx="135950">
                  <c:v>314.962879437021</c:v>
                </c:pt>
                <c:pt idx="135951">
                  <c:v>314.965196192294</c:v>
                </c:pt>
                <c:pt idx="135952">
                  <c:v>314.96751294756803</c:v>
                </c:pt>
                <c:pt idx="135953">
                  <c:v>314.96982970284199</c:v>
                </c:pt>
                <c:pt idx="135954">
                  <c:v>314.97214645811499</c:v>
                </c:pt>
                <c:pt idx="135955">
                  <c:v>314.97446321338901</c:v>
                </c:pt>
                <c:pt idx="135956">
                  <c:v>314.97677996866202</c:v>
                </c:pt>
                <c:pt idx="135957">
                  <c:v>314.97909672393598</c:v>
                </c:pt>
                <c:pt idx="135958">
                  <c:v>314.98141347920898</c:v>
                </c:pt>
                <c:pt idx="135959">
                  <c:v>314.98373023448301</c:v>
                </c:pt>
                <c:pt idx="135960">
                  <c:v>314.98604698975601</c:v>
                </c:pt>
                <c:pt idx="135961">
                  <c:v>314.98836374502997</c:v>
                </c:pt>
                <c:pt idx="135962">
                  <c:v>314.99068050030297</c:v>
                </c:pt>
                <c:pt idx="135963">
                  <c:v>314.992997255577</c:v>
                </c:pt>
                <c:pt idx="135964">
                  <c:v>314.99531401085</c:v>
                </c:pt>
                <c:pt idx="135965">
                  <c:v>314.99763076612402</c:v>
                </c:pt>
                <c:pt idx="135966">
                  <c:v>314.99994752139702</c:v>
                </c:pt>
                <c:pt idx="135967">
                  <c:v>315.00226427667099</c:v>
                </c:pt>
                <c:pt idx="135968">
                  <c:v>315.00458103194399</c:v>
                </c:pt>
                <c:pt idx="135969">
                  <c:v>315.00689778721801</c:v>
                </c:pt>
                <c:pt idx="135970">
                  <c:v>315.00921454249101</c:v>
                </c:pt>
                <c:pt idx="135971">
                  <c:v>315.01153129776498</c:v>
                </c:pt>
                <c:pt idx="135972">
                  <c:v>315.01384805303798</c:v>
                </c:pt>
                <c:pt idx="135973">
                  <c:v>315.016164808312</c:v>
                </c:pt>
                <c:pt idx="135974">
                  <c:v>315.018481563585</c:v>
                </c:pt>
                <c:pt idx="135975">
                  <c:v>315.02079831885902</c:v>
                </c:pt>
                <c:pt idx="135976">
                  <c:v>315.02311507413202</c:v>
                </c:pt>
                <c:pt idx="135977">
                  <c:v>315.02543182940599</c:v>
                </c:pt>
                <c:pt idx="135978">
                  <c:v>315.02774858467899</c:v>
                </c:pt>
                <c:pt idx="135979">
                  <c:v>315.03006533995301</c:v>
                </c:pt>
                <c:pt idx="135980">
                  <c:v>315.03238209522601</c:v>
                </c:pt>
                <c:pt idx="135981">
                  <c:v>315.03469885049998</c:v>
                </c:pt>
                <c:pt idx="135982">
                  <c:v>315.03701560577298</c:v>
                </c:pt>
                <c:pt idx="135983">
                  <c:v>315.039332361047</c:v>
                </c:pt>
                <c:pt idx="135984">
                  <c:v>315.04164911632</c:v>
                </c:pt>
                <c:pt idx="135985">
                  <c:v>315.04396587159403</c:v>
                </c:pt>
                <c:pt idx="135986">
                  <c:v>315.04628262686703</c:v>
                </c:pt>
                <c:pt idx="135987">
                  <c:v>315.04859938214099</c:v>
                </c:pt>
                <c:pt idx="135988">
                  <c:v>315.05091613741399</c:v>
                </c:pt>
                <c:pt idx="135989">
                  <c:v>315.05323289268802</c:v>
                </c:pt>
                <c:pt idx="135990">
                  <c:v>315.05554964796102</c:v>
                </c:pt>
                <c:pt idx="135991">
                  <c:v>315.05786640323498</c:v>
                </c:pt>
                <c:pt idx="135992">
                  <c:v>315.06018315850798</c:v>
                </c:pt>
                <c:pt idx="135993">
                  <c:v>315.06249991378201</c:v>
                </c:pt>
                <c:pt idx="135994">
                  <c:v>315.06481666905501</c:v>
                </c:pt>
                <c:pt idx="135995">
                  <c:v>315.06713342432897</c:v>
                </c:pt>
                <c:pt idx="135996">
                  <c:v>315.069450179603</c:v>
                </c:pt>
                <c:pt idx="135997">
                  <c:v>315.071766934876</c:v>
                </c:pt>
                <c:pt idx="135998">
                  <c:v>315.07408369015002</c:v>
                </c:pt>
                <c:pt idx="135999">
                  <c:v>315.07640044542302</c:v>
                </c:pt>
                <c:pt idx="136000">
                  <c:v>315.07871720069699</c:v>
                </c:pt>
                <c:pt idx="136001">
                  <c:v>315.08103395596999</c:v>
                </c:pt>
                <c:pt idx="136002">
                  <c:v>315.08335071124401</c:v>
                </c:pt>
                <c:pt idx="136003">
                  <c:v>315.08566746651701</c:v>
                </c:pt>
                <c:pt idx="136004">
                  <c:v>315.08798422179098</c:v>
                </c:pt>
                <c:pt idx="136005">
                  <c:v>315.09030097706398</c:v>
                </c:pt>
                <c:pt idx="136006">
                  <c:v>315.092617732338</c:v>
                </c:pt>
                <c:pt idx="136007">
                  <c:v>315.094934487611</c:v>
                </c:pt>
                <c:pt idx="136008">
                  <c:v>315.09725124288502</c:v>
                </c:pt>
                <c:pt idx="136009">
                  <c:v>315.09956799815802</c:v>
                </c:pt>
                <c:pt idx="136010">
                  <c:v>315.10188475343199</c:v>
                </c:pt>
                <c:pt idx="136011">
                  <c:v>315.10420150870499</c:v>
                </c:pt>
                <c:pt idx="136012">
                  <c:v>315.10651826397901</c:v>
                </c:pt>
                <c:pt idx="136013">
                  <c:v>315.10883501925201</c:v>
                </c:pt>
                <c:pt idx="136014">
                  <c:v>315.11115177452598</c:v>
                </c:pt>
                <c:pt idx="136015">
                  <c:v>315.11346852979898</c:v>
                </c:pt>
                <c:pt idx="136016">
                  <c:v>315.115785285073</c:v>
                </c:pt>
                <c:pt idx="136017">
                  <c:v>315.118102040346</c:v>
                </c:pt>
                <c:pt idx="136018">
                  <c:v>315.12041879562003</c:v>
                </c:pt>
                <c:pt idx="136019">
                  <c:v>315.12273555089303</c:v>
                </c:pt>
                <c:pt idx="136020">
                  <c:v>315.12505230616699</c:v>
                </c:pt>
                <c:pt idx="136021">
                  <c:v>315.12736906143999</c:v>
                </c:pt>
                <c:pt idx="136022">
                  <c:v>315.12968581671402</c:v>
                </c:pt>
                <c:pt idx="136023">
                  <c:v>315.13200257198702</c:v>
                </c:pt>
                <c:pt idx="136024">
                  <c:v>315.13431932726098</c:v>
                </c:pt>
                <c:pt idx="136025">
                  <c:v>315.13663608253398</c:v>
                </c:pt>
                <c:pt idx="136026">
                  <c:v>315.13895283780801</c:v>
                </c:pt>
                <c:pt idx="136027">
                  <c:v>315.14126959308101</c:v>
                </c:pt>
                <c:pt idx="136028">
                  <c:v>315.14358634835497</c:v>
                </c:pt>
                <c:pt idx="136029">
                  <c:v>315.14590310362797</c:v>
                </c:pt>
                <c:pt idx="136030">
                  <c:v>315.148219858902</c:v>
                </c:pt>
                <c:pt idx="136031">
                  <c:v>315.150536614175</c:v>
                </c:pt>
                <c:pt idx="136032">
                  <c:v>315.15285336944902</c:v>
                </c:pt>
                <c:pt idx="136033">
                  <c:v>315.15517012472202</c:v>
                </c:pt>
                <c:pt idx="136034">
                  <c:v>315.15748687999599</c:v>
                </c:pt>
                <c:pt idx="136035">
                  <c:v>315.15980363526899</c:v>
                </c:pt>
                <c:pt idx="136036">
                  <c:v>315.16212039054301</c:v>
                </c:pt>
                <c:pt idx="136037">
                  <c:v>315.16443714581601</c:v>
                </c:pt>
                <c:pt idx="136038">
                  <c:v>315.16675390108998</c:v>
                </c:pt>
                <c:pt idx="136039">
                  <c:v>315.169070656364</c:v>
                </c:pt>
                <c:pt idx="136040">
                  <c:v>315.171387411637</c:v>
                </c:pt>
                <c:pt idx="136041">
                  <c:v>315.17370416691102</c:v>
                </c:pt>
                <c:pt idx="136042">
                  <c:v>315.17602092218402</c:v>
                </c:pt>
                <c:pt idx="136043">
                  <c:v>315.17833767745799</c:v>
                </c:pt>
                <c:pt idx="136044">
                  <c:v>315.18065443273099</c:v>
                </c:pt>
                <c:pt idx="136045">
                  <c:v>315.18297118800501</c:v>
                </c:pt>
                <c:pt idx="136046">
                  <c:v>315.18528794327801</c:v>
                </c:pt>
                <c:pt idx="136047">
                  <c:v>315.18760469855198</c:v>
                </c:pt>
                <c:pt idx="136048">
                  <c:v>315.18992145382498</c:v>
                </c:pt>
                <c:pt idx="136049">
                  <c:v>315.192238209099</c:v>
                </c:pt>
                <c:pt idx="136050">
                  <c:v>315.194554964372</c:v>
                </c:pt>
                <c:pt idx="136051">
                  <c:v>315.19687171964603</c:v>
                </c:pt>
                <c:pt idx="136052">
                  <c:v>315.19918847491903</c:v>
                </c:pt>
                <c:pt idx="136053">
                  <c:v>315.20150523019299</c:v>
                </c:pt>
                <c:pt idx="136054">
                  <c:v>315.20382198546599</c:v>
                </c:pt>
                <c:pt idx="136055">
                  <c:v>315.20613874074002</c:v>
                </c:pt>
                <c:pt idx="136056">
                  <c:v>315.20845549601302</c:v>
                </c:pt>
                <c:pt idx="136057">
                  <c:v>315.21077225128698</c:v>
                </c:pt>
                <c:pt idx="136058">
                  <c:v>315.21308900655998</c:v>
                </c:pt>
                <c:pt idx="136059">
                  <c:v>315.21540576183401</c:v>
                </c:pt>
                <c:pt idx="136060">
                  <c:v>315.21772251710701</c:v>
                </c:pt>
                <c:pt idx="136061">
                  <c:v>315.22003927238097</c:v>
                </c:pt>
                <c:pt idx="136062">
                  <c:v>315.22235602765397</c:v>
                </c:pt>
                <c:pt idx="136063">
                  <c:v>315.224672782928</c:v>
                </c:pt>
                <c:pt idx="136064">
                  <c:v>315.226989538201</c:v>
                </c:pt>
                <c:pt idx="136065">
                  <c:v>315.22930629347502</c:v>
                </c:pt>
                <c:pt idx="136066">
                  <c:v>315.23162304874802</c:v>
                </c:pt>
                <c:pt idx="136067">
                  <c:v>315.23393980402199</c:v>
                </c:pt>
                <c:pt idx="136068">
                  <c:v>315.23625655929499</c:v>
                </c:pt>
                <c:pt idx="136069">
                  <c:v>315.23857331456901</c:v>
                </c:pt>
                <c:pt idx="136070">
                  <c:v>315.24089006984201</c:v>
                </c:pt>
                <c:pt idx="136071">
                  <c:v>315.24320682511598</c:v>
                </c:pt>
                <c:pt idx="136072">
                  <c:v>315.24552358038898</c:v>
                </c:pt>
                <c:pt idx="136073">
                  <c:v>315.247840335663</c:v>
                </c:pt>
                <c:pt idx="136074">
                  <c:v>315.250157090936</c:v>
                </c:pt>
                <c:pt idx="136075">
                  <c:v>315.25247384621002</c:v>
                </c:pt>
                <c:pt idx="136076">
                  <c:v>315.25479060148302</c:v>
                </c:pt>
                <c:pt idx="136077">
                  <c:v>315.25710735675699</c:v>
                </c:pt>
                <c:pt idx="136078">
                  <c:v>315.25942411202999</c:v>
                </c:pt>
                <c:pt idx="136079">
                  <c:v>315.26174086730401</c:v>
                </c:pt>
                <c:pt idx="136080">
                  <c:v>315.26405762257701</c:v>
                </c:pt>
                <c:pt idx="136081">
                  <c:v>315.26637437785098</c:v>
                </c:pt>
                <c:pt idx="136082">
                  <c:v>315.268691133125</c:v>
                </c:pt>
                <c:pt idx="136083">
                  <c:v>315.271007888398</c:v>
                </c:pt>
                <c:pt idx="136084">
                  <c:v>315.27332464367203</c:v>
                </c:pt>
                <c:pt idx="136085">
                  <c:v>315.27564139894503</c:v>
                </c:pt>
                <c:pt idx="136086">
                  <c:v>315.27795815421899</c:v>
                </c:pt>
                <c:pt idx="136087">
                  <c:v>315.28027490949199</c:v>
                </c:pt>
                <c:pt idx="136088">
                  <c:v>315.28259166476602</c:v>
                </c:pt>
                <c:pt idx="136089">
                  <c:v>315.28490842003902</c:v>
                </c:pt>
                <c:pt idx="136090">
                  <c:v>315.28722517531298</c:v>
                </c:pt>
                <c:pt idx="136091">
                  <c:v>315.28954193058598</c:v>
                </c:pt>
                <c:pt idx="136092">
                  <c:v>315.29185868586001</c:v>
                </c:pt>
                <c:pt idx="136093">
                  <c:v>315.29417544113301</c:v>
                </c:pt>
                <c:pt idx="136094">
                  <c:v>315.29649219640697</c:v>
                </c:pt>
                <c:pt idx="136095">
                  <c:v>315.29880895167997</c:v>
                </c:pt>
                <c:pt idx="136096">
                  <c:v>315.301125706954</c:v>
                </c:pt>
                <c:pt idx="136097">
                  <c:v>315.303442462227</c:v>
                </c:pt>
                <c:pt idx="136098">
                  <c:v>315.30575921750102</c:v>
                </c:pt>
                <c:pt idx="136099">
                  <c:v>315.30807597277402</c:v>
                </c:pt>
                <c:pt idx="136100">
                  <c:v>315.31039272804799</c:v>
                </c:pt>
                <c:pt idx="136101">
                  <c:v>315.31270948332099</c:v>
                </c:pt>
                <c:pt idx="136102">
                  <c:v>315.31502623859501</c:v>
                </c:pt>
                <c:pt idx="136103">
                  <c:v>315.31734299386801</c:v>
                </c:pt>
                <c:pt idx="136104">
                  <c:v>315.31965974914198</c:v>
                </c:pt>
                <c:pt idx="136105">
                  <c:v>315.32197650441498</c:v>
                </c:pt>
                <c:pt idx="136106">
                  <c:v>315.324293259689</c:v>
                </c:pt>
                <c:pt idx="136107">
                  <c:v>315.326610014962</c:v>
                </c:pt>
                <c:pt idx="136108">
                  <c:v>315.32892677023602</c:v>
                </c:pt>
                <c:pt idx="136109">
                  <c:v>315.33124352550902</c:v>
                </c:pt>
                <c:pt idx="136110">
                  <c:v>315.33356028078299</c:v>
                </c:pt>
                <c:pt idx="136111">
                  <c:v>315.33587703605599</c:v>
                </c:pt>
                <c:pt idx="136112">
                  <c:v>315.33819379133001</c:v>
                </c:pt>
                <c:pt idx="136113">
                  <c:v>315.34051054660301</c:v>
                </c:pt>
                <c:pt idx="136114">
                  <c:v>315.34282730187698</c:v>
                </c:pt>
                <c:pt idx="136115">
                  <c:v>315.34514405714998</c:v>
                </c:pt>
                <c:pt idx="136116">
                  <c:v>315.347460812424</c:v>
                </c:pt>
                <c:pt idx="136117">
                  <c:v>315.349777567697</c:v>
                </c:pt>
                <c:pt idx="136118">
                  <c:v>315.35209432297103</c:v>
                </c:pt>
                <c:pt idx="136119">
                  <c:v>315.35441107824403</c:v>
                </c:pt>
                <c:pt idx="136120">
                  <c:v>315.35672783351799</c:v>
                </c:pt>
                <c:pt idx="136121">
                  <c:v>315.35904458879099</c:v>
                </c:pt>
                <c:pt idx="136122">
                  <c:v>315.36136134406502</c:v>
                </c:pt>
                <c:pt idx="136123">
                  <c:v>315.36367809933898</c:v>
                </c:pt>
                <c:pt idx="136124">
                  <c:v>315.36599485461198</c:v>
                </c:pt>
                <c:pt idx="136125">
                  <c:v>315.36831160988601</c:v>
                </c:pt>
                <c:pt idx="136126">
                  <c:v>315.37062836515901</c:v>
                </c:pt>
                <c:pt idx="136127">
                  <c:v>315.37294512043297</c:v>
                </c:pt>
                <c:pt idx="136128">
                  <c:v>315.37526187570597</c:v>
                </c:pt>
                <c:pt idx="136129">
                  <c:v>315.37757863098</c:v>
                </c:pt>
                <c:pt idx="136130">
                  <c:v>315.379895386253</c:v>
                </c:pt>
                <c:pt idx="136131">
                  <c:v>315.38221214152702</c:v>
                </c:pt>
                <c:pt idx="136132">
                  <c:v>315.38452889680002</c:v>
                </c:pt>
                <c:pt idx="136133">
                  <c:v>315.38684565207399</c:v>
                </c:pt>
                <c:pt idx="136134">
                  <c:v>315.38916240734699</c:v>
                </c:pt>
                <c:pt idx="136135">
                  <c:v>315.39147916262101</c:v>
                </c:pt>
                <c:pt idx="136136">
                  <c:v>315.39379591789401</c:v>
                </c:pt>
                <c:pt idx="136137">
                  <c:v>315.39611267316798</c:v>
                </c:pt>
                <c:pt idx="136138">
                  <c:v>315.39842942844098</c:v>
                </c:pt>
                <c:pt idx="136139">
                  <c:v>315.400746183715</c:v>
                </c:pt>
                <c:pt idx="136140">
                  <c:v>315.403062938988</c:v>
                </c:pt>
                <c:pt idx="136141">
                  <c:v>315.40537969426202</c:v>
                </c:pt>
                <c:pt idx="136142">
                  <c:v>315.40769644953502</c:v>
                </c:pt>
                <c:pt idx="136143">
                  <c:v>315.41001320480899</c:v>
                </c:pt>
                <c:pt idx="136144">
                  <c:v>315.41232996008199</c:v>
                </c:pt>
                <c:pt idx="136145">
                  <c:v>315.41464671535601</c:v>
                </c:pt>
                <c:pt idx="136146">
                  <c:v>315.41696347062901</c:v>
                </c:pt>
                <c:pt idx="136147">
                  <c:v>315.41928022590298</c:v>
                </c:pt>
                <c:pt idx="136148">
                  <c:v>315.42159698117598</c:v>
                </c:pt>
                <c:pt idx="136149">
                  <c:v>315.42391373645</c:v>
                </c:pt>
                <c:pt idx="136150">
                  <c:v>315.426230491723</c:v>
                </c:pt>
                <c:pt idx="136151">
                  <c:v>315.42854724699703</c:v>
                </c:pt>
                <c:pt idx="136152">
                  <c:v>315.43086400227003</c:v>
                </c:pt>
                <c:pt idx="136153">
                  <c:v>315.43318075754399</c:v>
                </c:pt>
                <c:pt idx="136154">
                  <c:v>315.43549751281699</c:v>
                </c:pt>
                <c:pt idx="136155">
                  <c:v>315.43781426809102</c:v>
                </c:pt>
                <c:pt idx="136156">
                  <c:v>315.44013102336402</c:v>
                </c:pt>
                <c:pt idx="136157">
                  <c:v>315.44244777863798</c:v>
                </c:pt>
                <c:pt idx="136158">
                  <c:v>315.44476453391098</c:v>
                </c:pt>
                <c:pt idx="136159">
                  <c:v>315.44708128918501</c:v>
                </c:pt>
                <c:pt idx="136160">
                  <c:v>315.44939804445801</c:v>
                </c:pt>
                <c:pt idx="136161">
                  <c:v>315.45171479973197</c:v>
                </c:pt>
                <c:pt idx="136162">
                  <c:v>315.45403155500497</c:v>
                </c:pt>
                <c:pt idx="136163">
                  <c:v>315.456348310279</c:v>
                </c:pt>
                <c:pt idx="136164">
                  <c:v>315.458665065552</c:v>
                </c:pt>
                <c:pt idx="136165">
                  <c:v>315.46098182082602</c:v>
                </c:pt>
                <c:pt idx="136166">
                  <c:v>315.46329857609999</c:v>
                </c:pt>
                <c:pt idx="136167">
                  <c:v>315.46561533137299</c:v>
                </c:pt>
                <c:pt idx="136168">
                  <c:v>315.46793208664701</c:v>
                </c:pt>
                <c:pt idx="136169">
                  <c:v>315.47024884192001</c:v>
                </c:pt>
                <c:pt idx="136170">
                  <c:v>315.47256559719398</c:v>
                </c:pt>
                <c:pt idx="136171">
                  <c:v>315.47488235246698</c:v>
                </c:pt>
                <c:pt idx="136172">
                  <c:v>315.477199107741</c:v>
                </c:pt>
                <c:pt idx="136173">
                  <c:v>315.479515863014</c:v>
                </c:pt>
                <c:pt idx="136174">
                  <c:v>315.48183261828802</c:v>
                </c:pt>
                <c:pt idx="136175">
                  <c:v>315.48414937356102</c:v>
                </c:pt>
                <c:pt idx="136176">
                  <c:v>315.48646612883499</c:v>
                </c:pt>
                <c:pt idx="136177">
                  <c:v>315.48878288410799</c:v>
                </c:pt>
                <c:pt idx="136178">
                  <c:v>315.49109963938201</c:v>
                </c:pt>
                <c:pt idx="136179">
                  <c:v>315.49341639465501</c:v>
                </c:pt>
                <c:pt idx="136180">
                  <c:v>315.49573314992898</c:v>
                </c:pt>
                <c:pt idx="136181">
                  <c:v>315.49804990520198</c:v>
                </c:pt>
                <c:pt idx="136182">
                  <c:v>315.500366660476</c:v>
                </c:pt>
                <c:pt idx="136183">
                  <c:v>315.502683415749</c:v>
                </c:pt>
                <c:pt idx="136184">
                  <c:v>315.50500017102303</c:v>
                </c:pt>
                <c:pt idx="136185">
                  <c:v>315.50731692629603</c:v>
                </c:pt>
                <c:pt idx="136186">
                  <c:v>315.50963368156999</c:v>
                </c:pt>
                <c:pt idx="136187">
                  <c:v>315.51195043684299</c:v>
                </c:pt>
                <c:pt idx="136188">
                  <c:v>315.51426719211702</c:v>
                </c:pt>
                <c:pt idx="136189">
                  <c:v>315.51658394739002</c:v>
                </c:pt>
                <c:pt idx="136190">
                  <c:v>315.51890070266398</c:v>
                </c:pt>
                <c:pt idx="136191">
                  <c:v>315.52121745793698</c:v>
                </c:pt>
                <c:pt idx="136192">
                  <c:v>315.52353421321101</c:v>
                </c:pt>
                <c:pt idx="136193">
                  <c:v>315.52585096848401</c:v>
                </c:pt>
                <c:pt idx="136194">
                  <c:v>315.52816772375797</c:v>
                </c:pt>
                <c:pt idx="136195">
                  <c:v>315.53048447903097</c:v>
                </c:pt>
                <c:pt idx="136196">
                  <c:v>315.532801234305</c:v>
                </c:pt>
                <c:pt idx="136197">
                  <c:v>315.535117989578</c:v>
                </c:pt>
                <c:pt idx="136198">
                  <c:v>315.53743474485202</c:v>
                </c:pt>
                <c:pt idx="136199">
                  <c:v>315.53975150012502</c:v>
                </c:pt>
                <c:pt idx="136200">
                  <c:v>315.54206825539899</c:v>
                </c:pt>
                <c:pt idx="136201">
                  <c:v>315.54438501067199</c:v>
                </c:pt>
                <c:pt idx="136202">
                  <c:v>315.54670176594601</c:v>
                </c:pt>
                <c:pt idx="136203">
                  <c:v>315.54901852121901</c:v>
                </c:pt>
                <c:pt idx="136204">
                  <c:v>315.55133527649298</c:v>
                </c:pt>
                <c:pt idx="136205">
                  <c:v>315.55365203176598</c:v>
                </c:pt>
                <c:pt idx="136206">
                  <c:v>315.55596878704</c:v>
                </c:pt>
                <c:pt idx="136207">
                  <c:v>315.558285542313</c:v>
                </c:pt>
                <c:pt idx="136208">
                  <c:v>315.56060229758702</c:v>
                </c:pt>
                <c:pt idx="136209">
                  <c:v>315.56291905286099</c:v>
                </c:pt>
                <c:pt idx="136210">
                  <c:v>315.56523580813399</c:v>
                </c:pt>
                <c:pt idx="136211">
                  <c:v>315.56755256340801</c:v>
                </c:pt>
                <c:pt idx="136212">
                  <c:v>315.56986931868101</c:v>
                </c:pt>
                <c:pt idx="136213">
                  <c:v>315.57218607395498</c:v>
                </c:pt>
                <c:pt idx="136214">
                  <c:v>315.57450282922798</c:v>
                </c:pt>
                <c:pt idx="136215">
                  <c:v>315.576819584502</c:v>
                </c:pt>
                <c:pt idx="136216">
                  <c:v>315.579136339775</c:v>
                </c:pt>
                <c:pt idx="136217">
                  <c:v>315.58145309504903</c:v>
                </c:pt>
                <c:pt idx="136218">
                  <c:v>315.58376985032203</c:v>
                </c:pt>
                <c:pt idx="136219">
                  <c:v>315.58608660559599</c:v>
                </c:pt>
                <c:pt idx="136220">
                  <c:v>315.58840336086899</c:v>
                </c:pt>
                <c:pt idx="136221">
                  <c:v>315.59072011614302</c:v>
                </c:pt>
                <c:pt idx="136222">
                  <c:v>315.59303687141602</c:v>
                </c:pt>
                <c:pt idx="136223">
                  <c:v>315.59535362668998</c:v>
                </c:pt>
                <c:pt idx="136224">
                  <c:v>315.59767038196298</c:v>
                </c:pt>
                <c:pt idx="136225">
                  <c:v>315.59998713723701</c:v>
                </c:pt>
                <c:pt idx="136226">
                  <c:v>315.60230389251001</c:v>
                </c:pt>
                <c:pt idx="136227">
                  <c:v>315.60462064778397</c:v>
                </c:pt>
                <c:pt idx="136228">
                  <c:v>315.60693740305697</c:v>
                </c:pt>
                <c:pt idx="136229">
                  <c:v>315.609254158331</c:v>
                </c:pt>
                <c:pt idx="136230">
                  <c:v>315.611570913604</c:v>
                </c:pt>
                <c:pt idx="136231">
                  <c:v>315.61388766887802</c:v>
                </c:pt>
                <c:pt idx="136232">
                  <c:v>315.61620442415102</c:v>
                </c:pt>
                <c:pt idx="136233">
                  <c:v>315.61852117942499</c:v>
                </c:pt>
                <c:pt idx="136234">
                  <c:v>315.62083793469799</c:v>
                </c:pt>
                <c:pt idx="136235">
                  <c:v>315.62315468997201</c:v>
                </c:pt>
                <c:pt idx="136236">
                  <c:v>315.62547144524501</c:v>
                </c:pt>
                <c:pt idx="136237">
                  <c:v>315.62778820051898</c:v>
                </c:pt>
                <c:pt idx="136238">
                  <c:v>315.63010495579198</c:v>
                </c:pt>
                <c:pt idx="136239">
                  <c:v>315.632421711066</c:v>
                </c:pt>
                <c:pt idx="136240">
                  <c:v>315.634738466339</c:v>
                </c:pt>
                <c:pt idx="136241">
                  <c:v>315.63705522161302</c:v>
                </c:pt>
                <c:pt idx="136242">
                  <c:v>315.63937197688603</c:v>
                </c:pt>
                <c:pt idx="136243">
                  <c:v>315.64168873215999</c:v>
                </c:pt>
                <c:pt idx="136244">
                  <c:v>315.64400548743299</c:v>
                </c:pt>
                <c:pt idx="136245">
                  <c:v>315.64632224270701</c:v>
                </c:pt>
                <c:pt idx="136246">
                  <c:v>315.64863899798002</c:v>
                </c:pt>
                <c:pt idx="136247">
                  <c:v>315.65095575325398</c:v>
                </c:pt>
                <c:pt idx="136248">
                  <c:v>315.65327250852698</c:v>
                </c:pt>
                <c:pt idx="136249">
                  <c:v>315.65558926380101</c:v>
                </c:pt>
                <c:pt idx="136250">
                  <c:v>315.65790601907401</c:v>
                </c:pt>
                <c:pt idx="136251">
                  <c:v>315.66022277434797</c:v>
                </c:pt>
                <c:pt idx="136252">
                  <c:v>315.66253952962199</c:v>
                </c:pt>
                <c:pt idx="136253">
                  <c:v>315.664856284895</c:v>
                </c:pt>
                <c:pt idx="136254">
                  <c:v>315.66717304016902</c:v>
                </c:pt>
                <c:pt idx="136255">
                  <c:v>315.66948979544202</c:v>
                </c:pt>
                <c:pt idx="136256">
                  <c:v>315.67180655071598</c:v>
                </c:pt>
                <c:pt idx="136257">
                  <c:v>315.67412330598899</c:v>
                </c:pt>
                <c:pt idx="136258">
                  <c:v>315.67644006126301</c:v>
                </c:pt>
                <c:pt idx="136259">
                  <c:v>315.67875681653601</c:v>
                </c:pt>
                <c:pt idx="136260">
                  <c:v>315.68107357180997</c:v>
                </c:pt>
                <c:pt idx="136261">
                  <c:v>315.68339032708298</c:v>
                </c:pt>
                <c:pt idx="136262">
                  <c:v>315.685707082357</c:v>
                </c:pt>
                <c:pt idx="136263">
                  <c:v>315.68802383763</c:v>
                </c:pt>
                <c:pt idx="136264">
                  <c:v>315.69034059290402</c:v>
                </c:pt>
                <c:pt idx="136265">
                  <c:v>315.69265734817702</c:v>
                </c:pt>
                <c:pt idx="136266">
                  <c:v>315.69497410345099</c:v>
                </c:pt>
                <c:pt idx="136267">
                  <c:v>315.69729085872399</c:v>
                </c:pt>
                <c:pt idx="136268">
                  <c:v>315.69960761399801</c:v>
                </c:pt>
                <c:pt idx="136269">
                  <c:v>315.70192436927101</c:v>
                </c:pt>
                <c:pt idx="136270">
                  <c:v>315.70424112454498</c:v>
                </c:pt>
                <c:pt idx="136271">
                  <c:v>315.70655787981798</c:v>
                </c:pt>
                <c:pt idx="136272">
                  <c:v>315.708874635092</c:v>
                </c:pt>
                <c:pt idx="136273">
                  <c:v>315.711191390365</c:v>
                </c:pt>
                <c:pt idx="136274">
                  <c:v>315.71350814563903</c:v>
                </c:pt>
                <c:pt idx="136275">
                  <c:v>315.71582490091203</c:v>
                </c:pt>
                <c:pt idx="136276">
                  <c:v>315.71814165618599</c:v>
                </c:pt>
                <c:pt idx="136277">
                  <c:v>315.72045841145899</c:v>
                </c:pt>
                <c:pt idx="136278">
                  <c:v>315.72277516673302</c:v>
                </c:pt>
                <c:pt idx="136279">
                  <c:v>315.72509192200602</c:v>
                </c:pt>
                <c:pt idx="136280">
                  <c:v>315.72740867727998</c:v>
                </c:pt>
                <c:pt idx="136281">
                  <c:v>315.72972543255298</c:v>
                </c:pt>
                <c:pt idx="136282">
                  <c:v>315.73204218782701</c:v>
                </c:pt>
                <c:pt idx="136283">
                  <c:v>315.73435894310001</c:v>
                </c:pt>
                <c:pt idx="136284">
                  <c:v>315.73667569837397</c:v>
                </c:pt>
                <c:pt idx="136285">
                  <c:v>315.73899245364697</c:v>
                </c:pt>
                <c:pt idx="136286">
                  <c:v>315.741309208921</c:v>
                </c:pt>
                <c:pt idx="136287">
                  <c:v>315.743625964194</c:v>
                </c:pt>
                <c:pt idx="136288">
                  <c:v>315.74594271946802</c:v>
                </c:pt>
                <c:pt idx="136289">
                  <c:v>315.74825947474102</c:v>
                </c:pt>
                <c:pt idx="136290">
                  <c:v>315.75057623001499</c:v>
                </c:pt>
                <c:pt idx="136291">
                  <c:v>315.75289298528799</c:v>
                </c:pt>
                <c:pt idx="136292">
                  <c:v>315.75520974056201</c:v>
                </c:pt>
                <c:pt idx="136293">
                  <c:v>315.75752649583501</c:v>
                </c:pt>
                <c:pt idx="136294">
                  <c:v>315.75984325110898</c:v>
                </c:pt>
                <c:pt idx="136295">
                  <c:v>315.762160006383</c:v>
                </c:pt>
                <c:pt idx="136296">
                  <c:v>315.764476761656</c:v>
                </c:pt>
                <c:pt idx="136297">
                  <c:v>315.76679351693002</c:v>
                </c:pt>
                <c:pt idx="136298">
                  <c:v>315.76911027220302</c:v>
                </c:pt>
                <c:pt idx="136299">
                  <c:v>315.77142702747699</c:v>
                </c:pt>
                <c:pt idx="136300">
                  <c:v>315.77374378274999</c:v>
                </c:pt>
                <c:pt idx="136301">
                  <c:v>315.77606053802401</c:v>
                </c:pt>
                <c:pt idx="136302">
                  <c:v>315.77837729329701</c:v>
                </c:pt>
                <c:pt idx="136303">
                  <c:v>315.78069404857098</c:v>
                </c:pt>
                <c:pt idx="136304">
                  <c:v>315.78301080384398</c:v>
                </c:pt>
                <c:pt idx="136305">
                  <c:v>315.785327559118</c:v>
                </c:pt>
                <c:pt idx="136306">
                  <c:v>315.787644314391</c:v>
                </c:pt>
                <c:pt idx="136307">
                  <c:v>315.78996106966503</c:v>
                </c:pt>
                <c:pt idx="136308">
                  <c:v>315.79227782493803</c:v>
                </c:pt>
                <c:pt idx="136309">
                  <c:v>315.79459458021199</c:v>
                </c:pt>
                <c:pt idx="136310">
                  <c:v>315.79691133548499</c:v>
                </c:pt>
                <c:pt idx="136311">
                  <c:v>315.79922809075902</c:v>
                </c:pt>
                <c:pt idx="136312">
                  <c:v>315.80154484603202</c:v>
                </c:pt>
                <c:pt idx="136313">
                  <c:v>315.80386160130598</c:v>
                </c:pt>
                <c:pt idx="136314">
                  <c:v>315.80617835657898</c:v>
                </c:pt>
                <c:pt idx="136315">
                  <c:v>315.80849511185301</c:v>
                </c:pt>
                <c:pt idx="136316">
                  <c:v>315.81081186712601</c:v>
                </c:pt>
                <c:pt idx="136317">
                  <c:v>315.81312862239997</c:v>
                </c:pt>
                <c:pt idx="136318">
                  <c:v>315.81544537767297</c:v>
                </c:pt>
                <c:pt idx="136319">
                  <c:v>315.817762132947</c:v>
                </c:pt>
                <c:pt idx="136320">
                  <c:v>315.82007888822</c:v>
                </c:pt>
                <c:pt idx="136321">
                  <c:v>315.82239564349402</c:v>
                </c:pt>
                <c:pt idx="136322">
                  <c:v>315.82471239876702</c:v>
                </c:pt>
                <c:pt idx="136323">
                  <c:v>315.82702915404099</c:v>
                </c:pt>
                <c:pt idx="136324">
                  <c:v>315.82934590931399</c:v>
                </c:pt>
                <c:pt idx="136325">
                  <c:v>315.83166266458801</c:v>
                </c:pt>
                <c:pt idx="136326">
                  <c:v>315.83397941986101</c:v>
                </c:pt>
                <c:pt idx="136327">
                  <c:v>315.83629617513498</c:v>
                </c:pt>
                <c:pt idx="136328">
                  <c:v>315.83861293040798</c:v>
                </c:pt>
                <c:pt idx="136329">
                  <c:v>315.840929685682</c:v>
                </c:pt>
                <c:pt idx="136330">
                  <c:v>315.843246440955</c:v>
                </c:pt>
                <c:pt idx="136331">
                  <c:v>315.84556319622902</c:v>
                </c:pt>
                <c:pt idx="136332">
                  <c:v>315.84787995150202</c:v>
                </c:pt>
                <c:pt idx="136333">
                  <c:v>315.85019670677599</c:v>
                </c:pt>
                <c:pt idx="136334">
                  <c:v>315.85251346204899</c:v>
                </c:pt>
                <c:pt idx="136335">
                  <c:v>315.85483021732301</c:v>
                </c:pt>
                <c:pt idx="136336">
                  <c:v>315.85714697259601</c:v>
                </c:pt>
                <c:pt idx="136337">
                  <c:v>315.85946372786998</c:v>
                </c:pt>
                <c:pt idx="136338">
                  <c:v>315.861780483144</c:v>
                </c:pt>
                <c:pt idx="136339">
                  <c:v>315.864097238417</c:v>
                </c:pt>
                <c:pt idx="136340">
                  <c:v>315.86641399369103</c:v>
                </c:pt>
                <c:pt idx="136341">
                  <c:v>315.86873074896403</c:v>
                </c:pt>
                <c:pt idx="136342">
                  <c:v>315.87104750423799</c:v>
                </c:pt>
                <c:pt idx="136343">
                  <c:v>315.87336425951099</c:v>
                </c:pt>
                <c:pt idx="136344">
                  <c:v>315.87568101478502</c:v>
                </c:pt>
                <c:pt idx="136345">
                  <c:v>315.87799777005802</c:v>
                </c:pt>
                <c:pt idx="136346">
                  <c:v>315.88031452533198</c:v>
                </c:pt>
                <c:pt idx="136347">
                  <c:v>315.88263128060498</c:v>
                </c:pt>
                <c:pt idx="136348">
                  <c:v>315.88494803587901</c:v>
                </c:pt>
                <c:pt idx="136349">
                  <c:v>315.88726479115201</c:v>
                </c:pt>
                <c:pt idx="136350">
                  <c:v>315.88958154642597</c:v>
                </c:pt>
                <c:pt idx="136351">
                  <c:v>315.89189830169897</c:v>
                </c:pt>
                <c:pt idx="136352">
                  <c:v>315.894215056973</c:v>
                </c:pt>
                <c:pt idx="136353">
                  <c:v>315.896531812246</c:v>
                </c:pt>
                <c:pt idx="136354">
                  <c:v>315.89884856752002</c:v>
                </c:pt>
                <c:pt idx="136355">
                  <c:v>315.90116532279302</c:v>
                </c:pt>
                <c:pt idx="136356">
                  <c:v>315.90348207806699</c:v>
                </c:pt>
                <c:pt idx="136357">
                  <c:v>315.90579883333999</c:v>
                </c:pt>
                <c:pt idx="136358">
                  <c:v>315.90811558861401</c:v>
                </c:pt>
                <c:pt idx="136359">
                  <c:v>315.91043234388701</c:v>
                </c:pt>
                <c:pt idx="136360">
                  <c:v>315.91274909916098</c:v>
                </c:pt>
                <c:pt idx="136361">
                  <c:v>315.91506585443398</c:v>
                </c:pt>
                <c:pt idx="136362">
                  <c:v>315.917382609708</c:v>
                </c:pt>
                <c:pt idx="136363">
                  <c:v>315.919699364981</c:v>
                </c:pt>
                <c:pt idx="136364">
                  <c:v>315.92201612025502</c:v>
                </c:pt>
                <c:pt idx="136365">
                  <c:v>315.92433287552802</c:v>
                </c:pt>
                <c:pt idx="136366">
                  <c:v>315.92664963080199</c:v>
                </c:pt>
                <c:pt idx="136367">
                  <c:v>315.92896638607499</c:v>
                </c:pt>
                <c:pt idx="136368">
                  <c:v>315.93128314134901</c:v>
                </c:pt>
                <c:pt idx="136369">
                  <c:v>315.93359989662201</c:v>
                </c:pt>
                <c:pt idx="136370">
                  <c:v>315.93591665189598</c:v>
                </c:pt>
                <c:pt idx="136371">
                  <c:v>315.93823340716898</c:v>
                </c:pt>
                <c:pt idx="136372">
                  <c:v>315.940550162443</c:v>
                </c:pt>
                <c:pt idx="136373">
                  <c:v>315.942866917716</c:v>
                </c:pt>
                <c:pt idx="136374">
                  <c:v>315.94518367299003</c:v>
                </c:pt>
                <c:pt idx="136375">
                  <c:v>315.94750042826303</c:v>
                </c:pt>
                <c:pt idx="136376">
                  <c:v>315.94981718353699</c:v>
                </c:pt>
                <c:pt idx="136377">
                  <c:v>315.95213393880999</c:v>
                </c:pt>
                <c:pt idx="136378">
                  <c:v>315.95445069408402</c:v>
                </c:pt>
                <c:pt idx="136379">
                  <c:v>315.95676744935702</c:v>
                </c:pt>
                <c:pt idx="136380">
                  <c:v>315.95908420463098</c:v>
                </c:pt>
                <c:pt idx="136381">
                  <c:v>315.96140095990501</c:v>
                </c:pt>
                <c:pt idx="136382">
                  <c:v>315.96371771517801</c:v>
                </c:pt>
                <c:pt idx="136383">
                  <c:v>315.96603447045197</c:v>
                </c:pt>
                <c:pt idx="136384">
                  <c:v>315.96835122572497</c:v>
                </c:pt>
                <c:pt idx="136385">
                  <c:v>315.970667980999</c:v>
                </c:pt>
                <c:pt idx="136386">
                  <c:v>315.972984736272</c:v>
                </c:pt>
                <c:pt idx="136387">
                  <c:v>315.97530149154602</c:v>
                </c:pt>
                <c:pt idx="136388">
                  <c:v>315.97761824681902</c:v>
                </c:pt>
                <c:pt idx="136389">
                  <c:v>315.97993500209299</c:v>
                </c:pt>
                <c:pt idx="136390">
                  <c:v>315.98225175736599</c:v>
                </c:pt>
                <c:pt idx="136391">
                  <c:v>315.98456851264001</c:v>
                </c:pt>
                <c:pt idx="136392">
                  <c:v>315.98688526791301</c:v>
                </c:pt>
                <c:pt idx="136393">
                  <c:v>315.98920202318698</c:v>
                </c:pt>
                <c:pt idx="136394">
                  <c:v>315.99151877845998</c:v>
                </c:pt>
                <c:pt idx="136395">
                  <c:v>315.993835533734</c:v>
                </c:pt>
                <c:pt idx="136396">
                  <c:v>315.996152289007</c:v>
                </c:pt>
                <c:pt idx="136397">
                  <c:v>315.99846904428102</c:v>
                </c:pt>
                <c:pt idx="136398">
                  <c:v>316.00078579955402</c:v>
                </c:pt>
                <c:pt idx="136399">
                  <c:v>316.00310255482799</c:v>
                </c:pt>
                <c:pt idx="136400">
                  <c:v>316.00541931010099</c:v>
                </c:pt>
                <c:pt idx="136401">
                  <c:v>316.00773606537501</c:v>
                </c:pt>
                <c:pt idx="136402">
                  <c:v>316.01005282064801</c:v>
                </c:pt>
                <c:pt idx="136403">
                  <c:v>316.01236957592198</c:v>
                </c:pt>
                <c:pt idx="136404">
                  <c:v>316.01468633119498</c:v>
                </c:pt>
                <c:pt idx="136405">
                  <c:v>316.017003086469</c:v>
                </c:pt>
                <c:pt idx="136406">
                  <c:v>316.019319841742</c:v>
                </c:pt>
                <c:pt idx="136407">
                  <c:v>316.02163659701603</c:v>
                </c:pt>
                <c:pt idx="136408">
                  <c:v>316.02395335228903</c:v>
                </c:pt>
                <c:pt idx="136409">
                  <c:v>316.02627010756299</c:v>
                </c:pt>
                <c:pt idx="136410">
                  <c:v>316.02858686283599</c:v>
                </c:pt>
                <c:pt idx="136411">
                  <c:v>316.03090361811002</c:v>
                </c:pt>
                <c:pt idx="136412">
                  <c:v>316.03322037338302</c:v>
                </c:pt>
                <c:pt idx="136413">
                  <c:v>316.03553712865698</c:v>
                </c:pt>
                <c:pt idx="136414">
                  <c:v>316.03785388392998</c:v>
                </c:pt>
                <c:pt idx="136415">
                  <c:v>316.04017063920401</c:v>
                </c:pt>
                <c:pt idx="136416">
                  <c:v>316.04248739447701</c:v>
                </c:pt>
                <c:pt idx="136417">
                  <c:v>316.04480414975097</c:v>
                </c:pt>
                <c:pt idx="136418">
                  <c:v>316.04712090502397</c:v>
                </c:pt>
                <c:pt idx="136419">
                  <c:v>316.049437660298</c:v>
                </c:pt>
                <c:pt idx="136420">
                  <c:v>316.051754415571</c:v>
                </c:pt>
                <c:pt idx="136421">
                  <c:v>316.05407117084502</c:v>
                </c:pt>
                <c:pt idx="136422">
                  <c:v>316.05638792611899</c:v>
                </c:pt>
                <c:pt idx="136423">
                  <c:v>316.05870468139199</c:v>
                </c:pt>
                <c:pt idx="136424">
                  <c:v>316.06102143666601</c:v>
                </c:pt>
                <c:pt idx="136425">
                  <c:v>316.06333819193901</c:v>
                </c:pt>
                <c:pt idx="136426">
                  <c:v>316.06565494721298</c:v>
                </c:pt>
                <c:pt idx="136427">
                  <c:v>316.06797170248598</c:v>
                </c:pt>
                <c:pt idx="136428">
                  <c:v>316.07028845776</c:v>
                </c:pt>
                <c:pt idx="136429">
                  <c:v>316.072605213033</c:v>
                </c:pt>
                <c:pt idx="136430">
                  <c:v>316.07492196830702</c:v>
                </c:pt>
                <c:pt idx="136431">
                  <c:v>316.07723872358002</c:v>
                </c:pt>
                <c:pt idx="136432">
                  <c:v>316.07955547885399</c:v>
                </c:pt>
                <c:pt idx="136433">
                  <c:v>316.08187223412699</c:v>
                </c:pt>
                <c:pt idx="136434">
                  <c:v>316.08418898940101</c:v>
                </c:pt>
                <c:pt idx="136435">
                  <c:v>316.08650574467401</c:v>
                </c:pt>
                <c:pt idx="136436">
                  <c:v>316.08882249994798</c:v>
                </c:pt>
                <c:pt idx="136437">
                  <c:v>316.09113925522098</c:v>
                </c:pt>
                <c:pt idx="136438">
                  <c:v>316.093456010495</c:v>
                </c:pt>
                <c:pt idx="136439">
                  <c:v>316.095772765768</c:v>
                </c:pt>
                <c:pt idx="136440">
                  <c:v>316.09808952104203</c:v>
                </c:pt>
                <c:pt idx="136441">
                  <c:v>316.10040627631503</c:v>
                </c:pt>
                <c:pt idx="136442">
                  <c:v>316.10272303158899</c:v>
                </c:pt>
                <c:pt idx="136443">
                  <c:v>316.10503978686199</c:v>
                </c:pt>
                <c:pt idx="136444">
                  <c:v>316.10735654213602</c:v>
                </c:pt>
                <c:pt idx="136445">
                  <c:v>316.10967329740902</c:v>
                </c:pt>
                <c:pt idx="136446">
                  <c:v>316.11199005268298</c:v>
                </c:pt>
                <c:pt idx="136447">
                  <c:v>316.11430680795598</c:v>
                </c:pt>
                <c:pt idx="136448">
                  <c:v>316.11662356323001</c:v>
                </c:pt>
                <c:pt idx="136449">
                  <c:v>316.11894031850301</c:v>
                </c:pt>
                <c:pt idx="136450">
                  <c:v>316.12125707377697</c:v>
                </c:pt>
                <c:pt idx="136451">
                  <c:v>316.12357382904997</c:v>
                </c:pt>
                <c:pt idx="136452">
                  <c:v>316.125890584324</c:v>
                </c:pt>
                <c:pt idx="136453">
                  <c:v>316.128207339597</c:v>
                </c:pt>
                <c:pt idx="136454">
                  <c:v>316.13052409487102</c:v>
                </c:pt>
                <c:pt idx="136455">
                  <c:v>316.13284085014402</c:v>
                </c:pt>
                <c:pt idx="136456">
                  <c:v>316.13515760541799</c:v>
                </c:pt>
                <c:pt idx="136457">
                  <c:v>316.13747436069099</c:v>
                </c:pt>
                <c:pt idx="136458">
                  <c:v>316.13979111596501</c:v>
                </c:pt>
                <c:pt idx="136459">
                  <c:v>316.14210787123801</c:v>
                </c:pt>
                <c:pt idx="136460">
                  <c:v>316.14442462651198</c:v>
                </c:pt>
                <c:pt idx="136461">
                  <c:v>316.14674138178498</c:v>
                </c:pt>
                <c:pt idx="136462">
                  <c:v>316.149058137059</c:v>
                </c:pt>
                <c:pt idx="136463">
                  <c:v>316.151374892332</c:v>
                </c:pt>
                <c:pt idx="136464">
                  <c:v>316.15369164760602</c:v>
                </c:pt>
                <c:pt idx="136465">
                  <c:v>316.15600840287999</c:v>
                </c:pt>
                <c:pt idx="136466">
                  <c:v>316.15832515815299</c:v>
                </c:pt>
                <c:pt idx="136467">
                  <c:v>316.16064191342701</c:v>
                </c:pt>
                <c:pt idx="136468">
                  <c:v>316.16295866870001</c:v>
                </c:pt>
                <c:pt idx="136469">
                  <c:v>316.16527542397398</c:v>
                </c:pt>
                <c:pt idx="136470">
                  <c:v>316.16759217924698</c:v>
                </c:pt>
                <c:pt idx="136471">
                  <c:v>316.169908934521</c:v>
                </c:pt>
                <c:pt idx="136472">
                  <c:v>316.172225689794</c:v>
                </c:pt>
                <c:pt idx="136473">
                  <c:v>316.17454244506803</c:v>
                </c:pt>
                <c:pt idx="136474">
                  <c:v>316.17685920034103</c:v>
                </c:pt>
                <c:pt idx="136475">
                  <c:v>316.17917595561499</c:v>
                </c:pt>
                <c:pt idx="136476">
                  <c:v>316.18149271088799</c:v>
                </c:pt>
                <c:pt idx="136477">
                  <c:v>316.18380946616202</c:v>
                </c:pt>
                <c:pt idx="136478">
                  <c:v>316.18612622143502</c:v>
                </c:pt>
                <c:pt idx="136479">
                  <c:v>316.18844297670898</c:v>
                </c:pt>
                <c:pt idx="136480">
                  <c:v>316.19075973198198</c:v>
                </c:pt>
                <c:pt idx="136481">
                  <c:v>316.19307648725601</c:v>
                </c:pt>
                <c:pt idx="136482">
                  <c:v>316.19539324252901</c:v>
                </c:pt>
                <c:pt idx="136483">
                  <c:v>316.19770999780297</c:v>
                </c:pt>
                <c:pt idx="136484">
                  <c:v>316.20002675307597</c:v>
                </c:pt>
                <c:pt idx="136485">
                  <c:v>316.20234350835</c:v>
                </c:pt>
                <c:pt idx="136486">
                  <c:v>316.204660263623</c:v>
                </c:pt>
                <c:pt idx="136487">
                  <c:v>316.20697701889702</c:v>
                </c:pt>
                <c:pt idx="136488">
                  <c:v>316.20929377417002</c:v>
                </c:pt>
                <c:pt idx="136489">
                  <c:v>316.21161052944399</c:v>
                </c:pt>
                <c:pt idx="136490">
                  <c:v>316.21392728471699</c:v>
                </c:pt>
                <c:pt idx="136491">
                  <c:v>316.21624403999101</c:v>
                </c:pt>
                <c:pt idx="136492">
                  <c:v>316.21856079526401</c:v>
                </c:pt>
                <c:pt idx="136493">
                  <c:v>316.22087755053798</c:v>
                </c:pt>
                <c:pt idx="136494">
                  <c:v>316.22319430581098</c:v>
                </c:pt>
                <c:pt idx="136495">
                  <c:v>316.225511061085</c:v>
                </c:pt>
                <c:pt idx="136496">
                  <c:v>316.227827816358</c:v>
                </c:pt>
                <c:pt idx="136497">
                  <c:v>316.23014457163202</c:v>
                </c:pt>
                <c:pt idx="136498">
                  <c:v>316.23246132690502</c:v>
                </c:pt>
                <c:pt idx="136499">
                  <c:v>316.23477808217899</c:v>
                </c:pt>
                <c:pt idx="136500">
                  <c:v>316.23709483745199</c:v>
                </c:pt>
                <c:pt idx="136501">
                  <c:v>316.23941159272601</c:v>
                </c:pt>
                <c:pt idx="136502">
                  <c:v>316.24172834799901</c:v>
                </c:pt>
                <c:pt idx="136503">
                  <c:v>316.24404510327298</c:v>
                </c:pt>
                <c:pt idx="136504">
                  <c:v>316.24636185854598</c:v>
                </c:pt>
                <c:pt idx="136505">
                  <c:v>316.24867861382</c:v>
                </c:pt>
                <c:pt idx="136506">
                  <c:v>316.250995369093</c:v>
                </c:pt>
                <c:pt idx="136507">
                  <c:v>316.25331212436703</c:v>
                </c:pt>
                <c:pt idx="136508">
                  <c:v>316.25562887964099</c:v>
                </c:pt>
                <c:pt idx="136509">
                  <c:v>316.25794563491399</c:v>
                </c:pt>
                <c:pt idx="136510">
                  <c:v>316.26026239018802</c:v>
                </c:pt>
                <c:pt idx="136511">
                  <c:v>316.26257914546102</c:v>
                </c:pt>
                <c:pt idx="136512">
                  <c:v>316.26489590073498</c:v>
                </c:pt>
                <c:pt idx="136513">
                  <c:v>316.26721265600798</c:v>
                </c:pt>
                <c:pt idx="136514">
                  <c:v>316.26952941128201</c:v>
                </c:pt>
                <c:pt idx="136515">
                  <c:v>316.27184616655501</c:v>
                </c:pt>
                <c:pt idx="136516">
                  <c:v>316.27416292182897</c:v>
                </c:pt>
                <c:pt idx="136517">
                  <c:v>316.27647967710197</c:v>
                </c:pt>
                <c:pt idx="136518">
                  <c:v>316.278796432376</c:v>
                </c:pt>
                <c:pt idx="136519">
                  <c:v>316.281113187649</c:v>
                </c:pt>
                <c:pt idx="136520">
                  <c:v>316.28342994292302</c:v>
                </c:pt>
                <c:pt idx="136521">
                  <c:v>316.28574669819602</c:v>
                </c:pt>
                <c:pt idx="136522">
                  <c:v>316.28806345346999</c:v>
                </c:pt>
                <c:pt idx="136523">
                  <c:v>316.29038020874299</c:v>
                </c:pt>
                <c:pt idx="136524">
                  <c:v>316.29269696401701</c:v>
                </c:pt>
                <c:pt idx="136525">
                  <c:v>316.29501371929001</c:v>
                </c:pt>
                <c:pt idx="136526">
                  <c:v>316.29733047456398</c:v>
                </c:pt>
                <c:pt idx="136527">
                  <c:v>316.29964722983698</c:v>
                </c:pt>
                <c:pt idx="136528">
                  <c:v>316.301963985111</c:v>
                </c:pt>
                <c:pt idx="136529">
                  <c:v>316.304280740384</c:v>
                </c:pt>
                <c:pt idx="136530">
                  <c:v>316.30659749565802</c:v>
                </c:pt>
                <c:pt idx="136531">
                  <c:v>316.30891425093102</c:v>
                </c:pt>
                <c:pt idx="136532">
                  <c:v>316.31123100620499</c:v>
                </c:pt>
                <c:pt idx="136533">
                  <c:v>316.31354776147799</c:v>
                </c:pt>
                <c:pt idx="136534">
                  <c:v>316.31586451675201</c:v>
                </c:pt>
                <c:pt idx="136535">
                  <c:v>316.31818127202502</c:v>
                </c:pt>
                <c:pt idx="136536">
                  <c:v>316.32049802729898</c:v>
                </c:pt>
                <c:pt idx="136537">
                  <c:v>316.32281478257198</c:v>
                </c:pt>
                <c:pt idx="136538">
                  <c:v>316.325131537846</c:v>
                </c:pt>
                <c:pt idx="136539">
                  <c:v>316.32744829311901</c:v>
                </c:pt>
                <c:pt idx="136540">
                  <c:v>316.32976504839303</c:v>
                </c:pt>
                <c:pt idx="136541">
                  <c:v>316.33208180366597</c:v>
                </c:pt>
                <c:pt idx="136542">
                  <c:v>316.33439855893999</c:v>
                </c:pt>
                <c:pt idx="136543">
                  <c:v>316.336715314213</c:v>
                </c:pt>
                <c:pt idx="136544">
                  <c:v>316.33903206948702</c:v>
                </c:pt>
                <c:pt idx="136545">
                  <c:v>316.34134882476002</c:v>
                </c:pt>
                <c:pt idx="136546">
                  <c:v>316.34366558003398</c:v>
                </c:pt>
                <c:pt idx="136547">
                  <c:v>316.34598233530699</c:v>
                </c:pt>
                <c:pt idx="136548">
                  <c:v>316.34829909058101</c:v>
                </c:pt>
                <c:pt idx="136549">
                  <c:v>316.35061584585401</c:v>
                </c:pt>
                <c:pt idx="136550">
                  <c:v>316.35293260112797</c:v>
                </c:pt>
                <c:pt idx="136551">
                  <c:v>316.355249356402</c:v>
                </c:pt>
                <c:pt idx="136552">
                  <c:v>316.357566111675</c:v>
                </c:pt>
                <c:pt idx="136553">
                  <c:v>316.35988286694902</c:v>
                </c:pt>
                <c:pt idx="136554">
                  <c:v>316.36219962222202</c:v>
                </c:pt>
                <c:pt idx="136555">
                  <c:v>316.36451637749599</c:v>
                </c:pt>
                <c:pt idx="136556">
                  <c:v>316.36683313276899</c:v>
                </c:pt>
                <c:pt idx="136557">
                  <c:v>316.36914988804301</c:v>
                </c:pt>
                <c:pt idx="136558">
                  <c:v>316.37146664331601</c:v>
                </c:pt>
                <c:pt idx="136559">
                  <c:v>316.37378339858998</c:v>
                </c:pt>
                <c:pt idx="136560">
                  <c:v>316.37610015386298</c:v>
                </c:pt>
                <c:pt idx="136561">
                  <c:v>316.378416909137</c:v>
                </c:pt>
                <c:pt idx="136562">
                  <c:v>316.38073366441</c:v>
                </c:pt>
                <c:pt idx="136563">
                  <c:v>316.38305041968403</c:v>
                </c:pt>
                <c:pt idx="136564">
                  <c:v>316.38536717495703</c:v>
                </c:pt>
                <c:pt idx="136565">
                  <c:v>316.38768393023099</c:v>
                </c:pt>
                <c:pt idx="136566">
                  <c:v>316.39000068550399</c:v>
                </c:pt>
                <c:pt idx="136567">
                  <c:v>316.39231744077802</c:v>
                </c:pt>
                <c:pt idx="136568">
                  <c:v>316.39463419605102</c:v>
                </c:pt>
                <c:pt idx="136569">
                  <c:v>316.39695095132498</c:v>
                </c:pt>
                <c:pt idx="136570">
                  <c:v>316.39926770659798</c:v>
                </c:pt>
                <c:pt idx="136571">
                  <c:v>316.40158446187201</c:v>
                </c:pt>
                <c:pt idx="136572">
                  <c:v>316.40390121714501</c:v>
                </c:pt>
                <c:pt idx="136573">
                  <c:v>316.40621797241897</c:v>
                </c:pt>
                <c:pt idx="136574">
                  <c:v>316.40853472769197</c:v>
                </c:pt>
                <c:pt idx="136575">
                  <c:v>316.410851482966</c:v>
                </c:pt>
                <c:pt idx="136576">
                  <c:v>316.413168238239</c:v>
                </c:pt>
                <c:pt idx="136577">
                  <c:v>316.41548499351302</c:v>
                </c:pt>
                <c:pt idx="136578">
                  <c:v>316.41780174878602</c:v>
                </c:pt>
                <c:pt idx="136579">
                  <c:v>316.42011850405999</c:v>
                </c:pt>
                <c:pt idx="136580">
                  <c:v>316.42243525933299</c:v>
                </c:pt>
                <c:pt idx="136581">
                  <c:v>316.42475201460701</c:v>
                </c:pt>
                <c:pt idx="136582">
                  <c:v>316.42706876988001</c:v>
                </c:pt>
                <c:pt idx="136583">
                  <c:v>316.42938552515398</c:v>
                </c:pt>
                <c:pt idx="136584">
                  <c:v>316.43170228042698</c:v>
                </c:pt>
                <c:pt idx="136585">
                  <c:v>316.434019035701</c:v>
                </c:pt>
                <c:pt idx="136586">
                  <c:v>316.436335790974</c:v>
                </c:pt>
                <c:pt idx="136587">
                  <c:v>316.43865254624802</c:v>
                </c:pt>
                <c:pt idx="136588">
                  <c:v>316.44096930152102</c:v>
                </c:pt>
                <c:pt idx="136589">
                  <c:v>316.44328605679499</c:v>
                </c:pt>
                <c:pt idx="136590">
                  <c:v>316.44560281206799</c:v>
                </c:pt>
                <c:pt idx="136591">
                  <c:v>316.44791956734201</c:v>
                </c:pt>
                <c:pt idx="136592">
                  <c:v>316.45023632261501</c:v>
                </c:pt>
                <c:pt idx="136593">
                  <c:v>316.45255307788898</c:v>
                </c:pt>
                <c:pt idx="136594">
                  <c:v>316.454869833163</c:v>
                </c:pt>
                <c:pt idx="136595">
                  <c:v>316.457186588436</c:v>
                </c:pt>
                <c:pt idx="136596">
                  <c:v>316.45950334371003</c:v>
                </c:pt>
                <c:pt idx="136597">
                  <c:v>316.46182009898303</c:v>
                </c:pt>
                <c:pt idx="136598">
                  <c:v>316.46413685425699</c:v>
                </c:pt>
                <c:pt idx="136599">
                  <c:v>316.46645360952999</c:v>
                </c:pt>
                <c:pt idx="136600">
                  <c:v>316.46877036480402</c:v>
                </c:pt>
                <c:pt idx="136601">
                  <c:v>316.47108712007702</c:v>
                </c:pt>
                <c:pt idx="136602">
                  <c:v>316.47340387535098</c:v>
                </c:pt>
                <c:pt idx="136603">
                  <c:v>316.47572063062398</c:v>
                </c:pt>
                <c:pt idx="136604">
                  <c:v>316.47803738589801</c:v>
                </c:pt>
                <c:pt idx="136605">
                  <c:v>316.48035414117101</c:v>
                </c:pt>
                <c:pt idx="136606">
                  <c:v>316.48267089644497</c:v>
                </c:pt>
                <c:pt idx="136607">
                  <c:v>316.48498765171797</c:v>
                </c:pt>
                <c:pt idx="136608">
                  <c:v>316.487304406992</c:v>
                </c:pt>
                <c:pt idx="136609">
                  <c:v>316.489621162265</c:v>
                </c:pt>
                <c:pt idx="136610">
                  <c:v>316.49193791753902</c:v>
                </c:pt>
                <c:pt idx="136611">
                  <c:v>316.49425467281202</c:v>
                </c:pt>
                <c:pt idx="136612">
                  <c:v>316.49657142808599</c:v>
                </c:pt>
                <c:pt idx="136613">
                  <c:v>316.49888818335899</c:v>
                </c:pt>
                <c:pt idx="136614">
                  <c:v>316.50120493863301</c:v>
                </c:pt>
                <c:pt idx="136615">
                  <c:v>316.50352169390601</c:v>
                </c:pt>
                <c:pt idx="136616">
                  <c:v>316.50583844917998</c:v>
                </c:pt>
                <c:pt idx="136617">
                  <c:v>316.50815520445298</c:v>
                </c:pt>
                <c:pt idx="136618">
                  <c:v>316.510471959727</c:v>
                </c:pt>
                <c:pt idx="136619">
                  <c:v>316.512788715</c:v>
                </c:pt>
                <c:pt idx="136620">
                  <c:v>316.51510547027402</c:v>
                </c:pt>
                <c:pt idx="136621">
                  <c:v>316.51742222554702</c:v>
                </c:pt>
                <c:pt idx="136622">
                  <c:v>316.51973898082099</c:v>
                </c:pt>
                <c:pt idx="136623">
                  <c:v>316.52205573609399</c:v>
                </c:pt>
                <c:pt idx="136624">
                  <c:v>316.52437249136801</c:v>
                </c:pt>
                <c:pt idx="136625">
                  <c:v>316.52668924664101</c:v>
                </c:pt>
                <c:pt idx="136626">
                  <c:v>316.52900600191498</c:v>
                </c:pt>
                <c:pt idx="136627">
                  <c:v>316.53132275718798</c:v>
                </c:pt>
                <c:pt idx="136628">
                  <c:v>316.533639512462</c:v>
                </c:pt>
                <c:pt idx="136629">
                  <c:v>316.535956267735</c:v>
                </c:pt>
                <c:pt idx="136630">
                  <c:v>316.53827302300903</c:v>
                </c:pt>
                <c:pt idx="136631">
                  <c:v>316.54058977828203</c:v>
                </c:pt>
                <c:pt idx="136632">
                  <c:v>316.54290653355599</c:v>
                </c:pt>
                <c:pt idx="136633">
                  <c:v>316.54522328882899</c:v>
                </c:pt>
                <c:pt idx="136634">
                  <c:v>316.54754004410302</c:v>
                </c:pt>
                <c:pt idx="136635">
                  <c:v>316.54985679937602</c:v>
                </c:pt>
                <c:pt idx="136636">
                  <c:v>316.55217355464998</c:v>
                </c:pt>
                <c:pt idx="136637">
                  <c:v>316.55449030992401</c:v>
                </c:pt>
                <c:pt idx="136638">
                  <c:v>316.55680706519701</c:v>
                </c:pt>
                <c:pt idx="136639">
                  <c:v>316.55912382047097</c:v>
                </c:pt>
                <c:pt idx="136640">
                  <c:v>316.56144057574397</c:v>
                </c:pt>
                <c:pt idx="136641">
                  <c:v>316.563757331018</c:v>
                </c:pt>
                <c:pt idx="136642">
                  <c:v>316.566074086291</c:v>
                </c:pt>
                <c:pt idx="136643">
                  <c:v>316.56839084156502</c:v>
                </c:pt>
                <c:pt idx="136644">
                  <c:v>316.57070759683802</c:v>
                </c:pt>
                <c:pt idx="136645">
                  <c:v>316.57302435211199</c:v>
                </c:pt>
                <c:pt idx="136646">
                  <c:v>316.57534110738499</c:v>
                </c:pt>
                <c:pt idx="136647">
                  <c:v>316.57765786265901</c:v>
                </c:pt>
                <c:pt idx="136648">
                  <c:v>316.57997461793201</c:v>
                </c:pt>
                <c:pt idx="136649">
                  <c:v>316.58229137320598</c:v>
                </c:pt>
                <c:pt idx="136650">
                  <c:v>316.58460812847898</c:v>
                </c:pt>
                <c:pt idx="136651">
                  <c:v>316.586924883753</c:v>
                </c:pt>
                <c:pt idx="136652">
                  <c:v>316.589241639026</c:v>
                </c:pt>
                <c:pt idx="136653">
                  <c:v>316.59155839430002</c:v>
                </c:pt>
                <c:pt idx="136654">
                  <c:v>316.59387514957302</c:v>
                </c:pt>
                <c:pt idx="136655">
                  <c:v>316.59619190484699</c:v>
                </c:pt>
                <c:pt idx="136656">
                  <c:v>316.59850866011999</c:v>
                </c:pt>
                <c:pt idx="136657">
                  <c:v>316.60082541539401</c:v>
                </c:pt>
                <c:pt idx="136658">
                  <c:v>316.60314217066701</c:v>
                </c:pt>
                <c:pt idx="136659">
                  <c:v>316.60545892594098</c:v>
                </c:pt>
                <c:pt idx="136660">
                  <c:v>316.60777568121398</c:v>
                </c:pt>
                <c:pt idx="136661">
                  <c:v>316.610092436488</c:v>
                </c:pt>
                <c:pt idx="136662">
                  <c:v>316.612409191761</c:v>
                </c:pt>
                <c:pt idx="136663">
                  <c:v>316.61472594703503</c:v>
                </c:pt>
                <c:pt idx="136664">
                  <c:v>316.61704270230803</c:v>
                </c:pt>
                <c:pt idx="136665">
                  <c:v>316.61935945758199</c:v>
                </c:pt>
                <c:pt idx="136666">
                  <c:v>316.62167621285499</c:v>
                </c:pt>
                <c:pt idx="136667">
                  <c:v>316.62399296812902</c:v>
                </c:pt>
                <c:pt idx="136668">
                  <c:v>316.62630972340202</c:v>
                </c:pt>
                <c:pt idx="136669">
                  <c:v>316.62862647867598</c:v>
                </c:pt>
                <c:pt idx="136670">
                  <c:v>316.63094323394898</c:v>
                </c:pt>
                <c:pt idx="136671">
                  <c:v>316.63325998922301</c:v>
                </c:pt>
                <c:pt idx="136672">
                  <c:v>316.63557674449601</c:v>
                </c:pt>
                <c:pt idx="136673">
                  <c:v>316.63789349976997</c:v>
                </c:pt>
                <c:pt idx="136674">
                  <c:v>316.64021025504297</c:v>
                </c:pt>
                <c:pt idx="136675">
                  <c:v>316.642527010317</c:v>
                </c:pt>
                <c:pt idx="136676">
                  <c:v>316.64484376559</c:v>
                </c:pt>
                <c:pt idx="136677">
                  <c:v>316.64716052086402</c:v>
                </c:pt>
                <c:pt idx="136678">
                  <c:v>316.64947727613799</c:v>
                </c:pt>
                <c:pt idx="136679">
                  <c:v>316.65179403141099</c:v>
                </c:pt>
                <c:pt idx="136680">
                  <c:v>316.65411078668501</c:v>
                </c:pt>
                <c:pt idx="136681">
                  <c:v>316.65642754195801</c:v>
                </c:pt>
                <c:pt idx="136682">
                  <c:v>316.65874429723198</c:v>
                </c:pt>
                <c:pt idx="136683">
                  <c:v>316.66106105250498</c:v>
                </c:pt>
                <c:pt idx="136684">
                  <c:v>316.663377807779</c:v>
                </c:pt>
                <c:pt idx="136685">
                  <c:v>316.665694563052</c:v>
                </c:pt>
                <c:pt idx="136686">
                  <c:v>316.66801131832602</c:v>
                </c:pt>
                <c:pt idx="136687">
                  <c:v>316.67032807359902</c:v>
                </c:pt>
                <c:pt idx="136688">
                  <c:v>316.67264482887299</c:v>
                </c:pt>
                <c:pt idx="136689">
                  <c:v>316.67496158414599</c:v>
                </c:pt>
                <c:pt idx="136690">
                  <c:v>316.67727833942001</c:v>
                </c:pt>
                <c:pt idx="136691">
                  <c:v>316.67959509469301</c:v>
                </c:pt>
                <c:pt idx="136692">
                  <c:v>316.68191184996698</c:v>
                </c:pt>
                <c:pt idx="136693">
                  <c:v>316.68422860523998</c:v>
                </c:pt>
                <c:pt idx="136694">
                  <c:v>316.686545360514</c:v>
                </c:pt>
                <c:pt idx="136695">
                  <c:v>316.688862115787</c:v>
                </c:pt>
                <c:pt idx="136696">
                  <c:v>316.69117887106103</c:v>
                </c:pt>
                <c:pt idx="136697">
                  <c:v>316.69349562633403</c:v>
                </c:pt>
                <c:pt idx="136698">
                  <c:v>316.69581238160799</c:v>
                </c:pt>
                <c:pt idx="136699">
                  <c:v>316.69812913688099</c:v>
                </c:pt>
                <c:pt idx="136700">
                  <c:v>316.70044589215502</c:v>
                </c:pt>
                <c:pt idx="136701">
                  <c:v>316.70276264742802</c:v>
                </c:pt>
                <c:pt idx="136702">
                  <c:v>316.70507940270198</c:v>
                </c:pt>
                <c:pt idx="136703">
                  <c:v>316.70739615797498</c:v>
                </c:pt>
                <c:pt idx="136704">
                  <c:v>316.70971291324901</c:v>
                </c:pt>
                <c:pt idx="136705">
                  <c:v>316.71202966852201</c:v>
                </c:pt>
                <c:pt idx="136706">
                  <c:v>316.71434642379597</c:v>
                </c:pt>
                <c:pt idx="136707">
                  <c:v>316.71666317906897</c:v>
                </c:pt>
                <c:pt idx="136708">
                  <c:v>316.718979934343</c:v>
                </c:pt>
                <c:pt idx="136709">
                  <c:v>316.721296689616</c:v>
                </c:pt>
                <c:pt idx="136710">
                  <c:v>316.72361344489002</c:v>
                </c:pt>
                <c:pt idx="136711">
                  <c:v>316.72593020016302</c:v>
                </c:pt>
                <c:pt idx="136712">
                  <c:v>316.72824695543699</c:v>
                </c:pt>
                <c:pt idx="136713">
                  <c:v>316.73056371070999</c:v>
                </c:pt>
                <c:pt idx="136714">
                  <c:v>316.73288046598401</c:v>
                </c:pt>
                <c:pt idx="136715">
                  <c:v>316.73519722125701</c:v>
                </c:pt>
                <c:pt idx="136716">
                  <c:v>316.73751397653098</c:v>
                </c:pt>
                <c:pt idx="136717">
                  <c:v>316.73983073180398</c:v>
                </c:pt>
                <c:pt idx="136718">
                  <c:v>316.742147487078</c:v>
                </c:pt>
                <c:pt idx="136719">
                  <c:v>316.744464242351</c:v>
                </c:pt>
                <c:pt idx="136720">
                  <c:v>316.74678099762502</c:v>
                </c:pt>
                <c:pt idx="136721">
                  <c:v>316.74909775289899</c:v>
                </c:pt>
                <c:pt idx="136722">
                  <c:v>316.75141450817199</c:v>
                </c:pt>
                <c:pt idx="136723">
                  <c:v>316.75373126344601</c:v>
                </c:pt>
                <c:pt idx="136724">
                  <c:v>316.75604801871901</c:v>
                </c:pt>
                <c:pt idx="136725">
                  <c:v>316.75836477399298</c:v>
                </c:pt>
                <c:pt idx="136726">
                  <c:v>316.76068152926598</c:v>
                </c:pt>
                <c:pt idx="136727">
                  <c:v>316.76299828454</c:v>
                </c:pt>
                <c:pt idx="136728">
                  <c:v>316.765315039813</c:v>
                </c:pt>
                <c:pt idx="136729">
                  <c:v>316.76763179508703</c:v>
                </c:pt>
                <c:pt idx="136730">
                  <c:v>316.76994855036003</c:v>
                </c:pt>
                <c:pt idx="136731">
                  <c:v>316.77226530563399</c:v>
                </c:pt>
                <c:pt idx="136732">
                  <c:v>316.77458206090699</c:v>
                </c:pt>
                <c:pt idx="136733">
                  <c:v>316.77689881618102</c:v>
                </c:pt>
                <c:pt idx="136734">
                  <c:v>316.77921557145402</c:v>
                </c:pt>
                <c:pt idx="136735">
                  <c:v>316.78153232672798</c:v>
                </c:pt>
                <c:pt idx="136736">
                  <c:v>316.78384908200098</c:v>
                </c:pt>
                <c:pt idx="136737">
                  <c:v>316.78616583727501</c:v>
                </c:pt>
                <c:pt idx="136738">
                  <c:v>316.78848259254801</c:v>
                </c:pt>
                <c:pt idx="136739">
                  <c:v>316.79079934782197</c:v>
                </c:pt>
                <c:pt idx="136740">
                  <c:v>316.79311610309497</c:v>
                </c:pt>
                <c:pt idx="136741">
                  <c:v>316.795432858369</c:v>
                </c:pt>
                <c:pt idx="136742">
                  <c:v>316.797749613642</c:v>
                </c:pt>
                <c:pt idx="136743">
                  <c:v>316.80006636891602</c:v>
                </c:pt>
                <c:pt idx="136744">
                  <c:v>316.80238312418902</c:v>
                </c:pt>
                <c:pt idx="136745">
                  <c:v>316.80469987946299</c:v>
                </c:pt>
                <c:pt idx="136746">
                  <c:v>316.80701663473599</c:v>
                </c:pt>
                <c:pt idx="136747">
                  <c:v>316.80933339001001</c:v>
                </c:pt>
                <c:pt idx="136748">
                  <c:v>316.81165014528301</c:v>
                </c:pt>
                <c:pt idx="136749">
                  <c:v>316.81396690055698</c:v>
                </c:pt>
                <c:pt idx="136750">
                  <c:v>316.81628365582998</c:v>
                </c:pt>
                <c:pt idx="136751">
                  <c:v>316.818600411104</c:v>
                </c:pt>
                <c:pt idx="136752">
                  <c:v>316.820917166377</c:v>
                </c:pt>
                <c:pt idx="136753">
                  <c:v>316.82323392165102</c:v>
                </c:pt>
                <c:pt idx="136754">
                  <c:v>316.82555067692402</c:v>
                </c:pt>
                <c:pt idx="136755">
                  <c:v>316.82786743219799</c:v>
                </c:pt>
                <c:pt idx="136756">
                  <c:v>316.83018418747099</c:v>
                </c:pt>
                <c:pt idx="136757">
                  <c:v>316.83250094274501</c:v>
                </c:pt>
                <c:pt idx="136758">
                  <c:v>316.83481769801801</c:v>
                </c:pt>
                <c:pt idx="136759">
                  <c:v>316.83713445329198</c:v>
                </c:pt>
                <c:pt idx="136760">
                  <c:v>316.83945120856498</c:v>
                </c:pt>
                <c:pt idx="136761">
                  <c:v>316.841767963839</c:v>
                </c:pt>
                <c:pt idx="136762">
                  <c:v>316.844084719112</c:v>
                </c:pt>
                <c:pt idx="136763">
                  <c:v>316.84640147438603</c:v>
                </c:pt>
                <c:pt idx="136764">
                  <c:v>316.84871822965999</c:v>
                </c:pt>
                <c:pt idx="136765">
                  <c:v>316.85103498493299</c:v>
                </c:pt>
                <c:pt idx="136766">
                  <c:v>316.85335174020702</c:v>
                </c:pt>
                <c:pt idx="136767">
                  <c:v>316.85566849548002</c:v>
                </c:pt>
                <c:pt idx="136768">
                  <c:v>316.85798525075398</c:v>
                </c:pt>
                <c:pt idx="136769">
                  <c:v>316.86030200602698</c:v>
                </c:pt>
                <c:pt idx="136770">
                  <c:v>316.86261876130101</c:v>
                </c:pt>
                <c:pt idx="136771">
                  <c:v>316.86493551657401</c:v>
                </c:pt>
                <c:pt idx="136772">
                  <c:v>316.86725227184797</c:v>
                </c:pt>
                <c:pt idx="136773">
                  <c:v>316.86956902712097</c:v>
                </c:pt>
                <c:pt idx="136774">
                  <c:v>316.871885782395</c:v>
                </c:pt>
                <c:pt idx="136775">
                  <c:v>316.874202537668</c:v>
                </c:pt>
                <c:pt idx="136776">
                  <c:v>316.87651929294202</c:v>
                </c:pt>
                <c:pt idx="136777">
                  <c:v>316.87883604821502</c:v>
                </c:pt>
                <c:pt idx="136778">
                  <c:v>316.88115280348899</c:v>
                </c:pt>
                <c:pt idx="136779">
                  <c:v>316.88346955876199</c:v>
                </c:pt>
                <c:pt idx="136780">
                  <c:v>316.88578631403601</c:v>
                </c:pt>
                <c:pt idx="136781">
                  <c:v>316.88810306930901</c:v>
                </c:pt>
                <c:pt idx="136782">
                  <c:v>316.89041982458298</c:v>
                </c:pt>
                <c:pt idx="136783">
                  <c:v>316.89273657985598</c:v>
                </c:pt>
                <c:pt idx="136784">
                  <c:v>316.89505333513</c:v>
                </c:pt>
                <c:pt idx="136785">
                  <c:v>316.897370090403</c:v>
                </c:pt>
                <c:pt idx="136786">
                  <c:v>316.89968684567702</c:v>
                </c:pt>
                <c:pt idx="136787">
                  <c:v>316.90200360095002</c:v>
                </c:pt>
                <c:pt idx="136788">
                  <c:v>316.90432035622399</c:v>
                </c:pt>
                <c:pt idx="136789">
                  <c:v>316.90663711149699</c:v>
                </c:pt>
                <c:pt idx="136790">
                  <c:v>316.90895386677101</c:v>
                </c:pt>
                <c:pt idx="136791">
                  <c:v>316.91127062204401</c:v>
                </c:pt>
                <c:pt idx="136792">
                  <c:v>316.91358737731798</c:v>
                </c:pt>
                <c:pt idx="136793">
                  <c:v>316.91590413259098</c:v>
                </c:pt>
                <c:pt idx="136794">
                  <c:v>316.918220887865</c:v>
                </c:pt>
                <c:pt idx="136795">
                  <c:v>316.920537643138</c:v>
                </c:pt>
                <c:pt idx="136796">
                  <c:v>316.92285439841203</c:v>
                </c:pt>
                <c:pt idx="136797">
                  <c:v>316.92517115368503</c:v>
                </c:pt>
                <c:pt idx="136798">
                  <c:v>316.92748790895899</c:v>
                </c:pt>
                <c:pt idx="136799">
                  <c:v>316.92980466423199</c:v>
                </c:pt>
                <c:pt idx="136800">
                  <c:v>316.93212141950602</c:v>
                </c:pt>
                <c:pt idx="136801">
                  <c:v>316.93443817477902</c:v>
                </c:pt>
                <c:pt idx="136802">
                  <c:v>316.93675493005298</c:v>
                </c:pt>
                <c:pt idx="136803">
                  <c:v>316.93907168532598</c:v>
                </c:pt>
                <c:pt idx="136804">
                  <c:v>316.94138844060001</c:v>
                </c:pt>
                <c:pt idx="136805">
                  <c:v>316.94370519587301</c:v>
                </c:pt>
                <c:pt idx="136806">
                  <c:v>316.94602195114697</c:v>
                </c:pt>
                <c:pt idx="136807">
                  <c:v>316.948338706421</c:v>
                </c:pt>
                <c:pt idx="136808">
                  <c:v>316.950655461694</c:v>
                </c:pt>
                <c:pt idx="136809">
                  <c:v>316.95297221696802</c:v>
                </c:pt>
                <c:pt idx="136810">
                  <c:v>316.95528897224102</c:v>
                </c:pt>
                <c:pt idx="136811">
                  <c:v>316.95760572751499</c:v>
                </c:pt>
                <c:pt idx="136812">
                  <c:v>316.95992248278799</c:v>
                </c:pt>
                <c:pt idx="136813">
                  <c:v>316.96223923806201</c:v>
                </c:pt>
                <c:pt idx="136814">
                  <c:v>316.96455599333501</c:v>
                </c:pt>
                <c:pt idx="136815">
                  <c:v>316.96687274860898</c:v>
                </c:pt>
                <c:pt idx="136816">
                  <c:v>316.96918950388198</c:v>
                </c:pt>
                <c:pt idx="136817">
                  <c:v>316.971506259156</c:v>
                </c:pt>
                <c:pt idx="136818">
                  <c:v>316.973823014429</c:v>
                </c:pt>
                <c:pt idx="136819">
                  <c:v>316.97613976970302</c:v>
                </c:pt>
                <c:pt idx="136820">
                  <c:v>316.97845652497602</c:v>
                </c:pt>
                <c:pt idx="136821">
                  <c:v>316.98077328024999</c:v>
                </c:pt>
                <c:pt idx="136822">
                  <c:v>316.98309003552299</c:v>
                </c:pt>
                <c:pt idx="136823">
                  <c:v>316.98540679079701</c:v>
                </c:pt>
                <c:pt idx="136824">
                  <c:v>316.98772354607001</c:v>
                </c:pt>
                <c:pt idx="136825">
                  <c:v>316.99004030134398</c:v>
                </c:pt>
                <c:pt idx="136826">
                  <c:v>316.99235705661698</c:v>
                </c:pt>
                <c:pt idx="136827">
                  <c:v>316.994673811891</c:v>
                </c:pt>
                <c:pt idx="136828">
                  <c:v>316.996990567164</c:v>
                </c:pt>
                <c:pt idx="136829">
                  <c:v>316.99930732243803</c:v>
                </c:pt>
                <c:pt idx="136830">
                  <c:v>317.00162407771103</c:v>
                </c:pt>
                <c:pt idx="136831">
                  <c:v>317.00394083298499</c:v>
                </c:pt>
                <c:pt idx="136832">
                  <c:v>317.00625758825799</c:v>
                </c:pt>
                <c:pt idx="136833">
                  <c:v>317.00857434353202</c:v>
                </c:pt>
                <c:pt idx="136834">
                  <c:v>317.01089109880502</c:v>
                </c:pt>
                <c:pt idx="136835">
                  <c:v>317.01320785407898</c:v>
                </c:pt>
                <c:pt idx="136836">
                  <c:v>317.01552460935198</c:v>
                </c:pt>
                <c:pt idx="136837">
                  <c:v>317.01784136462601</c:v>
                </c:pt>
                <c:pt idx="136838">
                  <c:v>317.02015811989901</c:v>
                </c:pt>
                <c:pt idx="136839">
                  <c:v>317.02247487517297</c:v>
                </c:pt>
                <c:pt idx="136840">
                  <c:v>317.02479163044597</c:v>
                </c:pt>
                <c:pt idx="136841">
                  <c:v>317.02710838572</c:v>
                </c:pt>
                <c:pt idx="136842">
                  <c:v>317.029425140993</c:v>
                </c:pt>
                <c:pt idx="136843">
                  <c:v>317.03174189626702</c:v>
                </c:pt>
                <c:pt idx="136844">
                  <c:v>317.03405865154002</c:v>
                </c:pt>
                <c:pt idx="136845">
                  <c:v>317.03637540681399</c:v>
                </c:pt>
                <c:pt idx="136846">
                  <c:v>317.03869216208699</c:v>
                </c:pt>
                <c:pt idx="136847">
                  <c:v>317.04100891736101</c:v>
                </c:pt>
                <c:pt idx="136848">
                  <c:v>317.04332567263401</c:v>
                </c:pt>
                <c:pt idx="136849">
                  <c:v>317.04564242790798</c:v>
                </c:pt>
                <c:pt idx="136850">
                  <c:v>317.047959183182</c:v>
                </c:pt>
                <c:pt idx="136851">
                  <c:v>317.050275938455</c:v>
                </c:pt>
                <c:pt idx="136852">
                  <c:v>317.05259269372903</c:v>
                </c:pt>
                <c:pt idx="136853">
                  <c:v>317.05490944900203</c:v>
                </c:pt>
                <c:pt idx="136854">
                  <c:v>317.05722620427599</c:v>
                </c:pt>
                <c:pt idx="136855">
                  <c:v>317.05954295954899</c:v>
                </c:pt>
                <c:pt idx="136856">
                  <c:v>317.06185971482302</c:v>
                </c:pt>
                <c:pt idx="136857">
                  <c:v>317.06417647009602</c:v>
                </c:pt>
                <c:pt idx="136858">
                  <c:v>317.06649322536998</c:v>
                </c:pt>
                <c:pt idx="136859">
                  <c:v>317.06880998064298</c:v>
                </c:pt>
                <c:pt idx="136860">
                  <c:v>317.07112673591701</c:v>
                </c:pt>
                <c:pt idx="136861">
                  <c:v>317.07344349119001</c:v>
                </c:pt>
                <c:pt idx="136862">
                  <c:v>317.07576024646397</c:v>
                </c:pt>
                <c:pt idx="136863">
                  <c:v>317.07807700173697</c:v>
                </c:pt>
                <c:pt idx="136864">
                  <c:v>317.080393757011</c:v>
                </c:pt>
                <c:pt idx="136865">
                  <c:v>317.082710512284</c:v>
                </c:pt>
                <c:pt idx="136866">
                  <c:v>317.08502726755802</c:v>
                </c:pt>
                <c:pt idx="136867">
                  <c:v>317.08734402283102</c:v>
                </c:pt>
                <c:pt idx="136868">
                  <c:v>317.08966077810499</c:v>
                </c:pt>
                <c:pt idx="136869">
                  <c:v>317.09197753337799</c:v>
                </c:pt>
                <c:pt idx="136870">
                  <c:v>317.09429428865201</c:v>
                </c:pt>
                <c:pt idx="136871">
                  <c:v>317.09661104392501</c:v>
                </c:pt>
                <c:pt idx="136872">
                  <c:v>317.09892779919898</c:v>
                </c:pt>
                <c:pt idx="136873">
                  <c:v>317.10124455447198</c:v>
                </c:pt>
                <c:pt idx="136874">
                  <c:v>317.103561309746</c:v>
                </c:pt>
                <c:pt idx="136875">
                  <c:v>317.105878065019</c:v>
                </c:pt>
                <c:pt idx="136876">
                  <c:v>317.10819482029302</c:v>
                </c:pt>
                <c:pt idx="136877">
                  <c:v>317.11051157556602</c:v>
                </c:pt>
                <c:pt idx="136878">
                  <c:v>317.11282833083999</c:v>
                </c:pt>
                <c:pt idx="136879">
                  <c:v>317.11514508611299</c:v>
                </c:pt>
                <c:pt idx="136880">
                  <c:v>317.11746184138701</c:v>
                </c:pt>
                <c:pt idx="136881">
                  <c:v>317.11977859666001</c:v>
                </c:pt>
                <c:pt idx="136882">
                  <c:v>317.12209535193398</c:v>
                </c:pt>
                <c:pt idx="136883">
                  <c:v>317.12441210720698</c:v>
                </c:pt>
                <c:pt idx="136884">
                  <c:v>317.126728862481</c:v>
                </c:pt>
                <c:pt idx="136885">
                  <c:v>317.129045617754</c:v>
                </c:pt>
                <c:pt idx="136886">
                  <c:v>317.13136237302803</c:v>
                </c:pt>
                <c:pt idx="136887">
                  <c:v>317.13367912830103</c:v>
                </c:pt>
                <c:pt idx="136888">
                  <c:v>317.13599588357499</c:v>
                </c:pt>
                <c:pt idx="136889">
                  <c:v>317.13831263884799</c:v>
                </c:pt>
                <c:pt idx="136890">
                  <c:v>317.14062939412202</c:v>
                </c:pt>
                <c:pt idx="136891">
                  <c:v>317.14294614939502</c:v>
                </c:pt>
                <c:pt idx="136892">
                  <c:v>317.14526290466898</c:v>
                </c:pt>
                <c:pt idx="136893">
                  <c:v>317.14757965994301</c:v>
                </c:pt>
                <c:pt idx="136894">
                  <c:v>317.14989641521601</c:v>
                </c:pt>
                <c:pt idx="136895">
                  <c:v>317.15221317048997</c:v>
                </c:pt>
                <c:pt idx="136896">
                  <c:v>317.15452992576297</c:v>
                </c:pt>
                <c:pt idx="136897">
                  <c:v>317.156846681037</c:v>
                </c:pt>
                <c:pt idx="136898">
                  <c:v>317.15916343631</c:v>
                </c:pt>
                <c:pt idx="136899">
                  <c:v>317.16148019158402</c:v>
                </c:pt>
                <c:pt idx="136900">
                  <c:v>317.16379694685702</c:v>
                </c:pt>
                <c:pt idx="136901">
                  <c:v>317.16611370213099</c:v>
                </c:pt>
                <c:pt idx="136902">
                  <c:v>317.16843045740399</c:v>
                </c:pt>
                <c:pt idx="136903">
                  <c:v>317.17074721267801</c:v>
                </c:pt>
                <c:pt idx="136904">
                  <c:v>317.17306396795101</c:v>
                </c:pt>
                <c:pt idx="136905">
                  <c:v>317.17538072322498</c:v>
                </c:pt>
                <c:pt idx="136906">
                  <c:v>317.17769747849798</c:v>
                </c:pt>
                <c:pt idx="136907">
                  <c:v>317.180014233772</c:v>
                </c:pt>
                <c:pt idx="136908">
                  <c:v>317.182330989045</c:v>
                </c:pt>
                <c:pt idx="136909">
                  <c:v>317.18464774431902</c:v>
                </c:pt>
                <c:pt idx="136910">
                  <c:v>317.18696449959202</c:v>
                </c:pt>
                <c:pt idx="136911">
                  <c:v>317.18928125486599</c:v>
                </c:pt>
                <c:pt idx="136912">
                  <c:v>317.19159801013899</c:v>
                </c:pt>
                <c:pt idx="136913">
                  <c:v>317.19391476541301</c:v>
                </c:pt>
                <c:pt idx="136914">
                  <c:v>317.19623152068601</c:v>
                </c:pt>
                <c:pt idx="136915">
                  <c:v>317.19854827595998</c:v>
                </c:pt>
                <c:pt idx="136916">
                  <c:v>317.20086503123298</c:v>
                </c:pt>
                <c:pt idx="136917">
                  <c:v>317.203181786507</c:v>
                </c:pt>
                <c:pt idx="136918">
                  <c:v>317.20549854178</c:v>
                </c:pt>
                <c:pt idx="136919">
                  <c:v>317.20781529705403</c:v>
                </c:pt>
                <c:pt idx="136920">
                  <c:v>317.21013205232703</c:v>
                </c:pt>
                <c:pt idx="136921">
                  <c:v>317.21244880760099</c:v>
                </c:pt>
                <c:pt idx="136922">
                  <c:v>317.21476556287399</c:v>
                </c:pt>
                <c:pt idx="136923">
                  <c:v>317.21708231814802</c:v>
                </c:pt>
                <c:pt idx="136924">
                  <c:v>317.21939907342102</c:v>
                </c:pt>
                <c:pt idx="136925">
                  <c:v>317.22171582869498</c:v>
                </c:pt>
                <c:pt idx="136926">
                  <c:v>317.22403258396798</c:v>
                </c:pt>
                <c:pt idx="136927">
                  <c:v>317.22634933924201</c:v>
                </c:pt>
                <c:pt idx="136928">
                  <c:v>317.22866609451501</c:v>
                </c:pt>
                <c:pt idx="136929">
                  <c:v>317.23098284978897</c:v>
                </c:pt>
                <c:pt idx="136930">
                  <c:v>317.23329960506197</c:v>
                </c:pt>
                <c:pt idx="136931">
                  <c:v>317.235616360336</c:v>
                </c:pt>
                <c:pt idx="136932">
                  <c:v>317.237933115609</c:v>
                </c:pt>
                <c:pt idx="136933">
                  <c:v>317.24024987088302</c:v>
                </c:pt>
                <c:pt idx="136934">
                  <c:v>317.24256662615699</c:v>
                </c:pt>
                <c:pt idx="136935">
                  <c:v>317.24488338142999</c:v>
                </c:pt>
                <c:pt idx="136936">
                  <c:v>317.24720013670401</c:v>
                </c:pt>
                <c:pt idx="136937">
                  <c:v>317.24951689197701</c:v>
                </c:pt>
                <c:pt idx="136938">
                  <c:v>317.25183364725098</c:v>
                </c:pt>
                <c:pt idx="136939">
                  <c:v>317.25415040252398</c:v>
                </c:pt>
                <c:pt idx="136940">
                  <c:v>317.256467157798</c:v>
                </c:pt>
                <c:pt idx="136941">
                  <c:v>317.258783913071</c:v>
                </c:pt>
                <c:pt idx="136942">
                  <c:v>317.26110066834502</c:v>
                </c:pt>
                <c:pt idx="136943">
                  <c:v>317.26341742361802</c:v>
                </c:pt>
                <c:pt idx="136944">
                  <c:v>317.26573417889199</c:v>
                </c:pt>
                <c:pt idx="136945">
                  <c:v>317.26805093416499</c:v>
                </c:pt>
                <c:pt idx="136946">
                  <c:v>317.27036768943901</c:v>
                </c:pt>
                <c:pt idx="136947">
                  <c:v>317.27268444471201</c:v>
                </c:pt>
                <c:pt idx="136948">
                  <c:v>317.27500119998598</c:v>
                </c:pt>
                <c:pt idx="136949">
                  <c:v>317.27731795525898</c:v>
                </c:pt>
                <c:pt idx="136950">
                  <c:v>317.279634710533</c:v>
                </c:pt>
                <c:pt idx="136951">
                  <c:v>317.281951465806</c:v>
                </c:pt>
                <c:pt idx="136952">
                  <c:v>317.28426822108003</c:v>
                </c:pt>
                <c:pt idx="136953">
                  <c:v>317.28658497635303</c:v>
                </c:pt>
                <c:pt idx="136954">
                  <c:v>317.28890173162699</c:v>
                </c:pt>
                <c:pt idx="136955">
                  <c:v>317.29121848689999</c:v>
                </c:pt>
                <c:pt idx="136956">
                  <c:v>317.29353524217402</c:v>
                </c:pt>
                <c:pt idx="136957">
                  <c:v>317.29585199744702</c:v>
                </c:pt>
                <c:pt idx="136958">
                  <c:v>317.29816875272098</c:v>
                </c:pt>
                <c:pt idx="136959">
                  <c:v>317.30048550799398</c:v>
                </c:pt>
                <c:pt idx="136960">
                  <c:v>317.30280226326801</c:v>
                </c:pt>
                <c:pt idx="136961">
                  <c:v>317.30511901854101</c:v>
                </c:pt>
                <c:pt idx="136962">
                  <c:v>317.30743577381497</c:v>
                </c:pt>
                <c:pt idx="136963">
                  <c:v>317.30975252908797</c:v>
                </c:pt>
                <c:pt idx="136964">
                  <c:v>317.312069284362</c:v>
                </c:pt>
                <c:pt idx="136965">
                  <c:v>317.314386039635</c:v>
                </c:pt>
                <c:pt idx="136966">
                  <c:v>317.31670279490902</c:v>
                </c:pt>
                <c:pt idx="136967">
                  <c:v>317.31901955018202</c:v>
                </c:pt>
                <c:pt idx="136968">
                  <c:v>317.32133630545599</c:v>
                </c:pt>
                <c:pt idx="136969">
                  <c:v>317.32365306072899</c:v>
                </c:pt>
                <c:pt idx="136970">
                  <c:v>317.32596981600301</c:v>
                </c:pt>
                <c:pt idx="136971">
                  <c:v>317.32828657127601</c:v>
                </c:pt>
                <c:pt idx="136972">
                  <c:v>317.33060332654998</c:v>
                </c:pt>
                <c:pt idx="136973">
                  <c:v>317.33292008182298</c:v>
                </c:pt>
                <c:pt idx="136974">
                  <c:v>317.335236837097</c:v>
                </c:pt>
                <c:pt idx="136975">
                  <c:v>317.33755359237</c:v>
                </c:pt>
                <c:pt idx="136976">
                  <c:v>317.33987034764402</c:v>
                </c:pt>
                <c:pt idx="136977">
                  <c:v>317.34218710291799</c:v>
                </c:pt>
                <c:pt idx="136978">
                  <c:v>317.34450385819099</c:v>
                </c:pt>
                <c:pt idx="136979">
                  <c:v>317.34682061346501</c:v>
                </c:pt>
                <c:pt idx="136980">
                  <c:v>317.34913736873801</c:v>
                </c:pt>
                <c:pt idx="136981">
                  <c:v>317.35145412401198</c:v>
                </c:pt>
                <c:pt idx="136982">
                  <c:v>317.35377087928498</c:v>
                </c:pt>
                <c:pt idx="136983">
                  <c:v>317.356087634559</c:v>
                </c:pt>
                <c:pt idx="136984">
                  <c:v>317.358404389832</c:v>
                </c:pt>
                <c:pt idx="136985">
                  <c:v>317.36072114510603</c:v>
                </c:pt>
                <c:pt idx="136986">
                  <c:v>317.36303790037903</c:v>
                </c:pt>
                <c:pt idx="136987">
                  <c:v>317.36535465565299</c:v>
                </c:pt>
                <c:pt idx="136988">
                  <c:v>317.36767141092599</c:v>
                </c:pt>
                <c:pt idx="136989">
                  <c:v>317.36998816620002</c:v>
                </c:pt>
                <c:pt idx="136990">
                  <c:v>317.37230492147302</c:v>
                </c:pt>
                <c:pt idx="136991">
                  <c:v>317.37462167674698</c:v>
                </c:pt>
                <c:pt idx="136992">
                  <c:v>317.37693843201998</c:v>
                </c:pt>
                <c:pt idx="136993">
                  <c:v>317.37925518729401</c:v>
                </c:pt>
                <c:pt idx="136994">
                  <c:v>317.38157194256701</c:v>
                </c:pt>
                <c:pt idx="136995">
                  <c:v>317.38388869784097</c:v>
                </c:pt>
                <c:pt idx="136996">
                  <c:v>317.38620545311397</c:v>
                </c:pt>
                <c:pt idx="136997">
                  <c:v>317.388522208388</c:v>
                </c:pt>
                <c:pt idx="136998">
                  <c:v>317.390838963661</c:v>
                </c:pt>
                <c:pt idx="136999">
                  <c:v>317.39315571893502</c:v>
                </c:pt>
                <c:pt idx="137000">
                  <c:v>317.39547247420802</c:v>
                </c:pt>
                <c:pt idx="137001">
                  <c:v>317.39778922948199</c:v>
                </c:pt>
                <c:pt idx="137002">
                  <c:v>317.40010598475499</c:v>
                </c:pt>
                <c:pt idx="137003">
                  <c:v>317.40242274002901</c:v>
                </c:pt>
                <c:pt idx="137004">
                  <c:v>317.40473949530201</c:v>
                </c:pt>
                <c:pt idx="137005">
                  <c:v>317.40705625057598</c:v>
                </c:pt>
                <c:pt idx="137006">
                  <c:v>317.40937300584898</c:v>
                </c:pt>
                <c:pt idx="137007">
                  <c:v>317.411689761123</c:v>
                </c:pt>
                <c:pt idx="137008">
                  <c:v>317.414006516396</c:v>
                </c:pt>
                <c:pt idx="137009">
                  <c:v>317.41632327167002</c:v>
                </c:pt>
                <c:pt idx="137010">
                  <c:v>317.41864002694302</c:v>
                </c:pt>
                <c:pt idx="137011">
                  <c:v>317.42095678221699</c:v>
                </c:pt>
                <c:pt idx="137012">
                  <c:v>317.42327353748999</c:v>
                </c:pt>
                <c:pt idx="137013">
                  <c:v>317.42559029276401</c:v>
                </c:pt>
                <c:pt idx="137014">
                  <c:v>317.42790704803701</c:v>
                </c:pt>
                <c:pt idx="137015">
                  <c:v>317.43022380331098</c:v>
                </c:pt>
                <c:pt idx="137016">
                  <c:v>317.43254055858398</c:v>
                </c:pt>
                <c:pt idx="137017">
                  <c:v>317.434857313858</c:v>
                </c:pt>
                <c:pt idx="137018">
                  <c:v>317.437174069131</c:v>
                </c:pt>
                <c:pt idx="137019">
                  <c:v>317.43949082440503</c:v>
                </c:pt>
                <c:pt idx="137020">
                  <c:v>317.44180757967899</c:v>
                </c:pt>
                <c:pt idx="137021">
                  <c:v>317.44412433495199</c:v>
                </c:pt>
                <c:pt idx="137022">
                  <c:v>317.44644109022602</c:v>
                </c:pt>
                <c:pt idx="137023">
                  <c:v>317.44875784549902</c:v>
                </c:pt>
                <c:pt idx="137024">
                  <c:v>317.45107460077298</c:v>
                </c:pt>
                <c:pt idx="137025">
                  <c:v>317.45339135604598</c:v>
                </c:pt>
                <c:pt idx="137026">
                  <c:v>317.45570811132001</c:v>
                </c:pt>
                <c:pt idx="137027">
                  <c:v>317.45802486659301</c:v>
                </c:pt>
                <c:pt idx="137028">
                  <c:v>317.46034162186697</c:v>
                </c:pt>
                <c:pt idx="137029">
                  <c:v>317.46265837713997</c:v>
                </c:pt>
                <c:pt idx="137030">
                  <c:v>317.464975132414</c:v>
                </c:pt>
                <c:pt idx="137031">
                  <c:v>317.467291887687</c:v>
                </c:pt>
                <c:pt idx="137032">
                  <c:v>317.46960864296102</c:v>
                </c:pt>
                <c:pt idx="137033">
                  <c:v>317.47192539823402</c:v>
                </c:pt>
                <c:pt idx="137034">
                  <c:v>317.47424215350799</c:v>
                </c:pt>
                <c:pt idx="137035">
                  <c:v>317.47655890878099</c:v>
                </c:pt>
                <c:pt idx="137036">
                  <c:v>317.47887566405501</c:v>
                </c:pt>
                <c:pt idx="137037">
                  <c:v>317.48119241932801</c:v>
                </c:pt>
                <c:pt idx="137038">
                  <c:v>317.48350917460198</c:v>
                </c:pt>
                <c:pt idx="137039">
                  <c:v>317.48582592987498</c:v>
                </c:pt>
                <c:pt idx="137040">
                  <c:v>317.488142685149</c:v>
                </c:pt>
                <c:pt idx="137041">
                  <c:v>317.490459440422</c:v>
                </c:pt>
                <c:pt idx="137042">
                  <c:v>317.49277619569602</c:v>
                </c:pt>
                <c:pt idx="137043">
                  <c:v>317.49509295096902</c:v>
                </c:pt>
                <c:pt idx="137044">
                  <c:v>317.49740970624299</c:v>
                </c:pt>
                <c:pt idx="137045">
                  <c:v>317.49972646151599</c:v>
                </c:pt>
                <c:pt idx="137046">
                  <c:v>317.50204321679001</c:v>
                </c:pt>
                <c:pt idx="137047">
                  <c:v>317.50435997206301</c:v>
                </c:pt>
                <c:pt idx="137048">
                  <c:v>317.50667672733698</c:v>
                </c:pt>
                <c:pt idx="137049">
                  <c:v>317.50899348260998</c:v>
                </c:pt>
                <c:pt idx="137050">
                  <c:v>317.511310237884</c:v>
                </c:pt>
                <c:pt idx="137051">
                  <c:v>317.513626993157</c:v>
                </c:pt>
                <c:pt idx="137052">
                  <c:v>317.51594374843103</c:v>
                </c:pt>
                <c:pt idx="137053">
                  <c:v>317.51826050370403</c:v>
                </c:pt>
                <c:pt idx="137054">
                  <c:v>317.52057725897799</c:v>
                </c:pt>
                <c:pt idx="137055">
                  <c:v>317.52289401425099</c:v>
                </c:pt>
                <c:pt idx="137056">
                  <c:v>317.52521076952502</c:v>
                </c:pt>
                <c:pt idx="137057">
                  <c:v>317.52752752479802</c:v>
                </c:pt>
                <c:pt idx="137058">
                  <c:v>317.52984428007198</c:v>
                </c:pt>
                <c:pt idx="137059">
                  <c:v>317.53216103534498</c:v>
                </c:pt>
                <c:pt idx="137060">
                  <c:v>317.53447779061901</c:v>
                </c:pt>
                <c:pt idx="137061">
                  <c:v>317.53679454589201</c:v>
                </c:pt>
                <c:pt idx="137062">
                  <c:v>317.53911130116597</c:v>
                </c:pt>
                <c:pt idx="137063">
                  <c:v>317.54142805644</c:v>
                </c:pt>
                <c:pt idx="137064">
                  <c:v>317.543744811713</c:v>
                </c:pt>
                <c:pt idx="137065">
                  <c:v>317.54606156698702</c:v>
                </c:pt>
                <c:pt idx="137066">
                  <c:v>317.54837832226002</c:v>
                </c:pt>
                <c:pt idx="137067">
                  <c:v>317.55069507753399</c:v>
                </c:pt>
                <c:pt idx="137068">
                  <c:v>317.55301183280699</c:v>
                </c:pt>
                <c:pt idx="137069">
                  <c:v>317.55532858808101</c:v>
                </c:pt>
                <c:pt idx="137070">
                  <c:v>317.55764534335401</c:v>
                </c:pt>
                <c:pt idx="137071">
                  <c:v>317.55996209862798</c:v>
                </c:pt>
                <c:pt idx="137072">
                  <c:v>317.56227885390098</c:v>
                </c:pt>
                <c:pt idx="137073">
                  <c:v>317.564595609175</c:v>
                </c:pt>
                <c:pt idx="137074">
                  <c:v>317.566912364448</c:v>
                </c:pt>
                <c:pt idx="137075">
                  <c:v>317.56922911972202</c:v>
                </c:pt>
                <c:pt idx="137076">
                  <c:v>317.57154587499502</c:v>
                </c:pt>
                <c:pt idx="137077">
                  <c:v>317.57386263026899</c:v>
                </c:pt>
                <c:pt idx="137078">
                  <c:v>317.57617938554199</c:v>
                </c:pt>
                <c:pt idx="137079">
                  <c:v>317.57849614081601</c:v>
                </c:pt>
                <c:pt idx="137080">
                  <c:v>317.58081289608901</c:v>
                </c:pt>
                <c:pt idx="137081">
                  <c:v>317.58312965136298</c:v>
                </c:pt>
                <c:pt idx="137082">
                  <c:v>317.58544640663598</c:v>
                </c:pt>
                <c:pt idx="137083">
                  <c:v>317.58776316191</c:v>
                </c:pt>
                <c:pt idx="137084">
                  <c:v>317.590079917183</c:v>
                </c:pt>
                <c:pt idx="137085">
                  <c:v>317.59239667245703</c:v>
                </c:pt>
                <c:pt idx="137086">
                  <c:v>317.59471342773003</c:v>
                </c:pt>
                <c:pt idx="137087">
                  <c:v>317.59703018300399</c:v>
                </c:pt>
                <c:pt idx="137088">
                  <c:v>317.59934693827699</c:v>
                </c:pt>
                <c:pt idx="137089">
                  <c:v>317.60166369355102</c:v>
                </c:pt>
                <c:pt idx="137090">
                  <c:v>317.60398044882402</c:v>
                </c:pt>
                <c:pt idx="137091">
                  <c:v>317.60629720409798</c:v>
                </c:pt>
                <c:pt idx="137092">
                  <c:v>317.60861395937098</c:v>
                </c:pt>
                <c:pt idx="137093">
                  <c:v>317.61093071464501</c:v>
                </c:pt>
                <c:pt idx="137094">
                  <c:v>317.61324746991801</c:v>
                </c:pt>
                <c:pt idx="137095">
                  <c:v>317.61556422519197</c:v>
                </c:pt>
                <c:pt idx="137096">
                  <c:v>317.61788098046497</c:v>
                </c:pt>
                <c:pt idx="137097">
                  <c:v>317.620197735739</c:v>
                </c:pt>
                <c:pt idx="137098">
                  <c:v>317.622514491012</c:v>
                </c:pt>
                <c:pt idx="137099">
                  <c:v>317.62483124628602</c:v>
                </c:pt>
                <c:pt idx="137100">
                  <c:v>317.62714800155902</c:v>
                </c:pt>
                <c:pt idx="137101">
                  <c:v>317.62946475683299</c:v>
                </c:pt>
                <c:pt idx="137102">
                  <c:v>317.63178151210599</c:v>
                </c:pt>
                <c:pt idx="137103">
                  <c:v>317.63409826738001</c:v>
                </c:pt>
                <c:pt idx="137104">
                  <c:v>317.63641502265301</c:v>
                </c:pt>
                <c:pt idx="137105">
                  <c:v>317.63873177792698</c:v>
                </c:pt>
                <c:pt idx="137106">
                  <c:v>317.641048533201</c:v>
                </c:pt>
                <c:pt idx="137107">
                  <c:v>317.643365288474</c:v>
                </c:pt>
                <c:pt idx="137108">
                  <c:v>317.64568204374802</c:v>
                </c:pt>
                <c:pt idx="137109">
                  <c:v>317.64799879902102</c:v>
                </c:pt>
                <c:pt idx="137110">
                  <c:v>317.65031555429499</c:v>
                </c:pt>
                <c:pt idx="137111">
                  <c:v>317.65263230956799</c:v>
                </c:pt>
                <c:pt idx="137112">
                  <c:v>317.65494906484201</c:v>
                </c:pt>
                <c:pt idx="137113">
                  <c:v>317.65726582011501</c:v>
                </c:pt>
                <c:pt idx="137114">
                  <c:v>317.65958257538898</c:v>
                </c:pt>
                <c:pt idx="137115">
                  <c:v>317.66189933066198</c:v>
                </c:pt>
                <c:pt idx="137116">
                  <c:v>317.664216085936</c:v>
                </c:pt>
                <c:pt idx="137117">
                  <c:v>317.666532841209</c:v>
                </c:pt>
                <c:pt idx="137118">
                  <c:v>317.66884959648303</c:v>
                </c:pt>
                <c:pt idx="137119">
                  <c:v>317.67116635175603</c:v>
                </c:pt>
                <c:pt idx="137120">
                  <c:v>317.67348310702999</c:v>
                </c:pt>
                <c:pt idx="137121">
                  <c:v>317.67579986230299</c:v>
                </c:pt>
                <c:pt idx="137122">
                  <c:v>317.67811661757702</c:v>
                </c:pt>
                <c:pt idx="137123">
                  <c:v>317.68043337285002</c:v>
                </c:pt>
                <c:pt idx="137124">
                  <c:v>317.68275012812398</c:v>
                </c:pt>
                <c:pt idx="137125">
                  <c:v>317.68506688339698</c:v>
                </c:pt>
                <c:pt idx="137126">
                  <c:v>317.68738363867101</c:v>
                </c:pt>
                <c:pt idx="137127">
                  <c:v>317.68970039394401</c:v>
                </c:pt>
                <c:pt idx="137128">
                  <c:v>317.69201714921797</c:v>
                </c:pt>
                <c:pt idx="137129">
                  <c:v>317.69433390449097</c:v>
                </c:pt>
                <c:pt idx="137130">
                  <c:v>317.696650659765</c:v>
                </c:pt>
                <c:pt idx="137131">
                  <c:v>317.698967415038</c:v>
                </c:pt>
                <c:pt idx="137132">
                  <c:v>317.70128417031202</c:v>
                </c:pt>
                <c:pt idx="137133">
                  <c:v>317.70360092558502</c:v>
                </c:pt>
                <c:pt idx="137134">
                  <c:v>317.70591768085899</c:v>
                </c:pt>
                <c:pt idx="137135">
                  <c:v>317.70823443613199</c:v>
                </c:pt>
                <c:pt idx="137136">
                  <c:v>317.71055119140601</c:v>
                </c:pt>
                <c:pt idx="137137">
                  <c:v>317.71286794667901</c:v>
                </c:pt>
                <c:pt idx="137138">
                  <c:v>317.71518470195298</c:v>
                </c:pt>
                <c:pt idx="137139">
                  <c:v>317.71750145722598</c:v>
                </c:pt>
                <c:pt idx="137140">
                  <c:v>317.7198182125</c:v>
                </c:pt>
                <c:pt idx="137141">
                  <c:v>317.722134967773</c:v>
                </c:pt>
                <c:pt idx="137142">
                  <c:v>317.72445172304703</c:v>
                </c:pt>
                <c:pt idx="137143">
                  <c:v>317.72676847832003</c:v>
                </c:pt>
                <c:pt idx="137144">
                  <c:v>317.72908523359399</c:v>
                </c:pt>
                <c:pt idx="137145">
                  <c:v>317.73140198886699</c:v>
                </c:pt>
                <c:pt idx="137146">
                  <c:v>317.73371874414102</c:v>
                </c:pt>
                <c:pt idx="137147">
                  <c:v>317.73603549941402</c:v>
                </c:pt>
                <c:pt idx="137148">
                  <c:v>317.73835225468798</c:v>
                </c:pt>
                <c:pt idx="137149">
                  <c:v>317.74066900996201</c:v>
                </c:pt>
                <c:pt idx="137150">
                  <c:v>317.74298576523501</c:v>
                </c:pt>
                <c:pt idx="137151">
                  <c:v>317.74530252050897</c:v>
                </c:pt>
                <c:pt idx="137152">
                  <c:v>317.74761927578197</c:v>
                </c:pt>
                <c:pt idx="137153">
                  <c:v>317.749936031056</c:v>
                </c:pt>
                <c:pt idx="137154">
                  <c:v>317.752252786329</c:v>
                </c:pt>
                <c:pt idx="137155">
                  <c:v>317.75456954160302</c:v>
                </c:pt>
                <c:pt idx="137156">
                  <c:v>317.75688629687602</c:v>
                </c:pt>
                <c:pt idx="137157">
                  <c:v>317.75920305214999</c:v>
                </c:pt>
                <c:pt idx="137158">
                  <c:v>317.76151980742299</c:v>
                </c:pt>
                <c:pt idx="137159">
                  <c:v>317.76383656269701</c:v>
                </c:pt>
                <c:pt idx="137160">
                  <c:v>317.76615331797001</c:v>
                </c:pt>
                <c:pt idx="137161">
                  <c:v>317.76847007324398</c:v>
                </c:pt>
                <c:pt idx="137162">
                  <c:v>317.77078682851698</c:v>
                </c:pt>
                <c:pt idx="137163">
                  <c:v>317.773103583791</c:v>
                </c:pt>
                <c:pt idx="137164">
                  <c:v>317.775420339064</c:v>
                </c:pt>
                <c:pt idx="137165">
                  <c:v>317.77773709433802</c:v>
                </c:pt>
                <c:pt idx="137166">
                  <c:v>317.78005384961102</c:v>
                </c:pt>
                <c:pt idx="137167">
                  <c:v>317.78237060488499</c:v>
                </c:pt>
                <c:pt idx="137168">
                  <c:v>317.78468736015799</c:v>
                </c:pt>
                <c:pt idx="137169">
                  <c:v>317.78700411543201</c:v>
                </c:pt>
                <c:pt idx="137170">
                  <c:v>317.78932087070501</c:v>
                </c:pt>
                <c:pt idx="137171">
                  <c:v>317.79163762597898</c:v>
                </c:pt>
                <c:pt idx="137172">
                  <c:v>317.79395438125198</c:v>
                </c:pt>
                <c:pt idx="137173">
                  <c:v>317.796271136526</c:v>
                </c:pt>
                <c:pt idx="137174">
                  <c:v>317.798587891799</c:v>
                </c:pt>
                <c:pt idx="137175">
                  <c:v>317.80090464707303</c:v>
                </c:pt>
                <c:pt idx="137176">
                  <c:v>317.80322140234603</c:v>
                </c:pt>
                <c:pt idx="137177">
                  <c:v>317.80553815761999</c:v>
                </c:pt>
                <c:pt idx="137178">
                  <c:v>317.80785491289299</c:v>
                </c:pt>
                <c:pt idx="137179">
                  <c:v>317.81017166816702</c:v>
                </c:pt>
                <c:pt idx="137180">
                  <c:v>317.81248842344002</c:v>
                </c:pt>
                <c:pt idx="137181">
                  <c:v>317.81480517871398</c:v>
                </c:pt>
                <c:pt idx="137182">
                  <c:v>317.81712193398698</c:v>
                </c:pt>
                <c:pt idx="137183">
                  <c:v>317.81943868926101</c:v>
                </c:pt>
                <c:pt idx="137184">
                  <c:v>317.82175544453401</c:v>
                </c:pt>
                <c:pt idx="137185">
                  <c:v>317.82407219980797</c:v>
                </c:pt>
                <c:pt idx="137186">
                  <c:v>317.82638895508097</c:v>
                </c:pt>
                <c:pt idx="137187">
                  <c:v>317.828705710355</c:v>
                </c:pt>
                <c:pt idx="137188">
                  <c:v>317.831022465628</c:v>
                </c:pt>
                <c:pt idx="137189">
                  <c:v>317.83333922090202</c:v>
                </c:pt>
                <c:pt idx="137190">
                  <c:v>317.83565597617599</c:v>
                </c:pt>
                <c:pt idx="137191">
                  <c:v>317.83797273144899</c:v>
                </c:pt>
                <c:pt idx="137192">
                  <c:v>317.84028948672301</c:v>
                </c:pt>
                <c:pt idx="137193">
                  <c:v>317.84260624199601</c:v>
                </c:pt>
                <c:pt idx="137194">
                  <c:v>317.84492299726998</c:v>
                </c:pt>
                <c:pt idx="137195">
                  <c:v>317.84723975254298</c:v>
                </c:pt>
                <c:pt idx="137196">
                  <c:v>317.849556507817</c:v>
                </c:pt>
                <c:pt idx="137197">
                  <c:v>317.85187326309</c:v>
                </c:pt>
                <c:pt idx="137198">
                  <c:v>317.85419001836402</c:v>
                </c:pt>
                <c:pt idx="137199">
                  <c:v>317.85650677363702</c:v>
                </c:pt>
                <c:pt idx="137200">
                  <c:v>317.85882352891099</c:v>
                </c:pt>
                <c:pt idx="137201">
                  <c:v>317.86114028418399</c:v>
                </c:pt>
                <c:pt idx="137202">
                  <c:v>317.86345703945801</c:v>
                </c:pt>
                <c:pt idx="137203">
                  <c:v>317.86577379473101</c:v>
                </c:pt>
                <c:pt idx="137204">
                  <c:v>317.86809055000498</c:v>
                </c:pt>
                <c:pt idx="137205">
                  <c:v>317.87040730527798</c:v>
                </c:pt>
                <c:pt idx="137206">
                  <c:v>317.872724060552</c:v>
                </c:pt>
                <c:pt idx="137207">
                  <c:v>317.875040815825</c:v>
                </c:pt>
                <c:pt idx="137208">
                  <c:v>317.87735757109903</c:v>
                </c:pt>
                <c:pt idx="137209">
                  <c:v>317.87967432637203</c:v>
                </c:pt>
                <c:pt idx="137210">
                  <c:v>317.88199108164599</c:v>
                </c:pt>
                <c:pt idx="137211">
                  <c:v>317.88430783691899</c:v>
                </c:pt>
                <c:pt idx="137212">
                  <c:v>317.88662459219302</c:v>
                </c:pt>
                <c:pt idx="137213">
                  <c:v>317.88894134746602</c:v>
                </c:pt>
                <c:pt idx="137214">
                  <c:v>317.89125810273998</c:v>
                </c:pt>
                <c:pt idx="137215">
                  <c:v>317.89357485801298</c:v>
                </c:pt>
                <c:pt idx="137216">
                  <c:v>317.89589161328701</c:v>
                </c:pt>
                <c:pt idx="137217">
                  <c:v>317.89820836856001</c:v>
                </c:pt>
                <c:pt idx="137218">
                  <c:v>317.90052512383397</c:v>
                </c:pt>
                <c:pt idx="137219">
                  <c:v>317.90284187910697</c:v>
                </c:pt>
                <c:pt idx="137220">
                  <c:v>317.905158634381</c:v>
                </c:pt>
                <c:pt idx="137221">
                  <c:v>317.907475389654</c:v>
                </c:pt>
                <c:pt idx="137222">
                  <c:v>317.90979214492802</c:v>
                </c:pt>
                <c:pt idx="137223">
                  <c:v>317.91210890020102</c:v>
                </c:pt>
                <c:pt idx="137224">
                  <c:v>317.91442565547499</c:v>
                </c:pt>
                <c:pt idx="137225">
                  <c:v>317.91674241074799</c:v>
                </c:pt>
                <c:pt idx="137226">
                  <c:v>317.91905916602201</c:v>
                </c:pt>
                <c:pt idx="137227">
                  <c:v>317.92137592129501</c:v>
                </c:pt>
                <c:pt idx="137228">
                  <c:v>317.92369267656898</c:v>
                </c:pt>
                <c:pt idx="137229">
                  <c:v>317.92600943184198</c:v>
                </c:pt>
                <c:pt idx="137230">
                  <c:v>317.928326187116</c:v>
                </c:pt>
                <c:pt idx="137231">
                  <c:v>317.930642942389</c:v>
                </c:pt>
                <c:pt idx="137232">
                  <c:v>317.93295969766302</c:v>
                </c:pt>
                <c:pt idx="137233">
                  <c:v>317.93527645293699</c:v>
                </c:pt>
                <c:pt idx="137234">
                  <c:v>317.93759320820999</c:v>
                </c:pt>
                <c:pt idx="137235">
                  <c:v>317.93990996348401</c:v>
                </c:pt>
                <c:pt idx="137236">
                  <c:v>317.94222671875701</c:v>
                </c:pt>
                <c:pt idx="137237">
                  <c:v>317.94454347403098</c:v>
                </c:pt>
                <c:pt idx="137238">
                  <c:v>317.94686022930398</c:v>
                </c:pt>
                <c:pt idx="137239">
                  <c:v>317.949176984578</c:v>
                </c:pt>
                <c:pt idx="137240">
                  <c:v>317.951493739851</c:v>
                </c:pt>
                <c:pt idx="137241">
                  <c:v>317.95381049512503</c:v>
                </c:pt>
                <c:pt idx="137242">
                  <c:v>317.95612725039803</c:v>
                </c:pt>
                <c:pt idx="137243">
                  <c:v>317.95844400567199</c:v>
                </c:pt>
                <c:pt idx="137244">
                  <c:v>317.96076076094499</c:v>
                </c:pt>
                <c:pt idx="137245">
                  <c:v>317.96307751621902</c:v>
                </c:pt>
                <c:pt idx="137246">
                  <c:v>317.96539427149202</c:v>
                </c:pt>
                <c:pt idx="137247">
                  <c:v>317.96771102676598</c:v>
                </c:pt>
                <c:pt idx="137248">
                  <c:v>317.97002778203898</c:v>
                </c:pt>
                <c:pt idx="137249">
                  <c:v>317.97234453731301</c:v>
                </c:pt>
                <c:pt idx="137250">
                  <c:v>317.97466129258601</c:v>
                </c:pt>
                <c:pt idx="137251">
                  <c:v>317.97697804785997</c:v>
                </c:pt>
                <c:pt idx="137252">
                  <c:v>317.97929480313297</c:v>
                </c:pt>
                <c:pt idx="137253">
                  <c:v>317.981611558407</c:v>
                </c:pt>
                <c:pt idx="137254">
                  <c:v>317.98392831368</c:v>
                </c:pt>
                <c:pt idx="137255">
                  <c:v>317.98624506895402</c:v>
                </c:pt>
                <c:pt idx="137256">
                  <c:v>317.98856182422702</c:v>
                </c:pt>
                <c:pt idx="137257">
                  <c:v>317.99087857950099</c:v>
                </c:pt>
                <c:pt idx="137258">
                  <c:v>317.99319533477399</c:v>
                </c:pt>
                <c:pt idx="137259">
                  <c:v>317.99551209004801</c:v>
                </c:pt>
                <c:pt idx="137260">
                  <c:v>317.99782884532101</c:v>
                </c:pt>
                <c:pt idx="137261">
                  <c:v>318.00014560059498</c:v>
                </c:pt>
                <c:pt idx="137262">
                  <c:v>318.00246235586798</c:v>
                </c:pt>
                <c:pt idx="137263">
                  <c:v>318.004779111142</c:v>
                </c:pt>
                <c:pt idx="137264">
                  <c:v>318.007095866415</c:v>
                </c:pt>
                <c:pt idx="137265">
                  <c:v>318.00941262168902</c:v>
                </c:pt>
                <c:pt idx="137266">
                  <c:v>318.01172937696202</c:v>
                </c:pt>
                <c:pt idx="137267">
                  <c:v>318.01404613223599</c:v>
                </c:pt>
                <c:pt idx="137268">
                  <c:v>318.01636288750899</c:v>
                </c:pt>
                <c:pt idx="137269">
                  <c:v>318.01867964278301</c:v>
                </c:pt>
                <c:pt idx="137270">
                  <c:v>318.02099639805601</c:v>
                </c:pt>
                <c:pt idx="137271">
                  <c:v>318.02331315332998</c:v>
                </c:pt>
                <c:pt idx="137272">
                  <c:v>318.02562990860298</c:v>
                </c:pt>
                <c:pt idx="137273">
                  <c:v>318.027946663877</c:v>
                </c:pt>
                <c:pt idx="137274">
                  <c:v>318.03026341915</c:v>
                </c:pt>
                <c:pt idx="137275">
                  <c:v>318.03258017442403</c:v>
                </c:pt>
                <c:pt idx="137276">
                  <c:v>318.03489692969799</c:v>
                </c:pt>
                <c:pt idx="137277">
                  <c:v>318.03721368497099</c:v>
                </c:pt>
                <c:pt idx="137278">
                  <c:v>318.03953044024502</c:v>
                </c:pt>
                <c:pt idx="137279">
                  <c:v>318.04184719551802</c:v>
                </c:pt>
                <c:pt idx="137280">
                  <c:v>318.04416395079198</c:v>
                </c:pt>
                <c:pt idx="137281">
                  <c:v>318.04648070606498</c:v>
                </c:pt>
                <c:pt idx="137282">
                  <c:v>318.04879746133901</c:v>
                </c:pt>
                <c:pt idx="137283">
                  <c:v>318.05111421661201</c:v>
                </c:pt>
                <c:pt idx="137284">
                  <c:v>318.05343097188597</c:v>
                </c:pt>
                <c:pt idx="137285">
                  <c:v>318.05574772715897</c:v>
                </c:pt>
                <c:pt idx="137286">
                  <c:v>318.058064482433</c:v>
                </c:pt>
                <c:pt idx="137287">
                  <c:v>318.060381237706</c:v>
                </c:pt>
                <c:pt idx="137288">
                  <c:v>318.06269799298002</c:v>
                </c:pt>
                <c:pt idx="137289">
                  <c:v>318.06501474825302</c:v>
                </c:pt>
                <c:pt idx="137290">
                  <c:v>318.06733150352699</c:v>
                </c:pt>
                <c:pt idx="137291">
                  <c:v>318.06964825879999</c:v>
                </c:pt>
                <c:pt idx="137292">
                  <c:v>318.07196501407401</c:v>
                </c:pt>
                <c:pt idx="137293">
                  <c:v>318.07428176934701</c:v>
                </c:pt>
                <c:pt idx="137294">
                  <c:v>318.07659852462098</c:v>
                </c:pt>
                <c:pt idx="137295">
                  <c:v>318.07891527989398</c:v>
                </c:pt>
                <c:pt idx="137296">
                  <c:v>318.081232035168</c:v>
                </c:pt>
                <c:pt idx="137297">
                  <c:v>318.083548790441</c:v>
                </c:pt>
                <c:pt idx="137298">
                  <c:v>318.08586554571502</c:v>
                </c:pt>
                <c:pt idx="137299">
                  <c:v>318.08818230098802</c:v>
                </c:pt>
                <c:pt idx="137300">
                  <c:v>318.09049905626199</c:v>
                </c:pt>
                <c:pt idx="137301">
                  <c:v>318.09281581153499</c:v>
                </c:pt>
                <c:pt idx="137302">
                  <c:v>318.09513256680901</c:v>
                </c:pt>
                <c:pt idx="137303">
                  <c:v>318.09744932208201</c:v>
                </c:pt>
                <c:pt idx="137304">
                  <c:v>318.09976607735598</c:v>
                </c:pt>
                <c:pt idx="137305">
                  <c:v>318.10208283262898</c:v>
                </c:pt>
                <c:pt idx="137306">
                  <c:v>318.104399587903</c:v>
                </c:pt>
                <c:pt idx="137307">
                  <c:v>318.106716343176</c:v>
                </c:pt>
                <c:pt idx="137308">
                  <c:v>318.10903309845003</c:v>
                </c:pt>
                <c:pt idx="137309">
                  <c:v>318.11134985372303</c:v>
                </c:pt>
                <c:pt idx="137310">
                  <c:v>318.11366660899699</c:v>
                </c:pt>
                <c:pt idx="137311">
                  <c:v>318.11598336426999</c:v>
                </c:pt>
                <c:pt idx="137312">
                  <c:v>318.11830011954402</c:v>
                </c:pt>
                <c:pt idx="137313">
                  <c:v>318.12061687481702</c:v>
                </c:pt>
                <c:pt idx="137314">
                  <c:v>318.12293363009098</c:v>
                </c:pt>
                <c:pt idx="137315">
                  <c:v>318.12525038536398</c:v>
                </c:pt>
                <c:pt idx="137316">
                  <c:v>318.12756714063801</c:v>
                </c:pt>
                <c:pt idx="137317">
                  <c:v>318.12988389591101</c:v>
                </c:pt>
                <c:pt idx="137318">
                  <c:v>318.13220065118497</c:v>
                </c:pt>
                <c:pt idx="137319">
                  <c:v>318.134517406459</c:v>
                </c:pt>
                <c:pt idx="137320">
                  <c:v>318.136834161732</c:v>
                </c:pt>
                <c:pt idx="137321">
                  <c:v>318.13915091700602</c:v>
                </c:pt>
                <c:pt idx="137322">
                  <c:v>318.14146767227902</c:v>
                </c:pt>
                <c:pt idx="137323">
                  <c:v>318.14378442755299</c:v>
                </c:pt>
                <c:pt idx="137324">
                  <c:v>318.14610118282599</c:v>
                </c:pt>
                <c:pt idx="137325">
                  <c:v>318.14841793810001</c:v>
                </c:pt>
                <c:pt idx="137326">
                  <c:v>318.15073469337301</c:v>
                </c:pt>
                <c:pt idx="137327">
                  <c:v>318.15305144864698</c:v>
                </c:pt>
                <c:pt idx="137328">
                  <c:v>318.15536820391998</c:v>
                </c:pt>
                <c:pt idx="137329">
                  <c:v>318.157684959194</c:v>
                </c:pt>
                <c:pt idx="137330">
                  <c:v>318.160001714467</c:v>
                </c:pt>
                <c:pt idx="137331">
                  <c:v>318.16231846974102</c:v>
                </c:pt>
                <c:pt idx="137332">
                  <c:v>318.16463522501402</c:v>
                </c:pt>
                <c:pt idx="137333">
                  <c:v>318.16695198028799</c:v>
                </c:pt>
                <c:pt idx="137334">
                  <c:v>318.16926873556099</c:v>
                </c:pt>
                <c:pt idx="137335">
                  <c:v>318.17158549083501</c:v>
                </c:pt>
                <c:pt idx="137336">
                  <c:v>318.17390224610801</c:v>
                </c:pt>
                <c:pt idx="137337">
                  <c:v>318.17621900138198</c:v>
                </c:pt>
                <c:pt idx="137338">
                  <c:v>318.17853575665498</c:v>
                </c:pt>
                <c:pt idx="137339">
                  <c:v>318.180852511929</c:v>
                </c:pt>
                <c:pt idx="137340">
                  <c:v>318.183169267202</c:v>
                </c:pt>
                <c:pt idx="137341">
                  <c:v>318.18548602247603</c:v>
                </c:pt>
                <c:pt idx="137342">
                  <c:v>318.18780277774903</c:v>
                </c:pt>
                <c:pt idx="137343">
                  <c:v>318.19011953302299</c:v>
                </c:pt>
                <c:pt idx="137344">
                  <c:v>318.19243628829599</c:v>
                </c:pt>
                <c:pt idx="137345">
                  <c:v>318.19475304357002</c:v>
                </c:pt>
                <c:pt idx="137346">
                  <c:v>318.19706979884302</c:v>
                </c:pt>
                <c:pt idx="137347">
                  <c:v>318.19938655411698</c:v>
                </c:pt>
                <c:pt idx="137348">
                  <c:v>318.20170330938998</c:v>
                </c:pt>
                <c:pt idx="137349">
                  <c:v>318.20402006466401</c:v>
                </c:pt>
                <c:pt idx="137350">
                  <c:v>318.20633681993701</c:v>
                </c:pt>
                <c:pt idx="137351">
                  <c:v>318.20865357521097</c:v>
                </c:pt>
                <c:pt idx="137352">
                  <c:v>318.21097033048397</c:v>
                </c:pt>
                <c:pt idx="137353">
                  <c:v>318.213287085758</c:v>
                </c:pt>
                <c:pt idx="137354">
                  <c:v>318.215603841031</c:v>
                </c:pt>
                <c:pt idx="137355">
                  <c:v>318.21792059630502</c:v>
                </c:pt>
                <c:pt idx="137356">
                  <c:v>318.22023735157802</c:v>
                </c:pt>
                <c:pt idx="137357">
                  <c:v>318.22255410685199</c:v>
                </c:pt>
                <c:pt idx="137358">
                  <c:v>318.22487086212499</c:v>
                </c:pt>
                <c:pt idx="137359">
                  <c:v>318.22718761739901</c:v>
                </c:pt>
                <c:pt idx="137360">
                  <c:v>318.22950437267201</c:v>
                </c:pt>
                <c:pt idx="137361">
                  <c:v>318.23182112794598</c:v>
                </c:pt>
                <c:pt idx="137362">
                  <c:v>318.23413788322</c:v>
                </c:pt>
                <c:pt idx="137363">
                  <c:v>318.236454638493</c:v>
                </c:pt>
                <c:pt idx="137364">
                  <c:v>318.23877139376702</c:v>
                </c:pt>
                <c:pt idx="137365">
                  <c:v>318.24108814904002</c:v>
                </c:pt>
                <c:pt idx="137366">
                  <c:v>318.24340490431399</c:v>
                </c:pt>
                <c:pt idx="137367">
                  <c:v>318.24572165958699</c:v>
                </c:pt>
                <c:pt idx="137368">
                  <c:v>318.24803841486101</c:v>
                </c:pt>
                <c:pt idx="137369">
                  <c:v>318.25035517013401</c:v>
                </c:pt>
                <c:pt idx="137370">
                  <c:v>318.25267192540798</c:v>
                </c:pt>
                <c:pt idx="137371">
                  <c:v>318.25498868068098</c:v>
                </c:pt>
                <c:pt idx="137372">
                  <c:v>318.257305435955</c:v>
                </c:pt>
                <c:pt idx="137373">
                  <c:v>318.259622191228</c:v>
                </c:pt>
                <c:pt idx="137374">
                  <c:v>318.26193894650203</c:v>
                </c:pt>
                <c:pt idx="137375">
                  <c:v>318.26425570177503</c:v>
                </c:pt>
                <c:pt idx="137376">
                  <c:v>318.26657245704899</c:v>
                </c:pt>
                <c:pt idx="137377">
                  <c:v>318.26888921232199</c:v>
                </c:pt>
                <c:pt idx="137378">
                  <c:v>318.27120596759602</c:v>
                </c:pt>
                <c:pt idx="137379">
                  <c:v>318.27352272286902</c:v>
                </c:pt>
                <c:pt idx="137380">
                  <c:v>318.27583947814298</c:v>
                </c:pt>
                <c:pt idx="137381">
                  <c:v>318.27815623341598</c:v>
                </c:pt>
                <c:pt idx="137382">
                  <c:v>318.28047298869001</c:v>
                </c:pt>
                <c:pt idx="137383">
                  <c:v>318.28278974396301</c:v>
                </c:pt>
                <c:pt idx="137384">
                  <c:v>318.28510649923697</c:v>
                </c:pt>
                <c:pt idx="137385">
                  <c:v>318.28742325450997</c:v>
                </c:pt>
                <c:pt idx="137386">
                  <c:v>318.289740009784</c:v>
                </c:pt>
                <c:pt idx="137387">
                  <c:v>318.292056765057</c:v>
                </c:pt>
                <c:pt idx="137388">
                  <c:v>318.29437352033102</c:v>
                </c:pt>
                <c:pt idx="137389">
                  <c:v>318.29669027560402</c:v>
                </c:pt>
                <c:pt idx="137390">
                  <c:v>318.29900703087799</c:v>
                </c:pt>
                <c:pt idx="137391">
                  <c:v>318.30132378615099</c:v>
                </c:pt>
                <c:pt idx="137392">
                  <c:v>318.30364054142501</c:v>
                </c:pt>
                <c:pt idx="137393">
                  <c:v>318.30595729669801</c:v>
                </c:pt>
                <c:pt idx="137394">
                  <c:v>318.30827405197198</c:v>
                </c:pt>
                <c:pt idx="137395">
                  <c:v>318.31059080724498</c:v>
                </c:pt>
                <c:pt idx="137396">
                  <c:v>318.312907562519</c:v>
                </c:pt>
                <c:pt idx="137397">
                  <c:v>318.315224317792</c:v>
                </c:pt>
                <c:pt idx="137398">
                  <c:v>318.31754107306602</c:v>
                </c:pt>
                <c:pt idx="137399">
                  <c:v>318.31985782833902</c:v>
                </c:pt>
                <c:pt idx="137400">
                  <c:v>318.32217458361299</c:v>
                </c:pt>
                <c:pt idx="137401">
                  <c:v>318.32449133888599</c:v>
                </c:pt>
                <c:pt idx="137402">
                  <c:v>318.32680809416001</c:v>
                </c:pt>
                <c:pt idx="137403">
                  <c:v>318.32912484943301</c:v>
                </c:pt>
                <c:pt idx="137404">
                  <c:v>318.33144160470698</c:v>
                </c:pt>
                <c:pt idx="137405">
                  <c:v>318.333758359981</c:v>
                </c:pt>
                <c:pt idx="137406">
                  <c:v>318.336075115254</c:v>
                </c:pt>
                <c:pt idx="137407">
                  <c:v>318.33839187052803</c:v>
                </c:pt>
                <c:pt idx="137408">
                  <c:v>318.34070862580103</c:v>
                </c:pt>
                <c:pt idx="137409">
                  <c:v>318.34302538107499</c:v>
                </c:pt>
                <c:pt idx="137410">
                  <c:v>318.34534213634799</c:v>
                </c:pt>
                <c:pt idx="137411">
                  <c:v>318.34765889162202</c:v>
                </c:pt>
                <c:pt idx="137412">
                  <c:v>318.34997564689502</c:v>
                </c:pt>
                <c:pt idx="137413">
                  <c:v>318.35229240216898</c:v>
                </c:pt>
                <c:pt idx="137414">
                  <c:v>318.35460915744198</c:v>
                </c:pt>
                <c:pt idx="137415">
                  <c:v>318.35692591271601</c:v>
                </c:pt>
                <c:pt idx="137416">
                  <c:v>318.35924266798901</c:v>
                </c:pt>
                <c:pt idx="137417">
                  <c:v>318.36155942326297</c:v>
                </c:pt>
                <c:pt idx="137418">
                  <c:v>318.36387617853597</c:v>
                </c:pt>
                <c:pt idx="137419">
                  <c:v>318.36619293381</c:v>
                </c:pt>
                <c:pt idx="137420">
                  <c:v>318.368509689083</c:v>
                </c:pt>
                <c:pt idx="137421">
                  <c:v>318.37082644435702</c:v>
                </c:pt>
                <c:pt idx="137422">
                  <c:v>318.37314319963002</c:v>
                </c:pt>
                <c:pt idx="137423">
                  <c:v>318.37545995490399</c:v>
                </c:pt>
                <c:pt idx="137424">
                  <c:v>318.37777671017699</c:v>
                </c:pt>
                <c:pt idx="137425">
                  <c:v>318.38009346545101</c:v>
                </c:pt>
                <c:pt idx="137426">
                  <c:v>318.38241022072401</c:v>
                </c:pt>
                <c:pt idx="137427">
                  <c:v>318.38472697599798</c:v>
                </c:pt>
                <c:pt idx="137428">
                  <c:v>318.38704373127098</c:v>
                </c:pt>
                <c:pt idx="137429">
                  <c:v>318.389360486545</c:v>
                </c:pt>
                <c:pt idx="137430">
                  <c:v>318.391677241818</c:v>
                </c:pt>
                <c:pt idx="137431">
                  <c:v>318.39399399709202</c:v>
                </c:pt>
                <c:pt idx="137432">
                  <c:v>318.39631075236503</c:v>
                </c:pt>
                <c:pt idx="137433">
                  <c:v>318.39862750763899</c:v>
                </c:pt>
                <c:pt idx="137434">
                  <c:v>318.40094426291199</c:v>
                </c:pt>
                <c:pt idx="137435">
                  <c:v>318.40326101818602</c:v>
                </c:pt>
                <c:pt idx="137436">
                  <c:v>318.40557777345902</c:v>
                </c:pt>
                <c:pt idx="137437">
                  <c:v>318.40789452873298</c:v>
                </c:pt>
                <c:pt idx="137438">
                  <c:v>318.41021128400598</c:v>
                </c:pt>
                <c:pt idx="137439">
                  <c:v>318.41252803928001</c:v>
                </c:pt>
                <c:pt idx="137440">
                  <c:v>318.41484479455301</c:v>
                </c:pt>
                <c:pt idx="137441">
                  <c:v>318.41716154982697</c:v>
                </c:pt>
                <c:pt idx="137442">
                  <c:v>318.41947830509997</c:v>
                </c:pt>
                <c:pt idx="137443">
                  <c:v>318.421795060374</c:v>
                </c:pt>
                <c:pt idx="137444">
                  <c:v>318.424111815647</c:v>
                </c:pt>
                <c:pt idx="137445">
                  <c:v>318.42642857092102</c:v>
                </c:pt>
                <c:pt idx="137446">
                  <c:v>318.42874532619498</c:v>
                </c:pt>
                <c:pt idx="137447">
                  <c:v>318.43106208146799</c:v>
                </c:pt>
                <c:pt idx="137448">
                  <c:v>318.43337883674201</c:v>
                </c:pt>
                <c:pt idx="137449">
                  <c:v>318.43569559201501</c:v>
                </c:pt>
                <c:pt idx="137450">
                  <c:v>318.43801234728897</c:v>
                </c:pt>
                <c:pt idx="137451">
                  <c:v>318.44032910256198</c:v>
                </c:pt>
                <c:pt idx="137452">
                  <c:v>318.442645857836</c:v>
                </c:pt>
                <c:pt idx="137453">
                  <c:v>318.444962613109</c:v>
                </c:pt>
                <c:pt idx="137454">
                  <c:v>318.44727936838302</c:v>
                </c:pt>
                <c:pt idx="137455">
                  <c:v>318.44959612365602</c:v>
                </c:pt>
                <c:pt idx="137456">
                  <c:v>318.45191287892999</c:v>
                </c:pt>
                <c:pt idx="137457">
                  <c:v>318.45422963420299</c:v>
                </c:pt>
                <c:pt idx="137458">
                  <c:v>318.45654638947701</c:v>
                </c:pt>
                <c:pt idx="137459">
                  <c:v>318.45886314475001</c:v>
                </c:pt>
                <c:pt idx="137460">
                  <c:v>318.46117990002398</c:v>
                </c:pt>
                <c:pt idx="137461">
                  <c:v>318.46349665529698</c:v>
                </c:pt>
                <c:pt idx="137462">
                  <c:v>318.465813410571</c:v>
                </c:pt>
                <c:pt idx="137463">
                  <c:v>318.468130165844</c:v>
                </c:pt>
                <c:pt idx="137464">
                  <c:v>318.47044692111803</c:v>
                </c:pt>
                <c:pt idx="137465">
                  <c:v>318.47276367639103</c:v>
                </c:pt>
                <c:pt idx="137466">
                  <c:v>318.47508043166499</c:v>
                </c:pt>
                <c:pt idx="137467">
                  <c:v>318.47739718693799</c:v>
                </c:pt>
                <c:pt idx="137468">
                  <c:v>318.47971394221202</c:v>
                </c:pt>
                <c:pt idx="137469">
                  <c:v>318.48203069748502</c:v>
                </c:pt>
                <c:pt idx="137470">
                  <c:v>318.48434745275898</c:v>
                </c:pt>
                <c:pt idx="137471">
                  <c:v>318.48666420803198</c:v>
                </c:pt>
                <c:pt idx="137472">
                  <c:v>318.48898096330601</c:v>
                </c:pt>
                <c:pt idx="137473">
                  <c:v>318.49129771857901</c:v>
                </c:pt>
                <c:pt idx="137474">
                  <c:v>318.49361447385297</c:v>
                </c:pt>
                <c:pt idx="137475">
                  <c:v>318.49593122912597</c:v>
                </c:pt>
                <c:pt idx="137476">
                  <c:v>318.4982479844</c:v>
                </c:pt>
                <c:pt idx="137477">
                  <c:v>318.500564739673</c:v>
                </c:pt>
                <c:pt idx="137478">
                  <c:v>318.50288149494702</c:v>
                </c:pt>
                <c:pt idx="137479">
                  <c:v>318.50519825022002</c:v>
                </c:pt>
                <c:pt idx="137480">
                  <c:v>318.50751500549399</c:v>
                </c:pt>
                <c:pt idx="137481">
                  <c:v>318.50983176076699</c:v>
                </c:pt>
                <c:pt idx="137482">
                  <c:v>318.51214851604101</c:v>
                </c:pt>
                <c:pt idx="137483">
                  <c:v>318.51446527131401</c:v>
                </c:pt>
                <c:pt idx="137484">
                  <c:v>318.51678202658798</c:v>
                </c:pt>
                <c:pt idx="137485">
                  <c:v>318.51909878186098</c:v>
                </c:pt>
                <c:pt idx="137486">
                  <c:v>318.521415537135</c:v>
                </c:pt>
                <c:pt idx="137487">
                  <c:v>318.523732292408</c:v>
                </c:pt>
                <c:pt idx="137488">
                  <c:v>318.52604904768202</c:v>
                </c:pt>
                <c:pt idx="137489">
                  <c:v>318.52836580295599</c:v>
                </c:pt>
                <c:pt idx="137490">
                  <c:v>318.53068255822899</c:v>
                </c:pt>
                <c:pt idx="137491">
                  <c:v>318.53299931350301</c:v>
                </c:pt>
                <c:pt idx="137492">
                  <c:v>318.53531606877601</c:v>
                </c:pt>
                <c:pt idx="137493">
                  <c:v>318.53763282404998</c:v>
                </c:pt>
                <c:pt idx="137494">
                  <c:v>318.53994957932298</c:v>
                </c:pt>
                <c:pt idx="137495">
                  <c:v>318.542266334597</c:v>
                </c:pt>
                <c:pt idx="137496">
                  <c:v>318.54458308987</c:v>
                </c:pt>
                <c:pt idx="137497">
                  <c:v>318.54689984514403</c:v>
                </c:pt>
                <c:pt idx="137498">
                  <c:v>318.54921660041703</c:v>
                </c:pt>
                <c:pt idx="137499">
                  <c:v>318.55153335569099</c:v>
                </c:pt>
                <c:pt idx="137500">
                  <c:v>318.55385011096399</c:v>
                </c:pt>
                <c:pt idx="137501">
                  <c:v>318.55616686623802</c:v>
                </c:pt>
                <c:pt idx="137502">
                  <c:v>318.55848362151102</c:v>
                </c:pt>
                <c:pt idx="137503">
                  <c:v>318.56080037678498</c:v>
                </c:pt>
                <c:pt idx="137504">
                  <c:v>318.56311713205798</c:v>
                </c:pt>
                <c:pt idx="137505">
                  <c:v>318.56543388733201</c:v>
                </c:pt>
                <c:pt idx="137506">
                  <c:v>318.56775064260501</c:v>
                </c:pt>
                <c:pt idx="137507">
                  <c:v>318.57006739787897</c:v>
                </c:pt>
                <c:pt idx="137508">
                  <c:v>318.57238415315197</c:v>
                </c:pt>
                <c:pt idx="137509">
                  <c:v>318.574700908426</c:v>
                </c:pt>
                <c:pt idx="137510">
                  <c:v>318.577017663699</c:v>
                </c:pt>
                <c:pt idx="137511">
                  <c:v>318.57933441897302</c:v>
                </c:pt>
                <c:pt idx="137512">
                  <c:v>318.58165117424602</c:v>
                </c:pt>
                <c:pt idx="137513">
                  <c:v>318.58396792951999</c:v>
                </c:pt>
                <c:pt idx="137514">
                  <c:v>318.58628468479299</c:v>
                </c:pt>
                <c:pt idx="137515">
                  <c:v>318.58860144006701</c:v>
                </c:pt>
                <c:pt idx="137516">
                  <c:v>318.59091819534001</c:v>
                </c:pt>
                <c:pt idx="137517">
                  <c:v>318.59323495061398</c:v>
                </c:pt>
                <c:pt idx="137518">
                  <c:v>318.59555170588698</c:v>
                </c:pt>
                <c:pt idx="137519">
                  <c:v>318.597868461161</c:v>
                </c:pt>
                <c:pt idx="137520">
                  <c:v>318.600185216434</c:v>
                </c:pt>
                <c:pt idx="137521">
                  <c:v>318.60250197170802</c:v>
                </c:pt>
                <c:pt idx="137522">
                  <c:v>318.60481872698102</c:v>
                </c:pt>
                <c:pt idx="137523">
                  <c:v>318.60713548225499</c:v>
                </c:pt>
                <c:pt idx="137524">
                  <c:v>318.60945223752799</c:v>
                </c:pt>
                <c:pt idx="137525">
                  <c:v>318.61176899280201</c:v>
                </c:pt>
                <c:pt idx="137526">
                  <c:v>318.61408574807501</c:v>
                </c:pt>
                <c:pt idx="137527">
                  <c:v>318.61640250334898</c:v>
                </c:pt>
                <c:pt idx="137528">
                  <c:v>318.61871925862198</c:v>
                </c:pt>
                <c:pt idx="137529">
                  <c:v>318.621036013896</c:v>
                </c:pt>
                <c:pt idx="137530">
                  <c:v>318.623352769169</c:v>
                </c:pt>
                <c:pt idx="137531">
                  <c:v>318.62566952444303</c:v>
                </c:pt>
                <c:pt idx="137532">
                  <c:v>318.62798627971699</c:v>
                </c:pt>
                <c:pt idx="137533">
                  <c:v>318.63030303498999</c:v>
                </c:pt>
                <c:pt idx="137534">
                  <c:v>318.63261979026402</c:v>
                </c:pt>
                <c:pt idx="137535">
                  <c:v>318.63493654553702</c:v>
                </c:pt>
                <c:pt idx="137536">
                  <c:v>318.63725330081098</c:v>
                </c:pt>
                <c:pt idx="137537">
                  <c:v>318.63957005608398</c:v>
                </c:pt>
                <c:pt idx="137538">
                  <c:v>318.64188681135801</c:v>
                </c:pt>
                <c:pt idx="137539">
                  <c:v>318.64420356663101</c:v>
                </c:pt>
                <c:pt idx="137540">
                  <c:v>318.64652032190497</c:v>
                </c:pt>
                <c:pt idx="137541">
                  <c:v>318.64883707717797</c:v>
                </c:pt>
                <c:pt idx="137542">
                  <c:v>318.651153832452</c:v>
                </c:pt>
                <c:pt idx="137543">
                  <c:v>318.653470587725</c:v>
                </c:pt>
                <c:pt idx="137544">
                  <c:v>318.65578734299902</c:v>
                </c:pt>
                <c:pt idx="137545">
                  <c:v>318.65810409827202</c:v>
                </c:pt>
                <c:pt idx="137546">
                  <c:v>318.66042085354599</c:v>
                </c:pt>
                <c:pt idx="137547">
                  <c:v>318.66273760881899</c:v>
                </c:pt>
                <c:pt idx="137548">
                  <c:v>318.66505436409301</c:v>
                </c:pt>
                <c:pt idx="137549">
                  <c:v>318.66737111936601</c:v>
                </c:pt>
                <c:pt idx="137550">
                  <c:v>318.66968787463998</c:v>
                </c:pt>
                <c:pt idx="137551">
                  <c:v>318.67200462991298</c:v>
                </c:pt>
                <c:pt idx="137552">
                  <c:v>318.674321385187</c:v>
                </c:pt>
                <c:pt idx="137553">
                  <c:v>318.67663814046</c:v>
                </c:pt>
                <c:pt idx="137554">
                  <c:v>318.67895489573402</c:v>
                </c:pt>
                <c:pt idx="137555">
                  <c:v>318.68127165100702</c:v>
                </c:pt>
                <c:pt idx="137556">
                  <c:v>318.68358840628099</c:v>
                </c:pt>
                <c:pt idx="137557">
                  <c:v>318.68590516155399</c:v>
                </c:pt>
                <c:pt idx="137558">
                  <c:v>318.68822191682801</c:v>
                </c:pt>
                <c:pt idx="137559">
                  <c:v>318.69053867210101</c:v>
                </c:pt>
                <c:pt idx="137560">
                  <c:v>318.69285542737498</c:v>
                </c:pt>
                <c:pt idx="137561">
                  <c:v>318.69517218264798</c:v>
                </c:pt>
                <c:pt idx="137562">
                  <c:v>318.697488937922</c:v>
                </c:pt>
                <c:pt idx="137563">
                  <c:v>318.699805693195</c:v>
                </c:pt>
                <c:pt idx="137564">
                  <c:v>318.70212244846903</c:v>
                </c:pt>
                <c:pt idx="137565">
                  <c:v>318.70443920374203</c:v>
                </c:pt>
                <c:pt idx="137566">
                  <c:v>318.70675595901599</c:v>
                </c:pt>
                <c:pt idx="137567">
                  <c:v>318.70907271428899</c:v>
                </c:pt>
                <c:pt idx="137568">
                  <c:v>318.71138946956302</c:v>
                </c:pt>
                <c:pt idx="137569">
                  <c:v>318.71370622483602</c:v>
                </c:pt>
                <c:pt idx="137570">
                  <c:v>318.71602298010998</c:v>
                </c:pt>
                <c:pt idx="137571">
                  <c:v>318.71833973538298</c:v>
                </c:pt>
                <c:pt idx="137572">
                  <c:v>318.72065649065701</c:v>
                </c:pt>
                <c:pt idx="137573">
                  <c:v>318.72297324593001</c:v>
                </c:pt>
                <c:pt idx="137574">
                  <c:v>318.72529000120397</c:v>
                </c:pt>
                <c:pt idx="137575">
                  <c:v>318.727606756478</c:v>
                </c:pt>
                <c:pt idx="137576">
                  <c:v>318.729923511751</c:v>
                </c:pt>
                <c:pt idx="137577">
                  <c:v>318.73224026702502</c:v>
                </c:pt>
                <c:pt idx="137578">
                  <c:v>318.73455702229802</c:v>
                </c:pt>
                <c:pt idx="137579">
                  <c:v>318.73687377757199</c:v>
                </c:pt>
                <c:pt idx="137580">
                  <c:v>318.73919053284499</c:v>
                </c:pt>
                <c:pt idx="137581">
                  <c:v>318.74150728811901</c:v>
                </c:pt>
                <c:pt idx="137582">
                  <c:v>318.74382404339201</c:v>
                </c:pt>
                <c:pt idx="137583">
                  <c:v>318.74614079866598</c:v>
                </c:pt>
                <c:pt idx="137584">
                  <c:v>318.74845755393898</c:v>
                </c:pt>
                <c:pt idx="137585">
                  <c:v>318.750774309213</c:v>
                </c:pt>
                <c:pt idx="137586">
                  <c:v>318.753091064486</c:v>
                </c:pt>
                <c:pt idx="137587">
                  <c:v>318.75540781976002</c:v>
                </c:pt>
                <c:pt idx="137588">
                  <c:v>318.75772457503302</c:v>
                </c:pt>
                <c:pt idx="137589">
                  <c:v>318.76004133030699</c:v>
                </c:pt>
                <c:pt idx="137590">
                  <c:v>318.76235808557999</c:v>
                </c:pt>
                <c:pt idx="137591">
                  <c:v>318.76467484085401</c:v>
                </c:pt>
                <c:pt idx="137592">
                  <c:v>318.76699159612701</c:v>
                </c:pt>
                <c:pt idx="137593">
                  <c:v>318.76930835140098</c:v>
                </c:pt>
                <c:pt idx="137594">
                  <c:v>318.77162510667398</c:v>
                </c:pt>
                <c:pt idx="137595">
                  <c:v>318.773941861948</c:v>
                </c:pt>
                <c:pt idx="137596">
                  <c:v>318.776258617221</c:v>
                </c:pt>
                <c:pt idx="137597">
                  <c:v>318.77857537249503</c:v>
                </c:pt>
                <c:pt idx="137598">
                  <c:v>318.78089212776803</c:v>
                </c:pt>
                <c:pt idx="137599">
                  <c:v>318.78320888304199</c:v>
                </c:pt>
                <c:pt idx="137600">
                  <c:v>318.78552563831499</c:v>
                </c:pt>
                <c:pt idx="137601">
                  <c:v>318.78784239358902</c:v>
                </c:pt>
                <c:pt idx="137602">
                  <c:v>318.79015914886202</c:v>
                </c:pt>
                <c:pt idx="137603">
                  <c:v>318.79247590413598</c:v>
                </c:pt>
                <c:pt idx="137604">
                  <c:v>318.79479265940898</c:v>
                </c:pt>
                <c:pt idx="137605">
                  <c:v>318.79710941468301</c:v>
                </c:pt>
                <c:pt idx="137606">
                  <c:v>318.79942616995601</c:v>
                </c:pt>
                <c:pt idx="137607">
                  <c:v>318.80174292522997</c:v>
                </c:pt>
                <c:pt idx="137608">
                  <c:v>318.80405968050297</c:v>
                </c:pt>
                <c:pt idx="137609">
                  <c:v>318.806376435777</c:v>
                </c:pt>
                <c:pt idx="137610">
                  <c:v>318.80869319105</c:v>
                </c:pt>
                <c:pt idx="137611">
                  <c:v>318.81100994632402</c:v>
                </c:pt>
                <c:pt idx="137612">
                  <c:v>318.81332670159702</c:v>
                </c:pt>
                <c:pt idx="137613">
                  <c:v>318.81564345687099</c:v>
                </c:pt>
                <c:pt idx="137614">
                  <c:v>318.81796021214399</c:v>
                </c:pt>
                <c:pt idx="137615">
                  <c:v>318.82027696741801</c:v>
                </c:pt>
                <c:pt idx="137616">
                  <c:v>318.82259372269101</c:v>
                </c:pt>
                <c:pt idx="137617">
                  <c:v>318.82491047796498</c:v>
                </c:pt>
                <c:pt idx="137618">
                  <c:v>318.827227233239</c:v>
                </c:pt>
                <c:pt idx="137619">
                  <c:v>318.829543988512</c:v>
                </c:pt>
                <c:pt idx="137620">
                  <c:v>318.83186074378602</c:v>
                </c:pt>
                <c:pt idx="137621">
                  <c:v>318.83417749905902</c:v>
                </c:pt>
                <c:pt idx="137622">
                  <c:v>318.83649425433299</c:v>
                </c:pt>
                <c:pt idx="137623">
                  <c:v>318.83881100960599</c:v>
                </c:pt>
                <c:pt idx="137624">
                  <c:v>318.84112776488001</c:v>
                </c:pt>
                <c:pt idx="137625">
                  <c:v>318.84344452015301</c:v>
                </c:pt>
                <c:pt idx="137626">
                  <c:v>318.84576127542698</c:v>
                </c:pt>
                <c:pt idx="137627">
                  <c:v>318.84807803069998</c:v>
                </c:pt>
                <c:pt idx="137628">
                  <c:v>318.850394785974</c:v>
                </c:pt>
                <c:pt idx="137629">
                  <c:v>318.852711541247</c:v>
                </c:pt>
                <c:pt idx="137630">
                  <c:v>318.85502829652103</c:v>
                </c:pt>
                <c:pt idx="137631">
                  <c:v>318.85734505179403</c:v>
                </c:pt>
                <c:pt idx="137632">
                  <c:v>318.85966180706799</c:v>
                </c:pt>
                <c:pt idx="137633">
                  <c:v>318.86197856234099</c:v>
                </c:pt>
                <c:pt idx="137634">
                  <c:v>318.86429531761502</c:v>
                </c:pt>
                <c:pt idx="137635">
                  <c:v>318.86661207288802</c:v>
                </c:pt>
                <c:pt idx="137636">
                  <c:v>318.86892882816198</c:v>
                </c:pt>
                <c:pt idx="137637">
                  <c:v>318.87124558343498</c:v>
                </c:pt>
                <c:pt idx="137638">
                  <c:v>318.87356233870901</c:v>
                </c:pt>
                <c:pt idx="137639">
                  <c:v>318.87587909398201</c:v>
                </c:pt>
                <c:pt idx="137640">
                  <c:v>318.87819584925597</c:v>
                </c:pt>
                <c:pt idx="137641">
                  <c:v>318.88051260452897</c:v>
                </c:pt>
                <c:pt idx="137642">
                  <c:v>318.882829359803</c:v>
                </c:pt>
                <c:pt idx="137643">
                  <c:v>318.885146115076</c:v>
                </c:pt>
                <c:pt idx="137644">
                  <c:v>318.88746287035002</c:v>
                </c:pt>
                <c:pt idx="137645">
                  <c:v>318.88977962562302</c:v>
                </c:pt>
                <c:pt idx="137646">
                  <c:v>318.89209638089699</c:v>
                </c:pt>
                <c:pt idx="137647">
                  <c:v>318.89441313616999</c:v>
                </c:pt>
                <c:pt idx="137648">
                  <c:v>318.89672989144401</c:v>
                </c:pt>
                <c:pt idx="137649">
                  <c:v>318.89904664671701</c:v>
                </c:pt>
                <c:pt idx="137650">
                  <c:v>318.90136340199098</c:v>
                </c:pt>
                <c:pt idx="137651">
                  <c:v>318.90368015726398</c:v>
                </c:pt>
                <c:pt idx="137652">
                  <c:v>318.905996912538</c:v>
                </c:pt>
                <c:pt idx="137653">
                  <c:v>318.908313667811</c:v>
                </c:pt>
                <c:pt idx="137654">
                  <c:v>318.91063042308502</c:v>
                </c:pt>
                <c:pt idx="137655">
                  <c:v>318.91294717835802</c:v>
                </c:pt>
                <c:pt idx="137656">
                  <c:v>318.91526393363199</c:v>
                </c:pt>
                <c:pt idx="137657">
                  <c:v>318.91758068890499</c:v>
                </c:pt>
                <c:pt idx="137658">
                  <c:v>318.91989744417901</c:v>
                </c:pt>
                <c:pt idx="137659">
                  <c:v>318.92221419945201</c:v>
                </c:pt>
                <c:pt idx="137660">
                  <c:v>318.92453095472598</c:v>
                </c:pt>
                <c:pt idx="137661">
                  <c:v>318.92684771</c:v>
                </c:pt>
                <c:pt idx="137662">
                  <c:v>318.929164465273</c:v>
                </c:pt>
                <c:pt idx="137663">
                  <c:v>318.93148122054703</c:v>
                </c:pt>
                <c:pt idx="137664">
                  <c:v>318.93379797582003</c:v>
                </c:pt>
                <c:pt idx="137665">
                  <c:v>318.93611473109399</c:v>
                </c:pt>
                <c:pt idx="137666">
                  <c:v>318.93843148636699</c:v>
                </c:pt>
                <c:pt idx="137667">
                  <c:v>318.94074824164102</c:v>
                </c:pt>
                <c:pt idx="137668">
                  <c:v>318.94306499691402</c:v>
                </c:pt>
                <c:pt idx="137669">
                  <c:v>318.94538175218798</c:v>
                </c:pt>
                <c:pt idx="137670">
                  <c:v>318.94769850746098</c:v>
                </c:pt>
                <c:pt idx="137671">
                  <c:v>318.95001526273501</c:v>
                </c:pt>
                <c:pt idx="137672">
                  <c:v>318.95233201800801</c:v>
                </c:pt>
                <c:pt idx="137673">
                  <c:v>318.95464877328197</c:v>
                </c:pt>
                <c:pt idx="137674">
                  <c:v>318.95696552855497</c:v>
                </c:pt>
                <c:pt idx="137675">
                  <c:v>318.959282283829</c:v>
                </c:pt>
                <c:pt idx="137676">
                  <c:v>318.961599039102</c:v>
                </c:pt>
                <c:pt idx="137677">
                  <c:v>318.96391579437602</c:v>
                </c:pt>
                <c:pt idx="137678">
                  <c:v>318.96623254964902</c:v>
                </c:pt>
                <c:pt idx="137679">
                  <c:v>318.96854930492299</c:v>
                </c:pt>
                <c:pt idx="137680">
                  <c:v>318.97086606019599</c:v>
                </c:pt>
                <c:pt idx="137681">
                  <c:v>318.97318281547001</c:v>
                </c:pt>
                <c:pt idx="137682">
                  <c:v>318.97549957074301</c:v>
                </c:pt>
                <c:pt idx="137683">
                  <c:v>318.97781632601698</c:v>
                </c:pt>
                <c:pt idx="137684">
                  <c:v>318.98013308128998</c:v>
                </c:pt>
                <c:pt idx="137685">
                  <c:v>318.982449836564</c:v>
                </c:pt>
                <c:pt idx="137686">
                  <c:v>318.984766591837</c:v>
                </c:pt>
                <c:pt idx="137687">
                  <c:v>318.98708334711102</c:v>
                </c:pt>
                <c:pt idx="137688">
                  <c:v>318.98940010238402</c:v>
                </c:pt>
                <c:pt idx="137689">
                  <c:v>318.99171685765799</c:v>
                </c:pt>
                <c:pt idx="137690">
                  <c:v>318.99403361293099</c:v>
                </c:pt>
                <c:pt idx="137691">
                  <c:v>318.99635036820501</c:v>
                </c:pt>
                <c:pt idx="137692">
                  <c:v>318.99866712347801</c:v>
                </c:pt>
                <c:pt idx="137693">
                  <c:v>319.00098387875198</c:v>
                </c:pt>
                <c:pt idx="137694">
                  <c:v>319.00330063402498</c:v>
                </c:pt>
                <c:pt idx="137695">
                  <c:v>319.005617389299</c:v>
                </c:pt>
                <c:pt idx="137696">
                  <c:v>319.007934144572</c:v>
                </c:pt>
                <c:pt idx="137697">
                  <c:v>319.01025089984603</c:v>
                </c:pt>
                <c:pt idx="137698">
                  <c:v>319.01256765511903</c:v>
                </c:pt>
                <c:pt idx="137699">
                  <c:v>319.01488441039299</c:v>
                </c:pt>
                <c:pt idx="137700">
                  <c:v>319.01720116566599</c:v>
                </c:pt>
                <c:pt idx="137701">
                  <c:v>319.01951792094002</c:v>
                </c:pt>
                <c:pt idx="137702">
                  <c:v>319.02183467621398</c:v>
                </c:pt>
                <c:pt idx="137703">
                  <c:v>319.02415143148698</c:v>
                </c:pt>
                <c:pt idx="137704">
                  <c:v>319.02646818676101</c:v>
                </c:pt>
                <c:pt idx="137705">
                  <c:v>319.02878494203401</c:v>
                </c:pt>
                <c:pt idx="137706">
                  <c:v>319.03110169730797</c:v>
                </c:pt>
                <c:pt idx="137707">
                  <c:v>319.03341845258097</c:v>
                </c:pt>
                <c:pt idx="137708">
                  <c:v>319.035735207855</c:v>
                </c:pt>
                <c:pt idx="137709">
                  <c:v>319.038051963128</c:v>
                </c:pt>
                <c:pt idx="137710">
                  <c:v>319.04036871840202</c:v>
                </c:pt>
                <c:pt idx="137711">
                  <c:v>319.04268547367502</c:v>
                </c:pt>
                <c:pt idx="137712">
                  <c:v>319.04500222894899</c:v>
                </c:pt>
                <c:pt idx="137713">
                  <c:v>319.04731898422199</c:v>
                </c:pt>
                <c:pt idx="137714">
                  <c:v>319.04963573949601</c:v>
                </c:pt>
                <c:pt idx="137715">
                  <c:v>319.05195249476901</c:v>
                </c:pt>
                <c:pt idx="137716">
                  <c:v>319.05426925004298</c:v>
                </c:pt>
                <c:pt idx="137717">
                  <c:v>319.05658600531598</c:v>
                </c:pt>
                <c:pt idx="137718">
                  <c:v>319.05890276059</c:v>
                </c:pt>
                <c:pt idx="137719">
                  <c:v>319.061219515863</c:v>
                </c:pt>
                <c:pt idx="137720">
                  <c:v>319.06353627113702</c:v>
                </c:pt>
                <c:pt idx="137721">
                  <c:v>319.06585302641002</c:v>
                </c:pt>
                <c:pt idx="137722">
                  <c:v>319.06816978168399</c:v>
                </c:pt>
                <c:pt idx="137723">
                  <c:v>319.07048653695699</c:v>
                </c:pt>
                <c:pt idx="137724">
                  <c:v>319.07280329223101</c:v>
                </c:pt>
                <c:pt idx="137725">
                  <c:v>319.07512004750402</c:v>
                </c:pt>
                <c:pt idx="137726">
                  <c:v>319.07743680277798</c:v>
                </c:pt>
                <c:pt idx="137727">
                  <c:v>319.07975355805098</c:v>
                </c:pt>
                <c:pt idx="137728">
                  <c:v>319.082070313325</c:v>
                </c:pt>
                <c:pt idx="137729">
                  <c:v>319.08438706859801</c:v>
                </c:pt>
                <c:pt idx="137730">
                  <c:v>319.08670382387203</c:v>
                </c:pt>
                <c:pt idx="137731">
                  <c:v>319.08902057914497</c:v>
                </c:pt>
                <c:pt idx="137732">
                  <c:v>319.09133733441899</c:v>
                </c:pt>
                <c:pt idx="137733">
                  <c:v>319.093654089692</c:v>
                </c:pt>
                <c:pt idx="137734">
                  <c:v>319.09597084496602</c:v>
                </c:pt>
                <c:pt idx="137735">
                  <c:v>319.09828760023902</c:v>
                </c:pt>
                <c:pt idx="137736">
                  <c:v>319.10060435551298</c:v>
                </c:pt>
                <c:pt idx="137737">
                  <c:v>319.10292111078599</c:v>
                </c:pt>
                <c:pt idx="137738">
                  <c:v>319.10523786606001</c:v>
                </c:pt>
                <c:pt idx="137739">
                  <c:v>319.10755462133301</c:v>
                </c:pt>
                <c:pt idx="137740">
                  <c:v>319.10987137660697</c:v>
                </c:pt>
                <c:pt idx="137741">
                  <c:v>319.11218813187998</c:v>
                </c:pt>
                <c:pt idx="137742">
                  <c:v>319.114504887154</c:v>
                </c:pt>
                <c:pt idx="137743">
                  <c:v>319.116821642427</c:v>
                </c:pt>
                <c:pt idx="137744">
                  <c:v>319.11913839770102</c:v>
                </c:pt>
                <c:pt idx="137745">
                  <c:v>319.12145515297499</c:v>
                </c:pt>
                <c:pt idx="137746">
                  <c:v>319.12377190824799</c:v>
                </c:pt>
                <c:pt idx="137747">
                  <c:v>319.12608866352201</c:v>
                </c:pt>
                <c:pt idx="137748">
                  <c:v>319.12840541879501</c:v>
                </c:pt>
                <c:pt idx="137749">
                  <c:v>319.13072217406898</c:v>
                </c:pt>
                <c:pt idx="137750">
                  <c:v>319.13303892934198</c:v>
                </c:pt>
                <c:pt idx="137751">
                  <c:v>319.135355684616</c:v>
                </c:pt>
                <c:pt idx="137752">
                  <c:v>319.137672439889</c:v>
                </c:pt>
                <c:pt idx="137753">
                  <c:v>319.13998919516303</c:v>
                </c:pt>
                <c:pt idx="137754">
                  <c:v>319.14230595043603</c:v>
                </c:pt>
                <c:pt idx="137755">
                  <c:v>319.14462270570999</c:v>
                </c:pt>
                <c:pt idx="137756">
                  <c:v>319.14693946098299</c:v>
                </c:pt>
                <c:pt idx="137757">
                  <c:v>319.14925621625702</c:v>
                </c:pt>
                <c:pt idx="137758">
                  <c:v>319.15157297153002</c:v>
                </c:pt>
                <c:pt idx="137759">
                  <c:v>319.15388972680398</c:v>
                </c:pt>
                <c:pt idx="137760">
                  <c:v>319.15620648207698</c:v>
                </c:pt>
                <c:pt idx="137761">
                  <c:v>319.15852323735101</c:v>
                </c:pt>
                <c:pt idx="137762">
                  <c:v>319.16083999262401</c:v>
                </c:pt>
                <c:pt idx="137763">
                  <c:v>319.16315674789797</c:v>
                </c:pt>
                <c:pt idx="137764">
                  <c:v>319.16547350317097</c:v>
                </c:pt>
                <c:pt idx="137765">
                  <c:v>319.167790258445</c:v>
                </c:pt>
                <c:pt idx="137766">
                  <c:v>319.170107013718</c:v>
                </c:pt>
                <c:pt idx="137767">
                  <c:v>319.17242376899202</c:v>
                </c:pt>
                <c:pt idx="137768">
                  <c:v>319.17474052426502</c:v>
                </c:pt>
                <c:pt idx="137769">
                  <c:v>319.17705727953899</c:v>
                </c:pt>
                <c:pt idx="137770">
                  <c:v>319.17937403481199</c:v>
                </c:pt>
                <c:pt idx="137771">
                  <c:v>319.18169079008601</c:v>
                </c:pt>
                <c:pt idx="137772">
                  <c:v>319.18400754535901</c:v>
                </c:pt>
                <c:pt idx="137773">
                  <c:v>319.18632430063298</c:v>
                </c:pt>
                <c:pt idx="137774">
                  <c:v>319.18864105590598</c:v>
                </c:pt>
                <c:pt idx="137775">
                  <c:v>319.19095781118</c:v>
                </c:pt>
                <c:pt idx="137776">
                  <c:v>319.193274566453</c:v>
                </c:pt>
                <c:pt idx="137777">
                  <c:v>319.19559132172702</c:v>
                </c:pt>
                <c:pt idx="137778">
                  <c:v>319.19790807700002</c:v>
                </c:pt>
                <c:pt idx="137779">
                  <c:v>319.20022483227399</c:v>
                </c:pt>
                <c:pt idx="137780">
                  <c:v>319.20254158754699</c:v>
                </c:pt>
                <c:pt idx="137781">
                  <c:v>319.20485834282101</c:v>
                </c:pt>
                <c:pt idx="137782">
                  <c:v>319.20717509809401</c:v>
                </c:pt>
                <c:pt idx="137783">
                  <c:v>319.20949185336798</c:v>
                </c:pt>
                <c:pt idx="137784">
                  <c:v>319.21180860864098</c:v>
                </c:pt>
                <c:pt idx="137785">
                  <c:v>319.214125363915</c:v>
                </c:pt>
                <c:pt idx="137786">
                  <c:v>319.216442119188</c:v>
                </c:pt>
                <c:pt idx="137787">
                  <c:v>319.21875887446203</c:v>
                </c:pt>
                <c:pt idx="137788">
                  <c:v>319.22107562973599</c:v>
                </c:pt>
                <c:pt idx="137789">
                  <c:v>319.22339238500899</c:v>
                </c:pt>
                <c:pt idx="137790">
                  <c:v>319.22570914028302</c:v>
                </c:pt>
                <c:pt idx="137791">
                  <c:v>319.22802589555602</c:v>
                </c:pt>
                <c:pt idx="137792">
                  <c:v>319.23034265082998</c:v>
                </c:pt>
                <c:pt idx="137793">
                  <c:v>319.23265940610298</c:v>
                </c:pt>
                <c:pt idx="137794">
                  <c:v>319.23497616137701</c:v>
                </c:pt>
                <c:pt idx="137795">
                  <c:v>319.23729291665001</c:v>
                </c:pt>
                <c:pt idx="137796">
                  <c:v>319.23960967192397</c:v>
                </c:pt>
                <c:pt idx="137797">
                  <c:v>319.24192642719697</c:v>
                </c:pt>
                <c:pt idx="137798">
                  <c:v>319.244243182471</c:v>
                </c:pt>
                <c:pt idx="137799">
                  <c:v>319.246559937744</c:v>
                </c:pt>
                <c:pt idx="137800">
                  <c:v>319.24887669301802</c:v>
                </c:pt>
                <c:pt idx="137801">
                  <c:v>319.25119344829102</c:v>
                </c:pt>
                <c:pt idx="137802">
                  <c:v>319.25351020356499</c:v>
                </c:pt>
                <c:pt idx="137803">
                  <c:v>319.25582695883799</c:v>
                </c:pt>
                <c:pt idx="137804">
                  <c:v>319.25814371411201</c:v>
                </c:pt>
                <c:pt idx="137805">
                  <c:v>319.26046046938501</c:v>
                </c:pt>
                <c:pt idx="137806">
                  <c:v>319.26277722465898</c:v>
                </c:pt>
                <c:pt idx="137807">
                  <c:v>319.26509397993198</c:v>
                </c:pt>
                <c:pt idx="137808">
                  <c:v>319.267410735206</c:v>
                </c:pt>
                <c:pt idx="137809">
                  <c:v>319.269727490479</c:v>
                </c:pt>
                <c:pt idx="137810">
                  <c:v>319.27204424575302</c:v>
                </c:pt>
                <c:pt idx="137811">
                  <c:v>319.27436100102602</c:v>
                </c:pt>
                <c:pt idx="137812">
                  <c:v>319.27667775629999</c:v>
                </c:pt>
                <c:pt idx="137813">
                  <c:v>319.27899451157299</c:v>
                </c:pt>
                <c:pt idx="137814">
                  <c:v>319.28131126684701</c:v>
                </c:pt>
                <c:pt idx="137815">
                  <c:v>319.28362802212001</c:v>
                </c:pt>
                <c:pt idx="137816">
                  <c:v>319.28594477739398</c:v>
                </c:pt>
                <c:pt idx="137817">
                  <c:v>319.28826153266698</c:v>
                </c:pt>
                <c:pt idx="137818">
                  <c:v>319.290578287941</c:v>
                </c:pt>
                <c:pt idx="137819">
                  <c:v>319.292895043214</c:v>
                </c:pt>
                <c:pt idx="137820">
                  <c:v>319.29521179848803</c:v>
                </c:pt>
                <c:pt idx="137821">
                  <c:v>319.29752855376103</c:v>
                </c:pt>
                <c:pt idx="137822">
                  <c:v>319.29984530903499</c:v>
                </c:pt>
                <c:pt idx="137823">
                  <c:v>319.30216206430799</c:v>
                </c:pt>
                <c:pt idx="137824">
                  <c:v>319.30447881958202</c:v>
                </c:pt>
                <c:pt idx="137825">
                  <c:v>319.30679557485502</c:v>
                </c:pt>
                <c:pt idx="137826">
                  <c:v>319.30911233012898</c:v>
                </c:pt>
                <c:pt idx="137827">
                  <c:v>319.31142908540198</c:v>
                </c:pt>
                <c:pt idx="137828">
                  <c:v>319.31374584067601</c:v>
                </c:pt>
                <c:pt idx="137829">
                  <c:v>319.31606259594901</c:v>
                </c:pt>
                <c:pt idx="137830">
                  <c:v>319.31837935122297</c:v>
                </c:pt>
                <c:pt idx="137831">
                  <c:v>319.320696106497</c:v>
                </c:pt>
                <c:pt idx="137832">
                  <c:v>319.32301286177</c:v>
                </c:pt>
                <c:pt idx="137833">
                  <c:v>319.32532961704402</c:v>
                </c:pt>
                <c:pt idx="137834">
                  <c:v>319.32764637231702</c:v>
                </c:pt>
                <c:pt idx="137835">
                  <c:v>319.32996312759099</c:v>
                </c:pt>
                <c:pt idx="137836">
                  <c:v>319.33227988286399</c:v>
                </c:pt>
                <c:pt idx="137837">
                  <c:v>319.33459663813801</c:v>
                </c:pt>
                <c:pt idx="137838">
                  <c:v>319.33691339341101</c:v>
                </c:pt>
                <c:pt idx="137839">
                  <c:v>319.33923014868498</c:v>
                </c:pt>
                <c:pt idx="137840">
                  <c:v>319.34154690395798</c:v>
                </c:pt>
                <c:pt idx="137841">
                  <c:v>319.343863659232</c:v>
                </c:pt>
                <c:pt idx="137842">
                  <c:v>319.346180414505</c:v>
                </c:pt>
                <c:pt idx="137843">
                  <c:v>319.34849716977902</c:v>
                </c:pt>
                <c:pt idx="137844">
                  <c:v>319.35081392505202</c:v>
                </c:pt>
                <c:pt idx="137845">
                  <c:v>319.35313068032599</c:v>
                </c:pt>
                <c:pt idx="137846">
                  <c:v>319.35544743559899</c:v>
                </c:pt>
                <c:pt idx="137847">
                  <c:v>319.35776419087301</c:v>
                </c:pt>
                <c:pt idx="137848">
                  <c:v>319.36008094614601</c:v>
                </c:pt>
                <c:pt idx="137849">
                  <c:v>319.36239770141998</c:v>
                </c:pt>
                <c:pt idx="137850">
                  <c:v>319.36471445669298</c:v>
                </c:pt>
                <c:pt idx="137851">
                  <c:v>319.367031211967</c:v>
                </c:pt>
                <c:pt idx="137852">
                  <c:v>319.36934796724</c:v>
                </c:pt>
                <c:pt idx="137853">
                  <c:v>319.37166472251403</c:v>
                </c:pt>
                <c:pt idx="137854">
                  <c:v>319.37398147778703</c:v>
                </c:pt>
                <c:pt idx="137855">
                  <c:v>319.37629823306099</c:v>
                </c:pt>
                <c:pt idx="137856">
                  <c:v>319.37861498833399</c:v>
                </c:pt>
                <c:pt idx="137857">
                  <c:v>319.38093174360802</c:v>
                </c:pt>
                <c:pt idx="137858">
                  <c:v>319.38324849888102</c:v>
                </c:pt>
                <c:pt idx="137859">
                  <c:v>319.38556525415498</c:v>
                </c:pt>
                <c:pt idx="137860">
                  <c:v>319.38788200942798</c:v>
                </c:pt>
                <c:pt idx="137861">
                  <c:v>319.39019876470201</c:v>
                </c:pt>
                <c:pt idx="137862">
                  <c:v>319.39251551997501</c:v>
                </c:pt>
                <c:pt idx="137863">
                  <c:v>319.39483227524897</c:v>
                </c:pt>
                <c:pt idx="137864">
                  <c:v>319.39714903052197</c:v>
                </c:pt>
                <c:pt idx="137865">
                  <c:v>319.399465785796</c:v>
                </c:pt>
                <c:pt idx="137866">
                  <c:v>319.401782541069</c:v>
                </c:pt>
                <c:pt idx="137867">
                  <c:v>319.40409929634302</c:v>
                </c:pt>
                <c:pt idx="137868">
                  <c:v>319.40641605161602</c:v>
                </c:pt>
                <c:pt idx="137869">
                  <c:v>319.40873280688999</c:v>
                </c:pt>
                <c:pt idx="137870">
                  <c:v>319.41104956216299</c:v>
                </c:pt>
                <c:pt idx="137871">
                  <c:v>319.41336631743701</c:v>
                </c:pt>
                <c:pt idx="137872">
                  <c:v>319.41568307271001</c:v>
                </c:pt>
                <c:pt idx="137873">
                  <c:v>319.41799982798398</c:v>
                </c:pt>
                <c:pt idx="137874">
                  <c:v>319.420316583258</c:v>
                </c:pt>
                <c:pt idx="137875">
                  <c:v>319.422633338531</c:v>
                </c:pt>
                <c:pt idx="137876">
                  <c:v>319.42495009380502</c:v>
                </c:pt>
                <c:pt idx="137877">
                  <c:v>319.42726684907802</c:v>
                </c:pt>
                <c:pt idx="137878">
                  <c:v>319.42958360435199</c:v>
                </c:pt>
                <c:pt idx="137879">
                  <c:v>319.43190035962499</c:v>
                </c:pt>
                <c:pt idx="137880">
                  <c:v>319.43421711489901</c:v>
                </c:pt>
                <c:pt idx="137881">
                  <c:v>319.43653387017201</c:v>
                </c:pt>
                <c:pt idx="137882">
                  <c:v>319.43885062544598</c:v>
                </c:pt>
                <c:pt idx="137883">
                  <c:v>319.44116738071898</c:v>
                </c:pt>
                <c:pt idx="137884">
                  <c:v>319.443484135993</c:v>
                </c:pt>
                <c:pt idx="137885">
                  <c:v>319.445800891266</c:v>
                </c:pt>
                <c:pt idx="137886">
                  <c:v>319.44811764654003</c:v>
                </c:pt>
                <c:pt idx="137887">
                  <c:v>319.45043440181303</c:v>
                </c:pt>
                <c:pt idx="137888">
                  <c:v>319.45275115708699</c:v>
                </c:pt>
                <c:pt idx="137889">
                  <c:v>319.45506791235999</c:v>
                </c:pt>
                <c:pt idx="137890">
                  <c:v>319.45738466763402</c:v>
                </c:pt>
                <c:pt idx="137891">
                  <c:v>319.45970142290702</c:v>
                </c:pt>
                <c:pt idx="137892">
                  <c:v>319.46201817818098</c:v>
                </c:pt>
                <c:pt idx="137893">
                  <c:v>319.46433493345398</c:v>
                </c:pt>
                <c:pt idx="137894">
                  <c:v>319.46665168872801</c:v>
                </c:pt>
                <c:pt idx="137895">
                  <c:v>319.46896844400101</c:v>
                </c:pt>
                <c:pt idx="137896">
                  <c:v>319.47128519927497</c:v>
                </c:pt>
                <c:pt idx="137897">
                  <c:v>319.47360195454797</c:v>
                </c:pt>
                <c:pt idx="137898">
                  <c:v>319.475918709822</c:v>
                </c:pt>
                <c:pt idx="137899">
                  <c:v>319.478235465095</c:v>
                </c:pt>
                <c:pt idx="137900">
                  <c:v>319.48055222036902</c:v>
                </c:pt>
                <c:pt idx="137901">
                  <c:v>319.48286897564202</c:v>
                </c:pt>
                <c:pt idx="137902">
                  <c:v>319.48518573091599</c:v>
                </c:pt>
                <c:pt idx="137903">
                  <c:v>319.48750248618899</c:v>
                </c:pt>
                <c:pt idx="137904">
                  <c:v>319.48981924146301</c:v>
                </c:pt>
                <c:pt idx="137905">
                  <c:v>319.49213599673601</c:v>
                </c:pt>
                <c:pt idx="137906">
                  <c:v>319.49445275200998</c:v>
                </c:pt>
                <c:pt idx="137907">
                  <c:v>319.49676950728298</c:v>
                </c:pt>
                <c:pt idx="137908">
                  <c:v>319.499086262557</c:v>
                </c:pt>
                <c:pt idx="137909">
                  <c:v>319.50140301783</c:v>
                </c:pt>
                <c:pt idx="137910">
                  <c:v>319.50371977310402</c:v>
                </c:pt>
                <c:pt idx="137911">
                  <c:v>319.50603652837702</c:v>
                </c:pt>
                <c:pt idx="137912">
                  <c:v>319.50835328365099</c:v>
                </c:pt>
                <c:pt idx="137913">
                  <c:v>319.51067003892399</c:v>
                </c:pt>
                <c:pt idx="137914">
                  <c:v>319.51298679419801</c:v>
                </c:pt>
                <c:pt idx="137915">
                  <c:v>319.51530354947101</c:v>
                </c:pt>
                <c:pt idx="137916">
                  <c:v>319.51762030474498</c:v>
                </c:pt>
                <c:pt idx="137917">
                  <c:v>319.519937060019</c:v>
                </c:pt>
                <c:pt idx="137918">
                  <c:v>319.522253815292</c:v>
                </c:pt>
                <c:pt idx="137919">
                  <c:v>319.52457057056603</c:v>
                </c:pt>
                <c:pt idx="137920">
                  <c:v>319.52688732583903</c:v>
                </c:pt>
                <c:pt idx="137921">
                  <c:v>319.52920408111299</c:v>
                </c:pt>
                <c:pt idx="137922">
                  <c:v>319.53152083638599</c:v>
                </c:pt>
                <c:pt idx="137923">
                  <c:v>319.53383759166002</c:v>
                </c:pt>
                <c:pt idx="137924">
                  <c:v>319.53615434693302</c:v>
                </c:pt>
                <c:pt idx="137925">
                  <c:v>319.53847110220698</c:v>
                </c:pt>
                <c:pt idx="137926">
                  <c:v>319.54078785747998</c:v>
                </c:pt>
                <c:pt idx="137927">
                  <c:v>319.54310461275401</c:v>
                </c:pt>
                <c:pt idx="137928">
                  <c:v>319.54542136802701</c:v>
                </c:pt>
                <c:pt idx="137929">
                  <c:v>319.54773812330097</c:v>
                </c:pt>
                <c:pt idx="137930">
                  <c:v>319.55005487857397</c:v>
                </c:pt>
                <c:pt idx="137931">
                  <c:v>319.552371633848</c:v>
                </c:pt>
                <c:pt idx="137932">
                  <c:v>319.554688389121</c:v>
                </c:pt>
                <c:pt idx="137933">
                  <c:v>319.55700514439502</c:v>
                </c:pt>
                <c:pt idx="137934">
                  <c:v>319.55932189966802</c:v>
                </c:pt>
                <c:pt idx="137935">
                  <c:v>319.56163865494199</c:v>
                </c:pt>
                <c:pt idx="137936">
                  <c:v>319.56395541021499</c:v>
                </c:pt>
                <c:pt idx="137937">
                  <c:v>319.56627216548901</c:v>
                </c:pt>
                <c:pt idx="137938">
                  <c:v>319.56858892076201</c:v>
                </c:pt>
                <c:pt idx="137939">
                  <c:v>319.57090567603598</c:v>
                </c:pt>
                <c:pt idx="137940">
                  <c:v>319.57322243130898</c:v>
                </c:pt>
                <c:pt idx="137941">
                  <c:v>319.575539186583</c:v>
                </c:pt>
                <c:pt idx="137942">
                  <c:v>319.577855941856</c:v>
                </c:pt>
                <c:pt idx="137943">
                  <c:v>319.58017269713002</c:v>
                </c:pt>
                <c:pt idx="137944">
                  <c:v>319.58248945240302</c:v>
                </c:pt>
                <c:pt idx="137945">
                  <c:v>319.58480620767699</c:v>
                </c:pt>
                <c:pt idx="137946">
                  <c:v>319.58712296294999</c:v>
                </c:pt>
                <c:pt idx="137947">
                  <c:v>319.58943971822401</c:v>
                </c:pt>
                <c:pt idx="137948">
                  <c:v>319.59175647349701</c:v>
                </c:pt>
                <c:pt idx="137949">
                  <c:v>319.59407322877098</c:v>
                </c:pt>
                <c:pt idx="137950">
                  <c:v>319.59638998404398</c:v>
                </c:pt>
                <c:pt idx="137951">
                  <c:v>319.598706739318</c:v>
                </c:pt>
                <c:pt idx="137952">
                  <c:v>319.601023494591</c:v>
                </c:pt>
                <c:pt idx="137953">
                  <c:v>319.60334024986503</c:v>
                </c:pt>
                <c:pt idx="137954">
                  <c:v>319.60565700513803</c:v>
                </c:pt>
                <c:pt idx="137955">
                  <c:v>319.60797376041199</c:v>
                </c:pt>
                <c:pt idx="137956">
                  <c:v>319.61029051568499</c:v>
                </c:pt>
                <c:pt idx="137957">
                  <c:v>319.61260727095902</c:v>
                </c:pt>
                <c:pt idx="137958">
                  <c:v>319.61492402623298</c:v>
                </c:pt>
                <c:pt idx="137959">
                  <c:v>319.61724078150598</c:v>
                </c:pt>
                <c:pt idx="137960">
                  <c:v>319.61955753678001</c:v>
                </c:pt>
                <c:pt idx="137961">
                  <c:v>319.62187429205301</c:v>
                </c:pt>
                <c:pt idx="137962">
                  <c:v>319.62419104732697</c:v>
                </c:pt>
                <c:pt idx="137963">
                  <c:v>319.62650780259997</c:v>
                </c:pt>
                <c:pt idx="137964">
                  <c:v>319.628824557874</c:v>
                </c:pt>
                <c:pt idx="137965">
                  <c:v>319.631141313147</c:v>
                </c:pt>
                <c:pt idx="137966">
                  <c:v>319.63345806842102</c:v>
                </c:pt>
                <c:pt idx="137967">
                  <c:v>319.63577482369402</c:v>
                </c:pt>
                <c:pt idx="137968">
                  <c:v>319.63809157896799</c:v>
                </c:pt>
                <c:pt idx="137969">
                  <c:v>319.64040833424099</c:v>
                </c:pt>
                <c:pt idx="137970">
                  <c:v>319.64272508951501</c:v>
                </c:pt>
                <c:pt idx="137971">
                  <c:v>319.64504184478801</c:v>
                </c:pt>
                <c:pt idx="137972">
                  <c:v>319.64735860006198</c:v>
                </c:pt>
                <c:pt idx="137973">
                  <c:v>319.64967535533498</c:v>
                </c:pt>
                <c:pt idx="137974">
                  <c:v>319.651992110609</c:v>
                </c:pt>
                <c:pt idx="137975">
                  <c:v>319.654308865882</c:v>
                </c:pt>
                <c:pt idx="137976">
                  <c:v>319.65662562115602</c:v>
                </c:pt>
                <c:pt idx="137977">
                  <c:v>319.65894237642902</c:v>
                </c:pt>
                <c:pt idx="137978">
                  <c:v>319.66125913170299</c:v>
                </c:pt>
                <c:pt idx="137979">
                  <c:v>319.66357588697599</c:v>
                </c:pt>
                <c:pt idx="137980">
                  <c:v>319.66589264225001</c:v>
                </c:pt>
                <c:pt idx="137981">
                  <c:v>319.66820939752301</c:v>
                </c:pt>
                <c:pt idx="137982">
                  <c:v>319.67052615279698</c:v>
                </c:pt>
                <c:pt idx="137983">
                  <c:v>319.67284290806998</c:v>
                </c:pt>
                <c:pt idx="137984">
                  <c:v>319.675159663344</c:v>
                </c:pt>
                <c:pt idx="137985">
                  <c:v>319.677476418617</c:v>
                </c:pt>
                <c:pt idx="137986">
                  <c:v>319.67979317389103</c:v>
                </c:pt>
                <c:pt idx="137987">
                  <c:v>319.68210992916403</c:v>
                </c:pt>
                <c:pt idx="137988">
                  <c:v>319.68442668443799</c:v>
                </c:pt>
                <c:pt idx="137989">
                  <c:v>319.68674343971099</c:v>
                </c:pt>
                <c:pt idx="137990">
                  <c:v>319.68906019498502</c:v>
                </c:pt>
                <c:pt idx="137991">
                  <c:v>319.69137695025802</c:v>
                </c:pt>
                <c:pt idx="137992">
                  <c:v>319.69369370553198</c:v>
                </c:pt>
                <c:pt idx="137993">
                  <c:v>319.69601046080498</c:v>
                </c:pt>
                <c:pt idx="137994">
                  <c:v>319.69832721607901</c:v>
                </c:pt>
                <c:pt idx="137995">
                  <c:v>319.70064397135201</c:v>
                </c:pt>
                <c:pt idx="137996">
                  <c:v>319.70296072662597</c:v>
                </c:pt>
                <c:pt idx="137997">
                  <c:v>319.70527748189897</c:v>
                </c:pt>
                <c:pt idx="137998">
                  <c:v>319.707594237173</c:v>
                </c:pt>
                <c:pt idx="137999">
                  <c:v>319.709910992446</c:v>
                </c:pt>
                <c:pt idx="138000">
                  <c:v>319.71222774772002</c:v>
                </c:pt>
                <c:pt idx="138001">
                  <c:v>319.71454450299399</c:v>
                </c:pt>
                <c:pt idx="138002">
                  <c:v>319.71686125826699</c:v>
                </c:pt>
                <c:pt idx="138003">
                  <c:v>319.71917801354101</c:v>
                </c:pt>
                <c:pt idx="138004">
                  <c:v>319.72149476881401</c:v>
                </c:pt>
                <c:pt idx="138005">
                  <c:v>319.72381152408798</c:v>
                </c:pt>
                <c:pt idx="138006">
                  <c:v>319.72612827936098</c:v>
                </c:pt>
                <c:pt idx="138007">
                  <c:v>319.728445034635</c:v>
                </c:pt>
                <c:pt idx="138008">
                  <c:v>319.730761789908</c:v>
                </c:pt>
                <c:pt idx="138009">
                  <c:v>319.73307854518202</c:v>
                </c:pt>
                <c:pt idx="138010">
                  <c:v>319.73539530045502</c:v>
                </c:pt>
                <c:pt idx="138011">
                  <c:v>319.73771205572899</c:v>
                </c:pt>
                <c:pt idx="138012">
                  <c:v>319.74002881100199</c:v>
                </c:pt>
                <c:pt idx="138013">
                  <c:v>319.74234556627601</c:v>
                </c:pt>
                <c:pt idx="138014">
                  <c:v>319.74466232154901</c:v>
                </c:pt>
                <c:pt idx="138015">
                  <c:v>319.74697907682298</c:v>
                </c:pt>
                <c:pt idx="138016">
                  <c:v>319.74929583209598</c:v>
                </c:pt>
                <c:pt idx="138017">
                  <c:v>319.75161258737</c:v>
                </c:pt>
                <c:pt idx="138018">
                  <c:v>319.753929342643</c:v>
                </c:pt>
                <c:pt idx="138019">
                  <c:v>319.75624609791703</c:v>
                </c:pt>
                <c:pt idx="138020">
                  <c:v>319.75856285319003</c:v>
                </c:pt>
                <c:pt idx="138021">
                  <c:v>319.76087960846399</c:v>
                </c:pt>
                <c:pt idx="138022">
                  <c:v>319.76319636373699</c:v>
                </c:pt>
                <c:pt idx="138023">
                  <c:v>319.76551311901102</c:v>
                </c:pt>
                <c:pt idx="138024">
                  <c:v>319.76782987428402</c:v>
                </c:pt>
                <c:pt idx="138025">
                  <c:v>319.77014662955798</c:v>
                </c:pt>
                <c:pt idx="138026">
                  <c:v>319.77246338483098</c:v>
                </c:pt>
                <c:pt idx="138027">
                  <c:v>319.77478014010501</c:v>
                </c:pt>
                <c:pt idx="138028">
                  <c:v>319.77709689537801</c:v>
                </c:pt>
                <c:pt idx="138029">
                  <c:v>319.77941365065197</c:v>
                </c:pt>
                <c:pt idx="138030">
                  <c:v>319.78173040592498</c:v>
                </c:pt>
                <c:pt idx="138031">
                  <c:v>319.784047161199</c:v>
                </c:pt>
                <c:pt idx="138032">
                  <c:v>319.786363916472</c:v>
                </c:pt>
                <c:pt idx="138033">
                  <c:v>319.78868067174602</c:v>
                </c:pt>
                <c:pt idx="138034">
                  <c:v>319.79099742701902</c:v>
                </c:pt>
                <c:pt idx="138035">
                  <c:v>319.79331418229299</c:v>
                </c:pt>
                <c:pt idx="138036">
                  <c:v>319.79563093756599</c:v>
                </c:pt>
                <c:pt idx="138037">
                  <c:v>319.79794769284001</c:v>
                </c:pt>
                <c:pt idx="138038">
                  <c:v>319.80026444811301</c:v>
                </c:pt>
                <c:pt idx="138039">
                  <c:v>319.80258120338698</c:v>
                </c:pt>
                <c:pt idx="138040">
                  <c:v>319.80489795865998</c:v>
                </c:pt>
                <c:pt idx="138041">
                  <c:v>319.807214713934</c:v>
                </c:pt>
                <c:pt idx="138042">
                  <c:v>319.809531469207</c:v>
                </c:pt>
                <c:pt idx="138043">
                  <c:v>319.81184822448103</c:v>
                </c:pt>
                <c:pt idx="138044">
                  <c:v>319.81416497975499</c:v>
                </c:pt>
                <c:pt idx="138045">
                  <c:v>319.81648173502799</c:v>
                </c:pt>
                <c:pt idx="138046">
                  <c:v>319.81879849030202</c:v>
                </c:pt>
                <c:pt idx="138047">
                  <c:v>319.82111524557502</c:v>
                </c:pt>
                <c:pt idx="138048">
                  <c:v>319.82343200084898</c:v>
                </c:pt>
                <c:pt idx="138049">
                  <c:v>319.82574875612198</c:v>
                </c:pt>
                <c:pt idx="138050">
                  <c:v>319.82806551139601</c:v>
                </c:pt>
                <c:pt idx="138051">
                  <c:v>319.83038226666901</c:v>
                </c:pt>
                <c:pt idx="138052">
                  <c:v>319.83269902194297</c:v>
                </c:pt>
                <c:pt idx="138053">
                  <c:v>319.83501577721597</c:v>
                </c:pt>
                <c:pt idx="138054">
                  <c:v>319.83733253249</c:v>
                </c:pt>
                <c:pt idx="138055">
                  <c:v>319.839649287763</c:v>
                </c:pt>
                <c:pt idx="138056">
                  <c:v>319.84196604303702</c:v>
                </c:pt>
                <c:pt idx="138057">
                  <c:v>319.84428279831002</c:v>
                </c:pt>
                <c:pt idx="138058">
                  <c:v>319.84659955358399</c:v>
                </c:pt>
                <c:pt idx="138059">
                  <c:v>319.84891630885699</c:v>
                </c:pt>
                <c:pt idx="138060">
                  <c:v>319.85123306413101</c:v>
                </c:pt>
                <c:pt idx="138061">
                  <c:v>319.85354981940401</c:v>
                </c:pt>
                <c:pt idx="138062">
                  <c:v>319.85586657467798</c:v>
                </c:pt>
                <c:pt idx="138063">
                  <c:v>319.85818332995098</c:v>
                </c:pt>
                <c:pt idx="138064">
                  <c:v>319.860500085225</c:v>
                </c:pt>
                <c:pt idx="138065">
                  <c:v>319.862816840498</c:v>
                </c:pt>
                <c:pt idx="138066">
                  <c:v>319.86513359577202</c:v>
                </c:pt>
                <c:pt idx="138067">
                  <c:v>319.86745035104502</c:v>
                </c:pt>
                <c:pt idx="138068">
                  <c:v>319.86976710631899</c:v>
                </c:pt>
                <c:pt idx="138069">
                  <c:v>319.87208386159199</c:v>
                </c:pt>
                <c:pt idx="138070">
                  <c:v>319.87440061686601</c:v>
                </c:pt>
                <c:pt idx="138071">
                  <c:v>319.87671737213901</c:v>
                </c:pt>
                <c:pt idx="138072">
                  <c:v>319.87903412741298</c:v>
                </c:pt>
                <c:pt idx="138073">
                  <c:v>319.88135088268598</c:v>
                </c:pt>
                <c:pt idx="138074">
                  <c:v>319.88366763796</c:v>
                </c:pt>
                <c:pt idx="138075">
                  <c:v>319.885984393233</c:v>
                </c:pt>
                <c:pt idx="138076">
                  <c:v>319.88830114850703</c:v>
                </c:pt>
                <c:pt idx="138077">
                  <c:v>319.89061790378003</c:v>
                </c:pt>
                <c:pt idx="138078">
                  <c:v>319.89293465905399</c:v>
                </c:pt>
                <c:pt idx="138079">
                  <c:v>319.89525141432699</c:v>
                </c:pt>
                <c:pt idx="138080">
                  <c:v>319.89756816960102</c:v>
                </c:pt>
                <c:pt idx="138081">
                  <c:v>319.89988492487402</c:v>
                </c:pt>
                <c:pt idx="138082">
                  <c:v>319.90220168014798</c:v>
                </c:pt>
                <c:pt idx="138083">
                  <c:v>319.90451843542098</c:v>
                </c:pt>
                <c:pt idx="138084">
                  <c:v>319.90683519069501</c:v>
                </c:pt>
                <c:pt idx="138085">
                  <c:v>319.90915194596801</c:v>
                </c:pt>
                <c:pt idx="138086">
                  <c:v>319.91146870124197</c:v>
                </c:pt>
                <c:pt idx="138087">
                  <c:v>319.913785456516</c:v>
                </c:pt>
                <c:pt idx="138088">
                  <c:v>319.916102211789</c:v>
                </c:pt>
                <c:pt idx="138089">
                  <c:v>319.91841896706302</c:v>
                </c:pt>
                <c:pt idx="138090">
                  <c:v>319.92073572233602</c:v>
                </c:pt>
                <c:pt idx="138091">
                  <c:v>319.92305247760999</c:v>
                </c:pt>
                <c:pt idx="138092">
                  <c:v>319.92536923288299</c:v>
                </c:pt>
                <c:pt idx="138093">
                  <c:v>319.92768598815701</c:v>
                </c:pt>
                <c:pt idx="138094">
                  <c:v>319.93000274343001</c:v>
                </c:pt>
                <c:pt idx="138095">
                  <c:v>319.93231949870398</c:v>
                </c:pt>
                <c:pt idx="138096">
                  <c:v>319.93463625397698</c:v>
                </c:pt>
                <c:pt idx="138097">
                  <c:v>319.936953009251</c:v>
                </c:pt>
                <c:pt idx="138098">
                  <c:v>319.939269764524</c:v>
                </c:pt>
                <c:pt idx="138099">
                  <c:v>319.94158651979802</c:v>
                </c:pt>
                <c:pt idx="138100">
                  <c:v>319.94390327507102</c:v>
                </c:pt>
                <c:pt idx="138101">
                  <c:v>319.94622003034499</c:v>
                </c:pt>
                <c:pt idx="138102">
                  <c:v>319.94853678561799</c:v>
                </c:pt>
                <c:pt idx="138103">
                  <c:v>319.95085354089201</c:v>
                </c:pt>
                <c:pt idx="138104">
                  <c:v>319.95317029616501</c:v>
                </c:pt>
                <c:pt idx="138105">
                  <c:v>319.95548705143898</c:v>
                </c:pt>
                <c:pt idx="138106">
                  <c:v>319.95780380671198</c:v>
                </c:pt>
                <c:pt idx="138107">
                  <c:v>319.960120561986</c:v>
                </c:pt>
                <c:pt idx="138108">
                  <c:v>319.962437317259</c:v>
                </c:pt>
                <c:pt idx="138109">
                  <c:v>319.96475407253303</c:v>
                </c:pt>
                <c:pt idx="138110">
                  <c:v>319.96707082780603</c:v>
                </c:pt>
                <c:pt idx="138111">
                  <c:v>319.96938758307999</c:v>
                </c:pt>
                <c:pt idx="138112">
                  <c:v>319.97170433835299</c:v>
                </c:pt>
                <c:pt idx="138113">
                  <c:v>319.97402109362702</c:v>
                </c:pt>
                <c:pt idx="138114">
                  <c:v>319.97633784890002</c:v>
                </c:pt>
                <c:pt idx="138115">
                  <c:v>319.97865460417398</c:v>
                </c:pt>
                <c:pt idx="138116">
                  <c:v>319.98097135944698</c:v>
                </c:pt>
                <c:pt idx="138117">
                  <c:v>319.98328811472101</c:v>
                </c:pt>
                <c:pt idx="138118">
                  <c:v>319.98560486999401</c:v>
                </c:pt>
                <c:pt idx="138119">
                  <c:v>319.98792162526797</c:v>
                </c:pt>
                <c:pt idx="138120">
                  <c:v>319.99023838054097</c:v>
                </c:pt>
                <c:pt idx="138121">
                  <c:v>319.992555135815</c:v>
                </c:pt>
                <c:pt idx="138122">
                  <c:v>319.994871891088</c:v>
                </c:pt>
                <c:pt idx="138123">
                  <c:v>319.99718864636202</c:v>
                </c:pt>
                <c:pt idx="138124">
                  <c:v>319.99950540163502</c:v>
                </c:pt>
                <c:pt idx="138125">
                  <c:v>320.00182215690899</c:v>
                </c:pt>
                <c:pt idx="138126">
                  <c:v>320.00413891218199</c:v>
                </c:pt>
                <c:pt idx="138127">
                  <c:v>320.00645566745601</c:v>
                </c:pt>
                <c:pt idx="138128">
                  <c:v>320.00877242272901</c:v>
                </c:pt>
                <c:pt idx="138129">
                  <c:v>320.01108917800298</c:v>
                </c:pt>
                <c:pt idx="138130">
                  <c:v>320.013405933277</c:v>
                </c:pt>
                <c:pt idx="138131">
                  <c:v>320.01572268855</c:v>
                </c:pt>
                <c:pt idx="138132">
                  <c:v>320.01803944382402</c:v>
                </c:pt>
                <c:pt idx="138133">
                  <c:v>320.02035619909702</c:v>
                </c:pt>
                <c:pt idx="138134">
                  <c:v>320.02267295437099</c:v>
                </c:pt>
                <c:pt idx="138135">
                  <c:v>320.02498970964399</c:v>
                </c:pt>
                <c:pt idx="138136">
                  <c:v>320.02730646491801</c:v>
                </c:pt>
                <c:pt idx="138137">
                  <c:v>320.02962322019101</c:v>
                </c:pt>
                <c:pt idx="138138">
                  <c:v>320.03193997546498</c:v>
                </c:pt>
                <c:pt idx="138139">
                  <c:v>320.03425673073798</c:v>
                </c:pt>
                <c:pt idx="138140">
                  <c:v>320.036573486012</c:v>
                </c:pt>
                <c:pt idx="138141">
                  <c:v>320.038890241285</c:v>
                </c:pt>
                <c:pt idx="138142">
                  <c:v>320.04120699655903</c:v>
                </c:pt>
                <c:pt idx="138143">
                  <c:v>320.04352375183203</c:v>
                </c:pt>
                <c:pt idx="138144">
                  <c:v>320.04584050710599</c:v>
                </c:pt>
                <c:pt idx="138145">
                  <c:v>320.04815726237899</c:v>
                </c:pt>
                <c:pt idx="138146">
                  <c:v>320.05047401765302</c:v>
                </c:pt>
                <c:pt idx="138147">
                  <c:v>320.05279077292602</c:v>
                </c:pt>
                <c:pt idx="138148">
                  <c:v>320.05510752819998</c:v>
                </c:pt>
                <c:pt idx="138149">
                  <c:v>320.05742428347298</c:v>
                </c:pt>
                <c:pt idx="138150">
                  <c:v>320.05974103874701</c:v>
                </c:pt>
                <c:pt idx="138151">
                  <c:v>320.06205779402001</c:v>
                </c:pt>
                <c:pt idx="138152">
                  <c:v>320.06437454929397</c:v>
                </c:pt>
                <c:pt idx="138153">
                  <c:v>320.06669130456697</c:v>
                </c:pt>
                <c:pt idx="138154">
                  <c:v>320.069008059841</c:v>
                </c:pt>
                <c:pt idx="138155">
                  <c:v>320.071324815114</c:v>
                </c:pt>
                <c:pt idx="138156">
                  <c:v>320.07364157038802</c:v>
                </c:pt>
                <c:pt idx="138157">
                  <c:v>320.07595832566102</c:v>
                </c:pt>
                <c:pt idx="138158">
                  <c:v>320.07827508093499</c:v>
                </c:pt>
                <c:pt idx="138159">
                  <c:v>320.08059183620799</c:v>
                </c:pt>
                <c:pt idx="138160">
                  <c:v>320.08290859148201</c:v>
                </c:pt>
                <c:pt idx="138161">
                  <c:v>320.08522534675501</c:v>
                </c:pt>
                <c:pt idx="138162">
                  <c:v>320.08754210202898</c:v>
                </c:pt>
                <c:pt idx="138163">
                  <c:v>320.08985885730198</c:v>
                </c:pt>
                <c:pt idx="138164">
                  <c:v>320.092175612576</c:v>
                </c:pt>
                <c:pt idx="138165">
                  <c:v>320.094492367849</c:v>
                </c:pt>
                <c:pt idx="138166">
                  <c:v>320.09680912312302</c:v>
                </c:pt>
                <c:pt idx="138167">
                  <c:v>320.09912587839602</c:v>
                </c:pt>
                <c:pt idx="138168">
                  <c:v>320.10144263366999</c:v>
                </c:pt>
                <c:pt idx="138169">
                  <c:v>320.10375938894299</c:v>
                </c:pt>
                <c:pt idx="138170">
                  <c:v>320.10607614421701</c:v>
                </c:pt>
                <c:pt idx="138171">
                  <c:v>320.10839289949001</c:v>
                </c:pt>
                <c:pt idx="138172">
                  <c:v>320.11070965476398</c:v>
                </c:pt>
                <c:pt idx="138173">
                  <c:v>320.113026410038</c:v>
                </c:pt>
                <c:pt idx="138174">
                  <c:v>320.115343165311</c:v>
                </c:pt>
                <c:pt idx="138175">
                  <c:v>320.11765992058503</c:v>
                </c:pt>
                <c:pt idx="138176">
                  <c:v>320.11997667585803</c:v>
                </c:pt>
                <c:pt idx="138177">
                  <c:v>320.12229343113199</c:v>
                </c:pt>
                <c:pt idx="138178">
                  <c:v>320.12461018640499</c:v>
                </c:pt>
                <c:pt idx="138179">
                  <c:v>320.12692694167902</c:v>
                </c:pt>
                <c:pt idx="138180">
                  <c:v>320.12924369695202</c:v>
                </c:pt>
                <c:pt idx="138181">
                  <c:v>320.13156045222598</c:v>
                </c:pt>
                <c:pt idx="138182">
                  <c:v>320.13387720749898</c:v>
                </c:pt>
                <c:pt idx="138183">
                  <c:v>320.13619396277301</c:v>
                </c:pt>
                <c:pt idx="138184">
                  <c:v>320.13851071804601</c:v>
                </c:pt>
                <c:pt idx="138185">
                  <c:v>320.14082747331997</c:v>
                </c:pt>
                <c:pt idx="138186">
                  <c:v>320.14314422859297</c:v>
                </c:pt>
                <c:pt idx="138187">
                  <c:v>320.145460983867</c:v>
                </c:pt>
                <c:pt idx="138188">
                  <c:v>320.14777773914</c:v>
                </c:pt>
                <c:pt idx="138189">
                  <c:v>320.15009449441402</c:v>
                </c:pt>
                <c:pt idx="138190">
                  <c:v>320.15241124968702</c:v>
                </c:pt>
                <c:pt idx="138191">
                  <c:v>320.15472800496099</c:v>
                </c:pt>
                <c:pt idx="138192">
                  <c:v>320.15704476023399</c:v>
                </c:pt>
                <c:pt idx="138193">
                  <c:v>320.15936151550801</c:v>
                </c:pt>
                <c:pt idx="138194">
                  <c:v>320.16167827078101</c:v>
                </c:pt>
                <c:pt idx="138195">
                  <c:v>320.16399502605498</c:v>
                </c:pt>
                <c:pt idx="138196">
                  <c:v>320.16631178132798</c:v>
                </c:pt>
                <c:pt idx="138197">
                  <c:v>320.168628536602</c:v>
                </c:pt>
                <c:pt idx="138198">
                  <c:v>320.170945291875</c:v>
                </c:pt>
                <c:pt idx="138199">
                  <c:v>320.17326204714902</c:v>
                </c:pt>
                <c:pt idx="138200">
                  <c:v>320.17557880242202</c:v>
                </c:pt>
                <c:pt idx="138201">
                  <c:v>320.17789555769599</c:v>
                </c:pt>
                <c:pt idx="138202">
                  <c:v>320.18021231296899</c:v>
                </c:pt>
                <c:pt idx="138203">
                  <c:v>320.18252906824301</c:v>
                </c:pt>
                <c:pt idx="138204">
                  <c:v>320.18484582351601</c:v>
                </c:pt>
                <c:pt idx="138205">
                  <c:v>320.18716257878998</c:v>
                </c:pt>
                <c:pt idx="138206">
                  <c:v>320.18947933406298</c:v>
                </c:pt>
                <c:pt idx="138207">
                  <c:v>320.191796089337</c:v>
                </c:pt>
                <c:pt idx="138208">
                  <c:v>320.19411284461</c:v>
                </c:pt>
                <c:pt idx="138209">
                  <c:v>320.19642959988403</c:v>
                </c:pt>
                <c:pt idx="138210">
                  <c:v>320.19874635515703</c:v>
                </c:pt>
                <c:pt idx="138211">
                  <c:v>320.20106311043099</c:v>
                </c:pt>
                <c:pt idx="138212">
                  <c:v>320.20337986570399</c:v>
                </c:pt>
                <c:pt idx="138213">
                  <c:v>320.20569662097802</c:v>
                </c:pt>
                <c:pt idx="138214">
                  <c:v>320.20801337625198</c:v>
                </c:pt>
                <c:pt idx="138215">
                  <c:v>320.21033013152498</c:v>
                </c:pt>
                <c:pt idx="138216">
                  <c:v>320.21264688679901</c:v>
                </c:pt>
                <c:pt idx="138217">
                  <c:v>320.21496364207201</c:v>
                </c:pt>
                <c:pt idx="138218">
                  <c:v>320.21728039734597</c:v>
                </c:pt>
                <c:pt idx="138219">
                  <c:v>320.21959715261897</c:v>
                </c:pt>
                <c:pt idx="138220">
                  <c:v>320.221913907893</c:v>
                </c:pt>
                <c:pt idx="138221">
                  <c:v>320.224230663166</c:v>
                </c:pt>
                <c:pt idx="138222">
                  <c:v>320.22654741844002</c:v>
                </c:pt>
                <c:pt idx="138223">
                  <c:v>320.22886417371302</c:v>
                </c:pt>
                <c:pt idx="138224">
                  <c:v>320.23118092898699</c:v>
                </c:pt>
                <c:pt idx="138225">
                  <c:v>320.23349768425999</c:v>
                </c:pt>
                <c:pt idx="138226">
                  <c:v>320.23581443953401</c:v>
                </c:pt>
                <c:pt idx="138227">
                  <c:v>320.23813119480701</c:v>
                </c:pt>
                <c:pt idx="138228">
                  <c:v>320.24044795008098</c:v>
                </c:pt>
                <c:pt idx="138229">
                  <c:v>320.24276470535398</c:v>
                </c:pt>
                <c:pt idx="138230">
                  <c:v>320.245081460628</c:v>
                </c:pt>
                <c:pt idx="138231">
                  <c:v>320.247398215901</c:v>
                </c:pt>
                <c:pt idx="138232">
                  <c:v>320.24971497117502</c:v>
                </c:pt>
                <c:pt idx="138233">
                  <c:v>320.25203172644802</c:v>
                </c:pt>
                <c:pt idx="138234">
                  <c:v>320.25434848172199</c:v>
                </c:pt>
                <c:pt idx="138235">
                  <c:v>320.25666523699499</c:v>
                </c:pt>
                <c:pt idx="138236">
                  <c:v>320.25898199226901</c:v>
                </c:pt>
                <c:pt idx="138237">
                  <c:v>320.26129874754201</c:v>
                </c:pt>
                <c:pt idx="138238">
                  <c:v>320.26361550281598</c:v>
                </c:pt>
                <c:pt idx="138239">
                  <c:v>320.26593225808898</c:v>
                </c:pt>
                <c:pt idx="138240">
                  <c:v>320.268249013363</c:v>
                </c:pt>
                <c:pt idx="138241">
                  <c:v>320.270565768636</c:v>
                </c:pt>
                <c:pt idx="138242">
                  <c:v>320.27288252391003</c:v>
                </c:pt>
                <c:pt idx="138243">
                  <c:v>320.27519927918303</c:v>
                </c:pt>
                <c:pt idx="138244">
                  <c:v>320.27751603445699</c:v>
                </c:pt>
                <c:pt idx="138245">
                  <c:v>320.27983278972999</c:v>
                </c:pt>
                <c:pt idx="138246">
                  <c:v>320.28214954500402</c:v>
                </c:pt>
                <c:pt idx="138247">
                  <c:v>320.28446630027702</c:v>
                </c:pt>
                <c:pt idx="138248">
                  <c:v>320.28678305555098</c:v>
                </c:pt>
                <c:pt idx="138249">
                  <c:v>320.28909981082398</c:v>
                </c:pt>
                <c:pt idx="138250">
                  <c:v>320.29141656609801</c:v>
                </c:pt>
                <c:pt idx="138251">
                  <c:v>320.29373332137101</c:v>
                </c:pt>
                <c:pt idx="138252">
                  <c:v>320.29605007664497</c:v>
                </c:pt>
                <c:pt idx="138253">
                  <c:v>320.29836683191797</c:v>
                </c:pt>
                <c:pt idx="138254">
                  <c:v>320.300683587192</c:v>
                </c:pt>
                <c:pt idx="138255">
                  <c:v>320.303000342465</c:v>
                </c:pt>
                <c:pt idx="138256">
                  <c:v>320.30531709773902</c:v>
                </c:pt>
                <c:pt idx="138257">
                  <c:v>320.30763385301299</c:v>
                </c:pt>
                <c:pt idx="138258">
                  <c:v>320.30995060828599</c:v>
                </c:pt>
                <c:pt idx="138259">
                  <c:v>320.31226736356001</c:v>
                </c:pt>
                <c:pt idx="138260">
                  <c:v>320.31458411883301</c:v>
                </c:pt>
                <c:pt idx="138261">
                  <c:v>320.31690087410698</c:v>
                </c:pt>
                <c:pt idx="138262">
                  <c:v>320.31921762937998</c:v>
                </c:pt>
                <c:pt idx="138263">
                  <c:v>320.321534384654</c:v>
                </c:pt>
                <c:pt idx="138264">
                  <c:v>320.323851139927</c:v>
                </c:pt>
                <c:pt idx="138265">
                  <c:v>320.32616789520102</c:v>
                </c:pt>
                <c:pt idx="138266">
                  <c:v>320.32848465047402</c:v>
                </c:pt>
                <c:pt idx="138267">
                  <c:v>320.33080140574799</c:v>
                </c:pt>
                <c:pt idx="138268">
                  <c:v>320.33311816102099</c:v>
                </c:pt>
                <c:pt idx="138269">
                  <c:v>320.33543491629501</c:v>
                </c:pt>
                <c:pt idx="138270">
                  <c:v>320.33775167156801</c:v>
                </c:pt>
                <c:pt idx="138271">
                  <c:v>320.34006842684198</c:v>
                </c:pt>
                <c:pt idx="138272">
                  <c:v>320.34238518211498</c:v>
                </c:pt>
                <c:pt idx="138273">
                  <c:v>320.344701937389</c:v>
                </c:pt>
                <c:pt idx="138274">
                  <c:v>320.347018692662</c:v>
                </c:pt>
                <c:pt idx="138275">
                  <c:v>320.34933544793603</c:v>
                </c:pt>
                <c:pt idx="138276">
                  <c:v>320.35165220320903</c:v>
                </c:pt>
                <c:pt idx="138277">
                  <c:v>320.35396895848299</c:v>
                </c:pt>
                <c:pt idx="138278">
                  <c:v>320.35628571375599</c:v>
                </c:pt>
                <c:pt idx="138279">
                  <c:v>320.35860246903002</c:v>
                </c:pt>
                <c:pt idx="138280">
                  <c:v>320.36091922430302</c:v>
                </c:pt>
                <c:pt idx="138281">
                  <c:v>320.36323597957698</c:v>
                </c:pt>
                <c:pt idx="138282">
                  <c:v>320.36555273484998</c:v>
                </c:pt>
                <c:pt idx="138283">
                  <c:v>320.36786949012401</c:v>
                </c:pt>
                <c:pt idx="138284">
                  <c:v>320.37018624539701</c:v>
                </c:pt>
                <c:pt idx="138285">
                  <c:v>320.37250300067097</c:v>
                </c:pt>
                <c:pt idx="138286">
                  <c:v>320.37481975594397</c:v>
                </c:pt>
                <c:pt idx="138287">
                  <c:v>320.377136511218</c:v>
                </c:pt>
                <c:pt idx="138288">
                  <c:v>320.379453266491</c:v>
                </c:pt>
                <c:pt idx="138289">
                  <c:v>320.38177002176502</c:v>
                </c:pt>
                <c:pt idx="138290">
                  <c:v>320.38408677703802</c:v>
                </c:pt>
                <c:pt idx="138291">
                  <c:v>320.38640353231199</c:v>
                </c:pt>
                <c:pt idx="138292">
                  <c:v>320.38872028758499</c:v>
                </c:pt>
                <c:pt idx="138293">
                  <c:v>320.39103704285901</c:v>
                </c:pt>
                <c:pt idx="138294">
                  <c:v>320.39335379813201</c:v>
                </c:pt>
                <c:pt idx="138295">
                  <c:v>320.39567055340598</c:v>
                </c:pt>
                <c:pt idx="138296">
                  <c:v>320.39798730867898</c:v>
                </c:pt>
                <c:pt idx="138297">
                  <c:v>320.400304063953</c:v>
                </c:pt>
                <c:pt idx="138298">
                  <c:v>320.402620819226</c:v>
                </c:pt>
                <c:pt idx="138299">
                  <c:v>320.40493757450002</c:v>
                </c:pt>
                <c:pt idx="138300">
                  <c:v>320.40725432977399</c:v>
                </c:pt>
                <c:pt idx="138301">
                  <c:v>320.40957108504699</c:v>
                </c:pt>
                <c:pt idx="138302">
                  <c:v>320.41188784032101</c:v>
                </c:pt>
                <c:pt idx="138303">
                  <c:v>320.41420459559401</c:v>
                </c:pt>
                <c:pt idx="138304">
                  <c:v>320.41652135086798</c:v>
                </c:pt>
                <c:pt idx="138305">
                  <c:v>320.41883810614098</c:v>
                </c:pt>
                <c:pt idx="138306">
                  <c:v>320.421154861415</c:v>
                </c:pt>
                <c:pt idx="138307">
                  <c:v>320.423471616688</c:v>
                </c:pt>
                <c:pt idx="138308">
                  <c:v>320.42578837196203</c:v>
                </c:pt>
                <c:pt idx="138309">
                  <c:v>320.42810512723503</c:v>
                </c:pt>
                <c:pt idx="138310">
                  <c:v>320.43042188250899</c:v>
                </c:pt>
                <c:pt idx="138311">
                  <c:v>320.43273863778199</c:v>
                </c:pt>
                <c:pt idx="138312">
                  <c:v>320.43505539305602</c:v>
                </c:pt>
                <c:pt idx="138313">
                  <c:v>320.43737214832902</c:v>
                </c:pt>
                <c:pt idx="138314">
                  <c:v>320.43968890360298</c:v>
                </c:pt>
                <c:pt idx="138315">
                  <c:v>320.44200565887598</c:v>
                </c:pt>
                <c:pt idx="138316">
                  <c:v>320.44432241415001</c:v>
                </c:pt>
                <c:pt idx="138317">
                  <c:v>320.44663916942301</c:v>
                </c:pt>
                <c:pt idx="138318">
                  <c:v>320.44895592469697</c:v>
                </c:pt>
                <c:pt idx="138319">
                  <c:v>320.45127267996997</c:v>
                </c:pt>
                <c:pt idx="138320">
                  <c:v>320.453589435244</c:v>
                </c:pt>
                <c:pt idx="138321">
                  <c:v>320.455906190517</c:v>
                </c:pt>
                <c:pt idx="138322">
                  <c:v>320.45822294579102</c:v>
                </c:pt>
                <c:pt idx="138323">
                  <c:v>320.46053970106402</c:v>
                </c:pt>
                <c:pt idx="138324">
                  <c:v>320.46285645633799</c:v>
                </c:pt>
                <c:pt idx="138325">
                  <c:v>320.46517321161099</c:v>
                </c:pt>
                <c:pt idx="138326">
                  <c:v>320.46748996688501</c:v>
                </c:pt>
                <c:pt idx="138327">
                  <c:v>320.46980672215801</c:v>
                </c:pt>
                <c:pt idx="138328">
                  <c:v>320.47212347743198</c:v>
                </c:pt>
                <c:pt idx="138329">
                  <c:v>320.47444023270498</c:v>
                </c:pt>
                <c:pt idx="138330">
                  <c:v>320.476756987979</c:v>
                </c:pt>
                <c:pt idx="138331">
                  <c:v>320.479073743252</c:v>
                </c:pt>
                <c:pt idx="138332">
                  <c:v>320.48139049852603</c:v>
                </c:pt>
                <c:pt idx="138333">
                  <c:v>320.48370725379903</c:v>
                </c:pt>
                <c:pt idx="138334">
                  <c:v>320.48602400907299</c:v>
                </c:pt>
                <c:pt idx="138335">
                  <c:v>320.48834076434599</c:v>
                </c:pt>
                <c:pt idx="138336">
                  <c:v>320.49065751962002</c:v>
                </c:pt>
                <c:pt idx="138337">
                  <c:v>320.49297427489302</c:v>
                </c:pt>
                <c:pt idx="138338">
                  <c:v>320.49529103016698</c:v>
                </c:pt>
                <c:pt idx="138339">
                  <c:v>320.49760778543998</c:v>
                </c:pt>
                <c:pt idx="138340">
                  <c:v>320.49992454071401</c:v>
                </c:pt>
                <c:pt idx="138341">
                  <c:v>320.50224129598701</c:v>
                </c:pt>
                <c:pt idx="138342">
                  <c:v>320.50455805126097</c:v>
                </c:pt>
                <c:pt idx="138343">
                  <c:v>320.506874806535</c:v>
                </c:pt>
                <c:pt idx="138344">
                  <c:v>320.509191561808</c:v>
                </c:pt>
                <c:pt idx="138345">
                  <c:v>320.51150831708202</c:v>
                </c:pt>
                <c:pt idx="138346">
                  <c:v>320.51382507235502</c:v>
                </c:pt>
                <c:pt idx="138347">
                  <c:v>320.51614182762899</c:v>
                </c:pt>
                <c:pt idx="138348">
                  <c:v>320.51845858290199</c:v>
                </c:pt>
                <c:pt idx="138349">
                  <c:v>320.52077533817601</c:v>
                </c:pt>
                <c:pt idx="138350">
                  <c:v>320.52309209344901</c:v>
                </c:pt>
                <c:pt idx="138351">
                  <c:v>320.52540884872298</c:v>
                </c:pt>
                <c:pt idx="138352">
                  <c:v>320.52772560399598</c:v>
                </c:pt>
                <c:pt idx="138353">
                  <c:v>320.53004235927</c:v>
                </c:pt>
                <c:pt idx="138354">
                  <c:v>320.532359114543</c:v>
                </c:pt>
                <c:pt idx="138355">
                  <c:v>320.53467586981702</c:v>
                </c:pt>
                <c:pt idx="138356">
                  <c:v>320.53699262509002</c:v>
                </c:pt>
                <c:pt idx="138357">
                  <c:v>320.53930938036399</c:v>
                </c:pt>
                <c:pt idx="138358">
                  <c:v>320.54162613563699</c:v>
                </c:pt>
                <c:pt idx="138359">
                  <c:v>320.54394289091101</c:v>
                </c:pt>
                <c:pt idx="138360">
                  <c:v>320.54625964618401</c:v>
                </c:pt>
                <c:pt idx="138361">
                  <c:v>320.54857640145798</c:v>
                </c:pt>
                <c:pt idx="138362">
                  <c:v>320.55089315673098</c:v>
                </c:pt>
                <c:pt idx="138363">
                  <c:v>320.553209912005</c:v>
                </c:pt>
                <c:pt idx="138364">
                  <c:v>320.555526667278</c:v>
                </c:pt>
                <c:pt idx="138365">
                  <c:v>320.55784342255203</c:v>
                </c:pt>
                <c:pt idx="138366">
                  <c:v>320.56016017782503</c:v>
                </c:pt>
                <c:pt idx="138367">
                  <c:v>320.56247693309899</c:v>
                </c:pt>
                <c:pt idx="138368">
                  <c:v>320.56479368837199</c:v>
                </c:pt>
                <c:pt idx="138369">
                  <c:v>320.56711044364602</c:v>
                </c:pt>
                <c:pt idx="138370">
                  <c:v>320.56942719891902</c:v>
                </c:pt>
                <c:pt idx="138371">
                  <c:v>320.57174395419298</c:v>
                </c:pt>
                <c:pt idx="138372">
                  <c:v>320.57406070946598</c:v>
                </c:pt>
                <c:pt idx="138373">
                  <c:v>320.57637746474001</c:v>
                </c:pt>
                <c:pt idx="138374">
                  <c:v>320.57869422001301</c:v>
                </c:pt>
                <c:pt idx="138375">
                  <c:v>320.58101097528697</c:v>
                </c:pt>
                <c:pt idx="138376">
                  <c:v>320.58332773055997</c:v>
                </c:pt>
                <c:pt idx="138377">
                  <c:v>320.585644485834</c:v>
                </c:pt>
                <c:pt idx="138378">
                  <c:v>320.587961241107</c:v>
                </c:pt>
                <c:pt idx="138379">
                  <c:v>320.59027799638102</c:v>
                </c:pt>
                <c:pt idx="138380">
                  <c:v>320.59259475165402</c:v>
                </c:pt>
                <c:pt idx="138381">
                  <c:v>320.59491150692799</c:v>
                </c:pt>
                <c:pt idx="138382">
                  <c:v>320.59722826220099</c:v>
                </c:pt>
                <c:pt idx="138383">
                  <c:v>320.59954501747501</c:v>
                </c:pt>
                <c:pt idx="138384">
                  <c:v>320.60186177274801</c:v>
                </c:pt>
                <c:pt idx="138385">
                  <c:v>320.60417852802198</c:v>
                </c:pt>
                <c:pt idx="138386">
                  <c:v>320.606495283296</c:v>
                </c:pt>
                <c:pt idx="138387">
                  <c:v>320.608812038569</c:v>
                </c:pt>
                <c:pt idx="138388">
                  <c:v>320.61112879384302</c:v>
                </c:pt>
                <c:pt idx="138389">
                  <c:v>320.61344554911602</c:v>
                </c:pt>
                <c:pt idx="138390">
                  <c:v>320.61576230438999</c:v>
                </c:pt>
                <c:pt idx="138391">
                  <c:v>320.61807905966299</c:v>
                </c:pt>
                <c:pt idx="138392">
                  <c:v>320.62039581493701</c:v>
                </c:pt>
                <c:pt idx="138393">
                  <c:v>320.62271257021001</c:v>
                </c:pt>
                <c:pt idx="138394">
                  <c:v>320.62502932548398</c:v>
                </c:pt>
                <c:pt idx="138395">
                  <c:v>320.62734608075698</c:v>
                </c:pt>
                <c:pt idx="138396">
                  <c:v>320.629662836031</c:v>
                </c:pt>
                <c:pt idx="138397">
                  <c:v>320.631979591304</c:v>
                </c:pt>
                <c:pt idx="138398">
                  <c:v>320.63429634657803</c:v>
                </c:pt>
                <c:pt idx="138399">
                  <c:v>320.63661310185103</c:v>
                </c:pt>
                <c:pt idx="138400">
                  <c:v>320.63892985712499</c:v>
                </c:pt>
                <c:pt idx="138401">
                  <c:v>320.64124661239799</c:v>
                </c:pt>
                <c:pt idx="138402">
                  <c:v>320.64356336767202</c:v>
                </c:pt>
                <c:pt idx="138403">
                  <c:v>320.64588012294502</c:v>
                </c:pt>
                <c:pt idx="138404">
                  <c:v>320.64819687821898</c:v>
                </c:pt>
                <c:pt idx="138405">
                  <c:v>320.65051363349198</c:v>
                </c:pt>
                <c:pt idx="138406">
                  <c:v>320.65283038876601</c:v>
                </c:pt>
                <c:pt idx="138407">
                  <c:v>320.65514714403901</c:v>
                </c:pt>
                <c:pt idx="138408">
                  <c:v>320.65746389931297</c:v>
                </c:pt>
                <c:pt idx="138409">
                  <c:v>320.65978065458597</c:v>
                </c:pt>
                <c:pt idx="138410">
                  <c:v>320.66209740986</c:v>
                </c:pt>
                <c:pt idx="138411">
                  <c:v>320.664414165133</c:v>
                </c:pt>
                <c:pt idx="138412">
                  <c:v>320.66673092040702</c:v>
                </c:pt>
                <c:pt idx="138413">
                  <c:v>320.66904767568002</c:v>
                </c:pt>
                <c:pt idx="138414">
                  <c:v>320.67136443095399</c:v>
                </c:pt>
                <c:pt idx="138415">
                  <c:v>320.67368118622699</c:v>
                </c:pt>
                <c:pt idx="138416">
                  <c:v>320.67599794150101</c:v>
                </c:pt>
                <c:pt idx="138417">
                  <c:v>320.67831469677401</c:v>
                </c:pt>
                <c:pt idx="138418">
                  <c:v>320.68063145204798</c:v>
                </c:pt>
                <c:pt idx="138419">
                  <c:v>320.68294820732098</c:v>
                </c:pt>
                <c:pt idx="138420">
                  <c:v>320.685264962595</c:v>
                </c:pt>
                <c:pt idx="138421">
                  <c:v>320.687581717868</c:v>
                </c:pt>
                <c:pt idx="138422">
                  <c:v>320.68989847314202</c:v>
                </c:pt>
                <c:pt idx="138423">
                  <c:v>320.69221522841502</c:v>
                </c:pt>
                <c:pt idx="138424">
                  <c:v>320.69453198368899</c:v>
                </c:pt>
                <c:pt idx="138425">
                  <c:v>320.69684873896199</c:v>
                </c:pt>
                <c:pt idx="138426">
                  <c:v>320.69916549423601</c:v>
                </c:pt>
                <c:pt idx="138427">
                  <c:v>320.70148224950901</c:v>
                </c:pt>
                <c:pt idx="138428">
                  <c:v>320.70379900478298</c:v>
                </c:pt>
                <c:pt idx="138429">
                  <c:v>320.706115760057</c:v>
                </c:pt>
                <c:pt idx="138430">
                  <c:v>320.70843251533</c:v>
                </c:pt>
                <c:pt idx="138431">
                  <c:v>320.71074927060403</c:v>
                </c:pt>
                <c:pt idx="138432">
                  <c:v>320.71306602587703</c:v>
                </c:pt>
                <c:pt idx="138433">
                  <c:v>320.71538278115099</c:v>
                </c:pt>
                <c:pt idx="138434">
                  <c:v>320.71769953642399</c:v>
                </c:pt>
                <c:pt idx="138435">
                  <c:v>320.72001629169802</c:v>
                </c:pt>
                <c:pt idx="138436">
                  <c:v>320.72233304697102</c:v>
                </c:pt>
                <c:pt idx="138437">
                  <c:v>320.72464980224498</c:v>
                </c:pt>
                <c:pt idx="138438">
                  <c:v>320.72696655751798</c:v>
                </c:pt>
                <c:pt idx="138439">
                  <c:v>320.72928331279201</c:v>
                </c:pt>
                <c:pt idx="138440">
                  <c:v>320.73160006806501</c:v>
                </c:pt>
                <c:pt idx="138441">
                  <c:v>320.73391682333897</c:v>
                </c:pt>
                <c:pt idx="138442">
                  <c:v>320.73623357861197</c:v>
                </c:pt>
                <c:pt idx="138443">
                  <c:v>320.738550333886</c:v>
                </c:pt>
                <c:pt idx="138444">
                  <c:v>320.740867089159</c:v>
                </c:pt>
                <c:pt idx="138445">
                  <c:v>320.74318384443302</c:v>
                </c:pt>
                <c:pt idx="138446">
                  <c:v>320.74550059970602</c:v>
                </c:pt>
                <c:pt idx="138447">
                  <c:v>320.74781735497999</c:v>
                </c:pt>
                <c:pt idx="138448">
                  <c:v>320.75013411025299</c:v>
                </c:pt>
                <c:pt idx="138449">
                  <c:v>320.75245086552701</c:v>
                </c:pt>
                <c:pt idx="138450">
                  <c:v>320.75476762080001</c:v>
                </c:pt>
                <c:pt idx="138451">
                  <c:v>320.75708437607398</c:v>
                </c:pt>
                <c:pt idx="138452">
                  <c:v>320.75940113134698</c:v>
                </c:pt>
                <c:pt idx="138453">
                  <c:v>320.761717886621</c:v>
                </c:pt>
                <c:pt idx="138454">
                  <c:v>320.764034641894</c:v>
                </c:pt>
                <c:pt idx="138455">
                  <c:v>320.76635139716802</c:v>
                </c:pt>
                <c:pt idx="138456">
                  <c:v>320.76866815244102</c:v>
                </c:pt>
                <c:pt idx="138457">
                  <c:v>320.77098490771499</c:v>
                </c:pt>
                <c:pt idx="138458">
                  <c:v>320.77330166298799</c:v>
                </c:pt>
                <c:pt idx="138459">
                  <c:v>320.77561841826201</c:v>
                </c:pt>
                <c:pt idx="138460">
                  <c:v>320.77793517353501</c:v>
                </c:pt>
                <c:pt idx="138461">
                  <c:v>320.78025192880898</c:v>
                </c:pt>
                <c:pt idx="138462">
                  <c:v>320.78256868408198</c:v>
                </c:pt>
                <c:pt idx="138463">
                  <c:v>320.784885439356</c:v>
                </c:pt>
                <c:pt idx="138464">
                  <c:v>320.787202194629</c:v>
                </c:pt>
                <c:pt idx="138465">
                  <c:v>320.78951894990303</c:v>
                </c:pt>
                <c:pt idx="138466">
                  <c:v>320.79183570517603</c:v>
                </c:pt>
                <c:pt idx="138467">
                  <c:v>320.79415246044999</c:v>
                </c:pt>
                <c:pt idx="138468">
                  <c:v>320.79646921572299</c:v>
                </c:pt>
                <c:pt idx="138469">
                  <c:v>320.79878597099702</c:v>
                </c:pt>
                <c:pt idx="138470">
                  <c:v>320.80110272627002</c:v>
                </c:pt>
                <c:pt idx="138471">
                  <c:v>320.80341948154398</c:v>
                </c:pt>
                <c:pt idx="138472">
                  <c:v>320.80573623681801</c:v>
                </c:pt>
                <c:pt idx="138473">
                  <c:v>320.80805299209101</c:v>
                </c:pt>
                <c:pt idx="138474">
                  <c:v>320.81036974736497</c:v>
                </c:pt>
                <c:pt idx="138475">
                  <c:v>320.81268650263797</c:v>
                </c:pt>
                <c:pt idx="138476">
                  <c:v>320.815003257912</c:v>
                </c:pt>
                <c:pt idx="138477">
                  <c:v>320.817320013185</c:v>
                </c:pt>
                <c:pt idx="138478">
                  <c:v>320.81963676845902</c:v>
                </c:pt>
                <c:pt idx="138479">
                  <c:v>320.82195352373202</c:v>
                </c:pt>
                <c:pt idx="138480">
                  <c:v>320.82427027900599</c:v>
                </c:pt>
                <c:pt idx="138481">
                  <c:v>320.82658703427899</c:v>
                </c:pt>
                <c:pt idx="138482">
                  <c:v>320.82890378955301</c:v>
                </c:pt>
                <c:pt idx="138483">
                  <c:v>320.83122054482601</c:v>
                </c:pt>
                <c:pt idx="138484">
                  <c:v>320.83353730009998</c:v>
                </c:pt>
                <c:pt idx="138485">
                  <c:v>320.83585405537298</c:v>
                </c:pt>
                <c:pt idx="138486">
                  <c:v>320.838170810647</c:v>
                </c:pt>
                <c:pt idx="138487">
                  <c:v>320.84048756592</c:v>
                </c:pt>
                <c:pt idx="138488">
                  <c:v>320.84280432119402</c:v>
                </c:pt>
                <c:pt idx="138489">
                  <c:v>320.84512107646702</c:v>
                </c:pt>
                <c:pt idx="138490">
                  <c:v>320.84743783174099</c:v>
                </c:pt>
                <c:pt idx="138491">
                  <c:v>320.84975458701399</c:v>
                </c:pt>
                <c:pt idx="138492">
                  <c:v>320.85207134228801</c:v>
                </c:pt>
                <c:pt idx="138493">
                  <c:v>320.85438809756101</c:v>
                </c:pt>
                <c:pt idx="138494">
                  <c:v>320.85670485283498</c:v>
                </c:pt>
                <c:pt idx="138495">
                  <c:v>320.85902160810798</c:v>
                </c:pt>
                <c:pt idx="138496">
                  <c:v>320.861338363382</c:v>
                </c:pt>
                <c:pt idx="138497">
                  <c:v>320.863655118655</c:v>
                </c:pt>
                <c:pt idx="138498">
                  <c:v>320.86597187392903</c:v>
                </c:pt>
                <c:pt idx="138499">
                  <c:v>320.86828862920203</c:v>
                </c:pt>
                <c:pt idx="138500">
                  <c:v>320.87060538447599</c:v>
                </c:pt>
                <c:pt idx="138501">
                  <c:v>320.87292213974899</c:v>
                </c:pt>
                <c:pt idx="138502">
                  <c:v>320.87523889502302</c:v>
                </c:pt>
                <c:pt idx="138503">
                  <c:v>320.87755565029602</c:v>
                </c:pt>
                <c:pt idx="138504">
                  <c:v>320.87987240556998</c:v>
                </c:pt>
                <c:pt idx="138505">
                  <c:v>320.88218916084298</c:v>
                </c:pt>
                <c:pt idx="138506">
                  <c:v>320.88450591611701</c:v>
                </c:pt>
                <c:pt idx="138507">
                  <c:v>320.88682267139001</c:v>
                </c:pt>
                <c:pt idx="138508">
                  <c:v>320.88913942666397</c:v>
                </c:pt>
                <c:pt idx="138509">
                  <c:v>320.89145618193697</c:v>
                </c:pt>
                <c:pt idx="138510">
                  <c:v>320.893772937211</c:v>
                </c:pt>
                <c:pt idx="138511">
                  <c:v>320.896089692484</c:v>
                </c:pt>
                <c:pt idx="138512">
                  <c:v>320.89840644775802</c:v>
                </c:pt>
                <c:pt idx="138513">
                  <c:v>320.90072320303199</c:v>
                </c:pt>
                <c:pt idx="138514">
                  <c:v>320.90303995830499</c:v>
                </c:pt>
                <c:pt idx="138515">
                  <c:v>320.90535671357901</c:v>
                </c:pt>
                <c:pt idx="138516">
                  <c:v>320.90767346885201</c:v>
                </c:pt>
                <c:pt idx="138517">
                  <c:v>320.90999022412598</c:v>
                </c:pt>
                <c:pt idx="138518">
                  <c:v>320.91230697939898</c:v>
                </c:pt>
                <c:pt idx="138519">
                  <c:v>320.914623734673</c:v>
                </c:pt>
                <c:pt idx="138520">
                  <c:v>320.916940489946</c:v>
                </c:pt>
                <c:pt idx="138521">
                  <c:v>320.91925724522002</c:v>
                </c:pt>
                <c:pt idx="138522">
                  <c:v>320.92157400049302</c:v>
                </c:pt>
                <c:pt idx="138523">
                  <c:v>320.92389075576699</c:v>
                </c:pt>
                <c:pt idx="138524">
                  <c:v>320.92620751103999</c:v>
                </c:pt>
                <c:pt idx="138525">
                  <c:v>320.92852426631401</c:v>
                </c:pt>
                <c:pt idx="138526">
                  <c:v>320.93084102158701</c:v>
                </c:pt>
                <c:pt idx="138527">
                  <c:v>320.93315777686098</c:v>
                </c:pt>
                <c:pt idx="138528">
                  <c:v>320.93547453213398</c:v>
                </c:pt>
                <c:pt idx="138529">
                  <c:v>320.937791287408</c:v>
                </c:pt>
                <c:pt idx="138530">
                  <c:v>320.940108042681</c:v>
                </c:pt>
                <c:pt idx="138531">
                  <c:v>320.94242479795503</c:v>
                </c:pt>
                <c:pt idx="138532">
                  <c:v>320.94474155322803</c:v>
                </c:pt>
                <c:pt idx="138533">
                  <c:v>320.94705830850199</c:v>
                </c:pt>
                <c:pt idx="138534">
                  <c:v>320.94937506377499</c:v>
                </c:pt>
                <c:pt idx="138535">
                  <c:v>320.95169181904902</c:v>
                </c:pt>
                <c:pt idx="138536">
                  <c:v>320.95400857432202</c:v>
                </c:pt>
                <c:pt idx="138537">
                  <c:v>320.95632532959598</c:v>
                </c:pt>
                <c:pt idx="138538">
                  <c:v>320.95864208486898</c:v>
                </c:pt>
                <c:pt idx="138539">
                  <c:v>320.96095884014301</c:v>
                </c:pt>
                <c:pt idx="138540">
                  <c:v>320.96327559541601</c:v>
                </c:pt>
                <c:pt idx="138541">
                  <c:v>320.96559235068997</c:v>
                </c:pt>
                <c:pt idx="138542">
                  <c:v>320.96790910596297</c:v>
                </c:pt>
                <c:pt idx="138543">
                  <c:v>320.970225861237</c:v>
                </c:pt>
                <c:pt idx="138544">
                  <c:v>320.97254261651</c:v>
                </c:pt>
                <c:pt idx="138545">
                  <c:v>320.97485937178402</c:v>
                </c:pt>
                <c:pt idx="138546">
                  <c:v>320.97717612705702</c:v>
                </c:pt>
                <c:pt idx="138547">
                  <c:v>320.97949288233099</c:v>
                </c:pt>
                <c:pt idx="138548">
                  <c:v>320.98180963760399</c:v>
                </c:pt>
                <c:pt idx="138549">
                  <c:v>320.98412639287801</c:v>
                </c:pt>
                <c:pt idx="138550">
                  <c:v>320.98644314815101</c:v>
                </c:pt>
                <c:pt idx="138551">
                  <c:v>320.98875990342498</c:v>
                </c:pt>
                <c:pt idx="138552">
                  <c:v>320.99107665869798</c:v>
                </c:pt>
                <c:pt idx="138553">
                  <c:v>320.993393413972</c:v>
                </c:pt>
                <c:pt idx="138554">
                  <c:v>320.995710169245</c:v>
                </c:pt>
                <c:pt idx="138555">
                  <c:v>320.99802692451902</c:v>
                </c:pt>
                <c:pt idx="138556">
                  <c:v>321.00034367979299</c:v>
                </c:pt>
                <c:pt idx="138557">
                  <c:v>321.00266043506599</c:v>
                </c:pt>
                <c:pt idx="138558">
                  <c:v>321.00497719034001</c:v>
                </c:pt>
                <c:pt idx="138559">
                  <c:v>321.00729394561301</c:v>
                </c:pt>
                <c:pt idx="138560">
                  <c:v>321.00961070088698</c:v>
                </c:pt>
                <c:pt idx="138561">
                  <c:v>321.01192745615998</c:v>
                </c:pt>
                <c:pt idx="138562">
                  <c:v>321.014244211434</c:v>
                </c:pt>
                <c:pt idx="138563">
                  <c:v>321.016560966707</c:v>
                </c:pt>
                <c:pt idx="138564">
                  <c:v>321.01887772198103</c:v>
                </c:pt>
                <c:pt idx="138565">
                  <c:v>321.02119447725403</c:v>
                </c:pt>
                <c:pt idx="138566">
                  <c:v>321.02351123252799</c:v>
                </c:pt>
                <c:pt idx="138567">
                  <c:v>321.02582798780099</c:v>
                </c:pt>
                <c:pt idx="138568">
                  <c:v>321.02814474307502</c:v>
                </c:pt>
                <c:pt idx="138569">
                  <c:v>321.03046149834802</c:v>
                </c:pt>
                <c:pt idx="138570">
                  <c:v>321.03277825362198</c:v>
                </c:pt>
                <c:pt idx="138571">
                  <c:v>321.03509500889498</c:v>
                </c:pt>
                <c:pt idx="138572">
                  <c:v>321.03741176416901</c:v>
                </c:pt>
                <c:pt idx="138573">
                  <c:v>321.03972851944201</c:v>
                </c:pt>
                <c:pt idx="138574">
                  <c:v>321.04204527471597</c:v>
                </c:pt>
                <c:pt idx="138575">
                  <c:v>321.04436202998897</c:v>
                </c:pt>
                <c:pt idx="138576">
                  <c:v>321.046678785263</c:v>
                </c:pt>
                <c:pt idx="138577">
                  <c:v>321.048995540536</c:v>
                </c:pt>
                <c:pt idx="138578">
                  <c:v>321.05131229581002</c:v>
                </c:pt>
                <c:pt idx="138579">
                  <c:v>321.05362905108302</c:v>
                </c:pt>
                <c:pt idx="138580">
                  <c:v>321.05594580635699</c:v>
                </c:pt>
                <c:pt idx="138581">
                  <c:v>321.05826256162999</c:v>
                </c:pt>
                <c:pt idx="138582">
                  <c:v>321.06057931690401</c:v>
                </c:pt>
                <c:pt idx="138583">
                  <c:v>321.06289607217701</c:v>
                </c:pt>
                <c:pt idx="138584">
                  <c:v>321.06521282745098</c:v>
                </c:pt>
                <c:pt idx="138585">
                  <c:v>321.06752958272398</c:v>
                </c:pt>
                <c:pt idx="138586">
                  <c:v>321.069846337998</c:v>
                </c:pt>
                <c:pt idx="138587">
                  <c:v>321.072163093271</c:v>
                </c:pt>
                <c:pt idx="138588">
                  <c:v>321.07447984854502</c:v>
                </c:pt>
                <c:pt idx="138589">
                  <c:v>321.07679660381802</c:v>
                </c:pt>
                <c:pt idx="138590">
                  <c:v>321.07911335909199</c:v>
                </c:pt>
                <c:pt idx="138591">
                  <c:v>321.08143011436499</c:v>
                </c:pt>
                <c:pt idx="138592">
                  <c:v>321.08374686963901</c:v>
                </c:pt>
                <c:pt idx="138593">
                  <c:v>321.08606362491201</c:v>
                </c:pt>
                <c:pt idx="138594">
                  <c:v>321.08838038018598</c:v>
                </c:pt>
                <c:pt idx="138595">
                  <c:v>321.09069713545898</c:v>
                </c:pt>
                <c:pt idx="138596">
                  <c:v>321.093013890733</c:v>
                </c:pt>
                <c:pt idx="138597">
                  <c:v>321.095330646006</c:v>
                </c:pt>
                <c:pt idx="138598">
                  <c:v>321.09764740128003</c:v>
                </c:pt>
                <c:pt idx="138599">
                  <c:v>321.09996415655399</c:v>
                </c:pt>
                <c:pt idx="138600">
                  <c:v>321.10228091182699</c:v>
                </c:pt>
                <c:pt idx="138601">
                  <c:v>321.10459766710102</c:v>
                </c:pt>
                <c:pt idx="138602">
                  <c:v>321.10691442237402</c:v>
                </c:pt>
                <c:pt idx="138603">
                  <c:v>321.10923117764798</c:v>
                </c:pt>
                <c:pt idx="138604">
                  <c:v>321.11154793292098</c:v>
                </c:pt>
                <c:pt idx="138605">
                  <c:v>321.11386468819501</c:v>
                </c:pt>
                <c:pt idx="138606">
                  <c:v>321.11618144346801</c:v>
                </c:pt>
                <c:pt idx="138607">
                  <c:v>321.11849819874197</c:v>
                </c:pt>
                <c:pt idx="138608">
                  <c:v>321.12081495401497</c:v>
                </c:pt>
                <c:pt idx="138609">
                  <c:v>321.123131709289</c:v>
                </c:pt>
                <c:pt idx="138610">
                  <c:v>321.125448464562</c:v>
                </c:pt>
                <c:pt idx="138611">
                  <c:v>321.12776521983602</c:v>
                </c:pt>
                <c:pt idx="138612">
                  <c:v>321.13008197510902</c:v>
                </c:pt>
                <c:pt idx="138613">
                  <c:v>321.13239873038299</c:v>
                </c:pt>
                <c:pt idx="138614">
                  <c:v>321.13471548565599</c:v>
                </c:pt>
                <c:pt idx="138615">
                  <c:v>321.13703224093001</c:v>
                </c:pt>
                <c:pt idx="138616">
                  <c:v>321.13934899620301</c:v>
                </c:pt>
                <c:pt idx="138617">
                  <c:v>321.14166575147698</c:v>
                </c:pt>
                <c:pt idx="138618">
                  <c:v>321.14398250674998</c:v>
                </c:pt>
                <c:pt idx="138619">
                  <c:v>321.146299262024</c:v>
                </c:pt>
                <c:pt idx="138620">
                  <c:v>321.148616017297</c:v>
                </c:pt>
                <c:pt idx="138621">
                  <c:v>321.15093277257102</c:v>
                </c:pt>
                <c:pt idx="138622">
                  <c:v>321.15324952784403</c:v>
                </c:pt>
                <c:pt idx="138623">
                  <c:v>321.15556628311799</c:v>
                </c:pt>
                <c:pt idx="138624">
                  <c:v>321.15788303839099</c:v>
                </c:pt>
                <c:pt idx="138625">
                  <c:v>321.16019979366502</c:v>
                </c:pt>
                <c:pt idx="138626">
                  <c:v>321.16251654893802</c:v>
                </c:pt>
                <c:pt idx="138627">
                  <c:v>321.16483330421198</c:v>
                </c:pt>
                <c:pt idx="138628">
                  <c:v>321.16715005948498</c:v>
                </c:pt>
                <c:pt idx="138629">
                  <c:v>321.16946681475901</c:v>
                </c:pt>
                <c:pt idx="138630">
                  <c:v>321.17178357003201</c:v>
                </c:pt>
                <c:pt idx="138631">
                  <c:v>321.17410032530597</c:v>
                </c:pt>
                <c:pt idx="138632">
                  <c:v>321.17641708057897</c:v>
                </c:pt>
                <c:pt idx="138633">
                  <c:v>321.178733835853</c:v>
                </c:pt>
                <c:pt idx="138634">
                  <c:v>321.181050591126</c:v>
                </c:pt>
                <c:pt idx="138635">
                  <c:v>321.18336734640002</c:v>
                </c:pt>
                <c:pt idx="138636">
                  <c:v>321.18568410167302</c:v>
                </c:pt>
                <c:pt idx="138637">
                  <c:v>321.18800085694699</c:v>
                </c:pt>
                <c:pt idx="138638">
                  <c:v>321.19031761221999</c:v>
                </c:pt>
                <c:pt idx="138639">
                  <c:v>321.19263436749401</c:v>
                </c:pt>
                <c:pt idx="138640">
                  <c:v>321.19495112276701</c:v>
                </c:pt>
                <c:pt idx="138641">
                  <c:v>321.19726787804098</c:v>
                </c:pt>
                <c:pt idx="138642">
                  <c:v>321.199584633315</c:v>
                </c:pt>
                <c:pt idx="138643">
                  <c:v>321.201901388588</c:v>
                </c:pt>
                <c:pt idx="138644">
                  <c:v>321.20421814386202</c:v>
                </c:pt>
                <c:pt idx="138645">
                  <c:v>321.20653489913502</c:v>
                </c:pt>
                <c:pt idx="138646">
                  <c:v>321.20885165440899</c:v>
                </c:pt>
                <c:pt idx="138647">
                  <c:v>321.21116840968199</c:v>
                </c:pt>
                <c:pt idx="138648">
                  <c:v>321.21348516495601</c:v>
                </c:pt>
                <c:pt idx="138649">
                  <c:v>321.21580192022901</c:v>
                </c:pt>
                <c:pt idx="138650">
                  <c:v>321.21811867550298</c:v>
                </c:pt>
                <c:pt idx="138651">
                  <c:v>321.22043543077598</c:v>
                </c:pt>
                <c:pt idx="138652">
                  <c:v>321.22275218605</c:v>
                </c:pt>
                <c:pt idx="138653">
                  <c:v>321.225068941323</c:v>
                </c:pt>
                <c:pt idx="138654">
                  <c:v>321.22738569659703</c:v>
                </c:pt>
                <c:pt idx="138655">
                  <c:v>321.22970245187003</c:v>
                </c:pt>
                <c:pt idx="138656">
                  <c:v>321.23201920714399</c:v>
                </c:pt>
                <c:pt idx="138657">
                  <c:v>321.23433596241699</c:v>
                </c:pt>
                <c:pt idx="138658">
                  <c:v>321.23665271769102</c:v>
                </c:pt>
                <c:pt idx="138659">
                  <c:v>321.23896947296402</c:v>
                </c:pt>
                <c:pt idx="138660">
                  <c:v>321.24128622823798</c:v>
                </c:pt>
                <c:pt idx="138661">
                  <c:v>321.24360298351098</c:v>
                </c:pt>
                <c:pt idx="138662">
                  <c:v>321.24591973878501</c:v>
                </c:pt>
                <c:pt idx="138663">
                  <c:v>321.24823649405801</c:v>
                </c:pt>
                <c:pt idx="138664">
                  <c:v>321.25055324933197</c:v>
                </c:pt>
                <c:pt idx="138665">
                  <c:v>321.25287000460497</c:v>
                </c:pt>
                <c:pt idx="138666">
                  <c:v>321.255186759879</c:v>
                </c:pt>
                <c:pt idx="138667">
                  <c:v>321.257503515152</c:v>
                </c:pt>
                <c:pt idx="138668">
                  <c:v>321.25982027042602</c:v>
                </c:pt>
                <c:pt idx="138669">
                  <c:v>321.26213702569902</c:v>
                </c:pt>
                <c:pt idx="138670">
                  <c:v>321.26445378097299</c:v>
                </c:pt>
                <c:pt idx="138671">
                  <c:v>321.26677053624599</c:v>
                </c:pt>
                <c:pt idx="138672">
                  <c:v>321.26908729152001</c:v>
                </c:pt>
                <c:pt idx="138673">
                  <c:v>321.27140404679301</c:v>
                </c:pt>
                <c:pt idx="138674">
                  <c:v>321.27372080206698</c:v>
                </c:pt>
                <c:pt idx="138675">
                  <c:v>321.27603755733998</c:v>
                </c:pt>
                <c:pt idx="138676">
                  <c:v>321.278354312614</c:v>
                </c:pt>
                <c:pt idx="138677">
                  <c:v>321.280671067887</c:v>
                </c:pt>
                <c:pt idx="138678">
                  <c:v>321.28298782316102</c:v>
                </c:pt>
                <c:pt idx="138679">
                  <c:v>321.28530457843402</c:v>
                </c:pt>
                <c:pt idx="138680">
                  <c:v>321.28762133370799</c:v>
                </c:pt>
                <c:pt idx="138681">
                  <c:v>321.28993808898099</c:v>
                </c:pt>
                <c:pt idx="138682">
                  <c:v>321.29225484425501</c:v>
                </c:pt>
                <c:pt idx="138683">
                  <c:v>321.29457159952801</c:v>
                </c:pt>
                <c:pt idx="138684">
                  <c:v>321.29688835480198</c:v>
                </c:pt>
                <c:pt idx="138685">
                  <c:v>321.299205110076</c:v>
                </c:pt>
                <c:pt idx="138686">
                  <c:v>321.301521865349</c:v>
                </c:pt>
                <c:pt idx="138687">
                  <c:v>321.30383862062303</c:v>
                </c:pt>
                <c:pt idx="138688">
                  <c:v>321.30615537589603</c:v>
                </c:pt>
                <c:pt idx="138689">
                  <c:v>321.30847213116999</c:v>
                </c:pt>
                <c:pt idx="138690">
                  <c:v>321.31078888644299</c:v>
                </c:pt>
                <c:pt idx="138691">
                  <c:v>321.31310564171702</c:v>
                </c:pt>
                <c:pt idx="138692">
                  <c:v>321.31542239699002</c:v>
                </c:pt>
                <c:pt idx="138693">
                  <c:v>321.31773915226398</c:v>
                </c:pt>
                <c:pt idx="138694">
                  <c:v>321.32005590753698</c:v>
                </c:pt>
                <c:pt idx="138695">
                  <c:v>321.32237266281101</c:v>
                </c:pt>
                <c:pt idx="138696">
                  <c:v>321.32468941808401</c:v>
                </c:pt>
                <c:pt idx="138697">
                  <c:v>321.32700617335797</c:v>
                </c:pt>
                <c:pt idx="138698">
                  <c:v>321.32932292863097</c:v>
                </c:pt>
                <c:pt idx="138699">
                  <c:v>321.331639683905</c:v>
                </c:pt>
                <c:pt idx="138700">
                  <c:v>321.333956439178</c:v>
                </c:pt>
                <c:pt idx="138701">
                  <c:v>321.33627319445202</c:v>
                </c:pt>
                <c:pt idx="138702">
                  <c:v>321.33858994972502</c:v>
                </c:pt>
                <c:pt idx="138703">
                  <c:v>321.34090670499899</c:v>
                </c:pt>
                <c:pt idx="138704">
                  <c:v>321.34322346027199</c:v>
                </c:pt>
                <c:pt idx="138705">
                  <c:v>321.34554021554601</c:v>
                </c:pt>
                <c:pt idx="138706">
                  <c:v>321.34785697081901</c:v>
                </c:pt>
                <c:pt idx="138707">
                  <c:v>321.35017372609298</c:v>
                </c:pt>
                <c:pt idx="138708">
                  <c:v>321.35249048136598</c:v>
                </c:pt>
                <c:pt idx="138709">
                  <c:v>321.35480723664</c:v>
                </c:pt>
                <c:pt idx="138710">
                  <c:v>321.357123991913</c:v>
                </c:pt>
                <c:pt idx="138711">
                  <c:v>321.35944074718702</c:v>
                </c:pt>
                <c:pt idx="138712">
                  <c:v>321.36175750246002</c:v>
                </c:pt>
                <c:pt idx="138713">
                  <c:v>321.36407425773399</c:v>
                </c:pt>
                <c:pt idx="138714">
                  <c:v>321.36639101300699</c:v>
                </c:pt>
                <c:pt idx="138715">
                  <c:v>321.36870776828101</c:v>
                </c:pt>
                <c:pt idx="138716">
                  <c:v>321.37102452355401</c:v>
                </c:pt>
                <c:pt idx="138717">
                  <c:v>321.37334127882798</c:v>
                </c:pt>
                <c:pt idx="138718">
                  <c:v>321.37565803410098</c:v>
                </c:pt>
                <c:pt idx="138719">
                  <c:v>321.377974789375</c:v>
                </c:pt>
                <c:pt idx="138720">
                  <c:v>321.380291544648</c:v>
                </c:pt>
                <c:pt idx="138721">
                  <c:v>321.38260829992203</c:v>
                </c:pt>
                <c:pt idx="138722">
                  <c:v>321.38492505519503</c:v>
                </c:pt>
                <c:pt idx="138723">
                  <c:v>321.38724181046899</c:v>
                </c:pt>
                <c:pt idx="138724">
                  <c:v>321.38955856574199</c:v>
                </c:pt>
                <c:pt idx="138725">
                  <c:v>321.39187532101602</c:v>
                </c:pt>
                <c:pt idx="138726">
                  <c:v>321.39419207628902</c:v>
                </c:pt>
                <c:pt idx="138727">
                  <c:v>321.39650883156298</c:v>
                </c:pt>
                <c:pt idx="138728">
                  <c:v>321.39882558683701</c:v>
                </c:pt>
                <c:pt idx="138729">
                  <c:v>321.40114234211001</c:v>
                </c:pt>
                <c:pt idx="138730">
                  <c:v>321.40345909738397</c:v>
                </c:pt>
                <c:pt idx="138731">
                  <c:v>321.40577585265697</c:v>
                </c:pt>
                <c:pt idx="138732">
                  <c:v>321.408092607931</c:v>
                </c:pt>
                <c:pt idx="138733">
                  <c:v>321.410409363204</c:v>
                </c:pt>
                <c:pt idx="138734">
                  <c:v>321.41272611847802</c:v>
                </c:pt>
                <c:pt idx="138735">
                  <c:v>321.41504287375102</c:v>
                </c:pt>
                <c:pt idx="138736">
                  <c:v>321.41735962902499</c:v>
                </c:pt>
                <c:pt idx="138737">
                  <c:v>321.41967638429799</c:v>
                </c:pt>
                <c:pt idx="138738">
                  <c:v>321.42199313957201</c:v>
                </c:pt>
                <c:pt idx="138739">
                  <c:v>321.42430989484501</c:v>
                </c:pt>
                <c:pt idx="138740">
                  <c:v>321.42662665011898</c:v>
                </c:pt>
                <c:pt idx="138741">
                  <c:v>321.42894340539198</c:v>
                </c:pt>
                <c:pt idx="138742">
                  <c:v>321.431260160666</c:v>
                </c:pt>
                <c:pt idx="138743">
                  <c:v>321.433576915939</c:v>
                </c:pt>
                <c:pt idx="138744">
                  <c:v>321.43589367121302</c:v>
                </c:pt>
                <c:pt idx="138745">
                  <c:v>321.43821042648602</c:v>
                </c:pt>
                <c:pt idx="138746">
                  <c:v>321.44052718175999</c:v>
                </c:pt>
                <c:pt idx="138747">
                  <c:v>321.44284393703299</c:v>
                </c:pt>
                <c:pt idx="138748">
                  <c:v>321.44516069230701</c:v>
                </c:pt>
                <c:pt idx="138749">
                  <c:v>321.44747744758001</c:v>
                </c:pt>
                <c:pt idx="138750">
                  <c:v>321.44979420285398</c:v>
                </c:pt>
                <c:pt idx="138751">
                  <c:v>321.45211095812698</c:v>
                </c:pt>
                <c:pt idx="138752">
                  <c:v>321.454427713401</c:v>
                </c:pt>
                <c:pt idx="138753">
                  <c:v>321.456744468674</c:v>
                </c:pt>
                <c:pt idx="138754">
                  <c:v>321.45906122394803</c:v>
                </c:pt>
                <c:pt idx="138755">
                  <c:v>321.46137797922103</c:v>
                </c:pt>
                <c:pt idx="138756">
                  <c:v>321.46369473449499</c:v>
                </c:pt>
                <c:pt idx="138757">
                  <c:v>321.46601148976799</c:v>
                </c:pt>
                <c:pt idx="138758">
                  <c:v>321.46832824504202</c:v>
                </c:pt>
                <c:pt idx="138759">
                  <c:v>321.47064500031502</c:v>
                </c:pt>
                <c:pt idx="138760">
                  <c:v>321.47296175558898</c:v>
                </c:pt>
                <c:pt idx="138761">
                  <c:v>321.47527851086198</c:v>
                </c:pt>
                <c:pt idx="138762">
                  <c:v>321.47759526613601</c:v>
                </c:pt>
                <c:pt idx="138763">
                  <c:v>321.47991202140901</c:v>
                </c:pt>
                <c:pt idx="138764">
                  <c:v>321.48222877668297</c:v>
                </c:pt>
                <c:pt idx="138765">
                  <c:v>321.48454553195597</c:v>
                </c:pt>
                <c:pt idx="138766">
                  <c:v>321.48686228723</c:v>
                </c:pt>
                <c:pt idx="138767">
                  <c:v>321.489179042503</c:v>
                </c:pt>
                <c:pt idx="138768">
                  <c:v>321.49149579777702</c:v>
                </c:pt>
                <c:pt idx="138769">
                  <c:v>321.49381255305099</c:v>
                </c:pt>
                <c:pt idx="138770">
                  <c:v>321.49612930832399</c:v>
                </c:pt>
                <c:pt idx="138771">
                  <c:v>321.49844606359801</c:v>
                </c:pt>
                <c:pt idx="138772">
                  <c:v>321.50076281887101</c:v>
                </c:pt>
                <c:pt idx="138773">
                  <c:v>321.50307957414498</c:v>
                </c:pt>
                <c:pt idx="138774">
                  <c:v>321.50539632941798</c:v>
                </c:pt>
                <c:pt idx="138775">
                  <c:v>321.507713084692</c:v>
                </c:pt>
                <c:pt idx="138776">
                  <c:v>321.510029839965</c:v>
                </c:pt>
                <c:pt idx="138777">
                  <c:v>321.51234659523902</c:v>
                </c:pt>
                <c:pt idx="138778">
                  <c:v>321.51466335051202</c:v>
                </c:pt>
                <c:pt idx="138779">
                  <c:v>321.51698010578599</c:v>
                </c:pt>
                <c:pt idx="138780">
                  <c:v>321.51929686105899</c:v>
                </c:pt>
                <c:pt idx="138781">
                  <c:v>321.52161361633301</c:v>
                </c:pt>
                <c:pt idx="138782">
                  <c:v>321.52393037160601</c:v>
                </c:pt>
                <c:pt idx="138783">
                  <c:v>321.52624712687998</c:v>
                </c:pt>
                <c:pt idx="138784">
                  <c:v>321.52856388215298</c:v>
                </c:pt>
                <c:pt idx="138785">
                  <c:v>321.530880637427</c:v>
                </c:pt>
                <c:pt idx="138786">
                  <c:v>321.5331973927</c:v>
                </c:pt>
                <c:pt idx="138787">
                  <c:v>321.53551414797403</c:v>
                </c:pt>
                <c:pt idx="138788">
                  <c:v>321.53783090324703</c:v>
                </c:pt>
                <c:pt idx="138789">
                  <c:v>321.54014765852099</c:v>
                </c:pt>
                <c:pt idx="138790">
                  <c:v>321.54246441379399</c:v>
                </c:pt>
                <c:pt idx="138791">
                  <c:v>321.54478116906802</c:v>
                </c:pt>
                <c:pt idx="138792">
                  <c:v>321.54709792434102</c:v>
                </c:pt>
                <c:pt idx="138793">
                  <c:v>321.54941467961498</c:v>
                </c:pt>
                <c:pt idx="138794">
                  <c:v>321.55173143488798</c:v>
                </c:pt>
                <c:pt idx="138795">
                  <c:v>321.55404819016201</c:v>
                </c:pt>
                <c:pt idx="138796">
                  <c:v>321.55636494543501</c:v>
                </c:pt>
                <c:pt idx="138797">
                  <c:v>321.55868170070897</c:v>
                </c:pt>
                <c:pt idx="138798">
                  <c:v>321.56099845598197</c:v>
                </c:pt>
                <c:pt idx="138799">
                  <c:v>321.563315211256</c:v>
                </c:pt>
                <c:pt idx="138800">
                  <c:v>321.565631966529</c:v>
                </c:pt>
                <c:pt idx="138801">
                  <c:v>321.56794872180302</c:v>
                </c:pt>
                <c:pt idx="138802">
                  <c:v>321.57026547707602</c:v>
                </c:pt>
                <c:pt idx="138803">
                  <c:v>321.57258223234999</c:v>
                </c:pt>
                <c:pt idx="138804">
                  <c:v>321.57489898762299</c:v>
                </c:pt>
                <c:pt idx="138805">
                  <c:v>321.57721574289701</c:v>
                </c:pt>
                <c:pt idx="138806">
                  <c:v>321.57953249817001</c:v>
                </c:pt>
                <c:pt idx="138807">
                  <c:v>321.58184925344398</c:v>
                </c:pt>
                <c:pt idx="138808">
                  <c:v>321.58416600871698</c:v>
                </c:pt>
                <c:pt idx="138809">
                  <c:v>321.586482763991</c:v>
                </c:pt>
                <c:pt idx="138810">
                  <c:v>321.588799519264</c:v>
                </c:pt>
                <c:pt idx="138811">
                  <c:v>321.59111627453802</c:v>
                </c:pt>
                <c:pt idx="138812">
                  <c:v>321.59343302981199</c:v>
                </c:pt>
                <c:pt idx="138813">
                  <c:v>321.59574978508499</c:v>
                </c:pt>
                <c:pt idx="138814">
                  <c:v>321.59806654035901</c:v>
                </c:pt>
                <c:pt idx="138815">
                  <c:v>321.60038329563201</c:v>
                </c:pt>
                <c:pt idx="138816">
                  <c:v>321.60270005090598</c:v>
                </c:pt>
                <c:pt idx="138817">
                  <c:v>321.60501680617898</c:v>
                </c:pt>
                <c:pt idx="138818">
                  <c:v>321.607333561453</c:v>
                </c:pt>
                <c:pt idx="138819">
                  <c:v>321.609650316726</c:v>
                </c:pt>
                <c:pt idx="138820">
                  <c:v>321.61196707200003</c:v>
                </c:pt>
                <c:pt idx="138821">
                  <c:v>321.61428382727303</c:v>
                </c:pt>
                <c:pt idx="138822">
                  <c:v>321.61660058254699</c:v>
                </c:pt>
                <c:pt idx="138823">
                  <c:v>321.61891733781999</c:v>
                </c:pt>
                <c:pt idx="138824">
                  <c:v>321.62123409309402</c:v>
                </c:pt>
                <c:pt idx="138825">
                  <c:v>321.62355084836702</c:v>
                </c:pt>
                <c:pt idx="138826">
                  <c:v>321.62586760364098</c:v>
                </c:pt>
                <c:pt idx="138827">
                  <c:v>321.62818435891398</c:v>
                </c:pt>
                <c:pt idx="138828">
                  <c:v>321.63050111418801</c:v>
                </c:pt>
                <c:pt idx="138829">
                  <c:v>321.63281786946101</c:v>
                </c:pt>
                <c:pt idx="138830">
                  <c:v>321.63513462473497</c:v>
                </c:pt>
                <c:pt idx="138831">
                  <c:v>321.63745138000797</c:v>
                </c:pt>
                <c:pt idx="138832">
                  <c:v>321.639768135282</c:v>
                </c:pt>
                <c:pt idx="138833">
                  <c:v>321.642084890555</c:v>
                </c:pt>
                <c:pt idx="138834">
                  <c:v>321.64440164582902</c:v>
                </c:pt>
                <c:pt idx="138835">
                  <c:v>321.64671840110202</c:v>
                </c:pt>
                <c:pt idx="138836">
                  <c:v>321.64903515637599</c:v>
                </c:pt>
                <c:pt idx="138837">
                  <c:v>321.65135191164899</c:v>
                </c:pt>
                <c:pt idx="138838">
                  <c:v>321.65366866692301</c:v>
                </c:pt>
                <c:pt idx="138839">
                  <c:v>321.65598542219601</c:v>
                </c:pt>
                <c:pt idx="138840">
                  <c:v>321.65830217746998</c:v>
                </c:pt>
                <c:pt idx="138841">
                  <c:v>321.66061893274298</c:v>
                </c:pt>
                <c:pt idx="138842">
                  <c:v>321.662935688017</c:v>
                </c:pt>
                <c:pt idx="138843">
                  <c:v>321.66525244329</c:v>
                </c:pt>
                <c:pt idx="138844">
                  <c:v>321.66756919856402</c:v>
                </c:pt>
                <c:pt idx="138845">
                  <c:v>321.66988595383702</c:v>
                </c:pt>
                <c:pt idx="138846">
                  <c:v>321.67220270911099</c:v>
                </c:pt>
                <c:pt idx="138847">
                  <c:v>321.67451946438399</c:v>
                </c:pt>
                <c:pt idx="138848">
                  <c:v>321.67683621965801</c:v>
                </c:pt>
                <c:pt idx="138849">
                  <c:v>321.67915297493101</c:v>
                </c:pt>
                <c:pt idx="138850">
                  <c:v>321.68146973020498</c:v>
                </c:pt>
                <c:pt idx="138851">
                  <c:v>321.68378648547798</c:v>
                </c:pt>
                <c:pt idx="138852">
                  <c:v>321.686103240752</c:v>
                </c:pt>
                <c:pt idx="138853">
                  <c:v>321.688419996025</c:v>
                </c:pt>
                <c:pt idx="138854">
                  <c:v>321.69073675129903</c:v>
                </c:pt>
                <c:pt idx="138855">
                  <c:v>321.69305350657299</c:v>
                </c:pt>
                <c:pt idx="138856">
                  <c:v>321.69537026184599</c:v>
                </c:pt>
                <c:pt idx="138857">
                  <c:v>321.69768701712002</c:v>
                </c:pt>
                <c:pt idx="138858">
                  <c:v>321.70000377239302</c:v>
                </c:pt>
                <c:pt idx="138859">
                  <c:v>321.70232052766698</c:v>
                </c:pt>
                <c:pt idx="138860">
                  <c:v>321.70463728293998</c:v>
                </c:pt>
                <c:pt idx="138861">
                  <c:v>321.70695403821401</c:v>
                </c:pt>
                <c:pt idx="138862">
                  <c:v>321.70927079348701</c:v>
                </c:pt>
                <c:pt idx="138863">
                  <c:v>321.71158754876097</c:v>
                </c:pt>
                <c:pt idx="138864">
                  <c:v>321.71390430403397</c:v>
                </c:pt>
                <c:pt idx="138865">
                  <c:v>321.716221059308</c:v>
                </c:pt>
                <c:pt idx="138866">
                  <c:v>321.718537814581</c:v>
                </c:pt>
                <c:pt idx="138867">
                  <c:v>321.72085456985502</c:v>
                </c:pt>
                <c:pt idx="138868">
                  <c:v>321.72317132512802</c:v>
                </c:pt>
                <c:pt idx="138869">
                  <c:v>321.72548808040199</c:v>
                </c:pt>
                <c:pt idx="138870">
                  <c:v>321.72780483567499</c:v>
                </c:pt>
                <c:pt idx="138871">
                  <c:v>321.73012159094901</c:v>
                </c:pt>
                <c:pt idx="138872">
                  <c:v>321.73243834622201</c:v>
                </c:pt>
                <c:pt idx="138873">
                  <c:v>321.73475510149598</c:v>
                </c:pt>
                <c:pt idx="138874">
                  <c:v>321.73707185676898</c:v>
                </c:pt>
                <c:pt idx="138875">
                  <c:v>321.739388612043</c:v>
                </c:pt>
                <c:pt idx="138876">
                  <c:v>321.741705367316</c:v>
                </c:pt>
                <c:pt idx="138877">
                  <c:v>321.74402212259002</c:v>
                </c:pt>
                <c:pt idx="138878">
                  <c:v>321.74633887786302</c:v>
                </c:pt>
                <c:pt idx="138879">
                  <c:v>321.74865563313699</c:v>
                </c:pt>
                <c:pt idx="138880">
                  <c:v>321.75097238840999</c:v>
                </c:pt>
                <c:pt idx="138881">
                  <c:v>321.75328914368401</c:v>
                </c:pt>
                <c:pt idx="138882">
                  <c:v>321.75560589895701</c:v>
                </c:pt>
                <c:pt idx="138883">
                  <c:v>321.75792265423098</c:v>
                </c:pt>
                <c:pt idx="138884">
                  <c:v>321.76023940950398</c:v>
                </c:pt>
                <c:pt idx="138885">
                  <c:v>321.762556164778</c:v>
                </c:pt>
                <c:pt idx="138886">
                  <c:v>321.764872920051</c:v>
                </c:pt>
                <c:pt idx="138887">
                  <c:v>321.76718967532503</c:v>
                </c:pt>
                <c:pt idx="138888">
                  <c:v>321.76950643059803</c:v>
                </c:pt>
                <c:pt idx="138889">
                  <c:v>321.77182318587199</c:v>
                </c:pt>
                <c:pt idx="138890">
                  <c:v>321.77413994114499</c:v>
                </c:pt>
                <c:pt idx="138891">
                  <c:v>321.77645669641902</c:v>
                </c:pt>
                <c:pt idx="138892">
                  <c:v>321.77877345169202</c:v>
                </c:pt>
                <c:pt idx="138893">
                  <c:v>321.78109020696598</c:v>
                </c:pt>
                <c:pt idx="138894">
                  <c:v>321.78340696223898</c:v>
                </c:pt>
                <c:pt idx="138895">
                  <c:v>321.78572371751301</c:v>
                </c:pt>
                <c:pt idx="138896">
                  <c:v>321.78804047278601</c:v>
                </c:pt>
                <c:pt idx="138897">
                  <c:v>321.79035722805997</c:v>
                </c:pt>
                <c:pt idx="138898">
                  <c:v>321.792673983334</c:v>
                </c:pt>
                <c:pt idx="138899">
                  <c:v>321.794990738607</c:v>
                </c:pt>
                <c:pt idx="138900">
                  <c:v>321.79730749388102</c:v>
                </c:pt>
                <c:pt idx="138901">
                  <c:v>321.79962424915402</c:v>
                </c:pt>
                <c:pt idx="138902">
                  <c:v>321.80194100442799</c:v>
                </c:pt>
                <c:pt idx="138903">
                  <c:v>321.80425775970099</c:v>
                </c:pt>
                <c:pt idx="138904">
                  <c:v>321.80657451497501</c:v>
                </c:pt>
                <c:pt idx="138905">
                  <c:v>321.80889127024801</c:v>
                </c:pt>
                <c:pt idx="138906">
                  <c:v>321.81120802552198</c:v>
                </c:pt>
                <c:pt idx="138907">
                  <c:v>321.81352478079498</c:v>
                </c:pt>
                <c:pt idx="138908">
                  <c:v>321.815841536069</c:v>
                </c:pt>
                <c:pt idx="138909">
                  <c:v>321.818158291342</c:v>
                </c:pt>
                <c:pt idx="138910">
                  <c:v>321.82047504661602</c:v>
                </c:pt>
                <c:pt idx="138911">
                  <c:v>321.82279180188903</c:v>
                </c:pt>
                <c:pt idx="138912">
                  <c:v>321.82510855716299</c:v>
                </c:pt>
                <c:pt idx="138913">
                  <c:v>321.82742531243599</c:v>
                </c:pt>
                <c:pt idx="138914">
                  <c:v>321.82974206771001</c:v>
                </c:pt>
                <c:pt idx="138915">
                  <c:v>321.83205882298302</c:v>
                </c:pt>
                <c:pt idx="138916">
                  <c:v>321.83437557825698</c:v>
                </c:pt>
                <c:pt idx="138917">
                  <c:v>321.83669233352998</c:v>
                </c:pt>
                <c:pt idx="138918">
                  <c:v>321.839009088804</c:v>
                </c:pt>
                <c:pt idx="138919">
                  <c:v>321.84132584407701</c:v>
                </c:pt>
                <c:pt idx="138920">
                  <c:v>321.84364259935103</c:v>
                </c:pt>
                <c:pt idx="138921">
                  <c:v>321.84595935462397</c:v>
                </c:pt>
                <c:pt idx="138922">
                  <c:v>321.84827610989799</c:v>
                </c:pt>
                <c:pt idx="138923">
                  <c:v>321.850592865171</c:v>
                </c:pt>
                <c:pt idx="138924">
                  <c:v>321.85290962044502</c:v>
                </c:pt>
                <c:pt idx="138925">
                  <c:v>321.85522637571802</c:v>
                </c:pt>
                <c:pt idx="138926">
                  <c:v>321.85754313099198</c:v>
                </c:pt>
                <c:pt idx="138927">
                  <c:v>321.85985988626499</c:v>
                </c:pt>
                <c:pt idx="138928">
                  <c:v>321.86217664153901</c:v>
                </c:pt>
                <c:pt idx="138929">
                  <c:v>321.86449339681201</c:v>
                </c:pt>
                <c:pt idx="138930">
                  <c:v>321.86681015208598</c:v>
                </c:pt>
                <c:pt idx="138931">
                  <c:v>321.86912690735898</c:v>
                </c:pt>
                <c:pt idx="138932">
                  <c:v>321.871443662633</c:v>
                </c:pt>
                <c:pt idx="138933">
                  <c:v>321.873760417906</c:v>
                </c:pt>
                <c:pt idx="138934">
                  <c:v>321.87607717318002</c:v>
                </c:pt>
                <c:pt idx="138935">
                  <c:v>321.87839392845302</c:v>
                </c:pt>
                <c:pt idx="138936">
                  <c:v>321.88071068372699</c:v>
                </c:pt>
                <c:pt idx="138937">
                  <c:v>321.88302743899999</c:v>
                </c:pt>
                <c:pt idx="138938">
                  <c:v>321.88534419427401</c:v>
                </c:pt>
                <c:pt idx="138939">
                  <c:v>321.88766094954701</c:v>
                </c:pt>
                <c:pt idx="138940">
                  <c:v>321.88997770482098</c:v>
                </c:pt>
                <c:pt idx="138941">
                  <c:v>321.892294460095</c:v>
                </c:pt>
                <c:pt idx="138942">
                  <c:v>321.894611215368</c:v>
                </c:pt>
                <c:pt idx="138943">
                  <c:v>321.89692797064203</c:v>
                </c:pt>
                <c:pt idx="138944">
                  <c:v>321.89924472591503</c:v>
                </c:pt>
                <c:pt idx="138945">
                  <c:v>321.90156148118899</c:v>
                </c:pt>
                <c:pt idx="138946">
                  <c:v>321.90387823646199</c:v>
                </c:pt>
                <c:pt idx="138947">
                  <c:v>321.90619499173602</c:v>
                </c:pt>
                <c:pt idx="138948">
                  <c:v>321.90851174700902</c:v>
                </c:pt>
                <c:pt idx="138949">
                  <c:v>321.91082850228298</c:v>
                </c:pt>
                <c:pt idx="138950">
                  <c:v>321.91314525755598</c:v>
                </c:pt>
                <c:pt idx="138951">
                  <c:v>321.91546201283001</c:v>
                </c:pt>
                <c:pt idx="138952">
                  <c:v>321.91777876810301</c:v>
                </c:pt>
                <c:pt idx="138953">
                  <c:v>321.92009552337697</c:v>
                </c:pt>
                <c:pt idx="138954">
                  <c:v>321.92241227864997</c:v>
                </c:pt>
                <c:pt idx="138955">
                  <c:v>321.924729033924</c:v>
                </c:pt>
                <c:pt idx="138956">
                  <c:v>321.927045789197</c:v>
                </c:pt>
                <c:pt idx="138957">
                  <c:v>321.92936254447102</c:v>
                </c:pt>
                <c:pt idx="138958">
                  <c:v>321.93167929974402</c:v>
                </c:pt>
                <c:pt idx="138959">
                  <c:v>321.93399605501799</c:v>
                </c:pt>
                <c:pt idx="138960">
                  <c:v>321.93631281029099</c:v>
                </c:pt>
                <c:pt idx="138961">
                  <c:v>321.93862956556501</c:v>
                </c:pt>
                <c:pt idx="138962">
                  <c:v>321.94094632083801</c:v>
                </c:pt>
                <c:pt idx="138963">
                  <c:v>321.94326307611198</c:v>
                </c:pt>
                <c:pt idx="138964">
                  <c:v>321.94557983138498</c:v>
                </c:pt>
                <c:pt idx="138965">
                  <c:v>321.947896586659</c:v>
                </c:pt>
                <c:pt idx="138966">
                  <c:v>321.950213341932</c:v>
                </c:pt>
                <c:pt idx="138967">
                  <c:v>321.95253009720602</c:v>
                </c:pt>
                <c:pt idx="138968">
                  <c:v>321.95484685247902</c:v>
                </c:pt>
                <c:pt idx="138969">
                  <c:v>321.95716360775299</c:v>
                </c:pt>
                <c:pt idx="138970">
                  <c:v>321.95948036302599</c:v>
                </c:pt>
                <c:pt idx="138971">
                  <c:v>321.96179711830001</c:v>
                </c:pt>
                <c:pt idx="138972">
                  <c:v>321.96411387357301</c:v>
                </c:pt>
                <c:pt idx="138973">
                  <c:v>321.96643062884698</c:v>
                </c:pt>
                <c:pt idx="138974">
                  <c:v>321.96874738411998</c:v>
                </c:pt>
                <c:pt idx="138975">
                  <c:v>321.971064139394</c:v>
                </c:pt>
                <c:pt idx="138976">
                  <c:v>321.973380894667</c:v>
                </c:pt>
                <c:pt idx="138977">
                  <c:v>321.97569764994103</c:v>
                </c:pt>
                <c:pt idx="138978">
                  <c:v>321.97801440521403</c:v>
                </c:pt>
                <c:pt idx="138979">
                  <c:v>321.98033116048799</c:v>
                </c:pt>
                <c:pt idx="138980">
                  <c:v>321.98264791576099</c:v>
                </c:pt>
                <c:pt idx="138981">
                  <c:v>321.98496467103502</c:v>
                </c:pt>
                <c:pt idx="138982">
                  <c:v>321.98728142630802</c:v>
                </c:pt>
                <c:pt idx="138983">
                  <c:v>321.98959818158198</c:v>
                </c:pt>
                <c:pt idx="138984">
                  <c:v>321.99191493685601</c:v>
                </c:pt>
                <c:pt idx="138985">
                  <c:v>321.99423169212901</c:v>
                </c:pt>
                <c:pt idx="138986">
                  <c:v>321.99654844740297</c:v>
                </c:pt>
                <c:pt idx="138987">
                  <c:v>321.99886520267597</c:v>
                </c:pt>
                <c:pt idx="138988">
                  <c:v>322.00118195795</c:v>
                </c:pt>
                <c:pt idx="138989">
                  <c:v>322.003498713223</c:v>
                </c:pt>
                <c:pt idx="138990">
                  <c:v>322.00581546849702</c:v>
                </c:pt>
                <c:pt idx="138991">
                  <c:v>322.00813222377002</c:v>
                </c:pt>
                <c:pt idx="138992">
                  <c:v>322.01044897904399</c:v>
                </c:pt>
                <c:pt idx="138993">
                  <c:v>322.01276573431699</c:v>
                </c:pt>
                <c:pt idx="138994">
                  <c:v>322.01508248959101</c:v>
                </c:pt>
                <c:pt idx="138995">
                  <c:v>322.01739924486401</c:v>
                </c:pt>
                <c:pt idx="138996">
                  <c:v>322.01971600013798</c:v>
                </c:pt>
                <c:pt idx="138997">
                  <c:v>322.02203275541098</c:v>
                </c:pt>
                <c:pt idx="138998">
                  <c:v>322.024349510685</c:v>
                </c:pt>
                <c:pt idx="138999">
                  <c:v>322.026666265958</c:v>
                </c:pt>
                <c:pt idx="139000">
                  <c:v>322.02898302123202</c:v>
                </c:pt>
                <c:pt idx="139001">
                  <c:v>322.03129977650502</c:v>
                </c:pt>
                <c:pt idx="139002">
                  <c:v>322.03361653177899</c:v>
                </c:pt>
                <c:pt idx="139003">
                  <c:v>322.03593328705199</c:v>
                </c:pt>
                <c:pt idx="139004">
                  <c:v>322.03825004232601</c:v>
                </c:pt>
                <c:pt idx="139005">
                  <c:v>322.04056679759901</c:v>
                </c:pt>
                <c:pt idx="139006">
                  <c:v>322.04288355287298</c:v>
                </c:pt>
                <c:pt idx="139007">
                  <c:v>322.04520030814598</c:v>
                </c:pt>
                <c:pt idx="139008">
                  <c:v>322.04751706342</c:v>
                </c:pt>
                <c:pt idx="139009">
                  <c:v>322.049833818693</c:v>
                </c:pt>
                <c:pt idx="139010">
                  <c:v>322.05215057396703</c:v>
                </c:pt>
                <c:pt idx="139011">
                  <c:v>322.05446732924003</c:v>
                </c:pt>
                <c:pt idx="139012">
                  <c:v>322.05678408451399</c:v>
                </c:pt>
                <c:pt idx="139013">
                  <c:v>322.05910083978699</c:v>
                </c:pt>
                <c:pt idx="139014">
                  <c:v>322.06141759506102</c:v>
                </c:pt>
                <c:pt idx="139015">
                  <c:v>322.06373435033402</c:v>
                </c:pt>
                <c:pt idx="139016">
                  <c:v>322.06605110560798</c:v>
                </c:pt>
                <c:pt idx="139017">
                  <c:v>322.06836786088098</c:v>
                </c:pt>
                <c:pt idx="139018">
                  <c:v>322.07068461615501</c:v>
                </c:pt>
                <c:pt idx="139019">
                  <c:v>322.07300137142801</c:v>
                </c:pt>
                <c:pt idx="139020">
                  <c:v>322.07531812670197</c:v>
                </c:pt>
                <c:pt idx="139021">
                  <c:v>322.07763488197497</c:v>
                </c:pt>
                <c:pt idx="139022">
                  <c:v>322.079951637249</c:v>
                </c:pt>
                <c:pt idx="139023">
                  <c:v>322.082268392522</c:v>
                </c:pt>
                <c:pt idx="139024">
                  <c:v>322.08458514779602</c:v>
                </c:pt>
                <c:pt idx="139025">
                  <c:v>322.08690190306999</c:v>
                </c:pt>
                <c:pt idx="139026">
                  <c:v>322.08921865834299</c:v>
                </c:pt>
                <c:pt idx="139027">
                  <c:v>322.09153541361701</c:v>
                </c:pt>
                <c:pt idx="139028">
                  <c:v>322.09385216889001</c:v>
                </c:pt>
                <c:pt idx="139029">
                  <c:v>322.09616892416398</c:v>
                </c:pt>
                <c:pt idx="139030">
                  <c:v>322.09848567943698</c:v>
                </c:pt>
                <c:pt idx="139031">
                  <c:v>322.100802434711</c:v>
                </c:pt>
                <c:pt idx="139032">
                  <c:v>322.103119189984</c:v>
                </c:pt>
                <c:pt idx="139033">
                  <c:v>322.10543594525802</c:v>
                </c:pt>
                <c:pt idx="139034">
                  <c:v>322.10775270053102</c:v>
                </c:pt>
                <c:pt idx="139035">
                  <c:v>322.11006945580499</c:v>
                </c:pt>
                <c:pt idx="139036">
                  <c:v>322.11238621107799</c:v>
                </c:pt>
                <c:pt idx="139037">
                  <c:v>322.11470296635201</c:v>
                </c:pt>
                <c:pt idx="139038">
                  <c:v>322.11701972162501</c:v>
                </c:pt>
                <c:pt idx="139039">
                  <c:v>322.11933647689898</c:v>
                </c:pt>
                <c:pt idx="139040">
                  <c:v>322.12165323217198</c:v>
                </c:pt>
                <c:pt idx="139041">
                  <c:v>322.123969987446</c:v>
                </c:pt>
                <c:pt idx="139042">
                  <c:v>322.126286742719</c:v>
                </c:pt>
                <c:pt idx="139043">
                  <c:v>322.12860349799303</c:v>
                </c:pt>
                <c:pt idx="139044">
                  <c:v>322.13092025326603</c:v>
                </c:pt>
                <c:pt idx="139045">
                  <c:v>322.13323700853999</c:v>
                </c:pt>
                <c:pt idx="139046">
                  <c:v>322.13555376381299</c:v>
                </c:pt>
                <c:pt idx="139047">
                  <c:v>322.13787051908702</c:v>
                </c:pt>
                <c:pt idx="139048">
                  <c:v>322.14018727436002</c:v>
                </c:pt>
                <c:pt idx="139049">
                  <c:v>322.14250402963398</c:v>
                </c:pt>
                <c:pt idx="139050">
                  <c:v>322.14482078490698</c:v>
                </c:pt>
                <c:pt idx="139051">
                  <c:v>322.14713754018101</c:v>
                </c:pt>
                <c:pt idx="139052">
                  <c:v>322.14945429545401</c:v>
                </c:pt>
                <c:pt idx="139053">
                  <c:v>322.15177105072797</c:v>
                </c:pt>
                <c:pt idx="139054">
                  <c:v>322.15408780600097</c:v>
                </c:pt>
                <c:pt idx="139055">
                  <c:v>322.156404561275</c:v>
                </c:pt>
                <c:pt idx="139056">
                  <c:v>322.158721316548</c:v>
                </c:pt>
                <c:pt idx="139057">
                  <c:v>322.16103807182202</c:v>
                </c:pt>
                <c:pt idx="139058">
                  <c:v>322.16335482709502</c:v>
                </c:pt>
                <c:pt idx="139059">
                  <c:v>322.16567158236899</c:v>
                </c:pt>
                <c:pt idx="139060">
                  <c:v>322.16798833764199</c:v>
                </c:pt>
                <c:pt idx="139061">
                  <c:v>322.17030509291601</c:v>
                </c:pt>
                <c:pt idx="139062">
                  <c:v>322.17262184818901</c:v>
                </c:pt>
                <c:pt idx="139063">
                  <c:v>322.17493860346298</c:v>
                </c:pt>
                <c:pt idx="139064">
                  <c:v>322.17725535873598</c:v>
                </c:pt>
                <c:pt idx="139065">
                  <c:v>322.17957211401</c:v>
                </c:pt>
                <c:pt idx="139066">
                  <c:v>322.181888869283</c:v>
                </c:pt>
                <c:pt idx="139067">
                  <c:v>322.18420562455702</c:v>
                </c:pt>
                <c:pt idx="139068">
                  <c:v>322.18652237983099</c:v>
                </c:pt>
                <c:pt idx="139069">
                  <c:v>322.18883913510399</c:v>
                </c:pt>
                <c:pt idx="139070">
                  <c:v>322.19115589037801</c:v>
                </c:pt>
                <c:pt idx="139071">
                  <c:v>322.19347264565101</c:v>
                </c:pt>
                <c:pt idx="139072">
                  <c:v>322.19578940092498</c:v>
                </c:pt>
                <c:pt idx="139073">
                  <c:v>322.19810615619798</c:v>
                </c:pt>
                <c:pt idx="139074">
                  <c:v>322.200422911472</c:v>
                </c:pt>
                <c:pt idx="139075">
                  <c:v>322.202739666745</c:v>
                </c:pt>
                <c:pt idx="139076">
                  <c:v>322.20505642201903</c:v>
                </c:pt>
                <c:pt idx="139077">
                  <c:v>322.20737317729203</c:v>
                </c:pt>
                <c:pt idx="139078">
                  <c:v>322.20968993256599</c:v>
                </c:pt>
                <c:pt idx="139079">
                  <c:v>322.21200668783899</c:v>
                </c:pt>
                <c:pt idx="139080">
                  <c:v>322.21432344311302</c:v>
                </c:pt>
                <c:pt idx="139081">
                  <c:v>322.21664019838602</c:v>
                </c:pt>
                <c:pt idx="139082">
                  <c:v>322.21895695365998</c:v>
                </c:pt>
                <c:pt idx="139083">
                  <c:v>322.22127370893298</c:v>
                </c:pt>
                <c:pt idx="139084">
                  <c:v>322.22359046420701</c:v>
                </c:pt>
                <c:pt idx="139085">
                  <c:v>322.22590721948001</c:v>
                </c:pt>
                <c:pt idx="139086">
                  <c:v>322.22822397475397</c:v>
                </c:pt>
                <c:pt idx="139087">
                  <c:v>322.23054073002697</c:v>
                </c:pt>
                <c:pt idx="139088">
                  <c:v>322.232857485301</c:v>
                </c:pt>
                <c:pt idx="139089">
                  <c:v>322.235174240574</c:v>
                </c:pt>
                <c:pt idx="139090">
                  <c:v>322.23749099584802</c:v>
                </c:pt>
                <c:pt idx="139091">
                  <c:v>322.23980775112102</c:v>
                </c:pt>
                <c:pt idx="139092">
                  <c:v>322.24212450639499</c:v>
                </c:pt>
                <c:pt idx="139093">
                  <c:v>322.24444126166799</c:v>
                </c:pt>
                <c:pt idx="139094">
                  <c:v>322.24675801694201</c:v>
                </c:pt>
                <c:pt idx="139095">
                  <c:v>322.24907477221501</c:v>
                </c:pt>
                <c:pt idx="139096">
                  <c:v>322.25139152748898</c:v>
                </c:pt>
                <c:pt idx="139097">
                  <c:v>322.25370828276198</c:v>
                </c:pt>
                <c:pt idx="139098">
                  <c:v>322.256025038036</c:v>
                </c:pt>
                <c:pt idx="139099">
                  <c:v>322.258341793309</c:v>
                </c:pt>
                <c:pt idx="139100">
                  <c:v>322.26065854858302</c:v>
                </c:pt>
                <c:pt idx="139101">
                  <c:v>322.26297530385602</c:v>
                </c:pt>
                <c:pt idx="139102">
                  <c:v>322.26529205912999</c:v>
                </c:pt>
                <c:pt idx="139103">
                  <c:v>322.26760881440299</c:v>
                </c:pt>
                <c:pt idx="139104">
                  <c:v>322.26992556967701</c:v>
                </c:pt>
                <c:pt idx="139105">
                  <c:v>322.27224232495001</c:v>
                </c:pt>
                <c:pt idx="139106">
                  <c:v>322.27455908022398</c:v>
                </c:pt>
                <c:pt idx="139107">
                  <c:v>322.27687583549698</c:v>
                </c:pt>
                <c:pt idx="139108">
                  <c:v>322.279192590771</c:v>
                </c:pt>
                <c:pt idx="139109">
                  <c:v>322.281509346044</c:v>
                </c:pt>
                <c:pt idx="139110">
                  <c:v>322.28382610131803</c:v>
                </c:pt>
                <c:pt idx="139111">
                  <c:v>322.28614285659199</c:v>
                </c:pt>
                <c:pt idx="139112">
                  <c:v>322.28845961186499</c:v>
                </c:pt>
                <c:pt idx="139113">
                  <c:v>322.29077636713902</c:v>
                </c:pt>
                <c:pt idx="139114">
                  <c:v>322.29309312241202</c:v>
                </c:pt>
                <c:pt idx="139115">
                  <c:v>322.29540987768598</c:v>
                </c:pt>
                <c:pt idx="139116">
                  <c:v>322.29772663295898</c:v>
                </c:pt>
                <c:pt idx="139117">
                  <c:v>322.30004338823301</c:v>
                </c:pt>
                <c:pt idx="139118">
                  <c:v>322.30236014350601</c:v>
                </c:pt>
                <c:pt idx="139119">
                  <c:v>322.30467689877997</c:v>
                </c:pt>
                <c:pt idx="139120">
                  <c:v>322.30699365405297</c:v>
                </c:pt>
                <c:pt idx="139121">
                  <c:v>322.309310409327</c:v>
                </c:pt>
                <c:pt idx="139122">
                  <c:v>322.3116271646</c:v>
                </c:pt>
                <c:pt idx="139123">
                  <c:v>322.31394391987402</c:v>
                </c:pt>
                <c:pt idx="139124">
                  <c:v>322.31626067514702</c:v>
                </c:pt>
                <c:pt idx="139125">
                  <c:v>322.31857743042099</c:v>
                </c:pt>
                <c:pt idx="139126">
                  <c:v>322.32089418569399</c:v>
                </c:pt>
                <c:pt idx="139127">
                  <c:v>322.32321094096801</c:v>
                </c:pt>
                <c:pt idx="139128">
                  <c:v>322.32552769624101</c:v>
                </c:pt>
                <c:pt idx="139129">
                  <c:v>322.32784445151498</c:v>
                </c:pt>
                <c:pt idx="139130">
                  <c:v>322.33016120678798</c:v>
                </c:pt>
                <c:pt idx="139131">
                  <c:v>322.332477962062</c:v>
                </c:pt>
                <c:pt idx="139132">
                  <c:v>322.334794717335</c:v>
                </c:pt>
                <c:pt idx="139133">
                  <c:v>322.33711147260902</c:v>
                </c:pt>
                <c:pt idx="139134">
                  <c:v>322.33942822788202</c:v>
                </c:pt>
                <c:pt idx="139135">
                  <c:v>322.34174498315599</c:v>
                </c:pt>
                <c:pt idx="139136">
                  <c:v>322.34406173842899</c:v>
                </c:pt>
                <c:pt idx="139137">
                  <c:v>322.34637849370301</c:v>
                </c:pt>
                <c:pt idx="139138">
                  <c:v>322.34869524897601</c:v>
                </c:pt>
                <c:pt idx="139139">
                  <c:v>322.35101200424998</c:v>
                </c:pt>
                <c:pt idx="139140">
                  <c:v>322.35332875952298</c:v>
                </c:pt>
                <c:pt idx="139141">
                  <c:v>322.355645514797</c:v>
                </c:pt>
                <c:pt idx="139142">
                  <c:v>322.35796227007</c:v>
                </c:pt>
                <c:pt idx="139143">
                  <c:v>322.36027902534403</c:v>
                </c:pt>
                <c:pt idx="139144">
                  <c:v>322.36259578061703</c:v>
                </c:pt>
                <c:pt idx="139145">
                  <c:v>322.36491253589099</c:v>
                </c:pt>
                <c:pt idx="139146">
                  <c:v>322.36722929116399</c:v>
                </c:pt>
                <c:pt idx="139147">
                  <c:v>322.36954604643802</c:v>
                </c:pt>
                <c:pt idx="139148">
                  <c:v>322.37186280171102</c:v>
                </c:pt>
                <c:pt idx="139149">
                  <c:v>322.37417955698498</c:v>
                </c:pt>
                <c:pt idx="139150">
                  <c:v>322.37649631225798</c:v>
                </c:pt>
                <c:pt idx="139151">
                  <c:v>322.37881306753201</c:v>
                </c:pt>
                <c:pt idx="139152">
                  <c:v>322.38112982280501</c:v>
                </c:pt>
                <c:pt idx="139153">
                  <c:v>322.38344657807897</c:v>
                </c:pt>
                <c:pt idx="139154">
                  <c:v>322.385763333353</c:v>
                </c:pt>
                <c:pt idx="139155">
                  <c:v>322.388080088626</c:v>
                </c:pt>
                <c:pt idx="139156">
                  <c:v>322.39039684390002</c:v>
                </c:pt>
                <c:pt idx="139157">
                  <c:v>322.39271359917302</c:v>
                </c:pt>
                <c:pt idx="139158">
                  <c:v>322.39503035444699</c:v>
                </c:pt>
                <c:pt idx="139159">
                  <c:v>322.39734710971999</c:v>
                </c:pt>
                <c:pt idx="139160">
                  <c:v>322.39966386499401</c:v>
                </c:pt>
                <c:pt idx="139161">
                  <c:v>322.40198062026701</c:v>
                </c:pt>
                <c:pt idx="139162">
                  <c:v>322.40429737554098</c:v>
                </c:pt>
                <c:pt idx="139163">
                  <c:v>322.40661413081398</c:v>
                </c:pt>
                <c:pt idx="139164">
                  <c:v>322.408930886088</c:v>
                </c:pt>
                <c:pt idx="139165">
                  <c:v>322.411247641361</c:v>
                </c:pt>
                <c:pt idx="139166">
                  <c:v>322.41356439663502</c:v>
                </c:pt>
                <c:pt idx="139167">
                  <c:v>322.41588115190802</c:v>
                </c:pt>
                <c:pt idx="139168">
                  <c:v>322.41819790718199</c:v>
                </c:pt>
                <c:pt idx="139169">
                  <c:v>322.42051466245499</c:v>
                </c:pt>
                <c:pt idx="139170">
                  <c:v>322.42283141772901</c:v>
                </c:pt>
                <c:pt idx="139171">
                  <c:v>322.42514817300201</c:v>
                </c:pt>
                <c:pt idx="139172">
                  <c:v>322.42746492827598</c:v>
                </c:pt>
                <c:pt idx="139173">
                  <c:v>322.42978168354898</c:v>
                </c:pt>
                <c:pt idx="139174">
                  <c:v>322.432098438823</c:v>
                </c:pt>
                <c:pt idx="139175">
                  <c:v>322.434415194096</c:v>
                </c:pt>
                <c:pt idx="139176">
                  <c:v>322.43673194937003</c:v>
                </c:pt>
                <c:pt idx="139177">
                  <c:v>322.43904870464303</c:v>
                </c:pt>
                <c:pt idx="139178">
                  <c:v>322.44136545991699</c:v>
                </c:pt>
                <c:pt idx="139179">
                  <c:v>322.44368221518999</c:v>
                </c:pt>
                <c:pt idx="139180">
                  <c:v>322.44599897046402</c:v>
                </c:pt>
                <c:pt idx="139181">
                  <c:v>322.44831572573702</c:v>
                </c:pt>
                <c:pt idx="139182">
                  <c:v>322.45063248101098</c:v>
                </c:pt>
                <c:pt idx="139183">
                  <c:v>322.45294923628398</c:v>
                </c:pt>
                <c:pt idx="139184">
                  <c:v>322.45526599155801</c:v>
                </c:pt>
                <c:pt idx="139185">
                  <c:v>322.45758274683101</c:v>
                </c:pt>
                <c:pt idx="139186">
                  <c:v>322.45989950210497</c:v>
                </c:pt>
                <c:pt idx="139187">
                  <c:v>322.46221625737797</c:v>
                </c:pt>
                <c:pt idx="139188">
                  <c:v>322.464533012652</c:v>
                </c:pt>
                <c:pt idx="139189">
                  <c:v>322.466849767925</c:v>
                </c:pt>
                <c:pt idx="139190">
                  <c:v>322.46916652319902</c:v>
                </c:pt>
                <c:pt idx="139191">
                  <c:v>322.47148327847202</c:v>
                </c:pt>
                <c:pt idx="139192">
                  <c:v>322.47380003374599</c:v>
                </c:pt>
                <c:pt idx="139193">
                  <c:v>322.47611678901899</c:v>
                </c:pt>
                <c:pt idx="139194">
                  <c:v>322.47843354429301</c:v>
                </c:pt>
                <c:pt idx="139195">
                  <c:v>322.48075029956601</c:v>
                </c:pt>
                <c:pt idx="139196">
                  <c:v>322.48306705483998</c:v>
                </c:pt>
                <c:pt idx="139197">
                  <c:v>322.485383810114</c:v>
                </c:pt>
                <c:pt idx="139198">
                  <c:v>322.487700565387</c:v>
                </c:pt>
                <c:pt idx="139199">
                  <c:v>322.49001732066102</c:v>
                </c:pt>
                <c:pt idx="139200">
                  <c:v>322.49233407593402</c:v>
                </c:pt>
                <c:pt idx="139201">
                  <c:v>322.49465083120799</c:v>
                </c:pt>
                <c:pt idx="139202">
                  <c:v>322.49696758648099</c:v>
                </c:pt>
                <c:pt idx="139203">
                  <c:v>322.49928434175501</c:v>
                </c:pt>
                <c:pt idx="139204">
                  <c:v>322.50160109702801</c:v>
                </c:pt>
                <c:pt idx="139205">
                  <c:v>322.50391785230198</c:v>
                </c:pt>
                <c:pt idx="139206">
                  <c:v>322.50623460757498</c:v>
                </c:pt>
                <c:pt idx="139207">
                  <c:v>322.508551362849</c:v>
                </c:pt>
                <c:pt idx="139208">
                  <c:v>322.510868118122</c:v>
                </c:pt>
                <c:pt idx="139209">
                  <c:v>322.51318487339603</c:v>
                </c:pt>
                <c:pt idx="139210">
                  <c:v>322.51550162866903</c:v>
                </c:pt>
                <c:pt idx="139211">
                  <c:v>322.51781838394299</c:v>
                </c:pt>
                <c:pt idx="139212">
                  <c:v>322.52013513921599</c:v>
                </c:pt>
                <c:pt idx="139213">
                  <c:v>322.52245189449002</c:v>
                </c:pt>
                <c:pt idx="139214">
                  <c:v>322.52476864976302</c:v>
                </c:pt>
                <c:pt idx="139215">
                  <c:v>322.52708540503698</c:v>
                </c:pt>
                <c:pt idx="139216">
                  <c:v>322.52940216030998</c:v>
                </c:pt>
                <c:pt idx="139217">
                  <c:v>322.53171891558401</c:v>
                </c:pt>
                <c:pt idx="139218">
                  <c:v>322.53403567085701</c:v>
                </c:pt>
                <c:pt idx="139219">
                  <c:v>322.53635242613097</c:v>
                </c:pt>
                <c:pt idx="139220">
                  <c:v>322.53866918140398</c:v>
                </c:pt>
                <c:pt idx="139221">
                  <c:v>322.540985936678</c:v>
                </c:pt>
                <c:pt idx="139222">
                  <c:v>322.543302691951</c:v>
                </c:pt>
                <c:pt idx="139223">
                  <c:v>322.54561944722502</c:v>
                </c:pt>
                <c:pt idx="139224">
                  <c:v>322.54793620249802</c:v>
                </c:pt>
                <c:pt idx="139225">
                  <c:v>322.55025295777199</c:v>
                </c:pt>
                <c:pt idx="139226">
                  <c:v>322.55256971304499</c:v>
                </c:pt>
                <c:pt idx="139227">
                  <c:v>322.55488646831901</c:v>
                </c:pt>
                <c:pt idx="139228">
                  <c:v>322.55720322359201</c:v>
                </c:pt>
                <c:pt idx="139229">
                  <c:v>322.55951997886598</c:v>
                </c:pt>
                <c:pt idx="139230">
                  <c:v>322.56183673413898</c:v>
                </c:pt>
                <c:pt idx="139231">
                  <c:v>322.564153489413</c:v>
                </c:pt>
                <c:pt idx="139232">
                  <c:v>322.566470244686</c:v>
                </c:pt>
                <c:pt idx="139233">
                  <c:v>322.56878699996003</c:v>
                </c:pt>
                <c:pt idx="139234">
                  <c:v>322.57110375523303</c:v>
                </c:pt>
                <c:pt idx="139235">
                  <c:v>322.57342051050699</c:v>
                </c:pt>
                <c:pt idx="139236">
                  <c:v>322.57573726577999</c:v>
                </c:pt>
                <c:pt idx="139237">
                  <c:v>322.57805402105402</c:v>
                </c:pt>
                <c:pt idx="139238">
                  <c:v>322.58037077632702</c:v>
                </c:pt>
                <c:pt idx="139239">
                  <c:v>322.58268753160098</c:v>
                </c:pt>
                <c:pt idx="139240">
                  <c:v>322.58500428687501</c:v>
                </c:pt>
                <c:pt idx="139241">
                  <c:v>322.58732104214801</c:v>
                </c:pt>
                <c:pt idx="139242">
                  <c:v>322.58963779742197</c:v>
                </c:pt>
                <c:pt idx="139243">
                  <c:v>322.59195455269497</c:v>
                </c:pt>
                <c:pt idx="139244">
                  <c:v>322.594271307969</c:v>
                </c:pt>
                <c:pt idx="139245">
                  <c:v>322.596588063242</c:v>
                </c:pt>
                <c:pt idx="139246">
                  <c:v>322.59890481851602</c:v>
                </c:pt>
                <c:pt idx="139247">
                  <c:v>322.60122157378902</c:v>
                </c:pt>
                <c:pt idx="139248">
                  <c:v>322.60353832906299</c:v>
                </c:pt>
                <c:pt idx="139249">
                  <c:v>322.60585508433599</c:v>
                </c:pt>
                <c:pt idx="139250">
                  <c:v>322.60817183961001</c:v>
                </c:pt>
                <c:pt idx="139251">
                  <c:v>322.61048859488301</c:v>
                </c:pt>
                <c:pt idx="139252">
                  <c:v>322.61280535015698</c:v>
                </c:pt>
                <c:pt idx="139253">
                  <c:v>322.61512210542998</c:v>
                </c:pt>
                <c:pt idx="139254">
                  <c:v>322.617438860704</c:v>
                </c:pt>
                <c:pt idx="139255">
                  <c:v>322.619755615977</c:v>
                </c:pt>
                <c:pt idx="139256">
                  <c:v>322.62207237125102</c:v>
                </c:pt>
                <c:pt idx="139257">
                  <c:v>322.62438912652402</c:v>
                </c:pt>
                <c:pt idx="139258">
                  <c:v>322.62670588179799</c:v>
                </c:pt>
                <c:pt idx="139259">
                  <c:v>322.62902263707099</c:v>
                </c:pt>
                <c:pt idx="139260">
                  <c:v>322.63133939234501</c:v>
                </c:pt>
                <c:pt idx="139261">
                  <c:v>322.63365614761801</c:v>
                </c:pt>
                <c:pt idx="139262">
                  <c:v>322.63597290289198</c:v>
                </c:pt>
                <c:pt idx="139263">
                  <c:v>322.63828965816498</c:v>
                </c:pt>
                <c:pt idx="139264">
                  <c:v>322.640606413439</c:v>
                </c:pt>
                <c:pt idx="139265">
                  <c:v>322.642923168712</c:v>
                </c:pt>
                <c:pt idx="139266">
                  <c:v>322.64523992398603</c:v>
                </c:pt>
                <c:pt idx="139267">
                  <c:v>322.64755667925903</c:v>
                </c:pt>
                <c:pt idx="139268">
                  <c:v>322.64987343453299</c:v>
                </c:pt>
                <c:pt idx="139269">
                  <c:v>322.65219018980599</c:v>
                </c:pt>
                <c:pt idx="139270">
                  <c:v>322.65450694508002</c:v>
                </c:pt>
                <c:pt idx="139271">
                  <c:v>322.65682370035302</c:v>
                </c:pt>
                <c:pt idx="139272">
                  <c:v>322.65914045562698</c:v>
                </c:pt>
                <c:pt idx="139273">
                  <c:v>322.66145721089998</c:v>
                </c:pt>
                <c:pt idx="139274">
                  <c:v>322.66377396617401</c:v>
                </c:pt>
                <c:pt idx="139275">
                  <c:v>322.66609072144701</c:v>
                </c:pt>
                <c:pt idx="139276">
                  <c:v>322.66840747672097</c:v>
                </c:pt>
                <c:pt idx="139277">
                  <c:v>322.67072423199397</c:v>
                </c:pt>
                <c:pt idx="139278">
                  <c:v>322.673040987268</c:v>
                </c:pt>
                <c:pt idx="139279">
                  <c:v>322.675357742541</c:v>
                </c:pt>
                <c:pt idx="139280">
                  <c:v>322.67767449781502</c:v>
                </c:pt>
                <c:pt idx="139281">
                  <c:v>322.67999125308899</c:v>
                </c:pt>
                <c:pt idx="139282">
                  <c:v>322.68230800836199</c:v>
                </c:pt>
                <c:pt idx="139283">
                  <c:v>322.68462476363601</c:v>
                </c:pt>
                <c:pt idx="139284">
                  <c:v>322.68694151890901</c:v>
                </c:pt>
                <c:pt idx="139285">
                  <c:v>322.68925827418298</c:v>
                </c:pt>
                <c:pt idx="139286">
                  <c:v>322.69157502945598</c:v>
                </c:pt>
                <c:pt idx="139287">
                  <c:v>322.69389178473</c:v>
                </c:pt>
                <c:pt idx="139288">
                  <c:v>322.696208540003</c:v>
                </c:pt>
                <c:pt idx="139289">
                  <c:v>322.69852529527702</c:v>
                </c:pt>
                <c:pt idx="139290">
                  <c:v>322.70084205055002</c:v>
                </c:pt>
                <c:pt idx="139291">
                  <c:v>322.70315880582399</c:v>
                </c:pt>
                <c:pt idx="139292">
                  <c:v>322.70547556109699</c:v>
                </c:pt>
                <c:pt idx="139293">
                  <c:v>322.70779231637101</c:v>
                </c:pt>
                <c:pt idx="139294">
                  <c:v>322.71010907164401</c:v>
                </c:pt>
                <c:pt idx="139295">
                  <c:v>322.71242582691798</c:v>
                </c:pt>
                <c:pt idx="139296">
                  <c:v>322.71474258219098</c:v>
                </c:pt>
                <c:pt idx="139297">
                  <c:v>322.717059337465</c:v>
                </c:pt>
                <c:pt idx="139298">
                  <c:v>322.719376092738</c:v>
                </c:pt>
                <c:pt idx="139299">
                  <c:v>322.72169284801203</c:v>
                </c:pt>
                <c:pt idx="139300">
                  <c:v>322.72400960328503</c:v>
                </c:pt>
                <c:pt idx="139301">
                  <c:v>322.72632635855899</c:v>
                </c:pt>
                <c:pt idx="139302">
                  <c:v>322.72864311383199</c:v>
                </c:pt>
                <c:pt idx="139303">
                  <c:v>322.73095986910602</c:v>
                </c:pt>
                <c:pt idx="139304">
                  <c:v>322.73327662437902</c:v>
                </c:pt>
                <c:pt idx="139305">
                  <c:v>322.73559337965298</c:v>
                </c:pt>
                <c:pt idx="139306">
                  <c:v>322.73791013492598</c:v>
                </c:pt>
                <c:pt idx="139307">
                  <c:v>322.74022689020001</c:v>
                </c:pt>
                <c:pt idx="139308">
                  <c:v>322.74254364547301</c:v>
                </c:pt>
                <c:pt idx="139309">
                  <c:v>322.74486040074697</c:v>
                </c:pt>
                <c:pt idx="139310">
                  <c:v>322.74717715601997</c:v>
                </c:pt>
                <c:pt idx="139311">
                  <c:v>322.749493911294</c:v>
                </c:pt>
                <c:pt idx="139312">
                  <c:v>322.751810666567</c:v>
                </c:pt>
                <c:pt idx="139313">
                  <c:v>322.75412742184102</c:v>
                </c:pt>
                <c:pt idx="139314">
                  <c:v>322.75644417711402</c:v>
                </c:pt>
                <c:pt idx="139315">
                  <c:v>322.75876093238799</c:v>
                </c:pt>
                <c:pt idx="139316">
                  <c:v>322.76107768766099</c:v>
                </c:pt>
                <c:pt idx="139317">
                  <c:v>322.76339444293501</c:v>
                </c:pt>
                <c:pt idx="139318">
                  <c:v>322.76571119820801</c:v>
                </c:pt>
                <c:pt idx="139319">
                  <c:v>322.76802795348198</c:v>
                </c:pt>
                <c:pt idx="139320">
                  <c:v>322.77034470875498</c:v>
                </c:pt>
                <c:pt idx="139321">
                  <c:v>322.772661464029</c:v>
                </c:pt>
                <c:pt idx="139322">
                  <c:v>322.774978219302</c:v>
                </c:pt>
                <c:pt idx="139323">
                  <c:v>322.77729497457602</c:v>
                </c:pt>
                <c:pt idx="139324">
                  <c:v>322.77961172984999</c:v>
                </c:pt>
                <c:pt idx="139325">
                  <c:v>322.78192848512299</c:v>
                </c:pt>
                <c:pt idx="139326">
                  <c:v>322.78424524039701</c:v>
                </c:pt>
                <c:pt idx="139327">
                  <c:v>322.78656199567001</c:v>
                </c:pt>
                <c:pt idx="139328">
                  <c:v>322.78887875094398</c:v>
                </c:pt>
                <c:pt idx="139329">
                  <c:v>322.79119550621698</c:v>
                </c:pt>
                <c:pt idx="139330">
                  <c:v>322.793512261491</c:v>
                </c:pt>
                <c:pt idx="139331">
                  <c:v>322.795829016764</c:v>
                </c:pt>
                <c:pt idx="139332">
                  <c:v>322.79814577203803</c:v>
                </c:pt>
                <c:pt idx="139333">
                  <c:v>322.80046252731103</c:v>
                </c:pt>
                <c:pt idx="139334">
                  <c:v>322.80277928258499</c:v>
                </c:pt>
                <c:pt idx="139335">
                  <c:v>322.80509603785799</c:v>
                </c:pt>
                <c:pt idx="139336">
                  <c:v>322.80741279313202</c:v>
                </c:pt>
                <c:pt idx="139337">
                  <c:v>322.80972954840502</c:v>
                </c:pt>
                <c:pt idx="139338">
                  <c:v>322.81204630367898</c:v>
                </c:pt>
                <c:pt idx="139339">
                  <c:v>322.81436305895198</c:v>
                </c:pt>
                <c:pt idx="139340">
                  <c:v>322.81667981422601</c:v>
                </c:pt>
                <c:pt idx="139341">
                  <c:v>322.81899656949901</c:v>
                </c:pt>
                <c:pt idx="139342">
                  <c:v>322.82131332477297</c:v>
                </c:pt>
                <c:pt idx="139343">
                  <c:v>322.82363008004597</c:v>
                </c:pt>
                <c:pt idx="139344">
                  <c:v>322.82594683532</c:v>
                </c:pt>
                <c:pt idx="139345">
                  <c:v>322.828263590593</c:v>
                </c:pt>
                <c:pt idx="139346">
                  <c:v>322.83058034586702</c:v>
                </c:pt>
                <c:pt idx="139347">
                  <c:v>322.83289710114002</c:v>
                </c:pt>
                <c:pt idx="139348">
                  <c:v>322.83521385641399</c:v>
                </c:pt>
                <c:pt idx="139349">
                  <c:v>322.83753061168699</c:v>
                </c:pt>
                <c:pt idx="139350">
                  <c:v>322.83984736696101</c:v>
                </c:pt>
                <c:pt idx="139351">
                  <c:v>322.84216412223401</c:v>
                </c:pt>
                <c:pt idx="139352">
                  <c:v>322.84448087750798</c:v>
                </c:pt>
                <c:pt idx="139353">
                  <c:v>322.84679763278098</c:v>
                </c:pt>
                <c:pt idx="139354">
                  <c:v>322.849114388055</c:v>
                </c:pt>
                <c:pt idx="139355">
                  <c:v>322.851431143328</c:v>
                </c:pt>
                <c:pt idx="139356">
                  <c:v>322.85374789860202</c:v>
                </c:pt>
                <c:pt idx="139357">
                  <c:v>322.85606465387502</c:v>
                </c:pt>
                <c:pt idx="139358">
                  <c:v>322.85838140914899</c:v>
                </c:pt>
                <c:pt idx="139359">
                  <c:v>322.86069816442199</c:v>
                </c:pt>
                <c:pt idx="139360">
                  <c:v>322.86301491969601</c:v>
                </c:pt>
                <c:pt idx="139361">
                  <c:v>322.86533167496901</c:v>
                </c:pt>
                <c:pt idx="139362">
                  <c:v>322.86764843024298</c:v>
                </c:pt>
                <c:pt idx="139363">
                  <c:v>322.86996518551598</c:v>
                </c:pt>
                <c:pt idx="139364">
                  <c:v>322.87228194079</c:v>
                </c:pt>
                <c:pt idx="139365">
                  <c:v>322.874598696063</c:v>
                </c:pt>
                <c:pt idx="139366">
                  <c:v>322.87691545133703</c:v>
                </c:pt>
                <c:pt idx="139367">
                  <c:v>322.87923220661099</c:v>
                </c:pt>
                <c:pt idx="139368">
                  <c:v>322.88154896188399</c:v>
                </c:pt>
                <c:pt idx="139369">
                  <c:v>322.88386571715802</c:v>
                </c:pt>
                <c:pt idx="139370">
                  <c:v>322.88618247243102</c:v>
                </c:pt>
                <c:pt idx="139371">
                  <c:v>322.88849922770498</c:v>
                </c:pt>
                <c:pt idx="139372">
                  <c:v>322.89081598297798</c:v>
                </c:pt>
                <c:pt idx="139373">
                  <c:v>322.89313273825201</c:v>
                </c:pt>
                <c:pt idx="139374">
                  <c:v>322.89544949352501</c:v>
                </c:pt>
                <c:pt idx="139375">
                  <c:v>322.89776624879897</c:v>
                </c:pt>
                <c:pt idx="139376">
                  <c:v>322.90008300407197</c:v>
                </c:pt>
                <c:pt idx="139377">
                  <c:v>322.902399759346</c:v>
                </c:pt>
                <c:pt idx="139378">
                  <c:v>322.904716514619</c:v>
                </c:pt>
                <c:pt idx="139379">
                  <c:v>322.90703326989302</c:v>
                </c:pt>
                <c:pt idx="139380">
                  <c:v>322.90935002516602</c:v>
                </c:pt>
                <c:pt idx="139381">
                  <c:v>322.91166678043999</c:v>
                </c:pt>
                <c:pt idx="139382">
                  <c:v>322.91398353571299</c:v>
                </c:pt>
                <c:pt idx="139383">
                  <c:v>322.91630029098701</c:v>
                </c:pt>
                <c:pt idx="139384">
                  <c:v>322.91861704626001</c:v>
                </c:pt>
                <c:pt idx="139385">
                  <c:v>322.92093380153398</c:v>
                </c:pt>
                <c:pt idx="139386">
                  <c:v>322.92325055680698</c:v>
                </c:pt>
                <c:pt idx="139387">
                  <c:v>322.925567312081</c:v>
                </c:pt>
                <c:pt idx="139388">
                  <c:v>322.927884067354</c:v>
                </c:pt>
                <c:pt idx="139389">
                  <c:v>322.93020082262802</c:v>
                </c:pt>
                <c:pt idx="139390">
                  <c:v>322.93251757790102</c:v>
                </c:pt>
                <c:pt idx="139391">
                  <c:v>322.93483433317499</c:v>
                </c:pt>
                <c:pt idx="139392">
                  <c:v>322.93715108844799</c:v>
                </c:pt>
                <c:pt idx="139393">
                  <c:v>322.93946784372201</c:v>
                </c:pt>
                <c:pt idx="139394">
                  <c:v>322.94178459899501</c:v>
                </c:pt>
                <c:pt idx="139395">
                  <c:v>322.94410135426898</c:v>
                </c:pt>
                <c:pt idx="139396">
                  <c:v>322.94641810954198</c:v>
                </c:pt>
                <c:pt idx="139397">
                  <c:v>322.948734864816</c:v>
                </c:pt>
                <c:pt idx="139398">
                  <c:v>322.951051620089</c:v>
                </c:pt>
                <c:pt idx="139399">
                  <c:v>322.95336837536303</c:v>
                </c:pt>
                <c:pt idx="139400">
                  <c:v>322.95568513063603</c:v>
                </c:pt>
                <c:pt idx="139401">
                  <c:v>322.95800188590999</c:v>
                </c:pt>
                <c:pt idx="139402">
                  <c:v>322.96031864118299</c:v>
                </c:pt>
                <c:pt idx="139403">
                  <c:v>322.96263539645702</c:v>
                </c:pt>
                <c:pt idx="139404">
                  <c:v>322.96495215173002</c:v>
                </c:pt>
                <c:pt idx="139405">
                  <c:v>322.96726890700398</c:v>
                </c:pt>
                <c:pt idx="139406">
                  <c:v>322.96958566227698</c:v>
                </c:pt>
                <c:pt idx="139407">
                  <c:v>322.97190241755101</c:v>
                </c:pt>
                <c:pt idx="139408">
                  <c:v>322.97421917282401</c:v>
                </c:pt>
                <c:pt idx="139409">
                  <c:v>322.97653592809797</c:v>
                </c:pt>
                <c:pt idx="139410">
                  <c:v>322.978852683372</c:v>
                </c:pt>
                <c:pt idx="139411">
                  <c:v>322.981169438645</c:v>
                </c:pt>
                <c:pt idx="139412">
                  <c:v>322.98348619391902</c:v>
                </c:pt>
                <c:pt idx="139413">
                  <c:v>322.98580294919202</c:v>
                </c:pt>
                <c:pt idx="139414">
                  <c:v>322.98811970446599</c:v>
                </c:pt>
                <c:pt idx="139415">
                  <c:v>322.99043645973899</c:v>
                </c:pt>
                <c:pt idx="139416">
                  <c:v>322.99275321501301</c:v>
                </c:pt>
                <c:pt idx="139417">
                  <c:v>322.99506997028601</c:v>
                </c:pt>
                <c:pt idx="139418">
                  <c:v>322.99738672555998</c:v>
                </c:pt>
                <c:pt idx="139419">
                  <c:v>322.99970348083298</c:v>
                </c:pt>
                <c:pt idx="139420">
                  <c:v>323.002020236107</c:v>
                </c:pt>
                <c:pt idx="139421">
                  <c:v>323.00433699138</c:v>
                </c:pt>
                <c:pt idx="139422">
                  <c:v>323.00665374665402</c:v>
                </c:pt>
                <c:pt idx="139423">
                  <c:v>323.00897050192702</c:v>
                </c:pt>
                <c:pt idx="139424">
                  <c:v>323.01128725720099</c:v>
                </c:pt>
                <c:pt idx="139425">
                  <c:v>323.01360401247399</c:v>
                </c:pt>
                <c:pt idx="139426">
                  <c:v>323.01592076774801</c:v>
                </c:pt>
                <c:pt idx="139427">
                  <c:v>323.01823752302101</c:v>
                </c:pt>
                <c:pt idx="139428">
                  <c:v>323.02055427829498</c:v>
                </c:pt>
                <c:pt idx="139429">
                  <c:v>323.02287103356798</c:v>
                </c:pt>
                <c:pt idx="139430">
                  <c:v>323.025187788842</c:v>
                </c:pt>
                <c:pt idx="139431">
                  <c:v>323.027504544115</c:v>
                </c:pt>
                <c:pt idx="139432">
                  <c:v>323.02982129938903</c:v>
                </c:pt>
                <c:pt idx="139433">
                  <c:v>323.03213805466203</c:v>
                </c:pt>
                <c:pt idx="139434">
                  <c:v>323.03445480993599</c:v>
                </c:pt>
                <c:pt idx="139435">
                  <c:v>323.03677156520899</c:v>
                </c:pt>
                <c:pt idx="139436">
                  <c:v>323.03908832048302</c:v>
                </c:pt>
                <c:pt idx="139437">
                  <c:v>323.04140507575602</c:v>
                </c:pt>
                <c:pt idx="139438">
                  <c:v>323.04372183102998</c:v>
                </c:pt>
                <c:pt idx="139439">
                  <c:v>323.04603858630298</c:v>
                </c:pt>
                <c:pt idx="139440">
                  <c:v>323.04835534157701</c:v>
                </c:pt>
                <c:pt idx="139441">
                  <c:v>323.05067209685001</c:v>
                </c:pt>
                <c:pt idx="139442">
                  <c:v>323.05298885212397</c:v>
                </c:pt>
                <c:pt idx="139443">
                  <c:v>323.05530560739697</c:v>
                </c:pt>
                <c:pt idx="139444">
                  <c:v>323.057622362671</c:v>
                </c:pt>
                <c:pt idx="139445">
                  <c:v>323.059939117944</c:v>
                </c:pt>
                <c:pt idx="139446">
                  <c:v>323.06225587321802</c:v>
                </c:pt>
                <c:pt idx="139447">
                  <c:v>323.06457262849102</c:v>
                </c:pt>
                <c:pt idx="139448">
                  <c:v>323.06688938376499</c:v>
                </c:pt>
                <c:pt idx="139449">
                  <c:v>323.06920613903799</c:v>
                </c:pt>
                <c:pt idx="139450">
                  <c:v>323.07152289431201</c:v>
                </c:pt>
                <c:pt idx="139451">
                  <c:v>323.07383964958501</c:v>
                </c:pt>
                <c:pt idx="139452">
                  <c:v>323.07615640485898</c:v>
                </c:pt>
                <c:pt idx="139453">
                  <c:v>323.078473160133</c:v>
                </c:pt>
                <c:pt idx="139454">
                  <c:v>323.080789915406</c:v>
                </c:pt>
                <c:pt idx="139455">
                  <c:v>323.08310667068002</c:v>
                </c:pt>
                <c:pt idx="139456">
                  <c:v>323.08542342595302</c:v>
                </c:pt>
                <c:pt idx="139457">
                  <c:v>323.08774018122699</c:v>
                </c:pt>
                <c:pt idx="139458">
                  <c:v>323.09005693649999</c:v>
                </c:pt>
                <c:pt idx="139459">
                  <c:v>323.09237369177401</c:v>
                </c:pt>
                <c:pt idx="139460">
                  <c:v>323.09469044704701</c:v>
                </c:pt>
                <c:pt idx="139461">
                  <c:v>323.09700720232098</c:v>
                </c:pt>
                <c:pt idx="139462">
                  <c:v>323.09932395759398</c:v>
                </c:pt>
                <c:pt idx="139463">
                  <c:v>323.101640712868</c:v>
                </c:pt>
                <c:pt idx="139464">
                  <c:v>323.103957468141</c:v>
                </c:pt>
                <c:pt idx="139465">
                  <c:v>323.10627422341503</c:v>
                </c:pt>
                <c:pt idx="139466">
                  <c:v>323.10859097868803</c:v>
                </c:pt>
                <c:pt idx="139467">
                  <c:v>323.11090773396199</c:v>
                </c:pt>
                <c:pt idx="139468">
                  <c:v>323.11322448923499</c:v>
                </c:pt>
                <c:pt idx="139469">
                  <c:v>323.11554124450902</c:v>
                </c:pt>
                <c:pt idx="139470">
                  <c:v>323.11785799978202</c:v>
                </c:pt>
                <c:pt idx="139471">
                  <c:v>323.12017475505598</c:v>
                </c:pt>
                <c:pt idx="139472">
                  <c:v>323.12249151032898</c:v>
                </c:pt>
                <c:pt idx="139473">
                  <c:v>323.12480826560301</c:v>
                </c:pt>
                <c:pt idx="139474">
                  <c:v>323.12712502087601</c:v>
                </c:pt>
                <c:pt idx="139475">
                  <c:v>323.12944177614997</c:v>
                </c:pt>
                <c:pt idx="139476">
                  <c:v>323.13175853142297</c:v>
                </c:pt>
                <c:pt idx="139477">
                  <c:v>323.134075286697</c:v>
                </c:pt>
                <c:pt idx="139478">
                  <c:v>323.13639204197</c:v>
                </c:pt>
                <c:pt idx="139479">
                  <c:v>323.13870879724402</c:v>
                </c:pt>
                <c:pt idx="139480">
                  <c:v>323.14102555251702</c:v>
                </c:pt>
                <c:pt idx="139481">
                  <c:v>323.14334230779099</c:v>
                </c:pt>
                <c:pt idx="139482">
                  <c:v>323.14565906306399</c:v>
                </c:pt>
                <c:pt idx="139483">
                  <c:v>323.14797581833801</c:v>
                </c:pt>
                <c:pt idx="139484">
                  <c:v>323.15029257361101</c:v>
                </c:pt>
                <c:pt idx="139485">
                  <c:v>323.15260932888498</c:v>
                </c:pt>
                <c:pt idx="139486">
                  <c:v>323.15492608415798</c:v>
                </c:pt>
                <c:pt idx="139487">
                  <c:v>323.157242839432</c:v>
                </c:pt>
                <c:pt idx="139488">
                  <c:v>323.159559594705</c:v>
                </c:pt>
                <c:pt idx="139489">
                  <c:v>323.16187634997902</c:v>
                </c:pt>
                <c:pt idx="139490">
                  <c:v>323.16419310525202</c:v>
                </c:pt>
                <c:pt idx="139491">
                  <c:v>323.16650986052599</c:v>
                </c:pt>
                <c:pt idx="139492">
                  <c:v>323.16882661579899</c:v>
                </c:pt>
                <c:pt idx="139493">
                  <c:v>323.17114337107301</c:v>
                </c:pt>
                <c:pt idx="139494">
                  <c:v>323.17346012634601</c:v>
                </c:pt>
                <c:pt idx="139495">
                  <c:v>323.17577688161998</c:v>
                </c:pt>
                <c:pt idx="139496">
                  <c:v>323.178093636894</c:v>
                </c:pt>
                <c:pt idx="139497">
                  <c:v>323.180410392167</c:v>
                </c:pt>
                <c:pt idx="139498">
                  <c:v>323.18272714744103</c:v>
                </c:pt>
                <c:pt idx="139499">
                  <c:v>323.18504390271403</c:v>
                </c:pt>
                <c:pt idx="139500">
                  <c:v>323.18736065798799</c:v>
                </c:pt>
                <c:pt idx="139501">
                  <c:v>323.18967741326099</c:v>
                </c:pt>
                <c:pt idx="139502">
                  <c:v>323.19199416853502</c:v>
                </c:pt>
                <c:pt idx="139503">
                  <c:v>323.19431092380802</c:v>
                </c:pt>
                <c:pt idx="139504">
                  <c:v>323.19662767908198</c:v>
                </c:pt>
                <c:pt idx="139505">
                  <c:v>323.19894443435498</c:v>
                </c:pt>
                <c:pt idx="139506">
                  <c:v>323.20126118962901</c:v>
                </c:pt>
                <c:pt idx="139507">
                  <c:v>323.20357794490201</c:v>
                </c:pt>
                <c:pt idx="139508">
                  <c:v>323.20589470017597</c:v>
                </c:pt>
                <c:pt idx="139509">
                  <c:v>323.20821145544897</c:v>
                </c:pt>
                <c:pt idx="139510">
                  <c:v>323.210528210723</c:v>
                </c:pt>
                <c:pt idx="139511">
                  <c:v>323.212844965996</c:v>
                </c:pt>
                <c:pt idx="139512">
                  <c:v>323.21516172127002</c:v>
                </c:pt>
                <c:pt idx="139513">
                  <c:v>323.21747847654302</c:v>
                </c:pt>
                <c:pt idx="139514">
                  <c:v>323.21979523181699</c:v>
                </c:pt>
                <c:pt idx="139515">
                  <c:v>323.22211198708999</c:v>
                </c:pt>
                <c:pt idx="139516">
                  <c:v>323.22442874236401</c:v>
                </c:pt>
                <c:pt idx="139517">
                  <c:v>323.22674549763701</c:v>
                </c:pt>
                <c:pt idx="139518">
                  <c:v>323.22906225291098</c:v>
                </c:pt>
                <c:pt idx="139519">
                  <c:v>323.23137900818398</c:v>
                </c:pt>
                <c:pt idx="139520">
                  <c:v>323.233695763458</c:v>
                </c:pt>
                <c:pt idx="139521">
                  <c:v>323.236012518731</c:v>
                </c:pt>
                <c:pt idx="139522">
                  <c:v>323.23832927400503</c:v>
                </c:pt>
                <c:pt idx="139523">
                  <c:v>323.24064602927803</c:v>
                </c:pt>
                <c:pt idx="139524">
                  <c:v>323.24296278455199</c:v>
                </c:pt>
                <c:pt idx="139525">
                  <c:v>323.24527953982499</c:v>
                </c:pt>
                <c:pt idx="139526">
                  <c:v>323.24759629509902</c:v>
                </c:pt>
                <c:pt idx="139527">
                  <c:v>323.24991305037202</c:v>
                </c:pt>
                <c:pt idx="139528">
                  <c:v>323.25222980564598</c:v>
                </c:pt>
                <c:pt idx="139529">
                  <c:v>323.25454656091898</c:v>
                </c:pt>
                <c:pt idx="139530">
                  <c:v>323.25686331619301</c:v>
                </c:pt>
                <c:pt idx="139531">
                  <c:v>323.25918007146601</c:v>
                </c:pt>
                <c:pt idx="139532">
                  <c:v>323.26149682673997</c:v>
                </c:pt>
                <c:pt idx="139533">
                  <c:v>323.26381358201297</c:v>
                </c:pt>
                <c:pt idx="139534">
                  <c:v>323.266130337287</c:v>
                </c:pt>
                <c:pt idx="139535">
                  <c:v>323.26844709256</c:v>
                </c:pt>
                <c:pt idx="139536">
                  <c:v>323.27076384783402</c:v>
                </c:pt>
                <c:pt idx="139537">
                  <c:v>323.27308060310799</c:v>
                </c:pt>
                <c:pt idx="139538">
                  <c:v>323.27539735838099</c:v>
                </c:pt>
                <c:pt idx="139539">
                  <c:v>323.27771411365501</c:v>
                </c:pt>
                <c:pt idx="139540">
                  <c:v>323.28003086892801</c:v>
                </c:pt>
                <c:pt idx="139541">
                  <c:v>323.28234762420198</c:v>
                </c:pt>
                <c:pt idx="139542">
                  <c:v>323.28466437947498</c:v>
                </c:pt>
                <c:pt idx="139543">
                  <c:v>323.286981134749</c:v>
                </c:pt>
                <c:pt idx="139544">
                  <c:v>323.289297890022</c:v>
                </c:pt>
                <c:pt idx="139545">
                  <c:v>323.29161464529602</c:v>
                </c:pt>
                <c:pt idx="139546">
                  <c:v>323.29393140056902</c:v>
                </c:pt>
                <c:pt idx="139547">
                  <c:v>323.29624815584299</c:v>
                </c:pt>
                <c:pt idx="139548">
                  <c:v>323.29856491111599</c:v>
                </c:pt>
                <c:pt idx="139549">
                  <c:v>323.30088166639001</c:v>
                </c:pt>
                <c:pt idx="139550">
                  <c:v>323.30319842166301</c:v>
                </c:pt>
                <c:pt idx="139551">
                  <c:v>323.30551517693698</c:v>
                </c:pt>
                <c:pt idx="139552">
                  <c:v>323.30783193220998</c:v>
                </c:pt>
                <c:pt idx="139553">
                  <c:v>323.310148687484</c:v>
                </c:pt>
                <c:pt idx="139554">
                  <c:v>323.312465442757</c:v>
                </c:pt>
                <c:pt idx="139555">
                  <c:v>323.31478219803103</c:v>
                </c:pt>
                <c:pt idx="139556">
                  <c:v>323.31709895330403</c:v>
                </c:pt>
                <c:pt idx="139557">
                  <c:v>323.31941570857799</c:v>
                </c:pt>
                <c:pt idx="139558">
                  <c:v>323.32173246385099</c:v>
                </c:pt>
                <c:pt idx="139559">
                  <c:v>323.32404921912502</c:v>
                </c:pt>
                <c:pt idx="139560">
                  <c:v>323.32636597439802</c:v>
                </c:pt>
                <c:pt idx="139561">
                  <c:v>323.32868272967198</c:v>
                </c:pt>
                <c:pt idx="139562">
                  <c:v>323.33099948494498</c:v>
                </c:pt>
                <c:pt idx="139563">
                  <c:v>323.33331624021901</c:v>
                </c:pt>
                <c:pt idx="139564">
                  <c:v>323.33563299549201</c:v>
                </c:pt>
                <c:pt idx="139565">
                  <c:v>323.33794975076597</c:v>
                </c:pt>
                <c:pt idx="139566">
                  <c:v>323.34026650603897</c:v>
                </c:pt>
                <c:pt idx="139567">
                  <c:v>323.342583261313</c:v>
                </c:pt>
                <c:pt idx="139568">
                  <c:v>323.344900016586</c:v>
                </c:pt>
                <c:pt idx="139569">
                  <c:v>323.34721677186002</c:v>
                </c:pt>
                <c:pt idx="139570">
                  <c:v>323.34953352713302</c:v>
                </c:pt>
                <c:pt idx="139571">
                  <c:v>323.35185028240699</c:v>
                </c:pt>
                <c:pt idx="139572">
                  <c:v>323.35416703767999</c:v>
                </c:pt>
                <c:pt idx="139573">
                  <c:v>323.35648379295401</c:v>
                </c:pt>
                <c:pt idx="139574">
                  <c:v>323.35880054822701</c:v>
                </c:pt>
                <c:pt idx="139575">
                  <c:v>323.36111730350098</c:v>
                </c:pt>
                <c:pt idx="139576">
                  <c:v>323.36343405877398</c:v>
                </c:pt>
                <c:pt idx="139577">
                  <c:v>323.365750814048</c:v>
                </c:pt>
                <c:pt idx="139578">
                  <c:v>323.368067569321</c:v>
                </c:pt>
                <c:pt idx="139579">
                  <c:v>323.37038432459502</c:v>
                </c:pt>
                <c:pt idx="139580">
                  <c:v>323.37270107986899</c:v>
                </c:pt>
                <c:pt idx="139581">
                  <c:v>323.37501783514199</c:v>
                </c:pt>
                <c:pt idx="139582">
                  <c:v>323.37733459041601</c:v>
                </c:pt>
                <c:pt idx="139583">
                  <c:v>323.37965134568901</c:v>
                </c:pt>
                <c:pt idx="139584">
                  <c:v>323.38196810096298</c:v>
                </c:pt>
                <c:pt idx="139585">
                  <c:v>323.38428485623598</c:v>
                </c:pt>
                <c:pt idx="139586">
                  <c:v>323.38660161151</c:v>
                </c:pt>
                <c:pt idx="139587">
                  <c:v>323.388918366783</c:v>
                </c:pt>
                <c:pt idx="139588">
                  <c:v>323.39123512205703</c:v>
                </c:pt>
                <c:pt idx="139589">
                  <c:v>323.39355187733003</c:v>
                </c:pt>
                <c:pt idx="139590">
                  <c:v>323.39586863260399</c:v>
                </c:pt>
                <c:pt idx="139591">
                  <c:v>323.39818538787699</c:v>
                </c:pt>
                <c:pt idx="139592">
                  <c:v>323.40050214315102</c:v>
                </c:pt>
                <c:pt idx="139593">
                  <c:v>323.40281889842402</c:v>
                </c:pt>
                <c:pt idx="139594">
                  <c:v>323.40513565369798</c:v>
                </c:pt>
                <c:pt idx="139595">
                  <c:v>323.40745240897098</c:v>
                </c:pt>
                <c:pt idx="139596">
                  <c:v>323.40976916424501</c:v>
                </c:pt>
                <c:pt idx="139597">
                  <c:v>323.41208591951801</c:v>
                </c:pt>
                <c:pt idx="139598">
                  <c:v>323.41440267479197</c:v>
                </c:pt>
                <c:pt idx="139599">
                  <c:v>323.41671943006497</c:v>
                </c:pt>
                <c:pt idx="139600">
                  <c:v>323.419036185339</c:v>
                </c:pt>
                <c:pt idx="139601">
                  <c:v>323.421352940612</c:v>
                </c:pt>
                <c:pt idx="139602">
                  <c:v>323.42366969588602</c:v>
                </c:pt>
                <c:pt idx="139603">
                  <c:v>323.42598645115902</c:v>
                </c:pt>
                <c:pt idx="139604">
                  <c:v>323.42830320643299</c:v>
                </c:pt>
                <c:pt idx="139605">
                  <c:v>323.43061996170599</c:v>
                </c:pt>
                <c:pt idx="139606">
                  <c:v>323.43293671698001</c:v>
                </c:pt>
                <c:pt idx="139607">
                  <c:v>323.43525347225301</c:v>
                </c:pt>
                <c:pt idx="139608">
                  <c:v>323.43757022752698</c:v>
                </c:pt>
                <c:pt idx="139609">
                  <c:v>323.43988698279998</c:v>
                </c:pt>
                <c:pt idx="139610">
                  <c:v>323.442203738074</c:v>
                </c:pt>
                <c:pt idx="139611">
                  <c:v>323.444520493347</c:v>
                </c:pt>
                <c:pt idx="139612">
                  <c:v>323.44683724862102</c:v>
                </c:pt>
                <c:pt idx="139613">
                  <c:v>323.44915400389402</c:v>
                </c:pt>
                <c:pt idx="139614">
                  <c:v>323.45147075916799</c:v>
                </c:pt>
                <c:pt idx="139615">
                  <c:v>323.45378751444099</c:v>
                </c:pt>
                <c:pt idx="139616">
                  <c:v>323.45610426971501</c:v>
                </c:pt>
                <c:pt idx="139617">
                  <c:v>323.45842102498801</c:v>
                </c:pt>
                <c:pt idx="139618">
                  <c:v>323.46073778026198</c:v>
                </c:pt>
                <c:pt idx="139619">
                  <c:v>323.46305453553498</c:v>
                </c:pt>
                <c:pt idx="139620">
                  <c:v>323.465371290809</c:v>
                </c:pt>
                <c:pt idx="139621">
                  <c:v>323.467688046082</c:v>
                </c:pt>
                <c:pt idx="139622">
                  <c:v>323.47000480135603</c:v>
                </c:pt>
                <c:pt idx="139623">
                  <c:v>323.47232155662999</c:v>
                </c:pt>
                <c:pt idx="139624">
                  <c:v>323.47463831190299</c:v>
                </c:pt>
                <c:pt idx="139625">
                  <c:v>323.47695506717702</c:v>
                </c:pt>
                <c:pt idx="139626">
                  <c:v>323.47927182245002</c:v>
                </c:pt>
                <c:pt idx="139627">
                  <c:v>323.48158857772398</c:v>
                </c:pt>
                <c:pt idx="139628">
                  <c:v>323.48390533299698</c:v>
                </c:pt>
                <c:pt idx="139629">
                  <c:v>323.48622208827101</c:v>
                </c:pt>
                <c:pt idx="139630">
                  <c:v>323.48853884354401</c:v>
                </c:pt>
                <c:pt idx="139631">
                  <c:v>323.49085559881797</c:v>
                </c:pt>
                <c:pt idx="139632">
                  <c:v>323.49317235409097</c:v>
                </c:pt>
                <c:pt idx="139633">
                  <c:v>323.495489109365</c:v>
                </c:pt>
                <c:pt idx="139634">
                  <c:v>323.497805864638</c:v>
                </c:pt>
                <c:pt idx="139635">
                  <c:v>323.50012261991202</c:v>
                </c:pt>
                <c:pt idx="139636">
                  <c:v>323.50243937518502</c:v>
                </c:pt>
                <c:pt idx="139637">
                  <c:v>323.50475613045899</c:v>
                </c:pt>
                <c:pt idx="139638">
                  <c:v>323.50707288573199</c:v>
                </c:pt>
                <c:pt idx="139639">
                  <c:v>323.50938964100601</c:v>
                </c:pt>
                <c:pt idx="139640">
                  <c:v>323.51170639627901</c:v>
                </c:pt>
                <c:pt idx="139641">
                  <c:v>323.51402315155298</c:v>
                </c:pt>
                <c:pt idx="139642">
                  <c:v>323.51633990682598</c:v>
                </c:pt>
                <c:pt idx="139643">
                  <c:v>323.5186566621</c:v>
                </c:pt>
                <c:pt idx="139644">
                  <c:v>323.520973417373</c:v>
                </c:pt>
                <c:pt idx="139645">
                  <c:v>323.52329017264702</c:v>
                </c:pt>
                <c:pt idx="139646">
                  <c:v>323.52560692792002</c:v>
                </c:pt>
                <c:pt idx="139647">
                  <c:v>323.52792368319399</c:v>
                </c:pt>
                <c:pt idx="139648">
                  <c:v>323.53024043846699</c:v>
                </c:pt>
                <c:pt idx="139649">
                  <c:v>323.53255719374101</c:v>
                </c:pt>
                <c:pt idx="139650">
                  <c:v>323.53487394901401</c:v>
                </c:pt>
                <c:pt idx="139651">
                  <c:v>323.53719070428798</c:v>
                </c:pt>
                <c:pt idx="139652">
                  <c:v>323.53950745956098</c:v>
                </c:pt>
                <c:pt idx="139653">
                  <c:v>323.541824214835</c:v>
                </c:pt>
                <c:pt idx="139654">
                  <c:v>323.544140970108</c:v>
                </c:pt>
                <c:pt idx="139655">
                  <c:v>323.54645772538203</c:v>
                </c:pt>
                <c:pt idx="139656">
                  <c:v>323.54877448065503</c:v>
                </c:pt>
                <c:pt idx="139657">
                  <c:v>323.55109123592899</c:v>
                </c:pt>
                <c:pt idx="139658">
                  <c:v>323.55340799120199</c:v>
                </c:pt>
                <c:pt idx="139659">
                  <c:v>323.55572474647602</c:v>
                </c:pt>
                <c:pt idx="139660">
                  <c:v>323.55804150174902</c:v>
                </c:pt>
                <c:pt idx="139661">
                  <c:v>323.56035825702298</c:v>
                </c:pt>
                <c:pt idx="139662">
                  <c:v>323.56267501229598</c:v>
                </c:pt>
                <c:pt idx="139663">
                  <c:v>323.56499176757001</c:v>
                </c:pt>
                <c:pt idx="139664">
                  <c:v>323.56730852284301</c:v>
                </c:pt>
                <c:pt idx="139665">
                  <c:v>323.56962527811697</c:v>
                </c:pt>
                <c:pt idx="139666">
                  <c:v>323.571942033391</c:v>
                </c:pt>
                <c:pt idx="139667">
                  <c:v>323.574258788664</c:v>
                </c:pt>
                <c:pt idx="139668">
                  <c:v>323.57657554393802</c:v>
                </c:pt>
                <c:pt idx="139669">
                  <c:v>323.57889229921102</c:v>
                </c:pt>
                <c:pt idx="139670">
                  <c:v>323.58120905448499</c:v>
                </c:pt>
                <c:pt idx="139671">
                  <c:v>323.58352580975799</c:v>
                </c:pt>
                <c:pt idx="139672">
                  <c:v>323.58584256503201</c:v>
                </c:pt>
                <c:pt idx="139673">
                  <c:v>323.58815932030501</c:v>
                </c:pt>
                <c:pt idx="139674">
                  <c:v>323.59047607557898</c:v>
                </c:pt>
                <c:pt idx="139675">
                  <c:v>323.59279283085198</c:v>
                </c:pt>
                <c:pt idx="139676">
                  <c:v>323.595109586126</c:v>
                </c:pt>
                <c:pt idx="139677">
                  <c:v>323.597426341399</c:v>
                </c:pt>
                <c:pt idx="139678">
                  <c:v>323.59974309667302</c:v>
                </c:pt>
                <c:pt idx="139679">
                  <c:v>323.60205985194602</c:v>
                </c:pt>
                <c:pt idx="139680">
                  <c:v>323.60437660721999</c:v>
                </c:pt>
                <c:pt idx="139681">
                  <c:v>323.60669336249299</c:v>
                </c:pt>
                <c:pt idx="139682">
                  <c:v>323.60901011776701</c:v>
                </c:pt>
                <c:pt idx="139683">
                  <c:v>323.61132687304001</c:v>
                </c:pt>
                <c:pt idx="139684">
                  <c:v>323.61364362831398</c:v>
                </c:pt>
                <c:pt idx="139685">
                  <c:v>323.61596038358698</c:v>
                </c:pt>
                <c:pt idx="139686">
                  <c:v>323.618277138861</c:v>
                </c:pt>
                <c:pt idx="139687">
                  <c:v>323.620593894134</c:v>
                </c:pt>
                <c:pt idx="139688">
                  <c:v>323.62291064940803</c:v>
                </c:pt>
                <c:pt idx="139689">
                  <c:v>323.62522740468103</c:v>
                </c:pt>
                <c:pt idx="139690">
                  <c:v>323.62754415995499</c:v>
                </c:pt>
                <c:pt idx="139691">
                  <c:v>323.62986091522799</c:v>
                </c:pt>
                <c:pt idx="139692">
                  <c:v>323.63217767050202</c:v>
                </c:pt>
                <c:pt idx="139693">
                  <c:v>323.63449442577502</c:v>
                </c:pt>
                <c:pt idx="139694">
                  <c:v>323.63681118104898</c:v>
                </c:pt>
                <c:pt idx="139695">
                  <c:v>323.63912793632198</c:v>
                </c:pt>
                <c:pt idx="139696">
                  <c:v>323.64144469159601</c:v>
                </c:pt>
                <c:pt idx="139697">
                  <c:v>323.64376144686901</c:v>
                </c:pt>
                <c:pt idx="139698">
                  <c:v>323.64607820214297</c:v>
                </c:pt>
                <c:pt idx="139699">
                  <c:v>323.64839495741597</c:v>
                </c:pt>
                <c:pt idx="139700">
                  <c:v>323.65071171269</c:v>
                </c:pt>
                <c:pt idx="139701">
                  <c:v>323.653028467963</c:v>
                </c:pt>
                <c:pt idx="139702">
                  <c:v>323.65534522323702</c:v>
                </c:pt>
                <c:pt idx="139703">
                  <c:v>323.65766197851002</c:v>
                </c:pt>
                <c:pt idx="139704">
                  <c:v>323.65997873378399</c:v>
                </c:pt>
                <c:pt idx="139705">
                  <c:v>323.66229548905699</c:v>
                </c:pt>
                <c:pt idx="139706">
                  <c:v>323.66461224433101</c:v>
                </c:pt>
                <c:pt idx="139707">
                  <c:v>323.66692899960401</c:v>
                </c:pt>
                <c:pt idx="139708">
                  <c:v>323.66924575487798</c:v>
                </c:pt>
                <c:pt idx="139709">
                  <c:v>323.671562510152</c:v>
                </c:pt>
                <c:pt idx="139710">
                  <c:v>323.673879265425</c:v>
                </c:pt>
                <c:pt idx="139711">
                  <c:v>323.67619602069902</c:v>
                </c:pt>
                <c:pt idx="139712">
                  <c:v>323.67851277597202</c:v>
                </c:pt>
                <c:pt idx="139713">
                  <c:v>323.68082953124599</c:v>
                </c:pt>
                <c:pt idx="139714">
                  <c:v>323.68314628651899</c:v>
                </c:pt>
                <c:pt idx="139715">
                  <c:v>323.68546304179301</c:v>
                </c:pt>
                <c:pt idx="139716">
                  <c:v>323.68777979706601</c:v>
                </c:pt>
                <c:pt idx="139717">
                  <c:v>323.69009655233998</c:v>
                </c:pt>
                <c:pt idx="139718">
                  <c:v>323.69241330761298</c:v>
                </c:pt>
                <c:pt idx="139719">
                  <c:v>323.694730062887</c:v>
                </c:pt>
                <c:pt idx="139720">
                  <c:v>323.69704681816</c:v>
                </c:pt>
                <c:pt idx="139721">
                  <c:v>323.69936357343403</c:v>
                </c:pt>
                <c:pt idx="139722">
                  <c:v>323.70168032870703</c:v>
                </c:pt>
                <c:pt idx="139723">
                  <c:v>323.70399708398099</c:v>
                </c:pt>
                <c:pt idx="139724">
                  <c:v>323.70631383925399</c:v>
                </c:pt>
                <c:pt idx="139725">
                  <c:v>323.70863059452802</c:v>
                </c:pt>
                <c:pt idx="139726">
                  <c:v>323.71094734980102</c:v>
                </c:pt>
                <c:pt idx="139727">
                  <c:v>323.71326410507498</c:v>
                </c:pt>
                <c:pt idx="139728">
                  <c:v>323.71558086034798</c:v>
                </c:pt>
                <c:pt idx="139729">
                  <c:v>323.71789761562201</c:v>
                </c:pt>
                <c:pt idx="139730">
                  <c:v>323.72021437089501</c:v>
                </c:pt>
                <c:pt idx="139731">
                  <c:v>323.72253112616897</c:v>
                </c:pt>
                <c:pt idx="139732">
                  <c:v>323.72484788144197</c:v>
                </c:pt>
                <c:pt idx="139733">
                  <c:v>323.727164636716</c:v>
                </c:pt>
                <c:pt idx="139734">
                  <c:v>323.729481391989</c:v>
                </c:pt>
                <c:pt idx="139735">
                  <c:v>323.73179814726302</c:v>
                </c:pt>
                <c:pt idx="139736">
                  <c:v>323.73411490253602</c:v>
                </c:pt>
                <c:pt idx="139737">
                  <c:v>323.73643165780999</c:v>
                </c:pt>
                <c:pt idx="139738">
                  <c:v>323.73874841308299</c:v>
                </c:pt>
                <c:pt idx="139739">
                  <c:v>323.74106516835701</c:v>
                </c:pt>
                <c:pt idx="139740">
                  <c:v>323.74338192363001</c:v>
                </c:pt>
                <c:pt idx="139741">
                  <c:v>323.74569867890398</c:v>
                </c:pt>
                <c:pt idx="139742">
                  <c:v>323.74801543417698</c:v>
                </c:pt>
                <c:pt idx="139743">
                  <c:v>323.750332189451</c:v>
                </c:pt>
                <c:pt idx="139744">
                  <c:v>323.752648944724</c:v>
                </c:pt>
                <c:pt idx="139745">
                  <c:v>323.75496569999802</c:v>
                </c:pt>
                <c:pt idx="139746">
                  <c:v>323.75728245527102</c:v>
                </c:pt>
                <c:pt idx="139747">
                  <c:v>323.75959921054499</c:v>
                </c:pt>
                <c:pt idx="139748">
                  <c:v>323.76191596581799</c:v>
                </c:pt>
                <c:pt idx="139749">
                  <c:v>323.76423272109201</c:v>
                </c:pt>
                <c:pt idx="139750">
                  <c:v>323.76654947636501</c:v>
                </c:pt>
                <c:pt idx="139751">
                  <c:v>323.76886623163898</c:v>
                </c:pt>
                <c:pt idx="139752">
                  <c:v>323.771182986913</c:v>
                </c:pt>
                <c:pt idx="139753">
                  <c:v>323.773499742186</c:v>
                </c:pt>
                <c:pt idx="139754">
                  <c:v>323.77581649746003</c:v>
                </c:pt>
                <c:pt idx="139755">
                  <c:v>323.77813325273303</c:v>
                </c:pt>
                <c:pt idx="139756">
                  <c:v>323.78045000800699</c:v>
                </c:pt>
                <c:pt idx="139757">
                  <c:v>323.78276676327999</c:v>
                </c:pt>
                <c:pt idx="139758">
                  <c:v>323.78508351855402</c:v>
                </c:pt>
                <c:pt idx="139759">
                  <c:v>323.78740027382702</c:v>
                </c:pt>
                <c:pt idx="139760">
                  <c:v>323.78971702910098</c:v>
                </c:pt>
                <c:pt idx="139761">
                  <c:v>323.79203378437398</c:v>
                </c:pt>
                <c:pt idx="139762">
                  <c:v>323.79435053964801</c:v>
                </c:pt>
                <c:pt idx="139763">
                  <c:v>323.79666729492101</c:v>
                </c:pt>
                <c:pt idx="139764">
                  <c:v>323.79898405019497</c:v>
                </c:pt>
                <c:pt idx="139765">
                  <c:v>323.80130080546797</c:v>
                </c:pt>
                <c:pt idx="139766">
                  <c:v>323.803617560742</c:v>
                </c:pt>
                <c:pt idx="139767">
                  <c:v>323.805934316015</c:v>
                </c:pt>
                <c:pt idx="139768">
                  <c:v>323.80825107128902</c:v>
                </c:pt>
                <c:pt idx="139769">
                  <c:v>323.81056782656202</c:v>
                </c:pt>
                <c:pt idx="139770">
                  <c:v>323.81288458183599</c:v>
                </c:pt>
                <c:pt idx="139771">
                  <c:v>323.81520133710899</c:v>
                </c:pt>
                <c:pt idx="139772">
                  <c:v>323.81751809238301</c:v>
                </c:pt>
                <c:pt idx="139773">
                  <c:v>323.81983484765601</c:v>
                </c:pt>
                <c:pt idx="139774">
                  <c:v>323.82215160292998</c:v>
                </c:pt>
                <c:pt idx="139775">
                  <c:v>323.82446835820298</c:v>
                </c:pt>
                <c:pt idx="139776">
                  <c:v>323.826785113477</c:v>
                </c:pt>
                <c:pt idx="139777">
                  <c:v>323.82910186875</c:v>
                </c:pt>
                <c:pt idx="139778">
                  <c:v>323.83141862402402</c:v>
                </c:pt>
                <c:pt idx="139779">
                  <c:v>323.83373537929702</c:v>
                </c:pt>
                <c:pt idx="139780">
                  <c:v>323.83605213457099</c:v>
                </c:pt>
                <c:pt idx="139781">
                  <c:v>323.83836888984399</c:v>
                </c:pt>
                <c:pt idx="139782">
                  <c:v>323.84068564511801</c:v>
                </c:pt>
                <c:pt idx="139783">
                  <c:v>323.84300240039101</c:v>
                </c:pt>
                <c:pt idx="139784">
                  <c:v>323.84531915566498</c:v>
                </c:pt>
                <c:pt idx="139785">
                  <c:v>323.84763591093798</c:v>
                </c:pt>
                <c:pt idx="139786">
                  <c:v>323.849952666212</c:v>
                </c:pt>
                <c:pt idx="139787">
                  <c:v>323.852269421485</c:v>
                </c:pt>
                <c:pt idx="139788">
                  <c:v>323.85458617675903</c:v>
                </c:pt>
                <c:pt idx="139789">
                  <c:v>323.85690293203203</c:v>
                </c:pt>
                <c:pt idx="139790">
                  <c:v>323.85921968730599</c:v>
                </c:pt>
                <c:pt idx="139791">
                  <c:v>323.86153644257899</c:v>
                </c:pt>
                <c:pt idx="139792">
                  <c:v>323.86385319785302</c:v>
                </c:pt>
                <c:pt idx="139793">
                  <c:v>323.86616995312698</c:v>
                </c:pt>
                <c:pt idx="139794">
                  <c:v>323.86848670839998</c:v>
                </c:pt>
                <c:pt idx="139795">
                  <c:v>323.87080346367401</c:v>
                </c:pt>
                <c:pt idx="139796">
                  <c:v>323.87312021894701</c:v>
                </c:pt>
                <c:pt idx="139797">
                  <c:v>323.87543697422097</c:v>
                </c:pt>
                <c:pt idx="139798">
                  <c:v>323.87775372949397</c:v>
                </c:pt>
                <c:pt idx="139799">
                  <c:v>323.880070484768</c:v>
                </c:pt>
                <c:pt idx="139800">
                  <c:v>323.882387240041</c:v>
                </c:pt>
                <c:pt idx="139801">
                  <c:v>323.88470399531502</c:v>
                </c:pt>
                <c:pt idx="139802">
                  <c:v>323.88702075058802</c:v>
                </c:pt>
                <c:pt idx="139803">
                  <c:v>323.88933750586199</c:v>
                </c:pt>
                <c:pt idx="139804">
                  <c:v>323.89165426113499</c:v>
                </c:pt>
                <c:pt idx="139805">
                  <c:v>323.89397101640901</c:v>
                </c:pt>
                <c:pt idx="139806">
                  <c:v>323.89628777168201</c:v>
                </c:pt>
                <c:pt idx="139807">
                  <c:v>323.89860452695598</c:v>
                </c:pt>
                <c:pt idx="139808">
                  <c:v>323.90092128222898</c:v>
                </c:pt>
                <c:pt idx="139809">
                  <c:v>323.903238037503</c:v>
                </c:pt>
                <c:pt idx="139810">
                  <c:v>323.905554792776</c:v>
                </c:pt>
                <c:pt idx="139811">
                  <c:v>323.90787154805003</c:v>
                </c:pt>
                <c:pt idx="139812">
                  <c:v>323.91018830332303</c:v>
                </c:pt>
                <c:pt idx="139813">
                  <c:v>323.91250505859699</c:v>
                </c:pt>
                <c:pt idx="139814">
                  <c:v>323.91482181386999</c:v>
                </c:pt>
                <c:pt idx="139815">
                  <c:v>323.91713856914402</c:v>
                </c:pt>
                <c:pt idx="139816">
                  <c:v>323.91945532441702</c:v>
                </c:pt>
                <c:pt idx="139817">
                  <c:v>323.92177207969098</c:v>
                </c:pt>
                <c:pt idx="139818">
                  <c:v>323.92408883496398</c:v>
                </c:pt>
                <c:pt idx="139819">
                  <c:v>323.92640559023801</c:v>
                </c:pt>
                <c:pt idx="139820">
                  <c:v>323.92872234551101</c:v>
                </c:pt>
                <c:pt idx="139821">
                  <c:v>323.93103910078497</c:v>
                </c:pt>
                <c:pt idx="139822">
                  <c:v>323.93335585605797</c:v>
                </c:pt>
                <c:pt idx="139823">
                  <c:v>323.935672611332</c:v>
                </c:pt>
                <c:pt idx="139824">
                  <c:v>323.937989366605</c:v>
                </c:pt>
                <c:pt idx="139825">
                  <c:v>323.94030612187902</c:v>
                </c:pt>
                <c:pt idx="139826">
                  <c:v>323.94262287715202</c:v>
                </c:pt>
                <c:pt idx="139827">
                  <c:v>323.94493963242599</c:v>
                </c:pt>
                <c:pt idx="139828">
                  <c:v>323.94725638769899</c:v>
                </c:pt>
                <c:pt idx="139829">
                  <c:v>323.94957314297301</c:v>
                </c:pt>
                <c:pt idx="139830">
                  <c:v>323.95188989824601</c:v>
                </c:pt>
                <c:pt idx="139831">
                  <c:v>323.95420665351998</c:v>
                </c:pt>
                <c:pt idx="139832">
                  <c:v>323.95652340879298</c:v>
                </c:pt>
                <c:pt idx="139833">
                  <c:v>323.958840164067</c:v>
                </c:pt>
                <c:pt idx="139834">
                  <c:v>323.96115691934</c:v>
                </c:pt>
                <c:pt idx="139835">
                  <c:v>323.96347367461402</c:v>
                </c:pt>
                <c:pt idx="139836">
                  <c:v>323.96579042988799</c:v>
                </c:pt>
                <c:pt idx="139837">
                  <c:v>323.96810718516099</c:v>
                </c:pt>
                <c:pt idx="139838">
                  <c:v>323.97042394043501</c:v>
                </c:pt>
                <c:pt idx="139839">
                  <c:v>323.97274069570801</c:v>
                </c:pt>
                <c:pt idx="139840">
                  <c:v>323.97505745098198</c:v>
                </c:pt>
                <c:pt idx="139841">
                  <c:v>323.97737420625498</c:v>
                </c:pt>
                <c:pt idx="139842">
                  <c:v>323.979690961529</c:v>
                </c:pt>
                <c:pt idx="139843">
                  <c:v>323.982007716802</c:v>
                </c:pt>
                <c:pt idx="139844">
                  <c:v>323.98432447207603</c:v>
                </c:pt>
                <c:pt idx="139845">
                  <c:v>323.98664122734903</c:v>
                </c:pt>
                <c:pt idx="139846">
                  <c:v>323.98895798262299</c:v>
                </c:pt>
                <c:pt idx="139847">
                  <c:v>323.99127473789599</c:v>
                </c:pt>
                <c:pt idx="139848">
                  <c:v>323.99359149317002</c:v>
                </c:pt>
                <c:pt idx="139849">
                  <c:v>323.99590824844302</c:v>
                </c:pt>
                <c:pt idx="139850">
                  <c:v>323.99822500371698</c:v>
                </c:pt>
                <c:pt idx="139851">
                  <c:v>324.00054175898998</c:v>
                </c:pt>
                <c:pt idx="139852">
                  <c:v>324.00285851426401</c:v>
                </c:pt>
                <c:pt idx="139853">
                  <c:v>324.00517526953701</c:v>
                </c:pt>
                <c:pt idx="139854">
                  <c:v>324.00749202481097</c:v>
                </c:pt>
                <c:pt idx="139855">
                  <c:v>324.00980878008397</c:v>
                </c:pt>
                <c:pt idx="139856">
                  <c:v>324.012125535358</c:v>
                </c:pt>
                <c:pt idx="139857">
                  <c:v>324.014442290631</c:v>
                </c:pt>
                <c:pt idx="139858">
                  <c:v>324.01675904590502</c:v>
                </c:pt>
                <c:pt idx="139859">
                  <c:v>324.01907580117802</c:v>
                </c:pt>
                <c:pt idx="139860">
                  <c:v>324.02139255645199</c:v>
                </c:pt>
                <c:pt idx="139861">
                  <c:v>324.02370931172499</c:v>
                </c:pt>
                <c:pt idx="139862">
                  <c:v>324.02602606699901</c:v>
                </c:pt>
                <c:pt idx="139863">
                  <c:v>324.02834282227201</c:v>
                </c:pt>
                <c:pt idx="139864">
                  <c:v>324.03065957754598</c:v>
                </c:pt>
                <c:pt idx="139865">
                  <c:v>324.03297633281898</c:v>
                </c:pt>
                <c:pt idx="139866">
                  <c:v>324.035293088093</c:v>
                </c:pt>
                <c:pt idx="139867">
                  <c:v>324.037609843366</c:v>
                </c:pt>
                <c:pt idx="139868">
                  <c:v>324.03992659864002</c:v>
                </c:pt>
                <c:pt idx="139869">
                  <c:v>324.04224335391302</c:v>
                </c:pt>
                <c:pt idx="139870">
                  <c:v>324.04456010918699</c:v>
                </c:pt>
                <c:pt idx="139871">
                  <c:v>324.04687686445999</c:v>
                </c:pt>
                <c:pt idx="139872">
                  <c:v>324.04919361973401</c:v>
                </c:pt>
                <c:pt idx="139873">
                  <c:v>324.05151037500701</c:v>
                </c:pt>
                <c:pt idx="139874">
                  <c:v>324.05382713028098</c:v>
                </c:pt>
                <c:pt idx="139875">
                  <c:v>324.05614388555398</c:v>
                </c:pt>
                <c:pt idx="139876">
                  <c:v>324.058460640828</c:v>
                </c:pt>
                <c:pt idx="139877">
                  <c:v>324.060777396101</c:v>
                </c:pt>
                <c:pt idx="139878">
                  <c:v>324.06309415137503</c:v>
                </c:pt>
                <c:pt idx="139879">
                  <c:v>324.06541090664899</c:v>
                </c:pt>
                <c:pt idx="139880">
                  <c:v>324.06772766192199</c:v>
                </c:pt>
                <c:pt idx="139881">
                  <c:v>324.07004441719602</c:v>
                </c:pt>
                <c:pt idx="139882">
                  <c:v>324.07236117246902</c:v>
                </c:pt>
                <c:pt idx="139883">
                  <c:v>324.07467792774298</c:v>
                </c:pt>
                <c:pt idx="139884">
                  <c:v>324.07699468301598</c:v>
                </c:pt>
                <c:pt idx="139885">
                  <c:v>324.07931143829001</c:v>
                </c:pt>
                <c:pt idx="139886">
                  <c:v>324.08162819356301</c:v>
                </c:pt>
                <c:pt idx="139887">
                  <c:v>324.08394494883697</c:v>
                </c:pt>
                <c:pt idx="139888">
                  <c:v>324.08626170410997</c:v>
                </c:pt>
                <c:pt idx="139889">
                  <c:v>324.088578459384</c:v>
                </c:pt>
                <c:pt idx="139890">
                  <c:v>324.090895214657</c:v>
                </c:pt>
                <c:pt idx="139891">
                  <c:v>324.09321196993102</c:v>
                </c:pt>
                <c:pt idx="139892">
                  <c:v>324.09552872520402</c:v>
                </c:pt>
                <c:pt idx="139893">
                  <c:v>324.09784548047799</c:v>
                </c:pt>
                <c:pt idx="139894">
                  <c:v>324.10016223575099</c:v>
                </c:pt>
                <c:pt idx="139895">
                  <c:v>324.10247899102501</c:v>
                </c:pt>
                <c:pt idx="139896">
                  <c:v>324.10479574629801</c:v>
                </c:pt>
                <c:pt idx="139897">
                  <c:v>324.10711250157198</c:v>
                </c:pt>
                <c:pt idx="139898">
                  <c:v>324.10942925684498</c:v>
                </c:pt>
                <c:pt idx="139899">
                  <c:v>324.111746012119</c:v>
                </c:pt>
                <c:pt idx="139900">
                  <c:v>324.114062767392</c:v>
                </c:pt>
                <c:pt idx="139901">
                  <c:v>324.11637952266602</c:v>
                </c:pt>
                <c:pt idx="139902">
                  <c:v>324.11869627793902</c:v>
                </c:pt>
                <c:pt idx="139903">
                  <c:v>324.12101303321299</c:v>
                </c:pt>
                <c:pt idx="139904">
                  <c:v>324.12332978848599</c:v>
                </c:pt>
                <c:pt idx="139905">
                  <c:v>324.12564654376001</c:v>
                </c:pt>
                <c:pt idx="139906">
                  <c:v>324.12796329903301</c:v>
                </c:pt>
                <c:pt idx="139907">
                  <c:v>324.13028005430698</c:v>
                </c:pt>
                <c:pt idx="139908">
                  <c:v>324.13259680957998</c:v>
                </c:pt>
                <c:pt idx="139909">
                  <c:v>324.134913564854</c:v>
                </c:pt>
                <c:pt idx="139910">
                  <c:v>324.137230320127</c:v>
                </c:pt>
                <c:pt idx="139911">
                  <c:v>324.13954707540103</c:v>
                </c:pt>
                <c:pt idx="139912">
                  <c:v>324.14186383067403</c:v>
                </c:pt>
                <c:pt idx="139913">
                  <c:v>324.14418058594799</c:v>
                </c:pt>
                <c:pt idx="139914">
                  <c:v>324.14649734122099</c:v>
                </c:pt>
                <c:pt idx="139915">
                  <c:v>324.14881409649502</c:v>
                </c:pt>
                <c:pt idx="139916">
                  <c:v>324.15113085176802</c:v>
                </c:pt>
                <c:pt idx="139917">
                  <c:v>324.15344760704198</c:v>
                </c:pt>
                <c:pt idx="139918">
                  <c:v>324.15576436231498</c:v>
                </c:pt>
                <c:pt idx="139919">
                  <c:v>324.15808111758901</c:v>
                </c:pt>
                <c:pt idx="139920">
                  <c:v>324.16039787286201</c:v>
                </c:pt>
                <c:pt idx="139921">
                  <c:v>324.16271462813597</c:v>
                </c:pt>
                <c:pt idx="139922">
                  <c:v>324.16503138341</c:v>
                </c:pt>
                <c:pt idx="139923">
                  <c:v>324.167348138683</c:v>
                </c:pt>
                <c:pt idx="139924">
                  <c:v>324.16966489395702</c:v>
                </c:pt>
                <c:pt idx="139925">
                  <c:v>324.17198164923002</c:v>
                </c:pt>
                <c:pt idx="139926">
                  <c:v>324.17429840450399</c:v>
                </c:pt>
                <c:pt idx="139927">
                  <c:v>324.17661515977699</c:v>
                </c:pt>
                <c:pt idx="139928">
                  <c:v>324.17893191505101</c:v>
                </c:pt>
                <c:pt idx="139929">
                  <c:v>324.18124867032401</c:v>
                </c:pt>
                <c:pt idx="139930">
                  <c:v>324.18356542559798</c:v>
                </c:pt>
                <c:pt idx="139931">
                  <c:v>324.18588218087098</c:v>
                </c:pt>
                <c:pt idx="139932">
                  <c:v>324.188198936145</c:v>
                </c:pt>
                <c:pt idx="139933">
                  <c:v>324.190515691418</c:v>
                </c:pt>
                <c:pt idx="139934">
                  <c:v>324.19283244669202</c:v>
                </c:pt>
                <c:pt idx="139935">
                  <c:v>324.19514920196502</c:v>
                </c:pt>
                <c:pt idx="139936">
                  <c:v>324.19746595723899</c:v>
                </c:pt>
                <c:pt idx="139937">
                  <c:v>324.19978271251199</c:v>
                </c:pt>
                <c:pt idx="139938">
                  <c:v>324.20209946778601</c:v>
                </c:pt>
                <c:pt idx="139939">
                  <c:v>324.20441622305901</c:v>
                </c:pt>
                <c:pt idx="139940">
                  <c:v>324.20673297833298</c:v>
                </c:pt>
                <c:pt idx="139941">
                  <c:v>324.20904973360598</c:v>
                </c:pt>
                <c:pt idx="139942">
                  <c:v>324.21136648888</c:v>
                </c:pt>
                <c:pt idx="139943">
                  <c:v>324.213683244153</c:v>
                </c:pt>
                <c:pt idx="139944">
                  <c:v>324.21599999942703</c:v>
                </c:pt>
                <c:pt idx="139945">
                  <c:v>324.21831675470003</c:v>
                </c:pt>
                <c:pt idx="139946">
                  <c:v>324.22063350997399</c:v>
                </c:pt>
                <c:pt idx="139947">
                  <c:v>324.22295026524699</c:v>
                </c:pt>
                <c:pt idx="139948">
                  <c:v>324.22526702052102</c:v>
                </c:pt>
                <c:pt idx="139949">
                  <c:v>324.22758377579402</c:v>
                </c:pt>
                <c:pt idx="139950">
                  <c:v>324.22990053106798</c:v>
                </c:pt>
                <c:pt idx="139951">
                  <c:v>324.23221728634098</c:v>
                </c:pt>
                <c:pt idx="139952">
                  <c:v>324.23453404161501</c:v>
                </c:pt>
                <c:pt idx="139953">
                  <c:v>324.23685079688801</c:v>
                </c:pt>
                <c:pt idx="139954">
                  <c:v>324.23916755216197</c:v>
                </c:pt>
                <c:pt idx="139955">
                  <c:v>324.24148430743497</c:v>
                </c:pt>
                <c:pt idx="139956">
                  <c:v>324.243801062709</c:v>
                </c:pt>
                <c:pt idx="139957">
                  <c:v>324.246117817982</c:v>
                </c:pt>
                <c:pt idx="139958">
                  <c:v>324.24843457325602</c:v>
                </c:pt>
                <c:pt idx="139959">
                  <c:v>324.25075132852902</c:v>
                </c:pt>
                <c:pt idx="139960">
                  <c:v>324.25306808380299</c:v>
                </c:pt>
                <c:pt idx="139961">
                  <c:v>324.25538483907599</c:v>
                </c:pt>
                <c:pt idx="139962">
                  <c:v>324.25770159435001</c:v>
                </c:pt>
                <c:pt idx="139963">
                  <c:v>324.26001834962301</c:v>
                </c:pt>
                <c:pt idx="139964">
                  <c:v>324.26233510489698</c:v>
                </c:pt>
                <c:pt idx="139965">
                  <c:v>324.264651860171</c:v>
                </c:pt>
                <c:pt idx="139966">
                  <c:v>324.266968615444</c:v>
                </c:pt>
                <c:pt idx="139967">
                  <c:v>324.26928537071802</c:v>
                </c:pt>
                <c:pt idx="139968">
                  <c:v>324.27160212599102</c:v>
                </c:pt>
                <c:pt idx="139969">
                  <c:v>324.27391888126499</c:v>
                </c:pt>
                <c:pt idx="139970">
                  <c:v>324.27623563653799</c:v>
                </c:pt>
                <c:pt idx="139971">
                  <c:v>324.27855239181201</c:v>
                </c:pt>
                <c:pt idx="139972">
                  <c:v>324.28086914708501</c:v>
                </c:pt>
                <c:pt idx="139973">
                  <c:v>324.28318590235898</c:v>
                </c:pt>
                <c:pt idx="139974">
                  <c:v>324.28550265763198</c:v>
                </c:pt>
                <c:pt idx="139975">
                  <c:v>324.287819412906</c:v>
                </c:pt>
                <c:pt idx="139976">
                  <c:v>324.290136168179</c:v>
                </c:pt>
                <c:pt idx="139977">
                  <c:v>324.29245292345303</c:v>
                </c:pt>
                <c:pt idx="139978">
                  <c:v>324.29476967872603</c:v>
                </c:pt>
                <c:pt idx="139979">
                  <c:v>324.29708643399999</c:v>
                </c:pt>
                <c:pt idx="139980">
                  <c:v>324.29940318927299</c:v>
                </c:pt>
                <c:pt idx="139981">
                  <c:v>324.30171994454702</c:v>
                </c:pt>
                <c:pt idx="139982">
                  <c:v>324.30403669982002</c:v>
                </c:pt>
                <c:pt idx="139983">
                  <c:v>324.30635345509398</c:v>
                </c:pt>
                <c:pt idx="139984">
                  <c:v>324.30867021036698</c:v>
                </c:pt>
                <c:pt idx="139985">
                  <c:v>324.31098696564101</c:v>
                </c:pt>
                <c:pt idx="139986">
                  <c:v>324.31330372091401</c:v>
                </c:pt>
                <c:pt idx="139987">
                  <c:v>324.31562047618797</c:v>
                </c:pt>
                <c:pt idx="139988">
                  <c:v>324.31793723146097</c:v>
                </c:pt>
                <c:pt idx="139989">
                  <c:v>324.320253986735</c:v>
                </c:pt>
                <c:pt idx="139990">
                  <c:v>324.322570742008</c:v>
                </c:pt>
                <c:pt idx="139991">
                  <c:v>324.32488749728202</c:v>
                </c:pt>
                <c:pt idx="139992">
                  <c:v>324.32720425255502</c:v>
                </c:pt>
                <c:pt idx="139993">
                  <c:v>324.32952100782899</c:v>
                </c:pt>
                <c:pt idx="139994">
                  <c:v>324.33183776310199</c:v>
                </c:pt>
                <c:pt idx="139995">
                  <c:v>324.33415451837601</c:v>
                </c:pt>
                <c:pt idx="139996">
                  <c:v>324.33647127364901</c:v>
                </c:pt>
                <c:pt idx="139997">
                  <c:v>324.33878802892298</c:v>
                </c:pt>
                <c:pt idx="139998">
                  <c:v>324.34110478419598</c:v>
                </c:pt>
                <c:pt idx="139999">
                  <c:v>324.34342153947</c:v>
                </c:pt>
                <c:pt idx="140000">
                  <c:v>324.345738294743</c:v>
                </c:pt>
                <c:pt idx="140001">
                  <c:v>324.34805505001702</c:v>
                </c:pt>
                <c:pt idx="140002">
                  <c:v>324.35037180529002</c:v>
                </c:pt>
                <c:pt idx="140003">
                  <c:v>324.35268856056399</c:v>
                </c:pt>
                <c:pt idx="140004">
                  <c:v>324.35500531583699</c:v>
                </c:pt>
                <c:pt idx="140005">
                  <c:v>324.35732207111101</c:v>
                </c:pt>
                <c:pt idx="140006">
                  <c:v>324.35963882638401</c:v>
                </c:pt>
                <c:pt idx="140007">
                  <c:v>324.36195558165798</c:v>
                </c:pt>
                <c:pt idx="140008">
                  <c:v>324.364272336932</c:v>
                </c:pt>
                <c:pt idx="140009">
                  <c:v>324.366589092205</c:v>
                </c:pt>
                <c:pt idx="140010">
                  <c:v>324.36890584747903</c:v>
                </c:pt>
                <c:pt idx="140011">
                  <c:v>324.37122260275203</c:v>
                </c:pt>
                <c:pt idx="140012">
                  <c:v>324.37353935802599</c:v>
                </c:pt>
                <c:pt idx="140013">
                  <c:v>324.37585611329899</c:v>
                </c:pt>
                <c:pt idx="140014">
                  <c:v>324.37817286857302</c:v>
                </c:pt>
                <c:pt idx="140015">
                  <c:v>324.38048962384602</c:v>
                </c:pt>
                <c:pt idx="140016">
                  <c:v>324.38280637911998</c:v>
                </c:pt>
                <c:pt idx="140017">
                  <c:v>324.38512313439298</c:v>
                </c:pt>
                <c:pt idx="140018">
                  <c:v>324.38743988966701</c:v>
                </c:pt>
                <c:pt idx="140019">
                  <c:v>324.38975664494001</c:v>
                </c:pt>
                <c:pt idx="140020">
                  <c:v>324.39207340021397</c:v>
                </c:pt>
                <c:pt idx="140021">
                  <c:v>324.39439015548697</c:v>
                </c:pt>
                <c:pt idx="140022">
                  <c:v>324.396706910761</c:v>
                </c:pt>
                <c:pt idx="140023">
                  <c:v>324.399023666034</c:v>
                </c:pt>
                <c:pt idx="140024">
                  <c:v>324.40134042130802</c:v>
                </c:pt>
                <c:pt idx="140025">
                  <c:v>324.40365717658102</c:v>
                </c:pt>
                <c:pt idx="140026">
                  <c:v>324.40597393185499</c:v>
                </c:pt>
                <c:pt idx="140027">
                  <c:v>324.40829068712799</c:v>
                </c:pt>
                <c:pt idx="140028">
                  <c:v>324.41060744240201</c:v>
                </c:pt>
                <c:pt idx="140029">
                  <c:v>324.41292419767501</c:v>
                </c:pt>
                <c:pt idx="140030">
                  <c:v>324.41524095294898</c:v>
                </c:pt>
                <c:pt idx="140031">
                  <c:v>324.41755770822198</c:v>
                </c:pt>
                <c:pt idx="140032">
                  <c:v>324.419874463496</c:v>
                </c:pt>
                <c:pt idx="140033">
                  <c:v>324.422191218769</c:v>
                </c:pt>
                <c:pt idx="140034">
                  <c:v>324.42450797404302</c:v>
                </c:pt>
                <c:pt idx="140035">
                  <c:v>324.42682472931602</c:v>
                </c:pt>
                <c:pt idx="140036">
                  <c:v>324.42914148458999</c:v>
                </c:pt>
                <c:pt idx="140037">
                  <c:v>324.43145823986299</c:v>
                </c:pt>
                <c:pt idx="140038">
                  <c:v>324.43377499513701</c:v>
                </c:pt>
                <c:pt idx="140039">
                  <c:v>324.43609175041001</c:v>
                </c:pt>
                <c:pt idx="140040">
                  <c:v>324.43840850568398</c:v>
                </c:pt>
                <c:pt idx="140041">
                  <c:v>324.44072526095698</c:v>
                </c:pt>
                <c:pt idx="140042">
                  <c:v>324.443042016231</c:v>
                </c:pt>
                <c:pt idx="140043">
                  <c:v>324.445358771504</c:v>
                </c:pt>
                <c:pt idx="140044">
                  <c:v>324.44767552677803</c:v>
                </c:pt>
                <c:pt idx="140045">
                  <c:v>324.44999228205103</c:v>
                </c:pt>
                <c:pt idx="140046">
                  <c:v>324.45230903732499</c:v>
                </c:pt>
                <c:pt idx="140047">
                  <c:v>324.45462579259799</c:v>
                </c:pt>
                <c:pt idx="140048">
                  <c:v>324.45694254787202</c:v>
                </c:pt>
                <c:pt idx="140049">
                  <c:v>324.45925930314598</c:v>
                </c:pt>
                <c:pt idx="140050">
                  <c:v>324.46157605841898</c:v>
                </c:pt>
                <c:pt idx="140051">
                  <c:v>324.46389281369301</c:v>
                </c:pt>
                <c:pt idx="140052">
                  <c:v>324.46620956896601</c:v>
                </c:pt>
                <c:pt idx="140053">
                  <c:v>324.46852632423997</c:v>
                </c:pt>
                <c:pt idx="140054">
                  <c:v>324.47084307951297</c:v>
                </c:pt>
                <c:pt idx="140055">
                  <c:v>324.473159834787</c:v>
                </c:pt>
                <c:pt idx="140056">
                  <c:v>324.47547659006</c:v>
                </c:pt>
                <c:pt idx="140057">
                  <c:v>324.47779334533402</c:v>
                </c:pt>
                <c:pt idx="140058">
                  <c:v>324.48011010060702</c:v>
                </c:pt>
                <c:pt idx="140059">
                  <c:v>324.48242685588099</c:v>
                </c:pt>
                <c:pt idx="140060">
                  <c:v>324.48474361115399</c:v>
                </c:pt>
                <c:pt idx="140061">
                  <c:v>324.48706036642801</c:v>
                </c:pt>
                <c:pt idx="140062">
                  <c:v>324.48937712170101</c:v>
                </c:pt>
                <c:pt idx="140063">
                  <c:v>324.49169387697498</c:v>
                </c:pt>
                <c:pt idx="140064">
                  <c:v>324.49401063224798</c:v>
                </c:pt>
                <c:pt idx="140065">
                  <c:v>324.496327387522</c:v>
                </c:pt>
                <c:pt idx="140066">
                  <c:v>324.498644142795</c:v>
                </c:pt>
                <c:pt idx="140067">
                  <c:v>324.50096089806902</c:v>
                </c:pt>
                <c:pt idx="140068">
                  <c:v>324.50327765334202</c:v>
                </c:pt>
                <c:pt idx="140069">
                  <c:v>324.50559440861599</c:v>
                </c:pt>
                <c:pt idx="140070">
                  <c:v>324.50791116388899</c:v>
                </c:pt>
                <c:pt idx="140071">
                  <c:v>324.51022791916301</c:v>
                </c:pt>
                <c:pt idx="140072">
                  <c:v>324.51254467443601</c:v>
                </c:pt>
                <c:pt idx="140073">
                  <c:v>324.51486142970998</c:v>
                </c:pt>
                <c:pt idx="140074">
                  <c:v>324.51717818498298</c:v>
                </c:pt>
                <c:pt idx="140075">
                  <c:v>324.519494940257</c:v>
                </c:pt>
                <c:pt idx="140076">
                  <c:v>324.52181169553</c:v>
                </c:pt>
                <c:pt idx="140077">
                  <c:v>324.52412845080403</c:v>
                </c:pt>
                <c:pt idx="140078">
                  <c:v>324.52644520607703</c:v>
                </c:pt>
                <c:pt idx="140079">
                  <c:v>324.52876196135099</c:v>
                </c:pt>
                <c:pt idx="140080">
                  <c:v>324.53107871662399</c:v>
                </c:pt>
                <c:pt idx="140081">
                  <c:v>324.53339547189802</c:v>
                </c:pt>
                <c:pt idx="140082">
                  <c:v>324.53571222717102</c:v>
                </c:pt>
                <c:pt idx="140083">
                  <c:v>324.53802898244498</c:v>
                </c:pt>
                <c:pt idx="140084">
                  <c:v>324.54034573771798</c:v>
                </c:pt>
                <c:pt idx="140085">
                  <c:v>324.54266249299201</c:v>
                </c:pt>
                <c:pt idx="140086">
                  <c:v>324.54497924826501</c:v>
                </c:pt>
                <c:pt idx="140087">
                  <c:v>324.54729600353897</c:v>
                </c:pt>
                <c:pt idx="140088">
                  <c:v>324.54961275881197</c:v>
                </c:pt>
                <c:pt idx="140089">
                  <c:v>324.551929514086</c:v>
                </c:pt>
                <c:pt idx="140090">
                  <c:v>324.554246269359</c:v>
                </c:pt>
                <c:pt idx="140091">
                  <c:v>324.55656302463302</c:v>
                </c:pt>
                <c:pt idx="140092">
                  <c:v>324.55887977990699</c:v>
                </c:pt>
                <c:pt idx="140093">
                  <c:v>324.56119653517999</c:v>
                </c:pt>
                <c:pt idx="140094">
                  <c:v>324.56351329045401</c:v>
                </c:pt>
                <c:pt idx="140095">
                  <c:v>324.56583004572701</c:v>
                </c:pt>
                <c:pt idx="140096">
                  <c:v>324.56814680100098</c:v>
                </c:pt>
                <c:pt idx="140097">
                  <c:v>324.57046355627398</c:v>
                </c:pt>
                <c:pt idx="140098">
                  <c:v>324.572780311548</c:v>
                </c:pt>
                <c:pt idx="140099">
                  <c:v>324.575097066821</c:v>
                </c:pt>
                <c:pt idx="140100">
                  <c:v>324.57741382209502</c:v>
                </c:pt>
                <c:pt idx="140101">
                  <c:v>324.57973057736803</c:v>
                </c:pt>
                <c:pt idx="140102">
                  <c:v>324.58204733264199</c:v>
                </c:pt>
                <c:pt idx="140103">
                  <c:v>324.58436408791499</c:v>
                </c:pt>
                <c:pt idx="140104">
                  <c:v>324.58668084318901</c:v>
                </c:pt>
                <c:pt idx="140105">
                  <c:v>324.58899759846202</c:v>
                </c:pt>
                <c:pt idx="140106">
                  <c:v>324.59131435373598</c:v>
                </c:pt>
                <c:pt idx="140107">
                  <c:v>324.59363110900898</c:v>
                </c:pt>
                <c:pt idx="140108">
                  <c:v>324.595947864283</c:v>
                </c:pt>
                <c:pt idx="140109">
                  <c:v>324.59826461955601</c:v>
                </c:pt>
                <c:pt idx="140110">
                  <c:v>324.60058137483003</c:v>
                </c:pt>
                <c:pt idx="140111">
                  <c:v>324.60289813010297</c:v>
                </c:pt>
                <c:pt idx="140112">
                  <c:v>324.60521488537699</c:v>
                </c:pt>
                <c:pt idx="140113">
                  <c:v>324.60753164065</c:v>
                </c:pt>
                <c:pt idx="140114">
                  <c:v>324.60984839592402</c:v>
                </c:pt>
                <c:pt idx="140115">
                  <c:v>324.61216515119702</c:v>
                </c:pt>
                <c:pt idx="140116">
                  <c:v>324.61448190647098</c:v>
                </c:pt>
                <c:pt idx="140117">
                  <c:v>324.61679866174399</c:v>
                </c:pt>
                <c:pt idx="140118">
                  <c:v>324.61911541701801</c:v>
                </c:pt>
                <c:pt idx="140119">
                  <c:v>324.62143217229101</c:v>
                </c:pt>
                <c:pt idx="140120">
                  <c:v>324.62374892756498</c:v>
                </c:pt>
                <c:pt idx="140121">
                  <c:v>324.62606568283798</c:v>
                </c:pt>
                <c:pt idx="140122">
                  <c:v>324.628382438112</c:v>
                </c:pt>
                <c:pt idx="140123">
                  <c:v>324.630699193385</c:v>
                </c:pt>
                <c:pt idx="140124">
                  <c:v>324.63301594865902</c:v>
                </c:pt>
                <c:pt idx="140125">
                  <c:v>324.63533270393202</c:v>
                </c:pt>
                <c:pt idx="140126">
                  <c:v>324.63764945920599</c:v>
                </c:pt>
                <c:pt idx="140127">
                  <c:v>324.63996621447899</c:v>
                </c:pt>
                <c:pt idx="140128">
                  <c:v>324.64228296975301</c:v>
                </c:pt>
                <c:pt idx="140129">
                  <c:v>324.64459972502601</c:v>
                </c:pt>
                <c:pt idx="140130">
                  <c:v>324.64691648029998</c:v>
                </c:pt>
                <c:pt idx="140131">
                  <c:v>324.64923323557298</c:v>
                </c:pt>
                <c:pt idx="140132">
                  <c:v>324.651549990847</c:v>
                </c:pt>
                <c:pt idx="140133">
                  <c:v>324.65386674612</c:v>
                </c:pt>
                <c:pt idx="140134">
                  <c:v>324.65618350139403</c:v>
                </c:pt>
                <c:pt idx="140135">
                  <c:v>324.65850025666799</c:v>
                </c:pt>
                <c:pt idx="140136">
                  <c:v>324.66081701194099</c:v>
                </c:pt>
                <c:pt idx="140137">
                  <c:v>324.66313376721502</c:v>
                </c:pt>
                <c:pt idx="140138">
                  <c:v>324.66545052248802</c:v>
                </c:pt>
                <c:pt idx="140139">
                  <c:v>324.66776727776198</c:v>
                </c:pt>
                <c:pt idx="140140">
                  <c:v>324.67008403303498</c:v>
                </c:pt>
                <c:pt idx="140141">
                  <c:v>324.67240078830901</c:v>
                </c:pt>
                <c:pt idx="140142">
                  <c:v>324.67471754358201</c:v>
                </c:pt>
                <c:pt idx="140143">
                  <c:v>324.67703429885597</c:v>
                </c:pt>
                <c:pt idx="140144">
                  <c:v>324.67935105412897</c:v>
                </c:pt>
                <c:pt idx="140145">
                  <c:v>324.681667809403</c:v>
                </c:pt>
                <c:pt idx="140146">
                  <c:v>324.683984564676</c:v>
                </c:pt>
                <c:pt idx="140147">
                  <c:v>324.68630131995002</c:v>
                </c:pt>
                <c:pt idx="140148">
                  <c:v>324.68861807522302</c:v>
                </c:pt>
                <c:pt idx="140149">
                  <c:v>324.69093483049699</c:v>
                </c:pt>
                <c:pt idx="140150">
                  <c:v>324.69325158576999</c:v>
                </c:pt>
                <c:pt idx="140151">
                  <c:v>324.69556834104401</c:v>
                </c:pt>
                <c:pt idx="140152">
                  <c:v>324.69788509631701</c:v>
                </c:pt>
                <c:pt idx="140153">
                  <c:v>324.70020185159098</c:v>
                </c:pt>
                <c:pt idx="140154">
                  <c:v>324.70251860686398</c:v>
                </c:pt>
                <c:pt idx="140155">
                  <c:v>324.704835362138</c:v>
                </c:pt>
                <c:pt idx="140156">
                  <c:v>324.707152117411</c:v>
                </c:pt>
                <c:pt idx="140157">
                  <c:v>324.70946887268502</c:v>
                </c:pt>
                <c:pt idx="140158">
                  <c:v>324.71178562795802</c:v>
                </c:pt>
                <c:pt idx="140159">
                  <c:v>324.71410238323199</c:v>
                </c:pt>
                <c:pt idx="140160">
                  <c:v>324.71641913850499</c:v>
                </c:pt>
                <c:pt idx="140161">
                  <c:v>324.71873589377901</c:v>
                </c:pt>
                <c:pt idx="140162">
                  <c:v>324.72105264905201</c:v>
                </c:pt>
                <c:pt idx="140163">
                  <c:v>324.72336940432598</c:v>
                </c:pt>
                <c:pt idx="140164">
                  <c:v>324.72568615959898</c:v>
                </c:pt>
                <c:pt idx="140165">
                  <c:v>324.728002914873</c:v>
                </c:pt>
                <c:pt idx="140166">
                  <c:v>324.730319670146</c:v>
                </c:pt>
                <c:pt idx="140167">
                  <c:v>324.73263642542003</c:v>
                </c:pt>
                <c:pt idx="140168">
                  <c:v>324.73495318069303</c:v>
                </c:pt>
                <c:pt idx="140169">
                  <c:v>324.73726993596699</c:v>
                </c:pt>
                <c:pt idx="140170">
                  <c:v>324.73958669123999</c:v>
                </c:pt>
                <c:pt idx="140171">
                  <c:v>324.74190344651402</c:v>
                </c:pt>
                <c:pt idx="140172">
                  <c:v>324.74422020178702</c:v>
                </c:pt>
                <c:pt idx="140173">
                  <c:v>324.74653695706098</c:v>
                </c:pt>
                <c:pt idx="140174">
                  <c:v>324.74885371233398</c:v>
                </c:pt>
                <c:pt idx="140175">
                  <c:v>324.75117046760801</c:v>
                </c:pt>
                <c:pt idx="140176">
                  <c:v>324.75348722288101</c:v>
                </c:pt>
                <c:pt idx="140177">
                  <c:v>324.75580397815497</c:v>
                </c:pt>
                <c:pt idx="140178">
                  <c:v>324.758120733429</c:v>
                </c:pt>
                <c:pt idx="140179">
                  <c:v>324.760437488702</c:v>
                </c:pt>
                <c:pt idx="140180">
                  <c:v>324.76275424397602</c:v>
                </c:pt>
                <c:pt idx="140181">
                  <c:v>324.76507099924902</c:v>
                </c:pt>
                <c:pt idx="140182">
                  <c:v>324.76738775452299</c:v>
                </c:pt>
                <c:pt idx="140183">
                  <c:v>324.76970450979599</c:v>
                </c:pt>
                <c:pt idx="140184">
                  <c:v>324.77202126507001</c:v>
                </c:pt>
                <c:pt idx="140185">
                  <c:v>324.77433802034301</c:v>
                </c:pt>
                <c:pt idx="140186">
                  <c:v>324.77665477561698</c:v>
                </c:pt>
                <c:pt idx="140187">
                  <c:v>324.77897153088998</c:v>
                </c:pt>
                <c:pt idx="140188">
                  <c:v>324.781288286164</c:v>
                </c:pt>
                <c:pt idx="140189">
                  <c:v>324.783605041437</c:v>
                </c:pt>
                <c:pt idx="140190">
                  <c:v>324.78592179671102</c:v>
                </c:pt>
                <c:pt idx="140191">
                  <c:v>324.78823855198402</c:v>
                </c:pt>
                <c:pt idx="140192">
                  <c:v>324.79055530725799</c:v>
                </c:pt>
                <c:pt idx="140193">
                  <c:v>324.79287206253099</c:v>
                </c:pt>
                <c:pt idx="140194">
                  <c:v>324.79518881780501</c:v>
                </c:pt>
                <c:pt idx="140195">
                  <c:v>324.79750557307801</c:v>
                </c:pt>
                <c:pt idx="140196">
                  <c:v>324.79982232835198</c:v>
                </c:pt>
                <c:pt idx="140197">
                  <c:v>324.80213908362498</c:v>
                </c:pt>
                <c:pt idx="140198">
                  <c:v>324.804455838899</c:v>
                </c:pt>
                <c:pt idx="140199">
                  <c:v>324.806772594172</c:v>
                </c:pt>
                <c:pt idx="140200">
                  <c:v>324.80908934944603</c:v>
                </c:pt>
                <c:pt idx="140201">
                  <c:v>324.81140610471903</c:v>
                </c:pt>
                <c:pt idx="140202">
                  <c:v>324.81372285999299</c:v>
                </c:pt>
                <c:pt idx="140203">
                  <c:v>324.81603961526599</c:v>
                </c:pt>
                <c:pt idx="140204">
                  <c:v>324.81835637054002</c:v>
                </c:pt>
                <c:pt idx="140205">
                  <c:v>324.82067312581302</c:v>
                </c:pt>
                <c:pt idx="140206">
                  <c:v>324.82298988108698</c:v>
                </c:pt>
                <c:pt idx="140207">
                  <c:v>324.82530663635998</c:v>
                </c:pt>
                <c:pt idx="140208">
                  <c:v>324.82762339163401</c:v>
                </c:pt>
                <c:pt idx="140209">
                  <c:v>324.82994014690701</c:v>
                </c:pt>
                <c:pt idx="140210">
                  <c:v>324.83225690218097</c:v>
                </c:pt>
                <c:pt idx="140211">
                  <c:v>324.83457365745397</c:v>
                </c:pt>
                <c:pt idx="140212">
                  <c:v>324.836890412728</c:v>
                </c:pt>
                <c:pt idx="140213">
                  <c:v>324.839207168001</c:v>
                </c:pt>
                <c:pt idx="140214">
                  <c:v>324.84152392327502</c:v>
                </c:pt>
                <c:pt idx="140215">
                  <c:v>324.84384067854802</c:v>
                </c:pt>
                <c:pt idx="140216">
                  <c:v>324.84615743382199</c:v>
                </c:pt>
                <c:pt idx="140217">
                  <c:v>324.84847418909499</c:v>
                </c:pt>
                <c:pt idx="140218">
                  <c:v>324.85079094436901</c:v>
                </c:pt>
                <c:pt idx="140219">
                  <c:v>324.85310769964201</c:v>
                </c:pt>
                <c:pt idx="140220">
                  <c:v>324.85542445491598</c:v>
                </c:pt>
                <c:pt idx="140221">
                  <c:v>324.85774121019</c:v>
                </c:pt>
                <c:pt idx="140222">
                  <c:v>324.860057965463</c:v>
                </c:pt>
                <c:pt idx="140223">
                  <c:v>324.86237472073702</c:v>
                </c:pt>
                <c:pt idx="140224">
                  <c:v>324.86469147601002</c:v>
                </c:pt>
                <c:pt idx="140225">
                  <c:v>324.86700823128399</c:v>
                </c:pt>
                <c:pt idx="140226">
                  <c:v>324.86932498655699</c:v>
                </c:pt>
                <c:pt idx="140227">
                  <c:v>324.87164174183101</c:v>
                </c:pt>
                <c:pt idx="140228">
                  <c:v>324.87395849710401</c:v>
                </c:pt>
                <c:pt idx="140229">
                  <c:v>324.87627525237798</c:v>
                </c:pt>
                <c:pt idx="140230">
                  <c:v>324.87859200765098</c:v>
                </c:pt>
                <c:pt idx="140231">
                  <c:v>324.880908762925</c:v>
                </c:pt>
                <c:pt idx="140232">
                  <c:v>324.883225518198</c:v>
                </c:pt>
                <c:pt idx="140233">
                  <c:v>324.88554227347203</c:v>
                </c:pt>
                <c:pt idx="140234">
                  <c:v>324.88785902874503</c:v>
                </c:pt>
                <c:pt idx="140235">
                  <c:v>324.89017578401899</c:v>
                </c:pt>
                <c:pt idx="140236">
                  <c:v>324.89249253929199</c:v>
                </c:pt>
                <c:pt idx="140237">
                  <c:v>324.89480929456602</c:v>
                </c:pt>
                <c:pt idx="140238">
                  <c:v>324.89712604983902</c:v>
                </c:pt>
                <c:pt idx="140239">
                  <c:v>324.89944280511298</c:v>
                </c:pt>
                <c:pt idx="140240">
                  <c:v>324.90175956038598</c:v>
                </c:pt>
                <c:pt idx="140241">
                  <c:v>324.90407631566001</c:v>
                </c:pt>
                <c:pt idx="140242">
                  <c:v>324.90639307093301</c:v>
                </c:pt>
                <c:pt idx="140243">
                  <c:v>324.90870982620697</c:v>
                </c:pt>
                <c:pt idx="140244">
                  <c:v>324.91102658147997</c:v>
                </c:pt>
                <c:pt idx="140245">
                  <c:v>324.913343336754</c:v>
                </c:pt>
                <c:pt idx="140246">
                  <c:v>324.915660092027</c:v>
                </c:pt>
                <c:pt idx="140247">
                  <c:v>324.91797684730102</c:v>
                </c:pt>
                <c:pt idx="140248">
                  <c:v>324.92029360257402</c:v>
                </c:pt>
                <c:pt idx="140249">
                  <c:v>324.92261035784799</c:v>
                </c:pt>
                <c:pt idx="140250">
                  <c:v>324.92492711312099</c:v>
                </c:pt>
                <c:pt idx="140251">
                  <c:v>324.92724386839501</c:v>
                </c:pt>
                <c:pt idx="140252">
                  <c:v>324.92956062366801</c:v>
                </c:pt>
                <c:pt idx="140253">
                  <c:v>324.93187737894198</c:v>
                </c:pt>
                <c:pt idx="140254">
                  <c:v>324.93419413421498</c:v>
                </c:pt>
                <c:pt idx="140255">
                  <c:v>324.936510889489</c:v>
                </c:pt>
                <c:pt idx="140256">
                  <c:v>324.938827644762</c:v>
                </c:pt>
                <c:pt idx="140257">
                  <c:v>324.94114440003602</c:v>
                </c:pt>
                <c:pt idx="140258">
                  <c:v>324.94346115530902</c:v>
                </c:pt>
                <c:pt idx="140259">
                  <c:v>324.94577791058299</c:v>
                </c:pt>
                <c:pt idx="140260">
                  <c:v>324.94809466585599</c:v>
                </c:pt>
                <c:pt idx="140261">
                  <c:v>324.95041142113001</c:v>
                </c:pt>
                <c:pt idx="140262">
                  <c:v>324.95272817640301</c:v>
                </c:pt>
                <c:pt idx="140263">
                  <c:v>324.95504493167698</c:v>
                </c:pt>
                <c:pt idx="140264">
                  <c:v>324.957361686951</c:v>
                </c:pt>
                <c:pt idx="140265">
                  <c:v>324.959678442224</c:v>
                </c:pt>
                <c:pt idx="140266">
                  <c:v>324.96199519749803</c:v>
                </c:pt>
                <c:pt idx="140267">
                  <c:v>324.96431195277103</c:v>
                </c:pt>
                <c:pt idx="140268">
                  <c:v>324.96662870804499</c:v>
                </c:pt>
                <c:pt idx="140269">
                  <c:v>324.96894546331799</c:v>
                </c:pt>
                <c:pt idx="140270">
                  <c:v>324.97126221859202</c:v>
                </c:pt>
                <c:pt idx="140271">
                  <c:v>324.97357897386502</c:v>
                </c:pt>
                <c:pt idx="140272">
                  <c:v>324.97589572913898</c:v>
                </c:pt>
                <c:pt idx="140273">
                  <c:v>324.97821248441198</c:v>
                </c:pt>
                <c:pt idx="140274">
                  <c:v>324.98052923968601</c:v>
                </c:pt>
                <c:pt idx="140275">
                  <c:v>324.98284599495901</c:v>
                </c:pt>
                <c:pt idx="140276">
                  <c:v>324.98516275023297</c:v>
                </c:pt>
                <c:pt idx="140277">
                  <c:v>324.98747950550597</c:v>
                </c:pt>
                <c:pt idx="140278">
                  <c:v>324.98979626078</c:v>
                </c:pt>
                <c:pt idx="140279">
                  <c:v>324.992113016053</c:v>
                </c:pt>
                <c:pt idx="140280">
                  <c:v>324.99442977132702</c:v>
                </c:pt>
                <c:pt idx="140281">
                  <c:v>324.99674652660002</c:v>
                </c:pt>
                <c:pt idx="140282">
                  <c:v>324.99906328187399</c:v>
                </c:pt>
                <c:pt idx="140283">
                  <c:v>325.00138003714699</c:v>
                </c:pt>
                <c:pt idx="140284">
                  <c:v>325.00369679242101</c:v>
                </c:pt>
                <c:pt idx="140285">
                  <c:v>325.00601354769401</c:v>
                </c:pt>
                <c:pt idx="140286">
                  <c:v>325.00833030296798</c:v>
                </c:pt>
                <c:pt idx="140287">
                  <c:v>325.01064705824098</c:v>
                </c:pt>
                <c:pt idx="140288">
                  <c:v>325.012963813515</c:v>
                </c:pt>
                <c:pt idx="140289">
                  <c:v>325.015280568788</c:v>
                </c:pt>
                <c:pt idx="140290">
                  <c:v>325.01759732406202</c:v>
                </c:pt>
                <c:pt idx="140291">
                  <c:v>325.01991407933502</c:v>
                </c:pt>
                <c:pt idx="140292">
                  <c:v>325.02223083460899</c:v>
                </c:pt>
                <c:pt idx="140293">
                  <c:v>325.02454758988199</c:v>
                </c:pt>
                <c:pt idx="140294">
                  <c:v>325.02686434515601</c:v>
                </c:pt>
                <c:pt idx="140295">
                  <c:v>325.02918110042901</c:v>
                </c:pt>
                <c:pt idx="140296">
                  <c:v>325.03149785570298</c:v>
                </c:pt>
                <c:pt idx="140297">
                  <c:v>325.03381461097598</c:v>
                </c:pt>
                <c:pt idx="140298">
                  <c:v>325.03613136625</c:v>
                </c:pt>
                <c:pt idx="140299">
                  <c:v>325.038448121523</c:v>
                </c:pt>
                <c:pt idx="140300">
                  <c:v>325.04076487679703</c:v>
                </c:pt>
                <c:pt idx="140301">
                  <c:v>325.04308163207003</c:v>
                </c:pt>
                <c:pt idx="140302">
                  <c:v>325.04539838734399</c:v>
                </c:pt>
                <c:pt idx="140303">
                  <c:v>325.04771514261699</c:v>
                </c:pt>
                <c:pt idx="140304">
                  <c:v>325.05003189789102</c:v>
                </c:pt>
                <c:pt idx="140305">
                  <c:v>325.05234865316498</c:v>
                </c:pt>
                <c:pt idx="140306">
                  <c:v>325.05466540843798</c:v>
                </c:pt>
                <c:pt idx="140307">
                  <c:v>325.05698216371201</c:v>
                </c:pt>
                <c:pt idx="140308">
                  <c:v>325.05929891898501</c:v>
                </c:pt>
                <c:pt idx="140309">
                  <c:v>325.06161567425897</c:v>
                </c:pt>
                <c:pt idx="140310">
                  <c:v>325.06393242953197</c:v>
                </c:pt>
                <c:pt idx="140311">
                  <c:v>325.066249184806</c:v>
                </c:pt>
                <c:pt idx="140312">
                  <c:v>325.068565940079</c:v>
                </c:pt>
                <c:pt idx="140313">
                  <c:v>325.07088269535302</c:v>
                </c:pt>
                <c:pt idx="140314">
                  <c:v>325.07319945062602</c:v>
                </c:pt>
                <c:pt idx="140315">
                  <c:v>325.07551620589999</c:v>
                </c:pt>
                <c:pt idx="140316">
                  <c:v>325.07783296117299</c:v>
                </c:pt>
                <c:pt idx="140317">
                  <c:v>325.08014971644701</c:v>
                </c:pt>
                <c:pt idx="140318">
                  <c:v>325.08246647172001</c:v>
                </c:pt>
                <c:pt idx="140319">
                  <c:v>325.08478322699398</c:v>
                </c:pt>
                <c:pt idx="140320">
                  <c:v>325.08709998226698</c:v>
                </c:pt>
                <c:pt idx="140321">
                  <c:v>325.089416737541</c:v>
                </c:pt>
                <c:pt idx="140322">
                  <c:v>325.091733492814</c:v>
                </c:pt>
                <c:pt idx="140323">
                  <c:v>325.09405024808802</c:v>
                </c:pt>
                <c:pt idx="140324">
                  <c:v>325.09636700336102</c:v>
                </c:pt>
                <c:pt idx="140325">
                  <c:v>325.09868375863499</c:v>
                </c:pt>
                <c:pt idx="140326">
                  <c:v>325.10100051390799</c:v>
                </c:pt>
                <c:pt idx="140327">
                  <c:v>325.10331726918201</c:v>
                </c:pt>
                <c:pt idx="140328">
                  <c:v>325.10563402445501</c:v>
                </c:pt>
                <c:pt idx="140329">
                  <c:v>325.10795077972898</c:v>
                </c:pt>
                <c:pt idx="140330">
                  <c:v>325.11026753500198</c:v>
                </c:pt>
                <c:pt idx="140331">
                  <c:v>325.112584290276</c:v>
                </c:pt>
                <c:pt idx="140332">
                  <c:v>325.114901045549</c:v>
                </c:pt>
                <c:pt idx="140333">
                  <c:v>325.11721780082303</c:v>
                </c:pt>
                <c:pt idx="140334">
                  <c:v>325.11953455609603</c:v>
                </c:pt>
                <c:pt idx="140335">
                  <c:v>325.12185131136999</c:v>
                </c:pt>
                <c:pt idx="140336">
                  <c:v>325.12416806664299</c:v>
                </c:pt>
                <c:pt idx="140337">
                  <c:v>325.12648482191702</c:v>
                </c:pt>
                <c:pt idx="140338">
                  <c:v>325.12880157719002</c:v>
                </c:pt>
                <c:pt idx="140339">
                  <c:v>325.13111833246398</c:v>
                </c:pt>
                <c:pt idx="140340">
                  <c:v>325.13343508773698</c:v>
                </c:pt>
                <c:pt idx="140341">
                  <c:v>325.13575184301101</c:v>
                </c:pt>
                <c:pt idx="140342">
                  <c:v>325.13806859828401</c:v>
                </c:pt>
                <c:pt idx="140343">
                  <c:v>325.14038535355797</c:v>
                </c:pt>
                <c:pt idx="140344">
                  <c:v>325.14270210883097</c:v>
                </c:pt>
                <c:pt idx="140345">
                  <c:v>325.145018864105</c:v>
                </c:pt>
                <c:pt idx="140346">
                  <c:v>325.147335619378</c:v>
                </c:pt>
                <c:pt idx="140347">
                  <c:v>325.14965237465202</c:v>
                </c:pt>
                <c:pt idx="140348">
                  <c:v>325.15196912992599</c:v>
                </c:pt>
                <c:pt idx="140349">
                  <c:v>325.15428588519899</c:v>
                </c:pt>
                <c:pt idx="140350">
                  <c:v>325.15660264047301</c:v>
                </c:pt>
                <c:pt idx="140351">
                  <c:v>325.15891939574601</c:v>
                </c:pt>
                <c:pt idx="140352">
                  <c:v>325.16123615101998</c:v>
                </c:pt>
                <c:pt idx="140353">
                  <c:v>325.16355290629298</c:v>
                </c:pt>
                <c:pt idx="140354">
                  <c:v>325.165869661567</c:v>
                </c:pt>
                <c:pt idx="140355">
                  <c:v>325.16818641684</c:v>
                </c:pt>
                <c:pt idx="140356">
                  <c:v>325.17050317211402</c:v>
                </c:pt>
                <c:pt idx="140357">
                  <c:v>325.17281992738702</c:v>
                </c:pt>
                <c:pt idx="140358">
                  <c:v>325.17513668266099</c:v>
                </c:pt>
                <c:pt idx="140359">
                  <c:v>325.17745343793399</c:v>
                </c:pt>
                <c:pt idx="140360">
                  <c:v>325.17977019320801</c:v>
                </c:pt>
                <c:pt idx="140361">
                  <c:v>325.18208694848101</c:v>
                </c:pt>
                <c:pt idx="140362">
                  <c:v>325.18440370375498</c:v>
                </c:pt>
                <c:pt idx="140363">
                  <c:v>325.18672045902798</c:v>
                </c:pt>
                <c:pt idx="140364">
                  <c:v>325.189037214302</c:v>
                </c:pt>
                <c:pt idx="140365">
                  <c:v>325.191353969575</c:v>
                </c:pt>
                <c:pt idx="140366">
                  <c:v>325.19367072484903</c:v>
                </c:pt>
                <c:pt idx="140367">
                  <c:v>325.19598748012203</c:v>
                </c:pt>
                <c:pt idx="140368">
                  <c:v>325.19830423539599</c:v>
                </c:pt>
                <c:pt idx="140369">
                  <c:v>325.20062099066899</c:v>
                </c:pt>
                <c:pt idx="140370">
                  <c:v>325.20293774594302</c:v>
                </c:pt>
                <c:pt idx="140371">
                  <c:v>325.20525450121602</c:v>
                </c:pt>
                <c:pt idx="140372">
                  <c:v>325.20757125648998</c:v>
                </c:pt>
                <c:pt idx="140373">
                  <c:v>325.20988801176298</c:v>
                </c:pt>
                <c:pt idx="140374">
                  <c:v>325.21220476703701</c:v>
                </c:pt>
                <c:pt idx="140375">
                  <c:v>325.21452152231001</c:v>
                </c:pt>
                <c:pt idx="140376">
                  <c:v>325.21683827758397</c:v>
                </c:pt>
                <c:pt idx="140377">
                  <c:v>325.21915503285697</c:v>
                </c:pt>
                <c:pt idx="140378">
                  <c:v>325.221471788131</c:v>
                </c:pt>
                <c:pt idx="140379">
                  <c:v>325.223788543404</c:v>
                </c:pt>
                <c:pt idx="140380">
                  <c:v>325.22610529867802</c:v>
                </c:pt>
                <c:pt idx="140381">
                  <c:v>325.22842205395102</c:v>
                </c:pt>
                <c:pt idx="140382">
                  <c:v>325.23073880922499</c:v>
                </c:pt>
                <c:pt idx="140383">
                  <c:v>325.23305556449799</c:v>
                </c:pt>
                <c:pt idx="140384">
                  <c:v>325.23537231977201</c:v>
                </c:pt>
                <c:pt idx="140385">
                  <c:v>325.23768907504501</c:v>
                </c:pt>
                <c:pt idx="140386">
                  <c:v>325.24000583031898</c:v>
                </c:pt>
                <c:pt idx="140387">
                  <c:v>325.24232258559198</c:v>
                </c:pt>
                <c:pt idx="140388">
                  <c:v>325.244639340866</c:v>
                </c:pt>
                <c:pt idx="140389">
                  <c:v>325.246956096139</c:v>
                </c:pt>
                <c:pt idx="140390">
                  <c:v>325.24927285141302</c:v>
                </c:pt>
                <c:pt idx="140391">
                  <c:v>325.25158960668699</c:v>
                </c:pt>
                <c:pt idx="140392">
                  <c:v>325.25390636195999</c:v>
                </c:pt>
                <c:pt idx="140393">
                  <c:v>325.25622311723401</c:v>
                </c:pt>
                <c:pt idx="140394">
                  <c:v>325.25853987250701</c:v>
                </c:pt>
                <c:pt idx="140395">
                  <c:v>325.26085662778098</c:v>
                </c:pt>
                <c:pt idx="140396">
                  <c:v>325.26317338305398</c:v>
                </c:pt>
                <c:pt idx="140397">
                  <c:v>325.265490138328</c:v>
                </c:pt>
                <c:pt idx="140398">
                  <c:v>325.267806893601</c:v>
                </c:pt>
                <c:pt idx="140399">
                  <c:v>325.27012364887503</c:v>
                </c:pt>
                <c:pt idx="140400">
                  <c:v>325.27244040414803</c:v>
                </c:pt>
                <c:pt idx="140401">
                  <c:v>325.27475715942199</c:v>
                </c:pt>
                <c:pt idx="140402">
                  <c:v>325.27707391469499</c:v>
                </c:pt>
                <c:pt idx="140403">
                  <c:v>325.27939066996902</c:v>
                </c:pt>
                <c:pt idx="140404">
                  <c:v>325.28170742524202</c:v>
                </c:pt>
                <c:pt idx="140405">
                  <c:v>325.28402418051598</c:v>
                </c:pt>
                <c:pt idx="140406">
                  <c:v>325.28634093578899</c:v>
                </c:pt>
                <c:pt idx="140407">
                  <c:v>325.28865769106301</c:v>
                </c:pt>
                <c:pt idx="140408">
                  <c:v>325.29097444633601</c:v>
                </c:pt>
                <c:pt idx="140409">
                  <c:v>325.29329120160997</c:v>
                </c:pt>
                <c:pt idx="140410">
                  <c:v>325.29560795688298</c:v>
                </c:pt>
                <c:pt idx="140411">
                  <c:v>325.297924712157</c:v>
                </c:pt>
                <c:pt idx="140412">
                  <c:v>325.30024146743</c:v>
                </c:pt>
                <c:pt idx="140413">
                  <c:v>325.30255822270402</c:v>
                </c:pt>
                <c:pt idx="140414">
                  <c:v>325.30487497797702</c:v>
                </c:pt>
                <c:pt idx="140415">
                  <c:v>325.30719173325099</c:v>
                </c:pt>
                <c:pt idx="140416">
                  <c:v>325.30950848852399</c:v>
                </c:pt>
                <c:pt idx="140417">
                  <c:v>325.31182524379801</c:v>
                </c:pt>
                <c:pt idx="140418">
                  <c:v>325.31414199907101</c:v>
                </c:pt>
                <c:pt idx="140419">
                  <c:v>325.31645875434498</c:v>
                </c:pt>
                <c:pt idx="140420">
                  <c:v>325.31877550961798</c:v>
                </c:pt>
                <c:pt idx="140421">
                  <c:v>325.321092264892</c:v>
                </c:pt>
                <c:pt idx="140422">
                  <c:v>325.323409020165</c:v>
                </c:pt>
                <c:pt idx="140423">
                  <c:v>325.32572577543903</c:v>
                </c:pt>
                <c:pt idx="140424">
                  <c:v>325.32804253071203</c:v>
                </c:pt>
                <c:pt idx="140425">
                  <c:v>325.33035928598599</c:v>
                </c:pt>
                <c:pt idx="140426">
                  <c:v>325.33267604125899</c:v>
                </c:pt>
                <c:pt idx="140427">
                  <c:v>325.33499279653302</c:v>
                </c:pt>
                <c:pt idx="140428">
                  <c:v>325.33730955180602</c:v>
                </c:pt>
                <c:pt idx="140429">
                  <c:v>325.33962630707998</c:v>
                </c:pt>
                <c:pt idx="140430">
                  <c:v>325.34194306235298</c:v>
                </c:pt>
                <c:pt idx="140431">
                  <c:v>325.34425981762701</c:v>
                </c:pt>
                <c:pt idx="140432">
                  <c:v>325.34657657290001</c:v>
                </c:pt>
                <c:pt idx="140433">
                  <c:v>325.34889332817397</c:v>
                </c:pt>
                <c:pt idx="140434">
                  <c:v>325.351210083448</c:v>
                </c:pt>
                <c:pt idx="140435">
                  <c:v>325.353526838721</c:v>
                </c:pt>
                <c:pt idx="140436">
                  <c:v>325.35584359399502</c:v>
                </c:pt>
                <c:pt idx="140437">
                  <c:v>325.35816034926802</c:v>
                </c:pt>
                <c:pt idx="140438">
                  <c:v>325.36047710454199</c:v>
                </c:pt>
                <c:pt idx="140439">
                  <c:v>325.36279385981499</c:v>
                </c:pt>
                <c:pt idx="140440">
                  <c:v>325.36511061508901</c:v>
                </c:pt>
                <c:pt idx="140441">
                  <c:v>325.36742737036201</c:v>
                </c:pt>
                <c:pt idx="140442">
                  <c:v>325.36974412563598</c:v>
                </c:pt>
                <c:pt idx="140443">
                  <c:v>325.37206088090898</c:v>
                </c:pt>
                <c:pt idx="140444">
                  <c:v>325.374377636183</c:v>
                </c:pt>
                <c:pt idx="140445">
                  <c:v>325.376694391456</c:v>
                </c:pt>
                <c:pt idx="140446">
                  <c:v>325.37901114673002</c:v>
                </c:pt>
                <c:pt idx="140447">
                  <c:v>325.38132790200302</c:v>
                </c:pt>
                <c:pt idx="140448">
                  <c:v>325.38364465727699</c:v>
                </c:pt>
                <c:pt idx="140449">
                  <c:v>325.38596141254999</c:v>
                </c:pt>
                <c:pt idx="140450">
                  <c:v>325.38827816782401</c:v>
                </c:pt>
                <c:pt idx="140451">
                  <c:v>325.39059492309701</c:v>
                </c:pt>
                <c:pt idx="140452">
                  <c:v>325.39291167837098</c:v>
                </c:pt>
                <c:pt idx="140453">
                  <c:v>325.39522843364398</c:v>
                </c:pt>
                <c:pt idx="140454">
                  <c:v>325.397545188918</c:v>
                </c:pt>
                <c:pt idx="140455">
                  <c:v>325.399861944191</c:v>
                </c:pt>
                <c:pt idx="140456">
                  <c:v>325.40217869946503</c:v>
                </c:pt>
                <c:pt idx="140457">
                  <c:v>325.40449545473803</c:v>
                </c:pt>
                <c:pt idx="140458">
                  <c:v>325.40681221001199</c:v>
                </c:pt>
                <c:pt idx="140459">
                  <c:v>325.40912896528499</c:v>
                </c:pt>
                <c:pt idx="140460">
                  <c:v>325.41144572055902</c:v>
                </c:pt>
                <c:pt idx="140461">
                  <c:v>325.41376247583202</c:v>
                </c:pt>
                <c:pt idx="140462">
                  <c:v>325.41607923110598</c:v>
                </c:pt>
                <c:pt idx="140463">
                  <c:v>325.41839598637898</c:v>
                </c:pt>
                <c:pt idx="140464">
                  <c:v>325.42071274165301</c:v>
                </c:pt>
                <c:pt idx="140465">
                  <c:v>325.42302949692601</c:v>
                </c:pt>
                <c:pt idx="140466">
                  <c:v>325.42534625219997</c:v>
                </c:pt>
                <c:pt idx="140467">
                  <c:v>325.42766300747297</c:v>
                </c:pt>
                <c:pt idx="140468">
                  <c:v>325.429979762747</c:v>
                </c:pt>
                <c:pt idx="140469">
                  <c:v>325.43229651802</c:v>
                </c:pt>
                <c:pt idx="140470">
                  <c:v>325.43461327329402</c:v>
                </c:pt>
                <c:pt idx="140471">
                  <c:v>325.43693002856702</c:v>
                </c:pt>
                <c:pt idx="140472">
                  <c:v>325.43924678384099</c:v>
                </c:pt>
                <c:pt idx="140473">
                  <c:v>325.44156353911399</c:v>
                </c:pt>
                <c:pt idx="140474">
                  <c:v>325.44388029438801</c:v>
                </c:pt>
                <c:pt idx="140475">
                  <c:v>325.44619704966101</c:v>
                </c:pt>
                <c:pt idx="140476">
                  <c:v>325.44851380493498</c:v>
                </c:pt>
                <c:pt idx="140477">
                  <c:v>325.450830560209</c:v>
                </c:pt>
                <c:pt idx="140478">
                  <c:v>325.453147315482</c:v>
                </c:pt>
                <c:pt idx="140479">
                  <c:v>325.45546407075602</c:v>
                </c:pt>
                <c:pt idx="140480">
                  <c:v>325.45778082602902</c:v>
                </c:pt>
                <c:pt idx="140481">
                  <c:v>325.46009758130299</c:v>
                </c:pt>
                <c:pt idx="140482">
                  <c:v>325.46241433657599</c:v>
                </c:pt>
                <c:pt idx="140483">
                  <c:v>325.46473109185001</c:v>
                </c:pt>
                <c:pt idx="140484">
                  <c:v>325.46704784712301</c:v>
                </c:pt>
                <c:pt idx="140485">
                  <c:v>325.46936460239698</c:v>
                </c:pt>
                <c:pt idx="140486">
                  <c:v>325.47168135766998</c:v>
                </c:pt>
                <c:pt idx="140487">
                  <c:v>325.473998112944</c:v>
                </c:pt>
                <c:pt idx="140488">
                  <c:v>325.476314868217</c:v>
                </c:pt>
                <c:pt idx="140489">
                  <c:v>325.47863162349103</c:v>
                </c:pt>
                <c:pt idx="140490">
                  <c:v>325.48094837876403</c:v>
                </c:pt>
                <c:pt idx="140491">
                  <c:v>325.48326513403799</c:v>
                </c:pt>
                <c:pt idx="140492">
                  <c:v>325.48558188931099</c:v>
                </c:pt>
                <c:pt idx="140493">
                  <c:v>325.48789864458502</c:v>
                </c:pt>
                <c:pt idx="140494">
                  <c:v>325.49021539985802</c:v>
                </c:pt>
                <c:pt idx="140495">
                  <c:v>325.49253215513198</c:v>
                </c:pt>
                <c:pt idx="140496">
                  <c:v>325.49484891040498</c:v>
                </c:pt>
                <c:pt idx="140497">
                  <c:v>325.49716566567901</c:v>
                </c:pt>
                <c:pt idx="140498">
                  <c:v>325.49948242095201</c:v>
                </c:pt>
                <c:pt idx="140499">
                  <c:v>325.50179917622597</c:v>
                </c:pt>
                <c:pt idx="140500">
                  <c:v>325.50411593149897</c:v>
                </c:pt>
                <c:pt idx="140501">
                  <c:v>325.506432686773</c:v>
                </c:pt>
                <c:pt idx="140502">
                  <c:v>325.508749442046</c:v>
                </c:pt>
                <c:pt idx="140503">
                  <c:v>325.51106619732002</c:v>
                </c:pt>
                <c:pt idx="140504">
                  <c:v>325.51338295259302</c:v>
                </c:pt>
                <c:pt idx="140505">
                  <c:v>325.51569970786699</c:v>
                </c:pt>
                <c:pt idx="140506">
                  <c:v>325.51801646313999</c:v>
                </c:pt>
                <c:pt idx="140507">
                  <c:v>325.52033321841401</c:v>
                </c:pt>
                <c:pt idx="140508">
                  <c:v>325.52264997368701</c:v>
                </c:pt>
                <c:pt idx="140509">
                  <c:v>325.52496672896098</c:v>
                </c:pt>
                <c:pt idx="140510">
                  <c:v>325.52728348423398</c:v>
                </c:pt>
                <c:pt idx="140511">
                  <c:v>325.529600239508</c:v>
                </c:pt>
                <c:pt idx="140512">
                  <c:v>325.531916994781</c:v>
                </c:pt>
                <c:pt idx="140513">
                  <c:v>325.53423375005502</c:v>
                </c:pt>
                <c:pt idx="140514">
                  <c:v>325.53655050532802</c:v>
                </c:pt>
                <c:pt idx="140515">
                  <c:v>325.53886726060199</c:v>
                </c:pt>
                <c:pt idx="140516">
                  <c:v>325.54118401587499</c:v>
                </c:pt>
                <c:pt idx="140517">
                  <c:v>325.54350077114901</c:v>
                </c:pt>
                <c:pt idx="140518">
                  <c:v>325.54581752642201</c:v>
                </c:pt>
                <c:pt idx="140519">
                  <c:v>325.54813428169598</c:v>
                </c:pt>
                <c:pt idx="140520">
                  <c:v>325.55045103697</c:v>
                </c:pt>
                <c:pt idx="140521">
                  <c:v>325.552767792243</c:v>
                </c:pt>
                <c:pt idx="140522">
                  <c:v>325.55508454751703</c:v>
                </c:pt>
                <c:pt idx="140523">
                  <c:v>325.55740130279003</c:v>
                </c:pt>
                <c:pt idx="140524">
                  <c:v>325.55971805806399</c:v>
                </c:pt>
                <c:pt idx="140525">
                  <c:v>325.56203481333699</c:v>
                </c:pt>
                <c:pt idx="140526">
                  <c:v>325.56435156861102</c:v>
                </c:pt>
                <c:pt idx="140527">
                  <c:v>325.56666832388402</c:v>
                </c:pt>
                <c:pt idx="140528">
                  <c:v>325.56898507915798</c:v>
                </c:pt>
                <c:pt idx="140529">
                  <c:v>325.57130183443098</c:v>
                </c:pt>
                <c:pt idx="140530">
                  <c:v>325.57361858970501</c:v>
                </c:pt>
                <c:pt idx="140531">
                  <c:v>325.57593534497801</c:v>
                </c:pt>
                <c:pt idx="140532">
                  <c:v>325.57825210025197</c:v>
                </c:pt>
                <c:pt idx="140533">
                  <c:v>325.58056885552497</c:v>
                </c:pt>
                <c:pt idx="140534">
                  <c:v>325.582885610799</c:v>
                </c:pt>
                <c:pt idx="140535">
                  <c:v>325.585202366072</c:v>
                </c:pt>
                <c:pt idx="140536">
                  <c:v>325.58751912134602</c:v>
                </c:pt>
                <c:pt idx="140537">
                  <c:v>325.58983587661902</c:v>
                </c:pt>
                <c:pt idx="140538">
                  <c:v>325.59215263189299</c:v>
                </c:pt>
                <c:pt idx="140539">
                  <c:v>325.59446938716599</c:v>
                </c:pt>
                <c:pt idx="140540">
                  <c:v>325.59678614244001</c:v>
                </c:pt>
                <c:pt idx="140541">
                  <c:v>325.59910289771301</c:v>
                </c:pt>
                <c:pt idx="140542">
                  <c:v>325.60141965298698</c:v>
                </c:pt>
                <c:pt idx="140543">
                  <c:v>325.60373640825998</c:v>
                </c:pt>
                <c:pt idx="140544">
                  <c:v>325.606053163534</c:v>
                </c:pt>
                <c:pt idx="140545">
                  <c:v>325.608369918807</c:v>
                </c:pt>
                <c:pt idx="140546">
                  <c:v>325.61068667408102</c:v>
                </c:pt>
                <c:pt idx="140547">
                  <c:v>325.61300342935402</c:v>
                </c:pt>
                <c:pt idx="140548">
                  <c:v>325.61532018462799</c:v>
                </c:pt>
                <c:pt idx="140549">
                  <c:v>325.61763693990099</c:v>
                </c:pt>
                <c:pt idx="140550">
                  <c:v>325.61995369517501</c:v>
                </c:pt>
                <c:pt idx="140551">
                  <c:v>325.62227045044801</c:v>
                </c:pt>
                <c:pt idx="140552">
                  <c:v>325.62458720572198</c:v>
                </c:pt>
                <c:pt idx="140553">
                  <c:v>325.62690396099498</c:v>
                </c:pt>
                <c:pt idx="140554">
                  <c:v>325.629220716269</c:v>
                </c:pt>
                <c:pt idx="140555">
                  <c:v>325.631537471542</c:v>
                </c:pt>
                <c:pt idx="140556">
                  <c:v>325.63385422681603</c:v>
                </c:pt>
                <c:pt idx="140557">
                  <c:v>325.63617098208903</c:v>
                </c:pt>
                <c:pt idx="140558">
                  <c:v>325.63848773736299</c:v>
                </c:pt>
                <c:pt idx="140559">
                  <c:v>325.64080449263599</c:v>
                </c:pt>
                <c:pt idx="140560">
                  <c:v>325.64312124791002</c:v>
                </c:pt>
                <c:pt idx="140561">
                  <c:v>325.64543800318398</c:v>
                </c:pt>
                <c:pt idx="140562">
                  <c:v>325.64775475845698</c:v>
                </c:pt>
                <c:pt idx="140563">
                  <c:v>325.65007151373101</c:v>
                </c:pt>
                <c:pt idx="140564">
                  <c:v>325.65238826900401</c:v>
                </c:pt>
                <c:pt idx="140565">
                  <c:v>325.65470502427797</c:v>
                </c:pt>
                <c:pt idx="140566">
                  <c:v>325.65702177955097</c:v>
                </c:pt>
                <c:pt idx="140567">
                  <c:v>325.659338534825</c:v>
                </c:pt>
                <c:pt idx="140568">
                  <c:v>325.661655290098</c:v>
                </c:pt>
                <c:pt idx="140569">
                  <c:v>325.66397204537202</c:v>
                </c:pt>
                <c:pt idx="140570">
                  <c:v>325.66628880064502</c:v>
                </c:pt>
                <c:pt idx="140571">
                  <c:v>325.66860555591899</c:v>
                </c:pt>
                <c:pt idx="140572">
                  <c:v>325.67092231119199</c:v>
                </c:pt>
                <c:pt idx="140573">
                  <c:v>325.67323906646601</c:v>
                </c:pt>
                <c:pt idx="140574">
                  <c:v>325.67555582173901</c:v>
                </c:pt>
                <c:pt idx="140575">
                  <c:v>325.67787257701298</c:v>
                </c:pt>
                <c:pt idx="140576">
                  <c:v>325.68018933228598</c:v>
                </c:pt>
                <c:pt idx="140577">
                  <c:v>325.68250608756</c:v>
                </c:pt>
                <c:pt idx="140578">
                  <c:v>325.684822842833</c:v>
                </c:pt>
                <c:pt idx="140579">
                  <c:v>325.68713959810702</c:v>
                </c:pt>
                <c:pt idx="140580">
                  <c:v>325.68945635338002</c:v>
                </c:pt>
                <c:pt idx="140581">
                  <c:v>325.69177310865399</c:v>
                </c:pt>
                <c:pt idx="140582">
                  <c:v>325.69408986392699</c:v>
                </c:pt>
                <c:pt idx="140583">
                  <c:v>325.69640661920101</c:v>
                </c:pt>
                <c:pt idx="140584">
                  <c:v>325.69872337447401</c:v>
                </c:pt>
                <c:pt idx="140585">
                  <c:v>325.70104012974798</c:v>
                </c:pt>
                <c:pt idx="140586">
                  <c:v>325.70335688502098</c:v>
                </c:pt>
                <c:pt idx="140587">
                  <c:v>325.705673640295</c:v>
                </c:pt>
                <c:pt idx="140588">
                  <c:v>325.707990395568</c:v>
                </c:pt>
                <c:pt idx="140589">
                  <c:v>325.71030715084203</c:v>
                </c:pt>
                <c:pt idx="140590">
                  <c:v>325.71262390611503</c:v>
                </c:pt>
                <c:pt idx="140591">
                  <c:v>325.71494066138899</c:v>
                </c:pt>
                <c:pt idx="140592">
                  <c:v>325.71725741666199</c:v>
                </c:pt>
                <c:pt idx="140593">
                  <c:v>325.71957417193602</c:v>
                </c:pt>
                <c:pt idx="140594">
                  <c:v>325.72189092720902</c:v>
                </c:pt>
                <c:pt idx="140595">
                  <c:v>325.72420768248298</c:v>
                </c:pt>
                <c:pt idx="140596">
                  <c:v>325.72652443775598</c:v>
                </c:pt>
                <c:pt idx="140597">
                  <c:v>325.72884119303001</c:v>
                </c:pt>
                <c:pt idx="140598">
                  <c:v>325.73115794830301</c:v>
                </c:pt>
                <c:pt idx="140599">
                  <c:v>325.73347470357697</c:v>
                </c:pt>
                <c:pt idx="140600">
                  <c:v>325.73579145884997</c:v>
                </c:pt>
                <c:pt idx="140601">
                  <c:v>325.738108214124</c:v>
                </c:pt>
                <c:pt idx="140602">
                  <c:v>325.740424969397</c:v>
                </c:pt>
                <c:pt idx="140603">
                  <c:v>325.74274172467102</c:v>
                </c:pt>
                <c:pt idx="140604">
                  <c:v>325.74505847994499</c:v>
                </c:pt>
                <c:pt idx="140605">
                  <c:v>325.74737523521799</c:v>
                </c:pt>
                <c:pt idx="140606">
                  <c:v>325.74969199049201</c:v>
                </c:pt>
                <c:pt idx="140607">
                  <c:v>325.75200874576501</c:v>
                </c:pt>
                <c:pt idx="140608">
                  <c:v>325.75432550103898</c:v>
                </c:pt>
                <c:pt idx="140609">
                  <c:v>325.75664225631198</c:v>
                </c:pt>
                <c:pt idx="140610">
                  <c:v>325.758959011586</c:v>
                </c:pt>
                <c:pt idx="140611">
                  <c:v>325.761275766859</c:v>
                </c:pt>
                <c:pt idx="140612">
                  <c:v>325.76359252213302</c:v>
                </c:pt>
                <c:pt idx="140613">
                  <c:v>325.76590927740602</c:v>
                </c:pt>
                <c:pt idx="140614">
                  <c:v>325.76822603267999</c:v>
                </c:pt>
                <c:pt idx="140615">
                  <c:v>325.77054278795299</c:v>
                </c:pt>
                <c:pt idx="140616">
                  <c:v>325.77285954322701</c:v>
                </c:pt>
                <c:pt idx="140617">
                  <c:v>325.77517629850001</c:v>
                </c:pt>
                <c:pt idx="140618">
                  <c:v>325.77749305377398</c:v>
                </c:pt>
                <c:pt idx="140619">
                  <c:v>325.77980980904698</c:v>
                </c:pt>
                <c:pt idx="140620">
                  <c:v>325.782126564321</c:v>
                </c:pt>
                <c:pt idx="140621">
                  <c:v>325.784443319594</c:v>
                </c:pt>
                <c:pt idx="140622">
                  <c:v>325.78676007486803</c:v>
                </c:pt>
                <c:pt idx="140623">
                  <c:v>325.78907683014103</c:v>
                </c:pt>
                <c:pt idx="140624">
                  <c:v>325.79139358541499</c:v>
                </c:pt>
                <c:pt idx="140625">
                  <c:v>325.79371034068799</c:v>
                </c:pt>
                <c:pt idx="140626">
                  <c:v>325.79602709596202</c:v>
                </c:pt>
                <c:pt idx="140627">
                  <c:v>325.79834385123502</c:v>
                </c:pt>
                <c:pt idx="140628">
                  <c:v>325.80066060650898</c:v>
                </c:pt>
                <c:pt idx="140629">
                  <c:v>325.80297736178198</c:v>
                </c:pt>
                <c:pt idx="140630">
                  <c:v>325.80529411705601</c:v>
                </c:pt>
                <c:pt idx="140631">
                  <c:v>325.80761087232901</c:v>
                </c:pt>
                <c:pt idx="140632">
                  <c:v>325.80992762760297</c:v>
                </c:pt>
                <c:pt idx="140633">
                  <c:v>325.81224438287597</c:v>
                </c:pt>
                <c:pt idx="140634">
                  <c:v>325.81456113815</c:v>
                </c:pt>
                <c:pt idx="140635">
                  <c:v>325.816877893423</c:v>
                </c:pt>
                <c:pt idx="140636">
                  <c:v>325.81919464869702</c:v>
                </c:pt>
                <c:pt idx="140637">
                  <c:v>325.82151140397002</c:v>
                </c:pt>
                <c:pt idx="140638">
                  <c:v>325.82382815924399</c:v>
                </c:pt>
                <c:pt idx="140639">
                  <c:v>325.82614491451699</c:v>
                </c:pt>
                <c:pt idx="140640">
                  <c:v>325.82846166979101</c:v>
                </c:pt>
                <c:pt idx="140641">
                  <c:v>325.83077842506401</c:v>
                </c:pt>
                <c:pt idx="140642">
                  <c:v>325.83309518033798</c:v>
                </c:pt>
                <c:pt idx="140643">
                  <c:v>325.83541193561098</c:v>
                </c:pt>
                <c:pt idx="140644">
                  <c:v>325.837728690885</c:v>
                </c:pt>
                <c:pt idx="140645">
                  <c:v>325.840045446158</c:v>
                </c:pt>
                <c:pt idx="140646">
                  <c:v>325.84236220143202</c:v>
                </c:pt>
                <c:pt idx="140647">
                  <c:v>325.84467895670599</c:v>
                </c:pt>
                <c:pt idx="140648">
                  <c:v>325.84699571197899</c:v>
                </c:pt>
                <c:pt idx="140649">
                  <c:v>325.84931246725301</c:v>
                </c:pt>
                <c:pt idx="140650">
                  <c:v>325.85162922252601</c:v>
                </c:pt>
                <c:pt idx="140651">
                  <c:v>325.85394597779998</c:v>
                </c:pt>
                <c:pt idx="140652">
                  <c:v>325.85626273307298</c:v>
                </c:pt>
                <c:pt idx="140653">
                  <c:v>325.858579488347</c:v>
                </c:pt>
                <c:pt idx="140654">
                  <c:v>325.86089624362</c:v>
                </c:pt>
                <c:pt idx="140655">
                  <c:v>325.86321299889403</c:v>
                </c:pt>
                <c:pt idx="140656">
                  <c:v>325.86552975416703</c:v>
                </c:pt>
                <c:pt idx="140657">
                  <c:v>325.86784650944099</c:v>
                </c:pt>
                <c:pt idx="140658">
                  <c:v>325.87016326471399</c:v>
                </c:pt>
                <c:pt idx="140659">
                  <c:v>325.87248001998802</c:v>
                </c:pt>
                <c:pt idx="140660">
                  <c:v>325.87479677526102</c:v>
                </c:pt>
                <c:pt idx="140661">
                  <c:v>325.87711353053498</c:v>
                </c:pt>
                <c:pt idx="140662">
                  <c:v>325.87943028580798</c:v>
                </c:pt>
                <c:pt idx="140663">
                  <c:v>325.88174704108201</c:v>
                </c:pt>
                <c:pt idx="140664">
                  <c:v>325.88406379635501</c:v>
                </c:pt>
                <c:pt idx="140665">
                  <c:v>325.88638055162897</c:v>
                </c:pt>
                <c:pt idx="140666">
                  <c:v>325.88869730690197</c:v>
                </c:pt>
                <c:pt idx="140667">
                  <c:v>325.891014062176</c:v>
                </c:pt>
                <c:pt idx="140668">
                  <c:v>325.893330817449</c:v>
                </c:pt>
                <c:pt idx="140669">
                  <c:v>325.89564757272302</c:v>
                </c:pt>
                <c:pt idx="140670">
                  <c:v>325.89796432799602</c:v>
                </c:pt>
                <c:pt idx="140671">
                  <c:v>325.90028108326999</c:v>
                </c:pt>
                <c:pt idx="140672">
                  <c:v>325.90259783854299</c:v>
                </c:pt>
                <c:pt idx="140673">
                  <c:v>325.90491459381701</c:v>
                </c:pt>
                <c:pt idx="140674">
                  <c:v>325.90723134909001</c:v>
                </c:pt>
                <c:pt idx="140675">
                  <c:v>325.90954810436398</c:v>
                </c:pt>
                <c:pt idx="140676">
                  <c:v>325.91186485963698</c:v>
                </c:pt>
                <c:pt idx="140677">
                  <c:v>325.914181614911</c:v>
                </c:pt>
                <c:pt idx="140678">
                  <c:v>325.916498370184</c:v>
                </c:pt>
                <c:pt idx="140679">
                  <c:v>325.91881512545802</c:v>
                </c:pt>
                <c:pt idx="140680">
                  <c:v>325.92113188073102</c:v>
                </c:pt>
                <c:pt idx="140681">
                  <c:v>325.92344863600499</c:v>
                </c:pt>
                <c:pt idx="140682">
                  <c:v>325.92576539127799</c:v>
                </c:pt>
                <c:pt idx="140683">
                  <c:v>325.92808214655201</c:v>
                </c:pt>
                <c:pt idx="140684">
                  <c:v>325.93039890182501</c:v>
                </c:pt>
                <c:pt idx="140685">
                  <c:v>325.93271565709898</c:v>
                </c:pt>
                <c:pt idx="140686">
                  <c:v>325.93503241237198</c:v>
                </c:pt>
                <c:pt idx="140687">
                  <c:v>325.937349167646</c:v>
                </c:pt>
                <c:pt idx="140688">
                  <c:v>325.939665922919</c:v>
                </c:pt>
                <c:pt idx="140689">
                  <c:v>325.94198267819303</c:v>
                </c:pt>
                <c:pt idx="140690">
                  <c:v>325.94429943346699</c:v>
                </c:pt>
                <c:pt idx="140691">
                  <c:v>325.94661618873999</c:v>
                </c:pt>
                <c:pt idx="140692">
                  <c:v>325.94893294401402</c:v>
                </c:pt>
                <c:pt idx="140693">
                  <c:v>325.95124969928702</c:v>
                </c:pt>
                <c:pt idx="140694">
                  <c:v>325.95356645456098</c:v>
                </c:pt>
                <c:pt idx="140695">
                  <c:v>325.95588320983398</c:v>
                </c:pt>
                <c:pt idx="140696">
                  <c:v>325.95819996510801</c:v>
                </c:pt>
                <c:pt idx="140697">
                  <c:v>325.96051672038101</c:v>
                </c:pt>
                <c:pt idx="140698">
                  <c:v>325.96283347565497</c:v>
                </c:pt>
                <c:pt idx="140699">
                  <c:v>325.96515023092797</c:v>
                </c:pt>
                <c:pt idx="140700">
                  <c:v>325.967466986202</c:v>
                </c:pt>
                <c:pt idx="140701">
                  <c:v>325.969783741475</c:v>
                </c:pt>
                <c:pt idx="140702">
                  <c:v>325.97210049674902</c:v>
                </c:pt>
                <c:pt idx="140703">
                  <c:v>325.97441725202202</c:v>
                </c:pt>
                <c:pt idx="140704">
                  <c:v>325.97673400729599</c:v>
                </c:pt>
                <c:pt idx="140705">
                  <c:v>325.97905076256899</c:v>
                </c:pt>
                <c:pt idx="140706">
                  <c:v>325.98136751784301</c:v>
                </c:pt>
                <c:pt idx="140707">
                  <c:v>325.98368427311601</c:v>
                </c:pt>
                <c:pt idx="140708">
                  <c:v>325.98600102838998</c:v>
                </c:pt>
                <c:pt idx="140709">
                  <c:v>325.98831778366298</c:v>
                </c:pt>
                <c:pt idx="140710">
                  <c:v>325.990634538937</c:v>
                </c:pt>
                <c:pt idx="140711">
                  <c:v>325.99295129421</c:v>
                </c:pt>
                <c:pt idx="140712">
                  <c:v>325.99526804948403</c:v>
                </c:pt>
                <c:pt idx="140713">
                  <c:v>325.99758480475703</c:v>
                </c:pt>
                <c:pt idx="140714">
                  <c:v>325.99990156003099</c:v>
                </c:pt>
                <c:pt idx="140715">
                  <c:v>326.00221831530399</c:v>
                </c:pt>
                <c:pt idx="140716">
                  <c:v>326.00453507057802</c:v>
                </c:pt>
                <c:pt idx="140717">
                  <c:v>326.00685182585102</c:v>
                </c:pt>
                <c:pt idx="140718">
                  <c:v>326.00916858112498</c:v>
                </c:pt>
                <c:pt idx="140719">
                  <c:v>326.01148533639798</c:v>
                </c:pt>
                <c:pt idx="140720">
                  <c:v>326.01380209167201</c:v>
                </c:pt>
                <c:pt idx="140721">
                  <c:v>326.01611884694501</c:v>
                </c:pt>
                <c:pt idx="140722">
                  <c:v>326.01843560221897</c:v>
                </c:pt>
                <c:pt idx="140723">
                  <c:v>326.02075235749197</c:v>
                </c:pt>
                <c:pt idx="140724">
                  <c:v>326.023069112766</c:v>
                </c:pt>
                <c:pt idx="140725">
                  <c:v>326.025385868039</c:v>
                </c:pt>
                <c:pt idx="140726">
                  <c:v>326.02770262331302</c:v>
                </c:pt>
                <c:pt idx="140727">
                  <c:v>326.03001937858602</c:v>
                </c:pt>
                <c:pt idx="140728">
                  <c:v>326.03233613385999</c:v>
                </c:pt>
                <c:pt idx="140729">
                  <c:v>326.03465288913299</c:v>
                </c:pt>
                <c:pt idx="140730">
                  <c:v>326.03696964440701</c:v>
                </c:pt>
                <c:pt idx="140731">
                  <c:v>326.03928639968001</c:v>
                </c:pt>
                <c:pt idx="140732">
                  <c:v>326.04160315495398</c:v>
                </c:pt>
                <c:pt idx="140733">
                  <c:v>326.043919910228</c:v>
                </c:pt>
                <c:pt idx="140734">
                  <c:v>326.046236665501</c:v>
                </c:pt>
                <c:pt idx="140735">
                  <c:v>326.04855342077502</c:v>
                </c:pt>
                <c:pt idx="140736">
                  <c:v>326.05087017604802</c:v>
                </c:pt>
                <c:pt idx="140737">
                  <c:v>326.05318693132199</c:v>
                </c:pt>
                <c:pt idx="140738">
                  <c:v>326.05550368659499</c:v>
                </c:pt>
                <c:pt idx="140739">
                  <c:v>326.05782044186901</c:v>
                </c:pt>
                <c:pt idx="140740">
                  <c:v>326.06013719714201</c:v>
                </c:pt>
                <c:pt idx="140741">
                  <c:v>326.06245395241598</c:v>
                </c:pt>
                <c:pt idx="140742">
                  <c:v>326.06477070768898</c:v>
                </c:pt>
                <c:pt idx="140743">
                  <c:v>326.067087462963</c:v>
                </c:pt>
                <c:pt idx="140744">
                  <c:v>326.069404218236</c:v>
                </c:pt>
                <c:pt idx="140745">
                  <c:v>326.07172097351003</c:v>
                </c:pt>
                <c:pt idx="140746">
                  <c:v>326.07403772878303</c:v>
                </c:pt>
                <c:pt idx="140747">
                  <c:v>326.07635448405699</c:v>
                </c:pt>
                <c:pt idx="140748">
                  <c:v>326.07867123932999</c:v>
                </c:pt>
                <c:pt idx="140749">
                  <c:v>326.08098799460402</c:v>
                </c:pt>
                <c:pt idx="140750">
                  <c:v>326.08330474987702</c:v>
                </c:pt>
                <c:pt idx="140751">
                  <c:v>326.08562150515098</c:v>
                </c:pt>
                <c:pt idx="140752">
                  <c:v>326.08793826042398</c:v>
                </c:pt>
                <c:pt idx="140753">
                  <c:v>326.09025501569801</c:v>
                </c:pt>
                <c:pt idx="140754">
                  <c:v>326.09257177097101</c:v>
                </c:pt>
                <c:pt idx="140755">
                  <c:v>326.09488852624497</c:v>
                </c:pt>
                <c:pt idx="140756">
                  <c:v>326.09720528151797</c:v>
                </c:pt>
                <c:pt idx="140757">
                  <c:v>326.099522036792</c:v>
                </c:pt>
                <c:pt idx="140758">
                  <c:v>326.101838792065</c:v>
                </c:pt>
                <c:pt idx="140759">
                  <c:v>326.10415554733902</c:v>
                </c:pt>
                <c:pt idx="140760">
                  <c:v>326.10647230261202</c:v>
                </c:pt>
                <c:pt idx="140761">
                  <c:v>326.10878905788599</c:v>
                </c:pt>
                <c:pt idx="140762">
                  <c:v>326.11110581315899</c:v>
                </c:pt>
                <c:pt idx="140763">
                  <c:v>326.11342256843301</c:v>
                </c:pt>
                <c:pt idx="140764">
                  <c:v>326.11573932370601</c:v>
                </c:pt>
                <c:pt idx="140765">
                  <c:v>326.11805607897998</c:v>
                </c:pt>
                <c:pt idx="140766">
                  <c:v>326.12037283425298</c:v>
                </c:pt>
                <c:pt idx="140767">
                  <c:v>326.122689589527</c:v>
                </c:pt>
                <c:pt idx="140768">
                  <c:v>326.1250063448</c:v>
                </c:pt>
                <c:pt idx="140769">
                  <c:v>326.12732310007402</c:v>
                </c:pt>
                <c:pt idx="140770">
                  <c:v>326.12963985534702</c:v>
                </c:pt>
                <c:pt idx="140771">
                  <c:v>326.13195661062099</c:v>
                </c:pt>
                <c:pt idx="140772">
                  <c:v>326.13427336589399</c:v>
                </c:pt>
                <c:pt idx="140773">
                  <c:v>326.13659012116801</c:v>
                </c:pt>
                <c:pt idx="140774">
                  <c:v>326.13890687644101</c:v>
                </c:pt>
                <c:pt idx="140775">
                  <c:v>326.14122363171498</c:v>
                </c:pt>
                <c:pt idx="140776">
                  <c:v>326.143540386989</c:v>
                </c:pt>
                <c:pt idx="140777">
                  <c:v>326.145857142262</c:v>
                </c:pt>
                <c:pt idx="140778">
                  <c:v>326.14817389753603</c:v>
                </c:pt>
                <c:pt idx="140779">
                  <c:v>326.15049065280903</c:v>
                </c:pt>
                <c:pt idx="140780">
                  <c:v>326.15280740808299</c:v>
                </c:pt>
                <c:pt idx="140781">
                  <c:v>326.15512416335599</c:v>
                </c:pt>
                <c:pt idx="140782">
                  <c:v>326.15744091863002</c:v>
                </c:pt>
                <c:pt idx="140783">
                  <c:v>326.15975767390302</c:v>
                </c:pt>
                <c:pt idx="140784">
                  <c:v>326.16207442917698</c:v>
                </c:pt>
                <c:pt idx="140785">
                  <c:v>326.16439118444998</c:v>
                </c:pt>
                <c:pt idx="140786">
                  <c:v>326.16670793972401</c:v>
                </c:pt>
                <c:pt idx="140787">
                  <c:v>326.16902469499701</c:v>
                </c:pt>
                <c:pt idx="140788">
                  <c:v>326.17134145027097</c:v>
                </c:pt>
                <c:pt idx="140789">
                  <c:v>326.17365820554397</c:v>
                </c:pt>
                <c:pt idx="140790">
                  <c:v>326.175974960818</c:v>
                </c:pt>
                <c:pt idx="140791">
                  <c:v>326.178291716091</c:v>
                </c:pt>
                <c:pt idx="140792">
                  <c:v>326.18060847136502</c:v>
                </c:pt>
                <c:pt idx="140793">
                  <c:v>326.18292522663802</c:v>
                </c:pt>
                <c:pt idx="140794">
                  <c:v>326.18524198191199</c:v>
                </c:pt>
                <c:pt idx="140795">
                  <c:v>326.18755873718499</c:v>
                </c:pt>
                <c:pt idx="140796">
                  <c:v>326.18987549245901</c:v>
                </c:pt>
                <c:pt idx="140797">
                  <c:v>326.19219224773201</c:v>
                </c:pt>
                <c:pt idx="140798">
                  <c:v>326.19450900300598</c:v>
                </c:pt>
                <c:pt idx="140799">
                  <c:v>326.19682575827898</c:v>
                </c:pt>
                <c:pt idx="140800">
                  <c:v>326.199142513553</c:v>
                </c:pt>
                <c:pt idx="140801">
                  <c:v>326.201459268826</c:v>
                </c:pt>
                <c:pt idx="140802">
                  <c:v>326.20377602410002</c:v>
                </c:pt>
                <c:pt idx="140803">
                  <c:v>326.20609277937302</c:v>
                </c:pt>
                <c:pt idx="140804">
                  <c:v>326.20840953464699</c:v>
                </c:pt>
                <c:pt idx="140805">
                  <c:v>326.21072628991999</c:v>
                </c:pt>
                <c:pt idx="140806">
                  <c:v>326.21304304519401</c:v>
                </c:pt>
                <c:pt idx="140807">
                  <c:v>326.21535980046701</c:v>
                </c:pt>
                <c:pt idx="140808">
                  <c:v>326.21767655574098</c:v>
                </c:pt>
                <c:pt idx="140809">
                  <c:v>326.21999331101398</c:v>
                </c:pt>
                <c:pt idx="140810">
                  <c:v>326.222310066288</c:v>
                </c:pt>
                <c:pt idx="140811">
                  <c:v>326.224626821561</c:v>
                </c:pt>
                <c:pt idx="140812">
                  <c:v>326.22694357683503</c:v>
                </c:pt>
                <c:pt idx="140813">
                  <c:v>326.22926033210803</c:v>
                </c:pt>
                <c:pt idx="140814">
                  <c:v>326.23157708738199</c:v>
                </c:pt>
                <c:pt idx="140815">
                  <c:v>326.23389384265499</c:v>
                </c:pt>
                <c:pt idx="140816">
                  <c:v>326.23621059792902</c:v>
                </c:pt>
                <c:pt idx="140817">
                  <c:v>326.23852735320202</c:v>
                </c:pt>
                <c:pt idx="140818">
                  <c:v>326.24084410847598</c:v>
                </c:pt>
                <c:pt idx="140819">
                  <c:v>326.24316086375001</c:v>
                </c:pt>
                <c:pt idx="140820">
                  <c:v>326.24547761902301</c:v>
                </c:pt>
                <c:pt idx="140821">
                  <c:v>326.24779437429697</c:v>
                </c:pt>
                <c:pt idx="140822">
                  <c:v>326.25011112956997</c:v>
                </c:pt>
                <c:pt idx="140823">
                  <c:v>326.252427884844</c:v>
                </c:pt>
                <c:pt idx="140824">
                  <c:v>326.254744640117</c:v>
                </c:pt>
                <c:pt idx="140825">
                  <c:v>326.25706139539102</c:v>
                </c:pt>
                <c:pt idx="140826">
                  <c:v>326.25937815066402</c:v>
                </c:pt>
                <c:pt idx="140827">
                  <c:v>326.26169490593799</c:v>
                </c:pt>
                <c:pt idx="140828">
                  <c:v>326.26401166121099</c:v>
                </c:pt>
                <c:pt idx="140829">
                  <c:v>326.26632841648501</c:v>
                </c:pt>
                <c:pt idx="140830">
                  <c:v>326.26864517175801</c:v>
                </c:pt>
                <c:pt idx="140831">
                  <c:v>326.27096192703198</c:v>
                </c:pt>
                <c:pt idx="140832">
                  <c:v>326.27327868230498</c:v>
                </c:pt>
                <c:pt idx="140833">
                  <c:v>326.275595437579</c:v>
                </c:pt>
                <c:pt idx="140834">
                  <c:v>326.277912192852</c:v>
                </c:pt>
                <c:pt idx="140835">
                  <c:v>326.28022894812602</c:v>
                </c:pt>
                <c:pt idx="140836">
                  <c:v>326.28254570339902</c:v>
                </c:pt>
                <c:pt idx="140837">
                  <c:v>326.28486245867299</c:v>
                </c:pt>
                <c:pt idx="140838">
                  <c:v>326.28717921394599</c:v>
                </c:pt>
                <c:pt idx="140839">
                  <c:v>326.28949596922001</c:v>
                </c:pt>
                <c:pt idx="140840">
                  <c:v>326.29181272449301</c:v>
                </c:pt>
                <c:pt idx="140841">
                  <c:v>326.29412947976698</c:v>
                </c:pt>
                <c:pt idx="140842">
                  <c:v>326.29644623503998</c:v>
                </c:pt>
                <c:pt idx="140843">
                  <c:v>326.298762990314</c:v>
                </c:pt>
                <c:pt idx="140844">
                  <c:v>326.301079745587</c:v>
                </c:pt>
                <c:pt idx="140845">
                  <c:v>326.30339650086103</c:v>
                </c:pt>
                <c:pt idx="140846">
                  <c:v>326.30571325613403</c:v>
                </c:pt>
                <c:pt idx="140847">
                  <c:v>326.30803001140799</c:v>
                </c:pt>
                <c:pt idx="140848">
                  <c:v>326.31034676668099</c:v>
                </c:pt>
                <c:pt idx="140849">
                  <c:v>326.31266352195502</c:v>
                </c:pt>
                <c:pt idx="140850">
                  <c:v>326.31498027722802</c:v>
                </c:pt>
                <c:pt idx="140851">
                  <c:v>326.31729703250198</c:v>
                </c:pt>
                <c:pt idx="140852">
                  <c:v>326.31961378777498</c:v>
                </c:pt>
                <c:pt idx="140853">
                  <c:v>326.32193054304901</c:v>
                </c:pt>
                <c:pt idx="140854">
                  <c:v>326.32424729832201</c:v>
                </c:pt>
                <c:pt idx="140855">
                  <c:v>326.32656405359597</c:v>
                </c:pt>
                <c:pt idx="140856">
                  <c:v>326.32888080886897</c:v>
                </c:pt>
                <c:pt idx="140857">
                  <c:v>326.331197564143</c:v>
                </c:pt>
                <c:pt idx="140858">
                  <c:v>326.333514319416</c:v>
                </c:pt>
                <c:pt idx="140859">
                  <c:v>326.33583107469002</c:v>
                </c:pt>
                <c:pt idx="140860">
                  <c:v>326.33814782996399</c:v>
                </c:pt>
                <c:pt idx="140861">
                  <c:v>326.34046458523699</c:v>
                </c:pt>
                <c:pt idx="140862">
                  <c:v>326.34278134051101</c:v>
                </c:pt>
                <c:pt idx="140863">
                  <c:v>326.34509809578401</c:v>
                </c:pt>
                <c:pt idx="140864">
                  <c:v>326.34741485105798</c:v>
                </c:pt>
                <c:pt idx="140865">
                  <c:v>326.34973160633098</c:v>
                </c:pt>
                <c:pt idx="140866">
                  <c:v>326.352048361605</c:v>
                </c:pt>
                <c:pt idx="140867">
                  <c:v>326.354365116878</c:v>
                </c:pt>
                <c:pt idx="140868">
                  <c:v>326.35668187215202</c:v>
                </c:pt>
                <c:pt idx="140869">
                  <c:v>326.35899862742502</c:v>
                </c:pt>
                <c:pt idx="140870">
                  <c:v>326.36131538269899</c:v>
                </c:pt>
                <c:pt idx="140871">
                  <c:v>326.36363213797199</c:v>
                </c:pt>
                <c:pt idx="140872">
                  <c:v>326.36594889324601</c:v>
                </c:pt>
                <c:pt idx="140873">
                  <c:v>326.36826564851901</c:v>
                </c:pt>
                <c:pt idx="140874">
                  <c:v>326.37058240379298</c:v>
                </c:pt>
                <c:pt idx="140875">
                  <c:v>326.37289915906598</c:v>
                </c:pt>
                <c:pt idx="140876">
                  <c:v>326.37521591434</c:v>
                </c:pt>
                <c:pt idx="140877">
                  <c:v>326.377532669613</c:v>
                </c:pt>
                <c:pt idx="140878">
                  <c:v>326.37984942488703</c:v>
                </c:pt>
                <c:pt idx="140879">
                  <c:v>326.38216618016003</c:v>
                </c:pt>
                <c:pt idx="140880">
                  <c:v>326.38448293543399</c:v>
                </c:pt>
                <c:pt idx="140881">
                  <c:v>326.38679969070699</c:v>
                </c:pt>
                <c:pt idx="140882">
                  <c:v>326.38911644598102</c:v>
                </c:pt>
                <c:pt idx="140883">
                  <c:v>326.39143320125402</c:v>
                </c:pt>
                <c:pt idx="140884">
                  <c:v>326.39374995652798</c:v>
                </c:pt>
                <c:pt idx="140885">
                  <c:v>326.39606671180098</c:v>
                </c:pt>
                <c:pt idx="140886">
                  <c:v>326.39838346707501</c:v>
                </c:pt>
                <c:pt idx="140887">
                  <c:v>326.40070022234801</c:v>
                </c:pt>
                <c:pt idx="140888">
                  <c:v>326.40301697762197</c:v>
                </c:pt>
                <c:pt idx="140889">
                  <c:v>326.40533373289497</c:v>
                </c:pt>
                <c:pt idx="140890">
                  <c:v>326.407650488169</c:v>
                </c:pt>
                <c:pt idx="140891">
                  <c:v>326.409967243442</c:v>
                </c:pt>
                <c:pt idx="140892">
                  <c:v>326.41228399871602</c:v>
                </c:pt>
                <c:pt idx="140893">
                  <c:v>326.41460075398902</c:v>
                </c:pt>
                <c:pt idx="140894">
                  <c:v>326.41691750926299</c:v>
                </c:pt>
                <c:pt idx="140895">
                  <c:v>326.41923426453599</c:v>
                </c:pt>
                <c:pt idx="140896">
                  <c:v>326.42155101981001</c:v>
                </c:pt>
                <c:pt idx="140897">
                  <c:v>326.42386777508301</c:v>
                </c:pt>
                <c:pt idx="140898">
                  <c:v>326.42618453035698</c:v>
                </c:pt>
                <c:pt idx="140899">
                  <c:v>326.42850128562998</c:v>
                </c:pt>
                <c:pt idx="140900">
                  <c:v>326.430818040904</c:v>
                </c:pt>
                <c:pt idx="140901">
                  <c:v>326.433134796177</c:v>
                </c:pt>
                <c:pt idx="140902">
                  <c:v>326.43545155145102</c:v>
                </c:pt>
                <c:pt idx="140903">
                  <c:v>326.43776830672499</c:v>
                </c:pt>
                <c:pt idx="140904">
                  <c:v>326.44008506199799</c:v>
                </c:pt>
                <c:pt idx="140905">
                  <c:v>326.44240181727201</c:v>
                </c:pt>
                <c:pt idx="140906">
                  <c:v>326.44471857254501</c:v>
                </c:pt>
                <c:pt idx="140907">
                  <c:v>326.44703532781898</c:v>
                </c:pt>
                <c:pt idx="140908">
                  <c:v>326.44935208309198</c:v>
                </c:pt>
                <c:pt idx="140909">
                  <c:v>326.451668838366</c:v>
                </c:pt>
                <c:pt idx="140910">
                  <c:v>326.453985593639</c:v>
                </c:pt>
                <c:pt idx="140911">
                  <c:v>326.45630234891303</c:v>
                </c:pt>
                <c:pt idx="140912">
                  <c:v>326.45861910418603</c:v>
                </c:pt>
                <c:pt idx="140913">
                  <c:v>326.46093585945999</c:v>
                </c:pt>
                <c:pt idx="140914">
                  <c:v>326.46325261473299</c:v>
                </c:pt>
                <c:pt idx="140915">
                  <c:v>326.46556937000702</c:v>
                </c:pt>
                <c:pt idx="140916">
                  <c:v>326.46788612528002</c:v>
                </c:pt>
                <c:pt idx="140917">
                  <c:v>326.47020288055398</c:v>
                </c:pt>
                <c:pt idx="140918">
                  <c:v>326.47251963582698</c:v>
                </c:pt>
                <c:pt idx="140919">
                  <c:v>326.47483639110101</c:v>
                </c:pt>
                <c:pt idx="140920">
                  <c:v>326.47715314637401</c:v>
                </c:pt>
                <c:pt idx="140921">
                  <c:v>326.47946990164797</c:v>
                </c:pt>
                <c:pt idx="140922">
                  <c:v>326.48178665692097</c:v>
                </c:pt>
                <c:pt idx="140923">
                  <c:v>326.484103412195</c:v>
                </c:pt>
                <c:pt idx="140924">
                  <c:v>326.486420167468</c:v>
                </c:pt>
                <c:pt idx="140925">
                  <c:v>326.48873692274202</c:v>
                </c:pt>
                <c:pt idx="140926">
                  <c:v>326.49105367801502</c:v>
                </c:pt>
                <c:pt idx="140927">
                  <c:v>326.49337043328899</c:v>
                </c:pt>
                <c:pt idx="140928">
                  <c:v>326.49568718856199</c:v>
                </c:pt>
                <c:pt idx="140929">
                  <c:v>326.49800394383601</c:v>
                </c:pt>
                <c:pt idx="140930">
                  <c:v>326.50032069910901</c:v>
                </c:pt>
                <c:pt idx="140931">
                  <c:v>326.50263745438298</c:v>
                </c:pt>
                <c:pt idx="140932">
                  <c:v>326.50495420965598</c:v>
                </c:pt>
                <c:pt idx="140933">
                  <c:v>326.50727096493</c:v>
                </c:pt>
                <c:pt idx="140934">
                  <c:v>326.509587720203</c:v>
                </c:pt>
                <c:pt idx="140935">
                  <c:v>326.51190447547702</c:v>
                </c:pt>
                <c:pt idx="140936">
                  <c:v>326.51422123075002</c:v>
                </c:pt>
                <c:pt idx="140937">
                  <c:v>326.51653798602399</c:v>
                </c:pt>
                <c:pt idx="140938">
                  <c:v>326.51885474129699</c:v>
                </c:pt>
                <c:pt idx="140939">
                  <c:v>326.52117149657101</c:v>
                </c:pt>
                <c:pt idx="140940">
                  <c:v>326.52348825184401</c:v>
                </c:pt>
                <c:pt idx="140941">
                  <c:v>326.52580500711798</c:v>
                </c:pt>
                <c:pt idx="140942">
                  <c:v>326.52812176239098</c:v>
                </c:pt>
                <c:pt idx="140943">
                  <c:v>326.530438517665</c:v>
                </c:pt>
                <c:pt idx="140944">
                  <c:v>326.532755272938</c:v>
                </c:pt>
                <c:pt idx="140945">
                  <c:v>326.53507202821203</c:v>
                </c:pt>
                <c:pt idx="140946">
                  <c:v>326.53738878348599</c:v>
                </c:pt>
                <c:pt idx="140947">
                  <c:v>326.53970553875899</c:v>
                </c:pt>
                <c:pt idx="140948">
                  <c:v>326.54202229403302</c:v>
                </c:pt>
                <c:pt idx="140949">
                  <c:v>326.54433904930602</c:v>
                </c:pt>
                <c:pt idx="140950">
                  <c:v>326.54665580457998</c:v>
                </c:pt>
                <c:pt idx="140951">
                  <c:v>326.54897255985298</c:v>
                </c:pt>
                <c:pt idx="140952">
                  <c:v>326.55128931512701</c:v>
                </c:pt>
                <c:pt idx="140953">
                  <c:v>326.55360607040001</c:v>
                </c:pt>
                <c:pt idx="140954">
                  <c:v>326.55592282567397</c:v>
                </c:pt>
                <c:pt idx="140955">
                  <c:v>326.55823958094697</c:v>
                </c:pt>
                <c:pt idx="140956">
                  <c:v>326.560556336221</c:v>
                </c:pt>
                <c:pt idx="140957">
                  <c:v>326.562873091494</c:v>
                </c:pt>
                <c:pt idx="140958">
                  <c:v>326.56518984676802</c:v>
                </c:pt>
                <c:pt idx="140959">
                  <c:v>326.56750660204102</c:v>
                </c:pt>
                <c:pt idx="140960">
                  <c:v>326.56982335731499</c:v>
                </c:pt>
                <c:pt idx="140961">
                  <c:v>326.57214011258799</c:v>
                </c:pt>
                <c:pt idx="140962">
                  <c:v>326.57445686786201</c:v>
                </c:pt>
                <c:pt idx="140963">
                  <c:v>326.57677362313501</c:v>
                </c:pt>
                <c:pt idx="140964">
                  <c:v>326.57909037840898</c:v>
                </c:pt>
                <c:pt idx="140965">
                  <c:v>326.58140713368198</c:v>
                </c:pt>
                <c:pt idx="140966">
                  <c:v>326.583723888956</c:v>
                </c:pt>
                <c:pt idx="140967">
                  <c:v>326.586040644229</c:v>
                </c:pt>
                <c:pt idx="140968">
                  <c:v>326.58835739950302</c:v>
                </c:pt>
                <c:pt idx="140969">
                  <c:v>326.59067415477602</c:v>
                </c:pt>
                <c:pt idx="140970">
                  <c:v>326.59299091004999</c:v>
                </c:pt>
                <c:pt idx="140971">
                  <c:v>326.59530766532299</c:v>
                </c:pt>
                <c:pt idx="140972">
                  <c:v>326.59762442059701</c:v>
                </c:pt>
                <c:pt idx="140973">
                  <c:v>326.59994117587001</c:v>
                </c:pt>
                <c:pt idx="140974">
                  <c:v>326.60225793114398</c:v>
                </c:pt>
                <c:pt idx="140975">
                  <c:v>326.60457468641698</c:v>
                </c:pt>
                <c:pt idx="140976">
                  <c:v>326.606891441691</c:v>
                </c:pt>
                <c:pt idx="140977">
                  <c:v>326.609208196964</c:v>
                </c:pt>
                <c:pt idx="140978">
                  <c:v>326.61152495223803</c:v>
                </c:pt>
                <c:pt idx="140979">
                  <c:v>326.61384170751103</c:v>
                </c:pt>
                <c:pt idx="140980">
                  <c:v>326.61615846278499</c:v>
                </c:pt>
                <c:pt idx="140981">
                  <c:v>326.61847521805799</c:v>
                </c:pt>
                <c:pt idx="140982">
                  <c:v>326.62079197333202</c:v>
                </c:pt>
                <c:pt idx="140983">
                  <c:v>326.62310872860502</c:v>
                </c:pt>
                <c:pt idx="140984">
                  <c:v>326.62542548387898</c:v>
                </c:pt>
                <c:pt idx="140985">
                  <c:v>326.62774223915198</c:v>
                </c:pt>
                <c:pt idx="140986">
                  <c:v>326.63005899442601</c:v>
                </c:pt>
                <c:pt idx="140987">
                  <c:v>326.63237574969901</c:v>
                </c:pt>
                <c:pt idx="140988">
                  <c:v>326.63469250497297</c:v>
                </c:pt>
                <c:pt idx="140989">
                  <c:v>326.637009260247</c:v>
                </c:pt>
                <c:pt idx="140990">
                  <c:v>326.63932601552</c:v>
                </c:pt>
                <c:pt idx="140991">
                  <c:v>326.64164277079402</c:v>
                </c:pt>
                <c:pt idx="140992">
                  <c:v>326.64395952606702</c:v>
                </c:pt>
                <c:pt idx="140993">
                  <c:v>326.64627628134099</c:v>
                </c:pt>
                <c:pt idx="140994">
                  <c:v>326.64859303661399</c:v>
                </c:pt>
                <c:pt idx="140995">
                  <c:v>326.65090979188801</c:v>
                </c:pt>
                <c:pt idx="140996">
                  <c:v>326.65322654716101</c:v>
                </c:pt>
                <c:pt idx="140997">
                  <c:v>326.65554330243498</c:v>
                </c:pt>
                <c:pt idx="140998">
                  <c:v>326.65786005770798</c:v>
                </c:pt>
                <c:pt idx="140999">
                  <c:v>326.660176812982</c:v>
                </c:pt>
                <c:pt idx="141000">
                  <c:v>326.662493568255</c:v>
                </c:pt>
                <c:pt idx="141001">
                  <c:v>326.66481032352903</c:v>
                </c:pt>
                <c:pt idx="141002">
                  <c:v>326.66712707880203</c:v>
                </c:pt>
                <c:pt idx="141003">
                  <c:v>326.66944383407599</c:v>
                </c:pt>
                <c:pt idx="141004">
                  <c:v>326.67176058934899</c:v>
                </c:pt>
                <c:pt idx="141005">
                  <c:v>326.67407734462302</c:v>
                </c:pt>
                <c:pt idx="141006">
                  <c:v>326.67639409989602</c:v>
                </c:pt>
                <c:pt idx="141007">
                  <c:v>326.67871085516998</c:v>
                </c:pt>
                <c:pt idx="141008">
                  <c:v>326.68102761044298</c:v>
                </c:pt>
                <c:pt idx="141009">
                  <c:v>326.68334436571701</c:v>
                </c:pt>
                <c:pt idx="141010">
                  <c:v>326.68566112099001</c:v>
                </c:pt>
                <c:pt idx="141011">
                  <c:v>326.68797787626397</c:v>
                </c:pt>
                <c:pt idx="141012">
                  <c:v>326.69029463153697</c:v>
                </c:pt>
                <c:pt idx="141013">
                  <c:v>326.692611386811</c:v>
                </c:pt>
                <c:pt idx="141014">
                  <c:v>326.694928142084</c:v>
                </c:pt>
                <c:pt idx="141015">
                  <c:v>326.69724489735802</c:v>
                </c:pt>
                <c:pt idx="141016">
                  <c:v>326.69956165263102</c:v>
                </c:pt>
                <c:pt idx="141017">
                  <c:v>326.70187840790499</c:v>
                </c:pt>
                <c:pt idx="141018">
                  <c:v>326.70419516317799</c:v>
                </c:pt>
                <c:pt idx="141019">
                  <c:v>326.70651191845201</c:v>
                </c:pt>
                <c:pt idx="141020">
                  <c:v>326.70882867372501</c:v>
                </c:pt>
                <c:pt idx="141021">
                  <c:v>326.71114542899898</c:v>
                </c:pt>
                <c:pt idx="141022">
                  <c:v>326.71346218427198</c:v>
                </c:pt>
                <c:pt idx="141023">
                  <c:v>326.715778939546</c:v>
                </c:pt>
                <c:pt idx="141024">
                  <c:v>326.718095694819</c:v>
                </c:pt>
                <c:pt idx="141025">
                  <c:v>326.72041245009302</c:v>
                </c:pt>
                <c:pt idx="141026">
                  <c:v>326.72272920536602</c:v>
                </c:pt>
                <c:pt idx="141027">
                  <c:v>326.72504596063999</c:v>
                </c:pt>
                <c:pt idx="141028">
                  <c:v>326.72736271591299</c:v>
                </c:pt>
                <c:pt idx="141029">
                  <c:v>326.72967947118701</c:v>
                </c:pt>
                <c:pt idx="141030">
                  <c:v>326.73199622646001</c:v>
                </c:pt>
                <c:pt idx="141031">
                  <c:v>326.73431298173398</c:v>
                </c:pt>
                <c:pt idx="141032">
                  <c:v>326.736629737008</c:v>
                </c:pt>
                <c:pt idx="141033">
                  <c:v>326.738946492281</c:v>
                </c:pt>
                <c:pt idx="141034">
                  <c:v>326.74126324755503</c:v>
                </c:pt>
                <c:pt idx="141035">
                  <c:v>326.74358000282803</c:v>
                </c:pt>
                <c:pt idx="141036">
                  <c:v>326.74589675810199</c:v>
                </c:pt>
                <c:pt idx="141037">
                  <c:v>326.74821351337499</c:v>
                </c:pt>
                <c:pt idx="141038">
                  <c:v>326.75053026864902</c:v>
                </c:pt>
                <c:pt idx="141039">
                  <c:v>326.75284702392202</c:v>
                </c:pt>
                <c:pt idx="141040">
                  <c:v>326.75516377919598</c:v>
                </c:pt>
                <c:pt idx="141041">
                  <c:v>326.75748053446898</c:v>
                </c:pt>
                <c:pt idx="141042">
                  <c:v>326.75979728974301</c:v>
                </c:pt>
                <c:pt idx="141043">
                  <c:v>326.76211404501601</c:v>
                </c:pt>
                <c:pt idx="141044">
                  <c:v>326.76443080028997</c:v>
                </c:pt>
                <c:pt idx="141045">
                  <c:v>326.76674755556297</c:v>
                </c:pt>
                <c:pt idx="141046">
                  <c:v>326.769064310837</c:v>
                </c:pt>
                <c:pt idx="141047">
                  <c:v>326.77138106611</c:v>
                </c:pt>
                <c:pt idx="141048">
                  <c:v>326.77369782138402</c:v>
                </c:pt>
                <c:pt idx="141049">
                  <c:v>326.77601457665702</c:v>
                </c:pt>
                <c:pt idx="141050">
                  <c:v>326.77833133193099</c:v>
                </c:pt>
                <c:pt idx="141051">
                  <c:v>326.78064808720399</c:v>
                </c:pt>
                <c:pt idx="141052">
                  <c:v>326.78296484247801</c:v>
                </c:pt>
                <c:pt idx="141053">
                  <c:v>326.78528159775101</c:v>
                </c:pt>
                <c:pt idx="141054">
                  <c:v>326.78759835302498</c:v>
                </c:pt>
                <c:pt idx="141055">
                  <c:v>326.78991510829798</c:v>
                </c:pt>
                <c:pt idx="141056">
                  <c:v>326.792231863572</c:v>
                </c:pt>
                <c:pt idx="141057">
                  <c:v>326.794548618845</c:v>
                </c:pt>
                <c:pt idx="141058">
                  <c:v>326.79686537411902</c:v>
                </c:pt>
                <c:pt idx="141059">
                  <c:v>326.79918212939202</c:v>
                </c:pt>
                <c:pt idx="141060">
                  <c:v>326.80149888466599</c:v>
                </c:pt>
                <c:pt idx="141061">
                  <c:v>326.80381563993899</c:v>
                </c:pt>
                <c:pt idx="141062">
                  <c:v>326.80613239521301</c:v>
                </c:pt>
                <c:pt idx="141063">
                  <c:v>326.80844915048601</c:v>
                </c:pt>
                <c:pt idx="141064">
                  <c:v>326.81076590575998</c:v>
                </c:pt>
                <c:pt idx="141065">
                  <c:v>326.81308266103298</c:v>
                </c:pt>
                <c:pt idx="141066">
                  <c:v>326.815399416307</c:v>
                </c:pt>
                <c:pt idx="141067">
                  <c:v>326.81771617158</c:v>
                </c:pt>
                <c:pt idx="141068">
                  <c:v>326.82003292685403</c:v>
                </c:pt>
                <c:pt idx="141069">
                  <c:v>326.82234968212703</c:v>
                </c:pt>
                <c:pt idx="141070">
                  <c:v>326.82466643740099</c:v>
                </c:pt>
                <c:pt idx="141071">
                  <c:v>326.82698319267399</c:v>
                </c:pt>
                <c:pt idx="141072">
                  <c:v>326.82929994794802</c:v>
                </c:pt>
                <c:pt idx="141073">
                  <c:v>326.83161670322102</c:v>
                </c:pt>
                <c:pt idx="141074">
                  <c:v>326.83393345849498</c:v>
                </c:pt>
                <c:pt idx="141075">
                  <c:v>326.83625021376901</c:v>
                </c:pt>
                <c:pt idx="141076">
                  <c:v>326.83856696904201</c:v>
                </c:pt>
                <c:pt idx="141077">
                  <c:v>326.84088372431597</c:v>
                </c:pt>
                <c:pt idx="141078">
                  <c:v>326.84320047958897</c:v>
                </c:pt>
                <c:pt idx="141079">
                  <c:v>326.845517234863</c:v>
                </c:pt>
                <c:pt idx="141080">
                  <c:v>326.847833990136</c:v>
                </c:pt>
                <c:pt idx="141081">
                  <c:v>326.85015074541002</c:v>
                </c:pt>
                <c:pt idx="141082">
                  <c:v>326.85246750068302</c:v>
                </c:pt>
                <c:pt idx="141083">
                  <c:v>326.85478425595699</c:v>
                </c:pt>
                <c:pt idx="141084">
                  <c:v>326.85710101122999</c:v>
                </c:pt>
                <c:pt idx="141085">
                  <c:v>326.85941776650401</c:v>
                </c:pt>
                <c:pt idx="141086">
                  <c:v>326.86173452177701</c:v>
                </c:pt>
                <c:pt idx="141087">
                  <c:v>326.86405127705098</c:v>
                </c:pt>
                <c:pt idx="141088">
                  <c:v>326.86636803232398</c:v>
                </c:pt>
                <c:pt idx="141089">
                  <c:v>326.868684787598</c:v>
                </c:pt>
                <c:pt idx="141090">
                  <c:v>326.871001542871</c:v>
                </c:pt>
                <c:pt idx="141091">
                  <c:v>326.87331829814502</c:v>
                </c:pt>
                <c:pt idx="141092">
                  <c:v>326.87563505341802</c:v>
                </c:pt>
                <c:pt idx="141093">
                  <c:v>326.87795180869199</c:v>
                </c:pt>
                <c:pt idx="141094">
                  <c:v>326.88026856396499</c:v>
                </c:pt>
                <c:pt idx="141095">
                  <c:v>326.88258531923901</c:v>
                </c:pt>
                <c:pt idx="141096">
                  <c:v>326.88490207451201</c:v>
                </c:pt>
                <c:pt idx="141097">
                  <c:v>326.88721882978598</c:v>
                </c:pt>
                <c:pt idx="141098">
                  <c:v>326.88953558505898</c:v>
                </c:pt>
                <c:pt idx="141099">
                  <c:v>326.891852340333</c:v>
                </c:pt>
                <c:pt idx="141100">
                  <c:v>326.894169095606</c:v>
                </c:pt>
                <c:pt idx="141101">
                  <c:v>326.89648585088003</c:v>
                </c:pt>
                <c:pt idx="141102">
                  <c:v>326.89880260615303</c:v>
                </c:pt>
                <c:pt idx="141103">
                  <c:v>326.90111936142699</c:v>
                </c:pt>
                <c:pt idx="141104">
                  <c:v>326.90343611669999</c:v>
                </c:pt>
                <c:pt idx="141105">
                  <c:v>326.90575287197402</c:v>
                </c:pt>
                <c:pt idx="141106">
                  <c:v>326.90806962724702</c:v>
                </c:pt>
                <c:pt idx="141107">
                  <c:v>326.91038638252098</c:v>
                </c:pt>
                <c:pt idx="141108">
                  <c:v>326.91270313779398</c:v>
                </c:pt>
                <c:pt idx="141109">
                  <c:v>326.91501989306801</c:v>
                </c:pt>
                <c:pt idx="141110">
                  <c:v>326.91733664834101</c:v>
                </c:pt>
                <c:pt idx="141111">
                  <c:v>326.91965340361497</c:v>
                </c:pt>
                <c:pt idx="141112">
                  <c:v>326.92197015888797</c:v>
                </c:pt>
                <c:pt idx="141113">
                  <c:v>326.924286914162</c:v>
                </c:pt>
                <c:pt idx="141114">
                  <c:v>326.926603669435</c:v>
                </c:pt>
                <c:pt idx="141115">
                  <c:v>326.92892042470902</c:v>
                </c:pt>
                <c:pt idx="141116">
                  <c:v>326.93123717998299</c:v>
                </c:pt>
                <c:pt idx="141117">
                  <c:v>326.93355393525599</c:v>
                </c:pt>
                <c:pt idx="141118">
                  <c:v>326.93587069053001</c:v>
                </c:pt>
                <c:pt idx="141119">
                  <c:v>326.93818744580301</c:v>
                </c:pt>
                <c:pt idx="141120">
                  <c:v>326.94050420107698</c:v>
                </c:pt>
                <c:pt idx="141121">
                  <c:v>326.94282095634998</c:v>
                </c:pt>
                <c:pt idx="141122">
                  <c:v>326.945137711624</c:v>
                </c:pt>
                <c:pt idx="141123">
                  <c:v>326.947454466897</c:v>
                </c:pt>
                <c:pt idx="141124">
                  <c:v>326.94977122217102</c:v>
                </c:pt>
                <c:pt idx="141125">
                  <c:v>326.95208797744402</c:v>
                </c:pt>
                <c:pt idx="141126">
                  <c:v>326.95440473271799</c:v>
                </c:pt>
                <c:pt idx="141127">
                  <c:v>326.95672148799099</c:v>
                </c:pt>
                <c:pt idx="141128">
                  <c:v>326.95903824326501</c:v>
                </c:pt>
                <c:pt idx="141129">
                  <c:v>326.96135499853801</c:v>
                </c:pt>
                <c:pt idx="141130">
                  <c:v>326.96367175381198</c:v>
                </c:pt>
                <c:pt idx="141131">
                  <c:v>326.96598850908498</c:v>
                </c:pt>
                <c:pt idx="141132">
                  <c:v>326.968305264359</c:v>
                </c:pt>
                <c:pt idx="141133">
                  <c:v>326.970622019632</c:v>
                </c:pt>
                <c:pt idx="141134">
                  <c:v>326.97293877490603</c:v>
                </c:pt>
                <c:pt idx="141135">
                  <c:v>326.97525553017903</c:v>
                </c:pt>
                <c:pt idx="141136">
                  <c:v>326.97757228545299</c:v>
                </c:pt>
                <c:pt idx="141137">
                  <c:v>326.97988904072599</c:v>
                </c:pt>
                <c:pt idx="141138">
                  <c:v>326.98220579600002</c:v>
                </c:pt>
                <c:pt idx="141139">
                  <c:v>326.98452255127302</c:v>
                </c:pt>
                <c:pt idx="141140">
                  <c:v>326.98683930654698</c:v>
                </c:pt>
                <c:pt idx="141141">
                  <c:v>326.98915606181998</c:v>
                </c:pt>
                <c:pt idx="141142">
                  <c:v>326.99147281709401</c:v>
                </c:pt>
                <c:pt idx="141143">
                  <c:v>326.99378957236701</c:v>
                </c:pt>
                <c:pt idx="141144">
                  <c:v>326.99610632764097</c:v>
                </c:pt>
                <c:pt idx="141145">
                  <c:v>326.99842308291397</c:v>
                </c:pt>
                <c:pt idx="141146">
                  <c:v>327.000739838188</c:v>
                </c:pt>
                <c:pt idx="141147">
                  <c:v>327.003056593461</c:v>
                </c:pt>
                <c:pt idx="141148">
                  <c:v>327.00537334873502</c:v>
                </c:pt>
                <c:pt idx="141149">
                  <c:v>327.00769010400802</c:v>
                </c:pt>
                <c:pt idx="141150">
                  <c:v>327.01000685928199</c:v>
                </c:pt>
                <c:pt idx="141151">
                  <c:v>327.01232361455499</c:v>
                </c:pt>
                <c:pt idx="141152">
                  <c:v>327.01464036982901</c:v>
                </c:pt>
                <c:pt idx="141153">
                  <c:v>327.01695712510201</c:v>
                </c:pt>
                <c:pt idx="141154">
                  <c:v>327.01927388037598</c:v>
                </c:pt>
                <c:pt idx="141155">
                  <c:v>327.02159063564898</c:v>
                </c:pt>
                <c:pt idx="141156">
                  <c:v>327.023907390923</c:v>
                </c:pt>
                <c:pt idx="141157">
                  <c:v>327.026224146196</c:v>
                </c:pt>
                <c:pt idx="141158">
                  <c:v>327.02854090147002</c:v>
                </c:pt>
                <c:pt idx="141159">
                  <c:v>327.03085765674399</c:v>
                </c:pt>
                <c:pt idx="141160">
                  <c:v>327.03317441201699</c:v>
                </c:pt>
                <c:pt idx="141161">
                  <c:v>327.03549116729101</c:v>
                </c:pt>
                <c:pt idx="141162">
                  <c:v>327.03780792256401</c:v>
                </c:pt>
                <c:pt idx="141163">
                  <c:v>327.04012467783798</c:v>
                </c:pt>
                <c:pt idx="141164">
                  <c:v>327.04244143311098</c:v>
                </c:pt>
                <c:pt idx="141165">
                  <c:v>327.044758188385</c:v>
                </c:pt>
                <c:pt idx="141166">
                  <c:v>327.047074943658</c:v>
                </c:pt>
                <c:pt idx="141167">
                  <c:v>327.04939169893203</c:v>
                </c:pt>
                <c:pt idx="141168">
                  <c:v>327.05170845420503</c:v>
                </c:pt>
                <c:pt idx="141169">
                  <c:v>327.05402520947899</c:v>
                </c:pt>
                <c:pt idx="141170">
                  <c:v>327.05634196475199</c:v>
                </c:pt>
                <c:pt idx="141171">
                  <c:v>327.05865872002602</c:v>
                </c:pt>
                <c:pt idx="141172">
                  <c:v>327.06097547529902</c:v>
                </c:pt>
                <c:pt idx="141173">
                  <c:v>327.06329223057298</c:v>
                </c:pt>
                <c:pt idx="141174">
                  <c:v>327.06560898584598</c:v>
                </c:pt>
                <c:pt idx="141175">
                  <c:v>327.06792574112001</c:v>
                </c:pt>
                <c:pt idx="141176">
                  <c:v>327.07024249639301</c:v>
                </c:pt>
                <c:pt idx="141177">
                  <c:v>327.07255925166697</c:v>
                </c:pt>
                <c:pt idx="141178">
                  <c:v>327.07487600693997</c:v>
                </c:pt>
                <c:pt idx="141179">
                  <c:v>327.077192762214</c:v>
                </c:pt>
                <c:pt idx="141180">
                  <c:v>327.079509517487</c:v>
                </c:pt>
                <c:pt idx="141181">
                  <c:v>327.08182627276102</c:v>
                </c:pt>
                <c:pt idx="141182">
                  <c:v>327.08414302803402</c:v>
                </c:pt>
                <c:pt idx="141183">
                  <c:v>327.08645978330799</c:v>
                </c:pt>
                <c:pt idx="141184">
                  <c:v>327.08877653858099</c:v>
                </c:pt>
                <c:pt idx="141185">
                  <c:v>327.09109329385501</c:v>
                </c:pt>
                <c:pt idx="141186">
                  <c:v>327.09341004912801</c:v>
                </c:pt>
                <c:pt idx="141187">
                  <c:v>327.09572680440198</c:v>
                </c:pt>
                <c:pt idx="141188">
                  <c:v>327.09804355967498</c:v>
                </c:pt>
                <c:pt idx="141189">
                  <c:v>327.100360314949</c:v>
                </c:pt>
                <c:pt idx="141190">
                  <c:v>327.102677070222</c:v>
                </c:pt>
                <c:pt idx="141191">
                  <c:v>327.10499382549602</c:v>
                </c:pt>
                <c:pt idx="141192">
                  <c:v>327.10731058076902</c:v>
                </c:pt>
                <c:pt idx="141193">
                  <c:v>327.10962733604299</c:v>
                </c:pt>
                <c:pt idx="141194">
                  <c:v>327.11194409131599</c:v>
                </c:pt>
                <c:pt idx="141195">
                  <c:v>327.11426084659001</c:v>
                </c:pt>
                <c:pt idx="141196">
                  <c:v>327.11657760186301</c:v>
                </c:pt>
                <c:pt idx="141197">
                  <c:v>327.11889435713698</c:v>
                </c:pt>
                <c:pt idx="141198">
                  <c:v>327.12121111240998</c:v>
                </c:pt>
                <c:pt idx="141199">
                  <c:v>327.123527867684</c:v>
                </c:pt>
                <c:pt idx="141200">
                  <c:v>327.125844622957</c:v>
                </c:pt>
                <c:pt idx="141201">
                  <c:v>327.12816137823103</c:v>
                </c:pt>
                <c:pt idx="141202">
                  <c:v>327.13047813350499</c:v>
                </c:pt>
                <c:pt idx="141203">
                  <c:v>327.13279488877799</c:v>
                </c:pt>
                <c:pt idx="141204">
                  <c:v>327.13511164405202</c:v>
                </c:pt>
                <c:pt idx="141205">
                  <c:v>327.13742839932502</c:v>
                </c:pt>
                <c:pt idx="141206">
                  <c:v>327.13974515459898</c:v>
                </c:pt>
                <c:pt idx="141207">
                  <c:v>327.14206190987198</c:v>
                </c:pt>
                <c:pt idx="141208">
                  <c:v>327.14437866514601</c:v>
                </c:pt>
                <c:pt idx="141209">
                  <c:v>327.14669542041901</c:v>
                </c:pt>
                <c:pt idx="141210">
                  <c:v>327.14901217569297</c:v>
                </c:pt>
                <c:pt idx="141211">
                  <c:v>327.15132893096597</c:v>
                </c:pt>
                <c:pt idx="141212">
                  <c:v>327.15364568624</c:v>
                </c:pt>
                <c:pt idx="141213">
                  <c:v>327.155962441513</c:v>
                </c:pt>
                <c:pt idx="141214">
                  <c:v>327.15827919678702</c:v>
                </c:pt>
                <c:pt idx="141215">
                  <c:v>327.16059595206002</c:v>
                </c:pt>
                <c:pt idx="141216">
                  <c:v>327.16291270733399</c:v>
                </c:pt>
                <c:pt idx="141217">
                  <c:v>327.16522946260699</c:v>
                </c:pt>
                <c:pt idx="141218">
                  <c:v>327.16754621788101</c:v>
                </c:pt>
                <c:pt idx="141219">
                  <c:v>327.16986297315401</c:v>
                </c:pt>
                <c:pt idx="141220">
                  <c:v>327.17217972842798</c:v>
                </c:pt>
                <c:pt idx="141221">
                  <c:v>327.17449648370098</c:v>
                </c:pt>
                <c:pt idx="141222">
                  <c:v>327.176813238975</c:v>
                </c:pt>
                <c:pt idx="141223">
                  <c:v>327.179129994248</c:v>
                </c:pt>
                <c:pt idx="141224">
                  <c:v>327.18144674952202</c:v>
                </c:pt>
                <c:pt idx="141225">
                  <c:v>327.18376350479502</c:v>
                </c:pt>
                <c:pt idx="141226">
                  <c:v>327.18608026006899</c:v>
                </c:pt>
                <c:pt idx="141227">
                  <c:v>327.18839701534199</c:v>
                </c:pt>
                <c:pt idx="141228">
                  <c:v>327.19071377061601</c:v>
                </c:pt>
                <c:pt idx="141229">
                  <c:v>327.19303052588901</c:v>
                </c:pt>
                <c:pt idx="141230">
                  <c:v>327.19534728116298</c:v>
                </c:pt>
                <c:pt idx="141231">
                  <c:v>327.19766403643598</c:v>
                </c:pt>
                <c:pt idx="141232">
                  <c:v>327.19998079171</c:v>
                </c:pt>
                <c:pt idx="141233">
                  <c:v>327.202297546983</c:v>
                </c:pt>
                <c:pt idx="141234">
                  <c:v>327.20461430225703</c:v>
                </c:pt>
                <c:pt idx="141235">
                  <c:v>327.20693105753003</c:v>
                </c:pt>
                <c:pt idx="141236">
                  <c:v>327.20924781280399</c:v>
                </c:pt>
                <c:pt idx="141237">
                  <c:v>327.21156456807699</c:v>
                </c:pt>
                <c:pt idx="141238">
                  <c:v>327.21388132335102</c:v>
                </c:pt>
                <c:pt idx="141239">
                  <c:v>327.21619807862402</c:v>
                </c:pt>
                <c:pt idx="141240">
                  <c:v>327.21851483389798</c:v>
                </c:pt>
                <c:pt idx="141241">
                  <c:v>327.22083158917098</c:v>
                </c:pt>
                <c:pt idx="141242">
                  <c:v>327.22314834444501</c:v>
                </c:pt>
                <c:pt idx="141243">
                  <c:v>327.22546509971801</c:v>
                </c:pt>
                <c:pt idx="141244">
                  <c:v>327.22778185499197</c:v>
                </c:pt>
                <c:pt idx="141245">
                  <c:v>327.230098610266</c:v>
                </c:pt>
                <c:pt idx="141246">
                  <c:v>327.232415365539</c:v>
                </c:pt>
                <c:pt idx="141247">
                  <c:v>327.23473212081302</c:v>
                </c:pt>
                <c:pt idx="141248">
                  <c:v>327.23704887608602</c:v>
                </c:pt>
                <c:pt idx="141249">
                  <c:v>327.23936563135999</c:v>
                </c:pt>
                <c:pt idx="141250">
                  <c:v>327.24168238663299</c:v>
                </c:pt>
                <c:pt idx="141251">
                  <c:v>327.24399914190701</c:v>
                </c:pt>
                <c:pt idx="141252">
                  <c:v>327.24631589718001</c:v>
                </c:pt>
                <c:pt idx="141253">
                  <c:v>327.24863265245398</c:v>
                </c:pt>
                <c:pt idx="141254">
                  <c:v>327.25094940772698</c:v>
                </c:pt>
                <c:pt idx="141255">
                  <c:v>327.253266163001</c:v>
                </c:pt>
                <c:pt idx="141256">
                  <c:v>327.255582918274</c:v>
                </c:pt>
                <c:pt idx="141257">
                  <c:v>327.25789967354802</c:v>
                </c:pt>
                <c:pt idx="141258">
                  <c:v>327.26021642882102</c:v>
                </c:pt>
                <c:pt idx="141259">
                  <c:v>327.26253318409499</c:v>
                </c:pt>
                <c:pt idx="141260">
                  <c:v>327.26484993936799</c:v>
                </c:pt>
                <c:pt idx="141261">
                  <c:v>327.26716669464201</c:v>
                </c:pt>
                <c:pt idx="141262">
                  <c:v>327.26948344991501</c:v>
                </c:pt>
                <c:pt idx="141263">
                  <c:v>327.27180020518898</c:v>
                </c:pt>
                <c:pt idx="141264">
                  <c:v>327.27411696046198</c:v>
                </c:pt>
                <c:pt idx="141265">
                  <c:v>327.276433715736</c:v>
                </c:pt>
                <c:pt idx="141266">
                  <c:v>327.278750471009</c:v>
                </c:pt>
                <c:pt idx="141267">
                  <c:v>327.28106722628303</c:v>
                </c:pt>
                <c:pt idx="141268">
                  <c:v>327.28338398155603</c:v>
                </c:pt>
                <c:pt idx="141269">
                  <c:v>327.28570073682999</c:v>
                </c:pt>
                <c:pt idx="141270">
                  <c:v>327.28801749210299</c:v>
                </c:pt>
                <c:pt idx="141271">
                  <c:v>327.29033424737702</c:v>
                </c:pt>
                <c:pt idx="141272">
                  <c:v>327.29265100265002</c:v>
                </c:pt>
                <c:pt idx="141273">
                  <c:v>327.29496775792398</c:v>
                </c:pt>
                <c:pt idx="141274">
                  <c:v>327.29728451319698</c:v>
                </c:pt>
                <c:pt idx="141275">
                  <c:v>327.29960126847101</c:v>
                </c:pt>
                <c:pt idx="141276">
                  <c:v>327.30191802374401</c:v>
                </c:pt>
                <c:pt idx="141277">
                  <c:v>327.30423477901797</c:v>
                </c:pt>
                <c:pt idx="141278">
                  <c:v>327.30655153429097</c:v>
                </c:pt>
                <c:pt idx="141279">
                  <c:v>327.308868289565</c:v>
                </c:pt>
                <c:pt idx="141280">
                  <c:v>327.311185044838</c:v>
                </c:pt>
                <c:pt idx="141281">
                  <c:v>327.31350180011202</c:v>
                </c:pt>
                <c:pt idx="141282">
                  <c:v>327.31581855538502</c:v>
                </c:pt>
                <c:pt idx="141283">
                  <c:v>327.31813531065899</c:v>
                </c:pt>
                <c:pt idx="141284">
                  <c:v>327.32045206593199</c:v>
                </c:pt>
                <c:pt idx="141285">
                  <c:v>327.32276882120601</c:v>
                </c:pt>
                <c:pt idx="141286">
                  <c:v>327.32508557647901</c:v>
                </c:pt>
                <c:pt idx="141287">
                  <c:v>327.32740233175298</c:v>
                </c:pt>
                <c:pt idx="141288">
                  <c:v>327.329719087027</c:v>
                </c:pt>
                <c:pt idx="141289">
                  <c:v>327.3320358423</c:v>
                </c:pt>
                <c:pt idx="141290">
                  <c:v>327.33435259757402</c:v>
                </c:pt>
                <c:pt idx="141291">
                  <c:v>327.33666935284703</c:v>
                </c:pt>
                <c:pt idx="141292">
                  <c:v>327.33898610812099</c:v>
                </c:pt>
                <c:pt idx="141293">
                  <c:v>327.34130286339399</c:v>
                </c:pt>
                <c:pt idx="141294">
                  <c:v>327.34361961866801</c:v>
                </c:pt>
                <c:pt idx="141295">
                  <c:v>327.34593637394102</c:v>
                </c:pt>
                <c:pt idx="141296">
                  <c:v>327.34825312921498</c:v>
                </c:pt>
                <c:pt idx="141297">
                  <c:v>327.35056988448798</c:v>
                </c:pt>
                <c:pt idx="141298">
                  <c:v>327.352886639762</c:v>
                </c:pt>
                <c:pt idx="141299">
                  <c:v>327.35520339503501</c:v>
                </c:pt>
                <c:pt idx="141300">
                  <c:v>327.35752015030903</c:v>
                </c:pt>
                <c:pt idx="141301">
                  <c:v>327.35983690558197</c:v>
                </c:pt>
                <c:pt idx="141302">
                  <c:v>327.36215366085599</c:v>
                </c:pt>
                <c:pt idx="141303">
                  <c:v>327.364470416129</c:v>
                </c:pt>
                <c:pt idx="141304">
                  <c:v>327.36678717140302</c:v>
                </c:pt>
                <c:pt idx="141305">
                  <c:v>327.36910392667602</c:v>
                </c:pt>
                <c:pt idx="141306">
                  <c:v>327.37142068194999</c:v>
                </c:pt>
                <c:pt idx="141307">
                  <c:v>327.37373743722299</c:v>
                </c:pt>
                <c:pt idx="141308">
                  <c:v>327.37605419249701</c:v>
                </c:pt>
                <c:pt idx="141309">
                  <c:v>327.37837094777001</c:v>
                </c:pt>
                <c:pt idx="141310">
                  <c:v>327.38068770304398</c:v>
                </c:pt>
                <c:pt idx="141311">
                  <c:v>327.38300445831698</c:v>
                </c:pt>
                <c:pt idx="141312">
                  <c:v>327.385321213591</c:v>
                </c:pt>
                <c:pt idx="141313">
                  <c:v>327.387637968864</c:v>
                </c:pt>
                <c:pt idx="141314">
                  <c:v>327.38995472413802</c:v>
                </c:pt>
                <c:pt idx="141315">
                  <c:v>327.39227147941102</c:v>
                </c:pt>
                <c:pt idx="141316">
                  <c:v>327.39458823468499</c:v>
                </c:pt>
                <c:pt idx="141317">
                  <c:v>327.39690498995799</c:v>
                </c:pt>
                <c:pt idx="141318">
                  <c:v>327.39922174523201</c:v>
                </c:pt>
                <c:pt idx="141319">
                  <c:v>327.40153850050501</c:v>
                </c:pt>
                <c:pt idx="141320">
                  <c:v>327.40385525577898</c:v>
                </c:pt>
                <c:pt idx="141321">
                  <c:v>327.40617201105198</c:v>
                </c:pt>
                <c:pt idx="141322">
                  <c:v>327.408488766326</c:v>
                </c:pt>
                <c:pt idx="141323">
                  <c:v>327.410805521599</c:v>
                </c:pt>
                <c:pt idx="141324">
                  <c:v>327.41312227687303</c:v>
                </c:pt>
                <c:pt idx="141325">
                  <c:v>327.41543903214603</c:v>
                </c:pt>
                <c:pt idx="141326">
                  <c:v>327.41775578741999</c:v>
                </c:pt>
                <c:pt idx="141327">
                  <c:v>327.42007254269299</c:v>
                </c:pt>
                <c:pt idx="141328">
                  <c:v>327.42238929796702</c:v>
                </c:pt>
                <c:pt idx="141329">
                  <c:v>327.42470605324002</c:v>
                </c:pt>
                <c:pt idx="141330">
                  <c:v>327.42702280851398</c:v>
                </c:pt>
                <c:pt idx="141331">
                  <c:v>327.42933956378801</c:v>
                </c:pt>
                <c:pt idx="141332">
                  <c:v>327.43165631906101</c:v>
                </c:pt>
                <c:pt idx="141333">
                  <c:v>327.43397307433497</c:v>
                </c:pt>
                <c:pt idx="141334">
                  <c:v>327.43628982960797</c:v>
                </c:pt>
                <c:pt idx="141335">
                  <c:v>327.438606584882</c:v>
                </c:pt>
                <c:pt idx="141336">
                  <c:v>327.440923340155</c:v>
                </c:pt>
                <c:pt idx="141337">
                  <c:v>327.44324009542902</c:v>
                </c:pt>
                <c:pt idx="141338">
                  <c:v>327.44555685070202</c:v>
                </c:pt>
                <c:pt idx="141339">
                  <c:v>327.44787360597599</c:v>
                </c:pt>
                <c:pt idx="141340">
                  <c:v>327.45019036124899</c:v>
                </c:pt>
                <c:pt idx="141341">
                  <c:v>327.45250711652301</c:v>
                </c:pt>
                <c:pt idx="141342">
                  <c:v>327.45482387179601</c:v>
                </c:pt>
                <c:pt idx="141343">
                  <c:v>327.45714062706998</c:v>
                </c:pt>
                <c:pt idx="141344">
                  <c:v>327.45945738234298</c:v>
                </c:pt>
                <c:pt idx="141345">
                  <c:v>327.461774137617</c:v>
                </c:pt>
                <c:pt idx="141346">
                  <c:v>327.46409089289</c:v>
                </c:pt>
                <c:pt idx="141347">
                  <c:v>327.46640764816402</c:v>
                </c:pt>
                <c:pt idx="141348">
                  <c:v>327.46872440343702</c:v>
                </c:pt>
                <c:pt idx="141349">
                  <c:v>327.47104115871099</c:v>
                </c:pt>
                <c:pt idx="141350">
                  <c:v>327.47335791398399</c:v>
                </c:pt>
                <c:pt idx="141351">
                  <c:v>327.47567466925801</c:v>
                </c:pt>
                <c:pt idx="141352">
                  <c:v>327.47799142453101</c:v>
                </c:pt>
                <c:pt idx="141353">
                  <c:v>327.48030817980498</c:v>
                </c:pt>
                <c:pt idx="141354">
                  <c:v>327.48262493507798</c:v>
                </c:pt>
                <c:pt idx="141355">
                  <c:v>327.484941690352</c:v>
                </c:pt>
                <c:pt idx="141356">
                  <c:v>327.487258445625</c:v>
                </c:pt>
                <c:pt idx="141357">
                  <c:v>327.48957520089903</c:v>
                </c:pt>
                <c:pt idx="141358">
                  <c:v>327.49189195617203</c:v>
                </c:pt>
                <c:pt idx="141359">
                  <c:v>327.49420871144599</c:v>
                </c:pt>
                <c:pt idx="141360">
                  <c:v>327.49652546671899</c:v>
                </c:pt>
                <c:pt idx="141361">
                  <c:v>327.49884222199302</c:v>
                </c:pt>
                <c:pt idx="141362">
                  <c:v>327.50115897726602</c:v>
                </c:pt>
                <c:pt idx="141363">
                  <c:v>327.50347573253998</c:v>
                </c:pt>
                <c:pt idx="141364">
                  <c:v>327.50579248781298</c:v>
                </c:pt>
                <c:pt idx="141365">
                  <c:v>327.50810924308701</c:v>
                </c:pt>
                <c:pt idx="141366">
                  <c:v>327.51042599836001</c:v>
                </c:pt>
                <c:pt idx="141367">
                  <c:v>327.51274275363397</c:v>
                </c:pt>
                <c:pt idx="141368">
                  <c:v>327.51505950890697</c:v>
                </c:pt>
                <c:pt idx="141369">
                  <c:v>327.517376264181</c:v>
                </c:pt>
                <c:pt idx="141370">
                  <c:v>327.519693019454</c:v>
                </c:pt>
                <c:pt idx="141371">
                  <c:v>327.52200977472802</c:v>
                </c:pt>
                <c:pt idx="141372">
                  <c:v>327.52432653000199</c:v>
                </c:pt>
                <c:pt idx="141373">
                  <c:v>327.52664328527499</c:v>
                </c:pt>
                <c:pt idx="141374">
                  <c:v>327.52896004054901</c:v>
                </c:pt>
                <c:pt idx="141375">
                  <c:v>327.53127679582201</c:v>
                </c:pt>
                <c:pt idx="141376">
                  <c:v>327.53359355109598</c:v>
                </c:pt>
                <c:pt idx="141377">
                  <c:v>327.53591030636898</c:v>
                </c:pt>
                <c:pt idx="141378">
                  <c:v>327.538227061643</c:v>
                </c:pt>
                <c:pt idx="141379">
                  <c:v>327.540543816916</c:v>
                </c:pt>
                <c:pt idx="141380">
                  <c:v>327.54286057219002</c:v>
                </c:pt>
                <c:pt idx="141381">
                  <c:v>327.54517732746302</c:v>
                </c:pt>
                <c:pt idx="141382">
                  <c:v>327.54749408273699</c:v>
                </c:pt>
                <c:pt idx="141383">
                  <c:v>327.54981083800999</c:v>
                </c:pt>
                <c:pt idx="141384">
                  <c:v>327.55212759328401</c:v>
                </c:pt>
                <c:pt idx="141385">
                  <c:v>327.55444434855701</c:v>
                </c:pt>
                <c:pt idx="141386">
                  <c:v>327.55676110383098</c:v>
                </c:pt>
                <c:pt idx="141387">
                  <c:v>327.55907785910398</c:v>
                </c:pt>
                <c:pt idx="141388">
                  <c:v>327.561394614378</c:v>
                </c:pt>
                <c:pt idx="141389">
                  <c:v>327.563711369651</c:v>
                </c:pt>
                <c:pt idx="141390">
                  <c:v>327.56602812492503</c:v>
                </c:pt>
                <c:pt idx="141391">
                  <c:v>327.56834488019803</c:v>
                </c:pt>
                <c:pt idx="141392">
                  <c:v>327.57066163547199</c:v>
                </c:pt>
                <c:pt idx="141393">
                  <c:v>327.57297839074499</c:v>
                </c:pt>
                <c:pt idx="141394">
                  <c:v>327.57529514601902</c:v>
                </c:pt>
                <c:pt idx="141395">
                  <c:v>327.57761190129202</c:v>
                </c:pt>
                <c:pt idx="141396">
                  <c:v>327.57992865656598</c:v>
                </c:pt>
                <c:pt idx="141397">
                  <c:v>327.58224541183898</c:v>
                </c:pt>
                <c:pt idx="141398">
                  <c:v>327.58456216711301</c:v>
                </c:pt>
                <c:pt idx="141399">
                  <c:v>327.58687892238601</c:v>
                </c:pt>
                <c:pt idx="141400">
                  <c:v>327.58919567765997</c:v>
                </c:pt>
                <c:pt idx="141401">
                  <c:v>327.59151243293297</c:v>
                </c:pt>
                <c:pt idx="141402">
                  <c:v>327.593829188207</c:v>
                </c:pt>
                <c:pt idx="141403">
                  <c:v>327.59614594348</c:v>
                </c:pt>
                <c:pt idx="141404">
                  <c:v>327.59846269875402</c:v>
                </c:pt>
                <c:pt idx="141405">
                  <c:v>327.60077945402702</c:v>
                </c:pt>
                <c:pt idx="141406">
                  <c:v>327.60309620930099</c:v>
                </c:pt>
                <c:pt idx="141407">
                  <c:v>327.60541296457399</c:v>
                </c:pt>
                <c:pt idx="141408">
                  <c:v>327.60772971984801</c:v>
                </c:pt>
                <c:pt idx="141409">
                  <c:v>327.61004647512101</c:v>
                </c:pt>
                <c:pt idx="141410">
                  <c:v>327.61236323039498</c:v>
                </c:pt>
                <c:pt idx="141411">
                  <c:v>327.61467998566798</c:v>
                </c:pt>
                <c:pt idx="141412">
                  <c:v>327.616996740942</c:v>
                </c:pt>
                <c:pt idx="141413">
                  <c:v>327.619313496215</c:v>
                </c:pt>
                <c:pt idx="141414">
                  <c:v>327.62163025148902</c:v>
                </c:pt>
                <c:pt idx="141415">
                  <c:v>327.62394700676299</c:v>
                </c:pt>
                <c:pt idx="141416">
                  <c:v>327.62626376203599</c:v>
                </c:pt>
                <c:pt idx="141417">
                  <c:v>327.62858051731001</c:v>
                </c:pt>
                <c:pt idx="141418">
                  <c:v>327.63089727258301</c:v>
                </c:pt>
                <c:pt idx="141419">
                  <c:v>327.63321402785698</c:v>
                </c:pt>
                <c:pt idx="141420">
                  <c:v>327.63553078312998</c:v>
                </c:pt>
                <c:pt idx="141421">
                  <c:v>327.637847538404</c:v>
                </c:pt>
                <c:pt idx="141422">
                  <c:v>327.640164293677</c:v>
                </c:pt>
                <c:pt idx="141423">
                  <c:v>327.64248104895103</c:v>
                </c:pt>
                <c:pt idx="141424">
                  <c:v>327.64479780422403</c:v>
                </c:pt>
                <c:pt idx="141425">
                  <c:v>327.64711455949799</c:v>
                </c:pt>
                <c:pt idx="141426">
                  <c:v>327.64943131477099</c:v>
                </c:pt>
                <c:pt idx="141427">
                  <c:v>327.65174807004502</c:v>
                </c:pt>
                <c:pt idx="141428">
                  <c:v>327.65406482531802</c:v>
                </c:pt>
                <c:pt idx="141429">
                  <c:v>327.65638158059198</c:v>
                </c:pt>
                <c:pt idx="141430">
                  <c:v>327.65869833586498</c:v>
                </c:pt>
                <c:pt idx="141431">
                  <c:v>327.66101509113901</c:v>
                </c:pt>
                <c:pt idx="141432">
                  <c:v>327.66333184641201</c:v>
                </c:pt>
                <c:pt idx="141433">
                  <c:v>327.66564860168597</c:v>
                </c:pt>
                <c:pt idx="141434">
                  <c:v>327.66796535695897</c:v>
                </c:pt>
                <c:pt idx="141435">
                  <c:v>327.670282112233</c:v>
                </c:pt>
                <c:pt idx="141436">
                  <c:v>327.672598867506</c:v>
                </c:pt>
                <c:pt idx="141437">
                  <c:v>327.67491562278002</c:v>
                </c:pt>
                <c:pt idx="141438">
                  <c:v>327.67723237805302</c:v>
                </c:pt>
                <c:pt idx="141439">
                  <c:v>327.67954913332699</c:v>
                </c:pt>
                <c:pt idx="141440">
                  <c:v>327.68186588859999</c:v>
                </c:pt>
                <c:pt idx="141441">
                  <c:v>327.68418264387401</c:v>
                </c:pt>
                <c:pt idx="141442">
                  <c:v>327.68649939914701</c:v>
                </c:pt>
                <c:pt idx="141443">
                  <c:v>327.68881615442098</c:v>
                </c:pt>
                <c:pt idx="141444">
                  <c:v>327.69113290969398</c:v>
                </c:pt>
                <c:pt idx="141445">
                  <c:v>327.693449664968</c:v>
                </c:pt>
                <c:pt idx="141446">
                  <c:v>327.695766420241</c:v>
                </c:pt>
                <c:pt idx="141447">
                  <c:v>327.69808317551502</c:v>
                </c:pt>
                <c:pt idx="141448">
                  <c:v>327.70039993078802</c:v>
                </c:pt>
                <c:pt idx="141449">
                  <c:v>327.70271668606199</c:v>
                </c:pt>
                <c:pt idx="141450">
                  <c:v>327.70503344133499</c:v>
                </c:pt>
                <c:pt idx="141451">
                  <c:v>327.70735019660901</c:v>
                </c:pt>
                <c:pt idx="141452">
                  <c:v>327.70966695188201</c:v>
                </c:pt>
                <c:pt idx="141453">
                  <c:v>327.71198370715598</c:v>
                </c:pt>
                <c:pt idx="141454">
                  <c:v>327.71430046242898</c:v>
                </c:pt>
                <c:pt idx="141455">
                  <c:v>327.716617217703</c:v>
                </c:pt>
                <c:pt idx="141456">
                  <c:v>327.718933972976</c:v>
                </c:pt>
                <c:pt idx="141457">
                  <c:v>327.72125072825003</c:v>
                </c:pt>
                <c:pt idx="141458">
                  <c:v>327.72356748352399</c:v>
                </c:pt>
                <c:pt idx="141459">
                  <c:v>327.72588423879699</c:v>
                </c:pt>
                <c:pt idx="141460">
                  <c:v>327.72820099407102</c:v>
                </c:pt>
                <c:pt idx="141461">
                  <c:v>327.73051774934402</c:v>
                </c:pt>
                <c:pt idx="141462">
                  <c:v>327.73283450461798</c:v>
                </c:pt>
                <c:pt idx="141463">
                  <c:v>327.73515125989098</c:v>
                </c:pt>
                <c:pt idx="141464">
                  <c:v>327.73746801516501</c:v>
                </c:pt>
                <c:pt idx="141465">
                  <c:v>327.73978477043801</c:v>
                </c:pt>
                <c:pt idx="141466">
                  <c:v>327.74210152571197</c:v>
                </c:pt>
                <c:pt idx="141467">
                  <c:v>327.74441828098497</c:v>
                </c:pt>
                <c:pt idx="141468">
                  <c:v>327.746735036259</c:v>
                </c:pt>
                <c:pt idx="141469">
                  <c:v>327.749051791532</c:v>
                </c:pt>
                <c:pt idx="141470">
                  <c:v>327.75136854680602</c:v>
                </c:pt>
                <c:pt idx="141471">
                  <c:v>327.75368530207902</c:v>
                </c:pt>
                <c:pt idx="141472">
                  <c:v>327.75600205735299</c:v>
                </c:pt>
                <c:pt idx="141473">
                  <c:v>327.75831881262599</c:v>
                </c:pt>
                <c:pt idx="141474">
                  <c:v>327.76063556790001</c:v>
                </c:pt>
                <c:pt idx="141475">
                  <c:v>327.76295232317301</c:v>
                </c:pt>
                <c:pt idx="141476">
                  <c:v>327.76526907844698</c:v>
                </c:pt>
                <c:pt idx="141477">
                  <c:v>327.76758583371998</c:v>
                </c:pt>
                <c:pt idx="141478">
                  <c:v>327.769902588994</c:v>
                </c:pt>
                <c:pt idx="141479">
                  <c:v>327.772219344267</c:v>
                </c:pt>
                <c:pt idx="141480">
                  <c:v>327.77453609954102</c:v>
                </c:pt>
                <c:pt idx="141481">
                  <c:v>327.77685285481402</c:v>
                </c:pt>
                <c:pt idx="141482">
                  <c:v>327.77916961008799</c:v>
                </c:pt>
                <c:pt idx="141483">
                  <c:v>327.78148636536099</c:v>
                </c:pt>
                <c:pt idx="141484">
                  <c:v>327.78380312063501</c:v>
                </c:pt>
                <c:pt idx="141485">
                  <c:v>327.78611987590801</c:v>
                </c:pt>
                <c:pt idx="141486">
                  <c:v>327.78843663118198</c:v>
                </c:pt>
                <c:pt idx="141487">
                  <c:v>327.79075338645498</c:v>
                </c:pt>
                <c:pt idx="141488">
                  <c:v>327.793070141729</c:v>
                </c:pt>
                <c:pt idx="141489">
                  <c:v>327.795386897002</c:v>
                </c:pt>
                <c:pt idx="141490">
                  <c:v>327.79770365227603</c:v>
                </c:pt>
                <c:pt idx="141491">
                  <c:v>327.80002040754903</c:v>
                </c:pt>
                <c:pt idx="141492">
                  <c:v>327.80233716282299</c:v>
                </c:pt>
                <c:pt idx="141493">
                  <c:v>327.80465391809599</c:v>
                </c:pt>
                <c:pt idx="141494">
                  <c:v>327.80697067337002</c:v>
                </c:pt>
                <c:pt idx="141495">
                  <c:v>327.80928742864302</c:v>
                </c:pt>
                <c:pt idx="141496">
                  <c:v>327.81160418391698</c:v>
                </c:pt>
                <c:pt idx="141497">
                  <c:v>327.81392093918998</c:v>
                </c:pt>
                <c:pt idx="141498">
                  <c:v>327.81623769446401</c:v>
                </c:pt>
                <c:pt idx="141499">
                  <c:v>327.81855444973701</c:v>
                </c:pt>
                <c:pt idx="141500">
                  <c:v>327.82087120501097</c:v>
                </c:pt>
                <c:pt idx="141501">
                  <c:v>327.823187960285</c:v>
                </c:pt>
                <c:pt idx="141502">
                  <c:v>327.825504715558</c:v>
                </c:pt>
                <c:pt idx="141503">
                  <c:v>327.82782147083202</c:v>
                </c:pt>
                <c:pt idx="141504">
                  <c:v>327.83013822610502</c:v>
                </c:pt>
                <c:pt idx="141505">
                  <c:v>327.83245498137899</c:v>
                </c:pt>
                <c:pt idx="141506">
                  <c:v>327.83477173665199</c:v>
                </c:pt>
                <c:pt idx="141507">
                  <c:v>327.83708849192601</c:v>
                </c:pt>
                <c:pt idx="141508">
                  <c:v>327.83940524719901</c:v>
                </c:pt>
                <c:pt idx="141509">
                  <c:v>327.84172200247298</c:v>
                </c:pt>
                <c:pt idx="141510">
                  <c:v>327.84403875774598</c:v>
                </c:pt>
                <c:pt idx="141511">
                  <c:v>327.84635551302</c:v>
                </c:pt>
                <c:pt idx="141512">
                  <c:v>327.848672268293</c:v>
                </c:pt>
                <c:pt idx="141513">
                  <c:v>327.85098902356702</c:v>
                </c:pt>
                <c:pt idx="141514">
                  <c:v>327.85330577884002</c:v>
                </c:pt>
                <c:pt idx="141515">
                  <c:v>327.85562253411399</c:v>
                </c:pt>
                <c:pt idx="141516">
                  <c:v>327.85793928938699</c:v>
                </c:pt>
                <c:pt idx="141517">
                  <c:v>327.86025604466101</c:v>
                </c:pt>
                <c:pt idx="141518">
                  <c:v>327.86257279993401</c:v>
                </c:pt>
                <c:pt idx="141519">
                  <c:v>327.86488955520798</c:v>
                </c:pt>
                <c:pt idx="141520">
                  <c:v>327.86720631048098</c:v>
                </c:pt>
                <c:pt idx="141521">
                  <c:v>327.869523065755</c:v>
                </c:pt>
                <c:pt idx="141522">
                  <c:v>327.871839821028</c:v>
                </c:pt>
                <c:pt idx="141523">
                  <c:v>327.87415657630203</c:v>
                </c:pt>
                <c:pt idx="141524">
                  <c:v>327.87647333157503</c:v>
                </c:pt>
                <c:pt idx="141525">
                  <c:v>327.87879008684899</c:v>
                </c:pt>
                <c:pt idx="141526">
                  <c:v>327.88110684212199</c:v>
                </c:pt>
                <c:pt idx="141527">
                  <c:v>327.88342359739602</c:v>
                </c:pt>
                <c:pt idx="141528">
                  <c:v>327.88574035266902</c:v>
                </c:pt>
                <c:pt idx="141529">
                  <c:v>327.88805710794298</c:v>
                </c:pt>
                <c:pt idx="141530">
                  <c:v>327.89037386321598</c:v>
                </c:pt>
                <c:pt idx="141531">
                  <c:v>327.89269061849001</c:v>
                </c:pt>
                <c:pt idx="141532">
                  <c:v>327.89500737376301</c:v>
                </c:pt>
                <c:pt idx="141533">
                  <c:v>327.89732412903697</c:v>
                </c:pt>
                <c:pt idx="141534">
                  <c:v>327.89964088430997</c:v>
                </c:pt>
                <c:pt idx="141535">
                  <c:v>327.901957639584</c:v>
                </c:pt>
                <c:pt idx="141536">
                  <c:v>327.904274394857</c:v>
                </c:pt>
                <c:pt idx="141537">
                  <c:v>327.90659115013102</c:v>
                </c:pt>
                <c:pt idx="141538">
                  <c:v>327.90890790540402</c:v>
                </c:pt>
                <c:pt idx="141539">
                  <c:v>327.91122466067799</c:v>
                </c:pt>
                <c:pt idx="141540">
                  <c:v>327.91354141595099</c:v>
                </c:pt>
                <c:pt idx="141541">
                  <c:v>327.91585817122501</c:v>
                </c:pt>
                <c:pt idx="141542">
                  <c:v>327.91817492649801</c:v>
                </c:pt>
                <c:pt idx="141543">
                  <c:v>327.92049168177198</c:v>
                </c:pt>
                <c:pt idx="141544">
                  <c:v>327.922808437046</c:v>
                </c:pt>
                <c:pt idx="141545">
                  <c:v>327.925125192319</c:v>
                </c:pt>
                <c:pt idx="141546">
                  <c:v>327.92744194759302</c:v>
                </c:pt>
                <c:pt idx="141547">
                  <c:v>327.92975870286602</c:v>
                </c:pt>
                <c:pt idx="141548">
                  <c:v>327.93207545813999</c:v>
                </c:pt>
                <c:pt idx="141549">
                  <c:v>327.93439221341299</c:v>
                </c:pt>
                <c:pt idx="141550">
                  <c:v>327.93670896868701</c:v>
                </c:pt>
                <c:pt idx="141551">
                  <c:v>327.93902572396001</c:v>
                </c:pt>
                <c:pt idx="141552">
                  <c:v>327.94134247923398</c:v>
                </c:pt>
                <c:pt idx="141553">
                  <c:v>327.94365923450698</c:v>
                </c:pt>
                <c:pt idx="141554">
                  <c:v>327.945975989781</c:v>
                </c:pt>
                <c:pt idx="141555">
                  <c:v>327.948292745054</c:v>
                </c:pt>
                <c:pt idx="141556">
                  <c:v>327.95060950032803</c:v>
                </c:pt>
                <c:pt idx="141557">
                  <c:v>327.95292625560103</c:v>
                </c:pt>
                <c:pt idx="141558">
                  <c:v>327.95524301087499</c:v>
                </c:pt>
                <c:pt idx="141559">
                  <c:v>327.95755976614799</c:v>
                </c:pt>
                <c:pt idx="141560">
                  <c:v>327.95987652142202</c:v>
                </c:pt>
                <c:pt idx="141561">
                  <c:v>327.96219327669502</c:v>
                </c:pt>
                <c:pt idx="141562">
                  <c:v>327.96451003196898</c:v>
                </c:pt>
                <c:pt idx="141563">
                  <c:v>327.96682678724198</c:v>
                </c:pt>
                <c:pt idx="141564">
                  <c:v>327.96914354251601</c:v>
                </c:pt>
                <c:pt idx="141565">
                  <c:v>327.97146029778901</c:v>
                </c:pt>
                <c:pt idx="141566">
                  <c:v>327.97377705306297</c:v>
                </c:pt>
                <c:pt idx="141567">
                  <c:v>327.97609380833597</c:v>
                </c:pt>
                <c:pt idx="141568">
                  <c:v>327.97841056361</c:v>
                </c:pt>
                <c:pt idx="141569">
                  <c:v>327.980727318883</c:v>
                </c:pt>
                <c:pt idx="141570">
                  <c:v>327.98304407415702</c:v>
                </c:pt>
                <c:pt idx="141571">
                  <c:v>327.98536082943002</c:v>
                </c:pt>
                <c:pt idx="141572">
                  <c:v>327.98767758470399</c:v>
                </c:pt>
                <c:pt idx="141573">
                  <c:v>327.98999433997699</c:v>
                </c:pt>
                <c:pt idx="141574">
                  <c:v>327.99231109525101</c:v>
                </c:pt>
                <c:pt idx="141575">
                  <c:v>327.99462785052401</c:v>
                </c:pt>
                <c:pt idx="141576">
                  <c:v>327.99694460579798</c:v>
                </c:pt>
                <c:pt idx="141577">
                  <c:v>327.99926136107098</c:v>
                </c:pt>
                <c:pt idx="141578">
                  <c:v>328.001578116345</c:v>
                </c:pt>
                <c:pt idx="141579">
                  <c:v>328.003894871618</c:v>
                </c:pt>
                <c:pt idx="141580">
                  <c:v>328.00621162689202</c:v>
                </c:pt>
                <c:pt idx="141581">
                  <c:v>328.00852838216503</c:v>
                </c:pt>
                <c:pt idx="141582">
                  <c:v>328.01084513743899</c:v>
                </c:pt>
                <c:pt idx="141583">
                  <c:v>328.01316189271199</c:v>
                </c:pt>
                <c:pt idx="141584">
                  <c:v>328.01547864798601</c:v>
                </c:pt>
                <c:pt idx="141585">
                  <c:v>328.01779540325902</c:v>
                </c:pt>
                <c:pt idx="141586">
                  <c:v>328.02011215853298</c:v>
                </c:pt>
                <c:pt idx="141587">
                  <c:v>328.022428913807</c:v>
                </c:pt>
                <c:pt idx="141588">
                  <c:v>328.02474566908</c:v>
                </c:pt>
                <c:pt idx="141589">
                  <c:v>328.02706242435403</c:v>
                </c:pt>
                <c:pt idx="141590">
                  <c:v>328.02937917962703</c:v>
                </c:pt>
                <c:pt idx="141591">
                  <c:v>328.03169593490099</c:v>
                </c:pt>
                <c:pt idx="141592">
                  <c:v>328.03401269017399</c:v>
                </c:pt>
                <c:pt idx="141593">
                  <c:v>328.03632944544802</c:v>
                </c:pt>
                <c:pt idx="141594">
                  <c:v>328.03864620072102</c:v>
                </c:pt>
                <c:pt idx="141595">
                  <c:v>328.04096295599498</c:v>
                </c:pt>
                <c:pt idx="141596">
                  <c:v>328.04327971126799</c:v>
                </c:pt>
                <c:pt idx="141597">
                  <c:v>328.04559646654201</c:v>
                </c:pt>
                <c:pt idx="141598">
                  <c:v>328.04791322181501</c:v>
                </c:pt>
                <c:pt idx="141599">
                  <c:v>328.05022997708897</c:v>
                </c:pt>
                <c:pt idx="141600">
                  <c:v>328.05254673236198</c:v>
                </c:pt>
                <c:pt idx="141601">
                  <c:v>328.054863487636</c:v>
                </c:pt>
                <c:pt idx="141602">
                  <c:v>328.057180242909</c:v>
                </c:pt>
                <c:pt idx="141603">
                  <c:v>328.05949699818302</c:v>
                </c:pt>
                <c:pt idx="141604">
                  <c:v>328.06181375345602</c:v>
                </c:pt>
                <c:pt idx="141605">
                  <c:v>328.06413050872999</c:v>
                </c:pt>
                <c:pt idx="141606">
                  <c:v>328.06644726400299</c:v>
                </c:pt>
                <c:pt idx="141607">
                  <c:v>328.06876401927701</c:v>
                </c:pt>
                <c:pt idx="141608">
                  <c:v>328.07108077455001</c:v>
                </c:pt>
                <c:pt idx="141609">
                  <c:v>328.07339752982398</c:v>
                </c:pt>
                <c:pt idx="141610">
                  <c:v>328.07571428509698</c:v>
                </c:pt>
                <c:pt idx="141611">
                  <c:v>328.078031040371</c:v>
                </c:pt>
                <c:pt idx="141612">
                  <c:v>328.080347795644</c:v>
                </c:pt>
                <c:pt idx="141613">
                  <c:v>328.08266455091803</c:v>
                </c:pt>
                <c:pt idx="141614">
                  <c:v>328.08498130619103</c:v>
                </c:pt>
                <c:pt idx="141615">
                  <c:v>328.08729806146499</c:v>
                </c:pt>
                <c:pt idx="141616">
                  <c:v>328.08961481673799</c:v>
                </c:pt>
                <c:pt idx="141617">
                  <c:v>328.09193157201202</c:v>
                </c:pt>
                <c:pt idx="141618">
                  <c:v>328.09424832728502</c:v>
                </c:pt>
                <c:pt idx="141619">
                  <c:v>328.09656508255898</c:v>
                </c:pt>
                <c:pt idx="141620">
                  <c:v>328.09888183783198</c:v>
                </c:pt>
                <c:pt idx="141621">
                  <c:v>328.10119859310601</c:v>
                </c:pt>
                <c:pt idx="141622">
                  <c:v>328.10351534837901</c:v>
                </c:pt>
                <c:pt idx="141623">
                  <c:v>328.10583210365297</c:v>
                </c:pt>
                <c:pt idx="141624">
                  <c:v>328.10814885892597</c:v>
                </c:pt>
                <c:pt idx="141625">
                  <c:v>328.1104656142</c:v>
                </c:pt>
                <c:pt idx="141626">
                  <c:v>328.112782369473</c:v>
                </c:pt>
                <c:pt idx="141627">
                  <c:v>328.11509912474702</c:v>
                </c:pt>
                <c:pt idx="141628">
                  <c:v>328.11741588002099</c:v>
                </c:pt>
                <c:pt idx="141629">
                  <c:v>328.11973263529399</c:v>
                </c:pt>
                <c:pt idx="141630">
                  <c:v>328.12204939056801</c:v>
                </c:pt>
                <c:pt idx="141631">
                  <c:v>328.12436614584101</c:v>
                </c:pt>
                <c:pt idx="141632">
                  <c:v>328.12668290111498</c:v>
                </c:pt>
                <c:pt idx="141633">
                  <c:v>328.12899965638798</c:v>
                </c:pt>
                <c:pt idx="141634">
                  <c:v>328.131316411662</c:v>
                </c:pt>
                <c:pt idx="141635">
                  <c:v>328.133633166935</c:v>
                </c:pt>
                <c:pt idx="141636">
                  <c:v>328.13594992220902</c:v>
                </c:pt>
                <c:pt idx="141637">
                  <c:v>328.13826667748202</c:v>
                </c:pt>
                <c:pt idx="141638">
                  <c:v>328.14058343275599</c:v>
                </c:pt>
                <c:pt idx="141639">
                  <c:v>328.14290018802899</c:v>
                </c:pt>
                <c:pt idx="141640">
                  <c:v>328.14521694330301</c:v>
                </c:pt>
                <c:pt idx="141641">
                  <c:v>328.14753369857601</c:v>
                </c:pt>
                <c:pt idx="141642">
                  <c:v>328.14985045384998</c:v>
                </c:pt>
                <c:pt idx="141643">
                  <c:v>328.15216720912298</c:v>
                </c:pt>
                <c:pt idx="141644">
                  <c:v>328.154483964397</c:v>
                </c:pt>
                <c:pt idx="141645">
                  <c:v>328.15680071967</c:v>
                </c:pt>
                <c:pt idx="141646">
                  <c:v>328.15911747494403</c:v>
                </c:pt>
                <c:pt idx="141647">
                  <c:v>328.16143423021703</c:v>
                </c:pt>
                <c:pt idx="141648">
                  <c:v>328.16375098549099</c:v>
                </c:pt>
                <c:pt idx="141649">
                  <c:v>328.16606774076399</c:v>
                </c:pt>
                <c:pt idx="141650">
                  <c:v>328.16838449603802</c:v>
                </c:pt>
                <c:pt idx="141651">
                  <c:v>328.17070125131102</c:v>
                </c:pt>
                <c:pt idx="141652">
                  <c:v>328.17301800658498</c:v>
                </c:pt>
                <c:pt idx="141653">
                  <c:v>328.17533476185798</c:v>
                </c:pt>
                <c:pt idx="141654">
                  <c:v>328.17765151713201</c:v>
                </c:pt>
                <c:pt idx="141655">
                  <c:v>328.17996827240501</c:v>
                </c:pt>
                <c:pt idx="141656">
                  <c:v>328.18228502767897</c:v>
                </c:pt>
                <c:pt idx="141657">
                  <c:v>328.18460178295197</c:v>
                </c:pt>
                <c:pt idx="141658">
                  <c:v>328.186918538226</c:v>
                </c:pt>
                <c:pt idx="141659">
                  <c:v>328.189235293499</c:v>
                </c:pt>
                <c:pt idx="141660">
                  <c:v>328.19155204877302</c:v>
                </c:pt>
                <c:pt idx="141661">
                  <c:v>328.19386880404602</c:v>
                </c:pt>
                <c:pt idx="141662">
                  <c:v>328.19618555931999</c:v>
                </c:pt>
                <c:pt idx="141663">
                  <c:v>328.19850231459299</c:v>
                </c:pt>
                <c:pt idx="141664">
                  <c:v>328.20081906986701</c:v>
                </c:pt>
                <c:pt idx="141665">
                  <c:v>328.20313582514001</c:v>
                </c:pt>
                <c:pt idx="141666">
                  <c:v>328.20545258041398</c:v>
                </c:pt>
                <c:pt idx="141667">
                  <c:v>328.20776933568698</c:v>
                </c:pt>
                <c:pt idx="141668">
                  <c:v>328.210086090961</c:v>
                </c:pt>
                <c:pt idx="141669">
                  <c:v>328.212402846234</c:v>
                </c:pt>
                <c:pt idx="141670">
                  <c:v>328.21471960150802</c:v>
                </c:pt>
                <c:pt idx="141671">
                  <c:v>328.21703635678199</c:v>
                </c:pt>
                <c:pt idx="141672">
                  <c:v>328.21935311205499</c:v>
                </c:pt>
                <c:pt idx="141673">
                  <c:v>328.22166986732901</c:v>
                </c:pt>
                <c:pt idx="141674">
                  <c:v>328.22398662260201</c:v>
                </c:pt>
                <c:pt idx="141675">
                  <c:v>328.22630337787598</c:v>
                </c:pt>
                <c:pt idx="141676">
                  <c:v>328.22862013314898</c:v>
                </c:pt>
                <c:pt idx="141677">
                  <c:v>328.230936888423</c:v>
                </c:pt>
                <c:pt idx="141678">
                  <c:v>328.233253643696</c:v>
                </c:pt>
                <c:pt idx="141679">
                  <c:v>328.23557039897003</c:v>
                </c:pt>
                <c:pt idx="141680">
                  <c:v>328.23788715424303</c:v>
                </c:pt>
                <c:pt idx="141681">
                  <c:v>328.24020390951699</c:v>
                </c:pt>
                <c:pt idx="141682">
                  <c:v>328.24252066478999</c:v>
                </c:pt>
                <c:pt idx="141683">
                  <c:v>328.24483742006402</c:v>
                </c:pt>
                <c:pt idx="141684">
                  <c:v>328.24715417533702</c:v>
                </c:pt>
                <c:pt idx="141685">
                  <c:v>328.24947093061098</c:v>
                </c:pt>
                <c:pt idx="141686">
                  <c:v>328.25178768588398</c:v>
                </c:pt>
                <c:pt idx="141687">
                  <c:v>328.25410444115801</c:v>
                </c:pt>
                <c:pt idx="141688">
                  <c:v>328.25642119643101</c:v>
                </c:pt>
                <c:pt idx="141689">
                  <c:v>328.25873795170497</c:v>
                </c:pt>
                <c:pt idx="141690">
                  <c:v>328.26105470697797</c:v>
                </c:pt>
                <c:pt idx="141691">
                  <c:v>328.263371462252</c:v>
                </c:pt>
                <c:pt idx="141692">
                  <c:v>328.265688217525</c:v>
                </c:pt>
                <c:pt idx="141693">
                  <c:v>328.26800497279902</c:v>
                </c:pt>
                <c:pt idx="141694">
                  <c:v>328.27032172807202</c:v>
                </c:pt>
                <c:pt idx="141695">
                  <c:v>328.27263848334599</c:v>
                </c:pt>
                <c:pt idx="141696">
                  <c:v>328.27495523861899</c:v>
                </c:pt>
                <c:pt idx="141697">
                  <c:v>328.27727199389301</c:v>
                </c:pt>
                <c:pt idx="141698">
                  <c:v>328.27958874916601</c:v>
                </c:pt>
                <c:pt idx="141699">
                  <c:v>328.28190550443998</c:v>
                </c:pt>
                <c:pt idx="141700">
                  <c:v>328.28422225971298</c:v>
                </c:pt>
                <c:pt idx="141701">
                  <c:v>328.286539014987</c:v>
                </c:pt>
                <c:pt idx="141702">
                  <c:v>328.28885577026</c:v>
                </c:pt>
                <c:pt idx="141703">
                  <c:v>328.29117252553402</c:v>
                </c:pt>
                <c:pt idx="141704">
                  <c:v>328.29348928080702</c:v>
                </c:pt>
                <c:pt idx="141705">
                  <c:v>328.29580603608099</c:v>
                </c:pt>
                <c:pt idx="141706">
                  <c:v>328.29812279135399</c:v>
                </c:pt>
                <c:pt idx="141707">
                  <c:v>328.30043954662801</c:v>
                </c:pt>
                <c:pt idx="141708">
                  <c:v>328.30275630190101</c:v>
                </c:pt>
                <c:pt idx="141709">
                  <c:v>328.30507305717498</c:v>
                </c:pt>
                <c:pt idx="141710">
                  <c:v>328.30738981244798</c:v>
                </c:pt>
                <c:pt idx="141711">
                  <c:v>328.309706567722</c:v>
                </c:pt>
                <c:pt idx="141712">
                  <c:v>328.312023322995</c:v>
                </c:pt>
                <c:pt idx="141713">
                  <c:v>328.31434007826903</c:v>
                </c:pt>
                <c:pt idx="141714">
                  <c:v>328.31665683354299</c:v>
                </c:pt>
                <c:pt idx="141715">
                  <c:v>328.31897358881599</c:v>
                </c:pt>
                <c:pt idx="141716">
                  <c:v>328.32129034409002</c:v>
                </c:pt>
                <c:pt idx="141717">
                  <c:v>328.32360709936302</c:v>
                </c:pt>
                <c:pt idx="141718">
                  <c:v>328.32592385463698</c:v>
                </c:pt>
                <c:pt idx="141719">
                  <c:v>328.32824060990998</c:v>
                </c:pt>
                <c:pt idx="141720">
                  <c:v>328.33055736518401</c:v>
                </c:pt>
                <c:pt idx="141721">
                  <c:v>328.33287412045701</c:v>
                </c:pt>
                <c:pt idx="141722">
                  <c:v>328.33519087573097</c:v>
                </c:pt>
                <c:pt idx="141723">
                  <c:v>328.33750763100397</c:v>
                </c:pt>
                <c:pt idx="141724">
                  <c:v>328.339824386278</c:v>
                </c:pt>
                <c:pt idx="141725">
                  <c:v>328.342141141551</c:v>
                </c:pt>
                <c:pt idx="141726">
                  <c:v>328.34445789682502</c:v>
                </c:pt>
                <c:pt idx="141727">
                  <c:v>328.34677465209802</c:v>
                </c:pt>
                <c:pt idx="141728">
                  <c:v>328.34909140737199</c:v>
                </c:pt>
                <c:pt idx="141729">
                  <c:v>328.35140816264499</c:v>
                </c:pt>
                <c:pt idx="141730">
                  <c:v>328.35372491791901</c:v>
                </c:pt>
                <c:pt idx="141731">
                  <c:v>328.35604167319201</c:v>
                </c:pt>
                <c:pt idx="141732">
                  <c:v>328.35835842846598</c:v>
                </c:pt>
                <c:pt idx="141733">
                  <c:v>328.36067518373898</c:v>
                </c:pt>
                <c:pt idx="141734">
                  <c:v>328.362991939013</c:v>
                </c:pt>
                <c:pt idx="141735">
                  <c:v>328.365308694286</c:v>
                </c:pt>
                <c:pt idx="141736">
                  <c:v>328.36762544956002</c:v>
                </c:pt>
                <c:pt idx="141737">
                  <c:v>328.36994220483302</c:v>
                </c:pt>
                <c:pt idx="141738">
                  <c:v>328.37225896010699</c:v>
                </c:pt>
                <c:pt idx="141739">
                  <c:v>328.37457571537999</c:v>
                </c:pt>
                <c:pt idx="141740">
                  <c:v>328.37689247065401</c:v>
                </c:pt>
                <c:pt idx="141741">
                  <c:v>328.37920922592701</c:v>
                </c:pt>
                <c:pt idx="141742">
                  <c:v>328.38152598120098</c:v>
                </c:pt>
                <c:pt idx="141743">
                  <c:v>328.38384273647398</c:v>
                </c:pt>
                <c:pt idx="141744">
                  <c:v>328.386159491748</c:v>
                </c:pt>
                <c:pt idx="141745">
                  <c:v>328.388476247021</c:v>
                </c:pt>
                <c:pt idx="141746">
                  <c:v>328.39079300229503</c:v>
                </c:pt>
                <c:pt idx="141747">
                  <c:v>328.39310975756803</c:v>
                </c:pt>
                <c:pt idx="141748">
                  <c:v>328.39542651284199</c:v>
                </c:pt>
                <c:pt idx="141749">
                  <c:v>328.39774326811499</c:v>
                </c:pt>
                <c:pt idx="141750">
                  <c:v>328.40006002338902</c:v>
                </c:pt>
                <c:pt idx="141751">
                  <c:v>328.40237677866202</c:v>
                </c:pt>
                <c:pt idx="141752">
                  <c:v>328.40469353393598</c:v>
                </c:pt>
                <c:pt idx="141753">
                  <c:v>328.40701028920898</c:v>
                </c:pt>
                <c:pt idx="141754">
                  <c:v>328.40932704448301</c:v>
                </c:pt>
                <c:pt idx="141755">
                  <c:v>328.41164379975601</c:v>
                </c:pt>
                <c:pt idx="141756">
                  <c:v>328.41396055502997</c:v>
                </c:pt>
                <c:pt idx="141757">
                  <c:v>328.416277310304</c:v>
                </c:pt>
                <c:pt idx="141758">
                  <c:v>328.418594065577</c:v>
                </c:pt>
                <c:pt idx="141759">
                  <c:v>328.42091082085102</c:v>
                </c:pt>
                <c:pt idx="141760">
                  <c:v>328.42322757612402</c:v>
                </c:pt>
                <c:pt idx="141761">
                  <c:v>328.42554433139799</c:v>
                </c:pt>
                <c:pt idx="141762">
                  <c:v>328.42786108667099</c:v>
                </c:pt>
                <c:pt idx="141763">
                  <c:v>328.43017784194501</c:v>
                </c:pt>
                <c:pt idx="141764">
                  <c:v>328.43249459721801</c:v>
                </c:pt>
                <c:pt idx="141765">
                  <c:v>328.43481135249198</c:v>
                </c:pt>
                <c:pt idx="141766">
                  <c:v>328.43712810776498</c:v>
                </c:pt>
                <c:pt idx="141767">
                  <c:v>328.439444863039</c:v>
                </c:pt>
                <c:pt idx="141768">
                  <c:v>328.441761618312</c:v>
                </c:pt>
                <c:pt idx="141769">
                  <c:v>328.44407837358602</c:v>
                </c:pt>
                <c:pt idx="141770">
                  <c:v>328.44639512885902</c:v>
                </c:pt>
                <c:pt idx="141771">
                  <c:v>328.44871188413299</c:v>
                </c:pt>
                <c:pt idx="141772">
                  <c:v>328.45102863940599</c:v>
                </c:pt>
                <c:pt idx="141773">
                  <c:v>328.45334539468001</c:v>
                </c:pt>
                <c:pt idx="141774">
                  <c:v>328.45566214995301</c:v>
                </c:pt>
                <c:pt idx="141775">
                  <c:v>328.45797890522698</c:v>
                </c:pt>
                <c:pt idx="141776">
                  <c:v>328.46029566049998</c:v>
                </c:pt>
                <c:pt idx="141777">
                  <c:v>328.462612415774</c:v>
                </c:pt>
                <c:pt idx="141778">
                  <c:v>328.464929171047</c:v>
                </c:pt>
                <c:pt idx="141779">
                  <c:v>328.46724592632103</c:v>
                </c:pt>
                <c:pt idx="141780">
                  <c:v>328.46956268159403</c:v>
                </c:pt>
                <c:pt idx="141781">
                  <c:v>328.47187943686799</c:v>
                </c:pt>
                <c:pt idx="141782">
                  <c:v>328.47419619214099</c:v>
                </c:pt>
                <c:pt idx="141783">
                  <c:v>328.47651294741502</c:v>
                </c:pt>
                <c:pt idx="141784">
                  <c:v>328.47882970268802</c:v>
                </c:pt>
                <c:pt idx="141785">
                  <c:v>328.48114645796198</c:v>
                </c:pt>
                <c:pt idx="141786">
                  <c:v>328.48346321323498</c:v>
                </c:pt>
                <c:pt idx="141787">
                  <c:v>328.48577996850901</c:v>
                </c:pt>
                <c:pt idx="141788">
                  <c:v>328.48809672378201</c:v>
                </c:pt>
                <c:pt idx="141789">
                  <c:v>328.49041347905597</c:v>
                </c:pt>
                <c:pt idx="141790">
                  <c:v>328.49273023432897</c:v>
                </c:pt>
                <c:pt idx="141791">
                  <c:v>328.495046989603</c:v>
                </c:pt>
                <c:pt idx="141792">
                  <c:v>328.497363744876</c:v>
                </c:pt>
                <c:pt idx="141793">
                  <c:v>328.49968050015002</c:v>
                </c:pt>
                <c:pt idx="141794">
                  <c:v>328.50199725542302</c:v>
                </c:pt>
                <c:pt idx="141795">
                  <c:v>328.50431401069699</c:v>
                </c:pt>
                <c:pt idx="141796">
                  <c:v>328.50663076596999</c:v>
                </c:pt>
                <c:pt idx="141797">
                  <c:v>328.50894752124401</c:v>
                </c:pt>
                <c:pt idx="141798">
                  <c:v>328.51126427651701</c:v>
                </c:pt>
                <c:pt idx="141799">
                  <c:v>328.51358103179098</c:v>
                </c:pt>
                <c:pt idx="141800">
                  <c:v>328.515897787065</c:v>
                </c:pt>
                <c:pt idx="141801">
                  <c:v>328.518214542338</c:v>
                </c:pt>
                <c:pt idx="141802">
                  <c:v>328.52053129761202</c:v>
                </c:pt>
                <c:pt idx="141803">
                  <c:v>328.52284805288502</c:v>
                </c:pt>
                <c:pt idx="141804">
                  <c:v>328.52516480815899</c:v>
                </c:pt>
                <c:pt idx="141805">
                  <c:v>328.52748156343199</c:v>
                </c:pt>
                <c:pt idx="141806">
                  <c:v>328.52979831870601</c:v>
                </c:pt>
                <c:pt idx="141807">
                  <c:v>328.53211507397901</c:v>
                </c:pt>
                <c:pt idx="141808">
                  <c:v>328.53443182925298</c:v>
                </c:pt>
                <c:pt idx="141809">
                  <c:v>328.53674858452598</c:v>
                </c:pt>
                <c:pt idx="141810">
                  <c:v>328.5390653398</c:v>
                </c:pt>
                <c:pt idx="141811">
                  <c:v>328.541382095073</c:v>
                </c:pt>
                <c:pt idx="141812">
                  <c:v>328.54369885034703</c:v>
                </c:pt>
                <c:pt idx="141813">
                  <c:v>328.54601560562003</c:v>
                </c:pt>
                <c:pt idx="141814">
                  <c:v>328.54833236089399</c:v>
                </c:pt>
                <c:pt idx="141815">
                  <c:v>328.55064911616699</c:v>
                </c:pt>
                <c:pt idx="141816">
                  <c:v>328.55296587144102</c:v>
                </c:pt>
                <c:pt idx="141817">
                  <c:v>328.55528262671402</c:v>
                </c:pt>
                <c:pt idx="141818">
                  <c:v>328.55759938198798</c:v>
                </c:pt>
                <c:pt idx="141819">
                  <c:v>328.55991613726098</c:v>
                </c:pt>
                <c:pt idx="141820">
                  <c:v>328.56223289253501</c:v>
                </c:pt>
                <c:pt idx="141821">
                  <c:v>328.56454964780801</c:v>
                </c:pt>
                <c:pt idx="141822">
                  <c:v>328.56686640308197</c:v>
                </c:pt>
                <c:pt idx="141823">
                  <c:v>328.56918315835497</c:v>
                </c:pt>
                <c:pt idx="141824">
                  <c:v>328.571499913629</c:v>
                </c:pt>
                <c:pt idx="141825">
                  <c:v>328.573816668902</c:v>
                </c:pt>
                <c:pt idx="141826">
                  <c:v>328.57613342417602</c:v>
                </c:pt>
                <c:pt idx="141827">
                  <c:v>328.57845017944902</c:v>
                </c:pt>
                <c:pt idx="141828">
                  <c:v>328.58076693472299</c:v>
                </c:pt>
                <c:pt idx="141829">
                  <c:v>328.58308368999599</c:v>
                </c:pt>
                <c:pt idx="141830">
                  <c:v>328.58540044527001</c:v>
                </c:pt>
                <c:pt idx="141831">
                  <c:v>328.58771720054301</c:v>
                </c:pt>
                <c:pt idx="141832">
                  <c:v>328.59003395581698</c:v>
                </c:pt>
                <c:pt idx="141833">
                  <c:v>328.59235071108998</c:v>
                </c:pt>
                <c:pt idx="141834">
                  <c:v>328.594667466364</c:v>
                </c:pt>
                <c:pt idx="141835">
                  <c:v>328.596984221637</c:v>
                </c:pt>
                <c:pt idx="141836">
                  <c:v>328.59930097691102</c:v>
                </c:pt>
                <c:pt idx="141837">
                  <c:v>328.60161773218402</c:v>
                </c:pt>
                <c:pt idx="141838">
                  <c:v>328.60393448745799</c:v>
                </c:pt>
                <c:pt idx="141839">
                  <c:v>328.60625124273099</c:v>
                </c:pt>
                <c:pt idx="141840">
                  <c:v>328.60856799800501</c:v>
                </c:pt>
                <c:pt idx="141841">
                  <c:v>328.61088475327801</c:v>
                </c:pt>
                <c:pt idx="141842">
                  <c:v>328.61320150855198</c:v>
                </c:pt>
                <c:pt idx="141843">
                  <c:v>328.615518263826</c:v>
                </c:pt>
                <c:pt idx="141844">
                  <c:v>328.617835019099</c:v>
                </c:pt>
                <c:pt idx="141845">
                  <c:v>328.62015177437303</c:v>
                </c:pt>
                <c:pt idx="141846">
                  <c:v>328.62246852964603</c:v>
                </c:pt>
                <c:pt idx="141847">
                  <c:v>328.62478528491999</c:v>
                </c:pt>
                <c:pt idx="141848">
                  <c:v>328.62710204019299</c:v>
                </c:pt>
                <c:pt idx="141849">
                  <c:v>328.62941879546702</c:v>
                </c:pt>
                <c:pt idx="141850">
                  <c:v>328.63173555074002</c:v>
                </c:pt>
                <c:pt idx="141851">
                  <c:v>328.63405230601398</c:v>
                </c:pt>
                <c:pt idx="141852">
                  <c:v>328.63636906128698</c:v>
                </c:pt>
                <c:pt idx="141853">
                  <c:v>328.63868581656101</c:v>
                </c:pt>
                <c:pt idx="141854">
                  <c:v>328.64100257183401</c:v>
                </c:pt>
                <c:pt idx="141855">
                  <c:v>328.64331932710797</c:v>
                </c:pt>
                <c:pt idx="141856">
                  <c:v>328.64563608238097</c:v>
                </c:pt>
                <c:pt idx="141857">
                  <c:v>328.647952837655</c:v>
                </c:pt>
                <c:pt idx="141858">
                  <c:v>328.650269592928</c:v>
                </c:pt>
                <c:pt idx="141859">
                  <c:v>328.65258634820202</c:v>
                </c:pt>
                <c:pt idx="141860">
                  <c:v>328.65490310347502</c:v>
                </c:pt>
                <c:pt idx="141861">
                  <c:v>328.65721985874899</c:v>
                </c:pt>
                <c:pt idx="141862">
                  <c:v>328.65953661402199</c:v>
                </c:pt>
                <c:pt idx="141863">
                  <c:v>328.66185336929601</c:v>
                </c:pt>
                <c:pt idx="141864">
                  <c:v>328.66417012456901</c:v>
                </c:pt>
                <c:pt idx="141865">
                  <c:v>328.66648687984298</c:v>
                </c:pt>
                <c:pt idx="141866">
                  <c:v>328.66880363511598</c:v>
                </c:pt>
                <c:pt idx="141867">
                  <c:v>328.67112039039</c:v>
                </c:pt>
                <c:pt idx="141868">
                  <c:v>328.673437145663</c:v>
                </c:pt>
                <c:pt idx="141869">
                  <c:v>328.67575390093702</c:v>
                </c:pt>
                <c:pt idx="141870">
                  <c:v>328.67807065621002</c:v>
                </c:pt>
                <c:pt idx="141871">
                  <c:v>328.68038741148399</c:v>
                </c:pt>
                <c:pt idx="141872">
                  <c:v>328.68270416675699</c:v>
                </c:pt>
                <c:pt idx="141873">
                  <c:v>328.68502092203101</c:v>
                </c:pt>
                <c:pt idx="141874">
                  <c:v>328.68733767730401</c:v>
                </c:pt>
                <c:pt idx="141875">
                  <c:v>328.68965443257798</c:v>
                </c:pt>
                <c:pt idx="141876">
                  <c:v>328.69197118785098</c:v>
                </c:pt>
                <c:pt idx="141877">
                  <c:v>328.694287943125</c:v>
                </c:pt>
                <c:pt idx="141878">
                  <c:v>328.696604698398</c:v>
                </c:pt>
                <c:pt idx="141879">
                  <c:v>328.69892145367203</c:v>
                </c:pt>
                <c:pt idx="141880">
                  <c:v>328.70123820894503</c:v>
                </c:pt>
                <c:pt idx="141881">
                  <c:v>328.70355496421899</c:v>
                </c:pt>
                <c:pt idx="141882">
                  <c:v>328.705871719492</c:v>
                </c:pt>
                <c:pt idx="141883">
                  <c:v>328.70818847476602</c:v>
                </c:pt>
                <c:pt idx="141884">
                  <c:v>328.71050523003998</c:v>
                </c:pt>
                <c:pt idx="141885">
                  <c:v>328.71282198531298</c:v>
                </c:pt>
                <c:pt idx="141886">
                  <c:v>328.71513874058701</c:v>
                </c:pt>
                <c:pt idx="141887">
                  <c:v>328.71745549586001</c:v>
                </c:pt>
                <c:pt idx="141888">
                  <c:v>328.71977225113397</c:v>
                </c:pt>
                <c:pt idx="141889">
                  <c:v>328.72208900640697</c:v>
                </c:pt>
                <c:pt idx="141890">
                  <c:v>328.724405761681</c:v>
                </c:pt>
                <c:pt idx="141891">
                  <c:v>328.726722516954</c:v>
                </c:pt>
                <c:pt idx="141892">
                  <c:v>328.72903927222802</c:v>
                </c:pt>
                <c:pt idx="141893">
                  <c:v>328.73135602750102</c:v>
                </c:pt>
                <c:pt idx="141894">
                  <c:v>328.73367278277499</c:v>
                </c:pt>
                <c:pt idx="141895">
                  <c:v>328.73598953804799</c:v>
                </c:pt>
                <c:pt idx="141896">
                  <c:v>328.73830629332201</c:v>
                </c:pt>
                <c:pt idx="141897">
                  <c:v>328.74062304859501</c:v>
                </c:pt>
                <c:pt idx="141898">
                  <c:v>328.74293980386898</c:v>
                </c:pt>
                <c:pt idx="141899">
                  <c:v>328.74525655914198</c:v>
                </c:pt>
                <c:pt idx="141900">
                  <c:v>328.747573314416</c:v>
                </c:pt>
                <c:pt idx="141901">
                  <c:v>328.749890069689</c:v>
                </c:pt>
                <c:pt idx="141902">
                  <c:v>328.75220682496303</c:v>
                </c:pt>
                <c:pt idx="141903">
                  <c:v>328.75452358023603</c:v>
                </c:pt>
                <c:pt idx="141904">
                  <c:v>328.75684033550999</c:v>
                </c:pt>
                <c:pt idx="141905">
                  <c:v>328.75915709078299</c:v>
                </c:pt>
                <c:pt idx="141906">
                  <c:v>328.76147384605702</c:v>
                </c:pt>
                <c:pt idx="141907">
                  <c:v>328.76379060133002</c:v>
                </c:pt>
                <c:pt idx="141908">
                  <c:v>328.76610735660398</c:v>
                </c:pt>
                <c:pt idx="141909">
                  <c:v>328.76842411187698</c:v>
                </c:pt>
                <c:pt idx="141910">
                  <c:v>328.77074086715101</c:v>
                </c:pt>
                <c:pt idx="141911">
                  <c:v>328.77305762242401</c:v>
                </c:pt>
                <c:pt idx="141912">
                  <c:v>328.77537437769797</c:v>
                </c:pt>
                <c:pt idx="141913">
                  <c:v>328.77769113297097</c:v>
                </c:pt>
                <c:pt idx="141914">
                  <c:v>328.780007888245</c:v>
                </c:pt>
                <c:pt idx="141915">
                  <c:v>328.782324643518</c:v>
                </c:pt>
                <c:pt idx="141916">
                  <c:v>328.78464139879202</c:v>
                </c:pt>
                <c:pt idx="141917">
                  <c:v>328.78695815406502</c:v>
                </c:pt>
                <c:pt idx="141918">
                  <c:v>328.78927490933899</c:v>
                </c:pt>
                <c:pt idx="141919">
                  <c:v>328.79159166461199</c:v>
                </c:pt>
                <c:pt idx="141920">
                  <c:v>328.79390841988601</c:v>
                </c:pt>
                <c:pt idx="141921">
                  <c:v>328.79622517515901</c:v>
                </c:pt>
                <c:pt idx="141922">
                  <c:v>328.79854193043298</c:v>
                </c:pt>
                <c:pt idx="141923">
                  <c:v>328.80085868570598</c:v>
                </c:pt>
                <c:pt idx="141924">
                  <c:v>328.80317544098</c:v>
                </c:pt>
                <c:pt idx="141925">
                  <c:v>328.805492196253</c:v>
                </c:pt>
                <c:pt idx="141926">
                  <c:v>328.80780895152702</c:v>
                </c:pt>
                <c:pt idx="141927">
                  <c:v>328.81012570680099</c:v>
                </c:pt>
                <c:pt idx="141928">
                  <c:v>328.81244246207399</c:v>
                </c:pt>
                <c:pt idx="141929">
                  <c:v>328.81475921734801</c:v>
                </c:pt>
                <c:pt idx="141930">
                  <c:v>328.81707597262101</c:v>
                </c:pt>
                <c:pt idx="141931">
                  <c:v>328.81939272789498</c:v>
                </c:pt>
                <c:pt idx="141932">
                  <c:v>328.82170948316798</c:v>
                </c:pt>
                <c:pt idx="141933">
                  <c:v>328.824026238442</c:v>
                </c:pt>
                <c:pt idx="141934">
                  <c:v>328.826342993715</c:v>
                </c:pt>
                <c:pt idx="141935">
                  <c:v>328.82865974898903</c:v>
                </c:pt>
                <c:pt idx="141936">
                  <c:v>328.83097650426203</c:v>
                </c:pt>
                <c:pt idx="141937">
                  <c:v>328.83329325953599</c:v>
                </c:pt>
                <c:pt idx="141938">
                  <c:v>328.83561001480899</c:v>
                </c:pt>
                <c:pt idx="141939">
                  <c:v>328.83792677008302</c:v>
                </c:pt>
                <c:pt idx="141940">
                  <c:v>328.84024352535602</c:v>
                </c:pt>
                <c:pt idx="141941">
                  <c:v>328.84256028062998</c:v>
                </c:pt>
                <c:pt idx="141942">
                  <c:v>328.84487703590298</c:v>
                </c:pt>
                <c:pt idx="141943">
                  <c:v>328.84719379117701</c:v>
                </c:pt>
                <c:pt idx="141944">
                  <c:v>328.84951054645001</c:v>
                </c:pt>
                <c:pt idx="141945">
                  <c:v>328.85182730172397</c:v>
                </c:pt>
                <c:pt idx="141946">
                  <c:v>328.85414405699697</c:v>
                </c:pt>
                <c:pt idx="141947">
                  <c:v>328.856460812271</c:v>
                </c:pt>
                <c:pt idx="141948">
                  <c:v>328.858777567544</c:v>
                </c:pt>
                <c:pt idx="141949">
                  <c:v>328.86109432281802</c:v>
                </c:pt>
                <c:pt idx="141950">
                  <c:v>328.86341107809102</c:v>
                </c:pt>
                <c:pt idx="141951">
                  <c:v>328.86572783336499</c:v>
                </c:pt>
                <c:pt idx="141952">
                  <c:v>328.86804458863799</c:v>
                </c:pt>
                <c:pt idx="141953">
                  <c:v>328.87036134391201</c:v>
                </c:pt>
                <c:pt idx="141954">
                  <c:v>328.87267809918501</c:v>
                </c:pt>
                <c:pt idx="141955">
                  <c:v>328.87499485445898</c:v>
                </c:pt>
                <c:pt idx="141956">
                  <c:v>328.87731160973198</c:v>
                </c:pt>
                <c:pt idx="141957">
                  <c:v>328.879628365006</c:v>
                </c:pt>
                <c:pt idx="141958">
                  <c:v>328.881945120279</c:v>
                </c:pt>
                <c:pt idx="141959">
                  <c:v>328.88426187555302</c:v>
                </c:pt>
                <c:pt idx="141960">
                  <c:v>328.88657863082602</c:v>
                </c:pt>
                <c:pt idx="141961">
                  <c:v>328.88889538609999</c:v>
                </c:pt>
                <c:pt idx="141962">
                  <c:v>328.89121214137299</c:v>
                </c:pt>
                <c:pt idx="141963">
                  <c:v>328.89352889664701</c:v>
                </c:pt>
                <c:pt idx="141964">
                  <c:v>328.89584565192001</c:v>
                </c:pt>
                <c:pt idx="141965">
                  <c:v>328.89816240719398</c:v>
                </c:pt>
                <c:pt idx="141966">
                  <c:v>328.90047916246698</c:v>
                </c:pt>
                <c:pt idx="141967">
                  <c:v>328.902795917741</c:v>
                </c:pt>
                <c:pt idx="141968">
                  <c:v>328.905112673014</c:v>
                </c:pt>
                <c:pt idx="141969">
                  <c:v>328.90742942828803</c:v>
                </c:pt>
                <c:pt idx="141970">
                  <c:v>328.90974618356199</c:v>
                </c:pt>
                <c:pt idx="141971">
                  <c:v>328.91206293883499</c:v>
                </c:pt>
                <c:pt idx="141972">
                  <c:v>328.91437969410902</c:v>
                </c:pt>
                <c:pt idx="141973">
                  <c:v>328.91669644938202</c:v>
                </c:pt>
                <c:pt idx="141974">
                  <c:v>328.91901320465598</c:v>
                </c:pt>
                <c:pt idx="141975">
                  <c:v>328.92132995992898</c:v>
                </c:pt>
                <c:pt idx="141976">
                  <c:v>328.92364671520301</c:v>
                </c:pt>
                <c:pt idx="141977">
                  <c:v>328.92596347047601</c:v>
                </c:pt>
                <c:pt idx="141978">
                  <c:v>328.92828022574997</c:v>
                </c:pt>
                <c:pt idx="141979">
                  <c:v>328.93059698102297</c:v>
                </c:pt>
                <c:pt idx="141980">
                  <c:v>328.932913736297</c:v>
                </c:pt>
                <c:pt idx="141981">
                  <c:v>328.93523049157</c:v>
                </c:pt>
                <c:pt idx="141982">
                  <c:v>328.93754724684402</c:v>
                </c:pt>
                <c:pt idx="141983">
                  <c:v>328.93986400211702</c:v>
                </c:pt>
                <c:pt idx="141984">
                  <c:v>328.94218075739099</c:v>
                </c:pt>
                <c:pt idx="141985">
                  <c:v>328.94449751266399</c:v>
                </c:pt>
                <c:pt idx="141986">
                  <c:v>328.94681426793801</c:v>
                </c:pt>
                <c:pt idx="141987">
                  <c:v>328.94913102321101</c:v>
                </c:pt>
                <c:pt idx="141988">
                  <c:v>328.95144777848498</c:v>
                </c:pt>
                <c:pt idx="141989">
                  <c:v>328.95376453375798</c:v>
                </c:pt>
                <c:pt idx="141990">
                  <c:v>328.956081289032</c:v>
                </c:pt>
                <c:pt idx="141991">
                  <c:v>328.958398044305</c:v>
                </c:pt>
                <c:pt idx="141992">
                  <c:v>328.96071479957902</c:v>
                </c:pt>
                <c:pt idx="141993">
                  <c:v>328.96303155485202</c:v>
                </c:pt>
                <c:pt idx="141994">
                  <c:v>328.96534831012599</c:v>
                </c:pt>
                <c:pt idx="141995">
                  <c:v>328.96766506539899</c:v>
                </c:pt>
                <c:pt idx="141996">
                  <c:v>328.96998182067301</c:v>
                </c:pt>
                <c:pt idx="141997">
                  <c:v>328.97229857594601</c:v>
                </c:pt>
                <c:pt idx="141998">
                  <c:v>328.97461533121998</c:v>
                </c:pt>
                <c:pt idx="141999">
                  <c:v>328.97693208649298</c:v>
                </c:pt>
                <c:pt idx="142000">
                  <c:v>328.979248841767</c:v>
                </c:pt>
                <c:pt idx="142001">
                  <c:v>328.98156559704</c:v>
                </c:pt>
                <c:pt idx="142002">
                  <c:v>328.98388235231403</c:v>
                </c:pt>
                <c:pt idx="142003">
                  <c:v>328.98619910758703</c:v>
                </c:pt>
                <c:pt idx="142004">
                  <c:v>328.98851586286099</c:v>
                </c:pt>
                <c:pt idx="142005">
                  <c:v>328.99083261813399</c:v>
                </c:pt>
                <c:pt idx="142006">
                  <c:v>328.99314937340802</c:v>
                </c:pt>
                <c:pt idx="142007">
                  <c:v>328.99546612868102</c:v>
                </c:pt>
                <c:pt idx="142008">
                  <c:v>328.99778288395498</c:v>
                </c:pt>
                <c:pt idx="142009">
                  <c:v>329.00009963922798</c:v>
                </c:pt>
                <c:pt idx="142010">
                  <c:v>329.00241639450201</c:v>
                </c:pt>
                <c:pt idx="142011">
                  <c:v>329.00473314977501</c:v>
                </c:pt>
                <c:pt idx="142012">
                  <c:v>329.00704990504897</c:v>
                </c:pt>
                <c:pt idx="142013">
                  <c:v>329.009366660323</c:v>
                </c:pt>
                <c:pt idx="142014">
                  <c:v>329.011683415596</c:v>
                </c:pt>
                <c:pt idx="142015">
                  <c:v>329.01400017087002</c:v>
                </c:pt>
                <c:pt idx="142016">
                  <c:v>329.01631692614302</c:v>
                </c:pt>
                <c:pt idx="142017">
                  <c:v>329.01863368141699</c:v>
                </c:pt>
                <c:pt idx="142018">
                  <c:v>329.02095043668999</c:v>
                </c:pt>
                <c:pt idx="142019">
                  <c:v>329.02326719196401</c:v>
                </c:pt>
                <c:pt idx="142020">
                  <c:v>329.02558394723701</c:v>
                </c:pt>
                <c:pt idx="142021">
                  <c:v>329.02790070251098</c:v>
                </c:pt>
                <c:pt idx="142022">
                  <c:v>329.03021745778398</c:v>
                </c:pt>
                <c:pt idx="142023">
                  <c:v>329.032534213058</c:v>
                </c:pt>
                <c:pt idx="142024">
                  <c:v>329.034850968331</c:v>
                </c:pt>
                <c:pt idx="142025">
                  <c:v>329.03716772360502</c:v>
                </c:pt>
                <c:pt idx="142026">
                  <c:v>329.03948447887802</c:v>
                </c:pt>
                <c:pt idx="142027">
                  <c:v>329.04180123415199</c:v>
                </c:pt>
                <c:pt idx="142028">
                  <c:v>329.04411798942499</c:v>
                </c:pt>
                <c:pt idx="142029">
                  <c:v>329.04643474469901</c:v>
                </c:pt>
                <c:pt idx="142030">
                  <c:v>329.04875149997201</c:v>
                </c:pt>
                <c:pt idx="142031">
                  <c:v>329.05106825524598</c:v>
                </c:pt>
                <c:pt idx="142032">
                  <c:v>329.05338501051898</c:v>
                </c:pt>
                <c:pt idx="142033">
                  <c:v>329.055701765793</c:v>
                </c:pt>
                <c:pt idx="142034">
                  <c:v>329.058018521066</c:v>
                </c:pt>
                <c:pt idx="142035">
                  <c:v>329.06033527634003</c:v>
                </c:pt>
                <c:pt idx="142036">
                  <c:v>329.06265203161303</c:v>
                </c:pt>
                <c:pt idx="142037">
                  <c:v>329.06496878688699</c:v>
                </c:pt>
                <c:pt idx="142038">
                  <c:v>329.06728554215999</c:v>
                </c:pt>
                <c:pt idx="142039">
                  <c:v>329.06960229743402</c:v>
                </c:pt>
                <c:pt idx="142040">
                  <c:v>329.07191905270702</c:v>
                </c:pt>
                <c:pt idx="142041">
                  <c:v>329.07423580798098</c:v>
                </c:pt>
                <c:pt idx="142042">
                  <c:v>329.07655256325398</c:v>
                </c:pt>
                <c:pt idx="142043">
                  <c:v>329.07886931852801</c:v>
                </c:pt>
                <c:pt idx="142044">
                  <c:v>329.08118607380101</c:v>
                </c:pt>
                <c:pt idx="142045">
                  <c:v>329.08350282907497</c:v>
                </c:pt>
                <c:pt idx="142046">
                  <c:v>329.08581958434797</c:v>
                </c:pt>
                <c:pt idx="142047">
                  <c:v>329.088136339622</c:v>
                </c:pt>
                <c:pt idx="142048">
                  <c:v>329.090453094895</c:v>
                </c:pt>
                <c:pt idx="142049">
                  <c:v>329.09276985016902</c:v>
                </c:pt>
                <c:pt idx="142050">
                  <c:v>329.09508660544202</c:v>
                </c:pt>
                <c:pt idx="142051">
                  <c:v>329.09740336071599</c:v>
                </c:pt>
                <c:pt idx="142052">
                  <c:v>329.09972011598899</c:v>
                </c:pt>
                <c:pt idx="142053">
                  <c:v>329.10203687126301</c:v>
                </c:pt>
                <c:pt idx="142054">
                  <c:v>329.10435362653601</c:v>
                </c:pt>
                <c:pt idx="142055">
                  <c:v>329.10667038180998</c:v>
                </c:pt>
                <c:pt idx="142056">
                  <c:v>329.108987137084</c:v>
                </c:pt>
                <c:pt idx="142057">
                  <c:v>329.111303892357</c:v>
                </c:pt>
                <c:pt idx="142058">
                  <c:v>329.11362064763102</c:v>
                </c:pt>
                <c:pt idx="142059">
                  <c:v>329.11593740290402</c:v>
                </c:pt>
                <c:pt idx="142060">
                  <c:v>329.11825415817799</c:v>
                </c:pt>
                <c:pt idx="142061">
                  <c:v>329.12057091345099</c:v>
                </c:pt>
                <c:pt idx="142062">
                  <c:v>329.12288766872501</c:v>
                </c:pt>
                <c:pt idx="142063">
                  <c:v>329.12520442399801</c:v>
                </c:pt>
                <c:pt idx="142064">
                  <c:v>329.12752117927198</c:v>
                </c:pt>
                <c:pt idx="142065">
                  <c:v>329.12983793454498</c:v>
                </c:pt>
                <c:pt idx="142066">
                  <c:v>329.132154689819</c:v>
                </c:pt>
                <c:pt idx="142067">
                  <c:v>329.134471445092</c:v>
                </c:pt>
                <c:pt idx="142068">
                  <c:v>329.13678820036603</c:v>
                </c:pt>
                <c:pt idx="142069">
                  <c:v>329.13910495563903</c:v>
                </c:pt>
                <c:pt idx="142070">
                  <c:v>329.14142171091299</c:v>
                </c:pt>
                <c:pt idx="142071">
                  <c:v>329.14373846618599</c:v>
                </c:pt>
                <c:pt idx="142072">
                  <c:v>329.14605522146002</c:v>
                </c:pt>
                <c:pt idx="142073">
                  <c:v>329.14837197673302</c:v>
                </c:pt>
                <c:pt idx="142074">
                  <c:v>329.15068873200698</c:v>
                </c:pt>
                <c:pt idx="142075">
                  <c:v>329.15300548727998</c:v>
                </c:pt>
                <c:pt idx="142076">
                  <c:v>329.15532224255401</c:v>
                </c:pt>
                <c:pt idx="142077">
                  <c:v>329.15763899782701</c:v>
                </c:pt>
                <c:pt idx="142078">
                  <c:v>329.15995575310097</c:v>
                </c:pt>
                <c:pt idx="142079">
                  <c:v>329.16227250837397</c:v>
                </c:pt>
                <c:pt idx="142080">
                  <c:v>329.164589263648</c:v>
                </c:pt>
                <c:pt idx="142081">
                  <c:v>329.166906018921</c:v>
                </c:pt>
                <c:pt idx="142082">
                  <c:v>329.16922277419502</c:v>
                </c:pt>
                <c:pt idx="142083">
                  <c:v>329.17153952946802</c:v>
                </c:pt>
                <c:pt idx="142084">
                  <c:v>329.17385628474199</c:v>
                </c:pt>
                <c:pt idx="142085">
                  <c:v>329.17617304001499</c:v>
                </c:pt>
                <c:pt idx="142086">
                  <c:v>329.17848979528901</c:v>
                </c:pt>
                <c:pt idx="142087">
                  <c:v>329.18080655056201</c:v>
                </c:pt>
                <c:pt idx="142088">
                  <c:v>329.18312330583598</c:v>
                </c:pt>
                <c:pt idx="142089">
                  <c:v>329.18544006110898</c:v>
                </c:pt>
                <c:pt idx="142090">
                  <c:v>329.187756816383</c:v>
                </c:pt>
                <c:pt idx="142091">
                  <c:v>329.190073571656</c:v>
                </c:pt>
                <c:pt idx="142092">
                  <c:v>329.19239032693002</c:v>
                </c:pt>
                <c:pt idx="142093">
                  <c:v>329.19470708220302</c:v>
                </c:pt>
                <c:pt idx="142094">
                  <c:v>329.19702383747699</c:v>
                </c:pt>
                <c:pt idx="142095">
                  <c:v>329.19934059274999</c:v>
                </c:pt>
                <c:pt idx="142096">
                  <c:v>329.20165734802401</c:v>
                </c:pt>
                <c:pt idx="142097">
                  <c:v>329.20397410329701</c:v>
                </c:pt>
                <c:pt idx="142098">
                  <c:v>329.20629085857098</c:v>
                </c:pt>
                <c:pt idx="142099">
                  <c:v>329.208607613845</c:v>
                </c:pt>
                <c:pt idx="142100">
                  <c:v>329.210924369118</c:v>
                </c:pt>
                <c:pt idx="142101">
                  <c:v>329.21324112439203</c:v>
                </c:pt>
                <c:pt idx="142102">
                  <c:v>329.21555787966503</c:v>
                </c:pt>
                <c:pt idx="142103">
                  <c:v>329.21787463493899</c:v>
                </c:pt>
                <c:pt idx="142104">
                  <c:v>329.22019139021199</c:v>
                </c:pt>
                <c:pt idx="142105">
                  <c:v>329.22250814548602</c:v>
                </c:pt>
                <c:pt idx="142106">
                  <c:v>329.22482490075902</c:v>
                </c:pt>
                <c:pt idx="142107">
                  <c:v>329.22714165603298</c:v>
                </c:pt>
                <c:pt idx="142108">
                  <c:v>329.22945841130598</c:v>
                </c:pt>
                <c:pt idx="142109">
                  <c:v>329.23177516658001</c:v>
                </c:pt>
                <c:pt idx="142110">
                  <c:v>329.23409192185301</c:v>
                </c:pt>
                <c:pt idx="142111">
                  <c:v>329.23640867712697</c:v>
                </c:pt>
                <c:pt idx="142112">
                  <c:v>329.23872543239997</c:v>
                </c:pt>
                <c:pt idx="142113">
                  <c:v>329.241042187674</c:v>
                </c:pt>
                <c:pt idx="142114">
                  <c:v>329.243358942947</c:v>
                </c:pt>
                <c:pt idx="142115">
                  <c:v>329.24567569822102</c:v>
                </c:pt>
                <c:pt idx="142116">
                  <c:v>329.24799245349402</c:v>
                </c:pt>
                <c:pt idx="142117">
                  <c:v>329.25030920876799</c:v>
                </c:pt>
                <c:pt idx="142118">
                  <c:v>329.25262596404099</c:v>
                </c:pt>
                <c:pt idx="142119">
                  <c:v>329.25494271931501</c:v>
                </c:pt>
                <c:pt idx="142120">
                  <c:v>329.25725947458801</c:v>
                </c:pt>
                <c:pt idx="142121">
                  <c:v>329.25957622986198</c:v>
                </c:pt>
                <c:pt idx="142122">
                  <c:v>329.26189298513498</c:v>
                </c:pt>
                <c:pt idx="142123">
                  <c:v>329.264209740409</c:v>
                </c:pt>
                <c:pt idx="142124">
                  <c:v>329.266526495682</c:v>
                </c:pt>
                <c:pt idx="142125">
                  <c:v>329.26884325095602</c:v>
                </c:pt>
                <c:pt idx="142126">
                  <c:v>329.27116000622902</c:v>
                </c:pt>
                <c:pt idx="142127">
                  <c:v>329.27347676150299</c:v>
                </c:pt>
                <c:pt idx="142128">
                  <c:v>329.27579351677599</c:v>
                </c:pt>
                <c:pt idx="142129">
                  <c:v>329.27811027205001</c:v>
                </c:pt>
                <c:pt idx="142130">
                  <c:v>329.28042702732301</c:v>
                </c:pt>
                <c:pt idx="142131">
                  <c:v>329.28274378259698</c:v>
                </c:pt>
                <c:pt idx="142132">
                  <c:v>329.28506053786998</c:v>
                </c:pt>
                <c:pt idx="142133">
                  <c:v>329.287377293144</c:v>
                </c:pt>
                <c:pt idx="142134">
                  <c:v>329.289694048417</c:v>
                </c:pt>
                <c:pt idx="142135">
                  <c:v>329.29201080369103</c:v>
                </c:pt>
                <c:pt idx="142136">
                  <c:v>329.29432755896403</c:v>
                </c:pt>
                <c:pt idx="142137">
                  <c:v>329.29664431423799</c:v>
                </c:pt>
                <c:pt idx="142138">
                  <c:v>329.29896106951099</c:v>
                </c:pt>
                <c:pt idx="142139">
                  <c:v>329.30127782478502</c:v>
                </c:pt>
                <c:pt idx="142140">
                  <c:v>329.30359458005898</c:v>
                </c:pt>
                <c:pt idx="142141">
                  <c:v>329.30591133533198</c:v>
                </c:pt>
                <c:pt idx="142142">
                  <c:v>329.30822809060601</c:v>
                </c:pt>
                <c:pt idx="142143">
                  <c:v>329.31054484587901</c:v>
                </c:pt>
                <c:pt idx="142144">
                  <c:v>329.31286160115297</c:v>
                </c:pt>
                <c:pt idx="142145">
                  <c:v>329.31517835642597</c:v>
                </c:pt>
                <c:pt idx="142146">
                  <c:v>329.3174951117</c:v>
                </c:pt>
                <c:pt idx="142147">
                  <c:v>329.319811866973</c:v>
                </c:pt>
                <c:pt idx="142148">
                  <c:v>329.32212862224702</c:v>
                </c:pt>
                <c:pt idx="142149">
                  <c:v>329.32444537752002</c:v>
                </c:pt>
                <c:pt idx="142150">
                  <c:v>329.32676213279399</c:v>
                </c:pt>
                <c:pt idx="142151">
                  <c:v>329.32907888806699</c:v>
                </c:pt>
                <c:pt idx="142152">
                  <c:v>329.33139564334101</c:v>
                </c:pt>
                <c:pt idx="142153">
                  <c:v>329.33371239861401</c:v>
                </c:pt>
                <c:pt idx="142154">
                  <c:v>329.33602915388798</c:v>
                </c:pt>
                <c:pt idx="142155">
                  <c:v>329.33834590916098</c:v>
                </c:pt>
                <c:pt idx="142156">
                  <c:v>329.340662664435</c:v>
                </c:pt>
                <c:pt idx="142157">
                  <c:v>329.342979419708</c:v>
                </c:pt>
                <c:pt idx="142158">
                  <c:v>329.34529617498202</c:v>
                </c:pt>
                <c:pt idx="142159">
                  <c:v>329.34761293025502</c:v>
                </c:pt>
                <c:pt idx="142160">
                  <c:v>329.34992968552899</c:v>
                </c:pt>
                <c:pt idx="142161">
                  <c:v>329.35224644080199</c:v>
                </c:pt>
                <c:pt idx="142162">
                  <c:v>329.35456319607601</c:v>
                </c:pt>
                <c:pt idx="142163">
                  <c:v>329.35687995134901</c:v>
                </c:pt>
                <c:pt idx="142164">
                  <c:v>329.35919670662298</c:v>
                </c:pt>
                <c:pt idx="142165">
                  <c:v>329.36151346189598</c:v>
                </c:pt>
                <c:pt idx="142166">
                  <c:v>329.36383021717</c:v>
                </c:pt>
                <c:pt idx="142167">
                  <c:v>329.366146972443</c:v>
                </c:pt>
                <c:pt idx="142168">
                  <c:v>329.36846372771703</c:v>
                </c:pt>
                <c:pt idx="142169">
                  <c:v>329.37078048299003</c:v>
                </c:pt>
                <c:pt idx="142170">
                  <c:v>329.37309723826399</c:v>
                </c:pt>
                <c:pt idx="142171">
                  <c:v>329.37541399353699</c:v>
                </c:pt>
                <c:pt idx="142172">
                  <c:v>329.37773074881102</c:v>
                </c:pt>
                <c:pt idx="142173">
                  <c:v>329.38004750408402</c:v>
                </c:pt>
                <c:pt idx="142174">
                  <c:v>329.38236425935798</c:v>
                </c:pt>
                <c:pt idx="142175">
                  <c:v>329.38468101463098</c:v>
                </c:pt>
                <c:pt idx="142176">
                  <c:v>329.38699776990501</c:v>
                </c:pt>
                <c:pt idx="142177">
                  <c:v>329.38931452517801</c:v>
                </c:pt>
                <c:pt idx="142178">
                  <c:v>329.39163128045197</c:v>
                </c:pt>
                <c:pt idx="142179">
                  <c:v>329.39394803572497</c:v>
                </c:pt>
                <c:pt idx="142180">
                  <c:v>329.396264790999</c:v>
                </c:pt>
                <c:pt idx="142181">
                  <c:v>329.398581546272</c:v>
                </c:pt>
                <c:pt idx="142182">
                  <c:v>329.40089830154602</c:v>
                </c:pt>
                <c:pt idx="142183">
                  <c:v>329.40321505681999</c:v>
                </c:pt>
                <c:pt idx="142184">
                  <c:v>329.40553181209299</c:v>
                </c:pt>
                <c:pt idx="142185">
                  <c:v>329.40784856736701</c:v>
                </c:pt>
                <c:pt idx="142186">
                  <c:v>329.41016532264001</c:v>
                </c:pt>
                <c:pt idx="142187">
                  <c:v>329.41248207791398</c:v>
                </c:pt>
                <c:pt idx="142188">
                  <c:v>329.41479883318698</c:v>
                </c:pt>
                <c:pt idx="142189">
                  <c:v>329.417115588461</c:v>
                </c:pt>
                <c:pt idx="142190">
                  <c:v>329.419432343734</c:v>
                </c:pt>
                <c:pt idx="142191">
                  <c:v>329.42174909900803</c:v>
                </c:pt>
                <c:pt idx="142192">
                  <c:v>329.42406585428103</c:v>
                </c:pt>
                <c:pt idx="142193">
                  <c:v>329.42638260955499</c:v>
                </c:pt>
                <c:pt idx="142194">
                  <c:v>329.42869936482799</c:v>
                </c:pt>
                <c:pt idx="142195">
                  <c:v>329.43101612010202</c:v>
                </c:pt>
                <c:pt idx="142196">
                  <c:v>329.43333287537502</c:v>
                </c:pt>
                <c:pt idx="142197">
                  <c:v>329.43564963064898</c:v>
                </c:pt>
                <c:pt idx="142198">
                  <c:v>329.43796638592198</c:v>
                </c:pt>
                <c:pt idx="142199">
                  <c:v>329.44028314119601</c:v>
                </c:pt>
                <c:pt idx="142200">
                  <c:v>329.44259989646901</c:v>
                </c:pt>
                <c:pt idx="142201">
                  <c:v>329.44491665174297</c:v>
                </c:pt>
                <c:pt idx="142202">
                  <c:v>329.44723340701597</c:v>
                </c:pt>
                <c:pt idx="142203">
                  <c:v>329.44955016229</c:v>
                </c:pt>
                <c:pt idx="142204">
                  <c:v>329.451866917563</c:v>
                </c:pt>
                <c:pt idx="142205">
                  <c:v>329.45418367283702</c:v>
                </c:pt>
                <c:pt idx="142206">
                  <c:v>329.45650042811002</c:v>
                </c:pt>
                <c:pt idx="142207">
                  <c:v>329.45881718338399</c:v>
                </c:pt>
                <c:pt idx="142208">
                  <c:v>329.46113393865699</c:v>
                </c:pt>
                <c:pt idx="142209">
                  <c:v>329.46345069393101</c:v>
                </c:pt>
                <c:pt idx="142210">
                  <c:v>329.46576744920401</c:v>
                </c:pt>
                <c:pt idx="142211">
                  <c:v>329.46808420447798</c:v>
                </c:pt>
                <c:pt idx="142212">
                  <c:v>329.47040095975098</c:v>
                </c:pt>
                <c:pt idx="142213">
                  <c:v>329.472717715025</c:v>
                </c:pt>
                <c:pt idx="142214">
                  <c:v>329.475034470298</c:v>
                </c:pt>
                <c:pt idx="142215">
                  <c:v>329.47735122557202</c:v>
                </c:pt>
                <c:pt idx="142216">
                  <c:v>329.47966798084502</c:v>
                </c:pt>
                <c:pt idx="142217">
                  <c:v>329.48198473611899</c:v>
                </c:pt>
                <c:pt idx="142218">
                  <c:v>329.48430149139199</c:v>
                </c:pt>
                <c:pt idx="142219">
                  <c:v>329.48661824666601</c:v>
                </c:pt>
                <c:pt idx="142220">
                  <c:v>329.48893500193901</c:v>
                </c:pt>
                <c:pt idx="142221">
                  <c:v>329.49125175721298</c:v>
                </c:pt>
                <c:pt idx="142222">
                  <c:v>329.49356851248598</c:v>
                </c:pt>
                <c:pt idx="142223">
                  <c:v>329.49588526776</c:v>
                </c:pt>
                <c:pt idx="142224">
                  <c:v>329.498202023033</c:v>
                </c:pt>
                <c:pt idx="142225">
                  <c:v>329.50051877830703</c:v>
                </c:pt>
                <c:pt idx="142226">
                  <c:v>329.50283553358099</c:v>
                </c:pt>
                <c:pt idx="142227">
                  <c:v>329.50515228885399</c:v>
                </c:pt>
                <c:pt idx="142228">
                  <c:v>329.50746904412802</c:v>
                </c:pt>
                <c:pt idx="142229">
                  <c:v>329.50978579940102</c:v>
                </c:pt>
                <c:pt idx="142230">
                  <c:v>329.51210255467498</c:v>
                </c:pt>
                <c:pt idx="142231">
                  <c:v>329.51441930994798</c:v>
                </c:pt>
                <c:pt idx="142232">
                  <c:v>329.51673606522201</c:v>
                </c:pt>
                <c:pt idx="142233">
                  <c:v>329.51905282049501</c:v>
                </c:pt>
                <c:pt idx="142234">
                  <c:v>329.52136957576897</c:v>
                </c:pt>
                <c:pt idx="142235">
                  <c:v>329.52368633104197</c:v>
                </c:pt>
                <c:pt idx="142236">
                  <c:v>329.526003086316</c:v>
                </c:pt>
                <c:pt idx="142237">
                  <c:v>329.528319841589</c:v>
                </c:pt>
                <c:pt idx="142238">
                  <c:v>329.53063659686302</c:v>
                </c:pt>
                <c:pt idx="142239">
                  <c:v>329.53295335213602</c:v>
                </c:pt>
                <c:pt idx="142240">
                  <c:v>329.53527010740999</c:v>
                </c:pt>
                <c:pt idx="142241">
                  <c:v>329.53758686268299</c:v>
                </c:pt>
                <c:pt idx="142242">
                  <c:v>329.53990361795701</c:v>
                </c:pt>
                <c:pt idx="142243">
                  <c:v>329.54222037323001</c:v>
                </c:pt>
                <c:pt idx="142244">
                  <c:v>329.54453712850398</c:v>
                </c:pt>
                <c:pt idx="142245">
                  <c:v>329.54685388377698</c:v>
                </c:pt>
                <c:pt idx="142246">
                  <c:v>329.549170639051</c:v>
                </c:pt>
                <c:pt idx="142247">
                  <c:v>329.551487394324</c:v>
                </c:pt>
                <c:pt idx="142248">
                  <c:v>329.55380414959802</c:v>
                </c:pt>
                <c:pt idx="142249">
                  <c:v>329.55612090487102</c:v>
                </c:pt>
                <c:pt idx="142250">
                  <c:v>329.55843766014499</c:v>
                </c:pt>
                <c:pt idx="142251">
                  <c:v>329.56075441541799</c:v>
                </c:pt>
                <c:pt idx="142252">
                  <c:v>329.56307117069201</c:v>
                </c:pt>
                <c:pt idx="142253">
                  <c:v>329.56538792596501</c:v>
                </c:pt>
                <c:pt idx="142254">
                  <c:v>329.56770468123898</c:v>
                </c:pt>
                <c:pt idx="142255">
                  <c:v>329.57002143651198</c:v>
                </c:pt>
                <c:pt idx="142256">
                  <c:v>329.572338191786</c:v>
                </c:pt>
                <c:pt idx="142257">
                  <c:v>329.574654947059</c:v>
                </c:pt>
                <c:pt idx="142258">
                  <c:v>329.57697170233303</c:v>
                </c:pt>
                <c:pt idx="142259">
                  <c:v>329.57928845760603</c:v>
                </c:pt>
                <c:pt idx="142260">
                  <c:v>329.58160521287999</c:v>
                </c:pt>
                <c:pt idx="142261">
                  <c:v>329.58392196815299</c:v>
                </c:pt>
                <c:pt idx="142262">
                  <c:v>329.58623872342702</c:v>
                </c:pt>
                <c:pt idx="142263">
                  <c:v>329.58855547870002</c:v>
                </c:pt>
                <c:pt idx="142264">
                  <c:v>329.59087223397398</c:v>
                </c:pt>
                <c:pt idx="142265">
                  <c:v>329.59318898924698</c:v>
                </c:pt>
                <c:pt idx="142266">
                  <c:v>329.59550574452101</c:v>
                </c:pt>
                <c:pt idx="142267">
                  <c:v>329.59782249979401</c:v>
                </c:pt>
                <c:pt idx="142268">
                  <c:v>329.60013925506797</c:v>
                </c:pt>
                <c:pt idx="142269">
                  <c:v>329.602456010342</c:v>
                </c:pt>
                <c:pt idx="142270">
                  <c:v>329.604772765615</c:v>
                </c:pt>
                <c:pt idx="142271">
                  <c:v>329.60708952088902</c:v>
                </c:pt>
                <c:pt idx="142272">
                  <c:v>329.60940627616202</c:v>
                </c:pt>
                <c:pt idx="142273">
                  <c:v>329.61172303143599</c:v>
                </c:pt>
                <c:pt idx="142274">
                  <c:v>329.61403978670899</c:v>
                </c:pt>
                <c:pt idx="142275">
                  <c:v>329.61635654198301</c:v>
                </c:pt>
                <c:pt idx="142276">
                  <c:v>329.61867329725601</c:v>
                </c:pt>
                <c:pt idx="142277">
                  <c:v>329.62099005252998</c:v>
                </c:pt>
                <c:pt idx="142278">
                  <c:v>329.62330680780298</c:v>
                </c:pt>
                <c:pt idx="142279">
                  <c:v>329.625623563077</c:v>
                </c:pt>
                <c:pt idx="142280">
                  <c:v>329.62794031835</c:v>
                </c:pt>
                <c:pt idx="142281">
                  <c:v>329.63025707362402</c:v>
                </c:pt>
                <c:pt idx="142282">
                  <c:v>329.63257382889702</c:v>
                </c:pt>
                <c:pt idx="142283">
                  <c:v>329.63489058417099</c:v>
                </c:pt>
                <c:pt idx="142284">
                  <c:v>329.63720733944399</c:v>
                </c:pt>
                <c:pt idx="142285">
                  <c:v>329.63952409471801</c:v>
                </c:pt>
                <c:pt idx="142286">
                  <c:v>329.64184084999101</c:v>
                </c:pt>
                <c:pt idx="142287">
                  <c:v>329.64415760526498</c:v>
                </c:pt>
                <c:pt idx="142288">
                  <c:v>329.64647436053798</c:v>
                </c:pt>
                <c:pt idx="142289">
                  <c:v>329.648791115812</c:v>
                </c:pt>
                <c:pt idx="142290">
                  <c:v>329.651107871085</c:v>
                </c:pt>
                <c:pt idx="142291">
                  <c:v>329.65342462635903</c:v>
                </c:pt>
                <c:pt idx="142292">
                  <c:v>329.65574138163203</c:v>
                </c:pt>
                <c:pt idx="142293">
                  <c:v>329.65805813690599</c:v>
                </c:pt>
                <c:pt idx="142294">
                  <c:v>329.66037489217899</c:v>
                </c:pt>
                <c:pt idx="142295">
                  <c:v>329.66269164745302</c:v>
                </c:pt>
                <c:pt idx="142296">
                  <c:v>329.66500840272602</c:v>
                </c:pt>
                <c:pt idx="142297">
                  <c:v>329.66732515799998</c:v>
                </c:pt>
                <c:pt idx="142298">
                  <c:v>329.66964191327298</c:v>
                </c:pt>
                <c:pt idx="142299">
                  <c:v>329.67195866854701</c:v>
                </c:pt>
                <c:pt idx="142300">
                  <c:v>329.67427542382001</c:v>
                </c:pt>
                <c:pt idx="142301">
                  <c:v>329.67659217909397</c:v>
                </c:pt>
                <c:pt idx="142302">
                  <c:v>329.67890893436697</c:v>
                </c:pt>
                <c:pt idx="142303">
                  <c:v>329.681225689641</c:v>
                </c:pt>
                <c:pt idx="142304">
                  <c:v>329.683542444914</c:v>
                </c:pt>
                <c:pt idx="142305">
                  <c:v>329.68585920018802</c:v>
                </c:pt>
                <c:pt idx="142306">
                  <c:v>329.68817595546102</c:v>
                </c:pt>
                <c:pt idx="142307">
                  <c:v>329.69049271073499</c:v>
                </c:pt>
                <c:pt idx="142308">
                  <c:v>329.69280946600799</c:v>
                </c:pt>
                <c:pt idx="142309">
                  <c:v>329.69512622128201</c:v>
                </c:pt>
                <c:pt idx="142310">
                  <c:v>329.69744297655501</c:v>
                </c:pt>
                <c:pt idx="142311">
                  <c:v>329.69975973182898</c:v>
                </c:pt>
                <c:pt idx="142312">
                  <c:v>329.702076487103</c:v>
                </c:pt>
                <c:pt idx="142313">
                  <c:v>329.704393242376</c:v>
                </c:pt>
                <c:pt idx="142314">
                  <c:v>329.70670999765002</c:v>
                </c:pt>
                <c:pt idx="142315">
                  <c:v>329.70902675292302</c:v>
                </c:pt>
                <c:pt idx="142316">
                  <c:v>329.71134350819699</c:v>
                </c:pt>
                <c:pt idx="142317">
                  <c:v>329.71366026346999</c:v>
                </c:pt>
                <c:pt idx="142318">
                  <c:v>329.71597701874401</c:v>
                </c:pt>
                <c:pt idx="142319">
                  <c:v>329.71829377401701</c:v>
                </c:pt>
                <c:pt idx="142320">
                  <c:v>329.72061052929098</c:v>
                </c:pt>
                <c:pt idx="142321">
                  <c:v>329.72292728456398</c:v>
                </c:pt>
                <c:pt idx="142322">
                  <c:v>329.725244039838</c:v>
                </c:pt>
                <c:pt idx="142323">
                  <c:v>329.727560795111</c:v>
                </c:pt>
                <c:pt idx="142324">
                  <c:v>329.72987755038503</c:v>
                </c:pt>
                <c:pt idx="142325">
                  <c:v>329.73219430565803</c:v>
                </c:pt>
                <c:pt idx="142326">
                  <c:v>329.73451106093199</c:v>
                </c:pt>
                <c:pt idx="142327">
                  <c:v>329.73682781620499</c:v>
                </c:pt>
                <c:pt idx="142328">
                  <c:v>329.73914457147902</c:v>
                </c:pt>
                <c:pt idx="142329">
                  <c:v>329.74146132675202</c:v>
                </c:pt>
                <c:pt idx="142330">
                  <c:v>329.74377808202598</c:v>
                </c:pt>
                <c:pt idx="142331">
                  <c:v>329.74609483729898</c:v>
                </c:pt>
                <c:pt idx="142332">
                  <c:v>329.74841159257301</c:v>
                </c:pt>
                <c:pt idx="142333">
                  <c:v>329.75072834784601</c:v>
                </c:pt>
                <c:pt idx="142334">
                  <c:v>329.75304510311997</c:v>
                </c:pt>
                <c:pt idx="142335">
                  <c:v>329.75536185839297</c:v>
                </c:pt>
                <c:pt idx="142336">
                  <c:v>329.757678613667</c:v>
                </c:pt>
                <c:pt idx="142337">
                  <c:v>329.75999536894</c:v>
                </c:pt>
                <c:pt idx="142338">
                  <c:v>329.76231212421402</c:v>
                </c:pt>
                <c:pt idx="142339">
                  <c:v>329.76462887948702</c:v>
                </c:pt>
                <c:pt idx="142340">
                  <c:v>329.76694563476099</c:v>
                </c:pt>
                <c:pt idx="142341">
                  <c:v>329.76926239003399</c:v>
                </c:pt>
                <c:pt idx="142342">
                  <c:v>329.77157914530801</c:v>
                </c:pt>
                <c:pt idx="142343">
                  <c:v>329.77389590058101</c:v>
                </c:pt>
                <c:pt idx="142344">
                  <c:v>329.77621265585498</c:v>
                </c:pt>
                <c:pt idx="142345">
                  <c:v>329.77852941112798</c:v>
                </c:pt>
                <c:pt idx="142346">
                  <c:v>329.780846166402</c:v>
                </c:pt>
                <c:pt idx="142347">
                  <c:v>329.783162921675</c:v>
                </c:pt>
                <c:pt idx="142348">
                  <c:v>329.78547967694902</c:v>
                </c:pt>
                <c:pt idx="142349">
                  <c:v>329.78779643222202</c:v>
                </c:pt>
                <c:pt idx="142350">
                  <c:v>329.79011318749599</c:v>
                </c:pt>
                <c:pt idx="142351">
                  <c:v>329.79242994276899</c:v>
                </c:pt>
                <c:pt idx="142352">
                  <c:v>329.79474669804301</c:v>
                </c:pt>
                <c:pt idx="142353">
                  <c:v>329.79706345331601</c:v>
                </c:pt>
                <c:pt idx="142354">
                  <c:v>329.79938020858998</c:v>
                </c:pt>
                <c:pt idx="142355">
                  <c:v>329.801696963864</c:v>
                </c:pt>
                <c:pt idx="142356">
                  <c:v>329.804013719137</c:v>
                </c:pt>
                <c:pt idx="142357">
                  <c:v>329.80633047441103</c:v>
                </c:pt>
                <c:pt idx="142358">
                  <c:v>329.80864722968403</c:v>
                </c:pt>
                <c:pt idx="142359">
                  <c:v>329.81096398495799</c:v>
                </c:pt>
                <c:pt idx="142360">
                  <c:v>329.81328074023099</c:v>
                </c:pt>
                <c:pt idx="142361">
                  <c:v>329.81559749550502</c:v>
                </c:pt>
                <c:pt idx="142362">
                  <c:v>329.81791425077802</c:v>
                </c:pt>
                <c:pt idx="142363">
                  <c:v>329.82023100605198</c:v>
                </c:pt>
                <c:pt idx="142364">
                  <c:v>329.82254776132498</c:v>
                </c:pt>
                <c:pt idx="142365">
                  <c:v>329.82486451659901</c:v>
                </c:pt>
                <c:pt idx="142366">
                  <c:v>329.82718127187201</c:v>
                </c:pt>
                <c:pt idx="142367">
                  <c:v>329.82949802714597</c:v>
                </c:pt>
                <c:pt idx="142368">
                  <c:v>329.83181478241897</c:v>
                </c:pt>
                <c:pt idx="142369">
                  <c:v>329.834131537693</c:v>
                </c:pt>
                <c:pt idx="142370">
                  <c:v>329.836448292966</c:v>
                </c:pt>
                <c:pt idx="142371">
                  <c:v>329.83876504824002</c:v>
                </c:pt>
                <c:pt idx="142372">
                  <c:v>329.84108180351302</c:v>
                </c:pt>
                <c:pt idx="142373">
                  <c:v>329.84339855878699</c:v>
                </c:pt>
                <c:pt idx="142374">
                  <c:v>329.84571531405999</c:v>
                </c:pt>
                <c:pt idx="142375">
                  <c:v>329.84803206933401</c:v>
                </c:pt>
                <c:pt idx="142376">
                  <c:v>329.85034882460701</c:v>
                </c:pt>
                <c:pt idx="142377">
                  <c:v>329.85266557988098</c:v>
                </c:pt>
                <c:pt idx="142378">
                  <c:v>329.85498233515398</c:v>
                </c:pt>
                <c:pt idx="142379">
                  <c:v>329.857299090428</c:v>
                </c:pt>
                <c:pt idx="142380">
                  <c:v>329.859615845701</c:v>
                </c:pt>
                <c:pt idx="142381">
                  <c:v>329.86193260097502</c:v>
                </c:pt>
                <c:pt idx="142382">
                  <c:v>329.86424935624802</c:v>
                </c:pt>
                <c:pt idx="142383">
                  <c:v>329.86656611152199</c:v>
                </c:pt>
                <c:pt idx="142384">
                  <c:v>329.86888286679499</c:v>
                </c:pt>
                <c:pt idx="142385">
                  <c:v>329.87119962206901</c:v>
                </c:pt>
                <c:pt idx="142386">
                  <c:v>329.87351637734201</c:v>
                </c:pt>
                <c:pt idx="142387">
                  <c:v>329.87583313261598</c:v>
                </c:pt>
                <c:pt idx="142388">
                  <c:v>329.87814988788898</c:v>
                </c:pt>
                <c:pt idx="142389">
                  <c:v>329.880466643163</c:v>
                </c:pt>
                <c:pt idx="142390">
                  <c:v>329.882783398436</c:v>
                </c:pt>
                <c:pt idx="142391">
                  <c:v>329.88510015371003</c:v>
                </c:pt>
                <c:pt idx="142392">
                  <c:v>329.88741690898303</c:v>
                </c:pt>
                <c:pt idx="142393">
                  <c:v>329.88973366425699</c:v>
                </c:pt>
                <c:pt idx="142394">
                  <c:v>329.89205041952999</c:v>
                </c:pt>
                <c:pt idx="142395">
                  <c:v>329.89436717480402</c:v>
                </c:pt>
                <c:pt idx="142396">
                  <c:v>329.89668393007798</c:v>
                </c:pt>
                <c:pt idx="142397">
                  <c:v>329.89900068535098</c:v>
                </c:pt>
                <c:pt idx="142398">
                  <c:v>329.90131744062501</c:v>
                </c:pt>
                <c:pt idx="142399">
                  <c:v>329.90363419589801</c:v>
                </c:pt>
                <c:pt idx="142400">
                  <c:v>329.90595095117197</c:v>
                </c:pt>
                <c:pt idx="142401">
                  <c:v>329.90826770644497</c:v>
                </c:pt>
                <c:pt idx="142402">
                  <c:v>329.910584461719</c:v>
                </c:pt>
                <c:pt idx="142403">
                  <c:v>329.912901216992</c:v>
                </c:pt>
                <c:pt idx="142404">
                  <c:v>329.91521797226602</c:v>
                </c:pt>
                <c:pt idx="142405">
                  <c:v>329.91753472753902</c:v>
                </c:pt>
                <c:pt idx="142406">
                  <c:v>329.91985148281299</c:v>
                </c:pt>
                <c:pt idx="142407">
                  <c:v>329.92216823808599</c:v>
                </c:pt>
                <c:pt idx="142408">
                  <c:v>329.92448499336001</c:v>
                </c:pt>
                <c:pt idx="142409">
                  <c:v>329.92680174863301</c:v>
                </c:pt>
                <c:pt idx="142410">
                  <c:v>329.92911850390698</c:v>
                </c:pt>
                <c:pt idx="142411">
                  <c:v>329.93143525917998</c:v>
                </c:pt>
                <c:pt idx="142412">
                  <c:v>329.933752014454</c:v>
                </c:pt>
                <c:pt idx="142413">
                  <c:v>329.936068769727</c:v>
                </c:pt>
                <c:pt idx="142414">
                  <c:v>329.93838552500102</c:v>
                </c:pt>
                <c:pt idx="142415">
                  <c:v>329.94070228027402</c:v>
                </c:pt>
                <c:pt idx="142416">
                  <c:v>329.94301903554799</c:v>
                </c:pt>
                <c:pt idx="142417">
                  <c:v>329.94533579082099</c:v>
                </c:pt>
                <c:pt idx="142418">
                  <c:v>329.94765254609501</c:v>
                </c:pt>
                <c:pt idx="142419">
                  <c:v>329.94996930136801</c:v>
                </c:pt>
                <c:pt idx="142420">
                  <c:v>329.95228605664198</c:v>
                </c:pt>
                <c:pt idx="142421">
                  <c:v>329.95460281191498</c:v>
                </c:pt>
                <c:pt idx="142422">
                  <c:v>329.956919567189</c:v>
                </c:pt>
                <c:pt idx="142423">
                  <c:v>329.959236322462</c:v>
                </c:pt>
                <c:pt idx="142424">
                  <c:v>329.96155307773603</c:v>
                </c:pt>
                <c:pt idx="142425">
                  <c:v>329.96386983300903</c:v>
                </c:pt>
                <c:pt idx="142426">
                  <c:v>329.96618658828299</c:v>
                </c:pt>
                <c:pt idx="142427">
                  <c:v>329.96850334355599</c:v>
                </c:pt>
                <c:pt idx="142428">
                  <c:v>329.97082009883002</c:v>
                </c:pt>
                <c:pt idx="142429">
                  <c:v>329.97313685410302</c:v>
                </c:pt>
                <c:pt idx="142430">
                  <c:v>329.97545360937698</c:v>
                </c:pt>
                <c:pt idx="142431">
                  <c:v>329.97777036464998</c:v>
                </c:pt>
                <c:pt idx="142432">
                  <c:v>329.98008711992401</c:v>
                </c:pt>
                <c:pt idx="142433">
                  <c:v>329.98240387519701</c:v>
                </c:pt>
                <c:pt idx="142434">
                  <c:v>329.98472063047097</c:v>
                </c:pt>
                <c:pt idx="142435">
                  <c:v>329.98703738574397</c:v>
                </c:pt>
                <c:pt idx="142436">
                  <c:v>329.989354141018</c:v>
                </c:pt>
                <c:pt idx="142437">
                  <c:v>329.991670896291</c:v>
                </c:pt>
                <c:pt idx="142438">
                  <c:v>329.99398765156502</c:v>
                </c:pt>
                <c:pt idx="142439">
                  <c:v>329.99630440683899</c:v>
                </c:pt>
                <c:pt idx="142440">
                  <c:v>329.99862116211199</c:v>
                </c:pt>
                <c:pt idx="142441">
                  <c:v>330.00093791738601</c:v>
                </c:pt>
                <c:pt idx="142442">
                  <c:v>330.00325467265901</c:v>
                </c:pt>
                <c:pt idx="142443">
                  <c:v>330.00557142793298</c:v>
                </c:pt>
                <c:pt idx="142444">
                  <c:v>330.00788818320598</c:v>
                </c:pt>
                <c:pt idx="142445">
                  <c:v>330.01020493848</c:v>
                </c:pt>
                <c:pt idx="142446">
                  <c:v>330.012521693753</c:v>
                </c:pt>
                <c:pt idx="142447">
                  <c:v>330.01483844902702</c:v>
                </c:pt>
                <c:pt idx="142448">
                  <c:v>330.01715520430002</c:v>
                </c:pt>
                <c:pt idx="142449">
                  <c:v>330.01947195957399</c:v>
                </c:pt>
                <c:pt idx="142450">
                  <c:v>330.02178871484699</c:v>
                </c:pt>
                <c:pt idx="142451">
                  <c:v>330.02410547012101</c:v>
                </c:pt>
                <c:pt idx="142452">
                  <c:v>330.02642222539401</c:v>
                </c:pt>
                <c:pt idx="142453">
                  <c:v>330.02873898066798</c:v>
                </c:pt>
                <c:pt idx="142454">
                  <c:v>330.03105573594098</c:v>
                </c:pt>
                <c:pt idx="142455">
                  <c:v>330.033372491215</c:v>
                </c:pt>
                <c:pt idx="142456">
                  <c:v>330.035689246488</c:v>
                </c:pt>
                <c:pt idx="142457">
                  <c:v>330.03800600176203</c:v>
                </c:pt>
                <c:pt idx="142458">
                  <c:v>330.04032275703503</c:v>
                </c:pt>
                <c:pt idx="142459">
                  <c:v>330.04263951230899</c:v>
                </c:pt>
                <c:pt idx="142460">
                  <c:v>330.04495626758199</c:v>
                </c:pt>
                <c:pt idx="142461">
                  <c:v>330.04727302285602</c:v>
                </c:pt>
                <c:pt idx="142462">
                  <c:v>330.04958977812902</c:v>
                </c:pt>
                <c:pt idx="142463">
                  <c:v>330.05190653340298</c:v>
                </c:pt>
                <c:pt idx="142464">
                  <c:v>330.05422328867598</c:v>
                </c:pt>
                <c:pt idx="142465">
                  <c:v>330.05654004395001</c:v>
                </c:pt>
                <c:pt idx="142466">
                  <c:v>330.05885679922301</c:v>
                </c:pt>
                <c:pt idx="142467">
                  <c:v>330.06117355449697</c:v>
                </c:pt>
                <c:pt idx="142468">
                  <c:v>330.06349030976997</c:v>
                </c:pt>
                <c:pt idx="142469">
                  <c:v>330.065807065044</c:v>
                </c:pt>
                <c:pt idx="142470">
                  <c:v>330.068123820317</c:v>
                </c:pt>
                <c:pt idx="142471">
                  <c:v>330.07044057559102</c:v>
                </c:pt>
                <c:pt idx="142472">
                  <c:v>330.07275733086402</c:v>
                </c:pt>
                <c:pt idx="142473">
                  <c:v>330.07507408613799</c:v>
                </c:pt>
                <c:pt idx="142474">
                  <c:v>330.07739084141099</c:v>
                </c:pt>
                <c:pt idx="142475">
                  <c:v>330.07970759668501</c:v>
                </c:pt>
                <c:pt idx="142476">
                  <c:v>330.08202435195801</c:v>
                </c:pt>
                <c:pt idx="142477">
                  <c:v>330.08434110723198</c:v>
                </c:pt>
                <c:pt idx="142478">
                  <c:v>330.08665786250498</c:v>
                </c:pt>
                <c:pt idx="142479">
                  <c:v>330.088974617779</c:v>
                </c:pt>
                <c:pt idx="142480">
                  <c:v>330.091291373052</c:v>
                </c:pt>
                <c:pt idx="142481">
                  <c:v>330.09360812832603</c:v>
                </c:pt>
                <c:pt idx="142482">
                  <c:v>330.09592488359999</c:v>
                </c:pt>
                <c:pt idx="142483">
                  <c:v>330.09824163887299</c:v>
                </c:pt>
                <c:pt idx="142484">
                  <c:v>330.10055839414701</c:v>
                </c:pt>
                <c:pt idx="142485">
                  <c:v>330.10287514942002</c:v>
                </c:pt>
                <c:pt idx="142486">
                  <c:v>330.10519190469398</c:v>
                </c:pt>
                <c:pt idx="142487">
                  <c:v>330.10750865996698</c:v>
                </c:pt>
                <c:pt idx="142488">
                  <c:v>330.109825415241</c:v>
                </c:pt>
                <c:pt idx="142489">
                  <c:v>330.11214217051401</c:v>
                </c:pt>
                <c:pt idx="142490">
                  <c:v>330.11445892578797</c:v>
                </c:pt>
                <c:pt idx="142491">
                  <c:v>330.11677568106097</c:v>
                </c:pt>
                <c:pt idx="142492">
                  <c:v>330.11909243633499</c:v>
                </c:pt>
                <c:pt idx="142493">
                  <c:v>330.121409191608</c:v>
                </c:pt>
                <c:pt idx="142494">
                  <c:v>330.12372594688202</c:v>
                </c:pt>
                <c:pt idx="142495">
                  <c:v>330.12604270215502</c:v>
                </c:pt>
                <c:pt idx="142496">
                  <c:v>330.12835945742899</c:v>
                </c:pt>
                <c:pt idx="142497">
                  <c:v>330.13067621270199</c:v>
                </c:pt>
                <c:pt idx="142498">
                  <c:v>330.13299296797601</c:v>
                </c:pt>
                <c:pt idx="142499">
                  <c:v>330.13530972324901</c:v>
                </c:pt>
                <c:pt idx="142500">
                  <c:v>330.13762647852298</c:v>
                </c:pt>
                <c:pt idx="142501">
                  <c:v>330.13994323379598</c:v>
                </c:pt>
                <c:pt idx="142502">
                  <c:v>330.14225998907</c:v>
                </c:pt>
                <c:pt idx="142503">
                  <c:v>330.144576744343</c:v>
                </c:pt>
                <c:pt idx="142504">
                  <c:v>330.14689349961702</c:v>
                </c:pt>
                <c:pt idx="142505">
                  <c:v>330.14921025489002</c:v>
                </c:pt>
                <c:pt idx="142506">
                  <c:v>330.15152701016399</c:v>
                </c:pt>
                <c:pt idx="142507">
                  <c:v>330.15384376543699</c:v>
                </c:pt>
                <c:pt idx="142508">
                  <c:v>330.15616052071101</c:v>
                </c:pt>
                <c:pt idx="142509">
                  <c:v>330.15847727598401</c:v>
                </c:pt>
                <c:pt idx="142510">
                  <c:v>330.16079403125798</c:v>
                </c:pt>
                <c:pt idx="142511">
                  <c:v>330.16311078653098</c:v>
                </c:pt>
                <c:pt idx="142512">
                  <c:v>330.165427541805</c:v>
                </c:pt>
                <c:pt idx="142513">
                  <c:v>330.167744297078</c:v>
                </c:pt>
                <c:pt idx="142514">
                  <c:v>330.17006105235203</c:v>
                </c:pt>
                <c:pt idx="142515">
                  <c:v>330.17237780762503</c:v>
                </c:pt>
                <c:pt idx="142516">
                  <c:v>330.17469456289899</c:v>
                </c:pt>
                <c:pt idx="142517">
                  <c:v>330.17701131817199</c:v>
                </c:pt>
                <c:pt idx="142518">
                  <c:v>330.17932807344602</c:v>
                </c:pt>
                <c:pt idx="142519">
                  <c:v>330.18164482871902</c:v>
                </c:pt>
                <c:pt idx="142520">
                  <c:v>330.18396158399298</c:v>
                </c:pt>
                <c:pt idx="142521">
                  <c:v>330.18627833926598</c:v>
                </c:pt>
                <c:pt idx="142522">
                  <c:v>330.18859509454001</c:v>
                </c:pt>
                <c:pt idx="142523">
                  <c:v>330.19091184981301</c:v>
                </c:pt>
                <c:pt idx="142524">
                  <c:v>330.19322860508697</c:v>
                </c:pt>
                <c:pt idx="142525">
                  <c:v>330.195545360361</c:v>
                </c:pt>
                <c:pt idx="142526">
                  <c:v>330.197862115634</c:v>
                </c:pt>
                <c:pt idx="142527">
                  <c:v>330.20017887090802</c:v>
                </c:pt>
                <c:pt idx="142528">
                  <c:v>330.20249562618102</c:v>
                </c:pt>
                <c:pt idx="142529">
                  <c:v>330.20481238145499</c:v>
                </c:pt>
                <c:pt idx="142530">
                  <c:v>330.20712913672799</c:v>
                </c:pt>
                <c:pt idx="142531">
                  <c:v>330.20944589200201</c:v>
                </c:pt>
                <c:pt idx="142532">
                  <c:v>330.21176264727501</c:v>
                </c:pt>
                <c:pt idx="142533">
                  <c:v>330.21407940254898</c:v>
                </c:pt>
                <c:pt idx="142534">
                  <c:v>330.21639615782198</c:v>
                </c:pt>
                <c:pt idx="142535">
                  <c:v>330.218712913096</c:v>
                </c:pt>
                <c:pt idx="142536">
                  <c:v>330.221029668369</c:v>
                </c:pt>
                <c:pt idx="142537">
                  <c:v>330.22334642364302</c:v>
                </c:pt>
                <c:pt idx="142538">
                  <c:v>330.22566317891602</c:v>
                </c:pt>
                <c:pt idx="142539">
                  <c:v>330.22797993418999</c:v>
                </c:pt>
                <c:pt idx="142540">
                  <c:v>330.23029668946299</c:v>
                </c:pt>
                <c:pt idx="142541">
                  <c:v>330.23261344473701</c:v>
                </c:pt>
                <c:pt idx="142542">
                  <c:v>330.23493020001001</c:v>
                </c:pt>
                <c:pt idx="142543">
                  <c:v>330.23724695528398</c:v>
                </c:pt>
                <c:pt idx="142544">
                  <c:v>330.23956371055698</c:v>
                </c:pt>
                <c:pt idx="142545">
                  <c:v>330.241880465831</c:v>
                </c:pt>
                <c:pt idx="142546">
                  <c:v>330.244197221104</c:v>
                </c:pt>
                <c:pt idx="142547">
                  <c:v>330.24651397637803</c:v>
                </c:pt>
                <c:pt idx="142548">
                  <c:v>330.24883073165103</c:v>
                </c:pt>
                <c:pt idx="142549">
                  <c:v>330.25114748692499</c:v>
                </c:pt>
                <c:pt idx="142550">
                  <c:v>330.25346424219799</c:v>
                </c:pt>
                <c:pt idx="142551">
                  <c:v>330.25578099747202</c:v>
                </c:pt>
                <c:pt idx="142552">
                  <c:v>330.25809775274502</c:v>
                </c:pt>
                <c:pt idx="142553">
                  <c:v>330.26041450801898</c:v>
                </c:pt>
                <c:pt idx="142554">
                  <c:v>330.26273126329198</c:v>
                </c:pt>
                <c:pt idx="142555">
                  <c:v>330.26504801856601</c:v>
                </c:pt>
                <c:pt idx="142556">
                  <c:v>330.26736477383901</c:v>
                </c:pt>
                <c:pt idx="142557">
                  <c:v>330.26968152911297</c:v>
                </c:pt>
                <c:pt idx="142558">
                  <c:v>330.27199828438597</c:v>
                </c:pt>
                <c:pt idx="142559">
                  <c:v>330.27431503966</c:v>
                </c:pt>
                <c:pt idx="142560">
                  <c:v>330.276631794933</c:v>
                </c:pt>
                <c:pt idx="142561">
                  <c:v>330.27894855020702</c:v>
                </c:pt>
                <c:pt idx="142562">
                  <c:v>330.28126530548002</c:v>
                </c:pt>
                <c:pt idx="142563">
                  <c:v>330.28358206075399</c:v>
                </c:pt>
                <c:pt idx="142564">
                  <c:v>330.28589881602699</c:v>
                </c:pt>
                <c:pt idx="142565">
                  <c:v>330.28821557130101</c:v>
                </c:pt>
                <c:pt idx="142566">
                  <c:v>330.29053232657401</c:v>
                </c:pt>
                <c:pt idx="142567">
                  <c:v>330.29284908184798</c:v>
                </c:pt>
                <c:pt idx="142568">
                  <c:v>330.295165837122</c:v>
                </c:pt>
                <c:pt idx="142569">
                  <c:v>330.297482592395</c:v>
                </c:pt>
                <c:pt idx="142570">
                  <c:v>330.29979934766902</c:v>
                </c:pt>
                <c:pt idx="142571">
                  <c:v>330.30211610294202</c:v>
                </c:pt>
                <c:pt idx="142572">
                  <c:v>330.30443285821599</c:v>
                </c:pt>
                <c:pt idx="142573">
                  <c:v>330.30674961348899</c:v>
                </c:pt>
                <c:pt idx="142574">
                  <c:v>330.30906636876301</c:v>
                </c:pt>
                <c:pt idx="142575">
                  <c:v>330.31138312403601</c:v>
                </c:pt>
                <c:pt idx="142576">
                  <c:v>330.31369987930998</c:v>
                </c:pt>
                <c:pt idx="142577">
                  <c:v>330.31601663458298</c:v>
                </c:pt>
                <c:pt idx="142578">
                  <c:v>330.318333389857</c:v>
                </c:pt>
                <c:pt idx="142579">
                  <c:v>330.32065014513</c:v>
                </c:pt>
                <c:pt idx="142580">
                  <c:v>330.32296690040403</c:v>
                </c:pt>
                <c:pt idx="142581">
                  <c:v>330.32528365567703</c:v>
                </c:pt>
                <c:pt idx="142582">
                  <c:v>330.32760041095099</c:v>
                </c:pt>
                <c:pt idx="142583">
                  <c:v>330.32991716622399</c:v>
                </c:pt>
                <c:pt idx="142584">
                  <c:v>330.33223392149802</c:v>
                </c:pt>
                <c:pt idx="142585">
                  <c:v>330.33455067677102</c:v>
                </c:pt>
                <c:pt idx="142586">
                  <c:v>330.33686743204498</c:v>
                </c:pt>
                <c:pt idx="142587">
                  <c:v>330.33918418731798</c:v>
                </c:pt>
                <c:pt idx="142588">
                  <c:v>330.34150094259201</c:v>
                </c:pt>
                <c:pt idx="142589">
                  <c:v>330.34381769786501</c:v>
                </c:pt>
                <c:pt idx="142590">
                  <c:v>330.34613445313897</c:v>
                </c:pt>
                <c:pt idx="142591">
                  <c:v>330.34845120841197</c:v>
                </c:pt>
                <c:pt idx="142592">
                  <c:v>330.350767963686</c:v>
                </c:pt>
                <c:pt idx="142593">
                  <c:v>330.353084718959</c:v>
                </c:pt>
                <c:pt idx="142594">
                  <c:v>330.35540147423302</c:v>
                </c:pt>
                <c:pt idx="142595">
                  <c:v>330.35771822950602</c:v>
                </c:pt>
                <c:pt idx="142596">
                  <c:v>330.36003498477999</c:v>
                </c:pt>
                <c:pt idx="142597">
                  <c:v>330.36235174005299</c:v>
                </c:pt>
                <c:pt idx="142598">
                  <c:v>330.36466849532701</c:v>
                </c:pt>
                <c:pt idx="142599">
                  <c:v>330.36698525060001</c:v>
                </c:pt>
                <c:pt idx="142600">
                  <c:v>330.36930200587398</c:v>
                </c:pt>
                <c:pt idx="142601">
                  <c:v>330.37161876114698</c:v>
                </c:pt>
                <c:pt idx="142602">
                  <c:v>330.373935516421</c:v>
                </c:pt>
                <c:pt idx="142603">
                  <c:v>330.376252271694</c:v>
                </c:pt>
                <c:pt idx="142604">
                  <c:v>330.37856902696802</c:v>
                </c:pt>
                <c:pt idx="142605">
                  <c:v>330.38088578224102</c:v>
                </c:pt>
                <c:pt idx="142606">
                  <c:v>330.38320253751499</c:v>
                </c:pt>
                <c:pt idx="142607">
                  <c:v>330.38551929278799</c:v>
                </c:pt>
                <c:pt idx="142608">
                  <c:v>330.38783604806201</c:v>
                </c:pt>
                <c:pt idx="142609">
                  <c:v>330.39015280333501</c:v>
                </c:pt>
                <c:pt idx="142610">
                  <c:v>330.39246955860898</c:v>
                </c:pt>
                <c:pt idx="142611">
                  <c:v>330.394786313883</c:v>
                </c:pt>
                <c:pt idx="142612">
                  <c:v>330.397103069156</c:v>
                </c:pt>
                <c:pt idx="142613">
                  <c:v>330.39941982443003</c:v>
                </c:pt>
                <c:pt idx="142614">
                  <c:v>330.40173657970303</c:v>
                </c:pt>
                <c:pt idx="142615">
                  <c:v>330.40405333497699</c:v>
                </c:pt>
                <c:pt idx="142616">
                  <c:v>330.40637009024999</c:v>
                </c:pt>
                <c:pt idx="142617">
                  <c:v>330.40868684552402</c:v>
                </c:pt>
                <c:pt idx="142618">
                  <c:v>330.41100360079702</c:v>
                </c:pt>
                <c:pt idx="142619">
                  <c:v>330.41332035607098</c:v>
                </c:pt>
                <c:pt idx="142620">
                  <c:v>330.41563711134398</c:v>
                </c:pt>
                <c:pt idx="142621">
                  <c:v>330.41795386661801</c:v>
                </c:pt>
                <c:pt idx="142622">
                  <c:v>330.42027062189101</c:v>
                </c:pt>
                <c:pt idx="142623">
                  <c:v>330.42258737716497</c:v>
                </c:pt>
                <c:pt idx="142624">
                  <c:v>330.42490413243797</c:v>
                </c:pt>
                <c:pt idx="142625">
                  <c:v>330.427220887712</c:v>
                </c:pt>
                <c:pt idx="142626">
                  <c:v>330.429537642985</c:v>
                </c:pt>
                <c:pt idx="142627">
                  <c:v>330.43185439825902</c:v>
                </c:pt>
                <c:pt idx="142628">
                  <c:v>330.43417115353202</c:v>
                </c:pt>
                <c:pt idx="142629">
                  <c:v>330.43648790880599</c:v>
                </c:pt>
                <c:pt idx="142630">
                  <c:v>330.43880466407899</c:v>
                </c:pt>
                <c:pt idx="142631">
                  <c:v>330.44112141935301</c:v>
                </c:pt>
                <c:pt idx="142632">
                  <c:v>330.44343817462601</c:v>
                </c:pt>
                <c:pt idx="142633">
                  <c:v>330.44575492989998</c:v>
                </c:pt>
                <c:pt idx="142634">
                  <c:v>330.44807168517298</c:v>
                </c:pt>
                <c:pt idx="142635">
                  <c:v>330.450388440447</c:v>
                </c:pt>
                <c:pt idx="142636">
                  <c:v>330.45270519572</c:v>
                </c:pt>
                <c:pt idx="142637">
                  <c:v>330.45502195099402</c:v>
                </c:pt>
                <c:pt idx="142638">
                  <c:v>330.45733870626702</c:v>
                </c:pt>
                <c:pt idx="142639">
                  <c:v>330.45965546154099</c:v>
                </c:pt>
                <c:pt idx="142640">
                  <c:v>330.46197221681399</c:v>
                </c:pt>
                <c:pt idx="142641">
                  <c:v>330.46428897208801</c:v>
                </c:pt>
                <c:pt idx="142642">
                  <c:v>330.46660572736101</c:v>
                </c:pt>
                <c:pt idx="142643">
                  <c:v>330.46892248263498</c:v>
                </c:pt>
                <c:pt idx="142644">
                  <c:v>330.47123923790798</c:v>
                </c:pt>
                <c:pt idx="142645">
                  <c:v>330.473555993182</c:v>
                </c:pt>
                <c:pt idx="142646">
                  <c:v>330.475872748455</c:v>
                </c:pt>
                <c:pt idx="142647">
                  <c:v>330.47818950372903</c:v>
                </c:pt>
                <c:pt idx="142648">
                  <c:v>330.48050625900203</c:v>
                </c:pt>
                <c:pt idx="142649">
                  <c:v>330.48282301427599</c:v>
                </c:pt>
                <c:pt idx="142650">
                  <c:v>330.48513976954899</c:v>
                </c:pt>
                <c:pt idx="142651">
                  <c:v>330.48745652482302</c:v>
                </c:pt>
                <c:pt idx="142652">
                  <c:v>330.48977328009698</c:v>
                </c:pt>
                <c:pt idx="142653">
                  <c:v>330.49209003536998</c:v>
                </c:pt>
                <c:pt idx="142654">
                  <c:v>330.49440679064401</c:v>
                </c:pt>
                <c:pt idx="142655">
                  <c:v>330.49672354591701</c:v>
                </c:pt>
                <c:pt idx="142656">
                  <c:v>330.49904030119097</c:v>
                </c:pt>
                <c:pt idx="142657">
                  <c:v>330.50135705646397</c:v>
                </c:pt>
                <c:pt idx="142658">
                  <c:v>330.503673811738</c:v>
                </c:pt>
                <c:pt idx="142659">
                  <c:v>330.505990567011</c:v>
                </c:pt>
                <c:pt idx="142660">
                  <c:v>330.50830732228502</c:v>
                </c:pt>
                <c:pt idx="142661">
                  <c:v>330.51062407755802</c:v>
                </c:pt>
                <c:pt idx="142662">
                  <c:v>330.51294083283199</c:v>
                </c:pt>
                <c:pt idx="142663">
                  <c:v>330.51525758810499</c:v>
                </c:pt>
                <c:pt idx="142664">
                  <c:v>330.51757434337901</c:v>
                </c:pt>
                <c:pt idx="142665">
                  <c:v>330.51989109865201</c:v>
                </c:pt>
                <c:pt idx="142666">
                  <c:v>330.52220785392598</c:v>
                </c:pt>
                <c:pt idx="142667">
                  <c:v>330.52452460919898</c:v>
                </c:pt>
                <c:pt idx="142668">
                  <c:v>330.526841364473</c:v>
                </c:pt>
                <c:pt idx="142669">
                  <c:v>330.529158119746</c:v>
                </c:pt>
                <c:pt idx="142670">
                  <c:v>330.53147487502002</c:v>
                </c:pt>
                <c:pt idx="142671">
                  <c:v>330.53379163029302</c:v>
                </c:pt>
                <c:pt idx="142672">
                  <c:v>330.53610838556699</c:v>
                </c:pt>
                <c:pt idx="142673">
                  <c:v>330.53842514083999</c:v>
                </c:pt>
                <c:pt idx="142674">
                  <c:v>330.54074189611401</c:v>
                </c:pt>
                <c:pt idx="142675">
                  <c:v>330.54305865138701</c:v>
                </c:pt>
                <c:pt idx="142676">
                  <c:v>330.54537540666098</c:v>
                </c:pt>
                <c:pt idx="142677">
                  <c:v>330.54769216193398</c:v>
                </c:pt>
                <c:pt idx="142678">
                  <c:v>330.550008917208</c:v>
                </c:pt>
                <c:pt idx="142679">
                  <c:v>330.552325672481</c:v>
                </c:pt>
                <c:pt idx="142680">
                  <c:v>330.55464242775503</c:v>
                </c:pt>
                <c:pt idx="142681">
                  <c:v>330.55695918302803</c:v>
                </c:pt>
                <c:pt idx="142682">
                  <c:v>330.55927593830199</c:v>
                </c:pt>
                <c:pt idx="142683">
                  <c:v>330.56159269357499</c:v>
                </c:pt>
                <c:pt idx="142684">
                  <c:v>330.56390944884902</c:v>
                </c:pt>
                <c:pt idx="142685">
                  <c:v>330.56622620412202</c:v>
                </c:pt>
                <c:pt idx="142686">
                  <c:v>330.56854295939598</c:v>
                </c:pt>
                <c:pt idx="142687">
                  <c:v>330.57085971466898</c:v>
                </c:pt>
                <c:pt idx="142688">
                  <c:v>330.57317646994301</c:v>
                </c:pt>
                <c:pt idx="142689">
                  <c:v>330.57549322521601</c:v>
                </c:pt>
                <c:pt idx="142690">
                  <c:v>330.57780998048997</c:v>
                </c:pt>
                <c:pt idx="142691">
                  <c:v>330.58012673576297</c:v>
                </c:pt>
                <c:pt idx="142692">
                  <c:v>330.582443491037</c:v>
                </c:pt>
                <c:pt idx="142693">
                  <c:v>330.58476024631</c:v>
                </c:pt>
                <c:pt idx="142694">
                  <c:v>330.58707700158402</c:v>
                </c:pt>
                <c:pt idx="142695">
                  <c:v>330.58939375685799</c:v>
                </c:pt>
                <c:pt idx="142696">
                  <c:v>330.59171051213099</c:v>
                </c:pt>
                <c:pt idx="142697">
                  <c:v>330.59402726740501</c:v>
                </c:pt>
                <c:pt idx="142698">
                  <c:v>330.59634402267801</c:v>
                </c:pt>
                <c:pt idx="142699">
                  <c:v>330.59866077795198</c:v>
                </c:pt>
                <c:pt idx="142700">
                  <c:v>330.60097753322498</c:v>
                </c:pt>
                <c:pt idx="142701">
                  <c:v>330.603294288499</c:v>
                </c:pt>
                <c:pt idx="142702">
                  <c:v>330.605611043772</c:v>
                </c:pt>
                <c:pt idx="142703">
                  <c:v>330.60792779904602</c:v>
                </c:pt>
                <c:pt idx="142704">
                  <c:v>330.61024455431902</c:v>
                </c:pt>
                <c:pt idx="142705">
                  <c:v>330.61256130959299</c:v>
                </c:pt>
                <c:pt idx="142706">
                  <c:v>330.61487806486599</c:v>
                </c:pt>
                <c:pt idx="142707">
                  <c:v>330.61719482014001</c:v>
                </c:pt>
                <c:pt idx="142708">
                  <c:v>330.61951157541301</c:v>
                </c:pt>
                <c:pt idx="142709">
                  <c:v>330.62182833068698</c:v>
                </c:pt>
                <c:pt idx="142710">
                  <c:v>330.62414508595998</c:v>
                </c:pt>
                <c:pt idx="142711">
                  <c:v>330.626461841234</c:v>
                </c:pt>
                <c:pt idx="142712">
                  <c:v>330.628778596507</c:v>
                </c:pt>
                <c:pt idx="142713">
                  <c:v>330.63109535178103</c:v>
                </c:pt>
                <c:pt idx="142714">
                  <c:v>330.63341210705403</c:v>
                </c:pt>
                <c:pt idx="142715">
                  <c:v>330.63572886232799</c:v>
                </c:pt>
                <c:pt idx="142716">
                  <c:v>330.63804561760099</c:v>
                </c:pt>
                <c:pt idx="142717">
                  <c:v>330.64036237287502</c:v>
                </c:pt>
                <c:pt idx="142718">
                  <c:v>330.64267912814802</c:v>
                </c:pt>
                <c:pt idx="142719">
                  <c:v>330.64499588342198</c:v>
                </c:pt>
                <c:pt idx="142720">
                  <c:v>330.64731263869498</c:v>
                </c:pt>
                <c:pt idx="142721">
                  <c:v>330.64962939396901</c:v>
                </c:pt>
                <c:pt idx="142722">
                  <c:v>330.65194614924201</c:v>
                </c:pt>
                <c:pt idx="142723">
                  <c:v>330.65426290451597</c:v>
                </c:pt>
                <c:pt idx="142724">
                  <c:v>330.65657965978897</c:v>
                </c:pt>
                <c:pt idx="142725">
                  <c:v>330.658896415063</c:v>
                </c:pt>
                <c:pt idx="142726">
                  <c:v>330.661213170336</c:v>
                </c:pt>
                <c:pt idx="142727">
                  <c:v>330.66352992561002</c:v>
                </c:pt>
                <c:pt idx="142728">
                  <c:v>330.66584668088302</c:v>
                </c:pt>
                <c:pt idx="142729">
                  <c:v>330.66816343615699</c:v>
                </c:pt>
                <c:pt idx="142730">
                  <c:v>330.67048019142999</c:v>
                </c:pt>
                <c:pt idx="142731">
                  <c:v>330.67279694670401</c:v>
                </c:pt>
                <c:pt idx="142732">
                  <c:v>330.67511370197701</c:v>
                </c:pt>
                <c:pt idx="142733">
                  <c:v>330.67743045725098</c:v>
                </c:pt>
                <c:pt idx="142734">
                  <c:v>330.67974721252398</c:v>
                </c:pt>
                <c:pt idx="142735">
                  <c:v>330.682063967798</c:v>
                </c:pt>
                <c:pt idx="142736">
                  <c:v>330.684380723071</c:v>
                </c:pt>
                <c:pt idx="142737">
                  <c:v>330.68669747834502</c:v>
                </c:pt>
                <c:pt idx="142738">
                  <c:v>330.68901423361899</c:v>
                </c:pt>
                <c:pt idx="142739">
                  <c:v>330.69133098889199</c:v>
                </c:pt>
                <c:pt idx="142740">
                  <c:v>330.69364774416601</c:v>
                </c:pt>
                <c:pt idx="142741">
                  <c:v>330.69596449943901</c:v>
                </c:pt>
                <c:pt idx="142742">
                  <c:v>330.69828125471298</c:v>
                </c:pt>
                <c:pt idx="142743">
                  <c:v>330.70059800998598</c:v>
                </c:pt>
                <c:pt idx="142744">
                  <c:v>330.70291476526</c:v>
                </c:pt>
                <c:pt idx="142745">
                  <c:v>330.705231520533</c:v>
                </c:pt>
                <c:pt idx="142746">
                  <c:v>330.70754827580703</c:v>
                </c:pt>
                <c:pt idx="142747">
                  <c:v>330.70986503108003</c:v>
                </c:pt>
                <c:pt idx="142748">
                  <c:v>330.71218178635399</c:v>
                </c:pt>
                <c:pt idx="142749">
                  <c:v>330.71449854162699</c:v>
                </c:pt>
                <c:pt idx="142750">
                  <c:v>330.71681529690102</c:v>
                </c:pt>
                <c:pt idx="142751">
                  <c:v>330.71913205217402</c:v>
                </c:pt>
                <c:pt idx="142752">
                  <c:v>330.72144880744798</c:v>
                </c:pt>
                <c:pt idx="142753">
                  <c:v>330.72376556272098</c:v>
                </c:pt>
                <c:pt idx="142754">
                  <c:v>330.72608231799501</c:v>
                </c:pt>
                <c:pt idx="142755">
                  <c:v>330.72839907326801</c:v>
                </c:pt>
                <c:pt idx="142756">
                  <c:v>330.73071582854197</c:v>
                </c:pt>
                <c:pt idx="142757">
                  <c:v>330.73303258381497</c:v>
                </c:pt>
                <c:pt idx="142758">
                  <c:v>330.735349339089</c:v>
                </c:pt>
                <c:pt idx="142759">
                  <c:v>330.737666094362</c:v>
                </c:pt>
                <c:pt idx="142760">
                  <c:v>330.73998284963602</c:v>
                </c:pt>
                <c:pt idx="142761">
                  <c:v>330.74229960490902</c:v>
                </c:pt>
                <c:pt idx="142762">
                  <c:v>330.74461636018299</c:v>
                </c:pt>
                <c:pt idx="142763">
                  <c:v>330.74693311545599</c:v>
                </c:pt>
                <c:pt idx="142764">
                  <c:v>330.74924987073001</c:v>
                </c:pt>
                <c:pt idx="142765">
                  <c:v>330.75156662600301</c:v>
                </c:pt>
                <c:pt idx="142766">
                  <c:v>330.75388338127698</c:v>
                </c:pt>
                <c:pt idx="142767">
                  <c:v>330.75620013654998</c:v>
                </c:pt>
                <c:pt idx="142768">
                  <c:v>330.758516891824</c:v>
                </c:pt>
                <c:pt idx="142769">
                  <c:v>330.760833647097</c:v>
                </c:pt>
                <c:pt idx="142770">
                  <c:v>330.76315040237102</c:v>
                </c:pt>
                <c:pt idx="142771">
                  <c:v>330.76546715764403</c:v>
                </c:pt>
                <c:pt idx="142772">
                  <c:v>330.76778391291799</c:v>
                </c:pt>
                <c:pt idx="142773">
                  <c:v>330.77010066819099</c:v>
                </c:pt>
                <c:pt idx="142774">
                  <c:v>330.77241742346501</c:v>
                </c:pt>
                <c:pt idx="142775">
                  <c:v>330.77473417873802</c:v>
                </c:pt>
                <c:pt idx="142776">
                  <c:v>330.77705093401198</c:v>
                </c:pt>
                <c:pt idx="142777">
                  <c:v>330.77936768928498</c:v>
                </c:pt>
                <c:pt idx="142778">
                  <c:v>330.781684444559</c:v>
                </c:pt>
                <c:pt idx="142779">
                  <c:v>330.78400119983201</c:v>
                </c:pt>
                <c:pt idx="142780">
                  <c:v>330.78631795510603</c:v>
                </c:pt>
                <c:pt idx="142781">
                  <c:v>330.78863471037999</c:v>
                </c:pt>
                <c:pt idx="142782">
                  <c:v>330.790951465653</c:v>
                </c:pt>
                <c:pt idx="142783">
                  <c:v>330.79326822092702</c:v>
                </c:pt>
                <c:pt idx="142784">
                  <c:v>330.79558497620002</c:v>
                </c:pt>
                <c:pt idx="142785">
                  <c:v>330.79790173147398</c:v>
                </c:pt>
                <c:pt idx="142786">
                  <c:v>330.80021848674699</c:v>
                </c:pt>
                <c:pt idx="142787">
                  <c:v>330.80253524202101</c:v>
                </c:pt>
                <c:pt idx="142788">
                  <c:v>330.80485199729401</c:v>
                </c:pt>
                <c:pt idx="142789">
                  <c:v>330.80716875256797</c:v>
                </c:pt>
                <c:pt idx="142790">
                  <c:v>330.80948550784098</c:v>
                </c:pt>
                <c:pt idx="142791">
                  <c:v>330.811802263115</c:v>
                </c:pt>
                <c:pt idx="142792">
                  <c:v>330.814119018388</c:v>
                </c:pt>
                <c:pt idx="142793">
                  <c:v>330.81643577366202</c:v>
                </c:pt>
                <c:pt idx="142794">
                  <c:v>330.81875252893502</c:v>
                </c:pt>
                <c:pt idx="142795">
                  <c:v>330.82106928420899</c:v>
                </c:pt>
                <c:pt idx="142796">
                  <c:v>330.82338603948199</c:v>
                </c:pt>
                <c:pt idx="142797">
                  <c:v>330.82570279475601</c:v>
                </c:pt>
                <c:pt idx="142798">
                  <c:v>330.82801955002901</c:v>
                </c:pt>
                <c:pt idx="142799">
                  <c:v>330.83033630530298</c:v>
                </c:pt>
                <c:pt idx="142800">
                  <c:v>330.83265306057598</c:v>
                </c:pt>
                <c:pt idx="142801">
                  <c:v>330.83496981585</c:v>
                </c:pt>
                <c:pt idx="142802">
                  <c:v>330.837286571123</c:v>
                </c:pt>
                <c:pt idx="142803">
                  <c:v>330.83960332639703</c:v>
                </c:pt>
                <c:pt idx="142804">
                  <c:v>330.84192008167003</c:v>
                </c:pt>
                <c:pt idx="142805">
                  <c:v>330.84423683694399</c:v>
                </c:pt>
                <c:pt idx="142806">
                  <c:v>330.84655359221699</c:v>
                </c:pt>
                <c:pt idx="142807">
                  <c:v>330.84887034749102</c:v>
                </c:pt>
                <c:pt idx="142808">
                  <c:v>330.85118710276402</c:v>
                </c:pt>
                <c:pt idx="142809">
                  <c:v>330.85350385803798</c:v>
                </c:pt>
                <c:pt idx="142810">
                  <c:v>330.85582061331098</c:v>
                </c:pt>
                <c:pt idx="142811">
                  <c:v>330.85813736858501</c:v>
                </c:pt>
                <c:pt idx="142812">
                  <c:v>330.86045412385801</c:v>
                </c:pt>
                <c:pt idx="142813">
                  <c:v>330.86277087913197</c:v>
                </c:pt>
                <c:pt idx="142814">
                  <c:v>330.86508763440497</c:v>
                </c:pt>
                <c:pt idx="142815">
                  <c:v>330.867404389679</c:v>
                </c:pt>
                <c:pt idx="142816">
                  <c:v>330.869721144952</c:v>
                </c:pt>
                <c:pt idx="142817">
                  <c:v>330.87203790022602</c:v>
                </c:pt>
                <c:pt idx="142818">
                  <c:v>330.87435465549902</c:v>
                </c:pt>
                <c:pt idx="142819">
                  <c:v>330.87667141077299</c:v>
                </c:pt>
                <c:pt idx="142820">
                  <c:v>330.87898816604599</c:v>
                </c:pt>
                <c:pt idx="142821">
                  <c:v>330.88130492132001</c:v>
                </c:pt>
                <c:pt idx="142822">
                  <c:v>330.88362167659301</c:v>
                </c:pt>
                <c:pt idx="142823">
                  <c:v>330.88593843186698</c:v>
                </c:pt>
                <c:pt idx="142824">
                  <c:v>330.888255187141</c:v>
                </c:pt>
                <c:pt idx="142825">
                  <c:v>330.890571942414</c:v>
                </c:pt>
                <c:pt idx="142826">
                  <c:v>330.89288869768802</c:v>
                </c:pt>
                <c:pt idx="142827">
                  <c:v>330.89520545296102</c:v>
                </c:pt>
                <c:pt idx="142828">
                  <c:v>330.89752220823499</c:v>
                </c:pt>
                <c:pt idx="142829">
                  <c:v>330.89983896350799</c:v>
                </c:pt>
                <c:pt idx="142830">
                  <c:v>330.90215571878201</c:v>
                </c:pt>
                <c:pt idx="142831">
                  <c:v>330.90447247405501</c:v>
                </c:pt>
                <c:pt idx="142832">
                  <c:v>330.90678922932898</c:v>
                </c:pt>
                <c:pt idx="142833">
                  <c:v>330.90910598460198</c:v>
                </c:pt>
                <c:pt idx="142834">
                  <c:v>330.911422739876</c:v>
                </c:pt>
                <c:pt idx="142835">
                  <c:v>330.913739495149</c:v>
                </c:pt>
                <c:pt idx="142836">
                  <c:v>330.91605625042303</c:v>
                </c:pt>
                <c:pt idx="142837">
                  <c:v>330.91837300569603</c:v>
                </c:pt>
                <c:pt idx="142838">
                  <c:v>330.92068976096999</c:v>
                </c:pt>
                <c:pt idx="142839">
                  <c:v>330.92300651624299</c:v>
                </c:pt>
                <c:pt idx="142840">
                  <c:v>330.92532327151702</c:v>
                </c:pt>
                <c:pt idx="142841">
                  <c:v>330.92764002679002</c:v>
                </c:pt>
                <c:pt idx="142842">
                  <c:v>330.92995678206398</c:v>
                </c:pt>
                <c:pt idx="142843">
                  <c:v>330.93227353733698</c:v>
                </c:pt>
                <c:pt idx="142844">
                  <c:v>330.93459029261101</c:v>
                </c:pt>
                <c:pt idx="142845">
                  <c:v>330.93690704788401</c:v>
                </c:pt>
                <c:pt idx="142846">
                  <c:v>330.93922380315797</c:v>
                </c:pt>
                <c:pt idx="142847">
                  <c:v>330.94154055843097</c:v>
                </c:pt>
                <c:pt idx="142848">
                  <c:v>330.943857313705</c:v>
                </c:pt>
                <c:pt idx="142849">
                  <c:v>330.946174068978</c:v>
                </c:pt>
                <c:pt idx="142850">
                  <c:v>330.94849082425202</c:v>
                </c:pt>
                <c:pt idx="142851">
                  <c:v>330.95080757952502</c:v>
                </c:pt>
                <c:pt idx="142852">
                  <c:v>330.95312433479899</c:v>
                </c:pt>
                <c:pt idx="142853">
                  <c:v>330.95544109007199</c:v>
                </c:pt>
                <c:pt idx="142854">
                  <c:v>330.95775784534601</c:v>
                </c:pt>
                <c:pt idx="142855">
                  <c:v>330.96007460061901</c:v>
                </c:pt>
                <c:pt idx="142856">
                  <c:v>330.96239135589298</c:v>
                </c:pt>
                <c:pt idx="142857">
                  <c:v>330.96470811116598</c:v>
                </c:pt>
                <c:pt idx="142858">
                  <c:v>330.96702486644</c:v>
                </c:pt>
                <c:pt idx="142859">
                  <c:v>330.969341621713</c:v>
                </c:pt>
                <c:pt idx="142860">
                  <c:v>330.97165837698702</c:v>
                </c:pt>
                <c:pt idx="142861">
                  <c:v>330.97397513226002</c:v>
                </c:pt>
                <c:pt idx="142862">
                  <c:v>330.97629188753399</c:v>
                </c:pt>
                <c:pt idx="142863">
                  <c:v>330.97860864280699</c:v>
                </c:pt>
                <c:pt idx="142864">
                  <c:v>330.98092539808101</c:v>
                </c:pt>
                <c:pt idx="142865">
                  <c:v>330.98324215335401</c:v>
                </c:pt>
                <c:pt idx="142866">
                  <c:v>330.98555890862798</c:v>
                </c:pt>
                <c:pt idx="142867">
                  <c:v>330.987875663902</c:v>
                </c:pt>
                <c:pt idx="142868">
                  <c:v>330.990192419175</c:v>
                </c:pt>
                <c:pt idx="142869">
                  <c:v>330.99250917444903</c:v>
                </c:pt>
                <c:pt idx="142870">
                  <c:v>330.99482592972203</c:v>
                </c:pt>
                <c:pt idx="142871">
                  <c:v>330.99714268499599</c:v>
                </c:pt>
                <c:pt idx="142872">
                  <c:v>330.99945944026899</c:v>
                </c:pt>
                <c:pt idx="142873">
                  <c:v>331.00177619554302</c:v>
                </c:pt>
                <c:pt idx="142874">
                  <c:v>331.00409295081602</c:v>
                </c:pt>
                <c:pt idx="142875">
                  <c:v>331.00640970608998</c:v>
                </c:pt>
                <c:pt idx="142876">
                  <c:v>331.00872646136298</c:v>
                </c:pt>
                <c:pt idx="142877">
                  <c:v>331.01104321663701</c:v>
                </c:pt>
                <c:pt idx="142878">
                  <c:v>331.01335997191001</c:v>
                </c:pt>
                <c:pt idx="142879">
                  <c:v>331.01567672718397</c:v>
                </c:pt>
                <c:pt idx="142880">
                  <c:v>331.01799348245697</c:v>
                </c:pt>
                <c:pt idx="142881">
                  <c:v>331.020310237731</c:v>
                </c:pt>
                <c:pt idx="142882">
                  <c:v>331.022626993004</c:v>
                </c:pt>
                <c:pt idx="142883">
                  <c:v>331.02494374827802</c:v>
                </c:pt>
                <c:pt idx="142884">
                  <c:v>331.02726050355102</c:v>
                </c:pt>
                <c:pt idx="142885">
                  <c:v>331.02957725882499</c:v>
                </c:pt>
                <c:pt idx="142886">
                  <c:v>331.03189401409799</c:v>
                </c:pt>
                <c:pt idx="142887">
                  <c:v>331.03421076937201</c:v>
                </c:pt>
                <c:pt idx="142888">
                  <c:v>331.03652752464501</c:v>
                </c:pt>
                <c:pt idx="142889">
                  <c:v>331.03884427991898</c:v>
                </c:pt>
                <c:pt idx="142890">
                  <c:v>331.04116103519198</c:v>
                </c:pt>
                <c:pt idx="142891">
                  <c:v>331.043477790466</c:v>
                </c:pt>
                <c:pt idx="142892">
                  <c:v>331.045794545739</c:v>
                </c:pt>
                <c:pt idx="142893">
                  <c:v>331.04811130101302</c:v>
                </c:pt>
                <c:pt idx="142894">
                  <c:v>331.05042805628602</c:v>
                </c:pt>
                <c:pt idx="142895">
                  <c:v>331.05274481155999</c:v>
                </c:pt>
                <c:pt idx="142896">
                  <c:v>331.05506156683299</c:v>
                </c:pt>
                <c:pt idx="142897">
                  <c:v>331.05737832210701</c:v>
                </c:pt>
                <c:pt idx="142898">
                  <c:v>331.05969507738001</c:v>
                </c:pt>
                <c:pt idx="142899">
                  <c:v>331.06201183265398</c:v>
                </c:pt>
                <c:pt idx="142900">
                  <c:v>331.06432858792698</c:v>
                </c:pt>
                <c:pt idx="142901">
                  <c:v>331.066645343201</c:v>
                </c:pt>
                <c:pt idx="142902">
                  <c:v>331.068962098474</c:v>
                </c:pt>
                <c:pt idx="142903">
                  <c:v>331.07127885374803</c:v>
                </c:pt>
                <c:pt idx="142904">
                  <c:v>331.07359560902103</c:v>
                </c:pt>
                <c:pt idx="142905">
                  <c:v>331.07591236429499</c:v>
                </c:pt>
                <c:pt idx="142906">
                  <c:v>331.07822911956799</c:v>
                </c:pt>
                <c:pt idx="142907">
                  <c:v>331.08054587484202</c:v>
                </c:pt>
                <c:pt idx="142908">
                  <c:v>331.08286263011502</c:v>
                </c:pt>
                <c:pt idx="142909">
                  <c:v>331.08517938538898</c:v>
                </c:pt>
                <c:pt idx="142910">
                  <c:v>331.08749614066301</c:v>
                </c:pt>
                <c:pt idx="142911">
                  <c:v>331.08981289593601</c:v>
                </c:pt>
                <c:pt idx="142912">
                  <c:v>331.09212965120997</c:v>
                </c:pt>
                <c:pt idx="142913">
                  <c:v>331.09444640648297</c:v>
                </c:pt>
                <c:pt idx="142914">
                  <c:v>331.096763161757</c:v>
                </c:pt>
                <c:pt idx="142915">
                  <c:v>331.09907991703</c:v>
                </c:pt>
                <c:pt idx="142916">
                  <c:v>331.10139667230402</c:v>
                </c:pt>
                <c:pt idx="142917">
                  <c:v>331.10371342757702</c:v>
                </c:pt>
                <c:pt idx="142918">
                  <c:v>331.10603018285099</c:v>
                </c:pt>
                <c:pt idx="142919">
                  <c:v>331.10834693812399</c:v>
                </c:pt>
                <c:pt idx="142920">
                  <c:v>331.11066369339801</c:v>
                </c:pt>
                <c:pt idx="142921">
                  <c:v>331.11298044867101</c:v>
                </c:pt>
                <c:pt idx="142922">
                  <c:v>331.11529720394498</c:v>
                </c:pt>
                <c:pt idx="142923">
                  <c:v>331.11761395921798</c:v>
                </c:pt>
                <c:pt idx="142924">
                  <c:v>331.119930714492</c:v>
                </c:pt>
                <c:pt idx="142925">
                  <c:v>331.122247469765</c:v>
                </c:pt>
                <c:pt idx="142926">
                  <c:v>331.12456422503902</c:v>
                </c:pt>
                <c:pt idx="142927">
                  <c:v>331.12688098031202</c:v>
                </c:pt>
                <c:pt idx="142928">
                  <c:v>331.12919773558599</c:v>
                </c:pt>
                <c:pt idx="142929">
                  <c:v>331.13151449085899</c:v>
                </c:pt>
                <c:pt idx="142930">
                  <c:v>331.13383124613301</c:v>
                </c:pt>
                <c:pt idx="142931">
                  <c:v>331.13614800140601</c:v>
                </c:pt>
                <c:pt idx="142932">
                  <c:v>331.13846475667998</c:v>
                </c:pt>
                <c:pt idx="142933">
                  <c:v>331.14078151195298</c:v>
                </c:pt>
                <c:pt idx="142934">
                  <c:v>331.143098267227</c:v>
                </c:pt>
                <c:pt idx="142935">
                  <c:v>331.1454150225</c:v>
                </c:pt>
                <c:pt idx="142936">
                  <c:v>331.14773177777403</c:v>
                </c:pt>
                <c:pt idx="142937">
                  <c:v>331.15004853304703</c:v>
                </c:pt>
                <c:pt idx="142938">
                  <c:v>331.15236528832099</c:v>
                </c:pt>
                <c:pt idx="142939">
                  <c:v>331.15468204359399</c:v>
                </c:pt>
                <c:pt idx="142940">
                  <c:v>331.15699879886802</c:v>
                </c:pt>
                <c:pt idx="142941">
                  <c:v>331.15931555414102</c:v>
                </c:pt>
                <c:pt idx="142942">
                  <c:v>331.16163230941498</c:v>
                </c:pt>
                <c:pt idx="142943">
                  <c:v>331.16394906468798</c:v>
                </c:pt>
                <c:pt idx="142944">
                  <c:v>331.16626581996201</c:v>
                </c:pt>
                <c:pt idx="142945">
                  <c:v>331.16858257523501</c:v>
                </c:pt>
                <c:pt idx="142946">
                  <c:v>331.17089933050897</c:v>
                </c:pt>
                <c:pt idx="142947">
                  <c:v>331.17321608578197</c:v>
                </c:pt>
                <c:pt idx="142948">
                  <c:v>331.175532841056</c:v>
                </c:pt>
                <c:pt idx="142949">
                  <c:v>331.177849596329</c:v>
                </c:pt>
                <c:pt idx="142950">
                  <c:v>331.18016635160302</c:v>
                </c:pt>
                <c:pt idx="142951">
                  <c:v>331.18248310687699</c:v>
                </c:pt>
                <c:pt idx="142952">
                  <c:v>331.18479986214999</c:v>
                </c:pt>
                <c:pt idx="142953">
                  <c:v>331.18711661742401</c:v>
                </c:pt>
                <c:pt idx="142954">
                  <c:v>331.18943337269701</c:v>
                </c:pt>
                <c:pt idx="142955">
                  <c:v>331.19175012797098</c:v>
                </c:pt>
                <c:pt idx="142956">
                  <c:v>331.19406688324398</c:v>
                </c:pt>
                <c:pt idx="142957">
                  <c:v>331.196383638518</c:v>
                </c:pt>
                <c:pt idx="142958">
                  <c:v>331.198700393791</c:v>
                </c:pt>
                <c:pt idx="142959">
                  <c:v>331.20101714906502</c:v>
                </c:pt>
                <c:pt idx="142960">
                  <c:v>331.20333390433802</c:v>
                </c:pt>
                <c:pt idx="142961">
                  <c:v>331.20565065961199</c:v>
                </c:pt>
                <c:pt idx="142962">
                  <c:v>331.20796741488499</c:v>
                </c:pt>
                <c:pt idx="142963">
                  <c:v>331.21028417015901</c:v>
                </c:pt>
                <c:pt idx="142964">
                  <c:v>331.21260092543201</c:v>
                </c:pt>
                <c:pt idx="142965">
                  <c:v>331.21491768070598</c:v>
                </c:pt>
                <c:pt idx="142966">
                  <c:v>331.21723443597898</c:v>
                </c:pt>
                <c:pt idx="142967">
                  <c:v>331.219551191253</c:v>
                </c:pt>
                <c:pt idx="142968">
                  <c:v>331.221867946526</c:v>
                </c:pt>
                <c:pt idx="142969">
                  <c:v>331.22418470180003</c:v>
                </c:pt>
                <c:pt idx="142970">
                  <c:v>331.22650145707303</c:v>
                </c:pt>
                <c:pt idx="142971">
                  <c:v>331.22881821234699</c:v>
                </c:pt>
                <c:pt idx="142972">
                  <c:v>331.23113496761999</c:v>
                </c:pt>
                <c:pt idx="142973">
                  <c:v>331.23345172289402</c:v>
                </c:pt>
                <c:pt idx="142974">
                  <c:v>331.23576847816702</c:v>
                </c:pt>
                <c:pt idx="142975">
                  <c:v>331.23808523344098</c:v>
                </c:pt>
                <c:pt idx="142976">
                  <c:v>331.24040198871398</c:v>
                </c:pt>
                <c:pt idx="142977">
                  <c:v>331.24271874398801</c:v>
                </c:pt>
                <c:pt idx="142978">
                  <c:v>331.24503549926101</c:v>
                </c:pt>
                <c:pt idx="142979">
                  <c:v>331.24735225453497</c:v>
                </c:pt>
                <c:pt idx="142980">
                  <c:v>331.24966900980797</c:v>
                </c:pt>
                <c:pt idx="142981">
                  <c:v>331.251985765082</c:v>
                </c:pt>
                <c:pt idx="142982">
                  <c:v>331.254302520355</c:v>
                </c:pt>
                <c:pt idx="142983">
                  <c:v>331.25661927562902</c:v>
                </c:pt>
                <c:pt idx="142984">
                  <c:v>331.25893603090202</c:v>
                </c:pt>
                <c:pt idx="142985">
                  <c:v>331.26125278617599</c:v>
                </c:pt>
                <c:pt idx="142986">
                  <c:v>331.26356954144899</c:v>
                </c:pt>
                <c:pt idx="142987">
                  <c:v>331.26588629672301</c:v>
                </c:pt>
                <c:pt idx="142988">
                  <c:v>331.26820305199601</c:v>
                </c:pt>
                <c:pt idx="142989">
                  <c:v>331.27051980726998</c:v>
                </c:pt>
                <c:pt idx="142990">
                  <c:v>331.27283656254298</c:v>
                </c:pt>
                <c:pt idx="142991">
                  <c:v>331.275153317817</c:v>
                </c:pt>
                <c:pt idx="142992">
                  <c:v>331.27747007309</c:v>
                </c:pt>
                <c:pt idx="142993">
                  <c:v>331.27978682836402</c:v>
                </c:pt>
                <c:pt idx="142994">
                  <c:v>331.28210358363799</c:v>
                </c:pt>
                <c:pt idx="142995">
                  <c:v>331.28442033891099</c:v>
                </c:pt>
                <c:pt idx="142996">
                  <c:v>331.28673709418501</c:v>
                </c:pt>
                <c:pt idx="142997">
                  <c:v>331.28905384945801</c:v>
                </c:pt>
                <c:pt idx="142998">
                  <c:v>331.29137060473198</c:v>
                </c:pt>
                <c:pt idx="142999">
                  <c:v>331.29368736000498</c:v>
                </c:pt>
                <c:pt idx="143000">
                  <c:v>331.296004115279</c:v>
                </c:pt>
                <c:pt idx="143001">
                  <c:v>331.298320870552</c:v>
                </c:pt>
                <c:pt idx="143002">
                  <c:v>331.30063762582603</c:v>
                </c:pt>
                <c:pt idx="143003">
                  <c:v>331.30295438109903</c:v>
                </c:pt>
                <c:pt idx="143004">
                  <c:v>331.30527113637299</c:v>
                </c:pt>
                <c:pt idx="143005">
                  <c:v>331.30758789164599</c:v>
                </c:pt>
                <c:pt idx="143006">
                  <c:v>331.30990464692002</c:v>
                </c:pt>
                <c:pt idx="143007">
                  <c:v>331.31222140219302</c:v>
                </c:pt>
                <c:pt idx="143008">
                  <c:v>331.31453815746698</c:v>
                </c:pt>
                <c:pt idx="143009">
                  <c:v>331.31685491273998</c:v>
                </c:pt>
                <c:pt idx="143010">
                  <c:v>331.31917166801401</c:v>
                </c:pt>
                <c:pt idx="143011">
                  <c:v>331.32148842328701</c:v>
                </c:pt>
                <c:pt idx="143012">
                  <c:v>331.32380517856097</c:v>
                </c:pt>
                <c:pt idx="143013">
                  <c:v>331.32612193383397</c:v>
                </c:pt>
                <c:pt idx="143014">
                  <c:v>331.328438689108</c:v>
                </c:pt>
                <c:pt idx="143015">
                  <c:v>331.330755444381</c:v>
                </c:pt>
                <c:pt idx="143016">
                  <c:v>331.33307219965502</c:v>
                </c:pt>
                <c:pt idx="143017">
                  <c:v>331.33538895492802</c:v>
                </c:pt>
                <c:pt idx="143018">
                  <c:v>331.33770571020199</c:v>
                </c:pt>
                <c:pt idx="143019">
                  <c:v>331.34002246547499</c:v>
                </c:pt>
                <c:pt idx="143020">
                  <c:v>331.34233922074901</c:v>
                </c:pt>
                <c:pt idx="143021">
                  <c:v>331.34465597602201</c:v>
                </c:pt>
                <c:pt idx="143022">
                  <c:v>331.34697273129598</c:v>
                </c:pt>
                <c:pt idx="143023">
                  <c:v>331.34928948656898</c:v>
                </c:pt>
                <c:pt idx="143024">
                  <c:v>331.351606241843</c:v>
                </c:pt>
                <c:pt idx="143025">
                  <c:v>331.353922997116</c:v>
                </c:pt>
                <c:pt idx="143026">
                  <c:v>331.35623975239002</c:v>
                </c:pt>
                <c:pt idx="143027">
                  <c:v>331.35855650766302</c:v>
                </c:pt>
                <c:pt idx="143028">
                  <c:v>331.36087326293699</c:v>
                </c:pt>
                <c:pt idx="143029">
                  <c:v>331.36319001820999</c:v>
                </c:pt>
                <c:pt idx="143030">
                  <c:v>331.36550677348401</c:v>
                </c:pt>
                <c:pt idx="143031">
                  <c:v>331.36782352875701</c:v>
                </c:pt>
                <c:pt idx="143032">
                  <c:v>331.37014028403098</c:v>
                </c:pt>
                <c:pt idx="143033">
                  <c:v>331.37245703930398</c:v>
                </c:pt>
                <c:pt idx="143034">
                  <c:v>331.374773794578</c:v>
                </c:pt>
                <c:pt idx="143035">
                  <c:v>331.377090549851</c:v>
                </c:pt>
                <c:pt idx="143036">
                  <c:v>331.37940730512503</c:v>
                </c:pt>
                <c:pt idx="143037">
                  <c:v>331.38172406039899</c:v>
                </c:pt>
                <c:pt idx="143038">
                  <c:v>331.38404081567199</c:v>
                </c:pt>
                <c:pt idx="143039">
                  <c:v>331.38635757094602</c:v>
                </c:pt>
                <c:pt idx="143040">
                  <c:v>331.38867432621902</c:v>
                </c:pt>
                <c:pt idx="143041">
                  <c:v>331.39099108149298</c:v>
                </c:pt>
                <c:pt idx="143042">
                  <c:v>331.39330783676598</c:v>
                </c:pt>
                <c:pt idx="143043">
                  <c:v>331.39562459204001</c:v>
                </c:pt>
                <c:pt idx="143044">
                  <c:v>331.39794134731301</c:v>
                </c:pt>
                <c:pt idx="143045">
                  <c:v>331.40025810258697</c:v>
                </c:pt>
                <c:pt idx="143046">
                  <c:v>331.40257485785997</c:v>
                </c:pt>
                <c:pt idx="143047">
                  <c:v>331.404891613134</c:v>
                </c:pt>
                <c:pt idx="143048">
                  <c:v>331.407208368407</c:v>
                </c:pt>
                <c:pt idx="143049">
                  <c:v>331.40952512368102</c:v>
                </c:pt>
                <c:pt idx="143050">
                  <c:v>331.41184187895402</c:v>
                </c:pt>
                <c:pt idx="143051">
                  <c:v>331.41415863422799</c:v>
                </c:pt>
                <c:pt idx="143052">
                  <c:v>331.41647538950099</c:v>
                </c:pt>
                <c:pt idx="143053">
                  <c:v>331.41879214477501</c:v>
                </c:pt>
                <c:pt idx="143054">
                  <c:v>331.42110890004801</c:v>
                </c:pt>
                <c:pt idx="143055">
                  <c:v>331.42342565532198</c:v>
                </c:pt>
                <c:pt idx="143056">
                  <c:v>331.42574241059498</c:v>
                </c:pt>
                <c:pt idx="143057">
                  <c:v>331.428059165869</c:v>
                </c:pt>
                <c:pt idx="143058">
                  <c:v>331.430375921142</c:v>
                </c:pt>
                <c:pt idx="143059">
                  <c:v>331.43269267641602</c:v>
                </c:pt>
                <c:pt idx="143060">
                  <c:v>331.43500943168902</c:v>
                </c:pt>
                <c:pt idx="143061">
                  <c:v>331.43732618696299</c:v>
                </c:pt>
                <c:pt idx="143062">
                  <c:v>331.43964294223599</c:v>
                </c:pt>
                <c:pt idx="143063">
                  <c:v>331.44195969751001</c:v>
                </c:pt>
                <c:pt idx="143064">
                  <c:v>331.44427645278301</c:v>
                </c:pt>
                <c:pt idx="143065">
                  <c:v>331.44659320805698</c:v>
                </c:pt>
                <c:pt idx="143066">
                  <c:v>331.44890996332998</c:v>
                </c:pt>
                <c:pt idx="143067">
                  <c:v>331.451226718604</c:v>
                </c:pt>
                <c:pt idx="143068">
                  <c:v>331.453543473877</c:v>
                </c:pt>
                <c:pt idx="143069">
                  <c:v>331.45586022915103</c:v>
                </c:pt>
                <c:pt idx="143070">
                  <c:v>331.45817698442397</c:v>
                </c:pt>
                <c:pt idx="143071">
                  <c:v>331.46049373969799</c:v>
                </c:pt>
                <c:pt idx="143072">
                  <c:v>331.462810494971</c:v>
                </c:pt>
                <c:pt idx="143073">
                  <c:v>331.46512725024502</c:v>
                </c:pt>
                <c:pt idx="143074">
                  <c:v>331.46744400551802</c:v>
                </c:pt>
                <c:pt idx="143075">
                  <c:v>331.46976076079198</c:v>
                </c:pt>
                <c:pt idx="143076">
                  <c:v>331.47207751606499</c:v>
                </c:pt>
                <c:pt idx="143077">
                  <c:v>331.47439427133901</c:v>
                </c:pt>
                <c:pt idx="143078">
                  <c:v>331.47671102661201</c:v>
                </c:pt>
                <c:pt idx="143079">
                  <c:v>331.47902778188597</c:v>
                </c:pt>
                <c:pt idx="143080">
                  <c:v>331.48134453716</c:v>
                </c:pt>
                <c:pt idx="143081">
                  <c:v>331.483661292433</c:v>
                </c:pt>
                <c:pt idx="143082">
                  <c:v>331.48597804770702</c:v>
                </c:pt>
                <c:pt idx="143083">
                  <c:v>331.48829480298002</c:v>
                </c:pt>
                <c:pt idx="143084">
                  <c:v>331.49061155825399</c:v>
                </c:pt>
                <c:pt idx="143085">
                  <c:v>331.49292831352699</c:v>
                </c:pt>
                <c:pt idx="143086">
                  <c:v>331.49524506880101</c:v>
                </c:pt>
                <c:pt idx="143087">
                  <c:v>331.49756182407401</c:v>
                </c:pt>
                <c:pt idx="143088">
                  <c:v>331.49987857934798</c:v>
                </c:pt>
                <c:pt idx="143089">
                  <c:v>331.50219533462098</c:v>
                </c:pt>
                <c:pt idx="143090">
                  <c:v>331.504512089895</c:v>
                </c:pt>
                <c:pt idx="143091">
                  <c:v>331.506828845168</c:v>
                </c:pt>
                <c:pt idx="143092">
                  <c:v>331.50914560044203</c:v>
                </c:pt>
                <c:pt idx="143093">
                  <c:v>331.51146235571503</c:v>
                </c:pt>
                <c:pt idx="143094">
                  <c:v>331.51377911098899</c:v>
                </c:pt>
                <c:pt idx="143095">
                  <c:v>331.51609586626199</c:v>
                </c:pt>
                <c:pt idx="143096">
                  <c:v>331.51841262153602</c:v>
                </c:pt>
                <c:pt idx="143097">
                  <c:v>331.52072937680902</c:v>
                </c:pt>
                <c:pt idx="143098">
                  <c:v>331.52304613208298</c:v>
                </c:pt>
                <c:pt idx="143099">
                  <c:v>331.52536288735598</c:v>
                </c:pt>
                <c:pt idx="143100">
                  <c:v>331.52767964263001</c:v>
                </c:pt>
                <c:pt idx="143101">
                  <c:v>331.52999639790301</c:v>
                </c:pt>
                <c:pt idx="143102">
                  <c:v>331.53231315317697</c:v>
                </c:pt>
                <c:pt idx="143103">
                  <c:v>331.53462990844997</c:v>
                </c:pt>
                <c:pt idx="143104">
                  <c:v>331.536946663724</c:v>
                </c:pt>
                <c:pt idx="143105">
                  <c:v>331.539263418997</c:v>
                </c:pt>
                <c:pt idx="143106">
                  <c:v>331.54158017427102</c:v>
                </c:pt>
                <c:pt idx="143107">
                  <c:v>331.54389692954402</c:v>
                </c:pt>
                <c:pt idx="143108">
                  <c:v>331.54621368481799</c:v>
                </c:pt>
                <c:pt idx="143109">
                  <c:v>331.54853044009099</c:v>
                </c:pt>
                <c:pt idx="143110">
                  <c:v>331.55084719536501</c:v>
                </c:pt>
                <c:pt idx="143111">
                  <c:v>331.55316395063801</c:v>
                </c:pt>
                <c:pt idx="143112">
                  <c:v>331.55548070591198</c:v>
                </c:pt>
                <c:pt idx="143113">
                  <c:v>331.55779746118498</c:v>
                </c:pt>
                <c:pt idx="143114">
                  <c:v>331.560114216459</c:v>
                </c:pt>
                <c:pt idx="143115">
                  <c:v>331.562430971732</c:v>
                </c:pt>
                <c:pt idx="143116">
                  <c:v>331.56474772700602</c:v>
                </c:pt>
                <c:pt idx="143117">
                  <c:v>331.56706448227902</c:v>
                </c:pt>
                <c:pt idx="143118">
                  <c:v>331.56938123755299</c:v>
                </c:pt>
                <c:pt idx="143119">
                  <c:v>331.57169799282599</c:v>
                </c:pt>
                <c:pt idx="143120">
                  <c:v>331.57401474810001</c:v>
                </c:pt>
                <c:pt idx="143121">
                  <c:v>331.57633150337301</c:v>
                </c:pt>
                <c:pt idx="143122">
                  <c:v>331.57864825864698</c:v>
                </c:pt>
                <c:pt idx="143123">
                  <c:v>331.580965013921</c:v>
                </c:pt>
                <c:pt idx="143124">
                  <c:v>331.583281769194</c:v>
                </c:pt>
                <c:pt idx="143125">
                  <c:v>331.58559852446803</c:v>
                </c:pt>
                <c:pt idx="143126">
                  <c:v>331.58791527974103</c:v>
                </c:pt>
                <c:pt idx="143127">
                  <c:v>331.59023203501499</c:v>
                </c:pt>
                <c:pt idx="143128">
                  <c:v>331.59254879028799</c:v>
                </c:pt>
                <c:pt idx="143129">
                  <c:v>331.59486554556202</c:v>
                </c:pt>
                <c:pt idx="143130">
                  <c:v>331.59718230083502</c:v>
                </c:pt>
                <c:pt idx="143131">
                  <c:v>331.59949905610898</c:v>
                </c:pt>
                <c:pt idx="143132">
                  <c:v>331.60181581138198</c:v>
                </c:pt>
                <c:pt idx="143133">
                  <c:v>331.60413256665601</c:v>
                </c:pt>
                <c:pt idx="143134">
                  <c:v>331.60644932192901</c:v>
                </c:pt>
                <c:pt idx="143135">
                  <c:v>331.60876607720297</c:v>
                </c:pt>
                <c:pt idx="143136">
                  <c:v>331.61108283247597</c:v>
                </c:pt>
                <c:pt idx="143137">
                  <c:v>331.61339958775</c:v>
                </c:pt>
                <c:pt idx="143138">
                  <c:v>331.615716343023</c:v>
                </c:pt>
                <c:pt idx="143139">
                  <c:v>331.61803309829702</c:v>
                </c:pt>
                <c:pt idx="143140">
                  <c:v>331.62034985357002</c:v>
                </c:pt>
                <c:pt idx="143141">
                  <c:v>331.62266660884399</c:v>
                </c:pt>
                <c:pt idx="143142">
                  <c:v>331.62498336411699</c:v>
                </c:pt>
                <c:pt idx="143143">
                  <c:v>331.62730011939101</c:v>
                </c:pt>
                <c:pt idx="143144">
                  <c:v>331.62961687466401</c:v>
                </c:pt>
                <c:pt idx="143145">
                  <c:v>331.63193362993798</c:v>
                </c:pt>
                <c:pt idx="143146">
                  <c:v>331.63425038521098</c:v>
                </c:pt>
                <c:pt idx="143147">
                  <c:v>331.636567140485</c:v>
                </c:pt>
                <c:pt idx="143148">
                  <c:v>331.638883895758</c:v>
                </c:pt>
                <c:pt idx="143149">
                  <c:v>331.64120065103202</c:v>
                </c:pt>
                <c:pt idx="143150">
                  <c:v>331.64351740630502</c:v>
                </c:pt>
                <c:pt idx="143151">
                  <c:v>331.64583416157899</c:v>
                </c:pt>
                <c:pt idx="143152">
                  <c:v>331.64815091685199</c:v>
                </c:pt>
                <c:pt idx="143153">
                  <c:v>331.65046767212601</c:v>
                </c:pt>
                <c:pt idx="143154">
                  <c:v>331.65278442739901</c:v>
                </c:pt>
                <c:pt idx="143155">
                  <c:v>331.65510118267298</c:v>
                </c:pt>
                <c:pt idx="143156">
                  <c:v>331.65741793794598</c:v>
                </c:pt>
                <c:pt idx="143157">
                  <c:v>331.65973469322</c:v>
                </c:pt>
                <c:pt idx="143158">
                  <c:v>331.662051448493</c:v>
                </c:pt>
                <c:pt idx="143159">
                  <c:v>331.66436820376703</c:v>
                </c:pt>
                <c:pt idx="143160">
                  <c:v>331.66668495904003</c:v>
                </c:pt>
                <c:pt idx="143161">
                  <c:v>331.66900171431399</c:v>
                </c:pt>
                <c:pt idx="143162">
                  <c:v>331.67131846958699</c:v>
                </c:pt>
                <c:pt idx="143163">
                  <c:v>331.67363522486102</c:v>
                </c:pt>
                <c:pt idx="143164">
                  <c:v>331.67595198013402</c:v>
                </c:pt>
                <c:pt idx="143165">
                  <c:v>331.67826873540798</c:v>
                </c:pt>
                <c:pt idx="143166">
                  <c:v>331.68058549068201</c:v>
                </c:pt>
                <c:pt idx="143167">
                  <c:v>331.68290224595501</c:v>
                </c:pt>
                <c:pt idx="143168">
                  <c:v>331.68521900122897</c:v>
                </c:pt>
                <c:pt idx="143169">
                  <c:v>331.68753575650197</c:v>
                </c:pt>
                <c:pt idx="143170">
                  <c:v>331.689852511776</c:v>
                </c:pt>
                <c:pt idx="143171">
                  <c:v>331.692169267049</c:v>
                </c:pt>
                <c:pt idx="143172">
                  <c:v>331.69448602232302</c:v>
                </c:pt>
                <c:pt idx="143173">
                  <c:v>331.69680277759602</c:v>
                </c:pt>
                <c:pt idx="143174">
                  <c:v>331.69911953286999</c:v>
                </c:pt>
                <c:pt idx="143175">
                  <c:v>331.70143628814299</c:v>
                </c:pt>
                <c:pt idx="143176">
                  <c:v>331.70375304341701</c:v>
                </c:pt>
                <c:pt idx="143177">
                  <c:v>331.70606979869001</c:v>
                </c:pt>
                <c:pt idx="143178">
                  <c:v>331.70838655396398</c:v>
                </c:pt>
                <c:pt idx="143179">
                  <c:v>331.71070330923698</c:v>
                </c:pt>
                <c:pt idx="143180">
                  <c:v>331.713020064511</c:v>
                </c:pt>
                <c:pt idx="143181">
                  <c:v>331.715336819784</c:v>
                </c:pt>
                <c:pt idx="143182">
                  <c:v>331.71765357505802</c:v>
                </c:pt>
                <c:pt idx="143183">
                  <c:v>331.71997033033102</c:v>
                </c:pt>
                <c:pt idx="143184">
                  <c:v>331.72228708560499</c:v>
                </c:pt>
                <c:pt idx="143185">
                  <c:v>331.72460384087799</c:v>
                </c:pt>
                <c:pt idx="143186">
                  <c:v>331.72692059615201</c:v>
                </c:pt>
                <c:pt idx="143187">
                  <c:v>331.72923735142501</c:v>
                </c:pt>
                <c:pt idx="143188">
                  <c:v>331.73155410669898</c:v>
                </c:pt>
                <c:pt idx="143189">
                  <c:v>331.73387086197198</c:v>
                </c:pt>
                <c:pt idx="143190">
                  <c:v>331.736187617246</c:v>
                </c:pt>
                <c:pt idx="143191">
                  <c:v>331.738504372519</c:v>
                </c:pt>
                <c:pt idx="143192">
                  <c:v>331.74082112779303</c:v>
                </c:pt>
                <c:pt idx="143193">
                  <c:v>331.74313788306603</c:v>
                </c:pt>
                <c:pt idx="143194">
                  <c:v>331.74545463833999</c:v>
                </c:pt>
                <c:pt idx="143195">
                  <c:v>331.74777139361299</c:v>
                </c:pt>
                <c:pt idx="143196">
                  <c:v>331.75008814888702</c:v>
                </c:pt>
                <c:pt idx="143197">
                  <c:v>331.75240490416002</c:v>
                </c:pt>
                <c:pt idx="143198">
                  <c:v>331.75472165943398</c:v>
                </c:pt>
                <c:pt idx="143199">
                  <c:v>331.75703841470698</c:v>
                </c:pt>
                <c:pt idx="143200">
                  <c:v>331.75935516998101</c:v>
                </c:pt>
                <c:pt idx="143201">
                  <c:v>331.76167192525401</c:v>
                </c:pt>
                <c:pt idx="143202">
                  <c:v>331.76398868052797</c:v>
                </c:pt>
                <c:pt idx="143203">
                  <c:v>331.76630543580097</c:v>
                </c:pt>
                <c:pt idx="143204">
                  <c:v>331.768622191075</c:v>
                </c:pt>
                <c:pt idx="143205">
                  <c:v>331.770938946348</c:v>
                </c:pt>
                <c:pt idx="143206">
                  <c:v>331.77325570162202</c:v>
                </c:pt>
                <c:pt idx="143207">
                  <c:v>331.77557245689599</c:v>
                </c:pt>
                <c:pt idx="143208">
                  <c:v>331.77788921216899</c:v>
                </c:pt>
                <c:pt idx="143209">
                  <c:v>331.78020596744301</c:v>
                </c:pt>
                <c:pt idx="143210">
                  <c:v>331.78252272271601</c:v>
                </c:pt>
                <c:pt idx="143211">
                  <c:v>331.78483947798998</c:v>
                </c:pt>
                <c:pt idx="143212">
                  <c:v>331.78715623326298</c:v>
                </c:pt>
                <c:pt idx="143213">
                  <c:v>331.789472988537</c:v>
                </c:pt>
                <c:pt idx="143214">
                  <c:v>331.79178974381</c:v>
                </c:pt>
                <c:pt idx="143215">
                  <c:v>331.79410649908402</c:v>
                </c:pt>
                <c:pt idx="143216">
                  <c:v>331.79642325435702</c:v>
                </c:pt>
                <c:pt idx="143217">
                  <c:v>331.79874000963099</c:v>
                </c:pt>
                <c:pt idx="143218">
                  <c:v>331.80105676490399</c:v>
                </c:pt>
                <c:pt idx="143219">
                  <c:v>331.80337352017801</c:v>
                </c:pt>
                <c:pt idx="143220">
                  <c:v>331.80569027545101</c:v>
                </c:pt>
                <c:pt idx="143221">
                  <c:v>331.80800703072498</c:v>
                </c:pt>
                <c:pt idx="143222">
                  <c:v>331.81032378599798</c:v>
                </c:pt>
                <c:pt idx="143223">
                  <c:v>331.812640541272</c:v>
                </c:pt>
                <c:pt idx="143224">
                  <c:v>331.814957296545</c:v>
                </c:pt>
                <c:pt idx="143225">
                  <c:v>331.81727405181903</c:v>
                </c:pt>
                <c:pt idx="143226">
                  <c:v>331.81959080709203</c:v>
                </c:pt>
                <c:pt idx="143227">
                  <c:v>331.82190756236599</c:v>
                </c:pt>
                <c:pt idx="143228">
                  <c:v>331.82422431763899</c:v>
                </c:pt>
                <c:pt idx="143229">
                  <c:v>331.82654107291302</c:v>
                </c:pt>
                <c:pt idx="143230">
                  <c:v>331.82885782818602</c:v>
                </c:pt>
                <c:pt idx="143231">
                  <c:v>331.83117458345998</c:v>
                </c:pt>
                <c:pt idx="143232">
                  <c:v>331.83349133873298</c:v>
                </c:pt>
                <c:pt idx="143233">
                  <c:v>331.83580809400701</c:v>
                </c:pt>
                <c:pt idx="143234">
                  <c:v>331.83812484928001</c:v>
                </c:pt>
                <c:pt idx="143235">
                  <c:v>331.84044160455397</c:v>
                </c:pt>
                <c:pt idx="143236">
                  <c:v>331.84275835982697</c:v>
                </c:pt>
                <c:pt idx="143237">
                  <c:v>331.845075115101</c:v>
                </c:pt>
                <c:pt idx="143238">
                  <c:v>331.847391870374</c:v>
                </c:pt>
                <c:pt idx="143239">
                  <c:v>331.84970862564802</c:v>
                </c:pt>
                <c:pt idx="143240">
                  <c:v>331.85202538092102</c:v>
                </c:pt>
                <c:pt idx="143241">
                  <c:v>331.85434213619499</c:v>
                </c:pt>
                <c:pt idx="143242">
                  <c:v>331.85665889146799</c:v>
                </c:pt>
                <c:pt idx="143243">
                  <c:v>331.85897564674201</c:v>
                </c:pt>
                <c:pt idx="143244">
                  <c:v>331.86129240201501</c:v>
                </c:pt>
                <c:pt idx="143245">
                  <c:v>331.86360915728898</c:v>
                </c:pt>
                <c:pt idx="143246">
                  <c:v>331.86592591256198</c:v>
                </c:pt>
                <c:pt idx="143247">
                  <c:v>331.868242667836</c:v>
                </c:pt>
                <c:pt idx="143248">
                  <c:v>331.870559423109</c:v>
                </c:pt>
                <c:pt idx="143249">
                  <c:v>331.87287617838302</c:v>
                </c:pt>
                <c:pt idx="143250">
                  <c:v>331.87519293365699</c:v>
                </c:pt>
                <c:pt idx="143251">
                  <c:v>331.87750968892999</c:v>
                </c:pt>
                <c:pt idx="143252">
                  <c:v>331.87982644420401</c:v>
                </c:pt>
                <c:pt idx="143253">
                  <c:v>331.88214319947701</c:v>
                </c:pt>
                <c:pt idx="143254">
                  <c:v>331.88445995475098</c:v>
                </c:pt>
                <c:pt idx="143255">
                  <c:v>331.88677671002398</c:v>
                </c:pt>
                <c:pt idx="143256">
                  <c:v>331.889093465298</c:v>
                </c:pt>
                <c:pt idx="143257">
                  <c:v>331.891410220571</c:v>
                </c:pt>
                <c:pt idx="143258">
                  <c:v>331.89372697584503</c:v>
                </c:pt>
                <c:pt idx="143259">
                  <c:v>331.89604373111803</c:v>
                </c:pt>
                <c:pt idx="143260">
                  <c:v>331.89836048639199</c:v>
                </c:pt>
                <c:pt idx="143261">
                  <c:v>331.90067724166499</c:v>
                </c:pt>
                <c:pt idx="143262">
                  <c:v>331.90299399693902</c:v>
                </c:pt>
                <c:pt idx="143263">
                  <c:v>331.90531075221202</c:v>
                </c:pt>
                <c:pt idx="143264">
                  <c:v>331.90762750748598</c:v>
                </c:pt>
                <c:pt idx="143265">
                  <c:v>331.90994426275898</c:v>
                </c:pt>
                <c:pt idx="143266">
                  <c:v>331.91226101803301</c:v>
                </c:pt>
                <c:pt idx="143267">
                  <c:v>331.91457777330601</c:v>
                </c:pt>
                <c:pt idx="143268">
                  <c:v>331.91689452857997</c:v>
                </c:pt>
                <c:pt idx="143269">
                  <c:v>331.91921128385297</c:v>
                </c:pt>
                <c:pt idx="143270">
                  <c:v>331.921528039127</c:v>
                </c:pt>
                <c:pt idx="143271">
                  <c:v>331.9238447944</c:v>
                </c:pt>
                <c:pt idx="143272">
                  <c:v>331.92616154967402</c:v>
                </c:pt>
                <c:pt idx="143273">
                  <c:v>331.92847830494702</c:v>
                </c:pt>
                <c:pt idx="143274">
                  <c:v>331.93079506022099</c:v>
                </c:pt>
                <c:pt idx="143275">
                  <c:v>331.93311181549399</c:v>
                </c:pt>
                <c:pt idx="143276">
                  <c:v>331.93542857076801</c:v>
                </c:pt>
                <c:pt idx="143277">
                  <c:v>331.93774532604101</c:v>
                </c:pt>
                <c:pt idx="143278">
                  <c:v>331.94006208131498</c:v>
                </c:pt>
                <c:pt idx="143279">
                  <c:v>331.94237883658798</c:v>
                </c:pt>
                <c:pt idx="143280">
                  <c:v>331.944695591862</c:v>
                </c:pt>
                <c:pt idx="143281">
                  <c:v>331.947012347135</c:v>
                </c:pt>
                <c:pt idx="143282">
                  <c:v>331.94932910240902</c:v>
                </c:pt>
                <c:pt idx="143283">
                  <c:v>331.95164585768202</c:v>
                </c:pt>
                <c:pt idx="143284">
                  <c:v>331.95396261295599</c:v>
                </c:pt>
                <c:pt idx="143285">
                  <c:v>331.95627936822899</c:v>
                </c:pt>
                <c:pt idx="143286">
                  <c:v>331.95859612350301</c:v>
                </c:pt>
                <c:pt idx="143287">
                  <c:v>331.96091287877601</c:v>
                </c:pt>
                <c:pt idx="143288">
                  <c:v>331.96322963404998</c:v>
                </c:pt>
                <c:pt idx="143289">
                  <c:v>331.96554638932298</c:v>
                </c:pt>
                <c:pt idx="143290">
                  <c:v>331.967863144597</c:v>
                </c:pt>
                <c:pt idx="143291">
                  <c:v>331.97017989987</c:v>
                </c:pt>
                <c:pt idx="143292">
                  <c:v>331.97249665514403</c:v>
                </c:pt>
                <c:pt idx="143293">
                  <c:v>331.97481341041799</c:v>
                </c:pt>
                <c:pt idx="143294">
                  <c:v>331.97713016569099</c:v>
                </c:pt>
                <c:pt idx="143295">
                  <c:v>331.97944692096502</c:v>
                </c:pt>
                <c:pt idx="143296">
                  <c:v>331.98176367623802</c:v>
                </c:pt>
                <c:pt idx="143297">
                  <c:v>331.98408043151198</c:v>
                </c:pt>
                <c:pt idx="143298">
                  <c:v>331.98639718678498</c:v>
                </c:pt>
                <c:pt idx="143299">
                  <c:v>331.98871394205901</c:v>
                </c:pt>
                <c:pt idx="143300">
                  <c:v>331.99103069733201</c:v>
                </c:pt>
                <c:pt idx="143301">
                  <c:v>331.99334745260597</c:v>
                </c:pt>
                <c:pt idx="143302">
                  <c:v>331.99566420787897</c:v>
                </c:pt>
                <c:pt idx="143303">
                  <c:v>331.997980963153</c:v>
                </c:pt>
                <c:pt idx="143304">
                  <c:v>332.000297718426</c:v>
                </c:pt>
                <c:pt idx="143305">
                  <c:v>332.00261447370002</c:v>
                </c:pt>
                <c:pt idx="143306">
                  <c:v>332.00493122897302</c:v>
                </c:pt>
                <c:pt idx="143307">
                  <c:v>332.00724798424699</c:v>
                </c:pt>
                <c:pt idx="143308">
                  <c:v>332.00956473951999</c:v>
                </c:pt>
                <c:pt idx="143309">
                  <c:v>332.01188149479401</c:v>
                </c:pt>
                <c:pt idx="143310">
                  <c:v>332.01419825006701</c:v>
                </c:pt>
                <c:pt idx="143311">
                  <c:v>332.01651500534098</c:v>
                </c:pt>
                <c:pt idx="143312">
                  <c:v>332.01883176061398</c:v>
                </c:pt>
                <c:pt idx="143313">
                  <c:v>332.021148515888</c:v>
                </c:pt>
                <c:pt idx="143314">
                  <c:v>332.023465271161</c:v>
                </c:pt>
                <c:pt idx="143315">
                  <c:v>332.02578202643502</c:v>
                </c:pt>
                <c:pt idx="143316">
                  <c:v>332.02809878170802</c:v>
                </c:pt>
                <c:pt idx="143317">
                  <c:v>332.03041553698199</c:v>
                </c:pt>
                <c:pt idx="143318">
                  <c:v>332.03273229225499</c:v>
                </c:pt>
                <c:pt idx="143319">
                  <c:v>332.03504904752901</c:v>
                </c:pt>
                <c:pt idx="143320">
                  <c:v>332.03736580280201</c:v>
                </c:pt>
                <c:pt idx="143321">
                  <c:v>332.03968255807598</c:v>
                </c:pt>
                <c:pt idx="143322">
                  <c:v>332.04199931334898</c:v>
                </c:pt>
                <c:pt idx="143323">
                  <c:v>332.044316068623</c:v>
                </c:pt>
                <c:pt idx="143324">
                  <c:v>332.046632823896</c:v>
                </c:pt>
                <c:pt idx="143325">
                  <c:v>332.04894957917003</c:v>
                </c:pt>
                <c:pt idx="143326">
                  <c:v>332.05126633444303</c:v>
                </c:pt>
                <c:pt idx="143327">
                  <c:v>332.05358308971699</c:v>
                </c:pt>
                <c:pt idx="143328">
                  <c:v>332.05589984498999</c:v>
                </c:pt>
                <c:pt idx="143329">
                  <c:v>332.05821660026402</c:v>
                </c:pt>
                <c:pt idx="143330">
                  <c:v>332.06053335553702</c:v>
                </c:pt>
                <c:pt idx="143331">
                  <c:v>332.06285011081098</c:v>
                </c:pt>
                <c:pt idx="143332">
                  <c:v>332.06516686608398</c:v>
                </c:pt>
                <c:pt idx="143333">
                  <c:v>332.06748362135801</c:v>
                </c:pt>
                <c:pt idx="143334">
                  <c:v>332.06980037663101</c:v>
                </c:pt>
                <c:pt idx="143335">
                  <c:v>332.07211713190497</c:v>
                </c:pt>
                <c:pt idx="143336">
                  <c:v>332.074433887179</c:v>
                </c:pt>
                <c:pt idx="143337">
                  <c:v>332.076750642452</c:v>
                </c:pt>
                <c:pt idx="143338">
                  <c:v>332.07906739772602</c:v>
                </c:pt>
                <c:pt idx="143339">
                  <c:v>332.08138415299902</c:v>
                </c:pt>
                <c:pt idx="143340">
                  <c:v>332.08370090827299</c:v>
                </c:pt>
                <c:pt idx="143341">
                  <c:v>332.08601766354599</c:v>
                </c:pt>
                <c:pt idx="143342">
                  <c:v>332.08833441882001</c:v>
                </c:pt>
                <c:pt idx="143343">
                  <c:v>332.09065117409301</c:v>
                </c:pt>
                <c:pt idx="143344">
                  <c:v>332.09296792936698</c:v>
                </c:pt>
                <c:pt idx="143345">
                  <c:v>332.09528468463998</c:v>
                </c:pt>
                <c:pt idx="143346">
                  <c:v>332.097601439914</c:v>
                </c:pt>
                <c:pt idx="143347">
                  <c:v>332.099918195187</c:v>
                </c:pt>
                <c:pt idx="143348">
                  <c:v>332.10223495046102</c:v>
                </c:pt>
                <c:pt idx="143349">
                  <c:v>332.10455170573402</c:v>
                </c:pt>
                <c:pt idx="143350">
                  <c:v>332.10686846100799</c:v>
                </c:pt>
                <c:pt idx="143351">
                  <c:v>332.10918521628099</c:v>
                </c:pt>
                <c:pt idx="143352">
                  <c:v>332.11150197155501</c:v>
                </c:pt>
                <c:pt idx="143353">
                  <c:v>332.11381872682801</c:v>
                </c:pt>
                <c:pt idx="143354">
                  <c:v>332.11613548210198</c:v>
                </c:pt>
                <c:pt idx="143355">
                  <c:v>332.11845223737498</c:v>
                </c:pt>
                <c:pt idx="143356">
                  <c:v>332.120768992649</c:v>
                </c:pt>
                <c:pt idx="143357">
                  <c:v>332.123085747922</c:v>
                </c:pt>
                <c:pt idx="143358">
                  <c:v>332.12540250319603</c:v>
                </c:pt>
                <c:pt idx="143359">
                  <c:v>332.12771925846903</c:v>
                </c:pt>
                <c:pt idx="143360">
                  <c:v>332.13003601374299</c:v>
                </c:pt>
                <c:pt idx="143361">
                  <c:v>332.13235276901599</c:v>
                </c:pt>
                <c:pt idx="143362">
                  <c:v>332.13466952429002</c:v>
                </c:pt>
                <c:pt idx="143363">
                  <c:v>332.13698627956302</c:v>
                </c:pt>
                <c:pt idx="143364">
                  <c:v>332.13930303483698</c:v>
                </c:pt>
                <c:pt idx="143365">
                  <c:v>332.14161979010998</c:v>
                </c:pt>
                <c:pt idx="143366">
                  <c:v>332.14393654538401</c:v>
                </c:pt>
                <c:pt idx="143367">
                  <c:v>332.14625330065701</c:v>
                </c:pt>
                <c:pt idx="143368">
                  <c:v>332.14857005593097</c:v>
                </c:pt>
                <c:pt idx="143369">
                  <c:v>332.15088681120397</c:v>
                </c:pt>
                <c:pt idx="143370">
                  <c:v>332.153203566478</c:v>
                </c:pt>
                <c:pt idx="143371">
                  <c:v>332.155520321751</c:v>
                </c:pt>
                <c:pt idx="143372">
                  <c:v>332.15783707702502</c:v>
                </c:pt>
                <c:pt idx="143373">
                  <c:v>332.16015383229802</c:v>
                </c:pt>
                <c:pt idx="143374">
                  <c:v>332.16247058757199</c:v>
                </c:pt>
                <c:pt idx="143375">
                  <c:v>332.16478734284499</c:v>
                </c:pt>
                <c:pt idx="143376">
                  <c:v>332.16710409811901</c:v>
                </c:pt>
                <c:pt idx="143377">
                  <c:v>332.16942085339201</c:v>
                </c:pt>
                <c:pt idx="143378">
                  <c:v>332.17173760866598</c:v>
                </c:pt>
                <c:pt idx="143379">
                  <c:v>332.17405436394</c:v>
                </c:pt>
                <c:pt idx="143380">
                  <c:v>332.176371119213</c:v>
                </c:pt>
                <c:pt idx="143381">
                  <c:v>332.17868787448703</c:v>
                </c:pt>
                <c:pt idx="143382">
                  <c:v>332.18100462976003</c:v>
                </c:pt>
                <c:pt idx="143383">
                  <c:v>332.18332138503399</c:v>
                </c:pt>
                <c:pt idx="143384">
                  <c:v>332.18563814030699</c:v>
                </c:pt>
                <c:pt idx="143385">
                  <c:v>332.18795489558102</c:v>
                </c:pt>
                <c:pt idx="143386">
                  <c:v>332.19027165085402</c:v>
                </c:pt>
                <c:pt idx="143387">
                  <c:v>332.19258840612798</c:v>
                </c:pt>
                <c:pt idx="143388">
                  <c:v>332.19490516140098</c:v>
                </c:pt>
                <c:pt idx="143389">
                  <c:v>332.19722191667501</c:v>
                </c:pt>
                <c:pt idx="143390">
                  <c:v>332.19953867194801</c:v>
                </c:pt>
                <c:pt idx="143391">
                  <c:v>332.20185542722197</c:v>
                </c:pt>
                <c:pt idx="143392">
                  <c:v>332.20417218249497</c:v>
                </c:pt>
                <c:pt idx="143393">
                  <c:v>332.206488937769</c:v>
                </c:pt>
                <c:pt idx="143394">
                  <c:v>332.208805693042</c:v>
                </c:pt>
                <c:pt idx="143395">
                  <c:v>332.21112244831602</c:v>
                </c:pt>
                <c:pt idx="143396">
                  <c:v>332.21343920358902</c:v>
                </c:pt>
                <c:pt idx="143397">
                  <c:v>332.21575595886299</c:v>
                </c:pt>
                <c:pt idx="143398">
                  <c:v>332.21807271413599</c:v>
                </c:pt>
                <c:pt idx="143399">
                  <c:v>332.22038946941001</c:v>
                </c:pt>
                <c:pt idx="143400">
                  <c:v>332.22270622468301</c:v>
                </c:pt>
                <c:pt idx="143401">
                  <c:v>332.22502297995698</c:v>
                </c:pt>
                <c:pt idx="143402">
                  <c:v>332.22733973522998</c:v>
                </c:pt>
                <c:pt idx="143403">
                  <c:v>332.229656490504</c:v>
                </c:pt>
                <c:pt idx="143404">
                  <c:v>332.231973245777</c:v>
                </c:pt>
                <c:pt idx="143405">
                  <c:v>332.23429000105102</c:v>
                </c:pt>
                <c:pt idx="143406">
                  <c:v>332.23660675632402</c:v>
                </c:pt>
                <c:pt idx="143407">
                  <c:v>332.23892351159799</c:v>
                </c:pt>
                <c:pt idx="143408">
                  <c:v>332.24124026687099</c:v>
                </c:pt>
                <c:pt idx="143409">
                  <c:v>332.24355702214501</c:v>
                </c:pt>
                <c:pt idx="143410">
                  <c:v>332.24587377741801</c:v>
                </c:pt>
                <c:pt idx="143411">
                  <c:v>332.24819053269198</c:v>
                </c:pt>
                <c:pt idx="143412">
                  <c:v>332.25050728796498</c:v>
                </c:pt>
                <c:pt idx="143413">
                  <c:v>332.252824043239</c:v>
                </c:pt>
                <c:pt idx="143414">
                  <c:v>332.255140798512</c:v>
                </c:pt>
                <c:pt idx="143415">
                  <c:v>332.25745755378603</c:v>
                </c:pt>
                <c:pt idx="143416">
                  <c:v>332.25977430905903</c:v>
                </c:pt>
                <c:pt idx="143417">
                  <c:v>332.26209106433299</c:v>
                </c:pt>
                <c:pt idx="143418">
                  <c:v>332.26440781960599</c:v>
                </c:pt>
                <c:pt idx="143419">
                  <c:v>332.26672457488002</c:v>
                </c:pt>
                <c:pt idx="143420">
                  <c:v>332.26904133015302</c:v>
                </c:pt>
                <c:pt idx="143421">
                  <c:v>332.27135808542698</c:v>
                </c:pt>
                <c:pt idx="143422">
                  <c:v>332.27367484070101</c:v>
                </c:pt>
                <c:pt idx="143423">
                  <c:v>332.27599159597401</c:v>
                </c:pt>
                <c:pt idx="143424">
                  <c:v>332.27830835124797</c:v>
                </c:pt>
                <c:pt idx="143425">
                  <c:v>332.28062510652097</c:v>
                </c:pt>
                <c:pt idx="143426">
                  <c:v>332.282941861795</c:v>
                </c:pt>
                <c:pt idx="143427">
                  <c:v>332.285258617068</c:v>
                </c:pt>
                <c:pt idx="143428">
                  <c:v>332.28757537234202</c:v>
                </c:pt>
                <c:pt idx="143429">
                  <c:v>332.28989212761502</c:v>
                </c:pt>
                <c:pt idx="143430">
                  <c:v>332.29220888288899</c:v>
                </c:pt>
                <c:pt idx="143431">
                  <c:v>332.29452563816199</c:v>
                </c:pt>
                <c:pt idx="143432">
                  <c:v>332.29684239343601</c:v>
                </c:pt>
                <c:pt idx="143433">
                  <c:v>332.29915914870901</c:v>
                </c:pt>
                <c:pt idx="143434">
                  <c:v>332.30147590398298</c:v>
                </c:pt>
                <c:pt idx="143435">
                  <c:v>332.30379265925598</c:v>
                </c:pt>
                <c:pt idx="143436">
                  <c:v>332.30610941453</c:v>
                </c:pt>
                <c:pt idx="143437">
                  <c:v>332.308426169803</c:v>
                </c:pt>
                <c:pt idx="143438">
                  <c:v>332.31074292507702</c:v>
                </c:pt>
                <c:pt idx="143439">
                  <c:v>332.31305968035002</c:v>
                </c:pt>
                <c:pt idx="143440">
                  <c:v>332.31537643562399</c:v>
                </c:pt>
                <c:pt idx="143441">
                  <c:v>332.31769319089699</c:v>
                </c:pt>
                <c:pt idx="143442">
                  <c:v>332.32000994617101</c:v>
                </c:pt>
                <c:pt idx="143443">
                  <c:v>332.32232670144401</c:v>
                </c:pt>
                <c:pt idx="143444">
                  <c:v>332.32464345671798</c:v>
                </c:pt>
                <c:pt idx="143445">
                  <c:v>332.32696021199098</c:v>
                </c:pt>
                <c:pt idx="143446">
                  <c:v>332.329276967265</c:v>
                </c:pt>
                <c:pt idx="143447">
                  <c:v>332.331593722538</c:v>
                </c:pt>
                <c:pt idx="143448">
                  <c:v>332.33391047781203</c:v>
                </c:pt>
                <c:pt idx="143449">
                  <c:v>332.33622723308503</c:v>
                </c:pt>
                <c:pt idx="143450">
                  <c:v>332.33854398835899</c:v>
                </c:pt>
                <c:pt idx="143451">
                  <c:v>332.34086074363199</c:v>
                </c:pt>
                <c:pt idx="143452">
                  <c:v>332.34317749890602</c:v>
                </c:pt>
                <c:pt idx="143453">
                  <c:v>332.34549425417902</c:v>
                </c:pt>
                <c:pt idx="143454">
                  <c:v>332.34781100945298</c:v>
                </c:pt>
                <c:pt idx="143455">
                  <c:v>332.35012776472598</c:v>
                </c:pt>
                <c:pt idx="143456">
                  <c:v>332.35244452000001</c:v>
                </c:pt>
                <c:pt idx="143457">
                  <c:v>332.35476127527301</c:v>
                </c:pt>
                <c:pt idx="143458">
                  <c:v>332.35707803054697</c:v>
                </c:pt>
                <c:pt idx="143459">
                  <c:v>332.35939478581997</c:v>
                </c:pt>
                <c:pt idx="143460">
                  <c:v>332.361711541094</c:v>
                </c:pt>
                <c:pt idx="143461">
                  <c:v>332.364028296367</c:v>
                </c:pt>
                <c:pt idx="143462">
                  <c:v>332.36634505164102</c:v>
                </c:pt>
                <c:pt idx="143463">
                  <c:v>332.36866180691499</c:v>
                </c:pt>
                <c:pt idx="143464">
                  <c:v>332.37097856218799</c:v>
                </c:pt>
                <c:pt idx="143465">
                  <c:v>332.37329531746201</c:v>
                </c:pt>
                <c:pt idx="143466">
                  <c:v>332.37561207273501</c:v>
                </c:pt>
                <c:pt idx="143467">
                  <c:v>332.37792882800898</c:v>
                </c:pt>
                <c:pt idx="143468">
                  <c:v>332.38024558328198</c:v>
                </c:pt>
                <c:pt idx="143469">
                  <c:v>332.382562338556</c:v>
                </c:pt>
                <c:pt idx="143470">
                  <c:v>332.384879093829</c:v>
                </c:pt>
                <c:pt idx="143471">
                  <c:v>332.38719584910302</c:v>
                </c:pt>
                <c:pt idx="143472">
                  <c:v>332.38951260437602</c:v>
                </c:pt>
                <c:pt idx="143473">
                  <c:v>332.39182935964999</c:v>
                </c:pt>
                <c:pt idx="143474">
                  <c:v>332.39414611492299</c:v>
                </c:pt>
                <c:pt idx="143475">
                  <c:v>332.39646287019701</c:v>
                </c:pt>
                <c:pt idx="143476">
                  <c:v>332.39877962547001</c:v>
                </c:pt>
                <c:pt idx="143477">
                  <c:v>332.40109638074398</c:v>
                </c:pt>
                <c:pt idx="143478">
                  <c:v>332.40341313601698</c:v>
                </c:pt>
                <c:pt idx="143479">
                  <c:v>332.405729891291</c:v>
                </c:pt>
                <c:pt idx="143480">
                  <c:v>332.408046646564</c:v>
                </c:pt>
                <c:pt idx="143481">
                  <c:v>332.41036340183803</c:v>
                </c:pt>
                <c:pt idx="143482">
                  <c:v>332.41268015711103</c:v>
                </c:pt>
                <c:pt idx="143483">
                  <c:v>332.41499691238499</c:v>
                </c:pt>
                <c:pt idx="143484">
                  <c:v>332.41731366765799</c:v>
                </c:pt>
                <c:pt idx="143485">
                  <c:v>332.41963042293202</c:v>
                </c:pt>
                <c:pt idx="143486">
                  <c:v>332.42194717820502</c:v>
                </c:pt>
                <c:pt idx="143487">
                  <c:v>332.42426393347898</c:v>
                </c:pt>
                <c:pt idx="143488">
                  <c:v>332.42658068875198</c:v>
                </c:pt>
                <c:pt idx="143489">
                  <c:v>332.42889744402601</c:v>
                </c:pt>
                <c:pt idx="143490">
                  <c:v>332.43121419929901</c:v>
                </c:pt>
                <c:pt idx="143491">
                  <c:v>332.43353095457297</c:v>
                </c:pt>
                <c:pt idx="143492">
                  <c:v>332.43584770984597</c:v>
                </c:pt>
                <c:pt idx="143493">
                  <c:v>332.43816446512</c:v>
                </c:pt>
                <c:pt idx="143494">
                  <c:v>332.440481220393</c:v>
                </c:pt>
                <c:pt idx="143495">
                  <c:v>332.44279797566702</c:v>
                </c:pt>
                <c:pt idx="143496">
                  <c:v>332.44511473094002</c:v>
                </c:pt>
                <c:pt idx="143497">
                  <c:v>332.44743148621399</c:v>
                </c:pt>
                <c:pt idx="143498">
                  <c:v>332.44974824148699</c:v>
                </c:pt>
                <c:pt idx="143499">
                  <c:v>332.45206499676101</c:v>
                </c:pt>
                <c:pt idx="143500">
                  <c:v>332.45438175203401</c:v>
                </c:pt>
                <c:pt idx="143501">
                  <c:v>332.45669850730798</c:v>
                </c:pt>
                <c:pt idx="143502">
                  <c:v>332.45901526258098</c:v>
                </c:pt>
                <c:pt idx="143503">
                  <c:v>332.461332017855</c:v>
                </c:pt>
                <c:pt idx="143504">
                  <c:v>332.463648773128</c:v>
                </c:pt>
                <c:pt idx="143505">
                  <c:v>332.46596552840202</c:v>
                </c:pt>
                <c:pt idx="143506">
                  <c:v>332.46828228367599</c:v>
                </c:pt>
                <c:pt idx="143507">
                  <c:v>332.47059903894899</c:v>
                </c:pt>
                <c:pt idx="143508">
                  <c:v>332.47291579422301</c:v>
                </c:pt>
                <c:pt idx="143509">
                  <c:v>332.47523254949601</c:v>
                </c:pt>
                <c:pt idx="143510">
                  <c:v>332.47754930476998</c:v>
                </c:pt>
                <c:pt idx="143511">
                  <c:v>332.47986606004298</c:v>
                </c:pt>
                <c:pt idx="143512">
                  <c:v>332.482182815317</c:v>
                </c:pt>
                <c:pt idx="143513">
                  <c:v>332.48449957059</c:v>
                </c:pt>
                <c:pt idx="143514">
                  <c:v>332.48681632586403</c:v>
                </c:pt>
                <c:pt idx="143515">
                  <c:v>332.48913308113703</c:v>
                </c:pt>
                <c:pt idx="143516">
                  <c:v>332.49144983641099</c:v>
                </c:pt>
                <c:pt idx="143517">
                  <c:v>332.49376659168399</c:v>
                </c:pt>
                <c:pt idx="143518">
                  <c:v>332.49608334695802</c:v>
                </c:pt>
                <c:pt idx="143519">
                  <c:v>332.49840010223102</c:v>
                </c:pt>
                <c:pt idx="143520">
                  <c:v>332.50071685750498</c:v>
                </c:pt>
                <c:pt idx="143521">
                  <c:v>332.50303361277798</c:v>
                </c:pt>
                <c:pt idx="143522">
                  <c:v>332.50535036805201</c:v>
                </c:pt>
                <c:pt idx="143523">
                  <c:v>332.50766712332501</c:v>
                </c:pt>
                <c:pt idx="143524">
                  <c:v>332.50998387859897</c:v>
                </c:pt>
                <c:pt idx="143525">
                  <c:v>332.51230063387197</c:v>
                </c:pt>
                <c:pt idx="143526">
                  <c:v>332.514617389146</c:v>
                </c:pt>
                <c:pt idx="143527">
                  <c:v>332.516934144419</c:v>
                </c:pt>
                <c:pt idx="143528">
                  <c:v>332.51925089969302</c:v>
                </c:pt>
                <c:pt idx="143529">
                  <c:v>332.52156765496602</c:v>
                </c:pt>
                <c:pt idx="143530">
                  <c:v>332.52388441023999</c:v>
                </c:pt>
                <c:pt idx="143531">
                  <c:v>332.52620116551299</c:v>
                </c:pt>
                <c:pt idx="143532">
                  <c:v>332.52851792078701</c:v>
                </c:pt>
                <c:pt idx="143533">
                  <c:v>332.53083467606001</c:v>
                </c:pt>
                <c:pt idx="143534">
                  <c:v>332.53315143133398</c:v>
                </c:pt>
                <c:pt idx="143535">
                  <c:v>332.53546818660698</c:v>
                </c:pt>
                <c:pt idx="143536">
                  <c:v>332.537784941881</c:v>
                </c:pt>
                <c:pt idx="143537">
                  <c:v>332.540101697154</c:v>
                </c:pt>
                <c:pt idx="143538">
                  <c:v>332.54241845242802</c:v>
                </c:pt>
                <c:pt idx="143539">
                  <c:v>332.54473520770102</c:v>
                </c:pt>
                <c:pt idx="143540">
                  <c:v>332.54705196297499</c:v>
                </c:pt>
                <c:pt idx="143541">
                  <c:v>332.54936871824799</c:v>
                </c:pt>
                <c:pt idx="143542">
                  <c:v>332.55168547352201</c:v>
                </c:pt>
                <c:pt idx="143543">
                  <c:v>332.55400222879501</c:v>
                </c:pt>
                <c:pt idx="143544">
                  <c:v>332.55631898406898</c:v>
                </c:pt>
                <c:pt idx="143545">
                  <c:v>332.55863573934198</c:v>
                </c:pt>
                <c:pt idx="143546">
                  <c:v>332.560952494616</c:v>
                </c:pt>
                <c:pt idx="143547">
                  <c:v>332.563269249889</c:v>
                </c:pt>
                <c:pt idx="143548">
                  <c:v>332.56558600516303</c:v>
                </c:pt>
                <c:pt idx="143549">
                  <c:v>332.56790276043699</c:v>
                </c:pt>
                <c:pt idx="143550">
                  <c:v>332.57021951570999</c:v>
                </c:pt>
                <c:pt idx="143551">
                  <c:v>332.57253627098402</c:v>
                </c:pt>
                <c:pt idx="143552">
                  <c:v>332.57485302625702</c:v>
                </c:pt>
                <c:pt idx="143553">
                  <c:v>332.57716978153098</c:v>
                </c:pt>
                <c:pt idx="143554">
                  <c:v>332.57948653680398</c:v>
                </c:pt>
                <c:pt idx="143555">
                  <c:v>332.58180329207801</c:v>
                </c:pt>
                <c:pt idx="143556">
                  <c:v>332.58412004735101</c:v>
                </c:pt>
                <c:pt idx="143557">
                  <c:v>332.58643680262497</c:v>
                </c:pt>
                <c:pt idx="143558">
                  <c:v>332.58875355789797</c:v>
                </c:pt>
                <c:pt idx="143559">
                  <c:v>332.591070313172</c:v>
                </c:pt>
                <c:pt idx="143560">
                  <c:v>332.593387068445</c:v>
                </c:pt>
                <c:pt idx="143561">
                  <c:v>332.59570382371902</c:v>
                </c:pt>
                <c:pt idx="143562">
                  <c:v>332.59802057899202</c:v>
                </c:pt>
                <c:pt idx="143563">
                  <c:v>332.60033733426599</c:v>
                </c:pt>
                <c:pt idx="143564">
                  <c:v>332.60265408953899</c:v>
                </c:pt>
                <c:pt idx="143565">
                  <c:v>332.60497084481301</c:v>
                </c:pt>
                <c:pt idx="143566">
                  <c:v>332.60728760008601</c:v>
                </c:pt>
                <c:pt idx="143567">
                  <c:v>332.60960435535998</c:v>
                </c:pt>
                <c:pt idx="143568">
                  <c:v>332.61192111063298</c:v>
                </c:pt>
                <c:pt idx="143569">
                  <c:v>332.614237865907</c:v>
                </c:pt>
                <c:pt idx="143570">
                  <c:v>332.61655462118</c:v>
                </c:pt>
                <c:pt idx="143571">
                  <c:v>332.61887137645402</c:v>
                </c:pt>
                <c:pt idx="143572">
                  <c:v>332.62118813172702</c:v>
                </c:pt>
                <c:pt idx="143573">
                  <c:v>332.62350488700099</c:v>
                </c:pt>
                <c:pt idx="143574">
                  <c:v>332.62582164227399</c:v>
                </c:pt>
                <c:pt idx="143575">
                  <c:v>332.62813839754801</c:v>
                </c:pt>
                <c:pt idx="143576">
                  <c:v>332.63045515282101</c:v>
                </c:pt>
                <c:pt idx="143577">
                  <c:v>332.63277190809498</c:v>
                </c:pt>
                <c:pt idx="143578">
                  <c:v>332.63508866336798</c:v>
                </c:pt>
                <c:pt idx="143579">
                  <c:v>332.637405418642</c:v>
                </c:pt>
                <c:pt idx="143580">
                  <c:v>332.639722173915</c:v>
                </c:pt>
                <c:pt idx="143581">
                  <c:v>332.64203892918903</c:v>
                </c:pt>
                <c:pt idx="143582">
                  <c:v>332.64435568446203</c:v>
                </c:pt>
                <c:pt idx="143583">
                  <c:v>332.64667243973599</c:v>
                </c:pt>
                <c:pt idx="143584">
                  <c:v>332.64898919500899</c:v>
                </c:pt>
                <c:pt idx="143585">
                  <c:v>332.65130595028302</c:v>
                </c:pt>
                <c:pt idx="143586">
                  <c:v>332.65362270555602</c:v>
                </c:pt>
                <c:pt idx="143587">
                  <c:v>332.65593946082998</c:v>
                </c:pt>
                <c:pt idx="143588">
                  <c:v>332.65825621610298</c:v>
                </c:pt>
                <c:pt idx="143589">
                  <c:v>332.66057297137701</c:v>
                </c:pt>
                <c:pt idx="143590">
                  <c:v>332.66288972665001</c:v>
                </c:pt>
                <c:pt idx="143591">
                  <c:v>332.66520648192397</c:v>
                </c:pt>
                <c:pt idx="143592">
                  <c:v>332.667523237198</c:v>
                </c:pt>
                <c:pt idx="143593">
                  <c:v>332.669839992471</c:v>
                </c:pt>
                <c:pt idx="143594">
                  <c:v>332.67215674774502</c:v>
                </c:pt>
                <c:pt idx="143595">
                  <c:v>332.67447350301802</c:v>
                </c:pt>
                <c:pt idx="143596">
                  <c:v>332.67679025829199</c:v>
                </c:pt>
                <c:pt idx="143597">
                  <c:v>332.67910701356499</c:v>
                </c:pt>
                <c:pt idx="143598">
                  <c:v>332.68142376883901</c:v>
                </c:pt>
                <c:pt idx="143599">
                  <c:v>332.68374052411201</c:v>
                </c:pt>
                <c:pt idx="143600">
                  <c:v>332.68605727938598</c:v>
                </c:pt>
                <c:pt idx="143601">
                  <c:v>332.68837403465898</c:v>
                </c:pt>
                <c:pt idx="143602">
                  <c:v>332.690690789933</c:v>
                </c:pt>
                <c:pt idx="143603">
                  <c:v>332.693007545206</c:v>
                </c:pt>
                <c:pt idx="143604">
                  <c:v>332.69532430048002</c:v>
                </c:pt>
                <c:pt idx="143605">
                  <c:v>332.69764105575302</c:v>
                </c:pt>
                <c:pt idx="143606">
                  <c:v>332.69995781102699</c:v>
                </c:pt>
                <c:pt idx="143607">
                  <c:v>332.70227456629999</c:v>
                </c:pt>
                <c:pt idx="143608">
                  <c:v>332.70459132157401</c:v>
                </c:pt>
                <c:pt idx="143609">
                  <c:v>332.70690807684701</c:v>
                </c:pt>
                <c:pt idx="143610">
                  <c:v>332.70922483212098</c:v>
                </c:pt>
                <c:pt idx="143611">
                  <c:v>332.71154158739398</c:v>
                </c:pt>
                <c:pt idx="143612">
                  <c:v>332.713858342668</c:v>
                </c:pt>
                <c:pt idx="143613">
                  <c:v>332.716175097941</c:v>
                </c:pt>
                <c:pt idx="143614">
                  <c:v>332.71849185321503</c:v>
                </c:pt>
                <c:pt idx="143615">
                  <c:v>332.72080860848803</c:v>
                </c:pt>
                <c:pt idx="143616">
                  <c:v>332.72312536376199</c:v>
                </c:pt>
                <c:pt idx="143617">
                  <c:v>332.72544211903499</c:v>
                </c:pt>
                <c:pt idx="143618">
                  <c:v>332.72775887430902</c:v>
                </c:pt>
                <c:pt idx="143619">
                  <c:v>332.73007562958202</c:v>
                </c:pt>
                <c:pt idx="143620">
                  <c:v>332.73239238485598</c:v>
                </c:pt>
                <c:pt idx="143621">
                  <c:v>332.73470914012898</c:v>
                </c:pt>
                <c:pt idx="143622">
                  <c:v>332.73702589540301</c:v>
                </c:pt>
                <c:pt idx="143623">
                  <c:v>332.73934265067601</c:v>
                </c:pt>
                <c:pt idx="143624">
                  <c:v>332.74165940594997</c:v>
                </c:pt>
                <c:pt idx="143625">
                  <c:v>332.74397616122297</c:v>
                </c:pt>
                <c:pt idx="143626">
                  <c:v>332.746292916497</c:v>
                </c:pt>
                <c:pt idx="143627">
                  <c:v>332.74860967177</c:v>
                </c:pt>
                <c:pt idx="143628">
                  <c:v>332.75092642704402</c:v>
                </c:pt>
                <c:pt idx="143629">
                  <c:v>332.75324318231702</c:v>
                </c:pt>
                <c:pt idx="143630">
                  <c:v>332.75555993759099</c:v>
                </c:pt>
                <c:pt idx="143631">
                  <c:v>332.75787669286399</c:v>
                </c:pt>
                <c:pt idx="143632">
                  <c:v>332.76019344813801</c:v>
                </c:pt>
                <c:pt idx="143633">
                  <c:v>332.76251020341101</c:v>
                </c:pt>
                <c:pt idx="143634">
                  <c:v>332.76482695868498</c:v>
                </c:pt>
                <c:pt idx="143635">
                  <c:v>332.767143713959</c:v>
                </c:pt>
                <c:pt idx="143636">
                  <c:v>332.769460469232</c:v>
                </c:pt>
                <c:pt idx="143637">
                  <c:v>332.77177722450602</c:v>
                </c:pt>
                <c:pt idx="143638">
                  <c:v>332.77409397977902</c:v>
                </c:pt>
                <c:pt idx="143639">
                  <c:v>332.77641073505299</c:v>
                </c:pt>
                <c:pt idx="143640">
                  <c:v>332.77872749032599</c:v>
                </c:pt>
                <c:pt idx="143641">
                  <c:v>332.78104424560001</c:v>
                </c:pt>
                <c:pt idx="143642">
                  <c:v>332.78336100087301</c:v>
                </c:pt>
                <c:pt idx="143643">
                  <c:v>332.78567775614698</c:v>
                </c:pt>
                <c:pt idx="143644">
                  <c:v>332.78799451141998</c:v>
                </c:pt>
                <c:pt idx="143645">
                  <c:v>332.790311266694</c:v>
                </c:pt>
                <c:pt idx="143646">
                  <c:v>332.792628021967</c:v>
                </c:pt>
                <c:pt idx="143647">
                  <c:v>332.79494477724103</c:v>
                </c:pt>
                <c:pt idx="143648">
                  <c:v>332.79726153251403</c:v>
                </c:pt>
                <c:pt idx="143649">
                  <c:v>332.79957828778799</c:v>
                </c:pt>
                <c:pt idx="143650">
                  <c:v>332.80189504306099</c:v>
                </c:pt>
                <c:pt idx="143651">
                  <c:v>332.80421179833502</c:v>
                </c:pt>
                <c:pt idx="143652">
                  <c:v>332.80652855360802</c:v>
                </c:pt>
                <c:pt idx="143653">
                  <c:v>332.80884530888198</c:v>
                </c:pt>
                <c:pt idx="143654">
                  <c:v>332.81116206415498</c:v>
                </c:pt>
                <c:pt idx="143655">
                  <c:v>332.81347881942901</c:v>
                </c:pt>
                <c:pt idx="143656">
                  <c:v>332.81579557470201</c:v>
                </c:pt>
                <c:pt idx="143657">
                  <c:v>332.81811232997597</c:v>
                </c:pt>
                <c:pt idx="143658">
                  <c:v>332.82042908524897</c:v>
                </c:pt>
                <c:pt idx="143659">
                  <c:v>332.822745840523</c:v>
                </c:pt>
                <c:pt idx="143660">
                  <c:v>332.825062595796</c:v>
                </c:pt>
                <c:pt idx="143661">
                  <c:v>332.82737935107002</c:v>
                </c:pt>
                <c:pt idx="143662">
                  <c:v>332.82969610634302</c:v>
                </c:pt>
                <c:pt idx="143663">
                  <c:v>332.83201286161699</c:v>
                </c:pt>
                <c:pt idx="143664">
                  <c:v>332.83432961688999</c:v>
                </c:pt>
                <c:pt idx="143665">
                  <c:v>332.83664637216401</c:v>
                </c:pt>
                <c:pt idx="143666">
                  <c:v>332.83896312743701</c:v>
                </c:pt>
                <c:pt idx="143667">
                  <c:v>332.84127988271098</c:v>
                </c:pt>
                <c:pt idx="143668">
                  <c:v>332.84359663798398</c:v>
                </c:pt>
                <c:pt idx="143669">
                  <c:v>332.845913393258</c:v>
                </c:pt>
                <c:pt idx="143670">
                  <c:v>332.848230148531</c:v>
                </c:pt>
                <c:pt idx="143671">
                  <c:v>332.85054690380503</c:v>
                </c:pt>
                <c:pt idx="143672">
                  <c:v>332.85286365907803</c:v>
                </c:pt>
                <c:pt idx="143673">
                  <c:v>332.85518041435199</c:v>
                </c:pt>
                <c:pt idx="143674">
                  <c:v>332.85749716962499</c:v>
                </c:pt>
                <c:pt idx="143675">
                  <c:v>332.85981392489902</c:v>
                </c:pt>
                <c:pt idx="143676">
                  <c:v>332.86213068017202</c:v>
                </c:pt>
                <c:pt idx="143677">
                  <c:v>332.86444743544598</c:v>
                </c:pt>
                <c:pt idx="143678">
                  <c:v>332.86676419072</c:v>
                </c:pt>
                <c:pt idx="143679">
                  <c:v>332.86908094599301</c:v>
                </c:pt>
                <c:pt idx="143680">
                  <c:v>332.87139770126703</c:v>
                </c:pt>
                <c:pt idx="143681">
                  <c:v>332.87371445653997</c:v>
                </c:pt>
                <c:pt idx="143682">
                  <c:v>332.876031211814</c:v>
                </c:pt>
                <c:pt idx="143683">
                  <c:v>332.878347967087</c:v>
                </c:pt>
                <c:pt idx="143684">
                  <c:v>332.88066472236102</c:v>
                </c:pt>
                <c:pt idx="143685">
                  <c:v>332.88298147763402</c:v>
                </c:pt>
                <c:pt idx="143686">
                  <c:v>332.88529823290799</c:v>
                </c:pt>
                <c:pt idx="143687">
                  <c:v>332.88761498818099</c:v>
                </c:pt>
                <c:pt idx="143688">
                  <c:v>332.88993174345501</c:v>
                </c:pt>
                <c:pt idx="143689">
                  <c:v>332.89224849872801</c:v>
                </c:pt>
                <c:pt idx="143690">
                  <c:v>332.89456525400198</c:v>
                </c:pt>
                <c:pt idx="143691">
                  <c:v>332.89688200927498</c:v>
                </c:pt>
                <c:pt idx="143692">
                  <c:v>332.899198764549</c:v>
                </c:pt>
                <c:pt idx="143693">
                  <c:v>332.901515519822</c:v>
                </c:pt>
                <c:pt idx="143694">
                  <c:v>332.90383227509602</c:v>
                </c:pt>
                <c:pt idx="143695">
                  <c:v>332.90614903036902</c:v>
                </c:pt>
                <c:pt idx="143696">
                  <c:v>332.90846578564299</c:v>
                </c:pt>
                <c:pt idx="143697">
                  <c:v>332.91078254091599</c:v>
                </c:pt>
                <c:pt idx="143698">
                  <c:v>332.91309929619001</c:v>
                </c:pt>
                <c:pt idx="143699">
                  <c:v>332.91541605146301</c:v>
                </c:pt>
                <c:pt idx="143700">
                  <c:v>332.91773280673698</c:v>
                </c:pt>
                <c:pt idx="143701">
                  <c:v>332.92004956200998</c:v>
                </c:pt>
                <c:pt idx="143702">
                  <c:v>332.922366317284</c:v>
                </c:pt>
                <c:pt idx="143703">
                  <c:v>332.924683072557</c:v>
                </c:pt>
                <c:pt idx="143704">
                  <c:v>332.92699982783103</c:v>
                </c:pt>
                <c:pt idx="143705">
                  <c:v>332.92931658310403</c:v>
                </c:pt>
                <c:pt idx="143706">
                  <c:v>332.93163333837799</c:v>
                </c:pt>
                <c:pt idx="143707">
                  <c:v>332.93395009365099</c:v>
                </c:pt>
                <c:pt idx="143708">
                  <c:v>332.93626684892502</c:v>
                </c:pt>
                <c:pt idx="143709">
                  <c:v>332.93858360419802</c:v>
                </c:pt>
                <c:pt idx="143710">
                  <c:v>332.94090035947198</c:v>
                </c:pt>
                <c:pt idx="143711">
                  <c:v>332.94321711474498</c:v>
                </c:pt>
                <c:pt idx="143712">
                  <c:v>332.94553387001901</c:v>
                </c:pt>
                <c:pt idx="143713">
                  <c:v>332.94785062529201</c:v>
                </c:pt>
                <c:pt idx="143714">
                  <c:v>332.95016738056597</c:v>
                </c:pt>
                <c:pt idx="143715">
                  <c:v>332.95248413583897</c:v>
                </c:pt>
                <c:pt idx="143716">
                  <c:v>332.954800891113</c:v>
                </c:pt>
                <c:pt idx="143717">
                  <c:v>332.957117646386</c:v>
                </c:pt>
                <c:pt idx="143718">
                  <c:v>332.95943440166002</c:v>
                </c:pt>
                <c:pt idx="143719">
                  <c:v>332.96175115693399</c:v>
                </c:pt>
                <c:pt idx="143720">
                  <c:v>332.96406791220699</c:v>
                </c:pt>
                <c:pt idx="143721">
                  <c:v>332.96638466748101</c:v>
                </c:pt>
                <c:pt idx="143722">
                  <c:v>332.96870142275401</c:v>
                </c:pt>
                <c:pt idx="143723">
                  <c:v>332.97101817802798</c:v>
                </c:pt>
                <c:pt idx="143724">
                  <c:v>332.97333493330098</c:v>
                </c:pt>
                <c:pt idx="143725">
                  <c:v>332.975651688575</c:v>
                </c:pt>
                <c:pt idx="143726">
                  <c:v>332.977968443848</c:v>
                </c:pt>
                <c:pt idx="143727">
                  <c:v>332.98028519912202</c:v>
                </c:pt>
                <c:pt idx="143728">
                  <c:v>332.98260195439502</c:v>
                </c:pt>
                <c:pt idx="143729">
                  <c:v>332.98491870966899</c:v>
                </c:pt>
                <c:pt idx="143730">
                  <c:v>332.98723546494199</c:v>
                </c:pt>
                <c:pt idx="143731">
                  <c:v>332.98955222021601</c:v>
                </c:pt>
                <c:pt idx="143732">
                  <c:v>332.99186897548901</c:v>
                </c:pt>
                <c:pt idx="143733">
                  <c:v>332.99418573076298</c:v>
                </c:pt>
                <c:pt idx="143734">
                  <c:v>332.99650248603598</c:v>
                </c:pt>
                <c:pt idx="143735">
                  <c:v>332.99881924131</c:v>
                </c:pt>
                <c:pt idx="143736">
                  <c:v>333.001135996583</c:v>
                </c:pt>
                <c:pt idx="143737">
                  <c:v>333.00345275185703</c:v>
                </c:pt>
                <c:pt idx="143738">
                  <c:v>333.00576950713003</c:v>
                </c:pt>
                <c:pt idx="143739">
                  <c:v>333.00808626240399</c:v>
                </c:pt>
                <c:pt idx="143740">
                  <c:v>333.01040301767699</c:v>
                </c:pt>
                <c:pt idx="143741">
                  <c:v>333.01271977295102</c:v>
                </c:pt>
                <c:pt idx="143742">
                  <c:v>333.01503652822402</c:v>
                </c:pt>
                <c:pt idx="143743">
                  <c:v>333.01735328349798</c:v>
                </c:pt>
                <c:pt idx="143744">
                  <c:v>333.01967003877098</c:v>
                </c:pt>
                <c:pt idx="143745">
                  <c:v>333.02198679404501</c:v>
                </c:pt>
                <c:pt idx="143746">
                  <c:v>333.02430354931801</c:v>
                </c:pt>
                <c:pt idx="143747">
                  <c:v>333.02662030459197</c:v>
                </c:pt>
                <c:pt idx="143748">
                  <c:v>333.02893705986497</c:v>
                </c:pt>
                <c:pt idx="143749">
                  <c:v>333.031253815139</c:v>
                </c:pt>
                <c:pt idx="143750">
                  <c:v>333.033570570412</c:v>
                </c:pt>
                <c:pt idx="143751">
                  <c:v>333.03588732568602</c:v>
                </c:pt>
                <c:pt idx="143752">
                  <c:v>333.03820408095902</c:v>
                </c:pt>
                <c:pt idx="143753">
                  <c:v>333.04052083623299</c:v>
                </c:pt>
                <c:pt idx="143754">
                  <c:v>333.04283759150599</c:v>
                </c:pt>
                <c:pt idx="143755">
                  <c:v>333.04515434678001</c:v>
                </c:pt>
                <c:pt idx="143756">
                  <c:v>333.04747110205301</c:v>
                </c:pt>
                <c:pt idx="143757">
                  <c:v>333.04978785732698</c:v>
                </c:pt>
                <c:pt idx="143758">
                  <c:v>333.05210461259998</c:v>
                </c:pt>
                <c:pt idx="143759">
                  <c:v>333.054421367874</c:v>
                </c:pt>
                <c:pt idx="143760">
                  <c:v>333.056738123147</c:v>
                </c:pt>
                <c:pt idx="143761">
                  <c:v>333.05905487842102</c:v>
                </c:pt>
                <c:pt idx="143762">
                  <c:v>333.06137163369499</c:v>
                </c:pt>
                <c:pt idx="143763">
                  <c:v>333.06368838896799</c:v>
                </c:pt>
                <c:pt idx="143764">
                  <c:v>333.06600514424201</c:v>
                </c:pt>
                <c:pt idx="143765">
                  <c:v>333.06832189951501</c:v>
                </c:pt>
                <c:pt idx="143766">
                  <c:v>333.07063865478898</c:v>
                </c:pt>
                <c:pt idx="143767">
                  <c:v>333.07295541006198</c:v>
                </c:pt>
                <c:pt idx="143768">
                  <c:v>333.075272165336</c:v>
                </c:pt>
                <c:pt idx="143769">
                  <c:v>333.077588920609</c:v>
                </c:pt>
                <c:pt idx="143770">
                  <c:v>333.07990567588303</c:v>
                </c:pt>
                <c:pt idx="143771">
                  <c:v>333.08222243115603</c:v>
                </c:pt>
                <c:pt idx="143772">
                  <c:v>333.08453918642999</c:v>
                </c:pt>
                <c:pt idx="143773">
                  <c:v>333.08685594170299</c:v>
                </c:pt>
                <c:pt idx="143774">
                  <c:v>333.08917269697702</c:v>
                </c:pt>
                <c:pt idx="143775">
                  <c:v>333.09148945225002</c:v>
                </c:pt>
                <c:pt idx="143776">
                  <c:v>333.09380620752398</c:v>
                </c:pt>
                <c:pt idx="143777">
                  <c:v>333.09612296279698</c:v>
                </c:pt>
                <c:pt idx="143778">
                  <c:v>333.09843971807101</c:v>
                </c:pt>
                <c:pt idx="143779">
                  <c:v>333.10075647334401</c:v>
                </c:pt>
                <c:pt idx="143780">
                  <c:v>333.10307322861797</c:v>
                </c:pt>
                <c:pt idx="143781">
                  <c:v>333.10538998389097</c:v>
                </c:pt>
                <c:pt idx="143782">
                  <c:v>333.107706739165</c:v>
                </c:pt>
                <c:pt idx="143783">
                  <c:v>333.110023494438</c:v>
                </c:pt>
                <c:pt idx="143784">
                  <c:v>333.11234024971202</c:v>
                </c:pt>
                <c:pt idx="143785">
                  <c:v>333.11465700498502</c:v>
                </c:pt>
                <c:pt idx="143786">
                  <c:v>333.11697376025899</c:v>
                </c:pt>
                <c:pt idx="143787">
                  <c:v>333.11929051553199</c:v>
                </c:pt>
                <c:pt idx="143788">
                  <c:v>333.12160727080601</c:v>
                </c:pt>
                <c:pt idx="143789">
                  <c:v>333.12392402607901</c:v>
                </c:pt>
                <c:pt idx="143790">
                  <c:v>333.12624078135298</c:v>
                </c:pt>
                <c:pt idx="143791">
                  <c:v>333.12855753662598</c:v>
                </c:pt>
                <c:pt idx="143792">
                  <c:v>333.1308742919</c:v>
                </c:pt>
                <c:pt idx="143793">
                  <c:v>333.133191047173</c:v>
                </c:pt>
                <c:pt idx="143794">
                  <c:v>333.13550780244702</c:v>
                </c:pt>
                <c:pt idx="143795">
                  <c:v>333.13782455772002</c:v>
                </c:pt>
                <c:pt idx="143796">
                  <c:v>333.14014131299399</c:v>
                </c:pt>
                <c:pt idx="143797">
                  <c:v>333.14245806826699</c:v>
                </c:pt>
                <c:pt idx="143798">
                  <c:v>333.14477482354101</c:v>
                </c:pt>
                <c:pt idx="143799">
                  <c:v>333.14709157881401</c:v>
                </c:pt>
                <c:pt idx="143800">
                  <c:v>333.14940833408798</c:v>
                </c:pt>
                <c:pt idx="143801">
                  <c:v>333.15172508936098</c:v>
                </c:pt>
                <c:pt idx="143802">
                  <c:v>333.154041844635</c:v>
                </c:pt>
                <c:pt idx="143803">
                  <c:v>333.156358599908</c:v>
                </c:pt>
                <c:pt idx="143804">
                  <c:v>333.15867535518203</c:v>
                </c:pt>
                <c:pt idx="143805">
                  <c:v>333.16099211045599</c:v>
                </c:pt>
                <c:pt idx="143806">
                  <c:v>333.16330886572899</c:v>
                </c:pt>
                <c:pt idx="143807">
                  <c:v>333.16562562100302</c:v>
                </c:pt>
                <c:pt idx="143808">
                  <c:v>333.16794237627602</c:v>
                </c:pt>
                <c:pt idx="143809">
                  <c:v>333.17025913154998</c:v>
                </c:pt>
                <c:pt idx="143810">
                  <c:v>333.17257588682298</c:v>
                </c:pt>
                <c:pt idx="143811">
                  <c:v>333.17489264209701</c:v>
                </c:pt>
                <c:pt idx="143812">
                  <c:v>333.17720939737001</c:v>
                </c:pt>
                <c:pt idx="143813">
                  <c:v>333.17952615264397</c:v>
                </c:pt>
                <c:pt idx="143814">
                  <c:v>333.18184290791697</c:v>
                </c:pt>
                <c:pt idx="143815">
                  <c:v>333.184159663191</c:v>
                </c:pt>
                <c:pt idx="143816">
                  <c:v>333.186476418464</c:v>
                </c:pt>
                <c:pt idx="143817">
                  <c:v>333.18879317373802</c:v>
                </c:pt>
                <c:pt idx="143818">
                  <c:v>333.19110992901102</c:v>
                </c:pt>
                <c:pt idx="143819">
                  <c:v>333.19342668428499</c:v>
                </c:pt>
                <c:pt idx="143820">
                  <c:v>333.19574343955799</c:v>
                </c:pt>
                <c:pt idx="143821">
                  <c:v>333.19806019483201</c:v>
                </c:pt>
                <c:pt idx="143822">
                  <c:v>333.20037695010501</c:v>
                </c:pt>
                <c:pt idx="143823">
                  <c:v>333.20269370537898</c:v>
                </c:pt>
                <c:pt idx="143824">
                  <c:v>333.20501046065198</c:v>
                </c:pt>
                <c:pt idx="143825">
                  <c:v>333.207327215926</c:v>
                </c:pt>
                <c:pt idx="143826">
                  <c:v>333.209643971199</c:v>
                </c:pt>
                <c:pt idx="143827">
                  <c:v>333.21196072647302</c:v>
                </c:pt>
                <c:pt idx="143828">
                  <c:v>333.21427748174602</c:v>
                </c:pt>
                <c:pt idx="143829">
                  <c:v>333.21659423701999</c:v>
                </c:pt>
                <c:pt idx="143830">
                  <c:v>333.21891099229299</c:v>
                </c:pt>
                <c:pt idx="143831">
                  <c:v>333.22122774756701</c:v>
                </c:pt>
                <c:pt idx="143832">
                  <c:v>333.22354450284001</c:v>
                </c:pt>
                <c:pt idx="143833">
                  <c:v>333.22586125811398</c:v>
                </c:pt>
                <c:pt idx="143834">
                  <c:v>333.22817801338698</c:v>
                </c:pt>
                <c:pt idx="143835">
                  <c:v>333.230494768661</c:v>
                </c:pt>
                <c:pt idx="143836">
                  <c:v>333.232811523934</c:v>
                </c:pt>
                <c:pt idx="143837">
                  <c:v>333.23512827920803</c:v>
                </c:pt>
                <c:pt idx="143838">
                  <c:v>333.23744503448103</c:v>
                </c:pt>
                <c:pt idx="143839">
                  <c:v>333.23976178975499</c:v>
                </c:pt>
                <c:pt idx="143840">
                  <c:v>333.24207854502799</c:v>
                </c:pt>
                <c:pt idx="143841">
                  <c:v>333.24439530030202</c:v>
                </c:pt>
                <c:pt idx="143842">
                  <c:v>333.24671205557502</c:v>
                </c:pt>
                <c:pt idx="143843">
                  <c:v>333.24902881084898</c:v>
                </c:pt>
                <c:pt idx="143844">
                  <c:v>333.25134556612198</c:v>
                </c:pt>
                <c:pt idx="143845">
                  <c:v>333.25366232139601</c:v>
                </c:pt>
                <c:pt idx="143846">
                  <c:v>333.25597907666901</c:v>
                </c:pt>
                <c:pt idx="143847">
                  <c:v>333.25829583194297</c:v>
                </c:pt>
                <c:pt idx="143848">
                  <c:v>333.260612587217</c:v>
                </c:pt>
                <c:pt idx="143849">
                  <c:v>333.26292934249</c:v>
                </c:pt>
                <c:pt idx="143850">
                  <c:v>333.26524609776402</c:v>
                </c:pt>
                <c:pt idx="143851">
                  <c:v>333.26756285303702</c:v>
                </c:pt>
                <c:pt idx="143852">
                  <c:v>333.26987960831099</c:v>
                </c:pt>
                <c:pt idx="143853">
                  <c:v>333.27219636358399</c:v>
                </c:pt>
                <c:pt idx="143854">
                  <c:v>333.27451311885801</c:v>
                </c:pt>
                <c:pt idx="143855">
                  <c:v>333.27682987413101</c:v>
                </c:pt>
                <c:pt idx="143856">
                  <c:v>333.27914662940498</c:v>
                </c:pt>
                <c:pt idx="143857">
                  <c:v>333.28146338467798</c:v>
                </c:pt>
                <c:pt idx="143858">
                  <c:v>333.283780139952</c:v>
                </c:pt>
                <c:pt idx="143859">
                  <c:v>333.286096895225</c:v>
                </c:pt>
                <c:pt idx="143860">
                  <c:v>333.28841365049902</c:v>
                </c:pt>
                <c:pt idx="143861">
                  <c:v>333.29073040577202</c:v>
                </c:pt>
                <c:pt idx="143862">
                  <c:v>333.29304716104599</c:v>
                </c:pt>
                <c:pt idx="143863">
                  <c:v>333.29536391631899</c:v>
                </c:pt>
                <c:pt idx="143864">
                  <c:v>333.29768067159301</c:v>
                </c:pt>
                <c:pt idx="143865">
                  <c:v>333.29999742686601</c:v>
                </c:pt>
                <c:pt idx="143866">
                  <c:v>333.30231418213998</c:v>
                </c:pt>
                <c:pt idx="143867">
                  <c:v>333.30463093741298</c:v>
                </c:pt>
                <c:pt idx="143868">
                  <c:v>333.306947692687</c:v>
                </c:pt>
                <c:pt idx="143869">
                  <c:v>333.30926444796</c:v>
                </c:pt>
                <c:pt idx="143870">
                  <c:v>333.31158120323403</c:v>
                </c:pt>
                <c:pt idx="143871">
                  <c:v>333.31389795850703</c:v>
                </c:pt>
                <c:pt idx="143872">
                  <c:v>333.31621471378099</c:v>
                </c:pt>
                <c:pt idx="143873">
                  <c:v>333.31853146905399</c:v>
                </c:pt>
                <c:pt idx="143874">
                  <c:v>333.32084822432802</c:v>
                </c:pt>
                <c:pt idx="143875">
                  <c:v>333.32316497960102</c:v>
                </c:pt>
                <c:pt idx="143876">
                  <c:v>333.32548173487498</c:v>
                </c:pt>
                <c:pt idx="143877">
                  <c:v>333.32779849014798</c:v>
                </c:pt>
                <c:pt idx="143878">
                  <c:v>333.33011524542201</c:v>
                </c:pt>
                <c:pt idx="143879">
                  <c:v>333.33243200069501</c:v>
                </c:pt>
                <c:pt idx="143880">
                  <c:v>333.33474875596897</c:v>
                </c:pt>
                <c:pt idx="143881">
                  <c:v>333.33706551124197</c:v>
                </c:pt>
                <c:pt idx="143882">
                  <c:v>333.339382266516</c:v>
                </c:pt>
                <c:pt idx="143883">
                  <c:v>333.341699021789</c:v>
                </c:pt>
                <c:pt idx="143884">
                  <c:v>333.34401577706302</c:v>
                </c:pt>
                <c:pt idx="143885">
                  <c:v>333.34633253233602</c:v>
                </c:pt>
                <c:pt idx="143886">
                  <c:v>333.34864928760999</c:v>
                </c:pt>
                <c:pt idx="143887">
                  <c:v>333.35096604288299</c:v>
                </c:pt>
                <c:pt idx="143888">
                  <c:v>333.35328279815701</c:v>
                </c:pt>
                <c:pt idx="143889">
                  <c:v>333.35559955343001</c:v>
                </c:pt>
                <c:pt idx="143890">
                  <c:v>333.35791630870398</c:v>
                </c:pt>
                <c:pt idx="143891">
                  <c:v>333.360233063978</c:v>
                </c:pt>
                <c:pt idx="143892">
                  <c:v>333.362549819251</c:v>
                </c:pt>
                <c:pt idx="143893">
                  <c:v>333.36486657452502</c:v>
                </c:pt>
                <c:pt idx="143894">
                  <c:v>333.36718332979802</c:v>
                </c:pt>
                <c:pt idx="143895">
                  <c:v>333.36950008507199</c:v>
                </c:pt>
                <c:pt idx="143896">
                  <c:v>333.37181684034499</c:v>
                </c:pt>
                <c:pt idx="143897">
                  <c:v>333.37413359561901</c:v>
                </c:pt>
                <c:pt idx="143898">
                  <c:v>333.37645035089201</c:v>
                </c:pt>
                <c:pt idx="143899">
                  <c:v>333.37876710616598</c:v>
                </c:pt>
                <c:pt idx="143900">
                  <c:v>333.38108386143898</c:v>
                </c:pt>
                <c:pt idx="143901">
                  <c:v>333.383400616713</c:v>
                </c:pt>
                <c:pt idx="143902">
                  <c:v>333.385717371986</c:v>
                </c:pt>
                <c:pt idx="143903">
                  <c:v>333.38803412726003</c:v>
                </c:pt>
                <c:pt idx="143904">
                  <c:v>333.39035088253303</c:v>
                </c:pt>
                <c:pt idx="143905">
                  <c:v>333.39266763780699</c:v>
                </c:pt>
                <c:pt idx="143906">
                  <c:v>333.39498439307999</c:v>
                </c:pt>
                <c:pt idx="143907">
                  <c:v>333.39730114835402</c:v>
                </c:pt>
                <c:pt idx="143908">
                  <c:v>333.39961790362702</c:v>
                </c:pt>
                <c:pt idx="143909">
                  <c:v>333.40193465890098</c:v>
                </c:pt>
                <c:pt idx="143910">
                  <c:v>333.40425141417398</c:v>
                </c:pt>
                <c:pt idx="143911">
                  <c:v>333.40656816944801</c:v>
                </c:pt>
                <c:pt idx="143912">
                  <c:v>333.40888492472101</c:v>
                </c:pt>
                <c:pt idx="143913">
                  <c:v>333.41120167999497</c:v>
                </c:pt>
                <c:pt idx="143914">
                  <c:v>333.41351843526797</c:v>
                </c:pt>
                <c:pt idx="143915">
                  <c:v>333.415835190542</c:v>
                </c:pt>
                <c:pt idx="143916">
                  <c:v>333.418151945815</c:v>
                </c:pt>
                <c:pt idx="143917">
                  <c:v>333.42046870108902</c:v>
                </c:pt>
                <c:pt idx="143918">
                  <c:v>333.42278545636202</c:v>
                </c:pt>
                <c:pt idx="143919">
                  <c:v>333.42510221163599</c:v>
                </c:pt>
                <c:pt idx="143920">
                  <c:v>333.42741896690899</c:v>
                </c:pt>
                <c:pt idx="143921">
                  <c:v>333.42973572218301</c:v>
                </c:pt>
                <c:pt idx="143922">
                  <c:v>333.43205247745601</c:v>
                </c:pt>
                <c:pt idx="143923">
                  <c:v>333.43436923272998</c:v>
                </c:pt>
                <c:pt idx="143924">
                  <c:v>333.43668598800298</c:v>
                </c:pt>
                <c:pt idx="143925">
                  <c:v>333.439002743277</c:v>
                </c:pt>
                <c:pt idx="143926">
                  <c:v>333.44131949855</c:v>
                </c:pt>
                <c:pt idx="143927">
                  <c:v>333.44363625382402</c:v>
                </c:pt>
                <c:pt idx="143928">
                  <c:v>333.44595300909702</c:v>
                </c:pt>
                <c:pt idx="143929">
                  <c:v>333.44826976437099</c:v>
                </c:pt>
                <c:pt idx="143930">
                  <c:v>333.45058651964399</c:v>
                </c:pt>
                <c:pt idx="143931">
                  <c:v>333.45290327491801</c:v>
                </c:pt>
                <c:pt idx="143932">
                  <c:v>333.45522003019101</c:v>
                </c:pt>
                <c:pt idx="143933">
                  <c:v>333.45753678546498</c:v>
                </c:pt>
                <c:pt idx="143934">
                  <c:v>333.459853540739</c:v>
                </c:pt>
                <c:pt idx="143935">
                  <c:v>333.462170296012</c:v>
                </c:pt>
                <c:pt idx="143936">
                  <c:v>333.46448705128603</c:v>
                </c:pt>
                <c:pt idx="143937">
                  <c:v>333.46680380655903</c:v>
                </c:pt>
                <c:pt idx="143938">
                  <c:v>333.46912056183299</c:v>
                </c:pt>
                <c:pt idx="143939">
                  <c:v>333.47143731710599</c:v>
                </c:pt>
                <c:pt idx="143940">
                  <c:v>333.47375407238002</c:v>
                </c:pt>
                <c:pt idx="143941">
                  <c:v>333.47607082765302</c:v>
                </c:pt>
                <c:pt idx="143942">
                  <c:v>333.47838758292698</c:v>
                </c:pt>
                <c:pt idx="143943">
                  <c:v>333.48070433819998</c:v>
                </c:pt>
                <c:pt idx="143944">
                  <c:v>333.48302109347401</c:v>
                </c:pt>
                <c:pt idx="143945">
                  <c:v>333.48533784874701</c:v>
                </c:pt>
                <c:pt idx="143946">
                  <c:v>333.48765460402097</c:v>
                </c:pt>
                <c:pt idx="143947">
                  <c:v>333.48997135929397</c:v>
                </c:pt>
                <c:pt idx="143948">
                  <c:v>333.492288114568</c:v>
                </c:pt>
                <c:pt idx="143949">
                  <c:v>333.494604869841</c:v>
                </c:pt>
                <c:pt idx="143950">
                  <c:v>333.49692162511502</c:v>
                </c:pt>
                <c:pt idx="143951">
                  <c:v>333.49923838038802</c:v>
                </c:pt>
                <c:pt idx="143952">
                  <c:v>333.50155513566199</c:v>
                </c:pt>
                <c:pt idx="143953">
                  <c:v>333.50387189093499</c:v>
                </c:pt>
                <c:pt idx="143954">
                  <c:v>333.50618864620901</c:v>
                </c:pt>
                <c:pt idx="143955">
                  <c:v>333.50850540148201</c:v>
                </c:pt>
                <c:pt idx="143956">
                  <c:v>333.51082215675598</c:v>
                </c:pt>
                <c:pt idx="143957">
                  <c:v>333.51313891202898</c:v>
                </c:pt>
                <c:pt idx="143958">
                  <c:v>333.515455667303</c:v>
                </c:pt>
                <c:pt idx="143959">
                  <c:v>333.517772422576</c:v>
                </c:pt>
                <c:pt idx="143960">
                  <c:v>333.52008917785002</c:v>
                </c:pt>
                <c:pt idx="143961">
                  <c:v>333.52240593312303</c:v>
                </c:pt>
                <c:pt idx="143962">
                  <c:v>333.52472268839699</c:v>
                </c:pt>
                <c:pt idx="143963">
                  <c:v>333.52703944366999</c:v>
                </c:pt>
                <c:pt idx="143964">
                  <c:v>333.52935619894401</c:v>
                </c:pt>
                <c:pt idx="143965">
                  <c:v>333.53167295421702</c:v>
                </c:pt>
                <c:pt idx="143966">
                  <c:v>333.53398970949098</c:v>
                </c:pt>
                <c:pt idx="143967">
                  <c:v>333.53630646476398</c:v>
                </c:pt>
                <c:pt idx="143968">
                  <c:v>333.53862322003801</c:v>
                </c:pt>
                <c:pt idx="143969">
                  <c:v>333.54093997531101</c:v>
                </c:pt>
                <c:pt idx="143970">
                  <c:v>333.54325673058497</c:v>
                </c:pt>
                <c:pt idx="143971">
                  <c:v>333.54557348585797</c:v>
                </c:pt>
                <c:pt idx="143972">
                  <c:v>333.547890241132</c:v>
                </c:pt>
                <c:pt idx="143973">
                  <c:v>333.550206996405</c:v>
                </c:pt>
                <c:pt idx="143974">
                  <c:v>333.55252375167902</c:v>
                </c:pt>
                <c:pt idx="143975">
                  <c:v>333.55484050695298</c:v>
                </c:pt>
                <c:pt idx="143976">
                  <c:v>333.55715726222599</c:v>
                </c:pt>
                <c:pt idx="143977">
                  <c:v>333.55947401750001</c:v>
                </c:pt>
                <c:pt idx="143978">
                  <c:v>333.56179077277301</c:v>
                </c:pt>
                <c:pt idx="143979">
                  <c:v>333.56410752804697</c:v>
                </c:pt>
                <c:pt idx="143980">
                  <c:v>333.56642428331998</c:v>
                </c:pt>
                <c:pt idx="143981">
                  <c:v>333.568741038594</c:v>
                </c:pt>
                <c:pt idx="143982">
                  <c:v>333.571057793867</c:v>
                </c:pt>
                <c:pt idx="143983">
                  <c:v>333.57337454914102</c:v>
                </c:pt>
                <c:pt idx="143984">
                  <c:v>333.57569130441402</c:v>
                </c:pt>
                <c:pt idx="143985">
                  <c:v>333.57800805968799</c:v>
                </c:pt>
                <c:pt idx="143986">
                  <c:v>333.58032481496099</c:v>
                </c:pt>
                <c:pt idx="143987">
                  <c:v>333.58264157023501</c:v>
                </c:pt>
                <c:pt idx="143988">
                  <c:v>333.58495832550801</c:v>
                </c:pt>
                <c:pt idx="143989">
                  <c:v>333.58727508078198</c:v>
                </c:pt>
                <c:pt idx="143990">
                  <c:v>333.58959183605498</c:v>
                </c:pt>
                <c:pt idx="143991">
                  <c:v>333.591908591329</c:v>
                </c:pt>
                <c:pt idx="143992">
                  <c:v>333.594225346602</c:v>
                </c:pt>
                <c:pt idx="143993">
                  <c:v>333.59654210187603</c:v>
                </c:pt>
                <c:pt idx="143994">
                  <c:v>333.59885885714903</c:v>
                </c:pt>
                <c:pt idx="143995">
                  <c:v>333.60117561242299</c:v>
                </c:pt>
                <c:pt idx="143996">
                  <c:v>333.60349236769599</c:v>
                </c:pt>
                <c:pt idx="143997">
                  <c:v>333.60580912297002</c:v>
                </c:pt>
                <c:pt idx="143998">
                  <c:v>333.60812587824302</c:v>
                </c:pt>
                <c:pt idx="143999">
                  <c:v>333.61044263351698</c:v>
                </c:pt>
                <c:pt idx="144000">
                  <c:v>333.61275938878998</c:v>
                </c:pt>
                <c:pt idx="144001">
                  <c:v>333.61507614406401</c:v>
                </c:pt>
                <c:pt idx="144002">
                  <c:v>333.61739289933701</c:v>
                </c:pt>
                <c:pt idx="144003">
                  <c:v>333.61970965461097</c:v>
                </c:pt>
                <c:pt idx="144004">
                  <c:v>333.62202640988397</c:v>
                </c:pt>
                <c:pt idx="144005">
                  <c:v>333.624343165158</c:v>
                </c:pt>
                <c:pt idx="144006">
                  <c:v>333.626659920431</c:v>
                </c:pt>
                <c:pt idx="144007">
                  <c:v>333.62897667570502</c:v>
                </c:pt>
                <c:pt idx="144008">
                  <c:v>333.63129343097802</c:v>
                </c:pt>
                <c:pt idx="144009">
                  <c:v>333.63361018625199</c:v>
                </c:pt>
                <c:pt idx="144010">
                  <c:v>333.63592694152499</c:v>
                </c:pt>
                <c:pt idx="144011">
                  <c:v>333.63824369679901</c:v>
                </c:pt>
                <c:pt idx="144012">
                  <c:v>333.64056045207201</c:v>
                </c:pt>
                <c:pt idx="144013">
                  <c:v>333.64287720734598</c:v>
                </c:pt>
                <c:pt idx="144014">
                  <c:v>333.64519396261898</c:v>
                </c:pt>
                <c:pt idx="144015">
                  <c:v>333.647510717893</c:v>
                </c:pt>
                <c:pt idx="144016">
                  <c:v>333.649827473166</c:v>
                </c:pt>
                <c:pt idx="144017">
                  <c:v>333.65214422844002</c:v>
                </c:pt>
                <c:pt idx="144018">
                  <c:v>333.65446098371399</c:v>
                </c:pt>
                <c:pt idx="144019">
                  <c:v>333.65677773898699</c:v>
                </c:pt>
                <c:pt idx="144020">
                  <c:v>333.65909449426101</c:v>
                </c:pt>
                <c:pt idx="144021">
                  <c:v>333.66141124953401</c:v>
                </c:pt>
                <c:pt idx="144022">
                  <c:v>333.66372800480798</c:v>
                </c:pt>
                <c:pt idx="144023">
                  <c:v>333.66604476008098</c:v>
                </c:pt>
                <c:pt idx="144024">
                  <c:v>333.668361515355</c:v>
                </c:pt>
                <c:pt idx="144025">
                  <c:v>333.670678270628</c:v>
                </c:pt>
                <c:pt idx="144026">
                  <c:v>333.67299502590203</c:v>
                </c:pt>
                <c:pt idx="144027">
                  <c:v>333.67531178117503</c:v>
                </c:pt>
                <c:pt idx="144028">
                  <c:v>333.67762853644899</c:v>
                </c:pt>
                <c:pt idx="144029">
                  <c:v>333.67994529172199</c:v>
                </c:pt>
                <c:pt idx="144030">
                  <c:v>333.68226204699602</c:v>
                </c:pt>
                <c:pt idx="144031">
                  <c:v>333.68457880226902</c:v>
                </c:pt>
                <c:pt idx="144032">
                  <c:v>333.68689555754298</c:v>
                </c:pt>
                <c:pt idx="144033">
                  <c:v>333.68921231281598</c:v>
                </c:pt>
                <c:pt idx="144034">
                  <c:v>333.69152906809001</c:v>
                </c:pt>
                <c:pt idx="144035">
                  <c:v>333.69384582336301</c:v>
                </c:pt>
                <c:pt idx="144036">
                  <c:v>333.69616257863697</c:v>
                </c:pt>
                <c:pt idx="144037">
                  <c:v>333.69847933390997</c:v>
                </c:pt>
                <c:pt idx="144038">
                  <c:v>333.700796089184</c:v>
                </c:pt>
                <c:pt idx="144039">
                  <c:v>333.703112844457</c:v>
                </c:pt>
                <c:pt idx="144040">
                  <c:v>333.70542959973102</c:v>
                </c:pt>
                <c:pt idx="144041">
                  <c:v>333.70774635500402</c:v>
                </c:pt>
                <c:pt idx="144042">
                  <c:v>333.71006311027799</c:v>
                </c:pt>
                <c:pt idx="144043">
                  <c:v>333.71237986555099</c:v>
                </c:pt>
                <c:pt idx="144044">
                  <c:v>333.71469662082501</c:v>
                </c:pt>
                <c:pt idx="144045">
                  <c:v>333.71701337609801</c:v>
                </c:pt>
                <c:pt idx="144046">
                  <c:v>333.71933013137198</c:v>
                </c:pt>
                <c:pt idx="144047">
                  <c:v>333.72164688664498</c:v>
                </c:pt>
                <c:pt idx="144048">
                  <c:v>333.723963641919</c:v>
                </c:pt>
                <c:pt idx="144049">
                  <c:v>333.726280397192</c:v>
                </c:pt>
                <c:pt idx="144050">
                  <c:v>333.72859715246602</c:v>
                </c:pt>
                <c:pt idx="144051">
                  <c:v>333.73091390773902</c:v>
                </c:pt>
                <c:pt idx="144052">
                  <c:v>333.73323066301299</c:v>
                </c:pt>
                <c:pt idx="144053">
                  <c:v>333.73554741828599</c:v>
                </c:pt>
                <c:pt idx="144054">
                  <c:v>333.73786417356001</c:v>
                </c:pt>
                <c:pt idx="144055">
                  <c:v>333.74018092883301</c:v>
                </c:pt>
                <c:pt idx="144056">
                  <c:v>333.74249768410698</c:v>
                </c:pt>
                <c:pt idx="144057">
                  <c:v>333.74481443937998</c:v>
                </c:pt>
                <c:pt idx="144058">
                  <c:v>333.747131194654</c:v>
                </c:pt>
                <c:pt idx="144059">
                  <c:v>333.749447949927</c:v>
                </c:pt>
                <c:pt idx="144060">
                  <c:v>333.75176470520103</c:v>
                </c:pt>
                <c:pt idx="144061">
                  <c:v>333.75408146047499</c:v>
                </c:pt>
                <c:pt idx="144062">
                  <c:v>333.75639821574799</c:v>
                </c:pt>
                <c:pt idx="144063">
                  <c:v>333.75871497102202</c:v>
                </c:pt>
                <c:pt idx="144064">
                  <c:v>333.76103172629502</c:v>
                </c:pt>
                <c:pt idx="144065">
                  <c:v>333.76334848156898</c:v>
                </c:pt>
                <c:pt idx="144066">
                  <c:v>333.76566523684198</c:v>
                </c:pt>
                <c:pt idx="144067">
                  <c:v>333.76798199211601</c:v>
                </c:pt>
                <c:pt idx="144068">
                  <c:v>333.77029874738901</c:v>
                </c:pt>
                <c:pt idx="144069">
                  <c:v>333.77261550266297</c:v>
                </c:pt>
                <c:pt idx="144070">
                  <c:v>333.77493225793597</c:v>
                </c:pt>
                <c:pt idx="144071">
                  <c:v>333.77724901321</c:v>
                </c:pt>
                <c:pt idx="144072">
                  <c:v>333.779565768483</c:v>
                </c:pt>
                <c:pt idx="144073">
                  <c:v>333.78188252375702</c:v>
                </c:pt>
                <c:pt idx="144074">
                  <c:v>333.78419927903002</c:v>
                </c:pt>
                <c:pt idx="144075">
                  <c:v>333.78651603430399</c:v>
                </c:pt>
                <c:pt idx="144076">
                  <c:v>333.78883278957699</c:v>
                </c:pt>
                <c:pt idx="144077">
                  <c:v>333.79114954485101</c:v>
                </c:pt>
                <c:pt idx="144078">
                  <c:v>333.79346630012401</c:v>
                </c:pt>
                <c:pt idx="144079">
                  <c:v>333.79578305539798</c:v>
                </c:pt>
                <c:pt idx="144080">
                  <c:v>333.79809981067098</c:v>
                </c:pt>
                <c:pt idx="144081">
                  <c:v>333.800416565945</c:v>
                </c:pt>
                <c:pt idx="144082">
                  <c:v>333.802733321218</c:v>
                </c:pt>
                <c:pt idx="144083">
                  <c:v>333.80505007649202</c:v>
                </c:pt>
                <c:pt idx="144084">
                  <c:v>333.80736683176502</c:v>
                </c:pt>
                <c:pt idx="144085">
                  <c:v>333.80968358703899</c:v>
                </c:pt>
                <c:pt idx="144086">
                  <c:v>333.81200034231199</c:v>
                </c:pt>
                <c:pt idx="144087">
                  <c:v>333.81431709758601</c:v>
                </c:pt>
                <c:pt idx="144088">
                  <c:v>333.81663385285901</c:v>
                </c:pt>
                <c:pt idx="144089">
                  <c:v>333.81895060813298</c:v>
                </c:pt>
                <c:pt idx="144090">
                  <c:v>333.82126736340598</c:v>
                </c:pt>
                <c:pt idx="144091">
                  <c:v>333.82358411868</c:v>
                </c:pt>
                <c:pt idx="144092">
                  <c:v>333.825900873953</c:v>
                </c:pt>
                <c:pt idx="144093">
                  <c:v>333.82821762922703</c:v>
                </c:pt>
                <c:pt idx="144094">
                  <c:v>333.83053438450003</c:v>
                </c:pt>
                <c:pt idx="144095">
                  <c:v>333.83285113977399</c:v>
                </c:pt>
                <c:pt idx="144096">
                  <c:v>333.83516789504699</c:v>
                </c:pt>
                <c:pt idx="144097">
                  <c:v>333.83748465032102</c:v>
                </c:pt>
                <c:pt idx="144098">
                  <c:v>333.83980140559402</c:v>
                </c:pt>
                <c:pt idx="144099">
                  <c:v>333.84211816086798</c:v>
                </c:pt>
                <c:pt idx="144100">
                  <c:v>333.84443491614098</c:v>
                </c:pt>
                <c:pt idx="144101">
                  <c:v>333.84675167141501</c:v>
                </c:pt>
                <c:pt idx="144102">
                  <c:v>333.84906842668801</c:v>
                </c:pt>
                <c:pt idx="144103">
                  <c:v>333.85138518196197</c:v>
                </c:pt>
                <c:pt idx="144104">
                  <c:v>333.853701937236</c:v>
                </c:pt>
                <c:pt idx="144105">
                  <c:v>333.856018692509</c:v>
                </c:pt>
                <c:pt idx="144106">
                  <c:v>333.85833544778302</c:v>
                </c:pt>
                <c:pt idx="144107">
                  <c:v>333.86065220305602</c:v>
                </c:pt>
                <c:pt idx="144108">
                  <c:v>333.86296895832999</c:v>
                </c:pt>
                <c:pt idx="144109">
                  <c:v>333.86528571360299</c:v>
                </c:pt>
                <c:pt idx="144110">
                  <c:v>333.86760246887701</c:v>
                </c:pt>
                <c:pt idx="144111">
                  <c:v>333.86991922415001</c:v>
                </c:pt>
                <c:pt idx="144112">
                  <c:v>333.87223597942398</c:v>
                </c:pt>
                <c:pt idx="144113">
                  <c:v>333.87455273469698</c:v>
                </c:pt>
                <c:pt idx="144114">
                  <c:v>333.876869489971</c:v>
                </c:pt>
                <c:pt idx="144115">
                  <c:v>333.879186245244</c:v>
                </c:pt>
                <c:pt idx="144116">
                  <c:v>333.88150300051802</c:v>
                </c:pt>
                <c:pt idx="144117">
                  <c:v>333.88381975579102</c:v>
                </c:pt>
                <c:pt idx="144118">
                  <c:v>333.88613651106499</c:v>
                </c:pt>
                <c:pt idx="144119">
                  <c:v>333.88845326633799</c:v>
                </c:pt>
                <c:pt idx="144120">
                  <c:v>333.89077002161201</c:v>
                </c:pt>
                <c:pt idx="144121">
                  <c:v>333.89308677688501</c:v>
                </c:pt>
                <c:pt idx="144122">
                  <c:v>333.89540353215898</c:v>
                </c:pt>
                <c:pt idx="144123">
                  <c:v>333.89772028743198</c:v>
                </c:pt>
                <c:pt idx="144124">
                  <c:v>333.900037042706</c:v>
                </c:pt>
                <c:pt idx="144125">
                  <c:v>333.902353797979</c:v>
                </c:pt>
                <c:pt idx="144126">
                  <c:v>333.90467055325303</c:v>
                </c:pt>
                <c:pt idx="144127">
                  <c:v>333.90698730852603</c:v>
                </c:pt>
                <c:pt idx="144128">
                  <c:v>333.90930406379999</c:v>
                </c:pt>
                <c:pt idx="144129">
                  <c:v>333.91162081907299</c:v>
                </c:pt>
                <c:pt idx="144130">
                  <c:v>333.91393757434702</c:v>
                </c:pt>
                <c:pt idx="144131">
                  <c:v>333.91625432962002</c:v>
                </c:pt>
                <c:pt idx="144132">
                  <c:v>333.91857108489398</c:v>
                </c:pt>
                <c:pt idx="144133">
                  <c:v>333.92088784016698</c:v>
                </c:pt>
                <c:pt idx="144134">
                  <c:v>333.92320459544101</c:v>
                </c:pt>
                <c:pt idx="144135">
                  <c:v>333.92552135071401</c:v>
                </c:pt>
                <c:pt idx="144136">
                  <c:v>333.92783810598797</c:v>
                </c:pt>
                <c:pt idx="144137">
                  <c:v>333.93015486126097</c:v>
                </c:pt>
                <c:pt idx="144138">
                  <c:v>333.932471616535</c:v>
                </c:pt>
                <c:pt idx="144139">
                  <c:v>333.934788371808</c:v>
                </c:pt>
                <c:pt idx="144140">
                  <c:v>333.93710512708202</c:v>
                </c:pt>
                <c:pt idx="144141">
                  <c:v>333.93942188235502</c:v>
                </c:pt>
                <c:pt idx="144142">
                  <c:v>333.94173863762899</c:v>
                </c:pt>
                <c:pt idx="144143">
                  <c:v>333.94405539290199</c:v>
                </c:pt>
                <c:pt idx="144144">
                  <c:v>333.94637214817601</c:v>
                </c:pt>
                <c:pt idx="144145">
                  <c:v>333.94868890344901</c:v>
                </c:pt>
                <c:pt idx="144146">
                  <c:v>333.95100565872298</c:v>
                </c:pt>
                <c:pt idx="144147">
                  <c:v>333.953322413997</c:v>
                </c:pt>
                <c:pt idx="144148">
                  <c:v>333.95563916927</c:v>
                </c:pt>
                <c:pt idx="144149">
                  <c:v>333.95795592454402</c:v>
                </c:pt>
                <c:pt idx="144150">
                  <c:v>333.96027267981702</c:v>
                </c:pt>
                <c:pt idx="144151">
                  <c:v>333.96258943509099</c:v>
                </c:pt>
                <c:pt idx="144152">
                  <c:v>333.96490619036399</c:v>
                </c:pt>
                <c:pt idx="144153">
                  <c:v>333.96722294563801</c:v>
                </c:pt>
                <c:pt idx="144154">
                  <c:v>333.96953970091101</c:v>
                </c:pt>
                <c:pt idx="144155">
                  <c:v>333.97185645618498</c:v>
                </c:pt>
                <c:pt idx="144156">
                  <c:v>333.97417321145798</c:v>
                </c:pt>
                <c:pt idx="144157">
                  <c:v>333.976489966732</c:v>
                </c:pt>
                <c:pt idx="144158">
                  <c:v>333.978806722005</c:v>
                </c:pt>
                <c:pt idx="144159">
                  <c:v>333.98112347727903</c:v>
                </c:pt>
                <c:pt idx="144160">
                  <c:v>333.98344023255203</c:v>
                </c:pt>
                <c:pt idx="144161">
                  <c:v>333.98575698782599</c:v>
                </c:pt>
                <c:pt idx="144162">
                  <c:v>333.98807374309899</c:v>
                </c:pt>
                <c:pt idx="144163">
                  <c:v>333.99039049837302</c:v>
                </c:pt>
                <c:pt idx="144164">
                  <c:v>333.99270725364602</c:v>
                </c:pt>
                <c:pt idx="144165">
                  <c:v>333.99502400891998</c:v>
                </c:pt>
                <c:pt idx="144166">
                  <c:v>333.99734076419298</c:v>
                </c:pt>
                <c:pt idx="144167">
                  <c:v>333.99965751946701</c:v>
                </c:pt>
                <c:pt idx="144168">
                  <c:v>334.00197427474001</c:v>
                </c:pt>
                <c:pt idx="144169">
                  <c:v>334.00429103001397</c:v>
                </c:pt>
                <c:pt idx="144170">
                  <c:v>334.00660778528697</c:v>
                </c:pt>
                <c:pt idx="144171">
                  <c:v>334.008924540561</c:v>
                </c:pt>
                <c:pt idx="144172">
                  <c:v>334.011241295834</c:v>
                </c:pt>
                <c:pt idx="144173">
                  <c:v>334.01355805110802</c:v>
                </c:pt>
                <c:pt idx="144174">
                  <c:v>334.01587480638102</c:v>
                </c:pt>
                <c:pt idx="144175">
                  <c:v>334.01819156165499</c:v>
                </c:pt>
                <c:pt idx="144176">
                  <c:v>334.02050831692799</c:v>
                </c:pt>
                <c:pt idx="144177">
                  <c:v>334.02282507220201</c:v>
                </c:pt>
                <c:pt idx="144178">
                  <c:v>334.02514182747501</c:v>
                </c:pt>
                <c:pt idx="144179">
                  <c:v>334.02745858274898</c:v>
                </c:pt>
                <c:pt idx="144180">
                  <c:v>334.02977533802198</c:v>
                </c:pt>
                <c:pt idx="144181">
                  <c:v>334.032092093296</c:v>
                </c:pt>
                <c:pt idx="144182">
                  <c:v>334.034408848569</c:v>
                </c:pt>
                <c:pt idx="144183">
                  <c:v>334.03672560384302</c:v>
                </c:pt>
                <c:pt idx="144184">
                  <c:v>334.03904235911602</c:v>
                </c:pt>
                <c:pt idx="144185">
                  <c:v>334.04135911438999</c:v>
                </c:pt>
                <c:pt idx="144186">
                  <c:v>334.04367586966299</c:v>
                </c:pt>
                <c:pt idx="144187">
                  <c:v>334.04599262493701</c:v>
                </c:pt>
                <c:pt idx="144188">
                  <c:v>334.04830938021001</c:v>
                </c:pt>
                <c:pt idx="144189">
                  <c:v>334.05062613548398</c:v>
                </c:pt>
                <c:pt idx="144190">
                  <c:v>334.052942890758</c:v>
                </c:pt>
                <c:pt idx="144191">
                  <c:v>334.055259646031</c:v>
                </c:pt>
                <c:pt idx="144192">
                  <c:v>334.05757640130503</c:v>
                </c:pt>
                <c:pt idx="144193">
                  <c:v>334.05989315657803</c:v>
                </c:pt>
                <c:pt idx="144194">
                  <c:v>334.06220991185199</c:v>
                </c:pt>
                <c:pt idx="144195">
                  <c:v>334.06452666712499</c:v>
                </c:pt>
                <c:pt idx="144196">
                  <c:v>334.06684342239902</c:v>
                </c:pt>
                <c:pt idx="144197">
                  <c:v>334.06916017767202</c:v>
                </c:pt>
                <c:pt idx="144198">
                  <c:v>334.07147693294598</c:v>
                </c:pt>
                <c:pt idx="144199">
                  <c:v>334.07379368821898</c:v>
                </c:pt>
                <c:pt idx="144200">
                  <c:v>334.07611044349301</c:v>
                </c:pt>
                <c:pt idx="144201">
                  <c:v>334.07842719876601</c:v>
                </c:pt>
                <c:pt idx="144202">
                  <c:v>334.08074395403997</c:v>
                </c:pt>
                <c:pt idx="144203">
                  <c:v>334.08306070931297</c:v>
                </c:pt>
                <c:pt idx="144204">
                  <c:v>334.085377464587</c:v>
                </c:pt>
                <c:pt idx="144205">
                  <c:v>334.08769421986</c:v>
                </c:pt>
                <c:pt idx="144206">
                  <c:v>334.09001097513402</c:v>
                </c:pt>
                <c:pt idx="144207">
                  <c:v>334.09232773040702</c:v>
                </c:pt>
                <c:pt idx="144208">
                  <c:v>334.09464448568099</c:v>
                </c:pt>
                <c:pt idx="144209">
                  <c:v>334.09696124095399</c:v>
                </c:pt>
                <c:pt idx="144210">
                  <c:v>334.09927799622801</c:v>
                </c:pt>
                <c:pt idx="144211">
                  <c:v>334.10159475150101</c:v>
                </c:pt>
                <c:pt idx="144212">
                  <c:v>334.10391150677498</c:v>
                </c:pt>
                <c:pt idx="144213">
                  <c:v>334.10622826204798</c:v>
                </c:pt>
                <c:pt idx="144214">
                  <c:v>334.108545017322</c:v>
                </c:pt>
                <c:pt idx="144215">
                  <c:v>334.110861772595</c:v>
                </c:pt>
                <c:pt idx="144216">
                  <c:v>334.11317852786902</c:v>
                </c:pt>
                <c:pt idx="144217">
                  <c:v>334.11549528314202</c:v>
                </c:pt>
                <c:pt idx="144218">
                  <c:v>334.11781203841599</c:v>
                </c:pt>
                <c:pt idx="144219">
                  <c:v>334.12012879368899</c:v>
                </c:pt>
                <c:pt idx="144220">
                  <c:v>334.12244554896301</c:v>
                </c:pt>
                <c:pt idx="144221">
                  <c:v>334.12476230423601</c:v>
                </c:pt>
                <c:pt idx="144222">
                  <c:v>334.12707905950998</c:v>
                </c:pt>
                <c:pt idx="144223">
                  <c:v>334.12939581478298</c:v>
                </c:pt>
                <c:pt idx="144224">
                  <c:v>334.131712570057</c:v>
                </c:pt>
                <c:pt idx="144225">
                  <c:v>334.13402932533</c:v>
                </c:pt>
                <c:pt idx="144226">
                  <c:v>334.13634608060403</c:v>
                </c:pt>
                <c:pt idx="144227">
                  <c:v>334.13866283587703</c:v>
                </c:pt>
                <c:pt idx="144228">
                  <c:v>334.14097959115099</c:v>
                </c:pt>
                <c:pt idx="144229">
                  <c:v>334.14329634642399</c:v>
                </c:pt>
                <c:pt idx="144230">
                  <c:v>334.14561310169802</c:v>
                </c:pt>
                <c:pt idx="144231">
                  <c:v>334.14792985697198</c:v>
                </c:pt>
                <c:pt idx="144232">
                  <c:v>334.15024661224498</c:v>
                </c:pt>
                <c:pt idx="144233">
                  <c:v>334.15256336751901</c:v>
                </c:pt>
                <c:pt idx="144234">
                  <c:v>334.15488012279201</c:v>
                </c:pt>
                <c:pt idx="144235">
                  <c:v>334.15719687806597</c:v>
                </c:pt>
                <c:pt idx="144236">
                  <c:v>334.15951363333897</c:v>
                </c:pt>
                <c:pt idx="144237">
                  <c:v>334.161830388613</c:v>
                </c:pt>
                <c:pt idx="144238">
                  <c:v>334.164147143886</c:v>
                </c:pt>
                <c:pt idx="144239">
                  <c:v>334.16646389916002</c:v>
                </c:pt>
                <c:pt idx="144240">
                  <c:v>334.16878065443302</c:v>
                </c:pt>
                <c:pt idx="144241">
                  <c:v>334.17109740970699</c:v>
                </c:pt>
                <c:pt idx="144242">
                  <c:v>334.17341416497999</c:v>
                </c:pt>
                <c:pt idx="144243">
                  <c:v>334.17573092025401</c:v>
                </c:pt>
                <c:pt idx="144244">
                  <c:v>334.17804767552701</c:v>
                </c:pt>
                <c:pt idx="144245">
                  <c:v>334.18036443080098</c:v>
                </c:pt>
                <c:pt idx="144246">
                  <c:v>334.18268118607398</c:v>
                </c:pt>
                <c:pt idx="144247">
                  <c:v>334.184997941348</c:v>
                </c:pt>
                <c:pt idx="144248">
                  <c:v>334.187314696621</c:v>
                </c:pt>
                <c:pt idx="144249">
                  <c:v>334.18963145189502</c:v>
                </c:pt>
                <c:pt idx="144250">
                  <c:v>334.19194820716802</c:v>
                </c:pt>
                <c:pt idx="144251">
                  <c:v>334.19426496244199</c:v>
                </c:pt>
                <c:pt idx="144252">
                  <c:v>334.19658171771499</c:v>
                </c:pt>
                <c:pt idx="144253">
                  <c:v>334.19889847298901</c:v>
                </c:pt>
                <c:pt idx="144254">
                  <c:v>334.20121522826201</c:v>
                </c:pt>
                <c:pt idx="144255">
                  <c:v>334.20353198353598</c:v>
                </c:pt>
                <c:pt idx="144256">
                  <c:v>334.20584873880898</c:v>
                </c:pt>
                <c:pt idx="144257">
                  <c:v>334.208165494083</c:v>
                </c:pt>
                <c:pt idx="144258">
                  <c:v>334.21048224935601</c:v>
                </c:pt>
                <c:pt idx="144259">
                  <c:v>334.21279900463003</c:v>
                </c:pt>
                <c:pt idx="144260">
                  <c:v>334.21511575990297</c:v>
                </c:pt>
                <c:pt idx="144261">
                  <c:v>334.21743251517699</c:v>
                </c:pt>
                <c:pt idx="144262">
                  <c:v>334.21974927045</c:v>
                </c:pt>
                <c:pt idx="144263">
                  <c:v>334.22206602572402</c:v>
                </c:pt>
                <c:pt idx="144264">
                  <c:v>334.22438278099702</c:v>
                </c:pt>
                <c:pt idx="144265">
                  <c:v>334.22669953627098</c:v>
                </c:pt>
                <c:pt idx="144266">
                  <c:v>334.22901629154399</c:v>
                </c:pt>
                <c:pt idx="144267">
                  <c:v>334.23133304681801</c:v>
                </c:pt>
                <c:pt idx="144268">
                  <c:v>334.23364980209101</c:v>
                </c:pt>
                <c:pt idx="144269">
                  <c:v>334.23596655736497</c:v>
                </c:pt>
                <c:pt idx="144270">
                  <c:v>334.23828331263798</c:v>
                </c:pt>
                <c:pt idx="144271">
                  <c:v>334.240600067912</c:v>
                </c:pt>
                <c:pt idx="144272">
                  <c:v>334.242916823185</c:v>
                </c:pt>
                <c:pt idx="144273">
                  <c:v>334.24523357845902</c:v>
                </c:pt>
                <c:pt idx="144274">
                  <c:v>334.24755033373299</c:v>
                </c:pt>
                <c:pt idx="144275">
                  <c:v>334.24986708900599</c:v>
                </c:pt>
                <c:pt idx="144276">
                  <c:v>334.25218384428001</c:v>
                </c:pt>
                <c:pt idx="144277">
                  <c:v>334.25450059955301</c:v>
                </c:pt>
                <c:pt idx="144278">
                  <c:v>334.25681735482698</c:v>
                </c:pt>
                <c:pt idx="144279">
                  <c:v>334.25913411009998</c:v>
                </c:pt>
                <c:pt idx="144280">
                  <c:v>334.261450865374</c:v>
                </c:pt>
                <c:pt idx="144281">
                  <c:v>334.263767620647</c:v>
                </c:pt>
                <c:pt idx="144282">
                  <c:v>334.26608437592103</c:v>
                </c:pt>
                <c:pt idx="144283">
                  <c:v>334.26840113119403</c:v>
                </c:pt>
                <c:pt idx="144284">
                  <c:v>334.27071788646799</c:v>
                </c:pt>
                <c:pt idx="144285">
                  <c:v>334.27303464174099</c:v>
                </c:pt>
                <c:pt idx="144286">
                  <c:v>334.27535139701502</c:v>
                </c:pt>
                <c:pt idx="144287">
                  <c:v>334.27766815228802</c:v>
                </c:pt>
                <c:pt idx="144288">
                  <c:v>334.27998490756198</c:v>
                </c:pt>
                <c:pt idx="144289">
                  <c:v>334.28230166283498</c:v>
                </c:pt>
                <c:pt idx="144290">
                  <c:v>334.28461841810901</c:v>
                </c:pt>
                <c:pt idx="144291">
                  <c:v>334.28693517338201</c:v>
                </c:pt>
                <c:pt idx="144292">
                  <c:v>334.28925192865597</c:v>
                </c:pt>
                <c:pt idx="144293">
                  <c:v>334.29156868392897</c:v>
                </c:pt>
                <c:pt idx="144294">
                  <c:v>334.293885439203</c:v>
                </c:pt>
                <c:pt idx="144295">
                  <c:v>334.296202194476</c:v>
                </c:pt>
                <c:pt idx="144296">
                  <c:v>334.29851894975002</c:v>
                </c:pt>
                <c:pt idx="144297">
                  <c:v>334.30083570502302</c:v>
                </c:pt>
                <c:pt idx="144298">
                  <c:v>334.30315246029699</c:v>
                </c:pt>
                <c:pt idx="144299">
                  <c:v>334.30546921556999</c:v>
                </c:pt>
                <c:pt idx="144300">
                  <c:v>334.30778597084401</c:v>
                </c:pt>
                <c:pt idx="144301">
                  <c:v>334.31010272611701</c:v>
                </c:pt>
                <c:pt idx="144302">
                  <c:v>334.31241948139098</c:v>
                </c:pt>
                <c:pt idx="144303">
                  <c:v>334.31473623666398</c:v>
                </c:pt>
                <c:pt idx="144304">
                  <c:v>334.317052991938</c:v>
                </c:pt>
                <c:pt idx="144305">
                  <c:v>334.319369747211</c:v>
                </c:pt>
                <c:pt idx="144306">
                  <c:v>334.32168650248502</c:v>
                </c:pt>
                <c:pt idx="144307">
                  <c:v>334.32400325775802</c:v>
                </c:pt>
                <c:pt idx="144308">
                  <c:v>334.32632001303199</c:v>
                </c:pt>
                <c:pt idx="144309">
                  <c:v>334.32863676830499</c:v>
                </c:pt>
                <c:pt idx="144310">
                  <c:v>334.33095352357901</c:v>
                </c:pt>
                <c:pt idx="144311">
                  <c:v>334.33327027885201</c:v>
                </c:pt>
                <c:pt idx="144312">
                  <c:v>334.33558703412598</c:v>
                </c:pt>
                <c:pt idx="144313">
                  <c:v>334.33790378939898</c:v>
                </c:pt>
                <c:pt idx="144314">
                  <c:v>334.340220544673</c:v>
                </c:pt>
                <c:pt idx="144315">
                  <c:v>334.342537299946</c:v>
                </c:pt>
                <c:pt idx="144316">
                  <c:v>334.34485405522003</c:v>
                </c:pt>
                <c:pt idx="144317">
                  <c:v>334.34717081049399</c:v>
                </c:pt>
                <c:pt idx="144318">
                  <c:v>334.34948756576699</c:v>
                </c:pt>
                <c:pt idx="144319">
                  <c:v>334.35180432104102</c:v>
                </c:pt>
                <c:pt idx="144320">
                  <c:v>334.35412107631402</c:v>
                </c:pt>
                <c:pt idx="144321">
                  <c:v>334.35643783158798</c:v>
                </c:pt>
                <c:pt idx="144322">
                  <c:v>334.35875458686098</c:v>
                </c:pt>
                <c:pt idx="144323">
                  <c:v>334.36107134213501</c:v>
                </c:pt>
                <c:pt idx="144324">
                  <c:v>334.36338809740801</c:v>
                </c:pt>
                <c:pt idx="144325">
                  <c:v>334.36570485268197</c:v>
                </c:pt>
                <c:pt idx="144326">
                  <c:v>334.36802160795497</c:v>
                </c:pt>
                <c:pt idx="144327">
                  <c:v>334.370338363229</c:v>
                </c:pt>
                <c:pt idx="144328">
                  <c:v>334.372655118502</c:v>
                </c:pt>
                <c:pt idx="144329">
                  <c:v>334.37497187377602</c:v>
                </c:pt>
                <c:pt idx="144330">
                  <c:v>334.37728862904902</c:v>
                </c:pt>
                <c:pt idx="144331">
                  <c:v>334.37960538432299</c:v>
                </c:pt>
                <c:pt idx="144332">
                  <c:v>334.38192213959599</c:v>
                </c:pt>
                <c:pt idx="144333">
                  <c:v>334.38423889487001</c:v>
                </c:pt>
                <c:pt idx="144334">
                  <c:v>334.38655565014301</c:v>
                </c:pt>
                <c:pt idx="144335">
                  <c:v>334.38887240541698</c:v>
                </c:pt>
                <c:pt idx="144336">
                  <c:v>334.39118916068998</c:v>
                </c:pt>
                <c:pt idx="144337">
                  <c:v>334.393505915964</c:v>
                </c:pt>
                <c:pt idx="144338">
                  <c:v>334.395822671237</c:v>
                </c:pt>
                <c:pt idx="144339">
                  <c:v>334.39813942651102</c:v>
                </c:pt>
                <c:pt idx="144340">
                  <c:v>334.40045618178402</c:v>
                </c:pt>
                <c:pt idx="144341">
                  <c:v>334.40277293705799</c:v>
                </c:pt>
                <c:pt idx="144342">
                  <c:v>334.40508969233099</c:v>
                </c:pt>
                <c:pt idx="144343">
                  <c:v>334.40740644760501</c:v>
                </c:pt>
                <c:pt idx="144344">
                  <c:v>334.40972320287801</c:v>
                </c:pt>
                <c:pt idx="144345">
                  <c:v>334.41203995815198</c:v>
                </c:pt>
                <c:pt idx="144346">
                  <c:v>334.41435671342498</c:v>
                </c:pt>
                <c:pt idx="144347">
                  <c:v>334.416673468699</c:v>
                </c:pt>
                <c:pt idx="144348">
                  <c:v>334.418990223972</c:v>
                </c:pt>
                <c:pt idx="144349">
                  <c:v>334.42130697924603</c:v>
                </c:pt>
                <c:pt idx="144350">
                  <c:v>334.42362373451903</c:v>
                </c:pt>
                <c:pt idx="144351">
                  <c:v>334.42594048979299</c:v>
                </c:pt>
                <c:pt idx="144352">
                  <c:v>334.42825724506599</c:v>
                </c:pt>
                <c:pt idx="144353">
                  <c:v>334.43057400034002</c:v>
                </c:pt>
                <c:pt idx="144354">
                  <c:v>334.43289075561302</c:v>
                </c:pt>
                <c:pt idx="144355">
                  <c:v>334.43520751088698</c:v>
                </c:pt>
                <c:pt idx="144356">
                  <c:v>334.43752426615998</c:v>
                </c:pt>
                <c:pt idx="144357">
                  <c:v>334.43984102143401</c:v>
                </c:pt>
                <c:pt idx="144358">
                  <c:v>334.44215777670701</c:v>
                </c:pt>
                <c:pt idx="144359">
                  <c:v>334.44447453198097</c:v>
                </c:pt>
                <c:pt idx="144360">
                  <c:v>334.446791287255</c:v>
                </c:pt>
                <c:pt idx="144361">
                  <c:v>334.449108042528</c:v>
                </c:pt>
                <c:pt idx="144362">
                  <c:v>334.45142479780202</c:v>
                </c:pt>
                <c:pt idx="144363">
                  <c:v>334.45374155307502</c:v>
                </c:pt>
                <c:pt idx="144364">
                  <c:v>334.45605830834899</c:v>
                </c:pt>
                <c:pt idx="144365">
                  <c:v>334.45837506362199</c:v>
                </c:pt>
                <c:pt idx="144366">
                  <c:v>334.46069181889601</c:v>
                </c:pt>
                <c:pt idx="144367">
                  <c:v>334.46300857416901</c:v>
                </c:pt>
                <c:pt idx="144368">
                  <c:v>334.46532532944298</c:v>
                </c:pt>
                <c:pt idx="144369">
                  <c:v>334.46764208471598</c:v>
                </c:pt>
                <c:pt idx="144370">
                  <c:v>334.46995883999</c:v>
                </c:pt>
                <c:pt idx="144371">
                  <c:v>334.472275595263</c:v>
                </c:pt>
                <c:pt idx="144372">
                  <c:v>334.47459235053702</c:v>
                </c:pt>
                <c:pt idx="144373">
                  <c:v>334.47690910581002</c:v>
                </c:pt>
                <c:pt idx="144374">
                  <c:v>334.47922586108399</c:v>
                </c:pt>
                <c:pt idx="144375">
                  <c:v>334.48154261635699</c:v>
                </c:pt>
                <c:pt idx="144376">
                  <c:v>334.48385937163101</c:v>
                </c:pt>
                <c:pt idx="144377">
                  <c:v>334.48617612690401</c:v>
                </c:pt>
                <c:pt idx="144378">
                  <c:v>334.48849288217798</c:v>
                </c:pt>
                <c:pt idx="144379">
                  <c:v>334.49080963745098</c:v>
                </c:pt>
                <c:pt idx="144380">
                  <c:v>334.493126392725</c:v>
                </c:pt>
                <c:pt idx="144381">
                  <c:v>334.495443147998</c:v>
                </c:pt>
                <c:pt idx="144382">
                  <c:v>334.49775990327203</c:v>
                </c:pt>
                <c:pt idx="144383">
                  <c:v>334.50007665854503</c:v>
                </c:pt>
                <c:pt idx="144384">
                  <c:v>334.50239341381899</c:v>
                </c:pt>
                <c:pt idx="144385">
                  <c:v>334.50471016909199</c:v>
                </c:pt>
                <c:pt idx="144386">
                  <c:v>334.50702692436602</c:v>
                </c:pt>
                <c:pt idx="144387">
                  <c:v>334.50934367963902</c:v>
                </c:pt>
                <c:pt idx="144388">
                  <c:v>334.51166043491298</c:v>
                </c:pt>
                <c:pt idx="144389">
                  <c:v>334.51397719018598</c:v>
                </c:pt>
                <c:pt idx="144390">
                  <c:v>334.51629394546001</c:v>
                </c:pt>
                <c:pt idx="144391">
                  <c:v>334.51861070073301</c:v>
                </c:pt>
                <c:pt idx="144392">
                  <c:v>334.52092745600697</c:v>
                </c:pt>
                <c:pt idx="144393">
                  <c:v>334.52324421127997</c:v>
                </c:pt>
                <c:pt idx="144394">
                  <c:v>334.525560966554</c:v>
                </c:pt>
                <c:pt idx="144395">
                  <c:v>334.527877721827</c:v>
                </c:pt>
                <c:pt idx="144396">
                  <c:v>334.53019447710102</c:v>
                </c:pt>
                <c:pt idx="144397">
                  <c:v>334.53251123237402</c:v>
                </c:pt>
                <c:pt idx="144398">
                  <c:v>334.53482798764799</c:v>
                </c:pt>
                <c:pt idx="144399">
                  <c:v>334.53714474292099</c:v>
                </c:pt>
                <c:pt idx="144400">
                  <c:v>334.53946149819501</c:v>
                </c:pt>
                <c:pt idx="144401">
                  <c:v>334.54177825346801</c:v>
                </c:pt>
                <c:pt idx="144402">
                  <c:v>334.54409500874198</c:v>
                </c:pt>
                <c:pt idx="144403">
                  <c:v>334.546411764016</c:v>
                </c:pt>
                <c:pt idx="144404">
                  <c:v>334.548728519289</c:v>
                </c:pt>
                <c:pt idx="144405">
                  <c:v>334.55104527456302</c:v>
                </c:pt>
                <c:pt idx="144406">
                  <c:v>334.55336202983602</c:v>
                </c:pt>
                <c:pt idx="144407">
                  <c:v>334.55567878510999</c:v>
                </c:pt>
                <c:pt idx="144408">
                  <c:v>334.55799554038299</c:v>
                </c:pt>
                <c:pt idx="144409">
                  <c:v>334.56031229565701</c:v>
                </c:pt>
                <c:pt idx="144410">
                  <c:v>334.56262905093001</c:v>
                </c:pt>
                <c:pt idx="144411">
                  <c:v>334.56494580620398</c:v>
                </c:pt>
                <c:pt idx="144412">
                  <c:v>334.56726256147698</c:v>
                </c:pt>
                <c:pt idx="144413">
                  <c:v>334.569579316751</c:v>
                </c:pt>
                <c:pt idx="144414">
                  <c:v>334.571896072024</c:v>
                </c:pt>
                <c:pt idx="144415">
                  <c:v>334.57421282729803</c:v>
                </c:pt>
                <c:pt idx="144416">
                  <c:v>334.57652958257103</c:v>
                </c:pt>
                <c:pt idx="144417">
                  <c:v>334.57884633784499</c:v>
                </c:pt>
                <c:pt idx="144418">
                  <c:v>334.58116309311799</c:v>
                </c:pt>
                <c:pt idx="144419">
                  <c:v>334.58347984839202</c:v>
                </c:pt>
                <c:pt idx="144420">
                  <c:v>334.58579660366502</c:v>
                </c:pt>
                <c:pt idx="144421">
                  <c:v>334.58811335893898</c:v>
                </c:pt>
                <c:pt idx="144422">
                  <c:v>334.59043011421198</c:v>
                </c:pt>
                <c:pt idx="144423">
                  <c:v>334.59274686948601</c:v>
                </c:pt>
                <c:pt idx="144424">
                  <c:v>334.59506362475901</c:v>
                </c:pt>
                <c:pt idx="144425">
                  <c:v>334.59738038003297</c:v>
                </c:pt>
                <c:pt idx="144426">
                  <c:v>334.59969713530597</c:v>
                </c:pt>
                <c:pt idx="144427">
                  <c:v>334.60201389058</c:v>
                </c:pt>
                <c:pt idx="144428">
                  <c:v>334.604330645853</c:v>
                </c:pt>
                <c:pt idx="144429">
                  <c:v>334.60664740112702</c:v>
                </c:pt>
                <c:pt idx="144430">
                  <c:v>334.60896415640002</c:v>
                </c:pt>
                <c:pt idx="144431">
                  <c:v>334.61128091167399</c:v>
                </c:pt>
                <c:pt idx="144432">
                  <c:v>334.61359766694699</c:v>
                </c:pt>
                <c:pt idx="144433">
                  <c:v>334.61591442222101</c:v>
                </c:pt>
                <c:pt idx="144434">
                  <c:v>334.61823117749401</c:v>
                </c:pt>
                <c:pt idx="144435">
                  <c:v>334.62054793276798</c:v>
                </c:pt>
                <c:pt idx="144436">
                  <c:v>334.62286468804098</c:v>
                </c:pt>
                <c:pt idx="144437">
                  <c:v>334.625181443315</c:v>
                </c:pt>
                <c:pt idx="144438">
                  <c:v>334.627498198588</c:v>
                </c:pt>
                <c:pt idx="144439">
                  <c:v>334.62981495386202</c:v>
                </c:pt>
                <c:pt idx="144440">
                  <c:v>334.63213170913502</c:v>
                </c:pt>
                <c:pt idx="144441">
                  <c:v>334.63444846440899</c:v>
                </c:pt>
                <c:pt idx="144442">
                  <c:v>334.63676521968199</c:v>
                </c:pt>
                <c:pt idx="144443">
                  <c:v>334.63908197495601</c:v>
                </c:pt>
                <c:pt idx="144444">
                  <c:v>334.64139873022901</c:v>
                </c:pt>
                <c:pt idx="144445">
                  <c:v>334.64371548550298</c:v>
                </c:pt>
                <c:pt idx="144446">
                  <c:v>334.646032240777</c:v>
                </c:pt>
                <c:pt idx="144447">
                  <c:v>334.64834899605</c:v>
                </c:pt>
                <c:pt idx="144448">
                  <c:v>334.65066575132403</c:v>
                </c:pt>
                <c:pt idx="144449">
                  <c:v>334.65298250659703</c:v>
                </c:pt>
                <c:pt idx="144450">
                  <c:v>334.65529926187099</c:v>
                </c:pt>
                <c:pt idx="144451">
                  <c:v>334.65761601714399</c:v>
                </c:pt>
                <c:pt idx="144452">
                  <c:v>334.65993277241802</c:v>
                </c:pt>
                <c:pt idx="144453">
                  <c:v>334.66224952769102</c:v>
                </c:pt>
                <c:pt idx="144454">
                  <c:v>334.66456628296498</c:v>
                </c:pt>
                <c:pt idx="144455">
                  <c:v>334.66688303823798</c:v>
                </c:pt>
                <c:pt idx="144456">
                  <c:v>334.66919979351201</c:v>
                </c:pt>
                <c:pt idx="144457">
                  <c:v>334.67151654878501</c:v>
                </c:pt>
                <c:pt idx="144458">
                  <c:v>334.67383330405897</c:v>
                </c:pt>
                <c:pt idx="144459">
                  <c:v>334.67615005933197</c:v>
                </c:pt>
                <c:pt idx="144460">
                  <c:v>334.678466814606</c:v>
                </c:pt>
                <c:pt idx="144461">
                  <c:v>334.680783569879</c:v>
                </c:pt>
                <c:pt idx="144462">
                  <c:v>334.68310032515302</c:v>
                </c:pt>
                <c:pt idx="144463">
                  <c:v>334.68541708042602</c:v>
                </c:pt>
                <c:pt idx="144464">
                  <c:v>334.68773383569999</c:v>
                </c:pt>
                <c:pt idx="144465">
                  <c:v>334.69005059097299</c:v>
                </c:pt>
                <c:pt idx="144466">
                  <c:v>334.69236734624701</c:v>
                </c:pt>
                <c:pt idx="144467">
                  <c:v>334.69468410152001</c:v>
                </c:pt>
                <c:pt idx="144468">
                  <c:v>334.69700085679398</c:v>
                </c:pt>
                <c:pt idx="144469">
                  <c:v>334.69931761206698</c:v>
                </c:pt>
                <c:pt idx="144470">
                  <c:v>334.701634367341</c:v>
                </c:pt>
                <c:pt idx="144471">
                  <c:v>334.703951122614</c:v>
                </c:pt>
                <c:pt idx="144472">
                  <c:v>334.70626787788802</c:v>
                </c:pt>
                <c:pt idx="144473">
                  <c:v>334.70858463316102</c:v>
                </c:pt>
                <c:pt idx="144474">
                  <c:v>334.71090138843499</c:v>
                </c:pt>
                <c:pt idx="144475">
                  <c:v>334.71321814370799</c:v>
                </c:pt>
                <c:pt idx="144476">
                  <c:v>334.71553489898201</c:v>
                </c:pt>
                <c:pt idx="144477">
                  <c:v>334.71785165425501</c:v>
                </c:pt>
                <c:pt idx="144478">
                  <c:v>334.72016840952898</c:v>
                </c:pt>
                <c:pt idx="144479">
                  <c:v>334.72248516480198</c:v>
                </c:pt>
                <c:pt idx="144480">
                  <c:v>334.724801920076</c:v>
                </c:pt>
                <c:pt idx="144481">
                  <c:v>334.727118675349</c:v>
                </c:pt>
                <c:pt idx="144482">
                  <c:v>334.72943543062303</c:v>
                </c:pt>
                <c:pt idx="144483">
                  <c:v>334.73175218589603</c:v>
                </c:pt>
                <c:pt idx="144484">
                  <c:v>334.73406894116999</c:v>
                </c:pt>
                <c:pt idx="144485">
                  <c:v>334.73638569644299</c:v>
                </c:pt>
                <c:pt idx="144486">
                  <c:v>334.73870245171702</c:v>
                </c:pt>
                <c:pt idx="144487">
                  <c:v>334.74101920699098</c:v>
                </c:pt>
                <c:pt idx="144488">
                  <c:v>334.74333596226398</c:v>
                </c:pt>
                <c:pt idx="144489">
                  <c:v>334.74565271753801</c:v>
                </c:pt>
                <c:pt idx="144490">
                  <c:v>334.74796947281101</c:v>
                </c:pt>
                <c:pt idx="144491">
                  <c:v>334.75028622808497</c:v>
                </c:pt>
                <c:pt idx="144492">
                  <c:v>334.75260298335797</c:v>
                </c:pt>
                <c:pt idx="144493">
                  <c:v>334.754919738632</c:v>
                </c:pt>
                <c:pt idx="144494">
                  <c:v>334.757236493905</c:v>
                </c:pt>
                <c:pt idx="144495">
                  <c:v>334.75955324917902</c:v>
                </c:pt>
                <c:pt idx="144496">
                  <c:v>334.76187000445202</c:v>
                </c:pt>
                <c:pt idx="144497">
                  <c:v>334.76418675972599</c:v>
                </c:pt>
                <c:pt idx="144498">
                  <c:v>334.76650351499899</c:v>
                </c:pt>
                <c:pt idx="144499">
                  <c:v>334.76882027027301</c:v>
                </c:pt>
                <c:pt idx="144500">
                  <c:v>334.77113702554601</c:v>
                </c:pt>
                <c:pt idx="144501">
                  <c:v>334.77345378081998</c:v>
                </c:pt>
                <c:pt idx="144502">
                  <c:v>334.77577053609298</c:v>
                </c:pt>
                <c:pt idx="144503">
                  <c:v>334.778087291367</c:v>
                </c:pt>
                <c:pt idx="144504">
                  <c:v>334.78040404664</c:v>
                </c:pt>
                <c:pt idx="144505">
                  <c:v>334.78272080191402</c:v>
                </c:pt>
                <c:pt idx="144506">
                  <c:v>334.78503755718702</c:v>
                </c:pt>
                <c:pt idx="144507">
                  <c:v>334.78735431246099</c:v>
                </c:pt>
                <c:pt idx="144508">
                  <c:v>334.78967106773399</c:v>
                </c:pt>
                <c:pt idx="144509">
                  <c:v>334.79198782300801</c:v>
                </c:pt>
                <c:pt idx="144510">
                  <c:v>334.79430457828101</c:v>
                </c:pt>
                <c:pt idx="144511">
                  <c:v>334.79662133355498</c:v>
                </c:pt>
                <c:pt idx="144512">
                  <c:v>334.79893808882798</c:v>
                </c:pt>
                <c:pt idx="144513">
                  <c:v>334.801254844102</c:v>
                </c:pt>
                <c:pt idx="144514">
                  <c:v>334.803571599375</c:v>
                </c:pt>
                <c:pt idx="144515">
                  <c:v>334.80588835464903</c:v>
                </c:pt>
                <c:pt idx="144516">
                  <c:v>334.80820510992203</c:v>
                </c:pt>
                <c:pt idx="144517">
                  <c:v>334.81052186519599</c:v>
                </c:pt>
                <c:pt idx="144518">
                  <c:v>334.81283862046899</c:v>
                </c:pt>
                <c:pt idx="144519">
                  <c:v>334.81515537574302</c:v>
                </c:pt>
                <c:pt idx="144520">
                  <c:v>334.81747213101602</c:v>
                </c:pt>
                <c:pt idx="144521">
                  <c:v>334.81978888628998</c:v>
                </c:pt>
                <c:pt idx="144522">
                  <c:v>334.82210564156298</c:v>
                </c:pt>
                <c:pt idx="144523">
                  <c:v>334.82442239683701</c:v>
                </c:pt>
                <c:pt idx="144524">
                  <c:v>334.82673915211001</c:v>
                </c:pt>
                <c:pt idx="144525">
                  <c:v>334.82905590738397</c:v>
                </c:pt>
                <c:pt idx="144526">
                  <c:v>334.83137266265697</c:v>
                </c:pt>
                <c:pt idx="144527">
                  <c:v>334.833689417931</c:v>
                </c:pt>
                <c:pt idx="144528">
                  <c:v>334.836006173204</c:v>
                </c:pt>
                <c:pt idx="144529">
                  <c:v>334.83832292847802</c:v>
                </c:pt>
                <c:pt idx="144530">
                  <c:v>334.84063968375199</c:v>
                </c:pt>
                <c:pt idx="144531">
                  <c:v>334.84295643902499</c:v>
                </c:pt>
                <c:pt idx="144532">
                  <c:v>334.84527319429901</c:v>
                </c:pt>
                <c:pt idx="144533">
                  <c:v>334.84758994957201</c:v>
                </c:pt>
                <c:pt idx="144534">
                  <c:v>334.84990670484598</c:v>
                </c:pt>
                <c:pt idx="144535">
                  <c:v>334.85222346011898</c:v>
                </c:pt>
                <c:pt idx="144536">
                  <c:v>334.854540215393</c:v>
                </c:pt>
                <c:pt idx="144537">
                  <c:v>334.856856970666</c:v>
                </c:pt>
                <c:pt idx="144538">
                  <c:v>334.85917372594002</c:v>
                </c:pt>
                <c:pt idx="144539">
                  <c:v>334.86149048121302</c:v>
                </c:pt>
                <c:pt idx="144540">
                  <c:v>334.86380723648699</c:v>
                </c:pt>
                <c:pt idx="144541">
                  <c:v>334.86612399175999</c:v>
                </c:pt>
                <c:pt idx="144542">
                  <c:v>334.86844074703401</c:v>
                </c:pt>
                <c:pt idx="144543">
                  <c:v>334.87075750230701</c:v>
                </c:pt>
                <c:pt idx="144544">
                  <c:v>334.87307425758098</c:v>
                </c:pt>
                <c:pt idx="144545">
                  <c:v>334.87539101285398</c:v>
                </c:pt>
                <c:pt idx="144546">
                  <c:v>334.877707768128</c:v>
                </c:pt>
                <c:pt idx="144547">
                  <c:v>334.880024523401</c:v>
                </c:pt>
                <c:pt idx="144548">
                  <c:v>334.88234127867503</c:v>
                </c:pt>
                <c:pt idx="144549">
                  <c:v>334.88465803394803</c:v>
                </c:pt>
                <c:pt idx="144550">
                  <c:v>334.88697478922199</c:v>
                </c:pt>
                <c:pt idx="144551">
                  <c:v>334.88929154449499</c:v>
                </c:pt>
                <c:pt idx="144552">
                  <c:v>334.89160829976902</c:v>
                </c:pt>
                <c:pt idx="144553">
                  <c:v>334.89392505504202</c:v>
                </c:pt>
                <c:pt idx="144554">
                  <c:v>334.89624181031598</c:v>
                </c:pt>
                <c:pt idx="144555">
                  <c:v>334.89855856558898</c:v>
                </c:pt>
                <c:pt idx="144556">
                  <c:v>334.90087532086301</c:v>
                </c:pt>
                <c:pt idx="144557">
                  <c:v>334.90319207613601</c:v>
                </c:pt>
                <c:pt idx="144558">
                  <c:v>334.90550883140997</c:v>
                </c:pt>
                <c:pt idx="144559">
                  <c:v>334.90782558668297</c:v>
                </c:pt>
                <c:pt idx="144560">
                  <c:v>334.910142341957</c:v>
                </c:pt>
                <c:pt idx="144561">
                  <c:v>334.91245909723</c:v>
                </c:pt>
                <c:pt idx="144562">
                  <c:v>334.91477585250402</c:v>
                </c:pt>
                <c:pt idx="144563">
                  <c:v>334.91709260777702</c:v>
                </c:pt>
                <c:pt idx="144564">
                  <c:v>334.91940936305099</c:v>
                </c:pt>
                <c:pt idx="144565">
                  <c:v>334.92172611832399</c:v>
                </c:pt>
                <c:pt idx="144566">
                  <c:v>334.92404287359801</c:v>
                </c:pt>
                <c:pt idx="144567">
                  <c:v>334.92635962887101</c:v>
                </c:pt>
                <c:pt idx="144568">
                  <c:v>334.92867638414498</c:v>
                </c:pt>
                <c:pt idx="144569">
                  <c:v>334.93099313941798</c:v>
                </c:pt>
                <c:pt idx="144570">
                  <c:v>334.933309894692</c:v>
                </c:pt>
                <c:pt idx="144571">
                  <c:v>334.935626649965</c:v>
                </c:pt>
                <c:pt idx="144572">
                  <c:v>334.93794340523903</c:v>
                </c:pt>
                <c:pt idx="144573">
                  <c:v>334.94026016051299</c:v>
                </c:pt>
                <c:pt idx="144574">
                  <c:v>334.94257691578599</c:v>
                </c:pt>
                <c:pt idx="144575">
                  <c:v>334.94489367106002</c:v>
                </c:pt>
                <c:pt idx="144576">
                  <c:v>334.94721042633302</c:v>
                </c:pt>
                <c:pt idx="144577">
                  <c:v>334.94952718160698</c:v>
                </c:pt>
                <c:pt idx="144578">
                  <c:v>334.95184393687998</c:v>
                </c:pt>
                <c:pt idx="144579">
                  <c:v>334.95416069215401</c:v>
                </c:pt>
                <c:pt idx="144580">
                  <c:v>334.95647744742701</c:v>
                </c:pt>
                <c:pt idx="144581">
                  <c:v>334.95879420270097</c:v>
                </c:pt>
                <c:pt idx="144582">
                  <c:v>334.96111095797397</c:v>
                </c:pt>
                <c:pt idx="144583">
                  <c:v>334.963427713248</c:v>
                </c:pt>
                <c:pt idx="144584">
                  <c:v>334.965744468521</c:v>
                </c:pt>
                <c:pt idx="144585">
                  <c:v>334.96806122379502</c:v>
                </c:pt>
                <c:pt idx="144586">
                  <c:v>334.97037797906802</c:v>
                </c:pt>
                <c:pt idx="144587">
                  <c:v>334.97269473434199</c:v>
                </c:pt>
                <c:pt idx="144588">
                  <c:v>334.97501148961499</c:v>
                </c:pt>
                <c:pt idx="144589">
                  <c:v>334.97732824488901</c:v>
                </c:pt>
                <c:pt idx="144590">
                  <c:v>334.97964500016201</c:v>
                </c:pt>
                <c:pt idx="144591">
                  <c:v>334.98196175543598</c:v>
                </c:pt>
                <c:pt idx="144592">
                  <c:v>334.98427851070898</c:v>
                </c:pt>
                <c:pt idx="144593">
                  <c:v>334.986595265983</c:v>
                </c:pt>
                <c:pt idx="144594">
                  <c:v>334.988912021256</c:v>
                </c:pt>
                <c:pt idx="144595">
                  <c:v>334.99122877653002</c:v>
                </c:pt>
                <c:pt idx="144596">
                  <c:v>334.99354553180302</c:v>
                </c:pt>
                <c:pt idx="144597">
                  <c:v>334.99586228707699</c:v>
                </c:pt>
                <c:pt idx="144598">
                  <c:v>334.99817904234999</c:v>
                </c:pt>
                <c:pt idx="144599">
                  <c:v>335.00049579762401</c:v>
                </c:pt>
                <c:pt idx="144600">
                  <c:v>335.00281255289701</c:v>
                </c:pt>
                <c:pt idx="144601">
                  <c:v>335.00512930817098</c:v>
                </c:pt>
                <c:pt idx="144602">
                  <c:v>335.00744606344398</c:v>
                </c:pt>
                <c:pt idx="144603">
                  <c:v>335.009762818718</c:v>
                </c:pt>
                <c:pt idx="144604">
                  <c:v>335.012079573991</c:v>
                </c:pt>
                <c:pt idx="144605">
                  <c:v>335.01439632926503</c:v>
                </c:pt>
                <c:pt idx="144606">
                  <c:v>335.01671308453803</c:v>
                </c:pt>
                <c:pt idx="144607">
                  <c:v>335.01902983981199</c:v>
                </c:pt>
                <c:pt idx="144608">
                  <c:v>335.02134659508499</c:v>
                </c:pt>
                <c:pt idx="144609">
                  <c:v>335.02366335035902</c:v>
                </c:pt>
                <c:pt idx="144610">
                  <c:v>335.02598010563202</c:v>
                </c:pt>
                <c:pt idx="144611">
                  <c:v>335.02829686090598</c:v>
                </c:pt>
                <c:pt idx="144612">
                  <c:v>335.03061361617898</c:v>
                </c:pt>
                <c:pt idx="144613">
                  <c:v>335.03293037145301</c:v>
                </c:pt>
                <c:pt idx="144614">
                  <c:v>335.03524712672601</c:v>
                </c:pt>
                <c:pt idx="144615">
                  <c:v>335.03756388199997</c:v>
                </c:pt>
                <c:pt idx="144616">
                  <c:v>335.039880637274</c:v>
                </c:pt>
                <c:pt idx="144617">
                  <c:v>335.042197392547</c:v>
                </c:pt>
                <c:pt idx="144618">
                  <c:v>335.04451414782102</c:v>
                </c:pt>
                <c:pt idx="144619">
                  <c:v>335.04683090309402</c:v>
                </c:pt>
                <c:pt idx="144620">
                  <c:v>335.04914765836799</c:v>
                </c:pt>
                <c:pt idx="144621">
                  <c:v>335.05146441364099</c:v>
                </c:pt>
                <c:pt idx="144622">
                  <c:v>335.05378116891501</c:v>
                </c:pt>
                <c:pt idx="144623">
                  <c:v>335.05609792418801</c:v>
                </c:pt>
                <c:pt idx="144624">
                  <c:v>335.05841467946198</c:v>
                </c:pt>
                <c:pt idx="144625">
                  <c:v>335.06073143473498</c:v>
                </c:pt>
                <c:pt idx="144626">
                  <c:v>335.063048190009</c:v>
                </c:pt>
                <c:pt idx="144627">
                  <c:v>335.065364945282</c:v>
                </c:pt>
                <c:pt idx="144628">
                  <c:v>335.06768170055602</c:v>
                </c:pt>
                <c:pt idx="144629">
                  <c:v>335.06999845582902</c:v>
                </c:pt>
                <c:pt idx="144630">
                  <c:v>335.07231521110299</c:v>
                </c:pt>
                <c:pt idx="144631">
                  <c:v>335.07463196637599</c:v>
                </c:pt>
                <c:pt idx="144632">
                  <c:v>335.07694872165001</c:v>
                </c:pt>
                <c:pt idx="144633">
                  <c:v>335.07926547692301</c:v>
                </c:pt>
                <c:pt idx="144634">
                  <c:v>335.08158223219698</c:v>
                </c:pt>
                <c:pt idx="144635">
                  <c:v>335.08389898746998</c:v>
                </c:pt>
                <c:pt idx="144636">
                  <c:v>335.086215742744</c:v>
                </c:pt>
                <c:pt idx="144637">
                  <c:v>335.088532498017</c:v>
                </c:pt>
                <c:pt idx="144638">
                  <c:v>335.09084925329103</c:v>
                </c:pt>
                <c:pt idx="144639">
                  <c:v>335.09316600856403</c:v>
                </c:pt>
                <c:pt idx="144640">
                  <c:v>335.09548276383799</c:v>
                </c:pt>
                <c:pt idx="144641">
                  <c:v>335.09779951911099</c:v>
                </c:pt>
                <c:pt idx="144642">
                  <c:v>335.10011627438502</c:v>
                </c:pt>
                <c:pt idx="144643">
                  <c:v>335.10243302965802</c:v>
                </c:pt>
                <c:pt idx="144644">
                  <c:v>335.10474978493198</c:v>
                </c:pt>
                <c:pt idx="144645">
                  <c:v>335.10706654020498</c:v>
                </c:pt>
                <c:pt idx="144646">
                  <c:v>335.10938329547901</c:v>
                </c:pt>
                <c:pt idx="144647">
                  <c:v>335.11170005075201</c:v>
                </c:pt>
                <c:pt idx="144648">
                  <c:v>335.11401680602597</c:v>
                </c:pt>
                <c:pt idx="144649">
                  <c:v>335.11633356129897</c:v>
                </c:pt>
                <c:pt idx="144650">
                  <c:v>335.118650316573</c:v>
                </c:pt>
                <c:pt idx="144651">
                  <c:v>335.120967071846</c:v>
                </c:pt>
                <c:pt idx="144652">
                  <c:v>335.12328382712002</c:v>
                </c:pt>
                <c:pt idx="144653">
                  <c:v>335.12560058239302</c:v>
                </c:pt>
                <c:pt idx="144654">
                  <c:v>335.12791733766699</c:v>
                </c:pt>
                <c:pt idx="144655">
                  <c:v>335.13023409293999</c:v>
                </c:pt>
                <c:pt idx="144656">
                  <c:v>335.13255084821401</c:v>
                </c:pt>
                <c:pt idx="144657">
                  <c:v>335.13486760348701</c:v>
                </c:pt>
                <c:pt idx="144658">
                  <c:v>335.13718435876098</c:v>
                </c:pt>
                <c:pt idx="144659">
                  <c:v>335.139501114035</c:v>
                </c:pt>
                <c:pt idx="144660">
                  <c:v>335.141817869308</c:v>
                </c:pt>
                <c:pt idx="144661">
                  <c:v>335.14413462458202</c:v>
                </c:pt>
                <c:pt idx="144662">
                  <c:v>335.14645137985502</c:v>
                </c:pt>
                <c:pt idx="144663">
                  <c:v>335.14876813512899</c:v>
                </c:pt>
                <c:pt idx="144664">
                  <c:v>335.15108489040199</c:v>
                </c:pt>
                <c:pt idx="144665">
                  <c:v>335.15340164567601</c:v>
                </c:pt>
                <c:pt idx="144666">
                  <c:v>335.15571840094901</c:v>
                </c:pt>
                <c:pt idx="144667">
                  <c:v>335.15803515622298</c:v>
                </c:pt>
                <c:pt idx="144668">
                  <c:v>335.16035191149598</c:v>
                </c:pt>
                <c:pt idx="144669">
                  <c:v>335.16266866677</c:v>
                </c:pt>
                <c:pt idx="144670">
                  <c:v>335.164985422043</c:v>
                </c:pt>
                <c:pt idx="144671">
                  <c:v>335.16730217731703</c:v>
                </c:pt>
                <c:pt idx="144672">
                  <c:v>335.16961893259003</c:v>
                </c:pt>
                <c:pt idx="144673">
                  <c:v>335.17193568786399</c:v>
                </c:pt>
                <c:pt idx="144674">
                  <c:v>335.17425244313699</c:v>
                </c:pt>
                <c:pt idx="144675">
                  <c:v>335.17656919841102</c:v>
                </c:pt>
                <c:pt idx="144676">
                  <c:v>335.17888595368402</c:v>
                </c:pt>
                <c:pt idx="144677">
                  <c:v>335.18120270895798</c:v>
                </c:pt>
                <c:pt idx="144678">
                  <c:v>335.18351946423098</c:v>
                </c:pt>
                <c:pt idx="144679">
                  <c:v>335.18583621950501</c:v>
                </c:pt>
                <c:pt idx="144680">
                  <c:v>335.18815297477801</c:v>
                </c:pt>
                <c:pt idx="144681">
                  <c:v>335.19046973005197</c:v>
                </c:pt>
                <c:pt idx="144682">
                  <c:v>335.19278648532497</c:v>
                </c:pt>
                <c:pt idx="144683">
                  <c:v>335.195103240599</c:v>
                </c:pt>
                <c:pt idx="144684">
                  <c:v>335.197419995872</c:v>
                </c:pt>
                <c:pt idx="144685">
                  <c:v>335.19973675114602</c:v>
                </c:pt>
                <c:pt idx="144686">
                  <c:v>335.20205350641902</c:v>
                </c:pt>
                <c:pt idx="144687">
                  <c:v>335.20437026169299</c:v>
                </c:pt>
                <c:pt idx="144688">
                  <c:v>335.20668701696599</c:v>
                </c:pt>
                <c:pt idx="144689">
                  <c:v>335.20900377224001</c:v>
                </c:pt>
                <c:pt idx="144690">
                  <c:v>335.21132052751301</c:v>
                </c:pt>
                <c:pt idx="144691">
                  <c:v>335.21363728278698</c:v>
                </c:pt>
                <c:pt idx="144692">
                  <c:v>335.21595403805998</c:v>
                </c:pt>
                <c:pt idx="144693">
                  <c:v>335.218270793334</c:v>
                </c:pt>
                <c:pt idx="144694">
                  <c:v>335.220587548607</c:v>
                </c:pt>
                <c:pt idx="144695">
                  <c:v>335.22290430388102</c:v>
                </c:pt>
                <c:pt idx="144696">
                  <c:v>335.22522105915402</c:v>
                </c:pt>
                <c:pt idx="144697">
                  <c:v>335.22753781442799</c:v>
                </c:pt>
                <c:pt idx="144698">
                  <c:v>335.22985456970099</c:v>
                </c:pt>
                <c:pt idx="144699">
                  <c:v>335.23217132497501</c:v>
                </c:pt>
                <c:pt idx="144700">
                  <c:v>335.23448808024801</c:v>
                </c:pt>
                <c:pt idx="144701">
                  <c:v>335.23680483552198</c:v>
                </c:pt>
                <c:pt idx="144702">
                  <c:v>335.239121590796</c:v>
                </c:pt>
                <c:pt idx="144703">
                  <c:v>335.241438346069</c:v>
                </c:pt>
                <c:pt idx="144704">
                  <c:v>335.24375510134303</c:v>
                </c:pt>
                <c:pt idx="144705">
                  <c:v>335.24607185661603</c:v>
                </c:pt>
                <c:pt idx="144706">
                  <c:v>335.24838861188999</c:v>
                </c:pt>
                <c:pt idx="144707">
                  <c:v>335.25070536716299</c:v>
                </c:pt>
                <c:pt idx="144708">
                  <c:v>335.25302212243702</c:v>
                </c:pt>
                <c:pt idx="144709">
                  <c:v>335.25533887771002</c:v>
                </c:pt>
                <c:pt idx="144710">
                  <c:v>335.25765563298398</c:v>
                </c:pt>
                <c:pt idx="144711">
                  <c:v>335.25997238825698</c:v>
                </c:pt>
                <c:pt idx="144712">
                  <c:v>335.26228914353101</c:v>
                </c:pt>
                <c:pt idx="144713">
                  <c:v>335.26460589880401</c:v>
                </c:pt>
                <c:pt idx="144714">
                  <c:v>335.26692265407797</c:v>
                </c:pt>
                <c:pt idx="144715">
                  <c:v>335.26923940935097</c:v>
                </c:pt>
                <c:pt idx="144716">
                  <c:v>335.271556164625</c:v>
                </c:pt>
                <c:pt idx="144717">
                  <c:v>335.273872919898</c:v>
                </c:pt>
                <c:pt idx="144718">
                  <c:v>335.27618967517202</c:v>
                </c:pt>
                <c:pt idx="144719">
                  <c:v>335.27850643044502</c:v>
                </c:pt>
                <c:pt idx="144720">
                  <c:v>335.28082318571899</c:v>
                </c:pt>
                <c:pt idx="144721">
                  <c:v>335.28313994099199</c:v>
                </c:pt>
                <c:pt idx="144722">
                  <c:v>335.28545669626601</c:v>
                </c:pt>
                <c:pt idx="144723">
                  <c:v>335.28777345153901</c:v>
                </c:pt>
                <c:pt idx="144724">
                  <c:v>335.29009020681298</c:v>
                </c:pt>
                <c:pt idx="144725">
                  <c:v>335.29240696208598</c:v>
                </c:pt>
                <c:pt idx="144726">
                  <c:v>335.29472371736</c:v>
                </c:pt>
                <c:pt idx="144727">
                  <c:v>335.297040472633</c:v>
                </c:pt>
                <c:pt idx="144728">
                  <c:v>335.29935722790702</c:v>
                </c:pt>
                <c:pt idx="144729">
                  <c:v>335.30167398318002</c:v>
                </c:pt>
                <c:pt idx="144730">
                  <c:v>335.30399073845399</c:v>
                </c:pt>
                <c:pt idx="144731">
                  <c:v>335.30630749372699</c:v>
                </c:pt>
                <c:pt idx="144732">
                  <c:v>335.30862424900101</c:v>
                </c:pt>
                <c:pt idx="144733">
                  <c:v>335.31094100427401</c:v>
                </c:pt>
                <c:pt idx="144734">
                  <c:v>335.31325775954798</c:v>
                </c:pt>
                <c:pt idx="144735">
                  <c:v>335.31557451482098</c:v>
                </c:pt>
                <c:pt idx="144736">
                  <c:v>335.317891270095</c:v>
                </c:pt>
                <c:pt idx="144737">
                  <c:v>335.320208025368</c:v>
                </c:pt>
                <c:pt idx="144738">
                  <c:v>335.32252478064203</c:v>
                </c:pt>
                <c:pt idx="144739">
                  <c:v>335.32484153591503</c:v>
                </c:pt>
                <c:pt idx="144740">
                  <c:v>335.32715829118899</c:v>
                </c:pt>
                <c:pt idx="144741">
                  <c:v>335.32947504646199</c:v>
                </c:pt>
                <c:pt idx="144742">
                  <c:v>335.33179180173602</c:v>
                </c:pt>
                <c:pt idx="144743">
                  <c:v>335.33410855700998</c:v>
                </c:pt>
                <c:pt idx="144744">
                  <c:v>335.33642531228298</c:v>
                </c:pt>
                <c:pt idx="144745">
                  <c:v>335.33874206755701</c:v>
                </c:pt>
                <c:pt idx="144746">
                  <c:v>335.34105882283001</c:v>
                </c:pt>
                <c:pt idx="144747">
                  <c:v>335.34337557810397</c:v>
                </c:pt>
                <c:pt idx="144748">
                  <c:v>335.34569233337697</c:v>
                </c:pt>
                <c:pt idx="144749">
                  <c:v>335.348009088651</c:v>
                </c:pt>
                <c:pt idx="144750">
                  <c:v>335.350325843924</c:v>
                </c:pt>
                <c:pt idx="144751">
                  <c:v>335.35264259919802</c:v>
                </c:pt>
                <c:pt idx="144752">
                  <c:v>335.35495935447102</c:v>
                </c:pt>
                <c:pt idx="144753">
                  <c:v>335.35727610974499</c:v>
                </c:pt>
                <c:pt idx="144754">
                  <c:v>335.35959286501799</c:v>
                </c:pt>
                <c:pt idx="144755">
                  <c:v>335.36190962029201</c:v>
                </c:pt>
                <c:pt idx="144756">
                  <c:v>335.36422637556501</c:v>
                </c:pt>
                <c:pt idx="144757">
                  <c:v>335.36654313083898</c:v>
                </c:pt>
                <c:pt idx="144758">
                  <c:v>335.36885988611198</c:v>
                </c:pt>
                <c:pt idx="144759">
                  <c:v>335.371176641386</c:v>
                </c:pt>
                <c:pt idx="144760">
                  <c:v>335.373493396659</c:v>
                </c:pt>
                <c:pt idx="144761">
                  <c:v>335.37581015193302</c:v>
                </c:pt>
                <c:pt idx="144762">
                  <c:v>335.37812690720602</c:v>
                </c:pt>
                <c:pt idx="144763">
                  <c:v>335.38044366247999</c:v>
                </c:pt>
                <c:pt idx="144764">
                  <c:v>335.38276041775299</c:v>
                </c:pt>
                <c:pt idx="144765">
                  <c:v>335.38507717302701</c:v>
                </c:pt>
                <c:pt idx="144766">
                  <c:v>335.38739392830001</c:v>
                </c:pt>
                <c:pt idx="144767">
                  <c:v>335.38971068357398</c:v>
                </c:pt>
                <c:pt idx="144768">
                  <c:v>335.39202743884698</c:v>
                </c:pt>
                <c:pt idx="144769">
                  <c:v>335.394344194121</c:v>
                </c:pt>
                <c:pt idx="144770">
                  <c:v>335.396660949394</c:v>
                </c:pt>
                <c:pt idx="144771">
                  <c:v>335.39897770466803</c:v>
                </c:pt>
                <c:pt idx="144772">
                  <c:v>335.40129445994103</c:v>
                </c:pt>
                <c:pt idx="144773">
                  <c:v>335.40361121521499</c:v>
                </c:pt>
                <c:pt idx="144774">
                  <c:v>335.40592797048799</c:v>
                </c:pt>
                <c:pt idx="144775">
                  <c:v>335.40824472576202</c:v>
                </c:pt>
                <c:pt idx="144776">
                  <c:v>335.41056148103502</c:v>
                </c:pt>
                <c:pt idx="144777">
                  <c:v>335.41287823630898</c:v>
                </c:pt>
                <c:pt idx="144778">
                  <c:v>335.41519499158198</c:v>
                </c:pt>
                <c:pt idx="144779">
                  <c:v>335.41751174685601</c:v>
                </c:pt>
                <c:pt idx="144780">
                  <c:v>335.41982850212901</c:v>
                </c:pt>
                <c:pt idx="144781">
                  <c:v>335.42214525740297</c:v>
                </c:pt>
                <c:pt idx="144782">
                  <c:v>335.42446201267597</c:v>
                </c:pt>
                <c:pt idx="144783">
                  <c:v>335.42677876795</c:v>
                </c:pt>
                <c:pt idx="144784">
                  <c:v>335.429095523223</c:v>
                </c:pt>
                <c:pt idx="144785">
                  <c:v>335.43141227849702</c:v>
                </c:pt>
                <c:pt idx="144786">
                  <c:v>335.43372903377099</c:v>
                </c:pt>
                <c:pt idx="144787">
                  <c:v>335.43604578904399</c:v>
                </c:pt>
                <c:pt idx="144788">
                  <c:v>335.43836254431801</c:v>
                </c:pt>
                <c:pt idx="144789">
                  <c:v>335.44067929959101</c:v>
                </c:pt>
                <c:pt idx="144790">
                  <c:v>335.44299605486498</c:v>
                </c:pt>
                <c:pt idx="144791">
                  <c:v>335.44531281013798</c:v>
                </c:pt>
                <c:pt idx="144792">
                  <c:v>335.447629565412</c:v>
                </c:pt>
                <c:pt idx="144793">
                  <c:v>335.449946320685</c:v>
                </c:pt>
                <c:pt idx="144794">
                  <c:v>335.45226307595902</c:v>
                </c:pt>
                <c:pt idx="144795">
                  <c:v>335.45457983123202</c:v>
                </c:pt>
                <c:pt idx="144796">
                  <c:v>335.45689658650599</c:v>
                </c:pt>
                <c:pt idx="144797">
                  <c:v>335.45921334177899</c:v>
                </c:pt>
                <c:pt idx="144798">
                  <c:v>335.46153009705301</c:v>
                </c:pt>
                <c:pt idx="144799">
                  <c:v>335.46384685232601</c:v>
                </c:pt>
                <c:pt idx="144800">
                  <c:v>335.46616360759998</c:v>
                </c:pt>
                <c:pt idx="144801">
                  <c:v>335.46848036287298</c:v>
                </c:pt>
                <c:pt idx="144802">
                  <c:v>335.470797118147</c:v>
                </c:pt>
                <c:pt idx="144803">
                  <c:v>335.47311387342</c:v>
                </c:pt>
                <c:pt idx="144804">
                  <c:v>335.47543062869403</c:v>
                </c:pt>
                <c:pt idx="144805">
                  <c:v>335.47774738396703</c:v>
                </c:pt>
                <c:pt idx="144806">
                  <c:v>335.48006413924099</c:v>
                </c:pt>
                <c:pt idx="144807">
                  <c:v>335.48238089451399</c:v>
                </c:pt>
                <c:pt idx="144808">
                  <c:v>335.48469764978802</c:v>
                </c:pt>
                <c:pt idx="144809">
                  <c:v>335.48701440506102</c:v>
                </c:pt>
                <c:pt idx="144810">
                  <c:v>335.48933116033498</c:v>
                </c:pt>
                <c:pt idx="144811">
                  <c:v>335.49164791560798</c:v>
                </c:pt>
                <c:pt idx="144812">
                  <c:v>335.49396467088201</c:v>
                </c:pt>
                <c:pt idx="144813">
                  <c:v>335.49628142615501</c:v>
                </c:pt>
                <c:pt idx="144814">
                  <c:v>335.49859818142897</c:v>
                </c:pt>
                <c:pt idx="144815">
                  <c:v>335.50091493670197</c:v>
                </c:pt>
                <c:pt idx="144816">
                  <c:v>335.503231691976</c:v>
                </c:pt>
                <c:pt idx="144817">
                  <c:v>335.505548447249</c:v>
                </c:pt>
                <c:pt idx="144818">
                  <c:v>335.50786520252302</c:v>
                </c:pt>
                <c:pt idx="144819">
                  <c:v>335.51018195779602</c:v>
                </c:pt>
                <c:pt idx="144820">
                  <c:v>335.51249871306999</c:v>
                </c:pt>
                <c:pt idx="144821">
                  <c:v>335.51481546834299</c:v>
                </c:pt>
                <c:pt idx="144822">
                  <c:v>335.51713222361701</c:v>
                </c:pt>
                <c:pt idx="144823">
                  <c:v>335.51944897889001</c:v>
                </c:pt>
                <c:pt idx="144824">
                  <c:v>335.52176573416398</c:v>
                </c:pt>
                <c:pt idx="144825">
                  <c:v>335.52408248943698</c:v>
                </c:pt>
                <c:pt idx="144826">
                  <c:v>335.526399244711</c:v>
                </c:pt>
                <c:pt idx="144827">
                  <c:v>335.528715999984</c:v>
                </c:pt>
                <c:pt idx="144828">
                  <c:v>335.53103275525802</c:v>
                </c:pt>
                <c:pt idx="144829">
                  <c:v>335.53334951053199</c:v>
                </c:pt>
                <c:pt idx="144830">
                  <c:v>335.53566626580499</c:v>
                </c:pt>
                <c:pt idx="144831">
                  <c:v>335.53798302107901</c:v>
                </c:pt>
                <c:pt idx="144832">
                  <c:v>335.54029977635201</c:v>
                </c:pt>
                <c:pt idx="144833">
                  <c:v>335.54261653162598</c:v>
                </c:pt>
                <c:pt idx="144834">
                  <c:v>335.54493328689898</c:v>
                </c:pt>
                <c:pt idx="144835">
                  <c:v>335.547250042173</c:v>
                </c:pt>
                <c:pt idx="144836">
                  <c:v>335.549566797446</c:v>
                </c:pt>
                <c:pt idx="144837">
                  <c:v>335.55188355272003</c:v>
                </c:pt>
                <c:pt idx="144838">
                  <c:v>335.55420030799303</c:v>
                </c:pt>
                <c:pt idx="144839">
                  <c:v>335.55651706326699</c:v>
                </c:pt>
                <c:pt idx="144840">
                  <c:v>335.55883381853999</c:v>
                </c:pt>
                <c:pt idx="144841">
                  <c:v>335.56115057381402</c:v>
                </c:pt>
                <c:pt idx="144842">
                  <c:v>335.56346732908702</c:v>
                </c:pt>
                <c:pt idx="144843">
                  <c:v>335.56578408436098</c:v>
                </c:pt>
                <c:pt idx="144844">
                  <c:v>335.56810083963398</c:v>
                </c:pt>
                <c:pt idx="144845">
                  <c:v>335.57041759490801</c:v>
                </c:pt>
                <c:pt idx="144846">
                  <c:v>335.57273435018101</c:v>
                </c:pt>
                <c:pt idx="144847">
                  <c:v>335.57505110545497</c:v>
                </c:pt>
                <c:pt idx="144848">
                  <c:v>335.57736786072797</c:v>
                </c:pt>
                <c:pt idx="144849">
                  <c:v>335.579684616002</c:v>
                </c:pt>
                <c:pt idx="144850">
                  <c:v>335.582001371275</c:v>
                </c:pt>
                <c:pt idx="144851">
                  <c:v>335.58431812654902</c:v>
                </c:pt>
                <c:pt idx="144852">
                  <c:v>335.58663488182202</c:v>
                </c:pt>
                <c:pt idx="144853">
                  <c:v>335.58895163709599</c:v>
                </c:pt>
                <c:pt idx="144854">
                  <c:v>335.59126839236899</c:v>
                </c:pt>
                <c:pt idx="144855">
                  <c:v>335.59358514764301</c:v>
                </c:pt>
                <c:pt idx="144856">
                  <c:v>335.59590190291601</c:v>
                </c:pt>
                <c:pt idx="144857">
                  <c:v>335.59821865818998</c:v>
                </c:pt>
                <c:pt idx="144858">
                  <c:v>335.60053541346298</c:v>
                </c:pt>
                <c:pt idx="144859">
                  <c:v>335.602852168737</c:v>
                </c:pt>
                <c:pt idx="144860">
                  <c:v>335.60516892401</c:v>
                </c:pt>
                <c:pt idx="144861">
                  <c:v>335.60748567928403</c:v>
                </c:pt>
                <c:pt idx="144862">
                  <c:v>335.60980243455703</c:v>
                </c:pt>
                <c:pt idx="144863">
                  <c:v>335.61211918983099</c:v>
                </c:pt>
                <c:pt idx="144864">
                  <c:v>335.61443594510399</c:v>
                </c:pt>
                <c:pt idx="144865">
                  <c:v>335.61675270037802</c:v>
                </c:pt>
                <c:pt idx="144866">
                  <c:v>335.61906945565102</c:v>
                </c:pt>
                <c:pt idx="144867">
                  <c:v>335.62138621092498</c:v>
                </c:pt>
                <c:pt idx="144868">
                  <c:v>335.62370296619798</c:v>
                </c:pt>
                <c:pt idx="144869">
                  <c:v>335.62601972147201</c:v>
                </c:pt>
                <c:pt idx="144870">
                  <c:v>335.62833647674501</c:v>
                </c:pt>
                <c:pt idx="144871">
                  <c:v>335.63065323201897</c:v>
                </c:pt>
                <c:pt idx="144872">
                  <c:v>335.632969987293</c:v>
                </c:pt>
                <c:pt idx="144873">
                  <c:v>335.635286742566</c:v>
                </c:pt>
                <c:pt idx="144874">
                  <c:v>335.63760349784002</c:v>
                </c:pt>
                <c:pt idx="144875">
                  <c:v>335.63992025311302</c:v>
                </c:pt>
                <c:pt idx="144876">
                  <c:v>335.64223700838699</c:v>
                </c:pt>
                <c:pt idx="144877">
                  <c:v>335.64455376365999</c:v>
                </c:pt>
                <c:pt idx="144878">
                  <c:v>335.64687051893401</c:v>
                </c:pt>
                <c:pt idx="144879">
                  <c:v>335.64918727420701</c:v>
                </c:pt>
                <c:pt idx="144880">
                  <c:v>335.65150402948098</c:v>
                </c:pt>
                <c:pt idx="144881">
                  <c:v>335.65382078475398</c:v>
                </c:pt>
                <c:pt idx="144882">
                  <c:v>335.656137540028</c:v>
                </c:pt>
                <c:pt idx="144883">
                  <c:v>335.658454295301</c:v>
                </c:pt>
                <c:pt idx="144884">
                  <c:v>335.66077105057502</c:v>
                </c:pt>
                <c:pt idx="144885">
                  <c:v>335.66308780584802</c:v>
                </c:pt>
                <c:pt idx="144886">
                  <c:v>335.66540456112199</c:v>
                </c:pt>
                <c:pt idx="144887">
                  <c:v>335.66772131639499</c:v>
                </c:pt>
                <c:pt idx="144888">
                  <c:v>335.67003807166901</c:v>
                </c:pt>
                <c:pt idx="144889">
                  <c:v>335.67235482694201</c:v>
                </c:pt>
                <c:pt idx="144890">
                  <c:v>335.67467158221598</c:v>
                </c:pt>
                <c:pt idx="144891">
                  <c:v>335.67698833748898</c:v>
                </c:pt>
                <c:pt idx="144892">
                  <c:v>335.679305092763</c:v>
                </c:pt>
                <c:pt idx="144893">
                  <c:v>335.681621848036</c:v>
                </c:pt>
                <c:pt idx="144894">
                  <c:v>335.68393860331003</c:v>
                </c:pt>
                <c:pt idx="144895">
                  <c:v>335.68625535858303</c:v>
                </c:pt>
                <c:pt idx="144896">
                  <c:v>335.68857211385699</c:v>
                </c:pt>
                <c:pt idx="144897">
                  <c:v>335.69088886912999</c:v>
                </c:pt>
                <c:pt idx="144898">
                  <c:v>335.69320562440402</c:v>
                </c:pt>
                <c:pt idx="144899">
                  <c:v>335.69552237967702</c:v>
                </c:pt>
                <c:pt idx="144900">
                  <c:v>335.69783913495098</c:v>
                </c:pt>
                <c:pt idx="144901">
                  <c:v>335.70015589022398</c:v>
                </c:pt>
                <c:pt idx="144902">
                  <c:v>335.70247264549801</c:v>
                </c:pt>
                <c:pt idx="144903">
                  <c:v>335.70478940077101</c:v>
                </c:pt>
                <c:pt idx="144904">
                  <c:v>335.70710615604497</c:v>
                </c:pt>
                <c:pt idx="144905">
                  <c:v>335.70942291131797</c:v>
                </c:pt>
                <c:pt idx="144906">
                  <c:v>335.711739666592</c:v>
                </c:pt>
                <c:pt idx="144907">
                  <c:v>335.714056421865</c:v>
                </c:pt>
                <c:pt idx="144908">
                  <c:v>335.71637317713902</c:v>
                </c:pt>
                <c:pt idx="144909">
                  <c:v>335.71868993241202</c:v>
                </c:pt>
                <c:pt idx="144910">
                  <c:v>335.72100668768599</c:v>
                </c:pt>
                <c:pt idx="144911">
                  <c:v>335.72332344295899</c:v>
                </c:pt>
                <c:pt idx="144912">
                  <c:v>335.72564019823301</c:v>
                </c:pt>
                <c:pt idx="144913">
                  <c:v>335.72795695350601</c:v>
                </c:pt>
                <c:pt idx="144914">
                  <c:v>335.73027370877998</c:v>
                </c:pt>
                <c:pt idx="144915">
                  <c:v>335.732590464054</c:v>
                </c:pt>
                <c:pt idx="144916">
                  <c:v>335.734907219327</c:v>
                </c:pt>
                <c:pt idx="144917">
                  <c:v>335.73722397460102</c:v>
                </c:pt>
                <c:pt idx="144918">
                  <c:v>335.73954072987402</c:v>
                </c:pt>
                <c:pt idx="144919">
                  <c:v>335.74185748514799</c:v>
                </c:pt>
                <c:pt idx="144920">
                  <c:v>335.74417424042099</c:v>
                </c:pt>
                <c:pt idx="144921">
                  <c:v>335.74649099569501</c:v>
                </c:pt>
                <c:pt idx="144922">
                  <c:v>335.74880775096801</c:v>
                </c:pt>
                <c:pt idx="144923">
                  <c:v>335.75112450624198</c:v>
                </c:pt>
                <c:pt idx="144924">
                  <c:v>335.75344126151498</c:v>
                </c:pt>
                <c:pt idx="144925">
                  <c:v>335.755758016789</c:v>
                </c:pt>
                <c:pt idx="144926">
                  <c:v>335.758074772062</c:v>
                </c:pt>
                <c:pt idx="144927">
                  <c:v>335.76039152733603</c:v>
                </c:pt>
                <c:pt idx="144928">
                  <c:v>335.76270828260903</c:v>
                </c:pt>
                <c:pt idx="144929">
                  <c:v>335.76502503788299</c:v>
                </c:pt>
                <c:pt idx="144930">
                  <c:v>335.76734179315599</c:v>
                </c:pt>
                <c:pt idx="144931">
                  <c:v>335.76965854843002</c:v>
                </c:pt>
                <c:pt idx="144932">
                  <c:v>335.77197530370302</c:v>
                </c:pt>
                <c:pt idx="144933">
                  <c:v>335.77429205897698</c:v>
                </c:pt>
                <c:pt idx="144934">
                  <c:v>335.77660881424998</c:v>
                </c:pt>
                <c:pt idx="144935">
                  <c:v>335.77892556952401</c:v>
                </c:pt>
                <c:pt idx="144936">
                  <c:v>335.78124232479701</c:v>
                </c:pt>
                <c:pt idx="144937">
                  <c:v>335.78355908007097</c:v>
                </c:pt>
                <c:pt idx="144938">
                  <c:v>335.78587583534397</c:v>
                </c:pt>
                <c:pt idx="144939">
                  <c:v>335.788192590618</c:v>
                </c:pt>
                <c:pt idx="144940">
                  <c:v>335.790509345891</c:v>
                </c:pt>
                <c:pt idx="144941">
                  <c:v>335.79282610116502</c:v>
                </c:pt>
                <c:pt idx="144942">
                  <c:v>335.79514285643802</c:v>
                </c:pt>
                <c:pt idx="144943">
                  <c:v>335.79745961171199</c:v>
                </c:pt>
                <c:pt idx="144944">
                  <c:v>335.79977636698499</c:v>
                </c:pt>
                <c:pt idx="144945">
                  <c:v>335.80209312225901</c:v>
                </c:pt>
                <c:pt idx="144946">
                  <c:v>335.80440987753201</c:v>
                </c:pt>
                <c:pt idx="144947">
                  <c:v>335.80672663280598</c:v>
                </c:pt>
                <c:pt idx="144948">
                  <c:v>335.80904338807898</c:v>
                </c:pt>
                <c:pt idx="144949">
                  <c:v>335.811360143353</c:v>
                </c:pt>
                <c:pt idx="144950">
                  <c:v>335.813676898626</c:v>
                </c:pt>
                <c:pt idx="144951">
                  <c:v>335.81599365390002</c:v>
                </c:pt>
                <c:pt idx="144952">
                  <c:v>335.81831040917302</c:v>
                </c:pt>
                <c:pt idx="144953">
                  <c:v>335.82062716444699</c:v>
                </c:pt>
                <c:pt idx="144954">
                  <c:v>335.82294391971999</c:v>
                </c:pt>
                <c:pt idx="144955">
                  <c:v>335.82526067499401</c:v>
                </c:pt>
                <c:pt idx="144956">
                  <c:v>335.82757743026701</c:v>
                </c:pt>
                <c:pt idx="144957">
                  <c:v>335.82989418554098</c:v>
                </c:pt>
                <c:pt idx="144958">
                  <c:v>335.832210940815</c:v>
                </c:pt>
                <c:pt idx="144959">
                  <c:v>335.834527696088</c:v>
                </c:pt>
                <c:pt idx="144960">
                  <c:v>335.83684445136203</c:v>
                </c:pt>
                <c:pt idx="144961">
                  <c:v>335.83916120663503</c:v>
                </c:pt>
                <c:pt idx="144962">
                  <c:v>335.84147796190899</c:v>
                </c:pt>
                <c:pt idx="144963">
                  <c:v>335.84379471718199</c:v>
                </c:pt>
                <c:pt idx="144964">
                  <c:v>335.84611147245602</c:v>
                </c:pt>
                <c:pt idx="144965">
                  <c:v>335.84842822772902</c:v>
                </c:pt>
                <c:pt idx="144966">
                  <c:v>335.85074498300298</c:v>
                </c:pt>
                <c:pt idx="144967">
                  <c:v>335.85306173827598</c:v>
                </c:pt>
                <c:pt idx="144968">
                  <c:v>335.85537849355001</c:v>
                </c:pt>
                <c:pt idx="144969">
                  <c:v>335.85769524882301</c:v>
                </c:pt>
                <c:pt idx="144970">
                  <c:v>335.86001200409697</c:v>
                </c:pt>
                <c:pt idx="144971">
                  <c:v>335.86232875936997</c:v>
                </c:pt>
                <c:pt idx="144972">
                  <c:v>335.864645514644</c:v>
                </c:pt>
                <c:pt idx="144973">
                  <c:v>335.866962269917</c:v>
                </c:pt>
                <c:pt idx="144974">
                  <c:v>335.86927902519102</c:v>
                </c:pt>
                <c:pt idx="144975">
                  <c:v>335.87159578046402</c:v>
                </c:pt>
                <c:pt idx="144976">
                  <c:v>335.87391253573799</c:v>
                </c:pt>
                <c:pt idx="144977">
                  <c:v>335.87622929101099</c:v>
                </c:pt>
                <c:pt idx="144978">
                  <c:v>335.87854604628501</c:v>
                </c:pt>
                <c:pt idx="144979">
                  <c:v>335.88086280155801</c:v>
                </c:pt>
                <c:pt idx="144980">
                  <c:v>335.88317955683198</c:v>
                </c:pt>
                <c:pt idx="144981">
                  <c:v>335.88549631210498</c:v>
                </c:pt>
                <c:pt idx="144982">
                  <c:v>335.887813067379</c:v>
                </c:pt>
                <c:pt idx="144983">
                  <c:v>335.890129822652</c:v>
                </c:pt>
                <c:pt idx="144984">
                  <c:v>335.89244657792602</c:v>
                </c:pt>
                <c:pt idx="144985">
                  <c:v>335.89476333319902</c:v>
                </c:pt>
                <c:pt idx="144986">
                  <c:v>335.89708008847299</c:v>
                </c:pt>
                <c:pt idx="144987">
                  <c:v>335.89939684374599</c:v>
                </c:pt>
                <c:pt idx="144988">
                  <c:v>335.90171359902001</c:v>
                </c:pt>
                <c:pt idx="144989">
                  <c:v>335.90403035429301</c:v>
                </c:pt>
                <c:pt idx="144990">
                  <c:v>335.90634710956698</c:v>
                </c:pt>
                <c:pt idx="144991">
                  <c:v>335.90866386483998</c:v>
                </c:pt>
                <c:pt idx="144992">
                  <c:v>335.910980620114</c:v>
                </c:pt>
                <c:pt idx="144993">
                  <c:v>335.913297375387</c:v>
                </c:pt>
                <c:pt idx="144994">
                  <c:v>335.91561413066103</c:v>
                </c:pt>
                <c:pt idx="144995">
                  <c:v>335.91793088593403</c:v>
                </c:pt>
                <c:pt idx="144996">
                  <c:v>335.92024764120799</c:v>
                </c:pt>
                <c:pt idx="144997">
                  <c:v>335.92256439648099</c:v>
                </c:pt>
                <c:pt idx="144998">
                  <c:v>335.92488115175502</c:v>
                </c:pt>
                <c:pt idx="144999">
                  <c:v>335.92719790702802</c:v>
                </c:pt>
                <c:pt idx="145000">
                  <c:v>335.92951466230198</c:v>
                </c:pt>
                <c:pt idx="145001">
                  <c:v>335.93183141757601</c:v>
                </c:pt>
                <c:pt idx="145002">
                  <c:v>335.93414817284901</c:v>
                </c:pt>
                <c:pt idx="145003">
                  <c:v>335.93646492812297</c:v>
                </c:pt>
                <c:pt idx="145004">
                  <c:v>335.93878168339597</c:v>
                </c:pt>
                <c:pt idx="145005">
                  <c:v>335.94109843867</c:v>
                </c:pt>
                <c:pt idx="145006">
                  <c:v>335.943415193943</c:v>
                </c:pt>
                <c:pt idx="145007">
                  <c:v>335.94573194921702</c:v>
                </c:pt>
                <c:pt idx="145008">
                  <c:v>335.94804870449002</c:v>
                </c:pt>
                <c:pt idx="145009">
                  <c:v>335.95036545976399</c:v>
                </c:pt>
                <c:pt idx="145010">
                  <c:v>335.95268221503699</c:v>
                </c:pt>
                <c:pt idx="145011">
                  <c:v>335.95499897031101</c:v>
                </c:pt>
                <c:pt idx="145012">
                  <c:v>335.95731572558401</c:v>
                </c:pt>
                <c:pt idx="145013">
                  <c:v>335.95963248085798</c:v>
                </c:pt>
                <c:pt idx="145014">
                  <c:v>335.96194923613098</c:v>
                </c:pt>
                <c:pt idx="145015">
                  <c:v>335.964265991405</c:v>
                </c:pt>
                <c:pt idx="145016">
                  <c:v>335.966582746678</c:v>
                </c:pt>
                <c:pt idx="145017">
                  <c:v>335.96889950195202</c:v>
                </c:pt>
                <c:pt idx="145018">
                  <c:v>335.97121625722502</c:v>
                </c:pt>
                <c:pt idx="145019">
                  <c:v>335.97353301249899</c:v>
                </c:pt>
                <c:pt idx="145020">
                  <c:v>335.97584976777199</c:v>
                </c:pt>
                <c:pt idx="145021">
                  <c:v>335.97816652304601</c:v>
                </c:pt>
                <c:pt idx="145022">
                  <c:v>335.98048327831901</c:v>
                </c:pt>
                <c:pt idx="145023">
                  <c:v>335.98280003359298</c:v>
                </c:pt>
                <c:pt idx="145024">
                  <c:v>335.98511678886598</c:v>
                </c:pt>
                <c:pt idx="145025">
                  <c:v>335.98743354414</c:v>
                </c:pt>
                <c:pt idx="145026">
                  <c:v>335.989750299413</c:v>
                </c:pt>
                <c:pt idx="145027">
                  <c:v>335.99206705468703</c:v>
                </c:pt>
                <c:pt idx="145028">
                  <c:v>335.99438380996003</c:v>
                </c:pt>
                <c:pt idx="145029">
                  <c:v>335.99670056523399</c:v>
                </c:pt>
                <c:pt idx="145030">
                  <c:v>335.99901732050699</c:v>
                </c:pt>
                <c:pt idx="145031">
                  <c:v>336.00133407578102</c:v>
                </c:pt>
                <c:pt idx="145032">
                  <c:v>336.00365083105402</c:v>
                </c:pt>
                <c:pt idx="145033">
                  <c:v>336.00596758632798</c:v>
                </c:pt>
                <c:pt idx="145034">
                  <c:v>336.00828434160098</c:v>
                </c:pt>
                <c:pt idx="145035">
                  <c:v>336.01060109687501</c:v>
                </c:pt>
                <c:pt idx="145036">
                  <c:v>336.01291785214801</c:v>
                </c:pt>
                <c:pt idx="145037">
                  <c:v>336.01523460742197</c:v>
                </c:pt>
                <c:pt idx="145038">
                  <c:v>336.01755136269497</c:v>
                </c:pt>
                <c:pt idx="145039">
                  <c:v>336.019868117969</c:v>
                </c:pt>
                <c:pt idx="145040">
                  <c:v>336.022184873242</c:v>
                </c:pt>
                <c:pt idx="145041">
                  <c:v>336.02450162851602</c:v>
                </c:pt>
                <c:pt idx="145042">
                  <c:v>336.02681838378999</c:v>
                </c:pt>
                <c:pt idx="145043">
                  <c:v>336.02913513906299</c:v>
                </c:pt>
                <c:pt idx="145044">
                  <c:v>336.03145189433701</c:v>
                </c:pt>
                <c:pt idx="145045">
                  <c:v>336.03376864961001</c:v>
                </c:pt>
                <c:pt idx="145046">
                  <c:v>336.03608540488398</c:v>
                </c:pt>
                <c:pt idx="145047">
                  <c:v>336.03840216015698</c:v>
                </c:pt>
                <c:pt idx="145048">
                  <c:v>336.040718915431</c:v>
                </c:pt>
                <c:pt idx="145049">
                  <c:v>336.043035670704</c:v>
                </c:pt>
                <c:pt idx="145050">
                  <c:v>336.04535242597802</c:v>
                </c:pt>
                <c:pt idx="145051">
                  <c:v>336.04766918125102</c:v>
                </c:pt>
                <c:pt idx="145052">
                  <c:v>336.04998593652499</c:v>
                </c:pt>
                <c:pt idx="145053">
                  <c:v>336.05230269179799</c:v>
                </c:pt>
                <c:pt idx="145054">
                  <c:v>336.05461944707201</c:v>
                </c:pt>
                <c:pt idx="145055">
                  <c:v>336.05693620234501</c:v>
                </c:pt>
                <c:pt idx="145056">
                  <c:v>336.05925295761898</c:v>
                </c:pt>
                <c:pt idx="145057">
                  <c:v>336.06156971289198</c:v>
                </c:pt>
                <c:pt idx="145058">
                  <c:v>336.063886468166</c:v>
                </c:pt>
                <c:pt idx="145059">
                  <c:v>336.066203223439</c:v>
                </c:pt>
                <c:pt idx="145060">
                  <c:v>336.06851997871303</c:v>
                </c:pt>
                <c:pt idx="145061">
                  <c:v>336.07083673398603</c:v>
                </c:pt>
                <c:pt idx="145062">
                  <c:v>336.07315348925999</c:v>
                </c:pt>
                <c:pt idx="145063">
                  <c:v>336.07547024453299</c:v>
                </c:pt>
                <c:pt idx="145064">
                  <c:v>336.07778699980702</c:v>
                </c:pt>
                <c:pt idx="145065">
                  <c:v>336.08010375508002</c:v>
                </c:pt>
                <c:pt idx="145066">
                  <c:v>336.08242051035398</c:v>
                </c:pt>
                <c:pt idx="145067">
                  <c:v>336.08473726562698</c:v>
                </c:pt>
                <c:pt idx="145068">
                  <c:v>336.08705402090101</c:v>
                </c:pt>
                <c:pt idx="145069">
                  <c:v>336.08937077617401</c:v>
                </c:pt>
                <c:pt idx="145070">
                  <c:v>336.09168753144797</c:v>
                </c:pt>
                <c:pt idx="145071">
                  <c:v>336.09400428672097</c:v>
                </c:pt>
                <c:pt idx="145072">
                  <c:v>336.096321041995</c:v>
                </c:pt>
                <c:pt idx="145073">
                  <c:v>336.098637797268</c:v>
                </c:pt>
                <c:pt idx="145074">
                  <c:v>336.10095455254202</c:v>
                </c:pt>
                <c:pt idx="145075">
                  <c:v>336.10327130781502</c:v>
                </c:pt>
                <c:pt idx="145076">
                  <c:v>336.10558806308899</c:v>
                </c:pt>
                <c:pt idx="145077">
                  <c:v>336.10790481836199</c:v>
                </c:pt>
                <c:pt idx="145078">
                  <c:v>336.11022157363601</c:v>
                </c:pt>
                <c:pt idx="145079">
                  <c:v>336.11253832890901</c:v>
                </c:pt>
                <c:pt idx="145080">
                  <c:v>336.11485508418298</c:v>
                </c:pt>
                <c:pt idx="145081">
                  <c:v>336.11717183945598</c:v>
                </c:pt>
                <c:pt idx="145082">
                  <c:v>336.11948859473</c:v>
                </c:pt>
                <c:pt idx="145083">
                  <c:v>336.121805350003</c:v>
                </c:pt>
                <c:pt idx="145084">
                  <c:v>336.12412210527702</c:v>
                </c:pt>
                <c:pt idx="145085">
                  <c:v>336.12643886055099</c:v>
                </c:pt>
                <c:pt idx="145086">
                  <c:v>336.12875561582399</c:v>
                </c:pt>
                <c:pt idx="145087">
                  <c:v>336.13107237109801</c:v>
                </c:pt>
                <c:pt idx="145088">
                  <c:v>336.13338912637101</c:v>
                </c:pt>
                <c:pt idx="145089">
                  <c:v>336.13570588164498</c:v>
                </c:pt>
                <c:pt idx="145090">
                  <c:v>336.13802263691798</c:v>
                </c:pt>
                <c:pt idx="145091">
                  <c:v>336.140339392192</c:v>
                </c:pt>
                <c:pt idx="145092">
                  <c:v>336.142656147465</c:v>
                </c:pt>
                <c:pt idx="145093">
                  <c:v>336.14497290273903</c:v>
                </c:pt>
                <c:pt idx="145094">
                  <c:v>336.14728965801203</c:v>
                </c:pt>
                <c:pt idx="145095">
                  <c:v>336.14960641328599</c:v>
                </c:pt>
                <c:pt idx="145096">
                  <c:v>336.15192316855899</c:v>
                </c:pt>
                <c:pt idx="145097">
                  <c:v>336.15423992383302</c:v>
                </c:pt>
                <c:pt idx="145098">
                  <c:v>336.15655667910602</c:v>
                </c:pt>
                <c:pt idx="145099">
                  <c:v>336.15887343437998</c:v>
                </c:pt>
                <c:pt idx="145100">
                  <c:v>336.16119018965298</c:v>
                </c:pt>
                <c:pt idx="145101">
                  <c:v>336.16350694492701</c:v>
                </c:pt>
                <c:pt idx="145102">
                  <c:v>336.16582370020001</c:v>
                </c:pt>
                <c:pt idx="145103">
                  <c:v>336.16814045547397</c:v>
                </c:pt>
                <c:pt idx="145104">
                  <c:v>336.17045721074697</c:v>
                </c:pt>
                <c:pt idx="145105">
                  <c:v>336.172773966021</c:v>
                </c:pt>
                <c:pt idx="145106">
                  <c:v>336.175090721294</c:v>
                </c:pt>
                <c:pt idx="145107">
                  <c:v>336.17740747656802</c:v>
                </c:pt>
                <c:pt idx="145108">
                  <c:v>336.17972423184102</c:v>
                </c:pt>
                <c:pt idx="145109">
                  <c:v>336.18204098711499</c:v>
                </c:pt>
                <c:pt idx="145110">
                  <c:v>336.18435774238799</c:v>
                </c:pt>
                <c:pt idx="145111">
                  <c:v>336.18667449766201</c:v>
                </c:pt>
                <c:pt idx="145112">
                  <c:v>336.18899125293501</c:v>
                </c:pt>
                <c:pt idx="145113">
                  <c:v>336.19130800820898</c:v>
                </c:pt>
                <c:pt idx="145114">
                  <c:v>336.19362476348198</c:v>
                </c:pt>
                <c:pt idx="145115">
                  <c:v>336.195941518756</c:v>
                </c:pt>
                <c:pt idx="145116">
                  <c:v>336.198258274029</c:v>
                </c:pt>
                <c:pt idx="145117">
                  <c:v>336.20057502930302</c:v>
                </c:pt>
                <c:pt idx="145118">
                  <c:v>336.20289178457602</c:v>
                </c:pt>
                <c:pt idx="145119">
                  <c:v>336.20520853984999</c:v>
                </c:pt>
                <c:pt idx="145120">
                  <c:v>336.20752529512299</c:v>
                </c:pt>
                <c:pt idx="145121">
                  <c:v>336.20984205039701</c:v>
                </c:pt>
                <c:pt idx="145122">
                  <c:v>336.21215880567001</c:v>
                </c:pt>
                <c:pt idx="145123">
                  <c:v>336.21447556094398</c:v>
                </c:pt>
                <c:pt idx="145124">
                  <c:v>336.21679231621698</c:v>
                </c:pt>
                <c:pt idx="145125">
                  <c:v>336.219109071491</c:v>
                </c:pt>
                <c:pt idx="145126">
                  <c:v>336.221425826764</c:v>
                </c:pt>
                <c:pt idx="145127">
                  <c:v>336.22374258203803</c:v>
                </c:pt>
                <c:pt idx="145128">
                  <c:v>336.22605933731199</c:v>
                </c:pt>
                <c:pt idx="145129">
                  <c:v>336.22837609258499</c:v>
                </c:pt>
                <c:pt idx="145130">
                  <c:v>336.23069284785902</c:v>
                </c:pt>
                <c:pt idx="145131">
                  <c:v>336.23300960313202</c:v>
                </c:pt>
                <c:pt idx="145132">
                  <c:v>336.23532635840598</c:v>
                </c:pt>
                <c:pt idx="145133">
                  <c:v>336.23764311367898</c:v>
                </c:pt>
                <c:pt idx="145134">
                  <c:v>336.23995986895301</c:v>
                </c:pt>
                <c:pt idx="145135">
                  <c:v>336.24227662422601</c:v>
                </c:pt>
                <c:pt idx="145136">
                  <c:v>336.24459337949997</c:v>
                </c:pt>
                <c:pt idx="145137">
                  <c:v>336.24691013477297</c:v>
                </c:pt>
                <c:pt idx="145138">
                  <c:v>336.249226890047</c:v>
                </c:pt>
                <c:pt idx="145139">
                  <c:v>336.25154364532</c:v>
                </c:pt>
                <c:pt idx="145140">
                  <c:v>336.25386040059402</c:v>
                </c:pt>
                <c:pt idx="145141">
                  <c:v>336.25617715586702</c:v>
                </c:pt>
                <c:pt idx="145142">
                  <c:v>336.25849391114099</c:v>
                </c:pt>
                <c:pt idx="145143">
                  <c:v>336.26081066641399</c:v>
                </c:pt>
                <c:pt idx="145144">
                  <c:v>336.26312742168801</c:v>
                </c:pt>
                <c:pt idx="145145">
                  <c:v>336.26544417696101</c:v>
                </c:pt>
                <c:pt idx="145146">
                  <c:v>336.26776093223498</c:v>
                </c:pt>
                <c:pt idx="145147">
                  <c:v>336.27007768750798</c:v>
                </c:pt>
                <c:pt idx="145148">
                  <c:v>336.272394442782</c:v>
                </c:pt>
                <c:pt idx="145149">
                  <c:v>336.274711198055</c:v>
                </c:pt>
                <c:pt idx="145150">
                  <c:v>336.27702795332902</c:v>
                </c:pt>
                <c:pt idx="145151">
                  <c:v>336.27934470860203</c:v>
                </c:pt>
                <c:pt idx="145152">
                  <c:v>336.28166146387599</c:v>
                </c:pt>
                <c:pt idx="145153">
                  <c:v>336.28397821914899</c:v>
                </c:pt>
                <c:pt idx="145154">
                  <c:v>336.28629497442301</c:v>
                </c:pt>
                <c:pt idx="145155">
                  <c:v>336.28861172969602</c:v>
                </c:pt>
                <c:pt idx="145156">
                  <c:v>336.29092848496998</c:v>
                </c:pt>
                <c:pt idx="145157">
                  <c:v>336.29324524024298</c:v>
                </c:pt>
                <c:pt idx="145158">
                  <c:v>336.29556199551701</c:v>
                </c:pt>
                <c:pt idx="145159">
                  <c:v>336.29787875079001</c:v>
                </c:pt>
                <c:pt idx="145160">
                  <c:v>336.30019550606397</c:v>
                </c:pt>
                <c:pt idx="145161">
                  <c:v>336.30251226133697</c:v>
                </c:pt>
                <c:pt idx="145162">
                  <c:v>336.304829016611</c:v>
                </c:pt>
                <c:pt idx="145163">
                  <c:v>336.307145771884</c:v>
                </c:pt>
                <c:pt idx="145164">
                  <c:v>336.30946252715802</c:v>
                </c:pt>
                <c:pt idx="145165">
                  <c:v>336.31177928243102</c:v>
                </c:pt>
                <c:pt idx="145166">
                  <c:v>336.31409603770499</c:v>
                </c:pt>
                <c:pt idx="145167">
                  <c:v>336.31641279297799</c:v>
                </c:pt>
                <c:pt idx="145168">
                  <c:v>336.31872954825201</c:v>
                </c:pt>
                <c:pt idx="145169">
                  <c:v>336.32104630352501</c:v>
                </c:pt>
                <c:pt idx="145170">
                  <c:v>336.32336305879898</c:v>
                </c:pt>
                <c:pt idx="145171">
                  <c:v>336.325679814073</c:v>
                </c:pt>
                <c:pt idx="145172">
                  <c:v>336.327996569346</c:v>
                </c:pt>
                <c:pt idx="145173">
                  <c:v>336.33031332462002</c:v>
                </c:pt>
                <c:pt idx="145174">
                  <c:v>336.33263007989302</c:v>
                </c:pt>
                <c:pt idx="145175">
                  <c:v>336.33494683516699</c:v>
                </c:pt>
                <c:pt idx="145176">
                  <c:v>336.33726359043999</c:v>
                </c:pt>
                <c:pt idx="145177">
                  <c:v>336.33958034571401</c:v>
                </c:pt>
                <c:pt idx="145178">
                  <c:v>336.34189710098701</c:v>
                </c:pt>
                <c:pt idx="145179">
                  <c:v>336.34421385626098</c:v>
                </c:pt>
                <c:pt idx="145180">
                  <c:v>336.34653061153398</c:v>
                </c:pt>
                <c:pt idx="145181">
                  <c:v>336.348847366808</c:v>
                </c:pt>
                <c:pt idx="145182">
                  <c:v>336.351164122081</c:v>
                </c:pt>
                <c:pt idx="145183">
                  <c:v>336.35348087735503</c:v>
                </c:pt>
                <c:pt idx="145184">
                  <c:v>336.35579763262803</c:v>
                </c:pt>
                <c:pt idx="145185">
                  <c:v>336.35811438790199</c:v>
                </c:pt>
                <c:pt idx="145186">
                  <c:v>336.36043114317499</c:v>
                </c:pt>
                <c:pt idx="145187">
                  <c:v>336.36274789844902</c:v>
                </c:pt>
                <c:pt idx="145188">
                  <c:v>336.36506465372202</c:v>
                </c:pt>
                <c:pt idx="145189">
                  <c:v>336.36738140899598</c:v>
                </c:pt>
                <c:pt idx="145190">
                  <c:v>336.36969816426898</c:v>
                </c:pt>
                <c:pt idx="145191">
                  <c:v>336.37201491954301</c:v>
                </c:pt>
                <c:pt idx="145192">
                  <c:v>336.37433167481601</c:v>
                </c:pt>
                <c:pt idx="145193">
                  <c:v>336.37664843008997</c:v>
                </c:pt>
                <c:pt idx="145194">
                  <c:v>336.37896518536297</c:v>
                </c:pt>
                <c:pt idx="145195">
                  <c:v>336.381281940637</c:v>
                </c:pt>
                <c:pt idx="145196">
                  <c:v>336.38359869591</c:v>
                </c:pt>
                <c:pt idx="145197">
                  <c:v>336.38591545118402</c:v>
                </c:pt>
                <c:pt idx="145198">
                  <c:v>336.38823220645702</c:v>
                </c:pt>
                <c:pt idx="145199">
                  <c:v>336.39054896173099</c:v>
                </c:pt>
                <c:pt idx="145200">
                  <c:v>336.39286571700399</c:v>
                </c:pt>
                <c:pt idx="145201">
                  <c:v>336.39518247227801</c:v>
                </c:pt>
                <c:pt idx="145202">
                  <c:v>336.39749922755101</c:v>
                </c:pt>
                <c:pt idx="145203">
                  <c:v>336.39981598282498</c:v>
                </c:pt>
                <c:pt idx="145204">
                  <c:v>336.40213273809798</c:v>
                </c:pt>
                <c:pt idx="145205">
                  <c:v>336.404449493372</c:v>
                </c:pt>
                <c:pt idx="145206">
                  <c:v>336.406766248645</c:v>
                </c:pt>
                <c:pt idx="145207">
                  <c:v>336.40908300391902</c:v>
                </c:pt>
                <c:pt idx="145208">
                  <c:v>336.41139975919202</c:v>
                </c:pt>
                <c:pt idx="145209">
                  <c:v>336.41371651446599</c:v>
                </c:pt>
                <c:pt idx="145210">
                  <c:v>336.41603326973899</c:v>
                </c:pt>
                <c:pt idx="145211">
                  <c:v>336.41835002501301</c:v>
                </c:pt>
                <c:pt idx="145212">
                  <c:v>336.42066678028601</c:v>
                </c:pt>
                <c:pt idx="145213">
                  <c:v>336.42298353555998</c:v>
                </c:pt>
                <c:pt idx="145214">
                  <c:v>336.425300290834</c:v>
                </c:pt>
                <c:pt idx="145215">
                  <c:v>336.427617046107</c:v>
                </c:pt>
                <c:pt idx="145216">
                  <c:v>336.42993380138103</c:v>
                </c:pt>
                <c:pt idx="145217">
                  <c:v>336.43225055665403</c:v>
                </c:pt>
                <c:pt idx="145218">
                  <c:v>336.43456731192799</c:v>
                </c:pt>
                <c:pt idx="145219">
                  <c:v>336.43688406720099</c:v>
                </c:pt>
                <c:pt idx="145220">
                  <c:v>336.43920082247502</c:v>
                </c:pt>
                <c:pt idx="145221">
                  <c:v>336.44151757774802</c:v>
                </c:pt>
                <c:pt idx="145222">
                  <c:v>336.44383433302198</c:v>
                </c:pt>
                <c:pt idx="145223">
                  <c:v>336.44615108829498</c:v>
                </c:pt>
                <c:pt idx="145224">
                  <c:v>336.44846784356901</c:v>
                </c:pt>
                <c:pt idx="145225">
                  <c:v>336.45078459884201</c:v>
                </c:pt>
                <c:pt idx="145226">
                  <c:v>336.45310135411597</c:v>
                </c:pt>
                <c:pt idx="145227">
                  <c:v>336.45541810938897</c:v>
                </c:pt>
                <c:pt idx="145228">
                  <c:v>336.457734864663</c:v>
                </c:pt>
                <c:pt idx="145229">
                  <c:v>336.460051619936</c:v>
                </c:pt>
                <c:pt idx="145230">
                  <c:v>336.46236837521002</c:v>
                </c:pt>
                <c:pt idx="145231">
                  <c:v>336.46468513048302</c:v>
                </c:pt>
                <c:pt idx="145232">
                  <c:v>336.46700188575699</c:v>
                </c:pt>
                <c:pt idx="145233">
                  <c:v>336.46931864102999</c:v>
                </c:pt>
                <c:pt idx="145234">
                  <c:v>336.47163539630401</c:v>
                </c:pt>
                <c:pt idx="145235">
                  <c:v>336.47395215157701</c:v>
                </c:pt>
                <c:pt idx="145236">
                  <c:v>336.47626890685098</c:v>
                </c:pt>
                <c:pt idx="145237">
                  <c:v>336.47858566212398</c:v>
                </c:pt>
                <c:pt idx="145238">
                  <c:v>336.480902417398</c:v>
                </c:pt>
                <c:pt idx="145239">
                  <c:v>336.483219172671</c:v>
                </c:pt>
                <c:pt idx="145240">
                  <c:v>336.48553592794502</c:v>
                </c:pt>
                <c:pt idx="145241">
                  <c:v>336.48785268321802</c:v>
                </c:pt>
                <c:pt idx="145242">
                  <c:v>336.49016943849199</c:v>
                </c:pt>
                <c:pt idx="145243">
                  <c:v>336.49248619376499</c:v>
                </c:pt>
                <c:pt idx="145244">
                  <c:v>336.49480294903901</c:v>
                </c:pt>
                <c:pt idx="145245">
                  <c:v>336.49711970431201</c:v>
                </c:pt>
                <c:pt idx="145246">
                  <c:v>336.49943645958598</c:v>
                </c:pt>
                <c:pt idx="145247">
                  <c:v>336.50175321485898</c:v>
                </c:pt>
                <c:pt idx="145248">
                  <c:v>336.504069970133</c:v>
                </c:pt>
                <c:pt idx="145249">
                  <c:v>336.506386725406</c:v>
                </c:pt>
                <c:pt idx="145250">
                  <c:v>336.50870348068003</c:v>
                </c:pt>
                <c:pt idx="145251">
                  <c:v>336.51102023595303</c:v>
                </c:pt>
                <c:pt idx="145252">
                  <c:v>336.51333699122699</c:v>
                </c:pt>
                <c:pt idx="145253">
                  <c:v>336.51565374649999</c:v>
                </c:pt>
                <c:pt idx="145254">
                  <c:v>336.51797050177402</c:v>
                </c:pt>
                <c:pt idx="145255">
                  <c:v>336.52028725704702</c:v>
                </c:pt>
                <c:pt idx="145256">
                  <c:v>336.52260401232098</c:v>
                </c:pt>
                <c:pt idx="145257">
                  <c:v>336.52492076759501</c:v>
                </c:pt>
                <c:pt idx="145258">
                  <c:v>336.52723752286801</c:v>
                </c:pt>
                <c:pt idx="145259">
                  <c:v>336.52955427814197</c:v>
                </c:pt>
                <c:pt idx="145260">
                  <c:v>336.53187103341497</c:v>
                </c:pt>
                <c:pt idx="145261">
                  <c:v>336.534187788689</c:v>
                </c:pt>
                <c:pt idx="145262">
                  <c:v>336.536504543962</c:v>
                </c:pt>
                <c:pt idx="145263">
                  <c:v>336.53882129923602</c:v>
                </c:pt>
                <c:pt idx="145264">
                  <c:v>336.54113805450902</c:v>
                </c:pt>
                <c:pt idx="145265">
                  <c:v>336.54345480978299</c:v>
                </c:pt>
                <c:pt idx="145266">
                  <c:v>336.54577156505599</c:v>
                </c:pt>
                <c:pt idx="145267">
                  <c:v>336.54808832033001</c:v>
                </c:pt>
                <c:pt idx="145268">
                  <c:v>336.55040507560301</c:v>
                </c:pt>
                <c:pt idx="145269">
                  <c:v>336.55272183087698</c:v>
                </c:pt>
                <c:pt idx="145270">
                  <c:v>336.55503858614998</c:v>
                </c:pt>
                <c:pt idx="145271">
                  <c:v>336.557355341424</c:v>
                </c:pt>
                <c:pt idx="145272">
                  <c:v>336.559672096697</c:v>
                </c:pt>
                <c:pt idx="145273">
                  <c:v>336.56198885197102</c:v>
                </c:pt>
                <c:pt idx="145274">
                  <c:v>336.56430560724402</c:v>
                </c:pt>
                <c:pt idx="145275">
                  <c:v>336.56662236251799</c:v>
                </c:pt>
                <c:pt idx="145276">
                  <c:v>336.56893911779099</c:v>
                </c:pt>
                <c:pt idx="145277">
                  <c:v>336.57125587306501</c:v>
                </c:pt>
                <c:pt idx="145278">
                  <c:v>336.57357262833801</c:v>
                </c:pt>
                <c:pt idx="145279">
                  <c:v>336.57588938361198</c:v>
                </c:pt>
                <c:pt idx="145280">
                  <c:v>336.57820613888498</c:v>
                </c:pt>
                <c:pt idx="145281">
                  <c:v>336.580522894159</c:v>
                </c:pt>
                <c:pt idx="145282">
                  <c:v>336.582839649432</c:v>
                </c:pt>
                <c:pt idx="145283">
                  <c:v>336.58515640470603</c:v>
                </c:pt>
                <c:pt idx="145284">
                  <c:v>336.58747315997903</c:v>
                </c:pt>
                <c:pt idx="145285">
                  <c:v>336.58978991525299</c:v>
                </c:pt>
                <c:pt idx="145286">
                  <c:v>336.59210667052599</c:v>
                </c:pt>
                <c:pt idx="145287">
                  <c:v>336.59442342580002</c:v>
                </c:pt>
                <c:pt idx="145288">
                  <c:v>336.59674018107302</c:v>
                </c:pt>
                <c:pt idx="145289">
                  <c:v>336.59905693634698</c:v>
                </c:pt>
                <c:pt idx="145290">
                  <c:v>336.60137369161998</c:v>
                </c:pt>
                <c:pt idx="145291">
                  <c:v>336.60369044689401</c:v>
                </c:pt>
                <c:pt idx="145292">
                  <c:v>336.60600720216701</c:v>
                </c:pt>
                <c:pt idx="145293">
                  <c:v>336.60832395744097</c:v>
                </c:pt>
                <c:pt idx="145294">
                  <c:v>336.61064071271397</c:v>
                </c:pt>
                <c:pt idx="145295">
                  <c:v>336.612957467988</c:v>
                </c:pt>
                <c:pt idx="145296">
                  <c:v>336.615274223261</c:v>
                </c:pt>
                <c:pt idx="145297">
                  <c:v>336.61759097853502</c:v>
                </c:pt>
                <c:pt idx="145298">
                  <c:v>336.61990773380899</c:v>
                </c:pt>
                <c:pt idx="145299">
                  <c:v>336.62222448908199</c:v>
                </c:pt>
                <c:pt idx="145300">
                  <c:v>336.62454124435601</c:v>
                </c:pt>
                <c:pt idx="145301">
                  <c:v>336.62685799962901</c:v>
                </c:pt>
                <c:pt idx="145302">
                  <c:v>336.62917475490298</c:v>
                </c:pt>
                <c:pt idx="145303">
                  <c:v>336.63149151017598</c:v>
                </c:pt>
                <c:pt idx="145304">
                  <c:v>336.63380826545</c:v>
                </c:pt>
                <c:pt idx="145305">
                  <c:v>336.636125020723</c:v>
                </c:pt>
                <c:pt idx="145306">
                  <c:v>336.63844177599702</c:v>
                </c:pt>
                <c:pt idx="145307">
                  <c:v>336.64075853127002</c:v>
                </c:pt>
                <c:pt idx="145308">
                  <c:v>336.64307528654399</c:v>
                </c:pt>
                <c:pt idx="145309">
                  <c:v>336.64539204181699</c:v>
                </c:pt>
                <c:pt idx="145310">
                  <c:v>336.64770879709101</c:v>
                </c:pt>
                <c:pt idx="145311">
                  <c:v>336.65002555236401</c:v>
                </c:pt>
                <c:pt idx="145312">
                  <c:v>336.65234230763798</c:v>
                </c:pt>
                <c:pt idx="145313">
                  <c:v>336.65465906291098</c:v>
                </c:pt>
                <c:pt idx="145314">
                  <c:v>336.656975818185</c:v>
                </c:pt>
                <c:pt idx="145315">
                  <c:v>336.659292573458</c:v>
                </c:pt>
                <c:pt idx="145316">
                  <c:v>336.66160932873203</c:v>
                </c:pt>
                <c:pt idx="145317">
                  <c:v>336.66392608400503</c:v>
                </c:pt>
                <c:pt idx="145318">
                  <c:v>336.66624283927899</c:v>
                </c:pt>
                <c:pt idx="145319">
                  <c:v>336.66855959455199</c:v>
                </c:pt>
                <c:pt idx="145320">
                  <c:v>336.67087634982602</c:v>
                </c:pt>
                <c:pt idx="145321">
                  <c:v>336.67319310509902</c:v>
                </c:pt>
                <c:pt idx="145322">
                  <c:v>336.67550986037298</c:v>
                </c:pt>
                <c:pt idx="145323">
                  <c:v>336.67782661564598</c:v>
                </c:pt>
                <c:pt idx="145324">
                  <c:v>336.68014337092001</c:v>
                </c:pt>
                <c:pt idx="145325">
                  <c:v>336.68246012619301</c:v>
                </c:pt>
                <c:pt idx="145326">
                  <c:v>336.68477688146697</c:v>
                </c:pt>
                <c:pt idx="145327">
                  <c:v>336.68709363673997</c:v>
                </c:pt>
                <c:pt idx="145328">
                  <c:v>336.689410392014</c:v>
                </c:pt>
                <c:pt idx="145329">
                  <c:v>336.691727147287</c:v>
                </c:pt>
                <c:pt idx="145330">
                  <c:v>336.69404390256102</c:v>
                </c:pt>
                <c:pt idx="145331">
                  <c:v>336.69636065783402</c:v>
                </c:pt>
                <c:pt idx="145332">
                  <c:v>336.69867741310799</c:v>
                </c:pt>
                <c:pt idx="145333">
                  <c:v>336.70099416838099</c:v>
                </c:pt>
                <c:pt idx="145334">
                  <c:v>336.70331092365501</c:v>
                </c:pt>
                <c:pt idx="145335">
                  <c:v>336.70562767892801</c:v>
                </c:pt>
                <c:pt idx="145336">
                  <c:v>336.70794443420198</c:v>
                </c:pt>
                <c:pt idx="145337">
                  <c:v>336.71026118947498</c:v>
                </c:pt>
                <c:pt idx="145338">
                  <c:v>336.712577944749</c:v>
                </c:pt>
                <c:pt idx="145339">
                  <c:v>336.714894700022</c:v>
                </c:pt>
                <c:pt idx="145340">
                  <c:v>336.71721145529602</c:v>
                </c:pt>
                <c:pt idx="145341">
                  <c:v>336.71952821056999</c:v>
                </c:pt>
                <c:pt idx="145342">
                  <c:v>336.72184496584299</c:v>
                </c:pt>
                <c:pt idx="145343">
                  <c:v>336.72416172111701</c:v>
                </c:pt>
                <c:pt idx="145344">
                  <c:v>336.72647847639001</c:v>
                </c:pt>
                <c:pt idx="145345">
                  <c:v>336.72879523166398</c:v>
                </c:pt>
                <c:pt idx="145346">
                  <c:v>336.73111198693698</c:v>
                </c:pt>
                <c:pt idx="145347">
                  <c:v>336.733428742211</c:v>
                </c:pt>
                <c:pt idx="145348">
                  <c:v>336.735745497484</c:v>
                </c:pt>
                <c:pt idx="145349">
                  <c:v>336.73806225275803</c:v>
                </c:pt>
                <c:pt idx="145350">
                  <c:v>336.74037900803103</c:v>
                </c:pt>
                <c:pt idx="145351">
                  <c:v>336.74269576330499</c:v>
                </c:pt>
                <c:pt idx="145352">
                  <c:v>336.74501251857799</c:v>
                </c:pt>
                <c:pt idx="145353">
                  <c:v>336.74732927385202</c:v>
                </c:pt>
                <c:pt idx="145354">
                  <c:v>336.74964602912502</c:v>
                </c:pt>
                <c:pt idx="145355">
                  <c:v>336.75196278439898</c:v>
                </c:pt>
                <c:pt idx="145356">
                  <c:v>336.75427953967198</c:v>
                </c:pt>
                <c:pt idx="145357">
                  <c:v>336.75659629494601</c:v>
                </c:pt>
                <c:pt idx="145358">
                  <c:v>336.75891305021901</c:v>
                </c:pt>
                <c:pt idx="145359">
                  <c:v>336.76122980549297</c:v>
                </c:pt>
                <c:pt idx="145360">
                  <c:v>336.76354656076597</c:v>
                </c:pt>
                <c:pt idx="145361">
                  <c:v>336.76586331604</c:v>
                </c:pt>
                <c:pt idx="145362">
                  <c:v>336.768180071313</c:v>
                </c:pt>
                <c:pt idx="145363">
                  <c:v>336.77049682658702</c:v>
                </c:pt>
                <c:pt idx="145364">
                  <c:v>336.77281358186002</c:v>
                </c:pt>
                <c:pt idx="145365">
                  <c:v>336.77513033713399</c:v>
                </c:pt>
                <c:pt idx="145366">
                  <c:v>336.77744709240699</c:v>
                </c:pt>
                <c:pt idx="145367">
                  <c:v>336.77976384768101</c:v>
                </c:pt>
                <c:pt idx="145368">
                  <c:v>336.78208060295401</c:v>
                </c:pt>
                <c:pt idx="145369">
                  <c:v>336.78439735822798</c:v>
                </c:pt>
                <c:pt idx="145370">
                  <c:v>336.78671411350098</c:v>
                </c:pt>
                <c:pt idx="145371">
                  <c:v>336.789030868775</c:v>
                </c:pt>
                <c:pt idx="145372">
                  <c:v>336.791347624048</c:v>
                </c:pt>
                <c:pt idx="145373">
                  <c:v>336.79366437932202</c:v>
                </c:pt>
                <c:pt idx="145374">
                  <c:v>336.79598113459502</c:v>
                </c:pt>
                <c:pt idx="145375">
                  <c:v>336.79829788986899</c:v>
                </c:pt>
                <c:pt idx="145376">
                  <c:v>336.80061464514199</c:v>
                </c:pt>
                <c:pt idx="145377">
                  <c:v>336.80293140041601</c:v>
                </c:pt>
                <c:pt idx="145378">
                  <c:v>336.80524815568901</c:v>
                </c:pt>
                <c:pt idx="145379">
                  <c:v>336.80756491096298</c:v>
                </c:pt>
                <c:pt idx="145380">
                  <c:v>336.80988166623598</c:v>
                </c:pt>
                <c:pt idx="145381">
                  <c:v>336.81219842151</c:v>
                </c:pt>
                <c:pt idx="145382">
                  <c:v>336.814515176783</c:v>
                </c:pt>
                <c:pt idx="145383">
                  <c:v>336.81683193205703</c:v>
                </c:pt>
                <c:pt idx="145384">
                  <c:v>336.81914868733099</c:v>
                </c:pt>
                <c:pt idx="145385">
                  <c:v>336.82146544260399</c:v>
                </c:pt>
                <c:pt idx="145386">
                  <c:v>336.82378219787802</c:v>
                </c:pt>
                <c:pt idx="145387">
                  <c:v>336.82609895315102</c:v>
                </c:pt>
                <c:pt idx="145388">
                  <c:v>336.82841570842498</c:v>
                </c:pt>
                <c:pt idx="145389">
                  <c:v>336.83073246369798</c:v>
                </c:pt>
                <c:pt idx="145390">
                  <c:v>336.83304921897201</c:v>
                </c:pt>
                <c:pt idx="145391">
                  <c:v>336.83536597424501</c:v>
                </c:pt>
                <c:pt idx="145392">
                  <c:v>336.83768272951897</c:v>
                </c:pt>
                <c:pt idx="145393">
                  <c:v>336.83999948479197</c:v>
                </c:pt>
                <c:pt idx="145394">
                  <c:v>336.842316240066</c:v>
                </c:pt>
                <c:pt idx="145395">
                  <c:v>336.844632995339</c:v>
                </c:pt>
                <c:pt idx="145396">
                  <c:v>336.84694975061302</c:v>
                </c:pt>
                <c:pt idx="145397">
                  <c:v>336.84926650588602</c:v>
                </c:pt>
                <c:pt idx="145398">
                  <c:v>336.85158326115999</c:v>
                </c:pt>
                <c:pt idx="145399">
                  <c:v>336.85390001643299</c:v>
                </c:pt>
                <c:pt idx="145400">
                  <c:v>336.85621677170701</c:v>
                </c:pt>
                <c:pt idx="145401">
                  <c:v>336.85853352698001</c:v>
                </c:pt>
                <c:pt idx="145402">
                  <c:v>336.86085028225398</c:v>
                </c:pt>
                <c:pt idx="145403">
                  <c:v>336.86316703752698</c:v>
                </c:pt>
                <c:pt idx="145404">
                  <c:v>336.865483792801</c:v>
                </c:pt>
                <c:pt idx="145405">
                  <c:v>336.867800548074</c:v>
                </c:pt>
                <c:pt idx="145406">
                  <c:v>336.87011730334802</c:v>
                </c:pt>
                <c:pt idx="145407">
                  <c:v>336.87243405862102</c:v>
                </c:pt>
                <c:pt idx="145408">
                  <c:v>336.87475081389499</c:v>
                </c:pt>
                <c:pt idx="145409">
                  <c:v>336.87706756916799</c:v>
                </c:pt>
                <c:pt idx="145410">
                  <c:v>336.87938432444201</c:v>
                </c:pt>
                <c:pt idx="145411">
                  <c:v>336.88170107971501</c:v>
                </c:pt>
                <c:pt idx="145412">
                  <c:v>336.88401783498898</c:v>
                </c:pt>
                <c:pt idx="145413">
                  <c:v>336.88633459026198</c:v>
                </c:pt>
                <c:pt idx="145414">
                  <c:v>336.888651345536</c:v>
                </c:pt>
                <c:pt idx="145415">
                  <c:v>336.890968100809</c:v>
                </c:pt>
                <c:pt idx="145416">
                  <c:v>336.89328485608303</c:v>
                </c:pt>
                <c:pt idx="145417">
                  <c:v>336.89560161135603</c:v>
                </c:pt>
                <c:pt idx="145418">
                  <c:v>336.89791836662999</c:v>
                </c:pt>
                <c:pt idx="145419">
                  <c:v>336.90023512190299</c:v>
                </c:pt>
                <c:pt idx="145420">
                  <c:v>336.90255187717702</c:v>
                </c:pt>
                <c:pt idx="145421">
                  <c:v>336.90486863245002</c:v>
                </c:pt>
                <c:pt idx="145422">
                  <c:v>336.90718538772398</c:v>
                </c:pt>
                <c:pt idx="145423">
                  <c:v>336.90950214299698</c:v>
                </c:pt>
                <c:pt idx="145424">
                  <c:v>336.91181889827101</c:v>
                </c:pt>
                <c:pt idx="145425">
                  <c:v>336.91413565354401</c:v>
                </c:pt>
                <c:pt idx="145426">
                  <c:v>336.91645240881797</c:v>
                </c:pt>
                <c:pt idx="145427">
                  <c:v>336.918769164092</c:v>
                </c:pt>
                <c:pt idx="145428">
                  <c:v>336.921085919365</c:v>
                </c:pt>
                <c:pt idx="145429">
                  <c:v>336.92340267463902</c:v>
                </c:pt>
                <c:pt idx="145430">
                  <c:v>336.92571942991202</c:v>
                </c:pt>
                <c:pt idx="145431">
                  <c:v>336.92803618518599</c:v>
                </c:pt>
                <c:pt idx="145432">
                  <c:v>336.93035294045899</c:v>
                </c:pt>
                <c:pt idx="145433">
                  <c:v>336.93266969573301</c:v>
                </c:pt>
                <c:pt idx="145434">
                  <c:v>336.93498645100601</c:v>
                </c:pt>
                <c:pt idx="145435">
                  <c:v>336.93730320627998</c:v>
                </c:pt>
                <c:pt idx="145436">
                  <c:v>336.93961996155298</c:v>
                </c:pt>
                <c:pt idx="145437">
                  <c:v>336.941936716827</c:v>
                </c:pt>
                <c:pt idx="145438">
                  <c:v>336.9442534721</c:v>
                </c:pt>
                <c:pt idx="145439">
                  <c:v>336.94657022737402</c:v>
                </c:pt>
                <c:pt idx="145440">
                  <c:v>336.94888698264702</c:v>
                </c:pt>
                <c:pt idx="145441">
                  <c:v>336.95120373792099</c:v>
                </c:pt>
                <c:pt idx="145442">
                  <c:v>336.95352049319399</c:v>
                </c:pt>
                <c:pt idx="145443">
                  <c:v>336.95583724846801</c:v>
                </c:pt>
                <c:pt idx="145444">
                  <c:v>336.95815400374102</c:v>
                </c:pt>
                <c:pt idx="145445">
                  <c:v>336.96047075901498</c:v>
                </c:pt>
                <c:pt idx="145446">
                  <c:v>336.96278751428798</c:v>
                </c:pt>
                <c:pt idx="145447">
                  <c:v>336.965104269562</c:v>
                </c:pt>
                <c:pt idx="145448">
                  <c:v>336.96742102483501</c:v>
                </c:pt>
                <c:pt idx="145449">
                  <c:v>336.96973778010903</c:v>
                </c:pt>
                <c:pt idx="145450">
                  <c:v>336.97205453538197</c:v>
                </c:pt>
                <c:pt idx="145451">
                  <c:v>336.97437129065599</c:v>
                </c:pt>
                <c:pt idx="145452">
                  <c:v>336.976688045929</c:v>
                </c:pt>
                <c:pt idx="145453">
                  <c:v>336.97900480120302</c:v>
                </c:pt>
                <c:pt idx="145454">
                  <c:v>336.98132155647602</c:v>
                </c:pt>
                <c:pt idx="145455">
                  <c:v>336.98363831174998</c:v>
                </c:pt>
                <c:pt idx="145456">
                  <c:v>336.98595506702299</c:v>
                </c:pt>
                <c:pt idx="145457">
                  <c:v>336.98827182229701</c:v>
                </c:pt>
                <c:pt idx="145458">
                  <c:v>336.99058857757001</c:v>
                </c:pt>
                <c:pt idx="145459">
                  <c:v>336.99290533284397</c:v>
                </c:pt>
                <c:pt idx="145460">
                  <c:v>336.99522208811698</c:v>
                </c:pt>
                <c:pt idx="145461">
                  <c:v>336.997538843391</c:v>
                </c:pt>
                <c:pt idx="145462">
                  <c:v>336.999855598664</c:v>
                </c:pt>
                <c:pt idx="145463">
                  <c:v>337.00217235393802</c:v>
                </c:pt>
                <c:pt idx="145464">
                  <c:v>337.00448910921102</c:v>
                </c:pt>
                <c:pt idx="145465">
                  <c:v>337.00680586448499</c:v>
                </c:pt>
                <c:pt idx="145466">
                  <c:v>337.00912261975799</c:v>
                </c:pt>
                <c:pt idx="145467">
                  <c:v>337.01143937503201</c:v>
                </c:pt>
                <c:pt idx="145468">
                  <c:v>337.01375613030501</c:v>
                </c:pt>
                <c:pt idx="145469">
                  <c:v>337.01607288557898</c:v>
                </c:pt>
                <c:pt idx="145470">
                  <c:v>337.018389640853</c:v>
                </c:pt>
                <c:pt idx="145471">
                  <c:v>337.020706396126</c:v>
                </c:pt>
                <c:pt idx="145472">
                  <c:v>337.02302315140003</c:v>
                </c:pt>
                <c:pt idx="145473">
                  <c:v>337.02533990667303</c:v>
                </c:pt>
                <c:pt idx="145474">
                  <c:v>337.02765666194699</c:v>
                </c:pt>
                <c:pt idx="145475">
                  <c:v>337.02997341721999</c:v>
                </c:pt>
                <c:pt idx="145476">
                  <c:v>337.03229017249402</c:v>
                </c:pt>
                <c:pt idx="145477">
                  <c:v>337.03460692776702</c:v>
                </c:pt>
                <c:pt idx="145478">
                  <c:v>337.03692368304098</c:v>
                </c:pt>
                <c:pt idx="145479">
                  <c:v>337.03924043831398</c:v>
                </c:pt>
                <c:pt idx="145480">
                  <c:v>337.04155719358801</c:v>
                </c:pt>
                <c:pt idx="145481">
                  <c:v>337.04387394886101</c:v>
                </c:pt>
                <c:pt idx="145482">
                  <c:v>337.04619070413497</c:v>
                </c:pt>
                <c:pt idx="145483">
                  <c:v>337.04850745940797</c:v>
                </c:pt>
                <c:pt idx="145484">
                  <c:v>337.050824214682</c:v>
                </c:pt>
                <c:pt idx="145485">
                  <c:v>337.053140969955</c:v>
                </c:pt>
                <c:pt idx="145486">
                  <c:v>337.05545772522902</c:v>
                </c:pt>
                <c:pt idx="145487">
                  <c:v>337.05777448050202</c:v>
                </c:pt>
                <c:pt idx="145488">
                  <c:v>337.06009123577599</c:v>
                </c:pt>
                <c:pt idx="145489">
                  <c:v>337.06240799104899</c:v>
                </c:pt>
                <c:pt idx="145490">
                  <c:v>337.06472474632301</c:v>
                </c:pt>
                <c:pt idx="145491">
                  <c:v>337.06704150159601</c:v>
                </c:pt>
                <c:pt idx="145492">
                  <c:v>337.06935825686998</c:v>
                </c:pt>
                <c:pt idx="145493">
                  <c:v>337.07167501214298</c:v>
                </c:pt>
                <c:pt idx="145494">
                  <c:v>337.073991767417</c:v>
                </c:pt>
                <c:pt idx="145495">
                  <c:v>337.07630852269</c:v>
                </c:pt>
                <c:pt idx="145496">
                  <c:v>337.07862527796402</c:v>
                </c:pt>
                <c:pt idx="145497">
                  <c:v>337.08094203323702</c:v>
                </c:pt>
                <c:pt idx="145498">
                  <c:v>337.08325878851099</c:v>
                </c:pt>
                <c:pt idx="145499">
                  <c:v>337.08557554378399</c:v>
                </c:pt>
                <c:pt idx="145500">
                  <c:v>337.08789229905801</c:v>
                </c:pt>
                <c:pt idx="145501">
                  <c:v>337.09020905433101</c:v>
                </c:pt>
                <c:pt idx="145502">
                  <c:v>337.09252580960498</c:v>
                </c:pt>
                <c:pt idx="145503">
                  <c:v>337.09484256487798</c:v>
                </c:pt>
                <c:pt idx="145504">
                  <c:v>337.097159320152</c:v>
                </c:pt>
                <c:pt idx="145505">
                  <c:v>337.099476075425</c:v>
                </c:pt>
                <c:pt idx="145506">
                  <c:v>337.10179283069903</c:v>
                </c:pt>
                <c:pt idx="145507">
                  <c:v>337.10410958597203</c:v>
                </c:pt>
                <c:pt idx="145508">
                  <c:v>337.10642634124599</c:v>
                </c:pt>
                <c:pt idx="145509">
                  <c:v>337.10874309651899</c:v>
                </c:pt>
                <c:pt idx="145510">
                  <c:v>337.11105985179302</c:v>
                </c:pt>
                <c:pt idx="145511">
                  <c:v>337.11337660706602</c:v>
                </c:pt>
                <c:pt idx="145512">
                  <c:v>337.11569336233998</c:v>
                </c:pt>
                <c:pt idx="145513">
                  <c:v>337.11801011761401</c:v>
                </c:pt>
                <c:pt idx="145514">
                  <c:v>337.12032687288701</c:v>
                </c:pt>
                <c:pt idx="145515">
                  <c:v>337.12264362816097</c:v>
                </c:pt>
                <c:pt idx="145516">
                  <c:v>337.12496038343397</c:v>
                </c:pt>
                <c:pt idx="145517">
                  <c:v>337.127277138708</c:v>
                </c:pt>
                <c:pt idx="145518">
                  <c:v>337.129593893981</c:v>
                </c:pt>
                <c:pt idx="145519">
                  <c:v>337.13191064925502</c:v>
                </c:pt>
                <c:pt idx="145520">
                  <c:v>337.13422740452802</c:v>
                </c:pt>
                <c:pt idx="145521">
                  <c:v>337.13654415980199</c:v>
                </c:pt>
                <c:pt idx="145522">
                  <c:v>337.13886091507499</c:v>
                </c:pt>
                <c:pt idx="145523">
                  <c:v>337.14117767034901</c:v>
                </c:pt>
                <c:pt idx="145524">
                  <c:v>337.14349442562201</c:v>
                </c:pt>
                <c:pt idx="145525">
                  <c:v>337.14581118089598</c:v>
                </c:pt>
                <c:pt idx="145526">
                  <c:v>337.14812793616898</c:v>
                </c:pt>
                <c:pt idx="145527">
                  <c:v>337.150444691443</c:v>
                </c:pt>
                <c:pt idx="145528">
                  <c:v>337.152761446716</c:v>
                </c:pt>
                <c:pt idx="145529">
                  <c:v>337.15507820199002</c:v>
                </c:pt>
                <c:pt idx="145530">
                  <c:v>337.15739495726302</c:v>
                </c:pt>
                <c:pt idx="145531">
                  <c:v>337.15971171253699</c:v>
                </c:pt>
                <c:pt idx="145532">
                  <c:v>337.16202846780999</c:v>
                </c:pt>
                <c:pt idx="145533">
                  <c:v>337.16434522308401</c:v>
                </c:pt>
                <c:pt idx="145534">
                  <c:v>337.16666197835701</c:v>
                </c:pt>
                <c:pt idx="145535">
                  <c:v>337.16897873363098</c:v>
                </c:pt>
                <c:pt idx="145536">
                  <c:v>337.17129548890398</c:v>
                </c:pt>
                <c:pt idx="145537">
                  <c:v>337.173612244178</c:v>
                </c:pt>
                <c:pt idx="145538">
                  <c:v>337.175928999451</c:v>
                </c:pt>
                <c:pt idx="145539">
                  <c:v>337.17824575472503</c:v>
                </c:pt>
                <c:pt idx="145540">
                  <c:v>337.18056250999803</c:v>
                </c:pt>
                <c:pt idx="145541">
                  <c:v>337.18287926527199</c:v>
                </c:pt>
                <c:pt idx="145542">
                  <c:v>337.18519602054499</c:v>
                </c:pt>
                <c:pt idx="145543">
                  <c:v>337.18751277581902</c:v>
                </c:pt>
                <c:pt idx="145544">
                  <c:v>337.18982953109202</c:v>
                </c:pt>
                <c:pt idx="145545">
                  <c:v>337.19214628636598</c:v>
                </c:pt>
                <c:pt idx="145546">
                  <c:v>337.19446304163898</c:v>
                </c:pt>
                <c:pt idx="145547">
                  <c:v>337.19677979691301</c:v>
                </c:pt>
                <c:pt idx="145548">
                  <c:v>337.19909655218601</c:v>
                </c:pt>
                <c:pt idx="145549">
                  <c:v>337.20141330745997</c:v>
                </c:pt>
                <c:pt idx="145550">
                  <c:v>337.20373006273297</c:v>
                </c:pt>
                <c:pt idx="145551">
                  <c:v>337.206046818007</c:v>
                </c:pt>
                <c:pt idx="145552">
                  <c:v>337.20836357328</c:v>
                </c:pt>
                <c:pt idx="145553">
                  <c:v>337.21068032855402</c:v>
                </c:pt>
                <c:pt idx="145554">
                  <c:v>337.21299708382799</c:v>
                </c:pt>
                <c:pt idx="145555">
                  <c:v>337.21531383910099</c:v>
                </c:pt>
                <c:pt idx="145556">
                  <c:v>337.21763059437501</c:v>
                </c:pt>
                <c:pt idx="145557">
                  <c:v>337.21994734964801</c:v>
                </c:pt>
                <c:pt idx="145558">
                  <c:v>337.22226410492198</c:v>
                </c:pt>
                <c:pt idx="145559">
                  <c:v>337.22458086019498</c:v>
                </c:pt>
                <c:pt idx="145560">
                  <c:v>337.226897615469</c:v>
                </c:pt>
                <c:pt idx="145561">
                  <c:v>337.229214370742</c:v>
                </c:pt>
                <c:pt idx="145562">
                  <c:v>337.23153112601602</c:v>
                </c:pt>
                <c:pt idx="145563">
                  <c:v>337.23384788128902</c:v>
                </c:pt>
                <c:pt idx="145564">
                  <c:v>337.23616463656299</c:v>
                </c:pt>
                <c:pt idx="145565">
                  <c:v>337.23848139183599</c:v>
                </c:pt>
                <c:pt idx="145566">
                  <c:v>337.24079814711001</c:v>
                </c:pt>
                <c:pt idx="145567">
                  <c:v>337.24311490238301</c:v>
                </c:pt>
                <c:pt idx="145568">
                  <c:v>337.24543165765698</c:v>
                </c:pt>
                <c:pt idx="145569">
                  <c:v>337.24774841292998</c:v>
                </c:pt>
                <c:pt idx="145570">
                  <c:v>337.250065168204</c:v>
                </c:pt>
                <c:pt idx="145571">
                  <c:v>337.252381923477</c:v>
                </c:pt>
                <c:pt idx="145572">
                  <c:v>337.25469867875103</c:v>
                </c:pt>
                <c:pt idx="145573">
                  <c:v>337.25701543402403</c:v>
                </c:pt>
                <c:pt idx="145574">
                  <c:v>337.25933218929799</c:v>
                </c:pt>
                <c:pt idx="145575">
                  <c:v>337.26164894457099</c:v>
                </c:pt>
                <c:pt idx="145576">
                  <c:v>337.26396569984502</c:v>
                </c:pt>
                <c:pt idx="145577">
                  <c:v>337.26628245511802</c:v>
                </c:pt>
                <c:pt idx="145578">
                  <c:v>337.26859921039198</c:v>
                </c:pt>
                <c:pt idx="145579">
                  <c:v>337.27091596566498</c:v>
                </c:pt>
                <c:pt idx="145580">
                  <c:v>337.27323272093901</c:v>
                </c:pt>
                <c:pt idx="145581">
                  <c:v>337.27554947621201</c:v>
                </c:pt>
                <c:pt idx="145582">
                  <c:v>337.27786623148597</c:v>
                </c:pt>
                <c:pt idx="145583">
                  <c:v>337.28018298675897</c:v>
                </c:pt>
                <c:pt idx="145584">
                  <c:v>337.282499742033</c:v>
                </c:pt>
                <c:pt idx="145585">
                  <c:v>337.284816497306</c:v>
                </c:pt>
                <c:pt idx="145586">
                  <c:v>337.28713325258002</c:v>
                </c:pt>
                <c:pt idx="145587">
                  <c:v>337.28945000785302</c:v>
                </c:pt>
                <c:pt idx="145588">
                  <c:v>337.29176676312699</c:v>
                </c:pt>
                <c:pt idx="145589">
                  <c:v>337.29408351839999</c:v>
                </c:pt>
                <c:pt idx="145590">
                  <c:v>337.29640027367401</c:v>
                </c:pt>
                <c:pt idx="145591">
                  <c:v>337.29871702894701</c:v>
                </c:pt>
                <c:pt idx="145592">
                  <c:v>337.30103378422098</c:v>
                </c:pt>
                <c:pt idx="145593">
                  <c:v>337.30335053949398</c:v>
                </c:pt>
                <c:pt idx="145594">
                  <c:v>337.305667294768</c:v>
                </c:pt>
                <c:pt idx="145595">
                  <c:v>337.307984050041</c:v>
                </c:pt>
                <c:pt idx="145596">
                  <c:v>337.31030080531502</c:v>
                </c:pt>
                <c:pt idx="145597">
                  <c:v>337.31261756058899</c:v>
                </c:pt>
                <c:pt idx="145598">
                  <c:v>337.31493431586199</c:v>
                </c:pt>
                <c:pt idx="145599">
                  <c:v>337.31725107113601</c:v>
                </c:pt>
                <c:pt idx="145600">
                  <c:v>337.31956782640901</c:v>
                </c:pt>
                <c:pt idx="145601">
                  <c:v>337.32188458168298</c:v>
                </c:pt>
                <c:pt idx="145602">
                  <c:v>337.32420133695598</c:v>
                </c:pt>
                <c:pt idx="145603">
                  <c:v>337.32651809223</c:v>
                </c:pt>
                <c:pt idx="145604">
                  <c:v>337.328834847503</c:v>
                </c:pt>
                <c:pt idx="145605">
                  <c:v>337.33115160277703</c:v>
                </c:pt>
                <c:pt idx="145606">
                  <c:v>337.33346835805003</c:v>
                </c:pt>
                <c:pt idx="145607">
                  <c:v>337.33578511332399</c:v>
                </c:pt>
                <c:pt idx="145608">
                  <c:v>337.33810186859699</c:v>
                </c:pt>
                <c:pt idx="145609">
                  <c:v>337.34041862387102</c:v>
                </c:pt>
                <c:pt idx="145610">
                  <c:v>337.34273537914402</c:v>
                </c:pt>
                <c:pt idx="145611">
                  <c:v>337.34505213441798</c:v>
                </c:pt>
                <c:pt idx="145612">
                  <c:v>337.34736888969098</c:v>
                </c:pt>
                <c:pt idx="145613">
                  <c:v>337.34968564496501</c:v>
                </c:pt>
                <c:pt idx="145614">
                  <c:v>337.35200240023801</c:v>
                </c:pt>
                <c:pt idx="145615">
                  <c:v>337.35431915551197</c:v>
                </c:pt>
                <c:pt idx="145616">
                  <c:v>337.35663591078497</c:v>
                </c:pt>
                <c:pt idx="145617">
                  <c:v>337.358952666059</c:v>
                </c:pt>
                <c:pt idx="145618">
                  <c:v>337.361269421332</c:v>
                </c:pt>
                <c:pt idx="145619">
                  <c:v>337.36358617660602</c:v>
                </c:pt>
                <c:pt idx="145620">
                  <c:v>337.36590293187902</c:v>
                </c:pt>
                <c:pt idx="145621">
                  <c:v>337.36821968715299</c:v>
                </c:pt>
                <c:pt idx="145622">
                  <c:v>337.37053644242599</c:v>
                </c:pt>
                <c:pt idx="145623">
                  <c:v>337.37285319770001</c:v>
                </c:pt>
                <c:pt idx="145624">
                  <c:v>337.37516995297301</c:v>
                </c:pt>
                <c:pt idx="145625">
                  <c:v>337.37748670824698</c:v>
                </c:pt>
                <c:pt idx="145626">
                  <c:v>337.37980346351998</c:v>
                </c:pt>
                <c:pt idx="145627">
                  <c:v>337.382120218794</c:v>
                </c:pt>
                <c:pt idx="145628">
                  <c:v>337.384436974067</c:v>
                </c:pt>
                <c:pt idx="145629">
                  <c:v>337.38675372934102</c:v>
                </c:pt>
                <c:pt idx="145630">
                  <c:v>337.38907048461402</c:v>
                </c:pt>
                <c:pt idx="145631">
                  <c:v>337.39138723988799</c:v>
                </c:pt>
                <c:pt idx="145632">
                  <c:v>337.39370399516099</c:v>
                </c:pt>
                <c:pt idx="145633">
                  <c:v>337.39602075043501</c:v>
                </c:pt>
                <c:pt idx="145634">
                  <c:v>337.39833750570801</c:v>
                </c:pt>
                <c:pt idx="145635">
                  <c:v>337.40065426098198</c:v>
                </c:pt>
                <c:pt idx="145636">
                  <c:v>337.40297101625498</c:v>
                </c:pt>
                <c:pt idx="145637">
                  <c:v>337.405287771529</c:v>
                </c:pt>
                <c:pt idx="145638">
                  <c:v>337.407604526802</c:v>
                </c:pt>
                <c:pt idx="145639">
                  <c:v>337.40992128207603</c:v>
                </c:pt>
                <c:pt idx="145640">
                  <c:v>337.41223803734999</c:v>
                </c:pt>
                <c:pt idx="145641">
                  <c:v>337.41455479262299</c:v>
                </c:pt>
                <c:pt idx="145642">
                  <c:v>337.41687154789702</c:v>
                </c:pt>
                <c:pt idx="145643">
                  <c:v>337.41918830317002</c:v>
                </c:pt>
                <c:pt idx="145644">
                  <c:v>337.42150505844398</c:v>
                </c:pt>
                <c:pt idx="145645">
                  <c:v>337.42382181371698</c:v>
                </c:pt>
                <c:pt idx="145646">
                  <c:v>337.42613856899101</c:v>
                </c:pt>
                <c:pt idx="145647">
                  <c:v>337.42845532426401</c:v>
                </c:pt>
                <c:pt idx="145648">
                  <c:v>337.43077207953797</c:v>
                </c:pt>
                <c:pt idx="145649">
                  <c:v>337.43308883481097</c:v>
                </c:pt>
                <c:pt idx="145650">
                  <c:v>337.435405590085</c:v>
                </c:pt>
                <c:pt idx="145651">
                  <c:v>337.437722345358</c:v>
                </c:pt>
                <c:pt idx="145652">
                  <c:v>337.44003910063202</c:v>
                </c:pt>
                <c:pt idx="145653">
                  <c:v>337.44235585590502</c:v>
                </c:pt>
                <c:pt idx="145654">
                  <c:v>337.44467261117899</c:v>
                </c:pt>
                <c:pt idx="145655">
                  <c:v>337.44698936645199</c:v>
                </c:pt>
                <c:pt idx="145656">
                  <c:v>337.44930612172601</c:v>
                </c:pt>
                <c:pt idx="145657">
                  <c:v>337.45162287699901</c:v>
                </c:pt>
                <c:pt idx="145658">
                  <c:v>337.45393963227298</c:v>
                </c:pt>
                <c:pt idx="145659">
                  <c:v>337.45625638754598</c:v>
                </c:pt>
                <c:pt idx="145660">
                  <c:v>337.45857314282</c:v>
                </c:pt>
                <c:pt idx="145661">
                  <c:v>337.460889898093</c:v>
                </c:pt>
                <c:pt idx="145662">
                  <c:v>337.46320665336702</c:v>
                </c:pt>
                <c:pt idx="145663">
                  <c:v>337.46552340864002</c:v>
                </c:pt>
                <c:pt idx="145664">
                  <c:v>337.46784016391399</c:v>
                </c:pt>
                <c:pt idx="145665">
                  <c:v>337.47015691918699</c:v>
                </c:pt>
                <c:pt idx="145666">
                  <c:v>337.47247367446101</c:v>
                </c:pt>
                <c:pt idx="145667">
                  <c:v>337.47479042973401</c:v>
                </c:pt>
                <c:pt idx="145668">
                  <c:v>337.47710718500798</c:v>
                </c:pt>
                <c:pt idx="145669">
                  <c:v>337.47942394028098</c:v>
                </c:pt>
                <c:pt idx="145670">
                  <c:v>337.481740695555</c:v>
                </c:pt>
                <c:pt idx="145671">
                  <c:v>337.484057450828</c:v>
                </c:pt>
                <c:pt idx="145672">
                  <c:v>337.48637420610203</c:v>
                </c:pt>
                <c:pt idx="145673">
                  <c:v>337.48869096137503</c:v>
                </c:pt>
                <c:pt idx="145674">
                  <c:v>337.49100771664899</c:v>
                </c:pt>
                <c:pt idx="145675">
                  <c:v>337.49332447192199</c:v>
                </c:pt>
                <c:pt idx="145676">
                  <c:v>337.49564122719602</c:v>
                </c:pt>
                <c:pt idx="145677">
                  <c:v>337.49795798246902</c:v>
                </c:pt>
                <c:pt idx="145678">
                  <c:v>337.50027473774298</c:v>
                </c:pt>
                <c:pt idx="145679">
                  <c:v>337.50259149301598</c:v>
                </c:pt>
                <c:pt idx="145680">
                  <c:v>337.50490824829001</c:v>
                </c:pt>
                <c:pt idx="145681">
                  <c:v>337.50722500356301</c:v>
                </c:pt>
                <c:pt idx="145682">
                  <c:v>337.50954175883697</c:v>
                </c:pt>
                <c:pt idx="145683">
                  <c:v>337.511858514111</c:v>
                </c:pt>
                <c:pt idx="145684">
                  <c:v>337.514175269384</c:v>
                </c:pt>
                <c:pt idx="145685">
                  <c:v>337.51649202465802</c:v>
                </c:pt>
                <c:pt idx="145686">
                  <c:v>337.51880877993102</c:v>
                </c:pt>
                <c:pt idx="145687">
                  <c:v>337.52112553520499</c:v>
                </c:pt>
                <c:pt idx="145688">
                  <c:v>337.52344229047799</c:v>
                </c:pt>
                <c:pt idx="145689">
                  <c:v>337.52575904575201</c:v>
                </c:pt>
                <c:pt idx="145690">
                  <c:v>337.52807580102501</c:v>
                </c:pt>
                <c:pt idx="145691">
                  <c:v>337.53039255629898</c:v>
                </c:pt>
                <c:pt idx="145692">
                  <c:v>337.53270931157198</c:v>
                </c:pt>
                <c:pt idx="145693">
                  <c:v>337.535026066846</c:v>
                </c:pt>
                <c:pt idx="145694">
                  <c:v>337.537342822119</c:v>
                </c:pt>
                <c:pt idx="145695">
                  <c:v>337.53965957739302</c:v>
                </c:pt>
                <c:pt idx="145696">
                  <c:v>337.54197633266602</c:v>
                </c:pt>
                <c:pt idx="145697">
                  <c:v>337.54429308793999</c:v>
                </c:pt>
                <c:pt idx="145698">
                  <c:v>337.54660984321299</c:v>
                </c:pt>
                <c:pt idx="145699">
                  <c:v>337.54892659848701</c:v>
                </c:pt>
                <c:pt idx="145700">
                  <c:v>337.55124335376001</c:v>
                </c:pt>
                <c:pt idx="145701">
                  <c:v>337.55356010903398</c:v>
                </c:pt>
                <c:pt idx="145702">
                  <c:v>337.55587686430698</c:v>
                </c:pt>
                <c:pt idx="145703">
                  <c:v>337.558193619581</c:v>
                </c:pt>
                <c:pt idx="145704">
                  <c:v>337.560510374854</c:v>
                </c:pt>
                <c:pt idx="145705">
                  <c:v>337.56282713012803</c:v>
                </c:pt>
                <c:pt idx="145706">
                  <c:v>337.56514388540103</c:v>
                </c:pt>
                <c:pt idx="145707">
                  <c:v>337.56746064067499</c:v>
                </c:pt>
                <c:pt idx="145708">
                  <c:v>337.56977739594799</c:v>
                </c:pt>
                <c:pt idx="145709">
                  <c:v>337.57209415122202</c:v>
                </c:pt>
                <c:pt idx="145710">
                  <c:v>337.57441090649502</c:v>
                </c:pt>
                <c:pt idx="145711">
                  <c:v>337.57672766176898</c:v>
                </c:pt>
                <c:pt idx="145712">
                  <c:v>337.57904441704198</c:v>
                </c:pt>
                <c:pt idx="145713">
                  <c:v>337.58136117231601</c:v>
                </c:pt>
                <c:pt idx="145714">
                  <c:v>337.58367792758901</c:v>
                </c:pt>
                <c:pt idx="145715">
                  <c:v>337.58599468286297</c:v>
                </c:pt>
                <c:pt idx="145716">
                  <c:v>337.58831143813597</c:v>
                </c:pt>
                <c:pt idx="145717">
                  <c:v>337.59062819341</c:v>
                </c:pt>
                <c:pt idx="145718">
                  <c:v>337.592944948683</c:v>
                </c:pt>
                <c:pt idx="145719">
                  <c:v>337.59526170395702</c:v>
                </c:pt>
                <c:pt idx="145720">
                  <c:v>337.59757845923002</c:v>
                </c:pt>
                <c:pt idx="145721">
                  <c:v>337.59989521450399</c:v>
                </c:pt>
                <c:pt idx="145722">
                  <c:v>337.60221196977699</c:v>
                </c:pt>
                <c:pt idx="145723">
                  <c:v>337.60452872505101</c:v>
                </c:pt>
                <c:pt idx="145724">
                  <c:v>337.60684548032401</c:v>
                </c:pt>
                <c:pt idx="145725">
                  <c:v>337.60916223559798</c:v>
                </c:pt>
                <c:pt idx="145726">
                  <c:v>337.611478990872</c:v>
                </c:pt>
                <c:pt idx="145727">
                  <c:v>337.613795746145</c:v>
                </c:pt>
                <c:pt idx="145728">
                  <c:v>337.61611250141902</c:v>
                </c:pt>
                <c:pt idx="145729">
                  <c:v>337.61842925669202</c:v>
                </c:pt>
                <c:pt idx="145730">
                  <c:v>337.62074601196599</c:v>
                </c:pt>
                <c:pt idx="145731">
                  <c:v>337.62306276723899</c:v>
                </c:pt>
                <c:pt idx="145732">
                  <c:v>337.62537952251301</c:v>
                </c:pt>
                <c:pt idx="145733">
                  <c:v>337.62769627778601</c:v>
                </c:pt>
                <c:pt idx="145734">
                  <c:v>337.63001303305998</c:v>
                </c:pt>
                <c:pt idx="145735">
                  <c:v>337.63232978833298</c:v>
                </c:pt>
                <c:pt idx="145736">
                  <c:v>337.634646543607</c:v>
                </c:pt>
                <c:pt idx="145737">
                  <c:v>337.63696329888</c:v>
                </c:pt>
                <c:pt idx="145738">
                  <c:v>337.63928005415403</c:v>
                </c:pt>
                <c:pt idx="145739">
                  <c:v>337.64159680942703</c:v>
                </c:pt>
                <c:pt idx="145740">
                  <c:v>337.64391356470099</c:v>
                </c:pt>
                <c:pt idx="145741">
                  <c:v>337.64623031997399</c:v>
                </c:pt>
                <c:pt idx="145742">
                  <c:v>337.64854707524802</c:v>
                </c:pt>
                <c:pt idx="145743">
                  <c:v>337.65086383052102</c:v>
                </c:pt>
                <c:pt idx="145744">
                  <c:v>337.65318058579498</c:v>
                </c:pt>
                <c:pt idx="145745">
                  <c:v>337.65549734106798</c:v>
                </c:pt>
                <c:pt idx="145746">
                  <c:v>337.65781409634201</c:v>
                </c:pt>
                <c:pt idx="145747">
                  <c:v>337.66013085161501</c:v>
                </c:pt>
                <c:pt idx="145748">
                  <c:v>337.66244760688897</c:v>
                </c:pt>
                <c:pt idx="145749">
                  <c:v>337.66476436216197</c:v>
                </c:pt>
                <c:pt idx="145750">
                  <c:v>337.667081117436</c:v>
                </c:pt>
                <c:pt idx="145751">
                  <c:v>337.669397872709</c:v>
                </c:pt>
                <c:pt idx="145752">
                  <c:v>337.67171462798302</c:v>
                </c:pt>
                <c:pt idx="145753">
                  <c:v>337.67403138325602</c:v>
                </c:pt>
                <c:pt idx="145754">
                  <c:v>337.67634813852999</c:v>
                </c:pt>
                <c:pt idx="145755">
                  <c:v>337.67866489380299</c:v>
                </c:pt>
                <c:pt idx="145756">
                  <c:v>337.68098164907701</c:v>
                </c:pt>
                <c:pt idx="145757">
                  <c:v>337.68329840435001</c:v>
                </c:pt>
                <c:pt idx="145758">
                  <c:v>337.68561515962398</c:v>
                </c:pt>
                <c:pt idx="145759">
                  <c:v>337.68793191489698</c:v>
                </c:pt>
                <c:pt idx="145760">
                  <c:v>337.690248670171</c:v>
                </c:pt>
                <c:pt idx="145761">
                  <c:v>337.692565425444</c:v>
                </c:pt>
                <c:pt idx="145762">
                  <c:v>337.69488218071803</c:v>
                </c:pt>
                <c:pt idx="145763">
                  <c:v>337.69719893599103</c:v>
                </c:pt>
                <c:pt idx="145764">
                  <c:v>337.69951569126499</c:v>
                </c:pt>
                <c:pt idx="145765">
                  <c:v>337.70183244653799</c:v>
                </c:pt>
                <c:pt idx="145766">
                  <c:v>337.70414920181202</c:v>
                </c:pt>
                <c:pt idx="145767">
                  <c:v>337.70646595708502</c:v>
                </c:pt>
                <c:pt idx="145768">
                  <c:v>337.70878271235898</c:v>
                </c:pt>
                <c:pt idx="145769">
                  <c:v>337.71109946763301</c:v>
                </c:pt>
                <c:pt idx="145770">
                  <c:v>337.71341622290601</c:v>
                </c:pt>
                <c:pt idx="145771">
                  <c:v>337.71573297817997</c:v>
                </c:pt>
                <c:pt idx="145772">
                  <c:v>337.71804973345297</c:v>
                </c:pt>
                <c:pt idx="145773">
                  <c:v>337.720366488727</c:v>
                </c:pt>
                <c:pt idx="145774">
                  <c:v>337.722683244</c:v>
                </c:pt>
                <c:pt idx="145775">
                  <c:v>337.72499999927402</c:v>
                </c:pt>
                <c:pt idx="145776">
                  <c:v>337.72731675454702</c:v>
                </c:pt>
                <c:pt idx="145777">
                  <c:v>337.72963350982099</c:v>
                </c:pt>
                <c:pt idx="145778">
                  <c:v>337.73195026509399</c:v>
                </c:pt>
                <c:pt idx="145779">
                  <c:v>337.73426702036801</c:v>
                </c:pt>
                <c:pt idx="145780">
                  <c:v>337.73658377564101</c:v>
                </c:pt>
                <c:pt idx="145781">
                  <c:v>337.73890053091498</c:v>
                </c:pt>
                <c:pt idx="145782">
                  <c:v>337.74121728618798</c:v>
                </c:pt>
                <c:pt idx="145783">
                  <c:v>337.743534041462</c:v>
                </c:pt>
                <c:pt idx="145784">
                  <c:v>337.745850796735</c:v>
                </c:pt>
                <c:pt idx="145785">
                  <c:v>337.74816755200902</c:v>
                </c:pt>
                <c:pt idx="145786">
                  <c:v>337.75048430728202</c:v>
                </c:pt>
                <c:pt idx="145787">
                  <c:v>337.75280106255599</c:v>
                </c:pt>
                <c:pt idx="145788">
                  <c:v>337.75511781782899</c:v>
                </c:pt>
                <c:pt idx="145789">
                  <c:v>337.75743457310301</c:v>
                </c:pt>
                <c:pt idx="145790">
                  <c:v>337.75975132837601</c:v>
                </c:pt>
                <c:pt idx="145791">
                  <c:v>337.76206808364998</c:v>
                </c:pt>
                <c:pt idx="145792">
                  <c:v>337.76438483892298</c:v>
                </c:pt>
                <c:pt idx="145793">
                  <c:v>337.766701594197</c:v>
                </c:pt>
                <c:pt idx="145794">
                  <c:v>337.76901834947</c:v>
                </c:pt>
                <c:pt idx="145795">
                  <c:v>337.77133510474403</c:v>
                </c:pt>
                <c:pt idx="145796">
                  <c:v>337.77365186001703</c:v>
                </c:pt>
                <c:pt idx="145797">
                  <c:v>337.77596861529099</c:v>
                </c:pt>
                <c:pt idx="145798">
                  <c:v>337.77828537056399</c:v>
                </c:pt>
                <c:pt idx="145799">
                  <c:v>337.78060212583802</c:v>
                </c:pt>
                <c:pt idx="145800">
                  <c:v>337.78291888111102</c:v>
                </c:pt>
                <c:pt idx="145801">
                  <c:v>337.78523563638498</c:v>
                </c:pt>
                <c:pt idx="145802">
                  <c:v>337.78755239165798</c:v>
                </c:pt>
                <c:pt idx="145803">
                  <c:v>337.78986914693201</c:v>
                </c:pt>
                <c:pt idx="145804">
                  <c:v>337.79218590220501</c:v>
                </c:pt>
                <c:pt idx="145805">
                  <c:v>337.79450265747897</c:v>
                </c:pt>
                <c:pt idx="145806">
                  <c:v>337.79681941275197</c:v>
                </c:pt>
                <c:pt idx="145807">
                  <c:v>337.799136168026</c:v>
                </c:pt>
                <c:pt idx="145808">
                  <c:v>337.801452923299</c:v>
                </c:pt>
                <c:pt idx="145809">
                  <c:v>337.80376967857302</c:v>
                </c:pt>
                <c:pt idx="145810">
                  <c:v>337.80608643384699</c:v>
                </c:pt>
                <c:pt idx="145811">
                  <c:v>337.80840318911999</c:v>
                </c:pt>
                <c:pt idx="145812">
                  <c:v>337.81071994439401</c:v>
                </c:pt>
                <c:pt idx="145813">
                  <c:v>337.81303669966701</c:v>
                </c:pt>
                <c:pt idx="145814">
                  <c:v>337.81535345494098</c:v>
                </c:pt>
                <c:pt idx="145815">
                  <c:v>337.81767021021398</c:v>
                </c:pt>
                <c:pt idx="145816">
                  <c:v>337.819986965488</c:v>
                </c:pt>
                <c:pt idx="145817">
                  <c:v>337.822303720761</c:v>
                </c:pt>
                <c:pt idx="145818">
                  <c:v>337.82462047603502</c:v>
                </c:pt>
                <c:pt idx="145819">
                  <c:v>337.82693723130802</c:v>
                </c:pt>
                <c:pt idx="145820">
                  <c:v>337.82925398658199</c:v>
                </c:pt>
                <c:pt idx="145821">
                  <c:v>337.83157074185499</c:v>
                </c:pt>
                <c:pt idx="145822">
                  <c:v>337.83388749712901</c:v>
                </c:pt>
                <c:pt idx="145823">
                  <c:v>337.83620425240201</c:v>
                </c:pt>
                <c:pt idx="145824">
                  <c:v>337.83852100767598</c:v>
                </c:pt>
                <c:pt idx="145825">
                  <c:v>337.84083776294898</c:v>
                </c:pt>
                <c:pt idx="145826">
                  <c:v>337.843154518223</c:v>
                </c:pt>
                <c:pt idx="145827">
                  <c:v>337.845471273496</c:v>
                </c:pt>
                <c:pt idx="145828">
                  <c:v>337.84778802877003</c:v>
                </c:pt>
                <c:pt idx="145829">
                  <c:v>337.85010478404303</c:v>
                </c:pt>
                <c:pt idx="145830">
                  <c:v>337.85242153931699</c:v>
                </c:pt>
                <c:pt idx="145831">
                  <c:v>337.85473829458999</c:v>
                </c:pt>
                <c:pt idx="145832">
                  <c:v>337.85705504986402</c:v>
                </c:pt>
                <c:pt idx="145833">
                  <c:v>337.85937180513702</c:v>
                </c:pt>
                <c:pt idx="145834">
                  <c:v>337.86168856041098</c:v>
                </c:pt>
                <c:pt idx="145835">
                  <c:v>337.86400531568398</c:v>
                </c:pt>
                <c:pt idx="145836">
                  <c:v>337.86632207095801</c:v>
                </c:pt>
                <c:pt idx="145837">
                  <c:v>337.86863882623101</c:v>
                </c:pt>
                <c:pt idx="145838">
                  <c:v>337.87095558150497</c:v>
                </c:pt>
                <c:pt idx="145839">
                  <c:v>337.87327233677797</c:v>
                </c:pt>
                <c:pt idx="145840">
                  <c:v>337.875589092052</c:v>
                </c:pt>
                <c:pt idx="145841">
                  <c:v>337.877905847325</c:v>
                </c:pt>
                <c:pt idx="145842">
                  <c:v>337.88022260259902</c:v>
                </c:pt>
                <c:pt idx="145843">
                  <c:v>337.88253935787202</c:v>
                </c:pt>
                <c:pt idx="145844">
                  <c:v>337.88485611314599</c:v>
                </c:pt>
                <c:pt idx="145845">
                  <c:v>337.88717286841899</c:v>
                </c:pt>
                <c:pt idx="145846">
                  <c:v>337.88948962369301</c:v>
                </c:pt>
                <c:pt idx="145847">
                  <c:v>337.89180637896601</c:v>
                </c:pt>
                <c:pt idx="145848">
                  <c:v>337.89412313423998</c:v>
                </c:pt>
                <c:pt idx="145849">
                  <c:v>337.89643988951298</c:v>
                </c:pt>
                <c:pt idx="145850">
                  <c:v>337.898756644787</c:v>
                </c:pt>
                <c:pt idx="145851">
                  <c:v>337.90107340006</c:v>
                </c:pt>
                <c:pt idx="145852">
                  <c:v>337.90339015533402</c:v>
                </c:pt>
                <c:pt idx="145853">
                  <c:v>337.90570691060799</c:v>
                </c:pt>
                <c:pt idx="145854">
                  <c:v>337.90802366588099</c:v>
                </c:pt>
                <c:pt idx="145855">
                  <c:v>337.91034042115501</c:v>
                </c:pt>
                <c:pt idx="145856">
                  <c:v>337.91265717642801</c:v>
                </c:pt>
                <c:pt idx="145857">
                  <c:v>337.91497393170198</c:v>
                </c:pt>
                <c:pt idx="145858">
                  <c:v>337.91729068697498</c:v>
                </c:pt>
                <c:pt idx="145859">
                  <c:v>337.919607442249</c:v>
                </c:pt>
                <c:pt idx="145860">
                  <c:v>337.921924197522</c:v>
                </c:pt>
                <c:pt idx="145861">
                  <c:v>337.92424095279603</c:v>
                </c:pt>
                <c:pt idx="145862">
                  <c:v>337.92655770806903</c:v>
                </c:pt>
                <c:pt idx="145863">
                  <c:v>337.92887446334299</c:v>
                </c:pt>
                <c:pt idx="145864">
                  <c:v>337.93119121861599</c:v>
                </c:pt>
                <c:pt idx="145865">
                  <c:v>337.93350797389002</c:v>
                </c:pt>
                <c:pt idx="145866">
                  <c:v>337.93582472916302</c:v>
                </c:pt>
                <c:pt idx="145867">
                  <c:v>337.93814148443698</c:v>
                </c:pt>
                <c:pt idx="145868">
                  <c:v>337.94045823970998</c:v>
                </c:pt>
                <c:pt idx="145869">
                  <c:v>337.94277499498401</c:v>
                </c:pt>
                <c:pt idx="145870">
                  <c:v>337.94509175025701</c:v>
                </c:pt>
                <c:pt idx="145871">
                  <c:v>337.94740850553097</c:v>
                </c:pt>
                <c:pt idx="145872">
                  <c:v>337.94972526080397</c:v>
                </c:pt>
                <c:pt idx="145873">
                  <c:v>337.952042016078</c:v>
                </c:pt>
                <c:pt idx="145874">
                  <c:v>337.954358771351</c:v>
                </c:pt>
                <c:pt idx="145875">
                  <c:v>337.95667552662502</c:v>
                </c:pt>
                <c:pt idx="145876">
                  <c:v>337.95899228189802</c:v>
                </c:pt>
                <c:pt idx="145877">
                  <c:v>337.96130903717199</c:v>
                </c:pt>
                <c:pt idx="145878">
                  <c:v>337.96362579244499</c:v>
                </c:pt>
                <c:pt idx="145879">
                  <c:v>337.96594254771901</c:v>
                </c:pt>
                <c:pt idx="145880">
                  <c:v>337.96825930299201</c:v>
                </c:pt>
                <c:pt idx="145881">
                  <c:v>337.97057605826598</c:v>
                </c:pt>
                <c:pt idx="145882">
                  <c:v>337.97289281353898</c:v>
                </c:pt>
                <c:pt idx="145883">
                  <c:v>337.975209568813</c:v>
                </c:pt>
                <c:pt idx="145884">
                  <c:v>337.977526324086</c:v>
                </c:pt>
                <c:pt idx="145885">
                  <c:v>337.97984307936002</c:v>
                </c:pt>
                <c:pt idx="145886">
                  <c:v>337.98215983463302</c:v>
                </c:pt>
                <c:pt idx="145887">
                  <c:v>337.98447658990699</c:v>
                </c:pt>
                <c:pt idx="145888">
                  <c:v>337.98679334517999</c:v>
                </c:pt>
                <c:pt idx="145889">
                  <c:v>337.98911010045401</c:v>
                </c:pt>
                <c:pt idx="145890">
                  <c:v>337.99142685572701</c:v>
                </c:pt>
                <c:pt idx="145891">
                  <c:v>337.99374361100098</c:v>
                </c:pt>
                <c:pt idx="145892">
                  <c:v>337.99606036627398</c:v>
                </c:pt>
                <c:pt idx="145893">
                  <c:v>337.998377121548</c:v>
                </c:pt>
                <c:pt idx="145894">
                  <c:v>338.000693876821</c:v>
                </c:pt>
                <c:pt idx="145895">
                  <c:v>338.00301063209503</c:v>
                </c:pt>
                <c:pt idx="145896">
                  <c:v>338.00532738736899</c:v>
                </c:pt>
                <c:pt idx="145897">
                  <c:v>338.00764414264199</c:v>
                </c:pt>
                <c:pt idx="145898">
                  <c:v>338.00996089791602</c:v>
                </c:pt>
                <c:pt idx="145899">
                  <c:v>338.01227765318902</c:v>
                </c:pt>
                <c:pt idx="145900">
                  <c:v>338.01459440846298</c:v>
                </c:pt>
                <c:pt idx="145901">
                  <c:v>338.01691116373598</c:v>
                </c:pt>
                <c:pt idx="145902">
                  <c:v>338.01922791901001</c:v>
                </c:pt>
                <c:pt idx="145903">
                  <c:v>338.02154467428301</c:v>
                </c:pt>
                <c:pt idx="145904">
                  <c:v>338.02386142955697</c:v>
                </c:pt>
                <c:pt idx="145905">
                  <c:v>338.02617818482997</c:v>
                </c:pt>
                <c:pt idx="145906">
                  <c:v>338.028494940104</c:v>
                </c:pt>
                <c:pt idx="145907">
                  <c:v>338.030811695377</c:v>
                </c:pt>
                <c:pt idx="145908">
                  <c:v>338.03312845065102</c:v>
                </c:pt>
                <c:pt idx="145909">
                  <c:v>338.03544520592402</c:v>
                </c:pt>
                <c:pt idx="145910">
                  <c:v>338.03776196119799</c:v>
                </c:pt>
                <c:pt idx="145911">
                  <c:v>338.04007871647099</c:v>
                </c:pt>
                <c:pt idx="145912">
                  <c:v>338.04239547174501</c:v>
                </c:pt>
                <c:pt idx="145913">
                  <c:v>338.04471222701801</c:v>
                </c:pt>
                <c:pt idx="145914">
                  <c:v>338.04702898229198</c:v>
                </c:pt>
                <c:pt idx="145915">
                  <c:v>338.04934573756498</c:v>
                </c:pt>
                <c:pt idx="145916">
                  <c:v>338.051662492839</c:v>
                </c:pt>
                <c:pt idx="145917">
                  <c:v>338.053979248112</c:v>
                </c:pt>
                <c:pt idx="145918">
                  <c:v>338.05629600338602</c:v>
                </c:pt>
                <c:pt idx="145919">
                  <c:v>338.05861275865902</c:v>
                </c:pt>
                <c:pt idx="145920">
                  <c:v>338.06092951393299</c:v>
                </c:pt>
                <c:pt idx="145921">
                  <c:v>338.06324626920599</c:v>
                </c:pt>
                <c:pt idx="145922">
                  <c:v>338.06556302448001</c:v>
                </c:pt>
                <c:pt idx="145923">
                  <c:v>338.06787977975301</c:v>
                </c:pt>
                <c:pt idx="145924">
                  <c:v>338.07019653502698</c:v>
                </c:pt>
                <c:pt idx="145925">
                  <c:v>338.07251329029998</c:v>
                </c:pt>
                <c:pt idx="145926">
                  <c:v>338.074830045574</c:v>
                </c:pt>
                <c:pt idx="145927">
                  <c:v>338.077146800847</c:v>
                </c:pt>
                <c:pt idx="145928">
                  <c:v>338.07946355612103</c:v>
                </c:pt>
                <c:pt idx="145929">
                  <c:v>338.08178031139403</c:v>
                </c:pt>
                <c:pt idx="145930">
                  <c:v>338.08409706666799</c:v>
                </c:pt>
                <c:pt idx="145931">
                  <c:v>338.08641382194099</c:v>
                </c:pt>
                <c:pt idx="145932">
                  <c:v>338.08873057721502</c:v>
                </c:pt>
                <c:pt idx="145933">
                  <c:v>338.09104733248802</c:v>
                </c:pt>
                <c:pt idx="145934">
                  <c:v>338.09336408776198</c:v>
                </c:pt>
                <c:pt idx="145935">
                  <c:v>338.09568084303498</c:v>
                </c:pt>
                <c:pt idx="145936">
                  <c:v>338.09799759830901</c:v>
                </c:pt>
                <c:pt idx="145937">
                  <c:v>338.10031435358201</c:v>
                </c:pt>
                <c:pt idx="145938">
                  <c:v>338.10263110885597</c:v>
                </c:pt>
                <c:pt idx="145939">
                  <c:v>338.10494786413</c:v>
                </c:pt>
                <c:pt idx="145940">
                  <c:v>338.107264619403</c:v>
                </c:pt>
                <c:pt idx="145941">
                  <c:v>338.10958137467702</c:v>
                </c:pt>
                <c:pt idx="145942">
                  <c:v>338.11189812995002</c:v>
                </c:pt>
                <c:pt idx="145943">
                  <c:v>338.11421488522399</c:v>
                </c:pt>
                <c:pt idx="145944">
                  <c:v>338.11653164049699</c:v>
                </c:pt>
                <c:pt idx="145945">
                  <c:v>338.11884839577101</c:v>
                </c:pt>
                <c:pt idx="145946">
                  <c:v>338.12116515104401</c:v>
                </c:pt>
                <c:pt idx="145947">
                  <c:v>338.12348190631798</c:v>
                </c:pt>
                <c:pt idx="145948">
                  <c:v>338.12579866159098</c:v>
                </c:pt>
                <c:pt idx="145949">
                  <c:v>338.128115416865</c:v>
                </c:pt>
                <c:pt idx="145950">
                  <c:v>338.130432172138</c:v>
                </c:pt>
                <c:pt idx="145951">
                  <c:v>338.13274892741202</c:v>
                </c:pt>
                <c:pt idx="145952">
                  <c:v>338.13506568268502</c:v>
                </c:pt>
                <c:pt idx="145953">
                  <c:v>338.13738243795899</c:v>
                </c:pt>
                <c:pt idx="145954">
                  <c:v>338.13969919323199</c:v>
                </c:pt>
                <c:pt idx="145955">
                  <c:v>338.14201594850601</c:v>
                </c:pt>
                <c:pt idx="145956">
                  <c:v>338.14433270377901</c:v>
                </c:pt>
                <c:pt idx="145957">
                  <c:v>338.14664945905298</c:v>
                </c:pt>
                <c:pt idx="145958">
                  <c:v>338.14896621432598</c:v>
                </c:pt>
                <c:pt idx="145959">
                  <c:v>338.1512829696</c:v>
                </c:pt>
                <c:pt idx="145960">
                  <c:v>338.153599724873</c:v>
                </c:pt>
                <c:pt idx="145961">
                  <c:v>338.15591648014703</c:v>
                </c:pt>
                <c:pt idx="145962">
                  <c:v>338.15823323542003</c:v>
                </c:pt>
                <c:pt idx="145963">
                  <c:v>338.16054999069399</c:v>
                </c:pt>
                <c:pt idx="145964">
                  <c:v>338.16286674596699</c:v>
                </c:pt>
                <c:pt idx="145965">
                  <c:v>338.16518350124102</c:v>
                </c:pt>
                <c:pt idx="145966">
                  <c:v>338.16750025651402</c:v>
                </c:pt>
                <c:pt idx="145967">
                  <c:v>338.16981701178798</c:v>
                </c:pt>
                <c:pt idx="145968">
                  <c:v>338.17213376706098</c:v>
                </c:pt>
                <c:pt idx="145969">
                  <c:v>338.17445052233501</c:v>
                </c:pt>
                <c:pt idx="145970">
                  <c:v>338.17676727760801</c:v>
                </c:pt>
                <c:pt idx="145971">
                  <c:v>338.17908403288197</c:v>
                </c:pt>
                <c:pt idx="145972">
                  <c:v>338.18140078815497</c:v>
                </c:pt>
                <c:pt idx="145973">
                  <c:v>338.183717543429</c:v>
                </c:pt>
                <c:pt idx="145974">
                  <c:v>338.186034298702</c:v>
                </c:pt>
                <c:pt idx="145975">
                  <c:v>338.18835105397602</c:v>
                </c:pt>
                <c:pt idx="145976">
                  <c:v>338.19066780924902</c:v>
                </c:pt>
                <c:pt idx="145977">
                  <c:v>338.19298456452299</c:v>
                </c:pt>
                <c:pt idx="145978">
                  <c:v>338.19530131979599</c:v>
                </c:pt>
                <c:pt idx="145979">
                  <c:v>338.19761807507001</c:v>
                </c:pt>
                <c:pt idx="145980">
                  <c:v>338.19993483034301</c:v>
                </c:pt>
                <c:pt idx="145981">
                  <c:v>338.20225158561698</c:v>
                </c:pt>
                <c:pt idx="145982">
                  <c:v>338.204568340891</c:v>
                </c:pt>
                <c:pt idx="145983">
                  <c:v>338.206885096164</c:v>
                </c:pt>
                <c:pt idx="145984">
                  <c:v>338.20920185143802</c:v>
                </c:pt>
                <c:pt idx="145985">
                  <c:v>338.21151860671102</c:v>
                </c:pt>
                <c:pt idx="145986">
                  <c:v>338.21383536198499</c:v>
                </c:pt>
                <c:pt idx="145987">
                  <c:v>338.21615211725799</c:v>
                </c:pt>
                <c:pt idx="145988">
                  <c:v>338.21846887253201</c:v>
                </c:pt>
                <c:pt idx="145989">
                  <c:v>338.22078562780501</c:v>
                </c:pt>
                <c:pt idx="145990">
                  <c:v>338.22310238307898</c:v>
                </c:pt>
                <c:pt idx="145991">
                  <c:v>338.22541913835198</c:v>
                </c:pt>
                <c:pt idx="145992">
                  <c:v>338.227735893626</c:v>
                </c:pt>
                <c:pt idx="145993">
                  <c:v>338.230052648899</c:v>
                </c:pt>
                <c:pt idx="145994">
                  <c:v>338.23236940417303</c:v>
                </c:pt>
                <c:pt idx="145995">
                  <c:v>338.23468615944603</c:v>
                </c:pt>
                <c:pt idx="145996">
                  <c:v>338.23700291471999</c:v>
                </c:pt>
                <c:pt idx="145997">
                  <c:v>338.23931966999299</c:v>
                </c:pt>
                <c:pt idx="145998">
                  <c:v>338.24163642526702</c:v>
                </c:pt>
                <c:pt idx="145999">
                  <c:v>338.24395318054002</c:v>
                </c:pt>
                <c:pt idx="146000">
                  <c:v>338.24626993581398</c:v>
                </c:pt>
                <c:pt idx="146001">
                  <c:v>338.24858669108698</c:v>
                </c:pt>
                <c:pt idx="146002">
                  <c:v>338.25090344636101</c:v>
                </c:pt>
                <c:pt idx="146003">
                  <c:v>338.25322020163401</c:v>
                </c:pt>
                <c:pt idx="146004">
                  <c:v>338.25553695690797</c:v>
                </c:pt>
                <c:pt idx="146005">
                  <c:v>338.25785371218097</c:v>
                </c:pt>
                <c:pt idx="146006">
                  <c:v>338.260170467455</c:v>
                </c:pt>
                <c:pt idx="146007">
                  <c:v>338.262487222728</c:v>
                </c:pt>
                <c:pt idx="146008">
                  <c:v>338.26480397800202</c:v>
                </c:pt>
                <c:pt idx="146009">
                  <c:v>338.26712073327502</c:v>
                </c:pt>
                <c:pt idx="146010">
                  <c:v>338.26943748854899</c:v>
                </c:pt>
                <c:pt idx="146011">
                  <c:v>338.27175424382199</c:v>
                </c:pt>
                <c:pt idx="146012">
                  <c:v>338.27407099909601</c:v>
                </c:pt>
                <c:pt idx="146013">
                  <c:v>338.27638775436901</c:v>
                </c:pt>
                <c:pt idx="146014">
                  <c:v>338.27870450964298</c:v>
                </c:pt>
                <c:pt idx="146015">
                  <c:v>338.28102126491598</c:v>
                </c:pt>
                <c:pt idx="146016">
                  <c:v>338.28333802019</c:v>
                </c:pt>
                <c:pt idx="146017">
                  <c:v>338.285654775463</c:v>
                </c:pt>
                <c:pt idx="146018">
                  <c:v>338.28797153073702</c:v>
                </c:pt>
                <c:pt idx="146019">
                  <c:v>338.29028828601002</c:v>
                </c:pt>
                <c:pt idx="146020">
                  <c:v>338.29260504128399</c:v>
                </c:pt>
                <c:pt idx="146021">
                  <c:v>338.29492179655699</c:v>
                </c:pt>
                <c:pt idx="146022">
                  <c:v>338.29723855183101</c:v>
                </c:pt>
                <c:pt idx="146023">
                  <c:v>338.29955530710401</c:v>
                </c:pt>
                <c:pt idx="146024">
                  <c:v>338.30187206237798</c:v>
                </c:pt>
                <c:pt idx="146025">
                  <c:v>338.304188817652</c:v>
                </c:pt>
                <c:pt idx="146026">
                  <c:v>338.306505572925</c:v>
                </c:pt>
                <c:pt idx="146027">
                  <c:v>338.30882232819903</c:v>
                </c:pt>
                <c:pt idx="146028">
                  <c:v>338.31113908347203</c:v>
                </c:pt>
                <c:pt idx="146029">
                  <c:v>338.31345583874599</c:v>
                </c:pt>
                <c:pt idx="146030">
                  <c:v>338.31577259401899</c:v>
                </c:pt>
                <c:pt idx="146031">
                  <c:v>338.31808934929302</c:v>
                </c:pt>
                <c:pt idx="146032">
                  <c:v>338.32040610456602</c:v>
                </c:pt>
                <c:pt idx="146033">
                  <c:v>338.32272285983998</c:v>
                </c:pt>
                <c:pt idx="146034">
                  <c:v>338.32503961511298</c:v>
                </c:pt>
                <c:pt idx="146035">
                  <c:v>338.32735637038701</c:v>
                </c:pt>
                <c:pt idx="146036">
                  <c:v>338.32967312566001</c:v>
                </c:pt>
                <c:pt idx="146037">
                  <c:v>338.33198988093397</c:v>
                </c:pt>
                <c:pt idx="146038">
                  <c:v>338.33430663620697</c:v>
                </c:pt>
                <c:pt idx="146039">
                  <c:v>338.336623391481</c:v>
                </c:pt>
                <c:pt idx="146040">
                  <c:v>338.338940146754</c:v>
                </c:pt>
                <c:pt idx="146041">
                  <c:v>338.34125690202802</c:v>
                </c:pt>
                <c:pt idx="146042">
                  <c:v>338.34357365730102</c:v>
                </c:pt>
                <c:pt idx="146043">
                  <c:v>338.34589041257499</c:v>
                </c:pt>
                <c:pt idx="146044">
                  <c:v>338.34820716784799</c:v>
                </c:pt>
                <c:pt idx="146045">
                  <c:v>338.35052392312201</c:v>
                </c:pt>
                <c:pt idx="146046">
                  <c:v>338.35284067839501</c:v>
                </c:pt>
                <c:pt idx="146047">
                  <c:v>338.35515743366898</c:v>
                </c:pt>
                <c:pt idx="146048">
                  <c:v>338.35747418894198</c:v>
                </c:pt>
                <c:pt idx="146049">
                  <c:v>338.359790944216</c:v>
                </c:pt>
                <c:pt idx="146050">
                  <c:v>338.362107699489</c:v>
                </c:pt>
                <c:pt idx="146051">
                  <c:v>338.36442445476303</c:v>
                </c:pt>
                <c:pt idx="146052">
                  <c:v>338.36674121003603</c:v>
                </c:pt>
                <c:pt idx="146053">
                  <c:v>338.36905796530999</c:v>
                </c:pt>
                <c:pt idx="146054">
                  <c:v>338.37137472058299</c:v>
                </c:pt>
                <c:pt idx="146055">
                  <c:v>338.37369147585702</c:v>
                </c:pt>
                <c:pt idx="146056">
                  <c:v>338.37600823113002</c:v>
                </c:pt>
                <c:pt idx="146057">
                  <c:v>338.37832498640398</c:v>
                </c:pt>
                <c:pt idx="146058">
                  <c:v>338.38064174167698</c:v>
                </c:pt>
                <c:pt idx="146059">
                  <c:v>338.38295849695101</c:v>
                </c:pt>
                <c:pt idx="146060">
                  <c:v>338.38527525222401</c:v>
                </c:pt>
                <c:pt idx="146061">
                  <c:v>338.38759200749797</c:v>
                </c:pt>
                <c:pt idx="146062">
                  <c:v>338.38990876277097</c:v>
                </c:pt>
                <c:pt idx="146063">
                  <c:v>338.392225518045</c:v>
                </c:pt>
                <c:pt idx="146064">
                  <c:v>338.394542273318</c:v>
                </c:pt>
                <c:pt idx="146065">
                  <c:v>338.39685902859202</c:v>
                </c:pt>
                <c:pt idx="146066">
                  <c:v>338.39917578386599</c:v>
                </c:pt>
                <c:pt idx="146067">
                  <c:v>338.40149253913899</c:v>
                </c:pt>
                <c:pt idx="146068">
                  <c:v>338.40380929441301</c:v>
                </c:pt>
                <c:pt idx="146069">
                  <c:v>338.40612604968601</c:v>
                </c:pt>
                <c:pt idx="146070">
                  <c:v>338.40844280495998</c:v>
                </c:pt>
                <c:pt idx="146071">
                  <c:v>338.41075956023298</c:v>
                </c:pt>
                <c:pt idx="146072">
                  <c:v>338.413076315507</c:v>
                </c:pt>
                <c:pt idx="146073">
                  <c:v>338.41539307078</c:v>
                </c:pt>
                <c:pt idx="146074">
                  <c:v>338.41770982605402</c:v>
                </c:pt>
                <c:pt idx="146075">
                  <c:v>338.42002658132702</c:v>
                </c:pt>
                <c:pt idx="146076">
                  <c:v>338.42234333660099</c:v>
                </c:pt>
                <c:pt idx="146077">
                  <c:v>338.42466009187399</c:v>
                </c:pt>
                <c:pt idx="146078">
                  <c:v>338.42697684714801</c:v>
                </c:pt>
                <c:pt idx="146079">
                  <c:v>338.42929360242101</c:v>
                </c:pt>
                <c:pt idx="146080">
                  <c:v>338.43161035769498</c:v>
                </c:pt>
                <c:pt idx="146081">
                  <c:v>338.43392711296798</c:v>
                </c:pt>
                <c:pt idx="146082">
                  <c:v>338.436243868242</c:v>
                </c:pt>
                <c:pt idx="146083">
                  <c:v>338.438560623515</c:v>
                </c:pt>
                <c:pt idx="146084">
                  <c:v>338.44087737878903</c:v>
                </c:pt>
                <c:pt idx="146085">
                  <c:v>338.44319413406203</c:v>
                </c:pt>
                <c:pt idx="146086">
                  <c:v>338.44551088933599</c:v>
                </c:pt>
                <c:pt idx="146087">
                  <c:v>338.44782764460899</c:v>
                </c:pt>
                <c:pt idx="146088">
                  <c:v>338.45014439988302</c:v>
                </c:pt>
                <c:pt idx="146089">
                  <c:v>338.45246115515602</c:v>
                </c:pt>
                <c:pt idx="146090">
                  <c:v>338.45477791042998</c:v>
                </c:pt>
                <c:pt idx="146091">
                  <c:v>338.45709466570298</c:v>
                </c:pt>
                <c:pt idx="146092">
                  <c:v>338.45941142097701</c:v>
                </c:pt>
                <c:pt idx="146093">
                  <c:v>338.46172817625001</c:v>
                </c:pt>
                <c:pt idx="146094">
                  <c:v>338.46404493152397</c:v>
                </c:pt>
                <c:pt idx="146095">
                  <c:v>338.46636168679697</c:v>
                </c:pt>
                <c:pt idx="146096">
                  <c:v>338.468678442071</c:v>
                </c:pt>
                <c:pt idx="146097">
                  <c:v>338.470995197344</c:v>
                </c:pt>
                <c:pt idx="146098">
                  <c:v>338.47331195261802</c:v>
                </c:pt>
                <c:pt idx="146099">
                  <c:v>338.47562870789102</c:v>
                </c:pt>
                <c:pt idx="146100">
                  <c:v>338.47794546316499</c:v>
                </c:pt>
                <c:pt idx="146101">
                  <c:v>338.48026221843799</c:v>
                </c:pt>
                <c:pt idx="146102">
                  <c:v>338.48257897371201</c:v>
                </c:pt>
                <c:pt idx="146103">
                  <c:v>338.48489572898501</c:v>
                </c:pt>
                <c:pt idx="146104">
                  <c:v>338.48721248425898</c:v>
                </c:pt>
                <c:pt idx="146105">
                  <c:v>338.48952923953198</c:v>
                </c:pt>
                <c:pt idx="146106">
                  <c:v>338.491845994806</c:v>
                </c:pt>
                <c:pt idx="146107">
                  <c:v>338.494162750079</c:v>
                </c:pt>
                <c:pt idx="146108">
                  <c:v>338.49647950535302</c:v>
                </c:pt>
                <c:pt idx="146109">
                  <c:v>338.49879626062699</c:v>
                </c:pt>
                <c:pt idx="146110">
                  <c:v>338.50111301589999</c:v>
                </c:pt>
                <c:pt idx="146111">
                  <c:v>338.50342977117401</c:v>
                </c:pt>
                <c:pt idx="146112">
                  <c:v>338.50574652644701</c:v>
                </c:pt>
                <c:pt idx="146113">
                  <c:v>338.50806328172098</c:v>
                </c:pt>
                <c:pt idx="146114">
                  <c:v>338.51038003699398</c:v>
                </c:pt>
                <c:pt idx="146115">
                  <c:v>338.512696792268</c:v>
                </c:pt>
                <c:pt idx="146116">
                  <c:v>338.515013547541</c:v>
                </c:pt>
                <c:pt idx="146117">
                  <c:v>338.51733030281503</c:v>
                </c:pt>
                <c:pt idx="146118">
                  <c:v>338.51964705808803</c:v>
                </c:pt>
                <c:pt idx="146119">
                  <c:v>338.52196381336199</c:v>
                </c:pt>
                <c:pt idx="146120">
                  <c:v>338.52428056863499</c:v>
                </c:pt>
                <c:pt idx="146121">
                  <c:v>338.52659732390902</c:v>
                </c:pt>
                <c:pt idx="146122">
                  <c:v>338.52891407918202</c:v>
                </c:pt>
                <c:pt idx="146123">
                  <c:v>338.53123083445598</c:v>
                </c:pt>
                <c:pt idx="146124">
                  <c:v>338.53354758972898</c:v>
                </c:pt>
                <c:pt idx="146125">
                  <c:v>338.53586434500301</c:v>
                </c:pt>
                <c:pt idx="146126">
                  <c:v>338.53818110027601</c:v>
                </c:pt>
                <c:pt idx="146127">
                  <c:v>338.54049785554997</c:v>
                </c:pt>
                <c:pt idx="146128">
                  <c:v>338.54281461082297</c:v>
                </c:pt>
                <c:pt idx="146129">
                  <c:v>338.545131366097</c:v>
                </c:pt>
                <c:pt idx="146130">
                  <c:v>338.54744812137</c:v>
                </c:pt>
                <c:pt idx="146131">
                  <c:v>338.54976487664402</c:v>
                </c:pt>
                <c:pt idx="146132">
                  <c:v>338.55208163191702</c:v>
                </c:pt>
                <c:pt idx="146133">
                  <c:v>338.55439838719099</c:v>
                </c:pt>
                <c:pt idx="146134">
                  <c:v>338.55671514246399</c:v>
                </c:pt>
                <c:pt idx="146135">
                  <c:v>338.55903189773801</c:v>
                </c:pt>
                <c:pt idx="146136">
                  <c:v>338.56134865301101</c:v>
                </c:pt>
                <c:pt idx="146137">
                  <c:v>338.56366540828498</c:v>
                </c:pt>
                <c:pt idx="146138">
                  <c:v>338.56598216355798</c:v>
                </c:pt>
                <c:pt idx="146139">
                  <c:v>338.568298918832</c:v>
                </c:pt>
                <c:pt idx="146140">
                  <c:v>338.570615674105</c:v>
                </c:pt>
                <c:pt idx="146141">
                  <c:v>338.57293242937902</c:v>
                </c:pt>
                <c:pt idx="146142">
                  <c:v>338.57524918465202</c:v>
                </c:pt>
                <c:pt idx="146143">
                  <c:v>338.57756593992599</c:v>
                </c:pt>
                <c:pt idx="146144">
                  <c:v>338.57988269519899</c:v>
                </c:pt>
                <c:pt idx="146145">
                  <c:v>338.58219945047301</c:v>
                </c:pt>
                <c:pt idx="146146">
                  <c:v>338.58451620574601</c:v>
                </c:pt>
                <c:pt idx="146147">
                  <c:v>338.58683296101998</c:v>
                </c:pt>
                <c:pt idx="146148">
                  <c:v>338.58914971629298</c:v>
                </c:pt>
                <c:pt idx="146149">
                  <c:v>338.591466471567</c:v>
                </c:pt>
                <c:pt idx="146150">
                  <c:v>338.59378322684</c:v>
                </c:pt>
                <c:pt idx="146151">
                  <c:v>338.59609998211403</c:v>
                </c:pt>
                <c:pt idx="146152">
                  <c:v>338.59841673738799</c:v>
                </c:pt>
                <c:pt idx="146153">
                  <c:v>338.60073349266099</c:v>
                </c:pt>
                <c:pt idx="146154">
                  <c:v>338.60305024793502</c:v>
                </c:pt>
                <c:pt idx="146155">
                  <c:v>338.60536700320802</c:v>
                </c:pt>
                <c:pt idx="146156">
                  <c:v>338.60768375848198</c:v>
                </c:pt>
                <c:pt idx="146157">
                  <c:v>338.61000051375498</c:v>
                </c:pt>
                <c:pt idx="146158">
                  <c:v>338.61231726902901</c:v>
                </c:pt>
                <c:pt idx="146159">
                  <c:v>338.61463402430201</c:v>
                </c:pt>
                <c:pt idx="146160">
                  <c:v>338.61695077957597</c:v>
                </c:pt>
                <c:pt idx="146161">
                  <c:v>338.61926753484897</c:v>
                </c:pt>
                <c:pt idx="146162">
                  <c:v>338.621584290123</c:v>
                </c:pt>
                <c:pt idx="146163">
                  <c:v>338.623901045396</c:v>
                </c:pt>
                <c:pt idx="146164">
                  <c:v>338.62621780067002</c:v>
                </c:pt>
                <c:pt idx="146165">
                  <c:v>338.62853455594302</c:v>
                </c:pt>
                <c:pt idx="146166">
                  <c:v>338.63085131121699</c:v>
                </c:pt>
                <c:pt idx="146167">
                  <c:v>338.63316806648999</c:v>
                </c:pt>
                <c:pt idx="146168">
                  <c:v>338.63548482176401</c:v>
                </c:pt>
                <c:pt idx="146169">
                  <c:v>338.63780157703701</c:v>
                </c:pt>
                <c:pt idx="146170">
                  <c:v>338.64011833231098</c:v>
                </c:pt>
                <c:pt idx="146171">
                  <c:v>338.64243508758398</c:v>
                </c:pt>
                <c:pt idx="146172">
                  <c:v>338.644751842858</c:v>
                </c:pt>
                <c:pt idx="146173">
                  <c:v>338.647068598131</c:v>
                </c:pt>
                <c:pt idx="146174">
                  <c:v>338.64938535340502</c:v>
                </c:pt>
                <c:pt idx="146175">
                  <c:v>338.65170210867802</c:v>
                </c:pt>
                <c:pt idx="146176">
                  <c:v>338.65401886395199</c:v>
                </c:pt>
                <c:pt idx="146177">
                  <c:v>338.65633561922499</c:v>
                </c:pt>
                <c:pt idx="146178">
                  <c:v>338.65865237449901</c:v>
                </c:pt>
                <c:pt idx="146179">
                  <c:v>338.66096912977201</c:v>
                </c:pt>
                <c:pt idx="146180">
                  <c:v>338.66328588504598</c:v>
                </c:pt>
                <c:pt idx="146181">
                  <c:v>338.66560264031898</c:v>
                </c:pt>
                <c:pt idx="146182">
                  <c:v>338.667919395593</c:v>
                </c:pt>
                <c:pt idx="146183">
                  <c:v>338.670236150866</c:v>
                </c:pt>
                <c:pt idx="146184">
                  <c:v>338.67255290614003</c:v>
                </c:pt>
                <c:pt idx="146185">
                  <c:v>338.67486966141303</c:v>
                </c:pt>
                <c:pt idx="146186">
                  <c:v>338.67718641668699</c:v>
                </c:pt>
                <c:pt idx="146187">
                  <c:v>338.67950317195999</c:v>
                </c:pt>
                <c:pt idx="146188">
                  <c:v>338.68181992723402</c:v>
                </c:pt>
                <c:pt idx="146189">
                  <c:v>338.68413668250702</c:v>
                </c:pt>
                <c:pt idx="146190">
                  <c:v>338.68645343778098</c:v>
                </c:pt>
                <c:pt idx="146191">
                  <c:v>338.68877019305398</c:v>
                </c:pt>
                <c:pt idx="146192">
                  <c:v>338.69108694832801</c:v>
                </c:pt>
                <c:pt idx="146193">
                  <c:v>338.69340370360101</c:v>
                </c:pt>
                <c:pt idx="146194">
                  <c:v>338.69572045887497</c:v>
                </c:pt>
                <c:pt idx="146195">
                  <c:v>338.698037214149</c:v>
                </c:pt>
                <c:pt idx="146196">
                  <c:v>338.700353969422</c:v>
                </c:pt>
                <c:pt idx="146197">
                  <c:v>338.70267072469602</c:v>
                </c:pt>
                <c:pt idx="146198">
                  <c:v>338.70498747996902</c:v>
                </c:pt>
                <c:pt idx="146199">
                  <c:v>338.70730423524299</c:v>
                </c:pt>
                <c:pt idx="146200">
                  <c:v>338.70962099051599</c:v>
                </c:pt>
                <c:pt idx="146201">
                  <c:v>338.71193774579001</c:v>
                </c:pt>
                <c:pt idx="146202">
                  <c:v>338.71425450106301</c:v>
                </c:pt>
                <c:pt idx="146203">
                  <c:v>338.71657125633698</c:v>
                </c:pt>
                <c:pt idx="146204">
                  <c:v>338.71888801160998</c:v>
                </c:pt>
                <c:pt idx="146205">
                  <c:v>338.721204766884</c:v>
                </c:pt>
                <c:pt idx="146206">
                  <c:v>338.723521522157</c:v>
                </c:pt>
                <c:pt idx="146207">
                  <c:v>338.72583827743102</c:v>
                </c:pt>
                <c:pt idx="146208">
                  <c:v>338.72815503270402</c:v>
                </c:pt>
                <c:pt idx="146209">
                  <c:v>338.73047178797799</c:v>
                </c:pt>
                <c:pt idx="146210">
                  <c:v>338.73278854325099</c:v>
                </c:pt>
                <c:pt idx="146211">
                  <c:v>338.73510529852501</c:v>
                </c:pt>
                <c:pt idx="146212">
                  <c:v>338.73742205379801</c:v>
                </c:pt>
                <c:pt idx="146213">
                  <c:v>338.73973880907198</c:v>
                </c:pt>
                <c:pt idx="146214">
                  <c:v>338.74205556434498</c:v>
                </c:pt>
                <c:pt idx="146215">
                  <c:v>338.744372319619</c:v>
                </c:pt>
                <c:pt idx="146216">
                  <c:v>338.746689074892</c:v>
                </c:pt>
                <c:pt idx="146217">
                  <c:v>338.74900583016603</c:v>
                </c:pt>
                <c:pt idx="146218">
                  <c:v>338.75132258543903</c:v>
                </c:pt>
                <c:pt idx="146219">
                  <c:v>338.75363934071299</c:v>
                </c:pt>
                <c:pt idx="146220">
                  <c:v>338.75595609598599</c:v>
                </c:pt>
                <c:pt idx="146221">
                  <c:v>338.75827285126002</c:v>
                </c:pt>
                <c:pt idx="146222">
                  <c:v>338.76058960653302</c:v>
                </c:pt>
                <c:pt idx="146223">
                  <c:v>338.76290636180698</c:v>
                </c:pt>
                <c:pt idx="146224">
                  <c:v>338.76522311707998</c:v>
                </c:pt>
                <c:pt idx="146225">
                  <c:v>338.76753987235401</c:v>
                </c:pt>
                <c:pt idx="146226">
                  <c:v>338.76985662762701</c:v>
                </c:pt>
                <c:pt idx="146227">
                  <c:v>338.77217338290097</c:v>
                </c:pt>
                <c:pt idx="146228">
                  <c:v>338.77449013817397</c:v>
                </c:pt>
                <c:pt idx="146229">
                  <c:v>338.776806893448</c:v>
                </c:pt>
                <c:pt idx="146230">
                  <c:v>338.779123648721</c:v>
                </c:pt>
                <c:pt idx="146231">
                  <c:v>338.78144040399502</c:v>
                </c:pt>
                <c:pt idx="146232">
                  <c:v>338.78375715926802</c:v>
                </c:pt>
                <c:pt idx="146233">
                  <c:v>338.78607391454199</c:v>
                </c:pt>
                <c:pt idx="146234">
                  <c:v>338.78839066981499</c:v>
                </c:pt>
                <c:pt idx="146235">
                  <c:v>338.79070742508901</c:v>
                </c:pt>
                <c:pt idx="146236">
                  <c:v>338.79302418036201</c:v>
                </c:pt>
                <c:pt idx="146237">
                  <c:v>338.79534093563598</c:v>
                </c:pt>
                <c:pt idx="146238">
                  <c:v>338.79765769091</c:v>
                </c:pt>
                <c:pt idx="146239">
                  <c:v>338.799974446183</c:v>
                </c:pt>
                <c:pt idx="146240">
                  <c:v>338.80229120145702</c:v>
                </c:pt>
                <c:pt idx="146241">
                  <c:v>338.80460795673002</c:v>
                </c:pt>
                <c:pt idx="146242">
                  <c:v>338.80692471200399</c:v>
                </c:pt>
                <c:pt idx="146243">
                  <c:v>338.80924146727699</c:v>
                </c:pt>
                <c:pt idx="146244">
                  <c:v>338.81155822255101</c:v>
                </c:pt>
                <c:pt idx="146245">
                  <c:v>338.81387497782401</c:v>
                </c:pt>
                <c:pt idx="146246">
                  <c:v>338.81619173309798</c:v>
                </c:pt>
                <c:pt idx="146247">
                  <c:v>338.81850848837098</c:v>
                </c:pt>
                <c:pt idx="146248">
                  <c:v>338.820825243645</c:v>
                </c:pt>
                <c:pt idx="146249">
                  <c:v>338.823141998918</c:v>
                </c:pt>
                <c:pt idx="146250">
                  <c:v>338.82545875419203</c:v>
                </c:pt>
                <c:pt idx="146251">
                  <c:v>338.82777550946503</c:v>
                </c:pt>
                <c:pt idx="146252">
                  <c:v>338.83009226473899</c:v>
                </c:pt>
                <c:pt idx="146253">
                  <c:v>338.83240902001199</c:v>
                </c:pt>
                <c:pt idx="146254">
                  <c:v>338.83472577528602</c:v>
                </c:pt>
                <c:pt idx="146255">
                  <c:v>338.83704253055902</c:v>
                </c:pt>
                <c:pt idx="146256">
                  <c:v>338.83935928583298</c:v>
                </c:pt>
                <c:pt idx="146257">
                  <c:v>338.84167604110598</c:v>
                </c:pt>
                <c:pt idx="146258">
                  <c:v>338.84399279638001</c:v>
                </c:pt>
                <c:pt idx="146259">
                  <c:v>338.84630955165301</c:v>
                </c:pt>
                <c:pt idx="146260">
                  <c:v>338.84862630692697</c:v>
                </c:pt>
                <c:pt idx="146261">
                  <c:v>338.85094306219997</c:v>
                </c:pt>
                <c:pt idx="146262">
                  <c:v>338.853259817474</c:v>
                </c:pt>
                <c:pt idx="146263">
                  <c:v>338.855576572747</c:v>
                </c:pt>
                <c:pt idx="146264">
                  <c:v>338.85789332802102</c:v>
                </c:pt>
                <c:pt idx="146265">
                  <c:v>338.86021008329402</c:v>
                </c:pt>
                <c:pt idx="146266">
                  <c:v>338.86252683856799</c:v>
                </c:pt>
                <c:pt idx="146267">
                  <c:v>338.86484359384099</c:v>
                </c:pt>
                <c:pt idx="146268">
                  <c:v>338.86716034911501</c:v>
                </c:pt>
                <c:pt idx="146269">
                  <c:v>338.86947710438801</c:v>
                </c:pt>
                <c:pt idx="146270">
                  <c:v>338.87179385966198</c:v>
                </c:pt>
                <c:pt idx="146271">
                  <c:v>338.87411061493498</c:v>
                </c:pt>
                <c:pt idx="146272">
                  <c:v>338.876427370209</c:v>
                </c:pt>
                <c:pt idx="146273">
                  <c:v>338.878744125482</c:v>
                </c:pt>
                <c:pt idx="146274">
                  <c:v>338.88106088075602</c:v>
                </c:pt>
                <c:pt idx="146275">
                  <c:v>338.88337763602902</c:v>
                </c:pt>
                <c:pt idx="146276">
                  <c:v>338.88569439130299</c:v>
                </c:pt>
                <c:pt idx="146277">
                  <c:v>338.88801114657599</c:v>
                </c:pt>
                <c:pt idx="146278">
                  <c:v>338.89032790185001</c:v>
                </c:pt>
                <c:pt idx="146279">
                  <c:v>338.89264465712301</c:v>
                </c:pt>
                <c:pt idx="146280">
                  <c:v>338.89496141239698</c:v>
                </c:pt>
                <c:pt idx="146281">
                  <c:v>338.897278167671</c:v>
                </c:pt>
                <c:pt idx="146282">
                  <c:v>338.899594922944</c:v>
                </c:pt>
                <c:pt idx="146283">
                  <c:v>338.90191167821803</c:v>
                </c:pt>
                <c:pt idx="146284">
                  <c:v>338.90422843349103</c:v>
                </c:pt>
                <c:pt idx="146285">
                  <c:v>338.90654518876499</c:v>
                </c:pt>
                <c:pt idx="146286">
                  <c:v>338.90886194403799</c:v>
                </c:pt>
                <c:pt idx="146287">
                  <c:v>338.91117869931202</c:v>
                </c:pt>
                <c:pt idx="146288">
                  <c:v>338.91349545458502</c:v>
                </c:pt>
                <c:pt idx="146289">
                  <c:v>338.91581220985898</c:v>
                </c:pt>
                <c:pt idx="146290">
                  <c:v>338.91812896513198</c:v>
                </c:pt>
                <c:pt idx="146291">
                  <c:v>338.92044572040601</c:v>
                </c:pt>
                <c:pt idx="146292">
                  <c:v>338.92276247567901</c:v>
                </c:pt>
                <c:pt idx="146293">
                  <c:v>338.92507923095297</c:v>
                </c:pt>
                <c:pt idx="146294">
                  <c:v>338.92739598622597</c:v>
                </c:pt>
                <c:pt idx="146295">
                  <c:v>338.9297127415</c:v>
                </c:pt>
                <c:pt idx="146296">
                  <c:v>338.932029496773</c:v>
                </c:pt>
                <c:pt idx="146297">
                  <c:v>338.93434625204702</c:v>
                </c:pt>
                <c:pt idx="146298">
                  <c:v>338.93666300732002</c:v>
                </c:pt>
                <c:pt idx="146299">
                  <c:v>338.93897976259399</c:v>
                </c:pt>
                <c:pt idx="146300">
                  <c:v>338.94129651786699</c:v>
                </c:pt>
                <c:pt idx="146301">
                  <c:v>338.94361327314101</c:v>
                </c:pt>
                <c:pt idx="146302">
                  <c:v>338.94593002841401</c:v>
                </c:pt>
                <c:pt idx="146303">
                  <c:v>338.94824678368798</c:v>
                </c:pt>
                <c:pt idx="146304">
                  <c:v>338.95056353896098</c:v>
                </c:pt>
                <c:pt idx="146305">
                  <c:v>338.952880294235</c:v>
                </c:pt>
                <c:pt idx="146306">
                  <c:v>338.955197049508</c:v>
                </c:pt>
                <c:pt idx="146307">
                  <c:v>338.95751380478202</c:v>
                </c:pt>
                <c:pt idx="146308">
                  <c:v>338.95983056005502</c:v>
                </c:pt>
                <c:pt idx="146309">
                  <c:v>338.96214731532899</c:v>
                </c:pt>
                <c:pt idx="146310">
                  <c:v>338.96446407060199</c:v>
                </c:pt>
                <c:pt idx="146311">
                  <c:v>338.96678082587601</c:v>
                </c:pt>
                <c:pt idx="146312">
                  <c:v>338.96909758114901</c:v>
                </c:pt>
                <c:pt idx="146313">
                  <c:v>338.97141433642298</c:v>
                </c:pt>
                <c:pt idx="146314">
                  <c:v>338.97373109169598</c:v>
                </c:pt>
                <c:pt idx="146315">
                  <c:v>338.97604784697</c:v>
                </c:pt>
                <c:pt idx="146316">
                  <c:v>338.978364602243</c:v>
                </c:pt>
                <c:pt idx="146317">
                  <c:v>338.98068135751703</c:v>
                </c:pt>
                <c:pt idx="146318">
                  <c:v>338.98299811279003</c:v>
                </c:pt>
                <c:pt idx="146319">
                  <c:v>338.98531486806399</c:v>
                </c:pt>
                <c:pt idx="146320">
                  <c:v>338.98763162333699</c:v>
                </c:pt>
                <c:pt idx="146321">
                  <c:v>338.98994837861102</c:v>
                </c:pt>
                <c:pt idx="146322">
                  <c:v>338.99226513388498</c:v>
                </c:pt>
                <c:pt idx="146323">
                  <c:v>338.99458188915798</c:v>
                </c:pt>
                <c:pt idx="146324">
                  <c:v>338.99689864443201</c:v>
                </c:pt>
                <c:pt idx="146325">
                  <c:v>338.99921539970501</c:v>
                </c:pt>
                <c:pt idx="146326">
                  <c:v>339.00153215497897</c:v>
                </c:pt>
                <c:pt idx="146327">
                  <c:v>339.00384891025197</c:v>
                </c:pt>
                <c:pt idx="146328">
                  <c:v>339.006165665526</c:v>
                </c:pt>
                <c:pt idx="146329">
                  <c:v>339.008482420799</c:v>
                </c:pt>
                <c:pt idx="146330">
                  <c:v>339.01079917607302</c:v>
                </c:pt>
                <c:pt idx="146331">
                  <c:v>339.01311593134602</c:v>
                </c:pt>
                <c:pt idx="146332">
                  <c:v>339.01543268661999</c:v>
                </c:pt>
                <c:pt idx="146333">
                  <c:v>339.01774944189299</c:v>
                </c:pt>
                <c:pt idx="146334">
                  <c:v>339.02006619716701</c:v>
                </c:pt>
                <c:pt idx="146335">
                  <c:v>339.02238295244001</c:v>
                </c:pt>
                <c:pt idx="146336">
                  <c:v>339.02469970771398</c:v>
                </c:pt>
                <c:pt idx="146337">
                  <c:v>339.02701646298698</c:v>
                </c:pt>
                <c:pt idx="146338">
                  <c:v>339.029333218261</c:v>
                </c:pt>
                <c:pt idx="146339">
                  <c:v>339.031649973534</c:v>
                </c:pt>
                <c:pt idx="146340">
                  <c:v>339.03396672880802</c:v>
                </c:pt>
                <c:pt idx="146341">
                  <c:v>339.03628348408103</c:v>
                </c:pt>
                <c:pt idx="146342">
                  <c:v>339.03860023935499</c:v>
                </c:pt>
                <c:pt idx="146343">
                  <c:v>339.04091699462799</c:v>
                </c:pt>
                <c:pt idx="146344">
                  <c:v>339.04323374990202</c:v>
                </c:pt>
                <c:pt idx="146345">
                  <c:v>339.04555050517502</c:v>
                </c:pt>
                <c:pt idx="146346">
                  <c:v>339.04786726044898</c:v>
                </c:pt>
                <c:pt idx="146347">
                  <c:v>339.05018401572198</c:v>
                </c:pt>
                <c:pt idx="146348">
                  <c:v>339.05250077099601</c:v>
                </c:pt>
                <c:pt idx="146349">
                  <c:v>339.05481752626901</c:v>
                </c:pt>
                <c:pt idx="146350">
                  <c:v>339.05713428154297</c:v>
                </c:pt>
                <c:pt idx="146351">
                  <c:v>339.05945103681597</c:v>
                </c:pt>
                <c:pt idx="146352">
                  <c:v>339.06176779209</c:v>
                </c:pt>
                <c:pt idx="146353">
                  <c:v>339.064084547363</c:v>
                </c:pt>
                <c:pt idx="146354">
                  <c:v>339.06640130263702</c:v>
                </c:pt>
                <c:pt idx="146355">
                  <c:v>339.06871805791002</c:v>
                </c:pt>
                <c:pt idx="146356">
                  <c:v>339.07103481318399</c:v>
                </c:pt>
                <c:pt idx="146357">
                  <c:v>339.07335156845699</c:v>
                </c:pt>
                <c:pt idx="146358">
                  <c:v>339.07566832373101</c:v>
                </c:pt>
                <c:pt idx="146359">
                  <c:v>339.07798507900401</c:v>
                </c:pt>
                <c:pt idx="146360">
                  <c:v>339.08030183427798</c:v>
                </c:pt>
                <c:pt idx="146361">
                  <c:v>339.08261858955098</c:v>
                </c:pt>
                <c:pt idx="146362">
                  <c:v>339.084935344825</c:v>
                </c:pt>
                <c:pt idx="146363">
                  <c:v>339.087252100098</c:v>
                </c:pt>
                <c:pt idx="146364">
                  <c:v>339.08956885537202</c:v>
                </c:pt>
                <c:pt idx="146365">
                  <c:v>339.09188561064599</c:v>
                </c:pt>
                <c:pt idx="146366">
                  <c:v>339.09420236591899</c:v>
                </c:pt>
                <c:pt idx="146367">
                  <c:v>339.09651912119301</c:v>
                </c:pt>
                <c:pt idx="146368">
                  <c:v>339.09883587646601</c:v>
                </c:pt>
                <c:pt idx="146369">
                  <c:v>339.10115263173998</c:v>
                </c:pt>
                <c:pt idx="146370">
                  <c:v>339.10346938701298</c:v>
                </c:pt>
                <c:pt idx="146371">
                  <c:v>339.105786142287</c:v>
                </c:pt>
                <c:pt idx="146372">
                  <c:v>339.10810289756</c:v>
                </c:pt>
                <c:pt idx="146373">
                  <c:v>339.11041965283403</c:v>
                </c:pt>
                <c:pt idx="146374">
                  <c:v>339.11273640810703</c:v>
                </c:pt>
                <c:pt idx="146375">
                  <c:v>339.11505316338099</c:v>
                </c:pt>
                <c:pt idx="146376">
                  <c:v>339.11736991865399</c:v>
                </c:pt>
                <c:pt idx="146377">
                  <c:v>339.11968667392802</c:v>
                </c:pt>
                <c:pt idx="146378">
                  <c:v>339.12200342920102</c:v>
                </c:pt>
                <c:pt idx="146379">
                  <c:v>339.12432018447498</c:v>
                </c:pt>
                <c:pt idx="146380">
                  <c:v>339.12663693974798</c:v>
                </c:pt>
                <c:pt idx="146381">
                  <c:v>339.12895369502201</c:v>
                </c:pt>
                <c:pt idx="146382">
                  <c:v>339.13127045029501</c:v>
                </c:pt>
                <c:pt idx="146383">
                  <c:v>339.13358720556897</c:v>
                </c:pt>
                <c:pt idx="146384">
                  <c:v>339.13590396084197</c:v>
                </c:pt>
                <c:pt idx="146385">
                  <c:v>339.138220716116</c:v>
                </c:pt>
                <c:pt idx="146386">
                  <c:v>339.140537471389</c:v>
                </c:pt>
                <c:pt idx="146387">
                  <c:v>339.14285422666302</c:v>
                </c:pt>
                <c:pt idx="146388">
                  <c:v>339.14517098193602</c:v>
                </c:pt>
                <c:pt idx="146389">
                  <c:v>339.14748773720999</c:v>
                </c:pt>
                <c:pt idx="146390">
                  <c:v>339.14980449248299</c:v>
                </c:pt>
                <c:pt idx="146391">
                  <c:v>339.15212124775701</c:v>
                </c:pt>
                <c:pt idx="146392">
                  <c:v>339.15443800303001</c:v>
                </c:pt>
                <c:pt idx="146393">
                  <c:v>339.15675475830398</c:v>
                </c:pt>
                <c:pt idx="146394">
                  <c:v>339.15907151357698</c:v>
                </c:pt>
                <c:pt idx="146395">
                  <c:v>339.161388268851</c:v>
                </c:pt>
                <c:pt idx="146396">
                  <c:v>339.163705024124</c:v>
                </c:pt>
                <c:pt idx="146397">
                  <c:v>339.16602177939802</c:v>
                </c:pt>
                <c:pt idx="146398">
                  <c:v>339.16833853467102</c:v>
                </c:pt>
                <c:pt idx="146399">
                  <c:v>339.17065528994499</c:v>
                </c:pt>
                <c:pt idx="146400">
                  <c:v>339.17297204521799</c:v>
                </c:pt>
                <c:pt idx="146401">
                  <c:v>339.17528880049201</c:v>
                </c:pt>
                <c:pt idx="146402">
                  <c:v>339.17760555576501</c:v>
                </c:pt>
                <c:pt idx="146403">
                  <c:v>339.17992231103898</c:v>
                </c:pt>
                <c:pt idx="146404">
                  <c:v>339.18223906631198</c:v>
                </c:pt>
                <c:pt idx="146405">
                  <c:v>339.184555821586</c:v>
                </c:pt>
                <c:pt idx="146406">
                  <c:v>339.186872576859</c:v>
                </c:pt>
                <c:pt idx="146407">
                  <c:v>339.18918933213303</c:v>
                </c:pt>
                <c:pt idx="146408">
                  <c:v>339.19150608740699</c:v>
                </c:pt>
                <c:pt idx="146409">
                  <c:v>339.19382284267999</c:v>
                </c:pt>
                <c:pt idx="146410">
                  <c:v>339.19613959795402</c:v>
                </c:pt>
                <c:pt idx="146411">
                  <c:v>339.19845635322702</c:v>
                </c:pt>
                <c:pt idx="146412">
                  <c:v>339.20077310850098</c:v>
                </c:pt>
                <c:pt idx="146413">
                  <c:v>339.20308986377398</c:v>
                </c:pt>
                <c:pt idx="146414">
                  <c:v>339.20540661904801</c:v>
                </c:pt>
                <c:pt idx="146415">
                  <c:v>339.20772337432101</c:v>
                </c:pt>
                <c:pt idx="146416">
                  <c:v>339.21004012959497</c:v>
                </c:pt>
                <c:pt idx="146417">
                  <c:v>339.21235688486797</c:v>
                </c:pt>
                <c:pt idx="146418">
                  <c:v>339.214673640142</c:v>
                </c:pt>
                <c:pt idx="146419">
                  <c:v>339.216990395415</c:v>
                </c:pt>
                <c:pt idx="146420">
                  <c:v>339.21930715068902</c:v>
                </c:pt>
                <c:pt idx="146421">
                  <c:v>339.22162390596202</c:v>
                </c:pt>
                <c:pt idx="146422">
                  <c:v>339.22394066123599</c:v>
                </c:pt>
                <c:pt idx="146423">
                  <c:v>339.22625741650899</c:v>
                </c:pt>
                <c:pt idx="146424">
                  <c:v>339.22857417178301</c:v>
                </c:pt>
                <c:pt idx="146425">
                  <c:v>339.23089092705601</c:v>
                </c:pt>
                <c:pt idx="146426">
                  <c:v>339.23320768232998</c:v>
                </c:pt>
                <c:pt idx="146427">
                  <c:v>339.23552443760298</c:v>
                </c:pt>
                <c:pt idx="146428">
                  <c:v>339.237841192877</c:v>
                </c:pt>
                <c:pt idx="146429">
                  <c:v>339.24015794815</c:v>
                </c:pt>
                <c:pt idx="146430">
                  <c:v>339.24247470342402</c:v>
                </c:pt>
                <c:pt idx="146431">
                  <c:v>339.24479145869702</c:v>
                </c:pt>
                <c:pt idx="146432">
                  <c:v>339.24710821397099</c:v>
                </c:pt>
                <c:pt idx="146433">
                  <c:v>339.24942496924399</c:v>
                </c:pt>
                <c:pt idx="146434">
                  <c:v>339.25174172451801</c:v>
                </c:pt>
                <c:pt idx="146435">
                  <c:v>339.25405847979101</c:v>
                </c:pt>
                <c:pt idx="146436">
                  <c:v>339.25637523506498</c:v>
                </c:pt>
                <c:pt idx="146437">
                  <c:v>339.25869199033798</c:v>
                </c:pt>
                <c:pt idx="146438">
                  <c:v>339.261008745612</c:v>
                </c:pt>
                <c:pt idx="146439">
                  <c:v>339.263325500885</c:v>
                </c:pt>
                <c:pt idx="146440">
                  <c:v>339.26564225615903</c:v>
                </c:pt>
                <c:pt idx="146441">
                  <c:v>339.26795901143203</c:v>
                </c:pt>
                <c:pt idx="146442">
                  <c:v>339.27027576670599</c:v>
                </c:pt>
                <c:pt idx="146443">
                  <c:v>339.27259252197899</c:v>
                </c:pt>
                <c:pt idx="146444">
                  <c:v>339.27490927725302</c:v>
                </c:pt>
                <c:pt idx="146445">
                  <c:v>339.27722603252602</c:v>
                </c:pt>
                <c:pt idx="146446">
                  <c:v>339.27954278779998</c:v>
                </c:pt>
                <c:pt idx="146447">
                  <c:v>339.28185954307298</c:v>
                </c:pt>
                <c:pt idx="146448">
                  <c:v>339.28417629834701</c:v>
                </c:pt>
                <c:pt idx="146449">
                  <c:v>339.28649305362001</c:v>
                </c:pt>
                <c:pt idx="146450">
                  <c:v>339.28880980889397</c:v>
                </c:pt>
                <c:pt idx="146451">
                  <c:v>339.291126564168</c:v>
                </c:pt>
                <c:pt idx="146452">
                  <c:v>339.293443319441</c:v>
                </c:pt>
                <c:pt idx="146453">
                  <c:v>339.29576007471502</c:v>
                </c:pt>
                <c:pt idx="146454">
                  <c:v>339.29807682998802</c:v>
                </c:pt>
                <c:pt idx="146455">
                  <c:v>339.30039358526199</c:v>
                </c:pt>
                <c:pt idx="146456">
                  <c:v>339.30271034053499</c:v>
                </c:pt>
                <c:pt idx="146457">
                  <c:v>339.30502709580901</c:v>
                </c:pt>
                <c:pt idx="146458">
                  <c:v>339.30734385108201</c:v>
                </c:pt>
                <c:pt idx="146459">
                  <c:v>339.30966060635598</c:v>
                </c:pt>
                <c:pt idx="146460">
                  <c:v>339.31197736162898</c:v>
                </c:pt>
                <c:pt idx="146461">
                  <c:v>339.314294116903</c:v>
                </c:pt>
                <c:pt idx="146462">
                  <c:v>339.316610872176</c:v>
                </c:pt>
                <c:pt idx="146463">
                  <c:v>339.31892762745002</c:v>
                </c:pt>
                <c:pt idx="146464">
                  <c:v>339.32124438272302</c:v>
                </c:pt>
                <c:pt idx="146465">
                  <c:v>339.32356113799699</c:v>
                </c:pt>
                <c:pt idx="146466">
                  <c:v>339.32587789326999</c:v>
                </c:pt>
                <c:pt idx="146467">
                  <c:v>339.32819464854401</c:v>
                </c:pt>
                <c:pt idx="146468">
                  <c:v>339.33051140381701</c:v>
                </c:pt>
                <c:pt idx="146469">
                  <c:v>339.33282815909098</c:v>
                </c:pt>
                <c:pt idx="146470">
                  <c:v>339.33514491436398</c:v>
                </c:pt>
                <c:pt idx="146471">
                  <c:v>339.337461669638</c:v>
                </c:pt>
                <c:pt idx="146472">
                  <c:v>339.339778424911</c:v>
                </c:pt>
                <c:pt idx="146473">
                  <c:v>339.34209518018503</c:v>
                </c:pt>
                <c:pt idx="146474">
                  <c:v>339.34441193545803</c:v>
                </c:pt>
                <c:pt idx="146475">
                  <c:v>339.34672869073199</c:v>
                </c:pt>
                <c:pt idx="146476">
                  <c:v>339.34904544600499</c:v>
                </c:pt>
                <c:pt idx="146477">
                  <c:v>339.35136220127902</c:v>
                </c:pt>
                <c:pt idx="146478">
                  <c:v>339.35367895655202</c:v>
                </c:pt>
                <c:pt idx="146479">
                  <c:v>339.35599571182598</c:v>
                </c:pt>
                <c:pt idx="146480">
                  <c:v>339.35831246709898</c:v>
                </c:pt>
                <c:pt idx="146481">
                  <c:v>339.36062922237301</c:v>
                </c:pt>
                <c:pt idx="146482">
                  <c:v>339.36294597764601</c:v>
                </c:pt>
                <c:pt idx="146483">
                  <c:v>339.36526273291997</c:v>
                </c:pt>
                <c:pt idx="146484">
                  <c:v>339.36757948819297</c:v>
                </c:pt>
                <c:pt idx="146485">
                  <c:v>339.369896243467</c:v>
                </c:pt>
                <c:pt idx="146486">
                  <c:v>339.37221299874</c:v>
                </c:pt>
                <c:pt idx="146487">
                  <c:v>339.37452975401402</c:v>
                </c:pt>
                <c:pt idx="146488">
                  <c:v>339.37684650928702</c:v>
                </c:pt>
                <c:pt idx="146489">
                  <c:v>339.37916326456099</c:v>
                </c:pt>
                <c:pt idx="146490">
                  <c:v>339.38148001983399</c:v>
                </c:pt>
                <c:pt idx="146491">
                  <c:v>339.38379677510801</c:v>
                </c:pt>
                <c:pt idx="146492">
                  <c:v>339.38611353038101</c:v>
                </c:pt>
                <c:pt idx="146493">
                  <c:v>339.38843028565498</c:v>
                </c:pt>
                <c:pt idx="146494">
                  <c:v>339.390747040929</c:v>
                </c:pt>
                <c:pt idx="146495">
                  <c:v>339.393063796202</c:v>
                </c:pt>
                <c:pt idx="146496">
                  <c:v>339.39538055147602</c:v>
                </c:pt>
                <c:pt idx="146497">
                  <c:v>339.39769730674902</c:v>
                </c:pt>
                <c:pt idx="146498">
                  <c:v>339.40001406202299</c:v>
                </c:pt>
                <c:pt idx="146499">
                  <c:v>339.40233081729599</c:v>
                </c:pt>
                <c:pt idx="146500">
                  <c:v>339.40464757257001</c:v>
                </c:pt>
                <c:pt idx="146501">
                  <c:v>339.40696432784301</c:v>
                </c:pt>
                <c:pt idx="146502">
                  <c:v>339.40928108311698</c:v>
                </c:pt>
                <c:pt idx="146503">
                  <c:v>339.41159783838998</c:v>
                </c:pt>
                <c:pt idx="146504">
                  <c:v>339.413914593664</c:v>
                </c:pt>
                <c:pt idx="146505">
                  <c:v>339.416231348937</c:v>
                </c:pt>
                <c:pt idx="146506">
                  <c:v>339.41854810421103</c:v>
                </c:pt>
                <c:pt idx="146507">
                  <c:v>339.42086485948403</c:v>
                </c:pt>
                <c:pt idx="146508">
                  <c:v>339.42318161475799</c:v>
                </c:pt>
                <c:pt idx="146509">
                  <c:v>339.42549837003099</c:v>
                </c:pt>
                <c:pt idx="146510">
                  <c:v>339.42781512530502</c:v>
                </c:pt>
                <c:pt idx="146511">
                  <c:v>339.43013188057802</c:v>
                </c:pt>
                <c:pt idx="146512">
                  <c:v>339.43244863585198</c:v>
                </c:pt>
                <c:pt idx="146513">
                  <c:v>339.43476539112498</c:v>
                </c:pt>
                <c:pt idx="146514">
                  <c:v>339.43708214639901</c:v>
                </c:pt>
                <c:pt idx="146515">
                  <c:v>339.43939890167201</c:v>
                </c:pt>
                <c:pt idx="146516">
                  <c:v>339.44171565694597</c:v>
                </c:pt>
                <c:pt idx="146517">
                  <c:v>339.44403241221897</c:v>
                </c:pt>
                <c:pt idx="146518">
                  <c:v>339.446349167493</c:v>
                </c:pt>
                <c:pt idx="146519">
                  <c:v>339.448665922766</c:v>
                </c:pt>
                <c:pt idx="146520">
                  <c:v>339.45098267804002</c:v>
                </c:pt>
                <c:pt idx="146521">
                  <c:v>339.45329943331302</c:v>
                </c:pt>
                <c:pt idx="146522">
                  <c:v>339.45561618858699</c:v>
                </c:pt>
                <c:pt idx="146523">
                  <c:v>339.45793294385999</c:v>
                </c:pt>
                <c:pt idx="146524">
                  <c:v>339.46024969913401</c:v>
                </c:pt>
                <c:pt idx="146525">
                  <c:v>339.46256645440701</c:v>
                </c:pt>
                <c:pt idx="146526">
                  <c:v>339.46488320968098</c:v>
                </c:pt>
                <c:pt idx="146527">
                  <c:v>339.46719996495398</c:v>
                </c:pt>
                <c:pt idx="146528">
                  <c:v>339.469516720228</c:v>
                </c:pt>
                <c:pt idx="146529">
                  <c:v>339.471833475501</c:v>
                </c:pt>
                <c:pt idx="146530">
                  <c:v>339.47415023077502</c:v>
                </c:pt>
                <c:pt idx="146531">
                  <c:v>339.47646698604802</c:v>
                </c:pt>
                <c:pt idx="146532">
                  <c:v>339.47878374132199</c:v>
                </c:pt>
                <c:pt idx="146533">
                  <c:v>339.48110049659499</c:v>
                </c:pt>
                <c:pt idx="146534">
                  <c:v>339.48341725186901</c:v>
                </c:pt>
                <c:pt idx="146535">
                  <c:v>339.48573400714201</c:v>
                </c:pt>
                <c:pt idx="146536">
                  <c:v>339.48805076241598</c:v>
                </c:pt>
                <c:pt idx="146537">
                  <c:v>339.49036751769</c:v>
                </c:pt>
                <c:pt idx="146538">
                  <c:v>339.492684272963</c:v>
                </c:pt>
                <c:pt idx="146539">
                  <c:v>339.49500102823703</c:v>
                </c:pt>
                <c:pt idx="146540">
                  <c:v>339.49731778351003</c:v>
                </c:pt>
                <c:pt idx="146541">
                  <c:v>339.49963453878399</c:v>
                </c:pt>
                <c:pt idx="146542">
                  <c:v>339.50195129405699</c:v>
                </c:pt>
                <c:pt idx="146543">
                  <c:v>339.50426804933102</c:v>
                </c:pt>
                <c:pt idx="146544">
                  <c:v>339.50658480460402</c:v>
                </c:pt>
                <c:pt idx="146545">
                  <c:v>339.50890155987798</c:v>
                </c:pt>
                <c:pt idx="146546">
                  <c:v>339.51121831515098</c:v>
                </c:pt>
                <c:pt idx="146547">
                  <c:v>339.51353507042501</c:v>
                </c:pt>
                <c:pt idx="146548">
                  <c:v>339.51585182569801</c:v>
                </c:pt>
                <c:pt idx="146549">
                  <c:v>339.51816858097197</c:v>
                </c:pt>
                <c:pt idx="146550">
                  <c:v>339.52048533624497</c:v>
                </c:pt>
                <c:pt idx="146551">
                  <c:v>339.522802091519</c:v>
                </c:pt>
                <c:pt idx="146552">
                  <c:v>339.525118846792</c:v>
                </c:pt>
                <c:pt idx="146553">
                  <c:v>339.52743560206602</c:v>
                </c:pt>
                <c:pt idx="146554">
                  <c:v>339.52975235733902</c:v>
                </c:pt>
                <c:pt idx="146555">
                  <c:v>339.53206911261299</c:v>
                </c:pt>
                <c:pt idx="146556">
                  <c:v>339.53438586788599</c:v>
                </c:pt>
                <c:pt idx="146557">
                  <c:v>339.53670262316001</c:v>
                </c:pt>
                <c:pt idx="146558">
                  <c:v>339.53901937843301</c:v>
                </c:pt>
                <c:pt idx="146559">
                  <c:v>339.54133613370698</c:v>
                </c:pt>
                <c:pt idx="146560">
                  <c:v>339.54365288897998</c:v>
                </c:pt>
                <c:pt idx="146561">
                  <c:v>339.545969644254</c:v>
                </c:pt>
                <c:pt idx="146562">
                  <c:v>339.548286399527</c:v>
                </c:pt>
                <c:pt idx="146563">
                  <c:v>339.55060315480102</c:v>
                </c:pt>
                <c:pt idx="146564">
                  <c:v>339.55291991007402</c:v>
                </c:pt>
                <c:pt idx="146565">
                  <c:v>339.55523666534799</c:v>
                </c:pt>
                <c:pt idx="146566">
                  <c:v>339.55755342062099</c:v>
                </c:pt>
                <c:pt idx="146567">
                  <c:v>339.55987017589501</c:v>
                </c:pt>
                <c:pt idx="146568">
                  <c:v>339.56218693116801</c:v>
                </c:pt>
                <c:pt idx="146569">
                  <c:v>339.56450368644198</c:v>
                </c:pt>
                <c:pt idx="146570">
                  <c:v>339.56682044171498</c:v>
                </c:pt>
                <c:pt idx="146571">
                  <c:v>339.569137196989</c:v>
                </c:pt>
                <c:pt idx="146572">
                  <c:v>339.571453952262</c:v>
                </c:pt>
                <c:pt idx="146573">
                  <c:v>339.57377070753603</c:v>
                </c:pt>
                <c:pt idx="146574">
                  <c:v>339.57608746280903</c:v>
                </c:pt>
                <c:pt idx="146575">
                  <c:v>339.57840421808299</c:v>
                </c:pt>
                <c:pt idx="146576">
                  <c:v>339.58072097335599</c:v>
                </c:pt>
                <c:pt idx="146577">
                  <c:v>339.58303772863002</c:v>
                </c:pt>
                <c:pt idx="146578">
                  <c:v>339.58535448390398</c:v>
                </c:pt>
                <c:pt idx="146579">
                  <c:v>339.58767123917698</c:v>
                </c:pt>
                <c:pt idx="146580">
                  <c:v>339.58998799445101</c:v>
                </c:pt>
                <c:pt idx="146581">
                  <c:v>339.59230474972401</c:v>
                </c:pt>
                <c:pt idx="146582">
                  <c:v>339.59462150499797</c:v>
                </c:pt>
                <c:pt idx="146583">
                  <c:v>339.59693826027097</c:v>
                </c:pt>
                <c:pt idx="146584">
                  <c:v>339.599255015545</c:v>
                </c:pt>
                <c:pt idx="146585">
                  <c:v>339.601571770818</c:v>
                </c:pt>
                <c:pt idx="146586">
                  <c:v>339.60388852609202</c:v>
                </c:pt>
                <c:pt idx="146587">
                  <c:v>339.60620528136502</c:v>
                </c:pt>
                <c:pt idx="146588">
                  <c:v>339.60852203663899</c:v>
                </c:pt>
                <c:pt idx="146589">
                  <c:v>339.61083879191199</c:v>
                </c:pt>
                <c:pt idx="146590">
                  <c:v>339.61315554718601</c:v>
                </c:pt>
                <c:pt idx="146591">
                  <c:v>339.61547230245901</c:v>
                </c:pt>
                <c:pt idx="146592">
                  <c:v>339.61778905773298</c:v>
                </c:pt>
                <c:pt idx="146593">
                  <c:v>339.62010581300598</c:v>
                </c:pt>
                <c:pt idx="146594">
                  <c:v>339.62242256828</c:v>
                </c:pt>
                <c:pt idx="146595">
                  <c:v>339.624739323553</c:v>
                </c:pt>
                <c:pt idx="146596">
                  <c:v>339.62705607882702</c:v>
                </c:pt>
                <c:pt idx="146597">
                  <c:v>339.62937283410002</c:v>
                </c:pt>
                <c:pt idx="146598">
                  <c:v>339.63168958937399</c:v>
                </c:pt>
                <c:pt idx="146599">
                  <c:v>339.63400634464699</c:v>
                </c:pt>
                <c:pt idx="146600">
                  <c:v>339.63632309992101</c:v>
                </c:pt>
                <c:pt idx="146601">
                  <c:v>339.63863985519401</c:v>
                </c:pt>
                <c:pt idx="146602">
                  <c:v>339.64095661046798</c:v>
                </c:pt>
                <c:pt idx="146603">
                  <c:v>339.64327336574098</c:v>
                </c:pt>
                <c:pt idx="146604">
                  <c:v>339.645590121015</c:v>
                </c:pt>
                <c:pt idx="146605">
                  <c:v>339.647906876288</c:v>
                </c:pt>
                <c:pt idx="146606">
                  <c:v>339.65022363156203</c:v>
                </c:pt>
                <c:pt idx="146607">
                  <c:v>339.65254038683503</c:v>
                </c:pt>
                <c:pt idx="146608">
                  <c:v>339.65485714210899</c:v>
                </c:pt>
                <c:pt idx="146609">
                  <c:v>339.65717389738199</c:v>
                </c:pt>
                <c:pt idx="146610">
                  <c:v>339.65949065265602</c:v>
                </c:pt>
                <c:pt idx="146611">
                  <c:v>339.66180740792902</c:v>
                </c:pt>
                <c:pt idx="146612">
                  <c:v>339.66412416320298</c:v>
                </c:pt>
                <c:pt idx="146613">
                  <c:v>339.66644091847598</c:v>
                </c:pt>
                <c:pt idx="146614">
                  <c:v>339.66875767375001</c:v>
                </c:pt>
                <c:pt idx="146615">
                  <c:v>339.67107442902301</c:v>
                </c:pt>
                <c:pt idx="146616">
                  <c:v>339.67339118429697</c:v>
                </c:pt>
                <c:pt idx="146617">
                  <c:v>339.67570793956997</c:v>
                </c:pt>
                <c:pt idx="146618">
                  <c:v>339.678024694844</c:v>
                </c:pt>
                <c:pt idx="146619">
                  <c:v>339.680341450117</c:v>
                </c:pt>
                <c:pt idx="146620">
                  <c:v>339.68265820539102</c:v>
                </c:pt>
                <c:pt idx="146621">
                  <c:v>339.68497496066499</c:v>
                </c:pt>
                <c:pt idx="146622">
                  <c:v>339.68729171593799</c:v>
                </c:pt>
                <c:pt idx="146623">
                  <c:v>339.68960847121201</c:v>
                </c:pt>
                <c:pt idx="146624">
                  <c:v>339.69192522648501</c:v>
                </c:pt>
                <c:pt idx="146625">
                  <c:v>339.69424198175898</c:v>
                </c:pt>
                <c:pt idx="146626">
                  <c:v>339.69655873703198</c:v>
                </c:pt>
                <c:pt idx="146627">
                  <c:v>339.698875492306</c:v>
                </c:pt>
                <c:pt idx="146628">
                  <c:v>339.701192247579</c:v>
                </c:pt>
                <c:pt idx="146629">
                  <c:v>339.70350900285302</c:v>
                </c:pt>
                <c:pt idx="146630">
                  <c:v>339.70582575812602</c:v>
                </c:pt>
                <c:pt idx="146631">
                  <c:v>339.70814251339999</c:v>
                </c:pt>
                <c:pt idx="146632">
                  <c:v>339.71045926867299</c:v>
                </c:pt>
                <c:pt idx="146633">
                  <c:v>339.71277602394701</c:v>
                </c:pt>
                <c:pt idx="146634">
                  <c:v>339.71509277922002</c:v>
                </c:pt>
                <c:pt idx="146635">
                  <c:v>339.71740953449398</c:v>
                </c:pt>
                <c:pt idx="146636">
                  <c:v>339.71972628976698</c:v>
                </c:pt>
                <c:pt idx="146637">
                  <c:v>339.722043045041</c:v>
                </c:pt>
                <c:pt idx="146638">
                  <c:v>339.72435980031401</c:v>
                </c:pt>
                <c:pt idx="146639">
                  <c:v>339.72667655558803</c:v>
                </c:pt>
                <c:pt idx="146640">
                  <c:v>339.72899331086097</c:v>
                </c:pt>
                <c:pt idx="146641">
                  <c:v>339.73131006613499</c:v>
                </c:pt>
                <c:pt idx="146642">
                  <c:v>339.733626821408</c:v>
                </c:pt>
                <c:pt idx="146643">
                  <c:v>339.73594357668202</c:v>
                </c:pt>
                <c:pt idx="146644">
                  <c:v>339.73826033195502</c:v>
                </c:pt>
                <c:pt idx="146645">
                  <c:v>339.74057708722898</c:v>
                </c:pt>
                <c:pt idx="146646">
                  <c:v>339.74289384250199</c:v>
                </c:pt>
                <c:pt idx="146647">
                  <c:v>339.74521059777601</c:v>
                </c:pt>
                <c:pt idx="146648">
                  <c:v>339.74752735304901</c:v>
                </c:pt>
                <c:pt idx="146649">
                  <c:v>339.74984410832297</c:v>
                </c:pt>
                <c:pt idx="146650">
                  <c:v>339.75216086359598</c:v>
                </c:pt>
                <c:pt idx="146651">
                  <c:v>339.75447761887</c:v>
                </c:pt>
                <c:pt idx="146652">
                  <c:v>339.756794374143</c:v>
                </c:pt>
                <c:pt idx="146653">
                  <c:v>339.75911112941702</c:v>
                </c:pt>
                <c:pt idx="146654">
                  <c:v>339.76142788469002</c:v>
                </c:pt>
                <c:pt idx="146655">
                  <c:v>339.76374463996399</c:v>
                </c:pt>
                <c:pt idx="146656">
                  <c:v>339.76606139523699</c:v>
                </c:pt>
                <c:pt idx="146657">
                  <c:v>339.76837815051101</c:v>
                </c:pt>
                <c:pt idx="146658">
                  <c:v>339.77069490578401</c:v>
                </c:pt>
                <c:pt idx="146659">
                  <c:v>339.77301166105798</c:v>
                </c:pt>
                <c:pt idx="146660">
                  <c:v>339.77532841633098</c:v>
                </c:pt>
                <c:pt idx="146661">
                  <c:v>339.777645171605</c:v>
                </c:pt>
                <c:pt idx="146662">
                  <c:v>339.779961926878</c:v>
                </c:pt>
                <c:pt idx="146663">
                  <c:v>339.78227868215203</c:v>
                </c:pt>
                <c:pt idx="146664">
                  <c:v>339.78459543742599</c:v>
                </c:pt>
                <c:pt idx="146665">
                  <c:v>339.78691219269899</c:v>
                </c:pt>
                <c:pt idx="146666">
                  <c:v>339.78922894797302</c:v>
                </c:pt>
                <c:pt idx="146667">
                  <c:v>339.79154570324602</c:v>
                </c:pt>
                <c:pt idx="146668">
                  <c:v>339.79386245851998</c:v>
                </c:pt>
                <c:pt idx="146669">
                  <c:v>339.79617921379298</c:v>
                </c:pt>
                <c:pt idx="146670">
                  <c:v>339.79849596906701</c:v>
                </c:pt>
                <c:pt idx="146671">
                  <c:v>339.80081272434001</c:v>
                </c:pt>
                <c:pt idx="146672">
                  <c:v>339.80312947961397</c:v>
                </c:pt>
                <c:pt idx="146673">
                  <c:v>339.80544623488697</c:v>
                </c:pt>
                <c:pt idx="146674">
                  <c:v>339.807762990161</c:v>
                </c:pt>
                <c:pt idx="146675">
                  <c:v>339.810079745434</c:v>
                </c:pt>
                <c:pt idx="146676">
                  <c:v>339.81239650070802</c:v>
                </c:pt>
                <c:pt idx="146677">
                  <c:v>339.81471325598102</c:v>
                </c:pt>
                <c:pt idx="146678">
                  <c:v>339.81703001125499</c:v>
                </c:pt>
                <c:pt idx="146679">
                  <c:v>339.81934676652799</c:v>
                </c:pt>
                <c:pt idx="146680">
                  <c:v>339.82166352180201</c:v>
                </c:pt>
                <c:pt idx="146681">
                  <c:v>339.82398027707501</c:v>
                </c:pt>
                <c:pt idx="146682">
                  <c:v>339.82629703234898</c:v>
                </c:pt>
                <c:pt idx="146683">
                  <c:v>339.82861378762198</c:v>
                </c:pt>
                <c:pt idx="146684">
                  <c:v>339.830930542896</c:v>
                </c:pt>
                <c:pt idx="146685">
                  <c:v>339.833247298169</c:v>
                </c:pt>
                <c:pt idx="146686">
                  <c:v>339.83556405344302</c:v>
                </c:pt>
                <c:pt idx="146687">
                  <c:v>339.83788080871602</c:v>
                </c:pt>
                <c:pt idx="146688">
                  <c:v>339.84019756398999</c:v>
                </c:pt>
                <c:pt idx="146689">
                  <c:v>339.84251431926299</c:v>
                </c:pt>
                <c:pt idx="146690">
                  <c:v>339.84483107453701</c:v>
                </c:pt>
                <c:pt idx="146691">
                  <c:v>339.84714782981001</c:v>
                </c:pt>
                <c:pt idx="146692">
                  <c:v>339.84946458508398</c:v>
                </c:pt>
                <c:pt idx="146693">
                  <c:v>339.85178134035698</c:v>
                </c:pt>
                <c:pt idx="146694">
                  <c:v>339.854098095631</c:v>
                </c:pt>
                <c:pt idx="146695">
                  <c:v>339.856414850904</c:v>
                </c:pt>
                <c:pt idx="146696">
                  <c:v>339.85873160617803</c:v>
                </c:pt>
                <c:pt idx="146697">
                  <c:v>339.86104836145103</c:v>
                </c:pt>
                <c:pt idx="146698">
                  <c:v>339.86336511672499</c:v>
                </c:pt>
                <c:pt idx="146699">
                  <c:v>339.86568187199799</c:v>
                </c:pt>
                <c:pt idx="146700">
                  <c:v>339.86799862727202</c:v>
                </c:pt>
                <c:pt idx="146701">
                  <c:v>339.87031538254502</c:v>
                </c:pt>
                <c:pt idx="146702">
                  <c:v>339.87263213781898</c:v>
                </c:pt>
                <c:pt idx="146703">
                  <c:v>339.87494889309198</c:v>
                </c:pt>
                <c:pt idx="146704">
                  <c:v>339.87726564836601</c:v>
                </c:pt>
                <c:pt idx="146705">
                  <c:v>339.87958240363901</c:v>
                </c:pt>
                <c:pt idx="146706">
                  <c:v>339.88189915891297</c:v>
                </c:pt>
                <c:pt idx="146707">
                  <c:v>339.884215914187</c:v>
                </c:pt>
                <c:pt idx="146708">
                  <c:v>339.88653266946</c:v>
                </c:pt>
                <c:pt idx="146709">
                  <c:v>339.88884942473402</c:v>
                </c:pt>
                <c:pt idx="146710">
                  <c:v>339.89116618000702</c:v>
                </c:pt>
                <c:pt idx="146711">
                  <c:v>339.89348293528099</c:v>
                </c:pt>
                <c:pt idx="146712">
                  <c:v>339.89579969055399</c:v>
                </c:pt>
                <c:pt idx="146713">
                  <c:v>339.89811644582801</c:v>
                </c:pt>
                <c:pt idx="146714">
                  <c:v>339.90043320110101</c:v>
                </c:pt>
                <c:pt idx="146715">
                  <c:v>339.90274995637498</c:v>
                </c:pt>
                <c:pt idx="146716">
                  <c:v>339.90506671164798</c:v>
                </c:pt>
                <c:pt idx="146717">
                  <c:v>339.907383466922</c:v>
                </c:pt>
                <c:pt idx="146718">
                  <c:v>339.909700222195</c:v>
                </c:pt>
                <c:pt idx="146719">
                  <c:v>339.91201697746902</c:v>
                </c:pt>
                <c:pt idx="146720">
                  <c:v>339.91433373274202</c:v>
                </c:pt>
                <c:pt idx="146721">
                  <c:v>339.91665048801599</c:v>
                </c:pt>
                <c:pt idx="146722">
                  <c:v>339.91896724328899</c:v>
                </c:pt>
                <c:pt idx="146723">
                  <c:v>339.92128399856301</c:v>
                </c:pt>
                <c:pt idx="146724">
                  <c:v>339.92360075383601</c:v>
                </c:pt>
                <c:pt idx="146725">
                  <c:v>339.92591750910998</c:v>
                </c:pt>
                <c:pt idx="146726">
                  <c:v>339.92823426438298</c:v>
                </c:pt>
                <c:pt idx="146727">
                  <c:v>339.930551019657</c:v>
                </c:pt>
                <c:pt idx="146728">
                  <c:v>339.93286777493</c:v>
                </c:pt>
                <c:pt idx="146729">
                  <c:v>339.93518453020403</c:v>
                </c:pt>
                <c:pt idx="146730">
                  <c:v>339.93750128547703</c:v>
                </c:pt>
                <c:pt idx="146731">
                  <c:v>339.93981804075099</c:v>
                </c:pt>
                <c:pt idx="146732">
                  <c:v>339.94213479602399</c:v>
                </c:pt>
                <c:pt idx="146733">
                  <c:v>339.94445155129802</c:v>
                </c:pt>
                <c:pt idx="146734">
                  <c:v>339.94676830657102</c:v>
                </c:pt>
                <c:pt idx="146735">
                  <c:v>339.94908506184498</c:v>
                </c:pt>
                <c:pt idx="146736">
                  <c:v>339.95140181711798</c:v>
                </c:pt>
                <c:pt idx="146737">
                  <c:v>339.95371857239201</c:v>
                </c:pt>
                <c:pt idx="146738">
                  <c:v>339.95603532766501</c:v>
                </c:pt>
                <c:pt idx="146739">
                  <c:v>339.95835208293897</c:v>
                </c:pt>
                <c:pt idx="146740">
                  <c:v>339.96066883821197</c:v>
                </c:pt>
                <c:pt idx="146741">
                  <c:v>339.962985593486</c:v>
                </c:pt>
                <c:pt idx="146742">
                  <c:v>339.965302348759</c:v>
                </c:pt>
                <c:pt idx="146743">
                  <c:v>339.96761910403302</c:v>
                </c:pt>
                <c:pt idx="146744">
                  <c:v>339.96993585930602</c:v>
                </c:pt>
                <c:pt idx="146745">
                  <c:v>339.97225261457999</c:v>
                </c:pt>
                <c:pt idx="146746">
                  <c:v>339.97456936985299</c:v>
                </c:pt>
                <c:pt idx="146747">
                  <c:v>339.97688612512701</c:v>
                </c:pt>
                <c:pt idx="146748">
                  <c:v>339.97920288040001</c:v>
                </c:pt>
                <c:pt idx="146749">
                  <c:v>339.98151963567398</c:v>
                </c:pt>
                <c:pt idx="146750">
                  <c:v>339.983836390948</c:v>
                </c:pt>
                <c:pt idx="146751">
                  <c:v>339.986153146221</c:v>
                </c:pt>
                <c:pt idx="146752">
                  <c:v>339.98846990149502</c:v>
                </c:pt>
                <c:pt idx="146753">
                  <c:v>339.99078665676802</c:v>
                </c:pt>
                <c:pt idx="146754">
                  <c:v>339.99310341204199</c:v>
                </c:pt>
                <c:pt idx="146755">
                  <c:v>339.99542016731499</c:v>
                </c:pt>
                <c:pt idx="146756">
                  <c:v>339.99773692258901</c:v>
                </c:pt>
                <c:pt idx="146757">
                  <c:v>340.00005367786201</c:v>
                </c:pt>
                <c:pt idx="146758">
                  <c:v>340.00237043313598</c:v>
                </c:pt>
                <c:pt idx="146759">
                  <c:v>340.00468718840898</c:v>
                </c:pt>
                <c:pt idx="146760">
                  <c:v>340.007003943683</c:v>
                </c:pt>
                <c:pt idx="146761">
                  <c:v>340.009320698956</c:v>
                </c:pt>
                <c:pt idx="146762">
                  <c:v>340.01163745423003</c:v>
                </c:pt>
                <c:pt idx="146763">
                  <c:v>340.01395420950303</c:v>
                </c:pt>
                <c:pt idx="146764">
                  <c:v>340.01627096477699</c:v>
                </c:pt>
                <c:pt idx="146765">
                  <c:v>340.01858772004999</c:v>
                </c:pt>
                <c:pt idx="146766">
                  <c:v>340.02090447532402</c:v>
                </c:pt>
                <c:pt idx="146767">
                  <c:v>340.02322123059702</c:v>
                </c:pt>
                <c:pt idx="146768">
                  <c:v>340.02553798587098</c:v>
                </c:pt>
                <c:pt idx="146769">
                  <c:v>340.02785474114398</c:v>
                </c:pt>
                <c:pt idx="146770">
                  <c:v>340.03017149641801</c:v>
                </c:pt>
                <c:pt idx="146771">
                  <c:v>340.03248825169101</c:v>
                </c:pt>
                <c:pt idx="146772">
                  <c:v>340.03480500696497</c:v>
                </c:pt>
                <c:pt idx="146773">
                  <c:v>340.03712176223797</c:v>
                </c:pt>
                <c:pt idx="146774">
                  <c:v>340.039438517512</c:v>
                </c:pt>
                <c:pt idx="146775">
                  <c:v>340.041755272785</c:v>
                </c:pt>
                <c:pt idx="146776">
                  <c:v>340.04407202805902</c:v>
                </c:pt>
                <c:pt idx="146777">
                  <c:v>340.04638878333202</c:v>
                </c:pt>
                <c:pt idx="146778">
                  <c:v>340.04870553860599</c:v>
                </c:pt>
                <c:pt idx="146779">
                  <c:v>340.05102229387899</c:v>
                </c:pt>
                <c:pt idx="146780">
                  <c:v>340.05333904915301</c:v>
                </c:pt>
                <c:pt idx="146781">
                  <c:v>340.05565580442601</c:v>
                </c:pt>
                <c:pt idx="146782">
                  <c:v>340.05797255969998</c:v>
                </c:pt>
                <c:pt idx="146783">
                  <c:v>340.06028931497298</c:v>
                </c:pt>
                <c:pt idx="146784">
                  <c:v>340.062606070247</c:v>
                </c:pt>
                <c:pt idx="146785">
                  <c:v>340.06492282552</c:v>
                </c:pt>
                <c:pt idx="146786">
                  <c:v>340.06723958079402</c:v>
                </c:pt>
                <c:pt idx="146787">
                  <c:v>340.06955633606702</c:v>
                </c:pt>
                <c:pt idx="146788">
                  <c:v>340.07187309134099</c:v>
                </c:pt>
                <c:pt idx="146789">
                  <c:v>340.07418984661399</c:v>
                </c:pt>
                <c:pt idx="146790">
                  <c:v>340.07650660188801</c:v>
                </c:pt>
                <c:pt idx="146791">
                  <c:v>340.07882335716101</c:v>
                </c:pt>
                <c:pt idx="146792">
                  <c:v>340.08114011243498</c:v>
                </c:pt>
                <c:pt idx="146793">
                  <c:v>340.083456867709</c:v>
                </c:pt>
                <c:pt idx="146794">
                  <c:v>340.085773622982</c:v>
                </c:pt>
                <c:pt idx="146795">
                  <c:v>340.08809037825603</c:v>
                </c:pt>
                <c:pt idx="146796">
                  <c:v>340.09040713352903</c:v>
                </c:pt>
                <c:pt idx="146797">
                  <c:v>340.09272388880299</c:v>
                </c:pt>
                <c:pt idx="146798">
                  <c:v>340.09504064407599</c:v>
                </c:pt>
                <c:pt idx="146799">
                  <c:v>340.09735739935002</c:v>
                </c:pt>
                <c:pt idx="146800">
                  <c:v>340.09967415462302</c:v>
                </c:pt>
                <c:pt idx="146801">
                  <c:v>340.10199090989698</c:v>
                </c:pt>
                <c:pt idx="146802">
                  <c:v>340.10430766516998</c:v>
                </c:pt>
                <c:pt idx="146803">
                  <c:v>340.10662442044401</c:v>
                </c:pt>
                <c:pt idx="146804">
                  <c:v>340.10894117571701</c:v>
                </c:pt>
                <c:pt idx="146805">
                  <c:v>340.11125793099097</c:v>
                </c:pt>
                <c:pt idx="146806">
                  <c:v>340.11357468626397</c:v>
                </c:pt>
                <c:pt idx="146807">
                  <c:v>340.115891441538</c:v>
                </c:pt>
                <c:pt idx="146808">
                  <c:v>340.118208196811</c:v>
                </c:pt>
                <c:pt idx="146809">
                  <c:v>340.12052495208502</c:v>
                </c:pt>
                <c:pt idx="146810">
                  <c:v>340.12284170735802</c:v>
                </c:pt>
                <c:pt idx="146811">
                  <c:v>340.12515846263199</c:v>
                </c:pt>
                <c:pt idx="146812">
                  <c:v>340.12747521790499</c:v>
                </c:pt>
                <c:pt idx="146813">
                  <c:v>340.12979197317901</c:v>
                </c:pt>
                <c:pt idx="146814">
                  <c:v>340.13210872845201</c:v>
                </c:pt>
                <c:pt idx="146815">
                  <c:v>340.13442548372598</c:v>
                </c:pt>
                <c:pt idx="146816">
                  <c:v>340.13674223899898</c:v>
                </c:pt>
                <c:pt idx="146817">
                  <c:v>340.139058994273</c:v>
                </c:pt>
                <c:pt idx="146818">
                  <c:v>340.141375749546</c:v>
                </c:pt>
                <c:pt idx="146819">
                  <c:v>340.14369250482002</c:v>
                </c:pt>
                <c:pt idx="146820">
                  <c:v>340.14600926009302</c:v>
                </c:pt>
                <c:pt idx="146821">
                  <c:v>340.14832601536699</c:v>
                </c:pt>
                <c:pt idx="146822">
                  <c:v>340.15064277063999</c:v>
                </c:pt>
                <c:pt idx="146823">
                  <c:v>340.15295952591401</c:v>
                </c:pt>
                <c:pt idx="146824">
                  <c:v>340.15527628118701</c:v>
                </c:pt>
                <c:pt idx="146825">
                  <c:v>340.15759303646098</c:v>
                </c:pt>
                <c:pt idx="146826">
                  <c:v>340.15990979173398</c:v>
                </c:pt>
                <c:pt idx="146827">
                  <c:v>340.162226547008</c:v>
                </c:pt>
                <c:pt idx="146828">
                  <c:v>340.164543302281</c:v>
                </c:pt>
                <c:pt idx="146829">
                  <c:v>340.16686005755503</c:v>
                </c:pt>
                <c:pt idx="146830">
                  <c:v>340.16917681282803</c:v>
                </c:pt>
                <c:pt idx="146831">
                  <c:v>340.17149356810199</c:v>
                </c:pt>
                <c:pt idx="146832">
                  <c:v>340.17381032337499</c:v>
                </c:pt>
                <c:pt idx="146833">
                  <c:v>340.17612707864902</c:v>
                </c:pt>
                <c:pt idx="146834">
                  <c:v>340.17844383392298</c:v>
                </c:pt>
                <c:pt idx="146835">
                  <c:v>340.18076058919598</c:v>
                </c:pt>
                <c:pt idx="146836">
                  <c:v>340.18307734447001</c:v>
                </c:pt>
                <c:pt idx="146837">
                  <c:v>340.18539409974301</c:v>
                </c:pt>
                <c:pt idx="146838">
                  <c:v>340.18771085501697</c:v>
                </c:pt>
                <c:pt idx="146839">
                  <c:v>340.19002761028997</c:v>
                </c:pt>
                <c:pt idx="146840">
                  <c:v>340.192344365564</c:v>
                </c:pt>
                <c:pt idx="146841">
                  <c:v>340.194661120837</c:v>
                </c:pt>
                <c:pt idx="146842">
                  <c:v>340.19697787611102</c:v>
                </c:pt>
                <c:pt idx="146843">
                  <c:v>340.19929463138402</c:v>
                </c:pt>
                <c:pt idx="146844">
                  <c:v>340.20161138665799</c:v>
                </c:pt>
                <c:pt idx="146845">
                  <c:v>340.20392814193099</c:v>
                </c:pt>
                <c:pt idx="146846">
                  <c:v>340.20624489720501</c:v>
                </c:pt>
                <c:pt idx="146847">
                  <c:v>340.20856165247801</c:v>
                </c:pt>
                <c:pt idx="146848">
                  <c:v>340.21087840775198</c:v>
                </c:pt>
                <c:pt idx="146849">
                  <c:v>340.21319516302498</c:v>
                </c:pt>
                <c:pt idx="146850">
                  <c:v>340.215511918299</c:v>
                </c:pt>
                <c:pt idx="146851">
                  <c:v>340.217828673572</c:v>
                </c:pt>
                <c:pt idx="146852">
                  <c:v>340.22014542884602</c:v>
                </c:pt>
                <c:pt idx="146853">
                  <c:v>340.22246218411902</c:v>
                </c:pt>
                <c:pt idx="146854">
                  <c:v>340.22477893939299</c:v>
                </c:pt>
                <c:pt idx="146855">
                  <c:v>340.22709569466599</c:v>
                </c:pt>
                <c:pt idx="146856">
                  <c:v>340.22941244994001</c:v>
                </c:pt>
                <c:pt idx="146857">
                  <c:v>340.23172920521301</c:v>
                </c:pt>
                <c:pt idx="146858">
                  <c:v>340.23404596048698</c:v>
                </c:pt>
                <c:pt idx="146859">
                  <c:v>340.23636271575998</c:v>
                </c:pt>
                <c:pt idx="146860">
                  <c:v>340.238679471034</c:v>
                </c:pt>
                <c:pt idx="146861">
                  <c:v>340.240996226307</c:v>
                </c:pt>
                <c:pt idx="146862">
                  <c:v>340.24331298158103</c:v>
                </c:pt>
                <c:pt idx="146863">
                  <c:v>340.24562973685403</c:v>
                </c:pt>
                <c:pt idx="146864">
                  <c:v>340.24794649212799</c:v>
                </c:pt>
                <c:pt idx="146865">
                  <c:v>340.25026324740099</c:v>
                </c:pt>
                <c:pt idx="146866">
                  <c:v>340.25258000267502</c:v>
                </c:pt>
                <c:pt idx="146867">
                  <c:v>340.25489675794802</c:v>
                </c:pt>
                <c:pt idx="146868">
                  <c:v>340.25721351322198</c:v>
                </c:pt>
                <c:pt idx="146869">
                  <c:v>340.25953026849498</c:v>
                </c:pt>
                <c:pt idx="146870">
                  <c:v>340.26184702376901</c:v>
                </c:pt>
                <c:pt idx="146871">
                  <c:v>340.26416377904201</c:v>
                </c:pt>
                <c:pt idx="146872">
                  <c:v>340.26648053431597</c:v>
                </c:pt>
                <c:pt idx="146873">
                  <c:v>340.26879728958897</c:v>
                </c:pt>
                <c:pt idx="146874">
                  <c:v>340.271114044863</c:v>
                </c:pt>
                <c:pt idx="146875">
                  <c:v>340.273430800136</c:v>
                </c:pt>
                <c:pt idx="146876">
                  <c:v>340.27574755541002</c:v>
                </c:pt>
                <c:pt idx="146877">
                  <c:v>340.27806431068399</c:v>
                </c:pt>
                <c:pt idx="146878">
                  <c:v>340.28038106595699</c:v>
                </c:pt>
                <c:pt idx="146879">
                  <c:v>340.28269782123101</c:v>
                </c:pt>
                <c:pt idx="146880">
                  <c:v>340.28501457650401</c:v>
                </c:pt>
                <c:pt idx="146881">
                  <c:v>340.28733133177798</c:v>
                </c:pt>
                <c:pt idx="146882">
                  <c:v>340.28964808705098</c:v>
                </c:pt>
                <c:pt idx="146883">
                  <c:v>340.291964842325</c:v>
                </c:pt>
                <c:pt idx="146884">
                  <c:v>340.294281597598</c:v>
                </c:pt>
                <c:pt idx="146885">
                  <c:v>340.29659835287202</c:v>
                </c:pt>
                <c:pt idx="146886">
                  <c:v>340.29891510814502</c:v>
                </c:pt>
                <c:pt idx="146887">
                  <c:v>340.30123186341899</c:v>
                </c:pt>
                <c:pt idx="146888">
                  <c:v>340.30354861869199</c:v>
                </c:pt>
                <c:pt idx="146889">
                  <c:v>340.30586537396601</c:v>
                </c:pt>
                <c:pt idx="146890">
                  <c:v>340.30818212923901</c:v>
                </c:pt>
                <c:pt idx="146891">
                  <c:v>340.31049888451298</c:v>
                </c:pt>
                <c:pt idx="146892">
                  <c:v>340.31281563978598</c:v>
                </c:pt>
                <c:pt idx="146893">
                  <c:v>340.31513239506</c:v>
                </c:pt>
                <c:pt idx="146894">
                  <c:v>340.317449150333</c:v>
                </c:pt>
                <c:pt idx="146895">
                  <c:v>340.31976590560703</c:v>
                </c:pt>
                <c:pt idx="146896">
                  <c:v>340.32208266088003</c:v>
                </c:pt>
                <c:pt idx="146897">
                  <c:v>340.32439941615399</c:v>
                </c:pt>
                <c:pt idx="146898">
                  <c:v>340.32671617142699</c:v>
                </c:pt>
                <c:pt idx="146899">
                  <c:v>340.32903292670102</c:v>
                </c:pt>
                <c:pt idx="146900">
                  <c:v>340.33134968197402</c:v>
                </c:pt>
                <c:pt idx="146901">
                  <c:v>340.33366643724798</c:v>
                </c:pt>
                <c:pt idx="146902">
                  <c:v>340.33598319252098</c:v>
                </c:pt>
                <c:pt idx="146903">
                  <c:v>340.33829994779501</c:v>
                </c:pt>
                <c:pt idx="146904">
                  <c:v>340.34061670306801</c:v>
                </c:pt>
                <c:pt idx="146905">
                  <c:v>340.34293345834197</c:v>
                </c:pt>
                <c:pt idx="146906">
                  <c:v>340.34525021361497</c:v>
                </c:pt>
                <c:pt idx="146907">
                  <c:v>340.347566968889</c:v>
                </c:pt>
                <c:pt idx="146908">
                  <c:v>340.349883724162</c:v>
                </c:pt>
                <c:pt idx="146909">
                  <c:v>340.35220047943602</c:v>
                </c:pt>
                <c:pt idx="146910">
                  <c:v>340.35451723470902</c:v>
                </c:pt>
                <c:pt idx="146911">
                  <c:v>340.35683398998299</c:v>
                </c:pt>
                <c:pt idx="146912">
                  <c:v>340.35915074525599</c:v>
                </c:pt>
                <c:pt idx="146913">
                  <c:v>340.36146750053001</c:v>
                </c:pt>
                <c:pt idx="146914">
                  <c:v>340.36378425580301</c:v>
                </c:pt>
                <c:pt idx="146915">
                  <c:v>340.36610101107698</c:v>
                </c:pt>
                <c:pt idx="146916">
                  <c:v>340.36841776634998</c:v>
                </c:pt>
                <c:pt idx="146917">
                  <c:v>340.370734521624</c:v>
                </c:pt>
                <c:pt idx="146918">
                  <c:v>340.373051276897</c:v>
                </c:pt>
                <c:pt idx="146919">
                  <c:v>340.37536803217102</c:v>
                </c:pt>
                <c:pt idx="146920">
                  <c:v>340.37768478744499</c:v>
                </c:pt>
                <c:pt idx="146921">
                  <c:v>340.38000154271799</c:v>
                </c:pt>
                <c:pt idx="146922">
                  <c:v>340.38231829799201</c:v>
                </c:pt>
                <c:pt idx="146923">
                  <c:v>340.38463505326501</c:v>
                </c:pt>
                <c:pt idx="146924">
                  <c:v>340.38695180853898</c:v>
                </c:pt>
                <c:pt idx="146925">
                  <c:v>340.38926856381198</c:v>
                </c:pt>
                <c:pt idx="146926">
                  <c:v>340.391585319086</c:v>
                </c:pt>
                <c:pt idx="146927">
                  <c:v>340.393902074359</c:v>
                </c:pt>
                <c:pt idx="146928">
                  <c:v>340.39621882963303</c:v>
                </c:pt>
                <c:pt idx="146929">
                  <c:v>340.39853558490603</c:v>
                </c:pt>
                <c:pt idx="146930">
                  <c:v>340.40085234017999</c:v>
                </c:pt>
                <c:pt idx="146931">
                  <c:v>340.40316909545299</c:v>
                </c:pt>
                <c:pt idx="146932">
                  <c:v>340.40548585072702</c:v>
                </c:pt>
                <c:pt idx="146933">
                  <c:v>340.40780260600002</c:v>
                </c:pt>
                <c:pt idx="146934">
                  <c:v>340.41011936127398</c:v>
                </c:pt>
                <c:pt idx="146935">
                  <c:v>340.41243611654698</c:v>
                </c:pt>
                <c:pt idx="146936">
                  <c:v>340.41475287182101</c:v>
                </c:pt>
                <c:pt idx="146937">
                  <c:v>340.41706962709401</c:v>
                </c:pt>
                <c:pt idx="146938">
                  <c:v>340.41938638236797</c:v>
                </c:pt>
                <c:pt idx="146939">
                  <c:v>340.42170313764098</c:v>
                </c:pt>
                <c:pt idx="146940">
                  <c:v>340.424019892915</c:v>
                </c:pt>
                <c:pt idx="146941">
                  <c:v>340.426336648188</c:v>
                </c:pt>
                <c:pt idx="146942">
                  <c:v>340.42865340346202</c:v>
                </c:pt>
                <c:pt idx="146943">
                  <c:v>340.43097015873502</c:v>
                </c:pt>
                <c:pt idx="146944">
                  <c:v>340.43328691400899</c:v>
                </c:pt>
                <c:pt idx="146945">
                  <c:v>340.43560366928199</c:v>
                </c:pt>
                <c:pt idx="146946">
                  <c:v>340.43792042455601</c:v>
                </c:pt>
                <c:pt idx="146947">
                  <c:v>340.44023717982901</c:v>
                </c:pt>
                <c:pt idx="146948">
                  <c:v>340.44255393510298</c:v>
                </c:pt>
                <c:pt idx="146949">
                  <c:v>340.44487069037598</c:v>
                </c:pt>
                <c:pt idx="146950">
                  <c:v>340.44718744565</c:v>
                </c:pt>
                <c:pt idx="146951">
                  <c:v>340.449504200923</c:v>
                </c:pt>
                <c:pt idx="146952">
                  <c:v>340.45182095619703</c:v>
                </c:pt>
                <c:pt idx="146953">
                  <c:v>340.45413771147003</c:v>
                </c:pt>
                <c:pt idx="146954">
                  <c:v>340.45645446674399</c:v>
                </c:pt>
                <c:pt idx="146955">
                  <c:v>340.45877122201699</c:v>
                </c:pt>
                <c:pt idx="146956">
                  <c:v>340.46108797729102</c:v>
                </c:pt>
                <c:pt idx="146957">
                  <c:v>340.46340473256402</c:v>
                </c:pt>
                <c:pt idx="146958">
                  <c:v>340.46572148783798</c:v>
                </c:pt>
                <c:pt idx="146959">
                  <c:v>340.46803824311098</c:v>
                </c:pt>
                <c:pt idx="146960">
                  <c:v>340.47035499838501</c:v>
                </c:pt>
                <c:pt idx="146961">
                  <c:v>340.47267175365801</c:v>
                </c:pt>
                <c:pt idx="146962">
                  <c:v>340.47498850893197</c:v>
                </c:pt>
                <c:pt idx="146963">
                  <c:v>340.477305264206</c:v>
                </c:pt>
                <c:pt idx="146964">
                  <c:v>340.479622019479</c:v>
                </c:pt>
                <c:pt idx="146965">
                  <c:v>340.48193877475302</c:v>
                </c:pt>
                <c:pt idx="146966">
                  <c:v>340.48425553002602</c:v>
                </c:pt>
                <c:pt idx="146967">
                  <c:v>340.48657228529999</c:v>
                </c:pt>
                <c:pt idx="146968">
                  <c:v>340.48888904057299</c:v>
                </c:pt>
                <c:pt idx="146969">
                  <c:v>340.49120579584701</c:v>
                </c:pt>
                <c:pt idx="146970">
                  <c:v>340.49352255112001</c:v>
                </c:pt>
                <c:pt idx="146971">
                  <c:v>340.49583930639398</c:v>
                </c:pt>
                <c:pt idx="146972">
                  <c:v>340.49815606166698</c:v>
                </c:pt>
                <c:pt idx="146973">
                  <c:v>340.500472816941</c:v>
                </c:pt>
                <c:pt idx="146974">
                  <c:v>340.502789572214</c:v>
                </c:pt>
                <c:pt idx="146975">
                  <c:v>340.50510632748802</c:v>
                </c:pt>
                <c:pt idx="146976">
                  <c:v>340.50742308276102</c:v>
                </c:pt>
                <c:pt idx="146977">
                  <c:v>340.50973983803499</c:v>
                </c:pt>
                <c:pt idx="146978">
                  <c:v>340.51205659330799</c:v>
                </c:pt>
                <c:pt idx="146979">
                  <c:v>340.51437334858201</c:v>
                </c:pt>
                <c:pt idx="146980">
                  <c:v>340.51669010385501</c:v>
                </c:pt>
                <c:pt idx="146981">
                  <c:v>340.51900685912898</c:v>
                </c:pt>
                <c:pt idx="146982">
                  <c:v>340.52132361440198</c:v>
                </c:pt>
                <c:pt idx="146983">
                  <c:v>340.523640369676</c:v>
                </c:pt>
                <c:pt idx="146984">
                  <c:v>340.525957124949</c:v>
                </c:pt>
                <c:pt idx="146985">
                  <c:v>340.52827388022303</c:v>
                </c:pt>
                <c:pt idx="146986">
                  <c:v>340.53059063549603</c:v>
                </c:pt>
                <c:pt idx="146987">
                  <c:v>340.53290739076999</c:v>
                </c:pt>
                <c:pt idx="146988">
                  <c:v>340.53522414604299</c:v>
                </c:pt>
                <c:pt idx="146989">
                  <c:v>340.53754090131702</c:v>
                </c:pt>
                <c:pt idx="146990">
                  <c:v>340.53985765659002</c:v>
                </c:pt>
                <c:pt idx="146991">
                  <c:v>340.54217441186398</c:v>
                </c:pt>
                <c:pt idx="146992">
                  <c:v>340.54449116713698</c:v>
                </c:pt>
                <c:pt idx="146993">
                  <c:v>340.54680792241101</c:v>
                </c:pt>
                <c:pt idx="146994">
                  <c:v>340.54912467768401</c:v>
                </c:pt>
                <c:pt idx="146995">
                  <c:v>340.55144143295797</c:v>
                </c:pt>
                <c:pt idx="146996">
                  <c:v>340.55375818823097</c:v>
                </c:pt>
                <c:pt idx="146997">
                  <c:v>340.556074943505</c:v>
                </c:pt>
                <c:pt idx="146998">
                  <c:v>340.558391698778</c:v>
                </c:pt>
                <c:pt idx="146999">
                  <c:v>340.56070845405202</c:v>
                </c:pt>
                <c:pt idx="147000">
                  <c:v>340.56302520932502</c:v>
                </c:pt>
                <c:pt idx="147001">
                  <c:v>340.56534196459899</c:v>
                </c:pt>
                <c:pt idx="147002">
                  <c:v>340.56765871987199</c:v>
                </c:pt>
                <c:pt idx="147003">
                  <c:v>340.56997547514601</c:v>
                </c:pt>
                <c:pt idx="147004">
                  <c:v>340.57229223041901</c:v>
                </c:pt>
                <c:pt idx="147005">
                  <c:v>340.57460898569298</c:v>
                </c:pt>
                <c:pt idx="147006">
                  <c:v>340.576925740967</c:v>
                </c:pt>
                <c:pt idx="147007">
                  <c:v>340.57924249624</c:v>
                </c:pt>
                <c:pt idx="147008">
                  <c:v>340.58155925151402</c:v>
                </c:pt>
                <c:pt idx="147009">
                  <c:v>340.58387600678702</c:v>
                </c:pt>
                <c:pt idx="147010">
                  <c:v>340.58619276206099</c:v>
                </c:pt>
                <c:pt idx="147011">
                  <c:v>340.58850951733399</c:v>
                </c:pt>
                <c:pt idx="147012">
                  <c:v>340.59082627260801</c:v>
                </c:pt>
                <c:pt idx="147013">
                  <c:v>340.59314302788101</c:v>
                </c:pt>
                <c:pt idx="147014">
                  <c:v>340.59545978315498</c:v>
                </c:pt>
                <c:pt idx="147015">
                  <c:v>340.59777653842798</c:v>
                </c:pt>
                <c:pt idx="147016">
                  <c:v>340.600093293702</c:v>
                </c:pt>
                <c:pt idx="147017">
                  <c:v>340.602410048975</c:v>
                </c:pt>
                <c:pt idx="147018">
                  <c:v>340.60472680424903</c:v>
                </c:pt>
                <c:pt idx="147019">
                  <c:v>340.60704355952203</c:v>
                </c:pt>
                <c:pt idx="147020">
                  <c:v>340.60936031479599</c:v>
                </c:pt>
                <c:pt idx="147021">
                  <c:v>340.61167707006899</c:v>
                </c:pt>
                <c:pt idx="147022">
                  <c:v>340.61399382534302</c:v>
                </c:pt>
                <c:pt idx="147023">
                  <c:v>340.61631058061602</c:v>
                </c:pt>
                <c:pt idx="147024">
                  <c:v>340.61862733588998</c:v>
                </c:pt>
                <c:pt idx="147025">
                  <c:v>340.62094409116298</c:v>
                </c:pt>
                <c:pt idx="147026">
                  <c:v>340.62326084643701</c:v>
                </c:pt>
                <c:pt idx="147027">
                  <c:v>340.62557760171001</c:v>
                </c:pt>
                <c:pt idx="147028">
                  <c:v>340.62789435698397</c:v>
                </c:pt>
                <c:pt idx="147029">
                  <c:v>340.63021111225697</c:v>
                </c:pt>
                <c:pt idx="147030">
                  <c:v>340.632527867531</c:v>
                </c:pt>
                <c:pt idx="147031">
                  <c:v>340.634844622804</c:v>
                </c:pt>
                <c:pt idx="147032">
                  <c:v>340.63716137807802</c:v>
                </c:pt>
                <c:pt idx="147033">
                  <c:v>340.63947813335102</c:v>
                </c:pt>
                <c:pt idx="147034">
                  <c:v>340.64179488862499</c:v>
                </c:pt>
                <c:pt idx="147035">
                  <c:v>340.64411164389799</c:v>
                </c:pt>
                <c:pt idx="147036">
                  <c:v>340.64642839917201</c:v>
                </c:pt>
                <c:pt idx="147037">
                  <c:v>340.64874515444501</c:v>
                </c:pt>
                <c:pt idx="147038">
                  <c:v>340.65106190971898</c:v>
                </c:pt>
                <c:pt idx="147039">
                  <c:v>340.65337866499198</c:v>
                </c:pt>
                <c:pt idx="147040">
                  <c:v>340.655695420266</c:v>
                </c:pt>
                <c:pt idx="147041">
                  <c:v>340.658012175539</c:v>
                </c:pt>
                <c:pt idx="147042">
                  <c:v>340.66032893081302</c:v>
                </c:pt>
                <c:pt idx="147043">
                  <c:v>340.66264568608602</c:v>
                </c:pt>
                <c:pt idx="147044">
                  <c:v>340.66496244135999</c:v>
                </c:pt>
                <c:pt idx="147045">
                  <c:v>340.66727919663299</c:v>
                </c:pt>
                <c:pt idx="147046">
                  <c:v>340.66959595190701</c:v>
                </c:pt>
                <c:pt idx="147047">
                  <c:v>340.67191270718001</c:v>
                </c:pt>
                <c:pt idx="147048">
                  <c:v>340.67422946245398</c:v>
                </c:pt>
                <c:pt idx="147049">
                  <c:v>340.676546217728</c:v>
                </c:pt>
                <c:pt idx="147050">
                  <c:v>340.678862973001</c:v>
                </c:pt>
                <c:pt idx="147051">
                  <c:v>340.68117972827503</c:v>
                </c:pt>
                <c:pt idx="147052">
                  <c:v>340.68349648354803</c:v>
                </c:pt>
                <c:pt idx="147053">
                  <c:v>340.68581323882199</c:v>
                </c:pt>
                <c:pt idx="147054">
                  <c:v>340.68812999409499</c:v>
                </c:pt>
                <c:pt idx="147055">
                  <c:v>340.69044674936902</c:v>
                </c:pt>
                <c:pt idx="147056">
                  <c:v>340.69276350464202</c:v>
                </c:pt>
                <c:pt idx="147057">
                  <c:v>340.69508025991598</c:v>
                </c:pt>
                <c:pt idx="147058">
                  <c:v>340.69739701518898</c:v>
                </c:pt>
                <c:pt idx="147059">
                  <c:v>340.69971377046301</c:v>
                </c:pt>
                <c:pt idx="147060">
                  <c:v>340.70203052573601</c:v>
                </c:pt>
                <c:pt idx="147061">
                  <c:v>340.70434728100997</c:v>
                </c:pt>
                <c:pt idx="147062">
                  <c:v>340.70666403628297</c:v>
                </c:pt>
                <c:pt idx="147063">
                  <c:v>340.708980791557</c:v>
                </c:pt>
                <c:pt idx="147064">
                  <c:v>340.71129754683</c:v>
                </c:pt>
                <c:pt idx="147065">
                  <c:v>340.71361430210402</c:v>
                </c:pt>
                <c:pt idx="147066">
                  <c:v>340.71593105737702</c:v>
                </c:pt>
                <c:pt idx="147067">
                  <c:v>340.71824781265099</c:v>
                </c:pt>
                <c:pt idx="147068">
                  <c:v>340.72056456792399</c:v>
                </c:pt>
                <c:pt idx="147069">
                  <c:v>340.72288132319801</c:v>
                </c:pt>
                <c:pt idx="147070">
                  <c:v>340.72519807847101</c:v>
                </c:pt>
                <c:pt idx="147071">
                  <c:v>340.72751483374498</c:v>
                </c:pt>
                <c:pt idx="147072">
                  <c:v>340.72983158901798</c:v>
                </c:pt>
                <c:pt idx="147073">
                  <c:v>340.732148344292</c:v>
                </c:pt>
                <c:pt idx="147074">
                  <c:v>340.734465099565</c:v>
                </c:pt>
                <c:pt idx="147075">
                  <c:v>340.73678185483902</c:v>
                </c:pt>
                <c:pt idx="147076">
                  <c:v>340.73909861011202</c:v>
                </c:pt>
                <c:pt idx="147077">
                  <c:v>340.74141536538599</c:v>
                </c:pt>
                <c:pt idx="147078">
                  <c:v>340.74373212065899</c:v>
                </c:pt>
                <c:pt idx="147079">
                  <c:v>340.74604887593301</c:v>
                </c:pt>
                <c:pt idx="147080">
                  <c:v>340.74836563120601</c:v>
                </c:pt>
                <c:pt idx="147081">
                  <c:v>340.75068238647998</c:v>
                </c:pt>
                <c:pt idx="147082">
                  <c:v>340.75299914175298</c:v>
                </c:pt>
                <c:pt idx="147083">
                  <c:v>340.755315897027</c:v>
                </c:pt>
                <c:pt idx="147084">
                  <c:v>340.7576326523</c:v>
                </c:pt>
                <c:pt idx="147085">
                  <c:v>340.75994940757403</c:v>
                </c:pt>
                <c:pt idx="147086">
                  <c:v>340.76226616284703</c:v>
                </c:pt>
                <c:pt idx="147087">
                  <c:v>340.76458291812099</c:v>
                </c:pt>
                <c:pt idx="147088">
                  <c:v>340.76689967339399</c:v>
                </c:pt>
                <c:pt idx="147089">
                  <c:v>340.76921642866802</c:v>
                </c:pt>
                <c:pt idx="147090">
                  <c:v>340.77153318394198</c:v>
                </c:pt>
                <c:pt idx="147091">
                  <c:v>340.77384993921498</c:v>
                </c:pt>
                <c:pt idx="147092">
                  <c:v>340.77616669448901</c:v>
                </c:pt>
                <c:pt idx="147093">
                  <c:v>340.77848344976201</c:v>
                </c:pt>
                <c:pt idx="147094">
                  <c:v>340.78080020503597</c:v>
                </c:pt>
                <c:pt idx="147095">
                  <c:v>340.78311696030897</c:v>
                </c:pt>
                <c:pt idx="147096">
                  <c:v>340.785433715583</c:v>
                </c:pt>
                <c:pt idx="147097">
                  <c:v>340.787750470856</c:v>
                </c:pt>
                <c:pt idx="147098">
                  <c:v>340.79006722613002</c:v>
                </c:pt>
                <c:pt idx="147099">
                  <c:v>340.79238398140302</c:v>
                </c:pt>
                <c:pt idx="147100">
                  <c:v>340.79470073667699</c:v>
                </c:pt>
                <c:pt idx="147101">
                  <c:v>340.79701749194999</c:v>
                </c:pt>
                <c:pt idx="147102">
                  <c:v>340.79933424722401</c:v>
                </c:pt>
                <c:pt idx="147103">
                  <c:v>340.80165100249701</c:v>
                </c:pt>
                <c:pt idx="147104">
                  <c:v>340.80396775777098</c:v>
                </c:pt>
                <c:pt idx="147105">
                  <c:v>340.80628451304398</c:v>
                </c:pt>
                <c:pt idx="147106">
                  <c:v>340.808601268318</c:v>
                </c:pt>
                <c:pt idx="147107">
                  <c:v>340.810918023591</c:v>
                </c:pt>
                <c:pt idx="147108">
                  <c:v>340.81323477886502</c:v>
                </c:pt>
                <c:pt idx="147109">
                  <c:v>340.81555153413802</c:v>
                </c:pt>
                <c:pt idx="147110">
                  <c:v>340.81786828941199</c:v>
                </c:pt>
                <c:pt idx="147111">
                  <c:v>340.82018504468499</c:v>
                </c:pt>
                <c:pt idx="147112">
                  <c:v>340.82250179995901</c:v>
                </c:pt>
                <c:pt idx="147113">
                  <c:v>340.82481855523201</c:v>
                </c:pt>
                <c:pt idx="147114">
                  <c:v>340.82713531050598</c:v>
                </c:pt>
                <c:pt idx="147115">
                  <c:v>340.82945206577898</c:v>
                </c:pt>
                <c:pt idx="147116">
                  <c:v>340.831768821053</c:v>
                </c:pt>
                <c:pt idx="147117">
                  <c:v>340.834085576326</c:v>
                </c:pt>
                <c:pt idx="147118">
                  <c:v>340.83640233160003</c:v>
                </c:pt>
                <c:pt idx="147119">
                  <c:v>340.83871908687303</c:v>
                </c:pt>
                <c:pt idx="147120">
                  <c:v>340.84103584214699</c:v>
                </c:pt>
                <c:pt idx="147121">
                  <c:v>340.84335259741999</c:v>
                </c:pt>
                <c:pt idx="147122">
                  <c:v>340.84566935269402</c:v>
                </c:pt>
                <c:pt idx="147123">
                  <c:v>340.84798610796702</c:v>
                </c:pt>
                <c:pt idx="147124">
                  <c:v>340.85030286324098</c:v>
                </c:pt>
                <c:pt idx="147125">
                  <c:v>340.85261961851398</c:v>
                </c:pt>
                <c:pt idx="147126">
                  <c:v>340.85493637378801</c:v>
                </c:pt>
                <c:pt idx="147127">
                  <c:v>340.85725312906101</c:v>
                </c:pt>
                <c:pt idx="147128">
                  <c:v>340.85956988433497</c:v>
                </c:pt>
                <c:pt idx="147129">
                  <c:v>340.86188663960797</c:v>
                </c:pt>
                <c:pt idx="147130">
                  <c:v>340.864203394882</c:v>
                </c:pt>
                <c:pt idx="147131">
                  <c:v>340.866520150155</c:v>
                </c:pt>
                <c:pt idx="147132">
                  <c:v>340.86883690542902</c:v>
                </c:pt>
                <c:pt idx="147133">
                  <c:v>340.87115366070299</c:v>
                </c:pt>
                <c:pt idx="147134">
                  <c:v>340.87347041597599</c:v>
                </c:pt>
                <c:pt idx="147135">
                  <c:v>340.87578717125001</c:v>
                </c:pt>
                <c:pt idx="147136">
                  <c:v>340.87810392652301</c:v>
                </c:pt>
                <c:pt idx="147137">
                  <c:v>340.88042068179698</c:v>
                </c:pt>
                <c:pt idx="147138">
                  <c:v>340.88273743706998</c:v>
                </c:pt>
                <c:pt idx="147139">
                  <c:v>340.885054192344</c:v>
                </c:pt>
                <c:pt idx="147140">
                  <c:v>340.887370947617</c:v>
                </c:pt>
                <c:pt idx="147141">
                  <c:v>340.88968770289102</c:v>
                </c:pt>
                <c:pt idx="147142">
                  <c:v>340.89200445816402</c:v>
                </c:pt>
                <c:pt idx="147143">
                  <c:v>340.89432121343799</c:v>
                </c:pt>
                <c:pt idx="147144">
                  <c:v>340.89663796871099</c:v>
                </c:pt>
                <c:pt idx="147145">
                  <c:v>340.89895472398501</c:v>
                </c:pt>
                <c:pt idx="147146">
                  <c:v>340.90127147925801</c:v>
                </c:pt>
                <c:pt idx="147147">
                  <c:v>340.90358823453198</c:v>
                </c:pt>
                <c:pt idx="147148">
                  <c:v>340.90590498980498</c:v>
                </c:pt>
                <c:pt idx="147149">
                  <c:v>340.908221745079</c:v>
                </c:pt>
                <c:pt idx="147150">
                  <c:v>340.910538500352</c:v>
                </c:pt>
                <c:pt idx="147151">
                  <c:v>340.91285525562603</c:v>
                </c:pt>
                <c:pt idx="147152">
                  <c:v>340.91517201089903</c:v>
                </c:pt>
                <c:pt idx="147153">
                  <c:v>340.91748876617299</c:v>
                </c:pt>
                <c:pt idx="147154">
                  <c:v>340.91980552144599</c:v>
                </c:pt>
                <c:pt idx="147155">
                  <c:v>340.92212227672002</c:v>
                </c:pt>
                <c:pt idx="147156">
                  <c:v>340.92443903199302</c:v>
                </c:pt>
                <c:pt idx="147157">
                  <c:v>340.92675578726698</c:v>
                </c:pt>
                <c:pt idx="147158">
                  <c:v>340.92907254253998</c:v>
                </c:pt>
                <c:pt idx="147159">
                  <c:v>340.93138929781401</c:v>
                </c:pt>
                <c:pt idx="147160">
                  <c:v>340.93370605308701</c:v>
                </c:pt>
                <c:pt idx="147161">
                  <c:v>340.93602280836097</c:v>
                </c:pt>
                <c:pt idx="147162">
                  <c:v>340.93833956363397</c:v>
                </c:pt>
                <c:pt idx="147163">
                  <c:v>340.940656318908</c:v>
                </c:pt>
                <c:pt idx="147164">
                  <c:v>340.942973074181</c:v>
                </c:pt>
                <c:pt idx="147165">
                  <c:v>340.94528982945502</c:v>
                </c:pt>
                <c:pt idx="147166">
                  <c:v>340.94760658472802</c:v>
                </c:pt>
                <c:pt idx="147167">
                  <c:v>340.94992334000199</c:v>
                </c:pt>
                <c:pt idx="147168">
                  <c:v>340.95224009527499</c:v>
                </c:pt>
                <c:pt idx="147169">
                  <c:v>340.95455685054901</c:v>
                </c:pt>
                <c:pt idx="147170">
                  <c:v>340.95687360582201</c:v>
                </c:pt>
                <c:pt idx="147171">
                  <c:v>340.95919036109598</c:v>
                </c:pt>
                <c:pt idx="147172">
                  <c:v>340.96150711636898</c:v>
                </c:pt>
                <c:pt idx="147173">
                  <c:v>340.963823871643</c:v>
                </c:pt>
                <c:pt idx="147174">
                  <c:v>340.966140626916</c:v>
                </c:pt>
                <c:pt idx="147175">
                  <c:v>340.96845738219002</c:v>
                </c:pt>
                <c:pt idx="147176">
                  <c:v>340.97077413746399</c:v>
                </c:pt>
                <c:pt idx="147177">
                  <c:v>340.97309089273699</c:v>
                </c:pt>
                <c:pt idx="147178">
                  <c:v>340.97540764801101</c:v>
                </c:pt>
                <c:pt idx="147179">
                  <c:v>340.97772440328401</c:v>
                </c:pt>
                <c:pt idx="147180">
                  <c:v>340.98004115855798</c:v>
                </c:pt>
                <c:pt idx="147181">
                  <c:v>340.98235791383098</c:v>
                </c:pt>
                <c:pt idx="147182">
                  <c:v>340.984674669105</c:v>
                </c:pt>
                <c:pt idx="147183">
                  <c:v>340.986991424378</c:v>
                </c:pt>
                <c:pt idx="147184">
                  <c:v>340.98930817965203</c:v>
                </c:pt>
                <c:pt idx="147185">
                  <c:v>340.99162493492503</c:v>
                </c:pt>
                <c:pt idx="147186">
                  <c:v>340.99394169019899</c:v>
                </c:pt>
                <c:pt idx="147187">
                  <c:v>340.99625844547199</c:v>
                </c:pt>
                <c:pt idx="147188">
                  <c:v>340.99857520074602</c:v>
                </c:pt>
                <c:pt idx="147189">
                  <c:v>341.00089195601902</c:v>
                </c:pt>
                <c:pt idx="147190">
                  <c:v>341.00320871129298</c:v>
                </c:pt>
                <c:pt idx="147191">
                  <c:v>341.00552546656598</c:v>
                </c:pt>
                <c:pt idx="147192">
                  <c:v>341.00784222184001</c:v>
                </c:pt>
                <c:pt idx="147193">
                  <c:v>341.01015897711301</c:v>
                </c:pt>
                <c:pt idx="147194">
                  <c:v>341.01247573238697</c:v>
                </c:pt>
                <c:pt idx="147195">
                  <c:v>341.01479248765997</c:v>
                </c:pt>
                <c:pt idx="147196">
                  <c:v>341.017109242934</c:v>
                </c:pt>
                <c:pt idx="147197">
                  <c:v>341.019425998207</c:v>
                </c:pt>
                <c:pt idx="147198">
                  <c:v>341.02174275348102</c:v>
                </c:pt>
                <c:pt idx="147199">
                  <c:v>341.02405950875402</c:v>
                </c:pt>
                <c:pt idx="147200">
                  <c:v>341.02637626402799</c:v>
                </c:pt>
                <c:pt idx="147201">
                  <c:v>341.02869301930099</c:v>
                </c:pt>
                <c:pt idx="147202">
                  <c:v>341.03100977457501</c:v>
                </c:pt>
                <c:pt idx="147203">
                  <c:v>341.03332652984801</c:v>
                </c:pt>
                <c:pt idx="147204">
                  <c:v>341.03564328512198</c:v>
                </c:pt>
                <c:pt idx="147205">
                  <c:v>341.03796004039498</c:v>
                </c:pt>
                <c:pt idx="147206">
                  <c:v>341.040276795669</c:v>
                </c:pt>
                <c:pt idx="147207">
                  <c:v>341.042593550942</c:v>
                </c:pt>
                <c:pt idx="147208">
                  <c:v>341.04491030621602</c:v>
                </c:pt>
                <c:pt idx="147209">
                  <c:v>341.04722706148902</c:v>
                </c:pt>
                <c:pt idx="147210">
                  <c:v>341.04954381676299</c:v>
                </c:pt>
                <c:pt idx="147211">
                  <c:v>341.05186057203599</c:v>
                </c:pt>
                <c:pt idx="147212">
                  <c:v>341.05417732731001</c:v>
                </c:pt>
                <c:pt idx="147213">
                  <c:v>341.05649408258301</c:v>
                </c:pt>
                <c:pt idx="147214">
                  <c:v>341.05881083785698</c:v>
                </c:pt>
                <c:pt idx="147215">
                  <c:v>341.06112759312998</c:v>
                </c:pt>
                <c:pt idx="147216">
                  <c:v>341.063444348404</c:v>
                </c:pt>
                <c:pt idx="147217">
                  <c:v>341.065761103677</c:v>
                </c:pt>
                <c:pt idx="147218">
                  <c:v>341.06807785895103</c:v>
                </c:pt>
                <c:pt idx="147219">
                  <c:v>341.07039461422499</c:v>
                </c:pt>
                <c:pt idx="147220">
                  <c:v>341.07271136949799</c:v>
                </c:pt>
                <c:pt idx="147221">
                  <c:v>341.07502812477202</c:v>
                </c:pt>
                <c:pt idx="147222">
                  <c:v>341.07734488004502</c:v>
                </c:pt>
                <c:pt idx="147223">
                  <c:v>341.07966163531898</c:v>
                </c:pt>
                <c:pt idx="147224">
                  <c:v>341.08197839059198</c:v>
                </c:pt>
                <c:pt idx="147225">
                  <c:v>341.08429514586601</c:v>
                </c:pt>
                <c:pt idx="147226">
                  <c:v>341.08661190113901</c:v>
                </c:pt>
                <c:pt idx="147227">
                  <c:v>341.08892865641297</c:v>
                </c:pt>
                <c:pt idx="147228">
                  <c:v>341.09124541168597</c:v>
                </c:pt>
                <c:pt idx="147229">
                  <c:v>341.09356216696</c:v>
                </c:pt>
                <c:pt idx="147230">
                  <c:v>341.095878922233</c:v>
                </c:pt>
                <c:pt idx="147231">
                  <c:v>341.09819567750702</c:v>
                </c:pt>
                <c:pt idx="147232">
                  <c:v>341.10051243278002</c:v>
                </c:pt>
                <c:pt idx="147233">
                  <c:v>341.10282918805399</c:v>
                </c:pt>
                <c:pt idx="147234">
                  <c:v>341.10514594332699</c:v>
                </c:pt>
                <c:pt idx="147235">
                  <c:v>341.10746269860101</c:v>
                </c:pt>
                <c:pt idx="147236">
                  <c:v>341.10977945387401</c:v>
                </c:pt>
                <c:pt idx="147237">
                  <c:v>341.11209620914798</c:v>
                </c:pt>
                <c:pt idx="147238">
                  <c:v>341.11441296442098</c:v>
                </c:pt>
                <c:pt idx="147239">
                  <c:v>341.116729719695</c:v>
                </c:pt>
                <c:pt idx="147240">
                  <c:v>341.119046474968</c:v>
                </c:pt>
                <c:pt idx="147241">
                  <c:v>341.12136323024203</c:v>
                </c:pt>
                <c:pt idx="147242">
                  <c:v>341.12367998551503</c:v>
                </c:pt>
                <c:pt idx="147243">
                  <c:v>341.12599674078899</c:v>
                </c:pt>
                <c:pt idx="147244">
                  <c:v>341.12831349606199</c:v>
                </c:pt>
                <c:pt idx="147245">
                  <c:v>341.13063025133602</c:v>
                </c:pt>
                <c:pt idx="147246">
                  <c:v>341.13294700660902</c:v>
                </c:pt>
                <c:pt idx="147247">
                  <c:v>341.13526376188298</c:v>
                </c:pt>
                <c:pt idx="147248">
                  <c:v>341.13758051715598</c:v>
                </c:pt>
                <c:pt idx="147249">
                  <c:v>341.13989727243001</c:v>
                </c:pt>
                <c:pt idx="147250">
                  <c:v>341.14221402770301</c:v>
                </c:pt>
                <c:pt idx="147251">
                  <c:v>341.14453078297697</c:v>
                </c:pt>
                <c:pt idx="147252">
                  <c:v>341.14684753824997</c:v>
                </c:pt>
                <c:pt idx="147253">
                  <c:v>341.149164293524</c:v>
                </c:pt>
                <c:pt idx="147254">
                  <c:v>341.151481048797</c:v>
                </c:pt>
                <c:pt idx="147255">
                  <c:v>341.15379780407102</c:v>
                </c:pt>
                <c:pt idx="147256">
                  <c:v>341.15611455934402</c:v>
                </c:pt>
                <c:pt idx="147257">
                  <c:v>341.15843131461799</c:v>
                </c:pt>
                <c:pt idx="147258">
                  <c:v>341.16074806989099</c:v>
                </c:pt>
                <c:pt idx="147259">
                  <c:v>341.16306482516501</c:v>
                </c:pt>
                <c:pt idx="147260">
                  <c:v>341.16538158043801</c:v>
                </c:pt>
                <c:pt idx="147261">
                  <c:v>341.16769833571198</c:v>
                </c:pt>
                <c:pt idx="147262">
                  <c:v>341.170015090986</c:v>
                </c:pt>
                <c:pt idx="147263">
                  <c:v>341.172331846259</c:v>
                </c:pt>
                <c:pt idx="147264">
                  <c:v>341.17464860153302</c:v>
                </c:pt>
                <c:pt idx="147265">
                  <c:v>341.17696535680602</c:v>
                </c:pt>
                <c:pt idx="147266">
                  <c:v>341.17928211207999</c:v>
                </c:pt>
                <c:pt idx="147267">
                  <c:v>341.18159886735299</c:v>
                </c:pt>
                <c:pt idx="147268">
                  <c:v>341.18391562262701</c:v>
                </c:pt>
                <c:pt idx="147269">
                  <c:v>341.18623237790001</c:v>
                </c:pt>
                <c:pt idx="147270">
                  <c:v>341.18854913317398</c:v>
                </c:pt>
                <c:pt idx="147271">
                  <c:v>341.19086588844698</c:v>
                </c:pt>
                <c:pt idx="147272">
                  <c:v>341.193182643721</c:v>
                </c:pt>
                <c:pt idx="147273">
                  <c:v>341.195499398994</c:v>
                </c:pt>
                <c:pt idx="147274">
                  <c:v>341.19781615426803</c:v>
                </c:pt>
                <c:pt idx="147275">
                  <c:v>341.20013290954103</c:v>
                </c:pt>
                <c:pt idx="147276">
                  <c:v>341.20244966481499</c:v>
                </c:pt>
                <c:pt idx="147277">
                  <c:v>341.20476642008799</c:v>
                </c:pt>
                <c:pt idx="147278">
                  <c:v>341.20708317536202</c:v>
                </c:pt>
                <c:pt idx="147279">
                  <c:v>341.20939993063502</c:v>
                </c:pt>
                <c:pt idx="147280">
                  <c:v>341.21171668590898</c:v>
                </c:pt>
                <c:pt idx="147281">
                  <c:v>341.21403344118198</c:v>
                </c:pt>
                <c:pt idx="147282">
                  <c:v>341.21635019645601</c:v>
                </c:pt>
                <c:pt idx="147283">
                  <c:v>341.21866695172901</c:v>
                </c:pt>
                <c:pt idx="147284">
                  <c:v>341.22098370700297</c:v>
                </c:pt>
                <c:pt idx="147285">
                  <c:v>341.22330046227597</c:v>
                </c:pt>
                <c:pt idx="147286">
                  <c:v>341.22561721755</c:v>
                </c:pt>
                <c:pt idx="147287">
                  <c:v>341.227933972823</c:v>
                </c:pt>
                <c:pt idx="147288">
                  <c:v>341.23025072809702</c:v>
                </c:pt>
                <c:pt idx="147289">
                  <c:v>341.23256748337002</c:v>
                </c:pt>
                <c:pt idx="147290">
                  <c:v>341.23488423864399</c:v>
                </c:pt>
                <c:pt idx="147291">
                  <c:v>341.23720099391699</c:v>
                </c:pt>
                <c:pt idx="147292">
                  <c:v>341.23951774919101</c:v>
                </c:pt>
                <c:pt idx="147293">
                  <c:v>341.24183450446401</c:v>
                </c:pt>
                <c:pt idx="147294">
                  <c:v>341.24415125973798</c:v>
                </c:pt>
                <c:pt idx="147295">
                  <c:v>341.24646801501098</c:v>
                </c:pt>
                <c:pt idx="147296">
                  <c:v>341.248784770285</c:v>
                </c:pt>
                <c:pt idx="147297">
                  <c:v>341.251101525558</c:v>
                </c:pt>
                <c:pt idx="147298">
                  <c:v>341.25341828083202</c:v>
                </c:pt>
                <c:pt idx="147299">
                  <c:v>341.25573503610502</c:v>
                </c:pt>
                <c:pt idx="147300">
                  <c:v>341.25805179137899</c:v>
                </c:pt>
                <c:pt idx="147301">
                  <c:v>341.26036854665199</c:v>
                </c:pt>
                <c:pt idx="147302">
                  <c:v>341.26268530192601</c:v>
                </c:pt>
                <c:pt idx="147303">
                  <c:v>341.26500205719901</c:v>
                </c:pt>
                <c:pt idx="147304">
                  <c:v>341.26731881247298</c:v>
                </c:pt>
                <c:pt idx="147305">
                  <c:v>341.269635567747</c:v>
                </c:pt>
                <c:pt idx="147306">
                  <c:v>341.27195232302</c:v>
                </c:pt>
                <c:pt idx="147307">
                  <c:v>341.27426907829403</c:v>
                </c:pt>
                <c:pt idx="147308">
                  <c:v>341.27658583356703</c:v>
                </c:pt>
                <c:pt idx="147309">
                  <c:v>341.27890258884099</c:v>
                </c:pt>
                <c:pt idx="147310">
                  <c:v>341.28121934411399</c:v>
                </c:pt>
                <c:pt idx="147311">
                  <c:v>341.28353609938802</c:v>
                </c:pt>
                <c:pt idx="147312">
                  <c:v>341.28585285466102</c:v>
                </c:pt>
                <c:pt idx="147313">
                  <c:v>341.28816960993498</c:v>
                </c:pt>
                <c:pt idx="147314">
                  <c:v>341.29048636520798</c:v>
                </c:pt>
                <c:pt idx="147315">
                  <c:v>341.29280312048201</c:v>
                </c:pt>
                <c:pt idx="147316">
                  <c:v>341.29511987575501</c:v>
                </c:pt>
                <c:pt idx="147317">
                  <c:v>341.29743663102897</c:v>
                </c:pt>
                <c:pt idx="147318">
                  <c:v>341.29975338630197</c:v>
                </c:pt>
                <c:pt idx="147319">
                  <c:v>341.302070141576</c:v>
                </c:pt>
                <c:pt idx="147320">
                  <c:v>341.304386896849</c:v>
                </c:pt>
                <c:pt idx="147321">
                  <c:v>341.30670365212302</c:v>
                </c:pt>
                <c:pt idx="147322">
                  <c:v>341.30902040739602</c:v>
                </c:pt>
                <c:pt idx="147323">
                  <c:v>341.31133716266999</c:v>
                </c:pt>
                <c:pt idx="147324">
                  <c:v>341.31365391794299</c:v>
                </c:pt>
                <c:pt idx="147325">
                  <c:v>341.31597067321701</c:v>
                </c:pt>
                <c:pt idx="147326">
                  <c:v>341.31828742849001</c:v>
                </c:pt>
                <c:pt idx="147327">
                  <c:v>341.32060418376398</c:v>
                </c:pt>
                <c:pt idx="147328">
                  <c:v>341.32292093903698</c:v>
                </c:pt>
                <c:pt idx="147329">
                  <c:v>341.325237694311</c:v>
                </c:pt>
                <c:pt idx="147330">
                  <c:v>341.327554449584</c:v>
                </c:pt>
                <c:pt idx="147331">
                  <c:v>341.32987120485802</c:v>
                </c:pt>
                <c:pt idx="147332">
                  <c:v>341.33218796013102</c:v>
                </c:pt>
                <c:pt idx="147333">
                  <c:v>341.33450471540499</c:v>
                </c:pt>
                <c:pt idx="147334">
                  <c:v>341.33682147067799</c:v>
                </c:pt>
                <c:pt idx="147335">
                  <c:v>341.33913822595201</c:v>
                </c:pt>
                <c:pt idx="147336">
                  <c:v>341.34145498122501</c:v>
                </c:pt>
                <c:pt idx="147337">
                  <c:v>341.34377173649898</c:v>
                </c:pt>
                <c:pt idx="147338">
                  <c:v>341.34608849177198</c:v>
                </c:pt>
                <c:pt idx="147339">
                  <c:v>341.348405247046</c:v>
                </c:pt>
                <c:pt idx="147340">
                  <c:v>341.350722002319</c:v>
                </c:pt>
                <c:pt idx="147341">
                  <c:v>341.35303875759303</c:v>
                </c:pt>
                <c:pt idx="147342">
                  <c:v>341.35535551286603</c:v>
                </c:pt>
                <c:pt idx="147343">
                  <c:v>341.35767226813999</c:v>
                </c:pt>
                <c:pt idx="147344">
                  <c:v>341.35998902341299</c:v>
                </c:pt>
                <c:pt idx="147345">
                  <c:v>341.36230577868702</c:v>
                </c:pt>
                <c:pt idx="147346">
                  <c:v>341.36462253396002</c:v>
                </c:pt>
                <c:pt idx="147347">
                  <c:v>341.36693928923398</c:v>
                </c:pt>
                <c:pt idx="147348">
                  <c:v>341.36925604450801</c:v>
                </c:pt>
                <c:pt idx="147349">
                  <c:v>341.37157279978101</c:v>
                </c:pt>
                <c:pt idx="147350">
                  <c:v>341.37388955505497</c:v>
                </c:pt>
                <c:pt idx="147351">
                  <c:v>341.37620631032797</c:v>
                </c:pt>
                <c:pt idx="147352">
                  <c:v>341.378523065602</c:v>
                </c:pt>
                <c:pt idx="147353">
                  <c:v>341.380839820875</c:v>
                </c:pt>
                <c:pt idx="147354">
                  <c:v>341.38315657614902</c:v>
                </c:pt>
                <c:pt idx="147355">
                  <c:v>341.38547333142202</c:v>
                </c:pt>
                <c:pt idx="147356">
                  <c:v>341.38779008669599</c:v>
                </c:pt>
                <c:pt idx="147357">
                  <c:v>341.39010684196899</c:v>
                </c:pt>
                <c:pt idx="147358">
                  <c:v>341.39242359724301</c:v>
                </c:pt>
                <c:pt idx="147359">
                  <c:v>341.39474035251601</c:v>
                </c:pt>
                <c:pt idx="147360">
                  <c:v>341.39705710778998</c:v>
                </c:pt>
                <c:pt idx="147361">
                  <c:v>341.39937386306298</c:v>
                </c:pt>
                <c:pt idx="147362">
                  <c:v>341.401690618337</c:v>
                </c:pt>
                <c:pt idx="147363">
                  <c:v>341.40400737361</c:v>
                </c:pt>
                <c:pt idx="147364">
                  <c:v>341.40632412888402</c:v>
                </c:pt>
                <c:pt idx="147365">
                  <c:v>341.40864088415702</c:v>
                </c:pt>
                <c:pt idx="147366">
                  <c:v>341.41095763943099</c:v>
                </c:pt>
                <c:pt idx="147367">
                  <c:v>341.41327439470399</c:v>
                </c:pt>
                <c:pt idx="147368">
                  <c:v>341.41559114997801</c:v>
                </c:pt>
                <c:pt idx="147369">
                  <c:v>341.41790790525101</c:v>
                </c:pt>
                <c:pt idx="147370">
                  <c:v>341.42022466052498</c:v>
                </c:pt>
                <c:pt idx="147371">
                  <c:v>341.42254141579798</c:v>
                </c:pt>
                <c:pt idx="147372">
                  <c:v>341.424858171072</c:v>
                </c:pt>
                <c:pt idx="147373">
                  <c:v>341.427174926345</c:v>
                </c:pt>
                <c:pt idx="147374">
                  <c:v>341.42949168161903</c:v>
                </c:pt>
                <c:pt idx="147375">
                  <c:v>341.43180843689203</c:v>
                </c:pt>
                <c:pt idx="147376">
                  <c:v>341.43412519216599</c:v>
                </c:pt>
                <c:pt idx="147377">
                  <c:v>341.43644194743899</c:v>
                </c:pt>
                <c:pt idx="147378">
                  <c:v>341.43875870271302</c:v>
                </c:pt>
                <c:pt idx="147379">
                  <c:v>341.44107545798602</c:v>
                </c:pt>
                <c:pt idx="147380">
                  <c:v>341.44339221325998</c:v>
                </c:pt>
                <c:pt idx="147381">
                  <c:v>341.44570896853298</c:v>
                </c:pt>
                <c:pt idx="147382">
                  <c:v>341.44802572380701</c:v>
                </c:pt>
                <c:pt idx="147383">
                  <c:v>341.45034247908001</c:v>
                </c:pt>
                <c:pt idx="147384">
                  <c:v>341.45265923435397</c:v>
                </c:pt>
                <c:pt idx="147385">
                  <c:v>341.45497598962697</c:v>
                </c:pt>
                <c:pt idx="147386">
                  <c:v>341.457292744901</c:v>
                </c:pt>
                <c:pt idx="147387">
                  <c:v>341.459609500174</c:v>
                </c:pt>
                <c:pt idx="147388">
                  <c:v>341.46192625544802</c:v>
                </c:pt>
                <c:pt idx="147389">
                  <c:v>341.46424301072199</c:v>
                </c:pt>
                <c:pt idx="147390">
                  <c:v>341.46655976599499</c:v>
                </c:pt>
                <c:pt idx="147391">
                  <c:v>341.46887652126901</c:v>
                </c:pt>
                <c:pt idx="147392">
                  <c:v>341.47119327654201</c:v>
                </c:pt>
                <c:pt idx="147393">
                  <c:v>341.47351003181598</c:v>
                </c:pt>
                <c:pt idx="147394">
                  <c:v>341.47582678708898</c:v>
                </c:pt>
                <c:pt idx="147395">
                  <c:v>341.478143542363</c:v>
                </c:pt>
                <c:pt idx="147396">
                  <c:v>341.480460297636</c:v>
                </c:pt>
                <c:pt idx="147397">
                  <c:v>341.48277705291002</c:v>
                </c:pt>
                <c:pt idx="147398">
                  <c:v>341.48509380818302</c:v>
                </c:pt>
                <c:pt idx="147399">
                  <c:v>341.48741056345699</c:v>
                </c:pt>
                <c:pt idx="147400">
                  <c:v>341.48972731872999</c:v>
                </c:pt>
                <c:pt idx="147401">
                  <c:v>341.49204407400401</c:v>
                </c:pt>
                <c:pt idx="147402">
                  <c:v>341.49436082927701</c:v>
                </c:pt>
                <c:pt idx="147403">
                  <c:v>341.49667758455098</c:v>
                </c:pt>
                <c:pt idx="147404">
                  <c:v>341.49899433982398</c:v>
                </c:pt>
                <c:pt idx="147405">
                  <c:v>341.501311095098</c:v>
                </c:pt>
                <c:pt idx="147406">
                  <c:v>341.503627850371</c:v>
                </c:pt>
                <c:pt idx="147407">
                  <c:v>341.50594460564503</c:v>
                </c:pt>
                <c:pt idx="147408">
                  <c:v>341.50826136091803</c:v>
                </c:pt>
                <c:pt idx="147409">
                  <c:v>341.51057811619199</c:v>
                </c:pt>
                <c:pt idx="147410">
                  <c:v>341.51289487146499</c:v>
                </c:pt>
                <c:pt idx="147411">
                  <c:v>341.51521162673902</c:v>
                </c:pt>
                <c:pt idx="147412">
                  <c:v>341.51752838201202</c:v>
                </c:pt>
                <c:pt idx="147413">
                  <c:v>341.51984513728598</c:v>
                </c:pt>
                <c:pt idx="147414">
                  <c:v>341.52216189255898</c:v>
                </c:pt>
                <c:pt idx="147415">
                  <c:v>341.52447864783301</c:v>
                </c:pt>
                <c:pt idx="147416">
                  <c:v>341.52679540310601</c:v>
                </c:pt>
                <c:pt idx="147417">
                  <c:v>341.52911215837997</c:v>
                </c:pt>
                <c:pt idx="147418">
                  <c:v>341.53142891365297</c:v>
                </c:pt>
                <c:pt idx="147419">
                  <c:v>341.533745668927</c:v>
                </c:pt>
                <c:pt idx="147420">
                  <c:v>341.5360624242</c:v>
                </c:pt>
                <c:pt idx="147421">
                  <c:v>341.53837917947402</c:v>
                </c:pt>
                <c:pt idx="147422">
                  <c:v>341.54069593474702</c:v>
                </c:pt>
                <c:pt idx="147423">
                  <c:v>341.54301269002099</c:v>
                </c:pt>
                <c:pt idx="147424">
                  <c:v>341.54532944529399</c:v>
                </c:pt>
                <c:pt idx="147425">
                  <c:v>341.54764620056801</c:v>
                </c:pt>
                <c:pt idx="147426">
                  <c:v>341.54996295584101</c:v>
                </c:pt>
                <c:pt idx="147427">
                  <c:v>341.55227971111498</c:v>
                </c:pt>
                <c:pt idx="147428">
                  <c:v>341.55459646638798</c:v>
                </c:pt>
                <c:pt idx="147429">
                  <c:v>341.556913221662</c:v>
                </c:pt>
                <c:pt idx="147430">
                  <c:v>341.559229976935</c:v>
                </c:pt>
                <c:pt idx="147431">
                  <c:v>341.56154673220902</c:v>
                </c:pt>
                <c:pt idx="147432">
                  <c:v>341.56386348748299</c:v>
                </c:pt>
                <c:pt idx="147433">
                  <c:v>341.56618024275599</c:v>
                </c:pt>
                <c:pt idx="147434">
                  <c:v>341.56849699803001</c:v>
                </c:pt>
                <c:pt idx="147435">
                  <c:v>341.57081375330301</c:v>
                </c:pt>
                <c:pt idx="147436">
                  <c:v>341.57313050857698</c:v>
                </c:pt>
                <c:pt idx="147437">
                  <c:v>341.57544726384998</c:v>
                </c:pt>
                <c:pt idx="147438">
                  <c:v>341.577764019124</c:v>
                </c:pt>
                <c:pt idx="147439">
                  <c:v>341.580080774397</c:v>
                </c:pt>
                <c:pt idx="147440">
                  <c:v>341.58239752967103</c:v>
                </c:pt>
                <c:pt idx="147441">
                  <c:v>341.58471428494403</c:v>
                </c:pt>
                <c:pt idx="147442">
                  <c:v>341.58703104021799</c:v>
                </c:pt>
                <c:pt idx="147443">
                  <c:v>341.58934779549099</c:v>
                </c:pt>
                <c:pt idx="147444">
                  <c:v>341.59166455076502</c:v>
                </c:pt>
                <c:pt idx="147445">
                  <c:v>341.59398130603802</c:v>
                </c:pt>
                <c:pt idx="147446">
                  <c:v>341.59629806131198</c:v>
                </c:pt>
                <c:pt idx="147447">
                  <c:v>341.59861481658498</c:v>
                </c:pt>
                <c:pt idx="147448">
                  <c:v>341.60093157185901</c:v>
                </c:pt>
                <c:pt idx="147449">
                  <c:v>341.60324832713201</c:v>
                </c:pt>
                <c:pt idx="147450">
                  <c:v>341.60556508240597</c:v>
                </c:pt>
                <c:pt idx="147451">
                  <c:v>341.60788183767897</c:v>
                </c:pt>
                <c:pt idx="147452">
                  <c:v>341.610198592953</c:v>
                </c:pt>
                <c:pt idx="147453">
                  <c:v>341.612515348226</c:v>
                </c:pt>
                <c:pt idx="147454">
                  <c:v>341.61483210350002</c:v>
                </c:pt>
                <c:pt idx="147455">
                  <c:v>341.61714885877302</c:v>
                </c:pt>
                <c:pt idx="147456">
                  <c:v>341.61946561404699</c:v>
                </c:pt>
                <c:pt idx="147457">
                  <c:v>341.62178236931999</c:v>
                </c:pt>
                <c:pt idx="147458">
                  <c:v>341.62409912459401</c:v>
                </c:pt>
                <c:pt idx="147459">
                  <c:v>341.62641587986701</c:v>
                </c:pt>
                <c:pt idx="147460">
                  <c:v>341.62873263514098</c:v>
                </c:pt>
                <c:pt idx="147461">
                  <c:v>341.63104939041398</c:v>
                </c:pt>
                <c:pt idx="147462">
                  <c:v>341.633366145688</c:v>
                </c:pt>
                <c:pt idx="147463">
                  <c:v>341.635682900961</c:v>
                </c:pt>
                <c:pt idx="147464">
                  <c:v>341.63799965623502</c:v>
                </c:pt>
                <c:pt idx="147465">
                  <c:v>341.64031641150802</c:v>
                </c:pt>
                <c:pt idx="147466">
                  <c:v>341.64263316678199</c:v>
                </c:pt>
                <c:pt idx="147467">
                  <c:v>341.64494992205499</c:v>
                </c:pt>
                <c:pt idx="147468">
                  <c:v>341.64726667732901</c:v>
                </c:pt>
                <c:pt idx="147469">
                  <c:v>341.64958343260201</c:v>
                </c:pt>
                <c:pt idx="147470">
                  <c:v>341.65190018787598</c:v>
                </c:pt>
                <c:pt idx="147471">
                  <c:v>341.65421694314898</c:v>
                </c:pt>
                <c:pt idx="147472">
                  <c:v>341.656533698423</c:v>
                </c:pt>
                <c:pt idx="147473">
                  <c:v>341.658850453696</c:v>
                </c:pt>
                <c:pt idx="147474">
                  <c:v>341.66116720897003</c:v>
                </c:pt>
                <c:pt idx="147475">
                  <c:v>341.66348396424399</c:v>
                </c:pt>
                <c:pt idx="147476">
                  <c:v>341.66580071951699</c:v>
                </c:pt>
                <c:pt idx="147477">
                  <c:v>341.66811747479102</c:v>
                </c:pt>
                <c:pt idx="147478">
                  <c:v>341.67043423006402</c:v>
                </c:pt>
                <c:pt idx="147479">
                  <c:v>341.67275098533798</c:v>
                </c:pt>
                <c:pt idx="147480">
                  <c:v>341.67506774061098</c:v>
                </c:pt>
                <c:pt idx="147481">
                  <c:v>341.67738449588501</c:v>
                </c:pt>
                <c:pt idx="147482">
                  <c:v>341.67970125115801</c:v>
                </c:pt>
                <c:pt idx="147483">
                  <c:v>341.68201800643197</c:v>
                </c:pt>
                <c:pt idx="147484">
                  <c:v>341.68433476170497</c:v>
                </c:pt>
                <c:pt idx="147485">
                  <c:v>341.686651516979</c:v>
                </c:pt>
                <c:pt idx="147486">
                  <c:v>341.688968272252</c:v>
                </c:pt>
                <c:pt idx="147487">
                  <c:v>341.69128502752602</c:v>
                </c:pt>
                <c:pt idx="147488">
                  <c:v>341.69360178279902</c:v>
                </c:pt>
                <c:pt idx="147489">
                  <c:v>341.69591853807299</c:v>
                </c:pt>
                <c:pt idx="147490">
                  <c:v>341.69823529334599</c:v>
                </c:pt>
                <c:pt idx="147491">
                  <c:v>341.70055204862001</c:v>
                </c:pt>
                <c:pt idx="147492">
                  <c:v>341.70286880389301</c:v>
                </c:pt>
                <c:pt idx="147493">
                  <c:v>341.70518555916698</c:v>
                </c:pt>
                <c:pt idx="147494">
                  <c:v>341.70750231443998</c:v>
                </c:pt>
                <c:pt idx="147495">
                  <c:v>341.709819069714</c:v>
                </c:pt>
                <c:pt idx="147496">
                  <c:v>341.712135824987</c:v>
                </c:pt>
                <c:pt idx="147497">
                  <c:v>341.71445258026102</c:v>
                </c:pt>
                <c:pt idx="147498">
                  <c:v>341.71676933553402</c:v>
                </c:pt>
                <c:pt idx="147499">
                  <c:v>341.71908609080799</c:v>
                </c:pt>
                <c:pt idx="147500">
                  <c:v>341.72140284608099</c:v>
                </c:pt>
                <c:pt idx="147501">
                  <c:v>341.72371960135501</c:v>
                </c:pt>
                <c:pt idx="147502">
                  <c:v>341.72603635662801</c:v>
                </c:pt>
                <c:pt idx="147503">
                  <c:v>341.72835311190198</c:v>
                </c:pt>
                <c:pt idx="147504">
                  <c:v>341.73066986717498</c:v>
                </c:pt>
                <c:pt idx="147505">
                  <c:v>341.732986622449</c:v>
                </c:pt>
                <c:pt idx="147506">
                  <c:v>341.735303377722</c:v>
                </c:pt>
                <c:pt idx="147507">
                  <c:v>341.73762013299603</c:v>
                </c:pt>
                <c:pt idx="147508">
                  <c:v>341.73993688826903</c:v>
                </c:pt>
                <c:pt idx="147509">
                  <c:v>341.74225364354299</c:v>
                </c:pt>
                <c:pt idx="147510">
                  <c:v>341.74457039881599</c:v>
                </c:pt>
                <c:pt idx="147511">
                  <c:v>341.74688715409002</c:v>
                </c:pt>
                <c:pt idx="147512">
                  <c:v>341.74920390936302</c:v>
                </c:pt>
                <c:pt idx="147513">
                  <c:v>341.75152066463698</c:v>
                </c:pt>
                <c:pt idx="147514">
                  <c:v>341.75383741990998</c:v>
                </c:pt>
                <c:pt idx="147515">
                  <c:v>341.75615417518401</c:v>
                </c:pt>
                <c:pt idx="147516">
                  <c:v>341.75847093045701</c:v>
                </c:pt>
                <c:pt idx="147517">
                  <c:v>341.76078768573097</c:v>
                </c:pt>
                <c:pt idx="147518">
                  <c:v>341.763104441005</c:v>
                </c:pt>
                <c:pt idx="147519">
                  <c:v>341.765421196278</c:v>
                </c:pt>
                <c:pt idx="147520">
                  <c:v>341.76773795155202</c:v>
                </c:pt>
                <c:pt idx="147521">
                  <c:v>341.77005470682502</c:v>
                </c:pt>
                <c:pt idx="147522">
                  <c:v>341.77237146209899</c:v>
                </c:pt>
                <c:pt idx="147523">
                  <c:v>341.77468821737199</c:v>
                </c:pt>
                <c:pt idx="147524">
                  <c:v>341.77700497264601</c:v>
                </c:pt>
                <c:pt idx="147525">
                  <c:v>341.77932172791901</c:v>
                </c:pt>
                <c:pt idx="147526">
                  <c:v>341.78163848319298</c:v>
                </c:pt>
                <c:pt idx="147527">
                  <c:v>341.78395523846598</c:v>
                </c:pt>
                <c:pt idx="147528">
                  <c:v>341.78627199374</c:v>
                </c:pt>
                <c:pt idx="147529">
                  <c:v>341.788588749013</c:v>
                </c:pt>
                <c:pt idx="147530">
                  <c:v>341.79090550428702</c:v>
                </c:pt>
                <c:pt idx="147531">
                  <c:v>341.79322225956003</c:v>
                </c:pt>
                <c:pt idx="147532">
                  <c:v>341.79553901483399</c:v>
                </c:pt>
                <c:pt idx="147533">
                  <c:v>341.79785577010699</c:v>
                </c:pt>
                <c:pt idx="147534">
                  <c:v>341.80017252538102</c:v>
                </c:pt>
                <c:pt idx="147535">
                  <c:v>341.80248928065402</c:v>
                </c:pt>
                <c:pt idx="147536">
                  <c:v>341.80480603592798</c:v>
                </c:pt>
                <c:pt idx="147537">
                  <c:v>341.80712279120098</c:v>
                </c:pt>
                <c:pt idx="147538">
                  <c:v>341.80943954647501</c:v>
                </c:pt>
                <c:pt idx="147539">
                  <c:v>341.81175630174801</c:v>
                </c:pt>
                <c:pt idx="147540">
                  <c:v>341.81407305702197</c:v>
                </c:pt>
                <c:pt idx="147541">
                  <c:v>341.81638981229497</c:v>
                </c:pt>
                <c:pt idx="147542">
                  <c:v>341.818706567569</c:v>
                </c:pt>
                <c:pt idx="147543">
                  <c:v>341.821023322842</c:v>
                </c:pt>
                <c:pt idx="147544">
                  <c:v>341.82334007811602</c:v>
                </c:pt>
                <c:pt idx="147545">
                  <c:v>341.82565683338902</c:v>
                </c:pt>
                <c:pt idx="147546">
                  <c:v>341.82797358866299</c:v>
                </c:pt>
                <c:pt idx="147547">
                  <c:v>341.83029034393599</c:v>
                </c:pt>
                <c:pt idx="147548">
                  <c:v>341.83260709921001</c:v>
                </c:pt>
                <c:pt idx="147549">
                  <c:v>341.83492385448301</c:v>
                </c:pt>
                <c:pt idx="147550">
                  <c:v>341.83724060975698</c:v>
                </c:pt>
                <c:pt idx="147551">
                  <c:v>341.83955736502998</c:v>
                </c:pt>
                <c:pt idx="147552">
                  <c:v>341.841874120304</c:v>
                </c:pt>
                <c:pt idx="147553">
                  <c:v>341.844190875577</c:v>
                </c:pt>
                <c:pt idx="147554">
                  <c:v>341.84650763085102</c:v>
                </c:pt>
                <c:pt idx="147555">
                  <c:v>341.84882438612402</c:v>
                </c:pt>
                <c:pt idx="147556">
                  <c:v>341.85114114139799</c:v>
                </c:pt>
                <c:pt idx="147557">
                  <c:v>341.85345789667099</c:v>
                </c:pt>
                <c:pt idx="147558">
                  <c:v>341.85577465194501</c:v>
                </c:pt>
                <c:pt idx="147559">
                  <c:v>341.85809140721801</c:v>
                </c:pt>
                <c:pt idx="147560">
                  <c:v>341.86040816249198</c:v>
                </c:pt>
                <c:pt idx="147561">
                  <c:v>341.862724917766</c:v>
                </c:pt>
                <c:pt idx="147562">
                  <c:v>341.865041673039</c:v>
                </c:pt>
                <c:pt idx="147563">
                  <c:v>341.86735842831303</c:v>
                </c:pt>
                <c:pt idx="147564">
                  <c:v>341.86967518358603</c:v>
                </c:pt>
                <c:pt idx="147565">
                  <c:v>341.87199193885999</c:v>
                </c:pt>
                <c:pt idx="147566">
                  <c:v>341.87430869413299</c:v>
                </c:pt>
                <c:pt idx="147567">
                  <c:v>341.87662544940702</c:v>
                </c:pt>
                <c:pt idx="147568">
                  <c:v>341.87894220468002</c:v>
                </c:pt>
                <c:pt idx="147569">
                  <c:v>341.88125895995398</c:v>
                </c:pt>
                <c:pt idx="147570">
                  <c:v>341.88357571522698</c:v>
                </c:pt>
                <c:pt idx="147571">
                  <c:v>341.88589247050101</c:v>
                </c:pt>
                <c:pt idx="147572">
                  <c:v>341.88820922577401</c:v>
                </c:pt>
                <c:pt idx="147573">
                  <c:v>341.89052598104797</c:v>
                </c:pt>
                <c:pt idx="147574">
                  <c:v>341.89284273632097</c:v>
                </c:pt>
                <c:pt idx="147575">
                  <c:v>341.895159491595</c:v>
                </c:pt>
                <c:pt idx="147576">
                  <c:v>341.897476246868</c:v>
                </c:pt>
                <c:pt idx="147577">
                  <c:v>341.89979300214202</c:v>
                </c:pt>
                <c:pt idx="147578">
                  <c:v>341.90210975741502</c:v>
                </c:pt>
                <c:pt idx="147579">
                  <c:v>341.90442651268899</c:v>
                </c:pt>
                <c:pt idx="147580">
                  <c:v>341.90674326796199</c:v>
                </c:pt>
                <c:pt idx="147581">
                  <c:v>341.90906002323601</c:v>
                </c:pt>
                <c:pt idx="147582">
                  <c:v>341.91137677850901</c:v>
                </c:pt>
                <c:pt idx="147583">
                  <c:v>341.91369353378298</c:v>
                </c:pt>
                <c:pt idx="147584">
                  <c:v>341.91601028905598</c:v>
                </c:pt>
                <c:pt idx="147585">
                  <c:v>341.91832704433</c:v>
                </c:pt>
                <c:pt idx="147586">
                  <c:v>341.920643799603</c:v>
                </c:pt>
                <c:pt idx="147587">
                  <c:v>341.92296055487702</c:v>
                </c:pt>
                <c:pt idx="147588">
                  <c:v>341.92527731015002</c:v>
                </c:pt>
                <c:pt idx="147589">
                  <c:v>341.92759406542399</c:v>
                </c:pt>
                <c:pt idx="147590">
                  <c:v>341.92991082069699</c:v>
                </c:pt>
                <c:pt idx="147591">
                  <c:v>341.93222757597101</c:v>
                </c:pt>
                <c:pt idx="147592">
                  <c:v>341.93454433124401</c:v>
                </c:pt>
                <c:pt idx="147593">
                  <c:v>341.93686108651798</c:v>
                </c:pt>
                <c:pt idx="147594">
                  <c:v>341.93917784179098</c:v>
                </c:pt>
                <c:pt idx="147595">
                  <c:v>341.941494597065</c:v>
                </c:pt>
                <c:pt idx="147596">
                  <c:v>341.943811352338</c:v>
                </c:pt>
                <c:pt idx="147597">
                  <c:v>341.94612810761203</c:v>
                </c:pt>
                <c:pt idx="147598">
                  <c:v>341.94844486288503</c:v>
                </c:pt>
                <c:pt idx="147599">
                  <c:v>341.95076161815899</c:v>
                </c:pt>
                <c:pt idx="147600">
                  <c:v>341.95307837343199</c:v>
                </c:pt>
                <c:pt idx="147601">
                  <c:v>341.95539512870602</c:v>
                </c:pt>
                <c:pt idx="147602">
                  <c:v>341.95771188397902</c:v>
                </c:pt>
                <c:pt idx="147603">
                  <c:v>341.96002863925298</c:v>
                </c:pt>
                <c:pt idx="147604">
                  <c:v>341.96234539452701</c:v>
                </c:pt>
                <c:pt idx="147605">
                  <c:v>341.96466214980001</c:v>
                </c:pt>
                <c:pt idx="147606">
                  <c:v>341.96697890507397</c:v>
                </c:pt>
                <c:pt idx="147607">
                  <c:v>341.96929566034697</c:v>
                </c:pt>
                <c:pt idx="147608">
                  <c:v>341.971612415621</c:v>
                </c:pt>
                <c:pt idx="147609">
                  <c:v>341.973929170894</c:v>
                </c:pt>
                <c:pt idx="147610">
                  <c:v>341.97624592616802</c:v>
                </c:pt>
                <c:pt idx="147611">
                  <c:v>341.97856268144102</c:v>
                </c:pt>
                <c:pt idx="147612">
                  <c:v>341.98087943671499</c:v>
                </c:pt>
                <c:pt idx="147613">
                  <c:v>341.98319619198799</c:v>
                </c:pt>
                <c:pt idx="147614">
                  <c:v>341.98551294726201</c:v>
                </c:pt>
                <c:pt idx="147615">
                  <c:v>341.98782970253501</c:v>
                </c:pt>
                <c:pt idx="147616">
                  <c:v>341.99014645780898</c:v>
                </c:pt>
                <c:pt idx="147617">
                  <c:v>341.99246321308198</c:v>
                </c:pt>
                <c:pt idx="147618">
                  <c:v>341.994779968356</c:v>
                </c:pt>
                <c:pt idx="147619">
                  <c:v>341.997096723629</c:v>
                </c:pt>
                <c:pt idx="147620">
                  <c:v>341.99941347890302</c:v>
                </c:pt>
                <c:pt idx="147621">
                  <c:v>342.00173023417602</c:v>
                </c:pt>
                <c:pt idx="147622">
                  <c:v>342.00404698944999</c:v>
                </c:pt>
                <c:pt idx="147623">
                  <c:v>342.00636374472299</c:v>
                </c:pt>
                <c:pt idx="147624">
                  <c:v>342.00868049999701</c:v>
                </c:pt>
                <c:pt idx="147625">
                  <c:v>342.01099725527001</c:v>
                </c:pt>
                <c:pt idx="147626">
                  <c:v>342.01331401054398</c:v>
                </c:pt>
                <c:pt idx="147627">
                  <c:v>342.01563076581698</c:v>
                </c:pt>
                <c:pt idx="147628">
                  <c:v>342.017947521091</c:v>
                </c:pt>
                <c:pt idx="147629">
                  <c:v>342.020264276364</c:v>
                </c:pt>
                <c:pt idx="147630">
                  <c:v>342.02258103163803</c:v>
                </c:pt>
                <c:pt idx="147631">
                  <c:v>342.02489778691103</c:v>
                </c:pt>
                <c:pt idx="147632">
                  <c:v>342.02721454218499</c:v>
                </c:pt>
                <c:pt idx="147633">
                  <c:v>342.02953129745799</c:v>
                </c:pt>
                <c:pt idx="147634">
                  <c:v>342.03184805273202</c:v>
                </c:pt>
                <c:pt idx="147635">
                  <c:v>342.03416480800502</c:v>
                </c:pt>
                <c:pt idx="147636">
                  <c:v>342.03648156327898</c:v>
                </c:pt>
                <c:pt idx="147637">
                  <c:v>342.03879831855198</c:v>
                </c:pt>
                <c:pt idx="147638">
                  <c:v>342.04111507382601</c:v>
                </c:pt>
                <c:pt idx="147639">
                  <c:v>342.04343182909901</c:v>
                </c:pt>
                <c:pt idx="147640">
                  <c:v>342.04574858437297</c:v>
                </c:pt>
                <c:pt idx="147641">
                  <c:v>342.04806533964597</c:v>
                </c:pt>
                <c:pt idx="147642">
                  <c:v>342.05038209492</c:v>
                </c:pt>
                <c:pt idx="147643">
                  <c:v>342.052698850193</c:v>
                </c:pt>
                <c:pt idx="147644">
                  <c:v>342.05501560546702</c:v>
                </c:pt>
                <c:pt idx="147645">
                  <c:v>342.05733236074099</c:v>
                </c:pt>
                <c:pt idx="147646">
                  <c:v>342.05964911601399</c:v>
                </c:pt>
                <c:pt idx="147647">
                  <c:v>342.06196587128801</c:v>
                </c:pt>
                <c:pt idx="147648">
                  <c:v>342.06428262656101</c:v>
                </c:pt>
                <c:pt idx="147649">
                  <c:v>342.06659938183498</c:v>
                </c:pt>
                <c:pt idx="147650">
                  <c:v>342.06891613710798</c:v>
                </c:pt>
                <c:pt idx="147651">
                  <c:v>342.071232892382</c:v>
                </c:pt>
                <c:pt idx="147652">
                  <c:v>342.073549647655</c:v>
                </c:pt>
                <c:pt idx="147653">
                  <c:v>342.07586640292902</c:v>
                </c:pt>
                <c:pt idx="147654">
                  <c:v>342.07818315820202</c:v>
                </c:pt>
                <c:pt idx="147655">
                  <c:v>342.08049991347599</c:v>
                </c:pt>
                <c:pt idx="147656">
                  <c:v>342.08281666874899</c:v>
                </c:pt>
                <c:pt idx="147657">
                  <c:v>342.08513342402301</c:v>
                </c:pt>
                <c:pt idx="147658">
                  <c:v>342.08745017929601</c:v>
                </c:pt>
                <c:pt idx="147659">
                  <c:v>342.08976693456998</c:v>
                </c:pt>
                <c:pt idx="147660">
                  <c:v>342.09208368984298</c:v>
                </c:pt>
                <c:pt idx="147661">
                  <c:v>342.094400445117</c:v>
                </c:pt>
                <c:pt idx="147662">
                  <c:v>342.09671720039</c:v>
                </c:pt>
                <c:pt idx="147663">
                  <c:v>342.09903395566403</c:v>
                </c:pt>
                <c:pt idx="147664">
                  <c:v>342.10135071093703</c:v>
                </c:pt>
                <c:pt idx="147665">
                  <c:v>342.10366746621099</c:v>
                </c:pt>
                <c:pt idx="147666">
                  <c:v>342.10598422148399</c:v>
                </c:pt>
                <c:pt idx="147667">
                  <c:v>342.10830097675802</c:v>
                </c:pt>
                <c:pt idx="147668">
                  <c:v>342.11061773203102</c:v>
                </c:pt>
                <c:pt idx="147669">
                  <c:v>342.11293448730498</c:v>
                </c:pt>
                <c:pt idx="147670">
                  <c:v>342.11525124257798</c:v>
                </c:pt>
                <c:pt idx="147671">
                  <c:v>342.11756799785201</c:v>
                </c:pt>
                <c:pt idx="147672">
                  <c:v>342.11988475312501</c:v>
                </c:pt>
                <c:pt idx="147673">
                  <c:v>342.12220150839897</c:v>
                </c:pt>
                <c:pt idx="147674">
                  <c:v>342.12451826367197</c:v>
                </c:pt>
                <c:pt idx="147675">
                  <c:v>342.126835018946</c:v>
                </c:pt>
                <c:pt idx="147676">
                  <c:v>342.129151774219</c:v>
                </c:pt>
                <c:pt idx="147677">
                  <c:v>342.13146852949302</c:v>
                </c:pt>
                <c:pt idx="147678">
                  <c:v>342.13378528476602</c:v>
                </c:pt>
                <c:pt idx="147679">
                  <c:v>342.13610204003999</c:v>
                </c:pt>
                <c:pt idx="147680">
                  <c:v>342.13841879531299</c:v>
                </c:pt>
                <c:pt idx="147681">
                  <c:v>342.14073555058701</c:v>
                </c:pt>
                <c:pt idx="147682">
                  <c:v>342.14305230586001</c:v>
                </c:pt>
                <c:pt idx="147683">
                  <c:v>342.14536906113398</c:v>
                </c:pt>
                <c:pt idx="147684">
                  <c:v>342.14768581640698</c:v>
                </c:pt>
                <c:pt idx="147685">
                  <c:v>342.150002571681</c:v>
                </c:pt>
                <c:pt idx="147686">
                  <c:v>342.152319326954</c:v>
                </c:pt>
                <c:pt idx="147687">
                  <c:v>342.15463608222802</c:v>
                </c:pt>
                <c:pt idx="147688">
                  <c:v>342.15695283750199</c:v>
                </c:pt>
                <c:pt idx="147689">
                  <c:v>342.15926959277499</c:v>
                </c:pt>
                <c:pt idx="147690">
                  <c:v>342.16158634804901</c:v>
                </c:pt>
                <c:pt idx="147691">
                  <c:v>342.16390310332201</c:v>
                </c:pt>
                <c:pt idx="147692">
                  <c:v>342.16621985859598</c:v>
                </c:pt>
                <c:pt idx="147693">
                  <c:v>342.16853661386898</c:v>
                </c:pt>
                <c:pt idx="147694">
                  <c:v>342.170853369143</c:v>
                </c:pt>
                <c:pt idx="147695">
                  <c:v>342.173170124416</c:v>
                </c:pt>
                <c:pt idx="147696">
                  <c:v>342.17548687969003</c:v>
                </c:pt>
                <c:pt idx="147697">
                  <c:v>342.17780363496303</c:v>
                </c:pt>
                <c:pt idx="147698">
                  <c:v>342.18012039023699</c:v>
                </c:pt>
                <c:pt idx="147699">
                  <c:v>342.18243714550999</c:v>
                </c:pt>
                <c:pt idx="147700">
                  <c:v>342.18475390078402</c:v>
                </c:pt>
                <c:pt idx="147701">
                  <c:v>342.18707065605702</c:v>
                </c:pt>
                <c:pt idx="147702">
                  <c:v>342.18938741133098</c:v>
                </c:pt>
                <c:pt idx="147703">
                  <c:v>342.19170416660398</c:v>
                </c:pt>
                <c:pt idx="147704">
                  <c:v>342.19402092187801</c:v>
                </c:pt>
                <c:pt idx="147705">
                  <c:v>342.19633767715101</c:v>
                </c:pt>
                <c:pt idx="147706">
                  <c:v>342.19865443242497</c:v>
                </c:pt>
                <c:pt idx="147707">
                  <c:v>342.20097118769797</c:v>
                </c:pt>
                <c:pt idx="147708">
                  <c:v>342.203287942972</c:v>
                </c:pt>
                <c:pt idx="147709">
                  <c:v>342.205604698245</c:v>
                </c:pt>
                <c:pt idx="147710">
                  <c:v>342.20792145351902</c:v>
                </c:pt>
                <c:pt idx="147711">
                  <c:v>342.21023820879202</c:v>
                </c:pt>
                <c:pt idx="147712">
                  <c:v>342.21255496406599</c:v>
                </c:pt>
                <c:pt idx="147713">
                  <c:v>342.21487171933899</c:v>
                </c:pt>
                <c:pt idx="147714">
                  <c:v>342.21718847461301</c:v>
                </c:pt>
                <c:pt idx="147715">
                  <c:v>342.21950522988601</c:v>
                </c:pt>
                <c:pt idx="147716">
                  <c:v>342.22182198515998</c:v>
                </c:pt>
                <c:pt idx="147717">
                  <c:v>342.22413874043298</c:v>
                </c:pt>
                <c:pt idx="147718">
                  <c:v>342.226455495707</c:v>
                </c:pt>
                <c:pt idx="147719">
                  <c:v>342.22877225098</c:v>
                </c:pt>
                <c:pt idx="147720">
                  <c:v>342.23108900625402</c:v>
                </c:pt>
                <c:pt idx="147721">
                  <c:v>342.23340576152702</c:v>
                </c:pt>
                <c:pt idx="147722">
                  <c:v>342.23572251680099</c:v>
                </c:pt>
                <c:pt idx="147723">
                  <c:v>342.23803927207399</c:v>
                </c:pt>
                <c:pt idx="147724">
                  <c:v>342.24035602734801</c:v>
                </c:pt>
                <c:pt idx="147725">
                  <c:v>342.24267278262101</c:v>
                </c:pt>
                <c:pt idx="147726">
                  <c:v>342.24498953789498</c:v>
                </c:pt>
                <c:pt idx="147727">
                  <c:v>342.24730629316798</c:v>
                </c:pt>
                <c:pt idx="147728">
                  <c:v>342.249623048442</c:v>
                </c:pt>
                <c:pt idx="147729">
                  <c:v>342.251939803715</c:v>
                </c:pt>
                <c:pt idx="147730">
                  <c:v>342.25425655898903</c:v>
                </c:pt>
                <c:pt idx="147731">
                  <c:v>342.25657331426299</c:v>
                </c:pt>
                <c:pt idx="147732">
                  <c:v>342.25889006953599</c:v>
                </c:pt>
                <c:pt idx="147733">
                  <c:v>342.26120682481002</c:v>
                </c:pt>
                <c:pt idx="147734">
                  <c:v>342.26352358008302</c:v>
                </c:pt>
                <c:pt idx="147735">
                  <c:v>342.26584033535698</c:v>
                </c:pt>
                <c:pt idx="147736">
                  <c:v>342.26815709062998</c:v>
                </c:pt>
                <c:pt idx="147737">
                  <c:v>342.27047384590401</c:v>
                </c:pt>
                <c:pt idx="147738">
                  <c:v>342.27279060117701</c:v>
                </c:pt>
                <c:pt idx="147739">
                  <c:v>342.27510735645097</c:v>
                </c:pt>
                <c:pt idx="147740">
                  <c:v>342.27742411172397</c:v>
                </c:pt>
                <c:pt idx="147741">
                  <c:v>342.279740866998</c:v>
                </c:pt>
                <c:pt idx="147742">
                  <c:v>342.282057622271</c:v>
                </c:pt>
                <c:pt idx="147743">
                  <c:v>342.28437437754502</c:v>
                </c:pt>
                <c:pt idx="147744">
                  <c:v>342.28669113281802</c:v>
                </c:pt>
                <c:pt idx="147745">
                  <c:v>342.28900788809199</c:v>
                </c:pt>
                <c:pt idx="147746">
                  <c:v>342.29132464336499</c:v>
                </c:pt>
                <c:pt idx="147747">
                  <c:v>342.29364139863901</c:v>
                </c:pt>
                <c:pt idx="147748">
                  <c:v>342.29595815391201</c:v>
                </c:pt>
                <c:pt idx="147749">
                  <c:v>342.29827490918598</c:v>
                </c:pt>
                <c:pt idx="147750">
                  <c:v>342.30059166445898</c:v>
                </c:pt>
                <c:pt idx="147751">
                  <c:v>342.302908419733</c:v>
                </c:pt>
                <c:pt idx="147752">
                  <c:v>342.305225175006</c:v>
                </c:pt>
                <c:pt idx="147753">
                  <c:v>342.30754193028002</c:v>
                </c:pt>
                <c:pt idx="147754">
                  <c:v>342.30985868555302</c:v>
                </c:pt>
                <c:pt idx="147755">
                  <c:v>342.31217544082699</c:v>
                </c:pt>
                <c:pt idx="147756">
                  <c:v>342.31449219609999</c:v>
                </c:pt>
                <c:pt idx="147757">
                  <c:v>342.31680895137401</c:v>
                </c:pt>
                <c:pt idx="147758">
                  <c:v>342.31912570664701</c:v>
                </c:pt>
                <c:pt idx="147759">
                  <c:v>342.32144246192098</c:v>
                </c:pt>
                <c:pt idx="147760">
                  <c:v>342.32375921719398</c:v>
                </c:pt>
                <c:pt idx="147761">
                  <c:v>342.326075972468</c:v>
                </c:pt>
                <c:pt idx="147762">
                  <c:v>342.328392727741</c:v>
                </c:pt>
                <c:pt idx="147763">
                  <c:v>342.33070948301503</c:v>
                </c:pt>
                <c:pt idx="147764">
                  <c:v>342.33302623828803</c:v>
                </c:pt>
                <c:pt idx="147765">
                  <c:v>342.33534299356199</c:v>
                </c:pt>
                <c:pt idx="147766">
                  <c:v>342.33765974883499</c:v>
                </c:pt>
                <c:pt idx="147767">
                  <c:v>342.33997650410902</c:v>
                </c:pt>
                <c:pt idx="147768">
                  <c:v>342.34229325938202</c:v>
                </c:pt>
                <c:pt idx="147769">
                  <c:v>342.34461001465598</c:v>
                </c:pt>
                <c:pt idx="147770">
                  <c:v>342.34692676992898</c:v>
                </c:pt>
                <c:pt idx="147771">
                  <c:v>342.34924352520301</c:v>
                </c:pt>
                <c:pt idx="147772">
                  <c:v>342.35156028047601</c:v>
                </c:pt>
                <c:pt idx="147773">
                  <c:v>342.35387703574997</c:v>
                </c:pt>
                <c:pt idx="147774">
                  <c:v>342.356193791024</c:v>
                </c:pt>
                <c:pt idx="147775">
                  <c:v>342.358510546297</c:v>
                </c:pt>
                <c:pt idx="147776">
                  <c:v>342.36082730157102</c:v>
                </c:pt>
                <c:pt idx="147777">
                  <c:v>342.36314405684402</c:v>
                </c:pt>
                <c:pt idx="147778">
                  <c:v>342.36546081211799</c:v>
                </c:pt>
                <c:pt idx="147779">
                  <c:v>342.36777756739099</c:v>
                </c:pt>
                <c:pt idx="147780">
                  <c:v>342.37009432266501</c:v>
                </c:pt>
                <c:pt idx="147781">
                  <c:v>342.37241107793801</c:v>
                </c:pt>
                <c:pt idx="147782">
                  <c:v>342.37472783321198</c:v>
                </c:pt>
                <c:pt idx="147783">
                  <c:v>342.37704458848498</c:v>
                </c:pt>
                <c:pt idx="147784">
                  <c:v>342.379361343759</c:v>
                </c:pt>
                <c:pt idx="147785">
                  <c:v>342.381678099032</c:v>
                </c:pt>
                <c:pt idx="147786">
                  <c:v>342.38399485430602</c:v>
                </c:pt>
                <c:pt idx="147787">
                  <c:v>342.38631160957902</c:v>
                </c:pt>
                <c:pt idx="147788">
                  <c:v>342.38862836485299</c:v>
                </c:pt>
                <c:pt idx="147789">
                  <c:v>342.39094512012599</c:v>
                </c:pt>
                <c:pt idx="147790">
                  <c:v>342.39326187540001</c:v>
                </c:pt>
                <c:pt idx="147791">
                  <c:v>342.39557863067301</c:v>
                </c:pt>
                <c:pt idx="147792">
                  <c:v>342.39789538594698</c:v>
                </c:pt>
                <c:pt idx="147793">
                  <c:v>342.40021214121998</c:v>
                </c:pt>
                <c:pt idx="147794">
                  <c:v>342.402528896494</c:v>
                </c:pt>
                <c:pt idx="147795">
                  <c:v>342.404845651767</c:v>
                </c:pt>
                <c:pt idx="147796">
                  <c:v>342.40716240704103</c:v>
                </c:pt>
                <c:pt idx="147797">
                  <c:v>342.40947916231403</c:v>
                </c:pt>
                <c:pt idx="147798">
                  <c:v>342.41179591758799</c:v>
                </c:pt>
                <c:pt idx="147799">
                  <c:v>342.41411267286099</c:v>
                </c:pt>
                <c:pt idx="147800">
                  <c:v>342.41642942813502</c:v>
                </c:pt>
                <c:pt idx="147801">
                  <c:v>342.41874618340802</c:v>
                </c:pt>
                <c:pt idx="147802">
                  <c:v>342.42106293868198</c:v>
                </c:pt>
                <c:pt idx="147803">
                  <c:v>342.42337969395498</c:v>
                </c:pt>
                <c:pt idx="147804">
                  <c:v>342.42569644922901</c:v>
                </c:pt>
                <c:pt idx="147805">
                  <c:v>342.42801320450201</c:v>
                </c:pt>
                <c:pt idx="147806">
                  <c:v>342.43032995977597</c:v>
                </c:pt>
                <c:pt idx="147807">
                  <c:v>342.43264671504897</c:v>
                </c:pt>
                <c:pt idx="147808">
                  <c:v>342.434963470323</c:v>
                </c:pt>
                <c:pt idx="147809">
                  <c:v>342.437280225596</c:v>
                </c:pt>
                <c:pt idx="147810">
                  <c:v>342.43959698087002</c:v>
                </c:pt>
                <c:pt idx="147811">
                  <c:v>342.44191373614302</c:v>
                </c:pt>
                <c:pt idx="147812">
                  <c:v>342.44423049141699</c:v>
                </c:pt>
                <c:pt idx="147813">
                  <c:v>342.44654724668999</c:v>
                </c:pt>
                <c:pt idx="147814">
                  <c:v>342.44886400196401</c:v>
                </c:pt>
                <c:pt idx="147815">
                  <c:v>342.45118075723701</c:v>
                </c:pt>
                <c:pt idx="147816">
                  <c:v>342.45349751251098</c:v>
                </c:pt>
                <c:pt idx="147817">
                  <c:v>342.455814267785</c:v>
                </c:pt>
                <c:pt idx="147818">
                  <c:v>342.458131023058</c:v>
                </c:pt>
                <c:pt idx="147819">
                  <c:v>342.46044777833202</c:v>
                </c:pt>
                <c:pt idx="147820">
                  <c:v>342.46276453360503</c:v>
                </c:pt>
                <c:pt idx="147821">
                  <c:v>342.46508128887899</c:v>
                </c:pt>
                <c:pt idx="147822">
                  <c:v>342.46739804415199</c:v>
                </c:pt>
                <c:pt idx="147823">
                  <c:v>342.46971479942601</c:v>
                </c:pt>
                <c:pt idx="147824">
                  <c:v>342.47203155469902</c:v>
                </c:pt>
                <c:pt idx="147825">
                  <c:v>342.47434830997298</c:v>
                </c:pt>
                <c:pt idx="147826">
                  <c:v>342.47666506524598</c:v>
                </c:pt>
                <c:pt idx="147827">
                  <c:v>342.47898182052</c:v>
                </c:pt>
                <c:pt idx="147828">
                  <c:v>342.48129857579301</c:v>
                </c:pt>
                <c:pt idx="147829">
                  <c:v>342.48361533106703</c:v>
                </c:pt>
                <c:pt idx="147830">
                  <c:v>342.48593208633997</c:v>
                </c:pt>
                <c:pt idx="147831">
                  <c:v>342.48824884161399</c:v>
                </c:pt>
                <c:pt idx="147832">
                  <c:v>342.490565596887</c:v>
                </c:pt>
                <c:pt idx="147833">
                  <c:v>342.49288235216102</c:v>
                </c:pt>
                <c:pt idx="147834">
                  <c:v>342.49519910743402</c:v>
                </c:pt>
                <c:pt idx="147835">
                  <c:v>342.49751586270798</c:v>
                </c:pt>
                <c:pt idx="147836">
                  <c:v>342.49983261798099</c:v>
                </c:pt>
                <c:pt idx="147837">
                  <c:v>342.50214937325501</c:v>
                </c:pt>
                <c:pt idx="147838">
                  <c:v>342.50446612852801</c:v>
                </c:pt>
                <c:pt idx="147839">
                  <c:v>342.50678288380198</c:v>
                </c:pt>
                <c:pt idx="147840">
                  <c:v>342.50909963907498</c:v>
                </c:pt>
                <c:pt idx="147841">
                  <c:v>342.511416394349</c:v>
                </c:pt>
                <c:pt idx="147842">
                  <c:v>342.513733149622</c:v>
                </c:pt>
                <c:pt idx="147843">
                  <c:v>342.51604990489602</c:v>
                </c:pt>
                <c:pt idx="147844">
                  <c:v>342.51836666016902</c:v>
                </c:pt>
                <c:pt idx="147845">
                  <c:v>342.52068341544299</c:v>
                </c:pt>
                <c:pt idx="147846">
                  <c:v>342.52300017071599</c:v>
                </c:pt>
                <c:pt idx="147847">
                  <c:v>342.52531692599001</c:v>
                </c:pt>
                <c:pt idx="147848">
                  <c:v>342.52763368126301</c:v>
                </c:pt>
                <c:pt idx="147849">
                  <c:v>342.52995043653698</c:v>
                </c:pt>
                <c:pt idx="147850">
                  <c:v>342.53226719180998</c:v>
                </c:pt>
                <c:pt idx="147851">
                  <c:v>342.534583947084</c:v>
                </c:pt>
                <c:pt idx="147852">
                  <c:v>342.536900702357</c:v>
                </c:pt>
                <c:pt idx="147853">
                  <c:v>342.53921745763103</c:v>
                </c:pt>
                <c:pt idx="147854">
                  <c:v>342.54153421290403</c:v>
                </c:pt>
                <c:pt idx="147855">
                  <c:v>342.54385096817799</c:v>
                </c:pt>
                <c:pt idx="147856">
                  <c:v>342.54616772345099</c:v>
                </c:pt>
                <c:pt idx="147857">
                  <c:v>342.54848447872502</c:v>
                </c:pt>
                <c:pt idx="147858">
                  <c:v>342.55080123399802</c:v>
                </c:pt>
                <c:pt idx="147859">
                  <c:v>342.55311798927198</c:v>
                </c:pt>
                <c:pt idx="147860">
                  <c:v>342.55543474454601</c:v>
                </c:pt>
                <c:pt idx="147861">
                  <c:v>342.55775149981901</c:v>
                </c:pt>
                <c:pt idx="147862">
                  <c:v>342.56006825509297</c:v>
                </c:pt>
                <c:pt idx="147863">
                  <c:v>342.56238501036597</c:v>
                </c:pt>
                <c:pt idx="147864">
                  <c:v>342.56470176564</c:v>
                </c:pt>
                <c:pt idx="147865">
                  <c:v>342.567018520913</c:v>
                </c:pt>
                <c:pt idx="147866">
                  <c:v>342.56933527618702</c:v>
                </c:pt>
                <c:pt idx="147867">
                  <c:v>342.57165203146002</c:v>
                </c:pt>
                <c:pt idx="147868">
                  <c:v>342.57396878673399</c:v>
                </c:pt>
                <c:pt idx="147869">
                  <c:v>342.57628554200699</c:v>
                </c:pt>
                <c:pt idx="147870">
                  <c:v>342.57860229728101</c:v>
                </c:pt>
                <c:pt idx="147871">
                  <c:v>342.58091905255401</c:v>
                </c:pt>
                <c:pt idx="147872">
                  <c:v>342.58323580782798</c:v>
                </c:pt>
                <c:pt idx="147873">
                  <c:v>342.58555256310098</c:v>
                </c:pt>
                <c:pt idx="147874">
                  <c:v>342.587869318375</c:v>
                </c:pt>
                <c:pt idx="147875">
                  <c:v>342.590186073648</c:v>
                </c:pt>
                <c:pt idx="147876">
                  <c:v>342.59250282892202</c:v>
                </c:pt>
                <c:pt idx="147877">
                  <c:v>342.59481958419502</c:v>
                </c:pt>
                <c:pt idx="147878">
                  <c:v>342.59713633946899</c:v>
                </c:pt>
                <c:pt idx="147879">
                  <c:v>342.59945309474199</c:v>
                </c:pt>
                <c:pt idx="147880">
                  <c:v>342.60176985001601</c:v>
                </c:pt>
                <c:pt idx="147881">
                  <c:v>342.60408660528901</c:v>
                </c:pt>
                <c:pt idx="147882">
                  <c:v>342.60640336056298</c:v>
                </c:pt>
                <c:pt idx="147883">
                  <c:v>342.60872011583598</c:v>
                </c:pt>
                <c:pt idx="147884">
                  <c:v>342.61103687111</c:v>
                </c:pt>
                <c:pt idx="147885">
                  <c:v>342.613353626383</c:v>
                </c:pt>
                <c:pt idx="147886">
                  <c:v>342.61567038165703</c:v>
                </c:pt>
                <c:pt idx="147887">
                  <c:v>342.61798713693003</c:v>
                </c:pt>
                <c:pt idx="147888">
                  <c:v>342.62030389220399</c:v>
                </c:pt>
                <c:pt idx="147889">
                  <c:v>342.62262064747699</c:v>
                </c:pt>
                <c:pt idx="147890">
                  <c:v>342.62493740275102</c:v>
                </c:pt>
                <c:pt idx="147891">
                  <c:v>342.62725415802402</c:v>
                </c:pt>
                <c:pt idx="147892">
                  <c:v>342.62957091329798</c:v>
                </c:pt>
                <c:pt idx="147893">
                  <c:v>342.63188766857098</c:v>
                </c:pt>
                <c:pt idx="147894">
                  <c:v>342.63420442384501</c:v>
                </c:pt>
                <c:pt idx="147895">
                  <c:v>342.63652117911801</c:v>
                </c:pt>
                <c:pt idx="147896">
                  <c:v>342.63883793439197</c:v>
                </c:pt>
                <c:pt idx="147897">
                  <c:v>342.64115468966497</c:v>
                </c:pt>
                <c:pt idx="147898">
                  <c:v>342.643471444939</c:v>
                </c:pt>
                <c:pt idx="147899">
                  <c:v>342.645788200212</c:v>
                </c:pt>
                <c:pt idx="147900">
                  <c:v>342.64810495548602</c:v>
                </c:pt>
                <c:pt idx="147901">
                  <c:v>342.65042171075999</c:v>
                </c:pt>
                <c:pt idx="147902">
                  <c:v>342.65273846603299</c:v>
                </c:pt>
                <c:pt idx="147903">
                  <c:v>342.65505522130701</c:v>
                </c:pt>
                <c:pt idx="147904">
                  <c:v>342.65737197658001</c:v>
                </c:pt>
                <c:pt idx="147905">
                  <c:v>342.65968873185398</c:v>
                </c:pt>
                <c:pt idx="147906">
                  <c:v>342.66200548712698</c:v>
                </c:pt>
                <c:pt idx="147907">
                  <c:v>342.664322242401</c:v>
                </c:pt>
                <c:pt idx="147908">
                  <c:v>342.666638997674</c:v>
                </c:pt>
                <c:pt idx="147909">
                  <c:v>342.66895575294802</c:v>
                </c:pt>
                <c:pt idx="147910">
                  <c:v>342.67127250822102</c:v>
                </c:pt>
                <c:pt idx="147911">
                  <c:v>342.67358926349499</c:v>
                </c:pt>
                <c:pt idx="147912">
                  <c:v>342.67590601876799</c:v>
                </c:pt>
                <c:pt idx="147913">
                  <c:v>342.67822277404201</c:v>
                </c:pt>
                <c:pt idx="147914">
                  <c:v>342.68053952931501</c:v>
                </c:pt>
                <c:pt idx="147915">
                  <c:v>342.68285628458898</c:v>
                </c:pt>
                <c:pt idx="147916">
                  <c:v>342.68517303986198</c:v>
                </c:pt>
                <c:pt idx="147917">
                  <c:v>342.687489795136</c:v>
                </c:pt>
                <c:pt idx="147918">
                  <c:v>342.689806550409</c:v>
                </c:pt>
                <c:pt idx="147919">
                  <c:v>342.69212330568303</c:v>
                </c:pt>
                <c:pt idx="147920">
                  <c:v>342.69444006095603</c:v>
                </c:pt>
                <c:pt idx="147921">
                  <c:v>342.69675681622999</c:v>
                </c:pt>
                <c:pt idx="147922">
                  <c:v>342.69907357150299</c:v>
                </c:pt>
                <c:pt idx="147923">
                  <c:v>342.70139032677702</c:v>
                </c:pt>
                <c:pt idx="147924">
                  <c:v>342.70370708205002</c:v>
                </c:pt>
                <c:pt idx="147925">
                  <c:v>342.70602383732398</c:v>
                </c:pt>
                <c:pt idx="147926">
                  <c:v>342.70834059259698</c:v>
                </c:pt>
                <c:pt idx="147927">
                  <c:v>342.71065734787101</c:v>
                </c:pt>
                <c:pt idx="147928">
                  <c:v>342.71297410314401</c:v>
                </c:pt>
                <c:pt idx="147929">
                  <c:v>342.71529085841797</c:v>
                </c:pt>
                <c:pt idx="147930">
                  <c:v>342.71760761369097</c:v>
                </c:pt>
                <c:pt idx="147931">
                  <c:v>342.719924368965</c:v>
                </c:pt>
                <c:pt idx="147932">
                  <c:v>342.722241124238</c:v>
                </c:pt>
                <c:pt idx="147933">
                  <c:v>342.72455787951202</c:v>
                </c:pt>
                <c:pt idx="147934">
                  <c:v>342.72687463478502</c:v>
                </c:pt>
                <c:pt idx="147935">
                  <c:v>342.72919139005899</c:v>
                </c:pt>
                <c:pt idx="147936">
                  <c:v>342.73150814533199</c:v>
                </c:pt>
                <c:pt idx="147937">
                  <c:v>342.73382490060601</c:v>
                </c:pt>
                <c:pt idx="147938">
                  <c:v>342.73614165587901</c:v>
                </c:pt>
                <c:pt idx="147939">
                  <c:v>342.73845841115298</c:v>
                </c:pt>
                <c:pt idx="147940">
                  <c:v>342.74077516642598</c:v>
                </c:pt>
                <c:pt idx="147941">
                  <c:v>342.7430919217</c:v>
                </c:pt>
                <c:pt idx="147942">
                  <c:v>342.745408676973</c:v>
                </c:pt>
                <c:pt idx="147943">
                  <c:v>342.74772543224702</c:v>
                </c:pt>
                <c:pt idx="147944">
                  <c:v>342.75004218752099</c:v>
                </c:pt>
                <c:pt idx="147945">
                  <c:v>342.75235894279399</c:v>
                </c:pt>
                <c:pt idx="147946">
                  <c:v>342.75467569806801</c:v>
                </c:pt>
                <c:pt idx="147947">
                  <c:v>342.75699245334101</c:v>
                </c:pt>
                <c:pt idx="147948">
                  <c:v>342.75930920861498</c:v>
                </c:pt>
                <c:pt idx="147949">
                  <c:v>342.76162596388798</c:v>
                </c:pt>
                <c:pt idx="147950">
                  <c:v>342.763942719162</c:v>
                </c:pt>
                <c:pt idx="147951">
                  <c:v>342.766259474435</c:v>
                </c:pt>
                <c:pt idx="147952">
                  <c:v>342.76857622970903</c:v>
                </c:pt>
                <c:pt idx="147953">
                  <c:v>342.77089298498203</c:v>
                </c:pt>
                <c:pt idx="147954">
                  <c:v>342.77320974025599</c:v>
                </c:pt>
                <c:pt idx="147955">
                  <c:v>342.77552649552899</c:v>
                </c:pt>
                <c:pt idx="147956">
                  <c:v>342.77784325080302</c:v>
                </c:pt>
                <c:pt idx="147957">
                  <c:v>342.78016000607602</c:v>
                </c:pt>
                <c:pt idx="147958">
                  <c:v>342.78247676134998</c:v>
                </c:pt>
                <c:pt idx="147959">
                  <c:v>342.78479351662298</c:v>
                </c:pt>
                <c:pt idx="147960">
                  <c:v>342.78711027189701</c:v>
                </c:pt>
                <c:pt idx="147961">
                  <c:v>342.78942702717001</c:v>
                </c:pt>
                <c:pt idx="147962">
                  <c:v>342.79174378244397</c:v>
                </c:pt>
                <c:pt idx="147963">
                  <c:v>342.79406053771697</c:v>
                </c:pt>
                <c:pt idx="147964">
                  <c:v>342.796377292991</c:v>
                </c:pt>
                <c:pt idx="147965">
                  <c:v>342.798694048264</c:v>
                </c:pt>
                <c:pt idx="147966">
                  <c:v>342.80101080353802</c:v>
                </c:pt>
                <c:pt idx="147967">
                  <c:v>342.80332755881102</c:v>
                </c:pt>
                <c:pt idx="147968">
                  <c:v>342.80564431408499</c:v>
                </c:pt>
                <c:pt idx="147969">
                  <c:v>342.80796106935799</c:v>
                </c:pt>
                <c:pt idx="147970">
                  <c:v>342.81027782463201</c:v>
                </c:pt>
                <c:pt idx="147971">
                  <c:v>342.81259457990501</c:v>
                </c:pt>
                <c:pt idx="147972">
                  <c:v>342.81491133517898</c:v>
                </c:pt>
                <c:pt idx="147973">
                  <c:v>342.81722809045198</c:v>
                </c:pt>
                <c:pt idx="147974">
                  <c:v>342.819544845726</c:v>
                </c:pt>
                <c:pt idx="147975">
                  <c:v>342.821861600999</c:v>
                </c:pt>
                <c:pt idx="147976">
                  <c:v>342.82417835627302</c:v>
                </c:pt>
                <c:pt idx="147977">
                  <c:v>342.82649511154602</c:v>
                </c:pt>
                <c:pt idx="147978">
                  <c:v>342.82881186681999</c:v>
                </c:pt>
                <c:pt idx="147979">
                  <c:v>342.83112862209299</c:v>
                </c:pt>
                <c:pt idx="147980">
                  <c:v>342.83344537736701</c:v>
                </c:pt>
                <c:pt idx="147981">
                  <c:v>342.83576213264001</c:v>
                </c:pt>
                <c:pt idx="147982">
                  <c:v>342.83807888791398</c:v>
                </c:pt>
                <c:pt idx="147983">
                  <c:v>342.84039564318698</c:v>
                </c:pt>
                <c:pt idx="147984">
                  <c:v>342.842712398461</c:v>
                </c:pt>
                <c:pt idx="147985">
                  <c:v>342.845029153734</c:v>
                </c:pt>
                <c:pt idx="147986">
                  <c:v>342.84734590900803</c:v>
                </c:pt>
                <c:pt idx="147987">
                  <c:v>342.84966266428199</c:v>
                </c:pt>
                <c:pt idx="147988">
                  <c:v>342.85197941955499</c:v>
                </c:pt>
                <c:pt idx="147989">
                  <c:v>342.85429617482902</c:v>
                </c:pt>
                <c:pt idx="147990">
                  <c:v>342.85661293010202</c:v>
                </c:pt>
                <c:pt idx="147991">
                  <c:v>342.85892968537598</c:v>
                </c:pt>
                <c:pt idx="147992">
                  <c:v>342.86124644064898</c:v>
                </c:pt>
                <c:pt idx="147993">
                  <c:v>342.86356319592301</c:v>
                </c:pt>
                <c:pt idx="147994">
                  <c:v>342.86587995119601</c:v>
                </c:pt>
                <c:pt idx="147995">
                  <c:v>342.86819670646997</c:v>
                </c:pt>
                <c:pt idx="147996">
                  <c:v>342.87051346174297</c:v>
                </c:pt>
                <c:pt idx="147997">
                  <c:v>342.872830217017</c:v>
                </c:pt>
                <c:pt idx="147998">
                  <c:v>342.87514697229</c:v>
                </c:pt>
                <c:pt idx="147999">
                  <c:v>342.87746372756402</c:v>
                </c:pt>
                <c:pt idx="148000">
                  <c:v>342.87978048283702</c:v>
                </c:pt>
                <c:pt idx="148001">
                  <c:v>342.88209723811099</c:v>
                </c:pt>
                <c:pt idx="148002">
                  <c:v>342.88441399338399</c:v>
                </c:pt>
                <c:pt idx="148003">
                  <c:v>342.88673074865801</c:v>
                </c:pt>
                <c:pt idx="148004">
                  <c:v>342.88904750393101</c:v>
                </c:pt>
                <c:pt idx="148005">
                  <c:v>342.89136425920498</c:v>
                </c:pt>
                <c:pt idx="148006">
                  <c:v>342.89368101447798</c:v>
                </c:pt>
                <c:pt idx="148007">
                  <c:v>342.895997769752</c:v>
                </c:pt>
                <c:pt idx="148008">
                  <c:v>342.898314525025</c:v>
                </c:pt>
                <c:pt idx="148009">
                  <c:v>342.90063128029902</c:v>
                </c:pt>
                <c:pt idx="148010">
                  <c:v>342.90294803557202</c:v>
                </c:pt>
                <c:pt idx="148011">
                  <c:v>342.90526479084599</c:v>
                </c:pt>
                <c:pt idx="148012">
                  <c:v>342.90758154611899</c:v>
                </c:pt>
                <c:pt idx="148013">
                  <c:v>342.90989830139301</c:v>
                </c:pt>
                <c:pt idx="148014">
                  <c:v>342.91221505666601</c:v>
                </c:pt>
                <c:pt idx="148015">
                  <c:v>342.91453181193998</c:v>
                </c:pt>
                <c:pt idx="148016">
                  <c:v>342.91684856721298</c:v>
                </c:pt>
                <c:pt idx="148017">
                  <c:v>342.919165322487</c:v>
                </c:pt>
                <c:pt idx="148018">
                  <c:v>342.92148207776</c:v>
                </c:pt>
                <c:pt idx="148019">
                  <c:v>342.92379883303403</c:v>
                </c:pt>
                <c:pt idx="148020">
                  <c:v>342.92611558830703</c:v>
                </c:pt>
                <c:pt idx="148021">
                  <c:v>342.92843234358099</c:v>
                </c:pt>
                <c:pt idx="148022">
                  <c:v>342.93074909885399</c:v>
                </c:pt>
                <c:pt idx="148023">
                  <c:v>342.93306585412802</c:v>
                </c:pt>
                <c:pt idx="148024">
                  <c:v>342.93538260940102</c:v>
                </c:pt>
                <c:pt idx="148025">
                  <c:v>342.93769936467498</c:v>
                </c:pt>
                <c:pt idx="148026">
                  <c:v>342.94001611994798</c:v>
                </c:pt>
                <c:pt idx="148027">
                  <c:v>342.94233287522201</c:v>
                </c:pt>
                <c:pt idx="148028">
                  <c:v>342.94464963049501</c:v>
                </c:pt>
                <c:pt idx="148029">
                  <c:v>342.94696638576897</c:v>
                </c:pt>
                <c:pt idx="148030">
                  <c:v>342.949283141043</c:v>
                </c:pt>
                <c:pt idx="148031">
                  <c:v>342.951599896316</c:v>
                </c:pt>
                <c:pt idx="148032">
                  <c:v>342.95391665159002</c:v>
                </c:pt>
                <c:pt idx="148033">
                  <c:v>342.95623340686302</c:v>
                </c:pt>
                <c:pt idx="148034">
                  <c:v>342.95855016213699</c:v>
                </c:pt>
                <c:pt idx="148035">
                  <c:v>342.96086691740999</c:v>
                </c:pt>
                <c:pt idx="148036">
                  <c:v>342.96318367268401</c:v>
                </c:pt>
                <c:pt idx="148037">
                  <c:v>342.96550042795701</c:v>
                </c:pt>
                <c:pt idx="148038">
                  <c:v>342.96781718323098</c:v>
                </c:pt>
                <c:pt idx="148039">
                  <c:v>342.97013393850398</c:v>
                </c:pt>
                <c:pt idx="148040">
                  <c:v>342.972450693778</c:v>
                </c:pt>
                <c:pt idx="148041">
                  <c:v>342.974767449051</c:v>
                </c:pt>
                <c:pt idx="148042">
                  <c:v>342.97708420432502</c:v>
                </c:pt>
                <c:pt idx="148043">
                  <c:v>342.97940095959802</c:v>
                </c:pt>
                <c:pt idx="148044">
                  <c:v>342.98171771487199</c:v>
                </c:pt>
                <c:pt idx="148045">
                  <c:v>342.98403447014499</c:v>
                </c:pt>
                <c:pt idx="148046">
                  <c:v>342.98635122541901</c:v>
                </c:pt>
                <c:pt idx="148047">
                  <c:v>342.98866798069201</c:v>
                </c:pt>
                <c:pt idx="148048">
                  <c:v>342.99098473596598</c:v>
                </c:pt>
                <c:pt idx="148049">
                  <c:v>342.99330149123898</c:v>
                </c:pt>
                <c:pt idx="148050">
                  <c:v>342.995618246513</c:v>
                </c:pt>
                <c:pt idx="148051">
                  <c:v>342.997935001786</c:v>
                </c:pt>
                <c:pt idx="148052">
                  <c:v>343.00025175706003</c:v>
                </c:pt>
                <c:pt idx="148053">
                  <c:v>343.00256851233303</c:v>
                </c:pt>
                <c:pt idx="148054">
                  <c:v>343.00488526760699</c:v>
                </c:pt>
                <c:pt idx="148055">
                  <c:v>343.00720202287999</c:v>
                </c:pt>
                <c:pt idx="148056">
                  <c:v>343.00951877815402</c:v>
                </c:pt>
                <c:pt idx="148057">
                  <c:v>343.01183553342702</c:v>
                </c:pt>
                <c:pt idx="148058">
                  <c:v>343.01415228870098</c:v>
                </c:pt>
                <c:pt idx="148059">
                  <c:v>343.01646904397398</c:v>
                </c:pt>
                <c:pt idx="148060">
                  <c:v>343.01878579924801</c:v>
                </c:pt>
                <c:pt idx="148061">
                  <c:v>343.02110255452101</c:v>
                </c:pt>
                <c:pt idx="148062">
                  <c:v>343.02341930979497</c:v>
                </c:pt>
                <c:pt idx="148063">
                  <c:v>343.02573606506797</c:v>
                </c:pt>
                <c:pt idx="148064">
                  <c:v>343.028052820342</c:v>
                </c:pt>
                <c:pt idx="148065">
                  <c:v>343.030369575615</c:v>
                </c:pt>
                <c:pt idx="148066">
                  <c:v>343.03268633088902</c:v>
                </c:pt>
                <c:pt idx="148067">
                  <c:v>343.03500308616202</c:v>
                </c:pt>
                <c:pt idx="148068">
                  <c:v>343.03731984143599</c:v>
                </c:pt>
                <c:pt idx="148069">
                  <c:v>343.03963659670899</c:v>
                </c:pt>
                <c:pt idx="148070">
                  <c:v>343.04195335198301</c:v>
                </c:pt>
                <c:pt idx="148071">
                  <c:v>343.04427010725601</c:v>
                </c:pt>
                <c:pt idx="148072">
                  <c:v>343.04658686252998</c:v>
                </c:pt>
                <c:pt idx="148073">
                  <c:v>343.048903617804</c:v>
                </c:pt>
                <c:pt idx="148074">
                  <c:v>343.051220373077</c:v>
                </c:pt>
                <c:pt idx="148075">
                  <c:v>343.05353712835102</c:v>
                </c:pt>
                <c:pt idx="148076">
                  <c:v>343.05585388362402</c:v>
                </c:pt>
                <c:pt idx="148077">
                  <c:v>343.05817063889799</c:v>
                </c:pt>
                <c:pt idx="148078">
                  <c:v>343.06048739417099</c:v>
                </c:pt>
                <c:pt idx="148079">
                  <c:v>343.06280414944501</c:v>
                </c:pt>
                <c:pt idx="148080">
                  <c:v>343.06512090471801</c:v>
                </c:pt>
                <c:pt idx="148081">
                  <c:v>343.06743765999198</c:v>
                </c:pt>
                <c:pt idx="148082">
                  <c:v>343.06975441526498</c:v>
                </c:pt>
                <c:pt idx="148083">
                  <c:v>343.072071170539</c:v>
                </c:pt>
                <c:pt idx="148084">
                  <c:v>343.074387925812</c:v>
                </c:pt>
                <c:pt idx="148085">
                  <c:v>343.07670468108603</c:v>
                </c:pt>
                <c:pt idx="148086">
                  <c:v>343.07902143635903</c:v>
                </c:pt>
                <c:pt idx="148087">
                  <c:v>343.08133819163299</c:v>
                </c:pt>
                <c:pt idx="148088">
                  <c:v>343.08365494690599</c:v>
                </c:pt>
                <c:pt idx="148089">
                  <c:v>343.08597170218002</c:v>
                </c:pt>
                <c:pt idx="148090">
                  <c:v>343.08828845745302</c:v>
                </c:pt>
                <c:pt idx="148091">
                  <c:v>343.09060521272698</c:v>
                </c:pt>
                <c:pt idx="148092">
                  <c:v>343.09292196799998</c:v>
                </c:pt>
                <c:pt idx="148093">
                  <c:v>343.09523872327401</c:v>
                </c:pt>
                <c:pt idx="148094">
                  <c:v>343.09755547854701</c:v>
                </c:pt>
                <c:pt idx="148095">
                  <c:v>343.09987223382097</c:v>
                </c:pt>
                <c:pt idx="148096">
                  <c:v>343.10218898909397</c:v>
                </c:pt>
                <c:pt idx="148097">
                  <c:v>343.104505744368</c:v>
                </c:pt>
                <c:pt idx="148098">
                  <c:v>343.106822499641</c:v>
                </c:pt>
                <c:pt idx="148099">
                  <c:v>343.10913925491502</c:v>
                </c:pt>
                <c:pt idx="148100">
                  <c:v>343.11145601018802</c:v>
                </c:pt>
                <c:pt idx="148101">
                  <c:v>343.11377276546199</c:v>
                </c:pt>
                <c:pt idx="148102">
                  <c:v>343.11608952073499</c:v>
                </c:pt>
                <c:pt idx="148103">
                  <c:v>343.11840627600901</c:v>
                </c:pt>
                <c:pt idx="148104">
                  <c:v>343.12072303128201</c:v>
                </c:pt>
                <c:pt idx="148105">
                  <c:v>343.12303978655598</c:v>
                </c:pt>
                <c:pt idx="148106">
                  <c:v>343.12535654182898</c:v>
                </c:pt>
                <c:pt idx="148107">
                  <c:v>343.127673297103</c:v>
                </c:pt>
                <c:pt idx="148108">
                  <c:v>343.129990052376</c:v>
                </c:pt>
                <c:pt idx="148109">
                  <c:v>343.13230680765002</c:v>
                </c:pt>
                <c:pt idx="148110">
                  <c:v>343.13462356292303</c:v>
                </c:pt>
                <c:pt idx="148111">
                  <c:v>343.13694031819699</c:v>
                </c:pt>
                <c:pt idx="148112">
                  <c:v>343.13925707346999</c:v>
                </c:pt>
                <c:pt idx="148113">
                  <c:v>343.14157382874401</c:v>
                </c:pt>
                <c:pt idx="148114">
                  <c:v>343.14389058401702</c:v>
                </c:pt>
                <c:pt idx="148115">
                  <c:v>343.14620733929098</c:v>
                </c:pt>
                <c:pt idx="148116">
                  <c:v>343.148524094565</c:v>
                </c:pt>
                <c:pt idx="148117">
                  <c:v>343.150840849838</c:v>
                </c:pt>
                <c:pt idx="148118">
                  <c:v>343.15315760511203</c:v>
                </c:pt>
                <c:pt idx="148119">
                  <c:v>343.15547436038503</c:v>
                </c:pt>
                <c:pt idx="148120">
                  <c:v>343.15779111565899</c:v>
                </c:pt>
                <c:pt idx="148121">
                  <c:v>343.16010787093199</c:v>
                </c:pt>
                <c:pt idx="148122">
                  <c:v>343.16242462620602</c:v>
                </c:pt>
                <c:pt idx="148123">
                  <c:v>343.16474138147902</c:v>
                </c:pt>
                <c:pt idx="148124">
                  <c:v>343.16705813675298</c:v>
                </c:pt>
                <c:pt idx="148125">
                  <c:v>343.16937489202598</c:v>
                </c:pt>
                <c:pt idx="148126">
                  <c:v>343.17169164730001</c:v>
                </c:pt>
                <c:pt idx="148127">
                  <c:v>343.17400840257301</c:v>
                </c:pt>
                <c:pt idx="148128">
                  <c:v>343.17632515784697</c:v>
                </c:pt>
                <c:pt idx="148129">
                  <c:v>343.17864191311998</c:v>
                </c:pt>
                <c:pt idx="148130">
                  <c:v>343.180958668394</c:v>
                </c:pt>
                <c:pt idx="148131">
                  <c:v>343.183275423667</c:v>
                </c:pt>
                <c:pt idx="148132">
                  <c:v>343.18559217894102</c:v>
                </c:pt>
                <c:pt idx="148133">
                  <c:v>343.18790893421402</c:v>
                </c:pt>
                <c:pt idx="148134">
                  <c:v>343.19022568948799</c:v>
                </c:pt>
                <c:pt idx="148135">
                  <c:v>343.19254244476099</c:v>
                </c:pt>
                <c:pt idx="148136">
                  <c:v>343.19485920003501</c:v>
                </c:pt>
                <c:pt idx="148137">
                  <c:v>343.19717595530801</c:v>
                </c:pt>
                <c:pt idx="148138">
                  <c:v>343.19949271058198</c:v>
                </c:pt>
                <c:pt idx="148139">
                  <c:v>343.20180946585498</c:v>
                </c:pt>
                <c:pt idx="148140">
                  <c:v>343.204126221129</c:v>
                </c:pt>
                <c:pt idx="148141">
                  <c:v>343.206442976402</c:v>
                </c:pt>
                <c:pt idx="148142">
                  <c:v>343.20875973167603</c:v>
                </c:pt>
                <c:pt idx="148143">
                  <c:v>343.21107648694903</c:v>
                </c:pt>
                <c:pt idx="148144">
                  <c:v>343.21339324222299</c:v>
                </c:pt>
                <c:pt idx="148145">
                  <c:v>343.21570999749599</c:v>
                </c:pt>
                <c:pt idx="148146">
                  <c:v>343.21802675277002</c:v>
                </c:pt>
                <c:pt idx="148147">
                  <c:v>343.22034350804302</c:v>
                </c:pt>
                <c:pt idx="148148">
                  <c:v>343.22266026331698</c:v>
                </c:pt>
                <c:pt idx="148149">
                  <c:v>343.22497701858998</c:v>
                </c:pt>
                <c:pt idx="148150">
                  <c:v>343.22729377386401</c:v>
                </c:pt>
                <c:pt idx="148151">
                  <c:v>343.22961052913701</c:v>
                </c:pt>
                <c:pt idx="148152">
                  <c:v>343.23192728441097</c:v>
                </c:pt>
                <c:pt idx="148153">
                  <c:v>343.23424403968397</c:v>
                </c:pt>
                <c:pt idx="148154">
                  <c:v>343.236560794958</c:v>
                </c:pt>
                <c:pt idx="148155">
                  <c:v>343.238877550231</c:v>
                </c:pt>
                <c:pt idx="148156">
                  <c:v>343.24119430550502</c:v>
                </c:pt>
                <c:pt idx="148157">
                  <c:v>343.24351106077899</c:v>
                </c:pt>
                <c:pt idx="148158">
                  <c:v>343.24582781605199</c:v>
                </c:pt>
                <c:pt idx="148159">
                  <c:v>343.24814457132601</c:v>
                </c:pt>
                <c:pt idx="148160">
                  <c:v>343.25046132659901</c:v>
                </c:pt>
                <c:pt idx="148161">
                  <c:v>343.25277808187298</c:v>
                </c:pt>
                <c:pt idx="148162">
                  <c:v>343.25509483714598</c:v>
                </c:pt>
                <c:pt idx="148163">
                  <c:v>343.25741159242</c:v>
                </c:pt>
                <c:pt idx="148164">
                  <c:v>343.259728347693</c:v>
                </c:pt>
                <c:pt idx="148165">
                  <c:v>343.26204510296702</c:v>
                </c:pt>
                <c:pt idx="148166">
                  <c:v>343.26436185824002</c:v>
                </c:pt>
                <c:pt idx="148167">
                  <c:v>343.26667861351399</c:v>
                </c:pt>
                <c:pt idx="148168">
                  <c:v>343.26899536878699</c:v>
                </c:pt>
                <c:pt idx="148169">
                  <c:v>343.27131212406101</c:v>
                </c:pt>
                <c:pt idx="148170">
                  <c:v>343.27362887933401</c:v>
                </c:pt>
                <c:pt idx="148171">
                  <c:v>343.27594563460798</c:v>
                </c:pt>
                <c:pt idx="148172">
                  <c:v>343.27826238988098</c:v>
                </c:pt>
                <c:pt idx="148173">
                  <c:v>343.280579145155</c:v>
                </c:pt>
                <c:pt idx="148174">
                  <c:v>343.282895900428</c:v>
                </c:pt>
                <c:pt idx="148175">
                  <c:v>343.28521265570203</c:v>
                </c:pt>
                <c:pt idx="148176">
                  <c:v>343.28752941097503</c:v>
                </c:pt>
                <c:pt idx="148177">
                  <c:v>343.28984616624899</c:v>
                </c:pt>
                <c:pt idx="148178">
                  <c:v>343.29216292152199</c:v>
                </c:pt>
                <c:pt idx="148179">
                  <c:v>343.29447967679602</c:v>
                </c:pt>
                <c:pt idx="148180">
                  <c:v>343.29679643206902</c:v>
                </c:pt>
                <c:pt idx="148181">
                  <c:v>343.29911318734298</c:v>
                </c:pt>
                <c:pt idx="148182">
                  <c:v>343.30142994261598</c:v>
                </c:pt>
                <c:pt idx="148183">
                  <c:v>343.30374669789001</c:v>
                </c:pt>
                <c:pt idx="148184">
                  <c:v>343.30606345316301</c:v>
                </c:pt>
                <c:pt idx="148185">
                  <c:v>343.30838020843697</c:v>
                </c:pt>
                <c:pt idx="148186">
                  <c:v>343.31069696370997</c:v>
                </c:pt>
                <c:pt idx="148187">
                  <c:v>343.313013718984</c:v>
                </c:pt>
                <c:pt idx="148188">
                  <c:v>343.315330474257</c:v>
                </c:pt>
                <c:pt idx="148189">
                  <c:v>343.31764722953102</c:v>
                </c:pt>
                <c:pt idx="148190">
                  <c:v>343.31996398480402</c:v>
                </c:pt>
                <c:pt idx="148191">
                  <c:v>343.32228074007799</c:v>
                </c:pt>
                <c:pt idx="148192">
                  <c:v>343.32459749535099</c:v>
                </c:pt>
                <c:pt idx="148193">
                  <c:v>343.32691425062501</c:v>
                </c:pt>
                <c:pt idx="148194">
                  <c:v>343.32923100589801</c:v>
                </c:pt>
                <c:pt idx="148195">
                  <c:v>343.33154776117198</c:v>
                </c:pt>
                <c:pt idx="148196">
                  <c:v>343.33386451644498</c:v>
                </c:pt>
                <c:pt idx="148197">
                  <c:v>343.336181271719</c:v>
                </c:pt>
                <c:pt idx="148198">
                  <c:v>343.338498026992</c:v>
                </c:pt>
                <c:pt idx="148199">
                  <c:v>343.34081478226602</c:v>
                </c:pt>
                <c:pt idx="148200">
                  <c:v>343.34313153753999</c:v>
                </c:pt>
                <c:pt idx="148201">
                  <c:v>343.34544829281299</c:v>
                </c:pt>
                <c:pt idx="148202">
                  <c:v>343.34776504808701</c:v>
                </c:pt>
                <c:pt idx="148203">
                  <c:v>343.35008180336001</c:v>
                </c:pt>
                <c:pt idx="148204">
                  <c:v>343.35239855863398</c:v>
                </c:pt>
                <c:pt idx="148205">
                  <c:v>343.35471531390698</c:v>
                </c:pt>
                <c:pt idx="148206">
                  <c:v>343.357032069181</c:v>
                </c:pt>
                <c:pt idx="148207">
                  <c:v>343.359348824454</c:v>
                </c:pt>
                <c:pt idx="148208">
                  <c:v>343.36166557972803</c:v>
                </c:pt>
                <c:pt idx="148209">
                  <c:v>343.36398233500103</c:v>
                </c:pt>
                <c:pt idx="148210">
                  <c:v>343.36629909027499</c:v>
                </c:pt>
                <c:pt idx="148211">
                  <c:v>343.36861584554799</c:v>
                </c:pt>
                <c:pt idx="148212">
                  <c:v>343.37093260082202</c:v>
                </c:pt>
                <c:pt idx="148213">
                  <c:v>343.37324935609502</c:v>
                </c:pt>
                <c:pt idx="148214">
                  <c:v>343.37556611136898</c:v>
                </c:pt>
                <c:pt idx="148215">
                  <c:v>343.37788286664198</c:v>
                </c:pt>
                <c:pt idx="148216">
                  <c:v>343.38019962191601</c:v>
                </c:pt>
                <c:pt idx="148217">
                  <c:v>343.38251637718901</c:v>
                </c:pt>
                <c:pt idx="148218">
                  <c:v>343.38483313246297</c:v>
                </c:pt>
                <c:pt idx="148219">
                  <c:v>343.38714988773597</c:v>
                </c:pt>
                <c:pt idx="148220">
                  <c:v>343.38946664301</c:v>
                </c:pt>
                <c:pt idx="148221">
                  <c:v>343.391783398283</c:v>
                </c:pt>
                <c:pt idx="148222">
                  <c:v>343.39410015355702</c:v>
                </c:pt>
                <c:pt idx="148223">
                  <c:v>343.39641690883002</c:v>
                </c:pt>
                <c:pt idx="148224">
                  <c:v>343.39873366410399</c:v>
                </c:pt>
                <c:pt idx="148225">
                  <c:v>343.40105041937699</c:v>
                </c:pt>
                <c:pt idx="148226">
                  <c:v>343.40336717465101</c:v>
                </c:pt>
                <c:pt idx="148227">
                  <c:v>343.40568392992401</c:v>
                </c:pt>
                <c:pt idx="148228">
                  <c:v>343.40800068519798</c:v>
                </c:pt>
                <c:pt idx="148229">
                  <c:v>343.41031744047098</c:v>
                </c:pt>
                <c:pt idx="148230">
                  <c:v>343.412634195745</c:v>
                </c:pt>
                <c:pt idx="148231">
                  <c:v>343.414950951018</c:v>
                </c:pt>
                <c:pt idx="148232">
                  <c:v>343.41726770629202</c:v>
                </c:pt>
                <c:pt idx="148233">
                  <c:v>343.41958446156502</c:v>
                </c:pt>
                <c:pt idx="148234">
                  <c:v>343.42190121683899</c:v>
                </c:pt>
                <c:pt idx="148235">
                  <c:v>343.42421797211199</c:v>
                </c:pt>
                <c:pt idx="148236">
                  <c:v>343.42653472738601</c:v>
                </c:pt>
                <c:pt idx="148237">
                  <c:v>343.42885148265901</c:v>
                </c:pt>
                <c:pt idx="148238">
                  <c:v>343.43116823793298</c:v>
                </c:pt>
                <c:pt idx="148239">
                  <c:v>343.43348499320598</c:v>
                </c:pt>
                <c:pt idx="148240">
                  <c:v>343.43580174848</c:v>
                </c:pt>
                <c:pt idx="148241">
                  <c:v>343.438118503753</c:v>
                </c:pt>
                <c:pt idx="148242">
                  <c:v>343.44043525902703</c:v>
                </c:pt>
                <c:pt idx="148243">
                  <c:v>343.44275201430099</c:v>
                </c:pt>
                <c:pt idx="148244">
                  <c:v>343.44506876957399</c:v>
                </c:pt>
                <c:pt idx="148245">
                  <c:v>343.44738552484802</c:v>
                </c:pt>
                <c:pt idx="148246">
                  <c:v>343.44970228012102</c:v>
                </c:pt>
                <c:pt idx="148247">
                  <c:v>343.45201903539498</c:v>
                </c:pt>
                <c:pt idx="148248">
                  <c:v>343.45433579066798</c:v>
                </c:pt>
                <c:pt idx="148249">
                  <c:v>343.45665254594201</c:v>
                </c:pt>
                <c:pt idx="148250">
                  <c:v>343.45896930121501</c:v>
                </c:pt>
                <c:pt idx="148251">
                  <c:v>343.46128605648897</c:v>
                </c:pt>
                <c:pt idx="148252">
                  <c:v>343.46360281176197</c:v>
                </c:pt>
                <c:pt idx="148253">
                  <c:v>343.465919567036</c:v>
                </c:pt>
                <c:pt idx="148254">
                  <c:v>343.468236322309</c:v>
                </c:pt>
                <c:pt idx="148255">
                  <c:v>343.47055307758302</c:v>
                </c:pt>
                <c:pt idx="148256">
                  <c:v>343.47286983285602</c:v>
                </c:pt>
                <c:pt idx="148257">
                  <c:v>343.47518658812999</c:v>
                </c:pt>
                <c:pt idx="148258">
                  <c:v>343.47750334340299</c:v>
                </c:pt>
                <c:pt idx="148259">
                  <c:v>343.47982009867701</c:v>
                </c:pt>
                <c:pt idx="148260">
                  <c:v>343.48213685395001</c:v>
                </c:pt>
                <c:pt idx="148261">
                  <c:v>343.48445360922398</c:v>
                </c:pt>
                <c:pt idx="148262">
                  <c:v>343.48677036449698</c:v>
                </c:pt>
                <c:pt idx="148263">
                  <c:v>343.489087119771</c:v>
                </c:pt>
                <c:pt idx="148264">
                  <c:v>343.491403875044</c:v>
                </c:pt>
                <c:pt idx="148265">
                  <c:v>343.49372063031802</c:v>
                </c:pt>
                <c:pt idx="148266">
                  <c:v>343.49603738559102</c:v>
                </c:pt>
                <c:pt idx="148267">
                  <c:v>343.49835414086499</c:v>
                </c:pt>
                <c:pt idx="148268">
                  <c:v>343.50067089613799</c:v>
                </c:pt>
                <c:pt idx="148269">
                  <c:v>343.50298765141201</c:v>
                </c:pt>
                <c:pt idx="148270">
                  <c:v>343.50530440668501</c:v>
                </c:pt>
                <c:pt idx="148271">
                  <c:v>343.50762116195898</c:v>
                </c:pt>
                <c:pt idx="148272">
                  <c:v>343.50993791723198</c:v>
                </c:pt>
                <c:pt idx="148273">
                  <c:v>343.512254672506</c:v>
                </c:pt>
                <c:pt idx="148274">
                  <c:v>343.514571427779</c:v>
                </c:pt>
                <c:pt idx="148275">
                  <c:v>343.51688818305303</c:v>
                </c:pt>
                <c:pt idx="148276">
                  <c:v>343.51920493832603</c:v>
                </c:pt>
                <c:pt idx="148277">
                  <c:v>343.52152169359999</c:v>
                </c:pt>
                <c:pt idx="148278">
                  <c:v>343.52383844887299</c:v>
                </c:pt>
                <c:pt idx="148279">
                  <c:v>343.52615520414702</c:v>
                </c:pt>
                <c:pt idx="148280">
                  <c:v>343.52847195942002</c:v>
                </c:pt>
                <c:pt idx="148281">
                  <c:v>343.53078871469398</c:v>
                </c:pt>
                <c:pt idx="148282">
                  <c:v>343.53310546996698</c:v>
                </c:pt>
                <c:pt idx="148283">
                  <c:v>343.53542222524101</c:v>
                </c:pt>
                <c:pt idx="148284">
                  <c:v>343.53773898051401</c:v>
                </c:pt>
                <c:pt idx="148285">
                  <c:v>343.54005573578797</c:v>
                </c:pt>
                <c:pt idx="148286">
                  <c:v>343.542372491062</c:v>
                </c:pt>
                <c:pt idx="148287">
                  <c:v>343.544689246335</c:v>
                </c:pt>
                <c:pt idx="148288">
                  <c:v>343.54700600160902</c:v>
                </c:pt>
                <c:pt idx="148289">
                  <c:v>343.54932275688202</c:v>
                </c:pt>
                <c:pt idx="148290">
                  <c:v>343.55163951215599</c:v>
                </c:pt>
                <c:pt idx="148291">
                  <c:v>343.55395626742899</c:v>
                </c:pt>
                <c:pt idx="148292">
                  <c:v>343.55627302270301</c:v>
                </c:pt>
                <c:pt idx="148293">
                  <c:v>343.55858977797601</c:v>
                </c:pt>
                <c:pt idx="148294">
                  <c:v>343.56090653324998</c:v>
                </c:pt>
                <c:pt idx="148295">
                  <c:v>343.56322328852298</c:v>
                </c:pt>
                <c:pt idx="148296">
                  <c:v>343.565540043797</c:v>
                </c:pt>
                <c:pt idx="148297">
                  <c:v>343.56785679907</c:v>
                </c:pt>
                <c:pt idx="148298">
                  <c:v>343.57017355434402</c:v>
                </c:pt>
                <c:pt idx="148299">
                  <c:v>343.57249030961702</c:v>
                </c:pt>
                <c:pt idx="148300">
                  <c:v>343.57480706489099</c:v>
                </c:pt>
                <c:pt idx="148301">
                  <c:v>343.57712382016399</c:v>
                </c:pt>
                <c:pt idx="148302">
                  <c:v>343.57944057543801</c:v>
                </c:pt>
                <c:pt idx="148303">
                  <c:v>343.58175733071101</c:v>
                </c:pt>
                <c:pt idx="148304">
                  <c:v>343.58407408598498</c:v>
                </c:pt>
                <c:pt idx="148305">
                  <c:v>343.58639084125798</c:v>
                </c:pt>
                <c:pt idx="148306">
                  <c:v>343.588707596532</c:v>
                </c:pt>
                <c:pt idx="148307">
                  <c:v>343.591024351805</c:v>
                </c:pt>
                <c:pt idx="148308">
                  <c:v>343.59334110707903</c:v>
                </c:pt>
                <c:pt idx="148309">
                  <c:v>343.59565786235203</c:v>
                </c:pt>
                <c:pt idx="148310">
                  <c:v>343.59797461762599</c:v>
                </c:pt>
                <c:pt idx="148311">
                  <c:v>343.60029137289899</c:v>
                </c:pt>
                <c:pt idx="148312">
                  <c:v>343.60260812817302</c:v>
                </c:pt>
                <c:pt idx="148313">
                  <c:v>343.60492488344602</c:v>
                </c:pt>
                <c:pt idx="148314">
                  <c:v>343.60724163871998</c:v>
                </c:pt>
                <c:pt idx="148315">
                  <c:v>343.60955839399298</c:v>
                </c:pt>
                <c:pt idx="148316">
                  <c:v>343.61187514926701</c:v>
                </c:pt>
                <c:pt idx="148317">
                  <c:v>343.61419190454001</c:v>
                </c:pt>
                <c:pt idx="148318">
                  <c:v>343.61650865981397</c:v>
                </c:pt>
                <c:pt idx="148319">
                  <c:v>343.61882541508697</c:v>
                </c:pt>
                <c:pt idx="148320">
                  <c:v>343.621142170361</c:v>
                </c:pt>
                <c:pt idx="148321">
                  <c:v>343.623458925634</c:v>
                </c:pt>
                <c:pt idx="148322">
                  <c:v>343.62577568090802</c:v>
                </c:pt>
                <c:pt idx="148323">
                  <c:v>343.62809243618102</c:v>
                </c:pt>
                <c:pt idx="148324">
                  <c:v>343.63040919145499</c:v>
                </c:pt>
                <c:pt idx="148325">
                  <c:v>343.63272594672799</c:v>
                </c:pt>
                <c:pt idx="148326">
                  <c:v>343.63504270200201</c:v>
                </c:pt>
                <c:pt idx="148327">
                  <c:v>343.63735945727501</c:v>
                </c:pt>
                <c:pt idx="148328">
                  <c:v>343.63967621254898</c:v>
                </c:pt>
                <c:pt idx="148329">
                  <c:v>343.641992967823</c:v>
                </c:pt>
                <c:pt idx="148330">
                  <c:v>343.644309723096</c:v>
                </c:pt>
                <c:pt idx="148331">
                  <c:v>343.64662647837002</c:v>
                </c:pt>
                <c:pt idx="148332">
                  <c:v>343.64894323364302</c:v>
                </c:pt>
                <c:pt idx="148333">
                  <c:v>343.65125998891699</c:v>
                </c:pt>
                <c:pt idx="148334">
                  <c:v>343.65357674418999</c:v>
                </c:pt>
                <c:pt idx="148335">
                  <c:v>343.65589349946401</c:v>
                </c:pt>
                <c:pt idx="148336">
                  <c:v>343.65821025473701</c:v>
                </c:pt>
                <c:pt idx="148337">
                  <c:v>343.66052701001098</c:v>
                </c:pt>
                <c:pt idx="148338">
                  <c:v>343.66284376528398</c:v>
                </c:pt>
                <c:pt idx="148339">
                  <c:v>343.665160520558</c:v>
                </c:pt>
                <c:pt idx="148340">
                  <c:v>343.667477275831</c:v>
                </c:pt>
                <c:pt idx="148341">
                  <c:v>343.66979403110503</c:v>
                </c:pt>
                <c:pt idx="148342">
                  <c:v>343.67211078637803</c:v>
                </c:pt>
                <c:pt idx="148343">
                  <c:v>343.67442754165199</c:v>
                </c:pt>
                <c:pt idx="148344">
                  <c:v>343.67674429692499</c:v>
                </c:pt>
                <c:pt idx="148345">
                  <c:v>343.67906105219902</c:v>
                </c:pt>
                <c:pt idx="148346">
                  <c:v>343.68137780747202</c:v>
                </c:pt>
                <c:pt idx="148347">
                  <c:v>343.68369456274598</c:v>
                </c:pt>
                <c:pt idx="148348">
                  <c:v>343.68601131801898</c:v>
                </c:pt>
                <c:pt idx="148349">
                  <c:v>343.68832807329301</c:v>
                </c:pt>
                <c:pt idx="148350">
                  <c:v>343.69064482856601</c:v>
                </c:pt>
                <c:pt idx="148351">
                  <c:v>343.69296158383997</c:v>
                </c:pt>
                <c:pt idx="148352">
                  <c:v>343.69527833911297</c:v>
                </c:pt>
                <c:pt idx="148353">
                  <c:v>343.697595094387</c:v>
                </c:pt>
                <c:pt idx="148354">
                  <c:v>343.69991184966</c:v>
                </c:pt>
                <c:pt idx="148355">
                  <c:v>343.70222860493402</c:v>
                </c:pt>
                <c:pt idx="148356">
                  <c:v>343.70454536020702</c:v>
                </c:pt>
                <c:pt idx="148357">
                  <c:v>343.70686211548099</c:v>
                </c:pt>
                <c:pt idx="148358">
                  <c:v>343.70917887075399</c:v>
                </c:pt>
                <c:pt idx="148359">
                  <c:v>343.71149562602801</c:v>
                </c:pt>
                <c:pt idx="148360">
                  <c:v>343.71381238130101</c:v>
                </c:pt>
                <c:pt idx="148361">
                  <c:v>343.71612913657498</c:v>
                </c:pt>
                <c:pt idx="148362">
                  <c:v>343.71844589184798</c:v>
                </c:pt>
                <c:pt idx="148363">
                  <c:v>343.720762647122</c:v>
                </c:pt>
                <c:pt idx="148364">
                  <c:v>343.723079402395</c:v>
                </c:pt>
                <c:pt idx="148365">
                  <c:v>343.72539615766902</c:v>
                </c:pt>
                <c:pt idx="148366">
                  <c:v>343.72771291294202</c:v>
                </c:pt>
                <c:pt idx="148367">
                  <c:v>343.73002966821599</c:v>
                </c:pt>
                <c:pt idx="148368">
                  <c:v>343.73234642348899</c:v>
                </c:pt>
                <c:pt idx="148369">
                  <c:v>343.73466317876301</c:v>
                </c:pt>
                <c:pt idx="148370">
                  <c:v>343.73697993403601</c:v>
                </c:pt>
                <c:pt idx="148371">
                  <c:v>343.73929668930998</c:v>
                </c:pt>
                <c:pt idx="148372">
                  <c:v>343.741613444584</c:v>
                </c:pt>
                <c:pt idx="148373">
                  <c:v>343.743930199857</c:v>
                </c:pt>
                <c:pt idx="148374">
                  <c:v>343.74624695513103</c:v>
                </c:pt>
                <c:pt idx="148375">
                  <c:v>343.74856371040403</c:v>
                </c:pt>
                <c:pt idx="148376">
                  <c:v>343.75088046567799</c:v>
                </c:pt>
                <c:pt idx="148377">
                  <c:v>343.75319722095099</c:v>
                </c:pt>
                <c:pt idx="148378">
                  <c:v>343.75551397622502</c:v>
                </c:pt>
                <c:pt idx="148379">
                  <c:v>343.75783073149802</c:v>
                </c:pt>
                <c:pt idx="148380">
                  <c:v>343.76014748677198</c:v>
                </c:pt>
                <c:pt idx="148381">
                  <c:v>343.76246424204498</c:v>
                </c:pt>
                <c:pt idx="148382">
                  <c:v>343.76478099731901</c:v>
                </c:pt>
                <c:pt idx="148383">
                  <c:v>343.76709775259201</c:v>
                </c:pt>
                <c:pt idx="148384">
                  <c:v>343.76941450786597</c:v>
                </c:pt>
                <c:pt idx="148385">
                  <c:v>343.77173126313897</c:v>
                </c:pt>
                <c:pt idx="148386">
                  <c:v>343.774048018413</c:v>
                </c:pt>
                <c:pt idx="148387">
                  <c:v>343.776364773686</c:v>
                </c:pt>
                <c:pt idx="148388">
                  <c:v>343.77868152896002</c:v>
                </c:pt>
                <c:pt idx="148389">
                  <c:v>343.78099828423302</c:v>
                </c:pt>
                <c:pt idx="148390">
                  <c:v>343.78331503950699</c:v>
                </c:pt>
                <c:pt idx="148391">
                  <c:v>343.78563179477999</c:v>
                </c:pt>
                <c:pt idx="148392">
                  <c:v>343.78794855005401</c:v>
                </c:pt>
                <c:pt idx="148393">
                  <c:v>343.79026530532701</c:v>
                </c:pt>
                <c:pt idx="148394">
                  <c:v>343.79258206060098</c:v>
                </c:pt>
                <c:pt idx="148395">
                  <c:v>343.79489881587398</c:v>
                </c:pt>
                <c:pt idx="148396">
                  <c:v>343.797215571148</c:v>
                </c:pt>
                <c:pt idx="148397">
                  <c:v>343.799532326421</c:v>
                </c:pt>
                <c:pt idx="148398">
                  <c:v>343.80184908169502</c:v>
                </c:pt>
                <c:pt idx="148399">
                  <c:v>343.80416583696802</c:v>
                </c:pt>
                <c:pt idx="148400">
                  <c:v>343.80648259224199</c:v>
                </c:pt>
                <c:pt idx="148401">
                  <c:v>343.80879934751499</c:v>
                </c:pt>
                <c:pt idx="148402">
                  <c:v>343.81111610278901</c:v>
                </c:pt>
                <c:pt idx="148403">
                  <c:v>343.81343285806201</c:v>
                </c:pt>
                <c:pt idx="148404">
                  <c:v>343.81574961333598</c:v>
                </c:pt>
                <c:pt idx="148405">
                  <c:v>343.81806636860898</c:v>
                </c:pt>
                <c:pt idx="148406">
                  <c:v>343.820383123883</c:v>
                </c:pt>
                <c:pt idx="148407">
                  <c:v>343.822699879156</c:v>
                </c:pt>
                <c:pt idx="148408">
                  <c:v>343.82501663443003</c:v>
                </c:pt>
                <c:pt idx="148409">
                  <c:v>343.82733338970303</c:v>
                </c:pt>
                <c:pt idx="148410">
                  <c:v>343.82965014497699</c:v>
                </c:pt>
                <c:pt idx="148411">
                  <c:v>343.83196690024999</c:v>
                </c:pt>
                <c:pt idx="148412">
                  <c:v>343.83428365552402</c:v>
                </c:pt>
                <c:pt idx="148413">
                  <c:v>343.83660041079798</c:v>
                </c:pt>
                <c:pt idx="148414">
                  <c:v>343.83891716607098</c:v>
                </c:pt>
                <c:pt idx="148415">
                  <c:v>343.84123392134501</c:v>
                </c:pt>
                <c:pt idx="148416">
                  <c:v>343.84355067661801</c:v>
                </c:pt>
                <c:pt idx="148417">
                  <c:v>343.84586743189197</c:v>
                </c:pt>
                <c:pt idx="148418">
                  <c:v>343.84818418716497</c:v>
                </c:pt>
                <c:pt idx="148419">
                  <c:v>343.850500942439</c:v>
                </c:pt>
                <c:pt idx="148420">
                  <c:v>343.852817697712</c:v>
                </c:pt>
                <c:pt idx="148421">
                  <c:v>343.85513445298602</c:v>
                </c:pt>
                <c:pt idx="148422">
                  <c:v>343.85745120825902</c:v>
                </c:pt>
                <c:pt idx="148423">
                  <c:v>343.85976796353299</c:v>
                </c:pt>
                <c:pt idx="148424">
                  <c:v>343.86208471880599</c:v>
                </c:pt>
                <c:pt idx="148425">
                  <c:v>343.86440147408001</c:v>
                </c:pt>
                <c:pt idx="148426">
                  <c:v>343.86671822935301</c:v>
                </c:pt>
                <c:pt idx="148427">
                  <c:v>343.86903498462698</c:v>
                </c:pt>
                <c:pt idx="148428">
                  <c:v>343.87135173989998</c:v>
                </c:pt>
                <c:pt idx="148429">
                  <c:v>343.873668495174</c:v>
                </c:pt>
                <c:pt idx="148430">
                  <c:v>343.875985250447</c:v>
                </c:pt>
                <c:pt idx="148431">
                  <c:v>343.87830200572103</c:v>
                </c:pt>
                <c:pt idx="148432">
                  <c:v>343.88061876099403</c:v>
                </c:pt>
                <c:pt idx="148433">
                  <c:v>343.88293551626799</c:v>
                </c:pt>
                <c:pt idx="148434">
                  <c:v>343.88525227154099</c:v>
                </c:pt>
                <c:pt idx="148435">
                  <c:v>343.88756902681502</c:v>
                </c:pt>
                <c:pt idx="148436">
                  <c:v>343.88988578208802</c:v>
                </c:pt>
                <c:pt idx="148437">
                  <c:v>343.89220253736198</c:v>
                </c:pt>
                <c:pt idx="148438">
                  <c:v>343.89451929263498</c:v>
                </c:pt>
                <c:pt idx="148439">
                  <c:v>343.89683604790901</c:v>
                </c:pt>
                <c:pt idx="148440">
                  <c:v>343.89915280318201</c:v>
                </c:pt>
                <c:pt idx="148441">
                  <c:v>343.90146955845597</c:v>
                </c:pt>
                <c:pt idx="148442">
                  <c:v>343.90378631372897</c:v>
                </c:pt>
                <c:pt idx="148443">
                  <c:v>343.906103069003</c:v>
                </c:pt>
                <c:pt idx="148444">
                  <c:v>343.908419824276</c:v>
                </c:pt>
                <c:pt idx="148445">
                  <c:v>343.91073657955002</c:v>
                </c:pt>
                <c:pt idx="148446">
                  <c:v>343.91305333482302</c:v>
                </c:pt>
                <c:pt idx="148447">
                  <c:v>343.91537009009699</c:v>
                </c:pt>
                <c:pt idx="148448">
                  <c:v>343.91768684536999</c:v>
                </c:pt>
                <c:pt idx="148449">
                  <c:v>343.92000360064401</c:v>
                </c:pt>
                <c:pt idx="148450">
                  <c:v>343.92232035591701</c:v>
                </c:pt>
                <c:pt idx="148451">
                  <c:v>343.92463711119098</c:v>
                </c:pt>
                <c:pt idx="148452">
                  <c:v>343.92695386646398</c:v>
                </c:pt>
                <c:pt idx="148453">
                  <c:v>343.929270621738</c:v>
                </c:pt>
                <c:pt idx="148454">
                  <c:v>343.931587377011</c:v>
                </c:pt>
                <c:pt idx="148455">
                  <c:v>343.93390413228502</c:v>
                </c:pt>
                <c:pt idx="148456">
                  <c:v>343.93622088755899</c:v>
                </c:pt>
                <c:pt idx="148457">
                  <c:v>343.93853764283199</c:v>
                </c:pt>
                <c:pt idx="148458">
                  <c:v>343.94085439810601</c:v>
                </c:pt>
                <c:pt idx="148459">
                  <c:v>343.94317115337901</c:v>
                </c:pt>
                <c:pt idx="148460">
                  <c:v>343.94548790865298</c:v>
                </c:pt>
                <c:pt idx="148461">
                  <c:v>343.94780466392598</c:v>
                </c:pt>
                <c:pt idx="148462">
                  <c:v>343.9501214192</c:v>
                </c:pt>
                <c:pt idx="148463">
                  <c:v>343.952438174473</c:v>
                </c:pt>
                <c:pt idx="148464">
                  <c:v>343.95475492974703</c:v>
                </c:pt>
                <c:pt idx="148465">
                  <c:v>343.95707168502003</c:v>
                </c:pt>
                <c:pt idx="148466">
                  <c:v>343.95938844029399</c:v>
                </c:pt>
                <c:pt idx="148467">
                  <c:v>343.96170519556699</c:v>
                </c:pt>
                <c:pt idx="148468">
                  <c:v>343.96402195084102</c:v>
                </c:pt>
                <c:pt idx="148469">
                  <c:v>343.96633870611402</c:v>
                </c:pt>
                <c:pt idx="148470">
                  <c:v>343.96865546138798</c:v>
                </c:pt>
                <c:pt idx="148471">
                  <c:v>343.97097221666098</c:v>
                </c:pt>
                <c:pt idx="148472">
                  <c:v>343.97328897193501</c:v>
                </c:pt>
                <c:pt idx="148473">
                  <c:v>343.97560572720801</c:v>
                </c:pt>
                <c:pt idx="148474">
                  <c:v>343.97792248248197</c:v>
                </c:pt>
                <c:pt idx="148475">
                  <c:v>343.98023923775497</c:v>
                </c:pt>
                <c:pt idx="148476">
                  <c:v>343.982555993029</c:v>
                </c:pt>
                <c:pt idx="148477">
                  <c:v>343.984872748302</c:v>
                </c:pt>
                <c:pt idx="148478">
                  <c:v>343.98718950357602</c:v>
                </c:pt>
                <c:pt idx="148479">
                  <c:v>343.98950625884902</c:v>
                </c:pt>
                <c:pt idx="148480">
                  <c:v>343.99182301412299</c:v>
                </c:pt>
                <c:pt idx="148481">
                  <c:v>343.99413976939599</c:v>
                </c:pt>
                <c:pt idx="148482">
                  <c:v>343.99645652467001</c:v>
                </c:pt>
                <c:pt idx="148483">
                  <c:v>343.99877327994301</c:v>
                </c:pt>
                <c:pt idx="148484">
                  <c:v>344.00109003521698</c:v>
                </c:pt>
                <c:pt idx="148485">
                  <c:v>344.00340679048998</c:v>
                </c:pt>
                <c:pt idx="148486">
                  <c:v>344.005723545764</c:v>
                </c:pt>
                <c:pt idx="148487">
                  <c:v>344.008040301037</c:v>
                </c:pt>
                <c:pt idx="148488">
                  <c:v>344.01035705631102</c:v>
                </c:pt>
                <c:pt idx="148489">
                  <c:v>344.01267381158402</c:v>
                </c:pt>
                <c:pt idx="148490">
                  <c:v>344.01499056685799</c:v>
                </c:pt>
                <c:pt idx="148491">
                  <c:v>344.01730732213099</c:v>
                </c:pt>
                <c:pt idx="148492">
                  <c:v>344.01962407740501</c:v>
                </c:pt>
                <c:pt idx="148493">
                  <c:v>344.02194083267801</c:v>
                </c:pt>
                <c:pt idx="148494">
                  <c:v>344.02425758795198</c:v>
                </c:pt>
                <c:pt idx="148495">
                  <c:v>344.02657434322498</c:v>
                </c:pt>
                <c:pt idx="148496">
                  <c:v>344.028891098499</c:v>
                </c:pt>
                <c:pt idx="148497">
                  <c:v>344.031207853772</c:v>
                </c:pt>
                <c:pt idx="148498">
                  <c:v>344.03352460904603</c:v>
                </c:pt>
                <c:pt idx="148499">
                  <c:v>344.03584136431999</c:v>
                </c:pt>
                <c:pt idx="148500">
                  <c:v>344.03815811959299</c:v>
                </c:pt>
                <c:pt idx="148501">
                  <c:v>344.04047487486702</c:v>
                </c:pt>
                <c:pt idx="148502">
                  <c:v>344.04279163014002</c:v>
                </c:pt>
                <c:pt idx="148503">
                  <c:v>344.04510838541398</c:v>
                </c:pt>
                <c:pt idx="148504">
                  <c:v>344.04742514068698</c:v>
                </c:pt>
                <c:pt idx="148505">
                  <c:v>344.04974189596101</c:v>
                </c:pt>
                <c:pt idx="148506">
                  <c:v>344.05205865123401</c:v>
                </c:pt>
                <c:pt idx="148507">
                  <c:v>344.05437540650797</c:v>
                </c:pt>
                <c:pt idx="148508">
                  <c:v>344.05669216178097</c:v>
                </c:pt>
                <c:pt idx="148509">
                  <c:v>344.059008917055</c:v>
                </c:pt>
                <c:pt idx="148510">
                  <c:v>344.061325672328</c:v>
                </c:pt>
                <c:pt idx="148511">
                  <c:v>344.06364242760202</c:v>
                </c:pt>
                <c:pt idx="148512">
                  <c:v>344.06595918287502</c:v>
                </c:pt>
                <c:pt idx="148513">
                  <c:v>344.06827593814899</c:v>
                </c:pt>
                <c:pt idx="148514">
                  <c:v>344.07059269342199</c:v>
                </c:pt>
                <c:pt idx="148515">
                  <c:v>344.07290944869601</c:v>
                </c:pt>
                <c:pt idx="148516">
                  <c:v>344.07522620396901</c:v>
                </c:pt>
                <c:pt idx="148517">
                  <c:v>344.07754295924298</c:v>
                </c:pt>
                <c:pt idx="148518">
                  <c:v>344.07985971451598</c:v>
                </c:pt>
                <c:pt idx="148519">
                  <c:v>344.08217646979</c:v>
                </c:pt>
                <c:pt idx="148520">
                  <c:v>344.084493225063</c:v>
                </c:pt>
                <c:pt idx="148521">
                  <c:v>344.08680998033702</c:v>
                </c:pt>
                <c:pt idx="148522">
                  <c:v>344.08912673561002</c:v>
                </c:pt>
                <c:pt idx="148523">
                  <c:v>344.09144349088399</c:v>
                </c:pt>
                <c:pt idx="148524">
                  <c:v>344.09376024615699</c:v>
                </c:pt>
                <c:pt idx="148525">
                  <c:v>344.09607700143101</c:v>
                </c:pt>
                <c:pt idx="148526">
                  <c:v>344.09839375670401</c:v>
                </c:pt>
                <c:pt idx="148527">
                  <c:v>344.10071051197798</c:v>
                </c:pt>
                <c:pt idx="148528">
                  <c:v>344.10302726725098</c:v>
                </c:pt>
                <c:pt idx="148529">
                  <c:v>344.105344022525</c:v>
                </c:pt>
                <c:pt idx="148530">
                  <c:v>344.107660777798</c:v>
                </c:pt>
                <c:pt idx="148531">
                  <c:v>344.10997753307203</c:v>
                </c:pt>
                <c:pt idx="148532">
                  <c:v>344.11229428834503</c:v>
                </c:pt>
                <c:pt idx="148533">
                  <c:v>344.11461104361899</c:v>
                </c:pt>
                <c:pt idx="148534">
                  <c:v>344.11692779889199</c:v>
                </c:pt>
                <c:pt idx="148535">
                  <c:v>344.11924455416602</c:v>
                </c:pt>
                <c:pt idx="148536">
                  <c:v>344.12156130943902</c:v>
                </c:pt>
                <c:pt idx="148537">
                  <c:v>344.12387806471298</c:v>
                </c:pt>
                <c:pt idx="148538">
                  <c:v>344.12619481998598</c:v>
                </c:pt>
                <c:pt idx="148539">
                  <c:v>344.12851157526001</c:v>
                </c:pt>
                <c:pt idx="148540">
                  <c:v>344.13082833053301</c:v>
                </c:pt>
                <c:pt idx="148541">
                  <c:v>344.13314508580697</c:v>
                </c:pt>
                <c:pt idx="148542">
                  <c:v>344.135461841081</c:v>
                </c:pt>
                <c:pt idx="148543">
                  <c:v>344.137778596354</c:v>
                </c:pt>
                <c:pt idx="148544">
                  <c:v>344.14009535162802</c:v>
                </c:pt>
                <c:pt idx="148545">
                  <c:v>344.14241210690102</c:v>
                </c:pt>
                <c:pt idx="148546">
                  <c:v>344.14472886217499</c:v>
                </c:pt>
                <c:pt idx="148547">
                  <c:v>344.14704561744799</c:v>
                </c:pt>
                <c:pt idx="148548">
                  <c:v>344.14936237272201</c:v>
                </c:pt>
                <c:pt idx="148549">
                  <c:v>344.15167912799501</c:v>
                </c:pt>
                <c:pt idx="148550">
                  <c:v>344.15399588326898</c:v>
                </c:pt>
                <c:pt idx="148551">
                  <c:v>344.15631263854198</c:v>
                </c:pt>
                <c:pt idx="148552">
                  <c:v>344.158629393816</c:v>
                </c:pt>
                <c:pt idx="148553">
                  <c:v>344.160946149089</c:v>
                </c:pt>
                <c:pt idx="148554">
                  <c:v>344.16326290436302</c:v>
                </c:pt>
                <c:pt idx="148555">
                  <c:v>344.16557965963602</c:v>
                </c:pt>
                <c:pt idx="148556">
                  <c:v>344.16789641490999</c:v>
                </c:pt>
                <c:pt idx="148557">
                  <c:v>344.17021317018299</c:v>
                </c:pt>
                <c:pt idx="148558">
                  <c:v>344.17252992545701</c:v>
                </c:pt>
                <c:pt idx="148559">
                  <c:v>344.17484668073001</c:v>
                </c:pt>
                <c:pt idx="148560">
                  <c:v>344.17716343600398</c:v>
                </c:pt>
                <c:pt idx="148561">
                  <c:v>344.17948019127698</c:v>
                </c:pt>
                <c:pt idx="148562">
                  <c:v>344.181796946551</c:v>
                </c:pt>
                <c:pt idx="148563">
                  <c:v>344.184113701824</c:v>
                </c:pt>
                <c:pt idx="148564">
                  <c:v>344.18643045709803</c:v>
                </c:pt>
                <c:pt idx="148565">
                  <c:v>344.18874721237103</c:v>
                </c:pt>
                <c:pt idx="148566">
                  <c:v>344.19106396764499</c:v>
                </c:pt>
                <c:pt idx="148567">
                  <c:v>344.19338072291799</c:v>
                </c:pt>
                <c:pt idx="148568">
                  <c:v>344.19569747819202</c:v>
                </c:pt>
                <c:pt idx="148569">
                  <c:v>344.19801423346502</c:v>
                </c:pt>
                <c:pt idx="148570">
                  <c:v>344.20033098873898</c:v>
                </c:pt>
                <c:pt idx="148571">
                  <c:v>344.20264774401198</c:v>
                </c:pt>
                <c:pt idx="148572">
                  <c:v>344.20496449928601</c:v>
                </c:pt>
                <c:pt idx="148573">
                  <c:v>344.20728125455901</c:v>
                </c:pt>
                <c:pt idx="148574">
                  <c:v>344.20959800983297</c:v>
                </c:pt>
                <c:pt idx="148575">
                  <c:v>344.21191476510597</c:v>
                </c:pt>
                <c:pt idx="148576">
                  <c:v>344.21423152038</c:v>
                </c:pt>
                <c:pt idx="148577">
                  <c:v>344.216548275653</c:v>
                </c:pt>
                <c:pt idx="148578">
                  <c:v>344.21886503092702</c:v>
                </c:pt>
                <c:pt idx="148579">
                  <c:v>344.22118178620002</c:v>
                </c:pt>
                <c:pt idx="148580">
                  <c:v>344.22349854147399</c:v>
                </c:pt>
                <c:pt idx="148581">
                  <c:v>344.22581529674699</c:v>
                </c:pt>
                <c:pt idx="148582">
                  <c:v>344.22813205202101</c:v>
                </c:pt>
                <c:pt idx="148583">
                  <c:v>344.23044880729401</c:v>
                </c:pt>
                <c:pt idx="148584">
                  <c:v>344.23276556256798</c:v>
                </c:pt>
                <c:pt idx="148585">
                  <c:v>344.235082317842</c:v>
                </c:pt>
                <c:pt idx="148586">
                  <c:v>344.237399073115</c:v>
                </c:pt>
                <c:pt idx="148587">
                  <c:v>344.23971582838902</c:v>
                </c:pt>
                <c:pt idx="148588">
                  <c:v>344.24203258366202</c:v>
                </c:pt>
                <c:pt idx="148589">
                  <c:v>344.24434933893599</c:v>
                </c:pt>
                <c:pt idx="148590">
                  <c:v>344.24666609420899</c:v>
                </c:pt>
                <c:pt idx="148591">
                  <c:v>344.24898284948301</c:v>
                </c:pt>
                <c:pt idx="148592">
                  <c:v>344.25129960475601</c:v>
                </c:pt>
                <c:pt idx="148593">
                  <c:v>344.25361636002998</c:v>
                </c:pt>
                <c:pt idx="148594">
                  <c:v>344.25593311530298</c:v>
                </c:pt>
                <c:pt idx="148595">
                  <c:v>344.258249870577</c:v>
                </c:pt>
                <c:pt idx="148596">
                  <c:v>344.26056662585</c:v>
                </c:pt>
                <c:pt idx="148597">
                  <c:v>344.26288338112403</c:v>
                </c:pt>
                <c:pt idx="148598">
                  <c:v>344.26520013639703</c:v>
                </c:pt>
                <c:pt idx="148599">
                  <c:v>344.26751689167099</c:v>
                </c:pt>
                <c:pt idx="148600">
                  <c:v>344.26983364694399</c:v>
                </c:pt>
                <c:pt idx="148601">
                  <c:v>344.27215040221802</c:v>
                </c:pt>
                <c:pt idx="148602">
                  <c:v>344.27446715749102</c:v>
                </c:pt>
                <c:pt idx="148603">
                  <c:v>344.27678391276498</c:v>
                </c:pt>
                <c:pt idx="148604">
                  <c:v>344.27910066803798</c:v>
                </c:pt>
                <c:pt idx="148605">
                  <c:v>344.28141742331201</c:v>
                </c:pt>
                <c:pt idx="148606">
                  <c:v>344.28373417858501</c:v>
                </c:pt>
                <c:pt idx="148607">
                  <c:v>344.28605093385897</c:v>
                </c:pt>
                <c:pt idx="148608">
                  <c:v>344.28836768913197</c:v>
                </c:pt>
                <c:pt idx="148609">
                  <c:v>344.290684444406</c:v>
                </c:pt>
                <c:pt idx="148610">
                  <c:v>344.293001199679</c:v>
                </c:pt>
                <c:pt idx="148611">
                  <c:v>344.29531795495302</c:v>
                </c:pt>
                <c:pt idx="148612">
                  <c:v>344.29763471022602</c:v>
                </c:pt>
                <c:pt idx="148613">
                  <c:v>344.29995146549999</c:v>
                </c:pt>
                <c:pt idx="148614">
                  <c:v>344.30226822077299</c:v>
                </c:pt>
                <c:pt idx="148615">
                  <c:v>344.30458497604701</c:v>
                </c:pt>
                <c:pt idx="148616">
                  <c:v>344.30690173132001</c:v>
                </c:pt>
                <c:pt idx="148617">
                  <c:v>344.30921848659398</c:v>
                </c:pt>
                <c:pt idx="148618">
                  <c:v>344.31153524186698</c:v>
                </c:pt>
                <c:pt idx="148619">
                  <c:v>344.313851997141</c:v>
                </c:pt>
                <c:pt idx="148620">
                  <c:v>344.316168752414</c:v>
                </c:pt>
                <c:pt idx="148621">
                  <c:v>344.31848550768802</c:v>
                </c:pt>
                <c:pt idx="148622">
                  <c:v>344.32080226296102</c:v>
                </c:pt>
                <c:pt idx="148623">
                  <c:v>344.32311901823499</c:v>
                </c:pt>
                <c:pt idx="148624">
                  <c:v>344.32543577350799</c:v>
                </c:pt>
                <c:pt idx="148625">
                  <c:v>344.32775252878201</c:v>
                </c:pt>
                <c:pt idx="148626">
                  <c:v>344.33006928405501</c:v>
                </c:pt>
                <c:pt idx="148627">
                  <c:v>344.33238603932898</c:v>
                </c:pt>
                <c:pt idx="148628">
                  <c:v>344.334702794603</c:v>
                </c:pt>
                <c:pt idx="148629">
                  <c:v>344.337019549876</c:v>
                </c:pt>
                <c:pt idx="148630">
                  <c:v>344.33933630515003</c:v>
                </c:pt>
                <c:pt idx="148631">
                  <c:v>344.34165306042303</c:v>
                </c:pt>
                <c:pt idx="148632">
                  <c:v>344.34396981569699</c:v>
                </c:pt>
                <c:pt idx="148633">
                  <c:v>344.34628657096999</c:v>
                </c:pt>
                <c:pt idx="148634">
                  <c:v>344.34860332624402</c:v>
                </c:pt>
                <c:pt idx="148635">
                  <c:v>344.35092008151702</c:v>
                </c:pt>
                <c:pt idx="148636">
                  <c:v>344.35323683679098</c:v>
                </c:pt>
                <c:pt idx="148637">
                  <c:v>344.35555359206398</c:v>
                </c:pt>
                <c:pt idx="148638">
                  <c:v>344.35787034733801</c:v>
                </c:pt>
                <c:pt idx="148639">
                  <c:v>344.36018710261101</c:v>
                </c:pt>
                <c:pt idx="148640">
                  <c:v>344.36250385788497</c:v>
                </c:pt>
                <c:pt idx="148641">
                  <c:v>344.36482061315797</c:v>
                </c:pt>
                <c:pt idx="148642">
                  <c:v>344.367137368432</c:v>
                </c:pt>
                <c:pt idx="148643">
                  <c:v>344.369454123705</c:v>
                </c:pt>
                <c:pt idx="148644">
                  <c:v>344.37177087897902</c:v>
                </c:pt>
                <c:pt idx="148645">
                  <c:v>344.37408763425202</c:v>
                </c:pt>
                <c:pt idx="148646">
                  <c:v>344.37640438952599</c:v>
                </c:pt>
                <c:pt idx="148647">
                  <c:v>344.37872114479899</c:v>
                </c:pt>
                <c:pt idx="148648">
                  <c:v>344.38103790007301</c:v>
                </c:pt>
                <c:pt idx="148649">
                  <c:v>344.38335465534601</c:v>
                </c:pt>
                <c:pt idx="148650">
                  <c:v>344.38567141061998</c:v>
                </c:pt>
                <c:pt idx="148651">
                  <c:v>344.38798816589298</c:v>
                </c:pt>
                <c:pt idx="148652">
                  <c:v>344.390304921167</c:v>
                </c:pt>
                <c:pt idx="148653">
                  <c:v>344.39262167644</c:v>
                </c:pt>
                <c:pt idx="148654">
                  <c:v>344.39493843171402</c:v>
                </c:pt>
                <c:pt idx="148655">
                  <c:v>344.39725518698702</c:v>
                </c:pt>
                <c:pt idx="148656">
                  <c:v>344.39957194226099</c:v>
                </c:pt>
                <c:pt idx="148657">
                  <c:v>344.40188869753399</c:v>
                </c:pt>
                <c:pt idx="148658">
                  <c:v>344.40420545280801</c:v>
                </c:pt>
                <c:pt idx="148659">
                  <c:v>344.40652220808101</c:v>
                </c:pt>
                <c:pt idx="148660">
                  <c:v>344.40883896335498</c:v>
                </c:pt>
                <c:pt idx="148661">
                  <c:v>344.41115571862798</c:v>
                </c:pt>
                <c:pt idx="148662">
                  <c:v>344.413472473902</c:v>
                </c:pt>
                <c:pt idx="148663">
                  <c:v>344.415789229175</c:v>
                </c:pt>
                <c:pt idx="148664">
                  <c:v>344.41810598444903</c:v>
                </c:pt>
                <c:pt idx="148665">
                  <c:v>344.42042273972203</c:v>
                </c:pt>
                <c:pt idx="148666">
                  <c:v>344.42273949499599</c:v>
                </c:pt>
                <c:pt idx="148667">
                  <c:v>344.42505625026899</c:v>
                </c:pt>
                <c:pt idx="148668">
                  <c:v>344.42737300554302</c:v>
                </c:pt>
                <c:pt idx="148669">
                  <c:v>344.42968976081698</c:v>
                </c:pt>
                <c:pt idx="148670">
                  <c:v>344.43200651608998</c:v>
                </c:pt>
                <c:pt idx="148671">
                  <c:v>344.43432327136401</c:v>
                </c:pt>
                <c:pt idx="148672">
                  <c:v>344.43664002663701</c:v>
                </c:pt>
                <c:pt idx="148673">
                  <c:v>344.43895678191097</c:v>
                </c:pt>
                <c:pt idx="148674">
                  <c:v>344.44127353718397</c:v>
                </c:pt>
                <c:pt idx="148675">
                  <c:v>344.443590292458</c:v>
                </c:pt>
                <c:pt idx="148676">
                  <c:v>344.445907047731</c:v>
                </c:pt>
                <c:pt idx="148677">
                  <c:v>344.44822380300502</c:v>
                </c:pt>
                <c:pt idx="148678">
                  <c:v>344.45054055827802</c:v>
                </c:pt>
                <c:pt idx="148679">
                  <c:v>344.45285731355199</c:v>
                </c:pt>
                <c:pt idx="148680">
                  <c:v>344.45517406882499</c:v>
                </c:pt>
                <c:pt idx="148681">
                  <c:v>344.45749082409901</c:v>
                </c:pt>
                <c:pt idx="148682">
                  <c:v>344.45980757937201</c:v>
                </c:pt>
                <c:pt idx="148683">
                  <c:v>344.46212433464598</c:v>
                </c:pt>
                <c:pt idx="148684">
                  <c:v>344.46444108991898</c:v>
                </c:pt>
                <c:pt idx="148685">
                  <c:v>344.466757845193</c:v>
                </c:pt>
                <c:pt idx="148686">
                  <c:v>344.469074600466</c:v>
                </c:pt>
                <c:pt idx="148687">
                  <c:v>344.47139135574002</c:v>
                </c:pt>
                <c:pt idx="148688">
                  <c:v>344.47370811101302</c:v>
                </c:pt>
                <c:pt idx="148689">
                  <c:v>344.47602486628699</c:v>
                </c:pt>
                <c:pt idx="148690">
                  <c:v>344.47834162155999</c:v>
                </c:pt>
                <c:pt idx="148691">
                  <c:v>344.48065837683401</c:v>
                </c:pt>
                <c:pt idx="148692">
                  <c:v>344.48297513210701</c:v>
                </c:pt>
                <c:pt idx="148693">
                  <c:v>344.48529188738098</c:v>
                </c:pt>
                <c:pt idx="148694">
                  <c:v>344.48760864265398</c:v>
                </c:pt>
                <c:pt idx="148695">
                  <c:v>344.489925397928</c:v>
                </c:pt>
                <c:pt idx="148696">
                  <c:v>344.492242153201</c:v>
                </c:pt>
                <c:pt idx="148697">
                  <c:v>344.49455890847503</c:v>
                </c:pt>
                <c:pt idx="148698">
                  <c:v>344.49687566374803</c:v>
                </c:pt>
                <c:pt idx="148699">
                  <c:v>344.49919241902199</c:v>
                </c:pt>
                <c:pt idx="148700">
                  <c:v>344.50150917429499</c:v>
                </c:pt>
                <c:pt idx="148701">
                  <c:v>344.50382592956902</c:v>
                </c:pt>
                <c:pt idx="148702">
                  <c:v>344.50614268484202</c:v>
                </c:pt>
                <c:pt idx="148703">
                  <c:v>344.50845944011598</c:v>
                </c:pt>
                <c:pt idx="148704">
                  <c:v>344.51077619538898</c:v>
                </c:pt>
                <c:pt idx="148705">
                  <c:v>344.51309295066301</c:v>
                </c:pt>
                <c:pt idx="148706">
                  <c:v>344.51540970593601</c:v>
                </c:pt>
                <c:pt idx="148707">
                  <c:v>344.51772646120997</c:v>
                </c:pt>
                <c:pt idx="148708">
                  <c:v>344.52004321648297</c:v>
                </c:pt>
                <c:pt idx="148709">
                  <c:v>344.522359971757</c:v>
                </c:pt>
                <c:pt idx="148710">
                  <c:v>344.52467672703</c:v>
                </c:pt>
                <c:pt idx="148711">
                  <c:v>344.52699348230402</c:v>
                </c:pt>
                <c:pt idx="148712">
                  <c:v>344.52931023757799</c:v>
                </c:pt>
                <c:pt idx="148713">
                  <c:v>344.53162699285099</c:v>
                </c:pt>
                <c:pt idx="148714">
                  <c:v>344.53394374812501</c:v>
                </c:pt>
                <c:pt idx="148715">
                  <c:v>344.53626050339801</c:v>
                </c:pt>
                <c:pt idx="148716">
                  <c:v>344.53857725867198</c:v>
                </c:pt>
                <c:pt idx="148717">
                  <c:v>344.54089401394498</c:v>
                </c:pt>
                <c:pt idx="148718">
                  <c:v>344.543210769219</c:v>
                </c:pt>
                <c:pt idx="148719">
                  <c:v>344.545527524492</c:v>
                </c:pt>
                <c:pt idx="148720">
                  <c:v>344.54784427976603</c:v>
                </c:pt>
                <c:pt idx="148721">
                  <c:v>344.55016103503903</c:v>
                </c:pt>
                <c:pt idx="148722">
                  <c:v>344.55247779031299</c:v>
                </c:pt>
                <c:pt idx="148723">
                  <c:v>344.55479454558599</c:v>
                </c:pt>
                <c:pt idx="148724">
                  <c:v>344.55711130086002</c:v>
                </c:pt>
                <c:pt idx="148725">
                  <c:v>344.55942805613302</c:v>
                </c:pt>
                <c:pt idx="148726">
                  <c:v>344.56174481140698</c:v>
                </c:pt>
                <c:pt idx="148727">
                  <c:v>344.56406156667998</c:v>
                </c:pt>
                <c:pt idx="148728">
                  <c:v>344.56637832195401</c:v>
                </c:pt>
                <c:pt idx="148729">
                  <c:v>344.56869507722701</c:v>
                </c:pt>
                <c:pt idx="148730">
                  <c:v>344.57101183250097</c:v>
                </c:pt>
                <c:pt idx="148731">
                  <c:v>344.57332858777397</c:v>
                </c:pt>
                <c:pt idx="148732">
                  <c:v>344.575645343048</c:v>
                </c:pt>
                <c:pt idx="148733">
                  <c:v>344.577962098321</c:v>
                </c:pt>
                <c:pt idx="148734">
                  <c:v>344.58027885359502</c:v>
                </c:pt>
                <c:pt idx="148735">
                  <c:v>344.58259560886802</c:v>
                </c:pt>
                <c:pt idx="148736">
                  <c:v>344.58491236414199</c:v>
                </c:pt>
                <c:pt idx="148737">
                  <c:v>344.58722911941499</c:v>
                </c:pt>
                <c:pt idx="148738">
                  <c:v>344.58954587468901</c:v>
                </c:pt>
                <c:pt idx="148739">
                  <c:v>344.59186262996201</c:v>
                </c:pt>
                <c:pt idx="148740">
                  <c:v>344.59417938523598</c:v>
                </c:pt>
                <c:pt idx="148741">
                  <c:v>344.59649614050898</c:v>
                </c:pt>
                <c:pt idx="148742">
                  <c:v>344.598812895783</c:v>
                </c:pt>
                <c:pt idx="148743">
                  <c:v>344.601129651056</c:v>
                </c:pt>
                <c:pt idx="148744">
                  <c:v>344.60344640633002</c:v>
                </c:pt>
                <c:pt idx="148745">
                  <c:v>344.60576316160302</c:v>
                </c:pt>
                <c:pt idx="148746">
                  <c:v>344.60807991687699</c:v>
                </c:pt>
                <c:pt idx="148747">
                  <c:v>344.61039667214999</c:v>
                </c:pt>
                <c:pt idx="148748">
                  <c:v>344.61271342742401</c:v>
                </c:pt>
                <c:pt idx="148749">
                  <c:v>344.61503018269701</c:v>
                </c:pt>
                <c:pt idx="148750">
                  <c:v>344.61734693797098</c:v>
                </c:pt>
                <c:pt idx="148751">
                  <c:v>344.61966369324398</c:v>
                </c:pt>
                <c:pt idx="148752">
                  <c:v>344.621980448518</c:v>
                </c:pt>
                <c:pt idx="148753">
                  <c:v>344.624297203791</c:v>
                </c:pt>
                <c:pt idx="148754">
                  <c:v>344.62661395906503</c:v>
                </c:pt>
                <c:pt idx="148755">
                  <c:v>344.62893071433899</c:v>
                </c:pt>
                <c:pt idx="148756">
                  <c:v>344.63124746961199</c:v>
                </c:pt>
                <c:pt idx="148757">
                  <c:v>344.63356422488602</c:v>
                </c:pt>
                <c:pt idx="148758">
                  <c:v>344.63588098015902</c:v>
                </c:pt>
                <c:pt idx="148759">
                  <c:v>344.63819773543298</c:v>
                </c:pt>
                <c:pt idx="148760">
                  <c:v>344.64051449070598</c:v>
                </c:pt>
                <c:pt idx="148761">
                  <c:v>344.64283124598001</c:v>
                </c:pt>
                <c:pt idx="148762">
                  <c:v>344.64514800125301</c:v>
                </c:pt>
                <c:pt idx="148763">
                  <c:v>344.64746475652697</c:v>
                </c:pt>
                <c:pt idx="148764">
                  <c:v>344.64978151179997</c:v>
                </c:pt>
                <c:pt idx="148765">
                  <c:v>344.652098267074</c:v>
                </c:pt>
                <c:pt idx="148766">
                  <c:v>344.654415022347</c:v>
                </c:pt>
                <c:pt idx="148767">
                  <c:v>344.65673177762102</c:v>
                </c:pt>
                <c:pt idx="148768">
                  <c:v>344.65904853289402</c:v>
                </c:pt>
                <c:pt idx="148769">
                  <c:v>344.66136528816799</c:v>
                </c:pt>
                <c:pt idx="148770">
                  <c:v>344.66368204344099</c:v>
                </c:pt>
                <c:pt idx="148771">
                  <c:v>344.66599879871501</c:v>
                </c:pt>
                <c:pt idx="148772">
                  <c:v>344.66831555398801</c:v>
                </c:pt>
                <c:pt idx="148773">
                  <c:v>344.67063230926198</c:v>
                </c:pt>
                <c:pt idx="148774">
                  <c:v>344.67294906453498</c:v>
                </c:pt>
                <c:pt idx="148775">
                  <c:v>344.675265819809</c:v>
                </c:pt>
                <c:pt idx="148776">
                  <c:v>344.677582575082</c:v>
                </c:pt>
                <c:pt idx="148777">
                  <c:v>344.67989933035602</c:v>
                </c:pt>
                <c:pt idx="148778">
                  <c:v>344.68221608562902</c:v>
                </c:pt>
                <c:pt idx="148779">
                  <c:v>344.68453284090299</c:v>
                </c:pt>
                <c:pt idx="148780">
                  <c:v>344.68684959617599</c:v>
                </c:pt>
                <c:pt idx="148781">
                  <c:v>344.68916635145001</c:v>
                </c:pt>
                <c:pt idx="148782">
                  <c:v>344.69148310672301</c:v>
                </c:pt>
                <c:pt idx="148783">
                  <c:v>344.69379986199698</c:v>
                </c:pt>
                <c:pt idx="148784">
                  <c:v>344.69611661726998</c:v>
                </c:pt>
                <c:pt idx="148785">
                  <c:v>344.698433372544</c:v>
                </c:pt>
                <c:pt idx="148786">
                  <c:v>344.700750127817</c:v>
                </c:pt>
                <c:pt idx="148787">
                  <c:v>344.70306688309103</c:v>
                </c:pt>
                <c:pt idx="148788">
                  <c:v>344.70538363836403</c:v>
                </c:pt>
                <c:pt idx="148789">
                  <c:v>344.70770039363799</c:v>
                </c:pt>
                <c:pt idx="148790">
                  <c:v>344.71001714891099</c:v>
                </c:pt>
                <c:pt idx="148791">
                  <c:v>344.71233390418502</c:v>
                </c:pt>
                <c:pt idx="148792">
                  <c:v>344.71465065945802</c:v>
                </c:pt>
                <c:pt idx="148793">
                  <c:v>344.71696741473198</c:v>
                </c:pt>
                <c:pt idx="148794">
                  <c:v>344.71928417000498</c:v>
                </c:pt>
                <c:pt idx="148795">
                  <c:v>344.72160092527901</c:v>
                </c:pt>
                <c:pt idx="148796">
                  <c:v>344.72391768055201</c:v>
                </c:pt>
                <c:pt idx="148797">
                  <c:v>344.72623443582597</c:v>
                </c:pt>
                <c:pt idx="148798">
                  <c:v>344.7285511911</c:v>
                </c:pt>
                <c:pt idx="148799">
                  <c:v>344.730867946373</c:v>
                </c:pt>
                <c:pt idx="148800">
                  <c:v>344.73318470164702</c:v>
                </c:pt>
                <c:pt idx="148801">
                  <c:v>344.73550145692002</c:v>
                </c:pt>
                <c:pt idx="148802">
                  <c:v>344.73781821219399</c:v>
                </c:pt>
                <c:pt idx="148803">
                  <c:v>344.74013496746699</c:v>
                </c:pt>
                <c:pt idx="148804">
                  <c:v>344.74245172274101</c:v>
                </c:pt>
                <c:pt idx="148805">
                  <c:v>344.74476847801401</c:v>
                </c:pt>
                <c:pt idx="148806">
                  <c:v>344.74708523328798</c:v>
                </c:pt>
                <c:pt idx="148807">
                  <c:v>344.74940198856098</c:v>
                </c:pt>
                <c:pt idx="148808">
                  <c:v>344.751718743835</c:v>
                </c:pt>
                <c:pt idx="148809">
                  <c:v>344.754035499108</c:v>
                </c:pt>
                <c:pt idx="148810">
                  <c:v>344.75635225438202</c:v>
                </c:pt>
                <c:pt idx="148811">
                  <c:v>344.75866900965502</c:v>
                </c:pt>
                <c:pt idx="148812">
                  <c:v>344.76098576492899</c:v>
                </c:pt>
                <c:pt idx="148813">
                  <c:v>344.76330252020199</c:v>
                </c:pt>
                <c:pt idx="148814">
                  <c:v>344.76561927547601</c:v>
                </c:pt>
                <c:pt idx="148815">
                  <c:v>344.76793603074901</c:v>
                </c:pt>
                <c:pt idx="148816">
                  <c:v>344.77025278602298</c:v>
                </c:pt>
                <c:pt idx="148817">
                  <c:v>344.77256954129598</c:v>
                </c:pt>
                <c:pt idx="148818">
                  <c:v>344.77488629657</c:v>
                </c:pt>
                <c:pt idx="148819">
                  <c:v>344.777203051843</c:v>
                </c:pt>
                <c:pt idx="148820">
                  <c:v>344.77951980711703</c:v>
                </c:pt>
                <c:pt idx="148821">
                  <c:v>344.78183656239003</c:v>
                </c:pt>
                <c:pt idx="148822">
                  <c:v>344.78415331766399</c:v>
                </c:pt>
                <c:pt idx="148823">
                  <c:v>344.78647007293699</c:v>
                </c:pt>
                <c:pt idx="148824">
                  <c:v>344.78878682821102</c:v>
                </c:pt>
                <c:pt idx="148825">
                  <c:v>344.79110358348402</c:v>
                </c:pt>
                <c:pt idx="148826">
                  <c:v>344.79342033875798</c:v>
                </c:pt>
                <c:pt idx="148827">
                  <c:v>344.79573709403098</c:v>
                </c:pt>
                <c:pt idx="148828">
                  <c:v>344.79805384930501</c:v>
                </c:pt>
                <c:pt idx="148829">
                  <c:v>344.80037060457801</c:v>
                </c:pt>
                <c:pt idx="148830">
                  <c:v>344.80268735985197</c:v>
                </c:pt>
                <c:pt idx="148831">
                  <c:v>344.80500411512497</c:v>
                </c:pt>
                <c:pt idx="148832">
                  <c:v>344.807320870399</c:v>
                </c:pt>
                <c:pt idx="148833">
                  <c:v>344.809637625672</c:v>
                </c:pt>
                <c:pt idx="148834">
                  <c:v>344.81195438094602</c:v>
                </c:pt>
                <c:pt idx="148835">
                  <c:v>344.81427113621902</c:v>
                </c:pt>
                <c:pt idx="148836">
                  <c:v>344.81658789149299</c:v>
                </c:pt>
                <c:pt idx="148837">
                  <c:v>344.81890464676599</c:v>
                </c:pt>
                <c:pt idx="148838">
                  <c:v>344.82122140204001</c:v>
                </c:pt>
                <c:pt idx="148839">
                  <c:v>344.82353815731301</c:v>
                </c:pt>
                <c:pt idx="148840">
                  <c:v>344.82585491258698</c:v>
                </c:pt>
                <c:pt idx="148841">
                  <c:v>344.828171667861</c:v>
                </c:pt>
                <c:pt idx="148842">
                  <c:v>344.830488423134</c:v>
                </c:pt>
                <c:pt idx="148843">
                  <c:v>344.83280517840802</c:v>
                </c:pt>
                <c:pt idx="148844">
                  <c:v>344.83512193368102</c:v>
                </c:pt>
                <c:pt idx="148845">
                  <c:v>344.83743868895499</c:v>
                </c:pt>
                <c:pt idx="148846">
                  <c:v>344.83975544422799</c:v>
                </c:pt>
                <c:pt idx="148847">
                  <c:v>344.84207219950201</c:v>
                </c:pt>
                <c:pt idx="148848">
                  <c:v>344.84438895477501</c:v>
                </c:pt>
                <c:pt idx="148849">
                  <c:v>344.84670571004898</c:v>
                </c:pt>
                <c:pt idx="148850">
                  <c:v>344.84902246532198</c:v>
                </c:pt>
                <c:pt idx="148851">
                  <c:v>344.851339220596</c:v>
                </c:pt>
                <c:pt idx="148852">
                  <c:v>344.853655975869</c:v>
                </c:pt>
                <c:pt idx="148853">
                  <c:v>344.85597273114303</c:v>
                </c:pt>
                <c:pt idx="148854">
                  <c:v>344.85828948641603</c:v>
                </c:pt>
                <c:pt idx="148855">
                  <c:v>344.86060624168999</c:v>
                </c:pt>
                <c:pt idx="148856">
                  <c:v>344.86292299696299</c:v>
                </c:pt>
                <c:pt idx="148857">
                  <c:v>344.86523975223702</c:v>
                </c:pt>
                <c:pt idx="148858">
                  <c:v>344.86755650751002</c:v>
                </c:pt>
                <c:pt idx="148859">
                  <c:v>344.86987326278398</c:v>
                </c:pt>
                <c:pt idx="148860">
                  <c:v>344.87219001805698</c:v>
                </c:pt>
                <c:pt idx="148861">
                  <c:v>344.87450677333101</c:v>
                </c:pt>
                <c:pt idx="148862">
                  <c:v>344.87682352860401</c:v>
                </c:pt>
                <c:pt idx="148863">
                  <c:v>344.87914028387797</c:v>
                </c:pt>
                <c:pt idx="148864">
                  <c:v>344.88145703915097</c:v>
                </c:pt>
                <c:pt idx="148865">
                  <c:v>344.883773794425</c:v>
                </c:pt>
                <c:pt idx="148866">
                  <c:v>344.886090549698</c:v>
                </c:pt>
                <c:pt idx="148867">
                  <c:v>344.88840730497202</c:v>
                </c:pt>
                <c:pt idx="148868">
                  <c:v>344.89072406024502</c:v>
                </c:pt>
                <c:pt idx="148869">
                  <c:v>344.89304081551899</c:v>
                </c:pt>
                <c:pt idx="148870">
                  <c:v>344.89535757079199</c:v>
                </c:pt>
                <c:pt idx="148871">
                  <c:v>344.89767432606601</c:v>
                </c:pt>
                <c:pt idx="148872">
                  <c:v>344.89999108133901</c:v>
                </c:pt>
                <c:pt idx="148873">
                  <c:v>344.90230783661298</c:v>
                </c:pt>
                <c:pt idx="148874">
                  <c:v>344.90462459188598</c:v>
                </c:pt>
                <c:pt idx="148875">
                  <c:v>344.90694134716</c:v>
                </c:pt>
                <c:pt idx="148876">
                  <c:v>344.909258102433</c:v>
                </c:pt>
                <c:pt idx="148877">
                  <c:v>344.91157485770702</c:v>
                </c:pt>
                <c:pt idx="148878">
                  <c:v>344.91389161298002</c:v>
                </c:pt>
                <c:pt idx="148879">
                  <c:v>344.91620836825399</c:v>
                </c:pt>
                <c:pt idx="148880">
                  <c:v>344.91852512352699</c:v>
                </c:pt>
                <c:pt idx="148881">
                  <c:v>344.92084187880101</c:v>
                </c:pt>
                <c:pt idx="148882">
                  <c:v>344.92315863407401</c:v>
                </c:pt>
                <c:pt idx="148883">
                  <c:v>344.92547538934798</c:v>
                </c:pt>
                <c:pt idx="148884">
                  <c:v>344.927792144622</c:v>
                </c:pt>
                <c:pt idx="148885">
                  <c:v>344.930108899895</c:v>
                </c:pt>
                <c:pt idx="148886">
                  <c:v>344.93242565516903</c:v>
                </c:pt>
                <c:pt idx="148887">
                  <c:v>344.93474241044203</c:v>
                </c:pt>
                <c:pt idx="148888">
                  <c:v>344.93705916571599</c:v>
                </c:pt>
                <c:pt idx="148889">
                  <c:v>344.93937592098899</c:v>
                </c:pt>
                <c:pt idx="148890">
                  <c:v>344.94169267626302</c:v>
                </c:pt>
                <c:pt idx="148891">
                  <c:v>344.94400943153602</c:v>
                </c:pt>
                <c:pt idx="148892">
                  <c:v>344.94632618680998</c:v>
                </c:pt>
                <c:pt idx="148893">
                  <c:v>344.94864294208298</c:v>
                </c:pt>
                <c:pt idx="148894">
                  <c:v>344.95095969735701</c:v>
                </c:pt>
                <c:pt idx="148895">
                  <c:v>344.95327645263001</c:v>
                </c:pt>
                <c:pt idx="148896">
                  <c:v>344.95559320790397</c:v>
                </c:pt>
                <c:pt idx="148897">
                  <c:v>344.95790996317697</c:v>
                </c:pt>
                <c:pt idx="148898">
                  <c:v>344.960226718451</c:v>
                </c:pt>
                <c:pt idx="148899">
                  <c:v>344.962543473724</c:v>
                </c:pt>
                <c:pt idx="148900">
                  <c:v>344.96486022899802</c:v>
                </c:pt>
                <c:pt idx="148901">
                  <c:v>344.96717698427102</c:v>
                </c:pt>
                <c:pt idx="148902">
                  <c:v>344.96949373954499</c:v>
                </c:pt>
                <c:pt idx="148903">
                  <c:v>344.97181049481799</c:v>
                </c:pt>
                <c:pt idx="148904">
                  <c:v>344.97412725009201</c:v>
                </c:pt>
                <c:pt idx="148905">
                  <c:v>344.97644400536501</c:v>
                </c:pt>
                <c:pt idx="148906">
                  <c:v>344.97876076063898</c:v>
                </c:pt>
                <c:pt idx="148907">
                  <c:v>344.98107751591198</c:v>
                </c:pt>
                <c:pt idx="148908">
                  <c:v>344.983394271186</c:v>
                </c:pt>
                <c:pt idx="148909">
                  <c:v>344.985711026459</c:v>
                </c:pt>
                <c:pt idx="148910">
                  <c:v>344.98802778173302</c:v>
                </c:pt>
                <c:pt idx="148911">
                  <c:v>344.99034453700602</c:v>
                </c:pt>
                <c:pt idx="148912">
                  <c:v>344.99266129227999</c:v>
                </c:pt>
                <c:pt idx="148913">
                  <c:v>344.99497804755299</c:v>
                </c:pt>
                <c:pt idx="148914">
                  <c:v>344.99729480282701</c:v>
                </c:pt>
                <c:pt idx="148915">
                  <c:v>344.99961155810001</c:v>
                </c:pt>
                <c:pt idx="148916">
                  <c:v>345.00192831337398</c:v>
                </c:pt>
                <c:pt idx="148917">
                  <c:v>345.00424506864698</c:v>
                </c:pt>
                <c:pt idx="148918">
                  <c:v>345.006561823921</c:v>
                </c:pt>
                <c:pt idx="148919">
                  <c:v>345.008878579194</c:v>
                </c:pt>
                <c:pt idx="148920">
                  <c:v>345.01119533446803</c:v>
                </c:pt>
                <c:pt idx="148921">
                  <c:v>345.01351208974103</c:v>
                </c:pt>
                <c:pt idx="148922">
                  <c:v>345.01582884501499</c:v>
                </c:pt>
                <c:pt idx="148923">
                  <c:v>345.01814560028799</c:v>
                </c:pt>
                <c:pt idx="148924">
                  <c:v>345.02046235556202</c:v>
                </c:pt>
                <c:pt idx="148925">
                  <c:v>345.02277911083598</c:v>
                </c:pt>
                <c:pt idx="148926">
                  <c:v>345.02509586610898</c:v>
                </c:pt>
                <c:pt idx="148927">
                  <c:v>345.02741262138301</c:v>
                </c:pt>
                <c:pt idx="148928">
                  <c:v>345.02972937665601</c:v>
                </c:pt>
                <c:pt idx="148929">
                  <c:v>345.03204613192997</c:v>
                </c:pt>
                <c:pt idx="148930">
                  <c:v>345.03436288720297</c:v>
                </c:pt>
                <c:pt idx="148931">
                  <c:v>345.036679642477</c:v>
                </c:pt>
                <c:pt idx="148932">
                  <c:v>345.03899639775</c:v>
                </c:pt>
                <c:pt idx="148933">
                  <c:v>345.04131315302402</c:v>
                </c:pt>
                <c:pt idx="148934">
                  <c:v>345.04362990829702</c:v>
                </c:pt>
                <c:pt idx="148935">
                  <c:v>345.04594666357099</c:v>
                </c:pt>
                <c:pt idx="148936">
                  <c:v>345.04826341884399</c:v>
                </c:pt>
                <c:pt idx="148937">
                  <c:v>345.05058017411801</c:v>
                </c:pt>
                <c:pt idx="148938">
                  <c:v>345.05289692939101</c:v>
                </c:pt>
                <c:pt idx="148939">
                  <c:v>345.05521368466498</c:v>
                </c:pt>
                <c:pt idx="148940">
                  <c:v>345.05753043993798</c:v>
                </c:pt>
                <c:pt idx="148941">
                  <c:v>345.059847195212</c:v>
                </c:pt>
                <c:pt idx="148942">
                  <c:v>345.062163950485</c:v>
                </c:pt>
                <c:pt idx="148943">
                  <c:v>345.06448070575902</c:v>
                </c:pt>
                <c:pt idx="148944">
                  <c:v>345.06679746103202</c:v>
                </c:pt>
                <c:pt idx="148945">
                  <c:v>345.06911421630599</c:v>
                </c:pt>
                <c:pt idx="148946">
                  <c:v>345.07143097157899</c:v>
                </c:pt>
                <c:pt idx="148947">
                  <c:v>345.07374772685301</c:v>
                </c:pt>
                <c:pt idx="148948">
                  <c:v>345.07606448212601</c:v>
                </c:pt>
                <c:pt idx="148949">
                  <c:v>345.07838123739998</c:v>
                </c:pt>
                <c:pt idx="148950">
                  <c:v>345.08069799267298</c:v>
                </c:pt>
                <c:pt idx="148951">
                  <c:v>345.083014747947</c:v>
                </c:pt>
                <c:pt idx="148952">
                  <c:v>345.08533150322</c:v>
                </c:pt>
                <c:pt idx="148953">
                  <c:v>345.08764825849403</c:v>
                </c:pt>
                <c:pt idx="148954">
                  <c:v>345.08996501376703</c:v>
                </c:pt>
                <c:pt idx="148955">
                  <c:v>345.09228176904099</c:v>
                </c:pt>
                <c:pt idx="148956">
                  <c:v>345.09459852431399</c:v>
                </c:pt>
                <c:pt idx="148957">
                  <c:v>345.09691527958802</c:v>
                </c:pt>
                <c:pt idx="148958">
                  <c:v>345.09923203486102</c:v>
                </c:pt>
                <c:pt idx="148959">
                  <c:v>345.10154879013498</c:v>
                </c:pt>
                <c:pt idx="148960">
                  <c:v>345.10386554540798</c:v>
                </c:pt>
                <c:pt idx="148961">
                  <c:v>345.10618230068201</c:v>
                </c:pt>
                <c:pt idx="148962">
                  <c:v>345.10849905595501</c:v>
                </c:pt>
                <c:pt idx="148963">
                  <c:v>345.11081581122897</c:v>
                </c:pt>
                <c:pt idx="148964">
                  <c:v>345.11313256650197</c:v>
                </c:pt>
                <c:pt idx="148965">
                  <c:v>345.115449321776</c:v>
                </c:pt>
                <c:pt idx="148966">
                  <c:v>345.117766077049</c:v>
                </c:pt>
                <c:pt idx="148967">
                  <c:v>345.12008283232302</c:v>
                </c:pt>
                <c:pt idx="148968">
                  <c:v>345.12239958759699</c:v>
                </c:pt>
                <c:pt idx="148969">
                  <c:v>345.12471634286999</c:v>
                </c:pt>
                <c:pt idx="148970">
                  <c:v>345.12703309814401</c:v>
                </c:pt>
                <c:pt idx="148971">
                  <c:v>345.12934985341701</c:v>
                </c:pt>
                <c:pt idx="148972">
                  <c:v>345.13166660869098</c:v>
                </c:pt>
                <c:pt idx="148973">
                  <c:v>345.13398336396398</c:v>
                </c:pt>
                <c:pt idx="148974">
                  <c:v>345.136300119238</c:v>
                </c:pt>
                <c:pt idx="148975">
                  <c:v>345.138616874511</c:v>
                </c:pt>
                <c:pt idx="148976">
                  <c:v>345.14093362978502</c:v>
                </c:pt>
                <c:pt idx="148977">
                  <c:v>345.14325038505802</c:v>
                </c:pt>
                <c:pt idx="148978">
                  <c:v>345.14556714033199</c:v>
                </c:pt>
                <c:pt idx="148979">
                  <c:v>345.14788389560499</c:v>
                </c:pt>
                <c:pt idx="148980">
                  <c:v>345.15020065087901</c:v>
                </c:pt>
                <c:pt idx="148981">
                  <c:v>345.15251740615201</c:v>
                </c:pt>
                <c:pt idx="148982">
                  <c:v>345.15483416142598</c:v>
                </c:pt>
                <c:pt idx="148983">
                  <c:v>345.15715091669898</c:v>
                </c:pt>
                <c:pt idx="148984">
                  <c:v>345.159467671973</c:v>
                </c:pt>
                <c:pt idx="148985">
                  <c:v>345.161784427246</c:v>
                </c:pt>
                <c:pt idx="148986">
                  <c:v>345.16410118252003</c:v>
                </c:pt>
                <c:pt idx="148987">
                  <c:v>345.16641793779303</c:v>
                </c:pt>
                <c:pt idx="148988">
                  <c:v>345.16873469306699</c:v>
                </c:pt>
                <c:pt idx="148989">
                  <c:v>345.17105144833999</c:v>
                </c:pt>
                <c:pt idx="148990">
                  <c:v>345.17336820361402</c:v>
                </c:pt>
                <c:pt idx="148991">
                  <c:v>345.17568495888702</c:v>
                </c:pt>
                <c:pt idx="148992">
                  <c:v>345.17800171416098</c:v>
                </c:pt>
                <c:pt idx="148993">
                  <c:v>345.18031846943398</c:v>
                </c:pt>
                <c:pt idx="148994">
                  <c:v>345.18263522470801</c:v>
                </c:pt>
                <c:pt idx="148995">
                  <c:v>345.18495197998101</c:v>
                </c:pt>
                <c:pt idx="148996">
                  <c:v>345.18726873525497</c:v>
                </c:pt>
                <c:pt idx="148997">
                  <c:v>345.18958549052797</c:v>
                </c:pt>
                <c:pt idx="148998">
                  <c:v>345.191902245802</c:v>
                </c:pt>
                <c:pt idx="148999">
                  <c:v>345.194219001075</c:v>
                </c:pt>
                <c:pt idx="149000">
                  <c:v>345.19653575634902</c:v>
                </c:pt>
                <c:pt idx="149001">
                  <c:v>345.19885251162202</c:v>
                </c:pt>
                <c:pt idx="149002">
                  <c:v>345.20116926689599</c:v>
                </c:pt>
                <c:pt idx="149003">
                  <c:v>345.20348602216899</c:v>
                </c:pt>
                <c:pt idx="149004">
                  <c:v>345.20580277744301</c:v>
                </c:pt>
                <c:pt idx="149005">
                  <c:v>345.20811953271601</c:v>
                </c:pt>
                <c:pt idx="149006">
                  <c:v>345.21043628798998</c:v>
                </c:pt>
                <c:pt idx="149007">
                  <c:v>345.21275304326298</c:v>
                </c:pt>
                <c:pt idx="149008">
                  <c:v>345.215069798537</c:v>
                </c:pt>
                <c:pt idx="149009">
                  <c:v>345.21738655381</c:v>
                </c:pt>
                <c:pt idx="149010">
                  <c:v>345.21970330908403</c:v>
                </c:pt>
                <c:pt idx="149011">
                  <c:v>345.22202006435799</c:v>
                </c:pt>
                <c:pt idx="149012">
                  <c:v>345.22433681963099</c:v>
                </c:pt>
                <c:pt idx="149013">
                  <c:v>345.22665357490501</c:v>
                </c:pt>
                <c:pt idx="149014">
                  <c:v>345.22897033017802</c:v>
                </c:pt>
                <c:pt idx="149015">
                  <c:v>345.23128708545198</c:v>
                </c:pt>
                <c:pt idx="149016">
                  <c:v>345.23360384072498</c:v>
                </c:pt>
                <c:pt idx="149017">
                  <c:v>345.235920595999</c:v>
                </c:pt>
                <c:pt idx="149018">
                  <c:v>345.23823735127201</c:v>
                </c:pt>
                <c:pt idx="149019">
                  <c:v>345.24055410654603</c:v>
                </c:pt>
                <c:pt idx="149020">
                  <c:v>345.24287086181897</c:v>
                </c:pt>
                <c:pt idx="149021">
                  <c:v>345.24518761709299</c:v>
                </c:pt>
                <c:pt idx="149022">
                  <c:v>345.247504372366</c:v>
                </c:pt>
                <c:pt idx="149023">
                  <c:v>345.24982112764002</c:v>
                </c:pt>
                <c:pt idx="149024">
                  <c:v>345.25213788291302</c:v>
                </c:pt>
                <c:pt idx="149025">
                  <c:v>345.25445463818698</c:v>
                </c:pt>
                <c:pt idx="149026">
                  <c:v>345.25677139345999</c:v>
                </c:pt>
                <c:pt idx="149027">
                  <c:v>345.25908814873401</c:v>
                </c:pt>
                <c:pt idx="149028">
                  <c:v>345.26140490400701</c:v>
                </c:pt>
                <c:pt idx="149029">
                  <c:v>345.26372165928098</c:v>
                </c:pt>
                <c:pt idx="149030">
                  <c:v>345.26603841455398</c:v>
                </c:pt>
                <c:pt idx="149031">
                  <c:v>345.268355169828</c:v>
                </c:pt>
                <c:pt idx="149032">
                  <c:v>345.270671925101</c:v>
                </c:pt>
                <c:pt idx="149033">
                  <c:v>345.27298868037502</c:v>
                </c:pt>
                <c:pt idx="149034">
                  <c:v>345.27530543564802</c:v>
                </c:pt>
                <c:pt idx="149035">
                  <c:v>345.27762219092199</c:v>
                </c:pt>
                <c:pt idx="149036">
                  <c:v>345.27993894619499</c:v>
                </c:pt>
                <c:pt idx="149037">
                  <c:v>345.28225570146901</c:v>
                </c:pt>
                <c:pt idx="149038">
                  <c:v>345.28457245674201</c:v>
                </c:pt>
                <c:pt idx="149039">
                  <c:v>345.28688921201598</c:v>
                </c:pt>
                <c:pt idx="149040">
                  <c:v>345.28920596728898</c:v>
                </c:pt>
                <c:pt idx="149041">
                  <c:v>345.291522722563</c:v>
                </c:pt>
                <c:pt idx="149042">
                  <c:v>345.293839477836</c:v>
                </c:pt>
                <c:pt idx="149043">
                  <c:v>345.29615623311003</c:v>
                </c:pt>
                <c:pt idx="149044">
                  <c:v>345.29847298838303</c:v>
                </c:pt>
                <c:pt idx="149045">
                  <c:v>345.30078974365699</c:v>
                </c:pt>
                <c:pt idx="149046">
                  <c:v>345.30310649892999</c:v>
                </c:pt>
                <c:pt idx="149047">
                  <c:v>345.30542325420402</c:v>
                </c:pt>
                <c:pt idx="149048">
                  <c:v>345.30774000947702</c:v>
                </c:pt>
                <c:pt idx="149049">
                  <c:v>345.31005676475098</c:v>
                </c:pt>
                <c:pt idx="149050">
                  <c:v>345.31237352002398</c:v>
                </c:pt>
                <c:pt idx="149051">
                  <c:v>345.31469027529801</c:v>
                </c:pt>
                <c:pt idx="149052">
                  <c:v>345.31700703057101</c:v>
                </c:pt>
                <c:pt idx="149053">
                  <c:v>345.31932378584497</c:v>
                </c:pt>
                <c:pt idx="149054">
                  <c:v>345.321640541119</c:v>
                </c:pt>
                <c:pt idx="149055">
                  <c:v>345.323957296392</c:v>
                </c:pt>
                <c:pt idx="149056">
                  <c:v>345.32627405166602</c:v>
                </c:pt>
                <c:pt idx="149057">
                  <c:v>345.32859080693902</c:v>
                </c:pt>
                <c:pt idx="149058">
                  <c:v>345.33090756221299</c:v>
                </c:pt>
                <c:pt idx="149059">
                  <c:v>345.33322431748599</c:v>
                </c:pt>
                <c:pt idx="149060">
                  <c:v>345.33554107276001</c:v>
                </c:pt>
                <c:pt idx="149061">
                  <c:v>345.33785782803301</c:v>
                </c:pt>
                <c:pt idx="149062">
                  <c:v>345.34017458330698</c:v>
                </c:pt>
                <c:pt idx="149063">
                  <c:v>345.34249133857998</c:v>
                </c:pt>
                <c:pt idx="149064">
                  <c:v>345.344808093854</c:v>
                </c:pt>
                <c:pt idx="149065">
                  <c:v>345.347124849127</c:v>
                </c:pt>
                <c:pt idx="149066">
                  <c:v>345.34944160440102</c:v>
                </c:pt>
                <c:pt idx="149067">
                  <c:v>345.35175835967402</c:v>
                </c:pt>
                <c:pt idx="149068">
                  <c:v>345.35407511494799</c:v>
                </c:pt>
                <c:pt idx="149069">
                  <c:v>345.35639187022099</c:v>
                </c:pt>
                <c:pt idx="149070">
                  <c:v>345.35870862549501</c:v>
                </c:pt>
                <c:pt idx="149071">
                  <c:v>345.36102538076801</c:v>
                </c:pt>
                <c:pt idx="149072">
                  <c:v>345.36334213604198</c:v>
                </c:pt>
                <c:pt idx="149073">
                  <c:v>345.36565889131498</c:v>
                </c:pt>
                <c:pt idx="149074">
                  <c:v>345.367975646589</c:v>
                </c:pt>
                <c:pt idx="149075">
                  <c:v>345.370292401862</c:v>
                </c:pt>
                <c:pt idx="149076">
                  <c:v>345.37260915713603</c:v>
                </c:pt>
                <c:pt idx="149077">
                  <c:v>345.37492591240903</c:v>
                </c:pt>
                <c:pt idx="149078">
                  <c:v>345.37724266768299</c:v>
                </c:pt>
                <c:pt idx="149079">
                  <c:v>345.37955942295599</c:v>
                </c:pt>
                <c:pt idx="149080">
                  <c:v>345.38187617823002</c:v>
                </c:pt>
                <c:pt idx="149081">
                  <c:v>345.38419293350302</c:v>
                </c:pt>
                <c:pt idx="149082">
                  <c:v>345.38650968877698</c:v>
                </c:pt>
                <c:pt idx="149083">
                  <c:v>345.38882644404998</c:v>
                </c:pt>
                <c:pt idx="149084">
                  <c:v>345.39114319932401</c:v>
                </c:pt>
                <c:pt idx="149085">
                  <c:v>345.39345995459701</c:v>
                </c:pt>
                <c:pt idx="149086">
                  <c:v>345.39577670987097</c:v>
                </c:pt>
                <c:pt idx="149087">
                  <c:v>345.39809346514397</c:v>
                </c:pt>
                <c:pt idx="149088">
                  <c:v>345.400410220418</c:v>
                </c:pt>
                <c:pt idx="149089">
                  <c:v>345.402726975691</c:v>
                </c:pt>
                <c:pt idx="149090">
                  <c:v>345.40504373096502</c:v>
                </c:pt>
                <c:pt idx="149091">
                  <c:v>345.40736048623802</c:v>
                </c:pt>
                <c:pt idx="149092">
                  <c:v>345.40967724151199</c:v>
                </c:pt>
                <c:pt idx="149093">
                  <c:v>345.41199399678499</c:v>
                </c:pt>
                <c:pt idx="149094">
                  <c:v>345.41431075205901</c:v>
                </c:pt>
                <c:pt idx="149095">
                  <c:v>345.41662750733201</c:v>
                </c:pt>
                <c:pt idx="149096">
                  <c:v>345.41894426260598</c:v>
                </c:pt>
                <c:pt idx="149097">
                  <c:v>345.42126101788</c:v>
                </c:pt>
                <c:pt idx="149098">
                  <c:v>345.423577773153</c:v>
                </c:pt>
                <c:pt idx="149099">
                  <c:v>345.42589452842702</c:v>
                </c:pt>
                <c:pt idx="149100">
                  <c:v>345.42821128370002</c:v>
                </c:pt>
                <c:pt idx="149101">
                  <c:v>345.43052803897399</c:v>
                </c:pt>
                <c:pt idx="149102">
                  <c:v>345.43284479424699</c:v>
                </c:pt>
                <c:pt idx="149103">
                  <c:v>345.43516154952101</c:v>
                </c:pt>
                <c:pt idx="149104">
                  <c:v>345.43747830479401</c:v>
                </c:pt>
                <c:pt idx="149105">
                  <c:v>345.43979506006798</c:v>
                </c:pt>
                <c:pt idx="149106">
                  <c:v>345.44211181534098</c:v>
                </c:pt>
                <c:pt idx="149107">
                  <c:v>345.444428570615</c:v>
                </c:pt>
                <c:pt idx="149108">
                  <c:v>345.446745325888</c:v>
                </c:pt>
                <c:pt idx="149109">
                  <c:v>345.44906208116203</c:v>
                </c:pt>
                <c:pt idx="149110">
                  <c:v>345.45137883643503</c:v>
                </c:pt>
                <c:pt idx="149111">
                  <c:v>345.45369559170899</c:v>
                </c:pt>
                <c:pt idx="149112">
                  <c:v>345.45601234698199</c:v>
                </c:pt>
                <c:pt idx="149113">
                  <c:v>345.45832910225602</c:v>
                </c:pt>
                <c:pt idx="149114">
                  <c:v>345.46064585752902</c:v>
                </c:pt>
                <c:pt idx="149115">
                  <c:v>345.46296261280298</c:v>
                </c:pt>
                <c:pt idx="149116">
                  <c:v>345.46527936807598</c:v>
                </c:pt>
                <c:pt idx="149117">
                  <c:v>345.46759612335001</c:v>
                </c:pt>
                <c:pt idx="149118">
                  <c:v>345.46991287862301</c:v>
                </c:pt>
                <c:pt idx="149119">
                  <c:v>345.47222963389697</c:v>
                </c:pt>
                <c:pt idx="149120">
                  <c:v>345.47454638916997</c:v>
                </c:pt>
                <c:pt idx="149121">
                  <c:v>345.476863144444</c:v>
                </c:pt>
                <c:pt idx="149122">
                  <c:v>345.479179899717</c:v>
                </c:pt>
                <c:pt idx="149123">
                  <c:v>345.48149665499102</c:v>
                </c:pt>
                <c:pt idx="149124">
                  <c:v>345.48381341026402</c:v>
                </c:pt>
                <c:pt idx="149125">
                  <c:v>345.48613016553799</c:v>
                </c:pt>
                <c:pt idx="149126">
                  <c:v>345.48844692081099</c:v>
                </c:pt>
                <c:pt idx="149127">
                  <c:v>345.49076367608501</c:v>
                </c:pt>
                <c:pt idx="149128">
                  <c:v>345.49308043135801</c:v>
                </c:pt>
                <c:pt idx="149129">
                  <c:v>345.49539718663198</c:v>
                </c:pt>
                <c:pt idx="149130">
                  <c:v>345.49771394190498</c:v>
                </c:pt>
                <c:pt idx="149131">
                  <c:v>345.500030697179</c:v>
                </c:pt>
                <c:pt idx="149132">
                  <c:v>345.502347452452</c:v>
                </c:pt>
                <c:pt idx="149133">
                  <c:v>345.50466420772602</c:v>
                </c:pt>
                <c:pt idx="149134">
                  <c:v>345.50698096299902</c:v>
                </c:pt>
                <c:pt idx="149135">
                  <c:v>345.50929771827299</c:v>
                </c:pt>
                <c:pt idx="149136">
                  <c:v>345.51161447354599</c:v>
                </c:pt>
                <c:pt idx="149137">
                  <c:v>345.51393122882001</c:v>
                </c:pt>
                <c:pt idx="149138">
                  <c:v>345.51624798409301</c:v>
                </c:pt>
                <c:pt idx="149139">
                  <c:v>345.51856473936698</c:v>
                </c:pt>
                <c:pt idx="149140">
                  <c:v>345.520881494641</c:v>
                </c:pt>
                <c:pt idx="149141">
                  <c:v>345.523198249914</c:v>
                </c:pt>
                <c:pt idx="149142">
                  <c:v>345.52551500518803</c:v>
                </c:pt>
                <c:pt idx="149143">
                  <c:v>345.52783176046103</c:v>
                </c:pt>
                <c:pt idx="149144">
                  <c:v>345.53014851573499</c:v>
                </c:pt>
                <c:pt idx="149145">
                  <c:v>345.53246527100799</c:v>
                </c:pt>
                <c:pt idx="149146">
                  <c:v>345.53478202628202</c:v>
                </c:pt>
                <c:pt idx="149147">
                  <c:v>345.53709878155502</c:v>
                </c:pt>
                <c:pt idx="149148">
                  <c:v>345.53941553682898</c:v>
                </c:pt>
                <c:pt idx="149149">
                  <c:v>345.54173229210198</c:v>
                </c:pt>
                <c:pt idx="149150">
                  <c:v>345.54404904737601</c:v>
                </c:pt>
                <c:pt idx="149151">
                  <c:v>345.54636580264901</c:v>
                </c:pt>
                <c:pt idx="149152">
                  <c:v>345.54868255792297</c:v>
                </c:pt>
                <c:pt idx="149153">
                  <c:v>345.55099931319597</c:v>
                </c:pt>
                <c:pt idx="149154">
                  <c:v>345.55331606847</c:v>
                </c:pt>
                <c:pt idx="149155">
                  <c:v>345.555632823743</c:v>
                </c:pt>
                <c:pt idx="149156">
                  <c:v>345.55794957901702</c:v>
                </c:pt>
                <c:pt idx="149157">
                  <c:v>345.56026633429002</c:v>
                </c:pt>
                <c:pt idx="149158">
                  <c:v>345.56258308956399</c:v>
                </c:pt>
                <c:pt idx="149159">
                  <c:v>345.56489984483699</c:v>
                </c:pt>
                <c:pt idx="149160">
                  <c:v>345.56721660011101</c:v>
                </c:pt>
                <c:pt idx="149161">
                  <c:v>345.56953335538401</c:v>
                </c:pt>
                <c:pt idx="149162">
                  <c:v>345.57185011065798</c:v>
                </c:pt>
                <c:pt idx="149163">
                  <c:v>345.57416686593098</c:v>
                </c:pt>
                <c:pt idx="149164">
                  <c:v>345.576483621205</c:v>
                </c:pt>
                <c:pt idx="149165">
                  <c:v>345.578800376478</c:v>
                </c:pt>
                <c:pt idx="149166">
                  <c:v>345.58111713175202</c:v>
                </c:pt>
                <c:pt idx="149167">
                  <c:v>345.58343388702502</c:v>
                </c:pt>
                <c:pt idx="149168">
                  <c:v>345.58575064229899</c:v>
                </c:pt>
                <c:pt idx="149169">
                  <c:v>345.58806739757199</c:v>
                </c:pt>
                <c:pt idx="149170">
                  <c:v>345.59038415284601</c:v>
                </c:pt>
                <c:pt idx="149171">
                  <c:v>345.59270090811901</c:v>
                </c:pt>
                <c:pt idx="149172">
                  <c:v>345.59501766339298</c:v>
                </c:pt>
                <c:pt idx="149173">
                  <c:v>345.59733441866598</c:v>
                </c:pt>
                <c:pt idx="149174">
                  <c:v>345.59965117394</c:v>
                </c:pt>
                <c:pt idx="149175">
                  <c:v>345.601967929213</c:v>
                </c:pt>
                <c:pt idx="149176">
                  <c:v>345.60428468448703</c:v>
                </c:pt>
                <c:pt idx="149177">
                  <c:v>345.60660143976003</c:v>
                </c:pt>
                <c:pt idx="149178">
                  <c:v>345.60891819503399</c:v>
                </c:pt>
                <c:pt idx="149179">
                  <c:v>345.61123495030699</c:v>
                </c:pt>
                <c:pt idx="149180">
                  <c:v>345.61355170558102</c:v>
                </c:pt>
                <c:pt idx="149181">
                  <c:v>345.61586846085498</c:v>
                </c:pt>
                <c:pt idx="149182">
                  <c:v>345.61818521612798</c:v>
                </c:pt>
                <c:pt idx="149183">
                  <c:v>345.62050197140201</c:v>
                </c:pt>
                <c:pt idx="149184">
                  <c:v>345.62281872667501</c:v>
                </c:pt>
                <c:pt idx="149185">
                  <c:v>345.62513548194897</c:v>
                </c:pt>
                <c:pt idx="149186">
                  <c:v>345.62745223722197</c:v>
                </c:pt>
                <c:pt idx="149187">
                  <c:v>345.629768992496</c:v>
                </c:pt>
                <c:pt idx="149188">
                  <c:v>345.632085747769</c:v>
                </c:pt>
                <c:pt idx="149189">
                  <c:v>345.63440250304302</c:v>
                </c:pt>
                <c:pt idx="149190">
                  <c:v>345.63671925831602</c:v>
                </c:pt>
                <c:pt idx="149191">
                  <c:v>345.63903601358999</c:v>
                </c:pt>
                <c:pt idx="149192">
                  <c:v>345.64135276886299</c:v>
                </c:pt>
                <c:pt idx="149193">
                  <c:v>345.64366952413701</c:v>
                </c:pt>
                <c:pt idx="149194">
                  <c:v>345.64598627941001</c:v>
                </c:pt>
                <c:pt idx="149195">
                  <c:v>345.64830303468398</c:v>
                </c:pt>
                <c:pt idx="149196">
                  <c:v>345.65061978995698</c:v>
                </c:pt>
                <c:pt idx="149197">
                  <c:v>345.652936545231</c:v>
                </c:pt>
                <c:pt idx="149198">
                  <c:v>345.655253300504</c:v>
                </c:pt>
                <c:pt idx="149199">
                  <c:v>345.65757005577802</c:v>
                </c:pt>
                <c:pt idx="149200">
                  <c:v>345.65988681105102</c:v>
                </c:pt>
                <c:pt idx="149201">
                  <c:v>345.66220356632499</c:v>
                </c:pt>
                <c:pt idx="149202">
                  <c:v>345.66452032159799</c:v>
                </c:pt>
                <c:pt idx="149203">
                  <c:v>345.66683707687201</c:v>
                </c:pt>
                <c:pt idx="149204">
                  <c:v>345.66915383214501</c:v>
                </c:pt>
                <c:pt idx="149205">
                  <c:v>345.67147058741898</c:v>
                </c:pt>
                <c:pt idx="149206">
                  <c:v>345.67378734269198</c:v>
                </c:pt>
                <c:pt idx="149207">
                  <c:v>345.676104097966</c:v>
                </c:pt>
                <c:pt idx="149208">
                  <c:v>345.678420853239</c:v>
                </c:pt>
                <c:pt idx="149209">
                  <c:v>345.68073760851303</c:v>
                </c:pt>
                <c:pt idx="149210">
                  <c:v>345.68305436378603</c:v>
                </c:pt>
                <c:pt idx="149211">
                  <c:v>345.68537111905999</c:v>
                </c:pt>
                <c:pt idx="149212">
                  <c:v>345.68768787433299</c:v>
                </c:pt>
                <c:pt idx="149213">
                  <c:v>345.69000462960702</c:v>
                </c:pt>
                <c:pt idx="149214">
                  <c:v>345.69232138488002</c:v>
                </c:pt>
                <c:pt idx="149215">
                  <c:v>345.69463814015398</c:v>
                </c:pt>
                <c:pt idx="149216">
                  <c:v>345.69695489542698</c:v>
                </c:pt>
                <c:pt idx="149217">
                  <c:v>345.69927165070101</c:v>
                </c:pt>
                <c:pt idx="149218">
                  <c:v>345.70158840597401</c:v>
                </c:pt>
                <c:pt idx="149219">
                  <c:v>345.70390516124797</c:v>
                </c:pt>
                <c:pt idx="149220">
                  <c:v>345.70622191652097</c:v>
                </c:pt>
                <c:pt idx="149221">
                  <c:v>345.708538671795</c:v>
                </c:pt>
                <c:pt idx="149222">
                  <c:v>345.710855427068</c:v>
                </c:pt>
                <c:pt idx="149223">
                  <c:v>345.71317218234202</c:v>
                </c:pt>
                <c:pt idx="149224">
                  <c:v>345.71548893761599</c:v>
                </c:pt>
                <c:pt idx="149225">
                  <c:v>345.71780569288899</c:v>
                </c:pt>
                <c:pt idx="149226">
                  <c:v>345.72012244816301</c:v>
                </c:pt>
                <c:pt idx="149227">
                  <c:v>345.72243920343601</c:v>
                </c:pt>
                <c:pt idx="149228">
                  <c:v>345.72475595870998</c:v>
                </c:pt>
                <c:pt idx="149229">
                  <c:v>345.72707271398298</c:v>
                </c:pt>
                <c:pt idx="149230">
                  <c:v>345.729389469257</c:v>
                </c:pt>
                <c:pt idx="149231">
                  <c:v>345.73170622453</c:v>
                </c:pt>
                <c:pt idx="149232">
                  <c:v>345.73402297980402</c:v>
                </c:pt>
                <c:pt idx="149233">
                  <c:v>345.73633973507702</c:v>
                </c:pt>
                <c:pt idx="149234">
                  <c:v>345.73865649035099</c:v>
                </c:pt>
                <c:pt idx="149235">
                  <c:v>345.74097324562399</c:v>
                </c:pt>
                <c:pt idx="149236">
                  <c:v>345.74329000089801</c:v>
                </c:pt>
                <c:pt idx="149237">
                  <c:v>345.74560675617101</c:v>
                </c:pt>
                <c:pt idx="149238">
                  <c:v>345.74792351144498</c:v>
                </c:pt>
                <c:pt idx="149239">
                  <c:v>345.75024026671798</c:v>
                </c:pt>
                <c:pt idx="149240">
                  <c:v>345.752557021992</c:v>
                </c:pt>
                <c:pt idx="149241">
                  <c:v>345.754873777265</c:v>
                </c:pt>
                <c:pt idx="149242">
                  <c:v>345.75719053253903</c:v>
                </c:pt>
                <c:pt idx="149243">
                  <c:v>345.75950728781203</c:v>
                </c:pt>
                <c:pt idx="149244">
                  <c:v>345.76182404308599</c:v>
                </c:pt>
                <c:pt idx="149245">
                  <c:v>345.76414079835899</c:v>
                </c:pt>
                <c:pt idx="149246">
                  <c:v>345.76645755363302</c:v>
                </c:pt>
                <c:pt idx="149247">
                  <c:v>345.76877430890602</c:v>
                </c:pt>
                <c:pt idx="149248">
                  <c:v>345.77109106417998</c:v>
                </c:pt>
                <c:pt idx="149249">
                  <c:v>345.77340781945298</c:v>
                </c:pt>
                <c:pt idx="149250">
                  <c:v>345.77572457472701</c:v>
                </c:pt>
                <c:pt idx="149251">
                  <c:v>345.77804133000001</c:v>
                </c:pt>
                <c:pt idx="149252">
                  <c:v>345.78035808527397</c:v>
                </c:pt>
                <c:pt idx="149253">
                  <c:v>345.78267484054697</c:v>
                </c:pt>
                <c:pt idx="149254">
                  <c:v>345.784991595821</c:v>
                </c:pt>
                <c:pt idx="149255">
                  <c:v>345.787308351094</c:v>
                </c:pt>
                <c:pt idx="149256">
                  <c:v>345.78962510636802</c:v>
                </c:pt>
                <c:pt idx="149257">
                  <c:v>345.79194186164102</c:v>
                </c:pt>
                <c:pt idx="149258">
                  <c:v>345.79425861691499</c:v>
                </c:pt>
                <c:pt idx="149259">
                  <c:v>345.79657537218799</c:v>
                </c:pt>
                <c:pt idx="149260">
                  <c:v>345.79889212746201</c:v>
                </c:pt>
                <c:pt idx="149261">
                  <c:v>345.80120888273501</c:v>
                </c:pt>
                <c:pt idx="149262">
                  <c:v>345.80352563800898</c:v>
                </c:pt>
                <c:pt idx="149263">
                  <c:v>345.80584239328198</c:v>
                </c:pt>
                <c:pt idx="149264">
                  <c:v>345.808159148556</c:v>
                </c:pt>
                <c:pt idx="149265">
                  <c:v>345.810475903829</c:v>
                </c:pt>
                <c:pt idx="149266">
                  <c:v>345.81279265910302</c:v>
                </c:pt>
                <c:pt idx="149267">
                  <c:v>345.81510941437699</c:v>
                </c:pt>
                <c:pt idx="149268">
                  <c:v>345.81742616964999</c:v>
                </c:pt>
                <c:pt idx="149269">
                  <c:v>345.81974292492401</c:v>
                </c:pt>
                <c:pt idx="149270">
                  <c:v>345.82205968019701</c:v>
                </c:pt>
                <c:pt idx="149271">
                  <c:v>345.82437643547098</c:v>
                </c:pt>
                <c:pt idx="149272">
                  <c:v>345.82669319074398</c:v>
                </c:pt>
                <c:pt idx="149273">
                  <c:v>345.829009946018</c:v>
                </c:pt>
                <c:pt idx="149274">
                  <c:v>345.831326701291</c:v>
                </c:pt>
                <c:pt idx="149275">
                  <c:v>345.83364345656503</c:v>
                </c:pt>
                <c:pt idx="149276">
                  <c:v>345.83596021183803</c:v>
                </c:pt>
                <c:pt idx="149277">
                  <c:v>345.83827696711199</c:v>
                </c:pt>
                <c:pt idx="149278">
                  <c:v>345.84059372238499</c:v>
                </c:pt>
                <c:pt idx="149279">
                  <c:v>345.84291047765902</c:v>
                </c:pt>
                <c:pt idx="149280">
                  <c:v>345.84522723293202</c:v>
                </c:pt>
                <c:pt idx="149281">
                  <c:v>345.84754398820598</c:v>
                </c:pt>
                <c:pt idx="149282">
                  <c:v>345.84986074347898</c:v>
                </c:pt>
                <c:pt idx="149283">
                  <c:v>345.85217749875301</c:v>
                </c:pt>
                <c:pt idx="149284">
                  <c:v>345.85449425402601</c:v>
                </c:pt>
                <c:pt idx="149285">
                  <c:v>345.85681100929997</c:v>
                </c:pt>
                <c:pt idx="149286">
                  <c:v>345.85912776457297</c:v>
                </c:pt>
                <c:pt idx="149287">
                  <c:v>345.861444519847</c:v>
                </c:pt>
                <c:pt idx="149288">
                  <c:v>345.86376127512</c:v>
                </c:pt>
                <c:pt idx="149289">
                  <c:v>345.86607803039402</c:v>
                </c:pt>
                <c:pt idx="149290">
                  <c:v>345.86839478566702</c:v>
                </c:pt>
                <c:pt idx="149291">
                  <c:v>345.87071154094099</c:v>
                </c:pt>
                <c:pt idx="149292">
                  <c:v>345.87302829621399</c:v>
                </c:pt>
                <c:pt idx="149293">
                  <c:v>345.87534505148801</c:v>
                </c:pt>
                <c:pt idx="149294">
                  <c:v>345.87766180676101</c:v>
                </c:pt>
                <c:pt idx="149295">
                  <c:v>345.87997856203498</c:v>
                </c:pt>
                <c:pt idx="149296">
                  <c:v>345.88229531730798</c:v>
                </c:pt>
                <c:pt idx="149297">
                  <c:v>345.884612072582</c:v>
                </c:pt>
                <c:pt idx="149298">
                  <c:v>345.886928827855</c:v>
                </c:pt>
                <c:pt idx="149299">
                  <c:v>345.88924558312902</c:v>
                </c:pt>
                <c:pt idx="149300">
                  <c:v>345.89156233840203</c:v>
                </c:pt>
                <c:pt idx="149301">
                  <c:v>345.89387909367599</c:v>
                </c:pt>
                <c:pt idx="149302">
                  <c:v>345.89619584894899</c:v>
                </c:pt>
                <c:pt idx="149303">
                  <c:v>345.89851260422301</c:v>
                </c:pt>
                <c:pt idx="149304">
                  <c:v>345.90082935949602</c:v>
                </c:pt>
                <c:pt idx="149305">
                  <c:v>345.90314611476998</c:v>
                </c:pt>
                <c:pt idx="149306">
                  <c:v>345.90546287004298</c:v>
                </c:pt>
                <c:pt idx="149307">
                  <c:v>345.907779625317</c:v>
                </c:pt>
                <c:pt idx="149308">
                  <c:v>345.91009638059001</c:v>
                </c:pt>
                <c:pt idx="149309">
                  <c:v>345.91241313586403</c:v>
                </c:pt>
                <c:pt idx="149310">
                  <c:v>345.91472989113799</c:v>
                </c:pt>
                <c:pt idx="149311">
                  <c:v>345.91704664641099</c:v>
                </c:pt>
                <c:pt idx="149312">
                  <c:v>345.91936340168502</c:v>
                </c:pt>
                <c:pt idx="149313">
                  <c:v>345.92168015695802</c:v>
                </c:pt>
                <c:pt idx="149314">
                  <c:v>345.92399691223198</c:v>
                </c:pt>
                <c:pt idx="149315">
                  <c:v>345.92631366750499</c:v>
                </c:pt>
                <c:pt idx="149316">
                  <c:v>345.92863042277901</c:v>
                </c:pt>
                <c:pt idx="149317">
                  <c:v>345.93094717805201</c:v>
                </c:pt>
                <c:pt idx="149318">
                  <c:v>345.93326393332597</c:v>
                </c:pt>
                <c:pt idx="149319">
                  <c:v>345.93558068859898</c:v>
                </c:pt>
                <c:pt idx="149320">
                  <c:v>345.937897443873</c:v>
                </c:pt>
                <c:pt idx="149321">
                  <c:v>345.940214199146</c:v>
                </c:pt>
                <c:pt idx="149322">
                  <c:v>345.94253095442002</c:v>
                </c:pt>
                <c:pt idx="149323">
                  <c:v>345.94484770969302</c:v>
                </c:pt>
                <c:pt idx="149324">
                  <c:v>345.94716446496699</c:v>
                </c:pt>
                <c:pt idx="149325">
                  <c:v>345.94948122023999</c:v>
                </c:pt>
                <c:pt idx="149326">
                  <c:v>345.95179797551401</c:v>
                </c:pt>
                <c:pt idx="149327">
                  <c:v>345.95411473078701</c:v>
                </c:pt>
                <c:pt idx="149328">
                  <c:v>345.95643148606098</c:v>
                </c:pt>
                <c:pt idx="149329">
                  <c:v>345.95874824133398</c:v>
                </c:pt>
                <c:pt idx="149330">
                  <c:v>345.961064996608</c:v>
                </c:pt>
                <c:pt idx="149331">
                  <c:v>345.963381751881</c:v>
                </c:pt>
                <c:pt idx="149332">
                  <c:v>345.96569850715503</c:v>
                </c:pt>
                <c:pt idx="149333">
                  <c:v>345.96801526242803</c:v>
                </c:pt>
                <c:pt idx="149334">
                  <c:v>345.97033201770199</c:v>
                </c:pt>
                <c:pt idx="149335">
                  <c:v>345.97264877297499</c:v>
                </c:pt>
                <c:pt idx="149336">
                  <c:v>345.97496552824902</c:v>
                </c:pt>
                <c:pt idx="149337">
                  <c:v>345.97728228352202</c:v>
                </c:pt>
                <c:pt idx="149338">
                  <c:v>345.97959903879598</c:v>
                </c:pt>
                <c:pt idx="149339">
                  <c:v>345.98191579406898</c:v>
                </c:pt>
                <c:pt idx="149340">
                  <c:v>345.98423254934301</c:v>
                </c:pt>
                <c:pt idx="149341">
                  <c:v>345.98654930461601</c:v>
                </c:pt>
                <c:pt idx="149342">
                  <c:v>345.98886605988997</c:v>
                </c:pt>
                <c:pt idx="149343">
                  <c:v>345.99118281516297</c:v>
                </c:pt>
                <c:pt idx="149344">
                  <c:v>345.993499570437</c:v>
                </c:pt>
                <c:pt idx="149345">
                  <c:v>345.99581632571</c:v>
                </c:pt>
                <c:pt idx="149346">
                  <c:v>345.99813308098402</c:v>
                </c:pt>
                <c:pt idx="149347">
                  <c:v>346.00044983625702</c:v>
                </c:pt>
                <c:pt idx="149348">
                  <c:v>346.00276659153099</c:v>
                </c:pt>
                <c:pt idx="149349">
                  <c:v>346.00508334680399</c:v>
                </c:pt>
                <c:pt idx="149350">
                  <c:v>346.00740010207801</c:v>
                </c:pt>
                <c:pt idx="149351">
                  <c:v>346.00971685735101</c:v>
                </c:pt>
                <c:pt idx="149352">
                  <c:v>346.01203361262498</c:v>
                </c:pt>
                <c:pt idx="149353">
                  <c:v>346.014350367899</c:v>
                </c:pt>
                <c:pt idx="149354">
                  <c:v>346.016667123172</c:v>
                </c:pt>
                <c:pt idx="149355">
                  <c:v>346.01898387844602</c:v>
                </c:pt>
                <c:pt idx="149356">
                  <c:v>346.02130063371902</c:v>
                </c:pt>
                <c:pt idx="149357">
                  <c:v>346.02361738899299</c:v>
                </c:pt>
                <c:pt idx="149358">
                  <c:v>346.02593414426599</c:v>
                </c:pt>
                <c:pt idx="149359">
                  <c:v>346.02825089954001</c:v>
                </c:pt>
                <c:pt idx="149360">
                  <c:v>346.03056765481301</c:v>
                </c:pt>
                <c:pt idx="149361">
                  <c:v>346.03288441008698</c:v>
                </c:pt>
                <c:pt idx="149362">
                  <c:v>346.03520116535998</c:v>
                </c:pt>
                <c:pt idx="149363">
                  <c:v>346.037517920634</c:v>
                </c:pt>
                <c:pt idx="149364">
                  <c:v>346.039834675907</c:v>
                </c:pt>
                <c:pt idx="149365">
                  <c:v>346.04215143118103</c:v>
                </c:pt>
                <c:pt idx="149366">
                  <c:v>346.04446818645403</c:v>
                </c:pt>
                <c:pt idx="149367">
                  <c:v>346.04678494172799</c:v>
                </c:pt>
                <c:pt idx="149368">
                  <c:v>346.04910169700099</c:v>
                </c:pt>
                <c:pt idx="149369">
                  <c:v>346.05141845227502</c:v>
                </c:pt>
                <c:pt idx="149370">
                  <c:v>346.05373520754802</c:v>
                </c:pt>
                <c:pt idx="149371">
                  <c:v>346.05605196282198</c:v>
                </c:pt>
                <c:pt idx="149372">
                  <c:v>346.05836871809498</c:v>
                </c:pt>
                <c:pt idx="149373">
                  <c:v>346.06068547336901</c:v>
                </c:pt>
                <c:pt idx="149374">
                  <c:v>346.06300222864201</c:v>
                </c:pt>
                <c:pt idx="149375">
                  <c:v>346.06531898391597</c:v>
                </c:pt>
                <c:pt idx="149376">
                  <c:v>346.06763573918897</c:v>
                </c:pt>
                <c:pt idx="149377">
                  <c:v>346.069952494463</c:v>
                </c:pt>
                <c:pt idx="149378">
                  <c:v>346.072269249736</c:v>
                </c:pt>
                <c:pt idx="149379">
                  <c:v>346.07458600501002</c:v>
                </c:pt>
                <c:pt idx="149380">
                  <c:v>346.07690276028302</c:v>
                </c:pt>
                <c:pt idx="149381">
                  <c:v>346.07921951555699</c:v>
                </c:pt>
                <c:pt idx="149382">
                  <c:v>346.08153627082999</c:v>
                </c:pt>
                <c:pt idx="149383">
                  <c:v>346.08385302610401</c:v>
                </c:pt>
                <c:pt idx="149384">
                  <c:v>346.08616978137701</c:v>
                </c:pt>
                <c:pt idx="149385">
                  <c:v>346.08848653665098</c:v>
                </c:pt>
                <c:pt idx="149386">
                  <c:v>346.09080329192398</c:v>
                </c:pt>
                <c:pt idx="149387">
                  <c:v>346.093120047198</c:v>
                </c:pt>
                <c:pt idx="149388">
                  <c:v>346.095436802471</c:v>
                </c:pt>
                <c:pt idx="149389">
                  <c:v>346.09775355774502</c:v>
                </c:pt>
                <c:pt idx="149390">
                  <c:v>346.10007031301802</c:v>
                </c:pt>
                <c:pt idx="149391">
                  <c:v>346.10238706829199</c:v>
                </c:pt>
                <c:pt idx="149392">
                  <c:v>346.10470382356499</c:v>
                </c:pt>
                <c:pt idx="149393">
                  <c:v>346.10702057883901</c:v>
                </c:pt>
                <c:pt idx="149394">
                  <c:v>346.10933733411201</c:v>
                </c:pt>
                <c:pt idx="149395">
                  <c:v>346.11165408938598</c:v>
                </c:pt>
                <c:pt idx="149396">
                  <c:v>346.11397084466</c:v>
                </c:pt>
                <c:pt idx="149397">
                  <c:v>346.116287599933</c:v>
                </c:pt>
                <c:pt idx="149398">
                  <c:v>346.11860435520703</c:v>
                </c:pt>
                <c:pt idx="149399">
                  <c:v>346.12092111048003</c:v>
                </c:pt>
                <c:pt idx="149400">
                  <c:v>346.12323786575399</c:v>
                </c:pt>
                <c:pt idx="149401">
                  <c:v>346.12555462102699</c:v>
                </c:pt>
                <c:pt idx="149402">
                  <c:v>346.12787137630102</c:v>
                </c:pt>
                <c:pt idx="149403">
                  <c:v>346.13018813157402</c:v>
                </c:pt>
                <c:pt idx="149404">
                  <c:v>346.13250488684798</c:v>
                </c:pt>
                <c:pt idx="149405">
                  <c:v>346.13482164212098</c:v>
                </c:pt>
                <c:pt idx="149406">
                  <c:v>346.13713839739501</c:v>
                </c:pt>
                <c:pt idx="149407">
                  <c:v>346.13945515266801</c:v>
                </c:pt>
                <c:pt idx="149408">
                  <c:v>346.14177190794197</c:v>
                </c:pt>
                <c:pt idx="149409">
                  <c:v>346.14408866321497</c:v>
                </c:pt>
                <c:pt idx="149410">
                  <c:v>346.146405418489</c:v>
                </c:pt>
                <c:pt idx="149411">
                  <c:v>346.148722173762</c:v>
                </c:pt>
                <c:pt idx="149412">
                  <c:v>346.15103892903602</c:v>
                </c:pt>
                <c:pt idx="149413">
                  <c:v>346.15335568430902</c:v>
                </c:pt>
                <c:pt idx="149414">
                  <c:v>346.15567243958299</c:v>
                </c:pt>
                <c:pt idx="149415">
                  <c:v>346.15798919485599</c:v>
                </c:pt>
                <c:pt idx="149416">
                  <c:v>346.16030595013001</c:v>
                </c:pt>
                <c:pt idx="149417">
                  <c:v>346.16262270540301</c:v>
                </c:pt>
                <c:pt idx="149418">
                  <c:v>346.16493946067698</c:v>
                </c:pt>
                <c:pt idx="149419">
                  <c:v>346.16725621594998</c:v>
                </c:pt>
                <c:pt idx="149420">
                  <c:v>346.169572971224</c:v>
                </c:pt>
                <c:pt idx="149421">
                  <c:v>346.171889726497</c:v>
                </c:pt>
                <c:pt idx="149422">
                  <c:v>346.17420648177102</c:v>
                </c:pt>
                <c:pt idx="149423">
                  <c:v>346.17652323704402</c:v>
                </c:pt>
                <c:pt idx="149424">
                  <c:v>346.17883999231799</c:v>
                </c:pt>
                <c:pt idx="149425">
                  <c:v>346.18115674759099</c:v>
                </c:pt>
                <c:pt idx="149426">
                  <c:v>346.18347350286501</c:v>
                </c:pt>
                <c:pt idx="149427">
                  <c:v>346.18579025813801</c:v>
                </c:pt>
                <c:pt idx="149428">
                  <c:v>346.18810701341198</c:v>
                </c:pt>
                <c:pt idx="149429">
                  <c:v>346.19042376868498</c:v>
                </c:pt>
                <c:pt idx="149430">
                  <c:v>346.192740523959</c:v>
                </c:pt>
                <c:pt idx="149431">
                  <c:v>346.195057279232</c:v>
                </c:pt>
                <c:pt idx="149432">
                  <c:v>346.19737403450603</c:v>
                </c:pt>
                <c:pt idx="149433">
                  <c:v>346.19969078977903</c:v>
                </c:pt>
                <c:pt idx="149434">
                  <c:v>346.20200754505299</c:v>
                </c:pt>
                <c:pt idx="149435">
                  <c:v>346.20432430032599</c:v>
                </c:pt>
                <c:pt idx="149436">
                  <c:v>346.20664105560002</c:v>
                </c:pt>
                <c:pt idx="149437">
                  <c:v>346.20895781087302</c:v>
                </c:pt>
                <c:pt idx="149438">
                  <c:v>346.21127456614698</c:v>
                </c:pt>
                <c:pt idx="149439">
                  <c:v>346.21359132142101</c:v>
                </c:pt>
                <c:pt idx="149440">
                  <c:v>346.21590807669401</c:v>
                </c:pt>
                <c:pt idx="149441">
                  <c:v>346.21822483196797</c:v>
                </c:pt>
                <c:pt idx="149442">
                  <c:v>346.22054158724097</c:v>
                </c:pt>
                <c:pt idx="149443">
                  <c:v>346.222858342515</c:v>
                </c:pt>
                <c:pt idx="149444">
                  <c:v>346.225175097788</c:v>
                </c:pt>
                <c:pt idx="149445">
                  <c:v>346.22749185306202</c:v>
                </c:pt>
                <c:pt idx="149446">
                  <c:v>346.22980860833502</c:v>
                </c:pt>
                <c:pt idx="149447">
                  <c:v>346.23212536360899</c:v>
                </c:pt>
                <c:pt idx="149448">
                  <c:v>346.23444211888199</c:v>
                </c:pt>
                <c:pt idx="149449">
                  <c:v>346.23675887415601</c:v>
                </c:pt>
                <c:pt idx="149450">
                  <c:v>346.23907562942901</c:v>
                </c:pt>
                <c:pt idx="149451">
                  <c:v>346.24139238470298</c:v>
                </c:pt>
                <c:pt idx="149452">
                  <c:v>346.24370913997598</c:v>
                </c:pt>
                <c:pt idx="149453">
                  <c:v>346.24602589525</c:v>
                </c:pt>
                <c:pt idx="149454">
                  <c:v>346.248342650523</c:v>
                </c:pt>
                <c:pt idx="149455">
                  <c:v>346.25065940579702</c:v>
                </c:pt>
                <c:pt idx="149456">
                  <c:v>346.25297616107002</c:v>
                </c:pt>
                <c:pt idx="149457">
                  <c:v>346.25529291634399</c:v>
                </c:pt>
                <c:pt idx="149458">
                  <c:v>346.25760967161699</c:v>
                </c:pt>
                <c:pt idx="149459">
                  <c:v>346.25992642689101</c:v>
                </c:pt>
                <c:pt idx="149460">
                  <c:v>346.26224318216401</c:v>
                </c:pt>
                <c:pt idx="149461">
                  <c:v>346.26455993743798</c:v>
                </c:pt>
                <c:pt idx="149462">
                  <c:v>346.26687669271098</c:v>
                </c:pt>
                <c:pt idx="149463">
                  <c:v>346.269193447985</c:v>
                </c:pt>
                <c:pt idx="149464">
                  <c:v>346.271510203258</c:v>
                </c:pt>
                <c:pt idx="149465">
                  <c:v>346.27382695853203</c:v>
                </c:pt>
                <c:pt idx="149466">
                  <c:v>346.27614371380503</c:v>
                </c:pt>
                <c:pt idx="149467">
                  <c:v>346.27846046907899</c:v>
                </c:pt>
                <c:pt idx="149468">
                  <c:v>346.28077722435199</c:v>
                </c:pt>
                <c:pt idx="149469">
                  <c:v>346.28309397962602</c:v>
                </c:pt>
                <c:pt idx="149470">
                  <c:v>346.28541073489902</c:v>
                </c:pt>
                <c:pt idx="149471">
                  <c:v>346.28772749017298</c:v>
                </c:pt>
                <c:pt idx="149472">
                  <c:v>346.29004424544598</c:v>
                </c:pt>
                <c:pt idx="149473">
                  <c:v>346.29236100072001</c:v>
                </c:pt>
                <c:pt idx="149474">
                  <c:v>346.29467775599301</c:v>
                </c:pt>
                <c:pt idx="149475">
                  <c:v>346.29699451126697</c:v>
                </c:pt>
                <c:pt idx="149476">
                  <c:v>346.29931126653997</c:v>
                </c:pt>
                <c:pt idx="149477">
                  <c:v>346.301628021814</c:v>
                </c:pt>
                <c:pt idx="149478">
                  <c:v>346.303944777087</c:v>
                </c:pt>
                <c:pt idx="149479">
                  <c:v>346.30626153236102</c:v>
                </c:pt>
                <c:pt idx="149480">
                  <c:v>346.30857828763499</c:v>
                </c:pt>
                <c:pt idx="149481">
                  <c:v>346.31089504290799</c:v>
                </c:pt>
                <c:pt idx="149482">
                  <c:v>346.31321179818201</c:v>
                </c:pt>
                <c:pt idx="149483">
                  <c:v>346.31552855345501</c:v>
                </c:pt>
                <c:pt idx="149484">
                  <c:v>346.31784530872898</c:v>
                </c:pt>
                <c:pt idx="149485">
                  <c:v>346.32016206400198</c:v>
                </c:pt>
                <c:pt idx="149486">
                  <c:v>346.322478819276</c:v>
                </c:pt>
                <c:pt idx="149487">
                  <c:v>346.324795574549</c:v>
                </c:pt>
                <c:pt idx="149488">
                  <c:v>346.32711232982302</c:v>
                </c:pt>
                <c:pt idx="149489">
                  <c:v>346.32942908509602</c:v>
                </c:pt>
                <c:pt idx="149490">
                  <c:v>346.33174584036999</c:v>
                </c:pt>
                <c:pt idx="149491">
                  <c:v>346.33406259564299</c:v>
                </c:pt>
                <c:pt idx="149492">
                  <c:v>346.33637935091701</c:v>
                </c:pt>
                <c:pt idx="149493">
                  <c:v>346.33869610619001</c:v>
                </c:pt>
                <c:pt idx="149494">
                  <c:v>346.34101286146398</c:v>
                </c:pt>
                <c:pt idx="149495">
                  <c:v>346.34332961673698</c:v>
                </c:pt>
                <c:pt idx="149496">
                  <c:v>346.345646372011</c:v>
                </c:pt>
                <c:pt idx="149497">
                  <c:v>346.347963127284</c:v>
                </c:pt>
                <c:pt idx="149498">
                  <c:v>346.35027988255803</c:v>
                </c:pt>
                <c:pt idx="149499">
                  <c:v>346.35259663783103</c:v>
                </c:pt>
                <c:pt idx="149500">
                  <c:v>346.35491339310499</c:v>
                </c:pt>
                <c:pt idx="149501">
                  <c:v>346.35723014837799</c:v>
                </c:pt>
                <c:pt idx="149502">
                  <c:v>346.35954690365202</c:v>
                </c:pt>
                <c:pt idx="149503">
                  <c:v>346.36186365892502</c:v>
                </c:pt>
                <c:pt idx="149504">
                  <c:v>346.36418041419898</c:v>
                </c:pt>
                <c:pt idx="149505">
                  <c:v>346.36649716947198</c:v>
                </c:pt>
                <c:pt idx="149506">
                  <c:v>346.36881392474601</c:v>
                </c:pt>
                <c:pt idx="149507">
                  <c:v>346.37113068001901</c:v>
                </c:pt>
                <c:pt idx="149508">
                  <c:v>346.37344743529297</c:v>
                </c:pt>
                <c:pt idx="149509">
                  <c:v>346.37576419056597</c:v>
                </c:pt>
                <c:pt idx="149510">
                  <c:v>346.37808094584</c:v>
                </c:pt>
                <c:pt idx="149511">
                  <c:v>346.380397701113</c:v>
                </c:pt>
                <c:pt idx="149512">
                  <c:v>346.38271445638702</c:v>
                </c:pt>
                <c:pt idx="149513">
                  <c:v>346.38503121166002</c:v>
                </c:pt>
                <c:pt idx="149514">
                  <c:v>346.38734796693399</c:v>
                </c:pt>
                <c:pt idx="149515">
                  <c:v>346.38966472220699</c:v>
                </c:pt>
                <c:pt idx="149516">
                  <c:v>346.39198147748101</c:v>
                </c:pt>
                <c:pt idx="149517">
                  <c:v>346.39429823275401</c:v>
                </c:pt>
                <c:pt idx="149518">
                  <c:v>346.39661498802798</c:v>
                </c:pt>
                <c:pt idx="149519">
                  <c:v>346.39893174330098</c:v>
                </c:pt>
                <c:pt idx="149520">
                  <c:v>346.401248498575</c:v>
                </c:pt>
                <c:pt idx="149521">
                  <c:v>346.403565253848</c:v>
                </c:pt>
                <c:pt idx="149522">
                  <c:v>346.40588200912202</c:v>
                </c:pt>
                <c:pt idx="149523">
                  <c:v>346.40819876439599</c:v>
                </c:pt>
                <c:pt idx="149524">
                  <c:v>346.41051551966899</c:v>
                </c:pt>
                <c:pt idx="149525">
                  <c:v>346.41283227494301</c:v>
                </c:pt>
                <c:pt idx="149526">
                  <c:v>346.41514903021601</c:v>
                </c:pt>
                <c:pt idx="149527">
                  <c:v>346.41746578548998</c:v>
                </c:pt>
                <c:pt idx="149528">
                  <c:v>346.41978254076298</c:v>
                </c:pt>
                <c:pt idx="149529">
                  <c:v>346.422099296037</c:v>
                </c:pt>
                <c:pt idx="149530">
                  <c:v>346.42441605131</c:v>
                </c:pt>
                <c:pt idx="149531">
                  <c:v>346.42673280658403</c:v>
                </c:pt>
                <c:pt idx="149532">
                  <c:v>346.42904956185703</c:v>
                </c:pt>
                <c:pt idx="149533">
                  <c:v>346.43136631713099</c:v>
                </c:pt>
                <c:pt idx="149534">
                  <c:v>346.43368307240399</c:v>
                </c:pt>
                <c:pt idx="149535">
                  <c:v>346.43599982767802</c:v>
                </c:pt>
                <c:pt idx="149536">
                  <c:v>346.43831658295102</c:v>
                </c:pt>
                <c:pt idx="149537">
                  <c:v>346.44063333822498</c:v>
                </c:pt>
                <c:pt idx="149538">
                  <c:v>346.44295009349798</c:v>
                </c:pt>
                <c:pt idx="149539">
                  <c:v>346.44526684877201</c:v>
                </c:pt>
                <c:pt idx="149540">
                  <c:v>346.44758360404501</c:v>
                </c:pt>
                <c:pt idx="149541">
                  <c:v>346.44990035931897</c:v>
                </c:pt>
                <c:pt idx="149542">
                  <c:v>346.45221711459197</c:v>
                </c:pt>
                <c:pt idx="149543">
                  <c:v>346.454533869866</c:v>
                </c:pt>
                <c:pt idx="149544">
                  <c:v>346.456850625139</c:v>
                </c:pt>
                <c:pt idx="149545">
                  <c:v>346.45916738041302</c:v>
                </c:pt>
                <c:pt idx="149546">
                  <c:v>346.46148413568602</c:v>
                </c:pt>
                <c:pt idx="149547">
                  <c:v>346.46380089095999</c:v>
                </c:pt>
                <c:pt idx="149548">
                  <c:v>346.46611764623299</c:v>
                </c:pt>
                <c:pt idx="149549">
                  <c:v>346.46843440150701</c:v>
                </c:pt>
                <c:pt idx="149550">
                  <c:v>346.47075115678001</c:v>
                </c:pt>
                <c:pt idx="149551">
                  <c:v>346.47306791205398</c:v>
                </c:pt>
                <c:pt idx="149552">
                  <c:v>346.47538466732698</c:v>
                </c:pt>
                <c:pt idx="149553">
                  <c:v>346.477701422601</c:v>
                </c:pt>
                <c:pt idx="149554">
                  <c:v>346.480018177874</c:v>
                </c:pt>
                <c:pt idx="149555">
                  <c:v>346.48233493314802</c:v>
                </c:pt>
                <c:pt idx="149556">
                  <c:v>346.48465168842102</c:v>
                </c:pt>
                <c:pt idx="149557">
                  <c:v>346.48696844369499</c:v>
                </c:pt>
                <c:pt idx="149558">
                  <c:v>346.48928519896799</c:v>
                </c:pt>
                <c:pt idx="149559">
                  <c:v>346.49160195424201</c:v>
                </c:pt>
                <c:pt idx="149560">
                  <c:v>346.49391870951501</c:v>
                </c:pt>
                <c:pt idx="149561">
                  <c:v>346.49623546478898</c:v>
                </c:pt>
                <c:pt idx="149562">
                  <c:v>346.49855222006198</c:v>
                </c:pt>
                <c:pt idx="149563">
                  <c:v>346.500868975336</c:v>
                </c:pt>
                <c:pt idx="149564">
                  <c:v>346.503185730609</c:v>
                </c:pt>
                <c:pt idx="149565">
                  <c:v>346.50550248588303</c:v>
                </c:pt>
                <c:pt idx="149566">
                  <c:v>346.50781924115699</c:v>
                </c:pt>
                <c:pt idx="149567">
                  <c:v>346.51013599642999</c:v>
                </c:pt>
                <c:pt idx="149568">
                  <c:v>346.51245275170402</c:v>
                </c:pt>
                <c:pt idx="149569">
                  <c:v>346.51476950697702</c:v>
                </c:pt>
                <c:pt idx="149570">
                  <c:v>346.51708626225098</c:v>
                </c:pt>
                <c:pt idx="149571">
                  <c:v>346.51940301752398</c:v>
                </c:pt>
                <c:pt idx="149572">
                  <c:v>346.52171977279801</c:v>
                </c:pt>
                <c:pt idx="149573">
                  <c:v>346.52403652807101</c:v>
                </c:pt>
                <c:pt idx="149574">
                  <c:v>346.52635328334497</c:v>
                </c:pt>
                <c:pt idx="149575">
                  <c:v>346.52867003861797</c:v>
                </c:pt>
                <c:pt idx="149576">
                  <c:v>346.530986793892</c:v>
                </c:pt>
                <c:pt idx="149577">
                  <c:v>346.533303549165</c:v>
                </c:pt>
                <c:pt idx="149578">
                  <c:v>346.53562030443902</c:v>
                </c:pt>
                <c:pt idx="149579">
                  <c:v>346.53793705971202</c:v>
                </c:pt>
                <c:pt idx="149580">
                  <c:v>346.54025381498599</c:v>
                </c:pt>
                <c:pt idx="149581">
                  <c:v>346.54257057025899</c:v>
                </c:pt>
                <c:pt idx="149582">
                  <c:v>346.54488732553301</c:v>
                </c:pt>
                <c:pt idx="149583">
                  <c:v>346.54720408080601</c:v>
                </c:pt>
                <c:pt idx="149584">
                  <c:v>346.54952083607998</c:v>
                </c:pt>
                <c:pt idx="149585">
                  <c:v>346.55183759135298</c:v>
                </c:pt>
                <c:pt idx="149586">
                  <c:v>346.554154346627</c:v>
                </c:pt>
                <c:pt idx="149587">
                  <c:v>346.5564711019</c:v>
                </c:pt>
                <c:pt idx="149588">
                  <c:v>346.55878785717402</c:v>
                </c:pt>
                <c:pt idx="149589">
                  <c:v>346.56110461244702</c:v>
                </c:pt>
                <c:pt idx="149590">
                  <c:v>346.56342136772099</c:v>
                </c:pt>
                <c:pt idx="149591">
                  <c:v>346.56573812299399</c:v>
                </c:pt>
                <c:pt idx="149592">
                  <c:v>346.56805487826801</c:v>
                </c:pt>
                <c:pt idx="149593">
                  <c:v>346.57037163354101</c:v>
                </c:pt>
                <c:pt idx="149594">
                  <c:v>346.57268838881498</c:v>
                </c:pt>
                <c:pt idx="149595">
                  <c:v>346.57500514408798</c:v>
                </c:pt>
                <c:pt idx="149596">
                  <c:v>346.577321899362</c:v>
                </c:pt>
                <c:pt idx="149597">
                  <c:v>346.579638654635</c:v>
                </c:pt>
                <c:pt idx="149598">
                  <c:v>346.58195540990903</c:v>
                </c:pt>
                <c:pt idx="149599">
                  <c:v>346.58427216518203</c:v>
                </c:pt>
                <c:pt idx="149600">
                  <c:v>346.58658892045599</c:v>
                </c:pt>
                <c:pt idx="149601">
                  <c:v>346.58890567572899</c:v>
                </c:pt>
                <c:pt idx="149602">
                  <c:v>346.59122243100302</c:v>
                </c:pt>
                <c:pt idx="149603">
                  <c:v>346.59353918627602</c:v>
                </c:pt>
                <c:pt idx="149604">
                  <c:v>346.59585594154998</c:v>
                </c:pt>
                <c:pt idx="149605">
                  <c:v>346.59817269682299</c:v>
                </c:pt>
                <c:pt idx="149606">
                  <c:v>346.60048945209701</c:v>
                </c:pt>
                <c:pt idx="149607">
                  <c:v>346.60280620737001</c:v>
                </c:pt>
                <c:pt idx="149608">
                  <c:v>346.60512296264397</c:v>
                </c:pt>
                <c:pt idx="149609">
                  <c:v>346.607439717918</c:v>
                </c:pt>
                <c:pt idx="149610">
                  <c:v>346.609756473191</c:v>
                </c:pt>
                <c:pt idx="149611">
                  <c:v>346.61207322846502</c:v>
                </c:pt>
                <c:pt idx="149612">
                  <c:v>346.61438998373802</c:v>
                </c:pt>
                <c:pt idx="149613">
                  <c:v>346.61670673901199</c:v>
                </c:pt>
                <c:pt idx="149614">
                  <c:v>346.61902349428499</c:v>
                </c:pt>
                <c:pt idx="149615">
                  <c:v>346.62134024955901</c:v>
                </c:pt>
                <c:pt idx="149616">
                  <c:v>346.62365700483201</c:v>
                </c:pt>
                <c:pt idx="149617">
                  <c:v>346.62597376010598</c:v>
                </c:pt>
                <c:pt idx="149618">
                  <c:v>346.62829051537898</c:v>
                </c:pt>
                <c:pt idx="149619">
                  <c:v>346.630607270653</c:v>
                </c:pt>
                <c:pt idx="149620">
                  <c:v>346.632924025926</c:v>
                </c:pt>
                <c:pt idx="149621">
                  <c:v>346.63524078120003</c:v>
                </c:pt>
                <c:pt idx="149622">
                  <c:v>346.63755753647303</c:v>
                </c:pt>
                <c:pt idx="149623">
                  <c:v>346.63987429174699</c:v>
                </c:pt>
                <c:pt idx="149624">
                  <c:v>346.64219104701999</c:v>
                </c:pt>
                <c:pt idx="149625">
                  <c:v>346.64450780229402</c:v>
                </c:pt>
                <c:pt idx="149626">
                  <c:v>346.64682455756702</c:v>
                </c:pt>
                <c:pt idx="149627">
                  <c:v>346.64914131284098</c:v>
                </c:pt>
                <c:pt idx="149628">
                  <c:v>346.65145806811398</c:v>
                </c:pt>
                <c:pt idx="149629">
                  <c:v>346.65377482338801</c:v>
                </c:pt>
                <c:pt idx="149630">
                  <c:v>346.65609157866101</c:v>
                </c:pt>
                <c:pt idx="149631">
                  <c:v>346.65840833393497</c:v>
                </c:pt>
                <c:pt idx="149632">
                  <c:v>346.66072508920797</c:v>
                </c:pt>
                <c:pt idx="149633">
                  <c:v>346.663041844482</c:v>
                </c:pt>
                <c:pt idx="149634">
                  <c:v>346.665358599755</c:v>
                </c:pt>
                <c:pt idx="149635">
                  <c:v>346.66767535502902</c:v>
                </c:pt>
                <c:pt idx="149636">
                  <c:v>346.66999211030202</c:v>
                </c:pt>
                <c:pt idx="149637">
                  <c:v>346.67230886557599</c:v>
                </c:pt>
                <c:pt idx="149638">
                  <c:v>346.67462562084899</c:v>
                </c:pt>
                <c:pt idx="149639">
                  <c:v>346.67694237612301</c:v>
                </c:pt>
                <c:pt idx="149640">
                  <c:v>346.67925913139601</c:v>
                </c:pt>
                <c:pt idx="149641">
                  <c:v>346.68157588666998</c:v>
                </c:pt>
                <c:pt idx="149642">
                  <c:v>346.68389264194298</c:v>
                </c:pt>
                <c:pt idx="149643">
                  <c:v>346.686209397217</c:v>
                </c:pt>
                <c:pt idx="149644">
                  <c:v>346.68852615249</c:v>
                </c:pt>
                <c:pt idx="149645">
                  <c:v>346.69084290776402</c:v>
                </c:pt>
                <c:pt idx="149646">
                  <c:v>346.69315966303702</c:v>
                </c:pt>
                <c:pt idx="149647">
                  <c:v>346.69547641831099</c:v>
                </c:pt>
                <c:pt idx="149648">
                  <c:v>346.69779317358399</c:v>
                </c:pt>
                <c:pt idx="149649">
                  <c:v>346.70010992885801</c:v>
                </c:pt>
                <c:pt idx="149650">
                  <c:v>346.70242668413101</c:v>
                </c:pt>
                <c:pt idx="149651">
                  <c:v>346.70474343940498</c:v>
                </c:pt>
                <c:pt idx="149652">
                  <c:v>346.707060194679</c:v>
                </c:pt>
                <c:pt idx="149653">
                  <c:v>346.709376949952</c:v>
                </c:pt>
                <c:pt idx="149654">
                  <c:v>346.71169370522603</c:v>
                </c:pt>
                <c:pt idx="149655">
                  <c:v>346.71401046049903</c:v>
                </c:pt>
                <c:pt idx="149656">
                  <c:v>346.71632721577299</c:v>
                </c:pt>
                <c:pt idx="149657">
                  <c:v>346.71864397104599</c:v>
                </c:pt>
                <c:pt idx="149658">
                  <c:v>346.72096072632002</c:v>
                </c:pt>
                <c:pt idx="149659">
                  <c:v>346.72327748159302</c:v>
                </c:pt>
                <c:pt idx="149660">
                  <c:v>346.72559423686698</c:v>
                </c:pt>
                <c:pt idx="149661">
                  <c:v>346.72791099213998</c:v>
                </c:pt>
                <c:pt idx="149662">
                  <c:v>346.73022774741401</c:v>
                </c:pt>
                <c:pt idx="149663">
                  <c:v>346.73254450268701</c:v>
                </c:pt>
                <c:pt idx="149664">
                  <c:v>346.73486125796097</c:v>
                </c:pt>
                <c:pt idx="149665">
                  <c:v>346.73717801323397</c:v>
                </c:pt>
                <c:pt idx="149666">
                  <c:v>346.739494768508</c:v>
                </c:pt>
                <c:pt idx="149667">
                  <c:v>346.741811523781</c:v>
                </c:pt>
                <c:pt idx="149668">
                  <c:v>346.74412827905502</c:v>
                </c:pt>
                <c:pt idx="149669">
                  <c:v>346.74644503432802</c:v>
                </c:pt>
                <c:pt idx="149670">
                  <c:v>346.74876178960199</c:v>
                </c:pt>
                <c:pt idx="149671">
                  <c:v>346.75107854487499</c:v>
                </c:pt>
                <c:pt idx="149672">
                  <c:v>346.75339530014901</c:v>
                </c:pt>
                <c:pt idx="149673">
                  <c:v>346.75571205542201</c:v>
                </c:pt>
                <c:pt idx="149674">
                  <c:v>346.75802881069598</c:v>
                </c:pt>
                <c:pt idx="149675">
                  <c:v>346.76034556596898</c:v>
                </c:pt>
                <c:pt idx="149676">
                  <c:v>346.762662321243</c:v>
                </c:pt>
                <c:pt idx="149677">
                  <c:v>346.764979076516</c:v>
                </c:pt>
                <c:pt idx="149678">
                  <c:v>346.76729583179002</c:v>
                </c:pt>
                <c:pt idx="149679">
                  <c:v>346.76961258706302</c:v>
                </c:pt>
                <c:pt idx="149680">
                  <c:v>346.77192934233699</c:v>
                </c:pt>
                <c:pt idx="149681">
                  <c:v>346.77424609760999</c:v>
                </c:pt>
                <c:pt idx="149682">
                  <c:v>346.77656285288401</c:v>
                </c:pt>
                <c:pt idx="149683">
                  <c:v>346.77887960815701</c:v>
                </c:pt>
                <c:pt idx="149684">
                  <c:v>346.78119636343098</c:v>
                </c:pt>
                <c:pt idx="149685">
                  <c:v>346.78351311870398</c:v>
                </c:pt>
                <c:pt idx="149686">
                  <c:v>346.785829873978</c:v>
                </c:pt>
                <c:pt idx="149687">
                  <c:v>346.788146629251</c:v>
                </c:pt>
                <c:pt idx="149688">
                  <c:v>346.79046338452503</c:v>
                </c:pt>
                <c:pt idx="149689">
                  <c:v>346.79278013979803</c:v>
                </c:pt>
                <c:pt idx="149690">
                  <c:v>346.79509689507199</c:v>
                </c:pt>
                <c:pt idx="149691">
                  <c:v>346.79741365034499</c:v>
                </c:pt>
                <c:pt idx="149692">
                  <c:v>346.79973040561902</c:v>
                </c:pt>
                <c:pt idx="149693">
                  <c:v>346.80204716089202</c:v>
                </c:pt>
                <c:pt idx="149694">
                  <c:v>346.80436391616598</c:v>
                </c:pt>
                <c:pt idx="149695">
                  <c:v>346.80668067144001</c:v>
                </c:pt>
                <c:pt idx="149696">
                  <c:v>346.80899742671301</c:v>
                </c:pt>
                <c:pt idx="149697">
                  <c:v>346.81131418198697</c:v>
                </c:pt>
                <c:pt idx="149698">
                  <c:v>346.81363093725997</c:v>
                </c:pt>
                <c:pt idx="149699">
                  <c:v>346.815947692534</c:v>
                </c:pt>
                <c:pt idx="149700">
                  <c:v>346.818264447807</c:v>
                </c:pt>
                <c:pt idx="149701">
                  <c:v>346.82058120308102</c:v>
                </c:pt>
                <c:pt idx="149702">
                  <c:v>346.82289795835402</c:v>
                </c:pt>
                <c:pt idx="149703">
                  <c:v>346.82521471362799</c:v>
                </c:pt>
                <c:pt idx="149704">
                  <c:v>346.82753146890099</c:v>
                </c:pt>
                <c:pt idx="149705">
                  <c:v>346.82984822417501</c:v>
                </c:pt>
                <c:pt idx="149706">
                  <c:v>346.83216497944801</c:v>
                </c:pt>
                <c:pt idx="149707">
                  <c:v>346.83448173472198</c:v>
                </c:pt>
                <c:pt idx="149708">
                  <c:v>346.83679848999498</c:v>
                </c:pt>
                <c:pt idx="149709">
                  <c:v>346.839115245269</c:v>
                </c:pt>
                <c:pt idx="149710">
                  <c:v>346.841432000542</c:v>
                </c:pt>
                <c:pt idx="149711">
                  <c:v>346.84374875581602</c:v>
                </c:pt>
                <c:pt idx="149712">
                  <c:v>346.84606551108902</c:v>
                </c:pt>
                <c:pt idx="149713">
                  <c:v>346.84838226636299</c:v>
                </c:pt>
                <c:pt idx="149714">
                  <c:v>346.85069902163599</c:v>
                </c:pt>
                <c:pt idx="149715">
                  <c:v>346.85301577691001</c:v>
                </c:pt>
                <c:pt idx="149716">
                  <c:v>346.85533253218301</c:v>
                </c:pt>
                <c:pt idx="149717">
                  <c:v>346.85764928745698</c:v>
                </c:pt>
                <c:pt idx="149718">
                  <c:v>346.85996604272998</c:v>
                </c:pt>
                <c:pt idx="149719">
                  <c:v>346.862282798004</c:v>
                </c:pt>
                <c:pt idx="149720">
                  <c:v>346.864599553277</c:v>
                </c:pt>
                <c:pt idx="149721">
                  <c:v>346.86691630855103</c:v>
                </c:pt>
                <c:pt idx="149722">
                  <c:v>346.86923306382403</c:v>
                </c:pt>
                <c:pt idx="149723">
                  <c:v>346.87154981909799</c:v>
                </c:pt>
                <c:pt idx="149724">
                  <c:v>346.87386657437099</c:v>
                </c:pt>
                <c:pt idx="149725">
                  <c:v>346.87618332964502</c:v>
                </c:pt>
                <c:pt idx="149726">
                  <c:v>346.87850008491802</c:v>
                </c:pt>
                <c:pt idx="149727">
                  <c:v>346.88081684019198</c:v>
                </c:pt>
                <c:pt idx="149728">
                  <c:v>346.88313359546498</c:v>
                </c:pt>
                <c:pt idx="149729">
                  <c:v>346.88545035073901</c:v>
                </c:pt>
                <c:pt idx="149730">
                  <c:v>346.88776710601201</c:v>
                </c:pt>
                <c:pt idx="149731">
                  <c:v>346.89008386128597</c:v>
                </c:pt>
                <c:pt idx="149732">
                  <c:v>346.89240061655897</c:v>
                </c:pt>
                <c:pt idx="149733">
                  <c:v>346.894717371833</c:v>
                </c:pt>
                <c:pt idx="149734">
                  <c:v>346.897034127106</c:v>
                </c:pt>
                <c:pt idx="149735">
                  <c:v>346.89935088238002</c:v>
                </c:pt>
                <c:pt idx="149736">
                  <c:v>346.90166763765399</c:v>
                </c:pt>
                <c:pt idx="149737">
                  <c:v>346.90398439292699</c:v>
                </c:pt>
                <c:pt idx="149738">
                  <c:v>346.90630114820101</c:v>
                </c:pt>
                <c:pt idx="149739">
                  <c:v>346.90861790347401</c:v>
                </c:pt>
                <c:pt idx="149740">
                  <c:v>346.91093465874798</c:v>
                </c:pt>
                <c:pt idx="149741">
                  <c:v>346.91325141402098</c:v>
                </c:pt>
                <c:pt idx="149742">
                  <c:v>346.915568169295</c:v>
                </c:pt>
                <c:pt idx="149743">
                  <c:v>346.917884924568</c:v>
                </c:pt>
                <c:pt idx="149744">
                  <c:v>346.92020167984202</c:v>
                </c:pt>
                <c:pt idx="149745">
                  <c:v>346.92251843511502</c:v>
                </c:pt>
                <c:pt idx="149746">
                  <c:v>346.92483519038899</c:v>
                </c:pt>
                <c:pt idx="149747">
                  <c:v>346.92715194566199</c:v>
                </c:pt>
                <c:pt idx="149748">
                  <c:v>346.92946870093601</c:v>
                </c:pt>
                <c:pt idx="149749">
                  <c:v>346.93178545620901</c:v>
                </c:pt>
                <c:pt idx="149750">
                  <c:v>346.93410221148298</c:v>
                </c:pt>
                <c:pt idx="149751">
                  <c:v>346.93641896675598</c:v>
                </c:pt>
                <c:pt idx="149752">
                  <c:v>346.93873572203</c:v>
                </c:pt>
                <c:pt idx="149753">
                  <c:v>346.941052477303</c:v>
                </c:pt>
                <c:pt idx="149754">
                  <c:v>346.94336923257703</c:v>
                </c:pt>
                <c:pt idx="149755">
                  <c:v>346.94568598785003</c:v>
                </c:pt>
                <c:pt idx="149756">
                  <c:v>346.94800274312399</c:v>
                </c:pt>
                <c:pt idx="149757">
                  <c:v>346.95031949839699</c:v>
                </c:pt>
                <c:pt idx="149758">
                  <c:v>346.95263625367102</c:v>
                </c:pt>
                <c:pt idx="149759">
                  <c:v>346.95495300894402</c:v>
                </c:pt>
                <c:pt idx="149760">
                  <c:v>346.95726976421798</c:v>
                </c:pt>
                <c:pt idx="149761">
                  <c:v>346.95958651949098</c:v>
                </c:pt>
                <c:pt idx="149762">
                  <c:v>346.96190327476501</c:v>
                </c:pt>
                <c:pt idx="149763">
                  <c:v>346.96422003003801</c:v>
                </c:pt>
                <c:pt idx="149764">
                  <c:v>346.96653678531197</c:v>
                </c:pt>
                <c:pt idx="149765">
                  <c:v>346.96885354058497</c:v>
                </c:pt>
                <c:pt idx="149766">
                  <c:v>346.971170295859</c:v>
                </c:pt>
                <c:pt idx="149767">
                  <c:v>346.973487051132</c:v>
                </c:pt>
                <c:pt idx="149768">
                  <c:v>346.97580380640602</c:v>
                </c:pt>
                <c:pt idx="149769">
                  <c:v>346.97812056167902</c:v>
                </c:pt>
                <c:pt idx="149770">
                  <c:v>346.98043731695299</c:v>
                </c:pt>
                <c:pt idx="149771">
                  <c:v>346.98275407222599</c:v>
                </c:pt>
                <c:pt idx="149772">
                  <c:v>346.98507082750001</c:v>
                </c:pt>
                <c:pt idx="149773">
                  <c:v>346.98738758277301</c:v>
                </c:pt>
                <c:pt idx="149774">
                  <c:v>346.98970433804698</c:v>
                </c:pt>
                <c:pt idx="149775">
                  <c:v>346.99202109331998</c:v>
                </c:pt>
                <c:pt idx="149776">
                  <c:v>346.994337848594</c:v>
                </c:pt>
                <c:pt idx="149777">
                  <c:v>346.996654603867</c:v>
                </c:pt>
                <c:pt idx="149778">
                  <c:v>346.99897135914102</c:v>
                </c:pt>
                <c:pt idx="149779">
                  <c:v>347.00128811441499</c:v>
                </c:pt>
                <c:pt idx="149780">
                  <c:v>347.00360486968799</c:v>
                </c:pt>
                <c:pt idx="149781">
                  <c:v>347.00592162496201</c:v>
                </c:pt>
                <c:pt idx="149782">
                  <c:v>347.00823838023501</c:v>
                </c:pt>
                <c:pt idx="149783">
                  <c:v>347.01055513550898</c:v>
                </c:pt>
                <c:pt idx="149784">
                  <c:v>347.01287189078198</c:v>
                </c:pt>
                <c:pt idx="149785">
                  <c:v>347.015188646056</c:v>
                </c:pt>
                <c:pt idx="149786">
                  <c:v>347.017505401329</c:v>
                </c:pt>
                <c:pt idx="149787">
                  <c:v>347.01982215660303</c:v>
                </c:pt>
                <c:pt idx="149788">
                  <c:v>347.02213891187603</c:v>
                </c:pt>
                <c:pt idx="149789">
                  <c:v>347.02445566714999</c:v>
                </c:pt>
                <c:pt idx="149790">
                  <c:v>347.02677242242299</c:v>
                </c:pt>
                <c:pt idx="149791">
                  <c:v>347.02908917769702</c:v>
                </c:pt>
                <c:pt idx="149792">
                  <c:v>347.03140593297002</c:v>
                </c:pt>
                <c:pt idx="149793">
                  <c:v>347.03372268824398</c:v>
                </c:pt>
                <c:pt idx="149794">
                  <c:v>347.03603944351698</c:v>
                </c:pt>
                <c:pt idx="149795">
                  <c:v>347.03835619879101</c:v>
                </c:pt>
                <c:pt idx="149796">
                  <c:v>347.04067295406401</c:v>
                </c:pt>
                <c:pt idx="149797">
                  <c:v>347.04298970933797</c:v>
                </c:pt>
                <c:pt idx="149798">
                  <c:v>347.04530646461097</c:v>
                </c:pt>
                <c:pt idx="149799">
                  <c:v>347.047623219885</c:v>
                </c:pt>
                <c:pt idx="149800">
                  <c:v>347.049939975158</c:v>
                </c:pt>
                <c:pt idx="149801">
                  <c:v>347.05225673043202</c:v>
                </c:pt>
                <c:pt idx="149802">
                  <c:v>347.05457348570502</c:v>
                </c:pt>
                <c:pt idx="149803">
                  <c:v>347.05689024097899</c:v>
                </c:pt>
                <c:pt idx="149804">
                  <c:v>347.05920699625199</c:v>
                </c:pt>
                <c:pt idx="149805">
                  <c:v>347.06152375152601</c:v>
                </c:pt>
                <c:pt idx="149806">
                  <c:v>347.06384050679901</c:v>
                </c:pt>
                <c:pt idx="149807">
                  <c:v>347.06615726207298</c:v>
                </c:pt>
                <c:pt idx="149808">
                  <c:v>347.06847401734598</c:v>
                </c:pt>
                <c:pt idx="149809">
                  <c:v>347.07079077262</c:v>
                </c:pt>
                <c:pt idx="149810">
                  <c:v>347.073107527893</c:v>
                </c:pt>
                <c:pt idx="149811">
                  <c:v>347.07542428316702</c:v>
                </c:pt>
                <c:pt idx="149812">
                  <c:v>347.07774103844002</c:v>
                </c:pt>
                <c:pt idx="149813">
                  <c:v>347.08005779371399</c:v>
                </c:pt>
                <c:pt idx="149814">
                  <c:v>347.08237454898699</c:v>
                </c:pt>
                <c:pt idx="149815">
                  <c:v>347.08469130426101</c:v>
                </c:pt>
                <c:pt idx="149816">
                  <c:v>347.08700805953401</c:v>
                </c:pt>
                <c:pt idx="149817">
                  <c:v>347.08932481480798</c:v>
                </c:pt>
                <c:pt idx="149818">
                  <c:v>347.09164157008098</c:v>
                </c:pt>
                <c:pt idx="149819">
                  <c:v>347.093958325355</c:v>
                </c:pt>
                <c:pt idx="149820">
                  <c:v>347.096275080628</c:v>
                </c:pt>
                <c:pt idx="149821">
                  <c:v>347.09859183590203</c:v>
                </c:pt>
                <c:pt idx="149822">
                  <c:v>347.10090859117599</c:v>
                </c:pt>
                <c:pt idx="149823">
                  <c:v>347.10322534644899</c:v>
                </c:pt>
                <c:pt idx="149824">
                  <c:v>347.10554210172302</c:v>
                </c:pt>
                <c:pt idx="149825">
                  <c:v>347.10785885699602</c:v>
                </c:pt>
                <c:pt idx="149826">
                  <c:v>347.11017561226998</c:v>
                </c:pt>
                <c:pt idx="149827">
                  <c:v>347.11249236754298</c:v>
                </c:pt>
                <c:pt idx="149828">
                  <c:v>347.11480912281701</c:v>
                </c:pt>
                <c:pt idx="149829">
                  <c:v>347.11712587809001</c:v>
                </c:pt>
                <c:pt idx="149830">
                  <c:v>347.11944263336397</c:v>
                </c:pt>
                <c:pt idx="149831">
                  <c:v>347.12175938863697</c:v>
                </c:pt>
                <c:pt idx="149832">
                  <c:v>347.124076143911</c:v>
                </c:pt>
                <c:pt idx="149833">
                  <c:v>347.126392899184</c:v>
                </c:pt>
                <c:pt idx="149834">
                  <c:v>347.12870965445802</c:v>
                </c:pt>
                <c:pt idx="149835">
                  <c:v>347.13102640973102</c:v>
                </c:pt>
                <c:pt idx="149836">
                  <c:v>347.13334316500499</c:v>
                </c:pt>
                <c:pt idx="149837">
                  <c:v>347.13565992027799</c:v>
                </c:pt>
                <c:pt idx="149838">
                  <c:v>347.13797667555201</c:v>
                </c:pt>
                <c:pt idx="149839">
                  <c:v>347.14029343082501</c:v>
                </c:pt>
                <c:pt idx="149840">
                  <c:v>347.14261018609898</c:v>
                </c:pt>
                <c:pt idx="149841">
                  <c:v>347.14492694137198</c:v>
                </c:pt>
                <c:pt idx="149842">
                  <c:v>347.147243696646</c:v>
                </c:pt>
                <c:pt idx="149843">
                  <c:v>347.149560451919</c:v>
                </c:pt>
                <c:pt idx="149844">
                  <c:v>347.15187720719302</c:v>
                </c:pt>
                <c:pt idx="149845">
                  <c:v>347.15419396246602</c:v>
                </c:pt>
                <c:pt idx="149846">
                  <c:v>347.15651071773999</c:v>
                </c:pt>
                <c:pt idx="149847">
                  <c:v>347.15882747301299</c:v>
                </c:pt>
                <c:pt idx="149848">
                  <c:v>347.16114422828701</c:v>
                </c:pt>
                <c:pt idx="149849">
                  <c:v>347.16346098356001</c:v>
                </c:pt>
                <c:pt idx="149850">
                  <c:v>347.16577773883398</c:v>
                </c:pt>
                <c:pt idx="149851">
                  <c:v>347.16809449410698</c:v>
                </c:pt>
                <c:pt idx="149852">
                  <c:v>347.170411249381</c:v>
                </c:pt>
                <c:pt idx="149853">
                  <c:v>347.172728004654</c:v>
                </c:pt>
                <c:pt idx="149854">
                  <c:v>347.17504475992803</c:v>
                </c:pt>
                <c:pt idx="149855">
                  <c:v>347.17736151520103</c:v>
                </c:pt>
                <c:pt idx="149856">
                  <c:v>347.17967827047499</c:v>
                </c:pt>
                <c:pt idx="149857">
                  <c:v>347.18199502574799</c:v>
                </c:pt>
                <c:pt idx="149858">
                  <c:v>347.18431178102202</c:v>
                </c:pt>
                <c:pt idx="149859">
                  <c:v>347.18662853629502</c:v>
                </c:pt>
                <c:pt idx="149860">
                  <c:v>347.18894529156898</c:v>
                </c:pt>
                <c:pt idx="149861">
                  <c:v>347.19126204684198</c:v>
                </c:pt>
                <c:pt idx="149862">
                  <c:v>347.19357880211601</c:v>
                </c:pt>
                <c:pt idx="149863">
                  <c:v>347.19589555738901</c:v>
                </c:pt>
                <c:pt idx="149864">
                  <c:v>347.19821231266297</c:v>
                </c:pt>
                <c:pt idx="149865">
                  <c:v>347.200529067937</c:v>
                </c:pt>
                <c:pt idx="149866">
                  <c:v>347.20284582321</c:v>
                </c:pt>
                <c:pt idx="149867">
                  <c:v>347.20516257848402</c:v>
                </c:pt>
                <c:pt idx="149868">
                  <c:v>347.20747933375702</c:v>
                </c:pt>
                <c:pt idx="149869">
                  <c:v>347.20979608903099</c:v>
                </c:pt>
                <c:pt idx="149870">
                  <c:v>347.21211284430399</c:v>
                </c:pt>
                <c:pt idx="149871">
                  <c:v>347.21442959957801</c:v>
                </c:pt>
                <c:pt idx="149872">
                  <c:v>347.21674635485101</c:v>
                </c:pt>
                <c:pt idx="149873">
                  <c:v>347.21906311012498</c:v>
                </c:pt>
                <c:pt idx="149874">
                  <c:v>347.22137986539798</c:v>
                </c:pt>
                <c:pt idx="149875">
                  <c:v>347.223696620672</c:v>
                </c:pt>
                <c:pt idx="149876">
                  <c:v>347.226013375945</c:v>
                </c:pt>
                <c:pt idx="149877">
                  <c:v>347.22833013121902</c:v>
                </c:pt>
                <c:pt idx="149878">
                  <c:v>347.23064688649202</c:v>
                </c:pt>
                <c:pt idx="149879">
                  <c:v>347.23296364176599</c:v>
                </c:pt>
                <c:pt idx="149880">
                  <c:v>347.23528039703899</c:v>
                </c:pt>
                <c:pt idx="149881">
                  <c:v>347.23759715231301</c:v>
                </c:pt>
                <c:pt idx="149882">
                  <c:v>347.23991390758601</c:v>
                </c:pt>
                <c:pt idx="149883">
                  <c:v>347.24223066285998</c:v>
                </c:pt>
                <c:pt idx="149884">
                  <c:v>347.24454741813298</c:v>
                </c:pt>
                <c:pt idx="149885">
                  <c:v>347.246864173407</c:v>
                </c:pt>
                <c:pt idx="149886">
                  <c:v>347.24918092868</c:v>
                </c:pt>
                <c:pt idx="149887">
                  <c:v>347.25149768395403</c:v>
                </c:pt>
                <c:pt idx="149888">
                  <c:v>347.25381443922703</c:v>
                </c:pt>
                <c:pt idx="149889">
                  <c:v>347.25613119450099</c:v>
                </c:pt>
                <c:pt idx="149890">
                  <c:v>347.25844794977399</c:v>
                </c:pt>
                <c:pt idx="149891">
                  <c:v>347.26076470504802</c:v>
                </c:pt>
                <c:pt idx="149892">
                  <c:v>347.26308146032102</c:v>
                </c:pt>
                <c:pt idx="149893">
                  <c:v>347.26539821559498</c:v>
                </c:pt>
                <c:pt idx="149894">
                  <c:v>347.26771497086798</c:v>
                </c:pt>
                <c:pt idx="149895">
                  <c:v>347.27003172614201</c:v>
                </c:pt>
                <c:pt idx="149896">
                  <c:v>347.27234848141501</c:v>
                </c:pt>
                <c:pt idx="149897">
                  <c:v>347.27466523668897</c:v>
                </c:pt>
                <c:pt idx="149898">
                  <c:v>347.27698199196197</c:v>
                </c:pt>
                <c:pt idx="149899">
                  <c:v>347.279298747236</c:v>
                </c:pt>
                <c:pt idx="149900">
                  <c:v>347.281615502509</c:v>
                </c:pt>
                <c:pt idx="149901">
                  <c:v>347.28393225778302</c:v>
                </c:pt>
                <c:pt idx="149902">
                  <c:v>347.28624901305602</c:v>
                </c:pt>
                <c:pt idx="149903">
                  <c:v>347.28856576832999</c:v>
                </c:pt>
                <c:pt idx="149904">
                  <c:v>347.29088252360299</c:v>
                </c:pt>
                <c:pt idx="149905">
                  <c:v>347.29319927887701</c:v>
                </c:pt>
                <c:pt idx="149906">
                  <c:v>347.29551603415001</c:v>
                </c:pt>
                <c:pt idx="149907">
                  <c:v>347.29783278942398</c:v>
                </c:pt>
                <c:pt idx="149908">
                  <c:v>347.300149544698</c:v>
                </c:pt>
                <c:pt idx="149909">
                  <c:v>347.302466299971</c:v>
                </c:pt>
                <c:pt idx="149910">
                  <c:v>347.30478305524503</c:v>
                </c:pt>
                <c:pt idx="149911">
                  <c:v>347.30709981051803</c:v>
                </c:pt>
                <c:pt idx="149912">
                  <c:v>347.30941656579199</c:v>
                </c:pt>
                <c:pt idx="149913">
                  <c:v>347.31173332106499</c:v>
                </c:pt>
                <c:pt idx="149914">
                  <c:v>347.31405007633902</c:v>
                </c:pt>
                <c:pt idx="149915">
                  <c:v>347.31636683161202</c:v>
                </c:pt>
                <c:pt idx="149916">
                  <c:v>347.31868358688598</c:v>
                </c:pt>
                <c:pt idx="149917">
                  <c:v>347.32100034215898</c:v>
                </c:pt>
                <c:pt idx="149918">
                  <c:v>347.32331709743301</c:v>
                </c:pt>
                <c:pt idx="149919">
                  <c:v>347.32563385270601</c:v>
                </c:pt>
                <c:pt idx="149920">
                  <c:v>347.32795060797997</c:v>
                </c:pt>
                <c:pt idx="149921">
                  <c:v>347.33026736325297</c:v>
                </c:pt>
                <c:pt idx="149922">
                  <c:v>347.332584118527</c:v>
                </c:pt>
                <c:pt idx="149923">
                  <c:v>347.3349008738</c:v>
                </c:pt>
                <c:pt idx="149924">
                  <c:v>347.33721762907402</c:v>
                </c:pt>
                <c:pt idx="149925">
                  <c:v>347.33953438434702</c:v>
                </c:pt>
                <c:pt idx="149926">
                  <c:v>347.34185113962099</c:v>
                </c:pt>
                <c:pt idx="149927">
                  <c:v>347.34416789489399</c:v>
                </c:pt>
                <c:pt idx="149928">
                  <c:v>347.34648465016801</c:v>
                </c:pt>
                <c:pt idx="149929">
                  <c:v>347.34880140544101</c:v>
                </c:pt>
                <c:pt idx="149930">
                  <c:v>347.35111816071498</c:v>
                </c:pt>
                <c:pt idx="149931">
                  <c:v>347.35343491598798</c:v>
                </c:pt>
                <c:pt idx="149932">
                  <c:v>347.355751671262</c:v>
                </c:pt>
                <c:pt idx="149933">
                  <c:v>347.358068426535</c:v>
                </c:pt>
                <c:pt idx="149934">
                  <c:v>347.36038518180902</c:v>
                </c:pt>
                <c:pt idx="149935">
                  <c:v>347.36270193708202</c:v>
                </c:pt>
                <c:pt idx="149936">
                  <c:v>347.36501869235599</c:v>
                </c:pt>
                <c:pt idx="149937">
                  <c:v>347.36733544762899</c:v>
                </c:pt>
                <c:pt idx="149938">
                  <c:v>347.36965220290301</c:v>
                </c:pt>
                <c:pt idx="149939">
                  <c:v>347.37196895817601</c:v>
                </c:pt>
                <c:pt idx="149940">
                  <c:v>347.37428571344998</c:v>
                </c:pt>
                <c:pt idx="149941">
                  <c:v>347.37660246872298</c:v>
                </c:pt>
                <c:pt idx="149942">
                  <c:v>347.378919223997</c:v>
                </c:pt>
                <c:pt idx="149943">
                  <c:v>347.38123597927</c:v>
                </c:pt>
                <c:pt idx="149944">
                  <c:v>347.38355273454403</c:v>
                </c:pt>
                <c:pt idx="149945">
                  <c:v>347.38586948981703</c:v>
                </c:pt>
                <c:pt idx="149946">
                  <c:v>347.38818624509099</c:v>
                </c:pt>
                <c:pt idx="149947">
                  <c:v>347.39050300036399</c:v>
                </c:pt>
                <c:pt idx="149948">
                  <c:v>347.39281975563802</c:v>
                </c:pt>
                <c:pt idx="149949">
                  <c:v>347.39513651091102</c:v>
                </c:pt>
                <c:pt idx="149950">
                  <c:v>347.39745326618498</c:v>
                </c:pt>
                <c:pt idx="149951">
                  <c:v>347.39977002145901</c:v>
                </c:pt>
                <c:pt idx="149952">
                  <c:v>347.40208677673201</c:v>
                </c:pt>
                <c:pt idx="149953">
                  <c:v>347.40440353200597</c:v>
                </c:pt>
                <c:pt idx="149954">
                  <c:v>347.40672028727897</c:v>
                </c:pt>
                <c:pt idx="149955">
                  <c:v>347.409037042553</c:v>
                </c:pt>
                <c:pt idx="149956">
                  <c:v>347.411353797826</c:v>
                </c:pt>
                <c:pt idx="149957">
                  <c:v>347.41367055310002</c:v>
                </c:pt>
                <c:pt idx="149958">
                  <c:v>347.41598730837302</c:v>
                </c:pt>
                <c:pt idx="149959">
                  <c:v>347.41830406364699</c:v>
                </c:pt>
                <c:pt idx="149960">
                  <c:v>347.42062081891999</c:v>
                </c:pt>
                <c:pt idx="149961">
                  <c:v>347.42293757419401</c:v>
                </c:pt>
                <c:pt idx="149962">
                  <c:v>347.42525432946701</c:v>
                </c:pt>
                <c:pt idx="149963">
                  <c:v>347.42757108474098</c:v>
                </c:pt>
                <c:pt idx="149964">
                  <c:v>347.42988784001398</c:v>
                </c:pt>
                <c:pt idx="149965">
                  <c:v>347.432204595288</c:v>
                </c:pt>
                <c:pt idx="149966">
                  <c:v>347.434521350561</c:v>
                </c:pt>
                <c:pt idx="149967">
                  <c:v>347.43683810583502</c:v>
                </c:pt>
                <c:pt idx="149968">
                  <c:v>347.43915486110802</c:v>
                </c:pt>
                <c:pt idx="149969">
                  <c:v>347.44147161638199</c:v>
                </c:pt>
                <c:pt idx="149970">
                  <c:v>347.44378837165499</c:v>
                </c:pt>
                <c:pt idx="149971">
                  <c:v>347.44610512692901</c:v>
                </c:pt>
                <c:pt idx="149972">
                  <c:v>347.44842188220201</c:v>
                </c:pt>
                <c:pt idx="149973">
                  <c:v>347.45073863747598</c:v>
                </c:pt>
                <c:pt idx="149974">
                  <c:v>347.45305539274898</c:v>
                </c:pt>
                <c:pt idx="149975">
                  <c:v>347.455372148023</c:v>
                </c:pt>
                <c:pt idx="149976">
                  <c:v>347.457688903296</c:v>
                </c:pt>
                <c:pt idx="149977">
                  <c:v>347.46000565857003</c:v>
                </c:pt>
                <c:pt idx="149978">
                  <c:v>347.46232241384303</c:v>
                </c:pt>
                <c:pt idx="149979">
                  <c:v>347.46463916911699</c:v>
                </c:pt>
                <c:pt idx="149980">
                  <c:v>347.46695592438999</c:v>
                </c:pt>
                <c:pt idx="149981">
                  <c:v>347.46927267966402</c:v>
                </c:pt>
                <c:pt idx="149982">
                  <c:v>347.47158943493702</c:v>
                </c:pt>
                <c:pt idx="149983">
                  <c:v>347.47390619021098</c:v>
                </c:pt>
                <c:pt idx="149984">
                  <c:v>347.47622294548398</c:v>
                </c:pt>
                <c:pt idx="149985">
                  <c:v>347.47853970075801</c:v>
                </c:pt>
                <c:pt idx="149986">
                  <c:v>347.48085645603101</c:v>
                </c:pt>
                <c:pt idx="149987">
                  <c:v>347.48317321130497</c:v>
                </c:pt>
                <c:pt idx="149988">
                  <c:v>347.48548996657797</c:v>
                </c:pt>
                <c:pt idx="149989">
                  <c:v>347.487806721852</c:v>
                </c:pt>
                <c:pt idx="149990">
                  <c:v>347.490123477125</c:v>
                </c:pt>
                <c:pt idx="149991">
                  <c:v>347.49244023239902</c:v>
                </c:pt>
                <c:pt idx="149992">
                  <c:v>347.49475698767299</c:v>
                </c:pt>
                <c:pt idx="149993">
                  <c:v>347.49707374294599</c:v>
                </c:pt>
                <c:pt idx="149994">
                  <c:v>347.49939049822001</c:v>
                </c:pt>
                <c:pt idx="149995">
                  <c:v>347.50170725349301</c:v>
                </c:pt>
                <c:pt idx="149996">
                  <c:v>347.50402400876698</c:v>
                </c:pt>
                <c:pt idx="149997">
                  <c:v>347.50634076403998</c:v>
                </c:pt>
                <c:pt idx="149998">
                  <c:v>347.508657519314</c:v>
                </c:pt>
                <c:pt idx="149999">
                  <c:v>347.510974274587</c:v>
                </c:pt>
                <c:pt idx="150000">
                  <c:v>347.51329102986102</c:v>
                </c:pt>
                <c:pt idx="150001">
                  <c:v>347.51560778513402</c:v>
                </c:pt>
                <c:pt idx="150002">
                  <c:v>347.51792454040799</c:v>
                </c:pt>
                <c:pt idx="150003">
                  <c:v>347.52024129568099</c:v>
                </c:pt>
                <c:pt idx="150004">
                  <c:v>347.52255805095501</c:v>
                </c:pt>
                <c:pt idx="150005">
                  <c:v>347.52487480622801</c:v>
                </c:pt>
                <c:pt idx="150006">
                  <c:v>347.52719156150198</c:v>
                </c:pt>
                <c:pt idx="150007">
                  <c:v>347.52950831677498</c:v>
                </c:pt>
                <c:pt idx="150008">
                  <c:v>347.531825072049</c:v>
                </c:pt>
                <c:pt idx="150009">
                  <c:v>347.534141827322</c:v>
                </c:pt>
                <c:pt idx="150010">
                  <c:v>347.53645858259603</c:v>
                </c:pt>
                <c:pt idx="150011">
                  <c:v>347.53877533786903</c:v>
                </c:pt>
                <c:pt idx="150012">
                  <c:v>347.54109209314299</c:v>
                </c:pt>
                <c:pt idx="150013">
                  <c:v>347.54340884841599</c:v>
                </c:pt>
                <c:pt idx="150014">
                  <c:v>347.54572560369002</c:v>
                </c:pt>
                <c:pt idx="150015">
                  <c:v>347.54804235896302</c:v>
                </c:pt>
                <c:pt idx="150016">
                  <c:v>347.55035911423698</c:v>
                </c:pt>
                <c:pt idx="150017">
                  <c:v>347.55267586950998</c:v>
                </c:pt>
                <c:pt idx="150018">
                  <c:v>347.55499262478401</c:v>
                </c:pt>
                <c:pt idx="150019">
                  <c:v>347.55730938005701</c:v>
                </c:pt>
                <c:pt idx="150020">
                  <c:v>347.55962613533097</c:v>
                </c:pt>
                <c:pt idx="150021">
                  <c:v>347.56194289060397</c:v>
                </c:pt>
                <c:pt idx="150022">
                  <c:v>347.564259645878</c:v>
                </c:pt>
                <c:pt idx="150023">
                  <c:v>347.566576401151</c:v>
                </c:pt>
                <c:pt idx="150024">
                  <c:v>347.56889315642502</c:v>
                </c:pt>
                <c:pt idx="150025">
                  <c:v>347.57120991169802</c:v>
                </c:pt>
                <c:pt idx="150026">
                  <c:v>347.57352666697199</c:v>
                </c:pt>
                <c:pt idx="150027">
                  <c:v>347.57584342224499</c:v>
                </c:pt>
                <c:pt idx="150028">
                  <c:v>347.57816017751901</c:v>
                </c:pt>
                <c:pt idx="150029">
                  <c:v>347.58047693279201</c:v>
                </c:pt>
                <c:pt idx="150030">
                  <c:v>347.58279368806598</c:v>
                </c:pt>
                <c:pt idx="150031">
                  <c:v>347.58511044333898</c:v>
                </c:pt>
                <c:pt idx="150032">
                  <c:v>347.587427198613</c:v>
                </c:pt>
                <c:pt idx="150033">
                  <c:v>347.589743953886</c:v>
                </c:pt>
                <c:pt idx="150034">
                  <c:v>347.59206070916002</c:v>
                </c:pt>
                <c:pt idx="150035">
                  <c:v>347.59437746443399</c:v>
                </c:pt>
                <c:pt idx="150036">
                  <c:v>347.59669421970699</c:v>
                </c:pt>
                <c:pt idx="150037">
                  <c:v>347.59901097498101</c:v>
                </c:pt>
                <c:pt idx="150038">
                  <c:v>347.60132773025401</c:v>
                </c:pt>
                <c:pt idx="150039">
                  <c:v>347.60364448552798</c:v>
                </c:pt>
                <c:pt idx="150040">
                  <c:v>347.60596124080098</c:v>
                </c:pt>
                <c:pt idx="150041">
                  <c:v>347.608277996075</c:v>
                </c:pt>
                <c:pt idx="150042">
                  <c:v>347.610594751348</c:v>
                </c:pt>
                <c:pt idx="150043">
                  <c:v>347.61291150662203</c:v>
                </c:pt>
                <c:pt idx="150044">
                  <c:v>347.61522826189503</c:v>
                </c:pt>
                <c:pt idx="150045">
                  <c:v>347.61754501716899</c:v>
                </c:pt>
                <c:pt idx="150046">
                  <c:v>347.61986177244199</c:v>
                </c:pt>
                <c:pt idx="150047">
                  <c:v>347.62217852771602</c:v>
                </c:pt>
                <c:pt idx="150048">
                  <c:v>347.62449528298902</c:v>
                </c:pt>
                <c:pt idx="150049">
                  <c:v>347.62681203826298</c:v>
                </c:pt>
                <c:pt idx="150050">
                  <c:v>347.62912879353598</c:v>
                </c:pt>
                <c:pt idx="150051">
                  <c:v>347.63144554881001</c:v>
                </c:pt>
                <c:pt idx="150052">
                  <c:v>347.63376230408301</c:v>
                </c:pt>
                <c:pt idx="150053">
                  <c:v>347.63607905935697</c:v>
                </c:pt>
                <c:pt idx="150054">
                  <c:v>347.63839581462997</c:v>
                </c:pt>
                <c:pt idx="150055">
                  <c:v>347.640712569904</c:v>
                </c:pt>
                <c:pt idx="150056">
                  <c:v>347.643029325177</c:v>
                </c:pt>
                <c:pt idx="150057">
                  <c:v>347.64534608045102</c:v>
                </c:pt>
                <c:pt idx="150058">
                  <c:v>347.64766283572402</c:v>
                </c:pt>
                <c:pt idx="150059">
                  <c:v>347.64997959099799</c:v>
                </c:pt>
                <c:pt idx="150060">
                  <c:v>347.65229634627099</c:v>
                </c:pt>
                <c:pt idx="150061">
                  <c:v>347.65461310154501</c:v>
                </c:pt>
                <c:pt idx="150062">
                  <c:v>347.65692985681801</c:v>
                </c:pt>
                <c:pt idx="150063">
                  <c:v>347.65924661209198</c:v>
                </c:pt>
                <c:pt idx="150064">
                  <c:v>347.66156336736498</c:v>
                </c:pt>
                <c:pt idx="150065">
                  <c:v>347.663880122639</c:v>
                </c:pt>
                <c:pt idx="150066">
                  <c:v>347.666196877912</c:v>
                </c:pt>
                <c:pt idx="150067">
                  <c:v>347.66851363318602</c:v>
                </c:pt>
                <c:pt idx="150068">
                  <c:v>347.67083038845902</c:v>
                </c:pt>
                <c:pt idx="150069">
                  <c:v>347.67314714373299</c:v>
                </c:pt>
                <c:pt idx="150070">
                  <c:v>347.67546389900599</c:v>
                </c:pt>
                <c:pt idx="150071">
                  <c:v>347.67778065428001</c:v>
                </c:pt>
                <c:pt idx="150072">
                  <c:v>347.68009740955301</c:v>
                </c:pt>
                <c:pt idx="150073">
                  <c:v>347.68241416482698</c:v>
                </c:pt>
                <c:pt idx="150074">
                  <c:v>347.68473092009998</c:v>
                </c:pt>
                <c:pt idx="150075">
                  <c:v>347.687047675374</c:v>
                </c:pt>
                <c:pt idx="150076">
                  <c:v>347.689364430647</c:v>
                </c:pt>
                <c:pt idx="150077">
                  <c:v>347.69168118592103</c:v>
                </c:pt>
                <c:pt idx="150078">
                  <c:v>347.69399794119499</c:v>
                </c:pt>
                <c:pt idx="150079">
                  <c:v>347.69631469646799</c:v>
                </c:pt>
                <c:pt idx="150080">
                  <c:v>347.69863145174202</c:v>
                </c:pt>
                <c:pt idx="150081">
                  <c:v>347.70094820701502</c:v>
                </c:pt>
                <c:pt idx="150082">
                  <c:v>347.70326496228898</c:v>
                </c:pt>
                <c:pt idx="150083">
                  <c:v>347.70558171756198</c:v>
                </c:pt>
                <c:pt idx="150084">
                  <c:v>347.70789847283601</c:v>
                </c:pt>
                <c:pt idx="150085">
                  <c:v>347.71021522810901</c:v>
                </c:pt>
                <c:pt idx="150086">
                  <c:v>347.71253198338297</c:v>
                </c:pt>
                <c:pt idx="150087">
                  <c:v>347.71484873865597</c:v>
                </c:pt>
                <c:pt idx="150088">
                  <c:v>347.71716549393</c:v>
                </c:pt>
                <c:pt idx="150089">
                  <c:v>347.719482249203</c:v>
                </c:pt>
                <c:pt idx="150090">
                  <c:v>347.72179900447702</c:v>
                </c:pt>
                <c:pt idx="150091">
                  <c:v>347.72411575975002</c:v>
                </c:pt>
                <c:pt idx="150092">
                  <c:v>347.72643251502399</c:v>
                </c:pt>
                <c:pt idx="150093">
                  <c:v>347.72874927029699</c:v>
                </c:pt>
                <c:pt idx="150094">
                  <c:v>347.73106602557101</c:v>
                </c:pt>
                <c:pt idx="150095">
                  <c:v>347.73338278084401</c:v>
                </c:pt>
                <c:pt idx="150096">
                  <c:v>347.73569953611798</c:v>
                </c:pt>
                <c:pt idx="150097">
                  <c:v>347.73801629139098</c:v>
                </c:pt>
                <c:pt idx="150098">
                  <c:v>347.740333046665</c:v>
                </c:pt>
                <c:pt idx="150099">
                  <c:v>347.742649801938</c:v>
                </c:pt>
                <c:pt idx="150100">
                  <c:v>347.74496655721202</c:v>
                </c:pt>
                <c:pt idx="150101">
                  <c:v>347.74728331248502</c:v>
                </c:pt>
                <c:pt idx="150102">
                  <c:v>347.74960006775899</c:v>
                </c:pt>
                <c:pt idx="150103">
                  <c:v>347.75191682303199</c:v>
                </c:pt>
                <c:pt idx="150104">
                  <c:v>347.75423357830601</c:v>
                </c:pt>
                <c:pt idx="150105">
                  <c:v>347.75655033357901</c:v>
                </c:pt>
                <c:pt idx="150106">
                  <c:v>347.75886708885298</c:v>
                </c:pt>
                <c:pt idx="150107">
                  <c:v>347.76118384412598</c:v>
                </c:pt>
                <c:pt idx="150108">
                  <c:v>347.7635005994</c:v>
                </c:pt>
                <c:pt idx="150109">
                  <c:v>347.765817354673</c:v>
                </c:pt>
                <c:pt idx="150110">
                  <c:v>347.76813410994703</c:v>
                </c:pt>
                <c:pt idx="150111">
                  <c:v>347.77045086522003</c:v>
                </c:pt>
                <c:pt idx="150112">
                  <c:v>347.77276762049399</c:v>
                </c:pt>
                <c:pt idx="150113">
                  <c:v>347.77508437576699</c:v>
                </c:pt>
                <c:pt idx="150114">
                  <c:v>347.77740113104102</c:v>
                </c:pt>
                <c:pt idx="150115">
                  <c:v>347.77971788631402</c:v>
                </c:pt>
                <c:pt idx="150116">
                  <c:v>347.78203464158798</c:v>
                </c:pt>
                <c:pt idx="150117">
                  <c:v>347.78435139686098</c:v>
                </c:pt>
                <c:pt idx="150118">
                  <c:v>347.78666815213501</c:v>
                </c:pt>
                <c:pt idx="150119">
                  <c:v>347.78898490740801</c:v>
                </c:pt>
                <c:pt idx="150120">
                  <c:v>347.79130166268197</c:v>
                </c:pt>
                <c:pt idx="150121">
                  <c:v>347.793618417956</c:v>
                </c:pt>
                <c:pt idx="150122">
                  <c:v>347.795935173229</c:v>
                </c:pt>
                <c:pt idx="150123">
                  <c:v>347.79825192850302</c:v>
                </c:pt>
                <c:pt idx="150124">
                  <c:v>347.80056868377602</c:v>
                </c:pt>
                <c:pt idx="150125">
                  <c:v>347.80288543904999</c:v>
                </c:pt>
                <c:pt idx="150126">
                  <c:v>347.80520219432299</c:v>
                </c:pt>
                <c:pt idx="150127">
                  <c:v>347.80751894959701</c:v>
                </c:pt>
                <c:pt idx="150128">
                  <c:v>347.80983570487001</c:v>
                </c:pt>
                <c:pt idx="150129">
                  <c:v>347.81215246014398</c:v>
                </c:pt>
                <c:pt idx="150130">
                  <c:v>347.81446921541698</c:v>
                </c:pt>
                <c:pt idx="150131">
                  <c:v>347.816785970691</c:v>
                </c:pt>
                <c:pt idx="150132">
                  <c:v>347.819102725964</c:v>
                </c:pt>
                <c:pt idx="150133">
                  <c:v>347.82141948123802</c:v>
                </c:pt>
                <c:pt idx="150134">
                  <c:v>347.82373623651102</c:v>
                </c:pt>
                <c:pt idx="150135">
                  <c:v>347.82605299178499</c:v>
                </c:pt>
                <c:pt idx="150136">
                  <c:v>347.82836974705799</c:v>
                </c:pt>
                <c:pt idx="150137">
                  <c:v>347.83068650233201</c:v>
                </c:pt>
                <c:pt idx="150138">
                  <c:v>347.83300325760501</c:v>
                </c:pt>
                <c:pt idx="150139">
                  <c:v>347.83532001287898</c:v>
                </c:pt>
                <c:pt idx="150140">
                  <c:v>347.83763676815198</c:v>
                </c:pt>
                <c:pt idx="150141">
                  <c:v>347.839953523426</c:v>
                </c:pt>
                <c:pt idx="150142">
                  <c:v>347.842270278699</c:v>
                </c:pt>
                <c:pt idx="150143">
                  <c:v>347.84458703397303</c:v>
                </c:pt>
                <c:pt idx="150144">
                  <c:v>347.84690378924603</c:v>
                </c:pt>
                <c:pt idx="150145">
                  <c:v>347.84922054451999</c:v>
                </c:pt>
                <c:pt idx="150146">
                  <c:v>347.85153729979299</c:v>
                </c:pt>
                <c:pt idx="150147">
                  <c:v>347.85385405506702</c:v>
                </c:pt>
                <c:pt idx="150148">
                  <c:v>347.85617081034002</c:v>
                </c:pt>
                <c:pt idx="150149">
                  <c:v>347.85848756561398</c:v>
                </c:pt>
                <c:pt idx="150150">
                  <c:v>347.86080432088698</c:v>
                </c:pt>
                <c:pt idx="150151">
                  <c:v>347.86312107616101</c:v>
                </c:pt>
                <c:pt idx="150152">
                  <c:v>347.86543783143401</c:v>
                </c:pt>
                <c:pt idx="150153">
                  <c:v>347.86775458670797</c:v>
                </c:pt>
                <c:pt idx="150154">
                  <c:v>347.87007134198097</c:v>
                </c:pt>
                <c:pt idx="150155">
                  <c:v>347.872388097255</c:v>
                </c:pt>
                <c:pt idx="150156">
                  <c:v>347.874704852528</c:v>
                </c:pt>
                <c:pt idx="150157">
                  <c:v>347.87702160780202</c:v>
                </c:pt>
                <c:pt idx="150158">
                  <c:v>347.87933836307502</c:v>
                </c:pt>
                <c:pt idx="150159">
                  <c:v>347.88165511834899</c:v>
                </c:pt>
                <c:pt idx="150160">
                  <c:v>347.88397187362199</c:v>
                </c:pt>
                <c:pt idx="150161">
                  <c:v>347.88628862889601</c:v>
                </c:pt>
                <c:pt idx="150162">
                  <c:v>347.88860538416901</c:v>
                </c:pt>
                <c:pt idx="150163">
                  <c:v>347.89092213944298</c:v>
                </c:pt>
                <c:pt idx="150164">
                  <c:v>347.893238894717</c:v>
                </c:pt>
                <c:pt idx="150165">
                  <c:v>347.89555564999</c:v>
                </c:pt>
                <c:pt idx="150166">
                  <c:v>347.89787240526402</c:v>
                </c:pt>
                <c:pt idx="150167">
                  <c:v>347.90018916053702</c:v>
                </c:pt>
                <c:pt idx="150168">
                  <c:v>347.90250591581099</c:v>
                </c:pt>
                <c:pt idx="150169">
                  <c:v>347.90482267108399</c:v>
                </c:pt>
                <c:pt idx="150170">
                  <c:v>347.90713942635801</c:v>
                </c:pt>
                <c:pt idx="150171">
                  <c:v>347.90945618163101</c:v>
                </c:pt>
                <c:pt idx="150172">
                  <c:v>347.91177293690498</c:v>
                </c:pt>
                <c:pt idx="150173">
                  <c:v>347.91408969217798</c:v>
                </c:pt>
                <c:pt idx="150174">
                  <c:v>347.916406447452</c:v>
                </c:pt>
                <c:pt idx="150175">
                  <c:v>347.918723202725</c:v>
                </c:pt>
                <c:pt idx="150176">
                  <c:v>347.92103995799903</c:v>
                </c:pt>
                <c:pt idx="150177">
                  <c:v>347.92335671327203</c:v>
                </c:pt>
                <c:pt idx="150178">
                  <c:v>347.92567346854599</c:v>
                </c:pt>
                <c:pt idx="150179">
                  <c:v>347.92799022381899</c:v>
                </c:pt>
                <c:pt idx="150180">
                  <c:v>347.93030697909302</c:v>
                </c:pt>
                <c:pt idx="150181">
                  <c:v>347.93262373436602</c:v>
                </c:pt>
                <c:pt idx="150182">
                  <c:v>347.93494048963998</c:v>
                </c:pt>
                <c:pt idx="150183">
                  <c:v>347.93725724491298</c:v>
                </c:pt>
                <c:pt idx="150184">
                  <c:v>347.93957400018701</c:v>
                </c:pt>
                <c:pt idx="150185">
                  <c:v>347.94189075546001</c:v>
                </c:pt>
                <c:pt idx="150186">
                  <c:v>347.94420751073397</c:v>
                </c:pt>
                <c:pt idx="150187">
                  <c:v>347.94652426600697</c:v>
                </c:pt>
                <c:pt idx="150188">
                  <c:v>347.948841021281</c:v>
                </c:pt>
                <c:pt idx="150189">
                  <c:v>347.951157776554</c:v>
                </c:pt>
                <c:pt idx="150190">
                  <c:v>347.95347453182802</c:v>
                </c:pt>
                <c:pt idx="150191">
                  <c:v>347.95579128710102</c:v>
                </c:pt>
                <c:pt idx="150192">
                  <c:v>347.95810804237499</c:v>
                </c:pt>
                <c:pt idx="150193">
                  <c:v>347.96042479764799</c:v>
                </c:pt>
                <c:pt idx="150194">
                  <c:v>347.96274155292201</c:v>
                </c:pt>
                <c:pt idx="150195">
                  <c:v>347.96505830819501</c:v>
                </c:pt>
                <c:pt idx="150196">
                  <c:v>347.96737506346898</c:v>
                </c:pt>
                <c:pt idx="150197">
                  <c:v>347.96969181874198</c:v>
                </c:pt>
                <c:pt idx="150198">
                  <c:v>347.972008574016</c:v>
                </c:pt>
                <c:pt idx="150199">
                  <c:v>347.974325329289</c:v>
                </c:pt>
                <c:pt idx="150200">
                  <c:v>347.97664208456303</c:v>
                </c:pt>
                <c:pt idx="150201">
                  <c:v>347.97895883983603</c:v>
                </c:pt>
                <c:pt idx="150202">
                  <c:v>347.98127559510999</c:v>
                </c:pt>
                <c:pt idx="150203">
                  <c:v>347.98359235038299</c:v>
                </c:pt>
                <c:pt idx="150204">
                  <c:v>347.98590910565702</c:v>
                </c:pt>
                <c:pt idx="150205">
                  <c:v>347.98822586093002</c:v>
                </c:pt>
                <c:pt idx="150206">
                  <c:v>347.99054261620398</c:v>
                </c:pt>
                <c:pt idx="150207">
                  <c:v>347.992859371478</c:v>
                </c:pt>
                <c:pt idx="150208">
                  <c:v>347.99517612675101</c:v>
                </c:pt>
                <c:pt idx="150209">
                  <c:v>347.99749288202503</c:v>
                </c:pt>
                <c:pt idx="150210">
                  <c:v>347.99980963729797</c:v>
                </c:pt>
                <c:pt idx="150211">
                  <c:v>348.00212639257199</c:v>
                </c:pt>
                <c:pt idx="150212">
                  <c:v>348.004443147845</c:v>
                </c:pt>
                <c:pt idx="150213">
                  <c:v>348.00675990311902</c:v>
                </c:pt>
                <c:pt idx="150214">
                  <c:v>348.00907665839202</c:v>
                </c:pt>
                <c:pt idx="150215">
                  <c:v>348.01139341366599</c:v>
                </c:pt>
                <c:pt idx="150216">
                  <c:v>348.01371016893899</c:v>
                </c:pt>
                <c:pt idx="150217">
                  <c:v>348.01602692421301</c:v>
                </c:pt>
                <c:pt idx="150218">
                  <c:v>348.01834367948601</c:v>
                </c:pt>
                <c:pt idx="150219">
                  <c:v>348.02066043475998</c:v>
                </c:pt>
                <c:pt idx="150220">
                  <c:v>348.02297719003298</c:v>
                </c:pt>
                <c:pt idx="150221">
                  <c:v>348.025293945307</c:v>
                </c:pt>
                <c:pt idx="150222">
                  <c:v>348.02761070058</c:v>
                </c:pt>
                <c:pt idx="150223">
                  <c:v>348.02992745585402</c:v>
                </c:pt>
                <c:pt idx="150224">
                  <c:v>348.03224421112702</c:v>
                </c:pt>
                <c:pt idx="150225">
                  <c:v>348.03456096640099</c:v>
                </c:pt>
                <c:pt idx="150226">
                  <c:v>348.03687772167399</c:v>
                </c:pt>
                <c:pt idx="150227">
                  <c:v>348.03919447694801</c:v>
                </c:pt>
                <c:pt idx="150228">
                  <c:v>348.04151123222101</c:v>
                </c:pt>
                <c:pt idx="150229">
                  <c:v>348.04382798749498</c:v>
                </c:pt>
                <c:pt idx="150230">
                  <c:v>348.04614474276798</c:v>
                </c:pt>
                <c:pt idx="150231">
                  <c:v>348.048461498042</c:v>
                </c:pt>
                <c:pt idx="150232">
                  <c:v>348.050778253315</c:v>
                </c:pt>
                <c:pt idx="150233">
                  <c:v>348.05309500858903</c:v>
                </c:pt>
                <c:pt idx="150234">
                  <c:v>348.05541176386203</c:v>
                </c:pt>
                <c:pt idx="150235">
                  <c:v>348.05772851913599</c:v>
                </c:pt>
                <c:pt idx="150236">
                  <c:v>348.06004527440899</c:v>
                </c:pt>
                <c:pt idx="150237">
                  <c:v>348.06236202968302</c:v>
                </c:pt>
                <c:pt idx="150238">
                  <c:v>348.06467878495602</c:v>
                </c:pt>
                <c:pt idx="150239">
                  <c:v>348.06699554022998</c:v>
                </c:pt>
                <c:pt idx="150240">
                  <c:v>348.06931229550298</c:v>
                </c:pt>
                <c:pt idx="150241">
                  <c:v>348.07162905077701</c:v>
                </c:pt>
                <c:pt idx="150242">
                  <c:v>348.07394580605001</c:v>
                </c:pt>
                <c:pt idx="150243">
                  <c:v>348.07626256132397</c:v>
                </c:pt>
                <c:pt idx="150244">
                  <c:v>348.07857931659697</c:v>
                </c:pt>
                <c:pt idx="150245">
                  <c:v>348.080896071871</c:v>
                </c:pt>
                <c:pt idx="150246">
                  <c:v>348.083212827144</c:v>
                </c:pt>
                <c:pt idx="150247">
                  <c:v>348.08552958241802</c:v>
                </c:pt>
                <c:pt idx="150248">
                  <c:v>348.08784633769199</c:v>
                </c:pt>
                <c:pt idx="150249">
                  <c:v>348.09016309296499</c:v>
                </c:pt>
                <c:pt idx="150250">
                  <c:v>348.09247984823901</c:v>
                </c:pt>
                <c:pt idx="150251">
                  <c:v>348.09479660351201</c:v>
                </c:pt>
                <c:pt idx="150252">
                  <c:v>348.09711335878598</c:v>
                </c:pt>
                <c:pt idx="150253">
                  <c:v>348.09943011405898</c:v>
                </c:pt>
                <c:pt idx="150254">
                  <c:v>348.101746869333</c:v>
                </c:pt>
                <c:pt idx="150255">
                  <c:v>348.104063624606</c:v>
                </c:pt>
                <c:pt idx="150256">
                  <c:v>348.10638037988002</c:v>
                </c:pt>
                <c:pt idx="150257">
                  <c:v>348.10869713515302</c:v>
                </c:pt>
                <c:pt idx="150258">
                  <c:v>348.11101389042699</c:v>
                </c:pt>
                <c:pt idx="150259">
                  <c:v>348.11333064569999</c:v>
                </c:pt>
                <c:pt idx="150260">
                  <c:v>348.11564740097401</c:v>
                </c:pt>
                <c:pt idx="150261">
                  <c:v>348.11796415624701</c:v>
                </c:pt>
                <c:pt idx="150262">
                  <c:v>348.12028091152098</c:v>
                </c:pt>
                <c:pt idx="150263">
                  <c:v>348.12259766679398</c:v>
                </c:pt>
                <c:pt idx="150264">
                  <c:v>348.124914422068</c:v>
                </c:pt>
                <c:pt idx="150265">
                  <c:v>348.127231177341</c:v>
                </c:pt>
                <c:pt idx="150266">
                  <c:v>348.12954793261503</c:v>
                </c:pt>
                <c:pt idx="150267">
                  <c:v>348.13186468788803</c:v>
                </c:pt>
                <c:pt idx="150268">
                  <c:v>348.13418144316199</c:v>
                </c:pt>
                <c:pt idx="150269">
                  <c:v>348.13649819843499</c:v>
                </c:pt>
                <c:pt idx="150270">
                  <c:v>348.13881495370902</c:v>
                </c:pt>
                <c:pt idx="150271">
                  <c:v>348.14113170898202</c:v>
                </c:pt>
                <c:pt idx="150272">
                  <c:v>348.14344846425598</c:v>
                </c:pt>
                <c:pt idx="150273">
                  <c:v>348.14576521952898</c:v>
                </c:pt>
                <c:pt idx="150274">
                  <c:v>348.14808197480301</c:v>
                </c:pt>
                <c:pt idx="150275">
                  <c:v>348.15039873007601</c:v>
                </c:pt>
                <c:pt idx="150276">
                  <c:v>348.15271548534997</c:v>
                </c:pt>
                <c:pt idx="150277">
                  <c:v>348.15503224062297</c:v>
                </c:pt>
                <c:pt idx="150278">
                  <c:v>348.157348995897</c:v>
                </c:pt>
                <c:pt idx="150279">
                  <c:v>348.15966575117</c:v>
                </c:pt>
                <c:pt idx="150280">
                  <c:v>348.16198250644402</c:v>
                </c:pt>
                <c:pt idx="150281">
                  <c:v>348.16429926171702</c:v>
                </c:pt>
                <c:pt idx="150282">
                  <c:v>348.16661601699099</c:v>
                </c:pt>
                <c:pt idx="150283">
                  <c:v>348.16893277226399</c:v>
                </c:pt>
                <c:pt idx="150284">
                  <c:v>348.17124952753801</c:v>
                </c:pt>
                <c:pt idx="150285">
                  <c:v>348.17356628281101</c:v>
                </c:pt>
                <c:pt idx="150286">
                  <c:v>348.17588303808498</c:v>
                </c:pt>
                <c:pt idx="150287">
                  <c:v>348.17819979335798</c:v>
                </c:pt>
                <c:pt idx="150288">
                  <c:v>348.180516548632</c:v>
                </c:pt>
                <c:pt idx="150289">
                  <c:v>348.182833303905</c:v>
                </c:pt>
                <c:pt idx="150290">
                  <c:v>348.18515005917902</c:v>
                </c:pt>
                <c:pt idx="150291">
                  <c:v>348.18746681445299</c:v>
                </c:pt>
                <c:pt idx="150292">
                  <c:v>348.18978356972599</c:v>
                </c:pt>
                <c:pt idx="150293">
                  <c:v>348.19210032500001</c:v>
                </c:pt>
                <c:pt idx="150294">
                  <c:v>348.19441708027301</c:v>
                </c:pt>
                <c:pt idx="150295">
                  <c:v>348.19673383554698</c:v>
                </c:pt>
                <c:pt idx="150296">
                  <c:v>348.19905059081998</c:v>
                </c:pt>
                <c:pt idx="150297">
                  <c:v>348.201367346094</c:v>
                </c:pt>
                <c:pt idx="150298">
                  <c:v>348.203684101367</c:v>
                </c:pt>
                <c:pt idx="150299">
                  <c:v>348.20600085664103</c:v>
                </c:pt>
                <c:pt idx="150300">
                  <c:v>348.20831761191403</c:v>
                </c:pt>
                <c:pt idx="150301">
                  <c:v>348.21063436718799</c:v>
                </c:pt>
                <c:pt idx="150302">
                  <c:v>348.21295112246099</c:v>
                </c:pt>
                <c:pt idx="150303">
                  <c:v>348.21526787773502</c:v>
                </c:pt>
                <c:pt idx="150304">
                  <c:v>348.21758463300802</c:v>
                </c:pt>
                <c:pt idx="150305">
                  <c:v>348.21990138828198</c:v>
                </c:pt>
                <c:pt idx="150306">
                  <c:v>348.22221814355498</c:v>
                </c:pt>
                <c:pt idx="150307">
                  <c:v>348.22453489882901</c:v>
                </c:pt>
                <c:pt idx="150308">
                  <c:v>348.22685165410201</c:v>
                </c:pt>
                <c:pt idx="150309">
                  <c:v>348.22916840937597</c:v>
                </c:pt>
                <c:pt idx="150310">
                  <c:v>348.23148516464897</c:v>
                </c:pt>
                <c:pt idx="150311">
                  <c:v>348.233801919923</c:v>
                </c:pt>
                <c:pt idx="150312">
                  <c:v>348.236118675196</c:v>
                </c:pt>
                <c:pt idx="150313">
                  <c:v>348.23843543047002</c:v>
                </c:pt>
                <c:pt idx="150314">
                  <c:v>348.24075218574302</c:v>
                </c:pt>
                <c:pt idx="150315">
                  <c:v>348.24306894101699</c:v>
                </c:pt>
                <c:pt idx="150316">
                  <c:v>348.24538569628999</c:v>
                </c:pt>
                <c:pt idx="150317">
                  <c:v>348.24770245156401</c:v>
                </c:pt>
                <c:pt idx="150318">
                  <c:v>348.25001920683701</c:v>
                </c:pt>
                <c:pt idx="150319">
                  <c:v>348.25233596211098</c:v>
                </c:pt>
                <c:pt idx="150320">
                  <c:v>348.25465271738398</c:v>
                </c:pt>
                <c:pt idx="150321">
                  <c:v>348.256969472658</c:v>
                </c:pt>
                <c:pt idx="150322">
                  <c:v>348.259286227931</c:v>
                </c:pt>
                <c:pt idx="150323">
                  <c:v>348.26160298320502</c:v>
                </c:pt>
                <c:pt idx="150324">
                  <c:v>348.26391973847802</c:v>
                </c:pt>
                <c:pt idx="150325">
                  <c:v>348.26623649375199</c:v>
                </c:pt>
                <c:pt idx="150326">
                  <c:v>348.26855324902499</c:v>
                </c:pt>
                <c:pt idx="150327">
                  <c:v>348.27087000429901</c:v>
                </c:pt>
                <c:pt idx="150328">
                  <c:v>348.27318675957201</c:v>
                </c:pt>
                <c:pt idx="150329">
                  <c:v>348.27550351484598</c:v>
                </c:pt>
                <c:pt idx="150330">
                  <c:v>348.27782027011898</c:v>
                </c:pt>
                <c:pt idx="150331">
                  <c:v>348.280137025393</c:v>
                </c:pt>
                <c:pt idx="150332">
                  <c:v>348.282453780666</c:v>
                </c:pt>
                <c:pt idx="150333">
                  <c:v>348.28477053594003</c:v>
                </c:pt>
                <c:pt idx="150334">
                  <c:v>348.28708729121399</c:v>
                </c:pt>
                <c:pt idx="150335">
                  <c:v>348.28940404648699</c:v>
                </c:pt>
                <c:pt idx="150336">
                  <c:v>348.29172080176102</c:v>
                </c:pt>
                <c:pt idx="150337">
                  <c:v>348.29403755703402</c:v>
                </c:pt>
                <c:pt idx="150338">
                  <c:v>348.29635431230798</c:v>
                </c:pt>
                <c:pt idx="150339">
                  <c:v>348.29867106758098</c:v>
                </c:pt>
                <c:pt idx="150340">
                  <c:v>348.30098782285501</c:v>
                </c:pt>
                <c:pt idx="150341">
                  <c:v>348.30330457812801</c:v>
                </c:pt>
                <c:pt idx="150342">
                  <c:v>348.30562133340197</c:v>
                </c:pt>
                <c:pt idx="150343">
                  <c:v>348.30793808867497</c:v>
                </c:pt>
                <c:pt idx="150344">
                  <c:v>348.310254843949</c:v>
                </c:pt>
                <c:pt idx="150345">
                  <c:v>348.312571599222</c:v>
                </c:pt>
                <c:pt idx="150346">
                  <c:v>348.31488835449602</c:v>
                </c:pt>
                <c:pt idx="150347">
                  <c:v>348.31720510976902</c:v>
                </c:pt>
                <c:pt idx="150348">
                  <c:v>348.31952186504299</c:v>
                </c:pt>
                <c:pt idx="150349">
                  <c:v>348.32183862031599</c:v>
                </c:pt>
                <c:pt idx="150350">
                  <c:v>348.32415537559001</c:v>
                </c:pt>
                <c:pt idx="150351">
                  <c:v>348.32647213086301</c:v>
                </c:pt>
                <c:pt idx="150352">
                  <c:v>348.32878888613698</c:v>
                </c:pt>
                <c:pt idx="150353">
                  <c:v>348.33110564140998</c:v>
                </c:pt>
                <c:pt idx="150354">
                  <c:v>348.333422396684</c:v>
                </c:pt>
                <c:pt idx="150355">
                  <c:v>348.335739151957</c:v>
                </c:pt>
                <c:pt idx="150356">
                  <c:v>348.33805590723102</c:v>
                </c:pt>
                <c:pt idx="150357">
                  <c:v>348.34037266250402</c:v>
                </c:pt>
                <c:pt idx="150358">
                  <c:v>348.34268941777799</c:v>
                </c:pt>
                <c:pt idx="150359">
                  <c:v>348.34500617305099</c:v>
                </c:pt>
                <c:pt idx="150360">
                  <c:v>348.34732292832501</c:v>
                </c:pt>
                <c:pt idx="150361">
                  <c:v>348.34963968359801</c:v>
                </c:pt>
                <c:pt idx="150362">
                  <c:v>348.35195643887198</c:v>
                </c:pt>
                <c:pt idx="150363">
                  <c:v>348.35427319414498</c:v>
                </c:pt>
                <c:pt idx="150364">
                  <c:v>348.356589949419</c:v>
                </c:pt>
                <c:pt idx="150365">
                  <c:v>348.358906704692</c:v>
                </c:pt>
                <c:pt idx="150366">
                  <c:v>348.36122345996603</c:v>
                </c:pt>
                <c:pt idx="150367">
                  <c:v>348.36354021523903</c:v>
                </c:pt>
                <c:pt idx="150368">
                  <c:v>348.36585697051299</c:v>
                </c:pt>
                <c:pt idx="150369">
                  <c:v>348.36817372578599</c:v>
                </c:pt>
                <c:pt idx="150370">
                  <c:v>348.37049048106002</c:v>
                </c:pt>
                <c:pt idx="150371">
                  <c:v>348.37280723633302</c:v>
                </c:pt>
                <c:pt idx="150372">
                  <c:v>348.37512399160698</c:v>
                </c:pt>
                <c:pt idx="150373">
                  <c:v>348.37744074687998</c:v>
                </c:pt>
                <c:pt idx="150374">
                  <c:v>348.37975750215401</c:v>
                </c:pt>
                <c:pt idx="150375">
                  <c:v>348.38207425742701</c:v>
                </c:pt>
                <c:pt idx="150376">
                  <c:v>348.38439101270097</c:v>
                </c:pt>
                <c:pt idx="150377">
                  <c:v>348.386707767975</c:v>
                </c:pt>
                <c:pt idx="150378">
                  <c:v>348.389024523248</c:v>
                </c:pt>
                <c:pt idx="150379">
                  <c:v>348.39134127852202</c:v>
                </c:pt>
                <c:pt idx="150380">
                  <c:v>348.39365803379502</c:v>
                </c:pt>
                <c:pt idx="150381">
                  <c:v>348.39597478906899</c:v>
                </c:pt>
                <c:pt idx="150382">
                  <c:v>348.39829154434199</c:v>
                </c:pt>
                <c:pt idx="150383">
                  <c:v>348.40060829961601</c:v>
                </c:pt>
                <c:pt idx="150384">
                  <c:v>348.40292505488901</c:v>
                </c:pt>
                <c:pt idx="150385">
                  <c:v>348.40524181016298</c:v>
                </c:pt>
                <c:pt idx="150386">
                  <c:v>348.40755856543598</c:v>
                </c:pt>
                <c:pt idx="150387">
                  <c:v>348.40987532071</c:v>
                </c:pt>
                <c:pt idx="150388">
                  <c:v>348.412192075983</c:v>
                </c:pt>
                <c:pt idx="150389">
                  <c:v>348.41450883125702</c:v>
                </c:pt>
                <c:pt idx="150390">
                  <c:v>348.41682558653002</c:v>
                </c:pt>
                <c:pt idx="150391">
                  <c:v>348.41914234180399</c:v>
                </c:pt>
                <c:pt idx="150392">
                  <c:v>348.42145909707699</c:v>
                </c:pt>
                <c:pt idx="150393">
                  <c:v>348.42377585235101</c:v>
                </c:pt>
                <c:pt idx="150394">
                  <c:v>348.42609260762401</c:v>
                </c:pt>
                <c:pt idx="150395">
                  <c:v>348.42840936289798</c:v>
                </c:pt>
                <c:pt idx="150396">
                  <c:v>348.43072611817098</c:v>
                </c:pt>
                <c:pt idx="150397">
                  <c:v>348.433042873445</c:v>
                </c:pt>
                <c:pt idx="150398">
                  <c:v>348.435359628718</c:v>
                </c:pt>
                <c:pt idx="150399">
                  <c:v>348.43767638399203</c:v>
                </c:pt>
                <c:pt idx="150400">
                  <c:v>348.43999313926503</c:v>
                </c:pt>
                <c:pt idx="150401">
                  <c:v>348.44230989453899</c:v>
                </c:pt>
                <c:pt idx="150402">
                  <c:v>348.44462664981199</c:v>
                </c:pt>
                <c:pt idx="150403">
                  <c:v>348.44694340508602</c:v>
                </c:pt>
                <c:pt idx="150404">
                  <c:v>348.44926016035902</c:v>
                </c:pt>
                <c:pt idx="150405">
                  <c:v>348.45157691563298</c:v>
                </c:pt>
                <c:pt idx="150406">
                  <c:v>348.45389367090598</c:v>
                </c:pt>
                <c:pt idx="150407">
                  <c:v>348.45621042618001</c:v>
                </c:pt>
                <c:pt idx="150408">
                  <c:v>348.45852718145301</c:v>
                </c:pt>
                <c:pt idx="150409">
                  <c:v>348.46084393672697</c:v>
                </c:pt>
                <c:pt idx="150410">
                  <c:v>348.46316069199997</c:v>
                </c:pt>
                <c:pt idx="150411">
                  <c:v>348.465477447274</c:v>
                </c:pt>
                <c:pt idx="150412">
                  <c:v>348.467794202547</c:v>
                </c:pt>
                <c:pt idx="150413">
                  <c:v>348.47011095782102</c:v>
                </c:pt>
                <c:pt idx="150414">
                  <c:v>348.47242771309402</c:v>
                </c:pt>
                <c:pt idx="150415">
                  <c:v>348.47474446836799</c:v>
                </c:pt>
                <c:pt idx="150416">
                  <c:v>348.47706122364099</c:v>
                </c:pt>
                <c:pt idx="150417">
                  <c:v>348.47937797891501</c:v>
                </c:pt>
                <c:pt idx="150418">
                  <c:v>348.48169473418801</c:v>
                </c:pt>
                <c:pt idx="150419">
                  <c:v>348.48401148946198</c:v>
                </c:pt>
                <c:pt idx="150420">
                  <c:v>348.486328244736</c:v>
                </c:pt>
                <c:pt idx="150421">
                  <c:v>348.488645000009</c:v>
                </c:pt>
                <c:pt idx="150422">
                  <c:v>348.49096175528302</c:v>
                </c:pt>
                <c:pt idx="150423">
                  <c:v>348.49327851055602</c:v>
                </c:pt>
                <c:pt idx="150424">
                  <c:v>348.49559526582999</c:v>
                </c:pt>
                <c:pt idx="150425">
                  <c:v>348.49791202110299</c:v>
                </c:pt>
                <c:pt idx="150426">
                  <c:v>348.50022877637701</c:v>
                </c:pt>
                <c:pt idx="150427">
                  <c:v>348.50254553165001</c:v>
                </c:pt>
                <c:pt idx="150428">
                  <c:v>348.50486228692398</c:v>
                </c:pt>
                <c:pt idx="150429">
                  <c:v>348.50717904219698</c:v>
                </c:pt>
                <c:pt idx="150430">
                  <c:v>348.509495797471</c:v>
                </c:pt>
                <c:pt idx="150431">
                  <c:v>348.511812552744</c:v>
                </c:pt>
                <c:pt idx="150432">
                  <c:v>348.51412930801803</c:v>
                </c:pt>
                <c:pt idx="150433">
                  <c:v>348.51644606329103</c:v>
                </c:pt>
                <c:pt idx="150434">
                  <c:v>348.51876281856499</c:v>
                </c:pt>
                <c:pt idx="150435">
                  <c:v>348.52107957383799</c:v>
                </c:pt>
                <c:pt idx="150436">
                  <c:v>348.52339632911202</c:v>
                </c:pt>
                <c:pt idx="150437">
                  <c:v>348.52571308438502</c:v>
                </c:pt>
                <c:pt idx="150438">
                  <c:v>348.52802983965898</c:v>
                </c:pt>
                <c:pt idx="150439">
                  <c:v>348.53034659493198</c:v>
                </c:pt>
                <c:pt idx="150440">
                  <c:v>348.53266335020601</c:v>
                </c:pt>
                <c:pt idx="150441">
                  <c:v>348.53498010547901</c:v>
                </c:pt>
                <c:pt idx="150442">
                  <c:v>348.53729686075297</c:v>
                </c:pt>
                <c:pt idx="150443">
                  <c:v>348.53961361602597</c:v>
                </c:pt>
                <c:pt idx="150444">
                  <c:v>348.5419303713</c:v>
                </c:pt>
                <c:pt idx="150445">
                  <c:v>348.544247126573</c:v>
                </c:pt>
                <c:pt idx="150446">
                  <c:v>348.54656388184702</c:v>
                </c:pt>
                <c:pt idx="150447">
                  <c:v>348.54888063712002</c:v>
                </c:pt>
                <c:pt idx="150448">
                  <c:v>348.55119739239399</c:v>
                </c:pt>
                <c:pt idx="150449">
                  <c:v>348.55351414766699</c:v>
                </c:pt>
                <c:pt idx="150450">
                  <c:v>348.55583090294101</c:v>
                </c:pt>
                <c:pt idx="150451">
                  <c:v>348.55814765821401</c:v>
                </c:pt>
                <c:pt idx="150452">
                  <c:v>348.56046441348798</c:v>
                </c:pt>
                <c:pt idx="150453">
                  <c:v>348.56278116876098</c:v>
                </c:pt>
                <c:pt idx="150454">
                  <c:v>348.565097924035</c:v>
                </c:pt>
                <c:pt idx="150455">
                  <c:v>348.567414679308</c:v>
                </c:pt>
                <c:pt idx="150456">
                  <c:v>348.56973143458202</c:v>
                </c:pt>
                <c:pt idx="150457">
                  <c:v>348.57204818985502</c:v>
                </c:pt>
                <c:pt idx="150458">
                  <c:v>348.57436494512899</c:v>
                </c:pt>
                <c:pt idx="150459">
                  <c:v>348.57668170040199</c:v>
                </c:pt>
                <c:pt idx="150460">
                  <c:v>348.57899845567601</c:v>
                </c:pt>
                <c:pt idx="150461">
                  <c:v>348.58131521094901</c:v>
                </c:pt>
                <c:pt idx="150462">
                  <c:v>348.58363196622298</c:v>
                </c:pt>
                <c:pt idx="150463">
                  <c:v>348.585948721497</c:v>
                </c:pt>
                <c:pt idx="150464">
                  <c:v>348.58826547677</c:v>
                </c:pt>
                <c:pt idx="150465">
                  <c:v>348.59058223204403</c:v>
                </c:pt>
                <c:pt idx="150466">
                  <c:v>348.59289898731703</c:v>
                </c:pt>
                <c:pt idx="150467">
                  <c:v>348.59521574259099</c:v>
                </c:pt>
                <c:pt idx="150468">
                  <c:v>348.59753249786399</c:v>
                </c:pt>
                <c:pt idx="150469">
                  <c:v>348.59984925313802</c:v>
                </c:pt>
                <c:pt idx="150470">
                  <c:v>348.60216600841102</c:v>
                </c:pt>
                <c:pt idx="150471">
                  <c:v>348.60448276368498</c:v>
                </c:pt>
                <c:pt idx="150472">
                  <c:v>348.60679951895798</c:v>
                </c:pt>
                <c:pt idx="150473">
                  <c:v>348.60911627423201</c:v>
                </c:pt>
                <c:pt idx="150474">
                  <c:v>348.61143302950501</c:v>
                </c:pt>
                <c:pt idx="150475">
                  <c:v>348.61374978477897</c:v>
                </c:pt>
                <c:pt idx="150476">
                  <c:v>348.61606654005197</c:v>
                </c:pt>
                <c:pt idx="150477">
                  <c:v>348.618383295326</c:v>
                </c:pt>
                <c:pt idx="150478">
                  <c:v>348.620700050599</c:v>
                </c:pt>
                <c:pt idx="150479">
                  <c:v>348.62301680587302</c:v>
                </c:pt>
                <c:pt idx="150480">
                  <c:v>348.62533356114602</c:v>
                </c:pt>
                <c:pt idx="150481">
                  <c:v>348.62765031641999</c:v>
                </c:pt>
                <c:pt idx="150482">
                  <c:v>348.62996707169299</c:v>
                </c:pt>
                <c:pt idx="150483">
                  <c:v>348.63228382696701</c:v>
                </c:pt>
                <c:pt idx="150484">
                  <c:v>348.63460058224001</c:v>
                </c:pt>
                <c:pt idx="150485">
                  <c:v>348.63691733751398</c:v>
                </c:pt>
                <c:pt idx="150486">
                  <c:v>348.63923409278698</c:v>
                </c:pt>
                <c:pt idx="150487">
                  <c:v>348.641550848061</c:v>
                </c:pt>
                <c:pt idx="150488">
                  <c:v>348.643867603334</c:v>
                </c:pt>
                <c:pt idx="150489">
                  <c:v>348.64618435860802</c:v>
                </c:pt>
                <c:pt idx="150490">
                  <c:v>348.64850111388103</c:v>
                </c:pt>
                <c:pt idx="150491">
                  <c:v>348.65081786915499</c:v>
                </c:pt>
                <c:pt idx="150492">
                  <c:v>348.65313462442799</c:v>
                </c:pt>
                <c:pt idx="150493">
                  <c:v>348.65545137970201</c:v>
                </c:pt>
                <c:pt idx="150494">
                  <c:v>348.65776813497502</c:v>
                </c:pt>
                <c:pt idx="150495">
                  <c:v>348.66008489024898</c:v>
                </c:pt>
                <c:pt idx="150496">
                  <c:v>348.66240164552198</c:v>
                </c:pt>
                <c:pt idx="150497">
                  <c:v>348.664718400796</c:v>
                </c:pt>
                <c:pt idx="150498">
                  <c:v>348.66703515606901</c:v>
                </c:pt>
                <c:pt idx="150499">
                  <c:v>348.66935191134303</c:v>
                </c:pt>
                <c:pt idx="150500">
                  <c:v>348.67166866661597</c:v>
                </c:pt>
                <c:pt idx="150501">
                  <c:v>348.67398542188999</c:v>
                </c:pt>
                <c:pt idx="150502">
                  <c:v>348.676302177163</c:v>
                </c:pt>
                <c:pt idx="150503">
                  <c:v>348.67861893243702</c:v>
                </c:pt>
                <c:pt idx="150504">
                  <c:v>348.68093568771098</c:v>
                </c:pt>
                <c:pt idx="150505">
                  <c:v>348.68325244298399</c:v>
                </c:pt>
                <c:pt idx="150506">
                  <c:v>348.68556919825801</c:v>
                </c:pt>
                <c:pt idx="150507">
                  <c:v>348.68788595353101</c:v>
                </c:pt>
                <c:pt idx="150508">
                  <c:v>348.69020270880497</c:v>
                </c:pt>
                <c:pt idx="150509">
                  <c:v>348.69251946407798</c:v>
                </c:pt>
                <c:pt idx="150510">
                  <c:v>348.694836219352</c:v>
                </c:pt>
                <c:pt idx="150511">
                  <c:v>348.697152974625</c:v>
                </c:pt>
                <c:pt idx="150512">
                  <c:v>348.69946972989902</c:v>
                </c:pt>
                <c:pt idx="150513">
                  <c:v>348.70178648517202</c:v>
                </c:pt>
                <c:pt idx="150514">
                  <c:v>348.70410324044599</c:v>
                </c:pt>
                <c:pt idx="150515">
                  <c:v>348.70641999571899</c:v>
                </c:pt>
                <c:pt idx="150516">
                  <c:v>348.70873675099301</c:v>
                </c:pt>
                <c:pt idx="150517">
                  <c:v>348.71105350626601</c:v>
                </c:pt>
                <c:pt idx="150518">
                  <c:v>348.71337026153998</c:v>
                </c:pt>
                <c:pt idx="150519">
                  <c:v>348.71568701681298</c:v>
                </c:pt>
                <c:pt idx="150520">
                  <c:v>348.718003772087</c:v>
                </c:pt>
                <c:pt idx="150521">
                  <c:v>348.72032052736</c:v>
                </c:pt>
                <c:pt idx="150522">
                  <c:v>348.72263728263403</c:v>
                </c:pt>
                <c:pt idx="150523">
                  <c:v>348.72495403790703</c:v>
                </c:pt>
                <c:pt idx="150524">
                  <c:v>348.72727079318099</c:v>
                </c:pt>
                <c:pt idx="150525">
                  <c:v>348.72958754845399</c:v>
                </c:pt>
                <c:pt idx="150526">
                  <c:v>348.73190430372802</c:v>
                </c:pt>
                <c:pt idx="150527">
                  <c:v>348.73422105900102</c:v>
                </c:pt>
                <c:pt idx="150528">
                  <c:v>348.73653781427498</c:v>
                </c:pt>
                <c:pt idx="150529">
                  <c:v>348.73885456954798</c:v>
                </c:pt>
                <c:pt idx="150530">
                  <c:v>348.74117132482201</c:v>
                </c:pt>
                <c:pt idx="150531">
                  <c:v>348.74348808009501</c:v>
                </c:pt>
                <c:pt idx="150532">
                  <c:v>348.74580483536897</c:v>
                </c:pt>
                <c:pt idx="150533">
                  <c:v>348.74812159064197</c:v>
                </c:pt>
                <c:pt idx="150534">
                  <c:v>348.750438345916</c:v>
                </c:pt>
                <c:pt idx="150535">
                  <c:v>348.752755101189</c:v>
                </c:pt>
                <c:pt idx="150536">
                  <c:v>348.75507185646302</c:v>
                </c:pt>
                <c:pt idx="150537">
                  <c:v>348.75738861173602</c:v>
                </c:pt>
                <c:pt idx="150538">
                  <c:v>348.75970536700999</c:v>
                </c:pt>
                <c:pt idx="150539">
                  <c:v>348.76202212228299</c:v>
                </c:pt>
                <c:pt idx="150540">
                  <c:v>348.76433887755701</c:v>
                </c:pt>
                <c:pt idx="150541">
                  <c:v>348.76665563283001</c:v>
                </c:pt>
                <c:pt idx="150542">
                  <c:v>348.76897238810398</c:v>
                </c:pt>
                <c:pt idx="150543">
                  <c:v>348.77128914337698</c:v>
                </c:pt>
                <c:pt idx="150544">
                  <c:v>348.773605898651</c:v>
                </c:pt>
                <c:pt idx="150545">
                  <c:v>348.775922653924</c:v>
                </c:pt>
                <c:pt idx="150546">
                  <c:v>348.77823940919802</c:v>
                </c:pt>
                <c:pt idx="150547">
                  <c:v>348.78055616447199</c:v>
                </c:pt>
                <c:pt idx="150548">
                  <c:v>348.78287291974499</c:v>
                </c:pt>
                <c:pt idx="150549">
                  <c:v>348.78518967501901</c:v>
                </c:pt>
                <c:pt idx="150550">
                  <c:v>348.78750643029201</c:v>
                </c:pt>
                <c:pt idx="150551">
                  <c:v>348.78982318556598</c:v>
                </c:pt>
                <c:pt idx="150552">
                  <c:v>348.79213994083898</c:v>
                </c:pt>
                <c:pt idx="150553">
                  <c:v>348.794456696113</c:v>
                </c:pt>
                <c:pt idx="150554">
                  <c:v>348.796773451386</c:v>
                </c:pt>
                <c:pt idx="150555">
                  <c:v>348.79909020666003</c:v>
                </c:pt>
                <c:pt idx="150556">
                  <c:v>348.80140696193303</c:v>
                </c:pt>
                <c:pt idx="150557">
                  <c:v>348.80372371720699</c:v>
                </c:pt>
                <c:pt idx="150558">
                  <c:v>348.80604047247999</c:v>
                </c:pt>
                <c:pt idx="150559">
                  <c:v>348.80835722775402</c:v>
                </c:pt>
                <c:pt idx="150560">
                  <c:v>348.81067398302702</c:v>
                </c:pt>
                <c:pt idx="150561">
                  <c:v>348.81299073830098</c:v>
                </c:pt>
                <c:pt idx="150562">
                  <c:v>348.81530749357398</c:v>
                </c:pt>
                <c:pt idx="150563">
                  <c:v>348.81762424884801</c:v>
                </c:pt>
                <c:pt idx="150564">
                  <c:v>348.81994100412101</c:v>
                </c:pt>
                <c:pt idx="150565">
                  <c:v>348.82225775939497</c:v>
                </c:pt>
                <c:pt idx="150566">
                  <c:v>348.82457451466797</c:v>
                </c:pt>
                <c:pt idx="150567">
                  <c:v>348.826891269942</c:v>
                </c:pt>
                <c:pt idx="150568">
                  <c:v>348.829208025215</c:v>
                </c:pt>
                <c:pt idx="150569">
                  <c:v>348.83152478048902</c:v>
                </c:pt>
                <c:pt idx="150570">
                  <c:v>348.83384153576202</c:v>
                </c:pt>
                <c:pt idx="150571">
                  <c:v>348.83615829103599</c:v>
                </c:pt>
                <c:pt idx="150572">
                  <c:v>348.83847504630899</c:v>
                </c:pt>
                <c:pt idx="150573">
                  <c:v>348.84079180158301</c:v>
                </c:pt>
                <c:pt idx="150574">
                  <c:v>348.84310855685601</c:v>
                </c:pt>
                <c:pt idx="150575">
                  <c:v>348.84542531212998</c:v>
                </c:pt>
                <c:pt idx="150576">
                  <c:v>348.84774206740298</c:v>
                </c:pt>
                <c:pt idx="150577">
                  <c:v>348.850058822677</c:v>
                </c:pt>
                <c:pt idx="150578">
                  <c:v>348.85237557795</c:v>
                </c:pt>
                <c:pt idx="150579">
                  <c:v>348.85469233322402</c:v>
                </c:pt>
                <c:pt idx="150580">
                  <c:v>348.85700908849702</c:v>
                </c:pt>
                <c:pt idx="150581">
                  <c:v>348.85932584377099</c:v>
                </c:pt>
                <c:pt idx="150582">
                  <c:v>348.86164259904399</c:v>
                </c:pt>
                <c:pt idx="150583">
                  <c:v>348.86395935431801</c:v>
                </c:pt>
                <c:pt idx="150584">
                  <c:v>348.86627610959101</c:v>
                </c:pt>
                <c:pt idx="150585">
                  <c:v>348.86859286486498</c:v>
                </c:pt>
                <c:pt idx="150586">
                  <c:v>348.87090962013798</c:v>
                </c:pt>
                <c:pt idx="150587">
                  <c:v>348.873226375412</c:v>
                </c:pt>
                <c:pt idx="150588">
                  <c:v>348.875543130685</c:v>
                </c:pt>
                <c:pt idx="150589">
                  <c:v>348.87785988595903</c:v>
                </c:pt>
                <c:pt idx="150590">
                  <c:v>348.88017664123299</c:v>
                </c:pt>
                <c:pt idx="150591">
                  <c:v>348.88249339650599</c:v>
                </c:pt>
                <c:pt idx="150592">
                  <c:v>348.88481015178002</c:v>
                </c:pt>
                <c:pt idx="150593">
                  <c:v>348.88712690705302</c:v>
                </c:pt>
                <c:pt idx="150594">
                  <c:v>348.88944366232698</c:v>
                </c:pt>
                <c:pt idx="150595">
                  <c:v>348.89176041759998</c:v>
                </c:pt>
                <c:pt idx="150596">
                  <c:v>348.89407717287401</c:v>
                </c:pt>
                <c:pt idx="150597">
                  <c:v>348.89639392814701</c:v>
                </c:pt>
                <c:pt idx="150598">
                  <c:v>348.89871068342097</c:v>
                </c:pt>
                <c:pt idx="150599">
                  <c:v>348.90102743869397</c:v>
                </c:pt>
                <c:pt idx="150600">
                  <c:v>348.903344193968</c:v>
                </c:pt>
                <c:pt idx="150601">
                  <c:v>348.905660949241</c:v>
                </c:pt>
                <c:pt idx="150602">
                  <c:v>348.90797770451502</c:v>
                </c:pt>
                <c:pt idx="150603">
                  <c:v>348.91029445978802</c:v>
                </c:pt>
                <c:pt idx="150604">
                  <c:v>348.91261121506199</c:v>
                </c:pt>
                <c:pt idx="150605">
                  <c:v>348.91492797033499</c:v>
                </c:pt>
                <c:pt idx="150606">
                  <c:v>348.91724472560901</c:v>
                </c:pt>
                <c:pt idx="150607">
                  <c:v>348.91956148088201</c:v>
                </c:pt>
                <c:pt idx="150608">
                  <c:v>348.92187823615598</c:v>
                </c:pt>
                <c:pt idx="150609">
                  <c:v>348.92419499142898</c:v>
                </c:pt>
                <c:pt idx="150610">
                  <c:v>348.926511746703</c:v>
                </c:pt>
                <c:pt idx="150611">
                  <c:v>348.928828501976</c:v>
                </c:pt>
                <c:pt idx="150612">
                  <c:v>348.93114525725002</c:v>
                </c:pt>
                <c:pt idx="150613">
                  <c:v>348.93346201252302</c:v>
                </c:pt>
                <c:pt idx="150614">
                  <c:v>348.93577876779699</c:v>
                </c:pt>
                <c:pt idx="150615">
                  <c:v>348.93809552306999</c:v>
                </c:pt>
                <c:pt idx="150616">
                  <c:v>348.94041227834401</c:v>
                </c:pt>
                <c:pt idx="150617">
                  <c:v>348.94272903361701</c:v>
                </c:pt>
                <c:pt idx="150618">
                  <c:v>348.94504578889098</c:v>
                </c:pt>
                <c:pt idx="150619">
                  <c:v>348.94736254416398</c:v>
                </c:pt>
                <c:pt idx="150620">
                  <c:v>348.949679299438</c:v>
                </c:pt>
                <c:pt idx="150621">
                  <c:v>348.951996054711</c:v>
                </c:pt>
                <c:pt idx="150622">
                  <c:v>348.95431280998503</c:v>
                </c:pt>
                <c:pt idx="150623">
                  <c:v>348.95662956525803</c:v>
                </c:pt>
                <c:pt idx="150624">
                  <c:v>348.95894632053199</c:v>
                </c:pt>
                <c:pt idx="150625">
                  <c:v>348.96126307580499</c:v>
                </c:pt>
                <c:pt idx="150626">
                  <c:v>348.96357983107902</c:v>
                </c:pt>
                <c:pt idx="150627">
                  <c:v>348.96589658635202</c:v>
                </c:pt>
                <c:pt idx="150628">
                  <c:v>348.96821334162598</c:v>
                </c:pt>
                <c:pt idx="150629">
                  <c:v>348.97053009689898</c:v>
                </c:pt>
                <c:pt idx="150630">
                  <c:v>348.97284685217301</c:v>
                </c:pt>
                <c:pt idx="150631">
                  <c:v>348.97516360744601</c:v>
                </c:pt>
                <c:pt idx="150632">
                  <c:v>348.97748036271997</c:v>
                </c:pt>
                <c:pt idx="150633">
                  <c:v>348.979797117994</c:v>
                </c:pt>
                <c:pt idx="150634">
                  <c:v>348.982113873267</c:v>
                </c:pt>
                <c:pt idx="150635">
                  <c:v>348.98443062854102</c:v>
                </c:pt>
                <c:pt idx="150636">
                  <c:v>348.98674738381402</c:v>
                </c:pt>
                <c:pt idx="150637">
                  <c:v>348.98906413908799</c:v>
                </c:pt>
                <c:pt idx="150638">
                  <c:v>348.99138089436099</c:v>
                </c:pt>
                <c:pt idx="150639">
                  <c:v>348.99369764963501</c:v>
                </c:pt>
                <c:pt idx="150640">
                  <c:v>348.99601440490801</c:v>
                </c:pt>
                <c:pt idx="150641">
                  <c:v>348.99833116018198</c:v>
                </c:pt>
                <c:pt idx="150642">
                  <c:v>349.00064791545498</c:v>
                </c:pt>
                <c:pt idx="150643">
                  <c:v>349.002964670729</c:v>
                </c:pt>
                <c:pt idx="150644">
                  <c:v>349.005281426002</c:v>
                </c:pt>
                <c:pt idx="150645">
                  <c:v>349.00759818127602</c:v>
                </c:pt>
                <c:pt idx="150646">
                  <c:v>349.00991493654902</c:v>
                </c:pt>
                <c:pt idx="150647">
                  <c:v>349.01223169182299</c:v>
                </c:pt>
                <c:pt idx="150648">
                  <c:v>349.01454844709599</c:v>
                </c:pt>
                <c:pt idx="150649">
                  <c:v>349.01686520237001</c:v>
                </c:pt>
                <c:pt idx="150650">
                  <c:v>349.01918195764301</c:v>
                </c:pt>
                <c:pt idx="150651">
                  <c:v>349.02149871291698</c:v>
                </c:pt>
                <c:pt idx="150652">
                  <c:v>349.02381546818998</c:v>
                </c:pt>
                <c:pt idx="150653">
                  <c:v>349.026132223464</c:v>
                </c:pt>
                <c:pt idx="150654">
                  <c:v>349.028448978737</c:v>
                </c:pt>
                <c:pt idx="150655">
                  <c:v>349.03076573401103</c:v>
                </c:pt>
                <c:pt idx="150656">
                  <c:v>349.03308248928403</c:v>
                </c:pt>
                <c:pt idx="150657">
                  <c:v>349.03539924455799</c:v>
                </c:pt>
                <c:pt idx="150658">
                  <c:v>349.03771599983099</c:v>
                </c:pt>
                <c:pt idx="150659">
                  <c:v>349.04003275510502</c:v>
                </c:pt>
                <c:pt idx="150660">
                  <c:v>349.04234951037802</c:v>
                </c:pt>
                <c:pt idx="150661">
                  <c:v>349.04466626565198</c:v>
                </c:pt>
                <c:pt idx="150662">
                  <c:v>349.04698302092498</c:v>
                </c:pt>
                <c:pt idx="150663">
                  <c:v>349.04929977619901</c:v>
                </c:pt>
                <c:pt idx="150664">
                  <c:v>349.05161653147201</c:v>
                </c:pt>
                <c:pt idx="150665">
                  <c:v>349.05393328674597</c:v>
                </c:pt>
                <c:pt idx="150666">
                  <c:v>349.05625004201897</c:v>
                </c:pt>
                <c:pt idx="150667">
                  <c:v>349.058566797293</c:v>
                </c:pt>
                <c:pt idx="150668">
                  <c:v>349.060883552566</c:v>
                </c:pt>
                <c:pt idx="150669">
                  <c:v>349.06320030784002</c:v>
                </c:pt>
                <c:pt idx="150670">
                  <c:v>349.06551706311302</c:v>
                </c:pt>
                <c:pt idx="150671">
                  <c:v>349.06783381838699</c:v>
                </c:pt>
                <c:pt idx="150672">
                  <c:v>349.07015057365999</c:v>
                </c:pt>
                <c:pt idx="150673">
                  <c:v>349.07246732893401</c:v>
                </c:pt>
                <c:pt idx="150674">
                  <c:v>349.07478408420701</c:v>
                </c:pt>
                <c:pt idx="150675">
                  <c:v>349.07710083948098</c:v>
                </c:pt>
                <c:pt idx="150676">
                  <c:v>349.079417594755</c:v>
                </c:pt>
                <c:pt idx="150677">
                  <c:v>349.081734350028</c:v>
                </c:pt>
                <c:pt idx="150678">
                  <c:v>349.08405110530202</c:v>
                </c:pt>
                <c:pt idx="150679">
                  <c:v>349.08636786057502</c:v>
                </c:pt>
                <c:pt idx="150680">
                  <c:v>349.08868461584899</c:v>
                </c:pt>
                <c:pt idx="150681">
                  <c:v>349.09100137112199</c:v>
                </c:pt>
                <c:pt idx="150682">
                  <c:v>349.09331812639601</c:v>
                </c:pt>
                <c:pt idx="150683">
                  <c:v>349.09563488166901</c:v>
                </c:pt>
                <c:pt idx="150684">
                  <c:v>349.09795163694298</c:v>
                </c:pt>
                <c:pt idx="150685">
                  <c:v>349.10026839221598</c:v>
                </c:pt>
                <c:pt idx="150686">
                  <c:v>349.10258514749</c:v>
                </c:pt>
                <c:pt idx="150687">
                  <c:v>349.104901902763</c:v>
                </c:pt>
                <c:pt idx="150688">
                  <c:v>349.10721865803703</c:v>
                </c:pt>
                <c:pt idx="150689">
                  <c:v>349.10953541331003</c:v>
                </c:pt>
                <c:pt idx="150690">
                  <c:v>349.11185216858399</c:v>
                </c:pt>
                <c:pt idx="150691">
                  <c:v>349.11416892385699</c:v>
                </c:pt>
                <c:pt idx="150692">
                  <c:v>349.11648567913102</c:v>
                </c:pt>
                <c:pt idx="150693">
                  <c:v>349.11880243440402</c:v>
                </c:pt>
                <c:pt idx="150694">
                  <c:v>349.12111918967798</c:v>
                </c:pt>
                <c:pt idx="150695">
                  <c:v>349.12343594495098</c:v>
                </c:pt>
                <c:pt idx="150696">
                  <c:v>349.12575270022501</c:v>
                </c:pt>
                <c:pt idx="150697">
                  <c:v>349.12806945549801</c:v>
                </c:pt>
                <c:pt idx="150698">
                  <c:v>349.13038621077197</c:v>
                </c:pt>
                <c:pt idx="150699">
                  <c:v>349.13270296604497</c:v>
                </c:pt>
                <c:pt idx="150700">
                  <c:v>349.135019721319</c:v>
                </c:pt>
                <c:pt idx="150701">
                  <c:v>349.137336476592</c:v>
                </c:pt>
                <c:pt idx="150702">
                  <c:v>349.13965323186602</c:v>
                </c:pt>
                <c:pt idx="150703">
                  <c:v>349.14196998713902</c:v>
                </c:pt>
                <c:pt idx="150704">
                  <c:v>349.14428674241299</c:v>
                </c:pt>
                <c:pt idx="150705">
                  <c:v>349.14660349768599</c:v>
                </c:pt>
                <c:pt idx="150706">
                  <c:v>349.14892025296001</c:v>
                </c:pt>
                <c:pt idx="150707">
                  <c:v>349.15123700823301</c:v>
                </c:pt>
                <c:pt idx="150708">
                  <c:v>349.15355376350698</c:v>
                </c:pt>
                <c:pt idx="150709">
                  <c:v>349.15587051877998</c:v>
                </c:pt>
                <c:pt idx="150710">
                  <c:v>349.158187274054</c:v>
                </c:pt>
                <c:pt idx="150711">
                  <c:v>349.160504029327</c:v>
                </c:pt>
                <c:pt idx="150712">
                  <c:v>349.16282078460102</c:v>
                </c:pt>
                <c:pt idx="150713">
                  <c:v>349.16513753987402</c:v>
                </c:pt>
                <c:pt idx="150714">
                  <c:v>349.16745429514799</c:v>
                </c:pt>
                <c:pt idx="150715">
                  <c:v>349.16977105042099</c:v>
                </c:pt>
                <c:pt idx="150716">
                  <c:v>349.17208780569501</c:v>
                </c:pt>
                <c:pt idx="150717">
                  <c:v>349.17440456096801</c:v>
                </c:pt>
                <c:pt idx="150718">
                  <c:v>349.17672131624198</c:v>
                </c:pt>
                <c:pt idx="150719">
                  <c:v>349.179038071516</c:v>
                </c:pt>
                <c:pt idx="150720">
                  <c:v>349.181354826789</c:v>
                </c:pt>
                <c:pt idx="150721">
                  <c:v>349.18367158206303</c:v>
                </c:pt>
                <c:pt idx="150722">
                  <c:v>349.18598833733603</c:v>
                </c:pt>
                <c:pt idx="150723">
                  <c:v>349.18830509260999</c:v>
                </c:pt>
                <c:pt idx="150724">
                  <c:v>349.19062184788299</c:v>
                </c:pt>
                <c:pt idx="150725">
                  <c:v>349.19293860315702</c:v>
                </c:pt>
                <c:pt idx="150726">
                  <c:v>349.19525535843002</c:v>
                </c:pt>
                <c:pt idx="150727">
                  <c:v>349.19757211370398</c:v>
                </c:pt>
                <c:pt idx="150728">
                  <c:v>349.19988886897698</c:v>
                </c:pt>
                <c:pt idx="150729">
                  <c:v>349.20220562425101</c:v>
                </c:pt>
                <c:pt idx="150730">
                  <c:v>349.20452237952401</c:v>
                </c:pt>
                <c:pt idx="150731">
                  <c:v>349.20683913479797</c:v>
                </c:pt>
                <c:pt idx="150732">
                  <c:v>349.20915589007097</c:v>
                </c:pt>
                <c:pt idx="150733">
                  <c:v>349.211472645345</c:v>
                </c:pt>
                <c:pt idx="150734">
                  <c:v>349.213789400618</c:v>
                </c:pt>
                <c:pt idx="150735">
                  <c:v>349.21610615589202</c:v>
                </c:pt>
                <c:pt idx="150736">
                  <c:v>349.21842291116502</c:v>
                </c:pt>
                <c:pt idx="150737">
                  <c:v>349.22073966643899</c:v>
                </c:pt>
                <c:pt idx="150738">
                  <c:v>349.22305642171199</c:v>
                </c:pt>
                <c:pt idx="150739">
                  <c:v>349.22537317698601</c:v>
                </c:pt>
                <c:pt idx="150740">
                  <c:v>349.22768993225901</c:v>
                </c:pt>
                <c:pt idx="150741">
                  <c:v>349.23000668753298</c:v>
                </c:pt>
                <c:pt idx="150742">
                  <c:v>349.23232344280598</c:v>
                </c:pt>
                <c:pt idx="150743">
                  <c:v>349.23464019808</c:v>
                </c:pt>
                <c:pt idx="150744">
                  <c:v>349.236956953353</c:v>
                </c:pt>
                <c:pt idx="150745">
                  <c:v>349.23927370862702</c:v>
                </c:pt>
                <c:pt idx="150746">
                  <c:v>349.24159046390002</c:v>
                </c:pt>
                <c:pt idx="150747">
                  <c:v>349.24390721917399</c:v>
                </c:pt>
                <c:pt idx="150748">
                  <c:v>349.24622397444699</c:v>
                </c:pt>
                <c:pt idx="150749">
                  <c:v>349.24854072972101</c:v>
                </c:pt>
                <c:pt idx="150750">
                  <c:v>349.25085748499401</c:v>
                </c:pt>
                <c:pt idx="150751">
                  <c:v>349.25317424026798</c:v>
                </c:pt>
                <c:pt idx="150752">
                  <c:v>349.25549099554098</c:v>
                </c:pt>
                <c:pt idx="150753">
                  <c:v>349.257807750815</c:v>
                </c:pt>
                <c:pt idx="150754">
                  <c:v>349.260124506088</c:v>
                </c:pt>
                <c:pt idx="150755">
                  <c:v>349.26244126136203</c:v>
                </c:pt>
                <c:pt idx="150756">
                  <c:v>349.26475801663503</c:v>
                </c:pt>
                <c:pt idx="150757">
                  <c:v>349.26707477190899</c:v>
                </c:pt>
                <c:pt idx="150758">
                  <c:v>349.26939152718199</c:v>
                </c:pt>
                <c:pt idx="150759">
                  <c:v>349.27170828245602</c:v>
                </c:pt>
                <c:pt idx="150760">
                  <c:v>349.27402503772998</c:v>
                </c:pt>
                <c:pt idx="150761">
                  <c:v>349.27634179300298</c:v>
                </c:pt>
                <c:pt idx="150762">
                  <c:v>349.27865854827701</c:v>
                </c:pt>
                <c:pt idx="150763">
                  <c:v>349.28097530355001</c:v>
                </c:pt>
                <c:pt idx="150764">
                  <c:v>349.28329205882397</c:v>
                </c:pt>
                <c:pt idx="150765">
                  <c:v>349.28560881409697</c:v>
                </c:pt>
                <c:pt idx="150766">
                  <c:v>349.287925569371</c:v>
                </c:pt>
                <c:pt idx="150767">
                  <c:v>349.290242324644</c:v>
                </c:pt>
                <c:pt idx="150768">
                  <c:v>349.29255907991802</c:v>
                </c:pt>
                <c:pt idx="150769">
                  <c:v>349.29487583519102</c:v>
                </c:pt>
                <c:pt idx="150770">
                  <c:v>349.29719259046499</c:v>
                </c:pt>
                <c:pt idx="150771">
                  <c:v>349.29950934573799</c:v>
                </c:pt>
                <c:pt idx="150772">
                  <c:v>349.30182610101201</c:v>
                </c:pt>
                <c:pt idx="150773">
                  <c:v>349.30414285628501</c:v>
                </c:pt>
                <c:pt idx="150774">
                  <c:v>349.30645961155898</c:v>
                </c:pt>
                <c:pt idx="150775">
                  <c:v>349.30877636683198</c:v>
                </c:pt>
                <c:pt idx="150776">
                  <c:v>349.311093122106</c:v>
                </c:pt>
                <c:pt idx="150777">
                  <c:v>349.313409877379</c:v>
                </c:pt>
                <c:pt idx="150778">
                  <c:v>349.31572663265302</c:v>
                </c:pt>
                <c:pt idx="150779">
                  <c:v>349.31804338792602</c:v>
                </c:pt>
                <c:pt idx="150780">
                  <c:v>349.32036014319999</c:v>
                </c:pt>
                <c:pt idx="150781">
                  <c:v>349.32267689847299</c:v>
                </c:pt>
                <c:pt idx="150782">
                  <c:v>349.32499365374701</c:v>
                </c:pt>
                <c:pt idx="150783">
                  <c:v>349.32731040902001</c:v>
                </c:pt>
                <c:pt idx="150784">
                  <c:v>349.32962716429398</c:v>
                </c:pt>
                <c:pt idx="150785">
                  <c:v>349.33194391956698</c:v>
                </c:pt>
                <c:pt idx="150786">
                  <c:v>349.334260674841</c:v>
                </c:pt>
                <c:pt idx="150787">
                  <c:v>349.336577430114</c:v>
                </c:pt>
                <c:pt idx="150788">
                  <c:v>349.33889418538803</c:v>
                </c:pt>
                <c:pt idx="150789">
                  <c:v>349.34121094066097</c:v>
                </c:pt>
                <c:pt idx="150790">
                  <c:v>349.34352769593499</c:v>
                </c:pt>
                <c:pt idx="150791">
                  <c:v>349.345844451208</c:v>
                </c:pt>
                <c:pt idx="150792">
                  <c:v>349.34816120648202</c:v>
                </c:pt>
                <c:pt idx="150793">
                  <c:v>349.35047796175502</c:v>
                </c:pt>
                <c:pt idx="150794">
                  <c:v>349.35279471702898</c:v>
                </c:pt>
                <c:pt idx="150795">
                  <c:v>349.35511147230199</c:v>
                </c:pt>
                <c:pt idx="150796">
                  <c:v>349.35742822757601</c:v>
                </c:pt>
                <c:pt idx="150797">
                  <c:v>349.35974498284901</c:v>
                </c:pt>
                <c:pt idx="150798">
                  <c:v>349.36206173812297</c:v>
                </c:pt>
                <c:pt idx="150799">
                  <c:v>349.36437849339598</c:v>
                </c:pt>
                <c:pt idx="150800">
                  <c:v>349.36669524867</c:v>
                </c:pt>
                <c:pt idx="150801">
                  <c:v>349.369012003943</c:v>
                </c:pt>
                <c:pt idx="150802">
                  <c:v>349.37132875921702</c:v>
                </c:pt>
                <c:pt idx="150803">
                  <c:v>349.37364551449099</c:v>
                </c:pt>
                <c:pt idx="150804">
                  <c:v>349.37596226976399</c:v>
                </c:pt>
                <c:pt idx="150805">
                  <c:v>349.37827902503801</c:v>
                </c:pt>
                <c:pt idx="150806">
                  <c:v>349.38059578031101</c:v>
                </c:pt>
                <c:pt idx="150807">
                  <c:v>349.38291253558498</c:v>
                </c:pt>
                <c:pt idx="150808">
                  <c:v>349.38522929085798</c:v>
                </c:pt>
                <c:pt idx="150809">
                  <c:v>349.387546046132</c:v>
                </c:pt>
                <c:pt idx="150810">
                  <c:v>349.389862801405</c:v>
                </c:pt>
                <c:pt idx="150811">
                  <c:v>349.39217955667903</c:v>
                </c:pt>
                <c:pt idx="150812">
                  <c:v>349.39449631195203</c:v>
                </c:pt>
                <c:pt idx="150813">
                  <c:v>349.39681306722599</c:v>
                </c:pt>
                <c:pt idx="150814">
                  <c:v>349.39912982249899</c:v>
                </c:pt>
                <c:pt idx="150815">
                  <c:v>349.40144657777302</c:v>
                </c:pt>
                <c:pt idx="150816">
                  <c:v>349.40376333304602</c:v>
                </c:pt>
                <c:pt idx="150817">
                  <c:v>349.40608008831998</c:v>
                </c:pt>
                <c:pt idx="150818">
                  <c:v>349.40839684359298</c:v>
                </c:pt>
                <c:pt idx="150819">
                  <c:v>349.41071359886701</c:v>
                </c:pt>
                <c:pt idx="150820">
                  <c:v>349.41303035414001</c:v>
                </c:pt>
                <c:pt idx="150821">
                  <c:v>349.41534710941397</c:v>
                </c:pt>
                <c:pt idx="150822">
                  <c:v>349.41766386468697</c:v>
                </c:pt>
                <c:pt idx="150823">
                  <c:v>349.419980619961</c:v>
                </c:pt>
                <c:pt idx="150824">
                  <c:v>349.422297375234</c:v>
                </c:pt>
                <c:pt idx="150825">
                  <c:v>349.42461413050802</c:v>
                </c:pt>
                <c:pt idx="150826">
                  <c:v>349.42693088578102</c:v>
                </c:pt>
                <c:pt idx="150827">
                  <c:v>349.42924764105499</c:v>
                </c:pt>
                <c:pt idx="150828">
                  <c:v>349.43156439632799</c:v>
                </c:pt>
                <c:pt idx="150829">
                  <c:v>349.43388115160201</c:v>
                </c:pt>
                <c:pt idx="150830">
                  <c:v>349.43619790687501</c:v>
                </c:pt>
                <c:pt idx="150831">
                  <c:v>349.43851466214898</c:v>
                </c:pt>
                <c:pt idx="150832">
                  <c:v>349.44083141742198</c:v>
                </c:pt>
                <c:pt idx="150833">
                  <c:v>349.443148172696</c:v>
                </c:pt>
                <c:pt idx="150834">
                  <c:v>349.445464927969</c:v>
                </c:pt>
                <c:pt idx="150835">
                  <c:v>349.44778168324302</c:v>
                </c:pt>
                <c:pt idx="150836">
                  <c:v>349.45009843851602</c:v>
                </c:pt>
                <c:pt idx="150837">
                  <c:v>349.45241519378999</c:v>
                </c:pt>
                <c:pt idx="150838">
                  <c:v>349.45473194906299</c:v>
                </c:pt>
                <c:pt idx="150839">
                  <c:v>349.45704870433701</c:v>
                </c:pt>
                <c:pt idx="150840">
                  <c:v>349.45936545961001</c:v>
                </c:pt>
                <c:pt idx="150841">
                  <c:v>349.46168221488398</c:v>
                </c:pt>
                <c:pt idx="150842">
                  <c:v>349.46399897015698</c:v>
                </c:pt>
                <c:pt idx="150843">
                  <c:v>349.466315725431</c:v>
                </c:pt>
                <c:pt idx="150844">
                  <c:v>349.468632480704</c:v>
                </c:pt>
                <c:pt idx="150845">
                  <c:v>349.47094923597803</c:v>
                </c:pt>
                <c:pt idx="150846">
                  <c:v>349.47326599125199</c:v>
                </c:pt>
                <c:pt idx="150847">
                  <c:v>349.47558274652499</c:v>
                </c:pt>
                <c:pt idx="150848">
                  <c:v>349.47789950179902</c:v>
                </c:pt>
                <c:pt idx="150849">
                  <c:v>349.48021625707202</c:v>
                </c:pt>
                <c:pt idx="150850">
                  <c:v>349.48253301234598</c:v>
                </c:pt>
                <c:pt idx="150851">
                  <c:v>349.48484976761898</c:v>
                </c:pt>
                <c:pt idx="150852">
                  <c:v>349.48716652289301</c:v>
                </c:pt>
                <c:pt idx="150853">
                  <c:v>349.48948327816601</c:v>
                </c:pt>
                <c:pt idx="150854">
                  <c:v>349.49180003343997</c:v>
                </c:pt>
                <c:pt idx="150855">
                  <c:v>349.49411678871297</c:v>
                </c:pt>
                <c:pt idx="150856">
                  <c:v>349.496433543987</c:v>
                </c:pt>
                <c:pt idx="150857">
                  <c:v>349.49875029926</c:v>
                </c:pt>
                <c:pt idx="150858">
                  <c:v>349.50106705453402</c:v>
                </c:pt>
                <c:pt idx="150859">
                  <c:v>349.50338380980702</c:v>
                </c:pt>
                <c:pt idx="150860">
                  <c:v>349.50570056508099</c:v>
                </c:pt>
                <c:pt idx="150861">
                  <c:v>349.50801732035399</c:v>
                </c:pt>
                <c:pt idx="150862">
                  <c:v>349.51033407562801</c:v>
                </c:pt>
                <c:pt idx="150863">
                  <c:v>349.51265083090101</c:v>
                </c:pt>
                <c:pt idx="150864">
                  <c:v>349.51496758617498</c:v>
                </c:pt>
                <c:pt idx="150865">
                  <c:v>349.51728434144798</c:v>
                </c:pt>
                <c:pt idx="150866">
                  <c:v>349.519601096722</c:v>
                </c:pt>
                <c:pt idx="150867">
                  <c:v>349.521917851995</c:v>
                </c:pt>
                <c:pt idx="150868">
                  <c:v>349.52423460726902</c:v>
                </c:pt>
                <c:pt idx="150869">
                  <c:v>349.52655136254202</c:v>
                </c:pt>
                <c:pt idx="150870">
                  <c:v>349.52886811781599</c:v>
                </c:pt>
                <c:pt idx="150871">
                  <c:v>349.53118487308899</c:v>
                </c:pt>
                <c:pt idx="150872">
                  <c:v>349.53350162836301</c:v>
                </c:pt>
                <c:pt idx="150873">
                  <c:v>349.53581838363601</c:v>
                </c:pt>
                <c:pt idx="150874">
                  <c:v>349.53813513890998</c:v>
                </c:pt>
                <c:pt idx="150875">
                  <c:v>349.54045189418298</c:v>
                </c:pt>
                <c:pt idx="150876">
                  <c:v>349.542768649457</c:v>
                </c:pt>
                <c:pt idx="150877">
                  <c:v>349.54508540473</c:v>
                </c:pt>
                <c:pt idx="150878">
                  <c:v>349.54740216000403</c:v>
                </c:pt>
                <c:pt idx="150879">
                  <c:v>349.54971891527703</c:v>
                </c:pt>
                <c:pt idx="150880">
                  <c:v>349.55203567055099</c:v>
                </c:pt>
                <c:pt idx="150881">
                  <c:v>349.55435242582399</c:v>
                </c:pt>
                <c:pt idx="150882">
                  <c:v>349.55666918109802</c:v>
                </c:pt>
                <c:pt idx="150883">
                  <c:v>349.55898593637102</c:v>
                </c:pt>
                <c:pt idx="150884">
                  <c:v>349.56130269164498</c:v>
                </c:pt>
                <c:pt idx="150885">
                  <c:v>349.56361944691798</c:v>
                </c:pt>
                <c:pt idx="150886">
                  <c:v>349.56593620219201</c:v>
                </c:pt>
                <c:pt idx="150887">
                  <c:v>349.56825295746501</c:v>
                </c:pt>
                <c:pt idx="150888">
                  <c:v>349.57056971273897</c:v>
                </c:pt>
                <c:pt idx="150889">
                  <c:v>349.572886468013</c:v>
                </c:pt>
                <c:pt idx="150890">
                  <c:v>349.575203223286</c:v>
                </c:pt>
                <c:pt idx="150891">
                  <c:v>349.57751997856002</c:v>
                </c:pt>
                <c:pt idx="150892">
                  <c:v>349.57983673383302</c:v>
                </c:pt>
                <c:pt idx="150893">
                  <c:v>349.58215348910699</c:v>
                </c:pt>
                <c:pt idx="150894">
                  <c:v>349.58447024437999</c:v>
                </c:pt>
                <c:pt idx="150895">
                  <c:v>349.58678699965401</c:v>
                </c:pt>
                <c:pt idx="150896">
                  <c:v>349.58910375492701</c:v>
                </c:pt>
                <c:pt idx="150897">
                  <c:v>349.59142051020098</c:v>
                </c:pt>
                <c:pt idx="150898">
                  <c:v>349.59373726547398</c:v>
                </c:pt>
                <c:pt idx="150899">
                  <c:v>349.596054020748</c:v>
                </c:pt>
                <c:pt idx="150900">
                  <c:v>349.598370776021</c:v>
                </c:pt>
                <c:pt idx="150901">
                  <c:v>349.60068753129502</c:v>
                </c:pt>
                <c:pt idx="150902">
                  <c:v>349.60300428656802</c:v>
                </c:pt>
                <c:pt idx="150903">
                  <c:v>349.60532104184199</c:v>
                </c:pt>
                <c:pt idx="150904">
                  <c:v>349.60763779711499</c:v>
                </c:pt>
                <c:pt idx="150905">
                  <c:v>349.60995455238901</c:v>
                </c:pt>
                <c:pt idx="150906">
                  <c:v>349.61227130766201</c:v>
                </c:pt>
                <c:pt idx="150907">
                  <c:v>349.61458806293598</c:v>
                </c:pt>
                <c:pt idx="150908">
                  <c:v>349.61690481820898</c:v>
                </c:pt>
                <c:pt idx="150909">
                  <c:v>349.619221573483</c:v>
                </c:pt>
                <c:pt idx="150910">
                  <c:v>349.621538328756</c:v>
                </c:pt>
                <c:pt idx="150911">
                  <c:v>349.62385508403003</c:v>
                </c:pt>
                <c:pt idx="150912">
                  <c:v>349.62617183930303</c:v>
                </c:pt>
                <c:pt idx="150913">
                  <c:v>349.62848859457699</c:v>
                </c:pt>
                <c:pt idx="150914">
                  <c:v>349.63080534984999</c:v>
                </c:pt>
                <c:pt idx="150915">
                  <c:v>349.63312210512402</c:v>
                </c:pt>
                <c:pt idx="150916">
                  <c:v>349.63543886039702</c:v>
                </c:pt>
                <c:pt idx="150917">
                  <c:v>349.63775561567098</c:v>
                </c:pt>
                <c:pt idx="150918">
                  <c:v>349.64007237094398</c:v>
                </c:pt>
                <c:pt idx="150919">
                  <c:v>349.64238912621801</c:v>
                </c:pt>
                <c:pt idx="150920">
                  <c:v>349.64470588149101</c:v>
                </c:pt>
                <c:pt idx="150921">
                  <c:v>349.64702263676497</c:v>
                </c:pt>
                <c:pt idx="150922">
                  <c:v>349.64933939203797</c:v>
                </c:pt>
                <c:pt idx="150923">
                  <c:v>349.651656147312</c:v>
                </c:pt>
                <c:pt idx="150924">
                  <c:v>349.653972902585</c:v>
                </c:pt>
                <c:pt idx="150925">
                  <c:v>349.65628965785902</c:v>
                </c:pt>
                <c:pt idx="150926">
                  <c:v>349.65860641313202</c:v>
                </c:pt>
                <c:pt idx="150927">
                  <c:v>349.66092316840599</c:v>
                </c:pt>
                <c:pt idx="150928">
                  <c:v>349.66323992367899</c:v>
                </c:pt>
                <c:pt idx="150929">
                  <c:v>349.66555667895301</c:v>
                </c:pt>
                <c:pt idx="150930">
                  <c:v>349.66787343422601</c:v>
                </c:pt>
                <c:pt idx="150931">
                  <c:v>349.67019018949998</c:v>
                </c:pt>
                <c:pt idx="150932">
                  <c:v>349.672506944774</c:v>
                </c:pt>
                <c:pt idx="150933">
                  <c:v>349.674823700047</c:v>
                </c:pt>
                <c:pt idx="150934">
                  <c:v>349.67714045532102</c:v>
                </c:pt>
                <c:pt idx="150935">
                  <c:v>349.67945721059402</c:v>
                </c:pt>
                <c:pt idx="150936">
                  <c:v>349.68177396586799</c:v>
                </c:pt>
                <c:pt idx="150937">
                  <c:v>349.68409072114099</c:v>
                </c:pt>
                <c:pt idx="150938">
                  <c:v>349.68640747641501</c:v>
                </c:pt>
                <c:pt idx="150939">
                  <c:v>349.68872423168801</c:v>
                </c:pt>
                <c:pt idx="150940">
                  <c:v>349.69104098696198</c:v>
                </c:pt>
                <c:pt idx="150941">
                  <c:v>349.69335774223498</c:v>
                </c:pt>
                <c:pt idx="150942">
                  <c:v>349.695674497509</c:v>
                </c:pt>
                <c:pt idx="150943">
                  <c:v>349.697991252782</c:v>
                </c:pt>
                <c:pt idx="150944">
                  <c:v>349.70030800805603</c:v>
                </c:pt>
                <c:pt idx="150945">
                  <c:v>349.70262476332903</c:v>
                </c:pt>
                <c:pt idx="150946">
                  <c:v>349.70494151860299</c:v>
                </c:pt>
                <c:pt idx="150947">
                  <c:v>349.70725827387599</c:v>
                </c:pt>
                <c:pt idx="150948">
                  <c:v>349.70957502915002</c:v>
                </c:pt>
                <c:pt idx="150949">
                  <c:v>349.71189178442302</c:v>
                </c:pt>
                <c:pt idx="150950">
                  <c:v>349.71420853969698</c:v>
                </c:pt>
                <c:pt idx="150951">
                  <c:v>349.71652529496998</c:v>
                </c:pt>
                <c:pt idx="150952">
                  <c:v>349.71884205024401</c:v>
                </c:pt>
                <c:pt idx="150953">
                  <c:v>349.72115880551701</c:v>
                </c:pt>
                <c:pt idx="150954">
                  <c:v>349.72347556079097</c:v>
                </c:pt>
                <c:pt idx="150955">
                  <c:v>349.72579231606397</c:v>
                </c:pt>
                <c:pt idx="150956">
                  <c:v>349.728109071338</c:v>
                </c:pt>
                <c:pt idx="150957">
                  <c:v>349.730425826611</c:v>
                </c:pt>
                <c:pt idx="150958">
                  <c:v>349.73274258188502</c:v>
                </c:pt>
                <c:pt idx="150959">
                  <c:v>349.73505933715802</c:v>
                </c:pt>
                <c:pt idx="150960">
                  <c:v>349.73737609243199</c:v>
                </c:pt>
                <c:pt idx="150961">
                  <c:v>349.73969284770499</c:v>
                </c:pt>
                <c:pt idx="150962">
                  <c:v>349.74200960297901</c:v>
                </c:pt>
                <c:pt idx="150963">
                  <c:v>349.74432635825201</c:v>
                </c:pt>
                <c:pt idx="150964">
                  <c:v>349.74664311352598</c:v>
                </c:pt>
                <c:pt idx="150965">
                  <c:v>349.74895986879898</c:v>
                </c:pt>
                <c:pt idx="150966">
                  <c:v>349.751276624073</c:v>
                </c:pt>
                <c:pt idx="150967">
                  <c:v>349.753593379346</c:v>
                </c:pt>
                <c:pt idx="150968">
                  <c:v>349.75591013462002</c:v>
                </c:pt>
                <c:pt idx="150969">
                  <c:v>349.75822688989302</c:v>
                </c:pt>
                <c:pt idx="150970">
                  <c:v>349.76054364516699</c:v>
                </c:pt>
                <c:pt idx="150971">
                  <c:v>349.76286040043999</c:v>
                </c:pt>
                <c:pt idx="150972">
                  <c:v>349.76517715571401</c:v>
                </c:pt>
                <c:pt idx="150973">
                  <c:v>349.76749391098701</c:v>
                </c:pt>
                <c:pt idx="150974">
                  <c:v>349.76981066626098</c:v>
                </c:pt>
                <c:pt idx="150975">
                  <c:v>349.772127421535</c:v>
                </c:pt>
                <c:pt idx="150976">
                  <c:v>349.774444176808</c:v>
                </c:pt>
                <c:pt idx="150977">
                  <c:v>349.77676093208203</c:v>
                </c:pt>
                <c:pt idx="150978">
                  <c:v>349.77907768735503</c:v>
                </c:pt>
                <c:pt idx="150979">
                  <c:v>349.78139444262899</c:v>
                </c:pt>
                <c:pt idx="150980">
                  <c:v>349.78371119790199</c:v>
                </c:pt>
                <c:pt idx="150981">
                  <c:v>349.78602795317602</c:v>
                </c:pt>
                <c:pt idx="150982">
                  <c:v>349.78834470844902</c:v>
                </c:pt>
                <c:pt idx="150983">
                  <c:v>349.79066146372298</c:v>
                </c:pt>
                <c:pt idx="150984">
                  <c:v>349.79297821899598</c:v>
                </c:pt>
                <c:pt idx="150985">
                  <c:v>349.79529497427001</c:v>
                </c:pt>
                <c:pt idx="150986">
                  <c:v>349.79761172954301</c:v>
                </c:pt>
                <c:pt idx="150987">
                  <c:v>349.79992848481697</c:v>
                </c:pt>
                <c:pt idx="150988">
                  <c:v>349.80224524008997</c:v>
                </c:pt>
                <c:pt idx="150989">
                  <c:v>349.804561995364</c:v>
                </c:pt>
                <c:pt idx="150990">
                  <c:v>349.806878750637</c:v>
                </c:pt>
                <c:pt idx="150991">
                  <c:v>349.80919550591102</c:v>
                </c:pt>
                <c:pt idx="150992">
                  <c:v>349.81151226118402</c:v>
                </c:pt>
                <c:pt idx="150993">
                  <c:v>349.81382901645799</c:v>
                </c:pt>
                <c:pt idx="150994">
                  <c:v>349.81614577173099</c:v>
                </c:pt>
                <c:pt idx="150995">
                  <c:v>349.81846252700501</c:v>
                </c:pt>
                <c:pt idx="150996">
                  <c:v>349.82077928227801</c:v>
                </c:pt>
                <c:pt idx="150997">
                  <c:v>349.82309603755198</c:v>
                </c:pt>
                <c:pt idx="150998">
                  <c:v>349.82541279282498</c:v>
                </c:pt>
                <c:pt idx="150999">
                  <c:v>349.827729548099</c:v>
                </c:pt>
                <c:pt idx="151000">
                  <c:v>349.830046303372</c:v>
                </c:pt>
                <c:pt idx="151001">
                  <c:v>349.83236305864602</c:v>
                </c:pt>
                <c:pt idx="151002">
                  <c:v>349.83467981391902</c:v>
                </c:pt>
                <c:pt idx="151003">
                  <c:v>349.83699656919299</c:v>
                </c:pt>
                <c:pt idx="151004">
                  <c:v>349.83931332446599</c:v>
                </c:pt>
                <c:pt idx="151005">
                  <c:v>349.84163007974001</c:v>
                </c:pt>
                <c:pt idx="151006">
                  <c:v>349.84394683501301</c:v>
                </c:pt>
                <c:pt idx="151007">
                  <c:v>349.84626359028698</c:v>
                </c:pt>
                <c:pt idx="151008">
                  <c:v>349.84858034555998</c:v>
                </c:pt>
                <c:pt idx="151009">
                  <c:v>349.850897100834</c:v>
                </c:pt>
                <c:pt idx="151010">
                  <c:v>349.853213856107</c:v>
                </c:pt>
                <c:pt idx="151011">
                  <c:v>349.85553061138103</c:v>
                </c:pt>
                <c:pt idx="151012">
                  <c:v>349.85784736665403</c:v>
                </c:pt>
                <c:pt idx="151013">
                  <c:v>349.86016412192799</c:v>
                </c:pt>
                <c:pt idx="151014">
                  <c:v>349.86248087720099</c:v>
                </c:pt>
                <c:pt idx="151015">
                  <c:v>349.86479763247502</c:v>
                </c:pt>
                <c:pt idx="151016">
                  <c:v>349.86711438774898</c:v>
                </c:pt>
                <c:pt idx="151017">
                  <c:v>349.86943114302198</c:v>
                </c:pt>
                <c:pt idx="151018">
                  <c:v>349.87174789829601</c:v>
                </c:pt>
                <c:pt idx="151019">
                  <c:v>349.87406465356901</c:v>
                </c:pt>
                <c:pt idx="151020">
                  <c:v>349.87638140884297</c:v>
                </c:pt>
                <c:pt idx="151021">
                  <c:v>349.87869816411597</c:v>
                </c:pt>
                <c:pt idx="151022">
                  <c:v>349.88101491939</c:v>
                </c:pt>
                <c:pt idx="151023">
                  <c:v>349.883331674663</c:v>
                </c:pt>
                <c:pt idx="151024">
                  <c:v>349.88564842993702</c:v>
                </c:pt>
                <c:pt idx="151025">
                  <c:v>349.88796518521002</c:v>
                </c:pt>
                <c:pt idx="151026">
                  <c:v>349.89028194048399</c:v>
                </c:pt>
                <c:pt idx="151027">
                  <c:v>349.89259869575699</c:v>
                </c:pt>
                <c:pt idx="151028">
                  <c:v>349.89491545103101</c:v>
                </c:pt>
                <c:pt idx="151029">
                  <c:v>349.89723220630401</c:v>
                </c:pt>
                <c:pt idx="151030">
                  <c:v>349.89954896157798</c:v>
                </c:pt>
                <c:pt idx="151031">
                  <c:v>349.90186571685098</c:v>
                </c:pt>
                <c:pt idx="151032">
                  <c:v>349.904182472125</c:v>
                </c:pt>
                <c:pt idx="151033">
                  <c:v>349.906499227398</c:v>
                </c:pt>
                <c:pt idx="151034">
                  <c:v>349.90881598267202</c:v>
                </c:pt>
                <c:pt idx="151035">
                  <c:v>349.91113273794502</c:v>
                </c:pt>
                <c:pt idx="151036">
                  <c:v>349.91344949321899</c:v>
                </c:pt>
                <c:pt idx="151037">
                  <c:v>349.91576624849199</c:v>
                </c:pt>
                <c:pt idx="151038">
                  <c:v>349.91808300376601</c:v>
                </c:pt>
                <c:pt idx="151039">
                  <c:v>349.92039975903901</c:v>
                </c:pt>
                <c:pt idx="151040">
                  <c:v>349.92271651431298</c:v>
                </c:pt>
                <c:pt idx="151041">
                  <c:v>349.92503326958598</c:v>
                </c:pt>
                <c:pt idx="151042">
                  <c:v>349.92735002486</c:v>
                </c:pt>
                <c:pt idx="151043">
                  <c:v>349.929666780133</c:v>
                </c:pt>
                <c:pt idx="151044">
                  <c:v>349.93198353540703</c:v>
                </c:pt>
                <c:pt idx="151045">
                  <c:v>349.93430029068003</c:v>
                </c:pt>
                <c:pt idx="151046">
                  <c:v>349.93661704595399</c:v>
                </c:pt>
                <c:pt idx="151047">
                  <c:v>349.93893380122699</c:v>
                </c:pt>
                <c:pt idx="151048">
                  <c:v>349.94125055650102</c:v>
                </c:pt>
                <c:pt idx="151049">
                  <c:v>349.94356731177402</c:v>
                </c:pt>
                <c:pt idx="151050">
                  <c:v>349.94588406704798</c:v>
                </c:pt>
                <c:pt idx="151051">
                  <c:v>349.94820082232098</c:v>
                </c:pt>
                <c:pt idx="151052">
                  <c:v>349.95051757759501</c:v>
                </c:pt>
                <c:pt idx="151053">
                  <c:v>349.95283433286801</c:v>
                </c:pt>
                <c:pt idx="151054">
                  <c:v>349.95515108814197</c:v>
                </c:pt>
                <c:pt idx="151055">
                  <c:v>349.95746784341497</c:v>
                </c:pt>
                <c:pt idx="151056">
                  <c:v>349.959784598689</c:v>
                </c:pt>
                <c:pt idx="151057">
                  <c:v>349.962101353962</c:v>
                </c:pt>
                <c:pt idx="151058">
                  <c:v>349.96441810923602</c:v>
                </c:pt>
                <c:pt idx="151059">
                  <c:v>349.96673486450999</c:v>
                </c:pt>
                <c:pt idx="151060">
                  <c:v>349.96905161978299</c:v>
                </c:pt>
                <c:pt idx="151061">
                  <c:v>349.97136837505701</c:v>
                </c:pt>
                <c:pt idx="151062">
                  <c:v>349.97368513033001</c:v>
                </c:pt>
                <c:pt idx="151063">
                  <c:v>349.97600188560398</c:v>
                </c:pt>
                <c:pt idx="151064">
                  <c:v>349.97831864087698</c:v>
                </c:pt>
                <c:pt idx="151065">
                  <c:v>349.980635396151</c:v>
                </c:pt>
                <c:pt idx="151066">
                  <c:v>349.982952151424</c:v>
                </c:pt>
                <c:pt idx="151067">
                  <c:v>349.98526890669802</c:v>
                </c:pt>
                <c:pt idx="151068">
                  <c:v>349.98758566197102</c:v>
                </c:pt>
                <c:pt idx="151069">
                  <c:v>349.98990241724499</c:v>
                </c:pt>
                <c:pt idx="151070">
                  <c:v>349.99221917251799</c:v>
                </c:pt>
                <c:pt idx="151071">
                  <c:v>349.99453592779201</c:v>
                </c:pt>
                <c:pt idx="151072">
                  <c:v>349.99685268306501</c:v>
                </c:pt>
                <c:pt idx="151073">
                  <c:v>349.99916943833898</c:v>
                </c:pt>
                <c:pt idx="151074">
                  <c:v>350.00148619361198</c:v>
                </c:pt>
                <c:pt idx="151075">
                  <c:v>350.003802948886</c:v>
                </c:pt>
                <c:pt idx="151076">
                  <c:v>350.006119704159</c:v>
                </c:pt>
                <c:pt idx="151077">
                  <c:v>350.00843645943303</c:v>
                </c:pt>
                <c:pt idx="151078">
                  <c:v>350.01075321470603</c:v>
                </c:pt>
                <c:pt idx="151079">
                  <c:v>350.01306996997999</c:v>
                </c:pt>
                <c:pt idx="151080">
                  <c:v>350.01538672525299</c:v>
                </c:pt>
                <c:pt idx="151081">
                  <c:v>350.01770348052702</c:v>
                </c:pt>
                <c:pt idx="151082">
                  <c:v>350.02002023580002</c:v>
                </c:pt>
                <c:pt idx="151083">
                  <c:v>350.02233699107398</c:v>
                </c:pt>
                <c:pt idx="151084">
                  <c:v>350.02465374634698</c:v>
                </c:pt>
                <c:pt idx="151085">
                  <c:v>350.02697050162101</c:v>
                </c:pt>
                <c:pt idx="151086">
                  <c:v>350.02928725689401</c:v>
                </c:pt>
                <c:pt idx="151087">
                  <c:v>350.03160401216797</c:v>
                </c:pt>
                <c:pt idx="151088">
                  <c:v>350.03392076744097</c:v>
                </c:pt>
                <c:pt idx="151089">
                  <c:v>350.036237522715</c:v>
                </c:pt>
                <c:pt idx="151090">
                  <c:v>350.038554277988</c:v>
                </c:pt>
                <c:pt idx="151091">
                  <c:v>350.04087103326202</c:v>
                </c:pt>
                <c:pt idx="151092">
                  <c:v>350.04318778853502</c:v>
                </c:pt>
                <c:pt idx="151093">
                  <c:v>350.04550454380899</c:v>
                </c:pt>
                <c:pt idx="151094">
                  <c:v>350.04782129908199</c:v>
                </c:pt>
                <c:pt idx="151095">
                  <c:v>350.05013805435601</c:v>
                </c:pt>
                <c:pt idx="151096">
                  <c:v>350.05245480962901</c:v>
                </c:pt>
                <c:pt idx="151097">
                  <c:v>350.05477156490298</c:v>
                </c:pt>
                <c:pt idx="151098">
                  <c:v>350.05708832017598</c:v>
                </c:pt>
                <c:pt idx="151099">
                  <c:v>350.05940507545</c:v>
                </c:pt>
                <c:pt idx="151100">
                  <c:v>350.061721830723</c:v>
                </c:pt>
                <c:pt idx="151101">
                  <c:v>350.06403858599703</c:v>
                </c:pt>
                <c:pt idx="151102">
                  <c:v>350.06635534127099</c:v>
                </c:pt>
                <c:pt idx="151103">
                  <c:v>350.06867209654399</c:v>
                </c:pt>
                <c:pt idx="151104">
                  <c:v>350.07098885181802</c:v>
                </c:pt>
                <c:pt idx="151105">
                  <c:v>350.07330560709102</c:v>
                </c:pt>
                <c:pt idx="151106">
                  <c:v>350.07562236236498</c:v>
                </c:pt>
                <c:pt idx="151107">
                  <c:v>350.07793911763798</c:v>
                </c:pt>
                <c:pt idx="151108">
                  <c:v>350.08025587291201</c:v>
                </c:pt>
                <c:pt idx="151109">
                  <c:v>350.08257262818501</c:v>
                </c:pt>
                <c:pt idx="151110">
                  <c:v>350.08488938345897</c:v>
                </c:pt>
                <c:pt idx="151111">
                  <c:v>350.08720613873197</c:v>
                </c:pt>
                <c:pt idx="151112">
                  <c:v>350.089522894006</c:v>
                </c:pt>
                <c:pt idx="151113">
                  <c:v>350.091839649279</c:v>
                </c:pt>
                <c:pt idx="151114">
                  <c:v>350.09415640455302</c:v>
                </c:pt>
                <c:pt idx="151115">
                  <c:v>350.09647315982602</c:v>
                </c:pt>
                <c:pt idx="151116">
                  <c:v>350.09878991509999</c:v>
                </c:pt>
                <c:pt idx="151117">
                  <c:v>350.10110667037299</c:v>
                </c:pt>
                <c:pt idx="151118">
                  <c:v>350.10342342564701</c:v>
                </c:pt>
                <c:pt idx="151119">
                  <c:v>350.10574018092001</c:v>
                </c:pt>
                <c:pt idx="151120">
                  <c:v>350.10805693619398</c:v>
                </c:pt>
                <c:pt idx="151121">
                  <c:v>350.11037369146698</c:v>
                </c:pt>
                <c:pt idx="151122">
                  <c:v>350.112690446741</c:v>
                </c:pt>
                <c:pt idx="151123">
                  <c:v>350.115007202014</c:v>
                </c:pt>
                <c:pt idx="151124">
                  <c:v>350.11732395728802</c:v>
                </c:pt>
                <c:pt idx="151125">
                  <c:v>350.11964071256102</c:v>
                </c:pt>
                <c:pt idx="151126">
                  <c:v>350.12195746783499</c:v>
                </c:pt>
                <c:pt idx="151127">
                  <c:v>350.12427422310799</c:v>
                </c:pt>
                <c:pt idx="151128">
                  <c:v>350.12659097838201</c:v>
                </c:pt>
                <c:pt idx="151129">
                  <c:v>350.12890773365501</c:v>
                </c:pt>
                <c:pt idx="151130">
                  <c:v>350.13122448892898</c:v>
                </c:pt>
                <c:pt idx="151131">
                  <c:v>350.13354124420198</c:v>
                </c:pt>
                <c:pt idx="151132">
                  <c:v>350.135857999476</c:v>
                </c:pt>
                <c:pt idx="151133">
                  <c:v>350.138174754749</c:v>
                </c:pt>
                <c:pt idx="151134">
                  <c:v>350.14049151002303</c:v>
                </c:pt>
                <c:pt idx="151135">
                  <c:v>350.14280826529603</c:v>
                </c:pt>
                <c:pt idx="151136">
                  <c:v>350.14512502056999</c:v>
                </c:pt>
                <c:pt idx="151137">
                  <c:v>350.14744177584299</c:v>
                </c:pt>
                <c:pt idx="151138">
                  <c:v>350.14975853111702</c:v>
                </c:pt>
                <c:pt idx="151139">
                  <c:v>350.15207528639002</c:v>
                </c:pt>
                <c:pt idx="151140">
                  <c:v>350.15439204166398</c:v>
                </c:pt>
                <c:pt idx="151141">
                  <c:v>350.15670879693698</c:v>
                </c:pt>
                <c:pt idx="151142">
                  <c:v>350.15902555221101</c:v>
                </c:pt>
                <c:pt idx="151143">
                  <c:v>350.16134230748401</c:v>
                </c:pt>
                <c:pt idx="151144">
                  <c:v>350.16365906275797</c:v>
                </c:pt>
                <c:pt idx="151145">
                  <c:v>350.165975818032</c:v>
                </c:pt>
                <c:pt idx="151146">
                  <c:v>350.168292573305</c:v>
                </c:pt>
                <c:pt idx="151147">
                  <c:v>350.17060932857902</c:v>
                </c:pt>
                <c:pt idx="151148">
                  <c:v>350.17292608385202</c:v>
                </c:pt>
                <c:pt idx="151149">
                  <c:v>350.17524283912599</c:v>
                </c:pt>
                <c:pt idx="151150">
                  <c:v>350.17755959439899</c:v>
                </c:pt>
                <c:pt idx="151151">
                  <c:v>350.17987634967301</c:v>
                </c:pt>
                <c:pt idx="151152">
                  <c:v>350.18219310494601</c:v>
                </c:pt>
                <c:pt idx="151153">
                  <c:v>350.18450986021998</c:v>
                </c:pt>
                <c:pt idx="151154">
                  <c:v>350.18682661549298</c:v>
                </c:pt>
                <c:pt idx="151155">
                  <c:v>350.189143370767</c:v>
                </c:pt>
                <c:pt idx="151156">
                  <c:v>350.19146012604</c:v>
                </c:pt>
                <c:pt idx="151157">
                  <c:v>350.19377688131402</c:v>
                </c:pt>
                <c:pt idx="151158">
                  <c:v>350.19609363658702</c:v>
                </c:pt>
                <c:pt idx="151159">
                  <c:v>350.19841039186099</c:v>
                </c:pt>
                <c:pt idx="151160">
                  <c:v>350.20072714713399</c:v>
                </c:pt>
                <c:pt idx="151161">
                  <c:v>350.20304390240801</c:v>
                </c:pt>
                <c:pt idx="151162">
                  <c:v>350.20536065768101</c:v>
                </c:pt>
                <c:pt idx="151163">
                  <c:v>350.20767741295498</c:v>
                </c:pt>
                <c:pt idx="151164">
                  <c:v>350.20999416822798</c:v>
                </c:pt>
                <c:pt idx="151165">
                  <c:v>350.212310923502</c:v>
                </c:pt>
                <c:pt idx="151166">
                  <c:v>350.214627678775</c:v>
                </c:pt>
                <c:pt idx="151167">
                  <c:v>350.21694443404903</c:v>
                </c:pt>
                <c:pt idx="151168">
                  <c:v>350.21926118932203</c:v>
                </c:pt>
                <c:pt idx="151169">
                  <c:v>350.22157794459599</c:v>
                </c:pt>
                <c:pt idx="151170">
                  <c:v>350.22389469986899</c:v>
                </c:pt>
                <c:pt idx="151171">
                  <c:v>350.22621145514302</c:v>
                </c:pt>
                <c:pt idx="151172">
                  <c:v>350.22852821041602</c:v>
                </c:pt>
                <c:pt idx="151173">
                  <c:v>350.23084496568998</c:v>
                </c:pt>
                <c:pt idx="151174">
                  <c:v>350.23316172096298</c:v>
                </c:pt>
                <c:pt idx="151175">
                  <c:v>350.23547847623701</c:v>
                </c:pt>
                <c:pt idx="151176">
                  <c:v>350.23779523151001</c:v>
                </c:pt>
                <c:pt idx="151177">
                  <c:v>350.24011198678397</c:v>
                </c:pt>
                <c:pt idx="151178">
                  <c:v>350.24242874205697</c:v>
                </c:pt>
                <c:pt idx="151179">
                  <c:v>350.244745497331</c:v>
                </c:pt>
                <c:pt idx="151180">
                  <c:v>350.247062252604</c:v>
                </c:pt>
                <c:pt idx="151181">
                  <c:v>350.24937900787802</c:v>
                </c:pt>
                <c:pt idx="151182">
                  <c:v>350.25169576315102</c:v>
                </c:pt>
                <c:pt idx="151183">
                  <c:v>350.25401251842499</c:v>
                </c:pt>
                <c:pt idx="151184">
                  <c:v>350.25632927369799</c:v>
                </c:pt>
                <c:pt idx="151185">
                  <c:v>350.25864602897201</c:v>
                </c:pt>
                <c:pt idx="151186">
                  <c:v>350.26096278424501</c:v>
                </c:pt>
                <c:pt idx="151187">
                  <c:v>350.26327953951898</c:v>
                </c:pt>
                <c:pt idx="151188">
                  <c:v>350.265596294793</c:v>
                </c:pt>
                <c:pt idx="151189">
                  <c:v>350.267913050066</c:v>
                </c:pt>
                <c:pt idx="151190">
                  <c:v>350.27022980534002</c:v>
                </c:pt>
                <c:pt idx="151191">
                  <c:v>350.27254656061302</c:v>
                </c:pt>
                <c:pt idx="151192">
                  <c:v>350.27486331588699</c:v>
                </c:pt>
                <c:pt idx="151193">
                  <c:v>350.27718007115999</c:v>
                </c:pt>
                <c:pt idx="151194">
                  <c:v>350.27949682643401</c:v>
                </c:pt>
                <c:pt idx="151195">
                  <c:v>350.28181358170701</c:v>
                </c:pt>
                <c:pt idx="151196">
                  <c:v>350.28413033698098</c:v>
                </c:pt>
                <c:pt idx="151197">
                  <c:v>350.28644709225398</c:v>
                </c:pt>
                <c:pt idx="151198">
                  <c:v>350.288763847528</c:v>
                </c:pt>
                <c:pt idx="151199">
                  <c:v>350.291080602801</c:v>
                </c:pt>
                <c:pt idx="151200">
                  <c:v>350.29339735807503</c:v>
                </c:pt>
                <c:pt idx="151201">
                  <c:v>350.29571411334803</c:v>
                </c:pt>
                <c:pt idx="151202">
                  <c:v>350.29803086862199</c:v>
                </c:pt>
                <c:pt idx="151203">
                  <c:v>350.30034762389499</c:v>
                </c:pt>
                <c:pt idx="151204">
                  <c:v>350.30266437916902</c:v>
                </c:pt>
                <c:pt idx="151205">
                  <c:v>350.30498113444202</c:v>
                </c:pt>
                <c:pt idx="151206">
                  <c:v>350.30729788971598</c:v>
                </c:pt>
                <c:pt idx="151207">
                  <c:v>350.30961464498898</c:v>
                </c:pt>
                <c:pt idx="151208">
                  <c:v>350.31193140026301</c:v>
                </c:pt>
                <c:pt idx="151209">
                  <c:v>350.31424815553601</c:v>
                </c:pt>
                <c:pt idx="151210">
                  <c:v>350.31656491080997</c:v>
                </c:pt>
                <c:pt idx="151211">
                  <c:v>350.31888166608297</c:v>
                </c:pt>
                <c:pt idx="151212">
                  <c:v>350.321198421357</c:v>
                </c:pt>
                <c:pt idx="151213">
                  <c:v>350.32351517663</c:v>
                </c:pt>
                <c:pt idx="151214">
                  <c:v>350.32583193190402</c:v>
                </c:pt>
                <c:pt idx="151215">
                  <c:v>350.32814868717702</c:v>
                </c:pt>
                <c:pt idx="151216">
                  <c:v>350.33046544245099</c:v>
                </c:pt>
                <c:pt idx="151217">
                  <c:v>350.33278219772399</c:v>
                </c:pt>
                <c:pt idx="151218">
                  <c:v>350.33509895299801</c:v>
                </c:pt>
                <c:pt idx="151219">
                  <c:v>350.33741570827101</c:v>
                </c:pt>
                <c:pt idx="151220">
                  <c:v>350.33973246354498</c:v>
                </c:pt>
                <c:pt idx="151221">
                  <c:v>350.34204921881798</c:v>
                </c:pt>
                <c:pt idx="151222">
                  <c:v>350.344365974092</c:v>
                </c:pt>
                <c:pt idx="151223">
                  <c:v>350.346682729365</c:v>
                </c:pt>
                <c:pt idx="151224">
                  <c:v>350.34899948463902</c:v>
                </c:pt>
                <c:pt idx="151225">
                  <c:v>350.35131623991202</c:v>
                </c:pt>
                <c:pt idx="151226">
                  <c:v>350.35363299518599</c:v>
                </c:pt>
                <c:pt idx="151227">
                  <c:v>350.35594975045899</c:v>
                </c:pt>
                <c:pt idx="151228">
                  <c:v>350.35826650573301</c:v>
                </c:pt>
                <c:pt idx="151229">
                  <c:v>350.36058326100601</c:v>
                </c:pt>
                <c:pt idx="151230">
                  <c:v>350.36290001627998</c:v>
                </c:pt>
                <c:pt idx="151231">
                  <c:v>350.365216771554</c:v>
                </c:pt>
                <c:pt idx="151232">
                  <c:v>350.367533526827</c:v>
                </c:pt>
                <c:pt idx="151233">
                  <c:v>350.36985028210103</c:v>
                </c:pt>
                <c:pt idx="151234">
                  <c:v>350.37216703737403</c:v>
                </c:pt>
                <c:pt idx="151235">
                  <c:v>350.37448379264799</c:v>
                </c:pt>
                <c:pt idx="151236">
                  <c:v>350.37680054792099</c:v>
                </c:pt>
                <c:pt idx="151237">
                  <c:v>350.37911730319502</c:v>
                </c:pt>
                <c:pt idx="151238">
                  <c:v>350.38143405846802</c:v>
                </c:pt>
                <c:pt idx="151239">
                  <c:v>350.38375081374198</c:v>
                </c:pt>
                <c:pt idx="151240">
                  <c:v>350.38606756901498</c:v>
                </c:pt>
                <c:pt idx="151241">
                  <c:v>350.38838432428901</c:v>
                </c:pt>
                <c:pt idx="151242">
                  <c:v>350.39070107956201</c:v>
                </c:pt>
                <c:pt idx="151243">
                  <c:v>350.39301783483597</c:v>
                </c:pt>
                <c:pt idx="151244">
                  <c:v>350.39533459010897</c:v>
                </c:pt>
                <c:pt idx="151245">
                  <c:v>350.397651345383</c:v>
                </c:pt>
                <c:pt idx="151246">
                  <c:v>350.399968100656</c:v>
                </c:pt>
                <c:pt idx="151247">
                  <c:v>350.40228485593002</c:v>
                </c:pt>
                <c:pt idx="151248">
                  <c:v>350.40460161120302</c:v>
                </c:pt>
                <c:pt idx="151249">
                  <c:v>350.40691836647699</c:v>
                </c:pt>
                <c:pt idx="151250">
                  <c:v>350.40923512174999</c:v>
                </c:pt>
                <c:pt idx="151251">
                  <c:v>350.41155187702401</c:v>
                </c:pt>
                <c:pt idx="151252">
                  <c:v>350.41386863229701</c:v>
                </c:pt>
                <c:pt idx="151253">
                  <c:v>350.41618538757098</c:v>
                </c:pt>
                <c:pt idx="151254">
                  <c:v>350.41850214284398</c:v>
                </c:pt>
                <c:pt idx="151255">
                  <c:v>350.420818898118</c:v>
                </c:pt>
                <c:pt idx="151256">
                  <c:v>350.423135653391</c:v>
                </c:pt>
                <c:pt idx="151257">
                  <c:v>350.42545240866502</c:v>
                </c:pt>
                <c:pt idx="151258">
                  <c:v>350.42776916393802</c:v>
                </c:pt>
                <c:pt idx="151259">
                  <c:v>350.43008591921199</c:v>
                </c:pt>
                <c:pt idx="151260">
                  <c:v>350.43240267448499</c:v>
                </c:pt>
                <c:pt idx="151261">
                  <c:v>350.43471942975901</c:v>
                </c:pt>
                <c:pt idx="151262">
                  <c:v>350.43703618503201</c:v>
                </c:pt>
                <c:pt idx="151263">
                  <c:v>350.43935294030598</c:v>
                </c:pt>
                <c:pt idx="151264">
                  <c:v>350.44166969557898</c:v>
                </c:pt>
                <c:pt idx="151265">
                  <c:v>350.443986450853</c:v>
                </c:pt>
                <c:pt idx="151266">
                  <c:v>350.446303206126</c:v>
                </c:pt>
                <c:pt idx="151267">
                  <c:v>350.44861996140003</c:v>
                </c:pt>
                <c:pt idx="151268">
                  <c:v>350.45093671667303</c:v>
                </c:pt>
                <c:pt idx="151269">
                  <c:v>350.45325347194699</c:v>
                </c:pt>
                <c:pt idx="151270">
                  <c:v>350.45557022721999</c:v>
                </c:pt>
                <c:pt idx="151271">
                  <c:v>350.45788698249402</c:v>
                </c:pt>
                <c:pt idx="151272">
                  <c:v>350.46020373776798</c:v>
                </c:pt>
                <c:pt idx="151273">
                  <c:v>350.46252049304098</c:v>
                </c:pt>
                <c:pt idx="151274">
                  <c:v>350.46483724831501</c:v>
                </c:pt>
                <c:pt idx="151275">
                  <c:v>350.46715400358801</c:v>
                </c:pt>
                <c:pt idx="151276">
                  <c:v>350.46947075886197</c:v>
                </c:pt>
                <c:pt idx="151277">
                  <c:v>350.47178751413497</c:v>
                </c:pt>
                <c:pt idx="151278">
                  <c:v>350.474104269409</c:v>
                </c:pt>
                <c:pt idx="151279">
                  <c:v>350.476421024682</c:v>
                </c:pt>
                <c:pt idx="151280">
                  <c:v>350.47873777995602</c:v>
                </c:pt>
                <c:pt idx="151281">
                  <c:v>350.48105453522902</c:v>
                </c:pt>
                <c:pt idx="151282">
                  <c:v>350.48337129050299</c:v>
                </c:pt>
                <c:pt idx="151283">
                  <c:v>350.48568804577599</c:v>
                </c:pt>
                <c:pt idx="151284">
                  <c:v>350.48800480105001</c:v>
                </c:pt>
                <c:pt idx="151285">
                  <c:v>350.49032155632301</c:v>
                </c:pt>
                <c:pt idx="151286">
                  <c:v>350.49263831159698</c:v>
                </c:pt>
                <c:pt idx="151287">
                  <c:v>350.49495506686998</c:v>
                </c:pt>
                <c:pt idx="151288">
                  <c:v>350.497271822144</c:v>
                </c:pt>
                <c:pt idx="151289">
                  <c:v>350.499588577417</c:v>
                </c:pt>
                <c:pt idx="151290">
                  <c:v>350.50190533269102</c:v>
                </c:pt>
                <c:pt idx="151291">
                  <c:v>350.50422208796402</c:v>
                </c:pt>
                <c:pt idx="151292">
                  <c:v>350.50653884323799</c:v>
                </c:pt>
                <c:pt idx="151293">
                  <c:v>350.50885559851099</c:v>
                </c:pt>
                <c:pt idx="151294">
                  <c:v>350.51117235378501</c:v>
                </c:pt>
                <c:pt idx="151295">
                  <c:v>350.51348910905801</c:v>
                </c:pt>
                <c:pt idx="151296">
                  <c:v>350.51580586433198</c:v>
                </c:pt>
                <c:pt idx="151297">
                  <c:v>350.51812261960498</c:v>
                </c:pt>
                <c:pt idx="151298">
                  <c:v>350.520439374879</c:v>
                </c:pt>
                <c:pt idx="151299">
                  <c:v>350.522756130152</c:v>
                </c:pt>
                <c:pt idx="151300">
                  <c:v>350.52507288542603</c:v>
                </c:pt>
                <c:pt idx="151301">
                  <c:v>350.52738964069903</c:v>
                </c:pt>
                <c:pt idx="151302">
                  <c:v>350.52970639597299</c:v>
                </c:pt>
                <c:pt idx="151303">
                  <c:v>350.53202315124599</c:v>
                </c:pt>
                <c:pt idx="151304">
                  <c:v>350.53433990652002</c:v>
                </c:pt>
                <c:pt idx="151305">
                  <c:v>350.53665666179302</c:v>
                </c:pt>
                <c:pt idx="151306">
                  <c:v>350.53897341706698</c:v>
                </c:pt>
                <c:pt idx="151307">
                  <c:v>350.54129017233998</c:v>
                </c:pt>
                <c:pt idx="151308">
                  <c:v>350.54360692761401</c:v>
                </c:pt>
                <c:pt idx="151309">
                  <c:v>350.54592368288701</c:v>
                </c:pt>
                <c:pt idx="151310">
                  <c:v>350.54824043816097</c:v>
                </c:pt>
                <c:pt idx="151311">
                  <c:v>350.55055719343397</c:v>
                </c:pt>
                <c:pt idx="151312">
                  <c:v>350.552873948708</c:v>
                </c:pt>
                <c:pt idx="151313">
                  <c:v>350.555190703981</c:v>
                </c:pt>
                <c:pt idx="151314">
                  <c:v>350.55750745925502</c:v>
                </c:pt>
                <c:pt idx="151315">
                  <c:v>350.55982421452899</c:v>
                </c:pt>
                <c:pt idx="151316">
                  <c:v>350.56214096980199</c:v>
                </c:pt>
                <c:pt idx="151317">
                  <c:v>350.56445772507601</c:v>
                </c:pt>
                <c:pt idx="151318">
                  <c:v>350.56677448034901</c:v>
                </c:pt>
                <c:pt idx="151319">
                  <c:v>350.56909123562298</c:v>
                </c:pt>
                <c:pt idx="151320">
                  <c:v>350.57140799089598</c:v>
                </c:pt>
                <c:pt idx="151321">
                  <c:v>350.57372474617</c:v>
                </c:pt>
                <c:pt idx="151322">
                  <c:v>350.576041501443</c:v>
                </c:pt>
                <c:pt idx="151323">
                  <c:v>350.57835825671702</c:v>
                </c:pt>
                <c:pt idx="151324">
                  <c:v>350.58067501199002</c:v>
                </c:pt>
                <c:pt idx="151325">
                  <c:v>350.58299176726399</c:v>
                </c:pt>
                <c:pt idx="151326">
                  <c:v>350.58530852253699</c:v>
                </c:pt>
                <c:pt idx="151327">
                  <c:v>350.58762527781101</c:v>
                </c:pt>
                <c:pt idx="151328">
                  <c:v>350.58994203308401</c:v>
                </c:pt>
                <c:pt idx="151329">
                  <c:v>350.59225878835798</c:v>
                </c:pt>
                <c:pt idx="151330">
                  <c:v>350.59457554363098</c:v>
                </c:pt>
                <c:pt idx="151331">
                  <c:v>350.596892298905</c:v>
                </c:pt>
                <c:pt idx="151332">
                  <c:v>350.599209054178</c:v>
                </c:pt>
                <c:pt idx="151333">
                  <c:v>350.60152580945203</c:v>
                </c:pt>
                <c:pt idx="151334">
                  <c:v>350.60384256472503</c:v>
                </c:pt>
                <c:pt idx="151335">
                  <c:v>350.60615931999899</c:v>
                </c:pt>
                <c:pt idx="151336">
                  <c:v>350.60847607527199</c:v>
                </c:pt>
                <c:pt idx="151337">
                  <c:v>350.61079283054602</c:v>
                </c:pt>
                <c:pt idx="151338">
                  <c:v>350.61310958581902</c:v>
                </c:pt>
                <c:pt idx="151339">
                  <c:v>350.61542634109298</c:v>
                </c:pt>
                <c:pt idx="151340">
                  <c:v>350.61774309636598</c:v>
                </c:pt>
                <c:pt idx="151341">
                  <c:v>350.62005985164001</c:v>
                </c:pt>
                <c:pt idx="151342">
                  <c:v>350.62237660691301</c:v>
                </c:pt>
                <c:pt idx="151343">
                  <c:v>350.62469336218697</c:v>
                </c:pt>
                <c:pt idx="151344">
                  <c:v>350.62701011745997</c:v>
                </c:pt>
                <c:pt idx="151345">
                  <c:v>350.629326872734</c:v>
                </c:pt>
                <c:pt idx="151346">
                  <c:v>350.631643628007</c:v>
                </c:pt>
                <c:pt idx="151347">
                  <c:v>350.63396038328102</c:v>
                </c:pt>
                <c:pt idx="151348">
                  <c:v>350.63627713855402</c:v>
                </c:pt>
                <c:pt idx="151349">
                  <c:v>350.63859389382799</c:v>
                </c:pt>
                <c:pt idx="151350">
                  <c:v>350.64091064910099</c:v>
                </c:pt>
                <c:pt idx="151351">
                  <c:v>350.64322740437501</c:v>
                </c:pt>
                <c:pt idx="151352">
                  <c:v>350.64554415964801</c:v>
                </c:pt>
                <c:pt idx="151353">
                  <c:v>350.64786091492198</c:v>
                </c:pt>
                <c:pt idx="151354">
                  <c:v>350.65017767019498</c:v>
                </c:pt>
                <c:pt idx="151355">
                  <c:v>350.652494425469</c:v>
                </c:pt>
                <c:pt idx="151356">
                  <c:v>350.654811180742</c:v>
                </c:pt>
                <c:pt idx="151357">
                  <c:v>350.65712793601602</c:v>
                </c:pt>
                <c:pt idx="151358">
                  <c:v>350.65944469128999</c:v>
                </c:pt>
                <c:pt idx="151359">
                  <c:v>350.66176144656299</c:v>
                </c:pt>
                <c:pt idx="151360">
                  <c:v>350.66407820183701</c:v>
                </c:pt>
                <c:pt idx="151361">
                  <c:v>350.66639495711001</c:v>
                </c:pt>
                <c:pt idx="151362">
                  <c:v>350.66871171238398</c:v>
                </c:pt>
                <c:pt idx="151363">
                  <c:v>350.67102846765698</c:v>
                </c:pt>
                <c:pt idx="151364">
                  <c:v>350.673345222931</c:v>
                </c:pt>
                <c:pt idx="151365">
                  <c:v>350.675661978204</c:v>
                </c:pt>
                <c:pt idx="151366">
                  <c:v>350.67797873347803</c:v>
                </c:pt>
                <c:pt idx="151367">
                  <c:v>350.68029548875103</c:v>
                </c:pt>
                <c:pt idx="151368">
                  <c:v>350.68261224402499</c:v>
                </c:pt>
                <c:pt idx="151369">
                  <c:v>350.68492899929799</c:v>
                </c:pt>
                <c:pt idx="151370">
                  <c:v>350.68724575457202</c:v>
                </c:pt>
                <c:pt idx="151371">
                  <c:v>350.68956250984502</c:v>
                </c:pt>
                <c:pt idx="151372">
                  <c:v>350.69187926511898</c:v>
                </c:pt>
                <c:pt idx="151373">
                  <c:v>350.69419602039198</c:v>
                </c:pt>
                <c:pt idx="151374">
                  <c:v>350.69651277566601</c:v>
                </c:pt>
                <c:pt idx="151375">
                  <c:v>350.69882953093901</c:v>
                </c:pt>
                <c:pt idx="151376">
                  <c:v>350.70114628621297</c:v>
                </c:pt>
                <c:pt idx="151377">
                  <c:v>350.70346304148597</c:v>
                </c:pt>
                <c:pt idx="151378">
                  <c:v>350.70577979676</c:v>
                </c:pt>
                <c:pt idx="151379">
                  <c:v>350.708096552033</c:v>
                </c:pt>
                <c:pt idx="151380">
                  <c:v>350.71041330730702</c:v>
                </c:pt>
                <c:pt idx="151381">
                  <c:v>350.71273006258002</c:v>
                </c:pt>
                <c:pt idx="151382">
                  <c:v>350.71504681785399</c:v>
                </c:pt>
                <c:pt idx="151383">
                  <c:v>350.71736357312699</c:v>
                </c:pt>
                <c:pt idx="151384">
                  <c:v>350.71968032840101</c:v>
                </c:pt>
                <c:pt idx="151385">
                  <c:v>350.72199708367401</c:v>
                </c:pt>
                <c:pt idx="151386">
                  <c:v>350.72431383894798</c:v>
                </c:pt>
                <c:pt idx="151387">
                  <c:v>350.72663059422098</c:v>
                </c:pt>
                <c:pt idx="151388">
                  <c:v>350.728947349495</c:v>
                </c:pt>
                <c:pt idx="151389">
                  <c:v>350.731264104768</c:v>
                </c:pt>
                <c:pt idx="151390">
                  <c:v>350.73358086004203</c:v>
                </c:pt>
                <c:pt idx="151391">
                  <c:v>350.73589761531503</c:v>
                </c:pt>
                <c:pt idx="151392">
                  <c:v>350.73821437058899</c:v>
                </c:pt>
                <c:pt idx="151393">
                  <c:v>350.74053112586199</c:v>
                </c:pt>
                <c:pt idx="151394">
                  <c:v>350.74284788113602</c:v>
                </c:pt>
                <c:pt idx="151395">
                  <c:v>350.74516463640902</c:v>
                </c:pt>
                <c:pt idx="151396">
                  <c:v>350.74748139168298</c:v>
                </c:pt>
                <c:pt idx="151397">
                  <c:v>350.74979814695598</c:v>
                </c:pt>
                <c:pt idx="151398">
                  <c:v>350.75211490223001</c:v>
                </c:pt>
                <c:pt idx="151399">
                  <c:v>350.75443165750301</c:v>
                </c:pt>
                <c:pt idx="151400">
                  <c:v>350.75674841277697</c:v>
                </c:pt>
                <c:pt idx="151401">
                  <c:v>350.75906516805099</c:v>
                </c:pt>
                <c:pt idx="151402">
                  <c:v>350.761381923324</c:v>
                </c:pt>
                <c:pt idx="151403">
                  <c:v>350.76369867859802</c:v>
                </c:pt>
                <c:pt idx="151404">
                  <c:v>350.76601543387102</c:v>
                </c:pt>
                <c:pt idx="151405">
                  <c:v>350.76833218914499</c:v>
                </c:pt>
                <c:pt idx="151406">
                  <c:v>350.77064894441799</c:v>
                </c:pt>
                <c:pt idx="151407">
                  <c:v>350.77296569969201</c:v>
                </c:pt>
                <c:pt idx="151408">
                  <c:v>350.77528245496501</c:v>
                </c:pt>
                <c:pt idx="151409">
                  <c:v>350.77759921023898</c:v>
                </c:pt>
                <c:pt idx="151410">
                  <c:v>350.77991596551198</c:v>
                </c:pt>
                <c:pt idx="151411">
                  <c:v>350.782232720786</c:v>
                </c:pt>
                <c:pt idx="151412">
                  <c:v>350.784549476059</c:v>
                </c:pt>
                <c:pt idx="151413">
                  <c:v>350.78686623133302</c:v>
                </c:pt>
                <c:pt idx="151414">
                  <c:v>350.78918298660602</c:v>
                </c:pt>
                <c:pt idx="151415">
                  <c:v>350.79149974187999</c:v>
                </c:pt>
                <c:pt idx="151416">
                  <c:v>350.79381649715299</c:v>
                </c:pt>
                <c:pt idx="151417">
                  <c:v>350.79613325242701</c:v>
                </c:pt>
                <c:pt idx="151418">
                  <c:v>350.79845000770001</c:v>
                </c:pt>
                <c:pt idx="151419">
                  <c:v>350.80076676297398</c:v>
                </c:pt>
                <c:pt idx="151420">
                  <c:v>350.80308351824698</c:v>
                </c:pt>
                <c:pt idx="151421">
                  <c:v>350.805400273521</c:v>
                </c:pt>
                <c:pt idx="151422">
                  <c:v>350.807717028794</c:v>
                </c:pt>
                <c:pt idx="151423">
                  <c:v>350.81003378406803</c:v>
                </c:pt>
                <c:pt idx="151424">
                  <c:v>350.81235053934103</c:v>
                </c:pt>
                <c:pt idx="151425">
                  <c:v>350.81466729461499</c:v>
                </c:pt>
                <c:pt idx="151426">
                  <c:v>350.81698404988799</c:v>
                </c:pt>
                <c:pt idx="151427">
                  <c:v>350.81930080516202</c:v>
                </c:pt>
                <c:pt idx="151428">
                  <c:v>350.82161756043502</c:v>
                </c:pt>
                <c:pt idx="151429">
                  <c:v>350.82393431570898</c:v>
                </c:pt>
                <c:pt idx="151430">
                  <c:v>350.82625107098198</c:v>
                </c:pt>
                <c:pt idx="151431">
                  <c:v>350.82856782625601</c:v>
                </c:pt>
                <c:pt idx="151432">
                  <c:v>350.83088458152901</c:v>
                </c:pt>
                <c:pt idx="151433">
                  <c:v>350.83320133680297</c:v>
                </c:pt>
                <c:pt idx="151434">
                  <c:v>350.83551809207597</c:v>
                </c:pt>
                <c:pt idx="151435">
                  <c:v>350.83783484735</c:v>
                </c:pt>
                <c:pt idx="151436">
                  <c:v>350.840151602623</c:v>
                </c:pt>
                <c:pt idx="151437">
                  <c:v>350.84246835789702</c:v>
                </c:pt>
                <c:pt idx="151438">
                  <c:v>350.84478511317002</c:v>
                </c:pt>
                <c:pt idx="151439">
                  <c:v>350.84710186844399</c:v>
                </c:pt>
                <c:pt idx="151440">
                  <c:v>350.84941862371699</c:v>
                </c:pt>
                <c:pt idx="151441">
                  <c:v>350.85173537899101</c:v>
                </c:pt>
                <c:pt idx="151442">
                  <c:v>350.85405213426401</c:v>
                </c:pt>
                <c:pt idx="151443">
                  <c:v>350.85636888953798</c:v>
                </c:pt>
                <c:pt idx="151444">
                  <c:v>350.858685644812</c:v>
                </c:pt>
                <c:pt idx="151445">
                  <c:v>350.861002400085</c:v>
                </c:pt>
                <c:pt idx="151446">
                  <c:v>350.86331915535902</c:v>
                </c:pt>
                <c:pt idx="151447">
                  <c:v>350.86563591063202</c:v>
                </c:pt>
                <c:pt idx="151448">
                  <c:v>350.86795266590599</c:v>
                </c:pt>
                <c:pt idx="151449">
                  <c:v>350.87026942117899</c:v>
                </c:pt>
                <c:pt idx="151450">
                  <c:v>350.87258617645301</c:v>
                </c:pt>
                <c:pt idx="151451">
                  <c:v>350.87490293172601</c:v>
                </c:pt>
                <c:pt idx="151452">
                  <c:v>350.87721968699998</c:v>
                </c:pt>
                <c:pt idx="151453">
                  <c:v>350.87953644227298</c:v>
                </c:pt>
                <c:pt idx="151454">
                  <c:v>350.881853197547</c:v>
                </c:pt>
                <c:pt idx="151455">
                  <c:v>350.88416995282</c:v>
                </c:pt>
                <c:pt idx="151456">
                  <c:v>350.88648670809403</c:v>
                </c:pt>
                <c:pt idx="151457">
                  <c:v>350.88880346336703</c:v>
                </c:pt>
                <c:pt idx="151458">
                  <c:v>350.89112021864099</c:v>
                </c:pt>
                <c:pt idx="151459">
                  <c:v>350.89343697391399</c:v>
                </c:pt>
                <c:pt idx="151460">
                  <c:v>350.89575372918802</c:v>
                </c:pt>
                <c:pt idx="151461">
                  <c:v>350.89807048446102</c:v>
                </c:pt>
                <c:pt idx="151462">
                  <c:v>350.90038723973498</c:v>
                </c:pt>
                <c:pt idx="151463">
                  <c:v>350.90270399500798</c:v>
                </c:pt>
                <c:pt idx="151464">
                  <c:v>350.90502075028201</c:v>
                </c:pt>
                <c:pt idx="151465">
                  <c:v>350.90733750555501</c:v>
                </c:pt>
                <c:pt idx="151466">
                  <c:v>350.90965426082897</c:v>
                </c:pt>
                <c:pt idx="151467">
                  <c:v>350.91197101610197</c:v>
                </c:pt>
                <c:pt idx="151468">
                  <c:v>350.914287771376</c:v>
                </c:pt>
                <c:pt idx="151469">
                  <c:v>350.916604526649</c:v>
                </c:pt>
                <c:pt idx="151470">
                  <c:v>350.91892128192302</c:v>
                </c:pt>
                <c:pt idx="151471">
                  <c:v>350.92123803719602</c:v>
                </c:pt>
                <c:pt idx="151472">
                  <c:v>350.92355479246999</c:v>
                </c:pt>
                <c:pt idx="151473">
                  <c:v>350.92587154774299</c:v>
                </c:pt>
                <c:pt idx="151474">
                  <c:v>350.92818830301701</c:v>
                </c:pt>
                <c:pt idx="151475">
                  <c:v>350.93050505829001</c:v>
                </c:pt>
                <c:pt idx="151476">
                  <c:v>350.93282181356398</c:v>
                </c:pt>
                <c:pt idx="151477">
                  <c:v>350.93513856883698</c:v>
                </c:pt>
                <c:pt idx="151478">
                  <c:v>350.937455324111</c:v>
                </c:pt>
                <c:pt idx="151479">
                  <c:v>350.939772079384</c:v>
                </c:pt>
                <c:pt idx="151480">
                  <c:v>350.94208883465802</c:v>
                </c:pt>
                <c:pt idx="151481">
                  <c:v>350.94440558993102</c:v>
                </c:pt>
                <c:pt idx="151482">
                  <c:v>350.94672234520499</c:v>
                </c:pt>
                <c:pt idx="151483">
                  <c:v>350.94903910047799</c:v>
                </c:pt>
                <c:pt idx="151484">
                  <c:v>350.95135585575201</c:v>
                </c:pt>
                <c:pt idx="151485">
                  <c:v>350.95367261102501</c:v>
                </c:pt>
                <c:pt idx="151486">
                  <c:v>350.95598936629898</c:v>
                </c:pt>
                <c:pt idx="151487">
                  <c:v>350.958306121573</c:v>
                </c:pt>
                <c:pt idx="151488">
                  <c:v>350.960622876846</c:v>
                </c:pt>
                <c:pt idx="151489">
                  <c:v>350.96293963212003</c:v>
                </c:pt>
                <c:pt idx="151490">
                  <c:v>350.96525638739303</c:v>
                </c:pt>
                <c:pt idx="151491">
                  <c:v>350.96757314266699</c:v>
                </c:pt>
                <c:pt idx="151492">
                  <c:v>350.96988989793999</c:v>
                </c:pt>
                <c:pt idx="151493">
                  <c:v>350.97220665321402</c:v>
                </c:pt>
                <c:pt idx="151494">
                  <c:v>350.97452340848702</c:v>
                </c:pt>
                <c:pt idx="151495">
                  <c:v>350.97684016376098</c:v>
                </c:pt>
                <c:pt idx="151496">
                  <c:v>350.97915691903398</c:v>
                </c:pt>
                <c:pt idx="151497">
                  <c:v>350.98147367430801</c:v>
                </c:pt>
                <c:pt idx="151498">
                  <c:v>350.98379042958101</c:v>
                </c:pt>
                <c:pt idx="151499">
                  <c:v>350.98610718485497</c:v>
                </c:pt>
                <c:pt idx="151500">
                  <c:v>350.98842394012797</c:v>
                </c:pt>
                <c:pt idx="151501">
                  <c:v>350.990740695402</c:v>
                </c:pt>
                <c:pt idx="151502">
                  <c:v>350.993057450675</c:v>
                </c:pt>
                <c:pt idx="151503">
                  <c:v>350.99537420594902</c:v>
                </c:pt>
                <c:pt idx="151504">
                  <c:v>350.99769096122202</c:v>
                </c:pt>
                <c:pt idx="151505">
                  <c:v>351.00000771649599</c:v>
                </c:pt>
                <c:pt idx="151506">
                  <c:v>351.00232447176899</c:v>
                </c:pt>
                <c:pt idx="151507">
                  <c:v>351.00464122704301</c:v>
                </c:pt>
                <c:pt idx="151508">
                  <c:v>351.00695798231601</c:v>
                </c:pt>
                <c:pt idx="151509">
                  <c:v>351.00927473758998</c:v>
                </c:pt>
                <c:pt idx="151510">
                  <c:v>351.01159149286298</c:v>
                </c:pt>
                <c:pt idx="151511">
                  <c:v>351.013908248137</c:v>
                </c:pt>
                <c:pt idx="151512">
                  <c:v>351.01622500341</c:v>
                </c:pt>
                <c:pt idx="151513">
                  <c:v>351.01854175868402</c:v>
                </c:pt>
                <c:pt idx="151514">
                  <c:v>351.02085851395702</c:v>
                </c:pt>
                <c:pt idx="151515">
                  <c:v>351.02317526923099</c:v>
                </c:pt>
                <c:pt idx="151516">
                  <c:v>351.02549202450399</c:v>
                </c:pt>
                <c:pt idx="151517">
                  <c:v>351.02780877977801</c:v>
                </c:pt>
                <c:pt idx="151518">
                  <c:v>351.03012553505101</c:v>
                </c:pt>
                <c:pt idx="151519">
                  <c:v>351.03244229032498</c:v>
                </c:pt>
                <c:pt idx="151520">
                  <c:v>351.03475904559798</c:v>
                </c:pt>
                <c:pt idx="151521">
                  <c:v>351.037075800872</c:v>
                </c:pt>
                <c:pt idx="151522">
                  <c:v>351.039392556145</c:v>
                </c:pt>
                <c:pt idx="151523">
                  <c:v>351.04170931141903</c:v>
                </c:pt>
                <c:pt idx="151524">
                  <c:v>351.04402606669203</c:v>
                </c:pt>
                <c:pt idx="151525">
                  <c:v>351.04634282196599</c:v>
                </c:pt>
                <c:pt idx="151526">
                  <c:v>351.04865957723899</c:v>
                </c:pt>
                <c:pt idx="151527">
                  <c:v>351.05097633251302</c:v>
                </c:pt>
                <c:pt idx="151528">
                  <c:v>351.05329308778602</c:v>
                </c:pt>
                <c:pt idx="151529">
                  <c:v>351.05560984305998</c:v>
                </c:pt>
                <c:pt idx="151530">
                  <c:v>351.05792659833401</c:v>
                </c:pt>
                <c:pt idx="151531">
                  <c:v>351.06024335360701</c:v>
                </c:pt>
                <c:pt idx="151532">
                  <c:v>351.06256010888097</c:v>
                </c:pt>
                <c:pt idx="151533">
                  <c:v>351.06487686415397</c:v>
                </c:pt>
                <c:pt idx="151534">
                  <c:v>351.067193619428</c:v>
                </c:pt>
                <c:pt idx="151535">
                  <c:v>351.069510374701</c:v>
                </c:pt>
                <c:pt idx="151536">
                  <c:v>351.07182712997502</c:v>
                </c:pt>
                <c:pt idx="151537">
                  <c:v>351.07414388524802</c:v>
                </c:pt>
                <c:pt idx="151538">
                  <c:v>351.07646064052199</c:v>
                </c:pt>
                <c:pt idx="151539">
                  <c:v>351.07877739579499</c:v>
                </c:pt>
                <c:pt idx="151540">
                  <c:v>351.08109415106901</c:v>
                </c:pt>
                <c:pt idx="151541">
                  <c:v>351.08341090634201</c:v>
                </c:pt>
                <c:pt idx="151542">
                  <c:v>351.08572766161598</c:v>
                </c:pt>
                <c:pt idx="151543">
                  <c:v>351.08804441688898</c:v>
                </c:pt>
                <c:pt idx="151544">
                  <c:v>351.090361172163</c:v>
                </c:pt>
                <c:pt idx="151545">
                  <c:v>351.092677927436</c:v>
                </c:pt>
                <c:pt idx="151546">
                  <c:v>351.09499468271002</c:v>
                </c:pt>
                <c:pt idx="151547">
                  <c:v>351.09731143798302</c:v>
                </c:pt>
                <c:pt idx="151548">
                  <c:v>351.09962819325699</c:v>
                </c:pt>
                <c:pt idx="151549">
                  <c:v>351.10194494852999</c:v>
                </c:pt>
                <c:pt idx="151550">
                  <c:v>351.10426170380401</c:v>
                </c:pt>
                <c:pt idx="151551">
                  <c:v>351.10657845907701</c:v>
                </c:pt>
                <c:pt idx="151552">
                  <c:v>351.10889521435098</c:v>
                </c:pt>
                <c:pt idx="151553">
                  <c:v>351.11121196962398</c:v>
                </c:pt>
                <c:pt idx="151554">
                  <c:v>351.113528724898</c:v>
                </c:pt>
                <c:pt idx="151555">
                  <c:v>351.115845480171</c:v>
                </c:pt>
                <c:pt idx="151556">
                  <c:v>351.11816223544503</c:v>
                </c:pt>
                <c:pt idx="151557">
                  <c:v>351.12047899071803</c:v>
                </c:pt>
                <c:pt idx="151558">
                  <c:v>351.12279574599199</c:v>
                </c:pt>
                <c:pt idx="151559">
                  <c:v>351.12511250126499</c:v>
                </c:pt>
                <c:pt idx="151560">
                  <c:v>351.12742925653902</c:v>
                </c:pt>
                <c:pt idx="151561">
                  <c:v>351.12974601181202</c:v>
                </c:pt>
                <c:pt idx="151562">
                  <c:v>351.13206276708598</c:v>
                </c:pt>
                <c:pt idx="151563">
                  <c:v>351.13437952235898</c:v>
                </c:pt>
                <c:pt idx="151564">
                  <c:v>351.13669627763301</c:v>
                </c:pt>
                <c:pt idx="151565">
                  <c:v>351.13901303290601</c:v>
                </c:pt>
                <c:pt idx="151566">
                  <c:v>351.14132978817997</c:v>
                </c:pt>
                <c:pt idx="151567">
                  <c:v>351.14364654345297</c:v>
                </c:pt>
                <c:pt idx="151568">
                  <c:v>351.145963298727</c:v>
                </c:pt>
                <c:pt idx="151569">
                  <c:v>351.148280054</c:v>
                </c:pt>
                <c:pt idx="151570">
                  <c:v>351.15059680927402</c:v>
                </c:pt>
                <c:pt idx="151571">
                  <c:v>351.15291356454799</c:v>
                </c:pt>
                <c:pt idx="151572">
                  <c:v>351.15523031982099</c:v>
                </c:pt>
                <c:pt idx="151573">
                  <c:v>351.15754707509501</c:v>
                </c:pt>
                <c:pt idx="151574">
                  <c:v>351.15986383036801</c:v>
                </c:pt>
                <c:pt idx="151575">
                  <c:v>351.16218058564198</c:v>
                </c:pt>
                <c:pt idx="151576">
                  <c:v>351.16449734091498</c:v>
                </c:pt>
                <c:pt idx="151577">
                  <c:v>351.166814096189</c:v>
                </c:pt>
                <c:pt idx="151578">
                  <c:v>351.169130851462</c:v>
                </c:pt>
                <c:pt idx="151579">
                  <c:v>351.17144760673602</c:v>
                </c:pt>
                <c:pt idx="151580">
                  <c:v>351.17376436200902</c:v>
                </c:pt>
                <c:pt idx="151581">
                  <c:v>351.17608111728299</c:v>
                </c:pt>
                <c:pt idx="151582">
                  <c:v>351.17839787255599</c:v>
                </c:pt>
                <c:pt idx="151583">
                  <c:v>351.18071462783001</c:v>
                </c:pt>
                <c:pt idx="151584">
                  <c:v>351.18303138310301</c:v>
                </c:pt>
                <c:pt idx="151585">
                  <c:v>351.18534813837698</c:v>
                </c:pt>
                <c:pt idx="151586">
                  <c:v>351.18766489364998</c:v>
                </c:pt>
                <c:pt idx="151587">
                  <c:v>351.189981648924</c:v>
                </c:pt>
                <c:pt idx="151588">
                  <c:v>351.192298404197</c:v>
                </c:pt>
                <c:pt idx="151589">
                  <c:v>351.19461515947103</c:v>
                </c:pt>
                <c:pt idx="151590">
                  <c:v>351.19693191474403</c:v>
                </c:pt>
                <c:pt idx="151591">
                  <c:v>351.19924867001799</c:v>
                </c:pt>
                <c:pt idx="151592">
                  <c:v>351.20156542529099</c:v>
                </c:pt>
                <c:pt idx="151593">
                  <c:v>351.20388218056502</c:v>
                </c:pt>
                <c:pt idx="151594">
                  <c:v>351.20619893583802</c:v>
                </c:pt>
                <c:pt idx="151595">
                  <c:v>351.20851569111198</c:v>
                </c:pt>
                <c:pt idx="151596">
                  <c:v>351.21083244638498</c:v>
                </c:pt>
                <c:pt idx="151597">
                  <c:v>351.21314920165901</c:v>
                </c:pt>
                <c:pt idx="151598">
                  <c:v>351.21546595693201</c:v>
                </c:pt>
                <c:pt idx="151599">
                  <c:v>351.21778271220597</c:v>
                </c:pt>
                <c:pt idx="151600">
                  <c:v>351.22009946747897</c:v>
                </c:pt>
                <c:pt idx="151601">
                  <c:v>351.222416222753</c:v>
                </c:pt>
                <c:pt idx="151602">
                  <c:v>351.224732978026</c:v>
                </c:pt>
                <c:pt idx="151603">
                  <c:v>351.22704973330002</c:v>
                </c:pt>
                <c:pt idx="151604">
                  <c:v>351.22936648857302</c:v>
                </c:pt>
                <c:pt idx="151605">
                  <c:v>351.23168324384699</c:v>
                </c:pt>
                <c:pt idx="151606">
                  <c:v>351.23399999911999</c:v>
                </c:pt>
                <c:pt idx="151607">
                  <c:v>351.23631675439401</c:v>
                </c:pt>
                <c:pt idx="151608">
                  <c:v>351.23863350966701</c:v>
                </c:pt>
                <c:pt idx="151609">
                  <c:v>351.24095026494098</c:v>
                </c:pt>
                <c:pt idx="151610">
                  <c:v>351.24326702021398</c:v>
                </c:pt>
                <c:pt idx="151611">
                  <c:v>351.245583775488</c:v>
                </c:pt>
                <c:pt idx="151612">
                  <c:v>351.247900530761</c:v>
                </c:pt>
                <c:pt idx="151613">
                  <c:v>351.25021728603502</c:v>
                </c:pt>
                <c:pt idx="151614">
                  <c:v>351.25253404130899</c:v>
                </c:pt>
                <c:pt idx="151615">
                  <c:v>351.25485079658199</c:v>
                </c:pt>
                <c:pt idx="151616">
                  <c:v>351.25716755185601</c:v>
                </c:pt>
                <c:pt idx="151617">
                  <c:v>351.25948430712901</c:v>
                </c:pt>
                <c:pt idx="151618">
                  <c:v>351.26180106240298</c:v>
                </c:pt>
                <c:pt idx="151619">
                  <c:v>351.26411781767598</c:v>
                </c:pt>
                <c:pt idx="151620">
                  <c:v>351.26643457295</c:v>
                </c:pt>
                <c:pt idx="151621">
                  <c:v>351.268751328223</c:v>
                </c:pt>
                <c:pt idx="151622">
                  <c:v>351.27106808349703</c:v>
                </c:pt>
                <c:pt idx="151623">
                  <c:v>351.27338483877003</c:v>
                </c:pt>
                <c:pt idx="151624">
                  <c:v>351.27570159404399</c:v>
                </c:pt>
                <c:pt idx="151625">
                  <c:v>351.27801834931699</c:v>
                </c:pt>
                <c:pt idx="151626">
                  <c:v>351.28033510459102</c:v>
                </c:pt>
                <c:pt idx="151627">
                  <c:v>351.28265185986402</c:v>
                </c:pt>
                <c:pt idx="151628">
                  <c:v>351.28496861513798</c:v>
                </c:pt>
                <c:pt idx="151629">
                  <c:v>351.28728537041098</c:v>
                </c:pt>
                <c:pt idx="151630">
                  <c:v>351.28960212568501</c:v>
                </c:pt>
                <c:pt idx="151631">
                  <c:v>351.29191888095801</c:v>
                </c:pt>
                <c:pt idx="151632">
                  <c:v>351.29423563623197</c:v>
                </c:pt>
                <c:pt idx="151633">
                  <c:v>351.29655239150497</c:v>
                </c:pt>
                <c:pt idx="151634">
                  <c:v>351.298869146779</c:v>
                </c:pt>
                <c:pt idx="151635">
                  <c:v>351.301185902052</c:v>
                </c:pt>
                <c:pt idx="151636">
                  <c:v>351.30350265732602</c:v>
                </c:pt>
                <c:pt idx="151637">
                  <c:v>351.30581941259902</c:v>
                </c:pt>
                <c:pt idx="151638">
                  <c:v>351.30813616787299</c:v>
                </c:pt>
                <c:pt idx="151639">
                  <c:v>351.31045292314599</c:v>
                </c:pt>
                <c:pt idx="151640">
                  <c:v>351.31276967842001</c:v>
                </c:pt>
                <c:pt idx="151641">
                  <c:v>351.31508643369301</c:v>
                </c:pt>
                <c:pt idx="151642">
                  <c:v>351.31740318896698</c:v>
                </c:pt>
                <c:pt idx="151643">
                  <c:v>351.31971994423998</c:v>
                </c:pt>
                <c:pt idx="151644">
                  <c:v>351.322036699514</c:v>
                </c:pt>
                <c:pt idx="151645">
                  <c:v>351.324353454787</c:v>
                </c:pt>
                <c:pt idx="151646">
                  <c:v>351.32667021006102</c:v>
                </c:pt>
                <c:pt idx="151647">
                  <c:v>351.32898696533402</c:v>
                </c:pt>
                <c:pt idx="151648">
                  <c:v>351.33130372060799</c:v>
                </c:pt>
                <c:pt idx="151649">
                  <c:v>351.33362047588099</c:v>
                </c:pt>
                <c:pt idx="151650">
                  <c:v>351.33593723115501</c:v>
                </c:pt>
                <c:pt idx="151651">
                  <c:v>351.33825398642801</c:v>
                </c:pt>
                <c:pt idx="151652">
                  <c:v>351.34057074170198</c:v>
                </c:pt>
                <c:pt idx="151653">
                  <c:v>351.34288749697498</c:v>
                </c:pt>
                <c:pt idx="151654">
                  <c:v>351.345204252249</c:v>
                </c:pt>
                <c:pt idx="151655">
                  <c:v>351.347521007522</c:v>
                </c:pt>
                <c:pt idx="151656">
                  <c:v>351.34983776279603</c:v>
                </c:pt>
                <c:pt idx="151657">
                  <c:v>351.35215451806999</c:v>
                </c:pt>
                <c:pt idx="151658">
                  <c:v>351.35447127334299</c:v>
                </c:pt>
                <c:pt idx="151659">
                  <c:v>351.35678802861702</c:v>
                </c:pt>
                <c:pt idx="151660">
                  <c:v>351.35910478389002</c:v>
                </c:pt>
                <c:pt idx="151661">
                  <c:v>351.36142153916398</c:v>
                </c:pt>
                <c:pt idx="151662">
                  <c:v>351.36373829443698</c:v>
                </c:pt>
                <c:pt idx="151663">
                  <c:v>351.36605504971101</c:v>
                </c:pt>
                <c:pt idx="151664">
                  <c:v>351.36837180498401</c:v>
                </c:pt>
                <c:pt idx="151665">
                  <c:v>351.37068856025797</c:v>
                </c:pt>
                <c:pt idx="151666">
                  <c:v>351.37300531553097</c:v>
                </c:pt>
                <c:pt idx="151667">
                  <c:v>351.375322070805</c:v>
                </c:pt>
                <c:pt idx="151668">
                  <c:v>351.377638826078</c:v>
                </c:pt>
                <c:pt idx="151669">
                  <c:v>351.37995558135202</c:v>
                </c:pt>
                <c:pt idx="151670">
                  <c:v>351.38227233662502</c:v>
                </c:pt>
                <c:pt idx="151671">
                  <c:v>351.38458909189899</c:v>
                </c:pt>
                <c:pt idx="151672">
                  <c:v>351.38690584717199</c:v>
                </c:pt>
                <c:pt idx="151673">
                  <c:v>351.38922260244601</c:v>
                </c:pt>
                <c:pt idx="151674">
                  <c:v>351.39153935771901</c:v>
                </c:pt>
                <c:pt idx="151675">
                  <c:v>351.39385611299298</c:v>
                </c:pt>
                <c:pt idx="151676">
                  <c:v>351.39617286826598</c:v>
                </c:pt>
                <c:pt idx="151677">
                  <c:v>351.39848962354</c:v>
                </c:pt>
                <c:pt idx="151678">
                  <c:v>351.400806378813</c:v>
                </c:pt>
                <c:pt idx="151679">
                  <c:v>351.40312313408702</c:v>
                </c:pt>
                <c:pt idx="151680">
                  <c:v>351.40543988936003</c:v>
                </c:pt>
                <c:pt idx="151681">
                  <c:v>351.40775664463399</c:v>
                </c:pt>
                <c:pt idx="151682">
                  <c:v>351.41007339990699</c:v>
                </c:pt>
                <c:pt idx="151683">
                  <c:v>351.41239015518101</c:v>
                </c:pt>
                <c:pt idx="151684">
                  <c:v>351.41470691045402</c:v>
                </c:pt>
                <c:pt idx="151685">
                  <c:v>351.41702366572798</c:v>
                </c:pt>
                <c:pt idx="151686">
                  <c:v>351.41934042100098</c:v>
                </c:pt>
                <c:pt idx="151687">
                  <c:v>351.421657176275</c:v>
                </c:pt>
                <c:pt idx="151688">
                  <c:v>351.42397393154801</c:v>
                </c:pt>
                <c:pt idx="151689">
                  <c:v>351.42629068682197</c:v>
                </c:pt>
                <c:pt idx="151690">
                  <c:v>351.42860744209497</c:v>
                </c:pt>
                <c:pt idx="151691">
                  <c:v>351.430924197369</c:v>
                </c:pt>
                <c:pt idx="151692">
                  <c:v>351.433240952642</c:v>
                </c:pt>
                <c:pt idx="151693">
                  <c:v>351.43555770791602</c:v>
                </c:pt>
                <c:pt idx="151694">
                  <c:v>351.43787446318902</c:v>
                </c:pt>
                <c:pt idx="151695">
                  <c:v>351.44019121846299</c:v>
                </c:pt>
                <c:pt idx="151696">
                  <c:v>351.44250797373599</c:v>
                </c:pt>
                <c:pt idx="151697">
                  <c:v>351.44482472901001</c:v>
                </c:pt>
                <c:pt idx="151698">
                  <c:v>351.44714148428301</c:v>
                </c:pt>
                <c:pt idx="151699">
                  <c:v>351.44945823955698</c:v>
                </c:pt>
                <c:pt idx="151700">
                  <c:v>351.451774994831</c:v>
                </c:pt>
                <c:pt idx="151701">
                  <c:v>351.454091750104</c:v>
                </c:pt>
                <c:pt idx="151702">
                  <c:v>351.45640850537802</c:v>
                </c:pt>
                <c:pt idx="151703">
                  <c:v>351.45872526065102</c:v>
                </c:pt>
                <c:pt idx="151704">
                  <c:v>351.46104201592499</c:v>
                </c:pt>
                <c:pt idx="151705">
                  <c:v>351.46335877119799</c:v>
                </c:pt>
                <c:pt idx="151706">
                  <c:v>351.46567552647201</c:v>
                </c:pt>
                <c:pt idx="151707">
                  <c:v>351.46799228174501</c:v>
                </c:pt>
                <c:pt idx="151708">
                  <c:v>351.47030903701898</c:v>
                </c:pt>
                <c:pt idx="151709">
                  <c:v>351.47262579229198</c:v>
                </c:pt>
                <c:pt idx="151710">
                  <c:v>351.474942547566</c:v>
                </c:pt>
                <c:pt idx="151711">
                  <c:v>351.477259302839</c:v>
                </c:pt>
                <c:pt idx="151712">
                  <c:v>351.47957605811303</c:v>
                </c:pt>
                <c:pt idx="151713">
                  <c:v>351.48189281338603</c:v>
                </c:pt>
                <c:pt idx="151714">
                  <c:v>351.48420956865999</c:v>
                </c:pt>
                <c:pt idx="151715">
                  <c:v>351.48652632393299</c:v>
                </c:pt>
                <c:pt idx="151716">
                  <c:v>351.48884307920702</c:v>
                </c:pt>
                <c:pt idx="151717">
                  <c:v>351.49115983448002</c:v>
                </c:pt>
                <c:pt idx="151718">
                  <c:v>351.49347658975398</c:v>
                </c:pt>
                <c:pt idx="151719">
                  <c:v>351.49579334502698</c:v>
                </c:pt>
                <c:pt idx="151720">
                  <c:v>351.49811010030101</c:v>
                </c:pt>
                <c:pt idx="151721">
                  <c:v>351.50042685557401</c:v>
                </c:pt>
                <c:pt idx="151722">
                  <c:v>351.50274361084797</c:v>
                </c:pt>
                <c:pt idx="151723">
                  <c:v>351.50506036612097</c:v>
                </c:pt>
                <c:pt idx="151724">
                  <c:v>351.507377121395</c:v>
                </c:pt>
                <c:pt idx="151725">
                  <c:v>351.509693876668</c:v>
                </c:pt>
                <c:pt idx="151726">
                  <c:v>351.51201063194202</c:v>
                </c:pt>
                <c:pt idx="151727">
                  <c:v>351.51432738721502</c:v>
                </c:pt>
                <c:pt idx="151728">
                  <c:v>351.51664414248899</c:v>
                </c:pt>
                <c:pt idx="151729">
                  <c:v>351.51896089776199</c:v>
                </c:pt>
                <c:pt idx="151730">
                  <c:v>351.52127765303601</c:v>
                </c:pt>
                <c:pt idx="151731">
                  <c:v>351.52359440830901</c:v>
                </c:pt>
                <c:pt idx="151732">
                  <c:v>351.52591116358298</c:v>
                </c:pt>
                <c:pt idx="151733">
                  <c:v>351.52822791885598</c:v>
                </c:pt>
                <c:pt idx="151734">
                  <c:v>351.53054467413</c:v>
                </c:pt>
                <c:pt idx="151735">
                  <c:v>351.532861429403</c:v>
                </c:pt>
                <c:pt idx="151736">
                  <c:v>351.53517818467702</c:v>
                </c:pt>
                <c:pt idx="151737">
                  <c:v>351.53749493995002</c:v>
                </c:pt>
                <c:pt idx="151738">
                  <c:v>351.53981169522399</c:v>
                </c:pt>
                <c:pt idx="151739">
                  <c:v>351.54212845049699</c:v>
                </c:pt>
                <c:pt idx="151740">
                  <c:v>351.54444520577101</c:v>
                </c:pt>
                <c:pt idx="151741">
                  <c:v>351.54676196104401</c:v>
                </c:pt>
                <c:pt idx="151742">
                  <c:v>351.54907871631798</c:v>
                </c:pt>
                <c:pt idx="151743">
                  <c:v>351.551395471592</c:v>
                </c:pt>
                <c:pt idx="151744">
                  <c:v>351.553712226865</c:v>
                </c:pt>
                <c:pt idx="151745">
                  <c:v>351.55602898213903</c:v>
                </c:pt>
                <c:pt idx="151746">
                  <c:v>351.55834573741203</c:v>
                </c:pt>
                <c:pt idx="151747">
                  <c:v>351.56066249268599</c:v>
                </c:pt>
                <c:pt idx="151748">
                  <c:v>351.56297924795899</c:v>
                </c:pt>
                <c:pt idx="151749">
                  <c:v>351.56529600323302</c:v>
                </c:pt>
                <c:pt idx="151750">
                  <c:v>351.56761275850602</c:v>
                </c:pt>
                <c:pt idx="151751">
                  <c:v>351.56992951377998</c:v>
                </c:pt>
                <c:pt idx="151752">
                  <c:v>351.57224626905298</c:v>
                </c:pt>
                <c:pt idx="151753">
                  <c:v>351.57456302432701</c:v>
                </c:pt>
                <c:pt idx="151754">
                  <c:v>351.57687977960001</c:v>
                </c:pt>
                <c:pt idx="151755">
                  <c:v>351.57919653487397</c:v>
                </c:pt>
                <c:pt idx="151756">
                  <c:v>351.58151329014697</c:v>
                </c:pt>
                <c:pt idx="151757">
                  <c:v>351.583830045421</c:v>
                </c:pt>
                <c:pt idx="151758">
                  <c:v>351.586146800694</c:v>
                </c:pt>
                <c:pt idx="151759">
                  <c:v>351.58846355596802</c:v>
                </c:pt>
                <c:pt idx="151760">
                  <c:v>351.59078031124102</c:v>
                </c:pt>
                <c:pt idx="151761">
                  <c:v>351.59309706651499</c:v>
                </c:pt>
                <c:pt idx="151762">
                  <c:v>351.59541382178799</c:v>
                </c:pt>
                <c:pt idx="151763">
                  <c:v>351.59773057706201</c:v>
                </c:pt>
                <c:pt idx="151764">
                  <c:v>351.60004733233501</c:v>
                </c:pt>
                <c:pt idx="151765">
                  <c:v>351.60236408760898</c:v>
                </c:pt>
                <c:pt idx="151766">
                  <c:v>351.60468084288198</c:v>
                </c:pt>
                <c:pt idx="151767">
                  <c:v>351.606997598156</c:v>
                </c:pt>
                <c:pt idx="151768">
                  <c:v>351.609314353429</c:v>
                </c:pt>
                <c:pt idx="151769">
                  <c:v>351.61163110870302</c:v>
                </c:pt>
                <c:pt idx="151770">
                  <c:v>351.61394786397602</c:v>
                </c:pt>
                <c:pt idx="151771">
                  <c:v>351.61626461924999</c:v>
                </c:pt>
                <c:pt idx="151772">
                  <c:v>351.61858137452299</c:v>
                </c:pt>
                <c:pt idx="151773">
                  <c:v>351.62089812979701</c:v>
                </c:pt>
                <c:pt idx="151774">
                  <c:v>351.62321488507001</c:v>
                </c:pt>
                <c:pt idx="151775">
                  <c:v>351.62553164034398</c:v>
                </c:pt>
                <c:pt idx="151776">
                  <c:v>351.62784839561698</c:v>
                </c:pt>
                <c:pt idx="151777">
                  <c:v>351.630165150891</c:v>
                </c:pt>
                <c:pt idx="151778">
                  <c:v>351.632481906164</c:v>
                </c:pt>
                <c:pt idx="151779">
                  <c:v>351.63479866143803</c:v>
                </c:pt>
                <c:pt idx="151780">
                  <c:v>351.63711541671103</c:v>
                </c:pt>
                <c:pt idx="151781">
                  <c:v>351.63943217198499</c:v>
                </c:pt>
                <c:pt idx="151782">
                  <c:v>351.64174892725799</c:v>
                </c:pt>
                <c:pt idx="151783">
                  <c:v>351.64406568253202</c:v>
                </c:pt>
                <c:pt idx="151784">
                  <c:v>351.64638243780502</c:v>
                </c:pt>
                <c:pt idx="151785">
                  <c:v>351.64869919307898</c:v>
                </c:pt>
                <c:pt idx="151786">
                  <c:v>351.65101594835301</c:v>
                </c:pt>
                <c:pt idx="151787">
                  <c:v>351.65333270362601</c:v>
                </c:pt>
                <c:pt idx="151788">
                  <c:v>351.65564945889997</c:v>
                </c:pt>
                <c:pt idx="151789">
                  <c:v>351.65796621417297</c:v>
                </c:pt>
                <c:pt idx="151790">
                  <c:v>351.660282969447</c:v>
                </c:pt>
                <c:pt idx="151791">
                  <c:v>351.66259972472</c:v>
                </c:pt>
                <c:pt idx="151792">
                  <c:v>351.66491647999402</c:v>
                </c:pt>
                <c:pt idx="151793">
                  <c:v>351.66723323526702</c:v>
                </c:pt>
                <c:pt idx="151794">
                  <c:v>351.66954999054099</c:v>
                </c:pt>
                <c:pt idx="151795">
                  <c:v>351.67186674581399</c:v>
                </c:pt>
                <c:pt idx="151796">
                  <c:v>351.67418350108801</c:v>
                </c:pt>
                <c:pt idx="151797">
                  <c:v>351.67650025636101</c:v>
                </c:pt>
                <c:pt idx="151798">
                  <c:v>351.67881701163498</c:v>
                </c:pt>
                <c:pt idx="151799">
                  <c:v>351.68113376690798</c:v>
                </c:pt>
                <c:pt idx="151800">
                  <c:v>351.683450522182</c:v>
                </c:pt>
                <c:pt idx="151801">
                  <c:v>351.685767277455</c:v>
                </c:pt>
                <c:pt idx="151802">
                  <c:v>351.68808403272902</c:v>
                </c:pt>
                <c:pt idx="151803">
                  <c:v>351.69040078800202</c:v>
                </c:pt>
                <c:pt idx="151804">
                  <c:v>351.69271754327599</c:v>
                </c:pt>
                <c:pt idx="151805">
                  <c:v>351.69503429854899</c:v>
                </c:pt>
                <c:pt idx="151806">
                  <c:v>351.69735105382301</c:v>
                </c:pt>
                <c:pt idx="151807">
                  <c:v>351.69966780909601</c:v>
                </c:pt>
                <c:pt idx="151808">
                  <c:v>351.70198456436998</c:v>
                </c:pt>
                <c:pt idx="151809">
                  <c:v>351.70430131964298</c:v>
                </c:pt>
                <c:pt idx="151810">
                  <c:v>351.706618074917</c:v>
                </c:pt>
                <c:pt idx="151811">
                  <c:v>351.70893483019</c:v>
                </c:pt>
                <c:pt idx="151812">
                  <c:v>351.71125158546403</c:v>
                </c:pt>
                <c:pt idx="151813">
                  <c:v>351.71356834073703</c:v>
                </c:pt>
                <c:pt idx="151814">
                  <c:v>351.71588509601099</c:v>
                </c:pt>
                <c:pt idx="151815">
                  <c:v>351.71820185128399</c:v>
                </c:pt>
                <c:pt idx="151816">
                  <c:v>351.72051860655802</c:v>
                </c:pt>
                <c:pt idx="151817">
                  <c:v>351.72283536183102</c:v>
                </c:pt>
                <c:pt idx="151818">
                  <c:v>351.72515211710498</c:v>
                </c:pt>
                <c:pt idx="151819">
                  <c:v>351.72746887237798</c:v>
                </c:pt>
                <c:pt idx="151820">
                  <c:v>351.72978562765201</c:v>
                </c:pt>
                <c:pt idx="151821">
                  <c:v>351.73210238292501</c:v>
                </c:pt>
                <c:pt idx="151822">
                  <c:v>351.73441913819897</c:v>
                </c:pt>
                <c:pt idx="151823">
                  <c:v>351.73673589347197</c:v>
                </c:pt>
                <c:pt idx="151824">
                  <c:v>351.739052648746</c:v>
                </c:pt>
                <c:pt idx="151825">
                  <c:v>351.741369404019</c:v>
                </c:pt>
                <c:pt idx="151826">
                  <c:v>351.74368615929302</c:v>
                </c:pt>
                <c:pt idx="151827">
                  <c:v>351.74600291456699</c:v>
                </c:pt>
                <c:pt idx="151828">
                  <c:v>351.74831966983999</c:v>
                </c:pt>
                <c:pt idx="151829">
                  <c:v>351.75063642511401</c:v>
                </c:pt>
                <c:pt idx="151830">
                  <c:v>351.75295318038701</c:v>
                </c:pt>
                <c:pt idx="151831">
                  <c:v>351.75526993566098</c:v>
                </c:pt>
                <c:pt idx="151832">
                  <c:v>351.75758669093398</c:v>
                </c:pt>
                <c:pt idx="151833">
                  <c:v>351.759903446208</c:v>
                </c:pt>
                <c:pt idx="151834">
                  <c:v>351.762220201481</c:v>
                </c:pt>
                <c:pt idx="151835">
                  <c:v>351.76453695675502</c:v>
                </c:pt>
                <c:pt idx="151836">
                  <c:v>351.76685371202802</c:v>
                </c:pt>
                <c:pt idx="151837">
                  <c:v>351.76917046730199</c:v>
                </c:pt>
                <c:pt idx="151838">
                  <c:v>351.77148722257499</c:v>
                </c:pt>
                <c:pt idx="151839">
                  <c:v>351.77380397784901</c:v>
                </c:pt>
                <c:pt idx="151840">
                  <c:v>351.77612073312201</c:v>
                </c:pt>
                <c:pt idx="151841">
                  <c:v>351.77843748839598</c:v>
                </c:pt>
                <c:pt idx="151842">
                  <c:v>351.78075424366898</c:v>
                </c:pt>
                <c:pt idx="151843">
                  <c:v>351.783070998943</c:v>
                </c:pt>
                <c:pt idx="151844">
                  <c:v>351.785387754216</c:v>
                </c:pt>
                <c:pt idx="151845">
                  <c:v>351.78770450949003</c:v>
                </c:pt>
                <c:pt idx="151846">
                  <c:v>351.79002126476303</c:v>
                </c:pt>
                <c:pt idx="151847">
                  <c:v>351.79233802003699</c:v>
                </c:pt>
                <c:pt idx="151848">
                  <c:v>351.79465477530999</c:v>
                </c:pt>
                <c:pt idx="151849">
                  <c:v>351.79697153058402</c:v>
                </c:pt>
                <c:pt idx="151850">
                  <c:v>351.79928828585702</c:v>
                </c:pt>
                <c:pt idx="151851">
                  <c:v>351.80160504113098</c:v>
                </c:pt>
                <c:pt idx="151852">
                  <c:v>351.80392179640398</c:v>
                </c:pt>
                <c:pt idx="151853">
                  <c:v>351.80623855167801</c:v>
                </c:pt>
                <c:pt idx="151854">
                  <c:v>351.80855530695101</c:v>
                </c:pt>
                <c:pt idx="151855">
                  <c:v>351.81087206222497</c:v>
                </c:pt>
                <c:pt idx="151856">
                  <c:v>351.81318881749797</c:v>
                </c:pt>
                <c:pt idx="151857">
                  <c:v>351.815505572772</c:v>
                </c:pt>
                <c:pt idx="151858">
                  <c:v>351.817822328045</c:v>
                </c:pt>
                <c:pt idx="151859">
                  <c:v>351.82013908331902</c:v>
                </c:pt>
                <c:pt idx="151860">
                  <c:v>351.82245583859202</c:v>
                </c:pt>
                <c:pt idx="151861">
                  <c:v>351.82477259386599</c:v>
                </c:pt>
                <c:pt idx="151862">
                  <c:v>351.82708934913899</c:v>
                </c:pt>
                <c:pt idx="151863">
                  <c:v>351.82940610441301</c:v>
                </c:pt>
                <c:pt idx="151864">
                  <c:v>351.83172285968601</c:v>
                </c:pt>
                <c:pt idx="151865">
                  <c:v>351.83403961495998</c:v>
                </c:pt>
                <c:pt idx="151866">
                  <c:v>351.83635637023298</c:v>
                </c:pt>
                <c:pt idx="151867">
                  <c:v>351.838673125507</c:v>
                </c:pt>
                <c:pt idx="151868">
                  <c:v>351.84098988078</c:v>
                </c:pt>
                <c:pt idx="151869">
                  <c:v>351.84330663605402</c:v>
                </c:pt>
                <c:pt idx="151870">
                  <c:v>351.84562339132799</c:v>
                </c:pt>
                <c:pt idx="151871">
                  <c:v>351.84794014660099</c:v>
                </c:pt>
                <c:pt idx="151872">
                  <c:v>351.85025690187501</c:v>
                </c:pt>
                <c:pt idx="151873">
                  <c:v>351.85257365714801</c:v>
                </c:pt>
                <c:pt idx="151874">
                  <c:v>351.85489041242198</c:v>
                </c:pt>
                <c:pt idx="151875">
                  <c:v>351.85720716769498</c:v>
                </c:pt>
                <c:pt idx="151876">
                  <c:v>351.859523922969</c:v>
                </c:pt>
                <c:pt idx="151877">
                  <c:v>351.861840678242</c:v>
                </c:pt>
                <c:pt idx="151878">
                  <c:v>351.86415743351603</c:v>
                </c:pt>
                <c:pt idx="151879">
                  <c:v>351.86647418878903</c:v>
                </c:pt>
                <c:pt idx="151880">
                  <c:v>351.86879094406299</c:v>
                </c:pt>
                <c:pt idx="151881">
                  <c:v>351.87110769933599</c:v>
                </c:pt>
                <c:pt idx="151882">
                  <c:v>351.87342445461002</c:v>
                </c:pt>
                <c:pt idx="151883">
                  <c:v>351.87574120988302</c:v>
                </c:pt>
                <c:pt idx="151884">
                  <c:v>351.87805796515698</c:v>
                </c:pt>
                <c:pt idx="151885">
                  <c:v>351.88037472042998</c:v>
                </c:pt>
                <c:pt idx="151886">
                  <c:v>351.88269147570401</c:v>
                </c:pt>
                <c:pt idx="151887">
                  <c:v>351.88500823097701</c:v>
                </c:pt>
                <c:pt idx="151888">
                  <c:v>351.88732498625097</c:v>
                </c:pt>
                <c:pt idx="151889">
                  <c:v>351.88964174152397</c:v>
                </c:pt>
                <c:pt idx="151890">
                  <c:v>351.891958496798</c:v>
                </c:pt>
                <c:pt idx="151891">
                  <c:v>351.894275252071</c:v>
                </c:pt>
                <c:pt idx="151892">
                  <c:v>351.89659200734502</c:v>
                </c:pt>
                <c:pt idx="151893">
                  <c:v>351.89890876261802</c:v>
                </c:pt>
                <c:pt idx="151894">
                  <c:v>351.90122551789199</c:v>
                </c:pt>
                <c:pt idx="151895">
                  <c:v>351.90354227316499</c:v>
                </c:pt>
                <c:pt idx="151896">
                  <c:v>351.90585902843901</c:v>
                </c:pt>
                <c:pt idx="151897">
                  <c:v>351.90817578371201</c:v>
                </c:pt>
                <c:pt idx="151898">
                  <c:v>351.91049253898598</c:v>
                </c:pt>
                <c:pt idx="151899">
                  <c:v>351.91280929425898</c:v>
                </c:pt>
                <c:pt idx="151900">
                  <c:v>351.915126049533</c:v>
                </c:pt>
                <c:pt idx="151901">
                  <c:v>351.917442804806</c:v>
                </c:pt>
                <c:pt idx="151902">
                  <c:v>351.91975956008002</c:v>
                </c:pt>
                <c:pt idx="151903">
                  <c:v>351.92207631535302</c:v>
                </c:pt>
                <c:pt idx="151904">
                  <c:v>351.92439307062699</c:v>
                </c:pt>
                <c:pt idx="151905">
                  <c:v>351.92670982589999</c:v>
                </c:pt>
                <c:pt idx="151906">
                  <c:v>351.92902658117401</c:v>
                </c:pt>
                <c:pt idx="151907">
                  <c:v>351.93134333644701</c:v>
                </c:pt>
                <c:pt idx="151908">
                  <c:v>351.93366009172098</c:v>
                </c:pt>
                <c:pt idx="151909">
                  <c:v>351.93597684699398</c:v>
                </c:pt>
                <c:pt idx="151910">
                  <c:v>351.938293602268</c:v>
                </c:pt>
                <c:pt idx="151911">
                  <c:v>351.940610357541</c:v>
                </c:pt>
                <c:pt idx="151912">
                  <c:v>351.94292711281503</c:v>
                </c:pt>
                <c:pt idx="151913">
                  <c:v>351.94524386808899</c:v>
                </c:pt>
                <c:pt idx="151914">
                  <c:v>351.94756062336199</c:v>
                </c:pt>
                <c:pt idx="151915">
                  <c:v>351.94987737863602</c:v>
                </c:pt>
                <c:pt idx="151916">
                  <c:v>351.95219413390902</c:v>
                </c:pt>
                <c:pt idx="151917">
                  <c:v>351.95451088918298</c:v>
                </c:pt>
                <c:pt idx="151918">
                  <c:v>351.95682764445598</c:v>
                </c:pt>
                <c:pt idx="151919">
                  <c:v>351.95914439973001</c:v>
                </c:pt>
                <c:pt idx="151920">
                  <c:v>351.96146115500301</c:v>
                </c:pt>
                <c:pt idx="151921">
                  <c:v>351.96377791027697</c:v>
                </c:pt>
                <c:pt idx="151922">
                  <c:v>351.96609466554997</c:v>
                </c:pt>
                <c:pt idx="151923">
                  <c:v>351.968411420824</c:v>
                </c:pt>
                <c:pt idx="151924">
                  <c:v>351.970728176097</c:v>
                </c:pt>
                <c:pt idx="151925">
                  <c:v>351.97304493137102</c:v>
                </c:pt>
                <c:pt idx="151926">
                  <c:v>351.97536168664402</c:v>
                </c:pt>
                <c:pt idx="151927">
                  <c:v>351.97767844191799</c:v>
                </c:pt>
                <c:pt idx="151928">
                  <c:v>351.97999519719099</c:v>
                </c:pt>
                <c:pt idx="151929">
                  <c:v>351.98231195246501</c:v>
                </c:pt>
                <c:pt idx="151930">
                  <c:v>351.98462870773801</c:v>
                </c:pt>
                <c:pt idx="151931">
                  <c:v>351.98694546301198</c:v>
                </c:pt>
                <c:pt idx="151932">
                  <c:v>351.98926221828498</c:v>
                </c:pt>
                <c:pt idx="151933">
                  <c:v>351.991578973559</c:v>
                </c:pt>
                <c:pt idx="151934">
                  <c:v>351.993895728832</c:v>
                </c:pt>
                <c:pt idx="151935">
                  <c:v>351.99621248410602</c:v>
                </c:pt>
                <c:pt idx="151936">
                  <c:v>351.99852923937902</c:v>
                </c:pt>
                <c:pt idx="151937">
                  <c:v>352.00084599465299</c:v>
                </c:pt>
                <c:pt idx="151938">
                  <c:v>352.00316274992599</c:v>
                </c:pt>
                <c:pt idx="151939">
                  <c:v>352.00547950520001</c:v>
                </c:pt>
                <c:pt idx="151940">
                  <c:v>352.00779626047301</c:v>
                </c:pt>
                <c:pt idx="151941">
                  <c:v>352.01011301574698</c:v>
                </c:pt>
                <c:pt idx="151942">
                  <c:v>352.01242977101998</c:v>
                </c:pt>
                <c:pt idx="151943">
                  <c:v>352.014746526294</c:v>
                </c:pt>
                <c:pt idx="151944">
                  <c:v>352.017063281567</c:v>
                </c:pt>
                <c:pt idx="151945">
                  <c:v>352.01938003684103</c:v>
                </c:pt>
                <c:pt idx="151946">
                  <c:v>352.02169679211403</c:v>
                </c:pt>
                <c:pt idx="151947">
                  <c:v>352.02401354738799</c:v>
                </c:pt>
                <c:pt idx="151948">
                  <c:v>352.02633030266099</c:v>
                </c:pt>
                <c:pt idx="151949">
                  <c:v>352.02864705793502</c:v>
                </c:pt>
                <c:pt idx="151950">
                  <c:v>352.03096381320802</c:v>
                </c:pt>
                <c:pt idx="151951">
                  <c:v>352.03328056848198</c:v>
                </c:pt>
                <c:pt idx="151952">
                  <c:v>352.03559732375498</c:v>
                </c:pt>
                <c:pt idx="151953">
                  <c:v>352.03791407902901</c:v>
                </c:pt>
                <c:pt idx="151954">
                  <c:v>352.04023083430201</c:v>
                </c:pt>
                <c:pt idx="151955">
                  <c:v>352.04254758957597</c:v>
                </c:pt>
                <c:pt idx="151956">
                  <c:v>352.04486434485</c:v>
                </c:pt>
                <c:pt idx="151957">
                  <c:v>352.047181100123</c:v>
                </c:pt>
                <c:pt idx="151958">
                  <c:v>352.04949785539702</c:v>
                </c:pt>
                <c:pt idx="151959">
                  <c:v>352.05181461067002</c:v>
                </c:pt>
                <c:pt idx="151960">
                  <c:v>352.05413136594399</c:v>
                </c:pt>
                <c:pt idx="151961">
                  <c:v>352.05644812121699</c:v>
                </c:pt>
                <c:pt idx="151962">
                  <c:v>352.05876487649101</c:v>
                </c:pt>
                <c:pt idx="151963">
                  <c:v>352.06108163176401</c:v>
                </c:pt>
                <c:pt idx="151964">
                  <c:v>352.06339838703798</c:v>
                </c:pt>
                <c:pt idx="151965">
                  <c:v>352.06571514231098</c:v>
                </c:pt>
                <c:pt idx="151966">
                  <c:v>352.068031897585</c:v>
                </c:pt>
                <c:pt idx="151967">
                  <c:v>352.070348652858</c:v>
                </c:pt>
                <c:pt idx="151968">
                  <c:v>352.07266540813202</c:v>
                </c:pt>
                <c:pt idx="151969">
                  <c:v>352.07498216340502</c:v>
                </c:pt>
                <c:pt idx="151970">
                  <c:v>352.07729891867899</c:v>
                </c:pt>
                <c:pt idx="151971">
                  <c:v>352.07961567395199</c:v>
                </c:pt>
                <c:pt idx="151972">
                  <c:v>352.08193242922601</c:v>
                </c:pt>
                <c:pt idx="151973">
                  <c:v>352.08424918449901</c:v>
                </c:pt>
                <c:pt idx="151974">
                  <c:v>352.08656593977298</c:v>
                </c:pt>
                <c:pt idx="151975">
                  <c:v>352.08888269504598</c:v>
                </c:pt>
                <c:pt idx="151976">
                  <c:v>352.09119945032</c:v>
                </c:pt>
                <c:pt idx="151977">
                  <c:v>352.093516205593</c:v>
                </c:pt>
                <c:pt idx="151978">
                  <c:v>352.09583296086703</c:v>
                </c:pt>
                <c:pt idx="151979">
                  <c:v>352.09814971614003</c:v>
                </c:pt>
                <c:pt idx="151980">
                  <c:v>352.10046647141399</c:v>
                </c:pt>
                <c:pt idx="151981">
                  <c:v>352.102783226687</c:v>
                </c:pt>
                <c:pt idx="151982">
                  <c:v>352.10509998196102</c:v>
                </c:pt>
                <c:pt idx="151983">
                  <c:v>352.10741673723402</c:v>
                </c:pt>
                <c:pt idx="151984">
                  <c:v>352.10973349250798</c:v>
                </c:pt>
                <c:pt idx="151985">
                  <c:v>352.11205024778099</c:v>
                </c:pt>
                <c:pt idx="151986">
                  <c:v>352.11436700305501</c:v>
                </c:pt>
                <c:pt idx="151987">
                  <c:v>352.11668375832801</c:v>
                </c:pt>
                <c:pt idx="151988">
                  <c:v>352.11900051360197</c:v>
                </c:pt>
                <c:pt idx="151989">
                  <c:v>352.12131726887498</c:v>
                </c:pt>
                <c:pt idx="151990">
                  <c:v>352.123634024149</c:v>
                </c:pt>
                <c:pt idx="151991">
                  <c:v>352.125950779422</c:v>
                </c:pt>
                <c:pt idx="151992">
                  <c:v>352.12826753469602</c:v>
                </c:pt>
                <c:pt idx="151993">
                  <c:v>352.13058428996902</c:v>
                </c:pt>
                <c:pt idx="151994">
                  <c:v>352.13290104524299</c:v>
                </c:pt>
                <c:pt idx="151995">
                  <c:v>352.13521780051599</c:v>
                </c:pt>
                <c:pt idx="151996">
                  <c:v>352.13753455579001</c:v>
                </c:pt>
                <c:pt idx="151997">
                  <c:v>352.13985131106301</c:v>
                </c:pt>
                <c:pt idx="151998">
                  <c:v>352.14216806633698</c:v>
                </c:pt>
                <c:pt idx="151999">
                  <c:v>352.144484821611</c:v>
                </c:pt>
                <c:pt idx="152000">
                  <c:v>352.146801576884</c:v>
                </c:pt>
                <c:pt idx="152001">
                  <c:v>352.14911833215803</c:v>
                </c:pt>
                <c:pt idx="152002">
                  <c:v>352.15143508743103</c:v>
                </c:pt>
                <c:pt idx="152003">
                  <c:v>352.15375184270499</c:v>
                </c:pt>
                <c:pt idx="152004">
                  <c:v>352.15606859797799</c:v>
                </c:pt>
                <c:pt idx="152005">
                  <c:v>352.15838535325202</c:v>
                </c:pt>
                <c:pt idx="152006">
                  <c:v>352.16070210852502</c:v>
                </c:pt>
                <c:pt idx="152007">
                  <c:v>352.16301886379898</c:v>
                </c:pt>
                <c:pt idx="152008">
                  <c:v>352.16533561907198</c:v>
                </c:pt>
                <c:pt idx="152009">
                  <c:v>352.16765237434601</c:v>
                </c:pt>
                <c:pt idx="152010">
                  <c:v>352.16996912961901</c:v>
                </c:pt>
                <c:pt idx="152011">
                  <c:v>352.17228588489297</c:v>
                </c:pt>
                <c:pt idx="152012">
                  <c:v>352.17460264016597</c:v>
                </c:pt>
                <c:pt idx="152013">
                  <c:v>352.17691939544</c:v>
                </c:pt>
                <c:pt idx="152014">
                  <c:v>352.179236150713</c:v>
                </c:pt>
                <c:pt idx="152015">
                  <c:v>352.18155290598702</c:v>
                </c:pt>
                <c:pt idx="152016">
                  <c:v>352.18386966126002</c:v>
                </c:pt>
                <c:pt idx="152017">
                  <c:v>352.18618641653399</c:v>
                </c:pt>
                <c:pt idx="152018">
                  <c:v>352.18850317180699</c:v>
                </c:pt>
                <c:pt idx="152019">
                  <c:v>352.19081992708101</c:v>
                </c:pt>
                <c:pt idx="152020">
                  <c:v>352.19313668235401</c:v>
                </c:pt>
                <c:pt idx="152021">
                  <c:v>352.19545343762798</c:v>
                </c:pt>
                <c:pt idx="152022">
                  <c:v>352.19777019290098</c:v>
                </c:pt>
                <c:pt idx="152023">
                  <c:v>352.200086948175</c:v>
                </c:pt>
                <c:pt idx="152024">
                  <c:v>352.202403703448</c:v>
                </c:pt>
                <c:pt idx="152025">
                  <c:v>352.20472045872202</c:v>
                </c:pt>
                <c:pt idx="152026">
                  <c:v>352.20703721399502</c:v>
                </c:pt>
                <c:pt idx="152027">
                  <c:v>352.20935396926899</c:v>
                </c:pt>
                <c:pt idx="152028">
                  <c:v>352.21167072454199</c:v>
                </c:pt>
                <c:pt idx="152029">
                  <c:v>352.21398747981601</c:v>
                </c:pt>
                <c:pt idx="152030">
                  <c:v>352.21630423508901</c:v>
                </c:pt>
                <c:pt idx="152031">
                  <c:v>352.21862099036298</c:v>
                </c:pt>
                <c:pt idx="152032">
                  <c:v>352.22093774563598</c:v>
                </c:pt>
                <c:pt idx="152033">
                  <c:v>352.22325450091</c:v>
                </c:pt>
                <c:pt idx="152034">
                  <c:v>352.225571256183</c:v>
                </c:pt>
                <c:pt idx="152035">
                  <c:v>352.22788801145703</c:v>
                </c:pt>
                <c:pt idx="152036">
                  <c:v>352.23020476673003</c:v>
                </c:pt>
                <c:pt idx="152037">
                  <c:v>352.23252152200399</c:v>
                </c:pt>
                <c:pt idx="152038">
                  <c:v>352.23483827727699</c:v>
                </c:pt>
                <c:pt idx="152039">
                  <c:v>352.23715503255102</c:v>
                </c:pt>
                <c:pt idx="152040">
                  <c:v>352.23947178782402</c:v>
                </c:pt>
                <c:pt idx="152041">
                  <c:v>352.24178854309798</c:v>
                </c:pt>
                <c:pt idx="152042">
                  <c:v>352.24410529837201</c:v>
                </c:pt>
                <c:pt idx="152043">
                  <c:v>352.24642205364501</c:v>
                </c:pt>
                <c:pt idx="152044">
                  <c:v>352.24873880891897</c:v>
                </c:pt>
                <c:pt idx="152045">
                  <c:v>352.25105556419197</c:v>
                </c:pt>
                <c:pt idx="152046">
                  <c:v>352.253372319466</c:v>
                </c:pt>
                <c:pt idx="152047">
                  <c:v>352.255689074739</c:v>
                </c:pt>
                <c:pt idx="152048">
                  <c:v>352.25800583001302</c:v>
                </c:pt>
                <c:pt idx="152049">
                  <c:v>352.26032258528602</c:v>
                </c:pt>
                <c:pt idx="152050">
                  <c:v>352.26263934055999</c:v>
                </c:pt>
                <c:pt idx="152051">
                  <c:v>352.26495609583299</c:v>
                </c:pt>
                <c:pt idx="152052">
                  <c:v>352.26727285110701</c:v>
                </c:pt>
                <c:pt idx="152053">
                  <c:v>352.26958960638001</c:v>
                </c:pt>
                <c:pt idx="152054">
                  <c:v>352.27190636165398</c:v>
                </c:pt>
                <c:pt idx="152055">
                  <c:v>352.27422311692698</c:v>
                </c:pt>
                <c:pt idx="152056">
                  <c:v>352.276539872201</c:v>
                </c:pt>
                <c:pt idx="152057">
                  <c:v>352.278856627474</c:v>
                </c:pt>
                <c:pt idx="152058">
                  <c:v>352.28117338274802</c:v>
                </c:pt>
                <c:pt idx="152059">
                  <c:v>352.28349013802102</c:v>
                </c:pt>
                <c:pt idx="152060">
                  <c:v>352.28580689329499</c:v>
                </c:pt>
                <c:pt idx="152061">
                  <c:v>352.28812364856799</c:v>
                </c:pt>
                <c:pt idx="152062">
                  <c:v>352.29044040384201</c:v>
                </c:pt>
                <c:pt idx="152063">
                  <c:v>352.29275715911501</c:v>
                </c:pt>
                <c:pt idx="152064">
                  <c:v>352.29507391438898</c:v>
                </c:pt>
                <c:pt idx="152065">
                  <c:v>352.29739066966198</c:v>
                </c:pt>
                <c:pt idx="152066">
                  <c:v>352.299707424936</c:v>
                </c:pt>
                <c:pt idx="152067">
                  <c:v>352.302024180209</c:v>
                </c:pt>
                <c:pt idx="152068">
                  <c:v>352.30434093548303</c:v>
                </c:pt>
                <c:pt idx="152069">
                  <c:v>352.30665769075603</c:v>
                </c:pt>
                <c:pt idx="152070">
                  <c:v>352.30897444602999</c:v>
                </c:pt>
                <c:pt idx="152071">
                  <c:v>352.31129120130299</c:v>
                </c:pt>
                <c:pt idx="152072">
                  <c:v>352.31360795657702</c:v>
                </c:pt>
                <c:pt idx="152073">
                  <c:v>352.31592471185002</c:v>
                </c:pt>
                <c:pt idx="152074">
                  <c:v>352.31824146712398</c:v>
                </c:pt>
                <c:pt idx="152075">
                  <c:v>352.32055822239698</c:v>
                </c:pt>
                <c:pt idx="152076">
                  <c:v>352.32287497767101</c:v>
                </c:pt>
                <c:pt idx="152077">
                  <c:v>352.32519173294401</c:v>
                </c:pt>
                <c:pt idx="152078">
                  <c:v>352.32750848821797</c:v>
                </c:pt>
                <c:pt idx="152079">
                  <c:v>352.32982524349097</c:v>
                </c:pt>
                <c:pt idx="152080">
                  <c:v>352.332141998765</c:v>
                </c:pt>
                <c:pt idx="152081">
                  <c:v>352.334458754038</c:v>
                </c:pt>
                <c:pt idx="152082">
                  <c:v>352.33677550931202</c:v>
                </c:pt>
                <c:pt idx="152083">
                  <c:v>352.33909226458599</c:v>
                </c:pt>
                <c:pt idx="152084">
                  <c:v>352.34140901985899</c:v>
                </c:pt>
                <c:pt idx="152085">
                  <c:v>352.34372577513301</c:v>
                </c:pt>
                <c:pt idx="152086">
                  <c:v>352.34604253040601</c:v>
                </c:pt>
                <c:pt idx="152087">
                  <c:v>352.34835928567998</c:v>
                </c:pt>
                <c:pt idx="152088">
                  <c:v>352.35067604095298</c:v>
                </c:pt>
                <c:pt idx="152089">
                  <c:v>352.352992796227</c:v>
                </c:pt>
                <c:pt idx="152090">
                  <c:v>352.3553095515</c:v>
                </c:pt>
                <c:pt idx="152091">
                  <c:v>352.35762630677402</c:v>
                </c:pt>
                <c:pt idx="152092">
                  <c:v>352.35994306204702</c:v>
                </c:pt>
                <c:pt idx="152093">
                  <c:v>352.36225981732099</c:v>
                </c:pt>
                <c:pt idx="152094">
                  <c:v>352.36457657259399</c:v>
                </c:pt>
                <c:pt idx="152095">
                  <c:v>352.36689332786801</c:v>
                </c:pt>
                <c:pt idx="152096">
                  <c:v>352.36921008314101</c:v>
                </c:pt>
                <c:pt idx="152097">
                  <c:v>352.37152683841498</c:v>
                </c:pt>
                <c:pt idx="152098">
                  <c:v>352.37384359368798</c:v>
                </c:pt>
                <c:pt idx="152099">
                  <c:v>352.376160348962</c:v>
                </c:pt>
                <c:pt idx="152100">
                  <c:v>352.378477104235</c:v>
                </c:pt>
                <c:pt idx="152101">
                  <c:v>352.38079385950903</c:v>
                </c:pt>
                <c:pt idx="152102">
                  <c:v>352.38311061478203</c:v>
                </c:pt>
                <c:pt idx="152103">
                  <c:v>352.38542737005599</c:v>
                </c:pt>
                <c:pt idx="152104">
                  <c:v>352.38774412532899</c:v>
                </c:pt>
                <c:pt idx="152105">
                  <c:v>352.39006088060302</c:v>
                </c:pt>
                <c:pt idx="152106">
                  <c:v>352.39237763587602</c:v>
                </c:pt>
                <c:pt idx="152107">
                  <c:v>352.39469439114998</c:v>
                </c:pt>
                <c:pt idx="152108">
                  <c:v>352.39701114642298</c:v>
                </c:pt>
                <c:pt idx="152109">
                  <c:v>352.39932790169701</c:v>
                </c:pt>
                <c:pt idx="152110">
                  <c:v>352.40164465697001</c:v>
                </c:pt>
                <c:pt idx="152111">
                  <c:v>352.40396141224397</c:v>
                </c:pt>
                <c:pt idx="152112">
                  <c:v>352.40627816751697</c:v>
                </c:pt>
                <c:pt idx="152113">
                  <c:v>352.408594922791</c:v>
                </c:pt>
                <c:pt idx="152114">
                  <c:v>352.410911678064</c:v>
                </c:pt>
                <c:pt idx="152115">
                  <c:v>352.41322843333802</c:v>
                </c:pt>
                <c:pt idx="152116">
                  <c:v>352.41554518861102</c:v>
                </c:pt>
                <c:pt idx="152117">
                  <c:v>352.41786194388499</c:v>
                </c:pt>
                <c:pt idx="152118">
                  <c:v>352.42017869915799</c:v>
                </c:pt>
                <c:pt idx="152119">
                  <c:v>352.42249545443201</c:v>
                </c:pt>
                <c:pt idx="152120">
                  <c:v>352.42481220970501</c:v>
                </c:pt>
                <c:pt idx="152121">
                  <c:v>352.42712896497898</c:v>
                </c:pt>
                <c:pt idx="152122">
                  <c:v>352.42944572025198</c:v>
                </c:pt>
                <c:pt idx="152123">
                  <c:v>352.431762475526</c:v>
                </c:pt>
                <c:pt idx="152124">
                  <c:v>352.434079230799</c:v>
                </c:pt>
                <c:pt idx="152125">
                  <c:v>352.43639598607302</c:v>
                </c:pt>
                <c:pt idx="152126">
                  <c:v>352.43871274134699</c:v>
                </c:pt>
                <c:pt idx="152127">
                  <c:v>352.44102949661999</c:v>
                </c:pt>
                <c:pt idx="152128">
                  <c:v>352.44334625189401</c:v>
                </c:pt>
                <c:pt idx="152129">
                  <c:v>352.44566300716701</c:v>
                </c:pt>
                <c:pt idx="152130">
                  <c:v>352.44797976244098</c:v>
                </c:pt>
                <c:pt idx="152131">
                  <c:v>352.45029651771398</c:v>
                </c:pt>
                <c:pt idx="152132">
                  <c:v>352.452613272988</c:v>
                </c:pt>
                <c:pt idx="152133">
                  <c:v>352.454930028261</c:v>
                </c:pt>
                <c:pt idx="152134">
                  <c:v>352.45724678353503</c:v>
                </c:pt>
                <c:pt idx="152135">
                  <c:v>352.45956353880803</c:v>
                </c:pt>
                <c:pt idx="152136">
                  <c:v>352.46188029408199</c:v>
                </c:pt>
                <c:pt idx="152137">
                  <c:v>352.46419704935499</c:v>
                </c:pt>
                <c:pt idx="152138">
                  <c:v>352.46651380462902</c:v>
                </c:pt>
                <c:pt idx="152139">
                  <c:v>352.46883055990202</c:v>
                </c:pt>
                <c:pt idx="152140">
                  <c:v>352.47114731517598</c:v>
                </c:pt>
                <c:pt idx="152141">
                  <c:v>352.47346407044898</c:v>
                </c:pt>
                <c:pt idx="152142">
                  <c:v>352.47578082572301</c:v>
                </c:pt>
                <c:pt idx="152143">
                  <c:v>352.47809758099601</c:v>
                </c:pt>
                <c:pt idx="152144">
                  <c:v>352.48041433626997</c:v>
                </c:pt>
                <c:pt idx="152145">
                  <c:v>352.48273109154297</c:v>
                </c:pt>
                <c:pt idx="152146">
                  <c:v>352.485047846817</c:v>
                </c:pt>
                <c:pt idx="152147">
                  <c:v>352.48736460209</c:v>
                </c:pt>
                <c:pt idx="152148">
                  <c:v>352.48968135736402</c:v>
                </c:pt>
                <c:pt idx="152149">
                  <c:v>352.49199811263702</c:v>
                </c:pt>
                <c:pt idx="152150">
                  <c:v>352.49431486791099</c:v>
                </c:pt>
                <c:pt idx="152151">
                  <c:v>352.49663162318399</c:v>
                </c:pt>
                <c:pt idx="152152">
                  <c:v>352.49894837845801</c:v>
                </c:pt>
                <c:pt idx="152153">
                  <c:v>352.50126513373101</c:v>
                </c:pt>
                <c:pt idx="152154">
                  <c:v>352.50358188900498</c:v>
                </c:pt>
                <c:pt idx="152155">
                  <c:v>352.50589864427798</c:v>
                </c:pt>
                <c:pt idx="152156">
                  <c:v>352.508215399552</c:v>
                </c:pt>
                <c:pt idx="152157">
                  <c:v>352.510532154825</c:v>
                </c:pt>
                <c:pt idx="152158">
                  <c:v>352.51284891009902</c:v>
                </c:pt>
                <c:pt idx="152159">
                  <c:v>352.51516566537202</c:v>
                </c:pt>
                <c:pt idx="152160">
                  <c:v>352.51748242064599</c:v>
                </c:pt>
                <c:pt idx="152161">
                  <c:v>352.51979917591899</c:v>
                </c:pt>
                <c:pt idx="152162">
                  <c:v>352.52211593119301</c:v>
                </c:pt>
                <c:pt idx="152163">
                  <c:v>352.52443268646601</c:v>
                </c:pt>
                <c:pt idx="152164">
                  <c:v>352.52674944173998</c:v>
                </c:pt>
                <c:pt idx="152165">
                  <c:v>352.52906619701298</c:v>
                </c:pt>
                <c:pt idx="152166">
                  <c:v>352.531382952287</c:v>
                </c:pt>
                <c:pt idx="152167">
                  <c:v>352.53369970756</c:v>
                </c:pt>
                <c:pt idx="152168">
                  <c:v>352.53601646283403</c:v>
                </c:pt>
                <c:pt idx="152169">
                  <c:v>352.53833321810799</c:v>
                </c:pt>
                <c:pt idx="152170">
                  <c:v>352.54064997338099</c:v>
                </c:pt>
                <c:pt idx="152171">
                  <c:v>352.54296672865502</c:v>
                </c:pt>
                <c:pt idx="152172">
                  <c:v>352.54528348392802</c:v>
                </c:pt>
                <c:pt idx="152173">
                  <c:v>352.54760023920198</c:v>
                </c:pt>
                <c:pt idx="152174">
                  <c:v>352.54991699447498</c:v>
                </c:pt>
                <c:pt idx="152175">
                  <c:v>352.55223374974901</c:v>
                </c:pt>
                <c:pt idx="152176">
                  <c:v>352.55455050502201</c:v>
                </c:pt>
                <c:pt idx="152177">
                  <c:v>352.55686726029597</c:v>
                </c:pt>
                <c:pt idx="152178">
                  <c:v>352.55918401556897</c:v>
                </c:pt>
                <c:pt idx="152179">
                  <c:v>352.561500770843</c:v>
                </c:pt>
                <c:pt idx="152180">
                  <c:v>352.563817526116</c:v>
                </c:pt>
                <c:pt idx="152181">
                  <c:v>352.56613428139002</c:v>
                </c:pt>
                <c:pt idx="152182">
                  <c:v>352.56845103666302</c:v>
                </c:pt>
                <c:pt idx="152183">
                  <c:v>352.57076779193699</c:v>
                </c:pt>
                <c:pt idx="152184">
                  <c:v>352.57308454720999</c:v>
                </c:pt>
                <c:pt idx="152185">
                  <c:v>352.57540130248401</c:v>
                </c:pt>
                <c:pt idx="152186">
                  <c:v>352.57771805775701</c:v>
                </c:pt>
                <c:pt idx="152187">
                  <c:v>352.58003481303098</c:v>
                </c:pt>
                <c:pt idx="152188">
                  <c:v>352.58235156830398</c:v>
                </c:pt>
                <c:pt idx="152189">
                  <c:v>352.584668323578</c:v>
                </c:pt>
                <c:pt idx="152190">
                  <c:v>352.586985078851</c:v>
                </c:pt>
                <c:pt idx="152191">
                  <c:v>352.58930183412502</c:v>
                </c:pt>
                <c:pt idx="152192">
                  <c:v>352.59161858939802</c:v>
                </c:pt>
                <c:pt idx="152193">
                  <c:v>352.59393534467199</c:v>
                </c:pt>
                <c:pt idx="152194">
                  <c:v>352.59625209994499</c:v>
                </c:pt>
                <c:pt idx="152195">
                  <c:v>352.59856885521901</c:v>
                </c:pt>
                <c:pt idx="152196">
                  <c:v>352.60088561049201</c:v>
                </c:pt>
                <c:pt idx="152197">
                  <c:v>352.60320236576598</c:v>
                </c:pt>
                <c:pt idx="152198">
                  <c:v>352.60551912103898</c:v>
                </c:pt>
                <c:pt idx="152199">
                  <c:v>352.607835876313</c:v>
                </c:pt>
                <c:pt idx="152200">
                  <c:v>352.610152631586</c:v>
                </c:pt>
                <c:pt idx="152201">
                  <c:v>352.61246938686003</c:v>
                </c:pt>
                <c:pt idx="152202">
                  <c:v>352.61478614213303</c:v>
                </c:pt>
                <c:pt idx="152203">
                  <c:v>352.61710289740699</c:v>
                </c:pt>
                <c:pt idx="152204">
                  <c:v>352.61941965267999</c:v>
                </c:pt>
                <c:pt idx="152205">
                  <c:v>352.62173640795402</c:v>
                </c:pt>
                <c:pt idx="152206">
                  <c:v>352.62405316322702</c:v>
                </c:pt>
                <c:pt idx="152207">
                  <c:v>352.62636991850098</c:v>
                </c:pt>
                <c:pt idx="152208">
                  <c:v>352.62868667377398</c:v>
                </c:pt>
                <c:pt idx="152209">
                  <c:v>352.63100342904801</c:v>
                </c:pt>
                <c:pt idx="152210">
                  <c:v>352.63332018432101</c:v>
                </c:pt>
                <c:pt idx="152211">
                  <c:v>352.63563693959497</c:v>
                </c:pt>
                <c:pt idx="152212">
                  <c:v>352.637953694869</c:v>
                </c:pt>
                <c:pt idx="152213">
                  <c:v>352.640270450142</c:v>
                </c:pt>
                <c:pt idx="152214">
                  <c:v>352.64258720541602</c:v>
                </c:pt>
                <c:pt idx="152215">
                  <c:v>352.64490396068902</c:v>
                </c:pt>
                <c:pt idx="152216">
                  <c:v>352.64722071596299</c:v>
                </c:pt>
                <c:pt idx="152217">
                  <c:v>352.64953747123599</c:v>
                </c:pt>
                <c:pt idx="152218">
                  <c:v>352.65185422651001</c:v>
                </c:pt>
                <c:pt idx="152219">
                  <c:v>352.65417098178301</c:v>
                </c:pt>
                <c:pt idx="152220">
                  <c:v>352.65648773705698</c:v>
                </c:pt>
                <c:pt idx="152221">
                  <c:v>352.65880449232998</c:v>
                </c:pt>
                <c:pt idx="152222">
                  <c:v>352.661121247604</c:v>
                </c:pt>
                <c:pt idx="152223">
                  <c:v>352.663438002877</c:v>
                </c:pt>
                <c:pt idx="152224">
                  <c:v>352.66575475815102</c:v>
                </c:pt>
                <c:pt idx="152225">
                  <c:v>352.66807151342402</c:v>
                </c:pt>
                <c:pt idx="152226">
                  <c:v>352.67038826869799</c:v>
                </c:pt>
                <c:pt idx="152227">
                  <c:v>352.67270502397099</c:v>
                </c:pt>
                <c:pt idx="152228">
                  <c:v>352.67502177924501</c:v>
                </c:pt>
                <c:pt idx="152229">
                  <c:v>352.67733853451801</c:v>
                </c:pt>
                <c:pt idx="152230">
                  <c:v>352.67965528979198</c:v>
                </c:pt>
                <c:pt idx="152231">
                  <c:v>352.68197204506498</c:v>
                </c:pt>
                <c:pt idx="152232">
                  <c:v>352.684288800339</c:v>
                </c:pt>
                <c:pt idx="152233">
                  <c:v>352.686605555612</c:v>
                </c:pt>
                <c:pt idx="152234">
                  <c:v>352.68892231088603</c:v>
                </c:pt>
                <c:pt idx="152235">
                  <c:v>352.69123906615903</c:v>
                </c:pt>
                <c:pt idx="152236">
                  <c:v>352.69355582143299</c:v>
                </c:pt>
                <c:pt idx="152237">
                  <c:v>352.69587257670599</c:v>
                </c:pt>
                <c:pt idx="152238">
                  <c:v>352.69818933198002</c:v>
                </c:pt>
                <c:pt idx="152239">
                  <c:v>352.70050608725302</c:v>
                </c:pt>
                <c:pt idx="152240">
                  <c:v>352.70282284252698</c:v>
                </c:pt>
                <c:pt idx="152241">
                  <c:v>352.70513959779998</c:v>
                </c:pt>
                <c:pt idx="152242">
                  <c:v>352.70745635307401</c:v>
                </c:pt>
                <c:pt idx="152243">
                  <c:v>352.70977310834701</c:v>
                </c:pt>
                <c:pt idx="152244">
                  <c:v>352.71208986362097</c:v>
                </c:pt>
                <c:pt idx="152245">
                  <c:v>352.71440661889397</c:v>
                </c:pt>
                <c:pt idx="152246">
                  <c:v>352.716723374168</c:v>
                </c:pt>
                <c:pt idx="152247">
                  <c:v>352.719040129441</c:v>
                </c:pt>
                <c:pt idx="152248">
                  <c:v>352.72135688471502</c:v>
                </c:pt>
                <c:pt idx="152249">
                  <c:v>352.72367363998802</c:v>
                </c:pt>
                <c:pt idx="152250">
                  <c:v>352.72599039526199</c:v>
                </c:pt>
                <c:pt idx="152251">
                  <c:v>352.72830715053499</c:v>
                </c:pt>
                <c:pt idx="152252">
                  <c:v>352.73062390580901</c:v>
                </c:pt>
                <c:pt idx="152253">
                  <c:v>352.73294066108201</c:v>
                </c:pt>
                <c:pt idx="152254">
                  <c:v>352.73525741635598</c:v>
                </c:pt>
                <c:pt idx="152255">
                  <c:v>352.73757417163</c:v>
                </c:pt>
                <c:pt idx="152256">
                  <c:v>352.739890926903</c:v>
                </c:pt>
                <c:pt idx="152257">
                  <c:v>352.74220768217702</c:v>
                </c:pt>
                <c:pt idx="152258">
                  <c:v>352.74452443745002</c:v>
                </c:pt>
                <c:pt idx="152259">
                  <c:v>352.74684119272399</c:v>
                </c:pt>
                <c:pt idx="152260">
                  <c:v>352.74915794799699</c:v>
                </c:pt>
                <c:pt idx="152261">
                  <c:v>352.75147470327101</c:v>
                </c:pt>
                <c:pt idx="152262">
                  <c:v>352.75379145854401</c:v>
                </c:pt>
                <c:pt idx="152263">
                  <c:v>352.75610821381798</c:v>
                </c:pt>
                <c:pt idx="152264">
                  <c:v>352.75842496909098</c:v>
                </c:pt>
                <c:pt idx="152265">
                  <c:v>352.760741724365</c:v>
                </c:pt>
                <c:pt idx="152266">
                  <c:v>352.763058479638</c:v>
                </c:pt>
                <c:pt idx="152267">
                  <c:v>352.76537523491203</c:v>
                </c:pt>
                <c:pt idx="152268">
                  <c:v>352.76769199018503</c:v>
                </c:pt>
                <c:pt idx="152269">
                  <c:v>352.77000874545899</c:v>
                </c:pt>
                <c:pt idx="152270">
                  <c:v>352.77232550073199</c:v>
                </c:pt>
                <c:pt idx="152271">
                  <c:v>352.77464225600602</c:v>
                </c:pt>
                <c:pt idx="152272">
                  <c:v>352.77695901127902</c:v>
                </c:pt>
                <c:pt idx="152273">
                  <c:v>352.77927576655298</c:v>
                </c:pt>
                <c:pt idx="152274">
                  <c:v>352.78159252182598</c:v>
                </c:pt>
                <c:pt idx="152275">
                  <c:v>352.78390927710001</c:v>
                </c:pt>
                <c:pt idx="152276">
                  <c:v>352.78622603237301</c:v>
                </c:pt>
                <c:pt idx="152277">
                  <c:v>352.78854278764697</c:v>
                </c:pt>
                <c:pt idx="152278">
                  <c:v>352.79085954291997</c:v>
                </c:pt>
                <c:pt idx="152279">
                  <c:v>352.793176298194</c:v>
                </c:pt>
                <c:pt idx="152280">
                  <c:v>352.795493053467</c:v>
                </c:pt>
                <c:pt idx="152281">
                  <c:v>352.79780980874102</c:v>
                </c:pt>
                <c:pt idx="152282">
                  <c:v>352.80012656401402</c:v>
                </c:pt>
                <c:pt idx="152283">
                  <c:v>352.80244331928799</c:v>
                </c:pt>
                <c:pt idx="152284">
                  <c:v>352.80476007456099</c:v>
                </c:pt>
                <c:pt idx="152285">
                  <c:v>352.80707682983501</c:v>
                </c:pt>
                <c:pt idx="152286">
                  <c:v>352.80939358510801</c:v>
                </c:pt>
                <c:pt idx="152287">
                  <c:v>352.81171034038198</c:v>
                </c:pt>
                <c:pt idx="152288">
                  <c:v>352.81402709565498</c:v>
                </c:pt>
                <c:pt idx="152289">
                  <c:v>352.816343850929</c:v>
                </c:pt>
                <c:pt idx="152290">
                  <c:v>352.818660606202</c:v>
                </c:pt>
                <c:pt idx="152291">
                  <c:v>352.82097736147603</c:v>
                </c:pt>
                <c:pt idx="152292">
                  <c:v>352.82329411674903</c:v>
                </c:pt>
                <c:pt idx="152293">
                  <c:v>352.82561087202299</c:v>
                </c:pt>
                <c:pt idx="152294">
                  <c:v>352.82792762729599</c:v>
                </c:pt>
                <c:pt idx="152295">
                  <c:v>352.83024438257002</c:v>
                </c:pt>
                <c:pt idx="152296">
                  <c:v>352.83256113784302</c:v>
                </c:pt>
                <c:pt idx="152297">
                  <c:v>352.83487789311698</c:v>
                </c:pt>
                <c:pt idx="152298">
                  <c:v>352.83719464839101</c:v>
                </c:pt>
                <c:pt idx="152299">
                  <c:v>352.83951140366401</c:v>
                </c:pt>
                <c:pt idx="152300">
                  <c:v>352.84182815893797</c:v>
                </c:pt>
                <c:pt idx="152301">
                  <c:v>352.84414491421097</c:v>
                </c:pt>
                <c:pt idx="152302">
                  <c:v>352.846461669485</c:v>
                </c:pt>
                <c:pt idx="152303">
                  <c:v>352.848778424758</c:v>
                </c:pt>
                <c:pt idx="152304">
                  <c:v>352.85109518003202</c:v>
                </c:pt>
                <c:pt idx="152305">
                  <c:v>352.85341193530502</c:v>
                </c:pt>
                <c:pt idx="152306">
                  <c:v>352.85572869057899</c:v>
                </c:pt>
                <c:pt idx="152307">
                  <c:v>352.85804544585199</c:v>
                </c:pt>
                <c:pt idx="152308">
                  <c:v>352.86036220112601</c:v>
                </c:pt>
                <c:pt idx="152309">
                  <c:v>352.86267895639901</c:v>
                </c:pt>
                <c:pt idx="152310">
                  <c:v>352.86499571167298</c:v>
                </c:pt>
                <c:pt idx="152311">
                  <c:v>352.86731246694598</c:v>
                </c:pt>
                <c:pt idx="152312">
                  <c:v>352.86962922222</c:v>
                </c:pt>
                <c:pt idx="152313">
                  <c:v>352.871945977493</c:v>
                </c:pt>
                <c:pt idx="152314">
                  <c:v>352.87426273276702</c:v>
                </c:pt>
                <c:pt idx="152315">
                  <c:v>352.87657948804002</c:v>
                </c:pt>
                <c:pt idx="152316">
                  <c:v>352.87889624331399</c:v>
                </c:pt>
                <c:pt idx="152317">
                  <c:v>352.88121299858699</c:v>
                </c:pt>
                <c:pt idx="152318">
                  <c:v>352.88352975386101</c:v>
                </c:pt>
                <c:pt idx="152319">
                  <c:v>352.88584650913401</c:v>
                </c:pt>
                <c:pt idx="152320">
                  <c:v>352.88816326440798</c:v>
                </c:pt>
                <c:pt idx="152321">
                  <c:v>352.89048001968098</c:v>
                </c:pt>
                <c:pt idx="152322">
                  <c:v>352.892796774955</c:v>
                </c:pt>
                <c:pt idx="152323">
                  <c:v>352.895113530228</c:v>
                </c:pt>
                <c:pt idx="152324">
                  <c:v>352.89743028550203</c:v>
                </c:pt>
                <c:pt idx="152325">
                  <c:v>352.89974704077503</c:v>
                </c:pt>
                <c:pt idx="152326">
                  <c:v>352.90206379604899</c:v>
                </c:pt>
                <c:pt idx="152327">
                  <c:v>352.90438055132199</c:v>
                </c:pt>
                <c:pt idx="152328">
                  <c:v>352.90669730659602</c:v>
                </c:pt>
                <c:pt idx="152329">
                  <c:v>352.90901406186902</c:v>
                </c:pt>
                <c:pt idx="152330">
                  <c:v>352.91133081714298</c:v>
                </c:pt>
                <c:pt idx="152331">
                  <c:v>352.91364757241598</c:v>
                </c:pt>
                <c:pt idx="152332">
                  <c:v>352.91596432769001</c:v>
                </c:pt>
                <c:pt idx="152333">
                  <c:v>352.91828108296301</c:v>
                </c:pt>
                <c:pt idx="152334">
                  <c:v>352.92059783823697</c:v>
                </c:pt>
                <c:pt idx="152335">
                  <c:v>352.92291459350997</c:v>
                </c:pt>
                <c:pt idx="152336">
                  <c:v>352.925231348784</c:v>
                </c:pt>
                <c:pt idx="152337">
                  <c:v>352.927548104057</c:v>
                </c:pt>
                <c:pt idx="152338">
                  <c:v>352.92986485933102</c:v>
                </c:pt>
                <c:pt idx="152339">
                  <c:v>352.93218161460499</c:v>
                </c:pt>
                <c:pt idx="152340">
                  <c:v>352.93449836987799</c:v>
                </c:pt>
                <c:pt idx="152341">
                  <c:v>352.93681512515201</c:v>
                </c:pt>
                <c:pt idx="152342">
                  <c:v>352.93913188042501</c:v>
                </c:pt>
                <c:pt idx="152343">
                  <c:v>352.94144863569898</c:v>
                </c:pt>
                <c:pt idx="152344">
                  <c:v>352.94376539097198</c:v>
                </c:pt>
                <c:pt idx="152345">
                  <c:v>352.946082146246</c:v>
                </c:pt>
                <c:pt idx="152346">
                  <c:v>352.948398901519</c:v>
                </c:pt>
                <c:pt idx="152347">
                  <c:v>352.95071565679302</c:v>
                </c:pt>
                <c:pt idx="152348">
                  <c:v>352.95303241206602</c:v>
                </c:pt>
                <c:pt idx="152349">
                  <c:v>352.95534916733999</c:v>
                </c:pt>
                <c:pt idx="152350">
                  <c:v>352.95766592261299</c:v>
                </c:pt>
                <c:pt idx="152351">
                  <c:v>352.95998267788701</c:v>
                </c:pt>
                <c:pt idx="152352">
                  <c:v>352.96229943316001</c:v>
                </c:pt>
                <c:pt idx="152353">
                  <c:v>352.96461618843398</c:v>
                </c:pt>
                <c:pt idx="152354">
                  <c:v>352.96693294370698</c:v>
                </c:pt>
                <c:pt idx="152355">
                  <c:v>352.969249698981</c:v>
                </c:pt>
                <c:pt idx="152356">
                  <c:v>352.971566454254</c:v>
                </c:pt>
                <c:pt idx="152357">
                  <c:v>352.97388320952803</c:v>
                </c:pt>
                <c:pt idx="152358">
                  <c:v>352.97619996480103</c:v>
                </c:pt>
                <c:pt idx="152359">
                  <c:v>352.97851672007499</c:v>
                </c:pt>
                <c:pt idx="152360">
                  <c:v>352.98083347534799</c:v>
                </c:pt>
                <c:pt idx="152361">
                  <c:v>352.98315023062202</c:v>
                </c:pt>
                <c:pt idx="152362">
                  <c:v>352.98546698589502</c:v>
                </c:pt>
                <c:pt idx="152363">
                  <c:v>352.98778374116898</c:v>
                </c:pt>
                <c:pt idx="152364">
                  <c:v>352.99010049644198</c:v>
                </c:pt>
                <c:pt idx="152365">
                  <c:v>352.99241725171601</c:v>
                </c:pt>
                <c:pt idx="152366">
                  <c:v>352.99473400698901</c:v>
                </c:pt>
                <c:pt idx="152367">
                  <c:v>352.99705076226297</c:v>
                </c:pt>
                <c:pt idx="152368">
                  <c:v>352.99936751753597</c:v>
                </c:pt>
                <c:pt idx="152369">
                  <c:v>353.00168427281</c:v>
                </c:pt>
                <c:pt idx="152370">
                  <c:v>353.004001028083</c:v>
                </c:pt>
                <c:pt idx="152371">
                  <c:v>353.00631778335702</c:v>
                </c:pt>
                <c:pt idx="152372">
                  <c:v>353.00863453863002</c:v>
                </c:pt>
                <c:pt idx="152373">
                  <c:v>353.01095129390399</c:v>
                </c:pt>
                <c:pt idx="152374">
                  <c:v>353.01326804917699</c:v>
                </c:pt>
                <c:pt idx="152375">
                  <c:v>353.01558480445101</c:v>
                </c:pt>
                <c:pt idx="152376">
                  <c:v>353.01790155972401</c:v>
                </c:pt>
                <c:pt idx="152377">
                  <c:v>353.02021831499798</c:v>
                </c:pt>
                <c:pt idx="152378">
                  <c:v>353.02253507027098</c:v>
                </c:pt>
                <c:pt idx="152379">
                  <c:v>353.024851825545</c:v>
                </c:pt>
                <c:pt idx="152380">
                  <c:v>353.027168580818</c:v>
                </c:pt>
                <c:pt idx="152381">
                  <c:v>353.02948533609202</c:v>
                </c:pt>
                <c:pt idx="152382">
                  <c:v>353.03180209136599</c:v>
                </c:pt>
                <c:pt idx="152383">
                  <c:v>353.03411884663899</c:v>
                </c:pt>
                <c:pt idx="152384">
                  <c:v>353.03643560191301</c:v>
                </c:pt>
                <c:pt idx="152385">
                  <c:v>353.03875235718601</c:v>
                </c:pt>
                <c:pt idx="152386">
                  <c:v>353.04106911245998</c:v>
                </c:pt>
                <c:pt idx="152387">
                  <c:v>353.04338586773298</c:v>
                </c:pt>
                <c:pt idx="152388">
                  <c:v>353.045702623007</c:v>
                </c:pt>
                <c:pt idx="152389">
                  <c:v>353.04801937828</c:v>
                </c:pt>
                <c:pt idx="152390">
                  <c:v>353.05033613355403</c:v>
                </c:pt>
                <c:pt idx="152391">
                  <c:v>353.05265288882703</c:v>
                </c:pt>
                <c:pt idx="152392">
                  <c:v>353.05496964410099</c:v>
                </c:pt>
                <c:pt idx="152393">
                  <c:v>353.05728639937399</c:v>
                </c:pt>
                <c:pt idx="152394">
                  <c:v>353.05960315464802</c:v>
                </c:pt>
                <c:pt idx="152395">
                  <c:v>353.06191990992102</c:v>
                </c:pt>
                <c:pt idx="152396">
                  <c:v>353.06423666519498</c:v>
                </c:pt>
                <c:pt idx="152397">
                  <c:v>353.06655342046798</c:v>
                </c:pt>
                <c:pt idx="152398">
                  <c:v>353.06887017574201</c:v>
                </c:pt>
                <c:pt idx="152399">
                  <c:v>353.07118693101501</c:v>
                </c:pt>
                <c:pt idx="152400">
                  <c:v>353.07350368628897</c:v>
                </c:pt>
                <c:pt idx="152401">
                  <c:v>353.07582044156197</c:v>
                </c:pt>
                <c:pt idx="152402">
                  <c:v>353.078137196836</c:v>
                </c:pt>
                <c:pt idx="152403">
                  <c:v>353.080453952109</c:v>
                </c:pt>
                <c:pt idx="152404">
                  <c:v>353.08277070738302</c:v>
                </c:pt>
                <c:pt idx="152405">
                  <c:v>353.08508746265602</c:v>
                </c:pt>
                <c:pt idx="152406">
                  <c:v>353.08740421792999</c:v>
                </c:pt>
                <c:pt idx="152407">
                  <c:v>353.08972097320299</c:v>
                </c:pt>
                <c:pt idx="152408">
                  <c:v>353.09203772847701</c:v>
                </c:pt>
                <c:pt idx="152409">
                  <c:v>353.09435448375001</c:v>
                </c:pt>
                <c:pt idx="152410">
                  <c:v>353.09667123902398</c:v>
                </c:pt>
                <c:pt idx="152411">
                  <c:v>353.09898799429698</c:v>
                </c:pt>
                <c:pt idx="152412">
                  <c:v>353.101304749571</c:v>
                </c:pt>
                <c:pt idx="152413">
                  <c:v>353.103621504844</c:v>
                </c:pt>
                <c:pt idx="152414">
                  <c:v>353.10593826011802</c:v>
                </c:pt>
                <c:pt idx="152415">
                  <c:v>353.10825501539102</c:v>
                </c:pt>
                <c:pt idx="152416">
                  <c:v>353.11057177066499</c:v>
                </c:pt>
                <c:pt idx="152417">
                  <c:v>353.11288852593799</c:v>
                </c:pt>
                <c:pt idx="152418">
                  <c:v>353.11520528121201</c:v>
                </c:pt>
                <c:pt idx="152419">
                  <c:v>353.11752203648501</c:v>
                </c:pt>
                <c:pt idx="152420">
                  <c:v>353.11983879175898</c:v>
                </c:pt>
                <c:pt idx="152421">
                  <c:v>353.12215554703198</c:v>
                </c:pt>
                <c:pt idx="152422">
                  <c:v>353.124472302306</c:v>
                </c:pt>
                <c:pt idx="152423">
                  <c:v>353.126789057579</c:v>
                </c:pt>
                <c:pt idx="152424">
                  <c:v>353.12910581285303</c:v>
                </c:pt>
                <c:pt idx="152425">
                  <c:v>353.13142256812699</c:v>
                </c:pt>
                <c:pt idx="152426">
                  <c:v>353.13373932339999</c:v>
                </c:pt>
                <c:pt idx="152427">
                  <c:v>353.13605607867402</c:v>
                </c:pt>
                <c:pt idx="152428">
                  <c:v>353.13837283394702</c:v>
                </c:pt>
                <c:pt idx="152429">
                  <c:v>353.14068958922098</c:v>
                </c:pt>
                <c:pt idx="152430">
                  <c:v>353.14300634449398</c:v>
                </c:pt>
                <c:pt idx="152431">
                  <c:v>353.14532309976801</c:v>
                </c:pt>
                <c:pt idx="152432">
                  <c:v>353.14763985504101</c:v>
                </c:pt>
                <c:pt idx="152433">
                  <c:v>353.14995661031497</c:v>
                </c:pt>
                <c:pt idx="152434">
                  <c:v>353.15227336558797</c:v>
                </c:pt>
                <c:pt idx="152435">
                  <c:v>353.154590120862</c:v>
                </c:pt>
                <c:pt idx="152436">
                  <c:v>353.156906876135</c:v>
                </c:pt>
                <c:pt idx="152437">
                  <c:v>353.15922363140902</c:v>
                </c:pt>
                <c:pt idx="152438">
                  <c:v>353.16154038668202</c:v>
                </c:pt>
                <c:pt idx="152439">
                  <c:v>353.16385714195599</c:v>
                </c:pt>
                <c:pt idx="152440">
                  <c:v>353.16617389722899</c:v>
                </c:pt>
                <c:pt idx="152441">
                  <c:v>353.16849065250301</c:v>
                </c:pt>
                <c:pt idx="152442">
                  <c:v>353.17080740777601</c:v>
                </c:pt>
                <c:pt idx="152443">
                  <c:v>353.17312416304998</c:v>
                </c:pt>
                <c:pt idx="152444">
                  <c:v>353.17544091832298</c:v>
                </c:pt>
                <c:pt idx="152445">
                  <c:v>353.177757673597</c:v>
                </c:pt>
                <c:pt idx="152446">
                  <c:v>353.18007442887</c:v>
                </c:pt>
                <c:pt idx="152447">
                  <c:v>353.18239118414402</c:v>
                </c:pt>
                <c:pt idx="152448">
                  <c:v>353.18470793941702</c:v>
                </c:pt>
                <c:pt idx="152449">
                  <c:v>353.18702469469099</c:v>
                </c:pt>
                <c:pt idx="152450">
                  <c:v>353.18934144996399</c:v>
                </c:pt>
                <c:pt idx="152451">
                  <c:v>353.19165820523801</c:v>
                </c:pt>
                <c:pt idx="152452">
                  <c:v>353.19397496051101</c:v>
                </c:pt>
                <c:pt idx="152453">
                  <c:v>353.19629171578498</c:v>
                </c:pt>
                <c:pt idx="152454">
                  <c:v>353.19860847105798</c:v>
                </c:pt>
                <c:pt idx="152455">
                  <c:v>353.200925226332</c:v>
                </c:pt>
                <c:pt idx="152456">
                  <c:v>353.203241981605</c:v>
                </c:pt>
                <c:pt idx="152457">
                  <c:v>353.20555873687903</c:v>
                </c:pt>
                <c:pt idx="152458">
                  <c:v>353.20787549215203</c:v>
                </c:pt>
                <c:pt idx="152459">
                  <c:v>353.21019224742599</c:v>
                </c:pt>
                <c:pt idx="152460">
                  <c:v>353.21250900269899</c:v>
                </c:pt>
                <c:pt idx="152461">
                  <c:v>353.21482575797302</c:v>
                </c:pt>
                <c:pt idx="152462">
                  <c:v>353.21714251324602</c:v>
                </c:pt>
                <c:pt idx="152463">
                  <c:v>353.21945926851998</c:v>
                </c:pt>
                <c:pt idx="152464">
                  <c:v>353.22177602379298</c:v>
                </c:pt>
                <c:pt idx="152465">
                  <c:v>353.22409277906701</c:v>
                </c:pt>
                <c:pt idx="152466">
                  <c:v>353.22640953434001</c:v>
                </c:pt>
                <c:pt idx="152467">
                  <c:v>353.22872628961397</c:v>
                </c:pt>
                <c:pt idx="152468">
                  <c:v>353.231043044888</c:v>
                </c:pt>
                <c:pt idx="152469">
                  <c:v>353.233359800161</c:v>
                </c:pt>
                <c:pt idx="152470">
                  <c:v>353.23567655543502</c:v>
                </c:pt>
                <c:pt idx="152471">
                  <c:v>353.23799331070802</c:v>
                </c:pt>
                <c:pt idx="152472">
                  <c:v>353.24031006598199</c:v>
                </c:pt>
                <c:pt idx="152473">
                  <c:v>353.24262682125499</c:v>
                </c:pt>
                <c:pt idx="152474">
                  <c:v>353.24494357652901</c:v>
                </c:pt>
                <c:pt idx="152475">
                  <c:v>353.24726033180201</c:v>
                </c:pt>
                <c:pt idx="152476">
                  <c:v>353.24957708707598</c:v>
                </c:pt>
                <c:pt idx="152477">
                  <c:v>353.25189384234898</c:v>
                </c:pt>
                <c:pt idx="152478">
                  <c:v>353.254210597623</c:v>
                </c:pt>
                <c:pt idx="152479">
                  <c:v>353.256527352896</c:v>
                </c:pt>
                <c:pt idx="152480">
                  <c:v>353.25884410817002</c:v>
                </c:pt>
                <c:pt idx="152481">
                  <c:v>353.26116086344302</c:v>
                </c:pt>
                <c:pt idx="152482">
                  <c:v>353.26347761871699</c:v>
                </c:pt>
                <c:pt idx="152483">
                  <c:v>353.26579437398999</c:v>
                </c:pt>
                <c:pt idx="152484">
                  <c:v>353.26811112926401</c:v>
                </c:pt>
                <c:pt idx="152485">
                  <c:v>353.27042788453701</c:v>
                </c:pt>
                <c:pt idx="152486">
                  <c:v>353.27274463981098</c:v>
                </c:pt>
                <c:pt idx="152487">
                  <c:v>353.27506139508398</c:v>
                </c:pt>
                <c:pt idx="152488">
                  <c:v>353.277378150358</c:v>
                </c:pt>
                <c:pt idx="152489">
                  <c:v>353.279694905631</c:v>
                </c:pt>
                <c:pt idx="152490">
                  <c:v>353.28201166090503</c:v>
                </c:pt>
                <c:pt idx="152491">
                  <c:v>353.28432841617803</c:v>
                </c:pt>
                <c:pt idx="152492">
                  <c:v>353.28664517145199</c:v>
                </c:pt>
                <c:pt idx="152493">
                  <c:v>353.28896192672499</c:v>
                </c:pt>
                <c:pt idx="152494">
                  <c:v>353.29127868199902</c:v>
                </c:pt>
                <c:pt idx="152495">
                  <c:v>353.29359543727202</c:v>
                </c:pt>
                <c:pt idx="152496">
                  <c:v>353.29591219254598</c:v>
                </c:pt>
                <c:pt idx="152497">
                  <c:v>353.29822894781898</c:v>
                </c:pt>
                <c:pt idx="152498">
                  <c:v>353.30054570309301</c:v>
                </c:pt>
                <c:pt idx="152499">
                  <c:v>353.30286245836601</c:v>
                </c:pt>
                <c:pt idx="152500">
                  <c:v>353.30517921363997</c:v>
                </c:pt>
                <c:pt idx="152501">
                  <c:v>353.30749596891297</c:v>
                </c:pt>
                <c:pt idx="152502">
                  <c:v>353.309812724187</c:v>
                </c:pt>
                <c:pt idx="152503">
                  <c:v>353.31212947946</c:v>
                </c:pt>
                <c:pt idx="152504">
                  <c:v>353.31444623473402</c:v>
                </c:pt>
                <c:pt idx="152505">
                  <c:v>353.31676299000702</c:v>
                </c:pt>
                <c:pt idx="152506">
                  <c:v>353.31907974528099</c:v>
                </c:pt>
                <c:pt idx="152507">
                  <c:v>353.32139650055399</c:v>
                </c:pt>
                <c:pt idx="152508">
                  <c:v>353.32371325582801</c:v>
                </c:pt>
                <c:pt idx="152509">
                  <c:v>353.32603001110101</c:v>
                </c:pt>
                <c:pt idx="152510">
                  <c:v>353.32834676637498</c:v>
                </c:pt>
                <c:pt idx="152511">
                  <c:v>353.330663521649</c:v>
                </c:pt>
                <c:pt idx="152512">
                  <c:v>353.332980276922</c:v>
                </c:pt>
                <c:pt idx="152513">
                  <c:v>353.33529703219602</c:v>
                </c:pt>
                <c:pt idx="152514">
                  <c:v>353.33761378746902</c:v>
                </c:pt>
                <c:pt idx="152515">
                  <c:v>353.33993054274299</c:v>
                </c:pt>
                <c:pt idx="152516">
                  <c:v>353.34224729801599</c:v>
                </c:pt>
                <c:pt idx="152517">
                  <c:v>353.34456405329001</c:v>
                </c:pt>
                <c:pt idx="152518">
                  <c:v>353.34688080856301</c:v>
                </c:pt>
                <c:pt idx="152519">
                  <c:v>353.34919756383698</c:v>
                </c:pt>
                <c:pt idx="152520">
                  <c:v>353.35151431910998</c:v>
                </c:pt>
                <c:pt idx="152521">
                  <c:v>353.353831074384</c:v>
                </c:pt>
                <c:pt idx="152522">
                  <c:v>353.356147829657</c:v>
                </c:pt>
                <c:pt idx="152523">
                  <c:v>353.35846458493103</c:v>
                </c:pt>
                <c:pt idx="152524">
                  <c:v>353.36078134020403</c:v>
                </c:pt>
                <c:pt idx="152525">
                  <c:v>353.36309809547799</c:v>
                </c:pt>
                <c:pt idx="152526">
                  <c:v>353.36541485075099</c:v>
                </c:pt>
                <c:pt idx="152527">
                  <c:v>353.36773160602502</c:v>
                </c:pt>
                <c:pt idx="152528">
                  <c:v>353.37004836129802</c:v>
                </c:pt>
                <c:pt idx="152529">
                  <c:v>353.37236511657198</c:v>
                </c:pt>
                <c:pt idx="152530">
                  <c:v>353.37468187184498</c:v>
                </c:pt>
                <c:pt idx="152531">
                  <c:v>353.37699862711901</c:v>
                </c:pt>
                <c:pt idx="152532">
                  <c:v>353.37931538239201</c:v>
                </c:pt>
                <c:pt idx="152533">
                  <c:v>353.38163213766597</c:v>
                </c:pt>
                <c:pt idx="152534">
                  <c:v>353.38394889293897</c:v>
                </c:pt>
                <c:pt idx="152535">
                  <c:v>353.386265648213</c:v>
                </c:pt>
                <c:pt idx="152536">
                  <c:v>353.388582403486</c:v>
                </c:pt>
                <c:pt idx="152537">
                  <c:v>353.39089915876002</c:v>
                </c:pt>
                <c:pt idx="152538">
                  <c:v>353.39321591403302</c:v>
                </c:pt>
                <c:pt idx="152539">
                  <c:v>353.39553266930699</c:v>
                </c:pt>
                <c:pt idx="152540">
                  <c:v>353.39784942457999</c:v>
                </c:pt>
                <c:pt idx="152541">
                  <c:v>353.40016617985401</c:v>
                </c:pt>
                <c:pt idx="152542">
                  <c:v>353.40248293512701</c:v>
                </c:pt>
                <c:pt idx="152543">
                  <c:v>353.40479969040098</c:v>
                </c:pt>
                <c:pt idx="152544">
                  <c:v>353.40711644567398</c:v>
                </c:pt>
                <c:pt idx="152545">
                  <c:v>353.409433200948</c:v>
                </c:pt>
                <c:pt idx="152546">
                  <c:v>353.411749956221</c:v>
                </c:pt>
                <c:pt idx="152547">
                  <c:v>353.41406671149502</c:v>
                </c:pt>
                <c:pt idx="152548">
                  <c:v>353.41638346676802</c:v>
                </c:pt>
                <c:pt idx="152549">
                  <c:v>353.41870022204199</c:v>
                </c:pt>
                <c:pt idx="152550">
                  <c:v>353.42101697731499</c:v>
                </c:pt>
                <c:pt idx="152551">
                  <c:v>353.42333373258901</c:v>
                </c:pt>
                <c:pt idx="152552">
                  <c:v>353.42565048786201</c:v>
                </c:pt>
                <c:pt idx="152553">
                  <c:v>353.42796724313598</c:v>
                </c:pt>
                <c:pt idx="152554">
                  <c:v>353.43028399841</c:v>
                </c:pt>
                <c:pt idx="152555">
                  <c:v>353.432600753683</c:v>
                </c:pt>
                <c:pt idx="152556">
                  <c:v>353.43491750895703</c:v>
                </c:pt>
                <c:pt idx="152557">
                  <c:v>353.43723426423003</c:v>
                </c:pt>
                <c:pt idx="152558">
                  <c:v>353.43955101950399</c:v>
                </c:pt>
                <c:pt idx="152559">
                  <c:v>353.44186777477699</c:v>
                </c:pt>
                <c:pt idx="152560">
                  <c:v>353.44418453005102</c:v>
                </c:pt>
                <c:pt idx="152561">
                  <c:v>353.44650128532402</c:v>
                </c:pt>
                <c:pt idx="152562">
                  <c:v>353.44881804059798</c:v>
                </c:pt>
                <c:pt idx="152563">
                  <c:v>353.45113479587098</c:v>
                </c:pt>
                <c:pt idx="152564">
                  <c:v>353.45345155114501</c:v>
                </c:pt>
                <c:pt idx="152565">
                  <c:v>353.45576830641801</c:v>
                </c:pt>
                <c:pt idx="152566">
                  <c:v>353.45808506169197</c:v>
                </c:pt>
                <c:pt idx="152567">
                  <c:v>353.46040181696497</c:v>
                </c:pt>
                <c:pt idx="152568">
                  <c:v>353.462718572239</c:v>
                </c:pt>
                <c:pt idx="152569">
                  <c:v>353.465035327512</c:v>
                </c:pt>
                <c:pt idx="152570">
                  <c:v>353.46735208278602</c:v>
                </c:pt>
                <c:pt idx="152571">
                  <c:v>353.46966883805902</c:v>
                </c:pt>
                <c:pt idx="152572">
                  <c:v>353.47198559333299</c:v>
                </c:pt>
                <c:pt idx="152573">
                  <c:v>353.47430234860599</c:v>
                </c:pt>
                <c:pt idx="152574">
                  <c:v>353.47661910388001</c:v>
                </c:pt>
                <c:pt idx="152575">
                  <c:v>353.47893585915301</c:v>
                </c:pt>
                <c:pt idx="152576">
                  <c:v>353.48125261442698</c:v>
                </c:pt>
                <c:pt idx="152577">
                  <c:v>353.48356936969998</c:v>
                </c:pt>
                <c:pt idx="152578">
                  <c:v>353.485886124974</c:v>
                </c:pt>
                <c:pt idx="152579">
                  <c:v>353.488202880247</c:v>
                </c:pt>
                <c:pt idx="152580">
                  <c:v>353.49051963552103</c:v>
                </c:pt>
                <c:pt idx="152581">
                  <c:v>353.49283639079403</c:v>
                </c:pt>
                <c:pt idx="152582">
                  <c:v>353.49515314606799</c:v>
                </c:pt>
                <c:pt idx="152583">
                  <c:v>353.49746990134099</c:v>
                </c:pt>
                <c:pt idx="152584">
                  <c:v>353.49978665661502</c:v>
                </c:pt>
                <c:pt idx="152585">
                  <c:v>353.50210341188802</c:v>
                </c:pt>
                <c:pt idx="152586">
                  <c:v>353.50442016716198</c:v>
                </c:pt>
                <c:pt idx="152587">
                  <c:v>353.50673692243498</c:v>
                </c:pt>
                <c:pt idx="152588">
                  <c:v>353.50905367770901</c:v>
                </c:pt>
                <c:pt idx="152589">
                  <c:v>353.51137043298201</c:v>
                </c:pt>
                <c:pt idx="152590">
                  <c:v>353.51368718825597</c:v>
                </c:pt>
                <c:pt idx="152591">
                  <c:v>353.51600394352897</c:v>
                </c:pt>
                <c:pt idx="152592">
                  <c:v>353.518320698803</c:v>
                </c:pt>
                <c:pt idx="152593">
                  <c:v>353.520637454076</c:v>
                </c:pt>
                <c:pt idx="152594">
                  <c:v>353.52295420935002</c:v>
                </c:pt>
                <c:pt idx="152595">
                  <c:v>353.52527096462399</c:v>
                </c:pt>
                <c:pt idx="152596">
                  <c:v>353.52758771989699</c:v>
                </c:pt>
                <c:pt idx="152597">
                  <c:v>353.52990447517101</c:v>
                </c:pt>
                <c:pt idx="152598">
                  <c:v>353.53222123044401</c:v>
                </c:pt>
                <c:pt idx="152599">
                  <c:v>353.53453798571798</c:v>
                </c:pt>
                <c:pt idx="152600">
                  <c:v>353.53685474099098</c:v>
                </c:pt>
                <c:pt idx="152601">
                  <c:v>353.539171496265</c:v>
                </c:pt>
                <c:pt idx="152602">
                  <c:v>353.541488251538</c:v>
                </c:pt>
                <c:pt idx="152603">
                  <c:v>353.54380500681202</c:v>
                </c:pt>
                <c:pt idx="152604">
                  <c:v>353.54612176208502</c:v>
                </c:pt>
                <c:pt idx="152605">
                  <c:v>353.54843851735899</c:v>
                </c:pt>
                <c:pt idx="152606">
                  <c:v>353.55075527263199</c:v>
                </c:pt>
                <c:pt idx="152607">
                  <c:v>353.55307202790601</c:v>
                </c:pt>
                <c:pt idx="152608">
                  <c:v>353.55538878317901</c:v>
                </c:pt>
                <c:pt idx="152609">
                  <c:v>353.55770553845298</c:v>
                </c:pt>
                <c:pt idx="152610">
                  <c:v>353.56002229372598</c:v>
                </c:pt>
                <c:pt idx="152611">
                  <c:v>353.562339049</c:v>
                </c:pt>
                <c:pt idx="152612">
                  <c:v>353.564655804273</c:v>
                </c:pt>
                <c:pt idx="152613">
                  <c:v>353.56697255954703</c:v>
                </c:pt>
                <c:pt idx="152614">
                  <c:v>353.56928931482003</c:v>
                </c:pt>
                <c:pt idx="152615">
                  <c:v>353.57160607009399</c:v>
                </c:pt>
                <c:pt idx="152616">
                  <c:v>353.57392282536699</c:v>
                </c:pt>
                <c:pt idx="152617">
                  <c:v>353.57623958064102</c:v>
                </c:pt>
                <c:pt idx="152618">
                  <c:v>353.57855633591402</c:v>
                </c:pt>
                <c:pt idx="152619">
                  <c:v>353.58087309118798</c:v>
                </c:pt>
                <c:pt idx="152620">
                  <c:v>353.58318984646098</c:v>
                </c:pt>
                <c:pt idx="152621">
                  <c:v>353.58550660173501</c:v>
                </c:pt>
                <c:pt idx="152622">
                  <c:v>353.58782335700801</c:v>
                </c:pt>
                <c:pt idx="152623">
                  <c:v>353.59014011228197</c:v>
                </c:pt>
                <c:pt idx="152624">
                  <c:v>353.59245686755497</c:v>
                </c:pt>
                <c:pt idx="152625">
                  <c:v>353.594773622829</c:v>
                </c:pt>
                <c:pt idx="152626">
                  <c:v>353.597090378102</c:v>
                </c:pt>
                <c:pt idx="152627">
                  <c:v>353.59940713337602</c:v>
                </c:pt>
                <c:pt idx="152628">
                  <c:v>353.60172388864902</c:v>
                </c:pt>
                <c:pt idx="152629">
                  <c:v>353.60404064392299</c:v>
                </c:pt>
                <c:pt idx="152630">
                  <c:v>353.60635739919599</c:v>
                </c:pt>
                <c:pt idx="152631">
                  <c:v>353.60867415447001</c:v>
                </c:pt>
                <c:pt idx="152632">
                  <c:v>353.61099090974301</c:v>
                </c:pt>
                <c:pt idx="152633">
                  <c:v>353.61330766501698</c:v>
                </c:pt>
                <c:pt idx="152634">
                  <c:v>353.61562442028998</c:v>
                </c:pt>
                <c:pt idx="152635">
                  <c:v>353.617941175564</c:v>
                </c:pt>
                <c:pt idx="152636">
                  <c:v>353.620257930837</c:v>
                </c:pt>
                <c:pt idx="152637">
                  <c:v>353.62257468611102</c:v>
                </c:pt>
                <c:pt idx="152638">
                  <c:v>353.62489144138499</c:v>
                </c:pt>
                <c:pt idx="152639">
                  <c:v>353.62720819665799</c:v>
                </c:pt>
                <c:pt idx="152640">
                  <c:v>353.62952495193201</c:v>
                </c:pt>
                <c:pt idx="152641">
                  <c:v>353.63184170720501</c:v>
                </c:pt>
                <c:pt idx="152642">
                  <c:v>353.63415846247898</c:v>
                </c:pt>
                <c:pt idx="152643">
                  <c:v>353.63647521775198</c:v>
                </c:pt>
                <c:pt idx="152644">
                  <c:v>353.638791973026</c:v>
                </c:pt>
                <c:pt idx="152645">
                  <c:v>353.641108728299</c:v>
                </c:pt>
                <c:pt idx="152646">
                  <c:v>353.64342548357303</c:v>
                </c:pt>
                <c:pt idx="152647">
                  <c:v>353.64574223884603</c:v>
                </c:pt>
                <c:pt idx="152648">
                  <c:v>353.64805899411999</c:v>
                </c:pt>
                <c:pt idx="152649">
                  <c:v>353.65037574939299</c:v>
                </c:pt>
                <c:pt idx="152650">
                  <c:v>353.65269250466702</c:v>
                </c:pt>
                <c:pt idx="152651">
                  <c:v>353.65500925994002</c:v>
                </c:pt>
                <c:pt idx="152652">
                  <c:v>353.65732601521398</c:v>
                </c:pt>
                <c:pt idx="152653">
                  <c:v>353.65964277048698</c:v>
                </c:pt>
                <c:pt idx="152654">
                  <c:v>353.66195952576101</c:v>
                </c:pt>
                <c:pt idx="152655">
                  <c:v>353.66427628103401</c:v>
                </c:pt>
                <c:pt idx="152656">
                  <c:v>353.66659303630797</c:v>
                </c:pt>
                <c:pt idx="152657">
                  <c:v>353.66890979158097</c:v>
                </c:pt>
                <c:pt idx="152658">
                  <c:v>353.671226546855</c:v>
                </c:pt>
                <c:pt idx="152659">
                  <c:v>353.673543302128</c:v>
                </c:pt>
                <c:pt idx="152660">
                  <c:v>353.67586005740202</c:v>
                </c:pt>
                <c:pt idx="152661">
                  <c:v>353.67817681267502</c:v>
                </c:pt>
                <c:pt idx="152662">
                  <c:v>353.68049356794899</c:v>
                </c:pt>
                <c:pt idx="152663">
                  <c:v>353.68281032322199</c:v>
                </c:pt>
                <c:pt idx="152664">
                  <c:v>353.68512707849601</c:v>
                </c:pt>
                <c:pt idx="152665">
                  <c:v>353.68744383376901</c:v>
                </c:pt>
                <c:pt idx="152666">
                  <c:v>353.68976058904298</c:v>
                </c:pt>
                <c:pt idx="152667">
                  <c:v>353.69207734431598</c:v>
                </c:pt>
                <c:pt idx="152668">
                  <c:v>353.69439409959</c:v>
                </c:pt>
                <c:pt idx="152669">
                  <c:v>353.696710854863</c:v>
                </c:pt>
                <c:pt idx="152670">
                  <c:v>353.69902761013702</c:v>
                </c:pt>
                <c:pt idx="152671">
                  <c:v>353.70134436541002</c:v>
                </c:pt>
                <c:pt idx="152672">
                  <c:v>353.70366112068399</c:v>
                </c:pt>
                <c:pt idx="152673">
                  <c:v>353.70597787595699</c:v>
                </c:pt>
                <c:pt idx="152674">
                  <c:v>353.70829463123101</c:v>
                </c:pt>
                <c:pt idx="152675">
                  <c:v>353.71061138650401</c:v>
                </c:pt>
                <c:pt idx="152676">
                  <c:v>353.71292814177798</c:v>
                </c:pt>
                <c:pt idx="152677">
                  <c:v>353.71524489705098</c:v>
                </c:pt>
                <c:pt idx="152678">
                  <c:v>353.717561652325</c:v>
                </c:pt>
                <c:pt idx="152679">
                  <c:v>353.719878407598</c:v>
                </c:pt>
                <c:pt idx="152680">
                  <c:v>353.72219516287203</c:v>
                </c:pt>
                <c:pt idx="152681">
                  <c:v>353.72451191814599</c:v>
                </c:pt>
                <c:pt idx="152682">
                  <c:v>353.72682867341899</c:v>
                </c:pt>
                <c:pt idx="152683">
                  <c:v>353.72914542869302</c:v>
                </c:pt>
                <c:pt idx="152684">
                  <c:v>353.73146218396602</c:v>
                </c:pt>
                <c:pt idx="152685">
                  <c:v>353.73377893923998</c:v>
                </c:pt>
                <c:pt idx="152686">
                  <c:v>353.73609569451298</c:v>
                </c:pt>
                <c:pt idx="152687">
                  <c:v>353.73841244978701</c:v>
                </c:pt>
                <c:pt idx="152688">
                  <c:v>353.74072920506001</c:v>
                </c:pt>
                <c:pt idx="152689">
                  <c:v>353.74304596033397</c:v>
                </c:pt>
                <c:pt idx="152690">
                  <c:v>353.74536271560697</c:v>
                </c:pt>
                <c:pt idx="152691">
                  <c:v>353.747679470881</c:v>
                </c:pt>
                <c:pt idx="152692">
                  <c:v>353.749996226154</c:v>
                </c:pt>
                <c:pt idx="152693">
                  <c:v>353.75231298142802</c:v>
                </c:pt>
                <c:pt idx="152694">
                  <c:v>353.75462973670102</c:v>
                </c:pt>
                <c:pt idx="152695">
                  <c:v>353.75694649197499</c:v>
                </c:pt>
                <c:pt idx="152696">
                  <c:v>353.75926324724799</c:v>
                </c:pt>
                <c:pt idx="152697">
                  <c:v>353.76158000252201</c:v>
                </c:pt>
                <c:pt idx="152698">
                  <c:v>353.76389675779501</c:v>
                </c:pt>
                <c:pt idx="152699">
                  <c:v>353.76621351306898</c:v>
                </c:pt>
                <c:pt idx="152700">
                  <c:v>353.76853026834198</c:v>
                </c:pt>
                <c:pt idx="152701">
                  <c:v>353.770847023616</c:v>
                </c:pt>
                <c:pt idx="152702">
                  <c:v>353.773163778889</c:v>
                </c:pt>
                <c:pt idx="152703">
                  <c:v>353.77548053416302</c:v>
                </c:pt>
                <c:pt idx="152704">
                  <c:v>353.77779728943602</c:v>
                </c:pt>
                <c:pt idx="152705">
                  <c:v>353.78011404470999</c:v>
                </c:pt>
                <c:pt idx="152706">
                  <c:v>353.78243079998299</c:v>
                </c:pt>
                <c:pt idx="152707">
                  <c:v>353.78474755525701</c:v>
                </c:pt>
                <c:pt idx="152708">
                  <c:v>353.78706431053001</c:v>
                </c:pt>
                <c:pt idx="152709">
                  <c:v>353.78938106580398</c:v>
                </c:pt>
                <c:pt idx="152710">
                  <c:v>353.79169782107698</c:v>
                </c:pt>
                <c:pt idx="152711">
                  <c:v>353.794014576351</c:v>
                </c:pt>
                <c:pt idx="152712">
                  <c:v>353.796331331624</c:v>
                </c:pt>
                <c:pt idx="152713">
                  <c:v>353.79864808689803</c:v>
                </c:pt>
                <c:pt idx="152714">
                  <c:v>353.80096484217103</c:v>
                </c:pt>
                <c:pt idx="152715">
                  <c:v>353.80328159744499</c:v>
                </c:pt>
                <c:pt idx="152716">
                  <c:v>353.80559835271799</c:v>
                </c:pt>
                <c:pt idx="152717">
                  <c:v>353.80791510799202</c:v>
                </c:pt>
                <c:pt idx="152718">
                  <c:v>353.81023186326502</c:v>
                </c:pt>
                <c:pt idx="152719">
                  <c:v>353.81254861853898</c:v>
                </c:pt>
                <c:pt idx="152720">
                  <c:v>353.81486537381198</c:v>
                </c:pt>
                <c:pt idx="152721">
                  <c:v>353.81718212908601</c:v>
                </c:pt>
                <c:pt idx="152722">
                  <c:v>353.81949888435901</c:v>
                </c:pt>
                <c:pt idx="152723">
                  <c:v>353.82181563963297</c:v>
                </c:pt>
                <c:pt idx="152724">
                  <c:v>353.824132394907</c:v>
                </c:pt>
                <c:pt idx="152725">
                  <c:v>353.82644915018</c:v>
                </c:pt>
                <c:pt idx="152726">
                  <c:v>353.82876590545402</c:v>
                </c:pt>
                <c:pt idx="152727">
                  <c:v>353.83108266072702</c:v>
                </c:pt>
                <c:pt idx="152728">
                  <c:v>353.83339941600099</c:v>
                </c:pt>
                <c:pt idx="152729">
                  <c:v>353.83571617127399</c:v>
                </c:pt>
                <c:pt idx="152730">
                  <c:v>353.83803292654801</c:v>
                </c:pt>
                <c:pt idx="152731">
                  <c:v>353.84034968182101</c:v>
                </c:pt>
                <c:pt idx="152732">
                  <c:v>353.84266643709498</c:v>
                </c:pt>
                <c:pt idx="152733">
                  <c:v>353.84498319236798</c:v>
                </c:pt>
                <c:pt idx="152734">
                  <c:v>353.847299947642</c:v>
                </c:pt>
                <c:pt idx="152735">
                  <c:v>353.849616702915</c:v>
                </c:pt>
                <c:pt idx="152736">
                  <c:v>353.85193345818902</c:v>
                </c:pt>
                <c:pt idx="152737">
                  <c:v>353.85425021346202</c:v>
                </c:pt>
                <c:pt idx="152738">
                  <c:v>353.85656696873599</c:v>
                </c:pt>
                <c:pt idx="152739">
                  <c:v>353.85888372400899</c:v>
                </c:pt>
                <c:pt idx="152740">
                  <c:v>353.86120047928301</c:v>
                </c:pt>
                <c:pt idx="152741">
                  <c:v>353.86351723455601</c:v>
                </c:pt>
                <c:pt idx="152742">
                  <c:v>353.86583398982998</c:v>
                </c:pt>
                <c:pt idx="152743">
                  <c:v>353.86815074510298</c:v>
                </c:pt>
                <c:pt idx="152744">
                  <c:v>353.870467500377</c:v>
                </c:pt>
                <c:pt idx="152745">
                  <c:v>353.87278425565</c:v>
                </c:pt>
                <c:pt idx="152746">
                  <c:v>353.87510101092403</c:v>
                </c:pt>
                <c:pt idx="152747">
                  <c:v>353.87741776619703</c:v>
                </c:pt>
                <c:pt idx="152748">
                  <c:v>353.87973452147099</c:v>
                </c:pt>
                <c:pt idx="152749">
                  <c:v>353.88205127674399</c:v>
                </c:pt>
                <c:pt idx="152750">
                  <c:v>353.88436803201802</c:v>
                </c:pt>
                <c:pt idx="152751">
                  <c:v>353.88668478729102</c:v>
                </c:pt>
                <c:pt idx="152752">
                  <c:v>353.88900154256498</c:v>
                </c:pt>
                <c:pt idx="152753">
                  <c:v>353.89131829783798</c:v>
                </c:pt>
                <c:pt idx="152754">
                  <c:v>353.89363505311201</c:v>
                </c:pt>
                <c:pt idx="152755">
                  <c:v>353.89595180838501</c:v>
                </c:pt>
                <c:pt idx="152756">
                  <c:v>353.89826856365897</c:v>
                </c:pt>
                <c:pt idx="152757">
                  <c:v>353.90058531893197</c:v>
                </c:pt>
                <c:pt idx="152758">
                  <c:v>353.902902074206</c:v>
                </c:pt>
                <c:pt idx="152759">
                  <c:v>353.905218829479</c:v>
                </c:pt>
                <c:pt idx="152760">
                  <c:v>353.90753558475302</c:v>
                </c:pt>
                <c:pt idx="152761">
                  <c:v>353.90985234002602</c:v>
                </c:pt>
                <c:pt idx="152762">
                  <c:v>353.91216909529999</c:v>
                </c:pt>
                <c:pt idx="152763">
                  <c:v>353.91448585057299</c:v>
                </c:pt>
                <c:pt idx="152764">
                  <c:v>353.91680260584701</c:v>
                </c:pt>
                <c:pt idx="152765">
                  <c:v>353.91911936112001</c:v>
                </c:pt>
                <c:pt idx="152766">
                  <c:v>353.92143611639398</c:v>
                </c:pt>
                <c:pt idx="152767">
                  <c:v>353.923752871668</c:v>
                </c:pt>
                <c:pt idx="152768">
                  <c:v>353.926069626941</c:v>
                </c:pt>
                <c:pt idx="152769">
                  <c:v>353.92838638221502</c:v>
                </c:pt>
                <c:pt idx="152770">
                  <c:v>353.93070313748802</c:v>
                </c:pt>
                <c:pt idx="152771">
                  <c:v>353.93301989276199</c:v>
                </c:pt>
                <c:pt idx="152772">
                  <c:v>353.93533664803499</c:v>
                </c:pt>
                <c:pt idx="152773">
                  <c:v>353.93765340330901</c:v>
                </c:pt>
                <c:pt idx="152774">
                  <c:v>353.93997015858201</c:v>
                </c:pt>
                <c:pt idx="152775">
                  <c:v>353.94228691385598</c:v>
                </c:pt>
                <c:pt idx="152776">
                  <c:v>353.94460366912898</c:v>
                </c:pt>
                <c:pt idx="152777">
                  <c:v>353.946920424403</c:v>
                </c:pt>
                <c:pt idx="152778">
                  <c:v>353.949237179676</c:v>
                </c:pt>
                <c:pt idx="152779">
                  <c:v>353.95155393495003</c:v>
                </c:pt>
                <c:pt idx="152780">
                  <c:v>353.95387069022303</c:v>
                </c:pt>
                <c:pt idx="152781">
                  <c:v>353.95618744549699</c:v>
                </c:pt>
                <c:pt idx="152782">
                  <c:v>353.95850420076999</c:v>
                </c:pt>
                <c:pt idx="152783">
                  <c:v>353.96082095604402</c:v>
                </c:pt>
                <c:pt idx="152784">
                  <c:v>353.96313771131702</c:v>
                </c:pt>
                <c:pt idx="152785">
                  <c:v>353.96545446659098</c:v>
                </c:pt>
                <c:pt idx="152786">
                  <c:v>353.96777122186398</c:v>
                </c:pt>
                <c:pt idx="152787">
                  <c:v>353.97008797713801</c:v>
                </c:pt>
                <c:pt idx="152788">
                  <c:v>353.97240473241101</c:v>
                </c:pt>
                <c:pt idx="152789">
                  <c:v>353.97472148768497</c:v>
                </c:pt>
                <c:pt idx="152790">
                  <c:v>353.97703824295797</c:v>
                </c:pt>
                <c:pt idx="152791">
                  <c:v>353.979354998232</c:v>
                </c:pt>
                <c:pt idx="152792">
                  <c:v>353.981671753505</c:v>
                </c:pt>
                <c:pt idx="152793">
                  <c:v>353.98398850877902</c:v>
                </c:pt>
                <c:pt idx="152794">
                  <c:v>353.98630526405202</c:v>
                </c:pt>
                <c:pt idx="152795">
                  <c:v>353.98862201932599</c:v>
                </c:pt>
                <c:pt idx="152796">
                  <c:v>353.99093877459899</c:v>
                </c:pt>
                <c:pt idx="152797">
                  <c:v>353.99325552987301</c:v>
                </c:pt>
                <c:pt idx="152798">
                  <c:v>353.99557228514601</c:v>
                </c:pt>
                <c:pt idx="152799">
                  <c:v>353.99788904041998</c:v>
                </c:pt>
                <c:pt idx="152800">
                  <c:v>354.00020579569298</c:v>
                </c:pt>
                <c:pt idx="152801">
                  <c:v>354.002522550967</c:v>
                </c:pt>
                <c:pt idx="152802">
                  <c:v>354.00483930624</c:v>
                </c:pt>
                <c:pt idx="152803">
                  <c:v>354.00715606151402</c:v>
                </c:pt>
                <c:pt idx="152804">
                  <c:v>354.00947281678702</c:v>
                </c:pt>
                <c:pt idx="152805">
                  <c:v>354.01178957206099</c:v>
                </c:pt>
                <c:pt idx="152806">
                  <c:v>354.01410632733399</c:v>
                </c:pt>
                <c:pt idx="152807">
                  <c:v>354.01642308260801</c:v>
                </c:pt>
                <c:pt idx="152808">
                  <c:v>354.01873983788101</c:v>
                </c:pt>
                <c:pt idx="152809">
                  <c:v>354.02105659315498</c:v>
                </c:pt>
                <c:pt idx="152810">
                  <c:v>354.023373348429</c:v>
                </c:pt>
                <c:pt idx="152811">
                  <c:v>354.025690103702</c:v>
                </c:pt>
                <c:pt idx="152812">
                  <c:v>354.02800685897603</c:v>
                </c:pt>
                <c:pt idx="152813">
                  <c:v>354.03032361424903</c:v>
                </c:pt>
                <c:pt idx="152814">
                  <c:v>354.03264036952299</c:v>
                </c:pt>
                <c:pt idx="152815">
                  <c:v>354.03495712479599</c:v>
                </c:pt>
                <c:pt idx="152816">
                  <c:v>354.03727388007002</c:v>
                </c:pt>
                <c:pt idx="152817">
                  <c:v>354.03959063534302</c:v>
                </c:pt>
                <c:pt idx="152818">
                  <c:v>354.04190739061698</c:v>
                </c:pt>
                <c:pt idx="152819">
                  <c:v>354.04422414588998</c:v>
                </c:pt>
                <c:pt idx="152820">
                  <c:v>354.04654090116401</c:v>
                </c:pt>
                <c:pt idx="152821">
                  <c:v>354.04885765643701</c:v>
                </c:pt>
                <c:pt idx="152822">
                  <c:v>354.05117441171097</c:v>
                </c:pt>
                <c:pt idx="152823">
                  <c:v>354.05349116698397</c:v>
                </c:pt>
                <c:pt idx="152824">
                  <c:v>354.055807922258</c:v>
                </c:pt>
                <c:pt idx="152825">
                  <c:v>354.058124677531</c:v>
                </c:pt>
                <c:pt idx="152826">
                  <c:v>354.06044143280502</c:v>
                </c:pt>
                <c:pt idx="152827">
                  <c:v>354.06275818807802</c:v>
                </c:pt>
                <c:pt idx="152828">
                  <c:v>354.06507494335199</c:v>
                </c:pt>
                <c:pt idx="152829">
                  <c:v>354.06739169862499</c:v>
                </c:pt>
                <c:pt idx="152830">
                  <c:v>354.06970845389901</c:v>
                </c:pt>
                <c:pt idx="152831">
                  <c:v>354.07202520917201</c:v>
                </c:pt>
                <c:pt idx="152832">
                  <c:v>354.07434196444598</c:v>
                </c:pt>
                <c:pt idx="152833">
                  <c:v>354.07665871971898</c:v>
                </c:pt>
                <c:pt idx="152834">
                  <c:v>354.078975474993</c:v>
                </c:pt>
                <c:pt idx="152835">
                  <c:v>354.081292230266</c:v>
                </c:pt>
                <c:pt idx="152836">
                  <c:v>354.08360898554002</c:v>
                </c:pt>
                <c:pt idx="152837">
                  <c:v>354.08592574081302</c:v>
                </c:pt>
                <c:pt idx="152838">
                  <c:v>354.08824249608699</c:v>
                </c:pt>
                <c:pt idx="152839">
                  <c:v>354.09055925135999</c:v>
                </c:pt>
                <c:pt idx="152840">
                  <c:v>354.09287600663401</c:v>
                </c:pt>
                <c:pt idx="152841">
                  <c:v>354.09519276190701</c:v>
                </c:pt>
                <c:pt idx="152842">
                  <c:v>354.09750951718098</c:v>
                </c:pt>
                <c:pt idx="152843">
                  <c:v>354.09982627245398</c:v>
                </c:pt>
                <c:pt idx="152844">
                  <c:v>354.102143027728</c:v>
                </c:pt>
                <c:pt idx="152845">
                  <c:v>354.104459783001</c:v>
                </c:pt>
                <c:pt idx="152846">
                  <c:v>354.10677653827503</c:v>
                </c:pt>
                <c:pt idx="152847">
                  <c:v>354.10909329354803</c:v>
                </c:pt>
                <c:pt idx="152848">
                  <c:v>354.11141004882199</c:v>
                </c:pt>
                <c:pt idx="152849">
                  <c:v>354.11372680409499</c:v>
                </c:pt>
                <c:pt idx="152850">
                  <c:v>354.11604355936902</c:v>
                </c:pt>
                <c:pt idx="152851">
                  <c:v>354.11836031464298</c:v>
                </c:pt>
                <c:pt idx="152852">
                  <c:v>354.12067706991598</c:v>
                </c:pt>
                <c:pt idx="152853">
                  <c:v>354.12299382519001</c:v>
                </c:pt>
                <c:pt idx="152854">
                  <c:v>354.12531058046301</c:v>
                </c:pt>
                <c:pt idx="152855">
                  <c:v>354.12762733573697</c:v>
                </c:pt>
                <c:pt idx="152856">
                  <c:v>354.12994409100997</c:v>
                </c:pt>
                <c:pt idx="152857">
                  <c:v>354.132260846284</c:v>
                </c:pt>
                <c:pt idx="152858">
                  <c:v>354.134577601557</c:v>
                </c:pt>
                <c:pt idx="152859">
                  <c:v>354.13689435683102</c:v>
                </c:pt>
                <c:pt idx="152860">
                  <c:v>354.13921111210402</c:v>
                </c:pt>
                <c:pt idx="152861">
                  <c:v>354.14152786737799</c:v>
                </c:pt>
                <c:pt idx="152862">
                  <c:v>354.14384462265099</c:v>
                </c:pt>
                <c:pt idx="152863">
                  <c:v>354.14616137792501</c:v>
                </c:pt>
                <c:pt idx="152864">
                  <c:v>354.14847813319801</c:v>
                </c:pt>
                <c:pt idx="152865">
                  <c:v>354.15079488847198</c:v>
                </c:pt>
                <c:pt idx="152866">
                  <c:v>354.15311164374498</c:v>
                </c:pt>
                <c:pt idx="152867">
                  <c:v>354.155428399019</c:v>
                </c:pt>
                <c:pt idx="152868">
                  <c:v>354.157745154292</c:v>
                </c:pt>
                <c:pt idx="152869">
                  <c:v>354.16006190956602</c:v>
                </c:pt>
                <c:pt idx="152870">
                  <c:v>354.16237866483903</c:v>
                </c:pt>
                <c:pt idx="152871">
                  <c:v>354.16469542011299</c:v>
                </c:pt>
                <c:pt idx="152872">
                  <c:v>354.16701217538599</c:v>
                </c:pt>
                <c:pt idx="152873">
                  <c:v>354.16932893066001</c:v>
                </c:pt>
                <c:pt idx="152874">
                  <c:v>354.17164568593302</c:v>
                </c:pt>
                <c:pt idx="152875">
                  <c:v>354.17396244120698</c:v>
                </c:pt>
                <c:pt idx="152876">
                  <c:v>354.17627919647998</c:v>
                </c:pt>
                <c:pt idx="152877">
                  <c:v>354.17859595175401</c:v>
                </c:pt>
                <c:pt idx="152878">
                  <c:v>354.18091270702701</c:v>
                </c:pt>
                <c:pt idx="152879">
                  <c:v>354.18322946230103</c:v>
                </c:pt>
                <c:pt idx="152880">
                  <c:v>354.18554621757397</c:v>
                </c:pt>
                <c:pt idx="152881">
                  <c:v>354.187862972848</c:v>
                </c:pt>
                <c:pt idx="152882">
                  <c:v>354.190179728121</c:v>
                </c:pt>
                <c:pt idx="152883">
                  <c:v>354.19249648339502</c:v>
                </c:pt>
                <c:pt idx="152884">
                  <c:v>354.19481323866802</c:v>
                </c:pt>
                <c:pt idx="152885">
                  <c:v>354.19712999394199</c:v>
                </c:pt>
                <c:pt idx="152886">
                  <c:v>354.19944674921499</c:v>
                </c:pt>
                <c:pt idx="152887">
                  <c:v>354.20176350448901</c:v>
                </c:pt>
                <c:pt idx="152888">
                  <c:v>354.20408025976201</c:v>
                </c:pt>
                <c:pt idx="152889">
                  <c:v>354.20639701503598</c:v>
                </c:pt>
                <c:pt idx="152890">
                  <c:v>354.20871377030898</c:v>
                </c:pt>
                <c:pt idx="152891">
                  <c:v>354.211030525583</c:v>
                </c:pt>
                <c:pt idx="152892">
                  <c:v>354.213347280856</c:v>
                </c:pt>
                <c:pt idx="152893">
                  <c:v>354.21566403613002</c:v>
                </c:pt>
                <c:pt idx="152894">
                  <c:v>354.21798079140399</c:v>
                </c:pt>
                <c:pt idx="152895">
                  <c:v>354.22029754667699</c:v>
                </c:pt>
                <c:pt idx="152896">
                  <c:v>354.22261430195101</c:v>
                </c:pt>
                <c:pt idx="152897">
                  <c:v>354.22493105722401</c:v>
                </c:pt>
                <c:pt idx="152898">
                  <c:v>354.22724781249798</c:v>
                </c:pt>
                <c:pt idx="152899">
                  <c:v>354.22956456777098</c:v>
                </c:pt>
                <c:pt idx="152900">
                  <c:v>354.231881323045</c:v>
                </c:pt>
                <c:pt idx="152901">
                  <c:v>354.234198078318</c:v>
                </c:pt>
                <c:pt idx="152902">
                  <c:v>354.23651483359203</c:v>
                </c:pt>
                <c:pt idx="152903">
                  <c:v>354.23883158886503</c:v>
                </c:pt>
                <c:pt idx="152904">
                  <c:v>354.24114834413899</c:v>
                </c:pt>
                <c:pt idx="152905">
                  <c:v>354.24346509941199</c:v>
                </c:pt>
                <c:pt idx="152906">
                  <c:v>354.24578185468602</c:v>
                </c:pt>
                <c:pt idx="152907">
                  <c:v>354.24809860995902</c:v>
                </c:pt>
                <c:pt idx="152908">
                  <c:v>354.25041536523298</c:v>
                </c:pt>
                <c:pt idx="152909">
                  <c:v>354.25273212050598</c:v>
                </c:pt>
                <c:pt idx="152910">
                  <c:v>354.25504887578001</c:v>
                </c:pt>
                <c:pt idx="152911">
                  <c:v>354.25736563105301</c:v>
                </c:pt>
                <c:pt idx="152912">
                  <c:v>354.25968238632697</c:v>
                </c:pt>
                <c:pt idx="152913">
                  <c:v>354.26199914159997</c:v>
                </c:pt>
                <c:pt idx="152914">
                  <c:v>354.264315896874</c:v>
                </c:pt>
                <c:pt idx="152915">
                  <c:v>354.266632652147</c:v>
                </c:pt>
                <c:pt idx="152916">
                  <c:v>354.26894940742102</c:v>
                </c:pt>
                <c:pt idx="152917">
                  <c:v>354.27126616269402</c:v>
                </c:pt>
                <c:pt idx="152918">
                  <c:v>354.27358291796799</c:v>
                </c:pt>
                <c:pt idx="152919">
                  <c:v>354.27589967324099</c:v>
                </c:pt>
                <c:pt idx="152920">
                  <c:v>354.27821642851501</c:v>
                </c:pt>
                <c:pt idx="152921">
                  <c:v>354.28053318378801</c:v>
                </c:pt>
                <c:pt idx="152922">
                  <c:v>354.28284993906198</c:v>
                </c:pt>
                <c:pt idx="152923">
                  <c:v>354.28516669433498</c:v>
                </c:pt>
                <c:pt idx="152924">
                  <c:v>354.287483449609</c:v>
                </c:pt>
                <c:pt idx="152925">
                  <c:v>354.289800204882</c:v>
                </c:pt>
                <c:pt idx="152926">
                  <c:v>354.29211696015602</c:v>
                </c:pt>
                <c:pt idx="152927">
                  <c:v>354.29443371542902</c:v>
                </c:pt>
                <c:pt idx="152928">
                  <c:v>354.29675047070299</c:v>
                </c:pt>
                <c:pt idx="152929">
                  <c:v>354.29906722597599</c:v>
                </c:pt>
                <c:pt idx="152930">
                  <c:v>354.30138398125001</c:v>
                </c:pt>
                <c:pt idx="152931">
                  <c:v>354.30370073652301</c:v>
                </c:pt>
                <c:pt idx="152932">
                  <c:v>354.30601749179698</c:v>
                </c:pt>
                <c:pt idx="152933">
                  <c:v>354.30833424706998</c:v>
                </c:pt>
                <c:pt idx="152934">
                  <c:v>354.310651002344</c:v>
                </c:pt>
                <c:pt idx="152935">
                  <c:v>354.312967757617</c:v>
                </c:pt>
                <c:pt idx="152936">
                  <c:v>354.31528451289103</c:v>
                </c:pt>
                <c:pt idx="152937">
                  <c:v>354.31760126816499</c:v>
                </c:pt>
                <c:pt idx="152938">
                  <c:v>354.31991802343799</c:v>
                </c:pt>
                <c:pt idx="152939">
                  <c:v>354.32223477871202</c:v>
                </c:pt>
                <c:pt idx="152940">
                  <c:v>354.32455153398502</c:v>
                </c:pt>
                <c:pt idx="152941">
                  <c:v>354.32686828925898</c:v>
                </c:pt>
                <c:pt idx="152942">
                  <c:v>354.32918504453198</c:v>
                </c:pt>
                <c:pt idx="152943">
                  <c:v>354.33150179980601</c:v>
                </c:pt>
                <c:pt idx="152944">
                  <c:v>354.33381855507901</c:v>
                </c:pt>
                <c:pt idx="152945">
                  <c:v>354.33613531035297</c:v>
                </c:pt>
                <c:pt idx="152946">
                  <c:v>354.33845206562597</c:v>
                </c:pt>
                <c:pt idx="152947">
                  <c:v>354.3407688209</c:v>
                </c:pt>
                <c:pt idx="152948">
                  <c:v>354.343085576173</c:v>
                </c:pt>
                <c:pt idx="152949">
                  <c:v>354.34540233144702</c:v>
                </c:pt>
                <c:pt idx="152950">
                  <c:v>354.34771908672002</c:v>
                </c:pt>
                <c:pt idx="152951">
                  <c:v>354.35003584199399</c:v>
                </c:pt>
                <c:pt idx="152952">
                  <c:v>354.35235259726699</c:v>
                </c:pt>
                <c:pt idx="152953">
                  <c:v>354.35466935254101</c:v>
                </c:pt>
                <c:pt idx="152954">
                  <c:v>354.35698610781401</c:v>
                </c:pt>
                <c:pt idx="152955">
                  <c:v>354.35930286308798</c:v>
                </c:pt>
                <c:pt idx="152956">
                  <c:v>354.36161961836098</c:v>
                </c:pt>
                <c:pt idx="152957">
                  <c:v>354.363936373635</c:v>
                </c:pt>
                <c:pt idx="152958">
                  <c:v>354.366253128908</c:v>
                </c:pt>
                <c:pt idx="152959">
                  <c:v>354.36856988418202</c:v>
                </c:pt>
                <c:pt idx="152960">
                  <c:v>354.37088663945502</c:v>
                </c:pt>
                <c:pt idx="152961">
                  <c:v>354.37320339472899</c:v>
                </c:pt>
                <c:pt idx="152962">
                  <c:v>354.37552015000199</c:v>
                </c:pt>
                <c:pt idx="152963">
                  <c:v>354.37783690527601</c:v>
                </c:pt>
                <c:pt idx="152964">
                  <c:v>354.38015366054901</c:v>
                </c:pt>
                <c:pt idx="152965">
                  <c:v>354.38247041582298</c:v>
                </c:pt>
                <c:pt idx="152966">
                  <c:v>354.38478717109598</c:v>
                </c:pt>
                <c:pt idx="152967">
                  <c:v>354.38710392637</c:v>
                </c:pt>
                <c:pt idx="152968">
                  <c:v>354.389420681643</c:v>
                </c:pt>
                <c:pt idx="152969">
                  <c:v>354.39173743691703</c:v>
                </c:pt>
                <c:pt idx="152970">
                  <c:v>354.39405419219003</c:v>
                </c:pt>
                <c:pt idx="152971">
                  <c:v>354.39637094746399</c:v>
                </c:pt>
                <c:pt idx="152972">
                  <c:v>354.39868770273699</c:v>
                </c:pt>
                <c:pt idx="152973">
                  <c:v>354.40100445801102</c:v>
                </c:pt>
                <c:pt idx="152974">
                  <c:v>354.40332121328402</c:v>
                </c:pt>
                <c:pt idx="152975">
                  <c:v>354.40563796855798</c:v>
                </c:pt>
                <c:pt idx="152976">
                  <c:v>354.40795472383098</c:v>
                </c:pt>
                <c:pt idx="152977">
                  <c:v>354.41027147910501</c:v>
                </c:pt>
                <c:pt idx="152978">
                  <c:v>354.41258823437801</c:v>
                </c:pt>
                <c:pt idx="152979">
                  <c:v>354.41490498965197</c:v>
                </c:pt>
                <c:pt idx="152980">
                  <c:v>354.417221744926</c:v>
                </c:pt>
                <c:pt idx="152981">
                  <c:v>354.419538500199</c:v>
                </c:pt>
                <c:pt idx="152982">
                  <c:v>354.42185525547302</c:v>
                </c:pt>
                <c:pt idx="152983">
                  <c:v>354.42417201074602</c:v>
                </c:pt>
                <c:pt idx="152984">
                  <c:v>354.42648876601999</c:v>
                </c:pt>
                <c:pt idx="152985">
                  <c:v>354.42880552129299</c:v>
                </c:pt>
                <c:pt idx="152986">
                  <c:v>354.43112227656701</c:v>
                </c:pt>
                <c:pt idx="152987">
                  <c:v>354.43343903184001</c:v>
                </c:pt>
                <c:pt idx="152988">
                  <c:v>354.43575578711398</c:v>
                </c:pt>
                <c:pt idx="152989">
                  <c:v>354.43807254238698</c:v>
                </c:pt>
                <c:pt idx="152990">
                  <c:v>354.440389297661</c:v>
                </c:pt>
                <c:pt idx="152991">
                  <c:v>354.442706052934</c:v>
                </c:pt>
                <c:pt idx="152992">
                  <c:v>354.44502280820802</c:v>
                </c:pt>
                <c:pt idx="152993">
                  <c:v>354.44733956348102</c:v>
                </c:pt>
                <c:pt idx="152994">
                  <c:v>354.44965631875499</c:v>
                </c:pt>
                <c:pt idx="152995">
                  <c:v>354.45197307402799</c:v>
                </c:pt>
                <c:pt idx="152996">
                  <c:v>354.45428982930201</c:v>
                </c:pt>
                <c:pt idx="152997">
                  <c:v>354.45660658457501</c:v>
                </c:pt>
                <c:pt idx="152998">
                  <c:v>354.45892333984898</c:v>
                </c:pt>
                <c:pt idx="152999">
                  <c:v>354.46124009512198</c:v>
                </c:pt>
                <c:pt idx="153000">
                  <c:v>354.463556850396</c:v>
                </c:pt>
                <c:pt idx="153001">
                  <c:v>354.465873605669</c:v>
                </c:pt>
                <c:pt idx="153002">
                  <c:v>354.46819036094303</c:v>
                </c:pt>
                <c:pt idx="153003">
                  <c:v>354.47050711621603</c:v>
                </c:pt>
                <c:pt idx="153004">
                  <c:v>354.47282387148999</c:v>
                </c:pt>
                <c:pt idx="153005">
                  <c:v>354.47514062676299</c:v>
                </c:pt>
                <c:pt idx="153006">
                  <c:v>354.47745738203702</c:v>
                </c:pt>
                <c:pt idx="153007">
                  <c:v>354.47977413731002</c:v>
                </c:pt>
                <c:pt idx="153008">
                  <c:v>354.48209089258398</c:v>
                </c:pt>
                <c:pt idx="153009">
                  <c:v>354.48440764785698</c:v>
                </c:pt>
                <c:pt idx="153010">
                  <c:v>354.48672440313101</c:v>
                </c:pt>
                <c:pt idx="153011">
                  <c:v>354.48904115840401</c:v>
                </c:pt>
                <c:pt idx="153012">
                  <c:v>354.49135791367797</c:v>
                </c:pt>
                <c:pt idx="153013">
                  <c:v>354.49367466895097</c:v>
                </c:pt>
                <c:pt idx="153014">
                  <c:v>354.495991424225</c:v>
                </c:pt>
                <c:pt idx="153015">
                  <c:v>354.498308179498</c:v>
                </c:pt>
                <c:pt idx="153016">
                  <c:v>354.50062493477202</c:v>
                </c:pt>
                <c:pt idx="153017">
                  <c:v>354.50294169004502</c:v>
                </c:pt>
                <c:pt idx="153018">
                  <c:v>354.50525844531899</c:v>
                </c:pt>
                <c:pt idx="153019">
                  <c:v>354.50757520059199</c:v>
                </c:pt>
                <c:pt idx="153020">
                  <c:v>354.50989195586601</c:v>
                </c:pt>
                <c:pt idx="153021">
                  <c:v>354.51220871113901</c:v>
                </c:pt>
                <c:pt idx="153022">
                  <c:v>354.51452546641298</c:v>
                </c:pt>
                <c:pt idx="153023">
                  <c:v>354.516842221687</c:v>
                </c:pt>
                <c:pt idx="153024">
                  <c:v>354.51915897696</c:v>
                </c:pt>
                <c:pt idx="153025">
                  <c:v>354.52147573223402</c:v>
                </c:pt>
                <c:pt idx="153026">
                  <c:v>354.52379248750702</c:v>
                </c:pt>
                <c:pt idx="153027">
                  <c:v>354.52610924278099</c:v>
                </c:pt>
                <c:pt idx="153028">
                  <c:v>354.52842599805399</c:v>
                </c:pt>
                <c:pt idx="153029">
                  <c:v>354.53074275332801</c:v>
                </c:pt>
                <c:pt idx="153030">
                  <c:v>354.53305950860101</c:v>
                </c:pt>
                <c:pt idx="153031">
                  <c:v>354.53537626387498</c:v>
                </c:pt>
                <c:pt idx="153032">
                  <c:v>354.53769301914798</c:v>
                </c:pt>
                <c:pt idx="153033">
                  <c:v>354.540009774422</c:v>
                </c:pt>
                <c:pt idx="153034">
                  <c:v>354.542326529695</c:v>
                </c:pt>
                <c:pt idx="153035">
                  <c:v>354.54464328496903</c:v>
                </c:pt>
                <c:pt idx="153036">
                  <c:v>354.54696004024203</c:v>
                </c:pt>
                <c:pt idx="153037">
                  <c:v>354.54927679551599</c:v>
                </c:pt>
                <c:pt idx="153038">
                  <c:v>354.55159355078899</c:v>
                </c:pt>
                <c:pt idx="153039">
                  <c:v>354.55391030606302</c:v>
                </c:pt>
                <c:pt idx="153040">
                  <c:v>354.55622706133602</c:v>
                </c:pt>
                <c:pt idx="153041">
                  <c:v>354.55854381660998</c:v>
                </c:pt>
                <c:pt idx="153042">
                  <c:v>354.56086057188298</c:v>
                </c:pt>
                <c:pt idx="153043">
                  <c:v>354.56317732715701</c:v>
                </c:pt>
                <c:pt idx="153044">
                  <c:v>354.56549408243001</c:v>
                </c:pt>
                <c:pt idx="153045">
                  <c:v>354.56781083770397</c:v>
                </c:pt>
                <c:pt idx="153046">
                  <c:v>354.57012759297697</c:v>
                </c:pt>
                <c:pt idx="153047">
                  <c:v>354.572444348251</c:v>
                </c:pt>
                <c:pt idx="153048">
                  <c:v>354.574761103524</c:v>
                </c:pt>
                <c:pt idx="153049">
                  <c:v>354.57707785879802</c:v>
                </c:pt>
                <c:pt idx="153050">
                  <c:v>354.57939461407102</c:v>
                </c:pt>
                <c:pt idx="153051">
                  <c:v>354.58171136934499</c:v>
                </c:pt>
                <c:pt idx="153052">
                  <c:v>354.58402812461799</c:v>
                </c:pt>
                <c:pt idx="153053">
                  <c:v>354.58634487989201</c:v>
                </c:pt>
                <c:pt idx="153054">
                  <c:v>354.58866163516501</c:v>
                </c:pt>
                <c:pt idx="153055">
                  <c:v>354.59097839043898</c:v>
                </c:pt>
                <c:pt idx="153056">
                  <c:v>354.59329514571198</c:v>
                </c:pt>
                <c:pt idx="153057">
                  <c:v>354.595611900986</c:v>
                </c:pt>
                <c:pt idx="153058">
                  <c:v>354.597928656259</c:v>
                </c:pt>
                <c:pt idx="153059">
                  <c:v>354.60024541153302</c:v>
                </c:pt>
                <c:pt idx="153060">
                  <c:v>354.60256216680602</c:v>
                </c:pt>
                <c:pt idx="153061">
                  <c:v>354.60487892207999</c:v>
                </c:pt>
                <c:pt idx="153062">
                  <c:v>354.60719567735299</c:v>
                </c:pt>
                <c:pt idx="153063">
                  <c:v>354.60951243262701</c:v>
                </c:pt>
                <c:pt idx="153064">
                  <c:v>354.61182918790001</c:v>
                </c:pt>
                <c:pt idx="153065">
                  <c:v>354.61414594317398</c:v>
                </c:pt>
                <c:pt idx="153066">
                  <c:v>354.616462698448</c:v>
                </c:pt>
                <c:pt idx="153067">
                  <c:v>354.618779453721</c:v>
                </c:pt>
                <c:pt idx="153068">
                  <c:v>354.62109620899503</c:v>
                </c:pt>
                <c:pt idx="153069">
                  <c:v>354.62341296426803</c:v>
                </c:pt>
                <c:pt idx="153070">
                  <c:v>354.62572971954199</c:v>
                </c:pt>
                <c:pt idx="153071">
                  <c:v>354.62804647481499</c:v>
                </c:pt>
                <c:pt idx="153072">
                  <c:v>354.63036323008902</c:v>
                </c:pt>
                <c:pt idx="153073">
                  <c:v>354.63267998536202</c:v>
                </c:pt>
                <c:pt idx="153074">
                  <c:v>354.63499674063598</c:v>
                </c:pt>
                <c:pt idx="153075">
                  <c:v>354.63731349590898</c:v>
                </c:pt>
                <c:pt idx="153076">
                  <c:v>354.63963025118301</c:v>
                </c:pt>
                <c:pt idx="153077">
                  <c:v>354.64194700645601</c:v>
                </c:pt>
                <c:pt idx="153078">
                  <c:v>354.64426376172997</c:v>
                </c:pt>
                <c:pt idx="153079">
                  <c:v>354.64658051700297</c:v>
                </c:pt>
                <c:pt idx="153080">
                  <c:v>354.648897272277</c:v>
                </c:pt>
                <c:pt idx="153081">
                  <c:v>354.65121402755</c:v>
                </c:pt>
                <c:pt idx="153082">
                  <c:v>354.65353078282402</c:v>
                </c:pt>
                <c:pt idx="153083">
                  <c:v>354.65584753809702</c:v>
                </c:pt>
                <c:pt idx="153084">
                  <c:v>354.65816429337099</c:v>
                </c:pt>
                <c:pt idx="153085">
                  <c:v>354.66048104864399</c:v>
                </c:pt>
                <c:pt idx="153086">
                  <c:v>354.66279780391801</c:v>
                </c:pt>
                <c:pt idx="153087">
                  <c:v>354.66511455919101</c:v>
                </c:pt>
                <c:pt idx="153088">
                  <c:v>354.66743131446498</c:v>
                </c:pt>
                <c:pt idx="153089">
                  <c:v>354.66974806973798</c:v>
                </c:pt>
                <c:pt idx="153090">
                  <c:v>354.672064825012</c:v>
                </c:pt>
                <c:pt idx="153091">
                  <c:v>354.674381580285</c:v>
                </c:pt>
                <c:pt idx="153092">
                  <c:v>354.67669833555902</c:v>
                </c:pt>
                <c:pt idx="153093">
                  <c:v>354.67901509083202</c:v>
                </c:pt>
                <c:pt idx="153094">
                  <c:v>354.68133184610599</c:v>
                </c:pt>
                <c:pt idx="153095">
                  <c:v>354.68364860137899</c:v>
                </c:pt>
                <c:pt idx="153096">
                  <c:v>354.68596535665301</c:v>
                </c:pt>
                <c:pt idx="153097">
                  <c:v>354.68828211192601</c:v>
                </c:pt>
                <c:pt idx="153098">
                  <c:v>354.69059886719998</c:v>
                </c:pt>
                <c:pt idx="153099">
                  <c:v>354.69291562247298</c:v>
                </c:pt>
                <c:pt idx="153100">
                  <c:v>354.695232377747</c:v>
                </c:pt>
                <c:pt idx="153101">
                  <c:v>354.69754913302</c:v>
                </c:pt>
                <c:pt idx="153102">
                  <c:v>354.69986588829403</c:v>
                </c:pt>
                <c:pt idx="153103">
                  <c:v>354.70218264356703</c:v>
                </c:pt>
                <c:pt idx="153104">
                  <c:v>354.70449939884099</c:v>
                </c:pt>
                <c:pt idx="153105">
                  <c:v>354.70681615411399</c:v>
                </c:pt>
                <c:pt idx="153106">
                  <c:v>354.70913290938802</c:v>
                </c:pt>
                <c:pt idx="153107">
                  <c:v>354.71144966466198</c:v>
                </c:pt>
                <c:pt idx="153108">
                  <c:v>354.71376641993498</c:v>
                </c:pt>
                <c:pt idx="153109">
                  <c:v>354.71608317520901</c:v>
                </c:pt>
                <c:pt idx="153110">
                  <c:v>354.71839993048201</c:v>
                </c:pt>
                <c:pt idx="153111">
                  <c:v>354.72071668575597</c:v>
                </c:pt>
                <c:pt idx="153112">
                  <c:v>354.72303344102897</c:v>
                </c:pt>
                <c:pt idx="153113">
                  <c:v>354.725350196303</c:v>
                </c:pt>
                <c:pt idx="153114">
                  <c:v>354.727666951576</c:v>
                </c:pt>
                <c:pt idx="153115">
                  <c:v>354.72998370685002</c:v>
                </c:pt>
                <c:pt idx="153116">
                  <c:v>354.73230046212302</c:v>
                </c:pt>
                <c:pt idx="153117">
                  <c:v>354.73461721739699</c:v>
                </c:pt>
                <c:pt idx="153118">
                  <c:v>354.73693397266999</c:v>
                </c:pt>
                <c:pt idx="153119">
                  <c:v>354.73925072794401</c:v>
                </c:pt>
                <c:pt idx="153120">
                  <c:v>354.74156748321701</c:v>
                </c:pt>
                <c:pt idx="153121">
                  <c:v>354.74388423849098</c:v>
                </c:pt>
                <c:pt idx="153122">
                  <c:v>354.74620099376398</c:v>
                </c:pt>
                <c:pt idx="153123">
                  <c:v>354.748517749038</c:v>
                </c:pt>
                <c:pt idx="153124">
                  <c:v>354.750834504311</c:v>
                </c:pt>
                <c:pt idx="153125">
                  <c:v>354.75315125958502</c:v>
                </c:pt>
                <c:pt idx="153126">
                  <c:v>354.75546801485802</c:v>
                </c:pt>
                <c:pt idx="153127">
                  <c:v>354.75778477013199</c:v>
                </c:pt>
                <c:pt idx="153128">
                  <c:v>354.76010152540499</c:v>
                </c:pt>
                <c:pt idx="153129">
                  <c:v>354.76241828067901</c:v>
                </c:pt>
                <c:pt idx="153130">
                  <c:v>354.76473503595201</c:v>
                </c:pt>
                <c:pt idx="153131">
                  <c:v>354.76705179122598</c:v>
                </c:pt>
                <c:pt idx="153132">
                  <c:v>354.76936854649898</c:v>
                </c:pt>
                <c:pt idx="153133">
                  <c:v>354.771685301773</c:v>
                </c:pt>
                <c:pt idx="153134">
                  <c:v>354.774002057046</c:v>
                </c:pt>
                <c:pt idx="153135">
                  <c:v>354.77631881232003</c:v>
                </c:pt>
                <c:pt idx="153136">
                  <c:v>354.77863556759303</c:v>
                </c:pt>
                <c:pt idx="153137">
                  <c:v>354.78095232286699</c:v>
                </c:pt>
                <c:pt idx="153138">
                  <c:v>354.78326907813999</c:v>
                </c:pt>
                <c:pt idx="153139">
                  <c:v>354.78558583341402</c:v>
                </c:pt>
                <c:pt idx="153140">
                  <c:v>354.78790258868702</c:v>
                </c:pt>
                <c:pt idx="153141">
                  <c:v>354.79021934396098</c:v>
                </c:pt>
                <c:pt idx="153142">
                  <c:v>354.79253609923398</c:v>
                </c:pt>
                <c:pt idx="153143">
                  <c:v>354.79485285450801</c:v>
                </c:pt>
                <c:pt idx="153144">
                  <c:v>354.79716960978101</c:v>
                </c:pt>
                <c:pt idx="153145">
                  <c:v>354.79948636505497</c:v>
                </c:pt>
                <c:pt idx="153146">
                  <c:v>354.80180312032797</c:v>
                </c:pt>
                <c:pt idx="153147">
                  <c:v>354.804119875602</c:v>
                </c:pt>
                <c:pt idx="153148">
                  <c:v>354.806436630875</c:v>
                </c:pt>
                <c:pt idx="153149">
                  <c:v>354.80875338614902</c:v>
                </c:pt>
                <c:pt idx="153150">
                  <c:v>354.81107014142299</c:v>
                </c:pt>
                <c:pt idx="153151">
                  <c:v>354.81338689669599</c:v>
                </c:pt>
                <c:pt idx="153152">
                  <c:v>354.81570365197001</c:v>
                </c:pt>
                <c:pt idx="153153">
                  <c:v>354.81802040724301</c:v>
                </c:pt>
                <c:pt idx="153154">
                  <c:v>354.82033716251698</c:v>
                </c:pt>
                <c:pt idx="153155">
                  <c:v>354.82265391778998</c:v>
                </c:pt>
                <c:pt idx="153156">
                  <c:v>354.824970673064</c:v>
                </c:pt>
                <c:pt idx="153157">
                  <c:v>354.827287428337</c:v>
                </c:pt>
                <c:pt idx="153158">
                  <c:v>354.82960418361102</c:v>
                </c:pt>
                <c:pt idx="153159">
                  <c:v>354.83192093888402</c:v>
                </c:pt>
                <c:pt idx="153160">
                  <c:v>354.83423769415799</c:v>
                </c:pt>
                <c:pt idx="153161">
                  <c:v>354.83655444943099</c:v>
                </c:pt>
                <c:pt idx="153162">
                  <c:v>354.83887120470501</c:v>
                </c:pt>
                <c:pt idx="153163">
                  <c:v>354.84118795997801</c:v>
                </c:pt>
                <c:pt idx="153164">
                  <c:v>354.84350471525198</c:v>
                </c:pt>
                <c:pt idx="153165">
                  <c:v>354.84582147052498</c:v>
                </c:pt>
                <c:pt idx="153166">
                  <c:v>354.848138225799</c:v>
                </c:pt>
                <c:pt idx="153167">
                  <c:v>354.85045498107201</c:v>
                </c:pt>
                <c:pt idx="153168">
                  <c:v>354.85277173634603</c:v>
                </c:pt>
                <c:pt idx="153169">
                  <c:v>354.85508849161897</c:v>
                </c:pt>
                <c:pt idx="153170">
                  <c:v>354.85740524689299</c:v>
                </c:pt>
                <c:pt idx="153171">
                  <c:v>354.859722002166</c:v>
                </c:pt>
                <c:pt idx="153172">
                  <c:v>354.86203875744002</c:v>
                </c:pt>
                <c:pt idx="153173">
                  <c:v>354.86435551271302</c:v>
                </c:pt>
                <c:pt idx="153174">
                  <c:v>354.86667226798698</c:v>
                </c:pt>
                <c:pt idx="153175">
                  <c:v>354.86898902325999</c:v>
                </c:pt>
                <c:pt idx="153176">
                  <c:v>354.87130577853401</c:v>
                </c:pt>
                <c:pt idx="153177">
                  <c:v>354.87362253380701</c:v>
                </c:pt>
                <c:pt idx="153178">
                  <c:v>354.87593928908097</c:v>
                </c:pt>
                <c:pt idx="153179">
                  <c:v>354.87825604435398</c:v>
                </c:pt>
                <c:pt idx="153180">
                  <c:v>354.880572799628</c:v>
                </c:pt>
                <c:pt idx="153181">
                  <c:v>354.882889554901</c:v>
                </c:pt>
                <c:pt idx="153182">
                  <c:v>354.88520631017502</c:v>
                </c:pt>
                <c:pt idx="153183">
                  <c:v>354.88752306544802</c:v>
                </c:pt>
                <c:pt idx="153184">
                  <c:v>354.88983982072199</c:v>
                </c:pt>
                <c:pt idx="153185">
                  <c:v>354.89215657599499</c:v>
                </c:pt>
                <c:pt idx="153186">
                  <c:v>354.89447333126901</c:v>
                </c:pt>
                <c:pt idx="153187">
                  <c:v>354.89679008654201</c:v>
                </c:pt>
                <c:pt idx="153188">
                  <c:v>354.89910684181598</c:v>
                </c:pt>
                <c:pt idx="153189">
                  <c:v>354.90142359708898</c:v>
                </c:pt>
                <c:pt idx="153190">
                  <c:v>354.903740352363</c:v>
                </c:pt>
                <c:pt idx="153191">
                  <c:v>354.906057107636</c:v>
                </c:pt>
                <c:pt idx="153192">
                  <c:v>354.90837386291003</c:v>
                </c:pt>
                <c:pt idx="153193">
                  <c:v>354.91069061818399</c:v>
                </c:pt>
                <c:pt idx="153194">
                  <c:v>354.91300737345699</c:v>
                </c:pt>
                <c:pt idx="153195">
                  <c:v>354.91532412873102</c:v>
                </c:pt>
                <c:pt idx="153196">
                  <c:v>354.91764088400402</c:v>
                </c:pt>
                <c:pt idx="153197">
                  <c:v>354.91995763927798</c:v>
                </c:pt>
                <c:pt idx="153198">
                  <c:v>354.92227439455098</c:v>
                </c:pt>
                <c:pt idx="153199">
                  <c:v>354.92459114982501</c:v>
                </c:pt>
                <c:pt idx="153200">
                  <c:v>354.92690790509801</c:v>
                </c:pt>
                <c:pt idx="153201">
                  <c:v>354.92922466037197</c:v>
                </c:pt>
                <c:pt idx="153202">
                  <c:v>354.93154141564497</c:v>
                </c:pt>
                <c:pt idx="153203">
                  <c:v>354.933858170919</c:v>
                </c:pt>
                <c:pt idx="153204">
                  <c:v>354.936174926192</c:v>
                </c:pt>
                <c:pt idx="153205">
                  <c:v>354.93849168146602</c:v>
                </c:pt>
                <c:pt idx="153206">
                  <c:v>354.94080843673902</c:v>
                </c:pt>
                <c:pt idx="153207">
                  <c:v>354.94312519201299</c:v>
                </c:pt>
                <c:pt idx="153208">
                  <c:v>354.94544194728599</c:v>
                </c:pt>
                <c:pt idx="153209">
                  <c:v>354.94775870256001</c:v>
                </c:pt>
                <c:pt idx="153210">
                  <c:v>354.95007545783301</c:v>
                </c:pt>
                <c:pt idx="153211">
                  <c:v>354.95239221310698</c:v>
                </c:pt>
                <c:pt idx="153212">
                  <c:v>354.95470896837998</c:v>
                </c:pt>
                <c:pt idx="153213">
                  <c:v>354.957025723654</c:v>
                </c:pt>
                <c:pt idx="153214">
                  <c:v>354.959342478927</c:v>
                </c:pt>
                <c:pt idx="153215">
                  <c:v>354.96165923420102</c:v>
                </c:pt>
                <c:pt idx="153216">
                  <c:v>354.96397598947402</c:v>
                </c:pt>
                <c:pt idx="153217">
                  <c:v>354.96629274474799</c:v>
                </c:pt>
                <c:pt idx="153218">
                  <c:v>354.96860950002099</c:v>
                </c:pt>
                <c:pt idx="153219">
                  <c:v>354.97092625529501</c:v>
                </c:pt>
                <c:pt idx="153220">
                  <c:v>354.97324301056801</c:v>
                </c:pt>
                <c:pt idx="153221">
                  <c:v>354.97555976584198</c:v>
                </c:pt>
                <c:pt idx="153222">
                  <c:v>354.97787652111498</c:v>
                </c:pt>
                <c:pt idx="153223">
                  <c:v>354.980193276389</c:v>
                </c:pt>
                <c:pt idx="153224">
                  <c:v>354.982510031662</c:v>
                </c:pt>
                <c:pt idx="153225">
                  <c:v>354.98482678693603</c:v>
                </c:pt>
                <c:pt idx="153226">
                  <c:v>354.98714354220903</c:v>
                </c:pt>
                <c:pt idx="153227">
                  <c:v>354.98946029748299</c:v>
                </c:pt>
                <c:pt idx="153228">
                  <c:v>354.99177705275599</c:v>
                </c:pt>
                <c:pt idx="153229">
                  <c:v>354.99409380803002</c:v>
                </c:pt>
                <c:pt idx="153230">
                  <c:v>354.99641056330302</c:v>
                </c:pt>
                <c:pt idx="153231">
                  <c:v>354.99872731857698</c:v>
                </c:pt>
                <c:pt idx="153232">
                  <c:v>355.00104407384998</c:v>
                </c:pt>
                <c:pt idx="153233">
                  <c:v>355.00336082912401</c:v>
                </c:pt>
                <c:pt idx="153234">
                  <c:v>355.00567758439701</c:v>
                </c:pt>
                <c:pt idx="153235">
                  <c:v>355.00799433967097</c:v>
                </c:pt>
                <c:pt idx="153236">
                  <c:v>355.010311094945</c:v>
                </c:pt>
                <c:pt idx="153237">
                  <c:v>355.012627850218</c:v>
                </c:pt>
                <c:pt idx="153238">
                  <c:v>355.01494460549202</c:v>
                </c:pt>
                <c:pt idx="153239">
                  <c:v>355.01726136076502</c:v>
                </c:pt>
                <c:pt idx="153240">
                  <c:v>355.01957811603899</c:v>
                </c:pt>
                <c:pt idx="153241">
                  <c:v>355.02189487131199</c:v>
                </c:pt>
                <c:pt idx="153242">
                  <c:v>355.02421162658601</c:v>
                </c:pt>
                <c:pt idx="153243">
                  <c:v>355.02652838185901</c:v>
                </c:pt>
                <c:pt idx="153244">
                  <c:v>355.02884513713298</c:v>
                </c:pt>
                <c:pt idx="153245">
                  <c:v>355.03116189240598</c:v>
                </c:pt>
                <c:pt idx="153246">
                  <c:v>355.03347864768</c:v>
                </c:pt>
                <c:pt idx="153247">
                  <c:v>355.035795402953</c:v>
                </c:pt>
                <c:pt idx="153248">
                  <c:v>355.03811215822702</c:v>
                </c:pt>
                <c:pt idx="153249">
                  <c:v>355.04042891350002</c:v>
                </c:pt>
                <c:pt idx="153250">
                  <c:v>355.04274566877399</c:v>
                </c:pt>
                <c:pt idx="153251">
                  <c:v>355.04506242404699</c:v>
                </c:pt>
                <c:pt idx="153252">
                  <c:v>355.04737917932101</c:v>
                </c:pt>
                <c:pt idx="153253">
                  <c:v>355.04969593459401</c:v>
                </c:pt>
                <c:pt idx="153254">
                  <c:v>355.05201268986798</c:v>
                </c:pt>
                <c:pt idx="153255">
                  <c:v>355.05432944514098</c:v>
                </c:pt>
                <c:pt idx="153256">
                  <c:v>355.056646200415</c:v>
                </c:pt>
                <c:pt idx="153257">
                  <c:v>355.058962955688</c:v>
                </c:pt>
                <c:pt idx="153258">
                  <c:v>355.06127971096203</c:v>
                </c:pt>
                <c:pt idx="153259">
                  <c:v>355.06359646623503</c:v>
                </c:pt>
                <c:pt idx="153260">
                  <c:v>355.06591322150899</c:v>
                </c:pt>
                <c:pt idx="153261">
                  <c:v>355.06822997678199</c:v>
                </c:pt>
                <c:pt idx="153262">
                  <c:v>355.07054673205602</c:v>
                </c:pt>
                <c:pt idx="153263">
                  <c:v>355.07286348732902</c:v>
                </c:pt>
                <c:pt idx="153264">
                  <c:v>355.07518024260298</c:v>
                </c:pt>
                <c:pt idx="153265">
                  <c:v>355.07749699787598</c:v>
                </c:pt>
                <c:pt idx="153266">
                  <c:v>355.07981375315001</c:v>
                </c:pt>
                <c:pt idx="153267">
                  <c:v>355.08213050842301</c:v>
                </c:pt>
                <c:pt idx="153268">
                  <c:v>355.08444726369697</c:v>
                </c:pt>
                <c:pt idx="153269">
                  <c:v>355.08676401896997</c:v>
                </c:pt>
                <c:pt idx="153270">
                  <c:v>355.089080774244</c:v>
                </c:pt>
                <c:pt idx="153271">
                  <c:v>355.091397529517</c:v>
                </c:pt>
                <c:pt idx="153272">
                  <c:v>355.09371428479102</c:v>
                </c:pt>
                <c:pt idx="153273">
                  <c:v>355.09603104006402</c:v>
                </c:pt>
                <c:pt idx="153274">
                  <c:v>355.09834779533799</c:v>
                </c:pt>
                <c:pt idx="153275">
                  <c:v>355.10066455061099</c:v>
                </c:pt>
                <c:pt idx="153276">
                  <c:v>355.10298130588501</c:v>
                </c:pt>
                <c:pt idx="153277">
                  <c:v>355.10529806115801</c:v>
                </c:pt>
                <c:pt idx="153278">
                  <c:v>355.10761481643198</c:v>
                </c:pt>
                <c:pt idx="153279">
                  <c:v>355.109931571706</c:v>
                </c:pt>
                <c:pt idx="153280">
                  <c:v>355.112248326979</c:v>
                </c:pt>
                <c:pt idx="153281">
                  <c:v>355.11456508225302</c:v>
                </c:pt>
                <c:pt idx="153282">
                  <c:v>355.11688183752602</c:v>
                </c:pt>
                <c:pt idx="153283">
                  <c:v>355.11919859279999</c:v>
                </c:pt>
                <c:pt idx="153284">
                  <c:v>355.12151534807299</c:v>
                </c:pt>
                <c:pt idx="153285">
                  <c:v>355.12383210334701</c:v>
                </c:pt>
                <c:pt idx="153286">
                  <c:v>355.12614885862001</c:v>
                </c:pt>
                <c:pt idx="153287">
                  <c:v>355.12846561389398</c:v>
                </c:pt>
                <c:pt idx="153288">
                  <c:v>355.13078236916698</c:v>
                </c:pt>
                <c:pt idx="153289">
                  <c:v>355.133099124441</c:v>
                </c:pt>
                <c:pt idx="153290">
                  <c:v>355.135415879714</c:v>
                </c:pt>
                <c:pt idx="153291">
                  <c:v>355.13773263498803</c:v>
                </c:pt>
                <c:pt idx="153292">
                  <c:v>355.14004939026103</c:v>
                </c:pt>
                <c:pt idx="153293">
                  <c:v>355.14236614553499</c:v>
                </c:pt>
                <c:pt idx="153294">
                  <c:v>355.14468290080799</c:v>
                </c:pt>
                <c:pt idx="153295">
                  <c:v>355.14699965608202</c:v>
                </c:pt>
                <c:pt idx="153296">
                  <c:v>355.14931641135502</c:v>
                </c:pt>
                <c:pt idx="153297">
                  <c:v>355.15163316662898</c:v>
                </c:pt>
                <c:pt idx="153298">
                  <c:v>355.15394992190198</c:v>
                </c:pt>
                <c:pt idx="153299">
                  <c:v>355.15626667717601</c:v>
                </c:pt>
                <c:pt idx="153300">
                  <c:v>355.15858343244901</c:v>
                </c:pt>
                <c:pt idx="153301">
                  <c:v>355.16090018772297</c:v>
                </c:pt>
                <c:pt idx="153302">
                  <c:v>355.16321694299597</c:v>
                </c:pt>
                <c:pt idx="153303">
                  <c:v>355.16553369827</c:v>
                </c:pt>
                <c:pt idx="153304">
                  <c:v>355.167850453543</c:v>
                </c:pt>
                <c:pt idx="153305">
                  <c:v>355.17016720881702</c:v>
                </c:pt>
                <c:pt idx="153306">
                  <c:v>355.17248396409002</c:v>
                </c:pt>
                <c:pt idx="153307">
                  <c:v>355.17480071936399</c:v>
                </c:pt>
                <c:pt idx="153308">
                  <c:v>355.17711747463699</c:v>
                </c:pt>
                <c:pt idx="153309">
                  <c:v>355.17943422991101</c:v>
                </c:pt>
                <c:pt idx="153310">
                  <c:v>355.18175098518401</c:v>
                </c:pt>
                <c:pt idx="153311">
                  <c:v>355.18406774045798</c:v>
                </c:pt>
                <c:pt idx="153312">
                  <c:v>355.18638449573098</c:v>
                </c:pt>
                <c:pt idx="153313">
                  <c:v>355.188701251005</c:v>
                </c:pt>
                <c:pt idx="153314">
                  <c:v>355.191018006278</c:v>
                </c:pt>
                <c:pt idx="153315">
                  <c:v>355.19333476155202</c:v>
                </c:pt>
                <c:pt idx="153316">
                  <c:v>355.19565151682502</c:v>
                </c:pt>
                <c:pt idx="153317">
                  <c:v>355.19796827209899</c:v>
                </c:pt>
                <c:pt idx="153318">
                  <c:v>355.20028502737199</c:v>
                </c:pt>
                <c:pt idx="153319">
                  <c:v>355.20260178264601</c:v>
                </c:pt>
                <c:pt idx="153320">
                  <c:v>355.20491853791901</c:v>
                </c:pt>
                <c:pt idx="153321">
                  <c:v>355.20723529319298</c:v>
                </c:pt>
                <c:pt idx="153322">
                  <c:v>355.209552048467</c:v>
                </c:pt>
                <c:pt idx="153323">
                  <c:v>355.21186880374</c:v>
                </c:pt>
                <c:pt idx="153324">
                  <c:v>355.21418555901403</c:v>
                </c:pt>
                <c:pt idx="153325">
                  <c:v>355.21650231428703</c:v>
                </c:pt>
                <c:pt idx="153326">
                  <c:v>355.21881906956099</c:v>
                </c:pt>
                <c:pt idx="153327">
                  <c:v>355.22113582483399</c:v>
                </c:pt>
                <c:pt idx="153328">
                  <c:v>355.22345258010802</c:v>
                </c:pt>
                <c:pt idx="153329">
                  <c:v>355.22576933538102</c:v>
                </c:pt>
                <c:pt idx="153330">
                  <c:v>355.22808609065498</c:v>
                </c:pt>
                <c:pt idx="153331">
                  <c:v>355.23040284592798</c:v>
                </c:pt>
                <c:pt idx="153332">
                  <c:v>355.23271960120201</c:v>
                </c:pt>
                <c:pt idx="153333">
                  <c:v>355.23503635647501</c:v>
                </c:pt>
                <c:pt idx="153334">
                  <c:v>355.23735311174897</c:v>
                </c:pt>
                <c:pt idx="153335">
                  <c:v>355.23966986702197</c:v>
                </c:pt>
                <c:pt idx="153336">
                  <c:v>355.241986622296</c:v>
                </c:pt>
                <c:pt idx="153337">
                  <c:v>355.244303377569</c:v>
                </c:pt>
                <c:pt idx="153338">
                  <c:v>355.24662013284302</c:v>
                </c:pt>
                <c:pt idx="153339">
                  <c:v>355.24893688811602</c:v>
                </c:pt>
                <c:pt idx="153340">
                  <c:v>355.25125364338999</c:v>
                </c:pt>
                <c:pt idx="153341">
                  <c:v>355.25357039866299</c:v>
                </c:pt>
                <c:pt idx="153342">
                  <c:v>355.25588715393701</c:v>
                </c:pt>
                <c:pt idx="153343">
                  <c:v>355.25820390921001</c:v>
                </c:pt>
                <c:pt idx="153344">
                  <c:v>355.26052066448398</c:v>
                </c:pt>
                <c:pt idx="153345">
                  <c:v>355.26283741975698</c:v>
                </c:pt>
                <c:pt idx="153346">
                  <c:v>355.265154175031</c:v>
                </c:pt>
                <c:pt idx="153347">
                  <c:v>355.267470930304</c:v>
                </c:pt>
                <c:pt idx="153348">
                  <c:v>355.26978768557802</c:v>
                </c:pt>
                <c:pt idx="153349">
                  <c:v>355.27210444085102</c:v>
                </c:pt>
                <c:pt idx="153350">
                  <c:v>355.27442119612499</c:v>
                </c:pt>
                <c:pt idx="153351">
                  <c:v>355.27673795139799</c:v>
                </c:pt>
                <c:pt idx="153352">
                  <c:v>355.27905470667201</c:v>
                </c:pt>
                <c:pt idx="153353">
                  <c:v>355.28137146194501</c:v>
                </c:pt>
                <c:pt idx="153354">
                  <c:v>355.28368821721898</c:v>
                </c:pt>
                <c:pt idx="153355">
                  <c:v>355.28600497249198</c:v>
                </c:pt>
                <c:pt idx="153356">
                  <c:v>355.288321727766</c:v>
                </c:pt>
                <c:pt idx="153357">
                  <c:v>355.290638483039</c:v>
                </c:pt>
                <c:pt idx="153358">
                  <c:v>355.29295523831303</c:v>
                </c:pt>
                <c:pt idx="153359">
                  <c:v>355.29527199358603</c:v>
                </c:pt>
                <c:pt idx="153360">
                  <c:v>355.29758874885999</c:v>
                </c:pt>
                <c:pt idx="153361">
                  <c:v>355.29990550413299</c:v>
                </c:pt>
                <c:pt idx="153362">
                  <c:v>355.30222225940702</c:v>
                </c:pt>
                <c:pt idx="153363">
                  <c:v>355.30453901468098</c:v>
                </c:pt>
                <c:pt idx="153364">
                  <c:v>355.30685576995398</c:v>
                </c:pt>
                <c:pt idx="153365">
                  <c:v>355.30917252522801</c:v>
                </c:pt>
                <c:pt idx="153366">
                  <c:v>355.31148928050101</c:v>
                </c:pt>
                <c:pt idx="153367">
                  <c:v>355.31380603577497</c:v>
                </c:pt>
                <c:pt idx="153368">
                  <c:v>355.31612279104797</c:v>
                </c:pt>
                <c:pt idx="153369">
                  <c:v>355.318439546322</c:v>
                </c:pt>
                <c:pt idx="153370">
                  <c:v>355.320756301595</c:v>
                </c:pt>
                <c:pt idx="153371">
                  <c:v>355.32307305686902</c:v>
                </c:pt>
                <c:pt idx="153372">
                  <c:v>355.32538981214202</c:v>
                </c:pt>
                <c:pt idx="153373">
                  <c:v>355.32770656741599</c:v>
                </c:pt>
                <c:pt idx="153374">
                  <c:v>355.33002332268899</c:v>
                </c:pt>
                <c:pt idx="153375">
                  <c:v>355.33234007796301</c:v>
                </c:pt>
                <c:pt idx="153376">
                  <c:v>355.33465683323601</c:v>
                </c:pt>
                <c:pt idx="153377">
                  <c:v>355.33697358850998</c:v>
                </c:pt>
                <c:pt idx="153378">
                  <c:v>355.33929034378298</c:v>
                </c:pt>
                <c:pt idx="153379">
                  <c:v>355.341607099057</c:v>
                </c:pt>
                <c:pt idx="153380">
                  <c:v>355.34392385433</c:v>
                </c:pt>
                <c:pt idx="153381">
                  <c:v>355.34624060960402</c:v>
                </c:pt>
                <c:pt idx="153382">
                  <c:v>355.34855736487702</c:v>
                </c:pt>
                <c:pt idx="153383">
                  <c:v>355.35087412015099</c:v>
                </c:pt>
                <c:pt idx="153384">
                  <c:v>355.35319087542399</c:v>
                </c:pt>
                <c:pt idx="153385">
                  <c:v>355.35550763069801</c:v>
                </c:pt>
                <c:pt idx="153386">
                  <c:v>355.35782438597101</c:v>
                </c:pt>
                <c:pt idx="153387">
                  <c:v>355.36014114124498</c:v>
                </c:pt>
                <c:pt idx="153388">
                  <c:v>355.36245789651798</c:v>
                </c:pt>
                <c:pt idx="153389">
                  <c:v>355.364774651792</c:v>
                </c:pt>
                <c:pt idx="153390">
                  <c:v>355.367091407065</c:v>
                </c:pt>
                <c:pt idx="153391">
                  <c:v>355.36940816233903</c:v>
                </c:pt>
                <c:pt idx="153392">
                  <c:v>355.37172491761203</c:v>
                </c:pt>
                <c:pt idx="153393">
                  <c:v>355.37404167288599</c:v>
                </c:pt>
                <c:pt idx="153394">
                  <c:v>355.37635842815899</c:v>
                </c:pt>
                <c:pt idx="153395">
                  <c:v>355.37867518343302</c:v>
                </c:pt>
                <c:pt idx="153396">
                  <c:v>355.38099193870602</c:v>
                </c:pt>
                <c:pt idx="153397">
                  <c:v>355.38330869397998</c:v>
                </c:pt>
                <c:pt idx="153398">
                  <c:v>355.38562544925298</c:v>
                </c:pt>
                <c:pt idx="153399">
                  <c:v>355.38794220452701</c:v>
                </c:pt>
                <c:pt idx="153400">
                  <c:v>355.39025895980001</c:v>
                </c:pt>
                <c:pt idx="153401">
                  <c:v>355.39257571507397</c:v>
                </c:pt>
                <c:pt idx="153402">
                  <c:v>355.39489247034697</c:v>
                </c:pt>
                <c:pt idx="153403">
                  <c:v>355.397209225621</c:v>
                </c:pt>
                <c:pt idx="153404">
                  <c:v>355.399525980894</c:v>
                </c:pt>
                <c:pt idx="153405">
                  <c:v>355.40184273616802</c:v>
                </c:pt>
                <c:pt idx="153406">
                  <c:v>355.40415949144199</c:v>
                </c:pt>
                <c:pt idx="153407">
                  <c:v>355.40647624671499</c:v>
                </c:pt>
                <c:pt idx="153408">
                  <c:v>355.40879300198901</c:v>
                </c:pt>
                <c:pt idx="153409">
                  <c:v>355.41110975726201</c:v>
                </c:pt>
                <c:pt idx="153410">
                  <c:v>355.41342651253598</c:v>
                </c:pt>
                <c:pt idx="153411">
                  <c:v>355.41574326780898</c:v>
                </c:pt>
                <c:pt idx="153412">
                  <c:v>355.418060023083</c:v>
                </c:pt>
                <c:pt idx="153413">
                  <c:v>355.420376778356</c:v>
                </c:pt>
                <c:pt idx="153414">
                  <c:v>355.42269353363002</c:v>
                </c:pt>
                <c:pt idx="153415">
                  <c:v>355.42501028890302</c:v>
                </c:pt>
                <c:pt idx="153416">
                  <c:v>355.42732704417699</c:v>
                </c:pt>
                <c:pt idx="153417">
                  <c:v>355.42964379944999</c:v>
                </c:pt>
                <c:pt idx="153418">
                  <c:v>355.43196055472401</c:v>
                </c:pt>
                <c:pt idx="153419">
                  <c:v>355.43427730999701</c:v>
                </c:pt>
                <c:pt idx="153420">
                  <c:v>355.43659406527098</c:v>
                </c:pt>
                <c:pt idx="153421">
                  <c:v>355.43891082054398</c:v>
                </c:pt>
                <c:pt idx="153422">
                  <c:v>355.441227575818</c:v>
                </c:pt>
                <c:pt idx="153423">
                  <c:v>355.443544331091</c:v>
                </c:pt>
                <c:pt idx="153424">
                  <c:v>355.44586108636503</c:v>
                </c:pt>
                <c:pt idx="153425">
                  <c:v>355.44817784163803</c:v>
                </c:pt>
                <c:pt idx="153426">
                  <c:v>355.45049459691199</c:v>
                </c:pt>
                <c:pt idx="153427">
                  <c:v>355.45281135218499</c:v>
                </c:pt>
                <c:pt idx="153428">
                  <c:v>355.45512810745902</c:v>
                </c:pt>
                <c:pt idx="153429">
                  <c:v>355.45744486273202</c:v>
                </c:pt>
                <c:pt idx="153430">
                  <c:v>355.45976161800598</c:v>
                </c:pt>
                <c:pt idx="153431">
                  <c:v>355.46207837327898</c:v>
                </c:pt>
                <c:pt idx="153432">
                  <c:v>355.46439512855301</c:v>
                </c:pt>
                <c:pt idx="153433">
                  <c:v>355.46671188382601</c:v>
                </c:pt>
                <c:pt idx="153434">
                  <c:v>355.46902863909997</c:v>
                </c:pt>
                <c:pt idx="153435">
                  <c:v>355.47134539437297</c:v>
                </c:pt>
                <c:pt idx="153436">
                  <c:v>355.473662149647</c:v>
                </c:pt>
                <c:pt idx="153437">
                  <c:v>355.47597890492</c:v>
                </c:pt>
                <c:pt idx="153438">
                  <c:v>355.47829566019402</c:v>
                </c:pt>
                <c:pt idx="153439">
                  <c:v>355.48061241546702</c:v>
                </c:pt>
                <c:pt idx="153440">
                  <c:v>355.48292917074099</c:v>
                </c:pt>
                <c:pt idx="153441">
                  <c:v>355.48524592601399</c:v>
                </c:pt>
                <c:pt idx="153442">
                  <c:v>355.48756268128801</c:v>
                </c:pt>
                <c:pt idx="153443">
                  <c:v>355.48987943656101</c:v>
                </c:pt>
                <c:pt idx="153444">
                  <c:v>355.49219619183498</c:v>
                </c:pt>
                <c:pt idx="153445">
                  <c:v>355.49451294710798</c:v>
                </c:pt>
                <c:pt idx="153446">
                  <c:v>355.496829702382</c:v>
                </c:pt>
                <c:pt idx="153447">
                  <c:v>355.499146457655</c:v>
                </c:pt>
                <c:pt idx="153448">
                  <c:v>355.50146321292902</c:v>
                </c:pt>
                <c:pt idx="153449">
                  <c:v>355.50377996820299</c:v>
                </c:pt>
                <c:pt idx="153450">
                  <c:v>355.50609672347599</c:v>
                </c:pt>
                <c:pt idx="153451">
                  <c:v>355.50841347875001</c:v>
                </c:pt>
                <c:pt idx="153452">
                  <c:v>355.51073023402301</c:v>
                </c:pt>
                <c:pt idx="153453">
                  <c:v>355.51304698929698</c:v>
                </c:pt>
                <c:pt idx="153454">
                  <c:v>355.51536374456998</c:v>
                </c:pt>
                <c:pt idx="153455">
                  <c:v>355.517680499844</c:v>
                </c:pt>
                <c:pt idx="153456">
                  <c:v>355.519997255117</c:v>
                </c:pt>
                <c:pt idx="153457">
                  <c:v>355.52231401039103</c:v>
                </c:pt>
                <c:pt idx="153458">
                  <c:v>355.52463076566403</c:v>
                </c:pt>
                <c:pt idx="153459">
                  <c:v>355.52694752093799</c:v>
                </c:pt>
                <c:pt idx="153460">
                  <c:v>355.52926427621099</c:v>
                </c:pt>
                <c:pt idx="153461">
                  <c:v>355.53158103148502</c:v>
                </c:pt>
                <c:pt idx="153462">
                  <c:v>355.53389778675802</c:v>
                </c:pt>
                <c:pt idx="153463">
                  <c:v>355.53621454203198</c:v>
                </c:pt>
                <c:pt idx="153464">
                  <c:v>355.53853129730498</c:v>
                </c:pt>
                <c:pt idx="153465">
                  <c:v>355.54084805257901</c:v>
                </c:pt>
                <c:pt idx="153466">
                  <c:v>355.54316480785201</c:v>
                </c:pt>
                <c:pt idx="153467">
                  <c:v>355.54548156312597</c:v>
                </c:pt>
                <c:pt idx="153468">
                  <c:v>355.54779831839897</c:v>
                </c:pt>
                <c:pt idx="153469">
                  <c:v>355.550115073673</c:v>
                </c:pt>
                <c:pt idx="153470">
                  <c:v>355.552431828946</c:v>
                </c:pt>
                <c:pt idx="153471">
                  <c:v>355.55474858422002</c:v>
                </c:pt>
                <c:pt idx="153472">
                  <c:v>355.55706533949302</c:v>
                </c:pt>
                <c:pt idx="153473">
                  <c:v>355.55938209476699</c:v>
                </c:pt>
                <c:pt idx="153474">
                  <c:v>355.56169885003999</c:v>
                </c:pt>
                <c:pt idx="153475">
                  <c:v>355.56401560531401</c:v>
                </c:pt>
                <c:pt idx="153476">
                  <c:v>355.56633236058701</c:v>
                </c:pt>
                <c:pt idx="153477">
                  <c:v>355.56864911586098</c:v>
                </c:pt>
                <c:pt idx="153478">
                  <c:v>355.57096587113398</c:v>
                </c:pt>
                <c:pt idx="153479">
                  <c:v>355.573282626408</c:v>
                </c:pt>
                <c:pt idx="153480">
                  <c:v>355.575599381681</c:v>
                </c:pt>
                <c:pt idx="153481">
                  <c:v>355.57791613695503</c:v>
                </c:pt>
                <c:pt idx="153482">
                  <c:v>355.58023289222803</c:v>
                </c:pt>
                <c:pt idx="153483">
                  <c:v>355.58254964750199</c:v>
                </c:pt>
                <c:pt idx="153484">
                  <c:v>355.58486640277499</c:v>
                </c:pt>
                <c:pt idx="153485">
                  <c:v>355.58718315804902</c:v>
                </c:pt>
                <c:pt idx="153486">
                  <c:v>355.58949991332202</c:v>
                </c:pt>
                <c:pt idx="153487">
                  <c:v>355.59181666859598</c:v>
                </c:pt>
                <c:pt idx="153488">
                  <c:v>355.59413342386898</c:v>
                </c:pt>
                <c:pt idx="153489">
                  <c:v>355.59645017914301</c:v>
                </c:pt>
                <c:pt idx="153490">
                  <c:v>355.59876693441601</c:v>
                </c:pt>
                <c:pt idx="153491">
                  <c:v>355.60108368968997</c:v>
                </c:pt>
                <c:pt idx="153492">
                  <c:v>355.603400444964</c:v>
                </c:pt>
                <c:pt idx="153493">
                  <c:v>355.605717200237</c:v>
                </c:pt>
                <c:pt idx="153494">
                  <c:v>355.60803395551102</c:v>
                </c:pt>
                <c:pt idx="153495">
                  <c:v>355.61035071078402</c:v>
                </c:pt>
                <c:pt idx="153496">
                  <c:v>355.61266746605799</c:v>
                </c:pt>
                <c:pt idx="153497">
                  <c:v>355.61498422133099</c:v>
                </c:pt>
                <c:pt idx="153498">
                  <c:v>355.61730097660501</c:v>
                </c:pt>
                <c:pt idx="153499">
                  <c:v>355.61961773187801</c:v>
                </c:pt>
                <c:pt idx="153500">
                  <c:v>355.62193448715198</c:v>
                </c:pt>
                <c:pt idx="153501">
                  <c:v>355.62425124242498</c:v>
                </c:pt>
                <c:pt idx="153502">
                  <c:v>355.626567997699</c:v>
                </c:pt>
                <c:pt idx="153503">
                  <c:v>355.628884752972</c:v>
                </c:pt>
                <c:pt idx="153504">
                  <c:v>355.63120150824602</c:v>
                </c:pt>
                <c:pt idx="153505">
                  <c:v>355.63351826351902</c:v>
                </c:pt>
                <c:pt idx="153506">
                  <c:v>355.63583501879299</c:v>
                </c:pt>
                <c:pt idx="153507">
                  <c:v>355.63815177406599</c:v>
                </c:pt>
                <c:pt idx="153508">
                  <c:v>355.64046852934001</c:v>
                </c:pt>
                <c:pt idx="153509">
                  <c:v>355.64278528461301</c:v>
                </c:pt>
                <c:pt idx="153510">
                  <c:v>355.64510203988698</c:v>
                </c:pt>
                <c:pt idx="153511">
                  <c:v>355.64741879515998</c:v>
                </c:pt>
                <c:pt idx="153512">
                  <c:v>355.649735550434</c:v>
                </c:pt>
                <c:pt idx="153513">
                  <c:v>355.652052305707</c:v>
                </c:pt>
                <c:pt idx="153514">
                  <c:v>355.65436906098103</c:v>
                </c:pt>
                <c:pt idx="153515">
                  <c:v>355.65668581625403</c:v>
                </c:pt>
                <c:pt idx="153516">
                  <c:v>355.65900257152799</c:v>
                </c:pt>
                <c:pt idx="153517">
                  <c:v>355.66131932680099</c:v>
                </c:pt>
                <c:pt idx="153518">
                  <c:v>355.66363608207502</c:v>
                </c:pt>
                <c:pt idx="153519">
                  <c:v>355.66595283734802</c:v>
                </c:pt>
                <c:pt idx="153520">
                  <c:v>355.66826959262198</c:v>
                </c:pt>
                <c:pt idx="153521">
                  <c:v>355.67058634789498</c:v>
                </c:pt>
                <c:pt idx="153522">
                  <c:v>355.67290310316901</c:v>
                </c:pt>
                <c:pt idx="153523">
                  <c:v>355.67521985844201</c:v>
                </c:pt>
                <c:pt idx="153524">
                  <c:v>355.67753661371597</c:v>
                </c:pt>
                <c:pt idx="153525">
                  <c:v>355.67985336898897</c:v>
                </c:pt>
                <c:pt idx="153526">
                  <c:v>355.682170124263</c:v>
                </c:pt>
                <c:pt idx="153527">
                  <c:v>355.684486879536</c:v>
                </c:pt>
                <c:pt idx="153528">
                  <c:v>355.68680363481002</c:v>
                </c:pt>
                <c:pt idx="153529">
                  <c:v>355.68912039008302</c:v>
                </c:pt>
                <c:pt idx="153530">
                  <c:v>355.69143714535699</c:v>
                </c:pt>
                <c:pt idx="153531">
                  <c:v>355.69375390062999</c:v>
                </c:pt>
                <c:pt idx="153532">
                  <c:v>355.69607065590401</c:v>
                </c:pt>
                <c:pt idx="153533">
                  <c:v>355.69838741117701</c:v>
                </c:pt>
                <c:pt idx="153534">
                  <c:v>355.70070416645098</c:v>
                </c:pt>
                <c:pt idx="153535">
                  <c:v>355.703020921725</c:v>
                </c:pt>
                <c:pt idx="153536">
                  <c:v>355.705337676998</c:v>
                </c:pt>
                <c:pt idx="153537">
                  <c:v>355.70765443227202</c:v>
                </c:pt>
                <c:pt idx="153538">
                  <c:v>355.70997118754502</c:v>
                </c:pt>
                <c:pt idx="153539">
                  <c:v>355.71228794281899</c:v>
                </c:pt>
                <c:pt idx="153540">
                  <c:v>355.71460469809199</c:v>
                </c:pt>
                <c:pt idx="153541">
                  <c:v>355.71692145336601</c:v>
                </c:pt>
                <c:pt idx="153542">
                  <c:v>355.71923820863901</c:v>
                </c:pt>
                <c:pt idx="153543">
                  <c:v>355.72155496391298</c:v>
                </c:pt>
                <c:pt idx="153544">
                  <c:v>355.72387171918598</c:v>
                </c:pt>
                <c:pt idx="153545">
                  <c:v>355.72618847446</c:v>
                </c:pt>
                <c:pt idx="153546">
                  <c:v>355.728505229733</c:v>
                </c:pt>
                <c:pt idx="153547">
                  <c:v>355.73082198500703</c:v>
                </c:pt>
                <c:pt idx="153548">
                  <c:v>355.73313874028003</c:v>
                </c:pt>
                <c:pt idx="153549">
                  <c:v>355.73545549555399</c:v>
                </c:pt>
                <c:pt idx="153550">
                  <c:v>355.73777225082699</c:v>
                </c:pt>
                <c:pt idx="153551">
                  <c:v>355.74008900610102</c:v>
                </c:pt>
                <c:pt idx="153552">
                  <c:v>355.74240576137402</c:v>
                </c:pt>
                <c:pt idx="153553">
                  <c:v>355.74472251664798</c:v>
                </c:pt>
                <c:pt idx="153554">
                  <c:v>355.74703927192098</c:v>
                </c:pt>
                <c:pt idx="153555">
                  <c:v>355.74935602719501</c:v>
                </c:pt>
                <c:pt idx="153556">
                  <c:v>355.75167278246801</c:v>
                </c:pt>
                <c:pt idx="153557">
                  <c:v>355.75398953774197</c:v>
                </c:pt>
                <c:pt idx="153558">
                  <c:v>355.75630629301497</c:v>
                </c:pt>
                <c:pt idx="153559">
                  <c:v>355.758623048289</c:v>
                </c:pt>
                <c:pt idx="153560">
                  <c:v>355.760939803562</c:v>
                </c:pt>
                <c:pt idx="153561">
                  <c:v>355.76325655883602</c:v>
                </c:pt>
                <c:pt idx="153562">
                  <c:v>355.76557331410902</c:v>
                </c:pt>
                <c:pt idx="153563">
                  <c:v>355.76789006938299</c:v>
                </c:pt>
                <c:pt idx="153564">
                  <c:v>355.77020682465599</c:v>
                </c:pt>
                <c:pt idx="153565">
                  <c:v>355.77252357993001</c:v>
                </c:pt>
                <c:pt idx="153566">
                  <c:v>355.77484033520301</c:v>
                </c:pt>
                <c:pt idx="153567">
                  <c:v>355.77715709047698</c:v>
                </c:pt>
                <c:pt idx="153568">
                  <c:v>355.77947384574998</c:v>
                </c:pt>
                <c:pt idx="153569">
                  <c:v>355.781790601024</c:v>
                </c:pt>
                <c:pt idx="153570">
                  <c:v>355.784107356297</c:v>
                </c:pt>
                <c:pt idx="153571">
                  <c:v>355.78642411157102</c:v>
                </c:pt>
                <c:pt idx="153572">
                  <c:v>355.78874086684402</c:v>
                </c:pt>
                <c:pt idx="153573">
                  <c:v>355.79105762211799</c:v>
                </c:pt>
                <c:pt idx="153574">
                  <c:v>355.79337437739099</c:v>
                </c:pt>
                <c:pt idx="153575">
                  <c:v>355.79569113266501</c:v>
                </c:pt>
                <c:pt idx="153576">
                  <c:v>355.79800788793801</c:v>
                </c:pt>
                <c:pt idx="153577">
                  <c:v>355.80032464321198</c:v>
                </c:pt>
                <c:pt idx="153578">
                  <c:v>355.802641398486</c:v>
                </c:pt>
                <c:pt idx="153579">
                  <c:v>355.804958153759</c:v>
                </c:pt>
                <c:pt idx="153580">
                  <c:v>355.80727490903303</c:v>
                </c:pt>
                <c:pt idx="153581">
                  <c:v>355.80959166430603</c:v>
                </c:pt>
                <c:pt idx="153582">
                  <c:v>355.81190841957999</c:v>
                </c:pt>
                <c:pt idx="153583">
                  <c:v>355.81422517485299</c:v>
                </c:pt>
                <c:pt idx="153584">
                  <c:v>355.81654193012702</c:v>
                </c:pt>
                <c:pt idx="153585">
                  <c:v>355.81885868540002</c:v>
                </c:pt>
                <c:pt idx="153586">
                  <c:v>355.82117544067398</c:v>
                </c:pt>
                <c:pt idx="153587">
                  <c:v>355.82349219594698</c:v>
                </c:pt>
                <c:pt idx="153588">
                  <c:v>355.82580895122101</c:v>
                </c:pt>
                <c:pt idx="153589">
                  <c:v>355.82812570649401</c:v>
                </c:pt>
                <c:pt idx="153590">
                  <c:v>355.83044246176797</c:v>
                </c:pt>
                <c:pt idx="153591">
                  <c:v>355.83275921704097</c:v>
                </c:pt>
                <c:pt idx="153592">
                  <c:v>355.835075972315</c:v>
                </c:pt>
                <c:pt idx="153593">
                  <c:v>355.837392727588</c:v>
                </c:pt>
                <c:pt idx="153594">
                  <c:v>355.83970948286202</c:v>
                </c:pt>
                <c:pt idx="153595">
                  <c:v>355.84202623813502</c:v>
                </c:pt>
                <c:pt idx="153596">
                  <c:v>355.84434299340899</c:v>
                </c:pt>
                <c:pt idx="153597">
                  <c:v>355.84665974868199</c:v>
                </c:pt>
                <c:pt idx="153598">
                  <c:v>355.84897650395601</c:v>
                </c:pt>
                <c:pt idx="153599">
                  <c:v>355.85129325922901</c:v>
                </c:pt>
                <c:pt idx="153600">
                  <c:v>355.85361001450298</c:v>
                </c:pt>
                <c:pt idx="153601">
                  <c:v>355.85592676977598</c:v>
                </c:pt>
                <c:pt idx="153602">
                  <c:v>355.85824352505</c:v>
                </c:pt>
                <c:pt idx="153603">
                  <c:v>355.860560280323</c:v>
                </c:pt>
                <c:pt idx="153604">
                  <c:v>355.86287703559702</c:v>
                </c:pt>
                <c:pt idx="153605">
                  <c:v>355.86519379087002</c:v>
                </c:pt>
                <c:pt idx="153606">
                  <c:v>355.86751054614399</c:v>
                </c:pt>
                <c:pt idx="153607">
                  <c:v>355.86982730141699</c:v>
                </c:pt>
                <c:pt idx="153608">
                  <c:v>355.87214405669101</c:v>
                </c:pt>
                <c:pt idx="153609">
                  <c:v>355.87446081196401</c:v>
                </c:pt>
                <c:pt idx="153610">
                  <c:v>355.87677756723798</c:v>
                </c:pt>
                <c:pt idx="153611">
                  <c:v>355.87909432251098</c:v>
                </c:pt>
                <c:pt idx="153612">
                  <c:v>355.881411077785</c:v>
                </c:pt>
                <c:pt idx="153613">
                  <c:v>355.883727833058</c:v>
                </c:pt>
                <c:pt idx="153614">
                  <c:v>355.88604458833203</c:v>
                </c:pt>
                <c:pt idx="153615">
                  <c:v>355.88836134360503</c:v>
                </c:pt>
                <c:pt idx="153616">
                  <c:v>355.89067809887899</c:v>
                </c:pt>
                <c:pt idx="153617">
                  <c:v>355.89299485415199</c:v>
                </c:pt>
                <c:pt idx="153618">
                  <c:v>355.89531160942602</c:v>
                </c:pt>
                <c:pt idx="153619">
                  <c:v>355.89762836469998</c:v>
                </c:pt>
                <c:pt idx="153620">
                  <c:v>355.89994511997298</c:v>
                </c:pt>
                <c:pt idx="153621">
                  <c:v>355.90226187524701</c:v>
                </c:pt>
                <c:pt idx="153622">
                  <c:v>355.90457863052001</c:v>
                </c:pt>
                <c:pt idx="153623">
                  <c:v>355.90689538579397</c:v>
                </c:pt>
                <c:pt idx="153624">
                  <c:v>355.90921214106697</c:v>
                </c:pt>
                <c:pt idx="153625">
                  <c:v>355.911528896341</c:v>
                </c:pt>
                <c:pt idx="153626">
                  <c:v>355.913845651614</c:v>
                </c:pt>
                <c:pt idx="153627">
                  <c:v>355.91616240688802</c:v>
                </c:pt>
                <c:pt idx="153628">
                  <c:v>355.91847916216102</c:v>
                </c:pt>
                <c:pt idx="153629">
                  <c:v>355.92079591743499</c:v>
                </c:pt>
                <c:pt idx="153630">
                  <c:v>355.92311267270799</c:v>
                </c:pt>
                <c:pt idx="153631">
                  <c:v>355.92542942798201</c:v>
                </c:pt>
                <c:pt idx="153632">
                  <c:v>355.92774618325501</c:v>
                </c:pt>
                <c:pt idx="153633">
                  <c:v>355.93006293852898</c:v>
                </c:pt>
                <c:pt idx="153634">
                  <c:v>355.93237969380198</c:v>
                </c:pt>
                <c:pt idx="153635">
                  <c:v>355.934696449076</c:v>
                </c:pt>
                <c:pt idx="153636">
                  <c:v>355.937013204349</c:v>
                </c:pt>
                <c:pt idx="153637">
                  <c:v>355.93932995962302</c:v>
                </c:pt>
                <c:pt idx="153638">
                  <c:v>355.94164671489602</c:v>
                </c:pt>
                <c:pt idx="153639">
                  <c:v>355.94396347016999</c:v>
                </c:pt>
                <c:pt idx="153640">
                  <c:v>355.94628022544299</c:v>
                </c:pt>
                <c:pt idx="153641">
                  <c:v>355.94859698071701</c:v>
                </c:pt>
                <c:pt idx="153642">
                  <c:v>355.95091373599001</c:v>
                </c:pt>
                <c:pt idx="153643">
                  <c:v>355.95323049126398</c:v>
                </c:pt>
                <c:pt idx="153644">
                  <c:v>355.95554724653698</c:v>
                </c:pt>
                <c:pt idx="153645">
                  <c:v>355.957864001811</c:v>
                </c:pt>
                <c:pt idx="153646">
                  <c:v>355.960180757084</c:v>
                </c:pt>
                <c:pt idx="153647">
                  <c:v>355.96249751235803</c:v>
                </c:pt>
                <c:pt idx="153648">
                  <c:v>355.96481426763103</c:v>
                </c:pt>
                <c:pt idx="153649">
                  <c:v>355.96713102290499</c:v>
                </c:pt>
                <c:pt idx="153650">
                  <c:v>355.96944777817799</c:v>
                </c:pt>
                <c:pt idx="153651">
                  <c:v>355.97176453345202</c:v>
                </c:pt>
                <c:pt idx="153652">
                  <c:v>355.97408128872502</c:v>
                </c:pt>
                <c:pt idx="153653">
                  <c:v>355.97639804399898</c:v>
                </c:pt>
                <c:pt idx="153654">
                  <c:v>355.97871479927198</c:v>
                </c:pt>
                <c:pt idx="153655">
                  <c:v>355.98103155454601</c:v>
                </c:pt>
                <c:pt idx="153656">
                  <c:v>355.98334830981901</c:v>
                </c:pt>
                <c:pt idx="153657">
                  <c:v>355.98566506509297</c:v>
                </c:pt>
                <c:pt idx="153658">
                  <c:v>355.98798182036597</c:v>
                </c:pt>
                <c:pt idx="153659">
                  <c:v>355.99029857564</c:v>
                </c:pt>
                <c:pt idx="153660">
                  <c:v>355.992615330913</c:v>
                </c:pt>
                <c:pt idx="153661">
                  <c:v>355.99493208618702</c:v>
                </c:pt>
                <c:pt idx="153662">
                  <c:v>355.99724884146099</c:v>
                </c:pt>
                <c:pt idx="153663">
                  <c:v>355.99956559673399</c:v>
                </c:pt>
                <c:pt idx="153664">
                  <c:v>356.00188235200801</c:v>
                </c:pt>
                <c:pt idx="153665">
                  <c:v>356.00419910728101</c:v>
                </c:pt>
                <c:pt idx="153666">
                  <c:v>356.00651586255498</c:v>
                </c:pt>
                <c:pt idx="153667">
                  <c:v>356.00883261782798</c:v>
                </c:pt>
                <c:pt idx="153668">
                  <c:v>356.011149373102</c:v>
                </c:pt>
                <c:pt idx="153669">
                  <c:v>356.013466128375</c:v>
                </c:pt>
                <c:pt idx="153670">
                  <c:v>356.01578288364902</c:v>
                </c:pt>
                <c:pt idx="153671">
                  <c:v>356.01809963892202</c:v>
                </c:pt>
                <c:pt idx="153672">
                  <c:v>356.02041639419599</c:v>
                </c:pt>
                <c:pt idx="153673">
                  <c:v>356.02273314946899</c:v>
                </c:pt>
                <c:pt idx="153674">
                  <c:v>356.02504990474301</c:v>
                </c:pt>
                <c:pt idx="153675">
                  <c:v>356.02736666001601</c:v>
                </c:pt>
                <c:pt idx="153676">
                  <c:v>356.02968341528998</c:v>
                </c:pt>
                <c:pt idx="153677">
                  <c:v>356.03200017056298</c:v>
                </c:pt>
                <c:pt idx="153678">
                  <c:v>356.034316925837</c:v>
                </c:pt>
                <c:pt idx="153679">
                  <c:v>356.03663368111</c:v>
                </c:pt>
                <c:pt idx="153680">
                  <c:v>356.03895043638403</c:v>
                </c:pt>
                <c:pt idx="153681">
                  <c:v>356.04126719165703</c:v>
                </c:pt>
                <c:pt idx="153682">
                  <c:v>356.04358394693099</c:v>
                </c:pt>
                <c:pt idx="153683">
                  <c:v>356.04590070220399</c:v>
                </c:pt>
                <c:pt idx="153684">
                  <c:v>356.04821745747802</c:v>
                </c:pt>
                <c:pt idx="153685">
                  <c:v>356.05053421275102</c:v>
                </c:pt>
                <c:pt idx="153686">
                  <c:v>356.05285096802498</c:v>
                </c:pt>
                <c:pt idx="153687">
                  <c:v>356.05516772329798</c:v>
                </c:pt>
                <c:pt idx="153688">
                  <c:v>356.05748447857201</c:v>
                </c:pt>
                <c:pt idx="153689">
                  <c:v>356.05980123384501</c:v>
                </c:pt>
                <c:pt idx="153690">
                  <c:v>356.06211798911897</c:v>
                </c:pt>
                <c:pt idx="153691">
                  <c:v>356.06443474439197</c:v>
                </c:pt>
                <c:pt idx="153692">
                  <c:v>356.066751499666</c:v>
                </c:pt>
                <c:pt idx="153693">
                  <c:v>356.069068254939</c:v>
                </c:pt>
                <c:pt idx="153694">
                  <c:v>356.07138501021302</c:v>
                </c:pt>
                <c:pt idx="153695">
                  <c:v>356.07370176548602</c:v>
                </c:pt>
                <c:pt idx="153696">
                  <c:v>356.07601852075999</c:v>
                </c:pt>
                <c:pt idx="153697">
                  <c:v>356.07833527603299</c:v>
                </c:pt>
                <c:pt idx="153698">
                  <c:v>356.08065203130701</c:v>
                </c:pt>
                <c:pt idx="153699">
                  <c:v>356.08296878658001</c:v>
                </c:pt>
                <c:pt idx="153700">
                  <c:v>356.08528554185398</c:v>
                </c:pt>
                <c:pt idx="153701">
                  <c:v>356.08760229712698</c:v>
                </c:pt>
                <c:pt idx="153702">
                  <c:v>356.089919052401</c:v>
                </c:pt>
                <c:pt idx="153703">
                  <c:v>356.092235807674</c:v>
                </c:pt>
                <c:pt idx="153704">
                  <c:v>356.09455256294802</c:v>
                </c:pt>
                <c:pt idx="153705">
                  <c:v>356.09686931822199</c:v>
                </c:pt>
                <c:pt idx="153706">
                  <c:v>356.09918607349499</c:v>
                </c:pt>
                <c:pt idx="153707">
                  <c:v>356.10150282876901</c:v>
                </c:pt>
                <c:pt idx="153708">
                  <c:v>356.10381958404201</c:v>
                </c:pt>
                <c:pt idx="153709">
                  <c:v>356.10613633931598</c:v>
                </c:pt>
                <c:pt idx="153710">
                  <c:v>356.10845309458898</c:v>
                </c:pt>
                <c:pt idx="153711">
                  <c:v>356.110769849863</c:v>
                </c:pt>
                <c:pt idx="153712">
                  <c:v>356.113086605136</c:v>
                </c:pt>
                <c:pt idx="153713">
                  <c:v>356.11540336041003</c:v>
                </c:pt>
                <c:pt idx="153714">
                  <c:v>356.11772011568303</c:v>
                </c:pt>
                <c:pt idx="153715">
                  <c:v>356.12003687095699</c:v>
                </c:pt>
                <c:pt idx="153716">
                  <c:v>356.12235362622999</c:v>
                </c:pt>
                <c:pt idx="153717">
                  <c:v>356.12467038150402</c:v>
                </c:pt>
                <c:pt idx="153718">
                  <c:v>356.12698713677702</c:v>
                </c:pt>
                <c:pt idx="153719">
                  <c:v>356.12930389205098</c:v>
                </c:pt>
                <c:pt idx="153720">
                  <c:v>356.13162064732398</c:v>
                </c:pt>
                <c:pt idx="153721">
                  <c:v>356.13393740259801</c:v>
                </c:pt>
                <c:pt idx="153722">
                  <c:v>356.13625415787101</c:v>
                </c:pt>
                <c:pt idx="153723">
                  <c:v>356.13857091314497</c:v>
                </c:pt>
                <c:pt idx="153724">
                  <c:v>356.14088766841797</c:v>
                </c:pt>
                <c:pt idx="153725">
                  <c:v>356.143204423692</c:v>
                </c:pt>
                <c:pt idx="153726">
                  <c:v>356.145521178965</c:v>
                </c:pt>
                <c:pt idx="153727">
                  <c:v>356.14783793423902</c:v>
                </c:pt>
                <c:pt idx="153728">
                  <c:v>356.15015468951202</c:v>
                </c:pt>
                <c:pt idx="153729">
                  <c:v>356.15247144478599</c:v>
                </c:pt>
                <c:pt idx="153730">
                  <c:v>356.15478820005899</c:v>
                </c:pt>
                <c:pt idx="153731">
                  <c:v>356.15710495533301</c:v>
                </c:pt>
                <c:pt idx="153732">
                  <c:v>356.15942171060601</c:v>
                </c:pt>
                <c:pt idx="153733">
                  <c:v>356.16173846587998</c:v>
                </c:pt>
                <c:pt idx="153734">
                  <c:v>356.16405522115298</c:v>
                </c:pt>
                <c:pt idx="153735">
                  <c:v>356.166371976427</c:v>
                </c:pt>
                <c:pt idx="153736">
                  <c:v>356.1686887317</c:v>
                </c:pt>
                <c:pt idx="153737">
                  <c:v>356.17100548697402</c:v>
                </c:pt>
                <c:pt idx="153738">
                  <c:v>356.17332224224702</c:v>
                </c:pt>
                <c:pt idx="153739">
                  <c:v>356.17563899752099</c:v>
                </c:pt>
                <c:pt idx="153740">
                  <c:v>356.17795575279399</c:v>
                </c:pt>
                <c:pt idx="153741">
                  <c:v>356.18027250806801</c:v>
                </c:pt>
                <c:pt idx="153742">
                  <c:v>356.18258926334101</c:v>
                </c:pt>
                <c:pt idx="153743">
                  <c:v>356.18490601861498</c:v>
                </c:pt>
                <c:pt idx="153744">
                  <c:v>356.18722277388798</c:v>
                </c:pt>
                <c:pt idx="153745">
                  <c:v>356.189539529162</c:v>
                </c:pt>
                <c:pt idx="153746">
                  <c:v>356.191856284435</c:v>
                </c:pt>
                <c:pt idx="153747">
                  <c:v>356.19417303970903</c:v>
                </c:pt>
                <c:pt idx="153748">
                  <c:v>356.19648979498299</c:v>
                </c:pt>
                <c:pt idx="153749">
                  <c:v>356.19880655025599</c:v>
                </c:pt>
                <c:pt idx="153750">
                  <c:v>356.20112330553002</c:v>
                </c:pt>
                <c:pt idx="153751">
                  <c:v>356.20344006080302</c:v>
                </c:pt>
                <c:pt idx="153752">
                  <c:v>356.20575681607698</c:v>
                </c:pt>
                <c:pt idx="153753">
                  <c:v>356.20807357134998</c:v>
                </c:pt>
                <c:pt idx="153754">
                  <c:v>356.21039032662401</c:v>
                </c:pt>
                <c:pt idx="153755">
                  <c:v>356.21270708189701</c:v>
                </c:pt>
                <c:pt idx="153756">
                  <c:v>356.21502383717097</c:v>
                </c:pt>
                <c:pt idx="153757">
                  <c:v>356.21734059244397</c:v>
                </c:pt>
                <c:pt idx="153758">
                  <c:v>356.219657347718</c:v>
                </c:pt>
                <c:pt idx="153759">
                  <c:v>356.221974102991</c:v>
                </c:pt>
                <c:pt idx="153760">
                  <c:v>356.22429085826502</c:v>
                </c:pt>
                <c:pt idx="153761">
                  <c:v>356.22660761353802</c:v>
                </c:pt>
                <c:pt idx="153762">
                  <c:v>356.22892436881199</c:v>
                </c:pt>
                <c:pt idx="153763">
                  <c:v>356.23124112408499</c:v>
                </c:pt>
                <c:pt idx="153764">
                  <c:v>356.23355787935901</c:v>
                </c:pt>
                <c:pt idx="153765">
                  <c:v>356.23587463463201</c:v>
                </c:pt>
                <c:pt idx="153766">
                  <c:v>356.23819138990598</c:v>
                </c:pt>
                <c:pt idx="153767">
                  <c:v>356.24050814517898</c:v>
                </c:pt>
                <c:pt idx="153768">
                  <c:v>356.242824900453</c:v>
                </c:pt>
                <c:pt idx="153769">
                  <c:v>356.245141655726</c:v>
                </c:pt>
                <c:pt idx="153770">
                  <c:v>356.24745841100003</c:v>
                </c:pt>
                <c:pt idx="153771">
                  <c:v>356.24977516627303</c:v>
                </c:pt>
                <c:pt idx="153772">
                  <c:v>356.25209192154699</c:v>
                </c:pt>
                <c:pt idx="153773">
                  <c:v>356.25440867681999</c:v>
                </c:pt>
                <c:pt idx="153774">
                  <c:v>356.25672543209402</c:v>
                </c:pt>
                <c:pt idx="153775">
                  <c:v>356.25904218736702</c:v>
                </c:pt>
                <c:pt idx="153776">
                  <c:v>356.26135894264098</c:v>
                </c:pt>
                <c:pt idx="153777">
                  <c:v>356.26367569791398</c:v>
                </c:pt>
                <c:pt idx="153778">
                  <c:v>356.26599245318801</c:v>
                </c:pt>
                <c:pt idx="153779">
                  <c:v>356.26830920846101</c:v>
                </c:pt>
                <c:pt idx="153780">
                  <c:v>356.27062596373497</c:v>
                </c:pt>
                <c:pt idx="153781">
                  <c:v>356.27294271900797</c:v>
                </c:pt>
                <c:pt idx="153782">
                  <c:v>356.275259474282</c:v>
                </c:pt>
                <c:pt idx="153783">
                  <c:v>356.277576229555</c:v>
                </c:pt>
                <c:pt idx="153784">
                  <c:v>356.27989298482902</c:v>
                </c:pt>
                <c:pt idx="153785">
                  <c:v>356.28220974010202</c:v>
                </c:pt>
                <c:pt idx="153786">
                  <c:v>356.28452649537599</c:v>
                </c:pt>
                <c:pt idx="153787">
                  <c:v>356.28684325064899</c:v>
                </c:pt>
                <c:pt idx="153788">
                  <c:v>356.28916000592301</c:v>
                </c:pt>
                <c:pt idx="153789">
                  <c:v>356.29147676119601</c:v>
                </c:pt>
                <c:pt idx="153790">
                  <c:v>356.29379351646998</c:v>
                </c:pt>
                <c:pt idx="153791">
                  <c:v>356.296110271744</c:v>
                </c:pt>
                <c:pt idx="153792">
                  <c:v>356.298427027017</c:v>
                </c:pt>
                <c:pt idx="153793">
                  <c:v>356.30074378229102</c:v>
                </c:pt>
                <c:pt idx="153794">
                  <c:v>356.30306053756402</c:v>
                </c:pt>
                <c:pt idx="153795">
                  <c:v>356.30537729283799</c:v>
                </c:pt>
                <c:pt idx="153796">
                  <c:v>356.30769404811099</c:v>
                </c:pt>
                <c:pt idx="153797">
                  <c:v>356.31001080338501</c:v>
                </c:pt>
                <c:pt idx="153798">
                  <c:v>356.31232755865801</c:v>
                </c:pt>
                <c:pt idx="153799">
                  <c:v>356.31464431393198</c:v>
                </c:pt>
                <c:pt idx="153800">
                  <c:v>356.31696106920498</c:v>
                </c:pt>
                <c:pt idx="153801">
                  <c:v>356.319277824479</c:v>
                </c:pt>
                <c:pt idx="153802">
                  <c:v>356.321594579752</c:v>
                </c:pt>
                <c:pt idx="153803">
                  <c:v>356.32391133502603</c:v>
                </c:pt>
                <c:pt idx="153804">
                  <c:v>356.32622809029903</c:v>
                </c:pt>
                <c:pt idx="153805">
                  <c:v>356.32854484557299</c:v>
                </c:pt>
                <c:pt idx="153806">
                  <c:v>356.33086160084599</c:v>
                </c:pt>
                <c:pt idx="153807">
                  <c:v>356.33317835612002</c:v>
                </c:pt>
                <c:pt idx="153808">
                  <c:v>356.33549511139302</c:v>
                </c:pt>
                <c:pt idx="153809">
                  <c:v>356.33781186666698</c:v>
                </c:pt>
                <c:pt idx="153810">
                  <c:v>356.34012862193998</c:v>
                </c:pt>
                <c:pt idx="153811">
                  <c:v>356.34244537721401</c:v>
                </c:pt>
                <c:pt idx="153812">
                  <c:v>356.34476213248701</c:v>
                </c:pt>
                <c:pt idx="153813">
                  <c:v>356.34707888776097</c:v>
                </c:pt>
                <c:pt idx="153814">
                  <c:v>356.34939564303397</c:v>
                </c:pt>
                <c:pt idx="153815">
                  <c:v>356.351712398308</c:v>
                </c:pt>
                <c:pt idx="153816">
                  <c:v>356.354029153581</c:v>
                </c:pt>
                <c:pt idx="153817">
                  <c:v>356.35634590885502</c:v>
                </c:pt>
                <c:pt idx="153818">
                  <c:v>356.35866266412802</c:v>
                </c:pt>
                <c:pt idx="153819">
                  <c:v>356.36097941940199</c:v>
                </c:pt>
                <c:pt idx="153820">
                  <c:v>356.36329617467499</c:v>
                </c:pt>
                <c:pt idx="153821">
                  <c:v>356.36561292994901</c:v>
                </c:pt>
                <c:pt idx="153822">
                  <c:v>356.36792968522201</c:v>
                </c:pt>
                <c:pt idx="153823">
                  <c:v>356.37024644049598</c:v>
                </c:pt>
                <c:pt idx="153824">
                  <c:v>356.37256319576898</c:v>
                </c:pt>
                <c:pt idx="153825">
                  <c:v>356.374879951043</c:v>
                </c:pt>
                <c:pt idx="153826">
                  <c:v>356.377196706316</c:v>
                </c:pt>
                <c:pt idx="153827">
                  <c:v>356.37951346159002</c:v>
                </c:pt>
                <c:pt idx="153828">
                  <c:v>356.38183021686302</c:v>
                </c:pt>
                <c:pt idx="153829">
                  <c:v>356.38414697213699</c:v>
                </c:pt>
                <c:pt idx="153830">
                  <c:v>356.38646372740999</c:v>
                </c:pt>
                <c:pt idx="153831">
                  <c:v>356.38878048268401</c:v>
                </c:pt>
                <c:pt idx="153832">
                  <c:v>356.39109723795701</c:v>
                </c:pt>
                <c:pt idx="153833">
                  <c:v>356.39341399323098</c:v>
                </c:pt>
                <c:pt idx="153834">
                  <c:v>356.395730748505</c:v>
                </c:pt>
                <c:pt idx="153835">
                  <c:v>356.398047503778</c:v>
                </c:pt>
                <c:pt idx="153836">
                  <c:v>356.40036425905203</c:v>
                </c:pt>
                <c:pt idx="153837">
                  <c:v>356.40268101432503</c:v>
                </c:pt>
                <c:pt idx="153838">
                  <c:v>356.40499776959899</c:v>
                </c:pt>
                <c:pt idx="153839">
                  <c:v>356.40731452487199</c:v>
                </c:pt>
                <c:pt idx="153840">
                  <c:v>356.40963128014602</c:v>
                </c:pt>
                <c:pt idx="153841">
                  <c:v>356.41194803541902</c:v>
                </c:pt>
                <c:pt idx="153842">
                  <c:v>356.41426479069298</c:v>
                </c:pt>
                <c:pt idx="153843">
                  <c:v>356.41658154596598</c:v>
                </c:pt>
                <c:pt idx="153844">
                  <c:v>356.41889830124001</c:v>
                </c:pt>
                <c:pt idx="153845">
                  <c:v>356.42121505651301</c:v>
                </c:pt>
                <c:pt idx="153846">
                  <c:v>356.42353181178697</c:v>
                </c:pt>
                <c:pt idx="153847">
                  <c:v>356.42584856705997</c:v>
                </c:pt>
                <c:pt idx="153848">
                  <c:v>356.428165322334</c:v>
                </c:pt>
                <c:pt idx="153849">
                  <c:v>356.430482077607</c:v>
                </c:pt>
                <c:pt idx="153850">
                  <c:v>356.43279883288102</c:v>
                </c:pt>
                <c:pt idx="153851">
                  <c:v>356.43511558815402</c:v>
                </c:pt>
                <c:pt idx="153852">
                  <c:v>356.43743234342799</c:v>
                </c:pt>
                <c:pt idx="153853">
                  <c:v>356.43974909870099</c:v>
                </c:pt>
                <c:pt idx="153854">
                  <c:v>356.44206585397501</c:v>
                </c:pt>
                <c:pt idx="153855">
                  <c:v>356.44438260924801</c:v>
                </c:pt>
                <c:pt idx="153856">
                  <c:v>356.44669936452198</c:v>
                </c:pt>
                <c:pt idx="153857">
                  <c:v>356.44901611979498</c:v>
                </c:pt>
                <c:pt idx="153858">
                  <c:v>356.451332875069</c:v>
                </c:pt>
                <c:pt idx="153859">
                  <c:v>356.453649630342</c:v>
                </c:pt>
                <c:pt idx="153860">
                  <c:v>356.45596638561602</c:v>
                </c:pt>
                <c:pt idx="153861">
                  <c:v>356.45828314088902</c:v>
                </c:pt>
                <c:pt idx="153862">
                  <c:v>356.46059989616299</c:v>
                </c:pt>
                <c:pt idx="153863">
                  <c:v>356.46291665143599</c:v>
                </c:pt>
                <c:pt idx="153864">
                  <c:v>356.46523340671001</c:v>
                </c:pt>
                <c:pt idx="153865">
                  <c:v>356.46755016198301</c:v>
                </c:pt>
                <c:pt idx="153866">
                  <c:v>356.46986691725698</c:v>
                </c:pt>
                <c:pt idx="153867">
                  <c:v>356.47218367252998</c:v>
                </c:pt>
                <c:pt idx="153868">
                  <c:v>356.474500427804</c:v>
                </c:pt>
                <c:pt idx="153869">
                  <c:v>356.476817183077</c:v>
                </c:pt>
                <c:pt idx="153870">
                  <c:v>356.47913393835103</c:v>
                </c:pt>
                <c:pt idx="153871">
                  <c:v>356.48145069362403</c:v>
                </c:pt>
                <c:pt idx="153872">
                  <c:v>356.48376744889799</c:v>
                </c:pt>
                <c:pt idx="153873">
                  <c:v>356.48608420417099</c:v>
                </c:pt>
                <c:pt idx="153874">
                  <c:v>356.48840095944502</c:v>
                </c:pt>
                <c:pt idx="153875">
                  <c:v>356.49071771471802</c:v>
                </c:pt>
                <c:pt idx="153876">
                  <c:v>356.49303446999198</c:v>
                </c:pt>
                <c:pt idx="153877">
                  <c:v>356.49535122526601</c:v>
                </c:pt>
                <c:pt idx="153878">
                  <c:v>356.49766798053901</c:v>
                </c:pt>
                <c:pt idx="153879">
                  <c:v>356.49998473581297</c:v>
                </c:pt>
                <c:pt idx="153880">
                  <c:v>356.50230149108597</c:v>
                </c:pt>
                <c:pt idx="153881">
                  <c:v>356.50461824636</c:v>
                </c:pt>
                <c:pt idx="153882">
                  <c:v>356.506935001633</c:v>
                </c:pt>
                <c:pt idx="153883">
                  <c:v>356.50925175690702</c:v>
                </c:pt>
                <c:pt idx="153884">
                  <c:v>356.51156851218002</c:v>
                </c:pt>
                <c:pt idx="153885">
                  <c:v>356.51388526745399</c:v>
                </c:pt>
                <c:pt idx="153886">
                  <c:v>356.51620202272699</c:v>
                </c:pt>
                <c:pt idx="153887">
                  <c:v>356.51851877800101</c:v>
                </c:pt>
                <c:pt idx="153888">
                  <c:v>356.52083553327401</c:v>
                </c:pt>
                <c:pt idx="153889">
                  <c:v>356.52315228854798</c:v>
                </c:pt>
                <c:pt idx="153890">
                  <c:v>356.52546904382098</c:v>
                </c:pt>
                <c:pt idx="153891">
                  <c:v>356.527785799095</c:v>
                </c:pt>
                <c:pt idx="153892">
                  <c:v>356.530102554368</c:v>
                </c:pt>
                <c:pt idx="153893">
                  <c:v>356.53241930964202</c:v>
                </c:pt>
                <c:pt idx="153894">
                  <c:v>356.53473606491502</c:v>
                </c:pt>
                <c:pt idx="153895">
                  <c:v>356.53705282018899</c:v>
                </c:pt>
                <c:pt idx="153896">
                  <c:v>356.53936957546199</c:v>
                </c:pt>
                <c:pt idx="153897">
                  <c:v>356.54168633073601</c:v>
                </c:pt>
                <c:pt idx="153898">
                  <c:v>356.54400308600901</c:v>
                </c:pt>
                <c:pt idx="153899">
                  <c:v>356.54631984128298</c:v>
                </c:pt>
                <c:pt idx="153900">
                  <c:v>356.54863659655598</c:v>
                </c:pt>
                <c:pt idx="153901">
                  <c:v>356.55095335183</c:v>
                </c:pt>
                <c:pt idx="153902">
                  <c:v>356.553270107103</c:v>
                </c:pt>
                <c:pt idx="153903">
                  <c:v>356.55558686237703</c:v>
                </c:pt>
                <c:pt idx="153904">
                  <c:v>356.55790361765003</c:v>
                </c:pt>
                <c:pt idx="153905">
                  <c:v>356.56022037292399</c:v>
                </c:pt>
                <c:pt idx="153906">
                  <c:v>356.56253712819699</c:v>
                </c:pt>
                <c:pt idx="153907">
                  <c:v>356.56485388347102</c:v>
                </c:pt>
                <c:pt idx="153908">
                  <c:v>356.56717063874402</c:v>
                </c:pt>
                <c:pt idx="153909">
                  <c:v>356.56948739401798</c:v>
                </c:pt>
                <c:pt idx="153910">
                  <c:v>356.57180414929098</c:v>
                </c:pt>
                <c:pt idx="153911">
                  <c:v>356.57412090456501</c:v>
                </c:pt>
                <c:pt idx="153912">
                  <c:v>356.57643765983801</c:v>
                </c:pt>
                <c:pt idx="153913">
                  <c:v>356.57875441511197</c:v>
                </c:pt>
                <c:pt idx="153914">
                  <c:v>356.58107117038497</c:v>
                </c:pt>
                <c:pt idx="153915">
                  <c:v>356.583387925659</c:v>
                </c:pt>
                <c:pt idx="153916">
                  <c:v>356.585704680932</c:v>
                </c:pt>
                <c:pt idx="153917">
                  <c:v>356.58802143620602</c:v>
                </c:pt>
                <c:pt idx="153918">
                  <c:v>356.59033819147999</c:v>
                </c:pt>
                <c:pt idx="153919">
                  <c:v>356.59265494675299</c:v>
                </c:pt>
                <c:pt idx="153920">
                  <c:v>356.59497170202701</c:v>
                </c:pt>
                <c:pt idx="153921">
                  <c:v>356.59728845730001</c:v>
                </c:pt>
                <c:pt idx="153922">
                  <c:v>356.59960521257398</c:v>
                </c:pt>
                <c:pt idx="153923">
                  <c:v>356.60192196784698</c:v>
                </c:pt>
                <c:pt idx="153924">
                  <c:v>356.604238723121</c:v>
                </c:pt>
                <c:pt idx="153925">
                  <c:v>356.606555478394</c:v>
                </c:pt>
                <c:pt idx="153926">
                  <c:v>356.60887223366802</c:v>
                </c:pt>
                <c:pt idx="153927">
                  <c:v>356.61118898894102</c:v>
                </c:pt>
                <c:pt idx="153928">
                  <c:v>356.61350574421499</c:v>
                </c:pt>
                <c:pt idx="153929">
                  <c:v>356.61582249948799</c:v>
                </c:pt>
                <c:pt idx="153930">
                  <c:v>356.61813925476201</c:v>
                </c:pt>
                <c:pt idx="153931">
                  <c:v>356.62045601003501</c:v>
                </c:pt>
                <c:pt idx="153932">
                  <c:v>356.62277276530898</c:v>
                </c:pt>
                <c:pt idx="153933">
                  <c:v>356.62508952058198</c:v>
                </c:pt>
                <c:pt idx="153934">
                  <c:v>356.627406275856</c:v>
                </c:pt>
                <c:pt idx="153935">
                  <c:v>356.629723031129</c:v>
                </c:pt>
                <c:pt idx="153936">
                  <c:v>356.63203978640303</c:v>
                </c:pt>
                <c:pt idx="153937">
                  <c:v>356.63435654167603</c:v>
                </c:pt>
                <c:pt idx="153938">
                  <c:v>356.63667329694999</c:v>
                </c:pt>
                <c:pt idx="153939">
                  <c:v>356.63899005222299</c:v>
                </c:pt>
                <c:pt idx="153940">
                  <c:v>356.64130680749702</c:v>
                </c:pt>
                <c:pt idx="153941">
                  <c:v>356.64362356277002</c:v>
                </c:pt>
                <c:pt idx="153942">
                  <c:v>356.64594031804398</c:v>
                </c:pt>
                <c:pt idx="153943">
                  <c:v>356.64825707331698</c:v>
                </c:pt>
                <c:pt idx="153944">
                  <c:v>356.65057382859101</c:v>
                </c:pt>
                <c:pt idx="153945">
                  <c:v>356.65289058386401</c:v>
                </c:pt>
                <c:pt idx="153946">
                  <c:v>356.65520733913797</c:v>
                </c:pt>
                <c:pt idx="153947">
                  <c:v>356.65752409441097</c:v>
                </c:pt>
                <c:pt idx="153948">
                  <c:v>356.659840849685</c:v>
                </c:pt>
                <c:pt idx="153949">
                  <c:v>356.662157604958</c:v>
                </c:pt>
                <c:pt idx="153950">
                  <c:v>356.66447436023202</c:v>
                </c:pt>
                <c:pt idx="153951">
                  <c:v>356.66679111550502</c:v>
                </c:pt>
                <c:pt idx="153952">
                  <c:v>356.66910787077899</c:v>
                </c:pt>
                <c:pt idx="153953">
                  <c:v>356.67142462605199</c:v>
                </c:pt>
                <c:pt idx="153954">
                  <c:v>356.67374138132601</c:v>
                </c:pt>
                <c:pt idx="153955">
                  <c:v>356.67605813659901</c:v>
                </c:pt>
                <c:pt idx="153956">
                  <c:v>356.67837489187298</c:v>
                </c:pt>
                <c:pt idx="153957">
                  <c:v>356.68069164714598</c:v>
                </c:pt>
                <c:pt idx="153958">
                  <c:v>356.68300840242</c:v>
                </c:pt>
                <c:pt idx="153959">
                  <c:v>356.685325157693</c:v>
                </c:pt>
                <c:pt idx="153960">
                  <c:v>356.68764191296702</c:v>
                </c:pt>
                <c:pt idx="153961">
                  <c:v>356.68995866824099</c:v>
                </c:pt>
                <c:pt idx="153962">
                  <c:v>356.69227542351399</c:v>
                </c:pt>
                <c:pt idx="153963">
                  <c:v>356.69459217878801</c:v>
                </c:pt>
                <c:pt idx="153964">
                  <c:v>356.69690893406101</c:v>
                </c:pt>
                <c:pt idx="153965">
                  <c:v>356.69922568933498</c:v>
                </c:pt>
                <c:pt idx="153966">
                  <c:v>356.70154244460798</c:v>
                </c:pt>
                <c:pt idx="153967">
                  <c:v>356.703859199882</c:v>
                </c:pt>
                <c:pt idx="153968">
                  <c:v>356.706175955155</c:v>
                </c:pt>
                <c:pt idx="153969">
                  <c:v>356.70849271042903</c:v>
                </c:pt>
                <c:pt idx="153970">
                  <c:v>356.71080946570203</c:v>
                </c:pt>
                <c:pt idx="153971">
                  <c:v>356.71312622097599</c:v>
                </c:pt>
                <c:pt idx="153972">
                  <c:v>356.71544297624899</c:v>
                </c:pt>
                <c:pt idx="153973">
                  <c:v>356.71775973152302</c:v>
                </c:pt>
                <c:pt idx="153974">
                  <c:v>356.72007648679602</c:v>
                </c:pt>
                <c:pt idx="153975">
                  <c:v>356.72239324206998</c:v>
                </c:pt>
                <c:pt idx="153976">
                  <c:v>356.72470999734298</c:v>
                </c:pt>
                <c:pt idx="153977">
                  <c:v>356.72702675261701</c:v>
                </c:pt>
                <c:pt idx="153978">
                  <c:v>356.72934350789001</c:v>
                </c:pt>
                <c:pt idx="153979">
                  <c:v>356.73166026316397</c:v>
                </c:pt>
                <c:pt idx="153980">
                  <c:v>356.73397701843697</c:v>
                </c:pt>
                <c:pt idx="153981">
                  <c:v>356.736293773711</c:v>
                </c:pt>
                <c:pt idx="153982">
                  <c:v>356.738610528984</c:v>
                </c:pt>
                <c:pt idx="153983">
                  <c:v>356.74092728425802</c:v>
                </c:pt>
                <c:pt idx="153984">
                  <c:v>356.74324403953102</c:v>
                </c:pt>
                <c:pt idx="153985">
                  <c:v>356.74556079480499</c:v>
                </c:pt>
                <c:pt idx="153986">
                  <c:v>356.74787755007799</c:v>
                </c:pt>
                <c:pt idx="153987">
                  <c:v>356.75019430535201</c:v>
                </c:pt>
                <c:pt idx="153988">
                  <c:v>356.75251106062501</c:v>
                </c:pt>
                <c:pt idx="153989">
                  <c:v>356.75482781589898</c:v>
                </c:pt>
                <c:pt idx="153990">
                  <c:v>356.75714457117198</c:v>
                </c:pt>
                <c:pt idx="153991">
                  <c:v>356.759461326446</c:v>
                </c:pt>
                <c:pt idx="153992">
                  <c:v>356.761778081719</c:v>
                </c:pt>
                <c:pt idx="153993">
                  <c:v>356.76409483699302</c:v>
                </c:pt>
                <c:pt idx="153994">
                  <c:v>356.76641159226602</c:v>
                </c:pt>
                <c:pt idx="153995">
                  <c:v>356.76872834753999</c:v>
                </c:pt>
                <c:pt idx="153996">
                  <c:v>356.77104510281299</c:v>
                </c:pt>
                <c:pt idx="153997">
                  <c:v>356.77336185808701</c:v>
                </c:pt>
                <c:pt idx="153998">
                  <c:v>356.77567861336001</c:v>
                </c:pt>
                <c:pt idx="153999">
                  <c:v>356.77799536863398</c:v>
                </c:pt>
                <c:pt idx="154000">
                  <c:v>356.78031212390698</c:v>
                </c:pt>
                <c:pt idx="154001">
                  <c:v>356.782628879181</c:v>
                </c:pt>
                <c:pt idx="154002">
                  <c:v>356.784945634454</c:v>
                </c:pt>
                <c:pt idx="154003">
                  <c:v>356.78726238972803</c:v>
                </c:pt>
                <c:pt idx="154004">
                  <c:v>356.78957914500199</c:v>
                </c:pt>
                <c:pt idx="154005">
                  <c:v>356.79189590027499</c:v>
                </c:pt>
                <c:pt idx="154006">
                  <c:v>356.79421265554902</c:v>
                </c:pt>
                <c:pt idx="154007">
                  <c:v>356.79652941082202</c:v>
                </c:pt>
                <c:pt idx="154008">
                  <c:v>356.79884616609598</c:v>
                </c:pt>
                <c:pt idx="154009">
                  <c:v>356.80116292136898</c:v>
                </c:pt>
                <c:pt idx="154010">
                  <c:v>356.80347967664301</c:v>
                </c:pt>
                <c:pt idx="154011">
                  <c:v>356.80579643191601</c:v>
                </c:pt>
                <c:pt idx="154012">
                  <c:v>356.80811318718997</c:v>
                </c:pt>
                <c:pt idx="154013">
                  <c:v>356.81042994246297</c:v>
                </c:pt>
                <c:pt idx="154014">
                  <c:v>356.812746697737</c:v>
                </c:pt>
                <c:pt idx="154015">
                  <c:v>356.81506345301</c:v>
                </c:pt>
                <c:pt idx="154016">
                  <c:v>356.81738020828402</c:v>
                </c:pt>
                <c:pt idx="154017">
                  <c:v>356.81969696355702</c:v>
                </c:pt>
                <c:pt idx="154018">
                  <c:v>356.82201371883099</c:v>
                </c:pt>
                <c:pt idx="154019">
                  <c:v>356.82433047410399</c:v>
                </c:pt>
                <c:pt idx="154020">
                  <c:v>356.82664722937801</c:v>
                </c:pt>
                <c:pt idx="154021">
                  <c:v>356.82896398465101</c:v>
                </c:pt>
                <c:pt idx="154022">
                  <c:v>356.83128073992498</c:v>
                </c:pt>
                <c:pt idx="154023">
                  <c:v>356.83359749519798</c:v>
                </c:pt>
                <c:pt idx="154024">
                  <c:v>356.835914250472</c:v>
                </c:pt>
                <c:pt idx="154025">
                  <c:v>356.838231005745</c:v>
                </c:pt>
                <c:pt idx="154026">
                  <c:v>356.84054776101902</c:v>
                </c:pt>
                <c:pt idx="154027">
                  <c:v>356.84286451629202</c:v>
                </c:pt>
                <c:pt idx="154028">
                  <c:v>356.84518127156599</c:v>
                </c:pt>
                <c:pt idx="154029">
                  <c:v>356.84749802683899</c:v>
                </c:pt>
                <c:pt idx="154030">
                  <c:v>356.84981478211301</c:v>
                </c:pt>
                <c:pt idx="154031">
                  <c:v>356.85213153738601</c:v>
                </c:pt>
                <c:pt idx="154032">
                  <c:v>356.85444829265998</c:v>
                </c:pt>
                <c:pt idx="154033">
                  <c:v>356.85676504793298</c:v>
                </c:pt>
                <c:pt idx="154034">
                  <c:v>356.859081803207</c:v>
                </c:pt>
                <c:pt idx="154035">
                  <c:v>356.86139855848</c:v>
                </c:pt>
                <c:pt idx="154036">
                  <c:v>356.86371531375403</c:v>
                </c:pt>
                <c:pt idx="154037">
                  <c:v>356.86603206902703</c:v>
                </c:pt>
                <c:pt idx="154038">
                  <c:v>356.86834882430099</c:v>
                </c:pt>
                <c:pt idx="154039">
                  <c:v>356.87066557957399</c:v>
                </c:pt>
                <c:pt idx="154040">
                  <c:v>356.87298233484802</c:v>
                </c:pt>
                <c:pt idx="154041">
                  <c:v>356.87529909012102</c:v>
                </c:pt>
                <c:pt idx="154042">
                  <c:v>356.87761584539498</c:v>
                </c:pt>
                <c:pt idx="154043">
                  <c:v>356.87993260066798</c:v>
                </c:pt>
                <c:pt idx="154044">
                  <c:v>356.88224935594201</c:v>
                </c:pt>
                <c:pt idx="154045">
                  <c:v>356.88456611121501</c:v>
                </c:pt>
                <c:pt idx="154046">
                  <c:v>356.88688286648897</c:v>
                </c:pt>
                <c:pt idx="154047">
                  <c:v>356.889199621763</c:v>
                </c:pt>
                <c:pt idx="154048">
                  <c:v>356.891516377036</c:v>
                </c:pt>
                <c:pt idx="154049">
                  <c:v>356.89383313231002</c:v>
                </c:pt>
                <c:pt idx="154050">
                  <c:v>356.89614988758302</c:v>
                </c:pt>
                <c:pt idx="154051">
                  <c:v>356.89846664285699</c:v>
                </c:pt>
                <c:pt idx="154052">
                  <c:v>356.90078339812999</c:v>
                </c:pt>
                <c:pt idx="154053">
                  <c:v>356.90310015340401</c:v>
                </c:pt>
                <c:pt idx="154054">
                  <c:v>356.90541690867701</c:v>
                </c:pt>
                <c:pt idx="154055">
                  <c:v>356.90773366395098</c:v>
                </c:pt>
                <c:pt idx="154056">
                  <c:v>356.91005041922398</c:v>
                </c:pt>
                <c:pt idx="154057">
                  <c:v>356.912367174498</c:v>
                </c:pt>
                <c:pt idx="154058">
                  <c:v>356.914683929771</c:v>
                </c:pt>
                <c:pt idx="154059">
                  <c:v>356.91700068504502</c:v>
                </c:pt>
                <c:pt idx="154060">
                  <c:v>356.91931744031803</c:v>
                </c:pt>
                <c:pt idx="154061">
                  <c:v>356.92163419559199</c:v>
                </c:pt>
                <c:pt idx="154062">
                  <c:v>356.92395095086499</c:v>
                </c:pt>
                <c:pt idx="154063">
                  <c:v>356.92626770613901</c:v>
                </c:pt>
                <c:pt idx="154064">
                  <c:v>356.92858446141202</c:v>
                </c:pt>
                <c:pt idx="154065">
                  <c:v>356.93090121668598</c:v>
                </c:pt>
                <c:pt idx="154066">
                  <c:v>356.93321797195898</c:v>
                </c:pt>
                <c:pt idx="154067">
                  <c:v>356.93553472723301</c:v>
                </c:pt>
                <c:pt idx="154068">
                  <c:v>356.93785148250601</c:v>
                </c:pt>
                <c:pt idx="154069">
                  <c:v>356.94016823777997</c:v>
                </c:pt>
                <c:pt idx="154070">
                  <c:v>356.94248499305297</c:v>
                </c:pt>
                <c:pt idx="154071">
                  <c:v>356.944801748327</c:v>
                </c:pt>
                <c:pt idx="154072">
                  <c:v>356.9471185036</c:v>
                </c:pt>
                <c:pt idx="154073">
                  <c:v>356.94943525887402</c:v>
                </c:pt>
                <c:pt idx="154074">
                  <c:v>356.95175201414702</c:v>
                </c:pt>
                <c:pt idx="154075">
                  <c:v>356.95406876942099</c:v>
                </c:pt>
                <c:pt idx="154076">
                  <c:v>356.95638552469399</c:v>
                </c:pt>
                <c:pt idx="154077">
                  <c:v>356.95870227996801</c:v>
                </c:pt>
                <c:pt idx="154078">
                  <c:v>356.96101903524101</c:v>
                </c:pt>
                <c:pt idx="154079">
                  <c:v>356.96333579051498</c:v>
                </c:pt>
                <c:pt idx="154080">
                  <c:v>356.96565254578798</c:v>
                </c:pt>
                <c:pt idx="154081">
                  <c:v>356.967969301062</c:v>
                </c:pt>
                <c:pt idx="154082">
                  <c:v>356.970286056335</c:v>
                </c:pt>
                <c:pt idx="154083">
                  <c:v>356.97260281160902</c:v>
                </c:pt>
                <c:pt idx="154084">
                  <c:v>356.97491956688202</c:v>
                </c:pt>
                <c:pt idx="154085">
                  <c:v>356.97723632215599</c:v>
                </c:pt>
                <c:pt idx="154086">
                  <c:v>356.97955307742899</c:v>
                </c:pt>
                <c:pt idx="154087">
                  <c:v>356.98186983270301</c:v>
                </c:pt>
                <c:pt idx="154088">
                  <c:v>356.98418658797601</c:v>
                </c:pt>
                <c:pt idx="154089">
                  <c:v>356.98650334324998</c:v>
                </c:pt>
                <c:pt idx="154090">
                  <c:v>356.988820098524</c:v>
                </c:pt>
                <c:pt idx="154091">
                  <c:v>356.991136853797</c:v>
                </c:pt>
                <c:pt idx="154092">
                  <c:v>356.99345360907103</c:v>
                </c:pt>
                <c:pt idx="154093">
                  <c:v>356.99577036434403</c:v>
                </c:pt>
                <c:pt idx="154094">
                  <c:v>356.99808711961799</c:v>
                </c:pt>
                <c:pt idx="154095">
                  <c:v>357.00040387489099</c:v>
                </c:pt>
                <c:pt idx="154096">
                  <c:v>357.00272063016502</c:v>
                </c:pt>
                <c:pt idx="154097">
                  <c:v>357.00503738543802</c:v>
                </c:pt>
                <c:pt idx="154098">
                  <c:v>357.00735414071198</c:v>
                </c:pt>
                <c:pt idx="154099">
                  <c:v>357.00967089598498</c:v>
                </c:pt>
                <c:pt idx="154100">
                  <c:v>357.01198765125901</c:v>
                </c:pt>
                <c:pt idx="154101">
                  <c:v>357.01430440653201</c:v>
                </c:pt>
                <c:pt idx="154102">
                  <c:v>357.01662116180597</c:v>
                </c:pt>
                <c:pt idx="154103">
                  <c:v>357.01893791707897</c:v>
                </c:pt>
                <c:pt idx="154104">
                  <c:v>357.021254672353</c:v>
                </c:pt>
                <c:pt idx="154105">
                  <c:v>357.023571427626</c:v>
                </c:pt>
                <c:pt idx="154106">
                  <c:v>357.02588818290002</c:v>
                </c:pt>
                <c:pt idx="154107">
                  <c:v>357.02820493817302</c:v>
                </c:pt>
                <c:pt idx="154108">
                  <c:v>357.03052169344699</c:v>
                </c:pt>
                <c:pt idx="154109">
                  <c:v>357.03283844871999</c:v>
                </c:pt>
                <c:pt idx="154110">
                  <c:v>357.03515520399401</c:v>
                </c:pt>
                <c:pt idx="154111">
                  <c:v>357.03747195926701</c:v>
                </c:pt>
                <c:pt idx="154112">
                  <c:v>357.03978871454098</c:v>
                </c:pt>
                <c:pt idx="154113">
                  <c:v>357.04210546981398</c:v>
                </c:pt>
                <c:pt idx="154114">
                  <c:v>357.044422225088</c:v>
                </c:pt>
                <c:pt idx="154115">
                  <c:v>357.046738980361</c:v>
                </c:pt>
                <c:pt idx="154116">
                  <c:v>357.04905573563502</c:v>
                </c:pt>
                <c:pt idx="154117">
                  <c:v>357.05137249090802</c:v>
                </c:pt>
                <c:pt idx="154118">
                  <c:v>357.05368924618199</c:v>
                </c:pt>
                <c:pt idx="154119">
                  <c:v>357.05600600145499</c:v>
                </c:pt>
                <c:pt idx="154120">
                  <c:v>357.05832275672901</c:v>
                </c:pt>
                <c:pt idx="154121">
                  <c:v>357.06063951200201</c:v>
                </c:pt>
                <c:pt idx="154122">
                  <c:v>357.06295626727598</c:v>
                </c:pt>
                <c:pt idx="154123">
                  <c:v>357.06527302254898</c:v>
                </c:pt>
                <c:pt idx="154124">
                  <c:v>357.067589777823</c:v>
                </c:pt>
                <c:pt idx="154125">
                  <c:v>357.069906533096</c:v>
                </c:pt>
                <c:pt idx="154126">
                  <c:v>357.07222328837003</c:v>
                </c:pt>
                <c:pt idx="154127">
                  <c:v>357.07454004364303</c:v>
                </c:pt>
                <c:pt idx="154128">
                  <c:v>357.07685679891699</c:v>
                </c:pt>
                <c:pt idx="154129">
                  <c:v>357.07917355418999</c:v>
                </c:pt>
                <c:pt idx="154130">
                  <c:v>357.08149030946402</c:v>
                </c:pt>
                <c:pt idx="154131">
                  <c:v>357.08380706473702</c:v>
                </c:pt>
                <c:pt idx="154132">
                  <c:v>357.08612382001098</c:v>
                </c:pt>
                <c:pt idx="154133">
                  <c:v>357.08844057528501</c:v>
                </c:pt>
                <c:pt idx="154134">
                  <c:v>357.09075733055801</c:v>
                </c:pt>
                <c:pt idx="154135">
                  <c:v>357.09307408583197</c:v>
                </c:pt>
                <c:pt idx="154136">
                  <c:v>357.09539084110497</c:v>
                </c:pt>
                <c:pt idx="154137">
                  <c:v>357.097707596379</c:v>
                </c:pt>
                <c:pt idx="154138">
                  <c:v>357.100024351652</c:v>
                </c:pt>
                <c:pt idx="154139">
                  <c:v>357.10234110692602</c:v>
                </c:pt>
                <c:pt idx="154140">
                  <c:v>357.10465786219902</c:v>
                </c:pt>
                <c:pt idx="154141">
                  <c:v>357.10697461747299</c:v>
                </c:pt>
                <c:pt idx="154142">
                  <c:v>357.10929137274599</c:v>
                </c:pt>
                <c:pt idx="154143">
                  <c:v>357.11160812802001</c:v>
                </c:pt>
                <c:pt idx="154144">
                  <c:v>357.11392488329301</c:v>
                </c:pt>
                <c:pt idx="154145">
                  <c:v>357.11624163856698</c:v>
                </c:pt>
                <c:pt idx="154146">
                  <c:v>357.11855839383998</c:v>
                </c:pt>
                <c:pt idx="154147">
                  <c:v>357.120875149114</c:v>
                </c:pt>
                <c:pt idx="154148">
                  <c:v>357.123191904387</c:v>
                </c:pt>
                <c:pt idx="154149">
                  <c:v>357.12550865966102</c:v>
                </c:pt>
                <c:pt idx="154150">
                  <c:v>357.12782541493402</c:v>
                </c:pt>
                <c:pt idx="154151">
                  <c:v>357.13014217020799</c:v>
                </c:pt>
                <c:pt idx="154152">
                  <c:v>357.13245892548099</c:v>
                </c:pt>
                <c:pt idx="154153">
                  <c:v>357.13477568075501</c:v>
                </c:pt>
                <c:pt idx="154154">
                  <c:v>357.13709243602801</c:v>
                </c:pt>
                <c:pt idx="154155">
                  <c:v>357.13940919130198</c:v>
                </c:pt>
                <c:pt idx="154156">
                  <c:v>357.14172594657498</c:v>
                </c:pt>
                <c:pt idx="154157">
                  <c:v>357.144042701849</c:v>
                </c:pt>
                <c:pt idx="154158">
                  <c:v>357.146359457122</c:v>
                </c:pt>
                <c:pt idx="154159">
                  <c:v>357.14867621239603</c:v>
                </c:pt>
                <c:pt idx="154160">
                  <c:v>357.15099296766903</c:v>
                </c:pt>
                <c:pt idx="154161">
                  <c:v>357.15330972294299</c:v>
                </c:pt>
                <c:pt idx="154162">
                  <c:v>357.15562647821599</c:v>
                </c:pt>
                <c:pt idx="154163">
                  <c:v>357.15794323349002</c:v>
                </c:pt>
                <c:pt idx="154164">
                  <c:v>357.16025998876302</c:v>
                </c:pt>
                <c:pt idx="154165">
                  <c:v>357.16257674403698</c:v>
                </c:pt>
                <c:pt idx="154166">
                  <c:v>357.16489349930998</c:v>
                </c:pt>
                <c:pt idx="154167">
                  <c:v>357.16721025458401</c:v>
                </c:pt>
                <c:pt idx="154168">
                  <c:v>357.16952700985701</c:v>
                </c:pt>
                <c:pt idx="154169">
                  <c:v>357.17184376513097</c:v>
                </c:pt>
                <c:pt idx="154170">
                  <c:v>357.17416052040397</c:v>
                </c:pt>
                <c:pt idx="154171">
                  <c:v>357.176477275678</c:v>
                </c:pt>
                <c:pt idx="154172">
                  <c:v>357.178794030951</c:v>
                </c:pt>
                <c:pt idx="154173">
                  <c:v>357.18111078622502</c:v>
                </c:pt>
                <c:pt idx="154174">
                  <c:v>357.18342754149899</c:v>
                </c:pt>
                <c:pt idx="154175">
                  <c:v>357.18574429677199</c:v>
                </c:pt>
                <c:pt idx="154176">
                  <c:v>357.18806105204601</c:v>
                </c:pt>
                <c:pt idx="154177">
                  <c:v>357.19037780731901</c:v>
                </c:pt>
                <c:pt idx="154178">
                  <c:v>357.19269456259298</c:v>
                </c:pt>
                <c:pt idx="154179">
                  <c:v>357.19501131786598</c:v>
                </c:pt>
                <c:pt idx="154180">
                  <c:v>357.19732807314</c:v>
                </c:pt>
                <c:pt idx="154181">
                  <c:v>357.199644828413</c:v>
                </c:pt>
                <c:pt idx="154182">
                  <c:v>357.20196158368702</c:v>
                </c:pt>
                <c:pt idx="154183">
                  <c:v>357.20427833896002</c:v>
                </c:pt>
                <c:pt idx="154184">
                  <c:v>357.20659509423399</c:v>
                </c:pt>
                <c:pt idx="154185">
                  <c:v>357.20891184950699</c:v>
                </c:pt>
                <c:pt idx="154186">
                  <c:v>357.21122860478101</c:v>
                </c:pt>
                <c:pt idx="154187">
                  <c:v>357.21354536005401</c:v>
                </c:pt>
                <c:pt idx="154188">
                  <c:v>357.21586211532798</c:v>
                </c:pt>
                <c:pt idx="154189">
                  <c:v>357.21817887060098</c:v>
                </c:pt>
                <c:pt idx="154190">
                  <c:v>357.220495625875</c:v>
                </c:pt>
                <c:pt idx="154191">
                  <c:v>357.222812381148</c:v>
                </c:pt>
                <c:pt idx="154192">
                  <c:v>357.22512913642203</c:v>
                </c:pt>
                <c:pt idx="154193">
                  <c:v>357.22744589169503</c:v>
                </c:pt>
                <c:pt idx="154194">
                  <c:v>357.22976264696899</c:v>
                </c:pt>
                <c:pt idx="154195">
                  <c:v>357.23207940224199</c:v>
                </c:pt>
                <c:pt idx="154196">
                  <c:v>357.23439615751602</c:v>
                </c:pt>
                <c:pt idx="154197">
                  <c:v>357.23671291278902</c:v>
                </c:pt>
                <c:pt idx="154198">
                  <c:v>357.23902966806298</c:v>
                </c:pt>
                <c:pt idx="154199">
                  <c:v>357.24134642333598</c:v>
                </c:pt>
                <c:pt idx="154200">
                  <c:v>357.24366317861001</c:v>
                </c:pt>
                <c:pt idx="154201">
                  <c:v>357.24597993388301</c:v>
                </c:pt>
                <c:pt idx="154202">
                  <c:v>357.24829668915697</c:v>
                </c:pt>
                <c:pt idx="154203">
                  <c:v>357.25061344442997</c:v>
                </c:pt>
                <c:pt idx="154204">
                  <c:v>357.252930199704</c:v>
                </c:pt>
                <c:pt idx="154205">
                  <c:v>357.255246954977</c:v>
                </c:pt>
                <c:pt idx="154206">
                  <c:v>357.25756371025102</c:v>
                </c:pt>
                <c:pt idx="154207">
                  <c:v>357.25988046552402</c:v>
                </c:pt>
                <c:pt idx="154208">
                  <c:v>357.26219722079799</c:v>
                </c:pt>
                <c:pt idx="154209">
                  <c:v>357.26451397607099</c:v>
                </c:pt>
                <c:pt idx="154210">
                  <c:v>357.26683073134501</c:v>
                </c:pt>
                <c:pt idx="154211">
                  <c:v>357.26914748661801</c:v>
                </c:pt>
                <c:pt idx="154212">
                  <c:v>357.27146424189198</c:v>
                </c:pt>
                <c:pt idx="154213">
                  <c:v>357.27378099716498</c:v>
                </c:pt>
                <c:pt idx="154214">
                  <c:v>357.276097752439</c:v>
                </c:pt>
                <c:pt idx="154215">
                  <c:v>357.278414507712</c:v>
                </c:pt>
                <c:pt idx="154216">
                  <c:v>357.28073126298602</c:v>
                </c:pt>
                <c:pt idx="154217">
                  <c:v>357.28304801825999</c:v>
                </c:pt>
                <c:pt idx="154218">
                  <c:v>357.28536477353299</c:v>
                </c:pt>
                <c:pt idx="154219">
                  <c:v>357.28768152880701</c:v>
                </c:pt>
                <c:pt idx="154220">
                  <c:v>357.28999828408001</c:v>
                </c:pt>
                <c:pt idx="154221">
                  <c:v>357.29231503935398</c:v>
                </c:pt>
                <c:pt idx="154222">
                  <c:v>357.29463179462698</c:v>
                </c:pt>
                <c:pt idx="154223">
                  <c:v>357.296948549901</c:v>
                </c:pt>
                <c:pt idx="154224">
                  <c:v>357.299265305174</c:v>
                </c:pt>
                <c:pt idx="154225">
                  <c:v>357.30158206044803</c:v>
                </c:pt>
                <c:pt idx="154226">
                  <c:v>357.30389881572103</c:v>
                </c:pt>
                <c:pt idx="154227">
                  <c:v>357.30621557099499</c:v>
                </c:pt>
                <c:pt idx="154228">
                  <c:v>357.30853232626799</c:v>
                </c:pt>
                <c:pt idx="154229">
                  <c:v>357.31084908154202</c:v>
                </c:pt>
                <c:pt idx="154230">
                  <c:v>357.31316583681502</c:v>
                </c:pt>
                <c:pt idx="154231">
                  <c:v>357.31548259208898</c:v>
                </c:pt>
                <c:pt idx="154232">
                  <c:v>357.31779934736198</c:v>
                </c:pt>
                <c:pt idx="154233">
                  <c:v>357.32011610263601</c:v>
                </c:pt>
                <c:pt idx="154234">
                  <c:v>357.32243285790901</c:v>
                </c:pt>
                <c:pt idx="154235">
                  <c:v>357.32474961318297</c:v>
                </c:pt>
                <c:pt idx="154236">
                  <c:v>357.32706636845597</c:v>
                </c:pt>
                <c:pt idx="154237">
                  <c:v>357.32938312373</c:v>
                </c:pt>
                <c:pt idx="154238">
                  <c:v>357.331699879003</c:v>
                </c:pt>
                <c:pt idx="154239">
                  <c:v>357.33401663427702</c:v>
                </c:pt>
                <c:pt idx="154240">
                  <c:v>357.33633338955002</c:v>
                </c:pt>
                <c:pt idx="154241">
                  <c:v>357.33865014482399</c:v>
                </c:pt>
                <c:pt idx="154242">
                  <c:v>357.34096690009699</c:v>
                </c:pt>
                <c:pt idx="154243">
                  <c:v>357.34328365537101</c:v>
                </c:pt>
                <c:pt idx="154244">
                  <c:v>357.34560041064401</c:v>
                </c:pt>
                <c:pt idx="154245">
                  <c:v>357.34791716591798</c:v>
                </c:pt>
                <c:pt idx="154246">
                  <c:v>357.35023392119098</c:v>
                </c:pt>
                <c:pt idx="154247">
                  <c:v>357.352550676465</c:v>
                </c:pt>
                <c:pt idx="154248">
                  <c:v>357.354867431738</c:v>
                </c:pt>
                <c:pt idx="154249">
                  <c:v>357.35718418701202</c:v>
                </c:pt>
                <c:pt idx="154250">
                  <c:v>357.35950094228502</c:v>
                </c:pt>
                <c:pt idx="154251">
                  <c:v>357.36181769755899</c:v>
                </c:pt>
                <c:pt idx="154252">
                  <c:v>357.36413445283199</c:v>
                </c:pt>
                <c:pt idx="154253">
                  <c:v>357.36645120810601</c:v>
                </c:pt>
                <c:pt idx="154254">
                  <c:v>357.36876796337901</c:v>
                </c:pt>
                <c:pt idx="154255">
                  <c:v>357.37108471865298</c:v>
                </c:pt>
                <c:pt idx="154256">
                  <c:v>357.37340147392598</c:v>
                </c:pt>
                <c:pt idx="154257">
                  <c:v>357.3757182292</c:v>
                </c:pt>
                <c:pt idx="154258">
                  <c:v>357.378034984473</c:v>
                </c:pt>
                <c:pt idx="154259">
                  <c:v>357.38035173974703</c:v>
                </c:pt>
                <c:pt idx="154260">
                  <c:v>357.38266849502099</c:v>
                </c:pt>
                <c:pt idx="154261">
                  <c:v>357.38498525029399</c:v>
                </c:pt>
                <c:pt idx="154262">
                  <c:v>357.38730200556802</c:v>
                </c:pt>
                <c:pt idx="154263">
                  <c:v>357.38961876084102</c:v>
                </c:pt>
                <c:pt idx="154264">
                  <c:v>357.39193551611498</c:v>
                </c:pt>
                <c:pt idx="154265">
                  <c:v>357.39425227138798</c:v>
                </c:pt>
                <c:pt idx="154266">
                  <c:v>357.39656902666201</c:v>
                </c:pt>
                <c:pt idx="154267">
                  <c:v>357.39888578193501</c:v>
                </c:pt>
                <c:pt idx="154268">
                  <c:v>357.40120253720897</c:v>
                </c:pt>
                <c:pt idx="154269">
                  <c:v>357.40351929248197</c:v>
                </c:pt>
                <c:pt idx="154270">
                  <c:v>357.405836047756</c:v>
                </c:pt>
                <c:pt idx="154271">
                  <c:v>357.408152803029</c:v>
                </c:pt>
                <c:pt idx="154272">
                  <c:v>357.41046955830302</c:v>
                </c:pt>
                <c:pt idx="154273">
                  <c:v>357.41278631357602</c:v>
                </c:pt>
                <c:pt idx="154274">
                  <c:v>357.41510306884999</c:v>
                </c:pt>
                <c:pt idx="154275">
                  <c:v>357.41741982412299</c:v>
                </c:pt>
                <c:pt idx="154276">
                  <c:v>357.41973657939701</c:v>
                </c:pt>
                <c:pt idx="154277">
                  <c:v>357.42205333467001</c:v>
                </c:pt>
                <c:pt idx="154278">
                  <c:v>357.42437008994398</c:v>
                </c:pt>
                <c:pt idx="154279">
                  <c:v>357.42668684521698</c:v>
                </c:pt>
                <c:pt idx="154280">
                  <c:v>357.429003600491</c:v>
                </c:pt>
                <c:pt idx="154281">
                  <c:v>357.431320355764</c:v>
                </c:pt>
                <c:pt idx="154282">
                  <c:v>357.43363711103802</c:v>
                </c:pt>
                <c:pt idx="154283">
                  <c:v>357.43595386631102</c:v>
                </c:pt>
                <c:pt idx="154284">
                  <c:v>357.43827062158499</c:v>
                </c:pt>
                <c:pt idx="154285">
                  <c:v>357.44058737685799</c:v>
                </c:pt>
                <c:pt idx="154286">
                  <c:v>357.44290413213201</c:v>
                </c:pt>
                <c:pt idx="154287">
                  <c:v>357.44522088740501</c:v>
                </c:pt>
                <c:pt idx="154288">
                  <c:v>357.44753764267898</c:v>
                </c:pt>
                <c:pt idx="154289">
                  <c:v>357.44985439795198</c:v>
                </c:pt>
                <c:pt idx="154290">
                  <c:v>357.452171153226</c:v>
                </c:pt>
                <c:pt idx="154291">
                  <c:v>357.454487908499</c:v>
                </c:pt>
                <c:pt idx="154292">
                  <c:v>357.45680466377303</c:v>
                </c:pt>
                <c:pt idx="154293">
                  <c:v>357.45912141904603</c:v>
                </c:pt>
                <c:pt idx="154294">
                  <c:v>357.46143817431999</c:v>
                </c:pt>
                <c:pt idx="154295">
                  <c:v>357.46375492959299</c:v>
                </c:pt>
                <c:pt idx="154296">
                  <c:v>357.46607168486702</c:v>
                </c:pt>
                <c:pt idx="154297">
                  <c:v>357.46838844014002</c:v>
                </c:pt>
                <c:pt idx="154298">
                  <c:v>357.47070519541398</c:v>
                </c:pt>
                <c:pt idx="154299">
                  <c:v>357.47302195068698</c:v>
                </c:pt>
                <c:pt idx="154300">
                  <c:v>357.47533870596101</c:v>
                </c:pt>
                <c:pt idx="154301">
                  <c:v>357.47765546123401</c:v>
                </c:pt>
                <c:pt idx="154302">
                  <c:v>357.47997221650797</c:v>
                </c:pt>
                <c:pt idx="154303">
                  <c:v>357.482288971782</c:v>
                </c:pt>
                <c:pt idx="154304">
                  <c:v>357.484605727055</c:v>
                </c:pt>
                <c:pt idx="154305">
                  <c:v>357.48692248232902</c:v>
                </c:pt>
                <c:pt idx="154306">
                  <c:v>357.48923923760202</c:v>
                </c:pt>
                <c:pt idx="154307">
                  <c:v>357.49155599287599</c:v>
                </c:pt>
                <c:pt idx="154308">
                  <c:v>357.49387274814899</c:v>
                </c:pt>
                <c:pt idx="154309">
                  <c:v>357.49618950342301</c:v>
                </c:pt>
                <c:pt idx="154310">
                  <c:v>357.49850625869601</c:v>
                </c:pt>
                <c:pt idx="154311">
                  <c:v>357.50082301396998</c:v>
                </c:pt>
                <c:pt idx="154312">
                  <c:v>357.50313976924298</c:v>
                </c:pt>
                <c:pt idx="154313">
                  <c:v>357.505456524517</c:v>
                </c:pt>
                <c:pt idx="154314">
                  <c:v>357.50777327979</c:v>
                </c:pt>
                <c:pt idx="154315">
                  <c:v>357.51009003506402</c:v>
                </c:pt>
                <c:pt idx="154316">
                  <c:v>357.51240679033702</c:v>
                </c:pt>
                <c:pt idx="154317">
                  <c:v>357.51472354561099</c:v>
                </c:pt>
                <c:pt idx="154318">
                  <c:v>357.51704030088399</c:v>
                </c:pt>
                <c:pt idx="154319">
                  <c:v>357.51935705615801</c:v>
                </c:pt>
                <c:pt idx="154320">
                  <c:v>357.52167381143101</c:v>
                </c:pt>
                <c:pt idx="154321">
                  <c:v>357.52399056670498</c:v>
                </c:pt>
                <c:pt idx="154322">
                  <c:v>357.52630732197798</c:v>
                </c:pt>
                <c:pt idx="154323">
                  <c:v>357.528624077252</c:v>
                </c:pt>
                <c:pt idx="154324">
                  <c:v>357.530940832525</c:v>
                </c:pt>
                <c:pt idx="154325">
                  <c:v>357.53325758779903</c:v>
                </c:pt>
                <c:pt idx="154326">
                  <c:v>357.53557434307203</c:v>
                </c:pt>
                <c:pt idx="154327">
                  <c:v>357.53789109834599</c:v>
                </c:pt>
                <c:pt idx="154328">
                  <c:v>357.54020785361899</c:v>
                </c:pt>
                <c:pt idx="154329">
                  <c:v>357.54252460889302</c:v>
                </c:pt>
                <c:pt idx="154330">
                  <c:v>357.54484136416602</c:v>
                </c:pt>
                <c:pt idx="154331">
                  <c:v>357.54715811943998</c:v>
                </c:pt>
                <c:pt idx="154332">
                  <c:v>357.54947487471298</c:v>
                </c:pt>
                <c:pt idx="154333">
                  <c:v>357.55179162998701</c:v>
                </c:pt>
                <c:pt idx="154334">
                  <c:v>357.55410838526001</c:v>
                </c:pt>
                <c:pt idx="154335">
                  <c:v>357.55642514053397</c:v>
                </c:pt>
                <c:pt idx="154336">
                  <c:v>357.55874189580697</c:v>
                </c:pt>
                <c:pt idx="154337">
                  <c:v>357.561058651081</c:v>
                </c:pt>
                <c:pt idx="154338">
                  <c:v>357.563375406354</c:v>
                </c:pt>
                <c:pt idx="154339">
                  <c:v>357.56569216162802</c:v>
                </c:pt>
                <c:pt idx="154340">
                  <c:v>357.56800891690102</c:v>
                </c:pt>
                <c:pt idx="154341">
                  <c:v>357.57032567217499</c:v>
                </c:pt>
                <c:pt idx="154342">
                  <c:v>357.57264242744799</c:v>
                </c:pt>
                <c:pt idx="154343">
                  <c:v>357.57495918272201</c:v>
                </c:pt>
                <c:pt idx="154344">
                  <c:v>357.57727593799501</c:v>
                </c:pt>
                <c:pt idx="154345">
                  <c:v>357.57959269326898</c:v>
                </c:pt>
                <c:pt idx="154346">
                  <c:v>357.581909448543</c:v>
                </c:pt>
                <c:pt idx="154347">
                  <c:v>357.584226203816</c:v>
                </c:pt>
                <c:pt idx="154348">
                  <c:v>357.58654295909002</c:v>
                </c:pt>
                <c:pt idx="154349">
                  <c:v>357.58885971436302</c:v>
                </c:pt>
                <c:pt idx="154350">
                  <c:v>357.59117646963699</c:v>
                </c:pt>
                <c:pt idx="154351">
                  <c:v>357.59349322490999</c:v>
                </c:pt>
                <c:pt idx="154352">
                  <c:v>357.59580998018401</c:v>
                </c:pt>
                <c:pt idx="154353">
                  <c:v>357.59812673545702</c:v>
                </c:pt>
                <c:pt idx="154354">
                  <c:v>357.60044349073098</c:v>
                </c:pt>
                <c:pt idx="154355">
                  <c:v>357.60276024600398</c:v>
                </c:pt>
                <c:pt idx="154356">
                  <c:v>357.605077001278</c:v>
                </c:pt>
                <c:pt idx="154357">
                  <c:v>357.60739375655101</c:v>
                </c:pt>
                <c:pt idx="154358">
                  <c:v>357.60971051182503</c:v>
                </c:pt>
                <c:pt idx="154359">
                  <c:v>357.61202726709797</c:v>
                </c:pt>
                <c:pt idx="154360">
                  <c:v>357.61434402237199</c:v>
                </c:pt>
                <c:pt idx="154361">
                  <c:v>357.616660777645</c:v>
                </c:pt>
                <c:pt idx="154362">
                  <c:v>357.61897753291902</c:v>
                </c:pt>
                <c:pt idx="154363">
                  <c:v>357.62129428819202</c:v>
                </c:pt>
                <c:pt idx="154364">
                  <c:v>357.62361104346598</c:v>
                </c:pt>
                <c:pt idx="154365">
                  <c:v>357.62592779873899</c:v>
                </c:pt>
                <c:pt idx="154366">
                  <c:v>357.62824455401301</c:v>
                </c:pt>
                <c:pt idx="154367">
                  <c:v>357.63056130928601</c:v>
                </c:pt>
                <c:pt idx="154368">
                  <c:v>357.63287806455997</c:v>
                </c:pt>
                <c:pt idx="154369">
                  <c:v>357.63519481983298</c:v>
                </c:pt>
                <c:pt idx="154370">
                  <c:v>357.637511575107</c:v>
                </c:pt>
                <c:pt idx="154371">
                  <c:v>357.63982833038</c:v>
                </c:pt>
                <c:pt idx="154372">
                  <c:v>357.64214508565402</c:v>
                </c:pt>
                <c:pt idx="154373">
                  <c:v>357.64446184092702</c:v>
                </c:pt>
                <c:pt idx="154374">
                  <c:v>357.64677859620099</c:v>
                </c:pt>
                <c:pt idx="154375">
                  <c:v>357.64909535147399</c:v>
                </c:pt>
                <c:pt idx="154376">
                  <c:v>357.65141210674801</c:v>
                </c:pt>
                <c:pt idx="154377">
                  <c:v>357.65372886202101</c:v>
                </c:pt>
                <c:pt idx="154378">
                  <c:v>357.65604561729498</c:v>
                </c:pt>
                <c:pt idx="154379">
                  <c:v>357.65836237256798</c:v>
                </c:pt>
                <c:pt idx="154380">
                  <c:v>357.660679127842</c:v>
                </c:pt>
                <c:pt idx="154381">
                  <c:v>357.662995883115</c:v>
                </c:pt>
                <c:pt idx="154382">
                  <c:v>357.66531263838903</c:v>
                </c:pt>
                <c:pt idx="154383">
                  <c:v>357.66762939366203</c:v>
                </c:pt>
                <c:pt idx="154384">
                  <c:v>357.66994614893599</c:v>
                </c:pt>
                <c:pt idx="154385">
                  <c:v>357.67226290420899</c:v>
                </c:pt>
                <c:pt idx="154386">
                  <c:v>357.67457965948302</c:v>
                </c:pt>
                <c:pt idx="154387">
                  <c:v>357.67689641475602</c:v>
                </c:pt>
                <c:pt idx="154388">
                  <c:v>357.67921317002998</c:v>
                </c:pt>
                <c:pt idx="154389">
                  <c:v>357.68152992530401</c:v>
                </c:pt>
                <c:pt idx="154390">
                  <c:v>357.68384668057701</c:v>
                </c:pt>
                <c:pt idx="154391">
                  <c:v>357.68616343585097</c:v>
                </c:pt>
                <c:pt idx="154392">
                  <c:v>357.68848019112397</c:v>
                </c:pt>
                <c:pt idx="154393">
                  <c:v>357.690796946398</c:v>
                </c:pt>
                <c:pt idx="154394">
                  <c:v>357.693113701671</c:v>
                </c:pt>
                <c:pt idx="154395">
                  <c:v>357.69543045694502</c:v>
                </c:pt>
                <c:pt idx="154396">
                  <c:v>357.69774721221802</c:v>
                </c:pt>
                <c:pt idx="154397">
                  <c:v>357.70006396749199</c:v>
                </c:pt>
                <c:pt idx="154398">
                  <c:v>357.70238072276499</c:v>
                </c:pt>
                <c:pt idx="154399">
                  <c:v>357.70469747803901</c:v>
                </c:pt>
                <c:pt idx="154400">
                  <c:v>357.70701423331201</c:v>
                </c:pt>
                <c:pt idx="154401">
                  <c:v>357.70933098858598</c:v>
                </c:pt>
                <c:pt idx="154402">
                  <c:v>357.71164774385898</c:v>
                </c:pt>
                <c:pt idx="154403">
                  <c:v>357.713964499133</c:v>
                </c:pt>
                <c:pt idx="154404">
                  <c:v>357.716281254406</c:v>
                </c:pt>
                <c:pt idx="154405">
                  <c:v>357.71859800968002</c:v>
                </c:pt>
                <c:pt idx="154406">
                  <c:v>357.72091476495302</c:v>
                </c:pt>
                <c:pt idx="154407">
                  <c:v>357.72323152022699</c:v>
                </c:pt>
                <c:pt idx="154408">
                  <c:v>357.72554827549999</c:v>
                </c:pt>
                <c:pt idx="154409">
                  <c:v>357.72786503077401</c:v>
                </c:pt>
                <c:pt idx="154410">
                  <c:v>357.73018178604701</c:v>
                </c:pt>
                <c:pt idx="154411">
                  <c:v>357.73249854132098</c:v>
                </c:pt>
                <c:pt idx="154412">
                  <c:v>357.73481529659398</c:v>
                </c:pt>
                <c:pt idx="154413">
                  <c:v>357.737132051868</c:v>
                </c:pt>
                <c:pt idx="154414">
                  <c:v>357.739448807141</c:v>
                </c:pt>
                <c:pt idx="154415">
                  <c:v>357.74176556241503</c:v>
                </c:pt>
                <c:pt idx="154416">
                  <c:v>357.74408231768803</c:v>
                </c:pt>
                <c:pt idx="154417">
                  <c:v>357.74639907296199</c:v>
                </c:pt>
                <c:pt idx="154418">
                  <c:v>357.74871582823499</c:v>
                </c:pt>
                <c:pt idx="154419">
                  <c:v>357.75103258350902</c:v>
                </c:pt>
                <c:pt idx="154420">
                  <c:v>357.75334933878202</c:v>
                </c:pt>
                <c:pt idx="154421">
                  <c:v>357.75566609405598</c:v>
                </c:pt>
                <c:pt idx="154422">
                  <c:v>357.75798284932898</c:v>
                </c:pt>
                <c:pt idx="154423">
                  <c:v>357.76029960460301</c:v>
                </c:pt>
                <c:pt idx="154424">
                  <c:v>357.76261635987601</c:v>
                </c:pt>
                <c:pt idx="154425">
                  <c:v>357.76493311514997</c:v>
                </c:pt>
                <c:pt idx="154426">
                  <c:v>357.76724987042297</c:v>
                </c:pt>
                <c:pt idx="154427">
                  <c:v>357.769566625697</c:v>
                </c:pt>
                <c:pt idx="154428">
                  <c:v>357.77188338097</c:v>
                </c:pt>
                <c:pt idx="154429">
                  <c:v>357.77420013624402</c:v>
                </c:pt>
                <c:pt idx="154430">
                  <c:v>357.77651689151799</c:v>
                </c:pt>
                <c:pt idx="154431">
                  <c:v>357.77883364679099</c:v>
                </c:pt>
                <c:pt idx="154432">
                  <c:v>357.78115040206501</c:v>
                </c:pt>
                <c:pt idx="154433">
                  <c:v>357.78346715733801</c:v>
                </c:pt>
                <c:pt idx="154434">
                  <c:v>357.78578391261198</c:v>
                </c:pt>
                <c:pt idx="154435">
                  <c:v>357.78810066788498</c:v>
                </c:pt>
                <c:pt idx="154436">
                  <c:v>357.790417423159</c:v>
                </c:pt>
                <c:pt idx="154437">
                  <c:v>357.792734178432</c:v>
                </c:pt>
                <c:pt idx="154438">
                  <c:v>357.79505093370602</c:v>
                </c:pt>
                <c:pt idx="154439">
                  <c:v>357.79736768897902</c:v>
                </c:pt>
                <c:pt idx="154440">
                  <c:v>357.79968444425299</c:v>
                </c:pt>
                <c:pt idx="154441">
                  <c:v>357.80200119952599</c:v>
                </c:pt>
                <c:pt idx="154442">
                  <c:v>357.80431795480001</c:v>
                </c:pt>
                <c:pt idx="154443">
                  <c:v>357.80663471007301</c:v>
                </c:pt>
                <c:pt idx="154444">
                  <c:v>357.80895146534698</c:v>
                </c:pt>
                <c:pt idx="154445">
                  <c:v>357.81126822061998</c:v>
                </c:pt>
                <c:pt idx="154446">
                  <c:v>357.813584975894</c:v>
                </c:pt>
                <c:pt idx="154447">
                  <c:v>357.815901731167</c:v>
                </c:pt>
                <c:pt idx="154448">
                  <c:v>357.81821848644103</c:v>
                </c:pt>
                <c:pt idx="154449">
                  <c:v>357.82053524171403</c:v>
                </c:pt>
                <c:pt idx="154450">
                  <c:v>357.82285199698799</c:v>
                </c:pt>
                <c:pt idx="154451">
                  <c:v>357.82516875226099</c:v>
                </c:pt>
                <c:pt idx="154452">
                  <c:v>357.82748550753502</c:v>
                </c:pt>
                <c:pt idx="154453">
                  <c:v>357.82980226280802</c:v>
                </c:pt>
                <c:pt idx="154454">
                  <c:v>357.83211901808198</c:v>
                </c:pt>
                <c:pt idx="154455">
                  <c:v>357.83443577335498</c:v>
                </c:pt>
                <c:pt idx="154456">
                  <c:v>357.83675252862901</c:v>
                </c:pt>
                <c:pt idx="154457">
                  <c:v>357.83906928390201</c:v>
                </c:pt>
                <c:pt idx="154458">
                  <c:v>357.84138603917597</c:v>
                </c:pt>
                <c:pt idx="154459">
                  <c:v>357.84370279444897</c:v>
                </c:pt>
                <c:pt idx="154460">
                  <c:v>357.846019549723</c:v>
                </c:pt>
                <c:pt idx="154461">
                  <c:v>357.848336304996</c:v>
                </c:pt>
                <c:pt idx="154462">
                  <c:v>357.85065306027002</c:v>
                </c:pt>
                <c:pt idx="154463">
                  <c:v>357.85296981554302</c:v>
                </c:pt>
                <c:pt idx="154464">
                  <c:v>357.85528657081699</c:v>
                </c:pt>
                <c:pt idx="154465">
                  <c:v>357.85760332608999</c:v>
                </c:pt>
                <c:pt idx="154466">
                  <c:v>357.85992008136401</c:v>
                </c:pt>
                <c:pt idx="154467">
                  <c:v>357.86223683663701</c:v>
                </c:pt>
                <c:pt idx="154468">
                  <c:v>357.86455359191098</c:v>
                </c:pt>
                <c:pt idx="154469">
                  <c:v>357.86687034718398</c:v>
                </c:pt>
                <c:pt idx="154470">
                  <c:v>357.869187102458</c:v>
                </c:pt>
                <c:pt idx="154471">
                  <c:v>357.871503857731</c:v>
                </c:pt>
                <c:pt idx="154472">
                  <c:v>357.87382061300502</c:v>
                </c:pt>
                <c:pt idx="154473">
                  <c:v>357.87613736827899</c:v>
                </c:pt>
                <c:pt idx="154474">
                  <c:v>357.87845412355199</c:v>
                </c:pt>
                <c:pt idx="154475">
                  <c:v>357.88077087882601</c:v>
                </c:pt>
                <c:pt idx="154476">
                  <c:v>357.88308763409901</c:v>
                </c:pt>
                <c:pt idx="154477">
                  <c:v>357.88540438937298</c:v>
                </c:pt>
                <c:pt idx="154478">
                  <c:v>357.88772114464598</c:v>
                </c:pt>
                <c:pt idx="154479">
                  <c:v>357.89003789992</c:v>
                </c:pt>
                <c:pt idx="154480">
                  <c:v>357.892354655193</c:v>
                </c:pt>
                <c:pt idx="154481">
                  <c:v>357.89467141046703</c:v>
                </c:pt>
                <c:pt idx="154482">
                  <c:v>357.89698816574003</c:v>
                </c:pt>
                <c:pt idx="154483">
                  <c:v>357.89930492101399</c:v>
                </c:pt>
                <c:pt idx="154484">
                  <c:v>357.90162167628699</c:v>
                </c:pt>
                <c:pt idx="154485">
                  <c:v>357.90393843156102</c:v>
                </c:pt>
                <c:pt idx="154486">
                  <c:v>357.90625518683402</c:v>
                </c:pt>
                <c:pt idx="154487">
                  <c:v>357.90857194210798</c:v>
                </c:pt>
                <c:pt idx="154488">
                  <c:v>357.91088869738098</c:v>
                </c:pt>
                <c:pt idx="154489">
                  <c:v>357.91320545265501</c:v>
                </c:pt>
                <c:pt idx="154490">
                  <c:v>357.91552220792801</c:v>
                </c:pt>
                <c:pt idx="154491">
                  <c:v>357.91783896320197</c:v>
                </c:pt>
                <c:pt idx="154492">
                  <c:v>357.92015571847497</c:v>
                </c:pt>
                <c:pt idx="154493">
                  <c:v>357.922472473749</c:v>
                </c:pt>
                <c:pt idx="154494">
                  <c:v>357.924789229022</c:v>
                </c:pt>
                <c:pt idx="154495">
                  <c:v>357.92710598429602</c:v>
                </c:pt>
                <c:pt idx="154496">
                  <c:v>357.92942273956902</c:v>
                </c:pt>
                <c:pt idx="154497">
                  <c:v>357.93173949484299</c:v>
                </c:pt>
                <c:pt idx="154498">
                  <c:v>357.93405625011599</c:v>
                </c:pt>
                <c:pt idx="154499">
                  <c:v>357.93637300539001</c:v>
                </c:pt>
                <c:pt idx="154500">
                  <c:v>357.93868976066301</c:v>
                </c:pt>
                <c:pt idx="154501">
                  <c:v>357.94100651593698</c:v>
                </c:pt>
                <c:pt idx="154502">
                  <c:v>357.94332327120998</c:v>
                </c:pt>
                <c:pt idx="154503">
                  <c:v>357.945640026484</c:v>
                </c:pt>
                <c:pt idx="154504">
                  <c:v>357.947956781757</c:v>
                </c:pt>
                <c:pt idx="154505">
                  <c:v>357.95027353703102</c:v>
                </c:pt>
                <c:pt idx="154506">
                  <c:v>357.95259029230402</c:v>
                </c:pt>
                <c:pt idx="154507">
                  <c:v>357.95490704757799</c:v>
                </c:pt>
                <c:pt idx="154508">
                  <c:v>357.95722380285099</c:v>
                </c:pt>
                <c:pt idx="154509">
                  <c:v>357.95954055812501</c:v>
                </c:pt>
                <c:pt idx="154510">
                  <c:v>357.96185731339801</c:v>
                </c:pt>
                <c:pt idx="154511">
                  <c:v>357.96417406867198</c:v>
                </c:pt>
                <c:pt idx="154512">
                  <c:v>357.96649082394498</c:v>
                </c:pt>
                <c:pt idx="154513">
                  <c:v>357.968807579219</c:v>
                </c:pt>
                <c:pt idx="154514">
                  <c:v>357.971124334492</c:v>
                </c:pt>
                <c:pt idx="154515">
                  <c:v>357.97344108976603</c:v>
                </c:pt>
                <c:pt idx="154516">
                  <c:v>357.97575784503999</c:v>
                </c:pt>
                <c:pt idx="154517">
                  <c:v>357.97807460031299</c:v>
                </c:pt>
                <c:pt idx="154518">
                  <c:v>357.98039135558702</c:v>
                </c:pt>
                <c:pt idx="154519">
                  <c:v>357.98270811086002</c:v>
                </c:pt>
                <c:pt idx="154520">
                  <c:v>357.98502486613398</c:v>
                </c:pt>
                <c:pt idx="154521">
                  <c:v>357.98734162140698</c:v>
                </c:pt>
                <c:pt idx="154522">
                  <c:v>357.98965837668101</c:v>
                </c:pt>
                <c:pt idx="154523">
                  <c:v>357.99197513195401</c:v>
                </c:pt>
                <c:pt idx="154524">
                  <c:v>357.99429188722797</c:v>
                </c:pt>
                <c:pt idx="154525">
                  <c:v>357.99660864250097</c:v>
                </c:pt>
                <c:pt idx="154526">
                  <c:v>357.998925397775</c:v>
                </c:pt>
                <c:pt idx="154527">
                  <c:v>358.001242153048</c:v>
                </c:pt>
                <c:pt idx="154528">
                  <c:v>358.00355890832202</c:v>
                </c:pt>
                <c:pt idx="154529">
                  <c:v>358.00587566359502</c:v>
                </c:pt>
                <c:pt idx="154530">
                  <c:v>358.00819241886899</c:v>
                </c:pt>
                <c:pt idx="154531">
                  <c:v>358.01050917414199</c:v>
                </c:pt>
                <c:pt idx="154532">
                  <c:v>358.01282592941601</c:v>
                </c:pt>
                <c:pt idx="154533">
                  <c:v>358.01514268468901</c:v>
                </c:pt>
                <c:pt idx="154534">
                  <c:v>358.01745943996298</c:v>
                </c:pt>
                <c:pt idx="154535">
                  <c:v>358.01977619523598</c:v>
                </c:pt>
                <c:pt idx="154536">
                  <c:v>358.02209295051</c:v>
                </c:pt>
                <c:pt idx="154537">
                  <c:v>358.024409705783</c:v>
                </c:pt>
                <c:pt idx="154538">
                  <c:v>358.02672646105702</c:v>
                </c:pt>
                <c:pt idx="154539">
                  <c:v>358.02904321633002</c:v>
                </c:pt>
                <c:pt idx="154540">
                  <c:v>358.03135997160399</c:v>
                </c:pt>
                <c:pt idx="154541">
                  <c:v>358.03367672687699</c:v>
                </c:pt>
                <c:pt idx="154542">
                  <c:v>358.03599348215101</c:v>
                </c:pt>
                <c:pt idx="154543">
                  <c:v>358.03831023742401</c:v>
                </c:pt>
                <c:pt idx="154544">
                  <c:v>358.04062699269798</c:v>
                </c:pt>
                <c:pt idx="154545">
                  <c:v>358.04294374797098</c:v>
                </c:pt>
                <c:pt idx="154546">
                  <c:v>358.045260503245</c:v>
                </c:pt>
                <c:pt idx="154547">
                  <c:v>358.047577258518</c:v>
                </c:pt>
                <c:pt idx="154548">
                  <c:v>358.04989401379203</c:v>
                </c:pt>
                <c:pt idx="154549">
                  <c:v>358.05221076906503</c:v>
                </c:pt>
                <c:pt idx="154550">
                  <c:v>358.05452752433899</c:v>
                </c:pt>
                <c:pt idx="154551">
                  <c:v>358.05684427961199</c:v>
                </c:pt>
                <c:pt idx="154552">
                  <c:v>358.05916103488602</c:v>
                </c:pt>
                <c:pt idx="154553">
                  <c:v>358.06147779015902</c:v>
                </c:pt>
                <c:pt idx="154554">
                  <c:v>358.06379454543298</c:v>
                </c:pt>
                <c:pt idx="154555">
                  <c:v>358.06611130070598</c:v>
                </c:pt>
                <c:pt idx="154556">
                  <c:v>358.06842805598001</c:v>
                </c:pt>
                <c:pt idx="154557">
                  <c:v>358.07074481125301</c:v>
                </c:pt>
                <c:pt idx="154558">
                  <c:v>358.07306156652697</c:v>
                </c:pt>
                <c:pt idx="154559">
                  <c:v>358.075378321801</c:v>
                </c:pt>
                <c:pt idx="154560">
                  <c:v>358.077695077074</c:v>
                </c:pt>
                <c:pt idx="154561">
                  <c:v>358.08001183234802</c:v>
                </c:pt>
                <c:pt idx="154562">
                  <c:v>358.08232858762102</c:v>
                </c:pt>
                <c:pt idx="154563">
                  <c:v>358.08464534289499</c:v>
                </c:pt>
                <c:pt idx="154564">
                  <c:v>358.08696209816799</c:v>
                </c:pt>
                <c:pt idx="154565">
                  <c:v>358.08927885344201</c:v>
                </c:pt>
                <c:pt idx="154566">
                  <c:v>358.09159560871501</c:v>
                </c:pt>
                <c:pt idx="154567">
                  <c:v>358.09391236398898</c:v>
                </c:pt>
                <c:pt idx="154568">
                  <c:v>358.09622911926198</c:v>
                </c:pt>
                <c:pt idx="154569">
                  <c:v>358.098545874536</c:v>
                </c:pt>
                <c:pt idx="154570">
                  <c:v>358.100862629809</c:v>
                </c:pt>
                <c:pt idx="154571">
                  <c:v>358.10317938508302</c:v>
                </c:pt>
                <c:pt idx="154572">
                  <c:v>358.10549614035602</c:v>
                </c:pt>
                <c:pt idx="154573">
                  <c:v>358.10781289562999</c:v>
                </c:pt>
                <c:pt idx="154574">
                  <c:v>358.11012965090299</c:v>
                </c:pt>
                <c:pt idx="154575">
                  <c:v>358.11244640617701</c:v>
                </c:pt>
                <c:pt idx="154576">
                  <c:v>358.11476316145001</c:v>
                </c:pt>
                <c:pt idx="154577">
                  <c:v>358.11707991672398</c:v>
                </c:pt>
                <c:pt idx="154578">
                  <c:v>358.11939667199698</c:v>
                </c:pt>
                <c:pt idx="154579">
                  <c:v>358.121713427271</c:v>
                </c:pt>
                <c:pt idx="154580">
                  <c:v>358.124030182544</c:v>
                </c:pt>
                <c:pt idx="154581">
                  <c:v>358.12634693781803</c:v>
                </c:pt>
                <c:pt idx="154582">
                  <c:v>358.12866369309103</c:v>
                </c:pt>
                <c:pt idx="154583">
                  <c:v>358.13098044836499</c:v>
                </c:pt>
                <c:pt idx="154584">
                  <c:v>358.13329720363799</c:v>
                </c:pt>
                <c:pt idx="154585">
                  <c:v>358.13561395891202</c:v>
                </c:pt>
                <c:pt idx="154586">
                  <c:v>358.13793071418502</c:v>
                </c:pt>
                <c:pt idx="154587">
                  <c:v>358.14024746945898</c:v>
                </c:pt>
                <c:pt idx="154588">
                  <c:v>358.14256422473198</c:v>
                </c:pt>
                <c:pt idx="154589">
                  <c:v>358.14488098000601</c:v>
                </c:pt>
                <c:pt idx="154590">
                  <c:v>358.14719773527901</c:v>
                </c:pt>
                <c:pt idx="154591">
                  <c:v>358.14951449055297</c:v>
                </c:pt>
                <c:pt idx="154592">
                  <c:v>358.15183124582597</c:v>
                </c:pt>
                <c:pt idx="154593">
                  <c:v>358.1541480011</c:v>
                </c:pt>
                <c:pt idx="154594">
                  <c:v>358.156464756373</c:v>
                </c:pt>
                <c:pt idx="154595">
                  <c:v>358.15878151164702</c:v>
                </c:pt>
                <c:pt idx="154596">
                  <c:v>358.16109826692002</c:v>
                </c:pt>
                <c:pt idx="154597">
                  <c:v>358.16341502219399</c:v>
                </c:pt>
                <c:pt idx="154598">
                  <c:v>358.16573177746699</c:v>
                </c:pt>
                <c:pt idx="154599">
                  <c:v>358.16804853274101</c:v>
                </c:pt>
                <c:pt idx="154600">
                  <c:v>358.17036528801401</c:v>
                </c:pt>
                <c:pt idx="154601">
                  <c:v>358.17268204328798</c:v>
                </c:pt>
                <c:pt idx="154602">
                  <c:v>358.174998798562</c:v>
                </c:pt>
                <c:pt idx="154603">
                  <c:v>358.177315553835</c:v>
                </c:pt>
                <c:pt idx="154604">
                  <c:v>358.17963230910902</c:v>
                </c:pt>
                <c:pt idx="154605">
                  <c:v>358.18194906438202</c:v>
                </c:pt>
                <c:pt idx="154606">
                  <c:v>358.18426581965599</c:v>
                </c:pt>
                <c:pt idx="154607">
                  <c:v>358.18658257492899</c:v>
                </c:pt>
                <c:pt idx="154608">
                  <c:v>358.18889933020301</c:v>
                </c:pt>
                <c:pt idx="154609">
                  <c:v>358.19121608547601</c:v>
                </c:pt>
                <c:pt idx="154610">
                  <c:v>358.19353284074998</c:v>
                </c:pt>
                <c:pt idx="154611">
                  <c:v>358.19584959602298</c:v>
                </c:pt>
                <c:pt idx="154612">
                  <c:v>358.198166351297</c:v>
                </c:pt>
                <c:pt idx="154613">
                  <c:v>358.20048310657</c:v>
                </c:pt>
                <c:pt idx="154614">
                  <c:v>358.20279986184403</c:v>
                </c:pt>
                <c:pt idx="154615">
                  <c:v>358.20511661711703</c:v>
                </c:pt>
                <c:pt idx="154616">
                  <c:v>358.20743337239099</c:v>
                </c:pt>
                <c:pt idx="154617">
                  <c:v>358.20975012766399</c:v>
                </c:pt>
                <c:pt idx="154618">
                  <c:v>358.21206688293802</c:v>
                </c:pt>
                <c:pt idx="154619">
                  <c:v>358.21438363821102</c:v>
                </c:pt>
                <c:pt idx="154620">
                  <c:v>358.21670039348498</c:v>
                </c:pt>
                <c:pt idx="154621">
                  <c:v>358.21901714875798</c:v>
                </c:pt>
                <c:pt idx="154622">
                  <c:v>358.22133390403201</c:v>
                </c:pt>
                <c:pt idx="154623">
                  <c:v>358.22365065930501</c:v>
                </c:pt>
                <c:pt idx="154624">
                  <c:v>358.22596741457897</c:v>
                </c:pt>
                <c:pt idx="154625">
                  <c:v>358.22828416985197</c:v>
                </c:pt>
                <c:pt idx="154626">
                  <c:v>358.230600925126</c:v>
                </c:pt>
                <c:pt idx="154627">
                  <c:v>358.232917680399</c:v>
                </c:pt>
                <c:pt idx="154628">
                  <c:v>358.23523443567302</c:v>
                </c:pt>
                <c:pt idx="154629">
                  <c:v>358.23755119094602</c:v>
                </c:pt>
                <c:pt idx="154630">
                  <c:v>358.23986794621999</c:v>
                </c:pt>
                <c:pt idx="154631">
                  <c:v>358.24218470149299</c:v>
                </c:pt>
                <c:pt idx="154632">
                  <c:v>358.24450145676701</c:v>
                </c:pt>
                <c:pt idx="154633">
                  <c:v>358.24681821204001</c:v>
                </c:pt>
                <c:pt idx="154634">
                  <c:v>358.24913496731398</c:v>
                </c:pt>
                <c:pt idx="154635">
                  <c:v>358.25145172258698</c:v>
                </c:pt>
                <c:pt idx="154636">
                  <c:v>358.253768477861</c:v>
                </c:pt>
                <c:pt idx="154637">
                  <c:v>358.256085233134</c:v>
                </c:pt>
                <c:pt idx="154638">
                  <c:v>358.25840198840802</c:v>
                </c:pt>
                <c:pt idx="154639">
                  <c:v>358.26071874368102</c:v>
                </c:pt>
                <c:pt idx="154640">
                  <c:v>358.26303549895499</c:v>
                </c:pt>
                <c:pt idx="154641">
                  <c:v>358.26535225422799</c:v>
                </c:pt>
                <c:pt idx="154642">
                  <c:v>358.26766900950201</c:v>
                </c:pt>
                <c:pt idx="154643">
                  <c:v>358.26998576477502</c:v>
                </c:pt>
                <c:pt idx="154644">
                  <c:v>358.27230252004898</c:v>
                </c:pt>
                <c:pt idx="154645">
                  <c:v>358.274619275323</c:v>
                </c:pt>
                <c:pt idx="154646">
                  <c:v>358.276936030596</c:v>
                </c:pt>
                <c:pt idx="154647">
                  <c:v>358.27925278587003</c:v>
                </c:pt>
                <c:pt idx="154648">
                  <c:v>358.28156954114303</c:v>
                </c:pt>
                <c:pt idx="154649">
                  <c:v>358.28388629641699</c:v>
                </c:pt>
                <c:pt idx="154650">
                  <c:v>358.28620305168999</c:v>
                </c:pt>
                <c:pt idx="154651">
                  <c:v>358.28851980696402</c:v>
                </c:pt>
                <c:pt idx="154652">
                  <c:v>358.29083656223702</c:v>
                </c:pt>
                <c:pt idx="154653">
                  <c:v>358.29315331751098</c:v>
                </c:pt>
                <c:pt idx="154654">
                  <c:v>358.29547007278398</c:v>
                </c:pt>
                <c:pt idx="154655">
                  <c:v>358.29778682805801</c:v>
                </c:pt>
                <c:pt idx="154656">
                  <c:v>358.30010358333101</c:v>
                </c:pt>
                <c:pt idx="154657">
                  <c:v>358.30242033860497</c:v>
                </c:pt>
                <c:pt idx="154658">
                  <c:v>358.30473709387797</c:v>
                </c:pt>
                <c:pt idx="154659">
                  <c:v>358.307053849152</c:v>
                </c:pt>
                <c:pt idx="154660">
                  <c:v>358.309370604425</c:v>
                </c:pt>
                <c:pt idx="154661">
                  <c:v>358.31168735969902</c:v>
                </c:pt>
                <c:pt idx="154662">
                  <c:v>358.31400411497202</c:v>
                </c:pt>
                <c:pt idx="154663">
                  <c:v>358.31632087024599</c:v>
                </c:pt>
                <c:pt idx="154664">
                  <c:v>358.31863762551899</c:v>
                </c:pt>
                <c:pt idx="154665">
                  <c:v>358.32095438079301</c:v>
                </c:pt>
                <c:pt idx="154666">
                  <c:v>358.32327113606601</c:v>
                </c:pt>
                <c:pt idx="154667">
                  <c:v>358.32558789133998</c:v>
                </c:pt>
                <c:pt idx="154668">
                  <c:v>358.32790464661298</c:v>
                </c:pt>
                <c:pt idx="154669">
                  <c:v>358.330221401887</c:v>
                </c:pt>
                <c:pt idx="154670">
                  <c:v>358.33253815716</c:v>
                </c:pt>
                <c:pt idx="154671">
                  <c:v>358.33485491243403</c:v>
                </c:pt>
                <c:pt idx="154672">
                  <c:v>358.33717166770703</c:v>
                </c:pt>
                <c:pt idx="154673">
                  <c:v>358.33948842298099</c:v>
                </c:pt>
                <c:pt idx="154674">
                  <c:v>358.34180517825399</c:v>
                </c:pt>
                <c:pt idx="154675">
                  <c:v>358.34412193352802</c:v>
                </c:pt>
                <c:pt idx="154676">
                  <c:v>358.34643868880102</c:v>
                </c:pt>
                <c:pt idx="154677">
                  <c:v>358.34875544407498</c:v>
                </c:pt>
                <c:pt idx="154678">
                  <c:v>358.35107219934798</c:v>
                </c:pt>
                <c:pt idx="154679">
                  <c:v>358.35338895462201</c:v>
                </c:pt>
                <c:pt idx="154680">
                  <c:v>358.35570570989501</c:v>
                </c:pt>
                <c:pt idx="154681">
                  <c:v>358.35802246516897</c:v>
                </c:pt>
                <c:pt idx="154682">
                  <c:v>358.36033922044197</c:v>
                </c:pt>
                <c:pt idx="154683">
                  <c:v>358.362655975716</c:v>
                </c:pt>
                <c:pt idx="154684">
                  <c:v>358.364972730989</c:v>
                </c:pt>
                <c:pt idx="154685">
                  <c:v>358.36728948626302</c:v>
                </c:pt>
                <c:pt idx="154686">
                  <c:v>358.36960624153699</c:v>
                </c:pt>
                <c:pt idx="154687">
                  <c:v>358.37192299680999</c:v>
                </c:pt>
                <c:pt idx="154688">
                  <c:v>358.37423975208401</c:v>
                </c:pt>
                <c:pt idx="154689">
                  <c:v>358.37655650735701</c:v>
                </c:pt>
                <c:pt idx="154690">
                  <c:v>358.37887326263098</c:v>
                </c:pt>
                <c:pt idx="154691">
                  <c:v>358.38119001790398</c:v>
                </c:pt>
                <c:pt idx="154692">
                  <c:v>358.383506773178</c:v>
                </c:pt>
                <c:pt idx="154693">
                  <c:v>358.385823528451</c:v>
                </c:pt>
                <c:pt idx="154694">
                  <c:v>358.38814028372502</c:v>
                </c:pt>
                <c:pt idx="154695">
                  <c:v>358.39045703899802</c:v>
                </c:pt>
                <c:pt idx="154696">
                  <c:v>358.39277379427199</c:v>
                </c:pt>
                <c:pt idx="154697">
                  <c:v>358.39509054954499</c:v>
                </c:pt>
                <c:pt idx="154698">
                  <c:v>358.39740730481901</c:v>
                </c:pt>
                <c:pt idx="154699">
                  <c:v>358.39972406009201</c:v>
                </c:pt>
                <c:pt idx="154700">
                  <c:v>358.40204081536598</c:v>
                </c:pt>
                <c:pt idx="154701">
                  <c:v>358.40435757063898</c:v>
                </c:pt>
                <c:pt idx="154702">
                  <c:v>358.406674325913</c:v>
                </c:pt>
                <c:pt idx="154703">
                  <c:v>358.408991081186</c:v>
                </c:pt>
                <c:pt idx="154704">
                  <c:v>358.41130783646003</c:v>
                </c:pt>
                <c:pt idx="154705">
                  <c:v>358.41362459173303</c:v>
                </c:pt>
                <c:pt idx="154706">
                  <c:v>358.41594134700699</c:v>
                </c:pt>
                <c:pt idx="154707">
                  <c:v>358.41825810227999</c:v>
                </c:pt>
                <c:pt idx="154708">
                  <c:v>358.42057485755402</c:v>
                </c:pt>
                <c:pt idx="154709">
                  <c:v>358.42289161282702</c:v>
                </c:pt>
                <c:pt idx="154710">
                  <c:v>358.42520836810098</c:v>
                </c:pt>
                <c:pt idx="154711">
                  <c:v>358.42752512337398</c:v>
                </c:pt>
                <c:pt idx="154712">
                  <c:v>358.42984187864801</c:v>
                </c:pt>
                <c:pt idx="154713">
                  <c:v>358.43215863392101</c:v>
                </c:pt>
                <c:pt idx="154714">
                  <c:v>358.43447538919497</c:v>
                </c:pt>
                <c:pt idx="154715">
                  <c:v>358.43679214446797</c:v>
                </c:pt>
                <c:pt idx="154716">
                  <c:v>358.439108899742</c:v>
                </c:pt>
                <c:pt idx="154717">
                  <c:v>358.441425655015</c:v>
                </c:pt>
                <c:pt idx="154718">
                  <c:v>358.44374241028902</c:v>
                </c:pt>
                <c:pt idx="154719">
                  <c:v>358.44605916556202</c:v>
                </c:pt>
                <c:pt idx="154720">
                  <c:v>358.44837592083599</c:v>
                </c:pt>
                <c:pt idx="154721">
                  <c:v>358.45069267610899</c:v>
                </c:pt>
                <c:pt idx="154722">
                  <c:v>358.45300943138301</c:v>
                </c:pt>
                <c:pt idx="154723">
                  <c:v>358.45532618665601</c:v>
                </c:pt>
                <c:pt idx="154724">
                  <c:v>358.45764294192998</c:v>
                </c:pt>
                <c:pt idx="154725">
                  <c:v>358.45995969720298</c:v>
                </c:pt>
                <c:pt idx="154726">
                  <c:v>358.462276452477</c:v>
                </c:pt>
                <c:pt idx="154727">
                  <c:v>358.46459320775</c:v>
                </c:pt>
                <c:pt idx="154728">
                  <c:v>358.46690996302402</c:v>
                </c:pt>
                <c:pt idx="154729">
                  <c:v>358.46922671829799</c:v>
                </c:pt>
                <c:pt idx="154730">
                  <c:v>358.47154347357099</c:v>
                </c:pt>
                <c:pt idx="154731">
                  <c:v>358.47386022884501</c:v>
                </c:pt>
                <c:pt idx="154732">
                  <c:v>358.47617698411801</c:v>
                </c:pt>
                <c:pt idx="154733">
                  <c:v>358.47849373939198</c:v>
                </c:pt>
                <c:pt idx="154734">
                  <c:v>358.48081049466498</c:v>
                </c:pt>
                <c:pt idx="154735">
                  <c:v>358.483127249939</c:v>
                </c:pt>
                <c:pt idx="154736">
                  <c:v>358.485444005212</c:v>
                </c:pt>
                <c:pt idx="154737">
                  <c:v>358.48776076048603</c:v>
                </c:pt>
                <c:pt idx="154738">
                  <c:v>358.49007751575903</c:v>
                </c:pt>
                <c:pt idx="154739">
                  <c:v>358.49239427103299</c:v>
                </c:pt>
                <c:pt idx="154740">
                  <c:v>358.49471102630599</c:v>
                </c:pt>
                <c:pt idx="154741">
                  <c:v>358.49702778158002</c:v>
                </c:pt>
                <c:pt idx="154742">
                  <c:v>358.49934453685302</c:v>
                </c:pt>
                <c:pt idx="154743">
                  <c:v>358.50166129212698</c:v>
                </c:pt>
                <c:pt idx="154744">
                  <c:v>358.50397804739998</c:v>
                </c:pt>
                <c:pt idx="154745">
                  <c:v>358.50629480267401</c:v>
                </c:pt>
                <c:pt idx="154746">
                  <c:v>358.50861155794701</c:v>
                </c:pt>
                <c:pt idx="154747">
                  <c:v>358.51092831322097</c:v>
                </c:pt>
                <c:pt idx="154748">
                  <c:v>358.51324506849397</c:v>
                </c:pt>
                <c:pt idx="154749">
                  <c:v>358.515561823768</c:v>
                </c:pt>
                <c:pt idx="154750">
                  <c:v>358.517878579041</c:v>
                </c:pt>
                <c:pt idx="154751">
                  <c:v>358.52019533431502</c:v>
                </c:pt>
                <c:pt idx="154752">
                  <c:v>358.52251208958802</c:v>
                </c:pt>
                <c:pt idx="154753">
                  <c:v>358.52482884486199</c:v>
                </c:pt>
                <c:pt idx="154754">
                  <c:v>358.52714560013499</c:v>
                </c:pt>
                <c:pt idx="154755">
                  <c:v>358.52946235540901</c:v>
                </c:pt>
                <c:pt idx="154756">
                  <c:v>358.53177911068201</c:v>
                </c:pt>
                <c:pt idx="154757">
                  <c:v>358.53409586595598</c:v>
                </c:pt>
                <c:pt idx="154758">
                  <c:v>358.53641262122898</c:v>
                </c:pt>
                <c:pt idx="154759">
                  <c:v>358.538729376503</c:v>
                </c:pt>
                <c:pt idx="154760">
                  <c:v>358.541046131776</c:v>
                </c:pt>
                <c:pt idx="154761">
                  <c:v>358.54336288705002</c:v>
                </c:pt>
                <c:pt idx="154762">
                  <c:v>358.54567964232302</c:v>
                </c:pt>
                <c:pt idx="154763">
                  <c:v>358.54799639759699</c:v>
                </c:pt>
                <c:pt idx="154764">
                  <c:v>358.55031315286999</c:v>
                </c:pt>
                <c:pt idx="154765">
                  <c:v>358.55262990814401</c:v>
                </c:pt>
                <c:pt idx="154766">
                  <c:v>358.55494666341701</c:v>
                </c:pt>
                <c:pt idx="154767">
                  <c:v>358.55726341869098</c:v>
                </c:pt>
                <c:pt idx="154768">
                  <c:v>358.55958017396398</c:v>
                </c:pt>
                <c:pt idx="154769">
                  <c:v>358.561896929238</c:v>
                </c:pt>
                <c:pt idx="154770">
                  <c:v>358.564213684511</c:v>
                </c:pt>
                <c:pt idx="154771">
                  <c:v>358.56653043978503</c:v>
                </c:pt>
                <c:pt idx="154772">
                  <c:v>358.56884719505899</c:v>
                </c:pt>
                <c:pt idx="154773">
                  <c:v>358.57116395033199</c:v>
                </c:pt>
                <c:pt idx="154774">
                  <c:v>358.57348070560602</c:v>
                </c:pt>
                <c:pt idx="154775">
                  <c:v>358.57579746087902</c:v>
                </c:pt>
                <c:pt idx="154776">
                  <c:v>358.57811421615298</c:v>
                </c:pt>
                <c:pt idx="154777">
                  <c:v>358.58043097142598</c:v>
                </c:pt>
                <c:pt idx="154778">
                  <c:v>358.58274772670001</c:v>
                </c:pt>
                <c:pt idx="154779">
                  <c:v>358.58506448197301</c:v>
                </c:pt>
                <c:pt idx="154780">
                  <c:v>358.58738123724697</c:v>
                </c:pt>
                <c:pt idx="154781">
                  <c:v>358.58969799251997</c:v>
                </c:pt>
                <c:pt idx="154782">
                  <c:v>358.592014747794</c:v>
                </c:pt>
                <c:pt idx="154783">
                  <c:v>358.594331503067</c:v>
                </c:pt>
                <c:pt idx="154784">
                  <c:v>358.59664825834102</c:v>
                </c:pt>
                <c:pt idx="154785">
                  <c:v>358.59896501361402</c:v>
                </c:pt>
                <c:pt idx="154786">
                  <c:v>358.60128176888799</c:v>
                </c:pt>
                <c:pt idx="154787">
                  <c:v>358.60359852416099</c:v>
                </c:pt>
                <c:pt idx="154788">
                  <c:v>358.60591527943501</c:v>
                </c:pt>
                <c:pt idx="154789">
                  <c:v>358.60823203470801</c:v>
                </c:pt>
                <c:pt idx="154790">
                  <c:v>358.61054878998198</c:v>
                </c:pt>
                <c:pt idx="154791">
                  <c:v>358.61286554525498</c:v>
                </c:pt>
                <c:pt idx="154792">
                  <c:v>358.615182300529</c:v>
                </c:pt>
                <c:pt idx="154793">
                  <c:v>358.617499055802</c:v>
                </c:pt>
                <c:pt idx="154794">
                  <c:v>358.61981581107602</c:v>
                </c:pt>
                <c:pt idx="154795">
                  <c:v>358.62213256634902</c:v>
                </c:pt>
                <c:pt idx="154796">
                  <c:v>358.62444932162299</c:v>
                </c:pt>
                <c:pt idx="154797">
                  <c:v>358.62676607689599</c:v>
                </c:pt>
                <c:pt idx="154798">
                  <c:v>358.62908283217001</c:v>
                </c:pt>
                <c:pt idx="154799">
                  <c:v>358.63139958744301</c:v>
                </c:pt>
                <c:pt idx="154800">
                  <c:v>358.63371634271698</c:v>
                </c:pt>
                <c:pt idx="154801">
                  <c:v>358.63603309798998</c:v>
                </c:pt>
                <c:pt idx="154802">
                  <c:v>358.638349853264</c:v>
                </c:pt>
                <c:pt idx="154803">
                  <c:v>358.640666608537</c:v>
                </c:pt>
                <c:pt idx="154804">
                  <c:v>358.64298336381103</c:v>
                </c:pt>
                <c:pt idx="154805">
                  <c:v>358.64530011908403</c:v>
                </c:pt>
                <c:pt idx="154806">
                  <c:v>358.64761687435799</c:v>
                </c:pt>
                <c:pt idx="154807">
                  <c:v>358.64993362963099</c:v>
                </c:pt>
                <c:pt idx="154808">
                  <c:v>358.65225038490502</c:v>
                </c:pt>
                <c:pt idx="154809">
                  <c:v>358.65456714017802</c:v>
                </c:pt>
                <c:pt idx="154810">
                  <c:v>358.65688389545198</c:v>
                </c:pt>
                <c:pt idx="154811">
                  <c:v>358.65920065072498</c:v>
                </c:pt>
                <c:pt idx="154812">
                  <c:v>358.66151740599901</c:v>
                </c:pt>
                <c:pt idx="154813">
                  <c:v>358.66383416127201</c:v>
                </c:pt>
                <c:pt idx="154814">
                  <c:v>358.66615091654597</c:v>
                </c:pt>
                <c:pt idx="154815">
                  <c:v>358.66846767182</c:v>
                </c:pt>
                <c:pt idx="154816">
                  <c:v>358.670784427093</c:v>
                </c:pt>
                <c:pt idx="154817">
                  <c:v>358.67310118236702</c:v>
                </c:pt>
                <c:pt idx="154818">
                  <c:v>358.67541793764002</c:v>
                </c:pt>
                <c:pt idx="154819">
                  <c:v>358.67773469291399</c:v>
                </c:pt>
                <c:pt idx="154820">
                  <c:v>358.68005144818699</c:v>
                </c:pt>
                <c:pt idx="154821">
                  <c:v>358.68236820346101</c:v>
                </c:pt>
                <c:pt idx="154822">
                  <c:v>358.68468495873401</c:v>
                </c:pt>
                <c:pt idx="154823">
                  <c:v>358.68700171400798</c:v>
                </c:pt>
                <c:pt idx="154824">
                  <c:v>358.68931846928098</c:v>
                </c:pt>
                <c:pt idx="154825">
                  <c:v>358.691635224555</c:v>
                </c:pt>
                <c:pt idx="154826">
                  <c:v>358.693951979828</c:v>
                </c:pt>
                <c:pt idx="154827">
                  <c:v>358.69626873510202</c:v>
                </c:pt>
                <c:pt idx="154828">
                  <c:v>358.69858549037502</c:v>
                </c:pt>
                <c:pt idx="154829">
                  <c:v>358.70090224564899</c:v>
                </c:pt>
                <c:pt idx="154830">
                  <c:v>358.70321900092199</c:v>
                </c:pt>
                <c:pt idx="154831">
                  <c:v>358.70553575619601</c:v>
                </c:pt>
                <c:pt idx="154832">
                  <c:v>358.70785251146901</c:v>
                </c:pt>
                <c:pt idx="154833">
                  <c:v>358.71016926674298</c:v>
                </c:pt>
                <c:pt idx="154834">
                  <c:v>358.71248602201598</c:v>
                </c:pt>
                <c:pt idx="154835">
                  <c:v>358.71480277729</c:v>
                </c:pt>
                <c:pt idx="154836">
                  <c:v>358.717119532563</c:v>
                </c:pt>
                <c:pt idx="154837">
                  <c:v>358.71943628783703</c:v>
                </c:pt>
                <c:pt idx="154838">
                  <c:v>358.72175304311003</c:v>
                </c:pt>
                <c:pt idx="154839">
                  <c:v>358.72406979838399</c:v>
                </c:pt>
                <c:pt idx="154840">
                  <c:v>358.72638655365699</c:v>
                </c:pt>
                <c:pt idx="154841">
                  <c:v>358.72870330893102</c:v>
                </c:pt>
                <c:pt idx="154842">
                  <c:v>358.73102006420402</c:v>
                </c:pt>
                <c:pt idx="154843">
                  <c:v>358.73333681947798</c:v>
                </c:pt>
                <c:pt idx="154844">
                  <c:v>358.73565357475098</c:v>
                </c:pt>
                <c:pt idx="154845">
                  <c:v>358.73797033002501</c:v>
                </c:pt>
                <c:pt idx="154846">
                  <c:v>358.74028708529801</c:v>
                </c:pt>
                <c:pt idx="154847">
                  <c:v>358.74260384057197</c:v>
                </c:pt>
                <c:pt idx="154848">
                  <c:v>358.74492059584497</c:v>
                </c:pt>
                <c:pt idx="154849">
                  <c:v>358.747237351119</c:v>
                </c:pt>
                <c:pt idx="154850">
                  <c:v>358.749554106392</c:v>
                </c:pt>
                <c:pt idx="154851">
                  <c:v>358.75187086166602</c:v>
                </c:pt>
                <c:pt idx="154852">
                  <c:v>358.75418761693902</c:v>
                </c:pt>
                <c:pt idx="154853">
                  <c:v>358.75650437221299</c:v>
                </c:pt>
                <c:pt idx="154854">
                  <c:v>358.75882112748599</c:v>
                </c:pt>
                <c:pt idx="154855">
                  <c:v>358.76113788276001</c:v>
                </c:pt>
                <c:pt idx="154856">
                  <c:v>358.76345463803301</c:v>
                </c:pt>
                <c:pt idx="154857">
                  <c:v>358.76577139330698</c:v>
                </c:pt>
                <c:pt idx="154858">
                  <c:v>358.768088148581</c:v>
                </c:pt>
                <c:pt idx="154859">
                  <c:v>358.770404903854</c:v>
                </c:pt>
                <c:pt idx="154860">
                  <c:v>358.77272165912802</c:v>
                </c:pt>
                <c:pt idx="154861">
                  <c:v>358.77503841440102</c:v>
                </c:pt>
                <c:pt idx="154862">
                  <c:v>358.77735516967499</c:v>
                </c:pt>
                <c:pt idx="154863">
                  <c:v>358.77967192494799</c:v>
                </c:pt>
                <c:pt idx="154864">
                  <c:v>358.78198868022201</c:v>
                </c:pt>
                <c:pt idx="154865">
                  <c:v>358.78430543549501</c:v>
                </c:pt>
                <c:pt idx="154866">
                  <c:v>358.78662219076898</c:v>
                </c:pt>
                <c:pt idx="154867">
                  <c:v>358.78893894604198</c:v>
                </c:pt>
                <c:pt idx="154868">
                  <c:v>358.791255701316</c:v>
                </c:pt>
                <c:pt idx="154869">
                  <c:v>358.793572456589</c:v>
                </c:pt>
                <c:pt idx="154870">
                  <c:v>358.79588921186303</c:v>
                </c:pt>
                <c:pt idx="154871">
                  <c:v>358.79820596713603</c:v>
                </c:pt>
                <c:pt idx="154872">
                  <c:v>358.80052272240999</c:v>
                </c:pt>
                <c:pt idx="154873">
                  <c:v>358.80283947768299</c:v>
                </c:pt>
                <c:pt idx="154874">
                  <c:v>358.80515623295702</c:v>
                </c:pt>
                <c:pt idx="154875">
                  <c:v>358.80747298823002</c:v>
                </c:pt>
                <c:pt idx="154876">
                  <c:v>358.80978974350398</c:v>
                </c:pt>
                <c:pt idx="154877">
                  <c:v>358.81210649877698</c:v>
                </c:pt>
                <c:pt idx="154878">
                  <c:v>358.81442325405101</c:v>
                </c:pt>
                <c:pt idx="154879">
                  <c:v>358.81674000932401</c:v>
                </c:pt>
                <c:pt idx="154880">
                  <c:v>358.81905676459797</c:v>
                </c:pt>
                <c:pt idx="154881">
                  <c:v>358.82137351987097</c:v>
                </c:pt>
                <c:pt idx="154882">
                  <c:v>358.823690275145</c:v>
                </c:pt>
                <c:pt idx="154883">
                  <c:v>358.826007030418</c:v>
                </c:pt>
                <c:pt idx="154884">
                  <c:v>358.82832378569202</c:v>
                </c:pt>
                <c:pt idx="154885">
                  <c:v>358.83064054096502</c:v>
                </c:pt>
                <c:pt idx="154886">
                  <c:v>358.83295729623899</c:v>
                </c:pt>
                <c:pt idx="154887">
                  <c:v>358.83527405151199</c:v>
                </c:pt>
                <c:pt idx="154888">
                  <c:v>358.83759080678601</c:v>
                </c:pt>
                <c:pt idx="154889">
                  <c:v>358.83990756205901</c:v>
                </c:pt>
                <c:pt idx="154890">
                  <c:v>358.84222431733298</c:v>
                </c:pt>
                <c:pt idx="154891">
                  <c:v>358.84454107260598</c:v>
                </c:pt>
                <c:pt idx="154892">
                  <c:v>358.84685782788</c:v>
                </c:pt>
                <c:pt idx="154893">
                  <c:v>358.849174583153</c:v>
                </c:pt>
                <c:pt idx="154894">
                  <c:v>358.85149133842702</c:v>
                </c:pt>
                <c:pt idx="154895">
                  <c:v>358.85380809370002</c:v>
                </c:pt>
                <c:pt idx="154896">
                  <c:v>358.85612484897399</c:v>
                </c:pt>
                <c:pt idx="154897">
                  <c:v>358.85844160424699</c:v>
                </c:pt>
                <c:pt idx="154898">
                  <c:v>358.86075835952101</c:v>
                </c:pt>
                <c:pt idx="154899">
                  <c:v>358.86307511479401</c:v>
                </c:pt>
                <c:pt idx="154900">
                  <c:v>358.86539187006798</c:v>
                </c:pt>
                <c:pt idx="154901">
                  <c:v>358.867708625342</c:v>
                </c:pt>
                <c:pt idx="154902">
                  <c:v>358.870025380615</c:v>
                </c:pt>
                <c:pt idx="154903">
                  <c:v>358.87234213588903</c:v>
                </c:pt>
                <c:pt idx="154904">
                  <c:v>358.87465889116203</c:v>
                </c:pt>
                <c:pt idx="154905">
                  <c:v>358.87697564643599</c:v>
                </c:pt>
                <c:pt idx="154906">
                  <c:v>358.87929240170899</c:v>
                </c:pt>
                <c:pt idx="154907">
                  <c:v>358.88160915698302</c:v>
                </c:pt>
                <c:pt idx="154908">
                  <c:v>358.88392591225602</c:v>
                </c:pt>
                <c:pt idx="154909">
                  <c:v>358.88624266752998</c:v>
                </c:pt>
                <c:pt idx="154910">
                  <c:v>358.88855942280298</c:v>
                </c:pt>
                <c:pt idx="154911">
                  <c:v>358.89087617807701</c:v>
                </c:pt>
                <c:pt idx="154912">
                  <c:v>358.89319293335001</c:v>
                </c:pt>
                <c:pt idx="154913">
                  <c:v>358.89550968862397</c:v>
                </c:pt>
                <c:pt idx="154914">
                  <c:v>358.89782644389697</c:v>
                </c:pt>
                <c:pt idx="154915">
                  <c:v>358.900143199171</c:v>
                </c:pt>
                <c:pt idx="154916">
                  <c:v>358.902459954444</c:v>
                </c:pt>
                <c:pt idx="154917">
                  <c:v>358.90477670971802</c:v>
                </c:pt>
                <c:pt idx="154918">
                  <c:v>358.90709346499102</c:v>
                </c:pt>
                <c:pt idx="154919">
                  <c:v>358.90941022026499</c:v>
                </c:pt>
                <c:pt idx="154920">
                  <c:v>358.91172697553799</c:v>
                </c:pt>
                <c:pt idx="154921">
                  <c:v>358.91404373081201</c:v>
                </c:pt>
                <c:pt idx="154922">
                  <c:v>358.91636048608501</c:v>
                </c:pt>
                <c:pt idx="154923">
                  <c:v>358.91867724135898</c:v>
                </c:pt>
                <c:pt idx="154924">
                  <c:v>358.92099399663198</c:v>
                </c:pt>
                <c:pt idx="154925">
                  <c:v>358.923310751906</c:v>
                </c:pt>
                <c:pt idx="154926">
                  <c:v>358.925627507179</c:v>
                </c:pt>
                <c:pt idx="154927">
                  <c:v>358.92794426245302</c:v>
                </c:pt>
                <c:pt idx="154928">
                  <c:v>358.93026101772602</c:v>
                </c:pt>
                <c:pt idx="154929">
                  <c:v>358.93257777299999</c:v>
                </c:pt>
                <c:pt idx="154930">
                  <c:v>358.93489452827299</c:v>
                </c:pt>
                <c:pt idx="154931">
                  <c:v>358.93721128354701</c:v>
                </c:pt>
                <c:pt idx="154932">
                  <c:v>358.93952803882001</c:v>
                </c:pt>
                <c:pt idx="154933">
                  <c:v>358.94184479409398</c:v>
                </c:pt>
                <c:pt idx="154934">
                  <c:v>358.94416154936698</c:v>
                </c:pt>
                <c:pt idx="154935">
                  <c:v>358.946478304641</c:v>
                </c:pt>
                <c:pt idx="154936">
                  <c:v>358.948795059914</c:v>
                </c:pt>
                <c:pt idx="154937">
                  <c:v>358.95111181518803</c:v>
                </c:pt>
                <c:pt idx="154938">
                  <c:v>358.95342857046103</c:v>
                </c:pt>
                <c:pt idx="154939">
                  <c:v>358.95574532573499</c:v>
                </c:pt>
                <c:pt idx="154940">
                  <c:v>358.95806208100799</c:v>
                </c:pt>
                <c:pt idx="154941">
                  <c:v>358.96037883628202</c:v>
                </c:pt>
                <c:pt idx="154942">
                  <c:v>358.96269559155598</c:v>
                </c:pt>
                <c:pt idx="154943">
                  <c:v>358.96501234682898</c:v>
                </c:pt>
                <c:pt idx="154944">
                  <c:v>358.96732910210301</c:v>
                </c:pt>
                <c:pt idx="154945">
                  <c:v>358.96964585737601</c:v>
                </c:pt>
                <c:pt idx="154946">
                  <c:v>358.97196261264997</c:v>
                </c:pt>
                <c:pt idx="154947">
                  <c:v>358.97427936792297</c:v>
                </c:pt>
                <c:pt idx="154948">
                  <c:v>358.976596123197</c:v>
                </c:pt>
                <c:pt idx="154949">
                  <c:v>358.97891287847</c:v>
                </c:pt>
                <c:pt idx="154950">
                  <c:v>358.98122963374402</c:v>
                </c:pt>
                <c:pt idx="154951">
                  <c:v>358.98354638901702</c:v>
                </c:pt>
                <c:pt idx="154952">
                  <c:v>358.98586314429099</c:v>
                </c:pt>
                <c:pt idx="154953">
                  <c:v>358.98817989956399</c:v>
                </c:pt>
                <c:pt idx="154954">
                  <c:v>358.99049665483801</c:v>
                </c:pt>
                <c:pt idx="154955">
                  <c:v>358.99281341011101</c:v>
                </c:pt>
                <c:pt idx="154956">
                  <c:v>358.99513016538498</c:v>
                </c:pt>
                <c:pt idx="154957">
                  <c:v>358.99744692065798</c:v>
                </c:pt>
                <c:pt idx="154958">
                  <c:v>358.999763675932</c:v>
                </c:pt>
                <c:pt idx="154959">
                  <c:v>359.002080431205</c:v>
                </c:pt>
                <c:pt idx="154960">
                  <c:v>359.00439718647903</c:v>
                </c:pt>
                <c:pt idx="154961">
                  <c:v>359.00671394175203</c:v>
                </c:pt>
                <c:pt idx="154962">
                  <c:v>359.00903069702599</c:v>
                </c:pt>
                <c:pt idx="154963">
                  <c:v>359.01134745229899</c:v>
                </c:pt>
                <c:pt idx="154964">
                  <c:v>359.01366420757302</c:v>
                </c:pt>
                <c:pt idx="154965">
                  <c:v>359.01598096284602</c:v>
                </c:pt>
                <c:pt idx="154966">
                  <c:v>359.01829771811998</c:v>
                </c:pt>
                <c:pt idx="154967">
                  <c:v>359.02061447339298</c:v>
                </c:pt>
                <c:pt idx="154968">
                  <c:v>359.02293122866701</c:v>
                </c:pt>
                <c:pt idx="154969">
                  <c:v>359.02524798394001</c:v>
                </c:pt>
                <c:pt idx="154970">
                  <c:v>359.02756473921397</c:v>
                </c:pt>
                <c:pt idx="154971">
                  <c:v>359.02988149448697</c:v>
                </c:pt>
                <c:pt idx="154972">
                  <c:v>359.032198249761</c:v>
                </c:pt>
                <c:pt idx="154973">
                  <c:v>359.034515005034</c:v>
                </c:pt>
                <c:pt idx="154974">
                  <c:v>359.03683176030802</c:v>
                </c:pt>
                <c:pt idx="154975">
                  <c:v>359.03914851558102</c:v>
                </c:pt>
                <c:pt idx="154976">
                  <c:v>359.04146527085499</c:v>
                </c:pt>
                <c:pt idx="154977">
                  <c:v>359.04378202612799</c:v>
                </c:pt>
                <c:pt idx="154978">
                  <c:v>359.04609878140201</c:v>
                </c:pt>
                <c:pt idx="154979">
                  <c:v>359.04841553667501</c:v>
                </c:pt>
                <c:pt idx="154980">
                  <c:v>359.05073229194898</c:v>
                </c:pt>
                <c:pt idx="154981">
                  <c:v>359.05304904722198</c:v>
                </c:pt>
                <c:pt idx="154982">
                  <c:v>359.055365802496</c:v>
                </c:pt>
                <c:pt idx="154983">
                  <c:v>359.057682557769</c:v>
                </c:pt>
                <c:pt idx="154984">
                  <c:v>359.05999931304302</c:v>
                </c:pt>
                <c:pt idx="154985">
                  <c:v>359.06231606831699</c:v>
                </c:pt>
                <c:pt idx="154986">
                  <c:v>359.06463282358999</c:v>
                </c:pt>
                <c:pt idx="154987">
                  <c:v>359.06694957886401</c:v>
                </c:pt>
                <c:pt idx="154988">
                  <c:v>359.06926633413701</c:v>
                </c:pt>
                <c:pt idx="154989">
                  <c:v>359.07158308941098</c:v>
                </c:pt>
                <c:pt idx="154990">
                  <c:v>359.07389984468398</c:v>
                </c:pt>
                <c:pt idx="154991">
                  <c:v>359.076216599958</c:v>
                </c:pt>
                <c:pt idx="154992">
                  <c:v>359.078533355231</c:v>
                </c:pt>
                <c:pt idx="154993">
                  <c:v>359.08085011050503</c:v>
                </c:pt>
                <c:pt idx="154994">
                  <c:v>359.08316686577803</c:v>
                </c:pt>
                <c:pt idx="154995">
                  <c:v>359.08548362105199</c:v>
                </c:pt>
                <c:pt idx="154996">
                  <c:v>359.08780037632499</c:v>
                </c:pt>
                <c:pt idx="154997">
                  <c:v>359.09011713159902</c:v>
                </c:pt>
                <c:pt idx="154998">
                  <c:v>359.09243388687202</c:v>
                </c:pt>
                <c:pt idx="154999">
                  <c:v>359.09475064214598</c:v>
                </c:pt>
                <c:pt idx="155000">
                  <c:v>359.09706739741898</c:v>
                </c:pt>
                <c:pt idx="155001">
                  <c:v>359.09938415269301</c:v>
                </c:pt>
                <c:pt idx="155002">
                  <c:v>359.10170090796601</c:v>
                </c:pt>
                <c:pt idx="155003">
                  <c:v>359.10401766323997</c:v>
                </c:pt>
                <c:pt idx="155004">
                  <c:v>359.10633441851297</c:v>
                </c:pt>
                <c:pt idx="155005">
                  <c:v>359.108651173787</c:v>
                </c:pt>
                <c:pt idx="155006">
                  <c:v>359.11096792906</c:v>
                </c:pt>
                <c:pt idx="155007">
                  <c:v>359.11328468433402</c:v>
                </c:pt>
                <c:pt idx="155008">
                  <c:v>359.11560143960702</c:v>
                </c:pt>
                <c:pt idx="155009">
                  <c:v>359.11791819488099</c:v>
                </c:pt>
                <c:pt idx="155010">
                  <c:v>359.12023495015399</c:v>
                </c:pt>
                <c:pt idx="155011">
                  <c:v>359.12255170542801</c:v>
                </c:pt>
                <c:pt idx="155012">
                  <c:v>359.12486846070101</c:v>
                </c:pt>
                <c:pt idx="155013">
                  <c:v>359.12718521597498</c:v>
                </c:pt>
                <c:pt idx="155014">
                  <c:v>359.12950197124798</c:v>
                </c:pt>
                <c:pt idx="155015">
                  <c:v>359.131818726522</c:v>
                </c:pt>
                <c:pt idx="155016">
                  <c:v>359.134135481795</c:v>
                </c:pt>
                <c:pt idx="155017">
                  <c:v>359.13645223706902</c:v>
                </c:pt>
                <c:pt idx="155018">
                  <c:v>359.13876899234202</c:v>
                </c:pt>
                <c:pt idx="155019">
                  <c:v>359.14108574761599</c:v>
                </c:pt>
                <c:pt idx="155020">
                  <c:v>359.14340250288899</c:v>
                </c:pt>
                <c:pt idx="155021">
                  <c:v>359.14571925816301</c:v>
                </c:pt>
                <c:pt idx="155022">
                  <c:v>359.14803601343601</c:v>
                </c:pt>
                <c:pt idx="155023">
                  <c:v>359.15035276870998</c:v>
                </c:pt>
                <c:pt idx="155024">
                  <c:v>359.15266952398298</c:v>
                </c:pt>
                <c:pt idx="155025">
                  <c:v>359.154986279257</c:v>
                </c:pt>
                <c:pt idx="155026">
                  <c:v>359.15730303453</c:v>
                </c:pt>
                <c:pt idx="155027">
                  <c:v>359.15961978980403</c:v>
                </c:pt>
                <c:pt idx="155028">
                  <c:v>359.16193654507799</c:v>
                </c:pt>
                <c:pt idx="155029">
                  <c:v>359.16425330035099</c:v>
                </c:pt>
                <c:pt idx="155030">
                  <c:v>359.16657005562502</c:v>
                </c:pt>
                <c:pt idx="155031">
                  <c:v>359.16888681089802</c:v>
                </c:pt>
                <c:pt idx="155032">
                  <c:v>359.17120356617198</c:v>
                </c:pt>
                <c:pt idx="155033">
                  <c:v>359.17352032144498</c:v>
                </c:pt>
                <c:pt idx="155034">
                  <c:v>359.17583707671901</c:v>
                </c:pt>
                <c:pt idx="155035">
                  <c:v>359.17815383199201</c:v>
                </c:pt>
                <c:pt idx="155036">
                  <c:v>359.18047058726597</c:v>
                </c:pt>
                <c:pt idx="155037">
                  <c:v>359.18278734253897</c:v>
                </c:pt>
                <c:pt idx="155038">
                  <c:v>359.185104097813</c:v>
                </c:pt>
                <c:pt idx="155039">
                  <c:v>359.187420853086</c:v>
                </c:pt>
                <c:pt idx="155040">
                  <c:v>359.18973760836002</c:v>
                </c:pt>
                <c:pt idx="155041">
                  <c:v>359.19205436363302</c:v>
                </c:pt>
                <c:pt idx="155042">
                  <c:v>359.19437111890699</c:v>
                </c:pt>
                <c:pt idx="155043">
                  <c:v>359.19668787417999</c:v>
                </c:pt>
                <c:pt idx="155044">
                  <c:v>359.19900462945401</c:v>
                </c:pt>
                <c:pt idx="155045">
                  <c:v>359.20132138472701</c:v>
                </c:pt>
                <c:pt idx="155046">
                  <c:v>359.20363814000098</c:v>
                </c:pt>
                <c:pt idx="155047">
                  <c:v>359.20595489527398</c:v>
                </c:pt>
                <c:pt idx="155048">
                  <c:v>359.208271650548</c:v>
                </c:pt>
                <c:pt idx="155049">
                  <c:v>359.210588405821</c:v>
                </c:pt>
                <c:pt idx="155050">
                  <c:v>359.21290516109502</c:v>
                </c:pt>
                <c:pt idx="155051">
                  <c:v>359.21522191636802</c:v>
                </c:pt>
                <c:pt idx="155052">
                  <c:v>359.21753867164199</c:v>
                </c:pt>
                <c:pt idx="155053">
                  <c:v>359.21985542691499</c:v>
                </c:pt>
                <c:pt idx="155054">
                  <c:v>359.22217218218901</c:v>
                </c:pt>
                <c:pt idx="155055">
                  <c:v>359.22448893746201</c:v>
                </c:pt>
                <c:pt idx="155056">
                  <c:v>359.22680569273598</c:v>
                </c:pt>
                <c:pt idx="155057">
                  <c:v>359.22912244800898</c:v>
                </c:pt>
                <c:pt idx="155058">
                  <c:v>359.231439203283</c:v>
                </c:pt>
                <c:pt idx="155059">
                  <c:v>359.233755958556</c:v>
                </c:pt>
                <c:pt idx="155060">
                  <c:v>359.23607271383003</c:v>
                </c:pt>
                <c:pt idx="155061">
                  <c:v>359.23838946910303</c:v>
                </c:pt>
                <c:pt idx="155062">
                  <c:v>359.24070622437699</c:v>
                </c:pt>
                <c:pt idx="155063">
                  <c:v>359.24302297964999</c:v>
                </c:pt>
                <c:pt idx="155064">
                  <c:v>359.24533973492402</c:v>
                </c:pt>
                <c:pt idx="155065">
                  <c:v>359.24765649019702</c:v>
                </c:pt>
                <c:pt idx="155066">
                  <c:v>359.24997324547098</c:v>
                </c:pt>
                <c:pt idx="155067">
                  <c:v>359.25229000074398</c:v>
                </c:pt>
                <c:pt idx="155068">
                  <c:v>359.25460675601801</c:v>
                </c:pt>
                <c:pt idx="155069">
                  <c:v>359.25692351129101</c:v>
                </c:pt>
                <c:pt idx="155070">
                  <c:v>359.25924026656497</c:v>
                </c:pt>
                <c:pt idx="155071">
                  <c:v>359.261557021839</c:v>
                </c:pt>
                <c:pt idx="155072">
                  <c:v>359.263873777112</c:v>
                </c:pt>
                <c:pt idx="155073">
                  <c:v>359.26619053238602</c:v>
                </c:pt>
                <c:pt idx="155074">
                  <c:v>359.26850728765902</c:v>
                </c:pt>
                <c:pt idx="155075">
                  <c:v>359.27082404293299</c:v>
                </c:pt>
                <c:pt idx="155076">
                  <c:v>359.27314079820599</c:v>
                </c:pt>
                <c:pt idx="155077">
                  <c:v>359.27545755348001</c:v>
                </c:pt>
                <c:pt idx="155078">
                  <c:v>359.27777430875301</c:v>
                </c:pt>
                <c:pt idx="155079">
                  <c:v>359.28009106402698</c:v>
                </c:pt>
                <c:pt idx="155080">
                  <c:v>359.28240781929998</c:v>
                </c:pt>
                <c:pt idx="155081">
                  <c:v>359.284724574574</c:v>
                </c:pt>
                <c:pt idx="155082">
                  <c:v>359.287041329847</c:v>
                </c:pt>
                <c:pt idx="155083">
                  <c:v>359.28935808512102</c:v>
                </c:pt>
                <c:pt idx="155084">
                  <c:v>359.29167484039402</c:v>
                </c:pt>
                <c:pt idx="155085">
                  <c:v>359.29399159566799</c:v>
                </c:pt>
                <c:pt idx="155086">
                  <c:v>359.29630835094099</c:v>
                </c:pt>
                <c:pt idx="155087">
                  <c:v>359.29862510621501</c:v>
                </c:pt>
                <c:pt idx="155088">
                  <c:v>359.30094186148801</c:v>
                </c:pt>
                <c:pt idx="155089">
                  <c:v>359.30325861676198</c:v>
                </c:pt>
                <c:pt idx="155090">
                  <c:v>359.30557537203498</c:v>
                </c:pt>
                <c:pt idx="155091">
                  <c:v>359.307892127309</c:v>
                </c:pt>
                <c:pt idx="155092">
                  <c:v>359.310208882582</c:v>
                </c:pt>
                <c:pt idx="155093">
                  <c:v>359.31252563785603</c:v>
                </c:pt>
                <c:pt idx="155094">
                  <c:v>359.31484239312903</c:v>
                </c:pt>
                <c:pt idx="155095">
                  <c:v>359.31715914840299</c:v>
                </c:pt>
                <c:pt idx="155096">
                  <c:v>359.31947590367599</c:v>
                </c:pt>
                <c:pt idx="155097">
                  <c:v>359.32179265895002</c:v>
                </c:pt>
                <c:pt idx="155098">
                  <c:v>359.32410941422302</c:v>
                </c:pt>
                <c:pt idx="155099">
                  <c:v>359.32642616949698</c:v>
                </c:pt>
                <c:pt idx="155100">
                  <c:v>359.32874292476998</c:v>
                </c:pt>
                <c:pt idx="155101">
                  <c:v>359.33105968004401</c:v>
                </c:pt>
                <c:pt idx="155102">
                  <c:v>359.33337643531701</c:v>
                </c:pt>
                <c:pt idx="155103">
                  <c:v>359.33569319059097</c:v>
                </c:pt>
                <c:pt idx="155104">
                  <c:v>359.33800994586397</c:v>
                </c:pt>
                <c:pt idx="155105">
                  <c:v>359.340326701138</c:v>
                </c:pt>
                <c:pt idx="155106">
                  <c:v>359.342643456411</c:v>
                </c:pt>
                <c:pt idx="155107">
                  <c:v>359.34496021168502</c:v>
                </c:pt>
                <c:pt idx="155108">
                  <c:v>359.34727696695802</c:v>
                </c:pt>
                <c:pt idx="155109">
                  <c:v>359.34959372223199</c:v>
                </c:pt>
                <c:pt idx="155110">
                  <c:v>359.35191047750499</c:v>
                </c:pt>
                <c:pt idx="155111">
                  <c:v>359.35422723277901</c:v>
                </c:pt>
                <c:pt idx="155112">
                  <c:v>359.35654398805201</c:v>
                </c:pt>
                <c:pt idx="155113">
                  <c:v>359.35886074332598</c:v>
                </c:pt>
                <c:pt idx="155114">
                  <c:v>359.3611774986</c:v>
                </c:pt>
                <c:pt idx="155115">
                  <c:v>359.363494253873</c:v>
                </c:pt>
                <c:pt idx="155116">
                  <c:v>359.36581100914702</c:v>
                </c:pt>
                <c:pt idx="155117">
                  <c:v>359.36812776442002</c:v>
                </c:pt>
                <c:pt idx="155118">
                  <c:v>359.37044451969399</c:v>
                </c:pt>
                <c:pt idx="155119">
                  <c:v>359.37276127496699</c:v>
                </c:pt>
                <c:pt idx="155120">
                  <c:v>359.37507803024101</c:v>
                </c:pt>
                <c:pt idx="155121">
                  <c:v>359.37739478551401</c:v>
                </c:pt>
                <c:pt idx="155122">
                  <c:v>359.37971154078798</c:v>
                </c:pt>
                <c:pt idx="155123">
                  <c:v>359.38202829606098</c:v>
                </c:pt>
                <c:pt idx="155124">
                  <c:v>359.384345051335</c:v>
                </c:pt>
                <c:pt idx="155125">
                  <c:v>359.386661806608</c:v>
                </c:pt>
                <c:pt idx="155126">
                  <c:v>359.38897856188203</c:v>
                </c:pt>
                <c:pt idx="155127">
                  <c:v>359.39129531715503</c:v>
                </c:pt>
                <c:pt idx="155128">
                  <c:v>359.39361207242899</c:v>
                </c:pt>
                <c:pt idx="155129">
                  <c:v>359.39592882770199</c:v>
                </c:pt>
                <c:pt idx="155130">
                  <c:v>359.39824558297602</c:v>
                </c:pt>
                <c:pt idx="155131">
                  <c:v>359.40056233824902</c:v>
                </c:pt>
                <c:pt idx="155132">
                  <c:v>359.40287909352298</c:v>
                </c:pt>
                <c:pt idx="155133">
                  <c:v>359.40519584879598</c:v>
                </c:pt>
                <c:pt idx="155134">
                  <c:v>359.40751260407001</c:v>
                </c:pt>
                <c:pt idx="155135">
                  <c:v>359.40982935934301</c:v>
                </c:pt>
                <c:pt idx="155136">
                  <c:v>359.41214611461697</c:v>
                </c:pt>
                <c:pt idx="155137">
                  <c:v>359.41446286988997</c:v>
                </c:pt>
                <c:pt idx="155138">
                  <c:v>359.416779625164</c:v>
                </c:pt>
                <c:pt idx="155139">
                  <c:v>359.419096380437</c:v>
                </c:pt>
                <c:pt idx="155140">
                  <c:v>359.42141313571102</c:v>
                </c:pt>
                <c:pt idx="155141">
                  <c:v>359.42372989098402</c:v>
                </c:pt>
                <c:pt idx="155142">
                  <c:v>359.42604664625799</c:v>
                </c:pt>
                <c:pt idx="155143">
                  <c:v>359.42836340153099</c:v>
                </c:pt>
                <c:pt idx="155144">
                  <c:v>359.43068015680501</c:v>
                </c:pt>
                <c:pt idx="155145">
                  <c:v>359.43299691207801</c:v>
                </c:pt>
                <c:pt idx="155146">
                  <c:v>359.43531366735198</c:v>
                </c:pt>
                <c:pt idx="155147">
                  <c:v>359.43763042262498</c:v>
                </c:pt>
                <c:pt idx="155148">
                  <c:v>359.439947177899</c:v>
                </c:pt>
                <c:pt idx="155149">
                  <c:v>359.442263933172</c:v>
                </c:pt>
                <c:pt idx="155150">
                  <c:v>359.44458068844602</c:v>
                </c:pt>
                <c:pt idx="155151">
                  <c:v>359.44689744371902</c:v>
                </c:pt>
                <c:pt idx="155152">
                  <c:v>359.44921419899299</c:v>
                </c:pt>
                <c:pt idx="155153">
                  <c:v>359.45153095426599</c:v>
                </c:pt>
                <c:pt idx="155154">
                  <c:v>359.45384770954001</c:v>
                </c:pt>
                <c:pt idx="155155">
                  <c:v>359.45616446481301</c:v>
                </c:pt>
                <c:pt idx="155156">
                  <c:v>359.45848122008698</c:v>
                </c:pt>
                <c:pt idx="155157">
                  <c:v>359.460797975361</c:v>
                </c:pt>
                <c:pt idx="155158">
                  <c:v>359.463114730634</c:v>
                </c:pt>
                <c:pt idx="155159">
                  <c:v>359.46543148590803</c:v>
                </c:pt>
                <c:pt idx="155160">
                  <c:v>359.46774824118103</c:v>
                </c:pt>
                <c:pt idx="155161">
                  <c:v>359.47006499645499</c:v>
                </c:pt>
                <c:pt idx="155162">
                  <c:v>359.47238175172799</c:v>
                </c:pt>
                <c:pt idx="155163">
                  <c:v>359.47469850700202</c:v>
                </c:pt>
                <c:pt idx="155164">
                  <c:v>359.47701526227502</c:v>
                </c:pt>
                <c:pt idx="155165">
                  <c:v>359.47933201754898</c:v>
                </c:pt>
                <c:pt idx="155166">
                  <c:v>359.48164877282198</c:v>
                </c:pt>
                <c:pt idx="155167">
                  <c:v>359.48396552809601</c:v>
                </c:pt>
                <c:pt idx="155168">
                  <c:v>359.48628228336901</c:v>
                </c:pt>
                <c:pt idx="155169">
                  <c:v>359.48859903864297</c:v>
                </c:pt>
                <c:pt idx="155170">
                  <c:v>359.49091579391597</c:v>
                </c:pt>
                <c:pt idx="155171">
                  <c:v>359.49323254919</c:v>
                </c:pt>
                <c:pt idx="155172">
                  <c:v>359.495549304463</c:v>
                </c:pt>
                <c:pt idx="155173">
                  <c:v>359.49786605973702</c:v>
                </c:pt>
                <c:pt idx="155174">
                  <c:v>359.50018281501002</c:v>
                </c:pt>
                <c:pt idx="155175">
                  <c:v>359.50249957028399</c:v>
                </c:pt>
                <c:pt idx="155176">
                  <c:v>359.50481632555699</c:v>
                </c:pt>
                <c:pt idx="155177">
                  <c:v>359.50713308083101</c:v>
                </c:pt>
                <c:pt idx="155178">
                  <c:v>359.50944983610401</c:v>
                </c:pt>
                <c:pt idx="155179">
                  <c:v>359.51176659137798</c:v>
                </c:pt>
                <c:pt idx="155180">
                  <c:v>359.51408334665098</c:v>
                </c:pt>
                <c:pt idx="155181">
                  <c:v>359.516400101925</c:v>
                </c:pt>
                <c:pt idx="155182">
                  <c:v>359.518716857198</c:v>
                </c:pt>
                <c:pt idx="155183">
                  <c:v>359.52103361247202</c:v>
                </c:pt>
                <c:pt idx="155184">
                  <c:v>359.52335036774502</c:v>
                </c:pt>
                <c:pt idx="155185">
                  <c:v>359.52566712301899</c:v>
                </c:pt>
                <c:pt idx="155186">
                  <c:v>359.52798387829199</c:v>
                </c:pt>
                <c:pt idx="155187">
                  <c:v>359.53030063356601</c:v>
                </c:pt>
                <c:pt idx="155188">
                  <c:v>359.53261738883901</c:v>
                </c:pt>
                <c:pt idx="155189">
                  <c:v>359.53493414411298</c:v>
                </c:pt>
                <c:pt idx="155190">
                  <c:v>359.53725089938598</c:v>
                </c:pt>
                <c:pt idx="155191">
                  <c:v>359.53956765466</c:v>
                </c:pt>
                <c:pt idx="155192">
                  <c:v>359.541884409933</c:v>
                </c:pt>
                <c:pt idx="155193">
                  <c:v>359.54420116520703</c:v>
                </c:pt>
                <c:pt idx="155194">
                  <c:v>359.54651792048003</c:v>
                </c:pt>
                <c:pt idx="155195">
                  <c:v>359.54883467575399</c:v>
                </c:pt>
                <c:pt idx="155196">
                  <c:v>359.55115143102699</c:v>
                </c:pt>
                <c:pt idx="155197">
                  <c:v>359.55346818630102</c:v>
                </c:pt>
                <c:pt idx="155198">
                  <c:v>359.55578494157498</c:v>
                </c:pt>
                <c:pt idx="155199">
                  <c:v>359.55810169684798</c:v>
                </c:pt>
                <c:pt idx="155200">
                  <c:v>359.56041845212201</c:v>
                </c:pt>
                <c:pt idx="155201">
                  <c:v>359.56273520739501</c:v>
                </c:pt>
                <c:pt idx="155202">
                  <c:v>359.56505196266897</c:v>
                </c:pt>
                <c:pt idx="155203">
                  <c:v>359.56736871794197</c:v>
                </c:pt>
                <c:pt idx="155204">
                  <c:v>359.569685473216</c:v>
                </c:pt>
                <c:pt idx="155205">
                  <c:v>359.572002228489</c:v>
                </c:pt>
                <c:pt idx="155206">
                  <c:v>359.57431898376302</c:v>
                </c:pt>
                <c:pt idx="155207">
                  <c:v>359.57663573903602</c:v>
                </c:pt>
                <c:pt idx="155208">
                  <c:v>359.57895249430999</c:v>
                </c:pt>
                <c:pt idx="155209">
                  <c:v>359.58126924958299</c:v>
                </c:pt>
                <c:pt idx="155210">
                  <c:v>359.58358600485701</c:v>
                </c:pt>
                <c:pt idx="155211">
                  <c:v>359.58590276013001</c:v>
                </c:pt>
                <c:pt idx="155212">
                  <c:v>359.58821951540398</c:v>
                </c:pt>
                <c:pt idx="155213">
                  <c:v>359.59053627067698</c:v>
                </c:pt>
                <c:pt idx="155214">
                  <c:v>359.592853025951</c:v>
                </c:pt>
                <c:pt idx="155215">
                  <c:v>359.595169781224</c:v>
                </c:pt>
                <c:pt idx="155216">
                  <c:v>359.59748653649802</c:v>
                </c:pt>
                <c:pt idx="155217">
                  <c:v>359.59980329177102</c:v>
                </c:pt>
                <c:pt idx="155218">
                  <c:v>359.60212004704499</c:v>
                </c:pt>
                <c:pt idx="155219">
                  <c:v>359.60443680231799</c:v>
                </c:pt>
                <c:pt idx="155220">
                  <c:v>359.60675355759201</c:v>
                </c:pt>
                <c:pt idx="155221">
                  <c:v>359.60907031286501</c:v>
                </c:pt>
                <c:pt idx="155222">
                  <c:v>359.61138706813898</c:v>
                </c:pt>
                <c:pt idx="155223">
                  <c:v>359.61370382341198</c:v>
                </c:pt>
                <c:pt idx="155224">
                  <c:v>359.616020578686</c:v>
                </c:pt>
                <c:pt idx="155225">
                  <c:v>359.618337333959</c:v>
                </c:pt>
                <c:pt idx="155226">
                  <c:v>359.62065408923303</c:v>
                </c:pt>
                <c:pt idx="155227">
                  <c:v>359.62297084450603</c:v>
                </c:pt>
                <c:pt idx="155228">
                  <c:v>359.62528759977999</c:v>
                </c:pt>
                <c:pt idx="155229">
                  <c:v>359.62760435505299</c:v>
                </c:pt>
                <c:pt idx="155230">
                  <c:v>359.62992111032702</c:v>
                </c:pt>
                <c:pt idx="155231">
                  <c:v>359.63223786560002</c:v>
                </c:pt>
                <c:pt idx="155232">
                  <c:v>359.63455462087398</c:v>
                </c:pt>
                <c:pt idx="155233">
                  <c:v>359.63687137614698</c:v>
                </c:pt>
                <c:pt idx="155234">
                  <c:v>359.63918813142101</c:v>
                </c:pt>
                <c:pt idx="155235">
                  <c:v>359.64150488669401</c:v>
                </c:pt>
                <c:pt idx="155236">
                  <c:v>359.64382164196797</c:v>
                </c:pt>
                <c:pt idx="155237">
                  <c:v>359.64613839724097</c:v>
                </c:pt>
                <c:pt idx="155238">
                  <c:v>359.648455152515</c:v>
                </c:pt>
                <c:pt idx="155239">
                  <c:v>359.650771907788</c:v>
                </c:pt>
                <c:pt idx="155240">
                  <c:v>359.65308866306202</c:v>
                </c:pt>
                <c:pt idx="155241">
                  <c:v>359.65540541833599</c:v>
                </c:pt>
                <c:pt idx="155242">
                  <c:v>359.65772217360899</c:v>
                </c:pt>
                <c:pt idx="155243">
                  <c:v>359.66003892888301</c:v>
                </c:pt>
                <c:pt idx="155244">
                  <c:v>359.66235568415601</c:v>
                </c:pt>
                <c:pt idx="155245">
                  <c:v>359.66467243942998</c:v>
                </c:pt>
                <c:pt idx="155246">
                  <c:v>359.66698919470298</c:v>
                </c:pt>
                <c:pt idx="155247">
                  <c:v>359.669305949977</c:v>
                </c:pt>
                <c:pt idx="155248">
                  <c:v>359.67162270525</c:v>
                </c:pt>
                <c:pt idx="155249">
                  <c:v>359.67393946052402</c:v>
                </c:pt>
                <c:pt idx="155250">
                  <c:v>359.67625621579703</c:v>
                </c:pt>
                <c:pt idx="155251">
                  <c:v>359.67857297107099</c:v>
                </c:pt>
                <c:pt idx="155252">
                  <c:v>359.68088972634399</c:v>
                </c:pt>
                <c:pt idx="155253">
                  <c:v>359.68320648161802</c:v>
                </c:pt>
                <c:pt idx="155254">
                  <c:v>359.68552323689102</c:v>
                </c:pt>
                <c:pt idx="155255">
                  <c:v>359.68783999216498</c:v>
                </c:pt>
                <c:pt idx="155256">
                  <c:v>359.69015674743798</c:v>
                </c:pt>
                <c:pt idx="155257">
                  <c:v>359.69247350271201</c:v>
                </c:pt>
                <c:pt idx="155258">
                  <c:v>359.69479025798501</c:v>
                </c:pt>
                <c:pt idx="155259">
                  <c:v>359.69710701325897</c:v>
                </c:pt>
                <c:pt idx="155260">
                  <c:v>359.69942376853197</c:v>
                </c:pt>
                <c:pt idx="155261">
                  <c:v>359.701740523806</c:v>
                </c:pt>
                <c:pt idx="155262">
                  <c:v>359.704057279079</c:v>
                </c:pt>
                <c:pt idx="155263">
                  <c:v>359.70637403435302</c:v>
                </c:pt>
                <c:pt idx="155264">
                  <c:v>359.70869078962602</c:v>
                </c:pt>
                <c:pt idx="155265">
                  <c:v>359.71100754489999</c:v>
                </c:pt>
                <c:pt idx="155266">
                  <c:v>359.71332430017299</c:v>
                </c:pt>
                <c:pt idx="155267">
                  <c:v>359.71564105544701</c:v>
                </c:pt>
                <c:pt idx="155268">
                  <c:v>359.71795781072001</c:v>
                </c:pt>
                <c:pt idx="155269">
                  <c:v>359.72027456599398</c:v>
                </c:pt>
                <c:pt idx="155270">
                  <c:v>359.72259132126698</c:v>
                </c:pt>
                <c:pt idx="155271">
                  <c:v>359.724908076541</c:v>
                </c:pt>
                <c:pt idx="155272">
                  <c:v>359.727224831814</c:v>
                </c:pt>
                <c:pt idx="155273">
                  <c:v>359.72954158708802</c:v>
                </c:pt>
                <c:pt idx="155274">
                  <c:v>359.73185834236102</c:v>
                </c:pt>
                <c:pt idx="155275">
                  <c:v>359.73417509763499</c:v>
                </c:pt>
                <c:pt idx="155276">
                  <c:v>359.73649185290799</c:v>
                </c:pt>
                <c:pt idx="155277">
                  <c:v>359.73880860818201</c:v>
                </c:pt>
                <c:pt idx="155278">
                  <c:v>359.74112536345501</c:v>
                </c:pt>
                <c:pt idx="155279">
                  <c:v>359.74344211872898</c:v>
                </c:pt>
                <c:pt idx="155280">
                  <c:v>359.74575887400198</c:v>
                </c:pt>
                <c:pt idx="155281">
                  <c:v>359.748075629276</c:v>
                </c:pt>
                <c:pt idx="155282">
                  <c:v>359.750392384549</c:v>
                </c:pt>
                <c:pt idx="155283">
                  <c:v>359.75270913982303</c:v>
                </c:pt>
                <c:pt idx="155284">
                  <c:v>359.75502589509699</c:v>
                </c:pt>
                <c:pt idx="155285">
                  <c:v>359.75734265036999</c:v>
                </c:pt>
                <c:pt idx="155286">
                  <c:v>359.75965940564402</c:v>
                </c:pt>
                <c:pt idx="155287">
                  <c:v>359.76197616091702</c:v>
                </c:pt>
                <c:pt idx="155288">
                  <c:v>359.76429291619098</c:v>
                </c:pt>
                <c:pt idx="155289">
                  <c:v>359.76660967146398</c:v>
                </c:pt>
                <c:pt idx="155290">
                  <c:v>359.76892642673801</c:v>
                </c:pt>
                <c:pt idx="155291">
                  <c:v>359.77124318201101</c:v>
                </c:pt>
                <c:pt idx="155292">
                  <c:v>359.77355993728497</c:v>
                </c:pt>
                <c:pt idx="155293">
                  <c:v>359.77587669255797</c:v>
                </c:pt>
                <c:pt idx="155294">
                  <c:v>359.778193447832</c:v>
                </c:pt>
                <c:pt idx="155295">
                  <c:v>359.780510203105</c:v>
                </c:pt>
                <c:pt idx="155296">
                  <c:v>359.78282695837902</c:v>
                </c:pt>
                <c:pt idx="155297">
                  <c:v>359.78514371365202</c:v>
                </c:pt>
                <c:pt idx="155298">
                  <c:v>359.78746046892599</c:v>
                </c:pt>
                <c:pt idx="155299">
                  <c:v>359.78977722419899</c:v>
                </c:pt>
                <c:pt idx="155300">
                  <c:v>359.79209397947301</c:v>
                </c:pt>
                <c:pt idx="155301">
                  <c:v>359.79441073474601</c:v>
                </c:pt>
                <c:pt idx="155302">
                  <c:v>359.79672749001998</c:v>
                </c:pt>
                <c:pt idx="155303">
                  <c:v>359.79904424529298</c:v>
                </c:pt>
                <c:pt idx="155304">
                  <c:v>359.801361000567</c:v>
                </c:pt>
                <c:pt idx="155305">
                  <c:v>359.80367775584</c:v>
                </c:pt>
                <c:pt idx="155306">
                  <c:v>359.80599451111402</c:v>
                </c:pt>
                <c:pt idx="155307">
                  <c:v>359.80831126638702</c:v>
                </c:pt>
                <c:pt idx="155308">
                  <c:v>359.81062802166099</c:v>
                </c:pt>
                <c:pt idx="155309">
                  <c:v>359.81294477693399</c:v>
                </c:pt>
                <c:pt idx="155310">
                  <c:v>359.81526153220801</c:v>
                </c:pt>
                <c:pt idx="155311">
                  <c:v>359.81757828748101</c:v>
                </c:pt>
                <c:pt idx="155312">
                  <c:v>359.81989504275498</c:v>
                </c:pt>
                <c:pt idx="155313">
                  <c:v>359.82221179802798</c:v>
                </c:pt>
                <c:pt idx="155314">
                  <c:v>359.824528553302</c:v>
                </c:pt>
                <c:pt idx="155315">
                  <c:v>359.826845308575</c:v>
                </c:pt>
                <c:pt idx="155316">
                  <c:v>359.82916206384903</c:v>
                </c:pt>
                <c:pt idx="155317">
                  <c:v>359.83147881912203</c:v>
                </c:pt>
                <c:pt idx="155318">
                  <c:v>359.83379557439599</c:v>
                </c:pt>
                <c:pt idx="155319">
                  <c:v>359.83611232966899</c:v>
                </c:pt>
                <c:pt idx="155320">
                  <c:v>359.83842908494302</c:v>
                </c:pt>
                <c:pt idx="155321">
                  <c:v>359.84074584021602</c:v>
                </c:pt>
                <c:pt idx="155322">
                  <c:v>359.84306259548998</c:v>
                </c:pt>
                <c:pt idx="155323">
                  <c:v>359.84537935076298</c:v>
                </c:pt>
                <c:pt idx="155324">
                  <c:v>359.84769610603701</c:v>
                </c:pt>
                <c:pt idx="155325">
                  <c:v>359.85001286131001</c:v>
                </c:pt>
                <c:pt idx="155326">
                  <c:v>359.85232961658397</c:v>
                </c:pt>
                <c:pt idx="155327">
                  <c:v>359.854646371858</c:v>
                </c:pt>
                <c:pt idx="155328">
                  <c:v>359.856963127131</c:v>
                </c:pt>
                <c:pt idx="155329">
                  <c:v>359.85927988240502</c:v>
                </c:pt>
                <c:pt idx="155330">
                  <c:v>359.86159663767802</c:v>
                </c:pt>
                <c:pt idx="155331">
                  <c:v>359.86391339295199</c:v>
                </c:pt>
                <c:pt idx="155332">
                  <c:v>359.86623014822499</c:v>
                </c:pt>
                <c:pt idx="155333">
                  <c:v>359.86854690349901</c:v>
                </c:pt>
                <c:pt idx="155334">
                  <c:v>359.87086365877201</c:v>
                </c:pt>
                <c:pt idx="155335">
                  <c:v>359.87318041404598</c:v>
                </c:pt>
                <c:pt idx="155336">
                  <c:v>359.87549716931898</c:v>
                </c:pt>
                <c:pt idx="155337">
                  <c:v>359.877813924593</c:v>
                </c:pt>
                <c:pt idx="155338">
                  <c:v>359.880130679866</c:v>
                </c:pt>
                <c:pt idx="155339">
                  <c:v>359.88244743514002</c:v>
                </c:pt>
                <c:pt idx="155340">
                  <c:v>359.88476419041302</c:v>
                </c:pt>
                <c:pt idx="155341">
                  <c:v>359.88708094568699</c:v>
                </c:pt>
                <c:pt idx="155342">
                  <c:v>359.88939770095999</c:v>
                </c:pt>
                <c:pt idx="155343">
                  <c:v>359.89171445623401</c:v>
                </c:pt>
                <c:pt idx="155344">
                  <c:v>359.89403121150701</c:v>
                </c:pt>
                <c:pt idx="155345">
                  <c:v>359.89634796678098</c:v>
                </c:pt>
                <c:pt idx="155346">
                  <c:v>359.89866472205398</c:v>
                </c:pt>
                <c:pt idx="155347">
                  <c:v>359.900981477328</c:v>
                </c:pt>
                <c:pt idx="155348">
                  <c:v>359.903298232601</c:v>
                </c:pt>
                <c:pt idx="155349">
                  <c:v>359.90561498787503</c:v>
                </c:pt>
                <c:pt idx="155350">
                  <c:v>359.90793174314803</c:v>
                </c:pt>
                <c:pt idx="155351">
                  <c:v>359.91024849842199</c:v>
                </c:pt>
                <c:pt idx="155352">
                  <c:v>359.91256525369499</c:v>
                </c:pt>
                <c:pt idx="155353">
                  <c:v>359.91488200896902</c:v>
                </c:pt>
                <c:pt idx="155354">
                  <c:v>359.91719876424202</c:v>
                </c:pt>
                <c:pt idx="155355">
                  <c:v>359.91951551951598</c:v>
                </c:pt>
                <c:pt idx="155356">
                  <c:v>359.92183227478898</c:v>
                </c:pt>
                <c:pt idx="155357">
                  <c:v>359.92414903006301</c:v>
                </c:pt>
                <c:pt idx="155358">
                  <c:v>359.92646578533601</c:v>
                </c:pt>
                <c:pt idx="155359">
                  <c:v>359.92878254060997</c:v>
                </c:pt>
                <c:pt idx="155360">
                  <c:v>359.93109929588297</c:v>
                </c:pt>
                <c:pt idx="155361">
                  <c:v>359.933416051157</c:v>
                </c:pt>
                <c:pt idx="155362">
                  <c:v>359.93573280643</c:v>
                </c:pt>
                <c:pt idx="155363">
                  <c:v>359.93804956170402</c:v>
                </c:pt>
                <c:pt idx="155364">
                  <c:v>359.94036631697702</c:v>
                </c:pt>
                <c:pt idx="155365">
                  <c:v>359.94268307225099</c:v>
                </c:pt>
                <c:pt idx="155366">
                  <c:v>359.94499982752399</c:v>
                </c:pt>
                <c:pt idx="155367">
                  <c:v>359.94731658279801</c:v>
                </c:pt>
                <c:pt idx="155368">
                  <c:v>359.94963333807101</c:v>
                </c:pt>
                <c:pt idx="155369">
                  <c:v>359.95195009334498</c:v>
                </c:pt>
                <c:pt idx="155370">
                  <c:v>359.954266848619</c:v>
                </c:pt>
                <c:pt idx="155371">
                  <c:v>359.956583603892</c:v>
                </c:pt>
                <c:pt idx="155372">
                  <c:v>359.95890035916602</c:v>
                </c:pt>
                <c:pt idx="155373">
                  <c:v>359.96121711443902</c:v>
                </c:pt>
                <c:pt idx="155374">
                  <c:v>359.96353386971299</c:v>
                </c:pt>
                <c:pt idx="155375">
                  <c:v>359.96585062498599</c:v>
                </c:pt>
                <c:pt idx="155376">
                  <c:v>359.96816738026001</c:v>
                </c:pt>
                <c:pt idx="155377">
                  <c:v>359.97048413553301</c:v>
                </c:pt>
                <c:pt idx="155378">
                  <c:v>359.97280089080698</c:v>
                </c:pt>
                <c:pt idx="155379">
                  <c:v>359.97511764607998</c:v>
                </c:pt>
                <c:pt idx="155380">
                  <c:v>359.977434401354</c:v>
                </c:pt>
                <c:pt idx="155381">
                  <c:v>359.979751156627</c:v>
                </c:pt>
                <c:pt idx="155382">
                  <c:v>359.98206791190103</c:v>
                </c:pt>
                <c:pt idx="155383">
                  <c:v>359.98438466717403</c:v>
                </c:pt>
                <c:pt idx="155384">
                  <c:v>359.98670142244799</c:v>
                </c:pt>
                <c:pt idx="155385">
                  <c:v>359.98901817772099</c:v>
                </c:pt>
                <c:pt idx="155386">
                  <c:v>359.99133493299502</c:v>
                </c:pt>
                <c:pt idx="155387">
                  <c:v>359.99365168826802</c:v>
                </c:pt>
                <c:pt idx="155388">
                  <c:v>359.99596844354198</c:v>
                </c:pt>
                <c:pt idx="155389">
                  <c:v>359.99828519881498</c:v>
                </c:pt>
                <c:pt idx="155390">
                  <c:v>360.00060195408901</c:v>
                </c:pt>
                <c:pt idx="155391">
                  <c:v>360.00291870936201</c:v>
                </c:pt>
                <c:pt idx="155392">
                  <c:v>360.00523546463597</c:v>
                </c:pt>
                <c:pt idx="155393">
                  <c:v>360.00755221990897</c:v>
                </c:pt>
                <c:pt idx="155394">
                  <c:v>360.009868975183</c:v>
                </c:pt>
                <c:pt idx="155395">
                  <c:v>360.012185730456</c:v>
                </c:pt>
                <c:pt idx="155396">
                  <c:v>360.01450248573002</c:v>
                </c:pt>
                <c:pt idx="155397">
                  <c:v>360.01681924100302</c:v>
                </c:pt>
                <c:pt idx="155398">
                  <c:v>360.01913599627699</c:v>
                </c:pt>
                <c:pt idx="155399">
                  <c:v>360.02145275154999</c:v>
                </c:pt>
                <c:pt idx="155400">
                  <c:v>360.02376950682401</c:v>
                </c:pt>
                <c:pt idx="155401">
                  <c:v>360.02608626209701</c:v>
                </c:pt>
                <c:pt idx="155402">
                  <c:v>360.02840301737098</c:v>
                </c:pt>
                <c:pt idx="155403">
                  <c:v>360.03071977264398</c:v>
                </c:pt>
                <c:pt idx="155404">
                  <c:v>360.033036527918</c:v>
                </c:pt>
                <c:pt idx="155405">
                  <c:v>360.035353283191</c:v>
                </c:pt>
                <c:pt idx="155406">
                  <c:v>360.03767003846502</c:v>
                </c:pt>
                <c:pt idx="155407">
                  <c:v>360.03998679373802</c:v>
                </c:pt>
                <c:pt idx="155408">
                  <c:v>360.04230354901199</c:v>
                </c:pt>
                <c:pt idx="155409">
                  <c:v>360.04462030428499</c:v>
                </c:pt>
                <c:pt idx="155410">
                  <c:v>360.04693705955901</c:v>
                </c:pt>
                <c:pt idx="155411">
                  <c:v>360.04925381483201</c:v>
                </c:pt>
                <c:pt idx="155412">
                  <c:v>360.05157057010598</c:v>
                </c:pt>
                <c:pt idx="155413">
                  <c:v>360.05388732538</c:v>
                </c:pt>
                <c:pt idx="155414">
                  <c:v>360.056204080653</c:v>
                </c:pt>
                <c:pt idx="155415">
                  <c:v>360.05852083592703</c:v>
                </c:pt>
                <c:pt idx="155416">
                  <c:v>360.06083759120003</c:v>
                </c:pt>
                <c:pt idx="155417">
                  <c:v>360.06315434647399</c:v>
                </c:pt>
                <c:pt idx="155418">
                  <c:v>360.06547110174699</c:v>
                </c:pt>
                <c:pt idx="155419">
                  <c:v>360.06778785702102</c:v>
                </c:pt>
                <c:pt idx="155420">
                  <c:v>360.07010461229402</c:v>
                </c:pt>
                <c:pt idx="155421">
                  <c:v>360.07242136756798</c:v>
                </c:pt>
                <c:pt idx="155422">
                  <c:v>360.07473812284098</c:v>
                </c:pt>
                <c:pt idx="155423">
                  <c:v>360.07705487811501</c:v>
                </c:pt>
                <c:pt idx="155424">
                  <c:v>360.07937163338801</c:v>
                </c:pt>
                <c:pt idx="155425">
                  <c:v>360.08168838866197</c:v>
                </c:pt>
                <c:pt idx="155426">
                  <c:v>360.08400514393497</c:v>
                </c:pt>
                <c:pt idx="155427">
                  <c:v>360.086321899209</c:v>
                </c:pt>
                <c:pt idx="155428">
                  <c:v>360.088638654482</c:v>
                </c:pt>
                <c:pt idx="155429">
                  <c:v>360.09095540975602</c:v>
                </c:pt>
                <c:pt idx="155430">
                  <c:v>360.09327216502902</c:v>
                </c:pt>
                <c:pt idx="155431">
                  <c:v>360.09558892030299</c:v>
                </c:pt>
                <c:pt idx="155432">
                  <c:v>360.09790567557599</c:v>
                </c:pt>
                <c:pt idx="155433">
                  <c:v>360.10022243085001</c:v>
                </c:pt>
                <c:pt idx="155434">
                  <c:v>360.10253918612301</c:v>
                </c:pt>
                <c:pt idx="155435">
                  <c:v>360.10485594139698</c:v>
                </c:pt>
                <c:pt idx="155436">
                  <c:v>360.10717269666998</c:v>
                </c:pt>
                <c:pt idx="155437">
                  <c:v>360.109489451944</c:v>
                </c:pt>
                <c:pt idx="155438">
                  <c:v>360.111806207217</c:v>
                </c:pt>
                <c:pt idx="155439">
                  <c:v>360.11412296249102</c:v>
                </c:pt>
                <c:pt idx="155440">
                  <c:v>360.11643971776402</c:v>
                </c:pt>
                <c:pt idx="155441">
                  <c:v>360.11875647303799</c:v>
                </c:pt>
                <c:pt idx="155442">
                  <c:v>360.12107322831099</c:v>
                </c:pt>
                <c:pt idx="155443">
                  <c:v>360.12338998358501</c:v>
                </c:pt>
                <c:pt idx="155444">
                  <c:v>360.12570673885801</c:v>
                </c:pt>
                <c:pt idx="155445">
                  <c:v>360.12802349413198</c:v>
                </c:pt>
                <c:pt idx="155446">
                  <c:v>360.13034024940498</c:v>
                </c:pt>
                <c:pt idx="155447">
                  <c:v>360.132657004679</c:v>
                </c:pt>
                <c:pt idx="155448">
                  <c:v>360.134973759952</c:v>
                </c:pt>
                <c:pt idx="155449">
                  <c:v>360.13729051522603</c:v>
                </c:pt>
                <c:pt idx="155450">
                  <c:v>360.13960727049903</c:v>
                </c:pt>
                <c:pt idx="155451">
                  <c:v>360.14192402577299</c:v>
                </c:pt>
                <c:pt idx="155452">
                  <c:v>360.14424078104599</c:v>
                </c:pt>
                <c:pt idx="155453">
                  <c:v>360.14655753632002</c:v>
                </c:pt>
                <c:pt idx="155454">
                  <c:v>360.14887429159398</c:v>
                </c:pt>
                <c:pt idx="155455">
                  <c:v>360.15119104686698</c:v>
                </c:pt>
                <c:pt idx="155456">
                  <c:v>360.15350780214101</c:v>
                </c:pt>
                <c:pt idx="155457">
                  <c:v>360.15582455741401</c:v>
                </c:pt>
                <c:pt idx="155458">
                  <c:v>360.15814131268797</c:v>
                </c:pt>
                <c:pt idx="155459">
                  <c:v>360.16045806796097</c:v>
                </c:pt>
                <c:pt idx="155460">
                  <c:v>360.162774823235</c:v>
                </c:pt>
                <c:pt idx="155461">
                  <c:v>360.165091578508</c:v>
                </c:pt>
                <c:pt idx="155462">
                  <c:v>360.16740833378202</c:v>
                </c:pt>
                <c:pt idx="155463">
                  <c:v>360.16972508905502</c:v>
                </c:pt>
                <c:pt idx="155464">
                  <c:v>360.17204184432899</c:v>
                </c:pt>
                <c:pt idx="155465">
                  <c:v>360.17435859960199</c:v>
                </c:pt>
                <c:pt idx="155466">
                  <c:v>360.17667535487601</c:v>
                </c:pt>
                <c:pt idx="155467">
                  <c:v>360.17899211014901</c:v>
                </c:pt>
                <c:pt idx="155468">
                  <c:v>360.18130886542298</c:v>
                </c:pt>
                <c:pt idx="155469">
                  <c:v>360.18362562069598</c:v>
                </c:pt>
                <c:pt idx="155470">
                  <c:v>360.18594237597</c:v>
                </c:pt>
                <c:pt idx="155471">
                  <c:v>360.188259131243</c:v>
                </c:pt>
                <c:pt idx="155472">
                  <c:v>360.19057588651702</c:v>
                </c:pt>
                <c:pt idx="155473">
                  <c:v>360.19289264179002</c:v>
                </c:pt>
                <c:pt idx="155474">
                  <c:v>360.19520939706399</c:v>
                </c:pt>
                <c:pt idx="155475">
                  <c:v>360.19752615233699</c:v>
                </c:pt>
                <c:pt idx="155476">
                  <c:v>360.19984290761101</c:v>
                </c:pt>
                <c:pt idx="155477">
                  <c:v>360.20215966288401</c:v>
                </c:pt>
                <c:pt idx="155478">
                  <c:v>360.20447641815798</c:v>
                </c:pt>
                <c:pt idx="155479">
                  <c:v>360.20679317343098</c:v>
                </c:pt>
                <c:pt idx="155480">
                  <c:v>360.209109928705</c:v>
                </c:pt>
                <c:pt idx="155481">
                  <c:v>360.211426683978</c:v>
                </c:pt>
                <c:pt idx="155482">
                  <c:v>360.21374343925203</c:v>
                </c:pt>
                <c:pt idx="155483">
                  <c:v>360.21606019452503</c:v>
                </c:pt>
                <c:pt idx="155484">
                  <c:v>360.21837694979899</c:v>
                </c:pt>
                <c:pt idx="155485">
                  <c:v>360.22069370507199</c:v>
                </c:pt>
                <c:pt idx="155486">
                  <c:v>360.22301046034602</c:v>
                </c:pt>
                <c:pt idx="155487">
                  <c:v>360.22532721561902</c:v>
                </c:pt>
                <c:pt idx="155488">
                  <c:v>360.22764397089298</c:v>
                </c:pt>
                <c:pt idx="155489">
                  <c:v>360.22996072616598</c:v>
                </c:pt>
                <c:pt idx="155490">
                  <c:v>360.23227748144001</c:v>
                </c:pt>
                <c:pt idx="155491">
                  <c:v>360.23459423671301</c:v>
                </c:pt>
                <c:pt idx="155492">
                  <c:v>360.23691099198697</c:v>
                </c:pt>
                <c:pt idx="155493">
                  <c:v>360.23922774725997</c:v>
                </c:pt>
                <c:pt idx="155494">
                  <c:v>360.241544502534</c:v>
                </c:pt>
                <c:pt idx="155495">
                  <c:v>360.243861257807</c:v>
                </c:pt>
                <c:pt idx="155496">
                  <c:v>360.24617801308102</c:v>
                </c:pt>
                <c:pt idx="155497">
                  <c:v>360.24849476835499</c:v>
                </c:pt>
                <c:pt idx="155498">
                  <c:v>360.25081152362799</c:v>
                </c:pt>
                <c:pt idx="155499">
                  <c:v>360.25312827890201</c:v>
                </c:pt>
                <c:pt idx="155500">
                  <c:v>360.25544503417501</c:v>
                </c:pt>
                <c:pt idx="155501">
                  <c:v>360.25776178944898</c:v>
                </c:pt>
                <c:pt idx="155502">
                  <c:v>360.26007854472198</c:v>
                </c:pt>
                <c:pt idx="155503">
                  <c:v>360.262395299996</c:v>
                </c:pt>
                <c:pt idx="155504">
                  <c:v>360.264712055269</c:v>
                </c:pt>
                <c:pt idx="155505">
                  <c:v>360.26702881054302</c:v>
                </c:pt>
                <c:pt idx="155506">
                  <c:v>360.26934556581602</c:v>
                </c:pt>
                <c:pt idx="155507">
                  <c:v>360.27166232108999</c:v>
                </c:pt>
                <c:pt idx="155508">
                  <c:v>360.27397907636299</c:v>
                </c:pt>
                <c:pt idx="155509">
                  <c:v>360.27629583163701</c:v>
                </c:pt>
                <c:pt idx="155510">
                  <c:v>360.27861258691001</c:v>
                </c:pt>
                <c:pt idx="155511">
                  <c:v>360.28092934218398</c:v>
                </c:pt>
                <c:pt idx="155512">
                  <c:v>360.28324609745698</c:v>
                </c:pt>
                <c:pt idx="155513">
                  <c:v>360.285562852731</c:v>
                </c:pt>
                <c:pt idx="155514">
                  <c:v>360.287879608004</c:v>
                </c:pt>
                <c:pt idx="155515">
                  <c:v>360.29019636327803</c:v>
                </c:pt>
                <c:pt idx="155516">
                  <c:v>360.29251311855103</c:v>
                </c:pt>
                <c:pt idx="155517">
                  <c:v>360.29482987382499</c:v>
                </c:pt>
                <c:pt idx="155518">
                  <c:v>360.29714662909799</c:v>
                </c:pt>
                <c:pt idx="155519">
                  <c:v>360.29946338437202</c:v>
                </c:pt>
                <c:pt idx="155520">
                  <c:v>360.30178013964502</c:v>
                </c:pt>
                <c:pt idx="155521">
                  <c:v>360.30409689491898</c:v>
                </c:pt>
                <c:pt idx="155522">
                  <c:v>360.30641365019198</c:v>
                </c:pt>
                <c:pt idx="155523">
                  <c:v>360.30873040546601</c:v>
                </c:pt>
                <c:pt idx="155524">
                  <c:v>360.31104716073901</c:v>
                </c:pt>
                <c:pt idx="155525">
                  <c:v>360.31336391601297</c:v>
                </c:pt>
                <c:pt idx="155526">
                  <c:v>360.31568067128597</c:v>
                </c:pt>
                <c:pt idx="155527">
                  <c:v>360.31799742656</c:v>
                </c:pt>
                <c:pt idx="155528">
                  <c:v>360.320314181833</c:v>
                </c:pt>
                <c:pt idx="155529">
                  <c:v>360.32263093710702</c:v>
                </c:pt>
                <c:pt idx="155530">
                  <c:v>360.32494769238002</c:v>
                </c:pt>
                <c:pt idx="155531">
                  <c:v>360.32726444765399</c:v>
                </c:pt>
                <c:pt idx="155532">
                  <c:v>360.32958120292699</c:v>
                </c:pt>
                <c:pt idx="155533">
                  <c:v>360.33189795820101</c:v>
                </c:pt>
                <c:pt idx="155534">
                  <c:v>360.33421471347401</c:v>
                </c:pt>
                <c:pt idx="155535">
                  <c:v>360.33653146874798</c:v>
                </c:pt>
                <c:pt idx="155536">
                  <c:v>360.33884822402098</c:v>
                </c:pt>
                <c:pt idx="155537">
                  <c:v>360.341164979295</c:v>
                </c:pt>
                <c:pt idx="155538">
                  <c:v>360.343481734568</c:v>
                </c:pt>
                <c:pt idx="155539">
                  <c:v>360.34579848984202</c:v>
                </c:pt>
                <c:pt idx="155540">
                  <c:v>360.34811524511599</c:v>
                </c:pt>
                <c:pt idx="155541">
                  <c:v>360.35043200038899</c:v>
                </c:pt>
                <c:pt idx="155542">
                  <c:v>360.35274875566301</c:v>
                </c:pt>
                <c:pt idx="155543">
                  <c:v>360.35506551093602</c:v>
                </c:pt>
                <c:pt idx="155544">
                  <c:v>360.35738226620998</c:v>
                </c:pt>
                <c:pt idx="155545">
                  <c:v>360.35969902148298</c:v>
                </c:pt>
                <c:pt idx="155546">
                  <c:v>360.362015776757</c:v>
                </c:pt>
                <c:pt idx="155547">
                  <c:v>360.36433253203001</c:v>
                </c:pt>
                <c:pt idx="155548">
                  <c:v>360.36664928730403</c:v>
                </c:pt>
                <c:pt idx="155549">
                  <c:v>360.36896604257697</c:v>
                </c:pt>
                <c:pt idx="155550">
                  <c:v>360.37128279785099</c:v>
                </c:pt>
                <c:pt idx="155551">
                  <c:v>360.373599553124</c:v>
                </c:pt>
                <c:pt idx="155552">
                  <c:v>360.37591630839802</c:v>
                </c:pt>
                <c:pt idx="155553">
                  <c:v>360.37823306367102</c:v>
                </c:pt>
                <c:pt idx="155554">
                  <c:v>360.38054981894498</c:v>
                </c:pt>
                <c:pt idx="155555">
                  <c:v>360.38286657421799</c:v>
                </c:pt>
                <c:pt idx="155556">
                  <c:v>360.38518332949201</c:v>
                </c:pt>
                <c:pt idx="155557">
                  <c:v>360.38750008476501</c:v>
                </c:pt>
                <c:pt idx="155558">
                  <c:v>360.38981684003897</c:v>
                </c:pt>
                <c:pt idx="155559">
                  <c:v>360.39213359531198</c:v>
                </c:pt>
                <c:pt idx="155560">
                  <c:v>360.394450350586</c:v>
                </c:pt>
                <c:pt idx="155561">
                  <c:v>360.396767105859</c:v>
                </c:pt>
                <c:pt idx="155562">
                  <c:v>360.39908386113302</c:v>
                </c:pt>
                <c:pt idx="155563">
                  <c:v>360.40140061640602</c:v>
                </c:pt>
                <c:pt idx="155564">
                  <c:v>360.40371737167999</c:v>
                </c:pt>
                <c:pt idx="155565">
                  <c:v>360.40603412695299</c:v>
                </c:pt>
                <c:pt idx="155566">
                  <c:v>360.40835088222701</c:v>
                </c:pt>
                <c:pt idx="155567">
                  <c:v>360.41066763750001</c:v>
                </c:pt>
                <c:pt idx="155568">
                  <c:v>360.41298439277398</c:v>
                </c:pt>
                <c:pt idx="155569">
                  <c:v>360.41530114804698</c:v>
                </c:pt>
                <c:pt idx="155570">
                  <c:v>360.417617903321</c:v>
                </c:pt>
                <c:pt idx="155571">
                  <c:v>360.419934658594</c:v>
                </c:pt>
                <c:pt idx="155572">
                  <c:v>360.42225141386803</c:v>
                </c:pt>
                <c:pt idx="155573">
                  <c:v>360.42456816914103</c:v>
                </c:pt>
                <c:pt idx="155574">
                  <c:v>360.42688492441499</c:v>
                </c:pt>
                <c:pt idx="155575">
                  <c:v>360.42920167968799</c:v>
                </c:pt>
                <c:pt idx="155576">
                  <c:v>360.43151843496202</c:v>
                </c:pt>
                <c:pt idx="155577">
                  <c:v>360.43383519023502</c:v>
                </c:pt>
                <c:pt idx="155578">
                  <c:v>360.43615194550898</c:v>
                </c:pt>
                <c:pt idx="155579">
                  <c:v>360.43846870078198</c:v>
                </c:pt>
                <c:pt idx="155580">
                  <c:v>360.44078545605601</c:v>
                </c:pt>
                <c:pt idx="155581">
                  <c:v>360.44310221132901</c:v>
                </c:pt>
                <c:pt idx="155582">
                  <c:v>360.44541896660297</c:v>
                </c:pt>
                <c:pt idx="155583">
                  <c:v>360.447735721877</c:v>
                </c:pt>
                <c:pt idx="155584">
                  <c:v>360.45005247715</c:v>
                </c:pt>
                <c:pt idx="155585">
                  <c:v>360.45236923242402</c:v>
                </c:pt>
                <c:pt idx="155586">
                  <c:v>360.45468598769702</c:v>
                </c:pt>
                <c:pt idx="155587">
                  <c:v>360.45700274297099</c:v>
                </c:pt>
                <c:pt idx="155588">
                  <c:v>360.45931949824399</c:v>
                </c:pt>
                <c:pt idx="155589">
                  <c:v>360.46163625351801</c:v>
                </c:pt>
                <c:pt idx="155590">
                  <c:v>360.46395300879101</c:v>
                </c:pt>
                <c:pt idx="155591">
                  <c:v>360.46626976406498</c:v>
                </c:pt>
                <c:pt idx="155592">
                  <c:v>360.46858651933798</c:v>
                </c:pt>
                <c:pt idx="155593">
                  <c:v>360.470903274612</c:v>
                </c:pt>
                <c:pt idx="155594">
                  <c:v>360.473220029885</c:v>
                </c:pt>
                <c:pt idx="155595">
                  <c:v>360.47553678515902</c:v>
                </c:pt>
                <c:pt idx="155596">
                  <c:v>360.47785354043202</c:v>
                </c:pt>
                <c:pt idx="155597">
                  <c:v>360.48017029570599</c:v>
                </c:pt>
                <c:pt idx="155598">
                  <c:v>360.48248705097899</c:v>
                </c:pt>
                <c:pt idx="155599">
                  <c:v>360.48480380625301</c:v>
                </c:pt>
                <c:pt idx="155600">
                  <c:v>360.48712056152601</c:v>
                </c:pt>
                <c:pt idx="155601">
                  <c:v>360.48943731679998</c:v>
                </c:pt>
                <c:pt idx="155602">
                  <c:v>360.49175407207298</c:v>
                </c:pt>
                <c:pt idx="155603">
                  <c:v>360.494070827347</c:v>
                </c:pt>
                <c:pt idx="155604">
                  <c:v>360.49638758262</c:v>
                </c:pt>
                <c:pt idx="155605">
                  <c:v>360.49870433789403</c:v>
                </c:pt>
                <c:pt idx="155606">
                  <c:v>360.50102109316703</c:v>
                </c:pt>
                <c:pt idx="155607">
                  <c:v>360.50333784844099</c:v>
                </c:pt>
                <c:pt idx="155608">
                  <c:v>360.50565460371399</c:v>
                </c:pt>
                <c:pt idx="155609">
                  <c:v>360.50797135898802</c:v>
                </c:pt>
                <c:pt idx="155610">
                  <c:v>360.51028811426102</c:v>
                </c:pt>
                <c:pt idx="155611">
                  <c:v>360.51260486953498</c:v>
                </c:pt>
                <c:pt idx="155612">
                  <c:v>360.51492162480798</c:v>
                </c:pt>
                <c:pt idx="155613">
                  <c:v>360.51723838008201</c:v>
                </c:pt>
                <c:pt idx="155614">
                  <c:v>360.51955513535501</c:v>
                </c:pt>
                <c:pt idx="155615">
                  <c:v>360.52187189062897</c:v>
                </c:pt>
                <c:pt idx="155616">
                  <c:v>360.52418864590197</c:v>
                </c:pt>
                <c:pt idx="155617">
                  <c:v>360.526505401176</c:v>
                </c:pt>
                <c:pt idx="155618">
                  <c:v>360.528822156449</c:v>
                </c:pt>
                <c:pt idx="155619">
                  <c:v>360.53113891172302</c:v>
                </c:pt>
                <c:pt idx="155620">
                  <c:v>360.53345566699602</c:v>
                </c:pt>
                <c:pt idx="155621">
                  <c:v>360.53577242226999</c:v>
                </c:pt>
                <c:pt idx="155622">
                  <c:v>360.53808917754299</c:v>
                </c:pt>
                <c:pt idx="155623">
                  <c:v>360.54040593281701</c:v>
                </c:pt>
                <c:pt idx="155624">
                  <c:v>360.54272268809001</c:v>
                </c:pt>
                <c:pt idx="155625">
                  <c:v>360.54503944336398</c:v>
                </c:pt>
                <c:pt idx="155626">
                  <c:v>360.547356198638</c:v>
                </c:pt>
                <c:pt idx="155627">
                  <c:v>360.549672953911</c:v>
                </c:pt>
                <c:pt idx="155628">
                  <c:v>360.55198970918502</c:v>
                </c:pt>
                <c:pt idx="155629">
                  <c:v>360.55430646445802</c:v>
                </c:pt>
                <c:pt idx="155630">
                  <c:v>360.55662321973199</c:v>
                </c:pt>
                <c:pt idx="155631">
                  <c:v>360.55893997500499</c:v>
                </c:pt>
                <c:pt idx="155632">
                  <c:v>360.56125673027901</c:v>
                </c:pt>
                <c:pt idx="155633">
                  <c:v>360.56357348555201</c:v>
                </c:pt>
                <c:pt idx="155634">
                  <c:v>360.56589024082598</c:v>
                </c:pt>
                <c:pt idx="155635">
                  <c:v>360.56820699609898</c:v>
                </c:pt>
                <c:pt idx="155636">
                  <c:v>360.570523751373</c:v>
                </c:pt>
                <c:pt idx="155637">
                  <c:v>360.572840506646</c:v>
                </c:pt>
                <c:pt idx="155638">
                  <c:v>360.57515726192003</c:v>
                </c:pt>
                <c:pt idx="155639">
                  <c:v>360.57747401719303</c:v>
                </c:pt>
                <c:pt idx="155640">
                  <c:v>360.57979077246699</c:v>
                </c:pt>
                <c:pt idx="155641">
                  <c:v>360.58210752773999</c:v>
                </c:pt>
                <c:pt idx="155642">
                  <c:v>360.58442428301402</c:v>
                </c:pt>
                <c:pt idx="155643">
                  <c:v>360.58674103828702</c:v>
                </c:pt>
                <c:pt idx="155644">
                  <c:v>360.58905779356098</c:v>
                </c:pt>
                <c:pt idx="155645">
                  <c:v>360.59137454883398</c:v>
                </c:pt>
                <c:pt idx="155646">
                  <c:v>360.59369130410801</c:v>
                </c:pt>
                <c:pt idx="155647">
                  <c:v>360.59600805938101</c:v>
                </c:pt>
                <c:pt idx="155648">
                  <c:v>360.59832481465497</c:v>
                </c:pt>
                <c:pt idx="155649">
                  <c:v>360.60064156992797</c:v>
                </c:pt>
                <c:pt idx="155650">
                  <c:v>360.602958325202</c:v>
                </c:pt>
                <c:pt idx="155651">
                  <c:v>360.605275080475</c:v>
                </c:pt>
                <c:pt idx="155652">
                  <c:v>360.60759183574902</c:v>
                </c:pt>
                <c:pt idx="155653">
                  <c:v>360.60990859102202</c:v>
                </c:pt>
                <c:pt idx="155654">
                  <c:v>360.61222534629599</c:v>
                </c:pt>
                <c:pt idx="155655">
                  <c:v>360.61454210156899</c:v>
                </c:pt>
                <c:pt idx="155656">
                  <c:v>360.61685885684301</c:v>
                </c:pt>
                <c:pt idx="155657">
                  <c:v>360.61917561211601</c:v>
                </c:pt>
                <c:pt idx="155658">
                  <c:v>360.62149236738998</c:v>
                </c:pt>
                <c:pt idx="155659">
                  <c:v>360.62380912266298</c:v>
                </c:pt>
                <c:pt idx="155660">
                  <c:v>360.626125877937</c:v>
                </c:pt>
                <c:pt idx="155661">
                  <c:v>360.62844263321</c:v>
                </c:pt>
                <c:pt idx="155662">
                  <c:v>360.63075938848402</c:v>
                </c:pt>
                <c:pt idx="155663">
                  <c:v>360.63307614375702</c:v>
                </c:pt>
                <c:pt idx="155664">
                  <c:v>360.63539289903099</c:v>
                </c:pt>
                <c:pt idx="155665">
                  <c:v>360.63770965430399</c:v>
                </c:pt>
                <c:pt idx="155666">
                  <c:v>360.64002640957801</c:v>
                </c:pt>
                <c:pt idx="155667">
                  <c:v>360.64234316485101</c:v>
                </c:pt>
                <c:pt idx="155668">
                  <c:v>360.64465992012498</c:v>
                </c:pt>
                <c:pt idx="155669">
                  <c:v>360.646976675399</c:v>
                </c:pt>
                <c:pt idx="155670">
                  <c:v>360.649293430672</c:v>
                </c:pt>
                <c:pt idx="155671">
                  <c:v>360.65161018594603</c:v>
                </c:pt>
                <c:pt idx="155672">
                  <c:v>360.65392694121903</c:v>
                </c:pt>
                <c:pt idx="155673">
                  <c:v>360.65624369649299</c:v>
                </c:pt>
                <c:pt idx="155674">
                  <c:v>360.65856045176599</c:v>
                </c:pt>
                <c:pt idx="155675">
                  <c:v>360.66087720704002</c:v>
                </c:pt>
                <c:pt idx="155676">
                  <c:v>360.66319396231302</c:v>
                </c:pt>
                <c:pt idx="155677">
                  <c:v>360.66551071758698</c:v>
                </c:pt>
                <c:pt idx="155678">
                  <c:v>360.66782747285998</c:v>
                </c:pt>
                <c:pt idx="155679">
                  <c:v>360.67014422813401</c:v>
                </c:pt>
                <c:pt idx="155680">
                  <c:v>360.67246098340701</c:v>
                </c:pt>
                <c:pt idx="155681">
                  <c:v>360.67477773868097</c:v>
                </c:pt>
                <c:pt idx="155682">
                  <c:v>360.67709449395397</c:v>
                </c:pt>
                <c:pt idx="155683">
                  <c:v>360.679411249228</c:v>
                </c:pt>
                <c:pt idx="155684">
                  <c:v>360.681728004501</c:v>
                </c:pt>
                <c:pt idx="155685">
                  <c:v>360.68404475977502</c:v>
                </c:pt>
                <c:pt idx="155686">
                  <c:v>360.68636151504802</c:v>
                </c:pt>
                <c:pt idx="155687">
                  <c:v>360.68867827032199</c:v>
                </c:pt>
                <c:pt idx="155688">
                  <c:v>360.69099502559499</c:v>
                </c:pt>
                <c:pt idx="155689">
                  <c:v>360.69331178086901</c:v>
                </c:pt>
                <c:pt idx="155690">
                  <c:v>360.69562853614201</c:v>
                </c:pt>
                <c:pt idx="155691">
                  <c:v>360.69794529141598</c:v>
                </c:pt>
                <c:pt idx="155692">
                  <c:v>360.70026204668898</c:v>
                </c:pt>
                <c:pt idx="155693">
                  <c:v>360.702578801963</c:v>
                </c:pt>
                <c:pt idx="155694">
                  <c:v>360.704895557236</c:v>
                </c:pt>
                <c:pt idx="155695">
                  <c:v>360.70721231251002</c:v>
                </c:pt>
                <c:pt idx="155696">
                  <c:v>360.70952906778302</c:v>
                </c:pt>
                <c:pt idx="155697">
                  <c:v>360.71184582305699</c:v>
                </c:pt>
                <c:pt idx="155698">
                  <c:v>360.71416257832999</c:v>
                </c:pt>
                <c:pt idx="155699">
                  <c:v>360.71647933360401</c:v>
                </c:pt>
                <c:pt idx="155700">
                  <c:v>360.71879608887701</c:v>
                </c:pt>
                <c:pt idx="155701">
                  <c:v>360.72111284415098</c:v>
                </c:pt>
                <c:pt idx="155702">
                  <c:v>360.72342959942398</c:v>
                </c:pt>
                <c:pt idx="155703">
                  <c:v>360.725746354698</c:v>
                </c:pt>
                <c:pt idx="155704">
                  <c:v>360.728063109971</c:v>
                </c:pt>
                <c:pt idx="155705">
                  <c:v>360.73037986524503</c:v>
                </c:pt>
                <c:pt idx="155706">
                  <c:v>360.73269662051803</c:v>
                </c:pt>
                <c:pt idx="155707">
                  <c:v>360.73501337579199</c:v>
                </c:pt>
                <c:pt idx="155708">
                  <c:v>360.73733013106499</c:v>
                </c:pt>
                <c:pt idx="155709">
                  <c:v>360.73964688633902</c:v>
                </c:pt>
                <c:pt idx="155710">
                  <c:v>360.74196364161298</c:v>
                </c:pt>
                <c:pt idx="155711">
                  <c:v>360.74428039688598</c:v>
                </c:pt>
                <c:pt idx="155712">
                  <c:v>360.74659715216001</c:v>
                </c:pt>
                <c:pt idx="155713">
                  <c:v>360.74891390743301</c:v>
                </c:pt>
                <c:pt idx="155714">
                  <c:v>360.75123066270697</c:v>
                </c:pt>
                <c:pt idx="155715">
                  <c:v>360.75354741797997</c:v>
                </c:pt>
                <c:pt idx="155716">
                  <c:v>360.755864173254</c:v>
                </c:pt>
                <c:pt idx="155717">
                  <c:v>360.758180928527</c:v>
                </c:pt>
                <c:pt idx="155718">
                  <c:v>360.76049768380102</c:v>
                </c:pt>
                <c:pt idx="155719">
                  <c:v>360.76281443907402</c:v>
                </c:pt>
                <c:pt idx="155720">
                  <c:v>360.76513119434799</c:v>
                </c:pt>
                <c:pt idx="155721">
                  <c:v>360.76744794962099</c:v>
                </c:pt>
                <c:pt idx="155722">
                  <c:v>360.76976470489501</c:v>
                </c:pt>
                <c:pt idx="155723">
                  <c:v>360.77208146016801</c:v>
                </c:pt>
                <c:pt idx="155724">
                  <c:v>360.77439821544198</c:v>
                </c:pt>
                <c:pt idx="155725">
                  <c:v>360.77671497071498</c:v>
                </c:pt>
                <c:pt idx="155726">
                  <c:v>360.779031725989</c:v>
                </c:pt>
                <c:pt idx="155727">
                  <c:v>360.781348481262</c:v>
                </c:pt>
                <c:pt idx="155728">
                  <c:v>360.78366523653602</c:v>
                </c:pt>
                <c:pt idx="155729">
                  <c:v>360.78598199180902</c:v>
                </c:pt>
                <c:pt idx="155730">
                  <c:v>360.78829874708299</c:v>
                </c:pt>
                <c:pt idx="155731">
                  <c:v>360.79061550235599</c:v>
                </c:pt>
                <c:pt idx="155732">
                  <c:v>360.79293225763001</c:v>
                </c:pt>
                <c:pt idx="155733">
                  <c:v>360.79524901290301</c:v>
                </c:pt>
                <c:pt idx="155734">
                  <c:v>360.79756576817698</c:v>
                </c:pt>
                <c:pt idx="155735">
                  <c:v>360.79988252344998</c:v>
                </c:pt>
                <c:pt idx="155736">
                  <c:v>360.802199278724</c:v>
                </c:pt>
                <c:pt idx="155737">
                  <c:v>360.804516033997</c:v>
                </c:pt>
                <c:pt idx="155738">
                  <c:v>360.80683278927103</c:v>
                </c:pt>
                <c:pt idx="155739">
                  <c:v>360.80914954454403</c:v>
                </c:pt>
                <c:pt idx="155740">
                  <c:v>360.81146629981799</c:v>
                </c:pt>
                <c:pt idx="155741">
                  <c:v>360.81378305509099</c:v>
                </c:pt>
                <c:pt idx="155742">
                  <c:v>360.81609981036502</c:v>
                </c:pt>
                <c:pt idx="155743">
                  <c:v>360.81841656563802</c:v>
                </c:pt>
                <c:pt idx="155744">
                  <c:v>360.82073332091198</c:v>
                </c:pt>
                <c:pt idx="155745">
                  <c:v>360.82305007618498</c:v>
                </c:pt>
                <c:pt idx="155746">
                  <c:v>360.82536683145901</c:v>
                </c:pt>
                <c:pt idx="155747">
                  <c:v>360.82768358673201</c:v>
                </c:pt>
                <c:pt idx="155748">
                  <c:v>360.83000034200597</c:v>
                </c:pt>
                <c:pt idx="155749">
                  <c:v>360.83231709727897</c:v>
                </c:pt>
                <c:pt idx="155750">
                  <c:v>360.834633852553</c:v>
                </c:pt>
                <c:pt idx="155751">
                  <c:v>360.836950607826</c:v>
                </c:pt>
                <c:pt idx="155752">
                  <c:v>360.83926736310002</c:v>
                </c:pt>
                <c:pt idx="155753">
                  <c:v>360.84158411837399</c:v>
                </c:pt>
                <c:pt idx="155754">
                  <c:v>360.84390087364699</c:v>
                </c:pt>
                <c:pt idx="155755">
                  <c:v>360.84621762892101</c:v>
                </c:pt>
                <c:pt idx="155756">
                  <c:v>360.84853438419401</c:v>
                </c:pt>
                <c:pt idx="155757">
                  <c:v>360.85085113946798</c:v>
                </c:pt>
                <c:pt idx="155758">
                  <c:v>360.85316789474098</c:v>
                </c:pt>
                <c:pt idx="155759">
                  <c:v>360.855484650015</c:v>
                </c:pt>
                <c:pt idx="155760">
                  <c:v>360.857801405288</c:v>
                </c:pt>
                <c:pt idx="155761">
                  <c:v>360.86011816056202</c:v>
                </c:pt>
                <c:pt idx="155762">
                  <c:v>360.86243491583502</c:v>
                </c:pt>
                <c:pt idx="155763">
                  <c:v>360.86475167110899</c:v>
                </c:pt>
                <c:pt idx="155764">
                  <c:v>360.86706842638199</c:v>
                </c:pt>
                <c:pt idx="155765">
                  <c:v>360.86938518165601</c:v>
                </c:pt>
                <c:pt idx="155766">
                  <c:v>360.87170193692901</c:v>
                </c:pt>
                <c:pt idx="155767">
                  <c:v>360.87401869220298</c:v>
                </c:pt>
                <c:pt idx="155768">
                  <c:v>360.87633544747598</c:v>
                </c:pt>
                <c:pt idx="155769">
                  <c:v>360.87865220275</c:v>
                </c:pt>
                <c:pt idx="155770">
                  <c:v>360.880968958023</c:v>
                </c:pt>
                <c:pt idx="155771">
                  <c:v>360.88328571329703</c:v>
                </c:pt>
                <c:pt idx="155772">
                  <c:v>360.88560246857003</c:v>
                </c:pt>
                <c:pt idx="155773">
                  <c:v>360.88791922384399</c:v>
                </c:pt>
                <c:pt idx="155774">
                  <c:v>360.89023597911699</c:v>
                </c:pt>
                <c:pt idx="155775">
                  <c:v>360.89255273439102</c:v>
                </c:pt>
                <c:pt idx="155776">
                  <c:v>360.89486948966402</c:v>
                </c:pt>
                <c:pt idx="155777">
                  <c:v>360.89718624493798</c:v>
                </c:pt>
                <c:pt idx="155778">
                  <c:v>360.89950300021098</c:v>
                </c:pt>
                <c:pt idx="155779">
                  <c:v>360.90181975548501</c:v>
                </c:pt>
                <c:pt idx="155780">
                  <c:v>360.90413651075801</c:v>
                </c:pt>
                <c:pt idx="155781">
                  <c:v>360.90645326603197</c:v>
                </c:pt>
                <c:pt idx="155782">
                  <c:v>360.90877002130497</c:v>
                </c:pt>
                <c:pt idx="155783">
                  <c:v>360.911086776579</c:v>
                </c:pt>
                <c:pt idx="155784">
                  <c:v>360.913403531852</c:v>
                </c:pt>
                <c:pt idx="155785">
                  <c:v>360.91572028712602</c:v>
                </c:pt>
                <c:pt idx="155786">
                  <c:v>360.91803704239902</c:v>
                </c:pt>
                <c:pt idx="155787">
                  <c:v>360.92035379767299</c:v>
                </c:pt>
                <c:pt idx="155788">
                  <c:v>360.92267055294599</c:v>
                </c:pt>
                <c:pt idx="155789">
                  <c:v>360.92498730822001</c:v>
                </c:pt>
                <c:pt idx="155790">
                  <c:v>360.92730406349301</c:v>
                </c:pt>
                <c:pt idx="155791">
                  <c:v>360.92962081876698</c:v>
                </c:pt>
                <c:pt idx="155792">
                  <c:v>360.93193757403998</c:v>
                </c:pt>
                <c:pt idx="155793">
                  <c:v>360.934254329314</c:v>
                </c:pt>
                <c:pt idx="155794">
                  <c:v>360.936571084587</c:v>
                </c:pt>
                <c:pt idx="155795">
                  <c:v>360.93888783986102</c:v>
                </c:pt>
                <c:pt idx="155796">
                  <c:v>360.94120459513499</c:v>
                </c:pt>
                <c:pt idx="155797">
                  <c:v>360.94352135040799</c:v>
                </c:pt>
                <c:pt idx="155798">
                  <c:v>360.94583810568201</c:v>
                </c:pt>
                <c:pt idx="155799">
                  <c:v>360.94815486095501</c:v>
                </c:pt>
                <c:pt idx="155800">
                  <c:v>360.95047161622898</c:v>
                </c:pt>
                <c:pt idx="155801">
                  <c:v>360.95278837150198</c:v>
                </c:pt>
                <c:pt idx="155802">
                  <c:v>360.955105126776</c:v>
                </c:pt>
                <c:pt idx="155803">
                  <c:v>360.957421882049</c:v>
                </c:pt>
                <c:pt idx="155804">
                  <c:v>360.95973863732303</c:v>
                </c:pt>
                <c:pt idx="155805">
                  <c:v>360.96205539259603</c:v>
                </c:pt>
                <c:pt idx="155806">
                  <c:v>360.96437214786999</c:v>
                </c:pt>
                <c:pt idx="155807">
                  <c:v>360.96668890314299</c:v>
                </c:pt>
                <c:pt idx="155808">
                  <c:v>360.96900565841702</c:v>
                </c:pt>
                <c:pt idx="155809">
                  <c:v>360.97132241369002</c:v>
                </c:pt>
                <c:pt idx="155810">
                  <c:v>360.97363916896398</c:v>
                </c:pt>
                <c:pt idx="155811">
                  <c:v>360.97595592423698</c:v>
                </c:pt>
                <c:pt idx="155812">
                  <c:v>360.97827267951101</c:v>
                </c:pt>
                <c:pt idx="155813">
                  <c:v>360.98058943478401</c:v>
                </c:pt>
                <c:pt idx="155814">
                  <c:v>360.98290619005797</c:v>
                </c:pt>
                <c:pt idx="155815">
                  <c:v>360.98522294533097</c:v>
                </c:pt>
                <c:pt idx="155816">
                  <c:v>360.987539700605</c:v>
                </c:pt>
                <c:pt idx="155817">
                  <c:v>360.989856455878</c:v>
                </c:pt>
                <c:pt idx="155818">
                  <c:v>360.99217321115202</c:v>
                </c:pt>
                <c:pt idx="155819">
                  <c:v>360.99448996642502</c:v>
                </c:pt>
                <c:pt idx="155820">
                  <c:v>360.99680672169899</c:v>
                </c:pt>
                <c:pt idx="155821">
                  <c:v>360.99912347697199</c:v>
                </c:pt>
                <c:pt idx="155822">
                  <c:v>361.00144023224601</c:v>
                </c:pt>
                <c:pt idx="155823">
                  <c:v>361.00375698751901</c:v>
                </c:pt>
                <c:pt idx="155824">
                  <c:v>361.00607374279298</c:v>
                </c:pt>
                <c:pt idx="155825">
                  <c:v>361.00839049806598</c:v>
                </c:pt>
                <c:pt idx="155826">
                  <c:v>361.01070725334</c:v>
                </c:pt>
                <c:pt idx="155827">
                  <c:v>361.013024008613</c:v>
                </c:pt>
                <c:pt idx="155828">
                  <c:v>361.01534076388702</c:v>
                </c:pt>
                <c:pt idx="155829">
                  <c:v>361.01765751916003</c:v>
                </c:pt>
                <c:pt idx="155830">
                  <c:v>361.01997427443399</c:v>
                </c:pt>
                <c:pt idx="155831">
                  <c:v>361.02229102970699</c:v>
                </c:pt>
                <c:pt idx="155832">
                  <c:v>361.02460778498101</c:v>
                </c:pt>
                <c:pt idx="155833">
                  <c:v>361.02692454025402</c:v>
                </c:pt>
                <c:pt idx="155834">
                  <c:v>361.02924129552798</c:v>
                </c:pt>
                <c:pt idx="155835">
                  <c:v>361.03155805080098</c:v>
                </c:pt>
                <c:pt idx="155836">
                  <c:v>361.033874806075</c:v>
                </c:pt>
                <c:pt idx="155837">
                  <c:v>361.03619156134801</c:v>
                </c:pt>
                <c:pt idx="155838">
                  <c:v>361.03850831662203</c:v>
                </c:pt>
                <c:pt idx="155839">
                  <c:v>361.04082507189599</c:v>
                </c:pt>
                <c:pt idx="155840">
                  <c:v>361.04314182716899</c:v>
                </c:pt>
                <c:pt idx="155841">
                  <c:v>361.04545858244302</c:v>
                </c:pt>
                <c:pt idx="155842">
                  <c:v>361.04777533771602</c:v>
                </c:pt>
                <c:pt idx="155843">
                  <c:v>361.05009209298998</c:v>
                </c:pt>
                <c:pt idx="155844">
                  <c:v>361.05240884826298</c:v>
                </c:pt>
                <c:pt idx="155845">
                  <c:v>361.05472560353701</c:v>
                </c:pt>
                <c:pt idx="155846">
                  <c:v>361.05704235881001</c:v>
                </c:pt>
                <c:pt idx="155847">
                  <c:v>361.05935911408397</c:v>
                </c:pt>
                <c:pt idx="155848">
                  <c:v>361.06167586935697</c:v>
                </c:pt>
                <c:pt idx="155849">
                  <c:v>361.063992624631</c:v>
                </c:pt>
                <c:pt idx="155850">
                  <c:v>361.066309379904</c:v>
                </c:pt>
                <c:pt idx="155851">
                  <c:v>361.06862613517802</c:v>
                </c:pt>
                <c:pt idx="155852">
                  <c:v>361.07094289045102</c:v>
                </c:pt>
                <c:pt idx="155853">
                  <c:v>361.07325964572499</c:v>
                </c:pt>
                <c:pt idx="155854">
                  <c:v>361.07557640099799</c:v>
                </c:pt>
                <c:pt idx="155855">
                  <c:v>361.07789315627201</c:v>
                </c:pt>
                <c:pt idx="155856">
                  <c:v>361.08020991154501</c:v>
                </c:pt>
                <c:pt idx="155857">
                  <c:v>361.08252666681898</c:v>
                </c:pt>
                <c:pt idx="155858">
                  <c:v>361.08484342209198</c:v>
                </c:pt>
                <c:pt idx="155859">
                  <c:v>361.087160177366</c:v>
                </c:pt>
                <c:pt idx="155860">
                  <c:v>361.089476932639</c:v>
                </c:pt>
                <c:pt idx="155861">
                  <c:v>361.09179368791303</c:v>
                </c:pt>
                <c:pt idx="155862">
                  <c:v>361.09411044318603</c:v>
                </c:pt>
                <c:pt idx="155863">
                  <c:v>361.09642719845999</c:v>
                </c:pt>
                <c:pt idx="155864">
                  <c:v>361.09874395373299</c:v>
                </c:pt>
                <c:pt idx="155865">
                  <c:v>361.10106070900702</c:v>
                </c:pt>
                <c:pt idx="155866">
                  <c:v>361.10337746428002</c:v>
                </c:pt>
                <c:pt idx="155867">
                  <c:v>361.10569421955398</c:v>
                </c:pt>
                <c:pt idx="155868">
                  <c:v>361.10801097482698</c:v>
                </c:pt>
                <c:pt idx="155869">
                  <c:v>361.11032773010101</c:v>
                </c:pt>
                <c:pt idx="155870">
                  <c:v>361.11264448537401</c:v>
                </c:pt>
                <c:pt idx="155871">
                  <c:v>361.11496124064797</c:v>
                </c:pt>
                <c:pt idx="155872">
                  <c:v>361.11727799592097</c:v>
                </c:pt>
                <c:pt idx="155873">
                  <c:v>361.119594751195</c:v>
                </c:pt>
                <c:pt idx="155874">
                  <c:v>361.121911506468</c:v>
                </c:pt>
                <c:pt idx="155875">
                  <c:v>361.12422826174202</c:v>
                </c:pt>
                <c:pt idx="155876">
                  <c:v>361.12654501701502</c:v>
                </c:pt>
                <c:pt idx="155877">
                  <c:v>361.12886177228899</c:v>
                </c:pt>
                <c:pt idx="155878">
                  <c:v>361.13117852756199</c:v>
                </c:pt>
                <c:pt idx="155879">
                  <c:v>361.13349528283601</c:v>
                </c:pt>
                <c:pt idx="155880">
                  <c:v>361.13581203810901</c:v>
                </c:pt>
                <c:pt idx="155881">
                  <c:v>361.13812879338298</c:v>
                </c:pt>
                <c:pt idx="155882">
                  <c:v>361.140445548657</c:v>
                </c:pt>
                <c:pt idx="155883">
                  <c:v>361.14276230393</c:v>
                </c:pt>
                <c:pt idx="155884">
                  <c:v>361.14507905920402</c:v>
                </c:pt>
                <c:pt idx="155885">
                  <c:v>361.14739581447702</c:v>
                </c:pt>
                <c:pt idx="155886">
                  <c:v>361.14971256975099</c:v>
                </c:pt>
                <c:pt idx="155887">
                  <c:v>361.15202932502399</c:v>
                </c:pt>
                <c:pt idx="155888">
                  <c:v>361.15434608029801</c:v>
                </c:pt>
                <c:pt idx="155889">
                  <c:v>361.15666283557101</c:v>
                </c:pt>
                <c:pt idx="155890">
                  <c:v>361.15897959084498</c:v>
                </c:pt>
                <c:pt idx="155891">
                  <c:v>361.16129634611798</c:v>
                </c:pt>
                <c:pt idx="155892">
                  <c:v>361.163613101392</c:v>
                </c:pt>
                <c:pt idx="155893">
                  <c:v>361.165929856665</c:v>
                </c:pt>
                <c:pt idx="155894">
                  <c:v>361.16824661193903</c:v>
                </c:pt>
                <c:pt idx="155895">
                  <c:v>361.17056336721203</c:v>
                </c:pt>
                <c:pt idx="155896">
                  <c:v>361.17288012248599</c:v>
                </c:pt>
                <c:pt idx="155897">
                  <c:v>361.17519687775899</c:v>
                </c:pt>
                <c:pt idx="155898">
                  <c:v>361.17751363303302</c:v>
                </c:pt>
                <c:pt idx="155899">
                  <c:v>361.17983038830602</c:v>
                </c:pt>
                <c:pt idx="155900">
                  <c:v>361.18214714357998</c:v>
                </c:pt>
                <c:pt idx="155901">
                  <c:v>361.18446389885298</c:v>
                </c:pt>
                <c:pt idx="155902">
                  <c:v>361.18678065412701</c:v>
                </c:pt>
                <c:pt idx="155903">
                  <c:v>361.18909740940001</c:v>
                </c:pt>
                <c:pt idx="155904">
                  <c:v>361.19141416467397</c:v>
                </c:pt>
                <c:pt idx="155905">
                  <c:v>361.19373091994697</c:v>
                </c:pt>
                <c:pt idx="155906">
                  <c:v>361.196047675221</c:v>
                </c:pt>
                <c:pt idx="155907">
                  <c:v>361.198364430494</c:v>
                </c:pt>
                <c:pt idx="155908">
                  <c:v>361.20068118576802</c:v>
                </c:pt>
                <c:pt idx="155909">
                  <c:v>361.20299794104102</c:v>
                </c:pt>
                <c:pt idx="155910">
                  <c:v>361.20531469631499</c:v>
                </c:pt>
                <c:pt idx="155911">
                  <c:v>361.20763145158799</c:v>
                </c:pt>
                <c:pt idx="155912">
                  <c:v>361.20994820686201</c:v>
                </c:pt>
                <c:pt idx="155913">
                  <c:v>361.21226496213501</c:v>
                </c:pt>
                <c:pt idx="155914">
                  <c:v>361.21458171740898</c:v>
                </c:pt>
                <c:pt idx="155915">
                  <c:v>361.21689847268198</c:v>
                </c:pt>
                <c:pt idx="155916">
                  <c:v>361.219215227956</c:v>
                </c:pt>
                <c:pt idx="155917">
                  <c:v>361.221531983229</c:v>
                </c:pt>
                <c:pt idx="155918">
                  <c:v>361.22384873850302</c:v>
                </c:pt>
                <c:pt idx="155919">
                  <c:v>361.22616549377602</c:v>
                </c:pt>
                <c:pt idx="155920">
                  <c:v>361.22848224904999</c:v>
                </c:pt>
                <c:pt idx="155921">
                  <c:v>361.23079900432299</c:v>
                </c:pt>
                <c:pt idx="155922">
                  <c:v>361.23311575959701</c:v>
                </c:pt>
                <c:pt idx="155923">
                  <c:v>361.23543251487001</c:v>
                </c:pt>
                <c:pt idx="155924">
                  <c:v>361.23774927014398</c:v>
                </c:pt>
                <c:pt idx="155925">
                  <c:v>361.240066025418</c:v>
                </c:pt>
                <c:pt idx="155926">
                  <c:v>361.242382780691</c:v>
                </c:pt>
                <c:pt idx="155927">
                  <c:v>361.24469953596503</c:v>
                </c:pt>
                <c:pt idx="155928">
                  <c:v>361.24701629123803</c:v>
                </c:pt>
                <c:pt idx="155929">
                  <c:v>361.24933304651199</c:v>
                </c:pt>
                <c:pt idx="155930">
                  <c:v>361.25164980178499</c:v>
                </c:pt>
                <c:pt idx="155931">
                  <c:v>361.25396655705902</c:v>
                </c:pt>
                <c:pt idx="155932">
                  <c:v>361.25628331233202</c:v>
                </c:pt>
                <c:pt idx="155933">
                  <c:v>361.25860006760598</c:v>
                </c:pt>
                <c:pt idx="155934">
                  <c:v>361.26091682287898</c:v>
                </c:pt>
                <c:pt idx="155935">
                  <c:v>361.26323357815301</c:v>
                </c:pt>
                <c:pt idx="155936">
                  <c:v>361.26555033342601</c:v>
                </c:pt>
                <c:pt idx="155937">
                  <c:v>361.26786708869997</c:v>
                </c:pt>
                <c:pt idx="155938">
                  <c:v>361.27018384397297</c:v>
                </c:pt>
                <c:pt idx="155939">
                  <c:v>361.272500599247</c:v>
                </c:pt>
                <c:pt idx="155940">
                  <c:v>361.27481735452</c:v>
                </c:pt>
                <c:pt idx="155941">
                  <c:v>361.27713410979402</c:v>
                </c:pt>
                <c:pt idx="155942">
                  <c:v>361.27945086506702</c:v>
                </c:pt>
                <c:pt idx="155943">
                  <c:v>361.28176762034099</c:v>
                </c:pt>
                <c:pt idx="155944">
                  <c:v>361.28408437561399</c:v>
                </c:pt>
                <c:pt idx="155945">
                  <c:v>361.28640113088801</c:v>
                </c:pt>
                <c:pt idx="155946">
                  <c:v>361.28871788616101</c:v>
                </c:pt>
                <c:pt idx="155947">
                  <c:v>361.29103464143498</c:v>
                </c:pt>
                <c:pt idx="155948">
                  <c:v>361.29335139670798</c:v>
                </c:pt>
                <c:pt idx="155949">
                  <c:v>361.295668151982</c:v>
                </c:pt>
                <c:pt idx="155950">
                  <c:v>361.297984907255</c:v>
                </c:pt>
                <c:pt idx="155951">
                  <c:v>361.30030166252902</c:v>
                </c:pt>
                <c:pt idx="155952">
                  <c:v>361.30261841780202</c:v>
                </c:pt>
                <c:pt idx="155953">
                  <c:v>361.30493517307599</c:v>
                </c:pt>
                <c:pt idx="155954">
                  <c:v>361.30725192834899</c:v>
                </c:pt>
                <c:pt idx="155955">
                  <c:v>361.30956868362301</c:v>
                </c:pt>
                <c:pt idx="155956">
                  <c:v>361.31188543889601</c:v>
                </c:pt>
                <c:pt idx="155957">
                  <c:v>361.31420219416998</c:v>
                </c:pt>
                <c:pt idx="155958">
                  <c:v>361.31651894944298</c:v>
                </c:pt>
                <c:pt idx="155959">
                  <c:v>361.318835704717</c:v>
                </c:pt>
                <c:pt idx="155960">
                  <c:v>361.32115245999</c:v>
                </c:pt>
                <c:pt idx="155961">
                  <c:v>361.32346921526403</c:v>
                </c:pt>
                <c:pt idx="155962">
                  <c:v>361.32578597053703</c:v>
                </c:pt>
                <c:pt idx="155963">
                  <c:v>361.32810272581099</c:v>
                </c:pt>
                <c:pt idx="155964">
                  <c:v>361.33041948108399</c:v>
                </c:pt>
                <c:pt idx="155965">
                  <c:v>361.33273623635802</c:v>
                </c:pt>
                <c:pt idx="155966">
                  <c:v>361.33505299163102</c:v>
                </c:pt>
                <c:pt idx="155967">
                  <c:v>361.33736974690498</c:v>
                </c:pt>
                <c:pt idx="155968">
                  <c:v>361.33968650217901</c:v>
                </c:pt>
                <c:pt idx="155969">
                  <c:v>361.34200325745201</c:v>
                </c:pt>
                <c:pt idx="155970">
                  <c:v>361.34432001272597</c:v>
                </c:pt>
                <c:pt idx="155971">
                  <c:v>361.34663676799897</c:v>
                </c:pt>
                <c:pt idx="155972">
                  <c:v>361.348953523273</c:v>
                </c:pt>
                <c:pt idx="155973">
                  <c:v>361.351270278546</c:v>
                </c:pt>
                <c:pt idx="155974">
                  <c:v>361.35358703382002</c:v>
                </c:pt>
                <c:pt idx="155975">
                  <c:v>361.35590378909302</c:v>
                </c:pt>
                <c:pt idx="155976">
                  <c:v>361.35822054436699</c:v>
                </c:pt>
                <c:pt idx="155977">
                  <c:v>361.36053729963999</c:v>
                </c:pt>
                <c:pt idx="155978">
                  <c:v>361.36285405491401</c:v>
                </c:pt>
                <c:pt idx="155979">
                  <c:v>361.36517081018701</c:v>
                </c:pt>
                <c:pt idx="155980">
                  <c:v>361.36748756546098</c:v>
                </c:pt>
                <c:pt idx="155981">
                  <c:v>361.36980432073398</c:v>
                </c:pt>
                <c:pt idx="155982">
                  <c:v>361.372121076008</c:v>
                </c:pt>
                <c:pt idx="155983">
                  <c:v>361.374437831281</c:v>
                </c:pt>
                <c:pt idx="155984">
                  <c:v>361.37675458655502</c:v>
                </c:pt>
                <c:pt idx="155985">
                  <c:v>361.37907134182802</c:v>
                </c:pt>
                <c:pt idx="155986">
                  <c:v>361.38138809710199</c:v>
                </c:pt>
                <c:pt idx="155987">
                  <c:v>361.38370485237499</c:v>
                </c:pt>
                <c:pt idx="155988">
                  <c:v>361.38602160764901</c:v>
                </c:pt>
                <c:pt idx="155989">
                  <c:v>361.38833836292201</c:v>
                </c:pt>
                <c:pt idx="155990">
                  <c:v>361.39065511819598</c:v>
                </c:pt>
                <c:pt idx="155991">
                  <c:v>361.39297187346898</c:v>
                </c:pt>
                <c:pt idx="155992">
                  <c:v>361.395288628743</c:v>
                </c:pt>
                <c:pt idx="155993">
                  <c:v>361.397605384016</c:v>
                </c:pt>
                <c:pt idx="155994">
                  <c:v>361.39992213929003</c:v>
                </c:pt>
                <c:pt idx="155995">
                  <c:v>361.40223889456303</c:v>
                </c:pt>
                <c:pt idx="155996">
                  <c:v>361.40455564983699</c:v>
                </c:pt>
                <c:pt idx="155997">
                  <c:v>361.40687240510999</c:v>
                </c:pt>
                <c:pt idx="155998">
                  <c:v>361.40918916038402</c:v>
                </c:pt>
                <c:pt idx="155999">
                  <c:v>361.41150591565702</c:v>
                </c:pt>
                <c:pt idx="156000">
                  <c:v>361.41382267093098</c:v>
                </c:pt>
                <c:pt idx="156001">
                  <c:v>361.41613942620398</c:v>
                </c:pt>
                <c:pt idx="156002">
                  <c:v>361.41845618147801</c:v>
                </c:pt>
                <c:pt idx="156003">
                  <c:v>361.42077293675101</c:v>
                </c:pt>
                <c:pt idx="156004">
                  <c:v>361.42308969202497</c:v>
                </c:pt>
                <c:pt idx="156005">
                  <c:v>361.42540644729797</c:v>
                </c:pt>
                <c:pt idx="156006">
                  <c:v>361.427723202572</c:v>
                </c:pt>
                <c:pt idx="156007">
                  <c:v>361.430039957845</c:v>
                </c:pt>
                <c:pt idx="156008">
                  <c:v>361.43235671311902</c:v>
                </c:pt>
                <c:pt idx="156009">
                  <c:v>361.43467346839299</c:v>
                </c:pt>
                <c:pt idx="156010">
                  <c:v>361.43699022366599</c:v>
                </c:pt>
                <c:pt idx="156011">
                  <c:v>361.43930697894001</c:v>
                </c:pt>
                <c:pt idx="156012">
                  <c:v>361.44162373421301</c:v>
                </c:pt>
                <c:pt idx="156013">
                  <c:v>361.44394048948698</c:v>
                </c:pt>
                <c:pt idx="156014">
                  <c:v>361.44625724475998</c:v>
                </c:pt>
                <c:pt idx="156015">
                  <c:v>361.448574000034</c:v>
                </c:pt>
                <c:pt idx="156016">
                  <c:v>361.450890755307</c:v>
                </c:pt>
                <c:pt idx="156017">
                  <c:v>361.45320751058102</c:v>
                </c:pt>
                <c:pt idx="156018">
                  <c:v>361.45552426585402</c:v>
                </c:pt>
                <c:pt idx="156019">
                  <c:v>361.45784102112799</c:v>
                </c:pt>
                <c:pt idx="156020">
                  <c:v>361.46015777640099</c:v>
                </c:pt>
                <c:pt idx="156021">
                  <c:v>361.46247453167501</c:v>
                </c:pt>
                <c:pt idx="156022">
                  <c:v>361.46479128694801</c:v>
                </c:pt>
                <c:pt idx="156023">
                  <c:v>361.46710804222198</c:v>
                </c:pt>
                <c:pt idx="156024">
                  <c:v>361.46942479749498</c:v>
                </c:pt>
                <c:pt idx="156025">
                  <c:v>361.471741552769</c:v>
                </c:pt>
                <c:pt idx="156026">
                  <c:v>361.474058308042</c:v>
                </c:pt>
                <c:pt idx="156027">
                  <c:v>361.47637506331603</c:v>
                </c:pt>
                <c:pt idx="156028">
                  <c:v>361.47869181858903</c:v>
                </c:pt>
                <c:pt idx="156029">
                  <c:v>361.48100857386299</c:v>
                </c:pt>
                <c:pt idx="156030">
                  <c:v>361.48332532913599</c:v>
                </c:pt>
                <c:pt idx="156031">
                  <c:v>361.48564208441002</c:v>
                </c:pt>
                <c:pt idx="156032">
                  <c:v>361.48795883968302</c:v>
                </c:pt>
                <c:pt idx="156033">
                  <c:v>361.49027559495698</c:v>
                </c:pt>
                <c:pt idx="156034">
                  <c:v>361.49259235022998</c:v>
                </c:pt>
                <c:pt idx="156035">
                  <c:v>361.49490910550401</c:v>
                </c:pt>
                <c:pt idx="156036">
                  <c:v>361.49722586077701</c:v>
                </c:pt>
                <c:pt idx="156037">
                  <c:v>361.49954261605097</c:v>
                </c:pt>
                <c:pt idx="156038">
                  <c:v>361.50185937132397</c:v>
                </c:pt>
                <c:pt idx="156039">
                  <c:v>361.504176126598</c:v>
                </c:pt>
                <c:pt idx="156040">
                  <c:v>361.506492881871</c:v>
                </c:pt>
                <c:pt idx="156041">
                  <c:v>361.50880963714502</c:v>
                </c:pt>
                <c:pt idx="156042">
                  <c:v>361.51112639241802</c:v>
                </c:pt>
                <c:pt idx="156043">
                  <c:v>361.51344314769199</c:v>
                </c:pt>
                <c:pt idx="156044">
                  <c:v>361.51575990296499</c:v>
                </c:pt>
                <c:pt idx="156045">
                  <c:v>361.51807665823901</c:v>
                </c:pt>
                <c:pt idx="156046">
                  <c:v>361.52039341351201</c:v>
                </c:pt>
                <c:pt idx="156047">
                  <c:v>361.52271016878598</c:v>
                </c:pt>
                <c:pt idx="156048">
                  <c:v>361.52502692405898</c:v>
                </c:pt>
                <c:pt idx="156049">
                  <c:v>361.527343679333</c:v>
                </c:pt>
                <c:pt idx="156050">
                  <c:v>361.529660434606</c:v>
                </c:pt>
                <c:pt idx="156051">
                  <c:v>361.53197718988002</c:v>
                </c:pt>
                <c:pt idx="156052">
                  <c:v>361.53429394515399</c:v>
                </c:pt>
                <c:pt idx="156053">
                  <c:v>361.53661070042699</c:v>
                </c:pt>
                <c:pt idx="156054">
                  <c:v>361.53892745570101</c:v>
                </c:pt>
                <c:pt idx="156055">
                  <c:v>361.54124421097401</c:v>
                </c:pt>
                <c:pt idx="156056">
                  <c:v>361.54356096624798</c:v>
                </c:pt>
                <c:pt idx="156057">
                  <c:v>361.54587772152098</c:v>
                </c:pt>
                <c:pt idx="156058">
                  <c:v>361.548194476795</c:v>
                </c:pt>
                <c:pt idx="156059">
                  <c:v>361.550511232068</c:v>
                </c:pt>
                <c:pt idx="156060">
                  <c:v>361.55282798734203</c:v>
                </c:pt>
                <c:pt idx="156061">
                  <c:v>361.55514474261503</c:v>
                </c:pt>
                <c:pt idx="156062">
                  <c:v>361.55746149788899</c:v>
                </c:pt>
                <c:pt idx="156063">
                  <c:v>361.55977825316199</c:v>
                </c:pt>
                <c:pt idx="156064">
                  <c:v>361.56209500843602</c:v>
                </c:pt>
                <c:pt idx="156065">
                  <c:v>361.56441176370902</c:v>
                </c:pt>
                <c:pt idx="156066">
                  <c:v>361.56672851898298</c:v>
                </c:pt>
                <c:pt idx="156067">
                  <c:v>361.56904527425598</c:v>
                </c:pt>
                <c:pt idx="156068">
                  <c:v>361.57136202953001</c:v>
                </c:pt>
                <c:pt idx="156069">
                  <c:v>361.57367878480301</c:v>
                </c:pt>
                <c:pt idx="156070">
                  <c:v>361.57599554007697</c:v>
                </c:pt>
                <c:pt idx="156071">
                  <c:v>361.57831229534997</c:v>
                </c:pt>
                <c:pt idx="156072">
                  <c:v>361.580629050624</c:v>
                </c:pt>
                <c:pt idx="156073">
                  <c:v>361.582945805897</c:v>
                </c:pt>
                <c:pt idx="156074">
                  <c:v>361.58526256117102</c:v>
                </c:pt>
                <c:pt idx="156075">
                  <c:v>361.58757931644402</c:v>
                </c:pt>
                <c:pt idx="156076">
                  <c:v>361.58989607171799</c:v>
                </c:pt>
                <c:pt idx="156077">
                  <c:v>361.59221282699099</c:v>
                </c:pt>
                <c:pt idx="156078">
                  <c:v>361.59452958226501</c:v>
                </c:pt>
                <c:pt idx="156079">
                  <c:v>361.59684633753801</c:v>
                </c:pt>
                <c:pt idx="156080">
                  <c:v>361.59916309281198</c:v>
                </c:pt>
                <c:pt idx="156081">
                  <c:v>361.60147984808498</c:v>
                </c:pt>
                <c:pt idx="156082">
                  <c:v>361.603796603359</c:v>
                </c:pt>
                <c:pt idx="156083">
                  <c:v>361.606113358632</c:v>
                </c:pt>
                <c:pt idx="156084">
                  <c:v>361.60843011390602</c:v>
                </c:pt>
                <c:pt idx="156085">
                  <c:v>361.61074686917902</c:v>
                </c:pt>
                <c:pt idx="156086">
                  <c:v>361.61306362445299</c:v>
                </c:pt>
                <c:pt idx="156087">
                  <c:v>361.61538037972599</c:v>
                </c:pt>
                <c:pt idx="156088">
                  <c:v>361.61769713500001</c:v>
                </c:pt>
                <c:pt idx="156089">
                  <c:v>361.62001389027301</c:v>
                </c:pt>
                <c:pt idx="156090">
                  <c:v>361.62233064554698</c:v>
                </c:pt>
                <c:pt idx="156091">
                  <c:v>361.62464740081998</c:v>
                </c:pt>
                <c:pt idx="156092">
                  <c:v>361.626964156094</c:v>
                </c:pt>
                <c:pt idx="156093">
                  <c:v>361.629280911367</c:v>
                </c:pt>
                <c:pt idx="156094">
                  <c:v>361.63159766664103</c:v>
                </c:pt>
                <c:pt idx="156095">
                  <c:v>361.63391442191499</c:v>
                </c:pt>
                <c:pt idx="156096">
                  <c:v>361.63623117718799</c:v>
                </c:pt>
                <c:pt idx="156097">
                  <c:v>361.63854793246202</c:v>
                </c:pt>
                <c:pt idx="156098">
                  <c:v>361.64086468773502</c:v>
                </c:pt>
                <c:pt idx="156099">
                  <c:v>361.64318144300898</c:v>
                </c:pt>
                <c:pt idx="156100">
                  <c:v>361.64549819828198</c:v>
                </c:pt>
                <c:pt idx="156101">
                  <c:v>361.64781495355601</c:v>
                </c:pt>
                <c:pt idx="156102">
                  <c:v>361.65013170882901</c:v>
                </c:pt>
                <c:pt idx="156103">
                  <c:v>361.65244846410297</c:v>
                </c:pt>
                <c:pt idx="156104">
                  <c:v>361.65476521937597</c:v>
                </c:pt>
                <c:pt idx="156105">
                  <c:v>361.65708197465</c:v>
                </c:pt>
                <c:pt idx="156106">
                  <c:v>361.659398729923</c:v>
                </c:pt>
                <c:pt idx="156107">
                  <c:v>361.66171548519702</c:v>
                </c:pt>
                <c:pt idx="156108">
                  <c:v>361.66403224047002</c:v>
                </c:pt>
                <c:pt idx="156109">
                  <c:v>361.66634899574399</c:v>
                </c:pt>
                <c:pt idx="156110">
                  <c:v>361.66866575101699</c:v>
                </c:pt>
                <c:pt idx="156111">
                  <c:v>361.67098250629101</c:v>
                </c:pt>
                <c:pt idx="156112">
                  <c:v>361.67329926156401</c:v>
                </c:pt>
                <c:pt idx="156113">
                  <c:v>361.67561601683798</c:v>
                </c:pt>
                <c:pt idx="156114">
                  <c:v>361.67793277211098</c:v>
                </c:pt>
                <c:pt idx="156115">
                  <c:v>361.680249527385</c:v>
                </c:pt>
                <c:pt idx="156116">
                  <c:v>361.682566282658</c:v>
                </c:pt>
                <c:pt idx="156117">
                  <c:v>361.68488303793202</c:v>
                </c:pt>
                <c:pt idx="156118">
                  <c:v>361.68719979320502</c:v>
                </c:pt>
                <c:pt idx="156119">
                  <c:v>361.68951654847899</c:v>
                </c:pt>
                <c:pt idx="156120">
                  <c:v>361.69183330375199</c:v>
                </c:pt>
                <c:pt idx="156121">
                  <c:v>361.69415005902601</c:v>
                </c:pt>
                <c:pt idx="156122">
                  <c:v>361.69646681429901</c:v>
                </c:pt>
                <c:pt idx="156123">
                  <c:v>361.69878356957298</c:v>
                </c:pt>
                <c:pt idx="156124">
                  <c:v>361.70110032484598</c:v>
                </c:pt>
                <c:pt idx="156125">
                  <c:v>361.70341708012</c:v>
                </c:pt>
                <c:pt idx="156126">
                  <c:v>361.705733835393</c:v>
                </c:pt>
                <c:pt idx="156127">
                  <c:v>361.70805059066703</c:v>
                </c:pt>
                <c:pt idx="156128">
                  <c:v>361.71036734594003</c:v>
                </c:pt>
                <c:pt idx="156129">
                  <c:v>361.71268410121399</c:v>
                </c:pt>
                <c:pt idx="156130">
                  <c:v>361.71500085648699</c:v>
                </c:pt>
                <c:pt idx="156131">
                  <c:v>361.71731761176102</c:v>
                </c:pt>
                <c:pt idx="156132">
                  <c:v>361.71963436703402</c:v>
                </c:pt>
                <c:pt idx="156133">
                  <c:v>361.72195112230798</c:v>
                </c:pt>
                <c:pt idx="156134">
                  <c:v>361.72426787758098</c:v>
                </c:pt>
                <c:pt idx="156135">
                  <c:v>361.72658463285501</c:v>
                </c:pt>
                <c:pt idx="156136">
                  <c:v>361.72890138812801</c:v>
                </c:pt>
                <c:pt idx="156137">
                  <c:v>361.73121814340197</c:v>
                </c:pt>
                <c:pt idx="156138">
                  <c:v>361.733534898676</c:v>
                </c:pt>
                <c:pt idx="156139">
                  <c:v>361.735851653949</c:v>
                </c:pt>
                <c:pt idx="156140">
                  <c:v>361.73816840922302</c:v>
                </c:pt>
                <c:pt idx="156141">
                  <c:v>361.74048516449602</c:v>
                </c:pt>
                <c:pt idx="156142">
                  <c:v>361.74280191976999</c:v>
                </c:pt>
                <c:pt idx="156143">
                  <c:v>361.74511867504299</c:v>
                </c:pt>
                <c:pt idx="156144">
                  <c:v>361.74743543031701</c:v>
                </c:pt>
                <c:pt idx="156145">
                  <c:v>361.74975218559001</c:v>
                </c:pt>
                <c:pt idx="156146">
                  <c:v>361.75206894086398</c:v>
                </c:pt>
                <c:pt idx="156147">
                  <c:v>361.75438569613698</c:v>
                </c:pt>
                <c:pt idx="156148">
                  <c:v>361.756702451411</c:v>
                </c:pt>
                <c:pt idx="156149">
                  <c:v>361.759019206684</c:v>
                </c:pt>
                <c:pt idx="156150">
                  <c:v>361.76133596195803</c:v>
                </c:pt>
                <c:pt idx="156151">
                  <c:v>361.76365271723103</c:v>
                </c:pt>
                <c:pt idx="156152">
                  <c:v>361.76596947250499</c:v>
                </c:pt>
                <c:pt idx="156153">
                  <c:v>361.76828622777799</c:v>
                </c:pt>
                <c:pt idx="156154">
                  <c:v>361.77060298305202</c:v>
                </c:pt>
                <c:pt idx="156155">
                  <c:v>361.77291973832502</c:v>
                </c:pt>
                <c:pt idx="156156">
                  <c:v>361.77523649359898</c:v>
                </c:pt>
                <c:pt idx="156157">
                  <c:v>361.77755324887198</c:v>
                </c:pt>
                <c:pt idx="156158">
                  <c:v>361.77987000414601</c:v>
                </c:pt>
                <c:pt idx="156159">
                  <c:v>361.78218675941901</c:v>
                </c:pt>
                <c:pt idx="156160">
                  <c:v>361.78450351469297</c:v>
                </c:pt>
                <c:pt idx="156161">
                  <c:v>361.78682026996597</c:v>
                </c:pt>
                <c:pt idx="156162">
                  <c:v>361.78913702524</c:v>
                </c:pt>
                <c:pt idx="156163">
                  <c:v>361.791453780513</c:v>
                </c:pt>
                <c:pt idx="156164">
                  <c:v>361.79377053578702</c:v>
                </c:pt>
                <c:pt idx="156165">
                  <c:v>361.79608729106002</c:v>
                </c:pt>
                <c:pt idx="156166">
                  <c:v>361.79840404633399</c:v>
                </c:pt>
                <c:pt idx="156167">
                  <c:v>361.80072080160699</c:v>
                </c:pt>
                <c:pt idx="156168">
                  <c:v>361.80303755688101</c:v>
                </c:pt>
                <c:pt idx="156169">
                  <c:v>361.80535431215401</c:v>
                </c:pt>
                <c:pt idx="156170">
                  <c:v>361.80767106742798</c:v>
                </c:pt>
                <c:pt idx="156171">
                  <c:v>361.80998782270098</c:v>
                </c:pt>
                <c:pt idx="156172">
                  <c:v>361.812304577975</c:v>
                </c:pt>
                <c:pt idx="156173">
                  <c:v>361.814621333248</c:v>
                </c:pt>
                <c:pt idx="156174">
                  <c:v>361.81693808852202</c:v>
                </c:pt>
                <c:pt idx="156175">
                  <c:v>361.81925484379502</c:v>
                </c:pt>
                <c:pt idx="156176">
                  <c:v>361.82157159906899</c:v>
                </c:pt>
                <c:pt idx="156177">
                  <c:v>361.82388835434199</c:v>
                </c:pt>
                <c:pt idx="156178">
                  <c:v>361.82620510961601</c:v>
                </c:pt>
                <c:pt idx="156179">
                  <c:v>361.82852186488901</c:v>
                </c:pt>
                <c:pt idx="156180">
                  <c:v>361.83083862016298</c:v>
                </c:pt>
                <c:pt idx="156181">
                  <c:v>361.833155375437</c:v>
                </c:pt>
                <c:pt idx="156182">
                  <c:v>361.83547213071</c:v>
                </c:pt>
                <c:pt idx="156183">
                  <c:v>361.83778888598403</c:v>
                </c:pt>
                <c:pt idx="156184">
                  <c:v>361.84010564125703</c:v>
                </c:pt>
                <c:pt idx="156185">
                  <c:v>361.84242239653099</c:v>
                </c:pt>
                <c:pt idx="156186">
                  <c:v>361.84473915180399</c:v>
                </c:pt>
                <c:pt idx="156187">
                  <c:v>361.84705590707802</c:v>
                </c:pt>
                <c:pt idx="156188">
                  <c:v>361.84937266235102</c:v>
                </c:pt>
                <c:pt idx="156189">
                  <c:v>361.85168941762498</c:v>
                </c:pt>
                <c:pt idx="156190">
                  <c:v>361.85400617289798</c:v>
                </c:pt>
                <c:pt idx="156191">
                  <c:v>361.85632292817201</c:v>
                </c:pt>
                <c:pt idx="156192">
                  <c:v>361.85863968344501</c:v>
                </c:pt>
                <c:pt idx="156193">
                  <c:v>361.86095643871897</c:v>
                </c:pt>
                <c:pt idx="156194">
                  <c:v>361.86327319399197</c:v>
                </c:pt>
                <c:pt idx="156195">
                  <c:v>361.865589949266</c:v>
                </c:pt>
                <c:pt idx="156196">
                  <c:v>361.867906704539</c:v>
                </c:pt>
                <c:pt idx="156197">
                  <c:v>361.87022345981302</c:v>
                </c:pt>
                <c:pt idx="156198">
                  <c:v>361.87254021508602</c:v>
                </c:pt>
                <c:pt idx="156199">
                  <c:v>361.87485697035999</c:v>
                </c:pt>
                <c:pt idx="156200">
                  <c:v>361.87717372563299</c:v>
                </c:pt>
                <c:pt idx="156201">
                  <c:v>361.87949048090701</c:v>
                </c:pt>
                <c:pt idx="156202">
                  <c:v>361.88180723618001</c:v>
                </c:pt>
                <c:pt idx="156203">
                  <c:v>361.88412399145398</c:v>
                </c:pt>
                <c:pt idx="156204">
                  <c:v>361.88644074672698</c:v>
                </c:pt>
                <c:pt idx="156205">
                  <c:v>361.888757502001</c:v>
                </c:pt>
                <c:pt idx="156206">
                  <c:v>361.891074257274</c:v>
                </c:pt>
                <c:pt idx="156207">
                  <c:v>361.89339101254802</c:v>
                </c:pt>
                <c:pt idx="156208">
                  <c:v>361.89570776782102</c:v>
                </c:pt>
                <c:pt idx="156209">
                  <c:v>361.89802452309499</c:v>
                </c:pt>
                <c:pt idx="156210">
                  <c:v>361.90034127836799</c:v>
                </c:pt>
                <c:pt idx="156211">
                  <c:v>361.90265803364201</c:v>
                </c:pt>
                <c:pt idx="156212">
                  <c:v>361.90497478891501</c:v>
                </c:pt>
                <c:pt idx="156213">
                  <c:v>361.90729154418898</c:v>
                </c:pt>
                <c:pt idx="156214">
                  <c:v>361.90960829946198</c:v>
                </c:pt>
                <c:pt idx="156215">
                  <c:v>361.911925054736</c:v>
                </c:pt>
                <c:pt idx="156216">
                  <c:v>361.914241810009</c:v>
                </c:pt>
                <c:pt idx="156217">
                  <c:v>361.91655856528303</c:v>
                </c:pt>
                <c:pt idx="156218">
                  <c:v>361.91887532055603</c:v>
                </c:pt>
                <c:pt idx="156219">
                  <c:v>361.92119207582999</c:v>
                </c:pt>
                <c:pt idx="156220">
                  <c:v>361.92350883110299</c:v>
                </c:pt>
                <c:pt idx="156221">
                  <c:v>361.92582558637702</c:v>
                </c:pt>
                <c:pt idx="156222">
                  <c:v>361.92814234165002</c:v>
                </c:pt>
                <c:pt idx="156223">
                  <c:v>361.93045909692398</c:v>
                </c:pt>
                <c:pt idx="156224">
                  <c:v>361.93277585219801</c:v>
                </c:pt>
                <c:pt idx="156225">
                  <c:v>361.93509260747101</c:v>
                </c:pt>
                <c:pt idx="156226">
                  <c:v>361.93740936274497</c:v>
                </c:pt>
                <c:pt idx="156227">
                  <c:v>361.93972611801797</c:v>
                </c:pt>
                <c:pt idx="156228">
                  <c:v>361.942042873292</c:v>
                </c:pt>
                <c:pt idx="156229">
                  <c:v>361.944359628565</c:v>
                </c:pt>
                <c:pt idx="156230">
                  <c:v>361.94667638383902</c:v>
                </c:pt>
                <c:pt idx="156231">
                  <c:v>361.94899313911202</c:v>
                </c:pt>
                <c:pt idx="156232">
                  <c:v>361.95130989438599</c:v>
                </c:pt>
                <c:pt idx="156233">
                  <c:v>361.95362664965899</c:v>
                </c:pt>
                <c:pt idx="156234">
                  <c:v>361.95594340493301</c:v>
                </c:pt>
                <c:pt idx="156235">
                  <c:v>361.95826016020601</c:v>
                </c:pt>
                <c:pt idx="156236">
                  <c:v>361.96057691547998</c:v>
                </c:pt>
                <c:pt idx="156237">
                  <c:v>361.96289367075298</c:v>
                </c:pt>
                <c:pt idx="156238">
                  <c:v>361.965210426027</c:v>
                </c:pt>
                <c:pt idx="156239">
                  <c:v>361.9675271813</c:v>
                </c:pt>
                <c:pt idx="156240">
                  <c:v>361.96984393657402</c:v>
                </c:pt>
                <c:pt idx="156241">
                  <c:v>361.97216069184702</c:v>
                </c:pt>
                <c:pt idx="156242">
                  <c:v>361.97447744712099</c:v>
                </c:pt>
                <c:pt idx="156243">
                  <c:v>361.97679420239399</c:v>
                </c:pt>
                <c:pt idx="156244">
                  <c:v>361.97911095766801</c:v>
                </c:pt>
                <c:pt idx="156245">
                  <c:v>361.98142771294101</c:v>
                </c:pt>
                <c:pt idx="156246">
                  <c:v>361.98374446821498</c:v>
                </c:pt>
                <c:pt idx="156247">
                  <c:v>361.98606122348798</c:v>
                </c:pt>
                <c:pt idx="156248">
                  <c:v>361.988377978762</c:v>
                </c:pt>
                <c:pt idx="156249">
                  <c:v>361.990694734035</c:v>
                </c:pt>
                <c:pt idx="156250">
                  <c:v>361.99301148930903</c:v>
                </c:pt>
                <c:pt idx="156251">
                  <c:v>361.99532824458203</c:v>
                </c:pt>
                <c:pt idx="156252">
                  <c:v>361.99764499985599</c:v>
                </c:pt>
                <c:pt idx="156253">
                  <c:v>361.99996175512899</c:v>
                </c:pt>
                <c:pt idx="156254">
                  <c:v>362.00227851040302</c:v>
                </c:pt>
                <c:pt idx="156255">
                  <c:v>362.00459526567602</c:v>
                </c:pt>
                <c:pt idx="156256">
                  <c:v>362.00691202094998</c:v>
                </c:pt>
                <c:pt idx="156257">
                  <c:v>362.00922877622298</c:v>
                </c:pt>
                <c:pt idx="156258">
                  <c:v>362.01154553149701</c:v>
                </c:pt>
                <c:pt idx="156259">
                  <c:v>362.01386228677001</c:v>
                </c:pt>
                <c:pt idx="156260">
                  <c:v>362.01617904204397</c:v>
                </c:pt>
                <c:pt idx="156261">
                  <c:v>362.01849579731697</c:v>
                </c:pt>
                <c:pt idx="156262">
                  <c:v>362.020812552591</c:v>
                </c:pt>
                <c:pt idx="156263">
                  <c:v>362.023129307864</c:v>
                </c:pt>
                <c:pt idx="156264">
                  <c:v>362.02544606313802</c:v>
                </c:pt>
                <c:pt idx="156265">
                  <c:v>362.02776281841199</c:v>
                </c:pt>
                <c:pt idx="156266">
                  <c:v>362.03007957368499</c:v>
                </c:pt>
                <c:pt idx="156267">
                  <c:v>362.03239632895901</c:v>
                </c:pt>
                <c:pt idx="156268">
                  <c:v>362.03471308423201</c:v>
                </c:pt>
                <c:pt idx="156269">
                  <c:v>362.03702983950598</c:v>
                </c:pt>
                <c:pt idx="156270">
                  <c:v>362.03934659477898</c:v>
                </c:pt>
                <c:pt idx="156271">
                  <c:v>362.041663350053</c:v>
                </c:pt>
                <c:pt idx="156272">
                  <c:v>362.043980105326</c:v>
                </c:pt>
                <c:pt idx="156273">
                  <c:v>362.04629686060002</c:v>
                </c:pt>
                <c:pt idx="156274">
                  <c:v>362.04861361587302</c:v>
                </c:pt>
                <c:pt idx="156275">
                  <c:v>362.05093037114699</c:v>
                </c:pt>
                <c:pt idx="156276">
                  <c:v>362.05324712641999</c:v>
                </c:pt>
                <c:pt idx="156277">
                  <c:v>362.05556388169401</c:v>
                </c:pt>
                <c:pt idx="156278">
                  <c:v>362.05788063696701</c:v>
                </c:pt>
                <c:pt idx="156279">
                  <c:v>362.06019739224098</c:v>
                </c:pt>
                <c:pt idx="156280">
                  <c:v>362.06251414751398</c:v>
                </c:pt>
                <c:pt idx="156281">
                  <c:v>362.064830902788</c:v>
                </c:pt>
                <c:pt idx="156282">
                  <c:v>362.067147658061</c:v>
                </c:pt>
                <c:pt idx="156283">
                  <c:v>362.06946441333503</c:v>
                </c:pt>
                <c:pt idx="156284">
                  <c:v>362.07178116860803</c:v>
                </c:pt>
                <c:pt idx="156285">
                  <c:v>362.07409792388199</c:v>
                </c:pt>
                <c:pt idx="156286">
                  <c:v>362.07641467915499</c:v>
                </c:pt>
                <c:pt idx="156287">
                  <c:v>362.07873143442902</c:v>
                </c:pt>
                <c:pt idx="156288">
                  <c:v>362.08104818970202</c:v>
                </c:pt>
                <c:pt idx="156289">
                  <c:v>362.08336494497598</c:v>
                </c:pt>
                <c:pt idx="156290">
                  <c:v>362.08568170024898</c:v>
                </c:pt>
                <c:pt idx="156291">
                  <c:v>362.08799845552301</c:v>
                </c:pt>
                <c:pt idx="156292">
                  <c:v>362.09031521079601</c:v>
                </c:pt>
                <c:pt idx="156293">
                  <c:v>362.09263196606997</c:v>
                </c:pt>
                <c:pt idx="156294">
                  <c:v>362.09494872134297</c:v>
                </c:pt>
                <c:pt idx="156295">
                  <c:v>362.097265476617</c:v>
                </c:pt>
                <c:pt idx="156296">
                  <c:v>362.09958223189</c:v>
                </c:pt>
                <c:pt idx="156297">
                  <c:v>362.10189898716402</c:v>
                </c:pt>
                <c:pt idx="156298">
                  <c:v>362.10421574243702</c:v>
                </c:pt>
                <c:pt idx="156299">
                  <c:v>362.10653249771099</c:v>
                </c:pt>
                <c:pt idx="156300">
                  <c:v>362.10884925298399</c:v>
                </c:pt>
                <c:pt idx="156301">
                  <c:v>362.11116600825801</c:v>
                </c:pt>
                <c:pt idx="156302">
                  <c:v>362.11348276353101</c:v>
                </c:pt>
                <c:pt idx="156303">
                  <c:v>362.11579951880498</c:v>
                </c:pt>
                <c:pt idx="156304">
                  <c:v>362.11811627407798</c:v>
                </c:pt>
                <c:pt idx="156305">
                  <c:v>362.120433029352</c:v>
                </c:pt>
                <c:pt idx="156306">
                  <c:v>362.122749784625</c:v>
                </c:pt>
                <c:pt idx="156307">
                  <c:v>362.12506653989902</c:v>
                </c:pt>
                <c:pt idx="156308">
                  <c:v>362.12738329517299</c:v>
                </c:pt>
                <c:pt idx="156309">
                  <c:v>362.12970005044599</c:v>
                </c:pt>
                <c:pt idx="156310">
                  <c:v>362.13201680572001</c:v>
                </c:pt>
                <c:pt idx="156311">
                  <c:v>362.13433356099301</c:v>
                </c:pt>
                <c:pt idx="156312">
                  <c:v>362.13665031626698</c:v>
                </c:pt>
                <c:pt idx="156313">
                  <c:v>362.13896707153998</c:v>
                </c:pt>
                <c:pt idx="156314">
                  <c:v>362.141283826814</c:v>
                </c:pt>
                <c:pt idx="156315">
                  <c:v>362.143600582087</c:v>
                </c:pt>
                <c:pt idx="156316">
                  <c:v>362.14591733736103</c:v>
                </c:pt>
                <c:pt idx="156317">
                  <c:v>362.14823409263403</c:v>
                </c:pt>
                <c:pt idx="156318">
                  <c:v>362.15055084790799</c:v>
                </c:pt>
                <c:pt idx="156319">
                  <c:v>362.15286760318099</c:v>
                </c:pt>
                <c:pt idx="156320">
                  <c:v>362.15518435845502</c:v>
                </c:pt>
                <c:pt idx="156321">
                  <c:v>362.15750111372802</c:v>
                </c:pt>
                <c:pt idx="156322">
                  <c:v>362.15981786900198</c:v>
                </c:pt>
                <c:pt idx="156323">
                  <c:v>362.16213462427498</c:v>
                </c:pt>
                <c:pt idx="156324">
                  <c:v>362.16445137954901</c:v>
                </c:pt>
                <c:pt idx="156325">
                  <c:v>362.16676813482201</c:v>
                </c:pt>
                <c:pt idx="156326">
                  <c:v>362.16908489009597</c:v>
                </c:pt>
                <c:pt idx="156327">
                  <c:v>362.17140164536897</c:v>
                </c:pt>
                <c:pt idx="156328">
                  <c:v>362.173718400643</c:v>
                </c:pt>
                <c:pt idx="156329">
                  <c:v>362.176035155916</c:v>
                </c:pt>
                <c:pt idx="156330">
                  <c:v>362.17835191119002</c:v>
                </c:pt>
                <c:pt idx="156331">
                  <c:v>362.18066866646302</c:v>
                </c:pt>
                <c:pt idx="156332">
                  <c:v>362.18298542173699</c:v>
                </c:pt>
                <c:pt idx="156333">
                  <c:v>362.18530217700999</c:v>
                </c:pt>
                <c:pt idx="156334">
                  <c:v>362.18761893228401</c:v>
                </c:pt>
                <c:pt idx="156335">
                  <c:v>362.18993568755701</c:v>
                </c:pt>
                <c:pt idx="156336">
                  <c:v>362.19225244283098</c:v>
                </c:pt>
                <c:pt idx="156337">
                  <c:v>362.19456919810398</c:v>
                </c:pt>
                <c:pt idx="156338">
                  <c:v>362.196885953378</c:v>
                </c:pt>
                <c:pt idx="156339">
                  <c:v>362.199202708651</c:v>
                </c:pt>
                <c:pt idx="156340">
                  <c:v>362.20151946392502</c:v>
                </c:pt>
                <c:pt idx="156341">
                  <c:v>362.20383621919802</c:v>
                </c:pt>
                <c:pt idx="156342">
                  <c:v>362.20615297447199</c:v>
                </c:pt>
                <c:pt idx="156343">
                  <c:v>362.20846972974499</c:v>
                </c:pt>
                <c:pt idx="156344">
                  <c:v>362.21078648501901</c:v>
                </c:pt>
                <c:pt idx="156345">
                  <c:v>362.21310324029201</c:v>
                </c:pt>
                <c:pt idx="156346">
                  <c:v>362.21541999556598</c:v>
                </c:pt>
                <c:pt idx="156347">
                  <c:v>362.21773675083898</c:v>
                </c:pt>
                <c:pt idx="156348">
                  <c:v>362.220053506113</c:v>
                </c:pt>
                <c:pt idx="156349">
                  <c:v>362.222370261386</c:v>
                </c:pt>
                <c:pt idx="156350">
                  <c:v>362.22468701666003</c:v>
                </c:pt>
                <c:pt idx="156351">
                  <c:v>362.22700377193399</c:v>
                </c:pt>
                <c:pt idx="156352">
                  <c:v>362.22932052720699</c:v>
                </c:pt>
                <c:pt idx="156353">
                  <c:v>362.23163728248102</c:v>
                </c:pt>
                <c:pt idx="156354">
                  <c:v>362.23395403775402</c:v>
                </c:pt>
                <c:pt idx="156355">
                  <c:v>362.23627079302798</c:v>
                </c:pt>
                <c:pt idx="156356">
                  <c:v>362.23858754830098</c:v>
                </c:pt>
                <c:pt idx="156357">
                  <c:v>362.24090430357501</c:v>
                </c:pt>
                <c:pt idx="156358">
                  <c:v>362.24322105884801</c:v>
                </c:pt>
                <c:pt idx="156359">
                  <c:v>362.24553781412197</c:v>
                </c:pt>
                <c:pt idx="156360">
                  <c:v>362.24785456939497</c:v>
                </c:pt>
                <c:pt idx="156361">
                  <c:v>362.250171324669</c:v>
                </c:pt>
                <c:pt idx="156362">
                  <c:v>362.252488079942</c:v>
                </c:pt>
                <c:pt idx="156363">
                  <c:v>362.25480483521602</c:v>
                </c:pt>
                <c:pt idx="156364">
                  <c:v>362.25712159048902</c:v>
                </c:pt>
                <c:pt idx="156365">
                  <c:v>362.25943834576299</c:v>
                </c:pt>
                <c:pt idx="156366">
                  <c:v>362.26175510103599</c:v>
                </c:pt>
                <c:pt idx="156367">
                  <c:v>362.26407185631001</c:v>
                </c:pt>
                <c:pt idx="156368">
                  <c:v>362.26638861158301</c:v>
                </c:pt>
                <c:pt idx="156369">
                  <c:v>362.26870536685698</c:v>
                </c:pt>
                <c:pt idx="156370">
                  <c:v>362.27102212212998</c:v>
                </c:pt>
                <c:pt idx="156371">
                  <c:v>362.273338877404</c:v>
                </c:pt>
                <c:pt idx="156372">
                  <c:v>362.275655632677</c:v>
                </c:pt>
                <c:pt idx="156373">
                  <c:v>362.27797238795102</c:v>
                </c:pt>
                <c:pt idx="156374">
                  <c:v>362.28028914322402</c:v>
                </c:pt>
                <c:pt idx="156375">
                  <c:v>362.28260589849799</c:v>
                </c:pt>
                <c:pt idx="156376">
                  <c:v>362.28492265377099</c:v>
                </c:pt>
                <c:pt idx="156377">
                  <c:v>362.28723940904501</c:v>
                </c:pt>
                <c:pt idx="156378">
                  <c:v>362.28955616431801</c:v>
                </c:pt>
                <c:pt idx="156379">
                  <c:v>362.29187291959198</c:v>
                </c:pt>
                <c:pt idx="156380">
                  <c:v>362.29418967486498</c:v>
                </c:pt>
                <c:pt idx="156381">
                  <c:v>362.296506430139</c:v>
                </c:pt>
                <c:pt idx="156382">
                  <c:v>362.298823185412</c:v>
                </c:pt>
                <c:pt idx="156383">
                  <c:v>362.30113994068603</c:v>
                </c:pt>
                <c:pt idx="156384">
                  <c:v>362.30345669595903</c:v>
                </c:pt>
                <c:pt idx="156385">
                  <c:v>362.30577345123299</c:v>
                </c:pt>
                <c:pt idx="156386">
                  <c:v>362.30809020650599</c:v>
                </c:pt>
                <c:pt idx="156387">
                  <c:v>362.31040696178002</c:v>
                </c:pt>
                <c:pt idx="156388">
                  <c:v>362.31272371705302</c:v>
                </c:pt>
                <c:pt idx="156389">
                  <c:v>362.31504047232698</c:v>
                </c:pt>
                <c:pt idx="156390">
                  <c:v>362.31735722759998</c:v>
                </c:pt>
                <c:pt idx="156391">
                  <c:v>362.31967398287401</c:v>
                </c:pt>
                <c:pt idx="156392">
                  <c:v>362.32199073814701</c:v>
                </c:pt>
                <c:pt idx="156393">
                  <c:v>362.32430749342097</c:v>
                </c:pt>
                <c:pt idx="156394">
                  <c:v>362.326624248695</c:v>
                </c:pt>
                <c:pt idx="156395">
                  <c:v>362.328941003968</c:v>
                </c:pt>
                <c:pt idx="156396">
                  <c:v>362.33125775924202</c:v>
                </c:pt>
                <c:pt idx="156397">
                  <c:v>362.33357451451502</c:v>
                </c:pt>
                <c:pt idx="156398">
                  <c:v>362.33589126978899</c:v>
                </c:pt>
                <c:pt idx="156399">
                  <c:v>362.33820802506199</c:v>
                </c:pt>
                <c:pt idx="156400">
                  <c:v>362.34052478033601</c:v>
                </c:pt>
                <c:pt idx="156401">
                  <c:v>362.34284153560901</c:v>
                </c:pt>
                <c:pt idx="156402">
                  <c:v>362.34515829088298</c:v>
                </c:pt>
                <c:pt idx="156403">
                  <c:v>362.34747504615598</c:v>
                </c:pt>
                <c:pt idx="156404">
                  <c:v>362.34979180143</c:v>
                </c:pt>
                <c:pt idx="156405">
                  <c:v>362.352108556703</c:v>
                </c:pt>
                <c:pt idx="156406">
                  <c:v>362.35442531197702</c:v>
                </c:pt>
                <c:pt idx="156407">
                  <c:v>362.35674206725002</c:v>
                </c:pt>
                <c:pt idx="156408">
                  <c:v>362.35905882252399</c:v>
                </c:pt>
                <c:pt idx="156409">
                  <c:v>362.36137557779699</c:v>
                </c:pt>
                <c:pt idx="156410">
                  <c:v>362.36369233307101</c:v>
                </c:pt>
                <c:pt idx="156411">
                  <c:v>362.36600908834401</c:v>
                </c:pt>
                <c:pt idx="156412">
                  <c:v>362.36832584361798</c:v>
                </c:pt>
                <c:pt idx="156413">
                  <c:v>362.37064259889098</c:v>
                </c:pt>
                <c:pt idx="156414">
                  <c:v>362.372959354165</c:v>
                </c:pt>
                <c:pt idx="156415">
                  <c:v>362.375276109438</c:v>
                </c:pt>
                <c:pt idx="156416">
                  <c:v>362.37759286471203</c:v>
                </c:pt>
                <c:pt idx="156417">
                  <c:v>362.37990961998503</c:v>
                </c:pt>
                <c:pt idx="156418">
                  <c:v>362.38222637525899</c:v>
                </c:pt>
                <c:pt idx="156419">
                  <c:v>362.38454313053199</c:v>
                </c:pt>
                <c:pt idx="156420">
                  <c:v>362.38685988580602</c:v>
                </c:pt>
                <c:pt idx="156421">
                  <c:v>362.38917664107902</c:v>
                </c:pt>
                <c:pt idx="156422">
                  <c:v>362.39149339635298</c:v>
                </c:pt>
                <c:pt idx="156423">
                  <c:v>362.39381015162598</c:v>
                </c:pt>
                <c:pt idx="156424">
                  <c:v>362.39612690690001</c:v>
                </c:pt>
                <c:pt idx="156425">
                  <c:v>362.39844366217301</c:v>
                </c:pt>
                <c:pt idx="156426">
                  <c:v>362.40076041744697</c:v>
                </c:pt>
                <c:pt idx="156427">
                  <c:v>362.40307717271997</c:v>
                </c:pt>
                <c:pt idx="156428">
                  <c:v>362.405393927994</c:v>
                </c:pt>
                <c:pt idx="156429">
                  <c:v>362.407710683267</c:v>
                </c:pt>
                <c:pt idx="156430">
                  <c:v>362.41002743854102</c:v>
                </c:pt>
                <c:pt idx="156431">
                  <c:v>362.41234419381402</c:v>
                </c:pt>
                <c:pt idx="156432">
                  <c:v>362.41466094908799</c:v>
                </c:pt>
                <c:pt idx="156433">
                  <c:v>362.41697770436099</c:v>
                </c:pt>
                <c:pt idx="156434">
                  <c:v>362.41929445963501</c:v>
                </c:pt>
                <c:pt idx="156435">
                  <c:v>362.42161121490801</c:v>
                </c:pt>
                <c:pt idx="156436">
                  <c:v>362.42392797018198</c:v>
                </c:pt>
                <c:pt idx="156437">
                  <c:v>362.426244725456</c:v>
                </c:pt>
                <c:pt idx="156438">
                  <c:v>362.428561480729</c:v>
                </c:pt>
                <c:pt idx="156439">
                  <c:v>362.43087823600302</c:v>
                </c:pt>
                <c:pt idx="156440">
                  <c:v>362.43319499127603</c:v>
                </c:pt>
                <c:pt idx="156441">
                  <c:v>362.43551174654999</c:v>
                </c:pt>
                <c:pt idx="156442">
                  <c:v>362.43782850182299</c:v>
                </c:pt>
                <c:pt idx="156443">
                  <c:v>362.44014525709702</c:v>
                </c:pt>
                <c:pt idx="156444">
                  <c:v>362.44246201237002</c:v>
                </c:pt>
                <c:pt idx="156445">
                  <c:v>362.44477876764398</c:v>
                </c:pt>
                <c:pt idx="156446">
                  <c:v>362.44709552291698</c:v>
                </c:pt>
                <c:pt idx="156447">
                  <c:v>362.44941227819101</c:v>
                </c:pt>
                <c:pt idx="156448">
                  <c:v>362.45172903346401</c:v>
                </c:pt>
                <c:pt idx="156449">
                  <c:v>362.45404578873797</c:v>
                </c:pt>
                <c:pt idx="156450">
                  <c:v>362.45636254401097</c:v>
                </c:pt>
                <c:pt idx="156451">
                  <c:v>362.458679299285</c:v>
                </c:pt>
                <c:pt idx="156452">
                  <c:v>362.460996054558</c:v>
                </c:pt>
                <c:pt idx="156453">
                  <c:v>362.46331280983202</c:v>
                </c:pt>
                <c:pt idx="156454">
                  <c:v>362.46562956510502</c:v>
                </c:pt>
                <c:pt idx="156455">
                  <c:v>362.46794632037899</c:v>
                </c:pt>
                <c:pt idx="156456">
                  <c:v>362.47026307565199</c:v>
                </c:pt>
                <c:pt idx="156457">
                  <c:v>362.47257983092601</c:v>
                </c:pt>
                <c:pt idx="156458">
                  <c:v>362.47489658619901</c:v>
                </c:pt>
                <c:pt idx="156459">
                  <c:v>362.47721334147298</c:v>
                </c:pt>
                <c:pt idx="156460">
                  <c:v>362.47953009674598</c:v>
                </c:pt>
                <c:pt idx="156461">
                  <c:v>362.48184685202</c:v>
                </c:pt>
                <c:pt idx="156462">
                  <c:v>362.484163607293</c:v>
                </c:pt>
                <c:pt idx="156463">
                  <c:v>362.48648036256702</c:v>
                </c:pt>
                <c:pt idx="156464">
                  <c:v>362.48879711784002</c:v>
                </c:pt>
                <c:pt idx="156465">
                  <c:v>362.49111387311399</c:v>
                </c:pt>
                <c:pt idx="156466">
                  <c:v>362.49343062838699</c:v>
                </c:pt>
                <c:pt idx="156467">
                  <c:v>362.49574738366101</c:v>
                </c:pt>
                <c:pt idx="156468">
                  <c:v>362.49806413893401</c:v>
                </c:pt>
                <c:pt idx="156469">
                  <c:v>362.50038089420798</c:v>
                </c:pt>
                <c:pt idx="156470">
                  <c:v>362.50269764948098</c:v>
                </c:pt>
                <c:pt idx="156471">
                  <c:v>362.505014404755</c:v>
                </c:pt>
                <c:pt idx="156472">
                  <c:v>362.507331160028</c:v>
                </c:pt>
                <c:pt idx="156473">
                  <c:v>362.50964791530203</c:v>
                </c:pt>
                <c:pt idx="156474">
                  <c:v>362.51196467057503</c:v>
                </c:pt>
                <c:pt idx="156475">
                  <c:v>362.51428142584899</c:v>
                </c:pt>
                <c:pt idx="156476">
                  <c:v>362.51659818112199</c:v>
                </c:pt>
                <c:pt idx="156477">
                  <c:v>362.51891493639602</c:v>
                </c:pt>
                <c:pt idx="156478">
                  <c:v>362.52123169166902</c:v>
                </c:pt>
                <c:pt idx="156479">
                  <c:v>362.52354844694298</c:v>
                </c:pt>
                <c:pt idx="156480">
                  <c:v>362.52586520221701</c:v>
                </c:pt>
                <c:pt idx="156481">
                  <c:v>362.52818195749001</c:v>
                </c:pt>
                <c:pt idx="156482">
                  <c:v>362.53049871276397</c:v>
                </c:pt>
                <c:pt idx="156483">
                  <c:v>362.53281546803697</c:v>
                </c:pt>
                <c:pt idx="156484">
                  <c:v>362.535132223311</c:v>
                </c:pt>
                <c:pt idx="156485">
                  <c:v>362.537448978584</c:v>
                </c:pt>
                <c:pt idx="156486">
                  <c:v>362.53976573385802</c:v>
                </c:pt>
                <c:pt idx="156487">
                  <c:v>362.54208248913102</c:v>
                </c:pt>
                <c:pt idx="156488">
                  <c:v>362.54439924440499</c:v>
                </c:pt>
                <c:pt idx="156489">
                  <c:v>362.54671599967799</c:v>
                </c:pt>
                <c:pt idx="156490">
                  <c:v>362.54903275495201</c:v>
                </c:pt>
                <c:pt idx="156491">
                  <c:v>362.55134951022501</c:v>
                </c:pt>
                <c:pt idx="156492">
                  <c:v>362.55366626549898</c:v>
                </c:pt>
                <c:pt idx="156493">
                  <c:v>362.55598302077198</c:v>
                </c:pt>
                <c:pt idx="156494">
                  <c:v>362.558299776046</c:v>
                </c:pt>
                <c:pt idx="156495">
                  <c:v>362.560616531319</c:v>
                </c:pt>
                <c:pt idx="156496">
                  <c:v>362.56293328659302</c:v>
                </c:pt>
                <c:pt idx="156497">
                  <c:v>362.56525004186602</c:v>
                </c:pt>
                <c:pt idx="156498">
                  <c:v>362.56756679713999</c:v>
                </c:pt>
                <c:pt idx="156499">
                  <c:v>362.56988355241299</c:v>
                </c:pt>
                <c:pt idx="156500">
                  <c:v>362.57220030768701</c:v>
                </c:pt>
                <c:pt idx="156501">
                  <c:v>362.57451706296001</c:v>
                </c:pt>
                <c:pt idx="156502">
                  <c:v>362.57683381823398</c:v>
                </c:pt>
                <c:pt idx="156503">
                  <c:v>362.57915057350698</c:v>
                </c:pt>
                <c:pt idx="156504">
                  <c:v>362.581467328781</c:v>
                </c:pt>
                <c:pt idx="156505">
                  <c:v>362.583784084054</c:v>
                </c:pt>
                <c:pt idx="156506">
                  <c:v>362.58610083932803</c:v>
                </c:pt>
                <c:pt idx="156507">
                  <c:v>362.58841759460103</c:v>
                </c:pt>
                <c:pt idx="156508">
                  <c:v>362.59073434987499</c:v>
                </c:pt>
                <c:pt idx="156509">
                  <c:v>362.59305110514799</c:v>
                </c:pt>
                <c:pt idx="156510">
                  <c:v>362.59536786042202</c:v>
                </c:pt>
                <c:pt idx="156511">
                  <c:v>362.59768461569502</c:v>
                </c:pt>
                <c:pt idx="156512">
                  <c:v>362.60000137096898</c:v>
                </c:pt>
                <c:pt idx="156513">
                  <c:v>362.60231812624198</c:v>
                </c:pt>
                <c:pt idx="156514">
                  <c:v>362.60463488151601</c:v>
                </c:pt>
                <c:pt idx="156515">
                  <c:v>362.60695163678901</c:v>
                </c:pt>
                <c:pt idx="156516">
                  <c:v>362.60926839206297</c:v>
                </c:pt>
                <c:pt idx="156517">
                  <c:v>362.61158514733597</c:v>
                </c:pt>
                <c:pt idx="156518">
                  <c:v>362.61390190261</c:v>
                </c:pt>
                <c:pt idx="156519">
                  <c:v>362.616218657883</c:v>
                </c:pt>
                <c:pt idx="156520">
                  <c:v>362.61853541315702</c:v>
                </c:pt>
                <c:pt idx="156521">
                  <c:v>362.62085216843099</c:v>
                </c:pt>
                <c:pt idx="156522">
                  <c:v>362.62316892370399</c:v>
                </c:pt>
                <c:pt idx="156523">
                  <c:v>362.62548567897801</c:v>
                </c:pt>
                <c:pt idx="156524">
                  <c:v>362.62780243425101</c:v>
                </c:pt>
                <c:pt idx="156525">
                  <c:v>362.63011918952498</c:v>
                </c:pt>
                <c:pt idx="156526">
                  <c:v>362.63243594479798</c:v>
                </c:pt>
                <c:pt idx="156527">
                  <c:v>362.634752700072</c:v>
                </c:pt>
                <c:pt idx="156528">
                  <c:v>362.637069455345</c:v>
                </c:pt>
                <c:pt idx="156529">
                  <c:v>362.63938621061902</c:v>
                </c:pt>
                <c:pt idx="156530">
                  <c:v>362.64170296589202</c:v>
                </c:pt>
                <c:pt idx="156531">
                  <c:v>362.64401972116599</c:v>
                </c:pt>
                <c:pt idx="156532">
                  <c:v>362.64633647643899</c:v>
                </c:pt>
                <c:pt idx="156533">
                  <c:v>362.64865323171301</c:v>
                </c:pt>
                <c:pt idx="156534">
                  <c:v>362.65096998698601</c:v>
                </c:pt>
                <c:pt idx="156535">
                  <c:v>362.65328674225998</c:v>
                </c:pt>
                <c:pt idx="156536">
                  <c:v>362.65560349753298</c:v>
                </c:pt>
                <c:pt idx="156537">
                  <c:v>362.657920252807</c:v>
                </c:pt>
                <c:pt idx="156538">
                  <c:v>362.66023700808</c:v>
                </c:pt>
                <c:pt idx="156539">
                  <c:v>362.66255376335403</c:v>
                </c:pt>
                <c:pt idx="156540">
                  <c:v>362.66487051862703</c:v>
                </c:pt>
                <c:pt idx="156541">
                  <c:v>362.66718727390099</c:v>
                </c:pt>
                <c:pt idx="156542">
                  <c:v>362.66950402917399</c:v>
                </c:pt>
                <c:pt idx="156543">
                  <c:v>362.67182078444802</c:v>
                </c:pt>
                <c:pt idx="156544">
                  <c:v>362.67413753972102</c:v>
                </c:pt>
                <c:pt idx="156545">
                  <c:v>362.67645429499498</c:v>
                </c:pt>
                <c:pt idx="156546">
                  <c:v>362.67877105026798</c:v>
                </c:pt>
                <c:pt idx="156547">
                  <c:v>362.68108780554201</c:v>
                </c:pt>
                <c:pt idx="156548">
                  <c:v>362.68340456081501</c:v>
                </c:pt>
                <c:pt idx="156549">
                  <c:v>362.68572131608897</c:v>
                </c:pt>
                <c:pt idx="156550">
                  <c:v>362.68803807136197</c:v>
                </c:pt>
                <c:pt idx="156551">
                  <c:v>362.690354826636</c:v>
                </c:pt>
                <c:pt idx="156552">
                  <c:v>362.692671581909</c:v>
                </c:pt>
                <c:pt idx="156553">
                  <c:v>362.69498833718302</c:v>
                </c:pt>
                <c:pt idx="156554">
                  <c:v>362.69730509245602</c:v>
                </c:pt>
                <c:pt idx="156555">
                  <c:v>362.69962184772999</c:v>
                </c:pt>
                <c:pt idx="156556">
                  <c:v>362.70193860300299</c:v>
                </c:pt>
                <c:pt idx="156557">
                  <c:v>362.70425535827701</c:v>
                </c:pt>
                <c:pt idx="156558">
                  <c:v>362.70657211355001</c:v>
                </c:pt>
                <c:pt idx="156559">
                  <c:v>362.70888886882398</c:v>
                </c:pt>
                <c:pt idx="156560">
                  <c:v>362.71120562409698</c:v>
                </c:pt>
                <c:pt idx="156561">
                  <c:v>362.713522379371</c:v>
                </c:pt>
                <c:pt idx="156562">
                  <c:v>362.715839134644</c:v>
                </c:pt>
                <c:pt idx="156563">
                  <c:v>362.71815588991802</c:v>
                </c:pt>
                <c:pt idx="156564">
                  <c:v>362.72047264519199</c:v>
                </c:pt>
                <c:pt idx="156565">
                  <c:v>362.72278940046499</c:v>
                </c:pt>
                <c:pt idx="156566">
                  <c:v>362.72510615573901</c:v>
                </c:pt>
                <c:pt idx="156567">
                  <c:v>362.72742291101201</c:v>
                </c:pt>
                <c:pt idx="156568">
                  <c:v>362.72973966628598</c:v>
                </c:pt>
                <c:pt idx="156569">
                  <c:v>362.73205642155898</c:v>
                </c:pt>
                <c:pt idx="156570">
                  <c:v>362.734373176833</c:v>
                </c:pt>
                <c:pt idx="156571">
                  <c:v>362.736689932106</c:v>
                </c:pt>
                <c:pt idx="156572">
                  <c:v>362.73900668738003</c:v>
                </c:pt>
                <c:pt idx="156573">
                  <c:v>362.74132344265303</c:v>
                </c:pt>
                <c:pt idx="156574">
                  <c:v>362.74364019792699</c:v>
                </c:pt>
                <c:pt idx="156575">
                  <c:v>362.74595695319999</c:v>
                </c:pt>
                <c:pt idx="156576">
                  <c:v>362.74827370847402</c:v>
                </c:pt>
                <c:pt idx="156577">
                  <c:v>362.75059046374702</c:v>
                </c:pt>
                <c:pt idx="156578">
                  <c:v>362.75290721902098</c:v>
                </c:pt>
                <c:pt idx="156579">
                  <c:v>362.75522397429398</c:v>
                </c:pt>
                <c:pt idx="156580">
                  <c:v>362.75754072956801</c:v>
                </c:pt>
                <c:pt idx="156581">
                  <c:v>362.75985748484101</c:v>
                </c:pt>
                <c:pt idx="156582">
                  <c:v>362.76217424011497</c:v>
                </c:pt>
                <c:pt idx="156583">
                  <c:v>362.76449099538797</c:v>
                </c:pt>
                <c:pt idx="156584">
                  <c:v>362.766807750662</c:v>
                </c:pt>
                <c:pt idx="156585">
                  <c:v>362.769124505935</c:v>
                </c:pt>
                <c:pt idx="156586">
                  <c:v>362.77144126120902</c:v>
                </c:pt>
                <c:pt idx="156587">
                  <c:v>362.77375801648202</c:v>
                </c:pt>
                <c:pt idx="156588">
                  <c:v>362.77607477175599</c:v>
                </c:pt>
                <c:pt idx="156589">
                  <c:v>362.77839152702899</c:v>
                </c:pt>
                <c:pt idx="156590">
                  <c:v>362.78070828230301</c:v>
                </c:pt>
                <c:pt idx="156591">
                  <c:v>362.78302503757601</c:v>
                </c:pt>
                <c:pt idx="156592">
                  <c:v>362.78534179284998</c:v>
                </c:pt>
                <c:pt idx="156593">
                  <c:v>362.78765854812298</c:v>
                </c:pt>
                <c:pt idx="156594">
                  <c:v>362.789975303397</c:v>
                </c:pt>
                <c:pt idx="156595">
                  <c:v>362.79229205867</c:v>
                </c:pt>
                <c:pt idx="156596">
                  <c:v>362.79460881394402</c:v>
                </c:pt>
                <c:pt idx="156597">
                  <c:v>362.79692556921702</c:v>
                </c:pt>
                <c:pt idx="156598">
                  <c:v>362.79924232449099</c:v>
                </c:pt>
                <c:pt idx="156599">
                  <c:v>362.80155907976399</c:v>
                </c:pt>
                <c:pt idx="156600">
                  <c:v>362.80387583503801</c:v>
                </c:pt>
                <c:pt idx="156601">
                  <c:v>362.80619259031101</c:v>
                </c:pt>
                <c:pt idx="156602">
                  <c:v>362.80850934558498</c:v>
                </c:pt>
                <c:pt idx="156603">
                  <c:v>362.81082610085798</c:v>
                </c:pt>
                <c:pt idx="156604">
                  <c:v>362.813142856132</c:v>
                </c:pt>
                <c:pt idx="156605">
                  <c:v>362.815459611405</c:v>
                </c:pt>
                <c:pt idx="156606">
                  <c:v>362.81777636667903</c:v>
                </c:pt>
                <c:pt idx="156607">
                  <c:v>362.82009312195299</c:v>
                </c:pt>
                <c:pt idx="156608">
                  <c:v>362.82240987722599</c:v>
                </c:pt>
                <c:pt idx="156609">
                  <c:v>362.82472663250002</c:v>
                </c:pt>
                <c:pt idx="156610">
                  <c:v>362.82704338777302</c:v>
                </c:pt>
                <c:pt idx="156611">
                  <c:v>362.82936014304698</c:v>
                </c:pt>
                <c:pt idx="156612">
                  <c:v>362.83167689831998</c:v>
                </c:pt>
                <c:pt idx="156613">
                  <c:v>362.83399365359401</c:v>
                </c:pt>
                <c:pt idx="156614">
                  <c:v>362.83631040886701</c:v>
                </c:pt>
                <c:pt idx="156615">
                  <c:v>362.83862716414097</c:v>
                </c:pt>
                <c:pt idx="156616">
                  <c:v>362.84094391941397</c:v>
                </c:pt>
                <c:pt idx="156617">
                  <c:v>362.843260674688</c:v>
                </c:pt>
                <c:pt idx="156618">
                  <c:v>362.845577429961</c:v>
                </c:pt>
                <c:pt idx="156619">
                  <c:v>362.84789418523502</c:v>
                </c:pt>
                <c:pt idx="156620">
                  <c:v>362.85021094050802</c:v>
                </c:pt>
                <c:pt idx="156621">
                  <c:v>362.85252769578199</c:v>
                </c:pt>
                <c:pt idx="156622">
                  <c:v>362.85484445105499</c:v>
                </c:pt>
                <c:pt idx="156623">
                  <c:v>362.85716120632901</c:v>
                </c:pt>
                <c:pt idx="156624">
                  <c:v>362.85947796160201</c:v>
                </c:pt>
                <c:pt idx="156625">
                  <c:v>362.86179471687598</c:v>
                </c:pt>
                <c:pt idx="156626">
                  <c:v>362.86411147214898</c:v>
                </c:pt>
                <c:pt idx="156627">
                  <c:v>362.866428227423</c:v>
                </c:pt>
                <c:pt idx="156628">
                  <c:v>362.868744982696</c:v>
                </c:pt>
                <c:pt idx="156629">
                  <c:v>362.87106173797002</c:v>
                </c:pt>
                <c:pt idx="156630">
                  <c:v>362.87337849324302</c:v>
                </c:pt>
                <c:pt idx="156631">
                  <c:v>362.87569524851699</c:v>
                </c:pt>
                <c:pt idx="156632">
                  <c:v>362.87801200378999</c:v>
                </c:pt>
                <c:pt idx="156633">
                  <c:v>362.88032875906401</c:v>
                </c:pt>
                <c:pt idx="156634">
                  <c:v>362.88264551433701</c:v>
                </c:pt>
                <c:pt idx="156635">
                  <c:v>362.88496226961098</c:v>
                </c:pt>
                <c:pt idx="156636">
                  <c:v>362.88727902488398</c:v>
                </c:pt>
                <c:pt idx="156637">
                  <c:v>362.889595780158</c:v>
                </c:pt>
                <c:pt idx="156638">
                  <c:v>362.891912535431</c:v>
                </c:pt>
                <c:pt idx="156639">
                  <c:v>362.89422929070503</c:v>
                </c:pt>
                <c:pt idx="156640">
                  <c:v>362.89654604597803</c:v>
                </c:pt>
                <c:pt idx="156641">
                  <c:v>362.89886280125199</c:v>
                </c:pt>
                <c:pt idx="156642">
                  <c:v>362.90117955652499</c:v>
                </c:pt>
                <c:pt idx="156643">
                  <c:v>362.90349631179902</c:v>
                </c:pt>
                <c:pt idx="156644">
                  <c:v>362.90581306707202</c:v>
                </c:pt>
                <c:pt idx="156645">
                  <c:v>362.90812982234598</c:v>
                </c:pt>
                <c:pt idx="156646">
                  <c:v>362.91044657761898</c:v>
                </c:pt>
                <c:pt idx="156647">
                  <c:v>362.91276333289301</c:v>
                </c:pt>
                <c:pt idx="156648">
                  <c:v>362.91508008816601</c:v>
                </c:pt>
                <c:pt idx="156649">
                  <c:v>362.91739684343997</c:v>
                </c:pt>
                <c:pt idx="156650">
                  <c:v>362.919713598714</c:v>
                </c:pt>
                <c:pt idx="156651">
                  <c:v>362.922030353987</c:v>
                </c:pt>
                <c:pt idx="156652">
                  <c:v>362.92434710926102</c:v>
                </c:pt>
                <c:pt idx="156653">
                  <c:v>362.92666386453402</c:v>
                </c:pt>
                <c:pt idx="156654">
                  <c:v>362.92898061980799</c:v>
                </c:pt>
                <c:pt idx="156655">
                  <c:v>362.93129737508099</c:v>
                </c:pt>
                <c:pt idx="156656">
                  <c:v>362.93361413035501</c:v>
                </c:pt>
                <c:pt idx="156657">
                  <c:v>362.93593088562801</c:v>
                </c:pt>
                <c:pt idx="156658">
                  <c:v>362.93824764090198</c:v>
                </c:pt>
                <c:pt idx="156659">
                  <c:v>362.94056439617498</c:v>
                </c:pt>
                <c:pt idx="156660">
                  <c:v>362.942881151449</c:v>
                </c:pt>
                <c:pt idx="156661">
                  <c:v>362.945197906722</c:v>
                </c:pt>
                <c:pt idx="156662">
                  <c:v>362.94751466199602</c:v>
                </c:pt>
                <c:pt idx="156663">
                  <c:v>362.94983141726902</c:v>
                </c:pt>
                <c:pt idx="156664">
                  <c:v>362.95214817254299</c:v>
                </c:pt>
                <c:pt idx="156665">
                  <c:v>362.95446492781599</c:v>
                </c:pt>
                <c:pt idx="156666">
                  <c:v>362.95678168309001</c:v>
                </c:pt>
                <c:pt idx="156667">
                  <c:v>362.95909843836301</c:v>
                </c:pt>
                <c:pt idx="156668">
                  <c:v>362.96141519363698</c:v>
                </c:pt>
                <c:pt idx="156669">
                  <c:v>362.96373194890998</c:v>
                </c:pt>
                <c:pt idx="156670">
                  <c:v>362.966048704184</c:v>
                </c:pt>
                <c:pt idx="156671">
                  <c:v>362.968365459457</c:v>
                </c:pt>
                <c:pt idx="156672">
                  <c:v>362.97068221473103</c:v>
                </c:pt>
                <c:pt idx="156673">
                  <c:v>362.97299897000403</c:v>
                </c:pt>
                <c:pt idx="156674">
                  <c:v>362.97531572527799</c:v>
                </c:pt>
                <c:pt idx="156675">
                  <c:v>362.97763248055099</c:v>
                </c:pt>
                <c:pt idx="156676">
                  <c:v>362.97994923582502</c:v>
                </c:pt>
                <c:pt idx="156677">
                  <c:v>362.98226599109802</c:v>
                </c:pt>
                <c:pt idx="156678">
                  <c:v>362.98458274637198</c:v>
                </c:pt>
                <c:pt idx="156679">
                  <c:v>362.98689950164498</c:v>
                </c:pt>
                <c:pt idx="156680">
                  <c:v>362.98921625691901</c:v>
                </c:pt>
                <c:pt idx="156681">
                  <c:v>362.99153301219201</c:v>
                </c:pt>
                <c:pt idx="156682">
                  <c:v>362.99384976746597</c:v>
                </c:pt>
                <c:pt idx="156683">
                  <c:v>362.99616652273897</c:v>
                </c:pt>
                <c:pt idx="156684">
                  <c:v>362.998483278013</c:v>
                </c:pt>
                <c:pt idx="156685">
                  <c:v>363.000800033286</c:v>
                </c:pt>
                <c:pt idx="156686">
                  <c:v>363.00311678856002</c:v>
                </c:pt>
                <c:pt idx="156687">
                  <c:v>363.00543354383302</c:v>
                </c:pt>
                <c:pt idx="156688">
                  <c:v>363.00775029910699</c:v>
                </c:pt>
                <c:pt idx="156689">
                  <c:v>363.01006705437999</c:v>
                </c:pt>
                <c:pt idx="156690">
                  <c:v>363.01238380965401</c:v>
                </c:pt>
                <c:pt idx="156691">
                  <c:v>363.01470056492701</c:v>
                </c:pt>
                <c:pt idx="156692">
                  <c:v>363.01701732020098</c:v>
                </c:pt>
                <c:pt idx="156693">
                  <c:v>363.019334075475</c:v>
                </c:pt>
                <c:pt idx="156694">
                  <c:v>363.021650830748</c:v>
                </c:pt>
                <c:pt idx="156695">
                  <c:v>363.02396758602202</c:v>
                </c:pt>
                <c:pt idx="156696">
                  <c:v>363.02628434129502</c:v>
                </c:pt>
                <c:pt idx="156697">
                  <c:v>363.02860109656899</c:v>
                </c:pt>
                <c:pt idx="156698">
                  <c:v>363.03091785184199</c:v>
                </c:pt>
                <c:pt idx="156699">
                  <c:v>363.03323460711601</c:v>
                </c:pt>
                <c:pt idx="156700">
                  <c:v>363.03555136238901</c:v>
                </c:pt>
                <c:pt idx="156701">
                  <c:v>363.03786811766298</c:v>
                </c:pt>
                <c:pt idx="156702">
                  <c:v>363.04018487293598</c:v>
                </c:pt>
                <c:pt idx="156703">
                  <c:v>363.04250162821</c:v>
                </c:pt>
                <c:pt idx="156704">
                  <c:v>363.044818383483</c:v>
                </c:pt>
                <c:pt idx="156705">
                  <c:v>363.04713513875703</c:v>
                </c:pt>
                <c:pt idx="156706">
                  <c:v>363.04945189403003</c:v>
                </c:pt>
                <c:pt idx="156707">
                  <c:v>363.05176864930399</c:v>
                </c:pt>
                <c:pt idx="156708">
                  <c:v>363.05408540457699</c:v>
                </c:pt>
                <c:pt idx="156709">
                  <c:v>363.05640215985102</c:v>
                </c:pt>
                <c:pt idx="156710">
                  <c:v>363.05871891512402</c:v>
                </c:pt>
                <c:pt idx="156711">
                  <c:v>363.06103567039798</c:v>
                </c:pt>
                <c:pt idx="156712">
                  <c:v>363.06335242567098</c:v>
                </c:pt>
                <c:pt idx="156713">
                  <c:v>363.06566918094501</c:v>
                </c:pt>
                <c:pt idx="156714">
                  <c:v>363.06798593621801</c:v>
                </c:pt>
                <c:pt idx="156715">
                  <c:v>363.07030269149197</c:v>
                </c:pt>
                <c:pt idx="156716">
                  <c:v>363.07261944676497</c:v>
                </c:pt>
                <c:pt idx="156717">
                  <c:v>363.074936202039</c:v>
                </c:pt>
                <c:pt idx="156718">
                  <c:v>363.077252957312</c:v>
                </c:pt>
                <c:pt idx="156719">
                  <c:v>363.07956971258602</c:v>
                </c:pt>
                <c:pt idx="156720">
                  <c:v>363.08188646785902</c:v>
                </c:pt>
                <c:pt idx="156721">
                  <c:v>363.08420322313299</c:v>
                </c:pt>
                <c:pt idx="156722">
                  <c:v>363.08651997840599</c:v>
                </c:pt>
                <c:pt idx="156723">
                  <c:v>363.08883673368001</c:v>
                </c:pt>
                <c:pt idx="156724">
                  <c:v>363.09115348895301</c:v>
                </c:pt>
                <c:pt idx="156725">
                  <c:v>363.09347024422698</c:v>
                </c:pt>
                <c:pt idx="156726">
                  <c:v>363.09578699949998</c:v>
                </c:pt>
                <c:pt idx="156727">
                  <c:v>363.098103754774</c:v>
                </c:pt>
                <c:pt idx="156728">
                  <c:v>363.100420510047</c:v>
                </c:pt>
                <c:pt idx="156729">
                  <c:v>363.10273726532103</c:v>
                </c:pt>
                <c:pt idx="156730">
                  <c:v>363.10505402059403</c:v>
                </c:pt>
                <c:pt idx="156731">
                  <c:v>363.10737077586799</c:v>
                </c:pt>
                <c:pt idx="156732">
                  <c:v>363.10968753114099</c:v>
                </c:pt>
                <c:pt idx="156733">
                  <c:v>363.11200428641502</c:v>
                </c:pt>
                <c:pt idx="156734">
                  <c:v>363.11432104168802</c:v>
                </c:pt>
                <c:pt idx="156735">
                  <c:v>363.11663779696198</c:v>
                </c:pt>
                <c:pt idx="156736">
                  <c:v>363.118954552236</c:v>
                </c:pt>
                <c:pt idx="156737">
                  <c:v>363.12127130750901</c:v>
                </c:pt>
                <c:pt idx="156738">
                  <c:v>363.12358806278303</c:v>
                </c:pt>
                <c:pt idx="156739">
                  <c:v>363.12590481805597</c:v>
                </c:pt>
                <c:pt idx="156740">
                  <c:v>363.12822157332999</c:v>
                </c:pt>
                <c:pt idx="156741">
                  <c:v>363.130538328603</c:v>
                </c:pt>
                <c:pt idx="156742">
                  <c:v>363.13285508387702</c:v>
                </c:pt>
                <c:pt idx="156743">
                  <c:v>363.13517183915002</c:v>
                </c:pt>
                <c:pt idx="156744">
                  <c:v>363.13748859442398</c:v>
                </c:pt>
                <c:pt idx="156745">
                  <c:v>363.13980534969699</c:v>
                </c:pt>
                <c:pt idx="156746">
                  <c:v>363.14212210497101</c:v>
                </c:pt>
                <c:pt idx="156747">
                  <c:v>363.14443886024401</c:v>
                </c:pt>
                <c:pt idx="156748">
                  <c:v>363.14675561551798</c:v>
                </c:pt>
                <c:pt idx="156749">
                  <c:v>363.14907237079098</c:v>
                </c:pt>
                <c:pt idx="156750">
                  <c:v>363.151389126065</c:v>
                </c:pt>
                <c:pt idx="156751">
                  <c:v>363.153705881338</c:v>
                </c:pt>
                <c:pt idx="156752">
                  <c:v>363.15602263661202</c:v>
                </c:pt>
                <c:pt idx="156753">
                  <c:v>363.15833939188502</c:v>
                </c:pt>
                <c:pt idx="156754">
                  <c:v>363.16065614715899</c:v>
                </c:pt>
                <c:pt idx="156755">
                  <c:v>363.16297290243199</c:v>
                </c:pt>
                <c:pt idx="156756">
                  <c:v>363.16528965770601</c:v>
                </c:pt>
                <c:pt idx="156757">
                  <c:v>363.16760641297901</c:v>
                </c:pt>
                <c:pt idx="156758">
                  <c:v>363.16992316825298</c:v>
                </c:pt>
                <c:pt idx="156759">
                  <c:v>363.17223992352598</c:v>
                </c:pt>
                <c:pt idx="156760">
                  <c:v>363.1745566788</c:v>
                </c:pt>
                <c:pt idx="156761">
                  <c:v>363.176873434073</c:v>
                </c:pt>
                <c:pt idx="156762">
                  <c:v>363.17919018934703</c:v>
                </c:pt>
                <c:pt idx="156763">
                  <c:v>363.18150694462003</c:v>
                </c:pt>
                <c:pt idx="156764">
                  <c:v>363.18382369989399</c:v>
                </c:pt>
                <c:pt idx="156765">
                  <c:v>363.18614045516699</c:v>
                </c:pt>
                <c:pt idx="156766">
                  <c:v>363.18845721044102</c:v>
                </c:pt>
                <c:pt idx="156767">
                  <c:v>363.19077396571402</c:v>
                </c:pt>
                <c:pt idx="156768">
                  <c:v>363.19309072098798</c:v>
                </c:pt>
                <c:pt idx="156769">
                  <c:v>363.19540747626098</c:v>
                </c:pt>
                <c:pt idx="156770">
                  <c:v>363.19772423153501</c:v>
                </c:pt>
                <c:pt idx="156771">
                  <c:v>363.20004098680801</c:v>
                </c:pt>
                <c:pt idx="156772">
                  <c:v>363.20235774208197</c:v>
                </c:pt>
                <c:pt idx="156773">
                  <c:v>363.20467449735497</c:v>
                </c:pt>
                <c:pt idx="156774">
                  <c:v>363.206991252629</c:v>
                </c:pt>
                <c:pt idx="156775">
                  <c:v>363.209308007902</c:v>
                </c:pt>
                <c:pt idx="156776">
                  <c:v>363.21162476317602</c:v>
                </c:pt>
                <c:pt idx="156777">
                  <c:v>363.21394151844999</c:v>
                </c:pt>
                <c:pt idx="156778">
                  <c:v>363.21625827372299</c:v>
                </c:pt>
                <c:pt idx="156779">
                  <c:v>363.21857502899701</c:v>
                </c:pt>
                <c:pt idx="156780">
                  <c:v>363.22089178427001</c:v>
                </c:pt>
                <c:pt idx="156781">
                  <c:v>363.22320853954398</c:v>
                </c:pt>
                <c:pt idx="156782">
                  <c:v>363.22552529481698</c:v>
                </c:pt>
                <c:pt idx="156783">
                  <c:v>363.227842050091</c:v>
                </c:pt>
                <c:pt idx="156784">
                  <c:v>363.230158805364</c:v>
                </c:pt>
                <c:pt idx="156785">
                  <c:v>363.23247556063802</c:v>
                </c:pt>
                <c:pt idx="156786">
                  <c:v>363.23479231591102</c:v>
                </c:pt>
                <c:pt idx="156787">
                  <c:v>363.23710907118499</c:v>
                </c:pt>
                <c:pt idx="156788">
                  <c:v>363.23942582645799</c:v>
                </c:pt>
                <c:pt idx="156789">
                  <c:v>363.24174258173201</c:v>
                </c:pt>
                <c:pt idx="156790">
                  <c:v>363.24405933700501</c:v>
                </c:pt>
                <c:pt idx="156791">
                  <c:v>363.24637609227898</c:v>
                </c:pt>
                <c:pt idx="156792">
                  <c:v>363.24869284755198</c:v>
                </c:pt>
                <c:pt idx="156793">
                  <c:v>363.251009602826</c:v>
                </c:pt>
                <c:pt idx="156794">
                  <c:v>363.253326358099</c:v>
                </c:pt>
                <c:pt idx="156795">
                  <c:v>363.25564311337303</c:v>
                </c:pt>
                <c:pt idx="156796">
                  <c:v>363.25795986864603</c:v>
                </c:pt>
                <c:pt idx="156797">
                  <c:v>363.26027662391999</c:v>
                </c:pt>
                <c:pt idx="156798">
                  <c:v>363.26259337919299</c:v>
                </c:pt>
                <c:pt idx="156799">
                  <c:v>363.26491013446702</c:v>
                </c:pt>
                <c:pt idx="156800">
                  <c:v>363.26722688974002</c:v>
                </c:pt>
                <c:pt idx="156801">
                  <c:v>363.26954364501398</c:v>
                </c:pt>
                <c:pt idx="156802">
                  <c:v>363.27186040028698</c:v>
                </c:pt>
                <c:pt idx="156803">
                  <c:v>363.27417715556101</c:v>
                </c:pt>
                <c:pt idx="156804">
                  <c:v>363.27649391083401</c:v>
                </c:pt>
                <c:pt idx="156805">
                  <c:v>363.27881066610797</c:v>
                </c:pt>
                <c:pt idx="156806">
                  <c:v>363.28112742138097</c:v>
                </c:pt>
                <c:pt idx="156807">
                  <c:v>363.283444176655</c:v>
                </c:pt>
                <c:pt idx="156808">
                  <c:v>363.285760931928</c:v>
                </c:pt>
                <c:pt idx="156809">
                  <c:v>363.28807768720202</c:v>
                </c:pt>
                <c:pt idx="156810">
                  <c:v>363.29039444247502</c:v>
                </c:pt>
                <c:pt idx="156811">
                  <c:v>363.29271119774899</c:v>
                </c:pt>
                <c:pt idx="156812">
                  <c:v>363.29502795302199</c:v>
                </c:pt>
                <c:pt idx="156813">
                  <c:v>363.29734470829601</c:v>
                </c:pt>
                <c:pt idx="156814">
                  <c:v>363.29966146356901</c:v>
                </c:pt>
                <c:pt idx="156815">
                  <c:v>363.30197821884298</c:v>
                </c:pt>
                <c:pt idx="156816">
                  <c:v>363.30429497411598</c:v>
                </c:pt>
                <c:pt idx="156817">
                  <c:v>363.30661172939</c:v>
                </c:pt>
                <c:pt idx="156818">
                  <c:v>363.308928484663</c:v>
                </c:pt>
                <c:pt idx="156819">
                  <c:v>363.31124523993702</c:v>
                </c:pt>
                <c:pt idx="156820">
                  <c:v>363.31356199521099</c:v>
                </c:pt>
                <c:pt idx="156821">
                  <c:v>363.31587875048399</c:v>
                </c:pt>
                <c:pt idx="156822">
                  <c:v>363.31819550575801</c:v>
                </c:pt>
                <c:pt idx="156823">
                  <c:v>363.32051226103101</c:v>
                </c:pt>
                <c:pt idx="156824">
                  <c:v>363.32282901630498</c:v>
                </c:pt>
                <c:pt idx="156825">
                  <c:v>363.32514577157798</c:v>
                </c:pt>
                <c:pt idx="156826">
                  <c:v>363.327462526852</c:v>
                </c:pt>
                <c:pt idx="156827">
                  <c:v>363.329779282125</c:v>
                </c:pt>
                <c:pt idx="156828">
                  <c:v>363.33209603739903</c:v>
                </c:pt>
                <c:pt idx="156829">
                  <c:v>363.33441279267203</c:v>
                </c:pt>
                <c:pt idx="156830">
                  <c:v>363.33672954794599</c:v>
                </c:pt>
                <c:pt idx="156831">
                  <c:v>363.33904630321899</c:v>
                </c:pt>
                <c:pt idx="156832">
                  <c:v>363.34136305849302</c:v>
                </c:pt>
                <c:pt idx="156833">
                  <c:v>363.34367981376602</c:v>
                </c:pt>
                <c:pt idx="156834">
                  <c:v>363.34599656903998</c:v>
                </c:pt>
                <c:pt idx="156835">
                  <c:v>363.34831332431298</c:v>
                </c:pt>
                <c:pt idx="156836">
                  <c:v>363.35063007958701</c:v>
                </c:pt>
                <c:pt idx="156837">
                  <c:v>363.35294683486001</c:v>
                </c:pt>
                <c:pt idx="156838">
                  <c:v>363.35526359013397</c:v>
                </c:pt>
                <c:pt idx="156839">
                  <c:v>363.35758034540697</c:v>
                </c:pt>
                <c:pt idx="156840">
                  <c:v>363.359897100681</c:v>
                </c:pt>
                <c:pt idx="156841">
                  <c:v>363.362213855954</c:v>
                </c:pt>
                <c:pt idx="156842">
                  <c:v>363.36453061122802</c:v>
                </c:pt>
                <c:pt idx="156843">
                  <c:v>363.36684736650102</c:v>
                </c:pt>
                <c:pt idx="156844">
                  <c:v>363.36916412177499</c:v>
                </c:pt>
                <c:pt idx="156845">
                  <c:v>363.37148087704799</c:v>
                </c:pt>
                <c:pt idx="156846">
                  <c:v>363.37379763232201</c:v>
                </c:pt>
                <c:pt idx="156847">
                  <c:v>363.37611438759501</c:v>
                </c:pt>
                <c:pt idx="156848">
                  <c:v>363.37843114286898</c:v>
                </c:pt>
                <c:pt idx="156849">
                  <c:v>363.38074789814198</c:v>
                </c:pt>
                <c:pt idx="156850">
                  <c:v>363.383064653416</c:v>
                </c:pt>
                <c:pt idx="156851">
                  <c:v>363.385381408689</c:v>
                </c:pt>
                <c:pt idx="156852">
                  <c:v>363.38769816396302</c:v>
                </c:pt>
                <c:pt idx="156853">
                  <c:v>363.39001491923602</c:v>
                </c:pt>
                <c:pt idx="156854">
                  <c:v>363.39233167450999</c:v>
                </c:pt>
                <c:pt idx="156855">
                  <c:v>363.39464842978299</c:v>
                </c:pt>
                <c:pt idx="156856">
                  <c:v>363.39696518505701</c:v>
                </c:pt>
                <c:pt idx="156857">
                  <c:v>363.39928194033001</c:v>
                </c:pt>
                <c:pt idx="156858">
                  <c:v>363.40159869560398</c:v>
                </c:pt>
                <c:pt idx="156859">
                  <c:v>363.40391545087698</c:v>
                </c:pt>
                <c:pt idx="156860">
                  <c:v>363.406232206151</c:v>
                </c:pt>
                <c:pt idx="156861">
                  <c:v>363.408548961424</c:v>
                </c:pt>
                <c:pt idx="156862">
                  <c:v>363.41086571669803</c:v>
                </c:pt>
                <c:pt idx="156863">
                  <c:v>363.41318247197199</c:v>
                </c:pt>
                <c:pt idx="156864">
                  <c:v>363.41549922724499</c:v>
                </c:pt>
                <c:pt idx="156865">
                  <c:v>363.41781598251902</c:v>
                </c:pt>
                <c:pt idx="156866">
                  <c:v>363.42013273779202</c:v>
                </c:pt>
                <c:pt idx="156867">
                  <c:v>363.42244949306598</c:v>
                </c:pt>
                <c:pt idx="156868">
                  <c:v>363.42476624833898</c:v>
                </c:pt>
                <c:pt idx="156869">
                  <c:v>363.42708300361301</c:v>
                </c:pt>
                <c:pt idx="156870">
                  <c:v>363.42939975888601</c:v>
                </c:pt>
                <c:pt idx="156871">
                  <c:v>363.43171651415997</c:v>
                </c:pt>
                <c:pt idx="156872">
                  <c:v>363.43403326943297</c:v>
                </c:pt>
                <c:pt idx="156873">
                  <c:v>363.436350024707</c:v>
                </c:pt>
                <c:pt idx="156874">
                  <c:v>363.43866677998</c:v>
                </c:pt>
                <c:pt idx="156875">
                  <c:v>363.44098353525402</c:v>
                </c:pt>
                <c:pt idx="156876">
                  <c:v>363.44330029052702</c:v>
                </c:pt>
                <c:pt idx="156877">
                  <c:v>363.44561704580099</c:v>
                </c:pt>
                <c:pt idx="156878">
                  <c:v>363.44793380107399</c:v>
                </c:pt>
                <c:pt idx="156879">
                  <c:v>363.45025055634801</c:v>
                </c:pt>
                <c:pt idx="156880">
                  <c:v>363.45256731162101</c:v>
                </c:pt>
                <c:pt idx="156881">
                  <c:v>363.45488406689498</c:v>
                </c:pt>
                <c:pt idx="156882">
                  <c:v>363.45720082216798</c:v>
                </c:pt>
                <c:pt idx="156883">
                  <c:v>363.459517577442</c:v>
                </c:pt>
                <c:pt idx="156884">
                  <c:v>363.461834332715</c:v>
                </c:pt>
                <c:pt idx="156885">
                  <c:v>363.46415108798902</c:v>
                </c:pt>
                <c:pt idx="156886">
                  <c:v>363.46646784326202</c:v>
                </c:pt>
                <c:pt idx="156887">
                  <c:v>363.46878459853599</c:v>
                </c:pt>
                <c:pt idx="156888">
                  <c:v>363.47110135380899</c:v>
                </c:pt>
                <c:pt idx="156889">
                  <c:v>363.47341810908301</c:v>
                </c:pt>
                <c:pt idx="156890">
                  <c:v>363.47573486435601</c:v>
                </c:pt>
                <c:pt idx="156891">
                  <c:v>363.47805161962998</c:v>
                </c:pt>
                <c:pt idx="156892">
                  <c:v>363.48036837490298</c:v>
                </c:pt>
                <c:pt idx="156893">
                  <c:v>363.482685130177</c:v>
                </c:pt>
                <c:pt idx="156894">
                  <c:v>363.48500188545</c:v>
                </c:pt>
                <c:pt idx="156895">
                  <c:v>363.48731864072403</c:v>
                </c:pt>
                <c:pt idx="156896">
                  <c:v>363.48963539599703</c:v>
                </c:pt>
                <c:pt idx="156897">
                  <c:v>363.49195215127099</c:v>
                </c:pt>
                <c:pt idx="156898">
                  <c:v>363.49426890654399</c:v>
                </c:pt>
                <c:pt idx="156899">
                  <c:v>363.49658566181802</c:v>
                </c:pt>
                <c:pt idx="156900">
                  <c:v>363.49890241709102</c:v>
                </c:pt>
                <c:pt idx="156901">
                  <c:v>363.50121917236498</c:v>
                </c:pt>
                <c:pt idx="156902">
                  <c:v>363.50353592763798</c:v>
                </c:pt>
                <c:pt idx="156903">
                  <c:v>363.50585268291201</c:v>
                </c:pt>
                <c:pt idx="156904">
                  <c:v>363.50816943818501</c:v>
                </c:pt>
                <c:pt idx="156905">
                  <c:v>363.51048619345897</c:v>
                </c:pt>
                <c:pt idx="156906">
                  <c:v>363.512802948733</c:v>
                </c:pt>
                <c:pt idx="156907">
                  <c:v>363.515119704006</c:v>
                </c:pt>
                <c:pt idx="156908">
                  <c:v>363.51743645928002</c:v>
                </c:pt>
                <c:pt idx="156909">
                  <c:v>363.51975321455302</c:v>
                </c:pt>
                <c:pt idx="156910">
                  <c:v>363.52206996982699</c:v>
                </c:pt>
                <c:pt idx="156911">
                  <c:v>363.52438672509999</c:v>
                </c:pt>
                <c:pt idx="156912">
                  <c:v>363.52670348037401</c:v>
                </c:pt>
                <c:pt idx="156913">
                  <c:v>363.52902023564701</c:v>
                </c:pt>
                <c:pt idx="156914">
                  <c:v>363.53133699092098</c:v>
                </c:pt>
                <c:pt idx="156915">
                  <c:v>363.53365374619398</c:v>
                </c:pt>
                <c:pt idx="156916">
                  <c:v>363.535970501468</c:v>
                </c:pt>
                <c:pt idx="156917">
                  <c:v>363.538287256741</c:v>
                </c:pt>
                <c:pt idx="156918">
                  <c:v>363.54060401201502</c:v>
                </c:pt>
                <c:pt idx="156919">
                  <c:v>363.54292076728802</c:v>
                </c:pt>
                <c:pt idx="156920">
                  <c:v>363.54523752256199</c:v>
                </c:pt>
                <c:pt idx="156921">
                  <c:v>363.54755427783499</c:v>
                </c:pt>
                <c:pt idx="156922">
                  <c:v>363.54987103310901</c:v>
                </c:pt>
                <c:pt idx="156923">
                  <c:v>363.55218778838201</c:v>
                </c:pt>
                <c:pt idx="156924">
                  <c:v>363.55450454365598</c:v>
                </c:pt>
                <c:pt idx="156925">
                  <c:v>363.55682129892898</c:v>
                </c:pt>
                <c:pt idx="156926">
                  <c:v>363.559138054203</c:v>
                </c:pt>
                <c:pt idx="156927">
                  <c:v>363.561454809476</c:v>
                </c:pt>
                <c:pt idx="156928">
                  <c:v>363.56377156475003</c:v>
                </c:pt>
                <c:pt idx="156929">
                  <c:v>363.56608832002303</c:v>
                </c:pt>
                <c:pt idx="156930">
                  <c:v>363.56840507529699</c:v>
                </c:pt>
                <c:pt idx="156931">
                  <c:v>363.57072183056999</c:v>
                </c:pt>
                <c:pt idx="156932">
                  <c:v>363.57303858584402</c:v>
                </c:pt>
                <c:pt idx="156933">
                  <c:v>363.57535534111702</c:v>
                </c:pt>
                <c:pt idx="156934">
                  <c:v>363.57767209639098</c:v>
                </c:pt>
                <c:pt idx="156935">
                  <c:v>363.57998885166398</c:v>
                </c:pt>
                <c:pt idx="156936">
                  <c:v>363.58230560693801</c:v>
                </c:pt>
                <c:pt idx="156937">
                  <c:v>363.58462236221101</c:v>
                </c:pt>
                <c:pt idx="156938">
                  <c:v>363.58693911748497</c:v>
                </c:pt>
                <c:pt idx="156939">
                  <c:v>363.58925587275797</c:v>
                </c:pt>
                <c:pt idx="156940">
                  <c:v>363.591572628032</c:v>
                </c:pt>
                <c:pt idx="156941">
                  <c:v>363.593889383305</c:v>
                </c:pt>
                <c:pt idx="156942">
                  <c:v>363.59620613857902</c:v>
                </c:pt>
                <c:pt idx="156943">
                  <c:v>363.59852289385202</c:v>
                </c:pt>
                <c:pt idx="156944">
                  <c:v>363.60083964912599</c:v>
                </c:pt>
                <c:pt idx="156945">
                  <c:v>363.60315640439899</c:v>
                </c:pt>
                <c:pt idx="156946">
                  <c:v>363.60547315967301</c:v>
                </c:pt>
                <c:pt idx="156947">
                  <c:v>363.60778991494601</c:v>
                </c:pt>
                <c:pt idx="156948">
                  <c:v>363.61010667021998</c:v>
                </c:pt>
                <c:pt idx="156949">
                  <c:v>363.612423425494</c:v>
                </c:pt>
                <c:pt idx="156950">
                  <c:v>363.614740180767</c:v>
                </c:pt>
                <c:pt idx="156951">
                  <c:v>363.61705693604102</c:v>
                </c:pt>
                <c:pt idx="156952">
                  <c:v>363.61937369131402</c:v>
                </c:pt>
                <c:pt idx="156953">
                  <c:v>363.62169044658799</c:v>
                </c:pt>
                <c:pt idx="156954">
                  <c:v>363.62400720186099</c:v>
                </c:pt>
                <c:pt idx="156955">
                  <c:v>363.62632395713501</c:v>
                </c:pt>
                <c:pt idx="156956">
                  <c:v>363.62864071240801</c:v>
                </c:pt>
                <c:pt idx="156957">
                  <c:v>363.63095746768198</c:v>
                </c:pt>
                <c:pt idx="156958">
                  <c:v>363.63327422295498</c:v>
                </c:pt>
                <c:pt idx="156959">
                  <c:v>363.635590978229</c:v>
                </c:pt>
                <c:pt idx="156960">
                  <c:v>363.637907733502</c:v>
                </c:pt>
                <c:pt idx="156961">
                  <c:v>363.64022448877603</c:v>
                </c:pt>
                <c:pt idx="156962">
                  <c:v>363.64254124404903</c:v>
                </c:pt>
                <c:pt idx="156963">
                  <c:v>363.64485799932299</c:v>
                </c:pt>
                <c:pt idx="156964">
                  <c:v>363.64717475459599</c:v>
                </c:pt>
                <c:pt idx="156965">
                  <c:v>363.64949150987002</c:v>
                </c:pt>
                <c:pt idx="156966">
                  <c:v>363.65180826514302</c:v>
                </c:pt>
                <c:pt idx="156967">
                  <c:v>363.65412502041698</c:v>
                </c:pt>
                <c:pt idx="156968">
                  <c:v>363.65644177568998</c:v>
                </c:pt>
                <c:pt idx="156969">
                  <c:v>363.65875853096401</c:v>
                </c:pt>
                <c:pt idx="156970">
                  <c:v>363.66107528623701</c:v>
                </c:pt>
                <c:pt idx="156971">
                  <c:v>363.66339204151097</c:v>
                </c:pt>
                <c:pt idx="156972">
                  <c:v>363.66570879678397</c:v>
                </c:pt>
                <c:pt idx="156973">
                  <c:v>363.668025552058</c:v>
                </c:pt>
                <c:pt idx="156974">
                  <c:v>363.670342307331</c:v>
                </c:pt>
                <c:pt idx="156975">
                  <c:v>363.67265906260502</c:v>
                </c:pt>
                <c:pt idx="156976">
                  <c:v>363.67497581787802</c:v>
                </c:pt>
                <c:pt idx="156977">
                  <c:v>363.67729257315199</c:v>
                </c:pt>
                <c:pt idx="156978">
                  <c:v>363.67960932842499</c:v>
                </c:pt>
                <c:pt idx="156979">
                  <c:v>363.68192608369901</c:v>
                </c:pt>
                <c:pt idx="156980">
                  <c:v>363.68424283897201</c:v>
                </c:pt>
                <c:pt idx="156981">
                  <c:v>363.68655959424598</c:v>
                </c:pt>
                <c:pt idx="156982">
                  <c:v>363.68887634951898</c:v>
                </c:pt>
                <c:pt idx="156983">
                  <c:v>363.691193104793</c:v>
                </c:pt>
                <c:pt idx="156984">
                  <c:v>363.693509860066</c:v>
                </c:pt>
                <c:pt idx="156985">
                  <c:v>363.69582661534002</c:v>
                </c:pt>
                <c:pt idx="156986">
                  <c:v>363.69814337061302</c:v>
                </c:pt>
                <c:pt idx="156987">
                  <c:v>363.70046012588699</c:v>
                </c:pt>
                <c:pt idx="156988">
                  <c:v>363.70277688115999</c:v>
                </c:pt>
                <c:pt idx="156989">
                  <c:v>363.70509363643401</c:v>
                </c:pt>
                <c:pt idx="156990">
                  <c:v>363.70741039170701</c:v>
                </c:pt>
                <c:pt idx="156991">
                  <c:v>363.70972714698098</c:v>
                </c:pt>
                <c:pt idx="156992">
                  <c:v>363.712043902255</c:v>
                </c:pt>
                <c:pt idx="156993">
                  <c:v>363.714360657528</c:v>
                </c:pt>
                <c:pt idx="156994">
                  <c:v>363.71667741280203</c:v>
                </c:pt>
                <c:pt idx="156995">
                  <c:v>363.71899416807503</c:v>
                </c:pt>
                <c:pt idx="156996">
                  <c:v>363.72131092334899</c:v>
                </c:pt>
                <c:pt idx="156997">
                  <c:v>363.72362767862199</c:v>
                </c:pt>
                <c:pt idx="156998">
                  <c:v>363.72594443389602</c:v>
                </c:pt>
                <c:pt idx="156999">
                  <c:v>363.72826118916902</c:v>
                </c:pt>
                <c:pt idx="157000">
                  <c:v>363.73057794444298</c:v>
                </c:pt>
                <c:pt idx="157001">
                  <c:v>363.73289469971598</c:v>
                </c:pt>
                <c:pt idx="157002">
                  <c:v>363.73521145499001</c:v>
                </c:pt>
                <c:pt idx="157003">
                  <c:v>363.73752821026301</c:v>
                </c:pt>
                <c:pt idx="157004">
                  <c:v>363.73984496553697</c:v>
                </c:pt>
                <c:pt idx="157005">
                  <c:v>363.74216172080997</c:v>
                </c:pt>
                <c:pt idx="157006">
                  <c:v>363.744478476084</c:v>
                </c:pt>
                <c:pt idx="157007">
                  <c:v>363.746795231357</c:v>
                </c:pt>
                <c:pt idx="157008">
                  <c:v>363.74911198663102</c:v>
                </c:pt>
                <c:pt idx="157009">
                  <c:v>363.75142874190402</c:v>
                </c:pt>
                <c:pt idx="157010">
                  <c:v>363.75374549717799</c:v>
                </c:pt>
                <c:pt idx="157011">
                  <c:v>363.75606225245099</c:v>
                </c:pt>
                <c:pt idx="157012">
                  <c:v>363.75837900772501</c:v>
                </c:pt>
                <c:pt idx="157013">
                  <c:v>363.76069576299801</c:v>
                </c:pt>
                <c:pt idx="157014">
                  <c:v>363.76301251827198</c:v>
                </c:pt>
                <c:pt idx="157015">
                  <c:v>363.76532927354498</c:v>
                </c:pt>
                <c:pt idx="157016">
                  <c:v>363.767646028819</c:v>
                </c:pt>
                <c:pt idx="157017">
                  <c:v>363.769962784092</c:v>
                </c:pt>
                <c:pt idx="157018">
                  <c:v>363.77227953936602</c:v>
                </c:pt>
                <c:pt idx="157019">
                  <c:v>363.77459629463903</c:v>
                </c:pt>
                <c:pt idx="157020">
                  <c:v>363.77691304991299</c:v>
                </c:pt>
                <c:pt idx="157021">
                  <c:v>363.77922980518599</c:v>
                </c:pt>
                <c:pt idx="157022">
                  <c:v>363.78154656046001</c:v>
                </c:pt>
                <c:pt idx="157023">
                  <c:v>363.78386331573302</c:v>
                </c:pt>
                <c:pt idx="157024">
                  <c:v>363.78618007100698</c:v>
                </c:pt>
                <c:pt idx="157025">
                  <c:v>363.78849682627998</c:v>
                </c:pt>
                <c:pt idx="157026">
                  <c:v>363.790813581554</c:v>
                </c:pt>
                <c:pt idx="157027">
                  <c:v>363.79313033682701</c:v>
                </c:pt>
                <c:pt idx="157028">
                  <c:v>363.79544709210103</c:v>
                </c:pt>
                <c:pt idx="157029">
                  <c:v>363.79776384737397</c:v>
                </c:pt>
                <c:pt idx="157030">
                  <c:v>363.80008060264799</c:v>
                </c:pt>
                <c:pt idx="157031">
                  <c:v>363.802397357921</c:v>
                </c:pt>
                <c:pt idx="157032">
                  <c:v>363.80471411319502</c:v>
                </c:pt>
                <c:pt idx="157033">
                  <c:v>363.80703086846898</c:v>
                </c:pt>
                <c:pt idx="157034">
                  <c:v>363.80934762374198</c:v>
                </c:pt>
                <c:pt idx="157035">
                  <c:v>363.81166437901601</c:v>
                </c:pt>
                <c:pt idx="157036">
                  <c:v>363.81398113428901</c:v>
                </c:pt>
                <c:pt idx="157037">
                  <c:v>363.81629788956297</c:v>
                </c:pt>
                <c:pt idx="157038">
                  <c:v>363.81861464483598</c:v>
                </c:pt>
                <c:pt idx="157039">
                  <c:v>363.82093140011</c:v>
                </c:pt>
                <c:pt idx="157040">
                  <c:v>363.823248155383</c:v>
                </c:pt>
                <c:pt idx="157041">
                  <c:v>363.82556491065702</c:v>
                </c:pt>
                <c:pt idx="157042">
                  <c:v>363.82788166593002</c:v>
                </c:pt>
                <c:pt idx="157043">
                  <c:v>363.83019842120399</c:v>
                </c:pt>
                <c:pt idx="157044">
                  <c:v>363.83251517647699</c:v>
                </c:pt>
                <c:pt idx="157045">
                  <c:v>363.83483193175101</c:v>
                </c:pt>
                <c:pt idx="157046">
                  <c:v>363.83714868702401</c:v>
                </c:pt>
                <c:pt idx="157047">
                  <c:v>363.83946544229798</c:v>
                </c:pt>
                <c:pt idx="157048">
                  <c:v>363.84178219757098</c:v>
                </c:pt>
                <c:pt idx="157049">
                  <c:v>363.844098952845</c:v>
                </c:pt>
                <c:pt idx="157050">
                  <c:v>363.846415708118</c:v>
                </c:pt>
                <c:pt idx="157051">
                  <c:v>363.84873246339203</c:v>
                </c:pt>
                <c:pt idx="157052">
                  <c:v>363.85104921866503</c:v>
                </c:pt>
                <c:pt idx="157053">
                  <c:v>363.85336597393899</c:v>
                </c:pt>
                <c:pt idx="157054">
                  <c:v>363.85568272921199</c:v>
                </c:pt>
                <c:pt idx="157055">
                  <c:v>363.85799948448602</c:v>
                </c:pt>
                <c:pt idx="157056">
                  <c:v>363.86031623975902</c:v>
                </c:pt>
                <c:pt idx="157057">
                  <c:v>363.86263299503298</c:v>
                </c:pt>
                <c:pt idx="157058">
                  <c:v>363.86494975030598</c:v>
                </c:pt>
                <c:pt idx="157059">
                  <c:v>363.86726650558001</c:v>
                </c:pt>
                <c:pt idx="157060">
                  <c:v>363.86958326085301</c:v>
                </c:pt>
                <c:pt idx="157061">
                  <c:v>363.87190001612697</c:v>
                </c:pt>
                <c:pt idx="157062">
                  <c:v>363.87421677139997</c:v>
                </c:pt>
                <c:pt idx="157063">
                  <c:v>363.876533526674</c:v>
                </c:pt>
                <c:pt idx="157064">
                  <c:v>363.878850281947</c:v>
                </c:pt>
                <c:pt idx="157065">
                  <c:v>363.88116703722102</c:v>
                </c:pt>
                <c:pt idx="157066">
                  <c:v>363.88348379249402</c:v>
                </c:pt>
                <c:pt idx="157067">
                  <c:v>363.88580054776799</c:v>
                </c:pt>
                <c:pt idx="157068">
                  <c:v>363.88811730304099</c:v>
                </c:pt>
                <c:pt idx="157069">
                  <c:v>363.89043405831501</c:v>
                </c:pt>
                <c:pt idx="157070">
                  <c:v>363.89275081358801</c:v>
                </c:pt>
                <c:pt idx="157071">
                  <c:v>363.89506756886198</c:v>
                </c:pt>
                <c:pt idx="157072">
                  <c:v>363.89738432413498</c:v>
                </c:pt>
                <c:pt idx="157073">
                  <c:v>363.899701079409</c:v>
                </c:pt>
                <c:pt idx="157074">
                  <c:v>363.902017834682</c:v>
                </c:pt>
                <c:pt idx="157075">
                  <c:v>363.90433458995602</c:v>
                </c:pt>
                <c:pt idx="157076">
                  <c:v>363.90665134522999</c:v>
                </c:pt>
                <c:pt idx="157077">
                  <c:v>363.90896810050299</c:v>
                </c:pt>
                <c:pt idx="157078">
                  <c:v>363.91128485577701</c:v>
                </c:pt>
                <c:pt idx="157079">
                  <c:v>363.91360161105001</c:v>
                </c:pt>
                <c:pt idx="157080">
                  <c:v>363.91591836632398</c:v>
                </c:pt>
                <c:pt idx="157081">
                  <c:v>363.91823512159698</c:v>
                </c:pt>
                <c:pt idx="157082">
                  <c:v>363.920551876871</c:v>
                </c:pt>
                <c:pt idx="157083">
                  <c:v>363.922868632144</c:v>
                </c:pt>
                <c:pt idx="157084">
                  <c:v>363.92518538741803</c:v>
                </c:pt>
                <c:pt idx="157085">
                  <c:v>363.92750214269103</c:v>
                </c:pt>
                <c:pt idx="157086">
                  <c:v>363.92981889796499</c:v>
                </c:pt>
                <c:pt idx="157087">
                  <c:v>363.93213565323799</c:v>
                </c:pt>
                <c:pt idx="157088">
                  <c:v>363.93445240851202</c:v>
                </c:pt>
                <c:pt idx="157089">
                  <c:v>363.93676916378502</c:v>
                </c:pt>
                <c:pt idx="157090">
                  <c:v>363.93908591905898</c:v>
                </c:pt>
                <c:pt idx="157091">
                  <c:v>363.94140267433198</c:v>
                </c:pt>
                <c:pt idx="157092">
                  <c:v>363.94371942960601</c:v>
                </c:pt>
                <c:pt idx="157093">
                  <c:v>363.94603618487901</c:v>
                </c:pt>
                <c:pt idx="157094">
                  <c:v>363.94835294015297</c:v>
                </c:pt>
                <c:pt idx="157095">
                  <c:v>363.95066969542597</c:v>
                </c:pt>
                <c:pt idx="157096">
                  <c:v>363.9529864507</c:v>
                </c:pt>
                <c:pt idx="157097">
                  <c:v>363.955303205973</c:v>
                </c:pt>
                <c:pt idx="157098">
                  <c:v>363.95761996124702</c:v>
                </c:pt>
                <c:pt idx="157099">
                  <c:v>363.95993671652002</c:v>
                </c:pt>
                <c:pt idx="157100">
                  <c:v>363.96225347179399</c:v>
                </c:pt>
                <c:pt idx="157101">
                  <c:v>363.96457022706699</c:v>
                </c:pt>
                <c:pt idx="157102">
                  <c:v>363.96688698234101</c:v>
                </c:pt>
                <c:pt idx="157103">
                  <c:v>363.96920373761401</c:v>
                </c:pt>
                <c:pt idx="157104">
                  <c:v>363.97152049288798</c:v>
                </c:pt>
                <c:pt idx="157105">
                  <c:v>363.97383724816098</c:v>
                </c:pt>
                <c:pt idx="157106">
                  <c:v>363.976154003435</c:v>
                </c:pt>
                <c:pt idx="157107">
                  <c:v>363.978470758708</c:v>
                </c:pt>
                <c:pt idx="157108">
                  <c:v>363.98078751398202</c:v>
                </c:pt>
                <c:pt idx="157109">
                  <c:v>363.98310426925502</c:v>
                </c:pt>
                <c:pt idx="157110">
                  <c:v>363.98542102452899</c:v>
                </c:pt>
                <c:pt idx="157111">
                  <c:v>363.98773777980199</c:v>
                </c:pt>
                <c:pt idx="157112">
                  <c:v>363.99005453507601</c:v>
                </c:pt>
                <c:pt idx="157113">
                  <c:v>363.99237129034901</c:v>
                </c:pt>
                <c:pt idx="157114">
                  <c:v>363.99468804562298</c:v>
                </c:pt>
                <c:pt idx="157115">
                  <c:v>363.99700480089598</c:v>
                </c:pt>
                <c:pt idx="157116">
                  <c:v>363.99932155617</c:v>
                </c:pt>
                <c:pt idx="157117">
                  <c:v>364.001638311443</c:v>
                </c:pt>
                <c:pt idx="157118">
                  <c:v>364.00395506671703</c:v>
                </c:pt>
                <c:pt idx="157119">
                  <c:v>364.00627182199099</c:v>
                </c:pt>
                <c:pt idx="157120">
                  <c:v>364.00858857726399</c:v>
                </c:pt>
                <c:pt idx="157121">
                  <c:v>364.01090533253802</c:v>
                </c:pt>
                <c:pt idx="157122">
                  <c:v>364.01322208781102</c:v>
                </c:pt>
                <c:pt idx="157123">
                  <c:v>364.01553884308498</c:v>
                </c:pt>
                <c:pt idx="157124">
                  <c:v>364.01785559835798</c:v>
                </c:pt>
                <c:pt idx="157125">
                  <c:v>364.02017235363201</c:v>
                </c:pt>
                <c:pt idx="157126">
                  <c:v>364.02248910890501</c:v>
                </c:pt>
                <c:pt idx="157127">
                  <c:v>364.02480586417897</c:v>
                </c:pt>
                <c:pt idx="157128">
                  <c:v>364.02712261945197</c:v>
                </c:pt>
                <c:pt idx="157129">
                  <c:v>364.029439374726</c:v>
                </c:pt>
                <c:pt idx="157130">
                  <c:v>364.031756129999</c:v>
                </c:pt>
                <c:pt idx="157131">
                  <c:v>364.03407288527302</c:v>
                </c:pt>
                <c:pt idx="157132">
                  <c:v>364.03638964054602</c:v>
                </c:pt>
                <c:pt idx="157133">
                  <c:v>364.03870639581999</c:v>
                </c:pt>
                <c:pt idx="157134">
                  <c:v>364.04102315109299</c:v>
                </c:pt>
                <c:pt idx="157135">
                  <c:v>364.04333990636701</c:v>
                </c:pt>
                <c:pt idx="157136">
                  <c:v>364.04565666164001</c:v>
                </c:pt>
                <c:pt idx="157137">
                  <c:v>364.04797341691398</c:v>
                </c:pt>
                <c:pt idx="157138">
                  <c:v>364.05029017218698</c:v>
                </c:pt>
                <c:pt idx="157139">
                  <c:v>364.052606927461</c:v>
                </c:pt>
                <c:pt idx="157140">
                  <c:v>364.054923682734</c:v>
                </c:pt>
                <c:pt idx="157141">
                  <c:v>364.05724043800802</c:v>
                </c:pt>
                <c:pt idx="157142">
                  <c:v>364.05955719328102</c:v>
                </c:pt>
                <c:pt idx="157143">
                  <c:v>364.06187394855499</c:v>
                </c:pt>
                <c:pt idx="157144">
                  <c:v>364.06419070382799</c:v>
                </c:pt>
                <c:pt idx="157145">
                  <c:v>364.06650745910201</c:v>
                </c:pt>
                <c:pt idx="157146">
                  <c:v>364.06882421437501</c:v>
                </c:pt>
                <c:pt idx="157147">
                  <c:v>364.07114096964898</c:v>
                </c:pt>
                <c:pt idx="157148">
                  <c:v>364.07345772492198</c:v>
                </c:pt>
                <c:pt idx="157149">
                  <c:v>364.075774480196</c:v>
                </c:pt>
                <c:pt idx="157150">
                  <c:v>364.078091235469</c:v>
                </c:pt>
                <c:pt idx="157151">
                  <c:v>364.08040799074303</c:v>
                </c:pt>
                <c:pt idx="157152">
                  <c:v>364.08272474601603</c:v>
                </c:pt>
                <c:pt idx="157153">
                  <c:v>364.08504150128999</c:v>
                </c:pt>
                <c:pt idx="157154">
                  <c:v>364.08735825656299</c:v>
                </c:pt>
                <c:pt idx="157155">
                  <c:v>364.08967501183702</c:v>
                </c:pt>
                <c:pt idx="157156">
                  <c:v>364.09199176711002</c:v>
                </c:pt>
                <c:pt idx="157157">
                  <c:v>364.09430852238398</c:v>
                </c:pt>
                <c:pt idx="157158">
                  <c:v>364.09662527765698</c:v>
                </c:pt>
                <c:pt idx="157159">
                  <c:v>364.09894203293101</c:v>
                </c:pt>
                <c:pt idx="157160">
                  <c:v>364.10125878820401</c:v>
                </c:pt>
                <c:pt idx="157161">
                  <c:v>364.10357554347797</c:v>
                </c:pt>
                <c:pt idx="157162">
                  <c:v>364.105892298752</c:v>
                </c:pt>
                <c:pt idx="157163">
                  <c:v>364.108209054025</c:v>
                </c:pt>
                <c:pt idx="157164">
                  <c:v>364.11052580929902</c:v>
                </c:pt>
                <c:pt idx="157165">
                  <c:v>364.11284256457202</c:v>
                </c:pt>
                <c:pt idx="157166">
                  <c:v>364.11515931984599</c:v>
                </c:pt>
                <c:pt idx="157167">
                  <c:v>364.11747607511899</c:v>
                </c:pt>
                <c:pt idx="157168">
                  <c:v>364.11979283039301</c:v>
                </c:pt>
                <c:pt idx="157169">
                  <c:v>364.12210958566601</c:v>
                </c:pt>
                <c:pt idx="157170">
                  <c:v>364.12442634093998</c:v>
                </c:pt>
                <c:pt idx="157171">
                  <c:v>364.12674309621298</c:v>
                </c:pt>
                <c:pt idx="157172">
                  <c:v>364.129059851487</c:v>
                </c:pt>
                <c:pt idx="157173">
                  <c:v>364.13137660676</c:v>
                </c:pt>
                <c:pt idx="157174">
                  <c:v>364.13369336203402</c:v>
                </c:pt>
                <c:pt idx="157175">
                  <c:v>364.13601011730702</c:v>
                </c:pt>
                <c:pt idx="157176">
                  <c:v>364.13832687258099</c:v>
                </c:pt>
                <c:pt idx="157177">
                  <c:v>364.14064362785399</c:v>
                </c:pt>
                <c:pt idx="157178">
                  <c:v>364.14296038312801</c:v>
                </c:pt>
                <c:pt idx="157179">
                  <c:v>364.14527713840101</c:v>
                </c:pt>
                <c:pt idx="157180">
                  <c:v>364.14759389367498</c:v>
                </c:pt>
                <c:pt idx="157181">
                  <c:v>364.14991064894798</c:v>
                </c:pt>
                <c:pt idx="157182">
                  <c:v>364.152227404222</c:v>
                </c:pt>
                <c:pt idx="157183">
                  <c:v>364.154544159495</c:v>
                </c:pt>
                <c:pt idx="157184">
                  <c:v>364.15686091476903</c:v>
                </c:pt>
                <c:pt idx="157185">
                  <c:v>364.15917767004203</c:v>
                </c:pt>
                <c:pt idx="157186">
                  <c:v>364.16149442531599</c:v>
                </c:pt>
                <c:pt idx="157187">
                  <c:v>364.16381118058899</c:v>
                </c:pt>
                <c:pt idx="157188">
                  <c:v>364.16612793586302</c:v>
                </c:pt>
                <c:pt idx="157189">
                  <c:v>364.16844469113602</c:v>
                </c:pt>
                <c:pt idx="157190">
                  <c:v>364.17076144640998</c:v>
                </c:pt>
                <c:pt idx="157191">
                  <c:v>364.17307820168298</c:v>
                </c:pt>
                <c:pt idx="157192">
                  <c:v>364.17539495695701</c:v>
                </c:pt>
                <c:pt idx="157193">
                  <c:v>364.17771171223001</c:v>
                </c:pt>
                <c:pt idx="157194">
                  <c:v>364.18002846750397</c:v>
                </c:pt>
                <c:pt idx="157195">
                  <c:v>364.18234522277697</c:v>
                </c:pt>
                <c:pt idx="157196">
                  <c:v>364.184661978051</c:v>
                </c:pt>
                <c:pt idx="157197">
                  <c:v>364.186978733324</c:v>
                </c:pt>
                <c:pt idx="157198">
                  <c:v>364.18929548859802</c:v>
                </c:pt>
                <c:pt idx="157199">
                  <c:v>364.19161224387102</c:v>
                </c:pt>
                <c:pt idx="157200">
                  <c:v>364.19392899914499</c:v>
                </c:pt>
                <c:pt idx="157201">
                  <c:v>364.19624575441799</c:v>
                </c:pt>
                <c:pt idx="157202">
                  <c:v>364.19856250969201</c:v>
                </c:pt>
                <c:pt idx="157203">
                  <c:v>364.20087926496501</c:v>
                </c:pt>
                <c:pt idx="157204">
                  <c:v>364.20319602023898</c:v>
                </c:pt>
                <c:pt idx="157205">
                  <c:v>364.205512775513</c:v>
                </c:pt>
                <c:pt idx="157206">
                  <c:v>364.207829530786</c:v>
                </c:pt>
                <c:pt idx="157207">
                  <c:v>364.21014628606002</c:v>
                </c:pt>
                <c:pt idx="157208">
                  <c:v>364.21246304133302</c:v>
                </c:pt>
                <c:pt idx="157209">
                  <c:v>364.21477979660699</c:v>
                </c:pt>
                <c:pt idx="157210">
                  <c:v>364.21709655187999</c:v>
                </c:pt>
                <c:pt idx="157211">
                  <c:v>364.21941330715401</c:v>
                </c:pt>
                <c:pt idx="157212">
                  <c:v>364.22173006242701</c:v>
                </c:pt>
                <c:pt idx="157213">
                  <c:v>364.22404681770098</c:v>
                </c:pt>
                <c:pt idx="157214">
                  <c:v>364.22636357297398</c:v>
                </c:pt>
                <c:pt idx="157215">
                  <c:v>364.228680328248</c:v>
                </c:pt>
                <c:pt idx="157216">
                  <c:v>364.230997083521</c:v>
                </c:pt>
                <c:pt idx="157217">
                  <c:v>364.23331383879503</c:v>
                </c:pt>
                <c:pt idx="157218">
                  <c:v>364.23563059406803</c:v>
                </c:pt>
                <c:pt idx="157219">
                  <c:v>364.23794734934199</c:v>
                </c:pt>
                <c:pt idx="157220">
                  <c:v>364.24026410461499</c:v>
                </c:pt>
                <c:pt idx="157221">
                  <c:v>364.24258085988902</c:v>
                </c:pt>
                <c:pt idx="157222">
                  <c:v>364.24489761516202</c:v>
                </c:pt>
                <c:pt idx="157223">
                  <c:v>364.24721437043598</c:v>
                </c:pt>
                <c:pt idx="157224">
                  <c:v>364.24953112570898</c:v>
                </c:pt>
                <c:pt idx="157225">
                  <c:v>364.25184788098301</c:v>
                </c:pt>
                <c:pt idx="157226">
                  <c:v>364.25416463625601</c:v>
                </c:pt>
                <c:pt idx="157227">
                  <c:v>364.25648139152997</c:v>
                </c:pt>
                <c:pt idx="157228">
                  <c:v>364.25879814680297</c:v>
                </c:pt>
                <c:pt idx="157229">
                  <c:v>364.261114902077</c:v>
                </c:pt>
                <c:pt idx="157230">
                  <c:v>364.26343165735</c:v>
                </c:pt>
                <c:pt idx="157231">
                  <c:v>364.26574841262402</c:v>
                </c:pt>
                <c:pt idx="157232">
                  <c:v>364.26806516789702</c:v>
                </c:pt>
                <c:pt idx="157233">
                  <c:v>364.27038192317099</c:v>
                </c:pt>
                <c:pt idx="157234">
                  <c:v>364.27269867844399</c:v>
                </c:pt>
                <c:pt idx="157235">
                  <c:v>364.27501543371801</c:v>
                </c:pt>
                <c:pt idx="157236">
                  <c:v>364.27733218899101</c:v>
                </c:pt>
                <c:pt idx="157237">
                  <c:v>364.27964894426498</c:v>
                </c:pt>
                <c:pt idx="157238">
                  <c:v>364.28196569953798</c:v>
                </c:pt>
                <c:pt idx="157239">
                  <c:v>364.284282454812</c:v>
                </c:pt>
                <c:pt idx="157240">
                  <c:v>364.286599210085</c:v>
                </c:pt>
                <c:pt idx="157241">
                  <c:v>364.28891596535902</c:v>
                </c:pt>
                <c:pt idx="157242">
                  <c:v>364.29123272063202</c:v>
                </c:pt>
                <c:pt idx="157243">
                  <c:v>364.29354947590599</c:v>
                </c:pt>
                <c:pt idx="157244">
                  <c:v>364.29586623117899</c:v>
                </c:pt>
                <c:pt idx="157245">
                  <c:v>364.29818298645301</c:v>
                </c:pt>
                <c:pt idx="157246">
                  <c:v>364.30049974172601</c:v>
                </c:pt>
                <c:pt idx="157247">
                  <c:v>364.30281649699998</c:v>
                </c:pt>
                <c:pt idx="157248">
                  <c:v>364.305133252274</c:v>
                </c:pt>
                <c:pt idx="157249">
                  <c:v>364.307450007547</c:v>
                </c:pt>
                <c:pt idx="157250">
                  <c:v>364.30976676282103</c:v>
                </c:pt>
                <c:pt idx="157251">
                  <c:v>364.31208351809403</c:v>
                </c:pt>
                <c:pt idx="157252">
                  <c:v>364.31440027336799</c:v>
                </c:pt>
                <c:pt idx="157253">
                  <c:v>364.31671702864099</c:v>
                </c:pt>
                <c:pt idx="157254">
                  <c:v>364.31903378391502</c:v>
                </c:pt>
                <c:pt idx="157255">
                  <c:v>364.32135053918802</c:v>
                </c:pt>
                <c:pt idx="157256">
                  <c:v>364.32366729446198</c:v>
                </c:pt>
                <c:pt idx="157257">
                  <c:v>364.32598404973498</c:v>
                </c:pt>
                <c:pt idx="157258">
                  <c:v>364.32830080500901</c:v>
                </c:pt>
                <c:pt idx="157259">
                  <c:v>364.33061756028201</c:v>
                </c:pt>
                <c:pt idx="157260">
                  <c:v>364.33293431555597</c:v>
                </c:pt>
                <c:pt idx="157261">
                  <c:v>364.33525107082897</c:v>
                </c:pt>
                <c:pt idx="157262">
                  <c:v>364.337567826103</c:v>
                </c:pt>
                <c:pt idx="157263">
                  <c:v>364.339884581376</c:v>
                </c:pt>
                <c:pt idx="157264">
                  <c:v>364.34220133665002</c:v>
                </c:pt>
                <c:pt idx="157265">
                  <c:v>364.34451809192302</c:v>
                </c:pt>
                <c:pt idx="157266">
                  <c:v>364.34683484719699</c:v>
                </c:pt>
                <c:pt idx="157267">
                  <c:v>364.34915160246999</c:v>
                </c:pt>
                <c:pt idx="157268">
                  <c:v>364.35146835774401</c:v>
                </c:pt>
                <c:pt idx="157269">
                  <c:v>364.35378511301701</c:v>
                </c:pt>
                <c:pt idx="157270">
                  <c:v>364.35610186829098</c:v>
                </c:pt>
                <c:pt idx="157271">
                  <c:v>364.35841862356398</c:v>
                </c:pt>
                <c:pt idx="157272">
                  <c:v>364.360735378838</c:v>
                </c:pt>
                <c:pt idx="157273">
                  <c:v>364.363052134111</c:v>
                </c:pt>
                <c:pt idx="157274">
                  <c:v>364.36536888938502</c:v>
                </c:pt>
                <c:pt idx="157275">
                  <c:v>364.36768564465802</c:v>
                </c:pt>
                <c:pt idx="157276">
                  <c:v>364.37000239993199</c:v>
                </c:pt>
                <c:pt idx="157277">
                  <c:v>364.37231915520499</c:v>
                </c:pt>
                <c:pt idx="157278">
                  <c:v>364.37463591047901</c:v>
                </c:pt>
                <c:pt idx="157279">
                  <c:v>364.37695266575201</c:v>
                </c:pt>
                <c:pt idx="157280">
                  <c:v>364.37926942102598</c:v>
                </c:pt>
                <c:pt idx="157281">
                  <c:v>364.38158617629898</c:v>
                </c:pt>
                <c:pt idx="157282">
                  <c:v>364.383902931573</c:v>
                </c:pt>
                <c:pt idx="157283">
                  <c:v>364.386219686846</c:v>
                </c:pt>
                <c:pt idx="157284">
                  <c:v>364.38853644212003</c:v>
                </c:pt>
                <c:pt idx="157285">
                  <c:v>364.39085319739303</c:v>
                </c:pt>
                <c:pt idx="157286">
                  <c:v>364.39316995266699</c:v>
                </c:pt>
                <c:pt idx="157287">
                  <c:v>364.39548670793999</c:v>
                </c:pt>
                <c:pt idx="157288">
                  <c:v>364.39780346321402</c:v>
                </c:pt>
                <c:pt idx="157289">
                  <c:v>364.40012021848798</c:v>
                </c:pt>
                <c:pt idx="157290">
                  <c:v>364.40243697376098</c:v>
                </c:pt>
                <c:pt idx="157291">
                  <c:v>364.40475372903501</c:v>
                </c:pt>
                <c:pt idx="157292">
                  <c:v>364.40707048430801</c:v>
                </c:pt>
                <c:pt idx="157293">
                  <c:v>364.40938723958197</c:v>
                </c:pt>
                <c:pt idx="157294">
                  <c:v>364.41170399485497</c:v>
                </c:pt>
                <c:pt idx="157295">
                  <c:v>364.414020750129</c:v>
                </c:pt>
                <c:pt idx="157296">
                  <c:v>364.416337505402</c:v>
                </c:pt>
                <c:pt idx="157297">
                  <c:v>364.41865426067602</c:v>
                </c:pt>
                <c:pt idx="157298">
                  <c:v>364.42097101594902</c:v>
                </c:pt>
                <c:pt idx="157299">
                  <c:v>364.42328777122299</c:v>
                </c:pt>
                <c:pt idx="157300">
                  <c:v>364.42560452649599</c:v>
                </c:pt>
                <c:pt idx="157301">
                  <c:v>364.42792128177001</c:v>
                </c:pt>
                <c:pt idx="157302">
                  <c:v>364.43023803704301</c:v>
                </c:pt>
                <c:pt idx="157303">
                  <c:v>364.43255479231698</c:v>
                </c:pt>
                <c:pt idx="157304">
                  <c:v>364.43487154758998</c:v>
                </c:pt>
                <c:pt idx="157305">
                  <c:v>364.437188302864</c:v>
                </c:pt>
                <c:pt idx="157306">
                  <c:v>364.439505058137</c:v>
                </c:pt>
                <c:pt idx="157307">
                  <c:v>364.44182181341102</c:v>
                </c:pt>
                <c:pt idx="157308">
                  <c:v>364.44413856868402</c:v>
                </c:pt>
                <c:pt idx="157309">
                  <c:v>364.44645532395799</c:v>
                </c:pt>
                <c:pt idx="157310">
                  <c:v>364.44877207923099</c:v>
                </c:pt>
                <c:pt idx="157311">
                  <c:v>364.45108883450501</c:v>
                </c:pt>
                <c:pt idx="157312">
                  <c:v>364.45340558977801</c:v>
                </c:pt>
                <c:pt idx="157313">
                  <c:v>364.45572234505198</c:v>
                </c:pt>
                <c:pt idx="157314">
                  <c:v>364.45803910032498</c:v>
                </c:pt>
                <c:pt idx="157315">
                  <c:v>364.460355855599</c:v>
                </c:pt>
                <c:pt idx="157316">
                  <c:v>364.462672610872</c:v>
                </c:pt>
                <c:pt idx="157317">
                  <c:v>364.46498936614603</c:v>
                </c:pt>
                <c:pt idx="157318">
                  <c:v>364.46730612141903</c:v>
                </c:pt>
                <c:pt idx="157319">
                  <c:v>364.46962287669299</c:v>
                </c:pt>
                <c:pt idx="157320">
                  <c:v>364.47193963196599</c:v>
                </c:pt>
                <c:pt idx="157321">
                  <c:v>364.47425638724002</c:v>
                </c:pt>
                <c:pt idx="157322">
                  <c:v>364.47657314251302</c:v>
                </c:pt>
                <c:pt idx="157323">
                  <c:v>364.47888989778698</c:v>
                </c:pt>
                <c:pt idx="157324">
                  <c:v>364.48120665305999</c:v>
                </c:pt>
                <c:pt idx="157325">
                  <c:v>364.48352340833401</c:v>
                </c:pt>
                <c:pt idx="157326">
                  <c:v>364.48584016360701</c:v>
                </c:pt>
                <c:pt idx="157327">
                  <c:v>364.48815691888097</c:v>
                </c:pt>
                <c:pt idx="157328">
                  <c:v>364.49047367415398</c:v>
                </c:pt>
                <c:pt idx="157329">
                  <c:v>364.492790429428</c:v>
                </c:pt>
                <c:pt idx="157330">
                  <c:v>364.495107184701</c:v>
                </c:pt>
                <c:pt idx="157331">
                  <c:v>364.49742393997502</c:v>
                </c:pt>
                <c:pt idx="157332">
                  <c:v>364.49974069524899</c:v>
                </c:pt>
                <c:pt idx="157333">
                  <c:v>364.50205745052199</c:v>
                </c:pt>
                <c:pt idx="157334">
                  <c:v>364.50437420579601</c:v>
                </c:pt>
                <c:pt idx="157335">
                  <c:v>364.50669096106901</c:v>
                </c:pt>
                <c:pt idx="157336">
                  <c:v>364.50900771634298</c:v>
                </c:pt>
                <c:pt idx="157337">
                  <c:v>364.51132447161598</c:v>
                </c:pt>
                <c:pt idx="157338">
                  <c:v>364.51364122689</c:v>
                </c:pt>
                <c:pt idx="157339">
                  <c:v>364.515957982163</c:v>
                </c:pt>
                <c:pt idx="157340">
                  <c:v>364.51827473743703</c:v>
                </c:pt>
                <c:pt idx="157341">
                  <c:v>364.52059149271003</c:v>
                </c:pt>
                <c:pt idx="157342">
                  <c:v>364.52290824798399</c:v>
                </c:pt>
                <c:pt idx="157343">
                  <c:v>364.52522500325699</c:v>
                </c:pt>
                <c:pt idx="157344">
                  <c:v>364.52754175853102</c:v>
                </c:pt>
                <c:pt idx="157345">
                  <c:v>364.52985851380402</c:v>
                </c:pt>
                <c:pt idx="157346">
                  <c:v>364.53217526907798</c:v>
                </c:pt>
                <c:pt idx="157347">
                  <c:v>364.53449202435098</c:v>
                </c:pt>
                <c:pt idx="157348">
                  <c:v>364.53680877962501</c:v>
                </c:pt>
                <c:pt idx="157349">
                  <c:v>364.53912553489801</c:v>
                </c:pt>
                <c:pt idx="157350">
                  <c:v>364.54144229017197</c:v>
                </c:pt>
                <c:pt idx="157351">
                  <c:v>364.54375904544497</c:v>
                </c:pt>
                <c:pt idx="157352">
                  <c:v>364.546075800719</c:v>
                </c:pt>
                <c:pt idx="157353">
                  <c:v>364.548392555992</c:v>
                </c:pt>
                <c:pt idx="157354">
                  <c:v>364.55070931126602</c:v>
                </c:pt>
                <c:pt idx="157355">
                  <c:v>364.55302606653902</c:v>
                </c:pt>
                <c:pt idx="157356">
                  <c:v>364.55534282181299</c:v>
                </c:pt>
                <c:pt idx="157357">
                  <c:v>364.55765957708599</c:v>
                </c:pt>
                <c:pt idx="157358">
                  <c:v>364.55997633236001</c:v>
                </c:pt>
                <c:pt idx="157359">
                  <c:v>364.56229308763301</c:v>
                </c:pt>
                <c:pt idx="157360">
                  <c:v>364.56460984290698</c:v>
                </c:pt>
                <c:pt idx="157361">
                  <c:v>364.56692659817998</c:v>
                </c:pt>
                <c:pt idx="157362">
                  <c:v>364.569243353454</c:v>
                </c:pt>
                <c:pt idx="157363">
                  <c:v>364.571560108727</c:v>
                </c:pt>
                <c:pt idx="157364">
                  <c:v>364.57387686400102</c:v>
                </c:pt>
                <c:pt idx="157365">
                  <c:v>364.57619361927402</c:v>
                </c:pt>
                <c:pt idx="157366">
                  <c:v>364.57851037454799</c:v>
                </c:pt>
                <c:pt idx="157367">
                  <c:v>364.58082712982099</c:v>
                </c:pt>
                <c:pt idx="157368">
                  <c:v>364.58314388509501</c:v>
                </c:pt>
                <c:pt idx="157369">
                  <c:v>364.58546064036801</c:v>
                </c:pt>
                <c:pt idx="157370">
                  <c:v>364.58777739564198</c:v>
                </c:pt>
                <c:pt idx="157371">
                  <c:v>364.59009415091498</c:v>
                </c:pt>
                <c:pt idx="157372">
                  <c:v>364.592410906189</c:v>
                </c:pt>
                <c:pt idx="157373">
                  <c:v>364.594727661462</c:v>
                </c:pt>
                <c:pt idx="157374">
                  <c:v>364.59704441673603</c:v>
                </c:pt>
                <c:pt idx="157375">
                  <c:v>364.59936117200999</c:v>
                </c:pt>
                <c:pt idx="157376">
                  <c:v>364.60167792728299</c:v>
                </c:pt>
                <c:pt idx="157377">
                  <c:v>364.60399468255702</c:v>
                </c:pt>
                <c:pt idx="157378">
                  <c:v>364.60631143783002</c:v>
                </c:pt>
                <c:pt idx="157379">
                  <c:v>364.60862819310398</c:v>
                </c:pt>
                <c:pt idx="157380">
                  <c:v>364.61094494837698</c:v>
                </c:pt>
                <c:pt idx="157381">
                  <c:v>364.61326170365101</c:v>
                </c:pt>
                <c:pt idx="157382">
                  <c:v>364.61557845892401</c:v>
                </c:pt>
                <c:pt idx="157383">
                  <c:v>364.61789521419797</c:v>
                </c:pt>
                <c:pt idx="157384">
                  <c:v>364.62021196947097</c:v>
                </c:pt>
                <c:pt idx="157385">
                  <c:v>364.622528724745</c:v>
                </c:pt>
                <c:pt idx="157386">
                  <c:v>364.624845480018</c:v>
                </c:pt>
                <c:pt idx="157387">
                  <c:v>364.62716223529202</c:v>
                </c:pt>
                <c:pt idx="157388">
                  <c:v>364.62947899056502</c:v>
                </c:pt>
                <c:pt idx="157389">
                  <c:v>364.63179574583899</c:v>
                </c:pt>
                <c:pt idx="157390">
                  <c:v>364.63411250111199</c:v>
                </c:pt>
                <c:pt idx="157391">
                  <c:v>364.63642925638601</c:v>
                </c:pt>
                <c:pt idx="157392">
                  <c:v>364.63874601165901</c:v>
                </c:pt>
                <c:pt idx="157393">
                  <c:v>364.64106276693298</c:v>
                </c:pt>
                <c:pt idx="157394">
                  <c:v>364.64337952220598</c:v>
                </c:pt>
                <c:pt idx="157395">
                  <c:v>364.64569627748</c:v>
                </c:pt>
                <c:pt idx="157396">
                  <c:v>364.648013032753</c:v>
                </c:pt>
                <c:pt idx="157397">
                  <c:v>364.65032978802702</c:v>
                </c:pt>
                <c:pt idx="157398">
                  <c:v>364.65264654330002</c:v>
                </c:pt>
                <c:pt idx="157399">
                  <c:v>364.65496329857399</c:v>
                </c:pt>
                <c:pt idx="157400">
                  <c:v>364.65728005384699</c:v>
                </c:pt>
                <c:pt idx="157401">
                  <c:v>364.65959680912101</c:v>
                </c:pt>
                <c:pt idx="157402">
                  <c:v>364.66191356439401</c:v>
                </c:pt>
                <c:pt idx="157403">
                  <c:v>364.66423031966798</c:v>
                </c:pt>
                <c:pt idx="157404">
                  <c:v>364.66654707494098</c:v>
                </c:pt>
                <c:pt idx="157405">
                  <c:v>364.668863830215</c:v>
                </c:pt>
                <c:pt idx="157406">
                  <c:v>364.671180585488</c:v>
                </c:pt>
                <c:pt idx="157407">
                  <c:v>364.67349734076203</c:v>
                </c:pt>
                <c:pt idx="157408">
                  <c:v>364.67581409603503</c:v>
                </c:pt>
                <c:pt idx="157409">
                  <c:v>364.67813085130899</c:v>
                </c:pt>
                <c:pt idx="157410">
                  <c:v>364.68044760658199</c:v>
                </c:pt>
                <c:pt idx="157411">
                  <c:v>364.68276436185602</c:v>
                </c:pt>
                <c:pt idx="157412">
                  <c:v>364.68508111712902</c:v>
                </c:pt>
                <c:pt idx="157413">
                  <c:v>364.68739787240298</c:v>
                </c:pt>
                <c:pt idx="157414">
                  <c:v>364.68971462767598</c:v>
                </c:pt>
                <c:pt idx="157415">
                  <c:v>364.69203138295001</c:v>
                </c:pt>
                <c:pt idx="157416">
                  <c:v>364.69434813822301</c:v>
                </c:pt>
                <c:pt idx="157417">
                  <c:v>364.69666489349697</c:v>
                </c:pt>
                <c:pt idx="157418">
                  <c:v>364.698981648771</c:v>
                </c:pt>
                <c:pt idx="157419">
                  <c:v>364.701298404044</c:v>
                </c:pt>
                <c:pt idx="157420">
                  <c:v>364.70361515931802</c:v>
                </c:pt>
                <c:pt idx="157421">
                  <c:v>364.70593191459102</c:v>
                </c:pt>
                <c:pt idx="157422">
                  <c:v>364.70824866986499</c:v>
                </c:pt>
                <c:pt idx="157423">
                  <c:v>364.71056542513799</c:v>
                </c:pt>
                <c:pt idx="157424">
                  <c:v>364.71288218041201</c:v>
                </c:pt>
                <c:pt idx="157425">
                  <c:v>364.71519893568501</c:v>
                </c:pt>
                <c:pt idx="157426">
                  <c:v>364.71751569095898</c:v>
                </c:pt>
                <c:pt idx="157427">
                  <c:v>364.71983244623198</c:v>
                </c:pt>
                <c:pt idx="157428">
                  <c:v>364.722149201506</c:v>
                </c:pt>
                <c:pt idx="157429">
                  <c:v>364.724465956779</c:v>
                </c:pt>
                <c:pt idx="157430">
                  <c:v>364.72678271205302</c:v>
                </c:pt>
                <c:pt idx="157431">
                  <c:v>364.72909946732602</c:v>
                </c:pt>
                <c:pt idx="157432">
                  <c:v>364.73141622259999</c:v>
                </c:pt>
                <c:pt idx="157433">
                  <c:v>364.73373297787299</c:v>
                </c:pt>
                <c:pt idx="157434">
                  <c:v>364.73604973314701</c:v>
                </c:pt>
                <c:pt idx="157435">
                  <c:v>364.73836648842001</c:v>
                </c:pt>
                <c:pt idx="157436">
                  <c:v>364.74068324369398</c:v>
                </c:pt>
                <c:pt idx="157437">
                  <c:v>364.74299999896698</c:v>
                </c:pt>
                <c:pt idx="157438">
                  <c:v>364.745316754241</c:v>
                </c:pt>
                <c:pt idx="157439">
                  <c:v>364.747633509514</c:v>
                </c:pt>
                <c:pt idx="157440">
                  <c:v>364.74995026478803</c:v>
                </c:pt>
                <c:pt idx="157441">
                  <c:v>364.75226702006103</c:v>
                </c:pt>
                <c:pt idx="157442">
                  <c:v>364.75458377533499</c:v>
                </c:pt>
                <c:pt idx="157443">
                  <c:v>364.75690053060799</c:v>
                </c:pt>
                <c:pt idx="157444">
                  <c:v>364.75921728588202</c:v>
                </c:pt>
                <c:pt idx="157445">
                  <c:v>364.76153404115502</c:v>
                </c:pt>
                <c:pt idx="157446">
                  <c:v>364.76385079642898</c:v>
                </c:pt>
                <c:pt idx="157447">
                  <c:v>364.76616755170198</c:v>
                </c:pt>
                <c:pt idx="157448">
                  <c:v>364.76848430697601</c:v>
                </c:pt>
                <c:pt idx="157449">
                  <c:v>364.77080106224901</c:v>
                </c:pt>
                <c:pt idx="157450">
                  <c:v>364.77311781752297</c:v>
                </c:pt>
                <c:pt idx="157451">
                  <c:v>364.77543457279597</c:v>
                </c:pt>
                <c:pt idx="157452">
                  <c:v>364.77775132807</c:v>
                </c:pt>
                <c:pt idx="157453">
                  <c:v>364.780068083343</c:v>
                </c:pt>
                <c:pt idx="157454">
                  <c:v>364.78238483861702</c:v>
                </c:pt>
                <c:pt idx="157455">
                  <c:v>364.78470159389002</c:v>
                </c:pt>
                <c:pt idx="157456">
                  <c:v>364.78701834916399</c:v>
                </c:pt>
                <c:pt idx="157457">
                  <c:v>364.78933510443699</c:v>
                </c:pt>
                <c:pt idx="157458">
                  <c:v>364.79165185971101</c:v>
                </c:pt>
                <c:pt idx="157459">
                  <c:v>364.79396861498401</c:v>
                </c:pt>
                <c:pt idx="157460">
                  <c:v>364.79628537025798</c:v>
                </c:pt>
                <c:pt idx="157461">
                  <c:v>364.798602125532</c:v>
                </c:pt>
                <c:pt idx="157462">
                  <c:v>364.800918880805</c:v>
                </c:pt>
                <c:pt idx="157463">
                  <c:v>364.80323563607902</c:v>
                </c:pt>
                <c:pt idx="157464">
                  <c:v>364.80555239135202</c:v>
                </c:pt>
                <c:pt idx="157465">
                  <c:v>364.80786914662599</c:v>
                </c:pt>
                <c:pt idx="157466">
                  <c:v>364.81018590189899</c:v>
                </c:pt>
                <c:pt idx="157467">
                  <c:v>364.81250265717301</c:v>
                </c:pt>
                <c:pt idx="157468">
                  <c:v>364.81481941244601</c:v>
                </c:pt>
                <c:pt idx="157469">
                  <c:v>364.81713616771998</c:v>
                </c:pt>
                <c:pt idx="157470">
                  <c:v>364.81945292299298</c:v>
                </c:pt>
                <c:pt idx="157471">
                  <c:v>364.821769678267</c:v>
                </c:pt>
                <c:pt idx="157472">
                  <c:v>364.82408643354</c:v>
                </c:pt>
                <c:pt idx="157473">
                  <c:v>364.82640318881403</c:v>
                </c:pt>
                <c:pt idx="157474">
                  <c:v>364.82871994408703</c:v>
                </c:pt>
                <c:pt idx="157475">
                  <c:v>364.83103669936099</c:v>
                </c:pt>
                <c:pt idx="157476">
                  <c:v>364.83335345463399</c:v>
                </c:pt>
                <c:pt idx="157477">
                  <c:v>364.83567020990802</c:v>
                </c:pt>
                <c:pt idx="157478">
                  <c:v>364.83798696518102</c:v>
                </c:pt>
                <c:pt idx="157479">
                  <c:v>364.84030372045498</c:v>
                </c:pt>
                <c:pt idx="157480">
                  <c:v>364.84262047572798</c:v>
                </c:pt>
                <c:pt idx="157481">
                  <c:v>364.84493723100201</c:v>
                </c:pt>
                <c:pt idx="157482">
                  <c:v>364.84725398627501</c:v>
                </c:pt>
                <c:pt idx="157483">
                  <c:v>364.84957074154897</c:v>
                </c:pt>
                <c:pt idx="157484">
                  <c:v>364.85188749682197</c:v>
                </c:pt>
                <c:pt idx="157485">
                  <c:v>364.854204252096</c:v>
                </c:pt>
                <c:pt idx="157486">
                  <c:v>364.856521007369</c:v>
                </c:pt>
                <c:pt idx="157487">
                  <c:v>364.85883776264302</c:v>
                </c:pt>
                <c:pt idx="157488">
                  <c:v>364.86115451791602</c:v>
                </c:pt>
                <c:pt idx="157489">
                  <c:v>364.86347127318999</c:v>
                </c:pt>
                <c:pt idx="157490">
                  <c:v>364.86578802846299</c:v>
                </c:pt>
                <c:pt idx="157491">
                  <c:v>364.86810478373701</c:v>
                </c:pt>
                <c:pt idx="157492">
                  <c:v>364.87042153901001</c:v>
                </c:pt>
                <c:pt idx="157493">
                  <c:v>364.87273829428398</c:v>
                </c:pt>
                <c:pt idx="157494">
                  <c:v>364.87505504955698</c:v>
                </c:pt>
                <c:pt idx="157495">
                  <c:v>364.877371804831</c:v>
                </c:pt>
                <c:pt idx="157496">
                  <c:v>364.879688560104</c:v>
                </c:pt>
                <c:pt idx="157497">
                  <c:v>364.88200531537802</c:v>
                </c:pt>
                <c:pt idx="157498">
                  <c:v>364.88432207065102</c:v>
                </c:pt>
                <c:pt idx="157499">
                  <c:v>364.88663882592499</c:v>
                </c:pt>
                <c:pt idx="157500">
                  <c:v>364.88895558119799</c:v>
                </c:pt>
                <c:pt idx="157501">
                  <c:v>364.89127233647201</c:v>
                </c:pt>
                <c:pt idx="157502">
                  <c:v>364.89358909174501</c:v>
                </c:pt>
                <c:pt idx="157503">
                  <c:v>364.89590584701898</c:v>
                </c:pt>
                <c:pt idx="157504">
                  <c:v>364.898222602293</c:v>
                </c:pt>
                <c:pt idx="157505">
                  <c:v>364.900539357566</c:v>
                </c:pt>
                <c:pt idx="157506">
                  <c:v>364.90285611284003</c:v>
                </c:pt>
                <c:pt idx="157507">
                  <c:v>364.90517286811303</c:v>
                </c:pt>
                <c:pt idx="157508">
                  <c:v>364.90748962338699</c:v>
                </c:pt>
                <c:pt idx="157509">
                  <c:v>364.90980637865999</c:v>
                </c:pt>
                <c:pt idx="157510">
                  <c:v>364.91212313393402</c:v>
                </c:pt>
                <c:pt idx="157511">
                  <c:v>364.91443988920702</c:v>
                </c:pt>
                <c:pt idx="157512">
                  <c:v>364.91675664448098</c:v>
                </c:pt>
                <c:pt idx="157513">
                  <c:v>364.91907339975398</c:v>
                </c:pt>
                <c:pt idx="157514">
                  <c:v>364.92139015502801</c:v>
                </c:pt>
                <c:pt idx="157515">
                  <c:v>364.92370691030101</c:v>
                </c:pt>
                <c:pt idx="157516">
                  <c:v>364.92602366557497</c:v>
                </c:pt>
                <c:pt idx="157517">
                  <c:v>364.92834042084797</c:v>
                </c:pt>
                <c:pt idx="157518">
                  <c:v>364.930657176122</c:v>
                </c:pt>
                <c:pt idx="157519">
                  <c:v>364.932973931395</c:v>
                </c:pt>
                <c:pt idx="157520">
                  <c:v>364.93529068666902</c:v>
                </c:pt>
                <c:pt idx="157521">
                  <c:v>364.93760744194202</c:v>
                </c:pt>
                <c:pt idx="157522">
                  <c:v>364.93992419721599</c:v>
                </c:pt>
                <c:pt idx="157523">
                  <c:v>364.94224095248899</c:v>
                </c:pt>
                <c:pt idx="157524">
                  <c:v>364.94455770776301</c:v>
                </c:pt>
                <c:pt idx="157525">
                  <c:v>364.94687446303601</c:v>
                </c:pt>
                <c:pt idx="157526">
                  <c:v>364.94919121830998</c:v>
                </c:pt>
                <c:pt idx="157527">
                  <c:v>364.95150797358298</c:v>
                </c:pt>
                <c:pt idx="157528">
                  <c:v>364.953824728857</c:v>
                </c:pt>
                <c:pt idx="157529">
                  <c:v>364.95614148413</c:v>
                </c:pt>
                <c:pt idx="157530">
                  <c:v>364.95845823940402</c:v>
                </c:pt>
                <c:pt idx="157531">
                  <c:v>364.96077499467702</c:v>
                </c:pt>
                <c:pt idx="157532">
                  <c:v>364.96309174995099</c:v>
                </c:pt>
                <c:pt idx="157533">
                  <c:v>364.96540850522399</c:v>
                </c:pt>
                <c:pt idx="157534">
                  <c:v>364.96772526049801</c:v>
                </c:pt>
                <c:pt idx="157535">
                  <c:v>364.97004201577101</c:v>
                </c:pt>
                <c:pt idx="157536">
                  <c:v>364.97235877104498</c:v>
                </c:pt>
                <c:pt idx="157537">
                  <c:v>364.97467552631798</c:v>
                </c:pt>
                <c:pt idx="157538">
                  <c:v>364.976992281592</c:v>
                </c:pt>
                <c:pt idx="157539">
                  <c:v>364.979309036865</c:v>
                </c:pt>
                <c:pt idx="157540">
                  <c:v>364.98162579213903</c:v>
                </c:pt>
                <c:pt idx="157541">
                  <c:v>364.98394254741203</c:v>
                </c:pt>
                <c:pt idx="157542">
                  <c:v>364.98625930268599</c:v>
                </c:pt>
                <c:pt idx="157543">
                  <c:v>364.98857605795899</c:v>
                </c:pt>
                <c:pt idx="157544">
                  <c:v>364.99089281323302</c:v>
                </c:pt>
                <c:pt idx="157545">
                  <c:v>364.99320956850698</c:v>
                </c:pt>
                <c:pt idx="157546">
                  <c:v>364.99552632377998</c:v>
                </c:pt>
                <c:pt idx="157547">
                  <c:v>364.99784307905401</c:v>
                </c:pt>
                <c:pt idx="157548">
                  <c:v>365.00015983432701</c:v>
                </c:pt>
                <c:pt idx="157549">
                  <c:v>365.00247658960097</c:v>
                </c:pt>
                <c:pt idx="157550">
                  <c:v>365.00479334487397</c:v>
                </c:pt>
                <c:pt idx="157551">
                  <c:v>365.007110100148</c:v>
                </c:pt>
                <c:pt idx="157552">
                  <c:v>365.009426855421</c:v>
                </c:pt>
                <c:pt idx="157553">
                  <c:v>365.01174361069502</c:v>
                </c:pt>
                <c:pt idx="157554">
                  <c:v>365.01406036596802</c:v>
                </c:pt>
                <c:pt idx="157555">
                  <c:v>365.01637712124199</c:v>
                </c:pt>
                <c:pt idx="157556">
                  <c:v>365.01869387651499</c:v>
                </c:pt>
                <c:pt idx="157557">
                  <c:v>365.02101063178901</c:v>
                </c:pt>
                <c:pt idx="157558">
                  <c:v>365.02332738706201</c:v>
                </c:pt>
                <c:pt idx="157559">
                  <c:v>365.02564414233598</c:v>
                </c:pt>
                <c:pt idx="157560">
                  <c:v>365.02796089760898</c:v>
                </c:pt>
                <c:pt idx="157561">
                  <c:v>365.030277652883</c:v>
                </c:pt>
                <c:pt idx="157562">
                  <c:v>365.032594408156</c:v>
                </c:pt>
                <c:pt idx="157563">
                  <c:v>365.03491116343002</c:v>
                </c:pt>
                <c:pt idx="157564">
                  <c:v>365.03722791870302</c:v>
                </c:pt>
                <c:pt idx="157565">
                  <c:v>365.03954467397699</c:v>
                </c:pt>
                <c:pt idx="157566">
                  <c:v>365.04186142924999</c:v>
                </c:pt>
                <c:pt idx="157567">
                  <c:v>365.04417818452401</c:v>
                </c:pt>
                <c:pt idx="157568">
                  <c:v>365.04649493979701</c:v>
                </c:pt>
                <c:pt idx="157569">
                  <c:v>365.04881169507098</c:v>
                </c:pt>
                <c:pt idx="157570">
                  <c:v>365.05112845034398</c:v>
                </c:pt>
                <c:pt idx="157571">
                  <c:v>365.053445205618</c:v>
                </c:pt>
                <c:pt idx="157572">
                  <c:v>365.055761960891</c:v>
                </c:pt>
                <c:pt idx="157573">
                  <c:v>365.05807871616503</c:v>
                </c:pt>
                <c:pt idx="157574">
                  <c:v>365.06039547143803</c:v>
                </c:pt>
                <c:pt idx="157575">
                  <c:v>365.06271222671199</c:v>
                </c:pt>
                <c:pt idx="157576">
                  <c:v>365.06502898198499</c:v>
                </c:pt>
                <c:pt idx="157577">
                  <c:v>365.06734573725902</c:v>
                </c:pt>
                <c:pt idx="157578">
                  <c:v>365.06966249253202</c:v>
                </c:pt>
                <c:pt idx="157579">
                  <c:v>365.07197924780598</c:v>
                </c:pt>
                <c:pt idx="157580">
                  <c:v>365.07429600307898</c:v>
                </c:pt>
                <c:pt idx="157581">
                  <c:v>365.07661275835301</c:v>
                </c:pt>
                <c:pt idx="157582">
                  <c:v>365.07892951362601</c:v>
                </c:pt>
                <c:pt idx="157583">
                  <c:v>365.08124626889997</c:v>
                </c:pt>
                <c:pt idx="157584">
                  <c:v>365.08356302417297</c:v>
                </c:pt>
                <c:pt idx="157585">
                  <c:v>365.085879779447</c:v>
                </c:pt>
                <c:pt idx="157586">
                  <c:v>365.08819653472</c:v>
                </c:pt>
                <c:pt idx="157587">
                  <c:v>365.09051328999402</c:v>
                </c:pt>
                <c:pt idx="157588">
                  <c:v>365.09283004526799</c:v>
                </c:pt>
                <c:pt idx="157589">
                  <c:v>365.09514680054099</c:v>
                </c:pt>
                <c:pt idx="157590">
                  <c:v>365.09746355581501</c:v>
                </c:pt>
                <c:pt idx="157591">
                  <c:v>365.09978031108801</c:v>
                </c:pt>
                <c:pt idx="157592">
                  <c:v>365.10209706636198</c:v>
                </c:pt>
                <c:pt idx="157593">
                  <c:v>365.10441382163498</c:v>
                </c:pt>
                <c:pt idx="157594">
                  <c:v>365.106730576909</c:v>
                </c:pt>
                <c:pt idx="157595">
                  <c:v>365.109047332182</c:v>
                </c:pt>
                <c:pt idx="157596">
                  <c:v>365.11136408745602</c:v>
                </c:pt>
                <c:pt idx="157597">
                  <c:v>365.11368084272902</c:v>
                </c:pt>
                <c:pt idx="157598">
                  <c:v>365.11599759800299</c:v>
                </c:pt>
                <c:pt idx="157599">
                  <c:v>365.11831435327599</c:v>
                </c:pt>
                <c:pt idx="157600">
                  <c:v>365.12063110855001</c:v>
                </c:pt>
                <c:pt idx="157601">
                  <c:v>365.12294786382301</c:v>
                </c:pt>
                <c:pt idx="157602">
                  <c:v>365.12526461909698</c:v>
                </c:pt>
                <c:pt idx="157603">
                  <c:v>365.12758137436998</c:v>
                </c:pt>
                <c:pt idx="157604">
                  <c:v>365.129898129644</c:v>
                </c:pt>
                <c:pt idx="157605">
                  <c:v>365.132214884917</c:v>
                </c:pt>
                <c:pt idx="157606">
                  <c:v>365.13453164019103</c:v>
                </c:pt>
                <c:pt idx="157607">
                  <c:v>365.13684839546403</c:v>
                </c:pt>
                <c:pt idx="157608">
                  <c:v>365.13916515073799</c:v>
                </c:pt>
                <c:pt idx="157609">
                  <c:v>365.14148190601099</c:v>
                </c:pt>
                <c:pt idx="157610">
                  <c:v>365.14379866128502</c:v>
                </c:pt>
                <c:pt idx="157611">
                  <c:v>365.14611541655802</c:v>
                </c:pt>
                <c:pt idx="157612">
                  <c:v>365.14843217183198</c:v>
                </c:pt>
                <c:pt idx="157613">
                  <c:v>365.15074892710498</c:v>
                </c:pt>
                <c:pt idx="157614">
                  <c:v>365.15306568237901</c:v>
                </c:pt>
                <c:pt idx="157615">
                  <c:v>365.15538243765201</c:v>
                </c:pt>
                <c:pt idx="157616">
                  <c:v>365.15769919292597</c:v>
                </c:pt>
                <c:pt idx="157617">
                  <c:v>365.16001594819897</c:v>
                </c:pt>
                <c:pt idx="157618">
                  <c:v>365.162332703473</c:v>
                </c:pt>
                <c:pt idx="157619">
                  <c:v>365.164649458746</c:v>
                </c:pt>
                <c:pt idx="157620">
                  <c:v>365.16696621402002</c:v>
                </c:pt>
                <c:pt idx="157621">
                  <c:v>365.16928296929302</c:v>
                </c:pt>
                <c:pt idx="157622">
                  <c:v>365.17159972456699</c:v>
                </c:pt>
                <c:pt idx="157623">
                  <c:v>365.17391647983999</c:v>
                </c:pt>
                <c:pt idx="157624">
                  <c:v>365.17623323511401</c:v>
                </c:pt>
                <c:pt idx="157625">
                  <c:v>365.17854999038701</c:v>
                </c:pt>
                <c:pt idx="157626">
                  <c:v>365.18086674566098</c:v>
                </c:pt>
                <c:pt idx="157627">
                  <c:v>365.18318350093398</c:v>
                </c:pt>
                <c:pt idx="157628">
                  <c:v>365.185500256208</c:v>
                </c:pt>
                <c:pt idx="157629">
                  <c:v>365.187817011481</c:v>
                </c:pt>
                <c:pt idx="157630">
                  <c:v>365.19013376675503</c:v>
                </c:pt>
                <c:pt idx="157631">
                  <c:v>365.19245052202899</c:v>
                </c:pt>
                <c:pt idx="157632">
                  <c:v>365.19476727730199</c:v>
                </c:pt>
                <c:pt idx="157633">
                  <c:v>365.19708403257602</c:v>
                </c:pt>
                <c:pt idx="157634">
                  <c:v>365.19940078784902</c:v>
                </c:pt>
                <c:pt idx="157635">
                  <c:v>365.20171754312298</c:v>
                </c:pt>
                <c:pt idx="157636">
                  <c:v>365.20403429839598</c:v>
                </c:pt>
                <c:pt idx="157637">
                  <c:v>365.20635105367001</c:v>
                </c:pt>
                <c:pt idx="157638">
                  <c:v>365.20866780894301</c:v>
                </c:pt>
                <c:pt idx="157639">
                  <c:v>365.21098456421697</c:v>
                </c:pt>
                <c:pt idx="157640">
                  <c:v>365.21330131948997</c:v>
                </c:pt>
                <c:pt idx="157641">
                  <c:v>365.215618074764</c:v>
                </c:pt>
                <c:pt idx="157642">
                  <c:v>365.217934830037</c:v>
                </c:pt>
                <c:pt idx="157643">
                  <c:v>365.22025158531102</c:v>
                </c:pt>
                <c:pt idx="157644">
                  <c:v>365.22256834058402</c:v>
                </c:pt>
                <c:pt idx="157645">
                  <c:v>365.22488509585799</c:v>
                </c:pt>
                <c:pt idx="157646">
                  <c:v>365.22720185113099</c:v>
                </c:pt>
                <c:pt idx="157647">
                  <c:v>365.22951860640501</c:v>
                </c:pt>
                <c:pt idx="157648">
                  <c:v>365.23183536167801</c:v>
                </c:pt>
                <c:pt idx="157649">
                  <c:v>365.23415211695198</c:v>
                </c:pt>
                <c:pt idx="157650">
                  <c:v>365.23646887222498</c:v>
                </c:pt>
                <c:pt idx="157651">
                  <c:v>365.238785627499</c:v>
                </c:pt>
                <c:pt idx="157652">
                  <c:v>365.241102382772</c:v>
                </c:pt>
                <c:pt idx="157653">
                  <c:v>365.24341913804602</c:v>
                </c:pt>
                <c:pt idx="157654">
                  <c:v>365.24573589331902</c:v>
                </c:pt>
                <c:pt idx="157655">
                  <c:v>365.24805264859299</c:v>
                </c:pt>
                <c:pt idx="157656">
                  <c:v>365.25036940386599</c:v>
                </c:pt>
                <c:pt idx="157657">
                  <c:v>365.25268615914001</c:v>
                </c:pt>
                <c:pt idx="157658">
                  <c:v>365.25500291441301</c:v>
                </c:pt>
                <c:pt idx="157659">
                  <c:v>365.25731966968698</c:v>
                </c:pt>
                <c:pt idx="157660">
                  <c:v>365.25963642495998</c:v>
                </c:pt>
                <c:pt idx="157661">
                  <c:v>365.261953180234</c:v>
                </c:pt>
                <c:pt idx="157662">
                  <c:v>365.264269935507</c:v>
                </c:pt>
                <c:pt idx="157663">
                  <c:v>365.26658669078103</c:v>
                </c:pt>
                <c:pt idx="157664">
                  <c:v>365.26890344605403</c:v>
                </c:pt>
                <c:pt idx="157665">
                  <c:v>365.27122020132799</c:v>
                </c:pt>
                <c:pt idx="157666">
                  <c:v>365.27353695660099</c:v>
                </c:pt>
                <c:pt idx="157667">
                  <c:v>365.27585371187502</c:v>
                </c:pt>
                <c:pt idx="157668">
                  <c:v>365.27817046714802</c:v>
                </c:pt>
                <c:pt idx="157669">
                  <c:v>365.28048722242198</c:v>
                </c:pt>
                <c:pt idx="157670">
                  <c:v>365.28280397769498</c:v>
                </c:pt>
                <c:pt idx="157671">
                  <c:v>365.28512073296901</c:v>
                </c:pt>
                <c:pt idx="157672">
                  <c:v>365.28743748824201</c:v>
                </c:pt>
                <c:pt idx="157673">
                  <c:v>365.28975424351597</c:v>
                </c:pt>
                <c:pt idx="157674">
                  <c:v>365.29207099879</c:v>
                </c:pt>
                <c:pt idx="157675">
                  <c:v>365.294387754063</c:v>
                </c:pt>
                <c:pt idx="157676">
                  <c:v>365.29670450933702</c:v>
                </c:pt>
                <c:pt idx="157677">
                  <c:v>365.29902126461002</c:v>
                </c:pt>
                <c:pt idx="157678">
                  <c:v>365.30133801988399</c:v>
                </c:pt>
                <c:pt idx="157679">
                  <c:v>365.30365477515699</c:v>
                </c:pt>
                <c:pt idx="157680">
                  <c:v>365.30597153043101</c:v>
                </c:pt>
                <c:pt idx="157681">
                  <c:v>365.30828828570401</c:v>
                </c:pt>
                <c:pt idx="157682">
                  <c:v>365.31060504097798</c:v>
                </c:pt>
                <c:pt idx="157683">
                  <c:v>365.31292179625098</c:v>
                </c:pt>
                <c:pt idx="157684">
                  <c:v>365.315238551525</c:v>
                </c:pt>
                <c:pt idx="157685">
                  <c:v>365.317555306798</c:v>
                </c:pt>
                <c:pt idx="157686">
                  <c:v>365.31987206207202</c:v>
                </c:pt>
                <c:pt idx="157687">
                  <c:v>365.32218881734502</c:v>
                </c:pt>
                <c:pt idx="157688">
                  <c:v>365.32450557261899</c:v>
                </c:pt>
                <c:pt idx="157689">
                  <c:v>365.32682232789199</c:v>
                </c:pt>
                <c:pt idx="157690">
                  <c:v>365.32913908316601</c:v>
                </c:pt>
                <c:pt idx="157691">
                  <c:v>365.33145583843901</c:v>
                </c:pt>
                <c:pt idx="157692">
                  <c:v>365.33377259371298</c:v>
                </c:pt>
                <c:pt idx="157693">
                  <c:v>365.33608934898598</c:v>
                </c:pt>
                <c:pt idx="157694">
                  <c:v>365.33840610426</c:v>
                </c:pt>
                <c:pt idx="157695">
                  <c:v>365.340722859533</c:v>
                </c:pt>
                <c:pt idx="157696">
                  <c:v>365.34303961480703</c:v>
                </c:pt>
                <c:pt idx="157697">
                  <c:v>365.34535637008003</c:v>
                </c:pt>
                <c:pt idx="157698">
                  <c:v>365.34767312535399</c:v>
                </c:pt>
                <c:pt idx="157699">
                  <c:v>365.34998988062699</c:v>
                </c:pt>
                <c:pt idx="157700">
                  <c:v>365.35230663590102</c:v>
                </c:pt>
                <c:pt idx="157701">
                  <c:v>365.35462339117402</c:v>
                </c:pt>
                <c:pt idx="157702">
                  <c:v>365.35694014644798</c:v>
                </c:pt>
                <c:pt idx="157703">
                  <c:v>365.35925690172098</c:v>
                </c:pt>
                <c:pt idx="157704">
                  <c:v>365.36157365699501</c:v>
                </c:pt>
                <c:pt idx="157705">
                  <c:v>365.36389041226801</c:v>
                </c:pt>
                <c:pt idx="157706">
                  <c:v>365.36620716754197</c:v>
                </c:pt>
                <c:pt idx="157707">
                  <c:v>365.36852392281497</c:v>
                </c:pt>
                <c:pt idx="157708">
                  <c:v>365.370840678089</c:v>
                </c:pt>
                <c:pt idx="157709">
                  <c:v>365.373157433362</c:v>
                </c:pt>
                <c:pt idx="157710">
                  <c:v>365.37547418863602</c:v>
                </c:pt>
                <c:pt idx="157711">
                  <c:v>365.37779094390902</c:v>
                </c:pt>
                <c:pt idx="157712">
                  <c:v>365.38010769918299</c:v>
                </c:pt>
                <c:pt idx="157713">
                  <c:v>365.38242445445599</c:v>
                </c:pt>
                <c:pt idx="157714">
                  <c:v>365.38474120973001</c:v>
                </c:pt>
                <c:pt idx="157715">
                  <c:v>365.38705796500301</c:v>
                </c:pt>
                <c:pt idx="157716">
                  <c:v>365.38937472027698</c:v>
                </c:pt>
                <c:pt idx="157717">
                  <c:v>365.391691475551</c:v>
                </c:pt>
                <c:pt idx="157718">
                  <c:v>365.394008230824</c:v>
                </c:pt>
                <c:pt idx="157719">
                  <c:v>365.39632498609802</c:v>
                </c:pt>
                <c:pt idx="157720">
                  <c:v>365.39864174137102</c:v>
                </c:pt>
                <c:pt idx="157721">
                  <c:v>365.40095849664499</c:v>
                </c:pt>
                <c:pt idx="157722">
                  <c:v>365.40327525191799</c:v>
                </c:pt>
                <c:pt idx="157723">
                  <c:v>365.40559200719201</c:v>
                </c:pt>
                <c:pt idx="157724">
                  <c:v>365.40790876246501</c:v>
                </c:pt>
                <c:pt idx="157725">
                  <c:v>365.41022551773898</c:v>
                </c:pt>
                <c:pt idx="157726">
                  <c:v>365.41254227301198</c:v>
                </c:pt>
                <c:pt idx="157727">
                  <c:v>365.414859028286</c:v>
                </c:pt>
                <c:pt idx="157728">
                  <c:v>365.417175783559</c:v>
                </c:pt>
                <c:pt idx="157729">
                  <c:v>365.41949253883303</c:v>
                </c:pt>
                <c:pt idx="157730">
                  <c:v>365.42180929410603</c:v>
                </c:pt>
                <c:pt idx="157731">
                  <c:v>365.42412604937999</c:v>
                </c:pt>
                <c:pt idx="157732">
                  <c:v>365.42644280465299</c:v>
                </c:pt>
                <c:pt idx="157733">
                  <c:v>365.42875955992702</c:v>
                </c:pt>
                <c:pt idx="157734">
                  <c:v>365.43107631520002</c:v>
                </c:pt>
                <c:pt idx="157735">
                  <c:v>365.43339307047398</c:v>
                </c:pt>
                <c:pt idx="157736">
                  <c:v>365.43570982574698</c:v>
                </c:pt>
                <c:pt idx="157737">
                  <c:v>365.43802658102101</c:v>
                </c:pt>
                <c:pt idx="157738">
                  <c:v>365.44034333629401</c:v>
                </c:pt>
                <c:pt idx="157739">
                  <c:v>365.44266009156797</c:v>
                </c:pt>
                <c:pt idx="157740">
                  <c:v>365.44497684684097</c:v>
                </c:pt>
                <c:pt idx="157741">
                  <c:v>365.447293602115</c:v>
                </c:pt>
                <c:pt idx="157742">
                  <c:v>365.449610357388</c:v>
                </c:pt>
                <c:pt idx="157743">
                  <c:v>365.45192711266202</c:v>
                </c:pt>
                <c:pt idx="157744">
                  <c:v>365.45424386793502</c:v>
                </c:pt>
                <c:pt idx="157745">
                  <c:v>365.45656062320899</c:v>
                </c:pt>
                <c:pt idx="157746">
                  <c:v>365.45887737848199</c:v>
                </c:pt>
                <c:pt idx="157747">
                  <c:v>365.46119413375601</c:v>
                </c:pt>
                <c:pt idx="157748">
                  <c:v>365.46351088902901</c:v>
                </c:pt>
                <c:pt idx="157749">
                  <c:v>365.46582764430298</c:v>
                </c:pt>
                <c:pt idx="157750">
                  <c:v>365.46814439957598</c:v>
                </c:pt>
                <c:pt idx="157751">
                  <c:v>365.47046115485</c:v>
                </c:pt>
                <c:pt idx="157752">
                  <c:v>365.472777910123</c:v>
                </c:pt>
                <c:pt idx="157753">
                  <c:v>365.47509466539702</c:v>
                </c:pt>
                <c:pt idx="157754">
                  <c:v>365.47741142067002</c:v>
                </c:pt>
                <c:pt idx="157755">
                  <c:v>365.47972817594399</c:v>
                </c:pt>
                <c:pt idx="157756">
                  <c:v>365.48204493121699</c:v>
                </c:pt>
                <c:pt idx="157757">
                  <c:v>365.48436168649101</c:v>
                </c:pt>
                <c:pt idx="157758">
                  <c:v>365.48667844176401</c:v>
                </c:pt>
                <c:pt idx="157759">
                  <c:v>365.48899519703798</c:v>
                </c:pt>
                <c:pt idx="157760">
                  <c:v>365.491311952312</c:v>
                </c:pt>
                <c:pt idx="157761">
                  <c:v>365.493628707585</c:v>
                </c:pt>
                <c:pt idx="157762">
                  <c:v>365.49594546285903</c:v>
                </c:pt>
                <c:pt idx="157763">
                  <c:v>365.49826221813203</c:v>
                </c:pt>
                <c:pt idx="157764">
                  <c:v>365.50057897340599</c:v>
                </c:pt>
                <c:pt idx="157765">
                  <c:v>365.50289572867899</c:v>
                </c:pt>
                <c:pt idx="157766">
                  <c:v>365.50521248395302</c:v>
                </c:pt>
                <c:pt idx="157767">
                  <c:v>365.50752923922602</c:v>
                </c:pt>
                <c:pt idx="157768">
                  <c:v>365.50984599449998</c:v>
                </c:pt>
                <c:pt idx="157769">
                  <c:v>365.51216274977298</c:v>
                </c:pt>
                <c:pt idx="157770">
                  <c:v>365.51447950504701</c:v>
                </c:pt>
                <c:pt idx="157771">
                  <c:v>365.51679626032001</c:v>
                </c:pt>
                <c:pt idx="157772">
                  <c:v>365.51911301559397</c:v>
                </c:pt>
                <c:pt idx="157773">
                  <c:v>365.52142977086697</c:v>
                </c:pt>
                <c:pt idx="157774">
                  <c:v>365.523746526141</c:v>
                </c:pt>
                <c:pt idx="157775">
                  <c:v>365.526063281414</c:v>
                </c:pt>
                <c:pt idx="157776">
                  <c:v>365.52838003668802</c:v>
                </c:pt>
                <c:pt idx="157777">
                  <c:v>365.53069679196102</c:v>
                </c:pt>
                <c:pt idx="157778">
                  <c:v>365.53301354723499</c:v>
                </c:pt>
                <c:pt idx="157779">
                  <c:v>365.53533030250799</c:v>
                </c:pt>
                <c:pt idx="157780">
                  <c:v>365.53764705778201</c:v>
                </c:pt>
                <c:pt idx="157781">
                  <c:v>365.53996381305501</c:v>
                </c:pt>
                <c:pt idx="157782">
                  <c:v>365.54228056832898</c:v>
                </c:pt>
                <c:pt idx="157783">
                  <c:v>365.54459732360198</c:v>
                </c:pt>
                <c:pt idx="157784">
                  <c:v>365.546914078876</c:v>
                </c:pt>
                <c:pt idx="157785">
                  <c:v>365.549230834149</c:v>
                </c:pt>
                <c:pt idx="157786">
                  <c:v>365.55154758942302</c:v>
                </c:pt>
                <c:pt idx="157787">
                  <c:v>365.55386434469602</c:v>
                </c:pt>
                <c:pt idx="157788">
                  <c:v>365.55618109996999</c:v>
                </c:pt>
                <c:pt idx="157789">
                  <c:v>365.55849785524299</c:v>
                </c:pt>
                <c:pt idx="157790">
                  <c:v>365.56081461051701</c:v>
                </c:pt>
                <c:pt idx="157791">
                  <c:v>365.56313136579001</c:v>
                </c:pt>
                <c:pt idx="157792">
                  <c:v>365.56544812106398</c:v>
                </c:pt>
                <c:pt idx="157793">
                  <c:v>365.56776487633698</c:v>
                </c:pt>
                <c:pt idx="157794">
                  <c:v>365.570081631611</c:v>
                </c:pt>
                <c:pt idx="157795">
                  <c:v>365.572398386884</c:v>
                </c:pt>
                <c:pt idx="157796">
                  <c:v>365.57471514215803</c:v>
                </c:pt>
                <c:pt idx="157797">
                  <c:v>365.57703189743103</c:v>
                </c:pt>
                <c:pt idx="157798">
                  <c:v>365.57934865270499</c:v>
                </c:pt>
                <c:pt idx="157799">
                  <c:v>365.58166540797799</c:v>
                </c:pt>
                <c:pt idx="157800">
                  <c:v>365.58398216325202</c:v>
                </c:pt>
                <c:pt idx="157801">
                  <c:v>365.58629891852598</c:v>
                </c:pt>
                <c:pt idx="157802">
                  <c:v>365.58861567379898</c:v>
                </c:pt>
                <c:pt idx="157803">
                  <c:v>365.59093242907301</c:v>
                </c:pt>
                <c:pt idx="157804">
                  <c:v>365.59324918434601</c:v>
                </c:pt>
                <c:pt idx="157805">
                  <c:v>365.59556593961997</c:v>
                </c:pt>
                <c:pt idx="157806">
                  <c:v>365.59788269489297</c:v>
                </c:pt>
                <c:pt idx="157807">
                  <c:v>365.600199450167</c:v>
                </c:pt>
                <c:pt idx="157808">
                  <c:v>365.60251620544</c:v>
                </c:pt>
                <c:pt idx="157809">
                  <c:v>365.60483296071402</c:v>
                </c:pt>
                <c:pt idx="157810">
                  <c:v>365.60714971598702</c:v>
                </c:pt>
                <c:pt idx="157811">
                  <c:v>365.60946647126099</c:v>
                </c:pt>
                <c:pt idx="157812">
                  <c:v>365.61178322653399</c:v>
                </c:pt>
                <c:pt idx="157813">
                  <c:v>365.61409998180801</c:v>
                </c:pt>
                <c:pt idx="157814">
                  <c:v>365.61641673708101</c:v>
                </c:pt>
                <c:pt idx="157815">
                  <c:v>365.61873349235498</c:v>
                </c:pt>
                <c:pt idx="157816">
                  <c:v>365.62105024762798</c:v>
                </c:pt>
                <c:pt idx="157817">
                  <c:v>365.623367002902</c:v>
                </c:pt>
                <c:pt idx="157818">
                  <c:v>365.625683758175</c:v>
                </c:pt>
                <c:pt idx="157819">
                  <c:v>365.62800051344902</c:v>
                </c:pt>
                <c:pt idx="157820">
                  <c:v>365.63031726872202</c:v>
                </c:pt>
                <c:pt idx="157821">
                  <c:v>365.63263402399599</c:v>
                </c:pt>
                <c:pt idx="157822">
                  <c:v>365.63495077926899</c:v>
                </c:pt>
                <c:pt idx="157823">
                  <c:v>365.63726753454301</c:v>
                </c:pt>
                <c:pt idx="157824">
                  <c:v>365.63958428981601</c:v>
                </c:pt>
                <c:pt idx="157825">
                  <c:v>365.64190104508998</c:v>
                </c:pt>
                <c:pt idx="157826">
                  <c:v>365.64421780036298</c:v>
                </c:pt>
                <c:pt idx="157827">
                  <c:v>365.646534555637</c:v>
                </c:pt>
                <c:pt idx="157828">
                  <c:v>365.64885131091</c:v>
                </c:pt>
                <c:pt idx="157829">
                  <c:v>365.65116806618403</c:v>
                </c:pt>
                <c:pt idx="157830">
                  <c:v>365.65348482145703</c:v>
                </c:pt>
                <c:pt idx="157831">
                  <c:v>365.65580157673099</c:v>
                </c:pt>
                <c:pt idx="157832">
                  <c:v>365.65811833200399</c:v>
                </c:pt>
                <c:pt idx="157833">
                  <c:v>365.66043508727802</c:v>
                </c:pt>
                <c:pt idx="157834">
                  <c:v>365.66275184255102</c:v>
                </c:pt>
                <c:pt idx="157835">
                  <c:v>365.66506859782498</c:v>
                </c:pt>
                <c:pt idx="157836">
                  <c:v>365.66738535309798</c:v>
                </c:pt>
                <c:pt idx="157837">
                  <c:v>365.66970210837201</c:v>
                </c:pt>
                <c:pt idx="157838">
                  <c:v>365.67201886364501</c:v>
                </c:pt>
                <c:pt idx="157839">
                  <c:v>365.67433561891897</c:v>
                </c:pt>
                <c:pt idx="157840">
                  <c:v>365.67665237419197</c:v>
                </c:pt>
                <c:pt idx="157841">
                  <c:v>365.678969129466</c:v>
                </c:pt>
                <c:pt idx="157842">
                  <c:v>365.681285884739</c:v>
                </c:pt>
                <c:pt idx="157843">
                  <c:v>365.68360264001302</c:v>
                </c:pt>
                <c:pt idx="157844">
                  <c:v>365.68591939528699</c:v>
                </c:pt>
                <c:pt idx="157845">
                  <c:v>365.68823615055999</c:v>
                </c:pt>
                <c:pt idx="157846">
                  <c:v>365.69055290583401</c:v>
                </c:pt>
                <c:pt idx="157847">
                  <c:v>365.69286966110701</c:v>
                </c:pt>
                <c:pt idx="157848">
                  <c:v>365.69518641638098</c:v>
                </c:pt>
                <c:pt idx="157849">
                  <c:v>365.69750317165398</c:v>
                </c:pt>
                <c:pt idx="157850">
                  <c:v>365.699819926928</c:v>
                </c:pt>
                <c:pt idx="157851">
                  <c:v>365.702136682201</c:v>
                </c:pt>
                <c:pt idx="157852">
                  <c:v>365.70445343747502</c:v>
                </c:pt>
                <c:pt idx="157853">
                  <c:v>365.70677019274802</c:v>
                </c:pt>
                <c:pt idx="157854">
                  <c:v>365.70908694802199</c:v>
                </c:pt>
                <c:pt idx="157855">
                  <c:v>365.71140370329499</c:v>
                </c:pt>
                <c:pt idx="157856">
                  <c:v>365.71372045856901</c:v>
                </c:pt>
                <c:pt idx="157857">
                  <c:v>365.71603721384201</c:v>
                </c:pt>
                <c:pt idx="157858">
                  <c:v>365.71835396911598</c:v>
                </c:pt>
                <c:pt idx="157859">
                  <c:v>365.72067072438898</c:v>
                </c:pt>
                <c:pt idx="157860">
                  <c:v>365.722987479663</c:v>
                </c:pt>
                <c:pt idx="157861">
                  <c:v>365.725304234936</c:v>
                </c:pt>
                <c:pt idx="157862">
                  <c:v>365.72762099021003</c:v>
                </c:pt>
                <c:pt idx="157863">
                  <c:v>365.72993774548303</c:v>
                </c:pt>
                <c:pt idx="157864">
                  <c:v>365.73225450075699</c:v>
                </c:pt>
                <c:pt idx="157865">
                  <c:v>365.73457125602999</c:v>
                </c:pt>
                <c:pt idx="157866">
                  <c:v>365.73688801130402</c:v>
                </c:pt>
                <c:pt idx="157867">
                  <c:v>365.73920476657702</c:v>
                </c:pt>
                <c:pt idx="157868">
                  <c:v>365.74152152185098</c:v>
                </c:pt>
                <c:pt idx="157869">
                  <c:v>365.74383827712398</c:v>
                </c:pt>
                <c:pt idx="157870">
                  <c:v>365.74615503239801</c:v>
                </c:pt>
                <c:pt idx="157871">
                  <c:v>365.74847178767101</c:v>
                </c:pt>
                <c:pt idx="157872">
                  <c:v>365.75078854294497</c:v>
                </c:pt>
                <c:pt idx="157873">
                  <c:v>365.75310529821797</c:v>
                </c:pt>
                <c:pt idx="157874">
                  <c:v>365.755422053492</c:v>
                </c:pt>
                <c:pt idx="157875">
                  <c:v>365.757738808765</c:v>
                </c:pt>
                <c:pt idx="157876">
                  <c:v>365.76005556403902</c:v>
                </c:pt>
                <c:pt idx="157877">
                  <c:v>365.76237231931202</c:v>
                </c:pt>
                <c:pt idx="157878">
                  <c:v>365.76468907458599</c:v>
                </c:pt>
                <c:pt idx="157879">
                  <c:v>365.76700582985899</c:v>
                </c:pt>
                <c:pt idx="157880">
                  <c:v>365.76932258513301</c:v>
                </c:pt>
                <c:pt idx="157881">
                  <c:v>365.77163934040601</c:v>
                </c:pt>
                <c:pt idx="157882">
                  <c:v>365.77395609567998</c:v>
                </c:pt>
                <c:pt idx="157883">
                  <c:v>365.77627285095298</c:v>
                </c:pt>
                <c:pt idx="157884">
                  <c:v>365.778589606227</c:v>
                </c:pt>
                <c:pt idx="157885">
                  <c:v>365.7809063615</c:v>
                </c:pt>
                <c:pt idx="157886">
                  <c:v>365.78322311677402</c:v>
                </c:pt>
                <c:pt idx="157887">
                  <c:v>365.78553987204799</c:v>
                </c:pt>
                <c:pt idx="157888">
                  <c:v>365.78785662732099</c:v>
                </c:pt>
                <c:pt idx="157889">
                  <c:v>365.79017338259501</c:v>
                </c:pt>
                <c:pt idx="157890">
                  <c:v>365.79249013786801</c:v>
                </c:pt>
                <c:pt idx="157891">
                  <c:v>365.79480689314198</c:v>
                </c:pt>
                <c:pt idx="157892">
                  <c:v>365.79712364841498</c:v>
                </c:pt>
                <c:pt idx="157893">
                  <c:v>365.799440403689</c:v>
                </c:pt>
                <c:pt idx="157894">
                  <c:v>365.801757158962</c:v>
                </c:pt>
                <c:pt idx="157895">
                  <c:v>365.80407391423603</c:v>
                </c:pt>
                <c:pt idx="157896">
                  <c:v>365.80639066950903</c:v>
                </c:pt>
                <c:pt idx="157897">
                  <c:v>365.80870742478299</c:v>
                </c:pt>
                <c:pt idx="157898">
                  <c:v>365.81102418005599</c:v>
                </c:pt>
                <c:pt idx="157899">
                  <c:v>365.81334093533002</c:v>
                </c:pt>
                <c:pt idx="157900">
                  <c:v>365.81565769060302</c:v>
                </c:pt>
                <c:pt idx="157901">
                  <c:v>365.81797444587698</c:v>
                </c:pt>
                <c:pt idx="157902">
                  <c:v>365.82029120114998</c:v>
                </c:pt>
                <c:pt idx="157903">
                  <c:v>365.82260795642401</c:v>
                </c:pt>
                <c:pt idx="157904">
                  <c:v>365.82492471169701</c:v>
                </c:pt>
                <c:pt idx="157905">
                  <c:v>365.82724146697097</c:v>
                </c:pt>
                <c:pt idx="157906">
                  <c:v>365.82955822224397</c:v>
                </c:pt>
                <c:pt idx="157907">
                  <c:v>365.831874977518</c:v>
                </c:pt>
                <c:pt idx="157908">
                  <c:v>365.834191732791</c:v>
                </c:pt>
                <c:pt idx="157909">
                  <c:v>365.83650848806502</c:v>
                </c:pt>
                <c:pt idx="157910">
                  <c:v>365.83882524333802</c:v>
                </c:pt>
                <c:pt idx="157911">
                  <c:v>365.84114199861199</c:v>
                </c:pt>
                <c:pt idx="157912">
                  <c:v>365.84345875388499</c:v>
                </c:pt>
                <c:pt idx="157913">
                  <c:v>365.84577550915901</c:v>
                </c:pt>
                <c:pt idx="157914">
                  <c:v>365.84809226443201</c:v>
                </c:pt>
                <c:pt idx="157915">
                  <c:v>365.85040901970598</c:v>
                </c:pt>
                <c:pt idx="157916">
                  <c:v>365.85272577497898</c:v>
                </c:pt>
                <c:pt idx="157917">
                  <c:v>365.855042530253</c:v>
                </c:pt>
                <c:pt idx="157918">
                  <c:v>365.857359285526</c:v>
                </c:pt>
                <c:pt idx="157919">
                  <c:v>365.85967604080003</c:v>
                </c:pt>
                <c:pt idx="157920">
                  <c:v>365.86199279607303</c:v>
                </c:pt>
                <c:pt idx="157921">
                  <c:v>365.86430955134699</c:v>
                </c:pt>
                <c:pt idx="157922">
                  <c:v>365.86662630661999</c:v>
                </c:pt>
                <c:pt idx="157923">
                  <c:v>365.86894306189402</c:v>
                </c:pt>
                <c:pt idx="157924">
                  <c:v>365.87125981716702</c:v>
                </c:pt>
                <c:pt idx="157925">
                  <c:v>365.87357657244098</c:v>
                </c:pt>
                <c:pt idx="157926">
                  <c:v>365.87589332771398</c:v>
                </c:pt>
                <c:pt idx="157927">
                  <c:v>365.87821008298801</c:v>
                </c:pt>
                <c:pt idx="157928">
                  <c:v>365.88052683826101</c:v>
                </c:pt>
                <c:pt idx="157929">
                  <c:v>365.88284359353497</c:v>
                </c:pt>
                <c:pt idx="157930">
                  <c:v>365.88516034880899</c:v>
                </c:pt>
                <c:pt idx="157931">
                  <c:v>365.887477104082</c:v>
                </c:pt>
                <c:pt idx="157932">
                  <c:v>365.88979385935602</c:v>
                </c:pt>
                <c:pt idx="157933">
                  <c:v>365.89211061462902</c:v>
                </c:pt>
                <c:pt idx="157934">
                  <c:v>365.89442736990298</c:v>
                </c:pt>
                <c:pt idx="157935">
                  <c:v>365.89674412517599</c:v>
                </c:pt>
                <c:pt idx="157936">
                  <c:v>365.89906088045001</c:v>
                </c:pt>
                <c:pt idx="157937">
                  <c:v>365.90137763572301</c:v>
                </c:pt>
                <c:pt idx="157938">
                  <c:v>365.90369439099698</c:v>
                </c:pt>
                <c:pt idx="157939">
                  <c:v>365.90601114626998</c:v>
                </c:pt>
                <c:pt idx="157940">
                  <c:v>365.908327901544</c:v>
                </c:pt>
                <c:pt idx="157941">
                  <c:v>365.910644656817</c:v>
                </c:pt>
                <c:pt idx="157942">
                  <c:v>365.91296141209102</c:v>
                </c:pt>
                <c:pt idx="157943">
                  <c:v>365.91527816736402</c:v>
                </c:pt>
                <c:pt idx="157944">
                  <c:v>365.91759492263799</c:v>
                </c:pt>
                <c:pt idx="157945">
                  <c:v>365.91991167791099</c:v>
                </c:pt>
                <c:pt idx="157946">
                  <c:v>365.92222843318501</c:v>
                </c:pt>
                <c:pt idx="157947">
                  <c:v>365.92454518845801</c:v>
                </c:pt>
                <c:pt idx="157948">
                  <c:v>365.92686194373198</c:v>
                </c:pt>
                <c:pt idx="157949">
                  <c:v>365.92917869900498</c:v>
                </c:pt>
                <c:pt idx="157950">
                  <c:v>365.931495454279</c:v>
                </c:pt>
                <c:pt idx="157951">
                  <c:v>365.933812209552</c:v>
                </c:pt>
                <c:pt idx="157952">
                  <c:v>365.93612896482603</c:v>
                </c:pt>
                <c:pt idx="157953">
                  <c:v>365.93844572009903</c:v>
                </c:pt>
                <c:pt idx="157954">
                  <c:v>365.94076247537299</c:v>
                </c:pt>
                <c:pt idx="157955">
                  <c:v>365.94307923064599</c:v>
                </c:pt>
                <c:pt idx="157956">
                  <c:v>365.94539598592002</c:v>
                </c:pt>
                <c:pt idx="157957">
                  <c:v>365.94771274119302</c:v>
                </c:pt>
                <c:pt idx="157958">
                  <c:v>365.95002949646698</c:v>
                </c:pt>
                <c:pt idx="157959">
                  <c:v>365.95234625173998</c:v>
                </c:pt>
                <c:pt idx="157960">
                  <c:v>365.95466300701401</c:v>
                </c:pt>
                <c:pt idx="157961">
                  <c:v>365.95697976228701</c:v>
                </c:pt>
                <c:pt idx="157962">
                  <c:v>365.95929651756097</c:v>
                </c:pt>
                <c:pt idx="157963">
                  <c:v>365.96161327283397</c:v>
                </c:pt>
                <c:pt idx="157964">
                  <c:v>365.963930028108</c:v>
                </c:pt>
                <c:pt idx="157965">
                  <c:v>365.966246783381</c:v>
                </c:pt>
                <c:pt idx="157966">
                  <c:v>365.96856353865502</c:v>
                </c:pt>
                <c:pt idx="157967">
                  <c:v>365.97088029392802</c:v>
                </c:pt>
                <c:pt idx="157968">
                  <c:v>365.97319704920199</c:v>
                </c:pt>
                <c:pt idx="157969">
                  <c:v>365.97551380447499</c:v>
                </c:pt>
                <c:pt idx="157970">
                  <c:v>365.97783055974901</c:v>
                </c:pt>
                <c:pt idx="157971">
                  <c:v>365.98014731502201</c:v>
                </c:pt>
                <c:pt idx="157972">
                  <c:v>365.98246407029598</c:v>
                </c:pt>
                <c:pt idx="157973">
                  <c:v>365.98478082557</c:v>
                </c:pt>
                <c:pt idx="157974">
                  <c:v>365.987097580843</c:v>
                </c:pt>
                <c:pt idx="157975">
                  <c:v>365.98941433611702</c:v>
                </c:pt>
                <c:pt idx="157976">
                  <c:v>365.99173109139002</c:v>
                </c:pt>
                <c:pt idx="157977">
                  <c:v>365.99404784666399</c:v>
                </c:pt>
                <c:pt idx="157978">
                  <c:v>365.99636460193699</c:v>
                </c:pt>
                <c:pt idx="157979">
                  <c:v>365.99868135721101</c:v>
                </c:pt>
                <c:pt idx="157980">
                  <c:v>366.00099811248401</c:v>
                </c:pt>
                <c:pt idx="157981">
                  <c:v>366.00331486775798</c:v>
                </c:pt>
                <c:pt idx="157982">
                  <c:v>366.00563162303098</c:v>
                </c:pt>
                <c:pt idx="157983">
                  <c:v>366.007948378305</c:v>
                </c:pt>
                <c:pt idx="157984">
                  <c:v>366.010265133578</c:v>
                </c:pt>
                <c:pt idx="157985">
                  <c:v>366.01258188885203</c:v>
                </c:pt>
                <c:pt idx="157986">
                  <c:v>366.01489864412503</c:v>
                </c:pt>
                <c:pt idx="157987">
                  <c:v>366.01721539939899</c:v>
                </c:pt>
                <c:pt idx="157988">
                  <c:v>366.01953215467199</c:v>
                </c:pt>
                <c:pt idx="157989">
                  <c:v>366.02184890994602</c:v>
                </c:pt>
                <c:pt idx="157990">
                  <c:v>366.02416566521902</c:v>
                </c:pt>
                <c:pt idx="157991">
                  <c:v>366.02648242049298</c:v>
                </c:pt>
                <c:pt idx="157992">
                  <c:v>366.02879917576598</c:v>
                </c:pt>
                <c:pt idx="157993">
                  <c:v>366.03111593104001</c:v>
                </c:pt>
                <c:pt idx="157994">
                  <c:v>366.03343268631301</c:v>
                </c:pt>
                <c:pt idx="157995">
                  <c:v>366.03574944158697</c:v>
                </c:pt>
                <c:pt idx="157996">
                  <c:v>366.03806619685997</c:v>
                </c:pt>
                <c:pt idx="157997">
                  <c:v>366.040382952134</c:v>
                </c:pt>
                <c:pt idx="157998">
                  <c:v>366.042699707407</c:v>
                </c:pt>
                <c:pt idx="157999">
                  <c:v>366.04501646268102</c:v>
                </c:pt>
                <c:pt idx="158000">
                  <c:v>366.04733321795402</c:v>
                </c:pt>
                <c:pt idx="158001">
                  <c:v>366.04964997322799</c:v>
                </c:pt>
                <c:pt idx="158002">
                  <c:v>366.05196672850099</c:v>
                </c:pt>
                <c:pt idx="158003">
                  <c:v>366.05428348377501</c:v>
                </c:pt>
                <c:pt idx="158004">
                  <c:v>366.05660023904801</c:v>
                </c:pt>
                <c:pt idx="158005">
                  <c:v>366.05891699432198</c:v>
                </c:pt>
                <c:pt idx="158006">
                  <c:v>366.06123374959498</c:v>
                </c:pt>
                <c:pt idx="158007">
                  <c:v>366.063550504869</c:v>
                </c:pt>
                <c:pt idx="158008">
                  <c:v>366.065867260142</c:v>
                </c:pt>
                <c:pt idx="158009">
                  <c:v>366.06818401541602</c:v>
                </c:pt>
                <c:pt idx="158010">
                  <c:v>366.07050077068902</c:v>
                </c:pt>
                <c:pt idx="158011">
                  <c:v>366.07281752596299</c:v>
                </c:pt>
                <c:pt idx="158012">
                  <c:v>366.07513428123599</c:v>
                </c:pt>
                <c:pt idx="158013">
                  <c:v>366.07745103651001</c:v>
                </c:pt>
                <c:pt idx="158014">
                  <c:v>366.07976779178301</c:v>
                </c:pt>
                <c:pt idx="158015">
                  <c:v>366.08208454705698</c:v>
                </c:pt>
                <c:pt idx="158016">
                  <c:v>366.084401302331</c:v>
                </c:pt>
                <c:pt idx="158017">
                  <c:v>366.086718057604</c:v>
                </c:pt>
                <c:pt idx="158018">
                  <c:v>366.08903481287803</c:v>
                </c:pt>
                <c:pt idx="158019">
                  <c:v>366.09135156815103</c:v>
                </c:pt>
                <c:pt idx="158020">
                  <c:v>366.09366832342499</c:v>
                </c:pt>
                <c:pt idx="158021">
                  <c:v>366.09598507869799</c:v>
                </c:pt>
                <c:pt idx="158022">
                  <c:v>366.09830183397202</c:v>
                </c:pt>
                <c:pt idx="158023">
                  <c:v>366.10061858924502</c:v>
                </c:pt>
                <c:pt idx="158024">
                  <c:v>366.10293534451898</c:v>
                </c:pt>
                <c:pt idx="158025">
                  <c:v>366.10525209979198</c:v>
                </c:pt>
                <c:pt idx="158026">
                  <c:v>366.10756885506601</c:v>
                </c:pt>
                <c:pt idx="158027">
                  <c:v>366.10988561033901</c:v>
                </c:pt>
                <c:pt idx="158028">
                  <c:v>366.11220236561297</c:v>
                </c:pt>
                <c:pt idx="158029">
                  <c:v>366.11451912088597</c:v>
                </c:pt>
                <c:pt idx="158030">
                  <c:v>366.11683587616</c:v>
                </c:pt>
                <c:pt idx="158031">
                  <c:v>366.119152631433</c:v>
                </c:pt>
                <c:pt idx="158032">
                  <c:v>366.12146938670702</c:v>
                </c:pt>
                <c:pt idx="158033">
                  <c:v>366.12378614198002</c:v>
                </c:pt>
                <c:pt idx="158034">
                  <c:v>366.12610289725399</c:v>
                </c:pt>
                <c:pt idx="158035">
                  <c:v>366.12841965252699</c:v>
                </c:pt>
                <c:pt idx="158036">
                  <c:v>366.13073640780101</c:v>
                </c:pt>
                <c:pt idx="158037">
                  <c:v>366.13305316307401</c:v>
                </c:pt>
                <c:pt idx="158038">
                  <c:v>366.13536991834798</c:v>
                </c:pt>
                <c:pt idx="158039">
                  <c:v>366.13768667362098</c:v>
                </c:pt>
                <c:pt idx="158040">
                  <c:v>366.140003428895</c:v>
                </c:pt>
                <c:pt idx="158041">
                  <c:v>366.142320184168</c:v>
                </c:pt>
                <c:pt idx="158042">
                  <c:v>366.14463693944202</c:v>
                </c:pt>
                <c:pt idx="158043">
                  <c:v>366.14695369471502</c:v>
                </c:pt>
                <c:pt idx="158044">
                  <c:v>366.14927044998899</c:v>
                </c:pt>
                <c:pt idx="158045">
                  <c:v>366.15158720526199</c:v>
                </c:pt>
                <c:pt idx="158046">
                  <c:v>366.15390396053601</c:v>
                </c:pt>
                <c:pt idx="158047">
                  <c:v>366.15622071580901</c:v>
                </c:pt>
                <c:pt idx="158048">
                  <c:v>366.15853747108298</c:v>
                </c:pt>
                <c:pt idx="158049">
                  <c:v>366.16085422635598</c:v>
                </c:pt>
                <c:pt idx="158050">
                  <c:v>366.16317098163</c:v>
                </c:pt>
                <c:pt idx="158051">
                  <c:v>366.165487736903</c:v>
                </c:pt>
                <c:pt idx="158052">
                  <c:v>366.16780449217703</c:v>
                </c:pt>
                <c:pt idx="158053">
                  <c:v>366.17012124745003</c:v>
                </c:pt>
                <c:pt idx="158054">
                  <c:v>366.17243800272399</c:v>
                </c:pt>
                <c:pt idx="158055">
                  <c:v>366.17475475799699</c:v>
                </c:pt>
                <c:pt idx="158056">
                  <c:v>366.17707151327102</c:v>
                </c:pt>
                <c:pt idx="158057">
                  <c:v>366.17938826854402</c:v>
                </c:pt>
                <c:pt idx="158058">
                  <c:v>366.18170502381798</c:v>
                </c:pt>
                <c:pt idx="158059">
                  <c:v>366.18402177909201</c:v>
                </c:pt>
                <c:pt idx="158060">
                  <c:v>366.18633853436501</c:v>
                </c:pt>
                <c:pt idx="158061">
                  <c:v>366.18865528963897</c:v>
                </c:pt>
                <c:pt idx="158062">
                  <c:v>366.19097204491197</c:v>
                </c:pt>
                <c:pt idx="158063">
                  <c:v>366.193288800186</c:v>
                </c:pt>
                <c:pt idx="158064">
                  <c:v>366.195605555459</c:v>
                </c:pt>
                <c:pt idx="158065">
                  <c:v>366.19792231073302</c:v>
                </c:pt>
                <c:pt idx="158066">
                  <c:v>366.20023906600602</c:v>
                </c:pt>
                <c:pt idx="158067">
                  <c:v>366.20255582127999</c:v>
                </c:pt>
                <c:pt idx="158068">
                  <c:v>366.20487257655299</c:v>
                </c:pt>
                <c:pt idx="158069">
                  <c:v>366.20718933182701</c:v>
                </c:pt>
                <c:pt idx="158070">
                  <c:v>366.20950608710001</c:v>
                </c:pt>
                <c:pt idx="158071">
                  <c:v>366.21182284237398</c:v>
                </c:pt>
                <c:pt idx="158072">
                  <c:v>366.21413959764698</c:v>
                </c:pt>
                <c:pt idx="158073">
                  <c:v>366.216456352921</c:v>
                </c:pt>
                <c:pt idx="158074">
                  <c:v>366.218773108194</c:v>
                </c:pt>
                <c:pt idx="158075">
                  <c:v>366.22108986346802</c:v>
                </c:pt>
                <c:pt idx="158076">
                  <c:v>366.22340661874102</c:v>
                </c:pt>
                <c:pt idx="158077">
                  <c:v>366.22572337401499</c:v>
                </c:pt>
                <c:pt idx="158078">
                  <c:v>366.22804012928799</c:v>
                </c:pt>
                <c:pt idx="158079">
                  <c:v>366.23035688456201</c:v>
                </c:pt>
                <c:pt idx="158080">
                  <c:v>366.23267363983501</c:v>
                </c:pt>
                <c:pt idx="158081">
                  <c:v>366.23499039510898</c:v>
                </c:pt>
                <c:pt idx="158082">
                  <c:v>366.23730715038198</c:v>
                </c:pt>
                <c:pt idx="158083">
                  <c:v>366.239623905656</c:v>
                </c:pt>
                <c:pt idx="158084">
                  <c:v>366.241940660929</c:v>
                </c:pt>
                <c:pt idx="158085">
                  <c:v>366.24425741620303</c:v>
                </c:pt>
                <c:pt idx="158086">
                  <c:v>366.24657417147603</c:v>
                </c:pt>
                <c:pt idx="158087">
                  <c:v>366.24889092674999</c:v>
                </c:pt>
                <c:pt idx="158088">
                  <c:v>366.25120768202299</c:v>
                </c:pt>
                <c:pt idx="158089">
                  <c:v>366.25352443729702</c:v>
                </c:pt>
                <c:pt idx="158090">
                  <c:v>366.25584119257002</c:v>
                </c:pt>
                <c:pt idx="158091">
                  <c:v>366.25815794784398</c:v>
                </c:pt>
                <c:pt idx="158092">
                  <c:v>366.26047470311698</c:v>
                </c:pt>
                <c:pt idx="158093">
                  <c:v>366.26279145839101</c:v>
                </c:pt>
                <c:pt idx="158094">
                  <c:v>366.26510821366401</c:v>
                </c:pt>
                <c:pt idx="158095">
                  <c:v>366.26742496893797</c:v>
                </c:pt>
                <c:pt idx="158096">
                  <c:v>366.26974172421097</c:v>
                </c:pt>
                <c:pt idx="158097">
                  <c:v>366.272058479485</c:v>
                </c:pt>
                <c:pt idx="158098">
                  <c:v>366.274375234758</c:v>
                </c:pt>
                <c:pt idx="158099">
                  <c:v>366.27669199003202</c:v>
                </c:pt>
                <c:pt idx="158100">
                  <c:v>366.27900874530599</c:v>
                </c:pt>
                <c:pt idx="158101">
                  <c:v>366.28132550057899</c:v>
                </c:pt>
                <c:pt idx="158102">
                  <c:v>366.28364225585301</c:v>
                </c:pt>
                <c:pt idx="158103">
                  <c:v>366.28595901112601</c:v>
                </c:pt>
                <c:pt idx="158104">
                  <c:v>366.28827576639998</c:v>
                </c:pt>
                <c:pt idx="158105">
                  <c:v>366.29059252167298</c:v>
                </c:pt>
                <c:pt idx="158106">
                  <c:v>366.292909276947</c:v>
                </c:pt>
                <c:pt idx="158107">
                  <c:v>366.29522603222</c:v>
                </c:pt>
                <c:pt idx="158108">
                  <c:v>366.29754278749402</c:v>
                </c:pt>
                <c:pt idx="158109">
                  <c:v>366.29985954276702</c:v>
                </c:pt>
                <c:pt idx="158110">
                  <c:v>366.30217629804099</c:v>
                </c:pt>
                <c:pt idx="158111">
                  <c:v>366.30449305331399</c:v>
                </c:pt>
                <c:pt idx="158112">
                  <c:v>366.30680980858801</c:v>
                </c:pt>
                <c:pt idx="158113">
                  <c:v>366.30912656386101</c:v>
                </c:pt>
                <c:pt idx="158114">
                  <c:v>366.31144331913498</c:v>
                </c:pt>
                <c:pt idx="158115">
                  <c:v>366.31376007440798</c:v>
                </c:pt>
                <c:pt idx="158116">
                  <c:v>366.316076829682</c:v>
                </c:pt>
                <c:pt idx="158117">
                  <c:v>366.318393584955</c:v>
                </c:pt>
                <c:pt idx="158118">
                  <c:v>366.32071034022903</c:v>
                </c:pt>
                <c:pt idx="158119">
                  <c:v>366.32302709550203</c:v>
                </c:pt>
                <c:pt idx="158120">
                  <c:v>366.32534385077599</c:v>
                </c:pt>
                <c:pt idx="158121">
                  <c:v>366.32766060604899</c:v>
                </c:pt>
                <c:pt idx="158122">
                  <c:v>366.32997736132302</c:v>
                </c:pt>
                <c:pt idx="158123">
                  <c:v>366.33229411659602</c:v>
                </c:pt>
                <c:pt idx="158124">
                  <c:v>366.33461087186998</c:v>
                </c:pt>
                <c:pt idx="158125">
                  <c:v>366.33692762714298</c:v>
                </c:pt>
                <c:pt idx="158126">
                  <c:v>366.33924438241701</c:v>
                </c:pt>
                <c:pt idx="158127">
                  <c:v>366.34156113769001</c:v>
                </c:pt>
                <c:pt idx="158128">
                  <c:v>366.34387789296397</c:v>
                </c:pt>
                <c:pt idx="158129">
                  <c:v>366.34619464823697</c:v>
                </c:pt>
                <c:pt idx="158130">
                  <c:v>366.348511403511</c:v>
                </c:pt>
                <c:pt idx="158131">
                  <c:v>366.350828158784</c:v>
                </c:pt>
                <c:pt idx="158132">
                  <c:v>366.35314491405802</c:v>
                </c:pt>
                <c:pt idx="158133">
                  <c:v>366.35546166933102</c:v>
                </c:pt>
                <c:pt idx="158134">
                  <c:v>366.35777842460499</c:v>
                </c:pt>
                <c:pt idx="158135">
                  <c:v>366.36009517987799</c:v>
                </c:pt>
                <c:pt idx="158136">
                  <c:v>366.36241193515201</c:v>
                </c:pt>
                <c:pt idx="158137">
                  <c:v>366.36472869042501</c:v>
                </c:pt>
                <c:pt idx="158138">
                  <c:v>366.36704544569898</c:v>
                </c:pt>
                <c:pt idx="158139">
                  <c:v>366.36936220097198</c:v>
                </c:pt>
                <c:pt idx="158140">
                  <c:v>366.371678956246</c:v>
                </c:pt>
                <c:pt idx="158141">
                  <c:v>366.373995711519</c:v>
                </c:pt>
                <c:pt idx="158142">
                  <c:v>366.37631246679302</c:v>
                </c:pt>
                <c:pt idx="158143">
                  <c:v>366.37862922206699</c:v>
                </c:pt>
                <c:pt idx="158144">
                  <c:v>366.38094597733999</c:v>
                </c:pt>
                <c:pt idx="158145">
                  <c:v>366.38326273261401</c:v>
                </c:pt>
                <c:pt idx="158146">
                  <c:v>366.38557948788701</c:v>
                </c:pt>
                <c:pt idx="158147">
                  <c:v>366.38789624316098</c:v>
                </c:pt>
                <c:pt idx="158148">
                  <c:v>366.39021299843398</c:v>
                </c:pt>
                <c:pt idx="158149">
                  <c:v>366.392529753708</c:v>
                </c:pt>
                <c:pt idx="158150">
                  <c:v>366.394846508981</c:v>
                </c:pt>
                <c:pt idx="158151">
                  <c:v>366.39716326425503</c:v>
                </c:pt>
                <c:pt idx="158152">
                  <c:v>366.39948001952803</c:v>
                </c:pt>
                <c:pt idx="158153">
                  <c:v>366.40179677480199</c:v>
                </c:pt>
                <c:pt idx="158154">
                  <c:v>366.40411353007499</c:v>
                </c:pt>
                <c:pt idx="158155">
                  <c:v>366.40643028534902</c:v>
                </c:pt>
                <c:pt idx="158156">
                  <c:v>366.40874704062202</c:v>
                </c:pt>
                <c:pt idx="158157">
                  <c:v>366.41106379589598</c:v>
                </c:pt>
                <c:pt idx="158158">
                  <c:v>366.41338055116898</c:v>
                </c:pt>
                <c:pt idx="158159">
                  <c:v>366.41569730644301</c:v>
                </c:pt>
                <c:pt idx="158160">
                  <c:v>366.41801406171601</c:v>
                </c:pt>
                <c:pt idx="158161">
                  <c:v>366.42033081698997</c:v>
                </c:pt>
                <c:pt idx="158162">
                  <c:v>366.42264757226297</c:v>
                </c:pt>
                <c:pt idx="158163">
                  <c:v>366.424964327537</c:v>
                </c:pt>
                <c:pt idx="158164">
                  <c:v>366.42728108281</c:v>
                </c:pt>
                <c:pt idx="158165">
                  <c:v>366.42959783808402</c:v>
                </c:pt>
                <c:pt idx="158166">
                  <c:v>366.43191459335702</c:v>
                </c:pt>
                <c:pt idx="158167">
                  <c:v>366.43423134863099</c:v>
                </c:pt>
                <c:pt idx="158168">
                  <c:v>366.43654810390399</c:v>
                </c:pt>
                <c:pt idx="158169">
                  <c:v>366.43886485917801</c:v>
                </c:pt>
                <c:pt idx="158170">
                  <c:v>366.44118161445101</c:v>
                </c:pt>
                <c:pt idx="158171">
                  <c:v>366.44349836972498</c:v>
                </c:pt>
                <c:pt idx="158172">
                  <c:v>366.44581512499798</c:v>
                </c:pt>
                <c:pt idx="158173">
                  <c:v>366.448131880272</c:v>
                </c:pt>
                <c:pt idx="158174">
                  <c:v>366.450448635545</c:v>
                </c:pt>
                <c:pt idx="158175">
                  <c:v>366.45276539081902</c:v>
                </c:pt>
                <c:pt idx="158176">
                  <c:v>366.45508214609202</c:v>
                </c:pt>
                <c:pt idx="158177">
                  <c:v>366.45739890136599</c:v>
                </c:pt>
                <c:pt idx="158178">
                  <c:v>366.45971565663899</c:v>
                </c:pt>
                <c:pt idx="158179">
                  <c:v>366.46203241191301</c:v>
                </c:pt>
                <c:pt idx="158180">
                  <c:v>366.46434916718601</c:v>
                </c:pt>
                <c:pt idx="158181">
                  <c:v>366.46666592245998</c:v>
                </c:pt>
                <c:pt idx="158182">
                  <c:v>366.46898267773298</c:v>
                </c:pt>
                <c:pt idx="158183">
                  <c:v>366.471299433007</c:v>
                </c:pt>
                <c:pt idx="158184">
                  <c:v>366.47361618828</c:v>
                </c:pt>
                <c:pt idx="158185">
                  <c:v>366.47593294355403</c:v>
                </c:pt>
                <c:pt idx="158186">
                  <c:v>366.47824969882799</c:v>
                </c:pt>
                <c:pt idx="158187">
                  <c:v>366.48056645410099</c:v>
                </c:pt>
                <c:pt idx="158188">
                  <c:v>366.48288320937502</c:v>
                </c:pt>
                <c:pt idx="158189">
                  <c:v>366.48519996464802</c:v>
                </c:pt>
                <c:pt idx="158190">
                  <c:v>366.48751671992198</c:v>
                </c:pt>
                <c:pt idx="158191">
                  <c:v>366.48983347519498</c:v>
                </c:pt>
                <c:pt idx="158192">
                  <c:v>366.49215023046901</c:v>
                </c:pt>
                <c:pt idx="158193">
                  <c:v>366.49446698574201</c:v>
                </c:pt>
                <c:pt idx="158194">
                  <c:v>366.49678374101597</c:v>
                </c:pt>
                <c:pt idx="158195">
                  <c:v>366.49910049628897</c:v>
                </c:pt>
                <c:pt idx="158196">
                  <c:v>366.501417251563</c:v>
                </c:pt>
                <c:pt idx="158197">
                  <c:v>366.503734006836</c:v>
                </c:pt>
                <c:pt idx="158198">
                  <c:v>366.50605076211002</c:v>
                </c:pt>
                <c:pt idx="158199">
                  <c:v>366.50836751738302</c:v>
                </c:pt>
                <c:pt idx="158200">
                  <c:v>366.51068427265699</c:v>
                </c:pt>
                <c:pt idx="158201">
                  <c:v>366.51300102792999</c:v>
                </c:pt>
                <c:pt idx="158202">
                  <c:v>366.51531778320401</c:v>
                </c:pt>
                <c:pt idx="158203">
                  <c:v>366.51763453847701</c:v>
                </c:pt>
                <c:pt idx="158204">
                  <c:v>366.51995129375098</c:v>
                </c:pt>
                <c:pt idx="158205">
                  <c:v>366.52226804902398</c:v>
                </c:pt>
                <c:pt idx="158206">
                  <c:v>366.524584804298</c:v>
                </c:pt>
                <c:pt idx="158207">
                  <c:v>366.526901559571</c:v>
                </c:pt>
                <c:pt idx="158208">
                  <c:v>366.52921831484502</c:v>
                </c:pt>
                <c:pt idx="158209">
                  <c:v>366.53153507011803</c:v>
                </c:pt>
                <c:pt idx="158210">
                  <c:v>366.53385182539199</c:v>
                </c:pt>
                <c:pt idx="158211">
                  <c:v>366.53616858066499</c:v>
                </c:pt>
                <c:pt idx="158212">
                  <c:v>366.53848533593901</c:v>
                </c:pt>
                <c:pt idx="158213">
                  <c:v>366.54080209121202</c:v>
                </c:pt>
                <c:pt idx="158214">
                  <c:v>366.54311884648598</c:v>
                </c:pt>
                <c:pt idx="158215">
                  <c:v>366.54543560175898</c:v>
                </c:pt>
                <c:pt idx="158216">
                  <c:v>366.547752357033</c:v>
                </c:pt>
                <c:pt idx="158217">
                  <c:v>366.55006911230601</c:v>
                </c:pt>
                <c:pt idx="158218">
                  <c:v>366.55238586758003</c:v>
                </c:pt>
                <c:pt idx="158219">
                  <c:v>366.55470262285297</c:v>
                </c:pt>
                <c:pt idx="158220">
                  <c:v>366.55701937812699</c:v>
                </c:pt>
                <c:pt idx="158221">
                  <c:v>366.5593361334</c:v>
                </c:pt>
                <c:pt idx="158222">
                  <c:v>366.56165288867402</c:v>
                </c:pt>
                <c:pt idx="158223">
                  <c:v>366.56396964394702</c:v>
                </c:pt>
                <c:pt idx="158224">
                  <c:v>366.56628639922099</c:v>
                </c:pt>
                <c:pt idx="158225">
                  <c:v>366.56860315449399</c:v>
                </c:pt>
                <c:pt idx="158226">
                  <c:v>366.57091990976801</c:v>
                </c:pt>
                <c:pt idx="158227">
                  <c:v>366.57323666504101</c:v>
                </c:pt>
                <c:pt idx="158228">
                  <c:v>366.57555342031498</c:v>
                </c:pt>
                <c:pt idx="158229">
                  <c:v>366.577870175589</c:v>
                </c:pt>
                <c:pt idx="158230">
                  <c:v>366.580186930862</c:v>
                </c:pt>
                <c:pt idx="158231">
                  <c:v>366.58250368613602</c:v>
                </c:pt>
                <c:pt idx="158232">
                  <c:v>366.58482044140902</c:v>
                </c:pt>
                <c:pt idx="158233">
                  <c:v>366.58713719668299</c:v>
                </c:pt>
                <c:pt idx="158234">
                  <c:v>366.58945395195599</c:v>
                </c:pt>
                <c:pt idx="158235">
                  <c:v>366.59177070723001</c:v>
                </c:pt>
                <c:pt idx="158236">
                  <c:v>366.59408746250301</c:v>
                </c:pt>
                <c:pt idx="158237">
                  <c:v>366.59640421777698</c:v>
                </c:pt>
                <c:pt idx="158238">
                  <c:v>366.59872097304998</c:v>
                </c:pt>
                <c:pt idx="158239">
                  <c:v>366.601037728324</c:v>
                </c:pt>
                <c:pt idx="158240">
                  <c:v>366.603354483597</c:v>
                </c:pt>
                <c:pt idx="158241">
                  <c:v>366.60567123887103</c:v>
                </c:pt>
                <c:pt idx="158242">
                  <c:v>366.60798799414403</c:v>
                </c:pt>
                <c:pt idx="158243">
                  <c:v>366.61030474941799</c:v>
                </c:pt>
                <c:pt idx="158244">
                  <c:v>366.61262150469099</c:v>
                </c:pt>
                <c:pt idx="158245">
                  <c:v>366.61493825996502</c:v>
                </c:pt>
                <c:pt idx="158246">
                  <c:v>366.61725501523802</c:v>
                </c:pt>
                <c:pt idx="158247">
                  <c:v>366.61957177051198</c:v>
                </c:pt>
                <c:pt idx="158248">
                  <c:v>366.62188852578498</c:v>
                </c:pt>
                <c:pt idx="158249">
                  <c:v>366.62420528105901</c:v>
                </c:pt>
                <c:pt idx="158250">
                  <c:v>366.62652203633201</c:v>
                </c:pt>
                <c:pt idx="158251">
                  <c:v>366.62883879160597</c:v>
                </c:pt>
                <c:pt idx="158252">
                  <c:v>366.63115554687897</c:v>
                </c:pt>
                <c:pt idx="158253">
                  <c:v>366.633472302153</c:v>
                </c:pt>
                <c:pt idx="158254">
                  <c:v>366.635789057426</c:v>
                </c:pt>
                <c:pt idx="158255">
                  <c:v>366.63810581270002</c:v>
                </c:pt>
                <c:pt idx="158256">
                  <c:v>366.64042256797302</c:v>
                </c:pt>
                <c:pt idx="158257">
                  <c:v>366.64273932324699</c:v>
                </c:pt>
                <c:pt idx="158258">
                  <c:v>366.64505607851999</c:v>
                </c:pt>
                <c:pt idx="158259">
                  <c:v>366.64737283379401</c:v>
                </c:pt>
                <c:pt idx="158260">
                  <c:v>366.64968958906701</c:v>
                </c:pt>
                <c:pt idx="158261">
                  <c:v>366.65200634434098</c:v>
                </c:pt>
                <c:pt idx="158262">
                  <c:v>366.65432309961398</c:v>
                </c:pt>
                <c:pt idx="158263">
                  <c:v>366.656639854888</c:v>
                </c:pt>
                <c:pt idx="158264">
                  <c:v>366.658956610161</c:v>
                </c:pt>
                <c:pt idx="158265">
                  <c:v>366.66127336543502</c:v>
                </c:pt>
                <c:pt idx="158266">
                  <c:v>366.66359012070802</c:v>
                </c:pt>
                <c:pt idx="158267">
                  <c:v>366.66590687598199</c:v>
                </c:pt>
                <c:pt idx="158268">
                  <c:v>366.66822363125499</c:v>
                </c:pt>
                <c:pt idx="158269">
                  <c:v>366.67054038652901</c:v>
                </c:pt>
                <c:pt idx="158270">
                  <c:v>366.67285714180201</c:v>
                </c:pt>
                <c:pt idx="158271">
                  <c:v>366.67517389707598</c:v>
                </c:pt>
                <c:pt idx="158272">
                  <c:v>366.67749065235</c:v>
                </c:pt>
                <c:pt idx="158273">
                  <c:v>366.679807407623</c:v>
                </c:pt>
                <c:pt idx="158274">
                  <c:v>366.68212416289703</c:v>
                </c:pt>
                <c:pt idx="158275">
                  <c:v>366.68444091817003</c:v>
                </c:pt>
                <c:pt idx="158276">
                  <c:v>366.68675767344399</c:v>
                </c:pt>
                <c:pt idx="158277">
                  <c:v>366.68907442871699</c:v>
                </c:pt>
                <c:pt idx="158278">
                  <c:v>366.69139118399102</c:v>
                </c:pt>
                <c:pt idx="158279">
                  <c:v>366.69370793926402</c:v>
                </c:pt>
                <c:pt idx="158280">
                  <c:v>366.69602469453798</c:v>
                </c:pt>
                <c:pt idx="158281">
                  <c:v>366.69834144981098</c:v>
                </c:pt>
                <c:pt idx="158282">
                  <c:v>366.70065820508501</c:v>
                </c:pt>
                <c:pt idx="158283">
                  <c:v>366.70297496035801</c:v>
                </c:pt>
                <c:pt idx="158284">
                  <c:v>366.70529171563197</c:v>
                </c:pt>
                <c:pt idx="158285">
                  <c:v>366.70760847090497</c:v>
                </c:pt>
                <c:pt idx="158286">
                  <c:v>366.709925226179</c:v>
                </c:pt>
                <c:pt idx="158287">
                  <c:v>366.712241981452</c:v>
                </c:pt>
                <c:pt idx="158288">
                  <c:v>366.71455873672602</c:v>
                </c:pt>
                <c:pt idx="158289">
                  <c:v>366.71687549199902</c:v>
                </c:pt>
                <c:pt idx="158290">
                  <c:v>366.71919224727299</c:v>
                </c:pt>
                <c:pt idx="158291">
                  <c:v>366.72150900254599</c:v>
                </c:pt>
                <c:pt idx="158292">
                  <c:v>366.72382575782001</c:v>
                </c:pt>
                <c:pt idx="158293">
                  <c:v>366.72614251309301</c:v>
                </c:pt>
                <c:pt idx="158294">
                  <c:v>366.72845926836698</c:v>
                </c:pt>
                <c:pt idx="158295">
                  <c:v>366.73077602363998</c:v>
                </c:pt>
                <c:pt idx="158296">
                  <c:v>366.733092778914</c:v>
                </c:pt>
                <c:pt idx="158297">
                  <c:v>366.735409534187</c:v>
                </c:pt>
                <c:pt idx="158298">
                  <c:v>366.73772628946102</c:v>
                </c:pt>
                <c:pt idx="158299">
                  <c:v>366.74004304473402</c:v>
                </c:pt>
                <c:pt idx="158300">
                  <c:v>366.74235980000799</c:v>
                </c:pt>
                <c:pt idx="158301">
                  <c:v>366.74467655528099</c:v>
                </c:pt>
                <c:pt idx="158302">
                  <c:v>366.74699331055501</c:v>
                </c:pt>
                <c:pt idx="158303">
                  <c:v>366.74931006582801</c:v>
                </c:pt>
                <c:pt idx="158304">
                  <c:v>366.75162682110198</c:v>
                </c:pt>
                <c:pt idx="158305">
                  <c:v>366.75394357637498</c:v>
                </c:pt>
                <c:pt idx="158306">
                  <c:v>366.756260331649</c:v>
                </c:pt>
                <c:pt idx="158307">
                  <c:v>366.758577086922</c:v>
                </c:pt>
                <c:pt idx="158308">
                  <c:v>366.76089384219603</c:v>
                </c:pt>
                <c:pt idx="158309">
                  <c:v>366.76321059746903</c:v>
                </c:pt>
                <c:pt idx="158310">
                  <c:v>366.76552735274299</c:v>
                </c:pt>
                <c:pt idx="158311">
                  <c:v>366.76784410801599</c:v>
                </c:pt>
                <c:pt idx="158312">
                  <c:v>366.77016086329002</c:v>
                </c:pt>
                <c:pt idx="158313">
                  <c:v>366.77247761856302</c:v>
                </c:pt>
                <c:pt idx="158314">
                  <c:v>366.77479437383698</c:v>
                </c:pt>
                <c:pt idx="158315">
                  <c:v>366.77711112911101</c:v>
                </c:pt>
                <c:pt idx="158316">
                  <c:v>366.77942788438401</c:v>
                </c:pt>
                <c:pt idx="158317">
                  <c:v>366.78174463965797</c:v>
                </c:pt>
                <c:pt idx="158318">
                  <c:v>366.78406139493097</c:v>
                </c:pt>
                <c:pt idx="158319">
                  <c:v>366.786378150205</c:v>
                </c:pt>
                <c:pt idx="158320">
                  <c:v>366.788694905478</c:v>
                </c:pt>
                <c:pt idx="158321">
                  <c:v>366.79101166075202</c:v>
                </c:pt>
                <c:pt idx="158322">
                  <c:v>366.79332841602502</c:v>
                </c:pt>
                <c:pt idx="158323">
                  <c:v>366.79564517129899</c:v>
                </c:pt>
                <c:pt idx="158324">
                  <c:v>366.79796192657199</c:v>
                </c:pt>
                <c:pt idx="158325">
                  <c:v>366.80027868184601</c:v>
                </c:pt>
                <c:pt idx="158326">
                  <c:v>366.80259543711901</c:v>
                </c:pt>
                <c:pt idx="158327">
                  <c:v>366.80491219239298</c:v>
                </c:pt>
                <c:pt idx="158328">
                  <c:v>366.80722894766598</c:v>
                </c:pt>
                <c:pt idx="158329">
                  <c:v>366.80954570294</c:v>
                </c:pt>
                <c:pt idx="158330">
                  <c:v>366.811862458213</c:v>
                </c:pt>
                <c:pt idx="158331">
                  <c:v>366.81417921348702</c:v>
                </c:pt>
                <c:pt idx="158332">
                  <c:v>366.81649596876002</c:v>
                </c:pt>
                <c:pt idx="158333">
                  <c:v>366.81881272403399</c:v>
                </c:pt>
                <c:pt idx="158334">
                  <c:v>366.82112947930699</c:v>
                </c:pt>
                <c:pt idx="158335">
                  <c:v>366.82344623458101</c:v>
                </c:pt>
                <c:pt idx="158336">
                  <c:v>366.82576298985401</c:v>
                </c:pt>
                <c:pt idx="158337">
                  <c:v>366.82807974512798</c:v>
                </c:pt>
                <c:pt idx="158338">
                  <c:v>366.83039650040098</c:v>
                </c:pt>
                <c:pt idx="158339">
                  <c:v>366.832713255675</c:v>
                </c:pt>
                <c:pt idx="158340">
                  <c:v>366.835030010948</c:v>
                </c:pt>
                <c:pt idx="158341">
                  <c:v>366.83734676622203</c:v>
                </c:pt>
                <c:pt idx="158342">
                  <c:v>366.83966352149503</c:v>
                </c:pt>
                <c:pt idx="158343">
                  <c:v>366.84198027676899</c:v>
                </c:pt>
                <c:pt idx="158344">
                  <c:v>366.84429703204199</c:v>
                </c:pt>
                <c:pt idx="158345">
                  <c:v>366.84661378731602</c:v>
                </c:pt>
                <c:pt idx="158346">
                  <c:v>366.84893054258902</c:v>
                </c:pt>
                <c:pt idx="158347">
                  <c:v>366.85124729786298</c:v>
                </c:pt>
                <c:pt idx="158348">
                  <c:v>366.85356405313598</c:v>
                </c:pt>
                <c:pt idx="158349">
                  <c:v>366.85588080841001</c:v>
                </c:pt>
                <c:pt idx="158350">
                  <c:v>366.85819756368301</c:v>
                </c:pt>
                <c:pt idx="158351">
                  <c:v>366.86051431895697</c:v>
                </c:pt>
                <c:pt idx="158352">
                  <c:v>366.86283107422997</c:v>
                </c:pt>
                <c:pt idx="158353">
                  <c:v>366.865147829504</c:v>
                </c:pt>
                <c:pt idx="158354">
                  <c:v>366.867464584777</c:v>
                </c:pt>
                <c:pt idx="158355">
                  <c:v>366.86978134005102</c:v>
                </c:pt>
                <c:pt idx="158356">
                  <c:v>366.87209809532499</c:v>
                </c:pt>
                <c:pt idx="158357">
                  <c:v>366.87441485059799</c:v>
                </c:pt>
                <c:pt idx="158358">
                  <c:v>366.87673160587201</c:v>
                </c:pt>
                <c:pt idx="158359">
                  <c:v>366.87904836114501</c:v>
                </c:pt>
                <c:pt idx="158360">
                  <c:v>366.88136511641898</c:v>
                </c:pt>
                <c:pt idx="158361">
                  <c:v>366.88368187169198</c:v>
                </c:pt>
                <c:pt idx="158362">
                  <c:v>366.885998626966</c:v>
                </c:pt>
                <c:pt idx="158363">
                  <c:v>366.888315382239</c:v>
                </c:pt>
                <c:pt idx="158364">
                  <c:v>366.89063213751302</c:v>
                </c:pt>
                <c:pt idx="158365">
                  <c:v>366.89294889278602</c:v>
                </c:pt>
                <c:pt idx="158366">
                  <c:v>366.89526564805999</c:v>
                </c:pt>
                <c:pt idx="158367">
                  <c:v>366.89758240333299</c:v>
                </c:pt>
                <c:pt idx="158368">
                  <c:v>366.89989915860701</c:v>
                </c:pt>
                <c:pt idx="158369">
                  <c:v>366.90221591388001</c:v>
                </c:pt>
                <c:pt idx="158370">
                  <c:v>366.90453266915398</c:v>
                </c:pt>
                <c:pt idx="158371">
                  <c:v>366.90684942442698</c:v>
                </c:pt>
                <c:pt idx="158372">
                  <c:v>366.909166179701</c:v>
                </c:pt>
                <c:pt idx="158373">
                  <c:v>366.911482934974</c:v>
                </c:pt>
                <c:pt idx="158374">
                  <c:v>366.91379969024803</c:v>
                </c:pt>
                <c:pt idx="158375">
                  <c:v>366.91611644552103</c:v>
                </c:pt>
                <c:pt idx="158376">
                  <c:v>366.91843320079499</c:v>
                </c:pt>
                <c:pt idx="158377">
                  <c:v>366.92074995606799</c:v>
                </c:pt>
                <c:pt idx="158378">
                  <c:v>366.92306671134202</c:v>
                </c:pt>
                <c:pt idx="158379">
                  <c:v>366.92538346661502</c:v>
                </c:pt>
                <c:pt idx="158380">
                  <c:v>366.92770022188898</c:v>
                </c:pt>
                <c:pt idx="158381">
                  <c:v>366.93001697716198</c:v>
                </c:pt>
                <c:pt idx="158382">
                  <c:v>366.93233373243601</c:v>
                </c:pt>
                <c:pt idx="158383">
                  <c:v>366.93465048770901</c:v>
                </c:pt>
                <c:pt idx="158384">
                  <c:v>366.93696724298297</c:v>
                </c:pt>
                <c:pt idx="158385">
                  <c:v>366.93928399825597</c:v>
                </c:pt>
                <c:pt idx="158386">
                  <c:v>366.94160075353</c:v>
                </c:pt>
                <c:pt idx="158387">
                  <c:v>366.943917508803</c:v>
                </c:pt>
                <c:pt idx="158388">
                  <c:v>366.94623426407702</c:v>
                </c:pt>
                <c:pt idx="158389">
                  <c:v>366.94855101935002</c:v>
                </c:pt>
                <c:pt idx="158390">
                  <c:v>366.95086777462399</c:v>
                </c:pt>
                <c:pt idx="158391">
                  <c:v>366.95318452989699</c:v>
                </c:pt>
                <c:pt idx="158392">
                  <c:v>366.95550128517101</c:v>
                </c:pt>
                <c:pt idx="158393">
                  <c:v>366.95781804044401</c:v>
                </c:pt>
                <c:pt idx="158394">
                  <c:v>366.96013479571798</c:v>
                </c:pt>
                <c:pt idx="158395">
                  <c:v>366.96245155099098</c:v>
                </c:pt>
                <c:pt idx="158396">
                  <c:v>366.964768306265</c:v>
                </c:pt>
                <c:pt idx="158397">
                  <c:v>366.967085061538</c:v>
                </c:pt>
                <c:pt idx="158398">
                  <c:v>366.96940181681202</c:v>
                </c:pt>
                <c:pt idx="158399">
                  <c:v>366.97171857208599</c:v>
                </c:pt>
                <c:pt idx="158400">
                  <c:v>366.97403532735899</c:v>
                </c:pt>
                <c:pt idx="158401">
                  <c:v>366.97635208263301</c:v>
                </c:pt>
                <c:pt idx="158402">
                  <c:v>366.97866883790601</c:v>
                </c:pt>
                <c:pt idx="158403">
                  <c:v>366.98098559317998</c:v>
                </c:pt>
                <c:pt idx="158404">
                  <c:v>366.98330234845298</c:v>
                </c:pt>
                <c:pt idx="158405">
                  <c:v>366.985619103727</c:v>
                </c:pt>
                <c:pt idx="158406">
                  <c:v>366.987935859</c:v>
                </c:pt>
                <c:pt idx="158407">
                  <c:v>366.99025261427403</c:v>
                </c:pt>
                <c:pt idx="158408">
                  <c:v>366.99256936954703</c:v>
                </c:pt>
                <c:pt idx="158409">
                  <c:v>366.99488612482099</c:v>
                </c:pt>
                <c:pt idx="158410">
                  <c:v>366.99720288009399</c:v>
                </c:pt>
                <c:pt idx="158411">
                  <c:v>366.99951963536802</c:v>
                </c:pt>
                <c:pt idx="158412">
                  <c:v>367.00183639064102</c:v>
                </c:pt>
                <c:pt idx="158413">
                  <c:v>367.00415314591498</c:v>
                </c:pt>
                <c:pt idx="158414">
                  <c:v>367.00646990118798</c:v>
                </c:pt>
                <c:pt idx="158415">
                  <c:v>367.00878665646201</c:v>
                </c:pt>
                <c:pt idx="158416">
                  <c:v>367.01110341173501</c:v>
                </c:pt>
                <c:pt idx="158417">
                  <c:v>367.01342016700897</c:v>
                </c:pt>
                <c:pt idx="158418">
                  <c:v>367.01573692228197</c:v>
                </c:pt>
                <c:pt idx="158419">
                  <c:v>367.018053677556</c:v>
                </c:pt>
                <c:pt idx="158420">
                  <c:v>367.020370432829</c:v>
                </c:pt>
                <c:pt idx="158421">
                  <c:v>367.02268718810302</c:v>
                </c:pt>
                <c:pt idx="158422">
                  <c:v>367.02500394337602</c:v>
                </c:pt>
                <c:pt idx="158423">
                  <c:v>367.02732069864999</c:v>
                </c:pt>
                <c:pt idx="158424">
                  <c:v>367.02963745392299</c:v>
                </c:pt>
                <c:pt idx="158425">
                  <c:v>367.03195420919701</c:v>
                </c:pt>
                <c:pt idx="158426">
                  <c:v>367.03427096447001</c:v>
                </c:pt>
                <c:pt idx="158427">
                  <c:v>367.03658771974398</c:v>
                </c:pt>
                <c:pt idx="158428">
                  <c:v>367.03890447501698</c:v>
                </c:pt>
                <c:pt idx="158429">
                  <c:v>367.041221230291</c:v>
                </c:pt>
                <c:pt idx="158430">
                  <c:v>367.043537985564</c:v>
                </c:pt>
                <c:pt idx="158431">
                  <c:v>367.04585474083802</c:v>
                </c:pt>
                <c:pt idx="158432">
                  <c:v>367.04817149611102</c:v>
                </c:pt>
                <c:pt idx="158433">
                  <c:v>367.05048825138499</c:v>
                </c:pt>
                <c:pt idx="158434">
                  <c:v>367.05280500665799</c:v>
                </c:pt>
                <c:pt idx="158435">
                  <c:v>367.05512176193201</c:v>
                </c:pt>
                <c:pt idx="158436">
                  <c:v>367.05743851720501</c:v>
                </c:pt>
                <c:pt idx="158437">
                  <c:v>367.05975527247898</c:v>
                </c:pt>
                <c:pt idx="158438">
                  <c:v>367.06207202775198</c:v>
                </c:pt>
                <c:pt idx="158439">
                  <c:v>367.064388783026</c:v>
                </c:pt>
                <c:pt idx="158440">
                  <c:v>367.066705538299</c:v>
                </c:pt>
                <c:pt idx="158441">
                  <c:v>367.06902229357303</c:v>
                </c:pt>
                <c:pt idx="158442">
                  <c:v>367.07133904884699</c:v>
                </c:pt>
                <c:pt idx="158443">
                  <c:v>367.07365580411999</c:v>
                </c:pt>
                <c:pt idx="158444">
                  <c:v>367.07597255939402</c:v>
                </c:pt>
                <c:pt idx="158445">
                  <c:v>367.07828931466702</c:v>
                </c:pt>
                <c:pt idx="158446">
                  <c:v>367.08060606994098</c:v>
                </c:pt>
                <c:pt idx="158447">
                  <c:v>367.08292282521398</c:v>
                </c:pt>
                <c:pt idx="158448">
                  <c:v>367.08523958048801</c:v>
                </c:pt>
                <c:pt idx="158449">
                  <c:v>367.08755633576101</c:v>
                </c:pt>
                <c:pt idx="158450">
                  <c:v>367.08987309103497</c:v>
                </c:pt>
                <c:pt idx="158451">
                  <c:v>367.09218984630797</c:v>
                </c:pt>
                <c:pt idx="158452">
                  <c:v>367.094506601582</c:v>
                </c:pt>
                <c:pt idx="158453">
                  <c:v>367.096823356855</c:v>
                </c:pt>
                <c:pt idx="158454">
                  <c:v>367.09914011212902</c:v>
                </c:pt>
                <c:pt idx="158455">
                  <c:v>367.10145686740202</c:v>
                </c:pt>
                <c:pt idx="158456">
                  <c:v>367.10377362267599</c:v>
                </c:pt>
                <c:pt idx="158457">
                  <c:v>367.10609037794899</c:v>
                </c:pt>
                <c:pt idx="158458">
                  <c:v>367.10840713322301</c:v>
                </c:pt>
                <c:pt idx="158459">
                  <c:v>367.11072388849601</c:v>
                </c:pt>
                <c:pt idx="158460">
                  <c:v>367.11304064376998</c:v>
                </c:pt>
                <c:pt idx="158461">
                  <c:v>367.11535739904298</c:v>
                </c:pt>
                <c:pt idx="158462">
                  <c:v>367.117674154317</c:v>
                </c:pt>
                <c:pt idx="158463">
                  <c:v>367.11999090959</c:v>
                </c:pt>
                <c:pt idx="158464">
                  <c:v>367.12230766486402</c:v>
                </c:pt>
                <c:pt idx="158465">
                  <c:v>367.12462442013702</c:v>
                </c:pt>
                <c:pt idx="158466">
                  <c:v>367.12694117541099</c:v>
                </c:pt>
                <c:pt idx="158467">
                  <c:v>367.12925793068399</c:v>
                </c:pt>
                <c:pt idx="158468">
                  <c:v>367.13157468595801</c:v>
                </c:pt>
                <c:pt idx="158469">
                  <c:v>367.13389144123101</c:v>
                </c:pt>
                <c:pt idx="158470">
                  <c:v>367.13620819650498</c:v>
                </c:pt>
                <c:pt idx="158471">
                  <c:v>367.13852495177798</c:v>
                </c:pt>
                <c:pt idx="158472">
                  <c:v>367.140841707052</c:v>
                </c:pt>
                <c:pt idx="158473">
                  <c:v>367.143158462325</c:v>
                </c:pt>
                <c:pt idx="158474">
                  <c:v>367.14547521759903</c:v>
                </c:pt>
                <c:pt idx="158475">
                  <c:v>367.14779197287203</c:v>
                </c:pt>
                <c:pt idx="158476">
                  <c:v>367.15010872814599</c:v>
                </c:pt>
                <c:pt idx="158477">
                  <c:v>367.15242548341899</c:v>
                </c:pt>
                <c:pt idx="158478">
                  <c:v>367.15474223869302</c:v>
                </c:pt>
                <c:pt idx="158479">
                  <c:v>367.15705899396602</c:v>
                </c:pt>
                <c:pt idx="158480">
                  <c:v>367.15937574923998</c:v>
                </c:pt>
                <c:pt idx="158481">
                  <c:v>367.16169250451298</c:v>
                </c:pt>
                <c:pt idx="158482">
                  <c:v>367.16400925978701</c:v>
                </c:pt>
                <c:pt idx="158483">
                  <c:v>367.16632601506001</c:v>
                </c:pt>
                <c:pt idx="158484">
                  <c:v>367.16864277033397</c:v>
                </c:pt>
                <c:pt idx="158485">
                  <c:v>367.170959525608</c:v>
                </c:pt>
                <c:pt idx="158486">
                  <c:v>367.173276280881</c:v>
                </c:pt>
                <c:pt idx="158487">
                  <c:v>367.17559303615502</c:v>
                </c:pt>
                <c:pt idx="158488">
                  <c:v>367.17790979142802</c:v>
                </c:pt>
                <c:pt idx="158489">
                  <c:v>367.18022654670199</c:v>
                </c:pt>
                <c:pt idx="158490">
                  <c:v>367.18254330197499</c:v>
                </c:pt>
                <c:pt idx="158491">
                  <c:v>367.18486005724901</c:v>
                </c:pt>
                <c:pt idx="158492">
                  <c:v>367.18717681252201</c:v>
                </c:pt>
                <c:pt idx="158493">
                  <c:v>367.18949356779598</c:v>
                </c:pt>
                <c:pt idx="158494">
                  <c:v>367.19181032306898</c:v>
                </c:pt>
                <c:pt idx="158495">
                  <c:v>367.194127078343</c:v>
                </c:pt>
                <c:pt idx="158496">
                  <c:v>367.196443833616</c:v>
                </c:pt>
                <c:pt idx="158497">
                  <c:v>367.19876058889002</c:v>
                </c:pt>
                <c:pt idx="158498">
                  <c:v>367.20107734416302</c:v>
                </c:pt>
                <c:pt idx="158499">
                  <c:v>367.20339409943699</c:v>
                </c:pt>
                <c:pt idx="158500">
                  <c:v>367.20571085470999</c:v>
                </c:pt>
                <c:pt idx="158501">
                  <c:v>367.20802760998401</c:v>
                </c:pt>
                <c:pt idx="158502">
                  <c:v>367.21034436525701</c:v>
                </c:pt>
                <c:pt idx="158503">
                  <c:v>367.21266112053098</c:v>
                </c:pt>
                <c:pt idx="158504">
                  <c:v>367.21497787580398</c:v>
                </c:pt>
                <c:pt idx="158505">
                  <c:v>367.217294631078</c:v>
                </c:pt>
                <c:pt idx="158506">
                  <c:v>367.219611386351</c:v>
                </c:pt>
                <c:pt idx="158507">
                  <c:v>367.22192814162503</c:v>
                </c:pt>
                <c:pt idx="158508">
                  <c:v>367.22424489689803</c:v>
                </c:pt>
                <c:pt idx="158509">
                  <c:v>367.22656165217199</c:v>
                </c:pt>
                <c:pt idx="158510">
                  <c:v>367.22887840744499</c:v>
                </c:pt>
                <c:pt idx="158511">
                  <c:v>367.23119516271902</c:v>
                </c:pt>
                <c:pt idx="158512">
                  <c:v>367.23351191799202</c:v>
                </c:pt>
                <c:pt idx="158513">
                  <c:v>367.23582867326598</c:v>
                </c:pt>
                <c:pt idx="158514">
                  <c:v>367.23814542853899</c:v>
                </c:pt>
                <c:pt idx="158515">
                  <c:v>367.24046218381301</c:v>
                </c:pt>
                <c:pt idx="158516">
                  <c:v>367.24277893908601</c:v>
                </c:pt>
                <c:pt idx="158517">
                  <c:v>367.24509569435997</c:v>
                </c:pt>
                <c:pt idx="158518">
                  <c:v>367.24741244963298</c:v>
                </c:pt>
                <c:pt idx="158519">
                  <c:v>367.249729204907</c:v>
                </c:pt>
                <c:pt idx="158520">
                  <c:v>367.25204596018</c:v>
                </c:pt>
                <c:pt idx="158521">
                  <c:v>367.25436271545402</c:v>
                </c:pt>
                <c:pt idx="158522">
                  <c:v>367.25667947072702</c:v>
                </c:pt>
                <c:pt idx="158523">
                  <c:v>367.25899622600099</c:v>
                </c:pt>
                <c:pt idx="158524">
                  <c:v>367.26131298127399</c:v>
                </c:pt>
                <c:pt idx="158525">
                  <c:v>367.26362973654801</c:v>
                </c:pt>
                <c:pt idx="158526">
                  <c:v>367.26594649182101</c:v>
                </c:pt>
                <c:pt idx="158527">
                  <c:v>367.26826324709498</c:v>
                </c:pt>
                <c:pt idx="158528">
                  <c:v>367.270580002369</c:v>
                </c:pt>
                <c:pt idx="158529">
                  <c:v>367.272896757642</c:v>
                </c:pt>
                <c:pt idx="158530">
                  <c:v>367.27521351291603</c:v>
                </c:pt>
                <c:pt idx="158531">
                  <c:v>367.27753026818903</c:v>
                </c:pt>
                <c:pt idx="158532">
                  <c:v>367.27984702346299</c:v>
                </c:pt>
                <c:pt idx="158533">
                  <c:v>367.28216377873599</c:v>
                </c:pt>
                <c:pt idx="158534">
                  <c:v>367.28448053401002</c:v>
                </c:pt>
                <c:pt idx="158535">
                  <c:v>367.28679728928302</c:v>
                </c:pt>
                <c:pt idx="158536">
                  <c:v>367.28911404455698</c:v>
                </c:pt>
                <c:pt idx="158537">
                  <c:v>367.29143079982998</c:v>
                </c:pt>
                <c:pt idx="158538">
                  <c:v>367.29374755510401</c:v>
                </c:pt>
                <c:pt idx="158539">
                  <c:v>367.29606431037701</c:v>
                </c:pt>
                <c:pt idx="158540">
                  <c:v>367.29838106565097</c:v>
                </c:pt>
                <c:pt idx="158541">
                  <c:v>367.30069782092397</c:v>
                </c:pt>
                <c:pt idx="158542">
                  <c:v>367.303014576198</c:v>
                </c:pt>
                <c:pt idx="158543">
                  <c:v>367.305331331471</c:v>
                </c:pt>
                <c:pt idx="158544">
                  <c:v>367.30764808674502</c:v>
                </c:pt>
                <c:pt idx="158545">
                  <c:v>367.30996484201802</c:v>
                </c:pt>
                <c:pt idx="158546">
                  <c:v>367.31228159729199</c:v>
                </c:pt>
                <c:pt idx="158547">
                  <c:v>367.31459835256499</c:v>
                </c:pt>
                <c:pt idx="158548">
                  <c:v>367.31691510783901</c:v>
                </c:pt>
                <c:pt idx="158549">
                  <c:v>367.31923186311201</c:v>
                </c:pt>
                <c:pt idx="158550">
                  <c:v>367.32154861838598</c:v>
                </c:pt>
                <c:pt idx="158551">
                  <c:v>367.32386537365898</c:v>
                </c:pt>
                <c:pt idx="158552">
                  <c:v>367.326182128933</c:v>
                </c:pt>
                <c:pt idx="158553">
                  <c:v>367.328498884206</c:v>
                </c:pt>
                <c:pt idx="158554">
                  <c:v>367.33081563948002</c:v>
                </c:pt>
                <c:pt idx="158555">
                  <c:v>367.33313239475302</c:v>
                </c:pt>
                <c:pt idx="158556">
                  <c:v>367.33544915002699</c:v>
                </c:pt>
                <c:pt idx="158557">
                  <c:v>367.33776590529999</c:v>
                </c:pt>
                <c:pt idx="158558">
                  <c:v>367.34008266057401</c:v>
                </c:pt>
                <c:pt idx="158559">
                  <c:v>367.34239941584701</c:v>
                </c:pt>
                <c:pt idx="158560">
                  <c:v>367.34471617112098</c:v>
                </c:pt>
                <c:pt idx="158561">
                  <c:v>367.34703292639398</c:v>
                </c:pt>
                <c:pt idx="158562">
                  <c:v>367.349349681668</c:v>
                </c:pt>
                <c:pt idx="158563">
                  <c:v>367.351666436941</c:v>
                </c:pt>
                <c:pt idx="158564">
                  <c:v>367.35398319221503</c:v>
                </c:pt>
                <c:pt idx="158565">
                  <c:v>367.35629994748803</c:v>
                </c:pt>
                <c:pt idx="158566">
                  <c:v>367.35861670276199</c:v>
                </c:pt>
                <c:pt idx="158567">
                  <c:v>367.36093345803499</c:v>
                </c:pt>
                <c:pt idx="158568">
                  <c:v>367.36325021330902</c:v>
                </c:pt>
                <c:pt idx="158569">
                  <c:v>367.36556696858202</c:v>
                </c:pt>
                <c:pt idx="158570">
                  <c:v>367.36788372385598</c:v>
                </c:pt>
                <c:pt idx="158571">
                  <c:v>367.37020047913001</c:v>
                </c:pt>
                <c:pt idx="158572">
                  <c:v>367.37251723440301</c:v>
                </c:pt>
                <c:pt idx="158573">
                  <c:v>367.37483398967697</c:v>
                </c:pt>
                <c:pt idx="158574">
                  <c:v>367.37715074494997</c:v>
                </c:pt>
                <c:pt idx="158575">
                  <c:v>367.379467500224</c:v>
                </c:pt>
                <c:pt idx="158576">
                  <c:v>367.381784255497</c:v>
                </c:pt>
                <c:pt idx="158577">
                  <c:v>367.38410101077102</c:v>
                </c:pt>
                <c:pt idx="158578">
                  <c:v>367.38641776604402</c:v>
                </c:pt>
                <c:pt idx="158579">
                  <c:v>367.38873452131799</c:v>
                </c:pt>
                <c:pt idx="158580">
                  <c:v>367.39105127659099</c:v>
                </c:pt>
                <c:pt idx="158581">
                  <c:v>367.39336803186501</c:v>
                </c:pt>
                <c:pt idx="158582">
                  <c:v>367.39568478713801</c:v>
                </c:pt>
                <c:pt idx="158583">
                  <c:v>367.39800154241198</c:v>
                </c:pt>
                <c:pt idx="158584">
                  <c:v>367.40031829768498</c:v>
                </c:pt>
                <c:pt idx="158585">
                  <c:v>367.402635052959</c:v>
                </c:pt>
                <c:pt idx="158586">
                  <c:v>367.404951808232</c:v>
                </c:pt>
                <c:pt idx="158587">
                  <c:v>367.40726856350602</c:v>
                </c:pt>
                <c:pt idx="158588">
                  <c:v>367.40958531877902</c:v>
                </c:pt>
                <c:pt idx="158589">
                  <c:v>367.41190207405299</c:v>
                </c:pt>
                <c:pt idx="158590">
                  <c:v>367.41421882932599</c:v>
                </c:pt>
                <c:pt idx="158591">
                  <c:v>367.41653558460001</c:v>
                </c:pt>
                <c:pt idx="158592">
                  <c:v>367.41885233987301</c:v>
                </c:pt>
                <c:pt idx="158593">
                  <c:v>367.42116909514698</c:v>
                </c:pt>
                <c:pt idx="158594">
                  <c:v>367.42348585041998</c:v>
                </c:pt>
                <c:pt idx="158595">
                  <c:v>367.425802605694</c:v>
                </c:pt>
                <c:pt idx="158596">
                  <c:v>367.428119360967</c:v>
                </c:pt>
                <c:pt idx="158597">
                  <c:v>367.43043611624103</c:v>
                </c:pt>
                <c:pt idx="158598">
                  <c:v>367.43275287151403</c:v>
                </c:pt>
                <c:pt idx="158599">
                  <c:v>367.43506962678799</c:v>
                </c:pt>
                <c:pt idx="158600">
                  <c:v>367.43738638206099</c:v>
                </c:pt>
                <c:pt idx="158601">
                  <c:v>367.43970313733502</c:v>
                </c:pt>
                <c:pt idx="158602">
                  <c:v>367.44201989260802</c:v>
                </c:pt>
                <c:pt idx="158603">
                  <c:v>367.44433664788198</c:v>
                </c:pt>
                <c:pt idx="158604">
                  <c:v>367.44665340315498</c:v>
                </c:pt>
                <c:pt idx="158605">
                  <c:v>367.44897015842901</c:v>
                </c:pt>
                <c:pt idx="158606">
                  <c:v>367.45128691370201</c:v>
                </c:pt>
                <c:pt idx="158607">
                  <c:v>367.45360366897597</c:v>
                </c:pt>
                <c:pt idx="158608">
                  <c:v>367.45592042424897</c:v>
                </c:pt>
                <c:pt idx="158609">
                  <c:v>367.458237179523</c:v>
                </c:pt>
                <c:pt idx="158610">
                  <c:v>367.460553934796</c:v>
                </c:pt>
                <c:pt idx="158611">
                  <c:v>367.46287069007002</c:v>
                </c:pt>
                <c:pt idx="158612">
                  <c:v>367.46518744534399</c:v>
                </c:pt>
                <c:pt idx="158613">
                  <c:v>367.46750420061699</c:v>
                </c:pt>
                <c:pt idx="158614">
                  <c:v>367.46982095589101</c:v>
                </c:pt>
                <c:pt idx="158615">
                  <c:v>367.47213771116401</c:v>
                </c:pt>
                <c:pt idx="158616">
                  <c:v>367.47445446643798</c:v>
                </c:pt>
                <c:pt idx="158617">
                  <c:v>367.47677122171098</c:v>
                </c:pt>
                <c:pt idx="158618">
                  <c:v>367.479087976985</c:v>
                </c:pt>
                <c:pt idx="158619">
                  <c:v>367.481404732258</c:v>
                </c:pt>
                <c:pt idx="158620">
                  <c:v>367.48372148753202</c:v>
                </c:pt>
                <c:pt idx="158621">
                  <c:v>367.48603824280502</c:v>
                </c:pt>
                <c:pt idx="158622">
                  <c:v>367.48835499807899</c:v>
                </c:pt>
                <c:pt idx="158623">
                  <c:v>367.49067175335199</c:v>
                </c:pt>
                <c:pt idx="158624">
                  <c:v>367.49298850862601</c:v>
                </c:pt>
                <c:pt idx="158625">
                  <c:v>367.49530526389901</c:v>
                </c:pt>
                <c:pt idx="158626">
                  <c:v>367.49762201917298</c:v>
                </c:pt>
                <c:pt idx="158627">
                  <c:v>367.49993877444598</c:v>
                </c:pt>
                <c:pt idx="158628">
                  <c:v>367.50225552972</c:v>
                </c:pt>
                <c:pt idx="158629">
                  <c:v>367.504572284993</c:v>
                </c:pt>
                <c:pt idx="158630">
                  <c:v>367.50688904026703</c:v>
                </c:pt>
                <c:pt idx="158631">
                  <c:v>367.50920579554003</c:v>
                </c:pt>
                <c:pt idx="158632">
                  <c:v>367.51152255081399</c:v>
                </c:pt>
                <c:pt idx="158633">
                  <c:v>367.51383930608699</c:v>
                </c:pt>
                <c:pt idx="158634">
                  <c:v>367.51615606136102</c:v>
                </c:pt>
                <c:pt idx="158635">
                  <c:v>367.51847281663402</c:v>
                </c:pt>
                <c:pt idx="158636">
                  <c:v>367.52078957190798</c:v>
                </c:pt>
                <c:pt idx="158637">
                  <c:v>367.52310632718098</c:v>
                </c:pt>
                <c:pt idx="158638">
                  <c:v>367.52542308245501</c:v>
                </c:pt>
                <c:pt idx="158639">
                  <c:v>367.52773983772801</c:v>
                </c:pt>
                <c:pt idx="158640">
                  <c:v>367.53005659300197</c:v>
                </c:pt>
                <c:pt idx="158641">
                  <c:v>367.53237334827497</c:v>
                </c:pt>
                <c:pt idx="158642">
                  <c:v>367.534690103549</c:v>
                </c:pt>
                <c:pt idx="158643">
                  <c:v>367.537006858822</c:v>
                </c:pt>
                <c:pt idx="158644">
                  <c:v>367.53932361409602</c:v>
                </c:pt>
                <c:pt idx="158645">
                  <c:v>367.54164036936902</c:v>
                </c:pt>
                <c:pt idx="158646">
                  <c:v>367.54395712464299</c:v>
                </c:pt>
                <c:pt idx="158647">
                  <c:v>367.54627387991599</c:v>
                </c:pt>
                <c:pt idx="158648">
                  <c:v>367.54859063519001</c:v>
                </c:pt>
                <c:pt idx="158649">
                  <c:v>367.55090739046301</c:v>
                </c:pt>
                <c:pt idx="158650">
                  <c:v>367.55322414573698</c:v>
                </c:pt>
                <c:pt idx="158651">
                  <c:v>367.55554090100998</c:v>
                </c:pt>
                <c:pt idx="158652">
                  <c:v>367.557857656284</c:v>
                </c:pt>
                <c:pt idx="158653">
                  <c:v>367.560174411557</c:v>
                </c:pt>
                <c:pt idx="158654">
                  <c:v>367.56249116683102</c:v>
                </c:pt>
                <c:pt idx="158655">
                  <c:v>367.56480792210499</c:v>
                </c:pt>
                <c:pt idx="158656">
                  <c:v>367.56712467737799</c:v>
                </c:pt>
                <c:pt idx="158657">
                  <c:v>367.56944143265201</c:v>
                </c:pt>
                <c:pt idx="158658">
                  <c:v>367.57175818792501</c:v>
                </c:pt>
                <c:pt idx="158659">
                  <c:v>367.57407494319898</c:v>
                </c:pt>
                <c:pt idx="158660">
                  <c:v>367.57639169847198</c:v>
                </c:pt>
                <c:pt idx="158661">
                  <c:v>367.578708453746</c:v>
                </c:pt>
                <c:pt idx="158662">
                  <c:v>367.581025209019</c:v>
                </c:pt>
                <c:pt idx="158663">
                  <c:v>367.58334196429303</c:v>
                </c:pt>
                <c:pt idx="158664">
                  <c:v>367.58565871956603</c:v>
                </c:pt>
                <c:pt idx="158665">
                  <c:v>367.58797547483999</c:v>
                </c:pt>
                <c:pt idx="158666">
                  <c:v>367.59029223011299</c:v>
                </c:pt>
                <c:pt idx="158667">
                  <c:v>367.59260898538702</c:v>
                </c:pt>
                <c:pt idx="158668">
                  <c:v>367.59492574066002</c:v>
                </c:pt>
                <c:pt idx="158669">
                  <c:v>367.59724249593398</c:v>
                </c:pt>
                <c:pt idx="158670">
                  <c:v>367.59955925120698</c:v>
                </c:pt>
                <c:pt idx="158671">
                  <c:v>367.60187600648101</c:v>
                </c:pt>
                <c:pt idx="158672">
                  <c:v>367.60419276175401</c:v>
                </c:pt>
                <c:pt idx="158673">
                  <c:v>367.60650951702797</c:v>
                </c:pt>
                <c:pt idx="158674">
                  <c:v>367.60882627230097</c:v>
                </c:pt>
                <c:pt idx="158675">
                  <c:v>367.611143027575</c:v>
                </c:pt>
                <c:pt idx="158676">
                  <c:v>367.613459782848</c:v>
                </c:pt>
                <c:pt idx="158677">
                  <c:v>367.61577653812202</c:v>
                </c:pt>
                <c:pt idx="158678">
                  <c:v>367.61809329339502</c:v>
                </c:pt>
                <c:pt idx="158679">
                  <c:v>367.62041004866899</c:v>
                </c:pt>
                <c:pt idx="158680">
                  <c:v>367.62272680394199</c:v>
                </c:pt>
                <c:pt idx="158681">
                  <c:v>367.62504355921601</c:v>
                </c:pt>
                <c:pt idx="158682">
                  <c:v>367.62736031448901</c:v>
                </c:pt>
                <c:pt idx="158683">
                  <c:v>367.62967706976298</c:v>
                </c:pt>
                <c:pt idx="158684">
                  <c:v>367.63199382503598</c:v>
                </c:pt>
                <c:pt idx="158685">
                  <c:v>367.63431058031</c:v>
                </c:pt>
                <c:pt idx="158686">
                  <c:v>367.636627335583</c:v>
                </c:pt>
                <c:pt idx="158687">
                  <c:v>367.63894409085702</c:v>
                </c:pt>
                <c:pt idx="158688">
                  <c:v>367.64126084613002</c:v>
                </c:pt>
                <c:pt idx="158689">
                  <c:v>367.64357760140399</c:v>
                </c:pt>
                <c:pt idx="158690">
                  <c:v>367.64589435667699</c:v>
                </c:pt>
                <c:pt idx="158691">
                  <c:v>367.64821111195101</c:v>
                </c:pt>
                <c:pt idx="158692">
                  <c:v>367.65052786722401</c:v>
                </c:pt>
                <c:pt idx="158693">
                  <c:v>367.65284462249798</c:v>
                </c:pt>
                <c:pt idx="158694">
                  <c:v>367.65516137777098</c:v>
                </c:pt>
                <c:pt idx="158695">
                  <c:v>367.657478133045</c:v>
                </c:pt>
                <c:pt idx="158696">
                  <c:v>367.659794888318</c:v>
                </c:pt>
                <c:pt idx="158697">
                  <c:v>367.66211164359203</c:v>
                </c:pt>
                <c:pt idx="158698">
                  <c:v>367.66442839886599</c:v>
                </c:pt>
                <c:pt idx="158699">
                  <c:v>367.66674515413899</c:v>
                </c:pt>
                <c:pt idx="158700">
                  <c:v>367.66906190941302</c:v>
                </c:pt>
                <c:pt idx="158701">
                  <c:v>367.67137866468602</c:v>
                </c:pt>
                <c:pt idx="158702">
                  <c:v>367.67369541995998</c:v>
                </c:pt>
                <c:pt idx="158703">
                  <c:v>367.67601217523298</c:v>
                </c:pt>
                <c:pt idx="158704">
                  <c:v>367.67832893050701</c:v>
                </c:pt>
                <c:pt idx="158705">
                  <c:v>367.68064568578001</c:v>
                </c:pt>
                <c:pt idx="158706">
                  <c:v>367.68296244105397</c:v>
                </c:pt>
                <c:pt idx="158707">
                  <c:v>367.68527919632697</c:v>
                </c:pt>
                <c:pt idx="158708">
                  <c:v>367.687595951601</c:v>
                </c:pt>
                <c:pt idx="158709">
                  <c:v>367.689912706874</c:v>
                </c:pt>
                <c:pt idx="158710">
                  <c:v>367.69222946214802</c:v>
                </c:pt>
                <c:pt idx="158711">
                  <c:v>367.69454621742102</c:v>
                </c:pt>
                <c:pt idx="158712">
                  <c:v>367.69686297269499</c:v>
                </c:pt>
                <c:pt idx="158713">
                  <c:v>367.69917972796799</c:v>
                </c:pt>
                <c:pt idx="158714">
                  <c:v>367.70149648324201</c:v>
                </c:pt>
                <c:pt idx="158715">
                  <c:v>367.70381323851501</c:v>
                </c:pt>
                <c:pt idx="158716">
                  <c:v>367.70612999378898</c:v>
                </c:pt>
                <c:pt idx="158717">
                  <c:v>367.70844674906198</c:v>
                </c:pt>
                <c:pt idx="158718">
                  <c:v>367.710763504336</c:v>
                </c:pt>
                <c:pt idx="158719">
                  <c:v>367.713080259609</c:v>
                </c:pt>
                <c:pt idx="158720">
                  <c:v>367.71539701488302</c:v>
                </c:pt>
                <c:pt idx="158721">
                  <c:v>367.71771377015602</c:v>
                </c:pt>
                <c:pt idx="158722">
                  <c:v>367.72003052542999</c:v>
                </c:pt>
                <c:pt idx="158723">
                  <c:v>367.72234728070299</c:v>
                </c:pt>
                <c:pt idx="158724">
                  <c:v>367.72466403597701</c:v>
                </c:pt>
                <c:pt idx="158725">
                  <c:v>367.72698079125001</c:v>
                </c:pt>
                <c:pt idx="158726">
                  <c:v>367.72929754652398</c:v>
                </c:pt>
                <c:pt idx="158727">
                  <c:v>367.73161430179698</c:v>
                </c:pt>
                <c:pt idx="158728">
                  <c:v>367.733931057071</c:v>
                </c:pt>
                <c:pt idx="158729">
                  <c:v>367.736247812344</c:v>
                </c:pt>
                <c:pt idx="158730">
                  <c:v>367.73856456761803</c:v>
                </c:pt>
                <c:pt idx="158731">
                  <c:v>367.74088132289103</c:v>
                </c:pt>
                <c:pt idx="158732">
                  <c:v>367.74319807816499</c:v>
                </c:pt>
                <c:pt idx="158733">
                  <c:v>367.74551483343799</c:v>
                </c:pt>
                <c:pt idx="158734">
                  <c:v>367.74783158871202</c:v>
                </c:pt>
                <c:pt idx="158735">
                  <c:v>367.75014834398502</c:v>
                </c:pt>
                <c:pt idx="158736">
                  <c:v>367.75246509925898</c:v>
                </c:pt>
                <c:pt idx="158737">
                  <c:v>367.75478185453198</c:v>
                </c:pt>
                <c:pt idx="158738">
                  <c:v>367.75709860980601</c:v>
                </c:pt>
                <c:pt idx="158739">
                  <c:v>367.75941536507901</c:v>
                </c:pt>
                <c:pt idx="158740">
                  <c:v>367.76173212035297</c:v>
                </c:pt>
                <c:pt idx="158741">
                  <c:v>367.764048875627</c:v>
                </c:pt>
                <c:pt idx="158742">
                  <c:v>367.7663656309</c:v>
                </c:pt>
                <c:pt idx="158743">
                  <c:v>367.76868238617402</c:v>
                </c:pt>
                <c:pt idx="158744">
                  <c:v>367.77099914144702</c:v>
                </c:pt>
                <c:pt idx="158745">
                  <c:v>367.77331589672099</c:v>
                </c:pt>
                <c:pt idx="158746">
                  <c:v>367.77563265199399</c:v>
                </c:pt>
                <c:pt idx="158747">
                  <c:v>367.77794940726801</c:v>
                </c:pt>
                <c:pt idx="158748">
                  <c:v>367.78026616254101</c:v>
                </c:pt>
                <c:pt idx="158749">
                  <c:v>367.78258291781498</c:v>
                </c:pt>
                <c:pt idx="158750">
                  <c:v>367.78489967308798</c:v>
                </c:pt>
                <c:pt idx="158751">
                  <c:v>367.787216428362</c:v>
                </c:pt>
                <c:pt idx="158752">
                  <c:v>367.789533183635</c:v>
                </c:pt>
                <c:pt idx="158753">
                  <c:v>367.79184993890902</c:v>
                </c:pt>
                <c:pt idx="158754">
                  <c:v>367.79416669418202</c:v>
                </c:pt>
                <c:pt idx="158755">
                  <c:v>367.79648344945599</c:v>
                </c:pt>
                <c:pt idx="158756">
                  <c:v>367.79880020472899</c:v>
                </c:pt>
                <c:pt idx="158757">
                  <c:v>367.80111696000301</c:v>
                </c:pt>
                <c:pt idx="158758">
                  <c:v>367.80343371527601</c:v>
                </c:pt>
                <c:pt idx="158759">
                  <c:v>367.80575047054998</c:v>
                </c:pt>
                <c:pt idx="158760">
                  <c:v>367.80806722582298</c:v>
                </c:pt>
                <c:pt idx="158761">
                  <c:v>367.810383981097</c:v>
                </c:pt>
                <c:pt idx="158762">
                  <c:v>367.81270073637</c:v>
                </c:pt>
                <c:pt idx="158763">
                  <c:v>367.81501749164403</c:v>
                </c:pt>
                <c:pt idx="158764">
                  <c:v>367.81733424691703</c:v>
                </c:pt>
                <c:pt idx="158765">
                  <c:v>367.81965100219099</c:v>
                </c:pt>
                <c:pt idx="158766">
                  <c:v>367.82196775746399</c:v>
                </c:pt>
                <c:pt idx="158767">
                  <c:v>367.82428451273802</c:v>
                </c:pt>
                <c:pt idx="158768">
                  <c:v>367.82660126801102</c:v>
                </c:pt>
                <c:pt idx="158769">
                  <c:v>367.82891802328498</c:v>
                </c:pt>
                <c:pt idx="158770">
                  <c:v>367.83123477855798</c:v>
                </c:pt>
                <c:pt idx="158771">
                  <c:v>367.83355153383201</c:v>
                </c:pt>
                <c:pt idx="158772">
                  <c:v>367.83586828910501</c:v>
                </c:pt>
                <c:pt idx="158773">
                  <c:v>367.83818504437897</c:v>
                </c:pt>
                <c:pt idx="158774">
                  <c:v>367.84050179965197</c:v>
                </c:pt>
                <c:pt idx="158775">
                  <c:v>367.842818554926</c:v>
                </c:pt>
                <c:pt idx="158776">
                  <c:v>367.845135310199</c:v>
                </c:pt>
                <c:pt idx="158777">
                  <c:v>367.84745206547302</c:v>
                </c:pt>
                <c:pt idx="158778">
                  <c:v>367.84976882074602</c:v>
                </c:pt>
                <c:pt idx="158779">
                  <c:v>367.85208557601999</c:v>
                </c:pt>
                <c:pt idx="158780">
                  <c:v>367.85440233129299</c:v>
                </c:pt>
                <c:pt idx="158781">
                  <c:v>367.85671908656701</c:v>
                </c:pt>
                <c:pt idx="158782">
                  <c:v>367.85903584184001</c:v>
                </c:pt>
                <c:pt idx="158783">
                  <c:v>367.86135259711398</c:v>
                </c:pt>
                <c:pt idx="158784">
                  <c:v>367.863669352388</c:v>
                </c:pt>
                <c:pt idx="158785">
                  <c:v>367.865986107661</c:v>
                </c:pt>
                <c:pt idx="158786">
                  <c:v>367.86830286293502</c:v>
                </c:pt>
                <c:pt idx="158787">
                  <c:v>367.87061961820802</c:v>
                </c:pt>
                <c:pt idx="158788">
                  <c:v>367.87293637348199</c:v>
                </c:pt>
                <c:pt idx="158789">
                  <c:v>367.87525312875499</c:v>
                </c:pt>
                <c:pt idx="158790">
                  <c:v>367.87756988402901</c:v>
                </c:pt>
                <c:pt idx="158791">
                  <c:v>367.87988663930201</c:v>
                </c:pt>
                <c:pt idx="158792">
                  <c:v>367.88220339457598</c:v>
                </c:pt>
                <c:pt idx="158793">
                  <c:v>367.88452014984898</c:v>
                </c:pt>
                <c:pt idx="158794">
                  <c:v>367.886836905123</c:v>
                </c:pt>
                <c:pt idx="158795">
                  <c:v>367.889153660396</c:v>
                </c:pt>
                <c:pt idx="158796">
                  <c:v>367.89147041567003</c:v>
                </c:pt>
                <c:pt idx="158797">
                  <c:v>367.89378717094303</c:v>
                </c:pt>
                <c:pt idx="158798">
                  <c:v>367.89610392621699</c:v>
                </c:pt>
                <c:pt idx="158799">
                  <c:v>367.89842068148999</c:v>
                </c:pt>
                <c:pt idx="158800">
                  <c:v>367.90073743676402</c:v>
                </c:pt>
                <c:pt idx="158801">
                  <c:v>367.90305419203702</c:v>
                </c:pt>
                <c:pt idx="158802">
                  <c:v>367.90537094731098</c:v>
                </c:pt>
                <c:pt idx="158803">
                  <c:v>367.90768770258398</c:v>
                </c:pt>
                <c:pt idx="158804">
                  <c:v>367.91000445785801</c:v>
                </c:pt>
                <c:pt idx="158805">
                  <c:v>367.91232121313101</c:v>
                </c:pt>
                <c:pt idx="158806">
                  <c:v>367.91463796840497</c:v>
                </c:pt>
                <c:pt idx="158807">
                  <c:v>367.91695472367797</c:v>
                </c:pt>
                <c:pt idx="158808">
                  <c:v>367.919271478952</c:v>
                </c:pt>
                <c:pt idx="158809">
                  <c:v>367.921588234225</c:v>
                </c:pt>
                <c:pt idx="158810">
                  <c:v>367.92390498949902</c:v>
                </c:pt>
                <c:pt idx="158811">
                  <c:v>367.92622174477202</c:v>
                </c:pt>
                <c:pt idx="158812">
                  <c:v>367.92853850004599</c:v>
                </c:pt>
                <c:pt idx="158813">
                  <c:v>367.93085525531899</c:v>
                </c:pt>
                <c:pt idx="158814">
                  <c:v>367.93317201059301</c:v>
                </c:pt>
                <c:pt idx="158815">
                  <c:v>367.93548876586601</c:v>
                </c:pt>
                <c:pt idx="158816">
                  <c:v>367.93780552113998</c:v>
                </c:pt>
                <c:pt idx="158817">
                  <c:v>367.94012227641298</c:v>
                </c:pt>
                <c:pt idx="158818">
                  <c:v>367.942439031687</c:v>
                </c:pt>
                <c:pt idx="158819">
                  <c:v>367.94475578696</c:v>
                </c:pt>
                <c:pt idx="158820">
                  <c:v>367.94707254223403</c:v>
                </c:pt>
                <c:pt idx="158821">
                  <c:v>367.94938929750703</c:v>
                </c:pt>
                <c:pt idx="158822">
                  <c:v>367.95170605278099</c:v>
                </c:pt>
                <c:pt idx="158823">
                  <c:v>367.95402280805399</c:v>
                </c:pt>
                <c:pt idx="158824">
                  <c:v>367.95633956332802</c:v>
                </c:pt>
                <c:pt idx="158825">
                  <c:v>367.95865631860102</c:v>
                </c:pt>
                <c:pt idx="158826">
                  <c:v>367.96097307387498</c:v>
                </c:pt>
                <c:pt idx="158827">
                  <c:v>367.96328982914901</c:v>
                </c:pt>
                <c:pt idx="158828">
                  <c:v>367.96560658442201</c:v>
                </c:pt>
                <c:pt idx="158829">
                  <c:v>367.96792333969597</c:v>
                </c:pt>
                <c:pt idx="158830">
                  <c:v>367.97024009496897</c:v>
                </c:pt>
                <c:pt idx="158831">
                  <c:v>367.972556850243</c:v>
                </c:pt>
                <c:pt idx="158832">
                  <c:v>367.974873605516</c:v>
                </c:pt>
                <c:pt idx="158833">
                  <c:v>367.97719036079002</c:v>
                </c:pt>
                <c:pt idx="158834">
                  <c:v>367.97950711606302</c:v>
                </c:pt>
                <c:pt idx="158835">
                  <c:v>367.98182387133699</c:v>
                </c:pt>
                <c:pt idx="158836">
                  <c:v>367.98414062660999</c:v>
                </c:pt>
                <c:pt idx="158837">
                  <c:v>367.98645738188401</c:v>
                </c:pt>
                <c:pt idx="158838">
                  <c:v>367.98877413715701</c:v>
                </c:pt>
                <c:pt idx="158839">
                  <c:v>367.99109089243098</c:v>
                </c:pt>
                <c:pt idx="158840">
                  <c:v>367.99340764770398</c:v>
                </c:pt>
                <c:pt idx="158841">
                  <c:v>367.995724402978</c:v>
                </c:pt>
                <c:pt idx="158842">
                  <c:v>367.998041158251</c:v>
                </c:pt>
                <c:pt idx="158843">
                  <c:v>368.00035791352502</c:v>
                </c:pt>
                <c:pt idx="158844">
                  <c:v>368.00267466879802</c:v>
                </c:pt>
                <c:pt idx="158845">
                  <c:v>368.00499142407199</c:v>
                </c:pt>
                <c:pt idx="158846">
                  <c:v>368.00730817934499</c:v>
                </c:pt>
                <c:pt idx="158847">
                  <c:v>368.00962493461901</c:v>
                </c:pt>
                <c:pt idx="158848">
                  <c:v>368.01194168989201</c:v>
                </c:pt>
                <c:pt idx="158849">
                  <c:v>368.01425844516598</c:v>
                </c:pt>
                <c:pt idx="158850">
                  <c:v>368.01657520043898</c:v>
                </c:pt>
                <c:pt idx="158851">
                  <c:v>368.018891955713</c:v>
                </c:pt>
                <c:pt idx="158852">
                  <c:v>368.021208710986</c:v>
                </c:pt>
                <c:pt idx="158853">
                  <c:v>368.02352546626003</c:v>
                </c:pt>
                <c:pt idx="158854">
                  <c:v>368.02584222153303</c:v>
                </c:pt>
                <c:pt idx="158855">
                  <c:v>368.02815897680699</c:v>
                </c:pt>
                <c:pt idx="158856">
                  <c:v>368.03047573207999</c:v>
                </c:pt>
                <c:pt idx="158857">
                  <c:v>368.03279248735402</c:v>
                </c:pt>
                <c:pt idx="158858">
                  <c:v>368.03510924262702</c:v>
                </c:pt>
                <c:pt idx="158859">
                  <c:v>368.03742599790098</c:v>
                </c:pt>
                <c:pt idx="158860">
                  <c:v>368.03974275317398</c:v>
                </c:pt>
                <c:pt idx="158861">
                  <c:v>368.04205950844801</c:v>
                </c:pt>
                <c:pt idx="158862">
                  <c:v>368.04437626372101</c:v>
                </c:pt>
                <c:pt idx="158863">
                  <c:v>368.04669301899497</c:v>
                </c:pt>
                <c:pt idx="158864">
                  <c:v>368.04900977426797</c:v>
                </c:pt>
                <c:pt idx="158865">
                  <c:v>368.051326529542</c:v>
                </c:pt>
                <c:pt idx="158866">
                  <c:v>368.053643284815</c:v>
                </c:pt>
                <c:pt idx="158867">
                  <c:v>368.05596004008902</c:v>
                </c:pt>
                <c:pt idx="158868">
                  <c:v>368.05827679536299</c:v>
                </c:pt>
                <c:pt idx="158869">
                  <c:v>368.06059355063599</c:v>
                </c:pt>
                <c:pt idx="158870">
                  <c:v>368.06291030591001</c:v>
                </c:pt>
                <c:pt idx="158871">
                  <c:v>368.06522706118301</c:v>
                </c:pt>
                <c:pt idx="158872">
                  <c:v>368.06754381645698</c:v>
                </c:pt>
                <c:pt idx="158873">
                  <c:v>368.06986057172998</c:v>
                </c:pt>
                <c:pt idx="158874">
                  <c:v>368.072177327004</c:v>
                </c:pt>
                <c:pt idx="158875">
                  <c:v>368.074494082277</c:v>
                </c:pt>
                <c:pt idx="158876">
                  <c:v>368.07681083755102</c:v>
                </c:pt>
                <c:pt idx="158877">
                  <c:v>368.07912759282402</c:v>
                </c:pt>
                <c:pt idx="158878">
                  <c:v>368.08144434809799</c:v>
                </c:pt>
                <c:pt idx="158879">
                  <c:v>368.08376110337099</c:v>
                </c:pt>
                <c:pt idx="158880">
                  <c:v>368.08607785864501</c:v>
                </c:pt>
                <c:pt idx="158881">
                  <c:v>368.08839461391801</c:v>
                </c:pt>
                <c:pt idx="158882">
                  <c:v>368.09071136919198</c:v>
                </c:pt>
                <c:pt idx="158883">
                  <c:v>368.09302812446498</c:v>
                </c:pt>
                <c:pt idx="158884">
                  <c:v>368.095344879739</c:v>
                </c:pt>
                <c:pt idx="158885">
                  <c:v>368.097661635012</c:v>
                </c:pt>
                <c:pt idx="158886">
                  <c:v>368.09997839028603</c:v>
                </c:pt>
                <c:pt idx="158887">
                  <c:v>368.10229514555903</c:v>
                </c:pt>
                <c:pt idx="158888">
                  <c:v>368.10461190083299</c:v>
                </c:pt>
                <c:pt idx="158889">
                  <c:v>368.10692865610599</c:v>
                </c:pt>
                <c:pt idx="158890">
                  <c:v>368.10924541138002</c:v>
                </c:pt>
                <c:pt idx="158891">
                  <c:v>368.11156216665302</c:v>
                </c:pt>
                <c:pt idx="158892">
                  <c:v>368.11387892192698</c:v>
                </c:pt>
                <c:pt idx="158893">
                  <c:v>368.11619567719998</c:v>
                </c:pt>
                <c:pt idx="158894">
                  <c:v>368.11851243247401</c:v>
                </c:pt>
                <c:pt idx="158895">
                  <c:v>368.12082918774701</c:v>
                </c:pt>
                <c:pt idx="158896">
                  <c:v>368.12314594302097</c:v>
                </c:pt>
                <c:pt idx="158897">
                  <c:v>368.12546269829397</c:v>
                </c:pt>
                <c:pt idx="158898">
                  <c:v>368.127779453568</c:v>
                </c:pt>
                <c:pt idx="158899">
                  <c:v>368.130096208841</c:v>
                </c:pt>
                <c:pt idx="158900">
                  <c:v>368.13241296411502</c:v>
                </c:pt>
                <c:pt idx="158901">
                  <c:v>368.13472971938802</c:v>
                </c:pt>
                <c:pt idx="158902">
                  <c:v>368.13704647466199</c:v>
                </c:pt>
                <c:pt idx="158903">
                  <c:v>368.13936322993499</c:v>
                </c:pt>
                <c:pt idx="158904">
                  <c:v>368.14167998520901</c:v>
                </c:pt>
                <c:pt idx="158905">
                  <c:v>368.14399674048201</c:v>
                </c:pt>
                <c:pt idx="158906">
                  <c:v>368.14631349575598</c:v>
                </c:pt>
                <c:pt idx="158907">
                  <c:v>368.14863025102898</c:v>
                </c:pt>
                <c:pt idx="158908">
                  <c:v>368.150947006303</c:v>
                </c:pt>
                <c:pt idx="158909">
                  <c:v>368.153263761576</c:v>
                </c:pt>
                <c:pt idx="158910">
                  <c:v>368.15558051685002</c:v>
                </c:pt>
                <c:pt idx="158911">
                  <c:v>368.15789727212399</c:v>
                </c:pt>
                <c:pt idx="158912">
                  <c:v>368.16021402739699</c:v>
                </c:pt>
                <c:pt idx="158913">
                  <c:v>368.16253078267101</c:v>
                </c:pt>
                <c:pt idx="158914">
                  <c:v>368.16484753794401</c:v>
                </c:pt>
                <c:pt idx="158915">
                  <c:v>368.16716429321798</c:v>
                </c:pt>
                <c:pt idx="158916">
                  <c:v>368.16948104849098</c:v>
                </c:pt>
                <c:pt idx="158917">
                  <c:v>368.171797803765</c:v>
                </c:pt>
                <c:pt idx="158918">
                  <c:v>368.174114559038</c:v>
                </c:pt>
                <c:pt idx="158919">
                  <c:v>368.17643131431203</c:v>
                </c:pt>
                <c:pt idx="158920">
                  <c:v>368.17874806958503</c:v>
                </c:pt>
                <c:pt idx="158921">
                  <c:v>368.18106482485899</c:v>
                </c:pt>
                <c:pt idx="158922">
                  <c:v>368.18338158013199</c:v>
                </c:pt>
                <c:pt idx="158923">
                  <c:v>368.18569833540602</c:v>
                </c:pt>
                <c:pt idx="158924">
                  <c:v>368.18801509067902</c:v>
                </c:pt>
                <c:pt idx="158925">
                  <c:v>368.19033184595298</c:v>
                </c:pt>
                <c:pt idx="158926">
                  <c:v>368.19264860122598</c:v>
                </c:pt>
                <c:pt idx="158927">
                  <c:v>368.19496535650001</c:v>
                </c:pt>
                <c:pt idx="158928">
                  <c:v>368.19728211177301</c:v>
                </c:pt>
                <c:pt idx="158929">
                  <c:v>368.19959886704697</c:v>
                </c:pt>
                <c:pt idx="158930">
                  <c:v>368.20191562231997</c:v>
                </c:pt>
                <c:pt idx="158931">
                  <c:v>368.204232377594</c:v>
                </c:pt>
                <c:pt idx="158932">
                  <c:v>368.206549132867</c:v>
                </c:pt>
                <c:pt idx="158933">
                  <c:v>368.20886588814102</c:v>
                </c:pt>
                <c:pt idx="158934">
                  <c:v>368.21118264341402</c:v>
                </c:pt>
                <c:pt idx="158935">
                  <c:v>368.21349939868799</c:v>
                </c:pt>
                <c:pt idx="158936">
                  <c:v>368.21581615396099</c:v>
                </c:pt>
                <c:pt idx="158937">
                  <c:v>368.21813290923501</c:v>
                </c:pt>
                <c:pt idx="158938">
                  <c:v>368.22044966450801</c:v>
                </c:pt>
                <c:pt idx="158939">
                  <c:v>368.22276641978198</c:v>
                </c:pt>
                <c:pt idx="158940">
                  <c:v>368.22508317505498</c:v>
                </c:pt>
                <c:pt idx="158941">
                  <c:v>368.227399930329</c:v>
                </c:pt>
                <c:pt idx="158942">
                  <c:v>368.229716685602</c:v>
                </c:pt>
                <c:pt idx="158943">
                  <c:v>368.23203344087602</c:v>
                </c:pt>
                <c:pt idx="158944">
                  <c:v>368.23435019614902</c:v>
                </c:pt>
                <c:pt idx="158945">
                  <c:v>368.23666695142299</c:v>
                </c:pt>
                <c:pt idx="158946">
                  <c:v>368.23898370669599</c:v>
                </c:pt>
                <c:pt idx="158947">
                  <c:v>368.24130046197001</c:v>
                </c:pt>
                <c:pt idx="158948">
                  <c:v>368.24361721724301</c:v>
                </c:pt>
                <c:pt idx="158949">
                  <c:v>368.24593397251698</c:v>
                </c:pt>
                <c:pt idx="158950">
                  <c:v>368.24825072778998</c:v>
                </c:pt>
                <c:pt idx="158951">
                  <c:v>368.250567483064</c:v>
                </c:pt>
                <c:pt idx="158952">
                  <c:v>368.252884238337</c:v>
                </c:pt>
                <c:pt idx="158953">
                  <c:v>368.25520099361103</c:v>
                </c:pt>
                <c:pt idx="158954">
                  <c:v>368.25751774888499</c:v>
                </c:pt>
                <c:pt idx="158955">
                  <c:v>368.25983450415799</c:v>
                </c:pt>
                <c:pt idx="158956">
                  <c:v>368.26215125943202</c:v>
                </c:pt>
                <c:pt idx="158957">
                  <c:v>368.26446801470502</c:v>
                </c:pt>
                <c:pt idx="158958">
                  <c:v>368.26678476997898</c:v>
                </c:pt>
                <c:pt idx="158959">
                  <c:v>368.26910152525198</c:v>
                </c:pt>
                <c:pt idx="158960">
                  <c:v>368.27141828052601</c:v>
                </c:pt>
                <c:pt idx="158961">
                  <c:v>368.27373503579901</c:v>
                </c:pt>
                <c:pt idx="158962">
                  <c:v>368.27605179107297</c:v>
                </c:pt>
                <c:pt idx="158963">
                  <c:v>368.27836854634597</c:v>
                </c:pt>
                <c:pt idx="158964">
                  <c:v>368.28068530162</c:v>
                </c:pt>
                <c:pt idx="158965">
                  <c:v>368.283002056893</c:v>
                </c:pt>
                <c:pt idx="158966">
                  <c:v>368.28531881216702</c:v>
                </c:pt>
                <c:pt idx="158967">
                  <c:v>368.28763556744002</c:v>
                </c:pt>
                <c:pt idx="158968">
                  <c:v>368.28995232271399</c:v>
                </c:pt>
                <c:pt idx="158969">
                  <c:v>368.29226907798699</c:v>
                </c:pt>
                <c:pt idx="158970">
                  <c:v>368.29458583326101</c:v>
                </c:pt>
                <c:pt idx="158971">
                  <c:v>368.29690258853401</c:v>
                </c:pt>
                <c:pt idx="158972">
                  <c:v>368.29921934380798</c:v>
                </c:pt>
                <c:pt idx="158973">
                  <c:v>368.30153609908098</c:v>
                </c:pt>
                <c:pt idx="158974">
                  <c:v>368.303852854355</c:v>
                </c:pt>
                <c:pt idx="158975">
                  <c:v>368.306169609628</c:v>
                </c:pt>
                <c:pt idx="158976">
                  <c:v>368.30848636490202</c:v>
                </c:pt>
                <c:pt idx="158977">
                  <c:v>368.31080312017502</c:v>
                </c:pt>
                <c:pt idx="158978">
                  <c:v>368.31311987544899</c:v>
                </c:pt>
                <c:pt idx="158979">
                  <c:v>368.31543663072199</c:v>
                </c:pt>
                <c:pt idx="158980">
                  <c:v>368.31775338599601</c:v>
                </c:pt>
                <c:pt idx="158981">
                  <c:v>368.32007014126901</c:v>
                </c:pt>
                <c:pt idx="158982">
                  <c:v>368.32238689654298</c:v>
                </c:pt>
                <c:pt idx="158983">
                  <c:v>368.32470365181598</c:v>
                </c:pt>
                <c:pt idx="158984">
                  <c:v>368.32702040709</c:v>
                </c:pt>
                <c:pt idx="158985">
                  <c:v>368.329337162363</c:v>
                </c:pt>
                <c:pt idx="158986">
                  <c:v>368.33165391763703</c:v>
                </c:pt>
                <c:pt idx="158987">
                  <c:v>368.33397067291003</c:v>
                </c:pt>
                <c:pt idx="158988">
                  <c:v>368.33628742818399</c:v>
                </c:pt>
                <c:pt idx="158989">
                  <c:v>368.33860418345699</c:v>
                </c:pt>
                <c:pt idx="158990">
                  <c:v>368.34092093873102</c:v>
                </c:pt>
                <c:pt idx="158991">
                  <c:v>368.34323769400402</c:v>
                </c:pt>
                <c:pt idx="158992">
                  <c:v>368.34555444927798</c:v>
                </c:pt>
                <c:pt idx="158993">
                  <c:v>368.34787120455098</c:v>
                </c:pt>
                <c:pt idx="158994">
                  <c:v>368.35018795982501</c:v>
                </c:pt>
                <c:pt idx="158995">
                  <c:v>368.35250471509801</c:v>
                </c:pt>
                <c:pt idx="158996">
                  <c:v>368.35482147037197</c:v>
                </c:pt>
                <c:pt idx="158997">
                  <c:v>368.357138225646</c:v>
                </c:pt>
                <c:pt idx="158998">
                  <c:v>368.359454980919</c:v>
                </c:pt>
                <c:pt idx="158999">
                  <c:v>368.36177173619302</c:v>
                </c:pt>
                <c:pt idx="159000">
                  <c:v>368.36408849146602</c:v>
                </c:pt>
                <c:pt idx="159001">
                  <c:v>368.36640524673999</c:v>
                </c:pt>
                <c:pt idx="159002">
                  <c:v>368.36872200201299</c:v>
                </c:pt>
                <c:pt idx="159003">
                  <c:v>368.37103875728701</c:v>
                </c:pt>
                <c:pt idx="159004">
                  <c:v>368.37335551256001</c:v>
                </c:pt>
                <c:pt idx="159005">
                  <c:v>368.37567226783398</c:v>
                </c:pt>
                <c:pt idx="159006">
                  <c:v>368.37798902310698</c:v>
                </c:pt>
                <c:pt idx="159007">
                  <c:v>368.380305778381</c:v>
                </c:pt>
                <c:pt idx="159008">
                  <c:v>368.382622533654</c:v>
                </c:pt>
                <c:pt idx="159009">
                  <c:v>368.38493928892802</c:v>
                </c:pt>
                <c:pt idx="159010">
                  <c:v>368.38725604420102</c:v>
                </c:pt>
                <c:pt idx="159011">
                  <c:v>368.38957279947499</c:v>
                </c:pt>
                <c:pt idx="159012">
                  <c:v>368.39188955474799</c:v>
                </c:pt>
                <c:pt idx="159013">
                  <c:v>368.39420631002201</c:v>
                </c:pt>
                <c:pt idx="159014">
                  <c:v>368.39652306529501</c:v>
                </c:pt>
                <c:pt idx="159015">
                  <c:v>368.39883982056898</c:v>
                </c:pt>
                <c:pt idx="159016">
                  <c:v>368.40115657584198</c:v>
                </c:pt>
                <c:pt idx="159017">
                  <c:v>368.403473331116</c:v>
                </c:pt>
                <c:pt idx="159018">
                  <c:v>368.405790086389</c:v>
                </c:pt>
                <c:pt idx="159019">
                  <c:v>368.40810684166303</c:v>
                </c:pt>
                <c:pt idx="159020">
                  <c:v>368.41042359693603</c:v>
                </c:pt>
                <c:pt idx="159021">
                  <c:v>368.41274035220999</c:v>
                </c:pt>
                <c:pt idx="159022">
                  <c:v>368.41505710748299</c:v>
                </c:pt>
                <c:pt idx="159023">
                  <c:v>368.41737386275702</c:v>
                </c:pt>
                <c:pt idx="159024">
                  <c:v>368.41969061803002</c:v>
                </c:pt>
                <c:pt idx="159025">
                  <c:v>368.42200737330398</c:v>
                </c:pt>
                <c:pt idx="159026">
                  <c:v>368.42432412857698</c:v>
                </c:pt>
                <c:pt idx="159027">
                  <c:v>368.42664088385101</c:v>
                </c:pt>
                <c:pt idx="159028">
                  <c:v>368.42895763912401</c:v>
                </c:pt>
                <c:pt idx="159029">
                  <c:v>368.43127439439797</c:v>
                </c:pt>
                <c:pt idx="159030">
                  <c:v>368.43359114967097</c:v>
                </c:pt>
                <c:pt idx="159031">
                  <c:v>368.435907904945</c:v>
                </c:pt>
                <c:pt idx="159032">
                  <c:v>368.438224660218</c:v>
                </c:pt>
                <c:pt idx="159033">
                  <c:v>368.44054141549202</c:v>
                </c:pt>
                <c:pt idx="159034">
                  <c:v>368.44285817076502</c:v>
                </c:pt>
                <c:pt idx="159035">
                  <c:v>368.44517492603899</c:v>
                </c:pt>
                <c:pt idx="159036">
                  <c:v>368.44749168131199</c:v>
                </c:pt>
                <c:pt idx="159037">
                  <c:v>368.44980843658601</c:v>
                </c:pt>
                <c:pt idx="159038">
                  <c:v>368.45212519185901</c:v>
                </c:pt>
                <c:pt idx="159039">
                  <c:v>368.45444194713298</c:v>
                </c:pt>
                <c:pt idx="159040">
                  <c:v>368.456758702407</c:v>
                </c:pt>
                <c:pt idx="159041">
                  <c:v>368.45907545768</c:v>
                </c:pt>
                <c:pt idx="159042">
                  <c:v>368.46139221295402</c:v>
                </c:pt>
                <c:pt idx="159043">
                  <c:v>368.46370896822702</c:v>
                </c:pt>
                <c:pt idx="159044">
                  <c:v>368.46602572350099</c:v>
                </c:pt>
                <c:pt idx="159045">
                  <c:v>368.46834247877399</c:v>
                </c:pt>
                <c:pt idx="159046">
                  <c:v>368.47065923404801</c:v>
                </c:pt>
                <c:pt idx="159047">
                  <c:v>368.47297598932101</c:v>
                </c:pt>
                <c:pt idx="159048">
                  <c:v>368.47529274459498</c:v>
                </c:pt>
                <c:pt idx="159049">
                  <c:v>368.47760949986798</c:v>
                </c:pt>
                <c:pt idx="159050">
                  <c:v>368.479926255142</c:v>
                </c:pt>
                <c:pt idx="159051">
                  <c:v>368.482243010415</c:v>
                </c:pt>
                <c:pt idx="159052">
                  <c:v>368.48455976568903</c:v>
                </c:pt>
                <c:pt idx="159053">
                  <c:v>368.48687652096203</c:v>
                </c:pt>
                <c:pt idx="159054">
                  <c:v>368.48919327623599</c:v>
                </c:pt>
                <c:pt idx="159055">
                  <c:v>368.49151003150899</c:v>
                </c:pt>
                <c:pt idx="159056">
                  <c:v>368.49382678678302</c:v>
                </c:pt>
                <c:pt idx="159057">
                  <c:v>368.49614354205602</c:v>
                </c:pt>
                <c:pt idx="159058">
                  <c:v>368.49846029732998</c:v>
                </c:pt>
                <c:pt idx="159059">
                  <c:v>368.50077705260298</c:v>
                </c:pt>
                <c:pt idx="159060">
                  <c:v>368.50309380787701</c:v>
                </c:pt>
                <c:pt idx="159061">
                  <c:v>368.50541056315001</c:v>
                </c:pt>
                <c:pt idx="159062">
                  <c:v>368.50772731842397</c:v>
                </c:pt>
                <c:pt idx="159063">
                  <c:v>368.51004407369697</c:v>
                </c:pt>
                <c:pt idx="159064">
                  <c:v>368.512360828971</c:v>
                </c:pt>
                <c:pt idx="159065">
                  <c:v>368.514677584244</c:v>
                </c:pt>
                <c:pt idx="159066">
                  <c:v>368.51699433951802</c:v>
                </c:pt>
                <c:pt idx="159067">
                  <c:v>368.51931109479102</c:v>
                </c:pt>
                <c:pt idx="159068">
                  <c:v>368.52162785006499</c:v>
                </c:pt>
                <c:pt idx="159069">
                  <c:v>368.52394460533799</c:v>
                </c:pt>
                <c:pt idx="159070">
                  <c:v>368.52626136061201</c:v>
                </c:pt>
                <c:pt idx="159071">
                  <c:v>368.52857811588501</c:v>
                </c:pt>
                <c:pt idx="159072">
                  <c:v>368.53089487115898</c:v>
                </c:pt>
                <c:pt idx="159073">
                  <c:v>368.53321162643198</c:v>
                </c:pt>
                <c:pt idx="159074">
                  <c:v>368.535528381706</c:v>
                </c:pt>
                <c:pt idx="159075">
                  <c:v>368.537845136979</c:v>
                </c:pt>
                <c:pt idx="159076">
                  <c:v>368.54016189225302</c:v>
                </c:pt>
                <c:pt idx="159077">
                  <c:v>368.54247864752602</c:v>
                </c:pt>
                <c:pt idx="159078">
                  <c:v>368.54479540279999</c:v>
                </c:pt>
                <c:pt idx="159079">
                  <c:v>368.54711215807299</c:v>
                </c:pt>
                <c:pt idx="159080">
                  <c:v>368.54942891334701</c:v>
                </c:pt>
                <c:pt idx="159081">
                  <c:v>368.55174566862001</c:v>
                </c:pt>
                <c:pt idx="159082">
                  <c:v>368.55406242389398</c:v>
                </c:pt>
                <c:pt idx="159083">
                  <c:v>368.556379179168</c:v>
                </c:pt>
                <c:pt idx="159084">
                  <c:v>368.558695934441</c:v>
                </c:pt>
                <c:pt idx="159085">
                  <c:v>368.56101268971503</c:v>
                </c:pt>
                <c:pt idx="159086">
                  <c:v>368.56332944498803</c:v>
                </c:pt>
                <c:pt idx="159087">
                  <c:v>368.56564620026199</c:v>
                </c:pt>
                <c:pt idx="159088">
                  <c:v>368.56796295553499</c:v>
                </c:pt>
                <c:pt idx="159089">
                  <c:v>368.57027971080902</c:v>
                </c:pt>
                <c:pt idx="159090">
                  <c:v>368.57259646608202</c:v>
                </c:pt>
                <c:pt idx="159091">
                  <c:v>368.57491322135598</c:v>
                </c:pt>
                <c:pt idx="159092">
                  <c:v>368.57722997662898</c:v>
                </c:pt>
                <c:pt idx="159093">
                  <c:v>368.57954673190301</c:v>
                </c:pt>
                <c:pt idx="159094">
                  <c:v>368.58186348717601</c:v>
                </c:pt>
                <c:pt idx="159095">
                  <c:v>368.58418024244997</c:v>
                </c:pt>
                <c:pt idx="159096">
                  <c:v>368.58649699772297</c:v>
                </c:pt>
                <c:pt idx="159097">
                  <c:v>368.588813752997</c:v>
                </c:pt>
                <c:pt idx="159098">
                  <c:v>368.59113050827</c:v>
                </c:pt>
                <c:pt idx="159099">
                  <c:v>368.59344726354402</c:v>
                </c:pt>
                <c:pt idx="159100">
                  <c:v>368.59576401881702</c:v>
                </c:pt>
                <c:pt idx="159101">
                  <c:v>368.59808077409099</c:v>
                </c:pt>
                <c:pt idx="159102">
                  <c:v>368.60039752936399</c:v>
                </c:pt>
                <c:pt idx="159103">
                  <c:v>368.60271428463801</c:v>
                </c:pt>
                <c:pt idx="159104">
                  <c:v>368.60503103991101</c:v>
                </c:pt>
                <c:pt idx="159105">
                  <c:v>368.60734779518498</c:v>
                </c:pt>
                <c:pt idx="159106">
                  <c:v>368.60966455045798</c:v>
                </c:pt>
                <c:pt idx="159107">
                  <c:v>368.611981305732</c:v>
                </c:pt>
                <c:pt idx="159108">
                  <c:v>368.614298061005</c:v>
                </c:pt>
                <c:pt idx="159109">
                  <c:v>368.61661481627903</c:v>
                </c:pt>
                <c:pt idx="159110">
                  <c:v>368.61893157155203</c:v>
                </c:pt>
                <c:pt idx="159111">
                  <c:v>368.62124832682599</c:v>
                </c:pt>
                <c:pt idx="159112">
                  <c:v>368.62356508209899</c:v>
                </c:pt>
                <c:pt idx="159113">
                  <c:v>368.62588183737302</c:v>
                </c:pt>
                <c:pt idx="159114">
                  <c:v>368.62819859264602</c:v>
                </c:pt>
                <c:pt idx="159115">
                  <c:v>368.63051534791998</c:v>
                </c:pt>
                <c:pt idx="159116">
                  <c:v>368.63283210319298</c:v>
                </c:pt>
                <c:pt idx="159117">
                  <c:v>368.63514885846701</c:v>
                </c:pt>
                <c:pt idx="159118">
                  <c:v>368.63746561374001</c:v>
                </c:pt>
                <c:pt idx="159119">
                  <c:v>368.63978236901397</c:v>
                </c:pt>
                <c:pt idx="159120">
                  <c:v>368.64209912428697</c:v>
                </c:pt>
                <c:pt idx="159121">
                  <c:v>368.644415879561</c:v>
                </c:pt>
                <c:pt idx="159122">
                  <c:v>368.646732634834</c:v>
                </c:pt>
                <c:pt idx="159123">
                  <c:v>368.64904939010802</c:v>
                </c:pt>
                <c:pt idx="159124">
                  <c:v>368.65136614538199</c:v>
                </c:pt>
                <c:pt idx="159125">
                  <c:v>368.65368290065499</c:v>
                </c:pt>
                <c:pt idx="159126">
                  <c:v>368.65599965592901</c:v>
                </c:pt>
                <c:pt idx="159127">
                  <c:v>368.65831641120201</c:v>
                </c:pt>
                <c:pt idx="159128">
                  <c:v>368.66063316647598</c:v>
                </c:pt>
                <c:pt idx="159129">
                  <c:v>368.66294992174898</c:v>
                </c:pt>
                <c:pt idx="159130">
                  <c:v>368.665266677023</c:v>
                </c:pt>
                <c:pt idx="159131">
                  <c:v>368.667583432296</c:v>
                </c:pt>
                <c:pt idx="159132">
                  <c:v>368.66990018757002</c:v>
                </c:pt>
                <c:pt idx="159133">
                  <c:v>368.67221694284302</c:v>
                </c:pt>
                <c:pt idx="159134">
                  <c:v>368.67453369811699</c:v>
                </c:pt>
                <c:pt idx="159135">
                  <c:v>368.67685045338999</c:v>
                </c:pt>
                <c:pt idx="159136">
                  <c:v>368.67916720866401</c:v>
                </c:pt>
                <c:pt idx="159137">
                  <c:v>368.68148396393701</c:v>
                </c:pt>
                <c:pt idx="159138">
                  <c:v>368.68380071921098</c:v>
                </c:pt>
                <c:pt idx="159139">
                  <c:v>368.68611747448398</c:v>
                </c:pt>
                <c:pt idx="159140">
                  <c:v>368.688434229758</c:v>
                </c:pt>
                <c:pt idx="159141">
                  <c:v>368.690750985031</c:v>
                </c:pt>
                <c:pt idx="159142">
                  <c:v>368.69306774030503</c:v>
                </c:pt>
                <c:pt idx="159143">
                  <c:v>368.69538449557803</c:v>
                </c:pt>
                <c:pt idx="159144">
                  <c:v>368.69770125085199</c:v>
                </c:pt>
                <c:pt idx="159145">
                  <c:v>368.70001800612499</c:v>
                </c:pt>
                <c:pt idx="159146">
                  <c:v>368.70233476139902</c:v>
                </c:pt>
                <c:pt idx="159147">
                  <c:v>368.70465151667202</c:v>
                </c:pt>
                <c:pt idx="159148">
                  <c:v>368.70696827194598</c:v>
                </c:pt>
                <c:pt idx="159149">
                  <c:v>368.70928502721898</c:v>
                </c:pt>
                <c:pt idx="159150">
                  <c:v>368.71160178249301</c:v>
                </c:pt>
                <c:pt idx="159151">
                  <c:v>368.71391853776601</c:v>
                </c:pt>
                <c:pt idx="159152">
                  <c:v>368.71623529303997</c:v>
                </c:pt>
                <c:pt idx="159153">
                  <c:v>368.71855204831297</c:v>
                </c:pt>
                <c:pt idx="159154">
                  <c:v>368.720868803587</c:v>
                </c:pt>
                <c:pt idx="159155">
                  <c:v>368.72318555886</c:v>
                </c:pt>
                <c:pt idx="159156">
                  <c:v>368.72550231413402</c:v>
                </c:pt>
                <c:pt idx="159157">
                  <c:v>368.72781906940702</c:v>
                </c:pt>
                <c:pt idx="159158">
                  <c:v>368.73013582468099</c:v>
                </c:pt>
                <c:pt idx="159159">
                  <c:v>368.73245257995399</c:v>
                </c:pt>
                <c:pt idx="159160">
                  <c:v>368.73476933522801</c:v>
                </c:pt>
                <c:pt idx="159161">
                  <c:v>368.73708609050101</c:v>
                </c:pt>
                <c:pt idx="159162">
                  <c:v>368.73940284577498</c:v>
                </c:pt>
                <c:pt idx="159163">
                  <c:v>368.74171960104798</c:v>
                </c:pt>
                <c:pt idx="159164">
                  <c:v>368.744036356322</c:v>
                </c:pt>
                <c:pt idx="159165">
                  <c:v>368.746353111595</c:v>
                </c:pt>
                <c:pt idx="159166">
                  <c:v>368.74866986686902</c:v>
                </c:pt>
                <c:pt idx="159167">
                  <c:v>368.75098662214299</c:v>
                </c:pt>
                <c:pt idx="159168">
                  <c:v>368.75330337741599</c:v>
                </c:pt>
                <c:pt idx="159169">
                  <c:v>368.75562013269001</c:v>
                </c:pt>
                <c:pt idx="159170">
                  <c:v>368.75793688796301</c:v>
                </c:pt>
                <c:pt idx="159171">
                  <c:v>368.76025364323698</c:v>
                </c:pt>
                <c:pt idx="159172">
                  <c:v>368.76257039850998</c:v>
                </c:pt>
                <c:pt idx="159173">
                  <c:v>368.764887153784</c:v>
                </c:pt>
                <c:pt idx="159174">
                  <c:v>368.767203909057</c:v>
                </c:pt>
                <c:pt idx="159175">
                  <c:v>368.76952066433103</c:v>
                </c:pt>
                <c:pt idx="159176">
                  <c:v>368.77183741960403</c:v>
                </c:pt>
                <c:pt idx="159177">
                  <c:v>368.77415417487799</c:v>
                </c:pt>
                <c:pt idx="159178">
                  <c:v>368.77647093015099</c:v>
                </c:pt>
                <c:pt idx="159179">
                  <c:v>368.77878768542502</c:v>
                </c:pt>
                <c:pt idx="159180">
                  <c:v>368.78110444069802</c:v>
                </c:pt>
                <c:pt idx="159181">
                  <c:v>368.78342119597198</c:v>
                </c:pt>
                <c:pt idx="159182">
                  <c:v>368.78573795124498</c:v>
                </c:pt>
                <c:pt idx="159183">
                  <c:v>368.78805470651901</c:v>
                </c:pt>
                <c:pt idx="159184">
                  <c:v>368.79037146179201</c:v>
                </c:pt>
                <c:pt idx="159185">
                  <c:v>368.79268821706597</c:v>
                </c:pt>
                <c:pt idx="159186">
                  <c:v>368.79500497233897</c:v>
                </c:pt>
                <c:pt idx="159187">
                  <c:v>368.797321727613</c:v>
                </c:pt>
                <c:pt idx="159188">
                  <c:v>368.799638482886</c:v>
                </c:pt>
                <c:pt idx="159189">
                  <c:v>368.80195523816002</c:v>
                </c:pt>
                <c:pt idx="159190">
                  <c:v>368.80427199343302</c:v>
                </c:pt>
                <c:pt idx="159191">
                  <c:v>368.80658874870699</c:v>
                </c:pt>
                <c:pt idx="159192">
                  <c:v>368.80890550397999</c:v>
                </c:pt>
                <c:pt idx="159193">
                  <c:v>368.81122225925401</c:v>
                </c:pt>
                <c:pt idx="159194">
                  <c:v>368.81353901452701</c:v>
                </c:pt>
                <c:pt idx="159195">
                  <c:v>368.81585576980098</c:v>
                </c:pt>
                <c:pt idx="159196">
                  <c:v>368.81817252507398</c:v>
                </c:pt>
                <c:pt idx="159197">
                  <c:v>368.820489280348</c:v>
                </c:pt>
                <c:pt idx="159198">
                  <c:v>368.822806035621</c:v>
                </c:pt>
                <c:pt idx="159199">
                  <c:v>368.82512279089502</c:v>
                </c:pt>
                <c:pt idx="159200">
                  <c:v>368.82743954616802</c:v>
                </c:pt>
                <c:pt idx="159201">
                  <c:v>368.82975630144199</c:v>
                </c:pt>
                <c:pt idx="159202">
                  <c:v>368.83207305671499</c:v>
                </c:pt>
                <c:pt idx="159203">
                  <c:v>368.83438981198901</c:v>
                </c:pt>
                <c:pt idx="159204">
                  <c:v>368.83670656726201</c:v>
                </c:pt>
                <c:pt idx="159205">
                  <c:v>368.83902332253598</c:v>
                </c:pt>
                <c:pt idx="159206">
                  <c:v>368.84134007780898</c:v>
                </c:pt>
                <c:pt idx="159207">
                  <c:v>368.843656833083</c:v>
                </c:pt>
                <c:pt idx="159208">
                  <c:v>368.845973588356</c:v>
                </c:pt>
                <c:pt idx="159209">
                  <c:v>368.84829034363003</c:v>
                </c:pt>
                <c:pt idx="159210">
                  <c:v>368.85060709890399</c:v>
                </c:pt>
                <c:pt idx="159211">
                  <c:v>368.85292385417699</c:v>
                </c:pt>
                <c:pt idx="159212">
                  <c:v>368.85524060945102</c:v>
                </c:pt>
                <c:pt idx="159213">
                  <c:v>368.85755736472402</c:v>
                </c:pt>
                <c:pt idx="159214">
                  <c:v>368.85987411999798</c:v>
                </c:pt>
                <c:pt idx="159215">
                  <c:v>368.86219087527098</c:v>
                </c:pt>
                <c:pt idx="159216">
                  <c:v>368.86450763054501</c:v>
                </c:pt>
                <c:pt idx="159217">
                  <c:v>368.86682438581801</c:v>
                </c:pt>
                <c:pt idx="159218">
                  <c:v>368.86914114109197</c:v>
                </c:pt>
                <c:pt idx="159219">
                  <c:v>368.87145789636497</c:v>
                </c:pt>
                <c:pt idx="159220">
                  <c:v>368.873774651639</c:v>
                </c:pt>
                <c:pt idx="159221">
                  <c:v>368.876091406912</c:v>
                </c:pt>
                <c:pt idx="159222">
                  <c:v>368.87840816218602</c:v>
                </c:pt>
                <c:pt idx="159223">
                  <c:v>368.88072491745902</c:v>
                </c:pt>
                <c:pt idx="159224">
                  <c:v>368.88304167273299</c:v>
                </c:pt>
                <c:pt idx="159225">
                  <c:v>368.88535842800599</c:v>
                </c:pt>
                <c:pt idx="159226">
                  <c:v>368.88767518328001</c:v>
                </c:pt>
                <c:pt idx="159227">
                  <c:v>368.88999193855301</c:v>
                </c:pt>
                <c:pt idx="159228">
                  <c:v>368.89230869382698</c:v>
                </c:pt>
                <c:pt idx="159229">
                  <c:v>368.89462544909998</c:v>
                </c:pt>
                <c:pt idx="159230">
                  <c:v>368.896942204374</c:v>
                </c:pt>
                <c:pt idx="159231">
                  <c:v>368.899258959647</c:v>
                </c:pt>
                <c:pt idx="159232">
                  <c:v>368.90157571492102</c:v>
                </c:pt>
                <c:pt idx="159233">
                  <c:v>368.90389247019402</c:v>
                </c:pt>
                <c:pt idx="159234">
                  <c:v>368.90620922546799</c:v>
                </c:pt>
                <c:pt idx="159235">
                  <c:v>368.90852598074099</c:v>
                </c:pt>
                <c:pt idx="159236">
                  <c:v>368.91084273601501</c:v>
                </c:pt>
                <c:pt idx="159237">
                  <c:v>368.91315949128801</c:v>
                </c:pt>
                <c:pt idx="159238">
                  <c:v>368.91547624656198</c:v>
                </c:pt>
                <c:pt idx="159239">
                  <c:v>368.91779300183498</c:v>
                </c:pt>
                <c:pt idx="159240">
                  <c:v>368.920109757109</c:v>
                </c:pt>
                <c:pt idx="159241">
                  <c:v>368.922426512382</c:v>
                </c:pt>
                <c:pt idx="159242">
                  <c:v>368.92474326765603</c:v>
                </c:pt>
                <c:pt idx="159243">
                  <c:v>368.92706002292903</c:v>
                </c:pt>
                <c:pt idx="159244">
                  <c:v>368.92937677820299</c:v>
                </c:pt>
                <c:pt idx="159245">
                  <c:v>368.93169353347599</c:v>
                </c:pt>
                <c:pt idx="159246">
                  <c:v>368.93401028875002</c:v>
                </c:pt>
                <c:pt idx="159247">
                  <c:v>368.93632704402302</c:v>
                </c:pt>
                <c:pt idx="159248">
                  <c:v>368.93864379929698</c:v>
                </c:pt>
                <c:pt idx="159249">
                  <c:v>368.94096055456998</c:v>
                </c:pt>
                <c:pt idx="159250">
                  <c:v>368.94327730984401</c:v>
                </c:pt>
                <c:pt idx="159251">
                  <c:v>368.94559406511701</c:v>
                </c:pt>
                <c:pt idx="159252">
                  <c:v>368.94791082039097</c:v>
                </c:pt>
                <c:pt idx="159253">
                  <c:v>368.950227575665</c:v>
                </c:pt>
                <c:pt idx="159254">
                  <c:v>368.952544330938</c:v>
                </c:pt>
                <c:pt idx="159255">
                  <c:v>368.95486108621202</c:v>
                </c:pt>
                <c:pt idx="159256">
                  <c:v>368.95717784148502</c:v>
                </c:pt>
                <c:pt idx="159257">
                  <c:v>368.95949459675899</c:v>
                </c:pt>
                <c:pt idx="159258">
                  <c:v>368.96181135203199</c:v>
                </c:pt>
                <c:pt idx="159259">
                  <c:v>368.96412810730601</c:v>
                </c:pt>
                <c:pt idx="159260">
                  <c:v>368.96644486257901</c:v>
                </c:pt>
                <c:pt idx="159261">
                  <c:v>368.96876161785298</c:v>
                </c:pt>
                <c:pt idx="159262">
                  <c:v>368.97107837312598</c:v>
                </c:pt>
                <c:pt idx="159263">
                  <c:v>368.9733951284</c:v>
                </c:pt>
                <c:pt idx="159264">
                  <c:v>368.975711883673</c:v>
                </c:pt>
                <c:pt idx="159265">
                  <c:v>368.97802863894702</c:v>
                </c:pt>
                <c:pt idx="159266">
                  <c:v>368.98034539422002</c:v>
                </c:pt>
                <c:pt idx="159267">
                  <c:v>368.98266214949399</c:v>
                </c:pt>
                <c:pt idx="159268">
                  <c:v>368.98497890476699</c:v>
                </c:pt>
                <c:pt idx="159269">
                  <c:v>368.98729566004101</c:v>
                </c:pt>
                <c:pt idx="159270">
                  <c:v>368.98961241531401</c:v>
                </c:pt>
                <c:pt idx="159271">
                  <c:v>368.99192917058798</c:v>
                </c:pt>
                <c:pt idx="159272">
                  <c:v>368.99424592586098</c:v>
                </c:pt>
                <c:pt idx="159273">
                  <c:v>368.996562681135</c:v>
                </c:pt>
                <c:pt idx="159274">
                  <c:v>368.998879436408</c:v>
                </c:pt>
                <c:pt idx="159275">
                  <c:v>369.00119619168203</c:v>
                </c:pt>
                <c:pt idx="159276">
                  <c:v>369.00351294695503</c:v>
                </c:pt>
                <c:pt idx="159277">
                  <c:v>369.00582970222899</c:v>
                </c:pt>
                <c:pt idx="159278">
                  <c:v>369.00814645750199</c:v>
                </c:pt>
                <c:pt idx="159279">
                  <c:v>369.01046321277602</c:v>
                </c:pt>
                <c:pt idx="159280">
                  <c:v>369.01277996804902</c:v>
                </c:pt>
                <c:pt idx="159281">
                  <c:v>369.01509672332298</c:v>
                </c:pt>
                <c:pt idx="159282">
                  <c:v>369.01741347859598</c:v>
                </c:pt>
                <c:pt idx="159283">
                  <c:v>369.01973023387001</c:v>
                </c:pt>
                <c:pt idx="159284">
                  <c:v>369.02204698914301</c:v>
                </c:pt>
                <c:pt idx="159285">
                  <c:v>369.02436374441697</c:v>
                </c:pt>
                <c:pt idx="159286">
                  <c:v>369.02668049968997</c:v>
                </c:pt>
                <c:pt idx="159287">
                  <c:v>369.028997254964</c:v>
                </c:pt>
                <c:pt idx="159288">
                  <c:v>369.031314010237</c:v>
                </c:pt>
                <c:pt idx="159289">
                  <c:v>369.03363076551102</c:v>
                </c:pt>
                <c:pt idx="159290">
                  <c:v>369.03594752078402</c:v>
                </c:pt>
                <c:pt idx="159291">
                  <c:v>369.03826427605799</c:v>
                </c:pt>
                <c:pt idx="159292">
                  <c:v>369.04058103133099</c:v>
                </c:pt>
                <c:pt idx="159293">
                  <c:v>369.04289778660501</c:v>
                </c:pt>
                <c:pt idx="159294">
                  <c:v>369.04521454187801</c:v>
                </c:pt>
                <c:pt idx="159295">
                  <c:v>369.04753129715198</c:v>
                </c:pt>
                <c:pt idx="159296">
                  <c:v>369.049848052426</c:v>
                </c:pt>
                <c:pt idx="159297">
                  <c:v>369.052164807699</c:v>
                </c:pt>
                <c:pt idx="159298">
                  <c:v>369.05448156297302</c:v>
                </c:pt>
                <c:pt idx="159299">
                  <c:v>369.05679831824602</c:v>
                </c:pt>
                <c:pt idx="159300">
                  <c:v>369.05911507351999</c:v>
                </c:pt>
                <c:pt idx="159301">
                  <c:v>369.06143182879299</c:v>
                </c:pt>
                <c:pt idx="159302">
                  <c:v>369.06374858406701</c:v>
                </c:pt>
                <c:pt idx="159303">
                  <c:v>369.06606533934001</c:v>
                </c:pt>
                <c:pt idx="159304">
                  <c:v>369.06838209461398</c:v>
                </c:pt>
                <c:pt idx="159305">
                  <c:v>369.07069884988698</c:v>
                </c:pt>
                <c:pt idx="159306">
                  <c:v>369.073015605161</c:v>
                </c:pt>
                <c:pt idx="159307">
                  <c:v>369.075332360434</c:v>
                </c:pt>
                <c:pt idx="159308">
                  <c:v>369.07764911570803</c:v>
                </c:pt>
                <c:pt idx="159309">
                  <c:v>369.07996587098103</c:v>
                </c:pt>
                <c:pt idx="159310">
                  <c:v>369.08228262625499</c:v>
                </c:pt>
                <c:pt idx="159311">
                  <c:v>369.08459938152799</c:v>
                </c:pt>
                <c:pt idx="159312">
                  <c:v>369.08691613680202</c:v>
                </c:pt>
                <c:pt idx="159313">
                  <c:v>369.08923289207502</c:v>
                </c:pt>
                <c:pt idx="159314">
                  <c:v>369.09154964734898</c:v>
                </c:pt>
                <c:pt idx="159315">
                  <c:v>369.09386640262198</c:v>
                </c:pt>
                <c:pt idx="159316">
                  <c:v>369.09618315789601</c:v>
                </c:pt>
                <c:pt idx="159317">
                  <c:v>369.09849991316901</c:v>
                </c:pt>
                <c:pt idx="159318">
                  <c:v>369.10081666844297</c:v>
                </c:pt>
                <c:pt idx="159319">
                  <c:v>369.10313342371597</c:v>
                </c:pt>
                <c:pt idx="159320">
                  <c:v>369.10545017899</c:v>
                </c:pt>
                <c:pt idx="159321">
                  <c:v>369.107766934263</c:v>
                </c:pt>
                <c:pt idx="159322">
                  <c:v>369.11008368953702</c:v>
                </c:pt>
                <c:pt idx="159323">
                  <c:v>369.11240044481002</c:v>
                </c:pt>
                <c:pt idx="159324">
                  <c:v>369.11471720008399</c:v>
                </c:pt>
                <c:pt idx="159325">
                  <c:v>369.11703395535699</c:v>
                </c:pt>
                <c:pt idx="159326">
                  <c:v>369.11935071063101</c:v>
                </c:pt>
                <c:pt idx="159327">
                  <c:v>369.12166746590401</c:v>
                </c:pt>
                <c:pt idx="159328">
                  <c:v>369.12398422117798</c:v>
                </c:pt>
                <c:pt idx="159329">
                  <c:v>369.12630097645098</c:v>
                </c:pt>
                <c:pt idx="159330">
                  <c:v>369.128617731725</c:v>
                </c:pt>
                <c:pt idx="159331">
                  <c:v>369.130934486998</c:v>
                </c:pt>
                <c:pt idx="159332">
                  <c:v>369.13325124227202</c:v>
                </c:pt>
                <c:pt idx="159333">
                  <c:v>369.13556799754502</c:v>
                </c:pt>
                <c:pt idx="159334">
                  <c:v>369.13788475281899</c:v>
                </c:pt>
                <c:pt idx="159335">
                  <c:v>369.14020150809199</c:v>
                </c:pt>
                <c:pt idx="159336">
                  <c:v>369.14251826336601</c:v>
                </c:pt>
                <c:pt idx="159337">
                  <c:v>369.14483501863901</c:v>
                </c:pt>
                <c:pt idx="159338">
                  <c:v>369.14715177391298</c:v>
                </c:pt>
                <c:pt idx="159339">
                  <c:v>369.149468529187</c:v>
                </c:pt>
                <c:pt idx="159340">
                  <c:v>369.15178528446</c:v>
                </c:pt>
                <c:pt idx="159341">
                  <c:v>369.15410203973403</c:v>
                </c:pt>
                <c:pt idx="159342">
                  <c:v>369.15641879500703</c:v>
                </c:pt>
                <c:pt idx="159343">
                  <c:v>369.15873555028099</c:v>
                </c:pt>
                <c:pt idx="159344">
                  <c:v>369.16105230555399</c:v>
                </c:pt>
                <c:pt idx="159345">
                  <c:v>369.16336906082802</c:v>
                </c:pt>
                <c:pt idx="159346">
                  <c:v>369.16568581610102</c:v>
                </c:pt>
                <c:pt idx="159347">
                  <c:v>369.16800257137498</c:v>
                </c:pt>
                <c:pt idx="159348">
                  <c:v>369.17031932664798</c:v>
                </c:pt>
                <c:pt idx="159349">
                  <c:v>369.17263608192201</c:v>
                </c:pt>
                <c:pt idx="159350">
                  <c:v>369.17495283719501</c:v>
                </c:pt>
                <c:pt idx="159351">
                  <c:v>369.17726959246897</c:v>
                </c:pt>
                <c:pt idx="159352">
                  <c:v>369.17958634774197</c:v>
                </c:pt>
                <c:pt idx="159353">
                  <c:v>369.181903103016</c:v>
                </c:pt>
                <c:pt idx="159354">
                  <c:v>369.184219858289</c:v>
                </c:pt>
                <c:pt idx="159355">
                  <c:v>369.18653661356302</c:v>
                </c:pt>
                <c:pt idx="159356">
                  <c:v>369.18885336883602</c:v>
                </c:pt>
                <c:pt idx="159357">
                  <c:v>369.19117012410999</c:v>
                </c:pt>
                <c:pt idx="159358">
                  <c:v>369.19348687938299</c:v>
                </c:pt>
                <c:pt idx="159359">
                  <c:v>369.19580363465701</c:v>
                </c:pt>
                <c:pt idx="159360">
                  <c:v>369.19812038993001</c:v>
                </c:pt>
                <c:pt idx="159361">
                  <c:v>369.20043714520398</c:v>
                </c:pt>
                <c:pt idx="159362">
                  <c:v>369.20275390047698</c:v>
                </c:pt>
                <c:pt idx="159363">
                  <c:v>369.205070655751</c:v>
                </c:pt>
                <c:pt idx="159364">
                  <c:v>369.207387411024</c:v>
                </c:pt>
                <c:pt idx="159365">
                  <c:v>369.20970416629802</c:v>
                </c:pt>
                <c:pt idx="159366">
                  <c:v>369.21202092157102</c:v>
                </c:pt>
                <c:pt idx="159367">
                  <c:v>369.21433767684499</c:v>
                </c:pt>
                <c:pt idx="159368">
                  <c:v>369.21665443211799</c:v>
                </c:pt>
                <c:pt idx="159369">
                  <c:v>369.21897118739201</c:v>
                </c:pt>
                <c:pt idx="159370">
                  <c:v>369.22128794266501</c:v>
                </c:pt>
                <c:pt idx="159371">
                  <c:v>369.22360469793898</c:v>
                </c:pt>
                <c:pt idx="159372">
                  <c:v>369.22592145321198</c:v>
                </c:pt>
                <c:pt idx="159373">
                  <c:v>369.228238208486</c:v>
                </c:pt>
                <c:pt idx="159374">
                  <c:v>369.230554963759</c:v>
                </c:pt>
                <c:pt idx="159375">
                  <c:v>369.23287171903303</c:v>
                </c:pt>
                <c:pt idx="159376">
                  <c:v>369.23518847430603</c:v>
                </c:pt>
                <c:pt idx="159377">
                  <c:v>369.23750522957999</c:v>
                </c:pt>
                <c:pt idx="159378">
                  <c:v>369.23982198485299</c:v>
                </c:pt>
                <c:pt idx="159379">
                  <c:v>369.24213874012702</c:v>
                </c:pt>
                <c:pt idx="159380">
                  <c:v>369.24445549540098</c:v>
                </c:pt>
                <c:pt idx="159381">
                  <c:v>369.24677225067398</c:v>
                </c:pt>
                <c:pt idx="159382">
                  <c:v>369.24908900594801</c:v>
                </c:pt>
                <c:pt idx="159383">
                  <c:v>369.25140576122101</c:v>
                </c:pt>
                <c:pt idx="159384">
                  <c:v>369.25372251649497</c:v>
                </c:pt>
                <c:pt idx="159385">
                  <c:v>369.25603927176797</c:v>
                </c:pt>
                <c:pt idx="159386">
                  <c:v>369.258356027042</c:v>
                </c:pt>
                <c:pt idx="159387">
                  <c:v>369.260672782315</c:v>
                </c:pt>
                <c:pt idx="159388">
                  <c:v>369.26298953758902</c:v>
                </c:pt>
                <c:pt idx="159389">
                  <c:v>369.26530629286202</c:v>
                </c:pt>
                <c:pt idx="159390">
                  <c:v>369.26762304813599</c:v>
                </c:pt>
                <c:pt idx="159391">
                  <c:v>369.26993980340899</c:v>
                </c:pt>
                <c:pt idx="159392">
                  <c:v>369.27225655868301</c:v>
                </c:pt>
                <c:pt idx="159393">
                  <c:v>369.27457331395601</c:v>
                </c:pt>
                <c:pt idx="159394">
                  <c:v>369.27689006922998</c:v>
                </c:pt>
                <c:pt idx="159395">
                  <c:v>369.27920682450298</c:v>
                </c:pt>
                <c:pt idx="159396">
                  <c:v>369.281523579777</c:v>
                </c:pt>
                <c:pt idx="159397">
                  <c:v>369.28384033505</c:v>
                </c:pt>
                <c:pt idx="159398">
                  <c:v>369.28615709032402</c:v>
                </c:pt>
                <c:pt idx="159399">
                  <c:v>369.28847384559703</c:v>
                </c:pt>
                <c:pt idx="159400">
                  <c:v>369.29079060087099</c:v>
                </c:pt>
                <c:pt idx="159401">
                  <c:v>369.29310735614399</c:v>
                </c:pt>
                <c:pt idx="159402">
                  <c:v>369.29542411141801</c:v>
                </c:pt>
                <c:pt idx="159403">
                  <c:v>369.29774086669102</c:v>
                </c:pt>
                <c:pt idx="159404">
                  <c:v>369.30005762196498</c:v>
                </c:pt>
                <c:pt idx="159405">
                  <c:v>369.30237437723798</c:v>
                </c:pt>
                <c:pt idx="159406">
                  <c:v>369.304691132512</c:v>
                </c:pt>
                <c:pt idx="159407">
                  <c:v>369.30700788778501</c:v>
                </c:pt>
                <c:pt idx="159408">
                  <c:v>369.30932464305903</c:v>
                </c:pt>
                <c:pt idx="159409">
                  <c:v>369.31164139833197</c:v>
                </c:pt>
                <c:pt idx="159410">
                  <c:v>369.31395815360599</c:v>
                </c:pt>
                <c:pt idx="159411">
                  <c:v>369.316274908879</c:v>
                </c:pt>
                <c:pt idx="159412">
                  <c:v>369.31859166415302</c:v>
                </c:pt>
                <c:pt idx="159413">
                  <c:v>369.32090841942602</c:v>
                </c:pt>
                <c:pt idx="159414">
                  <c:v>369.32322517469999</c:v>
                </c:pt>
                <c:pt idx="159415">
                  <c:v>369.32554192997299</c:v>
                </c:pt>
                <c:pt idx="159416">
                  <c:v>369.32785868524701</c:v>
                </c:pt>
                <c:pt idx="159417">
                  <c:v>369.33017544052001</c:v>
                </c:pt>
                <c:pt idx="159418">
                  <c:v>369.33249219579398</c:v>
                </c:pt>
                <c:pt idx="159419">
                  <c:v>369.33480895106698</c:v>
                </c:pt>
                <c:pt idx="159420">
                  <c:v>369.337125706341</c:v>
                </c:pt>
                <c:pt idx="159421">
                  <c:v>369.339442461614</c:v>
                </c:pt>
                <c:pt idx="159422">
                  <c:v>369.34175921688802</c:v>
                </c:pt>
                <c:pt idx="159423">
                  <c:v>369.34407597216199</c:v>
                </c:pt>
                <c:pt idx="159424">
                  <c:v>369.34639272743499</c:v>
                </c:pt>
                <c:pt idx="159425">
                  <c:v>369.34870948270901</c:v>
                </c:pt>
                <c:pt idx="159426">
                  <c:v>369.35102623798201</c:v>
                </c:pt>
                <c:pt idx="159427">
                  <c:v>369.35334299325598</c:v>
                </c:pt>
                <c:pt idx="159428">
                  <c:v>369.35565974852898</c:v>
                </c:pt>
                <c:pt idx="159429">
                  <c:v>369.357976503803</c:v>
                </c:pt>
                <c:pt idx="159430">
                  <c:v>369.360293259076</c:v>
                </c:pt>
                <c:pt idx="159431">
                  <c:v>369.36261001435003</c:v>
                </c:pt>
                <c:pt idx="159432">
                  <c:v>369.36492676962303</c:v>
                </c:pt>
                <c:pt idx="159433">
                  <c:v>369.36724352489699</c:v>
                </c:pt>
                <c:pt idx="159434">
                  <c:v>369.36956028016999</c:v>
                </c:pt>
                <c:pt idx="159435">
                  <c:v>369.37187703544402</c:v>
                </c:pt>
                <c:pt idx="159436">
                  <c:v>369.37419379071702</c:v>
                </c:pt>
                <c:pt idx="159437">
                  <c:v>369.37651054599098</c:v>
                </c:pt>
                <c:pt idx="159438">
                  <c:v>369.37882730126398</c:v>
                </c:pt>
                <c:pt idx="159439">
                  <c:v>369.38114405653801</c:v>
                </c:pt>
                <c:pt idx="159440">
                  <c:v>369.38346081181101</c:v>
                </c:pt>
                <c:pt idx="159441">
                  <c:v>369.38577756708497</c:v>
                </c:pt>
                <c:pt idx="159442">
                  <c:v>369.38809432235797</c:v>
                </c:pt>
                <c:pt idx="159443">
                  <c:v>369.390411077632</c:v>
                </c:pt>
                <c:pt idx="159444">
                  <c:v>369.392727832905</c:v>
                </c:pt>
                <c:pt idx="159445">
                  <c:v>369.39504458817902</c:v>
                </c:pt>
                <c:pt idx="159446">
                  <c:v>369.39736134345202</c:v>
                </c:pt>
                <c:pt idx="159447">
                  <c:v>369.39967809872599</c:v>
                </c:pt>
                <c:pt idx="159448">
                  <c:v>369.40199485399899</c:v>
                </c:pt>
                <c:pt idx="159449">
                  <c:v>369.40431160927301</c:v>
                </c:pt>
                <c:pt idx="159450">
                  <c:v>369.40662836454601</c:v>
                </c:pt>
                <c:pt idx="159451">
                  <c:v>369.40894511981998</c:v>
                </c:pt>
                <c:pt idx="159452">
                  <c:v>369.41126187509298</c:v>
                </c:pt>
                <c:pt idx="159453">
                  <c:v>369.413578630367</c:v>
                </c:pt>
                <c:pt idx="159454">
                  <c:v>369.41589538564</c:v>
                </c:pt>
                <c:pt idx="159455">
                  <c:v>369.41821214091402</c:v>
                </c:pt>
                <c:pt idx="159456">
                  <c:v>369.42052889618702</c:v>
                </c:pt>
                <c:pt idx="159457">
                  <c:v>369.42284565146099</c:v>
                </c:pt>
                <c:pt idx="159458">
                  <c:v>369.42516240673399</c:v>
                </c:pt>
                <c:pt idx="159459">
                  <c:v>369.42747916200801</c:v>
                </c:pt>
                <c:pt idx="159460">
                  <c:v>369.42979591728101</c:v>
                </c:pt>
                <c:pt idx="159461">
                  <c:v>369.43211267255498</c:v>
                </c:pt>
                <c:pt idx="159462">
                  <c:v>369.43442942782798</c:v>
                </c:pt>
                <c:pt idx="159463">
                  <c:v>369.436746183102</c:v>
                </c:pt>
                <c:pt idx="159464">
                  <c:v>369.439062938375</c:v>
                </c:pt>
                <c:pt idx="159465">
                  <c:v>369.44137969364903</c:v>
                </c:pt>
                <c:pt idx="159466">
                  <c:v>369.44369644892299</c:v>
                </c:pt>
                <c:pt idx="159467">
                  <c:v>369.44601320419599</c:v>
                </c:pt>
                <c:pt idx="159468">
                  <c:v>369.44832995947002</c:v>
                </c:pt>
                <c:pt idx="159469">
                  <c:v>369.45064671474302</c:v>
                </c:pt>
                <c:pt idx="159470">
                  <c:v>369.45296347001698</c:v>
                </c:pt>
                <c:pt idx="159471">
                  <c:v>369.45528022528998</c:v>
                </c:pt>
                <c:pt idx="159472">
                  <c:v>369.45759698056401</c:v>
                </c:pt>
                <c:pt idx="159473">
                  <c:v>369.45991373583701</c:v>
                </c:pt>
                <c:pt idx="159474">
                  <c:v>369.46223049111097</c:v>
                </c:pt>
                <c:pt idx="159475">
                  <c:v>369.46454724638397</c:v>
                </c:pt>
                <c:pt idx="159476">
                  <c:v>369.466864001658</c:v>
                </c:pt>
                <c:pt idx="159477">
                  <c:v>369.469180756931</c:v>
                </c:pt>
                <c:pt idx="159478">
                  <c:v>369.47149751220502</c:v>
                </c:pt>
                <c:pt idx="159479">
                  <c:v>369.47381426747802</c:v>
                </c:pt>
                <c:pt idx="159480">
                  <c:v>369.47613102275199</c:v>
                </c:pt>
                <c:pt idx="159481">
                  <c:v>369.47844777802499</c:v>
                </c:pt>
                <c:pt idx="159482">
                  <c:v>369.48076453329901</c:v>
                </c:pt>
                <c:pt idx="159483">
                  <c:v>369.48308128857201</c:v>
                </c:pt>
                <c:pt idx="159484">
                  <c:v>369.48539804384598</c:v>
                </c:pt>
                <c:pt idx="159485">
                  <c:v>369.48771479911898</c:v>
                </c:pt>
                <c:pt idx="159486">
                  <c:v>369.490031554393</c:v>
                </c:pt>
                <c:pt idx="159487">
                  <c:v>369.492348309666</c:v>
                </c:pt>
                <c:pt idx="159488">
                  <c:v>369.49466506494002</c:v>
                </c:pt>
                <c:pt idx="159489">
                  <c:v>369.49698182021302</c:v>
                </c:pt>
                <c:pt idx="159490">
                  <c:v>369.49929857548699</c:v>
                </c:pt>
                <c:pt idx="159491">
                  <c:v>369.50161533075999</c:v>
                </c:pt>
                <c:pt idx="159492">
                  <c:v>369.50393208603401</c:v>
                </c:pt>
                <c:pt idx="159493">
                  <c:v>369.50624884130701</c:v>
                </c:pt>
                <c:pt idx="159494">
                  <c:v>369.50856559658098</c:v>
                </c:pt>
                <c:pt idx="159495">
                  <c:v>369.51088235185398</c:v>
                </c:pt>
                <c:pt idx="159496">
                  <c:v>369.513199107128</c:v>
                </c:pt>
                <c:pt idx="159497">
                  <c:v>369.515515862401</c:v>
                </c:pt>
                <c:pt idx="159498">
                  <c:v>369.51783261767503</c:v>
                </c:pt>
                <c:pt idx="159499">
                  <c:v>369.52014937294803</c:v>
                </c:pt>
                <c:pt idx="159500">
                  <c:v>369.52246612822199</c:v>
                </c:pt>
                <c:pt idx="159501">
                  <c:v>369.52478288349499</c:v>
                </c:pt>
                <c:pt idx="159502">
                  <c:v>369.52709963876902</c:v>
                </c:pt>
                <c:pt idx="159503">
                  <c:v>369.52941639404202</c:v>
                </c:pt>
                <c:pt idx="159504">
                  <c:v>369.53173314931598</c:v>
                </c:pt>
                <c:pt idx="159505">
                  <c:v>369.53404990458898</c:v>
                </c:pt>
                <c:pt idx="159506">
                  <c:v>369.53636665986301</c:v>
                </c:pt>
                <c:pt idx="159507">
                  <c:v>369.53868341513601</c:v>
                </c:pt>
                <c:pt idx="159508">
                  <c:v>369.54100017040997</c:v>
                </c:pt>
                <c:pt idx="159509">
                  <c:v>369.543316925684</c:v>
                </c:pt>
                <c:pt idx="159510">
                  <c:v>369.545633680957</c:v>
                </c:pt>
                <c:pt idx="159511">
                  <c:v>369.54795043623102</c:v>
                </c:pt>
                <c:pt idx="159512">
                  <c:v>369.55026719150402</c:v>
                </c:pt>
                <c:pt idx="159513">
                  <c:v>369.55258394677799</c:v>
                </c:pt>
                <c:pt idx="159514">
                  <c:v>369.55490070205099</c:v>
                </c:pt>
                <c:pt idx="159515">
                  <c:v>369.55721745732501</c:v>
                </c:pt>
                <c:pt idx="159516">
                  <c:v>369.55953421259801</c:v>
                </c:pt>
                <c:pt idx="159517">
                  <c:v>369.56185096787198</c:v>
                </c:pt>
                <c:pt idx="159518">
                  <c:v>369.56416772314498</c:v>
                </c:pt>
                <c:pt idx="159519">
                  <c:v>369.566484478419</c:v>
                </c:pt>
                <c:pt idx="159520">
                  <c:v>369.568801233692</c:v>
                </c:pt>
                <c:pt idx="159521">
                  <c:v>369.57111798896602</c:v>
                </c:pt>
                <c:pt idx="159522">
                  <c:v>369.57343474423902</c:v>
                </c:pt>
                <c:pt idx="159523">
                  <c:v>369.57575149951299</c:v>
                </c:pt>
                <c:pt idx="159524">
                  <c:v>369.57806825478599</c:v>
                </c:pt>
                <c:pt idx="159525">
                  <c:v>369.58038501006001</c:v>
                </c:pt>
                <c:pt idx="159526">
                  <c:v>369.58270176533301</c:v>
                </c:pt>
                <c:pt idx="159527">
                  <c:v>369.58501852060698</c:v>
                </c:pt>
                <c:pt idx="159528">
                  <c:v>369.58733527587998</c:v>
                </c:pt>
                <c:pt idx="159529">
                  <c:v>369.589652031154</c:v>
                </c:pt>
                <c:pt idx="159530">
                  <c:v>369.591968786427</c:v>
                </c:pt>
                <c:pt idx="159531">
                  <c:v>369.59428554170103</c:v>
                </c:pt>
                <c:pt idx="159532">
                  <c:v>369.59660229697403</c:v>
                </c:pt>
                <c:pt idx="159533">
                  <c:v>369.59891905224799</c:v>
                </c:pt>
                <c:pt idx="159534">
                  <c:v>369.60123580752099</c:v>
                </c:pt>
                <c:pt idx="159535">
                  <c:v>369.60355256279502</c:v>
                </c:pt>
                <c:pt idx="159536">
                  <c:v>369.60586931806802</c:v>
                </c:pt>
                <c:pt idx="159537">
                  <c:v>369.60818607334198</c:v>
                </c:pt>
                <c:pt idx="159538">
                  <c:v>369.61050282861498</c:v>
                </c:pt>
                <c:pt idx="159539">
                  <c:v>369.61281958388901</c:v>
                </c:pt>
                <c:pt idx="159540">
                  <c:v>369.61513633916201</c:v>
                </c:pt>
                <c:pt idx="159541">
                  <c:v>369.61745309443597</c:v>
                </c:pt>
                <c:pt idx="159542">
                  <c:v>369.61976984970897</c:v>
                </c:pt>
                <c:pt idx="159543">
                  <c:v>369.622086604983</c:v>
                </c:pt>
                <c:pt idx="159544">
                  <c:v>369.624403360256</c:v>
                </c:pt>
                <c:pt idx="159545">
                  <c:v>369.62672011553002</c:v>
                </c:pt>
                <c:pt idx="159546">
                  <c:v>369.62903687080302</c:v>
                </c:pt>
                <c:pt idx="159547">
                  <c:v>369.63135362607699</c:v>
                </c:pt>
                <c:pt idx="159548">
                  <c:v>369.63367038134999</c:v>
                </c:pt>
                <c:pt idx="159549">
                  <c:v>369.63598713662401</c:v>
                </c:pt>
                <c:pt idx="159550">
                  <c:v>369.63830389189701</c:v>
                </c:pt>
                <c:pt idx="159551">
                  <c:v>369.64062064717098</c:v>
                </c:pt>
                <c:pt idx="159552">
                  <c:v>369.642937402445</c:v>
                </c:pt>
                <c:pt idx="159553">
                  <c:v>369.645254157718</c:v>
                </c:pt>
                <c:pt idx="159554">
                  <c:v>369.64757091299202</c:v>
                </c:pt>
                <c:pt idx="159555">
                  <c:v>369.64988766826502</c:v>
                </c:pt>
                <c:pt idx="159556">
                  <c:v>369.65220442353899</c:v>
                </c:pt>
                <c:pt idx="159557">
                  <c:v>369.65452117881199</c:v>
                </c:pt>
                <c:pt idx="159558">
                  <c:v>369.65683793408601</c:v>
                </c:pt>
                <c:pt idx="159559">
                  <c:v>369.65915468935901</c:v>
                </c:pt>
                <c:pt idx="159560">
                  <c:v>369.66147144463298</c:v>
                </c:pt>
                <c:pt idx="159561">
                  <c:v>369.66378819990598</c:v>
                </c:pt>
                <c:pt idx="159562">
                  <c:v>369.66610495518</c:v>
                </c:pt>
                <c:pt idx="159563">
                  <c:v>369.668421710453</c:v>
                </c:pt>
                <c:pt idx="159564">
                  <c:v>369.67073846572703</c:v>
                </c:pt>
                <c:pt idx="159565">
                  <c:v>369.67305522100003</c:v>
                </c:pt>
                <c:pt idx="159566">
                  <c:v>369.67537197627399</c:v>
                </c:pt>
                <c:pt idx="159567">
                  <c:v>369.67768873154699</c:v>
                </c:pt>
                <c:pt idx="159568">
                  <c:v>369.68000548682102</c:v>
                </c:pt>
                <c:pt idx="159569">
                  <c:v>369.68232224209402</c:v>
                </c:pt>
                <c:pt idx="159570">
                  <c:v>369.68463899736798</c:v>
                </c:pt>
                <c:pt idx="159571">
                  <c:v>369.68695575264098</c:v>
                </c:pt>
                <c:pt idx="159572">
                  <c:v>369.68927250791501</c:v>
                </c:pt>
                <c:pt idx="159573">
                  <c:v>369.69158926318801</c:v>
                </c:pt>
                <c:pt idx="159574">
                  <c:v>369.69390601846197</c:v>
                </c:pt>
                <c:pt idx="159575">
                  <c:v>369.69622277373497</c:v>
                </c:pt>
                <c:pt idx="159576">
                  <c:v>369.698539529009</c:v>
                </c:pt>
                <c:pt idx="159577">
                  <c:v>369.700856284282</c:v>
                </c:pt>
                <c:pt idx="159578">
                  <c:v>369.70317303955602</c:v>
                </c:pt>
                <c:pt idx="159579">
                  <c:v>369.70548979482902</c:v>
                </c:pt>
                <c:pt idx="159580">
                  <c:v>369.70780655010299</c:v>
                </c:pt>
                <c:pt idx="159581">
                  <c:v>369.71012330537599</c:v>
                </c:pt>
                <c:pt idx="159582">
                  <c:v>369.71244006065001</c:v>
                </c:pt>
                <c:pt idx="159583">
                  <c:v>369.71475681592301</c:v>
                </c:pt>
                <c:pt idx="159584">
                  <c:v>369.71707357119698</c:v>
                </c:pt>
                <c:pt idx="159585">
                  <c:v>369.71939032646998</c:v>
                </c:pt>
                <c:pt idx="159586">
                  <c:v>369.721707081744</c:v>
                </c:pt>
                <c:pt idx="159587">
                  <c:v>369.724023837017</c:v>
                </c:pt>
                <c:pt idx="159588">
                  <c:v>369.72634059229102</c:v>
                </c:pt>
                <c:pt idx="159589">
                  <c:v>369.72865734756402</c:v>
                </c:pt>
                <c:pt idx="159590">
                  <c:v>369.73097410283799</c:v>
                </c:pt>
                <c:pt idx="159591">
                  <c:v>369.73329085811099</c:v>
                </c:pt>
                <c:pt idx="159592">
                  <c:v>369.73560761338501</c:v>
                </c:pt>
                <c:pt idx="159593">
                  <c:v>369.73792436865801</c:v>
                </c:pt>
                <c:pt idx="159594">
                  <c:v>369.74024112393198</c:v>
                </c:pt>
                <c:pt idx="159595">
                  <c:v>369.742557879206</c:v>
                </c:pt>
                <c:pt idx="159596">
                  <c:v>369.744874634479</c:v>
                </c:pt>
                <c:pt idx="159597">
                  <c:v>369.74719138975303</c:v>
                </c:pt>
                <c:pt idx="159598">
                  <c:v>369.74950814502603</c:v>
                </c:pt>
                <c:pt idx="159599">
                  <c:v>369.75182490029999</c:v>
                </c:pt>
                <c:pt idx="159600">
                  <c:v>369.75414165557299</c:v>
                </c:pt>
                <c:pt idx="159601">
                  <c:v>369.75645841084702</c:v>
                </c:pt>
                <c:pt idx="159602">
                  <c:v>369.75877516612002</c:v>
                </c:pt>
                <c:pt idx="159603">
                  <c:v>369.76109192139398</c:v>
                </c:pt>
                <c:pt idx="159604">
                  <c:v>369.76340867666698</c:v>
                </c:pt>
                <c:pt idx="159605">
                  <c:v>369.76572543194101</c:v>
                </c:pt>
                <c:pt idx="159606">
                  <c:v>369.76804218721401</c:v>
                </c:pt>
                <c:pt idx="159607">
                  <c:v>369.77035894248797</c:v>
                </c:pt>
                <c:pt idx="159608">
                  <c:v>369.77267569776097</c:v>
                </c:pt>
                <c:pt idx="159609">
                  <c:v>369.774992453035</c:v>
                </c:pt>
                <c:pt idx="159610">
                  <c:v>369.777309208308</c:v>
                </c:pt>
                <c:pt idx="159611">
                  <c:v>369.77962596358202</c:v>
                </c:pt>
                <c:pt idx="159612">
                  <c:v>369.78194271885502</c:v>
                </c:pt>
                <c:pt idx="159613">
                  <c:v>369.78425947412899</c:v>
                </c:pt>
                <c:pt idx="159614">
                  <c:v>369.78657622940199</c:v>
                </c:pt>
                <c:pt idx="159615">
                  <c:v>369.78889298467601</c:v>
                </c:pt>
                <c:pt idx="159616">
                  <c:v>369.79120973994901</c:v>
                </c:pt>
                <c:pt idx="159617">
                  <c:v>369.79352649522298</c:v>
                </c:pt>
                <c:pt idx="159618">
                  <c:v>369.79584325049598</c:v>
                </c:pt>
                <c:pt idx="159619">
                  <c:v>369.79816000577</c:v>
                </c:pt>
                <c:pt idx="159620">
                  <c:v>369.800476761043</c:v>
                </c:pt>
                <c:pt idx="159621">
                  <c:v>369.80279351631702</c:v>
                </c:pt>
                <c:pt idx="159622">
                  <c:v>369.80511027159002</c:v>
                </c:pt>
                <c:pt idx="159623">
                  <c:v>369.80742702686399</c:v>
                </c:pt>
                <c:pt idx="159624">
                  <c:v>369.80974378213699</c:v>
                </c:pt>
                <c:pt idx="159625">
                  <c:v>369.81206053741101</c:v>
                </c:pt>
                <c:pt idx="159626">
                  <c:v>369.81437729268401</c:v>
                </c:pt>
                <c:pt idx="159627">
                  <c:v>369.81669404795798</c:v>
                </c:pt>
                <c:pt idx="159628">
                  <c:v>369.81901080323098</c:v>
                </c:pt>
                <c:pt idx="159629">
                  <c:v>369.821327558505</c:v>
                </c:pt>
                <c:pt idx="159630">
                  <c:v>369.823644313778</c:v>
                </c:pt>
                <c:pt idx="159631">
                  <c:v>369.82596106905203</c:v>
                </c:pt>
                <c:pt idx="159632">
                  <c:v>369.82827782432503</c:v>
                </c:pt>
                <c:pt idx="159633">
                  <c:v>369.83059457959899</c:v>
                </c:pt>
                <c:pt idx="159634">
                  <c:v>369.83291133487199</c:v>
                </c:pt>
                <c:pt idx="159635">
                  <c:v>369.83522809014602</c:v>
                </c:pt>
                <c:pt idx="159636">
                  <c:v>369.83754484541998</c:v>
                </c:pt>
                <c:pt idx="159637">
                  <c:v>369.83986160069298</c:v>
                </c:pt>
                <c:pt idx="159638">
                  <c:v>369.84217835596701</c:v>
                </c:pt>
                <c:pt idx="159639">
                  <c:v>369.84449511124001</c:v>
                </c:pt>
                <c:pt idx="159640">
                  <c:v>369.84681186651397</c:v>
                </c:pt>
                <c:pt idx="159641">
                  <c:v>369.84912862178697</c:v>
                </c:pt>
                <c:pt idx="159642">
                  <c:v>369.851445377061</c:v>
                </c:pt>
                <c:pt idx="159643">
                  <c:v>369.853762132334</c:v>
                </c:pt>
                <c:pt idx="159644">
                  <c:v>369.85607888760802</c:v>
                </c:pt>
                <c:pt idx="159645">
                  <c:v>369.85839564288102</c:v>
                </c:pt>
                <c:pt idx="159646">
                  <c:v>369.86071239815499</c:v>
                </c:pt>
                <c:pt idx="159647">
                  <c:v>369.86302915342799</c:v>
                </c:pt>
                <c:pt idx="159648">
                  <c:v>369.86534590870201</c:v>
                </c:pt>
                <c:pt idx="159649">
                  <c:v>369.86766266397501</c:v>
                </c:pt>
                <c:pt idx="159650">
                  <c:v>369.86997941924898</c:v>
                </c:pt>
                <c:pt idx="159651">
                  <c:v>369.87229617452198</c:v>
                </c:pt>
                <c:pt idx="159652">
                  <c:v>369.874612929796</c:v>
                </c:pt>
                <c:pt idx="159653">
                  <c:v>369.876929685069</c:v>
                </c:pt>
                <c:pt idx="159654">
                  <c:v>369.87924644034302</c:v>
                </c:pt>
                <c:pt idx="159655">
                  <c:v>369.88156319561602</c:v>
                </c:pt>
                <c:pt idx="159656">
                  <c:v>369.88387995088999</c:v>
                </c:pt>
                <c:pt idx="159657">
                  <c:v>369.88619670616299</c:v>
                </c:pt>
                <c:pt idx="159658">
                  <c:v>369.88851346143701</c:v>
                </c:pt>
                <c:pt idx="159659">
                  <c:v>369.89083021671001</c:v>
                </c:pt>
                <c:pt idx="159660">
                  <c:v>369.89314697198398</c:v>
                </c:pt>
                <c:pt idx="159661">
                  <c:v>369.89546372725698</c:v>
                </c:pt>
                <c:pt idx="159662">
                  <c:v>369.897780482531</c:v>
                </c:pt>
                <c:pt idx="159663">
                  <c:v>369.900097237804</c:v>
                </c:pt>
                <c:pt idx="159664">
                  <c:v>369.90241399307803</c:v>
                </c:pt>
                <c:pt idx="159665">
                  <c:v>369.90473074835103</c:v>
                </c:pt>
                <c:pt idx="159666">
                  <c:v>369.90704750362499</c:v>
                </c:pt>
                <c:pt idx="159667">
                  <c:v>369.90936425889799</c:v>
                </c:pt>
                <c:pt idx="159668">
                  <c:v>369.91168101417202</c:v>
                </c:pt>
                <c:pt idx="159669">
                  <c:v>369.91399776944502</c:v>
                </c:pt>
                <c:pt idx="159670">
                  <c:v>369.91631452471898</c:v>
                </c:pt>
                <c:pt idx="159671">
                  <c:v>369.91863127999198</c:v>
                </c:pt>
                <c:pt idx="159672">
                  <c:v>369.92094803526601</c:v>
                </c:pt>
                <c:pt idx="159673">
                  <c:v>369.92326479053901</c:v>
                </c:pt>
                <c:pt idx="159674">
                  <c:v>369.92558154581297</c:v>
                </c:pt>
                <c:pt idx="159675">
                  <c:v>369.92789830108597</c:v>
                </c:pt>
                <c:pt idx="159676">
                  <c:v>369.93021505636</c:v>
                </c:pt>
                <c:pt idx="159677">
                  <c:v>369.932531811633</c:v>
                </c:pt>
                <c:pt idx="159678">
                  <c:v>369.93484856690702</c:v>
                </c:pt>
                <c:pt idx="159679">
                  <c:v>369.93716532218099</c:v>
                </c:pt>
                <c:pt idx="159680">
                  <c:v>369.93948207745399</c:v>
                </c:pt>
                <c:pt idx="159681">
                  <c:v>369.94179883272801</c:v>
                </c:pt>
                <c:pt idx="159682">
                  <c:v>369.94411558800101</c:v>
                </c:pt>
                <c:pt idx="159683">
                  <c:v>369.94643234327498</c:v>
                </c:pt>
                <c:pt idx="159684">
                  <c:v>369.94874909854798</c:v>
                </c:pt>
                <c:pt idx="159685">
                  <c:v>369.951065853822</c:v>
                </c:pt>
                <c:pt idx="159686">
                  <c:v>369.953382609095</c:v>
                </c:pt>
                <c:pt idx="159687">
                  <c:v>369.95569936436902</c:v>
                </c:pt>
                <c:pt idx="159688">
                  <c:v>369.95801611964202</c:v>
                </c:pt>
                <c:pt idx="159689">
                  <c:v>369.96033287491599</c:v>
                </c:pt>
                <c:pt idx="159690">
                  <c:v>369.96264963018899</c:v>
                </c:pt>
                <c:pt idx="159691">
                  <c:v>369.96496638546301</c:v>
                </c:pt>
                <c:pt idx="159692">
                  <c:v>369.96728314073601</c:v>
                </c:pt>
                <c:pt idx="159693">
                  <c:v>369.96959989600998</c:v>
                </c:pt>
                <c:pt idx="159694">
                  <c:v>369.97191665128298</c:v>
                </c:pt>
                <c:pt idx="159695">
                  <c:v>369.974233406557</c:v>
                </c:pt>
                <c:pt idx="159696">
                  <c:v>369.97655016183</c:v>
                </c:pt>
                <c:pt idx="159697">
                  <c:v>369.97886691710403</c:v>
                </c:pt>
                <c:pt idx="159698">
                  <c:v>369.98118367237703</c:v>
                </c:pt>
                <c:pt idx="159699">
                  <c:v>369.98350042765099</c:v>
                </c:pt>
                <c:pt idx="159700">
                  <c:v>369.985817182924</c:v>
                </c:pt>
                <c:pt idx="159701">
                  <c:v>369.98813393819802</c:v>
                </c:pt>
                <c:pt idx="159702">
                  <c:v>369.99045069347102</c:v>
                </c:pt>
                <c:pt idx="159703">
                  <c:v>369.99276744874498</c:v>
                </c:pt>
                <c:pt idx="159704">
                  <c:v>369.99508420401799</c:v>
                </c:pt>
                <c:pt idx="159705">
                  <c:v>369.99740095929201</c:v>
                </c:pt>
                <c:pt idx="159706">
                  <c:v>369.99971771456501</c:v>
                </c:pt>
                <c:pt idx="159707">
                  <c:v>370.00203446983897</c:v>
                </c:pt>
                <c:pt idx="159708">
                  <c:v>370.00435122511198</c:v>
                </c:pt>
                <c:pt idx="159709">
                  <c:v>370.006667980386</c:v>
                </c:pt>
                <c:pt idx="159710">
                  <c:v>370.008984735659</c:v>
                </c:pt>
                <c:pt idx="159711">
                  <c:v>370.01130149093302</c:v>
                </c:pt>
                <c:pt idx="159712">
                  <c:v>370.01361824620602</c:v>
                </c:pt>
                <c:pt idx="159713">
                  <c:v>370.01593500147999</c:v>
                </c:pt>
                <c:pt idx="159714">
                  <c:v>370.01825175675299</c:v>
                </c:pt>
                <c:pt idx="159715">
                  <c:v>370.02056851202701</c:v>
                </c:pt>
                <c:pt idx="159716">
                  <c:v>370.02288526730001</c:v>
                </c:pt>
                <c:pt idx="159717">
                  <c:v>370.02520202257398</c:v>
                </c:pt>
                <c:pt idx="159718">
                  <c:v>370.02751877784698</c:v>
                </c:pt>
                <c:pt idx="159719">
                  <c:v>370.029835533121</c:v>
                </c:pt>
                <c:pt idx="159720">
                  <c:v>370.032152288394</c:v>
                </c:pt>
                <c:pt idx="159721">
                  <c:v>370.03446904366803</c:v>
                </c:pt>
                <c:pt idx="159722">
                  <c:v>370.03678579894199</c:v>
                </c:pt>
                <c:pt idx="159723">
                  <c:v>370.03910255421499</c:v>
                </c:pt>
                <c:pt idx="159724">
                  <c:v>370.04141930948902</c:v>
                </c:pt>
                <c:pt idx="159725">
                  <c:v>370.04373606476202</c:v>
                </c:pt>
                <c:pt idx="159726">
                  <c:v>370.04605282003598</c:v>
                </c:pt>
                <c:pt idx="159727">
                  <c:v>370.04836957530898</c:v>
                </c:pt>
                <c:pt idx="159728">
                  <c:v>370.05068633058301</c:v>
                </c:pt>
                <c:pt idx="159729">
                  <c:v>370.05300308585601</c:v>
                </c:pt>
                <c:pt idx="159730">
                  <c:v>370.05531984112997</c:v>
                </c:pt>
                <c:pt idx="159731">
                  <c:v>370.05763659640297</c:v>
                </c:pt>
                <c:pt idx="159732">
                  <c:v>370.059953351677</c:v>
                </c:pt>
                <c:pt idx="159733">
                  <c:v>370.06227010695</c:v>
                </c:pt>
                <c:pt idx="159734">
                  <c:v>370.06458686222402</c:v>
                </c:pt>
                <c:pt idx="159735">
                  <c:v>370.06690361749702</c:v>
                </c:pt>
                <c:pt idx="159736">
                  <c:v>370.06922037277099</c:v>
                </c:pt>
                <c:pt idx="159737">
                  <c:v>370.07153712804399</c:v>
                </c:pt>
                <c:pt idx="159738">
                  <c:v>370.07385388331801</c:v>
                </c:pt>
                <c:pt idx="159739">
                  <c:v>370.07617063859101</c:v>
                </c:pt>
                <c:pt idx="159740">
                  <c:v>370.07848739386498</c:v>
                </c:pt>
                <c:pt idx="159741">
                  <c:v>370.08080414913798</c:v>
                </c:pt>
                <c:pt idx="159742">
                  <c:v>370.083120904412</c:v>
                </c:pt>
                <c:pt idx="159743">
                  <c:v>370.085437659685</c:v>
                </c:pt>
                <c:pt idx="159744">
                  <c:v>370.08775441495902</c:v>
                </c:pt>
                <c:pt idx="159745">
                  <c:v>370.09007117023202</c:v>
                </c:pt>
                <c:pt idx="159746">
                  <c:v>370.09238792550599</c:v>
                </c:pt>
                <c:pt idx="159747">
                  <c:v>370.09470468077899</c:v>
                </c:pt>
                <c:pt idx="159748">
                  <c:v>370.09702143605301</c:v>
                </c:pt>
                <c:pt idx="159749">
                  <c:v>370.09933819132601</c:v>
                </c:pt>
                <c:pt idx="159750">
                  <c:v>370.10165494659998</c:v>
                </c:pt>
                <c:pt idx="159751">
                  <c:v>370.10397170187298</c:v>
                </c:pt>
                <c:pt idx="159752">
                  <c:v>370.106288457147</c:v>
                </c:pt>
                <c:pt idx="159753">
                  <c:v>370.10860521242</c:v>
                </c:pt>
                <c:pt idx="159754">
                  <c:v>370.11092196769403</c:v>
                </c:pt>
                <c:pt idx="159755">
                  <c:v>370.11323872296703</c:v>
                </c:pt>
                <c:pt idx="159756">
                  <c:v>370.11555547824099</c:v>
                </c:pt>
                <c:pt idx="159757">
                  <c:v>370.11787223351399</c:v>
                </c:pt>
                <c:pt idx="159758">
                  <c:v>370.12018898878802</c:v>
                </c:pt>
                <c:pt idx="159759">
                  <c:v>370.12250574406102</c:v>
                </c:pt>
                <c:pt idx="159760">
                  <c:v>370.12482249933498</c:v>
                </c:pt>
                <c:pt idx="159761">
                  <c:v>370.12713925460798</c:v>
                </c:pt>
                <c:pt idx="159762">
                  <c:v>370.12945600988201</c:v>
                </c:pt>
                <c:pt idx="159763">
                  <c:v>370.13177276515501</c:v>
                </c:pt>
                <c:pt idx="159764">
                  <c:v>370.13408952042897</c:v>
                </c:pt>
                <c:pt idx="159765">
                  <c:v>370.136406275703</c:v>
                </c:pt>
                <c:pt idx="159766">
                  <c:v>370.138723030976</c:v>
                </c:pt>
                <c:pt idx="159767">
                  <c:v>370.14103978625002</c:v>
                </c:pt>
                <c:pt idx="159768">
                  <c:v>370.14335654152302</c:v>
                </c:pt>
                <c:pt idx="159769">
                  <c:v>370.14567329679699</c:v>
                </c:pt>
                <c:pt idx="159770">
                  <c:v>370.14799005206999</c:v>
                </c:pt>
                <c:pt idx="159771">
                  <c:v>370.15030680734401</c:v>
                </c:pt>
                <c:pt idx="159772">
                  <c:v>370.15262356261701</c:v>
                </c:pt>
                <c:pt idx="159773">
                  <c:v>370.15494031789098</c:v>
                </c:pt>
                <c:pt idx="159774">
                  <c:v>370.15725707316398</c:v>
                </c:pt>
                <c:pt idx="159775">
                  <c:v>370.159573828438</c:v>
                </c:pt>
                <c:pt idx="159776">
                  <c:v>370.161890583711</c:v>
                </c:pt>
                <c:pt idx="159777">
                  <c:v>370.16420733898502</c:v>
                </c:pt>
                <c:pt idx="159778">
                  <c:v>370.16652409425802</c:v>
                </c:pt>
                <c:pt idx="159779">
                  <c:v>370.16884084953199</c:v>
                </c:pt>
                <c:pt idx="159780">
                  <c:v>370.17115760480499</c:v>
                </c:pt>
                <c:pt idx="159781">
                  <c:v>370.17347436007901</c:v>
                </c:pt>
                <c:pt idx="159782">
                  <c:v>370.17579111535201</c:v>
                </c:pt>
                <c:pt idx="159783">
                  <c:v>370.17810787062598</c:v>
                </c:pt>
                <c:pt idx="159784">
                  <c:v>370.18042462589898</c:v>
                </c:pt>
                <c:pt idx="159785">
                  <c:v>370.182741381173</c:v>
                </c:pt>
                <c:pt idx="159786">
                  <c:v>370.185058136446</c:v>
                </c:pt>
                <c:pt idx="159787">
                  <c:v>370.18737489172003</c:v>
                </c:pt>
                <c:pt idx="159788">
                  <c:v>370.18969164699303</c:v>
                </c:pt>
                <c:pt idx="159789">
                  <c:v>370.19200840226699</c:v>
                </c:pt>
                <c:pt idx="159790">
                  <c:v>370.19432515753999</c:v>
                </c:pt>
                <c:pt idx="159791">
                  <c:v>370.19664191281402</c:v>
                </c:pt>
                <c:pt idx="159792">
                  <c:v>370.19895866808702</c:v>
                </c:pt>
                <c:pt idx="159793">
                  <c:v>370.20127542336098</c:v>
                </c:pt>
                <c:pt idx="159794">
                  <c:v>370.20359217863398</c:v>
                </c:pt>
                <c:pt idx="159795">
                  <c:v>370.20590893390801</c:v>
                </c:pt>
                <c:pt idx="159796">
                  <c:v>370.20822568918101</c:v>
                </c:pt>
                <c:pt idx="159797">
                  <c:v>370.21054244445497</c:v>
                </c:pt>
                <c:pt idx="159798">
                  <c:v>370.21285919972797</c:v>
                </c:pt>
                <c:pt idx="159799">
                  <c:v>370.215175955002</c:v>
                </c:pt>
                <c:pt idx="159800">
                  <c:v>370.217492710275</c:v>
                </c:pt>
                <c:pt idx="159801">
                  <c:v>370.21980946554902</c:v>
                </c:pt>
                <c:pt idx="159802">
                  <c:v>370.22212622082202</c:v>
                </c:pt>
                <c:pt idx="159803">
                  <c:v>370.22444297609599</c:v>
                </c:pt>
                <c:pt idx="159804">
                  <c:v>370.22675973136899</c:v>
                </c:pt>
                <c:pt idx="159805">
                  <c:v>370.22907648664301</c:v>
                </c:pt>
                <c:pt idx="159806">
                  <c:v>370.23139324191601</c:v>
                </c:pt>
                <c:pt idx="159807">
                  <c:v>370.23370999718998</c:v>
                </c:pt>
                <c:pt idx="159808">
                  <c:v>370.236026752464</c:v>
                </c:pt>
                <c:pt idx="159809">
                  <c:v>370.238343507737</c:v>
                </c:pt>
                <c:pt idx="159810">
                  <c:v>370.24066026301102</c:v>
                </c:pt>
                <c:pt idx="159811">
                  <c:v>370.24297701828402</c:v>
                </c:pt>
                <c:pt idx="159812">
                  <c:v>370.24529377355799</c:v>
                </c:pt>
                <c:pt idx="159813">
                  <c:v>370.24761052883099</c:v>
                </c:pt>
                <c:pt idx="159814">
                  <c:v>370.24992728410501</c:v>
                </c:pt>
                <c:pt idx="159815">
                  <c:v>370.25224403937801</c:v>
                </c:pt>
                <c:pt idx="159816">
                  <c:v>370.25456079465198</c:v>
                </c:pt>
                <c:pt idx="159817">
                  <c:v>370.25687754992498</c:v>
                </c:pt>
                <c:pt idx="159818">
                  <c:v>370.259194305199</c:v>
                </c:pt>
                <c:pt idx="159819">
                  <c:v>370.261511060472</c:v>
                </c:pt>
                <c:pt idx="159820">
                  <c:v>370.26382781574603</c:v>
                </c:pt>
                <c:pt idx="159821">
                  <c:v>370.26614457101903</c:v>
                </c:pt>
                <c:pt idx="159822">
                  <c:v>370.26846132629299</c:v>
                </c:pt>
                <c:pt idx="159823">
                  <c:v>370.27077808156599</c:v>
                </c:pt>
                <c:pt idx="159824">
                  <c:v>370.27309483684002</c:v>
                </c:pt>
                <c:pt idx="159825">
                  <c:v>370.27541159211302</c:v>
                </c:pt>
                <c:pt idx="159826">
                  <c:v>370.27772834738698</c:v>
                </c:pt>
                <c:pt idx="159827">
                  <c:v>370.28004510265998</c:v>
                </c:pt>
                <c:pt idx="159828">
                  <c:v>370.28236185793401</c:v>
                </c:pt>
                <c:pt idx="159829">
                  <c:v>370.28467861320701</c:v>
                </c:pt>
                <c:pt idx="159830">
                  <c:v>370.28699536848097</c:v>
                </c:pt>
                <c:pt idx="159831">
                  <c:v>370.28931212375397</c:v>
                </c:pt>
                <c:pt idx="159832">
                  <c:v>370.291628879028</c:v>
                </c:pt>
                <c:pt idx="159833">
                  <c:v>370.293945634301</c:v>
                </c:pt>
                <c:pt idx="159834">
                  <c:v>370.29626238957502</c:v>
                </c:pt>
                <c:pt idx="159835">
                  <c:v>370.29857914484802</c:v>
                </c:pt>
                <c:pt idx="159836">
                  <c:v>370.30089590012199</c:v>
                </c:pt>
                <c:pt idx="159837">
                  <c:v>370.30321265539499</c:v>
                </c:pt>
                <c:pt idx="159838">
                  <c:v>370.30552941066901</c:v>
                </c:pt>
                <c:pt idx="159839">
                  <c:v>370.30784616594201</c:v>
                </c:pt>
                <c:pt idx="159840">
                  <c:v>370.31016292121598</c:v>
                </c:pt>
                <c:pt idx="159841">
                  <c:v>370.31247967648898</c:v>
                </c:pt>
                <c:pt idx="159842">
                  <c:v>370.314796431763</c:v>
                </c:pt>
                <c:pt idx="159843">
                  <c:v>370.317113187036</c:v>
                </c:pt>
                <c:pt idx="159844">
                  <c:v>370.31942994231002</c:v>
                </c:pt>
                <c:pt idx="159845">
                  <c:v>370.32174669758302</c:v>
                </c:pt>
                <c:pt idx="159846">
                  <c:v>370.32406345285699</c:v>
                </c:pt>
                <c:pt idx="159847">
                  <c:v>370.32638020812999</c:v>
                </c:pt>
                <c:pt idx="159848">
                  <c:v>370.32869696340401</c:v>
                </c:pt>
                <c:pt idx="159849">
                  <c:v>370.33101371867701</c:v>
                </c:pt>
                <c:pt idx="159850">
                  <c:v>370.33333047395098</c:v>
                </c:pt>
                <c:pt idx="159851">
                  <c:v>370.335647229225</c:v>
                </c:pt>
                <c:pt idx="159852">
                  <c:v>370.337963984498</c:v>
                </c:pt>
                <c:pt idx="159853">
                  <c:v>370.34028073977203</c:v>
                </c:pt>
                <c:pt idx="159854">
                  <c:v>370.34259749504503</c:v>
                </c:pt>
                <c:pt idx="159855">
                  <c:v>370.34491425031899</c:v>
                </c:pt>
                <c:pt idx="159856">
                  <c:v>370.34723100559199</c:v>
                </c:pt>
                <c:pt idx="159857">
                  <c:v>370.34954776086602</c:v>
                </c:pt>
                <c:pt idx="159858">
                  <c:v>370.35186451613902</c:v>
                </c:pt>
                <c:pt idx="159859">
                  <c:v>370.35418127141298</c:v>
                </c:pt>
                <c:pt idx="159860">
                  <c:v>370.35649802668598</c:v>
                </c:pt>
                <c:pt idx="159861">
                  <c:v>370.35881478196001</c:v>
                </c:pt>
                <c:pt idx="159862">
                  <c:v>370.36113153723301</c:v>
                </c:pt>
                <c:pt idx="159863">
                  <c:v>370.36344829250697</c:v>
                </c:pt>
                <c:pt idx="159864">
                  <c:v>370.36576504777997</c:v>
                </c:pt>
                <c:pt idx="159865">
                  <c:v>370.368081803054</c:v>
                </c:pt>
                <c:pt idx="159866">
                  <c:v>370.370398558327</c:v>
                </c:pt>
                <c:pt idx="159867">
                  <c:v>370.37271531360102</c:v>
                </c:pt>
                <c:pt idx="159868">
                  <c:v>370.37503206887402</c:v>
                </c:pt>
                <c:pt idx="159869">
                  <c:v>370.37734882414799</c:v>
                </c:pt>
                <c:pt idx="159870">
                  <c:v>370.37966557942099</c:v>
                </c:pt>
                <c:pt idx="159871">
                  <c:v>370.38198233469501</c:v>
                </c:pt>
                <c:pt idx="159872">
                  <c:v>370.38429908996801</c:v>
                </c:pt>
                <c:pt idx="159873">
                  <c:v>370.38661584524198</c:v>
                </c:pt>
                <c:pt idx="159874">
                  <c:v>370.38893260051498</c:v>
                </c:pt>
                <c:pt idx="159875">
                  <c:v>370.391249355789</c:v>
                </c:pt>
                <c:pt idx="159876">
                  <c:v>370.393566111062</c:v>
                </c:pt>
                <c:pt idx="159877">
                  <c:v>370.39588286633602</c:v>
                </c:pt>
                <c:pt idx="159878">
                  <c:v>370.39819962160902</c:v>
                </c:pt>
                <c:pt idx="159879">
                  <c:v>370.40051637688299</c:v>
                </c:pt>
                <c:pt idx="159880">
                  <c:v>370.40283313215599</c:v>
                </c:pt>
                <c:pt idx="159881">
                  <c:v>370.40514988743001</c:v>
                </c:pt>
                <c:pt idx="159882">
                  <c:v>370.40746664270301</c:v>
                </c:pt>
                <c:pt idx="159883">
                  <c:v>370.40978339797698</c:v>
                </c:pt>
                <c:pt idx="159884">
                  <c:v>370.41210015324998</c:v>
                </c:pt>
                <c:pt idx="159885">
                  <c:v>370.414416908524</c:v>
                </c:pt>
                <c:pt idx="159886">
                  <c:v>370.416733663797</c:v>
                </c:pt>
                <c:pt idx="159887">
                  <c:v>370.41905041907103</c:v>
                </c:pt>
                <c:pt idx="159888">
                  <c:v>370.42136717434403</c:v>
                </c:pt>
                <c:pt idx="159889">
                  <c:v>370.42368392961799</c:v>
                </c:pt>
                <c:pt idx="159890">
                  <c:v>370.42600068489099</c:v>
                </c:pt>
                <c:pt idx="159891">
                  <c:v>370.42831744016502</c:v>
                </c:pt>
                <c:pt idx="159892">
                  <c:v>370.43063419543898</c:v>
                </c:pt>
                <c:pt idx="159893">
                  <c:v>370.43295095071198</c:v>
                </c:pt>
                <c:pt idx="159894">
                  <c:v>370.43526770598601</c:v>
                </c:pt>
                <c:pt idx="159895">
                  <c:v>370.43758446125901</c:v>
                </c:pt>
                <c:pt idx="159896">
                  <c:v>370.43990121653297</c:v>
                </c:pt>
                <c:pt idx="159897">
                  <c:v>370.44221797180597</c:v>
                </c:pt>
                <c:pt idx="159898">
                  <c:v>370.44453472708</c:v>
                </c:pt>
                <c:pt idx="159899">
                  <c:v>370.446851482353</c:v>
                </c:pt>
                <c:pt idx="159900">
                  <c:v>370.44916823762702</c:v>
                </c:pt>
                <c:pt idx="159901">
                  <c:v>370.45148499290002</c:v>
                </c:pt>
                <c:pt idx="159902">
                  <c:v>370.45380174817399</c:v>
                </c:pt>
                <c:pt idx="159903">
                  <c:v>370.45611850344699</c:v>
                </c:pt>
                <c:pt idx="159904">
                  <c:v>370.45843525872101</c:v>
                </c:pt>
                <c:pt idx="159905">
                  <c:v>370.46075201399401</c:v>
                </c:pt>
                <c:pt idx="159906">
                  <c:v>370.46306876926798</c:v>
                </c:pt>
                <c:pt idx="159907">
                  <c:v>370.46538552454098</c:v>
                </c:pt>
                <c:pt idx="159908">
                  <c:v>370.467702279815</c:v>
                </c:pt>
                <c:pt idx="159909">
                  <c:v>370.470019035088</c:v>
                </c:pt>
                <c:pt idx="159910">
                  <c:v>370.47233579036202</c:v>
                </c:pt>
                <c:pt idx="159911">
                  <c:v>370.47465254563502</c:v>
                </c:pt>
                <c:pt idx="159912">
                  <c:v>370.47696930090899</c:v>
                </c:pt>
                <c:pt idx="159913">
                  <c:v>370.47928605618199</c:v>
                </c:pt>
                <c:pt idx="159914">
                  <c:v>370.48160281145601</c:v>
                </c:pt>
                <c:pt idx="159915">
                  <c:v>370.48391956672901</c:v>
                </c:pt>
                <c:pt idx="159916">
                  <c:v>370.48623632200298</c:v>
                </c:pt>
                <c:pt idx="159917">
                  <c:v>370.48855307727598</c:v>
                </c:pt>
                <c:pt idx="159918">
                  <c:v>370.49086983255</c:v>
                </c:pt>
                <c:pt idx="159919">
                  <c:v>370.493186587823</c:v>
                </c:pt>
                <c:pt idx="159920">
                  <c:v>370.49550334309703</c:v>
                </c:pt>
                <c:pt idx="159921">
                  <c:v>370.49782009837003</c:v>
                </c:pt>
                <c:pt idx="159922">
                  <c:v>370.50013685364399</c:v>
                </c:pt>
                <c:pt idx="159923">
                  <c:v>370.50245360891699</c:v>
                </c:pt>
                <c:pt idx="159924">
                  <c:v>370.50477036419102</c:v>
                </c:pt>
                <c:pt idx="159925">
                  <c:v>370.50708711946402</c:v>
                </c:pt>
                <c:pt idx="159926">
                  <c:v>370.50940387473798</c:v>
                </c:pt>
                <c:pt idx="159927">
                  <c:v>370.51172063001098</c:v>
                </c:pt>
                <c:pt idx="159928">
                  <c:v>370.51403738528501</c:v>
                </c:pt>
                <c:pt idx="159929">
                  <c:v>370.51635414055801</c:v>
                </c:pt>
                <c:pt idx="159930">
                  <c:v>370.51867089583197</c:v>
                </c:pt>
                <c:pt idx="159931">
                  <c:v>370.52098765110497</c:v>
                </c:pt>
                <c:pt idx="159932">
                  <c:v>370.523304406379</c:v>
                </c:pt>
                <c:pt idx="159933">
                  <c:v>370.525621161652</c:v>
                </c:pt>
                <c:pt idx="159934">
                  <c:v>370.52793791692602</c:v>
                </c:pt>
                <c:pt idx="159935">
                  <c:v>370.53025467219999</c:v>
                </c:pt>
                <c:pt idx="159936">
                  <c:v>370.53257142747299</c:v>
                </c:pt>
                <c:pt idx="159937">
                  <c:v>370.53488818274701</c:v>
                </c:pt>
                <c:pt idx="159938">
                  <c:v>370.53720493802001</c:v>
                </c:pt>
                <c:pt idx="159939">
                  <c:v>370.53952169329398</c:v>
                </c:pt>
                <c:pt idx="159940">
                  <c:v>370.54183844856698</c:v>
                </c:pt>
                <c:pt idx="159941">
                  <c:v>370.544155203841</c:v>
                </c:pt>
                <c:pt idx="159942">
                  <c:v>370.546471959114</c:v>
                </c:pt>
                <c:pt idx="159943">
                  <c:v>370.54878871438802</c:v>
                </c:pt>
                <c:pt idx="159944">
                  <c:v>370.55110546966102</c:v>
                </c:pt>
                <c:pt idx="159945">
                  <c:v>370.55342222493499</c:v>
                </c:pt>
                <c:pt idx="159946">
                  <c:v>370.55573898020799</c:v>
                </c:pt>
                <c:pt idx="159947">
                  <c:v>370.55805573548201</c:v>
                </c:pt>
                <c:pt idx="159948">
                  <c:v>370.56037249075501</c:v>
                </c:pt>
                <c:pt idx="159949">
                  <c:v>370.56268924602898</c:v>
                </c:pt>
                <c:pt idx="159950">
                  <c:v>370.56500600130198</c:v>
                </c:pt>
                <c:pt idx="159951">
                  <c:v>370.567322756576</c:v>
                </c:pt>
                <c:pt idx="159952">
                  <c:v>370.569639511849</c:v>
                </c:pt>
                <c:pt idx="159953">
                  <c:v>370.57195626712303</c:v>
                </c:pt>
                <c:pt idx="159954">
                  <c:v>370.57427302239603</c:v>
                </c:pt>
                <c:pt idx="159955">
                  <c:v>370.57658977766999</c:v>
                </c:pt>
                <c:pt idx="159956">
                  <c:v>370.57890653294299</c:v>
                </c:pt>
                <c:pt idx="159957">
                  <c:v>370.58122328821702</c:v>
                </c:pt>
                <c:pt idx="159958">
                  <c:v>370.58354004349002</c:v>
                </c:pt>
                <c:pt idx="159959">
                  <c:v>370.58585679876398</c:v>
                </c:pt>
                <c:pt idx="159960">
                  <c:v>370.58817355403698</c:v>
                </c:pt>
                <c:pt idx="159961">
                  <c:v>370.59049030931101</c:v>
                </c:pt>
                <c:pt idx="159962">
                  <c:v>370.59280706458401</c:v>
                </c:pt>
                <c:pt idx="159963">
                  <c:v>370.59512381985797</c:v>
                </c:pt>
                <c:pt idx="159964">
                  <c:v>370.59744057513097</c:v>
                </c:pt>
                <c:pt idx="159965">
                  <c:v>370.599757330405</c:v>
                </c:pt>
                <c:pt idx="159966">
                  <c:v>370.602074085678</c:v>
                </c:pt>
                <c:pt idx="159967">
                  <c:v>370.60439084095202</c:v>
                </c:pt>
                <c:pt idx="159968">
                  <c:v>370.60670759622502</c:v>
                </c:pt>
                <c:pt idx="159969">
                  <c:v>370.60902435149899</c:v>
                </c:pt>
                <c:pt idx="159970">
                  <c:v>370.61134110677199</c:v>
                </c:pt>
                <c:pt idx="159971">
                  <c:v>370.61365786204601</c:v>
                </c:pt>
                <c:pt idx="159972">
                  <c:v>370.61597461731901</c:v>
                </c:pt>
                <c:pt idx="159973">
                  <c:v>370.61829137259298</c:v>
                </c:pt>
                <c:pt idx="159974">
                  <c:v>370.62060812786598</c:v>
                </c:pt>
                <c:pt idx="159975">
                  <c:v>370.62292488314</c:v>
                </c:pt>
                <c:pt idx="159976">
                  <c:v>370.625241638413</c:v>
                </c:pt>
                <c:pt idx="159977">
                  <c:v>370.62755839368702</c:v>
                </c:pt>
                <c:pt idx="159978">
                  <c:v>370.62987514896099</c:v>
                </c:pt>
                <c:pt idx="159979">
                  <c:v>370.63219190423399</c:v>
                </c:pt>
                <c:pt idx="159980">
                  <c:v>370.63450865950801</c:v>
                </c:pt>
                <c:pt idx="159981">
                  <c:v>370.63682541478101</c:v>
                </c:pt>
                <c:pt idx="159982">
                  <c:v>370.63914217005498</c:v>
                </c:pt>
                <c:pt idx="159983">
                  <c:v>370.64145892532798</c:v>
                </c:pt>
                <c:pt idx="159984">
                  <c:v>370.643775680602</c:v>
                </c:pt>
                <c:pt idx="159985">
                  <c:v>370.646092435875</c:v>
                </c:pt>
                <c:pt idx="159986">
                  <c:v>370.64840919114903</c:v>
                </c:pt>
                <c:pt idx="159987">
                  <c:v>370.65072594642203</c:v>
                </c:pt>
                <c:pt idx="159988">
                  <c:v>370.65304270169599</c:v>
                </c:pt>
                <c:pt idx="159989">
                  <c:v>370.65535945696899</c:v>
                </c:pt>
                <c:pt idx="159990">
                  <c:v>370.65767621224302</c:v>
                </c:pt>
                <c:pt idx="159991">
                  <c:v>370.65999296751602</c:v>
                </c:pt>
                <c:pt idx="159992">
                  <c:v>370.66230972278998</c:v>
                </c:pt>
                <c:pt idx="159993">
                  <c:v>370.66462647806298</c:v>
                </c:pt>
                <c:pt idx="159994">
                  <c:v>370.66694323333701</c:v>
                </c:pt>
                <c:pt idx="159995">
                  <c:v>370.66925998861001</c:v>
                </c:pt>
                <c:pt idx="159996">
                  <c:v>370.67157674388397</c:v>
                </c:pt>
                <c:pt idx="159997">
                  <c:v>370.67389349915697</c:v>
                </c:pt>
                <c:pt idx="159998">
                  <c:v>370.676210254431</c:v>
                </c:pt>
                <c:pt idx="159999">
                  <c:v>370.678527009704</c:v>
                </c:pt>
                <c:pt idx="160000">
                  <c:v>370.68084376497802</c:v>
                </c:pt>
                <c:pt idx="160001">
                  <c:v>370.68316052025102</c:v>
                </c:pt>
                <c:pt idx="160002">
                  <c:v>370.68547727552499</c:v>
                </c:pt>
                <c:pt idx="160003">
                  <c:v>370.68779403079799</c:v>
                </c:pt>
                <c:pt idx="160004">
                  <c:v>370.69011078607201</c:v>
                </c:pt>
                <c:pt idx="160005">
                  <c:v>370.69242754134501</c:v>
                </c:pt>
                <c:pt idx="160006">
                  <c:v>370.69474429661898</c:v>
                </c:pt>
                <c:pt idx="160007">
                  <c:v>370.69706105189198</c:v>
                </c:pt>
                <c:pt idx="160008">
                  <c:v>370.699377807166</c:v>
                </c:pt>
                <c:pt idx="160009">
                  <c:v>370.701694562439</c:v>
                </c:pt>
                <c:pt idx="160010">
                  <c:v>370.70401131771303</c:v>
                </c:pt>
                <c:pt idx="160011">
                  <c:v>370.70632807298603</c:v>
                </c:pt>
                <c:pt idx="160012">
                  <c:v>370.70864482825999</c:v>
                </c:pt>
                <c:pt idx="160013">
                  <c:v>370.71096158353299</c:v>
                </c:pt>
                <c:pt idx="160014">
                  <c:v>370.71327833880702</c:v>
                </c:pt>
                <c:pt idx="160015">
                  <c:v>370.71559509408002</c:v>
                </c:pt>
                <c:pt idx="160016">
                  <c:v>370.71791184935398</c:v>
                </c:pt>
                <c:pt idx="160017">
                  <c:v>370.72022860462698</c:v>
                </c:pt>
                <c:pt idx="160018">
                  <c:v>370.72254535990101</c:v>
                </c:pt>
                <c:pt idx="160019">
                  <c:v>370.72486211517401</c:v>
                </c:pt>
                <c:pt idx="160020">
                  <c:v>370.72717887044797</c:v>
                </c:pt>
                <c:pt idx="160021">
                  <c:v>370.729495625722</c:v>
                </c:pt>
                <c:pt idx="160022">
                  <c:v>370.731812380995</c:v>
                </c:pt>
                <c:pt idx="160023">
                  <c:v>370.73412913626902</c:v>
                </c:pt>
                <c:pt idx="160024">
                  <c:v>370.73644589154202</c:v>
                </c:pt>
                <c:pt idx="160025">
                  <c:v>370.73876264681599</c:v>
                </c:pt>
                <c:pt idx="160026">
                  <c:v>370.74107940208899</c:v>
                </c:pt>
                <c:pt idx="160027">
                  <c:v>370.74339615736301</c:v>
                </c:pt>
                <c:pt idx="160028">
                  <c:v>370.74571291263601</c:v>
                </c:pt>
                <c:pt idx="160029">
                  <c:v>370.74802966790998</c:v>
                </c:pt>
                <c:pt idx="160030">
                  <c:v>370.75034642318298</c:v>
                </c:pt>
                <c:pt idx="160031">
                  <c:v>370.752663178457</c:v>
                </c:pt>
                <c:pt idx="160032">
                  <c:v>370.75497993373</c:v>
                </c:pt>
                <c:pt idx="160033">
                  <c:v>370.75729668900402</c:v>
                </c:pt>
                <c:pt idx="160034">
                  <c:v>370.75961344427702</c:v>
                </c:pt>
                <c:pt idx="160035">
                  <c:v>370.76193019955099</c:v>
                </c:pt>
                <c:pt idx="160036">
                  <c:v>370.76424695482399</c:v>
                </c:pt>
                <c:pt idx="160037">
                  <c:v>370.76656371009801</c:v>
                </c:pt>
                <c:pt idx="160038">
                  <c:v>370.76888046537101</c:v>
                </c:pt>
                <c:pt idx="160039">
                  <c:v>370.77119722064498</c:v>
                </c:pt>
                <c:pt idx="160040">
                  <c:v>370.77351397591798</c:v>
                </c:pt>
                <c:pt idx="160041">
                  <c:v>370.775830731192</c:v>
                </c:pt>
                <c:pt idx="160042">
                  <c:v>370.778147486465</c:v>
                </c:pt>
                <c:pt idx="160043">
                  <c:v>370.78046424173903</c:v>
                </c:pt>
                <c:pt idx="160044">
                  <c:v>370.78278099701203</c:v>
                </c:pt>
                <c:pt idx="160045">
                  <c:v>370.78509775228599</c:v>
                </c:pt>
                <c:pt idx="160046">
                  <c:v>370.78741450755899</c:v>
                </c:pt>
                <c:pt idx="160047">
                  <c:v>370.78973126283302</c:v>
                </c:pt>
                <c:pt idx="160048">
                  <c:v>370.79204801810602</c:v>
                </c:pt>
                <c:pt idx="160049">
                  <c:v>370.79436477337998</c:v>
                </c:pt>
                <c:pt idx="160050">
                  <c:v>370.79668152865298</c:v>
                </c:pt>
                <c:pt idx="160051">
                  <c:v>370.79899828392701</c:v>
                </c:pt>
                <c:pt idx="160052">
                  <c:v>370.80131503920001</c:v>
                </c:pt>
                <c:pt idx="160053">
                  <c:v>370.80363179447397</c:v>
                </c:pt>
                <c:pt idx="160054">
                  <c:v>370.80594854974697</c:v>
                </c:pt>
                <c:pt idx="160055">
                  <c:v>370.808265305021</c:v>
                </c:pt>
                <c:pt idx="160056">
                  <c:v>370.810582060294</c:v>
                </c:pt>
                <c:pt idx="160057">
                  <c:v>370.81289881556802</c:v>
                </c:pt>
                <c:pt idx="160058">
                  <c:v>370.81521557084102</c:v>
                </c:pt>
                <c:pt idx="160059">
                  <c:v>370.81753232611499</c:v>
                </c:pt>
                <c:pt idx="160060">
                  <c:v>370.81984908138799</c:v>
                </c:pt>
                <c:pt idx="160061">
                  <c:v>370.82216583666201</c:v>
                </c:pt>
                <c:pt idx="160062">
                  <c:v>370.82448259193501</c:v>
                </c:pt>
                <c:pt idx="160063">
                  <c:v>370.82679934720898</c:v>
                </c:pt>
                <c:pt idx="160064">
                  <c:v>370.829116102483</c:v>
                </c:pt>
                <c:pt idx="160065">
                  <c:v>370.831432857756</c:v>
                </c:pt>
                <c:pt idx="160066">
                  <c:v>370.83374961303002</c:v>
                </c:pt>
                <c:pt idx="160067">
                  <c:v>370.83606636830302</c:v>
                </c:pt>
                <c:pt idx="160068">
                  <c:v>370.83838312357699</c:v>
                </c:pt>
                <c:pt idx="160069">
                  <c:v>370.84069987884999</c:v>
                </c:pt>
                <c:pt idx="160070">
                  <c:v>370.84301663412401</c:v>
                </c:pt>
                <c:pt idx="160071">
                  <c:v>370.84533338939701</c:v>
                </c:pt>
                <c:pt idx="160072">
                  <c:v>370.84765014467098</c:v>
                </c:pt>
                <c:pt idx="160073">
                  <c:v>370.84996689994398</c:v>
                </c:pt>
                <c:pt idx="160074">
                  <c:v>370.852283655218</c:v>
                </c:pt>
                <c:pt idx="160075">
                  <c:v>370.854600410491</c:v>
                </c:pt>
                <c:pt idx="160076">
                  <c:v>370.85691716576503</c:v>
                </c:pt>
                <c:pt idx="160077">
                  <c:v>370.85923392103803</c:v>
                </c:pt>
                <c:pt idx="160078">
                  <c:v>370.86155067631199</c:v>
                </c:pt>
                <c:pt idx="160079">
                  <c:v>370.86386743158499</c:v>
                </c:pt>
                <c:pt idx="160080">
                  <c:v>370.86618418685902</c:v>
                </c:pt>
                <c:pt idx="160081">
                  <c:v>370.86850094213202</c:v>
                </c:pt>
                <c:pt idx="160082">
                  <c:v>370.87081769740598</c:v>
                </c:pt>
                <c:pt idx="160083">
                  <c:v>370.87313445267898</c:v>
                </c:pt>
                <c:pt idx="160084">
                  <c:v>370.87545120795301</c:v>
                </c:pt>
                <c:pt idx="160085">
                  <c:v>370.87776796322601</c:v>
                </c:pt>
                <c:pt idx="160086">
                  <c:v>370.88008471849997</c:v>
                </c:pt>
                <c:pt idx="160087">
                  <c:v>370.88240147377297</c:v>
                </c:pt>
                <c:pt idx="160088">
                  <c:v>370.884718229047</c:v>
                </c:pt>
                <c:pt idx="160089">
                  <c:v>370.88703498432</c:v>
                </c:pt>
                <c:pt idx="160090">
                  <c:v>370.88935173959402</c:v>
                </c:pt>
                <c:pt idx="160091">
                  <c:v>370.89166849486702</c:v>
                </c:pt>
                <c:pt idx="160092">
                  <c:v>370.89398525014099</c:v>
                </c:pt>
                <c:pt idx="160093">
                  <c:v>370.89630200541399</c:v>
                </c:pt>
                <c:pt idx="160094">
                  <c:v>370.89861876068801</c:v>
                </c:pt>
                <c:pt idx="160095">
                  <c:v>370.90093551596101</c:v>
                </c:pt>
                <c:pt idx="160096">
                  <c:v>370.90325227123498</c:v>
                </c:pt>
                <c:pt idx="160097">
                  <c:v>370.90556902650798</c:v>
                </c:pt>
                <c:pt idx="160098">
                  <c:v>370.907885781782</c:v>
                </c:pt>
                <c:pt idx="160099">
                  <c:v>370.910202537055</c:v>
                </c:pt>
                <c:pt idx="160100">
                  <c:v>370.91251929232902</c:v>
                </c:pt>
                <c:pt idx="160101">
                  <c:v>370.91483604760202</c:v>
                </c:pt>
                <c:pt idx="160102">
                  <c:v>370.91715280287599</c:v>
                </c:pt>
                <c:pt idx="160103">
                  <c:v>370.91946955814899</c:v>
                </c:pt>
                <c:pt idx="160104">
                  <c:v>370.92178631342301</c:v>
                </c:pt>
                <c:pt idx="160105">
                  <c:v>370.92410306869601</c:v>
                </c:pt>
                <c:pt idx="160106">
                  <c:v>370.92641982396998</c:v>
                </c:pt>
                <c:pt idx="160107">
                  <c:v>370.928736579244</c:v>
                </c:pt>
                <c:pt idx="160108">
                  <c:v>370.931053334517</c:v>
                </c:pt>
                <c:pt idx="160109">
                  <c:v>370.93337008979103</c:v>
                </c:pt>
                <c:pt idx="160110">
                  <c:v>370.93568684506403</c:v>
                </c:pt>
                <c:pt idx="160111">
                  <c:v>370.93800360033799</c:v>
                </c:pt>
                <c:pt idx="160112">
                  <c:v>370.94032035561099</c:v>
                </c:pt>
                <c:pt idx="160113">
                  <c:v>370.94263711088502</c:v>
                </c:pt>
                <c:pt idx="160114">
                  <c:v>370.94495386615802</c:v>
                </c:pt>
                <c:pt idx="160115">
                  <c:v>370.94727062143198</c:v>
                </c:pt>
                <c:pt idx="160116">
                  <c:v>370.94958737670498</c:v>
                </c:pt>
                <c:pt idx="160117">
                  <c:v>370.95190413197901</c:v>
                </c:pt>
                <c:pt idx="160118">
                  <c:v>370.95422088725201</c:v>
                </c:pt>
                <c:pt idx="160119">
                  <c:v>370.95653764252597</c:v>
                </c:pt>
                <c:pt idx="160120">
                  <c:v>370.95885439779897</c:v>
                </c:pt>
                <c:pt idx="160121">
                  <c:v>370.961171153073</c:v>
                </c:pt>
                <c:pt idx="160122">
                  <c:v>370.963487908346</c:v>
                </c:pt>
                <c:pt idx="160123">
                  <c:v>370.96580466362002</c:v>
                </c:pt>
                <c:pt idx="160124">
                  <c:v>370.96812141889302</c:v>
                </c:pt>
                <c:pt idx="160125">
                  <c:v>370.97043817416699</c:v>
                </c:pt>
                <c:pt idx="160126">
                  <c:v>370.97275492943999</c:v>
                </c:pt>
                <c:pt idx="160127">
                  <c:v>370.97507168471401</c:v>
                </c:pt>
                <c:pt idx="160128">
                  <c:v>370.97738843998701</c:v>
                </c:pt>
                <c:pt idx="160129">
                  <c:v>370.97970519526098</c:v>
                </c:pt>
                <c:pt idx="160130">
                  <c:v>370.98202195053398</c:v>
                </c:pt>
                <c:pt idx="160131">
                  <c:v>370.984338705808</c:v>
                </c:pt>
                <c:pt idx="160132">
                  <c:v>370.986655461081</c:v>
                </c:pt>
                <c:pt idx="160133">
                  <c:v>370.98897221635502</c:v>
                </c:pt>
                <c:pt idx="160134">
                  <c:v>370.99128897162802</c:v>
                </c:pt>
                <c:pt idx="160135">
                  <c:v>370.99360572690199</c:v>
                </c:pt>
                <c:pt idx="160136">
                  <c:v>370.99592248217499</c:v>
                </c:pt>
                <c:pt idx="160137">
                  <c:v>370.99823923744901</c:v>
                </c:pt>
                <c:pt idx="160138">
                  <c:v>371.00055599272201</c:v>
                </c:pt>
                <c:pt idx="160139">
                  <c:v>371.00287274799598</c:v>
                </c:pt>
                <c:pt idx="160140">
                  <c:v>371.00518950326898</c:v>
                </c:pt>
                <c:pt idx="160141">
                  <c:v>371.007506258543</c:v>
                </c:pt>
                <c:pt idx="160142">
                  <c:v>371.009823013816</c:v>
                </c:pt>
                <c:pt idx="160143">
                  <c:v>371.01213976909003</c:v>
                </c:pt>
                <c:pt idx="160144">
                  <c:v>371.01445652436303</c:v>
                </c:pt>
                <c:pt idx="160145">
                  <c:v>371.01677327963699</c:v>
                </c:pt>
                <c:pt idx="160146">
                  <c:v>371.01909003490999</c:v>
                </c:pt>
                <c:pt idx="160147">
                  <c:v>371.02140679018402</c:v>
                </c:pt>
                <c:pt idx="160148">
                  <c:v>371.02372354545702</c:v>
                </c:pt>
                <c:pt idx="160149">
                  <c:v>371.02604030073098</c:v>
                </c:pt>
                <c:pt idx="160150">
                  <c:v>371.02835705600501</c:v>
                </c:pt>
                <c:pt idx="160151">
                  <c:v>371.03067381127801</c:v>
                </c:pt>
                <c:pt idx="160152">
                  <c:v>371.03299056655197</c:v>
                </c:pt>
                <c:pt idx="160153">
                  <c:v>371.03530732182497</c:v>
                </c:pt>
                <c:pt idx="160154">
                  <c:v>371.037624077099</c:v>
                </c:pt>
                <c:pt idx="160155">
                  <c:v>371.039940832372</c:v>
                </c:pt>
                <c:pt idx="160156">
                  <c:v>371.04225758764602</c:v>
                </c:pt>
                <c:pt idx="160157">
                  <c:v>371.04457434291902</c:v>
                </c:pt>
                <c:pt idx="160158">
                  <c:v>371.04689109819299</c:v>
                </c:pt>
                <c:pt idx="160159">
                  <c:v>371.04920785346599</c:v>
                </c:pt>
                <c:pt idx="160160">
                  <c:v>371.05152460874001</c:v>
                </c:pt>
                <c:pt idx="160161">
                  <c:v>371.05384136401301</c:v>
                </c:pt>
                <c:pt idx="160162">
                  <c:v>371.05615811928698</c:v>
                </c:pt>
                <c:pt idx="160163">
                  <c:v>371.05847487455998</c:v>
                </c:pt>
                <c:pt idx="160164">
                  <c:v>371.060791629834</c:v>
                </c:pt>
                <c:pt idx="160165">
                  <c:v>371.063108385107</c:v>
                </c:pt>
                <c:pt idx="160166">
                  <c:v>371.06542514038102</c:v>
                </c:pt>
                <c:pt idx="160167">
                  <c:v>371.06774189565402</c:v>
                </c:pt>
                <c:pt idx="160168">
                  <c:v>371.07005865092799</c:v>
                </c:pt>
                <c:pt idx="160169">
                  <c:v>371.07237540620099</c:v>
                </c:pt>
                <c:pt idx="160170">
                  <c:v>371.07469216147501</c:v>
                </c:pt>
                <c:pt idx="160171">
                  <c:v>371.07700891674801</c:v>
                </c:pt>
                <c:pt idx="160172">
                  <c:v>371.07932567202198</c:v>
                </c:pt>
                <c:pt idx="160173">
                  <c:v>371.08164242729498</c:v>
                </c:pt>
                <c:pt idx="160174">
                  <c:v>371.083959182569</c:v>
                </c:pt>
                <c:pt idx="160175">
                  <c:v>371.086275937842</c:v>
                </c:pt>
                <c:pt idx="160176">
                  <c:v>371.08859269311603</c:v>
                </c:pt>
                <c:pt idx="160177">
                  <c:v>371.09090944838903</c:v>
                </c:pt>
                <c:pt idx="160178">
                  <c:v>371.09322620366299</c:v>
                </c:pt>
                <c:pt idx="160179">
                  <c:v>371.09554295893599</c:v>
                </c:pt>
                <c:pt idx="160180">
                  <c:v>371.09785971421002</c:v>
                </c:pt>
                <c:pt idx="160181">
                  <c:v>371.10017646948302</c:v>
                </c:pt>
                <c:pt idx="160182">
                  <c:v>371.10249322475698</c:v>
                </c:pt>
                <c:pt idx="160183">
                  <c:v>371.10480998002998</c:v>
                </c:pt>
                <c:pt idx="160184">
                  <c:v>371.10712673530401</c:v>
                </c:pt>
                <c:pt idx="160185">
                  <c:v>371.10944349057701</c:v>
                </c:pt>
                <c:pt idx="160186">
                  <c:v>371.11176024585097</c:v>
                </c:pt>
                <c:pt idx="160187">
                  <c:v>371.11407700112397</c:v>
                </c:pt>
                <c:pt idx="160188">
                  <c:v>371.116393756398</c:v>
                </c:pt>
                <c:pt idx="160189">
                  <c:v>371.118710511671</c:v>
                </c:pt>
                <c:pt idx="160190">
                  <c:v>371.12102726694502</c:v>
                </c:pt>
                <c:pt idx="160191">
                  <c:v>371.12334402221899</c:v>
                </c:pt>
                <c:pt idx="160192">
                  <c:v>371.12566077749199</c:v>
                </c:pt>
                <c:pt idx="160193">
                  <c:v>371.12797753276601</c:v>
                </c:pt>
                <c:pt idx="160194">
                  <c:v>371.13029428803901</c:v>
                </c:pt>
                <c:pt idx="160195">
                  <c:v>371.13261104331298</c:v>
                </c:pt>
                <c:pt idx="160196">
                  <c:v>371.13492779858598</c:v>
                </c:pt>
                <c:pt idx="160197">
                  <c:v>371.13724455386</c:v>
                </c:pt>
                <c:pt idx="160198">
                  <c:v>371.139561309133</c:v>
                </c:pt>
                <c:pt idx="160199">
                  <c:v>371.14187806440702</c:v>
                </c:pt>
                <c:pt idx="160200">
                  <c:v>371.14419481968002</c:v>
                </c:pt>
                <c:pt idx="160201">
                  <c:v>371.14651157495399</c:v>
                </c:pt>
                <c:pt idx="160202">
                  <c:v>371.14882833022699</c:v>
                </c:pt>
                <c:pt idx="160203">
                  <c:v>371.15114508550101</c:v>
                </c:pt>
                <c:pt idx="160204">
                  <c:v>371.15346184077401</c:v>
                </c:pt>
                <c:pt idx="160205">
                  <c:v>371.15577859604798</c:v>
                </c:pt>
                <c:pt idx="160206">
                  <c:v>371.15809535132098</c:v>
                </c:pt>
                <c:pt idx="160207">
                  <c:v>371.160412106595</c:v>
                </c:pt>
                <c:pt idx="160208">
                  <c:v>371.162728861868</c:v>
                </c:pt>
                <c:pt idx="160209">
                  <c:v>371.16504561714203</c:v>
                </c:pt>
                <c:pt idx="160210">
                  <c:v>371.16736237241503</c:v>
                </c:pt>
                <c:pt idx="160211">
                  <c:v>371.16967912768899</c:v>
                </c:pt>
                <c:pt idx="160212">
                  <c:v>371.17199588296199</c:v>
                </c:pt>
                <c:pt idx="160213">
                  <c:v>371.17431263823602</c:v>
                </c:pt>
                <c:pt idx="160214">
                  <c:v>371.17662939350902</c:v>
                </c:pt>
                <c:pt idx="160215">
                  <c:v>371.17894614878298</c:v>
                </c:pt>
                <c:pt idx="160216">
                  <c:v>371.18126290405598</c:v>
                </c:pt>
                <c:pt idx="160217">
                  <c:v>371.18357965933001</c:v>
                </c:pt>
                <c:pt idx="160218">
                  <c:v>371.18589641460301</c:v>
                </c:pt>
                <c:pt idx="160219">
                  <c:v>371.18821316987697</c:v>
                </c:pt>
                <c:pt idx="160220">
                  <c:v>371.19052992514997</c:v>
                </c:pt>
                <c:pt idx="160221">
                  <c:v>371.192846680424</c:v>
                </c:pt>
                <c:pt idx="160222">
                  <c:v>371.195163435697</c:v>
                </c:pt>
                <c:pt idx="160223">
                  <c:v>371.19748019097102</c:v>
                </c:pt>
                <c:pt idx="160224">
                  <c:v>371.19979694624402</c:v>
                </c:pt>
                <c:pt idx="160225">
                  <c:v>371.20211370151799</c:v>
                </c:pt>
                <c:pt idx="160226">
                  <c:v>371.20443045679099</c:v>
                </c:pt>
                <c:pt idx="160227">
                  <c:v>371.20674721206501</c:v>
                </c:pt>
                <c:pt idx="160228">
                  <c:v>371.20906396733801</c:v>
                </c:pt>
                <c:pt idx="160229">
                  <c:v>371.21138072261198</c:v>
                </c:pt>
                <c:pt idx="160230">
                  <c:v>371.21369747788498</c:v>
                </c:pt>
                <c:pt idx="160231">
                  <c:v>371.216014233159</c:v>
                </c:pt>
                <c:pt idx="160232">
                  <c:v>371.218330988432</c:v>
                </c:pt>
                <c:pt idx="160233">
                  <c:v>371.22064774370602</c:v>
                </c:pt>
                <c:pt idx="160234">
                  <c:v>371.22296449897999</c:v>
                </c:pt>
                <c:pt idx="160235">
                  <c:v>371.22528125425299</c:v>
                </c:pt>
                <c:pt idx="160236">
                  <c:v>371.22759800952701</c:v>
                </c:pt>
                <c:pt idx="160237">
                  <c:v>371.22991476480001</c:v>
                </c:pt>
                <c:pt idx="160238">
                  <c:v>371.23223152007398</c:v>
                </c:pt>
                <c:pt idx="160239">
                  <c:v>371.23454827534698</c:v>
                </c:pt>
                <c:pt idx="160240">
                  <c:v>371.236865030621</c:v>
                </c:pt>
                <c:pt idx="160241">
                  <c:v>371.239181785894</c:v>
                </c:pt>
                <c:pt idx="160242">
                  <c:v>371.24149854116803</c:v>
                </c:pt>
                <c:pt idx="160243">
                  <c:v>371.24381529644103</c:v>
                </c:pt>
                <c:pt idx="160244">
                  <c:v>371.24613205171499</c:v>
                </c:pt>
                <c:pt idx="160245">
                  <c:v>371.24844880698799</c:v>
                </c:pt>
                <c:pt idx="160246">
                  <c:v>371.25076556226202</c:v>
                </c:pt>
                <c:pt idx="160247">
                  <c:v>371.25308231753502</c:v>
                </c:pt>
                <c:pt idx="160248">
                  <c:v>371.25539907280898</c:v>
                </c:pt>
                <c:pt idx="160249">
                  <c:v>371.25771582808198</c:v>
                </c:pt>
                <c:pt idx="160250">
                  <c:v>371.26003258335601</c:v>
                </c:pt>
                <c:pt idx="160251">
                  <c:v>371.26234933862901</c:v>
                </c:pt>
                <c:pt idx="160252">
                  <c:v>371.26466609390297</c:v>
                </c:pt>
                <c:pt idx="160253">
                  <c:v>371.26698284917597</c:v>
                </c:pt>
                <c:pt idx="160254">
                  <c:v>371.26929960445</c:v>
                </c:pt>
                <c:pt idx="160255">
                  <c:v>371.271616359723</c:v>
                </c:pt>
                <c:pt idx="160256">
                  <c:v>371.27393311499702</c:v>
                </c:pt>
                <c:pt idx="160257">
                  <c:v>371.27624987027002</c:v>
                </c:pt>
                <c:pt idx="160258">
                  <c:v>371.27856662554399</c:v>
                </c:pt>
                <c:pt idx="160259">
                  <c:v>371.28088338081699</c:v>
                </c:pt>
                <c:pt idx="160260">
                  <c:v>371.28320013609101</c:v>
                </c:pt>
                <c:pt idx="160261">
                  <c:v>371.28551689136401</c:v>
                </c:pt>
                <c:pt idx="160262">
                  <c:v>371.28783364663798</c:v>
                </c:pt>
                <c:pt idx="160263">
                  <c:v>371.29015040191098</c:v>
                </c:pt>
                <c:pt idx="160264">
                  <c:v>371.292467157185</c:v>
                </c:pt>
                <c:pt idx="160265">
                  <c:v>371.294783912458</c:v>
                </c:pt>
                <c:pt idx="160266">
                  <c:v>371.29710066773202</c:v>
                </c:pt>
                <c:pt idx="160267">
                  <c:v>371.29941742300502</c:v>
                </c:pt>
                <c:pt idx="160268">
                  <c:v>371.30173417827899</c:v>
                </c:pt>
                <c:pt idx="160269">
                  <c:v>371.30405093355199</c:v>
                </c:pt>
                <c:pt idx="160270">
                  <c:v>371.30636768882601</c:v>
                </c:pt>
                <c:pt idx="160271">
                  <c:v>371.30868444409901</c:v>
                </c:pt>
                <c:pt idx="160272">
                  <c:v>371.31100119937298</c:v>
                </c:pt>
                <c:pt idx="160273">
                  <c:v>371.31331795464598</c:v>
                </c:pt>
                <c:pt idx="160274">
                  <c:v>371.31563470992</c:v>
                </c:pt>
                <c:pt idx="160275">
                  <c:v>371.317951465193</c:v>
                </c:pt>
                <c:pt idx="160276">
                  <c:v>371.32026822046703</c:v>
                </c:pt>
                <c:pt idx="160277">
                  <c:v>371.32258497574099</c:v>
                </c:pt>
                <c:pt idx="160278">
                  <c:v>371.32490173101399</c:v>
                </c:pt>
                <c:pt idx="160279">
                  <c:v>371.32721848628802</c:v>
                </c:pt>
                <c:pt idx="160280">
                  <c:v>371.32953524156102</c:v>
                </c:pt>
                <c:pt idx="160281">
                  <c:v>371.33185199683498</c:v>
                </c:pt>
                <c:pt idx="160282">
                  <c:v>371.33416875210798</c:v>
                </c:pt>
                <c:pt idx="160283">
                  <c:v>371.33648550738201</c:v>
                </c:pt>
                <c:pt idx="160284">
                  <c:v>371.33880226265501</c:v>
                </c:pt>
                <c:pt idx="160285">
                  <c:v>371.34111901792897</c:v>
                </c:pt>
                <c:pt idx="160286">
                  <c:v>371.34343577320197</c:v>
                </c:pt>
                <c:pt idx="160287">
                  <c:v>371.345752528476</c:v>
                </c:pt>
                <c:pt idx="160288">
                  <c:v>371.348069283749</c:v>
                </c:pt>
                <c:pt idx="160289">
                  <c:v>371.35038603902302</c:v>
                </c:pt>
                <c:pt idx="160290">
                  <c:v>371.35270279429602</c:v>
                </c:pt>
                <c:pt idx="160291">
                  <c:v>371.35501954956999</c:v>
                </c:pt>
                <c:pt idx="160292">
                  <c:v>371.35733630484299</c:v>
                </c:pt>
                <c:pt idx="160293">
                  <c:v>371.35965306011701</c:v>
                </c:pt>
                <c:pt idx="160294">
                  <c:v>371.36196981539001</c:v>
                </c:pt>
                <c:pt idx="160295">
                  <c:v>371.36428657066398</c:v>
                </c:pt>
                <c:pt idx="160296">
                  <c:v>371.36660332593698</c:v>
                </c:pt>
                <c:pt idx="160297">
                  <c:v>371.368920081211</c:v>
                </c:pt>
                <c:pt idx="160298">
                  <c:v>371.371236836484</c:v>
                </c:pt>
                <c:pt idx="160299">
                  <c:v>371.37355359175803</c:v>
                </c:pt>
                <c:pt idx="160300">
                  <c:v>371.37587034703103</c:v>
                </c:pt>
                <c:pt idx="160301">
                  <c:v>371.37818710230499</c:v>
                </c:pt>
                <c:pt idx="160302">
                  <c:v>371.38050385757799</c:v>
                </c:pt>
                <c:pt idx="160303">
                  <c:v>371.38282061285202</c:v>
                </c:pt>
                <c:pt idx="160304">
                  <c:v>371.38513736812502</c:v>
                </c:pt>
                <c:pt idx="160305">
                  <c:v>371.38745412339898</c:v>
                </c:pt>
                <c:pt idx="160306">
                  <c:v>371.38977087867198</c:v>
                </c:pt>
                <c:pt idx="160307">
                  <c:v>371.39208763394601</c:v>
                </c:pt>
                <c:pt idx="160308">
                  <c:v>371.39440438921901</c:v>
                </c:pt>
                <c:pt idx="160309">
                  <c:v>371.39672114449297</c:v>
                </c:pt>
                <c:pt idx="160310">
                  <c:v>371.39903789976597</c:v>
                </c:pt>
                <c:pt idx="160311">
                  <c:v>371.40135465504</c:v>
                </c:pt>
                <c:pt idx="160312">
                  <c:v>371.403671410313</c:v>
                </c:pt>
                <c:pt idx="160313">
                  <c:v>371.40598816558702</c:v>
                </c:pt>
                <c:pt idx="160314">
                  <c:v>371.40830492086002</c:v>
                </c:pt>
                <c:pt idx="160315">
                  <c:v>371.41062167613399</c:v>
                </c:pt>
                <c:pt idx="160316">
                  <c:v>371.41293843140699</c:v>
                </c:pt>
                <c:pt idx="160317">
                  <c:v>371.41525518668101</c:v>
                </c:pt>
                <c:pt idx="160318">
                  <c:v>371.41757194195401</c:v>
                </c:pt>
                <c:pt idx="160319">
                  <c:v>371.41988869722798</c:v>
                </c:pt>
                <c:pt idx="160320">
                  <c:v>371.422205452502</c:v>
                </c:pt>
                <c:pt idx="160321">
                  <c:v>371.424522207775</c:v>
                </c:pt>
                <c:pt idx="160322">
                  <c:v>371.42683896304902</c:v>
                </c:pt>
                <c:pt idx="160323">
                  <c:v>371.42915571832202</c:v>
                </c:pt>
                <c:pt idx="160324">
                  <c:v>371.43147247359599</c:v>
                </c:pt>
                <c:pt idx="160325">
                  <c:v>371.43378922886899</c:v>
                </c:pt>
                <c:pt idx="160326">
                  <c:v>371.43610598414301</c:v>
                </c:pt>
                <c:pt idx="160327">
                  <c:v>371.43842273941601</c:v>
                </c:pt>
                <c:pt idx="160328">
                  <c:v>371.44073949468998</c:v>
                </c:pt>
                <c:pt idx="160329">
                  <c:v>371.44305624996298</c:v>
                </c:pt>
                <c:pt idx="160330">
                  <c:v>371.445373005237</c:v>
                </c:pt>
                <c:pt idx="160331">
                  <c:v>371.44768976051</c:v>
                </c:pt>
                <c:pt idx="160332">
                  <c:v>371.45000651578403</c:v>
                </c:pt>
                <c:pt idx="160333">
                  <c:v>371.45232327105703</c:v>
                </c:pt>
                <c:pt idx="160334">
                  <c:v>371.45464002633099</c:v>
                </c:pt>
                <c:pt idx="160335">
                  <c:v>371.45695678160399</c:v>
                </c:pt>
                <c:pt idx="160336">
                  <c:v>371.45927353687802</c:v>
                </c:pt>
                <c:pt idx="160337">
                  <c:v>371.46159029215102</c:v>
                </c:pt>
                <c:pt idx="160338">
                  <c:v>371.46390704742498</c:v>
                </c:pt>
                <c:pt idx="160339">
                  <c:v>371.46622380269798</c:v>
                </c:pt>
                <c:pt idx="160340">
                  <c:v>371.46854055797201</c:v>
                </c:pt>
                <c:pt idx="160341">
                  <c:v>371.47085731324501</c:v>
                </c:pt>
                <c:pt idx="160342">
                  <c:v>371.47317406851897</c:v>
                </c:pt>
                <c:pt idx="160343">
                  <c:v>371.47549082379197</c:v>
                </c:pt>
                <c:pt idx="160344">
                  <c:v>371.477807579066</c:v>
                </c:pt>
                <c:pt idx="160345">
                  <c:v>371.480124334339</c:v>
                </c:pt>
                <c:pt idx="160346">
                  <c:v>371.48244108961302</c:v>
                </c:pt>
                <c:pt idx="160347">
                  <c:v>371.48475784488602</c:v>
                </c:pt>
                <c:pt idx="160348">
                  <c:v>371.48707460015999</c:v>
                </c:pt>
                <c:pt idx="160349">
                  <c:v>371.48939135543299</c:v>
                </c:pt>
                <c:pt idx="160350">
                  <c:v>371.49170811070701</c:v>
                </c:pt>
                <c:pt idx="160351">
                  <c:v>371.49402486598001</c:v>
                </c:pt>
                <c:pt idx="160352">
                  <c:v>371.49634162125398</c:v>
                </c:pt>
                <c:pt idx="160353">
                  <c:v>371.49865837652698</c:v>
                </c:pt>
                <c:pt idx="160354">
                  <c:v>371.500975131801</c:v>
                </c:pt>
                <c:pt idx="160355">
                  <c:v>371.503291887074</c:v>
                </c:pt>
                <c:pt idx="160356">
                  <c:v>371.50560864234802</c:v>
                </c:pt>
                <c:pt idx="160357">
                  <c:v>371.50792539762102</c:v>
                </c:pt>
                <c:pt idx="160358">
                  <c:v>371.51024215289499</c:v>
                </c:pt>
                <c:pt idx="160359">
                  <c:v>371.51255890816799</c:v>
                </c:pt>
                <c:pt idx="160360">
                  <c:v>371.51487566344201</c:v>
                </c:pt>
                <c:pt idx="160361">
                  <c:v>371.51719241871501</c:v>
                </c:pt>
                <c:pt idx="160362">
                  <c:v>371.51950917398898</c:v>
                </c:pt>
                <c:pt idx="160363">
                  <c:v>371.521825929263</c:v>
                </c:pt>
                <c:pt idx="160364">
                  <c:v>371.524142684536</c:v>
                </c:pt>
                <c:pt idx="160365">
                  <c:v>371.52645943981003</c:v>
                </c:pt>
                <c:pt idx="160366">
                  <c:v>371.52877619508303</c:v>
                </c:pt>
                <c:pt idx="160367">
                  <c:v>371.53109295035699</c:v>
                </c:pt>
                <c:pt idx="160368">
                  <c:v>371.53340970562999</c:v>
                </c:pt>
                <c:pt idx="160369">
                  <c:v>371.53572646090402</c:v>
                </c:pt>
                <c:pt idx="160370">
                  <c:v>371.53804321617702</c:v>
                </c:pt>
                <c:pt idx="160371">
                  <c:v>371.54035997145098</c:v>
                </c:pt>
                <c:pt idx="160372">
                  <c:v>371.54267672672398</c:v>
                </c:pt>
                <c:pt idx="160373">
                  <c:v>371.54499348199801</c:v>
                </c:pt>
                <c:pt idx="160374">
                  <c:v>371.54731023727101</c:v>
                </c:pt>
                <c:pt idx="160375">
                  <c:v>371.54962699254497</c:v>
                </c:pt>
                <c:pt idx="160376">
                  <c:v>371.55194374781797</c:v>
                </c:pt>
                <c:pt idx="160377">
                  <c:v>371.554260503092</c:v>
                </c:pt>
                <c:pt idx="160378">
                  <c:v>371.556577258365</c:v>
                </c:pt>
                <c:pt idx="160379">
                  <c:v>371.55889401363902</c:v>
                </c:pt>
                <c:pt idx="160380">
                  <c:v>371.56121076891202</c:v>
                </c:pt>
                <c:pt idx="160381">
                  <c:v>371.56352752418599</c:v>
                </c:pt>
                <c:pt idx="160382">
                  <c:v>371.56584427945899</c:v>
                </c:pt>
                <c:pt idx="160383">
                  <c:v>371.56816103473301</c:v>
                </c:pt>
                <c:pt idx="160384">
                  <c:v>371.57047779000601</c:v>
                </c:pt>
                <c:pt idx="160385">
                  <c:v>371.57279454527998</c:v>
                </c:pt>
                <c:pt idx="160386">
                  <c:v>371.57511130055298</c:v>
                </c:pt>
                <c:pt idx="160387">
                  <c:v>371.577428055827</c:v>
                </c:pt>
                <c:pt idx="160388">
                  <c:v>371.5797448111</c:v>
                </c:pt>
                <c:pt idx="160389">
                  <c:v>371.58206156637402</c:v>
                </c:pt>
                <c:pt idx="160390">
                  <c:v>371.58437832164702</c:v>
                </c:pt>
                <c:pt idx="160391">
                  <c:v>371.58669507692099</c:v>
                </c:pt>
                <c:pt idx="160392">
                  <c:v>371.58901183219399</c:v>
                </c:pt>
                <c:pt idx="160393">
                  <c:v>371.59132858746801</c:v>
                </c:pt>
                <c:pt idx="160394">
                  <c:v>371.59364534274101</c:v>
                </c:pt>
                <c:pt idx="160395">
                  <c:v>371.59596209801498</c:v>
                </c:pt>
                <c:pt idx="160396">
                  <c:v>371.59827885328798</c:v>
                </c:pt>
                <c:pt idx="160397">
                  <c:v>371.600595608562</c:v>
                </c:pt>
                <c:pt idx="160398">
                  <c:v>371.602912363835</c:v>
                </c:pt>
                <c:pt idx="160399">
                  <c:v>371.60522911910903</c:v>
                </c:pt>
                <c:pt idx="160400">
                  <c:v>371.60754587438203</c:v>
                </c:pt>
                <c:pt idx="160401">
                  <c:v>371.60986262965599</c:v>
                </c:pt>
                <c:pt idx="160402">
                  <c:v>371.61217938492899</c:v>
                </c:pt>
                <c:pt idx="160403">
                  <c:v>371.61449614020302</c:v>
                </c:pt>
                <c:pt idx="160404">
                  <c:v>371.61681289547602</c:v>
                </c:pt>
                <c:pt idx="160405">
                  <c:v>371.61912965074998</c:v>
                </c:pt>
                <c:pt idx="160406">
                  <c:v>371.62144640602401</c:v>
                </c:pt>
                <c:pt idx="160407">
                  <c:v>371.62376316129701</c:v>
                </c:pt>
                <c:pt idx="160408">
                  <c:v>371.62607991657097</c:v>
                </c:pt>
                <c:pt idx="160409">
                  <c:v>371.62839667184397</c:v>
                </c:pt>
                <c:pt idx="160410">
                  <c:v>371.630713427118</c:v>
                </c:pt>
                <c:pt idx="160411">
                  <c:v>371.633030182391</c:v>
                </c:pt>
                <c:pt idx="160412">
                  <c:v>371.63534693766502</c:v>
                </c:pt>
                <c:pt idx="160413">
                  <c:v>371.63766369293802</c:v>
                </c:pt>
                <c:pt idx="160414">
                  <c:v>371.63998044821199</c:v>
                </c:pt>
                <c:pt idx="160415">
                  <c:v>371.64229720348499</c:v>
                </c:pt>
                <c:pt idx="160416">
                  <c:v>371.64461395875901</c:v>
                </c:pt>
                <c:pt idx="160417">
                  <c:v>371.64693071403201</c:v>
                </c:pt>
                <c:pt idx="160418">
                  <c:v>371.64924746930598</c:v>
                </c:pt>
                <c:pt idx="160419">
                  <c:v>371.65156422457898</c:v>
                </c:pt>
                <c:pt idx="160420">
                  <c:v>371.653880979853</c:v>
                </c:pt>
                <c:pt idx="160421">
                  <c:v>371.656197735126</c:v>
                </c:pt>
                <c:pt idx="160422">
                  <c:v>371.65851449040002</c:v>
                </c:pt>
                <c:pt idx="160423">
                  <c:v>371.66083124567302</c:v>
                </c:pt>
                <c:pt idx="160424">
                  <c:v>371.66314800094699</c:v>
                </c:pt>
                <c:pt idx="160425">
                  <c:v>371.66546475621999</c:v>
                </c:pt>
                <c:pt idx="160426">
                  <c:v>371.66778151149401</c:v>
                </c:pt>
                <c:pt idx="160427">
                  <c:v>371.67009826676701</c:v>
                </c:pt>
                <c:pt idx="160428">
                  <c:v>371.67241502204098</c:v>
                </c:pt>
                <c:pt idx="160429">
                  <c:v>371.67473177731398</c:v>
                </c:pt>
                <c:pt idx="160430">
                  <c:v>371.677048532588</c:v>
                </c:pt>
                <c:pt idx="160431">
                  <c:v>371.679365287861</c:v>
                </c:pt>
                <c:pt idx="160432">
                  <c:v>371.68168204313503</c:v>
                </c:pt>
                <c:pt idx="160433">
                  <c:v>371.68399879840803</c:v>
                </c:pt>
                <c:pt idx="160434">
                  <c:v>371.68631555368199</c:v>
                </c:pt>
                <c:pt idx="160435">
                  <c:v>371.68863230895499</c:v>
                </c:pt>
                <c:pt idx="160436">
                  <c:v>371.69094906422902</c:v>
                </c:pt>
                <c:pt idx="160437">
                  <c:v>371.69326581950202</c:v>
                </c:pt>
                <c:pt idx="160438">
                  <c:v>371.69558257477598</c:v>
                </c:pt>
                <c:pt idx="160439">
                  <c:v>371.69789933004898</c:v>
                </c:pt>
                <c:pt idx="160440">
                  <c:v>371.70021608532301</c:v>
                </c:pt>
                <c:pt idx="160441">
                  <c:v>371.70253284059601</c:v>
                </c:pt>
                <c:pt idx="160442">
                  <c:v>371.70484959586997</c:v>
                </c:pt>
                <c:pt idx="160443">
                  <c:v>371.70716635114297</c:v>
                </c:pt>
                <c:pt idx="160444">
                  <c:v>371.709483106417</c:v>
                </c:pt>
                <c:pt idx="160445">
                  <c:v>371.71179986169</c:v>
                </c:pt>
                <c:pt idx="160446">
                  <c:v>371.71411661696402</c:v>
                </c:pt>
                <c:pt idx="160447">
                  <c:v>371.71643337223799</c:v>
                </c:pt>
                <c:pt idx="160448">
                  <c:v>371.71875012751099</c:v>
                </c:pt>
                <c:pt idx="160449">
                  <c:v>371.72106688278501</c:v>
                </c:pt>
                <c:pt idx="160450">
                  <c:v>371.72338363805801</c:v>
                </c:pt>
                <c:pt idx="160451">
                  <c:v>371.72570039333198</c:v>
                </c:pt>
                <c:pt idx="160452">
                  <c:v>371.72801714860498</c:v>
                </c:pt>
                <c:pt idx="160453">
                  <c:v>371.730333903879</c:v>
                </c:pt>
                <c:pt idx="160454">
                  <c:v>371.732650659152</c:v>
                </c:pt>
                <c:pt idx="160455">
                  <c:v>371.73496741442602</c:v>
                </c:pt>
                <c:pt idx="160456">
                  <c:v>371.73728416969902</c:v>
                </c:pt>
                <c:pt idx="160457">
                  <c:v>371.73960092497299</c:v>
                </c:pt>
                <c:pt idx="160458">
                  <c:v>371.74191768024599</c:v>
                </c:pt>
                <c:pt idx="160459">
                  <c:v>371.74423443552001</c:v>
                </c:pt>
                <c:pt idx="160460">
                  <c:v>371.74655119079301</c:v>
                </c:pt>
                <c:pt idx="160461">
                  <c:v>371.74886794606698</c:v>
                </c:pt>
                <c:pt idx="160462">
                  <c:v>371.75118470133998</c:v>
                </c:pt>
                <c:pt idx="160463">
                  <c:v>371.753501456614</c:v>
                </c:pt>
                <c:pt idx="160464">
                  <c:v>371.755818211887</c:v>
                </c:pt>
                <c:pt idx="160465">
                  <c:v>371.75813496716103</c:v>
                </c:pt>
                <c:pt idx="160466">
                  <c:v>371.76045172243403</c:v>
                </c:pt>
                <c:pt idx="160467">
                  <c:v>371.76276847770799</c:v>
                </c:pt>
                <c:pt idx="160468">
                  <c:v>371.76508523298099</c:v>
                </c:pt>
                <c:pt idx="160469">
                  <c:v>371.76740198825502</c:v>
                </c:pt>
                <c:pt idx="160470">
                  <c:v>371.76971874352802</c:v>
                </c:pt>
                <c:pt idx="160471">
                  <c:v>371.77203549880198</c:v>
                </c:pt>
                <c:pt idx="160472">
                  <c:v>371.77435225407498</c:v>
                </c:pt>
                <c:pt idx="160473">
                  <c:v>371.77666900934901</c:v>
                </c:pt>
                <c:pt idx="160474">
                  <c:v>371.77898576462201</c:v>
                </c:pt>
                <c:pt idx="160475">
                  <c:v>371.78130251989597</c:v>
                </c:pt>
                <c:pt idx="160476">
                  <c:v>371.78361927516897</c:v>
                </c:pt>
                <c:pt idx="160477">
                  <c:v>371.785936030443</c:v>
                </c:pt>
                <c:pt idx="160478">
                  <c:v>371.788252785716</c:v>
                </c:pt>
                <c:pt idx="160479">
                  <c:v>371.79056954099002</c:v>
                </c:pt>
                <c:pt idx="160480">
                  <c:v>371.79288629626302</c:v>
                </c:pt>
                <c:pt idx="160481">
                  <c:v>371.79520305153699</c:v>
                </c:pt>
                <c:pt idx="160482">
                  <c:v>371.79751980680999</c:v>
                </c:pt>
                <c:pt idx="160483">
                  <c:v>371.79983656208401</c:v>
                </c:pt>
                <c:pt idx="160484">
                  <c:v>371.80215331735701</c:v>
                </c:pt>
                <c:pt idx="160485">
                  <c:v>371.80447007263098</c:v>
                </c:pt>
                <c:pt idx="160486">
                  <c:v>371.80678682790398</c:v>
                </c:pt>
                <c:pt idx="160487">
                  <c:v>371.809103583178</c:v>
                </c:pt>
                <c:pt idx="160488">
                  <c:v>371.811420338451</c:v>
                </c:pt>
                <c:pt idx="160489">
                  <c:v>371.81373709372502</c:v>
                </c:pt>
                <c:pt idx="160490">
                  <c:v>371.81605384899899</c:v>
                </c:pt>
                <c:pt idx="160491">
                  <c:v>371.81837060427199</c:v>
                </c:pt>
                <c:pt idx="160492">
                  <c:v>371.82068735954601</c:v>
                </c:pt>
                <c:pt idx="160493">
                  <c:v>371.82300411481901</c:v>
                </c:pt>
                <c:pt idx="160494">
                  <c:v>371.82532087009298</c:v>
                </c:pt>
                <c:pt idx="160495">
                  <c:v>371.82763762536598</c:v>
                </c:pt>
                <c:pt idx="160496">
                  <c:v>371.82995438064</c:v>
                </c:pt>
                <c:pt idx="160497">
                  <c:v>371.832271135913</c:v>
                </c:pt>
                <c:pt idx="160498">
                  <c:v>371.83458789118703</c:v>
                </c:pt>
                <c:pt idx="160499">
                  <c:v>371.83690464646003</c:v>
                </c:pt>
                <c:pt idx="160500">
                  <c:v>371.83922140173399</c:v>
                </c:pt>
                <c:pt idx="160501">
                  <c:v>371.84153815700699</c:v>
                </c:pt>
                <c:pt idx="160502">
                  <c:v>371.84385491228102</c:v>
                </c:pt>
                <c:pt idx="160503">
                  <c:v>371.84617166755402</c:v>
                </c:pt>
                <c:pt idx="160504">
                  <c:v>371.84848842282798</c:v>
                </c:pt>
                <c:pt idx="160505">
                  <c:v>371.85080517810098</c:v>
                </c:pt>
                <c:pt idx="160506">
                  <c:v>371.85312193337501</c:v>
                </c:pt>
                <c:pt idx="160507">
                  <c:v>371.85543868864801</c:v>
                </c:pt>
                <c:pt idx="160508">
                  <c:v>371.85775544392197</c:v>
                </c:pt>
                <c:pt idx="160509">
                  <c:v>371.86007219919497</c:v>
                </c:pt>
                <c:pt idx="160510">
                  <c:v>371.862388954469</c:v>
                </c:pt>
                <c:pt idx="160511">
                  <c:v>371.864705709742</c:v>
                </c:pt>
                <c:pt idx="160512">
                  <c:v>371.86702246501602</c:v>
                </c:pt>
                <c:pt idx="160513">
                  <c:v>371.86933922028902</c:v>
                </c:pt>
                <c:pt idx="160514">
                  <c:v>371.87165597556299</c:v>
                </c:pt>
                <c:pt idx="160515">
                  <c:v>371.87397273083599</c:v>
                </c:pt>
                <c:pt idx="160516">
                  <c:v>371.87628948611001</c:v>
                </c:pt>
                <c:pt idx="160517">
                  <c:v>371.87860624138301</c:v>
                </c:pt>
                <c:pt idx="160518">
                  <c:v>371.88092299665698</c:v>
                </c:pt>
                <c:pt idx="160519">
                  <c:v>371.88323975192998</c:v>
                </c:pt>
                <c:pt idx="160520">
                  <c:v>371.885556507204</c:v>
                </c:pt>
                <c:pt idx="160521">
                  <c:v>371.887873262477</c:v>
                </c:pt>
                <c:pt idx="160522">
                  <c:v>371.89019001775102</c:v>
                </c:pt>
                <c:pt idx="160523">
                  <c:v>371.89250677302402</c:v>
                </c:pt>
                <c:pt idx="160524">
                  <c:v>371.89482352829799</c:v>
                </c:pt>
                <c:pt idx="160525">
                  <c:v>371.89714028357099</c:v>
                </c:pt>
                <c:pt idx="160526">
                  <c:v>371.89945703884501</c:v>
                </c:pt>
                <c:pt idx="160527">
                  <c:v>371.90177379411801</c:v>
                </c:pt>
                <c:pt idx="160528">
                  <c:v>371.90409054939198</c:v>
                </c:pt>
                <c:pt idx="160529">
                  <c:v>371.90640730466498</c:v>
                </c:pt>
                <c:pt idx="160530">
                  <c:v>371.908724059939</c:v>
                </c:pt>
                <c:pt idx="160531">
                  <c:v>371.911040815212</c:v>
                </c:pt>
                <c:pt idx="160532">
                  <c:v>371.91335757048603</c:v>
                </c:pt>
                <c:pt idx="160533">
                  <c:v>371.91567432575999</c:v>
                </c:pt>
                <c:pt idx="160534">
                  <c:v>371.91799108103299</c:v>
                </c:pt>
                <c:pt idx="160535">
                  <c:v>371.92030783630702</c:v>
                </c:pt>
                <c:pt idx="160536">
                  <c:v>371.92262459158002</c:v>
                </c:pt>
                <c:pt idx="160537">
                  <c:v>371.92494134685398</c:v>
                </c:pt>
                <c:pt idx="160538">
                  <c:v>371.92725810212698</c:v>
                </c:pt>
                <c:pt idx="160539">
                  <c:v>371.92957485740101</c:v>
                </c:pt>
                <c:pt idx="160540">
                  <c:v>371.93189161267401</c:v>
                </c:pt>
                <c:pt idx="160541">
                  <c:v>371.93420836794797</c:v>
                </c:pt>
                <c:pt idx="160542">
                  <c:v>371.93652512322097</c:v>
                </c:pt>
                <c:pt idx="160543">
                  <c:v>371.938841878495</c:v>
                </c:pt>
                <c:pt idx="160544">
                  <c:v>371.941158633768</c:v>
                </c:pt>
                <c:pt idx="160545">
                  <c:v>371.94347538904202</c:v>
                </c:pt>
                <c:pt idx="160546">
                  <c:v>371.94579214431502</c:v>
                </c:pt>
                <c:pt idx="160547">
                  <c:v>371.94810889958899</c:v>
                </c:pt>
                <c:pt idx="160548">
                  <c:v>371.95042565486199</c:v>
                </c:pt>
                <c:pt idx="160549">
                  <c:v>371.95274241013601</c:v>
                </c:pt>
                <c:pt idx="160550">
                  <c:v>371.95505916540901</c:v>
                </c:pt>
                <c:pt idx="160551">
                  <c:v>371.95737592068298</c:v>
                </c:pt>
                <c:pt idx="160552">
                  <c:v>371.95969267595598</c:v>
                </c:pt>
                <c:pt idx="160553">
                  <c:v>371.96200943123</c:v>
                </c:pt>
                <c:pt idx="160554">
                  <c:v>371.964326186503</c:v>
                </c:pt>
                <c:pt idx="160555">
                  <c:v>371.96664294177702</c:v>
                </c:pt>
                <c:pt idx="160556">
                  <c:v>371.96895969705002</c:v>
                </c:pt>
                <c:pt idx="160557">
                  <c:v>371.97127645232399</c:v>
                </c:pt>
                <c:pt idx="160558">
                  <c:v>371.97359320759699</c:v>
                </c:pt>
                <c:pt idx="160559">
                  <c:v>371.97590996287101</c:v>
                </c:pt>
                <c:pt idx="160560">
                  <c:v>371.97822671814401</c:v>
                </c:pt>
                <c:pt idx="160561">
                  <c:v>371.98054347341798</c:v>
                </c:pt>
                <c:pt idx="160562">
                  <c:v>371.98286022869098</c:v>
                </c:pt>
                <c:pt idx="160563">
                  <c:v>371.985176983965</c:v>
                </c:pt>
                <c:pt idx="160564">
                  <c:v>371.987493739238</c:v>
                </c:pt>
                <c:pt idx="160565">
                  <c:v>371.98981049451203</c:v>
                </c:pt>
                <c:pt idx="160566">
                  <c:v>371.99212724978503</c:v>
                </c:pt>
                <c:pt idx="160567">
                  <c:v>371.99444400505899</c:v>
                </c:pt>
                <c:pt idx="160568">
                  <c:v>371.99676076033199</c:v>
                </c:pt>
                <c:pt idx="160569">
                  <c:v>371.99907751560602</c:v>
                </c:pt>
                <c:pt idx="160570">
                  <c:v>372.00139427087902</c:v>
                </c:pt>
                <c:pt idx="160571">
                  <c:v>372.00371102615298</c:v>
                </c:pt>
                <c:pt idx="160572">
                  <c:v>372.00602778142598</c:v>
                </c:pt>
                <c:pt idx="160573">
                  <c:v>372.00834453670001</c:v>
                </c:pt>
                <c:pt idx="160574">
                  <c:v>372.01066129197301</c:v>
                </c:pt>
                <c:pt idx="160575">
                  <c:v>372.01297804724697</c:v>
                </c:pt>
                <c:pt idx="160576">
                  <c:v>372.015294802521</c:v>
                </c:pt>
                <c:pt idx="160577">
                  <c:v>372.017611557794</c:v>
                </c:pt>
                <c:pt idx="160578">
                  <c:v>372.01992831306802</c:v>
                </c:pt>
                <c:pt idx="160579">
                  <c:v>372.02224506834102</c:v>
                </c:pt>
                <c:pt idx="160580">
                  <c:v>372.02456182361499</c:v>
                </c:pt>
                <c:pt idx="160581">
                  <c:v>372.02687857888799</c:v>
                </c:pt>
                <c:pt idx="160582">
                  <c:v>372.02919533416201</c:v>
                </c:pt>
                <c:pt idx="160583">
                  <c:v>372.03151208943501</c:v>
                </c:pt>
                <c:pt idx="160584">
                  <c:v>372.03382884470898</c:v>
                </c:pt>
                <c:pt idx="160585">
                  <c:v>372.03614559998198</c:v>
                </c:pt>
                <c:pt idx="160586">
                  <c:v>372.038462355256</c:v>
                </c:pt>
                <c:pt idx="160587">
                  <c:v>372.040779110529</c:v>
                </c:pt>
                <c:pt idx="160588">
                  <c:v>372.04309586580302</c:v>
                </c:pt>
                <c:pt idx="160589">
                  <c:v>372.04541262107603</c:v>
                </c:pt>
                <c:pt idx="160590">
                  <c:v>372.04772937634999</c:v>
                </c:pt>
                <c:pt idx="160591">
                  <c:v>372.05004613162299</c:v>
                </c:pt>
                <c:pt idx="160592">
                  <c:v>372.05236288689701</c:v>
                </c:pt>
                <c:pt idx="160593">
                  <c:v>372.05467964217002</c:v>
                </c:pt>
                <c:pt idx="160594">
                  <c:v>372.05699639744398</c:v>
                </c:pt>
                <c:pt idx="160595">
                  <c:v>372.05931315271698</c:v>
                </c:pt>
                <c:pt idx="160596">
                  <c:v>372.061629907991</c:v>
                </c:pt>
                <c:pt idx="160597">
                  <c:v>372.06394666326401</c:v>
                </c:pt>
                <c:pt idx="160598">
                  <c:v>372.06626341853803</c:v>
                </c:pt>
                <c:pt idx="160599">
                  <c:v>372.06858017381097</c:v>
                </c:pt>
                <c:pt idx="160600">
                  <c:v>372.070896929085</c:v>
                </c:pt>
                <c:pt idx="160601">
                  <c:v>372.073213684358</c:v>
                </c:pt>
                <c:pt idx="160602">
                  <c:v>372.07553043963202</c:v>
                </c:pt>
                <c:pt idx="160603">
                  <c:v>372.07784719490502</c:v>
                </c:pt>
                <c:pt idx="160604">
                  <c:v>372.08016395017899</c:v>
                </c:pt>
                <c:pt idx="160605">
                  <c:v>372.08248070545199</c:v>
                </c:pt>
                <c:pt idx="160606">
                  <c:v>372.08479746072601</c:v>
                </c:pt>
                <c:pt idx="160607">
                  <c:v>372.08711421599901</c:v>
                </c:pt>
                <c:pt idx="160608">
                  <c:v>372.08943097127298</c:v>
                </c:pt>
                <c:pt idx="160609">
                  <c:v>372.09174772654598</c:v>
                </c:pt>
                <c:pt idx="160610">
                  <c:v>372.09406448182</c:v>
                </c:pt>
                <c:pt idx="160611">
                  <c:v>372.096381237093</c:v>
                </c:pt>
                <c:pt idx="160612">
                  <c:v>372.09869799236702</c:v>
                </c:pt>
                <c:pt idx="160613">
                  <c:v>372.10101474764002</c:v>
                </c:pt>
                <c:pt idx="160614">
                  <c:v>372.10333150291399</c:v>
                </c:pt>
                <c:pt idx="160615">
                  <c:v>372.10564825818699</c:v>
                </c:pt>
                <c:pt idx="160616">
                  <c:v>372.10796501346101</c:v>
                </c:pt>
                <c:pt idx="160617">
                  <c:v>372.11028176873401</c:v>
                </c:pt>
                <c:pt idx="160618">
                  <c:v>372.11259852400798</c:v>
                </c:pt>
                <c:pt idx="160619">
                  <c:v>372.114915279282</c:v>
                </c:pt>
                <c:pt idx="160620">
                  <c:v>372.117232034555</c:v>
                </c:pt>
                <c:pt idx="160621">
                  <c:v>372.11954878982903</c:v>
                </c:pt>
                <c:pt idx="160622">
                  <c:v>372.12186554510203</c:v>
                </c:pt>
                <c:pt idx="160623">
                  <c:v>372.12418230037599</c:v>
                </c:pt>
                <c:pt idx="160624">
                  <c:v>372.12649905564899</c:v>
                </c:pt>
                <c:pt idx="160625">
                  <c:v>372.12881581092302</c:v>
                </c:pt>
                <c:pt idx="160626">
                  <c:v>372.13113256619602</c:v>
                </c:pt>
                <c:pt idx="160627">
                  <c:v>372.13344932146998</c:v>
                </c:pt>
                <c:pt idx="160628">
                  <c:v>372.13576607674298</c:v>
                </c:pt>
                <c:pt idx="160629">
                  <c:v>372.13808283201701</c:v>
                </c:pt>
                <c:pt idx="160630">
                  <c:v>372.14039958729001</c:v>
                </c:pt>
                <c:pt idx="160631">
                  <c:v>372.14271634256397</c:v>
                </c:pt>
                <c:pt idx="160632">
                  <c:v>372.14503309783697</c:v>
                </c:pt>
                <c:pt idx="160633">
                  <c:v>372.147349853111</c:v>
                </c:pt>
                <c:pt idx="160634">
                  <c:v>372.149666608384</c:v>
                </c:pt>
                <c:pt idx="160635">
                  <c:v>372.15198336365802</c:v>
                </c:pt>
                <c:pt idx="160636">
                  <c:v>372.15430011893102</c:v>
                </c:pt>
                <c:pt idx="160637">
                  <c:v>372.15661687420499</c:v>
                </c:pt>
                <c:pt idx="160638">
                  <c:v>372.15893362947799</c:v>
                </c:pt>
                <c:pt idx="160639">
                  <c:v>372.16125038475201</c:v>
                </c:pt>
                <c:pt idx="160640">
                  <c:v>372.16356714002501</c:v>
                </c:pt>
                <c:pt idx="160641">
                  <c:v>372.16588389529898</c:v>
                </c:pt>
                <c:pt idx="160642">
                  <c:v>372.16820065057198</c:v>
                </c:pt>
                <c:pt idx="160643">
                  <c:v>372.170517405846</c:v>
                </c:pt>
                <c:pt idx="160644">
                  <c:v>372.172834161119</c:v>
                </c:pt>
                <c:pt idx="160645">
                  <c:v>372.17515091639302</c:v>
                </c:pt>
                <c:pt idx="160646">
                  <c:v>372.17746767166602</c:v>
                </c:pt>
                <c:pt idx="160647">
                  <c:v>372.17978442693999</c:v>
                </c:pt>
                <c:pt idx="160648">
                  <c:v>372.18210118221299</c:v>
                </c:pt>
                <c:pt idx="160649">
                  <c:v>372.18441793748701</c:v>
                </c:pt>
                <c:pt idx="160650">
                  <c:v>372.18673469276001</c:v>
                </c:pt>
                <c:pt idx="160651">
                  <c:v>372.18905144803398</c:v>
                </c:pt>
                <c:pt idx="160652">
                  <c:v>372.19136820330698</c:v>
                </c:pt>
                <c:pt idx="160653">
                  <c:v>372.193684958581</c:v>
                </c:pt>
                <c:pt idx="160654">
                  <c:v>372.196001713854</c:v>
                </c:pt>
                <c:pt idx="160655">
                  <c:v>372.19831846912803</c:v>
                </c:pt>
                <c:pt idx="160656">
                  <c:v>372.20063522440103</c:v>
                </c:pt>
                <c:pt idx="160657">
                  <c:v>372.20295197967499</c:v>
                </c:pt>
                <c:pt idx="160658">
                  <c:v>372.20526873494799</c:v>
                </c:pt>
                <c:pt idx="160659">
                  <c:v>372.20758549022202</c:v>
                </c:pt>
                <c:pt idx="160660">
                  <c:v>372.20990224549502</c:v>
                </c:pt>
                <c:pt idx="160661">
                  <c:v>372.21221900076898</c:v>
                </c:pt>
                <c:pt idx="160662">
                  <c:v>372.21453575604301</c:v>
                </c:pt>
                <c:pt idx="160663">
                  <c:v>372.21685251131601</c:v>
                </c:pt>
                <c:pt idx="160664">
                  <c:v>372.21916926658997</c:v>
                </c:pt>
                <c:pt idx="160665">
                  <c:v>372.22148602186297</c:v>
                </c:pt>
                <c:pt idx="160666">
                  <c:v>372.223802777137</c:v>
                </c:pt>
                <c:pt idx="160667">
                  <c:v>372.22611953241</c:v>
                </c:pt>
                <c:pt idx="160668">
                  <c:v>372.22843628768402</c:v>
                </c:pt>
                <c:pt idx="160669">
                  <c:v>372.23075304295702</c:v>
                </c:pt>
                <c:pt idx="160670">
                  <c:v>372.23306979823099</c:v>
                </c:pt>
                <c:pt idx="160671">
                  <c:v>372.23538655350399</c:v>
                </c:pt>
                <c:pt idx="160672">
                  <c:v>372.23770330877801</c:v>
                </c:pt>
                <c:pt idx="160673">
                  <c:v>372.24002006405101</c:v>
                </c:pt>
                <c:pt idx="160674">
                  <c:v>372.24233681932498</c:v>
                </c:pt>
                <c:pt idx="160675">
                  <c:v>372.24465357459798</c:v>
                </c:pt>
                <c:pt idx="160676">
                  <c:v>372.246970329872</c:v>
                </c:pt>
                <c:pt idx="160677">
                  <c:v>372.249287085145</c:v>
                </c:pt>
                <c:pt idx="160678">
                  <c:v>372.25160384041902</c:v>
                </c:pt>
                <c:pt idx="160679">
                  <c:v>372.25392059569202</c:v>
                </c:pt>
                <c:pt idx="160680">
                  <c:v>372.25623735096599</c:v>
                </c:pt>
                <c:pt idx="160681">
                  <c:v>372.25855410623899</c:v>
                </c:pt>
                <c:pt idx="160682">
                  <c:v>372.26087086151301</c:v>
                </c:pt>
                <c:pt idx="160683">
                  <c:v>372.26318761678601</c:v>
                </c:pt>
                <c:pt idx="160684">
                  <c:v>372.26550437205998</c:v>
                </c:pt>
                <c:pt idx="160685">
                  <c:v>372.26782112733298</c:v>
                </c:pt>
                <c:pt idx="160686">
                  <c:v>372.270137882607</c:v>
                </c:pt>
                <c:pt idx="160687">
                  <c:v>372.27245463788</c:v>
                </c:pt>
                <c:pt idx="160688">
                  <c:v>372.27477139315403</c:v>
                </c:pt>
                <c:pt idx="160689">
                  <c:v>372.27708814842703</c:v>
                </c:pt>
                <c:pt idx="160690">
                  <c:v>372.27940490370099</c:v>
                </c:pt>
                <c:pt idx="160691">
                  <c:v>372.28172165897399</c:v>
                </c:pt>
                <c:pt idx="160692">
                  <c:v>372.28403841424802</c:v>
                </c:pt>
                <c:pt idx="160693">
                  <c:v>372.28635516952102</c:v>
                </c:pt>
                <c:pt idx="160694">
                  <c:v>372.28867192479498</c:v>
                </c:pt>
                <c:pt idx="160695">
                  <c:v>372.29098868006798</c:v>
                </c:pt>
                <c:pt idx="160696">
                  <c:v>372.29330543534201</c:v>
                </c:pt>
                <c:pt idx="160697">
                  <c:v>372.29562219061501</c:v>
                </c:pt>
                <c:pt idx="160698">
                  <c:v>372.29793894588897</c:v>
                </c:pt>
                <c:pt idx="160699">
                  <c:v>372.30025570116197</c:v>
                </c:pt>
                <c:pt idx="160700">
                  <c:v>372.302572456436</c:v>
                </c:pt>
                <c:pt idx="160701">
                  <c:v>372.304889211709</c:v>
                </c:pt>
                <c:pt idx="160702">
                  <c:v>372.30720596698302</c:v>
                </c:pt>
                <c:pt idx="160703">
                  <c:v>372.30952272225699</c:v>
                </c:pt>
                <c:pt idx="160704">
                  <c:v>372.31183947752999</c:v>
                </c:pt>
                <c:pt idx="160705">
                  <c:v>372.31415623280401</c:v>
                </c:pt>
                <c:pt idx="160706">
                  <c:v>372.31647298807701</c:v>
                </c:pt>
                <c:pt idx="160707">
                  <c:v>372.31878974335098</c:v>
                </c:pt>
                <c:pt idx="160708">
                  <c:v>372.32110649862398</c:v>
                </c:pt>
                <c:pt idx="160709">
                  <c:v>372.323423253898</c:v>
                </c:pt>
                <c:pt idx="160710">
                  <c:v>372.325740009171</c:v>
                </c:pt>
                <c:pt idx="160711">
                  <c:v>372.32805676444502</c:v>
                </c:pt>
                <c:pt idx="160712">
                  <c:v>372.33037351971802</c:v>
                </c:pt>
                <c:pt idx="160713">
                  <c:v>372.33269027499199</c:v>
                </c:pt>
                <c:pt idx="160714">
                  <c:v>372.33500703026499</c:v>
                </c:pt>
                <c:pt idx="160715">
                  <c:v>372.33732378553901</c:v>
                </c:pt>
                <c:pt idx="160716">
                  <c:v>372.33964054081201</c:v>
                </c:pt>
                <c:pt idx="160717">
                  <c:v>372.34195729608598</c:v>
                </c:pt>
                <c:pt idx="160718">
                  <c:v>372.34427405135898</c:v>
                </c:pt>
                <c:pt idx="160719">
                  <c:v>372.346590806633</c:v>
                </c:pt>
                <c:pt idx="160720">
                  <c:v>372.348907561906</c:v>
                </c:pt>
                <c:pt idx="160721">
                  <c:v>372.35122431718003</c:v>
                </c:pt>
                <c:pt idx="160722">
                  <c:v>372.35354107245303</c:v>
                </c:pt>
                <c:pt idx="160723">
                  <c:v>372.35585782772699</c:v>
                </c:pt>
                <c:pt idx="160724">
                  <c:v>372.35817458299999</c:v>
                </c:pt>
                <c:pt idx="160725">
                  <c:v>372.36049133827402</c:v>
                </c:pt>
                <c:pt idx="160726">
                  <c:v>372.36280809354702</c:v>
                </c:pt>
                <c:pt idx="160727">
                  <c:v>372.36512484882098</c:v>
                </c:pt>
                <c:pt idx="160728">
                  <c:v>372.36744160409398</c:v>
                </c:pt>
                <c:pt idx="160729">
                  <c:v>372.36975835936801</c:v>
                </c:pt>
                <c:pt idx="160730">
                  <c:v>372.37207511464101</c:v>
                </c:pt>
                <c:pt idx="160731">
                  <c:v>372.37439186991497</c:v>
                </c:pt>
                <c:pt idx="160732">
                  <c:v>372.37670862518797</c:v>
                </c:pt>
                <c:pt idx="160733">
                  <c:v>372.379025380462</c:v>
                </c:pt>
                <c:pt idx="160734">
                  <c:v>372.381342135735</c:v>
                </c:pt>
                <c:pt idx="160735">
                  <c:v>372.38365889100902</c:v>
                </c:pt>
                <c:pt idx="160736">
                  <c:v>372.38597564628202</c:v>
                </c:pt>
                <c:pt idx="160737">
                  <c:v>372.38829240155599</c:v>
                </c:pt>
                <c:pt idx="160738">
                  <c:v>372.39060915682899</c:v>
                </c:pt>
                <c:pt idx="160739">
                  <c:v>372.39292591210301</c:v>
                </c:pt>
                <c:pt idx="160740">
                  <c:v>372.39524266737601</c:v>
                </c:pt>
                <c:pt idx="160741">
                  <c:v>372.39755942264998</c:v>
                </c:pt>
                <c:pt idx="160742">
                  <c:v>372.39987617792298</c:v>
                </c:pt>
                <c:pt idx="160743">
                  <c:v>372.402192933197</c:v>
                </c:pt>
                <c:pt idx="160744">
                  <c:v>372.40450968847</c:v>
                </c:pt>
                <c:pt idx="160745">
                  <c:v>372.40682644374402</c:v>
                </c:pt>
                <c:pt idx="160746">
                  <c:v>372.40914319901799</c:v>
                </c:pt>
                <c:pt idx="160747">
                  <c:v>372.41145995429099</c:v>
                </c:pt>
                <c:pt idx="160748">
                  <c:v>372.41377670956501</c:v>
                </c:pt>
                <c:pt idx="160749">
                  <c:v>372.41609346483801</c:v>
                </c:pt>
                <c:pt idx="160750">
                  <c:v>372.41841022011198</c:v>
                </c:pt>
                <c:pt idx="160751">
                  <c:v>372.42072697538498</c:v>
                </c:pt>
                <c:pt idx="160752">
                  <c:v>372.423043730659</c:v>
                </c:pt>
                <c:pt idx="160753">
                  <c:v>372.425360485932</c:v>
                </c:pt>
                <c:pt idx="160754">
                  <c:v>372.42767724120603</c:v>
                </c:pt>
                <c:pt idx="160755">
                  <c:v>372.42999399647903</c:v>
                </c:pt>
                <c:pt idx="160756">
                  <c:v>372.43231075175299</c:v>
                </c:pt>
                <c:pt idx="160757">
                  <c:v>372.43462750702599</c:v>
                </c:pt>
                <c:pt idx="160758">
                  <c:v>372.43694426230002</c:v>
                </c:pt>
                <c:pt idx="160759">
                  <c:v>372.43926101757302</c:v>
                </c:pt>
                <c:pt idx="160760">
                  <c:v>372.44157777284698</c:v>
                </c:pt>
                <c:pt idx="160761">
                  <c:v>372.44389452811998</c:v>
                </c:pt>
                <c:pt idx="160762">
                  <c:v>372.44621128339401</c:v>
                </c:pt>
                <c:pt idx="160763">
                  <c:v>372.44852803866701</c:v>
                </c:pt>
                <c:pt idx="160764">
                  <c:v>372.45084479394097</c:v>
                </c:pt>
                <c:pt idx="160765">
                  <c:v>372.45316154921397</c:v>
                </c:pt>
                <c:pt idx="160766">
                  <c:v>372.455478304488</c:v>
                </c:pt>
                <c:pt idx="160767">
                  <c:v>372.457795059761</c:v>
                </c:pt>
                <c:pt idx="160768">
                  <c:v>372.46011181503502</c:v>
                </c:pt>
                <c:pt idx="160769">
                  <c:v>372.46242857030802</c:v>
                </c:pt>
                <c:pt idx="160770">
                  <c:v>372.46474532558199</c:v>
                </c:pt>
                <c:pt idx="160771">
                  <c:v>372.46706208085499</c:v>
                </c:pt>
                <c:pt idx="160772">
                  <c:v>372.46937883612901</c:v>
                </c:pt>
                <c:pt idx="160773">
                  <c:v>372.47169559140201</c:v>
                </c:pt>
                <c:pt idx="160774">
                  <c:v>372.47401234667598</c:v>
                </c:pt>
                <c:pt idx="160775">
                  <c:v>372.47632910194898</c:v>
                </c:pt>
                <c:pt idx="160776">
                  <c:v>372.478645857223</c:v>
                </c:pt>
                <c:pt idx="160777">
                  <c:v>372.480962612496</c:v>
                </c:pt>
                <c:pt idx="160778">
                  <c:v>372.48327936777002</c:v>
                </c:pt>
                <c:pt idx="160779">
                  <c:v>372.48559612304302</c:v>
                </c:pt>
                <c:pt idx="160780">
                  <c:v>372.48791287831699</c:v>
                </c:pt>
                <c:pt idx="160781">
                  <c:v>372.49022963358999</c:v>
                </c:pt>
                <c:pt idx="160782">
                  <c:v>372.49254638886401</c:v>
                </c:pt>
                <c:pt idx="160783">
                  <c:v>372.49486314413701</c:v>
                </c:pt>
                <c:pt idx="160784">
                  <c:v>372.49717989941098</c:v>
                </c:pt>
                <c:pt idx="160785">
                  <c:v>372.49949665468398</c:v>
                </c:pt>
                <c:pt idx="160786">
                  <c:v>372.501813409958</c:v>
                </c:pt>
                <c:pt idx="160787">
                  <c:v>372.504130165231</c:v>
                </c:pt>
                <c:pt idx="160788">
                  <c:v>372.50644692050503</c:v>
                </c:pt>
                <c:pt idx="160789">
                  <c:v>372.50876367577899</c:v>
                </c:pt>
                <c:pt idx="160790">
                  <c:v>372.51108043105199</c:v>
                </c:pt>
                <c:pt idx="160791">
                  <c:v>372.51339718632602</c:v>
                </c:pt>
                <c:pt idx="160792">
                  <c:v>372.51571394159902</c:v>
                </c:pt>
                <c:pt idx="160793">
                  <c:v>372.51803069687298</c:v>
                </c:pt>
                <c:pt idx="160794">
                  <c:v>372.52034745214598</c:v>
                </c:pt>
                <c:pt idx="160795">
                  <c:v>372.52266420742001</c:v>
                </c:pt>
                <c:pt idx="160796">
                  <c:v>372.52498096269301</c:v>
                </c:pt>
                <c:pt idx="160797">
                  <c:v>372.52729771796697</c:v>
                </c:pt>
                <c:pt idx="160798">
                  <c:v>372.52961447323997</c:v>
                </c:pt>
                <c:pt idx="160799">
                  <c:v>372.531931228514</c:v>
                </c:pt>
                <c:pt idx="160800">
                  <c:v>372.534247983787</c:v>
                </c:pt>
                <c:pt idx="160801">
                  <c:v>372.53656473906102</c:v>
                </c:pt>
                <c:pt idx="160802">
                  <c:v>372.53888149433402</c:v>
                </c:pt>
                <c:pt idx="160803">
                  <c:v>372.54119824960799</c:v>
                </c:pt>
                <c:pt idx="160804">
                  <c:v>372.54351500488099</c:v>
                </c:pt>
                <c:pt idx="160805">
                  <c:v>372.54583176015501</c:v>
                </c:pt>
                <c:pt idx="160806">
                  <c:v>372.54814851542801</c:v>
                </c:pt>
                <c:pt idx="160807">
                  <c:v>372.55046527070198</c:v>
                </c:pt>
                <c:pt idx="160808">
                  <c:v>372.55278202597498</c:v>
                </c:pt>
                <c:pt idx="160809">
                  <c:v>372.555098781249</c:v>
                </c:pt>
                <c:pt idx="160810">
                  <c:v>372.557415536522</c:v>
                </c:pt>
                <c:pt idx="160811">
                  <c:v>372.55973229179602</c:v>
                </c:pt>
                <c:pt idx="160812">
                  <c:v>372.56204904706902</c:v>
                </c:pt>
                <c:pt idx="160813">
                  <c:v>372.56436580234299</c:v>
                </c:pt>
                <c:pt idx="160814">
                  <c:v>372.56668255761599</c:v>
                </c:pt>
                <c:pt idx="160815">
                  <c:v>372.56899931289001</c:v>
                </c:pt>
                <c:pt idx="160816">
                  <c:v>372.57131606816301</c:v>
                </c:pt>
                <c:pt idx="160817">
                  <c:v>372.57363282343698</c:v>
                </c:pt>
                <c:pt idx="160818">
                  <c:v>372.57594957870998</c:v>
                </c:pt>
                <c:pt idx="160819">
                  <c:v>372.578266333984</c:v>
                </c:pt>
                <c:pt idx="160820">
                  <c:v>372.580583089257</c:v>
                </c:pt>
                <c:pt idx="160821">
                  <c:v>372.58289984453103</c:v>
                </c:pt>
                <c:pt idx="160822">
                  <c:v>372.58521659980403</c:v>
                </c:pt>
                <c:pt idx="160823">
                  <c:v>372.58753335507799</c:v>
                </c:pt>
                <c:pt idx="160824">
                  <c:v>372.58985011035099</c:v>
                </c:pt>
                <c:pt idx="160825">
                  <c:v>372.59216686562502</c:v>
                </c:pt>
                <c:pt idx="160826">
                  <c:v>372.59448362089802</c:v>
                </c:pt>
                <c:pt idx="160827">
                  <c:v>372.59680037617198</c:v>
                </c:pt>
                <c:pt idx="160828">
                  <c:v>372.59911713144498</c:v>
                </c:pt>
                <c:pt idx="160829">
                  <c:v>372.60143388671901</c:v>
                </c:pt>
                <c:pt idx="160830">
                  <c:v>372.60375064199201</c:v>
                </c:pt>
                <c:pt idx="160831">
                  <c:v>372.60606739726597</c:v>
                </c:pt>
                <c:pt idx="160832">
                  <c:v>372.60838415254</c:v>
                </c:pt>
                <c:pt idx="160833">
                  <c:v>372.610700907813</c:v>
                </c:pt>
                <c:pt idx="160834">
                  <c:v>372.61301766308702</c:v>
                </c:pt>
                <c:pt idx="160835">
                  <c:v>372.61533441836002</c:v>
                </c:pt>
                <c:pt idx="160836">
                  <c:v>372.61765117363399</c:v>
                </c:pt>
                <c:pt idx="160837">
                  <c:v>372.61996792890699</c:v>
                </c:pt>
                <c:pt idx="160838">
                  <c:v>372.62228468418101</c:v>
                </c:pt>
                <c:pt idx="160839">
                  <c:v>372.62460143945401</c:v>
                </c:pt>
                <c:pt idx="160840">
                  <c:v>372.62691819472798</c:v>
                </c:pt>
                <c:pt idx="160841">
                  <c:v>372.62923495000098</c:v>
                </c:pt>
                <c:pt idx="160842">
                  <c:v>372.631551705275</c:v>
                </c:pt>
                <c:pt idx="160843">
                  <c:v>372.633868460548</c:v>
                </c:pt>
                <c:pt idx="160844">
                  <c:v>372.63618521582202</c:v>
                </c:pt>
                <c:pt idx="160845">
                  <c:v>372.63850197109502</c:v>
                </c:pt>
                <c:pt idx="160846">
                  <c:v>372.64081872636899</c:v>
                </c:pt>
                <c:pt idx="160847">
                  <c:v>372.64313548164199</c:v>
                </c:pt>
                <c:pt idx="160848">
                  <c:v>372.64545223691601</c:v>
                </c:pt>
                <c:pt idx="160849">
                  <c:v>372.64776899218901</c:v>
                </c:pt>
                <c:pt idx="160850">
                  <c:v>372.65008574746298</c:v>
                </c:pt>
                <c:pt idx="160851">
                  <c:v>372.65240250273598</c:v>
                </c:pt>
                <c:pt idx="160852">
                  <c:v>372.65471925801</c:v>
                </c:pt>
                <c:pt idx="160853">
                  <c:v>372.657036013283</c:v>
                </c:pt>
                <c:pt idx="160854">
                  <c:v>372.65935276855703</c:v>
                </c:pt>
                <c:pt idx="160855">
                  <c:v>372.66166952383003</c:v>
                </c:pt>
                <c:pt idx="160856">
                  <c:v>372.66398627910399</c:v>
                </c:pt>
                <c:pt idx="160857">
                  <c:v>372.66630303437699</c:v>
                </c:pt>
                <c:pt idx="160858">
                  <c:v>372.66861978965102</c:v>
                </c:pt>
                <c:pt idx="160859">
                  <c:v>372.67093654492402</c:v>
                </c:pt>
                <c:pt idx="160860">
                  <c:v>372.67325330019798</c:v>
                </c:pt>
                <c:pt idx="160861">
                  <c:v>372.67557005547098</c:v>
                </c:pt>
                <c:pt idx="160862">
                  <c:v>372.67788681074501</c:v>
                </c:pt>
                <c:pt idx="160863">
                  <c:v>372.68020356601801</c:v>
                </c:pt>
                <c:pt idx="160864">
                  <c:v>372.68252032129197</c:v>
                </c:pt>
                <c:pt idx="160865">
                  <c:v>372.68483707656497</c:v>
                </c:pt>
                <c:pt idx="160866">
                  <c:v>372.687153831839</c:v>
                </c:pt>
                <c:pt idx="160867">
                  <c:v>372.689470587112</c:v>
                </c:pt>
                <c:pt idx="160868">
                  <c:v>372.69178734238602</c:v>
                </c:pt>
                <c:pt idx="160869">
                  <c:v>372.69410409765902</c:v>
                </c:pt>
                <c:pt idx="160870">
                  <c:v>372.69642085293299</c:v>
                </c:pt>
                <c:pt idx="160871">
                  <c:v>372.69873760820599</c:v>
                </c:pt>
                <c:pt idx="160872">
                  <c:v>372.70105436348001</c:v>
                </c:pt>
                <c:pt idx="160873">
                  <c:v>372.70337111875301</c:v>
                </c:pt>
                <c:pt idx="160874">
                  <c:v>372.70568787402698</c:v>
                </c:pt>
                <c:pt idx="160875">
                  <c:v>372.708004629301</c:v>
                </c:pt>
                <c:pt idx="160876">
                  <c:v>372.710321384574</c:v>
                </c:pt>
                <c:pt idx="160877">
                  <c:v>372.71263813984802</c:v>
                </c:pt>
                <c:pt idx="160878">
                  <c:v>372.71495489512102</c:v>
                </c:pt>
                <c:pt idx="160879">
                  <c:v>372.71727165039499</c:v>
                </c:pt>
                <c:pt idx="160880">
                  <c:v>372.71958840566799</c:v>
                </c:pt>
                <c:pt idx="160881">
                  <c:v>372.72190516094201</c:v>
                </c:pt>
                <c:pt idx="160882">
                  <c:v>372.72422191621501</c:v>
                </c:pt>
                <c:pt idx="160883">
                  <c:v>372.72653867148898</c:v>
                </c:pt>
                <c:pt idx="160884">
                  <c:v>372.72885542676198</c:v>
                </c:pt>
                <c:pt idx="160885">
                  <c:v>372.731172182036</c:v>
                </c:pt>
                <c:pt idx="160886">
                  <c:v>372.733488937309</c:v>
                </c:pt>
                <c:pt idx="160887">
                  <c:v>372.73580569258303</c:v>
                </c:pt>
                <c:pt idx="160888">
                  <c:v>372.73812244785597</c:v>
                </c:pt>
                <c:pt idx="160889">
                  <c:v>372.74043920312999</c:v>
                </c:pt>
                <c:pt idx="160890">
                  <c:v>372.742755958403</c:v>
                </c:pt>
                <c:pt idx="160891">
                  <c:v>372.74507271367702</c:v>
                </c:pt>
                <c:pt idx="160892">
                  <c:v>372.74738946895002</c:v>
                </c:pt>
                <c:pt idx="160893">
                  <c:v>372.74970622422398</c:v>
                </c:pt>
                <c:pt idx="160894">
                  <c:v>372.75202297949699</c:v>
                </c:pt>
                <c:pt idx="160895">
                  <c:v>372.75433973477101</c:v>
                </c:pt>
                <c:pt idx="160896">
                  <c:v>372.75665649004401</c:v>
                </c:pt>
                <c:pt idx="160897">
                  <c:v>372.75897324531797</c:v>
                </c:pt>
                <c:pt idx="160898">
                  <c:v>372.76129000059098</c:v>
                </c:pt>
                <c:pt idx="160899">
                  <c:v>372.763606755865</c:v>
                </c:pt>
                <c:pt idx="160900">
                  <c:v>372.765923511138</c:v>
                </c:pt>
                <c:pt idx="160901">
                  <c:v>372.76824026641202</c:v>
                </c:pt>
                <c:pt idx="160902">
                  <c:v>372.77055702168502</c:v>
                </c:pt>
                <c:pt idx="160903">
                  <c:v>372.77287377695899</c:v>
                </c:pt>
                <c:pt idx="160904">
                  <c:v>372.77519053223199</c:v>
                </c:pt>
                <c:pt idx="160905">
                  <c:v>372.77750728750601</c:v>
                </c:pt>
                <c:pt idx="160906">
                  <c:v>372.77982404277901</c:v>
                </c:pt>
                <c:pt idx="160907">
                  <c:v>372.78214079805298</c:v>
                </c:pt>
                <c:pt idx="160908">
                  <c:v>372.78445755332598</c:v>
                </c:pt>
                <c:pt idx="160909">
                  <c:v>372.7867743086</c:v>
                </c:pt>
                <c:pt idx="160910">
                  <c:v>372.789091063873</c:v>
                </c:pt>
                <c:pt idx="160911">
                  <c:v>372.79140781914703</c:v>
                </c:pt>
                <c:pt idx="160912">
                  <c:v>372.79372457442003</c:v>
                </c:pt>
                <c:pt idx="160913">
                  <c:v>372.79604132969399</c:v>
                </c:pt>
                <c:pt idx="160914">
                  <c:v>372.79835808496699</c:v>
                </c:pt>
                <c:pt idx="160915">
                  <c:v>372.80067484024102</c:v>
                </c:pt>
                <c:pt idx="160916">
                  <c:v>372.80299159551402</c:v>
                </c:pt>
                <c:pt idx="160917">
                  <c:v>372.80530835078798</c:v>
                </c:pt>
                <c:pt idx="160918">
                  <c:v>372.80762510606201</c:v>
                </c:pt>
                <c:pt idx="160919">
                  <c:v>372.80994186133501</c:v>
                </c:pt>
                <c:pt idx="160920">
                  <c:v>372.81225861660897</c:v>
                </c:pt>
                <c:pt idx="160921">
                  <c:v>372.81457537188197</c:v>
                </c:pt>
                <c:pt idx="160922">
                  <c:v>372.816892127156</c:v>
                </c:pt>
                <c:pt idx="160923">
                  <c:v>372.819208882429</c:v>
                </c:pt>
                <c:pt idx="160924">
                  <c:v>372.82152563770302</c:v>
                </c:pt>
                <c:pt idx="160925">
                  <c:v>372.82384239297602</c:v>
                </c:pt>
                <c:pt idx="160926">
                  <c:v>372.82615914824999</c:v>
                </c:pt>
                <c:pt idx="160927">
                  <c:v>372.82847590352299</c:v>
                </c:pt>
                <c:pt idx="160928">
                  <c:v>372.83079265879701</c:v>
                </c:pt>
                <c:pt idx="160929">
                  <c:v>372.83310941407001</c:v>
                </c:pt>
                <c:pt idx="160930">
                  <c:v>372.83542616934398</c:v>
                </c:pt>
                <c:pt idx="160931">
                  <c:v>372.83774292461698</c:v>
                </c:pt>
                <c:pt idx="160932">
                  <c:v>372.840059679891</c:v>
                </c:pt>
                <c:pt idx="160933">
                  <c:v>372.842376435164</c:v>
                </c:pt>
                <c:pt idx="160934">
                  <c:v>372.84469319043802</c:v>
                </c:pt>
                <c:pt idx="160935">
                  <c:v>372.84700994571102</c:v>
                </c:pt>
                <c:pt idx="160936">
                  <c:v>372.84932670098499</c:v>
                </c:pt>
                <c:pt idx="160937">
                  <c:v>372.85164345625799</c:v>
                </c:pt>
                <c:pt idx="160938">
                  <c:v>372.85396021153201</c:v>
                </c:pt>
                <c:pt idx="160939">
                  <c:v>372.85627696680501</c:v>
                </c:pt>
                <c:pt idx="160940">
                  <c:v>372.85859372207898</c:v>
                </c:pt>
                <c:pt idx="160941">
                  <c:v>372.86091047735198</c:v>
                </c:pt>
                <c:pt idx="160942">
                  <c:v>372.863227232626</c:v>
                </c:pt>
                <c:pt idx="160943">
                  <c:v>372.865543987899</c:v>
                </c:pt>
                <c:pt idx="160944">
                  <c:v>372.86786074317303</c:v>
                </c:pt>
                <c:pt idx="160945">
                  <c:v>372.87017749844603</c:v>
                </c:pt>
                <c:pt idx="160946">
                  <c:v>372.87249425371999</c:v>
                </c:pt>
                <c:pt idx="160947">
                  <c:v>372.87481100899299</c:v>
                </c:pt>
                <c:pt idx="160948">
                  <c:v>372.87712776426702</c:v>
                </c:pt>
                <c:pt idx="160949">
                  <c:v>372.87944451954002</c:v>
                </c:pt>
                <c:pt idx="160950">
                  <c:v>372.88176127481398</c:v>
                </c:pt>
                <c:pt idx="160951">
                  <c:v>372.88407803008698</c:v>
                </c:pt>
                <c:pt idx="160952">
                  <c:v>372.88639478536101</c:v>
                </c:pt>
                <c:pt idx="160953">
                  <c:v>372.88871154063401</c:v>
                </c:pt>
                <c:pt idx="160954">
                  <c:v>372.89102829590797</c:v>
                </c:pt>
                <c:pt idx="160955">
                  <c:v>372.89334505118097</c:v>
                </c:pt>
                <c:pt idx="160956">
                  <c:v>372.895661806455</c:v>
                </c:pt>
                <c:pt idx="160957">
                  <c:v>372.897978561728</c:v>
                </c:pt>
                <c:pt idx="160958">
                  <c:v>372.90029531700202</c:v>
                </c:pt>
                <c:pt idx="160959">
                  <c:v>372.90261207227599</c:v>
                </c:pt>
                <c:pt idx="160960">
                  <c:v>372.90492882754899</c:v>
                </c:pt>
                <c:pt idx="160961">
                  <c:v>372.90724558282301</c:v>
                </c:pt>
                <c:pt idx="160962">
                  <c:v>372.90956233809601</c:v>
                </c:pt>
                <c:pt idx="160963">
                  <c:v>372.91187909336998</c:v>
                </c:pt>
                <c:pt idx="160964">
                  <c:v>372.91419584864298</c:v>
                </c:pt>
                <c:pt idx="160965">
                  <c:v>372.916512603917</c:v>
                </c:pt>
                <c:pt idx="160966">
                  <c:v>372.91882935919</c:v>
                </c:pt>
                <c:pt idx="160967">
                  <c:v>372.92114611446402</c:v>
                </c:pt>
                <c:pt idx="160968">
                  <c:v>372.92346286973702</c:v>
                </c:pt>
                <c:pt idx="160969">
                  <c:v>372.92577962501099</c:v>
                </c:pt>
                <c:pt idx="160970">
                  <c:v>372.92809638028399</c:v>
                </c:pt>
                <c:pt idx="160971">
                  <c:v>372.93041313555801</c:v>
                </c:pt>
                <c:pt idx="160972">
                  <c:v>372.93272989083101</c:v>
                </c:pt>
                <c:pt idx="160973">
                  <c:v>372.93504664610498</c:v>
                </c:pt>
                <c:pt idx="160974">
                  <c:v>372.93736340137798</c:v>
                </c:pt>
                <c:pt idx="160975">
                  <c:v>372.939680156652</c:v>
                </c:pt>
                <c:pt idx="160976">
                  <c:v>372.941996911925</c:v>
                </c:pt>
                <c:pt idx="160977">
                  <c:v>372.94431366719903</c:v>
                </c:pt>
                <c:pt idx="160978">
                  <c:v>372.94663042247203</c:v>
                </c:pt>
                <c:pt idx="160979">
                  <c:v>372.94894717774599</c:v>
                </c:pt>
                <c:pt idx="160980">
                  <c:v>372.95126393301899</c:v>
                </c:pt>
                <c:pt idx="160981">
                  <c:v>372.95358068829302</c:v>
                </c:pt>
                <c:pt idx="160982">
                  <c:v>372.95589744356602</c:v>
                </c:pt>
                <c:pt idx="160983">
                  <c:v>372.95821419883998</c:v>
                </c:pt>
                <c:pt idx="160984">
                  <c:v>372.96053095411298</c:v>
                </c:pt>
                <c:pt idx="160985">
                  <c:v>372.96284770938701</c:v>
                </c:pt>
                <c:pt idx="160986">
                  <c:v>372.96516446466001</c:v>
                </c:pt>
                <c:pt idx="160987">
                  <c:v>372.96748121993397</c:v>
                </c:pt>
                <c:pt idx="160988">
                  <c:v>372.96979797520697</c:v>
                </c:pt>
                <c:pt idx="160989">
                  <c:v>372.972114730481</c:v>
                </c:pt>
                <c:pt idx="160990">
                  <c:v>372.974431485754</c:v>
                </c:pt>
                <c:pt idx="160991">
                  <c:v>372.97674824102802</c:v>
                </c:pt>
                <c:pt idx="160992">
                  <c:v>372.97906499630102</c:v>
                </c:pt>
                <c:pt idx="160993">
                  <c:v>372.98138175157499</c:v>
                </c:pt>
                <c:pt idx="160994">
                  <c:v>372.98369850684799</c:v>
                </c:pt>
                <c:pt idx="160995">
                  <c:v>372.98601526212201</c:v>
                </c:pt>
                <c:pt idx="160996">
                  <c:v>372.98833201739501</c:v>
                </c:pt>
                <c:pt idx="160997">
                  <c:v>372.99064877266898</c:v>
                </c:pt>
                <c:pt idx="160998">
                  <c:v>372.99296552794198</c:v>
                </c:pt>
                <c:pt idx="160999">
                  <c:v>372.995282283216</c:v>
                </c:pt>
                <c:pt idx="161000">
                  <c:v>372.997599038489</c:v>
                </c:pt>
                <c:pt idx="161001">
                  <c:v>372.99991579376302</c:v>
                </c:pt>
                <c:pt idx="161002">
                  <c:v>373.00223254903699</c:v>
                </c:pt>
                <c:pt idx="161003">
                  <c:v>373.00454930430999</c:v>
                </c:pt>
                <c:pt idx="161004">
                  <c:v>373.00686605958401</c:v>
                </c:pt>
                <c:pt idx="161005">
                  <c:v>373.00918281485701</c:v>
                </c:pt>
                <c:pt idx="161006">
                  <c:v>373.01149957013098</c:v>
                </c:pt>
                <c:pt idx="161007">
                  <c:v>373.01381632540398</c:v>
                </c:pt>
                <c:pt idx="161008">
                  <c:v>373.016133080678</c:v>
                </c:pt>
                <c:pt idx="161009">
                  <c:v>373.018449835951</c:v>
                </c:pt>
                <c:pt idx="161010">
                  <c:v>373.02076659122503</c:v>
                </c:pt>
                <c:pt idx="161011">
                  <c:v>373.02308334649803</c:v>
                </c:pt>
                <c:pt idx="161012">
                  <c:v>373.02540010177199</c:v>
                </c:pt>
                <c:pt idx="161013">
                  <c:v>373.02771685704499</c:v>
                </c:pt>
                <c:pt idx="161014">
                  <c:v>373.03003361231902</c:v>
                </c:pt>
                <c:pt idx="161015">
                  <c:v>373.03235036759202</c:v>
                </c:pt>
                <c:pt idx="161016">
                  <c:v>373.03466712286598</c:v>
                </c:pt>
                <c:pt idx="161017">
                  <c:v>373.03698387813898</c:v>
                </c:pt>
                <c:pt idx="161018">
                  <c:v>373.03930063341301</c:v>
                </c:pt>
                <c:pt idx="161019">
                  <c:v>373.04161738868601</c:v>
                </c:pt>
                <c:pt idx="161020">
                  <c:v>373.04393414395997</c:v>
                </c:pt>
                <c:pt idx="161021">
                  <c:v>373.04625089923297</c:v>
                </c:pt>
                <c:pt idx="161022">
                  <c:v>373.048567654507</c:v>
                </c:pt>
                <c:pt idx="161023">
                  <c:v>373.05088440978</c:v>
                </c:pt>
                <c:pt idx="161024">
                  <c:v>373.05320116505402</c:v>
                </c:pt>
                <c:pt idx="161025">
                  <c:v>373.05551792032702</c:v>
                </c:pt>
                <c:pt idx="161026">
                  <c:v>373.05783467560099</c:v>
                </c:pt>
                <c:pt idx="161027">
                  <c:v>373.06015143087399</c:v>
                </c:pt>
                <c:pt idx="161028">
                  <c:v>373.06246818614801</c:v>
                </c:pt>
                <c:pt idx="161029">
                  <c:v>373.06478494142101</c:v>
                </c:pt>
                <c:pt idx="161030">
                  <c:v>373.06710169669498</c:v>
                </c:pt>
                <c:pt idx="161031">
                  <c:v>373.06941845196798</c:v>
                </c:pt>
                <c:pt idx="161032">
                  <c:v>373.071735207242</c:v>
                </c:pt>
                <c:pt idx="161033">
                  <c:v>373.074051962515</c:v>
                </c:pt>
                <c:pt idx="161034">
                  <c:v>373.07636871778902</c:v>
                </c:pt>
                <c:pt idx="161035">
                  <c:v>373.07868547306202</c:v>
                </c:pt>
                <c:pt idx="161036">
                  <c:v>373.08100222833599</c:v>
                </c:pt>
                <c:pt idx="161037">
                  <c:v>373.08331898360899</c:v>
                </c:pt>
                <c:pt idx="161038">
                  <c:v>373.08563573888301</c:v>
                </c:pt>
                <c:pt idx="161039">
                  <c:v>373.08795249415601</c:v>
                </c:pt>
                <c:pt idx="161040">
                  <c:v>373.09026924942998</c:v>
                </c:pt>
                <c:pt idx="161041">
                  <c:v>373.09258600470298</c:v>
                </c:pt>
                <c:pt idx="161042">
                  <c:v>373.094902759977</c:v>
                </c:pt>
                <c:pt idx="161043">
                  <c:v>373.09721951525</c:v>
                </c:pt>
                <c:pt idx="161044">
                  <c:v>373.09953627052403</c:v>
                </c:pt>
                <c:pt idx="161045">
                  <c:v>373.10185302579799</c:v>
                </c:pt>
                <c:pt idx="161046">
                  <c:v>373.10416978107099</c:v>
                </c:pt>
                <c:pt idx="161047">
                  <c:v>373.10648653634502</c:v>
                </c:pt>
                <c:pt idx="161048">
                  <c:v>373.10880329161802</c:v>
                </c:pt>
                <c:pt idx="161049">
                  <c:v>373.11112004689198</c:v>
                </c:pt>
                <c:pt idx="161050">
                  <c:v>373.11343680216498</c:v>
                </c:pt>
                <c:pt idx="161051">
                  <c:v>373.11575355743901</c:v>
                </c:pt>
                <c:pt idx="161052">
                  <c:v>373.11807031271201</c:v>
                </c:pt>
                <c:pt idx="161053">
                  <c:v>373.12038706798597</c:v>
                </c:pt>
                <c:pt idx="161054">
                  <c:v>373.12270382325897</c:v>
                </c:pt>
                <c:pt idx="161055">
                  <c:v>373.125020578533</c:v>
                </c:pt>
                <c:pt idx="161056">
                  <c:v>373.127337333806</c:v>
                </c:pt>
                <c:pt idx="161057">
                  <c:v>373.12965408908002</c:v>
                </c:pt>
                <c:pt idx="161058">
                  <c:v>373.13197084435302</c:v>
                </c:pt>
                <c:pt idx="161059">
                  <c:v>373.13428759962699</c:v>
                </c:pt>
                <c:pt idx="161060">
                  <c:v>373.13660435489999</c:v>
                </c:pt>
                <c:pt idx="161061">
                  <c:v>373.13892111017401</c:v>
                </c:pt>
                <c:pt idx="161062">
                  <c:v>373.14123786544701</c:v>
                </c:pt>
                <c:pt idx="161063">
                  <c:v>373.14355462072098</c:v>
                </c:pt>
                <c:pt idx="161064">
                  <c:v>373.14587137599398</c:v>
                </c:pt>
                <c:pt idx="161065">
                  <c:v>373.148188131268</c:v>
                </c:pt>
                <c:pt idx="161066">
                  <c:v>373.150504886541</c:v>
                </c:pt>
                <c:pt idx="161067">
                  <c:v>373.15282164181502</c:v>
                </c:pt>
                <c:pt idx="161068">
                  <c:v>373.15513839708802</c:v>
                </c:pt>
                <c:pt idx="161069">
                  <c:v>373.15745515236199</c:v>
                </c:pt>
                <c:pt idx="161070">
                  <c:v>373.15977190763499</c:v>
                </c:pt>
                <c:pt idx="161071">
                  <c:v>373.16208866290901</c:v>
                </c:pt>
                <c:pt idx="161072">
                  <c:v>373.16440541818201</c:v>
                </c:pt>
                <c:pt idx="161073">
                  <c:v>373.16672217345598</c:v>
                </c:pt>
                <c:pt idx="161074">
                  <c:v>373.16903892872898</c:v>
                </c:pt>
                <c:pt idx="161075">
                  <c:v>373.171355684003</c:v>
                </c:pt>
                <c:pt idx="161076">
                  <c:v>373.173672439276</c:v>
                </c:pt>
                <c:pt idx="161077">
                  <c:v>373.17598919455003</c:v>
                </c:pt>
                <c:pt idx="161078">
                  <c:v>373.17830594982303</c:v>
                </c:pt>
                <c:pt idx="161079">
                  <c:v>373.18062270509699</c:v>
                </c:pt>
                <c:pt idx="161080">
                  <c:v>373.18293946036999</c:v>
                </c:pt>
                <c:pt idx="161081">
                  <c:v>373.18525621564402</c:v>
                </c:pt>
                <c:pt idx="161082">
                  <c:v>373.18757297091702</c:v>
                </c:pt>
                <c:pt idx="161083">
                  <c:v>373.18988972619098</c:v>
                </c:pt>
                <c:pt idx="161084">
                  <c:v>373.19220648146398</c:v>
                </c:pt>
                <c:pt idx="161085">
                  <c:v>373.19452323673801</c:v>
                </c:pt>
                <c:pt idx="161086">
                  <c:v>373.19683999201101</c:v>
                </c:pt>
                <c:pt idx="161087">
                  <c:v>373.19915674728497</c:v>
                </c:pt>
                <c:pt idx="161088">
                  <c:v>373.201473502559</c:v>
                </c:pt>
                <c:pt idx="161089">
                  <c:v>373.203790257832</c:v>
                </c:pt>
                <c:pt idx="161090">
                  <c:v>373.20610701310602</c:v>
                </c:pt>
                <c:pt idx="161091">
                  <c:v>373.20842376837902</c:v>
                </c:pt>
                <c:pt idx="161092">
                  <c:v>373.21074052365299</c:v>
                </c:pt>
                <c:pt idx="161093">
                  <c:v>373.21305727892599</c:v>
                </c:pt>
                <c:pt idx="161094">
                  <c:v>373.21537403420001</c:v>
                </c:pt>
                <c:pt idx="161095">
                  <c:v>373.21769078947301</c:v>
                </c:pt>
                <c:pt idx="161096">
                  <c:v>373.22000754474698</c:v>
                </c:pt>
                <c:pt idx="161097">
                  <c:v>373.22232430001998</c:v>
                </c:pt>
                <c:pt idx="161098">
                  <c:v>373.224641055294</c:v>
                </c:pt>
                <c:pt idx="161099">
                  <c:v>373.226957810567</c:v>
                </c:pt>
                <c:pt idx="161100">
                  <c:v>373.22927456584102</c:v>
                </c:pt>
                <c:pt idx="161101">
                  <c:v>373.23159132111402</c:v>
                </c:pt>
                <c:pt idx="161102">
                  <c:v>373.23390807638799</c:v>
                </c:pt>
                <c:pt idx="161103">
                  <c:v>373.23622483166099</c:v>
                </c:pt>
                <c:pt idx="161104">
                  <c:v>373.23854158693501</c:v>
                </c:pt>
                <c:pt idx="161105">
                  <c:v>373.24085834220801</c:v>
                </c:pt>
                <c:pt idx="161106">
                  <c:v>373.24317509748198</c:v>
                </c:pt>
                <c:pt idx="161107">
                  <c:v>373.24549185275498</c:v>
                </c:pt>
                <c:pt idx="161108">
                  <c:v>373.247808608029</c:v>
                </c:pt>
                <c:pt idx="161109">
                  <c:v>373.250125363302</c:v>
                </c:pt>
                <c:pt idx="161110">
                  <c:v>373.25244211857603</c:v>
                </c:pt>
                <c:pt idx="161111">
                  <c:v>373.25475887384903</c:v>
                </c:pt>
                <c:pt idx="161112">
                  <c:v>373.25707562912299</c:v>
                </c:pt>
                <c:pt idx="161113">
                  <c:v>373.25939238439599</c:v>
                </c:pt>
                <c:pt idx="161114">
                  <c:v>373.26170913967002</c:v>
                </c:pt>
                <c:pt idx="161115">
                  <c:v>373.26402589494302</c:v>
                </c:pt>
                <c:pt idx="161116">
                  <c:v>373.26634265021698</c:v>
                </c:pt>
                <c:pt idx="161117">
                  <c:v>373.26865940548998</c:v>
                </c:pt>
                <c:pt idx="161118">
                  <c:v>373.27097616076401</c:v>
                </c:pt>
                <c:pt idx="161119">
                  <c:v>373.27329291603701</c:v>
                </c:pt>
                <c:pt idx="161120">
                  <c:v>373.27560967131097</c:v>
                </c:pt>
                <c:pt idx="161121">
                  <c:v>373.27792642658397</c:v>
                </c:pt>
                <c:pt idx="161122">
                  <c:v>373.280243181858</c:v>
                </c:pt>
                <c:pt idx="161123">
                  <c:v>373.282559937131</c:v>
                </c:pt>
                <c:pt idx="161124">
                  <c:v>373.28487669240502</c:v>
                </c:pt>
                <c:pt idx="161125">
                  <c:v>373.28719344767802</c:v>
                </c:pt>
                <c:pt idx="161126">
                  <c:v>373.28951020295199</c:v>
                </c:pt>
                <c:pt idx="161127">
                  <c:v>373.29182695822499</c:v>
                </c:pt>
                <c:pt idx="161128">
                  <c:v>373.29414371349901</c:v>
                </c:pt>
                <c:pt idx="161129">
                  <c:v>373.29646046877201</c:v>
                </c:pt>
                <c:pt idx="161130">
                  <c:v>373.29877722404598</c:v>
                </c:pt>
                <c:pt idx="161131">
                  <c:v>373.30109397932</c:v>
                </c:pt>
                <c:pt idx="161132">
                  <c:v>373.303410734593</c:v>
                </c:pt>
                <c:pt idx="161133">
                  <c:v>373.30572748986702</c:v>
                </c:pt>
                <c:pt idx="161134">
                  <c:v>373.30804424514002</c:v>
                </c:pt>
                <c:pt idx="161135">
                  <c:v>373.31036100041399</c:v>
                </c:pt>
                <c:pt idx="161136">
                  <c:v>373.31267775568699</c:v>
                </c:pt>
                <c:pt idx="161137">
                  <c:v>373.31499451096101</c:v>
                </c:pt>
                <c:pt idx="161138">
                  <c:v>373.31731126623401</c:v>
                </c:pt>
                <c:pt idx="161139">
                  <c:v>373.31962802150798</c:v>
                </c:pt>
                <c:pt idx="161140">
                  <c:v>373.32194477678098</c:v>
                </c:pt>
                <c:pt idx="161141">
                  <c:v>373.324261532055</c:v>
                </c:pt>
                <c:pt idx="161142">
                  <c:v>373.326578287328</c:v>
                </c:pt>
                <c:pt idx="161143">
                  <c:v>373.32889504260203</c:v>
                </c:pt>
                <c:pt idx="161144">
                  <c:v>373.33121179787503</c:v>
                </c:pt>
                <c:pt idx="161145">
                  <c:v>373.33352855314899</c:v>
                </c:pt>
                <c:pt idx="161146">
                  <c:v>373.33584530842199</c:v>
                </c:pt>
                <c:pt idx="161147">
                  <c:v>373.33816206369602</c:v>
                </c:pt>
                <c:pt idx="161148">
                  <c:v>373.34047881896902</c:v>
                </c:pt>
                <c:pt idx="161149">
                  <c:v>373.34279557424298</c:v>
                </c:pt>
                <c:pt idx="161150">
                  <c:v>373.34511232951598</c:v>
                </c:pt>
                <c:pt idx="161151">
                  <c:v>373.34742908479001</c:v>
                </c:pt>
                <c:pt idx="161152">
                  <c:v>373.34974584006301</c:v>
                </c:pt>
                <c:pt idx="161153">
                  <c:v>373.35206259533697</c:v>
                </c:pt>
                <c:pt idx="161154">
                  <c:v>373.35437935060997</c:v>
                </c:pt>
                <c:pt idx="161155">
                  <c:v>373.356696105884</c:v>
                </c:pt>
                <c:pt idx="161156">
                  <c:v>373.359012861157</c:v>
                </c:pt>
                <c:pt idx="161157">
                  <c:v>373.36132961643102</c:v>
                </c:pt>
                <c:pt idx="161158">
                  <c:v>373.36364637170402</c:v>
                </c:pt>
                <c:pt idx="161159">
                  <c:v>373.36596312697799</c:v>
                </c:pt>
                <c:pt idx="161160">
                  <c:v>373.36827988225099</c:v>
                </c:pt>
                <c:pt idx="161161">
                  <c:v>373.37059663752501</c:v>
                </c:pt>
                <c:pt idx="161162">
                  <c:v>373.37291339279801</c:v>
                </c:pt>
                <c:pt idx="161163">
                  <c:v>373.37523014807198</c:v>
                </c:pt>
                <c:pt idx="161164">
                  <c:v>373.37754690334498</c:v>
                </c:pt>
                <c:pt idx="161165">
                  <c:v>373.379863658619</c:v>
                </c:pt>
                <c:pt idx="161166">
                  <c:v>373.382180413892</c:v>
                </c:pt>
                <c:pt idx="161167">
                  <c:v>373.38449716916602</c:v>
                </c:pt>
                <c:pt idx="161168">
                  <c:v>373.38681392443902</c:v>
                </c:pt>
                <c:pt idx="161169">
                  <c:v>373.38913067971299</c:v>
                </c:pt>
                <c:pt idx="161170">
                  <c:v>373.39144743498599</c:v>
                </c:pt>
                <c:pt idx="161171">
                  <c:v>373.39376419026001</c:v>
                </c:pt>
                <c:pt idx="161172">
                  <c:v>373.39608094553301</c:v>
                </c:pt>
                <c:pt idx="161173">
                  <c:v>373.39839770080698</c:v>
                </c:pt>
                <c:pt idx="161174">
                  <c:v>373.400714456081</c:v>
                </c:pt>
                <c:pt idx="161175">
                  <c:v>373.403031211354</c:v>
                </c:pt>
                <c:pt idx="161176">
                  <c:v>373.40534796662803</c:v>
                </c:pt>
                <c:pt idx="161177">
                  <c:v>373.40766472190103</c:v>
                </c:pt>
                <c:pt idx="161178">
                  <c:v>373.40998147717499</c:v>
                </c:pt>
                <c:pt idx="161179">
                  <c:v>373.41229823244799</c:v>
                </c:pt>
                <c:pt idx="161180">
                  <c:v>373.41461498772202</c:v>
                </c:pt>
                <c:pt idx="161181">
                  <c:v>373.41693174299502</c:v>
                </c:pt>
                <c:pt idx="161182">
                  <c:v>373.41924849826898</c:v>
                </c:pt>
                <c:pt idx="161183">
                  <c:v>373.42156525354198</c:v>
                </c:pt>
                <c:pt idx="161184">
                  <c:v>373.42388200881601</c:v>
                </c:pt>
                <c:pt idx="161185">
                  <c:v>373.42619876408901</c:v>
                </c:pt>
                <c:pt idx="161186">
                  <c:v>373.42851551936297</c:v>
                </c:pt>
                <c:pt idx="161187">
                  <c:v>373.43083227463597</c:v>
                </c:pt>
                <c:pt idx="161188">
                  <c:v>373.43314902991</c:v>
                </c:pt>
                <c:pt idx="161189">
                  <c:v>373.435465785183</c:v>
                </c:pt>
                <c:pt idx="161190">
                  <c:v>373.43778254045702</c:v>
                </c:pt>
                <c:pt idx="161191">
                  <c:v>373.44009929573002</c:v>
                </c:pt>
                <c:pt idx="161192">
                  <c:v>373.44241605100399</c:v>
                </c:pt>
                <c:pt idx="161193">
                  <c:v>373.44473280627699</c:v>
                </c:pt>
                <c:pt idx="161194">
                  <c:v>373.44704956155101</c:v>
                </c:pt>
                <c:pt idx="161195">
                  <c:v>373.44936631682401</c:v>
                </c:pt>
                <c:pt idx="161196">
                  <c:v>373.45168307209798</c:v>
                </c:pt>
                <c:pt idx="161197">
                  <c:v>373.45399982737098</c:v>
                </c:pt>
                <c:pt idx="161198">
                  <c:v>373.456316582645</c:v>
                </c:pt>
                <c:pt idx="161199">
                  <c:v>373.458633337918</c:v>
                </c:pt>
                <c:pt idx="161200">
                  <c:v>373.46095009319203</c:v>
                </c:pt>
                <c:pt idx="161201">
                  <c:v>373.46326684846503</c:v>
                </c:pt>
                <c:pt idx="161202">
                  <c:v>373.46558360373899</c:v>
                </c:pt>
                <c:pt idx="161203">
                  <c:v>373.46790035901199</c:v>
                </c:pt>
                <c:pt idx="161204">
                  <c:v>373.47021711428602</c:v>
                </c:pt>
                <c:pt idx="161205">
                  <c:v>373.47253386955902</c:v>
                </c:pt>
                <c:pt idx="161206">
                  <c:v>373.47485062483298</c:v>
                </c:pt>
                <c:pt idx="161207">
                  <c:v>373.47716738010598</c:v>
                </c:pt>
                <c:pt idx="161208">
                  <c:v>373.47948413538001</c:v>
                </c:pt>
                <c:pt idx="161209">
                  <c:v>373.48180089065301</c:v>
                </c:pt>
                <c:pt idx="161210">
                  <c:v>373.48411764592697</c:v>
                </c:pt>
                <c:pt idx="161211">
                  <c:v>373.48643440119997</c:v>
                </c:pt>
                <c:pt idx="161212">
                  <c:v>373.488751156474</c:v>
                </c:pt>
                <c:pt idx="161213">
                  <c:v>373.491067911747</c:v>
                </c:pt>
                <c:pt idx="161214">
                  <c:v>373.49338466702102</c:v>
                </c:pt>
                <c:pt idx="161215">
                  <c:v>373.49570142229499</c:v>
                </c:pt>
                <c:pt idx="161216">
                  <c:v>373.49801817756799</c:v>
                </c:pt>
                <c:pt idx="161217">
                  <c:v>373.50033493284201</c:v>
                </c:pt>
                <c:pt idx="161218">
                  <c:v>373.50265168811501</c:v>
                </c:pt>
                <c:pt idx="161219">
                  <c:v>373.50496844338898</c:v>
                </c:pt>
                <c:pt idx="161220">
                  <c:v>373.50728519866198</c:v>
                </c:pt>
                <c:pt idx="161221">
                  <c:v>373.509601953936</c:v>
                </c:pt>
                <c:pt idx="161222">
                  <c:v>373.511918709209</c:v>
                </c:pt>
                <c:pt idx="161223">
                  <c:v>373.51423546448302</c:v>
                </c:pt>
                <c:pt idx="161224">
                  <c:v>373.51655221975602</c:v>
                </c:pt>
                <c:pt idx="161225">
                  <c:v>373.51886897502999</c:v>
                </c:pt>
                <c:pt idx="161226">
                  <c:v>373.52118573030299</c:v>
                </c:pt>
                <c:pt idx="161227">
                  <c:v>373.52350248557701</c:v>
                </c:pt>
                <c:pt idx="161228">
                  <c:v>373.52581924085001</c:v>
                </c:pt>
                <c:pt idx="161229">
                  <c:v>373.52813599612398</c:v>
                </c:pt>
                <c:pt idx="161230">
                  <c:v>373.53045275139698</c:v>
                </c:pt>
                <c:pt idx="161231">
                  <c:v>373.532769506671</c:v>
                </c:pt>
                <c:pt idx="161232">
                  <c:v>373.535086261944</c:v>
                </c:pt>
                <c:pt idx="161233">
                  <c:v>373.53740301721803</c:v>
                </c:pt>
                <c:pt idx="161234">
                  <c:v>373.53971977249103</c:v>
                </c:pt>
                <c:pt idx="161235">
                  <c:v>373.54203652776499</c:v>
                </c:pt>
                <c:pt idx="161236">
                  <c:v>373.54435328303799</c:v>
                </c:pt>
                <c:pt idx="161237">
                  <c:v>373.54667003831202</c:v>
                </c:pt>
                <c:pt idx="161238">
                  <c:v>373.54898679358502</c:v>
                </c:pt>
                <c:pt idx="161239">
                  <c:v>373.55130354885898</c:v>
                </c:pt>
                <c:pt idx="161240">
                  <c:v>373.55362030413198</c:v>
                </c:pt>
                <c:pt idx="161241">
                  <c:v>373.55593705940601</c:v>
                </c:pt>
                <c:pt idx="161242">
                  <c:v>373.55825381467901</c:v>
                </c:pt>
                <c:pt idx="161243">
                  <c:v>373.56057056995297</c:v>
                </c:pt>
                <c:pt idx="161244">
                  <c:v>373.56288732522597</c:v>
                </c:pt>
                <c:pt idx="161245">
                  <c:v>373.5652040805</c:v>
                </c:pt>
                <c:pt idx="161246">
                  <c:v>373.567520835773</c:v>
                </c:pt>
                <c:pt idx="161247">
                  <c:v>373.56983759104702</c:v>
                </c:pt>
                <c:pt idx="161248">
                  <c:v>373.57215434632002</c:v>
                </c:pt>
                <c:pt idx="161249">
                  <c:v>373.57447110159399</c:v>
                </c:pt>
                <c:pt idx="161250">
                  <c:v>373.57678785686699</c:v>
                </c:pt>
                <c:pt idx="161251">
                  <c:v>373.57910461214101</c:v>
                </c:pt>
                <c:pt idx="161252">
                  <c:v>373.58142136741401</c:v>
                </c:pt>
                <c:pt idx="161253">
                  <c:v>373.58373812268798</c:v>
                </c:pt>
                <c:pt idx="161254">
                  <c:v>373.58605487796098</c:v>
                </c:pt>
                <c:pt idx="161255">
                  <c:v>373.588371633235</c:v>
                </c:pt>
                <c:pt idx="161256">
                  <c:v>373.590688388508</c:v>
                </c:pt>
                <c:pt idx="161257">
                  <c:v>373.59300514378202</c:v>
                </c:pt>
                <c:pt idx="161258">
                  <c:v>373.59532189905599</c:v>
                </c:pt>
                <c:pt idx="161259">
                  <c:v>373.59763865432899</c:v>
                </c:pt>
                <c:pt idx="161260">
                  <c:v>373.59995540960301</c:v>
                </c:pt>
                <c:pt idx="161261">
                  <c:v>373.60227216487601</c:v>
                </c:pt>
                <c:pt idx="161262">
                  <c:v>373.60458892014998</c:v>
                </c:pt>
                <c:pt idx="161263">
                  <c:v>373.60690567542298</c:v>
                </c:pt>
                <c:pt idx="161264">
                  <c:v>373.609222430697</c:v>
                </c:pt>
                <c:pt idx="161265">
                  <c:v>373.61153918597</c:v>
                </c:pt>
                <c:pt idx="161266">
                  <c:v>373.61385594124403</c:v>
                </c:pt>
                <c:pt idx="161267">
                  <c:v>373.61617269651703</c:v>
                </c:pt>
                <c:pt idx="161268">
                  <c:v>373.61848945179099</c:v>
                </c:pt>
                <c:pt idx="161269">
                  <c:v>373.62080620706399</c:v>
                </c:pt>
                <c:pt idx="161270">
                  <c:v>373.62312296233802</c:v>
                </c:pt>
                <c:pt idx="161271">
                  <c:v>373.62543971761102</c:v>
                </c:pt>
                <c:pt idx="161272">
                  <c:v>373.62775647288498</c:v>
                </c:pt>
                <c:pt idx="161273">
                  <c:v>373.63007322815798</c:v>
                </c:pt>
                <c:pt idx="161274">
                  <c:v>373.63238998343201</c:v>
                </c:pt>
                <c:pt idx="161275">
                  <c:v>373.63470673870501</c:v>
                </c:pt>
                <c:pt idx="161276">
                  <c:v>373.63702349397897</c:v>
                </c:pt>
                <c:pt idx="161277">
                  <c:v>373.63934024925197</c:v>
                </c:pt>
                <c:pt idx="161278">
                  <c:v>373.641657004526</c:v>
                </c:pt>
                <c:pt idx="161279">
                  <c:v>373.643973759799</c:v>
                </c:pt>
                <c:pt idx="161280">
                  <c:v>373.64629051507302</c:v>
                </c:pt>
                <c:pt idx="161281">
                  <c:v>373.64860727034602</c:v>
                </c:pt>
                <c:pt idx="161282">
                  <c:v>373.65092402561999</c:v>
                </c:pt>
                <c:pt idx="161283">
                  <c:v>373.65324078089299</c:v>
                </c:pt>
                <c:pt idx="161284">
                  <c:v>373.65555753616701</c:v>
                </c:pt>
                <c:pt idx="161285">
                  <c:v>373.65787429144001</c:v>
                </c:pt>
                <c:pt idx="161286">
                  <c:v>373.66019104671398</c:v>
                </c:pt>
                <c:pt idx="161287">
                  <c:v>373.66250780198698</c:v>
                </c:pt>
                <c:pt idx="161288">
                  <c:v>373.664824557261</c:v>
                </c:pt>
                <c:pt idx="161289">
                  <c:v>373.667141312534</c:v>
                </c:pt>
                <c:pt idx="161290">
                  <c:v>373.66945806780802</c:v>
                </c:pt>
                <c:pt idx="161291">
                  <c:v>373.67177482308102</c:v>
                </c:pt>
                <c:pt idx="161292">
                  <c:v>373.67409157835499</c:v>
                </c:pt>
                <c:pt idx="161293">
                  <c:v>373.67640833362799</c:v>
                </c:pt>
                <c:pt idx="161294">
                  <c:v>373.67872508890201</c:v>
                </c:pt>
                <c:pt idx="161295">
                  <c:v>373.68104184417501</c:v>
                </c:pt>
                <c:pt idx="161296">
                  <c:v>373.68335859944898</c:v>
                </c:pt>
                <c:pt idx="161297">
                  <c:v>373.68567535472198</c:v>
                </c:pt>
                <c:pt idx="161298">
                  <c:v>373.687992109996</c:v>
                </c:pt>
                <c:pt idx="161299">
                  <c:v>373.690308865269</c:v>
                </c:pt>
                <c:pt idx="161300">
                  <c:v>373.69262562054303</c:v>
                </c:pt>
                <c:pt idx="161301">
                  <c:v>373.69494237581699</c:v>
                </c:pt>
                <c:pt idx="161302">
                  <c:v>373.69725913108999</c:v>
                </c:pt>
                <c:pt idx="161303">
                  <c:v>373.69957588636402</c:v>
                </c:pt>
                <c:pt idx="161304">
                  <c:v>373.70189264163702</c:v>
                </c:pt>
                <c:pt idx="161305">
                  <c:v>373.70420939691098</c:v>
                </c:pt>
                <c:pt idx="161306">
                  <c:v>373.70652615218398</c:v>
                </c:pt>
                <c:pt idx="161307">
                  <c:v>373.70884290745801</c:v>
                </c:pt>
                <c:pt idx="161308">
                  <c:v>373.71115966273101</c:v>
                </c:pt>
                <c:pt idx="161309">
                  <c:v>373.71347641800497</c:v>
                </c:pt>
                <c:pt idx="161310">
                  <c:v>373.71579317327797</c:v>
                </c:pt>
                <c:pt idx="161311">
                  <c:v>373.718109928552</c:v>
                </c:pt>
                <c:pt idx="161312">
                  <c:v>373.720426683825</c:v>
                </c:pt>
                <c:pt idx="161313">
                  <c:v>373.72274343909902</c:v>
                </c:pt>
                <c:pt idx="161314">
                  <c:v>373.72506019437202</c:v>
                </c:pt>
                <c:pt idx="161315">
                  <c:v>373.72737694964599</c:v>
                </c:pt>
                <c:pt idx="161316">
                  <c:v>373.72969370491899</c:v>
                </c:pt>
                <c:pt idx="161317">
                  <c:v>373.73201046019301</c:v>
                </c:pt>
                <c:pt idx="161318">
                  <c:v>373.73432721546601</c:v>
                </c:pt>
                <c:pt idx="161319">
                  <c:v>373.73664397073998</c:v>
                </c:pt>
                <c:pt idx="161320">
                  <c:v>373.73896072601298</c:v>
                </c:pt>
                <c:pt idx="161321">
                  <c:v>373.741277481287</c:v>
                </c:pt>
                <c:pt idx="161322">
                  <c:v>373.74359423656</c:v>
                </c:pt>
                <c:pt idx="161323">
                  <c:v>373.74591099183402</c:v>
                </c:pt>
                <c:pt idx="161324">
                  <c:v>373.74822774710702</c:v>
                </c:pt>
                <c:pt idx="161325">
                  <c:v>373.75054450238099</c:v>
                </c:pt>
                <c:pt idx="161326">
                  <c:v>373.75286125765399</c:v>
                </c:pt>
                <c:pt idx="161327">
                  <c:v>373.75517801292801</c:v>
                </c:pt>
                <c:pt idx="161328">
                  <c:v>373.75749476820101</c:v>
                </c:pt>
                <c:pt idx="161329">
                  <c:v>373.75981152347498</c:v>
                </c:pt>
                <c:pt idx="161330">
                  <c:v>373.76212827874798</c:v>
                </c:pt>
                <c:pt idx="161331">
                  <c:v>373.764445034022</c:v>
                </c:pt>
                <c:pt idx="161332">
                  <c:v>373.766761789295</c:v>
                </c:pt>
                <c:pt idx="161333">
                  <c:v>373.76907854456903</c:v>
                </c:pt>
                <c:pt idx="161334">
                  <c:v>373.77139529984203</c:v>
                </c:pt>
                <c:pt idx="161335">
                  <c:v>373.77371205511599</c:v>
                </c:pt>
                <c:pt idx="161336">
                  <c:v>373.77602881038899</c:v>
                </c:pt>
                <c:pt idx="161337">
                  <c:v>373.77834556566302</c:v>
                </c:pt>
                <c:pt idx="161338">
                  <c:v>373.78066232093602</c:v>
                </c:pt>
                <c:pt idx="161339">
                  <c:v>373.78297907620998</c:v>
                </c:pt>
                <c:pt idx="161340">
                  <c:v>373.78529583148298</c:v>
                </c:pt>
                <c:pt idx="161341">
                  <c:v>373.78761258675701</c:v>
                </c:pt>
                <c:pt idx="161342">
                  <c:v>373.78992934203001</c:v>
                </c:pt>
                <c:pt idx="161343">
                  <c:v>373.79224609730397</c:v>
                </c:pt>
                <c:pt idx="161344">
                  <c:v>373.794562852578</c:v>
                </c:pt>
                <c:pt idx="161345">
                  <c:v>373.796879607851</c:v>
                </c:pt>
                <c:pt idx="161346">
                  <c:v>373.79919636312502</c:v>
                </c:pt>
                <c:pt idx="161347">
                  <c:v>373.80151311839802</c:v>
                </c:pt>
                <c:pt idx="161348">
                  <c:v>373.80382987367199</c:v>
                </c:pt>
                <c:pt idx="161349">
                  <c:v>373.80614662894499</c:v>
                </c:pt>
                <c:pt idx="161350">
                  <c:v>373.80846338421901</c:v>
                </c:pt>
                <c:pt idx="161351">
                  <c:v>373.81078013949201</c:v>
                </c:pt>
                <c:pt idx="161352">
                  <c:v>373.81309689476598</c:v>
                </c:pt>
                <c:pt idx="161353">
                  <c:v>373.81541365003898</c:v>
                </c:pt>
                <c:pt idx="161354">
                  <c:v>373.817730405313</c:v>
                </c:pt>
                <c:pt idx="161355">
                  <c:v>373.820047160586</c:v>
                </c:pt>
                <c:pt idx="161356">
                  <c:v>373.82236391586002</c:v>
                </c:pt>
                <c:pt idx="161357">
                  <c:v>373.82468067113302</c:v>
                </c:pt>
                <c:pt idx="161358">
                  <c:v>373.82699742640699</c:v>
                </c:pt>
                <c:pt idx="161359">
                  <c:v>373.82931418167999</c:v>
                </c:pt>
                <c:pt idx="161360">
                  <c:v>373.83163093695401</c:v>
                </c:pt>
                <c:pt idx="161361">
                  <c:v>373.83394769222701</c:v>
                </c:pt>
                <c:pt idx="161362">
                  <c:v>373.83626444750098</c:v>
                </c:pt>
                <c:pt idx="161363">
                  <c:v>373.83858120277398</c:v>
                </c:pt>
                <c:pt idx="161364">
                  <c:v>373.840897958048</c:v>
                </c:pt>
                <c:pt idx="161365">
                  <c:v>373.843214713321</c:v>
                </c:pt>
                <c:pt idx="161366">
                  <c:v>373.84553146859503</c:v>
                </c:pt>
                <c:pt idx="161367">
                  <c:v>373.84784822386803</c:v>
                </c:pt>
                <c:pt idx="161368">
                  <c:v>373.85016497914199</c:v>
                </c:pt>
                <c:pt idx="161369">
                  <c:v>373.85248173441499</c:v>
                </c:pt>
                <c:pt idx="161370">
                  <c:v>373.85479848968902</c:v>
                </c:pt>
                <c:pt idx="161371">
                  <c:v>373.85711524496202</c:v>
                </c:pt>
                <c:pt idx="161372">
                  <c:v>373.85943200023598</c:v>
                </c:pt>
                <c:pt idx="161373">
                  <c:v>373.86174875550898</c:v>
                </c:pt>
                <c:pt idx="161374">
                  <c:v>373.86406551078301</c:v>
                </c:pt>
                <c:pt idx="161375">
                  <c:v>373.86638226605601</c:v>
                </c:pt>
                <c:pt idx="161376">
                  <c:v>373.86869902132997</c:v>
                </c:pt>
                <c:pt idx="161377">
                  <c:v>373.87101577660297</c:v>
                </c:pt>
                <c:pt idx="161378">
                  <c:v>373.873332531877</c:v>
                </c:pt>
                <c:pt idx="161379">
                  <c:v>373.87564928715</c:v>
                </c:pt>
                <c:pt idx="161380">
                  <c:v>373.87796604242402</c:v>
                </c:pt>
                <c:pt idx="161381">
                  <c:v>373.88028279769702</c:v>
                </c:pt>
                <c:pt idx="161382">
                  <c:v>373.88259955297099</c:v>
                </c:pt>
                <c:pt idx="161383">
                  <c:v>373.88491630824399</c:v>
                </c:pt>
                <c:pt idx="161384">
                  <c:v>373.88723306351801</c:v>
                </c:pt>
                <c:pt idx="161385">
                  <c:v>373.88954981879101</c:v>
                </c:pt>
                <c:pt idx="161386">
                  <c:v>373.89186657406498</c:v>
                </c:pt>
                <c:pt idx="161387">
                  <c:v>373.894183329339</c:v>
                </c:pt>
                <c:pt idx="161388">
                  <c:v>373.896500084612</c:v>
                </c:pt>
                <c:pt idx="161389">
                  <c:v>373.89881683988602</c:v>
                </c:pt>
                <c:pt idx="161390">
                  <c:v>373.90113359515902</c:v>
                </c:pt>
                <c:pt idx="161391">
                  <c:v>373.90345035043299</c:v>
                </c:pt>
                <c:pt idx="161392">
                  <c:v>373.90576710570599</c:v>
                </c:pt>
                <c:pt idx="161393">
                  <c:v>373.90808386098001</c:v>
                </c:pt>
                <c:pt idx="161394">
                  <c:v>373.91040061625301</c:v>
                </c:pt>
                <c:pt idx="161395">
                  <c:v>373.91271737152698</c:v>
                </c:pt>
                <c:pt idx="161396">
                  <c:v>373.91503412679998</c:v>
                </c:pt>
                <c:pt idx="161397">
                  <c:v>373.917350882074</c:v>
                </c:pt>
                <c:pt idx="161398">
                  <c:v>373.919667637347</c:v>
                </c:pt>
                <c:pt idx="161399">
                  <c:v>373.92198439262103</c:v>
                </c:pt>
                <c:pt idx="161400">
                  <c:v>373.92430114789403</c:v>
                </c:pt>
                <c:pt idx="161401">
                  <c:v>373.92661790316799</c:v>
                </c:pt>
                <c:pt idx="161402">
                  <c:v>373.92893465844099</c:v>
                </c:pt>
                <c:pt idx="161403">
                  <c:v>373.93125141371502</c:v>
                </c:pt>
                <c:pt idx="161404">
                  <c:v>373.93356816898802</c:v>
                </c:pt>
                <c:pt idx="161405">
                  <c:v>373.93588492426198</c:v>
                </c:pt>
                <c:pt idx="161406">
                  <c:v>373.93820167953498</c:v>
                </c:pt>
                <c:pt idx="161407">
                  <c:v>373.94051843480901</c:v>
                </c:pt>
                <c:pt idx="161408">
                  <c:v>373.94283519008201</c:v>
                </c:pt>
                <c:pt idx="161409">
                  <c:v>373.94515194535597</c:v>
                </c:pt>
                <c:pt idx="161410">
                  <c:v>373.94746870062897</c:v>
                </c:pt>
                <c:pt idx="161411">
                  <c:v>373.949785455903</c:v>
                </c:pt>
                <c:pt idx="161412">
                  <c:v>373.952102211176</c:v>
                </c:pt>
                <c:pt idx="161413">
                  <c:v>373.95441896645002</c:v>
                </c:pt>
                <c:pt idx="161414">
                  <c:v>373.95673572172302</c:v>
                </c:pt>
                <c:pt idx="161415">
                  <c:v>373.95905247699699</c:v>
                </c:pt>
                <c:pt idx="161416">
                  <c:v>373.96136923226999</c:v>
                </c:pt>
                <c:pt idx="161417">
                  <c:v>373.96368598754401</c:v>
                </c:pt>
                <c:pt idx="161418">
                  <c:v>373.96600274281701</c:v>
                </c:pt>
                <c:pt idx="161419">
                  <c:v>373.96831949809098</c:v>
                </c:pt>
                <c:pt idx="161420">
                  <c:v>373.97063625336398</c:v>
                </c:pt>
                <c:pt idx="161421">
                  <c:v>373.972953008638</c:v>
                </c:pt>
                <c:pt idx="161422">
                  <c:v>373.975269763911</c:v>
                </c:pt>
                <c:pt idx="161423">
                  <c:v>373.97758651918502</c:v>
                </c:pt>
                <c:pt idx="161424">
                  <c:v>373.97990327445802</c:v>
                </c:pt>
                <c:pt idx="161425">
                  <c:v>373.98222002973199</c:v>
                </c:pt>
                <c:pt idx="161426">
                  <c:v>373.98453678500499</c:v>
                </c:pt>
                <c:pt idx="161427">
                  <c:v>373.98685354027901</c:v>
                </c:pt>
                <c:pt idx="161428">
                  <c:v>373.98917029555201</c:v>
                </c:pt>
                <c:pt idx="161429">
                  <c:v>373.99148705082598</c:v>
                </c:pt>
                <c:pt idx="161430">
                  <c:v>373.9938038061</c:v>
                </c:pt>
                <c:pt idx="161431">
                  <c:v>373.996120561373</c:v>
                </c:pt>
                <c:pt idx="161432">
                  <c:v>373.99843731664703</c:v>
                </c:pt>
                <c:pt idx="161433">
                  <c:v>374.00075407192003</c:v>
                </c:pt>
                <c:pt idx="161434">
                  <c:v>374.00307082719399</c:v>
                </c:pt>
                <c:pt idx="161435">
                  <c:v>374.00538758246699</c:v>
                </c:pt>
                <c:pt idx="161436">
                  <c:v>374.00770433774102</c:v>
                </c:pt>
                <c:pt idx="161437">
                  <c:v>374.01002109301402</c:v>
                </c:pt>
                <c:pt idx="161438">
                  <c:v>374.01233784828798</c:v>
                </c:pt>
                <c:pt idx="161439">
                  <c:v>374.01465460356098</c:v>
                </c:pt>
                <c:pt idx="161440">
                  <c:v>374.01697135883501</c:v>
                </c:pt>
                <c:pt idx="161441">
                  <c:v>374.01928811410801</c:v>
                </c:pt>
                <c:pt idx="161442">
                  <c:v>374.02160486938197</c:v>
                </c:pt>
                <c:pt idx="161443">
                  <c:v>374.02392162465497</c:v>
                </c:pt>
                <c:pt idx="161444">
                  <c:v>374.026238379929</c:v>
                </c:pt>
                <c:pt idx="161445">
                  <c:v>374.028555135202</c:v>
                </c:pt>
                <c:pt idx="161446">
                  <c:v>374.03087189047602</c:v>
                </c:pt>
                <c:pt idx="161447">
                  <c:v>374.03318864574902</c:v>
                </c:pt>
                <c:pt idx="161448">
                  <c:v>374.03550540102299</c:v>
                </c:pt>
                <c:pt idx="161449">
                  <c:v>374.03782215629599</c:v>
                </c:pt>
                <c:pt idx="161450">
                  <c:v>374.04013891157001</c:v>
                </c:pt>
                <c:pt idx="161451">
                  <c:v>374.04245566684301</c:v>
                </c:pt>
                <c:pt idx="161452">
                  <c:v>374.04477242211698</c:v>
                </c:pt>
                <c:pt idx="161453">
                  <c:v>374.04708917738998</c:v>
                </c:pt>
                <c:pt idx="161454">
                  <c:v>374.049405932664</c:v>
                </c:pt>
                <c:pt idx="161455">
                  <c:v>374.051722687937</c:v>
                </c:pt>
                <c:pt idx="161456">
                  <c:v>374.05403944321102</c:v>
                </c:pt>
                <c:pt idx="161457">
                  <c:v>374.05635619848402</c:v>
                </c:pt>
                <c:pt idx="161458">
                  <c:v>374.05867295375799</c:v>
                </c:pt>
                <c:pt idx="161459">
                  <c:v>374.06098970903099</c:v>
                </c:pt>
                <c:pt idx="161460">
                  <c:v>374.06330646430501</c:v>
                </c:pt>
                <c:pt idx="161461">
                  <c:v>374.06562321957801</c:v>
                </c:pt>
                <c:pt idx="161462">
                  <c:v>374.06793997485198</c:v>
                </c:pt>
                <c:pt idx="161463">
                  <c:v>374.07025673012498</c:v>
                </c:pt>
                <c:pt idx="161464">
                  <c:v>374.072573485399</c:v>
                </c:pt>
                <c:pt idx="161465">
                  <c:v>374.074890240672</c:v>
                </c:pt>
                <c:pt idx="161466">
                  <c:v>374.07720699594603</c:v>
                </c:pt>
                <c:pt idx="161467">
                  <c:v>374.07952375121903</c:v>
                </c:pt>
                <c:pt idx="161468">
                  <c:v>374.08184050649299</c:v>
                </c:pt>
                <c:pt idx="161469">
                  <c:v>374.08415726176599</c:v>
                </c:pt>
                <c:pt idx="161470">
                  <c:v>374.08647401704002</c:v>
                </c:pt>
                <c:pt idx="161471">
                  <c:v>374.08879077231398</c:v>
                </c:pt>
                <c:pt idx="161472">
                  <c:v>374.09110752758698</c:v>
                </c:pt>
                <c:pt idx="161473">
                  <c:v>374.09342428286101</c:v>
                </c:pt>
                <c:pt idx="161474">
                  <c:v>374.09574103813401</c:v>
                </c:pt>
                <c:pt idx="161475">
                  <c:v>374.09805779340797</c:v>
                </c:pt>
                <c:pt idx="161476">
                  <c:v>374.10037454868097</c:v>
                </c:pt>
                <c:pt idx="161477">
                  <c:v>374.102691303955</c:v>
                </c:pt>
                <c:pt idx="161478">
                  <c:v>374.105008059228</c:v>
                </c:pt>
                <c:pt idx="161479">
                  <c:v>374.10732481450202</c:v>
                </c:pt>
                <c:pt idx="161480">
                  <c:v>374.10964156977502</c:v>
                </c:pt>
                <c:pt idx="161481">
                  <c:v>374.11195832504899</c:v>
                </c:pt>
                <c:pt idx="161482">
                  <c:v>374.11427508032199</c:v>
                </c:pt>
                <c:pt idx="161483">
                  <c:v>374.11659183559601</c:v>
                </c:pt>
                <c:pt idx="161484">
                  <c:v>374.11890859086901</c:v>
                </c:pt>
                <c:pt idx="161485">
                  <c:v>374.12122534614298</c:v>
                </c:pt>
                <c:pt idx="161486">
                  <c:v>374.12354210141598</c:v>
                </c:pt>
                <c:pt idx="161487">
                  <c:v>374.12585885669</c:v>
                </c:pt>
                <c:pt idx="161488">
                  <c:v>374.128175611963</c:v>
                </c:pt>
                <c:pt idx="161489">
                  <c:v>374.13049236723703</c:v>
                </c:pt>
                <c:pt idx="161490">
                  <c:v>374.13280912251003</c:v>
                </c:pt>
                <c:pt idx="161491">
                  <c:v>374.13512587778399</c:v>
                </c:pt>
                <c:pt idx="161492">
                  <c:v>374.13744263305699</c:v>
                </c:pt>
                <c:pt idx="161493">
                  <c:v>374.13975938833102</c:v>
                </c:pt>
                <c:pt idx="161494">
                  <c:v>374.14207614360402</c:v>
                </c:pt>
                <c:pt idx="161495">
                  <c:v>374.14439289887798</c:v>
                </c:pt>
                <c:pt idx="161496">
                  <c:v>374.14670965415098</c:v>
                </c:pt>
                <c:pt idx="161497">
                  <c:v>374.14902640942501</c:v>
                </c:pt>
                <c:pt idx="161498">
                  <c:v>374.15134316469801</c:v>
                </c:pt>
                <c:pt idx="161499">
                  <c:v>374.15365991997197</c:v>
                </c:pt>
                <c:pt idx="161500">
                  <c:v>374.15597667524497</c:v>
                </c:pt>
                <c:pt idx="161501">
                  <c:v>374.158293430519</c:v>
                </c:pt>
                <c:pt idx="161502">
                  <c:v>374.160610185792</c:v>
                </c:pt>
                <c:pt idx="161503">
                  <c:v>374.16292694106602</c:v>
                </c:pt>
                <c:pt idx="161504">
                  <c:v>374.16524369633902</c:v>
                </c:pt>
                <c:pt idx="161505">
                  <c:v>374.16756045161299</c:v>
                </c:pt>
                <c:pt idx="161506">
                  <c:v>374.16987720688599</c:v>
                </c:pt>
                <c:pt idx="161507">
                  <c:v>374.17219396216001</c:v>
                </c:pt>
                <c:pt idx="161508">
                  <c:v>374.17451071743301</c:v>
                </c:pt>
                <c:pt idx="161509">
                  <c:v>374.17682747270698</c:v>
                </c:pt>
                <c:pt idx="161510">
                  <c:v>374.17914422797998</c:v>
                </c:pt>
                <c:pt idx="161511">
                  <c:v>374.181460983254</c:v>
                </c:pt>
                <c:pt idx="161512">
                  <c:v>374.183777738527</c:v>
                </c:pt>
                <c:pt idx="161513">
                  <c:v>374.18609449380102</c:v>
                </c:pt>
                <c:pt idx="161514">
                  <c:v>374.18841124907499</c:v>
                </c:pt>
                <c:pt idx="161515">
                  <c:v>374.19072800434799</c:v>
                </c:pt>
                <c:pt idx="161516">
                  <c:v>374.19304475962201</c:v>
                </c:pt>
                <c:pt idx="161517">
                  <c:v>374.19536151489501</c:v>
                </c:pt>
                <c:pt idx="161518">
                  <c:v>374.19767827016898</c:v>
                </c:pt>
                <c:pt idx="161519">
                  <c:v>374.19999502544198</c:v>
                </c:pt>
                <c:pt idx="161520">
                  <c:v>374.202311780716</c:v>
                </c:pt>
                <c:pt idx="161521">
                  <c:v>374.204628535989</c:v>
                </c:pt>
                <c:pt idx="161522">
                  <c:v>374.20694529126303</c:v>
                </c:pt>
                <c:pt idx="161523">
                  <c:v>374.20926204653603</c:v>
                </c:pt>
                <c:pt idx="161524">
                  <c:v>374.21157880180999</c:v>
                </c:pt>
                <c:pt idx="161525">
                  <c:v>374.21389555708299</c:v>
                </c:pt>
                <c:pt idx="161526">
                  <c:v>374.21621231235702</c:v>
                </c:pt>
                <c:pt idx="161527">
                  <c:v>374.21852906763002</c:v>
                </c:pt>
                <c:pt idx="161528">
                  <c:v>374.22084582290398</c:v>
                </c:pt>
                <c:pt idx="161529">
                  <c:v>374.22316257817698</c:v>
                </c:pt>
                <c:pt idx="161530">
                  <c:v>374.22547933345101</c:v>
                </c:pt>
                <c:pt idx="161531">
                  <c:v>374.22779608872401</c:v>
                </c:pt>
                <c:pt idx="161532">
                  <c:v>374.23011284399797</c:v>
                </c:pt>
                <c:pt idx="161533">
                  <c:v>374.23242959927097</c:v>
                </c:pt>
                <c:pt idx="161534">
                  <c:v>374.234746354545</c:v>
                </c:pt>
                <c:pt idx="161535">
                  <c:v>374.237063109818</c:v>
                </c:pt>
                <c:pt idx="161536">
                  <c:v>374.23937986509202</c:v>
                </c:pt>
                <c:pt idx="161537">
                  <c:v>374.24169662036502</c:v>
                </c:pt>
                <c:pt idx="161538">
                  <c:v>374.24401337563899</c:v>
                </c:pt>
                <c:pt idx="161539">
                  <c:v>374.24633013091199</c:v>
                </c:pt>
                <c:pt idx="161540">
                  <c:v>374.24864688618601</c:v>
                </c:pt>
                <c:pt idx="161541">
                  <c:v>374.25096364145901</c:v>
                </c:pt>
                <c:pt idx="161542">
                  <c:v>374.25328039673298</c:v>
                </c:pt>
                <c:pt idx="161543">
                  <c:v>374.25559715200598</c:v>
                </c:pt>
                <c:pt idx="161544">
                  <c:v>374.25791390728</c:v>
                </c:pt>
                <c:pt idx="161545">
                  <c:v>374.260230662553</c:v>
                </c:pt>
                <c:pt idx="161546">
                  <c:v>374.26254741782702</c:v>
                </c:pt>
                <c:pt idx="161547">
                  <c:v>374.26486417310002</c:v>
                </c:pt>
                <c:pt idx="161548">
                  <c:v>374.26718092837399</c:v>
                </c:pt>
                <c:pt idx="161549">
                  <c:v>374.26949768364699</c:v>
                </c:pt>
                <c:pt idx="161550">
                  <c:v>374.27181443892101</c:v>
                </c:pt>
                <c:pt idx="161551">
                  <c:v>374.27413119419401</c:v>
                </c:pt>
                <c:pt idx="161552">
                  <c:v>374.27644794946798</c:v>
                </c:pt>
                <c:pt idx="161553">
                  <c:v>374.27876470474098</c:v>
                </c:pt>
                <c:pt idx="161554">
                  <c:v>374.281081460015</c:v>
                </c:pt>
                <c:pt idx="161555">
                  <c:v>374.283398215288</c:v>
                </c:pt>
                <c:pt idx="161556">
                  <c:v>374.28571497056203</c:v>
                </c:pt>
                <c:pt idx="161557">
                  <c:v>374.28803172583599</c:v>
                </c:pt>
                <c:pt idx="161558">
                  <c:v>374.29034848110899</c:v>
                </c:pt>
                <c:pt idx="161559">
                  <c:v>374.29266523638302</c:v>
                </c:pt>
                <c:pt idx="161560">
                  <c:v>374.29498199165602</c:v>
                </c:pt>
                <c:pt idx="161561">
                  <c:v>374.29729874692998</c:v>
                </c:pt>
                <c:pt idx="161562">
                  <c:v>374.29961550220298</c:v>
                </c:pt>
                <c:pt idx="161563">
                  <c:v>374.30193225747701</c:v>
                </c:pt>
                <c:pt idx="161564">
                  <c:v>374.30424901275001</c:v>
                </c:pt>
                <c:pt idx="161565">
                  <c:v>374.30656576802397</c:v>
                </c:pt>
                <c:pt idx="161566">
                  <c:v>374.30888252329697</c:v>
                </c:pt>
                <c:pt idx="161567">
                  <c:v>374.311199278571</c:v>
                </c:pt>
                <c:pt idx="161568">
                  <c:v>374.313516033844</c:v>
                </c:pt>
                <c:pt idx="161569">
                  <c:v>374.31583278911802</c:v>
                </c:pt>
                <c:pt idx="161570">
                  <c:v>374.31814954439102</c:v>
                </c:pt>
                <c:pt idx="161571">
                  <c:v>374.32046629966499</c:v>
                </c:pt>
                <c:pt idx="161572">
                  <c:v>374.32278305493799</c:v>
                </c:pt>
                <c:pt idx="161573">
                  <c:v>374.32509981021201</c:v>
                </c:pt>
                <c:pt idx="161574">
                  <c:v>374.32741656548501</c:v>
                </c:pt>
                <c:pt idx="161575">
                  <c:v>374.32973332075898</c:v>
                </c:pt>
                <c:pt idx="161576">
                  <c:v>374.33205007603198</c:v>
                </c:pt>
                <c:pt idx="161577">
                  <c:v>374.334366831306</c:v>
                </c:pt>
                <c:pt idx="161578">
                  <c:v>374.336683586579</c:v>
                </c:pt>
                <c:pt idx="161579">
                  <c:v>374.33900034185302</c:v>
                </c:pt>
                <c:pt idx="161580">
                  <c:v>374.34131709712602</c:v>
                </c:pt>
                <c:pt idx="161581">
                  <c:v>374.34363385239999</c:v>
                </c:pt>
                <c:pt idx="161582">
                  <c:v>374.34595060767299</c:v>
                </c:pt>
                <c:pt idx="161583">
                  <c:v>374.34826736294701</c:v>
                </c:pt>
                <c:pt idx="161584">
                  <c:v>374.35058411822001</c:v>
                </c:pt>
                <c:pt idx="161585">
                  <c:v>374.35290087349398</c:v>
                </c:pt>
                <c:pt idx="161586">
                  <c:v>374.35521762876698</c:v>
                </c:pt>
                <c:pt idx="161587">
                  <c:v>374.357534384041</c:v>
                </c:pt>
                <c:pt idx="161588">
                  <c:v>374.359851139314</c:v>
                </c:pt>
                <c:pt idx="161589">
                  <c:v>374.36216789458803</c:v>
                </c:pt>
                <c:pt idx="161590">
                  <c:v>374.36448464986103</c:v>
                </c:pt>
                <c:pt idx="161591">
                  <c:v>374.36680140513499</c:v>
                </c:pt>
                <c:pt idx="161592">
                  <c:v>374.36911816040799</c:v>
                </c:pt>
                <c:pt idx="161593">
                  <c:v>374.37143491568202</c:v>
                </c:pt>
                <c:pt idx="161594">
                  <c:v>374.37375167095502</c:v>
                </c:pt>
                <c:pt idx="161595">
                  <c:v>374.37606842622898</c:v>
                </c:pt>
                <c:pt idx="161596">
                  <c:v>374.37838518150198</c:v>
                </c:pt>
                <c:pt idx="161597">
                  <c:v>374.38070193677601</c:v>
                </c:pt>
                <c:pt idx="161598">
                  <c:v>374.38301869204901</c:v>
                </c:pt>
                <c:pt idx="161599">
                  <c:v>374.38533544732297</c:v>
                </c:pt>
                <c:pt idx="161600">
                  <c:v>374.387652202597</c:v>
                </c:pt>
                <c:pt idx="161601">
                  <c:v>374.38996895787</c:v>
                </c:pt>
                <c:pt idx="161602">
                  <c:v>374.39228571314402</c:v>
                </c:pt>
                <c:pt idx="161603">
                  <c:v>374.39460246841702</c:v>
                </c:pt>
                <c:pt idx="161604">
                  <c:v>374.39691922369099</c:v>
                </c:pt>
                <c:pt idx="161605">
                  <c:v>374.39923597896399</c:v>
                </c:pt>
                <c:pt idx="161606">
                  <c:v>374.40155273423801</c:v>
                </c:pt>
                <c:pt idx="161607">
                  <c:v>374.40386948951101</c:v>
                </c:pt>
                <c:pt idx="161608">
                  <c:v>374.40618624478498</c:v>
                </c:pt>
                <c:pt idx="161609">
                  <c:v>374.40850300005798</c:v>
                </c:pt>
                <c:pt idx="161610">
                  <c:v>374.410819755332</c:v>
                </c:pt>
                <c:pt idx="161611">
                  <c:v>374.413136510605</c:v>
                </c:pt>
                <c:pt idx="161612">
                  <c:v>374.41545326587902</c:v>
                </c:pt>
                <c:pt idx="161613">
                  <c:v>374.41777002115202</c:v>
                </c:pt>
                <c:pt idx="161614">
                  <c:v>374.42008677642599</c:v>
                </c:pt>
                <c:pt idx="161615">
                  <c:v>374.42240353169899</c:v>
                </c:pt>
                <c:pt idx="161616">
                  <c:v>374.42472028697301</c:v>
                </c:pt>
                <c:pt idx="161617">
                  <c:v>374.42703704224601</c:v>
                </c:pt>
                <c:pt idx="161618">
                  <c:v>374.42935379751998</c:v>
                </c:pt>
                <c:pt idx="161619">
                  <c:v>374.43167055279298</c:v>
                </c:pt>
                <c:pt idx="161620">
                  <c:v>374.433987308067</c:v>
                </c:pt>
                <c:pt idx="161621">
                  <c:v>374.43630406334</c:v>
                </c:pt>
                <c:pt idx="161622">
                  <c:v>374.43862081861403</c:v>
                </c:pt>
                <c:pt idx="161623">
                  <c:v>374.44093757388703</c:v>
                </c:pt>
                <c:pt idx="161624">
                  <c:v>374.44325432916099</c:v>
                </c:pt>
                <c:pt idx="161625">
                  <c:v>374.44557108443399</c:v>
                </c:pt>
                <c:pt idx="161626">
                  <c:v>374.44788783970802</c:v>
                </c:pt>
                <c:pt idx="161627">
                  <c:v>374.45020459498102</c:v>
                </c:pt>
                <c:pt idx="161628">
                  <c:v>374.45252135025498</c:v>
                </c:pt>
                <c:pt idx="161629">
                  <c:v>374.45483810552798</c:v>
                </c:pt>
                <c:pt idx="161630">
                  <c:v>374.45715486080201</c:v>
                </c:pt>
                <c:pt idx="161631">
                  <c:v>374.45947161607501</c:v>
                </c:pt>
                <c:pt idx="161632">
                  <c:v>374.46178837134897</c:v>
                </c:pt>
                <c:pt idx="161633">
                  <c:v>374.46410512662197</c:v>
                </c:pt>
                <c:pt idx="161634">
                  <c:v>374.466421881896</c:v>
                </c:pt>
                <c:pt idx="161635">
                  <c:v>374.468738637169</c:v>
                </c:pt>
                <c:pt idx="161636">
                  <c:v>374.47105539244302</c:v>
                </c:pt>
                <c:pt idx="161637">
                  <c:v>374.47337214771602</c:v>
                </c:pt>
                <c:pt idx="161638">
                  <c:v>374.47568890298999</c:v>
                </c:pt>
                <c:pt idx="161639">
                  <c:v>374.47800565826299</c:v>
                </c:pt>
                <c:pt idx="161640">
                  <c:v>374.48032241353701</c:v>
                </c:pt>
                <c:pt idx="161641">
                  <c:v>374.48263916881001</c:v>
                </c:pt>
                <c:pt idx="161642">
                  <c:v>374.48495592408398</c:v>
                </c:pt>
                <c:pt idx="161643">
                  <c:v>374.487272679358</c:v>
                </c:pt>
                <c:pt idx="161644">
                  <c:v>374.489589434631</c:v>
                </c:pt>
                <c:pt idx="161645">
                  <c:v>374.49190618990502</c:v>
                </c:pt>
                <c:pt idx="161646">
                  <c:v>374.49422294517802</c:v>
                </c:pt>
                <c:pt idx="161647">
                  <c:v>374.49653970045199</c:v>
                </c:pt>
                <c:pt idx="161648">
                  <c:v>374.49885645572499</c:v>
                </c:pt>
                <c:pt idx="161649">
                  <c:v>374.50117321099901</c:v>
                </c:pt>
                <c:pt idx="161650">
                  <c:v>374.50348996627201</c:v>
                </c:pt>
                <c:pt idx="161651">
                  <c:v>374.50580672154598</c:v>
                </c:pt>
                <c:pt idx="161652">
                  <c:v>374.50812347681898</c:v>
                </c:pt>
                <c:pt idx="161653">
                  <c:v>374.510440232093</c:v>
                </c:pt>
                <c:pt idx="161654">
                  <c:v>374.512756987366</c:v>
                </c:pt>
                <c:pt idx="161655">
                  <c:v>374.51507374264003</c:v>
                </c:pt>
                <c:pt idx="161656">
                  <c:v>374.51739049791303</c:v>
                </c:pt>
                <c:pt idx="161657">
                  <c:v>374.51970725318699</c:v>
                </c:pt>
                <c:pt idx="161658">
                  <c:v>374.52202400845999</c:v>
                </c:pt>
                <c:pt idx="161659">
                  <c:v>374.52434076373402</c:v>
                </c:pt>
                <c:pt idx="161660">
                  <c:v>374.52665751900702</c:v>
                </c:pt>
                <c:pt idx="161661">
                  <c:v>374.52897427428098</c:v>
                </c:pt>
                <c:pt idx="161662">
                  <c:v>374.53129102955398</c:v>
                </c:pt>
                <c:pt idx="161663">
                  <c:v>374.53360778482801</c:v>
                </c:pt>
                <c:pt idx="161664">
                  <c:v>374.53592454010101</c:v>
                </c:pt>
                <c:pt idx="161665">
                  <c:v>374.53824129537497</c:v>
                </c:pt>
                <c:pt idx="161666">
                  <c:v>374.54055805064797</c:v>
                </c:pt>
                <c:pt idx="161667">
                  <c:v>374.542874805922</c:v>
                </c:pt>
                <c:pt idx="161668">
                  <c:v>374.545191561195</c:v>
                </c:pt>
                <c:pt idx="161669">
                  <c:v>374.54750831646902</c:v>
                </c:pt>
                <c:pt idx="161670">
                  <c:v>374.54982507174202</c:v>
                </c:pt>
                <c:pt idx="161671">
                  <c:v>374.55214182701599</c:v>
                </c:pt>
                <c:pt idx="161672">
                  <c:v>374.55445858228899</c:v>
                </c:pt>
                <c:pt idx="161673">
                  <c:v>374.55677533756301</c:v>
                </c:pt>
                <c:pt idx="161674">
                  <c:v>374.55909209283601</c:v>
                </c:pt>
                <c:pt idx="161675">
                  <c:v>374.56140884810998</c:v>
                </c:pt>
                <c:pt idx="161676">
                  <c:v>374.56372560338298</c:v>
                </c:pt>
                <c:pt idx="161677">
                  <c:v>374.566042358657</c:v>
                </c:pt>
                <c:pt idx="161678">
                  <c:v>374.56835911393</c:v>
                </c:pt>
                <c:pt idx="161679">
                  <c:v>374.57067586920402</c:v>
                </c:pt>
                <c:pt idx="161680">
                  <c:v>374.57299262447702</c:v>
                </c:pt>
                <c:pt idx="161681">
                  <c:v>374.57530937975099</c:v>
                </c:pt>
                <c:pt idx="161682">
                  <c:v>374.57762613502399</c:v>
                </c:pt>
                <c:pt idx="161683">
                  <c:v>374.57994289029801</c:v>
                </c:pt>
                <c:pt idx="161684">
                  <c:v>374.58225964557101</c:v>
                </c:pt>
                <c:pt idx="161685">
                  <c:v>374.58457640084498</c:v>
                </c:pt>
                <c:pt idx="161686">
                  <c:v>374.586893156119</c:v>
                </c:pt>
                <c:pt idx="161687">
                  <c:v>374.589209911392</c:v>
                </c:pt>
                <c:pt idx="161688">
                  <c:v>374.59152666666603</c:v>
                </c:pt>
                <c:pt idx="161689">
                  <c:v>374.59384342193903</c:v>
                </c:pt>
                <c:pt idx="161690">
                  <c:v>374.59616017721299</c:v>
                </c:pt>
                <c:pt idx="161691">
                  <c:v>374.59847693248599</c:v>
                </c:pt>
                <c:pt idx="161692">
                  <c:v>374.60079368776002</c:v>
                </c:pt>
                <c:pt idx="161693">
                  <c:v>374.60311044303302</c:v>
                </c:pt>
                <c:pt idx="161694">
                  <c:v>374.60542719830698</c:v>
                </c:pt>
                <c:pt idx="161695">
                  <c:v>374.60774395357998</c:v>
                </c:pt>
                <c:pt idx="161696">
                  <c:v>374.61006070885401</c:v>
                </c:pt>
                <c:pt idx="161697">
                  <c:v>374.61237746412701</c:v>
                </c:pt>
                <c:pt idx="161698">
                  <c:v>374.61469421940097</c:v>
                </c:pt>
                <c:pt idx="161699">
                  <c:v>374.61701097467397</c:v>
                </c:pt>
                <c:pt idx="161700">
                  <c:v>374.619327729948</c:v>
                </c:pt>
                <c:pt idx="161701">
                  <c:v>374.621644485221</c:v>
                </c:pt>
                <c:pt idx="161702">
                  <c:v>374.62396124049502</c:v>
                </c:pt>
                <c:pt idx="161703">
                  <c:v>374.62627799576802</c:v>
                </c:pt>
                <c:pt idx="161704">
                  <c:v>374.62859475104199</c:v>
                </c:pt>
                <c:pt idx="161705">
                  <c:v>374.63091150631499</c:v>
                </c:pt>
                <c:pt idx="161706">
                  <c:v>374.63322826158901</c:v>
                </c:pt>
                <c:pt idx="161707">
                  <c:v>374.63554501686201</c:v>
                </c:pt>
                <c:pt idx="161708">
                  <c:v>374.63786177213598</c:v>
                </c:pt>
                <c:pt idx="161709">
                  <c:v>374.64017852740898</c:v>
                </c:pt>
                <c:pt idx="161710">
                  <c:v>374.642495282683</c:v>
                </c:pt>
                <c:pt idx="161711">
                  <c:v>374.644812037956</c:v>
                </c:pt>
                <c:pt idx="161712">
                  <c:v>374.64712879323002</c:v>
                </c:pt>
                <c:pt idx="161713">
                  <c:v>374.64944554850302</c:v>
                </c:pt>
                <c:pt idx="161714">
                  <c:v>374.65176230377699</c:v>
                </c:pt>
                <c:pt idx="161715">
                  <c:v>374.65407905904999</c:v>
                </c:pt>
                <c:pt idx="161716">
                  <c:v>374.65639581432401</c:v>
                </c:pt>
                <c:pt idx="161717">
                  <c:v>374.65871256959701</c:v>
                </c:pt>
                <c:pt idx="161718">
                  <c:v>374.66102932487098</c:v>
                </c:pt>
                <c:pt idx="161719">
                  <c:v>374.66334608014398</c:v>
                </c:pt>
                <c:pt idx="161720">
                  <c:v>374.665662835418</c:v>
                </c:pt>
                <c:pt idx="161721">
                  <c:v>374.667979590691</c:v>
                </c:pt>
                <c:pt idx="161722">
                  <c:v>374.67029634596503</c:v>
                </c:pt>
                <c:pt idx="161723">
                  <c:v>374.67261310123803</c:v>
                </c:pt>
                <c:pt idx="161724">
                  <c:v>374.67492985651199</c:v>
                </c:pt>
                <c:pt idx="161725">
                  <c:v>374.67724661178499</c:v>
                </c:pt>
                <c:pt idx="161726">
                  <c:v>374.67956336705902</c:v>
                </c:pt>
                <c:pt idx="161727">
                  <c:v>374.68188012233298</c:v>
                </c:pt>
                <c:pt idx="161728">
                  <c:v>374.68419687760598</c:v>
                </c:pt>
                <c:pt idx="161729">
                  <c:v>374.68651363288001</c:v>
                </c:pt>
                <c:pt idx="161730">
                  <c:v>374.68883038815301</c:v>
                </c:pt>
                <c:pt idx="161731">
                  <c:v>374.69114714342697</c:v>
                </c:pt>
                <c:pt idx="161732">
                  <c:v>374.69346389869997</c:v>
                </c:pt>
                <c:pt idx="161733">
                  <c:v>374.695780653974</c:v>
                </c:pt>
                <c:pt idx="161734">
                  <c:v>374.698097409247</c:v>
                </c:pt>
                <c:pt idx="161735">
                  <c:v>374.70041416452102</c:v>
                </c:pt>
                <c:pt idx="161736">
                  <c:v>374.70273091979402</c:v>
                </c:pt>
                <c:pt idx="161737">
                  <c:v>374.70504767506799</c:v>
                </c:pt>
                <c:pt idx="161738">
                  <c:v>374.70736443034099</c:v>
                </c:pt>
                <c:pt idx="161739">
                  <c:v>374.70968118561501</c:v>
                </c:pt>
                <c:pt idx="161740">
                  <c:v>374.71199794088801</c:v>
                </c:pt>
                <c:pt idx="161741">
                  <c:v>374.71431469616198</c:v>
                </c:pt>
                <c:pt idx="161742">
                  <c:v>374.71663145143498</c:v>
                </c:pt>
                <c:pt idx="161743">
                  <c:v>374.718948206709</c:v>
                </c:pt>
                <c:pt idx="161744">
                  <c:v>374.721264961982</c:v>
                </c:pt>
                <c:pt idx="161745">
                  <c:v>374.72358171725602</c:v>
                </c:pt>
                <c:pt idx="161746">
                  <c:v>374.72589847252902</c:v>
                </c:pt>
                <c:pt idx="161747">
                  <c:v>374.72821522780299</c:v>
                </c:pt>
                <c:pt idx="161748">
                  <c:v>374.73053198307599</c:v>
                </c:pt>
                <c:pt idx="161749">
                  <c:v>374.73284873835001</c:v>
                </c:pt>
                <c:pt idx="161750">
                  <c:v>374.73516549362301</c:v>
                </c:pt>
                <c:pt idx="161751">
                  <c:v>374.73748224889698</c:v>
                </c:pt>
                <c:pt idx="161752">
                  <c:v>374.73979900416998</c:v>
                </c:pt>
                <c:pt idx="161753">
                  <c:v>374.742115759444</c:v>
                </c:pt>
                <c:pt idx="161754">
                  <c:v>374.744432514717</c:v>
                </c:pt>
                <c:pt idx="161755">
                  <c:v>374.74674926999103</c:v>
                </c:pt>
                <c:pt idx="161756">
                  <c:v>374.74906602526403</c:v>
                </c:pt>
                <c:pt idx="161757">
                  <c:v>374.75138278053799</c:v>
                </c:pt>
                <c:pt idx="161758">
                  <c:v>374.75369953581099</c:v>
                </c:pt>
                <c:pt idx="161759">
                  <c:v>374.75601629108502</c:v>
                </c:pt>
                <c:pt idx="161760">
                  <c:v>374.75833304635802</c:v>
                </c:pt>
                <c:pt idx="161761">
                  <c:v>374.76064980163198</c:v>
                </c:pt>
                <c:pt idx="161762">
                  <c:v>374.76296655690498</c:v>
                </c:pt>
                <c:pt idx="161763">
                  <c:v>374.76528331217901</c:v>
                </c:pt>
                <c:pt idx="161764">
                  <c:v>374.76760006745201</c:v>
                </c:pt>
                <c:pt idx="161765">
                  <c:v>374.76991682272597</c:v>
                </c:pt>
                <c:pt idx="161766">
                  <c:v>374.77223357799897</c:v>
                </c:pt>
                <c:pt idx="161767">
                  <c:v>374.774550333273</c:v>
                </c:pt>
                <c:pt idx="161768">
                  <c:v>374.776867088546</c:v>
                </c:pt>
                <c:pt idx="161769">
                  <c:v>374.77918384382002</c:v>
                </c:pt>
                <c:pt idx="161770">
                  <c:v>374.78150059909399</c:v>
                </c:pt>
                <c:pt idx="161771">
                  <c:v>374.78381735436699</c:v>
                </c:pt>
                <c:pt idx="161772">
                  <c:v>374.78613410964101</c:v>
                </c:pt>
                <c:pt idx="161773">
                  <c:v>374.78845086491401</c:v>
                </c:pt>
                <c:pt idx="161774">
                  <c:v>374.79076762018798</c:v>
                </c:pt>
                <c:pt idx="161775">
                  <c:v>374.79308437546098</c:v>
                </c:pt>
                <c:pt idx="161776">
                  <c:v>374.795401130735</c:v>
                </c:pt>
                <c:pt idx="161777">
                  <c:v>374.797717886008</c:v>
                </c:pt>
                <c:pt idx="161778">
                  <c:v>374.80003464128202</c:v>
                </c:pt>
                <c:pt idx="161779">
                  <c:v>374.80235139655503</c:v>
                </c:pt>
                <c:pt idx="161780">
                  <c:v>374.80466815182899</c:v>
                </c:pt>
                <c:pt idx="161781">
                  <c:v>374.80698490710199</c:v>
                </c:pt>
                <c:pt idx="161782">
                  <c:v>374.80930166237601</c:v>
                </c:pt>
                <c:pt idx="161783">
                  <c:v>374.81161841764902</c:v>
                </c:pt>
                <c:pt idx="161784">
                  <c:v>374.81393517292298</c:v>
                </c:pt>
                <c:pt idx="161785">
                  <c:v>374.81625192819598</c:v>
                </c:pt>
                <c:pt idx="161786">
                  <c:v>374.81856868347</c:v>
                </c:pt>
                <c:pt idx="161787">
                  <c:v>374.82088543874301</c:v>
                </c:pt>
                <c:pt idx="161788">
                  <c:v>374.82320219401697</c:v>
                </c:pt>
                <c:pt idx="161789">
                  <c:v>374.82551894928997</c:v>
                </c:pt>
                <c:pt idx="161790">
                  <c:v>374.827835704564</c:v>
                </c:pt>
                <c:pt idx="161791">
                  <c:v>374.830152459837</c:v>
                </c:pt>
                <c:pt idx="161792">
                  <c:v>374.83246921511102</c:v>
                </c:pt>
                <c:pt idx="161793">
                  <c:v>374.83478597038402</c:v>
                </c:pt>
                <c:pt idx="161794">
                  <c:v>374.83710272565799</c:v>
                </c:pt>
                <c:pt idx="161795">
                  <c:v>374.83941948093099</c:v>
                </c:pt>
                <c:pt idx="161796">
                  <c:v>374.84173623620501</c:v>
                </c:pt>
                <c:pt idx="161797">
                  <c:v>374.84405299147801</c:v>
                </c:pt>
                <c:pt idx="161798">
                  <c:v>374.84636974675198</c:v>
                </c:pt>
                <c:pt idx="161799">
                  <c:v>374.84868650202498</c:v>
                </c:pt>
                <c:pt idx="161800">
                  <c:v>374.851003257299</c:v>
                </c:pt>
                <c:pt idx="161801">
                  <c:v>374.853320012572</c:v>
                </c:pt>
                <c:pt idx="161802">
                  <c:v>374.85563676784602</c:v>
                </c:pt>
                <c:pt idx="161803">
                  <c:v>374.85795352311902</c:v>
                </c:pt>
                <c:pt idx="161804">
                  <c:v>374.86027027839299</c:v>
                </c:pt>
                <c:pt idx="161805">
                  <c:v>374.86258703366599</c:v>
                </c:pt>
                <c:pt idx="161806">
                  <c:v>374.86490378894001</c:v>
                </c:pt>
                <c:pt idx="161807">
                  <c:v>374.86722054421301</c:v>
                </c:pt>
                <c:pt idx="161808">
                  <c:v>374.86953729948698</c:v>
                </c:pt>
                <c:pt idx="161809">
                  <c:v>374.87185405475998</c:v>
                </c:pt>
                <c:pt idx="161810">
                  <c:v>374.874170810034</c:v>
                </c:pt>
                <c:pt idx="161811">
                  <c:v>374.876487565307</c:v>
                </c:pt>
                <c:pt idx="161812">
                  <c:v>374.87880432058103</c:v>
                </c:pt>
                <c:pt idx="161813">
                  <c:v>374.88112107585499</c:v>
                </c:pt>
                <c:pt idx="161814">
                  <c:v>374.88343783112799</c:v>
                </c:pt>
                <c:pt idx="161815">
                  <c:v>374.88575458640202</c:v>
                </c:pt>
                <c:pt idx="161816">
                  <c:v>374.88807134167502</c:v>
                </c:pt>
                <c:pt idx="161817">
                  <c:v>374.89038809694898</c:v>
                </c:pt>
                <c:pt idx="161818">
                  <c:v>374.89270485222198</c:v>
                </c:pt>
                <c:pt idx="161819">
                  <c:v>374.89502160749601</c:v>
                </c:pt>
                <c:pt idx="161820">
                  <c:v>374.89733836276901</c:v>
                </c:pt>
                <c:pt idx="161821">
                  <c:v>374.89965511804297</c:v>
                </c:pt>
                <c:pt idx="161822">
                  <c:v>374.90197187331597</c:v>
                </c:pt>
                <c:pt idx="161823">
                  <c:v>374.90428862859</c:v>
                </c:pt>
                <c:pt idx="161824">
                  <c:v>374.906605383863</c:v>
                </c:pt>
                <c:pt idx="161825">
                  <c:v>374.90892213913702</c:v>
                </c:pt>
                <c:pt idx="161826">
                  <c:v>374.91123889441002</c:v>
                </c:pt>
                <c:pt idx="161827">
                  <c:v>374.91355564968399</c:v>
                </c:pt>
                <c:pt idx="161828">
                  <c:v>374.91587240495699</c:v>
                </c:pt>
                <c:pt idx="161829">
                  <c:v>374.91818916023101</c:v>
                </c:pt>
                <c:pt idx="161830">
                  <c:v>374.92050591550401</c:v>
                </c:pt>
                <c:pt idx="161831">
                  <c:v>374.92282267077798</c:v>
                </c:pt>
                <c:pt idx="161832">
                  <c:v>374.92513942605098</c:v>
                </c:pt>
                <c:pt idx="161833">
                  <c:v>374.927456181325</c:v>
                </c:pt>
                <c:pt idx="161834">
                  <c:v>374.929772936598</c:v>
                </c:pt>
                <c:pt idx="161835">
                  <c:v>374.93208969187202</c:v>
                </c:pt>
                <c:pt idx="161836">
                  <c:v>374.93440644714502</c:v>
                </c:pt>
                <c:pt idx="161837">
                  <c:v>374.93672320241899</c:v>
                </c:pt>
                <c:pt idx="161838">
                  <c:v>374.93903995769199</c:v>
                </c:pt>
                <c:pt idx="161839">
                  <c:v>374.94135671296601</c:v>
                </c:pt>
                <c:pt idx="161840">
                  <c:v>374.94367346823901</c:v>
                </c:pt>
                <c:pt idx="161841">
                  <c:v>374.94599022351298</c:v>
                </c:pt>
                <c:pt idx="161842">
                  <c:v>374.94830697878598</c:v>
                </c:pt>
                <c:pt idx="161843">
                  <c:v>374.95062373406</c:v>
                </c:pt>
                <c:pt idx="161844">
                  <c:v>374.952940489333</c:v>
                </c:pt>
                <c:pt idx="161845">
                  <c:v>374.95525724460703</c:v>
                </c:pt>
                <c:pt idx="161846">
                  <c:v>374.95757399988003</c:v>
                </c:pt>
                <c:pt idx="161847">
                  <c:v>374.95989075515399</c:v>
                </c:pt>
                <c:pt idx="161848">
                  <c:v>374.96220751042699</c:v>
                </c:pt>
                <c:pt idx="161849">
                  <c:v>374.96452426570102</c:v>
                </c:pt>
                <c:pt idx="161850">
                  <c:v>374.96684102097402</c:v>
                </c:pt>
                <c:pt idx="161851">
                  <c:v>374.96915777624798</c:v>
                </c:pt>
                <c:pt idx="161852">
                  <c:v>374.97147453152098</c:v>
                </c:pt>
                <c:pt idx="161853">
                  <c:v>374.97379128679501</c:v>
                </c:pt>
                <c:pt idx="161854">
                  <c:v>374.97610804206801</c:v>
                </c:pt>
                <c:pt idx="161855">
                  <c:v>374.97842479734197</c:v>
                </c:pt>
                <c:pt idx="161856">
                  <c:v>374.980741552616</c:v>
                </c:pt>
                <c:pt idx="161857">
                  <c:v>374.983058307889</c:v>
                </c:pt>
                <c:pt idx="161858">
                  <c:v>374.98537506316302</c:v>
                </c:pt>
                <c:pt idx="161859">
                  <c:v>374.98769181843602</c:v>
                </c:pt>
                <c:pt idx="161860">
                  <c:v>374.99000857370999</c:v>
                </c:pt>
                <c:pt idx="161861">
                  <c:v>374.99232532898299</c:v>
                </c:pt>
                <c:pt idx="161862">
                  <c:v>374.99464208425701</c:v>
                </c:pt>
                <c:pt idx="161863">
                  <c:v>374.99695883953001</c:v>
                </c:pt>
                <c:pt idx="161864">
                  <c:v>374.99927559480398</c:v>
                </c:pt>
                <c:pt idx="161865">
                  <c:v>375.00159235007698</c:v>
                </c:pt>
                <c:pt idx="161866">
                  <c:v>375.003909105351</c:v>
                </c:pt>
                <c:pt idx="161867">
                  <c:v>375.006225860624</c:v>
                </c:pt>
                <c:pt idx="161868">
                  <c:v>375.00854261589802</c:v>
                </c:pt>
                <c:pt idx="161869">
                  <c:v>375.01085937117102</c:v>
                </c:pt>
                <c:pt idx="161870">
                  <c:v>375.01317612644499</c:v>
                </c:pt>
                <c:pt idx="161871">
                  <c:v>375.01549288171799</c:v>
                </c:pt>
                <c:pt idx="161872">
                  <c:v>375.01780963699201</c:v>
                </c:pt>
                <c:pt idx="161873">
                  <c:v>375.02012639226501</c:v>
                </c:pt>
                <c:pt idx="161874">
                  <c:v>375.02244314753898</c:v>
                </c:pt>
                <c:pt idx="161875">
                  <c:v>375.02475990281198</c:v>
                </c:pt>
                <c:pt idx="161876">
                  <c:v>375.027076658086</c:v>
                </c:pt>
                <c:pt idx="161877">
                  <c:v>375.029393413359</c:v>
                </c:pt>
                <c:pt idx="161878">
                  <c:v>375.03171016863303</c:v>
                </c:pt>
                <c:pt idx="161879">
                  <c:v>375.03402692390603</c:v>
                </c:pt>
                <c:pt idx="161880">
                  <c:v>375.03634367917999</c:v>
                </c:pt>
                <c:pt idx="161881">
                  <c:v>375.03866043445299</c:v>
                </c:pt>
                <c:pt idx="161882">
                  <c:v>375.04097718972702</c:v>
                </c:pt>
                <c:pt idx="161883">
                  <c:v>375.04329394500002</c:v>
                </c:pt>
                <c:pt idx="161884">
                  <c:v>375.04561070027398</c:v>
                </c:pt>
                <c:pt idx="161885">
                  <c:v>375.04792745554698</c:v>
                </c:pt>
                <c:pt idx="161886">
                  <c:v>375.05024421082101</c:v>
                </c:pt>
                <c:pt idx="161887">
                  <c:v>375.05256096609401</c:v>
                </c:pt>
                <c:pt idx="161888">
                  <c:v>375.05487772136797</c:v>
                </c:pt>
                <c:pt idx="161889">
                  <c:v>375.05719447664097</c:v>
                </c:pt>
                <c:pt idx="161890">
                  <c:v>375.059511231915</c:v>
                </c:pt>
                <c:pt idx="161891">
                  <c:v>375.061827987188</c:v>
                </c:pt>
                <c:pt idx="161892">
                  <c:v>375.06414474246202</c:v>
                </c:pt>
                <c:pt idx="161893">
                  <c:v>375.06646149773502</c:v>
                </c:pt>
                <c:pt idx="161894">
                  <c:v>375.06877825300899</c:v>
                </c:pt>
                <c:pt idx="161895">
                  <c:v>375.07109500828199</c:v>
                </c:pt>
                <c:pt idx="161896">
                  <c:v>375.07341176355601</c:v>
                </c:pt>
                <c:pt idx="161897">
                  <c:v>375.07572851882901</c:v>
                </c:pt>
                <c:pt idx="161898">
                  <c:v>375.07804527410298</c:v>
                </c:pt>
                <c:pt idx="161899">
                  <c:v>375.080362029377</c:v>
                </c:pt>
                <c:pt idx="161900">
                  <c:v>375.08267878465</c:v>
                </c:pt>
                <c:pt idx="161901">
                  <c:v>375.08499553992402</c:v>
                </c:pt>
                <c:pt idx="161902">
                  <c:v>375.08731229519702</c:v>
                </c:pt>
                <c:pt idx="161903">
                  <c:v>375.08962905047099</c:v>
                </c:pt>
                <c:pt idx="161904">
                  <c:v>375.09194580574399</c:v>
                </c:pt>
                <c:pt idx="161905">
                  <c:v>375.09426256101801</c:v>
                </c:pt>
                <c:pt idx="161906">
                  <c:v>375.09657931629101</c:v>
                </c:pt>
                <c:pt idx="161907">
                  <c:v>375.09889607156498</c:v>
                </c:pt>
                <c:pt idx="161908">
                  <c:v>375.10121282683798</c:v>
                </c:pt>
                <c:pt idx="161909">
                  <c:v>375.103529582112</c:v>
                </c:pt>
                <c:pt idx="161910">
                  <c:v>375.105846337385</c:v>
                </c:pt>
                <c:pt idx="161911">
                  <c:v>375.10816309265903</c:v>
                </c:pt>
                <c:pt idx="161912">
                  <c:v>375.11047984793203</c:v>
                </c:pt>
                <c:pt idx="161913">
                  <c:v>375.11279660320599</c:v>
                </c:pt>
                <c:pt idx="161914">
                  <c:v>375.11511335847899</c:v>
                </c:pt>
                <c:pt idx="161915">
                  <c:v>375.11743011375302</c:v>
                </c:pt>
                <c:pt idx="161916">
                  <c:v>375.11974686902602</c:v>
                </c:pt>
                <c:pt idx="161917">
                  <c:v>375.12206362429998</c:v>
                </c:pt>
                <c:pt idx="161918">
                  <c:v>375.12438037957298</c:v>
                </c:pt>
                <c:pt idx="161919">
                  <c:v>375.12669713484701</c:v>
                </c:pt>
                <c:pt idx="161920">
                  <c:v>375.12901389012001</c:v>
                </c:pt>
                <c:pt idx="161921">
                  <c:v>375.13133064539397</c:v>
                </c:pt>
                <c:pt idx="161922">
                  <c:v>375.13364740066697</c:v>
                </c:pt>
                <c:pt idx="161923">
                  <c:v>375.135964155941</c:v>
                </c:pt>
                <c:pt idx="161924">
                  <c:v>375.138280911214</c:v>
                </c:pt>
                <c:pt idx="161925">
                  <c:v>375.14059766648802</c:v>
                </c:pt>
                <c:pt idx="161926">
                  <c:v>375.14291442176102</c:v>
                </c:pt>
                <c:pt idx="161927">
                  <c:v>375.14523117703499</c:v>
                </c:pt>
                <c:pt idx="161928">
                  <c:v>375.14754793230799</c:v>
                </c:pt>
                <c:pt idx="161929">
                  <c:v>375.14986468758201</c:v>
                </c:pt>
                <c:pt idx="161930">
                  <c:v>375.15218144285501</c:v>
                </c:pt>
                <c:pt idx="161931">
                  <c:v>375.15449819812898</c:v>
                </c:pt>
                <c:pt idx="161932">
                  <c:v>375.15681495340198</c:v>
                </c:pt>
                <c:pt idx="161933">
                  <c:v>375.159131708676</c:v>
                </c:pt>
                <c:pt idx="161934">
                  <c:v>375.161448463949</c:v>
                </c:pt>
                <c:pt idx="161935">
                  <c:v>375.16376521922302</c:v>
                </c:pt>
                <c:pt idx="161936">
                  <c:v>375.16608197449602</c:v>
                </c:pt>
                <c:pt idx="161937">
                  <c:v>375.16839872976999</c:v>
                </c:pt>
                <c:pt idx="161938">
                  <c:v>375.17071548504299</c:v>
                </c:pt>
                <c:pt idx="161939">
                  <c:v>375.17303224031701</c:v>
                </c:pt>
                <c:pt idx="161940">
                  <c:v>375.17534899559001</c:v>
                </c:pt>
                <c:pt idx="161941">
                  <c:v>375.17766575086398</c:v>
                </c:pt>
                <c:pt idx="161942">
                  <c:v>375.179982506138</c:v>
                </c:pt>
                <c:pt idx="161943">
                  <c:v>375.182299261411</c:v>
                </c:pt>
                <c:pt idx="161944">
                  <c:v>375.18461601668503</c:v>
                </c:pt>
                <c:pt idx="161945">
                  <c:v>375.18693277195803</c:v>
                </c:pt>
                <c:pt idx="161946">
                  <c:v>375.18924952723199</c:v>
                </c:pt>
                <c:pt idx="161947">
                  <c:v>375.19156628250499</c:v>
                </c:pt>
                <c:pt idx="161948">
                  <c:v>375.19388303777902</c:v>
                </c:pt>
                <c:pt idx="161949">
                  <c:v>375.19619979305202</c:v>
                </c:pt>
                <c:pt idx="161950">
                  <c:v>375.19851654832598</c:v>
                </c:pt>
                <c:pt idx="161951">
                  <c:v>375.20083330359898</c:v>
                </c:pt>
                <c:pt idx="161952">
                  <c:v>375.20315005887301</c:v>
                </c:pt>
                <c:pt idx="161953">
                  <c:v>375.20546681414601</c:v>
                </c:pt>
                <c:pt idx="161954">
                  <c:v>375.20778356941997</c:v>
                </c:pt>
                <c:pt idx="161955">
                  <c:v>375.21010032469297</c:v>
                </c:pt>
                <c:pt idx="161956">
                  <c:v>375.212417079967</c:v>
                </c:pt>
                <c:pt idx="161957">
                  <c:v>375.21473383524</c:v>
                </c:pt>
                <c:pt idx="161958">
                  <c:v>375.21705059051402</c:v>
                </c:pt>
                <c:pt idx="161959">
                  <c:v>375.21936734578702</c:v>
                </c:pt>
                <c:pt idx="161960">
                  <c:v>375.22168410106099</c:v>
                </c:pt>
                <c:pt idx="161961">
                  <c:v>375.22400085633399</c:v>
                </c:pt>
                <c:pt idx="161962">
                  <c:v>375.22631761160801</c:v>
                </c:pt>
                <c:pt idx="161963">
                  <c:v>375.22863436688101</c:v>
                </c:pt>
                <c:pt idx="161964">
                  <c:v>375.23095112215498</c:v>
                </c:pt>
                <c:pt idx="161965">
                  <c:v>375.23326787742798</c:v>
                </c:pt>
                <c:pt idx="161966">
                  <c:v>375.235584632702</c:v>
                </c:pt>
                <c:pt idx="161967">
                  <c:v>375.237901387975</c:v>
                </c:pt>
                <c:pt idx="161968">
                  <c:v>375.24021814324902</c:v>
                </c:pt>
                <c:pt idx="161969">
                  <c:v>375.24253489852202</c:v>
                </c:pt>
                <c:pt idx="161970">
                  <c:v>375.24485165379599</c:v>
                </c:pt>
                <c:pt idx="161971">
                  <c:v>375.24716840906899</c:v>
                </c:pt>
                <c:pt idx="161972">
                  <c:v>375.24948516434301</c:v>
                </c:pt>
                <c:pt idx="161973">
                  <c:v>375.25180191961601</c:v>
                </c:pt>
                <c:pt idx="161974">
                  <c:v>375.25411867488998</c:v>
                </c:pt>
                <c:pt idx="161975">
                  <c:v>375.25643543016298</c:v>
                </c:pt>
                <c:pt idx="161976">
                  <c:v>375.258752185437</c:v>
                </c:pt>
                <c:pt idx="161977">
                  <c:v>375.26106894071</c:v>
                </c:pt>
                <c:pt idx="161978">
                  <c:v>375.26338569598403</c:v>
                </c:pt>
                <c:pt idx="161979">
                  <c:v>375.26570245125703</c:v>
                </c:pt>
                <c:pt idx="161980">
                  <c:v>375.26801920653099</c:v>
                </c:pt>
                <c:pt idx="161981">
                  <c:v>375.27033596180399</c:v>
                </c:pt>
                <c:pt idx="161982">
                  <c:v>375.27265271707802</c:v>
                </c:pt>
                <c:pt idx="161983">
                  <c:v>375.27496947235198</c:v>
                </c:pt>
                <c:pt idx="161984">
                  <c:v>375.27728622762498</c:v>
                </c:pt>
                <c:pt idx="161985">
                  <c:v>375.27960298289901</c:v>
                </c:pt>
                <c:pt idx="161986">
                  <c:v>375.28191973817201</c:v>
                </c:pt>
                <c:pt idx="161987">
                  <c:v>375.28423649344597</c:v>
                </c:pt>
                <c:pt idx="161988">
                  <c:v>375.28655324871897</c:v>
                </c:pt>
                <c:pt idx="161989">
                  <c:v>375.288870003993</c:v>
                </c:pt>
                <c:pt idx="161990">
                  <c:v>375.291186759266</c:v>
                </c:pt>
                <c:pt idx="161991">
                  <c:v>375.29350351454002</c:v>
                </c:pt>
                <c:pt idx="161992">
                  <c:v>375.29582026981302</c:v>
                </c:pt>
                <c:pt idx="161993">
                  <c:v>375.29813702508699</c:v>
                </c:pt>
                <c:pt idx="161994">
                  <c:v>375.30045378035999</c:v>
                </c:pt>
                <c:pt idx="161995">
                  <c:v>375.30277053563401</c:v>
                </c:pt>
                <c:pt idx="161996">
                  <c:v>375.30508729090701</c:v>
                </c:pt>
                <c:pt idx="161997">
                  <c:v>375.30740404618098</c:v>
                </c:pt>
                <c:pt idx="161998">
                  <c:v>375.30972080145398</c:v>
                </c:pt>
                <c:pt idx="161999">
                  <c:v>375.312037556728</c:v>
                </c:pt>
                <c:pt idx="162000">
                  <c:v>375.314354312001</c:v>
                </c:pt>
                <c:pt idx="162001">
                  <c:v>375.31667106727502</c:v>
                </c:pt>
                <c:pt idx="162002">
                  <c:v>375.31898782254802</c:v>
                </c:pt>
                <c:pt idx="162003">
                  <c:v>375.32130457782199</c:v>
                </c:pt>
                <c:pt idx="162004">
                  <c:v>375.32362133309499</c:v>
                </c:pt>
                <c:pt idx="162005">
                  <c:v>375.32593808836901</c:v>
                </c:pt>
                <c:pt idx="162006">
                  <c:v>375.32825484364201</c:v>
                </c:pt>
                <c:pt idx="162007">
                  <c:v>375.33057159891598</c:v>
                </c:pt>
                <c:pt idx="162008">
                  <c:v>375.33288835418898</c:v>
                </c:pt>
                <c:pt idx="162009">
                  <c:v>375.335205109463</c:v>
                </c:pt>
                <c:pt idx="162010">
                  <c:v>375.337521864736</c:v>
                </c:pt>
                <c:pt idx="162011">
                  <c:v>375.33983862001003</c:v>
                </c:pt>
                <c:pt idx="162012">
                  <c:v>375.34215537528303</c:v>
                </c:pt>
                <c:pt idx="162013">
                  <c:v>375.34447213055699</c:v>
                </c:pt>
                <c:pt idx="162014">
                  <c:v>375.34678888582999</c:v>
                </c:pt>
                <c:pt idx="162015">
                  <c:v>375.34910564110402</c:v>
                </c:pt>
                <c:pt idx="162016">
                  <c:v>375.35142239637702</c:v>
                </c:pt>
                <c:pt idx="162017">
                  <c:v>375.35373915165098</c:v>
                </c:pt>
                <c:pt idx="162018">
                  <c:v>375.35605590692398</c:v>
                </c:pt>
                <c:pt idx="162019">
                  <c:v>375.35837266219801</c:v>
                </c:pt>
                <c:pt idx="162020">
                  <c:v>375.36068941747101</c:v>
                </c:pt>
                <c:pt idx="162021">
                  <c:v>375.36300617274497</c:v>
                </c:pt>
                <c:pt idx="162022">
                  <c:v>375.36532292801797</c:v>
                </c:pt>
                <c:pt idx="162023">
                  <c:v>375.367639683292</c:v>
                </c:pt>
                <c:pt idx="162024">
                  <c:v>375.369956438565</c:v>
                </c:pt>
                <c:pt idx="162025">
                  <c:v>375.37227319383902</c:v>
                </c:pt>
                <c:pt idx="162026">
                  <c:v>375.37458994911299</c:v>
                </c:pt>
                <c:pt idx="162027">
                  <c:v>375.37690670438599</c:v>
                </c:pt>
                <c:pt idx="162028">
                  <c:v>375.37922345966001</c:v>
                </c:pt>
                <c:pt idx="162029">
                  <c:v>375.38154021493301</c:v>
                </c:pt>
                <c:pt idx="162030">
                  <c:v>375.38385697020698</c:v>
                </c:pt>
                <c:pt idx="162031">
                  <c:v>375.38617372547998</c:v>
                </c:pt>
                <c:pt idx="162032">
                  <c:v>375.388490480754</c:v>
                </c:pt>
                <c:pt idx="162033">
                  <c:v>375.390807236027</c:v>
                </c:pt>
                <c:pt idx="162034">
                  <c:v>375.39312399130102</c:v>
                </c:pt>
                <c:pt idx="162035">
                  <c:v>375.39544074657402</c:v>
                </c:pt>
                <c:pt idx="162036">
                  <c:v>375.39775750184799</c:v>
                </c:pt>
                <c:pt idx="162037">
                  <c:v>375.40007425712099</c:v>
                </c:pt>
                <c:pt idx="162038">
                  <c:v>375.40239101239501</c:v>
                </c:pt>
                <c:pt idx="162039">
                  <c:v>375.40470776766801</c:v>
                </c:pt>
                <c:pt idx="162040">
                  <c:v>375.40702452294198</c:v>
                </c:pt>
                <c:pt idx="162041">
                  <c:v>375.40934127821498</c:v>
                </c:pt>
                <c:pt idx="162042">
                  <c:v>375.411658033489</c:v>
                </c:pt>
                <c:pt idx="162043">
                  <c:v>375.413974788762</c:v>
                </c:pt>
                <c:pt idx="162044">
                  <c:v>375.41629154403603</c:v>
                </c:pt>
                <c:pt idx="162045">
                  <c:v>375.41860829930903</c:v>
                </c:pt>
                <c:pt idx="162046">
                  <c:v>375.42092505458299</c:v>
                </c:pt>
                <c:pt idx="162047">
                  <c:v>375.42324180985599</c:v>
                </c:pt>
                <c:pt idx="162048">
                  <c:v>375.42555856513002</c:v>
                </c:pt>
                <c:pt idx="162049">
                  <c:v>375.42787532040302</c:v>
                </c:pt>
                <c:pt idx="162050">
                  <c:v>375.43019207567698</c:v>
                </c:pt>
                <c:pt idx="162051">
                  <c:v>375.43250883094998</c:v>
                </c:pt>
                <c:pt idx="162052">
                  <c:v>375.43482558622401</c:v>
                </c:pt>
                <c:pt idx="162053">
                  <c:v>375.43714234149701</c:v>
                </c:pt>
                <c:pt idx="162054">
                  <c:v>375.43945909677097</c:v>
                </c:pt>
                <c:pt idx="162055">
                  <c:v>375.44177585204397</c:v>
                </c:pt>
                <c:pt idx="162056">
                  <c:v>375.444092607318</c:v>
                </c:pt>
                <c:pt idx="162057">
                  <c:v>375.446409362591</c:v>
                </c:pt>
                <c:pt idx="162058">
                  <c:v>375.44872611786502</c:v>
                </c:pt>
                <c:pt idx="162059">
                  <c:v>375.45104287313802</c:v>
                </c:pt>
                <c:pt idx="162060">
                  <c:v>375.45335962841199</c:v>
                </c:pt>
                <c:pt idx="162061">
                  <c:v>375.45567638368499</c:v>
                </c:pt>
                <c:pt idx="162062">
                  <c:v>375.45799313895901</c:v>
                </c:pt>
                <c:pt idx="162063">
                  <c:v>375.46030989423201</c:v>
                </c:pt>
                <c:pt idx="162064">
                  <c:v>375.46262664950598</c:v>
                </c:pt>
                <c:pt idx="162065">
                  <c:v>375.46494340477898</c:v>
                </c:pt>
                <c:pt idx="162066">
                  <c:v>375.467260160053</c:v>
                </c:pt>
                <c:pt idx="162067">
                  <c:v>375.469576915326</c:v>
                </c:pt>
                <c:pt idx="162068">
                  <c:v>375.47189367060002</c:v>
                </c:pt>
                <c:pt idx="162069">
                  <c:v>375.47421042587399</c:v>
                </c:pt>
                <c:pt idx="162070">
                  <c:v>375.47652718114699</c:v>
                </c:pt>
                <c:pt idx="162071">
                  <c:v>375.47884393642101</c:v>
                </c:pt>
                <c:pt idx="162072">
                  <c:v>375.48116069169401</c:v>
                </c:pt>
                <c:pt idx="162073">
                  <c:v>375.48347744696798</c:v>
                </c:pt>
                <c:pt idx="162074">
                  <c:v>375.48579420224098</c:v>
                </c:pt>
                <c:pt idx="162075">
                  <c:v>375.488110957515</c:v>
                </c:pt>
                <c:pt idx="162076">
                  <c:v>375.49042771278801</c:v>
                </c:pt>
                <c:pt idx="162077">
                  <c:v>375.49274446806203</c:v>
                </c:pt>
                <c:pt idx="162078">
                  <c:v>375.49506122333497</c:v>
                </c:pt>
                <c:pt idx="162079">
                  <c:v>375.49737797860899</c:v>
                </c:pt>
                <c:pt idx="162080">
                  <c:v>375.499694733882</c:v>
                </c:pt>
                <c:pt idx="162081">
                  <c:v>375.50201148915602</c:v>
                </c:pt>
                <c:pt idx="162082">
                  <c:v>375.50432824442902</c:v>
                </c:pt>
                <c:pt idx="162083">
                  <c:v>375.50664499970298</c:v>
                </c:pt>
                <c:pt idx="162084">
                  <c:v>375.50896175497599</c:v>
                </c:pt>
                <c:pt idx="162085">
                  <c:v>375.51127851025001</c:v>
                </c:pt>
                <c:pt idx="162086">
                  <c:v>375.51359526552301</c:v>
                </c:pt>
                <c:pt idx="162087">
                  <c:v>375.51591202079697</c:v>
                </c:pt>
                <c:pt idx="162088">
                  <c:v>375.51822877606998</c:v>
                </c:pt>
                <c:pt idx="162089">
                  <c:v>375.520545531344</c:v>
                </c:pt>
                <c:pt idx="162090">
                  <c:v>375.522862286617</c:v>
                </c:pt>
                <c:pt idx="162091">
                  <c:v>375.52517904189102</c:v>
                </c:pt>
                <c:pt idx="162092">
                  <c:v>375.52749579716402</c:v>
                </c:pt>
                <c:pt idx="162093">
                  <c:v>375.52981255243799</c:v>
                </c:pt>
                <c:pt idx="162094">
                  <c:v>375.53212930771099</c:v>
                </c:pt>
                <c:pt idx="162095">
                  <c:v>375.53444606298501</c:v>
                </c:pt>
                <c:pt idx="162096">
                  <c:v>375.53676281825801</c:v>
                </c:pt>
                <c:pt idx="162097">
                  <c:v>375.53907957353198</c:v>
                </c:pt>
                <c:pt idx="162098">
                  <c:v>375.54139632880498</c:v>
                </c:pt>
                <c:pt idx="162099">
                  <c:v>375.543713084079</c:v>
                </c:pt>
                <c:pt idx="162100">
                  <c:v>375.546029839352</c:v>
                </c:pt>
                <c:pt idx="162101">
                  <c:v>375.54834659462603</c:v>
                </c:pt>
                <c:pt idx="162102">
                  <c:v>375.55066334989903</c:v>
                </c:pt>
                <c:pt idx="162103">
                  <c:v>375.55298010517299</c:v>
                </c:pt>
                <c:pt idx="162104">
                  <c:v>375.55529686044599</c:v>
                </c:pt>
                <c:pt idx="162105">
                  <c:v>375.55761361572002</c:v>
                </c:pt>
                <c:pt idx="162106">
                  <c:v>375.55993037099302</c:v>
                </c:pt>
                <c:pt idx="162107">
                  <c:v>375.56224712626698</c:v>
                </c:pt>
                <c:pt idx="162108">
                  <c:v>375.56456388153998</c:v>
                </c:pt>
                <c:pt idx="162109">
                  <c:v>375.56688063681401</c:v>
                </c:pt>
                <c:pt idx="162110">
                  <c:v>375.56919739208701</c:v>
                </c:pt>
                <c:pt idx="162111">
                  <c:v>375.57151414736097</c:v>
                </c:pt>
                <c:pt idx="162112">
                  <c:v>375.573830902635</c:v>
                </c:pt>
                <c:pt idx="162113">
                  <c:v>375.576147657908</c:v>
                </c:pt>
                <c:pt idx="162114">
                  <c:v>375.57846441318202</c:v>
                </c:pt>
                <c:pt idx="162115">
                  <c:v>375.58078116845502</c:v>
                </c:pt>
                <c:pt idx="162116">
                  <c:v>375.58309792372899</c:v>
                </c:pt>
                <c:pt idx="162117">
                  <c:v>375.58541467900199</c:v>
                </c:pt>
                <c:pt idx="162118">
                  <c:v>375.58773143427601</c:v>
                </c:pt>
                <c:pt idx="162119">
                  <c:v>375.59004818954901</c:v>
                </c:pt>
                <c:pt idx="162120">
                  <c:v>375.59236494482298</c:v>
                </c:pt>
                <c:pt idx="162121">
                  <c:v>375.59468170009598</c:v>
                </c:pt>
                <c:pt idx="162122">
                  <c:v>375.59699845537</c:v>
                </c:pt>
                <c:pt idx="162123">
                  <c:v>375.599315210643</c:v>
                </c:pt>
                <c:pt idx="162124">
                  <c:v>375.60163196591702</c:v>
                </c:pt>
                <c:pt idx="162125">
                  <c:v>375.60394872119002</c:v>
                </c:pt>
                <c:pt idx="162126">
                  <c:v>375.60626547646399</c:v>
                </c:pt>
                <c:pt idx="162127">
                  <c:v>375.60858223173699</c:v>
                </c:pt>
                <c:pt idx="162128">
                  <c:v>375.61089898701101</c:v>
                </c:pt>
                <c:pt idx="162129">
                  <c:v>375.61321574228401</c:v>
                </c:pt>
                <c:pt idx="162130">
                  <c:v>375.61553249755798</c:v>
                </c:pt>
                <c:pt idx="162131">
                  <c:v>375.61784925283098</c:v>
                </c:pt>
                <c:pt idx="162132">
                  <c:v>375.620166008105</c:v>
                </c:pt>
                <c:pt idx="162133">
                  <c:v>375.622482763378</c:v>
                </c:pt>
                <c:pt idx="162134">
                  <c:v>375.62479951865203</c:v>
                </c:pt>
                <c:pt idx="162135">
                  <c:v>375.62711627392503</c:v>
                </c:pt>
                <c:pt idx="162136">
                  <c:v>375.62943302919899</c:v>
                </c:pt>
                <c:pt idx="162137">
                  <c:v>375.63174978447199</c:v>
                </c:pt>
                <c:pt idx="162138">
                  <c:v>375.63406653974602</c:v>
                </c:pt>
                <c:pt idx="162139">
                  <c:v>375.63638329501902</c:v>
                </c:pt>
                <c:pt idx="162140">
                  <c:v>375.63870005029298</c:v>
                </c:pt>
                <c:pt idx="162141">
                  <c:v>375.64101680556598</c:v>
                </c:pt>
                <c:pt idx="162142">
                  <c:v>375.64333356084001</c:v>
                </c:pt>
                <c:pt idx="162143">
                  <c:v>375.64565031611301</c:v>
                </c:pt>
                <c:pt idx="162144">
                  <c:v>375.64796707138697</c:v>
                </c:pt>
                <c:pt idx="162145">
                  <c:v>375.65028382665997</c:v>
                </c:pt>
                <c:pt idx="162146">
                  <c:v>375.652600581934</c:v>
                </c:pt>
                <c:pt idx="162147">
                  <c:v>375.654917337207</c:v>
                </c:pt>
                <c:pt idx="162148">
                  <c:v>375.65723409248102</c:v>
                </c:pt>
                <c:pt idx="162149">
                  <c:v>375.65955084775402</c:v>
                </c:pt>
                <c:pt idx="162150">
                  <c:v>375.66186760302799</c:v>
                </c:pt>
                <c:pt idx="162151">
                  <c:v>375.66418435830099</c:v>
                </c:pt>
                <c:pt idx="162152">
                  <c:v>375.66650111357501</c:v>
                </c:pt>
                <c:pt idx="162153">
                  <c:v>375.66881786884801</c:v>
                </c:pt>
                <c:pt idx="162154">
                  <c:v>375.67113462412198</c:v>
                </c:pt>
                <c:pt idx="162155">
                  <c:v>375.673451379396</c:v>
                </c:pt>
                <c:pt idx="162156">
                  <c:v>375.675768134669</c:v>
                </c:pt>
                <c:pt idx="162157">
                  <c:v>375.67808488994302</c:v>
                </c:pt>
                <c:pt idx="162158">
                  <c:v>375.68040164521602</c:v>
                </c:pt>
                <c:pt idx="162159">
                  <c:v>375.68271840048999</c:v>
                </c:pt>
                <c:pt idx="162160">
                  <c:v>375.68503515576299</c:v>
                </c:pt>
                <c:pt idx="162161">
                  <c:v>375.68735191103701</c:v>
                </c:pt>
                <c:pt idx="162162">
                  <c:v>375.68966866631001</c:v>
                </c:pt>
                <c:pt idx="162163">
                  <c:v>375.69198542158398</c:v>
                </c:pt>
                <c:pt idx="162164">
                  <c:v>375.69430217685698</c:v>
                </c:pt>
                <c:pt idx="162165">
                  <c:v>375.696618932131</c:v>
                </c:pt>
                <c:pt idx="162166">
                  <c:v>375.698935687404</c:v>
                </c:pt>
                <c:pt idx="162167">
                  <c:v>375.70125244267803</c:v>
                </c:pt>
                <c:pt idx="162168">
                  <c:v>375.70356919795103</c:v>
                </c:pt>
                <c:pt idx="162169">
                  <c:v>375.70588595322499</c:v>
                </c:pt>
                <c:pt idx="162170">
                  <c:v>375.70820270849799</c:v>
                </c:pt>
                <c:pt idx="162171">
                  <c:v>375.71051946377202</c:v>
                </c:pt>
                <c:pt idx="162172">
                  <c:v>375.71283621904502</c:v>
                </c:pt>
                <c:pt idx="162173">
                  <c:v>375.71515297431898</c:v>
                </c:pt>
                <c:pt idx="162174">
                  <c:v>375.71746972959198</c:v>
                </c:pt>
                <c:pt idx="162175">
                  <c:v>375.71978648486601</c:v>
                </c:pt>
                <c:pt idx="162176">
                  <c:v>375.72210324013901</c:v>
                </c:pt>
                <c:pt idx="162177">
                  <c:v>375.72441999541297</c:v>
                </c:pt>
                <c:pt idx="162178">
                  <c:v>375.72673675068597</c:v>
                </c:pt>
                <c:pt idx="162179">
                  <c:v>375.72905350596</c:v>
                </c:pt>
                <c:pt idx="162180">
                  <c:v>375.731370261233</c:v>
                </c:pt>
                <c:pt idx="162181">
                  <c:v>375.73368701650702</c:v>
                </c:pt>
                <c:pt idx="162182">
                  <c:v>375.73600377178002</c:v>
                </c:pt>
                <c:pt idx="162183">
                  <c:v>375.73832052705399</c:v>
                </c:pt>
                <c:pt idx="162184">
                  <c:v>375.74063728232699</c:v>
                </c:pt>
                <c:pt idx="162185">
                  <c:v>375.74295403760101</c:v>
                </c:pt>
                <c:pt idx="162186">
                  <c:v>375.74527079287401</c:v>
                </c:pt>
                <c:pt idx="162187">
                  <c:v>375.74758754814798</c:v>
                </c:pt>
                <c:pt idx="162188">
                  <c:v>375.74990430342098</c:v>
                </c:pt>
                <c:pt idx="162189">
                  <c:v>375.752221058695</c:v>
                </c:pt>
                <c:pt idx="162190">
                  <c:v>375.754537813968</c:v>
                </c:pt>
                <c:pt idx="162191">
                  <c:v>375.75685456924202</c:v>
                </c:pt>
                <c:pt idx="162192">
                  <c:v>375.75917132451502</c:v>
                </c:pt>
                <c:pt idx="162193">
                  <c:v>375.76148807978899</c:v>
                </c:pt>
                <c:pt idx="162194">
                  <c:v>375.76380483506199</c:v>
                </c:pt>
                <c:pt idx="162195">
                  <c:v>375.76612159033601</c:v>
                </c:pt>
                <c:pt idx="162196">
                  <c:v>375.76843834560901</c:v>
                </c:pt>
                <c:pt idx="162197">
                  <c:v>375.77075510088298</c:v>
                </c:pt>
                <c:pt idx="162198">
                  <c:v>375.773071856157</c:v>
                </c:pt>
                <c:pt idx="162199">
                  <c:v>375.77538861143</c:v>
                </c:pt>
                <c:pt idx="162200">
                  <c:v>375.77770536670403</c:v>
                </c:pt>
                <c:pt idx="162201">
                  <c:v>375.78002212197703</c:v>
                </c:pt>
                <c:pt idx="162202">
                  <c:v>375.78233887725099</c:v>
                </c:pt>
                <c:pt idx="162203">
                  <c:v>375.78465563252399</c:v>
                </c:pt>
                <c:pt idx="162204">
                  <c:v>375.78697238779802</c:v>
                </c:pt>
                <c:pt idx="162205">
                  <c:v>375.78928914307102</c:v>
                </c:pt>
                <c:pt idx="162206">
                  <c:v>375.79160589834498</c:v>
                </c:pt>
                <c:pt idx="162207">
                  <c:v>375.79392265361798</c:v>
                </c:pt>
                <c:pt idx="162208">
                  <c:v>375.79623940889201</c:v>
                </c:pt>
                <c:pt idx="162209">
                  <c:v>375.79855616416501</c:v>
                </c:pt>
                <c:pt idx="162210">
                  <c:v>375.80087291943897</c:v>
                </c:pt>
                <c:pt idx="162211">
                  <c:v>375.80318967471197</c:v>
                </c:pt>
                <c:pt idx="162212">
                  <c:v>375.805506429986</c:v>
                </c:pt>
                <c:pt idx="162213">
                  <c:v>375.807823185259</c:v>
                </c:pt>
                <c:pt idx="162214">
                  <c:v>375.81013994053302</c:v>
                </c:pt>
                <c:pt idx="162215">
                  <c:v>375.81245669580602</c:v>
                </c:pt>
                <c:pt idx="162216">
                  <c:v>375.81477345107999</c:v>
                </c:pt>
                <c:pt idx="162217">
                  <c:v>375.81709020635299</c:v>
                </c:pt>
                <c:pt idx="162218">
                  <c:v>375.81940696162701</c:v>
                </c:pt>
                <c:pt idx="162219">
                  <c:v>375.82172371690001</c:v>
                </c:pt>
                <c:pt idx="162220">
                  <c:v>375.82404047217398</c:v>
                </c:pt>
                <c:pt idx="162221">
                  <c:v>375.82635722744698</c:v>
                </c:pt>
                <c:pt idx="162222">
                  <c:v>375.828673982721</c:v>
                </c:pt>
                <c:pt idx="162223">
                  <c:v>375.830990737994</c:v>
                </c:pt>
                <c:pt idx="162224">
                  <c:v>375.83330749326802</c:v>
                </c:pt>
                <c:pt idx="162225">
                  <c:v>375.83562424854102</c:v>
                </c:pt>
                <c:pt idx="162226">
                  <c:v>375.83794100381499</c:v>
                </c:pt>
                <c:pt idx="162227">
                  <c:v>375.84025775908799</c:v>
                </c:pt>
                <c:pt idx="162228">
                  <c:v>375.84257451436201</c:v>
                </c:pt>
                <c:pt idx="162229">
                  <c:v>375.84489126963501</c:v>
                </c:pt>
                <c:pt idx="162230">
                  <c:v>375.84720802490898</c:v>
                </c:pt>
                <c:pt idx="162231">
                  <c:v>375.84952478018198</c:v>
                </c:pt>
                <c:pt idx="162232">
                  <c:v>375.851841535456</c:v>
                </c:pt>
                <c:pt idx="162233">
                  <c:v>375.854158290729</c:v>
                </c:pt>
                <c:pt idx="162234">
                  <c:v>375.85647504600303</c:v>
                </c:pt>
                <c:pt idx="162235">
                  <c:v>375.85879180127603</c:v>
                </c:pt>
                <c:pt idx="162236">
                  <c:v>375.86110855654999</c:v>
                </c:pt>
                <c:pt idx="162237">
                  <c:v>375.86342531182299</c:v>
                </c:pt>
                <c:pt idx="162238">
                  <c:v>375.86574206709702</c:v>
                </c:pt>
                <c:pt idx="162239">
                  <c:v>375.86805882237098</c:v>
                </c:pt>
                <c:pt idx="162240">
                  <c:v>375.87037557764398</c:v>
                </c:pt>
                <c:pt idx="162241">
                  <c:v>375.87269233291801</c:v>
                </c:pt>
                <c:pt idx="162242">
                  <c:v>375.87500908819101</c:v>
                </c:pt>
                <c:pt idx="162243">
                  <c:v>375.87732584346497</c:v>
                </c:pt>
                <c:pt idx="162244">
                  <c:v>375.87964259873797</c:v>
                </c:pt>
                <c:pt idx="162245">
                  <c:v>375.881959354012</c:v>
                </c:pt>
                <c:pt idx="162246">
                  <c:v>375.884276109285</c:v>
                </c:pt>
                <c:pt idx="162247">
                  <c:v>375.88659286455902</c:v>
                </c:pt>
                <c:pt idx="162248">
                  <c:v>375.88890961983202</c:v>
                </c:pt>
                <c:pt idx="162249">
                  <c:v>375.89122637510599</c:v>
                </c:pt>
                <c:pt idx="162250">
                  <c:v>375.89354313037899</c:v>
                </c:pt>
                <c:pt idx="162251">
                  <c:v>375.89585988565301</c:v>
                </c:pt>
                <c:pt idx="162252">
                  <c:v>375.89817664092601</c:v>
                </c:pt>
                <c:pt idx="162253">
                  <c:v>375.90049339619998</c:v>
                </c:pt>
                <c:pt idx="162254">
                  <c:v>375.90281015147298</c:v>
                </c:pt>
                <c:pt idx="162255">
                  <c:v>375.905126906747</c:v>
                </c:pt>
                <c:pt idx="162256">
                  <c:v>375.90744366202</c:v>
                </c:pt>
                <c:pt idx="162257">
                  <c:v>375.90976041729402</c:v>
                </c:pt>
                <c:pt idx="162258">
                  <c:v>375.91207717256702</c:v>
                </c:pt>
                <c:pt idx="162259">
                  <c:v>375.91439392784099</c:v>
                </c:pt>
                <c:pt idx="162260">
                  <c:v>375.91671068311399</c:v>
                </c:pt>
                <c:pt idx="162261">
                  <c:v>375.91902743838801</c:v>
                </c:pt>
                <c:pt idx="162262">
                  <c:v>375.92134419366101</c:v>
                </c:pt>
                <c:pt idx="162263">
                  <c:v>375.92366094893498</c:v>
                </c:pt>
                <c:pt idx="162264">
                  <c:v>375.92597770420798</c:v>
                </c:pt>
                <c:pt idx="162265">
                  <c:v>375.928294459482</c:v>
                </c:pt>
                <c:pt idx="162266">
                  <c:v>375.930611214755</c:v>
                </c:pt>
                <c:pt idx="162267">
                  <c:v>375.93292797002903</c:v>
                </c:pt>
                <c:pt idx="162268">
                  <c:v>375.93524472530203</c:v>
                </c:pt>
                <c:pt idx="162269">
                  <c:v>375.93756148057599</c:v>
                </c:pt>
                <c:pt idx="162270">
                  <c:v>375.93987823584899</c:v>
                </c:pt>
                <c:pt idx="162271">
                  <c:v>375.94219499112302</c:v>
                </c:pt>
                <c:pt idx="162272">
                  <c:v>375.94451174639602</c:v>
                </c:pt>
                <c:pt idx="162273">
                  <c:v>375.94682850166998</c:v>
                </c:pt>
                <c:pt idx="162274">
                  <c:v>375.94914525694298</c:v>
                </c:pt>
                <c:pt idx="162275">
                  <c:v>375.95146201221701</c:v>
                </c:pt>
                <c:pt idx="162276">
                  <c:v>375.95377876749001</c:v>
                </c:pt>
                <c:pt idx="162277">
                  <c:v>375.95609552276397</c:v>
                </c:pt>
                <c:pt idx="162278">
                  <c:v>375.95841227803697</c:v>
                </c:pt>
                <c:pt idx="162279">
                  <c:v>375.960729033311</c:v>
                </c:pt>
                <c:pt idx="162280">
                  <c:v>375.963045788584</c:v>
                </c:pt>
                <c:pt idx="162281">
                  <c:v>375.96536254385802</c:v>
                </c:pt>
                <c:pt idx="162282">
                  <c:v>375.96767929913199</c:v>
                </c:pt>
                <c:pt idx="162283">
                  <c:v>375.96999605440499</c:v>
                </c:pt>
                <c:pt idx="162284">
                  <c:v>375.97231280967901</c:v>
                </c:pt>
                <c:pt idx="162285">
                  <c:v>375.97462956495201</c:v>
                </c:pt>
                <c:pt idx="162286">
                  <c:v>375.97694632022598</c:v>
                </c:pt>
                <c:pt idx="162287">
                  <c:v>375.97926307549898</c:v>
                </c:pt>
                <c:pt idx="162288">
                  <c:v>375.981579830773</c:v>
                </c:pt>
                <c:pt idx="162289">
                  <c:v>375.983896586046</c:v>
                </c:pt>
                <c:pt idx="162290">
                  <c:v>375.98621334132002</c:v>
                </c:pt>
                <c:pt idx="162291">
                  <c:v>375.98853009659302</c:v>
                </c:pt>
                <c:pt idx="162292">
                  <c:v>375.99084685186699</c:v>
                </c:pt>
                <c:pt idx="162293">
                  <c:v>375.99316360713999</c:v>
                </c:pt>
                <c:pt idx="162294">
                  <c:v>375.99548036241401</c:v>
                </c:pt>
                <c:pt idx="162295">
                  <c:v>375.99779711768701</c:v>
                </c:pt>
                <c:pt idx="162296">
                  <c:v>376.00011387296098</c:v>
                </c:pt>
                <c:pt idx="162297">
                  <c:v>376.00243062823398</c:v>
                </c:pt>
                <c:pt idx="162298">
                  <c:v>376.004747383508</c:v>
                </c:pt>
                <c:pt idx="162299">
                  <c:v>376.007064138781</c:v>
                </c:pt>
                <c:pt idx="162300">
                  <c:v>376.00938089405503</c:v>
                </c:pt>
                <c:pt idx="162301">
                  <c:v>376.01169764932803</c:v>
                </c:pt>
                <c:pt idx="162302">
                  <c:v>376.01401440460199</c:v>
                </c:pt>
                <c:pt idx="162303">
                  <c:v>376.01633115987499</c:v>
                </c:pt>
                <c:pt idx="162304">
                  <c:v>376.01864791514902</c:v>
                </c:pt>
                <c:pt idx="162305">
                  <c:v>376.02096467042202</c:v>
                </c:pt>
                <c:pt idx="162306">
                  <c:v>376.02328142569598</c:v>
                </c:pt>
                <c:pt idx="162307">
                  <c:v>376.02559818096898</c:v>
                </c:pt>
                <c:pt idx="162308">
                  <c:v>376.02791493624301</c:v>
                </c:pt>
                <c:pt idx="162309">
                  <c:v>376.03023169151601</c:v>
                </c:pt>
                <c:pt idx="162310">
                  <c:v>376.03254844678997</c:v>
                </c:pt>
                <c:pt idx="162311">
                  <c:v>376.03486520206297</c:v>
                </c:pt>
                <c:pt idx="162312">
                  <c:v>376.037181957337</c:v>
                </c:pt>
                <c:pt idx="162313">
                  <c:v>376.03949871261</c:v>
                </c:pt>
                <c:pt idx="162314">
                  <c:v>376.04181546788402</c:v>
                </c:pt>
                <c:pt idx="162315">
                  <c:v>376.04413222315702</c:v>
                </c:pt>
                <c:pt idx="162316">
                  <c:v>376.04644897843099</c:v>
                </c:pt>
                <c:pt idx="162317">
                  <c:v>376.04876573370399</c:v>
                </c:pt>
                <c:pt idx="162318">
                  <c:v>376.05108248897801</c:v>
                </c:pt>
                <c:pt idx="162319">
                  <c:v>376.05339924425101</c:v>
                </c:pt>
                <c:pt idx="162320">
                  <c:v>376.05571599952498</c:v>
                </c:pt>
                <c:pt idx="162321">
                  <c:v>376.05803275479798</c:v>
                </c:pt>
                <c:pt idx="162322">
                  <c:v>376.060349510072</c:v>
                </c:pt>
                <c:pt idx="162323">
                  <c:v>376.062666265345</c:v>
                </c:pt>
                <c:pt idx="162324">
                  <c:v>376.06498302061902</c:v>
                </c:pt>
                <c:pt idx="162325">
                  <c:v>376.06729977589299</c:v>
                </c:pt>
                <c:pt idx="162326">
                  <c:v>376.06961653116599</c:v>
                </c:pt>
                <c:pt idx="162327">
                  <c:v>376.07193328644001</c:v>
                </c:pt>
                <c:pt idx="162328">
                  <c:v>376.07425004171301</c:v>
                </c:pt>
                <c:pt idx="162329">
                  <c:v>376.07656679698698</c:v>
                </c:pt>
                <c:pt idx="162330">
                  <c:v>376.07888355225998</c:v>
                </c:pt>
                <c:pt idx="162331">
                  <c:v>376.081200307534</c:v>
                </c:pt>
                <c:pt idx="162332">
                  <c:v>376.083517062807</c:v>
                </c:pt>
                <c:pt idx="162333">
                  <c:v>376.08583381808103</c:v>
                </c:pt>
                <c:pt idx="162334">
                  <c:v>376.08815057335403</c:v>
                </c:pt>
                <c:pt idx="162335">
                  <c:v>376.09046732862799</c:v>
                </c:pt>
                <c:pt idx="162336">
                  <c:v>376.09278408390099</c:v>
                </c:pt>
                <c:pt idx="162337">
                  <c:v>376.09510083917502</c:v>
                </c:pt>
                <c:pt idx="162338">
                  <c:v>376.09741759444802</c:v>
                </c:pt>
                <c:pt idx="162339">
                  <c:v>376.09973434972198</c:v>
                </c:pt>
                <c:pt idx="162340">
                  <c:v>376.10205110499498</c:v>
                </c:pt>
                <c:pt idx="162341">
                  <c:v>376.10436786026901</c:v>
                </c:pt>
                <c:pt idx="162342">
                  <c:v>376.10668461554201</c:v>
                </c:pt>
                <c:pt idx="162343">
                  <c:v>376.10900137081597</c:v>
                </c:pt>
                <c:pt idx="162344">
                  <c:v>376.11131812608897</c:v>
                </c:pt>
                <c:pt idx="162345">
                  <c:v>376.113634881363</c:v>
                </c:pt>
                <c:pt idx="162346">
                  <c:v>376.115951636636</c:v>
                </c:pt>
                <c:pt idx="162347">
                  <c:v>376.11826839191002</c:v>
                </c:pt>
                <c:pt idx="162348">
                  <c:v>376.12058514718302</c:v>
                </c:pt>
                <c:pt idx="162349">
                  <c:v>376.12290190245699</c:v>
                </c:pt>
                <c:pt idx="162350">
                  <c:v>376.12521865772999</c:v>
                </c:pt>
                <c:pt idx="162351">
                  <c:v>376.12753541300401</c:v>
                </c:pt>
                <c:pt idx="162352">
                  <c:v>376.12985216827701</c:v>
                </c:pt>
                <c:pt idx="162353">
                  <c:v>376.13216892355098</c:v>
                </c:pt>
                <c:pt idx="162354">
                  <c:v>376.13448567882398</c:v>
                </c:pt>
                <c:pt idx="162355">
                  <c:v>376.136802434098</c:v>
                </c:pt>
                <c:pt idx="162356">
                  <c:v>376.139119189371</c:v>
                </c:pt>
                <c:pt idx="162357">
                  <c:v>376.14143594464502</c:v>
                </c:pt>
                <c:pt idx="162358">
                  <c:v>376.14375269991802</c:v>
                </c:pt>
                <c:pt idx="162359">
                  <c:v>376.14606945519199</c:v>
                </c:pt>
                <c:pt idx="162360">
                  <c:v>376.14838621046499</c:v>
                </c:pt>
                <c:pt idx="162361">
                  <c:v>376.15070296573901</c:v>
                </c:pt>
                <c:pt idx="162362">
                  <c:v>376.15301972101201</c:v>
                </c:pt>
                <c:pt idx="162363">
                  <c:v>376.15533647628598</c:v>
                </c:pt>
                <c:pt idx="162364">
                  <c:v>376.15765323155898</c:v>
                </c:pt>
                <c:pt idx="162365">
                  <c:v>376.159969986833</c:v>
                </c:pt>
                <c:pt idx="162366">
                  <c:v>376.16228674210601</c:v>
                </c:pt>
                <c:pt idx="162367">
                  <c:v>376.16460349738003</c:v>
                </c:pt>
                <c:pt idx="162368">
                  <c:v>376.16692025265399</c:v>
                </c:pt>
                <c:pt idx="162369">
                  <c:v>376.16923700792699</c:v>
                </c:pt>
                <c:pt idx="162370">
                  <c:v>376.17155376320102</c:v>
                </c:pt>
                <c:pt idx="162371">
                  <c:v>376.17387051847402</c:v>
                </c:pt>
                <c:pt idx="162372">
                  <c:v>376.17618727374798</c:v>
                </c:pt>
                <c:pt idx="162373">
                  <c:v>376.17850402902098</c:v>
                </c:pt>
                <c:pt idx="162374">
                  <c:v>376.18082078429501</c:v>
                </c:pt>
                <c:pt idx="162375">
                  <c:v>376.18313753956801</c:v>
                </c:pt>
                <c:pt idx="162376">
                  <c:v>376.18545429484197</c:v>
                </c:pt>
                <c:pt idx="162377">
                  <c:v>376.18777105011497</c:v>
                </c:pt>
                <c:pt idx="162378">
                  <c:v>376.190087805389</c:v>
                </c:pt>
                <c:pt idx="162379">
                  <c:v>376.192404560662</c:v>
                </c:pt>
                <c:pt idx="162380">
                  <c:v>376.19472131593602</c:v>
                </c:pt>
                <c:pt idx="162381">
                  <c:v>376.19703807120902</c:v>
                </c:pt>
                <c:pt idx="162382">
                  <c:v>376.19935482648299</c:v>
                </c:pt>
                <c:pt idx="162383">
                  <c:v>376.20167158175599</c:v>
                </c:pt>
                <c:pt idx="162384">
                  <c:v>376.20398833703001</c:v>
                </c:pt>
                <c:pt idx="162385">
                  <c:v>376.20630509230301</c:v>
                </c:pt>
                <c:pt idx="162386">
                  <c:v>376.20862184757698</c:v>
                </c:pt>
                <c:pt idx="162387">
                  <c:v>376.21093860284998</c:v>
                </c:pt>
                <c:pt idx="162388">
                  <c:v>376.213255358124</c:v>
                </c:pt>
                <c:pt idx="162389">
                  <c:v>376.215572113397</c:v>
                </c:pt>
                <c:pt idx="162390">
                  <c:v>376.21788886867103</c:v>
                </c:pt>
                <c:pt idx="162391">
                  <c:v>376.22020562394403</c:v>
                </c:pt>
                <c:pt idx="162392">
                  <c:v>376.22252237921799</c:v>
                </c:pt>
                <c:pt idx="162393">
                  <c:v>376.22483913449099</c:v>
                </c:pt>
                <c:pt idx="162394">
                  <c:v>376.22715588976502</c:v>
                </c:pt>
                <c:pt idx="162395">
                  <c:v>376.22947264503802</c:v>
                </c:pt>
                <c:pt idx="162396">
                  <c:v>376.23178940031198</c:v>
                </c:pt>
                <c:pt idx="162397">
                  <c:v>376.23410615558498</c:v>
                </c:pt>
                <c:pt idx="162398">
                  <c:v>376.23642291085901</c:v>
                </c:pt>
                <c:pt idx="162399">
                  <c:v>376.23873966613201</c:v>
                </c:pt>
                <c:pt idx="162400">
                  <c:v>376.24105642140597</c:v>
                </c:pt>
                <c:pt idx="162401">
                  <c:v>376.24337317667897</c:v>
                </c:pt>
                <c:pt idx="162402">
                  <c:v>376.245689931953</c:v>
                </c:pt>
                <c:pt idx="162403">
                  <c:v>376.248006687226</c:v>
                </c:pt>
                <c:pt idx="162404">
                  <c:v>376.25032344250002</c:v>
                </c:pt>
                <c:pt idx="162405">
                  <c:v>376.25264019777302</c:v>
                </c:pt>
                <c:pt idx="162406">
                  <c:v>376.25495695304699</c:v>
                </c:pt>
                <c:pt idx="162407">
                  <c:v>376.25727370831999</c:v>
                </c:pt>
                <c:pt idx="162408">
                  <c:v>376.25959046359401</c:v>
                </c:pt>
                <c:pt idx="162409">
                  <c:v>376.26190721886701</c:v>
                </c:pt>
                <c:pt idx="162410">
                  <c:v>376.26422397414098</c:v>
                </c:pt>
                <c:pt idx="162411">
                  <c:v>376.266540729415</c:v>
                </c:pt>
                <c:pt idx="162412">
                  <c:v>376.268857484688</c:v>
                </c:pt>
                <c:pt idx="162413">
                  <c:v>376.27117423996202</c:v>
                </c:pt>
                <c:pt idx="162414">
                  <c:v>376.27349099523502</c:v>
                </c:pt>
                <c:pt idx="162415">
                  <c:v>376.27580775050899</c:v>
                </c:pt>
                <c:pt idx="162416">
                  <c:v>376.27812450578199</c:v>
                </c:pt>
                <c:pt idx="162417">
                  <c:v>376.28044126105601</c:v>
                </c:pt>
                <c:pt idx="162418">
                  <c:v>376.28275801632901</c:v>
                </c:pt>
                <c:pt idx="162419">
                  <c:v>376.28507477160298</c:v>
                </c:pt>
                <c:pt idx="162420">
                  <c:v>376.28739152687598</c:v>
                </c:pt>
                <c:pt idx="162421">
                  <c:v>376.28970828215</c:v>
                </c:pt>
                <c:pt idx="162422">
                  <c:v>376.292025037423</c:v>
                </c:pt>
                <c:pt idx="162423">
                  <c:v>376.29434179269703</c:v>
                </c:pt>
                <c:pt idx="162424">
                  <c:v>376.29665854797003</c:v>
                </c:pt>
                <c:pt idx="162425">
                  <c:v>376.29897530324399</c:v>
                </c:pt>
                <c:pt idx="162426">
                  <c:v>376.30129205851699</c:v>
                </c:pt>
                <c:pt idx="162427">
                  <c:v>376.30360881379102</c:v>
                </c:pt>
                <c:pt idx="162428">
                  <c:v>376.30592556906402</c:v>
                </c:pt>
                <c:pt idx="162429">
                  <c:v>376.30824232433798</c:v>
                </c:pt>
                <c:pt idx="162430">
                  <c:v>376.31055907961098</c:v>
                </c:pt>
                <c:pt idx="162431">
                  <c:v>376.31287583488501</c:v>
                </c:pt>
                <c:pt idx="162432">
                  <c:v>376.31519259015801</c:v>
                </c:pt>
                <c:pt idx="162433">
                  <c:v>376.31750934543197</c:v>
                </c:pt>
                <c:pt idx="162434">
                  <c:v>376.31982610070497</c:v>
                </c:pt>
                <c:pt idx="162435">
                  <c:v>376.322142855979</c:v>
                </c:pt>
                <c:pt idx="162436">
                  <c:v>376.324459611252</c:v>
                </c:pt>
                <c:pt idx="162437">
                  <c:v>376.32677636652602</c:v>
                </c:pt>
                <c:pt idx="162438">
                  <c:v>376.32909312179902</c:v>
                </c:pt>
                <c:pt idx="162439">
                  <c:v>376.33140987707299</c:v>
                </c:pt>
                <c:pt idx="162440">
                  <c:v>376.33372663234599</c:v>
                </c:pt>
                <c:pt idx="162441">
                  <c:v>376.33604338762001</c:v>
                </c:pt>
                <c:pt idx="162442">
                  <c:v>376.33836014289301</c:v>
                </c:pt>
                <c:pt idx="162443">
                  <c:v>376.34067689816698</c:v>
                </c:pt>
                <c:pt idx="162444">
                  <c:v>376.34299365343998</c:v>
                </c:pt>
                <c:pt idx="162445">
                  <c:v>376.345310408714</c:v>
                </c:pt>
                <c:pt idx="162446">
                  <c:v>376.347627163987</c:v>
                </c:pt>
                <c:pt idx="162447">
                  <c:v>376.34994391926102</c:v>
                </c:pt>
                <c:pt idx="162448">
                  <c:v>376.35226067453402</c:v>
                </c:pt>
                <c:pt idx="162449">
                  <c:v>376.35457742980799</c:v>
                </c:pt>
                <c:pt idx="162450">
                  <c:v>376.35689418508099</c:v>
                </c:pt>
                <c:pt idx="162451">
                  <c:v>376.35921094035501</c:v>
                </c:pt>
                <c:pt idx="162452">
                  <c:v>376.36152769562801</c:v>
                </c:pt>
                <c:pt idx="162453">
                  <c:v>376.36384445090198</c:v>
                </c:pt>
                <c:pt idx="162454">
                  <c:v>376.366161206176</c:v>
                </c:pt>
                <c:pt idx="162455">
                  <c:v>376.368477961449</c:v>
                </c:pt>
                <c:pt idx="162456">
                  <c:v>376.37079471672303</c:v>
                </c:pt>
                <c:pt idx="162457">
                  <c:v>376.37311147199603</c:v>
                </c:pt>
                <c:pt idx="162458">
                  <c:v>376.37542822726999</c:v>
                </c:pt>
                <c:pt idx="162459">
                  <c:v>376.37774498254299</c:v>
                </c:pt>
                <c:pt idx="162460">
                  <c:v>376.38006173781702</c:v>
                </c:pt>
                <c:pt idx="162461">
                  <c:v>376.38237849309002</c:v>
                </c:pt>
                <c:pt idx="162462">
                  <c:v>376.38469524836398</c:v>
                </c:pt>
                <c:pt idx="162463">
                  <c:v>376.38701200363698</c:v>
                </c:pt>
                <c:pt idx="162464">
                  <c:v>376.38932875891101</c:v>
                </c:pt>
                <c:pt idx="162465">
                  <c:v>376.39164551418401</c:v>
                </c:pt>
                <c:pt idx="162466">
                  <c:v>376.39396226945797</c:v>
                </c:pt>
                <c:pt idx="162467">
                  <c:v>376.39627902473097</c:v>
                </c:pt>
                <c:pt idx="162468">
                  <c:v>376.398595780005</c:v>
                </c:pt>
                <c:pt idx="162469">
                  <c:v>376.400912535278</c:v>
                </c:pt>
                <c:pt idx="162470">
                  <c:v>376.40322929055202</c:v>
                </c:pt>
                <c:pt idx="162471">
                  <c:v>376.40554604582502</c:v>
                </c:pt>
                <c:pt idx="162472">
                  <c:v>376.40786280109899</c:v>
                </c:pt>
                <c:pt idx="162473">
                  <c:v>376.41017955637199</c:v>
                </c:pt>
                <c:pt idx="162474">
                  <c:v>376.41249631164601</c:v>
                </c:pt>
                <c:pt idx="162475">
                  <c:v>376.41481306691901</c:v>
                </c:pt>
                <c:pt idx="162476">
                  <c:v>376.41712982219298</c:v>
                </c:pt>
                <c:pt idx="162477">
                  <c:v>376.41944657746598</c:v>
                </c:pt>
                <c:pt idx="162478">
                  <c:v>376.42176333274</c:v>
                </c:pt>
                <c:pt idx="162479">
                  <c:v>376.424080088013</c:v>
                </c:pt>
                <c:pt idx="162480">
                  <c:v>376.42639684328702</c:v>
                </c:pt>
                <c:pt idx="162481">
                  <c:v>376.42871359856002</c:v>
                </c:pt>
                <c:pt idx="162482">
                  <c:v>376.43103035383399</c:v>
                </c:pt>
                <c:pt idx="162483">
                  <c:v>376.43334710910699</c:v>
                </c:pt>
                <c:pt idx="162484">
                  <c:v>376.43566386438101</c:v>
                </c:pt>
                <c:pt idx="162485">
                  <c:v>376.43798061965401</c:v>
                </c:pt>
                <c:pt idx="162486">
                  <c:v>376.44029737492798</c:v>
                </c:pt>
                <c:pt idx="162487">
                  <c:v>376.44261413020098</c:v>
                </c:pt>
                <c:pt idx="162488">
                  <c:v>376.444930885475</c:v>
                </c:pt>
                <c:pt idx="162489">
                  <c:v>376.447247640748</c:v>
                </c:pt>
                <c:pt idx="162490">
                  <c:v>376.44956439602203</c:v>
                </c:pt>
                <c:pt idx="162491">
                  <c:v>376.45188115129503</c:v>
                </c:pt>
                <c:pt idx="162492">
                  <c:v>376.45419790656899</c:v>
                </c:pt>
                <c:pt idx="162493">
                  <c:v>376.45651466184199</c:v>
                </c:pt>
                <c:pt idx="162494">
                  <c:v>376.45883141711602</c:v>
                </c:pt>
                <c:pt idx="162495">
                  <c:v>376.46114817238902</c:v>
                </c:pt>
                <c:pt idx="162496">
                  <c:v>376.46346492766298</c:v>
                </c:pt>
                <c:pt idx="162497">
                  <c:v>376.46578168293701</c:v>
                </c:pt>
                <c:pt idx="162498">
                  <c:v>376.46809843821001</c:v>
                </c:pt>
                <c:pt idx="162499">
                  <c:v>376.47041519348397</c:v>
                </c:pt>
                <c:pt idx="162500">
                  <c:v>376.47273194875697</c:v>
                </c:pt>
                <c:pt idx="162501">
                  <c:v>376.475048704031</c:v>
                </c:pt>
                <c:pt idx="162502">
                  <c:v>376.477365459304</c:v>
                </c:pt>
                <c:pt idx="162503">
                  <c:v>376.47968221457802</c:v>
                </c:pt>
                <c:pt idx="162504">
                  <c:v>376.48199896985102</c:v>
                </c:pt>
                <c:pt idx="162505">
                  <c:v>376.48431572512499</c:v>
                </c:pt>
                <c:pt idx="162506">
                  <c:v>376.48663248039799</c:v>
                </c:pt>
                <c:pt idx="162507">
                  <c:v>376.48894923567201</c:v>
                </c:pt>
                <c:pt idx="162508">
                  <c:v>376.49126599094501</c:v>
                </c:pt>
                <c:pt idx="162509">
                  <c:v>376.49358274621898</c:v>
                </c:pt>
                <c:pt idx="162510">
                  <c:v>376.49589950149198</c:v>
                </c:pt>
                <c:pt idx="162511">
                  <c:v>376.498216256766</c:v>
                </c:pt>
                <c:pt idx="162512">
                  <c:v>376.500533012039</c:v>
                </c:pt>
                <c:pt idx="162513">
                  <c:v>376.50284976731302</c:v>
                </c:pt>
                <c:pt idx="162514">
                  <c:v>376.50516652258602</c:v>
                </c:pt>
                <c:pt idx="162515">
                  <c:v>376.50748327785999</c:v>
                </c:pt>
                <c:pt idx="162516">
                  <c:v>376.50980003313299</c:v>
                </c:pt>
                <c:pt idx="162517">
                  <c:v>376.51211678840701</c:v>
                </c:pt>
                <c:pt idx="162518">
                  <c:v>376.51443354368001</c:v>
                </c:pt>
                <c:pt idx="162519">
                  <c:v>376.51675029895398</c:v>
                </c:pt>
                <c:pt idx="162520">
                  <c:v>376.51906705422698</c:v>
                </c:pt>
                <c:pt idx="162521">
                  <c:v>376.521383809501</c:v>
                </c:pt>
                <c:pt idx="162522">
                  <c:v>376.523700564774</c:v>
                </c:pt>
                <c:pt idx="162523">
                  <c:v>376.52601732004803</c:v>
                </c:pt>
                <c:pt idx="162524">
                  <c:v>376.52833407532103</c:v>
                </c:pt>
                <c:pt idx="162525">
                  <c:v>376.53065083059499</c:v>
                </c:pt>
                <c:pt idx="162526">
                  <c:v>376.53296758586799</c:v>
                </c:pt>
                <c:pt idx="162527">
                  <c:v>376.53528434114202</c:v>
                </c:pt>
                <c:pt idx="162528">
                  <c:v>376.53760109641502</c:v>
                </c:pt>
                <c:pt idx="162529">
                  <c:v>376.53991785168898</c:v>
                </c:pt>
                <c:pt idx="162530">
                  <c:v>376.54223460696198</c:v>
                </c:pt>
                <c:pt idx="162531">
                  <c:v>376.54455136223601</c:v>
                </c:pt>
                <c:pt idx="162532">
                  <c:v>376.54686811750901</c:v>
                </c:pt>
                <c:pt idx="162533">
                  <c:v>376.54918487278297</c:v>
                </c:pt>
                <c:pt idx="162534">
                  <c:v>376.55150162805597</c:v>
                </c:pt>
                <c:pt idx="162535">
                  <c:v>376.55381838333</c:v>
                </c:pt>
                <c:pt idx="162536">
                  <c:v>376.556135138603</c:v>
                </c:pt>
                <c:pt idx="162537">
                  <c:v>376.55845189387702</c:v>
                </c:pt>
                <c:pt idx="162538">
                  <c:v>376.56076864915099</c:v>
                </c:pt>
                <c:pt idx="162539">
                  <c:v>376.56308540442399</c:v>
                </c:pt>
                <c:pt idx="162540">
                  <c:v>376.56540215969801</c:v>
                </c:pt>
                <c:pt idx="162541">
                  <c:v>376.56771891497101</c:v>
                </c:pt>
                <c:pt idx="162542">
                  <c:v>376.57003567024498</c:v>
                </c:pt>
                <c:pt idx="162543">
                  <c:v>376.57235242551798</c:v>
                </c:pt>
                <c:pt idx="162544">
                  <c:v>376.574669180792</c:v>
                </c:pt>
                <c:pt idx="162545">
                  <c:v>376.576985936065</c:v>
                </c:pt>
                <c:pt idx="162546">
                  <c:v>376.57930269133902</c:v>
                </c:pt>
                <c:pt idx="162547">
                  <c:v>376.58161944661202</c:v>
                </c:pt>
                <c:pt idx="162548">
                  <c:v>376.58393620188599</c:v>
                </c:pt>
                <c:pt idx="162549">
                  <c:v>376.58625295715899</c:v>
                </c:pt>
                <c:pt idx="162550">
                  <c:v>376.58856971243301</c:v>
                </c:pt>
                <c:pt idx="162551">
                  <c:v>376.59088646770601</c:v>
                </c:pt>
                <c:pt idx="162552">
                  <c:v>376.59320322297998</c:v>
                </c:pt>
                <c:pt idx="162553">
                  <c:v>376.59551997825298</c:v>
                </c:pt>
                <c:pt idx="162554">
                  <c:v>376.597836733527</c:v>
                </c:pt>
                <c:pt idx="162555">
                  <c:v>376.6001534888</c:v>
                </c:pt>
                <c:pt idx="162556">
                  <c:v>376.60247024407403</c:v>
                </c:pt>
                <c:pt idx="162557">
                  <c:v>376.60478699934703</c:v>
                </c:pt>
                <c:pt idx="162558">
                  <c:v>376.60710375462099</c:v>
                </c:pt>
                <c:pt idx="162559">
                  <c:v>376.60942050989399</c:v>
                </c:pt>
                <c:pt idx="162560">
                  <c:v>376.61173726516802</c:v>
                </c:pt>
                <c:pt idx="162561">
                  <c:v>376.61405402044102</c:v>
                </c:pt>
                <c:pt idx="162562">
                  <c:v>376.61637077571498</c:v>
                </c:pt>
                <c:pt idx="162563">
                  <c:v>376.61868753098798</c:v>
                </c:pt>
                <c:pt idx="162564">
                  <c:v>376.62100428626201</c:v>
                </c:pt>
                <c:pt idx="162565">
                  <c:v>376.62332104153501</c:v>
                </c:pt>
                <c:pt idx="162566">
                  <c:v>376.62563779680897</c:v>
                </c:pt>
                <c:pt idx="162567">
                  <c:v>376.62795455208197</c:v>
                </c:pt>
                <c:pt idx="162568">
                  <c:v>376.630271307356</c:v>
                </c:pt>
                <c:pt idx="162569">
                  <c:v>376.632588062629</c:v>
                </c:pt>
                <c:pt idx="162570">
                  <c:v>376.63490481790302</c:v>
                </c:pt>
                <c:pt idx="162571">
                  <c:v>376.63722157317602</c:v>
                </c:pt>
                <c:pt idx="162572">
                  <c:v>376.63953832844999</c:v>
                </c:pt>
                <c:pt idx="162573">
                  <c:v>376.64185508372299</c:v>
                </c:pt>
                <c:pt idx="162574">
                  <c:v>376.64417183899701</c:v>
                </c:pt>
                <c:pt idx="162575">
                  <c:v>376.64648859427001</c:v>
                </c:pt>
                <c:pt idx="162576">
                  <c:v>376.64880534954398</c:v>
                </c:pt>
                <c:pt idx="162577">
                  <c:v>376.65112210481698</c:v>
                </c:pt>
                <c:pt idx="162578">
                  <c:v>376.653438860091</c:v>
                </c:pt>
                <c:pt idx="162579">
                  <c:v>376.655755615364</c:v>
                </c:pt>
                <c:pt idx="162580">
                  <c:v>376.65807237063802</c:v>
                </c:pt>
                <c:pt idx="162581">
                  <c:v>376.66038912591199</c:v>
                </c:pt>
                <c:pt idx="162582">
                  <c:v>376.66270588118499</c:v>
                </c:pt>
                <c:pt idx="162583">
                  <c:v>376.66502263645901</c:v>
                </c:pt>
                <c:pt idx="162584">
                  <c:v>376.66733939173201</c:v>
                </c:pt>
                <c:pt idx="162585">
                  <c:v>376.66965614700598</c:v>
                </c:pt>
                <c:pt idx="162586">
                  <c:v>376.67197290227898</c:v>
                </c:pt>
                <c:pt idx="162587">
                  <c:v>376.674289657553</c:v>
                </c:pt>
                <c:pt idx="162588">
                  <c:v>376.676606412826</c:v>
                </c:pt>
                <c:pt idx="162589">
                  <c:v>376.67892316810003</c:v>
                </c:pt>
                <c:pt idx="162590">
                  <c:v>376.68123992337303</c:v>
                </c:pt>
                <c:pt idx="162591">
                  <c:v>376.68355667864699</c:v>
                </c:pt>
                <c:pt idx="162592">
                  <c:v>376.68587343391999</c:v>
                </c:pt>
                <c:pt idx="162593">
                  <c:v>376.68819018919402</c:v>
                </c:pt>
                <c:pt idx="162594">
                  <c:v>376.69050694446702</c:v>
                </c:pt>
                <c:pt idx="162595">
                  <c:v>376.69282369974098</c:v>
                </c:pt>
                <c:pt idx="162596">
                  <c:v>376.69514045501398</c:v>
                </c:pt>
                <c:pt idx="162597">
                  <c:v>376.69745721028801</c:v>
                </c:pt>
                <c:pt idx="162598">
                  <c:v>376.69977396556101</c:v>
                </c:pt>
                <c:pt idx="162599">
                  <c:v>376.70209072083497</c:v>
                </c:pt>
                <c:pt idx="162600">
                  <c:v>376.70440747610797</c:v>
                </c:pt>
                <c:pt idx="162601">
                  <c:v>376.706724231382</c:v>
                </c:pt>
                <c:pt idx="162602">
                  <c:v>376.709040986655</c:v>
                </c:pt>
                <c:pt idx="162603">
                  <c:v>376.71135774192902</c:v>
                </c:pt>
                <c:pt idx="162604">
                  <c:v>376.71367449720202</c:v>
                </c:pt>
                <c:pt idx="162605">
                  <c:v>376.71599125247599</c:v>
                </c:pt>
                <c:pt idx="162606">
                  <c:v>376.71830800774899</c:v>
                </c:pt>
                <c:pt idx="162607">
                  <c:v>376.72062476302301</c:v>
                </c:pt>
                <c:pt idx="162608">
                  <c:v>376.72294151829601</c:v>
                </c:pt>
                <c:pt idx="162609">
                  <c:v>376.72525827356998</c:v>
                </c:pt>
                <c:pt idx="162610">
                  <c:v>376.72757502884298</c:v>
                </c:pt>
                <c:pt idx="162611">
                  <c:v>376.729891784117</c:v>
                </c:pt>
                <c:pt idx="162612">
                  <c:v>376.73220853939</c:v>
                </c:pt>
                <c:pt idx="162613">
                  <c:v>376.73452529466402</c:v>
                </c:pt>
                <c:pt idx="162614">
                  <c:v>376.73684204993702</c:v>
                </c:pt>
                <c:pt idx="162615">
                  <c:v>376.73915880521099</c:v>
                </c:pt>
                <c:pt idx="162616">
                  <c:v>376.74147556048399</c:v>
                </c:pt>
                <c:pt idx="162617">
                  <c:v>376.74379231575801</c:v>
                </c:pt>
                <c:pt idx="162618">
                  <c:v>376.74610907103101</c:v>
                </c:pt>
                <c:pt idx="162619">
                  <c:v>376.74842582630498</c:v>
                </c:pt>
                <c:pt idx="162620">
                  <c:v>376.75074258157798</c:v>
                </c:pt>
                <c:pt idx="162621">
                  <c:v>376.753059336852</c:v>
                </c:pt>
                <c:pt idx="162622">
                  <c:v>376.755376092125</c:v>
                </c:pt>
                <c:pt idx="162623">
                  <c:v>376.75769284739903</c:v>
                </c:pt>
                <c:pt idx="162624">
                  <c:v>376.76000960267299</c:v>
                </c:pt>
                <c:pt idx="162625">
                  <c:v>376.76232635794599</c:v>
                </c:pt>
                <c:pt idx="162626">
                  <c:v>376.76464311322002</c:v>
                </c:pt>
                <c:pt idx="162627">
                  <c:v>376.76695986849302</c:v>
                </c:pt>
                <c:pt idx="162628">
                  <c:v>376.76927662376698</c:v>
                </c:pt>
                <c:pt idx="162629">
                  <c:v>376.77159337903998</c:v>
                </c:pt>
                <c:pt idx="162630">
                  <c:v>376.77391013431401</c:v>
                </c:pt>
                <c:pt idx="162631">
                  <c:v>376.77622688958701</c:v>
                </c:pt>
                <c:pt idx="162632">
                  <c:v>376.77854364486097</c:v>
                </c:pt>
                <c:pt idx="162633">
                  <c:v>376.78086040013397</c:v>
                </c:pt>
                <c:pt idx="162634">
                  <c:v>376.783177155408</c:v>
                </c:pt>
                <c:pt idx="162635">
                  <c:v>376.785493910681</c:v>
                </c:pt>
                <c:pt idx="162636">
                  <c:v>376.78781066595502</c:v>
                </c:pt>
                <c:pt idx="162637">
                  <c:v>376.79012742122802</c:v>
                </c:pt>
                <c:pt idx="162638">
                  <c:v>376.79244417650199</c:v>
                </c:pt>
                <c:pt idx="162639">
                  <c:v>376.79476093177499</c:v>
                </c:pt>
                <c:pt idx="162640">
                  <c:v>376.79707768704901</c:v>
                </c:pt>
                <c:pt idx="162641">
                  <c:v>376.79939444232201</c:v>
                </c:pt>
                <c:pt idx="162642">
                  <c:v>376.80171119759598</c:v>
                </c:pt>
                <c:pt idx="162643">
                  <c:v>376.80402795286898</c:v>
                </c:pt>
                <c:pt idx="162644">
                  <c:v>376.806344708143</c:v>
                </c:pt>
                <c:pt idx="162645">
                  <c:v>376.808661463416</c:v>
                </c:pt>
                <c:pt idx="162646">
                  <c:v>376.81097821869002</c:v>
                </c:pt>
                <c:pt idx="162647">
                  <c:v>376.81329497396302</c:v>
                </c:pt>
                <c:pt idx="162648">
                  <c:v>376.81561172923699</c:v>
                </c:pt>
                <c:pt idx="162649">
                  <c:v>376.81792848450999</c:v>
                </c:pt>
                <c:pt idx="162650">
                  <c:v>376.82024523978401</c:v>
                </c:pt>
                <c:pt idx="162651">
                  <c:v>376.82256199505701</c:v>
                </c:pt>
                <c:pt idx="162652">
                  <c:v>376.82487875033098</c:v>
                </c:pt>
                <c:pt idx="162653">
                  <c:v>376.82719550560398</c:v>
                </c:pt>
                <c:pt idx="162654">
                  <c:v>376.829512260878</c:v>
                </c:pt>
                <c:pt idx="162655">
                  <c:v>376.831829016151</c:v>
                </c:pt>
                <c:pt idx="162656">
                  <c:v>376.83414577142503</c:v>
                </c:pt>
                <c:pt idx="162657">
                  <c:v>376.83646252669803</c:v>
                </c:pt>
                <c:pt idx="162658">
                  <c:v>376.83877928197199</c:v>
                </c:pt>
                <c:pt idx="162659">
                  <c:v>376.84109603724499</c:v>
                </c:pt>
                <c:pt idx="162660">
                  <c:v>376.84341279251902</c:v>
                </c:pt>
                <c:pt idx="162661">
                  <c:v>376.84572954779202</c:v>
                </c:pt>
                <c:pt idx="162662">
                  <c:v>376.84804630306598</c:v>
                </c:pt>
                <c:pt idx="162663">
                  <c:v>376.85036305833898</c:v>
                </c:pt>
                <c:pt idx="162664">
                  <c:v>376.85267981361301</c:v>
                </c:pt>
                <c:pt idx="162665">
                  <c:v>376.85499656888601</c:v>
                </c:pt>
                <c:pt idx="162666">
                  <c:v>376.85731332415997</c:v>
                </c:pt>
                <c:pt idx="162667">
                  <c:v>376.859630079434</c:v>
                </c:pt>
                <c:pt idx="162668">
                  <c:v>376.861946834707</c:v>
                </c:pt>
                <c:pt idx="162669">
                  <c:v>376.86426358998102</c:v>
                </c:pt>
                <c:pt idx="162670">
                  <c:v>376.86658034525402</c:v>
                </c:pt>
                <c:pt idx="162671">
                  <c:v>376.86889710052799</c:v>
                </c:pt>
                <c:pt idx="162672">
                  <c:v>376.87121385580099</c:v>
                </c:pt>
                <c:pt idx="162673">
                  <c:v>376.87353061107501</c:v>
                </c:pt>
                <c:pt idx="162674">
                  <c:v>376.87584736634801</c:v>
                </c:pt>
                <c:pt idx="162675">
                  <c:v>376.87816412162198</c:v>
                </c:pt>
                <c:pt idx="162676">
                  <c:v>376.88048087689498</c:v>
                </c:pt>
                <c:pt idx="162677">
                  <c:v>376.882797632169</c:v>
                </c:pt>
                <c:pt idx="162678">
                  <c:v>376.885114387442</c:v>
                </c:pt>
                <c:pt idx="162679">
                  <c:v>376.88743114271603</c:v>
                </c:pt>
                <c:pt idx="162680">
                  <c:v>376.88974789798903</c:v>
                </c:pt>
                <c:pt idx="162681">
                  <c:v>376.89206465326299</c:v>
                </c:pt>
                <c:pt idx="162682">
                  <c:v>376.89438140853599</c:v>
                </c:pt>
                <c:pt idx="162683">
                  <c:v>376.89669816381002</c:v>
                </c:pt>
                <c:pt idx="162684">
                  <c:v>376.89901491908302</c:v>
                </c:pt>
                <c:pt idx="162685">
                  <c:v>376.90133167435698</c:v>
                </c:pt>
                <c:pt idx="162686">
                  <c:v>376.90364842962998</c:v>
                </c:pt>
                <c:pt idx="162687">
                  <c:v>376.90596518490401</c:v>
                </c:pt>
                <c:pt idx="162688">
                  <c:v>376.90828194017701</c:v>
                </c:pt>
                <c:pt idx="162689">
                  <c:v>376.91059869545097</c:v>
                </c:pt>
                <c:pt idx="162690">
                  <c:v>376.91291545072397</c:v>
                </c:pt>
                <c:pt idx="162691">
                  <c:v>376.915232205998</c:v>
                </c:pt>
                <c:pt idx="162692">
                  <c:v>376.917548961271</c:v>
                </c:pt>
                <c:pt idx="162693">
                  <c:v>376.91986571654502</c:v>
                </c:pt>
                <c:pt idx="162694">
                  <c:v>376.92218247181802</c:v>
                </c:pt>
                <c:pt idx="162695">
                  <c:v>376.92449922709199</c:v>
                </c:pt>
                <c:pt idx="162696">
                  <c:v>376.92681598236499</c:v>
                </c:pt>
                <c:pt idx="162697">
                  <c:v>376.92913273763901</c:v>
                </c:pt>
                <c:pt idx="162698">
                  <c:v>376.93144949291201</c:v>
                </c:pt>
                <c:pt idx="162699">
                  <c:v>376.93376624818598</c:v>
                </c:pt>
                <c:pt idx="162700">
                  <c:v>376.93608300345898</c:v>
                </c:pt>
                <c:pt idx="162701">
                  <c:v>376.938399758733</c:v>
                </c:pt>
                <c:pt idx="162702">
                  <c:v>376.940716514006</c:v>
                </c:pt>
                <c:pt idx="162703">
                  <c:v>376.94303326928002</c:v>
                </c:pt>
                <c:pt idx="162704">
                  <c:v>376.94535002455302</c:v>
                </c:pt>
                <c:pt idx="162705">
                  <c:v>376.94766677982699</c:v>
                </c:pt>
                <c:pt idx="162706">
                  <c:v>376.94998353509999</c:v>
                </c:pt>
                <c:pt idx="162707">
                  <c:v>376.95230029037401</c:v>
                </c:pt>
                <c:pt idx="162708">
                  <c:v>376.95461704564701</c:v>
                </c:pt>
                <c:pt idx="162709">
                  <c:v>376.95693380092098</c:v>
                </c:pt>
                <c:pt idx="162710">
                  <c:v>376.959250556195</c:v>
                </c:pt>
                <c:pt idx="162711">
                  <c:v>376.961567311468</c:v>
                </c:pt>
                <c:pt idx="162712">
                  <c:v>376.96388406674203</c:v>
                </c:pt>
                <c:pt idx="162713">
                  <c:v>376.96620082201503</c:v>
                </c:pt>
                <c:pt idx="162714">
                  <c:v>376.96851757728899</c:v>
                </c:pt>
                <c:pt idx="162715">
                  <c:v>376.97083433256199</c:v>
                </c:pt>
                <c:pt idx="162716">
                  <c:v>376.97315108783602</c:v>
                </c:pt>
                <c:pt idx="162717">
                  <c:v>376.97546784310902</c:v>
                </c:pt>
                <c:pt idx="162718">
                  <c:v>376.97778459838298</c:v>
                </c:pt>
                <c:pt idx="162719">
                  <c:v>376.98010135365598</c:v>
                </c:pt>
                <c:pt idx="162720">
                  <c:v>376.98241810893001</c:v>
                </c:pt>
                <c:pt idx="162721">
                  <c:v>376.98473486420301</c:v>
                </c:pt>
                <c:pt idx="162722">
                  <c:v>376.98705161947697</c:v>
                </c:pt>
                <c:pt idx="162723">
                  <c:v>376.98936837474997</c:v>
                </c:pt>
                <c:pt idx="162724">
                  <c:v>376.991685130024</c:v>
                </c:pt>
                <c:pt idx="162725">
                  <c:v>376.994001885297</c:v>
                </c:pt>
                <c:pt idx="162726">
                  <c:v>376.99631864057102</c:v>
                </c:pt>
                <c:pt idx="162727">
                  <c:v>376.99863539584402</c:v>
                </c:pt>
                <c:pt idx="162728">
                  <c:v>377.00095215111799</c:v>
                </c:pt>
                <c:pt idx="162729">
                  <c:v>377.00326890639099</c:v>
                </c:pt>
                <c:pt idx="162730">
                  <c:v>377.00558566166501</c:v>
                </c:pt>
                <c:pt idx="162731">
                  <c:v>377.00790241693801</c:v>
                </c:pt>
                <c:pt idx="162732">
                  <c:v>377.01021917221198</c:v>
                </c:pt>
                <c:pt idx="162733">
                  <c:v>377.01253592748498</c:v>
                </c:pt>
                <c:pt idx="162734">
                  <c:v>377.014852682759</c:v>
                </c:pt>
                <c:pt idx="162735">
                  <c:v>377.017169438032</c:v>
                </c:pt>
                <c:pt idx="162736">
                  <c:v>377.01948619330602</c:v>
                </c:pt>
                <c:pt idx="162737">
                  <c:v>377.02180294857902</c:v>
                </c:pt>
                <c:pt idx="162738">
                  <c:v>377.02411970385299</c:v>
                </c:pt>
                <c:pt idx="162739">
                  <c:v>377.02643645912599</c:v>
                </c:pt>
                <c:pt idx="162740">
                  <c:v>377.02875321440001</c:v>
                </c:pt>
                <c:pt idx="162741">
                  <c:v>377.03106996967301</c:v>
                </c:pt>
                <c:pt idx="162742">
                  <c:v>377.03338672494698</c:v>
                </c:pt>
                <c:pt idx="162743">
                  <c:v>377.03570348021998</c:v>
                </c:pt>
                <c:pt idx="162744">
                  <c:v>377.038020235494</c:v>
                </c:pt>
                <c:pt idx="162745">
                  <c:v>377.040336990767</c:v>
                </c:pt>
                <c:pt idx="162746">
                  <c:v>377.04265374604103</c:v>
                </c:pt>
                <c:pt idx="162747">
                  <c:v>377.04497050131403</c:v>
                </c:pt>
                <c:pt idx="162748">
                  <c:v>377.04728725658799</c:v>
                </c:pt>
                <c:pt idx="162749">
                  <c:v>377.04960401186099</c:v>
                </c:pt>
                <c:pt idx="162750">
                  <c:v>377.05192076713502</c:v>
                </c:pt>
                <c:pt idx="162751">
                  <c:v>377.05423752240802</c:v>
                </c:pt>
                <c:pt idx="162752">
                  <c:v>377.05655427768198</c:v>
                </c:pt>
                <c:pt idx="162753">
                  <c:v>377.05887103295601</c:v>
                </c:pt>
                <c:pt idx="162754">
                  <c:v>377.06118778822901</c:v>
                </c:pt>
                <c:pt idx="162755">
                  <c:v>377.06350454350297</c:v>
                </c:pt>
                <c:pt idx="162756">
                  <c:v>377.06582129877597</c:v>
                </c:pt>
                <c:pt idx="162757">
                  <c:v>377.06813805405</c:v>
                </c:pt>
                <c:pt idx="162758">
                  <c:v>377.070454809323</c:v>
                </c:pt>
                <c:pt idx="162759">
                  <c:v>377.07277156459702</c:v>
                </c:pt>
                <c:pt idx="162760">
                  <c:v>377.07508831987002</c:v>
                </c:pt>
                <c:pt idx="162761">
                  <c:v>377.07740507514399</c:v>
                </c:pt>
                <c:pt idx="162762">
                  <c:v>377.07972183041699</c:v>
                </c:pt>
                <c:pt idx="162763">
                  <c:v>377.08203858569101</c:v>
                </c:pt>
                <c:pt idx="162764">
                  <c:v>377.08435534096401</c:v>
                </c:pt>
                <c:pt idx="162765">
                  <c:v>377.08667209623798</c:v>
                </c:pt>
                <c:pt idx="162766">
                  <c:v>377.08898885151098</c:v>
                </c:pt>
                <c:pt idx="162767">
                  <c:v>377.091305606785</c:v>
                </c:pt>
                <c:pt idx="162768">
                  <c:v>377.093622362058</c:v>
                </c:pt>
                <c:pt idx="162769">
                  <c:v>377.09593911733202</c:v>
                </c:pt>
                <c:pt idx="162770">
                  <c:v>377.09825587260502</c:v>
                </c:pt>
                <c:pt idx="162771">
                  <c:v>377.10057262787899</c:v>
                </c:pt>
                <c:pt idx="162772">
                  <c:v>377.10288938315199</c:v>
                </c:pt>
                <c:pt idx="162773">
                  <c:v>377.10520613842601</c:v>
                </c:pt>
                <c:pt idx="162774">
                  <c:v>377.10752289369901</c:v>
                </c:pt>
                <c:pt idx="162775">
                  <c:v>377.10983964897298</c:v>
                </c:pt>
                <c:pt idx="162776">
                  <c:v>377.11215640424598</c:v>
                </c:pt>
                <c:pt idx="162777">
                  <c:v>377.11447315952</c:v>
                </c:pt>
                <c:pt idx="162778">
                  <c:v>377.116789914793</c:v>
                </c:pt>
                <c:pt idx="162779">
                  <c:v>377.11910667006703</c:v>
                </c:pt>
                <c:pt idx="162780">
                  <c:v>377.12142342534003</c:v>
                </c:pt>
                <c:pt idx="162781">
                  <c:v>377.12374018061399</c:v>
                </c:pt>
                <c:pt idx="162782">
                  <c:v>377.12605693588699</c:v>
                </c:pt>
                <c:pt idx="162783">
                  <c:v>377.12837369116102</c:v>
                </c:pt>
                <c:pt idx="162784">
                  <c:v>377.13069044643402</c:v>
                </c:pt>
                <c:pt idx="162785">
                  <c:v>377.13300720170798</c:v>
                </c:pt>
                <c:pt idx="162786">
                  <c:v>377.13532395698098</c:v>
                </c:pt>
                <c:pt idx="162787">
                  <c:v>377.13764071225501</c:v>
                </c:pt>
                <c:pt idx="162788">
                  <c:v>377.13995746752801</c:v>
                </c:pt>
                <c:pt idx="162789">
                  <c:v>377.14227422280197</c:v>
                </c:pt>
                <c:pt idx="162790">
                  <c:v>377.14459097807497</c:v>
                </c:pt>
                <c:pt idx="162791">
                  <c:v>377.146907733349</c:v>
                </c:pt>
                <c:pt idx="162792">
                  <c:v>377.149224488622</c:v>
                </c:pt>
                <c:pt idx="162793">
                  <c:v>377.15154124389602</c:v>
                </c:pt>
                <c:pt idx="162794">
                  <c:v>377.15385799916999</c:v>
                </c:pt>
                <c:pt idx="162795">
                  <c:v>377.15617475444299</c:v>
                </c:pt>
                <c:pt idx="162796">
                  <c:v>377.15849150971701</c:v>
                </c:pt>
                <c:pt idx="162797">
                  <c:v>377.16080826499001</c:v>
                </c:pt>
                <c:pt idx="162798">
                  <c:v>377.16312502026398</c:v>
                </c:pt>
                <c:pt idx="162799">
                  <c:v>377.16544177553698</c:v>
                </c:pt>
                <c:pt idx="162800">
                  <c:v>377.167758530811</c:v>
                </c:pt>
                <c:pt idx="162801">
                  <c:v>377.170075286084</c:v>
                </c:pt>
                <c:pt idx="162802">
                  <c:v>377.17239204135802</c:v>
                </c:pt>
                <c:pt idx="162803">
                  <c:v>377.17470879663102</c:v>
                </c:pt>
                <c:pt idx="162804">
                  <c:v>377.17702555190499</c:v>
                </c:pt>
                <c:pt idx="162805">
                  <c:v>377.17934230717799</c:v>
                </c:pt>
                <c:pt idx="162806">
                  <c:v>377.18165906245201</c:v>
                </c:pt>
                <c:pt idx="162807">
                  <c:v>377.18397581772501</c:v>
                </c:pt>
                <c:pt idx="162808">
                  <c:v>377.18629257299898</c:v>
                </c:pt>
                <c:pt idx="162809">
                  <c:v>377.18860932827198</c:v>
                </c:pt>
                <c:pt idx="162810">
                  <c:v>377.190926083546</c:v>
                </c:pt>
                <c:pt idx="162811">
                  <c:v>377.193242838819</c:v>
                </c:pt>
                <c:pt idx="162812">
                  <c:v>377.19555959409303</c:v>
                </c:pt>
                <c:pt idx="162813">
                  <c:v>377.19787634936603</c:v>
                </c:pt>
                <c:pt idx="162814">
                  <c:v>377.20019310463999</c:v>
                </c:pt>
                <c:pt idx="162815">
                  <c:v>377.20250985991299</c:v>
                </c:pt>
                <c:pt idx="162816">
                  <c:v>377.20482661518702</c:v>
                </c:pt>
                <c:pt idx="162817">
                  <c:v>377.20714337046002</c:v>
                </c:pt>
                <c:pt idx="162818">
                  <c:v>377.20946012573398</c:v>
                </c:pt>
                <c:pt idx="162819">
                  <c:v>377.21177688100698</c:v>
                </c:pt>
                <c:pt idx="162820">
                  <c:v>377.21409363628101</c:v>
                </c:pt>
                <c:pt idx="162821">
                  <c:v>377.21641039155401</c:v>
                </c:pt>
                <c:pt idx="162822">
                  <c:v>377.21872714682797</c:v>
                </c:pt>
                <c:pt idx="162823">
                  <c:v>377.22104390210097</c:v>
                </c:pt>
                <c:pt idx="162824">
                  <c:v>377.223360657375</c:v>
                </c:pt>
                <c:pt idx="162825">
                  <c:v>377.225677412648</c:v>
                </c:pt>
                <c:pt idx="162826">
                  <c:v>377.22799416792202</c:v>
                </c:pt>
                <c:pt idx="162827">
                  <c:v>377.23031092319502</c:v>
                </c:pt>
                <c:pt idx="162828">
                  <c:v>377.23262767846899</c:v>
                </c:pt>
                <c:pt idx="162829">
                  <c:v>377.23494443374199</c:v>
                </c:pt>
                <c:pt idx="162830">
                  <c:v>377.23726118901601</c:v>
                </c:pt>
                <c:pt idx="162831">
                  <c:v>377.23957794428901</c:v>
                </c:pt>
                <c:pt idx="162832">
                  <c:v>377.24189469956298</c:v>
                </c:pt>
                <c:pt idx="162833">
                  <c:v>377.24421145483598</c:v>
                </c:pt>
                <c:pt idx="162834">
                  <c:v>377.24652821011</c:v>
                </c:pt>
                <c:pt idx="162835">
                  <c:v>377.248844965383</c:v>
                </c:pt>
                <c:pt idx="162836">
                  <c:v>377.25116172065702</c:v>
                </c:pt>
                <c:pt idx="162837">
                  <c:v>377.25347847593099</c:v>
                </c:pt>
                <c:pt idx="162838">
                  <c:v>377.25579523120399</c:v>
                </c:pt>
                <c:pt idx="162839">
                  <c:v>377.25811198647801</c:v>
                </c:pt>
                <c:pt idx="162840">
                  <c:v>377.26042874175101</c:v>
                </c:pt>
                <c:pt idx="162841">
                  <c:v>377.26274549702498</c:v>
                </c:pt>
                <c:pt idx="162842">
                  <c:v>377.26506225229798</c:v>
                </c:pt>
                <c:pt idx="162843">
                  <c:v>377.267379007572</c:v>
                </c:pt>
                <c:pt idx="162844">
                  <c:v>377.269695762845</c:v>
                </c:pt>
                <c:pt idx="162845">
                  <c:v>377.27201251811903</c:v>
                </c:pt>
                <c:pt idx="162846">
                  <c:v>377.27432927339203</c:v>
                </c:pt>
                <c:pt idx="162847">
                  <c:v>377.27664602866599</c:v>
                </c:pt>
                <c:pt idx="162848">
                  <c:v>377.27896278393899</c:v>
                </c:pt>
                <c:pt idx="162849">
                  <c:v>377.28127953921302</c:v>
                </c:pt>
                <c:pt idx="162850">
                  <c:v>377.28359629448602</c:v>
                </c:pt>
                <c:pt idx="162851">
                  <c:v>377.28591304975998</c:v>
                </c:pt>
                <c:pt idx="162852">
                  <c:v>377.28822980503298</c:v>
                </c:pt>
                <c:pt idx="162853">
                  <c:v>377.29054656030701</c:v>
                </c:pt>
                <c:pt idx="162854">
                  <c:v>377.29286331558001</c:v>
                </c:pt>
                <c:pt idx="162855">
                  <c:v>377.29518007085397</c:v>
                </c:pt>
                <c:pt idx="162856">
                  <c:v>377.29749682612697</c:v>
                </c:pt>
                <c:pt idx="162857">
                  <c:v>377.299813581401</c:v>
                </c:pt>
                <c:pt idx="162858">
                  <c:v>377.302130336674</c:v>
                </c:pt>
                <c:pt idx="162859">
                  <c:v>377.30444709194802</c:v>
                </c:pt>
                <c:pt idx="162860">
                  <c:v>377.30676384722102</c:v>
                </c:pt>
                <c:pt idx="162861">
                  <c:v>377.30908060249499</c:v>
                </c:pt>
                <c:pt idx="162862">
                  <c:v>377.31139735776799</c:v>
                </c:pt>
                <c:pt idx="162863">
                  <c:v>377.31371411304201</c:v>
                </c:pt>
                <c:pt idx="162864">
                  <c:v>377.31603086831501</c:v>
                </c:pt>
                <c:pt idx="162865">
                  <c:v>377.31834762358898</c:v>
                </c:pt>
                <c:pt idx="162866">
                  <c:v>377.32066437886198</c:v>
                </c:pt>
                <c:pt idx="162867">
                  <c:v>377.322981134136</c:v>
                </c:pt>
                <c:pt idx="162868">
                  <c:v>377.325297889409</c:v>
                </c:pt>
                <c:pt idx="162869">
                  <c:v>377.32761464468302</c:v>
                </c:pt>
                <c:pt idx="162870">
                  <c:v>377.32993139995602</c:v>
                </c:pt>
                <c:pt idx="162871">
                  <c:v>377.33224815522999</c:v>
                </c:pt>
                <c:pt idx="162872">
                  <c:v>377.33456491050299</c:v>
                </c:pt>
                <c:pt idx="162873">
                  <c:v>377.33688166577701</c:v>
                </c:pt>
                <c:pt idx="162874">
                  <c:v>377.33919842105001</c:v>
                </c:pt>
                <c:pt idx="162875">
                  <c:v>377.34151517632398</c:v>
                </c:pt>
                <c:pt idx="162876">
                  <c:v>377.34383193159698</c:v>
                </c:pt>
                <c:pt idx="162877">
                  <c:v>377.346148686871</c:v>
                </c:pt>
                <c:pt idx="162878">
                  <c:v>377.348465442144</c:v>
                </c:pt>
                <c:pt idx="162879">
                  <c:v>377.35078219741803</c:v>
                </c:pt>
                <c:pt idx="162880">
                  <c:v>377.35309895269199</c:v>
                </c:pt>
                <c:pt idx="162881">
                  <c:v>377.35541570796499</c:v>
                </c:pt>
                <c:pt idx="162882">
                  <c:v>377.35773246323902</c:v>
                </c:pt>
                <c:pt idx="162883">
                  <c:v>377.36004921851202</c:v>
                </c:pt>
                <c:pt idx="162884">
                  <c:v>377.36236597378598</c:v>
                </c:pt>
                <c:pt idx="162885">
                  <c:v>377.36468272905898</c:v>
                </c:pt>
                <c:pt idx="162886">
                  <c:v>377.36699948433301</c:v>
                </c:pt>
                <c:pt idx="162887">
                  <c:v>377.36931623960601</c:v>
                </c:pt>
                <c:pt idx="162888">
                  <c:v>377.37163299487997</c:v>
                </c:pt>
                <c:pt idx="162889">
                  <c:v>377.37394975015297</c:v>
                </c:pt>
                <c:pt idx="162890">
                  <c:v>377.376266505427</c:v>
                </c:pt>
                <c:pt idx="162891">
                  <c:v>377.3785832607</c:v>
                </c:pt>
                <c:pt idx="162892">
                  <c:v>377.38090001597402</c:v>
                </c:pt>
                <c:pt idx="162893">
                  <c:v>377.38321677124702</c:v>
                </c:pt>
                <c:pt idx="162894">
                  <c:v>377.38553352652099</c:v>
                </c:pt>
                <c:pt idx="162895">
                  <c:v>377.38785028179399</c:v>
                </c:pt>
                <c:pt idx="162896">
                  <c:v>377.39016703706801</c:v>
                </c:pt>
                <c:pt idx="162897">
                  <c:v>377.39248379234101</c:v>
                </c:pt>
                <c:pt idx="162898">
                  <c:v>377.39480054761498</c:v>
                </c:pt>
                <c:pt idx="162899">
                  <c:v>377.39711730288798</c:v>
                </c:pt>
                <c:pt idx="162900">
                  <c:v>377.399434058162</c:v>
                </c:pt>
                <c:pt idx="162901">
                  <c:v>377.401750813435</c:v>
                </c:pt>
                <c:pt idx="162902">
                  <c:v>377.40406756870902</c:v>
                </c:pt>
                <c:pt idx="162903">
                  <c:v>377.40638432398202</c:v>
                </c:pt>
                <c:pt idx="162904">
                  <c:v>377.40870107925599</c:v>
                </c:pt>
                <c:pt idx="162905">
                  <c:v>377.41101783452899</c:v>
                </c:pt>
                <c:pt idx="162906">
                  <c:v>377.41333458980301</c:v>
                </c:pt>
                <c:pt idx="162907">
                  <c:v>377.41565134507601</c:v>
                </c:pt>
                <c:pt idx="162908">
                  <c:v>377.41796810034998</c:v>
                </c:pt>
                <c:pt idx="162909">
                  <c:v>377.42028485562298</c:v>
                </c:pt>
                <c:pt idx="162910">
                  <c:v>377.422601610897</c:v>
                </c:pt>
                <c:pt idx="162911">
                  <c:v>377.42491836617</c:v>
                </c:pt>
                <c:pt idx="162912">
                  <c:v>377.42723512144403</c:v>
                </c:pt>
                <c:pt idx="162913">
                  <c:v>377.42955187671703</c:v>
                </c:pt>
                <c:pt idx="162914">
                  <c:v>377.43186863199099</c:v>
                </c:pt>
                <c:pt idx="162915">
                  <c:v>377.43418538726399</c:v>
                </c:pt>
                <c:pt idx="162916">
                  <c:v>377.43650214253802</c:v>
                </c:pt>
                <c:pt idx="162917">
                  <c:v>377.43881889781102</c:v>
                </c:pt>
                <c:pt idx="162918">
                  <c:v>377.44113565308498</c:v>
                </c:pt>
                <c:pt idx="162919">
                  <c:v>377.44345240835798</c:v>
                </c:pt>
                <c:pt idx="162920">
                  <c:v>377.44576916363201</c:v>
                </c:pt>
                <c:pt idx="162921">
                  <c:v>377.44808591890501</c:v>
                </c:pt>
                <c:pt idx="162922">
                  <c:v>377.45040267417897</c:v>
                </c:pt>
                <c:pt idx="162923">
                  <c:v>377.452719429453</c:v>
                </c:pt>
                <c:pt idx="162924">
                  <c:v>377.455036184726</c:v>
                </c:pt>
                <c:pt idx="162925">
                  <c:v>377.45735294000002</c:v>
                </c:pt>
                <c:pt idx="162926">
                  <c:v>377.45966969527302</c:v>
                </c:pt>
                <c:pt idx="162927">
                  <c:v>377.46198645054699</c:v>
                </c:pt>
                <c:pt idx="162928">
                  <c:v>377.46430320581999</c:v>
                </c:pt>
                <c:pt idx="162929">
                  <c:v>377.46661996109401</c:v>
                </c:pt>
                <c:pt idx="162930">
                  <c:v>377.46893671636701</c:v>
                </c:pt>
                <c:pt idx="162931">
                  <c:v>377.47125347164098</c:v>
                </c:pt>
                <c:pt idx="162932">
                  <c:v>377.47357022691398</c:v>
                </c:pt>
                <c:pt idx="162933">
                  <c:v>377.475886982188</c:v>
                </c:pt>
                <c:pt idx="162934">
                  <c:v>377.478203737461</c:v>
                </c:pt>
                <c:pt idx="162935">
                  <c:v>377.48052049273502</c:v>
                </c:pt>
                <c:pt idx="162936">
                  <c:v>377.48283724800802</c:v>
                </c:pt>
                <c:pt idx="162937">
                  <c:v>377.48515400328199</c:v>
                </c:pt>
                <c:pt idx="162938">
                  <c:v>377.48747075855499</c:v>
                </c:pt>
                <c:pt idx="162939">
                  <c:v>377.48978751382901</c:v>
                </c:pt>
                <c:pt idx="162940">
                  <c:v>377.49210426910201</c:v>
                </c:pt>
                <c:pt idx="162941">
                  <c:v>377.49442102437598</c:v>
                </c:pt>
                <c:pt idx="162942">
                  <c:v>377.49673777964898</c:v>
                </c:pt>
                <c:pt idx="162943">
                  <c:v>377.499054534923</c:v>
                </c:pt>
                <c:pt idx="162944">
                  <c:v>377.501371290196</c:v>
                </c:pt>
                <c:pt idx="162945">
                  <c:v>377.50368804547003</c:v>
                </c:pt>
                <c:pt idx="162946">
                  <c:v>377.50600480074303</c:v>
                </c:pt>
                <c:pt idx="162947">
                  <c:v>377.50832155601699</c:v>
                </c:pt>
                <c:pt idx="162948">
                  <c:v>377.51063831128999</c:v>
                </c:pt>
                <c:pt idx="162949">
                  <c:v>377.51295506656402</c:v>
                </c:pt>
                <c:pt idx="162950">
                  <c:v>377.51527182183702</c:v>
                </c:pt>
                <c:pt idx="162951">
                  <c:v>377.51758857711098</c:v>
                </c:pt>
                <c:pt idx="162952">
                  <c:v>377.51990533238398</c:v>
                </c:pt>
                <c:pt idx="162953">
                  <c:v>377.52222208765801</c:v>
                </c:pt>
                <c:pt idx="162954">
                  <c:v>377.52453884293101</c:v>
                </c:pt>
                <c:pt idx="162955">
                  <c:v>377.52685559820497</c:v>
                </c:pt>
                <c:pt idx="162956">
                  <c:v>377.52917235347797</c:v>
                </c:pt>
                <c:pt idx="162957">
                  <c:v>377.531489108752</c:v>
                </c:pt>
                <c:pt idx="162958">
                  <c:v>377.533805864025</c:v>
                </c:pt>
                <c:pt idx="162959">
                  <c:v>377.53612261929902</c:v>
                </c:pt>
                <c:pt idx="162960">
                  <c:v>377.53843937457202</c:v>
                </c:pt>
                <c:pt idx="162961">
                  <c:v>377.54075612984599</c:v>
                </c:pt>
                <c:pt idx="162962">
                  <c:v>377.54307288511899</c:v>
                </c:pt>
                <c:pt idx="162963">
                  <c:v>377.54538964039301</c:v>
                </c:pt>
                <c:pt idx="162964">
                  <c:v>377.54770639566601</c:v>
                </c:pt>
                <c:pt idx="162965">
                  <c:v>377.55002315093998</c:v>
                </c:pt>
                <c:pt idx="162966">
                  <c:v>377.552339906214</c:v>
                </c:pt>
                <c:pt idx="162967">
                  <c:v>377.554656661487</c:v>
                </c:pt>
                <c:pt idx="162968">
                  <c:v>377.55697341676102</c:v>
                </c:pt>
                <c:pt idx="162969">
                  <c:v>377.55929017203403</c:v>
                </c:pt>
                <c:pt idx="162970">
                  <c:v>377.56160692730799</c:v>
                </c:pt>
                <c:pt idx="162971">
                  <c:v>377.56392368258099</c:v>
                </c:pt>
                <c:pt idx="162972">
                  <c:v>377.56624043785501</c:v>
                </c:pt>
                <c:pt idx="162973">
                  <c:v>377.56855719312802</c:v>
                </c:pt>
                <c:pt idx="162974">
                  <c:v>377.57087394840198</c:v>
                </c:pt>
                <c:pt idx="162975">
                  <c:v>377.57319070367498</c:v>
                </c:pt>
                <c:pt idx="162976">
                  <c:v>377.57550745894901</c:v>
                </c:pt>
                <c:pt idx="162977">
                  <c:v>377.57782421422201</c:v>
                </c:pt>
                <c:pt idx="162978">
                  <c:v>377.58014096949597</c:v>
                </c:pt>
                <c:pt idx="162979">
                  <c:v>377.58245772476897</c:v>
                </c:pt>
                <c:pt idx="162980">
                  <c:v>377.584774480043</c:v>
                </c:pt>
                <c:pt idx="162981">
                  <c:v>377.587091235316</c:v>
                </c:pt>
                <c:pt idx="162982">
                  <c:v>377.58940799059002</c:v>
                </c:pt>
                <c:pt idx="162983">
                  <c:v>377.59172474586302</c:v>
                </c:pt>
                <c:pt idx="162984">
                  <c:v>377.59404150113699</c:v>
                </c:pt>
                <c:pt idx="162985">
                  <c:v>377.59635825640999</c:v>
                </c:pt>
                <c:pt idx="162986">
                  <c:v>377.59867501168401</c:v>
                </c:pt>
                <c:pt idx="162987">
                  <c:v>377.60099176695701</c:v>
                </c:pt>
                <c:pt idx="162988">
                  <c:v>377.60330852223098</c:v>
                </c:pt>
                <c:pt idx="162989">
                  <c:v>377.60562527750398</c:v>
                </c:pt>
                <c:pt idx="162990">
                  <c:v>377.607942032778</c:v>
                </c:pt>
                <c:pt idx="162991">
                  <c:v>377.610258788051</c:v>
                </c:pt>
                <c:pt idx="162992">
                  <c:v>377.61257554332502</c:v>
                </c:pt>
                <c:pt idx="162993">
                  <c:v>377.61489229859802</c:v>
                </c:pt>
                <c:pt idx="162994">
                  <c:v>377.61720905387199</c:v>
                </c:pt>
                <c:pt idx="162995">
                  <c:v>377.61952580914499</c:v>
                </c:pt>
                <c:pt idx="162996">
                  <c:v>377.62184256441901</c:v>
                </c:pt>
                <c:pt idx="162997">
                  <c:v>377.62415931969201</c:v>
                </c:pt>
                <c:pt idx="162998">
                  <c:v>377.62647607496598</c:v>
                </c:pt>
                <c:pt idx="162999">
                  <c:v>377.62879283023898</c:v>
                </c:pt>
                <c:pt idx="163000">
                  <c:v>377.631109585513</c:v>
                </c:pt>
                <c:pt idx="163001">
                  <c:v>377.633426340786</c:v>
                </c:pt>
                <c:pt idx="163002">
                  <c:v>377.63574309606003</c:v>
                </c:pt>
                <c:pt idx="163003">
                  <c:v>377.63805985133303</c:v>
                </c:pt>
                <c:pt idx="163004">
                  <c:v>377.64037660660699</c:v>
                </c:pt>
                <c:pt idx="163005">
                  <c:v>377.64269336187999</c:v>
                </c:pt>
                <c:pt idx="163006">
                  <c:v>377.64501011715402</c:v>
                </c:pt>
                <c:pt idx="163007">
                  <c:v>377.64732687242702</c:v>
                </c:pt>
                <c:pt idx="163008">
                  <c:v>377.64964362770098</c:v>
                </c:pt>
                <c:pt idx="163009">
                  <c:v>377.65196038297501</c:v>
                </c:pt>
                <c:pt idx="163010">
                  <c:v>377.65427713824801</c:v>
                </c:pt>
                <c:pt idx="163011">
                  <c:v>377.65659389352197</c:v>
                </c:pt>
                <c:pt idx="163012">
                  <c:v>377.65891064879497</c:v>
                </c:pt>
                <c:pt idx="163013">
                  <c:v>377.661227404069</c:v>
                </c:pt>
                <c:pt idx="163014">
                  <c:v>377.663544159342</c:v>
                </c:pt>
                <c:pt idx="163015">
                  <c:v>377.66586091461602</c:v>
                </c:pt>
                <c:pt idx="163016">
                  <c:v>377.66817766988902</c:v>
                </c:pt>
                <c:pt idx="163017">
                  <c:v>377.67049442516299</c:v>
                </c:pt>
                <c:pt idx="163018">
                  <c:v>377.67281118043599</c:v>
                </c:pt>
                <c:pt idx="163019">
                  <c:v>377.67512793571001</c:v>
                </c:pt>
                <c:pt idx="163020">
                  <c:v>377.67744469098301</c:v>
                </c:pt>
                <c:pt idx="163021">
                  <c:v>377.67976144625698</c:v>
                </c:pt>
                <c:pt idx="163022">
                  <c:v>377.68207820152998</c:v>
                </c:pt>
                <c:pt idx="163023">
                  <c:v>377.684394956804</c:v>
                </c:pt>
                <c:pt idx="163024">
                  <c:v>377.686711712077</c:v>
                </c:pt>
                <c:pt idx="163025">
                  <c:v>377.68902846735102</c:v>
                </c:pt>
                <c:pt idx="163026">
                  <c:v>377.69134522262402</c:v>
                </c:pt>
                <c:pt idx="163027">
                  <c:v>377.69366197789799</c:v>
                </c:pt>
                <c:pt idx="163028">
                  <c:v>377.69597873317099</c:v>
                </c:pt>
                <c:pt idx="163029">
                  <c:v>377.69829548844501</c:v>
                </c:pt>
                <c:pt idx="163030">
                  <c:v>377.70061224371801</c:v>
                </c:pt>
                <c:pt idx="163031">
                  <c:v>377.70292899899198</c:v>
                </c:pt>
                <c:pt idx="163032">
                  <c:v>377.70524575426498</c:v>
                </c:pt>
                <c:pt idx="163033">
                  <c:v>377.707562509539</c:v>
                </c:pt>
                <c:pt idx="163034">
                  <c:v>377.709879264812</c:v>
                </c:pt>
                <c:pt idx="163035">
                  <c:v>377.71219602008603</c:v>
                </c:pt>
                <c:pt idx="163036">
                  <c:v>377.71451277535903</c:v>
                </c:pt>
                <c:pt idx="163037">
                  <c:v>377.71682953063299</c:v>
                </c:pt>
                <c:pt idx="163038">
                  <c:v>377.71914628590599</c:v>
                </c:pt>
                <c:pt idx="163039">
                  <c:v>377.72146304118002</c:v>
                </c:pt>
                <c:pt idx="163040">
                  <c:v>377.72377979645302</c:v>
                </c:pt>
                <c:pt idx="163041">
                  <c:v>377.72609655172698</c:v>
                </c:pt>
                <c:pt idx="163042">
                  <c:v>377.72841330699998</c:v>
                </c:pt>
                <c:pt idx="163043">
                  <c:v>377.73073006227401</c:v>
                </c:pt>
                <c:pt idx="163044">
                  <c:v>377.73304681754701</c:v>
                </c:pt>
                <c:pt idx="163045">
                  <c:v>377.73536357282097</c:v>
                </c:pt>
                <c:pt idx="163046">
                  <c:v>377.73768032809397</c:v>
                </c:pt>
                <c:pt idx="163047">
                  <c:v>377.739997083368</c:v>
                </c:pt>
                <c:pt idx="163048">
                  <c:v>377.742313838641</c:v>
                </c:pt>
                <c:pt idx="163049">
                  <c:v>377.74463059391502</c:v>
                </c:pt>
                <c:pt idx="163050">
                  <c:v>377.74694734918899</c:v>
                </c:pt>
                <c:pt idx="163051">
                  <c:v>377.74926410446199</c:v>
                </c:pt>
                <c:pt idx="163052">
                  <c:v>377.75158085973601</c:v>
                </c:pt>
                <c:pt idx="163053">
                  <c:v>377.75389761500901</c:v>
                </c:pt>
                <c:pt idx="163054">
                  <c:v>377.75621437028298</c:v>
                </c:pt>
                <c:pt idx="163055">
                  <c:v>377.75853112555598</c:v>
                </c:pt>
                <c:pt idx="163056">
                  <c:v>377.76084788083</c:v>
                </c:pt>
                <c:pt idx="163057">
                  <c:v>377.763164636103</c:v>
                </c:pt>
                <c:pt idx="163058">
                  <c:v>377.76548139137702</c:v>
                </c:pt>
                <c:pt idx="163059">
                  <c:v>377.76779814665002</c:v>
                </c:pt>
                <c:pt idx="163060">
                  <c:v>377.77011490192399</c:v>
                </c:pt>
                <c:pt idx="163061">
                  <c:v>377.77243165719699</c:v>
                </c:pt>
                <c:pt idx="163062">
                  <c:v>377.77474841247101</c:v>
                </c:pt>
                <c:pt idx="163063">
                  <c:v>377.77706516774401</c:v>
                </c:pt>
                <c:pt idx="163064">
                  <c:v>377.77938192301798</c:v>
                </c:pt>
                <c:pt idx="163065">
                  <c:v>377.78169867829098</c:v>
                </c:pt>
                <c:pt idx="163066">
                  <c:v>377.784015433565</c:v>
                </c:pt>
                <c:pt idx="163067">
                  <c:v>377.786332188838</c:v>
                </c:pt>
                <c:pt idx="163068">
                  <c:v>377.78864894411203</c:v>
                </c:pt>
                <c:pt idx="163069">
                  <c:v>377.79096569938503</c:v>
                </c:pt>
                <c:pt idx="163070">
                  <c:v>377.79328245465899</c:v>
                </c:pt>
                <c:pt idx="163071">
                  <c:v>377.79559920993199</c:v>
                </c:pt>
                <c:pt idx="163072">
                  <c:v>377.79791596520602</c:v>
                </c:pt>
                <c:pt idx="163073">
                  <c:v>377.80023272047902</c:v>
                </c:pt>
                <c:pt idx="163074">
                  <c:v>377.80254947575298</c:v>
                </c:pt>
                <c:pt idx="163075">
                  <c:v>377.80486623102598</c:v>
                </c:pt>
                <c:pt idx="163076">
                  <c:v>377.80718298630001</c:v>
                </c:pt>
                <c:pt idx="163077">
                  <c:v>377.80949974157301</c:v>
                </c:pt>
                <c:pt idx="163078">
                  <c:v>377.81181649684697</c:v>
                </c:pt>
                <c:pt idx="163079">
                  <c:v>377.81413325211997</c:v>
                </c:pt>
                <c:pt idx="163080">
                  <c:v>377.816450007394</c:v>
                </c:pt>
                <c:pt idx="163081">
                  <c:v>377.818766762667</c:v>
                </c:pt>
                <c:pt idx="163082">
                  <c:v>377.82108351794102</c:v>
                </c:pt>
                <c:pt idx="163083">
                  <c:v>377.82340027321402</c:v>
                </c:pt>
                <c:pt idx="163084">
                  <c:v>377.82571702848799</c:v>
                </c:pt>
                <c:pt idx="163085">
                  <c:v>377.82803378376099</c:v>
                </c:pt>
                <c:pt idx="163086">
                  <c:v>377.83035053903501</c:v>
                </c:pt>
                <c:pt idx="163087">
                  <c:v>377.83266729430801</c:v>
                </c:pt>
                <c:pt idx="163088">
                  <c:v>377.83498404958198</c:v>
                </c:pt>
                <c:pt idx="163089">
                  <c:v>377.83730080485498</c:v>
                </c:pt>
                <c:pt idx="163090">
                  <c:v>377.839617560129</c:v>
                </c:pt>
                <c:pt idx="163091">
                  <c:v>377.841934315402</c:v>
                </c:pt>
                <c:pt idx="163092">
                  <c:v>377.84425107067602</c:v>
                </c:pt>
                <c:pt idx="163093">
                  <c:v>377.84656782594999</c:v>
                </c:pt>
                <c:pt idx="163094">
                  <c:v>377.84888458122299</c:v>
                </c:pt>
                <c:pt idx="163095">
                  <c:v>377.85120133649701</c:v>
                </c:pt>
                <c:pt idx="163096">
                  <c:v>377.85351809177001</c:v>
                </c:pt>
                <c:pt idx="163097">
                  <c:v>377.85583484704398</c:v>
                </c:pt>
                <c:pt idx="163098">
                  <c:v>377.85815160231698</c:v>
                </c:pt>
                <c:pt idx="163099">
                  <c:v>377.860468357591</c:v>
                </c:pt>
                <c:pt idx="163100">
                  <c:v>377.862785112864</c:v>
                </c:pt>
                <c:pt idx="163101">
                  <c:v>377.86510186813803</c:v>
                </c:pt>
                <c:pt idx="163102">
                  <c:v>377.86741862341103</c:v>
                </c:pt>
                <c:pt idx="163103">
                  <c:v>377.86973537868499</c:v>
                </c:pt>
                <c:pt idx="163104">
                  <c:v>377.87205213395799</c:v>
                </c:pt>
                <c:pt idx="163105">
                  <c:v>377.87436888923202</c:v>
                </c:pt>
                <c:pt idx="163106">
                  <c:v>377.87668564450502</c:v>
                </c:pt>
                <c:pt idx="163107">
                  <c:v>377.87900239977898</c:v>
                </c:pt>
                <c:pt idx="163108">
                  <c:v>377.88131915505198</c:v>
                </c:pt>
                <c:pt idx="163109">
                  <c:v>377.88363591032601</c:v>
                </c:pt>
                <c:pt idx="163110">
                  <c:v>377.88595266559901</c:v>
                </c:pt>
                <c:pt idx="163111">
                  <c:v>377.88826942087297</c:v>
                </c:pt>
                <c:pt idx="163112">
                  <c:v>377.89058617614597</c:v>
                </c:pt>
                <c:pt idx="163113">
                  <c:v>377.89290293142</c:v>
                </c:pt>
                <c:pt idx="163114">
                  <c:v>377.895219686693</c:v>
                </c:pt>
                <c:pt idx="163115">
                  <c:v>377.89753644196702</c:v>
                </c:pt>
                <c:pt idx="163116">
                  <c:v>377.89985319724002</c:v>
                </c:pt>
                <c:pt idx="163117">
                  <c:v>377.90216995251399</c:v>
                </c:pt>
                <c:pt idx="163118">
                  <c:v>377.90448670778699</c:v>
                </c:pt>
                <c:pt idx="163119">
                  <c:v>377.90680346306101</c:v>
                </c:pt>
                <c:pt idx="163120">
                  <c:v>377.90912021833401</c:v>
                </c:pt>
                <c:pt idx="163121">
                  <c:v>377.91143697360798</c:v>
                </c:pt>
                <c:pt idx="163122">
                  <c:v>377.91375372888098</c:v>
                </c:pt>
                <c:pt idx="163123">
                  <c:v>377.916070484155</c:v>
                </c:pt>
                <c:pt idx="163124">
                  <c:v>377.918387239428</c:v>
                </c:pt>
                <c:pt idx="163125">
                  <c:v>377.92070399470202</c:v>
                </c:pt>
                <c:pt idx="163126">
                  <c:v>377.92302074997502</c:v>
                </c:pt>
                <c:pt idx="163127">
                  <c:v>377.92533750524899</c:v>
                </c:pt>
                <c:pt idx="163128">
                  <c:v>377.92765426052199</c:v>
                </c:pt>
                <c:pt idx="163129">
                  <c:v>377.92997101579601</c:v>
                </c:pt>
                <c:pt idx="163130">
                  <c:v>377.93228777106901</c:v>
                </c:pt>
                <c:pt idx="163131">
                  <c:v>377.93460452634298</c:v>
                </c:pt>
                <c:pt idx="163132">
                  <c:v>377.93692128161598</c:v>
                </c:pt>
                <c:pt idx="163133">
                  <c:v>377.93923803689</c:v>
                </c:pt>
                <c:pt idx="163134">
                  <c:v>377.941554792163</c:v>
                </c:pt>
                <c:pt idx="163135">
                  <c:v>377.94387154743703</c:v>
                </c:pt>
                <c:pt idx="163136">
                  <c:v>377.94618830271099</c:v>
                </c:pt>
                <c:pt idx="163137">
                  <c:v>377.94850505798399</c:v>
                </c:pt>
                <c:pt idx="163138">
                  <c:v>377.95082181325802</c:v>
                </c:pt>
                <c:pt idx="163139">
                  <c:v>377.95313856853102</c:v>
                </c:pt>
                <c:pt idx="163140">
                  <c:v>377.95545532380498</c:v>
                </c:pt>
                <c:pt idx="163141">
                  <c:v>377.95777207907798</c:v>
                </c:pt>
                <c:pt idx="163142">
                  <c:v>377.96008883435201</c:v>
                </c:pt>
                <c:pt idx="163143">
                  <c:v>377.96240558962501</c:v>
                </c:pt>
                <c:pt idx="163144">
                  <c:v>377.96472234489897</c:v>
                </c:pt>
                <c:pt idx="163145">
                  <c:v>377.96703910017197</c:v>
                </c:pt>
                <c:pt idx="163146">
                  <c:v>377.969355855446</c:v>
                </c:pt>
                <c:pt idx="163147">
                  <c:v>377.971672610719</c:v>
                </c:pt>
                <c:pt idx="163148">
                  <c:v>377.97398936599302</c:v>
                </c:pt>
                <c:pt idx="163149">
                  <c:v>377.97630612126602</c:v>
                </c:pt>
                <c:pt idx="163150">
                  <c:v>377.97862287653999</c:v>
                </c:pt>
                <c:pt idx="163151">
                  <c:v>377.98093963181299</c:v>
                </c:pt>
                <c:pt idx="163152">
                  <c:v>377.98325638708701</c:v>
                </c:pt>
                <c:pt idx="163153">
                  <c:v>377.98557314236001</c:v>
                </c:pt>
                <c:pt idx="163154">
                  <c:v>377.98788989763398</c:v>
                </c:pt>
                <c:pt idx="163155">
                  <c:v>377.99020665290698</c:v>
                </c:pt>
                <c:pt idx="163156">
                  <c:v>377.992523408181</c:v>
                </c:pt>
                <c:pt idx="163157">
                  <c:v>377.994840163454</c:v>
                </c:pt>
                <c:pt idx="163158">
                  <c:v>377.99715691872802</c:v>
                </c:pt>
                <c:pt idx="163159">
                  <c:v>377.99947367400102</c:v>
                </c:pt>
                <c:pt idx="163160">
                  <c:v>378.00179042927499</c:v>
                </c:pt>
                <c:pt idx="163161">
                  <c:v>378.00410718454799</c:v>
                </c:pt>
                <c:pt idx="163162">
                  <c:v>378.00642393982201</c:v>
                </c:pt>
                <c:pt idx="163163">
                  <c:v>378.00874069509501</c:v>
                </c:pt>
                <c:pt idx="163164">
                  <c:v>378.01105745036898</c:v>
                </c:pt>
                <c:pt idx="163165">
                  <c:v>378.01337420564198</c:v>
                </c:pt>
                <c:pt idx="163166">
                  <c:v>378.015690960916</c:v>
                </c:pt>
                <c:pt idx="163167">
                  <c:v>378.018007716189</c:v>
                </c:pt>
                <c:pt idx="163168">
                  <c:v>378.02032447146303</c:v>
                </c:pt>
                <c:pt idx="163169">
                  <c:v>378.02264122673603</c:v>
                </c:pt>
                <c:pt idx="163170">
                  <c:v>378.02495798200999</c:v>
                </c:pt>
                <c:pt idx="163171">
                  <c:v>378.02727473728299</c:v>
                </c:pt>
                <c:pt idx="163172">
                  <c:v>378.02959149255702</c:v>
                </c:pt>
                <c:pt idx="163173">
                  <c:v>378.03190824783002</c:v>
                </c:pt>
                <c:pt idx="163174">
                  <c:v>378.03422500310398</c:v>
                </c:pt>
                <c:pt idx="163175">
                  <c:v>378.03654175837698</c:v>
                </c:pt>
                <c:pt idx="163176">
                  <c:v>378.03885851365101</c:v>
                </c:pt>
                <c:pt idx="163177">
                  <c:v>378.04117526892401</c:v>
                </c:pt>
                <c:pt idx="163178">
                  <c:v>378.04349202419797</c:v>
                </c:pt>
                <c:pt idx="163179">
                  <c:v>378.045808779472</c:v>
                </c:pt>
                <c:pt idx="163180">
                  <c:v>378.048125534745</c:v>
                </c:pt>
                <c:pt idx="163181">
                  <c:v>378.05044229001902</c:v>
                </c:pt>
                <c:pt idx="163182">
                  <c:v>378.05275904529202</c:v>
                </c:pt>
                <c:pt idx="163183">
                  <c:v>378.05507580056599</c:v>
                </c:pt>
                <c:pt idx="163184">
                  <c:v>378.05739255583899</c:v>
                </c:pt>
                <c:pt idx="163185">
                  <c:v>378.05970931111301</c:v>
                </c:pt>
                <c:pt idx="163186">
                  <c:v>378.06202606638601</c:v>
                </c:pt>
                <c:pt idx="163187">
                  <c:v>378.06434282165998</c:v>
                </c:pt>
                <c:pt idx="163188">
                  <c:v>378.06665957693298</c:v>
                </c:pt>
                <c:pt idx="163189">
                  <c:v>378.068976332207</c:v>
                </c:pt>
                <c:pt idx="163190">
                  <c:v>378.07129308748</c:v>
                </c:pt>
                <c:pt idx="163191">
                  <c:v>378.07360984275402</c:v>
                </c:pt>
                <c:pt idx="163192">
                  <c:v>378.07592659802702</c:v>
                </c:pt>
                <c:pt idx="163193">
                  <c:v>378.07824335330099</c:v>
                </c:pt>
                <c:pt idx="163194">
                  <c:v>378.08056010857399</c:v>
                </c:pt>
                <c:pt idx="163195">
                  <c:v>378.08287686384801</c:v>
                </c:pt>
                <c:pt idx="163196">
                  <c:v>378.08519361912101</c:v>
                </c:pt>
                <c:pt idx="163197">
                  <c:v>378.08751037439498</c:v>
                </c:pt>
                <c:pt idx="163198">
                  <c:v>378.08982712966798</c:v>
                </c:pt>
                <c:pt idx="163199">
                  <c:v>378.092143884942</c:v>
                </c:pt>
                <c:pt idx="163200">
                  <c:v>378.094460640215</c:v>
                </c:pt>
                <c:pt idx="163201">
                  <c:v>378.09677739548903</c:v>
                </c:pt>
                <c:pt idx="163202">
                  <c:v>378.09909415076203</c:v>
                </c:pt>
                <c:pt idx="163203">
                  <c:v>378.10141090603599</c:v>
                </c:pt>
                <c:pt idx="163204">
                  <c:v>378.10372766130899</c:v>
                </c:pt>
                <c:pt idx="163205">
                  <c:v>378.10604441658302</c:v>
                </c:pt>
                <c:pt idx="163206">
                  <c:v>378.10836117185602</c:v>
                </c:pt>
                <c:pt idx="163207">
                  <c:v>378.11067792712998</c:v>
                </c:pt>
                <c:pt idx="163208">
                  <c:v>378.11299468240298</c:v>
                </c:pt>
                <c:pt idx="163209">
                  <c:v>378.11531143767701</c:v>
                </c:pt>
                <c:pt idx="163210">
                  <c:v>378.11762819295001</c:v>
                </c:pt>
                <c:pt idx="163211">
                  <c:v>378.11994494822397</c:v>
                </c:pt>
                <c:pt idx="163212">
                  <c:v>378.12226170349697</c:v>
                </c:pt>
                <c:pt idx="163213">
                  <c:v>378.124578458771</c:v>
                </c:pt>
                <c:pt idx="163214">
                  <c:v>378.126895214044</c:v>
                </c:pt>
                <c:pt idx="163215">
                  <c:v>378.12921196931802</c:v>
                </c:pt>
                <c:pt idx="163216">
                  <c:v>378.13152872459102</c:v>
                </c:pt>
                <c:pt idx="163217">
                  <c:v>378.13384547986499</c:v>
                </c:pt>
                <c:pt idx="163218">
                  <c:v>378.13616223513799</c:v>
                </c:pt>
                <c:pt idx="163219">
                  <c:v>378.13847899041201</c:v>
                </c:pt>
                <c:pt idx="163220">
                  <c:v>378.14079574568501</c:v>
                </c:pt>
                <c:pt idx="163221">
                  <c:v>378.14311250095898</c:v>
                </c:pt>
                <c:pt idx="163222">
                  <c:v>378.145429256233</c:v>
                </c:pt>
                <c:pt idx="163223">
                  <c:v>378.147746011506</c:v>
                </c:pt>
                <c:pt idx="163224">
                  <c:v>378.15006276678002</c:v>
                </c:pt>
                <c:pt idx="163225">
                  <c:v>378.15237952205302</c:v>
                </c:pt>
                <c:pt idx="163226">
                  <c:v>378.15469627732699</c:v>
                </c:pt>
                <c:pt idx="163227">
                  <c:v>378.15701303259999</c:v>
                </c:pt>
                <c:pt idx="163228">
                  <c:v>378.15932978787401</c:v>
                </c:pt>
                <c:pt idx="163229">
                  <c:v>378.16164654314701</c:v>
                </c:pt>
                <c:pt idx="163230">
                  <c:v>378.16396329842098</c:v>
                </c:pt>
                <c:pt idx="163231">
                  <c:v>378.16628005369398</c:v>
                </c:pt>
                <c:pt idx="163232">
                  <c:v>378.168596808968</c:v>
                </c:pt>
                <c:pt idx="163233">
                  <c:v>378.170913564241</c:v>
                </c:pt>
                <c:pt idx="163234">
                  <c:v>378.17323031951503</c:v>
                </c:pt>
                <c:pt idx="163235">
                  <c:v>378.17554707478803</c:v>
                </c:pt>
                <c:pt idx="163236">
                  <c:v>378.17786383006199</c:v>
                </c:pt>
                <c:pt idx="163237">
                  <c:v>378.18018058533499</c:v>
                </c:pt>
                <c:pt idx="163238">
                  <c:v>378.18249734060902</c:v>
                </c:pt>
                <c:pt idx="163239">
                  <c:v>378.18481409588202</c:v>
                </c:pt>
                <c:pt idx="163240">
                  <c:v>378.18713085115598</c:v>
                </c:pt>
                <c:pt idx="163241">
                  <c:v>378.18944760642898</c:v>
                </c:pt>
                <c:pt idx="163242">
                  <c:v>378.19176436170301</c:v>
                </c:pt>
                <c:pt idx="163243">
                  <c:v>378.19408111697601</c:v>
                </c:pt>
                <c:pt idx="163244">
                  <c:v>378.19639787224997</c:v>
                </c:pt>
                <c:pt idx="163245">
                  <c:v>378.19871462752297</c:v>
                </c:pt>
                <c:pt idx="163246">
                  <c:v>378.201031382797</c:v>
                </c:pt>
                <c:pt idx="163247">
                  <c:v>378.20334813807</c:v>
                </c:pt>
                <c:pt idx="163248">
                  <c:v>378.20566489334402</c:v>
                </c:pt>
                <c:pt idx="163249">
                  <c:v>378.20798164861702</c:v>
                </c:pt>
                <c:pt idx="163250">
                  <c:v>378.21029840389099</c:v>
                </c:pt>
                <c:pt idx="163251">
                  <c:v>378.21261515916399</c:v>
                </c:pt>
                <c:pt idx="163252">
                  <c:v>378.21493191443801</c:v>
                </c:pt>
                <c:pt idx="163253">
                  <c:v>378.21724866971101</c:v>
                </c:pt>
                <c:pt idx="163254">
                  <c:v>378.21956542498498</c:v>
                </c:pt>
                <c:pt idx="163255">
                  <c:v>378.22188218025798</c:v>
                </c:pt>
                <c:pt idx="163256">
                  <c:v>378.224198935532</c:v>
                </c:pt>
                <c:pt idx="163257">
                  <c:v>378.226515690805</c:v>
                </c:pt>
                <c:pt idx="163258">
                  <c:v>378.22883244607902</c:v>
                </c:pt>
                <c:pt idx="163259">
                  <c:v>378.23114920135203</c:v>
                </c:pt>
                <c:pt idx="163260">
                  <c:v>378.23346595662599</c:v>
                </c:pt>
                <c:pt idx="163261">
                  <c:v>378.23578271189899</c:v>
                </c:pt>
                <c:pt idx="163262">
                  <c:v>378.23809946717302</c:v>
                </c:pt>
                <c:pt idx="163263">
                  <c:v>378.24041622244602</c:v>
                </c:pt>
                <c:pt idx="163264">
                  <c:v>378.24273297771998</c:v>
                </c:pt>
                <c:pt idx="163265">
                  <c:v>378.245049732994</c:v>
                </c:pt>
                <c:pt idx="163266">
                  <c:v>378.24736648826701</c:v>
                </c:pt>
                <c:pt idx="163267">
                  <c:v>378.24968324354103</c:v>
                </c:pt>
                <c:pt idx="163268">
                  <c:v>378.25199999881397</c:v>
                </c:pt>
                <c:pt idx="163269">
                  <c:v>378.25431675408799</c:v>
                </c:pt>
                <c:pt idx="163270">
                  <c:v>378.256633509361</c:v>
                </c:pt>
                <c:pt idx="163271">
                  <c:v>378.25895026463502</c:v>
                </c:pt>
                <c:pt idx="163272">
                  <c:v>378.26126701990802</c:v>
                </c:pt>
                <c:pt idx="163273">
                  <c:v>378.26358377518198</c:v>
                </c:pt>
                <c:pt idx="163274">
                  <c:v>378.26590053045499</c:v>
                </c:pt>
                <c:pt idx="163275">
                  <c:v>378.26821728572901</c:v>
                </c:pt>
                <c:pt idx="163276">
                  <c:v>378.27053404100201</c:v>
                </c:pt>
                <c:pt idx="163277">
                  <c:v>378.27285079627597</c:v>
                </c:pt>
                <c:pt idx="163278">
                  <c:v>378.27516755154898</c:v>
                </c:pt>
                <c:pt idx="163279">
                  <c:v>378.277484306823</c:v>
                </c:pt>
                <c:pt idx="163280">
                  <c:v>378.279801062096</c:v>
                </c:pt>
                <c:pt idx="163281">
                  <c:v>378.28211781737002</c:v>
                </c:pt>
                <c:pt idx="163282">
                  <c:v>378.28443457264302</c:v>
                </c:pt>
                <c:pt idx="163283">
                  <c:v>378.28675132791699</c:v>
                </c:pt>
                <c:pt idx="163284">
                  <c:v>378.28906808318999</c:v>
                </c:pt>
                <c:pt idx="163285">
                  <c:v>378.29138483846401</c:v>
                </c:pt>
                <c:pt idx="163286">
                  <c:v>378.29370159373701</c:v>
                </c:pt>
                <c:pt idx="163287">
                  <c:v>378.29601834901098</c:v>
                </c:pt>
                <c:pt idx="163288">
                  <c:v>378.29833510428398</c:v>
                </c:pt>
                <c:pt idx="163289">
                  <c:v>378.300651859558</c:v>
                </c:pt>
                <c:pt idx="163290">
                  <c:v>378.302968614831</c:v>
                </c:pt>
                <c:pt idx="163291">
                  <c:v>378.30528537010503</c:v>
                </c:pt>
                <c:pt idx="163292">
                  <c:v>378.30760212537803</c:v>
                </c:pt>
                <c:pt idx="163293">
                  <c:v>378.30991888065199</c:v>
                </c:pt>
                <c:pt idx="163294">
                  <c:v>378.31223563592499</c:v>
                </c:pt>
                <c:pt idx="163295">
                  <c:v>378.31455239119902</c:v>
                </c:pt>
                <c:pt idx="163296">
                  <c:v>378.31686914647202</c:v>
                </c:pt>
                <c:pt idx="163297">
                  <c:v>378.31918590174598</c:v>
                </c:pt>
                <c:pt idx="163298">
                  <c:v>378.32150265701898</c:v>
                </c:pt>
                <c:pt idx="163299">
                  <c:v>378.32381941229301</c:v>
                </c:pt>
                <c:pt idx="163300">
                  <c:v>378.32613616756601</c:v>
                </c:pt>
                <c:pt idx="163301">
                  <c:v>378.32845292283997</c:v>
                </c:pt>
                <c:pt idx="163302">
                  <c:v>378.33076967811297</c:v>
                </c:pt>
                <c:pt idx="163303">
                  <c:v>378.333086433387</c:v>
                </c:pt>
                <c:pt idx="163304">
                  <c:v>378.33540318866</c:v>
                </c:pt>
                <c:pt idx="163305">
                  <c:v>378.33771994393402</c:v>
                </c:pt>
                <c:pt idx="163306">
                  <c:v>378.34003669920799</c:v>
                </c:pt>
                <c:pt idx="163307">
                  <c:v>378.34235345448099</c:v>
                </c:pt>
                <c:pt idx="163308">
                  <c:v>378.34467020975501</c:v>
                </c:pt>
                <c:pt idx="163309">
                  <c:v>378.34698696502801</c:v>
                </c:pt>
                <c:pt idx="163310">
                  <c:v>378.34930372030198</c:v>
                </c:pt>
                <c:pt idx="163311">
                  <c:v>378.35162047557498</c:v>
                </c:pt>
                <c:pt idx="163312">
                  <c:v>378.353937230849</c:v>
                </c:pt>
                <c:pt idx="163313">
                  <c:v>378.356253986122</c:v>
                </c:pt>
                <c:pt idx="163314">
                  <c:v>378.35857074139602</c:v>
                </c:pt>
                <c:pt idx="163315">
                  <c:v>378.36088749666902</c:v>
                </c:pt>
                <c:pt idx="163316">
                  <c:v>378.36320425194299</c:v>
                </c:pt>
                <c:pt idx="163317">
                  <c:v>378.36552100721599</c:v>
                </c:pt>
                <c:pt idx="163318">
                  <c:v>378.36783776249001</c:v>
                </c:pt>
                <c:pt idx="163319">
                  <c:v>378.37015451776301</c:v>
                </c:pt>
                <c:pt idx="163320">
                  <c:v>378.37247127303698</c:v>
                </c:pt>
                <c:pt idx="163321">
                  <c:v>378.37478802830998</c:v>
                </c:pt>
                <c:pt idx="163322">
                  <c:v>378.377104783584</c:v>
                </c:pt>
                <c:pt idx="163323">
                  <c:v>378.379421538857</c:v>
                </c:pt>
                <c:pt idx="163324">
                  <c:v>378.38173829413103</c:v>
                </c:pt>
                <c:pt idx="163325">
                  <c:v>378.38405504940403</c:v>
                </c:pt>
                <c:pt idx="163326">
                  <c:v>378.38637180467799</c:v>
                </c:pt>
                <c:pt idx="163327">
                  <c:v>378.38868855995099</c:v>
                </c:pt>
                <c:pt idx="163328">
                  <c:v>378.39100531522502</c:v>
                </c:pt>
                <c:pt idx="163329">
                  <c:v>378.39332207049802</c:v>
                </c:pt>
                <c:pt idx="163330">
                  <c:v>378.39563882577198</c:v>
                </c:pt>
                <c:pt idx="163331">
                  <c:v>378.39795558104498</c:v>
                </c:pt>
                <c:pt idx="163332">
                  <c:v>378.40027233631901</c:v>
                </c:pt>
                <c:pt idx="163333">
                  <c:v>378.40258909159201</c:v>
                </c:pt>
                <c:pt idx="163334">
                  <c:v>378.40490584686597</c:v>
                </c:pt>
                <c:pt idx="163335">
                  <c:v>378.40722260213897</c:v>
                </c:pt>
                <c:pt idx="163336">
                  <c:v>378.409539357413</c:v>
                </c:pt>
                <c:pt idx="163337">
                  <c:v>378.411856112686</c:v>
                </c:pt>
                <c:pt idx="163338">
                  <c:v>378.41417286796002</c:v>
                </c:pt>
                <c:pt idx="163339">
                  <c:v>378.41648962323302</c:v>
                </c:pt>
                <c:pt idx="163340">
                  <c:v>378.41880637850699</c:v>
                </c:pt>
                <c:pt idx="163341">
                  <c:v>378.42112313377999</c:v>
                </c:pt>
                <c:pt idx="163342">
                  <c:v>378.42343988905401</c:v>
                </c:pt>
                <c:pt idx="163343">
                  <c:v>378.42575664432701</c:v>
                </c:pt>
                <c:pt idx="163344">
                  <c:v>378.42807339960098</c:v>
                </c:pt>
                <c:pt idx="163345">
                  <c:v>378.43039015487398</c:v>
                </c:pt>
                <c:pt idx="163346">
                  <c:v>378.432706910148</c:v>
                </c:pt>
                <c:pt idx="163347">
                  <c:v>378.435023665421</c:v>
                </c:pt>
                <c:pt idx="163348">
                  <c:v>378.43734042069502</c:v>
                </c:pt>
                <c:pt idx="163349">
                  <c:v>378.43965717596899</c:v>
                </c:pt>
                <c:pt idx="163350">
                  <c:v>378.44197393124199</c:v>
                </c:pt>
                <c:pt idx="163351">
                  <c:v>378.44429068651601</c:v>
                </c:pt>
                <c:pt idx="163352">
                  <c:v>378.44660744178901</c:v>
                </c:pt>
                <c:pt idx="163353">
                  <c:v>378.44892419706298</c:v>
                </c:pt>
                <c:pt idx="163354">
                  <c:v>378.45124095233598</c:v>
                </c:pt>
                <c:pt idx="163355">
                  <c:v>378.45355770761</c:v>
                </c:pt>
                <c:pt idx="163356">
                  <c:v>378.455874462883</c:v>
                </c:pt>
                <c:pt idx="163357">
                  <c:v>378.45819121815703</c:v>
                </c:pt>
                <c:pt idx="163358">
                  <c:v>378.46050797343003</c:v>
                </c:pt>
                <c:pt idx="163359">
                  <c:v>378.46282472870399</c:v>
                </c:pt>
                <c:pt idx="163360">
                  <c:v>378.46514148397699</c:v>
                </c:pt>
                <c:pt idx="163361">
                  <c:v>378.46745823925102</c:v>
                </c:pt>
                <c:pt idx="163362">
                  <c:v>378.46977499452402</c:v>
                </c:pt>
                <c:pt idx="163363">
                  <c:v>378.47209174979798</c:v>
                </c:pt>
                <c:pt idx="163364">
                  <c:v>378.47440850507098</c:v>
                </c:pt>
                <c:pt idx="163365">
                  <c:v>378.47672526034501</c:v>
                </c:pt>
                <c:pt idx="163366">
                  <c:v>378.47904201561801</c:v>
                </c:pt>
                <c:pt idx="163367">
                  <c:v>378.48135877089197</c:v>
                </c:pt>
                <c:pt idx="163368">
                  <c:v>378.48367552616497</c:v>
                </c:pt>
                <c:pt idx="163369">
                  <c:v>378.485992281439</c:v>
                </c:pt>
                <c:pt idx="163370">
                  <c:v>378.488309036712</c:v>
                </c:pt>
                <c:pt idx="163371">
                  <c:v>378.49062579198602</c:v>
                </c:pt>
                <c:pt idx="163372">
                  <c:v>378.49294254725902</c:v>
                </c:pt>
                <c:pt idx="163373">
                  <c:v>378.49525930253299</c:v>
                </c:pt>
                <c:pt idx="163374">
                  <c:v>378.49757605780599</c:v>
                </c:pt>
                <c:pt idx="163375">
                  <c:v>378.49989281308001</c:v>
                </c:pt>
                <c:pt idx="163376">
                  <c:v>378.50220956835301</c:v>
                </c:pt>
                <c:pt idx="163377">
                  <c:v>378.50452632362698</c:v>
                </c:pt>
                <c:pt idx="163378">
                  <c:v>378.50684307889998</c:v>
                </c:pt>
                <c:pt idx="163379">
                  <c:v>378.509159834174</c:v>
                </c:pt>
                <c:pt idx="163380">
                  <c:v>378.511476589447</c:v>
                </c:pt>
                <c:pt idx="163381">
                  <c:v>378.51379334472102</c:v>
                </c:pt>
                <c:pt idx="163382">
                  <c:v>378.51611009999402</c:v>
                </c:pt>
                <c:pt idx="163383">
                  <c:v>378.51842685526799</c:v>
                </c:pt>
                <c:pt idx="163384">
                  <c:v>378.52074361054099</c:v>
                </c:pt>
                <c:pt idx="163385">
                  <c:v>378.52306036581501</c:v>
                </c:pt>
                <c:pt idx="163386">
                  <c:v>378.52537712108801</c:v>
                </c:pt>
                <c:pt idx="163387">
                  <c:v>378.52769387636198</c:v>
                </c:pt>
                <c:pt idx="163388">
                  <c:v>378.53001063163498</c:v>
                </c:pt>
                <c:pt idx="163389">
                  <c:v>378.532327386909</c:v>
                </c:pt>
                <c:pt idx="163390">
                  <c:v>378.534644142182</c:v>
                </c:pt>
                <c:pt idx="163391">
                  <c:v>378.53696089745603</c:v>
                </c:pt>
                <c:pt idx="163392">
                  <c:v>378.53927765272999</c:v>
                </c:pt>
                <c:pt idx="163393">
                  <c:v>378.54159440800299</c:v>
                </c:pt>
                <c:pt idx="163394">
                  <c:v>378.54391116327702</c:v>
                </c:pt>
                <c:pt idx="163395">
                  <c:v>378.54622791855002</c:v>
                </c:pt>
                <c:pt idx="163396">
                  <c:v>378.54854467382398</c:v>
                </c:pt>
                <c:pt idx="163397">
                  <c:v>378.55086142909698</c:v>
                </c:pt>
                <c:pt idx="163398">
                  <c:v>378.55317818437101</c:v>
                </c:pt>
                <c:pt idx="163399">
                  <c:v>378.55549493964401</c:v>
                </c:pt>
                <c:pt idx="163400">
                  <c:v>378.55781169491797</c:v>
                </c:pt>
                <c:pt idx="163401">
                  <c:v>378.56012845019097</c:v>
                </c:pt>
                <c:pt idx="163402">
                  <c:v>378.562445205465</c:v>
                </c:pt>
                <c:pt idx="163403">
                  <c:v>378.564761960738</c:v>
                </c:pt>
                <c:pt idx="163404">
                  <c:v>378.56707871601202</c:v>
                </c:pt>
                <c:pt idx="163405">
                  <c:v>378.56939547128502</c:v>
                </c:pt>
                <c:pt idx="163406">
                  <c:v>378.57171222655899</c:v>
                </c:pt>
                <c:pt idx="163407">
                  <c:v>378.57402898183199</c:v>
                </c:pt>
                <c:pt idx="163408">
                  <c:v>378.57634573710601</c:v>
                </c:pt>
                <c:pt idx="163409">
                  <c:v>378.57866249237901</c:v>
                </c:pt>
                <c:pt idx="163410">
                  <c:v>378.58097924765298</c:v>
                </c:pt>
                <c:pt idx="163411">
                  <c:v>378.58329600292598</c:v>
                </c:pt>
                <c:pt idx="163412">
                  <c:v>378.5856127582</c:v>
                </c:pt>
                <c:pt idx="163413">
                  <c:v>378.587929513473</c:v>
                </c:pt>
                <c:pt idx="163414">
                  <c:v>378.59024626874702</c:v>
                </c:pt>
                <c:pt idx="163415">
                  <c:v>378.59256302402002</c:v>
                </c:pt>
                <c:pt idx="163416">
                  <c:v>378.59487977929399</c:v>
                </c:pt>
                <c:pt idx="163417">
                  <c:v>378.59719653456699</c:v>
                </c:pt>
                <c:pt idx="163418">
                  <c:v>378.59951328984101</c:v>
                </c:pt>
                <c:pt idx="163419">
                  <c:v>378.60183004511401</c:v>
                </c:pt>
                <c:pt idx="163420">
                  <c:v>378.60414680038798</c:v>
                </c:pt>
                <c:pt idx="163421">
                  <c:v>378.60646355566098</c:v>
                </c:pt>
                <c:pt idx="163422">
                  <c:v>378.608780310935</c:v>
                </c:pt>
                <c:pt idx="163423">
                  <c:v>378.611097066208</c:v>
                </c:pt>
                <c:pt idx="163424">
                  <c:v>378.61341382148203</c:v>
                </c:pt>
                <c:pt idx="163425">
                  <c:v>378.61573057675503</c:v>
                </c:pt>
                <c:pt idx="163426">
                  <c:v>378.61804733202899</c:v>
                </c:pt>
                <c:pt idx="163427">
                  <c:v>378.62036408730199</c:v>
                </c:pt>
                <c:pt idx="163428">
                  <c:v>378.62268084257602</c:v>
                </c:pt>
                <c:pt idx="163429">
                  <c:v>378.62499759784902</c:v>
                </c:pt>
                <c:pt idx="163430">
                  <c:v>378.62731435312298</c:v>
                </c:pt>
                <c:pt idx="163431">
                  <c:v>378.62963110839598</c:v>
                </c:pt>
                <c:pt idx="163432">
                  <c:v>378.63194786367001</c:v>
                </c:pt>
                <c:pt idx="163433">
                  <c:v>378.63426461894301</c:v>
                </c:pt>
                <c:pt idx="163434">
                  <c:v>378.63658137421697</c:v>
                </c:pt>
                <c:pt idx="163435">
                  <c:v>378.638898129491</c:v>
                </c:pt>
                <c:pt idx="163436">
                  <c:v>378.641214884764</c:v>
                </c:pt>
                <c:pt idx="163437">
                  <c:v>378.64353164003802</c:v>
                </c:pt>
                <c:pt idx="163438">
                  <c:v>378.64584839531102</c:v>
                </c:pt>
                <c:pt idx="163439">
                  <c:v>378.64816515058499</c:v>
                </c:pt>
                <c:pt idx="163440">
                  <c:v>378.65048190585799</c:v>
                </c:pt>
                <c:pt idx="163441">
                  <c:v>378.65279866113201</c:v>
                </c:pt>
                <c:pt idx="163442">
                  <c:v>378.65511541640501</c:v>
                </c:pt>
                <c:pt idx="163443">
                  <c:v>378.65743217167898</c:v>
                </c:pt>
                <c:pt idx="163444">
                  <c:v>378.65974892695198</c:v>
                </c:pt>
                <c:pt idx="163445">
                  <c:v>378.662065682226</c:v>
                </c:pt>
                <c:pt idx="163446">
                  <c:v>378.664382437499</c:v>
                </c:pt>
                <c:pt idx="163447">
                  <c:v>378.66669919277302</c:v>
                </c:pt>
                <c:pt idx="163448">
                  <c:v>378.66901594804602</c:v>
                </c:pt>
                <c:pt idx="163449">
                  <c:v>378.67133270331999</c:v>
                </c:pt>
                <c:pt idx="163450">
                  <c:v>378.67364945859299</c:v>
                </c:pt>
                <c:pt idx="163451">
                  <c:v>378.67596621386701</c:v>
                </c:pt>
                <c:pt idx="163452">
                  <c:v>378.67828296914001</c:v>
                </c:pt>
                <c:pt idx="163453">
                  <c:v>378.68059972441398</c:v>
                </c:pt>
                <c:pt idx="163454">
                  <c:v>378.68291647968698</c:v>
                </c:pt>
                <c:pt idx="163455">
                  <c:v>378.685233234961</c:v>
                </c:pt>
                <c:pt idx="163456">
                  <c:v>378.687549990234</c:v>
                </c:pt>
                <c:pt idx="163457">
                  <c:v>378.68986674550803</c:v>
                </c:pt>
                <c:pt idx="163458">
                  <c:v>378.69218350078103</c:v>
                </c:pt>
                <c:pt idx="163459">
                  <c:v>378.69450025605499</c:v>
                </c:pt>
                <c:pt idx="163460">
                  <c:v>378.69681701132799</c:v>
                </c:pt>
                <c:pt idx="163461">
                  <c:v>378.69913376660202</c:v>
                </c:pt>
                <c:pt idx="163462">
                  <c:v>378.70145052187502</c:v>
                </c:pt>
                <c:pt idx="163463">
                  <c:v>378.70376727714898</c:v>
                </c:pt>
                <c:pt idx="163464">
                  <c:v>378.70608403242198</c:v>
                </c:pt>
                <c:pt idx="163465">
                  <c:v>378.70840078769601</c:v>
                </c:pt>
                <c:pt idx="163466">
                  <c:v>378.71071754296901</c:v>
                </c:pt>
                <c:pt idx="163467">
                  <c:v>378.71303429824297</c:v>
                </c:pt>
                <c:pt idx="163468">
                  <c:v>378.71535105351597</c:v>
                </c:pt>
                <c:pt idx="163469">
                  <c:v>378.71766780879</c:v>
                </c:pt>
                <c:pt idx="163470">
                  <c:v>378.719984564063</c:v>
                </c:pt>
                <c:pt idx="163471">
                  <c:v>378.72230131933702</c:v>
                </c:pt>
                <c:pt idx="163472">
                  <c:v>378.72461807461002</c:v>
                </c:pt>
                <c:pt idx="163473">
                  <c:v>378.72693482988399</c:v>
                </c:pt>
                <c:pt idx="163474">
                  <c:v>378.72925158515699</c:v>
                </c:pt>
                <c:pt idx="163475">
                  <c:v>378.73156834043101</c:v>
                </c:pt>
                <c:pt idx="163476">
                  <c:v>378.73388509570401</c:v>
                </c:pt>
                <c:pt idx="163477">
                  <c:v>378.73620185097798</c:v>
                </c:pt>
                <c:pt idx="163478">
                  <c:v>378.738518606252</c:v>
                </c:pt>
                <c:pt idx="163479">
                  <c:v>378.740835361525</c:v>
                </c:pt>
                <c:pt idx="163480">
                  <c:v>378.74315211679902</c:v>
                </c:pt>
                <c:pt idx="163481">
                  <c:v>378.74546887207202</c:v>
                </c:pt>
                <c:pt idx="163482">
                  <c:v>378.74778562734599</c:v>
                </c:pt>
                <c:pt idx="163483">
                  <c:v>378.75010238261899</c:v>
                </c:pt>
                <c:pt idx="163484">
                  <c:v>378.75241913789301</c:v>
                </c:pt>
                <c:pt idx="163485">
                  <c:v>378.75473589316601</c:v>
                </c:pt>
                <c:pt idx="163486">
                  <c:v>378.75705264843998</c:v>
                </c:pt>
                <c:pt idx="163487">
                  <c:v>378.75936940371298</c:v>
                </c:pt>
                <c:pt idx="163488">
                  <c:v>378.761686158987</c:v>
                </c:pt>
                <c:pt idx="163489">
                  <c:v>378.76400291426</c:v>
                </c:pt>
                <c:pt idx="163490">
                  <c:v>378.76631966953403</c:v>
                </c:pt>
                <c:pt idx="163491">
                  <c:v>378.76863642480703</c:v>
                </c:pt>
                <c:pt idx="163492">
                  <c:v>378.77095318008099</c:v>
                </c:pt>
                <c:pt idx="163493">
                  <c:v>378.77326993535399</c:v>
                </c:pt>
                <c:pt idx="163494">
                  <c:v>378.77558669062802</c:v>
                </c:pt>
                <c:pt idx="163495">
                  <c:v>378.77790344590102</c:v>
                </c:pt>
                <c:pt idx="163496">
                  <c:v>378.78022020117498</c:v>
                </c:pt>
                <c:pt idx="163497">
                  <c:v>378.78253695644798</c:v>
                </c:pt>
                <c:pt idx="163498">
                  <c:v>378.78485371172201</c:v>
                </c:pt>
                <c:pt idx="163499">
                  <c:v>378.78717046699501</c:v>
                </c:pt>
                <c:pt idx="163500">
                  <c:v>378.78948722226897</c:v>
                </c:pt>
                <c:pt idx="163501">
                  <c:v>378.79180397754197</c:v>
                </c:pt>
                <c:pt idx="163502">
                  <c:v>378.794120732816</c:v>
                </c:pt>
                <c:pt idx="163503">
                  <c:v>378.796437488089</c:v>
                </c:pt>
                <c:pt idx="163504">
                  <c:v>378.79875424336302</c:v>
                </c:pt>
                <c:pt idx="163505">
                  <c:v>378.80107099863602</c:v>
                </c:pt>
                <c:pt idx="163506">
                  <c:v>378.80338775390999</c:v>
                </c:pt>
                <c:pt idx="163507">
                  <c:v>378.80570450918299</c:v>
                </c:pt>
                <c:pt idx="163508">
                  <c:v>378.80802126445701</c:v>
                </c:pt>
                <c:pt idx="163509">
                  <c:v>378.81033801973001</c:v>
                </c:pt>
                <c:pt idx="163510">
                  <c:v>378.81265477500398</c:v>
                </c:pt>
                <c:pt idx="163511">
                  <c:v>378.81497153027698</c:v>
                </c:pt>
                <c:pt idx="163512">
                  <c:v>378.817288285551</c:v>
                </c:pt>
                <c:pt idx="163513">
                  <c:v>378.819605040824</c:v>
                </c:pt>
                <c:pt idx="163514">
                  <c:v>378.82192179609802</c:v>
                </c:pt>
                <c:pt idx="163515">
                  <c:v>378.82423855137102</c:v>
                </c:pt>
                <c:pt idx="163516">
                  <c:v>378.82655530664499</c:v>
                </c:pt>
                <c:pt idx="163517">
                  <c:v>378.82887206191799</c:v>
                </c:pt>
                <c:pt idx="163518">
                  <c:v>378.83118881719201</c:v>
                </c:pt>
                <c:pt idx="163519">
                  <c:v>378.83350557246501</c:v>
                </c:pt>
                <c:pt idx="163520">
                  <c:v>378.83582232773898</c:v>
                </c:pt>
                <c:pt idx="163521">
                  <c:v>378.838139083013</c:v>
                </c:pt>
                <c:pt idx="163522">
                  <c:v>378.840455838286</c:v>
                </c:pt>
                <c:pt idx="163523">
                  <c:v>378.84277259356003</c:v>
                </c:pt>
                <c:pt idx="163524">
                  <c:v>378.84508934883303</c:v>
                </c:pt>
                <c:pt idx="163525">
                  <c:v>378.84740610410699</c:v>
                </c:pt>
                <c:pt idx="163526">
                  <c:v>378.84972285937999</c:v>
                </c:pt>
                <c:pt idx="163527">
                  <c:v>378.85203961465402</c:v>
                </c:pt>
                <c:pt idx="163528">
                  <c:v>378.85435636992702</c:v>
                </c:pt>
                <c:pt idx="163529">
                  <c:v>378.85667312520098</c:v>
                </c:pt>
                <c:pt idx="163530">
                  <c:v>378.85898988047398</c:v>
                </c:pt>
                <c:pt idx="163531">
                  <c:v>378.86130663574801</c:v>
                </c:pt>
                <c:pt idx="163532">
                  <c:v>378.86362339102101</c:v>
                </c:pt>
                <c:pt idx="163533">
                  <c:v>378.86594014629497</c:v>
                </c:pt>
                <c:pt idx="163534">
                  <c:v>378.86825690156797</c:v>
                </c:pt>
                <c:pt idx="163535">
                  <c:v>378.870573656842</c:v>
                </c:pt>
                <c:pt idx="163536">
                  <c:v>378.872890412115</c:v>
                </c:pt>
                <c:pt idx="163537">
                  <c:v>378.87520716738902</c:v>
                </c:pt>
                <c:pt idx="163538">
                  <c:v>378.87752392266202</c:v>
                </c:pt>
                <c:pt idx="163539">
                  <c:v>378.87984067793599</c:v>
                </c:pt>
                <c:pt idx="163540">
                  <c:v>378.88215743320899</c:v>
                </c:pt>
                <c:pt idx="163541">
                  <c:v>378.88447418848301</c:v>
                </c:pt>
                <c:pt idx="163542">
                  <c:v>378.88679094375601</c:v>
                </c:pt>
                <c:pt idx="163543">
                  <c:v>378.88910769902998</c:v>
                </c:pt>
                <c:pt idx="163544">
                  <c:v>378.89142445430298</c:v>
                </c:pt>
                <c:pt idx="163545">
                  <c:v>378.893741209577</c:v>
                </c:pt>
                <c:pt idx="163546">
                  <c:v>378.89605796485</c:v>
                </c:pt>
                <c:pt idx="163547">
                  <c:v>378.89837472012402</c:v>
                </c:pt>
                <c:pt idx="163548">
                  <c:v>378.90069147539702</c:v>
                </c:pt>
                <c:pt idx="163549">
                  <c:v>378.90300823067099</c:v>
                </c:pt>
                <c:pt idx="163550">
                  <c:v>378.90532498594399</c:v>
                </c:pt>
                <c:pt idx="163551">
                  <c:v>378.90764174121801</c:v>
                </c:pt>
                <c:pt idx="163552">
                  <c:v>378.90995849649102</c:v>
                </c:pt>
                <c:pt idx="163553">
                  <c:v>378.91227525176498</c:v>
                </c:pt>
                <c:pt idx="163554">
                  <c:v>378.91459200703798</c:v>
                </c:pt>
                <c:pt idx="163555">
                  <c:v>378.916908762312</c:v>
                </c:pt>
                <c:pt idx="163556">
                  <c:v>378.91922551758501</c:v>
                </c:pt>
                <c:pt idx="163557">
                  <c:v>378.92154227285903</c:v>
                </c:pt>
                <c:pt idx="163558">
                  <c:v>378.92385902813197</c:v>
                </c:pt>
                <c:pt idx="163559">
                  <c:v>378.92617578340599</c:v>
                </c:pt>
                <c:pt idx="163560">
                  <c:v>378.928492538679</c:v>
                </c:pt>
                <c:pt idx="163561">
                  <c:v>378.93080929395302</c:v>
                </c:pt>
                <c:pt idx="163562">
                  <c:v>378.93312604922698</c:v>
                </c:pt>
                <c:pt idx="163563">
                  <c:v>378.93544280449998</c:v>
                </c:pt>
                <c:pt idx="163564">
                  <c:v>378.93775955977401</c:v>
                </c:pt>
                <c:pt idx="163565">
                  <c:v>378.94007631504701</c:v>
                </c:pt>
                <c:pt idx="163566">
                  <c:v>378.94239307032097</c:v>
                </c:pt>
                <c:pt idx="163567">
                  <c:v>378.94470982559397</c:v>
                </c:pt>
                <c:pt idx="163568">
                  <c:v>378.947026580868</c:v>
                </c:pt>
                <c:pt idx="163569">
                  <c:v>378.949343336141</c:v>
                </c:pt>
                <c:pt idx="163570">
                  <c:v>378.95166009141502</c:v>
                </c:pt>
                <c:pt idx="163571">
                  <c:v>378.95397684668802</c:v>
                </c:pt>
                <c:pt idx="163572">
                  <c:v>378.95629360196199</c:v>
                </c:pt>
                <c:pt idx="163573">
                  <c:v>378.95861035723499</c:v>
                </c:pt>
                <c:pt idx="163574">
                  <c:v>378.96092711250901</c:v>
                </c:pt>
                <c:pt idx="163575">
                  <c:v>378.96324386778201</c:v>
                </c:pt>
                <c:pt idx="163576">
                  <c:v>378.96556062305598</c:v>
                </c:pt>
                <c:pt idx="163577">
                  <c:v>378.96787737832898</c:v>
                </c:pt>
                <c:pt idx="163578">
                  <c:v>378.970194133603</c:v>
                </c:pt>
                <c:pt idx="163579">
                  <c:v>378.972510888876</c:v>
                </c:pt>
                <c:pt idx="163580">
                  <c:v>378.97482764415003</c:v>
                </c:pt>
                <c:pt idx="163581">
                  <c:v>378.97714439942303</c:v>
                </c:pt>
                <c:pt idx="163582">
                  <c:v>378.97946115469699</c:v>
                </c:pt>
                <c:pt idx="163583">
                  <c:v>378.98177790996999</c:v>
                </c:pt>
                <c:pt idx="163584">
                  <c:v>378.98409466524402</c:v>
                </c:pt>
                <c:pt idx="163585">
                  <c:v>378.98641142051702</c:v>
                </c:pt>
                <c:pt idx="163586">
                  <c:v>378.98872817579098</c:v>
                </c:pt>
                <c:pt idx="163587">
                  <c:v>378.99104493106398</c:v>
                </c:pt>
                <c:pt idx="163588">
                  <c:v>378.99336168633801</c:v>
                </c:pt>
                <c:pt idx="163589">
                  <c:v>378.99567844161101</c:v>
                </c:pt>
                <c:pt idx="163590">
                  <c:v>378.99799519688497</c:v>
                </c:pt>
                <c:pt idx="163591">
                  <c:v>379.00031195215797</c:v>
                </c:pt>
                <c:pt idx="163592">
                  <c:v>379.002628707432</c:v>
                </c:pt>
                <c:pt idx="163593">
                  <c:v>379.004945462705</c:v>
                </c:pt>
                <c:pt idx="163594">
                  <c:v>379.00726221797902</c:v>
                </c:pt>
                <c:pt idx="163595">
                  <c:v>379.00957897325202</c:v>
                </c:pt>
                <c:pt idx="163596">
                  <c:v>379.01189572852599</c:v>
                </c:pt>
                <c:pt idx="163597">
                  <c:v>379.01421248379899</c:v>
                </c:pt>
                <c:pt idx="163598">
                  <c:v>379.01652923907301</c:v>
                </c:pt>
                <c:pt idx="163599">
                  <c:v>379.01884599434601</c:v>
                </c:pt>
                <c:pt idx="163600">
                  <c:v>379.02116274961998</c:v>
                </c:pt>
                <c:pt idx="163601">
                  <c:v>379.02347950489298</c:v>
                </c:pt>
                <c:pt idx="163602">
                  <c:v>379.025796260167</c:v>
                </c:pt>
                <c:pt idx="163603">
                  <c:v>379.02811301544</c:v>
                </c:pt>
                <c:pt idx="163604">
                  <c:v>379.03042977071402</c:v>
                </c:pt>
                <c:pt idx="163605">
                  <c:v>379.03274652598799</c:v>
                </c:pt>
                <c:pt idx="163606">
                  <c:v>379.03506328126099</c:v>
                </c:pt>
                <c:pt idx="163607">
                  <c:v>379.03738003653501</c:v>
                </c:pt>
                <c:pt idx="163608">
                  <c:v>379.03969679180801</c:v>
                </c:pt>
                <c:pt idx="163609">
                  <c:v>379.04201354708198</c:v>
                </c:pt>
                <c:pt idx="163610">
                  <c:v>379.04433030235498</c:v>
                </c:pt>
                <c:pt idx="163611">
                  <c:v>379.046647057629</c:v>
                </c:pt>
                <c:pt idx="163612">
                  <c:v>379.048963812902</c:v>
                </c:pt>
                <c:pt idx="163613">
                  <c:v>379.05128056817603</c:v>
                </c:pt>
                <c:pt idx="163614">
                  <c:v>379.05359732344903</c:v>
                </c:pt>
                <c:pt idx="163615">
                  <c:v>379.05591407872299</c:v>
                </c:pt>
                <c:pt idx="163616">
                  <c:v>379.05823083399599</c:v>
                </c:pt>
                <c:pt idx="163617">
                  <c:v>379.06054758927002</c:v>
                </c:pt>
                <c:pt idx="163618">
                  <c:v>379.06286434454302</c:v>
                </c:pt>
                <c:pt idx="163619">
                  <c:v>379.06518109981698</c:v>
                </c:pt>
                <c:pt idx="163620">
                  <c:v>379.06749785508998</c:v>
                </c:pt>
                <c:pt idx="163621">
                  <c:v>379.06981461036401</c:v>
                </c:pt>
                <c:pt idx="163622">
                  <c:v>379.07213136563701</c:v>
                </c:pt>
                <c:pt idx="163623">
                  <c:v>379.07444812091097</c:v>
                </c:pt>
                <c:pt idx="163624">
                  <c:v>379.07676487618397</c:v>
                </c:pt>
                <c:pt idx="163625">
                  <c:v>379.079081631458</c:v>
                </c:pt>
                <c:pt idx="163626">
                  <c:v>379.081398386731</c:v>
                </c:pt>
                <c:pt idx="163627">
                  <c:v>379.08371514200502</c:v>
                </c:pt>
                <c:pt idx="163628">
                  <c:v>379.08603189727802</c:v>
                </c:pt>
                <c:pt idx="163629">
                  <c:v>379.08834865255199</c:v>
                </c:pt>
                <c:pt idx="163630">
                  <c:v>379.09066540782499</c:v>
                </c:pt>
                <c:pt idx="163631">
                  <c:v>379.09298216309901</c:v>
                </c:pt>
                <c:pt idx="163632">
                  <c:v>379.09529891837201</c:v>
                </c:pt>
                <c:pt idx="163633">
                  <c:v>379.09761567364598</c:v>
                </c:pt>
                <c:pt idx="163634">
                  <c:v>379.09993242891898</c:v>
                </c:pt>
                <c:pt idx="163635">
                  <c:v>379.102249184193</c:v>
                </c:pt>
                <c:pt idx="163636">
                  <c:v>379.104565939466</c:v>
                </c:pt>
                <c:pt idx="163637">
                  <c:v>379.10688269474002</c:v>
                </c:pt>
                <c:pt idx="163638">
                  <c:v>379.10919945001302</c:v>
                </c:pt>
                <c:pt idx="163639">
                  <c:v>379.11151620528699</c:v>
                </c:pt>
                <c:pt idx="163640">
                  <c:v>379.11383296055999</c:v>
                </c:pt>
                <c:pt idx="163641">
                  <c:v>379.11614971583401</c:v>
                </c:pt>
                <c:pt idx="163642">
                  <c:v>379.11846647110701</c:v>
                </c:pt>
                <c:pt idx="163643">
                  <c:v>379.12078322638098</c:v>
                </c:pt>
                <c:pt idx="163644">
                  <c:v>379.12309998165398</c:v>
                </c:pt>
                <c:pt idx="163645">
                  <c:v>379.125416736928</c:v>
                </c:pt>
                <c:pt idx="163646">
                  <c:v>379.127733492201</c:v>
                </c:pt>
                <c:pt idx="163647">
                  <c:v>379.13005024747503</c:v>
                </c:pt>
                <c:pt idx="163648">
                  <c:v>379.13236700274899</c:v>
                </c:pt>
                <c:pt idx="163649">
                  <c:v>379.13468375802199</c:v>
                </c:pt>
                <c:pt idx="163650">
                  <c:v>379.13700051329602</c:v>
                </c:pt>
                <c:pt idx="163651">
                  <c:v>379.13931726856902</c:v>
                </c:pt>
                <c:pt idx="163652">
                  <c:v>379.14163402384298</c:v>
                </c:pt>
                <c:pt idx="163653">
                  <c:v>379.14395077911598</c:v>
                </c:pt>
                <c:pt idx="163654">
                  <c:v>379.14626753439001</c:v>
                </c:pt>
                <c:pt idx="163655">
                  <c:v>379.14858428966301</c:v>
                </c:pt>
                <c:pt idx="163656">
                  <c:v>379.15090104493697</c:v>
                </c:pt>
                <c:pt idx="163657">
                  <c:v>379.15321780020997</c:v>
                </c:pt>
                <c:pt idx="163658">
                  <c:v>379.155534555484</c:v>
                </c:pt>
                <c:pt idx="163659">
                  <c:v>379.157851310757</c:v>
                </c:pt>
                <c:pt idx="163660">
                  <c:v>379.16016806603102</c:v>
                </c:pt>
                <c:pt idx="163661">
                  <c:v>379.16248482130402</c:v>
                </c:pt>
                <c:pt idx="163662">
                  <c:v>379.16480157657799</c:v>
                </c:pt>
                <c:pt idx="163663">
                  <c:v>379.16711833185099</c:v>
                </c:pt>
                <c:pt idx="163664">
                  <c:v>379.16943508712501</c:v>
                </c:pt>
                <c:pt idx="163665">
                  <c:v>379.17175184239801</c:v>
                </c:pt>
                <c:pt idx="163666">
                  <c:v>379.17406859767198</c:v>
                </c:pt>
                <c:pt idx="163667">
                  <c:v>379.17638535294498</c:v>
                </c:pt>
                <c:pt idx="163668">
                  <c:v>379.178702108219</c:v>
                </c:pt>
                <c:pt idx="163669">
                  <c:v>379.181018863492</c:v>
                </c:pt>
                <c:pt idx="163670">
                  <c:v>379.18333561876602</c:v>
                </c:pt>
                <c:pt idx="163671">
                  <c:v>379.18565237403902</c:v>
                </c:pt>
                <c:pt idx="163672">
                  <c:v>379.18796912931299</c:v>
                </c:pt>
                <c:pt idx="163673">
                  <c:v>379.19028588458599</c:v>
                </c:pt>
                <c:pt idx="163674">
                  <c:v>379.19260263986001</c:v>
                </c:pt>
                <c:pt idx="163675">
                  <c:v>379.19491939513301</c:v>
                </c:pt>
                <c:pt idx="163676">
                  <c:v>379.19723615040698</c:v>
                </c:pt>
                <c:pt idx="163677">
                  <c:v>379.19955290567998</c:v>
                </c:pt>
                <c:pt idx="163678">
                  <c:v>379.201869660954</c:v>
                </c:pt>
                <c:pt idx="163679">
                  <c:v>379.204186416227</c:v>
                </c:pt>
                <c:pt idx="163680">
                  <c:v>379.20650317150103</c:v>
                </c:pt>
                <c:pt idx="163681">
                  <c:v>379.20881992677403</c:v>
                </c:pt>
                <c:pt idx="163682">
                  <c:v>379.21113668204799</c:v>
                </c:pt>
                <c:pt idx="163683">
                  <c:v>379.21345343732099</c:v>
                </c:pt>
                <c:pt idx="163684">
                  <c:v>379.21577019259502</c:v>
                </c:pt>
                <c:pt idx="163685">
                  <c:v>379.21808694786802</c:v>
                </c:pt>
                <c:pt idx="163686">
                  <c:v>379.22040370314198</c:v>
                </c:pt>
                <c:pt idx="163687">
                  <c:v>379.22272045841498</c:v>
                </c:pt>
                <c:pt idx="163688">
                  <c:v>379.22503721368901</c:v>
                </c:pt>
                <c:pt idx="163689">
                  <c:v>379.22735396896201</c:v>
                </c:pt>
                <c:pt idx="163690">
                  <c:v>379.22967072423597</c:v>
                </c:pt>
                <c:pt idx="163691">
                  <c:v>379.23198747951</c:v>
                </c:pt>
                <c:pt idx="163692">
                  <c:v>379.234304234783</c:v>
                </c:pt>
                <c:pt idx="163693">
                  <c:v>379.23662099005702</c:v>
                </c:pt>
                <c:pt idx="163694">
                  <c:v>379.23893774533002</c:v>
                </c:pt>
                <c:pt idx="163695">
                  <c:v>379.24125450060399</c:v>
                </c:pt>
                <c:pt idx="163696">
                  <c:v>379.24357125587699</c:v>
                </c:pt>
                <c:pt idx="163697">
                  <c:v>379.24588801115101</c:v>
                </c:pt>
                <c:pt idx="163698">
                  <c:v>379.24820476642401</c:v>
                </c:pt>
                <c:pt idx="163699">
                  <c:v>379.25052152169798</c:v>
                </c:pt>
                <c:pt idx="163700">
                  <c:v>379.25283827697098</c:v>
                </c:pt>
                <c:pt idx="163701">
                  <c:v>379.255155032245</c:v>
                </c:pt>
                <c:pt idx="163702">
                  <c:v>379.257471787518</c:v>
                </c:pt>
                <c:pt idx="163703">
                  <c:v>379.25978854279202</c:v>
                </c:pt>
                <c:pt idx="163704">
                  <c:v>379.26210529806502</c:v>
                </c:pt>
                <c:pt idx="163705">
                  <c:v>379.26442205333899</c:v>
                </c:pt>
                <c:pt idx="163706">
                  <c:v>379.26673880861199</c:v>
                </c:pt>
                <c:pt idx="163707">
                  <c:v>379.26905556388601</c:v>
                </c:pt>
                <c:pt idx="163708">
                  <c:v>379.27137231915901</c:v>
                </c:pt>
                <c:pt idx="163709">
                  <c:v>379.27368907443298</c:v>
                </c:pt>
                <c:pt idx="163710">
                  <c:v>379.27600582970598</c:v>
                </c:pt>
                <c:pt idx="163711">
                  <c:v>379.27832258498</c:v>
                </c:pt>
                <c:pt idx="163712">
                  <c:v>379.280639340253</c:v>
                </c:pt>
                <c:pt idx="163713">
                  <c:v>379.28295609552703</c:v>
                </c:pt>
                <c:pt idx="163714">
                  <c:v>379.28527285080003</c:v>
                </c:pt>
                <c:pt idx="163715">
                  <c:v>379.28758960607399</c:v>
                </c:pt>
                <c:pt idx="163716">
                  <c:v>379.28990636134699</c:v>
                </c:pt>
                <c:pt idx="163717">
                  <c:v>379.29222311662102</c:v>
                </c:pt>
                <c:pt idx="163718">
                  <c:v>379.29453987189402</c:v>
                </c:pt>
                <c:pt idx="163719">
                  <c:v>379.29685662716798</c:v>
                </c:pt>
                <c:pt idx="163720">
                  <c:v>379.29917338244098</c:v>
                </c:pt>
                <c:pt idx="163721">
                  <c:v>379.30149013771501</c:v>
                </c:pt>
                <c:pt idx="163722">
                  <c:v>379.30380689298801</c:v>
                </c:pt>
                <c:pt idx="163723">
                  <c:v>379.30612364826197</c:v>
                </c:pt>
                <c:pt idx="163724">
                  <c:v>379.30844040353497</c:v>
                </c:pt>
                <c:pt idx="163725">
                  <c:v>379.310757158809</c:v>
                </c:pt>
                <c:pt idx="163726">
                  <c:v>379.313073914082</c:v>
                </c:pt>
                <c:pt idx="163727">
                  <c:v>379.31539066935602</c:v>
                </c:pt>
                <c:pt idx="163728">
                  <c:v>379.31770742462902</c:v>
                </c:pt>
                <c:pt idx="163729">
                  <c:v>379.32002417990299</c:v>
                </c:pt>
                <c:pt idx="163730">
                  <c:v>379.32234093517599</c:v>
                </c:pt>
                <c:pt idx="163731">
                  <c:v>379.32465769045001</c:v>
                </c:pt>
                <c:pt idx="163732">
                  <c:v>379.32697444572301</c:v>
                </c:pt>
                <c:pt idx="163733">
                  <c:v>379.32929120099698</c:v>
                </c:pt>
                <c:pt idx="163734">
                  <c:v>379.331607956271</c:v>
                </c:pt>
                <c:pt idx="163735">
                  <c:v>379.333924711544</c:v>
                </c:pt>
                <c:pt idx="163736">
                  <c:v>379.33624146681802</c:v>
                </c:pt>
                <c:pt idx="163737">
                  <c:v>379.33855822209102</c:v>
                </c:pt>
                <c:pt idx="163738">
                  <c:v>379.34087497736499</c:v>
                </c:pt>
                <c:pt idx="163739">
                  <c:v>379.34319173263799</c:v>
                </c:pt>
                <c:pt idx="163740">
                  <c:v>379.34550848791201</c:v>
                </c:pt>
                <c:pt idx="163741">
                  <c:v>379.34782524318501</c:v>
                </c:pt>
                <c:pt idx="163742">
                  <c:v>379.35014199845898</c:v>
                </c:pt>
                <c:pt idx="163743">
                  <c:v>379.35245875373198</c:v>
                </c:pt>
                <c:pt idx="163744">
                  <c:v>379.354775509006</c:v>
                </c:pt>
                <c:pt idx="163745">
                  <c:v>379.357092264279</c:v>
                </c:pt>
                <c:pt idx="163746">
                  <c:v>379.35940901955303</c:v>
                </c:pt>
                <c:pt idx="163747">
                  <c:v>379.36172577482603</c:v>
                </c:pt>
                <c:pt idx="163748">
                  <c:v>379.36404253009999</c:v>
                </c:pt>
                <c:pt idx="163749">
                  <c:v>379.36635928537299</c:v>
                </c:pt>
                <c:pt idx="163750">
                  <c:v>379.36867604064702</c:v>
                </c:pt>
                <c:pt idx="163751">
                  <c:v>379.37099279592002</c:v>
                </c:pt>
                <c:pt idx="163752">
                  <c:v>379.37330955119398</c:v>
                </c:pt>
                <c:pt idx="163753">
                  <c:v>379.37562630646698</c:v>
                </c:pt>
                <c:pt idx="163754">
                  <c:v>379.37794306174101</c:v>
                </c:pt>
                <c:pt idx="163755">
                  <c:v>379.38025981701401</c:v>
                </c:pt>
                <c:pt idx="163756">
                  <c:v>379.38257657228797</c:v>
                </c:pt>
                <c:pt idx="163757">
                  <c:v>379.38489332756097</c:v>
                </c:pt>
                <c:pt idx="163758">
                  <c:v>379.387210082835</c:v>
                </c:pt>
                <c:pt idx="163759">
                  <c:v>379.389526838108</c:v>
                </c:pt>
                <c:pt idx="163760">
                  <c:v>379.39184359338202</c:v>
                </c:pt>
                <c:pt idx="163761">
                  <c:v>379.39416034865502</c:v>
                </c:pt>
                <c:pt idx="163762">
                  <c:v>379.39647710392899</c:v>
                </c:pt>
                <c:pt idx="163763">
                  <c:v>379.39879385920199</c:v>
                </c:pt>
                <c:pt idx="163764">
                  <c:v>379.40111061447601</c:v>
                </c:pt>
                <c:pt idx="163765">
                  <c:v>379.40342736974901</c:v>
                </c:pt>
                <c:pt idx="163766">
                  <c:v>379.40574412502298</c:v>
                </c:pt>
                <c:pt idx="163767">
                  <c:v>379.40806088029598</c:v>
                </c:pt>
                <c:pt idx="163768">
                  <c:v>379.41037763557</c:v>
                </c:pt>
                <c:pt idx="163769">
                  <c:v>379.412694390843</c:v>
                </c:pt>
                <c:pt idx="163770">
                  <c:v>379.41501114611702</c:v>
                </c:pt>
                <c:pt idx="163771">
                  <c:v>379.41732790139002</c:v>
                </c:pt>
                <c:pt idx="163772">
                  <c:v>379.41964465666399</c:v>
                </c:pt>
                <c:pt idx="163773">
                  <c:v>379.42196141193699</c:v>
                </c:pt>
                <c:pt idx="163774">
                  <c:v>379.42427816721101</c:v>
                </c:pt>
                <c:pt idx="163775">
                  <c:v>379.42659492248401</c:v>
                </c:pt>
                <c:pt idx="163776">
                  <c:v>379.42891167775798</c:v>
                </c:pt>
                <c:pt idx="163777">
                  <c:v>379.431228433032</c:v>
                </c:pt>
                <c:pt idx="163778">
                  <c:v>379.433545188305</c:v>
                </c:pt>
                <c:pt idx="163779">
                  <c:v>379.43586194357903</c:v>
                </c:pt>
                <c:pt idx="163780">
                  <c:v>379.43817869885203</c:v>
                </c:pt>
                <c:pt idx="163781">
                  <c:v>379.44049545412599</c:v>
                </c:pt>
                <c:pt idx="163782">
                  <c:v>379.44281220939899</c:v>
                </c:pt>
                <c:pt idx="163783">
                  <c:v>379.44512896467302</c:v>
                </c:pt>
                <c:pt idx="163784">
                  <c:v>379.44744571994602</c:v>
                </c:pt>
                <c:pt idx="163785">
                  <c:v>379.44976247521998</c:v>
                </c:pt>
                <c:pt idx="163786">
                  <c:v>379.45207923049298</c:v>
                </c:pt>
                <c:pt idx="163787">
                  <c:v>379.45439598576701</c:v>
                </c:pt>
                <c:pt idx="163788">
                  <c:v>379.45671274104001</c:v>
                </c:pt>
                <c:pt idx="163789">
                  <c:v>379.45902949631397</c:v>
                </c:pt>
                <c:pt idx="163790">
                  <c:v>379.46134625158697</c:v>
                </c:pt>
                <c:pt idx="163791">
                  <c:v>379.463663006861</c:v>
                </c:pt>
                <c:pt idx="163792">
                  <c:v>379.465979762134</c:v>
                </c:pt>
                <c:pt idx="163793">
                  <c:v>379.46829651740802</c:v>
                </c:pt>
                <c:pt idx="163794">
                  <c:v>379.47061327268102</c:v>
                </c:pt>
                <c:pt idx="163795">
                  <c:v>379.47293002795499</c:v>
                </c:pt>
                <c:pt idx="163796">
                  <c:v>379.47524678322799</c:v>
                </c:pt>
                <c:pt idx="163797">
                  <c:v>379.47756353850201</c:v>
                </c:pt>
                <c:pt idx="163798">
                  <c:v>379.47988029377501</c:v>
                </c:pt>
                <c:pt idx="163799">
                  <c:v>379.48219704904898</c:v>
                </c:pt>
                <c:pt idx="163800">
                  <c:v>379.48451380432198</c:v>
                </c:pt>
                <c:pt idx="163801">
                  <c:v>379.486830559596</c:v>
                </c:pt>
                <c:pt idx="163802">
                  <c:v>379.489147314869</c:v>
                </c:pt>
                <c:pt idx="163803">
                  <c:v>379.49146407014302</c:v>
                </c:pt>
                <c:pt idx="163804">
                  <c:v>379.49378082541602</c:v>
                </c:pt>
                <c:pt idx="163805">
                  <c:v>379.49609758068999</c:v>
                </c:pt>
                <c:pt idx="163806">
                  <c:v>379.49841433596299</c:v>
                </c:pt>
                <c:pt idx="163807">
                  <c:v>379.50073109123701</c:v>
                </c:pt>
                <c:pt idx="163808">
                  <c:v>379.50304784651001</c:v>
                </c:pt>
                <c:pt idx="163809">
                  <c:v>379.50536460178398</c:v>
                </c:pt>
                <c:pt idx="163810">
                  <c:v>379.50768135705698</c:v>
                </c:pt>
                <c:pt idx="163811">
                  <c:v>379.509998112331</c:v>
                </c:pt>
                <c:pt idx="163812">
                  <c:v>379.512314867604</c:v>
                </c:pt>
                <c:pt idx="163813">
                  <c:v>379.51463162287803</c:v>
                </c:pt>
                <c:pt idx="163814">
                  <c:v>379.51694837815103</c:v>
                </c:pt>
                <c:pt idx="163815">
                  <c:v>379.51926513342499</c:v>
                </c:pt>
                <c:pt idx="163816">
                  <c:v>379.52158188869799</c:v>
                </c:pt>
                <c:pt idx="163817">
                  <c:v>379.52389864397202</c:v>
                </c:pt>
                <c:pt idx="163818">
                  <c:v>379.52621539924598</c:v>
                </c:pt>
                <c:pt idx="163819">
                  <c:v>379.52853215451898</c:v>
                </c:pt>
                <c:pt idx="163820">
                  <c:v>379.53084890979301</c:v>
                </c:pt>
                <c:pt idx="163821">
                  <c:v>379.53316566506601</c:v>
                </c:pt>
                <c:pt idx="163822">
                  <c:v>379.53548242033997</c:v>
                </c:pt>
                <c:pt idx="163823">
                  <c:v>379.53779917561297</c:v>
                </c:pt>
                <c:pt idx="163824">
                  <c:v>379.540115930887</c:v>
                </c:pt>
                <c:pt idx="163825">
                  <c:v>379.54243268616</c:v>
                </c:pt>
                <c:pt idx="163826">
                  <c:v>379.54474944143402</c:v>
                </c:pt>
                <c:pt idx="163827">
                  <c:v>379.54706619670702</c:v>
                </c:pt>
                <c:pt idx="163828">
                  <c:v>379.54938295198099</c:v>
                </c:pt>
                <c:pt idx="163829">
                  <c:v>379.55169970725399</c:v>
                </c:pt>
                <c:pt idx="163830">
                  <c:v>379.55401646252801</c:v>
                </c:pt>
                <c:pt idx="163831">
                  <c:v>379.55633321780101</c:v>
                </c:pt>
                <c:pt idx="163832">
                  <c:v>379.55864997307498</c:v>
                </c:pt>
                <c:pt idx="163833">
                  <c:v>379.56096672834798</c:v>
                </c:pt>
                <c:pt idx="163834">
                  <c:v>379.563283483622</c:v>
                </c:pt>
                <c:pt idx="163835">
                  <c:v>379.565600238895</c:v>
                </c:pt>
                <c:pt idx="163836">
                  <c:v>379.56791699416902</c:v>
                </c:pt>
                <c:pt idx="163837">
                  <c:v>379.57023374944202</c:v>
                </c:pt>
                <c:pt idx="163838">
                  <c:v>379.57255050471599</c:v>
                </c:pt>
                <c:pt idx="163839">
                  <c:v>379.57486725998899</c:v>
                </c:pt>
                <c:pt idx="163840">
                  <c:v>379.57718401526301</c:v>
                </c:pt>
                <c:pt idx="163841">
                  <c:v>379.57950077053601</c:v>
                </c:pt>
                <c:pt idx="163842">
                  <c:v>379.58181752580998</c:v>
                </c:pt>
                <c:pt idx="163843">
                  <c:v>379.58413428108298</c:v>
                </c:pt>
                <c:pt idx="163844">
                  <c:v>379.586451036357</c:v>
                </c:pt>
                <c:pt idx="163845">
                  <c:v>379.58876779163</c:v>
                </c:pt>
                <c:pt idx="163846">
                  <c:v>379.59108454690403</c:v>
                </c:pt>
                <c:pt idx="163847">
                  <c:v>379.59340130217703</c:v>
                </c:pt>
                <c:pt idx="163848">
                  <c:v>379.59571805745099</c:v>
                </c:pt>
                <c:pt idx="163849">
                  <c:v>379.59803481272399</c:v>
                </c:pt>
                <c:pt idx="163850">
                  <c:v>379.60035156799802</c:v>
                </c:pt>
                <c:pt idx="163851">
                  <c:v>379.60266832327102</c:v>
                </c:pt>
                <c:pt idx="163852">
                  <c:v>379.60498507854498</c:v>
                </c:pt>
                <c:pt idx="163853">
                  <c:v>379.60730183381798</c:v>
                </c:pt>
                <c:pt idx="163854">
                  <c:v>379.60961858909201</c:v>
                </c:pt>
                <c:pt idx="163855">
                  <c:v>379.61193534436501</c:v>
                </c:pt>
                <c:pt idx="163856">
                  <c:v>379.61425209963897</c:v>
                </c:pt>
                <c:pt idx="163857">
                  <c:v>379.61656885491197</c:v>
                </c:pt>
                <c:pt idx="163858">
                  <c:v>379.618885610186</c:v>
                </c:pt>
                <c:pt idx="163859">
                  <c:v>379.621202365459</c:v>
                </c:pt>
                <c:pt idx="163860">
                  <c:v>379.62351912073302</c:v>
                </c:pt>
                <c:pt idx="163861">
                  <c:v>379.62583587600699</c:v>
                </c:pt>
                <c:pt idx="163862">
                  <c:v>379.62815263127999</c:v>
                </c:pt>
                <c:pt idx="163863">
                  <c:v>379.63046938655401</c:v>
                </c:pt>
                <c:pt idx="163864">
                  <c:v>379.63278614182701</c:v>
                </c:pt>
                <c:pt idx="163865">
                  <c:v>379.63510289710098</c:v>
                </c:pt>
                <c:pt idx="163866">
                  <c:v>379.63741965237398</c:v>
                </c:pt>
                <c:pt idx="163867">
                  <c:v>379.639736407648</c:v>
                </c:pt>
                <c:pt idx="163868">
                  <c:v>379.642053162921</c:v>
                </c:pt>
                <c:pt idx="163869">
                  <c:v>379.64436991819503</c:v>
                </c:pt>
                <c:pt idx="163870">
                  <c:v>379.64668667346803</c:v>
                </c:pt>
                <c:pt idx="163871">
                  <c:v>379.64900342874199</c:v>
                </c:pt>
                <c:pt idx="163872">
                  <c:v>379.65132018401499</c:v>
                </c:pt>
                <c:pt idx="163873">
                  <c:v>379.65363693928902</c:v>
                </c:pt>
                <c:pt idx="163874">
                  <c:v>379.65595369456202</c:v>
                </c:pt>
                <c:pt idx="163875">
                  <c:v>379.65827044983598</c:v>
                </c:pt>
                <c:pt idx="163876">
                  <c:v>379.66058720510898</c:v>
                </c:pt>
                <c:pt idx="163877">
                  <c:v>379.66290396038301</c:v>
                </c:pt>
                <c:pt idx="163878">
                  <c:v>379.66522071565601</c:v>
                </c:pt>
                <c:pt idx="163879">
                  <c:v>379.66753747092997</c:v>
                </c:pt>
                <c:pt idx="163880">
                  <c:v>379.66985422620297</c:v>
                </c:pt>
                <c:pt idx="163881">
                  <c:v>379.672170981477</c:v>
                </c:pt>
                <c:pt idx="163882">
                  <c:v>379.67448773675</c:v>
                </c:pt>
                <c:pt idx="163883">
                  <c:v>379.67680449202402</c:v>
                </c:pt>
                <c:pt idx="163884">
                  <c:v>379.67912124729702</c:v>
                </c:pt>
                <c:pt idx="163885">
                  <c:v>379.68143800257099</c:v>
                </c:pt>
                <c:pt idx="163886">
                  <c:v>379.68375475784399</c:v>
                </c:pt>
                <c:pt idx="163887">
                  <c:v>379.68607151311801</c:v>
                </c:pt>
                <c:pt idx="163888">
                  <c:v>379.68838826839101</c:v>
                </c:pt>
                <c:pt idx="163889">
                  <c:v>379.69070502366498</c:v>
                </c:pt>
                <c:pt idx="163890">
                  <c:v>379.69302177893798</c:v>
                </c:pt>
                <c:pt idx="163891">
                  <c:v>379.695338534212</c:v>
                </c:pt>
                <c:pt idx="163892">
                  <c:v>379.697655289485</c:v>
                </c:pt>
                <c:pt idx="163893">
                  <c:v>379.69997204475902</c:v>
                </c:pt>
                <c:pt idx="163894">
                  <c:v>379.70228880003202</c:v>
                </c:pt>
                <c:pt idx="163895">
                  <c:v>379.70460555530599</c:v>
                </c:pt>
                <c:pt idx="163896">
                  <c:v>379.70692231057899</c:v>
                </c:pt>
                <c:pt idx="163897">
                  <c:v>379.70923906585301</c:v>
                </c:pt>
                <c:pt idx="163898">
                  <c:v>379.71155582112601</c:v>
                </c:pt>
                <c:pt idx="163899">
                  <c:v>379.71387257639998</c:v>
                </c:pt>
                <c:pt idx="163900">
                  <c:v>379.71618933167298</c:v>
                </c:pt>
                <c:pt idx="163901">
                  <c:v>379.718506086947</c:v>
                </c:pt>
                <c:pt idx="163902">
                  <c:v>379.72082284222</c:v>
                </c:pt>
                <c:pt idx="163903">
                  <c:v>379.72313959749403</c:v>
                </c:pt>
                <c:pt idx="163904">
                  <c:v>379.72545635276799</c:v>
                </c:pt>
                <c:pt idx="163905">
                  <c:v>379.72777310804099</c:v>
                </c:pt>
                <c:pt idx="163906">
                  <c:v>379.73008986331502</c:v>
                </c:pt>
                <c:pt idx="163907">
                  <c:v>379.73240661858802</c:v>
                </c:pt>
                <c:pt idx="163908">
                  <c:v>379.73472337386198</c:v>
                </c:pt>
                <c:pt idx="163909">
                  <c:v>379.73704012913498</c:v>
                </c:pt>
                <c:pt idx="163910">
                  <c:v>379.73935688440901</c:v>
                </c:pt>
                <c:pt idx="163911">
                  <c:v>379.74167363968201</c:v>
                </c:pt>
                <c:pt idx="163912">
                  <c:v>379.74399039495597</c:v>
                </c:pt>
                <c:pt idx="163913">
                  <c:v>379.74630715022897</c:v>
                </c:pt>
                <c:pt idx="163914">
                  <c:v>379.748623905503</c:v>
                </c:pt>
                <c:pt idx="163915">
                  <c:v>379.750940660776</c:v>
                </c:pt>
                <c:pt idx="163916">
                  <c:v>379.75325741605002</c:v>
                </c:pt>
                <c:pt idx="163917">
                  <c:v>379.75557417132302</c:v>
                </c:pt>
                <c:pt idx="163918">
                  <c:v>379.75789092659699</c:v>
                </c:pt>
                <c:pt idx="163919">
                  <c:v>379.76020768186999</c:v>
                </c:pt>
                <c:pt idx="163920">
                  <c:v>379.76252443714401</c:v>
                </c:pt>
                <c:pt idx="163921">
                  <c:v>379.76484119241701</c:v>
                </c:pt>
                <c:pt idx="163922">
                  <c:v>379.76715794769098</c:v>
                </c:pt>
                <c:pt idx="163923">
                  <c:v>379.76947470296398</c:v>
                </c:pt>
                <c:pt idx="163924">
                  <c:v>379.771791458238</c:v>
                </c:pt>
                <c:pt idx="163925">
                  <c:v>379.774108213511</c:v>
                </c:pt>
                <c:pt idx="163926">
                  <c:v>379.77642496878502</c:v>
                </c:pt>
                <c:pt idx="163927">
                  <c:v>379.77874172405802</c:v>
                </c:pt>
                <c:pt idx="163928">
                  <c:v>379.78105847933199</c:v>
                </c:pt>
                <c:pt idx="163929">
                  <c:v>379.78337523460499</c:v>
                </c:pt>
                <c:pt idx="163930">
                  <c:v>379.78569198987901</c:v>
                </c:pt>
                <c:pt idx="163931">
                  <c:v>379.78800874515201</c:v>
                </c:pt>
                <c:pt idx="163932">
                  <c:v>379.79032550042598</c:v>
                </c:pt>
                <c:pt idx="163933">
                  <c:v>379.79264225569898</c:v>
                </c:pt>
                <c:pt idx="163934">
                  <c:v>379.794959010973</c:v>
                </c:pt>
                <c:pt idx="163935">
                  <c:v>379.797275766246</c:v>
                </c:pt>
                <c:pt idx="163936">
                  <c:v>379.79959252152003</c:v>
                </c:pt>
                <c:pt idx="163937">
                  <c:v>379.80190927679303</c:v>
                </c:pt>
                <c:pt idx="163938">
                  <c:v>379.80422603206699</c:v>
                </c:pt>
                <c:pt idx="163939">
                  <c:v>379.80654278733999</c:v>
                </c:pt>
                <c:pt idx="163940">
                  <c:v>379.80885954261402</c:v>
                </c:pt>
                <c:pt idx="163941">
                  <c:v>379.81117629788702</c:v>
                </c:pt>
                <c:pt idx="163942">
                  <c:v>379.81349305316098</c:v>
                </c:pt>
                <c:pt idx="163943">
                  <c:v>379.81580980843398</c:v>
                </c:pt>
                <c:pt idx="163944">
                  <c:v>379.81812656370801</c:v>
                </c:pt>
                <c:pt idx="163945">
                  <c:v>379.82044331898101</c:v>
                </c:pt>
                <c:pt idx="163946">
                  <c:v>379.82276007425497</c:v>
                </c:pt>
                <c:pt idx="163947">
                  <c:v>379.825076829529</c:v>
                </c:pt>
                <c:pt idx="163948">
                  <c:v>379.827393584802</c:v>
                </c:pt>
                <c:pt idx="163949">
                  <c:v>379.82971034007602</c:v>
                </c:pt>
                <c:pt idx="163950">
                  <c:v>379.83202709534902</c:v>
                </c:pt>
                <c:pt idx="163951">
                  <c:v>379.83434385062299</c:v>
                </c:pt>
                <c:pt idx="163952">
                  <c:v>379.83666060589599</c:v>
                </c:pt>
                <c:pt idx="163953">
                  <c:v>379.83897736117001</c:v>
                </c:pt>
                <c:pt idx="163954">
                  <c:v>379.84129411644301</c:v>
                </c:pt>
                <c:pt idx="163955">
                  <c:v>379.84361087171698</c:v>
                </c:pt>
                <c:pt idx="163956">
                  <c:v>379.84592762698998</c:v>
                </c:pt>
                <c:pt idx="163957">
                  <c:v>379.848244382264</c:v>
                </c:pt>
                <c:pt idx="163958">
                  <c:v>379.850561137537</c:v>
                </c:pt>
                <c:pt idx="163959">
                  <c:v>379.85287789281102</c:v>
                </c:pt>
                <c:pt idx="163960">
                  <c:v>379.85519464808402</c:v>
                </c:pt>
                <c:pt idx="163961">
                  <c:v>379.85751140335799</c:v>
                </c:pt>
                <c:pt idx="163962">
                  <c:v>379.85982815863099</c:v>
                </c:pt>
                <c:pt idx="163963">
                  <c:v>379.86214491390501</c:v>
                </c:pt>
                <c:pt idx="163964">
                  <c:v>379.86446166917801</c:v>
                </c:pt>
                <c:pt idx="163965">
                  <c:v>379.86677842445198</c:v>
                </c:pt>
                <c:pt idx="163966">
                  <c:v>379.86909517972498</c:v>
                </c:pt>
                <c:pt idx="163967">
                  <c:v>379.871411934999</c:v>
                </c:pt>
                <c:pt idx="163968">
                  <c:v>379.873728690272</c:v>
                </c:pt>
                <c:pt idx="163969">
                  <c:v>379.87604544554603</c:v>
                </c:pt>
                <c:pt idx="163970">
                  <c:v>379.87836220081903</c:v>
                </c:pt>
                <c:pt idx="163971">
                  <c:v>379.88067895609299</c:v>
                </c:pt>
                <c:pt idx="163972">
                  <c:v>379.88299571136599</c:v>
                </c:pt>
                <c:pt idx="163973">
                  <c:v>379.88531246664002</c:v>
                </c:pt>
                <c:pt idx="163974">
                  <c:v>379.88762922191302</c:v>
                </c:pt>
                <c:pt idx="163975">
                  <c:v>379.88994597718698</c:v>
                </c:pt>
                <c:pt idx="163976">
                  <c:v>379.89226273245998</c:v>
                </c:pt>
                <c:pt idx="163977">
                  <c:v>379.89457948773401</c:v>
                </c:pt>
                <c:pt idx="163978">
                  <c:v>379.89689624300701</c:v>
                </c:pt>
                <c:pt idx="163979">
                  <c:v>379.89921299828097</c:v>
                </c:pt>
                <c:pt idx="163980">
                  <c:v>379.90152975355397</c:v>
                </c:pt>
                <c:pt idx="163981">
                  <c:v>379.903846508828</c:v>
                </c:pt>
                <c:pt idx="163982">
                  <c:v>379.906163264101</c:v>
                </c:pt>
                <c:pt idx="163983">
                  <c:v>379.90848001937502</c:v>
                </c:pt>
                <c:pt idx="163984">
                  <c:v>379.91079677464802</c:v>
                </c:pt>
                <c:pt idx="163985">
                  <c:v>379.91311352992199</c:v>
                </c:pt>
                <c:pt idx="163986">
                  <c:v>379.91543028519499</c:v>
                </c:pt>
                <c:pt idx="163987">
                  <c:v>379.91774704046901</c:v>
                </c:pt>
                <c:pt idx="163988">
                  <c:v>379.92006379574201</c:v>
                </c:pt>
                <c:pt idx="163989">
                  <c:v>379.92238055101598</c:v>
                </c:pt>
                <c:pt idx="163990">
                  <c:v>379.92469730629</c:v>
                </c:pt>
                <c:pt idx="163991">
                  <c:v>379.927014061563</c:v>
                </c:pt>
                <c:pt idx="163992">
                  <c:v>379.92933081683702</c:v>
                </c:pt>
                <c:pt idx="163993">
                  <c:v>379.93164757211002</c:v>
                </c:pt>
                <c:pt idx="163994">
                  <c:v>379.93396432738399</c:v>
                </c:pt>
                <c:pt idx="163995">
                  <c:v>379.93628108265699</c:v>
                </c:pt>
                <c:pt idx="163996">
                  <c:v>379.93859783793101</c:v>
                </c:pt>
                <c:pt idx="163997">
                  <c:v>379.94091459320401</c:v>
                </c:pt>
                <c:pt idx="163998">
                  <c:v>379.94323134847798</c:v>
                </c:pt>
                <c:pt idx="163999">
                  <c:v>379.94554810375098</c:v>
                </c:pt>
                <c:pt idx="164000">
                  <c:v>379.947864859025</c:v>
                </c:pt>
                <c:pt idx="164001">
                  <c:v>379.950181614298</c:v>
                </c:pt>
                <c:pt idx="164002">
                  <c:v>379.95249836957203</c:v>
                </c:pt>
                <c:pt idx="164003">
                  <c:v>379.95481512484503</c:v>
                </c:pt>
                <c:pt idx="164004">
                  <c:v>379.95713188011899</c:v>
                </c:pt>
                <c:pt idx="164005">
                  <c:v>379.95944863539199</c:v>
                </c:pt>
                <c:pt idx="164006">
                  <c:v>379.96176539066602</c:v>
                </c:pt>
                <c:pt idx="164007">
                  <c:v>379.96408214593902</c:v>
                </c:pt>
                <c:pt idx="164008">
                  <c:v>379.96639890121298</c:v>
                </c:pt>
                <c:pt idx="164009">
                  <c:v>379.96871565648598</c:v>
                </c:pt>
                <c:pt idx="164010">
                  <c:v>379.97103241176001</c:v>
                </c:pt>
                <c:pt idx="164011">
                  <c:v>379.97334916703301</c:v>
                </c:pt>
                <c:pt idx="164012">
                  <c:v>379.97566592230697</c:v>
                </c:pt>
                <c:pt idx="164013">
                  <c:v>379.97798267757997</c:v>
                </c:pt>
                <c:pt idx="164014">
                  <c:v>379.980299432854</c:v>
                </c:pt>
                <c:pt idx="164015">
                  <c:v>379.982616188127</c:v>
                </c:pt>
                <c:pt idx="164016">
                  <c:v>379.98493294340102</c:v>
                </c:pt>
                <c:pt idx="164017">
                  <c:v>379.98724969867402</c:v>
                </c:pt>
                <c:pt idx="164018">
                  <c:v>379.98956645394799</c:v>
                </c:pt>
                <c:pt idx="164019">
                  <c:v>379.99188320922099</c:v>
                </c:pt>
                <c:pt idx="164020">
                  <c:v>379.99419996449501</c:v>
                </c:pt>
                <c:pt idx="164021">
                  <c:v>379.99651671976801</c:v>
                </c:pt>
                <c:pt idx="164022">
                  <c:v>379.99883347504198</c:v>
                </c:pt>
                <c:pt idx="164023">
                  <c:v>380.00115023031498</c:v>
                </c:pt>
                <c:pt idx="164024">
                  <c:v>380.003466985589</c:v>
                </c:pt>
                <c:pt idx="164025">
                  <c:v>380.005783740862</c:v>
                </c:pt>
                <c:pt idx="164026">
                  <c:v>380.00810049613602</c:v>
                </c:pt>
                <c:pt idx="164027">
                  <c:v>380.01041725140902</c:v>
                </c:pt>
                <c:pt idx="164028">
                  <c:v>380.01273400668299</c:v>
                </c:pt>
                <c:pt idx="164029">
                  <c:v>380.01505076195599</c:v>
                </c:pt>
                <c:pt idx="164030">
                  <c:v>380.01736751723001</c:v>
                </c:pt>
                <c:pt idx="164031">
                  <c:v>380.01968427250301</c:v>
                </c:pt>
                <c:pt idx="164032">
                  <c:v>380.02200102777698</c:v>
                </c:pt>
                <c:pt idx="164033">
                  <c:v>380.024317783051</c:v>
                </c:pt>
                <c:pt idx="164034">
                  <c:v>380.026634538324</c:v>
                </c:pt>
                <c:pt idx="164035">
                  <c:v>380.02895129359803</c:v>
                </c:pt>
                <c:pt idx="164036">
                  <c:v>380.03126804887103</c:v>
                </c:pt>
                <c:pt idx="164037">
                  <c:v>380.03358480414499</c:v>
                </c:pt>
                <c:pt idx="164038">
                  <c:v>380.03590155941799</c:v>
                </c:pt>
                <c:pt idx="164039">
                  <c:v>380.03821831469202</c:v>
                </c:pt>
                <c:pt idx="164040">
                  <c:v>380.04053506996502</c:v>
                </c:pt>
                <c:pt idx="164041">
                  <c:v>380.04285182523898</c:v>
                </c:pt>
                <c:pt idx="164042">
                  <c:v>380.04516858051198</c:v>
                </c:pt>
                <c:pt idx="164043">
                  <c:v>380.04748533578601</c:v>
                </c:pt>
                <c:pt idx="164044">
                  <c:v>380.04980209105901</c:v>
                </c:pt>
                <c:pt idx="164045">
                  <c:v>380.05211884633297</c:v>
                </c:pt>
                <c:pt idx="164046">
                  <c:v>380.05443560160597</c:v>
                </c:pt>
                <c:pt idx="164047">
                  <c:v>380.05675235688</c:v>
                </c:pt>
                <c:pt idx="164048">
                  <c:v>380.059069112153</c:v>
                </c:pt>
                <c:pt idx="164049">
                  <c:v>380.06138586742702</c:v>
                </c:pt>
                <c:pt idx="164050">
                  <c:v>380.06370262270002</c:v>
                </c:pt>
                <c:pt idx="164051">
                  <c:v>380.06601937797399</c:v>
                </c:pt>
                <c:pt idx="164052">
                  <c:v>380.06833613324699</c:v>
                </c:pt>
                <c:pt idx="164053">
                  <c:v>380.07065288852101</c:v>
                </c:pt>
                <c:pt idx="164054">
                  <c:v>380.07296964379401</c:v>
                </c:pt>
                <c:pt idx="164055">
                  <c:v>380.07528639906798</c:v>
                </c:pt>
                <c:pt idx="164056">
                  <c:v>380.07760315434098</c:v>
                </c:pt>
                <c:pt idx="164057">
                  <c:v>380.079919909615</c:v>
                </c:pt>
                <c:pt idx="164058">
                  <c:v>380.082236664888</c:v>
                </c:pt>
                <c:pt idx="164059">
                  <c:v>380.08455342016202</c:v>
                </c:pt>
                <c:pt idx="164060">
                  <c:v>380.08687017543502</c:v>
                </c:pt>
                <c:pt idx="164061">
                  <c:v>380.08918693070899</c:v>
                </c:pt>
                <c:pt idx="164062">
                  <c:v>380.09150368598199</c:v>
                </c:pt>
                <c:pt idx="164063">
                  <c:v>380.09382044125601</c:v>
                </c:pt>
                <c:pt idx="164064">
                  <c:v>380.09613719652901</c:v>
                </c:pt>
                <c:pt idx="164065">
                  <c:v>380.09845395180298</c:v>
                </c:pt>
                <c:pt idx="164066">
                  <c:v>380.10077070707598</c:v>
                </c:pt>
                <c:pt idx="164067">
                  <c:v>380.10308746235</c:v>
                </c:pt>
                <c:pt idx="164068">
                  <c:v>380.105404217623</c:v>
                </c:pt>
                <c:pt idx="164069">
                  <c:v>380.10772097289703</c:v>
                </c:pt>
                <c:pt idx="164070">
                  <c:v>380.11003772817003</c:v>
                </c:pt>
                <c:pt idx="164071">
                  <c:v>380.11235448344399</c:v>
                </c:pt>
                <c:pt idx="164072">
                  <c:v>380.11467123871699</c:v>
                </c:pt>
                <c:pt idx="164073">
                  <c:v>380.11698799399102</c:v>
                </c:pt>
                <c:pt idx="164074">
                  <c:v>380.11930474926498</c:v>
                </c:pt>
                <c:pt idx="164075">
                  <c:v>380.12162150453798</c:v>
                </c:pt>
                <c:pt idx="164076">
                  <c:v>380.12393825981201</c:v>
                </c:pt>
                <c:pt idx="164077">
                  <c:v>380.12625501508501</c:v>
                </c:pt>
                <c:pt idx="164078">
                  <c:v>380.12857177035897</c:v>
                </c:pt>
                <c:pt idx="164079">
                  <c:v>380.13088852563197</c:v>
                </c:pt>
                <c:pt idx="164080">
                  <c:v>380.133205280906</c:v>
                </c:pt>
                <c:pt idx="164081">
                  <c:v>380.135522036179</c:v>
                </c:pt>
                <c:pt idx="164082">
                  <c:v>380.13783879145302</c:v>
                </c:pt>
                <c:pt idx="164083">
                  <c:v>380.14015554672602</c:v>
                </c:pt>
                <c:pt idx="164084">
                  <c:v>380.14247230199999</c:v>
                </c:pt>
                <c:pt idx="164085">
                  <c:v>380.14478905727299</c:v>
                </c:pt>
                <c:pt idx="164086">
                  <c:v>380.14710581254701</c:v>
                </c:pt>
                <c:pt idx="164087">
                  <c:v>380.14942256782001</c:v>
                </c:pt>
                <c:pt idx="164088">
                  <c:v>380.15173932309398</c:v>
                </c:pt>
                <c:pt idx="164089">
                  <c:v>380.15405607836698</c:v>
                </c:pt>
                <c:pt idx="164090">
                  <c:v>380.156372833641</c:v>
                </c:pt>
                <c:pt idx="164091">
                  <c:v>380.158689588914</c:v>
                </c:pt>
                <c:pt idx="164092">
                  <c:v>380.16100634418802</c:v>
                </c:pt>
                <c:pt idx="164093">
                  <c:v>380.16332309946102</c:v>
                </c:pt>
                <c:pt idx="164094">
                  <c:v>380.16563985473499</c:v>
                </c:pt>
                <c:pt idx="164095">
                  <c:v>380.16795661000799</c:v>
                </c:pt>
                <c:pt idx="164096">
                  <c:v>380.17027336528201</c:v>
                </c:pt>
                <c:pt idx="164097">
                  <c:v>380.17259012055501</c:v>
                </c:pt>
                <c:pt idx="164098">
                  <c:v>380.17490687582898</c:v>
                </c:pt>
                <c:pt idx="164099">
                  <c:v>380.17722363110198</c:v>
                </c:pt>
                <c:pt idx="164100">
                  <c:v>380.179540386376</c:v>
                </c:pt>
                <c:pt idx="164101">
                  <c:v>380.181857141649</c:v>
                </c:pt>
                <c:pt idx="164102">
                  <c:v>380.18417389692303</c:v>
                </c:pt>
                <c:pt idx="164103">
                  <c:v>380.18649065219603</c:v>
                </c:pt>
                <c:pt idx="164104">
                  <c:v>380.18880740746999</c:v>
                </c:pt>
                <c:pt idx="164105">
                  <c:v>380.19112416274299</c:v>
                </c:pt>
                <c:pt idx="164106">
                  <c:v>380.19344091801702</c:v>
                </c:pt>
                <c:pt idx="164107">
                  <c:v>380.19575767329002</c:v>
                </c:pt>
                <c:pt idx="164108">
                  <c:v>380.19807442856398</c:v>
                </c:pt>
                <c:pt idx="164109">
                  <c:v>380.20039118383698</c:v>
                </c:pt>
                <c:pt idx="164110">
                  <c:v>380.20270793911101</c:v>
                </c:pt>
                <c:pt idx="164111">
                  <c:v>380.20502469438401</c:v>
                </c:pt>
                <c:pt idx="164112">
                  <c:v>380.20734144965797</c:v>
                </c:pt>
                <c:pt idx="164113">
                  <c:v>380.20965820493097</c:v>
                </c:pt>
                <c:pt idx="164114">
                  <c:v>380.211974960205</c:v>
                </c:pt>
                <c:pt idx="164115">
                  <c:v>380.214291715478</c:v>
                </c:pt>
                <c:pt idx="164116">
                  <c:v>380.21660847075202</c:v>
                </c:pt>
                <c:pt idx="164117">
                  <c:v>380.21892522602599</c:v>
                </c:pt>
                <c:pt idx="164118">
                  <c:v>380.22124198129899</c:v>
                </c:pt>
                <c:pt idx="164119">
                  <c:v>380.22355873657301</c:v>
                </c:pt>
                <c:pt idx="164120">
                  <c:v>380.22587549184601</c:v>
                </c:pt>
                <c:pt idx="164121">
                  <c:v>380.22819224711998</c:v>
                </c:pt>
                <c:pt idx="164122">
                  <c:v>380.23050900239298</c:v>
                </c:pt>
                <c:pt idx="164123">
                  <c:v>380.232825757667</c:v>
                </c:pt>
                <c:pt idx="164124">
                  <c:v>380.23514251294</c:v>
                </c:pt>
                <c:pt idx="164125">
                  <c:v>380.23745926821402</c:v>
                </c:pt>
                <c:pt idx="164126">
                  <c:v>380.23977602348702</c:v>
                </c:pt>
                <c:pt idx="164127">
                  <c:v>380.24209277876099</c:v>
                </c:pt>
                <c:pt idx="164128">
                  <c:v>380.24440953403399</c:v>
                </c:pt>
                <c:pt idx="164129">
                  <c:v>380.24672628930801</c:v>
                </c:pt>
                <c:pt idx="164130">
                  <c:v>380.24904304458101</c:v>
                </c:pt>
                <c:pt idx="164131">
                  <c:v>380.25135979985498</c:v>
                </c:pt>
                <c:pt idx="164132">
                  <c:v>380.25367655512798</c:v>
                </c:pt>
                <c:pt idx="164133">
                  <c:v>380.255993310402</c:v>
                </c:pt>
                <c:pt idx="164134">
                  <c:v>380.258310065675</c:v>
                </c:pt>
                <c:pt idx="164135">
                  <c:v>380.26062682094903</c:v>
                </c:pt>
                <c:pt idx="164136">
                  <c:v>380.26294357622203</c:v>
                </c:pt>
                <c:pt idx="164137">
                  <c:v>380.26526033149599</c:v>
                </c:pt>
                <c:pt idx="164138">
                  <c:v>380.26757708676899</c:v>
                </c:pt>
                <c:pt idx="164139">
                  <c:v>380.26989384204302</c:v>
                </c:pt>
                <c:pt idx="164140">
                  <c:v>380.27221059731602</c:v>
                </c:pt>
                <c:pt idx="164141">
                  <c:v>380.27452735258998</c:v>
                </c:pt>
                <c:pt idx="164142">
                  <c:v>380.27684410786298</c:v>
                </c:pt>
                <c:pt idx="164143">
                  <c:v>380.27916086313701</c:v>
                </c:pt>
                <c:pt idx="164144">
                  <c:v>380.28147761841001</c:v>
                </c:pt>
                <c:pt idx="164145">
                  <c:v>380.28379437368397</c:v>
                </c:pt>
                <c:pt idx="164146">
                  <c:v>380.28611112895697</c:v>
                </c:pt>
                <c:pt idx="164147">
                  <c:v>380.288427884231</c:v>
                </c:pt>
                <c:pt idx="164148">
                  <c:v>380.290744639504</c:v>
                </c:pt>
                <c:pt idx="164149">
                  <c:v>380.29306139477802</c:v>
                </c:pt>
                <c:pt idx="164150">
                  <c:v>380.29537815005102</c:v>
                </c:pt>
                <c:pt idx="164151">
                  <c:v>380.29769490532499</c:v>
                </c:pt>
                <c:pt idx="164152">
                  <c:v>380.30001166059799</c:v>
                </c:pt>
                <c:pt idx="164153">
                  <c:v>380.30232841587201</c:v>
                </c:pt>
                <c:pt idx="164154">
                  <c:v>380.30464517114501</c:v>
                </c:pt>
                <c:pt idx="164155">
                  <c:v>380.30696192641898</c:v>
                </c:pt>
                <c:pt idx="164156">
                  <c:v>380.30927868169198</c:v>
                </c:pt>
                <c:pt idx="164157">
                  <c:v>380.311595436966</c:v>
                </c:pt>
                <c:pt idx="164158">
                  <c:v>380.313912192239</c:v>
                </c:pt>
                <c:pt idx="164159">
                  <c:v>380.31622894751303</c:v>
                </c:pt>
                <c:pt idx="164160">
                  <c:v>380.31854570278699</c:v>
                </c:pt>
                <c:pt idx="164161">
                  <c:v>380.32086245805999</c:v>
                </c:pt>
                <c:pt idx="164162">
                  <c:v>380.32317921333402</c:v>
                </c:pt>
                <c:pt idx="164163">
                  <c:v>380.32549596860702</c:v>
                </c:pt>
                <c:pt idx="164164">
                  <c:v>380.32781272388098</c:v>
                </c:pt>
                <c:pt idx="164165">
                  <c:v>380.33012947915398</c:v>
                </c:pt>
                <c:pt idx="164166">
                  <c:v>380.33244623442801</c:v>
                </c:pt>
                <c:pt idx="164167">
                  <c:v>380.33476298970101</c:v>
                </c:pt>
                <c:pt idx="164168">
                  <c:v>380.33707974497497</c:v>
                </c:pt>
                <c:pt idx="164169">
                  <c:v>380.33939650024797</c:v>
                </c:pt>
                <c:pt idx="164170">
                  <c:v>380.341713255522</c:v>
                </c:pt>
                <c:pt idx="164171">
                  <c:v>380.344030010795</c:v>
                </c:pt>
                <c:pt idx="164172">
                  <c:v>380.34634676606902</c:v>
                </c:pt>
                <c:pt idx="164173">
                  <c:v>380.34866352134202</c:v>
                </c:pt>
                <c:pt idx="164174">
                  <c:v>380.35098027661599</c:v>
                </c:pt>
                <c:pt idx="164175">
                  <c:v>380.35329703188899</c:v>
                </c:pt>
                <c:pt idx="164176">
                  <c:v>380.35561378716301</c:v>
                </c:pt>
                <c:pt idx="164177">
                  <c:v>380.35793054243601</c:v>
                </c:pt>
                <c:pt idx="164178">
                  <c:v>380.36024729770998</c:v>
                </c:pt>
                <c:pt idx="164179">
                  <c:v>380.36256405298298</c:v>
                </c:pt>
                <c:pt idx="164180">
                  <c:v>380.364880808257</c:v>
                </c:pt>
                <c:pt idx="164181">
                  <c:v>380.36719756353</c:v>
                </c:pt>
                <c:pt idx="164182">
                  <c:v>380.36951431880402</c:v>
                </c:pt>
                <c:pt idx="164183">
                  <c:v>380.37183107407702</c:v>
                </c:pt>
                <c:pt idx="164184">
                  <c:v>380.37414782935099</c:v>
                </c:pt>
                <c:pt idx="164185">
                  <c:v>380.37646458462399</c:v>
                </c:pt>
                <c:pt idx="164186">
                  <c:v>380.37878133989801</c:v>
                </c:pt>
                <c:pt idx="164187">
                  <c:v>380.38109809517101</c:v>
                </c:pt>
                <c:pt idx="164188">
                  <c:v>380.38341485044498</c:v>
                </c:pt>
                <c:pt idx="164189">
                  <c:v>380.38573160571798</c:v>
                </c:pt>
                <c:pt idx="164190">
                  <c:v>380.388048360992</c:v>
                </c:pt>
                <c:pt idx="164191">
                  <c:v>380.390365116265</c:v>
                </c:pt>
                <c:pt idx="164192">
                  <c:v>380.39268187153903</c:v>
                </c:pt>
                <c:pt idx="164193">
                  <c:v>380.39499862681203</c:v>
                </c:pt>
                <c:pt idx="164194">
                  <c:v>380.39731538208599</c:v>
                </c:pt>
                <c:pt idx="164195">
                  <c:v>380.39963213735899</c:v>
                </c:pt>
                <c:pt idx="164196">
                  <c:v>380.40194889263302</c:v>
                </c:pt>
                <c:pt idx="164197">
                  <c:v>380.40426564790602</c:v>
                </c:pt>
                <c:pt idx="164198">
                  <c:v>380.40658240317998</c:v>
                </c:pt>
                <c:pt idx="164199">
                  <c:v>380.40889915845298</c:v>
                </c:pt>
                <c:pt idx="164200">
                  <c:v>380.41121591372701</c:v>
                </c:pt>
                <c:pt idx="164201">
                  <c:v>380.41353266900001</c:v>
                </c:pt>
                <c:pt idx="164202">
                  <c:v>380.41584942427397</c:v>
                </c:pt>
                <c:pt idx="164203">
                  <c:v>380.418166179548</c:v>
                </c:pt>
                <c:pt idx="164204">
                  <c:v>380.420482934821</c:v>
                </c:pt>
                <c:pt idx="164205">
                  <c:v>380.42279969009502</c:v>
                </c:pt>
                <c:pt idx="164206">
                  <c:v>380.42511644536802</c:v>
                </c:pt>
                <c:pt idx="164207">
                  <c:v>380.42743320064199</c:v>
                </c:pt>
                <c:pt idx="164208">
                  <c:v>380.42974995591499</c:v>
                </c:pt>
                <c:pt idx="164209">
                  <c:v>380.43206671118901</c:v>
                </c:pt>
                <c:pt idx="164210">
                  <c:v>380.43438346646201</c:v>
                </c:pt>
                <c:pt idx="164211">
                  <c:v>380.43670022173598</c:v>
                </c:pt>
                <c:pt idx="164212">
                  <c:v>380.43901697700898</c:v>
                </c:pt>
                <c:pt idx="164213">
                  <c:v>380.441333732283</c:v>
                </c:pt>
                <c:pt idx="164214">
                  <c:v>380.443650487556</c:v>
                </c:pt>
                <c:pt idx="164215">
                  <c:v>380.44596724283002</c:v>
                </c:pt>
                <c:pt idx="164216">
                  <c:v>380.44828399810302</c:v>
                </c:pt>
                <c:pt idx="164217">
                  <c:v>380.45060075337699</c:v>
                </c:pt>
                <c:pt idx="164218">
                  <c:v>380.45291750864999</c:v>
                </c:pt>
                <c:pt idx="164219">
                  <c:v>380.45523426392401</c:v>
                </c:pt>
                <c:pt idx="164220">
                  <c:v>380.45755101919701</c:v>
                </c:pt>
                <c:pt idx="164221">
                  <c:v>380.45986777447098</c:v>
                </c:pt>
                <c:pt idx="164222">
                  <c:v>380.46218452974398</c:v>
                </c:pt>
                <c:pt idx="164223">
                  <c:v>380.464501285018</c:v>
                </c:pt>
                <c:pt idx="164224">
                  <c:v>380.466818040291</c:v>
                </c:pt>
                <c:pt idx="164225">
                  <c:v>380.46913479556503</c:v>
                </c:pt>
                <c:pt idx="164226">
                  <c:v>380.47145155083803</c:v>
                </c:pt>
                <c:pt idx="164227">
                  <c:v>380.47376830611199</c:v>
                </c:pt>
                <c:pt idx="164228">
                  <c:v>380.47608506138499</c:v>
                </c:pt>
                <c:pt idx="164229">
                  <c:v>380.47840181665902</c:v>
                </c:pt>
                <c:pt idx="164230">
                  <c:v>380.48071857193202</c:v>
                </c:pt>
                <c:pt idx="164231">
                  <c:v>380.48303532720598</c:v>
                </c:pt>
                <c:pt idx="164232">
                  <c:v>380.48535208247898</c:v>
                </c:pt>
                <c:pt idx="164233">
                  <c:v>380.48766883775301</c:v>
                </c:pt>
                <c:pt idx="164234">
                  <c:v>380.48998559302601</c:v>
                </c:pt>
                <c:pt idx="164235">
                  <c:v>380.49230234829997</c:v>
                </c:pt>
                <c:pt idx="164236">
                  <c:v>380.49461910357297</c:v>
                </c:pt>
                <c:pt idx="164237">
                  <c:v>380.496935858847</c:v>
                </c:pt>
                <c:pt idx="164238">
                  <c:v>380.49925261412</c:v>
                </c:pt>
                <c:pt idx="164239">
                  <c:v>380.50156936939402</c:v>
                </c:pt>
                <c:pt idx="164240">
                  <c:v>380.50388612466702</c:v>
                </c:pt>
                <c:pt idx="164241">
                  <c:v>380.50620287994099</c:v>
                </c:pt>
                <c:pt idx="164242">
                  <c:v>380.50851963521399</c:v>
                </c:pt>
                <c:pt idx="164243">
                  <c:v>380.51083639048801</c:v>
                </c:pt>
                <c:pt idx="164244">
                  <c:v>380.51315314576101</c:v>
                </c:pt>
                <c:pt idx="164245">
                  <c:v>380.51546990103498</c:v>
                </c:pt>
                <c:pt idx="164246">
                  <c:v>380.517786656309</c:v>
                </c:pt>
                <c:pt idx="164247">
                  <c:v>380.520103411582</c:v>
                </c:pt>
                <c:pt idx="164248">
                  <c:v>380.52242016685602</c:v>
                </c:pt>
                <c:pt idx="164249">
                  <c:v>380.52473692212902</c:v>
                </c:pt>
                <c:pt idx="164250">
                  <c:v>380.52705367740299</c:v>
                </c:pt>
                <c:pt idx="164251">
                  <c:v>380.52937043267599</c:v>
                </c:pt>
                <c:pt idx="164252">
                  <c:v>380.53168718795001</c:v>
                </c:pt>
                <c:pt idx="164253">
                  <c:v>380.53400394322301</c:v>
                </c:pt>
                <c:pt idx="164254">
                  <c:v>380.53632069849698</c:v>
                </c:pt>
                <c:pt idx="164255">
                  <c:v>380.53863745376998</c:v>
                </c:pt>
                <c:pt idx="164256">
                  <c:v>380.540954209044</c:v>
                </c:pt>
                <c:pt idx="164257">
                  <c:v>380.543270964317</c:v>
                </c:pt>
                <c:pt idx="164258">
                  <c:v>380.54558771959103</c:v>
                </c:pt>
                <c:pt idx="164259">
                  <c:v>380.54790447486403</c:v>
                </c:pt>
                <c:pt idx="164260">
                  <c:v>380.55022123013799</c:v>
                </c:pt>
                <c:pt idx="164261">
                  <c:v>380.55253798541099</c:v>
                </c:pt>
                <c:pt idx="164262">
                  <c:v>380.55485474068502</c:v>
                </c:pt>
                <c:pt idx="164263">
                  <c:v>380.55717149595802</c:v>
                </c:pt>
                <c:pt idx="164264">
                  <c:v>380.55948825123198</c:v>
                </c:pt>
                <c:pt idx="164265">
                  <c:v>380.56180500650498</c:v>
                </c:pt>
                <c:pt idx="164266">
                  <c:v>380.56412176177901</c:v>
                </c:pt>
                <c:pt idx="164267">
                  <c:v>380.56643851705201</c:v>
                </c:pt>
                <c:pt idx="164268">
                  <c:v>380.56875527232597</c:v>
                </c:pt>
                <c:pt idx="164269">
                  <c:v>380.57107202759897</c:v>
                </c:pt>
                <c:pt idx="164270">
                  <c:v>380.573388782873</c:v>
                </c:pt>
                <c:pt idx="164271">
                  <c:v>380.575705538146</c:v>
                </c:pt>
                <c:pt idx="164272">
                  <c:v>380.57802229342002</c:v>
                </c:pt>
                <c:pt idx="164273">
                  <c:v>380.58033904869302</c:v>
                </c:pt>
                <c:pt idx="164274">
                  <c:v>380.58265580396699</c:v>
                </c:pt>
                <c:pt idx="164275">
                  <c:v>380.58497255923999</c:v>
                </c:pt>
                <c:pt idx="164276">
                  <c:v>380.58728931451401</c:v>
                </c:pt>
                <c:pt idx="164277">
                  <c:v>380.58960606978701</c:v>
                </c:pt>
                <c:pt idx="164278">
                  <c:v>380.59192282506098</c:v>
                </c:pt>
                <c:pt idx="164279">
                  <c:v>380.59423958033398</c:v>
                </c:pt>
                <c:pt idx="164280">
                  <c:v>380.596556335608</c:v>
                </c:pt>
                <c:pt idx="164281">
                  <c:v>380.598873090881</c:v>
                </c:pt>
                <c:pt idx="164282">
                  <c:v>380.60118984615502</c:v>
                </c:pt>
                <c:pt idx="164283">
                  <c:v>380.60350660142802</c:v>
                </c:pt>
                <c:pt idx="164284">
                  <c:v>380.60582335670199</c:v>
                </c:pt>
                <c:pt idx="164285">
                  <c:v>380.60814011197499</c:v>
                </c:pt>
                <c:pt idx="164286">
                  <c:v>380.61045686724901</c:v>
                </c:pt>
                <c:pt idx="164287">
                  <c:v>380.61277362252201</c:v>
                </c:pt>
                <c:pt idx="164288">
                  <c:v>380.61509037779598</c:v>
                </c:pt>
                <c:pt idx="164289">
                  <c:v>380.61740713307</c:v>
                </c:pt>
                <c:pt idx="164290">
                  <c:v>380.619723888343</c:v>
                </c:pt>
                <c:pt idx="164291">
                  <c:v>380.62204064361703</c:v>
                </c:pt>
                <c:pt idx="164292">
                  <c:v>380.62435739889003</c:v>
                </c:pt>
                <c:pt idx="164293">
                  <c:v>380.62667415416399</c:v>
                </c:pt>
                <c:pt idx="164294">
                  <c:v>380.62899090943699</c:v>
                </c:pt>
                <c:pt idx="164295">
                  <c:v>380.63130766471102</c:v>
                </c:pt>
                <c:pt idx="164296">
                  <c:v>380.63362441998402</c:v>
                </c:pt>
                <c:pt idx="164297">
                  <c:v>380.63594117525798</c:v>
                </c:pt>
                <c:pt idx="164298">
                  <c:v>380.63825793053098</c:v>
                </c:pt>
                <c:pt idx="164299">
                  <c:v>380.64057468580501</c:v>
                </c:pt>
                <c:pt idx="164300">
                  <c:v>380.64289144107801</c:v>
                </c:pt>
                <c:pt idx="164301">
                  <c:v>380.64520819635197</c:v>
                </c:pt>
                <c:pt idx="164302">
                  <c:v>380.64752495162497</c:v>
                </c:pt>
                <c:pt idx="164303">
                  <c:v>380.649841706899</c:v>
                </c:pt>
                <c:pt idx="164304">
                  <c:v>380.652158462172</c:v>
                </c:pt>
                <c:pt idx="164305">
                  <c:v>380.65447521744602</c:v>
                </c:pt>
                <c:pt idx="164306">
                  <c:v>380.65679197271902</c:v>
                </c:pt>
                <c:pt idx="164307">
                  <c:v>380.65910872799299</c:v>
                </c:pt>
                <c:pt idx="164308">
                  <c:v>380.66142548326599</c:v>
                </c:pt>
                <c:pt idx="164309">
                  <c:v>380.66374223854001</c:v>
                </c:pt>
                <c:pt idx="164310">
                  <c:v>380.66605899381301</c:v>
                </c:pt>
                <c:pt idx="164311">
                  <c:v>380.66837574908698</c:v>
                </c:pt>
                <c:pt idx="164312">
                  <c:v>380.67069250435998</c:v>
                </c:pt>
                <c:pt idx="164313">
                  <c:v>380.673009259634</c:v>
                </c:pt>
                <c:pt idx="164314">
                  <c:v>380.675326014907</c:v>
                </c:pt>
                <c:pt idx="164315">
                  <c:v>380.67764277018102</c:v>
                </c:pt>
                <c:pt idx="164316">
                  <c:v>380.67995952545402</c:v>
                </c:pt>
                <c:pt idx="164317">
                  <c:v>380.68227628072799</c:v>
                </c:pt>
                <c:pt idx="164318">
                  <c:v>380.68459303600099</c:v>
                </c:pt>
                <c:pt idx="164319">
                  <c:v>380.68690979127501</c:v>
                </c:pt>
                <c:pt idx="164320">
                  <c:v>380.68922654654801</c:v>
                </c:pt>
                <c:pt idx="164321">
                  <c:v>380.69154330182198</c:v>
                </c:pt>
                <c:pt idx="164322">
                  <c:v>380.69386005709498</c:v>
                </c:pt>
                <c:pt idx="164323">
                  <c:v>380.696176812369</c:v>
                </c:pt>
                <c:pt idx="164324">
                  <c:v>380.698493567642</c:v>
                </c:pt>
                <c:pt idx="164325">
                  <c:v>380.70081032291603</c:v>
                </c:pt>
                <c:pt idx="164326">
                  <c:v>380.70312707818903</c:v>
                </c:pt>
                <c:pt idx="164327">
                  <c:v>380.70544383346299</c:v>
                </c:pt>
                <c:pt idx="164328">
                  <c:v>380.70776058873599</c:v>
                </c:pt>
                <c:pt idx="164329">
                  <c:v>380.71007734401002</c:v>
                </c:pt>
                <c:pt idx="164330">
                  <c:v>380.71239409928398</c:v>
                </c:pt>
                <c:pt idx="164331">
                  <c:v>380.71471085455698</c:v>
                </c:pt>
                <c:pt idx="164332">
                  <c:v>380.71702760983101</c:v>
                </c:pt>
                <c:pt idx="164333">
                  <c:v>380.71934436510401</c:v>
                </c:pt>
                <c:pt idx="164334">
                  <c:v>380.72166112037797</c:v>
                </c:pt>
                <c:pt idx="164335">
                  <c:v>380.72397787565097</c:v>
                </c:pt>
                <c:pt idx="164336">
                  <c:v>380.726294630925</c:v>
                </c:pt>
                <c:pt idx="164337">
                  <c:v>380.728611386198</c:v>
                </c:pt>
                <c:pt idx="164338">
                  <c:v>380.73092814147202</c:v>
                </c:pt>
                <c:pt idx="164339">
                  <c:v>380.73324489674502</c:v>
                </c:pt>
                <c:pt idx="164340">
                  <c:v>380.73556165201899</c:v>
                </c:pt>
                <c:pt idx="164341">
                  <c:v>380.73787840729199</c:v>
                </c:pt>
                <c:pt idx="164342">
                  <c:v>380.74019516256601</c:v>
                </c:pt>
                <c:pt idx="164343">
                  <c:v>380.74251191783901</c:v>
                </c:pt>
                <c:pt idx="164344">
                  <c:v>380.74482867311298</c:v>
                </c:pt>
                <c:pt idx="164345">
                  <c:v>380.74714542838598</c:v>
                </c:pt>
                <c:pt idx="164346">
                  <c:v>380.74946218366</c:v>
                </c:pt>
                <c:pt idx="164347">
                  <c:v>380.751778938933</c:v>
                </c:pt>
                <c:pt idx="164348">
                  <c:v>380.75409569420702</c:v>
                </c:pt>
                <c:pt idx="164349">
                  <c:v>380.75641244948002</c:v>
                </c:pt>
                <c:pt idx="164350">
                  <c:v>380.75872920475399</c:v>
                </c:pt>
                <c:pt idx="164351">
                  <c:v>380.76104596002699</c:v>
                </c:pt>
                <c:pt idx="164352">
                  <c:v>380.76336271530101</c:v>
                </c:pt>
                <c:pt idx="164353">
                  <c:v>380.76567947057401</c:v>
                </c:pt>
                <c:pt idx="164354">
                  <c:v>380.76799622584798</c:v>
                </c:pt>
                <c:pt idx="164355">
                  <c:v>380.77031298112098</c:v>
                </c:pt>
                <c:pt idx="164356">
                  <c:v>380.772629736395</c:v>
                </c:pt>
                <c:pt idx="164357">
                  <c:v>380.774946491668</c:v>
                </c:pt>
                <c:pt idx="164358">
                  <c:v>380.77726324694203</c:v>
                </c:pt>
                <c:pt idx="164359">
                  <c:v>380.77958000221503</c:v>
                </c:pt>
                <c:pt idx="164360">
                  <c:v>380.78189675748899</c:v>
                </c:pt>
                <c:pt idx="164361">
                  <c:v>380.78421351276199</c:v>
                </c:pt>
                <c:pt idx="164362">
                  <c:v>380.78653026803602</c:v>
                </c:pt>
                <c:pt idx="164363">
                  <c:v>380.78884702330902</c:v>
                </c:pt>
                <c:pt idx="164364">
                  <c:v>380.79116377858298</c:v>
                </c:pt>
                <c:pt idx="164365">
                  <c:v>380.79348053385598</c:v>
                </c:pt>
                <c:pt idx="164366">
                  <c:v>380.79579728913001</c:v>
                </c:pt>
                <c:pt idx="164367">
                  <c:v>380.79811404440301</c:v>
                </c:pt>
                <c:pt idx="164368">
                  <c:v>380.80043079967697</c:v>
                </c:pt>
                <c:pt idx="164369">
                  <c:v>380.80274755494997</c:v>
                </c:pt>
                <c:pt idx="164370">
                  <c:v>380.805064310224</c:v>
                </c:pt>
                <c:pt idx="164371">
                  <c:v>380.807381065497</c:v>
                </c:pt>
                <c:pt idx="164372">
                  <c:v>380.80969782077102</c:v>
                </c:pt>
                <c:pt idx="164373">
                  <c:v>380.81201457604499</c:v>
                </c:pt>
                <c:pt idx="164374">
                  <c:v>380.81433133131799</c:v>
                </c:pt>
                <c:pt idx="164375">
                  <c:v>380.81664808659201</c:v>
                </c:pt>
                <c:pt idx="164376">
                  <c:v>380.81896484186501</c:v>
                </c:pt>
                <c:pt idx="164377">
                  <c:v>380.82128159713898</c:v>
                </c:pt>
                <c:pt idx="164378">
                  <c:v>380.82359835241198</c:v>
                </c:pt>
                <c:pt idx="164379">
                  <c:v>380.825915107686</c:v>
                </c:pt>
                <c:pt idx="164380">
                  <c:v>380.828231862959</c:v>
                </c:pt>
                <c:pt idx="164381">
                  <c:v>380.83054861823302</c:v>
                </c:pt>
                <c:pt idx="164382">
                  <c:v>380.83286537350602</c:v>
                </c:pt>
                <c:pt idx="164383">
                  <c:v>380.83518212877999</c:v>
                </c:pt>
                <c:pt idx="164384">
                  <c:v>380.83749888405299</c:v>
                </c:pt>
                <c:pt idx="164385">
                  <c:v>380.83981563932701</c:v>
                </c:pt>
                <c:pt idx="164386">
                  <c:v>380.84213239460001</c:v>
                </c:pt>
                <c:pt idx="164387">
                  <c:v>380.84444914987398</c:v>
                </c:pt>
                <c:pt idx="164388">
                  <c:v>380.84676590514698</c:v>
                </c:pt>
                <c:pt idx="164389">
                  <c:v>380.849082660421</c:v>
                </c:pt>
                <c:pt idx="164390">
                  <c:v>380.851399415694</c:v>
                </c:pt>
                <c:pt idx="164391">
                  <c:v>380.85371617096803</c:v>
                </c:pt>
                <c:pt idx="164392">
                  <c:v>380.85603292624103</c:v>
                </c:pt>
                <c:pt idx="164393">
                  <c:v>380.85834968151499</c:v>
                </c:pt>
                <c:pt idx="164394">
                  <c:v>380.86066643678799</c:v>
                </c:pt>
                <c:pt idx="164395">
                  <c:v>380.86298319206202</c:v>
                </c:pt>
                <c:pt idx="164396">
                  <c:v>380.86529994733502</c:v>
                </c:pt>
                <c:pt idx="164397">
                  <c:v>380.86761670260898</c:v>
                </c:pt>
                <c:pt idx="164398">
                  <c:v>380.86993345788198</c:v>
                </c:pt>
                <c:pt idx="164399">
                  <c:v>380.87225021315601</c:v>
                </c:pt>
                <c:pt idx="164400">
                  <c:v>380.87456696842901</c:v>
                </c:pt>
                <c:pt idx="164401">
                  <c:v>380.87688372370297</c:v>
                </c:pt>
                <c:pt idx="164402">
                  <c:v>380.87920047897597</c:v>
                </c:pt>
                <c:pt idx="164403">
                  <c:v>380.88151723425</c:v>
                </c:pt>
                <c:pt idx="164404">
                  <c:v>380.883833989523</c:v>
                </c:pt>
                <c:pt idx="164405">
                  <c:v>380.88615074479702</c:v>
                </c:pt>
                <c:pt idx="164406">
                  <c:v>380.88846750007002</c:v>
                </c:pt>
                <c:pt idx="164407">
                  <c:v>380.89078425534399</c:v>
                </c:pt>
                <c:pt idx="164408">
                  <c:v>380.89310101061699</c:v>
                </c:pt>
                <c:pt idx="164409">
                  <c:v>380.89541776589101</c:v>
                </c:pt>
                <c:pt idx="164410">
                  <c:v>380.89773452116401</c:v>
                </c:pt>
                <c:pt idx="164411">
                  <c:v>380.90005127643798</c:v>
                </c:pt>
                <c:pt idx="164412">
                  <c:v>380.90236803171098</c:v>
                </c:pt>
                <c:pt idx="164413">
                  <c:v>380.904684786985</c:v>
                </c:pt>
                <c:pt idx="164414">
                  <c:v>380.907001542258</c:v>
                </c:pt>
                <c:pt idx="164415">
                  <c:v>380.90931829753202</c:v>
                </c:pt>
                <c:pt idx="164416">
                  <c:v>380.91163505280599</c:v>
                </c:pt>
                <c:pt idx="164417">
                  <c:v>380.91395180807899</c:v>
                </c:pt>
                <c:pt idx="164418">
                  <c:v>380.91626856335301</c:v>
                </c:pt>
                <c:pt idx="164419">
                  <c:v>380.91858531862601</c:v>
                </c:pt>
                <c:pt idx="164420">
                  <c:v>380.92090207389998</c:v>
                </c:pt>
                <c:pt idx="164421">
                  <c:v>380.92321882917298</c:v>
                </c:pt>
                <c:pt idx="164422">
                  <c:v>380.925535584447</c:v>
                </c:pt>
                <c:pt idx="164423">
                  <c:v>380.92785233972</c:v>
                </c:pt>
                <c:pt idx="164424">
                  <c:v>380.93016909499403</c:v>
                </c:pt>
                <c:pt idx="164425">
                  <c:v>380.93248585026703</c:v>
                </c:pt>
                <c:pt idx="164426">
                  <c:v>380.93480260554099</c:v>
                </c:pt>
                <c:pt idx="164427">
                  <c:v>380.93711936081399</c:v>
                </c:pt>
                <c:pt idx="164428">
                  <c:v>380.93943611608802</c:v>
                </c:pt>
                <c:pt idx="164429">
                  <c:v>380.94175287136102</c:v>
                </c:pt>
                <c:pt idx="164430">
                  <c:v>380.94406962663498</c:v>
                </c:pt>
                <c:pt idx="164431">
                  <c:v>380.94638638190798</c:v>
                </c:pt>
                <c:pt idx="164432">
                  <c:v>380.94870313718201</c:v>
                </c:pt>
                <c:pt idx="164433">
                  <c:v>380.95101989245501</c:v>
                </c:pt>
                <c:pt idx="164434">
                  <c:v>380.95333664772897</c:v>
                </c:pt>
                <c:pt idx="164435">
                  <c:v>380.95565340300197</c:v>
                </c:pt>
                <c:pt idx="164436">
                  <c:v>380.957970158276</c:v>
                </c:pt>
                <c:pt idx="164437">
                  <c:v>380.960286913549</c:v>
                </c:pt>
                <c:pt idx="164438">
                  <c:v>380.96260366882302</c:v>
                </c:pt>
                <c:pt idx="164439">
                  <c:v>380.96492042409602</c:v>
                </c:pt>
                <c:pt idx="164440">
                  <c:v>380.96723717936999</c:v>
                </c:pt>
                <c:pt idx="164441">
                  <c:v>380.96955393464299</c:v>
                </c:pt>
                <c:pt idx="164442">
                  <c:v>380.97187068991701</c:v>
                </c:pt>
                <c:pt idx="164443">
                  <c:v>380.97418744519001</c:v>
                </c:pt>
                <c:pt idx="164444">
                  <c:v>380.97650420046398</c:v>
                </c:pt>
                <c:pt idx="164445">
                  <c:v>380.97882095573698</c:v>
                </c:pt>
                <c:pt idx="164446">
                  <c:v>380.981137711011</c:v>
                </c:pt>
                <c:pt idx="164447">
                  <c:v>380.983454466284</c:v>
                </c:pt>
                <c:pt idx="164448">
                  <c:v>380.98577122155802</c:v>
                </c:pt>
                <c:pt idx="164449">
                  <c:v>380.98808797683103</c:v>
                </c:pt>
                <c:pt idx="164450">
                  <c:v>380.99040473210499</c:v>
                </c:pt>
                <c:pt idx="164451">
                  <c:v>380.99272148737799</c:v>
                </c:pt>
                <c:pt idx="164452">
                  <c:v>380.99503824265202</c:v>
                </c:pt>
                <c:pt idx="164453">
                  <c:v>380.99735499792502</c:v>
                </c:pt>
                <c:pt idx="164454">
                  <c:v>380.99967175319898</c:v>
                </c:pt>
                <c:pt idx="164455">
                  <c:v>381.00198850847198</c:v>
                </c:pt>
                <c:pt idx="164456">
                  <c:v>381.00430526374601</c:v>
                </c:pt>
                <c:pt idx="164457">
                  <c:v>381.00662201901901</c:v>
                </c:pt>
                <c:pt idx="164458">
                  <c:v>381.00893877429297</c:v>
                </c:pt>
                <c:pt idx="164459">
                  <c:v>381.01125552956699</c:v>
                </c:pt>
                <c:pt idx="164460">
                  <c:v>381.01357228484</c:v>
                </c:pt>
                <c:pt idx="164461">
                  <c:v>381.01588904011402</c:v>
                </c:pt>
                <c:pt idx="164462">
                  <c:v>381.01820579538702</c:v>
                </c:pt>
                <c:pt idx="164463">
                  <c:v>381.02052255066098</c:v>
                </c:pt>
                <c:pt idx="164464">
                  <c:v>381.02283930593399</c:v>
                </c:pt>
                <c:pt idx="164465">
                  <c:v>381.02515606120801</c:v>
                </c:pt>
                <c:pt idx="164466">
                  <c:v>381.02747281648101</c:v>
                </c:pt>
                <c:pt idx="164467">
                  <c:v>381.02978957175497</c:v>
                </c:pt>
                <c:pt idx="164468">
                  <c:v>381.03210632702798</c:v>
                </c:pt>
                <c:pt idx="164469">
                  <c:v>381.034423082302</c:v>
                </c:pt>
                <c:pt idx="164470">
                  <c:v>381.036739837575</c:v>
                </c:pt>
                <c:pt idx="164471">
                  <c:v>381.03905659284902</c:v>
                </c:pt>
                <c:pt idx="164472">
                  <c:v>381.04137334812202</c:v>
                </c:pt>
                <c:pt idx="164473">
                  <c:v>381.04369010339599</c:v>
                </c:pt>
                <c:pt idx="164474">
                  <c:v>381.04600685866899</c:v>
                </c:pt>
                <c:pt idx="164475">
                  <c:v>381.04832361394301</c:v>
                </c:pt>
                <c:pt idx="164476">
                  <c:v>381.05064036921601</c:v>
                </c:pt>
                <c:pt idx="164477">
                  <c:v>381.05295712448998</c:v>
                </c:pt>
                <c:pt idx="164478">
                  <c:v>381.05527387976298</c:v>
                </c:pt>
                <c:pt idx="164479">
                  <c:v>381.057590635037</c:v>
                </c:pt>
                <c:pt idx="164480">
                  <c:v>381.05990739031</c:v>
                </c:pt>
                <c:pt idx="164481">
                  <c:v>381.06222414558403</c:v>
                </c:pt>
                <c:pt idx="164482">
                  <c:v>381.06454090085703</c:v>
                </c:pt>
                <c:pt idx="164483">
                  <c:v>381.06685765613099</c:v>
                </c:pt>
                <c:pt idx="164484">
                  <c:v>381.06917441140399</c:v>
                </c:pt>
                <c:pt idx="164485">
                  <c:v>381.07149116667802</c:v>
                </c:pt>
                <c:pt idx="164486">
                  <c:v>381.07380792195102</c:v>
                </c:pt>
                <c:pt idx="164487">
                  <c:v>381.07612467722498</c:v>
                </c:pt>
                <c:pt idx="164488">
                  <c:v>381.07844143249798</c:v>
                </c:pt>
                <c:pt idx="164489">
                  <c:v>381.08075818777201</c:v>
                </c:pt>
                <c:pt idx="164490">
                  <c:v>381.08307494304501</c:v>
                </c:pt>
                <c:pt idx="164491">
                  <c:v>381.08539169831897</c:v>
                </c:pt>
                <c:pt idx="164492">
                  <c:v>381.08770845359197</c:v>
                </c:pt>
                <c:pt idx="164493">
                  <c:v>381.090025208866</c:v>
                </c:pt>
                <c:pt idx="164494">
                  <c:v>381.092341964139</c:v>
                </c:pt>
                <c:pt idx="164495">
                  <c:v>381.09465871941302</c:v>
                </c:pt>
                <c:pt idx="164496">
                  <c:v>381.09697547468602</c:v>
                </c:pt>
                <c:pt idx="164497">
                  <c:v>381.09929222995999</c:v>
                </c:pt>
                <c:pt idx="164498">
                  <c:v>381.10160898523299</c:v>
                </c:pt>
                <c:pt idx="164499">
                  <c:v>381.10392574050701</c:v>
                </c:pt>
                <c:pt idx="164500">
                  <c:v>381.10624249578001</c:v>
                </c:pt>
                <c:pt idx="164501">
                  <c:v>381.10855925105398</c:v>
                </c:pt>
                <c:pt idx="164502">
                  <c:v>381.110876006328</c:v>
                </c:pt>
                <c:pt idx="164503">
                  <c:v>381.113192761601</c:v>
                </c:pt>
                <c:pt idx="164504">
                  <c:v>381.11550951687502</c:v>
                </c:pt>
                <c:pt idx="164505">
                  <c:v>381.11782627214802</c:v>
                </c:pt>
                <c:pt idx="164506">
                  <c:v>381.12014302742199</c:v>
                </c:pt>
                <c:pt idx="164507">
                  <c:v>381.12245978269499</c:v>
                </c:pt>
                <c:pt idx="164508">
                  <c:v>381.12477653796901</c:v>
                </c:pt>
                <c:pt idx="164509">
                  <c:v>381.12709329324201</c:v>
                </c:pt>
                <c:pt idx="164510">
                  <c:v>381.12941004851598</c:v>
                </c:pt>
                <c:pt idx="164511">
                  <c:v>381.13172680378898</c:v>
                </c:pt>
                <c:pt idx="164512">
                  <c:v>381.134043559063</c:v>
                </c:pt>
                <c:pt idx="164513">
                  <c:v>381.136360314336</c:v>
                </c:pt>
                <c:pt idx="164514">
                  <c:v>381.13867706961003</c:v>
                </c:pt>
                <c:pt idx="164515">
                  <c:v>381.14099382488303</c:v>
                </c:pt>
                <c:pt idx="164516">
                  <c:v>381.14331058015699</c:v>
                </c:pt>
                <c:pt idx="164517">
                  <c:v>381.14562733542999</c:v>
                </c:pt>
                <c:pt idx="164518">
                  <c:v>381.14794409070402</c:v>
                </c:pt>
                <c:pt idx="164519">
                  <c:v>381.15026084597702</c:v>
                </c:pt>
                <c:pt idx="164520">
                  <c:v>381.15257760125098</c:v>
                </c:pt>
                <c:pt idx="164521">
                  <c:v>381.15489435652398</c:v>
                </c:pt>
                <c:pt idx="164522">
                  <c:v>381.15721111179801</c:v>
                </c:pt>
                <c:pt idx="164523">
                  <c:v>381.15952786707101</c:v>
                </c:pt>
                <c:pt idx="164524">
                  <c:v>381.16184462234497</c:v>
                </c:pt>
                <c:pt idx="164525">
                  <c:v>381.16416137761797</c:v>
                </c:pt>
                <c:pt idx="164526">
                  <c:v>381.166478132892</c:v>
                </c:pt>
                <c:pt idx="164527">
                  <c:v>381.168794888165</c:v>
                </c:pt>
                <c:pt idx="164528">
                  <c:v>381.17111164343902</c:v>
                </c:pt>
                <c:pt idx="164529">
                  <c:v>381.17342839871202</c:v>
                </c:pt>
                <c:pt idx="164530">
                  <c:v>381.17574515398599</c:v>
                </c:pt>
                <c:pt idx="164531">
                  <c:v>381.17806190925899</c:v>
                </c:pt>
                <c:pt idx="164532">
                  <c:v>381.18037866453301</c:v>
                </c:pt>
                <c:pt idx="164533">
                  <c:v>381.18269541980601</c:v>
                </c:pt>
                <c:pt idx="164534">
                  <c:v>381.18501217507998</c:v>
                </c:pt>
                <c:pt idx="164535">
                  <c:v>381.18732893035298</c:v>
                </c:pt>
                <c:pt idx="164536">
                  <c:v>381.189645685627</c:v>
                </c:pt>
                <c:pt idx="164537">
                  <c:v>381.1919624409</c:v>
                </c:pt>
                <c:pt idx="164538">
                  <c:v>381.19427919617402</c:v>
                </c:pt>
                <c:pt idx="164539">
                  <c:v>381.19659595144702</c:v>
                </c:pt>
                <c:pt idx="164540">
                  <c:v>381.19891270672099</c:v>
                </c:pt>
                <c:pt idx="164541">
                  <c:v>381.20122946199399</c:v>
                </c:pt>
                <c:pt idx="164542">
                  <c:v>381.20354621726801</c:v>
                </c:pt>
                <c:pt idx="164543">
                  <c:v>381.20586297254101</c:v>
                </c:pt>
                <c:pt idx="164544">
                  <c:v>381.20817972781498</c:v>
                </c:pt>
                <c:pt idx="164545">
                  <c:v>381.210496483089</c:v>
                </c:pt>
                <c:pt idx="164546">
                  <c:v>381.212813238362</c:v>
                </c:pt>
                <c:pt idx="164547">
                  <c:v>381.21512999363603</c:v>
                </c:pt>
                <c:pt idx="164548">
                  <c:v>381.21744674890903</c:v>
                </c:pt>
                <c:pt idx="164549">
                  <c:v>381.21976350418299</c:v>
                </c:pt>
                <c:pt idx="164550">
                  <c:v>381.22208025945599</c:v>
                </c:pt>
                <c:pt idx="164551">
                  <c:v>381.22439701473002</c:v>
                </c:pt>
                <c:pt idx="164552">
                  <c:v>381.22671377000302</c:v>
                </c:pt>
                <c:pt idx="164553">
                  <c:v>381.22903052527698</c:v>
                </c:pt>
                <c:pt idx="164554">
                  <c:v>381.23134728054998</c:v>
                </c:pt>
                <c:pt idx="164555">
                  <c:v>381.23366403582401</c:v>
                </c:pt>
                <c:pt idx="164556">
                  <c:v>381.23598079109701</c:v>
                </c:pt>
                <c:pt idx="164557">
                  <c:v>381.23829754637097</c:v>
                </c:pt>
                <c:pt idx="164558">
                  <c:v>381.24061430164397</c:v>
                </c:pt>
                <c:pt idx="164559">
                  <c:v>381.242931056918</c:v>
                </c:pt>
                <c:pt idx="164560">
                  <c:v>381.245247812191</c:v>
                </c:pt>
                <c:pt idx="164561">
                  <c:v>381.24756456746502</c:v>
                </c:pt>
                <c:pt idx="164562">
                  <c:v>381.24988132273802</c:v>
                </c:pt>
                <c:pt idx="164563">
                  <c:v>381.25219807801199</c:v>
                </c:pt>
                <c:pt idx="164564">
                  <c:v>381.25451483328499</c:v>
                </c:pt>
                <c:pt idx="164565">
                  <c:v>381.25683158855901</c:v>
                </c:pt>
                <c:pt idx="164566">
                  <c:v>381.25914834383201</c:v>
                </c:pt>
                <c:pt idx="164567">
                  <c:v>381.26146509910598</c:v>
                </c:pt>
                <c:pt idx="164568">
                  <c:v>381.26378185437898</c:v>
                </c:pt>
                <c:pt idx="164569">
                  <c:v>381.266098609653</c:v>
                </c:pt>
                <c:pt idx="164570">
                  <c:v>381.268415364926</c:v>
                </c:pt>
                <c:pt idx="164571">
                  <c:v>381.27073212020002</c:v>
                </c:pt>
                <c:pt idx="164572">
                  <c:v>381.27304887547302</c:v>
                </c:pt>
                <c:pt idx="164573">
                  <c:v>381.27536563074699</c:v>
                </c:pt>
                <c:pt idx="164574">
                  <c:v>381.27768238601999</c:v>
                </c:pt>
                <c:pt idx="164575">
                  <c:v>381.27999914129401</c:v>
                </c:pt>
                <c:pt idx="164576">
                  <c:v>381.28231589656701</c:v>
                </c:pt>
                <c:pt idx="164577">
                  <c:v>381.28463265184098</c:v>
                </c:pt>
                <c:pt idx="164578">
                  <c:v>381.28694940711398</c:v>
                </c:pt>
                <c:pt idx="164579">
                  <c:v>381.289266162388</c:v>
                </c:pt>
                <c:pt idx="164580">
                  <c:v>381.291582917661</c:v>
                </c:pt>
                <c:pt idx="164581">
                  <c:v>381.29389967293503</c:v>
                </c:pt>
                <c:pt idx="164582">
                  <c:v>381.29621642820803</c:v>
                </c:pt>
                <c:pt idx="164583">
                  <c:v>381.29853318348199</c:v>
                </c:pt>
                <c:pt idx="164584">
                  <c:v>381.30084993875499</c:v>
                </c:pt>
                <c:pt idx="164585">
                  <c:v>381.30316669402902</c:v>
                </c:pt>
                <c:pt idx="164586">
                  <c:v>381.30548344930202</c:v>
                </c:pt>
                <c:pt idx="164587">
                  <c:v>381.30780020457598</c:v>
                </c:pt>
                <c:pt idx="164588">
                  <c:v>381.31011695985001</c:v>
                </c:pt>
                <c:pt idx="164589">
                  <c:v>381.31243371512301</c:v>
                </c:pt>
                <c:pt idx="164590">
                  <c:v>381.31475047039697</c:v>
                </c:pt>
                <c:pt idx="164591">
                  <c:v>381.31706722566997</c:v>
                </c:pt>
                <c:pt idx="164592">
                  <c:v>381.319383980944</c:v>
                </c:pt>
                <c:pt idx="164593">
                  <c:v>381.321700736217</c:v>
                </c:pt>
                <c:pt idx="164594">
                  <c:v>381.32401749149102</c:v>
                </c:pt>
                <c:pt idx="164595">
                  <c:v>381.32633424676402</c:v>
                </c:pt>
                <c:pt idx="164596">
                  <c:v>381.32865100203799</c:v>
                </c:pt>
                <c:pt idx="164597">
                  <c:v>381.33096775731099</c:v>
                </c:pt>
                <c:pt idx="164598">
                  <c:v>381.33328451258501</c:v>
                </c:pt>
                <c:pt idx="164599">
                  <c:v>381.33560126785801</c:v>
                </c:pt>
                <c:pt idx="164600">
                  <c:v>381.33791802313198</c:v>
                </c:pt>
                <c:pt idx="164601">
                  <c:v>381.34023477840498</c:v>
                </c:pt>
                <c:pt idx="164602">
                  <c:v>381.342551533679</c:v>
                </c:pt>
                <c:pt idx="164603">
                  <c:v>381.344868288952</c:v>
                </c:pt>
                <c:pt idx="164604">
                  <c:v>381.34718504422602</c:v>
                </c:pt>
                <c:pt idx="164605">
                  <c:v>381.34950179949902</c:v>
                </c:pt>
                <c:pt idx="164606">
                  <c:v>381.35181855477299</c:v>
                </c:pt>
                <c:pt idx="164607">
                  <c:v>381.35413531004599</c:v>
                </c:pt>
                <c:pt idx="164608">
                  <c:v>381.35645206532001</c:v>
                </c:pt>
                <c:pt idx="164609">
                  <c:v>381.35876882059301</c:v>
                </c:pt>
                <c:pt idx="164610">
                  <c:v>381.36108557586698</c:v>
                </c:pt>
                <c:pt idx="164611">
                  <c:v>381.36340233113998</c:v>
                </c:pt>
                <c:pt idx="164612">
                  <c:v>381.365719086414</c:v>
                </c:pt>
                <c:pt idx="164613">
                  <c:v>381.368035841687</c:v>
                </c:pt>
                <c:pt idx="164614">
                  <c:v>381.37035259696103</c:v>
                </c:pt>
                <c:pt idx="164615">
                  <c:v>381.37266935223403</c:v>
                </c:pt>
                <c:pt idx="164616">
                  <c:v>381.37498610750799</c:v>
                </c:pt>
                <c:pt idx="164617">
                  <c:v>381.37730286278099</c:v>
                </c:pt>
                <c:pt idx="164618">
                  <c:v>381.37961961805502</c:v>
                </c:pt>
                <c:pt idx="164619">
                  <c:v>381.38193637332802</c:v>
                </c:pt>
                <c:pt idx="164620">
                  <c:v>381.38425312860198</c:v>
                </c:pt>
                <c:pt idx="164621">
                  <c:v>381.38656988387498</c:v>
                </c:pt>
                <c:pt idx="164622">
                  <c:v>381.38888663914901</c:v>
                </c:pt>
                <c:pt idx="164623">
                  <c:v>381.39120339442201</c:v>
                </c:pt>
                <c:pt idx="164624">
                  <c:v>381.39352014969597</c:v>
                </c:pt>
                <c:pt idx="164625">
                  <c:v>381.39583690496897</c:v>
                </c:pt>
                <c:pt idx="164626">
                  <c:v>381.398153660243</c:v>
                </c:pt>
                <c:pt idx="164627">
                  <c:v>381.400470415516</c:v>
                </c:pt>
                <c:pt idx="164628">
                  <c:v>381.40278717079002</c:v>
                </c:pt>
                <c:pt idx="164629">
                  <c:v>381.40510392606399</c:v>
                </c:pt>
                <c:pt idx="164630">
                  <c:v>381.40742068133699</c:v>
                </c:pt>
                <c:pt idx="164631">
                  <c:v>381.40973743661101</c:v>
                </c:pt>
                <c:pt idx="164632">
                  <c:v>381.41205419188401</c:v>
                </c:pt>
                <c:pt idx="164633">
                  <c:v>381.41437094715798</c:v>
                </c:pt>
                <c:pt idx="164634">
                  <c:v>381.41668770243098</c:v>
                </c:pt>
                <c:pt idx="164635">
                  <c:v>381.419004457705</c:v>
                </c:pt>
                <c:pt idx="164636">
                  <c:v>381.421321212978</c:v>
                </c:pt>
                <c:pt idx="164637">
                  <c:v>381.42363796825202</c:v>
                </c:pt>
                <c:pt idx="164638">
                  <c:v>381.42595472352502</c:v>
                </c:pt>
                <c:pt idx="164639">
                  <c:v>381.42827147879899</c:v>
                </c:pt>
                <c:pt idx="164640">
                  <c:v>381.43058823407199</c:v>
                </c:pt>
                <c:pt idx="164641">
                  <c:v>381.43290498934601</c:v>
                </c:pt>
                <c:pt idx="164642">
                  <c:v>381.43522174461901</c:v>
                </c:pt>
                <c:pt idx="164643">
                  <c:v>381.43753849989298</c:v>
                </c:pt>
                <c:pt idx="164644">
                  <c:v>381.43985525516598</c:v>
                </c:pt>
                <c:pt idx="164645">
                  <c:v>381.44217201044</c:v>
                </c:pt>
                <c:pt idx="164646">
                  <c:v>381.444488765713</c:v>
                </c:pt>
                <c:pt idx="164647">
                  <c:v>381.44680552098703</c:v>
                </c:pt>
                <c:pt idx="164648">
                  <c:v>381.44912227626003</c:v>
                </c:pt>
                <c:pt idx="164649">
                  <c:v>381.45143903153399</c:v>
                </c:pt>
                <c:pt idx="164650">
                  <c:v>381.45375578680699</c:v>
                </c:pt>
                <c:pt idx="164651">
                  <c:v>381.45607254208102</c:v>
                </c:pt>
                <c:pt idx="164652">
                  <c:v>381.45838929735402</c:v>
                </c:pt>
                <c:pt idx="164653">
                  <c:v>381.46070605262798</c:v>
                </c:pt>
                <c:pt idx="164654">
                  <c:v>381.46302280790098</c:v>
                </c:pt>
                <c:pt idx="164655">
                  <c:v>381.46533956317501</c:v>
                </c:pt>
                <c:pt idx="164656">
                  <c:v>381.46765631844801</c:v>
                </c:pt>
                <c:pt idx="164657">
                  <c:v>381.46997307372197</c:v>
                </c:pt>
                <c:pt idx="164658">
                  <c:v>381.47228982899497</c:v>
                </c:pt>
                <c:pt idx="164659">
                  <c:v>381.474606584269</c:v>
                </c:pt>
                <c:pt idx="164660">
                  <c:v>381.476923339542</c:v>
                </c:pt>
                <c:pt idx="164661">
                  <c:v>381.47924009481602</c:v>
                </c:pt>
                <c:pt idx="164662">
                  <c:v>381.48155685008902</c:v>
                </c:pt>
                <c:pt idx="164663">
                  <c:v>381.48387360536299</c:v>
                </c:pt>
                <c:pt idx="164664">
                  <c:v>381.48619036063599</c:v>
                </c:pt>
                <c:pt idx="164665">
                  <c:v>381.48850711591001</c:v>
                </c:pt>
                <c:pt idx="164666">
                  <c:v>381.49082387118301</c:v>
                </c:pt>
                <c:pt idx="164667">
                  <c:v>381.49314062645698</c:v>
                </c:pt>
                <c:pt idx="164668">
                  <c:v>381.49545738172998</c:v>
                </c:pt>
                <c:pt idx="164669">
                  <c:v>381.497774137004</c:v>
                </c:pt>
                <c:pt idx="164670">
                  <c:v>381.500090892277</c:v>
                </c:pt>
                <c:pt idx="164671">
                  <c:v>381.50240764755102</c:v>
                </c:pt>
                <c:pt idx="164672">
                  <c:v>381.50472440282499</c:v>
                </c:pt>
                <c:pt idx="164673">
                  <c:v>381.50704115809799</c:v>
                </c:pt>
                <c:pt idx="164674">
                  <c:v>381.50935791337201</c:v>
                </c:pt>
                <c:pt idx="164675">
                  <c:v>381.51167466864501</c:v>
                </c:pt>
                <c:pt idx="164676">
                  <c:v>381.51399142391898</c:v>
                </c:pt>
                <c:pt idx="164677">
                  <c:v>381.51630817919198</c:v>
                </c:pt>
                <c:pt idx="164678">
                  <c:v>381.518624934466</c:v>
                </c:pt>
                <c:pt idx="164679">
                  <c:v>381.520941689739</c:v>
                </c:pt>
                <c:pt idx="164680">
                  <c:v>381.52325844501303</c:v>
                </c:pt>
                <c:pt idx="164681">
                  <c:v>381.52557520028603</c:v>
                </c:pt>
                <c:pt idx="164682">
                  <c:v>381.52789195555999</c:v>
                </c:pt>
                <c:pt idx="164683">
                  <c:v>381.53020871083299</c:v>
                </c:pt>
                <c:pt idx="164684">
                  <c:v>381.53252546610702</c:v>
                </c:pt>
                <c:pt idx="164685">
                  <c:v>381.53484222138002</c:v>
                </c:pt>
                <c:pt idx="164686">
                  <c:v>381.53715897665398</c:v>
                </c:pt>
                <c:pt idx="164687">
                  <c:v>381.53947573192698</c:v>
                </c:pt>
                <c:pt idx="164688">
                  <c:v>381.54179248720101</c:v>
                </c:pt>
                <c:pt idx="164689">
                  <c:v>381.54410924247401</c:v>
                </c:pt>
                <c:pt idx="164690">
                  <c:v>381.54642599774797</c:v>
                </c:pt>
                <c:pt idx="164691">
                  <c:v>381.54874275302097</c:v>
                </c:pt>
                <c:pt idx="164692">
                  <c:v>381.551059508295</c:v>
                </c:pt>
                <c:pt idx="164693">
                  <c:v>381.553376263568</c:v>
                </c:pt>
                <c:pt idx="164694">
                  <c:v>381.55569301884202</c:v>
                </c:pt>
                <c:pt idx="164695">
                  <c:v>381.55800977411502</c:v>
                </c:pt>
                <c:pt idx="164696">
                  <c:v>381.56032652938899</c:v>
                </c:pt>
                <c:pt idx="164697">
                  <c:v>381.56264328466199</c:v>
                </c:pt>
                <c:pt idx="164698">
                  <c:v>381.56496003993601</c:v>
                </c:pt>
                <c:pt idx="164699">
                  <c:v>381.56727679520901</c:v>
                </c:pt>
                <c:pt idx="164700">
                  <c:v>381.56959355048298</c:v>
                </c:pt>
                <c:pt idx="164701">
                  <c:v>381.57191030575598</c:v>
                </c:pt>
                <c:pt idx="164702">
                  <c:v>381.57422706103</c:v>
                </c:pt>
                <c:pt idx="164703">
                  <c:v>381.576543816303</c:v>
                </c:pt>
                <c:pt idx="164704">
                  <c:v>381.57886057157702</c:v>
                </c:pt>
                <c:pt idx="164705">
                  <c:v>381.58117732685002</c:v>
                </c:pt>
                <c:pt idx="164706">
                  <c:v>381.58349408212399</c:v>
                </c:pt>
                <c:pt idx="164707">
                  <c:v>381.58581083739699</c:v>
                </c:pt>
                <c:pt idx="164708">
                  <c:v>381.58812759267101</c:v>
                </c:pt>
                <c:pt idx="164709">
                  <c:v>381.59044434794401</c:v>
                </c:pt>
                <c:pt idx="164710">
                  <c:v>381.59276110321798</c:v>
                </c:pt>
                <c:pt idx="164711">
                  <c:v>381.59507785849098</c:v>
                </c:pt>
                <c:pt idx="164712">
                  <c:v>381.597394613765</c:v>
                </c:pt>
                <c:pt idx="164713">
                  <c:v>381.599711369038</c:v>
                </c:pt>
                <c:pt idx="164714">
                  <c:v>381.60202812431203</c:v>
                </c:pt>
                <c:pt idx="164715">
                  <c:v>381.60434487958599</c:v>
                </c:pt>
                <c:pt idx="164716">
                  <c:v>381.60666163485899</c:v>
                </c:pt>
                <c:pt idx="164717">
                  <c:v>381.60897839013302</c:v>
                </c:pt>
                <c:pt idx="164718">
                  <c:v>381.61129514540602</c:v>
                </c:pt>
                <c:pt idx="164719">
                  <c:v>381.61361190067998</c:v>
                </c:pt>
                <c:pt idx="164720">
                  <c:v>381.61592865595298</c:v>
                </c:pt>
                <c:pt idx="164721">
                  <c:v>381.61824541122701</c:v>
                </c:pt>
                <c:pt idx="164722">
                  <c:v>381.62056216650001</c:v>
                </c:pt>
                <c:pt idx="164723">
                  <c:v>381.62287892177397</c:v>
                </c:pt>
                <c:pt idx="164724">
                  <c:v>381.62519567704697</c:v>
                </c:pt>
                <c:pt idx="164725">
                  <c:v>381.627512432321</c:v>
                </c:pt>
                <c:pt idx="164726">
                  <c:v>381.629829187594</c:v>
                </c:pt>
                <c:pt idx="164727">
                  <c:v>381.63214594286802</c:v>
                </c:pt>
                <c:pt idx="164728">
                  <c:v>381.63446269814102</c:v>
                </c:pt>
                <c:pt idx="164729">
                  <c:v>381.63677945341499</c:v>
                </c:pt>
                <c:pt idx="164730">
                  <c:v>381.63909620868799</c:v>
                </c:pt>
                <c:pt idx="164731">
                  <c:v>381.64141296396201</c:v>
                </c:pt>
                <c:pt idx="164732">
                  <c:v>381.64372971923501</c:v>
                </c:pt>
                <c:pt idx="164733">
                  <c:v>381.64604647450898</c:v>
                </c:pt>
                <c:pt idx="164734">
                  <c:v>381.64836322978198</c:v>
                </c:pt>
                <c:pt idx="164735">
                  <c:v>381.650679985056</c:v>
                </c:pt>
                <c:pt idx="164736">
                  <c:v>381.652996740329</c:v>
                </c:pt>
                <c:pt idx="164737">
                  <c:v>381.65531349560302</c:v>
                </c:pt>
                <c:pt idx="164738">
                  <c:v>381.65763025087603</c:v>
                </c:pt>
                <c:pt idx="164739">
                  <c:v>381.65994700614999</c:v>
                </c:pt>
                <c:pt idx="164740">
                  <c:v>381.66226376142299</c:v>
                </c:pt>
                <c:pt idx="164741">
                  <c:v>381.66458051669701</c:v>
                </c:pt>
                <c:pt idx="164742">
                  <c:v>381.66689727197002</c:v>
                </c:pt>
                <c:pt idx="164743">
                  <c:v>381.66921402724398</c:v>
                </c:pt>
                <c:pt idx="164744">
                  <c:v>381.67153078251698</c:v>
                </c:pt>
                <c:pt idx="164745">
                  <c:v>381.673847537791</c:v>
                </c:pt>
                <c:pt idx="164746">
                  <c:v>381.67616429306401</c:v>
                </c:pt>
                <c:pt idx="164747">
                  <c:v>381.67848104833803</c:v>
                </c:pt>
                <c:pt idx="164748">
                  <c:v>381.68079780361097</c:v>
                </c:pt>
                <c:pt idx="164749">
                  <c:v>381.68311455888499</c:v>
                </c:pt>
                <c:pt idx="164750">
                  <c:v>381.685431314158</c:v>
                </c:pt>
                <c:pt idx="164751">
                  <c:v>381.68774806943202</c:v>
                </c:pt>
                <c:pt idx="164752">
                  <c:v>381.69006482470502</c:v>
                </c:pt>
                <c:pt idx="164753">
                  <c:v>381.69238157997898</c:v>
                </c:pt>
                <c:pt idx="164754">
                  <c:v>381.69469833525199</c:v>
                </c:pt>
                <c:pt idx="164755">
                  <c:v>381.69701509052601</c:v>
                </c:pt>
                <c:pt idx="164756">
                  <c:v>381.69933184579901</c:v>
                </c:pt>
                <c:pt idx="164757">
                  <c:v>381.70164860107297</c:v>
                </c:pt>
                <c:pt idx="164758">
                  <c:v>381.703965356347</c:v>
                </c:pt>
                <c:pt idx="164759">
                  <c:v>381.70628211162</c:v>
                </c:pt>
                <c:pt idx="164760">
                  <c:v>381.70859886689402</c:v>
                </c:pt>
                <c:pt idx="164761">
                  <c:v>381.71091562216702</c:v>
                </c:pt>
                <c:pt idx="164762">
                  <c:v>381.71323237744099</c:v>
                </c:pt>
                <c:pt idx="164763">
                  <c:v>381.71554913271399</c:v>
                </c:pt>
                <c:pt idx="164764">
                  <c:v>381.71786588798801</c:v>
                </c:pt>
                <c:pt idx="164765">
                  <c:v>381.72018264326101</c:v>
                </c:pt>
                <c:pt idx="164766">
                  <c:v>381.72249939853498</c:v>
                </c:pt>
                <c:pt idx="164767">
                  <c:v>381.72481615380798</c:v>
                </c:pt>
                <c:pt idx="164768">
                  <c:v>381.727132909082</c:v>
                </c:pt>
                <c:pt idx="164769">
                  <c:v>381.729449664355</c:v>
                </c:pt>
                <c:pt idx="164770">
                  <c:v>381.73176641962903</c:v>
                </c:pt>
                <c:pt idx="164771">
                  <c:v>381.73408317490203</c:v>
                </c:pt>
                <c:pt idx="164772">
                  <c:v>381.73639993017599</c:v>
                </c:pt>
                <c:pt idx="164773">
                  <c:v>381.73871668544899</c:v>
                </c:pt>
                <c:pt idx="164774">
                  <c:v>381.74103344072302</c:v>
                </c:pt>
                <c:pt idx="164775">
                  <c:v>381.74335019599602</c:v>
                </c:pt>
                <c:pt idx="164776">
                  <c:v>381.74566695126998</c:v>
                </c:pt>
                <c:pt idx="164777">
                  <c:v>381.74798370654298</c:v>
                </c:pt>
                <c:pt idx="164778">
                  <c:v>381.75030046181701</c:v>
                </c:pt>
                <c:pt idx="164779">
                  <c:v>381.75261721709001</c:v>
                </c:pt>
                <c:pt idx="164780">
                  <c:v>381.75493397236397</c:v>
                </c:pt>
                <c:pt idx="164781">
                  <c:v>381.75725072763697</c:v>
                </c:pt>
                <c:pt idx="164782">
                  <c:v>381.759567482911</c:v>
                </c:pt>
                <c:pt idx="164783">
                  <c:v>381.761884238184</c:v>
                </c:pt>
                <c:pt idx="164784">
                  <c:v>381.76420099345802</c:v>
                </c:pt>
                <c:pt idx="164785">
                  <c:v>381.76651774873102</c:v>
                </c:pt>
                <c:pt idx="164786">
                  <c:v>381.76883450400499</c:v>
                </c:pt>
                <c:pt idx="164787">
                  <c:v>381.77115125927799</c:v>
                </c:pt>
                <c:pt idx="164788">
                  <c:v>381.77346801455201</c:v>
                </c:pt>
                <c:pt idx="164789">
                  <c:v>381.77578476982501</c:v>
                </c:pt>
                <c:pt idx="164790">
                  <c:v>381.77810152509898</c:v>
                </c:pt>
                <c:pt idx="164791">
                  <c:v>381.78041828037198</c:v>
                </c:pt>
                <c:pt idx="164792">
                  <c:v>381.782735035646</c:v>
                </c:pt>
                <c:pt idx="164793">
                  <c:v>381.785051790919</c:v>
                </c:pt>
                <c:pt idx="164794">
                  <c:v>381.78736854619302</c:v>
                </c:pt>
                <c:pt idx="164795">
                  <c:v>381.78968530146602</c:v>
                </c:pt>
                <c:pt idx="164796">
                  <c:v>381.79200205673999</c:v>
                </c:pt>
                <c:pt idx="164797">
                  <c:v>381.79431881201299</c:v>
                </c:pt>
                <c:pt idx="164798">
                  <c:v>381.79663556728701</c:v>
                </c:pt>
                <c:pt idx="164799">
                  <c:v>381.79895232256001</c:v>
                </c:pt>
                <c:pt idx="164800">
                  <c:v>381.80126907783398</c:v>
                </c:pt>
                <c:pt idx="164801">
                  <c:v>381.803585833108</c:v>
                </c:pt>
                <c:pt idx="164802">
                  <c:v>381.805902588381</c:v>
                </c:pt>
                <c:pt idx="164803">
                  <c:v>381.80821934365503</c:v>
                </c:pt>
                <c:pt idx="164804">
                  <c:v>381.81053609892803</c:v>
                </c:pt>
                <c:pt idx="164805">
                  <c:v>381.81285285420199</c:v>
                </c:pt>
                <c:pt idx="164806">
                  <c:v>381.81516960947499</c:v>
                </c:pt>
                <c:pt idx="164807">
                  <c:v>381.81748636474902</c:v>
                </c:pt>
                <c:pt idx="164808">
                  <c:v>381.81980312002202</c:v>
                </c:pt>
                <c:pt idx="164809">
                  <c:v>381.82211987529598</c:v>
                </c:pt>
                <c:pt idx="164810">
                  <c:v>381.82443663056898</c:v>
                </c:pt>
                <c:pt idx="164811">
                  <c:v>381.82675338584301</c:v>
                </c:pt>
                <c:pt idx="164812">
                  <c:v>381.82907014111601</c:v>
                </c:pt>
                <c:pt idx="164813">
                  <c:v>381.83138689638997</c:v>
                </c:pt>
                <c:pt idx="164814">
                  <c:v>381.83370365166297</c:v>
                </c:pt>
                <c:pt idx="164815">
                  <c:v>381.836020406937</c:v>
                </c:pt>
                <c:pt idx="164816">
                  <c:v>381.83833716221</c:v>
                </c:pt>
                <c:pt idx="164817">
                  <c:v>381.84065391748402</c:v>
                </c:pt>
                <c:pt idx="164818">
                  <c:v>381.84297067275702</c:v>
                </c:pt>
                <c:pt idx="164819">
                  <c:v>381.84528742803099</c:v>
                </c:pt>
                <c:pt idx="164820">
                  <c:v>381.84760418330399</c:v>
                </c:pt>
                <c:pt idx="164821">
                  <c:v>381.84992093857801</c:v>
                </c:pt>
                <c:pt idx="164822">
                  <c:v>381.85223769385101</c:v>
                </c:pt>
                <c:pt idx="164823">
                  <c:v>381.85455444912498</c:v>
                </c:pt>
                <c:pt idx="164824">
                  <c:v>381.85687120439798</c:v>
                </c:pt>
                <c:pt idx="164825">
                  <c:v>381.859187959672</c:v>
                </c:pt>
                <c:pt idx="164826">
                  <c:v>381.861504714945</c:v>
                </c:pt>
                <c:pt idx="164827">
                  <c:v>381.86382147021902</c:v>
                </c:pt>
                <c:pt idx="164828">
                  <c:v>381.86613822549202</c:v>
                </c:pt>
                <c:pt idx="164829">
                  <c:v>381.86845498076599</c:v>
                </c:pt>
                <c:pt idx="164830">
                  <c:v>381.87077173603899</c:v>
                </c:pt>
                <c:pt idx="164831">
                  <c:v>381.87308849131301</c:v>
                </c:pt>
                <c:pt idx="164832">
                  <c:v>381.87540524658601</c:v>
                </c:pt>
                <c:pt idx="164833">
                  <c:v>381.87772200185998</c:v>
                </c:pt>
                <c:pt idx="164834">
                  <c:v>381.88003875713298</c:v>
                </c:pt>
                <c:pt idx="164835">
                  <c:v>381.882355512407</c:v>
                </c:pt>
                <c:pt idx="164836">
                  <c:v>381.88467226768</c:v>
                </c:pt>
                <c:pt idx="164837">
                  <c:v>381.88698902295403</c:v>
                </c:pt>
                <c:pt idx="164838">
                  <c:v>381.88930577822703</c:v>
                </c:pt>
                <c:pt idx="164839">
                  <c:v>381.89162253350099</c:v>
                </c:pt>
                <c:pt idx="164840">
                  <c:v>381.89393928877399</c:v>
                </c:pt>
                <c:pt idx="164841">
                  <c:v>381.89625604404802</c:v>
                </c:pt>
                <c:pt idx="164842">
                  <c:v>381.89857279932102</c:v>
                </c:pt>
                <c:pt idx="164843">
                  <c:v>381.90088955459498</c:v>
                </c:pt>
                <c:pt idx="164844">
                  <c:v>381.90320630986901</c:v>
                </c:pt>
                <c:pt idx="164845">
                  <c:v>381.90552306514201</c:v>
                </c:pt>
                <c:pt idx="164846">
                  <c:v>381.90783982041597</c:v>
                </c:pt>
                <c:pt idx="164847">
                  <c:v>381.91015657568897</c:v>
                </c:pt>
                <c:pt idx="164848">
                  <c:v>381.912473330963</c:v>
                </c:pt>
                <c:pt idx="164849">
                  <c:v>381.914790086236</c:v>
                </c:pt>
                <c:pt idx="164850">
                  <c:v>381.91710684151002</c:v>
                </c:pt>
                <c:pt idx="164851">
                  <c:v>381.91942359678302</c:v>
                </c:pt>
                <c:pt idx="164852">
                  <c:v>381.92174035205699</c:v>
                </c:pt>
                <c:pt idx="164853">
                  <c:v>381.92405710732999</c:v>
                </c:pt>
                <c:pt idx="164854">
                  <c:v>381.92637386260401</c:v>
                </c:pt>
                <c:pt idx="164855">
                  <c:v>381.92869061787701</c:v>
                </c:pt>
                <c:pt idx="164856">
                  <c:v>381.93100737315098</c:v>
                </c:pt>
                <c:pt idx="164857">
                  <c:v>381.93332412842398</c:v>
                </c:pt>
                <c:pt idx="164858">
                  <c:v>381.935640883698</c:v>
                </c:pt>
                <c:pt idx="164859">
                  <c:v>381.937957638971</c:v>
                </c:pt>
                <c:pt idx="164860">
                  <c:v>381.94027439424502</c:v>
                </c:pt>
                <c:pt idx="164861">
                  <c:v>381.94259114951802</c:v>
                </c:pt>
                <c:pt idx="164862">
                  <c:v>381.94490790479199</c:v>
                </c:pt>
                <c:pt idx="164863">
                  <c:v>381.94722466006499</c:v>
                </c:pt>
                <c:pt idx="164864">
                  <c:v>381.94954141533901</c:v>
                </c:pt>
                <c:pt idx="164865">
                  <c:v>381.95185817061201</c:v>
                </c:pt>
                <c:pt idx="164866">
                  <c:v>381.95417492588598</c:v>
                </c:pt>
                <c:pt idx="164867">
                  <c:v>381.95649168115898</c:v>
                </c:pt>
                <c:pt idx="164868">
                  <c:v>381.958808436433</c:v>
                </c:pt>
                <c:pt idx="164869">
                  <c:v>381.961125191706</c:v>
                </c:pt>
                <c:pt idx="164870">
                  <c:v>381.96344194698003</c:v>
                </c:pt>
                <c:pt idx="164871">
                  <c:v>381.96575870225303</c:v>
                </c:pt>
                <c:pt idx="164872">
                  <c:v>381.96807545752699</c:v>
                </c:pt>
                <c:pt idx="164873">
                  <c:v>381.97039221279999</c:v>
                </c:pt>
                <c:pt idx="164874">
                  <c:v>381.97270896807402</c:v>
                </c:pt>
                <c:pt idx="164875">
                  <c:v>381.97502572334702</c:v>
                </c:pt>
                <c:pt idx="164876">
                  <c:v>381.97734247862098</c:v>
                </c:pt>
                <c:pt idx="164877">
                  <c:v>381.97965923389398</c:v>
                </c:pt>
                <c:pt idx="164878">
                  <c:v>381.98197598916801</c:v>
                </c:pt>
                <c:pt idx="164879">
                  <c:v>381.98429274444101</c:v>
                </c:pt>
                <c:pt idx="164880">
                  <c:v>381.98660949971497</c:v>
                </c:pt>
                <c:pt idx="164881">
                  <c:v>381.98892625498797</c:v>
                </c:pt>
                <c:pt idx="164882">
                  <c:v>381.991243010262</c:v>
                </c:pt>
                <c:pt idx="164883">
                  <c:v>381.993559765535</c:v>
                </c:pt>
                <c:pt idx="164884">
                  <c:v>381.99587652080902</c:v>
                </c:pt>
                <c:pt idx="164885">
                  <c:v>381.99819327608299</c:v>
                </c:pt>
                <c:pt idx="164886">
                  <c:v>382.00051003135599</c:v>
                </c:pt>
                <c:pt idx="164887">
                  <c:v>382.00282678663001</c:v>
                </c:pt>
                <c:pt idx="164888">
                  <c:v>382.00514354190301</c:v>
                </c:pt>
                <c:pt idx="164889">
                  <c:v>382.00746029717698</c:v>
                </c:pt>
                <c:pt idx="164890">
                  <c:v>382.00977705244998</c:v>
                </c:pt>
                <c:pt idx="164891">
                  <c:v>382.012093807724</c:v>
                </c:pt>
                <c:pt idx="164892">
                  <c:v>382.014410562997</c:v>
                </c:pt>
                <c:pt idx="164893">
                  <c:v>382.01672731827102</c:v>
                </c:pt>
                <c:pt idx="164894">
                  <c:v>382.01904407354402</c:v>
                </c:pt>
                <c:pt idx="164895">
                  <c:v>382.02136082881799</c:v>
                </c:pt>
                <c:pt idx="164896">
                  <c:v>382.02367758409099</c:v>
                </c:pt>
                <c:pt idx="164897">
                  <c:v>382.02599433936501</c:v>
                </c:pt>
                <c:pt idx="164898">
                  <c:v>382.02831109463801</c:v>
                </c:pt>
                <c:pt idx="164899">
                  <c:v>382.03062784991198</c:v>
                </c:pt>
                <c:pt idx="164900">
                  <c:v>382.03294460518498</c:v>
                </c:pt>
                <c:pt idx="164901">
                  <c:v>382.035261360459</c:v>
                </c:pt>
                <c:pt idx="164902">
                  <c:v>382.037578115732</c:v>
                </c:pt>
                <c:pt idx="164903">
                  <c:v>382.03989487100603</c:v>
                </c:pt>
                <c:pt idx="164904">
                  <c:v>382.04221162627903</c:v>
                </c:pt>
                <c:pt idx="164905">
                  <c:v>382.04452838155299</c:v>
                </c:pt>
                <c:pt idx="164906">
                  <c:v>382.04684513682599</c:v>
                </c:pt>
                <c:pt idx="164907">
                  <c:v>382.04916189210002</c:v>
                </c:pt>
                <c:pt idx="164908">
                  <c:v>382.05147864737302</c:v>
                </c:pt>
                <c:pt idx="164909">
                  <c:v>382.05379540264698</c:v>
                </c:pt>
                <c:pt idx="164910">
                  <c:v>382.05611215791998</c:v>
                </c:pt>
                <c:pt idx="164911">
                  <c:v>382.05842891319401</c:v>
                </c:pt>
                <c:pt idx="164912">
                  <c:v>382.06074566846701</c:v>
                </c:pt>
                <c:pt idx="164913">
                  <c:v>382.06306242374097</c:v>
                </c:pt>
                <c:pt idx="164914">
                  <c:v>382.06537917901397</c:v>
                </c:pt>
                <c:pt idx="164915">
                  <c:v>382.067695934288</c:v>
                </c:pt>
                <c:pt idx="164916">
                  <c:v>382.070012689561</c:v>
                </c:pt>
                <c:pt idx="164917">
                  <c:v>382.07232944483502</c:v>
                </c:pt>
                <c:pt idx="164918">
                  <c:v>382.07464620010802</c:v>
                </c:pt>
                <c:pt idx="164919">
                  <c:v>382.07696295538199</c:v>
                </c:pt>
                <c:pt idx="164920">
                  <c:v>382.07927971065499</c:v>
                </c:pt>
                <c:pt idx="164921">
                  <c:v>382.08159646592901</c:v>
                </c:pt>
                <c:pt idx="164922">
                  <c:v>382.08391322120201</c:v>
                </c:pt>
                <c:pt idx="164923">
                  <c:v>382.08622997647598</c:v>
                </c:pt>
                <c:pt idx="164924">
                  <c:v>382.08854673174898</c:v>
                </c:pt>
                <c:pt idx="164925">
                  <c:v>382.090863487023</c:v>
                </c:pt>
                <c:pt idx="164926">
                  <c:v>382.093180242296</c:v>
                </c:pt>
                <c:pt idx="164927">
                  <c:v>382.09549699757002</c:v>
                </c:pt>
                <c:pt idx="164928">
                  <c:v>382.09781375284399</c:v>
                </c:pt>
                <c:pt idx="164929">
                  <c:v>382.10013050811699</c:v>
                </c:pt>
                <c:pt idx="164930">
                  <c:v>382.10244726339101</c:v>
                </c:pt>
                <c:pt idx="164931">
                  <c:v>382.10476401866401</c:v>
                </c:pt>
                <c:pt idx="164932">
                  <c:v>382.10708077393798</c:v>
                </c:pt>
                <c:pt idx="164933">
                  <c:v>382.10939752921098</c:v>
                </c:pt>
                <c:pt idx="164934">
                  <c:v>382.111714284485</c:v>
                </c:pt>
                <c:pt idx="164935">
                  <c:v>382.114031039758</c:v>
                </c:pt>
                <c:pt idx="164936">
                  <c:v>382.11634779503203</c:v>
                </c:pt>
                <c:pt idx="164937">
                  <c:v>382.11866455030503</c:v>
                </c:pt>
                <c:pt idx="164938">
                  <c:v>382.12098130557899</c:v>
                </c:pt>
                <c:pt idx="164939">
                  <c:v>382.12329806085199</c:v>
                </c:pt>
                <c:pt idx="164940">
                  <c:v>382.12561481612602</c:v>
                </c:pt>
                <c:pt idx="164941">
                  <c:v>382.12793157139902</c:v>
                </c:pt>
                <c:pt idx="164942">
                  <c:v>382.13024832667298</c:v>
                </c:pt>
                <c:pt idx="164943">
                  <c:v>382.13256508194598</c:v>
                </c:pt>
                <c:pt idx="164944">
                  <c:v>382.13488183722001</c:v>
                </c:pt>
                <c:pt idx="164945">
                  <c:v>382.13719859249301</c:v>
                </c:pt>
                <c:pt idx="164946">
                  <c:v>382.13951534776697</c:v>
                </c:pt>
                <c:pt idx="164947">
                  <c:v>382.14183210303997</c:v>
                </c:pt>
                <c:pt idx="164948">
                  <c:v>382.144148858314</c:v>
                </c:pt>
                <c:pt idx="164949">
                  <c:v>382.146465613587</c:v>
                </c:pt>
                <c:pt idx="164950">
                  <c:v>382.14878236886102</c:v>
                </c:pt>
                <c:pt idx="164951">
                  <c:v>382.15109912413402</c:v>
                </c:pt>
                <c:pt idx="164952">
                  <c:v>382.15341587940799</c:v>
                </c:pt>
                <c:pt idx="164953">
                  <c:v>382.15573263468099</c:v>
                </c:pt>
                <c:pt idx="164954">
                  <c:v>382.15804938995501</c:v>
                </c:pt>
                <c:pt idx="164955">
                  <c:v>382.16036614522801</c:v>
                </c:pt>
                <c:pt idx="164956">
                  <c:v>382.16268290050198</c:v>
                </c:pt>
                <c:pt idx="164957">
                  <c:v>382.16499965577498</c:v>
                </c:pt>
                <c:pt idx="164958">
                  <c:v>382.167316411049</c:v>
                </c:pt>
                <c:pt idx="164959">
                  <c:v>382.169633166322</c:v>
                </c:pt>
                <c:pt idx="164960">
                  <c:v>382.17194992159602</c:v>
                </c:pt>
                <c:pt idx="164961">
                  <c:v>382.17426667686902</c:v>
                </c:pt>
                <c:pt idx="164962">
                  <c:v>382.17658343214299</c:v>
                </c:pt>
                <c:pt idx="164963">
                  <c:v>382.17890018741599</c:v>
                </c:pt>
                <c:pt idx="164964">
                  <c:v>382.18121694269001</c:v>
                </c:pt>
                <c:pt idx="164965">
                  <c:v>382.18353369796301</c:v>
                </c:pt>
                <c:pt idx="164966">
                  <c:v>382.18585045323698</c:v>
                </c:pt>
                <c:pt idx="164967">
                  <c:v>382.18816720850998</c:v>
                </c:pt>
                <c:pt idx="164968">
                  <c:v>382.190483963784</c:v>
                </c:pt>
                <c:pt idx="164969">
                  <c:v>382.192800719057</c:v>
                </c:pt>
                <c:pt idx="164970">
                  <c:v>382.19511747433103</c:v>
                </c:pt>
                <c:pt idx="164971">
                  <c:v>382.19743422960499</c:v>
                </c:pt>
                <c:pt idx="164972">
                  <c:v>382.19975098487799</c:v>
                </c:pt>
                <c:pt idx="164973">
                  <c:v>382.20206774015202</c:v>
                </c:pt>
                <c:pt idx="164974">
                  <c:v>382.20438449542502</c:v>
                </c:pt>
                <c:pt idx="164975">
                  <c:v>382.20670125069898</c:v>
                </c:pt>
                <c:pt idx="164976">
                  <c:v>382.20901800597198</c:v>
                </c:pt>
                <c:pt idx="164977">
                  <c:v>382.21133476124601</c:v>
                </c:pt>
                <c:pt idx="164978">
                  <c:v>382.21365151651901</c:v>
                </c:pt>
                <c:pt idx="164979">
                  <c:v>382.21596827179297</c:v>
                </c:pt>
                <c:pt idx="164980">
                  <c:v>382.21828502706597</c:v>
                </c:pt>
                <c:pt idx="164981">
                  <c:v>382.22060178234</c:v>
                </c:pt>
                <c:pt idx="164982">
                  <c:v>382.222918537613</c:v>
                </c:pt>
                <c:pt idx="164983">
                  <c:v>382.22523529288702</c:v>
                </c:pt>
                <c:pt idx="164984">
                  <c:v>382.22755204816002</c:v>
                </c:pt>
                <c:pt idx="164985">
                  <c:v>382.22986880343399</c:v>
                </c:pt>
                <c:pt idx="164986">
                  <c:v>382.23218555870699</c:v>
                </c:pt>
                <c:pt idx="164987">
                  <c:v>382.23450231398101</c:v>
                </c:pt>
                <c:pt idx="164988">
                  <c:v>382.23681906925401</c:v>
                </c:pt>
                <c:pt idx="164989">
                  <c:v>382.23913582452798</c:v>
                </c:pt>
                <c:pt idx="164990">
                  <c:v>382.24145257980098</c:v>
                </c:pt>
                <c:pt idx="164991">
                  <c:v>382.243769335075</c:v>
                </c:pt>
                <c:pt idx="164992">
                  <c:v>382.246086090348</c:v>
                </c:pt>
                <c:pt idx="164993">
                  <c:v>382.24840284562202</c:v>
                </c:pt>
                <c:pt idx="164994">
                  <c:v>382.25071960089502</c:v>
                </c:pt>
                <c:pt idx="164995">
                  <c:v>382.25303635616899</c:v>
                </c:pt>
                <c:pt idx="164996">
                  <c:v>382.25535311144199</c:v>
                </c:pt>
                <c:pt idx="164997">
                  <c:v>382.25766986671601</c:v>
                </c:pt>
                <c:pt idx="164998">
                  <c:v>382.25998662198901</c:v>
                </c:pt>
                <c:pt idx="164999">
                  <c:v>382.26230337726298</c:v>
                </c:pt>
                <c:pt idx="165000">
                  <c:v>382.26462013253598</c:v>
                </c:pt>
                <c:pt idx="165001">
                  <c:v>382.26693688781</c:v>
                </c:pt>
                <c:pt idx="165002">
                  <c:v>382.269253643083</c:v>
                </c:pt>
                <c:pt idx="165003">
                  <c:v>382.27157039835703</c:v>
                </c:pt>
                <c:pt idx="165004">
                  <c:v>382.27388715363003</c:v>
                </c:pt>
                <c:pt idx="165005">
                  <c:v>382.27620390890399</c:v>
                </c:pt>
                <c:pt idx="165006">
                  <c:v>382.27852066417699</c:v>
                </c:pt>
                <c:pt idx="165007">
                  <c:v>382.28083741945102</c:v>
                </c:pt>
                <c:pt idx="165008">
                  <c:v>382.28315417472402</c:v>
                </c:pt>
                <c:pt idx="165009">
                  <c:v>382.28547092999798</c:v>
                </c:pt>
                <c:pt idx="165010">
                  <c:v>382.28778768527098</c:v>
                </c:pt>
                <c:pt idx="165011">
                  <c:v>382.29010444054501</c:v>
                </c:pt>
                <c:pt idx="165012">
                  <c:v>382.29242119581801</c:v>
                </c:pt>
                <c:pt idx="165013">
                  <c:v>382.29473795109197</c:v>
                </c:pt>
                <c:pt idx="165014">
                  <c:v>382.297054706366</c:v>
                </c:pt>
                <c:pt idx="165015">
                  <c:v>382.299371461639</c:v>
                </c:pt>
                <c:pt idx="165016">
                  <c:v>382.30168821691302</c:v>
                </c:pt>
                <c:pt idx="165017">
                  <c:v>382.30400497218602</c:v>
                </c:pt>
                <c:pt idx="165018">
                  <c:v>382.30632172745999</c:v>
                </c:pt>
                <c:pt idx="165019">
                  <c:v>382.30863848273299</c:v>
                </c:pt>
                <c:pt idx="165020">
                  <c:v>382.31095523800701</c:v>
                </c:pt>
                <c:pt idx="165021">
                  <c:v>382.31327199328001</c:v>
                </c:pt>
                <c:pt idx="165022">
                  <c:v>382.31558874855398</c:v>
                </c:pt>
                <c:pt idx="165023">
                  <c:v>382.31790550382698</c:v>
                </c:pt>
                <c:pt idx="165024">
                  <c:v>382.320222259101</c:v>
                </c:pt>
                <c:pt idx="165025">
                  <c:v>382.322539014374</c:v>
                </c:pt>
                <c:pt idx="165026">
                  <c:v>382.32485576964802</c:v>
                </c:pt>
                <c:pt idx="165027">
                  <c:v>382.32717252492102</c:v>
                </c:pt>
                <c:pt idx="165028">
                  <c:v>382.32948928019499</c:v>
                </c:pt>
                <c:pt idx="165029">
                  <c:v>382.33180603546799</c:v>
                </c:pt>
                <c:pt idx="165030">
                  <c:v>382.33412279074201</c:v>
                </c:pt>
                <c:pt idx="165031">
                  <c:v>382.33643954601501</c:v>
                </c:pt>
                <c:pt idx="165032">
                  <c:v>382.33875630128898</c:v>
                </c:pt>
                <c:pt idx="165033">
                  <c:v>382.34107305656198</c:v>
                </c:pt>
                <c:pt idx="165034">
                  <c:v>382.343389811836</c:v>
                </c:pt>
                <c:pt idx="165035">
                  <c:v>382.345706567109</c:v>
                </c:pt>
                <c:pt idx="165036">
                  <c:v>382.34802332238303</c:v>
                </c:pt>
                <c:pt idx="165037">
                  <c:v>382.35034007765603</c:v>
                </c:pt>
                <c:pt idx="165038">
                  <c:v>382.35265683292999</c:v>
                </c:pt>
                <c:pt idx="165039">
                  <c:v>382.35497358820299</c:v>
                </c:pt>
                <c:pt idx="165040">
                  <c:v>382.35729034347702</c:v>
                </c:pt>
                <c:pt idx="165041">
                  <c:v>382.35960709875002</c:v>
                </c:pt>
                <c:pt idx="165042">
                  <c:v>382.36192385402398</c:v>
                </c:pt>
                <c:pt idx="165043">
                  <c:v>382.36424060929698</c:v>
                </c:pt>
                <c:pt idx="165044">
                  <c:v>382.36655736457101</c:v>
                </c:pt>
                <c:pt idx="165045">
                  <c:v>382.36887411984401</c:v>
                </c:pt>
                <c:pt idx="165046">
                  <c:v>382.37119087511797</c:v>
                </c:pt>
                <c:pt idx="165047">
                  <c:v>382.37350763039098</c:v>
                </c:pt>
                <c:pt idx="165048">
                  <c:v>382.375824385665</c:v>
                </c:pt>
                <c:pt idx="165049">
                  <c:v>382.378141140938</c:v>
                </c:pt>
                <c:pt idx="165050">
                  <c:v>382.38045789621202</c:v>
                </c:pt>
                <c:pt idx="165051">
                  <c:v>382.38277465148502</c:v>
                </c:pt>
                <c:pt idx="165052">
                  <c:v>382.38509140675899</c:v>
                </c:pt>
                <c:pt idx="165053">
                  <c:v>382.38740816203199</c:v>
                </c:pt>
                <c:pt idx="165054">
                  <c:v>382.38972491730601</c:v>
                </c:pt>
                <c:pt idx="165055">
                  <c:v>382.39204167257901</c:v>
                </c:pt>
                <c:pt idx="165056">
                  <c:v>382.39435842785298</c:v>
                </c:pt>
                <c:pt idx="165057">
                  <c:v>382.396675183127</c:v>
                </c:pt>
                <c:pt idx="165058">
                  <c:v>382.3989919384</c:v>
                </c:pt>
                <c:pt idx="165059">
                  <c:v>382.40130869367403</c:v>
                </c:pt>
                <c:pt idx="165060">
                  <c:v>382.40362544894703</c:v>
                </c:pt>
                <c:pt idx="165061">
                  <c:v>382.40594220422099</c:v>
                </c:pt>
                <c:pt idx="165062">
                  <c:v>382.40825895949399</c:v>
                </c:pt>
                <c:pt idx="165063">
                  <c:v>382.41057571476802</c:v>
                </c:pt>
                <c:pt idx="165064">
                  <c:v>382.41289247004102</c:v>
                </c:pt>
                <c:pt idx="165065">
                  <c:v>382.41520922531498</c:v>
                </c:pt>
                <c:pt idx="165066">
                  <c:v>382.41752598058798</c:v>
                </c:pt>
                <c:pt idx="165067">
                  <c:v>382.41984273586201</c:v>
                </c:pt>
                <c:pt idx="165068">
                  <c:v>382.42215949113501</c:v>
                </c:pt>
                <c:pt idx="165069">
                  <c:v>382.42447624640897</c:v>
                </c:pt>
                <c:pt idx="165070">
                  <c:v>382.42679300168197</c:v>
                </c:pt>
                <c:pt idx="165071">
                  <c:v>382.429109756956</c:v>
                </c:pt>
                <c:pt idx="165072">
                  <c:v>382.431426512229</c:v>
                </c:pt>
                <c:pt idx="165073">
                  <c:v>382.43374326750302</c:v>
                </c:pt>
                <c:pt idx="165074">
                  <c:v>382.43606002277602</c:v>
                </c:pt>
                <c:pt idx="165075">
                  <c:v>382.43837677804999</c:v>
                </c:pt>
                <c:pt idx="165076">
                  <c:v>382.44069353332299</c:v>
                </c:pt>
                <c:pt idx="165077">
                  <c:v>382.44301028859701</c:v>
                </c:pt>
                <c:pt idx="165078">
                  <c:v>382.44532704387001</c:v>
                </c:pt>
                <c:pt idx="165079">
                  <c:v>382.44764379914398</c:v>
                </c:pt>
                <c:pt idx="165080">
                  <c:v>382.44996055441698</c:v>
                </c:pt>
                <c:pt idx="165081">
                  <c:v>382.452277309691</c:v>
                </c:pt>
                <c:pt idx="165082">
                  <c:v>382.454594064964</c:v>
                </c:pt>
                <c:pt idx="165083">
                  <c:v>382.45691082023802</c:v>
                </c:pt>
                <c:pt idx="165084">
                  <c:v>382.45922757551102</c:v>
                </c:pt>
                <c:pt idx="165085">
                  <c:v>382.46154433078499</c:v>
                </c:pt>
                <c:pt idx="165086">
                  <c:v>382.46386108605799</c:v>
                </c:pt>
                <c:pt idx="165087">
                  <c:v>382.46617784133201</c:v>
                </c:pt>
                <c:pt idx="165088">
                  <c:v>382.46849459660501</c:v>
                </c:pt>
                <c:pt idx="165089">
                  <c:v>382.47081135187898</c:v>
                </c:pt>
                <c:pt idx="165090">
                  <c:v>382.47312810715198</c:v>
                </c:pt>
                <c:pt idx="165091">
                  <c:v>382.475444862426</c:v>
                </c:pt>
                <c:pt idx="165092">
                  <c:v>382.477761617699</c:v>
                </c:pt>
                <c:pt idx="165093">
                  <c:v>382.48007837297303</c:v>
                </c:pt>
                <c:pt idx="165094">
                  <c:v>382.48239512824603</c:v>
                </c:pt>
                <c:pt idx="165095">
                  <c:v>382.48471188351999</c:v>
                </c:pt>
                <c:pt idx="165096">
                  <c:v>382.48702863879299</c:v>
                </c:pt>
                <c:pt idx="165097">
                  <c:v>382.48934539406702</c:v>
                </c:pt>
                <c:pt idx="165098">
                  <c:v>382.49166214934002</c:v>
                </c:pt>
                <c:pt idx="165099">
                  <c:v>382.49397890461398</c:v>
                </c:pt>
                <c:pt idx="165100">
                  <c:v>382.49629565988801</c:v>
                </c:pt>
                <c:pt idx="165101">
                  <c:v>382.49861241516101</c:v>
                </c:pt>
                <c:pt idx="165102">
                  <c:v>382.50092917043497</c:v>
                </c:pt>
                <c:pt idx="165103">
                  <c:v>382.50324592570797</c:v>
                </c:pt>
                <c:pt idx="165104">
                  <c:v>382.505562680982</c:v>
                </c:pt>
                <c:pt idx="165105">
                  <c:v>382.507879436255</c:v>
                </c:pt>
                <c:pt idx="165106">
                  <c:v>382.51019619152902</c:v>
                </c:pt>
                <c:pt idx="165107">
                  <c:v>382.51251294680202</c:v>
                </c:pt>
                <c:pt idx="165108">
                  <c:v>382.51482970207599</c:v>
                </c:pt>
                <c:pt idx="165109">
                  <c:v>382.51714645734899</c:v>
                </c:pt>
                <c:pt idx="165110">
                  <c:v>382.51946321262301</c:v>
                </c:pt>
                <c:pt idx="165111">
                  <c:v>382.52177996789601</c:v>
                </c:pt>
                <c:pt idx="165112">
                  <c:v>382.52409672316998</c:v>
                </c:pt>
                <c:pt idx="165113">
                  <c:v>382.52641347844298</c:v>
                </c:pt>
                <c:pt idx="165114">
                  <c:v>382.528730233717</c:v>
                </c:pt>
                <c:pt idx="165115">
                  <c:v>382.53104698899</c:v>
                </c:pt>
                <c:pt idx="165116">
                  <c:v>382.53336374426402</c:v>
                </c:pt>
                <c:pt idx="165117">
                  <c:v>382.53568049953702</c:v>
                </c:pt>
                <c:pt idx="165118">
                  <c:v>382.53799725481099</c:v>
                </c:pt>
                <c:pt idx="165119">
                  <c:v>382.54031401008399</c:v>
                </c:pt>
                <c:pt idx="165120">
                  <c:v>382.54263076535801</c:v>
                </c:pt>
                <c:pt idx="165121">
                  <c:v>382.54494752063101</c:v>
                </c:pt>
                <c:pt idx="165122">
                  <c:v>382.54726427590498</c:v>
                </c:pt>
                <c:pt idx="165123">
                  <c:v>382.54958103117798</c:v>
                </c:pt>
                <c:pt idx="165124">
                  <c:v>382.551897786452</c:v>
                </c:pt>
                <c:pt idx="165125">
                  <c:v>382.554214541725</c:v>
                </c:pt>
                <c:pt idx="165126">
                  <c:v>382.55653129699903</c:v>
                </c:pt>
                <c:pt idx="165127">
                  <c:v>382.55884805227203</c:v>
                </c:pt>
                <c:pt idx="165128">
                  <c:v>382.56116480754599</c:v>
                </c:pt>
                <c:pt idx="165129">
                  <c:v>382.56348156281899</c:v>
                </c:pt>
                <c:pt idx="165130">
                  <c:v>382.56579831809302</c:v>
                </c:pt>
                <c:pt idx="165131">
                  <c:v>382.56811507336602</c:v>
                </c:pt>
                <c:pt idx="165132">
                  <c:v>382.57043182863998</c:v>
                </c:pt>
                <c:pt idx="165133">
                  <c:v>382.57274858391298</c:v>
                </c:pt>
                <c:pt idx="165134">
                  <c:v>382.57506533918701</c:v>
                </c:pt>
                <c:pt idx="165135">
                  <c:v>382.57738209446001</c:v>
                </c:pt>
                <c:pt idx="165136">
                  <c:v>382.57969884973397</c:v>
                </c:pt>
                <c:pt idx="165137">
                  <c:v>382.58201560500697</c:v>
                </c:pt>
                <c:pt idx="165138">
                  <c:v>382.584332360281</c:v>
                </c:pt>
                <c:pt idx="165139">
                  <c:v>382.586649115554</c:v>
                </c:pt>
                <c:pt idx="165140">
                  <c:v>382.58896587082802</c:v>
                </c:pt>
                <c:pt idx="165141">
                  <c:v>382.59128262610199</c:v>
                </c:pt>
                <c:pt idx="165142">
                  <c:v>382.59359938137499</c:v>
                </c:pt>
                <c:pt idx="165143">
                  <c:v>382.59591613664901</c:v>
                </c:pt>
                <c:pt idx="165144">
                  <c:v>382.59823289192201</c:v>
                </c:pt>
                <c:pt idx="165145">
                  <c:v>382.60054964719598</c:v>
                </c:pt>
                <c:pt idx="165146">
                  <c:v>382.60286640246898</c:v>
                </c:pt>
                <c:pt idx="165147">
                  <c:v>382.605183157743</c:v>
                </c:pt>
                <c:pt idx="165148">
                  <c:v>382.607499913016</c:v>
                </c:pt>
                <c:pt idx="165149">
                  <c:v>382.60981666829002</c:v>
                </c:pt>
                <c:pt idx="165150">
                  <c:v>382.61213342356302</c:v>
                </c:pt>
                <c:pt idx="165151">
                  <c:v>382.61445017883699</c:v>
                </c:pt>
                <c:pt idx="165152">
                  <c:v>382.61676693410999</c:v>
                </c:pt>
                <c:pt idx="165153">
                  <c:v>382.61908368938401</c:v>
                </c:pt>
                <c:pt idx="165154">
                  <c:v>382.62140044465701</c:v>
                </c:pt>
                <c:pt idx="165155">
                  <c:v>382.62371719993098</c:v>
                </c:pt>
                <c:pt idx="165156">
                  <c:v>382.62603395520398</c:v>
                </c:pt>
                <c:pt idx="165157">
                  <c:v>382.628350710478</c:v>
                </c:pt>
                <c:pt idx="165158">
                  <c:v>382.630667465751</c:v>
                </c:pt>
                <c:pt idx="165159">
                  <c:v>382.63298422102503</c:v>
                </c:pt>
                <c:pt idx="165160">
                  <c:v>382.63530097629803</c:v>
                </c:pt>
                <c:pt idx="165161">
                  <c:v>382.63761773157199</c:v>
                </c:pt>
                <c:pt idx="165162">
                  <c:v>382.63993448684499</c:v>
                </c:pt>
                <c:pt idx="165163">
                  <c:v>382.64225124211902</c:v>
                </c:pt>
                <c:pt idx="165164">
                  <c:v>382.64456799739202</c:v>
                </c:pt>
                <c:pt idx="165165">
                  <c:v>382.64688475266598</c:v>
                </c:pt>
                <c:pt idx="165166">
                  <c:v>382.64920150793898</c:v>
                </c:pt>
                <c:pt idx="165167">
                  <c:v>382.65151826321301</c:v>
                </c:pt>
                <c:pt idx="165168">
                  <c:v>382.65383501848601</c:v>
                </c:pt>
                <c:pt idx="165169">
                  <c:v>382.65615177375997</c:v>
                </c:pt>
                <c:pt idx="165170">
                  <c:v>382.65846852903297</c:v>
                </c:pt>
                <c:pt idx="165171">
                  <c:v>382.660785284307</c:v>
                </c:pt>
                <c:pt idx="165172">
                  <c:v>382.66310203958</c:v>
                </c:pt>
                <c:pt idx="165173">
                  <c:v>382.66541879485402</c:v>
                </c:pt>
                <c:pt idx="165174">
                  <c:v>382.66773555012702</c:v>
                </c:pt>
                <c:pt idx="165175">
                  <c:v>382.67005230540099</c:v>
                </c:pt>
                <c:pt idx="165176">
                  <c:v>382.67236906067399</c:v>
                </c:pt>
                <c:pt idx="165177">
                  <c:v>382.67468581594801</c:v>
                </c:pt>
                <c:pt idx="165178">
                  <c:v>382.67700257122101</c:v>
                </c:pt>
                <c:pt idx="165179">
                  <c:v>382.67931932649498</c:v>
                </c:pt>
                <c:pt idx="165180">
                  <c:v>382.68163608176798</c:v>
                </c:pt>
                <c:pt idx="165181">
                  <c:v>382.683952837042</c:v>
                </c:pt>
                <c:pt idx="165182">
                  <c:v>382.686269592315</c:v>
                </c:pt>
                <c:pt idx="165183">
                  <c:v>382.68858634758902</c:v>
                </c:pt>
                <c:pt idx="165184">
                  <c:v>382.69090310286299</c:v>
                </c:pt>
                <c:pt idx="165185">
                  <c:v>382.69321985813599</c:v>
                </c:pt>
                <c:pt idx="165186">
                  <c:v>382.69553661341001</c:v>
                </c:pt>
                <c:pt idx="165187">
                  <c:v>382.69785336868301</c:v>
                </c:pt>
                <c:pt idx="165188">
                  <c:v>382.70017012395698</c:v>
                </c:pt>
                <c:pt idx="165189">
                  <c:v>382.70248687922998</c:v>
                </c:pt>
                <c:pt idx="165190">
                  <c:v>382.704803634504</c:v>
                </c:pt>
                <c:pt idx="165191">
                  <c:v>382.707120389777</c:v>
                </c:pt>
                <c:pt idx="165192">
                  <c:v>382.70943714505103</c:v>
                </c:pt>
                <c:pt idx="165193">
                  <c:v>382.71175390032403</c:v>
                </c:pt>
                <c:pt idx="165194">
                  <c:v>382.71407065559799</c:v>
                </c:pt>
                <c:pt idx="165195">
                  <c:v>382.71638741087099</c:v>
                </c:pt>
                <c:pt idx="165196">
                  <c:v>382.71870416614502</c:v>
                </c:pt>
                <c:pt idx="165197">
                  <c:v>382.72102092141802</c:v>
                </c:pt>
                <c:pt idx="165198">
                  <c:v>382.72333767669198</c:v>
                </c:pt>
                <c:pt idx="165199">
                  <c:v>382.72565443196498</c:v>
                </c:pt>
                <c:pt idx="165200">
                  <c:v>382.72797118723901</c:v>
                </c:pt>
                <c:pt idx="165201">
                  <c:v>382.73028794251201</c:v>
                </c:pt>
                <c:pt idx="165202">
                  <c:v>382.73260469778597</c:v>
                </c:pt>
                <c:pt idx="165203">
                  <c:v>382.73492145305897</c:v>
                </c:pt>
                <c:pt idx="165204">
                  <c:v>382.737238208333</c:v>
                </c:pt>
                <c:pt idx="165205">
                  <c:v>382.739554963606</c:v>
                </c:pt>
                <c:pt idx="165206">
                  <c:v>382.74187171888002</c:v>
                </c:pt>
                <c:pt idx="165207">
                  <c:v>382.74418847415302</c:v>
                </c:pt>
                <c:pt idx="165208">
                  <c:v>382.74650522942699</c:v>
                </c:pt>
                <c:pt idx="165209">
                  <c:v>382.74882198469999</c:v>
                </c:pt>
                <c:pt idx="165210">
                  <c:v>382.75113873997401</c:v>
                </c:pt>
                <c:pt idx="165211">
                  <c:v>382.75345549524701</c:v>
                </c:pt>
                <c:pt idx="165212">
                  <c:v>382.75577225052098</c:v>
                </c:pt>
                <c:pt idx="165213">
                  <c:v>382.75808900579398</c:v>
                </c:pt>
                <c:pt idx="165214">
                  <c:v>382.760405761068</c:v>
                </c:pt>
                <c:pt idx="165215">
                  <c:v>382.762722516341</c:v>
                </c:pt>
                <c:pt idx="165216">
                  <c:v>382.76503927161502</c:v>
                </c:pt>
                <c:pt idx="165217">
                  <c:v>382.76735602688802</c:v>
                </c:pt>
                <c:pt idx="165218">
                  <c:v>382.76967278216199</c:v>
                </c:pt>
                <c:pt idx="165219">
                  <c:v>382.77198953743499</c:v>
                </c:pt>
                <c:pt idx="165220">
                  <c:v>382.77430629270901</c:v>
                </c:pt>
                <c:pt idx="165221">
                  <c:v>382.77662304798201</c:v>
                </c:pt>
                <c:pt idx="165222">
                  <c:v>382.77893980325598</c:v>
                </c:pt>
                <c:pt idx="165223">
                  <c:v>382.78125655852898</c:v>
                </c:pt>
                <c:pt idx="165224">
                  <c:v>382.783573313803</c:v>
                </c:pt>
                <c:pt idx="165225">
                  <c:v>382.785890069076</c:v>
                </c:pt>
                <c:pt idx="165226">
                  <c:v>382.78820682435003</c:v>
                </c:pt>
                <c:pt idx="165227">
                  <c:v>382.79052357962399</c:v>
                </c:pt>
                <c:pt idx="165228">
                  <c:v>382.79284033489699</c:v>
                </c:pt>
                <c:pt idx="165229">
                  <c:v>382.79515709017102</c:v>
                </c:pt>
                <c:pt idx="165230">
                  <c:v>382.79747384544402</c:v>
                </c:pt>
                <c:pt idx="165231">
                  <c:v>382.79979060071798</c:v>
                </c:pt>
                <c:pt idx="165232">
                  <c:v>382.80210735599098</c:v>
                </c:pt>
                <c:pt idx="165233">
                  <c:v>382.80442411126501</c:v>
                </c:pt>
                <c:pt idx="165234">
                  <c:v>382.80674086653801</c:v>
                </c:pt>
                <c:pt idx="165235">
                  <c:v>382.80905762181197</c:v>
                </c:pt>
                <c:pt idx="165236">
                  <c:v>382.81137437708497</c:v>
                </c:pt>
                <c:pt idx="165237">
                  <c:v>382.813691132359</c:v>
                </c:pt>
                <c:pt idx="165238">
                  <c:v>382.816007887632</c:v>
                </c:pt>
                <c:pt idx="165239">
                  <c:v>382.81832464290602</c:v>
                </c:pt>
                <c:pt idx="165240">
                  <c:v>382.82064139817902</c:v>
                </c:pt>
                <c:pt idx="165241">
                  <c:v>382.82295815345299</c:v>
                </c:pt>
                <c:pt idx="165242">
                  <c:v>382.82527490872599</c:v>
                </c:pt>
                <c:pt idx="165243">
                  <c:v>382.82759166400001</c:v>
                </c:pt>
                <c:pt idx="165244">
                  <c:v>382.82990841927301</c:v>
                </c:pt>
                <c:pt idx="165245">
                  <c:v>382.83222517454698</c:v>
                </c:pt>
                <c:pt idx="165246">
                  <c:v>382.83454192981998</c:v>
                </c:pt>
                <c:pt idx="165247">
                  <c:v>382.836858685094</c:v>
                </c:pt>
                <c:pt idx="165248">
                  <c:v>382.839175440367</c:v>
                </c:pt>
                <c:pt idx="165249">
                  <c:v>382.84149219564102</c:v>
                </c:pt>
                <c:pt idx="165250">
                  <c:v>382.84380895091402</c:v>
                </c:pt>
                <c:pt idx="165251">
                  <c:v>382.84612570618799</c:v>
                </c:pt>
                <c:pt idx="165252">
                  <c:v>382.84844246146099</c:v>
                </c:pt>
                <c:pt idx="165253">
                  <c:v>382.85075921673501</c:v>
                </c:pt>
                <c:pt idx="165254">
                  <c:v>382.85307597200801</c:v>
                </c:pt>
                <c:pt idx="165255">
                  <c:v>382.85539272728198</c:v>
                </c:pt>
                <c:pt idx="165256">
                  <c:v>382.85770948255498</c:v>
                </c:pt>
                <c:pt idx="165257">
                  <c:v>382.860026237829</c:v>
                </c:pt>
                <c:pt idx="165258">
                  <c:v>382.862342993102</c:v>
                </c:pt>
                <c:pt idx="165259">
                  <c:v>382.86465974837603</c:v>
                </c:pt>
                <c:pt idx="165260">
                  <c:v>382.86697650364903</c:v>
                </c:pt>
                <c:pt idx="165261">
                  <c:v>382.86929325892299</c:v>
                </c:pt>
                <c:pt idx="165262">
                  <c:v>382.87161001419599</c:v>
                </c:pt>
                <c:pt idx="165263">
                  <c:v>382.87392676947002</c:v>
                </c:pt>
                <c:pt idx="165264">
                  <c:v>382.87624352474302</c:v>
                </c:pt>
                <c:pt idx="165265">
                  <c:v>382.87856028001698</c:v>
                </c:pt>
                <c:pt idx="165266">
                  <c:v>382.88087703528998</c:v>
                </c:pt>
                <c:pt idx="165267">
                  <c:v>382.88319379056401</c:v>
                </c:pt>
                <c:pt idx="165268">
                  <c:v>382.88551054583701</c:v>
                </c:pt>
                <c:pt idx="165269">
                  <c:v>382.88782730111097</c:v>
                </c:pt>
                <c:pt idx="165270">
                  <c:v>382.890144056385</c:v>
                </c:pt>
                <c:pt idx="165271">
                  <c:v>382.892460811658</c:v>
                </c:pt>
                <c:pt idx="165272">
                  <c:v>382.89477756693202</c:v>
                </c:pt>
                <c:pt idx="165273">
                  <c:v>382.89709432220502</c:v>
                </c:pt>
                <c:pt idx="165274">
                  <c:v>382.89941107747899</c:v>
                </c:pt>
                <c:pt idx="165275">
                  <c:v>382.90172783275199</c:v>
                </c:pt>
                <c:pt idx="165276">
                  <c:v>382.90404458802601</c:v>
                </c:pt>
                <c:pt idx="165277">
                  <c:v>382.90636134329901</c:v>
                </c:pt>
                <c:pt idx="165278">
                  <c:v>382.90867809857298</c:v>
                </c:pt>
                <c:pt idx="165279">
                  <c:v>382.91099485384598</c:v>
                </c:pt>
                <c:pt idx="165280">
                  <c:v>382.91331160912</c:v>
                </c:pt>
                <c:pt idx="165281">
                  <c:v>382.915628364393</c:v>
                </c:pt>
                <c:pt idx="165282">
                  <c:v>382.91794511966702</c:v>
                </c:pt>
                <c:pt idx="165283">
                  <c:v>382.92026187494002</c:v>
                </c:pt>
                <c:pt idx="165284">
                  <c:v>382.92257863021399</c:v>
                </c:pt>
                <c:pt idx="165285">
                  <c:v>382.92489538548699</c:v>
                </c:pt>
                <c:pt idx="165286">
                  <c:v>382.92721214076101</c:v>
                </c:pt>
                <c:pt idx="165287">
                  <c:v>382.92952889603401</c:v>
                </c:pt>
                <c:pt idx="165288">
                  <c:v>382.93184565130798</c:v>
                </c:pt>
                <c:pt idx="165289">
                  <c:v>382.93416240658098</c:v>
                </c:pt>
                <c:pt idx="165290">
                  <c:v>382.936479161855</c:v>
                </c:pt>
                <c:pt idx="165291">
                  <c:v>382.938795917128</c:v>
                </c:pt>
                <c:pt idx="165292">
                  <c:v>382.94111267240203</c:v>
                </c:pt>
                <c:pt idx="165293">
                  <c:v>382.94342942767503</c:v>
                </c:pt>
                <c:pt idx="165294">
                  <c:v>382.94574618294899</c:v>
                </c:pt>
                <c:pt idx="165295">
                  <c:v>382.94806293822199</c:v>
                </c:pt>
                <c:pt idx="165296">
                  <c:v>382.95037969349602</c:v>
                </c:pt>
                <c:pt idx="165297">
                  <c:v>382.95269644876902</c:v>
                </c:pt>
                <c:pt idx="165298">
                  <c:v>382.95501320404298</c:v>
                </c:pt>
                <c:pt idx="165299">
                  <c:v>382.95732995931598</c:v>
                </c:pt>
                <c:pt idx="165300">
                  <c:v>382.95964671459001</c:v>
                </c:pt>
                <c:pt idx="165301">
                  <c:v>382.96196346986301</c:v>
                </c:pt>
                <c:pt idx="165302">
                  <c:v>382.96428022513697</c:v>
                </c:pt>
                <c:pt idx="165303">
                  <c:v>382.96659698040997</c:v>
                </c:pt>
                <c:pt idx="165304">
                  <c:v>382.968913735684</c:v>
                </c:pt>
                <c:pt idx="165305">
                  <c:v>382.971230490957</c:v>
                </c:pt>
                <c:pt idx="165306">
                  <c:v>382.97354724623102</c:v>
                </c:pt>
                <c:pt idx="165307">
                  <c:v>382.97586400150402</c:v>
                </c:pt>
                <c:pt idx="165308">
                  <c:v>382.97818075677799</c:v>
                </c:pt>
                <c:pt idx="165309">
                  <c:v>382.98049751205099</c:v>
                </c:pt>
                <c:pt idx="165310">
                  <c:v>382.98281426732501</c:v>
                </c:pt>
                <c:pt idx="165311">
                  <c:v>382.98513102259801</c:v>
                </c:pt>
                <c:pt idx="165312">
                  <c:v>382.98744777787198</c:v>
                </c:pt>
                <c:pt idx="165313">
                  <c:v>382.989764533146</c:v>
                </c:pt>
                <c:pt idx="165314">
                  <c:v>382.992081288419</c:v>
                </c:pt>
                <c:pt idx="165315">
                  <c:v>382.99439804369302</c:v>
                </c:pt>
                <c:pt idx="165316">
                  <c:v>382.99671479896602</c:v>
                </c:pt>
                <c:pt idx="165317">
                  <c:v>382.99903155423999</c:v>
                </c:pt>
                <c:pt idx="165318">
                  <c:v>383.00134830951299</c:v>
                </c:pt>
                <c:pt idx="165319">
                  <c:v>383.00366506478701</c:v>
                </c:pt>
                <c:pt idx="165320">
                  <c:v>383.00598182006001</c:v>
                </c:pt>
                <c:pt idx="165321">
                  <c:v>383.00829857533398</c:v>
                </c:pt>
                <c:pt idx="165322">
                  <c:v>383.01061533060698</c:v>
                </c:pt>
                <c:pt idx="165323">
                  <c:v>383.012932085881</c:v>
                </c:pt>
                <c:pt idx="165324">
                  <c:v>383.015248841154</c:v>
                </c:pt>
                <c:pt idx="165325">
                  <c:v>383.01756559642803</c:v>
                </c:pt>
                <c:pt idx="165326">
                  <c:v>383.01988235170103</c:v>
                </c:pt>
                <c:pt idx="165327">
                  <c:v>383.02219910697499</c:v>
                </c:pt>
                <c:pt idx="165328">
                  <c:v>383.02451586224799</c:v>
                </c:pt>
                <c:pt idx="165329">
                  <c:v>383.02683261752202</c:v>
                </c:pt>
                <c:pt idx="165330">
                  <c:v>383.02914937279502</c:v>
                </c:pt>
                <c:pt idx="165331">
                  <c:v>383.03146612806898</c:v>
                </c:pt>
                <c:pt idx="165332">
                  <c:v>383.03378288334198</c:v>
                </c:pt>
                <c:pt idx="165333">
                  <c:v>383.03609963861601</c:v>
                </c:pt>
                <c:pt idx="165334">
                  <c:v>383.03841639388901</c:v>
                </c:pt>
                <c:pt idx="165335">
                  <c:v>383.04073314916297</c:v>
                </c:pt>
                <c:pt idx="165336">
                  <c:v>383.04304990443597</c:v>
                </c:pt>
                <c:pt idx="165337">
                  <c:v>383.04536665971</c:v>
                </c:pt>
                <c:pt idx="165338">
                  <c:v>383.047683414983</c:v>
                </c:pt>
                <c:pt idx="165339">
                  <c:v>383.05000017025702</c:v>
                </c:pt>
                <c:pt idx="165340">
                  <c:v>383.05231692553002</c:v>
                </c:pt>
                <c:pt idx="165341">
                  <c:v>383.05463368080399</c:v>
                </c:pt>
                <c:pt idx="165342">
                  <c:v>383.05695043607699</c:v>
                </c:pt>
                <c:pt idx="165343">
                  <c:v>383.05926719135101</c:v>
                </c:pt>
                <c:pt idx="165344">
                  <c:v>383.06158394662401</c:v>
                </c:pt>
                <c:pt idx="165345">
                  <c:v>383.06390070189798</c:v>
                </c:pt>
                <c:pt idx="165346">
                  <c:v>383.06621745717098</c:v>
                </c:pt>
                <c:pt idx="165347">
                  <c:v>383.068534212445</c:v>
                </c:pt>
                <c:pt idx="165348">
                  <c:v>383.070850967718</c:v>
                </c:pt>
                <c:pt idx="165349">
                  <c:v>383.07316772299203</c:v>
                </c:pt>
                <c:pt idx="165350">
                  <c:v>383.07548447826503</c:v>
                </c:pt>
                <c:pt idx="165351">
                  <c:v>383.07780123353899</c:v>
                </c:pt>
                <c:pt idx="165352">
                  <c:v>383.08011798881199</c:v>
                </c:pt>
                <c:pt idx="165353">
                  <c:v>383.08243474408602</c:v>
                </c:pt>
                <c:pt idx="165354">
                  <c:v>383.08475149935902</c:v>
                </c:pt>
                <c:pt idx="165355">
                  <c:v>383.08706825463298</c:v>
                </c:pt>
                <c:pt idx="165356">
                  <c:v>383.08938500990701</c:v>
                </c:pt>
                <c:pt idx="165357">
                  <c:v>383.09170176518001</c:v>
                </c:pt>
                <c:pt idx="165358">
                  <c:v>383.09401852045397</c:v>
                </c:pt>
                <c:pt idx="165359">
                  <c:v>383.09633527572697</c:v>
                </c:pt>
                <c:pt idx="165360">
                  <c:v>383.098652031001</c:v>
                </c:pt>
                <c:pt idx="165361">
                  <c:v>383.100968786274</c:v>
                </c:pt>
                <c:pt idx="165362">
                  <c:v>383.10328554154802</c:v>
                </c:pt>
                <c:pt idx="165363">
                  <c:v>383.10560229682102</c:v>
                </c:pt>
                <c:pt idx="165364">
                  <c:v>383.10791905209499</c:v>
                </c:pt>
                <c:pt idx="165365">
                  <c:v>383.11023580736799</c:v>
                </c:pt>
                <c:pt idx="165366">
                  <c:v>383.11255256264201</c:v>
                </c:pt>
                <c:pt idx="165367">
                  <c:v>383.11486931791501</c:v>
                </c:pt>
                <c:pt idx="165368">
                  <c:v>383.11718607318898</c:v>
                </c:pt>
                <c:pt idx="165369">
                  <c:v>383.11950282846198</c:v>
                </c:pt>
                <c:pt idx="165370">
                  <c:v>383.121819583736</c:v>
                </c:pt>
                <c:pt idx="165371">
                  <c:v>383.124136339009</c:v>
                </c:pt>
                <c:pt idx="165372">
                  <c:v>383.12645309428302</c:v>
                </c:pt>
                <c:pt idx="165373">
                  <c:v>383.12876984955602</c:v>
                </c:pt>
                <c:pt idx="165374">
                  <c:v>383.13108660482999</c:v>
                </c:pt>
                <c:pt idx="165375">
                  <c:v>383.13340336010299</c:v>
                </c:pt>
                <c:pt idx="165376">
                  <c:v>383.13572011537701</c:v>
                </c:pt>
                <c:pt idx="165377">
                  <c:v>383.13803687065001</c:v>
                </c:pt>
                <c:pt idx="165378">
                  <c:v>383.14035362592398</c:v>
                </c:pt>
                <c:pt idx="165379">
                  <c:v>383.14267038119698</c:v>
                </c:pt>
                <c:pt idx="165380">
                  <c:v>383.144987136471</c:v>
                </c:pt>
                <c:pt idx="165381">
                  <c:v>383.147303891744</c:v>
                </c:pt>
                <c:pt idx="165382">
                  <c:v>383.14962064701803</c:v>
                </c:pt>
                <c:pt idx="165383">
                  <c:v>383.15193740229103</c:v>
                </c:pt>
                <c:pt idx="165384">
                  <c:v>383.15425415756499</c:v>
                </c:pt>
                <c:pt idx="165385">
                  <c:v>383.15657091283799</c:v>
                </c:pt>
                <c:pt idx="165386">
                  <c:v>383.15888766811202</c:v>
                </c:pt>
                <c:pt idx="165387">
                  <c:v>383.16120442338502</c:v>
                </c:pt>
                <c:pt idx="165388">
                  <c:v>383.16352117865898</c:v>
                </c:pt>
                <c:pt idx="165389">
                  <c:v>383.16583793393198</c:v>
                </c:pt>
                <c:pt idx="165390">
                  <c:v>383.16815468920601</c:v>
                </c:pt>
                <c:pt idx="165391">
                  <c:v>383.17047144447901</c:v>
                </c:pt>
                <c:pt idx="165392">
                  <c:v>383.17278819975297</c:v>
                </c:pt>
                <c:pt idx="165393">
                  <c:v>383.17510495502597</c:v>
                </c:pt>
                <c:pt idx="165394">
                  <c:v>383.1774217103</c:v>
                </c:pt>
                <c:pt idx="165395">
                  <c:v>383.179738465573</c:v>
                </c:pt>
                <c:pt idx="165396">
                  <c:v>383.18205522084702</c:v>
                </c:pt>
                <c:pt idx="165397">
                  <c:v>383.18437197612099</c:v>
                </c:pt>
                <c:pt idx="165398">
                  <c:v>383.18668873139399</c:v>
                </c:pt>
                <c:pt idx="165399">
                  <c:v>383.18900548666801</c:v>
                </c:pt>
                <c:pt idx="165400">
                  <c:v>383.19132224194101</c:v>
                </c:pt>
                <c:pt idx="165401">
                  <c:v>383.19363899721498</c:v>
                </c:pt>
                <c:pt idx="165402">
                  <c:v>383.19595575248798</c:v>
                </c:pt>
                <c:pt idx="165403">
                  <c:v>383.198272507762</c:v>
                </c:pt>
                <c:pt idx="165404">
                  <c:v>383.200589263035</c:v>
                </c:pt>
                <c:pt idx="165405">
                  <c:v>383.20290601830902</c:v>
                </c:pt>
                <c:pt idx="165406">
                  <c:v>383.20522277358202</c:v>
                </c:pt>
                <c:pt idx="165407">
                  <c:v>383.20753952885599</c:v>
                </c:pt>
                <c:pt idx="165408">
                  <c:v>383.20985628412899</c:v>
                </c:pt>
                <c:pt idx="165409">
                  <c:v>383.21217303940301</c:v>
                </c:pt>
                <c:pt idx="165410">
                  <c:v>383.21448979467601</c:v>
                </c:pt>
                <c:pt idx="165411">
                  <c:v>383.21680654994998</c:v>
                </c:pt>
                <c:pt idx="165412">
                  <c:v>383.21912330522298</c:v>
                </c:pt>
                <c:pt idx="165413">
                  <c:v>383.221440060497</c:v>
                </c:pt>
                <c:pt idx="165414">
                  <c:v>383.22375681577</c:v>
                </c:pt>
                <c:pt idx="165415">
                  <c:v>383.22607357104403</c:v>
                </c:pt>
                <c:pt idx="165416">
                  <c:v>383.22839032631703</c:v>
                </c:pt>
                <c:pt idx="165417">
                  <c:v>383.23070708159099</c:v>
                </c:pt>
                <c:pt idx="165418">
                  <c:v>383.23302383686399</c:v>
                </c:pt>
                <c:pt idx="165419">
                  <c:v>383.23534059213802</c:v>
                </c:pt>
                <c:pt idx="165420">
                  <c:v>383.23765734741102</c:v>
                </c:pt>
                <c:pt idx="165421">
                  <c:v>383.23997410268498</c:v>
                </c:pt>
                <c:pt idx="165422">
                  <c:v>383.24229085795798</c:v>
                </c:pt>
                <c:pt idx="165423">
                  <c:v>383.24460761323201</c:v>
                </c:pt>
                <c:pt idx="165424">
                  <c:v>383.24692436850501</c:v>
                </c:pt>
                <c:pt idx="165425">
                  <c:v>383.24924112377897</c:v>
                </c:pt>
                <c:pt idx="165426">
                  <c:v>383.25155787905197</c:v>
                </c:pt>
                <c:pt idx="165427">
                  <c:v>383.253874634326</c:v>
                </c:pt>
                <c:pt idx="165428">
                  <c:v>383.256191389599</c:v>
                </c:pt>
                <c:pt idx="165429">
                  <c:v>383.25850814487302</c:v>
                </c:pt>
                <c:pt idx="165430">
                  <c:v>383.26082490014602</c:v>
                </c:pt>
                <c:pt idx="165431">
                  <c:v>383.26314165541999</c:v>
                </c:pt>
                <c:pt idx="165432">
                  <c:v>383.26545841069299</c:v>
                </c:pt>
                <c:pt idx="165433">
                  <c:v>383.26777516596701</c:v>
                </c:pt>
                <c:pt idx="165434">
                  <c:v>383.27009192124001</c:v>
                </c:pt>
                <c:pt idx="165435">
                  <c:v>383.27240867651398</c:v>
                </c:pt>
                <c:pt idx="165436">
                  <c:v>383.27472543178698</c:v>
                </c:pt>
                <c:pt idx="165437">
                  <c:v>383.277042187061</c:v>
                </c:pt>
                <c:pt idx="165438">
                  <c:v>383.279358942334</c:v>
                </c:pt>
                <c:pt idx="165439">
                  <c:v>383.28167569760802</c:v>
                </c:pt>
                <c:pt idx="165440">
                  <c:v>383.28399245288199</c:v>
                </c:pt>
                <c:pt idx="165441">
                  <c:v>383.28630920815499</c:v>
                </c:pt>
                <c:pt idx="165442">
                  <c:v>383.28862596342901</c:v>
                </c:pt>
                <c:pt idx="165443">
                  <c:v>383.29094271870201</c:v>
                </c:pt>
                <c:pt idx="165444">
                  <c:v>383.29325947397598</c:v>
                </c:pt>
                <c:pt idx="165445">
                  <c:v>383.29557622924898</c:v>
                </c:pt>
                <c:pt idx="165446">
                  <c:v>383.297892984523</c:v>
                </c:pt>
                <c:pt idx="165447">
                  <c:v>383.300209739796</c:v>
                </c:pt>
                <c:pt idx="165448">
                  <c:v>383.30252649507003</c:v>
                </c:pt>
                <c:pt idx="165449">
                  <c:v>383.30484325034303</c:v>
                </c:pt>
                <c:pt idx="165450">
                  <c:v>383.30716000561699</c:v>
                </c:pt>
                <c:pt idx="165451">
                  <c:v>383.30947676088999</c:v>
                </c:pt>
                <c:pt idx="165452">
                  <c:v>383.31179351616402</c:v>
                </c:pt>
                <c:pt idx="165453">
                  <c:v>383.31411027143702</c:v>
                </c:pt>
                <c:pt idx="165454">
                  <c:v>383.31642702671098</c:v>
                </c:pt>
                <c:pt idx="165455">
                  <c:v>383.31874378198398</c:v>
                </c:pt>
                <c:pt idx="165456">
                  <c:v>383.32106053725801</c:v>
                </c:pt>
                <c:pt idx="165457">
                  <c:v>383.32337729253101</c:v>
                </c:pt>
                <c:pt idx="165458">
                  <c:v>383.32569404780497</c:v>
                </c:pt>
                <c:pt idx="165459">
                  <c:v>383.32801080307797</c:v>
                </c:pt>
                <c:pt idx="165460">
                  <c:v>383.330327558352</c:v>
                </c:pt>
                <c:pt idx="165461">
                  <c:v>383.332644313625</c:v>
                </c:pt>
                <c:pt idx="165462">
                  <c:v>383.33496106889902</c:v>
                </c:pt>
                <c:pt idx="165463">
                  <c:v>383.33727782417202</c:v>
                </c:pt>
                <c:pt idx="165464">
                  <c:v>383.33959457944599</c:v>
                </c:pt>
                <c:pt idx="165465">
                  <c:v>383.34191133471899</c:v>
                </c:pt>
                <c:pt idx="165466">
                  <c:v>383.34422808999301</c:v>
                </c:pt>
                <c:pt idx="165467">
                  <c:v>383.34654484526601</c:v>
                </c:pt>
                <c:pt idx="165468">
                  <c:v>383.34886160053998</c:v>
                </c:pt>
                <c:pt idx="165469">
                  <c:v>383.35117835581298</c:v>
                </c:pt>
                <c:pt idx="165470">
                  <c:v>383.353495111087</c:v>
                </c:pt>
                <c:pt idx="165471">
                  <c:v>383.35581186636</c:v>
                </c:pt>
                <c:pt idx="165472">
                  <c:v>383.35812862163402</c:v>
                </c:pt>
                <c:pt idx="165473">
                  <c:v>383.36044537690702</c:v>
                </c:pt>
                <c:pt idx="165474">
                  <c:v>383.36276213218099</c:v>
                </c:pt>
                <c:pt idx="165475">
                  <c:v>383.36507888745399</c:v>
                </c:pt>
                <c:pt idx="165476">
                  <c:v>383.36739564272801</c:v>
                </c:pt>
                <c:pt idx="165477">
                  <c:v>383.36971239800101</c:v>
                </c:pt>
                <c:pt idx="165478">
                  <c:v>383.37202915327498</c:v>
                </c:pt>
                <c:pt idx="165479">
                  <c:v>383.37434590854798</c:v>
                </c:pt>
                <c:pt idx="165480">
                  <c:v>383.376662663822</c:v>
                </c:pt>
                <c:pt idx="165481">
                  <c:v>383.378979419095</c:v>
                </c:pt>
                <c:pt idx="165482">
                  <c:v>383.38129617436903</c:v>
                </c:pt>
                <c:pt idx="165483">
                  <c:v>383.38361292964299</c:v>
                </c:pt>
                <c:pt idx="165484">
                  <c:v>383.38592968491599</c:v>
                </c:pt>
                <c:pt idx="165485">
                  <c:v>383.38824644019002</c:v>
                </c:pt>
                <c:pt idx="165486">
                  <c:v>383.39056319546302</c:v>
                </c:pt>
                <c:pt idx="165487">
                  <c:v>383.39287995073698</c:v>
                </c:pt>
                <c:pt idx="165488">
                  <c:v>383.39519670600998</c:v>
                </c:pt>
                <c:pt idx="165489">
                  <c:v>383.39751346128401</c:v>
                </c:pt>
                <c:pt idx="165490">
                  <c:v>383.39983021655701</c:v>
                </c:pt>
                <c:pt idx="165491">
                  <c:v>383.40214697183097</c:v>
                </c:pt>
                <c:pt idx="165492">
                  <c:v>383.40446372710397</c:v>
                </c:pt>
                <c:pt idx="165493">
                  <c:v>383.406780482378</c:v>
                </c:pt>
                <c:pt idx="165494">
                  <c:v>383.409097237651</c:v>
                </c:pt>
                <c:pt idx="165495">
                  <c:v>383.41141399292502</c:v>
                </c:pt>
                <c:pt idx="165496">
                  <c:v>383.41373074819802</c:v>
                </c:pt>
                <c:pt idx="165497">
                  <c:v>383.41604750347199</c:v>
                </c:pt>
                <c:pt idx="165498">
                  <c:v>383.41836425874499</c:v>
                </c:pt>
                <c:pt idx="165499">
                  <c:v>383.42068101401901</c:v>
                </c:pt>
                <c:pt idx="165500">
                  <c:v>383.42299776929201</c:v>
                </c:pt>
                <c:pt idx="165501">
                  <c:v>383.42531452456598</c:v>
                </c:pt>
                <c:pt idx="165502">
                  <c:v>383.42763127983898</c:v>
                </c:pt>
                <c:pt idx="165503">
                  <c:v>383.429948035113</c:v>
                </c:pt>
                <c:pt idx="165504">
                  <c:v>383.432264790386</c:v>
                </c:pt>
                <c:pt idx="165505">
                  <c:v>383.43458154566002</c:v>
                </c:pt>
                <c:pt idx="165506">
                  <c:v>383.43689830093302</c:v>
                </c:pt>
                <c:pt idx="165507">
                  <c:v>383.43921505620699</c:v>
                </c:pt>
                <c:pt idx="165508">
                  <c:v>383.44153181147999</c:v>
                </c:pt>
                <c:pt idx="165509">
                  <c:v>383.44384856675401</c:v>
                </c:pt>
                <c:pt idx="165510">
                  <c:v>383.44616532202701</c:v>
                </c:pt>
                <c:pt idx="165511">
                  <c:v>383.44848207730098</c:v>
                </c:pt>
                <c:pt idx="165512">
                  <c:v>383.45079883257398</c:v>
                </c:pt>
                <c:pt idx="165513">
                  <c:v>383.453115587848</c:v>
                </c:pt>
                <c:pt idx="165514">
                  <c:v>383.455432343121</c:v>
                </c:pt>
                <c:pt idx="165515">
                  <c:v>383.45774909839503</c:v>
                </c:pt>
                <c:pt idx="165516">
                  <c:v>383.46006585366803</c:v>
                </c:pt>
                <c:pt idx="165517">
                  <c:v>383.46238260894199</c:v>
                </c:pt>
                <c:pt idx="165518">
                  <c:v>383.46469936421499</c:v>
                </c:pt>
                <c:pt idx="165519">
                  <c:v>383.46701611948902</c:v>
                </c:pt>
                <c:pt idx="165520">
                  <c:v>383.46933287476202</c:v>
                </c:pt>
                <c:pt idx="165521">
                  <c:v>383.47164963003598</c:v>
                </c:pt>
                <c:pt idx="165522">
                  <c:v>383.47396638530898</c:v>
                </c:pt>
                <c:pt idx="165523">
                  <c:v>383.47628314058301</c:v>
                </c:pt>
                <c:pt idx="165524">
                  <c:v>383.47859989585601</c:v>
                </c:pt>
                <c:pt idx="165525">
                  <c:v>383.48091665112997</c:v>
                </c:pt>
                <c:pt idx="165526">
                  <c:v>383.483233406404</c:v>
                </c:pt>
                <c:pt idx="165527">
                  <c:v>383.485550161677</c:v>
                </c:pt>
                <c:pt idx="165528">
                  <c:v>383.48786691695102</c:v>
                </c:pt>
                <c:pt idx="165529">
                  <c:v>383.49018367222402</c:v>
                </c:pt>
                <c:pt idx="165530">
                  <c:v>383.49250042749799</c:v>
                </c:pt>
                <c:pt idx="165531">
                  <c:v>383.49481718277099</c:v>
                </c:pt>
                <c:pt idx="165532">
                  <c:v>383.49713393804501</c:v>
                </c:pt>
                <c:pt idx="165533">
                  <c:v>383.49945069331801</c:v>
                </c:pt>
                <c:pt idx="165534">
                  <c:v>383.50176744859198</c:v>
                </c:pt>
                <c:pt idx="165535">
                  <c:v>383.50408420386498</c:v>
                </c:pt>
                <c:pt idx="165536">
                  <c:v>383.506400959139</c:v>
                </c:pt>
                <c:pt idx="165537">
                  <c:v>383.508717714412</c:v>
                </c:pt>
                <c:pt idx="165538">
                  <c:v>383.51103446968602</c:v>
                </c:pt>
                <c:pt idx="165539">
                  <c:v>383.51335122495902</c:v>
                </c:pt>
                <c:pt idx="165540">
                  <c:v>383.51566798023299</c:v>
                </c:pt>
                <c:pt idx="165541">
                  <c:v>383.51798473550599</c:v>
                </c:pt>
                <c:pt idx="165542">
                  <c:v>383.52030149078001</c:v>
                </c:pt>
                <c:pt idx="165543">
                  <c:v>383.52261824605301</c:v>
                </c:pt>
                <c:pt idx="165544">
                  <c:v>383.52493500132698</c:v>
                </c:pt>
                <c:pt idx="165545">
                  <c:v>383.52725175659998</c:v>
                </c:pt>
                <c:pt idx="165546">
                  <c:v>383.529568511874</c:v>
                </c:pt>
                <c:pt idx="165547">
                  <c:v>383.531885267147</c:v>
                </c:pt>
                <c:pt idx="165548">
                  <c:v>383.53420202242103</c:v>
                </c:pt>
                <c:pt idx="165549">
                  <c:v>383.53651877769403</c:v>
                </c:pt>
                <c:pt idx="165550">
                  <c:v>383.53883553296799</c:v>
                </c:pt>
                <c:pt idx="165551">
                  <c:v>383.54115228824099</c:v>
                </c:pt>
                <c:pt idx="165552">
                  <c:v>383.54346904351502</c:v>
                </c:pt>
                <c:pt idx="165553">
                  <c:v>383.54578579878802</c:v>
                </c:pt>
                <c:pt idx="165554">
                  <c:v>383.54810255406198</c:v>
                </c:pt>
                <c:pt idx="165555">
                  <c:v>383.55041930933498</c:v>
                </c:pt>
                <c:pt idx="165556">
                  <c:v>383.55273606460901</c:v>
                </c:pt>
                <c:pt idx="165557">
                  <c:v>383.55505281988201</c:v>
                </c:pt>
                <c:pt idx="165558">
                  <c:v>383.55736957515597</c:v>
                </c:pt>
                <c:pt idx="165559">
                  <c:v>383.55968633042897</c:v>
                </c:pt>
                <c:pt idx="165560">
                  <c:v>383.562003085703</c:v>
                </c:pt>
                <c:pt idx="165561">
                  <c:v>383.564319840976</c:v>
                </c:pt>
                <c:pt idx="165562">
                  <c:v>383.56663659625002</c:v>
                </c:pt>
                <c:pt idx="165563">
                  <c:v>383.56895335152302</c:v>
                </c:pt>
                <c:pt idx="165564">
                  <c:v>383.57127010679699</c:v>
                </c:pt>
                <c:pt idx="165565">
                  <c:v>383.57358686206999</c:v>
                </c:pt>
                <c:pt idx="165566">
                  <c:v>383.57590361734401</c:v>
                </c:pt>
                <c:pt idx="165567">
                  <c:v>383.57822037261701</c:v>
                </c:pt>
                <c:pt idx="165568">
                  <c:v>383.58053712789098</c:v>
                </c:pt>
                <c:pt idx="165569">
                  <c:v>383.582853883165</c:v>
                </c:pt>
                <c:pt idx="165570">
                  <c:v>383.585170638438</c:v>
                </c:pt>
                <c:pt idx="165571">
                  <c:v>383.58748739371202</c:v>
                </c:pt>
                <c:pt idx="165572">
                  <c:v>383.58980414898502</c:v>
                </c:pt>
                <c:pt idx="165573">
                  <c:v>383.59212090425899</c:v>
                </c:pt>
                <c:pt idx="165574">
                  <c:v>383.59443765953199</c:v>
                </c:pt>
                <c:pt idx="165575">
                  <c:v>383.59675441480601</c:v>
                </c:pt>
                <c:pt idx="165576">
                  <c:v>383.59907117007901</c:v>
                </c:pt>
                <c:pt idx="165577">
                  <c:v>383.60138792535298</c:v>
                </c:pt>
                <c:pt idx="165578">
                  <c:v>383.60370468062598</c:v>
                </c:pt>
                <c:pt idx="165579">
                  <c:v>383.6060214359</c:v>
                </c:pt>
                <c:pt idx="165580">
                  <c:v>383.608338191173</c:v>
                </c:pt>
                <c:pt idx="165581">
                  <c:v>383.61065494644703</c:v>
                </c:pt>
                <c:pt idx="165582">
                  <c:v>383.61297170172003</c:v>
                </c:pt>
                <c:pt idx="165583">
                  <c:v>383.61528845699399</c:v>
                </c:pt>
                <c:pt idx="165584">
                  <c:v>383.61760521226699</c:v>
                </c:pt>
                <c:pt idx="165585">
                  <c:v>383.61992196754102</c:v>
                </c:pt>
                <c:pt idx="165586">
                  <c:v>383.62223872281402</c:v>
                </c:pt>
                <c:pt idx="165587">
                  <c:v>383.62455547808798</c:v>
                </c:pt>
                <c:pt idx="165588">
                  <c:v>383.62687223336098</c:v>
                </c:pt>
                <c:pt idx="165589">
                  <c:v>383.62918898863501</c:v>
                </c:pt>
                <c:pt idx="165590">
                  <c:v>383.63150574390801</c:v>
                </c:pt>
                <c:pt idx="165591">
                  <c:v>383.63382249918197</c:v>
                </c:pt>
                <c:pt idx="165592">
                  <c:v>383.63613925445497</c:v>
                </c:pt>
                <c:pt idx="165593">
                  <c:v>383.638456009729</c:v>
                </c:pt>
                <c:pt idx="165594">
                  <c:v>383.640772765002</c:v>
                </c:pt>
                <c:pt idx="165595">
                  <c:v>383.64308952027602</c:v>
                </c:pt>
                <c:pt idx="165596">
                  <c:v>383.64540627554902</c:v>
                </c:pt>
                <c:pt idx="165597">
                  <c:v>383.64772303082299</c:v>
                </c:pt>
                <c:pt idx="165598">
                  <c:v>383.65003978609599</c:v>
                </c:pt>
                <c:pt idx="165599">
                  <c:v>383.65235654137001</c:v>
                </c:pt>
                <c:pt idx="165600">
                  <c:v>383.65467329664301</c:v>
                </c:pt>
                <c:pt idx="165601">
                  <c:v>383.65699005191698</c:v>
                </c:pt>
                <c:pt idx="165602">
                  <c:v>383.65930680718998</c:v>
                </c:pt>
                <c:pt idx="165603">
                  <c:v>383.661623562464</c:v>
                </c:pt>
                <c:pt idx="165604">
                  <c:v>383.663940317737</c:v>
                </c:pt>
                <c:pt idx="165605">
                  <c:v>383.66625707301102</c:v>
                </c:pt>
                <c:pt idx="165606">
                  <c:v>383.66857382828402</c:v>
                </c:pt>
                <c:pt idx="165607">
                  <c:v>383.67089058355799</c:v>
                </c:pt>
                <c:pt idx="165608">
                  <c:v>383.67320733883099</c:v>
                </c:pt>
                <c:pt idx="165609">
                  <c:v>383.67552409410501</c:v>
                </c:pt>
                <c:pt idx="165610">
                  <c:v>383.67784084937801</c:v>
                </c:pt>
                <c:pt idx="165611">
                  <c:v>383.68015760465198</c:v>
                </c:pt>
                <c:pt idx="165612">
                  <c:v>383.682474359926</c:v>
                </c:pt>
                <c:pt idx="165613">
                  <c:v>383.684791115199</c:v>
                </c:pt>
                <c:pt idx="165614">
                  <c:v>383.68710787047303</c:v>
                </c:pt>
                <c:pt idx="165615">
                  <c:v>383.68942462574603</c:v>
                </c:pt>
                <c:pt idx="165616">
                  <c:v>383.69174138101999</c:v>
                </c:pt>
                <c:pt idx="165617">
                  <c:v>383.69405813629299</c:v>
                </c:pt>
                <c:pt idx="165618">
                  <c:v>383.69637489156702</c:v>
                </c:pt>
                <c:pt idx="165619">
                  <c:v>383.69869164684002</c:v>
                </c:pt>
                <c:pt idx="165620">
                  <c:v>383.70100840211398</c:v>
                </c:pt>
                <c:pt idx="165621">
                  <c:v>383.70332515738698</c:v>
                </c:pt>
                <c:pt idx="165622">
                  <c:v>383.70564191266101</c:v>
                </c:pt>
                <c:pt idx="165623">
                  <c:v>383.70795866793401</c:v>
                </c:pt>
                <c:pt idx="165624">
                  <c:v>383.71027542320797</c:v>
                </c:pt>
                <c:pt idx="165625">
                  <c:v>383.71259217848097</c:v>
                </c:pt>
                <c:pt idx="165626">
                  <c:v>383.714908933755</c:v>
                </c:pt>
                <c:pt idx="165627">
                  <c:v>383.717225689028</c:v>
                </c:pt>
                <c:pt idx="165628">
                  <c:v>383.71954244430202</c:v>
                </c:pt>
                <c:pt idx="165629">
                  <c:v>383.72185919957502</c:v>
                </c:pt>
                <c:pt idx="165630">
                  <c:v>383.72417595484899</c:v>
                </c:pt>
                <c:pt idx="165631">
                  <c:v>383.72649271012199</c:v>
                </c:pt>
                <c:pt idx="165632">
                  <c:v>383.72880946539601</c:v>
                </c:pt>
                <c:pt idx="165633">
                  <c:v>383.73112622066901</c:v>
                </c:pt>
                <c:pt idx="165634">
                  <c:v>383.73344297594298</c:v>
                </c:pt>
                <c:pt idx="165635">
                  <c:v>383.73575973121598</c:v>
                </c:pt>
                <c:pt idx="165636">
                  <c:v>383.73807648649</c:v>
                </c:pt>
                <c:pt idx="165637">
                  <c:v>383.740393241763</c:v>
                </c:pt>
                <c:pt idx="165638">
                  <c:v>383.74270999703703</c:v>
                </c:pt>
                <c:pt idx="165639">
                  <c:v>383.74502675231003</c:v>
                </c:pt>
                <c:pt idx="165640">
                  <c:v>383.74734350758399</c:v>
                </c:pt>
                <c:pt idx="165641">
                  <c:v>383.74966026285699</c:v>
                </c:pt>
                <c:pt idx="165642">
                  <c:v>383.75197701813102</c:v>
                </c:pt>
                <c:pt idx="165643">
                  <c:v>383.75429377340402</c:v>
                </c:pt>
                <c:pt idx="165644">
                  <c:v>383.75661052867798</c:v>
                </c:pt>
                <c:pt idx="165645">
                  <c:v>383.75892728395098</c:v>
                </c:pt>
                <c:pt idx="165646">
                  <c:v>383.76124403922501</c:v>
                </c:pt>
                <c:pt idx="165647">
                  <c:v>383.76356079449801</c:v>
                </c:pt>
                <c:pt idx="165648">
                  <c:v>383.76587754977197</c:v>
                </c:pt>
                <c:pt idx="165649">
                  <c:v>383.76819430504497</c:v>
                </c:pt>
                <c:pt idx="165650">
                  <c:v>383.770511060319</c:v>
                </c:pt>
                <c:pt idx="165651">
                  <c:v>383.772827815592</c:v>
                </c:pt>
                <c:pt idx="165652">
                  <c:v>383.77514457086602</c:v>
                </c:pt>
                <c:pt idx="165653">
                  <c:v>383.77746132613998</c:v>
                </c:pt>
                <c:pt idx="165654">
                  <c:v>383.77977808141299</c:v>
                </c:pt>
                <c:pt idx="165655">
                  <c:v>383.78209483668701</c:v>
                </c:pt>
                <c:pt idx="165656">
                  <c:v>383.78441159196001</c:v>
                </c:pt>
                <c:pt idx="165657">
                  <c:v>383.78672834723398</c:v>
                </c:pt>
                <c:pt idx="165658">
                  <c:v>383.78904510250698</c:v>
                </c:pt>
                <c:pt idx="165659">
                  <c:v>383.791361857781</c:v>
                </c:pt>
                <c:pt idx="165660">
                  <c:v>383.793678613054</c:v>
                </c:pt>
                <c:pt idx="165661">
                  <c:v>383.79599536832802</c:v>
                </c:pt>
                <c:pt idx="165662">
                  <c:v>383.79831212360102</c:v>
                </c:pt>
                <c:pt idx="165663">
                  <c:v>383.80062887887499</c:v>
                </c:pt>
                <c:pt idx="165664">
                  <c:v>383.80294563414799</c:v>
                </c:pt>
                <c:pt idx="165665">
                  <c:v>383.80526238942201</c:v>
                </c:pt>
                <c:pt idx="165666">
                  <c:v>383.80757914469501</c:v>
                </c:pt>
                <c:pt idx="165667">
                  <c:v>383.80989589996898</c:v>
                </c:pt>
                <c:pt idx="165668">
                  <c:v>383.81221265524198</c:v>
                </c:pt>
                <c:pt idx="165669">
                  <c:v>383.814529410516</c:v>
                </c:pt>
                <c:pt idx="165670">
                  <c:v>383.816846165789</c:v>
                </c:pt>
                <c:pt idx="165671">
                  <c:v>383.81916292106303</c:v>
                </c:pt>
                <c:pt idx="165672">
                  <c:v>383.82147967633603</c:v>
                </c:pt>
                <c:pt idx="165673">
                  <c:v>383.82379643160999</c:v>
                </c:pt>
                <c:pt idx="165674">
                  <c:v>383.82611318688299</c:v>
                </c:pt>
                <c:pt idx="165675">
                  <c:v>383.82842994215702</c:v>
                </c:pt>
                <c:pt idx="165676">
                  <c:v>383.83074669743002</c:v>
                </c:pt>
                <c:pt idx="165677">
                  <c:v>383.83306345270398</c:v>
                </c:pt>
                <c:pt idx="165678">
                  <c:v>383.83538020797698</c:v>
                </c:pt>
                <c:pt idx="165679">
                  <c:v>383.83769696325101</c:v>
                </c:pt>
                <c:pt idx="165680">
                  <c:v>383.84001371852401</c:v>
                </c:pt>
                <c:pt idx="165681">
                  <c:v>383.84233047379797</c:v>
                </c:pt>
                <c:pt idx="165682">
                  <c:v>383.84464722907097</c:v>
                </c:pt>
                <c:pt idx="165683">
                  <c:v>383.846963984345</c:v>
                </c:pt>
                <c:pt idx="165684">
                  <c:v>383.849280739618</c:v>
                </c:pt>
                <c:pt idx="165685">
                  <c:v>383.85159749489202</c:v>
                </c:pt>
                <c:pt idx="165686">
                  <c:v>383.85391425016502</c:v>
                </c:pt>
                <c:pt idx="165687">
                  <c:v>383.85623100543899</c:v>
                </c:pt>
                <c:pt idx="165688">
                  <c:v>383.85854776071199</c:v>
                </c:pt>
                <c:pt idx="165689">
                  <c:v>383.86086451598601</c:v>
                </c:pt>
                <c:pt idx="165690">
                  <c:v>383.86318127125901</c:v>
                </c:pt>
                <c:pt idx="165691">
                  <c:v>383.86549802653298</c:v>
                </c:pt>
                <c:pt idx="165692">
                  <c:v>383.86781478180598</c:v>
                </c:pt>
                <c:pt idx="165693">
                  <c:v>383.87013153708</c:v>
                </c:pt>
                <c:pt idx="165694">
                  <c:v>383.872448292353</c:v>
                </c:pt>
                <c:pt idx="165695">
                  <c:v>383.87476504762702</c:v>
                </c:pt>
                <c:pt idx="165696">
                  <c:v>383.87708180290099</c:v>
                </c:pt>
                <c:pt idx="165697">
                  <c:v>383.87939855817399</c:v>
                </c:pt>
                <c:pt idx="165698">
                  <c:v>383.88171531344801</c:v>
                </c:pt>
                <c:pt idx="165699">
                  <c:v>383.88403206872101</c:v>
                </c:pt>
                <c:pt idx="165700">
                  <c:v>383.88634882399498</c:v>
                </c:pt>
                <c:pt idx="165701">
                  <c:v>383.88866557926798</c:v>
                </c:pt>
                <c:pt idx="165702">
                  <c:v>383.890982334542</c:v>
                </c:pt>
                <c:pt idx="165703">
                  <c:v>383.893299089815</c:v>
                </c:pt>
                <c:pt idx="165704">
                  <c:v>383.89561584508903</c:v>
                </c:pt>
                <c:pt idx="165705">
                  <c:v>383.89793260036203</c:v>
                </c:pt>
                <c:pt idx="165706">
                  <c:v>383.90024935563599</c:v>
                </c:pt>
                <c:pt idx="165707">
                  <c:v>383.90256611090899</c:v>
                </c:pt>
                <c:pt idx="165708">
                  <c:v>383.90488286618302</c:v>
                </c:pt>
                <c:pt idx="165709">
                  <c:v>383.90719962145602</c:v>
                </c:pt>
                <c:pt idx="165710">
                  <c:v>383.90951637672998</c:v>
                </c:pt>
                <c:pt idx="165711">
                  <c:v>383.91183313200298</c:v>
                </c:pt>
                <c:pt idx="165712">
                  <c:v>383.91414988727701</c:v>
                </c:pt>
                <c:pt idx="165713">
                  <c:v>383.91646664255001</c:v>
                </c:pt>
                <c:pt idx="165714">
                  <c:v>383.91878339782397</c:v>
                </c:pt>
                <c:pt idx="165715">
                  <c:v>383.92110015309697</c:v>
                </c:pt>
                <c:pt idx="165716">
                  <c:v>383.923416908371</c:v>
                </c:pt>
                <c:pt idx="165717">
                  <c:v>383.925733663644</c:v>
                </c:pt>
                <c:pt idx="165718">
                  <c:v>383.92805041891802</c:v>
                </c:pt>
                <c:pt idx="165719">
                  <c:v>383.93036717419102</c:v>
                </c:pt>
                <c:pt idx="165720">
                  <c:v>383.93268392946499</c:v>
                </c:pt>
                <c:pt idx="165721">
                  <c:v>383.93500068473799</c:v>
                </c:pt>
                <c:pt idx="165722">
                  <c:v>383.93731744001201</c:v>
                </c:pt>
                <c:pt idx="165723">
                  <c:v>383.93963419528501</c:v>
                </c:pt>
                <c:pt idx="165724">
                  <c:v>383.94195095055898</c:v>
                </c:pt>
                <c:pt idx="165725">
                  <c:v>383.94426770583198</c:v>
                </c:pt>
                <c:pt idx="165726">
                  <c:v>383.946584461106</c:v>
                </c:pt>
                <c:pt idx="165727">
                  <c:v>383.948901216379</c:v>
                </c:pt>
                <c:pt idx="165728">
                  <c:v>383.95121797165302</c:v>
                </c:pt>
                <c:pt idx="165729">
                  <c:v>383.95353472692602</c:v>
                </c:pt>
                <c:pt idx="165730">
                  <c:v>383.95585148219999</c:v>
                </c:pt>
                <c:pt idx="165731">
                  <c:v>383.95816823747299</c:v>
                </c:pt>
                <c:pt idx="165732">
                  <c:v>383.96048499274701</c:v>
                </c:pt>
                <c:pt idx="165733">
                  <c:v>383.96280174802001</c:v>
                </c:pt>
                <c:pt idx="165734">
                  <c:v>383.96511850329398</c:v>
                </c:pt>
                <c:pt idx="165735">
                  <c:v>383.96743525856698</c:v>
                </c:pt>
                <c:pt idx="165736">
                  <c:v>383.969752013841</c:v>
                </c:pt>
                <c:pt idx="165737">
                  <c:v>383.972068769114</c:v>
                </c:pt>
                <c:pt idx="165738">
                  <c:v>383.97438552438803</c:v>
                </c:pt>
                <c:pt idx="165739">
                  <c:v>383.97670227966199</c:v>
                </c:pt>
                <c:pt idx="165740">
                  <c:v>383.97901903493499</c:v>
                </c:pt>
                <c:pt idx="165741">
                  <c:v>383.98133579020902</c:v>
                </c:pt>
                <c:pt idx="165742">
                  <c:v>383.98365254548202</c:v>
                </c:pt>
                <c:pt idx="165743">
                  <c:v>383.98596930075598</c:v>
                </c:pt>
                <c:pt idx="165744">
                  <c:v>383.98828605602898</c:v>
                </c:pt>
                <c:pt idx="165745">
                  <c:v>383.99060281130301</c:v>
                </c:pt>
                <c:pt idx="165746">
                  <c:v>383.99291956657601</c:v>
                </c:pt>
                <c:pt idx="165747">
                  <c:v>383.99523632184997</c:v>
                </c:pt>
                <c:pt idx="165748">
                  <c:v>383.99755307712297</c:v>
                </c:pt>
                <c:pt idx="165749">
                  <c:v>383.999869832397</c:v>
                </c:pt>
                <c:pt idx="165750">
                  <c:v>384.00218658767</c:v>
                </c:pt>
                <c:pt idx="165751">
                  <c:v>384.00450334294402</c:v>
                </c:pt>
                <c:pt idx="165752">
                  <c:v>384.00682009821702</c:v>
                </c:pt>
                <c:pt idx="165753">
                  <c:v>384.00913685349099</c:v>
                </c:pt>
                <c:pt idx="165754">
                  <c:v>384.01145360876399</c:v>
                </c:pt>
                <c:pt idx="165755">
                  <c:v>384.01377036403801</c:v>
                </c:pt>
                <c:pt idx="165756">
                  <c:v>384.01608711931101</c:v>
                </c:pt>
                <c:pt idx="165757">
                  <c:v>384.01840387458498</c:v>
                </c:pt>
                <c:pt idx="165758">
                  <c:v>384.02072062985798</c:v>
                </c:pt>
                <c:pt idx="165759">
                  <c:v>384.023037385132</c:v>
                </c:pt>
                <c:pt idx="165760">
                  <c:v>384.025354140405</c:v>
                </c:pt>
                <c:pt idx="165761">
                  <c:v>384.02767089567902</c:v>
                </c:pt>
                <c:pt idx="165762">
                  <c:v>384.02998765095202</c:v>
                </c:pt>
                <c:pt idx="165763">
                  <c:v>384.03230440622599</c:v>
                </c:pt>
                <c:pt idx="165764">
                  <c:v>384.03462116149899</c:v>
                </c:pt>
                <c:pt idx="165765">
                  <c:v>384.03693791677301</c:v>
                </c:pt>
                <c:pt idx="165766">
                  <c:v>384.03925467204601</c:v>
                </c:pt>
                <c:pt idx="165767">
                  <c:v>384.04157142731998</c:v>
                </c:pt>
                <c:pt idx="165768">
                  <c:v>384.04388818259298</c:v>
                </c:pt>
                <c:pt idx="165769">
                  <c:v>384.046204937867</c:v>
                </c:pt>
                <c:pt idx="165770">
                  <c:v>384.04852169314</c:v>
                </c:pt>
                <c:pt idx="165771">
                  <c:v>384.05083844841403</c:v>
                </c:pt>
                <c:pt idx="165772">
                  <c:v>384.05315520368703</c:v>
                </c:pt>
                <c:pt idx="165773">
                  <c:v>384.05547195896099</c:v>
                </c:pt>
                <c:pt idx="165774">
                  <c:v>384.05778871423399</c:v>
                </c:pt>
                <c:pt idx="165775">
                  <c:v>384.06010546950802</c:v>
                </c:pt>
                <c:pt idx="165776">
                  <c:v>384.06242222478102</c:v>
                </c:pt>
                <c:pt idx="165777">
                  <c:v>384.06473898005498</c:v>
                </c:pt>
                <c:pt idx="165778">
                  <c:v>384.06705573532798</c:v>
                </c:pt>
                <c:pt idx="165779">
                  <c:v>384.06937249060201</c:v>
                </c:pt>
                <c:pt idx="165780">
                  <c:v>384.07168924587501</c:v>
                </c:pt>
                <c:pt idx="165781">
                  <c:v>384.07400600114897</c:v>
                </c:pt>
                <c:pt idx="165782">
                  <c:v>384.076322756423</c:v>
                </c:pt>
                <c:pt idx="165783">
                  <c:v>384.078639511696</c:v>
                </c:pt>
                <c:pt idx="165784">
                  <c:v>384.08095626697002</c:v>
                </c:pt>
                <c:pt idx="165785">
                  <c:v>384.08327302224302</c:v>
                </c:pt>
                <c:pt idx="165786">
                  <c:v>384.08558977751699</c:v>
                </c:pt>
                <c:pt idx="165787">
                  <c:v>384.08790653278999</c:v>
                </c:pt>
                <c:pt idx="165788">
                  <c:v>384.09022328806401</c:v>
                </c:pt>
                <c:pt idx="165789">
                  <c:v>384.09254004333701</c:v>
                </c:pt>
                <c:pt idx="165790">
                  <c:v>384.09485679861098</c:v>
                </c:pt>
                <c:pt idx="165791">
                  <c:v>384.09717355388398</c:v>
                </c:pt>
                <c:pt idx="165792">
                  <c:v>384.099490309158</c:v>
                </c:pt>
                <c:pt idx="165793">
                  <c:v>384.101807064431</c:v>
                </c:pt>
                <c:pt idx="165794">
                  <c:v>384.10412381970502</c:v>
                </c:pt>
                <c:pt idx="165795">
                  <c:v>384.10644057497802</c:v>
                </c:pt>
                <c:pt idx="165796">
                  <c:v>384.10875733025199</c:v>
                </c:pt>
                <c:pt idx="165797">
                  <c:v>384.11107408552499</c:v>
                </c:pt>
                <c:pt idx="165798">
                  <c:v>384.11339084079901</c:v>
                </c:pt>
                <c:pt idx="165799">
                  <c:v>384.11570759607201</c:v>
                </c:pt>
                <c:pt idx="165800">
                  <c:v>384.11802435134598</c:v>
                </c:pt>
                <c:pt idx="165801">
                  <c:v>384.12034110661898</c:v>
                </c:pt>
                <c:pt idx="165802">
                  <c:v>384.122657861893</c:v>
                </c:pt>
                <c:pt idx="165803">
                  <c:v>384.124974617166</c:v>
                </c:pt>
                <c:pt idx="165804">
                  <c:v>384.12729137244003</c:v>
                </c:pt>
                <c:pt idx="165805">
                  <c:v>384.12960812771303</c:v>
                </c:pt>
                <c:pt idx="165806">
                  <c:v>384.13192488298699</c:v>
                </c:pt>
                <c:pt idx="165807">
                  <c:v>384.13424163825999</c:v>
                </c:pt>
                <c:pt idx="165808">
                  <c:v>384.13655839353402</c:v>
                </c:pt>
                <c:pt idx="165809">
                  <c:v>384.13887514880702</c:v>
                </c:pt>
                <c:pt idx="165810">
                  <c:v>384.14119190408098</c:v>
                </c:pt>
                <c:pt idx="165811">
                  <c:v>384.14350865935398</c:v>
                </c:pt>
                <c:pt idx="165812">
                  <c:v>384.14582541462801</c:v>
                </c:pt>
                <c:pt idx="165813">
                  <c:v>384.14814216990101</c:v>
                </c:pt>
                <c:pt idx="165814">
                  <c:v>384.15045892517497</c:v>
                </c:pt>
                <c:pt idx="165815">
                  <c:v>384.15277568044797</c:v>
                </c:pt>
                <c:pt idx="165816">
                  <c:v>384.155092435722</c:v>
                </c:pt>
                <c:pt idx="165817">
                  <c:v>384.157409190995</c:v>
                </c:pt>
                <c:pt idx="165818">
                  <c:v>384.15972594626902</c:v>
                </c:pt>
                <c:pt idx="165819">
                  <c:v>384.16204270154202</c:v>
                </c:pt>
                <c:pt idx="165820">
                  <c:v>384.16435945681599</c:v>
                </c:pt>
                <c:pt idx="165821">
                  <c:v>384.16667621208899</c:v>
                </c:pt>
                <c:pt idx="165822">
                  <c:v>384.16899296736301</c:v>
                </c:pt>
                <c:pt idx="165823">
                  <c:v>384.17130972263601</c:v>
                </c:pt>
                <c:pt idx="165824">
                  <c:v>384.17362647790998</c:v>
                </c:pt>
                <c:pt idx="165825">
                  <c:v>384.175943233184</c:v>
                </c:pt>
                <c:pt idx="165826">
                  <c:v>384.178259988457</c:v>
                </c:pt>
                <c:pt idx="165827">
                  <c:v>384.18057674373102</c:v>
                </c:pt>
                <c:pt idx="165828">
                  <c:v>384.18289349900402</c:v>
                </c:pt>
                <c:pt idx="165829">
                  <c:v>384.18521025427799</c:v>
                </c:pt>
                <c:pt idx="165830">
                  <c:v>384.18752700955099</c:v>
                </c:pt>
                <c:pt idx="165831">
                  <c:v>384.18984376482501</c:v>
                </c:pt>
                <c:pt idx="165832">
                  <c:v>384.19216052009801</c:v>
                </c:pt>
                <c:pt idx="165833">
                  <c:v>384.19447727537198</c:v>
                </c:pt>
                <c:pt idx="165834">
                  <c:v>384.19679403064498</c:v>
                </c:pt>
                <c:pt idx="165835">
                  <c:v>384.199110785919</c:v>
                </c:pt>
                <c:pt idx="165836">
                  <c:v>384.201427541192</c:v>
                </c:pt>
                <c:pt idx="165837">
                  <c:v>384.20374429646603</c:v>
                </c:pt>
                <c:pt idx="165838">
                  <c:v>384.20606105173903</c:v>
                </c:pt>
                <c:pt idx="165839">
                  <c:v>384.20837780701299</c:v>
                </c:pt>
                <c:pt idx="165840">
                  <c:v>384.21069456228599</c:v>
                </c:pt>
                <c:pt idx="165841">
                  <c:v>384.21301131756002</c:v>
                </c:pt>
                <c:pt idx="165842">
                  <c:v>384.21532807283302</c:v>
                </c:pt>
                <c:pt idx="165843">
                  <c:v>384.21764482810698</c:v>
                </c:pt>
                <c:pt idx="165844">
                  <c:v>384.21996158337998</c:v>
                </c:pt>
                <c:pt idx="165845">
                  <c:v>384.22227833865401</c:v>
                </c:pt>
                <c:pt idx="165846">
                  <c:v>384.22459509392701</c:v>
                </c:pt>
                <c:pt idx="165847">
                  <c:v>384.22691184920097</c:v>
                </c:pt>
                <c:pt idx="165848">
                  <c:v>384.22922860447397</c:v>
                </c:pt>
                <c:pt idx="165849">
                  <c:v>384.231545359748</c:v>
                </c:pt>
                <c:pt idx="165850">
                  <c:v>384.233862115021</c:v>
                </c:pt>
                <c:pt idx="165851">
                  <c:v>384.23617887029502</c:v>
                </c:pt>
                <c:pt idx="165852">
                  <c:v>384.23849562556802</c:v>
                </c:pt>
                <c:pt idx="165853">
                  <c:v>384.24081238084199</c:v>
                </c:pt>
                <c:pt idx="165854">
                  <c:v>384.24312913611499</c:v>
                </c:pt>
                <c:pt idx="165855">
                  <c:v>384.24544589138901</c:v>
                </c:pt>
                <c:pt idx="165856">
                  <c:v>384.24776264666201</c:v>
                </c:pt>
                <c:pt idx="165857">
                  <c:v>384.25007940193598</c:v>
                </c:pt>
                <c:pt idx="165858">
                  <c:v>384.25239615720898</c:v>
                </c:pt>
                <c:pt idx="165859">
                  <c:v>384.254712912483</c:v>
                </c:pt>
                <c:pt idx="165860">
                  <c:v>384.257029667756</c:v>
                </c:pt>
                <c:pt idx="165861">
                  <c:v>384.25934642303002</c:v>
                </c:pt>
                <c:pt idx="165862">
                  <c:v>384.26166317830302</c:v>
                </c:pt>
                <c:pt idx="165863">
                  <c:v>384.26397993357699</c:v>
                </c:pt>
                <c:pt idx="165864">
                  <c:v>384.26629668884999</c:v>
                </c:pt>
                <c:pt idx="165865">
                  <c:v>384.26861344412401</c:v>
                </c:pt>
                <c:pt idx="165866">
                  <c:v>384.27093019939701</c:v>
                </c:pt>
                <c:pt idx="165867">
                  <c:v>384.27324695467098</c:v>
                </c:pt>
                <c:pt idx="165868">
                  <c:v>384.275563709945</c:v>
                </c:pt>
                <c:pt idx="165869">
                  <c:v>384.277880465218</c:v>
                </c:pt>
                <c:pt idx="165870">
                  <c:v>384.28019722049203</c:v>
                </c:pt>
                <c:pt idx="165871">
                  <c:v>384.28251397576503</c:v>
                </c:pt>
                <c:pt idx="165872">
                  <c:v>384.28483073103899</c:v>
                </c:pt>
                <c:pt idx="165873">
                  <c:v>384.28714748631199</c:v>
                </c:pt>
                <c:pt idx="165874">
                  <c:v>384.28946424158602</c:v>
                </c:pt>
                <c:pt idx="165875">
                  <c:v>384.29178099685902</c:v>
                </c:pt>
                <c:pt idx="165876">
                  <c:v>384.29409775213298</c:v>
                </c:pt>
                <c:pt idx="165877">
                  <c:v>384.29641450740598</c:v>
                </c:pt>
                <c:pt idx="165878">
                  <c:v>384.29873126268001</c:v>
                </c:pt>
                <c:pt idx="165879">
                  <c:v>384.30104801795301</c:v>
                </c:pt>
                <c:pt idx="165880">
                  <c:v>384.30336477322697</c:v>
                </c:pt>
                <c:pt idx="165881">
                  <c:v>384.30568152849997</c:v>
                </c:pt>
                <c:pt idx="165882">
                  <c:v>384.307998283774</c:v>
                </c:pt>
                <c:pt idx="165883">
                  <c:v>384.310315039047</c:v>
                </c:pt>
                <c:pt idx="165884">
                  <c:v>384.31263179432102</c:v>
                </c:pt>
                <c:pt idx="165885">
                  <c:v>384.31494854959402</c:v>
                </c:pt>
                <c:pt idx="165886">
                  <c:v>384.31726530486799</c:v>
                </c:pt>
                <c:pt idx="165887">
                  <c:v>384.31958206014099</c:v>
                </c:pt>
                <c:pt idx="165888">
                  <c:v>384.32189881541501</c:v>
                </c:pt>
                <c:pt idx="165889">
                  <c:v>384.32421557068801</c:v>
                </c:pt>
                <c:pt idx="165890">
                  <c:v>384.32653232596198</c:v>
                </c:pt>
                <c:pt idx="165891">
                  <c:v>384.32884908123498</c:v>
                </c:pt>
                <c:pt idx="165892">
                  <c:v>384.331165836509</c:v>
                </c:pt>
                <c:pt idx="165893">
                  <c:v>384.333482591782</c:v>
                </c:pt>
                <c:pt idx="165894">
                  <c:v>384.33579934705602</c:v>
                </c:pt>
                <c:pt idx="165895">
                  <c:v>384.33811610232902</c:v>
                </c:pt>
                <c:pt idx="165896">
                  <c:v>384.34043285760299</c:v>
                </c:pt>
                <c:pt idx="165897">
                  <c:v>384.34274961287599</c:v>
                </c:pt>
                <c:pt idx="165898">
                  <c:v>384.34506636815001</c:v>
                </c:pt>
                <c:pt idx="165899">
                  <c:v>384.34738312342301</c:v>
                </c:pt>
                <c:pt idx="165900">
                  <c:v>384.34969987869698</c:v>
                </c:pt>
                <c:pt idx="165901">
                  <c:v>384.35201663396998</c:v>
                </c:pt>
                <c:pt idx="165902">
                  <c:v>384.354333389244</c:v>
                </c:pt>
                <c:pt idx="165903">
                  <c:v>384.356650144517</c:v>
                </c:pt>
                <c:pt idx="165904">
                  <c:v>384.35896689979103</c:v>
                </c:pt>
                <c:pt idx="165905">
                  <c:v>384.36128365506403</c:v>
                </c:pt>
                <c:pt idx="165906">
                  <c:v>384.36360041033799</c:v>
                </c:pt>
                <c:pt idx="165907">
                  <c:v>384.36591716561099</c:v>
                </c:pt>
                <c:pt idx="165908">
                  <c:v>384.36823392088502</c:v>
                </c:pt>
                <c:pt idx="165909">
                  <c:v>384.37055067615898</c:v>
                </c:pt>
                <c:pt idx="165910">
                  <c:v>384.37286743143198</c:v>
                </c:pt>
                <c:pt idx="165911">
                  <c:v>384.37518418670601</c:v>
                </c:pt>
                <c:pt idx="165912">
                  <c:v>384.37750094197901</c:v>
                </c:pt>
                <c:pt idx="165913">
                  <c:v>384.37981769725297</c:v>
                </c:pt>
                <c:pt idx="165914">
                  <c:v>384.38213445252597</c:v>
                </c:pt>
                <c:pt idx="165915">
                  <c:v>384.3844512078</c:v>
                </c:pt>
                <c:pt idx="165916">
                  <c:v>384.386767963073</c:v>
                </c:pt>
                <c:pt idx="165917">
                  <c:v>384.38908471834702</c:v>
                </c:pt>
                <c:pt idx="165918">
                  <c:v>384.39140147362002</c:v>
                </c:pt>
                <c:pt idx="165919">
                  <c:v>384.39371822889399</c:v>
                </c:pt>
                <c:pt idx="165920">
                  <c:v>384.39603498416699</c:v>
                </c:pt>
                <c:pt idx="165921">
                  <c:v>384.39835173944101</c:v>
                </c:pt>
                <c:pt idx="165922">
                  <c:v>384.40066849471401</c:v>
                </c:pt>
                <c:pt idx="165923">
                  <c:v>384.40298524998798</c:v>
                </c:pt>
                <c:pt idx="165924">
                  <c:v>384.40530200526098</c:v>
                </c:pt>
                <c:pt idx="165925">
                  <c:v>384.407618760535</c:v>
                </c:pt>
                <c:pt idx="165926">
                  <c:v>384.409935515808</c:v>
                </c:pt>
                <c:pt idx="165927">
                  <c:v>384.41225227108202</c:v>
                </c:pt>
                <c:pt idx="165928">
                  <c:v>384.41456902635503</c:v>
                </c:pt>
                <c:pt idx="165929">
                  <c:v>384.41688578162899</c:v>
                </c:pt>
                <c:pt idx="165930">
                  <c:v>384.41920253690199</c:v>
                </c:pt>
                <c:pt idx="165931">
                  <c:v>384.42151929217601</c:v>
                </c:pt>
                <c:pt idx="165932">
                  <c:v>384.42383604744902</c:v>
                </c:pt>
                <c:pt idx="165933">
                  <c:v>384.42615280272298</c:v>
                </c:pt>
                <c:pt idx="165934">
                  <c:v>384.42846955799598</c:v>
                </c:pt>
                <c:pt idx="165935">
                  <c:v>384.43078631327</c:v>
                </c:pt>
                <c:pt idx="165936">
                  <c:v>384.43310306854301</c:v>
                </c:pt>
                <c:pt idx="165937">
                  <c:v>384.43541982381703</c:v>
                </c:pt>
                <c:pt idx="165938">
                  <c:v>384.43773657908997</c:v>
                </c:pt>
                <c:pt idx="165939">
                  <c:v>384.44005333436399</c:v>
                </c:pt>
                <c:pt idx="165940">
                  <c:v>384.442370089637</c:v>
                </c:pt>
                <c:pt idx="165941">
                  <c:v>384.44468684491102</c:v>
                </c:pt>
                <c:pt idx="165942">
                  <c:v>384.44700360018402</c:v>
                </c:pt>
                <c:pt idx="165943">
                  <c:v>384.44932035545798</c:v>
                </c:pt>
                <c:pt idx="165944">
                  <c:v>384.45163711073099</c:v>
                </c:pt>
                <c:pt idx="165945">
                  <c:v>384.45395386600501</c:v>
                </c:pt>
                <c:pt idx="165946">
                  <c:v>384.45627062127801</c:v>
                </c:pt>
                <c:pt idx="165947">
                  <c:v>384.45858737655198</c:v>
                </c:pt>
                <c:pt idx="165948">
                  <c:v>384.46090413182498</c:v>
                </c:pt>
                <c:pt idx="165949">
                  <c:v>384.463220887099</c:v>
                </c:pt>
                <c:pt idx="165950">
                  <c:v>384.465537642372</c:v>
                </c:pt>
                <c:pt idx="165951">
                  <c:v>384.46785439764602</c:v>
                </c:pt>
                <c:pt idx="165952">
                  <c:v>384.47017115291999</c:v>
                </c:pt>
                <c:pt idx="165953">
                  <c:v>384.47248790819299</c:v>
                </c:pt>
                <c:pt idx="165954">
                  <c:v>384.47480466346701</c:v>
                </c:pt>
                <c:pt idx="165955">
                  <c:v>384.47712141874001</c:v>
                </c:pt>
                <c:pt idx="165956">
                  <c:v>384.47943817401398</c:v>
                </c:pt>
                <c:pt idx="165957">
                  <c:v>384.48175492928698</c:v>
                </c:pt>
                <c:pt idx="165958">
                  <c:v>384.484071684561</c:v>
                </c:pt>
                <c:pt idx="165959">
                  <c:v>384.486388439834</c:v>
                </c:pt>
                <c:pt idx="165960">
                  <c:v>384.48870519510803</c:v>
                </c:pt>
                <c:pt idx="165961">
                  <c:v>384.49102195038103</c:v>
                </c:pt>
                <c:pt idx="165962">
                  <c:v>384.49333870565499</c:v>
                </c:pt>
                <c:pt idx="165963">
                  <c:v>384.49565546092799</c:v>
                </c:pt>
                <c:pt idx="165964">
                  <c:v>384.49797221620202</c:v>
                </c:pt>
                <c:pt idx="165965">
                  <c:v>384.50028897147502</c:v>
                </c:pt>
                <c:pt idx="165966">
                  <c:v>384.50260572674898</c:v>
                </c:pt>
                <c:pt idx="165967">
                  <c:v>384.50492248202198</c:v>
                </c:pt>
                <c:pt idx="165968">
                  <c:v>384.50723923729601</c:v>
                </c:pt>
                <c:pt idx="165969">
                  <c:v>384.50955599256901</c:v>
                </c:pt>
                <c:pt idx="165970">
                  <c:v>384.51187274784297</c:v>
                </c:pt>
                <c:pt idx="165971">
                  <c:v>384.51418950311597</c:v>
                </c:pt>
                <c:pt idx="165972">
                  <c:v>384.51650625839</c:v>
                </c:pt>
                <c:pt idx="165973">
                  <c:v>384.518823013663</c:v>
                </c:pt>
                <c:pt idx="165974">
                  <c:v>384.52113976893702</c:v>
                </c:pt>
                <c:pt idx="165975">
                  <c:v>384.52345652421002</c:v>
                </c:pt>
                <c:pt idx="165976">
                  <c:v>384.52577327948399</c:v>
                </c:pt>
                <c:pt idx="165977">
                  <c:v>384.52809003475699</c:v>
                </c:pt>
                <c:pt idx="165978">
                  <c:v>384.53040679003101</c:v>
                </c:pt>
                <c:pt idx="165979">
                  <c:v>384.53272354530401</c:v>
                </c:pt>
                <c:pt idx="165980">
                  <c:v>384.53504030057798</c:v>
                </c:pt>
                <c:pt idx="165981">
                  <c:v>384.53735705585098</c:v>
                </c:pt>
                <c:pt idx="165982">
                  <c:v>384.539673811125</c:v>
                </c:pt>
                <c:pt idx="165983">
                  <c:v>384.541990566398</c:v>
                </c:pt>
                <c:pt idx="165984">
                  <c:v>384.54430732167202</c:v>
                </c:pt>
                <c:pt idx="165985">
                  <c:v>384.54662407694502</c:v>
                </c:pt>
                <c:pt idx="165986">
                  <c:v>384.54894083221899</c:v>
                </c:pt>
                <c:pt idx="165987">
                  <c:v>384.55125758749199</c:v>
                </c:pt>
                <c:pt idx="165988">
                  <c:v>384.55357434276601</c:v>
                </c:pt>
                <c:pt idx="165989">
                  <c:v>384.55589109803901</c:v>
                </c:pt>
                <c:pt idx="165990">
                  <c:v>384.55820785331298</c:v>
                </c:pt>
                <c:pt idx="165991">
                  <c:v>384.56052460858598</c:v>
                </c:pt>
                <c:pt idx="165992">
                  <c:v>384.56284136386</c:v>
                </c:pt>
                <c:pt idx="165993">
                  <c:v>384.565158119133</c:v>
                </c:pt>
                <c:pt idx="165994">
                  <c:v>384.56747487440703</c:v>
                </c:pt>
                <c:pt idx="165995">
                  <c:v>384.56979162968099</c:v>
                </c:pt>
                <c:pt idx="165996">
                  <c:v>384.57210838495399</c:v>
                </c:pt>
                <c:pt idx="165997">
                  <c:v>384.57442514022802</c:v>
                </c:pt>
                <c:pt idx="165998">
                  <c:v>384.57674189550102</c:v>
                </c:pt>
                <c:pt idx="165999">
                  <c:v>384.57905865077498</c:v>
                </c:pt>
                <c:pt idx="166000">
                  <c:v>384.58137540604798</c:v>
                </c:pt>
                <c:pt idx="166001">
                  <c:v>384.58369216132201</c:v>
                </c:pt>
                <c:pt idx="166002">
                  <c:v>384.58600891659501</c:v>
                </c:pt>
                <c:pt idx="166003">
                  <c:v>384.58832567186897</c:v>
                </c:pt>
                <c:pt idx="166004">
                  <c:v>384.59064242714197</c:v>
                </c:pt>
                <c:pt idx="166005">
                  <c:v>384.592959182416</c:v>
                </c:pt>
                <c:pt idx="166006">
                  <c:v>384.595275937689</c:v>
                </c:pt>
                <c:pt idx="166007">
                  <c:v>384.59759269296302</c:v>
                </c:pt>
                <c:pt idx="166008">
                  <c:v>384.59990944823602</c:v>
                </c:pt>
                <c:pt idx="166009">
                  <c:v>384.60222620350999</c:v>
                </c:pt>
                <c:pt idx="166010">
                  <c:v>384.60454295878299</c:v>
                </c:pt>
                <c:pt idx="166011">
                  <c:v>384.60685971405701</c:v>
                </c:pt>
                <c:pt idx="166012">
                  <c:v>384.60917646933001</c:v>
                </c:pt>
                <c:pt idx="166013">
                  <c:v>384.61149322460398</c:v>
                </c:pt>
                <c:pt idx="166014">
                  <c:v>384.61380997987698</c:v>
                </c:pt>
                <c:pt idx="166015">
                  <c:v>384.616126735151</c:v>
                </c:pt>
                <c:pt idx="166016">
                  <c:v>384.618443490424</c:v>
                </c:pt>
                <c:pt idx="166017">
                  <c:v>384.62076024569802</c:v>
                </c:pt>
                <c:pt idx="166018">
                  <c:v>384.62307700097102</c:v>
                </c:pt>
                <c:pt idx="166019">
                  <c:v>384.62539375624499</c:v>
                </c:pt>
                <c:pt idx="166020">
                  <c:v>384.62771051151799</c:v>
                </c:pt>
                <c:pt idx="166021">
                  <c:v>384.63002726679201</c:v>
                </c:pt>
                <c:pt idx="166022">
                  <c:v>384.63234402206501</c:v>
                </c:pt>
                <c:pt idx="166023">
                  <c:v>384.63466077733898</c:v>
                </c:pt>
                <c:pt idx="166024">
                  <c:v>384.63697753261198</c:v>
                </c:pt>
                <c:pt idx="166025">
                  <c:v>384.639294287886</c:v>
                </c:pt>
                <c:pt idx="166026">
                  <c:v>384.641611043159</c:v>
                </c:pt>
                <c:pt idx="166027">
                  <c:v>384.64392779843303</c:v>
                </c:pt>
                <c:pt idx="166028">
                  <c:v>384.64624455370603</c:v>
                </c:pt>
                <c:pt idx="166029">
                  <c:v>384.64856130897999</c:v>
                </c:pt>
                <c:pt idx="166030">
                  <c:v>384.65087806425299</c:v>
                </c:pt>
                <c:pt idx="166031">
                  <c:v>384.65319481952702</c:v>
                </c:pt>
                <c:pt idx="166032">
                  <c:v>384.65551157480002</c:v>
                </c:pt>
                <c:pt idx="166033">
                  <c:v>384.65782833007398</c:v>
                </c:pt>
                <c:pt idx="166034">
                  <c:v>384.66014508534698</c:v>
                </c:pt>
                <c:pt idx="166035">
                  <c:v>384.66246184062101</c:v>
                </c:pt>
                <c:pt idx="166036">
                  <c:v>384.66477859589401</c:v>
                </c:pt>
                <c:pt idx="166037">
                  <c:v>384.66709535116797</c:v>
                </c:pt>
                <c:pt idx="166038">
                  <c:v>384.669412106442</c:v>
                </c:pt>
                <c:pt idx="166039">
                  <c:v>384.671728861715</c:v>
                </c:pt>
                <c:pt idx="166040">
                  <c:v>384.67404561698902</c:v>
                </c:pt>
                <c:pt idx="166041">
                  <c:v>384.67636237226202</c:v>
                </c:pt>
                <c:pt idx="166042">
                  <c:v>384.67867912753599</c:v>
                </c:pt>
                <c:pt idx="166043">
                  <c:v>384.68099588280899</c:v>
                </c:pt>
                <c:pt idx="166044">
                  <c:v>384.68331263808301</c:v>
                </c:pt>
                <c:pt idx="166045">
                  <c:v>384.68562939335601</c:v>
                </c:pt>
                <c:pt idx="166046">
                  <c:v>384.68794614862998</c:v>
                </c:pt>
                <c:pt idx="166047">
                  <c:v>384.69026290390298</c:v>
                </c:pt>
                <c:pt idx="166048">
                  <c:v>384.692579659177</c:v>
                </c:pt>
                <c:pt idx="166049">
                  <c:v>384.69489641445</c:v>
                </c:pt>
                <c:pt idx="166050">
                  <c:v>384.69721316972402</c:v>
                </c:pt>
                <c:pt idx="166051">
                  <c:v>384.69952992499702</c:v>
                </c:pt>
                <c:pt idx="166052">
                  <c:v>384.70184668027099</c:v>
                </c:pt>
                <c:pt idx="166053">
                  <c:v>384.70416343554399</c:v>
                </c:pt>
                <c:pt idx="166054">
                  <c:v>384.70648019081801</c:v>
                </c:pt>
                <c:pt idx="166055">
                  <c:v>384.70879694609101</c:v>
                </c:pt>
                <c:pt idx="166056">
                  <c:v>384.71111370136498</c:v>
                </c:pt>
                <c:pt idx="166057">
                  <c:v>384.71343045663798</c:v>
                </c:pt>
                <c:pt idx="166058">
                  <c:v>384.715747211912</c:v>
                </c:pt>
                <c:pt idx="166059">
                  <c:v>384.718063967185</c:v>
                </c:pt>
                <c:pt idx="166060">
                  <c:v>384.72038072245903</c:v>
                </c:pt>
                <c:pt idx="166061">
                  <c:v>384.72269747773203</c:v>
                </c:pt>
                <c:pt idx="166062">
                  <c:v>384.72501423300599</c:v>
                </c:pt>
                <c:pt idx="166063">
                  <c:v>384.72733098827899</c:v>
                </c:pt>
                <c:pt idx="166064">
                  <c:v>384.72964774355302</c:v>
                </c:pt>
                <c:pt idx="166065">
                  <c:v>384.73196449882602</c:v>
                </c:pt>
                <c:pt idx="166066">
                  <c:v>384.73428125409998</c:v>
                </c:pt>
                <c:pt idx="166067">
                  <c:v>384.73659800937298</c:v>
                </c:pt>
                <c:pt idx="166068">
                  <c:v>384.73891476464701</c:v>
                </c:pt>
                <c:pt idx="166069">
                  <c:v>384.74123151992001</c:v>
                </c:pt>
                <c:pt idx="166070">
                  <c:v>384.74354827519397</c:v>
                </c:pt>
                <c:pt idx="166071">
                  <c:v>384.74586503046697</c:v>
                </c:pt>
                <c:pt idx="166072">
                  <c:v>384.748181785741</c:v>
                </c:pt>
                <c:pt idx="166073">
                  <c:v>384.750498541014</c:v>
                </c:pt>
                <c:pt idx="166074">
                  <c:v>384.75281529628802</c:v>
                </c:pt>
                <c:pt idx="166075">
                  <c:v>384.75513205156102</c:v>
                </c:pt>
                <c:pt idx="166076">
                  <c:v>384.75744880683499</c:v>
                </c:pt>
                <c:pt idx="166077">
                  <c:v>384.75976556210799</c:v>
                </c:pt>
                <c:pt idx="166078">
                  <c:v>384.76208231738201</c:v>
                </c:pt>
                <c:pt idx="166079">
                  <c:v>384.76439907265501</c:v>
                </c:pt>
                <c:pt idx="166080">
                  <c:v>384.76671582792898</c:v>
                </c:pt>
                <c:pt idx="166081">
                  <c:v>384.769032583203</c:v>
                </c:pt>
                <c:pt idx="166082">
                  <c:v>384.771349338476</c:v>
                </c:pt>
                <c:pt idx="166083">
                  <c:v>384.77366609375002</c:v>
                </c:pt>
                <c:pt idx="166084">
                  <c:v>384.77598284902302</c:v>
                </c:pt>
                <c:pt idx="166085">
                  <c:v>384.77829960429699</c:v>
                </c:pt>
                <c:pt idx="166086">
                  <c:v>384.78061635956999</c:v>
                </c:pt>
                <c:pt idx="166087">
                  <c:v>384.78293311484401</c:v>
                </c:pt>
                <c:pt idx="166088">
                  <c:v>384.78524987011701</c:v>
                </c:pt>
                <c:pt idx="166089">
                  <c:v>384.78756662539098</c:v>
                </c:pt>
                <c:pt idx="166090">
                  <c:v>384.78988338066398</c:v>
                </c:pt>
                <c:pt idx="166091">
                  <c:v>384.792200135938</c:v>
                </c:pt>
                <c:pt idx="166092">
                  <c:v>384.794516891211</c:v>
                </c:pt>
                <c:pt idx="166093">
                  <c:v>384.79683364648503</c:v>
                </c:pt>
                <c:pt idx="166094">
                  <c:v>384.79915040175803</c:v>
                </c:pt>
                <c:pt idx="166095">
                  <c:v>384.80146715703199</c:v>
                </c:pt>
                <c:pt idx="166096">
                  <c:v>384.80378391230499</c:v>
                </c:pt>
                <c:pt idx="166097">
                  <c:v>384.80610066757902</c:v>
                </c:pt>
                <c:pt idx="166098">
                  <c:v>384.80841742285202</c:v>
                </c:pt>
                <c:pt idx="166099">
                  <c:v>384.81073417812598</c:v>
                </c:pt>
                <c:pt idx="166100">
                  <c:v>384.81305093339898</c:v>
                </c:pt>
                <c:pt idx="166101">
                  <c:v>384.81536768867301</c:v>
                </c:pt>
                <c:pt idx="166102">
                  <c:v>384.81768444394601</c:v>
                </c:pt>
                <c:pt idx="166103">
                  <c:v>384.82000119921997</c:v>
                </c:pt>
                <c:pt idx="166104">
                  <c:v>384.82231795449297</c:v>
                </c:pt>
                <c:pt idx="166105">
                  <c:v>384.824634709767</c:v>
                </c:pt>
                <c:pt idx="166106">
                  <c:v>384.82695146504</c:v>
                </c:pt>
                <c:pt idx="166107">
                  <c:v>384.82926822031402</c:v>
                </c:pt>
                <c:pt idx="166108">
                  <c:v>384.83158497558702</c:v>
                </c:pt>
                <c:pt idx="166109">
                  <c:v>384.83390173086099</c:v>
                </c:pt>
                <c:pt idx="166110">
                  <c:v>384.83621848613399</c:v>
                </c:pt>
                <c:pt idx="166111">
                  <c:v>384.83853524140801</c:v>
                </c:pt>
                <c:pt idx="166112">
                  <c:v>384.84085199668101</c:v>
                </c:pt>
                <c:pt idx="166113">
                  <c:v>384.84316875195498</c:v>
                </c:pt>
                <c:pt idx="166114">
                  <c:v>384.84548550722798</c:v>
                </c:pt>
                <c:pt idx="166115">
                  <c:v>384.847802262502</c:v>
                </c:pt>
                <c:pt idx="166116">
                  <c:v>384.850119017775</c:v>
                </c:pt>
                <c:pt idx="166117">
                  <c:v>384.85243577304902</c:v>
                </c:pt>
                <c:pt idx="166118">
                  <c:v>384.85475252832202</c:v>
                </c:pt>
                <c:pt idx="166119">
                  <c:v>384.85706928359599</c:v>
                </c:pt>
                <c:pt idx="166120">
                  <c:v>384.85938603886899</c:v>
                </c:pt>
                <c:pt idx="166121">
                  <c:v>384.86170279414301</c:v>
                </c:pt>
                <c:pt idx="166122">
                  <c:v>384.86401954941601</c:v>
                </c:pt>
                <c:pt idx="166123">
                  <c:v>384.86633630468998</c:v>
                </c:pt>
                <c:pt idx="166124">
                  <c:v>384.868653059964</c:v>
                </c:pt>
                <c:pt idx="166125">
                  <c:v>384.870969815237</c:v>
                </c:pt>
                <c:pt idx="166126">
                  <c:v>384.87328657051103</c:v>
                </c:pt>
                <c:pt idx="166127">
                  <c:v>384.87560332578403</c:v>
                </c:pt>
                <c:pt idx="166128">
                  <c:v>384.87792008105799</c:v>
                </c:pt>
                <c:pt idx="166129">
                  <c:v>384.88023683633099</c:v>
                </c:pt>
                <c:pt idx="166130">
                  <c:v>384.88255359160502</c:v>
                </c:pt>
                <c:pt idx="166131">
                  <c:v>384.88487034687802</c:v>
                </c:pt>
                <c:pt idx="166132">
                  <c:v>384.88718710215198</c:v>
                </c:pt>
                <c:pt idx="166133">
                  <c:v>384.88950385742498</c:v>
                </c:pt>
                <c:pt idx="166134">
                  <c:v>384.89182061269901</c:v>
                </c:pt>
                <c:pt idx="166135">
                  <c:v>384.89413736797201</c:v>
                </c:pt>
                <c:pt idx="166136">
                  <c:v>384.89645412324597</c:v>
                </c:pt>
                <c:pt idx="166137">
                  <c:v>384.89877087851897</c:v>
                </c:pt>
                <c:pt idx="166138">
                  <c:v>384.901087633793</c:v>
                </c:pt>
                <c:pt idx="166139">
                  <c:v>384.903404389066</c:v>
                </c:pt>
                <c:pt idx="166140">
                  <c:v>384.90572114434002</c:v>
                </c:pt>
                <c:pt idx="166141">
                  <c:v>384.90803789961302</c:v>
                </c:pt>
                <c:pt idx="166142">
                  <c:v>384.91035465488699</c:v>
                </c:pt>
                <c:pt idx="166143">
                  <c:v>384.91267141015999</c:v>
                </c:pt>
                <c:pt idx="166144">
                  <c:v>384.91498816543401</c:v>
                </c:pt>
                <c:pt idx="166145">
                  <c:v>384.91730492070701</c:v>
                </c:pt>
                <c:pt idx="166146">
                  <c:v>384.91962167598098</c:v>
                </c:pt>
                <c:pt idx="166147">
                  <c:v>384.92193843125398</c:v>
                </c:pt>
                <c:pt idx="166148">
                  <c:v>384.924255186528</c:v>
                </c:pt>
                <c:pt idx="166149">
                  <c:v>384.926571941801</c:v>
                </c:pt>
                <c:pt idx="166150">
                  <c:v>384.92888869707502</c:v>
                </c:pt>
                <c:pt idx="166151">
                  <c:v>384.93120545234802</c:v>
                </c:pt>
                <c:pt idx="166152">
                  <c:v>384.93352220762199</c:v>
                </c:pt>
                <c:pt idx="166153">
                  <c:v>384.93583896289499</c:v>
                </c:pt>
                <c:pt idx="166154">
                  <c:v>384.93815571816901</c:v>
                </c:pt>
                <c:pt idx="166155">
                  <c:v>384.94047247344201</c:v>
                </c:pt>
                <c:pt idx="166156">
                  <c:v>384.94278922871598</c:v>
                </c:pt>
                <c:pt idx="166157">
                  <c:v>384.94510598398898</c:v>
                </c:pt>
                <c:pt idx="166158">
                  <c:v>384.947422739263</c:v>
                </c:pt>
                <c:pt idx="166159">
                  <c:v>384.949739494536</c:v>
                </c:pt>
                <c:pt idx="166160">
                  <c:v>384.95205624981003</c:v>
                </c:pt>
                <c:pt idx="166161">
                  <c:v>384.95437300508303</c:v>
                </c:pt>
                <c:pt idx="166162">
                  <c:v>384.95668976035699</c:v>
                </c:pt>
                <c:pt idx="166163">
                  <c:v>384.95900651562999</c:v>
                </c:pt>
                <c:pt idx="166164">
                  <c:v>384.96132327090402</c:v>
                </c:pt>
                <c:pt idx="166165">
                  <c:v>384.96364002617798</c:v>
                </c:pt>
                <c:pt idx="166166">
                  <c:v>384.96595678145098</c:v>
                </c:pt>
                <c:pt idx="166167">
                  <c:v>384.96827353672501</c:v>
                </c:pt>
                <c:pt idx="166168">
                  <c:v>384.97059029199801</c:v>
                </c:pt>
                <c:pt idx="166169">
                  <c:v>384.97290704727197</c:v>
                </c:pt>
                <c:pt idx="166170">
                  <c:v>384.97522380254497</c:v>
                </c:pt>
                <c:pt idx="166171">
                  <c:v>384.977540557819</c:v>
                </c:pt>
                <c:pt idx="166172">
                  <c:v>384.979857313092</c:v>
                </c:pt>
                <c:pt idx="166173">
                  <c:v>384.98217406836602</c:v>
                </c:pt>
                <c:pt idx="166174">
                  <c:v>384.98449082363902</c:v>
                </c:pt>
                <c:pt idx="166175">
                  <c:v>384.98680757891299</c:v>
                </c:pt>
                <c:pt idx="166176">
                  <c:v>384.98912433418599</c:v>
                </c:pt>
                <c:pt idx="166177">
                  <c:v>384.99144108946001</c:v>
                </c:pt>
                <c:pt idx="166178">
                  <c:v>384.99375784473301</c:v>
                </c:pt>
                <c:pt idx="166179">
                  <c:v>384.99607460000698</c:v>
                </c:pt>
                <c:pt idx="166180">
                  <c:v>384.99839135527998</c:v>
                </c:pt>
                <c:pt idx="166181">
                  <c:v>385.000708110554</c:v>
                </c:pt>
                <c:pt idx="166182">
                  <c:v>385.003024865827</c:v>
                </c:pt>
                <c:pt idx="166183">
                  <c:v>385.00534162110102</c:v>
                </c:pt>
                <c:pt idx="166184">
                  <c:v>385.00765837637402</c:v>
                </c:pt>
                <c:pt idx="166185">
                  <c:v>385.00997513164799</c:v>
                </c:pt>
                <c:pt idx="166186">
                  <c:v>385.01229188692099</c:v>
                </c:pt>
                <c:pt idx="166187">
                  <c:v>385.01460864219501</c:v>
                </c:pt>
                <c:pt idx="166188">
                  <c:v>385.01692539746801</c:v>
                </c:pt>
                <c:pt idx="166189">
                  <c:v>385.01924215274198</c:v>
                </c:pt>
                <c:pt idx="166190">
                  <c:v>385.02155890801498</c:v>
                </c:pt>
                <c:pt idx="166191">
                  <c:v>385.023875663289</c:v>
                </c:pt>
                <c:pt idx="166192">
                  <c:v>385.026192418562</c:v>
                </c:pt>
                <c:pt idx="166193">
                  <c:v>385.02850917383603</c:v>
                </c:pt>
                <c:pt idx="166194">
                  <c:v>385.03082592910903</c:v>
                </c:pt>
                <c:pt idx="166195">
                  <c:v>385.03314268438299</c:v>
                </c:pt>
                <c:pt idx="166196">
                  <c:v>385.03545943965599</c:v>
                </c:pt>
                <c:pt idx="166197">
                  <c:v>385.03777619493002</c:v>
                </c:pt>
                <c:pt idx="166198">
                  <c:v>385.04009295020302</c:v>
                </c:pt>
                <c:pt idx="166199">
                  <c:v>385.04240970547698</c:v>
                </c:pt>
                <c:pt idx="166200">
                  <c:v>385.04472646074998</c:v>
                </c:pt>
                <c:pt idx="166201">
                  <c:v>385.04704321602401</c:v>
                </c:pt>
                <c:pt idx="166202">
                  <c:v>385.04935997129701</c:v>
                </c:pt>
                <c:pt idx="166203">
                  <c:v>385.05167672657097</c:v>
                </c:pt>
                <c:pt idx="166204">
                  <c:v>385.05399348184397</c:v>
                </c:pt>
                <c:pt idx="166205">
                  <c:v>385.056310237118</c:v>
                </c:pt>
                <c:pt idx="166206">
                  <c:v>385.058626992391</c:v>
                </c:pt>
                <c:pt idx="166207">
                  <c:v>385.06094374766502</c:v>
                </c:pt>
                <c:pt idx="166208">
                  <c:v>385.06326050293899</c:v>
                </c:pt>
                <c:pt idx="166209">
                  <c:v>385.06557725821199</c:v>
                </c:pt>
                <c:pt idx="166210">
                  <c:v>385.06789401348601</c:v>
                </c:pt>
                <c:pt idx="166211">
                  <c:v>385.07021076875901</c:v>
                </c:pt>
                <c:pt idx="166212">
                  <c:v>385.07252752403298</c:v>
                </c:pt>
                <c:pt idx="166213">
                  <c:v>385.07484427930598</c:v>
                </c:pt>
                <c:pt idx="166214">
                  <c:v>385.07716103458</c:v>
                </c:pt>
                <c:pt idx="166215">
                  <c:v>385.079477789853</c:v>
                </c:pt>
                <c:pt idx="166216">
                  <c:v>385.08179454512702</c:v>
                </c:pt>
                <c:pt idx="166217">
                  <c:v>385.08411130040002</c:v>
                </c:pt>
                <c:pt idx="166218">
                  <c:v>385.08642805567399</c:v>
                </c:pt>
                <c:pt idx="166219">
                  <c:v>385.08874481094699</c:v>
                </c:pt>
                <c:pt idx="166220">
                  <c:v>385.09106156622101</c:v>
                </c:pt>
                <c:pt idx="166221">
                  <c:v>385.09337832149401</c:v>
                </c:pt>
                <c:pt idx="166222">
                  <c:v>385.09569507676798</c:v>
                </c:pt>
                <c:pt idx="166223">
                  <c:v>385.09801183204098</c:v>
                </c:pt>
                <c:pt idx="166224">
                  <c:v>385.100328587315</c:v>
                </c:pt>
                <c:pt idx="166225">
                  <c:v>385.102645342588</c:v>
                </c:pt>
                <c:pt idx="166226">
                  <c:v>385.10496209786203</c:v>
                </c:pt>
                <c:pt idx="166227">
                  <c:v>385.10727885313503</c:v>
                </c:pt>
                <c:pt idx="166228">
                  <c:v>385.10959560840899</c:v>
                </c:pt>
                <c:pt idx="166229">
                  <c:v>385.11191236368199</c:v>
                </c:pt>
                <c:pt idx="166230">
                  <c:v>385.11422911895602</c:v>
                </c:pt>
                <c:pt idx="166231">
                  <c:v>385.11654587422902</c:v>
                </c:pt>
                <c:pt idx="166232">
                  <c:v>385.11886262950298</c:v>
                </c:pt>
                <c:pt idx="166233">
                  <c:v>385.12117938477598</c:v>
                </c:pt>
                <c:pt idx="166234">
                  <c:v>385.12349614005001</c:v>
                </c:pt>
                <c:pt idx="166235">
                  <c:v>385.12581289532301</c:v>
                </c:pt>
                <c:pt idx="166236">
                  <c:v>385.12812965059697</c:v>
                </c:pt>
                <c:pt idx="166237">
                  <c:v>385.13044640586998</c:v>
                </c:pt>
                <c:pt idx="166238">
                  <c:v>385.132763161144</c:v>
                </c:pt>
                <c:pt idx="166239">
                  <c:v>385.135079916417</c:v>
                </c:pt>
                <c:pt idx="166240">
                  <c:v>385.13739667169102</c:v>
                </c:pt>
                <c:pt idx="166241">
                  <c:v>385.13971342696402</c:v>
                </c:pt>
                <c:pt idx="166242">
                  <c:v>385.14203018223799</c:v>
                </c:pt>
                <c:pt idx="166243">
                  <c:v>385.14434693751099</c:v>
                </c:pt>
                <c:pt idx="166244">
                  <c:v>385.14666369278501</c:v>
                </c:pt>
                <c:pt idx="166245">
                  <c:v>385.14898044805801</c:v>
                </c:pt>
                <c:pt idx="166246">
                  <c:v>385.15129720333198</c:v>
                </c:pt>
                <c:pt idx="166247">
                  <c:v>385.15361395860498</c:v>
                </c:pt>
                <c:pt idx="166248">
                  <c:v>385.155930713879</c:v>
                </c:pt>
                <c:pt idx="166249">
                  <c:v>385.158247469152</c:v>
                </c:pt>
                <c:pt idx="166250">
                  <c:v>385.16056422442603</c:v>
                </c:pt>
                <c:pt idx="166251">
                  <c:v>385.16288097969999</c:v>
                </c:pt>
                <c:pt idx="166252">
                  <c:v>385.16519773497299</c:v>
                </c:pt>
                <c:pt idx="166253">
                  <c:v>385.16751449024702</c:v>
                </c:pt>
                <c:pt idx="166254">
                  <c:v>385.16983124552002</c:v>
                </c:pt>
                <c:pt idx="166255">
                  <c:v>385.17214800079398</c:v>
                </c:pt>
                <c:pt idx="166256">
                  <c:v>385.17446475606698</c:v>
                </c:pt>
                <c:pt idx="166257">
                  <c:v>385.17678151134101</c:v>
                </c:pt>
                <c:pt idx="166258">
                  <c:v>385.17909826661401</c:v>
                </c:pt>
                <c:pt idx="166259">
                  <c:v>385.18141502188797</c:v>
                </c:pt>
                <c:pt idx="166260">
                  <c:v>385.18373177716097</c:v>
                </c:pt>
                <c:pt idx="166261">
                  <c:v>385.186048532435</c:v>
                </c:pt>
                <c:pt idx="166262">
                  <c:v>385.188365287708</c:v>
                </c:pt>
                <c:pt idx="166263">
                  <c:v>385.19068204298202</c:v>
                </c:pt>
                <c:pt idx="166264">
                  <c:v>385.19299879825502</c:v>
                </c:pt>
                <c:pt idx="166265">
                  <c:v>385.19531555352899</c:v>
                </c:pt>
                <c:pt idx="166266">
                  <c:v>385.19763230880199</c:v>
                </c:pt>
                <c:pt idx="166267">
                  <c:v>385.19994906407601</c:v>
                </c:pt>
                <c:pt idx="166268">
                  <c:v>385.20226581934901</c:v>
                </c:pt>
                <c:pt idx="166269">
                  <c:v>385.20458257462298</c:v>
                </c:pt>
                <c:pt idx="166270">
                  <c:v>385.20689932989598</c:v>
                </c:pt>
                <c:pt idx="166271">
                  <c:v>385.20921608517</c:v>
                </c:pt>
                <c:pt idx="166272">
                  <c:v>385.211532840443</c:v>
                </c:pt>
                <c:pt idx="166273">
                  <c:v>385.21384959571702</c:v>
                </c:pt>
                <c:pt idx="166274">
                  <c:v>385.21616635099002</c:v>
                </c:pt>
                <c:pt idx="166275">
                  <c:v>385.21848310626399</c:v>
                </c:pt>
                <c:pt idx="166276">
                  <c:v>385.22079986153699</c:v>
                </c:pt>
                <c:pt idx="166277">
                  <c:v>385.22311661681101</c:v>
                </c:pt>
                <c:pt idx="166278">
                  <c:v>385.22543337208401</c:v>
                </c:pt>
                <c:pt idx="166279">
                  <c:v>385.22775012735798</c:v>
                </c:pt>
                <c:pt idx="166280">
                  <c:v>385.23006688263098</c:v>
                </c:pt>
                <c:pt idx="166281">
                  <c:v>385.232383637905</c:v>
                </c:pt>
                <c:pt idx="166282">
                  <c:v>385.234700393178</c:v>
                </c:pt>
                <c:pt idx="166283">
                  <c:v>385.23701714845203</c:v>
                </c:pt>
                <c:pt idx="166284">
                  <c:v>385.23933390372503</c:v>
                </c:pt>
                <c:pt idx="166285">
                  <c:v>385.24165065899899</c:v>
                </c:pt>
                <c:pt idx="166286">
                  <c:v>385.24396741427199</c:v>
                </c:pt>
                <c:pt idx="166287">
                  <c:v>385.24628416954602</c:v>
                </c:pt>
                <c:pt idx="166288">
                  <c:v>385.24860092481902</c:v>
                </c:pt>
                <c:pt idx="166289">
                  <c:v>385.25091768009298</c:v>
                </c:pt>
                <c:pt idx="166290">
                  <c:v>385.25323443536598</c:v>
                </c:pt>
                <c:pt idx="166291">
                  <c:v>385.25555119064001</c:v>
                </c:pt>
                <c:pt idx="166292">
                  <c:v>385.25786794591301</c:v>
                </c:pt>
                <c:pt idx="166293">
                  <c:v>385.26018470118697</c:v>
                </c:pt>
                <c:pt idx="166294">
                  <c:v>385.262501456461</c:v>
                </c:pt>
                <c:pt idx="166295">
                  <c:v>385.264818211734</c:v>
                </c:pt>
                <c:pt idx="166296">
                  <c:v>385.26713496700802</c:v>
                </c:pt>
                <c:pt idx="166297">
                  <c:v>385.26945172228102</c:v>
                </c:pt>
                <c:pt idx="166298">
                  <c:v>385.27176847755499</c:v>
                </c:pt>
                <c:pt idx="166299">
                  <c:v>385.27408523282799</c:v>
                </c:pt>
                <c:pt idx="166300">
                  <c:v>385.27640198810201</c:v>
                </c:pt>
                <c:pt idx="166301">
                  <c:v>385.27871874337501</c:v>
                </c:pt>
                <c:pt idx="166302">
                  <c:v>385.28103549864898</c:v>
                </c:pt>
                <c:pt idx="166303">
                  <c:v>385.28335225392198</c:v>
                </c:pt>
                <c:pt idx="166304">
                  <c:v>385.285669009196</c:v>
                </c:pt>
                <c:pt idx="166305">
                  <c:v>385.287985764469</c:v>
                </c:pt>
                <c:pt idx="166306">
                  <c:v>385.29030251974302</c:v>
                </c:pt>
                <c:pt idx="166307">
                  <c:v>385.29261927501602</c:v>
                </c:pt>
                <c:pt idx="166308">
                  <c:v>385.29493603028999</c:v>
                </c:pt>
                <c:pt idx="166309">
                  <c:v>385.29725278556299</c:v>
                </c:pt>
                <c:pt idx="166310">
                  <c:v>385.29956954083701</c:v>
                </c:pt>
                <c:pt idx="166311">
                  <c:v>385.30188629611001</c:v>
                </c:pt>
                <c:pt idx="166312">
                  <c:v>385.30420305138398</c:v>
                </c:pt>
                <c:pt idx="166313">
                  <c:v>385.30651980665698</c:v>
                </c:pt>
                <c:pt idx="166314">
                  <c:v>385.308836561931</c:v>
                </c:pt>
                <c:pt idx="166315">
                  <c:v>385.311153317204</c:v>
                </c:pt>
                <c:pt idx="166316">
                  <c:v>385.31347007247803</c:v>
                </c:pt>
                <c:pt idx="166317">
                  <c:v>385.31578682775103</c:v>
                </c:pt>
                <c:pt idx="166318">
                  <c:v>385.31810358302499</c:v>
                </c:pt>
                <c:pt idx="166319">
                  <c:v>385.32042033829799</c:v>
                </c:pt>
                <c:pt idx="166320">
                  <c:v>385.32273709357202</c:v>
                </c:pt>
                <c:pt idx="166321">
                  <c:v>385.32505384884502</c:v>
                </c:pt>
                <c:pt idx="166322">
                  <c:v>385.32737060411898</c:v>
                </c:pt>
                <c:pt idx="166323">
                  <c:v>385.32968735939198</c:v>
                </c:pt>
                <c:pt idx="166324">
                  <c:v>385.33200411466601</c:v>
                </c:pt>
                <c:pt idx="166325">
                  <c:v>385.33432086993901</c:v>
                </c:pt>
                <c:pt idx="166326">
                  <c:v>385.33663762521297</c:v>
                </c:pt>
                <c:pt idx="166327">
                  <c:v>385.33895438048597</c:v>
                </c:pt>
                <c:pt idx="166328">
                  <c:v>385.34127113576</c:v>
                </c:pt>
                <c:pt idx="166329">
                  <c:v>385.343587891033</c:v>
                </c:pt>
                <c:pt idx="166330">
                  <c:v>385.34590464630702</c:v>
                </c:pt>
                <c:pt idx="166331">
                  <c:v>385.34822140158002</c:v>
                </c:pt>
                <c:pt idx="166332">
                  <c:v>385.35053815685399</c:v>
                </c:pt>
                <c:pt idx="166333">
                  <c:v>385.35285491212699</c:v>
                </c:pt>
                <c:pt idx="166334">
                  <c:v>385.35517166740101</c:v>
                </c:pt>
                <c:pt idx="166335">
                  <c:v>385.35748842267401</c:v>
                </c:pt>
                <c:pt idx="166336">
                  <c:v>385.35980517794798</c:v>
                </c:pt>
                <c:pt idx="166337">
                  <c:v>385.362121933222</c:v>
                </c:pt>
                <c:pt idx="166338">
                  <c:v>385.364438688495</c:v>
                </c:pt>
                <c:pt idx="166339">
                  <c:v>385.36675544376902</c:v>
                </c:pt>
                <c:pt idx="166340">
                  <c:v>385.36907219904202</c:v>
                </c:pt>
                <c:pt idx="166341">
                  <c:v>385.37138895431599</c:v>
                </c:pt>
                <c:pt idx="166342">
                  <c:v>385.37370570958899</c:v>
                </c:pt>
                <c:pt idx="166343">
                  <c:v>385.37602246486301</c:v>
                </c:pt>
                <c:pt idx="166344">
                  <c:v>385.37833922013601</c:v>
                </c:pt>
                <c:pt idx="166345">
                  <c:v>385.38065597540998</c:v>
                </c:pt>
                <c:pt idx="166346">
                  <c:v>385.38297273068298</c:v>
                </c:pt>
                <c:pt idx="166347">
                  <c:v>385.385289485957</c:v>
                </c:pt>
                <c:pt idx="166348">
                  <c:v>385.38760624123</c:v>
                </c:pt>
                <c:pt idx="166349">
                  <c:v>385.38992299650403</c:v>
                </c:pt>
                <c:pt idx="166350">
                  <c:v>385.39223975177703</c:v>
                </c:pt>
                <c:pt idx="166351">
                  <c:v>385.39455650705099</c:v>
                </c:pt>
                <c:pt idx="166352">
                  <c:v>385.39687326232399</c:v>
                </c:pt>
                <c:pt idx="166353">
                  <c:v>385.39919001759802</c:v>
                </c:pt>
                <c:pt idx="166354">
                  <c:v>385.40150677287102</c:v>
                </c:pt>
                <c:pt idx="166355">
                  <c:v>385.40382352814498</c:v>
                </c:pt>
                <c:pt idx="166356">
                  <c:v>385.40614028341798</c:v>
                </c:pt>
                <c:pt idx="166357">
                  <c:v>385.40845703869201</c:v>
                </c:pt>
                <c:pt idx="166358">
                  <c:v>385.41077379396501</c:v>
                </c:pt>
                <c:pt idx="166359">
                  <c:v>385.41309054923897</c:v>
                </c:pt>
                <c:pt idx="166360">
                  <c:v>385.41540730451197</c:v>
                </c:pt>
                <c:pt idx="166361">
                  <c:v>385.417724059786</c:v>
                </c:pt>
                <c:pt idx="166362">
                  <c:v>385.420040815059</c:v>
                </c:pt>
                <c:pt idx="166363">
                  <c:v>385.42235757033302</c:v>
                </c:pt>
                <c:pt idx="166364">
                  <c:v>385.42467432560602</c:v>
                </c:pt>
                <c:pt idx="166365">
                  <c:v>385.42699108087999</c:v>
                </c:pt>
                <c:pt idx="166366">
                  <c:v>385.42930783615299</c:v>
                </c:pt>
                <c:pt idx="166367">
                  <c:v>385.43162459142701</c:v>
                </c:pt>
                <c:pt idx="166368">
                  <c:v>385.43394134670001</c:v>
                </c:pt>
                <c:pt idx="166369">
                  <c:v>385.43625810197398</c:v>
                </c:pt>
                <c:pt idx="166370">
                  <c:v>385.43857485724698</c:v>
                </c:pt>
                <c:pt idx="166371">
                  <c:v>385.440891612521</c:v>
                </c:pt>
                <c:pt idx="166372">
                  <c:v>385.443208367794</c:v>
                </c:pt>
                <c:pt idx="166373">
                  <c:v>385.44552512306802</c:v>
                </c:pt>
                <c:pt idx="166374">
                  <c:v>385.44784187834102</c:v>
                </c:pt>
                <c:pt idx="166375">
                  <c:v>385.45015863361499</c:v>
                </c:pt>
                <c:pt idx="166376">
                  <c:v>385.45247538888799</c:v>
                </c:pt>
                <c:pt idx="166377">
                  <c:v>385.45479214416201</c:v>
                </c:pt>
                <c:pt idx="166378">
                  <c:v>385.45710889943501</c:v>
                </c:pt>
                <c:pt idx="166379">
                  <c:v>385.45942565470898</c:v>
                </c:pt>
                <c:pt idx="166380">
                  <c:v>385.461742409983</c:v>
                </c:pt>
                <c:pt idx="166381">
                  <c:v>385.464059165256</c:v>
                </c:pt>
                <c:pt idx="166382">
                  <c:v>385.46637592053003</c:v>
                </c:pt>
                <c:pt idx="166383">
                  <c:v>385.46869267580303</c:v>
                </c:pt>
                <c:pt idx="166384">
                  <c:v>385.47100943107699</c:v>
                </c:pt>
                <c:pt idx="166385">
                  <c:v>385.47332618634999</c:v>
                </c:pt>
                <c:pt idx="166386">
                  <c:v>385.47564294162402</c:v>
                </c:pt>
                <c:pt idx="166387">
                  <c:v>385.47795969689702</c:v>
                </c:pt>
                <c:pt idx="166388">
                  <c:v>385.48027645217098</c:v>
                </c:pt>
                <c:pt idx="166389">
                  <c:v>385.48259320744398</c:v>
                </c:pt>
                <c:pt idx="166390">
                  <c:v>385.48490996271801</c:v>
                </c:pt>
                <c:pt idx="166391">
                  <c:v>385.48722671799101</c:v>
                </c:pt>
                <c:pt idx="166392">
                  <c:v>385.48954347326497</c:v>
                </c:pt>
                <c:pt idx="166393">
                  <c:v>385.49186022853797</c:v>
                </c:pt>
                <c:pt idx="166394">
                  <c:v>385.494176983812</c:v>
                </c:pt>
                <c:pt idx="166395">
                  <c:v>385.496493739085</c:v>
                </c:pt>
                <c:pt idx="166396">
                  <c:v>385.49881049435902</c:v>
                </c:pt>
                <c:pt idx="166397">
                  <c:v>385.50112724963202</c:v>
                </c:pt>
                <c:pt idx="166398">
                  <c:v>385.50344400490599</c:v>
                </c:pt>
                <c:pt idx="166399">
                  <c:v>385.50576076017899</c:v>
                </c:pt>
                <c:pt idx="166400">
                  <c:v>385.50807751545301</c:v>
                </c:pt>
                <c:pt idx="166401">
                  <c:v>385.51039427072601</c:v>
                </c:pt>
                <c:pt idx="166402">
                  <c:v>385.51271102599998</c:v>
                </c:pt>
                <c:pt idx="166403">
                  <c:v>385.51502778127298</c:v>
                </c:pt>
                <c:pt idx="166404">
                  <c:v>385.517344536547</c:v>
                </c:pt>
                <c:pt idx="166405">
                  <c:v>385.51966129182</c:v>
                </c:pt>
                <c:pt idx="166406">
                  <c:v>385.52197804709402</c:v>
                </c:pt>
                <c:pt idx="166407">
                  <c:v>385.52429480236702</c:v>
                </c:pt>
                <c:pt idx="166408">
                  <c:v>385.52661155764099</c:v>
                </c:pt>
                <c:pt idx="166409">
                  <c:v>385.52892831291399</c:v>
                </c:pt>
                <c:pt idx="166410">
                  <c:v>385.53124506818801</c:v>
                </c:pt>
                <c:pt idx="166411">
                  <c:v>385.53356182346101</c:v>
                </c:pt>
                <c:pt idx="166412">
                  <c:v>385.53587857873498</c:v>
                </c:pt>
                <c:pt idx="166413">
                  <c:v>385.53819533400798</c:v>
                </c:pt>
                <c:pt idx="166414">
                  <c:v>385.540512089282</c:v>
                </c:pt>
                <c:pt idx="166415">
                  <c:v>385.542828844555</c:v>
                </c:pt>
                <c:pt idx="166416">
                  <c:v>385.54514559982903</c:v>
                </c:pt>
                <c:pt idx="166417">
                  <c:v>385.54746235510203</c:v>
                </c:pt>
                <c:pt idx="166418">
                  <c:v>385.54977911037599</c:v>
                </c:pt>
                <c:pt idx="166419">
                  <c:v>385.55209586564899</c:v>
                </c:pt>
                <c:pt idx="166420">
                  <c:v>385.55441262092302</c:v>
                </c:pt>
                <c:pt idx="166421">
                  <c:v>385.55672937619698</c:v>
                </c:pt>
                <c:pt idx="166422">
                  <c:v>385.55904613146998</c:v>
                </c:pt>
                <c:pt idx="166423">
                  <c:v>385.56136288674401</c:v>
                </c:pt>
                <c:pt idx="166424">
                  <c:v>385.56367964201701</c:v>
                </c:pt>
                <c:pt idx="166425">
                  <c:v>385.56599639729097</c:v>
                </c:pt>
                <c:pt idx="166426">
                  <c:v>385.56831315256397</c:v>
                </c:pt>
                <c:pt idx="166427">
                  <c:v>385.570629907838</c:v>
                </c:pt>
                <c:pt idx="166428">
                  <c:v>385.572946663111</c:v>
                </c:pt>
                <c:pt idx="166429">
                  <c:v>385.57526341838502</c:v>
                </c:pt>
                <c:pt idx="166430">
                  <c:v>385.57758017365802</c:v>
                </c:pt>
                <c:pt idx="166431">
                  <c:v>385.57989692893199</c:v>
                </c:pt>
                <c:pt idx="166432">
                  <c:v>385.58221368420499</c:v>
                </c:pt>
                <c:pt idx="166433">
                  <c:v>385.58453043947901</c:v>
                </c:pt>
                <c:pt idx="166434">
                  <c:v>385.58684719475201</c:v>
                </c:pt>
                <c:pt idx="166435">
                  <c:v>385.58916395002598</c:v>
                </c:pt>
                <c:pt idx="166436">
                  <c:v>385.59148070529898</c:v>
                </c:pt>
                <c:pt idx="166437">
                  <c:v>385.593797460573</c:v>
                </c:pt>
                <c:pt idx="166438">
                  <c:v>385.596114215846</c:v>
                </c:pt>
                <c:pt idx="166439">
                  <c:v>385.59843097112002</c:v>
                </c:pt>
                <c:pt idx="166440">
                  <c:v>385.60074772639302</c:v>
                </c:pt>
                <c:pt idx="166441">
                  <c:v>385.60306448166699</c:v>
                </c:pt>
                <c:pt idx="166442">
                  <c:v>385.60538123693999</c:v>
                </c:pt>
                <c:pt idx="166443">
                  <c:v>385.60769799221401</c:v>
                </c:pt>
                <c:pt idx="166444">
                  <c:v>385.61001474748701</c:v>
                </c:pt>
                <c:pt idx="166445">
                  <c:v>385.61233150276098</c:v>
                </c:pt>
                <c:pt idx="166446">
                  <c:v>385.61464825803398</c:v>
                </c:pt>
                <c:pt idx="166447">
                  <c:v>385.616965013308</c:v>
                </c:pt>
                <c:pt idx="166448">
                  <c:v>385.619281768581</c:v>
                </c:pt>
                <c:pt idx="166449">
                  <c:v>385.62159852385503</c:v>
                </c:pt>
                <c:pt idx="166450">
                  <c:v>385.62391527912803</c:v>
                </c:pt>
                <c:pt idx="166451">
                  <c:v>385.62623203440199</c:v>
                </c:pt>
                <c:pt idx="166452">
                  <c:v>385.62854878967499</c:v>
                </c:pt>
                <c:pt idx="166453">
                  <c:v>385.63086554494902</c:v>
                </c:pt>
                <c:pt idx="166454">
                  <c:v>385.63318230022202</c:v>
                </c:pt>
                <c:pt idx="166455">
                  <c:v>385.63549905549598</c:v>
                </c:pt>
                <c:pt idx="166456">
                  <c:v>385.63781581076898</c:v>
                </c:pt>
                <c:pt idx="166457">
                  <c:v>385.64013256604301</c:v>
                </c:pt>
                <c:pt idx="166458">
                  <c:v>385.64244932131601</c:v>
                </c:pt>
                <c:pt idx="166459">
                  <c:v>385.64476607658997</c:v>
                </c:pt>
                <c:pt idx="166460">
                  <c:v>385.64708283186297</c:v>
                </c:pt>
                <c:pt idx="166461">
                  <c:v>385.649399587137</c:v>
                </c:pt>
                <c:pt idx="166462">
                  <c:v>385.65171634241</c:v>
                </c:pt>
                <c:pt idx="166463">
                  <c:v>385.65403309768402</c:v>
                </c:pt>
                <c:pt idx="166464">
                  <c:v>385.65634985295799</c:v>
                </c:pt>
                <c:pt idx="166465">
                  <c:v>385.65866660823099</c:v>
                </c:pt>
                <c:pt idx="166466">
                  <c:v>385.66098336350501</c:v>
                </c:pt>
                <c:pt idx="166467">
                  <c:v>385.66330011877801</c:v>
                </c:pt>
                <c:pt idx="166468">
                  <c:v>385.66561687405198</c:v>
                </c:pt>
                <c:pt idx="166469">
                  <c:v>385.66793362932498</c:v>
                </c:pt>
                <c:pt idx="166470">
                  <c:v>385.670250384599</c:v>
                </c:pt>
                <c:pt idx="166471">
                  <c:v>385.672567139872</c:v>
                </c:pt>
                <c:pt idx="166472">
                  <c:v>385.67488389514602</c:v>
                </c:pt>
                <c:pt idx="166473">
                  <c:v>385.67720065041902</c:v>
                </c:pt>
                <c:pt idx="166474">
                  <c:v>385.67951740569299</c:v>
                </c:pt>
                <c:pt idx="166475">
                  <c:v>385.68183416096599</c:v>
                </c:pt>
                <c:pt idx="166476">
                  <c:v>385.68415091624001</c:v>
                </c:pt>
                <c:pt idx="166477">
                  <c:v>385.68646767151301</c:v>
                </c:pt>
                <c:pt idx="166478">
                  <c:v>385.68878442678698</c:v>
                </c:pt>
                <c:pt idx="166479">
                  <c:v>385.69110118205998</c:v>
                </c:pt>
                <c:pt idx="166480">
                  <c:v>385.693417937334</c:v>
                </c:pt>
                <c:pt idx="166481">
                  <c:v>385.695734692607</c:v>
                </c:pt>
                <c:pt idx="166482">
                  <c:v>385.69805144788103</c:v>
                </c:pt>
                <c:pt idx="166483">
                  <c:v>385.70036820315403</c:v>
                </c:pt>
                <c:pt idx="166484">
                  <c:v>385.70268495842799</c:v>
                </c:pt>
                <c:pt idx="166485">
                  <c:v>385.70500171370099</c:v>
                </c:pt>
                <c:pt idx="166486">
                  <c:v>385.70731846897502</c:v>
                </c:pt>
                <c:pt idx="166487">
                  <c:v>385.70963522424802</c:v>
                </c:pt>
                <c:pt idx="166488">
                  <c:v>385.71195197952198</c:v>
                </c:pt>
                <c:pt idx="166489">
                  <c:v>385.71426873479498</c:v>
                </c:pt>
                <c:pt idx="166490">
                  <c:v>385.71658549006901</c:v>
                </c:pt>
                <c:pt idx="166491">
                  <c:v>385.71890224534201</c:v>
                </c:pt>
                <c:pt idx="166492">
                  <c:v>385.72121900061597</c:v>
                </c:pt>
                <c:pt idx="166493">
                  <c:v>385.72353575588897</c:v>
                </c:pt>
                <c:pt idx="166494">
                  <c:v>385.725852511163</c:v>
                </c:pt>
                <c:pt idx="166495">
                  <c:v>385.728169266436</c:v>
                </c:pt>
                <c:pt idx="166496">
                  <c:v>385.73048602171002</c:v>
                </c:pt>
                <c:pt idx="166497">
                  <c:v>385.73280277698302</c:v>
                </c:pt>
                <c:pt idx="166498">
                  <c:v>385.73511953225699</c:v>
                </c:pt>
                <c:pt idx="166499">
                  <c:v>385.73743628752999</c:v>
                </c:pt>
                <c:pt idx="166500">
                  <c:v>385.73975304280401</c:v>
                </c:pt>
                <c:pt idx="166501">
                  <c:v>385.74206979807701</c:v>
                </c:pt>
                <c:pt idx="166502">
                  <c:v>385.74438655335098</c:v>
                </c:pt>
                <c:pt idx="166503">
                  <c:v>385.74670330862398</c:v>
                </c:pt>
                <c:pt idx="166504">
                  <c:v>385.749020063898</c:v>
                </c:pt>
                <c:pt idx="166505">
                  <c:v>385.751336819171</c:v>
                </c:pt>
                <c:pt idx="166506">
                  <c:v>385.75365357444502</c:v>
                </c:pt>
                <c:pt idx="166507">
                  <c:v>385.75597032971899</c:v>
                </c:pt>
                <c:pt idx="166508">
                  <c:v>385.75828708499199</c:v>
                </c:pt>
                <c:pt idx="166509">
                  <c:v>385.76060384026601</c:v>
                </c:pt>
                <c:pt idx="166510">
                  <c:v>385.76292059553901</c:v>
                </c:pt>
                <c:pt idx="166511">
                  <c:v>385.76523735081298</c:v>
                </c:pt>
                <c:pt idx="166512">
                  <c:v>385.76755410608598</c:v>
                </c:pt>
                <c:pt idx="166513">
                  <c:v>385.76987086136</c:v>
                </c:pt>
                <c:pt idx="166514">
                  <c:v>385.772187616633</c:v>
                </c:pt>
                <c:pt idx="166515">
                  <c:v>385.77450437190703</c:v>
                </c:pt>
                <c:pt idx="166516">
                  <c:v>385.77682112718003</c:v>
                </c:pt>
                <c:pt idx="166517">
                  <c:v>385.77913788245399</c:v>
                </c:pt>
                <c:pt idx="166518">
                  <c:v>385.78145463772699</c:v>
                </c:pt>
                <c:pt idx="166519">
                  <c:v>385.78377139300102</c:v>
                </c:pt>
                <c:pt idx="166520">
                  <c:v>385.78608814827402</c:v>
                </c:pt>
                <c:pt idx="166521">
                  <c:v>385.78840490354798</c:v>
                </c:pt>
                <c:pt idx="166522">
                  <c:v>385.79072165882098</c:v>
                </c:pt>
                <c:pt idx="166523">
                  <c:v>385.79303841409501</c:v>
                </c:pt>
                <c:pt idx="166524">
                  <c:v>385.79535516936801</c:v>
                </c:pt>
                <c:pt idx="166525">
                  <c:v>385.79767192464197</c:v>
                </c:pt>
                <c:pt idx="166526">
                  <c:v>385.79998867991497</c:v>
                </c:pt>
                <c:pt idx="166527">
                  <c:v>385.802305435189</c:v>
                </c:pt>
                <c:pt idx="166528">
                  <c:v>385.804622190462</c:v>
                </c:pt>
                <c:pt idx="166529">
                  <c:v>385.80693894573602</c:v>
                </c:pt>
                <c:pt idx="166530">
                  <c:v>385.80925570100902</c:v>
                </c:pt>
                <c:pt idx="166531">
                  <c:v>385.81157245628299</c:v>
                </c:pt>
                <c:pt idx="166532">
                  <c:v>385.81388921155599</c:v>
                </c:pt>
                <c:pt idx="166533">
                  <c:v>385.81620596683001</c:v>
                </c:pt>
                <c:pt idx="166534">
                  <c:v>385.81852272210301</c:v>
                </c:pt>
                <c:pt idx="166535">
                  <c:v>385.82083947737698</c:v>
                </c:pt>
                <c:pt idx="166536">
                  <c:v>385.82315623264998</c:v>
                </c:pt>
                <c:pt idx="166537">
                  <c:v>385.825472987924</c:v>
                </c:pt>
                <c:pt idx="166538">
                  <c:v>385.827789743197</c:v>
                </c:pt>
                <c:pt idx="166539">
                  <c:v>385.83010649847103</c:v>
                </c:pt>
                <c:pt idx="166540">
                  <c:v>385.83242325374403</c:v>
                </c:pt>
                <c:pt idx="166541">
                  <c:v>385.83474000901799</c:v>
                </c:pt>
                <c:pt idx="166542">
                  <c:v>385.83705676429099</c:v>
                </c:pt>
                <c:pt idx="166543">
                  <c:v>385.83937351956502</c:v>
                </c:pt>
                <c:pt idx="166544">
                  <c:v>385.84169027483802</c:v>
                </c:pt>
                <c:pt idx="166545">
                  <c:v>385.84400703011198</c:v>
                </c:pt>
                <c:pt idx="166546">
                  <c:v>385.84632378538498</c:v>
                </c:pt>
                <c:pt idx="166547">
                  <c:v>385.84864054065901</c:v>
                </c:pt>
                <c:pt idx="166548">
                  <c:v>385.85095729593201</c:v>
                </c:pt>
                <c:pt idx="166549">
                  <c:v>385.85327405120597</c:v>
                </c:pt>
                <c:pt idx="166550">
                  <c:v>385.85559080648</c:v>
                </c:pt>
                <c:pt idx="166551">
                  <c:v>385.857907561753</c:v>
                </c:pt>
                <c:pt idx="166552">
                  <c:v>385.86022431702702</c:v>
                </c:pt>
                <c:pt idx="166553">
                  <c:v>385.86254107230002</c:v>
                </c:pt>
                <c:pt idx="166554">
                  <c:v>385.86485782757399</c:v>
                </c:pt>
                <c:pt idx="166555">
                  <c:v>385.86717458284699</c:v>
                </c:pt>
                <c:pt idx="166556">
                  <c:v>385.86949133812101</c:v>
                </c:pt>
                <c:pt idx="166557">
                  <c:v>385.87180809339401</c:v>
                </c:pt>
                <c:pt idx="166558">
                  <c:v>385.87412484866798</c:v>
                </c:pt>
                <c:pt idx="166559">
                  <c:v>385.87644160394098</c:v>
                </c:pt>
                <c:pt idx="166560">
                  <c:v>385.878758359215</c:v>
                </c:pt>
                <c:pt idx="166561">
                  <c:v>385.881075114488</c:v>
                </c:pt>
                <c:pt idx="166562">
                  <c:v>385.88339186976202</c:v>
                </c:pt>
                <c:pt idx="166563">
                  <c:v>385.88570862503502</c:v>
                </c:pt>
                <c:pt idx="166564">
                  <c:v>385.88802538030899</c:v>
                </c:pt>
                <c:pt idx="166565">
                  <c:v>385.89034213558199</c:v>
                </c:pt>
                <c:pt idx="166566">
                  <c:v>385.89265889085601</c:v>
                </c:pt>
                <c:pt idx="166567">
                  <c:v>385.89497564612901</c:v>
                </c:pt>
                <c:pt idx="166568">
                  <c:v>385.89729240140298</c:v>
                </c:pt>
                <c:pt idx="166569">
                  <c:v>385.89960915667598</c:v>
                </c:pt>
                <c:pt idx="166570">
                  <c:v>385.90192591195</c:v>
                </c:pt>
                <c:pt idx="166571">
                  <c:v>385.904242667223</c:v>
                </c:pt>
                <c:pt idx="166572">
                  <c:v>385.90655942249703</c:v>
                </c:pt>
                <c:pt idx="166573">
                  <c:v>385.90887617777003</c:v>
                </c:pt>
                <c:pt idx="166574">
                  <c:v>385.91119293304399</c:v>
                </c:pt>
                <c:pt idx="166575">
                  <c:v>385.91350968831699</c:v>
                </c:pt>
                <c:pt idx="166576">
                  <c:v>385.91582644359102</c:v>
                </c:pt>
                <c:pt idx="166577">
                  <c:v>385.91814319886402</c:v>
                </c:pt>
                <c:pt idx="166578">
                  <c:v>385.92045995413798</c:v>
                </c:pt>
                <c:pt idx="166579">
                  <c:v>385.92277670941098</c:v>
                </c:pt>
                <c:pt idx="166580">
                  <c:v>385.92509346468501</c:v>
                </c:pt>
                <c:pt idx="166581">
                  <c:v>385.92741021995801</c:v>
                </c:pt>
                <c:pt idx="166582">
                  <c:v>385.92972697523197</c:v>
                </c:pt>
                <c:pt idx="166583">
                  <c:v>385.93204373050497</c:v>
                </c:pt>
                <c:pt idx="166584">
                  <c:v>385.934360485779</c:v>
                </c:pt>
                <c:pt idx="166585">
                  <c:v>385.936677241052</c:v>
                </c:pt>
                <c:pt idx="166586">
                  <c:v>385.93899399632602</c:v>
                </c:pt>
                <c:pt idx="166587">
                  <c:v>385.94131075159902</c:v>
                </c:pt>
                <c:pt idx="166588">
                  <c:v>385.94362750687299</c:v>
                </c:pt>
                <c:pt idx="166589">
                  <c:v>385.94594426214599</c:v>
                </c:pt>
                <c:pt idx="166590">
                  <c:v>385.94826101742001</c:v>
                </c:pt>
                <c:pt idx="166591">
                  <c:v>385.95057777269301</c:v>
                </c:pt>
                <c:pt idx="166592">
                  <c:v>385.95289452796698</c:v>
                </c:pt>
                <c:pt idx="166593">
                  <c:v>385.955211283241</c:v>
                </c:pt>
                <c:pt idx="166594">
                  <c:v>385.957528038514</c:v>
                </c:pt>
                <c:pt idx="166595">
                  <c:v>385.95984479378802</c:v>
                </c:pt>
                <c:pt idx="166596">
                  <c:v>385.96216154906102</c:v>
                </c:pt>
                <c:pt idx="166597">
                  <c:v>385.96447830433499</c:v>
                </c:pt>
                <c:pt idx="166598">
                  <c:v>385.96679505960799</c:v>
                </c:pt>
                <c:pt idx="166599">
                  <c:v>385.96911181488201</c:v>
                </c:pt>
                <c:pt idx="166600">
                  <c:v>385.97142857015501</c:v>
                </c:pt>
                <c:pt idx="166601">
                  <c:v>385.97374532542898</c:v>
                </c:pt>
                <c:pt idx="166602">
                  <c:v>385.97606208070198</c:v>
                </c:pt>
                <c:pt idx="166603">
                  <c:v>385.978378835976</c:v>
                </c:pt>
                <c:pt idx="166604">
                  <c:v>385.980695591249</c:v>
                </c:pt>
                <c:pt idx="166605">
                  <c:v>385.98301234652303</c:v>
                </c:pt>
                <c:pt idx="166606">
                  <c:v>385.98532910179603</c:v>
                </c:pt>
                <c:pt idx="166607">
                  <c:v>385.98764585706999</c:v>
                </c:pt>
                <c:pt idx="166608">
                  <c:v>385.98996261234299</c:v>
                </c:pt>
                <c:pt idx="166609">
                  <c:v>385.99227936761702</c:v>
                </c:pt>
                <c:pt idx="166610">
                  <c:v>385.99459612289002</c:v>
                </c:pt>
                <c:pt idx="166611">
                  <c:v>385.99691287816398</c:v>
                </c:pt>
                <c:pt idx="166612">
                  <c:v>385.99922963343698</c:v>
                </c:pt>
                <c:pt idx="166613">
                  <c:v>386.00154638871101</c:v>
                </c:pt>
                <c:pt idx="166614">
                  <c:v>386.00386314398401</c:v>
                </c:pt>
                <c:pt idx="166615">
                  <c:v>386.00617989925797</c:v>
                </c:pt>
                <c:pt idx="166616">
                  <c:v>386.00849665453097</c:v>
                </c:pt>
                <c:pt idx="166617">
                  <c:v>386.010813409805</c:v>
                </c:pt>
                <c:pt idx="166618">
                  <c:v>386.013130165078</c:v>
                </c:pt>
                <c:pt idx="166619">
                  <c:v>386.01544692035202</c:v>
                </c:pt>
                <c:pt idx="166620">
                  <c:v>386.01776367562502</c:v>
                </c:pt>
                <c:pt idx="166621">
                  <c:v>386.02008043089899</c:v>
                </c:pt>
                <c:pt idx="166622">
                  <c:v>386.02239718617199</c:v>
                </c:pt>
                <c:pt idx="166623">
                  <c:v>386.02471394144601</c:v>
                </c:pt>
                <c:pt idx="166624">
                  <c:v>386.02703069671901</c:v>
                </c:pt>
                <c:pt idx="166625">
                  <c:v>386.02934745199298</c:v>
                </c:pt>
                <c:pt idx="166626">
                  <c:v>386.03166420726598</c:v>
                </c:pt>
                <c:pt idx="166627">
                  <c:v>386.03398096254</c:v>
                </c:pt>
                <c:pt idx="166628">
                  <c:v>386.036297717813</c:v>
                </c:pt>
                <c:pt idx="166629">
                  <c:v>386.03861447308702</c:v>
                </c:pt>
                <c:pt idx="166630">
                  <c:v>386.04093122836002</c:v>
                </c:pt>
                <c:pt idx="166631">
                  <c:v>386.04324798363399</c:v>
                </c:pt>
                <c:pt idx="166632">
                  <c:v>386.04556473890699</c:v>
                </c:pt>
                <c:pt idx="166633">
                  <c:v>386.04788149418101</c:v>
                </c:pt>
                <c:pt idx="166634">
                  <c:v>386.05019824945401</c:v>
                </c:pt>
                <c:pt idx="166635">
                  <c:v>386.05251500472798</c:v>
                </c:pt>
                <c:pt idx="166636">
                  <c:v>386.054831760002</c:v>
                </c:pt>
                <c:pt idx="166637">
                  <c:v>386.057148515275</c:v>
                </c:pt>
                <c:pt idx="166638">
                  <c:v>386.05946527054903</c:v>
                </c:pt>
                <c:pt idx="166639">
                  <c:v>386.06178202582203</c:v>
                </c:pt>
                <c:pt idx="166640">
                  <c:v>386.06409878109599</c:v>
                </c:pt>
                <c:pt idx="166641">
                  <c:v>386.06641553636899</c:v>
                </c:pt>
                <c:pt idx="166642">
                  <c:v>386.06873229164302</c:v>
                </c:pt>
                <c:pt idx="166643">
                  <c:v>386.07104904691602</c:v>
                </c:pt>
                <c:pt idx="166644">
                  <c:v>386.07336580218998</c:v>
                </c:pt>
                <c:pt idx="166645">
                  <c:v>386.07568255746298</c:v>
                </c:pt>
                <c:pt idx="166646">
                  <c:v>386.07799931273701</c:v>
                </c:pt>
                <c:pt idx="166647">
                  <c:v>386.08031606801001</c:v>
                </c:pt>
                <c:pt idx="166648">
                  <c:v>386.08263282328397</c:v>
                </c:pt>
                <c:pt idx="166649">
                  <c:v>386.08494957855697</c:v>
                </c:pt>
                <c:pt idx="166650">
                  <c:v>386.087266333831</c:v>
                </c:pt>
                <c:pt idx="166651">
                  <c:v>386.089583089104</c:v>
                </c:pt>
                <c:pt idx="166652">
                  <c:v>386.09189984437802</c:v>
                </c:pt>
                <c:pt idx="166653">
                  <c:v>386.09421659965102</c:v>
                </c:pt>
                <c:pt idx="166654">
                  <c:v>386.09653335492499</c:v>
                </c:pt>
                <c:pt idx="166655">
                  <c:v>386.09885011019799</c:v>
                </c:pt>
                <c:pt idx="166656">
                  <c:v>386.10116686547201</c:v>
                </c:pt>
                <c:pt idx="166657">
                  <c:v>386.10348362074501</c:v>
                </c:pt>
                <c:pt idx="166658">
                  <c:v>386.10580037601898</c:v>
                </c:pt>
                <c:pt idx="166659">
                  <c:v>386.10811713129198</c:v>
                </c:pt>
                <c:pt idx="166660">
                  <c:v>386.110433886566</c:v>
                </c:pt>
                <c:pt idx="166661">
                  <c:v>386.112750641839</c:v>
                </c:pt>
                <c:pt idx="166662">
                  <c:v>386.11506739711302</c:v>
                </c:pt>
                <c:pt idx="166663">
                  <c:v>386.11738415238602</c:v>
                </c:pt>
                <c:pt idx="166664">
                  <c:v>386.11970090765999</c:v>
                </c:pt>
                <c:pt idx="166665">
                  <c:v>386.12201766293299</c:v>
                </c:pt>
                <c:pt idx="166666">
                  <c:v>386.12433441820701</c:v>
                </c:pt>
                <c:pt idx="166667">
                  <c:v>386.12665117348001</c:v>
                </c:pt>
                <c:pt idx="166668">
                  <c:v>386.12896792875398</c:v>
                </c:pt>
                <c:pt idx="166669">
                  <c:v>386.13128468402698</c:v>
                </c:pt>
                <c:pt idx="166670">
                  <c:v>386.133601439301</c:v>
                </c:pt>
                <c:pt idx="166671">
                  <c:v>386.135918194574</c:v>
                </c:pt>
                <c:pt idx="166672">
                  <c:v>386.13823494984803</c:v>
                </c:pt>
                <c:pt idx="166673">
                  <c:v>386.14055170512103</c:v>
                </c:pt>
                <c:pt idx="166674">
                  <c:v>386.14286846039499</c:v>
                </c:pt>
                <c:pt idx="166675">
                  <c:v>386.14518521566799</c:v>
                </c:pt>
                <c:pt idx="166676">
                  <c:v>386.14750197094202</c:v>
                </c:pt>
                <c:pt idx="166677">
                  <c:v>386.14981872621502</c:v>
                </c:pt>
                <c:pt idx="166678">
                  <c:v>386.15213548148898</c:v>
                </c:pt>
                <c:pt idx="166679">
                  <c:v>386.15445223676301</c:v>
                </c:pt>
                <c:pt idx="166680">
                  <c:v>386.15676899203601</c:v>
                </c:pt>
                <c:pt idx="166681">
                  <c:v>386.15908574730997</c:v>
                </c:pt>
                <c:pt idx="166682">
                  <c:v>386.16140250258297</c:v>
                </c:pt>
                <c:pt idx="166683">
                  <c:v>386.163719257857</c:v>
                </c:pt>
                <c:pt idx="166684">
                  <c:v>386.16603601313</c:v>
                </c:pt>
                <c:pt idx="166685">
                  <c:v>386.16835276840402</c:v>
                </c:pt>
                <c:pt idx="166686">
                  <c:v>386.17066952367702</c:v>
                </c:pt>
                <c:pt idx="166687">
                  <c:v>386.17298627895099</c:v>
                </c:pt>
                <c:pt idx="166688">
                  <c:v>386.17530303422399</c:v>
                </c:pt>
                <c:pt idx="166689">
                  <c:v>386.17761978949801</c:v>
                </c:pt>
                <c:pt idx="166690">
                  <c:v>386.17993654477101</c:v>
                </c:pt>
                <c:pt idx="166691">
                  <c:v>386.18225330004498</c:v>
                </c:pt>
                <c:pt idx="166692">
                  <c:v>386.18457005531798</c:v>
                </c:pt>
                <c:pt idx="166693">
                  <c:v>386.186886810592</c:v>
                </c:pt>
                <c:pt idx="166694">
                  <c:v>386.189203565865</c:v>
                </c:pt>
                <c:pt idx="166695">
                  <c:v>386.19152032113902</c:v>
                </c:pt>
                <c:pt idx="166696">
                  <c:v>386.19383707641202</c:v>
                </c:pt>
                <c:pt idx="166697">
                  <c:v>386.19615383168599</c:v>
                </c:pt>
                <c:pt idx="166698">
                  <c:v>386.19847058695899</c:v>
                </c:pt>
                <c:pt idx="166699">
                  <c:v>386.20078734223301</c:v>
                </c:pt>
                <c:pt idx="166700">
                  <c:v>386.20310409750601</c:v>
                </c:pt>
                <c:pt idx="166701">
                  <c:v>386.20542085277998</c:v>
                </c:pt>
                <c:pt idx="166702">
                  <c:v>386.20773760805298</c:v>
                </c:pt>
                <c:pt idx="166703">
                  <c:v>386.210054363327</c:v>
                </c:pt>
                <c:pt idx="166704">
                  <c:v>386.2123711186</c:v>
                </c:pt>
                <c:pt idx="166705">
                  <c:v>386.21468787387403</c:v>
                </c:pt>
                <c:pt idx="166706">
                  <c:v>386.21700462914703</c:v>
                </c:pt>
                <c:pt idx="166707">
                  <c:v>386.21932138442099</c:v>
                </c:pt>
                <c:pt idx="166708">
                  <c:v>386.22163813969399</c:v>
                </c:pt>
                <c:pt idx="166709">
                  <c:v>386.22395489496802</c:v>
                </c:pt>
                <c:pt idx="166710">
                  <c:v>386.22627165024102</c:v>
                </c:pt>
                <c:pt idx="166711">
                  <c:v>386.22858840551498</c:v>
                </c:pt>
                <c:pt idx="166712">
                  <c:v>386.23090516078798</c:v>
                </c:pt>
                <c:pt idx="166713">
                  <c:v>386.23322191606201</c:v>
                </c:pt>
                <c:pt idx="166714">
                  <c:v>386.23553867133501</c:v>
                </c:pt>
                <c:pt idx="166715">
                  <c:v>386.23785542660897</c:v>
                </c:pt>
                <c:pt idx="166716">
                  <c:v>386.24017218188197</c:v>
                </c:pt>
                <c:pt idx="166717">
                  <c:v>386.242488937156</c:v>
                </c:pt>
                <c:pt idx="166718">
                  <c:v>386.244805692429</c:v>
                </c:pt>
                <c:pt idx="166719">
                  <c:v>386.24712244770302</c:v>
                </c:pt>
                <c:pt idx="166720">
                  <c:v>386.24943920297699</c:v>
                </c:pt>
                <c:pt idx="166721">
                  <c:v>386.25175595824999</c:v>
                </c:pt>
                <c:pt idx="166722">
                  <c:v>386.25407271352401</c:v>
                </c:pt>
                <c:pt idx="166723">
                  <c:v>386.25638946879701</c:v>
                </c:pt>
                <c:pt idx="166724">
                  <c:v>386.25870622407098</c:v>
                </c:pt>
                <c:pt idx="166725">
                  <c:v>386.26102297934398</c:v>
                </c:pt>
                <c:pt idx="166726">
                  <c:v>386.263339734618</c:v>
                </c:pt>
                <c:pt idx="166727">
                  <c:v>386.265656489891</c:v>
                </c:pt>
                <c:pt idx="166728">
                  <c:v>386.26797324516502</c:v>
                </c:pt>
                <c:pt idx="166729">
                  <c:v>386.27029000043802</c:v>
                </c:pt>
                <c:pt idx="166730">
                  <c:v>386.27260675571199</c:v>
                </c:pt>
                <c:pt idx="166731">
                  <c:v>386.27492351098499</c:v>
                </c:pt>
                <c:pt idx="166732">
                  <c:v>386.27724026625901</c:v>
                </c:pt>
                <c:pt idx="166733">
                  <c:v>386.27955702153201</c:v>
                </c:pt>
                <c:pt idx="166734">
                  <c:v>386.28187377680598</c:v>
                </c:pt>
                <c:pt idx="166735">
                  <c:v>386.28419053207898</c:v>
                </c:pt>
                <c:pt idx="166736">
                  <c:v>386.286507287353</c:v>
                </c:pt>
                <c:pt idx="166737">
                  <c:v>386.288824042626</c:v>
                </c:pt>
                <c:pt idx="166738">
                  <c:v>386.29114079790003</c:v>
                </c:pt>
                <c:pt idx="166739">
                  <c:v>386.29345755317303</c:v>
                </c:pt>
                <c:pt idx="166740">
                  <c:v>386.29577430844699</c:v>
                </c:pt>
                <c:pt idx="166741">
                  <c:v>386.29809106371999</c:v>
                </c:pt>
                <c:pt idx="166742">
                  <c:v>386.30040781899402</c:v>
                </c:pt>
                <c:pt idx="166743">
                  <c:v>386.30272457426702</c:v>
                </c:pt>
                <c:pt idx="166744">
                  <c:v>386.30504132954098</c:v>
                </c:pt>
                <c:pt idx="166745">
                  <c:v>386.30735808481398</c:v>
                </c:pt>
                <c:pt idx="166746">
                  <c:v>386.30967484008801</c:v>
                </c:pt>
                <c:pt idx="166747">
                  <c:v>386.31199159536101</c:v>
                </c:pt>
                <c:pt idx="166748">
                  <c:v>386.31430835063497</c:v>
                </c:pt>
                <c:pt idx="166749">
                  <c:v>386.31662510590797</c:v>
                </c:pt>
                <c:pt idx="166750">
                  <c:v>386.318941861182</c:v>
                </c:pt>
                <c:pt idx="166751">
                  <c:v>386.321258616455</c:v>
                </c:pt>
                <c:pt idx="166752">
                  <c:v>386.32357537172902</c:v>
                </c:pt>
                <c:pt idx="166753">
                  <c:v>386.32589212700202</c:v>
                </c:pt>
                <c:pt idx="166754">
                  <c:v>386.32820888227599</c:v>
                </c:pt>
                <c:pt idx="166755">
                  <c:v>386.33052563754899</c:v>
                </c:pt>
                <c:pt idx="166756">
                  <c:v>386.33284239282301</c:v>
                </c:pt>
                <c:pt idx="166757">
                  <c:v>386.33515914809601</c:v>
                </c:pt>
                <c:pt idx="166758">
                  <c:v>386.33747590336998</c:v>
                </c:pt>
                <c:pt idx="166759">
                  <c:v>386.33979265864298</c:v>
                </c:pt>
                <c:pt idx="166760">
                  <c:v>386.342109413917</c:v>
                </c:pt>
                <c:pt idx="166761">
                  <c:v>386.34442616919</c:v>
                </c:pt>
                <c:pt idx="166762">
                  <c:v>386.34674292446402</c:v>
                </c:pt>
                <c:pt idx="166763">
                  <c:v>386.34905967973799</c:v>
                </c:pt>
                <c:pt idx="166764">
                  <c:v>386.35137643501099</c:v>
                </c:pt>
                <c:pt idx="166765">
                  <c:v>386.35369319028501</c:v>
                </c:pt>
                <c:pt idx="166766">
                  <c:v>386.35600994555801</c:v>
                </c:pt>
                <c:pt idx="166767">
                  <c:v>386.35832670083198</c:v>
                </c:pt>
                <c:pt idx="166768">
                  <c:v>386.36064345610498</c:v>
                </c:pt>
                <c:pt idx="166769">
                  <c:v>386.362960211379</c:v>
                </c:pt>
                <c:pt idx="166770">
                  <c:v>386.365276966652</c:v>
                </c:pt>
                <c:pt idx="166771">
                  <c:v>386.36759372192603</c:v>
                </c:pt>
                <c:pt idx="166772">
                  <c:v>386.36991047719903</c:v>
                </c:pt>
                <c:pt idx="166773">
                  <c:v>386.37222723247299</c:v>
                </c:pt>
                <c:pt idx="166774">
                  <c:v>386.37454398774599</c:v>
                </c:pt>
                <c:pt idx="166775">
                  <c:v>386.37686074302002</c:v>
                </c:pt>
                <c:pt idx="166776">
                  <c:v>386.37917749829302</c:v>
                </c:pt>
                <c:pt idx="166777">
                  <c:v>386.38149425356698</c:v>
                </c:pt>
                <c:pt idx="166778">
                  <c:v>386.38381100883998</c:v>
                </c:pt>
                <c:pt idx="166779">
                  <c:v>386.38612776411401</c:v>
                </c:pt>
                <c:pt idx="166780">
                  <c:v>386.38844451938701</c:v>
                </c:pt>
                <c:pt idx="166781">
                  <c:v>386.39076127466097</c:v>
                </c:pt>
                <c:pt idx="166782">
                  <c:v>386.39307802993397</c:v>
                </c:pt>
                <c:pt idx="166783">
                  <c:v>386.395394785208</c:v>
                </c:pt>
                <c:pt idx="166784">
                  <c:v>386.397711540481</c:v>
                </c:pt>
                <c:pt idx="166785">
                  <c:v>386.40002829575502</c:v>
                </c:pt>
                <c:pt idx="166786">
                  <c:v>386.40234505102802</c:v>
                </c:pt>
                <c:pt idx="166787">
                  <c:v>386.40466180630199</c:v>
                </c:pt>
                <c:pt idx="166788">
                  <c:v>386.40697856157499</c:v>
                </c:pt>
                <c:pt idx="166789">
                  <c:v>386.40929531684901</c:v>
                </c:pt>
                <c:pt idx="166790">
                  <c:v>386.41161207212201</c:v>
                </c:pt>
                <c:pt idx="166791">
                  <c:v>386.41392882739598</c:v>
                </c:pt>
                <c:pt idx="166792">
                  <c:v>386.41624558266898</c:v>
                </c:pt>
                <c:pt idx="166793">
                  <c:v>386.418562337943</c:v>
                </c:pt>
                <c:pt idx="166794">
                  <c:v>386.420879093216</c:v>
                </c:pt>
                <c:pt idx="166795">
                  <c:v>386.42319584849002</c:v>
                </c:pt>
                <c:pt idx="166796">
                  <c:v>386.42551260376302</c:v>
                </c:pt>
                <c:pt idx="166797">
                  <c:v>386.42782935903699</c:v>
                </c:pt>
                <c:pt idx="166798">
                  <c:v>386.43014611430999</c:v>
                </c:pt>
                <c:pt idx="166799">
                  <c:v>386.43246286958401</c:v>
                </c:pt>
                <c:pt idx="166800">
                  <c:v>386.43477962485701</c:v>
                </c:pt>
                <c:pt idx="166801">
                  <c:v>386.43709638013098</c:v>
                </c:pt>
                <c:pt idx="166802">
                  <c:v>386.43941313540398</c:v>
                </c:pt>
                <c:pt idx="166803">
                  <c:v>386.441729890678</c:v>
                </c:pt>
                <c:pt idx="166804">
                  <c:v>386.444046645951</c:v>
                </c:pt>
                <c:pt idx="166805">
                  <c:v>386.44636340122503</c:v>
                </c:pt>
                <c:pt idx="166806">
                  <c:v>386.44868015649899</c:v>
                </c:pt>
                <c:pt idx="166807">
                  <c:v>386.45099691177199</c:v>
                </c:pt>
                <c:pt idx="166808">
                  <c:v>386.45331366704602</c:v>
                </c:pt>
                <c:pt idx="166809">
                  <c:v>386.45563042231902</c:v>
                </c:pt>
                <c:pt idx="166810">
                  <c:v>386.45794717759298</c:v>
                </c:pt>
                <c:pt idx="166811">
                  <c:v>386.46026393286598</c:v>
                </c:pt>
                <c:pt idx="166812">
                  <c:v>386.46258068814001</c:v>
                </c:pt>
                <c:pt idx="166813">
                  <c:v>386.46489744341301</c:v>
                </c:pt>
                <c:pt idx="166814">
                  <c:v>386.46721419868697</c:v>
                </c:pt>
                <c:pt idx="166815">
                  <c:v>386.46953095395997</c:v>
                </c:pt>
                <c:pt idx="166816">
                  <c:v>386.471847709234</c:v>
                </c:pt>
                <c:pt idx="166817">
                  <c:v>386.474164464507</c:v>
                </c:pt>
                <c:pt idx="166818">
                  <c:v>386.47648121978102</c:v>
                </c:pt>
                <c:pt idx="166819">
                  <c:v>386.47879797505402</c:v>
                </c:pt>
                <c:pt idx="166820">
                  <c:v>386.48111473032799</c:v>
                </c:pt>
                <c:pt idx="166821">
                  <c:v>386.48343148560099</c:v>
                </c:pt>
                <c:pt idx="166822">
                  <c:v>386.48574824087501</c:v>
                </c:pt>
                <c:pt idx="166823">
                  <c:v>386.48806499614801</c:v>
                </c:pt>
                <c:pt idx="166824">
                  <c:v>386.49038175142198</c:v>
                </c:pt>
                <c:pt idx="166825">
                  <c:v>386.49269850669498</c:v>
                </c:pt>
                <c:pt idx="166826">
                  <c:v>386.495015261969</c:v>
                </c:pt>
                <c:pt idx="166827">
                  <c:v>386.497332017242</c:v>
                </c:pt>
                <c:pt idx="166828">
                  <c:v>386.49964877251603</c:v>
                </c:pt>
                <c:pt idx="166829">
                  <c:v>386.50196552778903</c:v>
                </c:pt>
                <c:pt idx="166830">
                  <c:v>386.50428228306299</c:v>
                </c:pt>
                <c:pt idx="166831">
                  <c:v>386.50659903833599</c:v>
                </c:pt>
                <c:pt idx="166832">
                  <c:v>386.50891579361002</c:v>
                </c:pt>
                <c:pt idx="166833">
                  <c:v>386.51123254888302</c:v>
                </c:pt>
                <c:pt idx="166834">
                  <c:v>386.51354930415698</c:v>
                </c:pt>
                <c:pt idx="166835">
                  <c:v>386.51586605942998</c:v>
                </c:pt>
                <c:pt idx="166836">
                  <c:v>386.51818281470401</c:v>
                </c:pt>
                <c:pt idx="166837">
                  <c:v>386.52049956997701</c:v>
                </c:pt>
                <c:pt idx="166838">
                  <c:v>386.52281632525097</c:v>
                </c:pt>
                <c:pt idx="166839">
                  <c:v>386.52513308052397</c:v>
                </c:pt>
                <c:pt idx="166840">
                  <c:v>386.527449835798</c:v>
                </c:pt>
                <c:pt idx="166841">
                  <c:v>386.529766591071</c:v>
                </c:pt>
                <c:pt idx="166842">
                  <c:v>386.53208334634502</c:v>
                </c:pt>
                <c:pt idx="166843">
                  <c:v>386.53440010161802</c:v>
                </c:pt>
                <c:pt idx="166844">
                  <c:v>386.53671685689199</c:v>
                </c:pt>
                <c:pt idx="166845">
                  <c:v>386.53903361216499</c:v>
                </c:pt>
                <c:pt idx="166846">
                  <c:v>386.54135036743901</c:v>
                </c:pt>
                <c:pt idx="166847">
                  <c:v>386.54366712271201</c:v>
                </c:pt>
                <c:pt idx="166848">
                  <c:v>386.54598387798598</c:v>
                </c:pt>
                <c:pt idx="166849">
                  <c:v>386.54830063326</c:v>
                </c:pt>
                <c:pt idx="166850">
                  <c:v>386.550617388533</c:v>
                </c:pt>
                <c:pt idx="166851">
                  <c:v>386.55293414380702</c:v>
                </c:pt>
                <c:pt idx="166852">
                  <c:v>386.55525089908002</c:v>
                </c:pt>
                <c:pt idx="166853">
                  <c:v>386.55756765435399</c:v>
                </c:pt>
                <c:pt idx="166854">
                  <c:v>386.55988440962699</c:v>
                </c:pt>
                <c:pt idx="166855">
                  <c:v>386.56220116490101</c:v>
                </c:pt>
                <c:pt idx="166856">
                  <c:v>386.56451792017401</c:v>
                </c:pt>
                <c:pt idx="166857">
                  <c:v>386.56683467544798</c:v>
                </c:pt>
                <c:pt idx="166858">
                  <c:v>386.56915143072098</c:v>
                </c:pt>
                <c:pt idx="166859">
                  <c:v>386.571468185995</c:v>
                </c:pt>
                <c:pt idx="166860">
                  <c:v>386.573784941268</c:v>
                </c:pt>
                <c:pt idx="166861">
                  <c:v>386.57610169654203</c:v>
                </c:pt>
                <c:pt idx="166862">
                  <c:v>386.57841845181503</c:v>
                </c:pt>
                <c:pt idx="166863">
                  <c:v>386.58073520708899</c:v>
                </c:pt>
                <c:pt idx="166864">
                  <c:v>386.58305196236199</c:v>
                </c:pt>
                <c:pt idx="166865">
                  <c:v>386.58536871763602</c:v>
                </c:pt>
                <c:pt idx="166866">
                  <c:v>386.58768547290902</c:v>
                </c:pt>
                <c:pt idx="166867">
                  <c:v>386.59000222818298</c:v>
                </c:pt>
                <c:pt idx="166868">
                  <c:v>386.59231898345598</c:v>
                </c:pt>
                <c:pt idx="166869">
                  <c:v>386.59463573873001</c:v>
                </c:pt>
                <c:pt idx="166870">
                  <c:v>386.59695249400301</c:v>
                </c:pt>
                <c:pt idx="166871">
                  <c:v>386.59926924927697</c:v>
                </c:pt>
                <c:pt idx="166872">
                  <c:v>386.60158600454997</c:v>
                </c:pt>
                <c:pt idx="166873">
                  <c:v>386.603902759824</c:v>
                </c:pt>
                <c:pt idx="166874">
                  <c:v>386.606219515097</c:v>
                </c:pt>
                <c:pt idx="166875">
                  <c:v>386.60853627037102</c:v>
                </c:pt>
                <c:pt idx="166876">
                  <c:v>386.61085302564402</c:v>
                </c:pt>
                <c:pt idx="166877">
                  <c:v>386.61316978091799</c:v>
                </c:pt>
                <c:pt idx="166878">
                  <c:v>386.61548653619099</c:v>
                </c:pt>
                <c:pt idx="166879">
                  <c:v>386.61780329146501</c:v>
                </c:pt>
                <c:pt idx="166880">
                  <c:v>386.62012004673801</c:v>
                </c:pt>
                <c:pt idx="166881">
                  <c:v>386.62243680201198</c:v>
                </c:pt>
                <c:pt idx="166882">
                  <c:v>386.62475355728498</c:v>
                </c:pt>
                <c:pt idx="166883">
                  <c:v>386.627070312559</c:v>
                </c:pt>
                <c:pt idx="166884">
                  <c:v>386.629387067832</c:v>
                </c:pt>
                <c:pt idx="166885">
                  <c:v>386.63170382310602</c:v>
                </c:pt>
                <c:pt idx="166886">
                  <c:v>386.63402057837902</c:v>
                </c:pt>
                <c:pt idx="166887">
                  <c:v>386.63633733365299</c:v>
                </c:pt>
                <c:pt idx="166888">
                  <c:v>386.63865408892599</c:v>
                </c:pt>
                <c:pt idx="166889">
                  <c:v>386.64097084420001</c:v>
                </c:pt>
                <c:pt idx="166890">
                  <c:v>386.64328759947301</c:v>
                </c:pt>
                <c:pt idx="166891">
                  <c:v>386.64560435474698</c:v>
                </c:pt>
                <c:pt idx="166892">
                  <c:v>386.647921110021</c:v>
                </c:pt>
                <c:pt idx="166893">
                  <c:v>386.650237865294</c:v>
                </c:pt>
                <c:pt idx="166894">
                  <c:v>386.65255462056803</c:v>
                </c:pt>
                <c:pt idx="166895">
                  <c:v>386.65487137584103</c:v>
                </c:pt>
                <c:pt idx="166896">
                  <c:v>386.65718813111499</c:v>
                </c:pt>
                <c:pt idx="166897">
                  <c:v>386.65950488638799</c:v>
                </c:pt>
                <c:pt idx="166898">
                  <c:v>386.66182164166202</c:v>
                </c:pt>
                <c:pt idx="166899">
                  <c:v>386.66413839693502</c:v>
                </c:pt>
                <c:pt idx="166900">
                  <c:v>386.66645515220898</c:v>
                </c:pt>
                <c:pt idx="166901">
                  <c:v>386.66877190748198</c:v>
                </c:pt>
                <c:pt idx="166902">
                  <c:v>386.67108866275601</c:v>
                </c:pt>
                <c:pt idx="166903">
                  <c:v>386.67340541802901</c:v>
                </c:pt>
                <c:pt idx="166904">
                  <c:v>386.67572217330297</c:v>
                </c:pt>
                <c:pt idx="166905">
                  <c:v>386.67803892857597</c:v>
                </c:pt>
                <c:pt idx="166906">
                  <c:v>386.68035568385</c:v>
                </c:pt>
                <c:pt idx="166907">
                  <c:v>386.682672439123</c:v>
                </c:pt>
                <c:pt idx="166908">
                  <c:v>386.68498919439702</c:v>
                </c:pt>
                <c:pt idx="166909">
                  <c:v>386.68730594967002</c:v>
                </c:pt>
                <c:pt idx="166910">
                  <c:v>386.68962270494399</c:v>
                </c:pt>
                <c:pt idx="166911">
                  <c:v>386.69193946021699</c:v>
                </c:pt>
                <c:pt idx="166912">
                  <c:v>386.69425621549101</c:v>
                </c:pt>
                <c:pt idx="166913">
                  <c:v>386.69657297076401</c:v>
                </c:pt>
                <c:pt idx="166914">
                  <c:v>386.69888972603798</c:v>
                </c:pt>
                <c:pt idx="166915">
                  <c:v>386.70120648131098</c:v>
                </c:pt>
                <c:pt idx="166916">
                  <c:v>386.703523236585</c:v>
                </c:pt>
                <c:pt idx="166917">
                  <c:v>386.705839991858</c:v>
                </c:pt>
                <c:pt idx="166918">
                  <c:v>386.70815674713202</c:v>
                </c:pt>
                <c:pt idx="166919">
                  <c:v>386.71047350240502</c:v>
                </c:pt>
                <c:pt idx="166920">
                  <c:v>386.71279025767899</c:v>
                </c:pt>
                <c:pt idx="166921">
                  <c:v>386.71510701295199</c:v>
                </c:pt>
                <c:pt idx="166922">
                  <c:v>386.71742376822601</c:v>
                </c:pt>
                <c:pt idx="166923">
                  <c:v>386.71974052349901</c:v>
                </c:pt>
                <c:pt idx="166924">
                  <c:v>386.72205727877298</c:v>
                </c:pt>
                <c:pt idx="166925">
                  <c:v>386.72437403404598</c:v>
                </c:pt>
                <c:pt idx="166926">
                  <c:v>386.72669078932</c:v>
                </c:pt>
                <c:pt idx="166927">
                  <c:v>386.729007544593</c:v>
                </c:pt>
                <c:pt idx="166928">
                  <c:v>386.73132429986703</c:v>
                </c:pt>
                <c:pt idx="166929">
                  <c:v>386.73364105514003</c:v>
                </c:pt>
                <c:pt idx="166930">
                  <c:v>386.73595781041399</c:v>
                </c:pt>
                <c:pt idx="166931">
                  <c:v>386.73827456568699</c:v>
                </c:pt>
                <c:pt idx="166932">
                  <c:v>386.74059132096102</c:v>
                </c:pt>
                <c:pt idx="166933">
                  <c:v>386.74290807623402</c:v>
                </c:pt>
                <c:pt idx="166934">
                  <c:v>386.74522483150798</c:v>
                </c:pt>
                <c:pt idx="166935">
                  <c:v>386.74754158678201</c:v>
                </c:pt>
                <c:pt idx="166936">
                  <c:v>386.74985834205501</c:v>
                </c:pt>
                <c:pt idx="166937">
                  <c:v>386.75217509732897</c:v>
                </c:pt>
                <c:pt idx="166938">
                  <c:v>386.75449185260197</c:v>
                </c:pt>
                <c:pt idx="166939">
                  <c:v>386.756808607876</c:v>
                </c:pt>
                <c:pt idx="166940">
                  <c:v>386.759125363149</c:v>
                </c:pt>
                <c:pt idx="166941">
                  <c:v>386.76144211842302</c:v>
                </c:pt>
                <c:pt idx="166942">
                  <c:v>386.76375887369602</c:v>
                </c:pt>
                <c:pt idx="166943">
                  <c:v>386.76607562896999</c:v>
                </c:pt>
                <c:pt idx="166944">
                  <c:v>386.76839238424299</c:v>
                </c:pt>
                <c:pt idx="166945">
                  <c:v>386.77070913951701</c:v>
                </c:pt>
                <c:pt idx="166946">
                  <c:v>386.77302589479001</c:v>
                </c:pt>
                <c:pt idx="166947">
                  <c:v>386.77534265006398</c:v>
                </c:pt>
                <c:pt idx="166948">
                  <c:v>386.77765940533698</c:v>
                </c:pt>
                <c:pt idx="166949">
                  <c:v>386.779976160611</c:v>
                </c:pt>
                <c:pt idx="166950">
                  <c:v>386.782292915884</c:v>
                </c:pt>
                <c:pt idx="166951">
                  <c:v>386.78460967115802</c:v>
                </c:pt>
                <c:pt idx="166952">
                  <c:v>386.78692642643102</c:v>
                </c:pt>
                <c:pt idx="166953">
                  <c:v>386.78924318170499</c:v>
                </c:pt>
                <c:pt idx="166954">
                  <c:v>386.79155993697799</c:v>
                </c:pt>
                <c:pt idx="166955">
                  <c:v>386.79387669225201</c:v>
                </c:pt>
                <c:pt idx="166956">
                  <c:v>386.79619344752501</c:v>
                </c:pt>
                <c:pt idx="166957">
                  <c:v>386.79851020279898</c:v>
                </c:pt>
                <c:pt idx="166958">
                  <c:v>386.80082695807198</c:v>
                </c:pt>
                <c:pt idx="166959">
                  <c:v>386.803143713346</c:v>
                </c:pt>
                <c:pt idx="166960">
                  <c:v>386.805460468619</c:v>
                </c:pt>
                <c:pt idx="166961">
                  <c:v>386.80777722389303</c:v>
                </c:pt>
                <c:pt idx="166962">
                  <c:v>386.81009397916603</c:v>
                </c:pt>
                <c:pt idx="166963">
                  <c:v>386.81241073443999</c:v>
                </c:pt>
                <c:pt idx="166964">
                  <c:v>386.81472748971299</c:v>
                </c:pt>
                <c:pt idx="166965">
                  <c:v>386.81704424498702</c:v>
                </c:pt>
                <c:pt idx="166966">
                  <c:v>386.81936100026002</c:v>
                </c:pt>
                <c:pt idx="166967">
                  <c:v>386.82167775553398</c:v>
                </c:pt>
                <c:pt idx="166968">
                  <c:v>386.82399451080698</c:v>
                </c:pt>
                <c:pt idx="166969">
                  <c:v>386.82631126608101</c:v>
                </c:pt>
                <c:pt idx="166970">
                  <c:v>386.82862802135401</c:v>
                </c:pt>
                <c:pt idx="166971">
                  <c:v>386.83094477662797</c:v>
                </c:pt>
                <c:pt idx="166972">
                  <c:v>386.83326153190097</c:v>
                </c:pt>
                <c:pt idx="166973">
                  <c:v>386.835578287175</c:v>
                </c:pt>
                <c:pt idx="166974">
                  <c:v>386.837895042448</c:v>
                </c:pt>
                <c:pt idx="166975">
                  <c:v>386.84021179772202</c:v>
                </c:pt>
                <c:pt idx="166976">
                  <c:v>386.84252855299599</c:v>
                </c:pt>
                <c:pt idx="166977">
                  <c:v>386.84484530826899</c:v>
                </c:pt>
                <c:pt idx="166978">
                  <c:v>386.84716206354301</c:v>
                </c:pt>
                <c:pt idx="166979">
                  <c:v>386.84947881881601</c:v>
                </c:pt>
                <c:pt idx="166980">
                  <c:v>386.85179557408998</c:v>
                </c:pt>
                <c:pt idx="166981">
                  <c:v>386.85411232936298</c:v>
                </c:pt>
                <c:pt idx="166982">
                  <c:v>386.856429084637</c:v>
                </c:pt>
                <c:pt idx="166983">
                  <c:v>386.85874583991</c:v>
                </c:pt>
                <c:pt idx="166984">
                  <c:v>386.86106259518402</c:v>
                </c:pt>
                <c:pt idx="166985">
                  <c:v>386.86337935045702</c:v>
                </c:pt>
                <c:pt idx="166986">
                  <c:v>386.86569610573099</c:v>
                </c:pt>
                <c:pt idx="166987">
                  <c:v>386.86801286100399</c:v>
                </c:pt>
                <c:pt idx="166988">
                  <c:v>386.87032961627801</c:v>
                </c:pt>
                <c:pt idx="166989">
                  <c:v>386.87264637155101</c:v>
                </c:pt>
                <c:pt idx="166990">
                  <c:v>386.87496312682498</c:v>
                </c:pt>
                <c:pt idx="166991">
                  <c:v>386.87727988209798</c:v>
                </c:pt>
                <c:pt idx="166992">
                  <c:v>386.879596637372</c:v>
                </c:pt>
                <c:pt idx="166993">
                  <c:v>386.881913392645</c:v>
                </c:pt>
                <c:pt idx="166994">
                  <c:v>386.88423014791903</c:v>
                </c:pt>
                <c:pt idx="166995">
                  <c:v>386.88654690319203</c:v>
                </c:pt>
                <c:pt idx="166996">
                  <c:v>386.88886365846599</c:v>
                </c:pt>
                <c:pt idx="166997">
                  <c:v>386.89118041373899</c:v>
                </c:pt>
                <c:pt idx="166998">
                  <c:v>386.89349716901302</c:v>
                </c:pt>
                <c:pt idx="166999">
                  <c:v>386.89581392428602</c:v>
                </c:pt>
                <c:pt idx="167000">
                  <c:v>386.89813067955998</c:v>
                </c:pt>
                <c:pt idx="167001">
                  <c:v>386.90044743483298</c:v>
                </c:pt>
                <c:pt idx="167002">
                  <c:v>386.90276419010701</c:v>
                </c:pt>
                <c:pt idx="167003">
                  <c:v>386.90508094538001</c:v>
                </c:pt>
                <c:pt idx="167004">
                  <c:v>386.90739770065397</c:v>
                </c:pt>
                <c:pt idx="167005">
                  <c:v>386.90971445592697</c:v>
                </c:pt>
                <c:pt idx="167006">
                  <c:v>386.912031211201</c:v>
                </c:pt>
                <c:pt idx="167007">
                  <c:v>386.914347966474</c:v>
                </c:pt>
                <c:pt idx="167008">
                  <c:v>386.91666472174802</c:v>
                </c:pt>
                <c:pt idx="167009">
                  <c:v>386.91898147702102</c:v>
                </c:pt>
                <c:pt idx="167010">
                  <c:v>386.92129823229499</c:v>
                </c:pt>
                <c:pt idx="167011">
                  <c:v>386.92361498756799</c:v>
                </c:pt>
                <c:pt idx="167012">
                  <c:v>386.92593174284201</c:v>
                </c:pt>
                <c:pt idx="167013">
                  <c:v>386.92824849811501</c:v>
                </c:pt>
                <c:pt idx="167014">
                  <c:v>386.93056525338898</c:v>
                </c:pt>
                <c:pt idx="167015">
                  <c:v>386.93288200866198</c:v>
                </c:pt>
                <c:pt idx="167016">
                  <c:v>386.935198763936</c:v>
                </c:pt>
                <c:pt idx="167017">
                  <c:v>386.937515519209</c:v>
                </c:pt>
                <c:pt idx="167018">
                  <c:v>386.93983227448302</c:v>
                </c:pt>
                <c:pt idx="167019">
                  <c:v>386.94214902975699</c:v>
                </c:pt>
                <c:pt idx="167020">
                  <c:v>386.94446578502999</c:v>
                </c:pt>
                <c:pt idx="167021">
                  <c:v>386.94678254030401</c:v>
                </c:pt>
                <c:pt idx="167022">
                  <c:v>386.94909929557701</c:v>
                </c:pt>
                <c:pt idx="167023">
                  <c:v>386.95141605085098</c:v>
                </c:pt>
                <c:pt idx="167024">
                  <c:v>386.95373280612398</c:v>
                </c:pt>
                <c:pt idx="167025">
                  <c:v>386.956049561398</c:v>
                </c:pt>
                <c:pt idx="167026">
                  <c:v>386.958366316671</c:v>
                </c:pt>
                <c:pt idx="167027">
                  <c:v>386.96068307194503</c:v>
                </c:pt>
                <c:pt idx="167028">
                  <c:v>386.96299982721803</c:v>
                </c:pt>
                <c:pt idx="167029">
                  <c:v>386.96531658249199</c:v>
                </c:pt>
                <c:pt idx="167030">
                  <c:v>386.96763333776499</c:v>
                </c:pt>
                <c:pt idx="167031">
                  <c:v>386.96995009303902</c:v>
                </c:pt>
                <c:pt idx="167032">
                  <c:v>386.97226684831202</c:v>
                </c:pt>
                <c:pt idx="167033">
                  <c:v>386.97458360358598</c:v>
                </c:pt>
                <c:pt idx="167034">
                  <c:v>386.97690035885898</c:v>
                </c:pt>
                <c:pt idx="167035">
                  <c:v>386.97921711413301</c:v>
                </c:pt>
                <c:pt idx="167036">
                  <c:v>386.98153386940601</c:v>
                </c:pt>
                <c:pt idx="167037">
                  <c:v>386.98385062467997</c:v>
                </c:pt>
                <c:pt idx="167038">
                  <c:v>386.98616737995297</c:v>
                </c:pt>
                <c:pt idx="167039">
                  <c:v>386.988484135227</c:v>
                </c:pt>
                <c:pt idx="167040">
                  <c:v>386.9908008905</c:v>
                </c:pt>
                <c:pt idx="167041">
                  <c:v>386.99311764577402</c:v>
                </c:pt>
                <c:pt idx="167042">
                  <c:v>386.99543440104702</c:v>
                </c:pt>
                <c:pt idx="167043">
                  <c:v>386.99775115632099</c:v>
                </c:pt>
                <c:pt idx="167044">
                  <c:v>387.00006791159399</c:v>
                </c:pt>
                <c:pt idx="167045">
                  <c:v>387.00238466686801</c:v>
                </c:pt>
                <c:pt idx="167046">
                  <c:v>387.00470142214101</c:v>
                </c:pt>
                <c:pt idx="167047">
                  <c:v>387.00701817741498</c:v>
                </c:pt>
                <c:pt idx="167048">
                  <c:v>387.00933493268798</c:v>
                </c:pt>
                <c:pt idx="167049">
                  <c:v>387.011651687962</c:v>
                </c:pt>
                <c:pt idx="167050">
                  <c:v>387.013968443235</c:v>
                </c:pt>
                <c:pt idx="167051">
                  <c:v>387.01628519850902</c:v>
                </c:pt>
                <c:pt idx="167052">
                  <c:v>387.01860195378202</c:v>
                </c:pt>
                <c:pt idx="167053">
                  <c:v>387.02091870905599</c:v>
                </c:pt>
                <c:pt idx="167054">
                  <c:v>387.02323546432899</c:v>
                </c:pt>
                <c:pt idx="167055">
                  <c:v>387.02555221960301</c:v>
                </c:pt>
                <c:pt idx="167056">
                  <c:v>387.02786897487601</c:v>
                </c:pt>
                <c:pt idx="167057">
                  <c:v>387.03018573014998</c:v>
                </c:pt>
                <c:pt idx="167058">
                  <c:v>387.03250248542298</c:v>
                </c:pt>
                <c:pt idx="167059">
                  <c:v>387.034819240697</c:v>
                </c:pt>
                <c:pt idx="167060">
                  <c:v>387.03713599597</c:v>
                </c:pt>
                <c:pt idx="167061">
                  <c:v>387.03945275124403</c:v>
                </c:pt>
                <c:pt idx="167062">
                  <c:v>387.04176950651799</c:v>
                </c:pt>
                <c:pt idx="167063">
                  <c:v>387.04408626179099</c:v>
                </c:pt>
                <c:pt idx="167064">
                  <c:v>387.04640301706502</c:v>
                </c:pt>
                <c:pt idx="167065">
                  <c:v>387.04871977233802</c:v>
                </c:pt>
                <c:pt idx="167066">
                  <c:v>387.05103652761198</c:v>
                </c:pt>
                <c:pt idx="167067">
                  <c:v>387.05335328288498</c:v>
                </c:pt>
                <c:pt idx="167068">
                  <c:v>387.05567003815901</c:v>
                </c:pt>
                <c:pt idx="167069">
                  <c:v>387.05798679343201</c:v>
                </c:pt>
                <c:pt idx="167070">
                  <c:v>387.06030354870597</c:v>
                </c:pt>
                <c:pt idx="167071">
                  <c:v>387.06262030397897</c:v>
                </c:pt>
                <c:pt idx="167072">
                  <c:v>387.064937059253</c:v>
                </c:pt>
                <c:pt idx="167073">
                  <c:v>387.067253814526</c:v>
                </c:pt>
                <c:pt idx="167074">
                  <c:v>387.06957056980002</c:v>
                </c:pt>
                <c:pt idx="167075">
                  <c:v>387.07188732507302</c:v>
                </c:pt>
                <c:pt idx="167076">
                  <c:v>387.07420408034699</c:v>
                </c:pt>
                <c:pt idx="167077">
                  <c:v>387.07652083561999</c:v>
                </c:pt>
                <c:pt idx="167078">
                  <c:v>387.07883759089401</c:v>
                </c:pt>
                <c:pt idx="167079">
                  <c:v>387.08115434616701</c:v>
                </c:pt>
                <c:pt idx="167080">
                  <c:v>387.08347110144098</c:v>
                </c:pt>
                <c:pt idx="167081">
                  <c:v>387.08578785671398</c:v>
                </c:pt>
                <c:pt idx="167082">
                  <c:v>387.088104611988</c:v>
                </c:pt>
                <c:pt idx="167083">
                  <c:v>387.090421367261</c:v>
                </c:pt>
                <c:pt idx="167084">
                  <c:v>387.09273812253502</c:v>
                </c:pt>
                <c:pt idx="167085">
                  <c:v>387.09505487780802</c:v>
                </c:pt>
                <c:pt idx="167086">
                  <c:v>387.09737163308199</c:v>
                </c:pt>
                <c:pt idx="167087">
                  <c:v>387.09968838835499</c:v>
                </c:pt>
                <c:pt idx="167088">
                  <c:v>387.10200514362901</c:v>
                </c:pt>
                <c:pt idx="167089">
                  <c:v>387.10432189890201</c:v>
                </c:pt>
                <c:pt idx="167090">
                  <c:v>387.10663865417598</c:v>
                </c:pt>
                <c:pt idx="167091">
                  <c:v>387.10895540944898</c:v>
                </c:pt>
                <c:pt idx="167092">
                  <c:v>387.111272164723</c:v>
                </c:pt>
                <c:pt idx="167093">
                  <c:v>387.113588919996</c:v>
                </c:pt>
                <c:pt idx="167094">
                  <c:v>387.11590567527003</c:v>
                </c:pt>
                <c:pt idx="167095">
                  <c:v>387.11822243054303</c:v>
                </c:pt>
                <c:pt idx="167096">
                  <c:v>387.12053918581699</c:v>
                </c:pt>
                <c:pt idx="167097">
                  <c:v>387.12285594108999</c:v>
                </c:pt>
                <c:pt idx="167098">
                  <c:v>387.12517269636402</c:v>
                </c:pt>
                <c:pt idx="167099">
                  <c:v>387.12748945163702</c:v>
                </c:pt>
                <c:pt idx="167100">
                  <c:v>387.12980620691098</c:v>
                </c:pt>
                <c:pt idx="167101">
                  <c:v>387.13212296218398</c:v>
                </c:pt>
                <c:pt idx="167102">
                  <c:v>387.13443971745801</c:v>
                </c:pt>
                <c:pt idx="167103">
                  <c:v>387.13675647273101</c:v>
                </c:pt>
                <c:pt idx="167104">
                  <c:v>387.13907322800497</c:v>
                </c:pt>
                <c:pt idx="167105">
                  <c:v>387.141389983279</c:v>
                </c:pt>
                <c:pt idx="167106">
                  <c:v>387.143706738552</c:v>
                </c:pt>
                <c:pt idx="167107">
                  <c:v>387.14602349382602</c:v>
                </c:pt>
                <c:pt idx="167108">
                  <c:v>387.14834024909902</c:v>
                </c:pt>
                <c:pt idx="167109">
                  <c:v>387.15065700437299</c:v>
                </c:pt>
                <c:pt idx="167110">
                  <c:v>387.15297375964599</c:v>
                </c:pt>
                <c:pt idx="167111">
                  <c:v>387.15529051492001</c:v>
                </c:pt>
                <c:pt idx="167112">
                  <c:v>387.15760727019301</c:v>
                </c:pt>
                <c:pt idx="167113">
                  <c:v>387.15992402546698</c:v>
                </c:pt>
                <c:pt idx="167114">
                  <c:v>387.16224078073998</c:v>
                </c:pt>
                <c:pt idx="167115">
                  <c:v>387.164557536014</c:v>
                </c:pt>
                <c:pt idx="167116">
                  <c:v>387.166874291287</c:v>
                </c:pt>
                <c:pt idx="167117">
                  <c:v>387.16919104656102</c:v>
                </c:pt>
                <c:pt idx="167118">
                  <c:v>387.17150780183403</c:v>
                </c:pt>
                <c:pt idx="167119">
                  <c:v>387.17382455710799</c:v>
                </c:pt>
                <c:pt idx="167120">
                  <c:v>387.17614131238099</c:v>
                </c:pt>
                <c:pt idx="167121">
                  <c:v>387.17845806765501</c:v>
                </c:pt>
                <c:pt idx="167122">
                  <c:v>387.18077482292802</c:v>
                </c:pt>
                <c:pt idx="167123">
                  <c:v>387.18309157820198</c:v>
                </c:pt>
                <c:pt idx="167124">
                  <c:v>387.18540833347498</c:v>
                </c:pt>
                <c:pt idx="167125">
                  <c:v>387.187725088749</c:v>
                </c:pt>
                <c:pt idx="167126">
                  <c:v>387.19004184402201</c:v>
                </c:pt>
                <c:pt idx="167127">
                  <c:v>387.19235859929603</c:v>
                </c:pt>
                <c:pt idx="167128">
                  <c:v>387.19467535456897</c:v>
                </c:pt>
                <c:pt idx="167129">
                  <c:v>387.19699210984299</c:v>
                </c:pt>
                <c:pt idx="167130">
                  <c:v>387.199308865116</c:v>
                </c:pt>
                <c:pt idx="167131">
                  <c:v>387.20162562039002</c:v>
                </c:pt>
                <c:pt idx="167132">
                  <c:v>387.20394237566302</c:v>
                </c:pt>
                <c:pt idx="167133">
                  <c:v>387.20625913093699</c:v>
                </c:pt>
                <c:pt idx="167134">
                  <c:v>387.20857588620999</c:v>
                </c:pt>
                <c:pt idx="167135">
                  <c:v>387.21089264148401</c:v>
                </c:pt>
                <c:pt idx="167136">
                  <c:v>387.21320939675701</c:v>
                </c:pt>
                <c:pt idx="167137">
                  <c:v>387.21552615203098</c:v>
                </c:pt>
                <c:pt idx="167138">
                  <c:v>387.21784290730398</c:v>
                </c:pt>
                <c:pt idx="167139">
                  <c:v>387.220159662578</c:v>
                </c:pt>
                <c:pt idx="167140">
                  <c:v>387.222476417851</c:v>
                </c:pt>
                <c:pt idx="167141">
                  <c:v>387.22479317312502</c:v>
                </c:pt>
                <c:pt idx="167142">
                  <c:v>387.22710992839802</c:v>
                </c:pt>
                <c:pt idx="167143">
                  <c:v>387.22942668367199</c:v>
                </c:pt>
                <c:pt idx="167144">
                  <c:v>387.23174343894499</c:v>
                </c:pt>
                <c:pt idx="167145">
                  <c:v>387.23406019421901</c:v>
                </c:pt>
                <c:pt idx="167146">
                  <c:v>387.23637694949201</c:v>
                </c:pt>
                <c:pt idx="167147">
                  <c:v>387.23869370476598</c:v>
                </c:pt>
                <c:pt idx="167148">
                  <c:v>387.24101046004</c:v>
                </c:pt>
                <c:pt idx="167149">
                  <c:v>387.243327215313</c:v>
                </c:pt>
                <c:pt idx="167150">
                  <c:v>387.24564397058703</c:v>
                </c:pt>
                <c:pt idx="167151">
                  <c:v>387.24796072586003</c:v>
                </c:pt>
                <c:pt idx="167152">
                  <c:v>387.25027748113399</c:v>
                </c:pt>
                <c:pt idx="167153">
                  <c:v>387.25259423640699</c:v>
                </c:pt>
                <c:pt idx="167154">
                  <c:v>387.25491099168102</c:v>
                </c:pt>
                <c:pt idx="167155">
                  <c:v>387.25722774695402</c:v>
                </c:pt>
                <c:pt idx="167156">
                  <c:v>387.25954450222798</c:v>
                </c:pt>
                <c:pt idx="167157">
                  <c:v>387.26186125750098</c:v>
                </c:pt>
                <c:pt idx="167158">
                  <c:v>387.26417801277501</c:v>
                </c:pt>
                <c:pt idx="167159">
                  <c:v>387.26649476804801</c:v>
                </c:pt>
                <c:pt idx="167160">
                  <c:v>387.26881152332197</c:v>
                </c:pt>
                <c:pt idx="167161">
                  <c:v>387.27112827859497</c:v>
                </c:pt>
                <c:pt idx="167162">
                  <c:v>387.273445033869</c:v>
                </c:pt>
                <c:pt idx="167163">
                  <c:v>387.275761789142</c:v>
                </c:pt>
                <c:pt idx="167164">
                  <c:v>387.27807854441602</c:v>
                </c:pt>
                <c:pt idx="167165">
                  <c:v>387.28039529968902</c:v>
                </c:pt>
                <c:pt idx="167166">
                  <c:v>387.28271205496299</c:v>
                </c:pt>
                <c:pt idx="167167">
                  <c:v>387.28502881023599</c:v>
                </c:pt>
                <c:pt idx="167168">
                  <c:v>387.28734556551001</c:v>
                </c:pt>
                <c:pt idx="167169">
                  <c:v>387.28966232078301</c:v>
                </c:pt>
                <c:pt idx="167170">
                  <c:v>387.29197907605698</c:v>
                </c:pt>
                <c:pt idx="167171">
                  <c:v>387.29429583132998</c:v>
                </c:pt>
                <c:pt idx="167172">
                  <c:v>387.296612586604</c:v>
                </c:pt>
                <c:pt idx="167173">
                  <c:v>387.298929341877</c:v>
                </c:pt>
                <c:pt idx="167174">
                  <c:v>387.30124609715102</c:v>
                </c:pt>
                <c:pt idx="167175">
                  <c:v>387.30356285242402</c:v>
                </c:pt>
                <c:pt idx="167176">
                  <c:v>387.30587960769799</c:v>
                </c:pt>
                <c:pt idx="167177">
                  <c:v>387.30819636297099</c:v>
                </c:pt>
                <c:pt idx="167178">
                  <c:v>387.31051311824501</c:v>
                </c:pt>
                <c:pt idx="167179">
                  <c:v>387.31282987351801</c:v>
                </c:pt>
                <c:pt idx="167180">
                  <c:v>387.31514662879198</c:v>
                </c:pt>
                <c:pt idx="167181">
                  <c:v>387.31746338406498</c:v>
                </c:pt>
                <c:pt idx="167182">
                  <c:v>387.319780139339</c:v>
                </c:pt>
                <c:pt idx="167183">
                  <c:v>387.322096894612</c:v>
                </c:pt>
                <c:pt idx="167184">
                  <c:v>387.32441364988603</c:v>
                </c:pt>
                <c:pt idx="167185">
                  <c:v>387.32673040515903</c:v>
                </c:pt>
                <c:pt idx="167186">
                  <c:v>387.32904716043299</c:v>
                </c:pt>
                <c:pt idx="167187">
                  <c:v>387.33136391570599</c:v>
                </c:pt>
                <c:pt idx="167188">
                  <c:v>387.33368067098002</c:v>
                </c:pt>
                <c:pt idx="167189">
                  <c:v>387.33599742625302</c:v>
                </c:pt>
                <c:pt idx="167190">
                  <c:v>387.33831418152698</c:v>
                </c:pt>
                <c:pt idx="167191">
                  <c:v>387.34063093680101</c:v>
                </c:pt>
                <c:pt idx="167192">
                  <c:v>387.34294769207401</c:v>
                </c:pt>
                <c:pt idx="167193">
                  <c:v>387.34526444734797</c:v>
                </c:pt>
                <c:pt idx="167194">
                  <c:v>387.34758120262097</c:v>
                </c:pt>
                <c:pt idx="167195">
                  <c:v>387.349897957895</c:v>
                </c:pt>
                <c:pt idx="167196">
                  <c:v>387.352214713168</c:v>
                </c:pt>
                <c:pt idx="167197">
                  <c:v>387.35453146844202</c:v>
                </c:pt>
                <c:pt idx="167198">
                  <c:v>387.35684822371502</c:v>
                </c:pt>
                <c:pt idx="167199">
                  <c:v>387.35916497898899</c:v>
                </c:pt>
                <c:pt idx="167200">
                  <c:v>387.36148173426199</c:v>
                </c:pt>
                <c:pt idx="167201">
                  <c:v>387.36379848953601</c:v>
                </c:pt>
                <c:pt idx="167202">
                  <c:v>387.36611524480901</c:v>
                </c:pt>
                <c:pt idx="167203">
                  <c:v>387.36843200008298</c:v>
                </c:pt>
                <c:pt idx="167204">
                  <c:v>387.37074875535598</c:v>
                </c:pt>
                <c:pt idx="167205">
                  <c:v>387.37306551063</c:v>
                </c:pt>
                <c:pt idx="167206">
                  <c:v>387.375382265903</c:v>
                </c:pt>
                <c:pt idx="167207">
                  <c:v>387.37769902117702</c:v>
                </c:pt>
                <c:pt idx="167208">
                  <c:v>387.38001577645002</c:v>
                </c:pt>
                <c:pt idx="167209">
                  <c:v>387.38233253172399</c:v>
                </c:pt>
                <c:pt idx="167210">
                  <c:v>387.38464928699699</c:v>
                </c:pt>
                <c:pt idx="167211">
                  <c:v>387.38696604227101</c:v>
                </c:pt>
                <c:pt idx="167212">
                  <c:v>387.38928279754401</c:v>
                </c:pt>
                <c:pt idx="167213">
                  <c:v>387.39159955281798</c:v>
                </c:pt>
                <c:pt idx="167214">
                  <c:v>387.39391630809098</c:v>
                </c:pt>
                <c:pt idx="167215">
                  <c:v>387.396233063365</c:v>
                </c:pt>
                <c:pt idx="167216">
                  <c:v>387.398549818638</c:v>
                </c:pt>
                <c:pt idx="167217">
                  <c:v>387.40086657391203</c:v>
                </c:pt>
                <c:pt idx="167218">
                  <c:v>387.40318332918503</c:v>
                </c:pt>
                <c:pt idx="167219">
                  <c:v>387.40550008445899</c:v>
                </c:pt>
                <c:pt idx="167220">
                  <c:v>387.40781683973199</c:v>
                </c:pt>
                <c:pt idx="167221">
                  <c:v>387.41013359500602</c:v>
                </c:pt>
                <c:pt idx="167222">
                  <c:v>387.41245035027902</c:v>
                </c:pt>
                <c:pt idx="167223">
                  <c:v>387.41476710555298</c:v>
                </c:pt>
                <c:pt idx="167224">
                  <c:v>387.41708386082598</c:v>
                </c:pt>
                <c:pt idx="167225">
                  <c:v>387.41940061610001</c:v>
                </c:pt>
                <c:pt idx="167226">
                  <c:v>387.42171737137301</c:v>
                </c:pt>
                <c:pt idx="167227">
                  <c:v>387.42403412664697</c:v>
                </c:pt>
                <c:pt idx="167228">
                  <c:v>387.42635088191997</c:v>
                </c:pt>
                <c:pt idx="167229">
                  <c:v>387.428667637194</c:v>
                </c:pt>
                <c:pt idx="167230">
                  <c:v>387.430984392467</c:v>
                </c:pt>
                <c:pt idx="167231">
                  <c:v>387.43330114774102</c:v>
                </c:pt>
                <c:pt idx="167232">
                  <c:v>387.43561790301499</c:v>
                </c:pt>
                <c:pt idx="167233">
                  <c:v>387.43793465828799</c:v>
                </c:pt>
                <c:pt idx="167234">
                  <c:v>387.44025141356201</c:v>
                </c:pt>
                <c:pt idx="167235">
                  <c:v>387.44256816883501</c:v>
                </c:pt>
                <c:pt idx="167236">
                  <c:v>387.44488492410898</c:v>
                </c:pt>
                <c:pt idx="167237">
                  <c:v>387.44720167938198</c:v>
                </c:pt>
                <c:pt idx="167238">
                  <c:v>387.449518434656</c:v>
                </c:pt>
                <c:pt idx="167239">
                  <c:v>387.451835189929</c:v>
                </c:pt>
                <c:pt idx="167240">
                  <c:v>387.45415194520302</c:v>
                </c:pt>
                <c:pt idx="167241">
                  <c:v>387.45646870047602</c:v>
                </c:pt>
                <c:pt idx="167242">
                  <c:v>387.45878545574999</c:v>
                </c:pt>
                <c:pt idx="167243">
                  <c:v>387.46110221102299</c:v>
                </c:pt>
                <c:pt idx="167244">
                  <c:v>387.46341896629701</c:v>
                </c:pt>
                <c:pt idx="167245">
                  <c:v>387.46573572157001</c:v>
                </c:pt>
                <c:pt idx="167246">
                  <c:v>387.46805247684398</c:v>
                </c:pt>
                <c:pt idx="167247">
                  <c:v>387.47036923211698</c:v>
                </c:pt>
                <c:pt idx="167248">
                  <c:v>387.472685987391</c:v>
                </c:pt>
                <c:pt idx="167249">
                  <c:v>387.475002742664</c:v>
                </c:pt>
                <c:pt idx="167250">
                  <c:v>387.47731949793803</c:v>
                </c:pt>
                <c:pt idx="167251">
                  <c:v>387.47963625321103</c:v>
                </c:pt>
                <c:pt idx="167252">
                  <c:v>387.48195300848499</c:v>
                </c:pt>
                <c:pt idx="167253">
                  <c:v>387.48426976375799</c:v>
                </c:pt>
                <c:pt idx="167254">
                  <c:v>387.48658651903202</c:v>
                </c:pt>
                <c:pt idx="167255">
                  <c:v>387.48890327430502</c:v>
                </c:pt>
                <c:pt idx="167256">
                  <c:v>387.49122002957898</c:v>
                </c:pt>
                <c:pt idx="167257">
                  <c:v>387.49353678485198</c:v>
                </c:pt>
                <c:pt idx="167258">
                  <c:v>387.49585354012601</c:v>
                </c:pt>
                <c:pt idx="167259">
                  <c:v>387.49817029539901</c:v>
                </c:pt>
                <c:pt idx="167260">
                  <c:v>387.50048705067297</c:v>
                </c:pt>
                <c:pt idx="167261">
                  <c:v>387.50280380594597</c:v>
                </c:pt>
                <c:pt idx="167262">
                  <c:v>387.50512056122</c:v>
                </c:pt>
                <c:pt idx="167263">
                  <c:v>387.507437316493</c:v>
                </c:pt>
                <c:pt idx="167264">
                  <c:v>387.50975407176702</c:v>
                </c:pt>
                <c:pt idx="167265">
                  <c:v>387.51207082704002</c:v>
                </c:pt>
                <c:pt idx="167266">
                  <c:v>387.51438758231399</c:v>
                </c:pt>
                <c:pt idx="167267">
                  <c:v>387.51670433758699</c:v>
                </c:pt>
                <c:pt idx="167268">
                  <c:v>387.51902109286101</c:v>
                </c:pt>
                <c:pt idx="167269">
                  <c:v>387.52133784813401</c:v>
                </c:pt>
                <c:pt idx="167270">
                  <c:v>387.52365460340798</c:v>
                </c:pt>
                <c:pt idx="167271">
                  <c:v>387.52597135868098</c:v>
                </c:pt>
                <c:pt idx="167272">
                  <c:v>387.528288113955</c:v>
                </c:pt>
                <c:pt idx="167273">
                  <c:v>387.530604869228</c:v>
                </c:pt>
                <c:pt idx="167274">
                  <c:v>387.53292162450202</c:v>
                </c:pt>
                <c:pt idx="167275">
                  <c:v>387.53523837977599</c:v>
                </c:pt>
                <c:pt idx="167276">
                  <c:v>387.53755513504899</c:v>
                </c:pt>
                <c:pt idx="167277">
                  <c:v>387.53987189032301</c:v>
                </c:pt>
                <c:pt idx="167278">
                  <c:v>387.54218864559601</c:v>
                </c:pt>
                <c:pt idx="167279">
                  <c:v>387.54450540086998</c:v>
                </c:pt>
                <c:pt idx="167280">
                  <c:v>387.54682215614298</c:v>
                </c:pt>
                <c:pt idx="167281">
                  <c:v>387.549138911417</c:v>
                </c:pt>
                <c:pt idx="167282">
                  <c:v>387.55145566669</c:v>
                </c:pt>
                <c:pt idx="167283">
                  <c:v>387.55377242196403</c:v>
                </c:pt>
                <c:pt idx="167284">
                  <c:v>387.55608917723703</c:v>
                </c:pt>
                <c:pt idx="167285">
                  <c:v>387.55840593251099</c:v>
                </c:pt>
                <c:pt idx="167286">
                  <c:v>387.56072268778399</c:v>
                </c:pt>
                <c:pt idx="167287">
                  <c:v>387.56303944305802</c:v>
                </c:pt>
                <c:pt idx="167288">
                  <c:v>387.56535619833102</c:v>
                </c:pt>
                <c:pt idx="167289">
                  <c:v>387.56767295360498</c:v>
                </c:pt>
                <c:pt idx="167290">
                  <c:v>387.56998970887798</c:v>
                </c:pt>
                <c:pt idx="167291">
                  <c:v>387.57230646415201</c:v>
                </c:pt>
                <c:pt idx="167292">
                  <c:v>387.57462321942501</c:v>
                </c:pt>
                <c:pt idx="167293">
                  <c:v>387.57693997469897</c:v>
                </c:pt>
                <c:pt idx="167294">
                  <c:v>387.57925672997197</c:v>
                </c:pt>
                <c:pt idx="167295">
                  <c:v>387.581573485246</c:v>
                </c:pt>
                <c:pt idx="167296">
                  <c:v>387.583890240519</c:v>
                </c:pt>
                <c:pt idx="167297">
                  <c:v>387.58620699579302</c:v>
                </c:pt>
                <c:pt idx="167298">
                  <c:v>387.58852375106602</c:v>
                </c:pt>
                <c:pt idx="167299">
                  <c:v>387.59084050633999</c:v>
                </c:pt>
                <c:pt idx="167300">
                  <c:v>387.59315726161299</c:v>
                </c:pt>
                <c:pt idx="167301">
                  <c:v>387.59547401688701</c:v>
                </c:pt>
                <c:pt idx="167302">
                  <c:v>387.59779077216001</c:v>
                </c:pt>
                <c:pt idx="167303">
                  <c:v>387.60010752743398</c:v>
                </c:pt>
                <c:pt idx="167304">
                  <c:v>387.60242428270698</c:v>
                </c:pt>
                <c:pt idx="167305">
                  <c:v>387.604741037981</c:v>
                </c:pt>
                <c:pt idx="167306">
                  <c:v>387.607057793254</c:v>
                </c:pt>
                <c:pt idx="167307">
                  <c:v>387.60937454852802</c:v>
                </c:pt>
                <c:pt idx="167308">
                  <c:v>387.61169130380102</c:v>
                </c:pt>
                <c:pt idx="167309">
                  <c:v>387.61400805907499</c:v>
                </c:pt>
                <c:pt idx="167310">
                  <c:v>387.61632481434799</c:v>
                </c:pt>
                <c:pt idx="167311">
                  <c:v>387.61864156962201</c:v>
                </c:pt>
                <c:pt idx="167312">
                  <c:v>387.62095832489501</c:v>
                </c:pt>
                <c:pt idx="167313">
                  <c:v>387.62327508016898</c:v>
                </c:pt>
                <c:pt idx="167314">
                  <c:v>387.62559183544198</c:v>
                </c:pt>
                <c:pt idx="167315">
                  <c:v>387.627908590716</c:v>
                </c:pt>
                <c:pt idx="167316">
                  <c:v>387.630225345989</c:v>
                </c:pt>
                <c:pt idx="167317">
                  <c:v>387.63254210126303</c:v>
                </c:pt>
                <c:pt idx="167318">
                  <c:v>387.63485885653699</c:v>
                </c:pt>
                <c:pt idx="167319">
                  <c:v>387.63717561180999</c:v>
                </c:pt>
                <c:pt idx="167320">
                  <c:v>387.63949236708402</c:v>
                </c:pt>
                <c:pt idx="167321">
                  <c:v>387.64180912235702</c:v>
                </c:pt>
                <c:pt idx="167322">
                  <c:v>387.64412587763098</c:v>
                </c:pt>
                <c:pt idx="167323">
                  <c:v>387.64644263290398</c:v>
                </c:pt>
                <c:pt idx="167324">
                  <c:v>387.64875938817801</c:v>
                </c:pt>
                <c:pt idx="167325">
                  <c:v>387.65107614345101</c:v>
                </c:pt>
                <c:pt idx="167326">
                  <c:v>387.65339289872497</c:v>
                </c:pt>
                <c:pt idx="167327">
                  <c:v>387.65570965399797</c:v>
                </c:pt>
                <c:pt idx="167328">
                  <c:v>387.658026409272</c:v>
                </c:pt>
                <c:pt idx="167329">
                  <c:v>387.660343164545</c:v>
                </c:pt>
                <c:pt idx="167330">
                  <c:v>387.66265991981902</c:v>
                </c:pt>
                <c:pt idx="167331">
                  <c:v>387.66497667509202</c:v>
                </c:pt>
                <c:pt idx="167332">
                  <c:v>387.66729343036599</c:v>
                </c:pt>
                <c:pt idx="167333">
                  <c:v>387.66961018563899</c:v>
                </c:pt>
                <c:pt idx="167334">
                  <c:v>387.67192694091301</c:v>
                </c:pt>
                <c:pt idx="167335">
                  <c:v>387.67424369618601</c:v>
                </c:pt>
                <c:pt idx="167336">
                  <c:v>387.67656045145998</c:v>
                </c:pt>
                <c:pt idx="167337">
                  <c:v>387.67887720673298</c:v>
                </c:pt>
                <c:pt idx="167338">
                  <c:v>387.681193962007</c:v>
                </c:pt>
                <c:pt idx="167339">
                  <c:v>387.68351071728</c:v>
                </c:pt>
                <c:pt idx="167340">
                  <c:v>387.68582747255402</c:v>
                </c:pt>
                <c:pt idx="167341">
                  <c:v>387.68814422782702</c:v>
                </c:pt>
                <c:pt idx="167342">
                  <c:v>387.69046098310099</c:v>
                </c:pt>
                <c:pt idx="167343">
                  <c:v>387.69277773837399</c:v>
                </c:pt>
                <c:pt idx="167344">
                  <c:v>387.69509449364801</c:v>
                </c:pt>
                <c:pt idx="167345">
                  <c:v>387.69741124892101</c:v>
                </c:pt>
                <c:pt idx="167346">
                  <c:v>387.69972800419498</c:v>
                </c:pt>
                <c:pt idx="167347">
                  <c:v>387.70204475946798</c:v>
                </c:pt>
                <c:pt idx="167348">
                  <c:v>387.704361514742</c:v>
                </c:pt>
                <c:pt idx="167349">
                  <c:v>387.706678270015</c:v>
                </c:pt>
                <c:pt idx="167350">
                  <c:v>387.70899502528903</c:v>
                </c:pt>
                <c:pt idx="167351">
                  <c:v>387.71131178056203</c:v>
                </c:pt>
                <c:pt idx="167352">
                  <c:v>387.71362853583599</c:v>
                </c:pt>
                <c:pt idx="167353">
                  <c:v>387.71594529110899</c:v>
                </c:pt>
                <c:pt idx="167354">
                  <c:v>387.71826204638302</c:v>
                </c:pt>
                <c:pt idx="167355">
                  <c:v>387.72057880165602</c:v>
                </c:pt>
                <c:pt idx="167356">
                  <c:v>387.72289555692998</c:v>
                </c:pt>
                <c:pt idx="167357">
                  <c:v>387.72521231220298</c:v>
                </c:pt>
                <c:pt idx="167358">
                  <c:v>387.72752906747701</c:v>
                </c:pt>
                <c:pt idx="167359">
                  <c:v>387.72984582275001</c:v>
                </c:pt>
                <c:pt idx="167360">
                  <c:v>387.73216257802397</c:v>
                </c:pt>
                <c:pt idx="167361">
                  <c:v>387.734479333298</c:v>
                </c:pt>
                <c:pt idx="167362">
                  <c:v>387.736796088571</c:v>
                </c:pt>
                <c:pt idx="167363">
                  <c:v>387.73911284384502</c:v>
                </c:pt>
                <c:pt idx="167364">
                  <c:v>387.74142959911802</c:v>
                </c:pt>
                <c:pt idx="167365">
                  <c:v>387.74374635439199</c:v>
                </c:pt>
                <c:pt idx="167366">
                  <c:v>387.74606310966499</c:v>
                </c:pt>
                <c:pt idx="167367">
                  <c:v>387.74837986493901</c:v>
                </c:pt>
                <c:pt idx="167368">
                  <c:v>387.75069662021201</c:v>
                </c:pt>
                <c:pt idx="167369">
                  <c:v>387.75301337548598</c:v>
                </c:pt>
                <c:pt idx="167370">
                  <c:v>387.75533013075898</c:v>
                </c:pt>
                <c:pt idx="167371">
                  <c:v>387.757646886033</c:v>
                </c:pt>
                <c:pt idx="167372">
                  <c:v>387.759963641306</c:v>
                </c:pt>
                <c:pt idx="167373">
                  <c:v>387.76228039658002</c:v>
                </c:pt>
                <c:pt idx="167374">
                  <c:v>387.76459715185302</c:v>
                </c:pt>
                <c:pt idx="167375">
                  <c:v>387.76691390712699</c:v>
                </c:pt>
                <c:pt idx="167376">
                  <c:v>387.76923066239999</c:v>
                </c:pt>
                <c:pt idx="167377">
                  <c:v>387.77154741767401</c:v>
                </c:pt>
                <c:pt idx="167378">
                  <c:v>387.77386417294701</c:v>
                </c:pt>
                <c:pt idx="167379">
                  <c:v>387.77618092822098</c:v>
                </c:pt>
                <c:pt idx="167380">
                  <c:v>387.77849768349398</c:v>
                </c:pt>
                <c:pt idx="167381">
                  <c:v>387.780814438768</c:v>
                </c:pt>
                <c:pt idx="167382">
                  <c:v>387.783131194041</c:v>
                </c:pt>
                <c:pt idx="167383">
                  <c:v>387.78544794931503</c:v>
                </c:pt>
                <c:pt idx="167384">
                  <c:v>387.78776470458803</c:v>
                </c:pt>
                <c:pt idx="167385">
                  <c:v>387.79008145986199</c:v>
                </c:pt>
                <c:pt idx="167386">
                  <c:v>387.79239821513499</c:v>
                </c:pt>
                <c:pt idx="167387">
                  <c:v>387.79471497040902</c:v>
                </c:pt>
                <c:pt idx="167388">
                  <c:v>387.79703172568202</c:v>
                </c:pt>
                <c:pt idx="167389">
                  <c:v>387.79934848095598</c:v>
                </c:pt>
                <c:pt idx="167390">
                  <c:v>387.80166523622898</c:v>
                </c:pt>
                <c:pt idx="167391">
                  <c:v>387.80398199150301</c:v>
                </c:pt>
                <c:pt idx="167392">
                  <c:v>387.80629874677601</c:v>
                </c:pt>
                <c:pt idx="167393">
                  <c:v>387.80861550204997</c:v>
                </c:pt>
                <c:pt idx="167394">
                  <c:v>387.81093225732297</c:v>
                </c:pt>
                <c:pt idx="167395">
                  <c:v>387.813249012597</c:v>
                </c:pt>
                <c:pt idx="167396">
                  <c:v>387.81556576787</c:v>
                </c:pt>
                <c:pt idx="167397">
                  <c:v>387.81788252314402</c:v>
                </c:pt>
                <c:pt idx="167398">
                  <c:v>387.82019927841702</c:v>
                </c:pt>
                <c:pt idx="167399">
                  <c:v>387.82251603369099</c:v>
                </c:pt>
                <c:pt idx="167400">
                  <c:v>387.82483278896399</c:v>
                </c:pt>
                <c:pt idx="167401">
                  <c:v>387.82714954423801</c:v>
                </c:pt>
                <c:pt idx="167402">
                  <c:v>387.82946629951101</c:v>
                </c:pt>
                <c:pt idx="167403">
                  <c:v>387.83178305478498</c:v>
                </c:pt>
                <c:pt idx="167404">
                  <c:v>387.834099810059</c:v>
                </c:pt>
                <c:pt idx="167405">
                  <c:v>387.836416565332</c:v>
                </c:pt>
                <c:pt idx="167406">
                  <c:v>387.83873332060602</c:v>
                </c:pt>
                <c:pt idx="167407">
                  <c:v>387.84105007587902</c:v>
                </c:pt>
                <c:pt idx="167408">
                  <c:v>387.84336683115299</c:v>
                </c:pt>
                <c:pt idx="167409">
                  <c:v>387.84568358642599</c:v>
                </c:pt>
                <c:pt idx="167410">
                  <c:v>387.84800034170001</c:v>
                </c:pt>
                <c:pt idx="167411">
                  <c:v>387.85031709697301</c:v>
                </c:pt>
                <c:pt idx="167412">
                  <c:v>387.85263385224698</c:v>
                </c:pt>
                <c:pt idx="167413">
                  <c:v>387.85495060751998</c:v>
                </c:pt>
                <c:pt idx="167414">
                  <c:v>387.857267362794</c:v>
                </c:pt>
                <c:pt idx="167415">
                  <c:v>387.859584118067</c:v>
                </c:pt>
                <c:pt idx="167416">
                  <c:v>387.86190087334103</c:v>
                </c:pt>
                <c:pt idx="167417">
                  <c:v>387.86421762861403</c:v>
                </c:pt>
                <c:pt idx="167418">
                  <c:v>387.86653438388799</c:v>
                </c:pt>
                <c:pt idx="167419">
                  <c:v>387.86885113916099</c:v>
                </c:pt>
                <c:pt idx="167420">
                  <c:v>387.87116789443502</c:v>
                </c:pt>
                <c:pt idx="167421">
                  <c:v>387.87348464970802</c:v>
                </c:pt>
                <c:pt idx="167422">
                  <c:v>387.87580140498198</c:v>
                </c:pt>
                <c:pt idx="167423">
                  <c:v>387.87811816025499</c:v>
                </c:pt>
                <c:pt idx="167424">
                  <c:v>387.88043491552901</c:v>
                </c:pt>
                <c:pt idx="167425">
                  <c:v>387.88275167080201</c:v>
                </c:pt>
                <c:pt idx="167426">
                  <c:v>387.88506842607597</c:v>
                </c:pt>
                <c:pt idx="167427">
                  <c:v>387.88738518134898</c:v>
                </c:pt>
                <c:pt idx="167428">
                  <c:v>387.889701936623</c:v>
                </c:pt>
                <c:pt idx="167429">
                  <c:v>387.892018691896</c:v>
                </c:pt>
                <c:pt idx="167430">
                  <c:v>387.89433544717002</c:v>
                </c:pt>
                <c:pt idx="167431">
                  <c:v>387.89665220244302</c:v>
                </c:pt>
                <c:pt idx="167432">
                  <c:v>387.89896895771699</c:v>
                </c:pt>
                <c:pt idx="167433">
                  <c:v>387.90128571298999</c:v>
                </c:pt>
                <c:pt idx="167434">
                  <c:v>387.90360246826401</c:v>
                </c:pt>
                <c:pt idx="167435">
                  <c:v>387.90591922353701</c:v>
                </c:pt>
                <c:pt idx="167436">
                  <c:v>387.90823597881098</c:v>
                </c:pt>
                <c:pt idx="167437">
                  <c:v>387.91055273408398</c:v>
                </c:pt>
                <c:pt idx="167438">
                  <c:v>387.912869489358</c:v>
                </c:pt>
                <c:pt idx="167439">
                  <c:v>387.915186244631</c:v>
                </c:pt>
                <c:pt idx="167440">
                  <c:v>387.91750299990503</c:v>
                </c:pt>
                <c:pt idx="167441">
                  <c:v>387.91981975517803</c:v>
                </c:pt>
                <c:pt idx="167442">
                  <c:v>387.92213651045199</c:v>
                </c:pt>
                <c:pt idx="167443">
                  <c:v>387.92445326572499</c:v>
                </c:pt>
                <c:pt idx="167444">
                  <c:v>387.92677002099902</c:v>
                </c:pt>
                <c:pt idx="167445">
                  <c:v>387.92908677627202</c:v>
                </c:pt>
                <c:pt idx="167446">
                  <c:v>387.93140353154598</c:v>
                </c:pt>
                <c:pt idx="167447">
                  <c:v>387.93372028682001</c:v>
                </c:pt>
                <c:pt idx="167448">
                  <c:v>387.93603704209301</c:v>
                </c:pt>
                <c:pt idx="167449">
                  <c:v>387.93835379736697</c:v>
                </c:pt>
                <c:pt idx="167450">
                  <c:v>387.94067055263997</c:v>
                </c:pt>
                <c:pt idx="167451">
                  <c:v>387.942987307914</c:v>
                </c:pt>
                <c:pt idx="167452">
                  <c:v>387.945304063187</c:v>
                </c:pt>
                <c:pt idx="167453">
                  <c:v>387.94762081846102</c:v>
                </c:pt>
                <c:pt idx="167454">
                  <c:v>387.94993757373402</c:v>
                </c:pt>
                <c:pt idx="167455">
                  <c:v>387.95225432900799</c:v>
                </c:pt>
                <c:pt idx="167456">
                  <c:v>387.95457108428099</c:v>
                </c:pt>
                <c:pt idx="167457">
                  <c:v>387.95688783955501</c:v>
                </c:pt>
                <c:pt idx="167458">
                  <c:v>387.95920459482801</c:v>
                </c:pt>
                <c:pt idx="167459">
                  <c:v>387.96152135010198</c:v>
                </c:pt>
                <c:pt idx="167460">
                  <c:v>387.96383810537498</c:v>
                </c:pt>
                <c:pt idx="167461">
                  <c:v>387.966154860649</c:v>
                </c:pt>
                <c:pt idx="167462">
                  <c:v>387.968471615922</c:v>
                </c:pt>
                <c:pt idx="167463">
                  <c:v>387.97078837119602</c:v>
                </c:pt>
                <c:pt idx="167464">
                  <c:v>387.97310512646902</c:v>
                </c:pt>
                <c:pt idx="167465">
                  <c:v>387.97542188174299</c:v>
                </c:pt>
                <c:pt idx="167466">
                  <c:v>387.97773863701599</c:v>
                </c:pt>
                <c:pt idx="167467">
                  <c:v>387.98005539229001</c:v>
                </c:pt>
                <c:pt idx="167468">
                  <c:v>387.98237214756301</c:v>
                </c:pt>
                <c:pt idx="167469">
                  <c:v>387.98468890283698</c:v>
                </c:pt>
                <c:pt idx="167470">
                  <c:v>387.98700565810998</c:v>
                </c:pt>
                <c:pt idx="167471">
                  <c:v>387.989322413384</c:v>
                </c:pt>
                <c:pt idx="167472">
                  <c:v>387.991639168657</c:v>
                </c:pt>
                <c:pt idx="167473">
                  <c:v>387.99395592393103</c:v>
                </c:pt>
                <c:pt idx="167474">
                  <c:v>387.99627267920403</c:v>
                </c:pt>
                <c:pt idx="167475">
                  <c:v>387.99858943447799</c:v>
                </c:pt>
                <c:pt idx="167476">
                  <c:v>388.00090618975099</c:v>
                </c:pt>
                <c:pt idx="167477">
                  <c:v>388.00322294502502</c:v>
                </c:pt>
                <c:pt idx="167478">
                  <c:v>388.00553970029802</c:v>
                </c:pt>
                <c:pt idx="167479">
                  <c:v>388.00785645557198</c:v>
                </c:pt>
                <c:pt idx="167480">
                  <c:v>388.01017321084498</c:v>
                </c:pt>
                <c:pt idx="167481">
                  <c:v>388.01248996611901</c:v>
                </c:pt>
                <c:pt idx="167482">
                  <c:v>388.01480672139201</c:v>
                </c:pt>
                <c:pt idx="167483">
                  <c:v>388.01712347666597</c:v>
                </c:pt>
                <c:pt idx="167484">
                  <c:v>388.01944023193897</c:v>
                </c:pt>
                <c:pt idx="167485">
                  <c:v>388.021756987213</c:v>
                </c:pt>
                <c:pt idx="167486">
                  <c:v>388.024073742486</c:v>
                </c:pt>
                <c:pt idx="167487">
                  <c:v>388.02639049776002</c:v>
                </c:pt>
                <c:pt idx="167488">
                  <c:v>388.02870725303399</c:v>
                </c:pt>
                <c:pt idx="167489">
                  <c:v>388.03102400830699</c:v>
                </c:pt>
                <c:pt idx="167490">
                  <c:v>388.03334076358101</c:v>
                </c:pt>
                <c:pt idx="167491">
                  <c:v>388.03565751885401</c:v>
                </c:pt>
                <c:pt idx="167492">
                  <c:v>388.03797427412798</c:v>
                </c:pt>
                <c:pt idx="167493">
                  <c:v>388.04029102940098</c:v>
                </c:pt>
                <c:pt idx="167494">
                  <c:v>388.042607784675</c:v>
                </c:pt>
                <c:pt idx="167495">
                  <c:v>388.044924539948</c:v>
                </c:pt>
                <c:pt idx="167496">
                  <c:v>388.04724129522202</c:v>
                </c:pt>
                <c:pt idx="167497">
                  <c:v>388.04955805049502</c:v>
                </c:pt>
                <c:pt idx="167498">
                  <c:v>388.05187480576899</c:v>
                </c:pt>
                <c:pt idx="167499">
                  <c:v>388.05419156104199</c:v>
                </c:pt>
                <c:pt idx="167500">
                  <c:v>388.05650831631601</c:v>
                </c:pt>
                <c:pt idx="167501">
                  <c:v>388.05882507158901</c:v>
                </c:pt>
                <c:pt idx="167502">
                  <c:v>388.06114182686298</c:v>
                </c:pt>
                <c:pt idx="167503">
                  <c:v>388.06345858213598</c:v>
                </c:pt>
                <c:pt idx="167504">
                  <c:v>388.06577533741</c:v>
                </c:pt>
                <c:pt idx="167505">
                  <c:v>388.068092092683</c:v>
                </c:pt>
                <c:pt idx="167506">
                  <c:v>388.07040884795703</c:v>
                </c:pt>
                <c:pt idx="167507">
                  <c:v>388.07272560323003</c:v>
                </c:pt>
                <c:pt idx="167508">
                  <c:v>388.07504235850399</c:v>
                </c:pt>
                <c:pt idx="167509">
                  <c:v>388.07735911377699</c:v>
                </c:pt>
                <c:pt idx="167510">
                  <c:v>388.07967586905102</c:v>
                </c:pt>
                <c:pt idx="167511">
                  <c:v>388.08199262432402</c:v>
                </c:pt>
                <c:pt idx="167512">
                  <c:v>388.08430937959798</c:v>
                </c:pt>
                <c:pt idx="167513">
                  <c:v>388.08662613487098</c:v>
                </c:pt>
                <c:pt idx="167514">
                  <c:v>388.08894289014501</c:v>
                </c:pt>
                <c:pt idx="167515">
                  <c:v>388.09125964541801</c:v>
                </c:pt>
                <c:pt idx="167516">
                  <c:v>388.09357640069197</c:v>
                </c:pt>
                <c:pt idx="167517">
                  <c:v>388.09589315596497</c:v>
                </c:pt>
                <c:pt idx="167518">
                  <c:v>388.098209911239</c:v>
                </c:pt>
                <c:pt idx="167519">
                  <c:v>388.100526666512</c:v>
                </c:pt>
                <c:pt idx="167520">
                  <c:v>388.10284342178602</c:v>
                </c:pt>
                <c:pt idx="167521">
                  <c:v>388.10516017705902</c:v>
                </c:pt>
                <c:pt idx="167522">
                  <c:v>388.10747693233299</c:v>
                </c:pt>
                <c:pt idx="167523">
                  <c:v>388.10979368760599</c:v>
                </c:pt>
                <c:pt idx="167524">
                  <c:v>388.11211044288001</c:v>
                </c:pt>
                <c:pt idx="167525">
                  <c:v>388.11442719815301</c:v>
                </c:pt>
                <c:pt idx="167526">
                  <c:v>388.11674395342698</c:v>
                </c:pt>
                <c:pt idx="167527">
                  <c:v>388.11906070869998</c:v>
                </c:pt>
                <c:pt idx="167528">
                  <c:v>388.121377463974</c:v>
                </c:pt>
                <c:pt idx="167529">
                  <c:v>388.123694219247</c:v>
                </c:pt>
                <c:pt idx="167530">
                  <c:v>388.12601097452102</c:v>
                </c:pt>
                <c:pt idx="167531">
                  <c:v>388.12832772979499</c:v>
                </c:pt>
                <c:pt idx="167532">
                  <c:v>388.13064448506799</c:v>
                </c:pt>
                <c:pt idx="167533">
                  <c:v>388.13296124034201</c:v>
                </c:pt>
                <c:pt idx="167534">
                  <c:v>388.13527799561501</c:v>
                </c:pt>
                <c:pt idx="167535">
                  <c:v>388.13759475088898</c:v>
                </c:pt>
                <c:pt idx="167536">
                  <c:v>388.13991150616198</c:v>
                </c:pt>
                <c:pt idx="167537">
                  <c:v>388.142228261436</c:v>
                </c:pt>
                <c:pt idx="167538">
                  <c:v>388.144545016709</c:v>
                </c:pt>
                <c:pt idx="167539">
                  <c:v>388.14686177198303</c:v>
                </c:pt>
                <c:pt idx="167540">
                  <c:v>388.14917852725603</c:v>
                </c:pt>
                <c:pt idx="167541">
                  <c:v>388.15149528252999</c:v>
                </c:pt>
                <c:pt idx="167542">
                  <c:v>388.15381203780299</c:v>
                </c:pt>
                <c:pt idx="167543">
                  <c:v>388.15612879307702</c:v>
                </c:pt>
                <c:pt idx="167544">
                  <c:v>388.15844554835002</c:v>
                </c:pt>
                <c:pt idx="167545">
                  <c:v>388.16076230362398</c:v>
                </c:pt>
                <c:pt idx="167546">
                  <c:v>388.16307905889698</c:v>
                </c:pt>
                <c:pt idx="167547">
                  <c:v>388.16539581417101</c:v>
                </c:pt>
                <c:pt idx="167548">
                  <c:v>388.16771256944401</c:v>
                </c:pt>
                <c:pt idx="167549">
                  <c:v>388.17002932471797</c:v>
                </c:pt>
                <c:pt idx="167550">
                  <c:v>388.17234607999097</c:v>
                </c:pt>
                <c:pt idx="167551">
                  <c:v>388.174662835265</c:v>
                </c:pt>
                <c:pt idx="167552">
                  <c:v>388.176979590538</c:v>
                </c:pt>
                <c:pt idx="167553">
                  <c:v>388.17929634581202</c:v>
                </c:pt>
                <c:pt idx="167554">
                  <c:v>388.18161310108502</c:v>
                </c:pt>
                <c:pt idx="167555">
                  <c:v>388.18392985635899</c:v>
                </c:pt>
                <c:pt idx="167556">
                  <c:v>388.18624661163199</c:v>
                </c:pt>
                <c:pt idx="167557">
                  <c:v>388.18856336690601</c:v>
                </c:pt>
                <c:pt idx="167558">
                  <c:v>388.19088012217901</c:v>
                </c:pt>
                <c:pt idx="167559">
                  <c:v>388.19319687745298</c:v>
                </c:pt>
                <c:pt idx="167560">
                  <c:v>388.19551363272598</c:v>
                </c:pt>
                <c:pt idx="167561">
                  <c:v>388.197830388</c:v>
                </c:pt>
                <c:pt idx="167562">
                  <c:v>388.200147143273</c:v>
                </c:pt>
                <c:pt idx="167563">
                  <c:v>388.20246389854702</c:v>
                </c:pt>
                <c:pt idx="167564">
                  <c:v>388.20478065382002</c:v>
                </c:pt>
                <c:pt idx="167565">
                  <c:v>388.20709740909399</c:v>
                </c:pt>
                <c:pt idx="167566">
                  <c:v>388.20941416436699</c:v>
                </c:pt>
                <c:pt idx="167567">
                  <c:v>388.21173091964101</c:v>
                </c:pt>
                <c:pt idx="167568">
                  <c:v>388.21404767491401</c:v>
                </c:pt>
                <c:pt idx="167569">
                  <c:v>388.21636443018798</c:v>
                </c:pt>
                <c:pt idx="167570">
                  <c:v>388.21868118546098</c:v>
                </c:pt>
                <c:pt idx="167571">
                  <c:v>388.220997940735</c:v>
                </c:pt>
                <c:pt idx="167572">
                  <c:v>388.223314696008</c:v>
                </c:pt>
                <c:pt idx="167573">
                  <c:v>388.22563145128203</c:v>
                </c:pt>
                <c:pt idx="167574">
                  <c:v>388.22794820655599</c:v>
                </c:pt>
                <c:pt idx="167575">
                  <c:v>388.23026496182899</c:v>
                </c:pt>
                <c:pt idx="167576">
                  <c:v>388.23258171710302</c:v>
                </c:pt>
                <c:pt idx="167577">
                  <c:v>388.23489847237602</c:v>
                </c:pt>
                <c:pt idx="167578">
                  <c:v>388.23721522764998</c:v>
                </c:pt>
                <c:pt idx="167579">
                  <c:v>388.23953198292298</c:v>
                </c:pt>
                <c:pt idx="167580">
                  <c:v>388.24184873819701</c:v>
                </c:pt>
                <c:pt idx="167581">
                  <c:v>388.24416549347001</c:v>
                </c:pt>
                <c:pt idx="167582">
                  <c:v>388.24648224874397</c:v>
                </c:pt>
                <c:pt idx="167583">
                  <c:v>388.24879900401697</c:v>
                </c:pt>
                <c:pt idx="167584">
                  <c:v>388.251115759291</c:v>
                </c:pt>
                <c:pt idx="167585">
                  <c:v>388.253432514564</c:v>
                </c:pt>
                <c:pt idx="167586">
                  <c:v>388.25574926983802</c:v>
                </c:pt>
                <c:pt idx="167587">
                  <c:v>388.25806602511102</c:v>
                </c:pt>
                <c:pt idx="167588">
                  <c:v>388.26038278038499</c:v>
                </c:pt>
                <c:pt idx="167589">
                  <c:v>388.26269953565799</c:v>
                </c:pt>
                <c:pt idx="167590">
                  <c:v>388.26501629093201</c:v>
                </c:pt>
                <c:pt idx="167591">
                  <c:v>388.26733304620501</c:v>
                </c:pt>
                <c:pt idx="167592">
                  <c:v>388.26964980147898</c:v>
                </c:pt>
                <c:pt idx="167593">
                  <c:v>388.27196655675198</c:v>
                </c:pt>
                <c:pt idx="167594">
                  <c:v>388.274283312026</c:v>
                </c:pt>
                <c:pt idx="167595">
                  <c:v>388.276600067299</c:v>
                </c:pt>
                <c:pt idx="167596">
                  <c:v>388.27891682257302</c:v>
                </c:pt>
                <c:pt idx="167597">
                  <c:v>388.28123357784602</c:v>
                </c:pt>
                <c:pt idx="167598">
                  <c:v>388.28355033311999</c:v>
                </c:pt>
                <c:pt idx="167599">
                  <c:v>388.28586708839299</c:v>
                </c:pt>
                <c:pt idx="167600">
                  <c:v>388.28818384366701</c:v>
                </c:pt>
                <c:pt idx="167601">
                  <c:v>388.29050059894001</c:v>
                </c:pt>
                <c:pt idx="167602">
                  <c:v>388.29281735421398</c:v>
                </c:pt>
                <c:pt idx="167603">
                  <c:v>388.29513410948698</c:v>
                </c:pt>
                <c:pt idx="167604">
                  <c:v>388.297450864761</c:v>
                </c:pt>
                <c:pt idx="167605">
                  <c:v>388.299767620034</c:v>
                </c:pt>
                <c:pt idx="167606">
                  <c:v>388.30208437530803</c:v>
                </c:pt>
                <c:pt idx="167607">
                  <c:v>388.30440113058103</c:v>
                </c:pt>
                <c:pt idx="167608">
                  <c:v>388.30671788585499</c:v>
                </c:pt>
                <c:pt idx="167609">
                  <c:v>388.30903464112799</c:v>
                </c:pt>
                <c:pt idx="167610">
                  <c:v>388.31135139640202</c:v>
                </c:pt>
                <c:pt idx="167611">
                  <c:v>388.31366815167502</c:v>
                </c:pt>
                <c:pt idx="167612">
                  <c:v>388.31598490694898</c:v>
                </c:pt>
                <c:pt idx="167613">
                  <c:v>388.31830166222198</c:v>
                </c:pt>
                <c:pt idx="167614">
                  <c:v>388.32061841749601</c:v>
                </c:pt>
                <c:pt idx="167615">
                  <c:v>388.32293517276901</c:v>
                </c:pt>
                <c:pt idx="167616">
                  <c:v>388.32525192804297</c:v>
                </c:pt>
                <c:pt idx="167617">
                  <c:v>388.327568683317</c:v>
                </c:pt>
                <c:pt idx="167618">
                  <c:v>388.32988543859</c:v>
                </c:pt>
                <c:pt idx="167619">
                  <c:v>388.33220219386402</c:v>
                </c:pt>
                <c:pt idx="167620">
                  <c:v>388.33451894913702</c:v>
                </c:pt>
                <c:pt idx="167621">
                  <c:v>388.33683570441099</c:v>
                </c:pt>
                <c:pt idx="167622">
                  <c:v>388.33915245968399</c:v>
                </c:pt>
                <c:pt idx="167623">
                  <c:v>388.34146921495801</c:v>
                </c:pt>
                <c:pt idx="167624">
                  <c:v>388.34378597023101</c:v>
                </c:pt>
                <c:pt idx="167625">
                  <c:v>388.34610272550498</c:v>
                </c:pt>
                <c:pt idx="167626">
                  <c:v>388.34841948077798</c:v>
                </c:pt>
                <c:pt idx="167627">
                  <c:v>388.350736236052</c:v>
                </c:pt>
                <c:pt idx="167628">
                  <c:v>388.353052991325</c:v>
                </c:pt>
                <c:pt idx="167629">
                  <c:v>388.35536974659902</c:v>
                </c:pt>
                <c:pt idx="167630">
                  <c:v>388.35768650187202</c:v>
                </c:pt>
                <c:pt idx="167631">
                  <c:v>388.36000325714599</c:v>
                </c:pt>
                <c:pt idx="167632">
                  <c:v>388.36232001241899</c:v>
                </c:pt>
                <c:pt idx="167633">
                  <c:v>388.36463676769301</c:v>
                </c:pt>
                <c:pt idx="167634">
                  <c:v>388.36695352296601</c:v>
                </c:pt>
                <c:pt idx="167635">
                  <c:v>388.36927027823998</c:v>
                </c:pt>
                <c:pt idx="167636">
                  <c:v>388.37158703351298</c:v>
                </c:pt>
                <c:pt idx="167637">
                  <c:v>388.373903788787</c:v>
                </c:pt>
                <c:pt idx="167638">
                  <c:v>388.37622054406</c:v>
                </c:pt>
                <c:pt idx="167639">
                  <c:v>388.37853729933403</c:v>
                </c:pt>
                <c:pt idx="167640">
                  <c:v>388.38085405460703</c:v>
                </c:pt>
                <c:pt idx="167641">
                  <c:v>388.38317080988099</c:v>
                </c:pt>
                <c:pt idx="167642">
                  <c:v>388.38548756515399</c:v>
                </c:pt>
                <c:pt idx="167643">
                  <c:v>388.38780432042802</c:v>
                </c:pt>
                <c:pt idx="167644">
                  <c:v>388.39012107570102</c:v>
                </c:pt>
                <c:pt idx="167645">
                  <c:v>388.39243783097498</c:v>
                </c:pt>
                <c:pt idx="167646">
                  <c:v>388.39475458624798</c:v>
                </c:pt>
                <c:pt idx="167647">
                  <c:v>388.39707134152201</c:v>
                </c:pt>
                <c:pt idx="167648">
                  <c:v>388.39938809679501</c:v>
                </c:pt>
                <c:pt idx="167649">
                  <c:v>388.40170485206897</c:v>
                </c:pt>
                <c:pt idx="167650">
                  <c:v>388.40402160734197</c:v>
                </c:pt>
                <c:pt idx="167651">
                  <c:v>388.406338362616</c:v>
                </c:pt>
                <c:pt idx="167652">
                  <c:v>388.408655117889</c:v>
                </c:pt>
                <c:pt idx="167653">
                  <c:v>388.41097187316302</c:v>
                </c:pt>
                <c:pt idx="167654">
                  <c:v>388.41328862843602</c:v>
                </c:pt>
                <c:pt idx="167655">
                  <c:v>388.41560538370999</c:v>
                </c:pt>
                <c:pt idx="167656">
                  <c:v>388.41792213898299</c:v>
                </c:pt>
                <c:pt idx="167657">
                  <c:v>388.42023889425701</c:v>
                </c:pt>
                <c:pt idx="167658">
                  <c:v>388.42255564953001</c:v>
                </c:pt>
                <c:pt idx="167659">
                  <c:v>388.42487240480398</c:v>
                </c:pt>
                <c:pt idx="167660">
                  <c:v>388.427189160078</c:v>
                </c:pt>
                <c:pt idx="167661">
                  <c:v>388.429505915351</c:v>
                </c:pt>
                <c:pt idx="167662">
                  <c:v>388.43182267062502</c:v>
                </c:pt>
                <c:pt idx="167663">
                  <c:v>388.43413942589802</c:v>
                </c:pt>
                <c:pt idx="167664">
                  <c:v>388.43645618117199</c:v>
                </c:pt>
                <c:pt idx="167665">
                  <c:v>388.43877293644499</c:v>
                </c:pt>
                <c:pt idx="167666">
                  <c:v>388.44108969171901</c:v>
                </c:pt>
                <c:pt idx="167667">
                  <c:v>388.44340644699201</c:v>
                </c:pt>
                <c:pt idx="167668">
                  <c:v>388.44572320226598</c:v>
                </c:pt>
                <c:pt idx="167669">
                  <c:v>388.44803995753898</c:v>
                </c:pt>
                <c:pt idx="167670">
                  <c:v>388.450356712813</c:v>
                </c:pt>
                <c:pt idx="167671">
                  <c:v>388.452673468086</c:v>
                </c:pt>
                <c:pt idx="167672">
                  <c:v>388.45499022336003</c:v>
                </c:pt>
                <c:pt idx="167673">
                  <c:v>388.45730697863303</c:v>
                </c:pt>
                <c:pt idx="167674">
                  <c:v>388.45962373390699</c:v>
                </c:pt>
                <c:pt idx="167675">
                  <c:v>388.46194048917999</c:v>
                </c:pt>
                <c:pt idx="167676">
                  <c:v>388.46425724445402</c:v>
                </c:pt>
                <c:pt idx="167677">
                  <c:v>388.46657399972702</c:v>
                </c:pt>
                <c:pt idx="167678">
                  <c:v>388.46889075500098</c:v>
                </c:pt>
                <c:pt idx="167679">
                  <c:v>388.47120751027398</c:v>
                </c:pt>
                <c:pt idx="167680">
                  <c:v>388.47352426554801</c:v>
                </c:pt>
                <c:pt idx="167681">
                  <c:v>388.47584102082101</c:v>
                </c:pt>
                <c:pt idx="167682">
                  <c:v>388.47815777609497</c:v>
                </c:pt>
                <c:pt idx="167683">
                  <c:v>388.48047453136797</c:v>
                </c:pt>
                <c:pt idx="167684">
                  <c:v>388.482791286642</c:v>
                </c:pt>
                <c:pt idx="167685">
                  <c:v>388.485108041915</c:v>
                </c:pt>
                <c:pt idx="167686">
                  <c:v>388.48742479718902</c:v>
                </c:pt>
                <c:pt idx="167687">
                  <c:v>388.48974155246202</c:v>
                </c:pt>
                <c:pt idx="167688">
                  <c:v>388.49205830773599</c:v>
                </c:pt>
                <c:pt idx="167689">
                  <c:v>388.49437506300899</c:v>
                </c:pt>
                <c:pt idx="167690">
                  <c:v>388.49669181828301</c:v>
                </c:pt>
                <c:pt idx="167691">
                  <c:v>388.49900857355601</c:v>
                </c:pt>
                <c:pt idx="167692">
                  <c:v>388.50132532882998</c:v>
                </c:pt>
                <c:pt idx="167693">
                  <c:v>388.50364208410298</c:v>
                </c:pt>
                <c:pt idx="167694">
                  <c:v>388.505958839377</c:v>
                </c:pt>
                <c:pt idx="167695">
                  <c:v>388.50827559465</c:v>
                </c:pt>
                <c:pt idx="167696">
                  <c:v>388.51059234992402</c:v>
                </c:pt>
                <c:pt idx="167697">
                  <c:v>388.51290910519702</c:v>
                </c:pt>
                <c:pt idx="167698">
                  <c:v>388.51522586047099</c:v>
                </c:pt>
                <c:pt idx="167699">
                  <c:v>388.51754261574399</c:v>
                </c:pt>
                <c:pt idx="167700">
                  <c:v>388.51985937101801</c:v>
                </c:pt>
                <c:pt idx="167701">
                  <c:v>388.52217612629101</c:v>
                </c:pt>
                <c:pt idx="167702">
                  <c:v>388.52449288156498</c:v>
                </c:pt>
                <c:pt idx="167703">
                  <c:v>388.526809636839</c:v>
                </c:pt>
                <c:pt idx="167704">
                  <c:v>388.529126392112</c:v>
                </c:pt>
                <c:pt idx="167705">
                  <c:v>388.53144314738603</c:v>
                </c:pt>
                <c:pt idx="167706">
                  <c:v>388.53375990265903</c:v>
                </c:pt>
                <c:pt idx="167707">
                  <c:v>388.53607665793299</c:v>
                </c:pt>
                <c:pt idx="167708">
                  <c:v>388.53839341320599</c:v>
                </c:pt>
                <c:pt idx="167709">
                  <c:v>388.54071016848002</c:v>
                </c:pt>
                <c:pt idx="167710">
                  <c:v>388.54302692375302</c:v>
                </c:pt>
                <c:pt idx="167711">
                  <c:v>388.54534367902698</c:v>
                </c:pt>
                <c:pt idx="167712">
                  <c:v>388.54766043429998</c:v>
                </c:pt>
                <c:pt idx="167713">
                  <c:v>388.54997718957401</c:v>
                </c:pt>
                <c:pt idx="167714">
                  <c:v>388.55229394484701</c:v>
                </c:pt>
                <c:pt idx="167715">
                  <c:v>388.55461070012097</c:v>
                </c:pt>
                <c:pt idx="167716">
                  <c:v>388.55692745539397</c:v>
                </c:pt>
                <c:pt idx="167717">
                  <c:v>388.559244210668</c:v>
                </c:pt>
                <c:pt idx="167718">
                  <c:v>388.561560965941</c:v>
                </c:pt>
                <c:pt idx="167719">
                  <c:v>388.56387772121502</c:v>
                </c:pt>
                <c:pt idx="167720">
                  <c:v>388.56619447648802</c:v>
                </c:pt>
                <c:pt idx="167721">
                  <c:v>388.56851123176199</c:v>
                </c:pt>
                <c:pt idx="167722">
                  <c:v>388.57082798703499</c:v>
                </c:pt>
                <c:pt idx="167723">
                  <c:v>388.57314474230901</c:v>
                </c:pt>
                <c:pt idx="167724">
                  <c:v>388.57546149758201</c:v>
                </c:pt>
                <c:pt idx="167725">
                  <c:v>388.57777825285598</c:v>
                </c:pt>
                <c:pt idx="167726">
                  <c:v>388.58009500812898</c:v>
                </c:pt>
                <c:pt idx="167727">
                  <c:v>388.582411763403</c:v>
                </c:pt>
                <c:pt idx="167728">
                  <c:v>388.584728518676</c:v>
                </c:pt>
                <c:pt idx="167729">
                  <c:v>388.58704527395003</c:v>
                </c:pt>
                <c:pt idx="167730">
                  <c:v>388.58936202922303</c:v>
                </c:pt>
                <c:pt idx="167731">
                  <c:v>388.59167878449699</c:v>
                </c:pt>
                <c:pt idx="167732">
                  <c:v>388.59399553976999</c:v>
                </c:pt>
                <c:pt idx="167733">
                  <c:v>388.59631229504402</c:v>
                </c:pt>
                <c:pt idx="167734">
                  <c:v>388.59862905031702</c:v>
                </c:pt>
                <c:pt idx="167735">
                  <c:v>388.60094580559098</c:v>
                </c:pt>
                <c:pt idx="167736">
                  <c:v>388.60326256086398</c:v>
                </c:pt>
                <c:pt idx="167737">
                  <c:v>388.60557931613801</c:v>
                </c:pt>
                <c:pt idx="167738">
                  <c:v>388.60789607141101</c:v>
                </c:pt>
                <c:pt idx="167739">
                  <c:v>388.61021282668497</c:v>
                </c:pt>
                <c:pt idx="167740">
                  <c:v>388.61252958195797</c:v>
                </c:pt>
                <c:pt idx="167741">
                  <c:v>388.614846337232</c:v>
                </c:pt>
                <c:pt idx="167742">
                  <c:v>388.617163092505</c:v>
                </c:pt>
                <c:pt idx="167743">
                  <c:v>388.61947984777902</c:v>
                </c:pt>
                <c:pt idx="167744">
                  <c:v>388.62179660305299</c:v>
                </c:pt>
                <c:pt idx="167745">
                  <c:v>388.62411335832599</c:v>
                </c:pt>
                <c:pt idx="167746">
                  <c:v>388.62643011360001</c:v>
                </c:pt>
                <c:pt idx="167747">
                  <c:v>388.62874686887301</c:v>
                </c:pt>
                <c:pt idx="167748">
                  <c:v>388.63106362414698</c:v>
                </c:pt>
                <c:pt idx="167749">
                  <c:v>388.63338037941998</c:v>
                </c:pt>
                <c:pt idx="167750">
                  <c:v>388.635697134694</c:v>
                </c:pt>
                <c:pt idx="167751">
                  <c:v>388.638013889967</c:v>
                </c:pt>
                <c:pt idx="167752">
                  <c:v>388.64033064524102</c:v>
                </c:pt>
                <c:pt idx="167753">
                  <c:v>388.64264740051402</c:v>
                </c:pt>
                <c:pt idx="167754">
                  <c:v>388.64496415578799</c:v>
                </c:pt>
                <c:pt idx="167755">
                  <c:v>388.64728091106099</c:v>
                </c:pt>
                <c:pt idx="167756">
                  <c:v>388.64959766633501</c:v>
                </c:pt>
                <c:pt idx="167757">
                  <c:v>388.65191442160801</c:v>
                </c:pt>
                <c:pt idx="167758">
                  <c:v>388.65423117688198</c:v>
                </c:pt>
                <c:pt idx="167759">
                  <c:v>388.65654793215498</c:v>
                </c:pt>
                <c:pt idx="167760">
                  <c:v>388.658864687429</c:v>
                </c:pt>
                <c:pt idx="167761">
                  <c:v>388.661181442702</c:v>
                </c:pt>
                <c:pt idx="167762">
                  <c:v>388.66349819797603</c:v>
                </c:pt>
                <c:pt idx="167763">
                  <c:v>388.66581495324903</c:v>
                </c:pt>
                <c:pt idx="167764">
                  <c:v>388.66813170852299</c:v>
                </c:pt>
                <c:pt idx="167765">
                  <c:v>388.67044846379599</c:v>
                </c:pt>
                <c:pt idx="167766">
                  <c:v>388.67276521907002</c:v>
                </c:pt>
                <c:pt idx="167767">
                  <c:v>388.67508197434302</c:v>
                </c:pt>
                <c:pt idx="167768">
                  <c:v>388.67739872961698</c:v>
                </c:pt>
                <c:pt idx="167769">
                  <c:v>388.67971548488998</c:v>
                </c:pt>
                <c:pt idx="167770">
                  <c:v>388.68203224016401</c:v>
                </c:pt>
                <c:pt idx="167771">
                  <c:v>388.68434899543701</c:v>
                </c:pt>
                <c:pt idx="167772">
                  <c:v>388.68666575071097</c:v>
                </c:pt>
                <c:pt idx="167773">
                  <c:v>388.68898250598397</c:v>
                </c:pt>
                <c:pt idx="167774">
                  <c:v>388.691299261258</c:v>
                </c:pt>
                <c:pt idx="167775">
                  <c:v>388.693616016531</c:v>
                </c:pt>
                <c:pt idx="167776">
                  <c:v>388.69593277180502</c:v>
                </c:pt>
                <c:pt idx="167777">
                  <c:v>388.69824952707802</c:v>
                </c:pt>
                <c:pt idx="167778">
                  <c:v>388.70056628235199</c:v>
                </c:pt>
                <c:pt idx="167779">
                  <c:v>388.70288303762499</c:v>
                </c:pt>
                <c:pt idx="167780">
                  <c:v>388.70519979289901</c:v>
                </c:pt>
                <c:pt idx="167781">
                  <c:v>388.70751654817201</c:v>
                </c:pt>
                <c:pt idx="167782">
                  <c:v>388.70983330344598</c:v>
                </c:pt>
                <c:pt idx="167783">
                  <c:v>388.71215005871898</c:v>
                </c:pt>
                <c:pt idx="167784">
                  <c:v>388.714466813993</c:v>
                </c:pt>
                <c:pt idx="167785">
                  <c:v>388.716783569266</c:v>
                </c:pt>
                <c:pt idx="167786">
                  <c:v>388.71910032454002</c:v>
                </c:pt>
                <c:pt idx="167787">
                  <c:v>388.72141707981399</c:v>
                </c:pt>
                <c:pt idx="167788">
                  <c:v>388.72373383508699</c:v>
                </c:pt>
                <c:pt idx="167789">
                  <c:v>388.72605059036101</c:v>
                </c:pt>
                <c:pt idx="167790">
                  <c:v>388.72836734563401</c:v>
                </c:pt>
                <c:pt idx="167791">
                  <c:v>388.73068410090798</c:v>
                </c:pt>
                <c:pt idx="167792">
                  <c:v>388.73300085618098</c:v>
                </c:pt>
                <c:pt idx="167793">
                  <c:v>388.735317611455</c:v>
                </c:pt>
                <c:pt idx="167794">
                  <c:v>388.737634366728</c:v>
                </c:pt>
                <c:pt idx="167795">
                  <c:v>388.73995112200203</c:v>
                </c:pt>
                <c:pt idx="167796">
                  <c:v>388.74226787727503</c:v>
                </c:pt>
                <c:pt idx="167797">
                  <c:v>388.74458463254899</c:v>
                </c:pt>
                <c:pt idx="167798">
                  <c:v>388.74690138782199</c:v>
                </c:pt>
                <c:pt idx="167799">
                  <c:v>388.74921814309602</c:v>
                </c:pt>
                <c:pt idx="167800">
                  <c:v>388.75153489836902</c:v>
                </c:pt>
                <c:pt idx="167801">
                  <c:v>388.75385165364298</c:v>
                </c:pt>
                <c:pt idx="167802">
                  <c:v>388.75616840891598</c:v>
                </c:pt>
                <c:pt idx="167803">
                  <c:v>388.75848516419001</c:v>
                </c:pt>
                <c:pt idx="167804">
                  <c:v>388.76080191946301</c:v>
                </c:pt>
                <c:pt idx="167805">
                  <c:v>388.76311867473697</c:v>
                </c:pt>
                <c:pt idx="167806">
                  <c:v>388.76543543000997</c:v>
                </c:pt>
                <c:pt idx="167807">
                  <c:v>388.767752185284</c:v>
                </c:pt>
                <c:pt idx="167808">
                  <c:v>388.770068940557</c:v>
                </c:pt>
                <c:pt idx="167809">
                  <c:v>388.77238569583102</c:v>
                </c:pt>
                <c:pt idx="167810">
                  <c:v>388.77470245110402</c:v>
                </c:pt>
                <c:pt idx="167811">
                  <c:v>388.77701920637799</c:v>
                </c:pt>
                <c:pt idx="167812">
                  <c:v>388.77933596165099</c:v>
                </c:pt>
                <c:pt idx="167813">
                  <c:v>388.78165271692501</c:v>
                </c:pt>
                <c:pt idx="167814">
                  <c:v>388.78396947219801</c:v>
                </c:pt>
                <c:pt idx="167815">
                  <c:v>388.78628622747198</c:v>
                </c:pt>
                <c:pt idx="167816">
                  <c:v>388.78860298274498</c:v>
                </c:pt>
                <c:pt idx="167817">
                  <c:v>388.790919738019</c:v>
                </c:pt>
                <c:pt idx="167818">
                  <c:v>388.793236493292</c:v>
                </c:pt>
                <c:pt idx="167819">
                  <c:v>388.79555324856602</c:v>
                </c:pt>
                <c:pt idx="167820">
                  <c:v>388.79787000383902</c:v>
                </c:pt>
                <c:pt idx="167821">
                  <c:v>388.80018675911299</c:v>
                </c:pt>
                <c:pt idx="167822">
                  <c:v>388.80250351438599</c:v>
                </c:pt>
                <c:pt idx="167823">
                  <c:v>388.80482026966001</c:v>
                </c:pt>
                <c:pt idx="167824">
                  <c:v>388.80713702493301</c:v>
                </c:pt>
                <c:pt idx="167825">
                  <c:v>388.80945378020698</c:v>
                </c:pt>
                <c:pt idx="167826">
                  <c:v>388.81177053547998</c:v>
                </c:pt>
                <c:pt idx="167827">
                  <c:v>388.814087290754</c:v>
                </c:pt>
                <c:pt idx="167828">
                  <c:v>388.816404046027</c:v>
                </c:pt>
                <c:pt idx="167829">
                  <c:v>388.81872080130103</c:v>
                </c:pt>
                <c:pt idx="167830">
                  <c:v>388.82103755657499</c:v>
                </c:pt>
                <c:pt idx="167831">
                  <c:v>388.82335431184799</c:v>
                </c:pt>
                <c:pt idx="167832">
                  <c:v>388.82567106712202</c:v>
                </c:pt>
                <c:pt idx="167833">
                  <c:v>388.82798782239502</c:v>
                </c:pt>
                <c:pt idx="167834">
                  <c:v>388.83030457766898</c:v>
                </c:pt>
                <c:pt idx="167835">
                  <c:v>388.83262133294198</c:v>
                </c:pt>
                <c:pt idx="167836">
                  <c:v>388.83493808821601</c:v>
                </c:pt>
                <c:pt idx="167837">
                  <c:v>388.83725484348901</c:v>
                </c:pt>
                <c:pt idx="167838">
                  <c:v>388.83957159876297</c:v>
                </c:pt>
                <c:pt idx="167839">
                  <c:v>388.84188835403597</c:v>
                </c:pt>
                <c:pt idx="167840">
                  <c:v>388.84420510931</c:v>
                </c:pt>
                <c:pt idx="167841">
                  <c:v>388.846521864583</c:v>
                </c:pt>
                <c:pt idx="167842">
                  <c:v>388.84883861985702</c:v>
                </c:pt>
                <c:pt idx="167843">
                  <c:v>388.85115537513002</c:v>
                </c:pt>
                <c:pt idx="167844">
                  <c:v>388.85347213040399</c:v>
                </c:pt>
                <c:pt idx="167845">
                  <c:v>388.85578888567699</c:v>
                </c:pt>
                <c:pt idx="167846">
                  <c:v>388.85810564095101</c:v>
                </c:pt>
                <c:pt idx="167847">
                  <c:v>388.86042239622401</c:v>
                </c:pt>
                <c:pt idx="167848">
                  <c:v>388.86273915149798</c:v>
                </c:pt>
                <c:pt idx="167849">
                  <c:v>388.86505590677098</c:v>
                </c:pt>
                <c:pt idx="167850">
                  <c:v>388.867372662045</c:v>
                </c:pt>
                <c:pt idx="167851">
                  <c:v>388.869689417318</c:v>
                </c:pt>
                <c:pt idx="167852">
                  <c:v>388.87200617259202</c:v>
                </c:pt>
                <c:pt idx="167853">
                  <c:v>388.87432292786502</c:v>
                </c:pt>
                <c:pt idx="167854">
                  <c:v>388.87663968313899</c:v>
                </c:pt>
                <c:pt idx="167855">
                  <c:v>388.87895643841199</c:v>
                </c:pt>
                <c:pt idx="167856">
                  <c:v>388.88127319368601</c:v>
                </c:pt>
                <c:pt idx="167857">
                  <c:v>388.88358994895901</c:v>
                </c:pt>
                <c:pt idx="167858">
                  <c:v>388.88590670423298</c:v>
                </c:pt>
                <c:pt idx="167859">
                  <c:v>388.88822345950598</c:v>
                </c:pt>
                <c:pt idx="167860">
                  <c:v>388.89054021478</c:v>
                </c:pt>
                <c:pt idx="167861">
                  <c:v>388.892856970053</c:v>
                </c:pt>
                <c:pt idx="167862">
                  <c:v>388.89517372532703</c:v>
                </c:pt>
                <c:pt idx="167863">
                  <c:v>388.89749048060003</c:v>
                </c:pt>
                <c:pt idx="167864">
                  <c:v>388.89980723587399</c:v>
                </c:pt>
                <c:pt idx="167865">
                  <c:v>388.90212399114699</c:v>
                </c:pt>
                <c:pt idx="167866">
                  <c:v>388.90444074642102</c:v>
                </c:pt>
                <c:pt idx="167867">
                  <c:v>388.90675750169402</c:v>
                </c:pt>
                <c:pt idx="167868">
                  <c:v>388.90907425696798</c:v>
                </c:pt>
                <c:pt idx="167869">
                  <c:v>388.91139101224098</c:v>
                </c:pt>
                <c:pt idx="167870">
                  <c:v>388.91370776751501</c:v>
                </c:pt>
                <c:pt idx="167871">
                  <c:v>388.91602452278801</c:v>
                </c:pt>
                <c:pt idx="167872">
                  <c:v>388.91834127806197</c:v>
                </c:pt>
                <c:pt idx="167873">
                  <c:v>388.920658033336</c:v>
                </c:pt>
                <c:pt idx="167874">
                  <c:v>388.922974788609</c:v>
                </c:pt>
                <c:pt idx="167875">
                  <c:v>388.92529154388302</c:v>
                </c:pt>
                <c:pt idx="167876">
                  <c:v>388.92760829915602</c:v>
                </c:pt>
                <c:pt idx="167877">
                  <c:v>388.92992505442999</c:v>
                </c:pt>
                <c:pt idx="167878">
                  <c:v>388.93224180970299</c:v>
                </c:pt>
                <c:pt idx="167879">
                  <c:v>388.93455856497701</c:v>
                </c:pt>
                <c:pt idx="167880">
                  <c:v>388.93687532025001</c:v>
                </c:pt>
                <c:pt idx="167881">
                  <c:v>388.93919207552398</c:v>
                </c:pt>
                <c:pt idx="167882">
                  <c:v>388.94150883079698</c:v>
                </c:pt>
                <c:pt idx="167883">
                  <c:v>388.943825586071</c:v>
                </c:pt>
                <c:pt idx="167884">
                  <c:v>388.946142341344</c:v>
                </c:pt>
                <c:pt idx="167885">
                  <c:v>388.94845909661802</c:v>
                </c:pt>
                <c:pt idx="167886">
                  <c:v>388.95077585189102</c:v>
                </c:pt>
                <c:pt idx="167887">
                  <c:v>388.95309260716499</c:v>
                </c:pt>
                <c:pt idx="167888">
                  <c:v>388.95540936243799</c:v>
                </c:pt>
                <c:pt idx="167889">
                  <c:v>388.95772611771201</c:v>
                </c:pt>
                <c:pt idx="167890">
                  <c:v>388.96004287298501</c:v>
                </c:pt>
                <c:pt idx="167891">
                  <c:v>388.96235962825898</c:v>
                </c:pt>
                <c:pt idx="167892">
                  <c:v>388.96467638353198</c:v>
                </c:pt>
                <c:pt idx="167893">
                  <c:v>388.966993138806</c:v>
                </c:pt>
                <c:pt idx="167894">
                  <c:v>388.969309894079</c:v>
                </c:pt>
                <c:pt idx="167895">
                  <c:v>388.97162664935303</c:v>
                </c:pt>
                <c:pt idx="167896">
                  <c:v>388.97394340462603</c:v>
                </c:pt>
                <c:pt idx="167897">
                  <c:v>388.97626015989999</c:v>
                </c:pt>
                <c:pt idx="167898">
                  <c:v>388.97857691517299</c:v>
                </c:pt>
                <c:pt idx="167899">
                  <c:v>388.98089367044702</c:v>
                </c:pt>
                <c:pt idx="167900">
                  <c:v>388.98321042572002</c:v>
                </c:pt>
                <c:pt idx="167901">
                  <c:v>388.98552718099398</c:v>
                </c:pt>
                <c:pt idx="167902">
                  <c:v>388.98784393626698</c:v>
                </c:pt>
                <c:pt idx="167903">
                  <c:v>388.99016069154101</c:v>
                </c:pt>
                <c:pt idx="167904">
                  <c:v>388.99247744681401</c:v>
                </c:pt>
                <c:pt idx="167905">
                  <c:v>388.99479420208797</c:v>
                </c:pt>
                <c:pt idx="167906">
                  <c:v>388.99711095736097</c:v>
                </c:pt>
                <c:pt idx="167907">
                  <c:v>388.999427712635</c:v>
                </c:pt>
                <c:pt idx="167908">
                  <c:v>389.001744467908</c:v>
                </c:pt>
                <c:pt idx="167909">
                  <c:v>389.00406122318202</c:v>
                </c:pt>
                <c:pt idx="167910">
                  <c:v>389.00637797845502</c:v>
                </c:pt>
                <c:pt idx="167911">
                  <c:v>389.00869473372899</c:v>
                </c:pt>
                <c:pt idx="167912">
                  <c:v>389.01101148900199</c:v>
                </c:pt>
                <c:pt idx="167913">
                  <c:v>389.01332824427601</c:v>
                </c:pt>
                <c:pt idx="167914">
                  <c:v>389.01564499954901</c:v>
                </c:pt>
                <c:pt idx="167915">
                  <c:v>389.01796175482298</c:v>
                </c:pt>
                <c:pt idx="167916">
                  <c:v>389.020278510097</c:v>
                </c:pt>
                <c:pt idx="167917">
                  <c:v>389.02259526537</c:v>
                </c:pt>
                <c:pt idx="167918">
                  <c:v>389.02491202064402</c:v>
                </c:pt>
                <c:pt idx="167919">
                  <c:v>389.02722877591702</c:v>
                </c:pt>
                <c:pt idx="167920">
                  <c:v>389.02954553119099</c:v>
                </c:pt>
                <c:pt idx="167921">
                  <c:v>389.03186228646399</c:v>
                </c:pt>
                <c:pt idx="167922">
                  <c:v>389.03417904173801</c:v>
                </c:pt>
                <c:pt idx="167923">
                  <c:v>389.03649579701101</c:v>
                </c:pt>
                <c:pt idx="167924">
                  <c:v>389.03881255228498</c:v>
                </c:pt>
                <c:pt idx="167925">
                  <c:v>389.04112930755798</c:v>
                </c:pt>
                <c:pt idx="167926">
                  <c:v>389.043446062832</c:v>
                </c:pt>
                <c:pt idx="167927">
                  <c:v>389.045762818105</c:v>
                </c:pt>
                <c:pt idx="167928">
                  <c:v>389.04807957337903</c:v>
                </c:pt>
                <c:pt idx="167929">
                  <c:v>389.05039632865203</c:v>
                </c:pt>
                <c:pt idx="167930">
                  <c:v>389.05271308392599</c:v>
                </c:pt>
                <c:pt idx="167931">
                  <c:v>389.05502983919899</c:v>
                </c:pt>
                <c:pt idx="167932">
                  <c:v>389.05734659447302</c:v>
                </c:pt>
                <c:pt idx="167933">
                  <c:v>389.05966334974602</c:v>
                </c:pt>
                <c:pt idx="167934">
                  <c:v>389.06198010501998</c:v>
                </c:pt>
                <c:pt idx="167935">
                  <c:v>389.06429686029298</c:v>
                </c:pt>
                <c:pt idx="167936">
                  <c:v>389.06661361556701</c:v>
                </c:pt>
                <c:pt idx="167937">
                  <c:v>389.06893037084001</c:v>
                </c:pt>
                <c:pt idx="167938">
                  <c:v>389.07124712611397</c:v>
                </c:pt>
                <c:pt idx="167939">
                  <c:v>389.07356388138697</c:v>
                </c:pt>
                <c:pt idx="167940">
                  <c:v>389.075880636661</c:v>
                </c:pt>
                <c:pt idx="167941">
                  <c:v>389.078197391934</c:v>
                </c:pt>
                <c:pt idx="167942">
                  <c:v>389.08051414720802</c:v>
                </c:pt>
                <c:pt idx="167943">
                  <c:v>389.08283090248102</c:v>
                </c:pt>
                <c:pt idx="167944">
                  <c:v>389.08514765775499</c:v>
                </c:pt>
                <c:pt idx="167945">
                  <c:v>389.08746441302799</c:v>
                </c:pt>
                <c:pt idx="167946">
                  <c:v>389.08978116830201</c:v>
                </c:pt>
                <c:pt idx="167947">
                  <c:v>389.09209792357501</c:v>
                </c:pt>
                <c:pt idx="167948">
                  <c:v>389.09441467884898</c:v>
                </c:pt>
                <c:pt idx="167949">
                  <c:v>389.09673143412198</c:v>
                </c:pt>
                <c:pt idx="167950">
                  <c:v>389.099048189396</c:v>
                </c:pt>
                <c:pt idx="167951">
                  <c:v>389.101364944669</c:v>
                </c:pt>
                <c:pt idx="167952">
                  <c:v>389.10368169994302</c:v>
                </c:pt>
                <c:pt idx="167953">
                  <c:v>389.10599845521602</c:v>
                </c:pt>
                <c:pt idx="167954">
                  <c:v>389.10831521048999</c:v>
                </c:pt>
                <c:pt idx="167955">
                  <c:v>389.11063196576299</c:v>
                </c:pt>
                <c:pt idx="167956">
                  <c:v>389.11294872103701</c:v>
                </c:pt>
                <c:pt idx="167957">
                  <c:v>389.11526547631001</c:v>
                </c:pt>
                <c:pt idx="167958">
                  <c:v>389.11758223158398</c:v>
                </c:pt>
                <c:pt idx="167959">
                  <c:v>389.119898986858</c:v>
                </c:pt>
                <c:pt idx="167960">
                  <c:v>389.122215742131</c:v>
                </c:pt>
                <c:pt idx="167961">
                  <c:v>389.12453249740503</c:v>
                </c:pt>
                <c:pt idx="167962">
                  <c:v>389.12684925267803</c:v>
                </c:pt>
                <c:pt idx="167963">
                  <c:v>389.12916600795199</c:v>
                </c:pt>
                <c:pt idx="167964">
                  <c:v>389.13148276322499</c:v>
                </c:pt>
                <c:pt idx="167965">
                  <c:v>389.13379951849902</c:v>
                </c:pt>
                <c:pt idx="167966">
                  <c:v>389.13611627377202</c:v>
                </c:pt>
                <c:pt idx="167967">
                  <c:v>389.13843302904598</c:v>
                </c:pt>
                <c:pt idx="167968">
                  <c:v>389.14074978431898</c:v>
                </c:pt>
                <c:pt idx="167969">
                  <c:v>389.14306653959301</c:v>
                </c:pt>
                <c:pt idx="167970">
                  <c:v>389.14538329486601</c:v>
                </c:pt>
                <c:pt idx="167971">
                  <c:v>389.14770005013997</c:v>
                </c:pt>
                <c:pt idx="167972">
                  <c:v>389.15001680541297</c:v>
                </c:pt>
                <c:pt idx="167973">
                  <c:v>389.152333560687</c:v>
                </c:pt>
                <c:pt idx="167974">
                  <c:v>389.15465031596</c:v>
                </c:pt>
                <c:pt idx="167975">
                  <c:v>389.15696707123402</c:v>
                </c:pt>
                <c:pt idx="167976">
                  <c:v>389.15928382650702</c:v>
                </c:pt>
                <c:pt idx="167977">
                  <c:v>389.16160058178099</c:v>
                </c:pt>
                <c:pt idx="167978">
                  <c:v>389.16391733705399</c:v>
                </c:pt>
                <c:pt idx="167979">
                  <c:v>389.16623409232801</c:v>
                </c:pt>
                <c:pt idx="167980">
                  <c:v>389.16855084760101</c:v>
                </c:pt>
                <c:pt idx="167981">
                  <c:v>389.17086760287498</c:v>
                </c:pt>
                <c:pt idx="167982">
                  <c:v>389.17318435814798</c:v>
                </c:pt>
                <c:pt idx="167983">
                  <c:v>389.175501113422</c:v>
                </c:pt>
                <c:pt idx="167984">
                  <c:v>389.177817868695</c:v>
                </c:pt>
                <c:pt idx="167985">
                  <c:v>389.18013462396902</c:v>
                </c:pt>
                <c:pt idx="167986">
                  <c:v>389.18245137924202</c:v>
                </c:pt>
                <c:pt idx="167987">
                  <c:v>389.18476813451599</c:v>
                </c:pt>
                <c:pt idx="167988">
                  <c:v>389.18708488978899</c:v>
                </c:pt>
                <c:pt idx="167989">
                  <c:v>389.18940164506301</c:v>
                </c:pt>
                <c:pt idx="167990">
                  <c:v>389.19171840033601</c:v>
                </c:pt>
                <c:pt idx="167991">
                  <c:v>389.19403515560998</c:v>
                </c:pt>
                <c:pt idx="167992">
                  <c:v>389.19635191088298</c:v>
                </c:pt>
                <c:pt idx="167993">
                  <c:v>389.198668666157</c:v>
                </c:pt>
                <c:pt idx="167994">
                  <c:v>389.20098542143</c:v>
                </c:pt>
                <c:pt idx="167995">
                  <c:v>389.20330217670403</c:v>
                </c:pt>
                <c:pt idx="167996">
                  <c:v>389.20561893197703</c:v>
                </c:pt>
                <c:pt idx="167997">
                  <c:v>389.20793568725099</c:v>
                </c:pt>
                <c:pt idx="167998">
                  <c:v>389.21025244252399</c:v>
                </c:pt>
                <c:pt idx="167999">
                  <c:v>389.21256919779802</c:v>
                </c:pt>
                <c:pt idx="168000">
                  <c:v>389.21488595307198</c:v>
                </c:pt>
                <c:pt idx="168001">
                  <c:v>389.21720270834498</c:v>
                </c:pt>
                <c:pt idx="168002">
                  <c:v>389.21951946361901</c:v>
                </c:pt>
                <c:pt idx="168003">
                  <c:v>389.22183621889201</c:v>
                </c:pt>
                <c:pt idx="168004">
                  <c:v>389.22415297416597</c:v>
                </c:pt>
                <c:pt idx="168005">
                  <c:v>389.22646972943897</c:v>
                </c:pt>
                <c:pt idx="168006">
                  <c:v>389.228786484713</c:v>
                </c:pt>
                <c:pt idx="168007">
                  <c:v>389.231103239986</c:v>
                </c:pt>
                <c:pt idx="168008">
                  <c:v>389.23341999526002</c:v>
                </c:pt>
                <c:pt idx="168009">
                  <c:v>389.23573675053302</c:v>
                </c:pt>
                <c:pt idx="168010">
                  <c:v>389.23805350580699</c:v>
                </c:pt>
                <c:pt idx="168011">
                  <c:v>389.24037026107999</c:v>
                </c:pt>
                <c:pt idx="168012">
                  <c:v>389.24268701635401</c:v>
                </c:pt>
                <c:pt idx="168013">
                  <c:v>389.24500377162701</c:v>
                </c:pt>
                <c:pt idx="168014">
                  <c:v>389.24732052690098</c:v>
                </c:pt>
                <c:pt idx="168015">
                  <c:v>389.24963728217398</c:v>
                </c:pt>
                <c:pt idx="168016">
                  <c:v>389.251954037448</c:v>
                </c:pt>
                <c:pt idx="168017">
                  <c:v>389.254270792721</c:v>
                </c:pt>
                <c:pt idx="168018">
                  <c:v>389.25658754799503</c:v>
                </c:pt>
                <c:pt idx="168019">
                  <c:v>389.25890430326803</c:v>
                </c:pt>
                <c:pt idx="168020">
                  <c:v>389.26122105854199</c:v>
                </c:pt>
                <c:pt idx="168021">
                  <c:v>389.26353781381499</c:v>
                </c:pt>
                <c:pt idx="168022">
                  <c:v>389.26585456908902</c:v>
                </c:pt>
                <c:pt idx="168023">
                  <c:v>389.26817132436202</c:v>
                </c:pt>
                <c:pt idx="168024">
                  <c:v>389.27048807963598</c:v>
                </c:pt>
                <c:pt idx="168025">
                  <c:v>389.27280483490898</c:v>
                </c:pt>
                <c:pt idx="168026">
                  <c:v>389.27512159018301</c:v>
                </c:pt>
                <c:pt idx="168027">
                  <c:v>389.27743834545601</c:v>
                </c:pt>
                <c:pt idx="168028">
                  <c:v>389.27975510072997</c:v>
                </c:pt>
                <c:pt idx="168029">
                  <c:v>389.28207185600297</c:v>
                </c:pt>
                <c:pt idx="168030">
                  <c:v>389.284388611277</c:v>
                </c:pt>
                <c:pt idx="168031">
                  <c:v>389.28670536655</c:v>
                </c:pt>
                <c:pt idx="168032">
                  <c:v>389.28902212182402</c:v>
                </c:pt>
                <c:pt idx="168033">
                  <c:v>389.29133887709702</c:v>
                </c:pt>
                <c:pt idx="168034">
                  <c:v>389.29365563237099</c:v>
                </c:pt>
                <c:pt idx="168035">
                  <c:v>389.29597238764399</c:v>
                </c:pt>
                <c:pt idx="168036">
                  <c:v>389.29828914291801</c:v>
                </c:pt>
                <c:pt idx="168037">
                  <c:v>389.30060589819101</c:v>
                </c:pt>
                <c:pt idx="168038">
                  <c:v>389.30292265346498</c:v>
                </c:pt>
                <c:pt idx="168039">
                  <c:v>389.30523940873798</c:v>
                </c:pt>
                <c:pt idx="168040">
                  <c:v>389.307556164012</c:v>
                </c:pt>
                <c:pt idx="168041">
                  <c:v>389.309872919285</c:v>
                </c:pt>
                <c:pt idx="168042">
                  <c:v>389.31218967455902</c:v>
                </c:pt>
                <c:pt idx="168043">
                  <c:v>389.31450642983299</c:v>
                </c:pt>
                <c:pt idx="168044">
                  <c:v>389.31682318510599</c:v>
                </c:pt>
                <c:pt idx="168045">
                  <c:v>389.31913994038001</c:v>
                </c:pt>
                <c:pt idx="168046">
                  <c:v>389.32145669565301</c:v>
                </c:pt>
                <c:pt idx="168047">
                  <c:v>389.32377345092698</c:v>
                </c:pt>
                <c:pt idx="168048">
                  <c:v>389.32609020619998</c:v>
                </c:pt>
                <c:pt idx="168049">
                  <c:v>389.328406961474</c:v>
                </c:pt>
                <c:pt idx="168050">
                  <c:v>389.330723716747</c:v>
                </c:pt>
                <c:pt idx="168051">
                  <c:v>389.33304047202103</c:v>
                </c:pt>
                <c:pt idx="168052">
                  <c:v>389.33535722729403</c:v>
                </c:pt>
                <c:pt idx="168053">
                  <c:v>389.33767398256799</c:v>
                </c:pt>
                <c:pt idx="168054">
                  <c:v>389.33999073784099</c:v>
                </c:pt>
                <c:pt idx="168055">
                  <c:v>389.34230749311502</c:v>
                </c:pt>
                <c:pt idx="168056">
                  <c:v>389.34462424838802</c:v>
                </c:pt>
                <c:pt idx="168057">
                  <c:v>389.34694100366198</c:v>
                </c:pt>
                <c:pt idx="168058">
                  <c:v>389.34925775893498</c:v>
                </c:pt>
                <c:pt idx="168059">
                  <c:v>389.35157451420901</c:v>
                </c:pt>
                <c:pt idx="168060">
                  <c:v>389.35389126948201</c:v>
                </c:pt>
                <c:pt idx="168061">
                  <c:v>389.35620802475597</c:v>
                </c:pt>
                <c:pt idx="168062">
                  <c:v>389.35852478002897</c:v>
                </c:pt>
                <c:pt idx="168063">
                  <c:v>389.360841535303</c:v>
                </c:pt>
                <c:pt idx="168064">
                  <c:v>389.363158290576</c:v>
                </c:pt>
                <c:pt idx="168065">
                  <c:v>389.36547504585002</c:v>
                </c:pt>
                <c:pt idx="168066">
                  <c:v>389.36779180112302</c:v>
                </c:pt>
                <c:pt idx="168067">
                  <c:v>389.37010855639699</c:v>
                </c:pt>
                <c:pt idx="168068">
                  <c:v>389.37242531166999</c:v>
                </c:pt>
                <c:pt idx="168069">
                  <c:v>389.37474206694401</c:v>
                </c:pt>
                <c:pt idx="168070">
                  <c:v>389.37705882221701</c:v>
                </c:pt>
                <c:pt idx="168071">
                  <c:v>389.37937557749098</c:v>
                </c:pt>
                <c:pt idx="168072">
                  <c:v>389.38169233276398</c:v>
                </c:pt>
                <c:pt idx="168073">
                  <c:v>389.384009088038</c:v>
                </c:pt>
                <c:pt idx="168074">
                  <c:v>389.386325843311</c:v>
                </c:pt>
                <c:pt idx="168075">
                  <c:v>389.38864259858502</c:v>
                </c:pt>
                <c:pt idx="168076">
                  <c:v>389.39095935385802</c:v>
                </c:pt>
                <c:pt idx="168077">
                  <c:v>389.39327610913199</c:v>
                </c:pt>
                <c:pt idx="168078">
                  <c:v>389.39559286440499</c:v>
                </c:pt>
                <c:pt idx="168079">
                  <c:v>389.39790961967901</c:v>
                </c:pt>
                <c:pt idx="168080">
                  <c:v>389.40022637495201</c:v>
                </c:pt>
                <c:pt idx="168081">
                  <c:v>389.40254313022598</c:v>
                </c:pt>
                <c:pt idx="168082">
                  <c:v>389.40485988549898</c:v>
                </c:pt>
                <c:pt idx="168083">
                  <c:v>389.407176640773</c:v>
                </c:pt>
                <c:pt idx="168084">
                  <c:v>389.409493396046</c:v>
                </c:pt>
                <c:pt idx="168085">
                  <c:v>389.41181015132003</c:v>
                </c:pt>
                <c:pt idx="168086">
                  <c:v>389.41412690659399</c:v>
                </c:pt>
                <c:pt idx="168087">
                  <c:v>389.41644366186699</c:v>
                </c:pt>
                <c:pt idx="168088">
                  <c:v>389.41876041714102</c:v>
                </c:pt>
                <c:pt idx="168089">
                  <c:v>389.42107717241402</c:v>
                </c:pt>
                <c:pt idx="168090">
                  <c:v>389.42339392768798</c:v>
                </c:pt>
                <c:pt idx="168091">
                  <c:v>389.42571068296098</c:v>
                </c:pt>
                <c:pt idx="168092">
                  <c:v>389.42802743823501</c:v>
                </c:pt>
                <c:pt idx="168093">
                  <c:v>389.43034419350801</c:v>
                </c:pt>
                <c:pt idx="168094">
                  <c:v>389.43266094878197</c:v>
                </c:pt>
                <c:pt idx="168095">
                  <c:v>389.43497770405497</c:v>
                </c:pt>
                <c:pt idx="168096">
                  <c:v>389.437294459329</c:v>
                </c:pt>
                <c:pt idx="168097">
                  <c:v>389.439611214602</c:v>
                </c:pt>
                <c:pt idx="168098">
                  <c:v>389.44192796987602</c:v>
                </c:pt>
                <c:pt idx="168099">
                  <c:v>389.44424472514902</c:v>
                </c:pt>
                <c:pt idx="168100">
                  <c:v>389.44656148042299</c:v>
                </c:pt>
                <c:pt idx="168101">
                  <c:v>389.44887823569599</c:v>
                </c:pt>
                <c:pt idx="168102">
                  <c:v>389.45119499097001</c:v>
                </c:pt>
                <c:pt idx="168103">
                  <c:v>389.45351174624301</c:v>
                </c:pt>
                <c:pt idx="168104">
                  <c:v>389.45582850151698</c:v>
                </c:pt>
                <c:pt idx="168105">
                  <c:v>389.45814525678998</c:v>
                </c:pt>
                <c:pt idx="168106">
                  <c:v>389.460462012064</c:v>
                </c:pt>
                <c:pt idx="168107">
                  <c:v>389.462778767337</c:v>
                </c:pt>
                <c:pt idx="168108">
                  <c:v>389.46509552261102</c:v>
                </c:pt>
                <c:pt idx="168109">
                  <c:v>389.46741227788402</c:v>
                </c:pt>
                <c:pt idx="168110">
                  <c:v>389.46972903315799</c:v>
                </c:pt>
                <c:pt idx="168111">
                  <c:v>389.47204578843099</c:v>
                </c:pt>
                <c:pt idx="168112">
                  <c:v>389.47436254370501</c:v>
                </c:pt>
                <c:pt idx="168113">
                  <c:v>389.47667929897801</c:v>
                </c:pt>
                <c:pt idx="168114">
                  <c:v>389.47899605425198</c:v>
                </c:pt>
                <c:pt idx="168115">
                  <c:v>389.48131280952498</c:v>
                </c:pt>
                <c:pt idx="168116">
                  <c:v>389.483629564799</c:v>
                </c:pt>
                <c:pt idx="168117">
                  <c:v>389.485946320072</c:v>
                </c:pt>
                <c:pt idx="168118">
                  <c:v>389.48826307534603</c:v>
                </c:pt>
                <c:pt idx="168119">
                  <c:v>389.49057983061903</c:v>
                </c:pt>
                <c:pt idx="168120">
                  <c:v>389.49289658589299</c:v>
                </c:pt>
                <c:pt idx="168121">
                  <c:v>389.49521334116599</c:v>
                </c:pt>
                <c:pt idx="168122">
                  <c:v>389.49753009644002</c:v>
                </c:pt>
                <c:pt idx="168123">
                  <c:v>389.49984685171302</c:v>
                </c:pt>
                <c:pt idx="168124">
                  <c:v>389.50216360698698</c:v>
                </c:pt>
                <c:pt idx="168125">
                  <c:v>389.50448036225998</c:v>
                </c:pt>
                <c:pt idx="168126">
                  <c:v>389.50679711753401</c:v>
                </c:pt>
                <c:pt idx="168127">
                  <c:v>389.50911387280701</c:v>
                </c:pt>
                <c:pt idx="168128">
                  <c:v>389.51143062808097</c:v>
                </c:pt>
                <c:pt idx="168129">
                  <c:v>389.513747383355</c:v>
                </c:pt>
                <c:pt idx="168130">
                  <c:v>389.516064138628</c:v>
                </c:pt>
                <c:pt idx="168131">
                  <c:v>389.51838089390202</c:v>
                </c:pt>
                <c:pt idx="168132">
                  <c:v>389.52069764917502</c:v>
                </c:pt>
                <c:pt idx="168133">
                  <c:v>389.52301440444899</c:v>
                </c:pt>
                <c:pt idx="168134">
                  <c:v>389.52533115972199</c:v>
                </c:pt>
                <c:pt idx="168135">
                  <c:v>389.52764791499601</c:v>
                </c:pt>
                <c:pt idx="168136">
                  <c:v>389.52996467026901</c:v>
                </c:pt>
                <c:pt idx="168137">
                  <c:v>389.53228142554298</c:v>
                </c:pt>
                <c:pt idx="168138">
                  <c:v>389.53459818081598</c:v>
                </c:pt>
                <c:pt idx="168139">
                  <c:v>389.53691493609</c:v>
                </c:pt>
                <c:pt idx="168140">
                  <c:v>389.539231691363</c:v>
                </c:pt>
                <c:pt idx="168141">
                  <c:v>389.54154844663702</c:v>
                </c:pt>
                <c:pt idx="168142">
                  <c:v>389.54386520191002</c:v>
                </c:pt>
                <c:pt idx="168143">
                  <c:v>389.54618195718399</c:v>
                </c:pt>
                <c:pt idx="168144">
                  <c:v>389.54849871245699</c:v>
                </c:pt>
                <c:pt idx="168145">
                  <c:v>389.55081546773101</c:v>
                </c:pt>
                <c:pt idx="168146">
                  <c:v>389.55313222300401</c:v>
                </c:pt>
                <c:pt idx="168147">
                  <c:v>389.55544897827798</c:v>
                </c:pt>
                <c:pt idx="168148">
                  <c:v>389.55776573355098</c:v>
                </c:pt>
                <c:pt idx="168149">
                  <c:v>389.560082488825</c:v>
                </c:pt>
                <c:pt idx="168150">
                  <c:v>389.562399244098</c:v>
                </c:pt>
                <c:pt idx="168151">
                  <c:v>389.56471599937203</c:v>
                </c:pt>
                <c:pt idx="168152">
                  <c:v>389.56703275464503</c:v>
                </c:pt>
                <c:pt idx="168153">
                  <c:v>389.56934950991899</c:v>
                </c:pt>
                <c:pt idx="168154">
                  <c:v>389.57166626519199</c:v>
                </c:pt>
                <c:pt idx="168155">
                  <c:v>389.57398302046602</c:v>
                </c:pt>
                <c:pt idx="168156">
                  <c:v>389.57629977573902</c:v>
                </c:pt>
                <c:pt idx="168157">
                  <c:v>389.57861653101298</c:v>
                </c:pt>
                <c:pt idx="168158">
                  <c:v>389.58093328628598</c:v>
                </c:pt>
                <c:pt idx="168159">
                  <c:v>389.58325004156001</c:v>
                </c:pt>
                <c:pt idx="168160">
                  <c:v>389.58556679683301</c:v>
                </c:pt>
                <c:pt idx="168161">
                  <c:v>389.58788355210697</c:v>
                </c:pt>
                <c:pt idx="168162">
                  <c:v>389.59020030737997</c:v>
                </c:pt>
                <c:pt idx="168163">
                  <c:v>389.592517062654</c:v>
                </c:pt>
                <c:pt idx="168164">
                  <c:v>389.594833817927</c:v>
                </c:pt>
                <c:pt idx="168165">
                  <c:v>389.59715057320102</c:v>
                </c:pt>
                <c:pt idx="168166">
                  <c:v>389.59946732847402</c:v>
                </c:pt>
                <c:pt idx="168167">
                  <c:v>389.60178408374799</c:v>
                </c:pt>
                <c:pt idx="168168">
                  <c:v>389.60410083902099</c:v>
                </c:pt>
                <c:pt idx="168169">
                  <c:v>389.60641759429501</c:v>
                </c:pt>
                <c:pt idx="168170">
                  <c:v>389.60873434956801</c:v>
                </c:pt>
                <c:pt idx="168171">
                  <c:v>389.61105110484198</c:v>
                </c:pt>
                <c:pt idx="168172">
                  <c:v>389.613367860116</c:v>
                </c:pt>
                <c:pt idx="168173">
                  <c:v>389.615684615389</c:v>
                </c:pt>
                <c:pt idx="168174">
                  <c:v>389.61800137066302</c:v>
                </c:pt>
                <c:pt idx="168175">
                  <c:v>389.62031812593602</c:v>
                </c:pt>
                <c:pt idx="168176">
                  <c:v>389.62263488120999</c:v>
                </c:pt>
                <c:pt idx="168177">
                  <c:v>389.62495163648299</c:v>
                </c:pt>
                <c:pt idx="168178">
                  <c:v>389.62726839175701</c:v>
                </c:pt>
                <c:pt idx="168179">
                  <c:v>389.62958514703001</c:v>
                </c:pt>
                <c:pt idx="168180">
                  <c:v>389.63190190230398</c:v>
                </c:pt>
                <c:pt idx="168181">
                  <c:v>389.63421865757698</c:v>
                </c:pt>
                <c:pt idx="168182">
                  <c:v>389.636535412851</c:v>
                </c:pt>
                <c:pt idx="168183">
                  <c:v>389.638852168124</c:v>
                </c:pt>
                <c:pt idx="168184">
                  <c:v>389.64116892339803</c:v>
                </c:pt>
                <c:pt idx="168185">
                  <c:v>389.64348567867103</c:v>
                </c:pt>
                <c:pt idx="168186">
                  <c:v>389.64580243394499</c:v>
                </c:pt>
                <c:pt idx="168187">
                  <c:v>389.64811918921799</c:v>
                </c:pt>
                <c:pt idx="168188">
                  <c:v>389.65043594449202</c:v>
                </c:pt>
                <c:pt idx="168189">
                  <c:v>389.65275269976502</c:v>
                </c:pt>
                <c:pt idx="168190">
                  <c:v>389.65506945503898</c:v>
                </c:pt>
                <c:pt idx="168191">
                  <c:v>389.65738621031198</c:v>
                </c:pt>
                <c:pt idx="168192">
                  <c:v>389.65970296558601</c:v>
                </c:pt>
                <c:pt idx="168193">
                  <c:v>389.66201972085901</c:v>
                </c:pt>
                <c:pt idx="168194">
                  <c:v>389.66433647613297</c:v>
                </c:pt>
                <c:pt idx="168195">
                  <c:v>389.66665323140597</c:v>
                </c:pt>
                <c:pt idx="168196">
                  <c:v>389.66896998668</c:v>
                </c:pt>
                <c:pt idx="168197">
                  <c:v>389.671286741953</c:v>
                </c:pt>
                <c:pt idx="168198">
                  <c:v>389.67360349722702</c:v>
                </c:pt>
                <c:pt idx="168199">
                  <c:v>389.67592025250002</c:v>
                </c:pt>
                <c:pt idx="168200">
                  <c:v>389.67823700777399</c:v>
                </c:pt>
                <c:pt idx="168201">
                  <c:v>389.68055376304699</c:v>
                </c:pt>
                <c:pt idx="168202">
                  <c:v>389.68287051832101</c:v>
                </c:pt>
                <c:pt idx="168203">
                  <c:v>389.68518727359401</c:v>
                </c:pt>
                <c:pt idx="168204">
                  <c:v>389.68750402886798</c:v>
                </c:pt>
                <c:pt idx="168205">
                  <c:v>389.68982078414098</c:v>
                </c:pt>
                <c:pt idx="168206">
                  <c:v>389.692137539415</c:v>
                </c:pt>
                <c:pt idx="168207">
                  <c:v>389.694454294688</c:v>
                </c:pt>
                <c:pt idx="168208">
                  <c:v>389.69677104996202</c:v>
                </c:pt>
                <c:pt idx="168209">
                  <c:v>389.69908780523502</c:v>
                </c:pt>
                <c:pt idx="168210">
                  <c:v>389.70140456050899</c:v>
                </c:pt>
                <c:pt idx="168211">
                  <c:v>389.70372131578199</c:v>
                </c:pt>
                <c:pt idx="168212">
                  <c:v>389.70603807105601</c:v>
                </c:pt>
                <c:pt idx="168213">
                  <c:v>389.70835482632901</c:v>
                </c:pt>
                <c:pt idx="168214">
                  <c:v>389.71067158160298</c:v>
                </c:pt>
                <c:pt idx="168215">
                  <c:v>389.712988336877</c:v>
                </c:pt>
                <c:pt idx="168216">
                  <c:v>389.71530509215</c:v>
                </c:pt>
                <c:pt idx="168217">
                  <c:v>389.71762184742403</c:v>
                </c:pt>
                <c:pt idx="168218">
                  <c:v>389.71993860269703</c:v>
                </c:pt>
                <c:pt idx="168219">
                  <c:v>389.72225535797099</c:v>
                </c:pt>
                <c:pt idx="168220">
                  <c:v>389.72457211324399</c:v>
                </c:pt>
                <c:pt idx="168221">
                  <c:v>389.72688886851802</c:v>
                </c:pt>
                <c:pt idx="168222">
                  <c:v>389.72920562379102</c:v>
                </c:pt>
                <c:pt idx="168223">
                  <c:v>389.73152237906498</c:v>
                </c:pt>
                <c:pt idx="168224">
                  <c:v>389.73383913433798</c:v>
                </c:pt>
                <c:pt idx="168225">
                  <c:v>389.73615588961201</c:v>
                </c:pt>
                <c:pt idx="168226">
                  <c:v>389.73847264488501</c:v>
                </c:pt>
                <c:pt idx="168227">
                  <c:v>389.74078940015897</c:v>
                </c:pt>
                <c:pt idx="168228">
                  <c:v>389.74310615543197</c:v>
                </c:pt>
                <c:pt idx="168229">
                  <c:v>389.745422910706</c:v>
                </c:pt>
                <c:pt idx="168230">
                  <c:v>389.747739665979</c:v>
                </c:pt>
                <c:pt idx="168231">
                  <c:v>389.75005642125302</c:v>
                </c:pt>
                <c:pt idx="168232">
                  <c:v>389.75237317652602</c:v>
                </c:pt>
                <c:pt idx="168233">
                  <c:v>389.75468993179999</c:v>
                </c:pt>
                <c:pt idx="168234">
                  <c:v>389.75700668707299</c:v>
                </c:pt>
                <c:pt idx="168235">
                  <c:v>389.75932344234701</c:v>
                </c:pt>
                <c:pt idx="168236">
                  <c:v>389.76164019762001</c:v>
                </c:pt>
                <c:pt idx="168237">
                  <c:v>389.76395695289398</c:v>
                </c:pt>
                <c:pt idx="168238">
                  <c:v>389.76627370816698</c:v>
                </c:pt>
                <c:pt idx="168239">
                  <c:v>389.768590463441</c:v>
                </c:pt>
                <c:pt idx="168240">
                  <c:v>389.770907218714</c:v>
                </c:pt>
                <c:pt idx="168241">
                  <c:v>389.77322397398802</c:v>
                </c:pt>
                <c:pt idx="168242">
                  <c:v>389.77554072926102</c:v>
                </c:pt>
                <c:pt idx="168243">
                  <c:v>389.77785748453499</c:v>
                </c:pt>
                <c:pt idx="168244">
                  <c:v>389.78017423980799</c:v>
                </c:pt>
                <c:pt idx="168245">
                  <c:v>389.78249099508201</c:v>
                </c:pt>
                <c:pt idx="168246">
                  <c:v>389.78480775035501</c:v>
                </c:pt>
                <c:pt idx="168247">
                  <c:v>389.78712450562898</c:v>
                </c:pt>
                <c:pt idx="168248">
                  <c:v>389.78944126090198</c:v>
                </c:pt>
                <c:pt idx="168249">
                  <c:v>389.791758016176</c:v>
                </c:pt>
                <c:pt idx="168250">
                  <c:v>389.794074771449</c:v>
                </c:pt>
                <c:pt idx="168251">
                  <c:v>389.79639152672303</c:v>
                </c:pt>
                <c:pt idx="168252">
                  <c:v>389.79870828199603</c:v>
                </c:pt>
                <c:pt idx="168253">
                  <c:v>389.80102503726999</c:v>
                </c:pt>
                <c:pt idx="168254">
                  <c:v>389.80334179254299</c:v>
                </c:pt>
                <c:pt idx="168255">
                  <c:v>389.80565854781702</c:v>
                </c:pt>
                <c:pt idx="168256">
                  <c:v>389.80797530309098</c:v>
                </c:pt>
                <c:pt idx="168257">
                  <c:v>389.81029205836398</c:v>
                </c:pt>
                <c:pt idx="168258">
                  <c:v>389.81260881363801</c:v>
                </c:pt>
                <c:pt idx="168259">
                  <c:v>389.81492556891101</c:v>
                </c:pt>
                <c:pt idx="168260">
                  <c:v>389.81724232418497</c:v>
                </c:pt>
                <c:pt idx="168261">
                  <c:v>389.81955907945797</c:v>
                </c:pt>
                <c:pt idx="168262">
                  <c:v>389.821875834732</c:v>
                </c:pt>
                <c:pt idx="168263">
                  <c:v>389.824192590005</c:v>
                </c:pt>
                <c:pt idx="168264">
                  <c:v>389.82650934527902</c:v>
                </c:pt>
                <c:pt idx="168265">
                  <c:v>389.82882610055202</c:v>
                </c:pt>
                <c:pt idx="168266">
                  <c:v>389.83114285582599</c:v>
                </c:pt>
                <c:pt idx="168267">
                  <c:v>389.83345961109899</c:v>
                </c:pt>
                <c:pt idx="168268">
                  <c:v>389.83577636637301</c:v>
                </c:pt>
                <c:pt idx="168269">
                  <c:v>389.83809312164601</c:v>
                </c:pt>
                <c:pt idx="168270">
                  <c:v>389.84040987691998</c:v>
                </c:pt>
                <c:pt idx="168271">
                  <c:v>389.84272663219298</c:v>
                </c:pt>
                <c:pt idx="168272">
                  <c:v>389.845043387467</c:v>
                </c:pt>
                <c:pt idx="168273">
                  <c:v>389.84736014274</c:v>
                </c:pt>
                <c:pt idx="168274">
                  <c:v>389.84967689801402</c:v>
                </c:pt>
                <c:pt idx="168275">
                  <c:v>389.85199365328702</c:v>
                </c:pt>
                <c:pt idx="168276">
                  <c:v>389.85431040856099</c:v>
                </c:pt>
                <c:pt idx="168277">
                  <c:v>389.85662716383399</c:v>
                </c:pt>
                <c:pt idx="168278">
                  <c:v>389.85894391910801</c:v>
                </c:pt>
                <c:pt idx="168279">
                  <c:v>389.86126067438101</c:v>
                </c:pt>
                <c:pt idx="168280">
                  <c:v>389.86357742965498</c:v>
                </c:pt>
                <c:pt idx="168281">
                  <c:v>389.86589418492798</c:v>
                </c:pt>
                <c:pt idx="168282">
                  <c:v>389.868210940202</c:v>
                </c:pt>
                <c:pt idx="168283">
                  <c:v>389.870527695475</c:v>
                </c:pt>
                <c:pt idx="168284">
                  <c:v>389.87284445074903</c:v>
                </c:pt>
                <c:pt idx="168285">
                  <c:v>389.87516120602203</c:v>
                </c:pt>
                <c:pt idx="168286">
                  <c:v>389.87747796129599</c:v>
                </c:pt>
                <c:pt idx="168287">
                  <c:v>389.87979471656899</c:v>
                </c:pt>
                <c:pt idx="168288">
                  <c:v>389.88211147184302</c:v>
                </c:pt>
                <c:pt idx="168289">
                  <c:v>389.88442822711602</c:v>
                </c:pt>
                <c:pt idx="168290">
                  <c:v>389.88674498238998</c:v>
                </c:pt>
                <c:pt idx="168291">
                  <c:v>389.88906173766298</c:v>
                </c:pt>
                <c:pt idx="168292">
                  <c:v>389.89137849293701</c:v>
                </c:pt>
                <c:pt idx="168293">
                  <c:v>389.89369524821001</c:v>
                </c:pt>
                <c:pt idx="168294">
                  <c:v>389.89601200348397</c:v>
                </c:pt>
                <c:pt idx="168295">
                  <c:v>389.89832875875697</c:v>
                </c:pt>
                <c:pt idx="168296">
                  <c:v>389.900645514031</c:v>
                </c:pt>
                <c:pt idx="168297">
                  <c:v>389.902962269304</c:v>
                </c:pt>
                <c:pt idx="168298">
                  <c:v>389.90527902457802</c:v>
                </c:pt>
                <c:pt idx="168299">
                  <c:v>389.90759577985199</c:v>
                </c:pt>
                <c:pt idx="168300">
                  <c:v>389.90991253512499</c:v>
                </c:pt>
                <c:pt idx="168301">
                  <c:v>389.91222929039901</c:v>
                </c:pt>
                <c:pt idx="168302">
                  <c:v>389.91454604567201</c:v>
                </c:pt>
                <c:pt idx="168303">
                  <c:v>389.91686280094598</c:v>
                </c:pt>
                <c:pt idx="168304">
                  <c:v>389.91917955621898</c:v>
                </c:pt>
                <c:pt idx="168305">
                  <c:v>389.921496311493</c:v>
                </c:pt>
                <c:pt idx="168306">
                  <c:v>389.923813066766</c:v>
                </c:pt>
                <c:pt idx="168307">
                  <c:v>389.92612982204002</c:v>
                </c:pt>
                <c:pt idx="168308">
                  <c:v>389.92844657731303</c:v>
                </c:pt>
                <c:pt idx="168309">
                  <c:v>389.93076333258699</c:v>
                </c:pt>
                <c:pt idx="168310">
                  <c:v>389.93308008785999</c:v>
                </c:pt>
                <c:pt idx="168311">
                  <c:v>389.93539684313401</c:v>
                </c:pt>
                <c:pt idx="168312">
                  <c:v>389.93771359840702</c:v>
                </c:pt>
                <c:pt idx="168313">
                  <c:v>389.94003035368098</c:v>
                </c:pt>
                <c:pt idx="168314">
                  <c:v>389.94234710895398</c:v>
                </c:pt>
                <c:pt idx="168315">
                  <c:v>389.944663864228</c:v>
                </c:pt>
                <c:pt idx="168316">
                  <c:v>389.94698061950101</c:v>
                </c:pt>
                <c:pt idx="168317">
                  <c:v>389.94929737477503</c:v>
                </c:pt>
                <c:pt idx="168318">
                  <c:v>389.95161413004797</c:v>
                </c:pt>
                <c:pt idx="168319">
                  <c:v>389.95393088532199</c:v>
                </c:pt>
                <c:pt idx="168320">
                  <c:v>389.956247640595</c:v>
                </c:pt>
                <c:pt idx="168321">
                  <c:v>389.95856439586902</c:v>
                </c:pt>
                <c:pt idx="168322">
                  <c:v>389.96088115114202</c:v>
                </c:pt>
                <c:pt idx="168323">
                  <c:v>389.96319790641599</c:v>
                </c:pt>
                <c:pt idx="168324">
                  <c:v>389.96551466168899</c:v>
                </c:pt>
                <c:pt idx="168325">
                  <c:v>389.96783141696301</c:v>
                </c:pt>
                <c:pt idx="168326">
                  <c:v>389.97014817223601</c:v>
                </c:pt>
                <c:pt idx="168327">
                  <c:v>389.97246492750998</c:v>
                </c:pt>
                <c:pt idx="168328">
                  <c:v>389.97478168278298</c:v>
                </c:pt>
                <c:pt idx="168329">
                  <c:v>389.977098438057</c:v>
                </c:pt>
                <c:pt idx="168330">
                  <c:v>389.97941519333</c:v>
                </c:pt>
                <c:pt idx="168331">
                  <c:v>389.98173194860402</c:v>
                </c:pt>
                <c:pt idx="168332">
                  <c:v>389.98404870387702</c:v>
                </c:pt>
                <c:pt idx="168333">
                  <c:v>389.98636545915099</c:v>
                </c:pt>
                <c:pt idx="168334">
                  <c:v>389.98868221442399</c:v>
                </c:pt>
                <c:pt idx="168335">
                  <c:v>389.99099896969801</c:v>
                </c:pt>
                <c:pt idx="168336">
                  <c:v>389.99331572497101</c:v>
                </c:pt>
                <c:pt idx="168337">
                  <c:v>389.99563248024498</c:v>
                </c:pt>
                <c:pt idx="168338">
                  <c:v>389.99794923551798</c:v>
                </c:pt>
                <c:pt idx="168339">
                  <c:v>390.000265990792</c:v>
                </c:pt>
                <c:pt idx="168340">
                  <c:v>390.002582746065</c:v>
                </c:pt>
                <c:pt idx="168341">
                  <c:v>390.00489950133903</c:v>
                </c:pt>
                <c:pt idx="168342">
                  <c:v>390.00721625661299</c:v>
                </c:pt>
                <c:pt idx="168343">
                  <c:v>390.00953301188599</c:v>
                </c:pt>
                <c:pt idx="168344">
                  <c:v>390.01184976716002</c:v>
                </c:pt>
                <c:pt idx="168345">
                  <c:v>390.01416652243302</c:v>
                </c:pt>
                <c:pt idx="168346">
                  <c:v>390.01648327770698</c:v>
                </c:pt>
                <c:pt idx="168347">
                  <c:v>390.01880003297998</c:v>
                </c:pt>
                <c:pt idx="168348">
                  <c:v>390.02111678825401</c:v>
                </c:pt>
                <c:pt idx="168349">
                  <c:v>390.02343354352701</c:v>
                </c:pt>
                <c:pt idx="168350">
                  <c:v>390.02575029880097</c:v>
                </c:pt>
                <c:pt idx="168351">
                  <c:v>390.02806705407397</c:v>
                </c:pt>
                <c:pt idx="168352">
                  <c:v>390.030383809348</c:v>
                </c:pt>
                <c:pt idx="168353">
                  <c:v>390.032700564621</c:v>
                </c:pt>
                <c:pt idx="168354">
                  <c:v>390.03501731989502</c:v>
                </c:pt>
                <c:pt idx="168355">
                  <c:v>390.03733407516802</c:v>
                </c:pt>
                <c:pt idx="168356">
                  <c:v>390.03965083044199</c:v>
                </c:pt>
                <c:pt idx="168357">
                  <c:v>390.04196758571499</c:v>
                </c:pt>
                <c:pt idx="168358">
                  <c:v>390.04428434098901</c:v>
                </c:pt>
                <c:pt idx="168359">
                  <c:v>390.04660109626201</c:v>
                </c:pt>
                <c:pt idx="168360">
                  <c:v>390.04891785153598</c:v>
                </c:pt>
                <c:pt idx="168361">
                  <c:v>390.05123460680898</c:v>
                </c:pt>
                <c:pt idx="168362">
                  <c:v>390.053551362083</c:v>
                </c:pt>
                <c:pt idx="168363">
                  <c:v>390.055868117356</c:v>
                </c:pt>
                <c:pt idx="168364">
                  <c:v>390.05818487263002</c:v>
                </c:pt>
                <c:pt idx="168365">
                  <c:v>390.06050162790302</c:v>
                </c:pt>
                <c:pt idx="168366">
                  <c:v>390.06281838317699</c:v>
                </c:pt>
                <c:pt idx="168367">
                  <c:v>390.06513513844999</c:v>
                </c:pt>
                <c:pt idx="168368">
                  <c:v>390.06745189372401</c:v>
                </c:pt>
                <c:pt idx="168369">
                  <c:v>390.06976864899701</c:v>
                </c:pt>
                <c:pt idx="168370">
                  <c:v>390.07208540427098</c:v>
                </c:pt>
                <c:pt idx="168371">
                  <c:v>390.07440215954398</c:v>
                </c:pt>
                <c:pt idx="168372">
                  <c:v>390.076718914818</c:v>
                </c:pt>
                <c:pt idx="168373">
                  <c:v>390.079035670091</c:v>
                </c:pt>
                <c:pt idx="168374">
                  <c:v>390.08135242536503</c:v>
                </c:pt>
                <c:pt idx="168375">
                  <c:v>390.08366918063803</c:v>
                </c:pt>
                <c:pt idx="168376">
                  <c:v>390.08598593591199</c:v>
                </c:pt>
                <c:pt idx="168377">
                  <c:v>390.08830269118499</c:v>
                </c:pt>
                <c:pt idx="168378">
                  <c:v>390.09061944645902</c:v>
                </c:pt>
                <c:pt idx="168379">
                  <c:v>390.09293620173202</c:v>
                </c:pt>
                <c:pt idx="168380">
                  <c:v>390.09525295700598</c:v>
                </c:pt>
                <c:pt idx="168381">
                  <c:v>390.09756971227898</c:v>
                </c:pt>
                <c:pt idx="168382">
                  <c:v>390.09988646755301</c:v>
                </c:pt>
                <c:pt idx="168383">
                  <c:v>390.10220322282601</c:v>
                </c:pt>
                <c:pt idx="168384">
                  <c:v>390.10451997809997</c:v>
                </c:pt>
                <c:pt idx="168385">
                  <c:v>390.106836733374</c:v>
                </c:pt>
                <c:pt idx="168386">
                  <c:v>390.109153488647</c:v>
                </c:pt>
                <c:pt idx="168387">
                  <c:v>390.11147024392102</c:v>
                </c:pt>
                <c:pt idx="168388">
                  <c:v>390.11378699919402</c:v>
                </c:pt>
                <c:pt idx="168389">
                  <c:v>390.11610375446799</c:v>
                </c:pt>
                <c:pt idx="168390">
                  <c:v>390.11842050974099</c:v>
                </c:pt>
                <c:pt idx="168391">
                  <c:v>390.12073726501501</c:v>
                </c:pt>
                <c:pt idx="168392">
                  <c:v>390.12305402028801</c:v>
                </c:pt>
                <c:pt idx="168393">
                  <c:v>390.12537077556198</c:v>
                </c:pt>
                <c:pt idx="168394">
                  <c:v>390.12768753083498</c:v>
                </c:pt>
                <c:pt idx="168395">
                  <c:v>390.130004286109</c:v>
                </c:pt>
                <c:pt idx="168396">
                  <c:v>390.132321041382</c:v>
                </c:pt>
                <c:pt idx="168397">
                  <c:v>390.13463779665602</c:v>
                </c:pt>
                <c:pt idx="168398">
                  <c:v>390.13695455192902</c:v>
                </c:pt>
                <c:pt idx="168399">
                  <c:v>390.13927130720299</c:v>
                </c:pt>
                <c:pt idx="168400">
                  <c:v>390.14158806247599</c:v>
                </c:pt>
                <c:pt idx="168401">
                  <c:v>390.14390481775001</c:v>
                </c:pt>
                <c:pt idx="168402">
                  <c:v>390.14622157302301</c:v>
                </c:pt>
                <c:pt idx="168403">
                  <c:v>390.14853832829698</c:v>
                </c:pt>
                <c:pt idx="168404">
                  <c:v>390.15085508356998</c:v>
                </c:pt>
                <c:pt idx="168405">
                  <c:v>390.153171838844</c:v>
                </c:pt>
                <c:pt idx="168406">
                  <c:v>390.155488594117</c:v>
                </c:pt>
                <c:pt idx="168407">
                  <c:v>390.15780534939103</c:v>
                </c:pt>
                <c:pt idx="168408">
                  <c:v>390.16012210466403</c:v>
                </c:pt>
                <c:pt idx="168409">
                  <c:v>390.16243885993799</c:v>
                </c:pt>
                <c:pt idx="168410">
                  <c:v>390.16475561521099</c:v>
                </c:pt>
                <c:pt idx="168411">
                  <c:v>390.16707237048502</c:v>
                </c:pt>
                <c:pt idx="168412">
                  <c:v>390.16938912575802</c:v>
                </c:pt>
                <c:pt idx="168413">
                  <c:v>390.17170588103198</c:v>
                </c:pt>
                <c:pt idx="168414">
                  <c:v>390.17402263630498</c:v>
                </c:pt>
                <c:pt idx="168415">
                  <c:v>390.17633939157901</c:v>
                </c:pt>
                <c:pt idx="168416">
                  <c:v>390.17865614685201</c:v>
                </c:pt>
                <c:pt idx="168417">
                  <c:v>390.18097290212597</c:v>
                </c:pt>
                <c:pt idx="168418">
                  <c:v>390.18328965739897</c:v>
                </c:pt>
                <c:pt idx="168419">
                  <c:v>390.185606412673</c:v>
                </c:pt>
                <c:pt idx="168420">
                  <c:v>390.187923167946</c:v>
                </c:pt>
                <c:pt idx="168421">
                  <c:v>390.19023992322002</c:v>
                </c:pt>
                <c:pt idx="168422">
                  <c:v>390.19255667849302</c:v>
                </c:pt>
                <c:pt idx="168423">
                  <c:v>390.19487343376699</c:v>
                </c:pt>
                <c:pt idx="168424">
                  <c:v>390.19719018903999</c:v>
                </c:pt>
                <c:pt idx="168425">
                  <c:v>390.19950694431401</c:v>
                </c:pt>
                <c:pt idx="168426">
                  <c:v>390.20182369958701</c:v>
                </c:pt>
                <c:pt idx="168427">
                  <c:v>390.20414045486098</c:v>
                </c:pt>
                <c:pt idx="168428">
                  <c:v>390.206457210135</c:v>
                </c:pt>
                <c:pt idx="168429">
                  <c:v>390.208773965408</c:v>
                </c:pt>
                <c:pt idx="168430">
                  <c:v>390.21109072068202</c:v>
                </c:pt>
                <c:pt idx="168431">
                  <c:v>390.21340747595502</c:v>
                </c:pt>
                <c:pt idx="168432">
                  <c:v>390.21572423122899</c:v>
                </c:pt>
                <c:pt idx="168433">
                  <c:v>390.21804098650199</c:v>
                </c:pt>
                <c:pt idx="168434">
                  <c:v>390.22035774177601</c:v>
                </c:pt>
                <c:pt idx="168435">
                  <c:v>390.22267449704901</c:v>
                </c:pt>
                <c:pt idx="168436">
                  <c:v>390.22499125232298</c:v>
                </c:pt>
                <c:pt idx="168437">
                  <c:v>390.22730800759598</c:v>
                </c:pt>
                <c:pt idx="168438">
                  <c:v>390.22962476287</c:v>
                </c:pt>
                <c:pt idx="168439">
                  <c:v>390.231941518143</c:v>
                </c:pt>
                <c:pt idx="168440">
                  <c:v>390.23425827341703</c:v>
                </c:pt>
                <c:pt idx="168441">
                  <c:v>390.23657502869003</c:v>
                </c:pt>
                <c:pt idx="168442">
                  <c:v>390.23889178396399</c:v>
                </c:pt>
                <c:pt idx="168443">
                  <c:v>390.24120853923699</c:v>
                </c:pt>
                <c:pt idx="168444">
                  <c:v>390.24352529451102</c:v>
                </c:pt>
                <c:pt idx="168445">
                  <c:v>390.24584204978402</c:v>
                </c:pt>
                <c:pt idx="168446">
                  <c:v>390.24815880505798</c:v>
                </c:pt>
                <c:pt idx="168447">
                  <c:v>390.25047556033098</c:v>
                </c:pt>
                <c:pt idx="168448">
                  <c:v>390.25279231560501</c:v>
                </c:pt>
                <c:pt idx="168449">
                  <c:v>390.25510907087801</c:v>
                </c:pt>
                <c:pt idx="168450">
                  <c:v>390.25742582615197</c:v>
                </c:pt>
                <c:pt idx="168451">
                  <c:v>390.25974258142497</c:v>
                </c:pt>
                <c:pt idx="168452">
                  <c:v>390.262059336699</c:v>
                </c:pt>
                <c:pt idx="168453">
                  <c:v>390.264376091972</c:v>
                </c:pt>
                <c:pt idx="168454">
                  <c:v>390.26669284724602</c:v>
                </c:pt>
                <c:pt idx="168455">
                  <c:v>390.26900960251902</c:v>
                </c:pt>
                <c:pt idx="168456">
                  <c:v>390.27132635779299</c:v>
                </c:pt>
                <c:pt idx="168457">
                  <c:v>390.27364311306599</c:v>
                </c:pt>
                <c:pt idx="168458">
                  <c:v>390.27595986834001</c:v>
                </c:pt>
                <c:pt idx="168459">
                  <c:v>390.27827662361301</c:v>
                </c:pt>
                <c:pt idx="168460">
                  <c:v>390.28059337888698</c:v>
                </c:pt>
                <c:pt idx="168461">
                  <c:v>390.28291013415998</c:v>
                </c:pt>
                <c:pt idx="168462">
                  <c:v>390.285226889434</c:v>
                </c:pt>
                <c:pt idx="168463">
                  <c:v>390.287543644707</c:v>
                </c:pt>
                <c:pt idx="168464">
                  <c:v>390.28986039998102</c:v>
                </c:pt>
                <c:pt idx="168465">
                  <c:v>390.29217715525402</c:v>
                </c:pt>
                <c:pt idx="168466">
                  <c:v>390.29449391052799</c:v>
                </c:pt>
                <c:pt idx="168467">
                  <c:v>390.29681066580099</c:v>
                </c:pt>
                <c:pt idx="168468">
                  <c:v>390.29912742107501</c:v>
                </c:pt>
                <c:pt idx="168469">
                  <c:v>390.30144417634801</c:v>
                </c:pt>
                <c:pt idx="168470">
                  <c:v>390.30376093162198</c:v>
                </c:pt>
                <c:pt idx="168471">
                  <c:v>390.306077686896</c:v>
                </c:pt>
                <c:pt idx="168472">
                  <c:v>390.308394442169</c:v>
                </c:pt>
                <c:pt idx="168473">
                  <c:v>390.31071119744303</c:v>
                </c:pt>
                <c:pt idx="168474">
                  <c:v>390.31302795271603</c:v>
                </c:pt>
                <c:pt idx="168475">
                  <c:v>390.31534470798999</c:v>
                </c:pt>
                <c:pt idx="168476">
                  <c:v>390.31766146326299</c:v>
                </c:pt>
                <c:pt idx="168477">
                  <c:v>390.31997821853702</c:v>
                </c:pt>
                <c:pt idx="168478">
                  <c:v>390.32229497381002</c:v>
                </c:pt>
                <c:pt idx="168479">
                  <c:v>390.32461172908398</c:v>
                </c:pt>
                <c:pt idx="168480">
                  <c:v>390.32692848435698</c:v>
                </c:pt>
                <c:pt idx="168481">
                  <c:v>390.32924523963101</c:v>
                </c:pt>
                <c:pt idx="168482">
                  <c:v>390.33156199490401</c:v>
                </c:pt>
                <c:pt idx="168483">
                  <c:v>390.33387875017797</c:v>
                </c:pt>
                <c:pt idx="168484">
                  <c:v>390.33619550545097</c:v>
                </c:pt>
                <c:pt idx="168485">
                  <c:v>390.338512260725</c:v>
                </c:pt>
                <c:pt idx="168486">
                  <c:v>390.340829015998</c:v>
                </c:pt>
                <c:pt idx="168487">
                  <c:v>390.34314577127202</c:v>
                </c:pt>
                <c:pt idx="168488">
                  <c:v>390.34546252654502</c:v>
                </c:pt>
                <c:pt idx="168489">
                  <c:v>390.34777928181899</c:v>
                </c:pt>
                <c:pt idx="168490">
                  <c:v>390.35009603709199</c:v>
                </c:pt>
                <c:pt idx="168491">
                  <c:v>390.35241279236601</c:v>
                </c:pt>
                <c:pt idx="168492">
                  <c:v>390.35472954763901</c:v>
                </c:pt>
                <c:pt idx="168493">
                  <c:v>390.35704630291298</c:v>
                </c:pt>
                <c:pt idx="168494">
                  <c:v>390.35936305818598</c:v>
                </c:pt>
                <c:pt idx="168495">
                  <c:v>390.36167981346</c:v>
                </c:pt>
                <c:pt idx="168496">
                  <c:v>390.363996568733</c:v>
                </c:pt>
                <c:pt idx="168497">
                  <c:v>390.36631332400702</c:v>
                </c:pt>
                <c:pt idx="168498">
                  <c:v>390.36863007928002</c:v>
                </c:pt>
                <c:pt idx="168499">
                  <c:v>390.37094683455399</c:v>
                </c:pt>
                <c:pt idx="168500">
                  <c:v>390.37326358982699</c:v>
                </c:pt>
                <c:pt idx="168501">
                  <c:v>390.37558034510101</c:v>
                </c:pt>
                <c:pt idx="168502">
                  <c:v>390.37789710037401</c:v>
                </c:pt>
                <c:pt idx="168503">
                  <c:v>390.38021385564798</c:v>
                </c:pt>
                <c:pt idx="168504">
                  <c:v>390.38253061092098</c:v>
                </c:pt>
                <c:pt idx="168505">
                  <c:v>390.384847366195</c:v>
                </c:pt>
                <c:pt idx="168506">
                  <c:v>390.387164121468</c:v>
                </c:pt>
                <c:pt idx="168507">
                  <c:v>390.38948087674203</c:v>
                </c:pt>
                <c:pt idx="168508">
                  <c:v>390.39179763201503</c:v>
                </c:pt>
                <c:pt idx="168509">
                  <c:v>390.39411438728899</c:v>
                </c:pt>
                <c:pt idx="168510">
                  <c:v>390.39643114256199</c:v>
                </c:pt>
                <c:pt idx="168511">
                  <c:v>390.39874789783602</c:v>
                </c:pt>
                <c:pt idx="168512">
                  <c:v>390.40106465310998</c:v>
                </c:pt>
                <c:pt idx="168513">
                  <c:v>390.40338140838298</c:v>
                </c:pt>
                <c:pt idx="168514">
                  <c:v>390.40569816365701</c:v>
                </c:pt>
                <c:pt idx="168515">
                  <c:v>390.40801491893001</c:v>
                </c:pt>
                <c:pt idx="168516">
                  <c:v>390.41033167420397</c:v>
                </c:pt>
                <c:pt idx="168517">
                  <c:v>390.41264842947697</c:v>
                </c:pt>
                <c:pt idx="168518">
                  <c:v>390.414965184751</c:v>
                </c:pt>
                <c:pt idx="168519">
                  <c:v>390.417281940024</c:v>
                </c:pt>
                <c:pt idx="168520">
                  <c:v>390.41959869529802</c:v>
                </c:pt>
                <c:pt idx="168521">
                  <c:v>390.42191545057102</c:v>
                </c:pt>
                <c:pt idx="168522">
                  <c:v>390.42423220584499</c:v>
                </c:pt>
                <c:pt idx="168523">
                  <c:v>390.42654896111799</c:v>
                </c:pt>
                <c:pt idx="168524">
                  <c:v>390.42886571639201</c:v>
                </c:pt>
                <c:pt idx="168525">
                  <c:v>390.43118247166501</c:v>
                </c:pt>
                <c:pt idx="168526">
                  <c:v>390.43349922693898</c:v>
                </c:pt>
                <c:pt idx="168527">
                  <c:v>390.43581598221198</c:v>
                </c:pt>
                <c:pt idx="168528">
                  <c:v>390.438132737486</c:v>
                </c:pt>
                <c:pt idx="168529">
                  <c:v>390.440449492759</c:v>
                </c:pt>
                <c:pt idx="168530">
                  <c:v>390.44276624803302</c:v>
                </c:pt>
                <c:pt idx="168531">
                  <c:v>390.44508300330602</c:v>
                </c:pt>
                <c:pt idx="168532">
                  <c:v>390.44739975857999</c:v>
                </c:pt>
                <c:pt idx="168533">
                  <c:v>390.44971651385299</c:v>
                </c:pt>
                <c:pt idx="168534">
                  <c:v>390.45203326912701</c:v>
                </c:pt>
                <c:pt idx="168535">
                  <c:v>390.45435002440001</c:v>
                </c:pt>
                <c:pt idx="168536">
                  <c:v>390.45666677967398</c:v>
                </c:pt>
                <c:pt idx="168537">
                  <c:v>390.45898353494698</c:v>
                </c:pt>
                <c:pt idx="168538">
                  <c:v>390.461300290221</c:v>
                </c:pt>
                <c:pt idx="168539">
                  <c:v>390.463617045494</c:v>
                </c:pt>
                <c:pt idx="168540">
                  <c:v>390.46593380076803</c:v>
                </c:pt>
                <c:pt idx="168541">
                  <c:v>390.46825055604103</c:v>
                </c:pt>
                <c:pt idx="168542">
                  <c:v>390.47056731131499</c:v>
                </c:pt>
                <c:pt idx="168543">
                  <c:v>390.47288406658799</c:v>
                </c:pt>
                <c:pt idx="168544">
                  <c:v>390.47520082186202</c:v>
                </c:pt>
                <c:pt idx="168545">
                  <c:v>390.47751757713502</c:v>
                </c:pt>
                <c:pt idx="168546">
                  <c:v>390.47983433240898</c:v>
                </c:pt>
                <c:pt idx="168547">
                  <c:v>390.48215108768198</c:v>
                </c:pt>
                <c:pt idx="168548">
                  <c:v>390.48446784295601</c:v>
                </c:pt>
                <c:pt idx="168549">
                  <c:v>390.48678459822901</c:v>
                </c:pt>
                <c:pt idx="168550">
                  <c:v>390.48910135350297</c:v>
                </c:pt>
                <c:pt idx="168551">
                  <c:v>390.49141810877597</c:v>
                </c:pt>
                <c:pt idx="168552">
                  <c:v>390.49373486405</c:v>
                </c:pt>
                <c:pt idx="168553">
                  <c:v>390.496051619323</c:v>
                </c:pt>
                <c:pt idx="168554">
                  <c:v>390.49836837459702</c:v>
                </c:pt>
                <c:pt idx="168555">
                  <c:v>390.50068512987099</c:v>
                </c:pt>
                <c:pt idx="168556">
                  <c:v>390.50300188514399</c:v>
                </c:pt>
                <c:pt idx="168557">
                  <c:v>390.50531864041801</c:v>
                </c:pt>
                <c:pt idx="168558">
                  <c:v>390.50763539569101</c:v>
                </c:pt>
                <c:pt idx="168559">
                  <c:v>390.50995215096498</c:v>
                </c:pt>
                <c:pt idx="168560">
                  <c:v>390.51226890623798</c:v>
                </c:pt>
                <c:pt idx="168561">
                  <c:v>390.514585661512</c:v>
                </c:pt>
                <c:pt idx="168562">
                  <c:v>390.516902416785</c:v>
                </c:pt>
                <c:pt idx="168563">
                  <c:v>390.51921917205902</c:v>
                </c:pt>
                <c:pt idx="168564">
                  <c:v>390.52153592733202</c:v>
                </c:pt>
                <c:pt idx="168565">
                  <c:v>390.52385268260599</c:v>
                </c:pt>
                <c:pt idx="168566">
                  <c:v>390.52616943787899</c:v>
                </c:pt>
                <c:pt idx="168567">
                  <c:v>390.52848619315301</c:v>
                </c:pt>
                <c:pt idx="168568">
                  <c:v>390.53080294842601</c:v>
                </c:pt>
                <c:pt idx="168569">
                  <c:v>390.53311970369998</c:v>
                </c:pt>
                <c:pt idx="168570">
                  <c:v>390.53543645897298</c:v>
                </c:pt>
                <c:pt idx="168571">
                  <c:v>390.537753214247</c:v>
                </c:pt>
                <c:pt idx="168572">
                  <c:v>390.54006996952</c:v>
                </c:pt>
                <c:pt idx="168573">
                  <c:v>390.54238672479403</c:v>
                </c:pt>
                <c:pt idx="168574">
                  <c:v>390.54470348006703</c:v>
                </c:pt>
                <c:pt idx="168575">
                  <c:v>390.54702023534099</c:v>
                </c:pt>
                <c:pt idx="168576">
                  <c:v>390.54933699061399</c:v>
                </c:pt>
                <c:pt idx="168577">
                  <c:v>390.55165374588802</c:v>
                </c:pt>
                <c:pt idx="168578">
                  <c:v>390.55397050116102</c:v>
                </c:pt>
                <c:pt idx="168579">
                  <c:v>390.55628725643498</c:v>
                </c:pt>
                <c:pt idx="168580">
                  <c:v>390.55860401170798</c:v>
                </c:pt>
                <c:pt idx="168581">
                  <c:v>390.56092076698201</c:v>
                </c:pt>
                <c:pt idx="168582">
                  <c:v>390.56323752225501</c:v>
                </c:pt>
                <c:pt idx="168583">
                  <c:v>390.56555427752897</c:v>
                </c:pt>
                <c:pt idx="168584">
                  <c:v>390.56787103280197</c:v>
                </c:pt>
                <c:pt idx="168585">
                  <c:v>390.570187788076</c:v>
                </c:pt>
                <c:pt idx="168586">
                  <c:v>390.572504543349</c:v>
                </c:pt>
                <c:pt idx="168587">
                  <c:v>390.57482129862302</c:v>
                </c:pt>
                <c:pt idx="168588">
                  <c:v>390.57713805389602</c:v>
                </c:pt>
                <c:pt idx="168589">
                  <c:v>390.57945480916999</c:v>
                </c:pt>
                <c:pt idx="168590">
                  <c:v>390.58177156444299</c:v>
                </c:pt>
                <c:pt idx="168591">
                  <c:v>390.58408831971701</c:v>
                </c:pt>
                <c:pt idx="168592">
                  <c:v>390.58640507499001</c:v>
                </c:pt>
                <c:pt idx="168593">
                  <c:v>390.58872183026398</c:v>
                </c:pt>
                <c:pt idx="168594">
                  <c:v>390.59103858553698</c:v>
                </c:pt>
                <c:pt idx="168595">
                  <c:v>390.593355340811</c:v>
                </c:pt>
                <c:pt idx="168596">
                  <c:v>390.595672096084</c:v>
                </c:pt>
                <c:pt idx="168597">
                  <c:v>390.59798885135802</c:v>
                </c:pt>
                <c:pt idx="168598">
                  <c:v>390.60030560663199</c:v>
                </c:pt>
                <c:pt idx="168599">
                  <c:v>390.60262236190499</c:v>
                </c:pt>
                <c:pt idx="168600">
                  <c:v>390.60493911717901</c:v>
                </c:pt>
                <c:pt idx="168601">
                  <c:v>390.60725587245201</c:v>
                </c:pt>
                <c:pt idx="168602">
                  <c:v>390.60957262772598</c:v>
                </c:pt>
                <c:pt idx="168603">
                  <c:v>390.61188938299898</c:v>
                </c:pt>
                <c:pt idx="168604">
                  <c:v>390.614206138273</c:v>
                </c:pt>
                <c:pt idx="168605">
                  <c:v>390.616522893546</c:v>
                </c:pt>
                <c:pt idx="168606">
                  <c:v>390.61883964882003</c:v>
                </c:pt>
                <c:pt idx="168607">
                  <c:v>390.62115640409297</c:v>
                </c:pt>
                <c:pt idx="168608">
                  <c:v>390.62347315936699</c:v>
                </c:pt>
                <c:pt idx="168609">
                  <c:v>390.62578991464</c:v>
                </c:pt>
                <c:pt idx="168610">
                  <c:v>390.62810666991402</c:v>
                </c:pt>
                <c:pt idx="168611">
                  <c:v>390.63042342518702</c:v>
                </c:pt>
                <c:pt idx="168612">
                  <c:v>390.63274018046098</c:v>
                </c:pt>
                <c:pt idx="168613">
                  <c:v>390.63505693573399</c:v>
                </c:pt>
                <c:pt idx="168614">
                  <c:v>390.63737369100801</c:v>
                </c:pt>
                <c:pt idx="168615">
                  <c:v>390.63969044628101</c:v>
                </c:pt>
                <c:pt idx="168616">
                  <c:v>390.64200720155497</c:v>
                </c:pt>
                <c:pt idx="168617">
                  <c:v>390.64432395682798</c:v>
                </c:pt>
                <c:pt idx="168618">
                  <c:v>390.646640712102</c:v>
                </c:pt>
                <c:pt idx="168619">
                  <c:v>390.648957467375</c:v>
                </c:pt>
                <c:pt idx="168620">
                  <c:v>390.65127422264902</c:v>
                </c:pt>
                <c:pt idx="168621">
                  <c:v>390.65359097792202</c:v>
                </c:pt>
                <c:pt idx="168622">
                  <c:v>390.65590773319599</c:v>
                </c:pt>
                <c:pt idx="168623">
                  <c:v>390.65822448846899</c:v>
                </c:pt>
                <c:pt idx="168624">
                  <c:v>390.66054124374301</c:v>
                </c:pt>
                <c:pt idx="168625">
                  <c:v>390.66285799901601</c:v>
                </c:pt>
                <c:pt idx="168626">
                  <c:v>390.66517475428998</c:v>
                </c:pt>
                <c:pt idx="168627">
                  <c:v>390.66749150956298</c:v>
                </c:pt>
                <c:pt idx="168628">
                  <c:v>390.669808264837</c:v>
                </c:pt>
                <c:pt idx="168629">
                  <c:v>390.67212502011</c:v>
                </c:pt>
                <c:pt idx="168630">
                  <c:v>390.67444177538403</c:v>
                </c:pt>
                <c:pt idx="168631">
                  <c:v>390.67675853065703</c:v>
                </c:pt>
                <c:pt idx="168632">
                  <c:v>390.67907528593099</c:v>
                </c:pt>
                <c:pt idx="168633">
                  <c:v>390.68139204120399</c:v>
                </c:pt>
                <c:pt idx="168634">
                  <c:v>390.68370879647802</c:v>
                </c:pt>
                <c:pt idx="168635">
                  <c:v>390.68602555175102</c:v>
                </c:pt>
                <c:pt idx="168636">
                  <c:v>390.68834230702498</c:v>
                </c:pt>
                <c:pt idx="168637">
                  <c:v>390.69065906229798</c:v>
                </c:pt>
                <c:pt idx="168638">
                  <c:v>390.69297581757201</c:v>
                </c:pt>
                <c:pt idx="168639">
                  <c:v>390.69529257284501</c:v>
                </c:pt>
                <c:pt idx="168640">
                  <c:v>390.69760932811897</c:v>
                </c:pt>
                <c:pt idx="168641">
                  <c:v>390.699926083393</c:v>
                </c:pt>
                <c:pt idx="168642">
                  <c:v>390.702242838666</c:v>
                </c:pt>
                <c:pt idx="168643">
                  <c:v>390.70455959394002</c:v>
                </c:pt>
                <c:pt idx="168644">
                  <c:v>390.70687634921302</c:v>
                </c:pt>
                <c:pt idx="168645">
                  <c:v>390.70919310448699</c:v>
                </c:pt>
                <c:pt idx="168646">
                  <c:v>390.71150985975999</c:v>
                </c:pt>
                <c:pt idx="168647">
                  <c:v>390.71382661503401</c:v>
                </c:pt>
                <c:pt idx="168648">
                  <c:v>390.71614337030701</c:v>
                </c:pt>
                <c:pt idx="168649">
                  <c:v>390.71846012558098</c:v>
                </c:pt>
                <c:pt idx="168650">
                  <c:v>390.72077688085398</c:v>
                </c:pt>
                <c:pt idx="168651">
                  <c:v>390.723093636128</c:v>
                </c:pt>
                <c:pt idx="168652">
                  <c:v>390.725410391401</c:v>
                </c:pt>
                <c:pt idx="168653">
                  <c:v>390.72772714667502</c:v>
                </c:pt>
                <c:pt idx="168654">
                  <c:v>390.73004390194802</c:v>
                </c:pt>
                <c:pt idx="168655">
                  <c:v>390.73236065722199</c:v>
                </c:pt>
                <c:pt idx="168656">
                  <c:v>390.73467741249499</c:v>
                </c:pt>
                <c:pt idx="168657">
                  <c:v>390.73699416776901</c:v>
                </c:pt>
                <c:pt idx="168658">
                  <c:v>390.73931092304201</c:v>
                </c:pt>
                <c:pt idx="168659">
                  <c:v>390.74162767831598</c:v>
                </c:pt>
                <c:pt idx="168660">
                  <c:v>390.74394443358898</c:v>
                </c:pt>
                <c:pt idx="168661">
                  <c:v>390.746261188863</c:v>
                </c:pt>
                <c:pt idx="168662">
                  <c:v>390.748577944136</c:v>
                </c:pt>
                <c:pt idx="168663">
                  <c:v>390.75089469941003</c:v>
                </c:pt>
                <c:pt idx="168664">
                  <c:v>390.75321145468303</c:v>
                </c:pt>
                <c:pt idx="168665">
                  <c:v>390.75552820995699</c:v>
                </c:pt>
                <c:pt idx="168666">
                  <c:v>390.75784496522999</c:v>
                </c:pt>
                <c:pt idx="168667">
                  <c:v>390.76016172050402</c:v>
                </c:pt>
                <c:pt idx="168668">
                  <c:v>390.76247847577702</c:v>
                </c:pt>
                <c:pt idx="168669">
                  <c:v>390.76479523105098</c:v>
                </c:pt>
                <c:pt idx="168670">
                  <c:v>390.76711198632398</c:v>
                </c:pt>
                <c:pt idx="168671">
                  <c:v>390.76942874159801</c:v>
                </c:pt>
                <c:pt idx="168672">
                  <c:v>390.77174549687101</c:v>
                </c:pt>
                <c:pt idx="168673">
                  <c:v>390.77406225214497</c:v>
                </c:pt>
                <c:pt idx="168674">
                  <c:v>390.77637900741797</c:v>
                </c:pt>
                <c:pt idx="168675">
                  <c:v>390.778695762692</c:v>
                </c:pt>
                <c:pt idx="168676">
                  <c:v>390.781012517965</c:v>
                </c:pt>
                <c:pt idx="168677">
                  <c:v>390.78332927323902</c:v>
                </c:pt>
                <c:pt idx="168678">
                  <c:v>390.78564602851202</c:v>
                </c:pt>
                <c:pt idx="168679">
                  <c:v>390.78796278378599</c:v>
                </c:pt>
                <c:pt idx="168680">
                  <c:v>390.79027953905899</c:v>
                </c:pt>
                <c:pt idx="168681">
                  <c:v>390.79259629433301</c:v>
                </c:pt>
                <c:pt idx="168682">
                  <c:v>390.79491304960601</c:v>
                </c:pt>
                <c:pt idx="168683">
                  <c:v>390.79722980487998</c:v>
                </c:pt>
                <c:pt idx="168684">
                  <c:v>390.799546560154</c:v>
                </c:pt>
                <c:pt idx="168685">
                  <c:v>390.801863315427</c:v>
                </c:pt>
                <c:pt idx="168686">
                  <c:v>390.80418007070102</c:v>
                </c:pt>
                <c:pt idx="168687">
                  <c:v>390.80649682597402</c:v>
                </c:pt>
                <c:pt idx="168688">
                  <c:v>390.80881358124799</c:v>
                </c:pt>
                <c:pt idx="168689">
                  <c:v>390.81113033652099</c:v>
                </c:pt>
                <c:pt idx="168690">
                  <c:v>390.81344709179501</c:v>
                </c:pt>
                <c:pt idx="168691">
                  <c:v>390.81576384706801</c:v>
                </c:pt>
                <c:pt idx="168692">
                  <c:v>390.81808060234198</c:v>
                </c:pt>
                <c:pt idx="168693">
                  <c:v>390.82039735761498</c:v>
                </c:pt>
                <c:pt idx="168694">
                  <c:v>390.822714112889</c:v>
                </c:pt>
                <c:pt idx="168695">
                  <c:v>390.825030868162</c:v>
                </c:pt>
                <c:pt idx="168696">
                  <c:v>390.82734762343603</c:v>
                </c:pt>
                <c:pt idx="168697">
                  <c:v>390.82966437870903</c:v>
                </c:pt>
                <c:pt idx="168698">
                  <c:v>390.83198113398299</c:v>
                </c:pt>
                <c:pt idx="168699">
                  <c:v>390.83429788925599</c:v>
                </c:pt>
                <c:pt idx="168700">
                  <c:v>390.83661464453002</c:v>
                </c:pt>
                <c:pt idx="168701">
                  <c:v>390.83893139980302</c:v>
                </c:pt>
                <c:pt idx="168702">
                  <c:v>390.84124815507698</c:v>
                </c:pt>
                <c:pt idx="168703">
                  <c:v>390.84356491034998</c:v>
                </c:pt>
                <c:pt idx="168704">
                  <c:v>390.84588166562401</c:v>
                </c:pt>
                <c:pt idx="168705">
                  <c:v>390.84819842089701</c:v>
                </c:pt>
                <c:pt idx="168706">
                  <c:v>390.85051517617097</c:v>
                </c:pt>
                <c:pt idx="168707">
                  <c:v>390.85283193144397</c:v>
                </c:pt>
                <c:pt idx="168708">
                  <c:v>390.855148686718</c:v>
                </c:pt>
                <c:pt idx="168709">
                  <c:v>390.857465441991</c:v>
                </c:pt>
                <c:pt idx="168710">
                  <c:v>390.85978219726502</c:v>
                </c:pt>
                <c:pt idx="168711">
                  <c:v>390.86209895253802</c:v>
                </c:pt>
                <c:pt idx="168712">
                  <c:v>390.86441570781199</c:v>
                </c:pt>
                <c:pt idx="168713">
                  <c:v>390.86673246308499</c:v>
                </c:pt>
                <c:pt idx="168714">
                  <c:v>390.86904921835901</c:v>
                </c:pt>
                <c:pt idx="168715">
                  <c:v>390.87136597363201</c:v>
                </c:pt>
                <c:pt idx="168716">
                  <c:v>390.87368272890598</c:v>
                </c:pt>
                <c:pt idx="168717">
                  <c:v>390.87599948417898</c:v>
                </c:pt>
                <c:pt idx="168718">
                  <c:v>390.878316239453</c:v>
                </c:pt>
                <c:pt idx="168719">
                  <c:v>390.880632994726</c:v>
                </c:pt>
                <c:pt idx="168720">
                  <c:v>390.88294975000002</c:v>
                </c:pt>
                <c:pt idx="168721">
                  <c:v>390.88526650527302</c:v>
                </c:pt>
                <c:pt idx="168722">
                  <c:v>390.88758326054699</c:v>
                </c:pt>
                <c:pt idx="168723">
                  <c:v>390.88990001581999</c:v>
                </c:pt>
                <c:pt idx="168724">
                  <c:v>390.89221677109401</c:v>
                </c:pt>
                <c:pt idx="168725">
                  <c:v>390.89453352636701</c:v>
                </c:pt>
                <c:pt idx="168726">
                  <c:v>390.89685028164098</c:v>
                </c:pt>
                <c:pt idx="168727">
                  <c:v>390.899167036915</c:v>
                </c:pt>
                <c:pt idx="168728">
                  <c:v>390.901483792188</c:v>
                </c:pt>
                <c:pt idx="168729">
                  <c:v>390.90380054746203</c:v>
                </c:pt>
                <c:pt idx="168730">
                  <c:v>390.90611730273503</c:v>
                </c:pt>
                <c:pt idx="168731">
                  <c:v>390.90843405800899</c:v>
                </c:pt>
                <c:pt idx="168732">
                  <c:v>390.91075081328199</c:v>
                </c:pt>
                <c:pt idx="168733">
                  <c:v>390.91306756855602</c:v>
                </c:pt>
                <c:pt idx="168734">
                  <c:v>390.91538432382902</c:v>
                </c:pt>
                <c:pt idx="168735">
                  <c:v>390.91770107910298</c:v>
                </c:pt>
                <c:pt idx="168736">
                  <c:v>390.92001783437598</c:v>
                </c:pt>
                <c:pt idx="168737">
                  <c:v>390.92233458965001</c:v>
                </c:pt>
                <c:pt idx="168738">
                  <c:v>390.92465134492301</c:v>
                </c:pt>
                <c:pt idx="168739">
                  <c:v>390.92696810019697</c:v>
                </c:pt>
                <c:pt idx="168740">
                  <c:v>390.92928485546997</c:v>
                </c:pt>
                <c:pt idx="168741">
                  <c:v>390.931601610744</c:v>
                </c:pt>
                <c:pt idx="168742">
                  <c:v>390.933918366017</c:v>
                </c:pt>
                <c:pt idx="168743">
                  <c:v>390.93623512129102</c:v>
                </c:pt>
                <c:pt idx="168744">
                  <c:v>390.93855187656402</c:v>
                </c:pt>
                <c:pt idx="168745">
                  <c:v>390.94086863183799</c:v>
                </c:pt>
                <c:pt idx="168746">
                  <c:v>390.94318538711099</c:v>
                </c:pt>
                <c:pt idx="168747">
                  <c:v>390.94550214238501</c:v>
                </c:pt>
                <c:pt idx="168748">
                  <c:v>390.94781889765801</c:v>
                </c:pt>
                <c:pt idx="168749">
                  <c:v>390.95013565293198</c:v>
                </c:pt>
                <c:pt idx="168750">
                  <c:v>390.95245240820498</c:v>
                </c:pt>
                <c:pt idx="168751">
                  <c:v>390.954769163479</c:v>
                </c:pt>
                <c:pt idx="168752">
                  <c:v>390.957085918752</c:v>
                </c:pt>
                <c:pt idx="168753">
                  <c:v>390.95940267402602</c:v>
                </c:pt>
                <c:pt idx="168754">
                  <c:v>390.96171942929902</c:v>
                </c:pt>
                <c:pt idx="168755">
                  <c:v>390.96403618457299</c:v>
                </c:pt>
                <c:pt idx="168756">
                  <c:v>390.96635293984599</c:v>
                </c:pt>
                <c:pt idx="168757">
                  <c:v>390.96866969512001</c:v>
                </c:pt>
                <c:pt idx="168758">
                  <c:v>390.97098645039301</c:v>
                </c:pt>
                <c:pt idx="168759">
                  <c:v>390.97330320566698</c:v>
                </c:pt>
                <c:pt idx="168760">
                  <c:v>390.97561996093998</c:v>
                </c:pt>
                <c:pt idx="168761">
                  <c:v>390.977936716214</c:v>
                </c:pt>
                <c:pt idx="168762">
                  <c:v>390.980253471487</c:v>
                </c:pt>
                <c:pt idx="168763">
                  <c:v>390.98257022676103</c:v>
                </c:pt>
                <c:pt idx="168764">
                  <c:v>390.98488698203403</c:v>
                </c:pt>
                <c:pt idx="168765">
                  <c:v>390.98720373730799</c:v>
                </c:pt>
                <c:pt idx="168766">
                  <c:v>390.98952049258099</c:v>
                </c:pt>
                <c:pt idx="168767">
                  <c:v>390.99183724785502</c:v>
                </c:pt>
                <c:pt idx="168768">
                  <c:v>390.99415400312898</c:v>
                </c:pt>
                <c:pt idx="168769">
                  <c:v>390.99647075840198</c:v>
                </c:pt>
                <c:pt idx="168770">
                  <c:v>390.99878751367601</c:v>
                </c:pt>
                <c:pt idx="168771">
                  <c:v>391.00110426894901</c:v>
                </c:pt>
                <c:pt idx="168772">
                  <c:v>391.00342102422297</c:v>
                </c:pt>
                <c:pt idx="168773">
                  <c:v>391.00573777949597</c:v>
                </c:pt>
                <c:pt idx="168774">
                  <c:v>391.00805453477</c:v>
                </c:pt>
                <c:pt idx="168775">
                  <c:v>391.010371290043</c:v>
                </c:pt>
                <c:pt idx="168776">
                  <c:v>391.01268804531702</c:v>
                </c:pt>
                <c:pt idx="168777">
                  <c:v>391.01500480059002</c:v>
                </c:pt>
                <c:pt idx="168778">
                  <c:v>391.01732155586399</c:v>
                </c:pt>
                <c:pt idx="168779">
                  <c:v>391.01963831113699</c:v>
                </c:pt>
                <c:pt idx="168780">
                  <c:v>391.02195506641101</c:v>
                </c:pt>
                <c:pt idx="168781">
                  <c:v>391.02427182168401</c:v>
                </c:pt>
                <c:pt idx="168782">
                  <c:v>391.02658857695798</c:v>
                </c:pt>
                <c:pt idx="168783">
                  <c:v>391.02890533223098</c:v>
                </c:pt>
                <c:pt idx="168784">
                  <c:v>391.031222087505</c:v>
                </c:pt>
                <c:pt idx="168785">
                  <c:v>391.033538842778</c:v>
                </c:pt>
                <c:pt idx="168786">
                  <c:v>391.03585559805202</c:v>
                </c:pt>
                <c:pt idx="168787">
                  <c:v>391.03817235332502</c:v>
                </c:pt>
                <c:pt idx="168788">
                  <c:v>391.04048910859899</c:v>
                </c:pt>
                <c:pt idx="168789">
                  <c:v>391.04280586387199</c:v>
                </c:pt>
                <c:pt idx="168790">
                  <c:v>391.04512261914601</c:v>
                </c:pt>
                <c:pt idx="168791">
                  <c:v>391.04743937441901</c:v>
                </c:pt>
                <c:pt idx="168792">
                  <c:v>391.04975612969298</c:v>
                </c:pt>
                <c:pt idx="168793">
                  <c:v>391.05207288496598</c:v>
                </c:pt>
                <c:pt idx="168794">
                  <c:v>391.05438964024</c:v>
                </c:pt>
                <c:pt idx="168795">
                  <c:v>391.056706395513</c:v>
                </c:pt>
                <c:pt idx="168796">
                  <c:v>391.05902315078703</c:v>
                </c:pt>
                <c:pt idx="168797">
                  <c:v>391.06133990606003</c:v>
                </c:pt>
                <c:pt idx="168798">
                  <c:v>391.06365666133399</c:v>
                </c:pt>
                <c:pt idx="168799">
                  <c:v>391.06597341660699</c:v>
                </c:pt>
                <c:pt idx="168800">
                  <c:v>391.06829017188102</c:v>
                </c:pt>
                <c:pt idx="168801">
                  <c:v>391.07060692715402</c:v>
                </c:pt>
                <c:pt idx="168802">
                  <c:v>391.07292368242798</c:v>
                </c:pt>
                <c:pt idx="168803">
                  <c:v>391.07524043770098</c:v>
                </c:pt>
                <c:pt idx="168804">
                  <c:v>391.07755719297501</c:v>
                </c:pt>
                <c:pt idx="168805">
                  <c:v>391.07987394824801</c:v>
                </c:pt>
                <c:pt idx="168806">
                  <c:v>391.08219070352197</c:v>
                </c:pt>
                <c:pt idx="168807">
                  <c:v>391.08450745879497</c:v>
                </c:pt>
                <c:pt idx="168808">
                  <c:v>391.086824214069</c:v>
                </c:pt>
                <c:pt idx="168809">
                  <c:v>391.089140969342</c:v>
                </c:pt>
                <c:pt idx="168810">
                  <c:v>391.09145772461602</c:v>
                </c:pt>
                <c:pt idx="168811">
                  <c:v>391.09377447988999</c:v>
                </c:pt>
                <c:pt idx="168812">
                  <c:v>391.09609123516299</c:v>
                </c:pt>
                <c:pt idx="168813">
                  <c:v>391.09840799043701</c:v>
                </c:pt>
                <c:pt idx="168814">
                  <c:v>391.10072474571001</c:v>
                </c:pt>
                <c:pt idx="168815">
                  <c:v>391.10304150098398</c:v>
                </c:pt>
                <c:pt idx="168816">
                  <c:v>391.10535825625698</c:v>
                </c:pt>
                <c:pt idx="168817">
                  <c:v>391.107675011531</c:v>
                </c:pt>
                <c:pt idx="168818">
                  <c:v>391.109991766804</c:v>
                </c:pt>
                <c:pt idx="168819">
                  <c:v>391.11230852207802</c:v>
                </c:pt>
                <c:pt idx="168820">
                  <c:v>391.11462527735102</c:v>
                </c:pt>
                <c:pt idx="168821">
                  <c:v>391.11694203262499</c:v>
                </c:pt>
                <c:pt idx="168822">
                  <c:v>391.11925878789799</c:v>
                </c:pt>
                <c:pt idx="168823">
                  <c:v>391.12157554317201</c:v>
                </c:pt>
                <c:pt idx="168824">
                  <c:v>391.12389229844501</c:v>
                </c:pt>
                <c:pt idx="168825">
                  <c:v>391.12620905371898</c:v>
                </c:pt>
                <c:pt idx="168826">
                  <c:v>391.12852580899198</c:v>
                </c:pt>
                <c:pt idx="168827">
                  <c:v>391.130842564266</c:v>
                </c:pt>
                <c:pt idx="168828">
                  <c:v>391.133159319539</c:v>
                </c:pt>
                <c:pt idx="168829">
                  <c:v>391.13547607481303</c:v>
                </c:pt>
                <c:pt idx="168830">
                  <c:v>391.13779283008603</c:v>
                </c:pt>
                <c:pt idx="168831">
                  <c:v>391.14010958535999</c:v>
                </c:pt>
                <c:pt idx="168832">
                  <c:v>391.14242634063299</c:v>
                </c:pt>
                <c:pt idx="168833">
                  <c:v>391.14474309590702</c:v>
                </c:pt>
                <c:pt idx="168834">
                  <c:v>391.14705985118002</c:v>
                </c:pt>
                <c:pt idx="168835">
                  <c:v>391.14937660645398</c:v>
                </c:pt>
                <c:pt idx="168836">
                  <c:v>391.15169336172698</c:v>
                </c:pt>
                <c:pt idx="168837">
                  <c:v>391.15401011700101</c:v>
                </c:pt>
                <c:pt idx="168838">
                  <c:v>391.15632687227401</c:v>
                </c:pt>
                <c:pt idx="168839">
                  <c:v>391.15864362754797</c:v>
                </c:pt>
                <c:pt idx="168840">
                  <c:v>391.16096038282097</c:v>
                </c:pt>
                <c:pt idx="168841">
                  <c:v>391.163277138095</c:v>
                </c:pt>
                <c:pt idx="168842">
                  <c:v>391.165593893368</c:v>
                </c:pt>
                <c:pt idx="168843">
                  <c:v>391.16791064864202</c:v>
                </c:pt>
                <c:pt idx="168844">
                  <c:v>391.17022740391502</c:v>
                </c:pt>
                <c:pt idx="168845">
                  <c:v>391.17254415918899</c:v>
                </c:pt>
                <c:pt idx="168846">
                  <c:v>391.17486091446199</c:v>
                </c:pt>
                <c:pt idx="168847">
                  <c:v>391.17717766973601</c:v>
                </c:pt>
                <c:pt idx="168848">
                  <c:v>391.17949442500901</c:v>
                </c:pt>
                <c:pt idx="168849">
                  <c:v>391.18181118028298</c:v>
                </c:pt>
                <c:pt idx="168850">
                  <c:v>391.18412793555598</c:v>
                </c:pt>
                <c:pt idx="168851">
                  <c:v>391.18644469083</c:v>
                </c:pt>
                <c:pt idx="168852">
                  <c:v>391.188761446103</c:v>
                </c:pt>
                <c:pt idx="168853">
                  <c:v>391.19107820137702</c:v>
                </c:pt>
                <c:pt idx="168854">
                  <c:v>391.19339495665099</c:v>
                </c:pt>
                <c:pt idx="168855">
                  <c:v>391.19571171192399</c:v>
                </c:pt>
                <c:pt idx="168856">
                  <c:v>391.19802846719801</c:v>
                </c:pt>
                <c:pt idx="168857">
                  <c:v>391.20034522247101</c:v>
                </c:pt>
                <c:pt idx="168858">
                  <c:v>391.20266197774498</c:v>
                </c:pt>
                <c:pt idx="168859">
                  <c:v>391.20497873301798</c:v>
                </c:pt>
                <c:pt idx="168860">
                  <c:v>391.207295488292</c:v>
                </c:pt>
                <c:pt idx="168861">
                  <c:v>391.209612243565</c:v>
                </c:pt>
                <c:pt idx="168862">
                  <c:v>391.21192899883903</c:v>
                </c:pt>
                <c:pt idx="168863">
                  <c:v>391.21424575411203</c:v>
                </c:pt>
                <c:pt idx="168864">
                  <c:v>391.21656250938599</c:v>
                </c:pt>
                <c:pt idx="168865">
                  <c:v>391.21887926465899</c:v>
                </c:pt>
                <c:pt idx="168866">
                  <c:v>391.22119601993302</c:v>
                </c:pt>
                <c:pt idx="168867">
                  <c:v>391.22351277520602</c:v>
                </c:pt>
                <c:pt idx="168868">
                  <c:v>391.22582953047998</c:v>
                </c:pt>
                <c:pt idx="168869">
                  <c:v>391.22814628575298</c:v>
                </c:pt>
                <c:pt idx="168870">
                  <c:v>391.23046304102701</c:v>
                </c:pt>
                <c:pt idx="168871">
                  <c:v>391.23277979630001</c:v>
                </c:pt>
                <c:pt idx="168872">
                  <c:v>391.23509655157397</c:v>
                </c:pt>
                <c:pt idx="168873">
                  <c:v>391.23741330684697</c:v>
                </c:pt>
                <c:pt idx="168874">
                  <c:v>391.239730062121</c:v>
                </c:pt>
                <c:pt idx="168875">
                  <c:v>391.242046817394</c:v>
                </c:pt>
                <c:pt idx="168876">
                  <c:v>391.24436357266802</c:v>
                </c:pt>
                <c:pt idx="168877">
                  <c:v>391.24668032794102</c:v>
                </c:pt>
                <c:pt idx="168878">
                  <c:v>391.24899708321499</c:v>
                </c:pt>
                <c:pt idx="168879">
                  <c:v>391.25131383848799</c:v>
                </c:pt>
                <c:pt idx="168880">
                  <c:v>391.25363059376201</c:v>
                </c:pt>
                <c:pt idx="168881">
                  <c:v>391.25594734903501</c:v>
                </c:pt>
                <c:pt idx="168882">
                  <c:v>391.25826410430898</c:v>
                </c:pt>
                <c:pt idx="168883">
                  <c:v>391.26058085958198</c:v>
                </c:pt>
                <c:pt idx="168884">
                  <c:v>391.262897614856</c:v>
                </c:pt>
                <c:pt idx="168885">
                  <c:v>391.265214370129</c:v>
                </c:pt>
                <c:pt idx="168886">
                  <c:v>391.26753112540302</c:v>
                </c:pt>
                <c:pt idx="168887">
                  <c:v>391.26984788067602</c:v>
                </c:pt>
                <c:pt idx="168888">
                  <c:v>391.27216463594999</c:v>
                </c:pt>
                <c:pt idx="168889">
                  <c:v>391.27448139122299</c:v>
                </c:pt>
                <c:pt idx="168890">
                  <c:v>391.27679814649701</c:v>
                </c:pt>
                <c:pt idx="168891">
                  <c:v>391.27911490177001</c:v>
                </c:pt>
                <c:pt idx="168892">
                  <c:v>391.28143165704398</c:v>
                </c:pt>
                <c:pt idx="168893">
                  <c:v>391.28374841231698</c:v>
                </c:pt>
                <c:pt idx="168894">
                  <c:v>391.286065167591</c:v>
                </c:pt>
                <c:pt idx="168895">
                  <c:v>391.288381922864</c:v>
                </c:pt>
                <c:pt idx="168896">
                  <c:v>391.29069867813803</c:v>
                </c:pt>
                <c:pt idx="168897">
                  <c:v>391.29301543341199</c:v>
                </c:pt>
                <c:pt idx="168898">
                  <c:v>391.29533218868499</c:v>
                </c:pt>
                <c:pt idx="168899">
                  <c:v>391.29764894395902</c:v>
                </c:pt>
                <c:pt idx="168900">
                  <c:v>391.29996569923202</c:v>
                </c:pt>
                <c:pt idx="168901">
                  <c:v>391.30228245450598</c:v>
                </c:pt>
                <c:pt idx="168902">
                  <c:v>391.30459920977898</c:v>
                </c:pt>
                <c:pt idx="168903">
                  <c:v>391.30691596505301</c:v>
                </c:pt>
                <c:pt idx="168904">
                  <c:v>391.30923272032601</c:v>
                </c:pt>
                <c:pt idx="168905">
                  <c:v>391.31154947559997</c:v>
                </c:pt>
                <c:pt idx="168906">
                  <c:v>391.31386623087297</c:v>
                </c:pt>
                <c:pt idx="168907">
                  <c:v>391.316182986147</c:v>
                </c:pt>
                <c:pt idx="168908">
                  <c:v>391.31849974142</c:v>
                </c:pt>
                <c:pt idx="168909">
                  <c:v>391.32081649669402</c:v>
                </c:pt>
                <c:pt idx="168910">
                  <c:v>391.32313325196702</c:v>
                </c:pt>
                <c:pt idx="168911">
                  <c:v>391.32545000724099</c:v>
                </c:pt>
                <c:pt idx="168912">
                  <c:v>391.32776676251399</c:v>
                </c:pt>
                <c:pt idx="168913">
                  <c:v>391.33008351778801</c:v>
                </c:pt>
                <c:pt idx="168914">
                  <c:v>391.33240027306101</c:v>
                </c:pt>
                <c:pt idx="168915">
                  <c:v>391.33471702833498</c:v>
                </c:pt>
                <c:pt idx="168916">
                  <c:v>391.33703378360798</c:v>
                </c:pt>
                <c:pt idx="168917">
                  <c:v>391.339350538882</c:v>
                </c:pt>
                <c:pt idx="168918">
                  <c:v>391.341667294155</c:v>
                </c:pt>
                <c:pt idx="168919">
                  <c:v>391.34398404942903</c:v>
                </c:pt>
                <c:pt idx="168920">
                  <c:v>391.34630080470203</c:v>
                </c:pt>
                <c:pt idx="168921">
                  <c:v>391.34861755997599</c:v>
                </c:pt>
                <c:pt idx="168922">
                  <c:v>391.35093431524899</c:v>
                </c:pt>
                <c:pt idx="168923">
                  <c:v>391.35325107052302</c:v>
                </c:pt>
                <c:pt idx="168924">
                  <c:v>391.35556782579602</c:v>
                </c:pt>
                <c:pt idx="168925">
                  <c:v>391.35788458106998</c:v>
                </c:pt>
                <c:pt idx="168926">
                  <c:v>391.36020133634298</c:v>
                </c:pt>
                <c:pt idx="168927">
                  <c:v>391.36251809161701</c:v>
                </c:pt>
                <c:pt idx="168928">
                  <c:v>391.36483484689001</c:v>
                </c:pt>
                <c:pt idx="168929">
                  <c:v>391.36715160216397</c:v>
                </c:pt>
                <c:pt idx="168930">
                  <c:v>391.36946835743697</c:v>
                </c:pt>
                <c:pt idx="168931">
                  <c:v>391.371785112711</c:v>
                </c:pt>
                <c:pt idx="168932">
                  <c:v>391.374101867984</c:v>
                </c:pt>
                <c:pt idx="168933">
                  <c:v>391.37641862325802</c:v>
                </c:pt>
                <c:pt idx="168934">
                  <c:v>391.37873537853102</c:v>
                </c:pt>
                <c:pt idx="168935">
                  <c:v>391.38105213380499</c:v>
                </c:pt>
                <c:pt idx="168936">
                  <c:v>391.38336888907799</c:v>
                </c:pt>
                <c:pt idx="168937">
                  <c:v>391.38568564435201</c:v>
                </c:pt>
                <c:pt idx="168938">
                  <c:v>391.38800239962501</c:v>
                </c:pt>
                <c:pt idx="168939">
                  <c:v>391.39031915489898</c:v>
                </c:pt>
                <c:pt idx="168940">
                  <c:v>391.392635910173</c:v>
                </c:pt>
                <c:pt idx="168941">
                  <c:v>391.394952665446</c:v>
                </c:pt>
                <c:pt idx="168942">
                  <c:v>391.39726942072002</c:v>
                </c:pt>
                <c:pt idx="168943">
                  <c:v>391.39958617599302</c:v>
                </c:pt>
                <c:pt idx="168944">
                  <c:v>391.40190293126699</c:v>
                </c:pt>
                <c:pt idx="168945">
                  <c:v>391.40421968653999</c:v>
                </c:pt>
                <c:pt idx="168946">
                  <c:v>391.40653644181401</c:v>
                </c:pt>
                <c:pt idx="168947">
                  <c:v>391.40885319708701</c:v>
                </c:pt>
                <c:pt idx="168948">
                  <c:v>391.41116995236098</c:v>
                </c:pt>
                <c:pt idx="168949">
                  <c:v>391.41348670763398</c:v>
                </c:pt>
                <c:pt idx="168950">
                  <c:v>391.415803462908</c:v>
                </c:pt>
                <c:pt idx="168951">
                  <c:v>391.418120218181</c:v>
                </c:pt>
                <c:pt idx="168952">
                  <c:v>391.42043697345503</c:v>
                </c:pt>
                <c:pt idx="168953">
                  <c:v>391.42275372872803</c:v>
                </c:pt>
                <c:pt idx="168954">
                  <c:v>391.42507048400199</c:v>
                </c:pt>
                <c:pt idx="168955">
                  <c:v>391.42738723927499</c:v>
                </c:pt>
                <c:pt idx="168956">
                  <c:v>391.42970399454902</c:v>
                </c:pt>
                <c:pt idx="168957">
                  <c:v>391.43202074982202</c:v>
                </c:pt>
                <c:pt idx="168958">
                  <c:v>391.43433750509598</c:v>
                </c:pt>
                <c:pt idx="168959">
                  <c:v>391.43665426036898</c:v>
                </c:pt>
                <c:pt idx="168960">
                  <c:v>391.43897101564301</c:v>
                </c:pt>
                <c:pt idx="168961">
                  <c:v>391.44128777091601</c:v>
                </c:pt>
                <c:pt idx="168962">
                  <c:v>391.44360452618997</c:v>
                </c:pt>
                <c:pt idx="168963">
                  <c:v>391.44592128146297</c:v>
                </c:pt>
                <c:pt idx="168964">
                  <c:v>391.448238036737</c:v>
                </c:pt>
                <c:pt idx="168965">
                  <c:v>391.45055479201</c:v>
                </c:pt>
                <c:pt idx="168966">
                  <c:v>391.45287154728402</c:v>
                </c:pt>
                <c:pt idx="168967">
                  <c:v>391.45518830255702</c:v>
                </c:pt>
                <c:pt idx="168968">
                  <c:v>391.45750505783099</c:v>
                </c:pt>
                <c:pt idx="168969">
                  <c:v>391.45982181310399</c:v>
                </c:pt>
                <c:pt idx="168970">
                  <c:v>391.46213856837801</c:v>
                </c:pt>
                <c:pt idx="168971">
                  <c:v>391.46445532365101</c:v>
                </c:pt>
                <c:pt idx="168972">
                  <c:v>391.46677207892498</c:v>
                </c:pt>
                <c:pt idx="168973">
                  <c:v>391.46908883419798</c:v>
                </c:pt>
                <c:pt idx="168974">
                  <c:v>391.471405589472</c:v>
                </c:pt>
                <c:pt idx="168975">
                  <c:v>391.473722344745</c:v>
                </c:pt>
                <c:pt idx="168976">
                  <c:v>391.47603910001902</c:v>
                </c:pt>
                <c:pt idx="168977">
                  <c:v>391.47835585529202</c:v>
                </c:pt>
                <c:pt idx="168978">
                  <c:v>391.48067261056599</c:v>
                </c:pt>
                <c:pt idx="168979">
                  <c:v>391.48298936583899</c:v>
                </c:pt>
                <c:pt idx="168980">
                  <c:v>391.48530612111301</c:v>
                </c:pt>
                <c:pt idx="168981">
                  <c:v>391.48762287638601</c:v>
                </c:pt>
                <c:pt idx="168982">
                  <c:v>391.48993963165998</c:v>
                </c:pt>
                <c:pt idx="168983">
                  <c:v>391.492256386934</c:v>
                </c:pt>
                <c:pt idx="168984">
                  <c:v>391.494573142207</c:v>
                </c:pt>
                <c:pt idx="168985">
                  <c:v>391.49688989748103</c:v>
                </c:pt>
                <c:pt idx="168986">
                  <c:v>391.49920665275403</c:v>
                </c:pt>
                <c:pt idx="168987">
                  <c:v>391.50152340802799</c:v>
                </c:pt>
                <c:pt idx="168988">
                  <c:v>391.50384016330099</c:v>
                </c:pt>
                <c:pt idx="168989">
                  <c:v>391.50615691857502</c:v>
                </c:pt>
                <c:pt idx="168990">
                  <c:v>391.50847367384802</c:v>
                </c:pt>
                <c:pt idx="168991">
                  <c:v>391.51079042912198</c:v>
                </c:pt>
                <c:pt idx="168992">
                  <c:v>391.51310718439498</c:v>
                </c:pt>
                <c:pt idx="168993">
                  <c:v>391.51542393966901</c:v>
                </c:pt>
                <c:pt idx="168994">
                  <c:v>391.51774069494201</c:v>
                </c:pt>
                <c:pt idx="168995">
                  <c:v>391.52005745021597</c:v>
                </c:pt>
                <c:pt idx="168996">
                  <c:v>391.52237420548897</c:v>
                </c:pt>
                <c:pt idx="168997">
                  <c:v>391.524690960763</c:v>
                </c:pt>
                <c:pt idx="168998">
                  <c:v>391.527007716036</c:v>
                </c:pt>
                <c:pt idx="168999">
                  <c:v>391.52932447131002</c:v>
                </c:pt>
                <c:pt idx="169000">
                  <c:v>391.53164122658302</c:v>
                </c:pt>
                <c:pt idx="169001">
                  <c:v>391.53395798185699</c:v>
                </c:pt>
                <c:pt idx="169002">
                  <c:v>391.53627473712999</c:v>
                </c:pt>
                <c:pt idx="169003">
                  <c:v>391.53859149240401</c:v>
                </c:pt>
                <c:pt idx="169004">
                  <c:v>391.54090824767701</c:v>
                </c:pt>
                <c:pt idx="169005">
                  <c:v>391.54322500295098</c:v>
                </c:pt>
                <c:pt idx="169006">
                  <c:v>391.54554175822398</c:v>
                </c:pt>
                <c:pt idx="169007">
                  <c:v>391.547858513498</c:v>
                </c:pt>
                <c:pt idx="169008">
                  <c:v>391.550175268771</c:v>
                </c:pt>
                <c:pt idx="169009">
                  <c:v>391.55249202404502</c:v>
                </c:pt>
                <c:pt idx="169010">
                  <c:v>391.55480877931802</c:v>
                </c:pt>
                <c:pt idx="169011">
                  <c:v>391.55712553459199</c:v>
                </c:pt>
                <c:pt idx="169012">
                  <c:v>391.55944228986499</c:v>
                </c:pt>
                <c:pt idx="169013">
                  <c:v>391.56175904513901</c:v>
                </c:pt>
                <c:pt idx="169014">
                  <c:v>391.56407580041201</c:v>
                </c:pt>
                <c:pt idx="169015">
                  <c:v>391.56639255568598</c:v>
                </c:pt>
                <c:pt idx="169016">
                  <c:v>391.56870931095898</c:v>
                </c:pt>
                <c:pt idx="169017">
                  <c:v>391.571026066233</c:v>
                </c:pt>
                <c:pt idx="169018">
                  <c:v>391.573342821506</c:v>
                </c:pt>
                <c:pt idx="169019">
                  <c:v>391.57565957678003</c:v>
                </c:pt>
                <c:pt idx="169020">
                  <c:v>391.57797633205303</c:v>
                </c:pt>
                <c:pt idx="169021">
                  <c:v>391.58029308732699</c:v>
                </c:pt>
                <c:pt idx="169022">
                  <c:v>391.58260984259999</c:v>
                </c:pt>
                <c:pt idx="169023">
                  <c:v>391.58492659787402</c:v>
                </c:pt>
                <c:pt idx="169024">
                  <c:v>391.58724335314702</c:v>
                </c:pt>
                <c:pt idx="169025">
                  <c:v>391.58956010842098</c:v>
                </c:pt>
                <c:pt idx="169026">
                  <c:v>391.59187686369501</c:v>
                </c:pt>
                <c:pt idx="169027">
                  <c:v>391.59419361896801</c:v>
                </c:pt>
                <c:pt idx="169028">
                  <c:v>391.59651037424197</c:v>
                </c:pt>
                <c:pt idx="169029">
                  <c:v>391.59882712951497</c:v>
                </c:pt>
                <c:pt idx="169030">
                  <c:v>391.601143884789</c:v>
                </c:pt>
                <c:pt idx="169031">
                  <c:v>391.603460640062</c:v>
                </c:pt>
                <c:pt idx="169032">
                  <c:v>391.60577739533602</c:v>
                </c:pt>
                <c:pt idx="169033">
                  <c:v>391.60809415060902</c:v>
                </c:pt>
                <c:pt idx="169034">
                  <c:v>391.61041090588299</c:v>
                </c:pt>
                <c:pt idx="169035">
                  <c:v>391.61272766115599</c:v>
                </c:pt>
                <c:pt idx="169036">
                  <c:v>391.61504441643001</c:v>
                </c:pt>
                <c:pt idx="169037">
                  <c:v>391.61736117170301</c:v>
                </c:pt>
                <c:pt idx="169038">
                  <c:v>391.61967792697698</c:v>
                </c:pt>
                <c:pt idx="169039">
                  <c:v>391.62199468224998</c:v>
                </c:pt>
                <c:pt idx="169040">
                  <c:v>391.624311437524</c:v>
                </c:pt>
                <c:pt idx="169041">
                  <c:v>391.626628192797</c:v>
                </c:pt>
                <c:pt idx="169042">
                  <c:v>391.62894494807102</c:v>
                </c:pt>
                <c:pt idx="169043">
                  <c:v>391.63126170334402</c:v>
                </c:pt>
                <c:pt idx="169044">
                  <c:v>391.63357845861799</c:v>
                </c:pt>
                <c:pt idx="169045">
                  <c:v>391.63589521389099</c:v>
                </c:pt>
                <c:pt idx="169046">
                  <c:v>391.63821196916501</c:v>
                </c:pt>
                <c:pt idx="169047">
                  <c:v>391.64052872443801</c:v>
                </c:pt>
                <c:pt idx="169048">
                  <c:v>391.64284547971198</c:v>
                </c:pt>
                <c:pt idx="169049">
                  <c:v>391.64516223498498</c:v>
                </c:pt>
                <c:pt idx="169050">
                  <c:v>391.647478990259</c:v>
                </c:pt>
                <c:pt idx="169051">
                  <c:v>391.649795745532</c:v>
                </c:pt>
                <c:pt idx="169052">
                  <c:v>391.65211250080603</c:v>
                </c:pt>
                <c:pt idx="169053">
                  <c:v>391.65442925607903</c:v>
                </c:pt>
                <c:pt idx="169054">
                  <c:v>391.65674601135299</c:v>
                </c:pt>
                <c:pt idx="169055">
                  <c:v>391.65906276662599</c:v>
                </c:pt>
                <c:pt idx="169056">
                  <c:v>391.66137952190002</c:v>
                </c:pt>
                <c:pt idx="169057">
                  <c:v>391.66369627717302</c:v>
                </c:pt>
                <c:pt idx="169058">
                  <c:v>391.66601303244698</c:v>
                </c:pt>
                <c:pt idx="169059">
                  <c:v>391.66832978771998</c:v>
                </c:pt>
                <c:pt idx="169060">
                  <c:v>391.67064654299401</c:v>
                </c:pt>
                <c:pt idx="169061">
                  <c:v>391.67296329826701</c:v>
                </c:pt>
                <c:pt idx="169062">
                  <c:v>391.67528005354097</c:v>
                </c:pt>
                <c:pt idx="169063">
                  <c:v>391.67759680881397</c:v>
                </c:pt>
                <c:pt idx="169064">
                  <c:v>391.679913564088</c:v>
                </c:pt>
                <c:pt idx="169065">
                  <c:v>391.682230319361</c:v>
                </c:pt>
                <c:pt idx="169066">
                  <c:v>391.68454707463502</c:v>
                </c:pt>
                <c:pt idx="169067">
                  <c:v>391.68686382990899</c:v>
                </c:pt>
                <c:pt idx="169068">
                  <c:v>391.68918058518199</c:v>
                </c:pt>
                <c:pt idx="169069">
                  <c:v>391.69149734045601</c:v>
                </c:pt>
                <c:pt idx="169070">
                  <c:v>391.69381409572901</c:v>
                </c:pt>
                <c:pt idx="169071">
                  <c:v>391.69613085100298</c:v>
                </c:pt>
                <c:pt idx="169072">
                  <c:v>391.69844760627598</c:v>
                </c:pt>
                <c:pt idx="169073">
                  <c:v>391.70076436155</c:v>
                </c:pt>
                <c:pt idx="169074">
                  <c:v>391.703081116823</c:v>
                </c:pt>
                <c:pt idx="169075">
                  <c:v>391.70539787209702</c:v>
                </c:pt>
                <c:pt idx="169076">
                  <c:v>391.70771462737002</c:v>
                </c:pt>
                <c:pt idx="169077">
                  <c:v>391.71003138264399</c:v>
                </c:pt>
                <c:pt idx="169078">
                  <c:v>391.71234813791699</c:v>
                </c:pt>
                <c:pt idx="169079">
                  <c:v>391.71466489319101</c:v>
                </c:pt>
                <c:pt idx="169080">
                  <c:v>391.71698164846401</c:v>
                </c:pt>
                <c:pt idx="169081">
                  <c:v>391.71929840373798</c:v>
                </c:pt>
                <c:pt idx="169082">
                  <c:v>391.72161515901098</c:v>
                </c:pt>
                <c:pt idx="169083">
                  <c:v>391.723931914285</c:v>
                </c:pt>
                <c:pt idx="169084">
                  <c:v>391.726248669558</c:v>
                </c:pt>
                <c:pt idx="169085">
                  <c:v>391.72856542483203</c:v>
                </c:pt>
                <c:pt idx="169086">
                  <c:v>391.73088218010503</c:v>
                </c:pt>
                <c:pt idx="169087">
                  <c:v>391.73319893537899</c:v>
                </c:pt>
                <c:pt idx="169088">
                  <c:v>391.73551569065199</c:v>
                </c:pt>
                <c:pt idx="169089">
                  <c:v>391.73783244592602</c:v>
                </c:pt>
                <c:pt idx="169090">
                  <c:v>391.74014920119902</c:v>
                </c:pt>
                <c:pt idx="169091">
                  <c:v>391.74246595647298</c:v>
                </c:pt>
                <c:pt idx="169092">
                  <c:v>391.74478271174598</c:v>
                </c:pt>
                <c:pt idx="169093">
                  <c:v>391.74709946702001</c:v>
                </c:pt>
                <c:pt idx="169094">
                  <c:v>391.74941622229301</c:v>
                </c:pt>
                <c:pt idx="169095">
                  <c:v>391.75173297756697</c:v>
                </c:pt>
                <c:pt idx="169096">
                  <c:v>391.75404973283997</c:v>
                </c:pt>
                <c:pt idx="169097">
                  <c:v>391.756366488114</c:v>
                </c:pt>
                <c:pt idx="169098">
                  <c:v>391.758683243387</c:v>
                </c:pt>
                <c:pt idx="169099">
                  <c:v>391.76099999866102</c:v>
                </c:pt>
                <c:pt idx="169100">
                  <c:v>391.76331675393402</c:v>
                </c:pt>
                <c:pt idx="169101">
                  <c:v>391.76563350920799</c:v>
                </c:pt>
                <c:pt idx="169102">
                  <c:v>391.76795026448099</c:v>
                </c:pt>
                <c:pt idx="169103">
                  <c:v>391.77026701975501</c:v>
                </c:pt>
                <c:pt idx="169104">
                  <c:v>391.77258377502801</c:v>
                </c:pt>
                <c:pt idx="169105">
                  <c:v>391.77490053030198</c:v>
                </c:pt>
                <c:pt idx="169106">
                  <c:v>391.77721728557498</c:v>
                </c:pt>
                <c:pt idx="169107">
                  <c:v>391.779534040849</c:v>
                </c:pt>
                <c:pt idx="169108">
                  <c:v>391.781850796122</c:v>
                </c:pt>
                <c:pt idx="169109">
                  <c:v>391.78416755139602</c:v>
                </c:pt>
                <c:pt idx="169110">
                  <c:v>391.78648430666999</c:v>
                </c:pt>
                <c:pt idx="169111">
                  <c:v>391.78880106194299</c:v>
                </c:pt>
                <c:pt idx="169112">
                  <c:v>391.79111781721701</c:v>
                </c:pt>
                <c:pt idx="169113">
                  <c:v>391.79343457249001</c:v>
                </c:pt>
                <c:pt idx="169114">
                  <c:v>391.79575132776398</c:v>
                </c:pt>
                <c:pt idx="169115">
                  <c:v>391.79806808303698</c:v>
                </c:pt>
                <c:pt idx="169116">
                  <c:v>391.800384838311</c:v>
                </c:pt>
                <c:pt idx="169117">
                  <c:v>391.802701593584</c:v>
                </c:pt>
                <c:pt idx="169118">
                  <c:v>391.80501834885803</c:v>
                </c:pt>
                <c:pt idx="169119">
                  <c:v>391.80733510413103</c:v>
                </c:pt>
                <c:pt idx="169120">
                  <c:v>391.80965185940499</c:v>
                </c:pt>
                <c:pt idx="169121">
                  <c:v>391.81196861467799</c:v>
                </c:pt>
                <c:pt idx="169122">
                  <c:v>391.81428536995202</c:v>
                </c:pt>
                <c:pt idx="169123">
                  <c:v>391.81660212522502</c:v>
                </c:pt>
                <c:pt idx="169124">
                  <c:v>391.81891888049898</c:v>
                </c:pt>
                <c:pt idx="169125">
                  <c:v>391.82123563577198</c:v>
                </c:pt>
                <c:pt idx="169126">
                  <c:v>391.82355239104601</c:v>
                </c:pt>
                <c:pt idx="169127">
                  <c:v>391.82586914631901</c:v>
                </c:pt>
                <c:pt idx="169128">
                  <c:v>391.82818590159297</c:v>
                </c:pt>
                <c:pt idx="169129">
                  <c:v>391.83050265686597</c:v>
                </c:pt>
                <c:pt idx="169130">
                  <c:v>391.83281941214</c:v>
                </c:pt>
                <c:pt idx="169131">
                  <c:v>391.835136167413</c:v>
                </c:pt>
                <c:pt idx="169132">
                  <c:v>391.83745292268702</c:v>
                </c:pt>
                <c:pt idx="169133">
                  <c:v>391.83976967796002</c:v>
                </c:pt>
                <c:pt idx="169134">
                  <c:v>391.84208643323399</c:v>
                </c:pt>
                <c:pt idx="169135">
                  <c:v>391.84440318850699</c:v>
                </c:pt>
                <c:pt idx="169136">
                  <c:v>391.84671994378101</c:v>
                </c:pt>
                <c:pt idx="169137">
                  <c:v>391.84903669905401</c:v>
                </c:pt>
                <c:pt idx="169138">
                  <c:v>391.85135345432798</c:v>
                </c:pt>
                <c:pt idx="169139">
                  <c:v>391.85367020960098</c:v>
                </c:pt>
                <c:pt idx="169140">
                  <c:v>391.855986964875</c:v>
                </c:pt>
                <c:pt idx="169141">
                  <c:v>391.858303720148</c:v>
                </c:pt>
                <c:pt idx="169142">
                  <c:v>391.86062047542202</c:v>
                </c:pt>
                <c:pt idx="169143">
                  <c:v>391.86293723069502</c:v>
                </c:pt>
                <c:pt idx="169144">
                  <c:v>391.86525398596899</c:v>
                </c:pt>
                <c:pt idx="169145">
                  <c:v>391.86757074124199</c:v>
                </c:pt>
                <c:pt idx="169146">
                  <c:v>391.86988749651601</c:v>
                </c:pt>
                <c:pt idx="169147">
                  <c:v>391.87220425178901</c:v>
                </c:pt>
                <c:pt idx="169148">
                  <c:v>391.87452100706298</c:v>
                </c:pt>
                <c:pt idx="169149">
                  <c:v>391.87683776233598</c:v>
                </c:pt>
                <c:pt idx="169150">
                  <c:v>391.87915451761</c:v>
                </c:pt>
                <c:pt idx="169151">
                  <c:v>391.881471272883</c:v>
                </c:pt>
                <c:pt idx="169152">
                  <c:v>391.88378802815703</c:v>
                </c:pt>
                <c:pt idx="169153">
                  <c:v>391.88610478343099</c:v>
                </c:pt>
                <c:pt idx="169154">
                  <c:v>391.88842153870399</c:v>
                </c:pt>
                <c:pt idx="169155">
                  <c:v>391.89073829397802</c:v>
                </c:pt>
                <c:pt idx="169156">
                  <c:v>391.89305504925102</c:v>
                </c:pt>
                <c:pt idx="169157">
                  <c:v>391.89537180452498</c:v>
                </c:pt>
                <c:pt idx="169158">
                  <c:v>391.89768855979798</c:v>
                </c:pt>
                <c:pt idx="169159">
                  <c:v>391.90000531507201</c:v>
                </c:pt>
                <c:pt idx="169160">
                  <c:v>391.90232207034501</c:v>
                </c:pt>
                <c:pt idx="169161">
                  <c:v>391.90463882561897</c:v>
                </c:pt>
                <c:pt idx="169162">
                  <c:v>391.90695558089197</c:v>
                </c:pt>
                <c:pt idx="169163">
                  <c:v>391.909272336166</c:v>
                </c:pt>
                <c:pt idx="169164">
                  <c:v>391.911589091439</c:v>
                </c:pt>
                <c:pt idx="169165">
                  <c:v>391.91390584671302</c:v>
                </c:pt>
                <c:pt idx="169166">
                  <c:v>391.91622260198602</c:v>
                </c:pt>
                <c:pt idx="169167">
                  <c:v>391.91853935725999</c:v>
                </c:pt>
                <c:pt idx="169168">
                  <c:v>391.92085611253299</c:v>
                </c:pt>
                <c:pt idx="169169">
                  <c:v>391.92317286780701</c:v>
                </c:pt>
                <c:pt idx="169170">
                  <c:v>391.92548962308001</c:v>
                </c:pt>
                <c:pt idx="169171">
                  <c:v>391.92780637835398</c:v>
                </c:pt>
                <c:pt idx="169172">
                  <c:v>391.93012313362698</c:v>
                </c:pt>
                <c:pt idx="169173">
                  <c:v>391.932439888901</c:v>
                </c:pt>
                <c:pt idx="169174">
                  <c:v>391.934756644174</c:v>
                </c:pt>
                <c:pt idx="169175">
                  <c:v>391.93707339944802</c:v>
                </c:pt>
                <c:pt idx="169176">
                  <c:v>391.93939015472102</c:v>
                </c:pt>
                <c:pt idx="169177">
                  <c:v>391.94170690999499</c:v>
                </c:pt>
                <c:pt idx="169178">
                  <c:v>391.94402366526799</c:v>
                </c:pt>
                <c:pt idx="169179">
                  <c:v>391.94634042054201</c:v>
                </c:pt>
                <c:pt idx="169180">
                  <c:v>391.94865717581501</c:v>
                </c:pt>
                <c:pt idx="169181">
                  <c:v>391.95097393108898</c:v>
                </c:pt>
                <c:pt idx="169182">
                  <c:v>391.95329068636198</c:v>
                </c:pt>
                <c:pt idx="169183">
                  <c:v>391.955607441636</c:v>
                </c:pt>
                <c:pt idx="169184">
                  <c:v>391.957924196909</c:v>
                </c:pt>
                <c:pt idx="169185">
                  <c:v>391.96024095218303</c:v>
                </c:pt>
                <c:pt idx="169186">
                  <c:v>391.96255770745603</c:v>
                </c:pt>
                <c:pt idx="169187">
                  <c:v>391.96487446272999</c:v>
                </c:pt>
                <c:pt idx="169188">
                  <c:v>391.96719121800299</c:v>
                </c:pt>
                <c:pt idx="169189">
                  <c:v>391.96950797327702</c:v>
                </c:pt>
                <c:pt idx="169190">
                  <c:v>391.97182472855002</c:v>
                </c:pt>
                <c:pt idx="169191">
                  <c:v>391.97414148382398</c:v>
                </c:pt>
                <c:pt idx="169192">
                  <c:v>391.97645823909698</c:v>
                </c:pt>
                <c:pt idx="169193">
                  <c:v>391.97877499437101</c:v>
                </c:pt>
                <c:pt idx="169194">
                  <c:v>391.98109174964401</c:v>
                </c:pt>
                <c:pt idx="169195">
                  <c:v>391.98340850491797</c:v>
                </c:pt>
                <c:pt idx="169196">
                  <c:v>391.985725260192</c:v>
                </c:pt>
                <c:pt idx="169197">
                  <c:v>391.988042015465</c:v>
                </c:pt>
                <c:pt idx="169198">
                  <c:v>391.99035877073902</c:v>
                </c:pt>
                <c:pt idx="169199">
                  <c:v>391.99267552601202</c:v>
                </c:pt>
                <c:pt idx="169200">
                  <c:v>391.99499228128599</c:v>
                </c:pt>
                <c:pt idx="169201">
                  <c:v>391.99730903655899</c:v>
                </c:pt>
                <c:pt idx="169202">
                  <c:v>391.99962579183301</c:v>
                </c:pt>
                <c:pt idx="169203">
                  <c:v>392.00194254710601</c:v>
                </c:pt>
                <c:pt idx="169204">
                  <c:v>392.00425930237998</c:v>
                </c:pt>
                <c:pt idx="169205">
                  <c:v>392.00657605765298</c:v>
                </c:pt>
                <c:pt idx="169206">
                  <c:v>392.008892812927</c:v>
                </c:pt>
                <c:pt idx="169207">
                  <c:v>392.0112095682</c:v>
                </c:pt>
                <c:pt idx="169208">
                  <c:v>392.01352632347403</c:v>
                </c:pt>
                <c:pt idx="169209">
                  <c:v>392.01584307874703</c:v>
                </c:pt>
                <c:pt idx="169210">
                  <c:v>392.01815983402099</c:v>
                </c:pt>
                <c:pt idx="169211">
                  <c:v>392.02047658929399</c:v>
                </c:pt>
                <c:pt idx="169212">
                  <c:v>392.02279334456802</c:v>
                </c:pt>
                <c:pt idx="169213">
                  <c:v>392.02511009984102</c:v>
                </c:pt>
                <c:pt idx="169214">
                  <c:v>392.02742685511498</c:v>
                </c:pt>
                <c:pt idx="169215">
                  <c:v>392.02974361038798</c:v>
                </c:pt>
                <c:pt idx="169216">
                  <c:v>392.03206036566201</c:v>
                </c:pt>
                <c:pt idx="169217">
                  <c:v>392.03437712093501</c:v>
                </c:pt>
                <c:pt idx="169218">
                  <c:v>392.03669387620897</c:v>
                </c:pt>
                <c:pt idx="169219">
                  <c:v>392.03901063148197</c:v>
                </c:pt>
                <c:pt idx="169220">
                  <c:v>392.041327386756</c:v>
                </c:pt>
                <c:pt idx="169221">
                  <c:v>392.043644142029</c:v>
                </c:pt>
                <c:pt idx="169222">
                  <c:v>392.04596089730302</c:v>
                </c:pt>
                <c:pt idx="169223">
                  <c:v>392.04827765257602</c:v>
                </c:pt>
                <c:pt idx="169224">
                  <c:v>392.05059440784999</c:v>
                </c:pt>
                <c:pt idx="169225">
                  <c:v>392.05291116312299</c:v>
                </c:pt>
                <c:pt idx="169226">
                  <c:v>392.05522791839701</c:v>
                </c:pt>
                <c:pt idx="169227">
                  <c:v>392.05754467367001</c:v>
                </c:pt>
                <c:pt idx="169228">
                  <c:v>392.05986142894398</c:v>
                </c:pt>
                <c:pt idx="169229">
                  <c:v>392.06217818421698</c:v>
                </c:pt>
                <c:pt idx="169230">
                  <c:v>392.064494939491</c:v>
                </c:pt>
                <c:pt idx="169231">
                  <c:v>392.066811694764</c:v>
                </c:pt>
                <c:pt idx="169232">
                  <c:v>392.06912845003802</c:v>
                </c:pt>
                <c:pt idx="169233">
                  <c:v>392.07144520531102</c:v>
                </c:pt>
                <c:pt idx="169234">
                  <c:v>392.07376196058499</c:v>
                </c:pt>
                <c:pt idx="169235">
                  <c:v>392.07607871585799</c:v>
                </c:pt>
                <c:pt idx="169236">
                  <c:v>392.07839547113201</c:v>
                </c:pt>
                <c:pt idx="169237">
                  <c:v>392.08071222640501</c:v>
                </c:pt>
                <c:pt idx="169238">
                  <c:v>392.08302898167898</c:v>
                </c:pt>
                <c:pt idx="169239">
                  <c:v>392.085345736953</c:v>
                </c:pt>
                <c:pt idx="169240">
                  <c:v>392.087662492226</c:v>
                </c:pt>
                <c:pt idx="169241">
                  <c:v>392.08997924750003</c:v>
                </c:pt>
                <c:pt idx="169242">
                  <c:v>392.09229600277303</c:v>
                </c:pt>
                <c:pt idx="169243">
                  <c:v>392.09461275804699</c:v>
                </c:pt>
                <c:pt idx="169244">
                  <c:v>392.09692951331999</c:v>
                </c:pt>
                <c:pt idx="169245">
                  <c:v>392.09924626859402</c:v>
                </c:pt>
                <c:pt idx="169246">
                  <c:v>392.10156302386702</c:v>
                </c:pt>
                <c:pt idx="169247">
                  <c:v>392.10387977914098</c:v>
                </c:pt>
                <c:pt idx="169248">
                  <c:v>392.10619653441398</c:v>
                </c:pt>
                <c:pt idx="169249">
                  <c:v>392.10851328968801</c:v>
                </c:pt>
                <c:pt idx="169250">
                  <c:v>392.11083004496101</c:v>
                </c:pt>
                <c:pt idx="169251">
                  <c:v>392.11314680023497</c:v>
                </c:pt>
                <c:pt idx="169252">
                  <c:v>392.11546355550797</c:v>
                </c:pt>
                <c:pt idx="169253">
                  <c:v>392.117780310782</c:v>
                </c:pt>
                <c:pt idx="169254">
                  <c:v>392.120097066055</c:v>
                </c:pt>
                <c:pt idx="169255">
                  <c:v>392.12241382132902</c:v>
                </c:pt>
                <c:pt idx="169256">
                  <c:v>392.12473057660202</c:v>
                </c:pt>
                <c:pt idx="169257">
                  <c:v>392.12704733187599</c:v>
                </c:pt>
                <c:pt idx="169258">
                  <c:v>392.12936408714899</c:v>
                </c:pt>
                <c:pt idx="169259">
                  <c:v>392.13168084242301</c:v>
                </c:pt>
                <c:pt idx="169260">
                  <c:v>392.13399759769601</c:v>
                </c:pt>
                <c:pt idx="169261">
                  <c:v>392.13631435296998</c:v>
                </c:pt>
                <c:pt idx="169262">
                  <c:v>392.13863110824298</c:v>
                </c:pt>
                <c:pt idx="169263">
                  <c:v>392.140947863517</c:v>
                </c:pt>
                <c:pt idx="169264">
                  <c:v>392.14326461879</c:v>
                </c:pt>
                <c:pt idx="169265">
                  <c:v>392.14558137406402</c:v>
                </c:pt>
                <c:pt idx="169266">
                  <c:v>392.14789812933702</c:v>
                </c:pt>
                <c:pt idx="169267">
                  <c:v>392.15021488461099</c:v>
                </c:pt>
                <c:pt idx="169268">
                  <c:v>392.15253163988399</c:v>
                </c:pt>
                <c:pt idx="169269">
                  <c:v>392.15484839515801</c:v>
                </c:pt>
                <c:pt idx="169270">
                  <c:v>392.15716515043101</c:v>
                </c:pt>
                <c:pt idx="169271">
                  <c:v>392.15948190570498</c:v>
                </c:pt>
                <c:pt idx="169272">
                  <c:v>392.16179866097798</c:v>
                </c:pt>
                <c:pt idx="169273">
                  <c:v>392.164115416252</c:v>
                </c:pt>
                <c:pt idx="169274">
                  <c:v>392.166432171525</c:v>
                </c:pt>
                <c:pt idx="169275">
                  <c:v>392.16874892679903</c:v>
                </c:pt>
                <c:pt idx="169276">
                  <c:v>392.17106568207203</c:v>
                </c:pt>
                <c:pt idx="169277">
                  <c:v>392.17338243734599</c:v>
                </c:pt>
                <c:pt idx="169278">
                  <c:v>392.17569919261899</c:v>
                </c:pt>
                <c:pt idx="169279">
                  <c:v>392.17801594789302</c:v>
                </c:pt>
                <c:pt idx="169280">
                  <c:v>392.18033270316602</c:v>
                </c:pt>
                <c:pt idx="169281">
                  <c:v>392.18264945843998</c:v>
                </c:pt>
                <c:pt idx="169282">
                  <c:v>392.18496621371401</c:v>
                </c:pt>
                <c:pt idx="169283">
                  <c:v>392.18728296898701</c:v>
                </c:pt>
                <c:pt idx="169284">
                  <c:v>392.18959972426097</c:v>
                </c:pt>
                <c:pt idx="169285">
                  <c:v>392.19191647953397</c:v>
                </c:pt>
                <c:pt idx="169286">
                  <c:v>392.194233234808</c:v>
                </c:pt>
                <c:pt idx="169287">
                  <c:v>392.196549990081</c:v>
                </c:pt>
                <c:pt idx="169288">
                  <c:v>392.19886674535502</c:v>
                </c:pt>
                <c:pt idx="169289">
                  <c:v>392.20118350062802</c:v>
                </c:pt>
                <c:pt idx="169290">
                  <c:v>392.20350025590199</c:v>
                </c:pt>
                <c:pt idx="169291">
                  <c:v>392.20581701117499</c:v>
                </c:pt>
                <c:pt idx="169292">
                  <c:v>392.20813376644901</c:v>
                </c:pt>
                <c:pt idx="169293">
                  <c:v>392.21045052172201</c:v>
                </c:pt>
                <c:pt idx="169294">
                  <c:v>392.21276727699598</c:v>
                </c:pt>
                <c:pt idx="169295">
                  <c:v>392.21508403226898</c:v>
                </c:pt>
                <c:pt idx="169296">
                  <c:v>392.217400787543</c:v>
                </c:pt>
                <c:pt idx="169297">
                  <c:v>392.219717542816</c:v>
                </c:pt>
                <c:pt idx="169298">
                  <c:v>392.22203429809002</c:v>
                </c:pt>
                <c:pt idx="169299">
                  <c:v>392.22435105336302</c:v>
                </c:pt>
                <c:pt idx="169300">
                  <c:v>392.22666780863699</c:v>
                </c:pt>
                <c:pt idx="169301">
                  <c:v>392.22898456390999</c:v>
                </c:pt>
                <c:pt idx="169302">
                  <c:v>392.23130131918401</c:v>
                </c:pt>
                <c:pt idx="169303">
                  <c:v>392.23361807445701</c:v>
                </c:pt>
                <c:pt idx="169304">
                  <c:v>392.23593482973098</c:v>
                </c:pt>
                <c:pt idx="169305">
                  <c:v>392.23825158500398</c:v>
                </c:pt>
                <c:pt idx="169306">
                  <c:v>392.240568340278</c:v>
                </c:pt>
                <c:pt idx="169307">
                  <c:v>392.242885095551</c:v>
                </c:pt>
                <c:pt idx="169308">
                  <c:v>392.24520185082503</c:v>
                </c:pt>
                <c:pt idx="169309">
                  <c:v>392.24751860609803</c:v>
                </c:pt>
                <c:pt idx="169310">
                  <c:v>392.24983536137199</c:v>
                </c:pt>
                <c:pt idx="169311">
                  <c:v>392.25215211664499</c:v>
                </c:pt>
                <c:pt idx="169312">
                  <c:v>392.25446887191902</c:v>
                </c:pt>
                <c:pt idx="169313">
                  <c:v>392.25678562719202</c:v>
                </c:pt>
                <c:pt idx="169314">
                  <c:v>392.25910238246598</c:v>
                </c:pt>
                <c:pt idx="169315">
                  <c:v>392.26141913773898</c:v>
                </c:pt>
                <c:pt idx="169316">
                  <c:v>392.26373589301301</c:v>
                </c:pt>
                <c:pt idx="169317">
                  <c:v>392.26605264828601</c:v>
                </c:pt>
                <c:pt idx="169318">
                  <c:v>392.26836940355997</c:v>
                </c:pt>
                <c:pt idx="169319">
                  <c:v>392.27068615883297</c:v>
                </c:pt>
                <c:pt idx="169320">
                  <c:v>392.273002914107</c:v>
                </c:pt>
                <c:pt idx="169321">
                  <c:v>392.27531966938</c:v>
                </c:pt>
                <c:pt idx="169322">
                  <c:v>392.27763642465402</c:v>
                </c:pt>
                <c:pt idx="169323">
                  <c:v>392.27995317992799</c:v>
                </c:pt>
                <c:pt idx="169324">
                  <c:v>392.28226993520099</c:v>
                </c:pt>
                <c:pt idx="169325">
                  <c:v>392.28458669047501</c:v>
                </c:pt>
                <c:pt idx="169326">
                  <c:v>392.28690344574801</c:v>
                </c:pt>
                <c:pt idx="169327">
                  <c:v>392.28922020102198</c:v>
                </c:pt>
                <c:pt idx="169328">
                  <c:v>392.29153695629498</c:v>
                </c:pt>
                <c:pt idx="169329">
                  <c:v>392.293853711569</c:v>
                </c:pt>
                <c:pt idx="169330">
                  <c:v>392.296170466842</c:v>
                </c:pt>
                <c:pt idx="169331">
                  <c:v>392.29848722211602</c:v>
                </c:pt>
                <c:pt idx="169332">
                  <c:v>392.30080397738902</c:v>
                </c:pt>
                <c:pt idx="169333">
                  <c:v>392.30312073266299</c:v>
                </c:pt>
                <c:pt idx="169334">
                  <c:v>392.30543748793599</c:v>
                </c:pt>
                <c:pt idx="169335">
                  <c:v>392.30775424321001</c:v>
                </c:pt>
                <c:pt idx="169336">
                  <c:v>392.31007099848301</c:v>
                </c:pt>
                <c:pt idx="169337">
                  <c:v>392.31238775375698</c:v>
                </c:pt>
                <c:pt idx="169338">
                  <c:v>392.31470450902998</c:v>
                </c:pt>
                <c:pt idx="169339">
                  <c:v>392.317021264304</c:v>
                </c:pt>
                <c:pt idx="169340">
                  <c:v>392.319338019577</c:v>
                </c:pt>
                <c:pt idx="169341">
                  <c:v>392.32165477485103</c:v>
                </c:pt>
                <c:pt idx="169342">
                  <c:v>392.32397153012403</c:v>
                </c:pt>
                <c:pt idx="169343">
                  <c:v>392.32628828539799</c:v>
                </c:pt>
                <c:pt idx="169344">
                  <c:v>392.32860504067099</c:v>
                </c:pt>
                <c:pt idx="169345">
                  <c:v>392.33092179594502</c:v>
                </c:pt>
                <c:pt idx="169346">
                  <c:v>392.33323855121802</c:v>
                </c:pt>
                <c:pt idx="169347">
                  <c:v>392.33555530649198</c:v>
                </c:pt>
                <c:pt idx="169348">
                  <c:v>392.33787206176498</c:v>
                </c:pt>
                <c:pt idx="169349">
                  <c:v>392.34018881703901</c:v>
                </c:pt>
                <c:pt idx="169350">
                  <c:v>392.34250557231201</c:v>
                </c:pt>
                <c:pt idx="169351">
                  <c:v>392.34482232758597</c:v>
                </c:pt>
                <c:pt idx="169352">
                  <c:v>392.34713908285897</c:v>
                </c:pt>
                <c:pt idx="169353">
                  <c:v>392.349455838133</c:v>
                </c:pt>
                <c:pt idx="169354">
                  <c:v>392.351772593406</c:v>
                </c:pt>
                <c:pt idx="169355">
                  <c:v>392.35408934868002</c:v>
                </c:pt>
                <c:pt idx="169356">
                  <c:v>392.35640610395302</c:v>
                </c:pt>
                <c:pt idx="169357">
                  <c:v>392.35872285922699</c:v>
                </c:pt>
                <c:pt idx="169358">
                  <c:v>392.36103961449999</c:v>
                </c:pt>
                <c:pt idx="169359">
                  <c:v>392.36335636977401</c:v>
                </c:pt>
                <c:pt idx="169360">
                  <c:v>392.36567312504701</c:v>
                </c:pt>
                <c:pt idx="169361">
                  <c:v>392.36798988032098</c:v>
                </c:pt>
                <c:pt idx="169362">
                  <c:v>392.37030663559398</c:v>
                </c:pt>
                <c:pt idx="169363">
                  <c:v>392.372623390868</c:v>
                </c:pt>
                <c:pt idx="169364">
                  <c:v>392.374940146141</c:v>
                </c:pt>
                <c:pt idx="169365">
                  <c:v>392.37725690141502</c:v>
                </c:pt>
                <c:pt idx="169366">
                  <c:v>392.37957365668899</c:v>
                </c:pt>
                <c:pt idx="169367">
                  <c:v>392.38189041196199</c:v>
                </c:pt>
                <c:pt idx="169368">
                  <c:v>392.38420716723601</c:v>
                </c:pt>
                <c:pt idx="169369">
                  <c:v>392.38652392250901</c:v>
                </c:pt>
                <c:pt idx="169370">
                  <c:v>392.38884067778298</c:v>
                </c:pt>
                <c:pt idx="169371">
                  <c:v>392.39115743305598</c:v>
                </c:pt>
                <c:pt idx="169372">
                  <c:v>392.39347418833</c:v>
                </c:pt>
                <c:pt idx="169373">
                  <c:v>392.395790943603</c:v>
                </c:pt>
                <c:pt idx="169374">
                  <c:v>392.39810769887703</c:v>
                </c:pt>
                <c:pt idx="169375">
                  <c:v>392.40042445415003</c:v>
                </c:pt>
                <c:pt idx="169376">
                  <c:v>392.40274120942399</c:v>
                </c:pt>
                <c:pt idx="169377">
                  <c:v>392.40505796469699</c:v>
                </c:pt>
                <c:pt idx="169378">
                  <c:v>392.40737471997102</c:v>
                </c:pt>
                <c:pt idx="169379">
                  <c:v>392.40969147524402</c:v>
                </c:pt>
                <c:pt idx="169380">
                  <c:v>392.41200823051798</c:v>
                </c:pt>
                <c:pt idx="169381">
                  <c:v>392.41432498579098</c:v>
                </c:pt>
                <c:pt idx="169382">
                  <c:v>392.41664174106501</c:v>
                </c:pt>
                <c:pt idx="169383">
                  <c:v>392.41895849633801</c:v>
                </c:pt>
                <c:pt idx="169384">
                  <c:v>392.42127525161197</c:v>
                </c:pt>
                <c:pt idx="169385">
                  <c:v>392.42359200688497</c:v>
                </c:pt>
                <c:pt idx="169386">
                  <c:v>392.425908762159</c:v>
                </c:pt>
                <c:pt idx="169387">
                  <c:v>392.428225517432</c:v>
                </c:pt>
                <c:pt idx="169388">
                  <c:v>392.43054227270602</c:v>
                </c:pt>
                <c:pt idx="169389">
                  <c:v>392.43285902797902</c:v>
                </c:pt>
                <c:pt idx="169390">
                  <c:v>392.43517578325299</c:v>
                </c:pt>
                <c:pt idx="169391">
                  <c:v>392.43749253852599</c:v>
                </c:pt>
                <c:pt idx="169392">
                  <c:v>392.43980929380001</c:v>
                </c:pt>
                <c:pt idx="169393">
                  <c:v>392.44212604907301</c:v>
                </c:pt>
                <c:pt idx="169394">
                  <c:v>392.44444280434698</c:v>
                </c:pt>
                <c:pt idx="169395">
                  <c:v>392.44675955961998</c:v>
                </c:pt>
                <c:pt idx="169396">
                  <c:v>392.449076314894</c:v>
                </c:pt>
                <c:pt idx="169397">
                  <c:v>392.451393070167</c:v>
                </c:pt>
                <c:pt idx="169398">
                  <c:v>392.45370982544102</c:v>
                </c:pt>
                <c:pt idx="169399">
                  <c:v>392.45602658071402</c:v>
                </c:pt>
                <c:pt idx="169400">
                  <c:v>392.45834333598799</c:v>
                </c:pt>
                <c:pt idx="169401">
                  <c:v>392.46066009126099</c:v>
                </c:pt>
                <c:pt idx="169402">
                  <c:v>392.46297684653501</c:v>
                </c:pt>
                <c:pt idx="169403">
                  <c:v>392.46529360180801</c:v>
                </c:pt>
                <c:pt idx="169404">
                  <c:v>392.46761035708198</c:v>
                </c:pt>
                <c:pt idx="169405">
                  <c:v>392.46992711235498</c:v>
                </c:pt>
                <c:pt idx="169406">
                  <c:v>392.472243867629</c:v>
                </c:pt>
                <c:pt idx="169407">
                  <c:v>392.474560622902</c:v>
                </c:pt>
                <c:pt idx="169408">
                  <c:v>392.47687737817603</c:v>
                </c:pt>
                <c:pt idx="169409">
                  <c:v>392.47919413344999</c:v>
                </c:pt>
                <c:pt idx="169410">
                  <c:v>392.48151088872299</c:v>
                </c:pt>
                <c:pt idx="169411">
                  <c:v>392.48382764399702</c:v>
                </c:pt>
                <c:pt idx="169412">
                  <c:v>392.48614439927002</c:v>
                </c:pt>
                <c:pt idx="169413">
                  <c:v>392.48846115454398</c:v>
                </c:pt>
                <c:pt idx="169414">
                  <c:v>392.49077790981698</c:v>
                </c:pt>
                <c:pt idx="169415">
                  <c:v>392.49309466509101</c:v>
                </c:pt>
                <c:pt idx="169416">
                  <c:v>392.49541142036401</c:v>
                </c:pt>
                <c:pt idx="169417">
                  <c:v>392.49772817563797</c:v>
                </c:pt>
                <c:pt idx="169418">
                  <c:v>392.50004493091097</c:v>
                </c:pt>
                <c:pt idx="169419">
                  <c:v>392.502361686185</c:v>
                </c:pt>
                <c:pt idx="169420">
                  <c:v>392.504678441458</c:v>
                </c:pt>
                <c:pt idx="169421">
                  <c:v>392.50699519673202</c:v>
                </c:pt>
                <c:pt idx="169422">
                  <c:v>392.50931195200502</c:v>
                </c:pt>
                <c:pt idx="169423">
                  <c:v>392.51162870727899</c:v>
                </c:pt>
                <c:pt idx="169424">
                  <c:v>392.51394546255199</c:v>
                </c:pt>
                <c:pt idx="169425">
                  <c:v>392.51626221782601</c:v>
                </c:pt>
                <c:pt idx="169426">
                  <c:v>392.51857897309901</c:v>
                </c:pt>
                <c:pt idx="169427">
                  <c:v>392.52089572837298</c:v>
                </c:pt>
                <c:pt idx="169428">
                  <c:v>392.52321248364598</c:v>
                </c:pt>
                <c:pt idx="169429">
                  <c:v>392.52552923892</c:v>
                </c:pt>
                <c:pt idx="169430">
                  <c:v>392.527845994193</c:v>
                </c:pt>
                <c:pt idx="169431">
                  <c:v>392.53016274946702</c:v>
                </c:pt>
                <c:pt idx="169432">
                  <c:v>392.53247950474002</c:v>
                </c:pt>
                <c:pt idx="169433">
                  <c:v>392.53479626001399</c:v>
                </c:pt>
                <c:pt idx="169434">
                  <c:v>392.53711301528699</c:v>
                </c:pt>
                <c:pt idx="169435">
                  <c:v>392.53942977056101</c:v>
                </c:pt>
                <c:pt idx="169436">
                  <c:v>392.54174652583401</c:v>
                </c:pt>
                <c:pt idx="169437">
                  <c:v>392.54406328110798</c:v>
                </c:pt>
                <c:pt idx="169438">
                  <c:v>392.54638003638098</c:v>
                </c:pt>
                <c:pt idx="169439">
                  <c:v>392.548696791655</c:v>
                </c:pt>
                <c:pt idx="169440">
                  <c:v>392.551013546928</c:v>
                </c:pt>
                <c:pt idx="169441">
                  <c:v>392.55333030220203</c:v>
                </c:pt>
                <c:pt idx="169442">
                  <c:v>392.55564705747503</c:v>
                </c:pt>
                <c:pt idx="169443">
                  <c:v>392.55796381274899</c:v>
                </c:pt>
                <c:pt idx="169444">
                  <c:v>392.56028056802199</c:v>
                </c:pt>
                <c:pt idx="169445">
                  <c:v>392.56259732329602</c:v>
                </c:pt>
                <c:pt idx="169446">
                  <c:v>392.56491407856902</c:v>
                </c:pt>
                <c:pt idx="169447">
                  <c:v>392.56723083384298</c:v>
                </c:pt>
                <c:pt idx="169448">
                  <c:v>392.56954758911598</c:v>
                </c:pt>
                <c:pt idx="169449">
                  <c:v>392.57186434439001</c:v>
                </c:pt>
                <c:pt idx="169450">
                  <c:v>392.57418109966301</c:v>
                </c:pt>
                <c:pt idx="169451">
                  <c:v>392.57649785493697</c:v>
                </c:pt>
                <c:pt idx="169452">
                  <c:v>392.578814610211</c:v>
                </c:pt>
                <c:pt idx="169453">
                  <c:v>392.581131365484</c:v>
                </c:pt>
                <c:pt idx="169454">
                  <c:v>392.58344812075802</c:v>
                </c:pt>
                <c:pt idx="169455">
                  <c:v>392.58576487603102</c:v>
                </c:pt>
                <c:pt idx="169456">
                  <c:v>392.58808163130499</c:v>
                </c:pt>
                <c:pt idx="169457">
                  <c:v>392.59039838657799</c:v>
                </c:pt>
                <c:pt idx="169458">
                  <c:v>392.59271514185201</c:v>
                </c:pt>
                <c:pt idx="169459">
                  <c:v>392.59503189712501</c:v>
                </c:pt>
                <c:pt idx="169460">
                  <c:v>392.59734865239898</c:v>
                </c:pt>
                <c:pt idx="169461">
                  <c:v>392.59966540767198</c:v>
                </c:pt>
                <c:pt idx="169462">
                  <c:v>392.601982162946</c:v>
                </c:pt>
                <c:pt idx="169463">
                  <c:v>392.604298918219</c:v>
                </c:pt>
                <c:pt idx="169464">
                  <c:v>392.60661567349302</c:v>
                </c:pt>
                <c:pt idx="169465">
                  <c:v>392.60893242876602</c:v>
                </c:pt>
                <c:pt idx="169466">
                  <c:v>392.61124918403999</c:v>
                </c:pt>
                <c:pt idx="169467">
                  <c:v>392.61356593931299</c:v>
                </c:pt>
                <c:pt idx="169468">
                  <c:v>392.61588269458701</c:v>
                </c:pt>
                <c:pt idx="169469">
                  <c:v>392.61819944986001</c:v>
                </c:pt>
                <c:pt idx="169470">
                  <c:v>392.62051620513398</c:v>
                </c:pt>
                <c:pt idx="169471">
                  <c:v>392.62283296040698</c:v>
                </c:pt>
                <c:pt idx="169472">
                  <c:v>392.625149715681</c:v>
                </c:pt>
                <c:pt idx="169473">
                  <c:v>392.627466470954</c:v>
                </c:pt>
                <c:pt idx="169474">
                  <c:v>392.62978322622803</c:v>
                </c:pt>
                <c:pt idx="169475">
                  <c:v>392.63209998150103</c:v>
                </c:pt>
                <c:pt idx="169476">
                  <c:v>392.63441673677499</c:v>
                </c:pt>
                <c:pt idx="169477">
                  <c:v>392.63673349204799</c:v>
                </c:pt>
                <c:pt idx="169478">
                  <c:v>392.63905024732202</c:v>
                </c:pt>
                <c:pt idx="169479">
                  <c:v>392.64136700259502</c:v>
                </c:pt>
                <c:pt idx="169480">
                  <c:v>392.64368375786898</c:v>
                </c:pt>
                <c:pt idx="169481">
                  <c:v>392.64600051314198</c:v>
                </c:pt>
                <c:pt idx="169482">
                  <c:v>392.64831726841601</c:v>
                </c:pt>
                <c:pt idx="169483">
                  <c:v>392.65063402368901</c:v>
                </c:pt>
                <c:pt idx="169484">
                  <c:v>392.65295077896297</c:v>
                </c:pt>
                <c:pt idx="169485">
                  <c:v>392.65526753423597</c:v>
                </c:pt>
                <c:pt idx="169486">
                  <c:v>392.65758428951</c:v>
                </c:pt>
                <c:pt idx="169487">
                  <c:v>392.659901044783</c:v>
                </c:pt>
                <c:pt idx="169488">
                  <c:v>392.66221780005702</c:v>
                </c:pt>
                <c:pt idx="169489">
                  <c:v>392.66453455533002</c:v>
                </c:pt>
                <c:pt idx="169490">
                  <c:v>392.66685131060399</c:v>
                </c:pt>
                <c:pt idx="169491">
                  <c:v>392.66916806587699</c:v>
                </c:pt>
                <c:pt idx="169492">
                  <c:v>392.67148482115101</c:v>
                </c:pt>
                <c:pt idx="169493">
                  <c:v>392.67380157642401</c:v>
                </c:pt>
                <c:pt idx="169494">
                  <c:v>392.67611833169798</c:v>
                </c:pt>
                <c:pt idx="169495">
                  <c:v>392.678435086972</c:v>
                </c:pt>
                <c:pt idx="169496">
                  <c:v>392.680751842245</c:v>
                </c:pt>
                <c:pt idx="169497">
                  <c:v>392.68306859751902</c:v>
                </c:pt>
                <c:pt idx="169498">
                  <c:v>392.68538535279203</c:v>
                </c:pt>
                <c:pt idx="169499">
                  <c:v>392.68770210806599</c:v>
                </c:pt>
                <c:pt idx="169500">
                  <c:v>392.69001886333899</c:v>
                </c:pt>
                <c:pt idx="169501">
                  <c:v>392.69233561861301</c:v>
                </c:pt>
                <c:pt idx="169502">
                  <c:v>392.69465237388602</c:v>
                </c:pt>
                <c:pt idx="169503">
                  <c:v>392.69696912915998</c:v>
                </c:pt>
                <c:pt idx="169504">
                  <c:v>392.69928588443298</c:v>
                </c:pt>
                <c:pt idx="169505">
                  <c:v>392.701602639707</c:v>
                </c:pt>
                <c:pt idx="169506">
                  <c:v>392.70391939498001</c:v>
                </c:pt>
                <c:pt idx="169507">
                  <c:v>392.70623615025397</c:v>
                </c:pt>
                <c:pt idx="169508">
                  <c:v>392.70855290552697</c:v>
                </c:pt>
                <c:pt idx="169509">
                  <c:v>392.710869660801</c:v>
                </c:pt>
                <c:pt idx="169510">
                  <c:v>392.713186416074</c:v>
                </c:pt>
                <c:pt idx="169511">
                  <c:v>392.71550317134802</c:v>
                </c:pt>
                <c:pt idx="169512">
                  <c:v>392.71781992662102</c:v>
                </c:pt>
                <c:pt idx="169513">
                  <c:v>392.72013668189499</c:v>
                </c:pt>
                <c:pt idx="169514">
                  <c:v>392.72245343716799</c:v>
                </c:pt>
                <c:pt idx="169515">
                  <c:v>392.72477019244201</c:v>
                </c:pt>
                <c:pt idx="169516">
                  <c:v>392.72708694771501</c:v>
                </c:pt>
                <c:pt idx="169517">
                  <c:v>392.72940370298898</c:v>
                </c:pt>
                <c:pt idx="169518">
                  <c:v>392.73172045826198</c:v>
                </c:pt>
                <c:pt idx="169519">
                  <c:v>392.734037213536</c:v>
                </c:pt>
                <c:pt idx="169520">
                  <c:v>392.736353968809</c:v>
                </c:pt>
                <c:pt idx="169521">
                  <c:v>392.73867072408302</c:v>
                </c:pt>
                <c:pt idx="169522">
                  <c:v>392.74098747935602</c:v>
                </c:pt>
                <c:pt idx="169523">
                  <c:v>392.74330423462999</c:v>
                </c:pt>
                <c:pt idx="169524">
                  <c:v>392.74562098990299</c:v>
                </c:pt>
                <c:pt idx="169525">
                  <c:v>392.74793774517701</c:v>
                </c:pt>
                <c:pt idx="169526">
                  <c:v>392.75025450045001</c:v>
                </c:pt>
                <c:pt idx="169527">
                  <c:v>392.75257125572398</c:v>
                </c:pt>
                <c:pt idx="169528">
                  <c:v>392.75488801099698</c:v>
                </c:pt>
                <c:pt idx="169529">
                  <c:v>392.757204766271</c:v>
                </c:pt>
                <c:pt idx="169530">
                  <c:v>392.759521521544</c:v>
                </c:pt>
                <c:pt idx="169531">
                  <c:v>392.76183827681803</c:v>
                </c:pt>
                <c:pt idx="169532">
                  <c:v>392.76415503209103</c:v>
                </c:pt>
                <c:pt idx="169533">
                  <c:v>392.76647178736499</c:v>
                </c:pt>
                <c:pt idx="169534">
                  <c:v>392.76878854263799</c:v>
                </c:pt>
                <c:pt idx="169535">
                  <c:v>392.77110529791202</c:v>
                </c:pt>
                <c:pt idx="169536">
                  <c:v>392.77342205318502</c:v>
                </c:pt>
                <c:pt idx="169537">
                  <c:v>392.77573880845898</c:v>
                </c:pt>
                <c:pt idx="169538">
                  <c:v>392.77805556373301</c:v>
                </c:pt>
                <c:pt idx="169539">
                  <c:v>392.78037231900601</c:v>
                </c:pt>
                <c:pt idx="169540">
                  <c:v>392.78268907427997</c:v>
                </c:pt>
                <c:pt idx="169541">
                  <c:v>392.78500582955297</c:v>
                </c:pt>
                <c:pt idx="169542">
                  <c:v>392.787322584827</c:v>
                </c:pt>
                <c:pt idx="169543">
                  <c:v>392.7896393401</c:v>
                </c:pt>
                <c:pt idx="169544">
                  <c:v>392.79195609537402</c:v>
                </c:pt>
                <c:pt idx="169545">
                  <c:v>392.79427285064702</c:v>
                </c:pt>
                <c:pt idx="169546">
                  <c:v>392.79658960592099</c:v>
                </c:pt>
                <c:pt idx="169547">
                  <c:v>392.79890636119399</c:v>
                </c:pt>
                <c:pt idx="169548">
                  <c:v>392.80122311646801</c:v>
                </c:pt>
                <c:pt idx="169549">
                  <c:v>392.80353987174101</c:v>
                </c:pt>
                <c:pt idx="169550">
                  <c:v>392.80585662701498</c:v>
                </c:pt>
                <c:pt idx="169551">
                  <c:v>392.80817338228798</c:v>
                </c:pt>
                <c:pt idx="169552">
                  <c:v>392.810490137562</c:v>
                </c:pt>
                <c:pt idx="169553">
                  <c:v>392.812806892835</c:v>
                </c:pt>
                <c:pt idx="169554">
                  <c:v>392.81512364810902</c:v>
                </c:pt>
                <c:pt idx="169555">
                  <c:v>392.81744040338202</c:v>
                </c:pt>
                <c:pt idx="169556">
                  <c:v>392.81975715865599</c:v>
                </c:pt>
                <c:pt idx="169557">
                  <c:v>392.82207391392899</c:v>
                </c:pt>
                <c:pt idx="169558">
                  <c:v>392.82439066920301</c:v>
                </c:pt>
                <c:pt idx="169559">
                  <c:v>392.82670742447601</c:v>
                </c:pt>
                <c:pt idx="169560">
                  <c:v>392.82902417974998</c:v>
                </c:pt>
                <c:pt idx="169561">
                  <c:v>392.83134093502298</c:v>
                </c:pt>
                <c:pt idx="169562">
                  <c:v>392.833657690297</c:v>
                </c:pt>
                <c:pt idx="169563">
                  <c:v>392.83597444557</c:v>
                </c:pt>
                <c:pt idx="169564">
                  <c:v>392.83829120084403</c:v>
                </c:pt>
                <c:pt idx="169565">
                  <c:v>392.84060795611703</c:v>
                </c:pt>
                <c:pt idx="169566">
                  <c:v>392.84292471139099</c:v>
                </c:pt>
                <c:pt idx="169567">
                  <c:v>392.84524146666399</c:v>
                </c:pt>
                <c:pt idx="169568">
                  <c:v>392.84755822193802</c:v>
                </c:pt>
                <c:pt idx="169569">
                  <c:v>392.84987497721102</c:v>
                </c:pt>
                <c:pt idx="169570">
                  <c:v>392.85219173248498</c:v>
                </c:pt>
                <c:pt idx="169571">
                  <c:v>392.85450848775798</c:v>
                </c:pt>
                <c:pt idx="169572">
                  <c:v>392.85682524303201</c:v>
                </c:pt>
                <c:pt idx="169573">
                  <c:v>392.85914199830501</c:v>
                </c:pt>
                <c:pt idx="169574">
                  <c:v>392.86145875357897</c:v>
                </c:pt>
                <c:pt idx="169575">
                  <c:v>392.86377550885197</c:v>
                </c:pt>
                <c:pt idx="169576">
                  <c:v>392.866092264126</c:v>
                </c:pt>
                <c:pt idx="169577">
                  <c:v>392.868409019399</c:v>
                </c:pt>
                <c:pt idx="169578">
                  <c:v>392.87072577467302</c:v>
                </c:pt>
                <c:pt idx="169579">
                  <c:v>392.87304252994699</c:v>
                </c:pt>
                <c:pt idx="169580">
                  <c:v>392.87535928521999</c:v>
                </c:pt>
                <c:pt idx="169581">
                  <c:v>392.87767604049401</c:v>
                </c:pt>
                <c:pt idx="169582">
                  <c:v>392.87999279576701</c:v>
                </c:pt>
                <c:pt idx="169583">
                  <c:v>392.88230955104098</c:v>
                </c:pt>
                <c:pt idx="169584">
                  <c:v>392.88462630631398</c:v>
                </c:pt>
                <c:pt idx="169585">
                  <c:v>392.886943061588</c:v>
                </c:pt>
                <c:pt idx="169586">
                  <c:v>392.889259816861</c:v>
                </c:pt>
                <c:pt idx="169587">
                  <c:v>392.89157657213502</c:v>
                </c:pt>
                <c:pt idx="169588">
                  <c:v>392.89389332740802</c:v>
                </c:pt>
                <c:pt idx="169589">
                  <c:v>392.89621008268199</c:v>
                </c:pt>
                <c:pt idx="169590">
                  <c:v>392.89852683795499</c:v>
                </c:pt>
                <c:pt idx="169591">
                  <c:v>392.90084359322901</c:v>
                </c:pt>
                <c:pt idx="169592">
                  <c:v>392.90316034850201</c:v>
                </c:pt>
                <c:pt idx="169593">
                  <c:v>392.90547710377598</c:v>
                </c:pt>
                <c:pt idx="169594">
                  <c:v>392.90779385904898</c:v>
                </c:pt>
                <c:pt idx="169595">
                  <c:v>392.910110614323</c:v>
                </c:pt>
                <c:pt idx="169596">
                  <c:v>392.912427369596</c:v>
                </c:pt>
                <c:pt idx="169597">
                  <c:v>392.91474412487003</c:v>
                </c:pt>
                <c:pt idx="169598">
                  <c:v>392.91706088014303</c:v>
                </c:pt>
                <c:pt idx="169599">
                  <c:v>392.91937763541699</c:v>
                </c:pt>
                <c:pt idx="169600">
                  <c:v>392.92169439068999</c:v>
                </c:pt>
                <c:pt idx="169601">
                  <c:v>392.92401114596402</c:v>
                </c:pt>
                <c:pt idx="169602">
                  <c:v>392.92632790123702</c:v>
                </c:pt>
                <c:pt idx="169603">
                  <c:v>392.92864465651098</c:v>
                </c:pt>
                <c:pt idx="169604">
                  <c:v>392.93096141178398</c:v>
                </c:pt>
                <c:pt idx="169605">
                  <c:v>392.93327816705801</c:v>
                </c:pt>
                <c:pt idx="169606">
                  <c:v>392.93559492233101</c:v>
                </c:pt>
                <c:pt idx="169607">
                  <c:v>392.93791167760497</c:v>
                </c:pt>
                <c:pt idx="169608">
                  <c:v>392.94022843287797</c:v>
                </c:pt>
                <c:pt idx="169609">
                  <c:v>392.942545188152</c:v>
                </c:pt>
                <c:pt idx="169610">
                  <c:v>392.944861943425</c:v>
                </c:pt>
                <c:pt idx="169611">
                  <c:v>392.94717869869902</c:v>
                </c:pt>
                <c:pt idx="169612">
                  <c:v>392.94949545397202</c:v>
                </c:pt>
                <c:pt idx="169613">
                  <c:v>392.95181220924599</c:v>
                </c:pt>
                <c:pt idx="169614">
                  <c:v>392.95412896451899</c:v>
                </c:pt>
                <c:pt idx="169615">
                  <c:v>392.95644571979301</c:v>
                </c:pt>
                <c:pt idx="169616">
                  <c:v>392.95876247506601</c:v>
                </c:pt>
                <c:pt idx="169617">
                  <c:v>392.96107923033998</c:v>
                </c:pt>
                <c:pt idx="169618">
                  <c:v>392.96339598561298</c:v>
                </c:pt>
                <c:pt idx="169619">
                  <c:v>392.965712740887</c:v>
                </c:pt>
                <c:pt idx="169620">
                  <c:v>392.96802949616</c:v>
                </c:pt>
                <c:pt idx="169621">
                  <c:v>392.97034625143402</c:v>
                </c:pt>
                <c:pt idx="169622">
                  <c:v>392.97266300670799</c:v>
                </c:pt>
                <c:pt idx="169623">
                  <c:v>392.97497976198099</c:v>
                </c:pt>
                <c:pt idx="169624">
                  <c:v>392.97729651725501</c:v>
                </c:pt>
                <c:pt idx="169625">
                  <c:v>392.97961327252801</c:v>
                </c:pt>
                <c:pt idx="169626">
                  <c:v>392.98193002780198</c:v>
                </c:pt>
                <c:pt idx="169627">
                  <c:v>392.98424678307498</c:v>
                </c:pt>
                <c:pt idx="169628">
                  <c:v>392.986563538349</c:v>
                </c:pt>
                <c:pt idx="169629">
                  <c:v>392.988880293622</c:v>
                </c:pt>
                <c:pt idx="169630">
                  <c:v>392.99119704889603</c:v>
                </c:pt>
                <c:pt idx="169631">
                  <c:v>392.99351380416903</c:v>
                </c:pt>
                <c:pt idx="169632">
                  <c:v>392.99583055944299</c:v>
                </c:pt>
                <c:pt idx="169633">
                  <c:v>392.99814731471599</c:v>
                </c:pt>
                <c:pt idx="169634">
                  <c:v>393.00046406999002</c:v>
                </c:pt>
                <c:pt idx="169635">
                  <c:v>393.00278082526302</c:v>
                </c:pt>
                <c:pt idx="169636">
                  <c:v>393.00509758053698</c:v>
                </c:pt>
                <c:pt idx="169637">
                  <c:v>393.00741433580998</c:v>
                </c:pt>
                <c:pt idx="169638">
                  <c:v>393.00973109108401</c:v>
                </c:pt>
                <c:pt idx="169639">
                  <c:v>393.01204784635701</c:v>
                </c:pt>
                <c:pt idx="169640">
                  <c:v>393.01436460163097</c:v>
                </c:pt>
                <c:pt idx="169641">
                  <c:v>393.01668135690397</c:v>
                </c:pt>
                <c:pt idx="169642">
                  <c:v>393.018998112178</c:v>
                </c:pt>
                <c:pt idx="169643">
                  <c:v>393.021314867451</c:v>
                </c:pt>
                <c:pt idx="169644">
                  <c:v>393.02363162272502</c:v>
                </c:pt>
                <c:pt idx="169645">
                  <c:v>393.02594837799802</c:v>
                </c:pt>
                <c:pt idx="169646">
                  <c:v>393.02826513327199</c:v>
                </c:pt>
                <c:pt idx="169647">
                  <c:v>393.03058188854499</c:v>
                </c:pt>
                <c:pt idx="169648">
                  <c:v>393.03289864381901</c:v>
                </c:pt>
                <c:pt idx="169649">
                  <c:v>393.03521539909201</c:v>
                </c:pt>
                <c:pt idx="169650">
                  <c:v>393.03753215436598</c:v>
                </c:pt>
                <c:pt idx="169651">
                  <c:v>393.03984890963898</c:v>
                </c:pt>
                <c:pt idx="169652">
                  <c:v>393.042165664913</c:v>
                </c:pt>
                <c:pt idx="169653">
                  <c:v>393.044482420186</c:v>
                </c:pt>
                <c:pt idx="169654">
                  <c:v>393.04679917546002</c:v>
                </c:pt>
                <c:pt idx="169655">
                  <c:v>393.04911593073302</c:v>
                </c:pt>
                <c:pt idx="169656">
                  <c:v>393.05143268600699</c:v>
                </c:pt>
                <c:pt idx="169657">
                  <c:v>393.05374944127999</c:v>
                </c:pt>
                <c:pt idx="169658">
                  <c:v>393.05606619655401</c:v>
                </c:pt>
                <c:pt idx="169659">
                  <c:v>393.05838295182701</c:v>
                </c:pt>
                <c:pt idx="169660">
                  <c:v>393.06069970710098</c:v>
                </c:pt>
                <c:pt idx="169661">
                  <c:v>393.06301646237398</c:v>
                </c:pt>
                <c:pt idx="169662">
                  <c:v>393.065333217648</c:v>
                </c:pt>
                <c:pt idx="169663">
                  <c:v>393.067649972921</c:v>
                </c:pt>
                <c:pt idx="169664">
                  <c:v>393.06996672819503</c:v>
                </c:pt>
                <c:pt idx="169665">
                  <c:v>393.07228348346899</c:v>
                </c:pt>
                <c:pt idx="169666">
                  <c:v>393.07460023874199</c:v>
                </c:pt>
                <c:pt idx="169667">
                  <c:v>393.07691699401602</c:v>
                </c:pt>
                <c:pt idx="169668">
                  <c:v>393.07923374928902</c:v>
                </c:pt>
                <c:pt idx="169669">
                  <c:v>393.08155050456298</c:v>
                </c:pt>
                <c:pt idx="169670">
                  <c:v>393.08386725983598</c:v>
                </c:pt>
                <c:pt idx="169671">
                  <c:v>393.08618401511001</c:v>
                </c:pt>
                <c:pt idx="169672">
                  <c:v>393.08850077038301</c:v>
                </c:pt>
                <c:pt idx="169673">
                  <c:v>393.09081752565697</c:v>
                </c:pt>
                <c:pt idx="169674">
                  <c:v>393.09313428092997</c:v>
                </c:pt>
                <c:pt idx="169675">
                  <c:v>393.095451036204</c:v>
                </c:pt>
                <c:pt idx="169676">
                  <c:v>393.097767791477</c:v>
                </c:pt>
                <c:pt idx="169677">
                  <c:v>393.10008454675102</c:v>
                </c:pt>
                <c:pt idx="169678">
                  <c:v>393.10240130202402</c:v>
                </c:pt>
                <c:pt idx="169679">
                  <c:v>393.10471805729799</c:v>
                </c:pt>
                <c:pt idx="169680">
                  <c:v>393.10703481257099</c:v>
                </c:pt>
                <c:pt idx="169681">
                  <c:v>393.10935156784501</c:v>
                </c:pt>
                <c:pt idx="169682">
                  <c:v>393.11166832311801</c:v>
                </c:pt>
                <c:pt idx="169683">
                  <c:v>393.11398507839198</c:v>
                </c:pt>
                <c:pt idx="169684">
                  <c:v>393.11630183366498</c:v>
                </c:pt>
                <c:pt idx="169685">
                  <c:v>393.118618588939</c:v>
                </c:pt>
                <c:pt idx="169686">
                  <c:v>393.120935344212</c:v>
                </c:pt>
                <c:pt idx="169687">
                  <c:v>393.12325209948602</c:v>
                </c:pt>
                <c:pt idx="169688">
                  <c:v>393.12556885475902</c:v>
                </c:pt>
                <c:pt idx="169689">
                  <c:v>393.12788561003299</c:v>
                </c:pt>
                <c:pt idx="169690">
                  <c:v>393.13020236530599</c:v>
                </c:pt>
                <c:pt idx="169691">
                  <c:v>393.13251912058001</c:v>
                </c:pt>
                <c:pt idx="169692">
                  <c:v>393.13483587585301</c:v>
                </c:pt>
                <c:pt idx="169693">
                  <c:v>393.13715263112698</c:v>
                </c:pt>
                <c:pt idx="169694">
                  <c:v>393.13946938639998</c:v>
                </c:pt>
                <c:pt idx="169695">
                  <c:v>393.141786141674</c:v>
                </c:pt>
                <c:pt idx="169696">
                  <c:v>393.144102896947</c:v>
                </c:pt>
                <c:pt idx="169697">
                  <c:v>393.14641965222103</c:v>
                </c:pt>
                <c:pt idx="169698">
                  <c:v>393.14873640749403</c:v>
                </c:pt>
                <c:pt idx="169699">
                  <c:v>393.15105316276799</c:v>
                </c:pt>
                <c:pt idx="169700">
                  <c:v>393.15336991804099</c:v>
                </c:pt>
                <c:pt idx="169701">
                  <c:v>393.15568667331502</c:v>
                </c:pt>
                <c:pt idx="169702">
                  <c:v>393.15800342858802</c:v>
                </c:pt>
                <c:pt idx="169703">
                  <c:v>393.16032018386198</c:v>
                </c:pt>
                <c:pt idx="169704">
                  <c:v>393.16263693913498</c:v>
                </c:pt>
                <c:pt idx="169705">
                  <c:v>393.16495369440901</c:v>
                </c:pt>
                <c:pt idx="169706">
                  <c:v>393.16727044968201</c:v>
                </c:pt>
                <c:pt idx="169707">
                  <c:v>393.16958720495597</c:v>
                </c:pt>
                <c:pt idx="169708">
                  <c:v>393.17190396023</c:v>
                </c:pt>
                <c:pt idx="169709">
                  <c:v>393.174220715503</c:v>
                </c:pt>
                <c:pt idx="169710">
                  <c:v>393.17653747077702</c:v>
                </c:pt>
                <c:pt idx="169711">
                  <c:v>393.17885422605002</c:v>
                </c:pt>
                <c:pt idx="169712">
                  <c:v>393.18117098132399</c:v>
                </c:pt>
                <c:pt idx="169713">
                  <c:v>393.18348773659699</c:v>
                </c:pt>
                <c:pt idx="169714">
                  <c:v>393.18580449187101</c:v>
                </c:pt>
                <c:pt idx="169715">
                  <c:v>393.18812124714401</c:v>
                </c:pt>
                <c:pt idx="169716">
                  <c:v>393.19043800241798</c:v>
                </c:pt>
                <c:pt idx="169717">
                  <c:v>393.19275475769098</c:v>
                </c:pt>
                <c:pt idx="169718">
                  <c:v>393.195071512965</c:v>
                </c:pt>
                <c:pt idx="169719">
                  <c:v>393.197388268238</c:v>
                </c:pt>
                <c:pt idx="169720">
                  <c:v>393.19970502351202</c:v>
                </c:pt>
                <c:pt idx="169721">
                  <c:v>393.20202177878502</c:v>
                </c:pt>
                <c:pt idx="169722">
                  <c:v>393.20433853405899</c:v>
                </c:pt>
                <c:pt idx="169723">
                  <c:v>393.20665528933199</c:v>
                </c:pt>
                <c:pt idx="169724">
                  <c:v>393.20897204460601</c:v>
                </c:pt>
                <c:pt idx="169725">
                  <c:v>393.21128879987901</c:v>
                </c:pt>
                <c:pt idx="169726">
                  <c:v>393.21360555515298</c:v>
                </c:pt>
                <c:pt idx="169727">
                  <c:v>393.21592231042598</c:v>
                </c:pt>
                <c:pt idx="169728">
                  <c:v>393.2182390657</c:v>
                </c:pt>
                <c:pt idx="169729">
                  <c:v>393.220555820973</c:v>
                </c:pt>
                <c:pt idx="169730">
                  <c:v>393.22287257624703</c:v>
                </c:pt>
                <c:pt idx="169731">
                  <c:v>393.22518933152003</c:v>
                </c:pt>
                <c:pt idx="169732">
                  <c:v>393.22750608679399</c:v>
                </c:pt>
                <c:pt idx="169733">
                  <c:v>393.22982284206699</c:v>
                </c:pt>
                <c:pt idx="169734">
                  <c:v>393.23213959734102</c:v>
                </c:pt>
                <c:pt idx="169735">
                  <c:v>393.23445635261402</c:v>
                </c:pt>
                <c:pt idx="169736">
                  <c:v>393.23677310788798</c:v>
                </c:pt>
                <c:pt idx="169737">
                  <c:v>393.23908986316098</c:v>
                </c:pt>
                <c:pt idx="169738">
                  <c:v>393.24140661843501</c:v>
                </c:pt>
                <c:pt idx="169739">
                  <c:v>393.24372337370801</c:v>
                </c:pt>
                <c:pt idx="169740">
                  <c:v>393.24604012898197</c:v>
                </c:pt>
                <c:pt idx="169741">
                  <c:v>393.24835688425497</c:v>
                </c:pt>
                <c:pt idx="169742">
                  <c:v>393.250673639529</c:v>
                </c:pt>
                <c:pt idx="169743">
                  <c:v>393.252990394802</c:v>
                </c:pt>
                <c:pt idx="169744">
                  <c:v>393.25530715007602</c:v>
                </c:pt>
                <c:pt idx="169745">
                  <c:v>393.25762390534902</c:v>
                </c:pt>
                <c:pt idx="169746">
                  <c:v>393.25994066062299</c:v>
                </c:pt>
                <c:pt idx="169747">
                  <c:v>393.26225741589599</c:v>
                </c:pt>
                <c:pt idx="169748">
                  <c:v>393.26457417117001</c:v>
                </c:pt>
                <c:pt idx="169749">
                  <c:v>393.26689092644301</c:v>
                </c:pt>
                <c:pt idx="169750">
                  <c:v>393.26920768171698</c:v>
                </c:pt>
                <c:pt idx="169751">
                  <c:v>393.271524436991</c:v>
                </c:pt>
                <c:pt idx="169752">
                  <c:v>393.273841192264</c:v>
                </c:pt>
                <c:pt idx="169753">
                  <c:v>393.27615794753802</c:v>
                </c:pt>
                <c:pt idx="169754">
                  <c:v>393.27847470281102</c:v>
                </c:pt>
                <c:pt idx="169755">
                  <c:v>393.28079145808499</c:v>
                </c:pt>
                <c:pt idx="169756">
                  <c:v>393.28310821335799</c:v>
                </c:pt>
                <c:pt idx="169757">
                  <c:v>393.28542496863201</c:v>
                </c:pt>
                <c:pt idx="169758">
                  <c:v>393.28774172390501</c:v>
                </c:pt>
                <c:pt idx="169759">
                  <c:v>393.29005847917898</c:v>
                </c:pt>
                <c:pt idx="169760">
                  <c:v>393.29237523445198</c:v>
                </c:pt>
                <c:pt idx="169761">
                  <c:v>393.294691989726</c:v>
                </c:pt>
                <c:pt idx="169762">
                  <c:v>393.297008744999</c:v>
                </c:pt>
                <c:pt idx="169763">
                  <c:v>393.29932550027303</c:v>
                </c:pt>
                <c:pt idx="169764">
                  <c:v>393.30164225554603</c:v>
                </c:pt>
                <c:pt idx="169765">
                  <c:v>393.30395901081999</c:v>
                </c:pt>
                <c:pt idx="169766">
                  <c:v>393.30627576609299</c:v>
                </c:pt>
                <c:pt idx="169767">
                  <c:v>393.30859252136702</c:v>
                </c:pt>
                <c:pt idx="169768">
                  <c:v>393.31090927664002</c:v>
                </c:pt>
                <c:pt idx="169769">
                  <c:v>393.31322603191398</c:v>
                </c:pt>
                <c:pt idx="169770">
                  <c:v>393.31554278718698</c:v>
                </c:pt>
                <c:pt idx="169771">
                  <c:v>393.31785954246101</c:v>
                </c:pt>
                <c:pt idx="169772">
                  <c:v>393.32017629773401</c:v>
                </c:pt>
                <c:pt idx="169773">
                  <c:v>393.32249305300797</c:v>
                </c:pt>
                <c:pt idx="169774">
                  <c:v>393.32480980828097</c:v>
                </c:pt>
                <c:pt idx="169775">
                  <c:v>393.327126563555</c:v>
                </c:pt>
                <c:pt idx="169776">
                  <c:v>393.329443318828</c:v>
                </c:pt>
                <c:pt idx="169777">
                  <c:v>393.33176007410202</c:v>
                </c:pt>
                <c:pt idx="169778">
                  <c:v>393.33407682937502</c:v>
                </c:pt>
                <c:pt idx="169779">
                  <c:v>393.33639358464899</c:v>
                </c:pt>
                <c:pt idx="169780">
                  <c:v>393.33871033992199</c:v>
                </c:pt>
                <c:pt idx="169781">
                  <c:v>393.34102709519601</c:v>
                </c:pt>
                <c:pt idx="169782">
                  <c:v>393.34334385046901</c:v>
                </c:pt>
                <c:pt idx="169783">
                  <c:v>393.34566060574298</c:v>
                </c:pt>
                <c:pt idx="169784">
                  <c:v>393.34797736101598</c:v>
                </c:pt>
                <c:pt idx="169785">
                  <c:v>393.35029411629</c:v>
                </c:pt>
                <c:pt idx="169786">
                  <c:v>393.352610871563</c:v>
                </c:pt>
                <c:pt idx="169787">
                  <c:v>393.35492762683702</c:v>
                </c:pt>
                <c:pt idx="169788">
                  <c:v>393.35724438211003</c:v>
                </c:pt>
                <c:pt idx="169789">
                  <c:v>393.35956113738399</c:v>
                </c:pt>
                <c:pt idx="169790">
                  <c:v>393.36187789265699</c:v>
                </c:pt>
                <c:pt idx="169791">
                  <c:v>393.36419464793101</c:v>
                </c:pt>
                <c:pt idx="169792">
                  <c:v>393.36651140320402</c:v>
                </c:pt>
                <c:pt idx="169793">
                  <c:v>393.36882815847798</c:v>
                </c:pt>
                <c:pt idx="169794">
                  <c:v>393.371144913752</c:v>
                </c:pt>
                <c:pt idx="169795">
                  <c:v>393.373461669025</c:v>
                </c:pt>
                <c:pt idx="169796">
                  <c:v>393.37577842429903</c:v>
                </c:pt>
                <c:pt idx="169797">
                  <c:v>393.37809517957203</c:v>
                </c:pt>
                <c:pt idx="169798">
                  <c:v>393.38041193484599</c:v>
                </c:pt>
                <c:pt idx="169799">
                  <c:v>393.382728690119</c:v>
                </c:pt>
                <c:pt idx="169800">
                  <c:v>393.38504544539302</c:v>
                </c:pt>
                <c:pt idx="169801">
                  <c:v>393.38736220066602</c:v>
                </c:pt>
                <c:pt idx="169802">
                  <c:v>393.38967895593998</c:v>
                </c:pt>
                <c:pt idx="169803">
                  <c:v>393.39199571121299</c:v>
                </c:pt>
                <c:pt idx="169804">
                  <c:v>393.39431246648701</c:v>
                </c:pt>
                <c:pt idx="169805">
                  <c:v>393.39662922176001</c:v>
                </c:pt>
                <c:pt idx="169806">
                  <c:v>393.39894597703397</c:v>
                </c:pt>
                <c:pt idx="169807">
                  <c:v>393.40126273230698</c:v>
                </c:pt>
                <c:pt idx="169808">
                  <c:v>393.403579487581</c:v>
                </c:pt>
                <c:pt idx="169809">
                  <c:v>393.405896242854</c:v>
                </c:pt>
                <c:pt idx="169810">
                  <c:v>393.40821299812802</c:v>
                </c:pt>
                <c:pt idx="169811">
                  <c:v>393.41052975340102</c:v>
                </c:pt>
                <c:pt idx="169812">
                  <c:v>393.41284650867499</c:v>
                </c:pt>
                <c:pt idx="169813">
                  <c:v>393.41516326394799</c:v>
                </c:pt>
                <c:pt idx="169814">
                  <c:v>393.41748001922201</c:v>
                </c:pt>
                <c:pt idx="169815">
                  <c:v>393.41979677449501</c:v>
                </c:pt>
                <c:pt idx="169816">
                  <c:v>393.42211352976898</c:v>
                </c:pt>
                <c:pt idx="169817">
                  <c:v>393.42443028504198</c:v>
                </c:pt>
                <c:pt idx="169818">
                  <c:v>393.426747040316</c:v>
                </c:pt>
                <c:pt idx="169819">
                  <c:v>393.429063795589</c:v>
                </c:pt>
                <c:pt idx="169820">
                  <c:v>393.43138055086303</c:v>
                </c:pt>
                <c:pt idx="169821">
                  <c:v>393.43369730613603</c:v>
                </c:pt>
                <c:pt idx="169822">
                  <c:v>393.43601406140999</c:v>
                </c:pt>
                <c:pt idx="169823">
                  <c:v>393.43833081668299</c:v>
                </c:pt>
                <c:pt idx="169824">
                  <c:v>393.44064757195702</c:v>
                </c:pt>
                <c:pt idx="169825">
                  <c:v>393.44296432723002</c:v>
                </c:pt>
                <c:pt idx="169826">
                  <c:v>393.44528108250398</c:v>
                </c:pt>
                <c:pt idx="169827">
                  <c:v>393.44759783777698</c:v>
                </c:pt>
                <c:pt idx="169828">
                  <c:v>393.44991459305101</c:v>
                </c:pt>
                <c:pt idx="169829">
                  <c:v>393.45223134832401</c:v>
                </c:pt>
                <c:pt idx="169830">
                  <c:v>393.45454810359797</c:v>
                </c:pt>
                <c:pt idx="169831">
                  <c:v>393.45686485887097</c:v>
                </c:pt>
                <c:pt idx="169832">
                  <c:v>393.459181614145</c:v>
                </c:pt>
                <c:pt idx="169833">
                  <c:v>393.461498369418</c:v>
                </c:pt>
                <c:pt idx="169834">
                  <c:v>393.46381512469202</c:v>
                </c:pt>
                <c:pt idx="169835">
                  <c:v>393.46613187996599</c:v>
                </c:pt>
                <c:pt idx="169836">
                  <c:v>393.46844863523899</c:v>
                </c:pt>
                <c:pt idx="169837">
                  <c:v>393.47076539051301</c:v>
                </c:pt>
                <c:pt idx="169838">
                  <c:v>393.47308214578601</c:v>
                </c:pt>
                <c:pt idx="169839">
                  <c:v>393.47539890105998</c:v>
                </c:pt>
                <c:pt idx="169840">
                  <c:v>393.47771565633298</c:v>
                </c:pt>
                <c:pt idx="169841">
                  <c:v>393.480032411607</c:v>
                </c:pt>
                <c:pt idx="169842">
                  <c:v>393.48234916688</c:v>
                </c:pt>
                <c:pt idx="169843">
                  <c:v>393.48466592215402</c:v>
                </c:pt>
                <c:pt idx="169844">
                  <c:v>393.48698267742702</c:v>
                </c:pt>
                <c:pt idx="169845">
                  <c:v>393.48929943270099</c:v>
                </c:pt>
                <c:pt idx="169846">
                  <c:v>393.49161618797399</c:v>
                </c:pt>
                <c:pt idx="169847">
                  <c:v>393.49393294324801</c:v>
                </c:pt>
                <c:pt idx="169848">
                  <c:v>393.49624969852101</c:v>
                </c:pt>
                <c:pt idx="169849">
                  <c:v>393.49856645379498</c:v>
                </c:pt>
                <c:pt idx="169850">
                  <c:v>393.50088320906798</c:v>
                </c:pt>
                <c:pt idx="169851">
                  <c:v>393.503199964342</c:v>
                </c:pt>
                <c:pt idx="169852">
                  <c:v>393.505516719615</c:v>
                </c:pt>
                <c:pt idx="169853">
                  <c:v>393.50783347488903</c:v>
                </c:pt>
                <c:pt idx="169854">
                  <c:v>393.51015023016203</c:v>
                </c:pt>
                <c:pt idx="169855">
                  <c:v>393.51246698543599</c:v>
                </c:pt>
                <c:pt idx="169856">
                  <c:v>393.51478374070899</c:v>
                </c:pt>
                <c:pt idx="169857">
                  <c:v>393.51710049598302</c:v>
                </c:pt>
                <c:pt idx="169858">
                  <c:v>393.51941725125602</c:v>
                </c:pt>
                <c:pt idx="169859">
                  <c:v>393.52173400652998</c:v>
                </c:pt>
                <c:pt idx="169860">
                  <c:v>393.52405076180298</c:v>
                </c:pt>
                <c:pt idx="169861">
                  <c:v>393.52636751707701</c:v>
                </c:pt>
                <c:pt idx="169862">
                  <c:v>393.52868427235001</c:v>
                </c:pt>
                <c:pt idx="169863">
                  <c:v>393.53100102762397</c:v>
                </c:pt>
                <c:pt idx="169864">
                  <c:v>393.53331778289697</c:v>
                </c:pt>
                <c:pt idx="169865">
                  <c:v>393.535634538171</c:v>
                </c:pt>
                <c:pt idx="169866">
                  <c:v>393.537951293444</c:v>
                </c:pt>
                <c:pt idx="169867">
                  <c:v>393.54026804871802</c:v>
                </c:pt>
                <c:pt idx="169868">
                  <c:v>393.54258480399102</c:v>
                </c:pt>
                <c:pt idx="169869">
                  <c:v>393.54490155926499</c:v>
                </c:pt>
                <c:pt idx="169870">
                  <c:v>393.54721831453799</c:v>
                </c:pt>
                <c:pt idx="169871">
                  <c:v>393.54953506981201</c:v>
                </c:pt>
                <c:pt idx="169872">
                  <c:v>393.55185182508501</c:v>
                </c:pt>
                <c:pt idx="169873">
                  <c:v>393.55416858035898</c:v>
                </c:pt>
                <c:pt idx="169874">
                  <c:v>393.55648533563198</c:v>
                </c:pt>
                <c:pt idx="169875">
                  <c:v>393.558802090906</c:v>
                </c:pt>
                <c:pt idx="169876">
                  <c:v>393.561118846179</c:v>
                </c:pt>
                <c:pt idx="169877">
                  <c:v>393.56343560145302</c:v>
                </c:pt>
                <c:pt idx="169878">
                  <c:v>393.56575235672699</c:v>
                </c:pt>
                <c:pt idx="169879">
                  <c:v>393.56806911199999</c:v>
                </c:pt>
                <c:pt idx="169880">
                  <c:v>393.57038586727401</c:v>
                </c:pt>
                <c:pt idx="169881">
                  <c:v>393.57270262254701</c:v>
                </c:pt>
                <c:pt idx="169882">
                  <c:v>393.57501937782098</c:v>
                </c:pt>
                <c:pt idx="169883">
                  <c:v>393.57733613309398</c:v>
                </c:pt>
                <c:pt idx="169884">
                  <c:v>393.579652888368</c:v>
                </c:pt>
                <c:pt idx="169885">
                  <c:v>393.581969643641</c:v>
                </c:pt>
                <c:pt idx="169886">
                  <c:v>393.58428639891503</c:v>
                </c:pt>
                <c:pt idx="169887">
                  <c:v>393.58660315418803</c:v>
                </c:pt>
                <c:pt idx="169888">
                  <c:v>393.58891990946199</c:v>
                </c:pt>
                <c:pt idx="169889">
                  <c:v>393.59123666473499</c:v>
                </c:pt>
                <c:pt idx="169890">
                  <c:v>393.59355342000902</c:v>
                </c:pt>
                <c:pt idx="169891">
                  <c:v>393.59587017528202</c:v>
                </c:pt>
                <c:pt idx="169892">
                  <c:v>393.59818693055598</c:v>
                </c:pt>
                <c:pt idx="169893">
                  <c:v>393.60050368582898</c:v>
                </c:pt>
                <c:pt idx="169894">
                  <c:v>393.60282044110301</c:v>
                </c:pt>
                <c:pt idx="169895">
                  <c:v>393.60513719637601</c:v>
                </c:pt>
                <c:pt idx="169896">
                  <c:v>393.60745395164997</c:v>
                </c:pt>
                <c:pt idx="169897">
                  <c:v>393.60977070692297</c:v>
                </c:pt>
                <c:pt idx="169898">
                  <c:v>393.612087462197</c:v>
                </c:pt>
                <c:pt idx="169899">
                  <c:v>393.61440421747</c:v>
                </c:pt>
                <c:pt idx="169900">
                  <c:v>393.61672097274402</c:v>
                </c:pt>
                <c:pt idx="169901">
                  <c:v>393.61903772801702</c:v>
                </c:pt>
                <c:pt idx="169902">
                  <c:v>393.62135448329099</c:v>
                </c:pt>
                <c:pt idx="169903">
                  <c:v>393.62367123856399</c:v>
                </c:pt>
                <c:pt idx="169904">
                  <c:v>393.62598799383801</c:v>
                </c:pt>
                <c:pt idx="169905">
                  <c:v>393.62830474911101</c:v>
                </c:pt>
                <c:pt idx="169906">
                  <c:v>393.63062150438498</c:v>
                </c:pt>
                <c:pt idx="169907">
                  <c:v>393.63293825965798</c:v>
                </c:pt>
                <c:pt idx="169908">
                  <c:v>393.635255014932</c:v>
                </c:pt>
                <c:pt idx="169909">
                  <c:v>393.637571770205</c:v>
                </c:pt>
                <c:pt idx="169910">
                  <c:v>393.63988852547902</c:v>
                </c:pt>
                <c:pt idx="169911">
                  <c:v>393.64220528075202</c:v>
                </c:pt>
                <c:pt idx="169912">
                  <c:v>393.64452203602599</c:v>
                </c:pt>
                <c:pt idx="169913">
                  <c:v>393.64683879129899</c:v>
                </c:pt>
                <c:pt idx="169914">
                  <c:v>393.64915554657301</c:v>
                </c:pt>
                <c:pt idx="169915">
                  <c:v>393.65147230184601</c:v>
                </c:pt>
                <c:pt idx="169916">
                  <c:v>393.65378905711998</c:v>
                </c:pt>
                <c:pt idx="169917">
                  <c:v>393.65610581239298</c:v>
                </c:pt>
                <c:pt idx="169918">
                  <c:v>393.658422567667</c:v>
                </c:pt>
                <c:pt idx="169919">
                  <c:v>393.66073932294</c:v>
                </c:pt>
                <c:pt idx="169920">
                  <c:v>393.66305607821403</c:v>
                </c:pt>
                <c:pt idx="169921">
                  <c:v>393.66537283348799</c:v>
                </c:pt>
                <c:pt idx="169922">
                  <c:v>393.66768958876099</c:v>
                </c:pt>
                <c:pt idx="169923">
                  <c:v>393.67000634403502</c:v>
                </c:pt>
                <c:pt idx="169924">
                  <c:v>393.67232309930802</c:v>
                </c:pt>
                <c:pt idx="169925">
                  <c:v>393.67463985458198</c:v>
                </c:pt>
                <c:pt idx="169926">
                  <c:v>393.67695660985498</c:v>
                </c:pt>
                <c:pt idx="169927">
                  <c:v>393.67927336512901</c:v>
                </c:pt>
                <c:pt idx="169928">
                  <c:v>393.68159012040201</c:v>
                </c:pt>
                <c:pt idx="169929">
                  <c:v>393.68390687567597</c:v>
                </c:pt>
                <c:pt idx="169930">
                  <c:v>393.68622363094897</c:v>
                </c:pt>
                <c:pt idx="169931">
                  <c:v>393.688540386223</c:v>
                </c:pt>
                <c:pt idx="169932">
                  <c:v>393.690857141496</c:v>
                </c:pt>
                <c:pt idx="169933">
                  <c:v>393.69317389677002</c:v>
                </c:pt>
                <c:pt idx="169934">
                  <c:v>393.69549065204302</c:v>
                </c:pt>
                <c:pt idx="169935">
                  <c:v>393.69780740731699</c:v>
                </c:pt>
                <c:pt idx="169936">
                  <c:v>393.70012416258999</c:v>
                </c:pt>
                <c:pt idx="169937">
                  <c:v>393.70244091786401</c:v>
                </c:pt>
                <c:pt idx="169938">
                  <c:v>393.70475767313701</c:v>
                </c:pt>
                <c:pt idx="169939">
                  <c:v>393.70707442841098</c:v>
                </c:pt>
                <c:pt idx="169940">
                  <c:v>393.70939118368398</c:v>
                </c:pt>
                <c:pt idx="169941">
                  <c:v>393.711707938958</c:v>
                </c:pt>
                <c:pt idx="169942">
                  <c:v>393.714024694231</c:v>
                </c:pt>
                <c:pt idx="169943">
                  <c:v>393.71634144950502</c:v>
                </c:pt>
                <c:pt idx="169944">
                  <c:v>393.71865820477802</c:v>
                </c:pt>
                <c:pt idx="169945">
                  <c:v>393.72097496005199</c:v>
                </c:pt>
                <c:pt idx="169946">
                  <c:v>393.72329171532499</c:v>
                </c:pt>
                <c:pt idx="169947">
                  <c:v>393.72560847059901</c:v>
                </c:pt>
                <c:pt idx="169948">
                  <c:v>393.72792522587201</c:v>
                </c:pt>
                <c:pt idx="169949">
                  <c:v>393.73024198114598</c:v>
                </c:pt>
                <c:pt idx="169950">
                  <c:v>393.73255873641898</c:v>
                </c:pt>
                <c:pt idx="169951">
                  <c:v>393.734875491693</c:v>
                </c:pt>
                <c:pt idx="169952">
                  <c:v>393.737192246966</c:v>
                </c:pt>
                <c:pt idx="169953">
                  <c:v>393.73950900224003</c:v>
                </c:pt>
                <c:pt idx="169954">
                  <c:v>393.74182575751303</c:v>
                </c:pt>
                <c:pt idx="169955">
                  <c:v>393.74414251278699</c:v>
                </c:pt>
                <c:pt idx="169956">
                  <c:v>393.74645926805999</c:v>
                </c:pt>
                <c:pt idx="169957">
                  <c:v>393.74877602333402</c:v>
                </c:pt>
                <c:pt idx="169958">
                  <c:v>393.75109277860702</c:v>
                </c:pt>
                <c:pt idx="169959">
                  <c:v>393.75340953388098</c:v>
                </c:pt>
                <c:pt idx="169960">
                  <c:v>393.75572628915398</c:v>
                </c:pt>
                <c:pt idx="169961">
                  <c:v>393.75804304442801</c:v>
                </c:pt>
                <c:pt idx="169962">
                  <c:v>393.76035979970101</c:v>
                </c:pt>
                <c:pt idx="169963">
                  <c:v>393.76267655497497</c:v>
                </c:pt>
                <c:pt idx="169964">
                  <c:v>393.764993310249</c:v>
                </c:pt>
                <c:pt idx="169965">
                  <c:v>393.767310065522</c:v>
                </c:pt>
                <c:pt idx="169966">
                  <c:v>393.76962682079602</c:v>
                </c:pt>
                <c:pt idx="169967">
                  <c:v>393.77194357606902</c:v>
                </c:pt>
                <c:pt idx="169968">
                  <c:v>393.77426033134299</c:v>
                </c:pt>
                <c:pt idx="169969">
                  <c:v>393.77657708661599</c:v>
                </c:pt>
                <c:pt idx="169970">
                  <c:v>393.77889384189001</c:v>
                </c:pt>
                <c:pt idx="169971">
                  <c:v>393.78121059716301</c:v>
                </c:pt>
                <c:pt idx="169972">
                  <c:v>393.78352735243698</c:v>
                </c:pt>
                <c:pt idx="169973">
                  <c:v>393.78584410770998</c:v>
                </c:pt>
                <c:pt idx="169974">
                  <c:v>393.788160862984</c:v>
                </c:pt>
                <c:pt idx="169975">
                  <c:v>393.790477618257</c:v>
                </c:pt>
                <c:pt idx="169976">
                  <c:v>393.79279437353102</c:v>
                </c:pt>
                <c:pt idx="169977">
                  <c:v>393.79511112880402</c:v>
                </c:pt>
                <c:pt idx="169978">
                  <c:v>393.79742788407799</c:v>
                </c:pt>
                <c:pt idx="169979">
                  <c:v>393.79974463935099</c:v>
                </c:pt>
                <c:pt idx="169980">
                  <c:v>393.80206139462501</c:v>
                </c:pt>
                <c:pt idx="169981">
                  <c:v>393.80437814989801</c:v>
                </c:pt>
                <c:pt idx="169982">
                  <c:v>393.80669490517198</c:v>
                </c:pt>
                <c:pt idx="169983">
                  <c:v>393.80901166044498</c:v>
                </c:pt>
                <c:pt idx="169984">
                  <c:v>393.811328415719</c:v>
                </c:pt>
                <c:pt idx="169985">
                  <c:v>393.813645170992</c:v>
                </c:pt>
                <c:pt idx="169986">
                  <c:v>393.81596192626603</c:v>
                </c:pt>
                <c:pt idx="169987">
                  <c:v>393.81827868153903</c:v>
                </c:pt>
                <c:pt idx="169988">
                  <c:v>393.82059543681299</c:v>
                </c:pt>
                <c:pt idx="169989">
                  <c:v>393.82291219208599</c:v>
                </c:pt>
                <c:pt idx="169990">
                  <c:v>393.82522894736002</c:v>
                </c:pt>
                <c:pt idx="169991">
                  <c:v>393.82754570263302</c:v>
                </c:pt>
                <c:pt idx="169992">
                  <c:v>393.82986245790698</c:v>
                </c:pt>
                <c:pt idx="169993">
                  <c:v>393.83217921317998</c:v>
                </c:pt>
                <c:pt idx="169994">
                  <c:v>393.83449596845401</c:v>
                </c:pt>
                <c:pt idx="169995">
                  <c:v>393.83681272372701</c:v>
                </c:pt>
                <c:pt idx="169996">
                  <c:v>393.83912947900097</c:v>
                </c:pt>
                <c:pt idx="169997">
                  <c:v>393.84144623427397</c:v>
                </c:pt>
                <c:pt idx="169998">
                  <c:v>393.843762989548</c:v>
                </c:pt>
                <c:pt idx="169999">
                  <c:v>393.846079744821</c:v>
                </c:pt>
                <c:pt idx="170000">
                  <c:v>393.84839650009502</c:v>
                </c:pt>
                <c:pt idx="170001">
                  <c:v>393.85071325536802</c:v>
                </c:pt>
                <c:pt idx="170002">
                  <c:v>393.85303001064199</c:v>
                </c:pt>
                <c:pt idx="170003">
                  <c:v>393.85534676591499</c:v>
                </c:pt>
                <c:pt idx="170004">
                  <c:v>393.85766352118901</c:v>
                </c:pt>
                <c:pt idx="170005">
                  <c:v>393.85998027646201</c:v>
                </c:pt>
                <c:pt idx="170006">
                  <c:v>393.86229703173598</c:v>
                </c:pt>
                <c:pt idx="170007">
                  <c:v>393.86461378701</c:v>
                </c:pt>
                <c:pt idx="170008">
                  <c:v>393.866930542283</c:v>
                </c:pt>
                <c:pt idx="170009">
                  <c:v>393.86924729755702</c:v>
                </c:pt>
                <c:pt idx="170010">
                  <c:v>393.87156405283002</c:v>
                </c:pt>
                <c:pt idx="170011">
                  <c:v>393.87388080810399</c:v>
                </c:pt>
                <c:pt idx="170012">
                  <c:v>393.87619756337699</c:v>
                </c:pt>
                <c:pt idx="170013">
                  <c:v>393.87851431865101</c:v>
                </c:pt>
                <c:pt idx="170014">
                  <c:v>393.88083107392401</c:v>
                </c:pt>
                <c:pt idx="170015">
                  <c:v>393.88314782919798</c:v>
                </c:pt>
                <c:pt idx="170016">
                  <c:v>393.88546458447098</c:v>
                </c:pt>
                <c:pt idx="170017">
                  <c:v>393.887781339745</c:v>
                </c:pt>
                <c:pt idx="170018">
                  <c:v>393.890098095018</c:v>
                </c:pt>
                <c:pt idx="170019">
                  <c:v>393.89241485029203</c:v>
                </c:pt>
                <c:pt idx="170020">
                  <c:v>393.89473160556503</c:v>
                </c:pt>
                <c:pt idx="170021">
                  <c:v>393.89704836083899</c:v>
                </c:pt>
                <c:pt idx="170022">
                  <c:v>393.89936511611199</c:v>
                </c:pt>
                <c:pt idx="170023">
                  <c:v>393.90168187138602</c:v>
                </c:pt>
                <c:pt idx="170024">
                  <c:v>393.90399862665902</c:v>
                </c:pt>
                <c:pt idx="170025">
                  <c:v>393.90631538193298</c:v>
                </c:pt>
                <c:pt idx="170026">
                  <c:v>393.90863213720598</c:v>
                </c:pt>
                <c:pt idx="170027">
                  <c:v>393.91094889248001</c:v>
                </c:pt>
                <c:pt idx="170028">
                  <c:v>393.91326564775301</c:v>
                </c:pt>
                <c:pt idx="170029">
                  <c:v>393.91558240302697</c:v>
                </c:pt>
                <c:pt idx="170030">
                  <c:v>393.91789915829997</c:v>
                </c:pt>
                <c:pt idx="170031">
                  <c:v>393.920215913574</c:v>
                </c:pt>
                <c:pt idx="170032">
                  <c:v>393.922532668847</c:v>
                </c:pt>
                <c:pt idx="170033">
                  <c:v>393.92484942412102</c:v>
                </c:pt>
                <c:pt idx="170034">
                  <c:v>393.92716617939402</c:v>
                </c:pt>
                <c:pt idx="170035">
                  <c:v>393.92948293466799</c:v>
                </c:pt>
                <c:pt idx="170036">
                  <c:v>393.93179968994099</c:v>
                </c:pt>
                <c:pt idx="170037">
                  <c:v>393.93411644521501</c:v>
                </c:pt>
                <c:pt idx="170038">
                  <c:v>393.93643320048801</c:v>
                </c:pt>
                <c:pt idx="170039">
                  <c:v>393.93874995576198</c:v>
                </c:pt>
                <c:pt idx="170040">
                  <c:v>393.94106671103498</c:v>
                </c:pt>
                <c:pt idx="170041">
                  <c:v>393.943383466309</c:v>
                </c:pt>
                <c:pt idx="170042">
                  <c:v>393.945700221582</c:v>
                </c:pt>
                <c:pt idx="170043">
                  <c:v>393.94801697685602</c:v>
                </c:pt>
                <c:pt idx="170044">
                  <c:v>393.95033373212902</c:v>
                </c:pt>
                <c:pt idx="170045">
                  <c:v>393.95265048740299</c:v>
                </c:pt>
                <c:pt idx="170046">
                  <c:v>393.95496724267599</c:v>
                </c:pt>
                <c:pt idx="170047">
                  <c:v>393.95728399795001</c:v>
                </c:pt>
                <c:pt idx="170048">
                  <c:v>393.95960075322301</c:v>
                </c:pt>
                <c:pt idx="170049">
                  <c:v>393.96191750849698</c:v>
                </c:pt>
                <c:pt idx="170050">
                  <c:v>393.964234263771</c:v>
                </c:pt>
                <c:pt idx="170051">
                  <c:v>393.966551019044</c:v>
                </c:pt>
                <c:pt idx="170052">
                  <c:v>393.96886777431803</c:v>
                </c:pt>
                <c:pt idx="170053">
                  <c:v>393.97118452959103</c:v>
                </c:pt>
                <c:pt idx="170054">
                  <c:v>393.97350128486499</c:v>
                </c:pt>
                <c:pt idx="170055">
                  <c:v>393.97581804013799</c:v>
                </c:pt>
                <c:pt idx="170056">
                  <c:v>393.97813479541202</c:v>
                </c:pt>
                <c:pt idx="170057">
                  <c:v>393.98045155068502</c:v>
                </c:pt>
                <c:pt idx="170058">
                  <c:v>393.98276830595898</c:v>
                </c:pt>
                <c:pt idx="170059">
                  <c:v>393.98508506123198</c:v>
                </c:pt>
                <c:pt idx="170060">
                  <c:v>393.98740181650601</c:v>
                </c:pt>
                <c:pt idx="170061">
                  <c:v>393.98971857177901</c:v>
                </c:pt>
                <c:pt idx="170062">
                  <c:v>393.99203532705297</c:v>
                </c:pt>
                <c:pt idx="170063">
                  <c:v>393.99435208232597</c:v>
                </c:pt>
                <c:pt idx="170064">
                  <c:v>393.9966688376</c:v>
                </c:pt>
                <c:pt idx="170065">
                  <c:v>393.998985592873</c:v>
                </c:pt>
                <c:pt idx="170066">
                  <c:v>394.00130234814702</c:v>
                </c:pt>
                <c:pt idx="170067">
                  <c:v>394.00361910342002</c:v>
                </c:pt>
                <c:pt idx="170068">
                  <c:v>394.00593585869399</c:v>
                </c:pt>
                <c:pt idx="170069">
                  <c:v>394.00825261396699</c:v>
                </c:pt>
                <c:pt idx="170070">
                  <c:v>394.01056936924101</c:v>
                </c:pt>
                <c:pt idx="170071">
                  <c:v>394.01288612451401</c:v>
                </c:pt>
                <c:pt idx="170072">
                  <c:v>394.01520287978798</c:v>
                </c:pt>
                <c:pt idx="170073">
                  <c:v>394.01751963506098</c:v>
                </c:pt>
                <c:pt idx="170074">
                  <c:v>394.019836390335</c:v>
                </c:pt>
                <c:pt idx="170075">
                  <c:v>394.022153145608</c:v>
                </c:pt>
                <c:pt idx="170076">
                  <c:v>394.02446990088202</c:v>
                </c:pt>
                <c:pt idx="170077">
                  <c:v>394.02678665615502</c:v>
                </c:pt>
                <c:pt idx="170078">
                  <c:v>394.02910341142899</c:v>
                </c:pt>
                <c:pt idx="170079">
                  <c:v>394.03142016670199</c:v>
                </c:pt>
                <c:pt idx="170080">
                  <c:v>394.03373692197601</c:v>
                </c:pt>
                <c:pt idx="170081">
                  <c:v>394.03605367724901</c:v>
                </c:pt>
                <c:pt idx="170082">
                  <c:v>394.03837043252298</c:v>
                </c:pt>
                <c:pt idx="170083">
                  <c:v>394.04068718779598</c:v>
                </c:pt>
                <c:pt idx="170084">
                  <c:v>394.04300394307</c:v>
                </c:pt>
                <c:pt idx="170085">
                  <c:v>394.04532069834301</c:v>
                </c:pt>
                <c:pt idx="170086">
                  <c:v>394.04763745361703</c:v>
                </c:pt>
                <c:pt idx="170087">
                  <c:v>394.04995420888997</c:v>
                </c:pt>
                <c:pt idx="170088">
                  <c:v>394.05227096416399</c:v>
                </c:pt>
                <c:pt idx="170089">
                  <c:v>394.054587719437</c:v>
                </c:pt>
                <c:pt idx="170090">
                  <c:v>394.05690447471102</c:v>
                </c:pt>
                <c:pt idx="170091">
                  <c:v>394.05922122998498</c:v>
                </c:pt>
                <c:pt idx="170092">
                  <c:v>394.06153798525798</c:v>
                </c:pt>
                <c:pt idx="170093">
                  <c:v>394.06385474053201</c:v>
                </c:pt>
                <c:pt idx="170094">
                  <c:v>394.06617149580501</c:v>
                </c:pt>
                <c:pt idx="170095">
                  <c:v>394.06848825107897</c:v>
                </c:pt>
                <c:pt idx="170096">
                  <c:v>394.07080500635197</c:v>
                </c:pt>
                <c:pt idx="170097">
                  <c:v>394.073121761626</c:v>
                </c:pt>
                <c:pt idx="170098">
                  <c:v>394.075438516899</c:v>
                </c:pt>
                <c:pt idx="170099">
                  <c:v>394.07775527217302</c:v>
                </c:pt>
                <c:pt idx="170100">
                  <c:v>394.08007202744602</c:v>
                </c:pt>
                <c:pt idx="170101">
                  <c:v>394.08238878271999</c:v>
                </c:pt>
                <c:pt idx="170102">
                  <c:v>394.08470553799299</c:v>
                </c:pt>
                <c:pt idx="170103">
                  <c:v>394.08702229326701</c:v>
                </c:pt>
                <c:pt idx="170104">
                  <c:v>394.08933904854001</c:v>
                </c:pt>
                <c:pt idx="170105">
                  <c:v>394.09165580381398</c:v>
                </c:pt>
                <c:pt idx="170106">
                  <c:v>394.09397255908698</c:v>
                </c:pt>
                <c:pt idx="170107">
                  <c:v>394.096289314361</c:v>
                </c:pt>
                <c:pt idx="170108">
                  <c:v>394.098606069634</c:v>
                </c:pt>
                <c:pt idx="170109">
                  <c:v>394.10092282490803</c:v>
                </c:pt>
                <c:pt idx="170110">
                  <c:v>394.10323958018103</c:v>
                </c:pt>
                <c:pt idx="170111">
                  <c:v>394.10555633545499</c:v>
                </c:pt>
                <c:pt idx="170112">
                  <c:v>394.10787309072799</c:v>
                </c:pt>
                <c:pt idx="170113">
                  <c:v>394.11018984600202</c:v>
                </c:pt>
                <c:pt idx="170114">
                  <c:v>394.11250660127502</c:v>
                </c:pt>
                <c:pt idx="170115">
                  <c:v>394.11482335654898</c:v>
                </c:pt>
                <c:pt idx="170116">
                  <c:v>394.11714011182198</c:v>
                </c:pt>
                <c:pt idx="170117">
                  <c:v>394.11945686709601</c:v>
                </c:pt>
                <c:pt idx="170118">
                  <c:v>394.12177362236901</c:v>
                </c:pt>
                <c:pt idx="170119">
                  <c:v>394.12409037764297</c:v>
                </c:pt>
                <c:pt idx="170120">
                  <c:v>394.12640713291597</c:v>
                </c:pt>
                <c:pt idx="170121">
                  <c:v>394.12872388819</c:v>
                </c:pt>
                <c:pt idx="170122">
                  <c:v>394.131040643463</c:v>
                </c:pt>
                <c:pt idx="170123">
                  <c:v>394.13335739873702</c:v>
                </c:pt>
                <c:pt idx="170124">
                  <c:v>394.13567415401002</c:v>
                </c:pt>
                <c:pt idx="170125">
                  <c:v>394.13799090928399</c:v>
                </c:pt>
                <c:pt idx="170126">
                  <c:v>394.14030766455699</c:v>
                </c:pt>
                <c:pt idx="170127">
                  <c:v>394.14262441983101</c:v>
                </c:pt>
                <c:pt idx="170128">
                  <c:v>394.14494117510401</c:v>
                </c:pt>
                <c:pt idx="170129">
                  <c:v>394.14725793037798</c:v>
                </c:pt>
                <c:pt idx="170130">
                  <c:v>394.14957468565098</c:v>
                </c:pt>
                <c:pt idx="170131">
                  <c:v>394.151891440925</c:v>
                </c:pt>
                <c:pt idx="170132">
                  <c:v>394.154208196198</c:v>
                </c:pt>
                <c:pt idx="170133">
                  <c:v>394.15652495147202</c:v>
                </c:pt>
                <c:pt idx="170134">
                  <c:v>394.15884170674599</c:v>
                </c:pt>
                <c:pt idx="170135">
                  <c:v>394.16115846201899</c:v>
                </c:pt>
                <c:pt idx="170136">
                  <c:v>394.16347521729301</c:v>
                </c:pt>
                <c:pt idx="170137">
                  <c:v>394.16579197256601</c:v>
                </c:pt>
                <c:pt idx="170138">
                  <c:v>394.16810872783998</c:v>
                </c:pt>
                <c:pt idx="170139">
                  <c:v>394.17042548311298</c:v>
                </c:pt>
                <c:pt idx="170140">
                  <c:v>394.172742238387</c:v>
                </c:pt>
                <c:pt idx="170141">
                  <c:v>394.17505899366</c:v>
                </c:pt>
                <c:pt idx="170142">
                  <c:v>394.17737574893403</c:v>
                </c:pt>
                <c:pt idx="170143">
                  <c:v>394.17969250420703</c:v>
                </c:pt>
                <c:pt idx="170144">
                  <c:v>394.18200925948099</c:v>
                </c:pt>
                <c:pt idx="170145">
                  <c:v>394.18432601475399</c:v>
                </c:pt>
                <c:pt idx="170146">
                  <c:v>394.18664277002802</c:v>
                </c:pt>
                <c:pt idx="170147">
                  <c:v>394.18895952530102</c:v>
                </c:pt>
                <c:pt idx="170148">
                  <c:v>394.19127628057498</c:v>
                </c:pt>
                <c:pt idx="170149">
                  <c:v>394.19359303584798</c:v>
                </c:pt>
                <c:pt idx="170150">
                  <c:v>394.19590979112201</c:v>
                </c:pt>
                <c:pt idx="170151">
                  <c:v>394.19822654639501</c:v>
                </c:pt>
                <c:pt idx="170152">
                  <c:v>394.20054330166897</c:v>
                </c:pt>
                <c:pt idx="170153">
                  <c:v>394.20286005694197</c:v>
                </c:pt>
                <c:pt idx="170154">
                  <c:v>394.205176812216</c:v>
                </c:pt>
                <c:pt idx="170155">
                  <c:v>394.207493567489</c:v>
                </c:pt>
                <c:pt idx="170156">
                  <c:v>394.20981032276302</c:v>
                </c:pt>
                <c:pt idx="170157">
                  <c:v>394.21212707803602</c:v>
                </c:pt>
                <c:pt idx="170158">
                  <c:v>394.21444383330999</c:v>
                </c:pt>
                <c:pt idx="170159">
                  <c:v>394.21676058858299</c:v>
                </c:pt>
                <c:pt idx="170160">
                  <c:v>394.21907734385701</c:v>
                </c:pt>
                <c:pt idx="170161">
                  <c:v>394.22139409913001</c:v>
                </c:pt>
                <c:pt idx="170162">
                  <c:v>394.22371085440398</c:v>
                </c:pt>
                <c:pt idx="170163">
                  <c:v>394.22602760967698</c:v>
                </c:pt>
                <c:pt idx="170164">
                  <c:v>394.228344364951</c:v>
                </c:pt>
                <c:pt idx="170165">
                  <c:v>394.230661120224</c:v>
                </c:pt>
                <c:pt idx="170166">
                  <c:v>394.23297787549802</c:v>
                </c:pt>
                <c:pt idx="170167">
                  <c:v>394.23529463077102</c:v>
                </c:pt>
                <c:pt idx="170168">
                  <c:v>394.23761138604499</c:v>
                </c:pt>
                <c:pt idx="170169">
                  <c:v>394.23992814131799</c:v>
                </c:pt>
                <c:pt idx="170170">
                  <c:v>394.24224489659201</c:v>
                </c:pt>
                <c:pt idx="170171">
                  <c:v>394.24456165186501</c:v>
                </c:pt>
                <c:pt idx="170172">
                  <c:v>394.24687840713898</c:v>
                </c:pt>
                <c:pt idx="170173">
                  <c:v>394.24919516241198</c:v>
                </c:pt>
                <c:pt idx="170174">
                  <c:v>394.251511917686</c:v>
                </c:pt>
                <c:pt idx="170175">
                  <c:v>394.253828672959</c:v>
                </c:pt>
                <c:pt idx="170176">
                  <c:v>394.25614542823303</c:v>
                </c:pt>
                <c:pt idx="170177">
                  <c:v>394.25846218350699</c:v>
                </c:pt>
                <c:pt idx="170178">
                  <c:v>394.26077893877999</c:v>
                </c:pt>
                <c:pt idx="170179">
                  <c:v>394.26309569405402</c:v>
                </c:pt>
                <c:pt idx="170180">
                  <c:v>394.26541244932702</c:v>
                </c:pt>
                <c:pt idx="170181">
                  <c:v>394.26772920460098</c:v>
                </c:pt>
                <c:pt idx="170182">
                  <c:v>394.27004595987398</c:v>
                </c:pt>
                <c:pt idx="170183">
                  <c:v>394.27236271514801</c:v>
                </c:pt>
                <c:pt idx="170184">
                  <c:v>394.27467947042101</c:v>
                </c:pt>
                <c:pt idx="170185">
                  <c:v>394.27699622569497</c:v>
                </c:pt>
                <c:pt idx="170186">
                  <c:v>394.27931298096797</c:v>
                </c:pt>
                <c:pt idx="170187">
                  <c:v>394.281629736242</c:v>
                </c:pt>
                <c:pt idx="170188">
                  <c:v>394.283946491515</c:v>
                </c:pt>
                <c:pt idx="170189">
                  <c:v>394.28626324678902</c:v>
                </c:pt>
                <c:pt idx="170190">
                  <c:v>394.28858000206202</c:v>
                </c:pt>
                <c:pt idx="170191">
                  <c:v>394.29089675733599</c:v>
                </c:pt>
                <c:pt idx="170192">
                  <c:v>394.29321351260899</c:v>
                </c:pt>
                <c:pt idx="170193">
                  <c:v>394.29553026788301</c:v>
                </c:pt>
                <c:pt idx="170194">
                  <c:v>394.29784702315601</c:v>
                </c:pt>
                <c:pt idx="170195">
                  <c:v>394.30016377842998</c:v>
                </c:pt>
                <c:pt idx="170196">
                  <c:v>394.30248053370298</c:v>
                </c:pt>
                <c:pt idx="170197">
                  <c:v>394.304797288977</c:v>
                </c:pt>
                <c:pt idx="170198">
                  <c:v>394.30711404425</c:v>
                </c:pt>
                <c:pt idx="170199">
                  <c:v>394.30943079952402</c:v>
                </c:pt>
                <c:pt idx="170200">
                  <c:v>394.31174755479702</c:v>
                </c:pt>
                <c:pt idx="170201">
                  <c:v>394.31406431007099</c:v>
                </c:pt>
                <c:pt idx="170202">
                  <c:v>394.31638106534399</c:v>
                </c:pt>
                <c:pt idx="170203">
                  <c:v>394.31869782061801</c:v>
                </c:pt>
                <c:pt idx="170204">
                  <c:v>394.32101457589101</c:v>
                </c:pt>
                <c:pt idx="170205">
                  <c:v>394.32333133116498</c:v>
                </c:pt>
                <c:pt idx="170206">
                  <c:v>394.32564808643798</c:v>
                </c:pt>
                <c:pt idx="170207">
                  <c:v>394.327964841712</c:v>
                </c:pt>
                <c:pt idx="170208">
                  <c:v>394.330281596985</c:v>
                </c:pt>
                <c:pt idx="170209">
                  <c:v>394.33259835225903</c:v>
                </c:pt>
                <c:pt idx="170210">
                  <c:v>394.33491510753203</c:v>
                </c:pt>
                <c:pt idx="170211">
                  <c:v>394.33723186280599</c:v>
                </c:pt>
                <c:pt idx="170212">
                  <c:v>394.33954861807899</c:v>
                </c:pt>
                <c:pt idx="170213">
                  <c:v>394.34186537335302</c:v>
                </c:pt>
                <c:pt idx="170214">
                  <c:v>394.34418212862602</c:v>
                </c:pt>
                <c:pt idx="170215">
                  <c:v>394.34649888389998</c:v>
                </c:pt>
                <c:pt idx="170216">
                  <c:v>394.34881563917298</c:v>
                </c:pt>
                <c:pt idx="170217">
                  <c:v>394.35113239444701</c:v>
                </c:pt>
                <c:pt idx="170218">
                  <c:v>394.35344914972001</c:v>
                </c:pt>
                <c:pt idx="170219">
                  <c:v>394.35576590499397</c:v>
                </c:pt>
                <c:pt idx="170220">
                  <c:v>394.358082660268</c:v>
                </c:pt>
                <c:pt idx="170221">
                  <c:v>394.360399415541</c:v>
                </c:pt>
                <c:pt idx="170222">
                  <c:v>394.36271617081502</c:v>
                </c:pt>
                <c:pt idx="170223">
                  <c:v>394.36503292608802</c:v>
                </c:pt>
                <c:pt idx="170224">
                  <c:v>394.36734968136199</c:v>
                </c:pt>
                <c:pt idx="170225">
                  <c:v>394.36966643663499</c:v>
                </c:pt>
                <c:pt idx="170226">
                  <c:v>394.37198319190901</c:v>
                </c:pt>
                <c:pt idx="170227">
                  <c:v>394.37429994718201</c:v>
                </c:pt>
                <c:pt idx="170228">
                  <c:v>394.37661670245598</c:v>
                </c:pt>
                <c:pt idx="170229">
                  <c:v>394.37893345772898</c:v>
                </c:pt>
                <c:pt idx="170230">
                  <c:v>394.381250213003</c:v>
                </c:pt>
                <c:pt idx="170231">
                  <c:v>394.383566968276</c:v>
                </c:pt>
                <c:pt idx="170232">
                  <c:v>394.38588372355002</c:v>
                </c:pt>
                <c:pt idx="170233">
                  <c:v>394.38820047882302</c:v>
                </c:pt>
                <c:pt idx="170234">
                  <c:v>394.39051723409699</c:v>
                </c:pt>
                <c:pt idx="170235">
                  <c:v>394.39283398936999</c:v>
                </c:pt>
                <c:pt idx="170236">
                  <c:v>394.39515074464401</c:v>
                </c:pt>
                <c:pt idx="170237">
                  <c:v>394.39746749991701</c:v>
                </c:pt>
                <c:pt idx="170238">
                  <c:v>394.39978425519098</c:v>
                </c:pt>
                <c:pt idx="170239">
                  <c:v>394.40210101046398</c:v>
                </c:pt>
                <c:pt idx="170240">
                  <c:v>394.404417765738</c:v>
                </c:pt>
                <c:pt idx="170241">
                  <c:v>394.406734521011</c:v>
                </c:pt>
                <c:pt idx="170242">
                  <c:v>394.40905127628503</c:v>
                </c:pt>
                <c:pt idx="170243">
                  <c:v>394.41136803155803</c:v>
                </c:pt>
                <c:pt idx="170244">
                  <c:v>394.41368478683199</c:v>
                </c:pt>
                <c:pt idx="170245">
                  <c:v>394.41600154210499</c:v>
                </c:pt>
                <c:pt idx="170246">
                  <c:v>394.41831829737902</c:v>
                </c:pt>
                <c:pt idx="170247">
                  <c:v>394.42063505265202</c:v>
                </c:pt>
                <c:pt idx="170248">
                  <c:v>394.42295180792598</c:v>
                </c:pt>
                <c:pt idx="170249">
                  <c:v>394.42526856319898</c:v>
                </c:pt>
                <c:pt idx="170250">
                  <c:v>394.42758531847301</c:v>
                </c:pt>
                <c:pt idx="170251">
                  <c:v>394.42990207374601</c:v>
                </c:pt>
                <c:pt idx="170252">
                  <c:v>394.43221882901997</c:v>
                </c:pt>
                <c:pt idx="170253">
                  <c:v>394.43453558429297</c:v>
                </c:pt>
                <c:pt idx="170254">
                  <c:v>394.436852339567</c:v>
                </c:pt>
                <c:pt idx="170255">
                  <c:v>394.43916909484</c:v>
                </c:pt>
                <c:pt idx="170256">
                  <c:v>394.44148585011402</c:v>
                </c:pt>
                <c:pt idx="170257">
                  <c:v>394.44380260538702</c:v>
                </c:pt>
                <c:pt idx="170258">
                  <c:v>394.44611936066099</c:v>
                </c:pt>
                <c:pt idx="170259">
                  <c:v>394.44843611593399</c:v>
                </c:pt>
                <c:pt idx="170260">
                  <c:v>394.45075287120801</c:v>
                </c:pt>
                <c:pt idx="170261">
                  <c:v>394.45306962648101</c:v>
                </c:pt>
                <c:pt idx="170262">
                  <c:v>394.45538638175498</c:v>
                </c:pt>
                <c:pt idx="170263">
                  <c:v>394.457703137029</c:v>
                </c:pt>
                <c:pt idx="170264">
                  <c:v>394.460019892302</c:v>
                </c:pt>
                <c:pt idx="170265">
                  <c:v>394.46233664757602</c:v>
                </c:pt>
                <c:pt idx="170266">
                  <c:v>394.46465340284902</c:v>
                </c:pt>
                <c:pt idx="170267">
                  <c:v>394.46697015812299</c:v>
                </c:pt>
                <c:pt idx="170268">
                  <c:v>394.46928691339599</c:v>
                </c:pt>
                <c:pt idx="170269">
                  <c:v>394.47160366867001</c:v>
                </c:pt>
                <c:pt idx="170270">
                  <c:v>394.47392042394301</c:v>
                </c:pt>
                <c:pt idx="170271">
                  <c:v>394.47623717921698</c:v>
                </c:pt>
                <c:pt idx="170272">
                  <c:v>394.47855393448998</c:v>
                </c:pt>
                <c:pt idx="170273">
                  <c:v>394.480870689764</c:v>
                </c:pt>
                <c:pt idx="170274">
                  <c:v>394.483187445037</c:v>
                </c:pt>
                <c:pt idx="170275">
                  <c:v>394.48550420031103</c:v>
                </c:pt>
                <c:pt idx="170276">
                  <c:v>394.48782095558403</c:v>
                </c:pt>
                <c:pt idx="170277">
                  <c:v>394.49013771085799</c:v>
                </c:pt>
                <c:pt idx="170278">
                  <c:v>394.49245446613099</c:v>
                </c:pt>
                <c:pt idx="170279">
                  <c:v>394.49477122140502</c:v>
                </c:pt>
                <c:pt idx="170280">
                  <c:v>394.49708797667802</c:v>
                </c:pt>
                <c:pt idx="170281">
                  <c:v>394.49940473195198</c:v>
                </c:pt>
                <c:pt idx="170282">
                  <c:v>394.50172148722498</c:v>
                </c:pt>
                <c:pt idx="170283">
                  <c:v>394.50403824249901</c:v>
                </c:pt>
                <c:pt idx="170284">
                  <c:v>394.50635499777201</c:v>
                </c:pt>
                <c:pt idx="170285">
                  <c:v>394.50867175304597</c:v>
                </c:pt>
                <c:pt idx="170286">
                  <c:v>394.51098850831897</c:v>
                </c:pt>
                <c:pt idx="170287">
                  <c:v>394.513305263593</c:v>
                </c:pt>
                <c:pt idx="170288">
                  <c:v>394.515622018866</c:v>
                </c:pt>
                <c:pt idx="170289">
                  <c:v>394.51793877414002</c:v>
                </c:pt>
                <c:pt idx="170290">
                  <c:v>394.52025552941302</c:v>
                </c:pt>
                <c:pt idx="170291">
                  <c:v>394.52257228468699</c:v>
                </c:pt>
                <c:pt idx="170292">
                  <c:v>394.52488903995999</c:v>
                </c:pt>
                <c:pt idx="170293">
                  <c:v>394.52720579523401</c:v>
                </c:pt>
                <c:pt idx="170294">
                  <c:v>394.52952255050701</c:v>
                </c:pt>
                <c:pt idx="170295">
                  <c:v>394.53183930578098</c:v>
                </c:pt>
                <c:pt idx="170296">
                  <c:v>394.53415606105398</c:v>
                </c:pt>
                <c:pt idx="170297">
                  <c:v>394.536472816328</c:v>
                </c:pt>
                <c:pt idx="170298">
                  <c:v>394.538789571601</c:v>
                </c:pt>
                <c:pt idx="170299">
                  <c:v>394.54110632687502</c:v>
                </c:pt>
                <c:pt idx="170300">
                  <c:v>394.54342308214802</c:v>
                </c:pt>
                <c:pt idx="170301">
                  <c:v>394.54573983742199</c:v>
                </c:pt>
                <c:pt idx="170302">
                  <c:v>394.54805659269499</c:v>
                </c:pt>
                <c:pt idx="170303">
                  <c:v>394.55037334796901</c:v>
                </c:pt>
                <c:pt idx="170304">
                  <c:v>394.55269010324201</c:v>
                </c:pt>
                <c:pt idx="170305">
                  <c:v>394.55500685851598</c:v>
                </c:pt>
                <c:pt idx="170306">
                  <c:v>394.55732361379</c:v>
                </c:pt>
                <c:pt idx="170307">
                  <c:v>394.559640369063</c:v>
                </c:pt>
                <c:pt idx="170308">
                  <c:v>394.56195712433703</c:v>
                </c:pt>
                <c:pt idx="170309">
                  <c:v>394.56427387961003</c:v>
                </c:pt>
                <c:pt idx="170310">
                  <c:v>394.56659063488399</c:v>
                </c:pt>
                <c:pt idx="170311">
                  <c:v>394.56890739015699</c:v>
                </c:pt>
                <c:pt idx="170312">
                  <c:v>394.57122414543102</c:v>
                </c:pt>
                <c:pt idx="170313">
                  <c:v>394.57354090070402</c:v>
                </c:pt>
                <c:pt idx="170314">
                  <c:v>394.57585765597798</c:v>
                </c:pt>
                <c:pt idx="170315">
                  <c:v>394.57817441125098</c:v>
                </c:pt>
                <c:pt idx="170316">
                  <c:v>394.58049116652501</c:v>
                </c:pt>
                <c:pt idx="170317">
                  <c:v>394.58280792179801</c:v>
                </c:pt>
                <c:pt idx="170318">
                  <c:v>394.58512467707197</c:v>
                </c:pt>
                <c:pt idx="170319">
                  <c:v>394.58744143234497</c:v>
                </c:pt>
                <c:pt idx="170320">
                  <c:v>394.589758187619</c:v>
                </c:pt>
                <c:pt idx="170321">
                  <c:v>394.592074942892</c:v>
                </c:pt>
                <c:pt idx="170322">
                  <c:v>394.59439169816602</c:v>
                </c:pt>
                <c:pt idx="170323">
                  <c:v>394.59670845343902</c:v>
                </c:pt>
                <c:pt idx="170324">
                  <c:v>394.59902520871299</c:v>
                </c:pt>
                <c:pt idx="170325">
                  <c:v>394.60134196398599</c:v>
                </c:pt>
                <c:pt idx="170326">
                  <c:v>394.60365871926001</c:v>
                </c:pt>
                <c:pt idx="170327">
                  <c:v>394.60597547453301</c:v>
                </c:pt>
                <c:pt idx="170328">
                  <c:v>394.60829222980698</c:v>
                </c:pt>
                <c:pt idx="170329">
                  <c:v>394.61060898507998</c:v>
                </c:pt>
                <c:pt idx="170330">
                  <c:v>394.612925740354</c:v>
                </c:pt>
                <c:pt idx="170331">
                  <c:v>394.615242495627</c:v>
                </c:pt>
                <c:pt idx="170332">
                  <c:v>394.61755925090102</c:v>
                </c:pt>
                <c:pt idx="170333">
                  <c:v>394.61987600617402</c:v>
                </c:pt>
                <c:pt idx="170334">
                  <c:v>394.62219276144799</c:v>
                </c:pt>
                <c:pt idx="170335">
                  <c:v>394.62450951672099</c:v>
                </c:pt>
                <c:pt idx="170336">
                  <c:v>394.62682627199501</c:v>
                </c:pt>
                <c:pt idx="170337">
                  <c:v>394.62914302726801</c:v>
                </c:pt>
                <c:pt idx="170338">
                  <c:v>394.63145978254198</c:v>
                </c:pt>
                <c:pt idx="170339">
                  <c:v>394.63377653781498</c:v>
                </c:pt>
                <c:pt idx="170340">
                  <c:v>394.636093293089</c:v>
                </c:pt>
                <c:pt idx="170341">
                  <c:v>394.638410048362</c:v>
                </c:pt>
                <c:pt idx="170342">
                  <c:v>394.64072680363603</c:v>
                </c:pt>
                <c:pt idx="170343">
                  <c:v>394.64304355890903</c:v>
                </c:pt>
                <c:pt idx="170344">
                  <c:v>394.64536031418299</c:v>
                </c:pt>
                <c:pt idx="170345">
                  <c:v>394.64767706945599</c:v>
                </c:pt>
                <c:pt idx="170346">
                  <c:v>394.64999382473002</c:v>
                </c:pt>
                <c:pt idx="170347">
                  <c:v>394.65231058000398</c:v>
                </c:pt>
                <c:pt idx="170348">
                  <c:v>394.65462733527698</c:v>
                </c:pt>
                <c:pt idx="170349">
                  <c:v>394.65694409055101</c:v>
                </c:pt>
                <c:pt idx="170350">
                  <c:v>394.65926084582401</c:v>
                </c:pt>
                <c:pt idx="170351">
                  <c:v>394.66157760109797</c:v>
                </c:pt>
                <c:pt idx="170352">
                  <c:v>394.66389435637097</c:v>
                </c:pt>
                <c:pt idx="170353">
                  <c:v>394.666211111645</c:v>
                </c:pt>
                <c:pt idx="170354">
                  <c:v>394.668527866918</c:v>
                </c:pt>
                <c:pt idx="170355">
                  <c:v>394.67084462219202</c:v>
                </c:pt>
                <c:pt idx="170356">
                  <c:v>394.67316137746502</c:v>
                </c:pt>
                <c:pt idx="170357">
                  <c:v>394.67547813273899</c:v>
                </c:pt>
                <c:pt idx="170358">
                  <c:v>394.67779488801199</c:v>
                </c:pt>
                <c:pt idx="170359">
                  <c:v>394.68011164328601</c:v>
                </c:pt>
                <c:pt idx="170360">
                  <c:v>394.68242839855901</c:v>
                </c:pt>
                <c:pt idx="170361">
                  <c:v>394.68474515383298</c:v>
                </c:pt>
                <c:pt idx="170362">
                  <c:v>394.68706190910598</c:v>
                </c:pt>
                <c:pt idx="170363">
                  <c:v>394.68937866438</c:v>
                </c:pt>
                <c:pt idx="170364">
                  <c:v>394.691695419653</c:v>
                </c:pt>
                <c:pt idx="170365">
                  <c:v>394.69401217492702</c:v>
                </c:pt>
                <c:pt idx="170366">
                  <c:v>394.69632893020002</c:v>
                </c:pt>
                <c:pt idx="170367">
                  <c:v>394.69864568547399</c:v>
                </c:pt>
                <c:pt idx="170368">
                  <c:v>394.70096244074699</c:v>
                </c:pt>
                <c:pt idx="170369">
                  <c:v>394.70327919602101</c:v>
                </c:pt>
                <c:pt idx="170370">
                  <c:v>394.70559595129401</c:v>
                </c:pt>
                <c:pt idx="170371">
                  <c:v>394.70791270656798</c:v>
                </c:pt>
                <c:pt idx="170372">
                  <c:v>394.71022946184098</c:v>
                </c:pt>
                <c:pt idx="170373">
                  <c:v>394.712546217115</c:v>
                </c:pt>
                <c:pt idx="170374">
                  <c:v>394.714862972388</c:v>
                </c:pt>
                <c:pt idx="170375">
                  <c:v>394.71717972766203</c:v>
                </c:pt>
                <c:pt idx="170376">
                  <c:v>394.71949648293503</c:v>
                </c:pt>
                <c:pt idx="170377">
                  <c:v>394.72181323820899</c:v>
                </c:pt>
                <c:pt idx="170378">
                  <c:v>394.72412999348199</c:v>
                </c:pt>
                <c:pt idx="170379">
                  <c:v>394.72644674875602</c:v>
                </c:pt>
                <c:pt idx="170380">
                  <c:v>394.72876350402902</c:v>
                </c:pt>
                <c:pt idx="170381">
                  <c:v>394.73108025930298</c:v>
                </c:pt>
                <c:pt idx="170382">
                  <c:v>394.73339701457598</c:v>
                </c:pt>
                <c:pt idx="170383">
                  <c:v>394.73571376985001</c:v>
                </c:pt>
                <c:pt idx="170384">
                  <c:v>394.73803052512301</c:v>
                </c:pt>
                <c:pt idx="170385">
                  <c:v>394.74034728039697</c:v>
                </c:pt>
                <c:pt idx="170386">
                  <c:v>394.74266403566997</c:v>
                </c:pt>
                <c:pt idx="170387">
                  <c:v>394.744980790944</c:v>
                </c:pt>
                <c:pt idx="170388">
                  <c:v>394.747297546217</c:v>
                </c:pt>
                <c:pt idx="170389">
                  <c:v>394.74961430149102</c:v>
                </c:pt>
                <c:pt idx="170390">
                  <c:v>394.75193105676499</c:v>
                </c:pt>
                <c:pt idx="170391">
                  <c:v>394.75424781203799</c:v>
                </c:pt>
                <c:pt idx="170392">
                  <c:v>394.75656456731201</c:v>
                </c:pt>
                <c:pt idx="170393">
                  <c:v>394.75888132258501</c:v>
                </c:pt>
                <c:pt idx="170394">
                  <c:v>394.76119807785898</c:v>
                </c:pt>
                <c:pt idx="170395">
                  <c:v>394.76351483313198</c:v>
                </c:pt>
                <c:pt idx="170396">
                  <c:v>394.765831588406</c:v>
                </c:pt>
                <c:pt idx="170397">
                  <c:v>394.768148343679</c:v>
                </c:pt>
                <c:pt idx="170398">
                  <c:v>394.77046509895303</c:v>
                </c:pt>
                <c:pt idx="170399">
                  <c:v>394.77278185422603</c:v>
                </c:pt>
                <c:pt idx="170400">
                  <c:v>394.77509860949999</c:v>
                </c:pt>
                <c:pt idx="170401">
                  <c:v>394.77741536477299</c:v>
                </c:pt>
                <c:pt idx="170402">
                  <c:v>394.77973212004702</c:v>
                </c:pt>
                <c:pt idx="170403">
                  <c:v>394.78204887532002</c:v>
                </c:pt>
                <c:pt idx="170404">
                  <c:v>394.78436563059398</c:v>
                </c:pt>
                <c:pt idx="170405">
                  <c:v>394.78668238586698</c:v>
                </c:pt>
                <c:pt idx="170406">
                  <c:v>394.78899914114101</c:v>
                </c:pt>
                <c:pt idx="170407">
                  <c:v>394.79131589641401</c:v>
                </c:pt>
                <c:pt idx="170408">
                  <c:v>394.79363265168797</c:v>
                </c:pt>
                <c:pt idx="170409">
                  <c:v>394.79594940696097</c:v>
                </c:pt>
                <c:pt idx="170410">
                  <c:v>394.798266162235</c:v>
                </c:pt>
                <c:pt idx="170411">
                  <c:v>394.800582917508</c:v>
                </c:pt>
                <c:pt idx="170412">
                  <c:v>394.80289967278202</c:v>
                </c:pt>
                <c:pt idx="170413">
                  <c:v>394.80521642805502</c:v>
                </c:pt>
                <c:pt idx="170414">
                  <c:v>394.80753318332899</c:v>
                </c:pt>
                <c:pt idx="170415">
                  <c:v>394.80984993860199</c:v>
                </c:pt>
                <c:pt idx="170416">
                  <c:v>394.81216669387601</c:v>
                </c:pt>
                <c:pt idx="170417">
                  <c:v>394.81448344914901</c:v>
                </c:pt>
                <c:pt idx="170418">
                  <c:v>394.81680020442298</c:v>
                </c:pt>
                <c:pt idx="170419">
                  <c:v>394.81911695969598</c:v>
                </c:pt>
                <c:pt idx="170420">
                  <c:v>394.82143371497</c:v>
                </c:pt>
                <c:pt idx="170421">
                  <c:v>394.823750470243</c:v>
                </c:pt>
                <c:pt idx="170422">
                  <c:v>394.82606722551702</c:v>
                </c:pt>
                <c:pt idx="170423">
                  <c:v>394.82838398079002</c:v>
                </c:pt>
                <c:pt idx="170424">
                  <c:v>394.83070073606399</c:v>
                </c:pt>
                <c:pt idx="170425">
                  <c:v>394.83301749133699</c:v>
                </c:pt>
                <c:pt idx="170426">
                  <c:v>394.83533424661101</c:v>
                </c:pt>
                <c:pt idx="170427">
                  <c:v>394.83765100188401</c:v>
                </c:pt>
                <c:pt idx="170428">
                  <c:v>394.83996775715798</c:v>
                </c:pt>
                <c:pt idx="170429">
                  <c:v>394.84228451243098</c:v>
                </c:pt>
                <c:pt idx="170430">
                  <c:v>394.844601267705</c:v>
                </c:pt>
                <c:pt idx="170431">
                  <c:v>394.846918022978</c:v>
                </c:pt>
                <c:pt idx="170432">
                  <c:v>394.84923477825203</c:v>
                </c:pt>
                <c:pt idx="170433">
                  <c:v>394.85155153352599</c:v>
                </c:pt>
                <c:pt idx="170434">
                  <c:v>394.85386828879899</c:v>
                </c:pt>
                <c:pt idx="170435">
                  <c:v>394.85618504407302</c:v>
                </c:pt>
                <c:pt idx="170436">
                  <c:v>394.85850179934602</c:v>
                </c:pt>
                <c:pt idx="170437">
                  <c:v>394.86081855461998</c:v>
                </c:pt>
                <c:pt idx="170438">
                  <c:v>394.86313530989298</c:v>
                </c:pt>
                <c:pt idx="170439">
                  <c:v>394.86545206516701</c:v>
                </c:pt>
                <c:pt idx="170440">
                  <c:v>394.86776882044001</c:v>
                </c:pt>
                <c:pt idx="170441">
                  <c:v>394.87008557571397</c:v>
                </c:pt>
                <c:pt idx="170442">
                  <c:v>394.87240233098697</c:v>
                </c:pt>
                <c:pt idx="170443">
                  <c:v>394.874719086261</c:v>
                </c:pt>
                <c:pt idx="170444">
                  <c:v>394.877035841534</c:v>
                </c:pt>
                <c:pt idx="170445">
                  <c:v>394.87935259680802</c:v>
                </c:pt>
                <c:pt idx="170446">
                  <c:v>394.88166935208102</c:v>
                </c:pt>
                <c:pt idx="170447">
                  <c:v>394.88398610735499</c:v>
                </c:pt>
                <c:pt idx="170448">
                  <c:v>394.88630286262799</c:v>
                </c:pt>
                <c:pt idx="170449">
                  <c:v>394.88861961790201</c:v>
                </c:pt>
                <c:pt idx="170450">
                  <c:v>394.89093637317501</c:v>
                </c:pt>
                <c:pt idx="170451">
                  <c:v>394.89325312844898</c:v>
                </c:pt>
                <c:pt idx="170452">
                  <c:v>394.89556988372198</c:v>
                </c:pt>
                <c:pt idx="170453">
                  <c:v>394.897886638996</c:v>
                </c:pt>
                <c:pt idx="170454">
                  <c:v>394.900203394269</c:v>
                </c:pt>
                <c:pt idx="170455">
                  <c:v>394.90252014954302</c:v>
                </c:pt>
                <c:pt idx="170456">
                  <c:v>394.90483690481602</c:v>
                </c:pt>
                <c:pt idx="170457">
                  <c:v>394.90715366008999</c:v>
                </c:pt>
                <c:pt idx="170458">
                  <c:v>394.90947041536299</c:v>
                </c:pt>
                <c:pt idx="170459">
                  <c:v>394.91178717063701</c:v>
                </c:pt>
                <c:pt idx="170460">
                  <c:v>394.91410392591001</c:v>
                </c:pt>
                <c:pt idx="170461">
                  <c:v>394.91642068118398</c:v>
                </c:pt>
                <c:pt idx="170462">
                  <c:v>394.91873743645698</c:v>
                </c:pt>
                <c:pt idx="170463">
                  <c:v>394.921054191731</c:v>
                </c:pt>
                <c:pt idx="170464">
                  <c:v>394.923370947004</c:v>
                </c:pt>
                <c:pt idx="170465">
                  <c:v>394.92568770227803</c:v>
                </c:pt>
                <c:pt idx="170466">
                  <c:v>394.92800445755103</c:v>
                </c:pt>
                <c:pt idx="170467">
                  <c:v>394.93032121282499</c:v>
                </c:pt>
                <c:pt idx="170468">
                  <c:v>394.93263796809799</c:v>
                </c:pt>
                <c:pt idx="170469">
                  <c:v>394.93495472337202</c:v>
                </c:pt>
                <c:pt idx="170470">
                  <c:v>394.93727147864502</c:v>
                </c:pt>
                <c:pt idx="170471">
                  <c:v>394.93958823391898</c:v>
                </c:pt>
                <c:pt idx="170472">
                  <c:v>394.94190498919198</c:v>
                </c:pt>
                <c:pt idx="170473">
                  <c:v>394.94422174446601</c:v>
                </c:pt>
                <c:pt idx="170474">
                  <c:v>394.94653849973901</c:v>
                </c:pt>
                <c:pt idx="170475">
                  <c:v>394.94885525501297</c:v>
                </c:pt>
                <c:pt idx="170476">
                  <c:v>394.951172010287</c:v>
                </c:pt>
                <c:pt idx="170477">
                  <c:v>394.95348876556</c:v>
                </c:pt>
                <c:pt idx="170478">
                  <c:v>394.95580552083402</c:v>
                </c:pt>
                <c:pt idx="170479">
                  <c:v>394.95812227610702</c:v>
                </c:pt>
                <c:pt idx="170480">
                  <c:v>394.96043903138099</c:v>
                </c:pt>
                <c:pt idx="170481">
                  <c:v>394.96275578665399</c:v>
                </c:pt>
                <c:pt idx="170482">
                  <c:v>394.96507254192801</c:v>
                </c:pt>
                <c:pt idx="170483">
                  <c:v>394.96738929720101</c:v>
                </c:pt>
                <c:pt idx="170484">
                  <c:v>394.96970605247498</c:v>
                </c:pt>
                <c:pt idx="170485">
                  <c:v>394.97202280774798</c:v>
                </c:pt>
                <c:pt idx="170486">
                  <c:v>394.974339563022</c:v>
                </c:pt>
                <c:pt idx="170487">
                  <c:v>394.976656318295</c:v>
                </c:pt>
                <c:pt idx="170488">
                  <c:v>394.97897307356902</c:v>
                </c:pt>
                <c:pt idx="170489">
                  <c:v>394.98128982884202</c:v>
                </c:pt>
                <c:pt idx="170490">
                  <c:v>394.98360658411599</c:v>
                </c:pt>
                <c:pt idx="170491">
                  <c:v>394.98592333938899</c:v>
                </c:pt>
                <c:pt idx="170492">
                  <c:v>394.98824009466301</c:v>
                </c:pt>
                <c:pt idx="170493">
                  <c:v>394.99055684993601</c:v>
                </c:pt>
                <c:pt idx="170494">
                  <c:v>394.99287360520998</c:v>
                </c:pt>
                <c:pt idx="170495">
                  <c:v>394.99519036048298</c:v>
                </c:pt>
                <c:pt idx="170496">
                  <c:v>394.997507115757</c:v>
                </c:pt>
                <c:pt idx="170497">
                  <c:v>394.99982387103</c:v>
                </c:pt>
                <c:pt idx="170498">
                  <c:v>395.00214062630403</c:v>
                </c:pt>
                <c:pt idx="170499">
                  <c:v>395.00445738157703</c:v>
                </c:pt>
                <c:pt idx="170500">
                  <c:v>395.00677413685099</c:v>
                </c:pt>
                <c:pt idx="170501">
                  <c:v>395.00909089212399</c:v>
                </c:pt>
                <c:pt idx="170502">
                  <c:v>395.01140764739802</c:v>
                </c:pt>
                <c:pt idx="170503">
                  <c:v>395.01372440267102</c:v>
                </c:pt>
                <c:pt idx="170504">
                  <c:v>395.01604115794498</c:v>
                </c:pt>
                <c:pt idx="170505">
                  <c:v>395.01835791321798</c:v>
                </c:pt>
                <c:pt idx="170506">
                  <c:v>395.02067466849201</c:v>
                </c:pt>
                <c:pt idx="170507">
                  <c:v>395.02299142376501</c:v>
                </c:pt>
                <c:pt idx="170508">
                  <c:v>395.02530817903897</c:v>
                </c:pt>
                <c:pt idx="170509">
                  <c:v>395.02762493431197</c:v>
                </c:pt>
                <c:pt idx="170510">
                  <c:v>395.029941689586</c:v>
                </c:pt>
                <c:pt idx="170511">
                  <c:v>395.032258444859</c:v>
                </c:pt>
                <c:pt idx="170512">
                  <c:v>395.03457520013302</c:v>
                </c:pt>
                <c:pt idx="170513">
                  <c:v>395.03689195540602</c:v>
                </c:pt>
                <c:pt idx="170514">
                  <c:v>395.03920871067999</c:v>
                </c:pt>
                <c:pt idx="170515">
                  <c:v>395.04152546595299</c:v>
                </c:pt>
                <c:pt idx="170516">
                  <c:v>395.04384222122701</c:v>
                </c:pt>
                <c:pt idx="170517">
                  <c:v>395.04615897650001</c:v>
                </c:pt>
                <c:pt idx="170518">
                  <c:v>395.04847573177398</c:v>
                </c:pt>
                <c:pt idx="170519">
                  <c:v>395.050792487048</c:v>
                </c:pt>
                <c:pt idx="170520">
                  <c:v>395.053109242321</c:v>
                </c:pt>
                <c:pt idx="170521">
                  <c:v>395.05542599759502</c:v>
                </c:pt>
                <c:pt idx="170522">
                  <c:v>395.05774275286802</c:v>
                </c:pt>
                <c:pt idx="170523">
                  <c:v>395.06005950814199</c:v>
                </c:pt>
                <c:pt idx="170524">
                  <c:v>395.06237626341499</c:v>
                </c:pt>
                <c:pt idx="170525">
                  <c:v>395.06469301868901</c:v>
                </c:pt>
                <c:pt idx="170526">
                  <c:v>395.06700977396201</c:v>
                </c:pt>
                <c:pt idx="170527">
                  <c:v>395.06932652923598</c:v>
                </c:pt>
                <c:pt idx="170528">
                  <c:v>395.07164328450898</c:v>
                </c:pt>
                <c:pt idx="170529">
                  <c:v>395.073960039783</c:v>
                </c:pt>
                <c:pt idx="170530">
                  <c:v>395.076276795056</c:v>
                </c:pt>
                <c:pt idx="170531">
                  <c:v>395.07859355033003</c:v>
                </c:pt>
                <c:pt idx="170532">
                  <c:v>395.08091030560303</c:v>
                </c:pt>
                <c:pt idx="170533">
                  <c:v>395.08322706087699</c:v>
                </c:pt>
                <c:pt idx="170534">
                  <c:v>395.08554381614999</c:v>
                </c:pt>
                <c:pt idx="170535">
                  <c:v>395.08786057142402</c:v>
                </c:pt>
                <c:pt idx="170536">
                  <c:v>395.09017732669702</c:v>
                </c:pt>
                <c:pt idx="170537">
                  <c:v>395.09249408197098</c:v>
                </c:pt>
                <c:pt idx="170538">
                  <c:v>395.09481083724398</c:v>
                </c:pt>
                <c:pt idx="170539">
                  <c:v>395.09712759251801</c:v>
                </c:pt>
                <c:pt idx="170540">
                  <c:v>395.09944434779101</c:v>
                </c:pt>
                <c:pt idx="170541">
                  <c:v>395.10176110306497</c:v>
                </c:pt>
                <c:pt idx="170542">
                  <c:v>395.10407785833797</c:v>
                </c:pt>
                <c:pt idx="170543">
                  <c:v>395.106394613612</c:v>
                </c:pt>
                <c:pt idx="170544">
                  <c:v>395.108711368885</c:v>
                </c:pt>
                <c:pt idx="170545">
                  <c:v>395.11102812415902</c:v>
                </c:pt>
                <c:pt idx="170546">
                  <c:v>395.11334487943202</c:v>
                </c:pt>
                <c:pt idx="170547">
                  <c:v>395.11566163470599</c:v>
                </c:pt>
                <c:pt idx="170548">
                  <c:v>395.11797838997899</c:v>
                </c:pt>
                <c:pt idx="170549">
                  <c:v>395.12029514525301</c:v>
                </c:pt>
                <c:pt idx="170550">
                  <c:v>395.12261190052601</c:v>
                </c:pt>
                <c:pt idx="170551">
                  <c:v>395.12492865579998</c:v>
                </c:pt>
                <c:pt idx="170552">
                  <c:v>395.12724541107298</c:v>
                </c:pt>
                <c:pt idx="170553">
                  <c:v>395.129562166347</c:v>
                </c:pt>
                <c:pt idx="170554">
                  <c:v>395.13187892162</c:v>
                </c:pt>
                <c:pt idx="170555">
                  <c:v>395.13419567689402</c:v>
                </c:pt>
                <c:pt idx="170556">
                  <c:v>395.13651243216702</c:v>
                </c:pt>
                <c:pt idx="170557">
                  <c:v>395.13882918744099</c:v>
                </c:pt>
                <c:pt idx="170558">
                  <c:v>395.14114594271399</c:v>
                </c:pt>
                <c:pt idx="170559">
                  <c:v>395.14346269798801</c:v>
                </c:pt>
                <c:pt idx="170560">
                  <c:v>395.14577945326101</c:v>
                </c:pt>
                <c:pt idx="170561">
                  <c:v>395.14809620853498</c:v>
                </c:pt>
                <c:pt idx="170562">
                  <c:v>395.150412963809</c:v>
                </c:pt>
                <c:pt idx="170563">
                  <c:v>395.152729719082</c:v>
                </c:pt>
                <c:pt idx="170564">
                  <c:v>395.15504647435603</c:v>
                </c:pt>
                <c:pt idx="170565">
                  <c:v>395.15736322962903</c:v>
                </c:pt>
                <c:pt idx="170566">
                  <c:v>395.15967998490299</c:v>
                </c:pt>
                <c:pt idx="170567">
                  <c:v>395.16199674017599</c:v>
                </c:pt>
                <c:pt idx="170568">
                  <c:v>395.16431349545002</c:v>
                </c:pt>
                <c:pt idx="170569">
                  <c:v>395.16663025072302</c:v>
                </c:pt>
                <c:pt idx="170570">
                  <c:v>395.16894700599698</c:v>
                </c:pt>
                <c:pt idx="170571">
                  <c:v>395.17126376126998</c:v>
                </c:pt>
                <c:pt idx="170572">
                  <c:v>395.17358051654401</c:v>
                </c:pt>
                <c:pt idx="170573">
                  <c:v>395.17589727181701</c:v>
                </c:pt>
                <c:pt idx="170574">
                  <c:v>395.17821402709097</c:v>
                </c:pt>
                <c:pt idx="170575">
                  <c:v>395.18053078236397</c:v>
                </c:pt>
                <c:pt idx="170576">
                  <c:v>395.182847537638</c:v>
                </c:pt>
                <c:pt idx="170577">
                  <c:v>395.185164292911</c:v>
                </c:pt>
                <c:pt idx="170578">
                  <c:v>395.18748104818502</c:v>
                </c:pt>
                <c:pt idx="170579">
                  <c:v>395.18979780345802</c:v>
                </c:pt>
                <c:pt idx="170580">
                  <c:v>395.19211455873199</c:v>
                </c:pt>
                <c:pt idx="170581">
                  <c:v>395.19443131400499</c:v>
                </c:pt>
                <c:pt idx="170582">
                  <c:v>395.19674806927901</c:v>
                </c:pt>
                <c:pt idx="170583">
                  <c:v>395.19906482455201</c:v>
                </c:pt>
                <c:pt idx="170584">
                  <c:v>395.20138157982598</c:v>
                </c:pt>
                <c:pt idx="170585">
                  <c:v>395.20369833509898</c:v>
                </c:pt>
                <c:pt idx="170586">
                  <c:v>395.206015090373</c:v>
                </c:pt>
                <c:pt idx="170587">
                  <c:v>395.208331845646</c:v>
                </c:pt>
                <c:pt idx="170588">
                  <c:v>395.21064860092002</c:v>
                </c:pt>
                <c:pt idx="170589">
                  <c:v>395.21296535619302</c:v>
                </c:pt>
                <c:pt idx="170590">
                  <c:v>395.21528211146699</c:v>
                </c:pt>
                <c:pt idx="170591">
                  <c:v>395.21759886673999</c:v>
                </c:pt>
                <c:pt idx="170592">
                  <c:v>395.21991562201401</c:v>
                </c:pt>
                <c:pt idx="170593">
                  <c:v>395.22223237728701</c:v>
                </c:pt>
                <c:pt idx="170594">
                  <c:v>395.22454913256098</c:v>
                </c:pt>
                <c:pt idx="170595">
                  <c:v>395.22686588783398</c:v>
                </c:pt>
                <c:pt idx="170596">
                  <c:v>395.229182643108</c:v>
                </c:pt>
                <c:pt idx="170597">
                  <c:v>395.231499398381</c:v>
                </c:pt>
                <c:pt idx="170598">
                  <c:v>395.23381615365503</c:v>
                </c:pt>
                <c:pt idx="170599">
                  <c:v>395.23613290892803</c:v>
                </c:pt>
                <c:pt idx="170600">
                  <c:v>395.23844966420199</c:v>
                </c:pt>
                <c:pt idx="170601">
                  <c:v>395.24076641947499</c:v>
                </c:pt>
                <c:pt idx="170602">
                  <c:v>395.24308317474902</c:v>
                </c:pt>
                <c:pt idx="170603">
                  <c:v>395.24539993002298</c:v>
                </c:pt>
                <c:pt idx="170604">
                  <c:v>395.24771668529598</c:v>
                </c:pt>
                <c:pt idx="170605">
                  <c:v>395.25003344057001</c:v>
                </c:pt>
                <c:pt idx="170606">
                  <c:v>395.25235019584301</c:v>
                </c:pt>
                <c:pt idx="170607">
                  <c:v>395.25466695111697</c:v>
                </c:pt>
                <c:pt idx="170608">
                  <c:v>395.25698370638997</c:v>
                </c:pt>
                <c:pt idx="170609">
                  <c:v>395.259300461664</c:v>
                </c:pt>
                <c:pt idx="170610">
                  <c:v>395.261617216937</c:v>
                </c:pt>
                <c:pt idx="170611">
                  <c:v>395.26393397221102</c:v>
                </c:pt>
                <c:pt idx="170612">
                  <c:v>395.26625072748402</c:v>
                </c:pt>
                <c:pt idx="170613">
                  <c:v>395.26856748275799</c:v>
                </c:pt>
                <c:pt idx="170614">
                  <c:v>395.27088423803099</c:v>
                </c:pt>
                <c:pt idx="170615">
                  <c:v>395.27320099330501</c:v>
                </c:pt>
                <c:pt idx="170616">
                  <c:v>395.27551774857801</c:v>
                </c:pt>
                <c:pt idx="170617">
                  <c:v>395.27783450385198</c:v>
                </c:pt>
                <c:pt idx="170618">
                  <c:v>395.28015125912498</c:v>
                </c:pt>
                <c:pt idx="170619">
                  <c:v>395.282468014399</c:v>
                </c:pt>
                <c:pt idx="170620">
                  <c:v>395.284784769672</c:v>
                </c:pt>
                <c:pt idx="170621">
                  <c:v>395.28710152494602</c:v>
                </c:pt>
                <c:pt idx="170622">
                  <c:v>395.28941828021902</c:v>
                </c:pt>
                <c:pt idx="170623">
                  <c:v>395.29173503549299</c:v>
                </c:pt>
                <c:pt idx="170624">
                  <c:v>395.29405179076599</c:v>
                </c:pt>
                <c:pt idx="170625">
                  <c:v>395.29636854604001</c:v>
                </c:pt>
                <c:pt idx="170626">
                  <c:v>395.29868530131301</c:v>
                </c:pt>
                <c:pt idx="170627">
                  <c:v>395.30100205658698</c:v>
                </c:pt>
                <c:pt idx="170628">
                  <c:v>395.30331881185998</c:v>
                </c:pt>
                <c:pt idx="170629">
                  <c:v>395.305635567134</c:v>
                </c:pt>
                <c:pt idx="170630">
                  <c:v>395.307952322407</c:v>
                </c:pt>
                <c:pt idx="170631">
                  <c:v>395.31026907768103</c:v>
                </c:pt>
                <c:pt idx="170632">
                  <c:v>395.31258583295403</c:v>
                </c:pt>
                <c:pt idx="170633">
                  <c:v>395.31490258822799</c:v>
                </c:pt>
                <c:pt idx="170634">
                  <c:v>395.31721934350099</c:v>
                </c:pt>
                <c:pt idx="170635">
                  <c:v>395.31953609877502</c:v>
                </c:pt>
                <c:pt idx="170636">
                  <c:v>395.32185285404802</c:v>
                </c:pt>
                <c:pt idx="170637">
                  <c:v>395.32416960932198</c:v>
                </c:pt>
                <c:pt idx="170638">
                  <c:v>395.32648636459498</c:v>
                </c:pt>
                <c:pt idx="170639">
                  <c:v>395.32880311986901</c:v>
                </c:pt>
                <c:pt idx="170640">
                  <c:v>395.33111987514201</c:v>
                </c:pt>
                <c:pt idx="170641">
                  <c:v>395.33343663041597</c:v>
                </c:pt>
                <c:pt idx="170642">
                  <c:v>395.33575338568897</c:v>
                </c:pt>
                <c:pt idx="170643">
                  <c:v>395.338070140963</c:v>
                </c:pt>
                <c:pt idx="170644">
                  <c:v>395.340386896236</c:v>
                </c:pt>
                <c:pt idx="170645">
                  <c:v>395.34270365151002</c:v>
                </c:pt>
                <c:pt idx="170646">
                  <c:v>395.34502040678399</c:v>
                </c:pt>
                <c:pt idx="170647">
                  <c:v>395.34733716205699</c:v>
                </c:pt>
                <c:pt idx="170648">
                  <c:v>395.34965391733101</c:v>
                </c:pt>
                <c:pt idx="170649">
                  <c:v>395.35197067260401</c:v>
                </c:pt>
                <c:pt idx="170650">
                  <c:v>395.35428742787798</c:v>
                </c:pt>
                <c:pt idx="170651">
                  <c:v>395.35660418315098</c:v>
                </c:pt>
                <c:pt idx="170652">
                  <c:v>395.358920938425</c:v>
                </c:pt>
                <c:pt idx="170653">
                  <c:v>395.361237693698</c:v>
                </c:pt>
                <c:pt idx="170654">
                  <c:v>395.36355444897202</c:v>
                </c:pt>
                <c:pt idx="170655">
                  <c:v>395.36587120424502</c:v>
                </c:pt>
                <c:pt idx="170656">
                  <c:v>395.36818795951899</c:v>
                </c:pt>
                <c:pt idx="170657">
                  <c:v>395.37050471479199</c:v>
                </c:pt>
                <c:pt idx="170658">
                  <c:v>395.37282147006601</c:v>
                </c:pt>
                <c:pt idx="170659">
                  <c:v>395.37513822533901</c:v>
                </c:pt>
                <c:pt idx="170660">
                  <c:v>395.37745498061298</c:v>
                </c:pt>
                <c:pt idx="170661">
                  <c:v>395.37977173588598</c:v>
                </c:pt>
                <c:pt idx="170662">
                  <c:v>395.38208849116</c:v>
                </c:pt>
                <c:pt idx="170663">
                  <c:v>395.384405246433</c:v>
                </c:pt>
                <c:pt idx="170664">
                  <c:v>395.38672200170703</c:v>
                </c:pt>
                <c:pt idx="170665">
                  <c:v>395.38903875698003</c:v>
                </c:pt>
                <c:pt idx="170666">
                  <c:v>395.39135551225399</c:v>
                </c:pt>
                <c:pt idx="170667">
                  <c:v>395.39367226752699</c:v>
                </c:pt>
                <c:pt idx="170668">
                  <c:v>395.39598902280102</c:v>
                </c:pt>
                <c:pt idx="170669">
                  <c:v>395.39830577807402</c:v>
                </c:pt>
                <c:pt idx="170670">
                  <c:v>395.40062253334798</c:v>
                </c:pt>
                <c:pt idx="170671">
                  <c:v>395.40293928862098</c:v>
                </c:pt>
                <c:pt idx="170672">
                  <c:v>395.40525604389501</c:v>
                </c:pt>
                <c:pt idx="170673">
                  <c:v>395.40757279916801</c:v>
                </c:pt>
                <c:pt idx="170674">
                  <c:v>395.40988955444197</c:v>
                </c:pt>
                <c:pt idx="170675">
                  <c:v>395.41220630971497</c:v>
                </c:pt>
                <c:pt idx="170676">
                  <c:v>395.414523064989</c:v>
                </c:pt>
                <c:pt idx="170677">
                  <c:v>395.416839820262</c:v>
                </c:pt>
                <c:pt idx="170678">
                  <c:v>395.41915657553602</c:v>
                </c:pt>
                <c:pt idx="170679">
                  <c:v>395.42147333080902</c:v>
                </c:pt>
                <c:pt idx="170680">
                  <c:v>395.42379008608299</c:v>
                </c:pt>
                <c:pt idx="170681">
                  <c:v>395.42610684135599</c:v>
                </c:pt>
                <c:pt idx="170682">
                  <c:v>395.42842359663001</c:v>
                </c:pt>
                <c:pt idx="170683">
                  <c:v>395.43074035190301</c:v>
                </c:pt>
                <c:pt idx="170684">
                  <c:v>395.43305710717698</c:v>
                </c:pt>
                <c:pt idx="170685">
                  <c:v>395.43537386244998</c:v>
                </c:pt>
                <c:pt idx="170686">
                  <c:v>395.437690617724</c:v>
                </c:pt>
                <c:pt idx="170687">
                  <c:v>395.440007372997</c:v>
                </c:pt>
                <c:pt idx="170688">
                  <c:v>395.44232412827103</c:v>
                </c:pt>
                <c:pt idx="170689">
                  <c:v>395.44464088354499</c:v>
                </c:pt>
                <c:pt idx="170690">
                  <c:v>395.44695763881799</c:v>
                </c:pt>
                <c:pt idx="170691">
                  <c:v>395.44927439409201</c:v>
                </c:pt>
                <c:pt idx="170692">
                  <c:v>395.45159114936502</c:v>
                </c:pt>
                <c:pt idx="170693">
                  <c:v>395.45390790463898</c:v>
                </c:pt>
                <c:pt idx="170694">
                  <c:v>395.45622465991198</c:v>
                </c:pt>
                <c:pt idx="170695">
                  <c:v>395.458541415186</c:v>
                </c:pt>
                <c:pt idx="170696">
                  <c:v>395.46085817045901</c:v>
                </c:pt>
                <c:pt idx="170697">
                  <c:v>395.46317492573303</c:v>
                </c:pt>
                <c:pt idx="170698">
                  <c:v>395.46549168100597</c:v>
                </c:pt>
                <c:pt idx="170699">
                  <c:v>395.46780843628</c:v>
                </c:pt>
                <c:pt idx="170700">
                  <c:v>395.470125191553</c:v>
                </c:pt>
                <c:pt idx="170701">
                  <c:v>395.47244194682702</c:v>
                </c:pt>
                <c:pt idx="170702">
                  <c:v>395.47475870210002</c:v>
                </c:pt>
                <c:pt idx="170703">
                  <c:v>395.47707545737399</c:v>
                </c:pt>
                <c:pt idx="170704">
                  <c:v>395.47939221264699</c:v>
                </c:pt>
                <c:pt idx="170705">
                  <c:v>395.48170896792101</c:v>
                </c:pt>
                <c:pt idx="170706">
                  <c:v>395.48402572319401</c:v>
                </c:pt>
                <c:pt idx="170707">
                  <c:v>395.48634247846798</c:v>
                </c:pt>
                <c:pt idx="170708">
                  <c:v>395.48865923374098</c:v>
                </c:pt>
                <c:pt idx="170709">
                  <c:v>395.490975989015</c:v>
                </c:pt>
                <c:pt idx="170710">
                  <c:v>395.493292744288</c:v>
                </c:pt>
                <c:pt idx="170711">
                  <c:v>395.49560949956202</c:v>
                </c:pt>
                <c:pt idx="170712">
                  <c:v>395.49792625483502</c:v>
                </c:pt>
                <c:pt idx="170713">
                  <c:v>395.50024301010899</c:v>
                </c:pt>
                <c:pt idx="170714">
                  <c:v>395.50255976538199</c:v>
                </c:pt>
                <c:pt idx="170715">
                  <c:v>395.50487652065601</c:v>
                </c:pt>
                <c:pt idx="170716">
                  <c:v>395.50719327592901</c:v>
                </c:pt>
                <c:pt idx="170717">
                  <c:v>395.50951003120298</c:v>
                </c:pt>
                <c:pt idx="170718">
                  <c:v>395.51182678647598</c:v>
                </c:pt>
                <c:pt idx="170719">
                  <c:v>395.51414354175</c:v>
                </c:pt>
                <c:pt idx="170720">
                  <c:v>395.516460297023</c:v>
                </c:pt>
                <c:pt idx="170721">
                  <c:v>395.51877705229703</c:v>
                </c:pt>
                <c:pt idx="170722">
                  <c:v>395.52109380757003</c:v>
                </c:pt>
                <c:pt idx="170723">
                  <c:v>395.52341056284399</c:v>
                </c:pt>
                <c:pt idx="170724">
                  <c:v>395.52572731811699</c:v>
                </c:pt>
                <c:pt idx="170725">
                  <c:v>395.52804407339102</c:v>
                </c:pt>
                <c:pt idx="170726">
                  <c:v>395.53036082866402</c:v>
                </c:pt>
                <c:pt idx="170727">
                  <c:v>395.53267758393798</c:v>
                </c:pt>
                <c:pt idx="170728">
                  <c:v>395.53499433921098</c:v>
                </c:pt>
                <c:pt idx="170729">
                  <c:v>395.53731109448501</c:v>
                </c:pt>
                <c:pt idx="170730">
                  <c:v>395.53962784975801</c:v>
                </c:pt>
                <c:pt idx="170731">
                  <c:v>395.54194460503197</c:v>
                </c:pt>
                <c:pt idx="170732">
                  <c:v>395.544261360306</c:v>
                </c:pt>
                <c:pt idx="170733">
                  <c:v>395.546578115579</c:v>
                </c:pt>
                <c:pt idx="170734">
                  <c:v>395.54889487085302</c:v>
                </c:pt>
                <c:pt idx="170735">
                  <c:v>395.55121162612602</c:v>
                </c:pt>
                <c:pt idx="170736">
                  <c:v>395.55352838139999</c:v>
                </c:pt>
                <c:pt idx="170737">
                  <c:v>395.55584513667299</c:v>
                </c:pt>
                <c:pt idx="170738">
                  <c:v>395.55816189194701</c:v>
                </c:pt>
                <c:pt idx="170739">
                  <c:v>395.56047864722001</c:v>
                </c:pt>
                <c:pt idx="170740">
                  <c:v>395.56279540249398</c:v>
                </c:pt>
                <c:pt idx="170741">
                  <c:v>395.56511215776698</c:v>
                </c:pt>
                <c:pt idx="170742">
                  <c:v>395.567428913041</c:v>
                </c:pt>
                <c:pt idx="170743">
                  <c:v>395.569745668314</c:v>
                </c:pt>
                <c:pt idx="170744">
                  <c:v>395.57206242358802</c:v>
                </c:pt>
                <c:pt idx="170745">
                  <c:v>395.57437917886102</c:v>
                </c:pt>
                <c:pt idx="170746">
                  <c:v>395.57669593413499</c:v>
                </c:pt>
                <c:pt idx="170747">
                  <c:v>395.57901268940799</c:v>
                </c:pt>
                <c:pt idx="170748">
                  <c:v>395.58132944468201</c:v>
                </c:pt>
                <c:pt idx="170749">
                  <c:v>395.58364619995501</c:v>
                </c:pt>
                <c:pt idx="170750">
                  <c:v>395.58596295522898</c:v>
                </c:pt>
                <c:pt idx="170751">
                  <c:v>395.58827971050198</c:v>
                </c:pt>
                <c:pt idx="170752">
                  <c:v>395.590596465776</c:v>
                </c:pt>
                <c:pt idx="170753">
                  <c:v>395.592913221049</c:v>
                </c:pt>
                <c:pt idx="170754">
                  <c:v>395.59522997632303</c:v>
                </c:pt>
                <c:pt idx="170755">
                  <c:v>395.59754673159603</c:v>
                </c:pt>
                <c:pt idx="170756">
                  <c:v>395.59986348686999</c:v>
                </c:pt>
                <c:pt idx="170757">
                  <c:v>395.60218024214299</c:v>
                </c:pt>
                <c:pt idx="170758">
                  <c:v>395.60449699741702</c:v>
                </c:pt>
                <c:pt idx="170759">
                  <c:v>395.60681375269002</c:v>
                </c:pt>
                <c:pt idx="170760">
                  <c:v>395.60913050796398</c:v>
                </c:pt>
                <c:pt idx="170761">
                  <c:v>395.61144726323698</c:v>
                </c:pt>
                <c:pt idx="170762">
                  <c:v>395.61376401851101</c:v>
                </c:pt>
                <c:pt idx="170763">
                  <c:v>395.61608077378401</c:v>
                </c:pt>
                <c:pt idx="170764">
                  <c:v>395.61839752905797</c:v>
                </c:pt>
                <c:pt idx="170765">
                  <c:v>395.62071428433097</c:v>
                </c:pt>
                <c:pt idx="170766">
                  <c:v>395.623031039605</c:v>
                </c:pt>
                <c:pt idx="170767">
                  <c:v>395.625347794878</c:v>
                </c:pt>
                <c:pt idx="170768">
                  <c:v>395.62766455015202</c:v>
                </c:pt>
                <c:pt idx="170769">
                  <c:v>395.62998130542502</c:v>
                </c:pt>
                <c:pt idx="170770">
                  <c:v>395.63229806069899</c:v>
                </c:pt>
                <c:pt idx="170771">
                  <c:v>395.63461481597199</c:v>
                </c:pt>
                <c:pt idx="170772">
                  <c:v>395.63693157124601</c:v>
                </c:pt>
                <c:pt idx="170773">
                  <c:v>395.63924832651901</c:v>
                </c:pt>
                <c:pt idx="170774">
                  <c:v>395.64156508179298</c:v>
                </c:pt>
                <c:pt idx="170775">
                  <c:v>395.643881837067</c:v>
                </c:pt>
                <c:pt idx="170776">
                  <c:v>395.64619859234</c:v>
                </c:pt>
                <c:pt idx="170777">
                  <c:v>395.64851534761402</c:v>
                </c:pt>
                <c:pt idx="170778">
                  <c:v>395.65083210288702</c:v>
                </c:pt>
                <c:pt idx="170779">
                  <c:v>395.65314885816099</c:v>
                </c:pt>
                <c:pt idx="170780">
                  <c:v>395.65546561343399</c:v>
                </c:pt>
                <c:pt idx="170781">
                  <c:v>395.65778236870801</c:v>
                </c:pt>
                <c:pt idx="170782">
                  <c:v>395.66009912398101</c:v>
                </c:pt>
                <c:pt idx="170783">
                  <c:v>395.66241587925498</c:v>
                </c:pt>
                <c:pt idx="170784">
                  <c:v>395.66473263452798</c:v>
                </c:pt>
                <c:pt idx="170785">
                  <c:v>395.667049389802</c:v>
                </c:pt>
                <c:pt idx="170786">
                  <c:v>395.669366145075</c:v>
                </c:pt>
                <c:pt idx="170787">
                  <c:v>395.67168290034903</c:v>
                </c:pt>
                <c:pt idx="170788">
                  <c:v>395.67399965562203</c:v>
                </c:pt>
                <c:pt idx="170789">
                  <c:v>395.67631641089599</c:v>
                </c:pt>
                <c:pt idx="170790">
                  <c:v>395.67863316616899</c:v>
                </c:pt>
                <c:pt idx="170791">
                  <c:v>395.68094992144302</c:v>
                </c:pt>
                <c:pt idx="170792">
                  <c:v>395.68326667671602</c:v>
                </c:pt>
                <c:pt idx="170793">
                  <c:v>395.68558343198998</c:v>
                </c:pt>
                <c:pt idx="170794">
                  <c:v>395.68790018726298</c:v>
                </c:pt>
                <c:pt idx="170795">
                  <c:v>395.69021694253701</c:v>
                </c:pt>
                <c:pt idx="170796">
                  <c:v>395.69253369781001</c:v>
                </c:pt>
                <c:pt idx="170797">
                  <c:v>395.69485045308397</c:v>
                </c:pt>
                <c:pt idx="170798">
                  <c:v>395.69716720835697</c:v>
                </c:pt>
                <c:pt idx="170799">
                  <c:v>395.699483963631</c:v>
                </c:pt>
                <c:pt idx="170800">
                  <c:v>395.701800718904</c:v>
                </c:pt>
                <c:pt idx="170801">
                  <c:v>395.70411747417802</c:v>
                </c:pt>
                <c:pt idx="170802">
                  <c:v>395.70643422945102</c:v>
                </c:pt>
                <c:pt idx="170803">
                  <c:v>395.70875098472499</c:v>
                </c:pt>
                <c:pt idx="170804">
                  <c:v>395.71106773999799</c:v>
                </c:pt>
                <c:pt idx="170805">
                  <c:v>395.71338449527201</c:v>
                </c:pt>
                <c:pt idx="170806">
                  <c:v>395.71570125054501</c:v>
                </c:pt>
                <c:pt idx="170807">
                  <c:v>395.71801800581898</c:v>
                </c:pt>
                <c:pt idx="170808">
                  <c:v>395.72033476109198</c:v>
                </c:pt>
                <c:pt idx="170809">
                  <c:v>395.722651516366</c:v>
                </c:pt>
                <c:pt idx="170810">
                  <c:v>395.724968271639</c:v>
                </c:pt>
                <c:pt idx="170811">
                  <c:v>395.72728502691302</c:v>
                </c:pt>
                <c:pt idx="170812">
                  <c:v>395.72960178218602</c:v>
                </c:pt>
                <c:pt idx="170813">
                  <c:v>395.73191853745999</c:v>
                </c:pt>
                <c:pt idx="170814">
                  <c:v>395.73423529273299</c:v>
                </c:pt>
                <c:pt idx="170815">
                  <c:v>395.73655204800701</c:v>
                </c:pt>
                <c:pt idx="170816">
                  <c:v>395.73886880328001</c:v>
                </c:pt>
                <c:pt idx="170817">
                  <c:v>395.74118555855398</c:v>
                </c:pt>
                <c:pt idx="170818">
                  <c:v>395.743502313828</c:v>
                </c:pt>
                <c:pt idx="170819">
                  <c:v>395.745819069101</c:v>
                </c:pt>
                <c:pt idx="170820">
                  <c:v>395.74813582437503</c:v>
                </c:pt>
                <c:pt idx="170821">
                  <c:v>395.75045257964803</c:v>
                </c:pt>
                <c:pt idx="170822">
                  <c:v>395.75276933492199</c:v>
                </c:pt>
                <c:pt idx="170823">
                  <c:v>395.75508609019499</c:v>
                </c:pt>
                <c:pt idx="170824">
                  <c:v>395.75740284546902</c:v>
                </c:pt>
                <c:pt idx="170825">
                  <c:v>395.75971960074202</c:v>
                </c:pt>
                <c:pt idx="170826">
                  <c:v>395.76203635601598</c:v>
                </c:pt>
                <c:pt idx="170827">
                  <c:v>395.76435311128898</c:v>
                </c:pt>
                <c:pt idx="170828">
                  <c:v>395.76666986656301</c:v>
                </c:pt>
                <c:pt idx="170829">
                  <c:v>395.76898662183601</c:v>
                </c:pt>
                <c:pt idx="170830">
                  <c:v>395.77130337710997</c:v>
                </c:pt>
                <c:pt idx="170831">
                  <c:v>395.77362013238297</c:v>
                </c:pt>
                <c:pt idx="170832">
                  <c:v>395.775936887657</c:v>
                </c:pt>
                <c:pt idx="170833">
                  <c:v>395.77825364293</c:v>
                </c:pt>
                <c:pt idx="170834">
                  <c:v>395.78057039820402</c:v>
                </c:pt>
                <c:pt idx="170835">
                  <c:v>395.78288715347702</c:v>
                </c:pt>
                <c:pt idx="170836">
                  <c:v>395.78520390875099</c:v>
                </c:pt>
                <c:pt idx="170837">
                  <c:v>395.78752066402399</c:v>
                </c:pt>
                <c:pt idx="170838">
                  <c:v>395.78983741929801</c:v>
                </c:pt>
                <c:pt idx="170839">
                  <c:v>395.79215417457101</c:v>
                </c:pt>
                <c:pt idx="170840">
                  <c:v>395.79447092984498</c:v>
                </c:pt>
                <c:pt idx="170841">
                  <c:v>395.79678768511798</c:v>
                </c:pt>
                <c:pt idx="170842">
                  <c:v>395.799104440392</c:v>
                </c:pt>
                <c:pt idx="170843">
                  <c:v>395.801421195665</c:v>
                </c:pt>
                <c:pt idx="170844">
                  <c:v>395.80373795093902</c:v>
                </c:pt>
                <c:pt idx="170845">
                  <c:v>395.80605470621202</c:v>
                </c:pt>
                <c:pt idx="170846">
                  <c:v>395.80837146148599</c:v>
                </c:pt>
                <c:pt idx="170847">
                  <c:v>395.81068821675899</c:v>
                </c:pt>
                <c:pt idx="170848">
                  <c:v>395.81300497203301</c:v>
                </c:pt>
                <c:pt idx="170849">
                  <c:v>395.81532172730601</c:v>
                </c:pt>
                <c:pt idx="170850">
                  <c:v>395.81763848257998</c:v>
                </c:pt>
                <c:pt idx="170851">
                  <c:v>395.81995523785298</c:v>
                </c:pt>
                <c:pt idx="170852">
                  <c:v>395.822271993127</c:v>
                </c:pt>
                <c:pt idx="170853">
                  <c:v>395.8245887484</c:v>
                </c:pt>
                <c:pt idx="170854">
                  <c:v>395.82690550367403</c:v>
                </c:pt>
                <c:pt idx="170855">
                  <c:v>395.82922225894703</c:v>
                </c:pt>
                <c:pt idx="170856">
                  <c:v>395.83153901422099</c:v>
                </c:pt>
                <c:pt idx="170857">
                  <c:v>395.83385576949399</c:v>
                </c:pt>
                <c:pt idx="170858">
                  <c:v>395.83617252476802</c:v>
                </c:pt>
                <c:pt idx="170859">
                  <c:v>395.83848928004198</c:v>
                </c:pt>
                <c:pt idx="170860">
                  <c:v>395.84080603531498</c:v>
                </c:pt>
                <c:pt idx="170861">
                  <c:v>395.84312279058901</c:v>
                </c:pt>
                <c:pt idx="170862">
                  <c:v>395.84543954586201</c:v>
                </c:pt>
                <c:pt idx="170863">
                  <c:v>395.84775630113597</c:v>
                </c:pt>
                <c:pt idx="170864">
                  <c:v>395.85007305640897</c:v>
                </c:pt>
                <c:pt idx="170865">
                  <c:v>395.852389811683</c:v>
                </c:pt>
                <c:pt idx="170866">
                  <c:v>395.854706566956</c:v>
                </c:pt>
                <c:pt idx="170867">
                  <c:v>395.85702332223002</c:v>
                </c:pt>
                <c:pt idx="170868">
                  <c:v>395.85934007750302</c:v>
                </c:pt>
                <c:pt idx="170869">
                  <c:v>395.86165683277699</c:v>
                </c:pt>
                <c:pt idx="170870">
                  <c:v>395.86397358804999</c:v>
                </c:pt>
                <c:pt idx="170871">
                  <c:v>395.86629034332401</c:v>
                </c:pt>
                <c:pt idx="170872">
                  <c:v>395.86860709859701</c:v>
                </c:pt>
                <c:pt idx="170873">
                  <c:v>395.87092385387098</c:v>
                </c:pt>
                <c:pt idx="170874">
                  <c:v>395.87324060914398</c:v>
                </c:pt>
                <c:pt idx="170875">
                  <c:v>395.875557364418</c:v>
                </c:pt>
                <c:pt idx="170876">
                  <c:v>395.877874119691</c:v>
                </c:pt>
                <c:pt idx="170877">
                  <c:v>395.88019087496502</c:v>
                </c:pt>
                <c:pt idx="170878">
                  <c:v>395.88250763023802</c:v>
                </c:pt>
                <c:pt idx="170879">
                  <c:v>395.88482438551199</c:v>
                </c:pt>
                <c:pt idx="170880">
                  <c:v>395.88714114078499</c:v>
                </c:pt>
                <c:pt idx="170881">
                  <c:v>395.88945789605901</c:v>
                </c:pt>
                <c:pt idx="170882">
                  <c:v>395.89177465133201</c:v>
                </c:pt>
                <c:pt idx="170883">
                  <c:v>395.89409140660598</c:v>
                </c:pt>
                <c:pt idx="170884">
                  <c:v>395.89640816187898</c:v>
                </c:pt>
                <c:pt idx="170885">
                  <c:v>395.898724917153</c:v>
                </c:pt>
                <c:pt idx="170886">
                  <c:v>395.901041672426</c:v>
                </c:pt>
                <c:pt idx="170887">
                  <c:v>395.90335842770003</c:v>
                </c:pt>
                <c:pt idx="170888">
                  <c:v>395.90567518297303</c:v>
                </c:pt>
                <c:pt idx="170889">
                  <c:v>395.90799193824699</c:v>
                </c:pt>
                <c:pt idx="170890">
                  <c:v>395.91030869351999</c:v>
                </c:pt>
                <c:pt idx="170891">
                  <c:v>395.91262544879402</c:v>
                </c:pt>
                <c:pt idx="170892">
                  <c:v>395.91494220406702</c:v>
                </c:pt>
                <c:pt idx="170893">
                  <c:v>395.91725895934098</c:v>
                </c:pt>
                <c:pt idx="170894">
                  <c:v>395.91957571461398</c:v>
                </c:pt>
                <c:pt idx="170895">
                  <c:v>395.92189246988801</c:v>
                </c:pt>
                <c:pt idx="170896">
                  <c:v>395.92420922516101</c:v>
                </c:pt>
                <c:pt idx="170897">
                  <c:v>395.92652598043497</c:v>
                </c:pt>
                <c:pt idx="170898">
                  <c:v>395.92884273570797</c:v>
                </c:pt>
                <c:pt idx="170899">
                  <c:v>395.931159490982</c:v>
                </c:pt>
                <c:pt idx="170900">
                  <c:v>395.933476246255</c:v>
                </c:pt>
                <c:pt idx="170901">
                  <c:v>395.93579300152902</c:v>
                </c:pt>
                <c:pt idx="170902">
                  <c:v>395.93810975680299</c:v>
                </c:pt>
                <c:pt idx="170903">
                  <c:v>395.94042651207599</c:v>
                </c:pt>
                <c:pt idx="170904">
                  <c:v>395.94274326735001</c:v>
                </c:pt>
                <c:pt idx="170905">
                  <c:v>395.94506002262301</c:v>
                </c:pt>
                <c:pt idx="170906">
                  <c:v>395.94737677789698</c:v>
                </c:pt>
                <c:pt idx="170907">
                  <c:v>395.94969353316998</c:v>
                </c:pt>
                <c:pt idx="170908">
                  <c:v>395.952010288444</c:v>
                </c:pt>
                <c:pt idx="170909">
                  <c:v>395.954327043717</c:v>
                </c:pt>
                <c:pt idx="170910">
                  <c:v>395.95664379899102</c:v>
                </c:pt>
                <c:pt idx="170911">
                  <c:v>395.95896055426402</c:v>
                </c:pt>
                <c:pt idx="170912">
                  <c:v>395.96127730953799</c:v>
                </c:pt>
                <c:pt idx="170913">
                  <c:v>395.96359406481099</c:v>
                </c:pt>
                <c:pt idx="170914">
                  <c:v>395.96591082008501</c:v>
                </c:pt>
                <c:pt idx="170915">
                  <c:v>395.96822757535801</c:v>
                </c:pt>
                <c:pt idx="170916">
                  <c:v>395.97054433063198</c:v>
                </c:pt>
                <c:pt idx="170917">
                  <c:v>395.97286108590498</c:v>
                </c:pt>
                <c:pt idx="170918">
                  <c:v>395.975177841179</c:v>
                </c:pt>
                <c:pt idx="170919">
                  <c:v>395.977494596452</c:v>
                </c:pt>
                <c:pt idx="170920">
                  <c:v>395.97981135172603</c:v>
                </c:pt>
                <c:pt idx="170921">
                  <c:v>395.98212810699903</c:v>
                </c:pt>
                <c:pt idx="170922">
                  <c:v>395.98444486227299</c:v>
                </c:pt>
                <c:pt idx="170923">
                  <c:v>395.98676161754599</c:v>
                </c:pt>
                <c:pt idx="170924">
                  <c:v>395.98907837282002</c:v>
                </c:pt>
                <c:pt idx="170925">
                  <c:v>395.99139512809302</c:v>
                </c:pt>
                <c:pt idx="170926">
                  <c:v>395.99371188336698</c:v>
                </c:pt>
                <c:pt idx="170927">
                  <c:v>395.99602863863998</c:v>
                </c:pt>
                <c:pt idx="170928">
                  <c:v>395.99834539391401</c:v>
                </c:pt>
                <c:pt idx="170929">
                  <c:v>396.00066214918701</c:v>
                </c:pt>
                <c:pt idx="170930">
                  <c:v>396.00297890446097</c:v>
                </c:pt>
                <c:pt idx="170931">
                  <c:v>396.00529565973397</c:v>
                </c:pt>
                <c:pt idx="170932">
                  <c:v>396.007612415008</c:v>
                </c:pt>
                <c:pt idx="170933">
                  <c:v>396.009929170281</c:v>
                </c:pt>
                <c:pt idx="170934">
                  <c:v>396.01224592555502</c:v>
                </c:pt>
                <c:pt idx="170935">
                  <c:v>396.01456268082802</c:v>
                </c:pt>
                <c:pt idx="170936">
                  <c:v>396.01687943610199</c:v>
                </c:pt>
                <c:pt idx="170937">
                  <c:v>396.01919619137499</c:v>
                </c:pt>
                <c:pt idx="170938">
                  <c:v>396.02151294664901</c:v>
                </c:pt>
                <c:pt idx="170939">
                  <c:v>396.02382970192201</c:v>
                </c:pt>
                <c:pt idx="170940">
                  <c:v>396.02614645719598</c:v>
                </c:pt>
                <c:pt idx="170941">
                  <c:v>396.02846321246898</c:v>
                </c:pt>
                <c:pt idx="170942">
                  <c:v>396.030779967743</c:v>
                </c:pt>
                <c:pt idx="170943">
                  <c:v>396.033096723016</c:v>
                </c:pt>
                <c:pt idx="170944">
                  <c:v>396.03541347829002</c:v>
                </c:pt>
                <c:pt idx="170945">
                  <c:v>396.03773023356399</c:v>
                </c:pt>
                <c:pt idx="170946">
                  <c:v>396.04004698883699</c:v>
                </c:pt>
                <c:pt idx="170947">
                  <c:v>396.04236374411101</c:v>
                </c:pt>
                <c:pt idx="170948">
                  <c:v>396.04468049938401</c:v>
                </c:pt>
                <c:pt idx="170949">
                  <c:v>396.04699725465798</c:v>
                </c:pt>
                <c:pt idx="170950">
                  <c:v>396.04931400993098</c:v>
                </c:pt>
                <c:pt idx="170951">
                  <c:v>396.051630765205</c:v>
                </c:pt>
                <c:pt idx="170952">
                  <c:v>396.053947520478</c:v>
                </c:pt>
                <c:pt idx="170953">
                  <c:v>396.05626427575203</c:v>
                </c:pt>
                <c:pt idx="170954">
                  <c:v>396.05858103102503</c:v>
                </c:pt>
                <c:pt idx="170955">
                  <c:v>396.06089778629899</c:v>
                </c:pt>
                <c:pt idx="170956">
                  <c:v>396.06321454157199</c:v>
                </c:pt>
                <c:pt idx="170957">
                  <c:v>396.06553129684602</c:v>
                </c:pt>
                <c:pt idx="170958">
                  <c:v>396.06784805211902</c:v>
                </c:pt>
                <c:pt idx="170959">
                  <c:v>396.07016480739298</c:v>
                </c:pt>
                <c:pt idx="170960">
                  <c:v>396.07248156266598</c:v>
                </c:pt>
                <c:pt idx="170961">
                  <c:v>396.07479831794001</c:v>
                </c:pt>
                <c:pt idx="170962">
                  <c:v>396.07711507321301</c:v>
                </c:pt>
                <c:pt idx="170963">
                  <c:v>396.07943182848697</c:v>
                </c:pt>
                <c:pt idx="170964">
                  <c:v>396.08174858375997</c:v>
                </c:pt>
                <c:pt idx="170965">
                  <c:v>396.084065339034</c:v>
                </c:pt>
                <c:pt idx="170966">
                  <c:v>396.086382094307</c:v>
                </c:pt>
                <c:pt idx="170967">
                  <c:v>396.08869884958102</c:v>
                </c:pt>
                <c:pt idx="170968">
                  <c:v>396.09101560485402</c:v>
                </c:pt>
                <c:pt idx="170969">
                  <c:v>396.09333236012799</c:v>
                </c:pt>
                <c:pt idx="170970">
                  <c:v>396.09564911540099</c:v>
                </c:pt>
                <c:pt idx="170971">
                  <c:v>396.09796587067501</c:v>
                </c:pt>
                <c:pt idx="170972">
                  <c:v>396.10028262594801</c:v>
                </c:pt>
                <c:pt idx="170973">
                  <c:v>396.10259938122198</c:v>
                </c:pt>
                <c:pt idx="170974">
                  <c:v>396.10491613649498</c:v>
                </c:pt>
                <c:pt idx="170975">
                  <c:v>396.107232891769</c:v>
                </c:pt>
                <c:pt idx="170976">
                  <c:v>396.109549647042</c:v>
                </c:pt>
                <c:pt idx="170977">
                  <c:v>396.11186640231602</c:v>
                </c:pt>
                <c:pt idx="170978">
                  <c:v>396.11418315758903</c:v>
                </c:pt>
                <c:pt idx="170979">
                  <c:v>396.11649991286299</c:v>
                </c:pt>
                <c:pt idx="170980">
                  <c:v>396.11881666813599</c:v>
                </c:pt>
                <c:pt idx="170981">
                  <c:v>396.12113342341001</c:v>
                </c:pt>
                <c:pt idx="170982">
                  <c:v>396.12345017868302</c:v>
                </c:pt>
                <c:pt idx="170983">
                  <c:v>396.12576693395698</c:v>
                </c:pt>
                <c:pt idx="170984">
                  <c:v>396.12808368922998</c:v>
                </c:pt>
                <c:pt idx="170985">
                  <c:v>396.13040044450401</c:v>
                </c:pt>
                <c:pt idx="170986">
                  <c:v>396.13271719977701</c:v>
                </c:pt>
                <c:pt idx="170987">
                  <c:v>396.13503395505097</c:v>
                </c:pt>
                <c:pt idx="170988">
                  <c:v>396.13735071032499</c:v>
                </c:pt>
                <c:pt idx="170989">
                  <c:v>396.139667465598</c:v>
                </c:pt>
                <c:pt idx="170990">
                  <c:v>396.14198422087202</c:v>
                </c:pt>
                <c:pt idx="170991">
                  <c:v>396.14430097614502</c:v>
                </c:pt>
                <c:pt idx="170992">
                  <c:v>396.14661773141898</c:v>
                </c:pt>
                <c:pt idx="170993">
                  <c:v>396.14893448669199</c:v>
                </c:pt>
                <c:pt idx="170994">
                  <c:v>396.15125124196601</c:v>
                </c:pt>
                <c:pt idx="170995">
                  <c:v>396.15356799723901</c:v>
                </c:pt>
                <c:pt idx="170996">
                  <c:v>396.15588475251297</c:v>
                </c:pt>
                <c:pt idx="170997">
                  <c:v>396.15820150778598</c:v>
                </c:pt>
                <c:pt idx="170998">
                  <c:v>396.16051826306</c:v>
                </c:pt>
                <c:pt idx="170999">
                  <c:v>396.162835018333</c:v>
                </c:pt>
                <c:pt idx="171000">
                  <c:v>396.16515177360702</c:v>
                </c:pt>
                <c:pt idx="171001">
                  <c:v>396.16746852888002</c:v>
                </c:pt>
                <c:pt idx="171002">
                  <c:v>396.16978528415399</c:v>
                </c:pt>
                <c:pt idx="171003">
                  <c:v>396.17210203942699</c:v>
                </c:pt>
                <c:pt idx="171004">
                  <c:v>396.17441879470101</c:v>
                </c:pt>
                <c:pt idx="171005">
                  <c:v>396.17673554997401</c:v>
                </c:pt>
                <c:pt idx="171006">
                  <c:v>396.17905230524798</c:v>
                </c:pt>
                <c:pt idx="171007">
                  <c:v>396.18136906052098</c:v>
                </c:pt>
                <c:pt idx="171008">
                  <c:v>396.183685815795</c:v>
                </c:pt>
                <c:pt idx="171009">
                  <c:v>396.186002571068</c:v>
                </c:pt>
                <c:pt idx="171010">
                  <c:v>396.18831932634203</c:v>
                </c:pt>
                <c:pt idx="171011">
                  <c:v>396.19063608161503</c:v>
                </c:pt>
                <c:pt idx="171012">
                  <c:v>396.19295283688899</c:v>
                </c:pt>
                <c:pt idx="171013">
                  <c:v>396.19526959216199</c:v>
                </c:pt>
                <c:pt idx="171014">
                  <c:v>396.19758634743602</c:v>
                </c:pt>
                <c:pt idx="171015">
                  <c:v>396.19990310270902</c:v>
                </c:pt>
                <c:pt idx="171016">
                  <c:v>396.20221985798298</c:v>
                </c:pt>
                <c:pt idx="171017">
                  <c:v>396.20453661325598</c:v>
                </c:pt>
                <c:pt idx="171018">
                  <c:v>396.20685336853001</c:v>
                </c:pt>
                <c:pt idx="171019">
                  <c:v>396.20917012380301</c:v>
                </c:pt>
                <c:pt idx="171020">
                  <c:v>396.21148687907697</c:v>
                </c:pt>
                <c:pt idx="171021">
                  <c:v>396.21380363434997</c:v>
                </c:pt>
                <c:pt idx="171022">
                  <c:v>396.216120389624</c:v>
                </c:pt>
                <c:pt idx="171023">
                  <c:v>396.218437144897</c:v>
                </c:pt>
                <c:pt idx="171024">
                  <c:v>396.22075390017102</c:v>
                </c:pt>
                <c:pt idx="171025">
                  <c:v>396.22307065544402</c:v>
                </c:pt>
                <c:pt idx="171026">
                  <c:v>396.22538741071799</c:v>
                </c:pt>
                <c:pt idx="171027">
                  <c:v>396.22770416599099</c:v>
                </c:pt>
                <c:pt idx="171028">
                  <c:v>396.23002092126501</c:v>
                </c:pt>
                <c:pt idx="171029">
                  <c:v>396.23233767653801</c:v>
                </c:pt>
                <c:pt idx="171030">
                  <c:v>396.23465443181198</c:v>
                </c:pt>
                <c:pt idx="171031">
                  <c:v>396.236971187086</c:v>
                </c:pt>
                <c:pt idx="171032">
                  <c:v>396.239287942359</c:v>
                </c:pt>
                <c:pt idx="171033">
                  <c:v>396.24160469763302</c:v>
                </c:pt>
                <c:pt idx="171034">
                  <c:v>396.24392145290602</c:v>
                </c:pt>
                <c:pt idx="171035">
                  <c:v>396.24623820817999</c:v>
                </c:pt>
                <c:pt idx="171036">
                  <c:v>396.24855496345299</c:v>
                </c:pt>
                <c:pt idx="171037">
                  <c:v>396.25087171872701</c:v>
                </c:pt>
                <c:pt idx="171038">
                  <c:v>396.25318847400001</c:v>
                </c:pt>
                <c:pt idx="171039">
                  <c:v>396.25550522927398</c:v>
                </c:pt>
                <c:pt idx="171040">
                  <c:v>396.25782198454698</c:v>
                </c:pt>
                <c:pt idx="171041">
                  <c:v>396.260138739821</c:v>
                </c:pt>
                <c:pt idx="171042">
                  <c:v>396.262455495094</c:v>
                </c:pt>
                <c:pt idx="171043">
                  <c:v>396.26477225036803</c:v>
                </c:pt>
                <c:pt idx="171044">
                  <c:v>396.26708900564103</c:v>
                </c:pt>
                <c:pt idx="171045">
                  <c:v>396.26940576091499</c:v>
                </c:pt>
                <c:pt idx="171046">
                  <c:v>396.27172251618799</c:v>
                </c:pt>
                <c:pt idx="171047">
                  <c:v>396.27403927146202</c:v>
                </c:pt>
                <c:pt idx="171048">
                  <c:v>396.27635602673502</c:v>
                </c:pt>
                <c:pt idx="171049">
                  <c:v>396.27867278200898</c:v>
                </c:pt>
                <c:pt idx="171050">
                  <c:v>396.28098953728198</c:v>
                </c:pt>
                <c:pt idx="171051">
                  <c:v>396.28330629255601</c:v>
                </c:pt>
                <c:pt idx="171052">
                  <c:v>396.28562304782901</c:v>
                </c:pt>
                <c:pt idx="171053">
                  <c:v>396.28793980310297</c:v>
                </c:pt>
                <c:pt idx="171054">
                  <c:v>396.29025655837597</c:v>
                </c:pt>
                <c:pt idx="171055">
                  <c:v>396.29257331365</c:v>
                </c:pt>
                <c:pt idx="171056">
                  <c:v>396.294890068923</c:v>
                </c:pt>
                <c:pt idx="171057">
                  <c:v>396.29720682419702</c:v>
                </c:pt>
                <c:pt idx="171058">
                  <c:v>396.29952357947002</c:v>
                </c:pt>
                <c:pt idx="171059">
                  <c:v>396.30184033474399</c:v>
                </c:pt>
                <c:pt idx="171060">
                  <c:v>396.30415709001699</c:v>
                </c:pt>
                <c:pt idx="171061">
                  <c:v>396.30647384529101</c:v>
                </c:pt>
                <c:pt idx="171062">
                  <c:v>396.30879060056401</c:v>
                </c:pt>
                <c:pt idx="171063">
                  <c:v>396.31110735583798</c:v>
                </c:pt>
                <c:pt idx="171064">
                  <c:v>396.31342411111098</c:v>
                </c:pt>
                <c:pt idx="171065">
                  <c:v>396.315740866385</c:v>
                </c:pt>
                <c:pt idx="171066">
                  <c:v>396.318057621658</c:v>
                </c:pt>
                <c:pt idx="171067">
                  <c:v>396.32037437693202</c:v>
                </c:pt>
                <c:pt idx="171068">
                  <c:v>396.32269113220502</c:v>
                </c:pt>
                <c:pt idx="171069">
                  <c:v>396.32500788747899</c:v>
                </c:pt>
                <c:pt idx="171070">
                  <c:v>396.32732464275199</c:v>
                </c:pt>
                <c:pt idx="171071">
                  <c:v>396.32964139802601</c:v>
                </c:pt>
                <c:pt idx="171072">
                  <c:v>396.33195815329901</c:v>
                </c:pt>
                <c:pt idx="171073">
                  <c:v>396.33427490857298</c:v>
                </c:pt>
                <c:pt idx="171074">
                  <c:v>396.336591663847</c:v>
                </c:pt>
                <c:pt idx="171075">
                  <c:v>396.33890841912</c:v>
                </c:pt>
                <c:pt idx="171076">
                  <c:v>396.34122517439403</c:v>
                </c:pt>
                <c:pt idx="171077">
                  <c:v>396.34354192966703</c:v>
                </c:pt>
                <c:pt idx="171078">
                  <c:v>396.34585868494099</c:v>
                </c:pt>
                <c:pt idx="171079">
                  <c:v>396.34817544021399</c:v>
                </c:pt>
                <c:pt idx="171080">
                  <c:v>396.35049219548802</c:v>
                </c:pt>
                <c:pt idx="171081">
                  <c:v>396.35280895076102</c:v>
                </c:pt>
                <c:pt idx="171082">
                  <c:v>396.35512570603498</c:v>
                </c:pt>
                <c:pt idx="171083">
                  <c:v>396.35744246130798</c:v>
                </c:pt>
                <c:pt idx="171084">
                  <c:v>396.35975921658201</c:v>
                </c:pt>
                <c:pt idx="171085">
                  <c:v>396.36207597185501</c:v>
                </c:pt>
                <c:pt idx="171086">
                  <c:v>396.36439272712897</c:v>
                </c:pt>
                <c:pt idx="171087">
                  <c:v>396.36670948240197</c:v>
                </c:pt>
                <c:pt idx="171088">
                  <c:v>396.369026237676</c:v>
                </c:pt>
                <c:pt idx="171089">
                  <c:v>396.371342992949</c:v>
                </c:pt>
                <c:pt idx="171090">
                  <c:v>396.37365974822302</c:v>
                </c:pt>
                <c:pt idx="171091">
                  <c:v>396.37597650349602</c:v>
                </c:pt>
                <c:pt idx="171092">
                  <c:v>396.37829325876999</c:v>
                </c:pt>
                <c:pt idx="171093">
                  <c:v>396.38061001404299</c:v>
                </c:pt>
                <c:pt idx="171094">
                  <c:v>396.38292676931701</c:v>
                </c:pt>
                <c:pt idx="171095">
                  <c:v>396.38524352459001</c:v>
                </c:pt>
                <c:pt idx="171096">
                  <c:v>396.38756027986398</c:v>
                </c:pt>
                <c:pt idx="171097">
                  <c:v>396.38987703513698</c:v>
                </c:pt>
                <c:pt idx="171098">
                  <c:v>396.392193790411</c:v>
                </c:pt>
                <c:pt idx="171099">
                  <c:v>396.394510545684</c:v>
                </c:pt>
                <c:pt idx="171100">
                  <c:v>396.39682730095802</c:v>
                </c:pt>
                <c:pt idx="171101">
                  <c:v>396.39914405623102</c:v>
                </c:pt>
                <c:pt idx="171102">
                  <c:v>396.40146081150499</c:v>
                </c:pt>
                <c:pt idx="171103">
                  <c:v>396.40377756677799</c:v>
                </c:pt>
                <c:pt idx="171104">
                  <c:v>396.40609432205201</c:v>
                </c:pt>
                <c:pt idx="171105">
                  <c:v>396.40841107732501</c:v>
                </c:pt>
                <c:pt idx="171106">
                  <c:v>396.41072783259898</c:v>
                </c:pt>
                <c:pt idx="171107">
                  <c:v>396.41304458787198</c:v>
                </c:pt>
                <c:pt idx="171108">
                  <c:v>396.415361343146</c:v>
                </c:pt>
                <c:pt idx="171109">
                  <c:v>396.417678098419</c:v>
                </c:pt>
                <c:pt idx="171110">
                  <c:v>396.41999485369303</c:v>
                </c:pt>
                <c:pt idx="171111">
                  <c:v>396.42231160896603</c:v>
                </c:pt>
                <c:pt idx="171112">
                  <c:v>396.42462836423999</c:v>
                </c:pt>
                <c:pt idx="171113">
                  <c:v>396.42694511951299</c:v>
                </c:pt>
                <c:pt idx="171114">
                  <c:v>396.42926187478702</c:v>
                </c:pt>
                <c:pt idx="171115">
                  <c:v>396.43157863006002</c:v>
                </c:pt>
                <c:pt idx="171116">
                  <c:v>396.43389538533398</c:v>
                </c:pt>
                <c:pt idx="171117">
                  <c:v>396.43621214060801</c:v>
                </c:pt>
                <c:pt idx="171118">
                  <c:v>396.43852889588101</c:v>
                </c:pt>
                <c:pt idx="171119">
                  <c:v>396.44084565115497</c:v>
                </c:pt>
                <c:pt idx="171120">
                  <c:v>396.44316240642797</c:v>
                </c:pt>
                <c:pt idx="171121">
                  <c:v>396.445479161702</c:v>
                </c:pt>
                <c:pt idx="171122">
                  <c:v>396.447795916975</c:v>
                </c:pt>
                <c:pt idx="171123">
                  <c:v>396.45011267224902</c:v>
                </c:pt>
                <c:pt idx="171124">
                  <c:v>396.45242942752202</c:v>
                </c:pt>
                <c:pt idx="171125">
                  <c:v>396.45474618279599</c:v>
                </c:pt>
                <c:pt idx="171126">
                  <c:v>396.45706293806899</c:v>
                </c:pt>
                <c:pt idx="171127">
                  <c:v>396.45937969334301</c:v>
                </c:pt>
                <c:pt idx="171128">
                  <c:v>396.46169644861601</c:v>
                </c:pt>
                <c:pt idx="171129">
                  <c:v>396.46401320388998</c:v>
                </c:pt>
                <c:pt idx="171130">
                  <c:v>396.46632995916298</c:v>
                </c:pt>
                <c:pt idx="171131">
                  <c:v>396.468646714437</c:v>
                </c:pt>
                <c:pt idx="171132">
                  <c:v>396.47096346971</c:v>
                </c:pt>
                <c:pt idx="171133">
                  <c:v>396.47328022498402</c:v>
                </c:pt>
                <c:pt idx="171134">
                  <c:v>396.47559698025702</c:v>
                </c:pt>
                <c:pt idx="171135">
                  <c:v>396.47791373553099</c:v>
                </c:pt>
                <c:pt idx="171136">
                  <c:v>396.48023049080399</c:v>
                </c:pt>
                <c:pt idx="171137">
                  <c:v>396.48254724607801</c:v>
                </c:pt>
                <c:pt idx="171138">
                  <c:v>396.48486400135101</c:v>
                </c:pt>
                <c:pt idx="171139">
                  <c:v>396.48718075662498</c:v>
                </c:pt>
                <c:pt idx="171140">
                  <c:v>396.48949751189798</c:v>
                </c:pt>
                <c:pt idx="171141">
                  <c:v>396.491814267172</c:v>
                </c:pt>
                <c:pt idx="171142">
                  <c:v>396.494131022445</c:v>
                </c:pt>
                <c:pt idx="171143">
                  <c:v>396.49644777771903</c:v>
                </c:pt>
                <c:pt idx="171144">
                  <c:v>396.49876453299203</c:v>
                </c:pt>
                <c:pt idx="171145">
                  <c:v>396.50108128826599</c:v>
                </c:pt>
                <c:pt idx="171146">
                  <c:v>396.50339804353899</c:v>
                </c:pt>
                <c:pt idx="171147">
                  <c:v>396.50571479881302</c:v>
                </c:pt>
                <c:pt idx="171148">
                  <c:v>396.50803155408602</c:v>
                </c:pt>
                <c:pt idx="171149">
                  <c:v>396.51034830935998</c:v>
                </c:pt>
                <c:pt idx="171150">
                  <c:v>396.51266506463298</c:v>
                </c:pt>
                <c:pt idx="171151">
                  <c:v>396.51498181990701</c:v>
                </c:pt>
                <c:pt idx="171152">
                  <c:v>396.51729857518001</c:v>
                </c:pt>
                <c:pt idx="171153">
                  <c:v>396.51961533045397</c:v>
                </c:pt>
                <c:pt idx="171154">
                  <c:v>396.52193208572697</c:v>
                </c:pt>
                <c:pt idx="171155">
                  <c:v>396.524248841001</c:v>
                </c:pt>
                <c:pt idx="171156">
                  <c:v>396.526565596274</c:v>
                </c:pt>
                <c:pt idx="171157">
                  <c:v>396.52888235154802</c:v>
                </c:pt>
                <c:pt idx="171158">
                  <c:v>396.53119910682199</c:v>
                </c:pt>
                <c:pt idx="171159">
                  <c:v>396.53351586209499</c:v>
                </c:pt>
                <c:pt idx="171160">
                  <c:v>396.53583261736901</c:v>
                </c:pt>
                <c:pt idx="171161">
                  <c:v>396.53814937264201</c:v>
                </c:pt>
                <c:pt idx="171162">
                  <c:v>396.54046612791598</c:v>
                </c:pt>
                <c:pt idx="171163">
                  <c:v>396.54278288318898</c:v>
                </c:pt>
                <c:pt idx="171164">
                  <c:v>396.545099638463</c:v>
                </c:pt>
                <c:pt idx="171165">
                  <c:v>396.547416393736</c:v>
                </c:pt>
                <c:pt idx="171166">
                  <c:v>396.54973314901002</c:v>
                </c:pt>
                <c:pt idx="171167">
                  <c:v>396.55204990428302</c:v>
                </c:pt>
                <c:pt idx="171168">
                  <c:v>396.55436665955699</c:v>
                </c:pt>
                <c:pt idx="171169">
                  <c:v>396.55668341482999</c:v>
                </c:pt>
                <c:pt idx="171170">
                  <c:v>396.55900017010401</c:v>
                </c:pt>
                <c:pt idx="171171">
                  <c:v>396.56131692537701</c:v>
                </c:pt>
                <c:pt idx="171172">
                  <c:v>396.56363368065098</c:v>
                </c:pt>
                <c:pt idx="171173">
                  <c:v>396.56595043592398</c:v>
                </c:pt>
                <c:pt idx="171174">
                  <c:v>396.568267191198</c:v>
                </c:pt>
                <c:pt idx="171175">
                  <c:v>396.570583946471</c:v>
                </c:pt>
                <c:pt idx="171176">
                  <c:v>396.57290070174503</c:v>
                </c:pt>
                <c:pt idx="171177">
                  <c:v>396.57521745701803</c:v>
                </c:pt>
                <c:pt idx="171178">
                  <c:v>396.57753421229199</c:v>
                </c:pt>
                <c:pt idx="171179">
                  <c:v>396.57985096756499</c:v>
                </c:pt>
                <c:pt idx="171180">
                  <c:v>396.58216772283902</c:v>
                </c:pt>
                <c:pt idx="171181">
                  <c:v>396.58448447811202</c:v>
                </c:pt>
                <c:pt idx="171182">
                  <c:v>396.58680123338598</c:v>
                </c:pt>
                <c:pt idx="171183">
                  <c:v>396.58911798865898</c:v>
                </c:pt>
                <c:pt idx="171184">
                  <c:v>396.59143474393301</c:v>
                </c:pt>
                <c:pt idx="171185">
                  <c:v>396.59375149920601</c:v>
                </c:pt>
                <c:pt idx="171186">
                  <c:v>396.59606825447997</c:v>
                </c:pt>
                <c:pt idx="171187">
                  <c:v>396.59838500975297</c:v>
                </c:pt>
                <c:pt idx="171188">
                  <c:v>396.600701765027</c:v>
                </c:pt>
                <c:pt idx="171189">
                  <c:v>396.6030185203</c:v>
                </c:pt>
                <c:pt idx="171190">
                  <c:v>396.60533527557402</c:v>
                </c:pt>
                <c:pt idx="171191">
                  <c:v>396.60765203084702</c:v>
                </c:pt>
                <c:pt idx="171192">
                  <c:v>396.60996878612099</c:v>
                </c:pt>
                <c:pt idx="171193">
                  <c:v>396.61228554139399</c:v>
                </c:pt>
                <c:pt idx="171194">
                  <c:v>396.61460229666801</c:v>
                </c:pt>
                <c:pt idx="171195">
                  <c:v>396.61691905194101</c:v>
                </c:pt>
                <c:pt idx="171196">
                  <c:v>396.61923580721498</c:v>
                </c:pt>
                <c:pt idx="171197">
                  <c:v>396.62155256248798</c:v>
                </c:pt>
                <c:pt idx="171198">
                  <c:v>396.623869317762</c:v>
                </c:pt>
                <c:pt idx="171199">
                  <c:v>396.626186073035</c:v>
                </c:pt>
                <c:pt idx="171200">
                  <c:v>396.62850282830902</c:v>
                </c:pt>
                <c:pt idx="171201">
                  <c:v>396.63081958358299</c:v>
                </c:pt>
                <c:pt idx="171202">
                  <c:v>396.63313633885599</c:v>
                </c:pt>
                <c:pt idx="171203">
                  <c:v>396.63545309413001</c:v>
                </c:pt>
                <c:pt idx="171204">
                  <c:v>396.63776984940301</c:v>
                </c:pt>
                <c:pt idx="171205">
                  <c:v>396.64008660467698</c:v>
                </c:pt>
                <c:pt idx="171206">
                  <c:v>396.64240335994998</c:v>
                </c:pt>
                <c:pt idx="171207">
                  <c:v>396.644720115224</c:v>
                </c:pt>
                <c:pt idx="171208">
                  <c:v>396.647036870497</c:v>
                </c:pt>
                <c:pt idx="171209">
                  <c:v>396.64935362577103</c:v>
                </c:pt>
                <c:pt idx="171210">
                  <c:v>396.65167038104403</c:v>
                </c:pt>
                <c:pt idx="171211">
                  <c:v>396.65398713631799</c:v>
                </c:pt>
                <c:pt idx="171212">
                  <c:v>396.65630389159099</c:v>
                </c:pt>
                <c:pt idx="171213">
                  <c:v>396.65862064686502</c:v>
                </c:pt>
                <c:pt idx="171214">
                  <c:v>396.66093740213802</c:v>
                </c:pt>
                <c:pt idx="171215">
                  <c:v>396.66325415741198</c:v>
                </c:pt>
                <c:pt idx="171216">
                  <c:v>396.66557091268498</c:v>
                </c:pt>
                <c:pt idx="171217">
                  <c:v>396.66788766795901</c:v>
                </c:pt>
                <c:pt idx="171218">
                  <c:v>396.67020442323201</c:v>
                </c:pt>
                <c:pt idx="171219">
                  <c:v>396.67252117850597</c:v>
                </c:pt>
                <c:pt idx="171220">
                  <c:v>396.67483793377897</c:v>
                </c:pt>
                <c:pt idx="171221">
                  <c:v>396.677154689053</c:v>
                </c:pt>
                <c:pt idx="171222">
                  <c:v>396.679471444326</c:v>
                </c:pt>
                <c:pt idx="171223">
                  <c:v>396.68178819960002</c:v>
                </c:pt>
                <c:pt idx="171224">
                  <c:v>396.68410495487302</c:v>
                </c:pt>
                <c:pt idx="171225">
                  <c:v>396.68642171014699</c:v>
                </c:pt>
                <c:pt idx="171226">
                  <c:v>396.68873846541999</c:v>
                </c:pt>
                <c:pt idx="171227">
                  <c:v>396.69105522069401</c:v>
                </c:pt>
                <c:pt idx="171228">
                  <c:v>396.69337197596701</c:v>
                </c:pt>
                <c:pt idx="171229">
                  <c:v>396.69568873124098</c:v>
                </c:pt>
                <c:pt idx="171230">
                  <c:v>396.69800548651398</c:v>
                </c:pt>
                <c:pt idx="171231">
                  <c:v>396.700322241788</c:v>
                </c:pt>
                <c:pt idx="171232">
                  <c:v>396.702638997061</c:v>
                </c:pt>
                <c:pt idx="171233">
                  <c:v>396.70495575233502</c:v>
                </c:pt>
                <c:pt idx="171234">
                  <c:v>396.70727250760802</c:v>
                </c:pt>
                <c:pt idx="171235">
                  <c:v>396.70958926288199</c:v>
                </c:pt>
                <c:pt idx="171236">
                  <c:v>396.71190601815499</c:v>
                </c:pt>
                <c:pt idx="171237">
                  <c:v>396.71422277342901</c:v>
                </c:pt>
                <c:pt idx="171238">
                  <c:v>396.71653952870201</c:v>
                </c:pt>
                <c:pt idx="171239">
                  <c:v>396.71885628397598</c:v>
                </c:pt>
                <c:pt idx="171240">
                  <c:v>396.72117303924898</c:v>
                </c:pt>
                <c:pt idx="171241">
                  <c:v>396.723489794523</c:v>
                </c:pt>
                <c:pt idx="171242">
                  <c:v>396.725806549796</c:v>
                </c:pt>
                <c:pt idx="171243">
                  <c:v>396.72812330507003</c:v>
                </c:pt>
                <c:pt idx="171244">
                  <c:v>396.73044006034399</c:v>
                </c:pt>
                <c:pt idx="171245">
                  <c:v>396.73275681561699</c:v>
                </c:pt>
                <c:pt idx="171246">
                  <c:v>396.73507357089102</c:v>
                </c:pt>
                <c:pt idx="171247">
                  <c:v>396.73739032616402</c:v>
                </c:pt>
                <c:pt idx="171248">
                  <c:v>396.73970708143798</c:v>
                </c:pt>
                <c:pt idx="171249">
                  <c:v>396.74202383671098</c:v>
                </c:pt>
                <c:pt idx="171250">
                  <c:v>396.74434059198501</c:v>
                </c:pt>
                <c:pt idx="171251">
                  <c:v>396.74665734725801</c:v>
                </c:pt>
                <c:pt idx="171252">
                  <c:v>396.74897410253197</c:v>
                </c:pt>
                <c:pt idx="171253">
                  <c:v>396.75129085780497</c:v>
                </c:pt>
                <c:pt idx="171254">
                  <c:v>396.753607613079</c:v>
                </c:pt>
                <c:pt idx="171255">
                  <c:v>396.755924368352</c:v>
                </c:pt>
                <c:pt idx="171256">
                  <c:v>396.75824112362602</c:v>
                </c:pt>
                <c:pt idx="171257">
                  <c:v>396.76055787889902</c:v>
                </c:pt>
                <c:pt idx="171258">
                  <c:v>396.76287463417299</c:v>
                </c:pt>
                <c:pt idx="171259">
                  <c:v>396.76519138944599</c:v>
                </c:pt>
                <c:pt idx="171260">
                  <c:v>396.76750814472001</c:v>
                </c:pt>
                <c:pt idx="171261">
                  <c:v>396.76982489999301</c:v>
                </c:pt>
                <c:pt idx="171262">
                  <c:v>396.77214165526698</c:v>
                </c:pt>
                <c:pt idx="171263">
                  <c:v>396.77445841053998</c:v>
                </c:pt>
                <c:pt idx="171264">
                  <c:v>396.776775165814</c:v>
                </c:pt>
                <c:pt idx="171265">
                  <c:v>396.779091921087</c:v>
                </c:pt>
                <c:pt idx="171266">
                  <c:v>396.78140867636102</c:v>
                </c:pt>
                <c:pt idx="171267">
                  <c:v>396.78372543163402</c:v>
                </c:pt>
                <c:pt idx="171268">
                  <c:v>396.78604218690799</c:v>
                </c:pt>
                <c:pt idx="171269">
                  <c:v>396.78835894218099</c:v>
                </c:pt>
                <c:pt idx="171270">
                  <c:v>396.79067569745501</c:v>
                </c:pt>
                <c:pt idx="171271">
                  <c:v>396.79299245272801</c:v>
                </c:pt>
                <c:pt idx="171272">
                  <c:v>396.79530920800198</c:v>
                </c:pt>
                <c:pt idx="171273">
                  <c:v>396.79762596327498</c:v>
                </c:pt>
                <c:pt idx="171274">
                  <c:v>396.799942718549</c:v>
                </c:pt>
                <c:pt idx="171275">
                  <c:v>396.80225947382201</c:v>
                </c:pt>
                <c:pt idx="171276">
                  <c:v>396.80457622909603</c:v>
                </c:pt>
                <c:pt idx="171277">
                  <c:v>396.80689298436897</c:v>
                </c:pt>
                <c:pt idx="171278">
                  <c:v>396.80920973964299</c:v>
                </c:pt>
                <c:pt idx="171279">
                  <c:v>396.811526494916</c:v>
                </c:pt>
                <c:pt idx="171280">
                  <c:v>396.81384325019002</c:v>
                </c:pt>
                <c:pt idx="171281">
                  <c:v>396.81616000546302</c:v>
                </c:pt>
                <c:pt idx="171282">
                  <c:v>396.81847676073698</c:v>
                </c:pt>
                <c:pt idx="171283">
                  <c:v>396.82079351600999</c:v>
                </c:pt>
                <c:pt idx="171284">
                  <c:v>396.82311027128401</c:v>
                </c:pt>
                <c:pt idx="171285">
                  <c:v>396.82542702655701</c:v>
                </c:pt>
                <c:pt idx="171286">
                  <c:v>396.82774378183097</c:v>
                </c:pt>
                <c:pt idx="171287">
                  <c:v>396.830060537105</c:v>
                </c:pt>
                <c:pt idx="171288">
                  <c:v>396.832377292378</c:v>
                </c:pt>
                <c:pt idx="171289">
                  <c:v>396.83469404765202</c:v>
                </c:pt>
                <c:pt idx="171290">
                  <c:v>396.83701080292502</c:v>
                </c:pt>
                <c:pt idx="171291">
                  <c:v>396.83932755819899</c:v>
                </c:pt>
                <c:pt idx="171292">
                  <c:v>396.84164431347199</c:v>
                </c:pt>
                <c:pt idx="171293">
                  <c:v>396.84396106874601</c:v>
                </c:pt>
                <c:pt idx="171294">
                  <c:v>396.84627782401901</c:v>
                </c:pt>
                <c:pt idx="171295">
                  <c:v>396.84859457929298</c:v>
                </c:pt>
                <c:pt idx="171296">
                  <c:v>396.85091133456598</c:v>
                </c:pt>
                <c:pt idx="171297">
                  <c:v>396.85322808984</c:v>
                </c:pt>
                <c:pt idx="171298">
                  <c:v>396.855544845113</c:v>
                </c:pt>
                <c:pt idx="171299">
                  <c:v>396.85786160038703</c:v>
                </c:pt>
                <c:pt idx="171300">
                  <c:v>396.86017835566003</c:v>
                </c:pt>
                <c:pt idx="171301">
                  <c:v>396.86249511093399</c:v>
                </c:pt>
                <c:pt idx="171302">
                  <c:v>396.86481186620699</c:v>
                </c:pt>
                <c:pt idx="171303">
                  <c:v>396.86712862148102</c:v>
                </c:pt>
                <c:pt idx="171304">
                  <c:v>396.86944537675402</c:v>
                </c:pt>
                <c:pt idx="171305">
                  <c:v>396.87176213202798</c:v>
                </c:pt>
                <c:pt idx="171306">
                  <c:v>396.87407888730098</c:v>
                </c:pt>
                <c:pt idx="171307">
                  <c:v>396.87639564257501</c:v>
                </c:pt>
                <c:pt idx="171308">
                  <c:v>396.87871239784801</c:v>
                </c:pt>
                <c:pt idx="171309">
                  <c:v>396.88102915312197</c:v>
                </c:pt>
                <c:pt idx="171310">
                  <c:v>396.88334590839497</c:v>
                </c:pt>
                <c:pt idx="171311">
                  <c:v>396.885662663669</c:v>
                </c:pt>
                <c:pt idx="171312">
                  <c:v>396.887979418942</c:v>
                </c:pt>
                <c:pt idx="171313">
                  <c:v>396.89029617421602</c:v>
                </c:pt>
                <c:pt idx="171314">
                  <c:v>396.89261292948902</c:v>
                </c:pt>
                <c:pt idx="171315">
                  <c:v>396.89492968476299</c:v>
                </c:pt>
                <c:pt idx="171316">
                  <c:v>396.89724644003599</c:v>
                </c:pt>
                <c:pt idx="171317">
                  <c:v>396.89956319531001</c:v>
                </c:pt>
                <c:pt idx="171318">
                  <c:v>396.90187995058301</c:v>
                </c:pt>
                <c:pt idx="171319">
                  <c:v>396.90419670585698</c:v>
                </c:pt>
                <c:pt idx="171320">
                  <c:v>396.90651346112998</c:v>
                </c:pt>
                <c:pt idx="171321">
                  <c:v>396.908830216404</c:v>
                </c:pt>
                <c:pt idx="171322">
                  <c:v>396.911146971677</c:v>
                </c:pt>
                <c:pt idx="171323">
                  <c:v>396.91346372695102</c:v>
                </c:pt>
                <c:pt idx="171324">
                  <c:v>396.91578048222402</c:v>
                </c:pt>
                <c:pt idx="171325">
                  <c:v>396.91809723749799</c:v>
                </c:pt>
                <c:pt idx="171326">
                  <c:v>396.92041399277099</c:v>
                </c:pt>
                <c:pt idx="171327">
                  <c:v>396.92273074804501</c:v>
                </c:pt>
                <c:pt idx="171328">
                  <c:v>396.92504750331801</c:v>
                </c:pt>
                <c:pt idx="171329">
                  <c:v>396.92736425859198</c:v>
                </c:pt>
                <c:pt idx="171330">
                  <c:v>396.929681013866</c:v>
                </c:pt>
                <c:pt idx="171331">
                  <c:v>396.931997769139</c:v>
                </c:pt>
                <c:pt idx="171332">
                  <c:v>396.93431452441303</c:v>
                </c:pt>
                <c:pt idx="171333">
                  <c:v>396.93663127968603</c:v>
                </c:pt>
                <c:pt idx="171334">
                  <c:v>396.93894803495999</c:v>
                </c:pt>
                <c:pt idx="171335">
                  <c:v>396.94126479023299</c:v>
                </c:pt>
                <c:pt idx="171336">
                  <c:v>396.94358154550702</c:v>
                </c:pt>
                <c:pt idx="171337">
                  <c:v>396.94589830078002</c:v>
                </c:pt>
                <c:pt idx="171338">
                  <c:v>396.94821505605398</c:v>
                </c:pt>
                <c:pt idx="171339">
                  <c:v>396.95053181132698</c:v>
                </c:pt>
                <c:pt idx="171340">
                  <c:v>396.95284856660101</c:v>
                </c:pt>
                <c:pt idx="171341">
                  <c:v>396.95516532187401</c:v>
                </c:pt>
                <c:pt idx="171342">
                  <c:v>396.95748207714797</c:v>
                </c:pt>
                <c:pt idx="171343">
                  <c:v>396.95979883242097</c:v>
                </c:pt>
                <c:pt idx="171344">
                  <c:v>396.962115587695</c:v>
                </c:pt>
                <c:pt idx="171345">
                  <c:v>396.964432342968</c:v>
                </c:pt>
                <c:pt idx="171346">
                  <c:v>396.96674909824202</c:v>
                </c:pt>
                <c:pt idx="171347">
                  <c:v>396.96906585351502</c:v>
                </c:pt>
                <c:pt idx="171348">
                  <c:v>396.97138260878899</c:v>
                </c:pt>
                <c:pt idx="171349">
                  <c:v>396.97369936406199</c:v>
                </c:pt>
                <c:pt idx="171350">
                  <c:v>396.97601611933601</c:v>
                </c:pt>
                <c:pt idx="171351">
                  <c:v>396.97833287460901</c:v>
                </c:pt>
                <c:pt idx="171352">
                  <c:v>396.98064962988298</c:v>
                </c:pt>
                <c:pt idx="171353">
                  <c:v>396.98296638515598</c:v>
                </c:pt>
                <c:pt idx="171354">
                  <c:v>396.98528314043</c:v>
                </c:pt>
                <c:pt idx="171355">
                  <c:v>396.987599895703</c:v>
                </c:pt>
                <c:pt idx="171356">
                  <c:v>396.98991665097702</c:v>
                </c:pt>
                <c:pt idx="171357">
                  <c:v>396.99223340625002</c:v>
                </c:pt>
                <c:pt idx="171358">
                  <c:v>396.99455016152399</c:v>
                </c:pt>
                <c:pt idx="171359">
                  <c:v>396.99686691679699</c:v>
                </c:pt>
                <c:pt idx="171360">
                  <c:v>396.99918367207101</c:v>
                </c:pt>
                <c:pt idx="171361">
                  <c:v>397.00150042734401</c:v>
                </c:pt>
                <c:pt idx="171362">
                  <c:v>397.00381718261798</c:v>
                </c:pt>
                <c:pt idx="171363">
                  <c:v>397.00613393789098</c:v>
                </c:pt>
                <c:pt idx="171364">
                  <c:v>397.008450693165</c:v>
                </c:pt>
                <c:pt idx="171365">
                  <c:v>397.010767448438</c:v>
                </c:pt>
                <c:pt idx="171366">
                  <c:v>397.01308420371203</c:v>
                </c:pt>
                <c:pt idx="171367">
                  <c:v>397.01540095898503</c:v>
                </c:pt>
                <c:pt idx="171368">
                  <c:v>397.01771771425899</c:v>
                </c:pt>
                <c:pt idx="171369">
                  <c:v>397.02003446953199</c:v>
                </c:pt>
                <c:pt idx="171370">
                  <c:v>397.02235122480602</c:v>
                </c:pt>
                <c:pt idx="171371">
                  <c:v>397.02466798007902</c:v>
                </c:pt>
                <c:pt idx="171372">
                  <c:v>397.02698473535298</c:v>
                </c:pt>
                <c:pt idx="171373">
                  <c:v>397.02930149062701</c:v>
                </c:pt>
                <c:pt idx="171374">
                  <c:v>397.03161824590001</c:v>
                </c:pt>
                <c:pt idx="171375">
                  <c:v>397.03393500117397</c:v>
                </c:pt>
                <c:pt idx="171376">
                  <c:v>397.03625175644697</c:v>
                </c:pt>
                <c:pt idx="171377">
                  <c:v>397.038568511721</c:v>
                </c:pt>
                <c:pt idx="171378">
                  <c:v>397.040885266994</c:v>
                </c:pt>
                <c:pt idx="171379">
                  <c:v>397.04320202226802</c:v>
                </c:pt>
                <c:pt idx="171380">
                  <c:v>397.04551877754102</c:v>
                </c:pt>
                <c:pt idx="171381">
                  <c:v>397.04783553281499</c:v>
                </c:pt>
                <c:pt idx="171382">
                  <c:v>397.05015228808799</c:v>
                </c:pt>
                <c:pt idx="171383">
                  <c:v>397.05246904336201</c:v>
                </c:pt>
                <c:pt idx="171384">
                  <c:v>397.05478579863501</c:v>
                </c:pt>
                <c:pt idx="171385">
                  <c:v>397.05710255390898</c:v>
                </c:pt>
                <c:pt idx="171386">
                  <c:v>397.05941930918198</c:v>
                </c:pt>
                <c:pt idx="171387">
                  <c:v>397.061736064456</c:v>
                </c:pt>
                <c:pt idx="171388">
                  <c:v>397.064052819729</c:v>
                </c:pt>
                <c:pt idx="171389">
                  <c:v>397.06636957500302</c:v>
                </c:pt>
                <c:pt idx="171390">
                  <c:v>397.06868633027602</c:v>
                </c:pt>
                <c:pt idx="171391">
                  <c:v>397.07100308554999</c:v>
                </c:pt>
                <c:pt idx="171392">
                  <c:v>397.07331984082299</c:v>
                </c:pt>
                <c:pt idx="171393">
                  <c:v>397.07563659609701</c:v>
                </c:pt>
                <c:pt idx="171394">
                  <c:v>397.07795335137001</c:v>
                </c:pt>
                <c:pt idx="171395">
                  <c:v>397.08027010664398</c:v>
                </c:pt>
                <c:pt idx="171396">
                  <c:v>397.08258686191698</c:v>
                </c:pt>
                <c:pt idx="171397">
                  <c:v>397.084903617191</c:v>
                </c:pt>
                <c:pt idx="171398">
                  <c:v>397.087220372464</c:v>
                </c:pt>
                <c:pt idx="171399">
                  <c:v>397.08953712773803</c:v>
                </c:pt>
                <c:pt idx="171400">
                  <c:v>397.09185388301103</c:v>
                </c:pt>
                <c:pt idx="171401">
                  <c:v>397.09417063828499</c:v>
                </c:pt>
                <c:pt idx="171402">
                  <c:v>397.09648739355799</c:v>
                </c:pt>
                <c:pt idx="171403">
                  <c:v>397.09880414883202</c:v>
                </c:pt>
                <c:pt idx="171404">
                  <c:v>397.10112090410502</c:v>
                </c:pt>
                <c:pt idx="171405">
                  <c:v>397.10343765937898</c:v>
                </c:pt>
                <c:pt idx="171406">
                  <c:v>397.10575441465198</c:v>
                </c:pt>
                <c:pt idx="171407">
                  <c:v>397.10807116992601</c:v>
                </c:pt>
                <c:pt idx="171408">
                  <c:v>397.11038792519901</c:v>
                </c:pt>
                <c:pt idx="171409">
                  <c:v>397.11270468047297</c:v>
                </c:pt>
                <c:pt idx="171410">
                  <c:v>397.11502143574597</c:v>
                </c:pt>
                <c:pt idx="171411">
                  <c:v>397.11733819102</c:v>
                </c:pt>
                <c:pt idx="171412">
                  <c:v>397.119654946293</c:v>
                </c:pt>
                <c:pt idx="171413">
                  <c:v>397.12197170156702</c:v>
                </c:pt>
                <c:pt idx="171414">
                  <c:v>397.12428845684099</c:v>
                </c:pt>
                <c:pt idx="171415">
                  <c:v>397.12660521211399</c:v>
                </c:pt>
                <c:pt idx="171416">
                  <c:v>397.12892196738801</c:v>
                </c:pt>
                <c:pt idx="171417">
                  <c:v>397.13123872266101</c:v>
                </c:pt>
                <c:pt idx="171418">
                  <c:v>397.13355547793498</c:v>
                </c:pt>
                <c:pt idx="171419">
                  <c:v>397.13587223320798</c:v>
                </c:pt>
                <c:pt idx="171420">
                  <c:v>397.138188988482</c:v>
                </c:pt>
                <c:pt idx="171421">
                  <c:v>397.140505743755</c:v>
                </c:pt>
                <c:pt idx="171422">
                  <c:v>397.14282249902902</c:v>
                </c:pt>
                <c:pt idx="171423">
                  <c:v>397.14513925430202</c:v>
                </c:pt>
                <c:pt idx="171424">
                  <c:v>397.14745600957599</c:v>
                </c:pt>
                <c:pt idx="171425">
                  <c:v>397.14977276484899</c:v>
                </c:pt>
                <c:pt idx="171426">
                  <c:v>397.15208952012301</c:v>
                </c:pt>
                <c:pt idx="171427">
                  <c:v>397.15440627539601</c:v>
                </c:pt>
                <c:pt idx="171428">
                  <c:v>397.15672303066998</c:v>
                </c:pt>
                <c:pt idx="171429">
                  <c:v>397.15903978594298</c:v>
                </c:pt>
                <c:pt idx="171430">
                  <c:v>397.161356541217</c:v>
                </c:pt>
                <c:pt idx="171431">
                  <c:v>397.16367329649</c:v>
                </c:pt>
                <c:pt idx="171432">
                  <c:v>397.16599005176403</c:v>
                </c:pt>
                <c:pt idx="171433">
                  <c:v>397.16830680703703</c:v>
                </c:pt>
                <c:pt idx="171434">
                  <c:v>397.17062356231099</c:v>
                </c:pt>
                <c:pt idx="171435">
                  <c:v>397.17294031758399</c:v>
                </c:pt>
                <c:pt idx="171436">
                  <c:v>397.17525707285802</c:v>
                </c:pt>
                <c:pt idx="171437">
                  <c:v>397.17757382813102</c:v>
                </c:pt>
                <c:pt idx="171438">
                  <c:v>397.17989058340498</c:v>
                </c:pt>
                <c:pt idx="171439">
                  <c:v>397.18220733867798</c:v>
                </c:pt>
                <c:pt idx="171440">
                  <c:v>397.18452409395201</c:v>
                </c:pt>
                <c:pt idx="171441">
                  <c:v>397.18684084922501</c:v>
                </c:pt>
                <c:pt idx="171442">
                  <c:v>397.18915760449897</c:v>
                </c:pt>
                <c:pt idx="171443">
                  <c:v>397.19147435977197</c:v>
                </c:pt>
                <c:pt idx="171444">
                  <c:v>397.193791115046</c:v>
                </c:pt>
                <c:pt idx="171445">
                  <c:v>397.196107870319</c:v>
                </c:pt>
                <c:pt idx="171446">
                  <c:v>397.19842462559302</c:v>
                </c:pt>
                <c:pt idx="171447">
                  <c:v>397.20074138086602</c:v>
                </c:pt>
                <c:pt idx="171448">
                  <c:v>397.20305813613999</c:v>
                </c:pt>
                <c:pt idx="171449">
                  <c:v>397.20537489141299</c:v>
                </c:pt>
                <c:pt idx="171450">
                  <c:v>397.20769164668701</c:v>
                </c:pt>
                <c:pt idx="171451">
                  <c:v>397.21000840196001</c:v>
                </c:pt>
                <c:pt idx="171452">
                  <c:v>397.21232515723398</c:v>
                </c:pt>
                <c:pt idx="171453">
                  <c:v>397.21464191250698</c:v>
                </c:pt>
                <c:pt idx="171454">
                  <c:v>397.216958667781</c:v>
                </c:pt>
                <c:pt idx="171455">
                  <c:v>397.219275423054</c:v>
                </c:pt>
                <c:pt idx="171456">
                  <c:v>397.22159217832802</c:v>
                </c:pt>
                <c:pt idx="171457">
                  <c:v>397.22390893360199</c:v>
                </c:pt>
                <c:pt idx="171458">
                  <c:v>397.22622568887499</c:v>
                </c:pt>
                <c:pt idx="171459">
                  <c:v>397.22854244414901</c:v>
                </c:pt>
                <c:pt idx="171460">
                  <c:v>397.23085919942201</c:v>
                </c:pt>
                <c:pt idx="171461">
                  <c:v>397.23317595469598</c:v>
                </c:pt>
                <c:pt idx="171462">
                  <c:v>397.23549270996898</c:v>
                </c:pt>
                <c:pt idx="171463">
                  <c:v>397.237809465243</c:v>
                </c:pt>
                <c:pt idx="171464">
                  <c:v>397.240126220516</c:v>
                </c:pt>
                <c:pt idx="171465">
                  <c:v>397.24244297579003</c:v>
                </c:pt>
                <c:pt idx="171466">
                  <c:v>397.24475973106303</c:v>
                </c:pt>
                <c:pt idx="171467">
                  <c:v>397.24707648633699</c:v>
                </c:pt>
                <c:pt idx="171468">
                  <c:v>397.24939324160999</c:v>
                </c:pt>
                <c:pt idx="171469">
                  <c:v>397.25170999688402</c:v>
                </c:pt>
                <c:pt idx="171470">
                  <c:v>397.25402675215702</c:v>
                </c:pt>
                <c:pt idx="171471">
                  <c:v>397.25634350743098</c:v>
                </c:pt>
                <c:pt idx="171472">
                  <c:v>397.25866026270398</c:v>
                </c:pt>
                <c:pt idx="171473">
                  <c:v>397.26097701797801</c:v>
                </c:pt>
                <c:pt idx="171474">
                  <c:v>397.26329377325101</c:v>
                </c:pt>
                <c:pt idx="171475">
                  <c:v>397.26561052852497</c:v>
                </c:pt>
                <c:pt idx="171476">
                  <c:v>397.26792728379797</c:v>
                </c:pt>
                <c:pt idx="171477">
                  <c:v>397.270244039072</c:v>
                </c:pt>
                <c:pt idx="171478">
                  <c:v>397.272560794345</c:v>
                </c:pt>
                <c:pt idx="171479">
                  <c:v>397.27487754961902</c:v>
                </c:pt>
                <c:pt idx="171480">
                  <c:v>397.27719430489202</c:v>
                </c:pt>
                <c:pt idx="171481">
                  <c:v>397.27951106016599</c:v>
                </c:pt>
                <c:pt idx="171482">
                  <c:v>397.28182781543899</c:v>
                </c:pt>
                <c:pt idx="171483">
                  <c:v>397.28414457071301</c:v>
                </c:pt>
                <c:pt idx="171484">
                  <c:v>397.28646132598601</c:v>
                </c:pt>
                <c:pt idx="171485">
                  <c:v>397.28877808125998</c:v>
                </c:pt>
                <c:pt idx="171486">
                  <c:v>397.29109483653298</c:v>
                </c:pt>
                <c:pt idx="171487">
                  <c:v>397.293411591807</c:v>
                </c:pt>
                <c:pt idx="171488">
                  <c:v>397.29572834708</c:v>
                </c:pt>
                <c:pt idx="171489">
                  <c:v>397.29804510235402</c:v>
                </c:pt>
                <c:pt idx="171490">
                  <c:v>397.30036185762702</c:v>
                </c:pt>
                <c:pt idx="171491">
                  <c:v>397.30267861290099</c:v>
                </c:pt>
                <c:pt idx="171492">
                  <c:v>397.30499536817399</c:v>
                </c:pt>
                <c:pt idx="171493">
                  <c:v>397.30731212344801</c:v>
                </c:pt>
                <c:pt idx="171494">
                  <c:v>397.30962887872101</c:v>
                </c:pt>
                <c:pt idx="171495">
                  <c:v>397.31194563399498</c:v>
                </c:pt>
                <c:pt idx="171496">
                  <c:v>397.31426238926798</c:v>
                </c:pt>
                <c:pt idx="171497">
                  <c:v>397.316579144542</c:v>
                </c:pt>
                <c:pt idx="171498">
                  <c:v>397.318895899815</c:v>
                </c:pt>
                <c:pt idx="171499">
                  <c:v>397.32121265508903</c:v>
                </c:pt>
                <c:pt idx="171500">
                  <c:v>397.32352941036299</c:v>
                </c:pt>
                <c:pt idx="171501">
                  <c:v>397.32584616563599</c:v>
                </c:pt>
                <c:pt idx="171502">
                  <c:v>397.32816292091002</c:v>
                </c:pt>
                <c:pt idx="171503">
                  <c:v>397.33047967618302</c:v>
                </c:pt>
                <c:pt idx="171504">
                  <c:v>397.33279643145698</c:v>
                </c:pt>
                <c:pt idx="171505">
                  <c:v>397.33511318672998</c:v>
                </c:pt>
                <c:pt idx="171506">
                  <c:v>397.33742994200401</c:v>
                </c:pt>
                <c:pt idx="171507">
                  <c:v>397.33974669727701</c:v>
                </c:pt>
                <c:pt idx="171508">
                  <c:v>397.34206345255097</c:v>
                </c:pt>
                <c:pt idx="171509">
                  <c:v>397.34438020782397</c:v>
                </c:pt>
                <c:pt idx="171510">
                  <c:v>397.346696963098</c:v>
                </c:pt>
                <c:pt idx="171511">
                  <c:v>397.349013718371</c:v>
                </c:pt>
                <c:pt idx="171512">
                  <c:v>397.35133047364502</c:v>
                </c:pt>
                <c:pt idx="171513">
                  <c:v>397.35364722891802</c:v>
                </c:pt>
                <c:pt idx="171514">
                  <c:v>397.35596398419199</c:v>
                </c:pt>
                <c:pt idx="171515">
                  <c:v>397.35828073946499</c:v>
                </c:pt>
                <c:pt idx="171516">
                  <c:v>397.36059749473901</c:v>
                </c:pt>
                <c:pt idx="171517">
                  <c:v>397.36291425001201</c:v>
                </c:pt>
                <c:pt idx="171518">
                  <c:v>397.36523100528598</c:v>
                </c:pt>
                <c:pt idx="171519">
                  <c:v>397.36754776055898</c:v>
                </c:pt>
                <c:pt idx="171520">
                  <c:v>397.369864515833</c:v>
                </c:pt>
                <c:pt idx="171521">
                  <c:v>397.372181271106</c:v>
                </c:pt>
                <c:pt idx="171522">
                  <c:v>397.37449802638002</c:v>
                </c:pt>
                <c:pt idx="171523">
                  <c:v>397.37681478165302</c:v>
                </c:pt>
                <c:pt idx="171524">
                  <c:v>397.37913153692699</c:v>
                </c:pt>
                <c:pt idx="171525">
                  <c:v>397.38144829219999</c:v>
                </c:pt>
                <c:pt idx="171526">
                  <c:v>397.38376504747401</c:v>
                </c:pt>
                <c:pt idx="171527">
                  <c:v>397.38608180274701</c:v>
                </c:pt>
                <c:pt idx="171528">
                  <c:v>397.38839855802098</c:v>
                </c:pt>
                <c:pt idx="171529">
                  <c:v>397.39071531329398</c:v>
                </c:pt>
                <c:pt idx="171530">
                  <c:v>397.393032068568</c:v>
                </c:pt>
                <c:pt idx="171531">
                  <c:v>397.395348823841</c:v>
                </c:pt>
                <c:pt idx="171532">
                  <c:v>397.39766557911503</c:v>
                </c:pt>
                <c:pt idx="171533">
                  <c:v>397.39998233438803</c:v>
                </c:pt>
                <c:pt idx="171534">
                  <c:v>397.40229908966199</c:v>
                </c:pt>
                <c:pt idx="171535">
                  <c:v>397.40461584493499</c:v>
                </c:pt>
                <c:pt idx="171536">
                  <c:v>397.40693260020902</c:v>
                </c:pt>
                <c:pt idx="171537">
                  <c:v>397.40924935548202</c:v>
                </c:pt>
                <c:pt idx="171538">
                  <c:v>397.41156611075598</c:v>
                </c:pt>
                <c:pt idx="171539">
                  <c:v>397.41388286602898</c:v>
                </c:pt>
                <c:pt idx="171540">
                  <c:v>397.41619962130301</c:v>
                </c:pt>
                <c:pt idx="171541">
                  <c:v>397.41851637657601</c:v>
                </c:pt>
                <c:pt idx="171542">
                  <c:v>397.42083313184997</c:v>
                </c:pt>
                <c:pt idx="171543">
                  <c:v>397.423149887124</c:v>
                </c:pt>
                <c:pt idx="171544">
                  <c:v>397.425466642397</c:v>
                </c:pt>
                <c:pt idx="171545">
                  <c:v>397.42778339767102</c:v>
                </c:pt>
                <c:pt idx="171546">
                  <c:v>397.43010015294402</c:v>
                </c:pt>
                <c:pt idx="171547">
                  <c:v>397.43241690821799</c:v>
                </c:pt>
                <c:pt idx="171548">
                  <c:v>397.43473366349099</c:v>
                </c:pt>
                <c:pt idx="171549">
                  <c:v>397.43705041876501</c:v>
                </c:pt>
                <c:pt idx="171550">
                  <c:v>397.43936717403801</c:v>
                </c:pt>
                <c:pt idx="171551">
                  <c:v>397.44168392931198</c:v>
                </c:pt>
                <c:pt idx="171552">
                  <c:v>397.44400068458498</c:v>
                </c:pt>
                <c:pt idx="171553">
                  <c:v>397.446317439859</c:v>
                </c:pt>
                <c:pt idx="171554">
                  <c:v>397.448634195132</c:v>
                </c:pt>
                <c:pt idx="171555">
                  <c:v>397.45095095040602</c:v>
                </c:pt>
                <c:pt idx="171556">
                  <c:v>397.45326770567902</c:v>
                </c:pt>
                <c:pt idx="171557">
                  <c:v>397.45558446095299</c:v>
                </c:pt>
                <c:pt idx="171558">
                  <c:v>397.45790121622599</c:v>
                </c:pt>
                <c:pt idx="171559">
                  <c:v>397.46021797150001</c:v>
                </c:pt>
                <c:pt idx="171560">
                  <c:v>397.46253472677301</c:v>
                </c:pt>
                <c:pt idx="171561">
                  <c:v>397.46485148204698</c:v>
                </c:pt>
                <c:pt idx="171562">
                  <c:v>397.46716823731998</c:v>
                </c:pt>
                <c:pt idx="171563">
                  <c:v>397.469484992594</c:v>
                </c:pt>
                <c:pt idx="171564">
                  <c:v>397.471801747867</c:v>
                </c:pt>
                <c:pt idx="171565">
                  <c:v>397.47411850314103</c:v>
                </c:pt>
                <c:pt idx="171566">
                  <c:v>397.47643525841403</c:v>
                </c:pt>
                <c:pt idx="171567">
                  <c:v>397.47875201368799</c:v>
                </c:pt>
                <c:pt idx="171568">
                  <c:v>397.48106876896099</c:v>
                </c:pt>
                <c:pt idx="171569">
                  <c:v>397.48338552423502</c:v>
                </c:pt>
                <c:pt idx="171570">
                  <c:v>397.48570227950802</c:v>
                </c:pt>
                <c:pt idx="171571">
                  <c:v>397.48801903478198</c:v>
                </c:pt>
                <c:pt idx="171572">
                  <c:v>397.49033579005498</c:v>
                </c:pt>
                <c:pt idx="171573">
                  <c:v>397.49265254532901</c:v>
                </c:pt>
                <c:pt idx="171574">
                  <c:v>397.49496930060201</c:v>
                </c:pt>
                <c:pt idx="171575">
                  <c:v>397.49728605587597</c:v>
                </c:pt>
                <c:pt idx="171576">
                  <c:v>397.49960281114897</c:v>
                </c:pt>
                <c:pt idx="171577">
                  <c:v>397.501919566423</c:v>
                </c:pt>
                <c:pt idx="171578">
                  <c:v>397.504236321696</c:v>
                </c:pt>
                <c:pt idx="171579">
                  <c:v>397.50655307697002</c:v>
                </c:pt>
                <c:pt idx="171580">
                  <c:v>397.50886983224302</c:v>
                </c:pt>
                <c:pt idx="171581">
                  <c:v>397.51118658751699</c:v>
                </c:pt>
                <c:pt idx="171582">
                  <c:v>397.51350334278999</c:v>
                </c:pt>
                <c:pt idx="171583">
                  <c:v>397.51582009806401</c:v>
                </c:pt>
                <c:pt idx="171584">
                  <c:v>397.51813685333701</c:v>
                </c:pt>
                <c:pt idx="171585">
                  <c:v>397.52045360861098</c:v>
                </c:pt>
                <c:pt idx="171586">
                  <c:v>397.522770363885</c:v>
                </c:pt>
                <c:pt idx="171587">
                  <c:v>397.525087119158</c:v>
                </c:pt>
                <c:pt idx="171588">
                  <c:v>397.52740387443203</c:v>
                </c:pt>
                <c:pt idx="171589">
                  <c:v>397.52972062970503</c:v>
                </c:pt>
                <c:pt idx="171590">
                  <c:v>397.53203738497899</c:v>
                </c:pt>
                <c:pt idx="171591">
                  <c:v>397.53435414025199</c:v>
                </c:pt>
                <c:pt idx="171592">
                  <c:v>397.53667089552602</c:v>
                </c:pt>
                <c:pt idx="171593">
                  <c:v>397.53898765079902</c:v>
                </c:pt>
                <c:pt idx="171594">
                  <c:v>397.54130440607298</c:v>
                </c:pt>
                <c:pt idx="171595">
                  <c:v>397.54362116134598</c:v>
                </c:pt>
                <c:pt idx="171596">
                  <c:v>397.54593791662001</c:v>
                </c:pt>
                <c:pt idx="171597">
                  <c:v>397.54825467189301</c:v>
                </c:pt>
                <c:pt idx="171598">
                  <c:v>397.55057142716697</c:v>
                </c:pt>
                <c:pt idx="171599">
                  <c:v>397.55288818243997</c:v>
                </c:pt>
                <c:pt idx="171600">
                  <c:v>397.555204937714</c:v>
                </c:pt>
                <c:pt idx="171601">
                  <c:v>397.557521692987</c:v>
                </c:pt>
                <c:pt idx="171602">
                  <c:v>397.55983844826102</c:v>
                </c:pt>
                <c:pt idx="171603">
                  <c:v>397.56215520353402</c:v>
                </c:pt>
                <c:pt idx="171604">
                  <c:v>397.56447195880799</c:v>
                </c:pt>
                <c:pt idx="171605">
                  <c:v>397.56678871408099</c:v>
                </c:pt>
                <c:pt idx="171606">
                  <c:v>397.56910546935501</c:v>
                </c:pt>
                <c:pt idx="171607">
                  <c:v>397.57142222462801</c:v>
                </c:pt>
                <c:pt idx="171608">
                  <c:v>397.57373897990198</c:v>
                </c:pt>
                <c:pt idx="171609">
                  <c:v>397.57605573517498</c:v>
                </c:pt>
                <c:pt idx="171610">
                  <c:v>397.578372490449</c:v>
                </c:pt>
                <c:pt idx="171611">
                  <c:v>397.580689245722</c:v>
                </c:pt>
                <c:pt idx="171612">
                  <c:v>397.58300600099602</c:v>
                </c:pt>
                <c:pt idx="171613">
                  <c:v>397.58532275626902</c:v>
                </c:pt>
                <c:pt idx="171614">
                  <c:v>397.58763951154299</c:v>
                </c:pt>
                <c:pt idx="171615">
                  <c:v>397.58995626681599</c:v>
                </c:pt>
                <c:pt idx="171616">
                  <c:v>397.59227302209001</c:v>
                </c:pt>
                <c:pt idx="171617">
                  <c:v>397.59458977736301</c:v>
                </c:pt>
                <c:pt idx="171618">
                  <c:v>397.59690653263698</c:v>
                </c:pt>
                <c:pt idx="171619">
                  <c:v>397.59922328790998</c:v>
                </c:pt>
                <c:pt idx="171620">
                  <c:v>397.601540043184</c:v>
                </c:pt>
                <c:pt idx="171621">
                  <c:v>397.603856798457</c:v>
                </c:pt>
                <c:pt idx="171622">
                  <c:v>397.60617355373103</c:v>
                </c:pt>
                <c:pt idx="171623">
                  <c:v>397.60849030900403</c:v>
                </c:pt>
                <c:pt idx="171624">
                  <c:v>397.61080706427799</c:v>
                </c:pt>
                <c:pt idx="171625">
                  <c:v>397.61312381955099</c:v>
                </c:pt>
                <c:pt idx="171626">
                  <c:v>397.61544057482502</c:v>
                </c:pt>
                <c:pt idx="171627">
                  <c:v>397.61775733009802</c:v>
                </c:pt>
                <c:pt idx="171628">
                  <c:v>397.62007408537198</c:v>
                </c:pt>
                <c:pt idx="171629">
                  <c:v>397.62239084064601</c:v>
                </c:pt>
                <c:pt idx="171630">
                  <c:v>397.62470759591901</c:v>
                </c:pt>
                <c:pt idx="171631">
                  <c:v>397.62702435119297</c:v>
                </c:pt>
                <c:pt idx="171632">
                  <c:v>397.62934110646597</c:v>
                </c:pt>
                <c:pt idx="171633">
                  <c:v>397.63165786174</c:v>
                </c:pt>
                <c:pt idx="171634">
                  <c:v>397.633974617013</c:v>
                </c:pt>
                <c:pt idx="171635">
                  <c:v>397.63629137228702</c:v>
                </c:pt>
                <c:pt idx="171636">
                  <c:v>397.63860812756002</c:v>
                </c:pt>
                <c:pt idx="171637">
                  <c:v>397.64092488283399</c:v>
                </c:pt>
                <c:pt idx="171638">
                  <c:v>397.64324163810699</c:v>
                </c:pt>
                <c:pt idx="171639">
                  <c:v>397.64555839338101</c:v>
                </c:pt>
                <c:pt idx="171640">
                  <c:v>397.64787514865401</c:v>
                </c:pt>
                <c:pt idx="171641">
                  <c:v>397.65019190392798</c:v>
                </c:pt>
                <c:pt idx="171642">
                  <c:v>397.65250865920098</c:v>
                </c:pt>
                <c:pt idx="171643">
                  <c:v>397.654825414475</c:v>
                </c:pt>
                <c:pt idx="171644">
                  <c:v>397.657142169748</c:v>
                </c:pt>
                <c:pt idx="171645">
                  <c:v>397.65945892502202</c:v>
                </c:pt>
                <c:pt idx="171646">
                  <c:v>397.66177568029502</c:v>
                </c:pt>
                <c:pt idx="171647">
                  <c:v>397.66409243556899</c:v>
                </c:pt>
                <c:pt idx="171648">
                  <c:v>397.66640919084199</c:v>
                </c:pt>
                <c:pt idx="171649">
                  <c:v>397.66872594611601</c:v>
                </c:pt>
                <c:pt idx="171650">
                  <c:v>397.67104270138901</c:v>
                </c:pt>
                <c:pt idx="171651">
                  <c:v>397.67335945666298</c:v>
                </c:pt>
                <c:pt idx="171652">
                  <c:v>397.67567621193598</c:v>
                </c:pt>
                <c:pt idx="171653">
                  <c:v>397.67799296721</c:v>
                </c:pt>
                <c:pt idx="171654">
                  <c:v>397.680309722483</c:v>
                </c:pt>
                <c:pt idx="171655">
                  <c:v>397.68262647775703</c:v>
                </c:pt>
                <c:pt idx="171656">
                  <c:v>397.68494323303003</c:v>
                </c:pt>
                <c:pt idx="171657">
                  <c:v>397.68725998830399</c:v>
                </c:pt>
                <c:pt idx="171658">
                  <c:v>397.68957674357699</c:v>
                </c:pt>
                <c:pt idx="171659">
                  <c:v>397.69189349885102</c:v>
                </c:pt>
                <c:pt idx="171660">
                  <c:v>397.69421025412402</c:v>
                </c:pt>
                <c:pt idx="171661">
                  <c:v>397.69652700939798</c:v>
                </c:pt>
                <c:pt idx="171662">
                  <c:v>397.69884376467098</c:v>
                </c:pt>
                <c:pt idx="171663">
                  <c:v>397.70116051994501</c:v>
                </c:pt>
                <c:pt idx="171664">
                  <c:v>397.70347727521801</c:v>
                </c:pt>
                <c:pt idx="171665">
                  <c:v>397.70579403049197</c:v>
                </c:pt>
                <c:pt idx="171666">
                  <c:v>397.70811078576497</c:v>
                </c:pt>
                <c:pt idx="171667">
                  <c:v>397.710427541039</c:v>
                </c:pt>
                <c:pt idx="171668">
                  <c:v>397.712744296312</c:v>
                </c:pt>
                <c:pt idx="171669">
                  <c:v>397.71506105158602</c:v>
                </c:pt>
                <c:pt idx="171670">
                  <c:v>397.71737780685999</c:v>
                </c:pt>
                <c:pt idx="171671">
                  <c:v>397.71969456213299</c:v>
                </c:pt>
                <c:pt idx="171672">
                  <c:v>397.72201131740701</c:v>
                </c:pt>
                <c:pt idx="171673">
                  <c:v>397.72432807268001</c:v>
                </c:pt>
                <c:pt idx="171674">
                  <c:v>397.72664482795398</c:v>
                </c:pt>
                <c:pt idx="171675">
                  <c:v>397.72896158322698</c:v>
                </c:pt>
                <c:pt idx="171676">
                  <c:v>397.731278338501</c:v>
                </c:pt>
                <c:pt idx="171677">
                  <c:v>397.733595093774</c:v>
                </c:pt>
                <c:pt idx="171678">
                  <c:v>397.73591184904802</c:v>
                </c:pt>
                <c:pt idx="171679">
                  <c:v>397.73822860432102</c:v>
                </c:pt>
                <c:pt idx="171680">
                  <c:v>397.74054535959499</c:v>
                </c:pt>
                <c:pt idx="171681">
                  <c:v>397.74286211486799</c:v>
                </c:pt>
                <c:pt idx="171682">
                  <c:v>397.74517887014201</c:v>
                </c:pt>
                <c:pt idx="171683">
                  <c:v>397.74749562541501</c:v>
                </c:pt>
                <c:pt idx="171684">
                  <c:v>397.74981238068898</c:v>
                </c:pt>
                <c:pt idx="171685">
                  <c:v>397.75212913596198</c:v>
                </c:pt>
                <c:pt idx="171686">
                  <c:v>397.754445891236</c:v>
                </c:pt>
                <c:pt idx="171687">
                  <c:v>397.756762646509</c:v>
                </c:pt>
                <c:pt idx="171688">
                  <c:v>397.75907940178303</c:v>
                </c:pt>
                <c:pt idx="171689">
                  <c:v>397.76139615705603</c:v>
                </c:pt>
                <c:pt idx="171690">
                  <c:v>397.76371291232999</c:v>
                </c:pt>
                <c:pt idx="171691">
                  <c:v>397.76602966760299</c:v>
                </c:pt>
                <c:pt idx="171692">
                  <c:v>397.76834642287702</c:v>
                </c:pt>
                <c:pt idx="171693">
                  <c:v>397.77066317815002</c:v>
                </c:pt>
                <c:pt idx="171694">
                  <c:v>397.77297993342398</c:v>
                </c:pt>
                <c:pt idx="171695">
                  <c:v>397.77529668869698</c:v>
                </c:pt>
                <c:pt idx="171696">
                  <c:v>397.77761344397101</c:v>
                </c:pt>
                <c:pt idx="171697">
                  <c:v>397.77993019924401</c:v>
                </c:pt>
                <c:pt idx="171698">
                  <c:v>397.78224695451797</c:v>
                </c:pt>
                <c:pt idx="171699">
                  <c:v>397.78456370979097</c:v>
                </c:pt>
                <c:pt idx="171700">
                  <c:v>397.786880465065</c:v>
                </c:pt>
                <c:pt idx="171701">
                  <c:v>397.789197220338</c:v>
                </c:pt>
                <c:pt idx="171702">
                  <c:v>397.79151397561202</c:v>
                </c:pt>
                <c:pt idx="171703">
                  <c:v>397.79383073088502</c:v>
                </c:pt>
                <c:pt idx="171704">
                  <c:v>397.79614748615899</c:v>
                </c:pt>
                <c:pt idx="171705">
                  <c:v>397.79846424143199</c:v>
                </c:pt>
                <c:pt idx="171706">
                  <c:v>397.80078099670601</c:v>
                </c:pt>
                <c:pt idx="171707">
                  <c:v>397.80309775197901</c:v>
                </c:pt>
                <c:pt idx="171708">
                  <c:v>397.80541450725298</c:v>
                </c:pt>
                <c:pt idx="171709">
                  <c:v>397.80773126252598</c:v>
                </c:pt>
                <c:pt idx="171710">
                  <c:v>397.8100480178</c:v>
                </c:pt>
                <c:pt idx="171711">
                  <c:v>397.812364773073</c:v>
                </c:pt>
                <c:pt idx="171712">
                  <c:v>397.81468152834702</c:v>
                </c:pt>
                <c:pt idx="171713">
                  <c:v>397.81699828362099</c:v>
                </c:pt>
                <c:pt idx="171714">
                  <c:v>397.81931503889399</c:v>
                </c:pt>
                <c:pt idx="171715">
                  <c:v>397.82163179416801</c:v>
                </c:pt>
                <c:pt idx="171716">
                  <c:v>397.82394854944101</c:v>
                </c:pt>
                <c:pt idx="171717">
                  <c:v>397.82626530471498</c:v>
                </c:pt>
                <c:pt idx="171718">
                  <c:v>397.82858205998798</c:v>
                </c:pt>
                <c:pt idx="171719">
                  <c:v>397.830898815262</c:v>
                </c:pt>
                <c:pt idx="171720">
                  <c:v>397.833215570535</c:v>
                </c:pt>
                <c:pt idx="171721">
                  <c:v>397.83553232580903</c:v>
                </c:pt>
                <c:pt idx="171722">
                  <c:v>397.83784908108203</c:v>
                </c:pt>
                <c:pt idx="171723">
                  <c:v>397.84016583635599</c:v>
                </c:pt>
                <c:pt idx="171724">
                  <c:v>397.84248259162899</c:v>
                </c:pt>
                <c:pt idx="171725">
                  <c:v>397.84479934690302</c:v>
                </c:pt>
                <c:pt idx="171726">
                  <c:v>397.84711610217602</c:v>
                </c:pt>
                <c:pt idx="171727">
                  <c:v>397.84943285744998</c:v>
                </c:pt>
                <c:pt idx="171728">
                  <c:v>397.85174961272298</c:v>
                </c:pt>
                <c:pt idx="171729">
                  <c:v>397.85406636799701</c:v>
                </c:pt>
                <c:pt idx="171730">
                  <c:v>397.85638312327001</c:v>
                </c:pt>
                <c:pt idx="171731">
                  <c:v>397.85869987854397</c:v>
                </c:pt>
                <c:pt idx="171732">
                  <c:v>397.86101663381697</c:v>
                </c:pt>
                <c:pt idx="171733">
                  <c:v>397.863333389091</c:v>
                </c:pt>
                <c:pt idx="171734">
                  <c:v>397.865650144364</c:v>
                </c:pt>
                <c:pt idx="171735">
                  <c:v>397.86796689963802</c:v>
                </c:pt>
                <c:pt idx="171736">
                  <c:v>397.87028365491102</c:v>
                </c:pt>
                <c:pt idx="171737">
                  <c:v>397.87260041018499</c:v>
                </c:pt>
                <c:pt idx="171738">
                  <c:v>397.87491716545799</c:v>
                </c:pt>
                <c:pt idx="171739">
                  <c:v>397.87723392073201</c:v>
                </c:pt>
                <c:pt idx="171740">
                  <c:v>397.87955067600501</c:v>
                </c:pt>
                <c:pt idx="171741">
                  <c:v>397.88186743127898</c:v>
                </c:pt>
                <c:pt idx="171742">
                  <c:v>397.88418418655198</c:v>
                </c:pt>
                <c:pt idx="171743">
                  <c:v>397.886500941826</c:v>
                </c:pt>
                <c:pt idx="171744">
                  <c:v>397.888817697099</c:v>
                </c:pt>
                <c:pt idx="171745">
                  <c:v>397.89113445237302</c:v>
                </c:pt>
                <c:pt idx="171746">
                  <c:v>397.89345120764602</c:v>
                </c:pt>
                <c:pt idx="171747">
                  <c:v>397.89576796291999</c:v>
                </c:pt>
                <c:pt idx="171748">
                  <c:v>397.89808471819299</c:v>
                </c:pt>
                <c:pt idx="171749">
                  <c:v>397.90040147346701</c:v>
                </c:pt>
                <c:pt idx="171750">
                  <c:v>397.90271822874001</c:v>
                </c:pt>
                <c:pt idx="171751">
                  <c:v>397.90503498401398</c:v>
                </c:pt>
                <c:pt idx="171752">
                  <c:v>397.90735173928698</c:v>
                </c:pt>
                <c:pt idx="171753">
                  <c:v>397.909668494561</c:v>
                </c:pt>
                <c:pt idx="171754">
                  <c:v>397.911985249834</c:v>
                </c:pt>
                <c:pt idx="171755">
                  <c:v>397.91430200510803</c:v>
                </c:pt>
                <c:pt idx="171756">
                  <c:v>397.91661876038199</c:v>
                </c:pt>
                <c:pt idx="171757">
                  <c:v>397.91893551565499</c:v>
                </c:pt>
                <c:pt idx="171758">
                  <c:v>397.92125227092902</c:v>
                </c:pt>
                <c:pt idx="171759">
                  <c:v>397.92356902620202</c:v>
                </c:pt>
                <c:pt idx="171760">
                  <c:v>397.92588578147598</c:v>
                </c:pt>
                <c:pt idx="171761">
                  <c:v>397.92820253674898</c:v>
                </c:pt>
                <c:pt idx="171762">
                  <c:v>397.93051929202301</c:v>
                </c:pt>
                <c:pt idx="171763">
                  <c:v>397.93283604729601</c:v>
                </c:pt>
                <c:pt idx="171764">
                  <c:v>397.93515280256997</c:v>
                </c:pt>
                <c:pt idx="171765">
                  <c:v>397.93746955784297</c:v>
                </c:pt>
                <c:pt idx="171766">
                  <c:v>397.939786313117</c:v>
                </c:pt>
                <c:pt idx="171767">
                  <c:v>397.94210306839</c:v>
                </c:pt>
                <c:pt idx="171768">
                  <c:v>397.94441982366402</c:v>
                </c:pt>
                <c:pt idx="171769">
                  <c:v>397.94673657893702</c:v>
                </c:pt>
                <c:pt idx="171770">
                  <c:v>397.94905333421099</c:v>
                </c:pt>
                <c:pt idx="171771">
                  <c:v>397.95137008948399</c:v>
                </c:pt>
                <c:pt idx="171772">
                  <c:v>397.95368684475801</c:v>
                </c:pt>
                <c:pt idx="171773">
                  <c:v>397.95600360003101</c:v>
                </c:pt>
                <c:pt idx="171774">
                  <c:v>397.95832035530498</c:v>
                </c:pt>
                <c:pt idx="171775">
                  <c:v>397.96063711057798</c:v>
                </c:pt>
                <c:pt idx="171776">
                  <c:v>397.962953865852</c:v>
                </c:pt>
                <c:pt idx="171777">
                  <c:v>397.965270621125</c:v>
                </c:pt>
                <c:pt idx="171778">
                  <c:v>397.96758737639902</c:v>
                </c:pt>
                <c:pt idx="171779">
                  <c:v>397.96990413167202</c:v>
                </c:pt>
                <c:pt idx="171780">
                  <c:v>397.97222088694599</c:v>
                </c:pt>
                <c:pt idx="171781">
                  <c:v>397.97453764221899</c:v>
                </c:pt>
                <c:pt idx="171782">
                  <c:v>397.97685439749301</c:v>
                </c:pt>
                <c:pt idx="171783">
                  <c:v>397.97917115276601</c:v>
                </c:pt>
                <c:pt idx="171784">
                  <c:v>397.98148790803998</c:v>
                </c:pt>
                <c:pt idx="171785">
                  <c:v>397.98380466331298</c:v>
                </c:pt>
                <c:pt idx="171786">
                  <c:v>397.986121418587</c:v>
                </c:pt>
                <c:pt idx="171787">
                  <c:v>397.98843817386</c:v>
                </c:pt>
                <c:pt idx="171788">
                  <c:v>397.99075492913403</c:v>
                </c:pt>
                <c:pt idx="171789">
                  <c:v>397.99307168440703</c:v>
                </c:pt>
                <c:pt idx="171790">
                  <c:v>397.99538843968099</c:v>
                </c:pt>
                <c:pt idx="171791">
                  <c:v>397.99770519495399</c:v>
                </c:pt>
                <c:pt idx="171792">
                  <c:v>398.00002195022802</c:v>
                </c:pt>
                <c:pt idx="171793">
                  <c:v>398.00233870550102</c:v>
                </c:pt>
                <c:pt idx="171794">
                  <c:v>398.00465546077498</c:v>
                </c:pt>
                <c:pt idx="171795">
                  <c:v>398.00697221604798</c:v>
                </c:pt>
                <c:pt idx="171796">
                  <c:v>398.00928897132201</c:v>
                </c:pt>
                <c:pt idx="171797">
                  <c:v>398.01160572659501</c:v>
                </c:pt>
                <c:pt idx="171798">
                  <c:v>398.01392248186897</c:v>
                </c:pt>
                <c:pt idx="171799">
                  <c:v>398.016239237143</c:v>
                </c:pt>
                <c:pt idx="171800">
                  <c:v>398.018555992416</c:v>
                </c:pt>
                <c:pt idx="171801">
                  <c:v>398.02087274769002</c:v>
                </c:pt>
                <c:pt idx="171802">
                  <c:v>398.02318950296302</c:v>
                </c:pt>
                <c:pt idx="171803">
                  <c:v>398.02550625823699</c:v>
                </c:pt>
                <c:pt idx="171804">
                  <c:v>398.02782301350999</c:v>
                </c:pt>
                <c:pt idx="171805">
                  <c:v>398.03013976878401</c:v>
                </c:pt>
                <c:pt idx="171806">
                  <c:v>398.03245652405701</c:v>
                </c:pt>
                <c:pt idx="171807">
                  <c:v>398.03477327933098</c:v>
                </c:pt>
                <c:pt idx="171808">
                  <c:v>398.03709003460398</c:v>
                </c:pt>
                <c:pt idx="171809">
                  <c:v>398.039406789878</c:v>
                </c:pt>
                <c:pt idx="171810">
                  <c:v>398.041723545151</c:v>
                </c:pt>
                <c:pt idx="171811">
                  <c:v>398.04404030042502</c:v>
                </c:pt>
                <c:pt idx="171812">
                  <c:v>398.04635705569802</c:v>
                </c:pt>
                <c:pt idx="171813">
                  <c:v>398.04867381097199</c:v>
                </c:pt>
                <c:pt idx="171814">
                  <c:v>398.05099056624499</c:v>
                </c:pt>
                <c:pt idx="171815">
                  <c:v>398.05330732151901</c:v>
                </c:pt>
                <c:pt idx="171816">
                  <c:v>398.05562407679201</c:v>
                </c:pt>
                <c:pt idx="171817">
                  <c:v>398.05794083206598</c:v>
                </c:pt>
                <c:pt idx="171818">
                  <c:v>398.06025758733898</c:v>
                </c:pt>
                <c:pt idx="171819">
                  <c:v>398.062574342613</c:v>
                </c:pt>
                <c:pt idx="171820">
                  <c:v>398.064891097886</c:v>
                </c:pt>
                <c:pt idx="171821">
                  <c:v>398.06720785316003</c:v>
                </c:pt>
                <c:pt idx="171822">
                  <c:v>398.06952460843303</c:v>
                </c:pt>
                <c:pt idx="171823">
                  <c:v>398.07184136370699</c:v>
                </c:pt>
                <c:pt idx="171824">
                  <c:v>398.07415811897999</c:v>
                </c:pt>
                <c:pt idx="171825">
                  <c:v>398.07647487425402</c:v>
                </c:pt>
                <c:pt idx="171826">
                  <c:v>398.07879162952702</c:v>
                </c:pt>
                <c:pt idx="171827">
                  <c:v>398.08110838480098</c:v>
                </c:pt>
                <c:pt idx="171828">
                  <c:v>398.08342514007398</c:v>
                </c:pt>
                <c:pt idx="171829">
                  <c:v>398.08574189534801</c:v>
                </c:pt>
                <c:pt idx="171830">
                  <c:v>398.08805865062101</c:v>
                </c:pt>
                <c:pt idx="171831">
                  <c:v>398.09037540589497</c:v>
                </c:pt>
                <c:pt idx="171832">
                  <c:v>398.09269216116797</c:v>
                </c:pt>
                <c:pt idx="171833">
                  <c:v>398.095008916442</c:v>
                </c:pt>
                <c:pt idx="171834">
                  <c:v>398.097325671715</c:v>
                </c:pt>
                <c:pt idx="171835">
                  <c:v>398.09964242698902</c:v>
                </c:pt>
                <c:pt idx="171836">
                  <c:v>398.10195918226202</c:v>
                </c:pt>
                <c:pt idx="171837">
                  <c:v>398.10427593753599</c:v>
                </c:pt>
                <c:pt idx="171838">
                  <c:v>398.10659269280899</c:v>
                </c:pt>
                <c:pt idx="171839">
                  <c:v>398.10890944808301</c:v>
                </c:pt>
                <c:pt idx="171840">
                  <c:v>398.11122620335601</c:v>
                </c:pt>
                <c:pt idx="171841">
                  <c:v>398.11354295862998</c:v>
                </c:pt>
                <c:pt idx="171842">
                  <c:v>398.115859713904</c:v>
                </c:pt>
                <c:pt idx="171843">
                  <c:v>398.118176469177</c:v>
                </c:pt>
                <c:pt idx="171844">
                  <c:v>398.12049322445102</c:v>
                </c:pt>
                <c:pt idx="171845">
                  <c:v>398.12280997972402</c:v>
                </c:pt>
                <c:pt idx="171846">
                  <c:v>398.12512673499799</c:v>
                </c:pt>
                <c:pt idx="171847">
                  <c:v>398.12744349027099</c:v>
                </c:pt>
                <c:pt idx="171848">
                  <c:v>398.12976024554501</c:v>
                </c:pt>
                <c:pt idx="171849">
                  <c:v>398.13207700081801</c:v>
                </c:pt>
                <c:pt idx="171850">
                  <c:v>398.13439375609198</c:v>
                </c:pt>
                <c:pt idx="171851">
                  <c:v>398.13671051136498</c:v>
                </c:pt>
                <c:pt idx="171852">
                  <c:v>398.139027266639</c:v>
                </c:pt>
                <c:pt idx="171853">
                  <c:v>398.141344021912</c:v>
                </c:pt>
                <c:pt idx="171854">
                  <c:v>398.14366077718603</c:v>
                </c:pt>
                <c:pt idx="171855">
                  <c:v>398.14597753245903</c:v>
                </c:pt>
                <c:pt idx="171856">
                  <c:v>398.14829428773299</c:v>
                </c:pt>
                <c:pt idx="171857">
                  <c:v>398.15061104300599</c:v>
                </c:pt>
                <c:pt idx="171858">
                  <c:v>398.15292779828002</c:v>
                </c:pt>
                <c:pt idx="171859">
                  <c:v>398.15524455355302</c:v>
                </c:pt>
                <c:pt idx="171860">
                  <c:v>398.15756130882698</c:v>
                </c:pt>
                <c:pt idx="171861">
                  <c:v>398.15987806409998</c:v>
                </c:pt>
                <c:pt idx="171862">
                  <c:v>398.16219481937401</c:v>
                </c:pt>
                <c:pt idx="171863">
                  <c:v>398.16451157464701</c:v>
                </c:pt>
                <c:pt idx="171864">
                  <c:v>398.16682832992097</c:v>
                </c:pt>
                <c:pt idx="171865">
                  <c:v>398.16914508519397</c:v>
                </c:pt>
                <c:pt idx="171866">
                  <c:v>398.171461840468</c:v>
                </c:pt>
                <c:pt idx="171867">
                  <c:v>398.173778595741</c:v>
                </c:pt>
                <c:pt idx="171868">
                  <c:v>398.17609535101502</c:v>
                </c:pt>
                <c:pt idx="171869">
                  <c:v>398.17841210628802</c:v>
                </c:pt>
                <c:pt idx="171870">
                  <c:v>398.18072886156199</c:v>
                </c:pt>
                <c:pt idx="171871">
                  <c:v>398.18304561683499</c:v>
                </c:pt>
                <c:pt idx="171872">
                  <c:v>398.18536237210901</c:v>
                </c:pt>
                <c:pt idx="171873">
                  <c:v>398.18767912738201</c:v>
                </c:pt>
                <c:pt idx="171874">
                  <c:v>398.18999588265598</c:v>
                </c:pt>
                <c:pt idx="171875">
                  <c:v>398.19231263792898</c:v>
                </c:pt>
                <c:pt idx="171876">
                  <c:v>398.194629393203</c:v>
                </c:pt>
                <c:pt idx="171877">
                  <c:v>398.196946148476</c:v>
                </c:pt>
                <c:pt idx="171878">
                  <c:v>398.19926290375003</c:v>
                </c:pt>
                <c:pt idx="171879">
                  <c:v>398.20157965902303</c:v>
                </c:pt>
                <c:pt idx="171880">
                  <c:v>398.20389641429699</c:v>
                </c:pt>
                <c:pt idx="171881">
                  <c:v>398.20621316956999</c:v>
                </c:pt>
                <c:pt idx="171882">
                  <c:v>398.20852992484402</c:v>
                </c:pt>
                <c:pt idx="171883">
                  <c:v>398.21084668011702</c:v>
                </c:pt>
                <c:pt idx="171884">
                  <c:v>398.21316343539098</c:v>
                </c:pt>
                <c:pt idx="171885">
                  <c:v>398.21548019066501</c:v>
                </c:pt>
                <c:pt idx="171886">
                  <c:v>398.21779694593801</c:v>
                </c:pt>
                <c:pt idx="171887">
                  <c:v>398.22011370121197</c:v>
                </c:pt>
                <c:pt idx="171888">
                  <c:v>398.22243045648497</c:v>
                </c:pt>
                <c:pt idx="171889">
                  <c:v>398.224747211759</c:v>
                </c:pt>
                <c:pt idx="171890">
                  <c:v>398.227063967032</c:v>
                </c:pt>
                <c:pt idx="171891">
                  <c:v>398.22938072230602</c:v>
                </c:pt>
                <c:pt idx="171892">
                  <c:v>398.23169747757902</c:v>
                </c:pt>
                <c:pt idx="171893">
                  <c:v>398.23401423285299</c:v>
                </c:pt>
                <c:pt idx="171894">
                  <c:v>398.23633098812599</c:v>
                </c:pt>
                <c:pt idx="171895">
                  <c:v>398.23864774340001</c:v>
                </c:pt>
                <c:pt idx="171896">
                  <c:v>398.24096449867301</c:v>
                </c:pt>
                <c:pt idx="171897">
                  <c:v>398.24328125394698</c:v>
                </c:pt>
                <c:pt idx="171898">
                  <c:v>398.24559800921998</c:v>
                </c:pt>
                <c:pt idx="171899">
                  <c:v>398.247914764494</c:v>
                </c:pt>
                <c:pt idx="171900">
                  <c:v>398.250231519767</c:v>
                </c:pt>
                <c:pt idx="171901">
                  <c:v>398.25254827504102</c:v>
                </c:pt>
                <c:pt idx="171902">
                  <c:v>398.25486503031402</c:v>
                </c:pt>
                <c:pt idx="171903">
                  <c:v>398.25718178558799</c:v>
                </c:pt>
                <c:pt idx="171904">
                  <c:v>398.25949854086099</c:v>
                </c:pt>
                <c:pt idx="171905">
                  <c:v>398.26181529613501</c:v>
                </c:pt>
                <c:pt idx="171906">
                  <c:v>398.26413205140801</c:v>
                </c:pt>
                <c:pt idx="171907">
                  <c:v>398.26644880668198</c:v>
                </c:pt>
                <c:pt idx="171908">
                  <c:v>398.26876556195498</c:v>
                </c:pt>
                <c:pt idx="171909">
                  <c:v>398.271082317229</c:v>
                </c:pt>
                <c:pt idx="171910">
                  <c:v>398.273399072502</c:v>
                </c:pt>
                <c:pt idx="171911">
                  <c:v>398.27571582777603</c:v>
                </c:pt>
                <c:pt idx="171912">
                  <c:v>398.27803258304903</c:v>
                </c:pt>
                <c:pt idx="171913">
                  <c:v>398.28034933832299</c:v>
                </c:pt>
                <c:pt idx="171914">
                  <c:v>398.28266609359599</c:v>
                </c:pt>
                <c:pt idx="171915">
                  <c:v>398.28498284887002</c:v>
                </c:pt>
                <c:pt idx="171916">
                  <c:v>398.28729960414302</c:v>
                </c:pt>
                <c:pt idx="171917">
                  <c:v>398.28961635941698</c:v>
                </c:pt>
                <c:pt idx="171918">
                  <c:v>398.29193311468998</c:v>
                </c:pt>
                <c:pt idx="171919">
                  <c:v>398.29424986996401</c:v>
                </c:pt>
                <c:pt idx="171920">
                  <c:v>398.29656662523701</c:v>
                </c:pt>
                <c:pt idx="171921">
                  <c:v>398.29888338051097</c:v>
                </c:pt>
                <c:pt idx="171922">
                  <c:v>398.30120013578397</c:v>
                </c:pt>
                <c:pt idx="171923">
                  <c:v>398.303516891058</c:v>
                </c:pt>
                <c:pt idx="171924">
                  <c:v>398.305833646331</c:v>
                </c:pt>
                <c:pt idx="171925">
                  <c:v>398.30815040160502</c:v>
                </c:pt>
                <c:pt idx="171926">
                  <c:v>398.31046715687899</c:v>
                </c:pt>
                <c:pt idx="171927">
                  <c:v>398.31278391215199</c:v>
                </c:pt>
                <c:pt idx="171928">
                  <c:v>398.31510066742601</c:v>
                </c:pt>
                <c:pt idx="171929">
                  <c:v>398.31741742269901</c:v>
                </c:pt>
                <c:pt idx="171930">
                  <c:v>398.31973417797298</c:v>
                </c:pt>
                <c:pt idx="171931">
                  <c:v>398.32205093324598</c:v>
                </c:pt>
                <c:pt idx="171932">
                  <c:v>398.32436768852</c:v>
                </c:pt>
                <c:pt idx="171933">
                  <c:v>398.326684443793</c:v>
                </c:pt>
                <c:pt idx="171934">
                  <c:v>398.32900119906702</c:v>
                </c:pt>
                <c:pt idx="171935">
                  <c:v>398.33131795434002</c:v>
                </c:pt>
                <c:pt idx="171936">
                  <c:v>398.33363470961399</c:v>
                </c:pt>
                <c:pt idx="171937">
                  <c:v>398.33595146488699</c:v>
                </c:pt>
                <c:pt idx="171938">
                  <c:v>398.33826822016101</c:v>
                </c:pt>
                <c:pt idx="171939">
                  <c:v>398.34058497543401</c:v>
                </c:pt>
                <c:pt idx="171940">
                  <c:v>398.34290173070798</c:v>
                </c:pt>
                <c:pt idx="171941">
                  <c:v>398.34521848598098</c:v>
                </c:pt>
                <c:pt idx="171942">
                  <c:v>398.347535241255</c:v>
                </c:pt>
                <c:pt idx="171943">
                  <c:v>398.349851996528</c:v>
                </c:pt>
                <c:pt idx="171944">
                  <c:v>398.35216875180203</c:v>
                </c:pt>
                <c:pt idx="171945">
                  <c:v>398.35448550707503</c:v>
                </c:pt>
                <c:pt idx="171946">
                  <c:v>398.35680226234899</c:v>
                </c:pt>
                <c:pt idx="171947">
                  <c:v>398.35911901762199</c:v>
                </c:pt>
                <c:pt idx="171948">
                  <c:v>398.36143577289602</c:v>
                </c:pt>
                <c:pt idx="171949">
                  <c:v>398.36375252816902</c:v>
                </c:pt>
                <c:pt idx="171950">
                  <c:v>398.36606928344298</c:v>
                </c:pt>
                <c:pt idx="171951">
                  <c:v>398.36838603871598</c:v>
                </c:pt>
                <c:pt idx="171952">
                  <c:v>398.37070279399001</c:v>
                </c:pt>
                <c:pt idx="171953">
                  <c:v>398.37301954926301</c:v>
                </c:pt>
                <c:pt idx="171954">
                  <c:v>398.37533630453697</c:v>
                </c:pt>
                <c:pt idx="171955">
                  <c:v>398.37765305980997</c:v>
                </c:pt>
                <c:pt idx="171956">
                  <c:v>398.379969815084</c:v>
                </c:pt>
                <c:pt idx="171957">
                  <c:v>398.382286570357</c:v>
                </c:pt>
                <c:pt idx="171958">
                  <c:v>398.38460332563102</c:v>
                </c:pt>
                <c:pt idx="171959">
                  <c:v>398.38692008090402</c:v>
                </c:pt>
                <c:pt idx="171960">
                  <c:v>398.38923683617799</c:v>
                </c:pt>
                <c:pt idx="171961">
                  <c:v>398.39155359145099</c:v>
                </c:pt>
                <c:pt idx="171962">
                  <c:v>398.39387034672501</c:v>
                </c:pt>
                <c:pt idx="171963">
                  <c:v>398.39618710199801</c:v>
                </c:pt>
                <c:pt idx="171964">
                  <c:v>398.39850385727198</c:v>
                </c:pt>
                <c:pt idx="171965">
                  <c:v>398.40082061254498</c:v>
                </c:pt>
                <c:pt idx="171966">
                  <c:v>398.403137367819</c:v>
                </c:pt>
                <c:pt idx="171967">
                  <c:v>398.405454123092</c:v>
                </c:pt>
                <c:pt idx="171968">
                  <c:v>398.40777087836602</c:v>
                </c:pt>
                <c:pt idx="171969">
                  <c:v>398.41008763363999</c:v>
                </c:pt>
                <c:pt idx="171970">
                  <c:v>398.41240438891299</c:v>
                </c:pt>
                <c:pt idx="171971">
                  <c:v>398.41472114418701</c:v>
                </c:pt>
                <c:pt idx="171972">
                  <c:v>398.41703789946001</c:v>
                </c:pt>
                <c:pt idx="171973">
                  <c:v>398.41935465473398</c:v>
                </c:pt>
                <c:pt idx="171974">
                  <c:v>398.42167141000698</c:v>
                </c:pt>
                <c:pt idx="171975">
                  <c:v>398.423988165281</c:v>
                </c:pt>
                <c:pt idx="171976">
                  <c:v>398.426304920554</c:v>
                </c:pt>
                <c:pt idx="171977">
                  <c:v>398.42862167582803</c:v>
                </c:pt>
                <c:pt idx="171978">
                  <c:v>398.43093843110103</c:v>
                </c:pt>
                <c:pt idx="171979">
                  <c:v>398.43325518637499</c:v>
                </c:pt>
                <c:pt idx="171980">
                  <c:v>398.43557194164799</c:v>
                </c:pt>
                <c:pt idx="171981">
                  <c:v>398.43788869692202</c:v>
                </c:pt>
                <c:pt idx="171982">
                  <c:v>398.44020545219502</c:v>
                </c:pt>
                <c:pt idx="171983">
                  <c:v>398.44252220746898</c:v>
                </c:pt>
                <c:pt idx="171984">
                  <c:v>398.44483896274198</c:v>
                </c:pt>
                <c:pt idx="171985">
                  <c:v>398.44715571801601</c:v>
                </c:pt>
                <c:pt idx="171986">
                  <c:v>398.44947247328901</c:v>
                </c:pt>
                <c:pt idx="171987">
                  <c:v>398.45178922856297</c:v>
                </c:pt>
                <c:pt idx="171988">
                  <c:v>398.45410598383597</c:v>
                </c:pt>
                <c:pt idx="171989">
                  <c:v>398.45642273911</c:v>
                </c:pt>
                <c:pt idx="171990">
                  <c:v>398.458739494383</c:v>
                </c:pt>
                <c:pt idx="171991">
                  <c:v>398.46105624965702</c:v>
                </c:pt>
                <c:pt idx="171992">
                  <c:v>398.46337300493002</c:v>
                </c:pt>
                <c:pt idx="171993">
                  <c:v>398.46568976020399</c:v>
                </c:pt>
                <c:pt idx="171994">
                  <c:v>398.46800651547699</c:v>
                </c:pt>
                <c:pt idx="171995">
                  <c:v>398.47032327075101</c:v>
                </c:pt>
                <c:pt idx="171996">
                  <c:v>398.47264002602401</c:v>
                </c:pt>
                <c:pt idx="171997">
                  <c:v>398.47495678129798</c:v>
                </c:pt>
                <c:pt idx="171998">
                  <c:v>398.47727353657098</c:v>
                </c:pt>
                <c:pt idx="171999">
                  <c:v>398.479590291845</c:v>
                </c:pt>
                <c:pt idx="172000">
                  <c:v>398.481907047118</c:v>
                </c:pt>
                <c:pt idx="172001">
                  <c:v>398.48422380239202</c:v>
                </c:pt>
                <c:pt idx="172002">
                  <c:v>398.48654055766502</c:v>
                </c:pt>
                <c:pt idx="172003">
                  <c:v>398.48885731293899</c:v>
                </c:pt>
                <c:pt idx="172004">
                  <c:v>398.49117406821199</c:v>
                </c:pt>
                <c:pt idx="172005">
                  <c:v>398.49349082348601</c:v>
                </c:pt>
                <c:pt idx="172006">
                  <c:v>398.49580757875901</c:v>
                </c:pt>
                <c:pt idx="172007">
                  <c:v>398.49812433403298</c:v>
                </c:pt>
                <c:pt idx="172008">
                  <c:v>398.50044108930598</c:v>
                </c:pt>
                <c:pt idx="172009">
                  <c:v>398.50275784458</c:v>
                </c:pt>
                <c:pt idx="172010">
                  <c:v>398.505074599853</c:v>
                </c:pt>
                <c:pt idx="172011">
                  <c:v>398.50739135512703</c:v>
                </c:pt>
                <c:pt idx="172012">
                  <c:v>398.50970811040099</c:v>
                </c:pt>
                <c:pt idx="172013">
                  <c:v>398.51202486567399</c:v>
                </c:pt>
                <c:pt idx="172014">
                  <c:v>398.51434162094802</c:v>
                </c:pt>
                <c:pt idx="172015">
                  <c:v>398.51665837622102</c:v>
                </c:pt>
                <c:pt idx="172016">
                  <c:v>398.51897513149498</c:v>
                </c:pt>
                <c:pt idx="172017">
                  <c:v>398.52129188676798</c:v>
                </c:pt>
                <c:pt idx="172018">
                  <c:v>398.52360864204201</c:v>
                </c:pt>
                <c:pt idx="172019">
                  <c:v>398.52592539731501</c:v>
                </c:pt>
                <c:pt idx="172020">
                  <c:v>398.52824215258897</c:v>
                </c:pt>
                <c:pt idx="172021">
                  <c:v>398.53055890786197</c:v>
                </c:pt>
                <c:pt idx="172022">
                  <c:v>398.532875663136</c:v>
                </c:pt>
                <c:pt idx="172023">
                  <c:v>398.535192418409</c:v>
                </c:pt>
                <c:pt idx="172024">
                  <c:v>398.53750917368302</c:v>
                </c:pt>
                <c:pt idx="172025">
                  <c:v>398.53982592895602</c:v>
                </c:pt>
                <c:pt idx="172026">
                  <c:v>398.54214268422999</c:v>
                </c:pt>
                <c:pt idx="172027">
                  <c:v>398.54445943950299</c:v>
                </c:pt>
                <c:pt idx="172028">
                  <c:v>398.54677619477701</c:v>
                </c:pt>
                <c:pt idx="172029">
                  <c:v>398.54909295005001</c:v>
                </c:pt>
                <c:pt idx="172030">
                  <c:v>398.55140970532398</c:v>
                </c:pt>
                <c:pt idx="172031">
                  <c:v>398.55372646059698</c:v>
                </c:pt>
                <c:pt idx="172032">
                  <c:v>398.556043215871</c:v>
                </c:pt>
                <c:pt idx="172033">
                  <c:v>398.558359971144</c:v>
                </c:pt>
                <c:pt idx="172034">
                  <c:v>398.56067672641802</c:v>
                </c:pt>
                <c:pt idx="172035">
                  <c:v>398.56299348169102</c:v>
                </c:pt>
                <c:pt idx="172036">
                  <c:v>398.56531023696499</c:v>
                </c:pt>
                <c:pt idx="172037">
                  <c:v>398.56762699223799</c:v>
                </c:pt>
                <c:pt idx="172038">
                  <c:v>398.56994374751201</c:v>
                </c:pt>
                <c:pt idx="172039">
                  <c:v>398.57226050278501</c:v>
                </c:pt>
                <c:pt idx="172040">
                  <c:v>398.57457725805898</c:v>
                </c:pt>
                <c:pt idx="172041">
                  <c:v>398.57689401333198</c:v>
                </c:pt>
                <c:pt idx="172042">
                  <c:v>398.579210768606</c:v>
                </c:pt>
                <c:pt idx="172043">
                  <c:v>398.581527523879</c:v>
                </c:pt>
                <c:pt idx="172044">
                  <c:v>398.58384427915303</c:v>
                </c:pt>
                <c:pt idx="172045">
                  <c:v>398.58616103442603</c:v>
                </c:pt>
                <c:pt idx="172046">
                  <c:v>398.58847778969999</c:v>
                </c:pt>
                <c:pt idx="172047">
                  <c:v>398.59079454497299</c:v>
                </c:pt>
                <c:pt idx="172048">
                  <c:v>398.59311130024702</c:v>
                </c:pt>
                <c:pt idx="172049">
                  <c:v>398.59542805552002</c:v>
                </c:pt>
                <c:pt idx="172050">
                  <c:v>398.59774481079398</c:v>
                </c:pt>
                <c:pt idx="172051">
                  <c:v>398.60006156606698</c:v>
                </c:pt>
                <c:pt idx="172052">
                  <c:v>398.60237832134101</c:v>
                </c:pt>
                <c:pt idx="172053">
                  <c:v>398.60469507661401</c:v>
                </c:pt>
                <c:pt idx="172054">
                  <c:v>398.60701183188797</c:v>
                </c:pt>
                <c:pt idx="172055">
                  <c:v>398.609328587162</c:v>
                </c:pt>
                <c:pt idx="172056">
                  <c:v>398.611645342435</c:v>
                </c:pt>
                <c:pt idx="172057">
                  <c:v>398.61396209770902</c:v>
                </c:pt>
                <c:pt idx="172058">
                  <c:v>398.61627885298202</c:v>
                </c:pt>
                <c:pt idx="172059">
                  <c:v>398.61859560825599</c:v>
                </c:pt>
                <c:pt idx="172060">
                  <c:v>398.62091236352899</c:v>
                </c:pt>
                <c:pt idx="172061">
                  <c:v>398.62322911880301</c:v>
                </c:pt>
                <c:pt idx="172062">
                  <c:v>398.62554587407601</c:v>
                </c:pt>
                <c:pt idx="172063">
                  <c:v>398.62786262934998</c:v>
                </c:pt>
                <c:pt idx="172064">
                  <c:v>398.63017938462298</c:v>
                </c:pt>
                <c:pt idx="172065">
                  <c:v>398.632496139897</c:v>
                </c:pt>
                <c:pt idx="172066">
                  <c:v>398.63481289517</c:v>
                </c:pt>
                <c:pt idx="172067">
                  <c:v>398.63712965044402</c:v>
                </c:pt>
                <c:pt idx="172068">
                  <c:v>398.63944640571702</c:v>
                </c:pt>
                <c:pt idx="172069">
                  <c:v>398.64176316099099</c:v>
                </c:pt>
                <c:pt idx="172070">
                  <c:v>398.64407991626399</c:v>
                </c:pt>
                <c:pt idx="172071">
                  <c:v>398.64639667153801</c:v>
                </c:pt>
                <c:pt idx="172072">
                  <c:v>398.64871342681101</c:v>
                </c:pt>
                <c:pt idx="172073">
                  <c:v>398.65103018208498</c:v>
                </c:pt>
                <c:pt idx="172074">
                  <c:v>398.65334693735798</c:v>
                </c:pt>
                <c:pt idx="172075">
                  <c:v>398.655663692632</c:v>
                </c:pt>
                <c:pt idx="172076">
                  <c:v>398.657980447905</c:v>
                </c:pt>
                <c:pt idx="172077">
                  <c:v>398.66029720317903</c:v>
                </c:pt>
                <c:pt idx="172078">
                  <c:v>398.66261395845203</c:v>
                </c:pt>
                <c:pt idx="172079">
                  <c:v>398.66493071372599</c:v>
                </c:pt>
                <c:pt idx="172080">
                  <c:v>398.66724746899899</c:v>
                </c:pt>
                <c:pt idx="172081">
                  <c:v>398.66956422427302</c:v>
                </c:pt>
                <c:pt idx="172082">
                  <c:v>398.67188097954602</c:v>
                </c:pt>
                <c:pt idx="172083">
                  <c:v>398.67419773481998</c:v>
                </c:pt>
                <c:pt idx="172084">
                  <c:v>398.67651449009298</c:v>
                </c:pt>
                <c:pt idx="172085">
                  <c:v>398.67883124536701</c:v>
                </c:pt>
                <c:pt idx="172086">
                  <c:v>398.68114800064001</c:v>
                </c:pt>
                <c:pt idx="172087">
                  <c:v>398.68346475591397</c:v>
                </c:pt>
                <c:pt idx="172088">
                  <c:v>398.68578151118697</c:v>
                </c:pt>
                <c:pt idx="172089">
                  <c:v>398.688098266461</c:v>
                </c:pt>
                <c:pt idx="172090">
                  <c:v>398.690415021734</c:v>
                </c:pt>
                <c:pt idx="172091">
                  <c:v>398.69273177700802</c:v>
                </c:pt>
                <c:pt idx="172092">
                  <c:v>398.69504853228102</c:v>
                </c:pt>
                <c:pt idx="172093">
                  <c:v>398.69736528755499</c:v>
                </c:pt>
                <c:pt idx="172094">
                  <c:v>398.69968204282799</c:v>
                </c:pt>
                <c:pt idx="172095">
                  <c:v>398.70199879810201</c:v>
                </c:pt>
                <c:pt idx="172096">
                  <c:v>398.70431555337501</c:v>
                </c:pt>
                <c:pt idx="172097">
                  <c:v>398.70663230864898</c:v>
                </c:pt>
                <c:pt idx="172098">
                  <c:v>398.708949063923</c:v>
                </c:pt>
                <c:pt idx="172099">
                  <c:v>398.711265819196</c:v>
                </c:pt>
                <c:pt idx="172100">
                  <c:v>398.71358257447002</c:v>
                </c:pt>
                <c:pt idx="172101">
                  <c:v>398.71589932974302</c:v>
                </c:pt>
                <c:pt idx="172102">
                  <c:v>398.71821608501699</c:v>
                </c:pt>
                <c:pt idx="172103">
                  <c:v>398.72053284028999</c:v>
                </c:pt>
                <c:pt idx="172104">
                  <c:v>398.72284959556401</c:v>
                </c:pt>
                <c:pt idx="172105">
                  <c:v>398.72516635083701</c:v>
                </c:pt>
                <c:pt idx="172106">
                  <c:v>398.72748310611098</c:v>
                </c:pt>
                <c:pt idx="172107">
                  <c:v>398.72979986138398</c:v>
                </c:pt>
                <c:pt idx="172108">
                  <c:v>398.732116616658</c:v>
                </c:pt>
                <c:pt idx="172109">
                  <c:v>398.734433371931</c:v>
                </c:pt>
                <c:pt idx="172110">
                  <c:v>398.73675012720503</c:v>
                </c:pt>
                <c:pt idx="172111">
                  <c:v>398.73906688247803</c:v>
                </c:pt>
                <c:pt idx="172112">
                  <c:v>398.74138363775199</c:v>
                </c:pt>
                <c:pt idx="172113">
                  <c:v>398.74370039302499</c:v>
                </c:pt>
                <c:pt idx="172114">
                  <c:v>398.74601714829902</c:v>
                </c:pt>
                <c:pt idx="172115">
                  <c:v>398.74833390357202</c:v>
                </c:pt>
                <c:pt idx="172116">
                  <c:v>398.75065065884598</c:v>
                </c:pt>
                <c:pt idx="172117">
                  <c:v>398.75296741411898</c:v>
                </c:pt>
                <c:pt idx="172118">
                  <c:v>398.75528416939301</c:v>
                </c:pt>
                <c:pt idx="172119">
                  <c:v>398.75760092466601</c:v>
                </c:pt>
                <c:pt idx="172120">
                  <c:v>398.75991767993997</c:v>
                </c:pt>
                <c:pt idx="172121">
                  <c:v>398.76223443521297</c:v>
                </c:pt>
                <c:pt idx="172122">
                  <c:v>398.764551190487</c:v>
                </c:pt>
                <c:pt idx="172123">
                  <c:v>398.76686794576</c:v>
                </c:pt>
                <c:pt idx="172124">
                  <c:v>398.76918470103402</c:v>
                </c:pt>
                <c:pt idx="172125">
                  <c:v>398.77150145630702</c:v>
                </c:pt>
                <c:pt idx="172126">
                  <c:v>398.77381821158099</c:v>
                </c:pt>
                <c:pt idx="172127">
                  <c:v>398.77613496685399</c:v>
                </c:pt>
                <c:pt idx="172128">
                  <c:v>398.77845172212801</c:v>
                </c:pt>
                <c:pt idx="172129">
                  <c:v>398.78076847740101</c:v>
                </c:pt>
                <c:pt idx="172130">
                  <c:v>398.78308523267498</c:v>
                </c:pt>
                <c:pt idx="172131">
                  <c:v>398.78540198794798</c:v>
                </c:pt>
                <c:pt idx="172132">
                  <c:v>398.787718743222</c:v>
                </c:pt>
                <c:pt idx="172133">
                  <c:v>398.790035498495</c:v>
                </c:pt>
                <c:pt idx="172134">
                  <c:v>398.79235225376902</c:v>
                </c:pt>
                <c:pt idx="172135">
                  <c:v>398.79466900904202</c:v>
                </c:pt>
                <c:pt idx="172136">
                  <c:v>398.79698576431599</c:v>
                </c:pt>
                <c:pt idx="172137">
                  <c:v>398.79930251958899</c:v>
                </c:pt>
                <c:pt idx="172138">
                  <c:v>398.80161927486301</c:v>
                </c:pt>
                <c:pt idx="172139">
                  <c:v>398.80393603013601</c:v>
                </c:pt>
                <c:pt idx="172140">
                  <c:v>398.80625278540998</c:v>
                </c:pt>
                <c:pt idx="172141">
                  <c:v>398.808569540684</c:v>
                </c:pt>
                <c:pt idx="172142">
                  <c:v>398.810886295957</c:v>
                </c:pt>
                <c:pt idx="172143">
                  <c:v>398.81320305123103</c:v>
                </c:pt>
                <c:pt idx="172144">
                  <c:v>398.81551980650403</c:v>
                </c:pt>
                <c:pt idx="172145">
                  <c:v>398.81783656177799</c:v>
                </c:pt>
                <c:pt idx="172146">
                  <c:v>398.82015331705099</c:v>
                </c:pt>
                <c:pt idx="172147">
                  <c:v>398.82247007232502</c:v>
                </c:pt>
                <c:pt idx="172148">
                  <c:v>398.82478682759802</c:v>
                </c:pt>
                <c:pt idx="172149">
                  <c:v>398.82710358287198</c:v>
                </c:pt>
                <c:pt idx="172150">
                  <c:v>398.82942033814498</c:v>
                </c:pt>
                <c:pt idx="172151">
                  <c:v>398.83173709341901</c:v>
                </c:pt>
                <c:pt idx="172152">
                  <c:v>398.83405384869201</c:v>
                </c:pt>
                <c:pt idx="172153">
                  <c:v>398.83637060396597</c:v>
                </c:pt>
                <c:pt idx="172154">
                  <c:v>398.83868735923897</c:v>
                </c:pt>
                <c:pt idx="172155">
                  <c:v>398.841004114513</c:v>
                </c:pt>
                <c:pt idx="172156">
                  <c:v>398.843320869786</c:v>
                </c:pt>
                <c:pt idx="172157">
                  <c:v>398.84563762506002</c:v>
                </c:pt>
                <c:pt idx="172158">
                  <c:v>398.84795438033302</c:v>
                </c:pt>
                <c:pt idx="172159">
                  <c:v>398.85027113560699</c:v>
                </c:pt>
                <c:pt idx="172160">
                  <c:v>398.85258789087999</c:v>
                </c:pt>
                <c:pt idx="172161">
                  <c:v>398.85490464615401</c:v>
                </c:pt>
                <c:pt idx="172162">
                  <c:v>398.85722140142701</c:v>
                </c:pt>
                <c:pt idx="172163">
                  <c:v>398.85953815670098</c:v>
                </c:pt>
                <c:pt idx="172164">
                  <c:v>398.86185491197398</c:v>
                </c:pt>
                <c:pt idx="172165">
                  <c:v>398.864171667248</c:v>
                </c:pt>
                <c:pt idx="172166">
                  <c:v>398.866488422521</c:v>
                </c:pt>
                <c:pt idx="172167">
                  <c:v>398.86880517779502</c:v>
                </c:pt>
                <c:pt idx="172168">
                  <c:v>398.87112193306803</c:v>
                </c:pt>
                <c:pt idx="172169">
                  <c:v>398.87343868834199</c:v>
                </c:pt>
                <c:pt idx="172170">
                  <c:v>398.87575544361499</c:v>
                </c:pt>
                <c:pt idx="172171">
                  <c:v>398.87807219888901</c:v>
                </c:pt>
                <c:pt idx="172172">
                  <c:v>398.88038895416202</c:v>
                </c:pt>
                <c:pt idx="172173">
                  <c:v>398.88270570943598</c:v>
                </c:pt>
                <c:pt idx="172174">
                  <c:v>398.88502246470898</c:v>
                </c:pt>
                <c:pt idx="172175">
                  <c:v>398.88733921998301</c:v>
                </c:pt>
                <c:pt idx="172176">
                  <c:v>398.88965597525601</c:v>
                </c:pt>
                <c:pt idx="172177">
                  <c:v>398.89197273052997</c:v>
                </c:pt>
                <c:pt idx="172178">
                  <c:v>398.89428948580297</c:v>
                </c:pt>
                <c:pt idx="172179">
                  <c:v>398.896606241077</c:v>
                </c:pt>
                <c:pt idx="172180">
                  <c:v>398.89892299635</c:v>
                </c:pt>
                <c:pt idx="172181">
                  <c:v>398.90123975162402</c:v>
                </c:pt>
                <c:pt idx="172182">
                  <c:v>398.90355650689798</c:v>
                </c:pt>
                <c:pt idx="172183">
                  <c:v>398.90587326217099</c:v>
                </c:pt>
                <c:pt idx="172184">
                  <c:v>398.90819001744501</c:v>
                </c:pt>
                <c:pt idx="172185">
                  <c:v>398.91050677271801</c:v>
                </c:pt>
                <c:pt idx="172186">
                  <c:v>398.91282352799197</c:v>
                </c:pt>
                <c:pt idx="172187">
                  <c:v>398.91514028326498</c:v>
                </c:pt>
                <c:pt idx="172188">
                  <c:v>398.917457038539</c:v>
                </c:pt>
                <c:pt idx="172189">
                  <c:v>398.919773793812</c:v>
                </c:pt>
                <c:pt idx="172190">
                  <c:v>398.92209054908602</c:v>
                </c:pt>
                <c:pt idx="172191">
                  <c:v>398.92440730435902</c:v>
                </c:pt>
                <c:pt idx="172192">
                  <c:v>398.92672405963299</c:v>
                </c:pt>
                <c:pt idx="172193">
                  <c:v>398.92904081490599</c:v>
                </c:pt>
                <c:pt idx="172194">
                  <c:v>398.93135757018001</c:v>
                </c:pt>
                <c:pt idx="172195">
                  <c:v>398.93367432545301</c:v>
                </c:pt>
                <c:pt idx="172196">
                  <c:v>398.93599108072698</c:v>
                </c:pt>
                <c:pt idx="172197">
                  <c:v>398.93830783599998</c:v>
                </c:pt>
                <c:pt idx="172198">
                  <c:v>398.940624591274</c:v>
                </c:pt>
                <c:pt idx="172199">
                  <c:v>398.942941346547</c:v>
                </c:pt>
                <c:pt idx="172200">
                  <c:v>398.94525810182103</c:v>
                </c:pt>
                <c:pt idx="172201">
                  <c:v>398.94757485709403</c:v>
                </c:pt>
                <c:pt idx="172202">
                  <c:v>398.94989161236799</c:v>
                </c:pt>
                <c:pt idx="172203">
                  <c:v>398.95220836764099</c:v>
                </c:pt>
                <c:pt idx="172204">
                  <c:v>398.95452512291502</c:v>
                </c:pt>
                <c:pt idx="172205">
                  <c:v>398.95684187818802</c:v>
                </c:pt>
                <c:pt idx="172206">
                  <c:v>398.95915863346198</c:v>
                </c:pt>
                <c:pt idx="172207">
                  <c:v>398.96147538873498</c:v>
                </c:pt>
                <c:pt idx="172208">
                  <c:v>398.96379214400901</c:v>
                </c:pt>
                <c:pt idx="172209">
                  <c:v>398.96610889928201</c:v>
                </c:pt>
                <c:pt idx="172210">
                  <c:v>398.96842565455597</c:v>
                </c:pt>
                <c:pt idx="172211">
                  <c:v>398.97074240982897</c:v>
                </c:pt>
                <c:pt idx="172212">
                  <c:v>398.973059165103</c:v>
                </c:pt>
                <c:pt idx="172213">
                  <c:v>398.975375920376</c:v>
                </c:pt>
                <c:pt idx="172214">
                  <c:v>398.97769267565002</c:v>
                </c:pt>
                <c:pt idx="172215">
                  <c:v>398.98000943092302</c:v>
                </c:pt>
                <c:pt idx="172216">
                  <c:v>398.98232618619699</c:v>
                </c:pt>
                <c:pt idx="172217">
                  <c:v>398.98464294146999</c:v>
                </c:pt>
                <c:pt idx="172218">
                  <c:v>398.98695969674401</c:v>
                </c:pt>
                <c:pt idx="172219">
                  <c:v>398.98927645201701</c:v>
                </c:pt>
                <c:pt idx="172220">
                  <c:v>398.99159320729098</c:v>
                </c:pt>
                <c:pt idx="172221">
                  <c:v>398.99390996256398</c:v>
                </c:pt>
                <c:pt idx="172222">
                  <c:v>398.996226717838</c:v>
                </c:pt>
                <c:pt idx="172223">
                  <c:v>398.998543473111</c:v>
                </c:pt>
                <c:pt idx="172224">
                  <c:v>399.00086022838502</c:v>
                </c:pt>
                <c:pt idx="172225">
                  <c:v>399.00317698365899</c:v>
                </c:pt>
                <c:pt idx="172226">
                  <c:v>399.00549373893199</c:v>
                </c:pt>
                <c:pt idx="172227">
                  <c:v>399.00781049420601</c:v>
                </c:pt>
                <c:pt idx="172228">
                  <c:v>399.01012724947901</c:v>
                </c:pt>
                <c:pt idx="172229">
                  <c:v>399.01244400475298</c:v>
                </c:pt>
                <c:pt idx="172230">
                  <c:v>399.01476076002598</c:v>
                </c:pt>
                <c:pt idx="172231">
                  <c:v>399.0170775153</c:v>
                </c:pt>
                <c:pt idx="172232">
                  <c:v>399.019394270573</c:v>
                </c:pt>
                <c:pt idx="172233">
                  <c:v>399.02171102584703</c:v>
                </c:pt>
                <c:pt idx="172234">
                  <c:v>399.02402778112003</c:v>
                </c:pt>
                <c:pt idx="172235">
                  <c:v>399.02634453639399</c:v>
                </c:pt>
                <c:pt idx="172236">
                  <c:v>399.02866129166699</c:v>
                </c:pt>
                <c:pt idx="172237">
                  <c:v>399.03097804694102</c:v>
                </c:pt>
                <c:pt idx="172238">
                  <c:v>399.03329480221402</c:v>
                </c:pt>
                <c:pt idx="172239">
                  <c:v>399.03561155748798</c:v>
                </c:pt>
                <c:pt idx="172240">
                  <c:v>399.03792831276098</c:v>
                </c:pt>
                <c:pt idx="172241">
                  <c:v>399.04024506803501</c:v>
                </c:pt>
                <c:pt idx="172242">
                  <c:v>399.04256182330801</c:v>
                </c:pt>
                <c:pt idx="172243">
                  <c:v>399.04487857858197</c:v>
                </c:pt>
                <c:pt idx="172244">
                  <c:v>399.04719533385497</c:v>
                </c:pt>
                <c:pt idx="172245">
                  <c:v>399.049512089129</c:v>
                </c:pt>
                <c:pt idx="172246">
                  <c:v>399.051828844402</c:v>
                </c:pt>
                <c:pt idx="172247">
                  <c:v>399.05414559967602</c:v>
                </c:pt>
                <c:pt idx="172248">
                  <c:v>399.05646235494902</c:v>
                </c:pt>
                <c:pt idx="172249">
                  <c:v>399.05877911022299</c:v>
                </c:pt>
                <c:pt idx="172250">
                  <c:v>399.06109586549599</c:v>
                </c:pt>
                <c:pt idx="172251">
                  <c:v>399.06341262077001</c:v>
                </c:pt>
                <c:pt idx="172252">
                  <c:v>399.06572937604301</c:v>
                </c:pt>
                <c:pt idx="172253">
                  <c:v>399.06804613131698</c:v>
                </c:pt>
                <c:pt idx="172254">
                  <c:v>399.07036288658998</c:v>
                </c:pt>
                <c:pt idx="172255">
                  <c:v>399.072679641864</c:v>
                </c:pt>
                <c:pt idx="172256">
                  <c:v>399.074996397137</c:v>
                </c:pt>
                <c:pt idx="172257">
                  <c:v>399.07731315241102</c:v>
                </c:pt>
                <c:pt idx="172258">
                  <c:v>399.07962990768402</c:v>
                </c:pt>
                <c:pt idx="172259">
                  <c:v>399.08194666295799</c:v>
                </c:pt>
                <c:pt idx="172260">
                  <c:v>399.08426341823099</c:v>
                </c:pt>
                <c:pt idx="172261">
                  <c:v>399.08658017350501</c:v>
                </c:pt>
                <c:pt idx="172262">
                  <c:v>399.08889692877801</c:v>
                </c:pt>
                <c:pt idx="172263">
                  <c:v>399.09121368405198</c:v>
                </c:pt>
                <c:pt idx="172264">
                  <c:v>399.09353043932498</c:v>
                </c:pt>
                <c:pt idx="172265">
                  <c:v>399.095847194599</c:v>
                </c:pt>
                <c:pt idx="172266">
                  <c:v>399.098163949872</c:v>
                </c:pt>
                <c:pt idx="172267">
                  <c:v>399.10048070514603</c:v>
                </c:pt>
                <c:pt idx="172268">
                  <c:v>399.10279746041999</c:v>
                </c:pt>
                <c:pt idx="172269">
                  <c:v>399.10511421569299</c:v>
                </c:pt>
                <c:pt idx="172270">
                  <c:v>399.10743097096702</c:v>
                </c:pt>
                <c:pt idx="172271">
                  <c:v>399.10974772624002</c:v>
                </c:pt>
                <c:pt idx="172272">
                  <c:v>399.11206448151398</c:v>
                </c:pt>
                <c:pt idx="172273">
                  <c:v>399.11438123678698</c:v>
                </c:pt>
                <c:pt idx="172274">
                  <c:v>399.11669799206101</c:v>
                </c:pt>
                <c:pt idx="172275">
                  <c:v>399.11901474733401</c:v>
                </c:pt>
                <c:pt idx="172276">
                  <c:v>399.12133150260797</c:v>
                </c:pt>
                <c:pt idx="172277">
                  <c:v>399.12364825788097</c:v>
                </c:pt>
                <c:pt idx="172278">
                  <c:v>399.125965013155</c:v>
                </c:pt>
                <c:pt idx="172279">
                  <c:v>399.128281768428</c:v>
                </c:pt>
                <c:pt idx="172280">
                  <c:v>399.13059852370202</c:v>
                </c:pt>
                <c:pt idx="172281">
                  <c:v>399.13291527897502</c:v>
                </c:pt>
                <c:pt idx="172282">
                  <c:v>399.13523203424899</c:v>
                </c:pt>
                <c:pt idx="172283">
                  <c:v>399.13754878952199</c:v>
                </c:pt>
                <c:pt idx="172284">
                  <c:v>399.13986554479601</c:v>
                </c:pt>
                <c:pt idx="172285">
                  <c:v>399.14218230006901</c:v>
                </c:pt>
                <c:pt idx="172286">
                  <c:v>399.14449905534298</c:v>
                </c:pt>
                <c:pt idx="172287">
                  <c:v>399.14681581061598</c:v>
                </c:pt>
                <c:pt idx="172288">
                  <c:v>399.14913256589</c:v>
                </c:pt>
                <c:pt idx="172289">
                  <c:v>399.151449321163</c:v>
                </c:pt>
                <c:pt idx="172290">
                  <c:v>399.15376607643702</c:v>
                </c:pt>
                <c:pt idx="172291">
                  <c:v>399.15608283171002</c:v>
                </c:pt>
                <c:pt idx="172292">
                  <c:v>399.15839958698399</c:v>
                </c:pt>
                <c:pt idx="172293">
                  <c:v>399.16071634225699</c:v>
                </c:pt>
                <c:pt idx="172294">
                  <c:v>399.16303309753101</c:v>
                </c:pt>
                <c:pt idx="172295">
                  <c:v>399.16534985280401</c:v>
                </c:pt>
                <c:pt idx="172296">
                  <c:v>399.16766660807798</c:v>
                </c:pt>
                <c:pt idx="172297">
                  <c:v>399.16998336335098</c:v>
                </c:pt>
                <c:pt idx="172298">
                  <c:v>399.172300118625</c:v>
                </c:pt>
                <c:pt idx="172299">
                  <c:v>399.174616873898</c:v>
                </c:pt>
                <c:pt idx="172300">
                  <c:v>399.17693362917203</c:v>
                </c:pt>
                <c:pt idx="172301">
                  <c:v>399.17925038444503</c:v>
                </c:pt>
                <c:pt idx="172302">
                  <c:v>399.18156713971899</c:v>
                </c:pt>
                <c:pt idx="172303">
                  <c:v>399.18388389499199</c:v>
                </c:pt>
                <c:pt idx="172304">
                  <c:v>399.18620065026602</c:v>
                </c:pt>
                <c:pt idx="172305">
                  <c:v>399.18851740553902</c:v>
                </c:pt>
                <c:pt idx="172306">
                  <c:v>399.19083416081298</c:v>
                </c:pt>
                <c:pt idx="172307">
                  <c:v>399.19315091608598</c:v>
                </c:pt>
                <c:pt idx="172308">
                  <c:v>399.19546767136001</c:v>
                </c:pt>
                <c:pt idx="172309">
                  <c:v>399.19778442663301</c:v>
                </c:pt>
                <c:pt idx="172310">
                  <c:v>399.20010118190697</c:v>
                </c:pt>
                <c:pt idx="172311">
                  <c:v>399.202417937181</c:v>
                </c:pt>
                <c:pt idx="172312">
                  <c:v>399.204734692454</c:v>
                </c:pt>
                <c:pt idx="172313">
                  <c:v>399.20705144772802</c:v>
                </c:pt>
                <c:pt idx="172314">
                  <c:v>399.20936820300102</c:v>
                </c:pt>
                <c:pt idx="172315">
                  <c:v>399.21168495827499</c:v>
                </c:pt>
                <c:pt idx="172316">
                  <c:v>399.21400171354799</c:v>
                </c:pt>
                <c:pt idx="172317">
                  <c:v>399.21631846882201</c:v>
                </c:pt>
                <c:pt idx="172318">
                  <c:v>399.21863522409501</c:v>
                </c:pt>
                <c:pt idx="172319">
                  <c:v>399.22095197936898</c:v>
                </c:pt>
                <c:pt idx="172320">
                  <c:v>399.22326873464198</c:v>
                </c:pt>
                <c:pt idx="172321">
                  <c:v>399.225585489916</c:v>
                </c:pt>
                <c:pt idx="172322">
                  <c:v>399.227902245189</c:v>
                </c:pt>
                <c:pt idx="172323">
                  <c:v>399.23021900046302</c:v>
                </c:pt>
                <c:pt idx="172324">
                  <c:v>399.23253575573602</c:v>
                </c:pt>
                <c:pt idx="172325">
                  <c:v>399.23485251100999</c:v>
                </c:pt>
                <c:pt idx="172326">
                  <c:v>399.23716926628299</c:v>
                </c:pt>
                <c:pt idx="172327">
                  <c:v>399.23948602155701</c:v>
                </c:pt>
                <c:pt idx="172328">
                  <c:v>399.24180277683001</c:v>
                </c:pt>
                <c:pt idx="172329">
                  <c:v>399.24411953210398</c:v>
                </c:pt>
                <c:pt idx="172330">
                  <c:v>399.24643628737698</c:v>
                </c:pt>
                <c:pt idx="172331">
                  <c:v>399.248753042651</c:v>
                </c:pt>
                <c:pt idx="172332">
                  <c:v>399.251069797924</c:v>
                </c:pt>
                <c:pt idx="172333">
                  <c:v>399.25338655319803</c:v>
                </c:pt>
                <c:pt idx="172334">
                  <c:v>399.25570330847103</c:v>
                </c:pt>
                <c:pt idx="172335">
                  <c:v>399.25802006374499</c:v>
                </c:pt>
                <c:pt idx="172336">
                  <c:v>399.26033681901799</c:v>
                </c:pt>
                <c:pt idx="172337">
                  <c:v>399.26265357429202</c:v>
                </c:pt>
                <c:pt idx="172338">
                  <c:v>399.26497032956502</c:v>
                </c:pt>
                <c:pt idx="172339">
                  <c:v>399.26728708483898</c:v>
                </c:pt>
                <c:pt idx="172340">
                  <c:v>399.26960384011198</c:v>
                </c:pt>
                <c:pt idx="172341">
                  <c:v>399.27192059538601</c:v>
                </c:pt>
                <c:pt idx="172342">
                  <c:v>399.27423735065901</c:v>
                </c:pt>
                <c:pt idx="172343">
                  <c:v>399.27655410593297</c:v>
                </c:pt>
                <c:pt idx="172344">
                  <c:v>399.27887086120597</c:v>
                </c:pt>
                <c:pt idx="172345">
                  <c:v>399.28118761648</c:v>
                </c:pt>
                <c:pt idx="172346">
                  <c:v>399.283504371753</c:v>
                </c:pt>
                <c:pt idx="172347">
                  <c:v>399.28582112702702</c:v>
                </c:pt>
                <c:pt idx="172348">
                  <c:v>399.28813788230002</c:v>
                </c:pt>
                <c:pt idx="172349">
                  <c:v>399.29045463757399</c:v>
                </c:pt>
                <c:pt idx="172350">
                  <c:v>399.29277139284699</c:v>
                </c:pt>
                <c:pt idx="172351">
                  <c:v>399.29508814812101</c:v>
                </c:pt>
                <c:pt idx="172352">
                  <c:v>399.29740490339401</c:v>
                </c:pt>
                <c:pt idx="172353">
                  <c:v>399.29972165866798</c:v>
                </c:pt>
                <c:pt idx="172354">
                  <c:v>399.302038413942</c:v>
                </c:pt>
                <c:pt idx="172355">
                  <c:v>399.304355169215</c:v>
                </c:pt>
                <c:pt idx="172356">
                  <c:v>399.30667192448902</c:v>
                </c:pt>
                <c:pt idx="172357">
                  <c:v>399.30898867976202</c:v>
                </c:pt>
                <c:pt idx="172358">
                  <c:v>399.31130543503599</c:v>
                </c:pt>
                <c:pt idx="172359">
                  <c:v>399.31362219030899</c:v>
                </c:pt>
                <c:pt idx="172360">
                  <c:v>399.31593894558301</c:v>
                </c:pt>
                <c:pt idx="172361">
                  <c:v>399.31825570085601</c:v>
                </c:pt>
                <c:pt idx="172362">
                  <c:v>399.32057245612998</c:v>
                </c:pt>
                <c:pt idx="172363">
                  <c:v>399.32288921140298</c:v>
                </c:pt>
                <c:pt idx="172364">
                  <c:v>399.325205966677</c:v>
                </c:pt>
                <c:pt idx="172365">
                  <c:v>399.32752272195</c:v>
                </c:pt>
                <c:pt idx="172366">
                  <c:v>399.32983947722403</c:v>
                </c:pt>
                <c:pt idx="172367">
                  <c:v>399.33215623249703</c:v>
                </c:pt>
                <c:pt idx="172368">
                  <c:v>399.33447298777099</c:v>
                </c:pt>
                <c:pt idx="172369">
                  <c:v>399.33678974304399</c:v>
                </c:pt>
                <c:pt idx="172370">
                  <c:v>399.33910649831802</c:v>
                </c:pt>
                <c:pt idx="172371">
                  <c:v>399.34142325359102</c:v>
                </c:pt>
                <c:pt idx="172372">
                  <c:v>399.34374000886498</c:v>
                </c:pt>
                <c:pt idx="172373">
                  <c:v>399.34605676413798</c:v>
                </c:pt>
                <c:pt idx="172374">
                  <c:v>399.34837351941201</c:v>
                </c:pt>
                <c:pt idx="172375">
                  <c:v>399.35069027468501</c:v>
                </c:pt>
                <c:pt idx="172376">
                  <c:v>399.35300702995897</c:v>
                </c:pt>
                <c:pt idx="172377">
                  <c:v>399.35532378523197</c:v>
                </c:pt>
                <c:pt idx="172378">
                  <c:v>399.357640540506</c:v>
                </c:pt>
                <c:pt idx="172379">
                  <c:v>399.359957295779</c:v>
                </c:pt>
                <c:pt idx="172380">
                  <c:v>399.36227405105302</c:v>
                </c:pt>
                <c:pt idx="172381">
                  <c:v>399.36459080632602</c:v>
                </c:pt>
                <c:pt idx="172382">
                  <c:v>399.36690756159999</c:v>
                </c:pt>
                <c:pt idx="172383">
                  <c:v>399.36922431687299</c:v>
                </c:pt>
                <c:pt idx="172384">
                  <c:v>399.37154107214701</c:v>
                </c:pt>
                <c:pt idx="172385">
                  <c:v>399.37385782742001</c:v>
                </c:pt>
                <c:pt idx="172386">
                  <c:v>399.37617458269398</c:v>
                </c:pt>
                <c:pt idx="172387">
                  <c:v>399.37849133796698</c:v>
                </c:pt>
                <c:pt idx="172388">
                  <c:v>399.380808093241</c:v>
                </c:pt>
                <c:pt idx="172389">
                  <c:v>399.383124848514</c:v>
                </c:pt>
                <c:pt idx="172390">
                  <c:v>399.38544160378802</c:v>
                </c:pt>
                <c:pt idx="172391">
                  <c:v>399.38775835906102</c:v>
                </c:pt>
                <c:pt idx="172392">
                  <c:v>399.39007511433499</c:v>
                </c:pt>
                <c:pt idx="172393">
                  <c:v>399.39239186960799</c:v>
                </c:pt>
                <c:pt idx="172394">
                  <c:v>399.39470862488201</c:v>
                </c:pt>
                <c:pt idx="172395">
                  <c:v>399.39702538015501</c:v>
                </c:pt>
                <c:pt idx="172396">
                  <c:v>399.39934213542898</c:v>
                </c:pt>
                <c:pt idx="172397">
                  <c:v>399.401658890703</c:v>
                </c:pt>
                <c:pt idx="172398">
                  <c:v>399.403975645976</c:v>
                </c:pt>
                <c:pt idx="172399">
                  <c:v>399.40629240125003</c:v>
                </c:pt>
                <c:pt idx="172400">
                  <c:v>399.40860915652303</c:v>
                </c:pt>
                <c:pt idx="172401">
                  <c:v>399.41092591179699</c:v>
                </c:pt>
                <c:pt idx="172402">
                  <c:v>399.41324266706999</c:v>
                </c:pt>
                <c:pt idx="172403">
                  <c:v>399.41555942234402</c:v>
                </c:pt>
                <c:pt idx="172404">
                  <c:v>399.41787617761702</c:v>
                </c:pt>
                <c:pt idx="172405">
                  <c:v>399.42019293289098</c:v>
                </c:pt>
                <c:pt idx="172406">
                  <c:v>399.42250968816398</c:v>
                </c:pt>
                <c:pt idx="172407">
                  <c:v>399.42482644343801</c:v>
                </c:pt>
                <c:pt idx="172408">
                  <c:v>399.42714319871101</c:v>
                </c:pt>
                <c:pt idx="172409">
                  <c:v>399.42945995398497</c:v>
                </c:pt>
                <c:pt idx="172410">
                  <c:v>399.43177670925797</c:v>
                </c:pt>
                <c:pt idx="172411">
                  <c:v>399.434093464532</c:v>
                </c:pt>
                <c:pt idx="172412">
                  <c:v>399.436410219805</c:v>
                </c:pt>
                <c:pt idx="172413">
                  <c:v>399.43872697507902</c:v>
                </c:pt>
                <c:pt idx="172414">
                  <c:v>399.44104373035202</c:v>
                </c:pt>
                <c:pt idx="172415">
                  <c:v>399.44336048562599</c:v>
                </c:pt>
                <c:pt idx="172416">
                  <c:v>399.44567724089899</c:v>
                </c:pt>
                <c:pt idx="172417">
                  <c:v>399.44799399617301</c:v>
                </c:pt>
                <c:pt idx="172418">
                  <c:v>399.45031075144601</c:v>
                </c:pt>
                <c:pt idx="172419">
                  <c:v>399.45262750671998</c:v>
                </c:pt>
                <c:pt idx="172420">
                  <c:v>399.45494426199298</c:v>
                </c:pt>
                <c:pt idx="172421">
                  <c:v>399.457261017267</c:v>
                </c:pt>
                <c:pt idx="172422">
                  <c:v>399.45957777254</c:v>
                </c:pt>
                <c:pt idx="172423">
                  <c:v>399.46189452781402</c:v>
                </c:pt>
                <c:pt idx="172424">
                  <c:v>399.46421128308702</c:v>
                </c:pt>
                <c:pt idx="172425">
                  <c:v>399.46652803836099</c:v>
                </c:pt>
                <c:pt idx="172426">
                  <c:v>399.46884479363399</c:v>
                </c:pt>
                <c:pt idx="172427">
                  <c:v>399.47116154890801</c:v>
                </c:pt>
                <c:pt idx="172428">
                  <c:v>399.47347830418101</c:v>
                </c:pt>
                <c:pt idx="172429">
                  <c:v>399.47579505945498</c:v>
                </c:pt>
                <c:pt idx="172430">
                  <c:v>399.47811181472798</c:v>
                </c:pt>
                <c:pt idx="172431">
                  <c:v>399.480428570002</c:v>
                </c:pt>
                <c:pt idx="172432">
                  <c:v>399.482745325275</c:v>
                </c:pt>
                <c:pt idx="172433">
                  <c:v>399.48506208054903</c:v>
                </c:pt>
                <c:pt idx="172434">
                  <c:v>399.48737883582203</c:v>
                </c:pt>
                <c:pt idx="172435">
                  <c:v>399.48969559109599</c:v>
                </c:pt>
                <c:pt idx="172436">
                  <c:v>399.49201234636899</c:v>
                </c:pt>
                <c:pt idx="172437">
                  <c:v>399.49432910164302</c:v>
                </c:pt>
                <c:pt idx="172438">
                  <c:v>399.49664585691698</c:v>
                </c:pt>
                <c:pt idx="172439">
                  <c:v>399.49896261218998</c:v>
                </c:pt>
                <c:pt idx="172440">
                  <c:v>399.50127936746401</c:v>
                </c:pt>
                <c:pt idx="172441">
                  <c:v>399.50359612273701</c:v>
                </c:pt>
                <c:pt idx="172442">
                  <c:v>399.50591287801097</c:v>
                </c:pt>
                <c:pt idx="172443">
                  <c:v>399.50822963328397</c:v>
                </c:pt>
                <c:pt idx="172444">
                  <c:v>399.510546388558</c:v>
                </c:pt>
                <c:pt idx="172445">
                  <c:v>399.512863143831</c:v>
                </c:pt>
                <c:pt idx="172446">
                  <c:v>399.51517989910502</c:v>
                </c:pt>
                <c:pt idx="172447">
                  <c:v>399.51749665437802</c:v>
                </c:pt>
                <c:pt idx="172448">
                  <c:v>399.51981340965199</c:v>
                </c:pt>
                <c:pt idx="172449">
                  <c:v>399.52213016492499</c:v>
                </c:pt>
                <c:pt idx="172450">
                  <c:v>399.52444692019901</c:v>
                </c:pt>
                <c:pt idx="172451">
                  <c:v>399.52676367547201</c:v>
                </c:pt>
                <c:pt idx="172452">
                  <c:v>399.52908043074598</c:v>
                </c:pt>
                <c:pt idx="172453">
                  <c:v>399.53139718601898</c:v>
                </c:pt>
                <c:pt idx="172454">
                  <c:v>399.533713941293</c:v>
                </c:pt>
                <c:pt idx="172455">
                  <c:v>399.536030696566</c:v>
                </c:pt>
                <c:pt idx="172456">
                  <c:v>399.53834745184002</c:v>
                </c:pt>
                <c:pt idx="172457">
                  <c:v>399.54066420711302</c:v>
                </c:pt>
                <c:pt idx="172458">
                  <c:v>399.54298096238699</c:v>
                </c:pt>
                <c:pt idx="172459">
                  <c:v>399.54529771765999</c:v>
                </c:pt>
                <c:pt idx="172460">
                  <c:v>399.54761447293401</c:v>
                </c:pt>
                <c:pt idx="172461">
                  <c:v>399.54993122820702</c:v>
                </c:pt>
                <c:pt idx="172462">
                  <c:v>399.55224798348098</c:v>
                </c:pt>
                <c:pt idx="172463">
                  <c:v>399.55456473875398</c:v>
                </c:pt>
                <c:pt idx="172464">
                  <c:v>399.556881494028</c:v>
                </c:pt>
                <c:pt idx="172465">
                  <c:v>399.55919824930101</c:v>
                </c:pt>
                <c:pt idx="172466">
                  <c:v>399.56151500457503</c:v>
                </c:pt>
                <c:pt idx="172467">
                  <c:v>399.56383175984797</c:v>
                </c:pt>
                <c:pt idx="172468">
                  <c:v>399.56614851512199</c:v>
                </c:pt>
                <c:pt idx="172469">
                  <c:v>399.568465270395</c:v>
                </c:pt>
                <c:pt idx="172470">
                  <c:v>399.57078202566902</c:v>
                </c:pt>
                <c:pt idx="172471">
                  <c:v>399.57309878094202</c:v>
                </c:pt>
                <c:pt idx="172472">
                  <c:v>399.57541553621598</c:v>
                </c:pt>
                <c:pt idx="172473">
                  <c:v>399.57773229148899</c:v>
                </c:pt>
                <c:pt idx="172474">
                  <c:v>399.58004904676301</c:v>
                </c:pt>
                <c:pt idx="172475">
                  <c:v>399.58236580203601</c:v>
                </c:pt>
                <c:pt idx="172476">
                  <c:v>399.58468255730997</c:v>
                </c:pt>
                <c:pt idx="172477">
                  <c:v>399.58699931258298</c:v>
                </c:pt>
                <c:pt idx="172478">
                  <c:v>399.589316067857</c:v>
                </c:pt>
                <c:pt idx="172479">
                  <c:v>399.59163282313</c:v>
                </c:pt>
                <c:pt idx="172480">
                  <c:v>399.59394957840402</c:v>
                </c:pt>
                <c:pt idx="172481">
                  <c:v>399.59626633367799</c:v>
                </c:pt>
                <c:pt idx="172482">
                  <c:v>399.59858308895099</c:v>
                </c:pt>
                <c:pt idx="172483">
                  <c:v>399.60089984422501</c:v>
                </c:pt>
                <c:pt idx="172484">
                  <c:v>399.60321659949801</c:v>
                </c:pt>
                <c:pt idx="172485">
                  <c:v>399.60553335477198</c:v>
                </c:pt>
                <c:pt idx="172486">
                  <c:v>399.60785011004498</c:v>
                </c:pt>
                <c:pt idx="172487">
                  <c:v>399.610166865319</c:v>
                </c:pt>
                <c:pt idx="172488">
                  <c:v>399.612483620592</c:v>
                </c:pt>
                <c:pt idx="172489">
                  <c:v>399.61480037586603</c:v>
                </c:pt>
                <c:pt idx="172490">
                  <c:v>399.61711713113903</c:v>
                </c:pt>
                <c:pt idx="172491">
                  <c:v>399.61943388641299</c:v>
                </c:pt>
                <c:pt idx="172492">
                  <c:v>399.62175064168599</c:v>
                </c:pt>
                <c:pt idx="172493">
                  <c:v>399.62406739696002</c:v>
                </c:pt>
                <c:pt idx="172494">
                  <c:v>399.62638415223302</c:v>
                </c:pt>
                <c:pt idx="172495">
                  <c:v>399.62870090750698</c:v>
                </c:pt>
                <c:pt idx="172496">
                  <c:v>399.63101766277998</c:v>
                </c:pt>
                <c:pt idx="172497">
                  <c:v>399.63333441805401</c:v>
                </c:pt>
                <c:pt idx="172498">
                  <c:v>399.63565117332701</c:v>
                </c:pt>
                <c:pt idx="172499">
                  <c:v>399.63796792860097</c:v>
                </c:pt>
                <c:pt idx="172500">
                  <c:v>399.64028468387397</c:v>
                </c:pt>
                <c:pt idx="172501">
                  <c:v>399.642601439148</c:v>
                </c:pt>
                <c:pt idx="172502">
                  <c:v>399.644918194421</c:v>
                </c:pt>
                <c:pt idx="172503">
                  <c:v>399.64723494969502</c:v>
                </c:pt>
                <c:pt idx="172504">
                  <c:v>399.64955170496802</c:v>
                </c:pt>
                <c:pt idx="172505">
                  <c:v>399.65186846024199</c:v>
                </c:pt>
                <c:pt idx="172506">
                  <c:v>399.65418521551499</c:v>
                </c:pt>
                <c:pt idx="172507">
                  <c:v>399.65650197078901</c:v>
                </c:pt>
                <c:pt idx="172508">
                  <c:v>399.65881872606201</c:v>
                </c:pt>
                <c:pt idx="172509">
                  <c:v>399.66113548133598</c:v>
                </c:pt>
                <c:pt idx="172510">
                  <c:v>399.66345223660898</c:v>
                </c:pt>
                <c:pt idx="172511">
                  <c:v>399.665768991883</c:v>
                </c:pt>
                <c:pt idx="172512">
                  <c:v>399.668085747156</c:v>
                </c:pt>
                <c:pt idx="172513">
                  <c:v>399.67040250243002</c:v>
                </c:pt>
                <c:pt idx="172514">
                  <c:v>399.67271925770302</c:v>
                </c:pt>
                <c:pt idx="172515">
                  <c:v>399.67503601297699</c:v>
                </c:pt>
                <c:pt idx="172516">
                  <c:v>399.67735276824999</c:v>
                </c:pt>
                <c:pt idx="172517">
                  <c:v>399.67966952352401</c:v>
                </c:pt>
                <c:pt idx="172518">
                  <c:v>399.68198627879701</c:v>
                </c:pt>
                <c:pt idx="172519">
                  <c:v>399.68430303407098</c:v>
                </c:pt>
                <c:pt idx="172520">
                  <c:v>399.68661978934398</c:v>
                </c:pt>
                <c:pt idx="172521">
                  <c:v>399.688936544618</c:v>
                </c:pt>
                <c:pt idx="172522">
                  <c:v>399.691253299891</c:v>
                </c:pt>
                <c:pt idx="172523">
                  <c:v>399.69357005516503</c:v>
                </c:pt>
                <c:pt idx="172524">
                  <c:v>399.69588681043899</c:v>
                </c:pt>
                <c:pt idx="172525">
                  <c:v>399.69820356571199</c:v>
                </c:pt>
                <c:pt idx="172526">
                  <c:v>399.70052032098602</c:v>
                </c:pt>
                <c:pt idx="172527">
                  <c:v>399.70283707625902</c:v>
                </c:pt>
                <c:pt idx="172528">
                  <c:v>399.70515383153298</c:v>
                </c:pt>
                <c:pt idx="172529">
                  <c:v>399.70747058680598</c:v>
                </c:pt>
                <c:pt idx="172530">
                  <c:v>399.70978734208001</c:v>
                </c:pt>
                <c:pt idx="172531">
                  <c:v>399.71210409735301</c:v>
                </c:pt>
                <c:pt idx="172532">
                  <c:v>399.71442085262697</c:v>
                </c:pt>
                <c:pt idx="172533">
                  <c:v>399.71673760789997</c:v>
                </c:pt>
                <c:pt idx="172534">
                  <c:v>399.719054363174</c:v>
                </c:pt>
                <c:pt idx="172535">
                  <c:v>399.721371118447</c:v>
                </c:pt>
                <c:pt idx="172536">
                  <c:v>399.72368787372102</c:v>
                </c:pt>
                <c:pt idx="172537">
                  <c:v>399.72600462899402</c:v>
                </c:pt>
                <c:pt idx="172538">
                  <c:v>399.72832138426799</c:v>
                </c:pt>
                <c:pt idx="172539">
                  <c:v>399.73063813954099</c:v>
                </c:pt>
                <c:pt idx="172540">
                  <c:v>399.73295489481501</c:v>
                </c:pt>
                <c:pt idx="172541">
                  <c:v>399.73527165008801</c:v>
                </c:pt>
                <c:pt idx="172542">
                  <c:v>399.73758840536198</c:v>
                </c:pt>
                <c:pt idx="172543">
                  <c:v>399.73990516063498</c:v>
                </c:pt>
                <c:pt idx="172544">
                  <c:v>399.742221915909</c:v>
                </c:pt>
                <c:pt idx="172545">
                  <c:v>399.744538671182</c:v>
                </c:pt>
                <c:pt idx="172546">
                  <c:v>399.74685542645602</c:v>
                </c:pt>
                <c:pt idx="172547">
                  <c:v>399.74917218172902</c:v>
                </c:pt>
                <c:pt idx="172548">
                  <c:v>399.75148893700299</c:v>
                </c:pt>
                <c:pt idx="172549">
                  <c:v>399.75380569227599</c:v>
                </c:pt>
                <c:pt idx="172550">
                  <c:v>399.75612244755001</c:v>
                </c:pt>
                <c:pt idx="172551">
                  <c:v>399.75843920282301</c:v>
                </c:pt>
                <c:pt idx="172552">
                  <c:v>399.76075595809698</c:v>
                </c:pt>
                <c:pt idx="172553">
                  <c:v>399.76307271336998</c:v>
                </c:pt>
                <c:pt idx="172554">
                  <c:v>399.765389468644</c:v>
                </c:pt>
                <c:pt idx="172555">
                  <c:v>399.767706223917</c:v>
                </c:pt>
                <c:pt idx="172556">
                  <c:v>399.77002297919103</c:v>
                </c:pt>
                <c:pt idx="172557">
                  <c:v>399.77233973446403</c:v>
                </c:pt>
                <c:pt idx="172558">
                  <c:v>399.77465648973799</c:v>
                </c:pt>
                <c:pt idx="172559">
                  <c:v>399.77697324501099</c:v>
                </c:pt>
                <c:pt idx="172560">
                  <c:v>399.77929000028502</c:v>
                </c:pt>
                <c:pt idx="172561">
                  <c:v>399.78160675555802</c:v>
                </c:pt>
                <c:pt idx="172562">
                  <c:v>399.78392351083198</c:v>
                </c:pt>
                <c:pt idx="172563">
                  <c:v>399.78624026610498</c:v>
                </c:pt>
                <c:pt idx="172564">
                  <c:v>399.78855702137901</c:v>
                </c:pt>
                <c:pt idx="172565">
                  <c:v>399.79087377665201</c:v>
                </c:pt>
                <c:pt idx="172566">
                  <c:v>399.79319053192597</c:v>
                </c:pt>
                <c:pt idx="172567">
                  <c:v>399.7955072872</c:v>
                </c:pt>
                <c:pt idx="172568">
                  <c:v>399.797824042473</c:v>
                </c:pt>
                <c:pt idx="172569">
                  <c:v>399.80014079774702</c:v>
                </c:pt>
                <c:pt idx="172570">
                  <c:v>399.80245755302002</c:v>
                </c:pt>
                <c:pt idx="172571">
                  <c:v>399.80477430829399</c:v>
                </c:pt>
                <c:pt idx="172572">
                  <c:v>399.80709106356699</c:v>
                </c:pt>
                <c:pt idx="172573">
                  <c:v>399.80940781884101</c:v>
                </c:pt>
                <c:pt idx="172574">
                  <c:v>399.81172457411401</c:v>
                </c:pt>
                <c:pt idx="172575">
                  <c:v>399.81404132938798</c:v>
                </c:pt>
                <c:pt idx="172576">
                  <c:v>399.81635808466098</c:v>
                </c:pt>
                <c:pt idx="172577">
                  <c:v>399.818674839935</c:v>
                </c:pt>
                <c:pt idx="172578">
                  <c:v>399.820991595208</c:v>
                </c:pt>
                <c:pt idx="172579">
                  <c:v>399.82330835048202</c:v>
                </c:pt>
                <c:pt idx="172580">
                  <c:v>399.82562510575502</c:v>
                </c:pt>
                <c:pt idx="172581">
                  <c:v>399.82794186102899</c:v>
                </c:pt>
                <c:pt idx="172582">
                  <c:v>399.83025861630199</c:v>
                </c:pt>
                <c:pt idx="172583">
                  <c:v>399.83257537157601</c:v>
                </c:pt>
                <c:pt idx="172584">
                  <c:v>399.83489212684901</c:v>
                </c:pt>
                <c:pt idx="172585">
                  <c:v>399.83720888212298</c:v>
                </c:pt>
                <c:pt idx="172586">
                  <c:v>399.83952563739598</c:v>
                </c:pt>
                <c:pt idx="172587">
                  <c:v>399.84184239267</c:v>
                </c:pt>
                <c:pt idx="172588">
                  <c:v>399.844159147943</c:v>
                </c:pt>
                <c:pt idx="172589">
                  <c:v>399.84647590321703</c:v>
                </c:pt>
                <c:pt idx="172590">
                  <c:v>399.84879265849003</c:v>
                </c:pt>
                <c:pt idx="172591">
                  <c:v>399.85110941376399</c:v>
                </c:pt>
                <c:pt idx="172592">
                  <c:v>399.85342616903699</c:v>
                </c:pt>
                <c:pt idx="172593">
                  <c:v>399.85574292431102</c:v>
                </c:pt>
                <c:pt idx="172594">
                  <c:v>399.85805967958402</c:v>
                </c:pt>
                <c:pt idx="172595">
                  <c:v>399.86037643485798</c:v>
                </c:pt>
                <c:pt idx="172596">
                  <c:v>399.86269319013098</c:v>
                </c:pt>
                <c:pt idx="172597">
                  <c:v>399.86500994540501</c:v>
                </c:pt>
                <c:pt idx="172598">
                  <c:v>399.86732670067801</c:v>
                </c:pt>
                <c:pt idx="172599">
                  <c:v>399.86964345595197</c:v>
                </c:pt>
                <c:pt idx="172600">
                  <c:v>399.87196021122497</c:v>
                </c:pt>
                <c:pt idx="172601">
                  <c:v>399.874276966499</c:v>
                </c:pt>
                <c:pt idx="172602">
                  <c:v>399.876593721772</c:v>
                </c:pt>
                <c:pt idx="172603">
                  <c:v>399.87891047704602</c:v>
                </c:pt>
                <c:pt idx="172604">
                  <c:v>399.88122723231902</c:v>
                </c:pt>
                <c:pt idx="172605">
                  <c:v>399.88354398759299</c:v>
                </c:pt>
                <c:pt idx="172606">
                  <c:v>399.88586074286599</c:v>
                </c:pt>
                <c:pt idx="172607">
                  <c:v>399.88817749814001</c:v>
                </c:pt>
                <c:pt idx="172608">
                  <c:v>399.89049425341301</c:v>
                </c:pt>
                <c:pt idx="172609">
                  <c:v>399.89281100868698</c:v>
                </c:pt>
                <c:pt idx="172610">
                  <c:v>399.895127763961</c:v>
                </c:pt>
                <c:pt idx="172611">
                  <c:v>399.897444519234</c:v>
                </c:pt>
                <c:pt idx="172612">
                  <c:v>399.89976127450802</c:v>
                </c:pt>
                <c:pt idx="172613">
                  <c:v>399.90207802978102</c:v>
                </c:pt>
                <c:pt idx="172614">
                  <c:v>399.90439478505499</c:v>
                </c:pt>
                <c:pt idx="172615">
                  <c:v>399.90671154032799</c:v>
                </c:pt>
                <c:pt idx="172616">
                  <c:v>399.90902829560201</c:v>
                </c:pt>
                <c:pt idx="172617">
                  <c:v>399.91134505087501</c:v>
                </c:pt>
                <c:pt idx="172618">
                  <c:v>399.91366180614898</c:v>
                </c:pt>
                <c:pt idx="172619">
                  <c:v>399.91597856142198</c:v>
                </c:pt>
                <c:pt idx="172620">
                  <c:v>399.918295316696</c:v>
                </c:pt>
                <c:pt idx="172621">
                  <c:v>399.920612071969</c:v>
                </c:pt>
                <c:pt idx="172622">
                  <c:v>399.92292882724303</c:v>
                </c:pt>
                <c:pt idx="172623">
                  <c:v>399.92524558251603</c:v>
                </c:pt>
                <c:pt idx="172624">
                  <c:v>399.92756233778999</c:v>
                </c:pt>
                <c:pt idx="172625">
                  <c:v>399.92987909306299</c:v>
                </c:pt>
                <c:pt idx="172626">
                  <c:v>399.93219584833702</c:v>
                </c:pt>
                <c:pt idx="172627">
                  <c:v>399.93451260361002</c:v>
                </c:pt>
                <c:pt idx="172628">
                  <c:v>399.93682935888398</c:v>
                </c:pt>
                <c:pt idx="172629">
                  <c:v>399.93914611415698</c:v>
                </c:pt>
                <c:pt idx="172630">
                  <c:v>399.94146286943101</c:v>
                </c:pt>
                <c:pt idx="172631">
                  <c:v>399.94377962470401</c:v>
                </c:pt>
                <c:pt idx="172632">
                  <c:v>399.94609637997797</c:v>
                </c:pt>
                <c:pt idx="172633">
                  <c:v>399.94841313525097</c:v>
                </c:pt>
                <c:pt idx="172634">
                  <c:v>399.950729890525</c:v>
                </c:pt>
                <c:pt idx="172635">
                  <c:v>399.953046645798</c:v>
                </c:pt>
                <c:pt idx="172636">
                  <c:v>399.95536340107202</c:v>
                </c:pt>
                <c:pt idx="172637">
                  <c:v>399.95768015634502</c:v>
                </c:pt>
                <c:pt idx="172638">
                  <c:v>399.95999691161899</c:v>
                </c:pt>
                <c:pt idx="172639">
                  <c:v>399.96231366689199</c:v>
                </c:pt>
                <c:pt idx="172640">
                  <c:v>399.96463042216601</c:v>
                </c:pt>
                <c:pt idx="172641">
                  <c:v>399.96694717743901</c:v>
                </c:pt>
                <c:pt idx="172642">
                  <c:v>399.96926393271298</c:v>
                </c:pt>
                <c:pt idx="172643">
                  <c:v>399.97158068798598</c:v>
                </c:pt>
                <c:pt idx="172644">
                  <c:v>399.97389744326</c:v>
                </c:pt>
                <c:pt idx="172645">
                  <c:v>399.976214198533</c:v>
                </c:pt>
                <c:pt idx="172646">
                  <c:v>399.97853095380702</c:v>
                </c:pt>
                <c:pt idx="172647">
                  <c:v>399.98084770908002</c:v>
                </c:pt>
                <c:pt idx="172648">
                  <c:v>399.98316446435399</c:v>
                </c:pt>
                <c:pt idx="172649">
                  <c:v>399.98548121962699</c:v>
                </c:pt>
                <c:pt idx="172650">
                  <c:v>399.98779797490101</c:v>
                </c:pt>
                <c:pt idx="172651">
                  <c:v>399.99011473017401</c:v>
                </c:pt>
                <c:pt idx="172652">
                  <c:v>399.99243148544798</c:v>
                </c:pt>
                <c:pt idx="172653">
                  <c:v>399.994748240722</c:v>
                </c:pt>
                <c:pt idx="172654">
                  <c:v>399.997064995995</c:v>
                </c:pt>
                <c:pt idx="172655">
                  <c:v>399.99938175126903</c:v>
                </c:pt>
                <c:pt idx="172656">
                  <c:v>400.00169850654203</c:v>
                </c:pt>
                <c:pt idx="172657">
                  <c:v>400.00401526181599</c:v>
                </c:pt>
                <c:pt idx="172658">
                  <c:v>400.00633201708899</c:v>
                </c:pt>
                <c:pt idx="172659">
                  <c:v>400.00864877236302</c:v>
                </c:pt>
                <c:pt idx="172660">
                  <c:v>400.01096552763602</c:v>
                </c:pt>
                <c:pt idx="172661">
                  <c:v>400.01328228290998</c:v>
                </c:pt>
                <c:pt idx="172662">
                  <c:v>400.01559903818298</c:v>
                </c:pt>
                <c:pt idx="172663">
                  <c:v>400.01791579345701</c:v>
                </c:pt>
                <c:pt idx="172664">
                  <c:v>400.02023254873001</c:v>
                </c:pt>
                <c:pt idx="172665">
                  <c:v>400.02254930400397</c:v>
                </c:pt>
                <c:pt idx="172666">
                  <c:v>400.02486605927697</c:v>
                </c:pt>
                <c:pt idx="172667">
                  <c:v>400.027182814551</c:v>
                </c:pt>
                <c:pt idx="172668">
                  <c:v>400.029499569824</c:v>
                </c:pt>
                <c:pt idx="172669">
                  <c:v>400.03181632509802</c:v>
                </c:pt>
                <c:pt idx="172670">
                  <c:v>400.03413308037102</c:v>
                </c:pt>
                <c:pt idx="172671">
                  <c:v>400.03644983564499</c:v>
                </c:pt>
                <c:pt idx="172672">
                  <c:v>400.03876659091799</c:v>
                </c:pt>
                <c:pt idx="172673">
                  <c:v>400.04108334619201</c:v>
                </c:pt>
                <c:pt idx="172674">
                  <c:v>400.04340010146501</c:v>
                </c:pt>
                <c:pt idx="172675">
                  <c:v>400.04571685673898</c:v>
                </c:pt>
                <c:pt idx="172676">
                  <c:v>400.04803361201198</c:v>
                </c:pt>
                <c:pt idx="172677">
                  <c:v>400.050350367286</c:v>
                </c:pt>
                <c:pt idx="172678">
                  <c:v>400.052667122559</c:v>
                </c:pt>
                <c:pt idx="172679">
                  <c:v>400.05498387783302</c:v>
                </c:pt>
                <c:pt idx="172680">
                  <c:v>400.05730063310602</c:v>
                </c:pt>
                <c:pt idx="172681">
                  <c:v>400.05961738837999</c:v>
                </c:pt>
                <c:pt idx="172682">
                  <c:v>400.06193414365299</c:v>
                </c:pt>
                <c:pt idx="172683">
                  <c:v>400.06425089892701</c:v>
                </c:pt>
                <c:pt idx="172684">
                  <c:v>400.06656765420001</c:v>
                </c:pt>
                <c:pt idx="172685">
                  <c:v>400.06888440947398</c:v>
                </c:pt>
                <c:pt idx="172686">
                  <c:v>400.07120116474698</c:v>
                </c:pt>
                <c:pt idx="172687">
                  <c:v>400.073517920021</c:v>
                </c:pt>
                <c:pt idx="172688">
                  <c:v>400.075834675294</c:v>
                </c:pt>
                <c:pt idx="172689">
                  <c:v>400.07815143056803</c:v>
                </c:pt>
                <c:pt idx="172690">
                  <c:v>400.08046818584103</c:v>
                </c:pt>
                <c:pt idx="172691">
                  <c:v>400.08278494111499</c:v>
                </c:pt>
                <c:pt idx="172692">
                  <c:v>400.08510169638799</c:v>
                </c:pt>
                <c:pt idx="172693">
                  <c:v>400.08741845166202</c:v>
                </c:pt>
                <c:pt idx="172694">
                  <c:v>400.08973520693598</c:v>
                </c:pt>
                <c:pt idx="172695">
                  <c:v>400.09205196220898</c:v>
                </c:pt>
                <c:pt idx="172696">
                  <c:v>400.09436871748301</c:v>
                </c:pt>
                <c:pt idx="172697">
                  <c:v>400.09668547275601</c:v>
                </c:pt>
                <c:pt idx="172698">
                  <c:v>400.09900222802997</c:v>
                </c:pt>
                <c:pt idx="172699">
                  <c:v>400.10131898330297</c:v>
                </c:pt>
                <c:pt idx="172700">
                  <c:v>400.103635738577</c:v>
                </c:pt>
                <c:pt idx="172701">
                  <c:v>400.10595249385</c:v>
                </c:pt>
                <c:pt idx="172702">
                  <c:v>400.10826924912402</c:v>
                </c:pt>
                <c:pt idx="172703">
                  <c:v>400.11058600439702</c:v>
                </c:pt>
                <c:pt idx="172704">
                  <c:v>400.11290275967099</c:v>
                </c:pt>
                <c:pt idx="172705">
                  <c:v>400.11521951494399</c:v>
                </c:pt>
                <c:pt idx="172706">
                  <c:v>400.11753627021801</c:v>
                </c:pt>
                <c:pt idx="172707">
                  <c:v>400.11985302549101</c:v>
                </c:pt>
                <c:pt idx="172708">
                  <c:v>400.12216978076498</c:v>
                </c:pt>
                <c:pt idx="172709">
                  <c:v>400.12448653603798</c:v>
                </c:pt>
                <c:pt idx="172710">
                  <c:v>400.126803291312</c:v>
                </c:pt>
                <c:pt idx="172711">
                  <c:v>400.129120046585</c:v>
                </c:pt>
                <c:pt idx="172712">
                  <c:v>400.13143680185902</c:v>
                </c:pt>
                <c:pt idx="172713">
                  <c:v>400.13375355713202</c:v>
                </c:pt>
                <c:pt idx="172714">
                  <c:v>400.13607031240599</c:v>
                </c:pt>
                <c:pt idx="172715">
                  <c:v>400.13838706767899</c:v>
                </c:pt>
                <c:pt idx="172716">
                  <c:v>400.14070382295301</c:v>
                </c:pt>
                <c:pt idx="172717">
                  <c:v>400.14302057822601</c:v>
                </c:pt>
                <c:pt idx="172718">
                  <c:v>400.14533733349998</c:v>
                </c:pt>
                <c:pt idx="172719">
                  <c:v>400.14765408877298</c:v>
                </c:pt>
                <c:pt idx="172720">
                  <c:v>400.149970844047</c:v>
                </c:pt>
                <c:pt idx="172721">
                  <c:v>400.15228759932</c:v>
                </c:pt>
                <c:pt idx="172722">
                  <c:v>400.15460435459403</c:v>
                </c:pt>
                <c:pt idx="172723">
                  <c:v>400.15692110986703</c:v>
                </c:pt>
                <c:pt idx="172724">
                  <c:v>400.15923786514099</c:v>
                </c:pt>
                <c:pt idx="172725">
                  <c:v>400.16155462041399</c:v>
                </c:pt>
                <c:pt idx="172726">
                  <c:v>400.16387137568802</c:v>
                </c:pt>
                <c:pt idx="172727">
                  <c:v>400.16618813096102</c:v>
                </c:pt>
                <c:pt idx="172728">
                  <c:v>400.16850488623498</c:v>
                </c:pt>
                <c:pt idx="172729">
                  <c:v>400.17082164150798</c:v>
                </c:pt>
                <c:pt idx="172730">
                  <c:v>400.17313839678201</c:v>
                </c:pt>
                <c:pt idx="172731">
                  <c:v>400.17545515205501</c:v>
                </c:pt>
                <c:pt idx="172732">
                  <c:v>400.17777190732897</c:v>
                </c:pt>
                <c:pt idx="172733">
                  <c:v>400.18008866260197</c:v>
                </c:pt>
                <c:pt idx="172734">
                  <c:v>400.182405417876</c:v>
                </c:pt>
                <c:pt idx="172735">
                  <c:v>400.184722173149</c:v>
                </c:pt>
                <c:pt idx="172736">
                  <c:v>400.18703892842302</c:v>
                </c:pt>
                <c:pt idx="172737">
                  <c:v>400.18935568369699</c:v>
                </c:pt>
                <c:pt idx="172738">
                  <c:v>400.19167243896999</c:v>
                </c:pt>
                <c:pt idx="172739">
                  <c:v>400.19398919424401</c:v>
                </c:pt>
                <c:pt idx="172740">
                  <c:v>400.19630594951701</c:v>
                </c:pt>
                <c:pt idx="172741">
                  <c:v>400.19862270479098</c:v>
                </c:pt>
                <c:pt idx="172742">
                  <c:v>400.20093946006398</c:v>
                </c:pt>
                <c:pt idx="172743">
                  <c:v>400.203256215338</c:v>
                </c:pt>
                <c:pt idx="172744">
                  <c:v>400.205572970611</c:v>
                </c:pt>
                <c:pt idx="172745">
                  <c:v>400.20788972588502</c:v>
                </c:pt>
                <c:pt idx="172746">
                  <c:v>400.21020648115802</c:v>
                </c:pt>
                <c:pt idx="172747">
                  <c:v>400.21252323643199</c:v>
                </c:pt>
                <c:pt idx="172748">
                  <c:v>400.21483999170499</c:v>
                </c:pt>
                <c:pt idx="172749">
                  <c:v>400.21715674697901</c:v>
                </c:pt>
                <c:pt idx="172750">
                  <c:v>400.21947350225201</c:v>
                </c:pt>
                <c:pt idx="172751">
                  <c:v>400.22179025752598</c:v>
                </c:pt>
                <c:pt idx="172752">
                  <c:v>400.22410701279898</c:v>
                </c:pt>
                <c:pt idx="172753">
                  <c:v>400.226423768073</c:v>
                </c:pt>
                <c:pt idx="172754">
                  <c:v>400.228740523346</c:v>
                </c:pt>
                <c:pt idx="172755">
                  <c:v>400.23105727862003</c:v>
                </c:pt>
                <c:pt idx="172756">
                  <c:v>400.23337403389303</c:v>
                </c:pt>
                <c:pt idx="172757">
                  <c:v>400.23569078916699</c:v>
                </c:pt>
                <c:pt idx="172758">
                  <c:v>400.23800754443999</c:v>
                </c:pt>
                <c:pt idx="172759">
                  <c:v>400.24032429971402</c:v>
                </c:pt>
                <c:pt idx="172760">
                  <c:v>400.24264105498702</c:v>
                </c:pt>
                <c:pt idx="172761">
                  <c:v>400.24495781026098</c:v>
                </c:pt>
                <c:pt idx="172762">
                  <c:v>400.24727456553398</c:v>
                </c:pt>
                <c:pt idx="172763">
                  <c:v>400.24959132080801</c:v>
                </c:pt>
                <c:pt idx="172764">
                  <c:v>400.25190807608101</c:v>
                </c:pt>
                <c:pt idx="172765">
                  <c:v>400.25422483135497</c:v>
                </c:pt>
                <c:pt idx="172766">
                  <c:v>400.25654158662797</c:v>
                </c:pt>
                <c:pt idx="172767">
                  <c:v>400.258858341902</c:v>
                </c:pt>
                <c:pt idx="172768">
                  <c:v>400.261175097175</c:v>
                </c:pt>
                <c:pt idx="172769">
                  <c:v>400.26349185244902</c:v>
                </c:pt>
                <c:pt idx="172770">
                  <c:v>400.26580860772202</c:v>
                </c:pt>
                <c:pt idx="172771">
                  <c:v>400.26812536299599</c:v>
                </c:pt>
                <c:pt idx="172772">
                  <c:v>400.27044211826899</c:v>
                </c:pt>
                <c:pt idx="172773">
                  <c:v>400.27275887354301</c:v>
                </c:pt>
                <c:pt idx="172774">
                  <c:v>400.27507562881601</c:v>
                </c:pt>
                <c:pt idx="172775">
                  <c:v>400.27739238408998</c:v>
                </c:pt>
                <c:pt idx="172776">
                  <c:v>400.27970913936298</c:v>
                </c:pt>
                <c:pt idx="172777">
                  <c:v>400.282025894637</c:v>
                </c:pt>
                <c:pt idx="172778">
                  <c:v>400.28434264991</c:v>
                </c:pt>
                <c:pt idx="172779">
                  <c:v>400.28665940518403</c:v>
                </c:pt>
                <c:pt idx="172780">
                  <c:v>400.28897616045799</c:v>
                </c:pt>
                <c:pt idx="172781">
                  <c:v>400.29129291573099</c:v>
                </c:pt>
                <c:pt idx="172782">
                  <c:v>400.29360967100502</c:v>
                </c:pt>
                <c:pt idx="172783">
                  <c:v>400.29592642627802</c:v>
                </c:pt>
                <c:pt idx="172784">
                  <c:v>400.29824318155198</c:v>
                </c:pt>
                <c:pt idx="172785">
                  <c:v>400.30055993682498</c:v>
                </c:pt>
                <c:pt idx="172786">
                  <c:v>400.30287669209901</c:v>
                </c:pt>
                <c:pt idx="172787">
                  <c:v>400.30519344737201</c:v>
                </c:pt>
                <c:pt idx="172788">
                  <c:v>400.30751020264597</c:v>
                </c:pt>
                <c:pt idx="172789">
                  <c:v>400.30982695791897</c:v>
                </c:pt>
                <c:pt idx="172790">
                  <c:v>400.312143713193</c:v>
                </c:pt>
                <c:pt idx="172791">
                  <c:v>400.314460468466</c:v>
                </c:pt>
                <c:pt idx="172792">
                  <c:v>400.31677722374002</c:v>
                </c:pt>
                <c:pt idx="172793">
                  <c:v>400.31909397901302</c:v>
                </c:pt>
                <c:pt idx="172794">
                  <c:v>400.32141073428699</c:v>
                </c:pt>
                <c:pt idx="172795">
                  <c:v>400.32372748955999</c:v>
                </c:pt>
                <c:pt idx="172796">
                  <c:v>400.32604424483401</c:v>
                </c:pt>
                <c:pt idx="172797">
                  <c:v>400.32836100010701</c:v>
                </c:pt>
                <c:pt idx="172798">
                  <c:v>400.33067775538098</c:v>
                </c:pt>
                <c:pt idx="172799">
                  <c:v>400.33299451065398</c:v>
                </c:pt>
                <c:pt idx="172800">
                  <c:v>400.335311265928</c:v>
                </c:pt>
                <c:pt idx="172801">
                  <c:v>400.337628021201</c:v>
                </c:pt>
                <c:pt idx="172802">
                  <c:v>400.33994477647502</c:v>
                </c:pt>
                <c:pt idx="172803">
                  <c:v>400.34226153174802</c:v>
                </c:pt>
                <c:pt idx="172804">
                  <c:v>400.34457828702199</c:v>
                </c:pt>
                <c:pt idx="172805">
                  <c:v>400.34689504229499</c:v>
                </c:pt>
                <c:pt idx="172806">
                  <c:v>400.34921179756901</c:v>
                </c:pt>
                <c:pt idx="172807">
                  <c:v>400.35152855284201</c:v>
                </c:pt>
                <c:pt idx="172808">
                  <c:v>400.35384530811598</c:v>
                </c:pt>
                <c:pt idx="172809">
                  <c:v>400.35616206338898</c:v>
                </c:pt>
                <c:pt idx="172810">
                  <c:v>400.358478818663</c:v>
                </c:pt>
                <c:pt idx="172811">
                  <c:v>400.360795573936</c:v>
                </c:pt>
                <c:pt idx="172812">
                  <c:v>400.36311232921003</c:v>
                </c:pt>
                <c:pt idx="172813">
                  <c:v>400.36542908448303</c:v>
                </c:pt>
                <c:pt idx="172814">
                  <c:v>400.36774583975699</c:v>
                </c:pt>
                <c:pt idx="172815">
                  <c:v>400.37006259502999</c:v>
                </c:pt>
                <c:pt idx="172816">
                  <c:v>400.37237935030402</c:v>
                </c:pt>
                <c:pt idx="172817">
                  <c:v>400.37469610557702</c:v>
                </c:pt>
                <c:pt idx="172818">
                  <c:v>400.37701286085098</c:v>
                </c:pt>
                <c:pt idx="172819">
                  <c:v>400.37932961612398</c:v>
                </c:pt>
                <c:pt idx="172820">
                  <c:v>400.38164637139801</c:v>
                </c:pt>
                <c:pt idx="172821">
                  <c:v>400.38396312667101</c:v>
                </c:pt>
                <c:pt idx="172822">
                  <c:v>400.38627988194497</c:v>
                </c:pt>
                <c:pt idx="172823">
                  <c:v>400.388596637219</c:v>
                </c:pt>
                <c:pt idx="172824">
                  <c:v>400.390913392492</c:v>
                </c:pt>
                <c:pt idx="172825">
                  <c:v>400.39323014776602</c:v>
                </c:pt>
                <c:pt idx="172826">
                  <c:v>400.39554690303902</c:v>
                </c:pt>
                <c:pt idx="172827">
                  <c:v>400.39786365831299</c:v>
                </c:pt>
                <c:pt idx="172828">
                  <c:v>400.40018041358599</c:v>
                </c:pt>
                <c:pt idx="172829">
                  <c:v>400.40249716886001</c:v>
                </c:pt>
                <c:pt idx="172830">
                  <c:v>400.40481392413301</c:v>
                </c:pt>
                <c:pt idx="172831">
                  <c:v>400.40713067940698</c:v>
                </c:pt>
                <c:pt idx="172832">
                  <c:v>400.40944743467998</c:v>
                </c:pt>
                <c:pt idx="172833">
                  <c:v>400.411764189954</c:v>
                </c:pt>
                <c:pt idx="172834">
                  <c:v>400.414080945227</c:v>
                </c:pt>
                <c:pt idx="172835">
                  <c:v>400.41639770050102</c:v>
                </c:pt>
                <c:pt idx="172836">
                  <c:v>400.41871445577402</c:v>
                </c:pt>
                <c:pt idx="172837">
                  <c:v>400.42103121104799</c:v>
                </c:pt>
                <c:pt idx="172838">
                  <c:v>400.42334796632099</c:v>
                </c:pt>
                <c:pt idx="172839">
                  <c:v>400.42566472159501</c:v>
                </c:pt>
                <c:pt idx="172840">
                  <c:v>400.42798147686801</c:v>
                </c:pt>
                <c:pt idx="172841">
                  <c:v>400.43029823214198</c:v>
                </c:pt>
                <c:pt idx="172842">
                  <c:v>400.43261498741498</c:v>
                </c:pt>
                <c:pt idx="172843">
                  <c:v>400.434931742689</c:v>
                </c:pt>
                <c:pt idx="172844">
                  <c:v>400.437248497962</c:v>
                </c:pt>
                <c:pt idx="172845">
                  <c:v>400.43956525323603</c:v>
                </c:pt>
                <c:pt idx="172846">
                  <c:v>400.44188200850903</c:v>
                </c:pt>
                <c:pt idx="172847">
                  <c:v>400.44419876378299</c:v>
                </c:pt>
                <c:pt idx="172848">
                  <c:v>400.44651551905599</c:v>
                </c:pt>
                <c:pt idx="172849">
                  <c:v>400.44883227433002</c:v>
                </c:pt>
                <c:pt idx="172850">
                  <c:v>400.45114902960302</c:v>
                </c:pt>
                <c:pt idx="172851">
                  <c:v>400.45346578487698</c:v>
                </c:pt>
                <c:pt idx="172852">
                  <c:v>400.45578254014998</c:v>
                </c:pt>
                <c:pt idx="172853">
                  <c:v>400.45809929542401</c:v>
                </c:pt>
                <c:pt idx="172854">
                  <c:v>400.46041605069701</c:v>
                </c:pt>
                <c:pt idx="172855">
                  <c:v>400.46273280597097</c:v>
                </c:pt>
                <c:pt idx="172856">
                  <c:v>400.46504956124397</c:v>
                </c:pt>
                <c:pt idx="172857">
                  <c:v>400.467366316518</c:v>
                </c:pt>
                <c:pt idx="172858">
                  <c:v>400.469683071791</c:v>
                </c:pt>
                <c:pt idx="172859">
                  <c:v>400.47199982706502</c:v>
                </c:pt>
                <c:pt idx="172860">
                  <c:v>400.47431658233802</c:v>
                </c:pt>
                <c:pt idx="172861">
                  <c:v>400.47663333761199</c:v>
                </c:pt>
                <c:pt idx="172862">
                  <c:v>400.47895009288499</c:v>
                </c:pt>
                <c:pt idx="172863">
                  <c:v>400.48126684815901</c:v>
                </c:pt>
                <c:pt idx="172864">
                  <c:v>400.48358360343201</c:v>
                </c:pt>
                <c:pt idx="172865">
                  <c:v>400.48590035870598</c:v>
                </c:pt>
                <c:pt idx="172866">
                  <c:v>400.48821711398</c:v>
                </c:pt>
                <c:pt idx="172867">
                  <c:v>400.490533869253</c:v>
                </c:pt>
                <c:pt idx="172868">
                  <c:v>400.49285062452702</c:v>
                </c:pt>
                <c:pt idx="172869">
                  <c:v>400.49516737980002</c:v>
                </c:pt>
                <c:pt idx="172870">
                  <c:v>400.49748413507399</c:v>
                </c:pt>
                <c:pt idx="172871">
                  <c:v>400.49980089034699</c:v>
                </c:pt>
                <c:pt idx="172872">
                  <c:v>400.50211764562101</c:v>
                </c:pt>
                <c:pt idx="172873">
                  <c:v>400.50443440089401</c:v>
                </c:pt>
                <c:pt idx="172874">
                  <c:v>400.50675115616798</c:v>
                </c:pt>
                <c:pt idx="172875">
                  <c:v>400.50906791144098</c:v>
                </c:pt>
                <c:pt idx="172876">
                  <c:v>400.511384666715</c:v>
                </c:pt>
                <c:pt idx="172877">
                  <c:v>400.513701421988</c:v>
                </c:pt>
                <c:pt idx="172878">
                  <c:v>400.51601817726203</c:v>
                </c:pt>
                <c:pt idx="172879">
                  <c:v>400.51833493253503</c:v>
                </c:pt>
                <c:pt idx="172880">
                  <c:v>400.52065168780899</c:v>
                </c:pt>
                <c:pt idx="172881">
                  <c:v>400.52296844308199</c:v>
                </c:pt>
                <c:pt idx="172882">
                  <c:v>400.52528519835602</c:v>
                </c:pt>
                <c:pt idx="172883">
                  <c:v>400.52760195362902</c:v>
                </c:pt>
                <c:pt idx="172884">
                  <c:v>400.52991870890298</c:v>
                </c:pt>
                <c:pt idx="172885">
                  <c:v>400.53223546417598</c:v>
                </c:pt>
                <c:pt idx="172886">
                  <c:v>400.53455221945001</c:v>
                </c:pt>
                <c:pt idx="172887">
                  <c:v>400.53686897472301</c:v>
                </c:pt>
                <c:pt idx="172888">
                  <c:v>400.53918572999697</c:v>
                </c:pt>
                <c:pt idx="172889">
                  <c:v>400.54150248526997</c:v>
                </c:pt>
                <c:pt idx="172890">
                  <c:v>400.543819240544</c:v>
                </c:pt>
                <c:pt idx="172891">
                  <c:v>400.546135995817</c:v>
                </c:pt>
                <c:pt idx="172892">
                  <c:v>400.54845275109102</c:v>
                </c:pt>
                <c:pt idx="172893">
                  <c:v>400.55076950636402</c:v>
                </c:pt>
                <c:pt idx="172894">
                  <c:v>400.55308626163799</c:v>
                </c:pt>
                <c:pt idx="172895">
                  <c:v>400.55540301691099</c:v>
                </c:pt>
                <c:pt idx="172896">
                  <c:v>400.55771977218501</c:v>
                </c:pt>
                <c:pt idx="172897">
                  <c:v>400.56003652745801</c:v>
                </c:pt>
                <c:pt idx="172898">
                  <c:v>400.56235328273198</c:v>
                </c:pt>
                <c:pt idx="172899">
                  <c:v>400.56467003800498</c:v>
                </c:pt>
                <c:pt idx="172900">
                  <c:v>400.566986793279</c:v>
                </c:pt>
                <c:pt idx="172901">
                  <c:v>400.569303548552</c:v>
                </c:pt>
                <c:pt idx="172902">
                  <c:v>400.57162030382602</c:v>
                </c:pt>
                <c:pt idx="172903">
                  <c:v>400.57393705909902</c:v>
                </c:pt>
                <c:pt idx="172904">
                  <c:v>400.57625381437299</c:v>
                </c:pt>
                <c:pt idx="172905">
                  <c:v>400.57857056964599</c:v>
                </c:pt>
                <c:pt idx="172906">
                  <c:v>400.58088732492001</c:v>
                </c:pt>
                <c:pt idx="172907">
                  <c:v>400.58320408019301</c:v>
                </c:pt>
                <c:pt idx="172908">
                  <c:v>400.58552083546698</c:v>
                </c:pt>
                <c:pt idx="172909">
                  <c:v>400.587837590741</c:v>
                </c:pt>
                <c:pt idx="172910">
                  <c:v>400.590154346014</c:v>
                </c:pt>
                <c:pt idx="172911">
                  <c:v>400.59247110128803</c:v>
                </c:pt>
                <c:pt idx="172912">
                  <c:v>400.59478785656103</c:v>
                </c:pt>
                <c:pt idx="172913">
                  <c:v>400.59710461183499</c:v>
                </c:pt>
                <c:pt idx="172914">
                  <c:v>400.59942136710799</c:v>
                </c:pt>
                <c:pt idx="172915">
                  <c:v>400.60173812238202</c:v>
                </c:pt>
                <c:pt idx="172916">
                  <c:v>400.60405487765502</c:v>
                </c:pt>
                <c:pt idx="172917">
                  <c:v>400.60637163292898</c:v>
                </c:pt>
                <c:pt idx="172918">
                  <c:v>400.60868838820198</c:v>
                </c:pt>
                <c:pt idx="172919">
                  <c:v>400.61100514347601</c:v>
                </c:pt>
                <c:pt idx="172920">
                  <c:v>400.61332189874901</c:v>
                </c:pt>
                <c:pt idx="172921">
                  <c:v>400.61563865402297</c:v>
                </c:pt>
                <c:pt idx="172922">
                  <c:v>400.61795540929597</c:v>
                </c:pt>
                <c:pt idx="172923">
                  <c:v>400.62027216457</c:v>
                </c:pt>
                <c:pt idx="172924">
                  <c:v>400.622588919843</c:v>
                </c:pt>
                <c:pt idx="172925">
                  <c:v>400.62490567511702</c:v>
                </c:pt>
                <c:pt idx="172926">
                  <c:v>400.62722243039002</c:v>
                </c:pt>
                <c:pt idx="172927">
                  <c:v>400.62953918566399</c:v>
                </c:pt>
                <c:pt idx="172928">
                  <c:v>400.63185594093699</c:v>
                </c:pt>
                <c:pt idx="172929">
                  <c:v>400.63417269621101</c:v>
                </c:pt>
                <c:pt idx="172930">
                  <c:v>400.63648945148401</c:v>
                </c:pt>
                <c:pt idx="172931">
                  <c:v>400.63880620675798</c:v>
                </c:pt>
                <c:pt idx="172932">
                  <c:v>400.64112296203098</c:v>
                </c:pt>
                <c:pt idx="172933">
                  <c:v>400.643439717305</c:v>
                </c:pt>
                <c:pt idx="172934">
                  <c:v>400.645756472578</c:v>
                </c:pt>
                <c:pt idx="172935">
                  <c:v>400.64807322785202</c:v>
                </c:pt>
                <c:pt idx="172936">
                  <c:v>400.65038998312502</c:v>
                </c:pt>
                <c:pt idx="172937">
                  <c:v>400.65270673839899</c:v>
                </c:pt>
                <c:pt idx="172938">
                  <c:v>400.65502349367199</c:v>
                </c:pt>
                <c:pt idx="172939">
                  <c:v>400.65734024894601</c:v>
                </c:pt>
                <c:pt idx="172940">
                  <c:v>400.65965700421901</c:v>
                </c:pt>
                <c:pt idx="172941">
                  <c:v>400.66197375949298</c:v>
                </c:pt>
                <c:pt idx="172942">
                  <c:v>400.66429051476598</c:v>
                </c:pt>
                <c:pt idx="172943">
                  <c:v>400.66660727004</c:v>
                </c:pt>
                <c:pt idx="172944">
                  <c:v>400.668924025313</c:v>
                </c:pt>
                <c:pt idx="172945">
                  <c:v>400.67124078058703</c:v>
                </c:pt>
                <c:pt idx="172946">
                  <c:v>400.67355753586003</c:v>
                </c:pt>
                <c:pt idx="172947">
                  <c:v>400.67587429113399</c:v>
                </c:pt>
                <c:pt idx="172948">
                  <c:v>400.67819104640699</c:v>
                </c:pt>
                <c:pt idx="172949">
                  <c:v>400.68050780168102</c:v>
                </c:pt>
                <c:pt idx="172950">
                  <c:v>400.68282455695498</c:v>
                </c:pt>
                <c:pt idx="172951">
                  <c:v>400.68514131222798</c:v>
                </c:pt>
                <c:pt idx="172952">
                  <c:v>400.68745806750201</c:v>
                </c:pt>
                <c:pt idx="172953">
                  <c:v>400.68977482277501</c:v>
                </c:pt>
                <c:pt idx="172954">
                  <c:v>400.69209157804897</c:v>
                </c:pt>
                <c:pt idx="172955">
                  <c:v>400.69440833332197</c:v>
                </c:pt>
                <c:pt idx="172956">
                  <c:v>400.696725088596</c:v>
                </c:pt>
                <c:pt idx="172957">
                  <c:v>400.699041843869</c:v>
                </c:pt>
                <c:pt idx="172958">
                  <c:v>400.70135859914302</c:v>
                </c:pt>
                <c:pt idx="172959">
                  <c:v>400.70367535441602</c:v>
                </c:pt>
                <c:pt idx="172960">
                  <c:v>400.70599210968999</c:v>
                </c:pt>
                <c:pt idx="172961">
                  <c:v>400.70830886496299</c:v>
                </c:pt>
                <c:pt idx="172962">
                  <c:v>400.71062562023701</c:v>
                </c:pt>
                <c:pt idx="172963">
                  <c:v>400.71294237551001</c:v>
                </c:pt>
                <c:pt idx="172964">
                  <c:v>400.71525913078398</c:v>
                </c:pt>
                <c:pt idx="172965">
                  <c:v>400.71757588605698</c:v>
                </c:pt>
                <c:pt idx="172966">
                  <c:v>400.719892641331</c:v>
                </c:pt>
                <c:pt idx="172967">
                  <c:v>400.722209396604</c:v>
                </c:pt>
                <c:pt idx="172968">
                  <c:v>400.72452615187802</c:v>
                </c:pt>
                <c:pt idx="172969">
                  <c:v>400.72684290715102</c:v>
                </c:pt>
                <c:pt idx="172970">
                  <c:v>400.72915966242499</c:v>
                </c:pt>
                <c:pt idx="172971">
                  <c:v>400.73147641769799</c:v>
                </c:pt>
                <c:pt idx="172972">
                  <c:v>400.73379317297201</c:v>
                </c:pt>
                <c:pt idx="172973">
                  <c:v>400.73610992824501</c:v>
                </c:pt>
                <c:pt idx="172974">
                  <c:v>400.73842668351898</c:v>
                </c:pt>
                <c:pt idx="172975">
                  <c:v>400.74074343879198</c:v>
                </c:pt>
                <c:pt idx="172976">
                  <c:v>400.743060194066</c:v>
                </c:pt>
                <c:pt idx="172977">
                  <c:v>400.745376949339</c:v>
                </c:pt>
                <c:pt idx="172978">
                  <c:v>400.74769370461303</c:v>
                </c:pt>
                <c:pt idx="172979">
                  <c:v>400.75001045988603</c:v>
                </c:pt>
                <c:pt idx="172980">
                  <c:v>400.75232721515999</c:v>
                </c:pt>
                <c:pt idx="172981">
                  <c:v>400.75464397043299</c:v>
                </c:pt>
                <c:pt idx="172982">
                  <c:v>400.75696072570702</c:v>
                </c:pt>
                <c:pt idx="172983">
                  <c:v>400.75927748098002</c:v>
                </c:pt>
                <c:pt idx="172984">
                  <c:v>400.76159423625398</c:v>
                </c:pt>
                <c:pt idx="172985">
                  <c:v>400.76391099152698</c:v>
                </c:pt>
                <c:pt idx="172986">
                  <c:v>400.76622774680101</c:v>
                </c:pt>
                <c:pt idx="172987">
                  <c:v>400.76854450207401</c:v>
                </c:pt>
                <c:pt idx="172988">
                  <c:v>400.77086125734797</c:v>
                </c:pt>
                <c:pt idx="172989">
                  <c:v>400.77317801262097</c:v>
                </c:pt>
                <c:pt idx="172990">
                  <c:v>400.775494767895</c:v>
                </c:pt>
                <c:pt idx="172991">
                  <c:v>400.777811523168</c:v>
                </c:pt>
                <c:pt idx="172992">
                  <c:v>400.78012827844202</c:v>
                </c:pt>
                <c:pt idx="172993">
                  <c:v>400.78244503371599</c:v>
                </c:pt>
                <c:pt idx="172994">
                  <c:v>400.78476178898899</c:v>
                </c:pt>
                <c:pt idx="172995">
                  <c:v>400.78707854426301</c:v>
                </c:pt>
                <c:pt idx="172996">
                  <c:v>400.78939529953601</c:v>
                </c:pt>
                <c:pt idx="172997">
                  <c:v>400.79171205480998</c:v>
                </c:pt>
                <c:pt idx="172998">
                  <c:v>400.79402881008298</c:v>
                </c:pt>
                <c:pt idx="172999">
                  <c:v>400.796345565357</c:v>
                </c:pt>
                <c:pt idx="173000">
                  <c:v>400.79866232063</c:v>
                </c:pt>
                <c:pt idx="173001">
                  <c:v>400.80097907590402</c:v>
                </c:pt>
                <c:pt idx="173002">
                  <c:v>400.80329583117702</c:v>
                </c:pt>
                <c:pt idx="173003">
                  <c:v>400.80561258645099</c:v>
                </c:pt>
                <c:pt idx="173004">
                  <c:v>400.80792934172399</c:v>
                </c:pt>
                <c:pt idx="173005">
                  <c:v>400.81024609699801</c:v>
                </c:pt>
                <c:pt idx="173006">
                  <c:v>400.81256285227101</c:v>
                </c:pt>
                <c:pt idx="173007">
                  <c:v>400.81487960754498</c:v>
                </c:pt>
                <c:pt idx="173008">
                  <c:v>400.81719636281798</c:v>
                </c:pt>
                <c:pt idx="173009">
                  <c:v>400.819513118092</c:v>
                </c:pt>
                <c:pt idx="173010">
                  <c:v>400.821829873365</c:v>
                </c:pt>
                <c:pt idx="173011">
                  <c:v>400.82414662863903</c:v>
                </c:pt>
                <c:pt idx="173012">
                  <c:v>400.82646338391203</c:v>
                </c:pt>
                <c:pt idx="173013">
                  <c:v>400.82878013918599</c:v>
                </c:pt>
                <c:pt idx="173014">
                  <c:v>400.83109689445899</c:v>
                </c:pt>
                <c:pt idx="173015">
                  <c:v>400.83341364973302</c:v>
                </c:pt>
                <c:pt idx="173016">
                  <c:v>400.83573040500602</c:v>
                </c:pt>
                <c:pt idx="173017">
                  <c:v>400.83804716027998</c:v>
                </c:pt>
                <c:pt idx="173018">
                  <c:v>400.84036391555298</c:v>
                </c:pt>
                <c:pt idx="173019">
                  <c:v>400.84268067082701</c:v>
                </c:pt>
                <c:pt idx="173020">
                  <c:v>400.84499742610001</c:v>
                </c:pt>
                <c:pt idx="173021">
                  <c:v>400.84731418137397</c:v>
                </c:pt>
                <c:pt idx="173022">
                  <c:v>400.84963093664697</c:v>
                </c:pt>
                <c:pt idx="173023">
                  <c:v>400.851947691921</c:v>
                </c:pt>
                <c:pt idx="173024">
                  <c:v>400.854264447194</c:v>
                </c:pt>
                <c:pt idx="173025">
                  <c:v>400.85658120246802</c:v>
                </c:pt>
                <c:pt idx="173026">
                  <c:v>400.85889795774102</c:v>
                </c:pt>
                <c:pt idx="173027">
                  <c:v>400.86121471301499</c:v>
                </c:pt>
                <c:pt idx="173028">
                  <c:v>400.86353146828799</c:v>
                </c:pt>
                <c:pt idx="173029">
                  <c:v>400.86584822356201</c:v>
                </c:pt>
                <c:pt idx="173030">
                  <c:v>400.86816497883501</c:v>
                </c:pt>
                <c:pt idx="173031">
                  <c:v>400.87048173410898</c:v>
                </c:pt>
                <c:pt idx="173032">
                  <c:v>400.87279848938198</c:v>
                </c:pt>
                <c:pt idx="173033">
                  <c:v>400.875115244656</c:v>
                </c:pt>
                <c:pt idx="173034">
                  <c:v>400.877431999929</c:v>
                </c:pt>
                <c:pt idx="173035">
                  <c:v>400.87974875520302</c:v>
                </c:pt>
                <c:pt idx="173036">
                  <c:v>400.88206551047699</c:v>
                </c:pt>
                <c:pt idx="173037">
                  <c:v>400.88438226574999</c:v>
                </c:pt>
                <c:pt idx="173038">
                  <c:v>400.88669902102401</c:v>
                </c:pt>
                <c:pt idx="173039">
                  <c:v>400.88901577629701</c:v>
                </c:pt>
                <c:pt idx="173040">
                  <c:v>400.89133253157098</c:v>
                </c:pt>
                <c:pt idx="173041">
                  <c:v>400.89364928684398</c:v>
                </c:pt>
                <c:pt idx="173042">
                  <c:v>400.895966042118</c:v>
                </c:pt>
                <c:pt idx="173043">
                  <c:v>400.898282797391</c:v>
                </c:pt>
                <c:pt idx="173044">
                  <c:v>400.90059955266503</c:v>
                </c:pt>
                <c:pt idx="173045">
                  <c:v>400.90291630793803</c:v>
                </c:pt>
                <c:pt idx="173046">
                  <c:v>400.90523306321199</c:v>
                </c:pt>
                <c:pt idx="173047">
                  <c:v>400.90754981848499</c:v>
                </c:pt>
                <c:pt idx="173048">
                  <c:v>400.90986657375902</c:v>
                </c:pt>
                <c:pt idx="173049">
                  <c:v>400.91218332903202</c:v>
                </c:pt>
                <c:pt idx="173050">
                  <c:v>400.91450008430598</c:v>
                </c:pt>
                <c:pt idx="173051">
                  <c:v>400.91681683957898</c:v>
                </c:pt>
                <c:pt idx="173052">
                  <c:v>400.91913359485301</c:v>
                </c:pt>
                <c:pt idx="173053">
                  <c:v>400.92145035012601</c:v>
                </c:pt>
                <c:pt idx="173054">
                  <c:v>400.92376710539997</c:v>
                </c:pt>
                <c:pt idx="173055">
                  <c:v>400.92608386067297</c:v>
                </c:pt>
                <c:pt idx="173056">
                  <c:v>400.928400615947</c:v>
                </c:pt>
                <c:pt idx="173057">
                  <c:v>400.93071737122</c:v>
                </c:pt>
                <c:pt idx="173058">
                  <c:v>400.93303412649402</c:v>
                </c:pt>
                <c:pt idx="173059">
                  <c:v>400.93535088176702</c:v>
                </c:pt>
                <c:pt idx="173060">
                  <c:v>400.93766763704099</c:v>
                </c:pt>
                <c:pt idx="173061">
                  <c:v>400.93998439231399</c:v>
                </c:pt>
                <c:pt idx="173062">
                  <c:v>400.94230114758801</c:v>
                </c:pt>
                <c:pt idx="173063">
                  <c:v>400.94461790286101</c:v>
                </c:pt>
                <c:pt idx="173064">
                  <c:v>400.94693465813498</c:v>
                </c:pt>
                <c:pt idx="173065">
                  <c:v>400.94925141340798</c:v>
                </c:pt>
                <c:pt idx="173066">
                  <c:v>400.951568168682</c:v>
                </c:pt>
                <c:pt idx="173067">
                  <c:v>400.953884923955</c:v>
                </c:pt>
                <c:pt idx="173068">
                  <c:v>400.95620167922903</c:v>
                </c:pt>
                <c:pt idx="173069">
                  <c:v>400.95851843450203</c:v>
                </c:pt>
                <c:pt idx="173070">
                  <c:v>400.96083518977599</c:v>
                </c:pt>
                <c:pt idx="173071">
                  <c:v>400.96315194504899</c:v>
                </c:pt>
                <c:pt idx="173072">
                  <c:v>400.96546870032302</c:v>
                </c:pt>
                <c:pt idx="173073">
                  <c:v>400.96778545559602</c:v>
                </c:pt>
                <c:pt idx="173074">
                  <c:v>400.97010221086998</c:v>
                </c:pt>
                <c:pt idx="173075">
                  <c:v>400.97241896614298</c:v>
                </c:pt>
                <c:pt idx="173076">
                  <c:v>400.97473572141701</c:v>
                </c:pt>
                <c:pt idx="173077">
                  <c:v>400.97705247669001</c:v>
                </c:pt>
                <c:pt idx="173078">
                  <c:v>400.97936923196397</c:v>
                </c:pt>
                <c:pt idx="173079">
                  <c:v>400.981685987238</c:v>
                </c:pt>
                <c:pt idx="173080">
                  <c:v>400.984002742511</c:v>
                </c:pt>
                <c:pt idx="173081">
                  <c:v>400.98631949778502</c:v>
                </c:pt>
                <c:pt idx="173082">
                  <c:v>400.98863625305802</c:v>
                </c:pt>
                <c:pt idx="173083">
                  <c:v>400.99095300833199</c:v>
                </c:pt>
                <c:pt idx="173084">
                  <c:v>400.99326976360499</c:v>
                </c:pt>
                <c:pt idx="173085">
                  <c:v>400.99558651887901</c:v>
                </c:pt>
                <c:pt idx="173086">
                  <c:v>400.99790327415201</c:v>
                </c:pt>
                <c:pt idx="173087">
                  <c:v>401.00022002942598</c:v>
                </c:pt>
                <c:pt idx="173088">
                  <c:v>401.00253678469898</c:v>
                </c:pt>
                <c:pt idx="173089">
                  <c:v>401.004853539973</c:v>
                </c:pt>
                <c:pt idx="173090">
                  <c:v>401.007170295246</c:v>
                </c:pt>
                <c:pt idx="173091">
                  <c:v>401.00948705052002</c:v>
                </c:pt>
                <c:pt idx="173092">
                  <c:v>401.01180380579302</c:v>
                </c:pt>
                <c:pt idx="173093">
                  <c:v>401.01412056106699</c:v>
                </c:pt>
                <c:pt idx="173094">
                  <c:v>401.01643731633999</c:v>
                </c:pt>
                <c:pt idx="173095">
                  <c:v>401.01875407161401</c:v>
                </c:pt>
                <c:pt idx="173096">
                  <c:v>401.02107082688701</c:v>
                </c:pt>
                <c:pt idx="173097">
                  <c:v>401.02338758216098</c:v>
                </c:pt>
                <c:pt idx="173098">
                  <c:v>401.02570433743398</c:v>
                </c:pt>
                <c:pt idx="173099">
                  <c:v>401.028021092708</c:v>
                </c:pt>
                <c:pt idx="173100">
                  <c:v>401.030337847981</c:v>
                </c:pt>
                <c:pt idx="173101">
                  <c:v>401.03265460325503</c:v>
                </c:pt>
                <c:pt idx="173102">
                  <c:v>401.03497135852803</c:v>
                </c:pt>
                <c:pt idx="173103">
                  <c:v>401.03728811380199</c:v>
                </c:pt>
                <c:pt idx="173104">
                  <c:v>401.03960486907499</c:v>
                </c:pt>
                <c:pt idx="173105">
                  <c:v>401.04192162434902</c:v>
                </c:pt>
                <c:pt idx="173106">
                  <c:v>401.04423837962202</c:v>
                </c:pt>
                <c:pt idx="173107">
                  <c:v>401.04655513489598</c:v>
                </c:pt>
                <c:pt idx="173108">
                  <c:v>401.04887189016898</c:v>
                </c:pt>
                <c:pt idx="173109">
                  <c:v>401.05118864544301</c:v>
                </c:pt>
                <c:pt idx="173110">
                  <c:v>401.05350540071601</c:v>
                </c:pt>
                <c:pt idx="173111">
                  <c:v>401.05582215598997</c:v>
                </c:pt>
                <c:pt idx="173112">
                  <c:v>401.05813891126297</c:v>
                </c:pt>
                <c:pt idx="173113">
                  <c:v>401.060455666537</c:v>
                </c:pt>
                <c:pt idx="173114">
                  <c:v>401.06277242181</c:v>
                </c:pt>
                <c:pt idx="173115">
                  <c:v>401.06508917708402</c:v>
                </c:pt>
                <c:pt idx="173116">
                  <c:v>401.06740593235702</c:v>
                </c:pt>
                <c:pt idx="173117">
                  <c:v>401.06972268763099</c:v>
                </c:pt>
                <c:pt idx="173118">
                  <c:v>401.07203944290399</c:v>
                </c:pt>
                <c:pt idx="173119">
                  <c:v>401.07435619817801</c:v>
                </c:pt>
                <c:pt idx="173120">
                  <c:v>401.07667295345101</c:v>
                </c:pt>
                <c:pt idx="173121">
                  <c:v>401.07898970872498</c:v>
                </c:pt>
                <c:pt idx="173122">
                  <c:v>401.081306463999</c:v>
                </c:pt>
                <c:pt idx="173123">
                  <c:v>401.083623219272</c:v>
                </c:pt>
                <c:pt idx="173124">
                  <c:v>401.08593997454602</c:v>
                </c:pt>
                <c:pt idx="173125">
                  <c:v>401.08825672981902</c:v>
                </c:pt>
                <c:pt idx="173126">
                  <c:v>401.09057348509299</c:v>
                </c:pt>
                <c:pt idx="173127">
                  <c:v>401.09289024036599</c:v>
                </c:pt>
                <c:pt idx="173128">
                  <c:v>401.09520699564001</c:v>
                </c:pt>
                <c:pt idx="173129">
                  <c:v>401.09752375091301</c:v>
                </c:pt>
                <c:pt idx="173130">
                  <c:v>401.09984050618698</c:v>
                </c:pt>
                <c:pt idx="173131">
                  <c:v>401.10215726145998</c:v>
                </c:pt>
                <c:pt idx="173132">
                  <c:v>401.104474016734</c:v>
                </c:pt>
                <c:pt idx="173133">
                  <c:v>401.106790772007</c:v>
                </c:pt>
                <c:pt idx="173134">
                  <c:v>401.10910752728103</c:v>
                </c:pt>
                <c:pt idx="173135">
                  <c:v>401.11142428255403</c:v>
                </c:pt>
                <c:pt idx="173136">
                  <c:v>401.11374103782799</c:v>
                </c:pt>
                <c:pt idx="173137">
                  <c:v>401.11605779310099</c:v>
                </c:pt>
                <c:pt idx="173138">
                  <c:v>401.11837454837502</c:v>
                </c:pt>
                <c:pt idx="173139">
                  <c:v>401.12069130364802</c:v>
                </c:pt>
                <c:pt idx="173140">
                  <c:v>401.12300805892198</c:v>
                </c:pt>
                <c:pt idx="173141">
                  <c:v>401.12532481419498</c:v>
                </c:pt>
                <c:pt idx="173142">
                  <c:v>401.12764156946901</c:v>
                </c:pt>
                <c:pt idx="173143">
                  <c:v>401.12995832474201</c:v>
                </c:pt>
                <c:pt idx="173144">
                  <c:v>401.13227508001597</c:v>
                </c:pt>
                <c:pt idx="173145">
                  <c:v>401.13459183528897</c:v>
                </c:pt>
                <c:pt idx="173146">
                  <c:v>401.136908590563</c:v>
                </c:pt>
                <c:pt idx="173147">
                  <c:v>401.139225345836</c:v>
                </c:pt>
                <c:pt idx="173148">
                  <c:v>401.14154210111002</c:v>
                </c:pt>
                <c:pt idx="173149">
                  <c:v>401.14385885638302</c:v>
                </c:pt>
                <c:pt idx="173150">
                  <c:v>401.14617561165699</c:v>
                </c:pt>
                <c:pt idx="173151">
                  <c:v>401.14849236692999</c:v>
                </c:pt>
                <c:pt idx="173152">
                  <c:v>401.15080912220401</c:v>
                </c:pt>
                <c:pt idx="173153">
                  <c:v>401.15312587747701</c:v>
                </c:pt>
                <c:pt idx="173154">
                  <c:v>401.15544263275098</c:v>
                </c:pt>
                <c:pt idx="173155">
                  <c:v>401.15775938802398</c:v>
                </c:pt>
                <c:pt idx="173156">
                  <c:v>401.160076143298</c:v>
                </c:pt>
                <c:pt idx="173157">
                  <c:v>401.162392898571</c:v>
                </c:pt>
                <c:pt idx="173158">
                  <c:v>401.16470965384502</c:v>
                </c:pt>
                <c:pt idx="173159">
                  <c:v>401.16702640911802</c:v>
                </c:pt>
                <c:pt idx="173160">
                  <c:v>401.16934316439199</c:v>
                </c:pt>
                <c:pt idx="173161">
                  <c:v>401.17165991966499</c:v>
                </c:pt>
                <c:pt idx="173162">
                  <c:v>401.17397667493901</c:v>
                </c:pt>
                <c:pt idx="173163">
                  <c:v>401.17629343021201</c:v>
                </c:pt>
                <c:pt idx="173164">
                  <c:v>401.17861018548598</c:v>
                </c:pt>
                <c:pt idx="173165">
                  <c:v>401.18092694076</c:v>
                </c:pt>
                <c:pt idx="173166">
                  <c:v>401.183243696033</c:v>
                </c:pt>
                <c:pt idx="173167">
                  <c:v>401.18556045130703</c:v>
                </c:pt>
                <c:pt idx="173168">
                  <c:v>401.18787720658003</c:v>
                </c:pt>
                <c:pt idx="173169">
                  <c:v>401.19019396185399</c:v>
                </c:pt>
                <c:pt idx="173170">
                  <c:v>401.19251071712699</c:v>
                </c:pt>
                <c:pt idx="173171">
                  <c:v>401.19482747240102</c:v>
                </c:pt>
                <c:pt idx="173172">
                  <c:v>401.19714422767402</c:v>
                </c:pt>
                <c:pt idx="173173">
                  <c:v>401.19946098294798</c:v>
                </c:pt>
                <c:pt idx="173174">
                  <c:v>401.20177773822098</c:v>
                </c:pt>
                <c:pt idx="173175">
                  <c:v>401.20409449349501</c:v>
                </c:pt>
                <c:pt idx="173176">
                  <c:v>401.20641124876801</c:v>
                </c:pt>
                <c:pt idx="173177">
                  <c:v>401.20872800404197</c:v>
                </c:pt>
                <c:pt idx="173178">
                  <c:v>401.21104475931497</c:v>
                </c:pt>
                <c:pt idx="173179">
                  <c:v>401.213361514589</c:v>
                </c:pt>
                <c:pt idx="173180">
                  <c:v>401.215678269862</c:v>
                </c:pt>
                <c:pt idx="173181">
                  <c:v>401.21799502513602</c:v>
                </c:pt>
                <c:pt idx="173182">
                  <c:v>401.22031178040902</c:v>
                </c:pt>
                <c:pt idx="173183">
                  <c:v>401.22262853568299</c:v>
                </c:pt>
                <c:pt idx="173184">
                  <c:v>401.22494529095599</c:v>
                </c:pt>
                <c:pt idx="173185">
                  <c:v>401.22726204623001</c:v>
                </c:pt>
                <c:pt idx="173186">
                  <c:v>401.22957880150301</c:v>
                </c:pt>
                <c:pt idx="173187">
                  <c:v>401.23189555677698</c:v>
                </c:pt>
                <c:pt idx="173188">
                  <c:v>401.23421231204998</c:v>
                </c:pt>
                <c:pt idx="173189">
                  <c:v>401.236529067324</c:v>
                </c:pt>
                <c:pt idx="173190">
                  <c:v>401.238845822597</c:v>
                </c:pt>
                <c:pt idx="173191">
                  <c:v>401.24116257787102</c:v>
                </c:pt>
                <c:pt idx="173192">
                  <c:v>401.24347933314402</c:v>
                </c:pt>
                <c:pt idx="173193">
                  <c:v>401.24579608841799</c:v>
                </c:pt>
                <c:pt idx="173194">
                  <c:v>401.24811284369099</c:v>
                </c:pt>
                <c:pt idx="173195">
                  <c:v>401.25042959896501</c:v>
                </c:pt>
                <c:pt idx="173196">
                  <c:v>401.25274635423801</c:v>
                </c:pt>
                <c:pt idx="173197">
                  <c:v>401.25506310951198</c:v>
                </c:pt>
                <c:pt idx="173198">
                  <c:v>401.25737986478498</c:v>
                </c:pt>
                <c:pt idx="173199">
                  <c:v>401.259696620059</c:v>
                </c:pt>
                <c:pt idx="173200">
                  <c:v>401.262013375332</c:v>
                </c:pt>
                <c:pt idx="173201">
                  <c:v>401.26433013060603</c:v>
                </c:pt>
                <c:pt idx="173202">
                  <c:v>401.26664688587903</c:v>
                </c:pt>
                <c:pt idx="173203">
                  <c:v>401.26896364115299</c:v>
                </c:pt>
                <c:pt idx="173204">
                  <c:v>401.27128039642599</c:v>
                </c:pt>
                <c:pt idx="173205">
                  <c:v>401.27359715170002</c:v>
                </c:pt>
                <c:pt idx="173206">
                  <c:v>401.27591390697302</c:v>
                </c:pt>
                <c:pt idx="173207">
                  <c:v>401.27823066224698</c:v>
                </c:pt>
                <c:pt idx="173208">
                  <c:v>401.28054741752101</c:v>
                </c:pt>
                <c:pt idx="173209">
                  <c:v>401.28286417279401</c:v>
                </c:pt>
                <c:pt idx="173210">
                  <c:v>401.28518092806797</c:v>
                </c:pt>
                <c:pt idx="173211">
                  <c:v>401.28749768334097</c:v>
                </c:pt>
                <c:pt idx="173212">
                  <c:v>401.289814438615</c:v>
                </c:pt>
                <c:pt idx="173213">
                  <c:v>401.292131193888</c:v>
                </c:pt>
                <c:pt idx="173214">
                  <c:v>401.29444794916202</c:v>
                </c:pt>
                <c:pt idx="173215">
                  <c:v>401.29676470443502</c:v>
                </c:pt>
                <c:pt idx="173216">
                  <c:v>401.29908145970899</c:v>
                </c:pt>
                <c:pt idx="173217">
                  <c:v>401.30139821498199</c:v>
                </c:pt>
                <c:pt idx="173218">
                  <c:v>401.30371497025601</c:v>
                </c:pt>
                <c:pt idx="173219">
                  <c:v>401.30603172552901</c:v>
                </c:pt>
                <c:pt idx="173220">
                  <c:v>401.30834848080298</c:v>
                </c:pt>
                <c:pt idx="173221">
                  <c:v>401.31066523607598</c:v>
                </c:pt>
                <c:pt idx="173222">
                  <c:v>401.31298199135</c:v>
                </c:pt>
                <c:pt idx="173223">
                  <c:v>401.315298746623</c:v>
                </c:pt>
                <c:pt idx="173224">
                  <c:v>401.31761550189702</c:v>
                </c:pt>
                <c:pt idx="173225">
                  <c:v>401.31993225717002</c:v>
                </c:pt>
                <c:pt idx="173226">
                  <c:v>401.32224901244399</c:v>
                </c:pt>
                <c:pt idx="173227">
                  <c:v>401.32456576771699</c:v>
                </c:pt>
                <c:pt idx="173228">
                  <c:v>401.32688252299101</c:v>
                </c:pt>
                <c:pt idx="173229">
                  <c:v>401.32919927826401</c:v>
                </c:pt>
                <c:pt idx="173230">
                  <c:v>401.33151603353798</c:v>
                </c:pt>
                <c:pt idx="173231">
                  <c:v>401.33383278881098</c:v>
                </c:pt>
                <c:pt idx="173232">
                  <c:v>401.336149544085</c:v>
                </c:pt>
                <c:pt idx="173233">
                  <c:v>401.338466299358</c:v>
                </c:pt>
                <c:pt idx="173234">
                  <c:v>401.34078305463203</c:v>
                </c:pt>
                <c:pt idx="173235">
                  <c:v>401.34309980990503</c:v>
                </c:pt>
                <c:pt idx="173236">
                  <c:v>401.34541656517899</c:v>
                </c:pt>
                <c:pt idx="173237">
                  <c:v>401.34773332045199</c:v>
                </c:pt>
                <c:pt idx="173238">
                  <c:v>401.35005007572602</c:v>
                </c:pt>
                <c:pt idx="173239">
                  <c:v>401.35236683099902</c:v>
                </c:pt>
                <c:pt idx="173240">
                  <c:v>401.35468358627298</c:v>
                </c:pt>
                <c:pt idx="173241">
                  <c:v>401.35700034154598</c:v>
                </c:pt>
                <c:pt idx="173242">
                  <c:v>401.35931709682001</c:v>
                </c:pt>
                <c:pt idx="173243">
                  <c:v>401.36163385209301</c:v>
                </c:pt>
                <c:pt idx="173244">
                  <c:v>401.36395060736697</c:v>
                </c:pt>
                <c:pt idx="173245">
                  <c:v>401.36626736263997</c:v>
                </c:pt>
                <c:pt idx="173246">
                  <c:v>401.368584117914</c:v>
                </c:pt>
                <c:pt idx="173247">
                  <c:v>401.370900873187</c:v>
                </c:pt>
                <c:pt idx="173248">
                  <c:v>401.37321762846102</c:v>
                </c:pt>
                <c:pt idx="173249">
                  <c:v>401.37553438373499</c:v>
                </c:pt>
                <c:pt idx="173250">
                  <c:v>401.37785113900799</c:v>
                </c:pt>
                <c:pt idx="173251">
                  <c:v>401.38016789428201</c:v>
                </c:pt>
                <c:pt idx="173252">
                  <c:v>401.38248464955501</c:v>
                </c:pt>
                <c:pt idx="173253">
                  <c:v>401.38480140482898</c:v>
                </c:pt>
                <c:pt idx="173254">
                  <c:v>401.38711816010198</c:v>
                </c:pt>
                <c:pt idx="173255">
                  <c:v>401.389434915376</c:v>
                </c:pt>
                <c:pt idx="173256">
                  <c:v>401.391751670649</c:v>
                </c:pt>
                <c:pt idx="173257">
                  <c:v>401.39406842592302</c:v>
                </c:pt>
                <c:pt idx="173258">
                  <c:v>401.39638518119602</c:v>
                </c:pt>
                <c:pt idx="173259">
                  <c:v>401.39870193646999</c:v>
                </c:pt>
                <c:pt idx="173260">
                  <c:v>401.40101869174299</c:v>
                </c:pt>
                <c:pt idx="173261">
                  <c:v>401.40333544701701</c:v>
                </c:pt>
                <c:pt idx="173262">
                  <c:v>401.40565220229001</c:v>
                </c:pt>
                <c:pt idx="173263">
                  <c:v>401.40796895756398</c:v>
                </c:pt>
                <c:pt idx="173264">
                  <c:v>401.41028571283698</c:v>
                </c:pt>
                <c:pt idx="173265">
                  <c:v>401.412602468111</c:v>
                </c:pt>
                <c:pt idx="173266">
                  <c:v>401.414919223384</c:v>
                </c:pt>
                <c:pt idx="173267">
                  <c:v>401.41723597865803</c:v>
                </c:pt>
                <c:pt idx="173268">
                  <c:v>401.41955273393103</c:v>
                </c:pt>
                <c:pt idx="173269">
                  <c:v>401.42186948920499</c:v>
                </c:pt>
                <c:pt idx="173270">
                  <c:v>401.42418624447799</c:v>
                </c:pt>
                <c:pt idx="173271">
                  <c:v>401.42650299975202</c:v>
                </c:pt>
                <c:pt idx="173272">
                  <c:v>401.42881975502502</c:v>
                </c:pt>
                <c:pt idx="173273">
                  <c:v>401.43113651029898</c:v>
                </c:pt>
                <c:pt idx="173274">
                  <c:v>401.43345326557198</c:v>
                </c:pt>
                <c:pt idx="173275">
                  <c:v>401.43577002084601</c:v>
                </c:pt>
                <c:pt idx="173276">
                  <c:v>401.43808677611901</c:v>
                </c:pt>
                <c:pt idx="173277">
                  <c:v>401.44040353139297</c:v>
                </c:pt>
                <c:pt idx="173278">
                  <c:v>401.44272028666597</c:v>
                </c:pt>
                <c:pt idx="173279">
                  <c:v>401.44503704194</c:v>
                </c:pt>
                <c:pt idx="173280">
                  <c:v>401.447353797213</c:v>
                </c:pt>
                <c:pt idx="173281">
                  <c:v>401.44967055248702</c:v>
                </c:pt>
                <c:pt idx="173282">
                  <c:v>401.45198730776002</c:v>
                </c:pt>
                <c:pt idx="173283">
                  <c:v>401.45430406303399</c:v>
                </c:pt>
                <c:pt idx="173284">
                  <c:v>401.45662081830699</c:v>
                </c:pt>
                <c:pt idx="173285">
                  <c:v>401.45893757358101</c:v>
                </c:pt>
                <c:pt idx="173286">
                  <c:v>401.46125432885401</c:v>
                </c:pt>
                <c:pt idx="173287">
                  <c:v>401.46357108412798</c:v>
                </c:pt>
                <c:pt idx="173288">
                  <c:v>401.46588783940098</c:v>
                </c:pt>
                <c:pt idx="173289">
                  <c:v>401.468204594675</c:v>
                </c:pt>
                <c:pt idx="173290">
                  <c:v>401.470521349948</c:v>
                </c:pt>
                <c:pt idx="173291">
                  <c:v>401.47283810522202</c:v>
                </c:pt>
                <c:pt idx="173292">
                  <c:v>401.47515486049599</c:v>
                </c:pt>
                <c:pt idx="173293">
                  <c:v>401.47747161576899</c:v>
                </c:pt>
                <c:pt idx="173294">
                  <c:v>401.47978837104301</c:v>
                </c:pt>
                <c:pt idx="173295">
                  <c:v>401.48210512631601</c:v>
                </c:pt>
                <c:pt idx="173296">
                  <c:v>401.48442188158998</c:v>
                </c:pt>
                <c:pt idx="173297">
                  <c:v>401.48673863686298</c:v>
                </c:pt>
                <c:pt idx="173298">
                  <c:v>401.489055392137</c:v>
                </c:pt>
                <c:pt idx="173299">
                  <c:v>401.49137214741</c:v>
                </c:pt>
                <c:pt idx="173300">
                  <c:v>401.49368890268403</c:v>
                </c:pt>
                <c:pt idx="173301">
                  <c:v>401.49600565795703</c:v>
                </c:pt>
                <c:pt idx="173302">
                  <c:v>401.49832241323099</c:v>
                </c:pt>
                <c:pt idx="173303">
                  <c:v>401.50063916850399</c:v>
                </c:pt>
                <c:pt idx="173304">
                  <c:v>401.50295592377802</c:v>
                </c:pt>
                <c:pt idx="173305">
                  <c:v>401.50527267905102</c:v>
                </c:pt>
                <c:pt idx="173306">
                  <c:v>401.50758943432498</c:v>
                </c:pt>
                <c:pt idx="173307">
                  <c:v>401.50990618959798</c:v>
                </c:pt>
                <c:pt idx="173308">
                  <c:v>401.51222294487201</c:v>
                </c:pt>
                <c:pt idx="173309">
                  <c:v>401.51453970014501</c:v>
                </c:pt>
                <c:pt idx="173310">
                  <c:v>401.51685645541897</c:v>
                </c:pt>
                <c:pt idx="173311">
                  <c:v>401.51917321069197</c:v>
                </c:pt>
                <c:pt idx="173312">
                  <c:v>401.521489965966</c:v>
                </c:pt>
                <c:pt idx="173313">
                  <c:v>401.523806721239</c:v>
                </c:pt>
                <c:pt idx="173314">
                  <c:v>401.52612347651302</c:v>
                </c:pt>
                <c:pt idx="173315">
                  <c:v>401.52844023178602</c:v>
                </c:pt>
                <c:pt idx="173316">
                  <c:v>401.53075698705999</c:v>
                </c:pt>
                <c:pt idx="173317">
                  <c:v>401.53307374233299</c:v>
                </c:pt>
                <c:pt idx="173318">
                  <c:v>401.53539049760701</c:v>
                </c:pt>
                <c:pt idx="173319">
                  <c:v>401.53770725288001</c:v>
                </c:pt>
                <c:pt idx="173320">
                  <c:v>401.54002400815398</c:v>
                </c:pt>
                <c:pt idx="173321">
                  <c:v>401.54234076342698</c:v>
                </c:pt>
                <c:pt idx="173322">
                  <c:v>401.544657518701</c:v>
                </c:pt>
                <c:pt idx="173323">
                  <c:v>401.546974273974</c:v>
                </c:pt>
                <c:pt idx="173324">
                  <c:v>401.54929102924802</c:v>
                </c:pt>
                <c:pt idx="173325">
                  <c:v>401.55160778452102</c:v>
                </c:pt>
                <c:pt idx="173326">
                  <c:v>401.55392453979499</c:v>
                </c:pt>
                <c:pt idx="173327">
                  <c:v>401.55624129506799</c:v>
                </c:pt>
                <c:pt idx="173328">
                  <c:v>401.55855805034201</c:v>
                </c:pt>
                <c:pt idx="173329">
                  <c:v>401.56087480561501</c:v>
                </c:pt>
                <c:pt idx="173330">
                  <c:v>401.56319156088898</c:v>
                </c:pt>
                <c:pt idx="173331">
                  <c:v>401.56550831616198</c:v>
                </c:pt>
                <c:pt idx="173332">
                  <c:v>401.567825071436</c:v>
                </c:pt>
                <c:pt idx="173333">
                  <c:v>401.570141826709</c:v>
                </c:pt>
                <c:pt idx="173334">
                  <c:v>401.57245858198303</c:v>
                </c:pt>
                <c:pt idx="173335">
                  <c:v>401.57477533725699</c:v>
                </c:pt>
                <c:pt idx="173336">
                  <c:v>401.57709209252999</c:v>
                </c:pt>
                <c:pt idx="173337">
                  <c:v>401.57940884780402</c:v>
                </c:pt>
                <c:pt idx="173338">
                  <c:v>401.58172560307702</c:v>
                </c:pt>
                <c:pt idx="173339">
                  <c:v>401.58404235835098</c:v>
                </c:pt>
                <c:pt idx="173340">
                  <c:v>401.58635911362398</c:v>
                </c:pt>
                <c:pt idx="173341">
                  <c:v>401.58867586889801</c:v>
                </c:pt>
                <c:pt idx="173342">
                  <c:v>401.59099262417101</c:v>
                </c:pt>
                <c:pt idx="173343">
                  <c:v>401.59330937944497</c:v>
                </c:pt>
                <c:pt idx="173344">
                  <c:v>401.59562613471797</c:v>
                </c:pt>
                <c:pt idx="173345">
                  <c:v>401.597942889992</c:v>
                </c:pt>
                <c:pt idx="173346">
                  <c:v>401.600259645265</c:v>
                </c:pt>
                <c:pt idx="173347">
                  <c:v>401.60257640053902</c:v>
                </c:pt>
                <c:pt idx="173348">
                  <c:v>401.60489315581202</c:v>
                </c:pt>
                <c:pt idx="173349">
                  <c:v>401.60720991108599</c:v>
                </c:pt>
                <c:pt idx="173350">
                  <c:v>401.60952666635899</c:v>
                </c:pt>
                <c:pt idx="173351">
                  <c:v>401.61184342163301</c:v>
                </c:pt>
                <c:pt idx="173352">
                  <c:v>401.61416017690601</c:v>
                </c:pt>
                <c:pt idx="173353">
                  <c:v>401.61647693217998</c:v>
                </c:pt>
                <c:pt idx="173354">
                  <c:v>401.61879368745298</c:v>
                </c:pt>
                <c:pt idx="173355">
                  <c:v>401.621110442727</c:v>
                </c:pt>
                <c:pt idx="173356">
                  <c:v>401.623427198</c:v>
                </c:pt>
                <c:pt idx="173357">
                  <c:v>401.62574395327402</c:v>
                </c:pt>
                <c:pt idx="173358">
                  <c:v>401.62806070854703</c:v>
                </c:pt>
                <c:pt idx="173359">
                  <c:v>401.63037746382099</c:v>
                </c:pt>
                <c:pt idx="173360">
                  <c:v>401.63269421909399</c:v>
                </c:pt>
                <c:pt idx="173361">
                  <c:v>401.63501097436802</c:v>
                </c:pt>
                <c:pt idx="173362">
                  <c:v>401.63732772964102</c:v>
                </c:pt>
                <c:pt idx="173363">
                  <c:v>401.63964448491498</c:v>
                </c:pt>
                <c:pt idx="173364">
                  <c:v>401.64196124018798</c:v>
                </c:pt>
                <c:pt idx="173365">
                  <c:v>401.64427799546201</c:v>
                </c:pt>
                <c:pt idx="173366">
                  <c:v>401.64659475073501</c:v>
                </c:pt>
                <c:pt idx="173367">
                  <c:v>401.64891150600897</c:v>
                </c:pt>
                <c:pt idx="173368">
                  <c:v>401.65122826128197</c:v>
                </c:pt>
                <c:pt idx="173369">
                  <c:v>401.653545016556</c:v>
                </c:pt>
                <c:pt idx="173370">
                  <c:v>401.655861771829</c:v>
                </c:pt>
                <c:pt idx="173371">
                  <c:v>401.65817852710302</c:v>
                </c:pt>
                <c:pt idx="173372">
                  <c:v>401.66049528237602</c:v>
                </c:pt>
                <c:pt idx="173373">
                  <c:v>401.66281203764999</c:v>
                </c:pt>
                <c:pt idx="173374">
                  <c:v>401.66512879292299</c:v>
                </c:pt>
                <c:pt idx="173375">
                  <c:v>401.66744554819701</c:v>
                </c:pt>
                <c:pt idx="173376">
                  <c:v>401.66976230347001</c:v>
                </c:pt>
                <c:pt idx="173377">
                  <c:v>401.67207905874398</c:v>
                </c:pt>
                <c:pt idx="173378">
                  <c:v>401.674395814018</c:v>
                </c:pt>
                <c:pt idx="173379">
                  <c:v>401.676712569291</c:v>
                </c:pt>
                <c:pt idx="173380">
                  <c:v>401.67902932456502</c:v>
                </c:pt>
                <c:pt idx="173381">
                  <c:v>401.68134607983802</c:v>
                </c:pt>
                <c:pt idx="173382">
                  <c:v>401.68366283511199</c:v>
                </c:pt>
                <c:pt idx="173383">
                  <c:v>401.68597959038499</c:v>
                </c:pt>
                <c:pt idx="173384">
                  <c:v>401.68829634565901</c:v>
                </c:pt>
                <c:pt idx="173385">
                  <c:v>401.69061310093201</c:v>
                </c:pt>
                <c:pt idx="173386">
                  <c:v>401.69292985620598</c:v>
                </c:pt>
                <c:pt idx="173387">
                  <c:v>401.69524661147898</c:v>
                </c:pt>
                <c:pt idx="173388">
                  <c:v>401.697563366753</c:v>
                </c:pt>
                <c:pt idx="173389">
                  <c:v>401.699880122026</c:v>
                </c:pt>
                <c:pt idx="173390">
                  <c:v>401.70219687730003</c:v>
                </c:pt>
                <c:pt idx="173391">
                  <c:v>401.70451363257303</c:v>
                </c:pt>
                <c:pt idx="173392">
                  <c:v>401.70683038784699</c:v>
                </c:pt>
                <c:pt idx="173393">
                  <c:v>401.70914714311999</c:v>
                </c:pt>
                <c:pt idx="173394">
                  <c:v>401.71146389839402</c:v>
                </c:pt>
                <c:pt idx="173395">
                  <c:v>401.71378065366702</c:v>
                </c:pt>
                <c:pt idx="173396">
                  <c:v>401.71609740894098</c:v>
                </c:pt>
                <c:pt idx="173397">
                  <c:v>401.71841416421398</c:v>
                </c:pt>
                <c:pt idx="173398">
                  <c:v>401.72073091948801</c:v>
                </c:pt>
                <c:pt idx="173399">
                  <c:v>401.72304767476101</c:v>
                </c:pt>
                <c:pt idx="173400">
                  <c:v>401.72536443003497</c:v>
                </c:pt>
                <c:pt idx="173401">
                  <c:v>401.72768118530797</c:v>
                </c:pt>
                <c:pt idx="173402">
                  <c:v>401.729997940582</c:v>
                </c:pt>
                <c:pt idx="173403">
                  <c:v>401.732314695855</c:v>
                </c:pt>
                <c:pt idx="173404">
                  <c:v>401.73463145112902</c:v>
                </c:pt>
                <c:pt idx="173405">
                  <c:v>401.73694820640202</c:v>
                </c:pt>
                <c:pt idx="173406">
                  <c:v>401.73926496167599</c:v>
                </c:pt>
                <c:pt idx="173407">
                  <c:v>401.74158171694899</c:v>
                </c:pt>
                <c:pt idx="173408">
                  <c:v>401.74389847222301</c:v>
                </c:pt>
                <c:pt idx="173409">
                  <c:v>401.74621522749601</c:v>
                </c:pt>
                <c:pt idx="173410">
                  <c:v>401.74853198276998</c:v>
                </c:pt>
                <c:pt idx="173411">
                  <c:v>401.75084873804298</c:v>
                </c:pt>
                <c:pt idx="173412">
                  <c:v>401.753165493317</c:v>
                </c:pt>
                <c:pt idx="173413">
                  <c:v>401.75548224859</c:v>
                </c:pt>
                <c:pt idx="173414">
                  <c:v>401.75779900386402</c:v>
                </c:pt>
                <c:pt idx="173415">
                  <c:v>401.76011575913702</c:v>
                </c:pt>
                <c:pt idx="173416">
                  <c:v>401.76243251441099</c:v>
                </c:pt>
                <c:pt idx="173417">
                  <c:v>401.76474926968399</c:v>
                </c:pt>
                <c:pt idx="173418">
                  <c:v>401.76706602495801</c:v>
                </c:pt>
                <c:pt idx="173419">
                  <c:v>401.76938278023101</c:v>
                </c:pt>
                <c:pt idx="173420">
                  <c:v>401.77169953550498</c:v>
                </c:pt>
                <c:pt idx="173421">
                  <c:v>401.774016290779</c:v>
                </c:pt>
                <c:pt idx="173422">
                  <c:v>401.776333046052</c:v>
                </c:pt>
                <c:pt idx="173423">
                  <c:v>401.77864980132603</c:v>
                </c:pt>
                <c:pt idx="173424">
                  <c:v>401.78096655659903</c:v>
                </c:pt>
                <c:pt idx="173425">
                  <c:v>401.78328331187299</c:v>
                </c:pt>
                <c:pt idx="173426">
                  <c:v>401.78560006714599</c:v>
                </c:pt>
                <c:pt idx="173427">
                  <c:v>401.78791682242002</c:v>
                </c:pt>
                <c:pt idx="173428">
                  <c:v>401.79023357769302</c:v>
                </c:pt>
                <c:pt idx="173429">
                  <c:v>401.79255033296698</c:v>
                </c:pt>
                <c:pt idx="173430">
                  <c:v>401.79486708823998</c:v>
                </c:pt>
                <c:pt idx="173431">
                  <c:v>401.79718384351401</c:v>
                </c:pt>
                <c:pt idx="173432">
                  <c:v>401.79950059878701</c:v>
                </c:pt>
                <c:pt idx="173433">
                  <c:v>401.80181735406097</c:v>
                </c:pt>
                <c:pt idx="173434">
                  <c:v>401.80413410933397</c:v>
                </c:pt>
                <c:pt idx="173435">
                  <c:v>401.806450864608</c:v>
                </c:pt>
                <c:pt idx="173436">
                  <c:v>401.808767619881</c:v>
                </c:pt>
                <c:pt idx="173437">
                  <c:v>401.81108437515502</c:v>
                </c:pt>
                <c:pt idx="173438">
                  <c:v>401.81340113042802</c:v>
                </c:pt>
                <c:pt idx="173439">
                  <c:v>401.81571788570199</c:v>
                </c:pt>
                <c:pt idx="173440">
                  <c:v>401.81803464097499</c:v>
                </c:pt>
                <c:pt idx="173441">
                  <c:v>401.82035139624901</c:v>
                </c:pt>
                <c:pt idx="173442">
                  <c:v>401.82266815152201</c:v>
                </c:pt>
                <c:pt idx="173443">
                  <c:v>401.82498490679598</c:v>
                </c:pt>
                <c:pt idx="173444">
                  <c:v>401.82730166206898</c:v>
                </c:pt>
                <c:pt idx="173445">
                  <c:v>401.829618417343</c:v>
                </c:pt>
                <c:pt idx="173446">
                  <c:v>401.831935172616</c:v>
                </c:pt>
                <c:pt idx="173447">
                  <c:v>401.83425192789002</c:v>
                </c:pt>
                <c:pt idx="173448">
                  <c:v>401.83656868316302</c:v>
                </c:pt>
                <c:pt idx="173449">
                  <c:v>401.83888543843699</c:v>
                </c:pt>
                <c:pt idx="173450">
                  <c:v>401.84120219370999</c:v>
                </c:pt>
                <c:pt idx="173451">
                  <c:v>401.84351894898401</c:v>
                </c:pt>
                <c:pt idx="173452">
                  <c:v>401.84583570425701</c:v>
                </c:pt>
                <c:pt idx="173453">
                  <c:v>401.84815245953098</c:v>
                </c:pt>
                <c:pt idx="173454">
                  <c:v>401.85046921480398</c:v>
                </c:pt>
                <c:pt idx="173455">
                  <c:v>401.852785970078</c:v>
                </c:pt>
                <c:pt idx="173456">
                  <c:v>401.855102725351</c:v>
                </c:pt>
                <c:pt idx="173457">
                  <c:v>401.85741948062503</c:v>
                </c:pt>
                <c:pt idx="173458">
                  <c:v>401.85973623589803</c:v>
                </c:pt>
                <c:pt idx="173459">
                  <c:v>401.86205299117199</c:v>
                </c:pt>
                <c:pt idx="173460">
                  <c:v>401.86436974644499</c:v>
                </c:pt>
                <c:pt idx="173461">
                  <c:v>401.86668650171902</c:v>
                </c:pt>
                <c:pt idx="173462">
                  <c:v>401.86900325699202</c:v>
                </c:pt>
                <c:pt idx="173463">
                  <c:v>401.87132001226598</c:v>
                </c:pt>
                <c:pt idx="173464">
                  <c:v>401.87363676754001</c:v>
                </c:pt>
                <c:pt idx="173465">
                  <c:v>401.87595352281301</c:v>
                </c:pt>
                <c:pt idx="173466">
                  <c:v>401.87827027808697</c:v>
                </c:pt>
                <c:pt idx="173467">
                  <c:v>401.88058703335997</c:v>
                </c:pt>
                <c:pt idx="173468">
                  <c:v>401.882903788634</c:v>
                </c:pt>
                <c:pt idx="173469">
                  <c:v>401.885220543907</c:v>
                </c:pt>
                <c:pt idx="173470">
                  <c:v>401.88753729918102</c:v>
                </c:pt>
                <c:pt idx="173471">
                  <c:v>401.88985405445402</c:v>
                </c:pt>
                <c:pt idx="173472">
                  <c:v>401.89217080972799</c:v>
                </c:pt>
                <c:pt idx="173473">
                  <c:v>401.89448756500099</c:v>
                </c:pt>
                <c:pt idx="173474">
                  <c:v>401.89680432027501</c:v>
                </c:pt>
                <c:pt idx="173475">
                  <c:v>401.89912107554801</c:v>
                </c:pt>
                <c:pt idx="173476">
                  <c:v>401.90143783082198</c:v>
                </c:pt>
                <c:pt idx="173477">
                  <c:v>401.90375458609498</c:v>
                </c:pt>
                <c:pt idx="173478">
                  <c:v>401.906071341369</c:v>
                </c:pt>
                <c:pt idx="173479">
                  <c:v>401.908388096642</c:v>
                </c:pt>
                <c:pt idx="173480">
                  <c:v>401.91070485191602</c:v>
                </c:pt>
                <c:pt idx="173481">
                  <c:v>401.91302160718902</c:v>
                </c:pt>
                <c:pt idx="173482">
                  <c:v>401.91533836246299</c:v>
                </c:pt>
                <c:pt idx="173483">
                  <c:v>401.91765511773599</c:v>
                </c:pt>
                <c:pt idx="173484">
                  <c:v>401.91997187301001</c:v>
                </c:pt>
                <c:pt idx="173485">
                  <c:v>401.92228862828301</c:v>
                </c:pt>
                <c:pt idx="173486">
                  <c:v>401.92460538355698</c:v>
                </c:pt>
                <c:pt idx="173487">
                  <c:v>401.92692213882998</c:v>
                </c:pt>
                <c:pt idx="173488">
                  <c:v>401.929238894104</c:v>
                </c:pt>
                <c:pt idx="173489">
                  <c:v>401.931555649377</c:v>
                </c:pt>
                <c:pt idx="173490">
                  <c:v>401.93387240465103</c:v>
                </c:pt>
                <c:pt idx="173491">
                  <c:v>401.93618915992403</c:v>
                </c:pt>
                <c:pt idx="173492">
                  <c:v>401.93850591519799</c:v>
                </c:pt>
                <c:pt idx="173493">
                  <c:v>401.94082267047099</c:v>
                </c:pt>
                <c:pt idx="173494">
                  <c:v>401.94313942574502</c:v>
                </c:pt>
                <c:pt idx="173495">
                  <c:v>401.94545618101802</c:v>
                </c:pt>
                <c:pt idx="173496">
                  <c:v>401.94777293629198</c:v>
                </c:pt>
                <c:pt idx="173497">
                  <c:v>401.95008969156498</c:v>
                </c:pt>
                <c:pt idx="173498">
                  <c:v>401.95240644683901</c:v>
                </c:pt>
                <c:pt idx="173499">
                  <c:v>401.95472320211201</c:v>
                </c:pt>
                <c:pt idx="173500">
                  <c:v>401.95703995738597</c:v>
                </c:pt>
                <c:pt idx="173501">
                  <c:v>401.95935671265897</c:v>
                </c:pt>
                <c:pt idx="173502">
                  <c:v>401.961673467933</c:v>
                </c:pt>
                <c:pt idx="173503">
                  <c:v>401.963990223206</c:v>
                </c:pt>
                <c:pt idx="173504">
                  <c:v>401.96630697848002</c:v>
                </c:pt>
                <c:pt idx="173505">
                  <c:v>401.96862373375399</c:v>
                </c:pt>
                <c:pt idx="173506">
                  <c:v>401.97094048902699</c:v>
                </c:pt>
                <c:pt idx="173507">
                  <c:v>401.97325724430101</c:v>
                </c:pt>
                <c:pt idx="173508">
                  <c:v>401.97557399957401</c:v>
                </c:pt>
                <c:pt idx="173509">
                  <c:v>401.97789075484798</c:v>
                </c:pt>
                <c:pt idx="173510">
                  <c:v>401.98020751012098</c:v>
                </c:pt>
                <c:pt idx="173511">
                  <c:v>401.982524265395</c:v>
                </c:pt>
                <c:pt idx="173512">
                  <c:v>401.984841020668</c:v>
                </c:pt>
                <c:pt idx="173513">
                  <c:v>401.98715777594202</c:v>
                </c:pt>
                <c:pt idx="173514">
                  <c:v>401.98947453121502</c:v>
                </c:pt>
                <c:pt idx="173515">
                  <c:v>401.99179128648899</c:v>
                </c:pt>
                <c:pt idx="173516">
                  <c:v>401.99410804176199</c:v>
                </c:pt>
                <c:pt idx="173517">
                  <c:v>401.99642479703601</c:v>
                </c:pt>
                <c:pt idx="173518">
                  <c:v>401.99874155230901</c:v>
                </c:pt>
                <c:pt idx="173519">
                  <c:v>402.00105830758298</c:v>
                </c:pt>
                <c:pt idx="173520">
                  <c:v>402.00337506285598</c:v>
                </c:pt>
                <c:pt idx="173521">
                  <c:v>402.00569181813</c:v>
                </c:pt>
                <c:pt idx="173522">
                  <c:v>402.008008573403</c:v>
                </c:pt>
                <c:pt idx="173523">
                  <c:v>402.01032532867703</c:v>
                </c:pt>
                <c:pt idx="173524">
                  <c:v>402.01264208395003</c:v>
                </c:pt>
                <c:pt idx="173525">
                  <c:v>402.01495883922399</c:v>
                </c:pt>
                <c:pt idx="173526">
                  <c:v>402.01727559449699</c:v>
                </c:pt>
                <c:pt idx="173527">
                  <c:v>402.01959234977102</c:v>
                </c:pt>
                <c:pt idx="173528">
                  <c:v>402.02190910504402</c:v>
                </c:pt>
                <c:pt idx="173529">
                  <c:v>402.02422586031798</c:v>
                </c:pt>
                <c:pt idx="173530">
                  <c:v>402.02654261559098</c:v>
                </c:pt>
                <c:pt idx="173531">
                  <c:v>402.02885937086501</c:v>
                </c:pt>
                <c:pt idx="173532">
                  <c:v>402.03117612613801</c:v>
                </c:pt>
                <c:pt idx="173533">
                  <c:v>402.03349288141197</c:v>
                </c:pt>
                <c:pt idx="173534">
                  <c:v>402.03580963668497</c:v>
                </c:pt>
                <c:pt idx="173535">
                  <c:v>402.038126391959</c:v>
                </c:pt>
                <c:pt idx="173536">
                  <c:v>402.040443147232</c:v>
                </c:pt>
                <c:pt idx="173537">
                  <c:v>402.04275990250602</c:v>
                </c:pt>
                <c:pt idx="173538">
                  <c:v>402.04507665777902</c:v>
                </c:pt>
                <c:pt idx="173539">
                  <c:v>402.04739341305299</c:v>
                </c:pt>
                <c:pt idx="173540">
                  <c:v>402.04971016832599</c:v>
                </c:pt>
                <c:pt idx="173541">
                  <c:v>402.05202692360001</c:v>
                </c:pt>
                <c:pt idx="173542">
                  <c:v>402.05434367887301</c:v>
                </c:pt>
                <c:pt idx="173543">
                  <c:v>402.05666043414698</c:v>
                </c:pt>
                <c:pt idx="173544">
                  <c:v>402.05897718941998</c:v>
                </c:pt>
                <c:pt idx="173545">
                  <c:v>402.061293944694</c:v>
                </c:pt>
                <c:pt idx="173546">
                  <c:v>402.063610699967</c:v>
                </c:pt>
                <c:pt idx="173547">
                  <c:v>402.06592745524102</c:v>
                </c:pt>
                <c:pt idx="173548">
                  <c:v>402.06824421051499</c:v>
                </c:pt>
                <c:pt idx="173549">
                  <c:v>402.07056096578799</c:v>
                </c:pt>
                <c:pt idx="173550">
                  <c:v>402.07287772106201</c:v>
                </c:pt>
                <c:pt idx="173551">
                  <c:v>402.07519447633501</c:v>
                </c:pt>
                <c:pt idx="173552">
                  <c:v>402.07751123160898</c:v>
                </c:pt>
                <c:pt idx="173553">
                  <c:v>402.07982798688198</c:v>
                </c:pt>
                <c:pt idx="173554">
                  <c:v>402.082144742156</c:v>
                </c:pt>
                <c:pt idx="173555">
                  <c:v>402.084461497429</c:v>
                </c:pt>
                <c:pt idx="173556">
                  <c:v>402.08677825270303</c:v>
                </c:pt>
                <c:pt idx="173557">
                  <c:v>402.08909500797603</c:v>
                </c:pt>
                <c:pt idx="173558">
                  <c:v>402.09141176324999</c:v>
                </c:pt>
                <c:pt idx="173559">
                  <c:v>402.09372851852299</c:v>
                </c:pt>
                <c:pt idx="173560">
                  <c:v>402.09604527379702</c:v>
                </c:pt>
                <c:pt idx="173561">
                  <c:v>402.09836202907002</c:v>
                </c:pt>
                <c:pt idx="173562">
                  <c:v>402.10067878434398</c:v>
                </c:pt>
                <c:pt idx="173563">
                  <c:v>402.10299553961698</c:v>
                </c:pt>
                <c:pt idx="173564">
                  <c:v>402.10531229489101</c:v>
                </c:pt>
                <c:pt idx="173565">
                  <c:v>402.10762905016401</c:v>
                </c:pt>
                <c:pt idx="173566">
                  <c:v>402.10994580543797</c:v>
                </c:pt>
                <c:pt idx="173567">
                  <c:v>402.11226256071097</c:v>
                </c:pt>
                <c:pt idx="173568">
                  <c:v>402.114579315985</c:v>
                </c:pt>
                <c:pt idx="173569">
                  <c:v>402.116896071258</c:v>
                </c:pt>
                <c:pt idx="173570">
                  <c:v>402.11921282653202</c:v>
                </c:pt>
                <c:pt idx="173571">
                  <c:v>402.12152958180502</c:v>
                </c:pt>
                <c:pt idx="173572">
                  <c:v>402.12384633707899</c:v>
                </c:pt>
                <c:pt idx="173573">
                  <c:v>402.12616309235199</c:v>
                </c:pt>
                <c:pt idx="173574">
                  <c:v>402.12847984762601</c:v>
                </c:pt>
                <c:pt idx="173575">
                  <c:v>402.13079660289901</c:v>
                </c:pt>
                <c:pt idx="173576">
                  <c:v>402.13311335817298</c:v>
                </c:pt>
                <c:pt idx="173577">
                  <c:v>402.13543011344598</c:v>
                </c:pt>
                <c:pt idx="173578">
                  <c:v>402.13774686872</c:v>
                </c:pt>
                <c:pt idx="173579">
                  <c:v>402.140063623993</c:v>
                </c:pt>
                <c:pt idx="173580">
                  <c:v>402.14238037926702</c:v>
                </c:pt>
                <c:pt idx="173581">
                  <c:v>402.14469713454002</c:v>
                </c:pt>
                <c:pt idx="173582">
                  <c:v>402.14701388981399</c:v>
                </c:pt>
                <c:pt idx="173583">
                  <c:v>402.14933064508699</c:v>
                </c:pt>
                <c:pt idx="173584">
                  <c:v>402.15164740036101</c:v>
                </c:pt>
                <c:pt idx="173585">
                  <c:v>402.15396415563401</c:v>
                </c:pt>
                <c:pt idx="173586">
                  <c:v>402.15628091090798</c:v>
                </c:pt>
                <c:pt idx="173587">
                  <c:v>402.15859766618098</c:v>
                </c:pt>
                <c:pt idx="173588">
                  <c:v>402.160914421455</c:v>
                </c:pt>
                <c:pt idx="173589">
                  <c:v>402.163231176728</c:v>
                </c:pt>
                <c:pt idx="173590">
                  <c:v>402.16554793200203</c:v>
                </c:pt>
                <c:pt idx="173591">
                  <c:v>402.16786468727599</c:v>
                </c:pt>
                <c:pt idx="173592">
                  <c:v>402.17018144254899</c:v>
                </c:pt>
                <c:pt idx="173593">
                  <c:v>402.17249819782302</c:v>
                </c:pt>
                <c:pt idx="173594">
                  <c:v>402.17481495309602</c:v>
                </c:pt>
                <c:pt idx="173595">
                  <c:v>402.17713170836998</c:v>
                </c:pt>
                <c:pt idx="173596">
                  <c:v>402.17944846364298</c:v>
                </c:pt>
                <c:pt idx="173597">
                  <c:v>402.18176521891701</c:v>
                </c:pt>
                <c:pt idx="173598">
                  <c:v>402.18408197419001</c:v>
                </c:pt>
                <c:pt idx="173599">
                  <c:v>402.18639872946397</c:v>
                </c:pt>
                <c:pt idx="173600">
                  <c:v>402.18871548473697</c:v>
                </c:pt>
                <c:pt idx="173601">
                  <c:v>402.191032240011</c:v>
                </c:pt>
                <c:pt idx="173602">
                  <c:v>402.193348995284</c:v>
                </c:pt>
                <c:pt idx="173603">
                  <c:v>402.19566575055802</c:v>
                </c:pt>
                <c:pt idx="173604">
                  <c:v>402.19798250583102</c:v>
                </c:pt>
                <c:pt idx="173605">
                  <c:v>402.20029926110499</c:v>
                </c:pt>
                <c:pt idx="173606">
                  <c:v>402.20261601637799</c:v>
                </c:pt>
                <c:pt idx="173607">
                  <c:v>402.20493277165201</c:v>
                </c:pt>
                <c:pt idx="173608">
                  <c:v>402.20724952692501</c:v>
                </c:pt>
                <c:pt idx="173609">
                  <c:v>402.20956628219898</c:v>
                </c:pt>
                <c:pt idx="173610">
                  <c:v>402.21188303747198</c:v>
                </c:pt>
                <c:pt idx="173611">
                  <c:v>402.214199792746</c:v>
                </c:pt>
                <c:pt idx="173612">
                  <c:v>402.216516548019</c:v>
                </c:pt>
                <c:pt idx="173613">
                  <c:v>402.21883330329302</c:v>
                </c:pt>
                <c:pt idx="173614">
                  <c:v>402.22115005856602</c:v>
                </c:pt>
                <c:pt idx="173615">
                  <c:v>402.22346681383999</c:v>
                </c:pt>
                <c:pt idx="173616">
                  <c:v>402.22578356911299</c:v>
                </c:pt>
                <c:pt idx="173617">
                  <c:v>402.22810032438701</c:v>
                </c:pt>
                <c:pt idx="173618">
                  <c:v>402.23041707966001</c:v>
                </c:pt>
                <c:pt idx="173619">
                  <c:v>402.23273383493398</c:v>
                </c:pt>
                <c:pt idx="173620">
                  <c:v>402.23505059020698</c:v>
                </c:pt>
                <c:pt idx="173621">
                  <c:v>402.237367345481</c:v>
                </c:pt>
                <c:pt idx="173622">
                  <c:v>402.239684100754</c:v>
                </c:pt>
                <c:pt idx="173623">
                  <c:v>402.24200085602803</c:v>
                </c:pt>
                <c:pt idx="173624">
                  <c:v>402.24431761130103</c:v>
                </c:pt>
                <c:pt idx="173625">
                  <c:v>402.24663436657499</c:v>
                </c:pt>
                <c:pt idx="173626">
                  <c:v>402.24895112184799</c:v>
                </c:pt>
                <c:pt idx="173627">
                  <c:v>402.25126787712202</c:v>
                </c:pt>
                <c:pt idx="173628">
                  <c:v>402.25358463239502</c:v>
                </c:pt>
                <c:pt idx="173629">
                  <c:v>402.25590138766898</c:v>
                </c:pt>
                <c:pt idx="173630">
                  <c:v>402.25821814294198</c:v>
                </c:pt>
                <c:pt idx="173631">
                  <c:v>402.26053489821601</c:v>
                </c:pt>
                <c:pt idx="173632">
                  <c:v>402.26285165348901</c:v>
                </c:pt>
                <c:pt idx="173633">
                  <c:v>402.26516840876297</c:v>
                </c:pt>
                <c:pt idx="173634">
                  <c:v>402.267485164037</c:v>
                </c:pt>
                <c:pt idx="173635">
                  <c:v>402.26980191931</c:v>
                </c:pt>
                <c:pt idx="173636">
                  <c:v>402.27211867458402</c:v>
                </c:pt>
                <c:pt idx="173637">
                  <c:v>402.27443542985702</c:v>
                </c:pt>
                <c:pt idx="173638">
                  <c:v>402.27675218513099</c:v>
                </c:pt>
                <c:pt idx="173639">
                  <c:v>402.27906894040399</c:v>
                </c:pt>
                <c:pt idx="173640">
                  <c:v>402.28138569567801</c:v>
                </c:pt>
                <c:pt idx="173641">
                  <c:v>402.28370245095101</c:v>
                </c:pt>
                <c:pt idx="173642">
                  <c:v>402.28601920622498</c:v>
                </c:pt>
                <c:pt idx="173643">
                  <c:v>402.28833596149798</c:v>
                </c:pt>
                <c:pt idx="173644">
                  <c:v>402.290652716772</c:v>
                </c:pt>
                <c:pt idx="173645">
                  <c:v>402.292969472045</c:v>
                </c:pt>
                <c:pt idx="173646">
                  <c:v>402.29528622731902</c:v>
                </c:pt>
                <c:pt idx="173647">
                  <c:v>402.29760298259203</c:v>
                </c:pt>
                <c:pt idx="173648">
                  <c:v>402.29991973786599</c:v>
                </c:pt>
                <c:pt idx="173649">
                  <c:v>402.30223649313899</c:v>
                </c:pt>
                <c:pt idx="173650">
                  <c:v>402.30455324841301</c:v>
                </c:pt>
                <c:pt idx="173651">
                  <c:v>402.30687000368602</c:v>
                </c:pt>
                <c:pt idx="173652">
                  <c:v>402.30918675895998</c:v>
                </c:pt>
                <c:pt idx="173653">
                  <c:v>402.31150351423298</c:v>
                </c:pt>
                <c:pt idx="173654">
                  <c:v>402.313820269507</c:v>
                </c:pt>
                <c:pt idx="173655">
                  <c:v>402.31613702478001</c:v>
                </c:pt>
                <c:pt idx="173656">
                  <c:v>402.31845378005403</c:v>
                </c:pt>
                <c:pt idx="173657">
                  <c:v>402.32077053532697</c:v>
                </c:pt>
                <c:pt idx="173658">
                  <c:v>402.32308729060099</c:v>
                </c:pt>
                <c:pt idx="173659">
                  <c:v>402.325404045874</c:v>
                </c:pt>
                <c:pt idx="173660">
                  <c:v>402.32772080114802</c:v>
                </c:pt>
                <c:pt idx="173661">
                  <c:v>402.33003755642102</c:v>
                </c:pt>
                <c:pt idx="173662">
                  <c:v>402.33235431169498</c:v>
                </c:pt>
                <c:pt idx="173663">
                  <c:v>402.33467106696799</c:v>
                </c:pt>
                <c:pt idx="173664">
                  <c:v>402.33698782224201</c:v>
                </c:pt>
                <c:pt idx="173665">
                  <c:v>402.33930457751501</c:v>
                </c:pt>
                <c:pt idx="173666">
                  <c:v>402.34162133278897</c:v>
                </c:pt>
                <c:pt idx="173667">
                  <c:v>402.34393808806198</c:v>
                </c:pt>
                <c:pt idx="173668">
                  <c:v>402.346254843336</c:v>
                </c:pt>
                <c:pt idx="173669">
                  <c:v>402.348571598609</c:v>
                </c:pt>
                <c:pt idx="173670">
                  <c:v>402.35088835388302</c:v>
                </c:pt>
                <c:pt idx="173671">
                  <c:v>402.35320510915602</c:v>
                </c:pt>
                <c:pt idx="173672">
                  <c:v>402.35552186442999</c:v>
                </c:pt>
                <c:pt idx="173673">
                  <c:v>402.35783861970299</c:v>
                </c:pt>
                <c:pt idx="173674">
                  <c:v>402.36015537497701</c:v>
                </c:pt>
                <c:pt idx="173675">
                  <c:v>402.36247213025001</c:v>
                </c:pt>
                <c:pt idx="173676">
                  <c:v>402.36478888552398</c:v>
                </c:pt>
                <c:pt idx="173677">
                  <c:v>402.367105640798</c:v>
                </c:pt>
                <c:pt idx="173678">
                  <c:v>402.369422396071</c:v>
                </c:pt>
                <c:pt idx="173679">
                  <c:v>402.37173915134503</c:v>
                </c:pt>
                <c:pt idx="173680">
                  <c:v>402.37405590661803</c:v>
                </c:pt>
                <c:pt idx="173681">
                  <c:v>402.37637266189199</c:v>
                </c:pt>
                <c:pt idx="173682">
                  <c:v>402.37868941716499</c:v>
                </c:pt>
                <c:pt idx="173683">
                  <c:v>402.38100617243902</c:v>
                </c:pt>
                <c:pt idx="173684">
                  <c:v>402.38332292771202</c:v>
                </c:pt>
                <c:pt idx="173685">
                  <c:v>402.38563968298598</c:v>
                </c:pt>
                <c:pt idx="173686">
                  <c:v>402.38795643825898</c:v>
                </c:pt>
                <c:pt idx="173687">
                  <c:v>402.39027319353301</c:v>
                </c:pt>
                <c:pt idx="173688">
                  <c:v>402.39258994880601</c:v>
                </c:pt>
                <c:pt idx="173689">
                  <c:v>402.39490670407997</c:v>
                </c:pt>
                <c:pt idx="173690">
                  <c:v>402.39722345935297</c:v>
                </c:pt>
                <c:pt idx="173691">
                  <c:v>402.399540214627</c:v>
                </c:pt>
                <c:pt idx="173692">
                  <c:v>402.4018569699</c:v>
                </c:pt>
                <c:pt idx="173693">
                  <c:v>402.40417372517402</c:v>
                </c:pt>
                <c:pt idx="173694">
                  <c:v>402.40649048044702</c:v>
                </c:pt>
                <c:pt idx="173695">
                  <c:v>402.40880723572099</c:v>
                </c:pt>
                <c:pt idx="173696">
                  <c:v>402.41112399099399</c:v>
                </c:pt>
                <c:pt idx="173697">
                  <c:v>402.41344074626801</c:v>
                </c:pt>
                <c:pt idx="173698">
                  <c:v>402.41575750154101</c:v>
                </c:pt>
                <c:pt idx="173699">
                  <c:v>402.41807425681498</c:v>
                </c:pt>
                <c:pt idx="173700">
                  <c:v>402.42039101208798</c:v>
                </c:pt>
                <c:pt idx="173701">
                  <c:v>402.422707767362</c:v>
                </c:pt>
                <c:pt idx="173702">
                  <c:v>402.425024522635</c:v>
                </c:pt>
                <c:pt idx="173703">
                  <c:v>402.42734127790902</c:v>
                </c:pt>
                <c:pt idx="173704">
                  <c:v>402.42965803318202</c:v>
                </c:pt>
                <c:pt idx="173705">
                  <c:v>402.43197478845599</c:v>
                </c:pt>
                <c:pt idx="173706">
                  <c:v>402.43429154372899</c:v>
                </c:pt>
                <c:pt idx="173707">
                  <c:v>402.43660829900301</c:v>
                </c:pt>
                <c:pt idx="173708">
                  <c:v>402.43892505427601</c:v>
                </c:pt>
                <c:pt idx="173709">
                  <c:v>402.44124180954998</c:v>
                </c:pt>
                <c:pt idx="173710">
                  <c:v>402.44355856482298</c:v>
                </c:pt>
                <c:pt idx="173711">
                  <c:v>402.445875320097</c:v>
                </c:pt>
                <c:pt idx="173712">
                  <c:v>402.44819207537</c:v>
                </c:pt>
                <c:pt idx="173713">
                  <c:v>402.45050883064403</c:v>
                </c:pt>
                <c:pt idx="173714">
                  <c:v>402.45282558591703</c:v>
                </c:pt>
                <c:pt idx="173715">
                  <c:v>402.45514234119099</c:v>
                </c:pt>
                <c:pt idx="173716">
                  <c:v>402.45745909646399</c:v>
                </c:pt>
                <c:pt idx="173717">
                  <c:v>402.45977585173802</c:v>
                </c:pt>
                <c:pt idx="173718">
                  <c:v>402.46209260701102</c:v>
                </c:pt>
                <c:pt idx="173719">
                  <c:v>402.46440936228498</c:v>
                </c:pt>
                <c:pt idx="173720">
                  <c:v>402.46672611755901</c:v>
                </c:pt>
                <c:pt idx="173721">
                  <c:v>402.46904287283201</c:v>
                </c:pt>
                <c:pt idx="173722">
                  <c:v>402.47135962810597</c:v>
                </c:pt>
                <c:pt idx="173723">
                  <c:v>402.47367638337897</c:v>
                </c:pt>
                <c:pt idx="173724">
                  <c:v>402.475993138653</c:v>
                </c:pt>
                <c:pt idx="173725">
                  <c:v>402.478309893926</c:v>
                </c:pt>
                <c:pt idx="173726">
                  <c:v>402.48062664920002</c:v>
                </c:pt>
                <c:pt idx="173727">
                  <c:v>402.48294340447302</c:v>
                </c:pt>
                <c:pt idx="173728">
                  <c:v>402.48526015974699</c:v>
                </c:pt>
                <c:pt idx="173729">
                  <c:v>402.48757691501999</c:v>
                </c:pt>
                <c:pt idx="173730">
                  <c:v>402.48989367029401</c:v>
                </c:pt>
                <c:pt idx="173731">
                  <c:v>402.49221042556701</c:v>
                </c:pt>
                <c:pt idx="173732">
                  <c:v>402.49452718084098</c:v>
                </c:pt>
                <c:pt idx="173733">
                  <c:v>402.49684393611398</c:v>
                </c:pt>
                <c:pt idx="173734">
                  <c:v>402.499160691388</c:v>
                </c:pt>
                <c:pt idx="173735">
                  <c:v>402.501477446661</c:v>
                </c:pt>
                <c:pt idx="173736">
                  <c:v>402.50379420193502</c:v>
                </c:pt>
                <c:pt idx="173737">
                  <c:v>402.50611095720802</c:v>
                </c:pt>
                <c:pt idx="173738">
                  <c:v>402.50842771248199</c:v>
                </c:pt>
                <c:pt idx="173739">
                  <c:v>402.51074446775499</c:v>
                </c:pt>
                <c:pt idx="173740">
                  <c:v>402.51306122302901</c:v>
                </c:pt>
                <c:pt idx="173741">
                  <c:v>402.51537797830201</c:v>
                </c:pt>
                <c:pt idx="173742">
                  <c:v>402.51769473357598</c:v>
                </c:pt>
                <c:pt idx="173743">
                  <c:v>402.52001148884898</c:v>
                </c:pt>
                <c:pt idx="173744">
                  <c:v>402.522328244123</c:v>
                </c:pt>
                <c:pt idx="173745">
                  <c:v>402.524644999396</c:v>
                </c:pt>
                <c:pt idx="173746">
                  <c:v>402.52696175467003</c:v>
                </c:pt>
                <c:pt idx="173747">
                  <c:v>402.52927850994303</c:v>
                </c:pt>
                <c:pt idx="173748">
                  <c:v>402.53159526521699</c:v>
                </c:pt>
                <c:pt idx="173749">
                  <c:v>402.53391202048999</c:v>
                </c:pt>
                <c:pt idx="173750">
                  <c:v>402.53622877576402</c:v>
                </c:pt>
                <c:pt idx="173751">
                  <c:v>402.53854553103702</c:v>
                </c:pt>
                <c:pt idx="173752">
                  <c:v>402.54086228631098</c:v>
                </c:pt>
                <c:pt idx="173753">
                  <c:v>402.54317904158398</c:v>
                </c:pt>
                <c:pt idx="173754">
                  <c:v>402.54549579685801</c:v>
                </c:pt>
                <c:pt idx="173755">
                  <c:v>402.54781255213101</c:v>
                </c:pt>
                <c:pt idx="173756">
                  <c:v>402.55012930740497</c:v>
                </c:pt>
                <c:pt idx="173757">
                  <c:v>402.55244606267797</c:v>
                </c:pt>
                <c:pt idx="173758">
                  <c:v>402.554762817952</c:v>
                </c:pt>
                <c:pt idx="173759">
                  <c:v>402.557079573225</c:v>
                </c:pt>
                <c:pt idx="173760">
                  <c:v>402.55939632849902</c:v>
                </c:pt>
                <c:pt idx="173761">
                  <c:v>402.56171308377299</c:v>
                </c:pt>
                <c:pt idx="173762">
                  <c:v>402.56402983904599</c:v>
                </c:pt>
                <c:pt idx="173763">
                  <c:v>402.56634659432001</c:v>
                </c:pt>
                <c:pt idx="173764">
                  <c:v>402.56866334959301</c:v>
                </c:pt>
                <c:pt idx="173765">
                  <c:v>402.57098010486698</c:v>
                </c:pt>
                <c:pt idx="173766">
                  <c:v>402.57329686013998</c:v>
                </c:pt>
                <c:pt idx="173767">
                  <c:v>402.575613615414</c:v>
                </c:pt>
                <c:pt idx="173768">
                  <c:v>402.577930370687</c:v>
                </c:pt>
                <c:pt idx="173769">
                  <c:v>402.58024712596102</c:v>
                </c:pt>
                <c:pt idx="173770">
                  <c:v>402.58256388123402</c:v>
                </c:pt>
                <c:pt idx="173771">
                  <c:v>402.58488063650799</c:v>
                </c:pt>
                <c:pt idx="173772">
                  <c:v>402.58719739178099</c:v>
                </c:pt>
                <c:pt idx="173773">
                  <c:v>402.58951414705501</c:v>
                </c:pt>
                <c:pt idx="173774">
                  <c:v>402.59183090232801</c:v>
                </c:pt>
                <c:pt idx="173775">
                  <c:v>402.59414765760198</c:v>
                </c:pt>
                <c:pt idx="173776">
                  <c:v>402.59646441287498</c:v>
                </c:pt>
                <c:pt idx="173777">
                  <c:v>402.598781168149</c:v>
                </c:pt>
                <c:pt idx="173778">
                  <c:v>402.601097923422</c:v>
                </c:pt>
                <c:pt idx="173779">
                  <c:v>402.60341467869603</c:v>
                </c:pt>
                <c:pt idx="173780">
                  <c:v>402.60573143396903</c:v>
                </c:pt>
                <c:pt idx="173781">
                  <c:v>402.60804818924299</c:v>
                </c:pt>
                <c:pt idx="173782">
                  <c:v>402.61036494451599</c:v>
                </c:pt>
                <c:pt idx="173783">
                  <c:v>402.61268169979002</c:v>
                </c:pt>
                <c:pt idx="173784">
                  <c:v>402.61499845506302</c:v>
                </c:pt>
                <c:pt idx="173785">
                  <c:v>402.61731521033698</c:v>
                </c:pt>
                <c:pt idx="173786">
                  <c:v>402.61963196560998</c:v>
                </c:pt>
                <c:pt idx="173787">
                  <c:v>402.62194872088401</c:v>
                </c:pt>
                <c:pt idx="173788">
                  <c:v>402.62426547615701</c:v>
                </c:pt>
                <c:pt idx="173789">
                  <c:v>402.62658223143097</c:v>
                </c:pt>
                <c:pt idx="173790">
                  <c:v>402.62889898670397</c:v>
                </c:pt>
                <c:pt idx="173791">
                  <c:v>402.631215741978</c:v>
                </c:pt>
                <c:pt idx="173792">
                  <c:v>402.633532497251</c:v>
                </c:pt>
                <c:pt idx="173793">
                  <c:v>402.63584925252502</c:v>
                </c:pt>
                <c:pt idx="173794">
                  <c:v>402.63816600779802</c:v>
                </c:pt>
                <c:pt idx="173795">
                  <c:v>402.64048276307199</c:v>
                </c:pt>
                <c:pt idx="173796">
                  <c:v>402.64279951834499</c:v>
                </c:pt>
                <c:pt idx="173797">
                  <c:v>402.64511627361901</c:v>
                </c:pt>
                <c:pt idx="173798">
                  <c:v>402.64743302889201</c:v>
                </c:pt>
                <c:pt idx="173799">
                  <c:v>402.64974978416598</c:v>
                </c:pt>
                <c:pt idx="173800">
                  <c:v>402.65206653943898</c:v>
                </c:pt>
                <c:pt idx="173801">
                  <c:v>402.654383294713</c:v>
                </c:pt>
                <c:pt idx="173802">
                  <c:v>402.656700049986</c:v>
                </c:pt>
                <c:pt idx="173803">
                  <c:v>402.65901680526002</c:v>
                </c:pt>
                <c:pt idx="173804">
                  <c:v>402.66133356053399</c:v>
                </c:pt>
                <c:pt idx="173805">
                  <c:v>402.66365031580699</c:v>
                </c:pt>
                <c:pt idx="173806">
                  <c:v>402.66596707108101</c:v>
                </c:pt>
                <c:pt idx="173807">
                  <c:v>402.66828382635401</c:v>
                </c:pt>
                <c:pt idx="173808">
                  <c:v>402.67060058162798</c:v>
                </c:pt>
                <c:pt idx="173809">
                  <c:v>402.67291733690098</c:v>
                </c:pt>
                <c:pt idx="173810">
                  <c:v>402.675234092175</c:v>
                </c:pt>
                <c:pt idx="173811">
                  <c:v>402.677550847448</c:v>
                </c:pt>
                <c:pt idx="173812">
                  <c:v>402.67986760272203</c:v>
                </c:pt>
                <c:pt idx="173813">
                  <c:v>402.68218435799503</c:v>
                </c:pt>
                <c:pt idx="173814">
                  <c:v>402.68450111326899</c:v>
                </c:pt>
                <c:pt idx="173815">
                  <c:v>402.68681786854199</c:v>
                </c:pt>
                <c:pt idx="173816">
                  <c:v>402.68913462381602</c:v>
                </c:pt>
                <c:pt idx="173817">
                  <c:v>402.69145137908902</c:v>
                </c:pt>
                <c:pt idx="173818">
                  <c:v>402.69376813436298</c:v>
                </c:pt>
                <c:pt idx="173819">
                  <c:v>402.69608488963598</c:v>
                </c:pt>
                <c:pt idx="173820">
                  <c:v>402.69840164491001</c:v>
                </c:pt>
                <c:pt idx="173821">
                  <c:v>402.70071840018301</c:v>
                </c:pt>
                <c:pt idx="173822">
                  <c:v>402.70303515545697</c:v>
                </c:pt>
                <c:pt idx="173823">
                  <c:v>402.70535191072997</c:v>
                </c:pt>
                <c:pt idx="173824">
                  <c:v>402.707668666004</c:v>
                </c:pt>
                <c:pt idx="173825">
                  <c:v>402.709985421277</c:v>
                </c:pt>
                <c:pt idx="173826">
                  <c:v>402.71230217655102</c:v>
                </c:pt>
                <c:pt idx="173827">
                  <c:v>402.71461893182402</c:v>
                </c:pt>
                <c:pt idx="173828">
                  <c:v>402.71693568709799</c:v>
                </c:pt>
                <c:pt idx="173829">
                  <c:v>402.71925244237099</c:v>
                </c:pt>
                <c:pt idx="173830">
                  <c:v>402.72156919764501</c:v>
                </c:pt>
                <c:pt idx="173831">
                  <c:v>402.72388595291801</c:v>
                </c:pt>
                <c:pt idx="173832">
                  <c:v>402.72620270819198</c:v>
                </c:pt>
                <c:pt idx="173833">
                  <c:v>402.72851946346498</c:v>
                </c:pt>
                <c:pt idx="173834">
                  <c:v>402.730836218739</c:v>
                </c:pt>
                <c:pt idx="173835">
                  <c:v>402.733152974012</c:v>
                </c:pt>
                <c:pt idx="173836">
                  <c:v>402.73546972928602</c:v>
                </c:pt>
                <c:pt idx="173837">
                  <c:v>402.73778648455902</c:v>
                </c:pt>
                <c:pt idx="173838">
                  <c:v>402.74010323983299</c:v>
                </c:pt>
                <c:pt idx="173839">
                  <c:v>402.74241999510599</c:v>
                </c:pt>
                <c:pt idx="173840">
                  <c:v>402.74473675038001</c:v>
                </c:pt>
                <c:pt idx="173841">
                  <c:v>402.74705350565301</c:v>
                </c:pt>
                <c:pt idx="173842">
                  <c:v>402.74937026092698</c:v>
                </c:pt>
                <c:pt idx="173843">
                  <c:v>402.75168701619998</c:v>
                </c:pt>
                <c:pt idx="173844">
                  <c:v>402.754003771474</c:v>
                </c:pt>
                <c:pt idx="173845">
                  <c:v>402.756320526747</c:v>
                </c:pt>
                <c:pt idx="173846">
                  <c:v>402.75863728202103</c:v>
                </c:pt>
                <c:pt idx="173847">
                  <c:v>402.76095403729499</c:v>
                </c:pt>
                <c:pt idx="173848">
                  <c:v>402.76327079256799</c:v>
                </c:pt>
                <c:pt idx="173849">
                  <c:v>402.76558754784202</c:v>
                </c:pt>
                <c:pt idx="173850">
                  <c:v>402.76790430311502</c:v>
                </c:pt>
                <c:pt idx="173851">
                  <c:v>402.77022105838898</c:v>
                </c:pt>
                <c:pt idx="173852">
                  <c:v>402.77253781366198</c:v>
                </c:pt>
                <c:pt idx="173853">
                  <c:v>402.77485456893601</c:v>
                </c:pt>
                <c:pt idx="173854">
                  <c:v>402.77717132420901</c:v>
                </c:pt>
                <c:pt idx="173855">
                  <c:v>402.77948807948297</c:v>
                </c:pt>
                <c:pt idx="173856">
                  <c:v>402.78180483475597</c:v>
                </c:pt>
                <c:pt idx="173857">
                  <c:v>402.78412159003</c:v>
                </c:pt>
                <c:pt idx="173858">
                  <c:v>402.786438345303</c:v>
                </c:pt>
                <c:pt idx="173859">
                  <c:v>402.78875510057702</c:v>
                </c:pt>
                <c:pt idx="173860">
                  <c:v>402.79107185585002</c:v>
                </c:pt>
                <c:pt idx="173861">
                  <c:v>402.79338861112399</c:v>
                </c:pt>
                <c:pt idx="173862">
                  <c:v>402.79570536639699</c:v>
                </c:pt>
                <c:pt idx="173863">
                  <c:v>402.79802212167101</c:v>
                </c:pt>
                <c:pt idx="173864">
                  <c:v>402.80033887694401</c:v>
                </c:pt>
                <c:pt idx="173865">
                  <c:v>402.80265563221798</c:v>
                </c:pt>
                <c:pt idx="173866">
                  <c:v>402.80497238749098</c:v>
                </c:pt>
                <c:pt idx="173867">
                  <c:v>402.807289142765</c:v>
                </c:pt>
                <c:pt idx="173868">
                  <c:v>402.809605898038</c:v>
                </c:pt>
                <c:pt idx="173869">
                  <c:v>402.81192265331202</c:v>
                </c:pt>
                <c:pt idx="173870">
                  <c:v>402.81423940858502</c:v>
                </c:pt>
                <c:pt idx="173871">
                  <c:v>402.81655616385899</c:v>
                </c:pt>
                <c:pt idx="173872">
                  <c:v>402.81887291913199</c:v>
                </c:pt>
                <c:pt idx="173873">
                  <c:v>402.82118967440601</c:v>
                </c:pt>
                <c:pt idx="173874">
                  <c:v>402.82350642967901</c:v>
                </c:pt>
                <c:pt idx="173875">
                  <c:v>402.82582318495298</c:v>
                </c:pt>
                <c:pt idx="173876">
                  <c:v>402.82813994022598</c:v>
                </c:pt>
                <c:pt idx="173877">
                  <c:v>402.8304566955</c:v>
                </c:pt>
                <c:pt idx="173878">
                  <c:v>402.832773450773</c:v>
                </c:pt>
                <c:pt idx="173879">
                  <c:v>402.83509020604703</c:v>
                </c:pt>
                <c:pt idx="173880">
                  <c:v>402.83740696132003</c:v>
                </c:pt>
                <c:pt idx="173881">
                  <c:v>402.83972371659399</c:v>
                </c:pt>
                <c:pt idx="173882">
                  <c:v>402.84204047186699</c:v>
                </c:pt>
                <c:pt idx="173883">
                  <c:v>402.84435722714102</c:v>
                </c:pt>
                <c:pt idx="173884">
                  <c:v>402.84667398241402</c:v>
                </c:pt>
                <c:pt idx="173885">
                  <c:v>402.84899073768798</c:v>
                </c:pt>
                <c:pt idx="173886">
                  <c:v>402.85130749296098</c:v>
                </c:pt>
                <c:pt idx="173887">
                  <c:v>402.85362424823501</c:v>
                </c:pt>
                <c:pt idx="173888">
                  <c:v>402.85594100350801</c:v>
                </c:pt>
                <c:pt idx="173889">
                  <c:v>402.85825775878197</c:v>
                </c:pt>
                <c:pt idx="173890">
                  <c:v>402.860574514056</c:v>
                </c:pt>
                <c:pt idx="173891">
                  <c:v>402.862891269329</c:v>
                </c:pt>
                <c:pt idx="173892">
                  <c:v>402.86520802460302</c:v>
                </c:pt>
                <c:pt idx="173893">
                  <c:v>402.86752477987602</c:v>
                </c:pt>
                <c:pt idx="173894">
                  <c:v>402.86984153514999</c:v>
                </c:pt>
                <c:pt idx="173895">
                  <c:v>402.87215829042299</c:v>
                </c:pt>
                <c:pt idx="173896">
                  <c:v>402.87447504569701</c:v>
                </c:pt>
                <c:pt idx="173897">
                  <c:v>402.87679180097001</c:v>
                </c:pt>
                <c:pt idx="173898">
                  <c:v>402.87910855624398</c:v>
                </c:pt>
                <c:pt idx="173899">
                  <c:v>402.88142531151698</c:v>
                </c:pt>
                <c:pt idx="173900">
                  <c:v>402.883742066791</c:v>
                </c:pt>
                <c:pt idx="173901">
                  <c:v>402.886058822064</c:v>
                </c:pt>
                <c:pt idx="173902">
                  <c:v>402.88837557733802</c:v>
                </c:pt>
                <c:pt idx="173903">
                  <c:v>402.89069233261102</c:v>
                </c:pt>
                <c:pt idx="173904">
                  <c:v>402.89300908788499</c:v>
                </c:pt>
                <c:pt idx="173905">
                  <c:v>402.89532584315799</c:v>
                </c:pt>
                <c:pt idx="173906">
                  <c:v>402.89764259843201</c:v>
                </c:pt>
                <c:pt idx="173907">
                  <c:v>402.89995935370501</c:v>
                </c:pt>
                <c:pt idx="173908">
                  <c:v>402.90227610897898</c:v>
                </c:pt>
                <c:pt idx="173909">
                  <c:v>402.90459286425198</c:v>
                </c:pt>
                <c:pt idx="173910">
                  <c:v>402.906909619526</c:v>
                </c:pt>
                <c:pt idx="173911">
                  <c:v>402.909226374799</c:v>
                </c:pt>
                <c:pt idx="173912">
                  <c:v>402.91154313007303</c:v>
                </c:pt>
                <c:pt idx="173913">
                  <c:v>402.91385988534603</c:v>
                </c:pt>
                <c:pt idx="173914">
                  <c:v>402.91617664061999</c:v>
                </c:pt>
                <c:pt idx="173915">
                  <c:v>402.91849339589299</c:v>
                </c:pt>
                <c:pt idx="173916">
                  <c:v>402.92081015116702</c:v>
                </c:pt>
                <c:pt idx="173917">
                  <c:v>402.92312690644002</c:v>
                </c:pt>
                <c:pt idx="173918">
                  <c:v>402.92544366171398</c:v>
                </c:pt>
                <c:pt idx="173919">
                  <c:v>402.92776041698698</c:v>
                </c:pt>
                <c:pt idx="173920">
                  <c:v>402.93007717226101</c:v>
                </c:pt>
                <c:pt idx="173921">
                  <c:v>402.93239392753401</c:v>
                </c:pt>
                <c:pt idx="173922">
                  <c:v>402.93471068280797</c:v>
                </c:pt>
                <c:pt idx="173923">
                  <c:v>402.93702743808097</c:v>
                </c:pt>
                <c:pt idx="173924">
                  <c:v>402.939344193355</c:v>
                </c:pt>
                <c:pt idx="173925">
                  <c:v>402.941660948628</c:v>
                </c:pt>
                <c:pt idx="173926">
                  <c:v>402.94397770390202</c:v>
                </c:pt>
                <c:pt idx="173927">
                  <c:v>402.94629445917502</c:v>
                </c:pt>
                <c:pt idx="173928">
                  <c:v>402.94861121444899</c:v>
                </c:pt>
                <c:pt idx="173929">
                  <c:v>402.95092796972199</c:v>
                </c:pt>
                <c:pt idx="173930">
                  <c:v>402.95324472499601</c:v>
                </c:pt>
                <c:pt idx="173931">
                  <c:v>402.95556148026901</c:v>
                </c:pt>
                <c:pt idx="173932">
                  <c:v>402.95787823554298</c:v>
                </c:pt>
                <c:pt idx="173933">
                  <c:v>402.960194990817</c:v>
                </c:pt>
                <c:pt idx="173934">
                  <c:v>402.96251174609</c:v>
                </c:pt>
                <c:pt idx="173935">
                  <c:v>402.96482850136402</c:v>
                </c:pt>
                <c:pt idx="173936">
                  <c:v>402.96714525663702</c:v>
                </c:pt>
                <c:pt idx="173937">
                  <c:v>402.96946201191099</c:v>
                </c:pt>
                <c:pt idx="173938">
                  <c:v>402.97177876718399</c:v>
                </c:pt>
                <c:pt idx="173939">
                  <c:v>402.97409552245801</c:v>
                </c:pt>
                <c:pt idx="173940">
                  <c:v>402.97641227773101</c:v>
                </c:pt>
                <c:pt idx="173941">
                  <c:v>402.97872903300498</c:v>
                </c:pt>
                <c:pt idx="173942">
                  <c:v>402.98104578827798</c:v>
                </c:pt>
                <c:pt idx="173943">
                  <c:v>402.983362543552</c:v>
                </c:pt>
                <c:pt idx="173944">
                  <c:v>402.985679298825</c:v>
                </c:pt>
                <c:pt idx="173945">
                  <c:v>402.98799605409903</c:v>
                </c:pt>
                <c:pt idx="173946">
                  <c:v>402.99031280937203</c:v>
                </c:pt>
                <c:pt idx="173947">
                  <c:v>402.99262956464599</c:v>
                </c:pt>
                <c:pt idx="173948">
                  <c:v>402.99494631991899</c:v>
                </c:pt>
                <c:pt idx="173949">
                  <c:v>402.99726307519302</c:v>
                </c:pt>
                <c:pt idx="173950">
                  <c:v>402.99957983046602</c:v>
                </c:pt>
                <c:pt idx="173951">
                  <c:v>403.00189658573998</c:v>
                </c:pt>
                <c:pt idx="173952">
                  <c:v>403.00421334101298</c:v>
                </c:pt>
                <c:pt idx="173953">
                  <c:v>403.00653009628701</c:v>
                </c:pt>
                <c:pt idx="173954">
                  <c:v>403.00884685156001</c:v>
                </c:pt>
                <c:pt idx="173955">
                  <c:v>403.01116360683397</c:v>
                </c:pt>
                <c:pt idx="173956">
                  <c:v>403.01348036210698</c:v>
                </c:pt>
                <c:pt idx="173957">
                  <c:v>403.015797117381</c:v>
                </c:pt>
                <c:pt idx="173958">
                  <c:v>403.018113872654</c:v>
                </c:pt>
                <c:pt idx="173959">
                  <c:v>403.02043062792802</c:v>
                </c:pt>
                <c:pt idx="173960">
                  <c:v>403.02274738320102</c:v>
                </c:pt>
                <c:pt idx="173961">
                  <c:v>403.02506413847499</c:v>
                </c:pt>
                <c:pt idx="173962">
                  <c:v>403.02738089374799</c:v>
                </c:pt>
                <c:pt idx="173963">
                  <c:v>403.02969764902201</c:v>
                </c:pt>
                <c:pt idx="173964">
                  <c:v>403.03201440429501</c:v>
                </c:pt>
                <c:pt idx="173965">
                  <c:v>403.03433115956898</c:v>
                </c:pt>
                <c:pt idx="173966">
                  <c:v>403.03664791484198</c:v>
                </c:pt>
                <c:pt idx="173967">
                  <c:v>403.038964670116</c:v>
                </c:pt>
                <c:pt idx="173968">
                  <c:v>403.041281425389</c:v>
                </c:pt>
                <c:pt idx="173969">
                  <c:v>403.04359818066303</c:v>
                </c:pt>
                <c:pt idx="173970">
                  <c:v>403.04591493593603</c:v>
                </c:pt>
                <c:pt idx="173971">
                  <c:v>403.04823169120999</c:v>
                </c:pt>
                <c:pt idx="173972">
                  <c:v>403.05054844648299</c:v>
                </c:pt>
                <c:pt idx="173973">
                  <c:v>403.05286520175702</c:v>
                </c:pt>
                <c:pt idx="173974">
                  <c:v>403.05518195703002</c:v>
                </c:pt>
                <c:pt idx="173975">
                  <c:v>403.05749871230398</c:v>
                </c:pt>
                <c:pt idx="173976">
                  <c:v>403.05981546757801</c:v>
                </c:pt>
                <c:pt idx="173977">
                  <c:v>403.06213222285101</c:v>
                </c:pt>
                <c:pt idx="173978">
                  <c:v>403.06444897812497</c:v>
                </c:pt>
                <c:pt idx="173979">
                  <c:v>403.06676573339797</c:v>
                </c:pt>
                <c:pt idx="173980">
                  <c:v>403.069082488672</c:v>
                </c:pt>
                <c:pt idx="173981">
                  <c:v>403.071399243945</c:v>
                </c:pt>
                <c:pt idx="173982">
                  <c:v>403.07371599921902</c:v>
                </c:pt>
                <c:pt idx="173983">
                  <c:v>403.07603275449202</c:v>
                </c:pt>
                <c:pt idx="173984">
                  <c:v>403.07834950976599</c:v>
                </c:pt>
                <c:pt idx="173985">
                  <c:v>403.08066626503899</c:v>
                </c:pt>
                <c:pt idx="173986">
                  <c:v>403.08298302031301</c:v>
                </c:pt>
                <c:pt idx="173987">
                  <c:v>403.08529977558601</c:v>
                </c:pt>
                <c:pt idx="173988">
                  <c:v>403.08761653085998</c:v>
                </c:pt>
                <c:pt idx="173989">
                  <c:v>403.08993328613298</c:v>
                </c:pt>
                <c:pt idx="173990">
                  <c:v>403.092250041407</c:v>
                </c:pt>
                <c:pt idx="173991">
                  <c:v>403.09456679668</c:v>
                </c:pt>
                <c:pt idx="173992">
                  <c:v>403.09688355195402</c:v>
                </c:pt>
                <c:pt idx="173993">
                  <c:v>403.09920030722702</c:v>
                </c:pt>
                <c:pt idx="173994">
                  <c:v>403.10151706250099</c:v>
                </c:pt>
                <c:pt idx="173995">
                  <c:v>403.10383381777399</c:v>
                </c:pt>
                <c:pt idx="173996">
                  <c:v>403.10615057304801</c:v>
                </c:pt>
                <c:pt idx="173997">
                  <c:v>403.10846732832101</c:v>
                </c:pt>
                <c:pt idx="173998">
                  <c:v>403.11078408359498</c:v>
                </c:pt>
                <c:pt idx="173999">
                  <c:v>403.11310083886798</c:v>
                </c:pt>
                <c:pt idx="174000">
                  <c:v>403.115417594142</c:v>
                </c:pt>
                <c:pt idx="174001">
                  <c:v>403.117734349415</c:v>
                </c:pt>
                <c:pt idx="174002">
                  <c:v>403.12005110468903</c:v>
                </c:pt>
                <c:pt idx="174003">
                  <c:v>403.12236785996203</c:v>
                </c:pt>
                <c:pt idx="174004">
                  <c:v>403.12468461523599</c:v>
                </c:pt>
                <c:pt idx="174005">
                  <c:v>403.12700137050899</c:v>
                </c:pt>
                <c:pt idx="174006">
                  <c:v>403.12931812578302</c:v>
                </c:pt>
                <c:pt idx="174007">
                  <c:v>403.13163488105602</c:v>
                </c:pt>
                <c:pt idx="174008">
                  <c:v>403.13395163632998</c:v>
                </c:pt>
                <c:pt idx="174009">
                  <c:v>403.13626839160298</c:v>
                </c:pt>
                <c:pt idx="174010">
                  <c:v>403.13858514687701</c:v>
                </c:pt>
                <c:pt idx="174011">
                  <c:v>403.14090190215001</c:v>
                </c:pt>
                <c:pt idx="174012">
                  <c:v>403.14321865742397</c:v>
                </c:pt>
                <c:pt idx="174013">
                  <c:v>403.14553541269697</c:v>
                </c:pt>
                <c:pt idx="174014">
                  <c:v>403.147852167971</c:v>
                </c:pt>
                <c:pt idx="174015">
                  <c:v>403.150168923244</c:v>
                </c:pt>
                <c:pt idx="174016">
                  <c:v>403.15248567851802</c:v>
                </c:pt>
                <c:pt idx="174017">
                  <c:v>403.15480243379199</c:v>
                </c:pt>
                <c:pt idx="174018">
                  <c:v>403.15711918906499</c:v>
                </c:pt>
                <c:pt idx="174019">
                  <c:v>403.15943594433901</c:v>
                </c:pt>
                <c:pt idx="174020">
                  <c:v>403.16175269961201</c:v>
                </c:pt>
                <c:pt idx="174021">
                  <c:v>403.16406945488598</c:v>
                </c:pt>
                <c:pt idx="174022">
                  <c:v>403.16638621015898</c:v>
                </c:pt>
                <c:pt idx="174023">
                  <c:v>403.168702965433</c:v>
                </c:pt>
                <c:pt idx="174024">
                  <c:v>403.171019720706</c:v>
                </c:pt>
                <c:pt idx="174025">
                  <c:v>403.17333647598002</c:v>
                </c:pt>
                <c:pt idx="174026">
                  <c:v>403.17565323125302</c:v>
                </c:pt>
                <c:pt idx="174027">
                  <c:v>403.17796998652699</c:v>
                </c:pt>
                <c:pt idx="174028">
                  <c:v>403.18028674179999</c:v>
                </c:pt>
                <c:pt idx="174029">
                  <c:v>403.18260349707401</c:v>
                </c:pt>
                <c:pt idx="174030">
                  <c:v>403.18492025234701</c:v>
                </c:pt>
                <c:pt idx="174031">
                  <c:v>403.18723700762098</c:v>
                </c:pt>
                <c:pt idx="174032">
                  <c:v>403.18955376289398</c:v>
                </c:pt>
                <c:pt idx="174033">
                  <c:v>403.191870518168</c:v>
                </c:pt>
                <c:pt idx="174034">
                  <c:v>403.194187273441</c:v>
                </c:pt>
                <c:pt idx="174035">
                  <c:v>403.19650402871503</c:v>
                </c:pt>
                <c:pt idx="174036">
                  <c:v>403.19882078398803</c:v>
                </c:pt>
                <c:pt idx="174037">
                  <c:v>403.20113753926199</c:v>
                </c:pt>
                <c:pt idx="174038">
                  <c:v>403.20345429453499</c:v>
                </c:pt>
                <c:pt idx="174039">
                  <c:v>403.20577104980902</c:v>
                </c:pt>
                <c:pt idx="174040">
                  <c:v>403.20808780508202</c:v>
                </c:pt>
                <c:pt idx="174041">
                  <c:v>403.21040456035598</c:v>
                </c:pt>
                <c:pt idx="174042">
                  <c:v>403.21272131562898</c:v>
                </c:pt>
                <c:pt idx="174043">
                  <c:v>403.21503807090301</c:v>
                </c:pt>
                <c:pt idx="174044">
                  <c:v>403.21735482617601</c:v>
                </c:pt>
                <c:pt idx="174045">
                  <c:v>403.21967158144997</c:v>
                </c:pt>
                <c:pt idx="174046">
                  <c:v>403.22198833672297</c:v>
                </c:pt>
                <c:pt idx="174047">
                  <c:v>403.224305091997</c:v>
                </c:pt>
                <c:pt idx="174048">
                  <c:v>403.22662184727</c:v>
                </c:pt>
                <c:pt idx="174049">
                  <c:v>403.22893860254402</c:v>
                </c:pt>
                <c:pt idx="174050">
                  <c:v>403.23125535781702</c:v>
                </c:pt>
                <c:pt idx="174051">
                  <c:v>403.23357211309099</c:v>
                </c:pt>
                <c:pt idx="174052">
                  <c:v>403.23588886836399</c:v>
                </c:pt>
                <c:pt idx="174053">
                  <c:v>403.23820562363801</c:v>
                </c:pt>
                <c:pt idx="174054">
                  <c:v>403.24052237891101</c:v>
                </c:pt>
                <c:pt idx="174055">
                  <c:v>403.24283913418498</c:v>
                </c:pt>
                <c:pt idx="174056">
                  <c:v>403.24515588945798</c:v>
                </c:pt>
                <c:pt idx="174057">
                  <c:v>403.247472644732</c:v>
                </c:pt>
                <c:pt idx="174058">
                  <c:v>403.249789400005</c:v>
                </c:pt>
                <c:pt idx="174059">
                  <c:v>403.25210615527902</c:v>
                </c:pt>
                <c:pt idx="174060">
                  <c:v>403.25442291055299</c:v>
                </c:pt>
                <c:pt idx="174061">
                  <c:v>403.25673966582599</c:v>
                </c:pt>
                <c:pt idx="174062">
                  <c:v>403.25905642110001</c:v>
                </c:pt>
                <c:pt idx="174063">
                  <c:v>403.26137317637301</c:v>
                </c:pt>
                <c:pt idx="174064">
                  <c:v>403.26368993164698</c:v>
                </c:pt>
                <c:pt idx="174065">
                  <c:v>403.26600668691998</c:v>
                </c:pt>
                <c:pt idx="174066">
                  <c:v>403.268323442194</c:v>
                </c:pt>
                <c:pt idx="174067">
                  <c:v>403.270640197467</c:v>
                </c:pt>
                <c:pt idx="174068">
                  <c:v>403.27295695274103</c:v>
                </c:pt>
                <c:pt idx="174069">
                  <c:v>403.27527370801403</c:v>
                </c:pt>
                <c:pt idx="174070">
                  <c:v>403.27759046328799</c:v>
                </c:pt>
                <c:pt idx="174071">
                  <c:v>403.27990721856099</c:v>
                </c:pt>
                <c:pt idx="174072">
                  <c:v>403.28222397383502</c:v>
                </c:pt>
                <c:pt idx="174073">
                  <c:v>403.28454072910802</c:v>
                </c:pt>
                <c:pt idx="174074">
                  <c:v>403.28685748438198</c:v>
                </c:pt>
                <c:pt idx="174075">
                  <c:v>403.28917423965498</c:v>
                </c:pt>
                <c:pt idx="174076">
                  <c:v>403.29149099492901</c:v>
                </c:pt>
                <c:pt idx="174077">
                  <c:v>403.29380775020201</c:v>
                </c:pt>
                <c:pt idx="174078">
                  <c:v>403.29612450547597</c:v>
                </c:pt>
                <c:pt idx="174079">
                  <c:v>403.29844126074897</c:v>
                </c:pt>
                <c:pt idx="174080">
                  <c:v>403.300758016023</c:v>
                </c:pt>
                <c:pt idx="174081">
                  <c:v>403.303074771296</c:v>
                </c:pt>
                <c:pt idx="174082">
                  <c:v>403.30539152657002</c:v>
                </c:pt>
                <c:pt idx="174083">
                  <c:v>403.30770828184302</c:v>
                </c:pt>
                <c:pt idx="174084">
                  <c:v>403.31002503711699</c:v>
                </c:pt>
                <c:pt idx="174085">
                  <c:v>403.31234179238999</c:v>
                </c:pt>
                <c:pt idx="174086">
                  <c:v>403.31465854766401</c:v>
                </c:pt>
                <c:pt idx="174087">
                  <c:v>403.31697530293701</c:v>
                </c:pt>
                <c:pt idx="174088">
                  <c:v>403.31929205821098</c:v>
                </c:pt>
                <c:pt idx="174089">
                  <c:v>403.32160881348398</c:v>
                </c:pt>
                <c:pt idx="174090">
                  <c:v>403.323925568758</c:v>
                </c:pt>
                <c:pt idx="174091">
                  <c:v>403.326242324031</c:v>
                </c:pt>
                <c:pt idx="174092">
                  <c:v>403.32855907930502</c:v>
                </c:pt>
                <c:pt idx="174093">
                  <c:v>403.33087583457802</c:v>
                </c:pt>
                <c:pt idx="174094">
                  <c:v>403.33319258985199</c:v>
                </c:pt>
                <c:pt idx="174095">
                  <c:v>403.33550934512499</c:v>
                </c:pt>
                <c:pt idx="174096">
                  <c:v>403.33782610039901</c:v>
                </c:pt>
                <c:pt idx="174097">
                  <c:v>403.34014285567201</c:v>
                </c:pt>
                <c:pt idx="174098">
                  <c:v>403.34245961094598</c:v>
                </c:pt>
                <c:pt idx="174099">
                  <c:v>403.34477636621898</c:v>
                </c:pt>
                <c:pt idx="174100">
                  <c:v>403.347093121493</c:v>
                </c:pt>
                <c:pt idx="174101">
                  <c:v>403.349409876766</c:v>
                </c:pt>
                <c:pt idx="174102">
                  <c:v>403.35172663204003</c:v>
                </c:pt>
                <c:pt idx="174103">
                  <c:v>403.35404338731399</c:v>
                </c:pt>
                <c:pt idx="174104">
                  <c:v>403.35636014258699</c:v>
                </c:pt>
                <c:pt idx="174105">
                  <c:v>403.35867689786102</c:v>
                </c:pt>
                <c:pt idx="174106">
                  <c:v>403.36099365313402</c:v>
                </c:pt>
                <c:pt idx="174107">
                  <c:v>403.36331040840798</c:v>
                </c:pt>
                <c:pt idx="174108">
                  <c:v>403.36562716368098</c:v>
                </c:pt>
                <c:pt idx="174109">
                  <c:v>403.36794391895501</c:v>
                </c:pt>
                <c:pt idx="174110">
                  <c:v>403.37026067422801</c:v>
                </c:pt>
                <c:pt idx="174111">
                  <c:v>403.37257742950197</c:v>
                </c:pt>
                <c:pt idx="174112">
                  <c:v>403.37489418477497</c:v>
                </c:pt>
                <c:pt idx="174113">
                  <c:v>403.377210940049</c:v>
                </c:pt>
                <c:pt idx="174114">
                  <c:v>403.379527695322</c:v>
                </c:pt>
                <c:pt idx="174115">
                  <c:v>403.38184445059602</c:v>
                </c:pt>
                <c:pt idx="174116">
                  <c:v>403.38416120586902</c:v>
                </c:pt>
                <c:pt idx="174117">
                  <c:v>403.38647796114299</c:v>
                </c:pt>
                <c:pt idx="174118">
                  <c:v>403.38879471641599</c:v>
                </c:pt>
                <c:pt idx="174119">
                  <c:v>403.39111147169001</c:v>
                </c:pt>
                <c:pt idx="174120">
                  <c:v>403.39342822696301</c:v>
                </c:pt>
                <c:pt idx="174121">
                  <c:v>403.39574498223698</c:v>
                </c:pt>
                <c:pt idx="174122">
                  <c:v>403.39806173750998</c:v>
                </c:pt>
                <c:pt idx="174123">
                  <c:v>403.400378492784</c:v>
                </c:pt>
                <c:pt idx="174124">
                  <c:v>403.402695248057</c:v>
                </c:pt>
                <c:pt idx="174125">
                  <c:v>403.40501200333102</c:v>
                </c:pt>
                <c:pt idx="174126">
                  <c:v>403.40732875860402</c:v>
                </c:pt>
                <c:pt idx="174127">
                  <c:v>403.40964551387799</c:v>
                </c:pt>
                <c:pt idx="174128">
                  <c:v>403.41196226915099</c:v>
                </c:pt>
                <c:pt idx="174129">
                  <c:v>403.41427902442501</c:v>
                </c:pt>
                <c:pt idx="174130">
                  <c:v>403.41659577969801</c:v>
                </c:pt>
                <c:pt idx="174131">
                  <c:v>403.41891253497198</c:v>
                </c:pt>
                <c:pt idx="174132">
                  <c:v>403.42122929024498</c:v>
                </c:pt>
                <c:pt idx="174133">
                  <c:v>403.423546045519</c:v>
                </c:pt>
                <c:pt idx="174134">
                  <c:v>403.425862800792</c:v>
                </c:pt>
                <c:pt idx="174135">
                  <c:v>403.42817955606603</c:v>
                </c:pt>
                <c:pt idx="174136">
                  <c:v>403.43049631133903</c:v>
                </c:pt>
                <c:pt idx="174137">
                  <c:v>403.43281306661299</c:v>
                </c:pt>
                <c:pt idx="174138">
                  <c:v>403.43512982188599</c:v>
                </c:pt>
                <c:pt idx="174139">
                  <c:v>403.43744657716002</c:v>
                </c:pt>
                <c:pt idx="174140">
                  <c:v>403.43976333243302</c:v>
                </c:pt>
                <c:pt idx="174141">
                  <c:v>403.44208008770698</c:v>
                </c:pt>
                <c:pt idx="174142">
                  <c:v>403.44439684297998</c:v>
                </c:pt>
                <c:pt idx="174143">
                  <c:v>403.44671359825401</c:v>
                </c:pt>
                <c:pt idx="174144">
                  <c:v>403.44903035352701</c:v>
                </c:pt>
                <c:pt idx="174145">
                  <c:v>403.45134710880097</c:v>
                </c:pt>
                <c:pt idx="174146">
                  <c:v>403.453663864075</c:v>
                </c:pt>
                <c:pt idx="174147">
                  <c:v>403.455980619348</c:v>
                </c:pt>
                <c:pt idx="174148">
                  <c:v>403.45829737462202</c:v>
                </c:pt>
                <c:pt idx="174149">
                  <c:v>403.46061412989502</c:v>
                </c:pt>
                <c:pt idx="174150">
                  <c:v>403.46293088516899</c:v>
                </c:pt>
                <c:pt idx="174151">
                  <c:v>403.46524764044199</c:v>
                </c:pt>
                <c:pt idx="174152">
                  <c:v>403.46756439571601</c:v>
                </c:pt>
                <c:pt idx="174153">
                  <c:v>403.46988115098901</c:v>
                </c:pt>
                <c:pt idx="174154">
                  <c:v>403.47219790626298</c:v>
                </c:pt>
                <c:pt idx="174155">
                  <c:v>403.47451466153598</c:v>
                </c:pt>
                <c:pt idx="174156">
                  <c:v>403.47683141681</c:v>
                </c:pt>
                <c:pt idx="174157">
                  <c:v>403.479148172083</c:v>
                </c:pt>
                <c:pt idx="174158">
                  <c:v>403.48146492735702</c:v>
                </c:pt>
                <c:pt idx="174159">
                  <c:v>403.48378168263002</c:v>
                </c:pt>
                <c:pt idx="174160">
                  <c:v>403.48609843790399</c:v>
                </c:pt>
                <c:pt idx="174161">
                  <c:v>403.48841519317699</c:v>
                </c:pt>
                <c:pt idx="174162">
                  <c:v>403.49073194845101</c:v>
                </c:pt>
                <c:pt idx="174163">
                  <c:v>403.49304870372401</c:v>
                </c:pt>
                <c:pt idx="174164">
                  <c:v>403.49536545899798</c:v>
                </c:pt>
                <c:pt idx="174165">
                  <c:v>403.49768221427098</c:v>
                </c:pt>
                <c:pt idx="174166">
                  <c:v>403.499998969545</c:v>
                </c:pt>
                <c:pt idx="174167">
                  <c:v>403.502315724818</c:v>
                </c:pt>
                <c:pt idx="174168">
                  <c:v>403.50463248009203</c:v>
                </c:pt>
                <c:pt idx="174169">
                  <c:v>403.50694923536503</c:v>
                </c:pt>
                <c:pt idx="174170">
                  <c:v>403.50926599063899</c:v>
                </c:pt>
                <c:pt idx="174171">
                  <c:v>403.51158274591199</c:v>
                </c:pt>
                <c:pt idx="174172">
                  <c:v>403.51389950118602</c:v>
                </c:pt>
                <c:pt idx="174173">
                  <c:v>403.51621625645902</c:v>
                </c:pt>
                <c:pt idx="174174">
                  <c:v>403.51853301173298</c:v>
                </c:pt>
                <c:pt idx="174175">
                  <c:v>403.52084976700598</c:v>
                </c:pt>
                <c:pt idx="174176">
                  <c:v>403.52316652228001</c:v>
                </c:pt>
                <c:pt idx="174177">
                  <c:v>403.52548327755301</c:v>
                </c:pt>
                <c:pt idx="174178">
                  <c:v>403.52780003282697</c:v>
                </c:pt>
                <c:pt idx="174179">
                  <c:v>403.53011678809997</c:v>
                </c:pt>
                <c:pt idx="174180">
                  <c:v>403.532433543374</c:v>
                </c:pt>
                <c:pt idx="174181">
                  <c:v>403.534750298647</c:v>
                </c:pt>
                <c:pt idx="174182">
                  <c:v>403.53706705392102</c:v>
                </c:pt>
                <c:pt idx="174183">
                  <c:v>403.53938380919402</c:v>
                </c:pt>
                <c:pt idx="174184">
                  <c:v>403.54170056446799</c:v>
                </c:pt>
                <c:pt idx="174185">
                  <c:v>403.54401731974099</c:v>
                </c:pt>
                <c:pt idx="174186">
                  <c:v>403.54633407501501</c:v>
                </c:pt>
                <c:pt idx="174187">
                  <c:v>403.54865083028801</c:v>
                </c:pt>
                <c:pt idx="174188">
                  <c:v>403.55096758556198</c:v>
                </c:pt>
                <c:pt idx="174189">
                  <c:v>403.553284340836</c:v>
                </c:pt>
                <c:pt idx="174190">
                  <c:v>403.555601096109</c:v>
                </c:pt>
                <c:pt idx="174191">
                  <c:v>403.55791785138302</c:v>
                </c:pt>
                <c:pt idx="174192">
                  <c:v>403.56023460665602</c:v>
                </c:pt>
                <c:pt idx="174193">
                  <c:v>403.56255136192999</c:v>
                </c:pt>
                <c:pt idx="174194">
                  <c:v>403.56486811720299</c:v>
                </c:pt>
                <c:pt idx="174195">
                  <c:v>403.56718487247701</c:v>
                </c:pt>
                <c:pt idx="174196">
                  <c:v>403.56950162775001</c:v>
                </c:pt>
                <c:pt idx="174197">
                  <c:v>403.57181838302398</c:v>
                </c:pt>
                <c:pt idx="174198">
                  <c:v>403.57413513829698</c:v>
                </c:pt>
                <c:pt idx="174199">
                  <c:v>403.576451893571</c:v>
                </c:pt>
                <c:pt idx="174200">
                  <c:v>403.578768648844</c:v>
                </c:pt>
                <c:pt idx="174201">
                  <c:v>403.58108540411803</c:v>
                </c:pt>
                <c:pt idx="174202">
                  <c:v>403.58340215939103</c:v>
                </c:pt>
                <c:pt idx="174203">
                  <c:v>403.58571891466499</c:v>
                </c:pt>
                <c:pt idx="174204">
                  <c:v>403.58803566993799</c:v>
                </c:pt>
                <c:pt idx="174205">
                  <c:v>403.59035242521202</c:v>
                </c:pt>
                <c:pt idx="174206">
                  <c:v>403.59266918048502</c:v>
                </c:pt>
                <c:pt idx="174207">
                  <c:v>403.59498593575898</c:v>
                </c:pt>
                <c:pt idx="174208">
                  <c:v>403.59730269103198</c:v>
                </c:pt>
                <c:pt idx="174209">
                  <c:v>403.59961944630601</c:v>
                </c:pt>
                <c:pt idx="174210">
                  <c:v>403.60193620157901</c:v>
                </c:pt>
                <c:pt idx="174211">
                  <c:v>403.60425295685297</c:v>
                </c:pt>
                <c:pt idx="174212">
                  <c:v>403.60656971212597</c:v>
                </c:pt>
                <c:pt idx="174213">
                  <c:v>403.6088864674</c:v>
                </c:pt>
                <c:pt idx="174214">
                  <c:v>403.611203222673</c:v>
                </c:pt>
                <c:pt idx="174215">
                  <c:v>403.61351997794702</c:v>
                </c:pt>
                <c:pt idx="174216">
                  <c:v>403.61583673322002</c:v>
                </c:pt>
                <c:pt idx="174217">
                  <c:v>403.61815348849399</c:v>
                </c:pt>
                <c:pt idx="174218">
                  <c:v>403.62047024376699</c:v>
                </c:pt>
                <c:pt idx="174219">
                  <c:v>403.62278699904101</c:v>
                </c:pt>
                <c:pt idx="174220">
                  <c:v>403.62510375431401</c:v>
                </c:pt>
                <c:pt idx="174221">
                  <c:v>403.62742050958798</c:v>
                </c:pt>
                <c:pt idx="174222">
                  <c:v>403.62973726486098</c:v>
                </c:pt>
                <c:pt idx="174223">
                  <c:v>403.632054020135</c:v>
                </c:pt>
                <c:pt idx="174224">
                  <c:v>403.634370775408</c:v>
                </c:pt>
                <c:pt idx="174225">
                  <c:v>403.63668753068202</c:v>
                </c:pt>
                <c:pt idx="174226">
                  <c:v>403.63900428595502</c:v>
                </c:pt>
                <c:pt idx="174227">
                  <c:v>403.64132104122899</c:v>
                </c:pt>
                <c:pt idx="174228">
                  <c:v>403.64363779650199</c:v>
                </c:pt>
                <c:pt idx="174229">
                  <c:v>403.64595455177601</c:v>
                </c:pt>
                <c:pt idx="174230">
                  <c:v>403.64827130704901</c:v>
                </c:pt>
                <c:pt idx="174231">
                  <c:v>403.65058806232298</c:v>
                </c:pt>
                <c:pt idx="174232">
                  <c:v>403.652904817597</c:v>
                </c:pt>
                <c:pt idx="174233">
                  <c:v>403.65522157287</c:v>
                </c:pt>
                <c:pt idx="174234">
                  <c:v>403.65753832814403</c:v>
                </c:pt>
                <c:pt idx="174235">
                  <c:v>403.65985508341703</c:v>
                </c:pt>
                <c:pt idx="174236">
                  <c:v>403.66217183869099</c:v>
                </c:pt>
                <c:pt idx="174237">
                  <c:v>403.66448859396399</c:v>
                </c:pt>
                <c:pt idx="174238">
                  <c:v>403.66680534923802</c:v>
                </c:pt>
                <c:pt idx="174239">
                  <c:v>403.66912210451102</c:v>
                </c:pt>
                <c:pt idx="174240">
                  <c:v>403.67143885978498</c:v>
                </c:pt>
                <c:pt idx="174241">
                  <c:v>403.67375561505798</c:v>
                </c:pt>
                <c:pt idx="174242">
                  <c:v>403.67607237033201</c:v>
                </c:pt>
                <c:pt idx="174243">
                  <c:v>403.67838912560501</c:v>
                </c:pt>
                <c:pt idx="174244">
                  <c:v>403.68070588087897</c:v>
                </c:pt>
                <c:pt idx="174245">
                  <c:v>403.68302263615197</c:v>
                </c:pt>
                <c:pt idx="174246">
                  <c:v>403.685339391426</c:v>
                </c:pt>
                <c:pt idx="174247">
                  <c:v>403.687656146699</c:v>
                </c:pt>
                <c:pt idx="174248">
                  <c:v>403.68997290197302</c:v>
                </c:pt>
                <c:pt idx="174249">
                  <c:v>403.69228965724602</c:v>
                </c:pt>
                <c:pt idx="174250">
                  <c:v>403.69460641251999</c:v>
                </c:pt>
                <c:pt idx="174251">
                  <c:v>403.69692316779299</c:v>
                </c:pt>
                <c:pt idx="174252">
                  <c:v>403.69923992306701</c:v>
                </c:pt>
                <c:pt idx="174253">
                  <c:v>403.70155667834001</c:v>
                </c:pt>
                <c:pt idx="174254">
                  <c:v>403.70387343361398</c:v>
                </c:pt>
                <c:pt idx="174255">
                  <c:v>403.70619018888698</c:v>
                </c:pt>
                <c:pt idx="174256">
                  <c:v>403.708506944161</c:v>
                </c:pt>
                <c:pt idx="174257">
                  <c:v>403.710823699434</c:v>
                </c:pt>
                <c:pt idx="174258">
                  <c:v>403.71314045470803</c:v>
                </c:pt>
                <c:pt idx="174259">
                  <c:v>403.71545720998103</c:v>
                </c:pt>
                <c:pt idx="174260">
                  <c:v>403.71777396525499</c:v>
                </c:pt>
                <c:pt idx="174261">
                  <c:v>403.72009072052799</c:v>
                </c:pt>
                <c:pt idx="174262">
                  <c:v>403.72240747580202</c:v>
                </c:pt>
                <c:pt idx="174263">
                  <c:v>403.72472423107502</c:v>
                </c:pt>
                <c:pt idx="174264">
                  <c:v>403.72704098634898</c:v>
                </c:pt>
                <c:pt idx="174265">
                  <c:v>403.72935774162198</c:v>
                </c:pt>
                <c:pt idx="174266">
                  <c:v>403.73167449689601</c:v>
                </c:pt>
                <c:pt idx="174267">
                  <c:v>403.73399125216901</c:v>
                </c:pt>
                <c:pt idx="174268">
                  <c:v>403.73630800744297</c:v>
                </c:pt>
                <c:pt idx="174269">
                  <c:v>403.73862476271597</c:v>
                </c:pt>
                <c:pt idx="174270">
                  <c:v>403.74094151799</c:v>
                </c:pt>
                <c:pt idx="174271">
                  <c:v>403.743258273263</c:v>
                </c:pt>
                <c:pt idx="174272">
                  <c:v>403.74557502853702</c:v>
                </c:pt>
                <c:pt idx="174273">
                  <c:v>403.74789178381099</c:v>
                </c:pt>
                <c:pt idx="174274">
                  <c:v>403.75020853908399</c:v>
                </c:pt>
                <c:pt idx="174275">
                  <c:v>403.75252529435801</c:v>
                </c:pt>
                <c:pt idx="174276">
                  <c:v>403.75484204963101</c:v>
                </c:pt>
                <c:pt idx="174277">
                  <c:v>403.75715880490498</c:v>
                </c:pt>
                <c:pt idx="174278">
                  <c:v>403.75947556017798</c:v>
                </c:pt>
                <c:pt idx="174279">
                  <c:v>403.761792315452</c:v>
                </c:pt>
                <c:pt idx="174280">
                  <c:v>403.764109070725</c:v>
                </c:pt>
                <c:pt idx="174281">
                  <c:v>403.76642582599902</c:v>
                </c:pt>
                <c:pt idx="174282">
                  <c:v>403.76874258127202</c:v>
                </c:pt>
                <c:pt idx="174283">
                  <c:v>403.77105933654599</c:v>
                </c:pt>
                <c:pt idx="174284">
                  <c:v>403.77337609181899</c:v>
                </c:pt>
                <c:pt idx="174285">
                  <c:v>403.77569284709301</c:v>
                </c:pt>
                <c:pt idx="174286">
                  <c:v>403.77800960236601</c:v>
                </c:pt>
                <c:pt idx="174287">
                  <c:v>403.78032635763998</c:v>
                </c:pt>
                <c:pt idx="174288">
                  <c:v>403.78264311291298</c:v>
                </c:pt>
                <c:pt idx="174289">
                  <c:v>403.784959868187</c:v>
                </c:pt>
                <c:pt idx="174290">
                  <c:v>403.78727662346</c:v>
                </c:pt>
                <c:pt idx="174291">
                  <c:v>403.78959337873403</c:v>
                </c:pt>
                <c:pt idx="174292">
                  <c:v>403.79191013400703</c:v>
                </c:pt>
                <c:pt idx="174293">
                  <c:v>403.79422688928099</c:v>
                </c:pt>
                <c:pt idx="174294">
                  <c:v>403.79654364455399</c:v>
                </c:pt>
                <c:pt idx="174295">
                  <c:v>403.79886039982802</c:v>
                </c:pt>
                <c:pt idx="174296">
                  <c:v>403.80117715510102</c:v>
                </c:pt>
                <c:pt idx="174297">
                  <c:v>403.80349391037498</c:v>
                </c:pt>
                <c:pt idx="174298">
                  <c:v>403.80581066564798</c:v>
                </c:pt>
                <c:pt idx="174299">
                  <c:v>403.80812742092201</c:v>
                </c:pt>
                <c:pt idx="174300">
                  <c:v>403.81044417619501</c:v>
                </c:pt>
                <c:pt idx="174301">
                  <c:v>403.81276093146897</c:v>
                </c:pt>
                <c:pt idx="174302">
                  <c:v>403.81507768674197</c:v>
                </c:pt>
                <c:pt idx="174303">
                  <c:v>403.817394442016</c:v>
                </c:pt>
                <c:pt idx="174304">
                  <c:v>403.819711197289</c:v>
                </c:pt>
                <c:pt idx="174305">
                  <c:v>403.82202795256302</c:v>
                </c:pt>
                <c:pt idx="174306">
                  <c:v>403.82434470783602</c:v>
                </c:pt>
                <c:pt idx="174307">
                  <c:v>403.82666146310999</c:v>
                </c:pt>
                <c:pt idx="174308">
                  <c:v>403.82897821838299</c:v>
                </c:pt>
                <c:pt idx="174309">
                  <c:v>403.83129497365701</c:v>
                </c:pt>
                <c:pt idx="174310">
                  <c:v>403.83361172893001</c:v>
                </c:pt>
                <c:pt idx="174311">
                  <c:v>403.83592848420398</c:v>
                </c:pt>
                <c:pt idx="174312">
                  <c:v>403.83824523947698</c:v>
                </c:pt>
                <c:pt idx="174313">
                  <c:v>403.840561994751</c:v>
                </c:pt>
                <c:pt idx="174314">
                  <c:v>403.842878750024</c:v>
                </c:pt>
                <c:pt idx="174315">
                  <c:v>403.84519550529802</c:v>
                </c:pt>
                <c:pt idx="174316">
                  <c:v>403.84751226057199</c:v>
                </c:pt>
                <c:pt idx="174317">
                  <c:v>403.84982901584499</c:v>
                </c:pt>
                <c:pt idx="174318">
                  <c:v>403.85214577111901</c:v>
                </c:pt>
                <c:pt idx="174319">
                  <c:v>403.85446252639201</c:v>
                </c:pt>
                <c:pt idx="174320">
                  <c:v>403.85677928166598</c:v>
                </c:pt>
                <c:pt idx="174321">
                  <c:v>403.85909603693898</c:v>
                </c:pt>
                <c:pt idx="174322">
                  <c:v>403.861412792213</c:v>
                </c:pt>
                <c:pt idx="174323">
                  <c:v>403.863729547486</c:v>
                </c:pt>
                <c:pt idx="174324">
                  <c:v>403.86604630276003</c:v>
                </c:pt>
                <c:pt idx="174325">
                  <c:v>403.86836305803303</c:v>
                </c:pt>
                <c:pt idx="174326">
                  <c:v>403.87067981330699</c:v>
                </c:pt>
                <c:pt idx="174327">
                  <c:v>403.87299656857999</c:v>
                </c:pt>
                <c:pt idx="174328">
                  <c:v>403.87531332385402</c:v>
                </c:pt>
                <c:pt idx="174329">
                  <c:v>403.87763007912702</c:v>
                </c:pt>
                <c:pt idx="174330">
                  <c:v>403.87994683440098</c:v>
                </c:pt>
                <c:pt idx="174331">
                  <c:v>403.88226358967398</c:v>
                </c:pt>
                <c:pt idx="174332">
                  <c:v>403.88458034494801</c:v>
                </c:pt>
                <c:pt idx="174333">
                  <c:v>403.88689710022101</c:v>
                </c:pt>
                <c:pt idx="174334">
                  <c:v>403.88921385549497</c:v>
                </c:pt>
                <c:pt idx="174335">
                  <c:v>403.89153061076797</c:v>
                </c:pt>
                <c:pt idx="174336">
                  <c:v>403.893847366042</c:v>
                </c:pt>
                <c:pt idx="174337">
                  <c:v>403.896164121315</c:v>
                </c:pt>
                <c:pt idx="174338">
                  <c:v>403.89848087658902</c:v>
                </c:pt>
                <c:pt idx="174339">
                  <c:v>403.90079763186202</c:v>
                </c:pt>
                <c:pt idx="174340">
                  <c:v>403.90311438713599</c:v>
                </c:pt>
                <c:pt idx="174341">
                  <c:v>403.90543114240899</c:v>
                </c:pt>
                <c:pt idx="174342">
                  <c:v>403.90774789768301</c:v>
                </c:pt>
                <c:pt idx="174343">
                  <c:v>403.91006465295601</c:v>
                </c:pt>
                <c:pt idx="174344">
                  <c:v>403.91238140822998</c:v>
                </c:pt>
                <c:pt idx="174345">
                  <c:v>403.91469816350298</c:v>
                </c:pt>
                <c:pt idx="174346">
                  <c:v>403.917014918777</c:v>
                </c:pt>
                <c:pt idx="174347">
                  <c:v>403.91933167405</c:v>
                </c:pt>
                <c:pt idx="174348">
                  <c:v>403.92164842932402</c:v>
                </c:pt>
                <c:pt idx="174349">
                  <c:v>403.92396518459702</c:v>
                </c:pt>
                <c:pt idx="174350">
                  <c:v>403.92628193987099</c:v>
                </c:pt>
                <c:pt idx="174351">
                  <c:v>403.92859869514399</c:v>
                </c:pt>
                <c:pt idx="174352">
                  <c:v>403.93091545041801</c:v>
                </c:pt>
                <c:pt idx="174353">
                  <c:v>403.93323220569101</c:v>
                </c:pt>
                <c:pt idx="174354">
                  <c:v>403.93554896096498</c:v>
                </c:pt>
                <c:pt idx="174355">
                  <c:v>403.93786571623798</c:v>
                </c:pt>
                <c:pt idx="174356">
                  <c:v>403.940182471512</c:v>
                </c:pt>
                <c:pt idx="174357">
                  <c:v>403.942499226785</c:v>
                </c:pt>
                <c:pt idx="174358">
                  <c:v>403.94481598205903</c:v>
                </c:pt>
                <c:pt idx="174359">
                  <c:v>403.94713273733299</c:v>
                </c:pt>
                <c:pt idx="174360">
                  <c:v>403.94944949260599</c:v>
                </c:pt>
                <c:pt idx="174361">
                  <c:v>403.95176624788002</c:v>
                </c:pt>
                <c:pt idx="174362">
                  <c:v>403.95408300315302</c:v>
                </c:pt>
                <c:pt idx="174363">
                  <c:v>403.95639975842698</c:v>
                </c:pt>
                <c:pt idx="174364">
                  <c:v>403.95871651369998</c:v>
                </c:pt>
                <c:pt idx="174365">
                  <c:v>403.96103326897401</c:v>
                </c:pt>
                <c:pt idx="174366">
                  <c:v>403.96335002424701</c:v>
                </c:pt>
                <c:pt idx="174367">
                  <c:v>403.96566677952097</c:v>
                </c:pt>
                <c:pt idx="174368">
                  <c:v>403.96798353479397</c:v>
                </c:pt>
                <c:pt idx="174369">
                  <c:v>403.970300290068</c:v>
                </c:pt>
                <c:pt idx="174370">
                  <c:v>403.972617045341</c:v>
                </c:pt>
                <c:pt idx="174371">
                  <c:v>403.97493380061502</c:v>
                </c:pt>
                <c:pt idx="174372">
                  <c:v>403.97725055588802</c:v>
                </c:pt>
                <c:pt idx="174373">
                  <c:v>403.97956731116199</c:v>
                </c:pt>
                <c:pt idx="174374">
                  <c:v>403.98188406643499</c:v>
                </c:pt>
                <c:pt idx="174375">
                  <c:v>403.98420082170901</c:v>
                </c:pt>
                <c:pt idx="174376">
                  <c:v>403.98651757698201</c:v>
                </c:pt>
                <c:pt idx="174377">
                  <c:v>403.98883433225598</c:v>
                </c:pt>
                <c:pt idx="174378">
                  <c:v>403.99115108752898</c:v>
                </c:pt>
                <c:pt idx="174379">
                  <c:v>403.993467842803</c:v>
                </c:pt>
                <c:pt idx="174380">
                  <c:v>403.995784598076</c:v>
                </c:pt>
                <c:pt idx="174381">
                  <c:v>403.99810135335002</c:v>
                </c:pt>
                <c:pt idx="174382">
                  <c:v>404.00041810862302</c:v>
                </c:pt>
                <c:pt idx="174383">
                  <c:v>404.00273486389699</c:v>
                </c:pt>
                <c:pt idx="174384">
                  <c:v>404.00505161916999</c:v>
                </c:pt>
                <c:pt idx="174385">
                  <c:v>404.00736837444401</c:v>
                </c:pt>
                <c:pt idx="174386">
                  <c:v>404.00968512971701</c:v>
                </c:pt>
                <c:pt idx="174387">
                  <c:v>404.01200188499098</c:v>
                </c:pt>
                <c:pt idx="174388">
                  <c:v>404.01431864026398</c:v>
                </c:pt>
                <c:pt idx="174389">
                  <c:v>404.016635395538</c:v>
                </c:pt>
                <c:pt idx="174390">
                  <c:v>404.018952150811</c:v>
                </c:pt>
                <c:pt idx="174391">
                  <c:v>404.02126890608503</c:v>
                </c:pt>
                <c:pt idx="174392">
                  <c:v>404.02358566135803</c:v>
                </c:pt>
                <c:pt idx="174393">
                  <c:v>404.02590241663199</c:v>
                </c:pt>
                <c:pt idx="174394">
                  <c:v>404.02821917190499</c:v>
                </c:pt>
                <c:pt idx="174395">
                  <c:v>404.03053592717902</c:v>
                </c:pt>
                <c:pt idx="174396">
                  <c:v>404.03285268245202</c:v>
                </c:pt>
                <c:pt idx="174397">
                  <c:v>404.03516943772598</c:v>
                </c:pt>
                <c:pt idx="174398">
                  <c:v>404.03748619299898</c:v>
                </c:pt>
                <c:pt idx="174399">
                  <c:v>404.03980294827301</c:v>
                </c:pt>
                <c:pt idx="174400">
                  <c:v>404.04211970354601</c:v>
                </c:pt>
                <c:pt idx="174401">
                  <c:v>404.04443645881997</c:v>
                </c:pt>
                <c:pt idx="174402">
                  <c:v>404.046753214094</c:v>
                </c:pt>
                <c:pt idx="174403">
                  <c:v>404.049069969367</c:v>
                </c:pt>
                <c:pt idx="174404">
                  <c:v>404.05138672464102</c:v>
                </c:pt>
                <c:pt idx="174405">
                  <c:v>404.05370347991402</c:v>
                </c:pt>
                <c:pt idx="174406">
                  <c:v>404.05602023518799</c:v>
                </c:pt>
                <c:pt idx="174407">
                  <c:v>404.05833699046099</c:v>
                </c:pt>
                <c:pt idx="174408">
                  <c:v>404.06065374573501</c:v>
                </c:pt>
                <c:pt idx="174409">
                  <c:v>404.06297050100801</c:v>
                </c:pt>
                <c:pt idx="174410">
                  <c:v>404.06528725628198</c:v>
                </c:pt>
                <c:pt idx="174411">
                  <c:v>404.06760401155498</c:v>
                </c:pt>
                <c:pt idx="174412">
                  <c:v>404.069920766829</c:v>
                </c:pt>
                <c:pt idx="174413">
                  <c:v>404.072237522102</c:v>
                </c:pt>
                <c:pt idx="174414">
                  <c:v>404.07455427737602</c:v>
                </c:pt>
                <c:pt idx="174415">
                  <c:v>404.07687103264902</c:v>
                </c:pt>
                <c:pt idx="174416">
                  <c:v>404.07918778792299</c:v>
                </c:pt>
                <c:pt idx="174417">
                  <c:v>404.08150454319599</c:v>
                </c:pt>
                <c:pt idx="174418">
                  <c:v>404.08382129847001</c:v>
                </c:pt>
                <c:pt idx="174419">
                  <c:v>404.08613805374301</c:v>
                </c:pt>
                <c:pt idx="174420">
                  <c:v>404.08845480901698</c:v>
                </c:pt>
                <c:pt idx="174421">
                  <c:v>404.09077156428998</c:v>
                </c:pt>
                <c:pt idx="174422">
                  <c:v>404.093088319564</c:v>
                </c:pt>
                <c:pt idx="174423">
                  <c:v>404.095405074837</c:v>
                </c:pt>
                <c:pt idx="174424">
                  <c:v>404.09772183011103</c:v>
                </c:pt>
                <c:pt idx="174425">
                  <c:v>404.10003858538403</c:v>
                </c:pt>
                <c:pt idx="174426">
                  <c:v>404.10235534065799</c:v>
                </c:pt>
                <c:pt idx="174427">
                  <c:v>404.10467209593099</c:v>
                </c:pt>
                <c:pt idx="174428">
                  <c:v>404.10698885120502</c:v>
                </c:pt>
                <c:pt idx="174429">
                  <c:v>404.10930560647802</c:v>
                </c:pt>
                <c:pt idx="174430">
                  <c:v>404.11162236175198</c:v>
                </c:pt>
                <c:pt idx="174431">
                  <c:v>404.11393911702498</c:v>
                </c:pt>
                <c:pt idx="174432">
                  <c:v>404.11625587229901</c:v>
                </c:pt>
                <c:pt idx="174433">
                  <c:v>404.11857262757201</c:v>
                </c:pt>
                <c:pt idx="174434">
                  <c:v>404.12088938284597</c:v>
                </c:pt>
                <c:pt idx="174435">
                  <c:v>404.12320613811897</c:v>
                </c:pt>
                <c:pt idx="174436">
                  <c:v>404.125522893393</c:v>
                </c:pt>
                <c:pt idx="174437">
                  <c:v>404.127839648666</c:v>
                </c:pt>
                <c:pt idx="174438">
                  <c:v>404.13015640394002</c:v>
                </c:pt>
                <c:pt idx="174439">
                  <c:v>404.13247315921302</c:v>
                </c:pt>
                <c:pt idx="174440">
                  <c:v>404.13478991448699</c:v>
                </c:pt>
                <c:pt idx="174441">
                  <c:v>404.13710666975999</c:v>
                </c:pt>
                <c:pt idx="174442">
                  <c:v>404.13942342503401</c:v>
                </c:pt>
                <c:pt idx="174443">
                  <c:v>404.14174018030701</c:v>
                </c:pt>
                <c:pt idx="174444">
                  <c:v>404.14405693558098</c:v>
                </c:pt>
                <c:pt idx="174445">
                  <c:v>404.146373690855</c:v>
                </c:pt>
                <c:pt idx="174446">
                  <c:v>404.148690446128</c:v>
                </c:pt>
                <c:pt idx="174447">
                  <c:v>404.15100720140202</c:v>
                </c:pt>
                <c:pt idx="174448">
                  <c:v>404.15332395667502</c:v>
                </c:pt>
                <c:pt idx="174449">
                  <c:v>404.15564071194899</c:v>
                </c:pt>
                <c:pt idx="174450">
                  <c:v>404.15795746722199</c:v>
                </c:pt>
                <c:pt idx="174451">
                  <c:v>404.16027422249601</c:v>
                </c:pt>
                <c:pt idx="174452">
                  <c:v>404.16259097776901</c:v>
                </c:pt>
                <c:pt idx="174453">
                  <c:v>404.16490773304298</c:v>
                </c:pt>
                <c:pt idx="174454">
                  <c:v>404.16722448831598</c:v>
                </c:pt>
                <c:pt idx="174455">
                  <c:v>404.16954124359</c:v>
                </c:pt>
                <c:pt idx="174456">
                  <c:v>404.171857998863</c:v>
                </c:pt>
                <c:pt idx="174457">
                  <c:v>404.17417475413703</c:v>
                </c:pt>
                <c:pt idx="174458">
                  <c:v>404.17649150941003</c:v>
                </c:pt>
                <c:pt idx="174459">
                  <c:v>404.17880826468399</c:v>
                </c:pt>
                <c:pt idx="174460">
                  <c:v>404.18112501995699</c:v>
                </c:pt>
                <c:pt idx="174461">
                  <c:v>404.18344177523102</c:v>
                </c:pt>
                <c:pt idx="174462">
                  <c:v>404.18575853050402</c:v>
                </c:pt>
                <c:pt idx="174463">
                  <c:v>404.18807528577798</c:v>
                </c:pt>
                <c:pt idx="174464">
                  <c:v>404.19039204105098</c:v>
                </c:pt>
                <c:pt idx="174465">
                  <c:v>404.19270879632501</c:v>
                </c:pt>
                <c:pt idx="174466">
                  <c:v>404.19502555159801</c:v>
                </c:pt>
                <c:pt idx="174467">
                  <c:v>404.19734230687197</c:v>
                </c:pt>
                <c:pt idx="174468">
                  <c:v>404.19965906214497</c:v>
                </c:pt>
                <c:pt idx="174469">
                  <c:v>404.201975817419</c:v>
                </c:pt>
                <c:pt idx="174470">
                  <c:v>404.204292572692</c:v>
                </c:pt>
                <c:pt idx="174471">
                  <c:v>404.20660932796602</c:v>
                </c:pt>
                <c:pt idx="174472">
                  <c:v>404.20892608323902</c:v>
                </c:pt>
                <c:pt idx="174473">
                  <c:v>404.21124283851299</c:v>
                </c:pt>
                <c:pt idx="174474">
                  <c:v>404.21355959378599</c:v>
                </c:pt>
                <c:pt idx="174475">
                  <c:v>404.21587634906001</c:v>
                </c:pt>
                <c:pt idx="174476">
                  <c:v>404.21819310433301</c:v>
                </c:pt>
                <c:pt idx="174477">
                  <c:v>404.22050985960698</c:v>
                </c:pt>
                <c:pt idx="174478">
                  <c:v>404.22282661487998</c:v>
                </c:pt>
                <c:pt idx="174479">
                  <c:v>404.225143370154</c:v>
                </c:pt>
                <c:pt idx="174480">
                  <c:v>404.227460125427</c:v>
                </c:pt>
                <c:pt idx="174481">
                  <c:v>404.22977688070102</c:v>
                </c:pt>
                <c:pt idx="174482">
                  <c:v>404.23209363597402</c:v>
                </c:pt>
                <c:pt idx="174483">
                  <c:v>404.23441039124799</c:v>
                </c:pt>
                <c:pt idx="174484">
                  <c:v>404.23672714652099</c:v>
                </c:pt>
                <c:pt idx="174485">
                  <c:v>404.23904390179501</c:v>
                </c:pt>
                <c:pt idx="174486">
                  <c:v>404.24136065706801</c:v>
                </c:pt>
                <c:pt idx="174487">
                  <c:v>404.24367741234198</c:v>
                </c:pt>
                <c:pt idx="174488">
                  <c:v>404.245994167616</c:v>
                </c:pt>
                <c:pt idx="174489">
                  <c:v>404.248310922889</c:v>
                </c:pt>
                <c:pt idx="174490">
                  <c:v>404.25062767816303</c:v>
                </c:pt>
                <c:pt idx="174491">
                  <c:v>404.25294443343603</c:v>
                </c:pt>
                <c:pt idx="174492">
                  <c:v>404.25526118870999</c:v>
                </c:pt>
                <c:pt idx="174493">
                  <c:v>404.25757794398299</c:v>
                </c:pt>
                <c:pt idx="174494">
                  <c:v>404.25989469925702</c:v>
                </c:pt>
                <c:pt idx="174495">
                  <c:v>404.26221145453002</c:v>
                </c:pt>
                <c:pt idx="174496">
                  <c:v>404.26452820980398</c:v>
                </c:pt>
                <c:pt idx="174497">
                  <c:v>404.26684496507698</c:v>
                </c:pt>
                <c:pt idx="174498">
                  <c:v>404.26916172035101</c:v>
                </c:pt>
                <c:pt idx="174499">
                  <c:v>404.27147847562401</c:v>
                </c:pt>
                <c:pt idx="174500">
                  <c:v>404.27379523089797</c:v>
                </c:pt>
                <c:pt idx="174501">
                  <c:v>404.27611198617097</c:v>
                </c:pt>
                <c:pt idx="174502">
                  <c:v>404.278428741445</c:v>
                </c:pt>
                <c:pt idx="174503">
                  <c:v>404.280745496718</c:v>
                </c:pt>
                <c:pt idx="174504">
                  <c:v>404.28306225199202</c:v>
                </c:pt>
                <c:pt idx="174505">
                  <c:v>404.28537900726502</c:v>
                </c:pt>
                <c:pt idx="174506">
                  <c:v>404.28769576253899</c:v>
                </c:pt>
                <c:pt idx="174507">
                  <c:v>404.29001251781199</c:v>
                </c:pt>
                <c:pt idx="174508">
                  <c:v>404.29232927308601</c:v>
                </c:pt>
                <c:pt idx="174509">
                  <c:v>404.29464602835901</c:v>
                </c:pt>
                <c:pt idx="174510">
                  <c:v>404.29696278363298</c:v>
                </c:pt>
                <c:pt idx="174511">
                  <c:v>404.29927953890598</c:v>
                </c:pt>
                <c:pt idx="174512">
                  <c:v>404.30159629418</c:v>
                </c:pt>
                <c:pt idx="174513">
                  <c:v>404.303913049453</c:v>
                </c:pt>
                <c:pt idx="174514">
                  <c:v>404.30622980472702</c:v>
                </c:pt>
                <c:pt idx="174515">
                  <c:v>404.30854656000002</c:v>
                </c:pt>
                <c:pt idx="174516">
                  <c:v>404.31086331527399</c:v>
                </c:pt>
                <c:pt idx="174517">
                  <c:v>404.31318007054699</c:v>
                </c:pt>
                <c:pt idx="174518">
                  <c:v>404.31549682582101</c:v>
                </c:pt>
                <c:pt idx="174519">
                  <c:v>404.31781358109401</c:v>
                </c:pt>
                <c:pt idx="174520">
                  <c:v>404.32013033636798</c:v>
                </c:pt>
                <c:pt idx="174521">
                  <c:v>404.32244709164098</c:v>
                </c:pt>
                <c:pt idx="174522">
                  <c:v>404.324763846915</c:v>
                </c:pt>
                <c:pt idx="174523">
                  <c:v>404.327080602188</c:v>
                </c:pt>
                <c:pt idx="174524">
                  <c:v>404.32939735746203</c:v>
                </c:pt>
                <c:pt idx="174525">
                  <c:v>404.33171411273503</c:v>
                </c:pt>
                <c:pt idx="174526">
                  <c:v>404.33403086800899</c:v>
                </c:pt>
                <c:pt idx="174527">
                  <c:v>404.33634762328199</c:v>
                </c:pt>
                <c:pt idx="174528">
                  <c:v>404.33866437855602</c:v>
                </c:pt>
                <c:pt idx="174529">
                  <c:v>404.34098113382998</c:v>
                </c:pt>
                <c:pt idx="174530">
                  <c:v>404.34329788910298</c:v>
                </c:pt>
                <c:pt idx="174531">
                  <c:v>404.34561464437701</c:v>
                </c:pt>
                <c:pt idx="174532">
                  <c:v>404.34793139965001</c:v>
                </c:pt>
                <c:pt idx="174533">
                  <c:v>404.35024815492397</c:v>
                </c:pt>
                <c:pt idx="174534">
                  <c:v>404.35256491019697</c:v>
                </c:pt>
                <c:pt idx="174535">
                  <c:v>404.354881665471</c:v>
                </c:pt>
                <c:pt idx="174536">
                  <c:v>404.357198420744</c:v>
                </c:pt>
                <c:pt idx="174537">
                  <c:v>404.35951517601802</c:v>
                </c:pt>
                <c:pt idx="174538">
                  <c:v>404.36183193129102</c:v>
                </c:pt>
                <c:pt idx="174539">
                  <c:v>404.36414868656499</c:v>
                </c:pt>
                <c:pt idx="174540">
                  <c:v>404.36646544183799</c:v>
                </c:pt>
                <c:pt idx="174541">
                  <c:v>404.36878219711201</c:v>
                </c:pt>
                <c:pt idx="174542">
                  <c:v>404.37109895238501</c:v>
                </c:pt>
                <c:pt idx="174543">
                  <c:v>404.37341570765898</c:v>
                </c:pt>
                <c:pt idx="174544">
                  <c:v>404.37573246293198</c:v>
                </c:pt>
                <c:pt idx="174545">
                  <c:v>404.378049218206</c:v>
                </c:pt>
                <c:pt idx="174546">
                  <c:v>404.380365973479</c:v>
                </c:pt>
                <c:pt idx="174547">
                  <c:v>404.38268272875303</c:v>
                </c:pt>
                <c:pt idx="174548">
                  <c:v>404.38499948402603</c:v>
                </c:pt>
                <c:pt idx="174549">
                  <c:v>404.38731623929999</c:v>
                </c:pt>
                <c:pt idx="174550">
                  <c:v>404.38963299457299</c:v>
                </c:pt>
                <c:pt idx="174551">
                  <c:v>404.39194974984702</c:v>
                </c:pt>
                <c:pt idx="174552">
                  <c:v>404.39426650512002</c:v>
                </c:pt>
                <c:pt idx="174553">
                  <c:v>404.39658326039398</c:v>
                </c:pt>
                <c:pt idx="174554">
                  <c:v>404.39890001566698</c:v>
                </c:pt>
                <c:pt idx="174555">
                  <c:v>404.40121677094101</c:v>
                </c:pt>
                <c:pt idx="174556">
                  <c:v>404.40353352621401</c:v>
                </c:pt>
                <c:pt idx="174557">
                  <c:v>404.40585028148797</c:v>
                </c:pt>
                <c:pt idx="174558">
                  <c:v>404.40816703676097</c:v>
                </c:pt>
                <c:pt idx="174559">
                  <c:v>404.410483792035</c:v>
                </c:pt>
                <c:pt idx="174560">
                  <c:v>404.412800547308</c:v>
                </c:pt>
                <c:pt idx="174561">
                  <c:v>404.41511730258202</c:v>
                </c:pt>
                <c:pt idx="174562">
                  <c:v>404.41743405785502</c:v>
                </c:pt>
                <c:pt idx="174563">
                  <c:v>404.41975081312899</c:v>
                </c:pt>
                <c:pt idx="174564">
                  <c:v>404.42206756840199</c:v>
                </c:pt>
                <c:pt idx="174565">
                  <c:v>404.42438432367601</c:v>
                </c:pt>
                <c:pt idx="174566">
                  <c:v>404.42670107894901</c:v>
                </c:pt>
                <c:pt idx="174567">
                  <c:v>404.42901783422298</c:v>
                </c:pt>
                <c:pt idx="174568">
                  <c:v>404.43133458949598</c:v>
                </c:pt>
                <c:pt idx="174569">
                  <c:v>404.43365134477</c:v>
                </c:pt>
                <c:pt idx="174570">
                  <c:v>404.435968100043</c:v>
                </c:pt>
                <c:pt idx="174571">
                  <c:v>404.43828485531702</c:v>
                </c:pt>
                <c:pt idx="174572">
                  <c:v>404.44060161059099</c:v>
                </c:pt>
                <c:pt idx="174573">
                  <c:v>404.44291836586399</c:v>
                </c:pt>
                <c:pt idx="174574">
                  <c:v>404.44523512113801</c:v>
                </c:pt>
                <c:pt idx="174575">
                  <c:v>404.44755187641101</c:v>
                </c:pt>
                <c:pt idx="174576">
                  <c:v>404.44986863168498</c:v>
                </c:pt>
                <c:pt idx="174577">
                  <c:v>404.45218538695798</c:v>
                </c:pt>
                <c:pt idx="174578">
                  <c:v>404.454502142232</c:v>
                </c:pt>
                <c:pt idx="174579">
                  <c:v>404.456818897505</c:v>
                </c:pt>
                <c:pt idx="174580">
                  <c:v>404.45913565277903</c:v>
                </c:pt>
                <c:pt idx="174581">
                  <c:v>404.46145240805203</c:v>
                </c:pt>
                <c:pt idx="174582">
                  <c:v>404.46376916332599</c:v>
                </c:pt>
                <c:pt idx="174583">
                  <c:v>404.46608591859899</c:v>
                </c:pt>
                <c:pt idx="174584">
                  <c:v>404.46840267387302</c:v>
                </c:pt>
                <c:pt idx="174585">
                  <c:v>404.47071942914602</c:v>
                </c:pt>
                <c:pt idx="174586">
                  <c:v>404.47303618441998</c:v>
                </c:pt>
                <c:pt idx="174587">
                  <c:v>404.47535293969298</c:v>
                </c:pt>
                <c:pt idx="174588">
                  <c:v>404.47766969496701</c:v>
                </c:pt>
                <c:pt idx="174589">
                  <c:v>404.47998645024001</c:v>
                </c:pt>
                <c:pt idx="174590">
                  <c:v>404.48230320551397</c:v>
                </c:pt>
                <c:pt idx="174591">
                  <c:v>404.48461996078697</c:v>
                </c:pt>
                <c:pt idx="174592">
                  <c:v>404.486936716061</c:v>
                </c:pt>
                <c:pt idx="174593">
                  <c:v>404.489253471334</c:v>
                </c:pt>
                <c:pt idx="174594">
                  <c:v>404.49157022660802</c:v>
                </c:pt>
                <c:pt idx="174595">
                  <c:v>404.49388698188102</c:v>
                </c:pt>
                <c:pt idx="174596">
                  <c:v>404.49620373715499</c:v>
                </c:pt>
                <c:pt idx="174597">
                  <c:v>404.49852049242799</c:v>
                </c:pt>
                <c:pt idx="174598">
                  <c:v>404.50083724770201</c:v>
                </c:pt>
                <c:pt idx="174599">
                  <c:v>404.50315400297501</c:v>
                </c:pt>
                <c:pt idx="174600">
                  <c:v>404.50547075824898</c:v>
                </c:pt>
                <c:pt idx="174601">
                  <c:v>404.50778751352198</c:v>
                </c:pt>
                <c:pt idx="174602">
                  <c:v>404.510104268796</c:v>
                </c:pt>
                <c:pt idx="174603">
                  <c:v>404.512421024069</c:v>
                </c:pt>
                <c:pt idx="174604">
                  <c:v>404.51473777934302</c:v>
                </c:pt>
                <c:pt idx="174605">
                  <c:v>404.51705453461602</c:v>
                </c:pt>
                <c:pt idx="174606">
                  <c:v>404.51937128988999</c:v>
                </c:pt>
                <c:pt idx="174607">
                  <c:v>404.52168804516299</c:v>
                </c:pt>
                <c:pt idx="174608">
                  <c:v>404.52400480043701</c:v>
                </c:pt>
                <c:pt idx="174609">
                  <c:v>404.52632155571001</c:v>
                </c:pt>
                <c:pt idx="174610">
                  <c:v>404.52863831098398</c:v>
                </c:pt>
                <c:pt idx="174611">
                  <c:v>404.53095506625698</c:v>
                </c:pt>
                <c:pt idx="174612">
                  <c:v>404.533271821531</c:v>
                </c:pt>
                <c:pt idx="174613">
                  <c:v>404.535588576804</c:v>
                </c:pt>
                <c:pt idx="174614">
                  <c:v>404.53790533207803</c:v>
                </c:pt>
                <c:pt idx="174615">
                  <c:v>404.54022208735199</c:v>
                </c:pt>
                <c:pt idx="174616">
                  <c:v>404.54253884262499</c:v>
                </c:pt>
                <c:pt idx="174617">
                  <c:v>404.54485559789902</c:v>
                </c:pt>
                <c:pt idx="174618">
                  <c:v>404.54717235317202</c:v>
                </c:pt>
                <c:pt idx="174619">
                  <c:v>404.54948910844598</c:v>
                </c:pt>
                <c:pt idx="174620">
                  <c:v>404.55180586371898</c:v>
                </c:pt>
                <c:pt idx="174621">
                  <c:v>404.55412261899301</c:v>
                </c:pt>
                <c:pt idx="174622">
                  <c:v>404.55643937426601</c:v>
                </c:pt>
                <c:pt idx="174623">
                  <c:v>404.55875612953997</c:v>
                </c:pt>
                <c:pt idx="174624">
                  <c:v>404.56107288481297</c:v>
                </c:pt>
                <c:pt idx="174625">
                  <c:v>404.563389640087</c:v>
                </c:pt>
                <c:pt idx="174626">
                  <c:v>404.56570639536</c:v>
                </c:pt>
                <c:pt idx="174627">
                  <c:v>404.56802315063402</c:v>
                </c:pt>
                <c:pt idx="174628">
                  <c:v>404.57033990590702</c:v>
                </c:pt>
                <c:pt idx="174629">
                  <c:v>404.57265666118099</c:v>
                </c:pt>
                <c:pt idx="174630">
                  <c:v>404.57497341645399</c:v>
                </c:pt>
                <c:pt idx="174631">
                  <c:v>404.57729017172801</c:v>
                </c:pt>
                <c:pt idx="174632">
                  <c:v>404.57960692700101</c:v>
                </c:pt>
                <c:pt idx="174633">
                  <c:v>404.58192368227498</c:v>
                </c:pt>
                <c:pt idx="174634">
                  <c:v>404.58424043754798</c:v>
                </c:pt>
                <c:pt idx="174635">
                  <c:v>404.586557192822</c:v>
                </c:pt>
                <c:pt idx="174636">
                  <c:v>404.588873948095</c:v>
                </c:pt>
                <c:pt idx="174637">
                  <c:v>404.59119070336902</c:v>
                </c:pt>
                <c:pt idx="174638">
                  <c:v>404.59350745864202</c:v>
                </c:pt>
                <c:pt idx="174639">
                  <c:v>404.59582421391599</c:v>
                </c:pt>
                <c:pt idx="174640">
                  <c:v>404.59814096918899</c:v>
                </c:pt>
                <c:pt idx="174641">
                  <c:v>404.60045772446301</c:v>
                </c:pt>
                <c:pt idx="174642">
                  <c:v>404.60277447973601</c:v>
                </c:pt>
                <c:pt idx="174643">
                  <c:v>404.60509123500998</c:v>
                </c:pt>
                <c:pt idx="174644">
                  <c:v>404.60740799028298</c:v>
                </c:pt>
                <c:pt idx="174645">
                  <c:v>404.609724745557</c:v>
                </c:pt>
                <c:pt idx="174646">
                  <c:v>404.61204150083</c:v>
                </c:pt>
                <c:pt idx="174647">
                  <c:v>404.61435825610403</c:v>
                </c:pt>
                <c:pt idx="174648">
                  <c:v>404.61667501137703</c:v>
                </c:pt>
                <c:pt idx="174649">
                  <c:v>404.61899176665099</c:v>
                </c:pt>
                <c:pt idx="174650">
                  <c:v>404.62130852192399</c:v>
                </c:pt>
                <c:pt idx="174651">
                  <c:v>404.62362527719802</c:v>
                </c:pt>
                <c:pt idx="174652">
                  <c:v>404.62594203247102</c:v>
                </c:pt>
                <c:pt idx="174653">
                  <c:v>404.62825878774498</c:v>
                </c:pt>
                <c:pt idx="174654">
                  <c:v>404.63057554301798</c:v>
                </c:pt>
                <c:pt idx="174655">
                  <c:v>404.63289229829201</c:v>
                </c:pt>
                <c:pt idx="174656">
                  <c:v>404.63520905356501</c:v>
                </c:pt>
                <c:pt idx="174657">
                  <c:v>404.63752580883897</c:v>
                </c:pt>
                <c:pt idx="174658">
                  <c:v>404.639842564113</c:v>
                </c:pt>
                <c:pt idx="174659">
                  <c:v>404.642159319386</c:v>
                </c:pt>
                <c:pt idx="174660">
                  <c:v>404.64447607466002</c:v>
                </c:pt>
                <c:pt idx="174661">
                  <c:v>404.64679282993302</c:v>
                </c:pt>
                <c:pt idx="174662">
                  <c:v>404.64910958520699</c:v>
                </c:pt>
                <c:pt idx="174663">
                  <c:v>404.65142634047999</c:v>
                </c:pt>
                <c:pt idx="174664">
                  <c:v>404.65374309575401</c:v>
                </c:pt>
                <c:pt idx="174665">
                  <c:v>404.65605985102701</c:v>
                </c:pt>
                <c:pt idx="174666">
                  <c:v>404.65837660630098</c:v>
                </c:pt>
                <c:pt idx="174667">
                  <c:v>404.66069336157398</c:v>
                </c:pt>
                <c:pt idx="174668">
                  <c:v>404.663010116848</c:v>
                </c:pt>
                <c:pt idx="174669">
                  <c:v>404.665326872121</c:v>
                </c:pt>
                <c:pt idx="174670">
                  <c:v>404.66764362739502</c:v>
                </c:pt>
                <c:pt idx="174671">
                  <c:v>404.66996038266802</c:v>
                </c:pt>
                <c:pt idx="174672">
                  <c:v>404.67227713794199</c:v>
                </c:pt>
                <c:pt idx="174673">
                  <c:v>404.67459389321499</c:v>
                </c:pt>
                <c:pt idx="174674">
                  <c:v>404.67691064848901</c:v>
                </c:pt>
                <c:pt idx="174675">
                  <c:v>404.67922740376201</c:v>
                </c:pt>
                <c:pt idx="174676">
                  <c:v>404.68154415903598</c:v>
                </c:pt>
                <c:pt idx="174677">
                  <c:v>404.68386091430898</c:v>
                </c:pt>
                <c:pt idx="174678">
                  <c:v>404.686177669583</c:v>
                </c:pt>
                <c:pt idx="174679">
                  <c:v>404.688494424856</c:v>
                </c:pt>
                <c:pt idx="174680">
                  <c:v>404.69081118013003</c:v>
                </c:pt>
                <c:pt idx="174681">
                  <c:v>404.69312793540303</c:v>
                </c:pt>
                <c:pt idx="174682">
                  <c:v>404.69544469067699</c:v>
                </c:pt>
                <c:pt idx="174683">
                  <c:v>404.69776144594999</c:v>
                </c:pt>
                <c:pt idx="174684">
                  <c:v>404.70007820122402</c:v>
                </c:pt>
                <c:pt idx="174685">
                  <c:v>404.70239495649702</c:v>
                </c:pt>
                <c:pt idx="174686">
                  <c:v>404.70471171177098</c:v>
                </c:pt>
                <c:pt idx="174687">
                  <c:v>404.70702846704398</c:v>
                </c:pt>
                <c:pt idx="174688">
                  <c:v>404.70934522231801</c:v>
                </c:pt>
                <c:pt idx="174689">
                  <c:v>404.71166197759101</c:v>
                </c:pt>
                <c:pt idx="174690">
                  <c:v>404.71397873286497</c:v>
                </c:pt>
                <c:pt idx="174691">
                  <c:v>404.71629548813797</c:v>
                </c:pt>
                <c:pt idx="174692">
                  <c:v>404.718612243412</c:v>
                </c:pt>
                <c:pt idx="174693">
                  <c:v>404.720928998685</c:v>
                </c:pt>
                <c:pt idx="174694">
                  <c:v>404.72324575395902</c:v>
                </c:pt>
                <c:pt idx="174695">
                  <c:v>404.72556250923202</c:v>
                </c:pt>
                <c:pt idx="174696">
                  <c:v>404.72787926450599</c:v>
                </c:pt>
                <c:pt idx="174697">
                  <c:v>404.73019601977899</c:v>
                </c:pt>
                <c:pt idx="174698">
                  <c:v>404.73251277505301</c:v>
                </c:pt>
                <c:pt idx="174699">
                  <c:v>404.73482953032601</c:v>
                </c:pt>
                <c:pt idx="174700">
                  <c:v>404.73714628559998</c:v>
                </c:pt>
                <c:pt idx="174701">
                  <c:v>404.739463040874</c:v>
                </c:pt>
                <c:pt idx="174702">
                  <c:v>404.741779796147</c:v>
                </c:pt>
                <c:pt idx="174703">
                  <c:v>404.74409655142102</c:v>
                </c:pt>
                <c:pt idx="174704">
                  <c:v>404.74641330669402</c:v>
                </c:pt>
                <c:pt idx="174705">
                  <c:v>404.74873006196799</c:v>
                </c:pt>
                <c:pt idx="174706">
                  <c:v>404.75104681724099</c:v>
                </c:pt>
                <c:pt idx="174707">
                  <c:v>404.75336357251501</c:v>
                </c:pt>
                <c:pt idx="174708">
                  <c:v>404.75568032778801</c:v>
                </c:pt>
                <c:pt idx="174709">
                  <c:v>404.75799708306198</c:v>
                </c:pt>
                <c:pt idx="174710">
                  <c:v>404.76031383833498</c:v>
                </c:pt>
                <c:pt idx="174711">
                  <c:v>404.762630593609</c:v>
                </c:pt>
                <c:pt idx="174712">
                  <c:v>404.764947348882</c:v>
                </c:pt>
                <c:pt idx="174713">
                  <c:v>404.76726410415603</c:v>
                </c:pt>
                <c:pt idx="174714">
                  <c:v>404.76958085942903</c:v>
                </c:pt>
                <c:pt idx="174715">
                  <c:v>404.77189761470299</c:v>
                </c:pt>
                <c:pt idx="174716">
                  <c:v>404.77421436997599</c:v>
                </c:pt>
                <c:pt idx="174717">
                  <c:v>404.77653112525002</c:v>
                </c:pt>
                <c:pt idx="174718">
                  <c:v>404.77884788052302</c:v>
                </c:pt>
                <c:pt idx="174719">
                  <c:v>404.78116463579698</c:v>
                </c:pt>
                <c:pt idx="174720">
                  <c:v>404.78348139106998</c:v>
                </c:pt>
                <c:pt idx="174721">
                  <c:v>404.78579814634401</c:v>
                </c:pt>
                <c:pt idx="174722">
                  <c:v>404.78811490161701</c:v>
                </c:pt>
                <c:pt idx="174723">
                  <c:v>404.79043165689097</c:v>
                </c:pt>
                <c:pt idx="174724">
                  <c:v>404.79274841216397</c:v>
                </c:pt>
                <c:pt idx="174725">
                  <c:v>404.795065167438</c:v>
                </c:pt>
                <c:pt idx="174726">
                  <c:v>404.797381922711</c:v>
                </c:pt>
                <c:pt idx="174727">
                  <c:v>404.79969867798502</c:v>
                </c:pt>
                <c:pt idx="174728">
                  <c:v>404.80201543325802</c:v>
                </c:pt>
                <c:pt idx="174729">
                  <c:v>404.80433218853199</c:v>
                </c:pt>
                <c:pt idx="174730">
                  <c:v>404.80664894380499</c:v>
                </c:pt>
                <c:pt idx="174731">
                  <c:v>404.80896569907901</c:v>
                </c:pt>
                <c:pt idx="174732">
                  <c:v>404.81128245435201</c:v>
                </c:pt>
                <c:pt idx="174733">
                  <c:v>404.81359920962598</c:v>
                </c:pt>
                <c:pt idx="174734">
                  <c:v>404.81591596489898</c:v>
                </c:pt>
                <c:pt idx="174735">
                  <c:v>404.818232720173</c:v>
                </c:pt>
                <c:pt idx="174736">
                  <c:v>404.820549475446</c:v>
                </c:pt>
                <c:pt idx="174737">
                  <c:v>404.82286623072002</c:v>
                </c:pt>
                <c:pt idx="174738">
                  <c:v>404.82518298599302</c:v>
                </c:pt>
                <c:pt idx="174739">
                  <c:v>404.82749974126699</c:v>
                </c:pt>
                <c:pt idx="174740">
                  <c:v>404.82981649653999</c:v>
                </c:pt>
                <c:pt idx="174741">
                  <c:v>404.83213325181401</c:v>
                </c:pt>
                <c:pt idx="174742">
                  <c:v>404.83445000708701</c:v>
                </c:pt>
                <c:pt idx="174743">
                  <c:v>404.83676676236098</c:v>
                </c:pt>
                <c:pt idx="174744">
                  <c:v>404.839083517635</c:v>
                </c:pt>
                <c:pt idx="174745">
                  <c:v>404.841400272908</c:v>
                </c:pt>
                <c:pt idx="174746">
                  <c:v>404.84371702818203</c:v>
                </c:pt>
                <c:pt idx="174747">
                  <c:v>404.84603378345503</c:v>
                </c:pt>
                <c:pt idx="174748">
                  <c:v>404.84835053872899</c:v>
                </c:pt>
                <c:pt idx="174749">
                  <c:v>404.85066729400199</c:v>
                </c:pt>
                <c:pt idx="174750">
                  <c:v>404.85298404927602</c:v>
                </c:pt>
                <c:pt idx="174751">
                  <c:v>404.85530080454902</c:v>
                </c:pt>
                <c:pt idx="174752">
                  <c:v>404.85761755982298</c:v>
                </c:pt>
                <c:pt idx="174753">
                  <c:v>404.85993431509598</c:v>
                </c:pt>
                <c:pt idx="174754">
                  <c:v>404.86225107037001</c:v>
                </c:pt>
                <c:pt idx="174755">
                  <c:v>404.86456782564301</c:v>
                </c:pt>
                <c:pt idx="174756">
                  <c:v>404.86688458091697</c:v>
                </c:pt>
                <c:pt idx="174757">
                  <c:v>404.86920133618997</c:v>
                </c:pt>
                <c:pt idx="174758">
                  <c:v>404.871518091464</c:v>
                </c:pt>
                <c:pt idx="174759">
                  <c:v>404.873834846737</c:v>
                </c:pt>
                <c:pt idx="174760">
                  <c:v>404.87615160201102</c:v>
                </c:pt>
                <c:pt idx="174761">
                  <c:v>404.87846835728402</c:v>
                </c:pt>
                <c:pt idx="174762">
                  <c:v>404.88078511255799</c:v>
                </c:pt>
                <c:pt idx="174763">
                  <c:v>404.88310186783099</c:v>
                </c:pt>
                <c:pt idx="174764">
                  <c:v>404.88541862310501</c:v>
                </c:pt>
                <c:pt idx="174765">
                  <c:v>404.88773537837801</c:v>
                </c:pt>
                <c:pt idx="174766">
                  <c:v>404.89005213365198</c:v>
                </c:pt>
                <c:pt idx="174767">
                  <c:v>404.89236888892498</c:v>
                </c:pt>
                <c:pt idx="174768">
                  <c:v>404.894685644199</c:v>
                </c:pt>
                <c:pt idx="174769">
                  <c:v>404.897002399472</c:v>
                </c:pt>
                <c:pt idx="174770">
                  <c:v>404.89931915474602</c:v>
                </c:pt>
                <c:pt idx="174771">
                  <c:v>404.90163591001902</c:v>
                </c:pt>
                <c:pt idx="174772">
                  <c:v>404.90395266529299</c:v>
                </c:pt>
                <c:pt idx="174773">
                  <c:v>404.90626942056599</c:v>
                </c:pt>
                <c:pt idx="174774">
                  <c:v>404.90858617584001</c:v>
                </c:pt>
                <c:pt idx="174775">
                  <c:v>404.91090293111301</c:v>
                </c:pt>
                <c:pt idx="174776">
                  <c:v>404.91321968638698</c:v>
                </c:pt>
                <c:pt idx="174777">
                  <c:v>404.91553644165998</c:v>
                </c:pt>
                <c:pt idx="174778">
                  <c:v>404.917853196934</c:v>
                </c:pt>
                <c:pt idx="174779">
                  <c:v>404.920169952207</c:v>
                </c:pt>
                <c:pt idx="174780">
                  <c:v>404.92248670748103</c:v>
                </c:pt>
                <c:pt idx="174781">
                  <c:v>404.92480346275403</c:v>
                </c:pt>
                <c:pt idx="174782">
                  <c:v>404.92712021802799</c:v>
                </c:pt>
                <c:pt idx="174783">
                  <c:v>404.92943697330099</c:v>
                </c:pt>
                <c:pt idx="174784">
                  <c:v>404.93175372857502</c:v>
                </c:pt>
                <c:pt idx="174785">
                  <c:v>404.93407048384898</c:v>
                </c:pt>
                <c:pt idx="174786">
                  <c:v>404.93638723912198</c:v>
                </c:pt>
                <c:pt idx="174787">
                  <c:v>404.93870399439601</c:v>
                </c:pt>
                <c:pt idx="174788">
                  <c:v>404.94102074966901</c:v>
                </c:pt>
                <c:pt idx="174789">
                  <c:v>404.94333750494297</c:v>
                </c:pt>
                <c:pt idx="174790">
                  <c:v>404.94565426021597</c:v>
                </c:pt>
                <c:pt idx="174791">
                  <c:v>404.94797101549</c:v>
                </c:pt>
                <c:pt idx="174792">
                  <c:v>404.950287770763</c:v>
                </c:pt>
                <c:pt idx="174793">
                  <c:v>404.95260452603702</c:v>
                </c:pt>
                <c:pt idx="174794">
                  <c:v>404.95492128131002</c:v>
                </c:pt>
                <c:pt idx="174795">
                  <c:v>404.95723803658399</c:v>
                </c:pt>
                <c:pt idx="174796">
                  <c:v>404.95955479185699</c:v>
                </c:pt>
                <c:pt idx="174797">
                  <c:v>404.96187154713101</c:v>
                </c:pt>
                <c:pt idx="174798">
                  <c:v>404.96418830240401</c:v>
                </c:pt>
                <c:pt idx="174799">
                  <c:v>404.96650505767798</c:v>
                </c:pt>
                <c:pt idx="174800">
                  <c:v>404.96882181295098</c:v>
                </c:pt>
                <c:pt idx="174801">
                  <c:v>404.971138568225</c:v>
                </c:pt>
                <c:pt idx="174802">
                  <c:v>404.973455323498</c:v>
                </c:pt>
                <c:pt idx="174803">
                  <c:v>404.97577207877202</c:v>
                </c:pt>
                <c:pt idx="174804">
                  <c:v>404.97808883404502</c:v>
                </c:pt>
                <c:pt idx="174805">
                  <c:v>404.98040558931899</c:v>
                </c:pt>
                <c:pt idx="174806">
                  <c:v>404.98272234459199</c:v>
                </c:pt>
                <c:pt idx="174807">
                  <c:v>404.98503909986601</c:v>
                </c:pt>
                <c:pt idx="174808">
                  <c:v>404.98735585513901</c:v>
                </c:pt>
                <c:pt idx="174809">
                  <c:v>404.98967261041298</c:v>
                </c:pt>
                <c:pt idx="174810">
                  <c:v>404.99198936568598</c:v>
                </c:pt>
                <c:pt idx="174811">
                  <c:v>404.99430612096</c:v>
                </c:pt>
                <c:pt idx="174812">
                  <c:v>404.996622876233</c:v>
                </c:pt>
                <c:pt idx="174813">
                  <c:v>404.99893963150703</c:v>
                </c:pt>
                <c:pt idx="174814">
                  <c:v>405.00125638678003</c:v>
                </c:pt>
                <c:pt idx="174815">
                  <c:v>405.00357314205399</c:v>
                </c:pt>
                <c:pt idx="174816">
                  <c:v>405.00588989732699</c:v>
                </c:pt>
                <c:pt idx="174817">
                  <c:v>405.00820665260102</c:v>
                </c:pt>
                <c:pt idx="174818">
                  <c:v>405.01052340787402</c:v>
                </c:pt>
                <c:pt idx="174819">
                  <c:v>405.01284016314798</c:v>
                </c:pt>
                <c:pt idx="174820">
                  <c:v>405.01515691842098</c:v>
                </c:pt>
                <c:pt idx="174821">
                  <c:v>405.01747367369501</c:v>
                </c:pt>
                <c:pt idx="174822">
                  <c:v>405.01979042896801</c:v>
                </c:pt>
                <c:pt idx="174823">
                  <c:v>405.02210718424197</c:v>
                </c:pt>
                <c:pt idx="174824">
                  <c:v>405.02442393951497</c:v>
                </c:pt>
                <c:pt idx="174825">
                  <c:v>405.026740694789</c:v>
                </c:pt>
                <c:pt idx="174826">
                  <c:v>405.029057450062</c:v>
                </c:pt>
                <c:pt idx="174827">
                  <c:v>405.03137420533602</c:v>
                </c:pt>
                <c:pt idx="174828">
                  <c:v>405.03369096060999</c:v>
                </c:pt>
                <c:pt idx="174829">
                  <c:v>405.03600771588299</c:v>
                </c:pt>
                <c:pt idx="174830">
                  <c:v>405.03832447115701</c:v>
                </c:pt>
                <c:pt idx="174831">
                  <c:v>405.04064122643001</c:v>
                </c:pt>
                <c:pt idx="174832">
                  <c:v>405.04295798170398</c:v>
                </c:pt>
                <c:pt idx="174833">
                  <c:v>405.04527473697698</c:v>
                </c:pt>
                <c:pt idx="174834">
                  <c:v>405.047591492251</c:v>
                </c:pt>
                <c:pt idx="174835">
                  <c:v>405.049908247524</c:v>
                </c:pt>
                <c:pt idx="174836">
                  <c:v>405.05222500279802</c:v>
                </c:pt>
                <c:pt idx="174837">
                  <c:v>405.05454175807103</c:v>
                </c:pt>
                <c:pt idx="174838">
                  <c:v>405.05685851334499</c:v>
                </c:pt>
                <c:pt idx="174839">
                  <c:v>405.05917526861799</c:v>
                </c:pt>
                <c:pt idx="174840">
                  <c:v>405.06149202389201</c:v>
                </c:pt>
                <c:pt idx="174841">
                  <c:v>405.06380877916502</c:v>
                </c:pt>
                <c:pt idx="174842">
                  <c:v>405.06612553443898</c:v>
                </c:pt>
                <c:pt idx="174843">
                  <c:v>405.06844228971198</c:v>
                </c:pt>
                <c:pt idx="174844">
                  <c:v>405.070759044986</c:v>
                </c:pt>
                <c:pt idx="174845">
                  <c:v>405.07307580025901</c:v>
                </c:pt>
                <c:pt idx="174846">
                  <c:v>405.07539255553303</c:v>
                </c:pt>
                <c:pt idx="174847">
                  <c:v>405.07770931080597</c:v>
                </c:pt>
                <c:pt idx="174848">
                  <c:v>405.08002606607999</c:v>
                </c:pt>
                <c:pt idx="174849">
                  <c:v>405.082342821353</c:v>
                </c:pt>
                <c:pt idx="174850">
                  <c:v>405.08465957662702</c:v>
                </c:pt>
                <c:pt idx="174851">
                  <c:v>405.08697633190002</c:v>
                </c:pt>
                <c:pt idx="174852">
                  <c:v>405.08929308717398</c:v>
                </c:pt>
                <c:pt idx="174853">
                  <c:v>405.09160984244699</c:v>
                </c:pt>
                <c:pt idx="174854">
                  <c:v>405.09392659772101</c:v>
                </c:pt>
                <c:pt idx="174855">
                  <c:v>405.09624335299401</c:v>
                </c:pt>
                <c:pt idx="174856">
                  <c:v>405.09856010826798</c:v>
                </c:pt>
                <c:pt idx="174857">
                  <c:v>405.10087686354098</c:v>
                </c:pt>
                <c:pt idx="174858">
                  <c:v>405.103193618815</c:v>
                </c:pt>
                <c:pt idx="174859">
                  <c:v>405.105510374088</c:v>
                </c:pt>
                <c:pt idx="174860">
                  <c:v>405.10782712936202</c:v>
                </c:pt>
                <c:pt idx="174861">
                  <c:v>405.11014388463502</c:v>
                </c:pt>
                <c:pt idx="174862">
                  <c:v>405.11246063990899</c:v>
                </c:pt>
                <c:pt idx="174863">
                  <c:v>405.11477739518199</c:v>
                </c:pt>
                <c:pt idx="174864">
                  <c:v>405.11709415045601</c:v>
                </c:pt>
                <c:pt idx="174865">
                  <c:v>405.11941090572901</c:v>
                </c:pt>
                <c:pt idx="174866">
                  <c:v>405.12172766100298</c:v>
                </c:pt>
                <c:pt idx="174867">
                  <c:v>405.12404441627598</c:v>
                </c:pt>
                <c:pt idx="174868">
                  <c:v>405.12636117155</c:v>
                </c:pt>
                <c:pt idx="174869">
                  <c:v>405.128677926823</c:v>
                </c:pt>
                <c:pt idx="174870">
                  <c:v>405.13099468209703</c:v>
                </c:pt>
                <c:pt idx="174871">
                  <c:v>405.13331143737099</c:v>
                </c:pt>
                <c:pt idx="174872">
                  <c:v>405.13562819264399</c:v>
                </c:pt>
                <c:pt idx="174873">
                  <c:v>405.13794494791802</c:v>
                </c:pt>
                <c:pt idx="174874">
                  <c:v>405.14026170319102</c:v>
                </c:pt>
                <c:pt idx="174875">
                  <c:v>405.14257845846498</c:v>
                </c:pt>
                <c:pt idx="174876">
                  <c:v>405.14489521373798</c:v>
                </c:pt>
                <c:pt idx="174877">
                  <c:v>405.14721196901201</c:v>
                </c:pt>
                <c:pt idx="174878">
                  <c:v>405.14952872428501</c:v>
                </c:pt>
                <c:pt idx="174879">
                  <c:v>405.15184547955897</c:v>
                </c:pt>
                <c:pt idx="174880">
                  <c:v>405.15416223483197</c:v>
                </c:pt>
                <c:pt idx="174881">
                  <c:v>405.156478990106</c:v>
                </c:pt>
                <c:pt idx="174882">
                  <c:v>405.158795745379</c:v>
                </c:pt>
                <c:pt idx="174883">
                  <c:v>405.16111250065302</c:v>
                </c:pt>
                <c:pt idx="174884">
                  <c:v>405.16342925592602</c:v>
                </c:pt>
                <c:pt idx="174885">
                  <c:v>405.16574601119999</c:v>
                </c:pt>
                <c:pt idx="174886">
                  <c:v>405.16806276647299</c:v>
                </c:pt>
                <c:pt idx="174887">
                  <c:v>405.17037952174701</c:v>
                </c:pt>
                <c:pt idx="174888">
                  <c:v>405.17269627702001</c:v>
                </c:pt>
                <c:pt idx="174889">
                  <c:v>405.17501303229398</c:v>
                </c:pt>
                <c:pt idx="174890">
                  <c:v>405.17732978756698</c:v>
                </c:pt>
                <c:pt idx="174891">
                  <c:v>405.179646542841</c:v>
                </c:pt>
                <c:pt idx="174892">
                  <c:v>405.181963298114</c:v>
                </c:pt>
                <c:pt idx="174893">
                  <c:v>405.18428005338802</c:v>
                </c:pt>
                <c:pt idx="174894">
                  <c:v>405.18659680866102</c:v>
                </c:pt>
                <c:pt idx="174895">
                  <c:v>405.18891356393499</c:v>
                </c:pt>
                <c:pt idx="174896">
                  <c:v>405.19123031920799</c:v>
                </c:pt>
                <c:pt idx="174897">
                  <c:v>405.19354707448201</c:v>
                </c:pt>
                <c:pt idx="174898">
                  <c:v>405.19586382975501</c:v>
                </c:pt>
                <c:pt idx="174899">
                  <c:v>405.19818058502898</c:v>
                </c:pt>
                <c:pt idx="174900">
                  <c:v>405.20049734030198</c:v>
                </c:pt>
                <c:pt idx="174901">
                  <c:v>405.202814095576</c:v>
                </c:pt>
                <c:pt idx="174902">
                  <c:v>405.205130850849</c:v>
                </c:pt>
                <c:pt idx="174903">
                  <c:v>405.20744760612303</c:v>
                </c:pt>
                <c:pt idx="174904">
                  <c:v>405.20976436139603</c:v>
                </c:pt>
                <c:pt idx="174905">
                  <c:v>405.21208111666999</c:v>
                </c:pt>
                <c:pt idx="174906">
                  <c:v>405.21439787194299</c:v>
                </c:pt>
                <c:pt idx="174907">
                  <c:v>405.21671462721702</c:v>
                </c:pt>
                <c:pt idx="174908">
                  <c:v>405.21903138249002</c:v>
                </c:pt>
                <c:pt idx="174909">
                  <c:v>405.22134813776398</c:v>
                </c:pt>
                <c:pt idx="174910">
                  <c:v>405.22366489303698</c:v>
                </c:pt>
                <c:pt idx="174911">
                  <c:v>405.22598164831101</c:v>
                </c:pt>
                <c:pt idx="174912">
                  <c:v>405.22829840358401</c:v>
                </c:pt>
                <c:pt idx="174913">
                  <c:v>405.23061515885797</c:v>
                </c:pt>
                <c:pt idx="174914">
                  <c:v>405.232931914132</c:v>
                </c:pt>
                <c:pt idx="174915">
                  <c:v>405.235248669405</c:v>
                </c:pt>
                <c:pt idx="174916">
                  <c:v>405.23756542467902</c:v>
                </c:pt>
                <c:pt idx="174917">
                  <c:v>405.23988217995202</c:v>
                </c:pt>
                <c:pt idx="174918">
                  <c:v>405.24219893522599</c:v>
                </c:pt>
                <c:pt idx="174919">
                  <c:v>405.24451569049899</c:v>
                </c:pt>
                <c:pt idx="174920">
                  <c:v>405.24683244577301</c:v>
                </c:pt>
                <c:pt idx="174921">
                  <c:v>405.24914920104601</c:v>
                </c:pt>
                <c:pt idx="174922">
                  <c:v>405.25146595631998</c:v>
                </c:pt>
                <c:pt idx="174923">
                  <c:v>405.25378271159298</c:v>
                </c:pt>
                <c:pt idx="174924">
                  <c:v>405.256099466867</c:v>
                </c:pt>
                <c:pt idx="174925">
                  <c:v>405.25841622214</c:v>
                </c:pt>
                <c:pt idx="174926">
                  <c:v>405.26073297741402</c:v>
                </c:pt>
                <c:pt idx="174927">
                  <c:v>405.26304973268702</c:v>
                </c:pt>
                <c:pt idx="174928">
                  <c:v>405.26536648796099</c:v>
                </c:pt>
                <c:pt idx="174929">
                  <c:v>405.26768324323399</c:v>
                </c:pt>
                <c:pt idx="174930">
                  <c:v>405.26999999850801</c:v>
                </c:pt>
                <c:pt idx="174931">
                  <c:v>405.27231675378101</c:v>
                </c:pt>
                <c:pt idx="174932">
                  <c:v>405.27463350905498</c:v>
                </c:pt>
                <c:pt idx="174933">
                  <c:v>405.27695026432798</c:v>
                </c:pt>
                <c:pt idx="174934">
                  <c:v>405.279267019602</c:v>
                </c:pt>
                <c:pt idx="174935">
                  <c:v>405.281583774875</c:v>
                </c:pt>
                <c:pt idx="174936">
                  <c:v>405.28390053014903</c:v>
                </c:pt>
                <c:pt idx="174937">
                  <c:v>405.28621728542203</c:v>
                </c:pt>
                <c:pt idx="174938">
                  <c:v>405.28853404069599</c:v>
                </c:pt>
                <c:pt idx="174939">
                  <c:v>405.29085079596899</c:v>
                </c:pt>
                <c:pt idx="174940">
                  <c:v>405.29316755124302</c:v>
                </c:pt>
                <c:pt idx="174941">
                  <c:v>405.29548430651602</c:v>
                </c:pt>
                <c:pt idx="174942">
                  <c:v>405.29780106178998</c:v>
                </c:pt>
                <c:pt idx="174943">
                  <c:v>405.30011781706298</c:v>
                </c:pt>
                <c:pt idx="174944">
                  <c:v>405.30243457233701</c:v>
                </c:pt>
                <c:pt idx="174945">
                  <c:v>405.30475132761001</c:v>
                </c:pt>
                <c:pt idx="174946">
                  <c:v>405.30706808288397</c:v>
                </c:pt>
                <c:pt idx="174947">
                  <c:v>405.30938483815697</c:v>
                </c:pt>
                <c:pt idx="174948">
                  <c:v>405.311701593431</c:v>
                </c:pt>
                <c:pt idx="174949">
                  <c:v>405.314018348704</c:v>
                </c:pt>
                <c:pt idx="174950">
                  <c:v>405.31633510397802</c:v>
                </c:pt>
                <c:pt idx="174951">
                  <c:v>405.31865185925102</c:v>
                </c:pt>
                <c:pt idx="174952">
                  <c:v>405.32096861452499</c:v>
                </c:pt>
                <c:pt idx="174953">
                  <c:v>405.32328536979799</c:v>
                </c:pt>
                <c:pt idx="174954">
                  <c:v>405.32560212507201</c:v>
                </c:pt>
                <c:pt idx="174955">
                  <c:v>405.32791888034501</c:v>
                </c:pt>
                <c:pt idx="174956">
                  <c:v>405.33023563561898</c:v>
                </c:pt>
                <c:pt idx="174957">
                  <c:v>405.332552390893</c:v>
                </c:pt>
                <c:pt idx="174958">
                  <c:v>405.334869146166</c:v>
                </c:pt>
                <c:pt idx="174959">
                  <c:v>405.33718590144002</c:v>
                </c:pt>
                <c:pt idx="174960">
                  <c:v>405.33950265671302</c:v>
                </c:pt>
                <c:pt idx="174961">
                  <c:v>405.34181941198699</c:v>
                </c:pt>
                <c:pt idx="174962">
                  <c:v>405.34413616725999</c:v>
                </c:pt>
                <c:pt idx="174963">
                  <c:v>405.34645292253401</c:v>
                </c:pt>
                <c:pt idx="174964">
                  <c:v>405.34876967780701</c:v>
                </c:pt>
                <c:pt idx="174965">
                  <c:v>405.35108643308098</c:v>
                </c:pt>
                <c:pt idx="174966">
                  <c:v>405.35340318835398</c:v>
                </c:pt>
                <c:pt idx="174967">
                  <c:v>405.355719943628</c:v>
                </c:pt>
                <c:pt idx="174968">
                  <c:v>405.358036698901</c:v>
                </c:pt>
                <c:pt idx="174969">
                  <c:v>405.36035345417503</c:v>
                </c:pt>
                <c:pt idx="174970">
                  <c:v>405.36267020944803</c:v>
                </c:pt>
                <c:pt idx="174971">
                  <c:v>405.36498696472199</c:v>
                </c:pt>
                <c:pt idx="174972">
                  <c:v>405.36730371999499</c:v>
                </c:pt>
                <c:pt idx="174973">
                  <c:v>405.36962047526902</c:v>
                </c:pt>
                <c:pt idx="174974">
                  <c:v>405.37193723054202</c:v>
                </c:pt>
                <c:pt idx="174975">
                  <c:v>405.37425398581598</c:v>
                </c:pt>
                <c:pt idx="174976">
                  <c:v>405.37657074108898</c:v>
                </c:pt>
                <c:pt idx="174977">
                  <c:v>405.37888749636301</c:v>
                </c:pt>
                <c:pt idx="174978">
                  <c:v>405.38120425163601</c:v>
                </c:pt>
                <c:pt idx="174979">
                  <c:v>405.38352100690997</c:v>
                </c:pt>
                <c:pt idx="174980">
                  <c:v>405.38583776218297</c:v>
                </c:pt>
                <c:pt idx="174981">
                  <c:v>405.388154517457</c:v>
                </c:pt>
                <c:pt idx="174982">
                  <c:v>405.39047127273</c:v>
                </c:pt>
                <c:pt idx="174983">
                  <c:v>405.39278802800402</c:v>
                </c:pt>
                <c:pt idx="174984">
                  <c:v>405.39510478327702</c:v>
                </c:pt>
                <c:pt idx="174985">
                  <c:v>405.39742153855099</c:v>
                </c:pt>
                <c:pt idx="174986">
                  <c:v>405.39973829382399</c:v>
                </c:pt>
                <c:pt idx="174987">
                  <c:v>405.40205504909801</c:v>
                </c:pt>
                <c:pt idx="174988">
                  <c:v>405.40437180437101</c:v>
                </c:pt>
                <c:pt idx="174989">
                  <c:v>405.40668855964498</c:v>
                </c:pt>
                <c:pt idx="174990">
                  <c:v>405.40900531491798</c:v>
                </c:pt>
                <c:pt idx="174991">
                  <c:v>405.411322070192</c:v>
                </c:pt>
                <c:pt idx="174992">
                  <c:v>405.413638825465</c:v>
                </c:pt>
                <c:pt idx="174993">
                  <c:v>405.41595558073902</c:v>
                </c:pt>
                <c:pt idx="174994">
                  <c:v>405.41827233601202</c:v>
                </c:pt>
                <c:pt idx="174995">
                  <c:v>405.42058909128599</c:v>
                </c:pt>
                <c:pt idx="174996">
                  <c:v>405.42290584655899</c:v>
                </c:pt>
                <c:pt idx="174997">
                  <c:v>405.42522260183301</c:v>
                </c:pt>
                <c:pt idx="174998">
                  <c:v>405.42753935710601</c:v>
                </c:pt>
                <c:pt idx="174999">
                  <c:v>405.42985611237998</c:v>
                </c:pt>
                <c:pt idx="175000">
                  <c:v>405.432172867654</c:v>
                </c:pt>
                <c:pt idx="175001">
                  <c:v>405.434489622927</c:v>
                </c:pt>
                <c:pt idx="175002">
                  <c:v>405.43680637820103</c:v>
                </c:pt>
                <c:pt idx="175003">
                  <c:v>405.43912313347403</c:v>
                </c:pt>
                <c:pt idx="175004">
                  <c:v>405.44143988874799</c:v>
                </c:pt>
                <c:pt idx="175005">
                  <c:v>405.44375664402099</c:v>
                </c:pt>
                <c:pt idx="175006">
                  <c:v>405.44607339929502</c:v>
                </c:pt>
                <c:pt idx="175007">
                  <c:v>405.44839015456802</c:v>
                </c:pt>
                <c:pt idx="175008">
                  <c:v>405.45070690984198</c:v>
                </c:pt>
                <c:pt idx="175009">
                  <c:v>405.45302366511498</c:v>
                </c:pt>
                <c:pt idx="175010">
                  <c:v>405.45534042038901</c:v>
                </c:pt>
                <c:pt idx="175011">
                  <c:v>405.45765717566201</c:v>
                </c:pt>
                <c:pt idx="175012">
                  <c:v>405.45997393093597</c:v>
                </c:pt>
                <c:pt idx="175013">
                  <c:v>405.46229068620897</c:v>
                </c:pt>
                <c:pt idx="175014">
                  <c:v>405.464607441483</c:v>
                </c:pt>
                <c:pt idx="175015">
                  <c:v>405.466924196756</c:v>
                </c:pt>
                <c:pt idx="175016">
                  <c:v>405.46924095203002</c:v>
                </c:pt>
                <c:pt idx="175017">
                  <c:v>405.47155770730302</c:v>
                </c:pt>
                <c:pt idx="175018">
                  <c:v>405.47387446257699</c:v>
                </c:pt>
                <c:pt idx="175019">
                  <c:v>405.47619121784999</c:v>
                </c:pt>
                <c:pt idx="175020">
                  <c:v>405.47850797312401</c:v>
                </c:pt>
                <c:pt idx="175021">
                  <c:v>405.48082472839701</c:v>
                </c:pt>
                <c:pt idx="175022">
                  <c:v>405.48314148367098</c:v>
                </c:pt>
                <c:pt idx="175023">
                  <c:v>405.48545823894398</c:v>
                </c:pt>
                <c:pt idx="175024">
                  <c:v>405.487774994218</c:v>
                </c:pt>
                <c:pt idx="175025">
                  <c:v>405.490091749491</c:v>
                </c:pt>
                <c:pt idx="175026">
                  <c:v>405.49240850476502</c:v>
                </c:pt>
                <c:pt idx="175027">
                  <c:v>405.49472526003802</c:v>
                </c:pt>
                <c:pt idx="175028">
                  <c:v>405.49704201531199</c:v>
                </c:pt>
                <c:pt idx="175029">
                  <c:v>405.49935877058499</c:v>
                </c:pt>
                <c:pt idx="175030">
                  <c:v>405.50167552585901</c:v>
                </c:pt>
                <c:pt idx="175031">
                  <c:v>405.50399228113201</c:v>
                </c:pt>
                <c:pt idx="175032">
                  <c:v>405.50630903640598</c:v>
                </c:pt>
                <c:pt idx="175033">
                  <c:v>405.50862579167898</c:v>
                </c:pt>
                <c:pt idx="175034">
                  <c:v>405.510942546953</c:v>
                </c:pt>
                <c:pt idx="175035">
                  <c:v>405.513259302226</c:v>
                </c:pt>
                <c:pt idx="175036">
                  <c:v>405.51557605750003</c:v>
                </c:pt>
                <c:pt idx="175037">
                  <c:v>405.51789281277303</c:v>
                </c:pt>
                <c:pt idx="175038">
                  <c:v>405.52020956804699</c:v>
                </c:pt>
                <c:pt idx="175039">
                  <c:v>405.52252632331999</c:v>
                </c:pt>
                <c:pt idx="175040">
                  <c:v>405.52484307859402</c:v>
                </c:pt>
                <c:pt idx="175041">
                  <c:v>405.52715983386798</c:v>
                </c:pt>
                <c:pt idx="175042">
                  <c:v>405.52947658914098</c:v>
                </c:pt>
                <c:pt idx="175043">
                  <c:v>405.53179334441501</c:v>
                </c:pt>
                <c:pt idx="175044">
                  <c:v>405.53411009968801</c:v>
                </c:pt>
                <c:pt idx="175045">
                  <c:v>405.53642685496197</c:v>
                </c:pt>
                <c:pt idx="175046">
                  <c:v>405.53874361023497</c:v>
                </c:pt>
                <c:pt idx="175047">
                  <c:v>405.541060365509</c:v>
                </c:pt>
                <c:pt idx="175048">
                  <c:v>405.543377120782</c:v>
                </c:pt>
                <c:pt idx="175049">
                  <c:v>405.54569387605602</c:v>
                </c:pt>
                <c:pt idx="175050">
                  <c:v>405.54801063132902</c:v>
                </c:pt>
                <c:pt idx="175051">
                  <c:v>405.55032738660299</c:v>
                </c:pt>
                <c:pt idx="175052">
                  <c:v>405.55264414187599</c:v>
                </c:pt>
                <c:pt idx="175053">
                  <c:v>405.55496089715001</c:v>
                </c:pt>
                <c:pt idx="175054">
                  <c:v>405.55727765242301</c:v>
                </c:pt>
                <c:pt idx="175055">
                  <c:v>405.55959440769698</c:v>
                </c:pt>
                <c:pt idx="175056">
                  <c:v>405.56191116296998</c:v>
                </c:pt>
                <c:pt idx="175057">
                  <c:v>405.564227918244</c:v>
                </c:pt>
                <c:pt idx="175058">
                  <c:v>405.566544673517</c:v>
                </c:pt>
                <c:pt idx="175059">
                  <c:v>405.56886142879102</c:v>
                </c:pt>
                <c:pt idx="175060">
                  <c:v>405.57117818406402</c:v>
                </c:pt>
                <c:pt idx="175061">
                  <c:v>405.57349493933799</c:v>
                </c:pt>
                <c:pt idx="175062">
                  <c:v>405.57581169461099</c:v>
                </c:pt>
                <c:pt idx="175063">
                  <c:v>405.57812844988501</c:v>
                </c:pt>
                <c:pt idx="175064">
                  <c:v>405.58044520515801</c:v>
                </c:pt>
                <c:pt idx="175065">
                  <c:v>405.58276196043198</c:v>
                </c:pt>
                <c:pt idx="175066">
                  <c:v>405.58507871570498</c:v>
                </c:pt>
                <c:pt idx="175067">
                  <c:v>405.587395470979</c:v>
                </c:pt>
                <c:pt idx="175068">
                  <c:v>405.589712226252</c:v>
                </c:pt>
                <c:pt idx="175069">
                  <c:v>405.59202898152603</c:v>
                </c:pt>
                <c:pt idx="175070">
                  <c:v>405.59434573679903</c:v>
                </c:pt>
                <c:pt idx="175071">
                  <c:v>405.59666249207299</c:v>
                </c:pt>
                <c:pt idx="175072">
                  <c:v>405.59897924734599</c:v>
                </c:pt>
                <c:pt idx="175073">
                  <c:v>405.60129600262002</c:v>
                </c:pt>
                <c:pt idx="175074">
                  <c:v>405.60361275789302</c:v>
                </c:pt>
                <c:pt idx="175075">
                  <c:v>405.60592951316698</c:v>
                </c:pt>
                <c:pt idx="175076">
                  <c:v>405.60824626843998</c:v>
                </c:pt>
                <c:pt idx="175077">
                  <c:v>405.61056302371401</c:v>
                </c:pt>
                <c:pt idx="175078">
                  <c:v>405.61287977898701</c:v>
                </c:pt>
                <c:pt idx="175079">
                  <c:v>405.61519653426097</c:v>
                </c:pt>
                <c:pt idx="175080">
                  <c:v>405.61751328953397</c:v>
                </c:pt>
                <c:pt idx="175081">
                  <c:v>405.619830044808</c:v>
                </c:pt>
                <c:pt idx="175082">
                  <c:v>405.622146800081</c:v>
                </c:pt>
                <c:pt idx="175083">
                  <c:v>405.62446355535502</c:v>
                </c:pt>
                <c:pt idx="175084">
                  <c:v>405.62678031062899</c:v>
                </c:pt>
                <c:pt idx="175085">
                  <c:v>405.62909706590199</c:v>
                </c:pt>
                <c:pt idx="175086">
                  <c:v>405.63141382117601</c:v>
                </c:pt>
                <c:pt idx="175087">
                  <c:v>405.63373057644901</c:v>
                </c:pt>
                <c:pt idx="175088">
                  <c:v>405.63604733172298</c:v>
                </c:pt>
                <c:pt idx="175089">
                  <c:v>405.63836408699598</c:v>
                </c:pt>
                <c:pt idx="175090">
                  <c:v>405.64068084227</c:v>
                </c:pt>
                <c:pt idx="175091">
                  <c:v>405.642997597543</c:v>
                </c:pt>
                <c:pt idx="175092">
                  <c:v>405.64531435281702</c:v>
                </c:pt>
                <c:pt idx="175093">
                  <c:v>405.64763110809002</c:v>
                </c:pt>
                <c:pt idx="175094">
                  <c:v>405.64994786336399</c:v>
                </c:pt>
                <c:pt idx="175095">
                  <c:v>405.65226461863699</c:v>
                </c:pt>
                <c:pt idx="175096">
                  <c:v>405.65458137391101</c:v>
                </c:pt>
                <c:pt idx="175097">
                  <c:v>405.65689812918401</c:v>
                </c:pt>
                <c:pt idx="175098">
                  <c:v>405.65921488445798</c:v>
                </c:pt>
                <c:pt idx="175099">
                  <c:v>405.66153163973098</c:v>
                </c:pt>
                <c:pt idx="175100">
                  <c:v>405.663848395005</c:v>
                </c:pt>
                <c:pt idx="175101">
                  <c:v>405.666165150278</c:v>
                </c:pt>
                <c:pt idx="175102">
                  <c:v>405.66848190555203</c:v>
                </c:pt>
                <c:pt idx="175103">
                  <c:v>405.67079866082503</c:v>
                </c:pt>
                <c:pt idx="175104">
                  <c:v>405.67311541609899</c:v>
                </c:pt>
                <c:pt idx="175105">
                  <c:v>405.67543217137199</c:v>
                </c:pt>
                <c:pt idx="175106">
                  <c:v>405.67774892664602</c:v>
                </c:pt>
                <c:pt idx="175107">
                  <c:v>405.68006568191902</c:v>
                </c:pt>
                <c:pt idx="175108">
                  <c:v>405.68238243719298</c:v>
                </c:pt>
                <c:pt idx="175109">
                  <c:v>405.68469919246598</c:v>
                </c:pt>
                <c:pt idx="175110">
                  <c:v>405.68701594774001</c:v>
                </c:pt>
                <c:pt idx="175111">
                  <c:v>405.68933270301301</c:v>
                </c:pt>
                <c:pt idx="175112">
                  <c:v>405.69164945828697</c:v>
                </c:pt>
                <c:pt idx="175113">
                  <c:v>405.69396621355997</c:v>
                </c:pt>
                <c:pt idx="175114">
                  <c:v>405.696282968834</c:v>
                </c:pt>
                <c:pt idx="175115">
                  <c:v>405.698599724107</c:v>
                </c:pt>
                <c:pt idx="175116">
                  <c:v>405.70091647938102</c:v>
                </c:pt>
                <c:pt idx="175117">
                  <c:v>405.70323323465402</c:v>
                </c:pt>
                <c:pt idx="175118">
                  <c:v>405.70554998992799</c:v>
                </c:pt>
                <c:pt idx="175119">
                  <c:v>405.70786674520099</c:v>
                </c:pt>
                <c:pt idx="175120">
                  <c:v>405.71018350047501</c:v>
                </c:pt>
                <c:pt idx="175121">
                  <c:v>405.71250025574801</c:v>
                </c:pt>
                <c:pt idx="175122">
                  <c:v>405.71481701102198</c:v>
                </c:pt>
                <c:pt idx="175123">
                  <c:v>405.71713376629498</c:v>
                </c:pt>
                <c:pt idx="175124">
                  <c:v>405.719450521569</c:v>
                </c:pt>
                <c:pt idx="175125">
                  <c:v>405.721767276842</c:v>
                </c:pt>
                <c:pt idx="175126">
                  <c:v>405.72408403211602</c:v>
                </c:pt>
                <c:pt idx="175127">
                  <c:v>405.72640078738999</c:v>
                </c:pt>
                <c:pt idx="175128">
                  <c:v>405.72871754266299</c:v>
                </c:pt>
                <c:pt idx="175129">
                  <c:v>405.73103429793701</c:v>
                </c:pt>
                <c:pt idx="175130">
                  <c:v>405.73335105321001</c:v>
                </c:pt>
                <c:pt idx="175131">
                  <c:v>405.73566780848398</c:v>
                </c:pt>
                <c:pt idx="175132">
                  <c:v>405.73798456375698</c:v>
                </c:pt>
                <c:pt idx="175133">
                  <c:v>405.740301319031</c:v>
                </c:pt>
                <c:pt idx="175134">
                  <c:v>405.742618074304</c:v>
                </c:pt>
                <c:pt idx="175135">
                  <c:v>405.74493482957803</c:v>
                </c:pt>
                <c:pt idx="175136">
                  <c:v>405.74725158485103</c:v>
                </c:pt>
                <c:pt idx="175137">
                  <c:v>405.74956834012499</c:v>
                </c:pt>
                <c:pt idx="175138">
                  <c:v>405.75188509539799</c:v>
                </c:pt>
                <c:pt idx="175139">
                  <c:v>405.75420185067202</c:v>
                </c:pt>
                <c:pt idx="175140">
                  <c:v>405.75651860594502</c:v>
                </c:pt>
                <c:pt idx="175141">
                  <c:v>405.75883536121898</c:v>
                </c:pt>
                <c:pt idx="175142">
                  <c:v>405.76115211649198</c:v>
                </c:pt>
                <c:pt idx="175143">
                  <c:v>405.76346887176601</c:v>
                </c:pt>
                <c:pt idx="175144">
                  <c:v>405.76578562703901</c:v>
                </c:pt>
                <c:pt idx="175145">
                  <c:v>405.76810238231297</c:v>
                </c:pt>
                <c:pt idx="175146">
                  <c:v>405.77041913758598</c:v>
                </c:pt>
                <c:pt idx="175147">
                  <c:v>405.77273589286</c:v>
                </c:pt>
                <c:pt idx="175148">
                  <c:v>405.775052648133</c:v>
                </c:pt>
                <c:pt idx="175149">
                  <c:v>405.77736940340702</c:v>
                </c:pt>
                <c:pt idx="175150">
                  <c:v>405.77968615868002</c:v>
                </c:pt>
                <c:pt idx="175151">
                  <c:v>405.78200291395399</c:v>
                </c:pt>
                <c:pt idx="175152">
                  <c:v>405.78431966922699</c:v>
                </c:pt>
                <c:pt idx="175153">
                  <c:v>405.78663642450101</c:v>
                </c:pt>
                <c:pt idx="175154">
                  <c:v>405.78895317977401</c:v>
                </c:pt>
                <c:pt idx="175155">
                  <c:v>405.79126993504798</c:v>
                </c:pt>
                <c:pt idx="175156">
                  <c:v>405.79358669032098</c:v>
                </c:pt>
                <c:pt idx="175157">
                  <c:v>405.795903445595</c:v>
                </c:pt>
                <c:pt idx="175158">
                  <c:v>405.798220200868</c:v>
                </c:pt>
                <c:pt idx="175159">
                  <c:v>405.80053695614203</c:v>
                </c:pt>
                <c:pt idx="175160">
                  <c:v>405.80285371141503</c:v>
                </c:pt>
                <c:pt idx="175161">
                  <c:v>405.80517046668899</c:v>
                </c:pt>
                <c:pt idx="175162">
                  <c:v>405.80748722196199</c:v>
                </c:pt>
                <c:pt idx="175163">
                  <c:v>405.80980397723602</c:v>
                </c:pt>
                <c:pt idx="175164">
                  <c:v>405.81212073250902</c:v>
                </c:pt>
                <c:pt idx="175165">
                  <c:v>405.81443748778298</c:v>
                </c:pt>
                <c:pt idx="175166">
                  <c:v>405.81675424305598</c:v>
                </c:pt>
                <c:pt idx="175167">
                  <c:v>405.81907099833001</c:v>
                </c:pt>
                <c:pt idx="175168">
                  <c:v>405.82138775360301</c:v>
                </c:pt>
                <c:pt idx="175169">
                  <c:v>405.82370450887697</c:v>
                </c:pt>
                <c:pt idx="175170">
                  <c:v>405.826021264151</c:v>
                </c:pt>
                <c:pt idx="175171">
                  <c:v>405.828338019424</c:v>
                </c:pt>
                <c:pt idx="175172">
                  <c:v>405.83065477469802</c:v>
                </c:pt>
                <c:pt idx="175173">
                  <c:v>405.83297152997102</c:v>
                </c:pt>
                <c:pt idx="175174">
                  <c:v>405.83528828524499</c:v>
                </c:pt>
                <c:pt idx="175175">
                  <c:v>405.83760504051799</c:v>
                </c:pt>
                <c:pt idx="175176">
                  <c:v>405.83992179579201</c:v>
                </c:pt>
                <c:pt idx="175177">
                  <c:v>405.84223855106501</c:v>
                </c:pt>
                <c:pt idx="175178">
                  <c:v>405.84455530633898</c:v>
                </c:pt>
                <c:pt idx="175179">
                  <c:v>405.84687206161198</c:v>
                </c:pt>
                <c:pt idx="175180">
                  <c:v>405.849188816886</c:v>
                </c:pt>
                <c:pt idx="175181">
                  <c:v>405.851505572159</c:v>
                </c:pt>
                <c:pt idx="175182">
                  <c:v>405.85382232743302</c:v>
                </c:pt>
                <c:pt idx="175183">
                  <c:v>405.85613908270602</c:v>
                </c:pt>
                <c:pt idx="175184">
                  <c:v>405.85845583797999</c:v>
                </c:pt>
                <c:pt idx="175185">
                  <c:v>405.86077259325299</c:v>
                </c:pt>
                <c:pt idx="175186">
                  <c:v>405.86308934852701</c:v>
                </c:pt>
                <c:pt idx="175187">
                  <c:v>405.86540610380001</c:v>
                </c:pt>
                <c:pt idx="175188">
                  <c:v>405.86772285907398</c:v>
                </c:pt>
                <c:pt idx="175189">
                  <c:v>405.87003961434698</c:v>
                </c:pt>
                <c:pt idx="175190">
                  <c:v>405.872356369621</c:v>
                </c:pt>
                <c:pt idx="175191">
                  <c:v>405.874673124894</c:v>
                </c:pt>
                <c:pt idx="175192">
                  <c:v>405.87698988016803</c:v>
                </c:pt>
                <c:pt idx="175193">
                  <c:v>405.87930663544103</c:v>
                </c:pt>
                <c:pt idx="175194">
                  <c:v>405.88162339071499</c:v>
                </c:pt>
                <c:pt idx="175195">
                  <c:v>405.88394014598799</c:v>
                </c:pt>
                <c:pt idx="175196">
                  <c:v>405.88625690126202</c:v>
                </c:pt>
                <c:pt idx="175197">
                  <c:v>405.88857365653502</c:v>
                </c:pt>
                <c:pt idx="175198">
                  <c:v>405.89089041180898</c:v>
                </c:pt>
                <c:pt idx="175199">
                  <c:v>405.89320716708198</c:v>
                </c:pt>
                <c:pt idx="175200">
                  <c:v>405.89552392235601</c:v>
                </c:pt>
                <c:pt idx="175201">
                  <c:v>405.89784067762901</c:v>
                </c:pt>
                <c:pt idx="175202">
                  <c:v>405.90015743290297</c:v>
                </c:pt>
                <c:pt idx="175203">
                  <c:v>405.90247418817597</c:v>
                </c:pt>
                <c:pt idx="175204">
                  <c:v>405.90479094345</c:v>
                </c:pt>
                <c:pt idx="175205">
                  <c:v>405.907107698723</c:v>
                </c:pt>
                <c:pt idx="175206">
                  <c:v>405.90942445399702</c:v>
                </c:pt>
                <c:pt idx="175207">
                  <c:v>405.91174120927002</c:v>
                </c:pt>
                <c:pt idx="175208">
                  <c:v>405.91405796454399</c:v>
                </c:pt>
                <c:pt idx="175209">
                  <c:v>405.91637471981699</c:v>
                </c:pt>
                <c:pt idx="175210">
                  <c:v>405.91869147509101</c:v>
                </c:pt>
                <c:pt idx="175211">
                  <c:v>405.92100823036401</c:v>
                </c:pt>
                <c:pt idx="175212">
                  <c:v>405.92332498563798</c:v>
                </c:pt>
                <c:pt idx="175213">
                  <c:v>405.925641740912</c:v>
                </c:pt>
                <c:pt idx="175214">
                  <c:v>405.927958496185</c:v>
                </c:pt>
                <c:pt idx="175215">
                  <c:v>405.93027525145902</c:v>
                </c:pt>
                <c:pt idx="175216">
                  <c:v>405.93259200673202</c:v>
                </c:pt>
                <c:pt idx="175217">
                  <c:v>405.93490876200599</c:v>
                </c:pt>
                <c:pt idx="175218">
                  <c:v>405.93722551727899</c:v>
                </c:pt>
                <c:pt idx="175219">
                  <c:v>405.93954227255301</c:v>
                </c:pt>
                <c:pt idx="175220">
                  <c:v>405.94185902782601</c:v>
                </c:pt>
                <c:pt idx="175221">
                  <c:v>405.94417578309998</c:v>
                </c:pt>
                <c:pt idx="175222">
                  <c:v>405.94649253837298</c:v>
                </c:pt>
                <c:pt idx="175223">
                  <c:v>405.948809293647</c:v>
                </c:pt>
                <c:pt idx="175224">
                  <c:v>405.95112604892</c:v>
                </c:pt>
                <c:pt idx="175225">
                  <c:v>405.95344280419403</c:v>
                </c:pt>
                <c:pt idx="175226">
                  <c:v>405.95575955946703</c:v>
                </c:pt>
                <c:pt idx="175227">
                  <c:v>405.95807631474099</c:v>
                </c:pt>
                <c:pt idx="175228">
                  <c:v>405.96039307001399</c:v>
                </c:pt>
                <c:pt idx="175229">
                  <c:v>405.96270982528802</c:v>
                </c:pt>
                <c:pt idx="175230">
                  <c:v>405.96502658056102</c:v>
                </c:pt>
                <c:pt idx="175231">
                  <c:v>405.96734333583498</c:v>
                </c:pt>
                <c:pt idx="175232">
                  <c:v>405.96966009110798</c:v>
                </c:pt>
                <c:pt idx="175233">
                  <c:v>405.97197684638201</c:v>
                </c:pt>
                <c:pt idx="175234">
                  <c:v>405.97429360165501</c:v>
                </c:pt>
                <c:pt idx="175235">
                  <c:v>405.97661035692897</c:v>
                </c:pt>
                <c:pt idx="175236">
                  <c:v>405.97892711220197</c:v>
                </c:pt>
                <c:pt idx="175237">
                  <c:v>405.981243867476</c:v>
                </c:pt>
                <c:pt idx="175238">
                  <c:v>405.983560622749</c:v>
                </c:pt>
                <c:pt idx="175239">
                  <c:v>405.98587737802302</c:v>
                </c:pt>
                <c:pt idx="175240">
                  <c:v>405.98819413329602</c:v>
                </c:pt>
                <c:pt idx="175241">
                  <c:v>405.99051088856999</c:v>
                </c:pt>
                <c:pt idx="175242">
                  <c:v>405.99282764384299</c:v>
                </c:pt>
                <c:pt idx="175243">
                  <c:v>405.99514439911701</c:v>
                </c:pt>
                <c:pt idx="175244">
                  <c:v>405.99746115439001</c:v>
                </c:pt>
                <c:pt idx="175245">
                  <c:v>405.99977790966398</c:v>
                </c:pt>
                <c:pt idx="175246">
                  <c:v>406.00209466493698</c:v>
                </c:pt>
                <c:pt idx="175247">
                  <c:v>406.004411420211</c:v>
                </c:pt>
                <c:pt idx="175248">
                  <c:v>406.006728175484</c:v>
                </c:pt>
                <c:pt idx="175249">
                  <c:v>406.00904493075802</c:v>
                </c:pt>
                <c:pt idx="175250">
                  <c:v>406.01136168603102</c:v>
                </c:pt>
                <c:pt idx="175251">
                  <c:v>406.01367844130499</c:v>
                </c:pt>
                <c:pt idx="175252">
                  <c:v>406.01599519657799</c:v>
                </c:pt>
                <c:pt idx="175253">
                  <c:v>406.01831195185201</c:v>
                </c:pt>
                <c:pt idx="175254">
                  <c:v>406.02062870712501</c:v>
                </c:pt>
                <c:pt idx="175255">
                  <c:v>406.02294546239898</c:v>
                </c:pt>
                <c:pt idx="175256">
                  <c:v>406.025262217673</c:v>
                </c:pt>
                <c:pt idx="175257">
                  <c:v>406.027578972946</c:v>
                </c:pt>
                <c:pt idx="175258">
                  <c:v>406.02989572822003</c:v>
                </c:pt>
                <c:pt idx="175259">
                  <c:v>406.03221248349303</c:v>
                </c:pt>
                <c:pt idx="175260">
                  <c:v>406.03452923876699</c:v>
                </c:pt>
                <c:pt idx="175261">
                  <c:v>406.03684599403999</c:v>
                </c:pt>
                <c:pt idx="175262">
                  <c:v>406.03916274931402</c:v>
                </c:pt>
                <c:pt idx="175263">
                  <c:v>406.04147950458702</c:v>
                </c:pt>
                <c:pt idx="175264">
                  <c:v>406.04379625986098</c:v>
                </c:pt>
                <c:pt idx="175265">
                  <c:v>406.04611301513398</c:v>
                </c:pt>
                <c:pt idx="175266">
                  <c:v>406.04842977040801</c:v>
                </c:pt>
                <c:pt idx="175267">
                  <c:v>406.05074652568101</c:v>
                </c:pt>
                <c:pt idx="175268">
                  <c:v>406.05306328095497</c:v>
                </c:pt>
                <c:pt idx="175269">
                  <c:v>406.05538003622797</c:v>
                </c:pt>
                <c:pt idx="175270">
                  <c:v>406.057696791502</c:v>
                </c:pt>
                <c:pt idx="175271">
                  <c:v>406.060013546775</c:v>
                </c:pt>
                <c:pt idx="175272">
                  <c:v>406.06233030204902</c:v>
                </c:pt>
                <c:pt idx="175273">
                  <c:v>406.06464705732202</c:v>
                </c:pt>
                <c:pt idx="175274">
                  <c:v>406.06696381259599</c:v>
                </c:pt>
                <c:pt idx="175275">
                  <c:v>406.06928056786899</c:v>
                </c:pt>
                <c:pt idx="175276">
                  <c:v>406.07159732314301</c:v>
                </c:pt>
                <c:pt idx="175277">
                  <c:v>406.07391407841601</c:v>
                </c:pt>
                <c:pt idx="175278">
                  <c:v>406.07623083368998</c:v>
                </c:pt>
                <c:pt idx="175279">
                  <c:v>406.07854758896298</c:v>
                </c:pt>
                <c:pt idx="175280">
                  <c:v>406.080864344237</c:v>
                </c:pt>
                <c:pt idx="175281">
                  <c:v>406.08318109951</c:v>
                </c:pt>
                <c:pt idx="175282">
                  <c:v>406.08549785478402</c:v>
                </c:pt>
                <c:pt idx="175283">
                  <c:v>406.08781461005702</c:v>
                </c:pt>
                <c:pt idx="175284">
                  <c:v>406.09013136533099</c:v>
                </c:pt>
                <c:pt idx="175285">
                  <c:v>406.09244812060399</c:v>
                </c:pt>
                <c:pt idx="175286">
                  <c:v>406.09476487587801</c:v>
                </c:pt>
                <c:pt idx="175287">
                  <c:v>406.09708163115101</c:v>
                </c:pt>
                <c:pt idx="175288">
                  <c:v>406.09939838642498</c:v>
                </c:pt>
                <c:pt idx="175289">
                  <c:v>406.10171514169798</c:v>
                </c:pt>
                <c:pt idx="175290">
                  <c:v>406.104031896972</c:v>
                </c:pt>
                <c:pt idx="175291">
                  <c:v>406.106348652245</c:v>
                </c:pt>
                <c:pt idx="175292">
                  <c:v>406.10866540751903</c:v>
                </c:pt>
                <c:pt idx="175293">
                  <c:v>406.11098216279203</c:v>
                </c:pt>
                <c:pt idx="175294">
                  <c:v>406.11329891806599</c:v>
                </c:pt>
                <c:pt idx="175295">
                  <c:v>406.11561567333899</c:v>
                </c:pt>
                <c:pt idx="175296">
                  <c:v>406.11793242861302</c:v>
                </c:pt>
                <c:pt idx="175297">
                  <c:v>406.12024918388698</c:v>
                </c:pt>
                <c:pt idx="175298">
                  <c:v>406.12256593915998</c:v>
                </c:pt>
                <c:pt idx="175299">
                  <c:v>406.12488269443401</c:v>
                </c:pt>
                <c:pt idx="175300">
                  <c:v>406.12719944970701</c:v>
                </c:pt>
                <c:pt idx="175301">
                  <c:v>406.12951620498097</c:v>
                </c:pt>
                <c:pt idx="175302">
                  <c:v>406.13183296025397</c:v>
                </c:pt>
                <c:pt idx="175303">
                  <c:v>406.134149715528</c:v>
                </c:pt>
                <c:pt idx="175304">
                  <c:v>406.136466470801</c:v>
                </c:pt>
                <c:pt idx="175305">
                  <c:v>406.13878322607502</c:v>
                </c:pt>
                <c:pt idx="175306">
                  <c:v>406.14109998134802</c:v>
                </c:pt>
                <c:pt idx="175307">
                  <c:v>406.14341673662199</c:v>
                </c:pt>
                <c:pt idx="175308">
                  <c:v>406.14573349189499</c:v>
                </c:pt>
                <c:pt idx="175309">
                  <c:v>406.14805024716901</c:v>
                </c:pt>
                <c:pt idx="175310">
                  <c:v>406.15036700244201</c:v>
                </c:pt>
                <c:pt idx="175311">
                  <c:v>406.15268375771598</c:v>
                </c:pt>
                <c:pt idx="175312">
                  <c:v>406.15500051298898</c:v>
                </c:pt>
                <c:pt idx="175313">
                  <c:v>406.157317268263</c:v>
                </c:pt>
                <c:pt idx="175314">
                  <c:v>406.159634023536</c:v>
                </c:pt>
                <c:pt idx="175315">
                  <c:v>406.16195077881002</c:v>
                </c:pt>
                <c:pt idx="175316">
                  <c:v>406.16426753408302</c:v>
                </c:pt>
                <c:pt idx="175317">
                  <c:v>406.16658428935699</c:v>
                </c:pt>
                <c:pt idx="175318">
                  <c:v>406.16890104462999</c:v>
                </c:pt>
                <c:pt idx="175319">
                  <c:v>406.17121779990401</c:v>
                </c:pt>
                <c:pt idx="175320">
                  <c:v>406.17353455517701</c:v>
                </c:pt>
                <c:pt idx="175321">
                  <c:v>406.17585131045098</c:v>
                </c:pt>
                <c:pt idx="175322">
                  <c:v>406.17816806572398</c:v>
                </c:pt>
                <c:pt idx="175323">
                  <c:v>406.180484820998</c:v>
                </c:pt>
                <c:pt idx="175324">
                  <c:v>406.182801576271</c:v>
                </c:pt>
                <c:pt idx="175325">
                  <c:v>406.18511833154503</c:v>
                </c:pt>
                <c:pt idx="175326">
                  <c:v>406.18743508681803</c:v>
                </c:pt>
                <c:pt idx="175327">
                  <c:v>406.18975184209199</c:v>
                </c:pt>
                <c:pt idx="175328">
                  <c:v>406.19206859736499</c:v>
                </c:pt>
                <c:pt idx="175329">
                  <c:v>406.19438535263902</c:v>
                </c:pt>
                <c:pt idx="175330">
                  <c:v>406.19670210791202</c:v>
                </c:pt>
                <c:pt idx="175331">
                  <c:v>406.19901886318598</c:v>
                </c:pt>
                <c:pt idx="175332">
                  <c:v>406.20133561845898</c:v>
                </c:pt>
                <c:pt idx="175333">
                  <c:v>406.20365237373301</c:v>
                </c:pt>
                <c:pt idx="175334">
                  <c:v>406.20596912900601</c:v>
                </c:pt>
                <c:pt idx="175335">
                  <c:v>406.20828588427997</c:v>
                </c:pt>
                <c:pt idx="175336">
                  <c:v>406.21060263955297</c:v>
                </c:pt>
                <c:pt idx="175337">
                  <c:v>406.212919394827</c:v>
                </c:pt>
                <c:pt idx="175338">
                  <c:v>406.2152361501</c:v>
                </c:pt>
                <c:pt idx="175339">
                  <c:v>406.21755290537402</c:v>
                </c:pt>
                <c:pt idx="175340">
                  <c:v>406.21986966064799</c:v>
                </c:pt>
                <c:pt idx="175341">
                  <c:v>406.22218641592099</c:v>
                </c:pt>
                <c:pt idx="175342">
                  <c:v>406.22450317119501</c:v>
                </c:pt>
                <c:pt idx="175343">
                  <c:v>406.22681992646801</c:v>
                </c:pt>
                <c:pt idx="175344">
                  <c:v>406.22913668174198</c:v>
                </c:pt>
                <c:pt idx="175345">
                  <c:v>406.23145343701498</c:v>
                </c:pt>
                <c:pt idx="175346">
                  <c:v>406.233770192289</c:v>
                </c:pt>
                <c:pt idx="175347">
                  <c:v>406.236086947562</c:v>
                </c:pt>
                <c:pt idx="175348">
                  <c:v>406.23840370283602</c:v>
                </c:pt>
                <c:pt idx="175349">
                  <c:v>406.24072045810902</c:v>
                </c:pt>
                <c:pt idx="175350">
                  <c:v>406.24303721338299</c:v>
                </c:pt>
                <c:pt idx="175351">
                  <c:v>406.24535396865599</c:v>
                </c:pt>
                <c:pt idx="175352">
                  <c:v>406.24767072393001</c:v>
                </c:pt>
                <c:pt idx="175353">
                  <c:v>406.24998747920301</c:v>
                </c:pt>
                <c:pt idx="175354">
                  <c:v>406.25230423447698</c:v>
                </c:pt>
                <c:pt idx="175355">
                  <c:v>406.25462098974998</c:v>
                </c:pt>
                <c:pt idx="175356">
                  <c:v>406.256937745024</c:v>
                </c:pt>
                <c:pt idx="175357">
                  <c:v>406.259254500297</c:v>
                </c:pt>
                <c:pt idx="175358">
                  <c:v>406.26157125557103</c:v>
                </c:pt>
                <c:pt idx="175359">
                  <c:v>406.26388801084403</c:v>
                </c:pt>
                <c:pt idx="175360">
                  <c:v>406.26620476611799</c:v>
                </c:pt>
                <c:pt idx="175361">
                  <c:v>406.26852152139099</c:v>
                </c:pt>
                <c:pt idx="175362">
                  <c:v>406.27083827666502</c:v>
                </c:pt>
                <c:pt idx="175363">
                  <c:v>406.27315503193802</c:v>
                </c:pt>
                <c:pt idx="175364">
                  <c:v>406.27547178721198</c:v>
                </c:pt>
                <c:pt idx="175365">
                  <c:v>406.27778854248498</c:v>
                </c:pt>
                <c:pt idx="175366">
                  <c:v>406.28010529775901</c:v>
                </c:pt>
                <c:pt idx="175367">
                  <c:v>406.28242205303201</c:v>
                </c:pt>
                <c:pt idx="175368">
                  <c:v>406.28473880830597</c:v>
                </c:pt>
                <c:pt idx="175369">
                  <c:v>406.28705556357897</c:v>
                </c:pt>
                <c:pt idx="175370">
                  <c:v>406.289372318853</c:v>
                </c:pt>
                <c:pt idx="175371">
                  <c:v>406.291689074126</c:v>
                </c:pt>
                <c:pt idx="175372">
                  <c:v>406.29400582940002</c:v>
                </c:pt>
                <c:pt idx="175373">
                  <c:v>406.29632258467302</c:v>
                </c:pt>
                <c:pt idx="175374">
                  <c:v>406.29863933994699</c:v>
                </c:pt>
                <c:pt idx="175375">
                  <c:v>406.30095609521999</c:v>
                </c:pt>
                <c:pt idx="175376">
                  <c:v>406.30327285049401</c:v>
                </c:pt>
                <c:pt idx="175377">
                  <c:v>406.30558960576701</c:v>
                </c:pt>
                <c:pt idx="175378">
                  <c:v>406.30790636104098</c:v>
                </c:pt>
                <c:pt idx="175379">
                  <c:v>406.31022311631398</c:v>
                </c:pt>
                <c:pt idx="175380">
                  <c:v>406.312539871588</c:v>
                </c:pt>
                <c:pt idx="175381">
                  <c:v>406.314856626861</c:v>
                </c:pt>
                <c:pt idx="175382">
                  <c:v>406.31717338213502</c:v>
                </c:pt>
                <c:pt idx="175383">
                  <c:v>406.31949013740899</c:v>
                </c:pt>
                <c:pt idx="175384">
                  <c:v>406.32180689268199</c:v>
                </c:pt>
                <c:pt idx="175385">
                  <c:v>406.32412364795601</c:v>
                </c:pt>
                <c:pt idx="175386">
                  <c:v>406.32644040322901</c:v>
                </c:pt>
                <c:pt idx="175387">
                  <c:v>406.32875715850298</c:v>
                </c:pt>
                <c:pt idx="175388">
                  <c:v>406.33107391377598</c:v>
                </c:pt>
                <c:pt idx="175389">
                  <c:v>406.33339066905</c:v>
                </c:pt>
                <c:pt idx="175390">
                  <c:v>406.335707424323</c:v>
                </c:pt>
                <c:pt idx="175391">
                  <c:v>406.33802417959703</c:v>
                </c:pt>
                <c:pt idx="175392">
                  <c:v>406.34034093487003</c:v>
                </c:pt>
                <c:pt idx="175393">
                  <c:v>406.34265769014399</c:v>
                </c:pt>
                <c:pt idx="175394">
                  <c:v>406.34497444541699</c:v>
                </c:pt>
                <c:pt idx="175395">
                  <c:v>406.34729120069102</c:v>
                </c:pt>
                <c:pt idx="175396">
                  <c:v>406.34960795596402</c:v>
                </c:pt>
                <c:pt idx="175397">
                  <c:v>406.35192471123798</c:v>
                </c:pt>
                <c:pt idx="175398">
                  <c:v>406.35424146651098</c:v>
                </c:pt>
                <c:pt idx="175399">
                  <c:v>406.35655822178501</c:v>
                </c:pt>
                <c:pt idx="175400">
                  <c:v>406.35887497705801</c:v>
                </c:pt>
                <c:pt idx="175401">
                  <c:v>406.36119173233197</c:v>
                </c:pt>
                <c:pt idx="175402">
                  <c:v>406.36350848760497</c:v>
                </c:pt>
                <c:pt idx="175403">
                  <c:v>406.365825242879</c:v>
                </c:pt>
                <c:pt idx="175404">
                  <c:v>406.368141998152</c:v>
                </c:pt>
                <c:pt idx="175405">
                  <c:v>406.37045875342602</c:v>
                </c:pt>
                <c:pt idx="175406">
                  <c:v>406.37277550869902</c:v>
                </c:pt>
                <c:pt idx="175407">
                  <c:v>406.37509226397299</c:v>
                </c:pt>
                <c:pt idx="175408">
                  <c:v>406.37740901924599</c:v>
                </c:pt>
                <c:pt idx="175409">
                  <c:v>406.37972577452001</c:v>
                </c:pt>
                <c:pt idx="175410">
                  <c:v>406.38204252979301</c:v>
                </c:pt>
                <c:pt idx="175411">
                  <c:v>406.38435928506698</c:v>
                </c:pt>
                <c:pt idx="175412">
                  <c:v>406.38667604033998</c:v>
                </c:pt>
                <c:pt idx="175413">
                  <c:v>406.388992795614</c:v>
                </c:pt>
                <c:pt idx="175414">
                  <c:v>406.391309550887</c:v>
                </c:pt>
                <c:pt idx="175415">
                  <c:v>406.39362630616102</c:v>
                </c:pt>
                <c:pt idx="175416">
                  <c:v>406.39594306143402</c:v>
                </c:pt>
                <c:pt idx="175417">
                  <c:v>406.39825981670799</c:v>
                </c:pt>
                <c:pt idx="175418">
                  <c:v>406.40057657198099</c:v>
                </c:pt>
                <c:pt idx="175419">
                  <c:v>406.40289332725501</c:v>
                </c:pt>
                <c:pt idx="175420">
                  <c:v>406.40521008252801</c:v>
                </c:pt>
                <c:pt idx="175421">
                  <c:v>406.40752683780198</c:v>
                </c:pt>
                <c:pt idx="175422">
                  <c:v>406.40984359307498</c:v>
                </c:pt>
                <c:pt idx="175423">
                  <c:v>406.412160348349</c:v>
                </c:pt>
                <c:pt idx="175424">
                  <c:v>406.414477103622</c:v>
                </c:pt>
                <c:pt idx="175425">
                  <c:v>406.41679385889603</c:v>
                </c:pt>
                <c:pt idx="175426">
                  <c:v>406.41911061416999</c:v>
                </c:pt>
                <c:pt idx="175427">
                  <c:v>406.42142736944299</c:v>
                </c:pt>
                <c:pt idx="175428">
                  <c:v>406.42374412471702</c:v>
                </c:pt>
                <c:pt idx="175429">
                  <c:v>406.42606087999002</c:v>
                </c:pt>
                <c:pt idx="175430">
                  <c:v>406.42837763526398</c:v>
                </c:pt>
                <c:pt idx="175431">
                  <c:v>406.43069439053698</c:v>
                </c:pt>
                <c:pt idx="175432">
                  <c:v>406.43301114581101</c:v>
                </c:pt>
                <c:pt idx="175433">
                  <c:v>406.43532790108401</c:v>
                </c:pt>
                <c:pt idx="175434">
                  <c:v>406.43764465635797</c:v>
                </c:pt>
                <c:pt idx="175435">
                  <c:v>406.43996141163097</c:v>
                </c:pt>
                <c:pt idx="175436">
                  <c:v>406.442278166905</c:v>
                </c:pt>
                <c:pt idx="175437">
                  <c:v>406.444594922178</c:v>
                </c:pt>
                <c:pt idx="175438">
                  <c:v>406.44691167745202</c:v>
                </c:pt>
                <c:pt idx="175439">
                  <c:v>406.44922843272502</c:v>
                </c:pt>
                <c:pt idx="175440">
                  <c:v>406.45154518799899</c:v>
                </c:pt>
                <c:pt idx="175441">
                  <c:v>406.45386194327199</c:v>
                </c:pt>
                <c:pt idx="175442">
                  <c:v>406.45617869854601</c:v>
                </c:pt>
                <c:pt idx="175443">
                  <c:v>406.45849545381901</c:v>
                </c:pt>
                <c:pt idx="175444">
                  <c:v>406.46081220909298</c:v>
                </c:pt>
                <c:pt idx="175445">
                  <c:v>406.46312896436598</c:v>
                </c:pt>
                <c:pt idx="175446">
                  <c:v>406.46544571964</c:v>
                </c:pt>
                <c:pt idx="175447">
                  <c:v>406.467762474913</c:v>
                </c:pt>
                <c:pt idx="175448">
                  <c:v>406.47007923018703</c:v>
                </c:pt>
                <c:pt idx="175449">
                  <c:v>406.47239598546003</c:v>
                </c:pt>
                <c:pt idx="175450">
                  <c:v>406.47471274073399</c:v>
                </c:pt>
                <c:pt idx="175451">
                  <c:v>406.47702949600699</c:v>
                </c:pt>
                <c:pt idx="175452">
                  <c:v>406.47934625128102</c:v>
                </c:pt>
                <c:pt idx="175453">
                  <c:v>406.48166300655402</c:v>
                </c:pt>
                <c:pt idx="175454">
                  <c:v>406.48397976182798</c:v>
                </c:pt>
                <c:pt idx="175455">
                  <c:v>406.48629651710098</c:v>
                </c:pt>
                <c:pt idx="175456">
                  <c:v>406.48861327237501</c:v>
                </c:pt>
                <c:pt idx="175457">
                  <c:v>406.49093002764801</c:v>
                </c:pt>
                <c:pt idx="175458">
                  <c:v>406.49324678292197</c:v>
                </c:pt>
                <c:pt idx="175459">
                  <c:v>406.49556353819497</c:v>
                </c:pt>
                <c:pt idx="175460">
                  <c:v>406.497880293469</c:v>
                </c:pt>
                <c:pt idx="175461">
                  <c:v>406.500197048742</c:v>
                </c:pt>
                <c:pt idx="175462">
                  <c:v>406.50251380401602</c:v>
                </c:pt>
                <c:pt idx="175463">
                  <c:v>406.50483055928902</c:v>
                </c:pt>
                <c:pt idx="175464">
                  <c:v>406.50714731456299</c:v>
                </c:pt>
                <c:pt idx="175465">
                  <c:v>406.50946406983599</c:v>
                </c:pt>
                <c:pt idx="175466">
                  <c:v>406.51178082511001</c:v>
                </c:pt>
                <c:pt idx="175467">
                  <c:v>406.51409758038301</c:v>
                </c:pt>
                <c:pt idx="175468">
                  <c:v>406.51641433565698</c:v>
                </c:pt>
                <c:pt idx="175469">
                  <c:v>406.518731090931</c:v>
                </c:pt>
                <c:pt idx="175470">
                  <c:v>406.521047846204</c:v>
                </c:pt>
                <c:pt idx="175471">
                  <c:v>406.52336460147802</c:v>
                </c:pt>
                <c:pt idx="175472">
                  <c:v>406.52568135675102</c:v>
                </c:pt>
                <c:pt idx="175473">
                  <c:v>406.52799811202499</c:v>
                </c:pt>
                <c:pt idx="175474">
                  <c:v>406.53031486729799</c:v>
                </c:pt>
                <c:pt idx="175475">
                  <c:v>406.53263162257201</c:v>
                </c:pt>
                <c:pt idx="175476">
                  <c:v>406.53494837784501</c:v>
                </c:pt>
                <c:pt idx="175477">
                  <c:v>406.53726513311898</c:v>
                </c:pt>
                <c:pt idx="175478">
                  <c:v>406.53958188839198</c:v>
                </c:pt>
                <c:pt idx="175479">
                  <c:v>406.541898643666</c:v>
                </c:pt>
                <c:pt idx="175480">
                  <c:v>406.544215398939</c:v>
                </c:pt>
                <c:pt idx="175481">
                  <c:v>406.54653215421303</c:v>
                </c:pt>
                <c:pt idx="175482">
                  <c:v>406.54884890948603</c:v>
                </c:pt>
                <c:pt idx="175483">
                  <c:v>406.55116566475999</c:v>
                </c:pt>
                <c:pt idx="175484">
                  <c:v>406.55348242003299</c:v>
                </c:pt>
                <c:pt idx="175485">
                  <c:v>406.55579917530702</c:v>
                </c:pt>
                <c:pt idx="175486">
                  <c:v>406.55811593058002</c:v>
                </c:pt>
                <c:pt idx="175487">
                  <c:v>406.56043268585398</c:v>
                </c:pt>
                <c:pt idx="175488">
                  <c:v>406.56274944112698</c:v>
                </c:pt>
                <c:pt idx="175489">
                  <c:v>406.56506619640101</c:v>
                </c:pt>
                <c:pt idx="175490">
                  <c:v>406.56738295167401</c:v>
                </c:pt>
                <c:pt idx="175491">
                  <c:v>406.56969970694797</c:v>
                </c:pt>
                <c:pt idx="175492">
                  <c:v>406.57201646222097</c:v>
                </c:pt>
                <c:pt idx="175493">
                  <c:v>406.574333217495</c:v>
                </c:pt>
                <c:pt idx="175494">
                  <c:v>406.576649972768</c:v>
                </c:pt>
                <c:pt idx="175495">
                  <c:v>406.57896672804202</c:v>
                </c:pt>
                <c:pt idx="175496">
                  <c:v>406.58128348331502</c:v>
                </c:pt>
                <c:pt idx="175497">
                  <c:v>406.58360023858899</c:v>
                </c:pt>
                <c:pt idx="175498">
                  <c:v>406.58591699386199</c:v>
                </c:pt>
                <c:pt idx="175499">
                  <c:v>406.58823374913601</c:v>
                </c:pt>
                <c:pt idx="175500">
                  <c:v>406.59055050440901</c:v>
                </c:pt>
                <c:pt idx="175501">
                  <c:v>406.59286725968298</c:v>
                </c:pt>
                <c:pt idx="175502">
                  <c:v>406.59518401495598</c:v>
                </c:pt>
                <c:pt idx="175503">
                  <c:v>406.59750077023</c:v>
                </c:pt>
                <c:pt idx="175504">
                  <c:v>406.599817525503</c:v>
                </c:pt>
                <c:pt idx="175505">
                  <c:v>406.60213428077702</c:v>
                </c:pt>
                <c:pt idx="175506">
                  <c:v>406.60445103605002</c:v>
                </c:pt>
                <c:pt idx="175507">
                  <c:v>406.60676779132399</c:v>
                </c:pt>
                <c:pt idx="175508">
                  <c:v>406.60908454659699</c:v>
                </c:pt>
                <c:pt idx="175509">
                  <c:v>406.61140130187101</c:v>
                </c:pt>
                <c:pt idx="175510">
                  <c:v>406.61371805714401</c:v>
                </c:pt>
                <c:pt idx="175511">
                  <c:v>406.61603481241798</c:v>
                </c:pt>
                <c:pt idx="175512">
                  <c:v>406.618351567692</c:v>
                </c:pt>
                <c:pt idx="175513">
                  <c:v>406.620668322965</c:v>
                </c:pt>
                <c:pt idx="175514">
                  <c:v>406.62298507823903</c:v>
                </c:pt>
                <c:pt idx="175515">
                  <c:v>406.62530183351203</c:v>
                </c:pt>
                <c:pt idx="175516">
                  <c:v>406.62761858878599</c:v>
                </c:pt>
                <c:pt idx="175517">
                  <c:v>406.62993534405899</c:v>
                </c:pt>
                <c:pt idx="175518">
                  <c:v>406.63225209933302</c:v>
                </c:pt>
                <c:pt idx="175519">
                  <c:v>406.63456885460602</c:v>
                </c:pt>
                <c:pt idx="175520">
                  <c:v>406.63688560987998</c:v>
                </c:pt>
                <c:pt idx="175521">
                  <c:v>406.63920236515298</c:v>
                </c:pt>
                <c:pt idx="175522">
                  <c:v>406.64151912042701</c:v>
                </c:pt>
                <c:pt idx="175523">
                  <c:v>406.64383587570001</c:v>
                </c:pt>
                <c:pt idx="175524">
                  <c:v>406.64615263097397</c:v>
                </c:pt>
                <c:pt idx="175525">
                  <c:v>406.64846938624697</c:v>
                </c:pt>
                <c:pt idx="175526">
                  <c:v>406.650786141521</c:v>
                </c:pt>
                <c:pt idx="175527">
                  <c:v>406.653102896794</c:v>
                </c:pt>
                <c:pt idx="175528">
                  <c:v>406.65541965206802</c:v>
                </c:pt>
                <c:pt idx="175529">
                  <c:v>406.65773640734102</c:v>
                </c:pt>
                <c:pt idx="175530">
                  <c:v>406.66005316261499</c:v>
                </c:pt>
                <c:pt idx="175531">
                  <c:v>406.66236991788799</c:v>
                </c:pt>
                <c:pt idx="175532">
                  <c:v>406.66468667316201</c:v>
                </c:pt>
                <c:pt idx="175533">
                  <c:v>406.66700342843501</c:v>
                </c:pt>
                <c:pt idx="175534">
                  <c:v>406.66932018370898</c:v>
                </c:pt>
                <c:pt idx="175535">
                  <c:v>406.67163693898198</c:v>
                </c:pt>
                <c:pt idx="175536">
                  <c:v>406.673953694256</c:v>
                </c:pt>
                <c:pt idx="175537">
                  <c:v>406.676270449529</c:v>
                </c:pt>
                <c:pt idx="175538">
                  <c:v>406.67858720480302</c:v>
                </c:pt>
                <c:pt idx="175539">
                  <c:v>406.68090396007602</c:v>
                </c:pt>
                <c:pt idx="175540">
                  <c:v>406.68322071534999</c:v>
                </c:pt>
                <c:pt idx="175541">
                  <c:v>406.68553747062299</c:v>
                </c:pt>
                <c:pt idx="175542">
                  <c:v>406.68785422589701</c:v>
                </c:pt>
                <c:pt idx="175543">
                  <c:v>406.69017098117001</c:v>
                </c:pt>
                <c:pt idx="175544">
                  <c:v>406.69248773644398</c:v>
                </c:pt>
                <c:pt idx="175545">
                  <c:v>406.69480449171698</c:v>
                </c:pt>
                <c:pt idx="175546">
                  <c:v>406.697121246991</c:v>
                </c:pt>
                <c:pt idx="175547">
                  <c:v>406.699438002264</c:v>
                </c:pt>
                <c:pt idx="175548">
                  <c:v>406.70175475753803</c:v>
                </c:pt>
                <c:pt idx="175549">
                  <c:v>406.70407151281103</c:v>
                </c:pt>
                <c:pt idx="175550">
                  <c:v>406.70638826808499</c:v>
                </c:pt>
                <c:pt idx="175551">
                  <c:v>406.70870502335799</c:v>
                </c:pt>
                <c:pt idx="175552">
                  <c:v>406.71102177863202</c:v>
                </c:pt>
                <c:pt idx="175553">
                  <c:v>406.71333853390502</c:v>
                </c:pt>
                <c:pt idx="175554">
                  <c:v>406.71565528917898</c:v>
                </c:pt>
                <c:pt idx="175555">
                  <c:v>406.71797204445301</c:v>
                </c:pt>
                <c:pt idx="175556">
                  <c:v>406.72028879972601</c:v>
                </c:pt>
                <c:pt idx="175557">
                  <c:v>406.72260555499997</c:v>
                </c:pt>
                <c:pt idx="175558">
                  <c:v>406.72492231027297</c:v>
                </c:pt>
                <c:pt idx="175559">
                  <c:v>406.727239065547</c:v>
                </c:pt>
                <c:pt idx="175560">
                  <c:v>406.72955582082</c:v>
                </c:pt>
                <c:pt idx="175561">
                  <c:v>406.73187257609402</c:v>
                </c:pt>
                <c:pt idx="175562">
                  <c:v>406.73418933136702</c:v>
                </c:pt>
                <c:pt idx="175563">
                  <c:v>406.73650608664099</c:v>
                </c:pt>
                <c:pt idx="175564">
                  <c:v>406.73882284191399</c:v>
                </c:pt>
                <c:pt idx="175565">
                  <c:v>406.74113959718801</c:v>
                </c:pt>
                <c:pt idx="175566">
                  <c:v>406.74345635246101</c:v>
                </c:pt>
                <c:pt idx="175567">
                  <c:v>406.74577310773498</c:v>
                </c:pt>
                <c:pt idx="175568">
                  <c:v>406.74808986300798</c:v>
                </c:pt>
                <c:pt idx="175569">
                  <c:v>406.750406618282</c:v>
                </c:pt>
                <c:pt idx="175570">
                  <c:v>406.752723373555</c:v>
                </c:pt>
                <c:pt idx="175571">
                  <c:v>406.75504012882902</c:v>
                </c:pt>
                <c:pt idx="175572">
                  <c:v>406.75735688410202</c:v>
                </c:pt>
                <c:pt idx="175573">
                  <c:v>406.75967363937599</c:v>
                </c:pt>
                <c:pt idx="175574">
                  <c:v>406.76199039464899</c:v>
                </c:pt>
                <c:pt idx="175575">
                  <c:v>406.76430714992301</c:v>
                </c:pt>
                <c:pt idx="175576">
                  <c:v>406.76662390519601</c:v>
                </c:pt>
                <c:pt idx="175577">
                  <c:v>406.76894066046998</c:v>
                </c:pt>
                <c:pt idx="175578">
                  <c:v>406.77125741574298</c:v>
                </c:pt>
                <c:pt idx="175579">
                  <c:v>406.773574171017</c:v>
                </c:pt>
                <c:pt idx="175580">
                  <c:v>406.77589092629</c:v>
                </c:pt>
                <c:pt idx="175581">
                  <c:v>406.77820768156403</c:v>
                </c:pt>
                <c:pt idx="175582">
                  <c:v>406.78052443683703</c:v>
                </c:pt>
                <c:pt idx="175583">
                  <c:v>406.78284119211099</c:v>
                </c:pt>
                <c:pt idx="175584">
                  <c:v>406.78515794738399</c:v>
                </c:pt>
                <c:pt idx="175585">
                  <c:v>406.78747470265802</c:v>
                </c:pt>
                <c:pt idx="175586">
                  <c:v>406.78979145793102</c:v>
                </c:pt>
                <c:pt idx="175587">
                  <c:v>406.79210821320498</c:v>
                </c:pt>
                <c:pt idx="175588">
                  <c:v>406.79442496847798</c:v>
                </c:pt>
                <c:pt idx="175589">
                  <c:v>406.79674172375201</c:v>
                </c:pt>
                <c:pt idx="175590">
                  <c:v>406.79905847902501</c:v>
                </c:pt>
                <c:pt idx="175591">
                  <c:v>406.80137523429897</c:v>
                </c:pt>
                <c:pt idx="175592">
                  <c:v>406.80369198957197</c:v>
                </c:pt>
                <c:pt idx="175593">
                  <c:v>406.806008744846</c:v>
                </c:pt>
                <c:pt idx="175594">
                  <c:v>406.808325500119</c:v>
                </c:pt>
                <c:pt idx="175595">
                  <c:v>406.81064225539302</c:v>
                </c:pt>
                <c:pt idx="175596">
                  <c:v>406.81295901066699</c:v>
                </c:pt>
                <c:pt idx="175597">
                  <c:v>406.81527576593999</c:v>
                </c:pt>
                <c:pt idx="175598">
                  <c:v>406.81759252121401</c:v>
                </c:pt>
                <c:pt idx="175599">
                  <c:v>406.81990927648701</c:v>
                </c:pt>
                <c:pt idx="175600">
                  <c:v>406.82222603176098</c:v>
                </c:pt>
                <c:pt idx="175601">
                  <c:v>406.82454278703398</c:v>
                </c:pt>
                <c:pt idx="175602">
                  <c:v>406.826859542308</c:v>
                </c:pt>
                <c:pt idx="175603">
                  <c:v>406.829176297581</c:v>
                </c:pt>
                <c:pt idx="175604">
                  <c:v>406.83149305285502</c:v>
                </c:pt>
                <c:pt idx="175605">
                  <c:v>406.83380980812802</c:v>
                </c:pt>
                <c:pt idx="175606">
                  <c:v>406.83612656340199</c:v>
                </c:pt>
                <c:pt idx="175607">
                  <c:v>406.83844331867499</c:v>
                </c:pt>
                <c:pt idx="175608">
                  <c:v>406.84076007394901</c:v>
                </c:pt>
                <c:pt idx="175609">
                  <c:v>406.84307682922201</c:v>
                </c:pt>
                <c:pt idx="175610">
                  <c:v>406.84539358449598</c:v>
                </c:pt>
                <c:pt idx="175611">
                  <c:v>406.84771033976898</c:v>
                </c:pt>
                <c:pt idx="175612">
                  <c:v>406.850027095043</c:v>
                </c:pt>
                <c:pt idx="175613">
                  <c:v>406.852343850316</c:v>
                </c:pt>
                <c:pt idx="175614">
                  <c:v>406.85466060559003</c:v>
                </c:pt>
                <c:pt idx="175615">
                  <c:v>406.85697736086303</c:v>
                </c:pt>
                <c:pt idx="175616">
                  <c:v>406.85929411613699</c:v>
                </c:pt>
                <c:pt idx="175617">
                  <c:v>406.86161087140999</c:v>
                </c:pt>
                <c:pt idx="175618">
                  <c:v>406.86392762668402</c:v>
                </c:pt>
                <c:pt idx="175619">
                  <c:v>406.86624438195702</c:v>
                </c:pt>
                <c:pt idx="175620">
                  <c:v>406.86856113723098</c:v>
                </c:pt>
                <c:pt idx="175621">
                  <c:v>406.87087789250398</c:v>
                </c:pt>
                <c:pt idx="175622">
                  <c:v>406.87319464777801</c:v>
                </c:pt>
                <c:pt idx="175623">
                  <c:v>406.87551140305101</c:v>
                </c:pt>
                <c:pt idx="175624">
                  <c:v>406.87782815832497</c:v>
                </c:pt>
                <c:pt idx="175625">
                  <c:v>406.88014491359797</c:v>
                </c:pt>
                <c:pt idx="175626">
                  <c:v>406.882461668872</c:v>
                </c:pt>
                <c:pt idx="175627">
                  <c:v>406.884778424145</c:v>
                </c:pt>
                <c:pt idx="175628">
                  <c:v>406.88709517941902</c:v>
                </c:pt>
                <c:pt idx="175629">
                  <c:v>406.88941193469202</c:v>
                </c:pt>
                <c:pt idx="175630">
                  <c:v>406.89172868996599</c:v>
                </c:pt>
                <c:pt idx="175631">
                  <c:v>406.89404544523899</c:v>
                </c:pt>
                <c:pt idx="175632">
                  <c:v>406.89636220051301</c:v>
                </c:pt>
                <c:pt idx="175633">
                  <c:v>406.89867895578601</c:v>
                </c:pt>
                <c:pt idx="175634">
                  <c:v>406.90099571105998</c:v>
                </c:pt>
                <c:pt idx="175635">
                  <c:v>406.90331246633298</c:v>
                </c:pt>
                <c:pt idx="175636">
                  <c:v>406.905629221607</c:v>
                </c:pt>
                <c:pt idx="175637">
                  <c:v>406.90794597688</c:v>
                </c:pt>
                <c:pt idx="175638">
                  <c:v>406.91026273215402</c:v>
                </c:pt>
                <c:pt idx="175639">
                  <c:v>406.91257948742799</c:v>
                </c:pt>
                <c:pt idx="175640">
                  <c:v>406.91489624270099</c:v>
                </c:pt>
                <c:pt idx="175641">
                  <c:v>406.91721299797501</c:v>
                </c:pt>
                <c:pt idx="175642">
                  <c:v>406.91952975324801</c:v>
                </c:pt>
                <c:pt idx="175643">
                  <c:v>406.92184650852198</c:v>
                </c:pt>
                <c:pt idx="175644">
                  <c:v>406.92416326379498</c:v>
                </c:pt>
                <c:pt idx="175645">
                  <c:v>406.926480019069</c:v>
                </c:pt>
                <c:pt idx="175646">
                  <c:v>406.928796774342</c:v>
                </c:pt>
                <c:pt idx="175647">
                  <c:v>406.93111352961603</c:v>
                </c:pt>
                <c:pt idx="175648">
                  <c:v>406.93343028488903</c:v>
                </c:pt>
                <c:pt idx="175649">
                  <c:v>406.93574704016299</c:v>
                </c:pt>
                <c:pt idx="175650">
                  <c:v>406.93806379543599</c:v>
                </c:pt>
                <c:pt idx="175651">
                  <c:v>406.94038055071002</c:v>
                </c:pt>
                <c:pt idx="175652">
                  <c:v>406.94269730598302</c:v>
                </c:pt>
                <c:pt idx="175653">
                  <c:v>406.94501406125698</c:v>
                </c:pt>
                <c:pt idx="175654">
                  <c:v>406.94733081652998</c:v>
                </c:pt>
                <c:pt idx="175655">
                  <c:v>406.94964757180401</c:v>
                </c:pt>
                <c:pt idx="175656">
                  <c:v>406.95196432707701</c:v>
                </c:pt>
                <c:pt idx="175657">
                  <c:v>406.95428108235097</c:v>
                </c:pt>
                <c:pt idx="175658">
                  <c:v>406.95659783762397</c:v>
                </c:pt>
                <c:pt idx="175659">
                  <c:v>406.958914592898</c:v>
                </c:pt>
                <c:pt idx="175660">
                  <c:v>406.961231348171</c:v>
                </c:pt>
                <c:pt idx="175661">
                  <c:v>406.96354810344502</c:v>
                </c:pt>
                <c:pt idx="175662">
                  <c:v>406.96586485871802</c:v>
                </c:pt>
                <c:pt idx="175663">
                  <c:v>406.96818161399199</c:v>
                </c:pt>
                <c:pt idx="175664">
                  <c:v>406.97049836926499</c:v>
                </c:pt>
                <c:pt idx="175665">
                  <c:v>406.97281512453901</c:v>
                </c:pt>
                <c:pt idx="175666">
                  <c:v>406.97513187981201</c:v>
                </c:pt>
                <c:pt idx="175667">
                  <c:v>406.97744863508598</c:v>
                </c:pt>
                <c:pt idx="175668">
                  <c:v>406.97976539035898</c:v>
                </c:pt>
                <c:pt idx="175669">
                  <c:v>406.982082145633</c:v>
                </c:pt>
                <c:pt idx="175670">
                  <c:v>406.984398900906</c:v>
                </c:pt>
                <c:pt idx="175671">
                  <c:v>406.98671565618002</c:v>
                </c:pt>
                <c:pt idx="175672">
                  <c:v>406.98903241145302</c:v>
                </c:pt>
                <c:pt idx="175673">
                  <c:v>406.99134916672699</c:v>
                </c:pt>
                <c:pt idx="175674">
                  <c:v>406.99366592199999</c:v>
                </c:pt>
                <c:pt idx="175675">
                  <c:v>406.99598267727401</c:v>
                </c:pt>
                <c:pt idx="175676">
                  <c:v>406.99829943254701</c:v>
                </c:pt>
                <c:pt idx="175677">
                  <c:v>407.00061618782098</c:v>
                </c:pt>
                <c:pt idx="175678">
                  <c:v>407.00293294309398</c:v>
                </c:pt>
                <c:pt idx="175679">
                  <c:v>407.005249698368</c:v>
                </c:pt>
                <c:pt idx="175680">
                  <c:v>407.007566453641</c:v>
                </c:pt>
                <c:pt idx="175681">
                  <c:v>407.00988320891503</c:v>
                </c:pt>
                <c:pt idx="175682">
                  <c:v>407.01219996418899</c:v>
                </c:pt>
                <c:pt idx="175683">
                  <c:v>407.01451671946199</c:v>
                </c:pt>
                <c:pt idx="175684">
                  <c:v>407.01683347473602</c:v>
                </c:pt>
                <c:pt idx="175685">
                  <c:v>407.01915023000902</c:v>
                </c:pt>
                <c:pt idx="175686">
                  <c:v>407.02146698528298</c:v>
                </c:pt>
                <c:pt idx="175687">
                  <c:v>407.02378374055598</c:v>
                </c:pt>
                <c:pt idx="175688">
                  <c:v>407.02610049583001</c:v>
                </c:pt>
                <c:pt idx="175689">
                  <c:v>407.02841725110301</c:v>
                </c:pt>
                <c:pt idx="175690">
                  <c:v>407.03073400637697</c:v>
                </c:pt>
                <c:pt idx="175691">
                  <c:v>407.03305076164997</c:v>
                </c:pt>
                <c:pt idx="175692">
                  <c:v>407.035367516924</c:v>
                </c:pt>
                <c:pt idx="175693">
                  <c:v>407.037684272197</c:v>
                </c:pt>
                <c:pt idx="175694">
                  <c:v>407.04000102747102</c:v>
                </c:pt>
                <c:pt idx="175695">
                  <c:v>407.04231778274402</c:v>
                </c:pt>
                <c:pt idx="175696">
                  <c:v>407.04463453801799</c:v>
                </c:pt>
                <c:pt idx="175697">
                  <c:v>407.04695129329099</c:v>
                </c:pt>
                <c:pt idx="175698">
                  <c:v>407.04926804856501</c:v>
                </c:pt>
                <c:pt idx="175699">
                  <c:v>407.05158480383801</c:v>
                </c:pt>
                <c:pt idx="175700">
                  <c:v>407.05390155911198</c:v>
                </c:pt>
                <c:pt idx="175701">
                  <c:v>407.05621831438498</c:v>
                </c:pt>
                <c:pt idx="175702">
                  <c:v>407.058535069659</c:v>
                </c:pt>
                <c:pt idx="175703">
                  <c:v>407.060851824932</c:v>
                </c:pt>
                <c:pt idx="175704">
                  <c:v>407.06316858020602</c:v>
                </c:pt>
                <c:pt idx="175705">
                  <c:v>407.06548533547902</c:v>
                </c:pt>
                <c:pt idx="175706">
                  <c:v>407.06780209075299</c:v>
                </c:pt>
                <c:pt idx="175707">
                  <c:v>407.07011884602599</c:v>
                </c:pt>
                <c:pt idx="175708">
                  <c:v>407.07243560130001</c:v>
                </c:pt>
                <c:pt idx="175709">
                  <c:v>407.07475235657301</c:v>
                </c:pt>
                <c:pt idx="175710">
                  <c:v>407.07706911184698</c:v>
                </c:pt>
                <c:pt idx="175711">
                  <c:v>407.07938586711998</c:v>
                </c:pt>
                <c:pt idx="175712">
                  <c:v>407.081702622394</c:v>
                </c:pt>
                <c:pt idx="175713">
                  <c:v>407.084019377667</c:v>
                </c:pt>
                <c:pt idx="175714">
                  <c:v>407.08633613294103</c:v>
                </c:pt>
                <c:pt idx="175715">
                  <c:v>407.08865288821403</c:v>
                </c:pt>
                <c:pt idx="175716">
                  <c:v>407.09096964348799</c:v>
                </c:pt>
                <c:pt idx="175717">
                  <c:v>407.09328639876099</c:v>
                </c:pt>
                <c:pt idx="175718">
                  <c:v>407.09560315403502</c:v>
                </c:pt>
                <c:pt idx="175719">
                  <c:v>407.09791990930802</c:v>
                </c:pt>
                <c:pt idx="175720">
                  <c:v>407.10023666458198</c:v>
                </c:pt>
                <c:pt idx="175721">
                  <c:v>407.10255341985498</c:v>
                </c:pt>
                <c:pt idx="175722">
                  <c:v>407.10487017512901</c:v>
                </c:pt>
                <c:pt idx="175723">
                  <c:v>407.10718693040201</c:v>
                </c:pt>
                <c:pt idx="175724">
                  <c:v>407.10950368567597</c:v>
                </c:pt>
                <c:pt idx="175725">
                  <c:v>407.11182044095</c:v>
                </c:pt>
                <c:pt idx="175726">
                  <c:v>407.114137196223</c:v>
                </c:pt>
                <c:pt idx="175727">
                  <c:v>407.11645395149702</c:v>
                </c:pt>
                <c:pt idx="175728">
                  <c:v>407.11877070677002</c:v>
                </c:pt>
                <c:pt idx="175729">
                  <c:v>407.12108746204399</c:v>
                </c:pt>
                <c:pt idx="175730">
                  <c:v>407.12340421731699</c:v>
                </c:pt>
                <c:pt idx="175731">
                  <c:v>407.12572097259101</c:v>
                </c:pt>
                <c:pt idx="175732">
                  <c:v>407.12803772786401</c:v>
                </c:pt>
                <c:pt idx="175733">
                  <c:v>407.13035448313798</c:v>
                </c:pt>
                <c:pt idx="175734">
                  <c:v>407.13267123841098</c:v>
                </c:pt>
                <c:pt idx="175735">
                  <c:v>407.134987993685</c:v>
                </c:pt>
                <c:pt idx="175736">
                  <c:v>407.137304748958</c:v>
                </c:pt>
                <c:pt idx="175737">
                  <c:v>407.13962150423203</c:v>
                </c:pt>
                <c:pt idx="175738">
                  <c:v>407.14193825950503</c:v>
                </c:pt>
                <c:pt idx="175739">
                  <c:v>407.14425501477899</c:v>
                </c:pt>
                <c:pt idx="175740">
                  <c:v>407.14657177005199</c:v>
                </c:pt>
                <c:pt idx="175741">
                  <c:v>407.14888852532602</c:v>
                </c:pt>
                <c:pt idx="175742">
                  <c:v>407.15120528059902</c:v>
                </c:pt>
                <c:pt idx="175743">
                  <c:v>407.15352203587298</c:v>
                </c:pt>
                <c:pt idx="175744">
                  <c:v>407.15583879114598</c:v>
                </c:pt>
                <c:pt idx="175745">
                  <c:v>407.15815554642001</c:v>
                </c:pt>
                <c:pt idx="175746">
                  <c:v>407.16047230169301</c:v>
                </c:pt>
                <c:pt idx="175747">
                  <c:v>407.16278905696697</c:v>
                </c:pt>
                <c:pt idx="175748">
                  <c:v>407.16510581223997</c:v>
                </c:pt>
                <c:pt idx="175749">
                  <c:v>407.167422567514</c:v>
                </c:pt>
                <c:pt idx="175750">
                  <c:v>407.169739322787</c:v>
                </c:pt>
                <c:pt idx="175751">
                  <c:v>407.17205607806102</c:v>
                </c:pt>
                <c:pt idx="175752">
                  <c:v>407.17437283333402</c:v>
                </c:pt>
                <c:pt idx="175753">
                  <c:v>407.17668958860799</c:v>
                </c:pt>
                <c:pt idx="175754">
                  <c:v>407.17900634388099</c:v>
                </c:pt>
                <c:pt idx="175755">
                  <c:v>407.18132309915501</c:v>
                </c:pt>
                <c:pt idx="175756">
                  <c:v>407.18363985442801</c:v>
                </c:pt>
                <c:pt idx="175757">
                  <c:v>407.18595660970198</c:v>
                </c:pt>
                <c:pt idx="175758">
                  <c:v>407.18827336497498</c:v>
                </c:pt>
                <c:pt idx="175759">
                  <c:v>407.190590120249</c:v>
                </c:pt>
                <c:pt idx="175760">
                  <c:v>407.192906875522</c:v>
                </c:pt>
                <c:pt idx="175761">
                  <c:v>407.19522363079602</c:v>
                </c:pt>
                <c:pt idx="175762">
                  <c:v>407.19754038606902</c:v>
                </c:pt>
                <c:pt idx="175763">
                  <c:v>407.19985714134299</c:v>
                </c:pt>
                <c:pt idx="175764">
                  <c:v>407.20217389661599</c:v>
                </c:pt>
                <c:pt idx="175765">
                  <c:v>407.20449065189001</c:v>
                </c:pt>
                <c:pt idx="175766">
                  <c:v>407.20680740716301</c:v>
                </c:pt>
                <c:pt idx="175767">
                  <c:v>407.20912416243698</c:v>
                </c:pt>
                <c:pt idx="175768">
                  <c:v>407.211440917711</c:v>
                </c:pt>
                <c:pt idx="175769">
                  <c:v>407.213757672984</c:v>
                </c:pt>
                <c:pt idx="175770">
                  <c:v>407.21607442825803</c:v>
                </c:pt>
                <c:pt idx="175771">
                  <c:v>407.21839118353103</c:v>
                </c:pt>
                <c:pt idx="175772">
                  <c:v>407.22070793880499</c:v>
                </c:pt>
                <c:pt idx="175773">
                  <c:v>407.22302469407799</c:v>
                </c:pt>
                <c:pt idx="175774">
                  <c:v>407.22534144935202</c:v>
                </c:pt>
                <c:pt idx="175775">
                  <c:v>407.22765820462502</c:v>
                </c:pt>
                <c:pt idx="175776">
                  <c:v>407.22997495989898</c:v>
                </c:pt>
                <c:pt idx="175777">
                  <c:v>407.23229171517198</c:v>
                </c:pt>
                <c:pt idx="175778">
                  <c:v>407.23460847044601</c:v>
                </c:pt>
                <c:pt idx="175779">
                  <c:v>407.23692522571901</c:v>
                </c:pt>
                <c:pt idx="175780">
                  <c:v>407.23924198099297</c:v>
                </c:pt>
                <c:pt idx="175781">
                  <c:v>407.24155873626597</c:v>
                </c:pt>
                <c:pt idx="175782">
                  <c:v>407.24387549154</c:v>
                </c:pt>
                <c:pt idx="175783">
                  <c:v>407.246192246813</c:v>
                </c:pt>
                <c:pt idx="175784">
                  <c:v>407.24850900208702</c:v>
                </c:pt>
                <c:pt idx="175785">
                  <c:v>407.25082575736002</c:v>
                </c:pt>
                <c:pt idx="175786">
                  <c:v>407.25314251263399</c:v>
                </c:pt>
                <c:pt idx="175787">
                  <c:v>407.25545926790699</c:v>
                </c:pt>
                <c:pt idx="175788">
                  <c:v>407.25777602318101</c:v>
                </c:pt>
                <c:pt idx="175789">
                  <c:v>407.26009277845401</c:v>
                </c:pt>
                <c:pt idx="175790">
                  <c:v>407.26240953372798</c:v>
                </c:pt>
                <c:pt idx="175791">
                  <c:v>407.26472628900098</c:v>
                </c:pt>
                <c:pt idx="175792">
                  <c:v>407.267043044275</c:v>
                </c:pt>
                <c:pt idx="175793">
                  <c:v>407.269359799548</c:v>
                </c:pt>
                <c:pt idx="175794">
                  <c:v>407.27167655482202</c:v>
                </c:pt>
                <c:pt idx="175795">
                  <c:v>407.27399331009502</c:v>
                </c:pt>
                <c:pt idx="175796">
                  <c:v>407.27631006536899</c:v>
                </c:pt>
                <c:pt idx="175797">
                  <c:v>407.27862682064199</c:v>
                </c:pt>
                <c:pt idx="175798">
                  <c:v>407.28094357591601</c:v>
                </c:pt>
                <c:pt idx="175799">
                  <c:v>407.28326033118901</c:v>
                </c:pt>
                <c:pt idx="175800">
                  <c:v>407.28557708646298</c:v>
                </c:pt>
                <c:pt idx="175801">
                  <c:v>407.28789384173598</c:v>
                </c:pt>
                <c:pt idx="175802">
                  <c:v>407.29021059701</c:v>
                </c:pt>
                <c:pt idx="175803">
                  <c:v>407.292527352283</c:v>
                </c:pt>
                <c:pt idx="175804">
                  <c:v>407.29484410755703</c:v>
                </c:pt>
                <c:pt idx="175805">
                  <c:v>407.29716086283003</c:v>
                </c:pt>
                <c:pt idx="175806">
                  <c:v>407.29947761810399</c:v>
                </c:pt>
                <c:pt idx="175807">
                  <c:v>407.30179437337699</c:v>
                </c:pt>
                <c:pt idx="175808">
                  <c:v>407.30411112865102</c:v>
                </c:pt>
                <c:pt idx="175809">
                  <c:v>407.30642788392402</c:v>
                </c:pt>
                <c:pt idx="175810">
                  <c:v>407.30874463919798</c:v>
                </c:pt>
                <c:pt idx="175811">
                  <c:v>407.31106139447201</c:v>
                </c:pt>
                <c:pt idx="175812">
                  <c:v>407.31337814974501</c:v>
                </c:pt>
                <c:pt idx="175813">
                  <c:v>407.31569490501897</c:v>
                </c:pt>
                <c:pt idx="175814">
                  <c:v>407.31801166029197</c:v>
                </c:pt>
                <c:pt idx="175815">
                  <c:v>407.320328415566</c:v>
                </c:pt>
                <c:pt idx="175816">
                  <c:v>407.322645170839</c:v>
                </c:pt>
                <c:pt idx="175817">
                  <c:v>407.32496192611302</c:v>
                </c:pt>
                <c:pt idx="175818">
                  <c:v>407.32727868138602</c:v>
                </c:pt>
                <c:pt idx="175819">
                  <c:v>407.32959543665999</c:v>
                </c:pt>
                <c:pt idx="175820">
                  <c:v>407.33191219193299</c:v>
                </c:pt>
                <c:pt idx="175821">
                  <c:v>407.33422894720701</c:v>
                </c:pt>
                <c:pt idx="175822">
                  <c:v>407.33654570248001</c:v>
                </c:pt>
                <c:pt idx="175823">
                  <c:v>407.33886245775398</c:v>
                </c:pt>
                <c:pt idx="175824">
                  <c:v>407.34117921302698</c:v>
                </c:pt>
                <c:pt idx="175825">
                  <c:v>407.343495968301</c:v>
                </c:pt>
                <c:pt idx="175826">
                  <c:v>407.345812723574</c:v>
                </c:pt>
                <c:pt idx="175827">
                  <c:v>407.34812947884802</c:v>
                </c:pt>
                <c:pt idx="175828">
                  <c:v>407.35044623412102</c:v>
                </c:pt>
                <c:pt idx="175829">
                  <c:v>407.35276298939499</c:v>
                </c:pt>
                <c:pt idx="175830">
                  <c:v>407.35507974466799</c:v>
                </c:pt>
                <c:pt idx="175831">
                  <c:v>407.35739649994201</c:v>
                </c:pt>
                <c:pt idx="175832">
                  <c:v>407.35971325521501</c:v>
                </c:pt>
                <c:pt idx="175833">
                  <c:v>407.36203001048898</c:v>
                </c:pt>
                <c:pt idx="175834">
                  <c:v>407.36434676576198</c:v>
                </c:pt>
                <c:pt idx="175835">
                  <c:v>407.366663521036</c:v>
                </c:pt>
                <c:pt idx="175836">
                  <c:v>407.368980276309</c:v>
                </c:pt>
                <c:pt idx="175837">
                  <c:v>407.37129703158303</c:v>
                </c:pt>
                <c:pt idx="175838">
                  <c:v>407.37361378685603</c:v>
                </c:pt>
                <c:pt idx="175839">
                  <c:v>407.37593054212999</c:v>
                </c:pt>
                <c:pt idx="175840">
                  <c:v>407.37824729740299</c:v>
                </c:pt>
                <c:pt idx="175841">
                  <c:v>407.38056405267702</c:v>
                </c:pt>
                <c:pt idx="175842">
                  <c:v>407.38288080795002</c:v>
                </c:pt>
                <c:pt idx="175843">
                  <c:v>407.38519756322398</c:v>
                </c:pt>
                <c:pt idx="175844">
                  <c:v>407.38751431849698</c:v>
                </c:pt>
                <c:pt idx="175845">
                  <c:v>407.38983107377101</c:v>
                </c:pt>
                <c:pt idx="175846">
                  <c:v>407.39214782904401</c:v>
                </c:pt>
                <c:pt idx="175847">
                  <c:v>407.39446458431797</c:v>
                </c:pt>
                <c:pt idx="175848">
                  <c:v>407.39678133959097</c:v>
                </c:pt>
                <c:pt idx="175849">
                  <c:v>407.399098094865</c:v>
                </c:pt>
                <c:pt idx="175850">
                  <c:v>407.401414850138</c:v>
                </c:pt>
                <c:pt idx="175851">
                  <c:v>407.40373160541202</c:v>
                </c:pt>
                <c:pt idx="175852">
                  <c:v>407.40604836068599</c:v>
                </c:pt>
                <c:pt idx="175853">
                  <c:v>407.40836511595899</c:v>
                </c:pt>
                <c:pt idx="175854">
                  <c:v>407.41068187123301</c:v>
                </c:pt>
                <c:pt idx="175855">
                  <c:v>407.41299862650601</c:v>
                </c:pt>
                <c:pt idx="175856">
                  <c:v>407.41531538177998</c:v>
                </c:pt>
                <c:pt idx="175857">
                  <c:v>407.41763213705298</c:v>
                </c:pt>
                <c:pt idx="175858">
                  <c:v>407.419948892327</c:v>
                </c:pt>
                <c:pt idx="175859">
                  <c:v>407.4222656476</c:v>
                </c:pt>
                <c:pt idx="175860">
                  <c:v>407.42458240287402</c:v>
                </c:pt>
                <c:pt idx="175861">
                  <c:v>407.42689915814702</c:v>
                </c:pt>
                <c:pt idx="175862">
                  <c:v>407.42921591342099</c:v>
                </c:pt>
                <c:pt idx="175863">
                  <c:v>407.43153266869399</c:v>
                </c:pt>
                <c:pt idx="175864">
                  <c:v>407.43384942396801</c:v>
                </c:pt>
                <c:pt idx="175865">
                  <c:v>407.43616617924101</c:v>
                </c:pt>
                <c:pt idx="175866">
                  <c:v>407.43848293451498</c:v>
                </c:pt>
                <c:pt idx="175867">
                  <c:v>407.44079968978798</c:v>
                </c:pt>
                <c:pt idx="175868">
                  <c:v>407.443116445062</c:v>
                </c:pt>
                <c:pt idx="175869">
                  <c:v>407.445433200335</c:v>
                </c:pt>
                <c:pt idx="175870">
                  <c:v>407.44774995560903</c:v>
                </c:pt>
                <c:pt idx="175871">
                  <c:v>407.45006671088203</c:v>
                </c:pt>
                <c:pt idx="175872">
                  <c:v>407.45238346615599</c:v>
                </c:pt>
                <c:pt idx="175873">
                  <c:v>407.45470022142899</c:v>
                </c:pt>
                <c:pt idx="175874">
                  <c:v>407.45701697670302</c:v>
                </c:pt>
                <c:pt idx="175875">
                  <c:v>407.45933373197602</c:v>
                </c:pt>
                <c:pt idx="175876">
                  <c:v>407.46165048724998</c:v>
                </c:pt>
                <c:pt idx="175877">
                  <c:v>407.46396724252298</c:v>
                </c:pt>
                <c:pt idx="175878">
                  <c:v>407.46628399779701</c:v>
                </c:pt>
                <c:pt idx="175879">
                  <c:v>407.46860075307001</c:v>
                </c:pt>
                <c:pt idx="175880">
                  <c:v>407.47091750834397</c:v>
                </c:pt>
                <c:pt idx="175881">
                  <c:v>407.47323426361697</c:v>
                </c:pt>
                <c:pt idx="175882">
                  <c:v>407.475551018891</c:v>
                </c:pt>
                <c:pt idx="175883">
                  <c:v>407.477867774164</c:v>
                </c:pt>
                <c:pt idx="175884">
                  <c:v>407.48018452943802</c:v>
                </c:pt>
                <c:pt idx="175885">
                  <c:v>407.48250128471102</c:v>
                </c:pt>
                <c:pt idx="175886">
                  <c:v>407.48481803998499</c:v>
                </c:pt>
                <c:pt idx="175887">
                  <c:v>407.48713479525799</c:v>
                </c:pt>
                <c:pt idx="175888">
                  <c:v>407.48945155053201</c:v>
                </c:pt>
                <c:pt idx="175889">
                  <c:v>407.49176830580501</c:v>
                </c:pt>
                <c:pt idx="175890">
                  <c:v>407.49408506107898</c:v>
                </c:pt>
                <c:pt idx="175891">
                  <c:v>407.49640181635198</c:v>
                </c:pt>
                <c:pt idx="175892">
                  <c:v>407.498718571626</c:v>
                </c:pt>
                <c:pt idx="175893">
                  <c:v>407.501035326899</c:v>
                </c:pt>
                <c:pt idx="175894">
                  <c:v>407.50335208217302</c:v>
                </c:pt>
                <c:pt idx="175895">
                  <c:v>407.50566883744699</c:v>
                </c:pt>
                <c:pt idx="175896">
                  <c:v>407.50798559271999</c:v>
                </c:pt>
                <c:pt idx="175897">
                  <c:v>407.51030234799401</c:v>
                </c:pt>
                <c:pt idx="175898">
                  <c:v>407.51261910326701</c:v>
                </c:pt>
                <c:pt idx="175899">
                  <c:v>407.51493585854098</c:v>
                </c:pt>
                <c:pt idx="175900">
                  <c:v>407.51725261381398</c:v>
                </c:pt>
                <c:pt idx="175901">
                  <c:v>407.519569369088</c:v>
                </c:pt>
                <c:pt idx="175902">
                  <c:v>407.521886124361</c:v>
                </c:pt>
                <c:pt idx="175903">
                  <c:v>407.52420287963503</c:v>
                </c:pt>
                <c:pt idx="175904">
                  <c:v>407.52651963490803</c:v>
                </c:pt>
                <c:pt idx="175905">
                  <c:v>407.52883639018199</c:v>
                </c:pt>
                <c:pt idx="175906">
                  <c:v>407.53115314545499</c:v>
                </c:pt>
                <c:pt idx="175907">
                  <c:v>407.53346990072902</c:v>
                </c:pt>
                <c:pt idx="175908">
                  <c:v>407.53578665600202</c:v>
                </c:pt>
                <c:pt idx="175909">
                  <c:v>407.53810341127598</c:v>
                </c:pt>
                <c:pt idx="175910">
                  <c:v>407.54042016654898</c:v>
                </c:pt>
                <c:pt idx="175911">
                  <c:v>407.54273692182301</c:v>
                </c:pt>
                <c:pt idx="175912">
                  <c:v>407.54505367709601</c:v>
                </c:pt>
                <c:pt idx="175913">
                  <c:v>407.54737043236997</c:v>
                </c:pt>
                <c:pt idx="175914">
                  <c:v>407.54968718764297</c:v>
                </c:pt>
                <c:pt idx="175915">
                  <c:v>407.552003942917</c:v>
                </c:pt>
                <c:pt idx="175916">
                  <c:v>407.55432069819</c:v>
                </c:pt>
                <c:pt idx="175917">
                  <c:v>407.55663745346402</c:v>
                </c:pt>
                <c:pt idx="175918">
                  <c:v>407.55895420873702</c:v>
                </c:pt>
                <c:pt idx="175919">
                  <c:v>407.56127096401099</c:v>
                </c:pt>
                <c:pt idx="175920">
                  <c:v>407.56358771928399</c:v>
                </c:pt>
                <c:pt idx="175921">
                  <c:v>407.56590447455801</c:v>
                </c:pt>
                <c:pt idx="175922">
                  <c:v>407.56822122983101</c:v>
                </c:pt>
                <c:pt idx="175923">
                  <c:v>407.57053798510498</c:v>
                </c:pt>
                <c:pt idx="175924">
                  <c:v>407.57285474037798</c:v>
                </c:pt>
                <c:pt idx="175925">
                  <c:v>407.575171495652</c:v>
                </c:pt>
                <c:pt idx="175926">
                  <c:v>407.577488250925</c:v>
                </c:pt>
                <c:pt idx="175927">
                  <c:v>407.57980500619902</c:v>
                </c:pt>
                <c:pt idx="175928">
                  <c:v>407.58212176147202</c:v>
                </c:pt>
                <c:pt idx="175929">
                  <c:v>407.58443851674599</c:v>
                </c:pt>
                <c:pt idx="175930">
                  <c:v>407.58675527201899</c:v>
                </c:pt>
                <c:pt idx="175931">
                  <c:v>407.58907202729301</c:v>
                </c:pt>
                <c:pt idx="175932">
                  <c:v>407.59138878256601</c:v>
                </c:pt>
                <c:pt idx="175933">
                  <c:v>407.59370553783998</c:v>
                </c:pt>
                <c:pt idx="175934">
                  <c:v>407.59602229311298</c:v>
                </c:pt>
                <c:pt idx="175935">
                  <c:v>407.598339048387</c:v>
                </c:pt>
                <c:pt idx="175936">
                  <c:v>407.60065580366</c:v>
                </c:pt>
                <c:pt idx="175937">
                  <c:v>407.60297255893403</c:v>
                </c:pt>
                <c:pt idx="175938">
                  <c:v>407.60528931420799</c:v>
                </c:pt>
                <c:pt idx="175939">
                  <c:v>407.60760606948099</c:v>
                </c:pt>
                <c:pt idx="175940">
                  <c:v>407.60992282475502</c:v>
                </c:pt>
                <c:pt idx="175941">
                  <c:v>407.61223958002802</c:v>
                </c:pt>
                <c:pt idx="175942">
                  <c:v>407.61455633530198</c:v>
                </c:pt>
                <c:pt idx="175943">
                  <c:v>407.61687309057498</c:v>
                </c:pt>
                <c:pt idx="175944">
                  <c:v>407.61918984584901</c:v>
                </c:pt>
                <c:pt idx="175945">
                  <c:v>407.62150660112201</c:v>
                </c:pt>
                <c:pt idx="175946">
                  <c:v>407.62382335639597</c:v>
                </c:pt>
                <c:pt idx="175947">
                  <c:v>407.62614011166897</c:v>
                </c:pt>
                <c:pt idx="175948">
                  <c:v>407.628456866943</c:v>
                </c:pt>
                <c:pt idx="175949">
                  <c:v>407.630773622216</c:v>
                </c:pt>
                <c:pt idx="175950">
                  <c:v>407.63309037749002</c:v>
                </c:pt>
                <c:pt idx="175951">
                  <c:v>407.63540713276302</c:v>
                </c:pt>
                <c:pt idx="175952">
                  <c:v>407.63772388803699</c:v>
                </c:pt>
                <c:pt idx="175953">
                  <c:v>407.64004064330999</c:v>
                </c:pt>
                <c:pt idx="175954">
                  <c:v>407.64235739858401</c:v>
                </c:pt>
                <c:pt idx="175955">
                  <c:v>407.64467415385701</c:v>
                </c:pt>
                <c:pt idx="175956">
                  <c:v>407.64699090913098</c:v>
                </c:pt>
                <c:pt idx="175957">
                  <c:v>407.64930766440398</c:v>
                </c:pt>
                <c:pt idx="175958">
                  <c:v>407.651624419678</c:v>
                </c:pt>
                <c:pt idx="175959">
                  <c:v>407.653941174951</c:v>
                </c:pt>
                <c:pt idx="175960">
                  <c:v>407.65625793022502</c:v>
                </c:pt>
                <c:pt idx="175961">
                  <c:v>407.65857468549802</c:v>
                </c:pt>
                <c:pt idx="175962">
                  <c:v>407.66089144077199</c:v>
                </c:pt>
                <c:pt idx="175963">
                  <c:v>407.66320819604499</c:v>
                </c:pt>
                <c:pt idx="175964">
                  <c:v>407.66552495131901</c:v>
                </c:pt>
                <c:pt idx="175965">
                  <c:v>407.66784170659201</c:v>
                </c:pt>
                <c:pt idx="175966">
                  <c:v>407.67015846186598</c:v>
                </c:pt>
                <c:pt idx="175967">
                  <c:v>407.67247521713898</c:v>
                </c:pt>
                <c:pt idx="175968">
                  <c:v>407.674791972413</c:v>
                </c:pt>
                <c:pt idx="175969">
                  <c:v>407.677108727686</c:v>
                </c:pt>
                <c:pt idx="175970">
                  <c:v>407.67942548296003</c:v>
                </c:pt>
                <c:pt idx="175971">
                  <c:v>407.68174223823303</c:v>
                </c:pt>
                <c:pt idx="175972">
                  <c:v>407.68405899350699</c:v>
                </c:pt>
                <c:pt idx="175973">
                  <c:v>407.68637574877999</c:v>
                </c:pt>
                <c:pt idx="175974">
                  <c:v>407.68869250405402</c:v>
                </c:pt>
                <c:pt idx="175975">
                  <c:v>407.69100925932702</c:v>
                </c:pt>
                <c:pt idx="175976">
                  <c:v>407.69332601460098</c:v>
                </c:pt>
                <c:pt idx="175977">
                  <c:v>407.69564276987398</c:v>
                </c:pt>
                <c:pt idx="175978">
                  <c:v>407.69795952514801</c:v>
                </c:pt>
                <c:pt idx="175979">
                  <c:v>407.70027628042101</c:v>
                </c:pt>
                <c:pt idx="175980">
                  <c:v>407.70259303569497</c:v>
                </c:pt>
                <c:pt idx="175981">
                  <c:v>407.704909790969</c:v>
                </c:pt>
                <c:pt idx="175982">
                  <c:v>407.707226546242</c:v>
                </c:pt>
                <c:pt idx="175983">
                  <c:v>407.70954330151602</c:v>
                </c:pt>
                <c:pt idx="175984">
                  <c:v>407.71186005678902</c:v>
                </c:pt>
                <c:pt idx="175985">
                  <c:v>407.71417681206299</c:v>
                </c:pt>
                <c:pt idx="175986">
                  <c:v>407.71649356733599</c:v>
                </c:pt>
                <c:pt idx="175987">
                  <c:v>407.71881032261001</c:v>
                </c:pt>
                <c:pt idx="175988">
                  <c:v>407.72112707788301</c:v>
                </c:pt>
                <c:pt idx="175989">
                  <c:v>407.72344383315698</c:v>
                </c:pt>
                <c:pt idx="175990">
                  <c:v>407.72576058842998</c:v>
                </c:pt>
                <c:pt idx="175991">
                  <c:v>407.728077343704</c:v>
                </c:pt>
                <c:pt idx="175992">
                  <c:v>407.730394098977</c:v>
                </c:pt>
                <c:pt idx="175993">
                  <c:v>407.73271085425102</c:v>
                </c:pt>
                <c:pt idx="175994">
                  <c:v>407.73502760952402</c:v>
                </c:pt>
                <c:pt idx="175995">
                  <c:v>407.73734436479799</c:v>
                </c:pt>
                <c:pt idx="175996">
                  <c:v>407.73966112007099</c:v>
                </c:pt>
                <c:pt idx="175997">
                  <c:v>407.74197787534501</c:v>
                </c:pt>
                <c:pt idx="175998">
                  <c:v>407.74429463061801</c:v>
                </c:pt>
                <c:pt idx="175999">
                  <c:v>407.74661138589198</c:v>
                </c:pt>
                <c:pt idx="176000">
                  <c:v>407.74892814116498</c:v>
                </c:pt>
                <c:pt idx="176001">
                  <c:v>407.751244896439</c:v>
                </c:pt>
                <c:pt idx="176002">
                  <c:v>407.753561651712</c:v>
                </c:pt>
                <c:pt idx="176003">
                  <c:v>407.75587840698603</c:v>
                </c:pt>
                <c:pt idx="176004">
                  <c:v>407.75819516225903</c:v>
                </c:pt>
                <c:pt idx="176005">
                  <c:v>407.76051191753299</c:v>
                </c:pt>
                <c:pt idx="176006">
                  <c:v>407.76282867280599</c:v>
                </c:pt>
                <c:pt idx="176007">
                  <c:v>407.76514542808002</c:v>
                </c:pt>
                <c:pt idx="176008">
                  <c:v>407.76746218335302</c:v>
                </c:pt>
                <c:pt idx="176009">
                  <c:v>407.76977893862698</c:v>
                </c:pt>
                <c:pt idx="176010">
                  <c:v>407.77209569389998</c:v>
                </c:pt>
                <c:pt idx="176011">
                  <c:v>407.77441244917401</c:v>
                </c:pt>
                <c:pt idx="176012">
                  <c:v>407.77672920444701</c:v>
                </c:pt>
                <c:pt idx="176013">
                  <c:v>407.77904595972097</c:v>
                </c:pt>
                <c:pt idx="176014">
                  <c:v>407.78136271499397</c:v>
                </c:pt>
                <c:pt idx="176015">
                  <c:v>407.783679470268</c:v>
                </c:pt>
                <c:pt idx="176016">
                  <c:v>407.785996225541</c:v>
                </c:pt>
                <c:pt idx="176017">
                  <c:v>407.78831298081502</c:v>
                </c:pt>
                <c:pt idx="176018">
                  <c:v>407.79062973608802</c:v>
                </c:pt>
                <c:pt idx="176019">
                  <c:v>407.79294649136199</c:v>
                </c:pt>
                <c:pt idx="176020">
                  <c:v>407.79526324663499</c:v>
                </c:pt>
                <c:pt idx="176021">
                  <c:v>407.79758000190901</c:v>
                </c:pt>
                <c:pt idx="176022">
                  <c:v>407.79989675718201</c:v>
                </c:pt>
                <c:pt idx="176023">
                  <c:v>407.80221351245598</c:v>
                </c:pt>
                <c:pt idx="176024">
                  <c:v>407.80453026773</c:v>
                </c:pt>
                <c:pt idx="176025">
                  <c:v>407.806847023003</c:v>
                </c:pt>
                <c:pt idx="176026">
                  <c:v>407.80916377827702</c:v>
                </c:pt>
                <c:pt idx="176027">
                  <c:v>407.81148053355003</c:v>
                </c:pt>
                <c:pt idx="176028">
                  <c:v>407.81379728882399</c:v>
                </c:pt>
                <c:pt idx="176029">
                  <c:v>407.81611404409699</c:v>
                </c:pt>
                <c:pt idx="176030">
                  <c:v>407.81843079937101</c:v>
                </c:pt>
                <c:pt idx="176031">
                  <c:v>407.82074755464402</c:v>
                </c:pt>
                <c:pt idx="176032">
                  <c:v>407.82306430991798</c:v>
                </c:pt>
                <c:pt idx="176033">
                  <c:v>407.82538106519098</c:v>
                </c:pt>
                <c:pt idx="176034">
                  <c:v>407.827697820465</c:v>
                </c:pt>
                <c:pt idx="176035">
                  <c:v>407.83001457573801</c:v>
                </c:pt>
                <c:pt idx="176036">
                  <c:v>407.83233133101203</c:v>
                </c:pt>
                <c:pt idx="176037">
                  <c:v>407.83464808628497</c:v>
                </c:pt>
                <c:pt idx="176038">
                  <c:v>407.83696484155899</c:v>
                </c:pt>
                <c:pt idx="176039">
                  <c:v>407.839281596832</c:v>
                </c:pt>
                <c:pt idx="176040">
                  <c:v>407.84159835210602</c:v>
                </c:pt>
                <c:pt idx="176041">
                  <c:v>407.84391510737902</c:v>
                </c:pt>
                <c:pt idx="176042">
                  <c:v>407.84623186265299</c:v>
                </c:pt>
                <c:pt idx="176043">
                  <c:v>407.84854861792599</c:v>
                </c:pt>
                <c:pt idx="176044">
                  <c:v>407.85086537320001</c:v>
                </c:pt>
                <c:pt idx="176045">
                  <c:v>407.85318212847301</c:v>
                </c:pt>
                <c:pt idx="176046">
                  <c:v>407.85549888374698</c:v>
                </c:pt>
                <c:pt idx="176047">
                  <c:v>407.85781563901998</c:v>
                </c:pt>
                <c:pt idx="176048">
                  <c:v>407.860132394294</c:v>
                </c:pt>
                <c:pt idx="176049">
                  <c:v>407.862449149567</c:v>
                </c:pt>
                <c:pt idx="176050">
                  <c:v>407.86476590484102</c:v>
                </c:pt>
                <c:pt idx="176051">
                  <c:v>407.86708266011402</c:v>
                </c:pt>
                <c:pt idx="176052">
                  <c:v>407.86939941538799</c:v>
                </c:pt>
                <c:pt idx="176053">
                  <c:v>407.87171617066099</c:v>
                </c:pt>
                <c:pt idx="176054">
                  <c:v>407.87403292593501</c:v>
                </c:pt>
                <c:pt idx="176055">
                  <c:v>407.87634968120801</c:v>
                </c:pt>
                <c:pt idx="176056">
                  <c:v>407.87866643648198</c:v>
                </c:pt>
                <c:pt idx="176057">
                  <c:v>407.88098319175498</c:v>
                </c:pt>
                <c:pt idx="176058">
                  <c:v>407.883299947029</c:v>
                </c:pt>
                <c:pt idx="176059">
                  <c:v>407.885616702302</c:v>
                </c:pt>
                <c:pt idx="176060">
                  <c:v>407.88793345757603</c:v>
                </c:pt>
                <c:pt idx="176061">
                  <c:v>407.89025021284903</c:v>
                </c:pt>
                <c:pt idx="176062">
                  <c:v>407.89256696812299</c:v>
                </c:pt>
                <c:pt idx="176063">
                  <c:v>407.89488372339599</c:v>
                </c:pt>
                <c:pt idx="176064">
                  <c:v>407.89720047867002</c:v>
                </c:pt>
                <c:pt idx="176065">
                  <c:v>407.89951723394302</c:v>
                </c:pt>
                <c:pt idx="176066">
                  <c:v>407.90183398921698</c:v>
                </c:pt>
                <c:pt idx="176067">
                  <c:v>407.90415074449101</c:v>
                </c:pt>
                <c:pt idx="176068">
                  <c:v>407.90646749976401</c:v>
                </c:pt>
                <c:pt idx="176069">
                  <c:v>407.90878425503797</c:v>
                </c:pt>
                <c:pt idx="176070">
                  <c:v>407.91110101031097</c:v>
                </c:pt>
                <c:pt idx="176071">
                  <c:v>407.913417765585</c:v>
                </c:pt>
                <c:pt idx="176072">
                  <c:v>407.915734520858</c:v>
                </c:pt>
                <c:pt idx="176073">
                  <c:v>407.91805127613202</c:v>
                </c:pt>
                <c:pt idx="176074">
                  <c:v>407.92036803140502</c:v>
                </c:pt>
                <c:pt idx="176075">
                  <c:v>407.92268478667899</c:v>
                </c:pt>
                <c:pt idx="176076">
                  <c:v>407.92500154195199</c:v>
                </c:pt>
                <c:pt idx="176077">
                  <c:v>407.92731829722601</c:v>
                </c:pt>
                <c:pt idx="176078">
                  <c:v>407.92963505249901</c:v>
                </c:pt>
                <c:pt idx="176079">
                  <c:v>407.93195180777298</c:v>
                </c:pt>
                <c:pt idx="176080">
                  <c:v>407.93426856304598</c:v>
                </c:pt>
                <c:pt idx="176081">
                  <c:v>407.93658531832</c:v>
                </c:pt>
                <c:pt idx="176082">
                  <c:v>407.938902073593</c:v>
                </c:pt>
                <c:pt idx="176083">
                  <c:v>407.94121882886702</c:v>
                </c:pt>
                <c:pt idx="176084">
                  <c:v>407.94353558414002</c:v>
                </c:pt>
                <c:pt idx="176085">
                  <c:v>407.94585233941399</c:v>
                </c:pt>
                <c:pt idx="176086">
                  <c:v>407.94816909468699</c:v>
                </c:pt>
                <c:pt idx="176087">
                  <c:v>407.95048584996101</c:v>
                </c:pt>
                <c:pt idx="176088">
                  <c:v>407.95280260523401</c:v>
                </c:pt>
                <c:pt idx="176089">
                  <c:v>407.95511936050798</c:v>
                </c:pt>
                <c:pt idx="176090">
                  <c:v>407.95743611578098</c:v>
                </c:pt>
                <c:pt idx="176091">
                  <c:v>407.959752871055</c:v>
                </c:pt>
                <c:pt idx="176092">
                  <c:v>407.962069626328</c:v>
                </c:pt>
                <c:pt idx="176093">
                  <c:v>407.96438638160203</c:v>
                </c:pt>
                <c:pt idx="176094">
                  <c:v>407.96670313687503</c:v>
                </c:pt>
                <c:pt idx="176095">
                  <c:v>407.96901989214899</c:v>
                </c:pt>
                <c:pt idx="176096">
                  <c:v>407.97133664742199</c:v>
                </c:pt>
                <c:pt idx="176097">
                  <c:v>407.97365340269602</c:v>
                </c:pt>
                <c:pt idx="176098">
                  <c:v>407.97597015796902</c:v>
                </c:pt>
                <c:pt idx="176099">
                  <c:v>407.97828691324298</c:v>
                </c:pt>
                <c:pt idx="176100">
                  <c:v>407.98060366851598</c:v>
                </c:pt>
                <c:pt idx="176101">
                  <c:v>407.98292042379001</c:v>
                </c:pt>
                <c:pt idx="176102">
                  <c:v>407.98523717906301</c:v>
                </c:pt>
                <c:pt idx="176103">
                  <c:v>407.98755393433697</c:v>
                </c:pt>
                <c:pt idx="176104">
                  <c:v>407.98987068960997</c:v>
                </c:pt>
                <c:pt idx="176105">
                  <c:v>407.992187444884</c:v>
                </c:pt>
                <c:pt idx="176106">
                  <c:v>407.994504200157</c:v>
                </c:pt>
                <c:pt idx="176107">
                  <c:v>407.99682095543102</c:v>
                </c:pt>
                <c:pt idx="176108">
                  <c:v>407.99913771070499</c:v>
                </c:pt>
                <c:pt idx="176109">
                  <c:v>408.00145446597799</c:v>
                </c:pt>
                <c:pt idx="176110">
                  <c:v>408.00377122125201</c:v>
                </c:pt>
                <c:pt idx="176111">
                  <c:v>408.00608797652501</c:v>
                </c:pt>
                <c:pt idx="176112">
                  <c:v>408.00840473179898</c:v>
                </c:pt>
                <c:pt idx="176113">
                  <c:v>408.01072148707198</c:v>
                </c:pt>
                <c:pt idx="176114">
                  <c:v>408.013038242346</c:v>
                </c:pt>
                <c:pt idx="176115">
                  <c:v>408.015354997619</c:v>
                </c:pt>
                <c:pt idx="176116">
                  <c:v>408.01767175289302</c:v>
                </c:pt>
                <c:pt idx="176117">
                  <c:v>408.01998850816602</c:v>
                </c:pt>
                <c:pt idx="176118">
                  <c:v>408.02230526343999</c:v>
                </c:pt>
                <c:pt idx="176119">
                  <c:v>408.02462201871299</c:v>
                </c:pt>
                <c:pt idx="176120">
                  <c:v>408.02693877398701</c:v>
                </c:pt>
                <c:pt idx="176121">
                  <c:v>408.02925552926001</c:v>
                </c:pt>
                <c:pt idx="176122">
                  <c:v>408.03157228453398</c:v>
                </c:pt>
                <c:pt idx="176123">
                  <c:v>408.03388903980698</c:v>
                </c:pt>
                <c:pt idx="176124">
                  <c:v>408.036205795081</c:v>
                </c:pt>
                <c:pt idx="176125">
                  <c:v>408.038522550354</c:v>
                </c:pt>
                <c:pt idx="176126">
                  <c:v>408.04083930562803</c:v>
                </c:pt>
                <c:pt idx="176127">
                  <c:v>408.04315606090103</c:v>
                </c:pt>
                <c:pt idx="176128">
                  <c:v>408.04547281617499</c:v>
                </c:pt>
                <c:pt idx="176129">
                  <c:v>408.04778957144799</c:v>
                </c:pt>
                <c:pt idx="176130">
                  <c:v>408.05010632672202</c:v>
                </c:pt>
                <c:pt idx="176131">
                  <c:v>408.05242308199502</c:v>
                </c:pt>
                <c:pt idx="176132">
                  <c:v>408.05473983726898</c:v>
                </c:pt>
                <c:pt idx="176133">
                  <c:v>408.05705659254198</c:v>
                </c:pt>
                <c:pt idx="176134">
                  <c:v>408.05937334781601</c:v>
                </c:pt>
                <c:pt idx="176135">
                  <c:v>408.06169010308901</c:v>
                </c:pt>
                <c:pt idx="176136">
                  <c:v>408.06400685836297</c:v>
                </c:pt>
                <c:pt idx="176137">
                  <c:v>408.06632361363597</c:v>
                </c:pt>
                <c:pt idx="176138">
                  <c:v>408.06864036891</c:v>
                </c:pt>
                <c:pt idx="176139">
                  <c:v>408.070957124183</c:v>
                </c:pt>
                <c:pt idx="176140">
                  <c:v>408.07327387945702</c:v>
                </c:pt>
                <c:pt idx="176141">
                  <c:v>408.07559063473002</c:v>
                </c:pt>
                <c:pt idx="176142">
                  <c:v>408.07790739000399</c:v>
                </c:pt>
                <c:pt idx="176143">
                  <c:v>408.08022414527699</c:v>
                </c:pt>
                <c:pt idx="176144">
                  <c:v>408.08254090055101</c:v>
                </c:pt>
                <c:pt idx="176145">
                  <c:v>408.08485765582401</c:v>
                </c:pt>
                <c:pt idx="176146">
                  <c:v>408.08717441109798</c:v>
                </c:pt>
                <c:pt idx="176147">
                  <c:v>408.08949116637098</c:v>
                </c:pt>
                <c:pt idx="176148">
                  <c:v>408.091807921645</c:v>
                </c:pt>
                <c:pt idx="176149">
                  <c:v>408.094124676918</c:v>
                </c:pt>
                <c:pt idx="176150">
                  <c:v>408.09644143219202</c:v>
                </c:pt>
                <c:pt idx="176151">
                  <c:v>408.09875818746599</c:v>
                </c:pt>
                <c:pt idx="176152">
                  <c:v>408.10107494273899</c:v>
                </c:pt>
                <c:pt idx="176153">
                  <c:v>408.10339169801301</c:v>
                </c:pt>
                <c:pt idx="176154">
                  <c:v>408.10570845328601</c:v>
                </c:pt>
                <c:pt idx="176155">
                  <c:v>408.10802520855998</c:v>
                </c:pt>
                <c:pt idx="176156">
                  <c:v>408.11034196383298</c:v>
                </c:pt>
                <c:pt idx="176157">
                  <c:v>408.112658719107</c:v>
                </c:pt>
                <c:pt idx="176158">
                  <c:v>408.11497547438</c:v>
                </c:pt>
                <c:pt idx="176159">
                  <c:v>408.11729222965403</c:v>
                </c:pt>
                <c:pt idx="176160">
                  <c:v>408.11960898492703</c:v>
                </c:pt>
                <c:pt idx="176161">
                  <c:v>408.12192574020099</c:v>
                </c:pt>
                <c:pt idx="176162">
                  <c:v>408.12424249547399</c:v>
                </c:pt>
                <c:pt idx="176163">
                  <c:v>408.12655925074802</c:v>
                </c:pt>
                <c:pt idx="176164">
                  <c:v>408.12887600602102</c:v>
                </c:pt>
                <c:pt idx="176165">
                  <c:v>408.13119276129498</c:v>
                </c:pt>
                <c:pt idx="176166">
                  <c:v>408.13350951656798</c:v>
                </c:pt>
                <c:pt idx="176167">
                  <c:v>408.13582627184201</c:v>
                </c:pt>
                <c:pt idx="176168">
                  <c:v>408.13814302711501</c:v>
                </c:pt>
                <c:pt idx="176169">
                  <c:v>408.14045978238897</c:v>
                </c:pt>
                <c:pt idx="176170">
                  <c:v>408.14277653766197</c:v>
                </c:pt>
                <c:pt idx="176171">
                  <c:v>408.145093292936</c:v>
                </c:pt>
                <c:pt idx="176172">
                  <c:v>408.147410048209</c:v>
                </c:pt>
                <c:pt idx="176173">
                  <c:v>408.14972680348302</c:v>
                </c:pt>
                <c:pt idx="176174">
                  <c:v>408.15204355875602</c:v>
                </c:pt>
                <c:pt idx="176175">
                  <c:v>408.15436031402999</c:v>
                </c:pt>
                <c:pt idx="176176">
                  <c:v>408.15667706930299</c:v>
                </c:pt>
                <c:pt idx="176177">
                  <c:v>408.15899382457701</c:v>
                </c:pt>
                <c:pt idx="176178">
                  <c:v>408.16131057985001</c:v>
                </c:pt>
                <c:pt idx="176179">
                  <c:v>408.16362733512398</c:v>
                </c:pt>
                <c:pt idx="176180">
                  <c:v>408.16594409039698</c:v>
                </c:pt>
                <c:pt idx="176181">
                  <c:v>408.168260845671</c:v>
                </c:pt>
                <c:pt idx="176182">
                  <c:v>408.170577600944</c:v>
                </c:pt>
                <c:pt idx="176183">
                  <c:v>408.17289435621802</c:v>
                </c:pt>
                <c:pt idx="176184">
                  <c:v>408.17521111149102</c:v>
                </c:pt>
                <c:pt idx="176185">
                  <c:v>408.17752786676499</c:v>
                </c:pt>
                <c:pt idx="176186">
                  <c:v>408.17984462203799</c:v>
                </c:pt>
                <c:pt idx="176187">
                  <c:v>408.18216137731201</c:v>
                </c:pt>
                <c:pt idx="176188">
                  <c:v>408.18447813258501</c:v>
                </c:pt>
                <c:pt idx="176189">
                  <c:v>408.18679488785898</c:v>
                </c:pt>
                <c:pt idx="176190">
                  <c:v>408.18911164313198</c:v>
                </c:pt>
                <c:pt idx="176191">
                  <c:v>408.191428398406</c:v>
                </c:pt>
                <c:pt idx="176192">
                  <c:v>408.193745153679</c:v>
                </c:pt>
                <c:pt idx="176193">
                  <c:v>408.19606190895303</c:v>
                </c:pt>
                <c:pt idx="176194">
                  <c:v>408.19837866422699</c:v>
                </c:pt>
                <c:pt idx="176195">
                  <c:v>408.20069541949999</c:v>
                </c:pt>
                <c:pt idx="176196">
                  <c:v>408.20301217477402</c:v>
                </c:pt>
                <c:pt idx="176197">
                  <c:v>408.20532893004702</c:v>
                </c:pt>
                <c:pt idx="176198">
                  <c:v>408.20764568532098</c:v>
                </c:pt>
                <c:pt idx="176199">
                  <c:v>408.20996244059398</c:v>
                </c:pt>
                <c:pt idx="176200">
                  <c:v>408.21227919586801</c:v>
                </c:pt>
                <c:pt idx="176201">
                  <c:v>408.21459595114101</c:v>
                </c:pt>
                <c:pt idx="176202">
                  <c:v>408.21691270641497</c:v>
                </c:pt>
                <c:pt idx="176203">
                  <c:v>408.21922946168797</c:v>
                </c:pt>
                <c:pt idx="176204">
                  <c:v>408.221546216962</c:v>
                </c:pt>
                <c:pt idx="176205">
                  <c:v>408.223862972235</c:v>
                </c:pt>
                <c:pt idx="176206">
                  <c:v>408.22617972750902</c:v>
                </c:pt>
                <c:pt idx="176207">
                  <c:v>408.22849648278202</c:v>
                </c:pt>
                <c:pt idx="176208">
                  <c:v>408.23081323805599</c:v>
                </c:pt>
                <c:pt idx="176209">
                  <c:v>408.23312999332899</c:v>
                </c:pt>
                <c:pt idx="176210">
                  <c:v>408.23544674860301</c:v>
                </c:pt>
                <c:pt idx="176211">
                  <c:v>408.23776350387601</c:v>
                </c:pt>
                <c:pt idx="176212">
                  <c:v>408.24008025914998</c:v>
                </c:pt>
                <c:pt idx="176213">
                  <c:v>408.24239701442298</c:v>
                </c:pt>
                <c:pt idx="176214">
                  <c:v>408.244713769697</c:v>
                </c:pt>
                <c:pt idx="176215">
                  <c:v>408.24703052497</c:v>
                </c:pt>
                <c:pt idx="176216">
                  <c:v>408.24934728024402</c:v>
                </c:pt>
                <c:pt idx="176217">
                  <c:v>408.25166403551702</c:v>
                </c:pt>
                <c:pt idx="176218">
                  <c:v>408.25398079079099</c:v>
                </c:pt>
                <c:pt idx="176219">
                  <c:v>408.25629754606399</c:v>
                </c:pt>
                <c:pt idx="176220">
                  <c:v>408.25861430133801</c:v>
                </c:pt>
                <c:pt idx="176221">
                  <c:v>408.26093105661101</c:v>
                </c:pt>
                <c:pt idx="176222">
                  <c:v>408.26324781188498</c:v>
                </c:pt>
                <c:pt idx="176223">
                  <c:v>408.26556456715798</c:v>
                </c:pt>
                <c:pt idx="176224">
                  <c:v>408.267881322432</c:v>
                </c:pt>
                <c:pt idx="176225">
                  <c:v>408.270198077705</c:v>
                </c:pt>
                <c:pt idx="176226">
                  <c:v>408.27251483297903</c:v>
                </c:pt>
                <c:pt idx="176227">
                  <c:v>408.27483158825203</c:v>
                </c:pt>
                <c:pt idx="176228">
                  <c:v>408.27714834352599</c:v>
                </c:pt>
                <c:pt idx="176229">
                  <c:v>408.27946509879899</c:v>
                </c:pt>
                <c:pt idx="176230">
                  <c:v>408.28178185407302</c:v>
                </c:pt>
                <c:pt idx="176231">
                  <c:v>408.28409860934602</c:v>
                </c:pt>
                <c:pt idx="176232">
                  <c:v>408.28641536461998</c:v>
                </c:pt>
                <c:pt idx="176233">
                  <c:v>408.28873211989298</c:v>
                </c:pt>
                <c:pt idx="176234">
                  <c:v>408.29104887516701</c:v>
                </c:pt>
                <c:pt idx="176235">
                  <c:v>408.29336563044001</c:v>
                </c:pt>
                <c:pt idx="176236">
                  <c:v>408.29568238571397</c:v>
                </c:pt>
                <c:pt idx="176237">
                  <c:v>408.297999140988</c:v>
                </c:pt>
                <c:pt idx="176238">
                  <c:v>408.300315896261</c:v>
                </c:pt>
                <c:pt idx="176239">
                  <c:v>408.30263265153502</c:v>
                </c:pt>
                <c:pt idx="176240">
                  <c:v>408.30494940680802</c:v>
                </c:pt>
                <c:pt idx="176241">
                  <c:v>408.30726616208199</c:v>
                </c:pt>
                <c:pt idx="176242">
                  <c:v>408.30958291735499</c:v>
                </c:pt>
                <c:pt idx="176243">
                  <c:v>408.31189967262901</c:v>
                </c:pt>
                <c:pt idx="176244">
                  <c:v>408.31421642790201</c:v>
                </c:pt>
                <c:pt idx="176245">
                  <c:v>408.31653318317598</c:v>
                </c:pt>
                <c:pt idx="176246">
                  <c:v>408.31884993844898</c:v>
                </c:pt>
                <c:pt idx="176247">
                  <c:v>408.321166693723</c:v>
                </c:pt>
                <c:pt idx="176248">
                  <c:v>408.323483448996</c:v>
                </c:pt>
                <c:pt idx="176249">
                  <c:v>408.32580020427002</c:v>
                </c:pt>
                <c:pt idx="176250">
                  <c:v>408.32811695954302</c:v>
                </c:pt>
                <c:pt idx="176251">
                  <c:v>408.33043371481699</c:v>
                </c:pt>
                <c:pt idx="176252">
                  <c:v>408.33275047008999</c:v>
                </c:pt>
                <c:pt idx="176253">
                  <c:v>408.33506722536401</c:v>
                </c:pt>
                <c:pt idx="176254">
                  <c:v>408.33738398063701</c:v>
                </c:pt>
                <c:pt idx="176255">
                  <c:v>408.33970073591098</c:v>
                </c:pt>
                <c:pt idx="176256">
                  <c:v>408.34201749118398</c:v>
                </c:pt>
                <c:pt idx="176257">
                  <c:v>408.344334246458</c:v>
                </c:pt>
                <c:pt idx="176258">
                  <c:v>408.346651001731</c:v>
                </c:pt>
                <c:pt idx="176259">
                  <c:v>408.34896775700503</c:v>
                </c:pt>
                <c:pt idx="176260">
                  <c:v>408.35128451227803</c:v>
                </c:pt>
                <c:pt idx="176261">
                  <c:v>408.35360126755199</c:v>
                </c:pt>
                <c:pt idx="176262">
                  <c:v>408.35591802282499</c:v>
                </c:pt>
                <c:pt idx="176263">
                  <c:v>408.35823477809902</c:v>
                </c:pt>
                <c:pt idx="176264">
                  <c:v>408.36055153337202</c:v>
                </c:pt>
                <c:pt idx="176265">
                  <c:v>408.36286828864598</c:v>
                </c:pt>
                <c:pt idx="176266">
                  <c:v>408.36518504391898</c:v>
                </c:pt>
                <c:pt idx="176267">
                  <c:v>408.36750179919301</c:v>
                </c:pt>
                <c:pt idx="176268">
                  <c:v>408.36981855446601</c:v>
                </c:pt>
                <c:pt idx="176269">
                  <c:v>408.37213530973997</c:v>
                </c:pt>
                <c:pt idx="176270">
                  <c:v>408.37445206501297</c:v>
                </c:pt>
                <c:pt idx="176271">
                  <c:v>408.376768820287</c:v>
                </c:pt>
                <c:pt idx="176272">
                  <c:v>408.37908557556</c:v>
                </c:pt>
                <c:pt idx="176273">
                  <c:v>408.38140233083402</c:v>
                </c:pt>
                <c:pt idx="176274">
                  <c:v>408.38371908610702</c:v>
                </c:pt>
                <c:pt idx="176275">
                  <c:v>408.38603584138099</c:v>
                </c:pt>
                <c:pt idx="176276">
                  <c:v>408.38835259665399</c:v>
                </c:pt>
                <c:pt idx="176277">
                  <c:v>408.39066935192801</c:v>
                </c:pt>
                <c:pt idx="176278">
                  <c:v>408.39298610720101</c:v>
                </c:pt>
                <c:pt idx="176279">
                  <c:v>408.39530286247498</c:v>
                </c:pt>
                <c:pt idx="176280">
                  <c:v>408.397619617749</c:v>
                </c:pt>
                <c:pt idx="176281">
                  <c:v>408.399936373022</c:v>
                </c:pt>
                <c:pt idx="176282">
                  <c:v>408.40225312829602</c:v>
                </c:pt>
                <c:pt idx="176283">
                  <c:v>408.40456988356902</c:v>
                </c:pt>
                <c:pt idx="176284">
                  <c:v>408.40688663884299</c:v>
                </c:pt>
                <c:pt idx="176285">
                  <c:v>408.40920339411599</c:v>
                </c:pt>
                <c:pt idx="176286">
                  <c:v>408.41152014939001</c:v>
                </c:pt>
                <c:pt idx="176287">
                  <c:v>408.41383690466301</c:v>
                </c:pt>
                <c:pt idx="176288">
                  <c:v>408.41615365993698</c:v>
                </c:pt>
                <c:pt idx="176289">
                  <c:v>408.41847041520998</c:v>
                </c:pt>
                <c:pt idx="176290">
                  <c:v>408.420787170484</c:v>
                </c:pt>
                <c:pt idx="176291">
                  <c:v>408.423103925757</c:v>
                </c:pt>
                <c:pt idx="176292">
                  <c:v>408.42542068103103</c:v>
                </c:pt>
                <c:pt idx="176293">
                  <c:v>408.42773743630403</c:v>
                </c:pt>
                <c:pt idx="176294">
                  <c:v>408.43005419157799</c:v>
                </c:pt>
                <c:pt idx="176295">
                  <c:v>408.43237094685099</c:v>
                </c:pt>
                <c:pt idx="176296">
                  <c:v>408.43468770212502</c:v>
                </c:pt>
                <c:pt idx="176297">
                  <c:v>408.43700445739802</c:v>
                </c:pt>
                <c:pt idx="176298">
                  <c:v>408.43932121267198</c:v>
                </c:pt>
                <c:pt idx="176299">
                  <c:v>408.44163796794498</c:v>
                </c:pt>
                <c:pt idx="176300">
                  <c:v>408.44395472321901</c:v>
                </c:pt>
                <c:pt idx="176301">
                  <c:v>408.44627147849201</c:v>
                </c:pt>
                <c:pt idx="176302">
                  <c:v>408.44858823376597</c:v>
                </c:pt>
                <c:pt idx="176303">
                  <c:v>408.45090498903897</c:v>
                </c:pt>
                <c:pt idx="176304">
                  <c:v>408.453221744313</c:v>
                </c:pt>
                <c:pt idx="176305">
                  <c:v>408.455538499586</c:v>
                </c:pt>
                <c:pt idx="176306">
                  <c:v>408.45785525486002</c:v>
                </c:pt>
                <c:pt idx="176307">
                  <c:v>408.46017201013302</c:v>
                </c:pt>
                <c:pt idx="176308">
                  <c:v>408.46248876540699</c:v>
                </c:pt>
                <c:pt idx="176309">
                  <c:v>408.46480552067999</c:v>
                </c:pt>
                <c:pt idx="176310">
                  <c:v>408.46712227595401</c:v>
                </c:pt>
                <c:pt idx="176311">
                  <c:v>408.46943903122701</c:v>
                </c:pt>
                <c:pt idx="176312">
                  <c:v>408.47175578650098</c:v>
                </c:pt>
                <c:pt idx="176313">
                  <c:v>408.47407254177398</c:v>
                </c:pt>
                <c:pt idx="176314">
                  <c:v>408.476389297048</c:v>
                </c:pt>
                <c:pt idx="176315">
                  <c:v>408.478706052321</c:v>
                </c:pt>
                <c:pt idx="176316">
                  <c:v>408.48102280759502</c:v>
                </c:pt>
                <c:pt idx="176317">
                  <c:v>408.48333956286803</c:v>
                </c:pt>
                <c:pt idx="176318">
                  <c:v>408.48565631814199</c:v>
                </c:pt>
                <c:pt idx="176319">
                  <c:v>408.48797307341499</c:v>
                </c:pt>
                <c:pt idx="176320">
                  <c:v>408.49028982868901</c:v>
                </c:pt>
                <c:pt idx="176321">
                  <c:v>408.49260658396202</c:v>
                </c:pt>
                <c:pt idx="176322">
                  <c:v>408.49492333923598</c:v>
                </c:pt>
                <c:pt idx="176323">
                  <c:v>408.49724009451</c:v>
                </c:pt>
                <c:pt idx="176324">
                  <c:v>408.499556849783</c:v>
                </c:pt>
                <c:pt idx="176325">
                  <c:v>408.50187360505703</c:v>
                </c:pt>
                <c:pt idx="176326">
                  <c:v>408.50419036033003</c:v>
                </c:pt>
                <c:pt idx="176327">
                  <c:v>408.50650711560399</c:v>
                </c:pt>
                <c:pt idx="176328">
                  <c:v>408.50882387087699</c:v>
                </c:pt>
                <c:pt idx="176329">
                  <c:v>408.51114062615102</c:v>
                </c:pt>
                <c:pt idx="176330">
                  <c:v>408.51345738142402</c:v>
                </c:pt>
                <c:pt idx="176331">
                  <c:v>408.51577413669798</c:v>
                </c:pt>
                <c:pt idx="176332">
                  <c:v>408.51809089197099</c:v>
                </c:pt>
                <c:pt idx="176333">
                  <c:v>408.52040764724501</c:v>
                </c:pt>
                <c:pt idx="176334">
                  <c:v>408.52272440251801</c:v>
                </c:pt>
                <c:pt idx="176335">
                  <c:v>408.52504115779197</c:v>
                </c:pt>
                <c:pt idx="176336">
                  <c:v>408.52735791306498</c:v>
                </c:pt>
                <c:pt idx="176337">
                  <c:v>408.529674668339</c:v>
                </c:pt>
                <c:pt idx="176338">
                  <c:v>408.531991423612</c:v>
                </c:pt>
                <c:pt idx="176339">
                  <c:v>408.53430817888602</c:v>
                </c:pt>
                <c:pt idx="176340">
                  <c:v>408.53662493415902</c:v>
                </c:pt>
                <c:pt idx="176341">
                  <c:v>408.53894168943299</c:v>
                </c:pt>
                <c:pt idx="176342">
                  <c:v>408.54125844470599</c:v>
                </c:pt>
                <c:pt idx="176343">
                  <c:v>408.54357519998001</c:v>
                </c:pt>
                <c:pt idx="176344">
                  <c:v>408.54589195525301</c:v>
                </c:pt>
                <c:pt idx="176345">
                  <c:v>408.54820871052698</c:v>
                </c:pt>
                <c:pt idx="176346">
                  <c:v>408.55052546579998</c:v>
                </c:pt>
                <c:pt idx="176347">
                  <c:v>408.552842221074</c:v>
                </c:pt>
                <c:pt idx="176348">
                  <c:v>408.555158976347</c:v>
                </c:pt>
                <c:pt idx="176349">
                  <c:v>408.55747573162103</c:v>
                </c:pt>
                <c:pt idx="176350">
                  <c:v>408.55979248689403</c:v>
                </c:pt>
                <c:pt idx="176351">
                  <c:v>408.56210924216799</c:v>
                </c:pt>
                <c:pt idx="176352">
                  <c:v>408.56442599744099</c:v>
                </c:pt>
                <c:pt idx="176353">
                  <c:v>408.56674275271502</c:v>
                </c:pt>
                <c:pt idx="176354">
                  <c:v>408.56905950798802</c:v>
                </c:pt>
                <c:pt idx="176355">
                  <c:v>408.57137626326198</c:v>
                </c:pt>
                <c:pt idx="176356">
                  <c:v>408.57369301853498</c:v>
                </c:pt>
                <c:pt idx="176357">
                  <c:v>408.57600977380901</c:v>
                </c:pt>
                <c:pt idx="176358">
                  <c:v>408.57832652908201</c:v>
                </c:pt>
                <c:pt idx="176359">
                  <c:v>408.58064328435597</c:v>
                </c:pt>
                <c:pt idx="176360">
                  <c:v>408.58296003962897</c:v>
                </c:pt>
                <c:pt idx="176361">
                  <c:v>408.585276794903</c:v>
                </c:pt>
                <c:pt idx="176362">
                  <c:v>408.587593550176</c:v>
                </c:pt>
                <c:pt idx="176363">
                  <c:v>408.58991030545002</c:v>
                </c:pt>
                <c:pt idx="176364">
                  <c:v>408.59222706072399</c:v>
                </c:pt>
                <c:pt idx="176365">
                  <c:v>408.59454381599699</c:v>
                </c:pt>
                <c:pt idx="176366">
                  <c:v>408.59686057127101</c:v>
                </c:pt>
                <c:pt idx="176367">
                  <c:v>408.59917732654401</c:v>
                </c:pt>
                <c:pt idx="176368">
                  <c:v>408.60149408181798</c:v>
                </c:pt>
                <c:pt idx="176369">
                  <c:v>408.60381083709098</c:v>
                </c:pt>
                <c:pt idx="176370">
                  <c:v>408.606127592365</c:v>
                </c:pt>
                <c:pt idx="176371">
                  <c:v>408.608444347638</c:v>
                </c:pt>
                <c:pt idx="176372">
                  <c:v>408.61076110291202</c:v>
                </c:pt>
                <c:pt idx="176373">
                  <c:v>408.61307785818502</c:v>
                </c:pt>
                <c:pt idx="176374">
                  <c:v>408.61539461345899</c:v>
                </c:pt>
                <c:pt idx="176375">
                  <c:v>408.61771136873199</c:v>
                </c:pt>
                <c:pt idx="176376">
                  <c:v>408.62002812400601</c:v>
                </c:pt>
                <c:pt idx="176377">
                  <c:v>408.62234487927901</c:v>
                </c:pt>
                <c:pt idx="176378">
                  <c:v>408.62466163455298</c:v>
                </c:pt>
                <c:pt idx="176379">
                  <c:v>408.62697838982598</c:v>
                </c:pt>
                <c:pt idx="176380">
                  <c:v>408.6292951451</c:v>
                </c:pt>
                <c:pt idx="176381">
                  <c:v>408.631611900373</c:v>
                </c:pt>
                <c:pt idx="176382">
                  <c:v>408.63392865564703</c:v>
                </c:pt>
                <c:pt idx="176383">
                  <c:v>408.63624541092003</c:v>
                </c:pt>
                <c:pt idx="176384">
                  <c:v>408.63856216619399</c:v>
                </c:pt>
                <c:pt idx="176385">
                  <c:v>408.64087892146699</c:v>
                </c:pt>
                <c:pt idx="176386">
                  <c:v>408.64319567674102</c:v>
                </c:pt>
                <c:pt idx="176387">
                  <c:v>408.64551243201402</c:v>
                </c:pt>
                <c:pt idx="176388">
                  <c:v>408.64782918728798</c:v>
                </c:pt>
                <c:pt idx="176389">
                  <c:v>408.65014594256098</c:v>
                </c:pt>
                <c:pt idx="176390">
                  <c:v>408.65246269783501</c:v>
                </c:pt>
                <c:pt idx="176391">
                  <c:v>408.65477945310801</c:v>
                </c:pt>
                <c:pt idx="176392">
                  <c:v>408.65709620838197</c:v>
                </c:pt>
                <c:pt idx="176393">
                  <c:v>408.65941296365497</c:v>
                </c:pt>
                <c:pt idx="176394">
                  <c:v>408.661729718929</c:v>
                </c:pt>
                <c:pt idx="176395">
                  <c:v>408.664046474202</c:v>
                </c:pt>
                <c:pt idx="176396">
                  <c:v>408.66636322947602</c:v>
                </c:pt>
                <c:pt idx="176397">
                  <c:v>408.66867998474902</c:v>
                </c:pt>
                <c:pt idx="176398">
                  <c:v>408.67099674002299</c:v>
                </c:pt>
                <c:pt idx="176399">
                  <c:v>408.67331349529599</c:v>
                </c:pt>
                <c:pt idx="176400">
                  <c:v>408.67563025057001</c:v>
                </c:pt>
                <c:pt idx="176401">
                  <c:v>408.67794700584301</c:v>
                </c:pt>
                <c:pt idx="176402">
                  <c:v>408.68026376111698</c:v>
                </c:pt>
                <c:pt idx="176403">
                  <c:v>408.68258051638998</c:v>
                </c:pt>
                <c:pt idx="176404">
                  <c:v>408.684897271664</c:v>
                </c:pt>
                <c:pt idx="176405">
                  <c:v>408.687214026937</c:v>
                </c:pt>
                <c:pt idx="176406">
                  <c:v>408.68953078221102</c:v>
                </c:pt>
                <c:pt idx="176407">
                  <c:v>408.69184753748499</c:v>
                </c:pt>
                <c:pt idx="176408">
                  <c:v>408.69416429275799</c:v>
                </c:pt>
                <c:pt idx="176409">
                  <c:v>408.69648104803201</c:v>
                </c:pt>
                <c:pt idx="176410">
                  <c:v>408.69879780330501</c:v>
                </c:pt>
                <c:pt idx="176411">
                  <c:v>408.70111455857898</c:v>
                </c:pt>
                <c:pt idx="176412">
                  <c:v>408.70343131385198</c:v>
                </c:pt>
                <c:pt idx="176413">
                  <c:v>408.705748069126</c:v>
                </c:pt>
                <c:pt idx="176414">
                  <c:v>408.708064824399</c:v>
                </c:pt>
                <c:pt idx="176415">
                  <c:v>408.71038157967303</c:v>
                </c:pt>
                <c:pt idx="176416">
                  <c:v>408.71269833494603</c:v>
                </c:pt>
                <c:pt idx="176417">
                  <c:v>408.71501509021999</c:v>
                </c:pt>
                <c:pt idx="176418">
                  <c:v>408.71733184549299</c:v>
                </c:pt>
                <c:pt idx="176419">
                  <c:v>408.71964860076702</c:v>
                </c:pt>
                <c:pt idx="176420">
                  <c:v>408.72196535604002</c:v>
                </c:pt>
                <c:pt idx="176421">
                  <c:v>408.72428211131398</c:v>
                </c:pt>
                <c:pt idx="176422">
                  <c:v>408.72659886658698</c:v>
                </c:pt>
                <c:pt idx="176423">
                  <c:v>408.72891562186101</c:v>
                </c:pt>
                <c:pt idx="176424">
                  <c:v>408.73123237713401</c:v>
                </c:pt>
                <c:pt idx="176425">
                  <c:v>408.73354913240797</c:v>
                </c:pt>
                <c:pt idx="176426">
                  <c:v>408.73586588768097</c:v>
                </c:pt>
                <c:pt idx="176427">
                  <c:v>408.738182642955</c:v>
                </c:pt>
                <c:pt idx="176428">
                  <c:v>408.740499398228</c:v>
                </c:pt>
                <c:pt idx="176429">
                  <c:v>408.74281615350202</c:v>
                </c:pt>
                <c:pt idx="176430">
                  <c:v>408.74513290877502</c:v>
                </c:pt>
                <c:pt idx="176431">
                  <c:v>408.74744966404899</c:v>
                </c:pt>
                <c:pt idx="176432">
                  <c:v>408.74976641932199</c:v>
                </c:pt>
                <c:pt idx="176433">
                  <c:v>408.75208317459601</c:v>
                </c:pt>
                <c:pt idx="176434">
                  <c:v>408.75439992986901</c:v>
                </c:pt>
                <c:pt idx="176435">
                  <c:v>408.75671668514298</c:v>
                </c:pt>
                <c:pt idx="176436">
                  <c:v>408.75903344041598</c:v>
                </c:pt>
                <c:pt idx="176437">
                  <c:v>408.76135019569</c:v>
                </c:pt>
                <c:pt idx="176438">
                  <c:v>408.763666950963</c:v>
                </c:pt>
                <c:pt idx="176439">
                  <c:v>408.76598370623702</c:v>
                </c:pt>
                <c:pt idx="176440">
                  <c:v>408.76830046151002</c:v>
                </c:pt>
                <c:pt idx="176441">
                  <c:v>408.77061721678399</c:v>
                </c:pt>
                <c:pt idx="176442">
                  <c:v>408.77293397205699</c:v>
                </c:pt>
                <c:pt idx="176443">
                  <c:v>408.77525072733101</c:v>
                </c:pt>
                <c:pt idx="176444">
                  <c:v>408.77756748260401</c:v>
                </c:pt>
                <c:pt idx="176445">
                  <c:v>408.77988423787798</c:v>
                </c:pt>
                <c:pt idx="176446">
                  <c:v>408.78220099315098</c:v>
                </c:pt>
                <c:pt idx="176447">
                  <c:v>408.784517748425</c:v>
                </c:pt>
                <c:pt idx="176448">
                  <c:v>408.786834503698</c:v>
                </c:pt>
                <c:pt idx="176449">
                  <c:v>408.78915125897203</c:v>
                </c:pt>
                <c:pt idx="176450">
                  <c:v>408.79146801424599</c:v>
                </c:pt>
                <c:pt idx="176451">
                  <c:v>408.79378476951899</c:v>
                </c:pt>
                <c:pt idx="176452">
                  <c:v>408.79610152479302</c:v>
                </c:pt>
                <c:pt idx="176453">
                  <c:v>408.79841828006602</c:v>
                </c:pt>
                <c:pt idx="176454">
                  <c:v>408.80073503533998</c:v>
                </c:pt>
                <c:pt idx="176455">
                  <c:v>408.80305179061298</c:v>
                </c:pt>
                <c:pt idx="176456">
                  <c:v>408.80536854588701</c:v>
                </c:pt>
                <c:pt idx="176457">
                  <c:v>408.80768530116001</c:v>
                </c:pt>
                <c:pt idx="176458">
                  <c:v>408.81000205643397</c:v>
                </c:pt>
                <c:pt idx="176459">
                  <c:v>408.81231881170697</c:v>
                </c:pt>
                <c:pt idx="176460">
                  <c:v>408.814635566981</c:v>
                </c:pt>
                <c:pt idx="176461">
                  <c:v>408.816952322254</c:v>
                </c:pt>
                <c:pt idx="176462">
                  <c:v>408.81926907752802</c:v>
                </c:pt>
                <c:pt idx="176463">
                  <c:v>408.82158583280102</c:v>
                </c:pt>
                <c:pt idx="176464">
                  <c:v>408.82390258807499</c:v>
                </c:pt>
                <c:pt idx="176465">
                  <c:v>408.82621934334799</c:v>
                </c:pt>
                <c:pt idx="176466">
                  <c:v>408.82853609862201</c:v>
                </c:pt>
                <c:pt idx="176467">
                  <c:v>408.83085285389501</c:v>
                </c:pt>
                <c:pt idx="176468">
                  <c:v>408.83316960916898</c:v>
                </c:pt>
                <c:pt idx="176469">
                  <c:v>408.83548636444198</c:v>
                </c:pt>
                <c:pt idx="176470">
                  <c:v>408.837803119716</c:v>
                </c:pt>
                <c:pt idx="176471">
                  <c:v>408.840119874989</c:v>
                </c:pt>
                <c:pt idx="176472">
                  <c:v>408.84243663026302</c:v>
                </c:pt>
                <c:pt idx="176473">
                  <c:v>408.84475338553602</c:v>
                </c:pt>
                <c:pt idx="176474">
                  <c:v>408.84707014080999</c:v>
                </c:pt>
                <c:pt idx="176475">
                  <c:v>408.84938689608299</c:v>
                </c:pt>
                <c:pt idx="176476">
                  <c:v>408.85170365135701</c:v>
                </c:pt>
                <c:pt idx="176477">
                  <c:v>408.85402040663001</c:v>
                </c:pt>
                <c:pt idx="176478">
                  <c:v>408.85633716190398</c:v>
                </c:pt>
                <c:pt idx="176479">
                  <c:v>408.85865391717698</c:v>
                </c:pt>
                <c:pt idx="176480">
                  <c:v>408.860970672451</c:v>
                </c:pt>
                <c:pt idx="176481">
                  <c:v>408.863287427724</c:v>
                </c:pt>
                <c:pt idx="176482">
                  <c:v>408.86560418299803</c:v>
                </c:pt>
                <c:pt idx="176483">
                  <c:v>408.86792093827103</c:v>
                </c:pt>
                <c:pt idx="176484">
                  <c:v>408.87023769354499</c:v>
                </c:pt>
                <c:pt idx="176485">
                  <c:v>408.87255444881799</c:v>
                </c:pt>
                <c:pt idx="176486">
                  <c:v>408.87487120409202</c:v>
                </c:pt>
                <c:pt idx="176487">
                  <c:v>408.87718795936502</c:v>
                </c:pt>
                <c:pt idx="176488">
                  <c:v>408.87950471463898</c:v>
                </c:pt>
                <c:pt idx="176489">
                  <c:v>408.88182146991198</c:v>
                </c:pt>
                <c:pt idx="176490">
                  <c:v>408.88413822518601</c:v>
                </c:pt>
                <c:pt idx="176491">
                  <c:v>408.88645498045901</c:v>
                </c:pt>
                <c:pt idx="176492">
                  <c:v>408.88877173573297</c:v>
                </c:pt>
                <c:pt idx="176493">
                  <c:v>408.891088491007</c:v>
                </c:pt>
                <c:pt idx="176494">
                  <c:v>408.89340524628</c:v>
                </c:pt>
                <c:pt idx="176495">
                  <c:v>408.89572200155402</c:v>
                </c:pt>
                <c:pt idx="176496">
                  <c:v>408.89803875682702</c:v>
                </c:pt>
                <c:pt idx="176497">
                  <c:v>408.90035551210099</c:v>
                </c:pt>
                <c:pt idx="176498">
                  <c:v>408.90267226737399</c:v>
                </c:pt>
                <c:pt idx="176499">
                  <c:v>408.90498902264801</c:v>
                </c:pt>
                <c:pt idx="176500">
                  <c:v>408.90730577792101</c:v>
                </c:pt>
                <c:pt idx="176501">
                  <c:v>408.90962253319498</c:v>
                </c:pt>
                <c:pt idx="176502">
                  <c:v>408.91193928846798</c:v>
                </c:pt>
                <c:pt idx="176503">
                  <c:v>408.914256043742</c:v>
                </c:pt>
                <c:pt idx="176504">
                  <c:v>408.916572799015</c:v>
                </c:pt>
                <c:pt idx="176505">
                  <c:v>408.91888955428902</c:v>
                </c:pt>
                <c:pt idx="176506">
                  <c:v>408.92120630956202</c:v>
                </c:pt>
                <c:pt idx="176507">
                  <c:v>408.92352306483599</c:v>
                </c:pt>
                <c:pt idx="176508">
                  <c:v>408.92583982010899</c:v>
                </c:pt>
                <c:pt idx="176509">
                  <c:v>408.92815657538301</c:v>
                </c:pt>
                <c:pt idx="176510">
                  <c:v>408.93047333065601</c:v>
                </c:pt>
                <c:pt idx="176511">
                  <c:v>408.93279008592998</c:v>
                </c:pt>
                <c:pt idx="176512">
                  <c:v>408.93510684120298</c:v>
                </c:pt>
                <c:pt idx="176513">
                  <c:v>408.937423596477</c:v>
                </c:pt>
                <c:pt idx="176514">
                  <c:v>408.93974035175</c:v>
                </c:pt>
                <c:pt idx="176515">
                  <c:v>408.94205710702403</c:v>
                </c:pt>
                <c:pt idx="176516">
                  <c:v>408.94437386229703</c:v>
                </c:pt>
                <c:pt idx="176517">
                  <c:v>408.94669061757099</c:v>
                </c:pt>
                <c:pt idx="176518">
                  <c:v>408.94900737284399</c:v>
                </c:pt>
                <c:pt idx="176519">
                  <c:v>408.95132412811802</c:v>
                </c:pt>
                <c:pt idx="176520">
                  <c:v>408.95364088339102</c:v>
                </c:pt>
                <c:pt idx="176521">
                  <c:v>408.95595763866498</c:v>
                </c:pt>
                <c:pt idx="176522">
                  <c:v>408.95827439393798</c:v>
                </c:pt>
                <c:pt idx="176523">
                  <c:v>408.96059114921201</c:v>
                </c:pt>
                <c:pt idx="176524">
                  <c:v>408.96290790448501</c:v>
                </c:pt>
                <c:pt idx="176525">
                  <c:v>408.96522465975897</c:v>
                </c:pt>
                <c:pt idx="176526">
                  <c:v>408.96754141503197</c:v>
                </c:pt>
                <c:pt idx="176527">
                  <c:v>408.969858170306</c:v>
                </c:pt>
                <c:pt idx="176528">
                  <c:v>408.972174925579</c:v>
                </c:pt>
                <c:pt idx="176529">
                  <c:v>408.97449168085302</c:v>
                </c:pt>
                <c:pt idx="176530">
                  <c:v>408.97680843612602</c:v>
                </c:pt>
                <c:pt idx="176531">
                  <c:v>408.97912519139999</c:v>
                </c:pt>
                <c:pt idx="176532">
                  <c:v>408.98144194667299</c:v>
                </c:pt>
                <c:pt idx="176533">
                  <c:v>408.98375870194701</c:v>
                </c:pt>
                <c:pt idx="176534">
                  <c:v>408.98607545722001</c:v>
                </c:pt>
                <c:pt idx="176535">
                  <c:v>408.98839221249398</c:v>
                </c:pt>
                <c:pt idx="176536">
                  <c:v>408.990708967768</c:v>
                </c:pt>
                <c:pt idx="176537">
                  <c:v>408.993025723041</c:v>
                </c:pt>
                <c:pt idx="176538">
                  <c:v>408.99534247831502</c:v>
                </c:pt>
                <c:pt idx="176539">
                  <c:v>408.99765923358802</c:v>
                </c:pt>
                <c:pt idx="176540">
                  <c:v>408.99997598886199</c:v>
                </c:pt>
                <c:pt idx="176541">
                  <c:v>409.00229274413499</c:v>
                </c:pt>
                <c:pt idx="176542">
                  <c:v>409.00460949940901</c:v>
                </c:pt>
                <c:pt idx="176543">
                  <c:v>409.00692625468201</c:v>
                </c:pt>
                <c:pt idx="176544">
                  <c:v>409.00924300995598</c:v>
                </c:pt>
                <c:pt idx="176545">
                  <c:v>409.01155976522898</c:v>
                </c:pt>
                <c:pt idx="176546">
                  <c:v>409.013876520503</c:v>
                </c:pt>
                <c:pt idx="176547">
                  <c:v>409.016193275776</c:v>
                </c:pt>
                <c:pt idx="176548">
                  <c:v>409.01851003105003</c:v>
                </c:pt>
                <c:pt idx="176549">
                  <c:v>409.02082678632303</c:v>
                </c:pt>
                <c:pt idx="176550">
                  <c:v>409.02314354159699</c:v>
                </c:pt>
                <c:pt idx="176551">
                  <c:v>409.02546029686999</c:v>
                </c:pt>
                <c:pt idx="176552">
                  <c:v>409.02777705214402</c:v>
                </c:pt>
                <c:pt idx="176553">
                  <c:v>409.03009380741702</c:v>
                </c:pt>
                <c:pt idx="176554">
                  <c:v>409.03241056269098</c:v>
                </c:pt>
                <c:pt idx="176555">
                  <c:v>409.03472731796398</c:v>
                </c:pt>
                <c:pt idx="176556">
                  <c:v>409.03704407323801</c:v>
                </c:pt>
                <c:pt idx="176557">
                  <c:v>409.03936082851101</c:v>
                </c:pt>
                <c:pt idx="176558">
                  <c:v>409.04167758378497</c:v>
                </c:pt>
                <c:pt idx="176559">
                  <c:v>409.04399433905797</c:v>
                </c:pt>
                <c:pt idx="176560">
                  <c:v>409.046311094332</c:v>
                </c:pt>
                <c:pt idx="176561">
                  <c:v>409.048627849605</c:v>
                </c:pt>
                <c:pt idx="176562">
                  <c:v>409.05094460487902</c:v>
                </c:pt>
                <c:pt idx="176563">
                  <c:v>409.05326136015202</c:v>
                </c:pt>
                <c:pt idx="176564">
                  <c:v>409.05557811542599</c:v>
                </c:pt>
                <c:pt idx="176565">
                  <c:v>409.05789487069899</c:v>
                </c:pt>
                <c:pt idx="176566">
                  <c:v>409.06021162597301</c:v>
                </c:pt>
                <c:pt idx="176567">
                  <c:v>409.06252838124601</c:v>
                </c:pt>
                <c:pt idx="176568">
                  <c:v>409.06484513651998</c:v>
                </c:pt>
                <c:pt idx="176569">
                  <c:v>409.06716189179298</c:v>
                </c:pt>
                <c:pt idx="176570">
                  <c:v>409.069478647067</c:v>
                </c:pt>
                <c:pt idx="176571">
                  <c:v>409.07179540234</c:v>
                </c:pt>
                <c:pt idx="176572">
                  <c:v>409.07411215761402</c:v>
                </c:pt>
                <c:pt idx="176573">
                  <c:v>409.07642891288702</c:v>
                </c:pt>
                <c:pt idx="176574">
                  <c:v>409.07874566816099</c:v>
                </c:pt>
                <c:pt idx="176575">
                  <c:v>409.08106242343399</c:v>
                </c:pt>
                <c:pt idx="176576">
                  <c:v>409.08337917870801</c:v>
                </c:pt>
                <c:pt idx="176577">
                  <c:v>409.08569593398101</c:v>
                </c:pt>
                <c:pt idx="176578">
                  <c:v>409.08801268925498</c:v>
                </c:pt>
                <c:pt idx="176579">
                  <c:v>409.090329444529</c:v>
                </c:pt>
                <c:pt idx="176580">
                  <c:v>409.092646199802</c:v>
                </c:pt>
                <c:pt idx="176581">
                  <c:v>409.09496295507603</c:v>
                </c:pt>
                <c:pt idx="176582">
                  <c:v>409.09727971034903</c:v>
                </c:pt>
                <c:pt idx="176583">
                  <c:v>409.09959646562299</c:v>
                </c:pt>
                <c:pt idx="176584">
                  <c:v>409.10191322089599</c:v>
                </c:pt>
                <c:pt idx="176585">
                  <c:v>409.10422997617002</c:v>
                </c:pt>
                <c:pt idx="176586">
                  <c:v>409.10654673144302</c:v>
                </c:pt>
                <c:pt idx="176587">
                  <c:v>409.10886348671698</c:v>
                </c:pt>
                <c:pt idx="176588">
                  <c:v>409.11118024198998</c:v>
                </c:pt>
                <c:pt idx="176589">
                  <c:v>409.11349699726401</c:v>
                </c:pt>
                <c:pt idx="176590">
                  <c:v>409.11581375253701</c:v>
                </c:pt>
                <c:pt idx="176591">
                  <c:v>409.11813050781097</c:v>
                </c:pt>
                <c:pt idx="176592">
                  <c:v>409.12044726308397</c:v>
                </c:pt>
                <c:pt idx="176593">
                  <c:v>409.122764018358</c:v>
                </c:pt>
                <c:pt idx="176594">
                  <c:v>409.125080773631</c:v>
                </c:pt>
                <c:pt idx="176595">
                  <c:v>409.12739752890502</c:v>
                </c:pt>
                <c:pt idx="176596">
                  <c:v>409.12971428417802</c:v>
                </c:pt>
                <c:pt idx="176597">
                  <c:v>409.13203103945199</c:v>
                </c:pt>
                <c:pt idx="176598">
                  <c:v>409.13434779472499</c:v>
                </c:pt>
                <c:pt idx="176599">
                  <c:v>409.13666454999901</c:v>
                </c:pt>
                <c:pt idx="176600">
                  <c:v>409.13898130527201</c:v>
                </c:pt>
                <c:pt idx="176601">
                  <c:v>409.14129806054598</c:v>
                </c:pt>
                <c:pt idx="176602">
                  <c:v>409.14361481581898</c:v>
                </c:pt>
                <c:pt idx="176603">
                  <c:v>409.145931571093</c:v>
                </c:pt>
                <c:pt idx="176604">
                  <c:v>409.148248326366</c:v>
                </c:pt>
                <c:pt idx="176605">
                  <c:v>409.15056508164002</c:v>
                </c:pt>
                <c:pt idx="176606">
                  <c:v>409.15288183691302</c:v>
                </c:pt>
                <c:pt idx="176607">
                  <c:v>409.15519859218699</c:v>
                </c:pt>
                <c:pt idx="176608">
                  <c:v>409.15751534745999</c:v>
                </c:pt>
                <c:pt idx="176609">
                  <c:v>409.15983210273401</c:v>
                </c:pt>
                <c:pt idx="176610">
                  <c:v>409.16214885800701</c:v>
                </c:pt>
                <c:pt idx="176611">
                  <c:v>409.16446561328098</c:v>
                </c:pt>
                <c:pt idx="176612">
                  <c:v>409.16678236855398</c:v>
                </c:pt>
                <c:pt idx="176613">
                  <c:v>409.169099123828</c:v>
                </c:pt>
                <c:pt idx="176614">
                  <c:v>409.171415879101</c:v>
                </c:pt>
                <c:pt idx="176615">
                  <c:v>409.17373263437503</c:v>
                </c:pt>
                <c:pt idx="176616">
                  <c:v>409.17604938964803</c:v>
                </c:pt>
                <c:pt idx="176617">
                  <c:v>409.17836614492199</c:v>
                </c:pt>
                <c:pt idx="176618">
                  <c:v>409.18068290019499</c:v>
                </c:pt>
                <c:pt idx="176619">
                  <c:v>409.18299965546902</c:v>
                </c:pt>
                <c:pt idx="176620">
                  <c:v>409.18531641074298</c:v>
                </c:pt>
                <c:pt idx="176621">
                  <c:v>409.18763316601598</c:v>
                </c:pt>
                <c:pt idx="176622">
                  <c:v>409.18994992129001</c:v>
                </c:pt>
                <c:pt idx="176623">
                  <c:v>409.19226667656301</c:v>
                </c:pt>
                <c:pt idx="176624">
                  <c:v>409.19458343183697</c:v>
                </c:pt>
                <c:pt idx="176625">
                  <c:v>409.19690018710997</c:v>
                </c:pt>
                <c:pt idx="176626">
                  <c:v>409.199216942384</c:v>
                </c:pt>
                <c:pt idx="176627">
                  <c:v>409.201533697657</c:v>
                </c:pt>
                <c:pt idx="176628">
                  <c:v>409.20385045293102</c:v>
                </c:pt>
                <c:pt idx="176629">
                  <c:v>409.20616720820402</c:v>
                </c:pt>
                <c:pt idx="176630">
                  <c:v>409.20848396347799</c:v>
                </c:pt>
                <c:pt idx="176631">
                  <c:v>409.21080071875099</c:v>
                </c:pt>
                <c:pt idx="176632">
                  <c:v>409.21311747402501</c:v>
                </c:pt>
                <c:pt idx="176633">
                  <c:v>409.21543422929801</c:v>
                </c:pt>
                <c:pt idx="176634">
                  <c:v>409.21775098457198</c:v>
                </c:pt>
                <c:pt idx="176635">
                  <c:v>409.22006773984498</c:v>
                </c:pt>
                <c:pt idx="176636">
                  <c:v>409.222384495119</c:v>
                </c:pt>
                <c:pt idx="176637">
                  <c:v>409.224701250392</c:v>
                </c:pt>
                <c:pt idx="176638">
                  <c:v>409.22701800566603</c:v>
                </c:pt>
                <c:pt idx="176639">
                  <c:v>409.22933476093903</c:v>
                </c:pt>
                <c:pt idx="176640">
                  <c:v>409.23165151621299</c:v>
                </c:pt>
                <c:pt idx="176641">
                  <c:v>409.23396827148599</c:v>
                </c:pt>
                <c:pt idx="176642">
                  <c:v>409.23628502676002</c:v>
                </c:pt>
                <c:pt idx="176643">
                  <c:v>409.23860178203302</c:v>
                </c:pt>
                <c:pt idx="176644">
                  <c:v>409.24091853730698</c:v>
                </c:pt>
                <c:pt idx="176645">
                  <c:v>409.24323529257998</c:v>
                </c:pt>
                <c:pt idx="176646">
                  <c:v>409.24555204785401</c:v>
                </c:pt>
                <c:pt idx="176647">
                  <c:v>409.24786880312701</c:v>
                </c:pt>
                <c:pt idx="176648">
                  <c:v>409.25018555840097</c:v>
                </c:pt>
                <c:pt idx="176649">
                  <c:v>409.25250231367397</c:v>
                </c:pt>
                <c:pt idx="176650">
                  <c:v>409.254819068948</c:v>
                </c:pt>
                <c:pt idx="176651">
                  <c:v>409.257135824221</c:v>
                </c:pt>
                <c:pt idx="176652">
                  <c:v>409.25945257949502</c:v>
                </c:pt>
                <c:pt idx="176653">
                  <c:v>409.26176933476802</c:v>
                </c:pt>
                <c:pt idx="176654">
                  <c:v>409.26408609004199</c:v>
                </c:pt>
                <c:pt idx="176655">
                  <c:v>409.26640284531499</c:v>
                </c:pt>
                <c:pt idx="176656">
                  <c:v>409.26871960058901</c:v>
                </c:pt>
                <c:pt idx="176657">
                  <c:v>409.27103635586201</c:v>
                </c:pt>
                <c:pt idx="176658">
                  <c:v>409.27335311113598</c:v>
                </c:pt>
                <c:pt idx="176659">
                  <c:v>409.27566986640898</c:v>
                </c:pt>
                <c:pt idx="176660">
                  <c:v>409.277986621683</c:v>
                </c:pt>
                <c:pt idx="176661">
                  <c:v>409.280303376956</c:v>
                </c:pt>
                <c:pt idx="176662">
                  <c:v>409.28262013223002</c:v>
                </c:pt>
                <c:pt idx="176663">
                  <c:v>409.28493688750399</c:v>
                </c:pt>
                <c:pt idx="176664">
                  <c:v>409.28725364277699</c:v>
                </c:pt>
                <c:pt idx="176665">
                  <c:v>409.28957039805101</c:v>
                </c:pt>
                <c:pt idx="176666">
                  <c:v>409.29188715332401</c:v>
                </c:pt>
                <c:pt idx="176667">
                  <c:v>409.29420390859798</c:v>
                </c:pt>
                <c:pt idx="176668">
                  <c:v>409.29652066387098</c:v>
                </c:pt>
                <c:pt idx="176669">
                  <c:v>409.298837419145</c:v>
                </c:pt>
                <c:pt idx="176670">
                  <c:v>409.301154174418</c:v>
                </c:pt>
                <c:pt idx="176671">
                  <c:v>409.30347092969203</c:v>
                </c:pt>
                <c:pt idx="176672">
                  <c:v>409.30578768496503</c:v>
                </c:pt>
                <c:pt idx="176673">
                  <c:v>409.30810444023899</c:v>
                </c:pt>
                <c:pt idx="176674">
                  <c:v>409.31042119551199</c:v>
                </c:pt>
                <c:pt idx="176675">
                  <c:v>409.31273795078602</c:v>
                </c:pt>
                <c:pt idx="176676">
                  <c:v>409.31505470605902</c:v>
                </c:pt>
                <c:pt idx="176677">
                  <c:v>409.31737146133298</c:v>
                </c:pt>
                <c:pt idx="176678">
                  <c:v>409.31968821660598</c:v>
                </c:pt>
                <c:pt idx="176679">
                  <c:v>409.32200497188001</c:v>
                </c:pt>
                <c:pt idx="176680">
                  <c:v>409.32432172715301</c:v>
                </c:pt>
                <c:pt idx="176681">
                  <c:v>409.32663848242697</c:v>
                </c:pt>
                <c:pt idx="176682">
                  <c:v>409.32895523769997</c:v>
                </c:pt>
                <c:pt idx="176683">
                  <c:v>409.331271992974</c:v>
                </c:pt>
                <c:pt idx="176684">
                  <c:v>409.333588748247</c:v>
                </c:pt>
                <c:pt idx="176685">
                  <c:v>409.33590550352102</c:v>
                </c:pt>
                <c:pt idx="176686">
                  <c:v>409.33822225879402</c:v>
                </c:pt>
                <c:pt idx="176687">
                  <c:v>409.34053901406799</c:v>
                </c:pt>
                <c:pt idx="176688">
                  <c:v>409.34285576934099</c:v>
                </c:pt>
                <c:pt idx="176689">
                  <c:v>409.34517252461501</c:v>
                </c:pt>
                <c:pt idx="176690">
                  <c:v>409.34748927988801</c:v>
                </c:pt>
                <c:pt idx="176691">
                  <c:v>409.34980603516198</c:v>
                </c:pt>
                <c:pt idx="176692">
                  <c:v>409.35212279043498</c:v>
                </c:pt>
                <c:pt idx="176693">
                  <c:v>409.354439545709</c:v>
                </c:pt>
                <c:pt idx="176694">
                  <c:v>409.356756300982</c:v>
                </c:pt>
                <c:pt idx="176695">
                  <c:v>409.35907305625602</c:v>
                </c:pt>
                <c:pt idx="176696">
                  <c:v>409.36138981152902</c:v>
                </c:pt>
                <c:pt idx="176697">
                  <c:v>409.36370656680299</c:v>
                </c:pt>
                <c:pt idx="176698">
                  <c:v>409.36602332207599</c:v>
                </c:pt>
                <c:pt idx="176699">
                  <c:v>409.36834007735001</c:v>
                </c:pt>
                <c:pt idx="176700">
                  <c:v>409.37065683262301</c:v>
                </c:pt>
                <c:pt idx="176701">
                  <c:v>409.37297358789698</c:v>
                </c:pt>
                <c:pt idx="176702">
                  <c:v>409.37529034316998</c:v>
                </c:pt>
                <c:pt idx="176703">
                  <c:v>409.377607098444</c:v>
                </c:pt>
                <c:pt idx="176704">
                  <c:v>409.379923853717</c:v>
                </c:pt>
                <c:pt idx="176705">
                  <c:v>409.38224060899103</c:v>
                </c:pt>
                <c:pt idx="176706">
                  <c:v>409.38455736426499</c:v>
                </c:pt>
                <c:pt idx="176707">
                  <c:v>409.38687411953799</c:v>
                </c:pt>
                <c:pt idx="176708">
                  <c:v>409.38919087481202</c:v>
                </c:pt>
                <c:pt idx="176709">
                  <c:v>409.39150763008502</c:v>
                </c:pt>
                <c:pt idx="176710">
                  <c:v>409.39382438535898</c:v>
                </c:pt>
                <c:pt idx="176711">
                  <c:v>409.39614114063198</c:v>
                </c:pt>
                <c:pt idx="176712">
                  <c:v>409.39845789590601</c:v>
                </c:pt>
                <c:pt idx="176713">
                  <c:v>409.40077465117901</c:v>
                </c:pt>
                <c:pt idx="176714">
                  <c:v>409.40309140645297</c:v>
                </c:pt>
                <c:pt idx="176715">
                  <c:v>409.40540816172597</c:v>
                </c:pt>
                <c:pt idx="176716">
                  <c:v>409.407724917</c:v>
                </c:pt>
                <c:pt idx="176717">
                  <c:v>409.410041672273</c:v>
                </c:pt>
                <c:pt idx="176718">
                  <c:v>409.41235842754702</c:v>
                </c:pt>
                <c:pt idx="176719">
                  <c:v>409.41467518282002</c:v>
                </c:pt>
                <c:pt idx="176720">
                  <c:v>409.41699193809399</c:v>
                </c:pt>
                <c:pt idx="176721">
                  <c:v>409.41930869336699</c:v>
                </c:pt>
                <c:pt idx="176722">
                  <c:v>409.42162544864101</c:v>
                </c:pt>
                <c:pt idx="176723">
                  <c:v>409.42394220391401</c:v>
                </c:pt>
                <c:pt idx="176724">
                  <c:v>409.42625895918798</c:v>
                </c:pt>
                <c:pt idx="176725">
                  <c:v>409.42857571446098</c:v>
                </c:pt>
                <c:pt idx="176726">
                  <c:v>409.430892469735</c:v>
                </c:pt>
                <c:pt idx="176727">
                  <c:v>409.433209225008</c:v>
                </c:pt>
                <c:pt idx="176728">
                  <c:v>409.43552598028202</c:v>
                </c:pt>
                <c:pt idx="176729">
                  <c:v>409.43784273555502</c:v>
                </c:pt>
                <c:pt idx="176730">
                  <c:v>409.44015949082899</c:v>
                </c:pt>
                <c:pt idx="176731">
                  <c:v>409.44247624610199</c:v>
                </c:pt>
                <c:pt idx="176732">
                  <c:v>409.44479300137601</c:v>
                </c:pt>
                <c:pt idx="176733">
                  <c:v>409.44710975664901</c:v>
                </c:pt>
                <c:pt idx="176734">
                  <c:v>409.44942651192298</c:v>
                </c:pt>
                <c:pt idx="176735">
                  <c:v>409.45174326719598</c:v>
                </c:pt>
                <c:pt idx="176736">
                  <c:v>409.45406002247</c:v>
                </c:pt>
                <c:pt idx="176737">
                  <c:v>409.456376777743</c:v>
                </c:pt>
                <c:pt idx="176738">
                  <c:v>409.45869353301703</c:v>
                </c:pt>
                <c:pt idx="176739">
                  <c:v>409.46101028829003</c:v>
                </c:pt>
                <c:pt idx="176740">
                  <c:v>409.46332704356399</c:v>
                </c:pt>
                <c:pt idx="176741">
                  <c:v>409.46564379883699</c:v>
                </c:pt>
                <c:pt idx="176742">
                  <c:v>409.46796055411102</c:v>
                </c:pt>
                <c:pt idx="176743">
                  <c:v>409.47027730938402</c:v>
                </c:pt>
                <c:pt idx="176744">
                  <c:v>409.47259406465798</c:v>
                </c:pt>
                <c:pt idx="176745">
                  <c:v>409.47491081993098</c:v>
                </c:pt>
                <c:pt idx="176746">
                  <c:v>409.47722757520501</c:v>
                </c:pt>
                <c:pt idx="176747">
                  <c:v>409.47954433047801</c:v>
                </c:pt>
                <c:pt idx="176748">
                  <c:v>409.48186108575197</c:v>
                </c:pt>
                <c:pt idx="176749">
                  <c:v>409.484177841026</c:v>
                </c:pt>
                <c:pt idx="176750">
                  <c:v>409.486494596299</c:v>
                </c:pt>
                <c:pt idx="176751">
                  <c:v>409.48881135157302</c:v>
                </c:pt>
                <c:pt idx="176752">
                  <c:v>409.49112810684602</c:v>
                </c:pt>
                <c:pt idx="176753">
                  <c:v>409.49344486211999</c:v>
                </c:pt>
                <c:pt idx="176754">
                  <c:v>409.49576161739299</c:v>
                </c:pt>
                <c:pt idx="176755">
                  <c:v>409.49807837266701</c:v>
                </c:pt>
                <c:pt idx="176756">
                  <c:v>409.50039512794001</c:v>
                </c:pt>
                <c:pt idx="176757">
                  <c:v>409.50271188321398</c:v>
                </c:pt>
                <c:pt idx="176758">
                  <c:v>409.50502863848698</c:v>
                </c:pt>
                <c:pt idx="176759">
                  <c:v>409.507345393761</c:v>
                </c:pt>
                <c:pt idx="176760">
                  <c:v>409.509662149034</c:v>
                </c:pt>
                <c:pt idx="176761">
                  <c:v>409.51197890430802</c:v>
                </c:pt>
                <c:pt idx="176762">
                  <c:v>409.51429565958102</c:v>
                </c:pt>
                <c:pt idx="176763">
                  <c:v>409.51661241485499</c:v>
                </c:pt>
                <c:pt idx="176764">
                  <c:v>409.51892917012799</c:v>
                </c:pt>
                <c:pt idx="176765">
                  <c:v>409.52124592540201</c:v>
                </c:pt>
                <c:pt idx="176766">
                  <c:v>409.52356268067501</c:v>
                </c:pt>
                <c:pt idx="176767">
                  <c:v>409.52587943594898</c:v>
                </c:pt>
                <c:pt idx="176768">
                  <c:v>409.52819619122198</c:v>
                </c:pt>
                <c:pt idx="176769">
                  <c:v>409.530512946496</c:v>
                </c:pt>
                <c:pt idx="176770">
                  <c:v>409.532829701769</c:v>
                </c:pt>
                <c:pt idx="176771">
                  <c:v>409.53514645704303</c:v>
                </c:pt>
                <c:pt idx="176772">
                  <c:v>409.53746321231603</c:v>
                </c:pt>
                <c:pt idx="176773">
                  <c:v>409.53977996758999</c:v>
                </c:pt>
                <c:pt idx="176774">
                  <c:v>409.54209672286299</c:v>
                </c:pt>
                <c:pt idx="176775">
                  <c:v>409.54441347813702</c:v>
                </c:pt>
                <c:pt idx="176776">
                  <c:v>409.54673023341002</c:v>
                </c:pt>
                <c:pt idx="176777">
                  <c:v>409.54904698868398</c:v>
                </c:pt>
                <c:pt idx="176778">
                  <c:v>409.55136374395698</c:v>
                </c:pt>
                <c:pt idx="176779">
                  <c:v>409.55368049923101</c:v>
                </c:pt>
                <c:pt idx="176780">
                  <c:v>409.55599725450401</c:v>
                </c:pt>
                <c:pt idx="176781">
                  <c:v>409.55831400977797</c:v>
                </c:pt>
                <c:pt idx="176782">
                  <c:v>409.56063076505097</c:v>
                </c:pt>
                <c:pt idx="176783">
                  <c:v>409.562947520325</c:v>
                </c:pt>
                <c:pt idx="176784">
                  <c:v>409.565264275598</c:v>
                </c:pt>
                <c:pt idx="176785">
                  <c:v>409.56758103087202</c:v>
                </c:pt>
                <c:pt idx="176786">
                  <c:v>409.56989778614502</c:v>
                </c:pt>
                <c:pt idx="176787">
                  <c:v>409.57221454141899</c:v>
                </c:pt>
                <c:pt idx="176788">
                  <c:v>409.57453129669199</c:v>
                </c:pt>
                <c:pt idx="176789">
                  <c:v>409.57684805196601</c:v>
                </c:pt>
                <c:pt idx="176790">
                  <c:v>409.57916480723901</c:v>
                </c:pt>
                <c:pt idx="176791">
                  <c:v>409.58148156251298</c:v>
                </c:pt>
                <c:pt idx="176792">
                  <c:v>409.583798317787</c:v>
                </c:pt>
                <c:pt idx="176793">
                  <c:v>409.58611507306</c:v>
                </c:pt>
                <c:pt idx="176794">
                  <c:v>409.58843182833402</c:v>
                </c:pt>
                <c:pt idx="176795">
                  <c:v>409.59074858360702</c:v>
                </c:pt>
                <c:pt idx="176796">
                  <c:v>409.59306533888099</c:v>
                </c:pt>
                <c:pt idx="176797">
                  <c:v>409.59538209415399</c:v>
                </c:pt>
                <c:pt idx="176798">
                  <c:v>409.59769884942801</c:v>
                </c:pt>
                <c:pt idx="176799">
                  <c:v>409.60001560470101</c:v>
                </c:pt>
                <c:pt idx="176800">
                  <c:v>409.60233235997498</c:v>
                </c:pt>
                <c:pt idx="176801">
                  <c:v>409.60464911524798</c:v>
                </c:pt>
                <c:pt idx="176802">
                  <c:v>409.606965870522</c:v>
                </c:pt>
                <c:pt idx="176803">
                  <c:v>409.609282625795</c:v>
                </c:pt>
                <c:pt idx="176804">
                  <c:v>409.61159938106903</c:v>
                </c:pt>
                <c:pt idx="176805">
                  <c:v>409.61391613634203</c:v>
                </c:pt>
                <c:pt idx="176806">
                  <c:v>409.61623289161599</c:v>
                </c:pt>
                <c:pt idx="176807">
                  <c:v>409.61854964688899</c:v>
                </c:pt>
                <c:pt idx="176808">
                  <c:v>409.62086640216302</c:v>
                </c:pt>
                <c:pt idx="176809">
                  <c:v>409.62318315743602</c:v>
                </c:pt>
                <c:pt idx="176810">
                  <c:v>409.62549991270998</c:v>
                </c:pt>
                <c:pt idx="176811">
                  <c:v>409.62781666798298</c:v>
                </c:pt>
                <c:pt idx="176812">
                  <c:v>409.63013342325701</c:v>
                </c:pt>
                <c:pt idx="176813">
                  <c:v>409.63245017853001</c:v>
                </c:pt>
                <c:pt idx="176814">
                  <c:v>409.63476693380397</c:v>
                </c:pt>
                <c:pt idx="176815">
                  <c:v>409.63708368907697</c:v>
                </c:pt>
                <c:pt idx="176816">
                  <c:v>409.639400444351</c:v>
                </c:pt>
                <c:pt idx="176817">
                  <c:v>409.641717199624</c:v>
                </c:pt>
                <c:pt idx="176818">
                  <c:v>409.64403395489802</c:v>
                </c:pt>
                <c:pt idx="176819">
                  <c:v>409.64635071017102</c:v>
                </c:pt>
                <c:pt idx="176820">
                  <c:v>409.64866746544499</c:v>
                </c:pt>
                <c:pt idx="176821">
                  <c:v>409.65098422071799</c:v>
                </c:pt>
                <c:pt idx="176822">
                  <c:v>409.65330097599201</c:v>
                </c:pt>
                <c:pt idx="176823">
                  <c:v>409.65561773126501</c:v>
                </c:pt>
                <c:pt idx="176824">
                  <c:v>409.65793448653898</c:v>
                </c:pt>
                <c:pt idx="176825">
                  <c:v>409.66025124181198</c:v>
                </c:pt>
                <c:pt idx="176826">
                  <c:v>409.662567997086</c:v>
                </c:pt>
                <c:pt idx="176827">
                  <c:v>409.664884752359</c:v>
                </c:pt>
                <c:pt idx="176828">
                  <c:v>409.66720150763302</c:v>
                </c:pt>
                <c:pt idx="176829">
                  <c:v>409.66951826290602</c:v>
                </c:pt>
                <c:pt idx="176830">
                  <c:v>409.67183501817999</c:v>
                </c:pt>
                <c:pt idx="176831">
                  <c:v>409.67415177345299</c:v>
                </c:pt>
                <c:pt idx="176832">
                  <c:v>409.67646852872701</c:v>
                </c:pt>
                <c:pt idx="176833">
                  <c:v>409.67878528400001</c:v>
                </c:pt>
                <c:pt idx="176834">
                  <c:v>409.68110203927398</c:v>
                </c:pt>
                <c:pt idx="176835">
                  <c:v>409.683418794548</c:v>
                </c:pt>
                <c:pt idx="176836">
                  <c:v>409.685735549821</c:v>
                </c:pt>
                <c:pt idx="176837">
                  <c:v>409.68805230509503</c:v>
                </c:pt>
                <c:pt idx="176838">
                  <c:v>409.69036906036803</c:v>
                </c:pt>
                <c:pt idx="176839">
                  <c:v>409.69268581564199</c:v>
                </c:pt>
                <c:pt idx="176840">
                  <c:v>409.69500257091499</c:v>
                </c:pt>
                <c:pt idx="176841">
                  <c:v>409.69731932618902</c:v>
                </c:pt>
                <c:pt idx="176842">
                  <c:v>409.69963608146202</c:v>
                </c:pt>
                <c:pt idx="176843">
                  <c:v>409.70195283673598</c:v>
                </c:pt>
                <c:pt idx="176844">
                  <c:v>409.70426959200898</c:v>
                </c:pt>
                <c:pt idx="176845">
                  <c:v>409.70658634728301</c:v>
                </c:pt>
                <c:pt idx="176846">
                  <c:v>409.70890310255601</c:v>
                </c:pt>
                <c:pt idx="176847">
                  <c:v>409.71121985782997</c:v>
                </c:pt>
                <c:pt idx="176848">
                  <c:v>409.71353661310297</c:v>
                </c:pt>
                <c:pt idx="176849">
                  <c:v>409.715853368377</c:v>
                </c:pt>
                <c:pt idx="176850">
                  <c:v>409.71817012365</c:v>
                </c:pt>
                <c:pt idx="176851">
                  <c:v>409.72048687892402</c:v>
                </c:pt>
                <c:pt idx="176852">
                  <c:v>409.72280363419702</c:v>
                </c:pt>
                <c:pt idx="176853">
                  <c:v>409.72512038947099</c:v>
                </c:pt>
                <c:pt idx="176854">
                  <c:v>409.72743714474399</c:v>
                </c:pt>
                <c:pt idx="176855">
                  <c:v>409.72975390001801</c:v>
                </c:pt>
                <c:pt idx="176856">
                  <c:v>409.73207065529101</c:v>
                </c:pt>
                <c:pt idx="176857">
                  <c:v>409.73438741056498</c:v>
                </c:pt>
                <c:pt idx="176858">
                  <c:v>409.73670416583798</c:v>
                </c:pt>
                <c:pt idx="176859">
                  <c:v>409.739020921112</c:v>
                </c:pt>
                <c:pt idx="176860">
                  <c:v>409.741337676385</c:v>
                </c:pt>
                <c:pt idx="176861">
                  <c:v>409.74365443165902</c:v>
                </c:pt>
                <c:pt idx="176862">
                  <c:v>409.74597118693202</c:v>
                </c:pt>
                <c:pt idx="176863">
                  <c:v>409.74828794220599</c:v>
                </c:pt>
                <c:pt idx="176864">
                  <c:v>409.75060469747899</c:v>
                </c:pt>
                <c:pt idx="176865">
                  <c:v>409.75292145275301</c:v>
                </c:pt>
                <c:pt idx="176866">
                  <c:v>409.75523820802601</c:v>
                </c:pt>
                <c:pt idx="176867">
                  <c:v>409.75755496329998</c:v>
                </c:pt>
                <c:pt idx="176868">
                  <c:v>409.75987171857298</c:v>
                </c:pt>
                <c:pt idx="176869">
                  <c:v>409.762188473847</c:v>
                </c:pt>
                <c:pt idx="176870">
                  <c:v>409.76450522912</c:v>
                </c:pt>
                <c:pt idx="176871">
                  <c:v>409.76682198439403</c:v>
                </c:pt>
                <c:pt idx="176872">
                  <c:v>409.76913873966703</c:v>
                </c:pt>
                <c:pt idx="176873">
                  <c:v>409.77145549494099</c:v>
                </c:pt>
                <c:pt idx="176874">
                  <c:v>409.77377225021399</c:v>
                </c:pt>
                <c:pt idx="176875">
                  <c:v>409.77608900548802</c:v>
                </c:pt>
                <c:pt idx="176876">
                  <c:v>409.77840576076198</c:v>
                </c:pt>
                <c:pt idx="176877">
                  <c:v>409.78072251603498</c:v>
                </c:pt>
                <c:pt idx="176878">
                  <c:v>409.78303927130901</c:v>
                </c:pt>
                <c:pt idx="176879">
                  <c:v>409.78535602658201</c:v>
                </c:pt>
                <c:pt idx="176880">
                  <c:v>409.78767278185597</c:v>
                </c:pt>
                <c:pt idx="176881">
                  <c:v>409.78998953712897</c:v>
                </c:pt>
                <c:pt idx="176882">
                  <c:v>409.792306292403</c:v>
                </c:pt>
                <c:pt idx="176883">
                  <c:v>409.794623047676</c:v>
                </c:pt>
                <c:pt idx="176884">
                  <c:v>409.79693980295002</c:v>
                </c:pt>
                <c:pt idx="176885">
                  <c:v>409.79925655822302</c:v>
                </c:pt>
                <c:pt idx="176886">
                  <c:v>409.80157331349699</c:v>
                </c:pt>
                <c:pt idx="176887">
                  <c:v>409.80389006876999</c:v>
                </c:pt>
                <c:pt idx="176888">
                  <c:v>409.80620682404401</c:v>
                </c:pt>
                <c:pt idx="176889">
                  <c:v>409.80852357931701</c:v>
                </c:pt>
                <c:pt idx="176890">
                  <c:v>409.81084033459098</c:v>
                </c:pt>
                <c:pt idx="176891">
                  <c:v>409.81315708986398</c:v>
                </c:pt>
                <c:pt idx="176892">
                  <c:v>409.815473845138</c:v>
                </c:pt>
                <c:pt idx="176893">
                  <c:v>409.817790600411</c:v>
                </c:pt>
                <c:pt idx="176894">
                  <c:v>409.82010735568502</c:v>
                </c:pt>
                <c:pt idx="176895">
                  <c:v>409.82242411095802</c:v>
                </c:pt>
                <c:pt idx="176896">
                  <c:v>409.82474086623199</c:v>
                </c:pt>
                <c:pt idx="176897">
                  <c:v>409.82705762150499</c:v>
                </c:pt>
                <c:pt idx="176898">
                  <c:v>409.82937437677901</c:v>
                </c:pt>
                <c:pt idx="176899">
                  <c:v>409.83169113205201</c:v>
                </c:pt>
                <c:pt idx="176900">
                  <c:v>409.83400788732598</c:v>
                </c:pt>
                <c:pt idx="176901">
                  <c:v>409.83632464259898</c:v>
                </c:pt>
                <c:pt idx="176902">
                  <c:v>409.838641397873</c:v>
                </c:pt>
                <c:pt idx="176903">
                  <c:v>409.840958153146</c:v>
                </c:pt>
                <c:pt idx="176904">
                  <c:v>409.84327490842003</c:v>
                </c:pt>
                <c:pt idx="176905">
                  <c:v>409.84559166369303</c:v>
                </c:pt>
                <c:pt idx="176906">
                  <c:v>409.84790841896699</c:v>
                </c:pt>
                <c:pt idx="176907">
                  <c:v>409.85022517423999</c:v>
                </c:pt>
                <c:pt idx="176908">
                  <c:v>409.85254192951402</c:v>
                </c:pt>
                <c:pt idx="176909">
                  <c:v>409.85485868478702</c:v>
                </c:pt>
                <c:pt idx="176910">
                  <c:v>409.85717544006098</c:v>
                </c:pt>
                <c:pt idx="176911">
                  <c:v>409.85949219533398</c:v>
                </c:pt>
                <c:pt idx="176912">
                  <c:v>409.86180895060801</c:v>
                </c:pt>
                <c:pt idx="176913">
                  <c:v>409.86412570588101</c:v>
                </c:pt>
                <c:pt idx="176914">
                  <c:v>409.86644246115497</c:v>
                </c:pt>
                <c:pt idx="176915">
                  <c:v>409.86875921642797</c:v>
                </c:pt>
                <c:pt idx="176916">
                  <c:v>409.871075971702</c:v>
                </c:pt>
                <c:pt idx="176917">
                  <c:v>409.873392726975</c:v>
                </c:pt>
                <c:pt idx="176918">
                  <c:v>409.87570948224902</c:v>
                </c:pt>
                <c:pt idx="176919">
                  <c:v>409.87802623752299</c:v>
                </c:pt>
                <c:pt idx="176920">
                  <c:v>409.88034299279599</c:v>
                </c:pt>
                <c:pt idx="176921">
                  <c:v>409.88265974807001</c:v>
                </c:pt>
                <c:pt idx="176922">
                  <c:v>409.88497650334301</c:v>
                </c:pt>
                <c:pt idx="176923">
                  <c:v>409.88729325861698</c:v>
                </c:pt>
                <c:pt idx="176924">
                  <c:v>409.88961001388998</c:v>
                </c:pt>
                <c:pt idx="176925">
                  <c:v>409.891926769164</c:v>
                </c:pt>
                <c:pt idx="176926">
                  <c:v>409.894243524437</c:v>
                </c:pt>
                <c:pt idx="176927">
                  <c:v>409.89656027971103</c:v>
                </c:pt>
                <c:pt idx="176928">
                  <c:v>409.89887703498403</c:v>
                </c:pt>
                <c:pt idx="176929">
                  <c:v>409.90119379025799</c:v>
                </c:pt>
                <c:pt idx="176930">
                  <c:v>409.90351054553099</c:v>
                </c:pt>
                <c:pt idx="176931">
                  <c:v>409.90582730080502</c:v>
                </c:pt>
                <c:pt idx="176932">
                  <c:v>409.90814405607802</c:v>
                </c:pt>
                <c:pt idx="176933">
                  <c:v>409.91046081135198</c:v>
                </c:pt>
                <c:pt idx="176934">
                  <c:v>409.91277756662498</c:v>
                </c:pt>
                <c:pt idx="176935">
                  <c:v>409.91509432189901</c:v>
                </c:pt>
                <c:pt idx="176936">
                  <c:v>409.91741107717201</c:v>
                </c:pt>
                <c:pt idx="176937">
                  <c:v>409.91972783244597</c:v>
                </c:pt>
                <c:pt idx="176938">
                  <c:v>409.92204458771897</c:v>
                </c:pt>
                <c:pt idx="176939">
                  <c:v>409.924361342993</c:v>
                </c:pt>
                <c:pt idx="176940">
                  <c:v>409.926678098266</c:v>
                </c:pt>
                <c:pt idx="176941">
                  <c:v>409.92899485354002</c:v>
                </c:pt>
                <c:pt idx="176942">
                  <c:v>409.93131160881302</c:v>
                </c:pt>
                <c:pt idx="176943">
                  <c:v>409.93362836408699</c:v>
                </c:pt>
                <c:pt idx="176944">
                  <c:v>409.93594511935999</c:v>
                </c:pt>
                <c:pt idx="176945">
                  <c:v>409.93826187463401</c:v>
                </c:pt>
                <c:pt idx="176946">
                  <c:v>409.94057862990701</c:v>
                </c:pt>
                <c:pt idx="176947">
                  <c:v>409.94289538518098</c:v>
                </c:pt>
                <c:pt idx="176948">
                  <c:v>409.94521214045398</c:v>
                </c:pt>
                <c:pt idx="176949">
                  <c:v>409.947528895728</c:v>
                </c:pt>
                <c:pt idx="176950">
                  <c:v>409.949845651001</c:v>
                </c:pt>
                <c:pt idx="176951">
                  <c:v>409.95216240627502</c:v>
                </c:pt>
                <c:pt idx="176952">
                  <c:v>409.95447916154802</c:v>
                </c:pt>
                <c:pt idx="176953">
                  <c:v>409.95679591682199</c:v>
                </c:pt>
                <c:pt idx="176954">
                  <c:v>409.95911267209499</c:v>
                </c:pt>
                <c:pt idx="176955">
                  <c:v>409.96142942736901</c:v>
                </c:pt>
                <c:pt idx="176956">
                  <c:v>409.96374618264201</c:v>
                </c:pt>
                <c:pt idx="176957">
                  <c:v>409.96606293791598</c:v>
                </c:pt>
                <c:pt idx="176958">
                  <c:v>409.96837969318898</c:v>
                </c:pt>
                <c:pt idx="176959">
                  <c:v>409.970696448463</c:v>
                </c:pt>
                <c:pt idx="176960">
                  <c:v>409.973013203736</c:v>
                </c:pt>
                <c:pt idx="176961">
                  <c:v>409.97532995901003</c:v>
                </c:pt>
                <c:pt idx="176962">
                  <c:v>409.97764671428399</c:v>
                </c:pt>
                <c:pt idx="176963">
                  <c:v>409.97996346955699</c:v>
                </c:pt>
                <c:pt idx="176964">
                  <c:v>409.98228022483102</c:v>
                </c:pt>
                <c:pt idx="176965">
                  <c:v>409.98459698010402</c:v>
                </c:pt>
                <c:pt idx="176966">
                  <c:v>409.98691373537798</c:v>
                </c:pt>
                <c:pt idx="176967">
                  <c:v>409.98923049065098</c:v>
                </c:pt>
                <c:pt idx="176968">
                  <c:v>409.99154724592501</c:v>
                </c:pt>
                <c:pt idx="176969">
                  <c:v>409.99386400119801</c:v>
                </c:pt>
                <c:pt idx="176970">
                  <c:v>409.99618075647197</c:v>
                </c:pt>
                <c:pt idx="176971">
                  <c:v>409.99849751174497</c:v>
                </c:pt>
                <c:pt idx="176972">
                  <c:v>410.000814267019</c:v>
                </c:pt>
                <c:pt idx="176973">
                  <c:v>410.003131022292</c:v>
                </c:pt>
                <c:pt idx="176974">
                  <c:v>410.00544777756602</c:v>
                </c:pt>
                <c:pt idx="176975">
                  <c:v>410.00776453283902</c:v>
                </c:pt>
                <c:pt idx="176976">
                  <c:v>410.01008128811299</c:v>
                </c:pt>
                <c:pt idx="176977">
                  <c:v>410.01239804338599</c:v>
                </c:pt>
                <c:pt idx="176978">
                  <c:v>410.01471479866001</c:v>
                </c:pt>
                <c:pt idx="176979">
                  <c:v>410.01703155393301</c:v>
                </c:pt>
                <c:pt idx="176980">
                  <c:v>410.01934830920698</c:v>
                </c:pt>
                <c:pt idx="176981">
                  <c:v>410.02166506447998</c:v>
                </c:pt>
                <c:pt idx="176982">
                  <c:v>410.023981819754</c:v>
                </c:pt>
                <c:pt idx="176983">
                  <c:v>410.026298575027</c:v>
                </c:pt>
                <c:pt idx="176984">
                  <c:v>410.02861533030102</c:v>
                </c:pt>
                <c:pt idx="176985">
                  <c:v>410.03093208557402</c:v>
                </c:pt>
                <c:pt idx="176986">
                  <c:v>410.03324884084799</c:v>
                </c:pt>
                <c:pt idx="176987">
                  <c:v>410.03556559612099</c:v>
                </c:pt>
                <c:pt idx="176988">
                  <c:v>410.03788235139501</c:v>
                </c:pt>
                <c:pt idx="176989">
                  <c:v>410.04019910666801</c:v>
                </c:pt>
                <c:pt idx="176990">
                  <c:v>410.04251586194198</c:v>
                </c:pt>
                <c:pt idx="176991">
                  <c:v>410.04483261721498</c:v>
                </c:pt>
                <c:pt idx="176992">
                  <c:v>410.047149372489</c:v>
                </c:pt>
                <c:pt idx="176993">
                  <c:v>410.049466127762</c:v>
                </c:pt>
                <c:pt idx="176994">
                  <c:v>410.05178288303603</c:v>
                </c:pt>
                <c:pt idx="176995">
                  <c:v>410.05409963830903</c:v>
                </c:pt>
                <c:pt idx="176996">
                  <c:v>410.05641639358299</c:v>
                </c:pt>
                <c:pt idx="176997">
                  <c:v>410.05873314885599</c:v>
                </c:pt>
                <c:pt idx="176998">
                  <c:v>410.06104990413002</c:v>
                </c:pt>
                <c:pt idx="176999">
                  <c:v>410.06336665940302</c:v>
                </c:pt>
                <c:pt idx="177000">
                  <c:v>410.06568341467698</c:v>
                </c:pt>
                <c:pt idx="177001">
                  <c:v>410.06800016994998</c:v>
                </c:pt>
                <c:pt idx="177002">
                  <c:v>410.07031692522401</c:v>
                </c:pt>
                <c:pt idx="177003">
                  <c:v>410.07263368049701</c:v>
                </c:pt>
                <c:pt idx="177004">
                  <c:v>410.07495043577097</c:v>
                </c:pt>
                <c:pt idx="177005">
                  <c:v>410.077267191045</c:v>
                </c:pt>
                <c:pt idx="177006">
                  <c:v>410.079583946318</c:v>
                </c:pt>
                <c:pt idx="177007">
                  <c:v>410.08190070159202</c:v>
                </c:pt>
                <c:pt idx="177008">
                  <c:v>410.08421745686502</c:v>
                </c:pt>
                <c:pt idx="177009">
                  <c:v>410.08653421213899</c:v>
                </c:pt>
                <c:pt idx="177010">
                  <c:v>410.08885096741199</c:v>
                </c:pt>
                <c:pt idx="177011">
                  <c:v>410.09116772268601</c:v>
                </c:pt>
                <c:pt idx="177012">
                  <c:v>410.09348447795901</c:v>
                </c:pt>
                <c:pt idx="177013">
                  <c:v>410.09580123323298</c:v>
                </c:pt>
                <c:pt idx="177014">
                  <c:v>410.09811798850598</c:v>
                </c:pt>
                <c:pt idx="177015">
                  <c:v>410.10043474378</c:v>
                </c:pt>
                <c:pt idx="177016">
                  <c:v>410.102751499053</c:v>
                </c:pt>
                <c:pt idx="177017">
                  <c:v>410.10506825432702</c:v>
                </c:pt>
                <c:pt idx="177018">
                  <c:v>410.10738500960002</c:v>
                </c:pt>
                <c:pt idx="177019">
                  <c:v>410.10970176487399</c:v>
                </c:pt>
                <c:pt idx="177020">
                  <c:v>410.11201852014699</c:v>
                </c:pt>
                <c:pt idx="177021">
                  <c:v>410.11433527542101</c:v>
                </c:pt>
                <c:pt idx="177022">
                  <c:v>410.11665203069401</c:v>
                </c:pt>
                <c:pt idx="177023">
                  <c:v>410.11896878596798</c:v>
                </c:pt>
                <c:pt idx="177024">
                  <c:v>410.12128554124098</c:v>
                </c:pt>
                <c:pt idx="177025">
                  <c:v>410.123602296515</c:v>
                </c:pt>
                <c:pt idx="177026">
                  <c:v>410.125919051788</c:v>
                </c:pt>
                <c:pt idx="177027">
                  <c:v>410.12823580706203</c:v>
                </c:pt>
                <c:pt idx="177028">
                  <c:v>410.13055256233503</c:v>
                </c:pt>
                <c:pt idx="177029">
                  <c:v>410.13286931760899</c:v>
                </c:pt>
                <c:pt idx="177030">
                  <c:v>410.13518607288199</c:v>
                </c:pt>
                <c:pt idx="177031">
                  <c:v>410.13750282815602</c:v>
                </c:pt>
                <c:pt idx="177032">
                  <c:v>410.13981958342902</c:v>
                </c:pt>
                <c:pt idx="177033">
                  <c:v>410.14213633870298</c:v>
                </c:pt>
                <c:pt idx="177034">
                  <c:v>410.14445309397598</c:v>
                </c:pt>
                <c:pt idx="177035">
                  <c:v>410.14676984925001</c:v>
                </c:pt>
                <c:pt idx="177036">
                  <c:v>410.14908660452301</c:v>
                </c:pt>
                <c:pt idx="177037">
                  <c:v>410.15140335979697</c:v>
                </c:pt>
                <c:pt idx="177038">
                  <c:v>410.15372011506997</c:v>
                </c:pt>
                <c:pt idx="177039">
                  <c:v>410.156036870344</c:v>
                </c:pt>
                <c:pt idx="177040">
                  <c:v>410.158353625617</c:v>
                </c:pt>
                <c:pt idx="177041">
                  <c:v>410.16067038089102</c:v>
                </c:pt>
                <c:pt idx="177042">
                  <c:v>410.16298713616402</c:v>
                </c:pt>
                <c:pt idx="177043">
                  <c:v>410.16530389143799</c:v>
                </c:pt>
                <c:pt idx="177044">
                  <c:v>410.16762064671099</c:v>
                </c:pt>
                <c:pt idx="177045">
                  <c:v>410.16993740198501</c:v>
                </c:pt>
                <c:pt idx="177046">
                  <c:v>410.17225415725801</c:v>
                </c:pt>
                <c:pt idx="177047">
                  <c:v>410.17457091253198</c:v>
                </c:pt>
                <c:pt idx="177048">
                  <c:v>410.176887667806</c:v>
                </c:pt>
                <c:pt idx="177049">
                  <c:v>410.179204423079</c:v>
                </c:pt>
                <c:pt idx="177050">
                  <c:v>410.18152117835302</c:v>
                </c:pt>
                <c:pt idx="177051">
                  <c:v>410.18383793362602</c:v>
                </c:pt>
                <c:pt idx="177052">
                  <c:v>410.18615468889999</c:v>
                </c:pt>
                <c:pt idx="177053">
                  <c:v>410.18847144417299</c:v>
                </c:pt>
                <c:pt idx="177054">
                  <c:v>410.19078819944701</c:v>
                </c:pt>
                <c:pt idx="177055">
                  <c:v>410.19310495472001</c:v>
                </c:pt>
                <c:pt idx="177056">
                  <c:v>410.19542170999398</c:v>
                </c:pt>
                <c:pt idx="177057">
                  <c:v>410.19773846526698</c:v>
                </c:pt>
                <c:pt idx="177058">
                  <c:v>410.200055220541</c:v>
                </c:pt>
                <c:pt idx="177059">
                  <c:v>410.202371975814</c:v>
                </c:pt>
                <c:pt idx="177060">
                  <c:v>410.20468873108803</c:v>
                </c:pt>
                <c:pt idx="177061">
                  <c:v>410.20700548636103</c:v>
                </c:pt>
                <c:pt idx="177062">
                  <c:v>410.20932224163499</c:v>
                </c:pt>
                <c:pt idx="177063">
                  <c:v>410.21163899690799</c:v>
                </c:pt>
                <c:pt idx="177064">
                  <c:v>410.21395575218202</c:v>
                </c:pt>
                <c:pt idx="177065">
                  <c:v>410.21627250745502</c:v>
                </c:pt>
                <c:pt idx="177066">
                  <c:v>410.21858926272898</c:v>
                </c:pt>
                <c:pt idx="177067">
                  <c:v>410.22090601800198</c:v>
                </c:pt>
                <c:pt idx="177068">
                  <c:v>410.22322277327601</c:v>
                </c:pt>
                <c:pt idx="177069">
                  <c:v>410.22553952854901</c:v>
                </c:pt>
                <c:pt idx="177070">
                  <c:v>410.22785628382297</c:v>
                </c:pt>
                <c:pt idx="177071">
                  <c:v>410.23017303909597</c:v>
                </c:pt>
                <c:pt idx="177072">
                  <c:v>410.23248979437</c:v>
                </c:pt>
                <c:pt idx="177073">
                  <c:v>410.234806549643</c:v>
                </c:pt>
                <c:pt idx="177074">
                  <c:v>410.23712330491702</c:v>
                </c:pt>
                <c:pt idx="177075">
                  <c:v>410.23944006019002</c:v>
                </c:pt>
                <c:pt idx="177076">
                  <c:v>410.24175681546399</c:v>
                </c:pt>
                <c:pt idx="177077">
                  <c:v>410.24407357073699</c:v>
                </c:pt>
                <c:pt idx="177078">
                  <c:v>410.24639032601101</c:v>
                </c:pt>
                <c:pt idx="177079">
                  <c:v>410.24870708128401</c:v>
                </c:pt>
                <c:pt idx="177080">
                  <c:v>410.25102383655798</c:v>
                </c:pt>
                <c:pt idx="177081">
                  <c:v>410.25334059183098</c:v>
                </c:pt>
                <c:pt idx="177082">
                  <c:v>410.255657347105</c:v>
                </c:pt>
                <c:pt idx="177083">
                  <c:v>410.257974102378</c:v>
                </c:pt>
                <c:pt idx="177084">
                  <c:v>410.26029085765202</c:v>
                </c:pt>
                <c:pt idx="177085">
                  <c:v>410.26260761292502</c:v>
                </c:pt>
                <c:pt idx="177086">
                  <c:v>410.26492436819899</c:v>
                </c:pt>
                <c:pt idx="177087">
                  <c:v>410.26724112347199</c:v>
                </c:pt>
                <c:pt idx="177088">
                  <c:v>410.26955787874601</c:v>
                </c:pt>
                <c:pt idx="177089">
                  <c:v>410.27187463401901</c:v>
                </c:pt>
                <c:pt idx="177090">
                  <c:v>410.27419138929298</c:v>
                </c:pt>
                <c:pt idx="177091">
                  <c:v>410.276508144567</c:v>
                </c:pt>
                <c:pt idx="177092">
                  <c:v>410.27882489984</c:v>
                </c:pt>
                <c:pt idx="177093">
                  <c:v>410.28114165511403</c:v>
                </c:pt>
                <c:pt idx="177094">
                  <c:v>410.28345841038703</c:v>
                </c:pt>
                <c:pt idx="177095">
                  <c:v>410.28577516566099</c:v>
                </c:pt>
                <c:pt idx="177096">
                  <c:v>410.28809192093399</c:v>
                </c:pt>
                <c:pt idx="177097">
                  <c:v>410.29040867620802</c:v>
                </c:pt>
                <c:pt idx="177098">
                  <c:v>410.29272543148102</c:v>
                </c:pt>
                <c:pt idx="177099">
                  <c:v>410.29504218675498</c:v>
                </c:pt>
                <c:pt idx="177100">
                  <c:v>410.29735894202798</c:v>
                </c:pt>
                <c:pt idx="177101">
                  <c:v>410.29967569730201</c:v>
                </c:pt>
                <c:pt idx="177102">
                  <c:v>410.30199245257501</c:v>
                </c:pt>
                <c:pt idx="177103">
                  <c:v>410.30430920784897</c:v>
                </c:pt>
                <c:pt idx="177104">
                  <c:v>410.30662596312197</c:v>
                </c:pt>
                <c:pt idx="177105">
                  <c:v>410.308942718396</c:v>
                </c:pt>
                <c:pt idx="177106">
                  <c:v>410.311259473669</c:v>
                </c:pt>
                <c:pt idx="177107">
                  <c:v>410.31357622894302</c:v>
                </c:pt>
                <c:pt idx="177108">
                  <c:v>410.31589298421602</c:v>
                </c:pt>
                <c:pt idx="177109">
                  <c:v>410.31820973948999</c:v>
                </c:pt>
                <c:pt idx="177110">
                  <c:v>410.32052649476299</c:v>
                </c:pt>
                <c:pt idx="177111">
                  <c:v>410.32284325003701</c:v>
                </c:pt>
                <c:pt idx="177112">
                  <c:v>410.32516000531001</c:v>
                </c:pt>
                <c:pt idx="177113">
                  <c:v>410.32747676058398</c:v>
                </c:pt>
                <c:pt idx="177114">
                  <c:v>410.32979351585698</c:v>
                </c:pt>
                <c:pt idx="177115">
                  <c:v>410.332110271131</c:v>
                </c:pt>
                <c:pt idx="177116">
                  <c:v>410.334427026404</c:v>
                </c:pt>
                <c:pt idx="177117">
                  <c:v>410.33674378167802</c:v>
                </c:pt>
                <c:pt idx="177118">
                  <c:v>410.33906053695102</c:v>
                </c:pt>
                <c:pt idx="177119">
                  <c:v>410.34137729222499</c:v>
                </c:pt>
                <c:pt idx="177120">
                  <c:v>410.34369404749799</c:v>
                </c:pt>
                <c:pt idx="177121">
                  <c:v>410.34601080277201</c:v>
                </c:pt>
                <c:pt idx="177122">
                  <c:v>410.34832755804501</c:v>
                </c:pt>
                <c:pt idx="177123">
                  <c:v>410.35064431331898</c:v>
                </c:pt>
                <c:pt idx="177124">
                  <c:v>410.35296106859198</c:v>
                </c:pt>
                <c:pt idx="177125">
                  <c:v>410.355277823866</c:v>
                </c:pt>
                <c:pt idx="177126">
                  <c:v>410.357594579139</c:v>
                </c:pt>
                <c:pt idx="177127">
                  <c:v>410.35991133441303</c:v>
                </c:pt>
                <c:pt idx="177128">
                  <c:v>410.36222808968603</c:v>
                </c:pt>
                <c:pt idx="177129">
                  <c:v>410.36454484495999</c:v>
                </c:pt>
                <c:pt idx="177130">
                  <c:v>410.36686160023299</c:v>
                </c:pt>
                <c:pt idx="177131">
                  <c:v>410.36917835550702</c:v>
                </c:pt>
                <c:pt idx="177132">
                  <c:v>410.37149511078098</c:v>
                </c:pt>
                <c:pt idx="177133">
                  <c:v>410.37381186605398</c:v>
                </c:pt>
                <c:pt idx="177134">
                  <c:v>410.37612862132801</c:v>
                </c:pt>
                <c:pt idx="177135">
                  <c:v>410.37844537660101</c:v>
                </c:pt>
                <c:pt idx="177136">
                  <c:v>410.38076213187497</c:v>
                </c:pt>
                <c:pt idx="177137">
                  <c:v>410.38307888714797</c:v>
                </c:pt>
                <c:pt idx="177138">
                  <c:v>410.385395642422</c:v>
                </c:pt>
                <c:pt idx="177139">
                  <c:v>410.387712397695</c:v>
                </c:pt>
                <c:pt idx="177140">
                  <c:v>410.39002915296902</c:v>
                </c:pt>
                <c:pt idx="177141">
                  <c:v>410.39234590824202</c:v>
                </c:pt>
                <c:pt idx="177142">
                  <c:v>410.39466266351599</c:v>
                </c:pt>
                <c:pt idx="177143">
                  <c:v>410.39697941878899</c:v>
                </c:pt>
                <c:pt idx="177144">
                  <c:v>410.39929617406301</c:v>
                </c:pt>
                <c:pt idx="177145">
                  <c:v>410.40161292933601</c:v>
                </c:pt>
                <c:pt idx="177146">
                  <c:v>410.40392968460998</c:v>
                </c:pt>
                <c:pt idx="177147">
                  <c:v>410.40624643988298</c:v>
                </c:pt>
                <c:pt idx="177148">
                  <c:v>410.408563195157</c:v>
                </c:pt>
                <c:pt idx="177149">
                  <c:v>410.41087995043</c:v>
                </c:pt>
                <c:pt idx="177150">
                  <c:v>410.41319670570402</c:v>
                </c:pt>
                <c:pt idx="177151">
                  <c:v>410.41551346097702</c:v>
                </c:pt>
                <c:pt idx="177152">
                  <c:v>410.41783021625099</c:v>
                </c:pt>
                <c:pt idx="177153">
                  <c:v>410.42014697152399</c:v>
                </c:pt>
                <c:pt idx="177154">
                  <c:v>410.42246372679801</c:v>
                </c:pt>
                <c:pt idx="177155">
                  <c:v>410.42478048207101</c:v>
                </c:pt>
                <c:pt idx="177156">
                  <c:v>410.42709723734498</c:v>
                </c:pt>
                <c:pt idx="177157">
                  <c:v>410.42941399261798</c:v>
                </c:pt>
                <c:pt idx="177158">
                  <c:v>410.431730747892</c:v>
                </c:pt>
                <c:pt idx="177159">
                  <c:v>410.434047503165</c:v>
                </c:pt>
                <c:pt idx="177160">
                  <c:v>410.43636425843903</c:v>
                </c:pt>
                <c:pt idx="177161">
                  <c:v>410.43868101371203</c:v>
                </c:pt>
                <c:pt idx="177162">
                  <c:v>410.44099776898599</c:v>
                </c:pt>
                <c:pt idx="177163">
                  <c:v>410.44331452425899</c:v>
                </c:pt>
                <c:pt idx="177164">
                  <c:v>410.44563127953302</c:v>
                </c:pt>
                <c:pt idx="177165">
                  <c:v>410.44794803480602</c:v>
                </c:pt>
                <c:pt idx="177166">
                  <c:v>410.45026479007998</c:v>
                </c:pt>
                <c:pt idx="177167">
                  <c:v>410.45258154535298</c:v>
                </c:pt>
                <c:pt idx="177168">
                  <c:v>410.45489830062701</c:v>
                </c:pt>
                <c:pt idx="177169">
                  <c:v>410.45721505590001</c:v>
                </c:pt>
                <c:pt idx="177170">
                  <c:v>410.45953181117397</c:v>
                </c:pt>
                <c:pt idx="177171">
                  <c:v>410.46184856644697</c:v>
                </c:pt>
                <c:pt idx="177172">
                  <c:v>410.464165321721</c:v>
                </c:pt>
                <c:pt idx="177173">
                  <c:v>410.466482076994</c:v>
                </c:pt>
                <c:pt idx="177174">
                  <c:v>410.46879883226802</c:v>
                </c:pt>
                <c:pt idx="177175">
                  <c:v>410.47111558754199</c:v>
                </c:pt>
                <c:pt idx="177176">
                  <c:v>410.47343234281499</c:v>
                </c:pt>
                <c:pt idx="177177">
                  <c:v>410.47574909808901</c:v>
                </c:pt>
                <c:pt idx="177178">
                  <c:v>410.47806585336201</c:v>
                </c:pt>
                <c:pt idx="177179">
                  <c:v>410.48038260863598</c:v>
                </c:pt>
                <c:pt idx="177180">
                  <c:v>410.48269936390898</c:v>
                </c:pt>
                <c:pt idx="177181">
                  <c:v>410.485016119183</c:v>
                </c:pt>
                <c:pt idx="177182">
                  <c:v>410.487332874456</c:v>
                </c:pt>
                <c:pt idx="177183">
                  <c:v>410.48964962973002</c:v>
                </c:pt>
                <c:pt idx="177184">
                  <c:v>410.49196638500302</c:v>
                </c:pt>
                <c:pt idx="177185">
                  <c:v>410.49428314027699</c:v>
                </c:pt>
                <c:pt idx="177186">
                  <c:v>410.49659989554999</c:v>
                </c:pt>
                <c:pt idx="177187">
                  <c:v>410.49891665082401</c:v>
                </c:pt>
                <c:pt idx="177188">
                  <c:v>410.50123340609701</c:v>
                </c:pt>
                <c:pt idx="177189">
                  <c:v>410.50355016137098</c:v>
                </c:pt>
                <c:pt idx="177190">
                  <c:v>410.50586691664398</c:v>
                </c:pt>
                <c:pt idx="177191">
                  <c:v>410.508183671918</c:v>
                </c:pt>
                <c:pt idx="177192">
                  <c:v>410.510500427191</c:v>
                </c:pt>
                <c:pt idx="177193">
                  <c:v>410.51281718246503</c:v>
                </c:pt>
                <c:pt idx="177194">
                  <c:v>410.51513393773803</c:v>
                </c:pt>
                <c:pt idx="177195">
                  <c:v>410.51745069301199</c:v>
                </c:pt>
                <c:pt idx="177196">
                  <c:v>410.51976744828499</c:v>
                </c:pt>
                <c:pt idx="177197">
                  <c:v>410.52208420355902</c:v>
                </c:pt>
                <c:pt idx="177198">
                  <c:v>410.52440095883202</c:v>
                </c:pt>
                <c:pt idx="177199">
                  <c:v>410.52671771410598</c:v>
                </c:pt>
                <c:pt idx="177200">
                  <c:v>410.52903446937898</c:v>
                </c:pt>
                <c:pt idx="177201">
                  <c:v>410.53135122465301</c:v>
                </c:pt>
                <c:pt idx="177202">
                  <c:v>410.53366797992601</c:v>
                </c:pt>
                <c:pt idx="177203">
                  <c:v>410.53598473519997</c:v>
                </c:pt>
                <c:pt idx="177204">
                  <c:v>410.53830149047297</c:v>
                </c:pt>
                <c:pt idx="177205">
                  <c:v>410.540618245747</c:v>
                </c:pt>
                <c:pt idx="177206">
                  <c:v>410.54293500102</c:v>
                </c:pt>
                <c:pt idx="177207">
                  <c:v>410.54525175629402</c:v>
                </c:pt>
                <c:pt idx="177208">
                  <c:v>410.54756851156702</c:v>
                </c:pt>
                <c:pt idx="177209">
                  <c:v>410.54988526684099</c:v>
                </c:pt>
                <c:pt idx="177210">
                  <c:v>410.55220202211399</c:v>
                </c:pt>
                <c:pt idx="177211">
                  <c:v>410.55451877738801</c:v>
                </c:pt>
                <c:pt idx="177212">
                  <c:v>410.55683553266101</c:v>
                </c:pt>
                <c:pt idx="177213">
                  <c:v>410.55915228793498</c:v>
                </c:pt>
                <c:pt idx="177214">
                  <c:v>410.56146904320798</c:v>
                </c:pt>
                <c:pt idx="177215">
                  <c:v>410.563785798482</c:v>
                </c:pt>
                <c:pt idx="177216">
                  <c:v>410.566102553755</c:v>
                </c:pt>
                <c:pt idx="177217">
                  <c:v>410.56841930902903</c:v>
                </c:pt>
                <c:pt idx="177218">
                  <c:v>410.57073606430299</c:v>
                </c:pt>
                <c:pt idx="177219">
                  <c:v>410.57305281957599</c:v>
                </c:pt>
                <c:pt idx="177220">
                  <c:v>410.57536957485001</c:v>
                </c:pt>
                <c:pt idx="177221">
                  <c:v>410.57768633012302</c:v>
                </c:pt>
                <c:pt idx="177222">
                  <c:v>410.58000308539698</c:v>
                </c:pt>
                <c:pt idx="177223">
                  <c:v>410.58231984066998</c:v>
                </c:pt>
                <c:pt idx="177224">
                  <c:v>410.584636595944</c:v>
                </c:pt>
                <c:pt idx="177225">
                  <c:v>410.58695335121701</c:v>
                </c:pt>
                <c:pt idx="177226">
                  <c:v>410.58927010649103</c:v>
                </c:pt>
                <c:pt idx="177227">
                  <c:v>410.59158686176397</c:v>
                </c:pt>
                <c:pt idx="177228">
                  <c:v>410.59390361703799</c:v>
                </c:pt>
                <c:pt idx="177229">
                  <c:v>410.596220372311</c:v>
                </c:pt>
                <c:pt idx="177230">
                  <c:v>410.59853712758502</c:v>
                </c:pt>
                <c:pt idx="177231">
                  <c:v>410.60085388285802</c:v>
                </c:pt>
                <c:pt idx="177232">
                  <c:v>410.60317063813199</c:v>
                </c:pt>
                <c:pt idx="177233">
                  <c:v>410.60548739340499</c:v>
                </c:pt>
                <c:pt idx="177234">
                  <c:v>410.60780414867901</c:v>
                </c:pt>
                <c:pt idx="177235">
                  <c:v>410.61012090395201</c:v>
                </c:pt>
                <c:pt idx="177236">
                  <c:v>410.61243765922598</c:v>
                </c:pt>
                <c:pt idx="177237">
                  <c:v>410.61475441449898</c:v>
                </c:pt>
                <c:pt idx="177238">
                  <c:v>410.617071169773</c:v>
                </c:pt>
                <c:pt idx="177239">
                  <c:v>410.619387925046</c:v>
                </c:pt>
                <c:pt idx="177240">
                  <c:v>410.62170468032002</c:v>
                </c:pt>
                <c:pt idx="177241">
                  <c:v>410.62402143559302</c:v>
                </c:pt>
                <c:pt idx="177242">
                  <c:v>410.62633819086699</c:v>
                </c:pt>
                <c:pt idx="177243">
                  <c:v>410.62865494613999</c:v>
                </c:pt>
                <c:pt idx="177244">
                  <c:v>410.63097170141401</c:v>
                </c:pt>
                <c:pt idx="177245">
                  <c:v>410.63328845668701</c:v>
                </c:pt>
                <c:pt idx="177246">
                  <c:v>410.63560521196098</c:v>
                </c:pt>
                <c:pt idx="177247">
                  <c:v>410.63792196723398</c:v>
                </c:pt>
                <c:pt idx="177248">
                  <c:v>410.640238722508</c:v>
                </c:pt>
                <c:pt idx="177249">
                  <c:v>410.642555477781</c:v>
                </c:pt>
                <c:pt idx="177250">
                  <c:v>410.64487223305503</c:v>
                </c:pt>
                <c:pt idx="177251">
                  <c:v>410.64718898832803</c:v>
                </c:pt>
                <c:pt idx="177252">
                  <c:v>410.64950574360199</c:v>
                </c:pt>
                <c:pt idx="177253">
                  <c:v>410.65182249887499</c:v>
                </c:pt>
                <c:pt idx="177254">
                  <c:v>410.65413925414902</c:v>
                </c:pt>
                <c:pt idx="177255">
                  <c:v>410.65645600942202</c:v>
                </c:pt>
                <c:pt idx="177256">
                  <c:v>410.65877276469598</c:v>
                </c:pt>
                <c:pt idx="177257">
                  <c:v>410.66108951996898</c:v>
                </c:pt>
                <c:pt idx="177258">
                  <c:v>410.66340627524301</c:v>
                </c:pt>
                <c:pt idx="177259">
                  <c:v>410.66572303051601</c:v>
                </c:pt>
                <c:pt idx="177260">
                  <c:v>410.66803978578997</c:v>
                </c:pt>
                <c:pt idx="177261">
                  <c:v>410.670356541064</c:v>
                </c:pt>
                <c:pt idx="177262">
                  <c:v>410.672673296337</c:v>
                </c:pt>
                <c:pt idx="177263">
                  <c:v>410.67499005161102</c:v>
                </c:pt>
                <c:pt idx="177264">
                  <c:v>410.67730680688402</c:v>
                </c:pt>
                <c:pt idx="177265">
                  <c:v>410.67962356215799</c:v>
                </c:pt>
                <c:pt idx="177266">
                  <c:v>410.68194031743099</c:v>
                </c:pt>
                <c:pt idx="177267">
                  <c:v>410.68425707270501</c:v>
                </c:pt>
                <c:pt idx="177268">
                  <c:v>410.68657382797801</c:v>
                </c:pt>
                <c:pt idx="177269">
                  <c:v>410.68889058325198</c:v>
                </c:pt>
                <c:pt idx="177270">
                  <c:v>410.69120733852498</c:v>
                </c:pt>
                <c:pt idx="177271">
                  <c:v>410.693524093799</c:v>
                </c:pt>
                <c:pt idx="177272">
                  <c:v>410.695840849072</c:v>
                </c:pt>
                <c:pt idx="177273">
                  <c:v>410.69815760434602</c:v>
                </c:pt>
                <c:pt idx="177274">
                  <c:v>410.70047435961902</c:v>
                </c:pt>
                <c:pt idx="177275">
                  <c:v>410.70279111489299</c:v>
                </c:pt>
                <c:pt idx="177276">
                  <c:v>410.70510787016599</c:v>
                </c:pt>
                <c:pt idx="177277">
                  <c:v>410.70742462544001</c:v>
                </c:pt>
                <c:pt idx="177278">
                  <c:v>410.70974138071301</c:v>
                </c:pt>
                <c:pt idx="177279">
                  <c:v>410.71205813598698</c:v>
                </c:pt>
                <c:pt idx="177280">
                  <c:v>410.71437489125998</c:v>
                </c:pt>
                <c:pt idx="177281">
                  <c:v>410.716691646534</c:v>
                </c:pt>
                <c:pt idx="177282">
                  <c:v>410.719008401807</c:v>
                </c:pt>
                <c:pt idx="177283">
                  <c:v>410.72132515708103</c:v>
                </c:pt>
                <c:pt idx="177284">
                  <c:v>410.72364191235403</c:v>
                </c:pt>
                <c:pt idx="177285">
                  <c:v>410.72595866762799</c:v>
                </c:pt>
                <c:pt idx="177286">
                  <c:v>410.72827542290099</c:v>
                </c:pt>
                <c:pt idx="177287">
                  <c:v>410.73059217817502</c:v>
                </c:pt>
                <c:pt idx="177288">
                  <c:v>410.73290893344802</c:v>
                </c:pt>
                <c:pt idx="177289">
                  <c:v>410.73522568872198</c:v>
                </c:pt>
                <c:pt idx="177290">
                  <c:v>410.73754244399498</c:v>
                </c:pt>
                <c:pt idx="177291">
                  <c:v>410.73985919926901</c:v>
                </c:pt>
                <c:pt idx="177292">
                  <c:v>410.74217595454201</c:v>
                </c:pt>
                <c:pt idx="177293">
                  <c:v>410.74449270981597</c:v>
                </c:pt>
                <c:pt idx="177294">
                  <c:v>410.74680946508897</c:v>
                </c:pt>
                <c:pt idx="177295">
                  <c:v>410.749126220363</c:v>
                </c:pt>
                <c:pt idx="177296">
                  <c:v>410.751442975636</c:v>
                </c:pt>
                <c:pt idx="177297">
                  <c:v>410.75375973091002</c:v>
                </c:pt>
                <c:pt idx="177298">
                  <c:v>410.75607648618302</c:v>
                </c:pt>
                <c:pt idx="177299">
                  <c:v>410.75839324145699</c:v>
                </c:pt>
                <c:pt idx="177300">
                  <c:v>410.76070999672999</c:v>
                </c:pt>
                <c:pt idx="177301">
                  <c:v>410.76302675200401</c:v>
                </c:pt>
                <c:pt idx="177302">
                  <c:v>410.76534350727701</c:v>
                </c:pt>
                <c:pt idx="177303">
                  <c:v>410.76766026255098</c:v>
                </c:pt>
                <c:pt idx="177304">
                  <c:v>410.769977017825</c:v>
                </c:pt>
                <c:pt idx="177305">
                  <c:v>410.772293773098</c:v>
                </c:pt>
                <c:pt idx="177306">
                  <c:v>410.77461052837202</c:v>
                </c:pt>
                <c:pt idx="177307">
                  <c:v>410.77692728364502</c:v>
                </c:pt>
                <c:pt idx="177308">
                  <c:v>410.77924403891899</c:v>
                </c:pt>
                <c:pt idx="177309">
                  <c:v>410.78156079419199</c:v>
                </c:pt>
                <c:pt idx="177310">
                  <c:v>410.78387754946601</c:v>
                </c:pt>
                <c:pt idx="177311">
                  <c:v>410.78619430473901</c:v>
                </c:pt>
                <c:pt idx="177312">
                  <c:v>410.78851106001298</c:v>
                </c:pt>
                <c:pt idx="177313">
                  <c:v>410.79082781528598</c:v>
                </c:pt>
                <c:pt idx="177314">
                  <c:v>410.79314457056</c:v>
                </c:pt>
                <c:pt idx="177315">
                  <c:v>410.795461325833</c:v>
                </c:pt>
                <c:pt idx="177316">
                  <c:v>410.79777808110703</c:v>
                </c:pt>
                <c:pt idx="177317">
                  <c:v>410.80009483638003</c:v>
                </c:pt>
                <c:pt idx="177318">
                  <c:v>410.80241159165399</c:v>
                </c:pt>
                <c:pt idx="177319">
                  <c:v>410.80472834692699</c:v>
                </c:pt>
                <c:pt idx="177320">
                  <c:v>410.80704510220102</c:v>
                </c:pt>
                <c:pt idx="177321">
                  <c:v>410.80936185747402</c:v>
                </c:pt>
                <c:pt idx="177322">
                  <c:v>410.81167861274798</c:v>
                </c:pt>
                <c:pt idx="177323">
                  <c:v>410.81399536802098</c:v>
                </c:pt>
                <c:pt idx="177324">
                  <c:v>410.81631212329501</c:v>
                </c:pt>
                <c:pt idx="177325">
                  <c:v>410.81862887856801</c:v>
                </c:pt>
                <c:pt idx="177326">
                  <c:v>410.82094563384197</c:v>
                </c:pt>
                <c:pt idx="177327">
                  <c:v>410.82326238911497</c:v>
                </c:pt>
                <c:pt idx="177328">
                  <c:v>410.825579144389</c:v>
                </c:pt>
                <c:pt idx="177329">
                  <c:v>410.827895899662</c:v>
                </c:pt>
                <c:pt idx="177330">
                  <c:v>410.83021265493602</c:v>
                </c:pt>
                <c:pt idx="177331">
                  <c:v>410.83252941020902</c:v>
                </c:pt>
                <c:pt idx="177332">
                  <c:v>410.83484616548299</c:v>
                </c:pt>
                <c:pt idx="177333">
                  <c:v>410.83716292075599</c:v>
                </c:pt>
                <c:pt idx="177334">
                  <c:v>410.83947967603001</c:v>
                </c:pt>
                <c:pt idx="177335">
                  <c:v>410.84179643130301</c:v>
                </c:pt>
                <c:pt idx="177336">
                  <c:v>410.84411318657698</c:v>
                </c:pt>
                <c:pt idx="177337">
                  <c:v>410.84642994184998</c:v>
                </c:pt>
                <c:pt idx="177338">
                  <c:v>410.848746697124</c:v>
                </c:pt>
                <c:pt idx="177339">
                  <c:v>410.851063452397</c:v>
                </c:pt>
                <c:pt idx="177340">
                  <c:v>410.85338020767102</c:v>
                </c:pt>
                <c:pt idx="177341">
                  <c:v>410.85569696294402</c:v>
                </c:pt>
                <c:pt idx="177342">
                  <c:v>410.85801371821799</c:v>
                </c:pt>
                <c:pt idx="177343">
                  <c:v>410.86033047349099</c:v>
                </c:pt>
                <c:pt idx="177344">
                  <c:v>410.86264722876501</c:v>
                </c:pt>
                <c:pt idx="177345">
                  <c:v>410.86496398403801</c:v>
                </c:pt>
                <c:pt idx="177346">
                  <c:v>410.86728073931198</c:v>
                </c:pt>
                <c:pt idx="177347">
                  <c:v>410.869597494586</c:v>
                </c:pt>
                <c:pt idx="177348">
                  <c:v>410.871914249859</c:v>
                </c:pt>
                <c:pt idx="177349">
                  <c:v>410.87423100513303</c:v>
                </c:pt>
                <c:pt idx="177350">
                  <c:v>410.87654776040603</c:v>
                </c:pt>
                <c:pt idx="177351">
                  <c:v>410.87886451567999</c:v>
                </c:pt>
                <c:pt idx="177352">
                  <c:v>410.88118127095299</c:v>
                </c:pt>
                <c:pt idx="177353">
                  <c:v>410.88349802622702</c:v>
                </c:pt>
                <c:pt idx="177354">
                  <c:v>410.88581478150002</c:v>
                </c:pt>
                <c:pt idx="177355">
                  <c:v>410.88813153677398</c:v>
                </c:pt>
                <c:pt idx="177356">
                  <c:v>410.89044829204698</c:v>
                </c:pt>
                <c:pt idx="177357">
                  <c:v>410.89276504732101</c:v>
                </c:pt>
                <c:pt idx="177358">
                  <c:v>410.89508180259401</c:v>
                </c:pt>
                <c:pt idx="177359">
                  <c:v>410.89739855786797</c:v>
                </c:pt>
                <c:pt idx="177360">
                  <c:v>410.89971531314097</c:v>
                </c:pt>
                <c:pt idx="177361">
                  <c:v>410.902032068415</c:v>
                </c:pt>
                <c:pt idx="177362">
                  <c:v>410.904348823688</c:v>
                </c:pt>
                <c:pt idx="177363">
                  <c:v>410.90666557896202</c:v>
                </c:pt>
                <c:pt idx="177364">
                  <c:v>410.90898233423502</c:v>
                </c:pt>
                <c:pt idx="177365">
                  <c:v>410.91129908950899</c:v>
                </c:pt>
                <c:pt idx="177366">
                  <c:v>410.91361584478199</c:v>
                </c:pt>
                <c:pt idx="177367">
                  <c:v>410.91593260005601</c:v>
                </c:pt>
                <c:pt idx="177368">
                  <c:v>410.91824935532901</c:v>
                </c:pt>
                <c:pt idx="177369">
                  <c:v>410.92056611060298</c:v>
                </c:pt>
                <c:pt idx="177370">
                  <c:v>410.92288286587598</c:v>
                </c:pt>
                <c:pt idx="177371">
                  <c:v>410.92519962115</c:v>
                </c:pt>
                <c:pt idx="177372">
                  <c:v>410.927516376423</c:v>
                </c:pt>
                <c:pt idx="177373">
                  <c:v>410.92983313169702</c:v>
                </c:pt>
                <c:pt idx="177374">
                  <c:v>410.93214988697002</c:v>
                </c:pt>
                <c:pt idx="177375">
                  <c:v>410.93446664224399</c:v>
                </c:pt>
                <c:pt idx="177376">
                  <c:v>410.93678339751699</c:v>
                </c:pt>
                <c:pt idx="177377">
                  <c:v>410.93910015279101</c:v>
                </c:pt>
                <c:pt idx="177378">
                  <c:v>410.94141690806401</c:v>
                </c:pt>
                <c:pt idx="177379">
                  <c:v>410.94373366333798</c:v>
                </c:pt>
                <c:pt idx="177380">
                  <c:v>410.94605041861098</c:v>
                </c:pt>
                <c:pt idx="177381">
                  <c:v>410.948367173885</c:v>
                </c:pt>
                <c:pt idx="177382">
                  <c:v>410.950683929158</c:v>
                </c:pt>
                <c:pt idx="177383">
                  <c:v>410.95300068443203</c:v>
                </c:pt>
                <c:pt idx="177384">
                  <c:v>410.95531743970503</c:v>
                </c:pt>
                <c:pt idx="177385">
                  <c:v>410.95763419497899</c:v>
                </c:pt>
                <c:pt idx="177386">
                  <c:v>410.95995095025199</c:v>
                </c:pt>
                <c:pt idx="177387">
                  <c:v>410.96226770552602</c:v>
                </c:pt>
                <c:pt idx="177388">
                  <c:v>410.96458446079998</c:v>
                </c:pt>
                <c:pt idx="177389">
                  <c:v>410.96690121607298</c:v>
                </c:pt>
                <c:pt idx="177390">
                  <c:v>410.96921797134701</c:v>
                </c:pt>
                <c:pt idx="177391">
                  <c:v>410.97153472662001</c:v>
                </c:pt>
                <c:pt idx="177392">
                  <c:v>410.97385148189397</c:v>
                </c:pt>
                <c:pt idx="177393">
                  <c:v>410.97616823716697</c:v>
                </c:pt>
                <c:pt idx="177394">
                  <c:v>410.978484992441</c:v>
                </c:pt>
                <c:pt idx="177395">
                  <c:v>410.980801747714</c:v>
                </c:pt>
                <c:pt idx="177396">
                  <c:v>410.98311850298802</c:v>
                </c:pt>
                <c:pt idx="177397">
                  <c:v>410.98543525826102</c:v>
                </c:pt>
                <c:pt idx="177398">
                  <c:v>410.98775201353499</c:v>
                </c:pt>
                <c:pt idx="177399">
                  <c:v>410.99006876880799</c:v>
                </c:pt>
                <c:pt idx="177400">
                  <c:v>410.99238552408201</c:v>
                </c:pt>
                <c:pt idx="177401">
                  <c:v>410.99470227935501</c:v>
                </c:pt>
                <c:pt idx="177402">
                  <c:v>410.99701903462898</c:v>
                </c:pt>
                <c:pt idx="177403">
                  <c:v>410.99933578990198</c:v>
                </c:pt>
                <c:pt idx="177404">
                  <c:v>411.001652545176</c:v>
                </c:pt>
                <c:pt idx="177405">
                  <c:v>411.003969300449</c:v>
                </c:pt>
                <c:pt idx="177406">
                  <c:v>411.00628605572302</c:v>
                </c:pt>
                <c:pt idx="177407">
                  <c:v>411.00860281099602</c:v>
                </c:pt>
                <c:pt idx="177408">
                  <c:v>411.01091956626999</c:v>
                </c:pt>
                <c:pt idx="177409">
                  <c:v>411.01323632154299</c:v>
                </c:pt>
                <c:pt idx="177410">
                  <c:v>411.01555307681701</c:v>
                </c:pt>
                <c:pt idx="177411">
                  <c:v>411.01786983209001</c:v>
                </c:pt>
                <c:pt idx="177412">
                  <c:v>411.02018658736398</c:v>
                </c:pt>
                <c:pt idx="177413">
                  <c:v>411.02250334263698</c:v>
                </c:pt>
                <c:pt idx="177414">
                  <c:v>411.024820097911</c:v>
                </c:pt>
                <c:pt idx="177415">
                  <c:v>411.027136853184</c:v>
                </c:pt>
                <c:pt idx="177416">
                  <c:v>411.02945360845803</c:v>
                </c:pt>
                <c:pt idx="177417">
                  <c:v>411.03177036373103</c:v>
                </c:pt>
                <c:pt idx="177418">
                  <c:v>411.03408711900499</c:v>
                </c:pt>
                <c:pt idx="177419">
                  <c:v>411.03640387427799</c:v>
                </c:pt>
                <c:pt idx="177420">
                  <c:v>411.03872062955202</c:v>
                </c:pt>
                <c:pt idx="177421">
                  <c:v>411.04103738482502</c:v>
                </c:pt>
                <c:pt idx="177422">
                  <c:v>411.04335414009898</c:v>
                </c:pt>
                <c:pt idx="177423">
                  <c:v>411.04567089537198</c:v>
                </c:pt>
                <c:pt idx="177424">
                  <c:v>411.04798765064601</c:v>
                </c:pt>
                <c:pt idx="177425">
                  <c:v>411.05030440591901</c:v>
                </c:pt>
                <c:pt idx="177426">
                  <c:v>411.05262116119297</c:v>
                </c:pt>
                <c:pt idx="177427">
                  <c:v>411.05493791646597</c:v>
                </c:pt>
                <c:pt idx="177428">
                  <c:v>411.05725467174</c:v>
                </c:pt>
                <c:pt idx="177429">
                  <c:v>411.059571427013</c:v>
                </c:pt>
                <c:pt idx="177430">
                  <c:v>411.06188818228702</c:v>
                </c:pt>
                <c:pt idx="177431">
                  <c:v>411.06420493756099</c:v>
                </c:pt>
                <c:pt idx="177432">
                  <c:v>411.06652169283399</c:v>
                </c:pt>
                <c:pt idx="177433">
                  <c:v>411.06883844810801</c:v>
                </c:pt>
                <c:pt idx="177434">
                  <c:v>411.07115520338101</c:v>
                </c:pt>
                <c:pt idx="177435">
                  <c:v>411.07347195865498</c:v>
                </c:pt>
                <c:pt idx="177436">
                  <c:v>411.07578871392798</c:v>
                </c:pt>
                <c:pt idx="177437">
                  <c:v>411.078105469202</c:v>
                </c:pt>
                <c:pt idx="177438">
                  <c:v>411.080422224475</c:v>
                </c:pt>
                <c:pt idx="177439">
                  <c:v>411.08273897974902</c:v>
                </c:pt>
                <c:pt idx="177440">
                  <c:v>411.08505573502202</c:v>
                </c:pt>
                <c:pt idx="177441">
                  <c:v>411.08737249029599</c:v>
                </c:pt>
                <c:pt idx="177442">
                  <c:v>411.08968924556899</c:v>
                </c:pt>
                <c:pt idx="177443">
                  <c:v>411.09200600084301</c:v>
                </c:pt>
                <c:pt idx="177444">
                  <c:v>411.09432275611601</c:v>
                </c:pt>
                <c:pt idx="177445">
                  <c:v>411.09663951138998</c:v>
                </c:pt>
                <c:pt idx="177446">
                  <c:v>411.09895626666298</c:v>
                </c:pt>
                <c:pt idx="177447">
                  <c:v>411.101273021937</c:v>
                </c:pt>
                <c:pt idx="177448">
                  <c:v>411.10358977721</c:v>
                </c:pt>
                <c:pt idx="177449">
                  <c:v>411.10590653248403</c:v>
                </c:pt>
                <c:pt idx="177450">
                  <c:v>411.10822328775703</c:v>
                </c:pt>
                <c:pt idx="177451">
                  <c:v>411.11054004303099</c:v>
                </c:pt>
                <c:pt idx="177452">
                  <c:v>411.11285679830399</c:v>
                </c:pt>
                <c:pt idx="177453">
                  <c:v>411.11517355357802</c:v>
                </c:pt>
                <c:pt idx="177454">
                  <c:v>411.11749030885102</c:v>
                </c:pt>
                <c:pt idx="177455">
                  <c:v>411.11980706412498</c:v>
                </c:pt>
                <c:pt idx="177456">
                  <c:v>411.12212381939798</c:v>
                </c:pt>
                <c:pt idx="177457">
                  <c:v>411.12444057467201</c:v>
                </c:pt>
                <c:pt idx="177458">
                  <c:v>411.12675732994501</c:v>
                </c:pt>
                <c:pt idx="177459">
                  <c:v>411.12907408521897</c:v>
                </c:pt>
                <c:pt idx="177460">
                  <c:v>411.13139084049197</c:v>
                </c:pt>
                <c:pt idx="177461">
                  <c:v>411.133707595766</c:v>
                </c:pt>
                <c:pt idx="177462">
                  <c:v>411.136024351039</c:v>
                </c:pt>
                <c:pt idx="177463">
                  <c:v>411.13834110631302</c:v>
                </c:pt>
                <c:pt idx="177464">
                  <c:v>411.14065786158602</c:v>
                </c:pt>
                <c:pt idx="177465">
                  <c:v>411.14297461685999</c:v>
                </c:pt>
                <c:pt idx="177466">
                  <c:v>411.14529137213299</c:v>
                </c:pt>
                <c:pt idx="177467">
                  <c:v>411.14760812740701</c:v>
                </c:pt>
                <c:pt idx="177468">
                  <c:v>411.14992488268001</c:v>
                </c:pt>
                <c:pt idx="177469">
                  <c:v>411.15224163795398</c:v>
                </c:pt>
                <c:pt idx="177470">
                  <c:v>411.15455839322698</c:v>
                </c:pt>
                <c:pt idx="177471">
                  <c:v>411.156875148501</c:v>
                </c:pt>
                <c:pt idx="177472">
                  <c:v>411.159191903774</c:v>
                </c:pt>
                <c:pt idx="177473">
                  <c:v>411.16150865904802</c:v>
                </c:pt>
                <c:pt idx="177474">
                  <c:v>411.16382541432199</c:v>
                </c:pt>
                <c:pt idx="177475">
                  <c:v>411.16614216959499</c:v>
                </c:pt>
                <c:pt idx="177476">
                  <c:v>411.16845892486901</c:v>
                </c:pt>
                <c:pt idx="177477">
                  <c:v>411.17077568014201</c:v>
                </c:pt>
                <c:pt idx="177478">
                  <c:v>411.17309243541598</c:v>
                </c:pt>
                <c:pt idx="177479">
                  <c:v>411.17540919068898</c:v>
                </c:pt>
                <c:pt idx="177480">
                  <c:v>411.177725945963</c:v>
                </c:pt>
                <c:pt idx="177481">
                  <c:v>411.180042701236</c:v>
                </c:pt>
                <c:pt idx="177482">
                  <c:v>411.18235945651003</c:v>
                </c:pt>
                <c:pt idx="177483">
                  <c:v>411.18467621178303</c:v>
                </c:pt>
                <c:pt idx="177484">
                  <c:v>411.18699296705699</c:v>
                </c:pt>
                <c:pt idx="177485">
                  <c:v>411.18930972232999</c:v>
                </c:pt>
                <c:pt idx="177486">
                  <c:v>411.19162647760402</c:v>
                </c:pt>
                <c:pt idx="177487">
                  <c:v>411.19394323287702</c:v>
                </c:pt>
                <c:pt idx="177488">
                  <c:v>411.19625998815098</c:v>
                </c:pt>
                <c:pt idx="177489">
                  <c:v>411.19857674342398</c:v>
                </c:pt>
                <c:pt idx="177490">
                  <c:v>411.20089349869801</c:v>
                </c:pt>
                <c:pt idx="177491">
                  <c:v>411.20321025397101</c:v>
                </c:pt>
                <c:pt idx="177492">
                  <c:v>411.20552700924497</c:v>
                </c:pt>
                <c:pt idx="177493">
                  <c:v>411.20784376451797</c:v>
                </c:pt>
                <c:pt idx="177494">
                  <c:v>411.210160519792</c:v>
                </c:pt>
                <c:pt idx="177495">
                  <c:v>411.212477275065</c:v>
                </c:pt>
                <c:pt idx="177496">
                  <c:v>411.21479403033902</c:v>
                </c:pt>
                <c:pt idx="177497">
                  <c:v>411.21711078561202</c:v>
                </c:pt>
                <c:pt idx="177498">
                  <c:v>411.21942754088599</c:v>
                </c:pt>
                <c:pt idx="177499">
                  <c:v>411.22174429615899</c:v>
                </c:pt>
                <c:pt idx="177500">
                  <c:v>411.22406105143301</c:v>
                </c:pt>
                <c:pt idx="177501">
                  <c:v>411.22637780670601</c:v>
                </c:pt>
                <c:pt idx="177502">
                  <c:v>411.22869456197998</c:v>
                </c:pt>
                <c:pt idx="177503">
                  <c:v>411.23101131725298</c:v>
                </c:pt>
                <c:pt idx="177504">
                  <c:v>411.233328072527</c:v>
                </c:pt>
                <c:pt idx="177505">
                  <c:v>411.2356448278</c:v>
                </c:pt>
                <c:pt idx="177506">
                  <c:v>411.23796158307402</c:v>
                </c:pt>
                <c:pt idx="177507">
                  <c:v>411.24027833834703</c:v>
                </c:pt>
                <c:pt idx="177508">
                  <c:v>411.24259509362099</c:v>
                </c:pt>
                <c:pt idx="177509">
                  <c:v>411.24491184889399</c:v>
                </c:pt>
                <c:pt idx="177510">
                  <c:v>411.24722860416801</c:v>
                </c:pt>
                <c:pt idx="177511">
                  <c:v>411.24954535944102</c:v>
                </c:pt>
                <c:pt idx="177512">
                  <c:v>411.25186211471498</c:v>
                </c:pt>
                <c:pt idx="177513">
                  <c:v>411.25417886998798</c:v>
                </c:pt>
                <c:pt idx="177514">
                  <c:v>411.256495625262</c:v>
                </c:pt>
                <c:pt idx="177515">
                  <c:v>411.25881238053501</c:v>
                </c:pt>
                <c:pt idx="177516">
                  <c:v>411.26112913580903</c:v>
                </c:pt>
                <c:pt idx="177517">
                  <c:v>411.26344589108299</c:v>
                </c:pt>
                <c:pt idx="177518">
                  <c:v>411.265762646356</c:v>
                </c:pt>
                <c:pt idx="177519">
                  <c:v>411.26807940163002</c:v>
                </c:pt>
                <c:pt idx="177520">
                  <c:v>411.27039615690302</c:v>
                </c:pt>
                <c:pt idx="177521">
                  <c:v>411.27271291217698</c:v>
                </c:pt>
                <c:pt idx="177522">
                  <c:v>411.27502966744999</c:v>
                </c:pt>
                <c:pt idx="177523">
                  <c:v>411.27734642272401</c:v>
                </c:pt>
                <c:pt idx="177524">
                  <c:v>411.27966317799701</c:v>
                </c:pt>
                <c:pt idx="177525">
                  <c:v>411.28197993327097</c:v>
                </c:pt>
                <c:pt idx="177526">
                  <c:v>411.28429668854398</c:v>
                </c:pt>
                <c:pt idx="177527">
                  <c:v>411.286613443818</c:v>
                </c:pt>
                <c:pt idx="177528">
                  <c:v>411.288930199091</c:v>
                </c:pt>
                <c:pt idx="177529">
                  <c:v>411.29124695436502</c:v>
                </c:pt>
                <c:pt idx="177530">
                  <c:v>411.29356370963802</c:v>
                </c:pt>
                <c:pt idx="177531">
                  <c:v>411.29588046491199</c:v>
                </c:pt>
                <c:pt idx="177532">
                  <c:v>411.29819722018499</c:v>
                </c:pt>
                <c:pt idx="177533">
                  <c:v>411.30051397545901</c:v>
                </c:pt>
                <c:pt idx="177534">
                  <c:v>411.30283073073201</c:v>
                </c:pt>
                <c:pt idx="177535">
                  <c:v>411.30514748600598</c:v>
                </c:pt>
                <c:pt idx="177536">
                  <c:v>411.30746424127898</c:v>
                </c:pt>
                <c:pt idx="177537">
                  <c:v>411.309780996553</c:v>
                </c:pt>
                <c:pt idx="177538">
                  <c:v>411.312097751826</c:v>
                </c:pt>
                <c:pt idx="177539">
                  <c:v>411.31441450710003</c:v>
                </c:pt>
                <c:pt idx="177540">
                  <c:v>411.31673126237303</c:v>
                </c:pt>
                <c:pt idx="177541">
                  <c:v>411.31904801764699</c:v>
                </c:pt>
                <c:pt idx="177542">
                  <c:v>411.32136477291999</c:v>
                </c:pt>
                <c:pt idx="177543">
                  <c:v>411.32368152819402</c:v>
                </c:pt>
                <c:pt idx="177544">
                  <c:v>411.32599828346702</c:v>
                </c:pt>
                <c:pt idx="177545">
                  <c:v>411.32831503874098</c:v>
                </c:pt>
                <c:pt idx="177546">
                  <c:v>411.33063179401398</c:v>
                </c:pt>
                <c:pt idx="177547">
                  <c:v>411.33294854928801</c:v>
                </c:pt>
                <c:pt idx="177548">
                  <c:v>411.33526530456101</c:v>
                </c:pt>
                <c:pt idx="177549">
                  <c:v>411.33758205983497</c:v>
                </c:pt>
                <c:pt idx="177550">
                  <c:v>411.33989881510797</c:v>
                </c:pt>
                <c:pt idx="177551">
                  <c:v>411.342215570382</c:v>
                </c:pt>
                <c:pt idx="177552">
                  <c:v>411.344532325655</c:v>
                </c:pt>
                <c:pt idx="177553">
                  <c:v>411.34684908092902</c:v>
                </c:pt>
                <c:pt idx="177554">
                  <c:v>411.34916583620202</c:v>
                </c:pt>
                <c:pt idx="177555">
                  <c:v>411.35148259147599</c:v>
                </c:pt>
                <c:pt idx="177556">
                  <c:v>411.35379934674899</c:v>
                </c:pt>
                <c:pt idx="177557">
                  <c:v>411.35611610202301</c:v>
                </c:pt>
                <c:pt idx="177558">
                  <c:v>411.35843285729601</c:v>
                </c:pt>
                <c:pt idx="177559">
                  <c:v>411.36074961256998</c:v>
                </c:pt>
                <c:pt idx="177560">
                  <c:v>411.363066367844</c:v>
                </c:pt>
                <c:pt idx="177561">
                  <c:v>411.365383123117</c:v>
                </c:pt>
                <c:pt idx="177562">
                  <c:v>411.36769987839102</c:v>
                </c:pt>
                <c:pt idx="177563">
                  <c:v>411.37001663366402</c:v>
                </c:pt>
                <c:pt idx="177564">
                  <c:v>411.37233338893799</c:v>
                </c:pt>
                <c:pt idx="177565">
                  <c:v>411.37465014421099</c:v>
                </c:pt>
                <c:pt idx="177566">
                  <c:v>411.37696689948501</c:v>
                </c:pt>
                <c:pt idx="177567">
                  <c:v>411.37928365475801</c:v>
                </c:pt>
                <c:pt idx="177568">
                  <c:v>411.38160041003198</c:v>
                </c:pt>
                <c:pt idx="177569">
                  <c:v>411.38391716530498</c:v>
                </c:pt>
                <c:pt idx="177570">
                  <c:v>411.386233920579</c:v>
                </c:pt>
                <c:pt idx="177571">
                  <c:v>411.388550675852</c:v>
                </c:pt>
                <c:pt idx="177572">
                  <c:v>411.39086743112603</c:v>
                </c:pt>
                <c:pt idx="177573">
                  <c:v>411.39318418639903</c:v>
                </c:pt>
                <c:pt idx="177574">
                  <c:v>411.39550094167299</c:v>
                </c:pt>
                <c:pt idx="177575">
                  <c:v>411.39781769694599</c:v>
                </c:pt>
                <c:pt idx="177576">
                  <c:v>411.40013445222002</c:v>
                </c:pt>
                <c:pt idx="177577">
                  <c:v>411.40245120749302</c:v>
                </c:pt>
                <c:pt idx="177578">
                  <c:v>411.40476796276698</c:v>
                </c:pt>
                <c:pt idx="177579">
                  <c:v>411.40708471803998</c:v>
                </c:pt>
                <c:pt idx="177580">
                  <c:v>411.40940147331401</c:v>
                </c:pt>
                <c:pt idx="177581">
                  <c:v>411.41171822858701</c:v>
                </c:pt>
                <c:pt idx="177582">
                  <c:v>411.41403498386097</c:v>
                </c:pt>
                <c:pt idx="177583">
                  <c:v>411.41635173913397</c:v>
                </c:pt>
                <c:pt idx="177584">
                  <c:v>411.418668494408</c:v>
                </c:pt>
                <c:pt idx="177585">
                  <c:v>411.420985249681</c:v>
                </c:pt>
                <c:pt idx="177586">
                  <c:v>411.42330200495502</c:v>
                </c:pt>
                <c:pt idx="177587">
                  <c:v>411.42561876022802</c:v>
                </c:pt>
                <c:pt idx="177588">
                  <c:v>411.42793551550199</c:v>
                </c:pt>
                <c:pt idx="177589">
                  <c:v>411.43025227077499</c:v>
                </c:pt>
                <c:pt idx="177590">
                  <c:v>411.43256902604901</c:v>
                </c:pt>
                <c:pt idx="177591">
                  <c:v>411.43488578132201</c:v>
                </c:pt>
                <c:pt idx="177592">
                  <c:v>411.43720253659598</c:v>
                </c:pt>
                <c:pt idx="177593">
                  <c:v>411.43951929186898</c:v>
                </c:pt>
                <c:pt idx="177594">
                  <c:v>411.441836047143</c:v>
                </c:pt>
                <c:pt idx="177595">
                  <c:v>411.444152802416</c:v>
                </c:pt>
                <c:pt idx="177596">
                  <c:v>411.44646955769002</c:v>
                </c:pt>
                <c:pt idx="177597">
                  <c:v>411.44878631296302</c:v>
                </c:pt>
                <c:pt idx="177598">
                  <c:v>411.45110306823699</c:v>
                </c:pt>
                <c:pt idx="177599">
                  <c:v>411.45341982350999</c:v>
                </c:pt>
                <c:pt idx="177600">
                  <c:v>411.45573657878401</c:v>
                </c:pt>
                <c:pt idx="177601">
                  <c:v>411.45805333405701</c:v>
                </c:pt>
                <c:pt idx="177602">
                  <c:v>411.46037008933098</c:v>
                </c:pt>
                <c:pt idx="177603">
                  <c:v>411.462686844605</c:v>
                </c:pt>
                <c:pt idx="177604">
                  <c:v>411.465003599878</c:v>
                </c:pt>
                <c:pt idx="177605">
                  <c:v>411.46732035515203</c:v>
                </c:pt>
                <c:pt idx="177606">
                  <c:v>411.46963711042503</c:v>
                </c:pt>
                <c:pt idx="177607">
                  <c:v>411.47195386569899</c:v>
                </c:pt>
                <c:pt idx="177608">
                  <c:v>411.47427062097199</c:v>
                </c:pt>
                <c:pt idx="177609">
                  <c:v>411.47658737624602</c:v>
                </c:pt>
                <c:pt idx="177610">
                  <c:v>411.47890413151902</c:v>
                </c:pt>
                <c:pt idx="177611">
                  <c:v>411.48122088679298</c:v>
                </c:pt>
                <c:pt idx="177612">
                  <c:v>411.48353764206598</c:v>
                </c:pt>
                <c:pt idx="177613">
                  <c:v>411.48585439734001</c:v>
                </c:pt>
                <c:pt idx="177614">
                  <c:v>411.48817115261301</c:v>
                </c:pt>
                <c:pt idx="177615">
                  <c:v>411.49048790788697</c:v>
                </c:pt>
                <c:pt idx="177616">
                  <c:v>411.49280466315997</c:v>
                </c:pt>
                <c:pt idx="177617">
                  <c:v>411.495121418434</c:v>
                </c:pt>
                <c:pt idx="177618">
                  <c:v>411.497438173707</c:v>
                </c:pt>
                <c:pt idx="177619">
                  <c:v>411.49975492898102</c:v>
                </c:pt>
                <c:pt idx="177620">
                  <c:v>411.50207168425402</c:v>
                </c:pt>
                <c:pt idx="177621">
                  <c:v>411.50438843952799</c:v>
                </c:pt>
                <c:pt idx="177622">
                  <c:v>411.50670519480099</c:v>
                </c:pt>
                <c:pt idx="177623">
                  <c:v>411.50902195007501</c:v>
                </c:pt>
                <c:pt idx="177624">
                  <c:v>411.51133870534801</c:v>
                </c:pt>
                <c:pt idx="177625">
                  <c:v>411.51365546062198</c:v>
                </c:pt>
                <c:pt idx="177626">
                  <c:v>411.51597221589498</c:v>
                </c:pt>
                <c:pt idx="177627">
                  <c:v>411.518288971169</c:v>
                </c:pt>
                <c:pt idx="177628">
                  <c:v>411.520605726442</c:v>
                </c:pt>
                <c:pt idx="177629">
                  <c:v>411.52292248171602</c:v>
                </c:pt>
                <c:pt idx="177630">
                  <c:v>411.52523923698902</c:v>
                </c:pt>
                <c:pt idx="177631">
                  <c:v>411.52755599226299</c:v>
                </c:pt>
                <c:pt idx="177632">
                  <c:v>411.52987274753599</c:v>
                </c:pt>
                <c:pt idx="177633">
                  <c:v>411.53218950281001</c:v>
                </c:pt>
                <c:pt idx="177634">
                  <c:v>411.53450625808301</c:v>
                </c:pt>
                <c:pt idx="177635">
                  <c:v>411.53682301335698</c:v>
                </c:pt>
                <c:pt idx="177636">
                  <c:v>411.53913976862998</c:v>
                </c:pt>
                <c:pt idx="177637">
                  <c:v>411.541456523904</c:v>
                </c:pt>
                <c:pt idx="177638">
                  <c:v>411.543773279177</c:v>
                </c:pt>
                <c:pt idx="177639">
                  <c:v>411.54609003445103</c:v>
                </c:pt>
                <c:pt idx="177640">
                  <c:v>411.54840678972403</c:v>
                </c:pt>
                <c:pt idx="177641">
                  <c:v>411.55072354499799</c:v>
                </c:pt>
                <c:pt idx="177642">
                  <c:v>411.55304030027099</c:v>
                </c:pt>
                <c:pt idx="177643">
                  <c:v>411.55535705554502</c:v>
                </c:pt>
                <c:pt idx="177644">
                  <c:v>411.55767381081802</c:v>
                </c:pt>
                <c:pt idx="177645">
                  <c:v>411.55999056609198</c:v>
                </c:pt>
                <c:pt idx="177646">
                  <c:v>411.56230732136601</c:v>
                </c:pt>
                <c:pt idx="177647">
                  <c:v>411.56462407663901</c:v>
                </c:pt>
                <c:pt idx="177648">
                  <c:v>411.56694083191297</c:v>
                </c:pt>
                <c:pt idx="177649">
                  <c:v>411.56925758718597</c:v>
                </c:pt>
                <c:pt idx="177650">
                  <c:v>411.57157434246</c:v>
                </c:pt>
                <c:pt idx="177651">
                  <c:v>411.573891097733</c:v>
                </c:pt>
                <c:pt idx="177652">
                  <c:v>411.57620785300702</c:v>
                </c:pt>
                <c:pt idx="177653">
                  <c:v>411.57852460828002</c:v>
                </c:pt>
                <c:pt idx="177654">
                  <c:v>411.58084136355399</c:v>
                </c:pt>
                <c:pt idx="177655">
                  <c:v>411.58315811882699</c:v>
                </c:pt>
                <c:pt idx="177656">
                  <c:v>411.58547487410101</c:v>
                </c:pt>
                <c:pt idx="177657">
                  <c:v>411.58779162937401</c:v>
                </c:pt>
                <c:pt idx="177658">
                  <c:v>411.59010838464798</c:v>
                </c:pt>
                <c:pt idx="177659">
                  <c:v>411.59242513992098</c:v>
                </c:pt>
                <c:pt idx="177660">
                  <c:v>411.594741895195</c:v>
                </c:pt>
                <c:pt idx="177661">
                  <c:v>411.597058650468</c:v>
                </c:pt>
                <c:pt idx="177662">
                  <c:v>411.59937540574202</c:v>
                </c:pt>
                <c:pt idx="177663">
                  <c:v>411.60169216101502</c:v>
                </c:pt>
                <c:pt idx="177664">
                  <c:v>411.60400891628899</c:v>
                </c:pt>
                <c:pt idx="177665">
                  <c:v>411.60632567156199</c:v>
                </c:pt>
                <c:pt idx="177666">
                  <c:v>411.60864242683601</c:v>
                </c:pt>
                <c:pt idx="177667">
                  <c:v>411.61095918210901</c:v>
                </c:pt>
                <c:pt idx="177668">
                  <c:v>411.61327593738298</c:v>
                </c:pt>
                <c:pt idx="177669">
                  <c:v>411.61559269265598</c:v>
                </c:pt>
                <c:pt idx="177670">
                  <c:v>411.61790944793</c:v>
                </c:pt>
                <c:pt idx="177671">
                  <c:v>411.620226203203</c:v>
                </c:pt>
                <c:pt idx="177672">
                  <c:v>411.62254295847703</c:v>
                </c:pt>
                <c:pt idx="177673">
                  <c:v>411.62485971375003</c:v>
                </c:pt>
                <c:pt idx="177674">
                  <c:v>411.62717646902399</c:v>
                </c:pt>
                <c:pt idx="177675">
                  <c:v>411.62949322429699</c:v>
                </c:pt>
                <c:pt idx="177676">
                  <c:v>411.63180997957102</c:v>
                </c:pt>
                <c:pt idx="177677">
                  <c:v>411.63412673484402</c:v>
                </c:pt>
                <c:pt idx="177678">
                  <c:v>411.63644349011798</c:v>
                </c:pt>
                <c:pt idx="177679">
                  <c:v>411.63876024539098</c:v>
                </c:pt>
                <c:pt idx="177680">
                  <c:v>411.64107700066501</c:v>
                </c:pt>
                <c:pt idx="177681">
                  <c:v>411.64339375593801</c:v>
                </c:pt>
                <c:pt idx="177682">
                  <c:v>411.64571051121197</c:v>
                </c:pt>
                <c:pt idx="177683">
                  <c:v>411.64802726648497</c:v>
                </c:pt>
                <c:pt idx="177684">
                  <c:v>411.650344021759</c:v>
                </c:pt>
                <c:pt idx="177685">
                  <c:v>411.652660777032</c:v>
                </c:pt>
                <c:pt idx="177686">
                  <c:v>411.65497753230602</c:v>
                </c:pt>
                <c:pt idx="177687">
                  <c:v>411.65729428757999</c:v>
                </c:pt>
                <c:pt idx="177688">
                  <c:v>411.65961104285299</c:v>
                </c:pt>
                <c:pt idx="177689">
                  <c:v>411.66192779812701</c:v>
                </c:pt>
                <c:pt idx="177690">
                  <c:v>411.66424455340001</c:v>
                </c:pt>
                <c:pt idx="177691">
                  <c:v>411.66656130867398</c:v>
                </c:pt>
                <c:pt idx="177692">
                  <c:v>411.66887806394698</c:v>
                </c:pt>
                <c:pt idx="177693">
                  <c:v>411.671194819221</c:v>
                </c:pt>
                <c:pt idx="177694">
                  <c:v>411.673511574494</c:v>
                </c:pt>
                <c:pt idx="177695">
                  <c:v>411.67582832976802</c:v>
                </c:pt>
                <c:pt idx="177696">
                  <c:v>411.67814508504102</c:v>
                </c:pt>
                <c:pt idx="177697">
                  <c:v>411.68046184031499</c:v>
                </c:pt>
                <c:pt idx="177698">
                  <c:v>411.68277859558799</c:v>
                </c:pt>
                <c:pt idx="177699">
                  <c:v>411.68509535086201</c:v>
                </c:pt>
                <c:pt idx="177700">
                  <c:v>411.68741210613501</c:v>
                </c:pt>
                <c:pt idx="177701">
                  <c:v>411.68972886140898</c:v>
                </c:pt>
                <c:pt idx="177702">
                  <c:v>411.69204561668198</c:v>
                </c:pt>
                <c:pt idx="177703">
                  <c:v>411.694362371956</c:v>
                </c:pt>
                <c:pt idx="177704">
                  <c:v>411.696679127229</c:v>
                </c:pt>
                <c:pt idx="177705">
                  <c:v>411.69899588250303</c:v>
                </c:pt>
                <c:pt idx="177706">
                  <c:v>411.70131263777603</c:v>
                </c:pt>
                <c:pt idx="177707">
                  <c:v>411.70362939304999</c:v>
                </c:pt>
                <c:pt idx="177708">
                  <c:v>411.70594614832299</c:v>
                </c:pt>
                <c:pt idx="177709">
                  <c:v>411.70826290359702</c:v>
                </c:pt>
                <c:pt idx="177710">
                  <c:v>411.71057965887002</c:v>
                </c:pt>
                <c:pt idx="177711">
                  <c:v>411.71289641414398</c:v>
                </c:pt>
                <c:pt idx="177712">
                  <c:v>411.71521316941698</c:v>
                </c:pt>
                <c:pt idx="177713">
                  <c:v>411.71752992469101</c:v>
                </c:pt>
                <c:pt idx="177714">
                  <c:v>411.71984667996401</c:v>
                </c:pt>
                <c:pt idx="177715">
                  <c:v>411.72216343523797</c:v>
                </c:pt>
                <c:pt idx="177716">
                  <c:v>411.72448019051097</c:v>
                </c:pt>
                <c:pt idx="177717">
                  <c:v>411.726796945785</c:v>
                </c:pt>
                <c:pt idx="177718">
                  <c:v>411.729113701058</c:v>
                </c:pt>
                <c:pt idx="177719">
                  <c:v>411.73143045633202</c:v>
                </c:pt>
                <c:pt idx="177720">
                  <c:v>411.73374721160502</c:v>
                </c:pt>
                <c:pt idx="177721">
                  <c:v>411.73606396687899</c:v>
                </c:pt>
                <c:pt idx="177722">
                  <c:v>411.73838072215199</c:v>
                </c:pt>
                <c:pt idx="177723">
                  <c:v>411.74069747742601</c:v>
                </c:pt>
                <c:pt idx="177724">
                  <c:v>411.74301423269901</c:v>
                </c:pt>
                <c:pt idx="177725">
                  <c:v>411.74533098797298</c:v>
                </c:pt>
                <c:pt idx="177726">
                  <c:v>411.74764774324598</c:v>
                </c:pt>
                <c:pt idx="177727">
                  <c:v>411.74996449852</c:v>
                </c:pt>
                <c:pt idx="177728">
                  <c:v>411.752281253793</c:v>
                </c:pt>
                <c:pt idx="177729">
                  <c:v>411.75459800906702</c:v>
                </c:pt>
                <c:pt idx="177730">
                  <c:v>411.75691476434099</c:v>
                </c:pt>
                <c:pt idx="177731">
                  <c:v>411.75923151961399</c:v>
                </c:pt>
                <c:pt idx="177732">
                  <c:v>411.76154827488801</c:v>
                </c:pt>
                <c:pt idx="177733">
                  <c:v>411.76386503016101</c:v>
                </c:pt>
                <c:pt idx="177734">
                  <c:v>411.76618178543498</c:v>
                </c:pt>
                <c:pt idx="177735">
                  <c:v>411.76849854070798</c:v>
                </c:pt>
                <c:pt idx="177736">
                  <c:v>411.770815295982</c:v>
                </c:pt>
                <c:pt idx="177737">
                  <c:v>411.773132051255</c:v>
                </c:pt>
                <c:pt idx="177738">
                  <c:v>411.77544880652903</c:v>
                </c:pt>
                <c:pt idx="177739">
                  <c:v>411.77776556180203</c:v>
                </c:pt>
                <c:pt idx="177740">
                  <c:v>411.78008231707599</c:v>
                </c:pt>
                <c:pt idx="177741">
                  <c:v>411.78239907234899</c:v>
                </c:pt>
                <c:pt idx="177742">
                  <c:v>411.78471582762302</c:v>
                </c:pt>
                <c:pt idx="177743">
                  <c:v>411.78703258289602</c:v>
                </c:pt>
                <c:pt idx="177744">
                  <c:v>411.78934933816998</c:v>
                </c:pt>
                <c:pt idx="177745">
                  <c:v>411.79166609344298</c:v>
                </c:pt>
                <c:pt idx="177746">
                  <c:v>411.79398284871701</c:v>
                </c:pt>
                <c:pt idx="177747">
                  <c:v>411.79629960399001</c:v>
                </c:pt>
                <c:pt idx="177748">
                  <c:v>411.79861635926397</c:v>
                </c:pt>
                <c:pt idx="177749">
                  <c:v>411.80093311453697</c:v>
                </c:pt>
                <c:pt idx="177750">
                  <c:v>411.803249869811</c:v>
                </c:pt>
                <c:pt idx="177751">
                  <c:v>411.805566625084</c:v>
                </c:pt>
                <c:pt idx="177752">
                  <c:v>411.80788338035802</c:v>
                </c:pt>
                <c:pt idx="177753">
                  <c:v>411.81020013563102</c:v>
                </c:pt>
                <c:pt idx="177754">
                  <c:v>411.81251689090499</c:v>
                </c:pt>
                <c:pt idx="177755">
                  <c:v>411.81483364617799</c:v>
                </c:pt>
                <c:pt idx="177756">
                  <c:v>411.81715040145201</c:v>
                </c:pt>
                <c:pt idx="177757">
                  <c:v>411.81946715672501</c:v>
                </c:pt>
                <c:pt idx="177758">
                  <c:v>411.82178391199898</c:v>
                </c:pt>
                <c:pt idx="177759">
                  <c:v>411.82410066727198</c:v>
                </c:pt>
                <c:pt idx="177760">
                  <c:v>411.826417422546</c:v>
                </c:pt>
                <c:pt idx="177761">
                  <c:v>411.828734177819</c:v>
                </c:pt>
                <c:pt idx="177762">
                  <c:v>411.83105093309302</c:v>
                </c:pt>
                <c:pt idx="177763">
                  <c:v>411.83336768836602</c:v>
                </c:pt>
                <c:pt idx="177764">
                  <c:v>411.83568444363999</c:v>
                </c:pt>
                <c:pt idx="177765">
                  <c:v>411.83800119891299</c:v>
                </c:pt>
                <c:pt idx="177766">
                  <c:v>411.84031795418701</c:v>
                </c:pt>
                <c:pt idx="177767">
                  <c:v>411.84263470946001</c:v>
                </c:pt>
                <c:pt idx="177768">
                  <c:v>411.84495146473398</c:v>
                </c:pt>
                <c:pt idx="177769">
                  <c:v>411.84726822000698</c:v>
                </c:pt>
                <c:pt idx="177770">
                  <c:v>411.849584975281</c:v>
                </c:pt>
                <c:pt idx="177771">
                  <c:v>411.851901730554</c:v>
                </c:pt>
                <c:pt idx="177772">
                  <c:v>411.85421848582803</c:v>
                </c:pt>
                <c:pt idx="177773">
                  <c:v>411.85653524110199</c:v>
                </c:pt>
                <c:pt idx="177774">
                  <c:v>411.85885199637499</c:v>
                </c:pt>
                <c:pt idx="177775">
                  <c:v>411.86116875164902</c:v>
                </c:pt>
                <c:pt idx="177776">
                  <c:v>411.86348550692202</c:v>
                </c:pt>
                <c:pt idx="177777">
                  <c:v>411.86580226219598</c:v>
                </c:pt>
                <c:pt idx="177778">
                  <c:v>411.86811901746898</c:v>
                </c:pt>
                <c:pt idx="177779">
                  <c:v>411.87043577274301</c:v>
                </c:pt>
                <c:pt idx="177780">
                  <c:v>411.87275252801601</c:v>
                </c:pt>
                <c:pt idx="177781">
                  <c:v>411.87506928328997</c:v>
                </c:pt>
                <c:pt idx="177782">
                  <c:v>411.87738603856297</c:v>
                </c:pt>
                <c:pt idx="177783">
                  <c:v>411.879702793837</c:v>
                </c:pt>
                <c:pt idx="177784">
                  <c:v>411.88201954911</c:v>
                </c:pt>
                <c:pt idx="177785">
                  <c:v>411.88433630438402</c:v>
                </c:pt>
                <c:pt idx="177786">
                  <c:v>411.88665305965702</c:v>
                </c:pt>
                <c:pt idx="177787">
                  <c:v>411.88896981493099</c:v>
                </c:pt>
                <c:pt idx="177788">
                  <c:v>411.89128657020399</c:v>
                </c:pt>
                <c:pt idx="177789">
                  <c:v>411.89360332547801</c:v>
                </c:pt>
                <c:pt idx="177790">
                  <c:v>411.89592008075101</c:v>
                </c:pt>
                <c:pt idx="177791">
                  <c:v>411.89823683602498</c:v>
                </c:pt>
                <c:pt idx="177792">
                  <c:v>411.90055359129798</c:v>
                </c:pt>
                <c:pt idx="177793">
                  <c:v>411.902870346572</c:v>
                </c:pt>
                <c:pt idx="177794">
                  <c:v>411.905187101845</c:v>
                </c:pt>
                <c:pt idx="177795">
                  <c:v>411.90750385711902</c:v>
                </c:pt>
                <c:pt idx="177796">
                  <c:v>411.90982061239202</c:v>
                </c:pt>
                <c:pt idx="177797">
                  <c:v>411.91213736766599</c:v>
                </c:pt>
                <c:pt idx="177798">
                  <c:v>411.91445412293899</c:v>
                </c:pt>
                <c:pt idx="177799">
                  <c:v>411.91677087821301</c:v>
                </c:pt>
                <c:pt idx="177800">
                  <c:v>411.91908763348601</c:v>
                </c:pt>
                <c:pt idx="177801">
                  <c:v>411.92140438875998</c:v>
                </c:pt>
                <c:pt idx="177802">
                  <c:v>411.92372114403298</c:v>
                </c:pt>
                <c:pt idx="177803">
                  <c:v>411.926037899307</c:v>
                </c:pt>
                <c:pt idx="177804">
                  <c:v>411.92835465458</c:v>
                </c:pt>
                <c:pt idx="177805">
                  <c:v>411.93067140985403</c:v>
                </c:pt>
                <c:pt idx="177806">
                  <c:v>411.93298816512697</c:v>
                </c:pt>
                <c:pt idx="177807">
                  <c:v>411.93530492040099</c:v>
                </c:pt>
                <c:pt idx="177808">
                  <c:v>411.937621675674</c:v>
                </c:pt>
                <c:pt idx="177809">
                  <c:v>411.93993843094802</c:v>
                </c:pt>
                <c:pt idx="177810">
                  <c:v>411.94225518622102</c:v>
                </c:pt>
                <c:pt idx="177811">
                  <c:v>411.94457194149498</c:v>
                </c:pt>
                <c:pt idx="177812">
                  <c:v>411.94688869676799</c:v>
                </c:pt>
                <c:pt idx="177813">
                  <c:v>411.94920545204201</c:v>
                </c:pt>
                <c:pt idx="177814">
                  <c:v>411.95152220731501</c:v>
                </c:pt>
                <c:pt idx="177815">
                  <c:v>411.95383896258897</c:v>
                </c:pt>
                <c:pt idx="177816">
                  <c:v>411.956155717863</c:v>
                </c:pt>
                <c:pt idx="177817">
                  <c:v>411.958472473136</c:v>
                </c:pt>
                <c:pt idx="177818">
                  <c:v>411.96078922841002</c:v>
                </c:pt>
                <c:pt idx="177819">
                  <c:v>411.96310598368302</c:v>
                </c:pt>
                <c:pt idx="177820">
                  <c:v>411.96542273895699</c:v>
                </c:pt>
                <c:pt idx="177821">
                  <c:v>411.96773949422999</c:v>
                </c:pt>
                <c:pt idx="177822">
                  <c:v>411.97005624950401</c:v>
                </c:pt>
                <c:pt idx="177823">
                  <c:v>411.97237300477701</c:v>
                </c:pt>
                <c:pt idx="177824">
                  <c:v>411.97468976005098</c:v>
                </c:pt>
                <c:pt idx="177825">
                  <c:v>411.97700651532398</c:v>
                </c:pt>
                <c:pt idx="177826">
                  <c:v>411.979323270598</c:v>
                </c:pt>
                <c:pt idx="177827">
                  <c:v>411.981640025871</c:v>
                </c:pt>
                <c:pt idx="177828">
                  <c:v>411.98395678114503</c:v>
                </c:pt>
                <c:pt idx="177829">
                  <c:v>411.98627353641803</c:v>
                </c:pt>
                <c:pt idx="177830">
                  <c:v>411.98859029169199</c:v>
                </c:pt>
                <c:pt idx="177831">
                  <c:v>411.99090704696499</c:v>
                </c:pt>
                <c:pt idx="177832">
                  <c:v>411.99322380223902</c:v>
                </c:pt>
                <c:pt idx="177833">
                  <c:v>411.99554055751202</c:v>
                </c:pt>
                <c:pt idx="177834">
                  <c:v>411.99785731278598</c:v>
                </c:pt>
                <c:pt idx="177835">
                  <c:v>412.00017406805898</c:v>
                </c:pt>
                <c:pt idx="177836">
                  <c:v>412.00249082333301</c:v>
                </c:pt>
                <c:pt idx="177837">
                  <c:v>412.00480757860601</c:v>
                </c:pt>
                <c:pt idx="177838">
                  <c:v>412.00712433387997</c:v>
                </c:pt>
                <c:pt idx="177839">
                  <c:v>412.00944108915297</c:v>
                </c:pt>
                <c:pt idx="177840">
                  <c:v>412.011757844427</c:v>
                </c:pt>
                <c:pt idx="177841">
                  <c:v>412.0140745997</c:v>
                </c:pt>
                <c:pt idx="177842">
                  <c:v>412.01639135497402</c:v>
                </c:pt>
                <c:pt idx="177843">
                  <c:v>412.01870811024702</c:v>
                </c:pt>
                <c:pt idx="177844">
                  <c:v>412.02102486552099</c:v>
                </c:pt>
                <c:pt idx="177845">
                  <c:v>412.02334162079399</c:v>
                </c:pt>
                <c:pt idx="177846">
                  <c:v>412.02565837606801</c:v>
                </c:pt>
                <c:pt idx="177847">
                  <c:v>412.02797513134101</c:v>
                </c:pt>
                <c:pt idx="177848">
                  <c:v>412.03029188661498</c:v>
                </c:pt>
                <c:pt idx="177849">
                  <c:v>412.03260864188798</c:v>
                </c:pt>
                <c:pt idx="177850">
                  <c:v>412.034925397162</c:v>
                </c:pt>
                <c:pt idx="177851">
                  <c:v>412.037242152435</c:v>
                </c:pt>
                <c:pt idx="177852">
                  <c:v>412.03955890770902</c:v>
                </c:pt>
                <c:pt idx="177853">
                  <c:v>412.04187566298202</c:v>
                </c:pt>
                <c:pt idx="177854">
                  <c:v>412.04419241825599</c:v>
                </c:pt>
                <c:pt idx="177855">
                  <c:v>412.04650917352899</c:v>
                </c:pt>
                <c:pt idx="177856">
                  <c:v>412.04882592880301</c:v>
                </c:pt>
                <c:pt idx="177857">
                  <c:v>412.05114268407601</c:v>
                </c:pt>
                <c:pt idx="177858">
                  <c:v>412.05345943934998</c:v>
                </c:pt>
                <c:pt idx="177859">
                  <c:v>412.055776194624</c:v>
                </c:pt>
                <c:pt idx="177860">
                  <c:v>412.058092949897</c:v>
                </c:pt>
                <c:pt idx="177861">
                  <c:v>412.06040970517103</c:v>
                </c:pt>
                <c:pt idx="177862">
                  <c:v>412.06272646044403</c:v>
                </c:pt>
                <c:pt idx="177863">
                  <c:v>412.06504321571799</c:v>
                </c:pt>
                <c:pt idx="177864">
                  <c:v>412.06735997099099</c:v>
                </c:pt>
                <c:pt idx="177865">
                  <c:v>412.06967672626502</c:v>
                </c:pt>
                <c:pt idx="177866">
                  <c:v>412.07199348153802</c:v>
                </c:pt>
                <c:pt idx="177867">
                  <c:v>412.07431023681198</c:v>
                </c:pt>
                <c:pt idx="177868">
                  <c:v>412.07662699208498</c:v>
                </c:pt>
                <c:pt idx="177869">
                  <c:v>412.07894374735901</c:v>
                </c:pt>
                <c:pt idx="177870">
                  <c:v>412.08126050263201</c:v>
                </c:pt>
                <c:pt idx="177871">
                  <c:v>412.08357725790597</c:v>
                </c:pt>
                <c:pt idx="177872">
                  <c:v>412.08589401317897</c:v>
                </c:pt>
                <c:pt idx="177873">
                  <c:v>412.088210768453</c:v>
                </c:pt>
                <c:pt idx="177874">
                  <c:v>412.090527523726</c:v>
                </c:pt>
                <c:pt idx="177875">
                  <c:v>412.09284427900002</c:v>
                </c:pt>
                <c:pt idx="177876">
                  <c:v>412.09516103427302</c:v>
                </c:pt>
                <c:pt idx="177877">
                  <c:v>412.09747778954699</c:v>
                </c:pt>
                <c:pt idx="177878">
                  <c:v>412.09979454481999</c:v>
                </c:pt>
                <c:pt idx="177879">
                  <c:v>412.10211130009401</c:v>
                </c:pt>
                <c:pt idx="177880">
                  <c:v>412.10442805536701</c:v>
                </c:pt>
                <c:pt idx="177881">
                  <c:v>412.10674481064098</c:v>
                </c:pt>
                <c:pt idx="177882">
                  <c:v>412.10906156591398</c:v>
                </c:pt>
                <c:pt idx="177883">
                  <c:v>412.111378321188</c:v>
                </c:pt>
                <c:pt idx="177884">
                  <c:v>412.113695076461</c:v>
                </c:pt>
                <c:pt idx="177885">
                  <c:v>412.11601183173502</c:v>
                </c:pt>
                <c:pt idx="177886">
                  <c:v>412.11832858700802</c:v>
                </c:pt>
                <c:pt idx="177887">
                  <c:v>412.12064534228199</c:v>
                </c:pt>
                <c:pt idx="177888">
                  <c:v>412.12296209755499</c:v>
                </c:pt>
                <c:pt idx="177889">
                  <c:v>412.12527885282901</c:v>
                </c:pt>
                <c:pt idx="177890">
                  <c:v>412.12759560810201</c:v>
                </c:pt>
                <c:pt idx="177891">
                  <c:v>412.12991236337598</c:v>
                </c:pt>
                <c:pt idx="177892">
                  <c:v>412.13222911864898</c:v>
                </c:pt>
                <c:pt idx="177893">
                  <c:v>412.134545873923</c:v>
                </c:pt>
                <c:pt idx="177894">
                  <c:v>412.136862629196</c:v>
                </c:pt>
                <c:pt idx="177895">
                  <c:v>412.13917938447003</c:v>
                </c:pt>
                <c:pt idx="177896">
                  <c:v>412.14149613974303</c:v>
                </c:pt>
                <c:pt idx="177897">
                  <c:v>412.14381289501699</c:v>
                </c:pt>
                <c:pt idx="177898">
                  <c:v>412.14612965028999</c:v>
                </c:pt>
                <c:pt idx="177899">
                  <c:v>412.14844640556402</c:v>
                </c:pt>
                <c:pt idx="177900">
                  <c:v>412.15076316083702</c:v>
                </c:pt>
                <c:pt idx="177901">
                  <c:v>412.15307991611098</c:v>
                </c:pt>
                <c:pt idx="177902">
                  <c:v>412.15539667138501</c:v>
                </c:pt>
                <c:pt idx="177903">
                  <c:v>412.15771342665801</c:v>
                </c:pt>
                <c:pt idx="177904">
                  <c:v>412.16003018193197</c:v>
                </c:pt>
                <c:pt idx="177905">
                  <c:v>412.16234693720497</c:v>
                </c:pt>
                <c:pt idx="177906">
                  <c:v>412.164663692479</c:v>
                </c:pt>
                <c:pt idx="177907">
                  <c:v>412.166980447752</c:v>
                </c:pt>
                <c:pt idx="177908">
                  <c:v>412.16929720302602</c:v>
                </c:pt>
                <c:pt idx="177909">
                  <c:v>412.17161395829902</c:v>
                </c:pt>
                <c:pt idx="177910">
                  <c:v>412.17393071357299</c:v>
                </c:pt>
                <c:pt idx="177911">
                  <c:v>412.17624746884599</c:v>
                </c:pt>
                <c:pt idx="177912">
                  <c:v>412.17856422412001</c:v>
                </c:pt>
                <c:pt idx="177913">
                  <c:v>412.18088097939301</c:v>
                </c:pt>
                <c:pt idx="177914">
                  <c:v>412.18319773466698</c:v>
                </c:pt>
                <c:pt idx="177915">
                  <c:v>412.18551448993998</c:v>
                </c:pt>
                <c:pt idx="177916">
                  <c:v>412.187831245214</c:v>
                </c:pt>
                <c:pt idx="177917">
                  <c:v>412.190148000487</c:v>
                </c:pt>
                <c:pt idx="177918">
                  <c:v>412.19246475576102</c:v>
                </c:pt>
                <c:pt idx="177919">
                  <c:v>412.19478151103402</c:v>
                </c:pt>
                <c:pt idx="177920">
                  <c:v>412.19709826630799</c:v>
                </c:pt>
                <c:pt idx="177921">
                  <c:v>412.19941502158099</c:v>
                </c:pt>
                <c:pt idx="177922">
                  <c:v>412.20173177685501</c:v>
                </c:pt>
                <c:pt idx="177923">
                  <c:v>412.20404853212801</c:v>
                </c:pt>
                <c:pt idx="177924">
                  <c:v>412.20636528740198</c:v>
                </c:pt>
                <c:pt idx="177925">
                  <c:v>412.20868204267498</c:v>
                </c:pt>
                <c:pt idx="177926">
                  <c:v>412.210998797949</c:v>
                </c:pt>
                <c:pt idx="177927">
                  <c:v>412.213315553222</c:v>
                </c:pt>
                <c:pt idx="177928">
                  <c:v>412.21563230849603</c:v>
                </c:pt>
                <c:pt idx="177929">
                  <c:v>412.21794906376903</c:v>
                </c:pt>
                <c:pt idx="177930">
                  <c:v>412.22026581904299</c:v>
                </c:pt>
                <c:pt idx="177931">
                  <c:v>412.22258257431599</c:v>
                </c:pt>
                <c:pt idx="177932">
                  <c:v>412.22489932959002</c:v>
                </c:pt>
                <c:pt idx="177933">
                  <c:v>412.22721608486302</c:v>
                </c:pt>
                <c:pt idx="177934">
                  <c:v>412.22953284013698</c:v>
                </c:pt>
                <c:pt idx="177935">
                  <c:v>412.23184959540998</c:v>
                </c:pt>
                <c:pt idx="177936">
                  <c:v>412.23416635068401</c:v>
                </c:pt>
                <c:pt idx="177937">
                  <c:v>412.23648310595701</c:v>
                </c:pt>
                <c:pt idx="177938">
                  <c:v>412.23879986123097</c:v>
                </c:pt>
                <c:pt idx="177939">
                  <c:v>412.24111661650397</c:v>
                </c:pt>
                <c:pt idx="177940">
                  <c:v>412.243433371778</c:v>
                </c:pt>
                <c:pt idx="177941">
                  <c:v>412.245750127051</c:v>
                </c:pt>
                <c:pt idx="177942">
                  <c:v>412.24806688232502</c:v>
                </c:pt>
                <c:pt idx="177943">
                  <c:v>412.25038363759899</c:v>
                </c:pt>
                <c:pt idx="177944">
                  <c:v>412.25270039287199</c:v>
                </c:pt>
                <c:pt idx="177945">
                  <c:v>412.25501714814601</c:v>
                </c:pt>
                <c:pt idx="177946">
                  <c:v>412.25733390341901</c:v>
                </c:pt>
                <c:pt idx="177947">
                  <c:v>412.25965065869298</c:v>
                </c:pt>
                <c:pt idx="177948">
                  <c:v>412.26196741396598</c:v>
                </c:pt>
                <c:pt idx="177949">
                  <c:v>412.26428416924</c:v>
                </c:pt>
                <c:pt idx="177950">
                  <c:v>412.266600924513</c:v>
                </c:pt>
                <c:pt idx="177951">
                  <c:v>412.26891767978702</c:v>
                </c:pt>
                <c:pt idx="177952">
                  <c:v>412.27123443506002</c:v>
                </c:pt>
                <c:pt idx="177953">
                  <c:v>412.27355119033399</c:v>
                </c:pt>
                <c:pt idx="177954">
                  <c:v>412.27586794560699</c:v>
                </c:pt>
                <c:pt idx="177955">
                  <c:v>412.27818470088101</c:v>
                </c:pt>
                <c:pt idx="177956">
                  <c:v>412.28050145615401</c:v>
                </c:pt>
                <c:pt idx="177957">
                  <c:v>412.28281821142798</c:v>
                </c:pt>
                <c:pt idx="177958">
                  <c:v>412.28513496670098</c:v>
                </c:pt>
                <c:pt idx="177959">
                  <c:v>412.287451721975</c:v>
                </c:pt>
                <c:pt idx="177960">
                  <c:v>412.289768477248</c:v>
                </c:pt>
                <c:pt idx="177961">
                  <c:v>412.29208523252203</c:v>
                </c:pt>
                <c:pt idx="177962">
                  <c:v>412.29440198779503</c:v>
                </c:pt>
                <c:pt idx="177963">
                  <c:v>412.29671874306899</c:v>
                </c:pt>
                <c:pt idx="177964">
                  <c:v>412.29903549834199</c:v>
                </c:pt>
                <c:pt idx="177965">
                  <c:v>412.30135225361602</c:v>
                </c:pt>
                <c:pt idx="177966">
                  <c:v>412.30366900888902</c:v>
                </c:pt>
                <c:pt idx="177967">
                  <c:v>412.30598576416298</c:v>
                </c:pt>
                <c:pt idx="177968">
                  <c:v>412.30830251943598</c:v>
                </c:pt>
                <c:pt idx="177969">
                  <c:v>412.31061927471001</c:v>
                </c:pt>
                <c:pt idx="177970">
                  <c:v>412.31293602998301</c:v>
                </c:pt>
                <c:pt idx="177971">
                  <c:v>412.31525278525697</c:v>
                </c:pt>
                <c:pt idx="177972">
                  <c:v>412.31756954052997</c:v>
                </c:pt>
                <c:pt idx="177973">
                  <c:v>412.319886295804</c:v>
                </c:pt>
                <c:pt idx="177974">
                  <c:v>412.322203051077</c:v>
                </c:pt>
                <c:pt idx="177975">
                  <c:v>412.32451980635102</c:v>
                </c:pt>
                <c:pt idx="177976">
                  <c:v>412.32683656162402</c:v>
                </c:pt>
                <c:pt idx="177977">
                  <c:v>412.32915331689799</c:v>
                </c:pt>
                <c:pt idx="177978">
                  <c:v>412.33147007217099</c:v>
                </c:pt>
                <c:pt idx="177979">
                  <c:v>412.33378682744501</c:v>
                </c:pt>
                <c:pt idx="177980">
                  <c:v>412.33610358271801</c:v>
                </c:pt>
                <c:pt idx="177981">
                  <c:v>412.33842033799198</c:v>
                </c:pt>
                <c:pt idx="177982">
                  <c:v>412.34073709326498</c:v>
                </c:pt>
                <c:pt idx="177983">
                  <c:v>412.343053848539</c:v>
                </c:pt>
                <c:pt idx="177984">
                  <c:v>412.345370603812</c:v>
                </c:pt>
                <c:pt idx="177985">
                  <c:v>412.34768735908602</c:v>
                </c:pt>
                <c:pt idx="177986">
                  <c:v>412.35000411435999</c:v>
                </c:pt>
                <c:pt idx="177987">
                  <c:v>412.35232086963299</c:v>
                </c:pt>
                <c:pt idx="177988">
                  <c:v>412.35463762490701</c:v>
                </c:pt>
                <c:pt idx="177989">
                  <c:v>412.35695438018001</c:v>
                </c:pt>
                <c:pt idx="177990">
                  <c:v>412.35927113545398</c:v>
                </c:pt>
                <c:pt idx="177991">
                  <c:v>412.36158789072698</c:v>
                </c:pt>
                <c:pt idx="177992">
                  <c:v>412.363904646001</c:v>
                </c:pt>
                <c:pt idx="177993">
                  <c:v>412.366221401274</c:v>
                </c:pt>
                <c:pt idx="177994">
                  <c:v>412.36853815654803</c:v>
                </c:pt>
                <c:pt idx="177995">
                  <c:v>412.37085491182103</c:v>
                </c:pt>
                <c:pt idx="177996">
                  <c:v>412.37317166709499</c:v>
                </c:pt>
                <c:pt idx="177997">
                  <c:v>412.37548842236799</c:v>
                </c:pt>
                <c:pt idx="177998">
                  <c:v>412.37780517764202</c:v>
                </c:pt>
                <c:pt idx="177999">
                  <c:v>412.38012193291502</c:v>
                </c:pt>
                <c:pt idx="178000">
                  <c:v>412.38243868818898</c:v>
                </c:pt>
                <c:pt idx="178001">
                  <c:v>412.38475544346198</c:v>
                </c:pt>
                <c:pt idx="178002">
                  <c:v>412.38707219873601</c:v>
                </c:pt>
                <c:pt idx="178003">
                  <c:v>412.38938895400901</c:v>
                </c:pt>
                <c:pt idx="178004">
                  <c:v>412.39170570928297</c:v>
                </c:pt>
                <c:pt idx="178005">
                  <c:v>412.39402246455597</c:v>
                </c:pt>
                <c:pt idx="178006">
                  <c:v>412.39633921983</c:v>
                </c:pt>
                <c:pt idx="178007">
                  <c:v>412.398655975103</c:v>
                </c:pt>
                <c:pt idx="178008">
                  <c:v>412.40097273037702</c:v>
                </c:pt>
                <c:pt idx="178009">
                  <c:v>412.40328948565002</c:v>
                </c:pt>
                <c:pt idx="178010">
                  <c:v>412.40560624092399</c:v>
                </c:pt>
                <c:pt idx="178011">
                  <c:v>412.40792299619699</c:v>
                </c:pt>
                <c:pt idx="178012">
                  <c:v>412.41023975147101</c:v>
                </c:pt>
                <c:pt idx="178013">
                  <c:v>412.41255650674401</c:v>
                </c:pt>
                <c:pt idx="178014">
                  <c:v>412.41487326201798</c:v>
                </c:pt>
                <c:pt idx="178015">
                  <c:v>412.41719001729098</c:v>
                </c:pt>
                <c:pt idx="178016">
                  <c:v>412.419506772565</c:v>
                </c:pt>
                <c:pt idx="178017">
                  <c:v>412.421823527838</c:v>
                </c:pt>
                <c:pt idx="178018">
                  <c:v>412.42414028311202</c:v>
                </c:pt>
                <c:pt idx="178019">
                  <c:v>412.42645703838502</c:v>
                </c:pt>
                <c:pt idx="178020">
                  <c:v>412.42877379365899</c:v>
                </c:pt>
                <c:pt idx="178021">
                  <c:v>412.43109054893199</c:v>
                </c:pt>
                <c:pt idx="178022">
                  <c:v>412.43340730420601</c:v>
                </c:pt>
                <c:pt idx="178023">
                  <c:v>412.43572405947901</c:v>
                </c:pt>
                <c:pt idx="178024">
                  <c:v>412.43804081475298</c:v>
                </c:pt>
                <c:pt idx="178025">
                  <c:v>412.44035757002598</c:v>
                </c:pt>
                <c:pt idx="178026">
                  <c:v>412.4426743253</c:v>
                </c:pt>
                <c:pt idx="178027">
                  <c:v>412.444991080573</c:v>
                </c:pt>
                <c:pt idx="178028">
                  <c:v>412.44730783584703</c:v>
                </c:pt>
                <c:pt idx="178029">
                  <c:v>412.44962459112099</c:v>
                </c:pt>
                <c:pt idx="178030">
                  <c:v>412.45194134639399</c:v>
                </c:pt>
                <c:pt idx="178031">
                  <c:v>412.45425810166802</c:v>
                </c:pt>
                <c:pt idx="178032">
                  <c:v>412.45657485694102</c:v>
                </c:pt>
                <c:pt idx="178033">
                  <c:v>412.45889161221498</c:v>
                </c:pt>
                <c:pt idx="178034">
                  <c:v>412.46120836748798</c:v>
                </c:pt>
                <c:pt idx="178035">
                  <c:v>412.46352512276201</c:v>
                </c:pt>
                <c:pt idx="178036">
                  <c:v>412.46584187803501</c:v>
                </c:pt>
                <c:pt idx="178037">
                  <c:v>412.46815863330897</c:v>
                </c:pt>
                <c:pt idx="178038">
                  <c:v>412.47047538858197</c:v>
                </c:pt>
                <c:pt idx="178039">
                  <c:v>412.472792143856</c:v>
                </c:pt>
                <c:pt idx="178040">
                  <c:v>412.475108899129</c:v>
                </c:pt>
                <c:pt idx="178041">
                  <c:v>412.47742565440302</c:v>
                </c:pt>
                <c:pt idx="178042">
                  <c:v>412.47974240967602</c:v>
                </c:pt>
                <c:pt idx="178043">
                  <c:v>412.48205916494999</c:v>
                </c:pt>
                <c:pt idx="178044">
                  <c:v>412.48437592022299</c:v>
                </c:pt>
                <c:pt idx="178045">
                  <c:v>412.48669267549701</c:v>
                </c:pt>
                <c:pt idx="178046">
                  <c:v>412.48900943077001</c:v>
                </c:pt>
                <c:pt idx="178047">
                  <c:v>412.49132618604398</c:v>
                </c:pt>
                <c:pt idx="178048">
                  <c:v>412.49364294131698</c:v>
                </c:pt>
                <c:pt idx="178049">
                  <c:v>412.495959696591</c:v>
                </c:pt>
                <c:pt idx="178050">
                  <c:v>412.498276451864</c:v>
                </c:pt>
                <c:pt idx="178051">
                  <c:v>412.50059320713802</c:v>
                </c:pt>
                <c:pt idx="178052">
                  <c:v>412.50290996241102</c:v>
                </c:pt>
                <c:pt idx="178053">
                  <c:v>412.50522671768499</c:v>
                </c:pt>
                <c:pt idx="178054">
                  <c:v>412.50754347295799</c:v>
                </c:pt>
                <c:pt idx="178055">
                  <c:v>412.50986022823201</c:v>
                </c:pt>
                <c:pt idx="178056">
                  <c:v>412.51217698350501</c:v>
                </c:pt>
                <c:pt idx="178057">
                  <c:v>412.51449373877898</c:v>
                </c:pt>
                <c:pt idx="178058">
                  <c:v>412.51681049405198</c:v>
                </c:pt>
                <c:pt idx="178059">
                  <c:v>412.519127249326</c:v>
                </c:pt>
                <c:pt idx="178060">
                  <c:v>412.521444004599</c:v>
                </c:pt>
                <c:pt idx="178061">
                  <c:v>412.52376075987303</c:v>
                </c:pt>
                <c:pt idx="178062">
                  <c:v>412.52607751514603</c:v>
                </c:pt>
                <c:pt idx="178063">
                  <c:v>412.52839427041999</c:v>
                </c:pt>
                <c:pt idx="178064">
                  <c:v>412.53071102569299</c:v>
                </c:pt>
                <c:pt idx="178065">
                  <c:v>412.53302778096702</c:v>
                </c:pt>
                <c:pt idx="178066">
                  <c:v>412.53534453624002</c:v>
                </c:pt>
                <c:pt idx="178067">
                  <c:v>412.53766129151398</c:v>
                </c:pt>
                <c:pt idx="178068">
                  <c:v>412.53997804678698</c:v>
                </c:pt>
                <c:pt idx="178069">
                  <c:v>412.54229480206101</c:v>
                </c:pt>
                <c:pt idx="178070">
                  <c:v>412.54461155733401</c:v>
                </c:pt>
                <c:pt idx="178071">
                  <c:v>412.54692831260797</c:v>
                </c:pt>
                <c:pt idx="178072">
                  <c:v>412.549245067882</c:v>
                </c:pt>
                <c:pt idx="178073">
                  <c:v>412.551561823155</c:v>
                </c:pt>
                <c:pt idx="178074">
                  <c:v>412.55387857842902</c:v>
                </c:pt>
                <c:pt idx="178075">
                  <c:v>412.55619533370202</c:v>
                </c:pt>
                <c:pt idx="178076">
                  <c:v>412.55851208897599</c:v>
                </c:pt>
                <c:pt idx="178077">
                  <c:v>412.56082884424899</c:v>
                </c:pt>
                <c:pt idx="178078">
                  <c:v>412.56314559952301</c:v>
                </c:pt>
                <c:pt idx="178079">
                  <c:v>412.56546235479601</c:v>
                </c:pt>
                <c:pt idx="178080">
                  <c:v>412.56777911006998</c:v>
                </c:pt>
                <c:pt idx="178081">
                  <c:v>412.57009586534298</c:v>
                </c:pt>
                <c:pt idx="178082">
                  <c:v>412.572412620617</c:v>
                </c:pt>
                <c:pt idx="178083">
                  <c:v>412.57472937589</c:v>
                </c:pt>
                <c:pt idx="178084">
                  <c:v>412.57704613116402</c:v>
                </c:pt>
                <c:pt idx="178085">
                  <c:v>412.57936288643702</c:v>
                </c:pt>
                <c:pt idx="178086">
                  <c:v>412.58167964171099</c:v>
                </c:pt>
                <c:pt idx="178087">
                  <c:v>412.58399639698399</c:v>
                </c:pt>
                <c:pt idx="178088">
                  <c:v>412.58631315225801</c:v>
                </c:pt>
                <c:pt idx="178089">
                  <c:v>412.58862990753101</c:v>
                </c:pt>
                <c:pt idx="178090">
                  <c:v>412.59094666280498</c:v>
                </c:pt>
                <c:pt idx="178091">
                  <c:v>412.59326341807798</c:v>
                </c:pt>
                <c:pt idx="178092">
                  <c:v>412.595580173352</c:v>
                </c:pt>
                <c:pt idx="178093">
                  <c:v>412.597896928625</c:v>
                </c:pt>
                <c:pt idx="178094">
                  <c:v>412.60021368389903</c:v>
                </c:pt>
                <c:pt idx="178095">
                  <c:v>412.60253043917203</c:v>
                </c:pt>
                <c:pt idx="178096">
                  <c:v>412.60484719444599</c:v>
                </c:pt>
                <c:pt idx="178097">
                  <c:v>412.60716394971899</c:v>
                </c:pt>
                <c:pt idx="178098">
                  <c:v>412.60948070499302</c:v>
                </c:pt>
                <c:pt idx="178099">
                  <c:v>412.61179746026602</c:v>
                </c:pt>
                <c:pt idx="178100">
                  <c:v>412.61411421553998</c:v>
                </c:pt>
                <c:pt idx="178101">
                  <c:v>412.61643097081298</c:v>
                </c:pt>
                <c:pt idx="178102">
                  <c:v>412.61874772608701</c:v>
                </c:pt>
                <c:pt idx="178103">
                  <c:v>412.62106448136001</c:v>
                </c:pt>
                <c:pt idx="178104">
                  <c:v>412.62338123663397</c:v>
                </c:pt>
                <c:pt idx="178105">
                  <c:v>412.62569799190697</c:v>
                </c:pt>
                <c:pt idx="178106">
                  <c:v>412.628014747181</c:v>
                </c:pt>
                <c:pt idx="178107">
                  <c:v>412.630331502454</c:v>
                </c:pt>
                <c:pt idx="178108">
                  <c:v>412.63264825772802</c:v>
                </c:pt>
                <c:pt idx="178109">
                  <c:v>412.63496501300102</c:v>
                </c:pt>
                <c:pt idx="178110">
                  <c:v>412.63728176827499</c:v>
                </c:pt>
                <c:pt idx="178111">
                  <c:v>412.63959852354799</c:v>
                </c:pt>
                <c:pt idx="178112">
                  <c:v>412.64191527882201</c:v>
                </c:pt>
                <c:pt idx="178113">
                  <c:v>412.64423203409501</c:v>
                </c:pt>
                <c:pt idx="178114">
                  <c:v>412.64654878936898</c:v>
                </c:pt>
                <c:pt idx="178115">
                  <c:v>412.648865544643</c:v>
                </c:pt>
                <c:pt idx="178116">
                  <c:v>412.651182299916</c:v>
                </c:pt>
                <c:pt idx="178117">
                  <c:v>412.65349905519003</c:v>
                </c:pt>
                <c:pt idx="178118">
                  <c:v>412.65581581046303</c:v>
                </c:pt>
                <c:pt idx="178119">
                  <c:v>412.65813256573699</c:v>
                </c:pt>
                <c:pt idx="178120">
                  <c:v>412.66044932100999</c:v>
                </c:pt>
                <c:pt idx="178121">
                  <c:v>412.66276607628402</c:v>
                </c:pt>
                <c:pt idx="178122">
                  <c:v>412.66508283155702</c:v>
                </c:pt>
                <c:pt idx="178123">
                  <c:v>412.66739958683098</c:v>
                </c:pt>
                <c:pt idx="178124">
                  <c:v>412.66971634210398</c:v>
                </c:pt>
                <c:pt idx="178125">
                  <c:v>412.67203309737801</c:v>
                </c:pt>
                <c:pt idx="178126">
                  <c:v>412.67434985265101</c:v>
                </c:pt>
                <c:pt idx="178127">
                  <c:v>412.67666660792497</c:v>
                </c:pt>
                <c:pt idx="178128">
                  <c:v>412.67898336319797</c:v>
                </c:pt>
                <c:pt idx="178129">
                  <c:v>412.681300118472</c:v>
                </c:pt>
                <c:pt idx="178130">
                  <c:v>412.683616873745</c:v>
                </c:pt>
                <c:pt idx="178131">
                  <c:v>412.68593362901902</c:v>
                </c:pt>
                <c:pt idx="178132">
                  <c:v>412.68825038429202</c:v>
                </c:pt>
                <c:pt idx="178133">
                  <c:v>412.69056713956599</c:v>
                </c:pt>
                <c:pt idx="178134">
                  <c:v>412.69288389483899</c:v>
                </c:pt>
                <c:pt idx="178135">
                  <c:v>412.69520065011301</c:v>
                </c:pt>
                <c:pt idx="178136">
                  <c:v>412.69751740538601</c:v>
                </c:pt>
                <c:pt idx="178137">
                  <c:v>412.69983416065998</c:v>
                </c:pt>
                <c:pt idx="178138">
                  <c:v>412.70215091593298</c:v>
                </c:pt>
                <c:pt idx="178139">
                  <c:v>412.704467671207</c:v>
                </c:pt>
                <c:pt idx="178140">
                  <c:v>412.70678442648</c:v>
                </c:pt>
                <c:pt idx="178141">
                  <c:v>412.70910118175402</c:v>
                </c:pt>
                <c:pt idx="178142">
                  <c:v>412.71141793702702</c:v>
                </c:pt>
                <c:pt idx="178143">
                  <c:v>412.71373469230099</c:v>
                </c:pt>
                <c:pt idx="178144">
                  <c:v>412.71605144757399</c:v>
                </c:pt>
                <c:pt idx="178145">
                  <c:v>412.71836820284801</c:v>
                </c:pt>
                <c:pt idx="178146">
                  <c:v>412.72068495812101</c:v>
                </c:pt>
                <c:pt idx="178147">
                  <c:v>412.72300171339498</c:v>
                </c:pt>
                <c:pt idx="178148">
                  <c:v>412.72531846866798</c:v>
                </c:pt>
                <c:pt idx="178149">
                  <c:v>412.727635223942</c:v>
                </c:pt>
                <c:pt idx="178150">
                  <c:v>412.729951979215</c:v>
                </c:pt>
                <c:pt idx="178151">
                  <c:v>412.73226873448903</c:v>
                </c:pt>
                <c:pt idx="178152">
                  <c:v>412.73458548976203</c:v>
                </c:pt>
                <c:pt idx="178153">
                  <c:v>412.73690224503599</c:v>
                </c:pt>
                <c:pt idx="178154">
                  <c:v>412.73921900030899</c:v>
                </c:pt>
                <c:pt idx="178155">
                  <c:v>412.74153575558302</c:v>
                </c:pt>
                <c:pt idx="178156">
                  <c:v>412.74385251085602</c:v>
                </c:pt>
                <c:pt idx="178157">
                  <c:v>412.74616926612998</c:v>
                </c:pt>
                <c:pt idx="178158">
                  <c:v>412.74848602140401</c:v>
                </c:pt>
                <c:pt idx="178159">
                  <c:v>412.75080277667701</c:v>
                </c:pt>
                <c:pt idx="178160">
                  <c:v>412.75311953195097</c:v>
                </c:pt>
                <c:pt idx="178161">
                  <c:v>412.75543628722397</c:v>
                </c:pt>
                <c:pt idx="178162">
                  <c:v>412.757753042498</c:v>
                </c:pt>
                <c:pt idx="178163">
                  <c:v>412.760069797771</c:v>
                </c:pt>
                <c:pt idx="178164">
                  <c:v>412.76238655304502</c:v>
                </c:pt>
                <c:pt idx="178165">
                  <c:v>412.76470330831802</c:v>
                </c:pt>
                <c:pt idx="178166">
                  <c:v>412.76702006359199</c:v>
                </c:pt>
                <c:pt idx="178167">
                  <c:v>412.76933681886499</c:v>
                </c:pt>
                <c:pt idx="178168">
                  <c:v>412.77165357413901</c:v>
                </c:pt>
                <c:pt idx="178169">
                  <c:v>412.77397032941201</c:v>
                </c:pt>
                <c:pt idx="178170">
                  <c:v>412.77628708468598</c:v>
                </c:pt>
                <c:pt idx="178171">
                  <c:v>412.77860383995898</c:v>
                </c:pt>
                <c:pt idx="178172">
                  <c:v>412.780920595233</c:v>
                </c:pt>
                <c:pt idx="178173">
                  <c:v>412.783237350506</c:v>
                </c:pt>
                <c:pt idx="178174">
                  <c:v>412.78555410578002</c:v>
                </c:pt>
                <c:pt idx="178175">
                  <c:v>412.78787086105302</c:v>
                </c:pt>
                <c:pt idx="178176">
                  <c:v>412.79018761632699</c:v>
                </c:pt>
                <c:pt idx="178177">
                  <c:v>412.79250437159999</c:v>
                </c:pt>
                <c:pt idx="178178">
                  <c:v>412.79482112687401</c:v>
                </c:pt>
                <c:pt idx="178179">
                  <c:v>412.79713788214701</c:v>
                </c:pt>
                <c:pt idx="178180">
                  <c:v>412.79945463742098</c:v>
                </c:pt>
                <c:pt idx="178181">
                  <c:v>412.80177139269398</c:v>
                </c:pt>
                <c:pt idx="178182">
                  <c:v>412.804088147968</c:v>
                </c:pt>
                <c:pt idx="178183">
                  <c:v>412.806404903241</c:v>
                </c:pt>
                <c:pt idx="178184">
                  <c:v>412.80872165851503</c:v>
                </c:pt>
                <c:pt idx="178185">
                  <c:v>412.81103841378803</c:v>
                </c:pt>
                <c:pt idx="178186">
                  <c:v>412.81335516906199</c:v>
                </c:pt>
                <c:pt idx="178187">
                  <c:v>412.81567192433499</c:v>
                </c:pt>
                <c:pt idx="178188">
                  <c:v>412.81798867960902</c:v>
                </c:pt>
                <c:pt idx="178189">
                  <c:v>412.82030543488202</c:v>
                </c:pt>
                <c:pt idx="178190">
                  <c:v>412.82262219015598</c:v>
                </c:pt>
                <c:pt idx="178191">
                  <c:v>412.82493894542898</c:v>
                </c:pt>
                <c:pt idx="178192">
                  <c:v>412.82725570070301</c:v>
                </c:pt>
                <c:pt idx="178193">
                  <c:v>412.82957245597601</c:v>
                </c:pt>
                <c:pt idx="178194">
                  <c:v>412.83188921124997</c:v>
                </c:pt>
                <c:pt idx="178195">
                  <c:v>412.83420596652297</c:v>
                </c:pt>
                <c:pt idx="178196">
                  <c:v>412.836522721797</c:v>
                </c:pt>
                <c:pt idx="178197">
                  <c:v>412.83883947707</c:v>
                </c:pt>
                <c:pt idx="178198">
                  <c:v>412.84115623234402</c:v>
                </c:pt>
                <c:pt idx="178199">
                  <c:v>412.84347298761799</c:v>
                </c:pt>
                <c:pt idx="178200">
                  <c:v>412.84578974289099</c:v>
                </c:pt>
                <c:pt idx="178201">
                  <c:v>412.84810649816501</c:v>
                </c:pt>
                <c:pt idx="178202">
                  <c:v>412.85042325343801</c:v>
                </c:pt>
                <c:pt idx="178203">
                  <c:v>412.85274000871198</c:v>
                </c:pt>
                <c:pt idx="178204">
                  <c:v>412.85505676398498</c:v>
                </c:pt>
                <c:pt idx="178205">
                  <c:v>412.857373519259</c:v>
                </c:pt>
                <c:pt idx="178206">
                  <c:v>412.859690274532</c:v>
                </c:pt>
                <c:pt idx="178207">
                  <c:v>412.86200702980602</c:v>
                </c:pt>
                <c:pt idx="178208">
                  <c:v>412.86432378507902</c:v>
                </c:pt>
                <c:pt idx="178209">
                  <c:v>412.86664054035299</c:v>
                </c:pt>
                <c:pt idx="178210">
                  <c:v>412.86895729562599</c:v>
                </c:pt>
                <c:pt idx="178211">
                  <c:v>412.87127405090001</c:v>
                </c:pt>
                <c:pt idx="178212">
                  <c:v>412.87359080617301</c:v>
                </c:pt>
                <c:pt idx="178213">
                  <c:v>412.87590756144698</c:v>
                </c:pt>
                <c:pt idx="178214">
                  <c:v>412.87822431671998</c:v>
                </c:pt>
                <c:pt idx="178215">
                  <c:v>412.880541071994</c:v>
                </c:pt>
                <c:pt idx="178216">
                  <c:v>412.882857827267</c:v>
                </c:pt>
                <c:pt idx="178217">
                  <c:v>412.88517458254103</c:v>
                </c:pt>
                <c:pt idx="178218">
                  <c:v>412.88749133781403</c:v>
                </c:pt>
                <c:pt idx="178219">
                  <c:v>412.88980809308799</c:v>
                </c:pt>
                <c:pt idx="178220">
                  <c:v>412.89212484836099</c:v>
                </c:pt>
                <c:pt idx="178221">
                  <c:v>412.89444160363502</c:v>
                </c:pt>
                <c:pt idx="178222">
                  <c:v>412.89675835890802</c:v>
                </c:pt>
                <c:pt idx="178223">
                  <c:v>412.89907511418198</c:v>
                </c:pt>
                <c:pt idx="178224">
                  <c:v>412.90139186945498</c:v>
                </c:pt>
                <c:pt idx="178225">
                  <c:v>412.90370862472901</c:v>
                </c:pt>
                <c:pt idx="178226">
                  <c:v>412.90602538000201</c:v>
                </c:pt>
                <c:pt idx="178227">
                  <c:v>412.90834213527597</c:v>
                </c:pt>
                <c:pt idx="178228">
                  <c:v>412.91065889054897</c:v>
                </c:pt>
                <c:pt idx="178229">
                  <c:v>412.912975645823</c:v>
                </c:pt>
                <c:pt idx="178230">
                  <c:v>412.915292401096</c:v>
                </c:pt>
                <c:pt idx="178231">
                  <c:v>412.91760915637002</c:v>
                </c:pt>
                <c:pt idx="178232">
                  <c:v>412.91992591164302</c:v>
                </c:pt>
                <c:pt idx="178233">
                  <c:v>412.92224266691699</c:v>
                </c:pt>
                <c:pt idx="178234">
                  <c:v>412.92455942218999</c:v>
                </c:pt>
                <c:pt idx="178235">
                  <c:v>412.92687617746401</c:v>
                </c:pt>
                <c:pt idx="178236">
                  <c:v>412.92919293273701</c:v>
                </c:pt>
                <c:pt idx="178237">
                  <c:v>412.93150968801098</c:v>
                </c:pt>
                <c:pt idx="178238">
                  <c:v>412.93382644328398</c:v>
                </c:pt>
                <c:pt idx="178239">
                  <c:v>412.936143198558</c:v>
                </c:pt>
                <c:pt idx="178240">
                  <c:v>412.938459953831</c:v>
                </c:pt>
                <c:pt idx="178241">
                  <c:v>412.94077670910502</c:v>
                </c:pt>
                <c:pt idx="178242">
                  <c:v>412.94309346437899</c:v>
                </c:pt>
                <c:pt idx="178243">
                  <c:v>412.94541021965199</c:v>
                </c:pt>
                <c:pt idx="178244">
                  <c:v>412.94772697492601</c:v>
                </c:pt>
                <c:pt idx="178245">
                  <c:v>412.95004373019901</c:v>
                </c:pt>
                <c:pt idx="178246">
                  <c:v>412.95236048547298</c:v>
                </c:pt>
                <c:pt idx="178247">
                  <c:v>412.95467724074598</c:v>
                </c:pt>
                <c:pt idx="178248">
                  <c:v>412.95699399602</c:v>
                </c:pt>
                <c:pt idx="178249">
                  <c:v>412.959310751293</c:v>
                </c:pt>
                <c:pt idx="178250">
                  <c:v>412.96162750656703</c:v>
                </c:pt>
                <c:pt idx="178251">
                  <c:v>412.96394426184003</c:v>
                </c:pt>
                <c:pt idx="178252">
                  <c:v>412.96626101711399</c:v>
                </c:pt>
                <c:pt idx="178253">
                  <c:v>412.96857777238699</c:v>
                </c:pt>
                <c:pt idx="178254">
                  <c:v>412.97089452766102</c:v>
                </c:pt>
                <c:pt idx="178255">
                  <c:v>412.97321128293402</c:v>
                </c:pt>
                <c:pt idx="178256">
                  <c:v>412.97552803820798</c:v>
                </c:pt>
                <c:pt idx="178257">
                  <c:v>412.97784479348098</c:v>
                </c:pt>
                <c:pt idx="178258">
                  <c:v>412.98016154875501</c:v>
                </c:pt>
                <c:pt idx="178259">
                  <c:v>412.98247830402801</c:v>
                </c:pt>
                <c:pt idx="178260">
                  <c:v>412.98479505930197</c:v>
                </c:pt>
                <c:pt idx="178261">
                  <c:v>412.98711181457497</c:v>
                </c:pt>
                <c:pt idx="178262">
                  <c:v>412.989428569849</c:v>
                </c:pt>
                <c:pt idx="178263">
                  <c:v>412.991745325122</c:v>
                </c:pt>
                <c:pt idx="178264">
                  <c:v>412.99406208039602</c:v>
                </c:pt>
                <c:pt idx="178265">
                  <c:v>412.99637883566902</c:v>
                </c:pt>
                <c:pt idx="178266">
                  <c:v>412.99869559094299</c:v>
                </c:pt>
                <c:pt idx="178267">
                  <c:v>413.00101234621599</c:v>
                </c:pt>
                <c:pt idx="178268">
                  <c:v>413.00332910149001</c:v>
                </c:pt>
                <c:pt idx="178269">
                  <c:v>413.00564585676301</c:v>
                </c:pt>
                <c:pt idx="178270">
                  <c:v>413.00796261203698</c:v>
                </c:pt>
                <c:pt idx="178271">
                  <c:v>413.01027936730998</c:v>
                </c:pt>
                <c:pt idx="178272">
                  <c:v>413.012596122584</c:v>
                </c:pt>
                <c:pt idx="178273">
                  <c:v>413.014912877857</c:v>
                </c:pt>
                <c:pt idx="178274">
                  <c:v>413.01722963313102</c:v>
                </c:pt>
                <c:pt idx="178275">
                  <c:v>413.01954638840402</c:v>
                </c:pt>
                <c:pt idx="178276">
                  <c:v>413.02186314367799</c:v>
                </c:pt>
                <c:pt idx="178277">
                  <c:v>413.02417989895099</c:v>
                </c:pt>
                <c:pt idx="178278">
                  <c:v>413.02649665422501</c:v>
                </c:pt>
                <c:pt idx="178279">
                  <c:v>413.02881340949801</c:v>
                </c:pt>
                <c:pt idx="178280">
                  <c:v>413.03113016477198</c:v>
                </c:pt>
                <c:pt idx="178281">
                  <c:v>413.03344692004498</c:v>
                </c:pt>
                <c:pt idx="178282">
                  <c:v>413.035763675319</c:v>
                </c:pt>
                <c:pt idx="178283">
                  <c:v>413.038080430592</c:v>
                </c:pt>
                <c:pt idx="178284">
                  <c:v>413.04039718586603</c:v>
                </c:pt>
                <c:pt idx="178285">
                  <c:v>413.04271394113999</c:v>
                </c:pt>
                <c:pt idx="178286">
                  <c:v>413.04503069641299</c:v>
                </c:pt>
                <c:pt idx="178287">
                  <c:v>413.04734745168702</c:v>
                </c:pt>
                <c:pt idx="178288">
                  <c:v>413.04966420696002</c:v>
                </c:pt>
                <c:pt idx="178289">
                  <c:v>413.05198096223398</c:v>
                </c:pt>
                <c:pt idx="178290">
                  <c:v>413.05429771750698</c:v>
                </c:pt>
                <c:pt idx="178291">
                  <c:v>413.05661447278101</c:v>
                </c:pt>
                <c:pt idx="178292">
                  <c:v>413.05893122805401</c:v>
                </c:pt>
                <c:pt idx="178293">
                  <c:v>413.06124798332797</c:v>
                </c:pt>
                <c:pt idx="178294">
                  <c:v>413.06356473860097</c:v>
                </c:pt>
                <c:pt idx="178295">
                  <c:v>413.065881493875</c:v>
                </c:pt>
                <c:pt idx="178296">
                  <c:v>413.068198249148</c:v>
                </c:pt>
                <c:pt idx="178297">
                  <c:v>413.07051500442202</c:v>
                </c:pt>
                <c:pt idx="178298">
                  <c:v>413.07283175969502</c:v>
                </c:pt>
                <c:pt idx="178299">
                  <c:v>413.07514851496899</c:v>
                </c:pt>
                <c:pt idx="178300">
                  <c:v>413.07746527024199</c:v>
                </c:pt>
                <c:pt idx="178301">
                  <c:v>413.07978202551601</c:v>
                </c:pt>
                <c:pt idx="178302">
                  <c:v>413.08209878078901</c:v>
                </c:pt>
                <c:pt idx="178303">
                  <c:v>413.08441553606298</c:v>
                </c:pt>
                <c:pt idx="178304">
                  <c:v>413.08673229133598</c:v>
                </c:pt>
                <c:pt idx="178305">
                  <c:v>413.08904904661</c:v>
                </c:pt>
                <c:pt idx="178306">
                  <c:v>413.091365801883</c:v>
                </c:pt>
                <c:pt idx="178307">
                  <c:v>413.09368255715702</c:v>
                </c:pt>
                <c:pt idx="178308">
                  <c:v>413.09599931243002</c:v>
                </c:pt>
                <c:pt idx="178309">
                  <c:v>413.09831606770399</c:v>
                </c:pt>
                <c:pt idx="178310">
                  <c:v>413.10063282297699</c:v>
                </c:pt>
                <c:pt idx="178311">
                  <c:v>413.10294957825101</c:v>
                </c:pt>
                <c:pt idx="178312">
                  <c:v>413.10526633352401</c:v>
                </c:pt>
                <c:pt idx="178313">
                  <c:v>413.10758308879798</c:v>
                </c:pt>
                <c:pt idx="178314">
                  <c:v>413.10989984407098</c:v>
                </c:pt>
                <c:pt idx="178315">
                  <c:v>413.112216599345</c:v>
                </c:pt>
                <c:pt idx="178316">
                  <c:v>413.114533354618</c:v>
                </c:pt>
                <c:pt idx="178317">
                  <c:v>413.11685010989203</c:v>
                </c:pt>
                <c:pt idx="178318">
                  <c:v>413.11916686516503</c:v>
                </c:pt>
                <c:pt idx="178319">
                  <c:v>413.12148362043899</c:v>
                </c:pt>
                <c:pt idx="178320">
                  <c:v>413.12380037571199</c:v>
                </c:pt>
                <c:pt idx="178321">
                  <c:v>413.12611713098602</c:v>
                </c:pt>
                <c:pt idx="178322">
                  <c:v>413.12843388625902</c:v>
                </c:pt>
                <c:pt idx="178323">
                  <c:v>413.13075064153298</c:v>
                </c:pt>
                <c:pt idx="178324">
                  <c:v>413.13306739680598</c:v>
                </c:pt>
                <c:pt idx="178325">
                  <c:v>413.13538415208001</c:v>
                </c:pt>
                <c:pt idx="178326">
                  <c:v>413.13770090735301</c:v>
                </c:pt>
                <c:pt idx="178327">
                  <c:v>413.14001766262697</c:v>
                </c:pt>
                <c:pt idx="178328">
                  <c:v>413.142334417901</c:v>
                </c:pt>
                <c:pt idx="178329">
                  <c:v>413.144651173174</c:v>
                </c:pt>
                <c:pt idx="178330">
                  <c:v>413.14696792844802</c:v>
                </c:pt>
                <c:pt idx="178331">
                  <c:v>413.14928468372102</c:v>
                </c:pt>
                <c:pt idx="178332">
                  <c:v>413.15160143899499</c:v>
                </c:pt>
                <c:pt idx="178333">
                  <c:v>413.15391819426799</c:v>
                </c:pt>
                <c:pt idx="178334">
                  <c:v>413.15623494954201</c:v>
                </c:pt>
                <c:pt idx="178335">
                  <c:v>413.15855170481501</c:v>
                </c:pt>
                <c:pt idx="178336">
                  <c:v>413.16086846008898</c:v>
                </c:pt>
                <c:pt idx="178337">
                  <c:v>413.16318521536198</c:v>
                </c:pt>
                <c:pt idx="178338">
                  <c:v>413.165501970636</c:v>
                </c:pt>
                <c:pt idx="178339">
                  <c:v>413.167818725909</c:v>
                </c:pt>
                <c:pt idx="178340">
                  <c:v>413.17013548118302</c:v>
                </c:pt>
                <c:pt idx="178341">
                  <c:v>413.17245223645602</c:v>
                </c:pt>
                <c:pt idx="178342">
                  <c:v>413.17476899172999</c:v>
                </c:pt>
                <c:pt idx="178343">
                  <c:v>413.17708574700299</c:v>
                </c:pt>
                <c:pt idx="178344">
                  <c:v>413.17940250227701</c:v>
                </c:pt>
                <c:pt idx="178345">
                  <c:v>413.18171925755001</c:v>
                </c:pt>
                <c:pt idx="178346">
                  <c:v>413.18403601282398</c:v>
                </c:pt>
                <c:pt idx="178347">
                  <c:v>413.18635276809698</c:v>
                </c:pt>
                <c:pt idx="178348">
                  <c:v>413.188669523371</c:v>
                </c:pt>
                <c:pt idx="178349">
                  <c:v>413.190986278644</c:v>
                </c:pt>
                <c:pt idx="178350">
                  <c:v>413.19330303391803</c:v>
                </c:pt>
                <c:pt idx="178351">
                  <c:v>413.19561978919103</c:v>
                </c:pt>
                <c:pt idx="178352">
                  <c:v>413.19793654446499</c:v>
                </c:pt>
                <c:pt idx="178353">
                  <c:v>413.20025329973799</c:v>
                </c:pt>
                <c:pt idx="178354">
                  <c:v>413.20257005501202</c:v>
                </c:pt>
                <c:pt idx="178355">
                  <c:v>413.20488681028502</c:v>
                </c:pt>
                <c:pt idx="178356">
                  <c:v>413.20720356555898</c:v>
                </c:pt>
                <c:pt idx="178357">
                  <c:v>413.20952032083198</c:v>
                </c:pt>
                <c:pt idx="178358">
                  <c:v>413.21183707610601</c:v>
                </c:pt>
                <c:pt idx="178359">
                  <c:v>413.21415383137901</c:v>
                </c:pt>
                <c:pt idx="178360">
                  <c:v>413.21647058665297</c:v>
                </c:pt>
                <c:pt idx="178361">
                  <c:v>413.21878734192597</c:v>
                </c:pt>
                <c:pt idx="178362">
                  <c:v>413.2211040972</c:v>
                </c:pt>
                <c:pt idx="178363">
                  <c:v>413.223420852473</c:v>
                </c:pt>
                <c:pt idx="178364">
                  <c:v>413.22573760774702</c:v>
                </c:pt>
                <c:pt idx="178365">
                  <c:v>413.22805436302002</c:v>
                </c:pt>
                <c:pt idx="178366">
                  <c:v>413.23037111829399</c:v>
                </c:pt>
                <c:pt idx="178367">
                  <c:v>413.23268787356699</c:v>
                </c:pt>
                <c:pt idx="178368">
                  <c:v>413.23500462884101</c:v>
                </c:pt>
                <c:pt idx="178369">
                  <c:v>413.23732138411401</c:v>
                </c:pt>
                <c:pt idx="178370">
                  <c:v>413.23963813938798</c:v>
                </c:pt>
                <c:pt idx="178371">
                  <c:v>413.241954894662</c:v>
                </c:pt>
                <c:pt idx="178372">
                  <c:v>413.244271649935</c:v>
                </c:pt>
                <c:pt idx="178373">
                  <c:v>413.24658840520902</c:v>
                </c:pt>
                <c:pt idx="178374">
                  <c:v>413.24890516048202</c:v>
                </c:pt>
                <c:pt idx="178375">
                  <c:v>413.25122191575599</c:v>
                </c:pt>
                <c:pt idx="178376">
                  <c:v>413.25353867102899</c:v>
                </c:pt>
                <c:pt idx="178377">
                  <c:v>413.25585542630301</c:v>
                </c:pt>
                <c:pt idx="178378">
                  <c:v>413.25817218157601</c:v>
                </c:pt>
                <c:pt idx="178379">
                  <c:v>413.26048893684998</c:v>
                </c:pt>
                <c:pt idx="178380">
                  <c:v>413.26280569212298</c:v>
                </c:pt>
                <c:pt idx="178381">
                  <c:v>413.265122447397</c:v>
                </c:pt>
                <c:pt idx="178382">
                  <c:v>413.26743920267</c:v>
                </c:pt>
                <c:pt idx="178383">
                  <c:v>413.26975595794403</c:v>
                </c:pt>
                <c:pt idx="178384">
                  <c:v>413.27207271321703</c:v>
                </c:pt>
                <c:pt idx="178385">
                  <c:v>413.27438946849099</c:v>
                </c:pt>
                <c:pt idx="178386">
                  <c:v>413.27670622376399</c:v>
                </c:pt>
                <c:pt idx="178387">
                  <c:v>413.27902297903802</c:v>
                </c:pt>
                <c:pt idx="178388">
                  <c:v>413.28133973431102</c:v>
                </c:pt>
                <c:pt idx="178389">
                  <c:v>413.28365648958498</c:v>
                </c:pt>
                <c:pt idx="178390">
                  <c:v>413.28597324485798</c:v>
                </c:pt>
                <c:pt idx="178391">
                  <c:v>413.28829000013201</c:v>
                </c:pt>
                <c:pt idx="178392">
                  <c:v>413.29060675540501</c:v>
                </c:pt>
                <c:pt idx="178393">
                  <c:v>413.29292351067897</c:v>
                </c:pt>
                <c:pt idx="178394">
                  <c:v>413.29524026595197</c:v>
                </c:pt>
                <c:pt idx="178395">
                  <c:v>413.297557021226</c:v>
                </c:pt>
                <c:pt idx="178396">
                  <c:v>413.299873776499</c:v>
                </c:pt>
                <c:pt idx="178397">
                  <c:v>413.30219053177302</c:v>
                </c:pt>
                <c:pt idx="178398">
                  <c:v>413.30450728704602</c:v>
                </c:pt>
                <c:pt idx="178399">
                  <c:v>413.30682404231999</c:v>
                </c:pt>
                <c:pt idx="178400">
                  <c:v>413.30914079759299</c:v>
                </c:pt>
                <c:pt idx="178401">
                  <c:v>413.31145755286701</c:v>
                </c:pt>
                <c:pt idx="178402">
                  <c:v>413.31377430814001</c:v>
                </c:pt>
                <c:pt idx="178403">
                  <c:v>413.31609106341398</c:v>
                </c:pt>
                <c:pt idx="178404">
                  <c:v>413.31840781868698</c:v>
                </c:pt>
                <c:pt idx="178405">
                  <c:v>413.320724573961</c:v>
                </c:pt>
                <c:pt idx="178406">
                  <c:v>413.323041329234</c:v>
                </c:pt>
                <c:pt idx="178407">
                  <c:v>413.32535808450803</c:v>
                </c:pt>
                <c:pt idx="178408">
                  <c:v>413.32767483978103</c:v>
                </c:pt>
                <c:pt idx="178409">
                  <c:v>413.32999159505499</c:v>
                </c:pt>
                <c:pt idx="178410">
                  <c:v>413.33230835032799</c:v>
                </c:pt>
                <c:pt idx="178411">
                  <c:v>413.33462510560202</c:v>
                </c:pt>
                <c:pt idx="178412">
                  <c:v>413.33694186087502</c:v>
                </c:pt>
                <c:pt idx="178413">
                  <c:v>413.33925861614898</c:v>
                </c:pt>
                <c:pt idx="178414">
                  <c:v>413.341575371423</c:v>
                </c:pt>
                <c:pt idx="178415">
                  <c:v>413.34389212669601</c:v>
                </c:pt>
                <c:pt idx="178416">
                  <c:v>413.34620888197003</c:v>
                </c:pt>
                <c:pt idx="178417">
                  <c:v>413.34852563724297</c:v>
                </c:pt>
                <c:pt idx="178418">
                  <c:v>413.350842392517</c:v>
                </c:pt>
                <c:pt idx="178419">
                  <c:v>413.35315914779</c:v>
                </c:pt>
                <c:pt idx="178420">
                  <c:v>413.35547590306402</c:v>
                </c:pt>
                <c:pt idx="178421">
                  <c:v>413.35779265833702</c:v>
                </c:pt>
                <c:pt idx="178422">
                  <c:v>413.36010941361099</c:v>
                </c:pt>
                <c:pt idx="178423">
                  <c:v>413.36242616888399</c:v>
                </c:pt>
                <c:pt idx="178424">
                  <c:v>413.36474292415801</c:v>
                </c:pt>
                <c:pt idx="178425">
                  <c:v>413.36705967943101</c:v>
                </c:pt>
                <c:pt idx="178426">
                  <c:v>413.36937643470498</c:v>
                </c:pt>
                <c:pt idx="178427">
                  <c:v>413.37169318997798</c:v>
                </c:pt>
                <c:pt idx="178428">
                  <c:v>413.374009945252</c:v>
                </c:pt>
                <c:pt idx="178429">
                  <c:v>413.376326700525</c:v>
                </c:pt>
                <c:pt idx="178430">
                  <c:v>413.37864345579902</c:v>
                </c:pt>
                <c:pt idx="178431">
                  <c:v>413.38096021107202</c:v>
                </c:pt>
                <c:pt idx="178432">
                  <c:v>413.38327696634599</c:v>
                </c:pt>
                <c:pt idx="178433">
                  <c:v>413.38559372161899</c:v>
                </c:pt>
                <c:pt idx="178434">
                  <c:v>413.38791047689301</c:v>
                </c:pt>
                <c:pt idx="178435">
                  <c:v>413.39022723216601</c:v>
                </c:pt>
                <c:pt idx="178436">
                  <c:v>413.39254398743998</c:v>
                </c:pt>
                <c:pt idx="178437">
                  <c:v>413.39486074271298</c:v>
                </c:pt>
                <c:pt idx="178438">
                  <c:v>413.397177497987</c:v>
                </c:pt>
                <c:pt idx="178439">
                  <c:v>413.39949425326</c:v>
                </c:pt>
                <c:pt idx="178440">
                  <c:v>413.40181100853403</c:v>
                </c:pt>
                <c:pt idx="178441">
                  <c:v>413.40412776380703</c:v>
                </c:pt>
                <c:pt idx="178442">
                  <c:v>413.40644451908099</c:v>
                </c:pt>
                <c:pt idx="178443">
                  <c:v>413.40876127435399</c:v>
                </c:pt>
                <c:pt idx="178444">
                  <c:v>413.41107802962802</c:v>
                </c:pt>
                <c:pt idx="178445">
                  <c:v>413.41339478490102</c:v>
                </c:pt>
                <c:pt idx="178446">
                  <c:v>413.41571154017498</c:v>
                </c:pt>
                <c:pt idx="178447">
                  <c:v>413.41802829544798</c:v>
                </c:pt>
                <c:pt idx="178448">
                  <c:v>413.42034505072201</c:v>
                </c:pt>
                <c:pt idx="178449">
                  <c:v>413.42266180599501</c:v>
                </c:pt>
                <c:pt idx="178450">
                  <c:v>413.42497856126897</c:v>
                </c:pt>
                <c:pt idx="178451">
                  <c:v>413.42729531654197</c:v>
                </c:pt>
                <c:pt idx="178452">
                  <c:v>413.429612071816</c:v>
                </c:pt>
                <c:pt idx="178453">
                  <c:v>413.431928827089</c:v>
                </c:pt>
                <c:pt idx="178454">
                  <c:v>413.43424558236302</c:v>
                </c:pt>
                <c:pt idx="178455">
                  <c:v>413.43656233763699</c:v>
                </c:pt>
                <c:pt idx="178456">
                  <c:v>413.43887909290999</c:v>
                </c:pt>
                <c:pt idx="178457">
                  <c:v>413.44119584818401</c:v>
                </c:pt>
                <c:pt idx="178458">
                  <c:v>413.44351260345701</c:v>
                </c:pt>
                <c:pt idx="178459">
                  <c:v>413.44582935873098</c:v>
                </c:pt>
                <c:pt idx="178460">
                  <c:v>413.44814611400398</c:v>
                </c:pt>
                <c:pt idx="178461">
                  <c:v>413.450462869278</c:v>
                </c:pt>
                <c:pt idx="178462">
                  <c:v>413.452779624551</c:v>
                </c:pt>
                <c:pt idx="178463">
                  <c:v>413.45509637982502</c:v>
                </c:pt>
                <c:pt idx="178464">
                  <c:v>413.45741313509802</c:v>
                </c:pt>
                <c:pt idx="178465">
                  <c:v>413.45972989037199</c:v>
                </c:pt>
                <c:pt idx="178466">
                  <c:v>413.46204664564499</c:v>
                </c:pt>
                <c:pt idx="178467">
                  <c:v>413.46436340091901</c:v>
                </c:pt>
                <c:pt idx="178468">
                  <c:v>413.46668015619201</c:v>
                </c:pt>
                <c:pt idx="178469">
                  <c:v>413.46899691146598</c:v>
                </c:pt>
                <c:pt idx="178470">
                  <c:v>413.47131366673898</c:v>
                </c:pt>
                <c:pt idx="178471">
                  <c:v>413.473630422013</c:v>
                </c:pt>
                <c:pt idx="178472">
                  <c:v>413.475947177286</c:v>
                </c:pt>
                <c:pt idx="178473">
                  <c:v>413.47826393256003</c:v>
                </c:pt>
                <c:pt idx="178474">
                  <c:v>413.48058068783303</c:v>
                </c:pt>
                <c:pt idx="178475">
                  <c:v>413.48289744310699</c:v>
                </c:pt>
                <c:pt idx="178476">
                  <c:v>413.48521419837999</c:v>
                </c:pt>
                <c:pt idx="178477">
                  <c:v>413.48753095365402</c:v>
                </c:pt>
                <c:pt idx="178478">
                  <c:v>413.48984770892702</c:v>
                </c:pt>
                <c:pt idx="178479">
                  <c:v>413.49216446420098</c:v>
                </c:pt>
                <c:pt idx="178480">
                  <c:v>413.49448121947398</c:v>
                </c:pt>
                <c:pt idx="178481">
                  <c:v>413.49679797474801</c:v>
                </c:pt>
                <c:pt idx="178482">
                  <c:v>413.49911473002101</c:v>
                </c:pt>
                <c:pt idx="178483">
                  <c:v>413.50143148529497</c:v>
                </c:pt>
                <c:pt idx="178484">
                  <c:v>413.50374824056797</c:v>
                </c:pt>
                <c:pt idx="178485">
                  <c:v>413.506064995842</c:v>
                </c:pt>
                <c:pt idx="178486">
                  <c:v>413.508381751115</c:v>
                </c:pt>
                <c:pt idx="178487">
                  <c:v>413.51069850638902</c:v>
                </c:pt>
                <c:pt idx="178488">
                  <c:v>413.51301526166202</c:v>
                </c:pt>
                <c:pt idx="178489">
                  <c:v>413.51533201693599</c:v>
                </c:pt>
                <c:pt idx="178490">
                  <c:v>413.51764877220899</c:v>
                </c:pt>
                <c:pt idx="178491">
                  <c:v>413.51996552748301</c:v>
                </c:pt>
                <c:pt idx="178492">
                  <c:v>413.52228228275601</c:v>
                </c:pt>
                <c:pt idx="178493">
                  <c:v>413.52459903802998</c:v>
                </c:pt>
                <c:pt idx="178494">
                  <c:v>413.52691579330298</c:v>
                </c:pt>
                <c:pt idx="178495">
                  <c:v>413.529232548577</c:v>
                </c:pt>
                <c:pt idx="178496">
                  <c:v>413.53154930385</c:v>
                </c:pt>
                <c:pt idx="178497">
                  <c:v>413.53386605912402</c:v>
                </c:pt>
                <c:pt idx="178498">
                  <c:v>413.53618281439799</c:v>
                </c:pt>
                <c:pt idx="178499">
                  <c:v>413.53849956967099</c:v>
                </c:pt>
                <c:pt idx="178500">
                  <c:v>413.54081632494501</c:v>
                </c:pt>
                <c:pt idx="178501">
                  <c:v>413.54313308021801</c:v>
                </c:pt>
                <c:pt idx="178502">
                  <c:v>413.54544983549198</c:v>
                </c:pt>
                <c:pt idx="178503">
                  <c:v>413.54776659076498</c:v>
                </c:pt>
                <c:pt idx="178504">
                  <c:v>413.550083346039</c:v>
                </c:pt>
                <c:pt idx="178505">
                  <c:v>413.552400101312</c:v>
                </c:pt>
                <c:pt idx="178506">
                  <c:v>413.55471685658603</c:v>
                </c:pt>
                <c:pt idx="178507">
                  <c:v>413.55703361185903</c:v>
                </c:pt>
                <c:pt idx="178508">
                  <c:v>413.55935036713299</c:v>
                </c:pt>
                <c:pt idx="178509">
                  <c:v>413.56166712240599</c:v>
                </c:pt>
                <c:pt idx="178510">
                  <c:v>413.56398387768002</c:v>
                </c:pt>
                <c:pt idx="178511">
                  <c:v>413.56630063295302</c:v>
                </c:pt>
                <c:pt idx="178512">
                  <c:v>413.56861738822698</c:v>
                </c:pt>
                <c:pt idx="178513">
                  <c:v>413.57093414349998</c:v>
                </c:pt>
                <c:pt idx="178514">
                  <c:v>413.57325089877401</c:v>
                </c:pt>
                <c:pt idx="178515">
                  <c:v>413.57556765404701</c:v>
                </c:pt>
                <c:pt idx="178516">
                  <c:v>413.57788440932097</c:v>
                </c:pt>
                <c:pt idx="178517">
                  <c:v>413.58020116459397</c:v>
                </c:pt>
                <c:pt idx="178518">
                  <c:v>413.582517919868</c:v>
                </c:pt>
                <c:pt idx="178519">
                  <c:v>413.584834675141</c:v>
                </c:pt>
                <c:pt idx="178520">
                  <c:v>413.58715143041502</c:v>
                </c:pt>
                <c:pt idx="178521">
                  <c:v>413.58946818568802</c:v>
                </c:pt>
                <c:pt idx="178522">
                  <c:v>413.59178494096199</c:v>
                </c:pt>
                <c:pt idx="178523">
                  <c:v>413.59410169623499</c:v>
                </c:pt>
                <c:pt idx="178524">
                  <c:v>413.59641845150901</c:v>
                </c:pt>
                <c:pt idx="178525">
                  <c:v>413.59873520678201</c:v>
                </c:pt>
                <c:pt idx="178526">
                  <c:v>413.60105196205598</c:v>
                </c:pt>
                <c:pt idx="178527">
                  <c:v>413.60336871732898</c:v>
                </c:pt>
                <c:pt idx="178528">
                  <c:v>413.605685472603</c:v>
                </c:pt>
                <c:pt idx="178529">
                  <c:v>413.608002227876</c:v>
                </c:pt>
                <c:pt idx="178530">
                  <c:v>413.61031898315002</c:v>
                </c:pt>
                <c:pt idx="178531">
                  <c:v>413.61263573842302</c:v>
                </c:pt>
                <c:pt idx="178532">
                  <c:v>413.61495249369699</c:v>
                </c:pt>
                <c:pt idx="178533">
                  <c:v>413.61726924896999</c:v>
                </c:pt>
                <c:pt idx="178534">
                  <c:v>413.61958600424401</c:v>
                </c:pt>
                <c:pt idx="178535">
                  <c:v>413.62190275951701</c:v>
                </c:pt>
                <c:pt idx="178536">
                  <c:v>413.62421951479098</c:v>
                </c:pt>
                <c:pt idx="178537">
                  <c:v>413.62653627006398</c:v>
                </c:pt>
                <c:pt idx="178538">
                  <c:v>413.628853025338</c:v>
                </c:pt>
                <c:pt idx="178539">
                  <c:v>413.631169780611</c:v>
                </c:pt>
                <c:pt idx="178540">
                  <c:v>413.63348653588503</c:v>
                </c:pt>
                <c:pt idx="178541">
                  <c:v>413.63580329115899</c:v>
                </c:pt>
                <c:pt idx="178542">
                  <c:v>413.63812004643199</c:v>
                </c:pt>
                <c:pt idx="178543">
                  <c:v>413.64043680170602</c:v>
                </c:pt>
                <c:pt idx="178544">
                  <c:v>413.64275355697902</c:v>
                </c:pt>
                <c:pt idx="178545">
                  <c:v>413.64507031225298</c:v>
                </c:pt>
                <c:pt idx="178546">
                  <c:v>413.64738706752598</c:v>
                </c:pt>
                <c:pt idx="178547">
                  <c:v>413.64970382280001</c:v>
                </c:pt>
                <c:pt idx="178548">
                  <c:v>413.65202057807301</c:v>
                </c:pt>
                <c:pt idx="178549">
                  <c:v>413.65433733334697</c:v>
                </c:pt>
                <c:pt idx="178550">
                  <c:v>413.65665408861997</c:v>
                </c:pt>
                <c:pt idx="178551">
                  <c:v>413.658970843894</c:v>
                </c:pt>
                <c:pt idx="178552">
                  <c:v>413.661287599167</c:v>
                </c:pt>
                <c:pt idx="178553">
                  <c:v>413.66360435444102</c:v>
                </c:pt>
                <c:pt idx="178554">
                  <c:v>413.66592110971402</c:v>
                </c:pt>
                <c:pt idx="178555">
                  <c:v>413.66823786498799</c:v>
                </c:pt>
                <c:pt idx="178556">
                  <c:v>413.67055462026099</c:v>
                </c:pt>
                <c:pt idx="178557">
                  <c:v>413.67287137553501</c:v>
                </c:pt>
                <c:pt idx="178558">
                  <c:v>413.67518813080801</c:v>
                </c:pt>
                <c:pt idx="178559">
                  <c:v>413.67750488608198</c:v>
                </c:pt>
                <c:pt idx="178560">
                  <c:v>413.67982164135498</c:v>
                </c:pt>
                <c:pt idx="178561">
                  <c:v>413.682138396629</c:v>
                </c:pt>
                <c:pt idx="178562">
                  <c:v>413.684455151902</c:v>
                </c:pt>
                <c:pt idx="178563">
                  <c:v>413.68677190717602</c:v>
                </c:pt>
                <c:pt idx="178564">
                  <c:v>413.68908866244902</c:v>
                </c:pt>
                <c:pt idx="178565">
                  <c:v>413.69140541772299</c:v>
                </c:pt>
                <c:pt idx="178566">
                  <c:v>413.69372217299599</c:v>
                </c:pt>
                <c:pt idx="178567">
                  <c:v>413.69603892827001</c:v>
                </c:pt>
                <c:pt idx="178568">
                  <c:v>413.69835568354301</c:v>
                </c:pt>
                <c:pt idx="178569">
                  <c:v>413.70067243881698</c:v>
                </c:pt>
                <c:pt idx="178570">
                  <c:v>413.70298919408998</c:v>
                </c:pt>
                <c:pt idx="178571">
                  <c:v>413.705305949364</c:v>
                </c:pt>
                <c:pt idx="178572">
                  <c:v>413.707622704637</c:v>
                </c:pt>
                <c:pt idx="178573">
                  <c:v>413.70993945991103</c:v>
                </c:pt>
                <c:pt idx="178574">
                  <c:v>413.71225621518403</c:v>
                </c:pt>
                <c:pt idx="178575">
                  <c:v>413.71457297045799</c:v>
                </c:pt>
                <c:pt idx="178576">
                  <c:v>413.71688972573099</c:v>
                </c:pt>
                <c:pt idx="178577">
                  <c:v>413.71920648100502</c:v>
                </c:pt>
                <c:pt idx="178578">
                  <c:v>413.72152323627802</c:v>
                </c:pt>
                <c:pt idx="178579">
                  <c:v>413.72383999155198</c:v>
                </c:pt>
                <c:pt idx="178580">
                  <c:v>413.72615674682498</c:v>
                </c:pt>
                <c:pt idx="178581">
                  <c:v>413.72847350209901</c:v>
                </c:pt>
                <c:pt idx="178582">
                  <c:v>413.73079025737201</c:v>
                </c:pt>
                <c:pt idx="178583">
                  <c:v>413.73310701264597</c:v>
                </c:pt>
                <c:pt idx="178584">
                  <c:v>413.73542376792</c:v>
                </c:pt>
                <c:pt idx="178585">
                  <c:v>413.737740523193</c:v>
                </c:pt>
                <c:pt idx="178586">
                  <c:v>413.74005727846702</c:v>
                </c:pt>
                <c:pt idx="178587">
                  <c:v>413.74237403374002</c:v>
                </c:pt>
                <c:pt idx="178588">
                  <c:v>413.74469078901399</c:v>
                </c:pt>
                <c:pt idx="178589">
                  <c:v>413.74700754428699</c:v>
                </c:pt>
                <c:pt idx="178590">
                  <c:v>413.74932429956101</c:v>
                </c:pt>
                <c:pt idx="178591">
                  <c:v>413.75164105483401</c:v>
                </c:pt>
                <c:pt idx="178592">
                  <c:v>413.75395781010798</c:v>
                </c:pt>
                <c:pt idx="178593">
                  <c:v>413.75627456538098</c:v>
                </c:pt>
                <c:pt idx="178594">
                  <c:v>413.758591320655</c:v>
                </c:pt>
                <c:pt idx="178595">
                  <c:v>413.760908075928</c:v>
                </c:pt>
                <c:pt idx="178596">
                  <c:v>413.76322483120202</c:v>
                </c:pt>
                <c:pt idx="178597">
                  <c:v>413.76554158647502</c:v>
                </c:pt>
                <c:pt idx="178598">
                  <c:v>413.76785834174899</c:v>
                </c:pt>
                <c:pt idx="178599">
                  <c:v>413.77017509702199</c:v>
                </c:pt>
                <c:pt idx="178600">
                  <c:v>413.77249185229601</c:v>
                </c:pt>
                <c:pt idx="178601">
                  <c:v>413.77480860756901</c:v>
                </c:pt>
                <c:pt idx="178602">
                  <c:v>413.77712536284298</c:v>
                </c:pt>
                <c:pt idx="178603">
                  <c:v>413.77944211811598</c:v>
                </c:pt>
                <c:pt idx="178604">
                  <c:v>413.78175887339</c:v>
                </c:pt>
                <c:pt idx="178605">
                  <c:v>413.784075628663</c:v>
                </c:pt>
                <c:pt idx="178606">
                  <c:v>413.78639238393703</c:v>
                </c:pt>
                <c:pt idx="178607">
                  <c:v>413.78870913921003</c:v>
                </c:pt>
                <c:pt idx="178608">
                  <c:v>413.79102589448399</c:v>
                </c:pt>
                <c:pt idx="178609">
                  <c:v>413.79334264975699</c:v>
                </c:pt>
                <c:pt idx="178610">
                  <c:v>413.79565940503102</c:v>
                </c:pt>
                <c:pt idx="178611">
                  <c:v>413.79797616030402</c:v>
                </c:pt>
                <c:pt idx="178612">
                  <c:v>413.80029291557798</c:v>
                </c:pt>
                <c:pt idx="178613">
                  <c:v>413.80260967085098</c:v>
                </c:pt>
                <c:pt idx="178614">
                  <c:v>413.80492642612501</c:v>
                </c:pt>
                <c:pt idx="178615">
                  <c:v>413.80724318139801</c:v>
                </c:pt>
                <c:pt idx="178616">
                  <c:v>413.80955993667197</c:v>
                </c:pt>
                <c:pt idx="178617">
                  <c:v>413.81187669194497</c:v>
                </c:pt>
                <c:pt idx="178618">
                  <c:v>413.814193447219</c:v>
                </c:pt>
                <c:pt idx="178619">
                  <c:v>413.816510202492</c:v>
                </c:pt>
                <c:pt idx="178620">
                  <c:v>413.81882695776602</c:v>
                </c:pt>
                <c:pt idx="178621">
                  <c:v>413.82114371303902</c:v>
                </c:pt>
                <c:pt idx="178622">
                  <c:v>413.82346046831299</c:v>
                </c:pt>
                <c:pt idx="178623">
                  <c:v>413.82577722358599</c:v>
                </c:pt>
                <c:pt idx="178624">
                  <c:v>413.82809397886001</c:v>
                </c:pt>
                <c:pt idx="178625">
                  <c:v>413.83041073413301</c:v>
                </c:pt>
                <c:pt idx="178626">
                  <c:v>413.83272748940698</c:v>
                </c:pt>
                <c:pt idx="178627">
                  <c:v>413.835044244681</c:v>
                </c:pt>
                <c:pt idx="178628">
                  <c:v>413.837360999954</c:v>
                </c:pt>
                <c:pt idx="178629">
                  <c:v>413.83967775522802</c:v>
                </c:pt>
                <c:pt idx="178630">
                  <c:v>413.84199451050102</c:v>
                </c:pt>
                <c:pt idx="178631">
                  <c:v>413.84431126577499</c:v>
                </c:pt>
                <c:pt idx="178632">
                  <c:v>413.84662802104799</c:v>
                </c:pt>
                <c:pt idx="178633">
                  <c:v>413.84894477632201</c:v>
                </c:pt>
                <c:pt idx="178634">
                  <c:v>413.85126153159501</c:v>
                </c:pt>
                <c:pt idx="178635">
                  <c:v>413.85357828686898</c:v>
                </c:pt>
                <c:pt idx="178636">
                  <c:v>413.85589504214198</c:v>
                </c:pt>
                <c:pt idx="178637">
                  <c:v>413.858211797416</c:v>
                </c:pt>
                <c:pt idx="178638">
                  <c:v>413.860528552689</c:v>
                </c:pt>
                <c:pt idx="178639">
                  <c:v>413.86284530796303</c:v>
                </c:pt>
                <c:pt idx="178640">
                  <c:v>413.86516206323603</c:v>
                </c:pt>
                <c:pt idx="178641">
                  <c:v>413.86747881850999</c:v>
                </c:pt>
                <c:pt idx="178642">
                  <c:v>413.86979557378299</c:v>
                </c:pt>
                <c:pt idx="178643">
                  <c:v>413.87211232905702</c:v>
                </c:pt>
                <c:pt idx="178644">
                  <c:v>413.87442908433002</c:v>
                </c:pt>
                <c:pt idx="178645">
                  <c:v>413.87674583960398</c:v>
                </c:pt>
                <c:pt idx="178646">
                  <c:v>413.87906259487698</c:v>
                </c:pt>
                <c:pt idx="178647">
                  <c:v>413.88137935015101</c:v>
                </c:pt>
                <c:pt idx="178648">
                  <c:v>413.88369610542401</c:v>
                </c:pt>
                <c:pt idx="178649">
                  <c:v>413.88601286069797</c:v>
                </c:pt>
                <c:pt idx="178650">
                  <c:v>413.88832961597097</c:v>
                </c:pt>
                <c:pt idx="178651">
                  <c:v>413.890646371245</c:v>
                </c:pt>
                <c:pt idx="178652">
                  <c:v>413.892963126518</c:v>
                </c:pt>
                <c:pt idx="178653">
                  <c:v>413.89527988179202</c:v>
                </c:pt>
                <c:pt idx="178654">
                  <c:v>413.89759663706502</c:v>
                </c:pt>
                <c:pt idx="178655">
                  <c:v>413.89991339233899</c:v>
                </c:pt>
                <c:pt idx="178656">
                  <c:v>413.90223014761199</c:v>
                </c:pt>
                <c:pt idx="178657">
                  <c:v>413.90454690288601</c:v>
                </c:pt>
                <c:pt idx="178658">
                  <c:v>413.90686365815901</c:v>
                </c:pt>
                <c:pt idx="178659">
                  <c:v>413.90918041343298</c:v>
                </c:pt>
                <c:pt idx="178660">
                  <c:v>413.91149716870598</c:v>
                </c:pt>
                <c:pt idx="178661">
                  <c:v>413.91381392398</c:v>
                </c:pt>
                <c:pt idx="178662">
                  <c:v>413.916130679253</c:v>
                </c:pt>
                <c:pt idx="178663">
                  <c:v>413.91844743452702</c:v>
                </c:pt>
                <c:pt idx="178664">
                  <c:v>413.92076418980002</c:v>
                </c:pt>
                <c:pt idx="178665">
                  <c:v>413.92308094507399</c:v>
                </c:pt>
                <c:pt idx="178666">
                  <c:v>413.92539770034699</c:v>
                </c:pt>
                <c:pt idx="178667">
                  <c:v>413.92771445562101</c:v>
                </c:pt>
                <c:pt idx="178668">
                  <c:v>413.93003121089401</c:v>
                </c:pt>
                <c:pt idx="178669">
                  <c:v>413.93234796616798</c:v>
                </c:pt>
                <c:pt idx="178670">
                  <c:v>413.934664721442</c:v>
                </c:pt>
                <c:pt idx="178671">
                  <c:v>413.936981476715</c:v>
                </c:pt>
                <c:pt idx="178672">
                  <c:v>413.93929823198903</c:v>
                </c:pt>
                <c:pt idx="178673">
                  <c:v>413.94161498726203</c:v>
                </c:pt>
                <c:pt idx="178674">
                  <c:v>413.94393174253599</c:v>
                </c:pt>
                <c:pt idx="178675">
                  <c:v>413.94624849780899</c:v>
                </c:pt>
                <c:pt idx="178676">
                  <c:v>413.94856525308302</c:v>
                </c:pt>
                <c:pt idx="178677">
                  <c:v>413.95088200835602</c:v>
                </c:pt>
                <c:pt idx="178678">
                  <c:v>413.95319876362998</c:v>
                </c:pt>
                <c:pt idx="178679">
                  <c:v>413.95551551890298</c:v>
                </c:pt>
                <c:pt idx="178680">
                  <c:v>413.95783227417701</c:v>
                </c:pt>
                <c:pt idx="178681">
                  <c:v>413.96014902945001</c:v>
                </c:pt>
                <c:pt idx="178682">
                  <c:v>413.96246578472397</c:v>
                </c:pt>
                <c:pt idx="178683">
                  <c:v>413.96478253999697</c:v>
                </c:pt>
                <c:pt idx="178684">
                  <c:v>413.967099295271</c:v>
                </c:pt>
                <c:pt idx="178685">
                  <c:v>413.969416050544</c:v>
                </c:pt>
                <c:pt idx="178686">
                  <c:v>413.97173280581802</c:v>
                </c:pt>
                <c:pt idx="178687">
                  <c:v>413.97404956109102</c:v>
                </c:pt>
                <c:pt idx="178688">
                  <c:v>413.97636631636499</c:v>
                </c:pt>
                <c:pt idx="178689">
                  <c:v>413.97868307163799</c:v>
                </c:pt>
                <c:pt idx="178690">
                  <c:v>413.98099982691201</c:v>
                </c:pt>
                <c:pt idx="178691">
                  <c:v>413.98331658218501</c:v>
                </c:pt>
                <c:pt idx="178692">
                  <c:v>413.98563333745898</c:v>
                </c:pt>
                <c:pt idx="178693">
                  <c:v>413.98795009273198</c:v>
                </c:pt>
                <c:pt idx="178694">
                  <c:v>413.990266848006</c:v>
                </c:pt>
                <c:pt idx="178695">
                  <c:v>413.992583603279</c:v>
                </c:pt>
                <c:pt idx="178696">
                  <c:v>413.99490035855302</c:v>
                </c:pt>
                <c:pt idx="178697">
                  <c:v>413.99721711382603</c:v>
                </c:pt>
                <c:pt idx="178698">
                  <c:v>413.99953386909999</c:v>
                </c:pt>
                <c:pt idx="178699">
                  <c:v>414.00185062437299</c:v>
                </c:pt>
                <c:pt idx="178700">
                  <c:v>414.00416737964701</c:v>
                </c:pt>
                <c:pt idx="178701">
                  <c:v>414.00648413492002</c:v>
                </c:pt>
                <c:pt idx="178702">
                  <c:v>414.00880089019398</c:v>
                </c:pt>
                <c:pt idx="178703">
                  <c:v>414.01111764546698</c:v>
                </c:pt>
                <c:pt idx="178704">
                  <c:v>414.013434400741</c:v>
                </c:pt>
                <c:pt idx="178705">
                  <c:v>414.01575115601401</c:v>
                </c:pt>
                <c:pt idx="178706">
                  <c:v>414.01806791128797</c:v>
                </c:pt>
                <c:pt idx="178707">
                  <c:v>414.02038466656097</c:v>
                </c:pt>
                <c:pt idx="178708">
                  <c:v>414.022701421835</c:v>
                </c:pt>
                <c:pt idx="178709">
                  <c:v>414.025018177108</c:v>
                </c:pt>
                <c:pt idx="178710">
                  <c:v>414.02733493238202</c:v>
                </c:pt>
                <c:pt idx="178711">
                  <c:v>414.02965168765598</c:v>
                </c:pt>
                <c:pt idx="178712">
                  <c:v>414.03196844292899</c:v>
                </c:pt>
                <c:pt idx="178713">
                  <c:v>414.03428519820301</c:v>
                </c:pt>
                <c:pt idx="178714">
                  <c:v>414.03660195347601</c:v>
                </c:pt>
                <c:pt idx="178715">
                  <c:v>414.03891870874997</c:v>
                </c:pt>
                <c:pt idx="178716">
                  <c:v>414.04123546402298</c:v>
                </c:pt>
                <c:pt idx="178717">
                  <c:v>414.043552219297</c:v>
                </c:pt>
                <c:pt idx="178718">
                  <c:v>414.04586897457</c:v>
                </c:pt>
                <c:pt idx="178719">
                  <c:v>414.04818572984402</c:v>
                </c:pt>
                <c:pt idx="178720">
                  <c:v>414.05050248511702</c:v>
                </c:pt>
                <c:pt idx="178721">
                  <c:v>414.05281924039099</c:v>
                </c:pt>
                <c:pt idx="178722">
                  <c:v>414.05513599566399</c:v>
                </c:pt>
                <c:pt idx="178723">
                  <c:v>414.05745275093801</c:v>
                </c:pt>
                <c:pt idx="178724">
                  <c:v>414.05976950621101</c:v>
                </c:pt>
                <c:pt idx="178725">
                  <c:v>414.06208626148498</c:v>
                </c:pt>
                <c:pt idx="178726">
                  <c:v>414.06440301675798</c:v>
                </c:pt>
                <c:pt idx="178727">
                  <c:v>414.066719772032</c:v>
                </c:pt>
                <c:pt idx="178728">
                  <c:v>414.069036527305</c:v>
                </c:pt>
                <c:pt idx="178729">
                  <c:v>414.07135328257903</c:v>
                </c:pt>
                <c:pt idx="178730">
                  <c:v>414.07367003785203</c:v>
                </c:pt>
                <c:pt idx="178731">
                  <c:v>414.07598679312599</c:v>
                </c:pt>
                <c:pt idx="178732">
                  <c:v>414.07830354839899</c:v>
                </c:pt>
                <c:pt idx="178733">
                  <c:v>414.08062030367302</c:v>
                </c:pt>
                <c:pt idx="178734">
                  <c:v>414.08293705894602</c:v>
                </c:pt>
                <c:pt idx="178735">
                  <c:v>414.08525381421998</c:v>
                </c:pt>
                <c:pt idx="178736">
                  <c:v>414.08757056949298</c:v>
                </c:pt>
                <c:pt idx="178737">
                  <c:v>414.08988732476701</c:v>
                </c:pt>
                <c:pt idx="178738">
                  <c:v>414.09220408004001</c:v>
                </c:pt>
                <c:pt idx="178739">
                  <c:v>414.09452083531397</c:v>
                </c:pt>
                <c:pt idx="178740">
                  <c:v>414.09683759058697</c:v>
                </c:pt>
                <c:pt idx="178741">
                  <c:v>414.099154345861</c:v>
                </c:pt>
                <c:pt idx="178742">
                  <c:v>414.101471101134</c:v>
                </c:pt>
                <c:pt idx="178743">
                  <c:v>414.10378785640802</c:v>
                </c:pt>
                <c:pt idx="178744">
                  <c:v>414.10610461168102</c:v>
                </c:pt>
                <c:pt idx="178745">
                  <c:v>414.10842136695499</c:v>
                </c:pt>
                <c:pt idx="178746">
                  <c:v>414.11073812222799</c:v>
                </c:pt>
                <c:pt idx="178747">
                  <c:v>414.11305487750201</c:v>
                </c:pt>
                <c:pt idx="178748">
                  <c:v>414.11537163277501</c:v>
                </c:pt>
                <c:pt idx="178749">
                  <c:v>414.11768838804898</c:v>
                </c:pt>
                <c:pt idx="178750">
                  <c:v>414.12000514332198</c:v>
                </c:pt>
                <c:pt idx="178751">
                  <c:v>414.122321898596</c:v>
                </c:pt>
                <c:pt idx="178752">
                  <c:v>414.124638653869</c:v>
                </c:pt>
                <c:pt idx="178753">
                  <c:v>414.12695540914302</c:v>
                </c:pt>
                <c:pt idx="178754">
                  <c:v>414.12927216441699</c:v>
                </c:pt>
                <c:pt idx="178755">
                  <c:v>414.13158891968999</c:v>
                </c:pt>
                <c:pt idx="178756">
                  <c:v>414.13390567496401</c:v>
                </c:pt>
                <c:pt idx="178757">
                  <c:v>414.13622243023701</c:v>
                </c:pt>
                <c:pt idx="178758">
                  <c:v>414.13853918551098</c:v>
                </c:pt>
                <c:pt idx="178759">
                  <c:v>414.14085594078398</c:v>
                </c:pt>
                <c:pt idx="178760">
                  <c:v>414.143172696058</c:v>
                </c:pt>
                <c:pt idx="178761">
                  <c:v>414.145489451331</c:v>
                </c:pt>
                <c:pt idx="178762">
                  <c:v>414.14780620660503</c:v>
                </c:pt>
                <c:pt idx="178763">
                  <c:v>414.15012296187803</c:v>
                </c:pt>
                <c:pt idx="178764">
                  <c:v>414.15243971715199</c:v>
                </c:pt>
                <c:pt idx="178765">
                  <c:v>414.15475647242499</c:v>
                </c:pt>
                <c:pt idx="178766">
                  <c:v>414.15707322769902</c:v>
                </c:pt>
                <c:pt idx="178767">
                  <c:v>414.15938998297202</c:v>
                </c:pt>
                <c:pt idx="178768">
                  <c:v>414.16170673824598</c:v>
                </c:pt>
                <c:pt idx="178769">
                  <c:v>414.16402349351898</c:v>
                </c:pt>
                <c:pt idx="178770">
                  <c:v>414.16634024879301</c:v>
                </c:pt>
                <c:pt idx="178771">
                  <c:v>414.16865700406601</c:v>
                </c:pt>
                <c:pt idx="178772">
                  <c:v>414.17097375933997</c:v>
                </c:pt>
                <c:pt idx="178773">
                  <c:v>414.17329051461297</c:v>
                </c:pt>
                <c:pt idx="178774">
                  <c:v>414.175607269887</c:v>
                </c:pt>
                <c:pt idx="178775">
                  <c:v>414.17792402516</c:v>
                </c:pt>
                <c:pt idx="178776">
                  <c:v>414.18024078043402</c:v>
                </c:pt>
                <c:pt idx="178777">
                  <c:v>414.18255753570702</c:v>
                </c:pt>
                <c:pt idx="178778">
                  <c:v>414.18487429098099</c:v>
                </c:pt>
                <c:pt idx="178779">
                  <c:v>414.18719104625399</c:v>
                </c:pt>
                <c:pt idx="178780">
                  <c:v>414.18950780152801</c:v>
                </c:pt>
                <c:pt idx="178781">
                  <c:v>414.19182455680101</c:v>
                </c:pt>
                <c:pt idx="178782">
                  <c:v>414.19414131207498</c:v>
                </c:pt>
                <c:pt idx="178783">
                  <c:v>414.19645806734798</c:v>
                </c:pt>
                <c:pt idx="178784">
                  <c:v>414.198774822622</c:v>
                </c:pt>
                <c:pt idx="178785">
                  <c:v>414.201091577895</c:v>
                </c:pt>
                <c:pt idx="178786">
                  <c:v>414.20340833316902</c:v>
                </c:pt>
                <c:pt idx="178787">
                  <c:v>414.20572508844202</c:v>
                </c:pt>
                <c:pt idx="178788">
                  <c:v>414.20804184371599</c:v>
                </c:pt>
                <c:pt idx="178789">
                  <c:v>414.21035859898899</c:v>
                </c:pt>
                <c:pt idx="178790">
                  <c:v>414.21267535426301</c:v>
                </c:pt>
                <c:pt idx="178791">
                  <c:v>414.21499210953601</c:v>
                </c:pt>
                <c:pt idx="178792">
                  <c:v>414.21730886480998</c:v>
                </c:pt>
                <c:pt idx="178793">
                  <c:v>414.21962562008298</c:v>
                </c:pt>
                <c:pt idx="178794">
                  <c:v>414.221942375357</c:v>
                </c:pt>
                <c:pt idx="178795">
                  <c:v>414.22425913063</c:v>
                </c:pt>
                <c:pt idx="178796">
                  <c:v>414.22657588590403</c:v>
                </c:pt>
                <c:pt idx="178797">
                  <c:v>414.22889264117799</c:v>
                </c:pt>
                <c:pt idx="178798">
                  <c:v>414.23120939645099</c:v>
                </c:pt>
                <c:pt idx="178799">
                  <c:v>414.23352615172502</c:v>
                </c:pt>
                <c:pt idx="178800">
                  <c:v>414.23584290699802</c:v>
                </c:pt>
                <c:pt idx="178801">
                  <c:v>414.23815966227198</c:v>
                </c:pt>
                <c:pt idx="178802">
                  <c:v>414.24047641754498</c:v>
                </c:pt>
                <c:pt idx="178803">
                  <c:v>414.24279317281901</c:v>
                </c:pt>
                <c:pt idx="178804">
                  <c:v>414.24510992809201</c:v>
                </c:pt>
                <c:pt idx="178805">
                  <c:v>414.24742668336597</c:v>
                </c:pt>
                <c:pt idx="178806">
                  <c:v>414.24974343863897</c:v>
                </c:pt>
                <c:pt idx="178807">
                  <c:v>414.252060193913</c:v>
                </c:pt>
                <c:pt idx="178808">
                  <c:v>414.254376949186</c:v>
                </c:pt>
                <c:pt idx="178809">
                  <c:v>414.25669370446002</c:v>
                </c:pt>
                <c:pt idx="178810">
                  <c:v>414.25901045973302</c:v>
                </c:pt>
                <c:pt idx="178811">
                  <c:v>414.26132721500699</c:v>
                </c:pt>
                <c:pt idx="178812">
                  <c:v>414.26364397027999</c:v>
                </c:pt>
                <c:pt idx="178813">
                  <c:v>414.26596072555401</c:v>
                </c:pt>
                <c:pt idx="178814">
                  <c:v>414.26827748082701</c:v>
                </c:pt>
                <c:pt idx="178815">
                  <c:v>414.27059423610098</c:v>
                </c:pt>
                <c:pt idx="178816">
                  <c:v>414.27291099137398</c:v>
                </c:pt>
                <c:pt idx="178817">
                  <c:v>414.275227746648</c:v>
                </c:pt>
                <c:pt idx="178818">
                  <c:v>414.277544501921</c:v>
                </c:pt>
                <c:pt idx="178819">
                  <c:v>414.27986125719502</c:v>
                </c:pt>
                <c:pt idx="178820">
                  <c:v>414.28217801246802</c:v>
                </c:pt>
                <c:pt idx="178821">
                  <c:v>414.28449476774199</c:v>
                </c:pt>
                <c:pt idx="178822">
                  <c:v>414.28681152301499</c:v>
                </c:pt>
                <c:pt idx="178823">
                  <c:v>414.28912827828901</c:v>
                </c:pt>
                <c:pt idx="178824">
                  <c:v>414.29144503356201</c:v>
                </c:pt>
                <c:pt idx="178825">
                  <c:v>414.29376178883598</c:v>
                </c:pt>
                <c:pt idx="178826">
                  <c:v>414.29607854410898</c:v>
                </c:pt>
                <c:pt idx="178827">
                  <c:v>414.298395299383</c:v>
                </c:pt>
                <c:pt idx="178828">
                  <c:v>414.300712054656</c:v>
                </c:pt>
                <c:pt idx="178829">
                  <c:v>414.30302880993003</c:v>
                </c:pt>
                <c:pt idx="178830">
                  <c:v>414.30534556520303</c:v>
                </c:pt>
                <c:pt idx="178831">
                  <c:v>414.30766232047699</c:v>
                </c:pt>
                <c:pt idx="178832">
                  <c:v>414.30997907574999</c:v>
                </c:pt>
                <c:pt idx="178833">
                  <c:v>414.31229583102402</c:v>
                </c:pt>
                <c:pt idx="178834">
                  <c:v>414.31461258629702</c:v>
                </c:pt>
                <c:pt idx="178835">
                  <c:v>414.31692934157098</c:v>
                </c:pt>
                <c:pt idx="178836">
                  <c:v>414.31924609684398</c:v>
                </c:pt>
                <c:pt idx="178837">
                  <c:v>414.32156285211801</c:v>
                </c:pt>
                <c:pt idx="178838">
                  <c:v>414.32387960739101</c:v>
                </c:pt>
                <c:pt idx="178839">
                  <c:v>414.32619636266497</c:v>
                </c:pt>
                <c:pt idx="178840">
                  <c:v>414.328513117939</c:v>
                </c:pt>
                <c:pt idx="178841">
                  <c:v>414.330829873212</c:v>
                </c:pt>
                <c:pt idx="178842">
                  <c:v>414.33314662848602</c:v>
                </c:pt>
                <c:pt idx="178843">
                  <c:v>414.33546338375902</c:v>
                </c:pt>
                <c:pt idx="178844">
                  <c:v>414.33778013903299</c:v>
                </c:pt>
                <c:pt idx="178845">
                  <c:v>414.34009689430599</c:v>
                </c:pt>
                <c:pt idx="178846">
                  <c:v>414.34241364958001</c:v>
                </c:pt>
                <c:pt idx="178847">
                  <c:v>414.34473040485301</c:v>
                </c:pt>
                <c:pt idx="178848">
                  <c:v>414.34704716012698</c:v>
                </c:pt>
                <c:pt idx="178849">
                  <c:v>414.34936391539998</c:v>
                </c:pt>
                <c:pt idx="178850">
                  <c:v>414.351680670674</c:v>
                </c:pt>
                <c:pt idx="178851">
                  <c:v>414.353997425947</c:v>
                </c:pt>
                <c:pt idx="178852">
                  <c:v>414.35631418122102</c:v>
                </c:pt>
                <c:pt idx="178853">
                  <c:v>414.35863093649402</c:v>
                </c:pt>
                <c:pt idx="178854">
                  <c:v>414.36094769176799</c:v>
                </c:pt>
                <c:pt idx="178855">
                  <c:v>414.36326444704099</c:v>
                </c:pt>
                <c:pt idx="178856">
                  <c:v>414.36558120231501</c:v>
                </c:pt>
                <c:pt idx="178857">
                  <c:v>414.36789795758801</c:v>
                </c:pt>
                <c:pt idx="178858">
                  <c:v>414.37021471286198</c:v>
                </c:pt>
                <c:pt idx="178859">
                  <c:v>414.37253146813498</c:v>
                </c:pt>
                <c:pt idx="178860">
                  <c:v>414.374848223409</c:v>
                </c:pt>
                <c:pt idx="178861">
                  <c:v>414.377164978682</c:v>
                </c:pt>
                <c:pt idx="178862">
                  <c:v>414.37948173395603</c:v>
                </c:pt>
                <c:pt idx="178863">
                  <c:v>414.38179848922903</c:v>
                </c:pt>
                <c:pt idx="178864">
                  <c:v>414.38411524450299</c:v>
                </c:pt>
                <c:pt idx="178865">
                  <c:v>414.38643199977599</c:v>
                </c:pt>
                <c:pt idx="178866">
                  <c:v>414.38874875505002</c:v>
                </c:pt>
                <c:pt idx="178867">
                  <c:v>414.39106551032302</c:v>
                </c:pt>
                <c:pt idx="178868">
                  <c:v>414.39338226559698</c:v>
                </c:pt>
                <c:pt idx="178869">
                  <c:v>414.39569902086998</c:v>
                </c:pt>
                <c:pt idx="178870">
                  <c:v>414.39801577614401</c:v>
                </c:pt>
                <c:pt idx="178871">
                  <c:v>414.40033253141701</c:v>
                </c:pt>
                <c:pt idx="178872">
                  <c:v>414.40264928669097</c:v>
                </c:pt>
                <c:pt idx="178873">
                  <c:v>414.40496604196397</c:v>
                </c:pt>
                <c:pt idx="178874">
                  <c:v>414.407282797238</c:v>
                </c:pt>
                <c:pt idx="178875">
                  <c:v>414.409599552511</c:v>
                </c:pt>
                <c:pt idx="178876">
                  <c:v>414.41191630778502</c:v>
                </c:pt>
                <c:pt idx="178877">
                  <c:v>414.41423306305802</c:v>
                </c:pt>
                <c:pt idx="178878">
                  <c:v>414.41654981833199</c:v>
                </c:pt>
                <c:pt idx="178879">
                  <c:v>414.41886657360499</c:v>
                </c:pt>
                <c:pt idx="178880">
                  <c:v>414.42118332887901</c:v>
                </c:pt>
                <c:pt idx="178881">
                  <c:v>414.42350008415201</c:v>
                </c:pt>
                <c:pt idx="178882">
                  <c:v>414.42581683942598</c:v>
                </c:pt>
                <c:pt idx="178883">
                  <c:v>414.4281335947</c:v>
                </c:pt>
                <c:pt idx="178884">
                  <c:v>414.430450349973</c:v>
                </c:pt>
                <c:pt idx="178885">
                  <c:v>414.43276710524702</c:v>
                </c:pt>
                <c:pt idx="178886">
                  <c:v>414.43508386052002</c:v>
                </c:pt>
                <c:pt idx="178887">
                  <c:v>414.43740061579399</c:v>
                </c:pt>
                <c:pt idx="178888">
                  <c:v>414.43971737106699</c:v>
                </c:pt>
                <c:pt idx="178889">
                  <c:v>414.44203412634101</c:v>
                </c:pt>
                <c:pt idx="178890">
                  <c:v>414.44435088161401</c:v>
                </c:pt>
                <c:pt idx="178891">
                  <c:v>414.44666763688798</c:v>
                </c:pt>
                <c:pt idx="178892">
                  <c:v>414.44898439216098</c:v>
                </c:pt>
                <c:pt idx="178893">
                  <c:v>414.451301147435</c:v>
                </c:pt>
                <c:pt idx="178894">
                  <c:v>414.453617902708</c:v>
                </c:pt>
                <c:pt idx="178895">
                  <c:v>414.45593465798203</c:v>
                </c:pt>
                <c:pt idx="178896">
                  <c:v>414.45825141325503</c:v>
                </c:pt>
                <c:pt idx="178897">
                  <c:v>414.46056816852899</c:v>
                </c:pt>
                <c:pt idx="178898">
                  <c:v>414.46288492380199</c:v>
                </c:pt>
                <c:pt idx="178899">
                  <c:v>414.46520167907602</c:v>
                </c:pt>
                <c:pt idx="178900">
                  <c:v>414.46751843434902</c:v>
                </c:pt>
                <c:pt idx="178901">
                  <c:v>414.46983518962298</c:v>
                </c:pt>
                <c:pt idx="178902">
                  <c:v>414.47215194489598</c:v>
                </c:pt>
                <c:pt idx="178903">
                  <c:v>414.47446870017001</c:v>
                </c:pt>
                <c:pt idx="178904">
                  <c:v>414.47678545544301</c:v>
                </c:pt>
                <c:pt idx="178905">
                  <c:v>414.47910221071697</c:v>
                </c:pt>
                <c:pt idx="178906">
                  <c:v>414.48141896598997</c:v>
                </c:pt>
                <c:pt idx="178907">
                  <c:v>414.483735721264</c:v>
                </c:pt>
                <c:pt idx="178908">
                  <c:v>414.486052476537</c:v>
                </c:pt>
                <c:pt idx="178909">
                  <c:v>414.48836923181102</c:v>
                </c:pt>
                <c:pt idx="178910">
                  <c:v>414.49068598708402</c:v>
                </c:pt>
                <c:pt idx="178911">
                  <c:v>414.49300274235799</c:v>
                </c:pt>
                <c:pt idx="178912">
                  <c:v>414.49531949763099</c:v>
                </c:pt>
                <c:pt idx="178913">
                  <c:v>414.49763625290501</c:v>
                </c:pt>
                <c:pt idx="178914">
                  <c:v>414.49995300817801</c:v>
                </c:pt>
                <c:pt idx="178915">
                  <c:v>414.50226976345198</c:v>
                </c:pt>
                <c:pt idx="178916">
                  <c:v>414.50458651872498</c:v>
                </c:pt>
                <c:pt idx="178917">
                  <c:v>414.506903273999</c:v>
                </c:pt>
                <c:pt idx="178918">
                  <c:v>414.509220029272</c:v>
                </c:pt>
                <c:pt idx="178919">
                  <c:v>414.51153678454602</c:v>
                </c:pt>
                <c:pt idx="178920">
                  <c:v>414.51385353981902</c:v>
                </c:pt>
                <c:pt idx="178921">
                  <c:v>414.51617029509299</c:v>
                </c:pt>
                <c:pt idx="178922">
                  <c:v>414.51848705036599</c:v>
                </c:pt>
                <c:pt idx="178923">
                  <c:v>414.52080380564001</c:v>
                </c:pt>
                <c:pt idx="178924">
                  <c:v>414.52312056091301</c:v>
                </c:pt>
                <c:pt idx="178925">
                  <c:v>414.52543731618698</c:v>
                </c:pt>
                <c:pt idx="178926">
                  <c:v>414.527754071461</c:v>
                </c:pt>
                <c:pt idx="178927">
                  <c:v>414.530070826734</c:v>
                </c:pt>
                <c:pt idx="178928">
                  <c:v>414.53238758200803</c:v>
                </c:pt>
                <c:pt idx="178929">
                  <c:v>414.53470433728103</c:v>
                </c:pt>
                <c:pt idx="178930">
                  <c:v>414.53702109255499</c:v>
                </c:pt>
                <c:pt idx="178931">
                  <c:v>414.53933784782799</c:v>
                </c:pt>
                <c:pt idx="178932">
                  <c:v>414.54165460310202</c:v>
                </c:pt>
                <c:pt idx="178933">
                  <c:v>414.54397135837502</c:v>
                </c:pt>
                <c:pt idx="178934">
                  <c:v>414.54628811364898</c:v>
                </c:pt>
                <c:pt idx="178935">
                  <c:v>414.54860486892198</c:v>
                </c:pt>
                <c:pt idx="178936">
                  <c:v>414.55092162419601</c:v>
                </c:pt>
                <c:pt idx="178937">
                  <c:v>414.55323837946901</c:v>
                </c:pt>
                <c:pt idx="178938">
                  <c:v>414.55555513474297</c:v>
                </c:pt>
                <c:pt idx="178939">
                  <c:v>414.55787189001597</c:v>
                </c:pt>
                <c:pt idx="178940">
                  <c:v>414.56018864529</c:v>
                </c:pt>
                <c:pt idx="178941">
                  <c:v>414.562505400563</c:v>
                </c:pt>
                <c:pt idx="178942">
                  <c:v>414.56482215583702</c:v>
                </c:pt>
                <c:pt idx="178943">
                  <c:v>414.56713891111002</c:v>
                </c:pt>
                <c:pt idx="178944">
                  <c:v>414.56945566638399</c:v>
                </c:pt>
                <c:pt idx="178945">
                  <c:v>414.57177242165699</c:v>
                </c:pt>
                <c:pt idx="178946">
                  <c:v>414.57408917693101</c:v>
                </c:pt>
                <c:pt idx="178947">
                  <c:v>414.57640593220401</c:v>
                </c:pt>
                <c:pt idx="178948">
                  <c:v>414.57872268747798</c:v>
                </c:pt>
                <c:pt idx="178949">
                  <c:v>414.58103944275098</c:v>
                </c:pt>
                <c:pt idx="178950">
                  <c:v>414.583356198025</c:v>
                </c:pt>
                <c:pt idx="178951">
                  <c:v>414.585672953298</c:v>
                </c:pt>
                <c:pt idx="178952">
                  <c:v>414.58798970857202</c:v>
                </c:pt>
                <c:pt idx="178953">
                  <c:v>414.59030646384502</c:v>
                </c:pt>
                <c:pt idx="178954">
                  <c:v>414.59262321911899</c:v>
                </c:pt>
                <c:pt idx="178955">
                  <c:v>414.59493997439199</c:v>
                </c:pt>
                <c:pt idx="178956">
                  <c:v>414.59725672966601</c:v>
                </c:pt>
                <c:pt idx="178957">
                  <c:v>414.59957348493901</c:v>
                </c:pt>
                <c:pt idx="178958">
                  <c:v>414.60189024021298</c:v>
                </c:pt>
                <c:pt idx="178959">
                  <c:v>414.60420699548598</c:v>
                </c:pt>
                <c:pt idx="178960">
                  <c:v>414.60652375076</c:v>
                </c:pt>
                <c:pt idx="178961">
                  <c:v>414.608840506033</c:v>
                </c:pt>
                <c:pt idx="178962">
                  <c:v>414.61115726130703</c:v>
                </c:pt>
                <c:pt idx="178963">
                  <c:v>414.61347401658003</c:v>
                </c:pt>
                <c:pt idx="178964">
                  <c:v>414.61579077185399</c:v>
                </c:pt>
                <c:pt idx="178965">
                  <c:v>414.61810752712699</c:v>
                </c:pt>
                <c:pt idx="178966">
                  <c:v>414.62042428240102</c:v>
                </c:pt>
                <c:pt idx="178967">
                  <c:v>414.62274103767498</c:v>
                </c:pt>
                <c:pt idx="178968">
                  <c:v>414.62505779294798</c:v>
                </c:pt>
                <c:pt idx="178969">
                  <c:v>414.62737454822201</c:v>
                </c:pt>
                <c:pt idx="178970">
                  <c:v>414.62969130349501</c:v>
                </c:pt>
                <c:pt idx="178971">
                  <c:v>414.63200805876897</c:v>
                </c:pt>
                <c:pt idx="178972">
                  <c:v>414.63432481404197</c:v>
                </c:pt>
                <c:pt idx="178973">
                  <c:v>414.636641569316</c:v>
                </c:pt>
                <c:pt idx="178974">
                  <c:v>414.638958324589</c:v>
                </c:pt>
                <c:pt idx="178975">
                  <c:v>414.64127507986302</c:v>
                </c:pt>
                <c:pt idx="178976">
                  <c:v>414.64359183513602</c:v>
                </c:pt>
                <c:pt idx="178977">
                  <c:v>414.64590859040999</c:v>
                </c:pt>
                <c:pt idx="178978">
                  <c:v>414.64822534568299</c:v>
                </c:pt>
                <c:pt idx="178979">
                  <c:v>414.65054210095701</c:v>
                </c:pt>
                <c:pt idx="178980">
                  <c:v>414.65285885623001</c:v>
                </c:pt>
                <c:pt idx="178981">
                  <c:v>414.65517561150398</c:v>
                </c:pt>
                <c:pt idx="178982">
                  <c:v>414.65749236677698</c:v>
                </c:pt>
                <c:pt idx="178983">
                  <c:v>414.659809122051</c:v>
                </c:pt>
                <c:pt idx="178984">
                  <c:v>414.662125877324</c:v>
                </c:pt>
                <c:pt idx="178985">
                  <c:v>414.66444263259802</c:v>
                </c:pt>
                <c:pt idx="178986">
                  <c:v>414.66675938787102</c:v>
                </c:pt>
                <c:pt idx="178987">
                  <c:v>414.66907614314499</c:v>
                </c:pt>
                <c:pt idx="178988">
                  <c:v>414.67139289841799</c:v>
                </c:pt>
                <c:pt idx="178989">
                  <c:v>414.67370965369201</c:v>
                </c:pt>
                <c:pt idx="178990">
                  <c:v>414.67602640896501</c:v>
                </c:pt>
                <c:pt idx="178991">
                  <c:v>414.67834316423898</c:v>
                </c:pt>
                <c:pt idx="178992">
                  <c:v>414.68065991951198</c:v>
                </c:pt>
                <c:pt idx="178993">
                  <c:v>414.682976674786</c:v>
                </c:pt>
                <c:pt idx="178994">
                  <c:v>414.68529343005901</c:v>
                </c:pt>
                <c:pt idx="178995">
                  <c:v>414.68761018533303</c:v>
                </c:pt>
                <c:pt idx="178996">
                  <c:v>414.68992694060597</c:v>
                </c:pt>
                <c:pt idx="178997">
                  <c:v>414.69224369587999</c:v>
                </c:pt>
                <c:pt idx="178998">
                  <c:v>414.694560451153</c:v>
                </c:pt>
                <c:pt idx="178999">
                  <c:v>414.69687720642702</c:v>
                </c:pt>
                <c:pt idx="179000">
                  <c:v>414.69919396170002</c:v>
                </c:pt>
                <c:pt idx="179001">
                  <c:v>414.70151071697398</c:v>
                </c:pt>
                <c:pt idx="179002">
                  <c:v>414.70382747224699</c:v>
                </c:pt>
                <c:pt idx="179003">
                  <c:v>414.70614422752101</c:v>
                </c:pt>
                <c:pt idx="179004">
                  <c:v>414.70846098279401</c:v>
                </c:pt>
                <c:pt idx="179005">
                  <c:v>414.71077773806797</c:v>
                </c:pt>
                <c:pt idx="179006">
                  <c:v>414.71309449334098</c:v>
                </c:pt>
                <c:pt idx="179007">
                  <c:v>414.715411248615</c:v>
                </c:pt>
                <c:pt idx="179008">
                  <c:v>414.717728003888</c:v>
                </c:pt>
                <c:pt idx="179009">
                  <c:v>414.72004475916202</c:v>
                </c:pt>
                <c:pt idx="179010">
                  <c:v>414.72236151443599</c:v>
                </c:pt>
                <c:pt idx="179011">
                  <c:v>414.72467826970899</c:v>
                </c:pt>
                <c:pt idx="179012">
                  <c:v>414.72699502498301</c:v>
                </c:pt>
                <c:pt idx="179013">
                  <c:v>414.72931178025601</c:v>
                </c:pt>
                <c:pt idx="179014">
                  <c:v>414.73162853552998</c:v>
                </c:pt>
                <c:pt idx="179015">
                  <c:v>414.73394529080298</c:v>
                </c:pt>
                <c:pt idx="179016">
                  <c:v>414.736262046077</c:v>
                </c:pt>
                <c:pt idx="179017">
                  <c:v>414.73857880135</c:v>
                </c:pt>
                <c:pt idx="179018">
                  <c:v>414.74089555662403</c:v>
                </c:pt>
                <c:pt idx="179019">
                  <c:v>414.74321231189703</c:v>
                </c:pt>
                <c:pt idx="179020">
                  <c:v>414.74552906717099</c:v>
                </c:pt>
                <c:pt idx="179021">
                  <c:v>414.74784582244399</c:v>
                </c:pt>
                <c:pt idx="179022">
                  <c:v>414.75016257771802</c:v>
                </c:pt>
                <c:pt idx="179023">
                  <c:v>414.75247933299102</c:v>
                </c:pt>
                <c:pt idx="179024">
                  <c:v>414.75479608826498</c:v>
                </c:pt>
                <c:pt idx="179025">
                  <c:v>414.75711284353798</c:v>
                </c:pt>
                <c:pt idx="179026">
                  <c:v>414.75942959881201</c:v>
                </c:pt>
                <c:pt idx="179027">
                  <c:v>414.76174635408501</c:v>
                </c:pt>
                <c:pt idx="179028">
                  <c:v>414.76406310935897</c:v>
                </c:pt>
                <c:pt idx="179029">
                  <c:v>414.76637986463197</c:v>
                </c:pt>
                <c:pt idx="179030">
                  <c:v>414.768696619906</c:v>
                </c:pt>
                <c:pt idx="179031">
                  <c:v>414.771013375179</c:v>
                </c:pt>
                <c:pt idx="179032">
                  <c:v>414.77333013045302</c:v>
                </c:pt>
                <c:pt idx="179033">
                  <c:v>414.77564688572602</c:v>
                </c:pt>
                <c:pt idx="179034">
                  <c:v>414.77796364099999</c:v>
                </c:pt>
                <c:pt idx="179035">
                  <c:v>414.78028039627299</c:v>
                </c:pt>
                <c:pt idx="179036">
                  <c:v>414.78259715154701</c:v>
                </c:pt>
                <c:pt idx="179037">
                  <c:v>414.78491390682001</c:v>
                </c:pt>
                <c:pt idx="179038">
                  <c:v>414.78723066209398</c:v>
                </c:pt>
                <c:pt idx="179039">
                  <c:v>414.78954741736698</c:v>
                </c:pt>
                <c:pt idx="179040">
                  <c:v>414.791864172641</c:v>
                </c:pt>
                <c:pt idx="179041">
                  <c:v>414.794180927914</c:v>
                </c:pt>
                <c:pt idx="179042">
                  <c:v>414.79649768318802</c:v>
                </c:pt>
                <c:pt idx="179043">
                  <c:v>414.79881443846102</c:v>
                </c:pt>
                <c:pt idx="179044">
                  <c:v>414.80113119373499</c:v>
                </c:pt>
                <c:pt idx="179045">
                  <c:v>414.80344794900799</c:v>
                </c:pt>
                <c:pt idx="179046">
                  <c:v>414.80576470428201</c:v>
                </c:pt>
                <c:pt idx="179047">
                  <c:v>414.80808145955501</c:v>
                </c:pt>
                <c:pt idx="179048">
                  <c:v>414.81039821482898</c:v>
                </c:pt>
                <c:pt idx="179049">
                  <c:v>414.81271497010198</c:v>
                </c:pt>
                <c:pt idx="179050">
                  <c:v>414.815031725376</c:v>
                </c:pt>
                <c:pt idx="179051">
                  <c:v>414.817348480649</c:v>
                </c:pt>
                <c:pt idx="179052">
                  <c:v>414.81966523592303</c:v>
                </c:pt>
                <c:pt idx="179053">
                  <c:v>414.82198199119699</c:v>
                </c:pt>
                <c:pt idx="179054">
                  <c:v>414.82429874646999</c:v>
                </c:pt>
                <c:pt idx="179055">
                  <c:v>414.82661550174402</c:v>
                </c:pt>
                <c:pt idx="179056">
                  <c:v>414.82893225701702</c:v>
                </c:pt>
                <c:pt idx="179057">
                  <c:v>414.83124901229098</c:v>
                </c:pt>
                <c:pt idx="179058">
                  <c:v>414.83356576756398</c:v>
                </c:pt>
                <c:pt idx="179059">
                  <c:v>414.83588252283801</c:v>
                </c:pt>
                <c:pt idx="179060">
                  <c:v>414.83819927811101</c:v>
                </c:pt>
                <c:pt idx="179061">
                  <c:v>414.84051603338497</c:v>
                </c:pt>
                <c:pt idx="179062">
                  <c:v>414.84283278865797</c:v>
                </c:pt>
                <c:pt idx="179063">
                  <c:v>414.845149543932</c:v>
                </c:pt>
                <c:pt idx="179064">
                  <c:v>414.847466299205</c:v>
                </c:pt>
                <c:pt idx="179065">
                  <c:v>414.84978305447902</c:v>
                </c:pt>
                <c:pt idx="179066">
                  <c:v>414.85209980975202</c:v>
                </c:pt>
                <c:pt idx="179067">
                  <c:v>414.85441656502599</c:v>
                </c:pt>
                <c:pt idx="179068">
                  <c:v>414.85673332029899</c:v>
                </c:pt>
                <c:pt idx="179069">
                  <c:v>414.85905007557301</c:v>
                </c:pt>
                <c:pt idx="179070">
                  <c:v>414.86136683084601</c:v>
                </c:pt>
                <c:pt idx="179071">
                  <c:v>414.86368358611998</c:v>
                </c:pt>
                <c:pt idx="179072">
                  <c:v>414.86600034139298</c:v>
                </c:pt>
                <c:pt idx="179073">
                  <c:v>414.868317096667</c:v>
                </c:pt>
                <c:pt idx="179074">
                  <c:v>414.87063385194</c:v>
                </c:pt>
                <c:pt idx="179075">
                  <c:v>414.87295060721402</c:v>
                </c:pt>
                <c:pt idx="179076">
                  <c:v>414.87526736248702</c:v>
                </c:pt>
                <c:pt idx="179077">
                  <c:v>414.87758411776099</c:v>
                </c:pt>
                <c:pt idx="179078">
                  <c:v>414.87990087303399</c:v>
                </c:pt>
                <c:pt idx="179079">
                  <c:v>414.88221762830801</c:v>
                </c:pt>
                <c:pt idx="179080">
                  <c:v>414.88453438358101</c:v>
                </c:pt>
                <c:pt idx="179081">
                  <c:v>414.88685113885498</c:v>
                </c:pt>
                <c:pt idx="179082">
                  <c:v>414.88916789412798</c:v>
                </c:pt>
                <c:pt idx="179083">
                  <c:v>414.891484649402</c:v>
                </c:pt>
                <c:pt idx="179084">
                  <c:v>414.893801404675</c:v>
                </c:pt>
                <c:pt idx="179085">
                  <c:v>414.89611815994903</c:v>
                </c:pt>
                <c:pt idx="179086">
                  <c:v>414.89843491522203</c:v>
                </c:pt>
                <c:pt idx="179087">
                  <c:v>414.90075167049599</c:v>
                </c:pt>
                <c:pt idx="179088">
                  <c:v>414.90306842576899</c:v>
                </c:pt>
                <c:pt idx="179089">
                  <c:v>414.90538518104302</c:v>
                </c:pt>
                <c:pt idx="179090">
                  <c:v>414.90770193631602</c:v>
                </c:pt>
                <c:pt idx="179091">
                  <c:v>414.91001869158998</c:v>
                </c:pt>
                <c:pt idx="179092">
                  <c:v>414.91233544686298</c:v>
                </c:pt>
                <c:pt idx="179093">
                  <c:v>414.91465220213701</c:v>
                </c:pt>
                <c:pt idx="179094">
                  <c:v>414.91696895741001</c:v>
                </c:pt>
                <c:pt idx="179095">
                  <c:v>414.91928571268397</c:v>
                </c:pt>
                <c:pt idx="179096">
                  <c:v>414.921602467958</c:v>
                </c:pt>
                <c:pt idx="179097">
                  <c:v>414.923919223231</c:v>
                </c:pt>
                <c:pt idx="179098">
                  <c:v>414.92623597850502</c:v>
                </c:pt>
                <c:pt idx="179099">
                  <c:v>414.92855273377802</c:v>
                </c:pt>
                <c:pt idx="179100">
                  <c:v>414.93086948905199</c:v>
                </c:pt>
                <c:pt idx="179101">
                  <c:v>414.93318624432499</c:v>
                </c:pt>
                <c:pt idx="179102">
                  <c:v>414.93550299959901</c:v>
                </c:pt>
                <c:pt idx="179103">
                  <c:v>414.93781975487201</c:v>
                </c:pt>
                <c:pt idx="179104">
                  <c:v>414.94013651014598</c:v>
                </c:pt>
                <c:pt idx="179105">
                  <c:v>414.94245326541898</c:v>
                </c:pt>
                <c:pt idx="179106">
                  <c:v>414.944770020693</c:v>
                </c:pt>
                <c:pt idx="179107">
                  <c:v>414.947086775966</c:v>
                </c:pt>
                <c:pt idx="179108">
                  <c:v>414.94940353124002</c:v>
                </c:pt>
                <c:pt idx="179109">
                  <c:v>414.95172028651302</c:v>
                </c:pt>
                <c:pt idx="179110">
                  <c:v>414.95403704178699</c:v>
                </c:pt>
                <c:pt idx="179111">
                  <c:v>414.95635379705999</c:v>
                </c:pt>
                <c:pt idx="179112">
                  <c:v>414.95867055233401</c:v>
                </c:pt>
                <c:pt idx="179113">
                  <c:v>414.96098730760701</c:v>
                </c:pt>
                <c:pt idx="179114">
                  <c:v>414.96330406288098</c:v>
                </c:pt>
                <c:pt idx="179115">
                  <c:v>414.96562081815398</c:v>
                </c:pt>
                <c:pt idx="179116">
                  <c:v>414.967937573428</c:v>
                </c:pt>
                <c:pt idx="179117">
                  <c:v>414.970254328701</c:v>
                </c:pt>
                <c:pt idx="179118">
                  <c:v>414.97257108397503</c:v>
                </c:pt>
                <c:pt idx="179119">
                  <c:v>414.97488783924803</c:v>
                </c:pt>
                <c:pt idx="179120">
                  <c:v>414.97720459452199</c:v>
                </c:pt>
                <c:pt idx="179121">
                  <c:v>414.97952134979499</c:v>
                </c:pt>
                <c:pt idx="179122">
                  <c:v>414.98183810506902</c:v>
                </c:pt>
                <c:pt idx="179123">
                  <c:v>414.98415486034202</c:v>
                </c:pt>
                <c:pt idx="179124">
                  <c:v>414.98647161561598</c:v>
                </c:pt>
                <c:pt idx="179125">
                  <c:v>414.98878837088898</c:v>
                </c:pt>
                <c:pt idx="179126">
                  <c:v>414.99110512616301</c:v>
                </c:pt>
                <c:pt idx="179127">
                  <c:v>414.99342188143601</c:v>
                </c:pt>
                <c:pt idx="179128">
                  <c:v>414.99573863670997</c:v>
                </c:pt>
                <c:pt idx="179129">
                  <c:v>414.99805539198297</c:v>
                </c:pt>
                <c:pt idx="179130">
                  <c:v>415.000372147257</c:v>
                </c:pt>
                <c:pt idx="179131">
                  <c:v>415.00268890253</c:v>
                </c:pt>
                <c:pt idx="179132">
                  <c:v>415.00500565780402</c:v>
                </c:pt>
                <c:pt idx="179133">
                  <c:v>415.00732241307702</c:v>
                </c:pt>
                <c:pt idx="179134">
                  <c:v>415.00963916835099</c:v>
                </c:pt>
                <c:pt idx="179135">
                  <c:v>415.01195592362399</c:v>
                </c:pt>
                <c:pt idx="179136">
                  <c:v>415.01427267889801</c:v>
                </c:pt>
                <c:pt idx="179137">
                  <c:v>415.01658943417101</c:v>
                </c:pt>
                <c:pt idx="179138">
                  <c:v>415.01890618944498</c:v>
                </c:pt>
                <c:pt idx="179139">
                  <c:v>415.021222944719</c:v>
                </c:pt>
                <c:pt idx="179140">
                  <c:v>415.023539699992</c:v>
                </c:pt>
                <c:pt idx="179141">
                  <c:v>415.02585645526602</c:v>
                </c:pt>
                <c:pt idx="179142">
                  <c:v>415.02817321053902</c:v>
                </c:pt>
                <c:pt idx="179143">
                  <c:v>415.03048996581299</c:v>
                </c:pt>
                <c:pt idx="179144">
                  <c:v>415.03280672108599</c:v>
                </c:pt>
                <c:pt idx="179145">
                  <c:v>415.03512347636001</c:v>
                </c:pt>
                <c:pt idx="179146">
                  <c:v>415.03744023163301</c:v>
                </c:pt>
                <c:pt idx="179147">
                  <c:v>415.03975698690698</c:v>
                </c:pt>
                <c:pt idx="179148">
                  <c:v>415.04207374217998</c:v>
                </c:pt>
                <c:pt idx="179149">
                  <c:v>415.044390497454</c:v>
                </c:pt>
                <c:pt idx="179150">
                  <c:v>415.046707252727</c:v>
                </c:pt>
                <c:pt idx="179151">
                  <c:v>415.04902400800103</c:v>
                </c:pt>
                <c:pt idx="179152">
                  <c:v>415.05134076327403</c:v>
                </c:pt>
                <c:pt idx="179153">
                  <c:v>415.05365751854799</c:v>
                </c:pt>
                <c:pt idx="179154">
                  <c:v>415.05597427382099</c:v>
                </c:pt>
                <c:pt idx="179155">
                  <c:v>415.05829102909502</c:v>
                </c:pt>
                <c:pt idx="179156">
                  <c:v>415.06060778436802</c:v>
                </c:pt>
                <c:pt idx="179157">
                  <c:v>415.06292453964198</c:v>
                </c:pt>
                <c:pt idx="179158">
                  <c:v>415.06524129491498</c:v>
                </c:pt>
                <c:pt idx="179159">
                  <c:v>415.06755805018901</c:v>
                </c:pt>
                <c:pt idx="179160">
                  <c:v>415.06987480546201</c:v>
                </c:pt>
                <c:pt idx="179161">
                  <c:v>415.07219156073597</c:v>
                </c:pt>
                <c:pt idx="179162">
                  <c:v>415.07450831600897</c:v>
                </c:pt>
                <c:pt idx="179163">
                  <c:v>415.076825071283</c:v>
                </c:pt>
                <c:pt idx="179164">
                  <c:v>415.079141826556</c:v>
                </c:pt>
                <c:pt idx="179165">
                  <c:v>415.08145858183002</c:v>
                </c:pt>
                <c:pt idx="179166">
                  <c:v>415.08377533710302</c:v>
                </c:pt>
                <c:pt idx="179167">
                  <c:v>415.08609209237699</c:v>
                </c:pt>
                <c:pt idx="179168">
                  <c:v>415.08840884764999</c:v>
                </c:pt>
                <c:pt idx="179169">
                  <c:v>415.09072560292401</c:v>
                </c:pt>
                <c:pt idx="179170">
                  <c:v>415.09304235819701</c:v>
                </c:pt>
                <c:pt idx="179171">
                  <c:v>415.09535911347098</c:v>
                </c:pt>
                <c:pt idx="179172">
                  <c:v>415.09767586874398</c:v>
                </c:pt>
                <c:pt idx="179173">
                  <c:v>415.099992624018</c:v>
                </c:pt>
                <c:pt idx="179174">
                  <c:v>415.102309379291</c:v>
                </c:pt>
                <c:pt idx="179175">
                  <c:v>415.10462613456502</c:v>
                </c:pt>
                <c:pt idx="179176">
                  <c:v>415.10694288983802</c:v>
                </c:pt>
                <c:pt idx="179177">
                  <c:v>415.10925964511199</c:v>
                </c:pt>
                <c:pt idx="179178">
                  <c:v>415.11157640038499</c:v>
                </c:pt>
                <c:pt idx="179179">
                  <c:v>415.11389315565901</c:v>
                </c:pt>
                <c:pt idx="179180">
                  <c:v>415.11620991093201</c:v>
                </c:pt>
                <c:pt idx="179181">
                  <c:v>415.11852666620598</c:v>
                </c:pt>
                <c:pt idx="179182">
                  <c:v>415.12084342148</c:v>
                </c:pt>
                <c:pt idx="179183">
                  <c:v>415.123160176753</c:v>
                </c:pt>
                <c:pt idx="179184">
                  <c:v>415.12547693202703</c:v>
                </c:pt>
                <c:pt idx="179185">
                  <c:v>415.12779368730003</c:v>
                </c:pt>
                <c:pt idx="179186">
                  <c:v>415.13011044257399</c:v>
                </c:pt>
                <c:pt idx="179187">
                  <c:v>415.13242719784699</c:v>
                </c:pt>
                <c:pt idx="179188">
                  <c:v>415.13474395312102</c:v>
                </c:pt>
                <c:pt idx="179189">
                  <c:v>415.13706070839402</c:v>
                </c:pt>
                <c:pt idx="179190">
                  <c:v>415.13937746366798</c:v>
                </c:pt>
                <c:pt idx="179191">
                  <c:v>415.14169421894098</c:v>
                </c:pt>
                <c:pt idx="179192">
                  <c:v>415.14401097421501</c:v>
                </c:pt>
                <c:pt idx="179193">
                  <c:v>415.14632772948801</c:v>
                </c:pt>
                <c:pt idx="179194">
                  <c:v>415.14864448476197</c:v>
                </c:pt>
                <c:pt idx="179195">
                  <c:v>415.15096124003497</c:v>
                </c:pt>
                <c:pt idx="179196">
                  <c:v>415.153277995309</c:v>
                </c:pt>
                <c:pt idx="179197">
                  <c:v>415.155594750582</c:v>
                </c:pt>
                <c:pt idx="179198">
                  <c:v>415.15791150585602</c:v>
                </c:pt>
                <c:pt idx="179199">
                  <c:v>415.16022826112902</c:v>
                </c:pt>
                <c:pt idx="179200">
                  <c:v>415.16254501640299</c:v>
                </c:pt>
                <c:pt idx="179201">
                  <c:v>415.16486177167599</c:v>
                </c:pt>
                <c:pt idx="179202">
                  <c:v>415.16717852695001</c:v>
                </c:pt>
                <c:pt idx="179203">
                  <c:v>415.16949528222301</c:v>
                </c:pt>
                <c:pt idx="179204">
                  <c:v>415.17181203749698</c:v>
                </c:pt>
                <c:pt idx="179205">
                  <c:v>415.17412879276998</c:v>
                </c:pt>
                <c:pt idx="179206">
                  <c:v>415.176445548044</c:v>
                </c:pt>
                <c:pt idx="179207">
                  <c:v>415.178762303317</c:v>
                </c:pt>
                <c:pt idx="179208">
                  <c:v>415.18107905859102</c:v>
                </c:pt>
                <c:pt idx="179209">
                  <c:v>415.18339581386402</c:v>
                </c:pt>
                <c:pt idx="179210">
                  <c:v>415.18571256913799</c:v>
                </c:pt>
                <c:pt idx="179211">
                  <c:v>415.18802932441099</c:v>
                </c:pt>
                <c:pt idx="179212">
                  <c:v>415.19034607968501</c:v>
                </c:pt>
                <c:pt idx="179213">
                  <c:v>415.19266283495801</c:v>
                </c:pt>
                <c:pt idx="179214">
                  <c:v>415.19497959023198</c:v>
                </c:pt>
                <c:pt idx="179215">
                  <c:v>415.19729634550498</c:v>
                </c:pt>
                <c:pt idx="179216">
                  <c:v>415.199613100779</c:v>
                </c:pt>
                <c:pt idx="179217">
                  <c:v>415.201929856052</c:v>
                </c:pt>
                <c:pt idx="179218">
                  <c:v>415.20424661132603</c:v>
                </c:pt>
                <c:pt idx="179219">
                  <c:v>415.20656336659903</c:v>
                </c:pt>
                <c:pt idx="179220">
                  <c:v>415.20888012187299</c:v>
                </c:pt>
                <c:pt idx="179221">
                  <c:v>415.21119687714599</c:v>
                </c:pt>
                <c:pt idx="179222">
                  <c:v>415.21351363242002</c:v>
                </c:pt>
                <c:pt idx="179223">
                  <c:v>415.21583038769398</c:v>
                </c:pt>
                <c:pt idx="179224">
                  <c:v>415.21814714296698</c:v>
                </c:pt>
                <c:pt idx="179225">
                  <c:v>415.22046389824101</c:v>
                </c:pt>
                <c:pt idx="179226">
                  <c:v>415.22278065351401</c:v>
                </c:pt>
                <c:pt idx="179227">
                  <c:v>415.22509740878797</c:v>
                </c:pt>
                <c:pt idx="179228">
                  <c:v>415.22741416406097</c:v>
                </c:pt>
                <c:pt idx="179229">
                  <c:v>415.229730919335</c:v>
                </c:pt>
                <c:pt idx="179230">
                  <c:v>415.232047674608</c:v>
                </c:pt>
                <c:pt idx="179231">
                  <c:v>415.23436442988202</c:v>
                </c:pt>
                <c:pt idx="179232">
                  <c:v>415.23668118515502</c:v>
                </c:pt>
                <c:pt idx="179233">
                  <c:v>415.23899794042899</c:v>
                </c:pt>
                <c:pt idx="179234">
                  <c:v>415.24131469570199</c:v>
                </c:pt>
                <c:pt idx="179235">
                  <c:v>415.24363145097601</c:v>
                </c:pt>
                <c:pt idx="179236">
                  <c:v>415.24594820624901</c:v>
                </c:pt>
                <c:pt idx="179237">
                  <c:v>415.24826496152298</c:v>
                </c:pt>
                <c:pt idx="179238">
                  <c:v>415.25058171679598</c:v>
                </c:pt>
                <c:pt idx="179239">
                  <c:v>415.25289847207</c:v>
                </c:pt>
                <c:pt idx="179240">
                  <c:v>415.255215227343</c:v>
                </c:pt>
                <c:pt idx="179241">
                  <c:v>415.25753198261702</c:v>
                </c:pt>
                <c:pt idx="179242">
                  <c:v>415.25984873789002</c:v>
                </c:pt>
                <c:pt idx="179243">
                  <c:v>415.26216549316399</c:v>
                </c:pt>
                <c:pt idx="179244">
                  <c:v>415.26448224843699</c:v>
                </c:pt>
                <c:pt idx="179245">
                  <c:v>415.26679900371101</c:v>
                </c:pt>
                <c:pt idx="179246">
                  <c:v>415.26911575898401</c:v>
                </c:pt>
                <c:pt idx="179247">
                  <c:v>415.27143251425798</c:v>
                </c:pt>
                <c:pt idx="179248">
                  <c:v>415.27374926953098</c:v>
                </c:pt>
                <c:pt idx="179249">
                  <c:v>415.276066024805</c:v>
                </c:pt>
                <c:pt idx="179250">
                  <c:v>415.278382780078</c:v>
                </c:pt>
                <c:pt idx="179251">
                  <c:v>415.28069953535203</c:v>
                </c:pt>
                <c:pt idx="179252">
                  <c:v>415.28301629062503</c:v>
                </c:pt>
                <c:pt idx="179253">
                  <c:v>415.28533304589899</c:v>
                </c:pt>
                <c:pt idx="179254">
                  <c:v>415.28764980117199</c:v>
                </c:pt>
                <c:pt idx="179255">
                  <c:v>415.28996655644602</c:v>
                </c:pt>
                <c:pt idx="179256">
                  <c:v>415.29228331171902</c:v>
                </c:pt>
                <c:pt idx="179257">
                  <c:v>415.29460006699298</c:v>
                </c:pt>
                <c:pt idx="179258">
                  <c:v>415.29691682226598</c:v>
                </c:pt>
                <c:pt idx="179259">
                  <c:v>415.29923357754001</c:v>
                </c:pt>
                <c:pt idx="179260">
                  <c:v>415.30155033281301</c:v>
                </c:pt>
                <c:pt idx="179261">
                  <c:v>415.30386708808697</c:v>
                </c:pt>
                <c:pt idx="179262">
                  <c:v>415.30618384335997</c:v>
                </c:pt>
                <c:pt idx="179263">
                  <c:v>415.308500598634</c:v>
                </c:pt>
                <c:pt idx="179264">
                  <c:v>415.310817353907</c:v>
                </c:pt>
                <c:pt idx="179265">
                  <c:v>415.31313410918102</c:v>
                </c:pt>
                <c:pt idx="179266">
                  <c:v>415.31545086445499</c:v>
                </c:pt>
                <c:pt idx="179267">
                  <c:v>415.31776761972799</c:v>
                </c:pt>
                <c:pt idx="179268">
                  <c:v>415.32008437500201</c:v>
                </c:pt>
                <c:pt idx="179269">
                  <c:v>415.32240113027501</c:v>
                </c:pt>
                <c:pt idx="179270">
                  <c:v>415.32471788554898</c:v>
                </c:pt>
                <c:pt idx="179271">
                  <c:v>415.32703464082198</c:v>
                </c:pt>
                <c:pt idx="179272">
                  <c:v>415.329351396096</c:v>
                </c:pt>
                <c:pt idx="179273">
                  <c:v>415.331668151369</c:v>
                </c:pt>
                <c:pt idx="179274">
                  <c:v>415.33398490664302</c:v>
                </c:pt>
                <c:pt idx="179275">
                  <c:v>415.33630166191602</c:v>
                </c:pt>
                <c:pt idx="179276">
                  <c:v>415.33861841718999</c:v>
                </c:pt>
                <c:pt idx="179277">
                  <c:v>415.34093517246299</c:v>
                </c:pt>
                <c:pt idx="179278">
                  <c:v>415.34325192773701</c:v>
                </c:pt>
                <c:pt idx="179279">
                  <c:v>415.34556868301001</c:v>
                </c:pt>
                <c:pt idx="179280">
                  <c:v>415.34788543828398</c:v>
                </c:pt>
                <c:pt idx="179281">
                  <c:v>415.35020219355698</c:v>
                </c:pt>
                <c:pt idx="179282">
                  <c:v>415.352518948831</c:v>
                </c:pt>
                <c:pt idx="179283">
                  <c:v>415.354835704104</c:v>
                </c:pt>
                <c:pt idx="179284">
                  <c:v>415.35715245937803</c:v>
                </c:pt>
                <c:pt idx="179285">
                  <c:v>415.35946921465103</c:v>
                </c:pt>
                <c:pt idx="179286">
                  <c:v>415.36178596992499</c:v>
                </c:pt>
                <c:pt idx="179287">
                  <c:v>415.36410272519799</c:v>
                </c:pt>
                <c:pt idx="179288">
                  <c:v>415.36641948047202</c:v>
                </c:pt>
                <c:pt idx="179289">
                  <c:v>415.36873623574502</c:v>
                </c:pt>
                <c:pt idx="179290">
                  <c:v>415.37105299101898</c:v>
                </c:pt>
                <c:pt idx="179291">
                  <c:v>415.37336974629198</c:v>
                </c:pt>
                <c:pt idx="179292">
                  <c:v>415.37568650156601</c:v>
                </c:pt>
                <c:pt idx="179293">
                  <c:v>415.37800325683901</c:v>
                </c:pt>
                <c:pt idx="179294">
                  <c:v>415.38032001211297</c:v>
                </c:pt>
                <c:pt idx="179295">
                  <c:v>415.38263676738597</c:v>
                </c:pt>
                <c:pt idx="179296">
                  <c:v>415.38495352266</c:v>
                </c:pt>
                <c:pt idx="179297">
                  <c:v>415.387270277933</c:v>
                </c:pt>
                <c:pt idx="179298">
                  <c:v>415.38958703320702</c:v>
                </c:pt>
                <c:pt idx="179299">
                  <c:v>415.39190378848002</c:v>
                </c:pt>
                <c:pt idx="179300">
                  <c:v>415.39422054375399</c:v>
                </c:pt>
                <c:pt idx="179301">
                  <c:v>415.39653729902699</c:v>
                </c:pt>
                <c:pt idx="179302">
                  <c:v>415.39885405430101</c:v>
                </c:pt>
                <c:pt idx="179303">
                  <c:v>415.40117080957401</c:v>
                </c:pt>
                <c:pt idx="179304">
                  <c:v>415.40348756484798</c:v>
                </c:pt>
                <c:pt idx="179305">
                  <c:v>415.40580432012098</c:v>
                </c:pt>
                <c:pt idx="179306">
                  <c:v>415.408121075395</c:v>
                </c:pt>
                <c:pt idx="179307">
                  <c:v>415.410437830668</c:v>
                </c:pt>
                <c:pt idx="179308">
                  <c:v>415.41275458594203</c:v>
                </c:pt>
                <c:pt idx="179309">
                  <c:v>415.41507134121599</c:v>
                </c:pt>
                <c:pt idx="179310">
                  <c:v>415.41738809648899</c:v>
                </c:pt>
                <c:pt idx="179311">
                  <c:v>415.41970485176302</c:v>
                </c:pt>
                <c:pt idx="179312">
                  <c:v>415.42202160703602</c:v>
                </c:pt>
                <c:pt idx="179313">
                  <c:v>415.42433836230998</c:v>
                </c:pt>
                <c:pt idx="179314">
                  <c:v>415.42665511758298</c:v>
                </c:pt>
                <c:pt idx="179315">
                  <c:v>415.42897187285701</c:v>
                </c:pt>
                <c:pt idx="179316">
                  <c:v>415.43128862813001</c:v>
                </c:pt>
                <c:pt idx="179317">
                  <c:v>415.43360538340397</c:v>
                </c:pt>
                <c:pt idx="179318">
                  <c:v>415.43592213867697</c:v>
                </c:pt>
                <c:pt idx="179319">
                  <c:v>415.438238893951</c:v>
                </c:pt>
                <c:pt idx="179320">
                  <c:v>415.440555649224</c:v>
                </c:pt>
                <c:pt idx="179321">
                  <c:v>415.44287240449802</c:v>
                </c:pt>
                <c:pt idx="179322">
                  <c:v>415.44518915977102</c:v>
                </c:pt>
                <c:pt idx="179323">
                  <c:v>415.44750591504499</c:v>
                </c:pt>
                <c:pt idx="179324">
                  <c:v>415.44982267031799</c:v>
                </c:pt>
                <c:pt idx="179325">
                  <c:v>415.45213942559201</c:v>
                </c:pt>
                <c:pt idx="179326">
                  <c:v>415.45445618086501</c:v>
                </c:pt>
                <c:pt idx="179327">
                  <c:v>415.45677293613898</c:v>
                </c:pt>
                <c:pt idx="179328">
                  <c:v>415.45908969141198</c:v>
                </c:pt>
                <c:pt idx="179329">
                  <c:v>415.461406446686</c:v>
                </c:pt>
                <c:pt idx="179330">
                  <c:v>415.463723201959</c:v>
                </c:pt>
                <c:pt idx="179331">
                  <c:v>415.46603995723302</c:v>
                </c:pt>
                <c:pt idx="179332">
                  <c:v>415.46835671250602</c:v>
                </c:pt>
                <c:pt idx="179333">
                  <c:v>415.47067346777999</c:v>
                </c:pt>
                <c:pt idx="179334">
                  <c:v>415.47299022305299</c:v>
                </c:pt>
                <c:pt idx="179335">
                  <c:v>415.47530697832701</c:v>
                </c:pt>
                <c:pt idx="179336">
                  <c:v>415.47762373360001</c:v>
                </c:pt>
                <c:pt idx="179337">
                  <c:v>415.47994048887398</c:v>
                </c:pt>
                <c:pt idx="179338">
                  <c:v>415.48225724414698</c:v>
                </c:pt>
                <c:pt idx="179339">
                  <c:v>415.484573999421</c:v>
                </c:pt>
                <c:pt idx="179340">
                  <c:v>415.486890754694</c:v>
                </c:pt>
                <c:pt idx="179341">
                  <c:v>415.48920750996803</c:v>
                </c:pt>
                <c:pt idx="179342">
                  <c:v>415.49152426524103</c:v>
                </c:pt>
                <c:pt idx="179343">
                  <c:v>415.49384102051499</c:v>
                </c:pt>
                <c:pt idx="179344">
                  <c:v>415.49615777578799</c:v>
                </c:pt>
                <c:pt idx="179345">
                  <c:v>415.49847453106202</c:v>
                </c:pt>
                <c:pt idx="179346">
                  <c:v>415.50079128633502</c:v>
                </c:pt>
                <c:pt idx="179347">
                  <c:v>415.50310804160898</c:v>
                </c:pt>
                <c:pt idx="179348">
                  <c:v>415.50542479688198</c:v>
                </c:pt>
                <c:pt idx="179349">
                  <c:v>415.50774155215601</c:v>
                </c:pt>
                <c:pt idx="179350">
                  <c:v>415.51005830742901</c:v>
                </c:pt>
                <c:pt idx="179351">
                  <c:v>415.51237506270297</c:v>
                </c:pt>
                <c:pt idx="179352">
                  <c:v>415.514691817977</c:v>
                </c:pt>
                <c:pt idx="179353">
                  <c:v>415.51700857325</c:v>
                </c:pt>
                <c:pt idx="179354">
                  <c:v>415.51932532852402</c:v>
                </c:pt>
                <c:pt idx="179355">
                  <c:v>415.52164208379702</c:v>
                </c:pt>
                <c:pt idx="179356">
                  <c:v>415.52395883907099</c:v>
                </c:pt>
                <c:pt idx="179357">
                  <c:v>415.52627559434399</c:v>
                </c:pt>
                <c:pt idx="179358">
                  <c:v>415.52859234961801</c:v>
                </c:pt>
                <c:pt idx="179359">
                  <c:v>415.53090910489101</c:v>
                </c:pt>
                <c:pt idx="179360">
                  <c:v>415.53322586016498</c:v>
                </c:pt>
                <c:pt idx="179361">
                  <c:v>415.53554261543798</c:v>
                </c:pt>
                <c:pt idx="179362">
                  <c:v>415.537859370712</c:v>
                </c:pt>
                <c:pt idx="179363">
                  <c:v>415.540176125985</c:v>
                </c:pt>
                <c:pt idx="179364">
                  <c:v>415.54249288125902</c:v>
                </c:pt>
                <c:pt idx="179365">
                  <c:v>415.54480963653202</c:v>
                </c:pt>
                <c:pt idx="179366">
                  <c:v>415.54712639180599</c:v>
                </c:pt>
                <c:pt idx="179367">
                  <c:v>415.54944314707899</c:v>
                </c:pt>
                <c:pt idx="179368">
                  <c:v>415.55175990235301</c:v>
                </c:pt>
                <c:pt idx="179369">
                  <c:v>415.55407665762601</c:v>
                </c:pt>
                <c:pt idx="179370">
                  <c:v>415.55639341289998</c:v>
                </c:pt>
                <c:pt idx="179371">
                  <c:v>415.55871016817298</c:v>
                </c:pt>
                <c:pt idx="179372">
                  <c:v>415.561026923447</c:v>
                </c:pt>
                <c:pt idx="179373">
                  <c:v>415.56334367872</c:v>
                </c:pt>
                <c:pt idx="179374">
                  <c:v>415.56566043399403</c:v>
                </c:pt>
                <c:pt idx="179375">
                  <c:v>415.56797718926703</c:v>
                </c:pt>
                <c:pt idx="179376">
                  <c:v>415.57029394454099</c:v>
                </c:pt>
                <c:pt idx="179377">
                  <c:v>415.57261069981399</c:v>
                </c:pt>
                <c:pt idx="179378">
                  <c:v>415.57492745508802</c:v>
                </c:pt>
                <c:pt idx="179379">
                  <c:v>415.57724421036102</c:v>
                </c:pt>
                <c:pt idx="179380">
                  <c:v>415.57956096563498</c:v>
                </c:pt>
                <c:pt idx="179381">
                  <c:v>415.58187772090798</c:v>
                </c:pt>
                <c:pt idx="179382">
                  <c:v>415.58419447618201</c:v>
                </c:pt>
                <c:pt idx="179383">
                  <c:v>415.58651123145501</c:v>
                </c:pt>
                <c:pt idx="179384">
                  <c:v>415.58882798672897</c:v>
                </c:pt>
                <c:pt idx="179385">
                  <c:v>415.59114474200197</c:v>
                </c:pt>
                <c:pt idx="179386">
                  <c:v>415.593461497276</c:v>
                </c:pt>
                <c:pt idx="179387">
                  <c:v>415.595778252549</c:v>
                </c:pt>
                <c:pt idx="179388">
                  <c:v>415.59809500782302</c:v>
                </c:pt>
                <c:pt idx="179389">
                  <c:v>415.60041176309602</c:v>
                </c:pt>
                <c:pt idx="179390">
                  <c:v>415.60272851836999</c:v>
                </c:pt>
                <c:pt idx="179391">
                  <c:v>415.60504527364299</c:v>
                </c:pt>
                <c:pt idx="179392">
                  <c:v>415.60736202891701</c:v>
                </c:pt>
                <c:pt idx="179393">
                  <c:v>415.60967878419001</c:v>
                </c:pt>
                <c:pt idx="179394">
                  <c:v>415.61199553946398</c:v>
                </c:pt>
                <c:pt idx="179395">
                  <c:v>415.614312294738</c:v>
                </c:pt>
                <c:pt idx="179396">
                  <c:v>415.616629050011</c:v>
                </c:pt>
                <c:pt idx="179397">
                  <c:v>415.61894580528502</c:v>
                </c:pt>
                <c:pt idx="179398">
                  <c:v>415.62126256055802</c:v>
                </c:pt>
                <c:pt idx="179399">
                  <c:v>415.62357931583199</c:v>
                </c:pt>
                <c:pt idx="179400">
                  <c:v>415.62589607110499</c:v>
                </c:pt>
                <c:pt idx="179401">
                  <c:v>415.62821282637901</c:v>
                </c:pt>
                <c:pt idx="179402">
                  <c:v>415.63052958165201</c:v>
                </c:pt>
                <c:pt idx="179403">
                  <c:v>415.63284633692598</c:v>
                </c:pt>
                <c:pt idx="179404">
                  <c:v>415.63516309219898</c:v>
                </c:pt>
                <c:pt idx="179405">
                  <c:v>415.637479847473</c:v>
                </c:pt>
                <c:pt idx="179406">
                  <c:v>415.639796602746</c:v>
                </c:pt>
                <c:pt idx="179407">
                  <c:v>415.64211335802003</c:v>
                </c:pt>
                <c:pt idx="179408">
                  <c:v>415.64443011329303</c:v>
                </c:pt>
                <c:pt idx="179409">
                  <c:v>415.64674686856699</c:v>
                </c:pt>
                <c:pt idx="179410">
                  <c:v>415.64906362383999</c:v>
                </c:pt>
                <c:pt idx="179411">
                  <c:v>415.65138037911402</c:v>
                </c:pt>
                <c:pt idx="179412">
                  <c:v>415.65369713438702</c:v>
                </c:pt>
                <c:pt idx="179413">
                  <c:v>415.65601388966098</c:v>
                </c:pt>
                <c:pt idx="179414">
                  <c:v>415.65833064493398</c:v>
                </c:pt>
                <c:pt idx="179415">
                  <c:v>415.66064740020801</c:v>
                </c:pt>
                <c:pt idx="179416">
                  <c:v>415.66296415548101</c:v>
                </c:pt>
                <c:pt idx="179417">
                  <c:v>415.66528091075497</c:v>
                </c:pt>
                <c:pt idx="179418">
                  <c:v>415.66759766602797</c:v>
                </c:pt>
                <c:pt idx="179419">
                  <c:v>415.669914421302</c:v>
                </c:pt>
                <c:pt idx="179420">
                  <c:v>415.672231176575</c:v>
                </c:pt>
                <c:pt idx="179421">
                  <c:v>415.67454793184902</c:v>
                </c:pt>
                <c:pt idx="179422">
                  <c:v>415.67686468712202</c:v>
                </c:pt>
                <c:pt idx="179423">
                  <c:v>415.67918144239599</c:v>
                </c:pt>
                <c:pt idx="179424">
                  <c:v>415.68149819766899</c:v>
                </c:pt>
                <c:pt idx="179425">
                  <c:v>415.68381495294301</c:v>
                </c:pt>
                <c:pt idx="179426">
                  <c:v>415.68613170821601</c:v>
                </c:pt>
                <c:pt idx="179427">
                  <c:v>415.68844846348998</c:v>
                </c:pt>
                <c:pt idx="179428">
                  <c:v>415.69076521876298</c:v>
                </c:pt>
                <c:pt idx="179429">
                  <c:v>415.693081974037</c:v>
                </c:pt>
                <c:pt idx="179430">
                  <c:v>415.69539872931</c:v>
                </c:pt>
                <c:pt idx="179431">
                  <c:v>415.69771548458402</c:v>
                </c:pt>
                <c:pt idx="179432">
                  <c:v>415.70003223985702</c:v>
                </c:pt>
                <c:pt idx="179433">
                  <c:v>415.70234899513099</c:v>
                </c:pt>
                <c:pt idx="179434">
                  <c:v>415.70466575040399</c:v>
                </c:pt>
                <c:pt idx="179435">
                  <c:v>415.70698250567801</c:v>
                </c:pt>
                <c:pt idx="179436">
                  <c:v>415.70929926095101</c:v>
                </c:pt>
                <c:pt idx="179437">
                  <c:v>415.71161601622498</c:v>
                </c:pt>
                <c:pt idx="179438">
                  <c:v>415.713932771499</c:v>
                </c:pt>
                <c:pt idx="179439">
                  <c:v>415.716249526772</c:v>
                </c:pt>
                <c:pt idx="179440">
                  <c:v>415.71856628204603</c:v>
                </c:pt>
                <c:pt idx="179441">
                  <c:v>415.72088303731903</c:v>
                </c:pt>
                <c:pt idx="179442">
                  <c:v>415.72319979259299</c:v>
                </c:pt>
                <c:pt idx="179443">
                  <c:v>415.72551654786599</c:v>
                </c:pt>
                <c:pt idx="179444">
                  <c:v>415.72783330314002</c:v>
                </c:pt>
                <c:pt idx="179445">
                  <c:v>415.73015005841302</c:v>
                </c:pt>
                <c:pt idx="179446">
                  <c:v>415.73246681368698</c:v>
                </c:pt>
                <c:pt idx="179447">
                  <c:v>415.73478356895998</c:v>
                </c:pt>
                <c:pt idx="179448">
                  <c:v>415.73710032423401</c:v>
                </c:pt>
                <c:pt idx="179449">
                  <c:v>415.73941707950701</c:v>
                </c:pt>
                <c:pt idx="179450">
                  <c:v>415.74173383478097</c:v>
                </c:pt>
                <c:pt idx="179451">
                  <c:v>415.74405059005397</c:v>
                </c:pt>
                <c:pt idx="179452">
                  <c:v>415.746367345328</c:v>
                </c:pt>
                <c:pt idx="179453">
                  <c:v>415.748684100601</c:v>
                </c:pt>
                <c:pt idx="179454">
                  <c:v>415.75100085587502</c:v>
                </c:pt>
                <c:pt idx="179455">
                  <c:v>415.75331761114802</c:v>
                </c:pt>
                <c:pt idx="179456">
                  <c:v>415.75563436642199</c:v>
                </c:pt>
                <c:pt idx="179457">
                  <c:v>415.75795112169499</c:v>
                </c:pt>
                <c:pt idx="179458">
                  <c:v>415.76026787696901</c:v>
                </c:pt>
                <c:pt idx="179459">
                  <c:v>415.76258463224201</c:v>
                </c:pt>
                <c:pt idx="179460">
                  <c:v>415.76490138751598</c:v>
                </c:pt>
                <c:pt idx="179461">
                  <c:v>415.76721814278898</c:v>
                </c:pt>
                <c:pt idx="179462">
                  <c:v>415.769534898063</c:v>
                </c:pt>
                <c:pt idx="179463">
                  <c:v>415.771851653336</c:v>
                </c:pt>
                <c:pt idx="179464">
                  <c:v>415.77416840861002</c:v>
                </c:pt>
                <c:pt idx="179465">
                  <c:v>415.77648516388302</c:v>
                </c:pt>
                <c:pt idx="179466">
                  <c:v>415.77880191915699</c:v>
                </c:pt>
                <c:pt idx="179467">
                  <c:v>415.78111867442999</c:v>
                </c:pt>
                <c:pt idx="179468">
                  <c:v>415.78343542970401</c:v>
                </c:pt>
                <c:pt idx="179469">
                  <c:v>415.78575218497701</c:v>
                </c:pt>
                <c:pt idx="179470">
                  <c:v>415.78806894025098</c:v>
                </c:pt>
                <c:pt idx="179471">
                  <c:v>415.79038569552398</c:v>
                </c:pt>
                <c:pt idx="179472">
                  <c:v>415.792702450798</c:v>
                </c:pt>
                <c:pt idx="179473">
                  <c:v>415.795019206071</c:v>
                </c:pt>
                <c:pt idx="179474">
                  <c:v>415.79733596134503</c:v>
                </c:pt>
                <c:pt idx="179475">
                  <c:v>415.79965271661803</c:v>
                </c:pt>
                <c:pt idx="179476">
                  <c:v>415.80196947189199</c:v>
                </c:pt>
                <c:pt idx="179477">
                  <c:v>415.80428622716499</c:v>
                </c:pt>
                <c:pt idx="179478">
                  <c:v>415.80660298243902</c:v>
                </c:pt>
                <c:pt idx="179479">
                  <c:v>415.80891973771298</c:v>
                </c:pt>
                <c:pt idx="179480">
                  <c:v>415.81123649298598</c:v>
                </c:pt>
                <c:pt idx="179481">
                  <c:v>415.81355324826001</c:v>
                </c:pt>
                <c:pt idx="179482">
                  <c:v>415.81587000353301</c:v>
                </c:pt>
                <c:pt idx="179483">
                  <c:v>415.81818675880697</c:v>
                </c:pt>
                <c:pt idx="179484">
                  <c:v>415.82050351407997</c:v>
                </c:pt>
                <c:pt idx="179485">
                  <c:v>415.822820269354</c:v>
                </c:pt>
                <c:pt idx="179486">
                  <c:v>415.825137024627</c:v>
                </c:pt>
                <c:pt idx="179487">
                  <c:v>415.82745377990102</c:v>
                </c:pt>
                <c:pt idx="179488">
                  <c:v>415.82977053517402</c:v>
                </c:pt>
                <c:pt idx="179489">
                  <c:v>415.83208729044799</c:v>
                </c:pt>
                <c:pt idx="179490">
                  <c:v>415.83440404572099</c:v>
                </c:pt>
                <c:pt idx="179491">
                  <c:v>415.83672080099501</c:v>
                </c:pt>
                <c:pt idx="179492">
                  <c:v>415.83903755626801</c:v>
                </c:pt>
                <c:pt idx="179493">
                  <c:v>415.84135431154198</c:v>
                </c:pt>
                <c:pt idx="179494">
                  <c:v>415.84367106681498</c:v>
                </c:pt>
                <c:pt idx="179495">
                  <c:v>415.845987822089</c:v>
                </c:pt>
                <c:pt idx="179496">
                  <c:v>415.848304577362</c:v>
                </c:pt>
                <c:pt idx="179497">
                  <c:v>415.85062133263602</c:v>
                </c:pt>
                <c:pt idx="179498">
                  <c:v>415.85293808790902</c:v>
                </c:pt>
                <c:pt idx="179499">
                  <c:v>415.85525484318299</c:v>
                </c:pt>
                <c:pt idx="179500">
                  <c:v>415.85757159845599</c:v>
                </c:pt>
                <c:pt idx="179501">
                  <c:v>415.85988835373001</c:v>
                </c:pt>
                <c:pt idx="179502">
                  <c:v>415.86220510900301</c:v>
                </c:pt>
                <c:pt idx="179503">
                  <c:v>415.86452186427698</c:v>
                </c:pt>
                <c:pt idx="179504">
                  <c:v>415.86683861954998</c:v>
                </c:pt>
                <c:pt idx="179505">
                  <c:v>415.869155374824</c:v>
                </c:pt>
                <c:pt idx="179506">
                  <c:v>415.871472130097</c:v>
                </c:pt>
                <c:pt idx="179507">
                  <c:v>415.87378888537103</c:v>
                </c:pt>
                <c:pt idx="179508">
                  <c:v>415.87610564064403</c:v>
                </c:pt>
                <c:pt idx="179509">
                  <c:v>415.87842239591799</c:v>
                </c:pt>
                <c:pt idx="179510">
                  <c:v>415.88073915119099</c:v>
                </c:pt>
                <c:pt idx="179511">
                  <c:v>415.88305590646502</c:v>
                </c:pt>
                <c:pt idx="179512">
                  <c:v>415.88537266173802</c:v>
                </c:pt>
                <c:pt idx="179513">
                  <c:v>415.88768941701198</c:v>
                </c:pt>
                <c:pt idx="179514">
                  <c:v>415.89000617228498</c:v>
                </c:pt>
                <c:pt idx="179515">
                  <c:v>415.89232292755901</c:v>
                </c:pt>
                <c:pt idx="179516">
                  <c:v>415.89463968283201</c:v>
                </c:pt>
                <c:pt idx="179517">
                  <c:v>415.89695643810597</c:v>
                </c:pt>
                <c:pt idx="179518">
                  <c:v>415.89927319337897</c:v>
                </c:pt>
                <c:pt idx="179519">
                  <c:v>415.901589948653</c:v>
                </c:pt>
                <c:pt idx="179520">
                  <c:v>415.903906703926</c:v>
                </c:pt>
                <c:pt idx="179521">
                  <c:v>415.90622345920002</c:v>
                </c:pt>
                <c:pt idx="179522">
                  <c:v>415.90854021447399</c:v>
                </c:pt>
                <c:pt idx="179523">
                  <c:v>415.91085696974699</c:v>
                </c:pt>
                <c:pt idx="179524">
                  <c:v>415.91317372502101</c:v>
                </c:pt>
                <c:pt idx="179525">
                  <c:v>415.91549048029401</c:v>
                </c:pt>
                <c:pt idx="179526">
                  <c:v>415.91780723556798</c:v>
                </c:pt>
                <c:pt idx="179527">
                  <c:v>415.92012399084098</c:v>
                </c:pt>
                <c:pt idx="179528">
                  <c:v>415.922440746115</c:v>
                </c:pt>
                <c:pt idx="179529">
                  <c:v>415.924757501388</c:v>
                </c:pt>
                <c:pt idx="179530">
                  <c:v>415.92707425666202</c:v>
                </c:pt>
                <c:pt idx="179531">
                  <c:v>415.92939101193502</c:v>
                </c:pt>
                <c:pt idx="179532">
                  <c:v>415.93170776720899</c:v>
                </c:pt>
                <c:pt idx="179533">
                  <c:v>415.93402452248199</c:v>
                </c:pt>
                <c:pt idx="179534">
                  <c:v>415.93634127775601</c:v>
                </c:pt>
                <c:pt idx="179535">
                  <c:v>415.93865803302901</c:v>
                </c:pt>
                <c:pt idx="179536">
                  <c:v>415.94097478830298</c:v>
                </c:pt>
                <c:pt idx="179537">
                  <c:v>415.94329154357598</c:v>
                </c:pt>
                <c:pt idx="179538">
                  <c:v>415.94560829885</c:v>
                </c:pt>
                <c:pt idx="179539">
                  <c:v>415.947925054123</c:v>
                </c:pt>
                <c:pt idx="179540">
                  <c:v>415.95024180939703</c:v>
                </c:pt>
                <c:pt idx="179541">
                  <c:v>415.95255856467003</c:v>
                </c:pt>
                <c:pt idx="179542">
                  <c:v>415.95487531994399</c:v>
                </c:pt>
                <c:pt idx="179543">
                  <c:v>415.95719207521699</c:v>
                </c:pt>
                <c:pt idx="179544">
                  <c:v>415.95950883049102</c:v>
                </c:pt>
                <c:pt idx="179545">
                  <c:v>415.96182558576402</c:v>
                </c:pt>
                <c:pt idx="179546">
                  <c:v>415.96414234103798</c:v>
                </c:pt>
                <c:pt idx="179547">
                  <c:v>415.96645909631098</c:v>
                </c:pt>
                <c:pt idx="179548">
                  <c:v>415.96877585158501</c:v>
                </c:pt>
                <c:pt idx="179549">
                  <c:v>415.97109260685801</c:v>
                </c:pt>
                <c:pt idx="179550">
                  <c:v>415.97340936213197</c:v>
                </c:pt>
                <c:pt idx="179551">
                  <c:v>415.97572611740497</c:v>
                </c:pt>
                <c:pt idx="179552">
                  <c:v>415.978042872679</c:v>
                </c:pt>
                <c:pt idx="179553">
                  <c:v>415.980359627952</c:v>
                </c:pt>
                <c:pt idx="179554">
                  <c:v>415.98267638322602</c:v>
                </c:pt>
                <c:pt idx="179555">
                  <c:v>415.98499313849902</c:v>
                </c:pt>
                <c:pt idx="179556">
                  <c:v>415.98730989377299</c:v>
                </c:pt>
                <c:pt idx="179557">
                  <c:v>415.98962664904599</c:v>
                </c:pt>
                <c:pt idx="179558">
                  <c:v>415.99194340432001</c:v>
                </c:pt>
                <c:pt idx="179559">
                  <c:v>415.99426015959301</c:v>
                </c:pt>
                <c:pt idx="179560">
                  <c:v>415.99657691486698</c:v>
                </c:pt>
                <c:pt idx="179561">
                  <c:v>415.99889367013998</c:v>
                </c:pt>
                <c:pt idx="179562">
                  <c:v>416.001210425414</c:v>
                </c:pt>
                <c:pt idx="179563">
                  <c:v>416.003527180687</c:v>
                </c:pt>
                <c:pt idx="179564">
                  <c:v>416.00584393596102</c:v>
                </c:pt>
                <c:pt idx="179565">
                  <c:v>416.00816069123499</c:v>
                </c:pt>
                <c:pt idx="179566">
                  <c:v>416.01047744650799</c:v>
                </c:pt>
                <c:pt idx="179567">
                  <c:v>416.01279420178201</c:v>
                </c:pt>
                <c:pt idx="179568">
                  <c:v>416.01511095705501</c:v>
                </c:pt>
                <c:pt idx="179569">
                  <c:v>416.01742771232898</c:v>
                </c:pt>
                <c:pt idx="179570">
                  <c:v>416.01974446760198</c:v>
                </c:pt>
                <c:pt idx="179571">
                  <c:v>416.022061222876</c:v>
                </c:pt>
                <c:pt idx="179572">
                  <c:v>416.024377978149</c:v>
                </c:pt>
                <c:pt idx="179573">
                  <c:v>416.02669473342303</c:v>
                </c:pt>
                <c:pt idx="179574">
                  <c:v>416.02901148869603</c:v>
                </c:pt>
                <c:pt idx="179575">
                  <c:v>416.03132824396999</c:v>
                </c:pt>
                <c:pt idx="179576">
                  <c:v>416.03364499924299</c:v>
                </c:pt>
                <c:pt idx="179577">
                  <c:v>416.03596175451702</c:v>
                </c:pt>
                <c:pt idx="179578">
                  <c:v>416.03827850979002</c:v>
                </c:pt>
                <c:pt idx="179579">
                  <c:v>416.04059526506398</c:v>
                </c:pt>
                <c:pt idx="179580">
                  <c:v>416.04291202033698</c:v>
                </c:pt>
                <c:pt idx="179581">
                  <c:v>416.04522877561101</c:v>
                </c:pt>
                <c:pt idx="179582">
                  <c:v>416.04754553088401</c:v>
                </c:pt>
                <c:pt idx="179583">
                  <c:v>416.04986228615797</c:v>
                </c:pt>
                <c:pt idx="179584">
                  <c:v>416.05217904143097</c:v>
                </c:pt>
                <c:pt idx="179585">
                  <c:v>416.054495796705</c:v>
                </c:pt>
                <c:pt idx="179586">
                  <c:v>416.056812551978</c:v>
                </c:pt>
                <c:pt idx="179587">
                  <c:v>416.05912930725202</c:v>
                </c:pt>
                <c:pt idx="179588">
                  <c:v>416.06144606252502</c:v>
                </c:pt>
                <c:pt idx="179589">
                  <c:v>416.06376281779899</c:v>
                </c:pt>
                <c:pt idx="179590">
                  <c:v>416.06607957307199</c:v>
                </c:pt>
                <c:pt idx="179591">
                  <c:v>416.06839632834601</c:v>
                </c:pt>
                <c:pt idx="179592">
                  <c:v>416.07071308361901</c:v>
                </c:pt>
                <c:pt idx="179593">
                  <c:v>416.07302983889298</c:v>
                </c:pt>
                <c:pt idx="179594">
                  <c:v>416.07534659416598</c:v>
                </c:pt>
                <c:pt idx="179595">
                  <c:v>416.07766334944</c:v>
                </c:pt>
                <c:pt idx="179596">
                  <c:v>416.079980104713</c:v>
                </c:pt>
                <c:pt idx="179597">
                  <c:v>416.08229685998703</c:v>
                </c:pt>
                <c:pt idx="179598">
                  <c:v>416.08461361526003</c:v>
                </c:pt>
                <c:pt idx="179599">
                  <c:v>416.08693037053399</c:v>
                </c:pt>
                <c:pt idx="179600">
                  <c:v>416.08924712580699</c:v>
                </c:pt>
                <c:pt idx="179601">
                  <c:v>416.09156388108102</c:v>
                </c:pt>
                <c:pt idx="179602">
                  <c:v>416.09388063635402</c:v>
                </c:pt>
                <c:pt idx="179603">
                  <c:v>416.09619739162798</c:v>
                </c:pt>
                <c:pt idx="179604">
                  <c:v>416.09851414690098</c:v>
                </c:pt>
                <c:pt idx="179605">
                  <c:v>416.10083090217501</c:v>
                </c:pt>
                <c:pt idx="179606">
                  <c:v>416.10314765744801</c:v>
                </c:pt>
                <c:pt idx="179607">
                  <c:v>416.10546441272197</c:v>
                </c:pt>
                <c:pt idx="179608">
                  <c:v>416.107781167996</c:v>
                </c:pt>
                <c:pt idx="179609">
                  <c:v>416.110097923269</c:v>
                </c:pt>
                <c:pt idx="179610">
                  <c:v>416.11241467854302</c:v>
                </c:pt>
                <c:pt idx="179611">
                  <c:v>416.11473143381602</c:v>
                </c:pt>
                <c:pt idx="179612">
                  <c:v>416.11704818908999</c:v>
                </c:pt>
                <c:pt idx="179613">
                  <c:v>416.11936494436299</c:v>
                </c:pt>
                <c:pt idx="179614">
                  <c:v>416.12168169963701</c:v>
                </c:pt>
                <c:pt idx="179615">
                  <c:v>416.12399845491001</c:v>
                </c:pt>
                <c:pt idx="179616">
                  <c:v>416.12631521018398</c:v>
                </c:pt>
                <c:pt idx="179617">
                  <c:v>416.12863196545698</c:v>
                </c:pt>
                <c:pt idx="179618">
                  <c:v>416.130948720731</c:v>
                </c:pt>
                <c:pt idx="179619">
                  <c:v>416.133265476004</c:v>
                </c:pt>
                <c:pt idx="179620">
                  <c:v>416.13558223127802</c:v>
                </c:pt>
                <c:pt idx="179621">
                  <c:v>416.13789898655102</c:v>
                </c:pt>
                <c:pt idx="179622">
                  <c:v>416.14021574182499</c:v>
                </c:pt>
                <c:pt idx="179623">
                  <c:v>416.14253249709799</c:v>
                </c:pt>
                <c:pt idx="179624">
                  <c:v>416.14484925237201</c:v>
                </c:pt>
                <c:pt idx="179625">
                  <c:v>416.14716600764501</c:v>
                </c:pt>
                <c:pt idx="179626">
                  <c:v>416.14948276291898</c:v>
                </c:pt>
                <c:pt idx="179627">
                  <c:v>416.15179951819198</c:v>
                </c:pt>
                <c:pt idx="179628">
                  <c:v>416.154116273466</c:v>
                </c:pt>
                <c:pt idx="179629">
                  <c:v>416.156433028739</c:v>
                </c:pt>
                <c:pt idx="179630">
                  <c:v>416.15874978401303</c:v>
                </c:pt>
                <c:pt idx="179631">
                  <c:v>416.16106653928603</c:v>
                </c:pt>
                <c:pt idx="179632">
                  <c:v>416.16338329455999</c:v>
                </c:pt>
                <c:pt idx="179633">
                  <c:v>416.16570004983299</c:v>
                </c:pt>
                <c:pt idx="179634">
                  <c:v>416.16801680510702</c:v>
                </c:pt>
                <c:pt idx="179635">
                  <c:v>416.17033356038002</c:v>
                </c:pt>
                <c:pt idx="179636">
                  <c:v>416.17265031565398</c:v>
                </c:pt>
                <c:pt idx="179637">
                  <c:v>416.17496707092698</c:v>
                </c:pt>
                <c:pt idx="179638">
                  <c:v>416.17728382620101</c:v>
                </c:pt>
                <c:pt idx="179639">
                  <c:v>416.17960058147401</c:v>
                </c:pt>
                <c:pt idx="179640">
                  <c:v>416.18191733674797</c:v>
                </c:pt>
                <c:pt idx="179641">
                  <c:v>416.18423409202097</c:v>
                </c:pt>
                <c:pt idx="179642">
                  <c:v>416.186550847295</c:v>
                </c:pt>
                <c:pt idx="179643">
                  <c:v>416.188867602568</c:v>
                </c:pt>
                <c:pt idx="179644">
                  <c:v>416.19118435784202</c:v>
                </c:pt>
                <c:pt idx="179645">
                  <c:v>416.19350111311502</c:v>
                </c:pt>
                <c:pt idx="179646">
                  <c:v>416.19581786838899</c:v>
                </c:pt>
                <c:pt idx="179647">
                  <c:v>416.19813462366199</c:v>
                </c:pt>
                <c:pt idx="179648">
                  <c:v>416.20045137893601</c:v>
                </c:pt>
                <c:pt idx="179649">
                  <c:v>416.20276813420901</c:v>
                </c:pt>
                <c:pt idx="179650">
                  <c:v>416.20508488948298</c:v>
                </c:pt>
                <c:pt idx="179651">
                  <c:v>416.207401644757</c:v>
                </c:pt>
                <c:pt idx="179652">
                  <c:v>416.20971840003</c:v>
                </c:pt>
                <c:pt idx="179653">
                  <c:v>416.21203515530402</c:v>
                </c:pt>
                <c:pt idx="179654">
                  <c:v>416.21435191057702</c:v>
                </c:pt>
                <c:pt idx="179655">
                  <c:v>416.21666866585099</c:v>
                </c:pt>
                <c:pt idx="179656">
                  <c:v>416.21898542112399</c:v>
                </c:pt>
                <c:pt idx="179657">
                  <c:v>416.22130217639801</c:v>
                </c:pt>
                <c:pt idx="179658">
                  <c:v>416.22361893167101</c:v>
                </c:pt>
                <c:pt idx="179659">
                  <c:v>416.22593568694498</c:v>
                </c:pt>
                <c:pt idx="179660">
                  <c:v>416.22825244221798</c:v>
                </c:pt>
                <c:pt idx="179661">
                  <c:v>416.230569197492</c:v>
                </c:pt>
                <c:pt idx="179662">
                  <c:v>416.232885952765</c:v>
                </c:pt>
                <c:pt idx="179663">
                  <c:v>416.23520270803903</c:v>
                </c:pt>
                <c:pt idx="179664">
                  <c:v>416.23751946331203</c:v>
                </c:pt>
                <c:pt idx="179665">
                  <c:v>416.23983621858599</c:v>
                </c:pt>
                <c:pt idx="179666">
                  <c:v>416.24215297385899</c:v>
                </c:pt>
                <c:pt idx="179667">
                  <c:v>416.24446972913302</c:v>
                </c:pt>
                <c:pt idx="179668">
                  <c:v>416.24678648440602</c:v>
                </c:pt>
                <c:pt idx="179669">
                  <c:v>416.24910323967998</c:v>
                </c:pt>
                <c:pt idx="179670">
                  <c:v>416.25141999495298</c:v>
                </c:pt>
                <c:pt idx="179671">
                  <c:v>416.25373675022701</c:v>
                </c:pt>
                <c:pt idx="179672">
                  <c:v>416.25605350550001</c:v>
                </c:pt>
                <c:pt idx="179673">
                  <c:v>416.25837026077397</c:v>
                </c:pt>
                <c:pt idx="179674">
                  <c:v>416.26068701604697</c:v>
                </c:pt>
                <c:pt idx="179675">
                  <c:v>416.263003771321</c:v>
                </c:pt>
                <c:pt idx="179676">
                  <c:v>416.265320526594</c:v>
                </c:pt>
                <c:pt idx="179677">
                  <c:v>416.26763728186802</c:v>
                </c:pt>
                <c:pt idx="179678">
                  <c:v>416.26995403714102</c:v>
                </c:pt>
                <c:pt idx="179679">
                  <c:v>416.27227079241499</c:v>
                </c:pt>
                <c:pt idx="179680">
                  <c:v>416.27458754768799</c:v>
                </c:pt>
                <c:pt idx="179681">
                  <c:v>416.27690430296201</c:v>
                </c:pt>
                <c:pt idx="179682">
                  <c:v>416.27922105823501</c:v>
                </c:pt>
                <c:pt idx="179683">
                  <c:v>416.28153781350898</c:v>
                </c:pt>
                <c:pt idx="179684">
                  <c:v>416.28385456878198</c:v>
                </c:pt>
                <c:pt idx="179685">
                  <c:v>416.286171324056</c:v>
                </c:pt>
                <c:pt idx="179686">
                  <c:v>416.288488079329</c:v>
                </c:pt>
                <c:pt idx="179687">
                  <c:v>416.29080483460302</c:v>
                </c:pt>
                <c:pt idx="179688">
                  <c:v>416.29312158987602</c:v>
                </c:pt>
                <c:pt idx="179689">
                  <c:v>416.29543834514999</c:v>
                </c:pt>
                <c:pt idx="179690">
                  <c:v>416.29775510042299</c:v>
                </c:pt>
                <c:pt idx="179691">
                  <c:v>416.30007185569701</c:v>
                </c:pt>
                <c:pt idx="179692">
                  <c:v>416.30238861097001</c:v>
                </c:pt>
                <c:pt idx="179693">
                  <c:v>416.30470536624398</c:v>
                </c:pt>
                <c:pt idx="179694">
                  <c:v>416.307022121518</c:v>
                </c:pt>
                <c:pt idx="179695">
                  <c:v>416.309338876791</c:v>
                </c:pt>
                <c:pt idx="179696">
                  <c:v>416.31165563206503</c:v>
                </c:pt>
                <c:pt idx="179697">
                  <c:v>416.31397238733803</c:v>
                </c:pt>
                <c:pt idx="179698">
                  <c:v>416.31628914261199</c:v>
                </c:pt>
                <c:pt idx="179699">
                  <c:v>416.31860589788499</c:v>
                </c:pt>
                <c:pt idx="179700">
                  <c:v>416.32092265315902</c:v>
                </c:pt>
                <c:pt idx="179701">
                  <c:v>416.32323940843202</c:v>
                </c:pt>
                <c:pt idx="179702">
                  <c:v>416.32555616370598</c:v>
                </c:pt>
                <c:pt idx="179703">
                  <c:v>416.32787291897898</c:v>
                </c:pt>
                <c:pt idx="179704">
                  <c:v>416.33018967425301</c:v>
                </c:pt>
                <c:pt idx="179705">
                  <c:v>416.33250642952601</c:v>
                </c:pt>
                <c:pt idx="179706">
                  <c:v>416.33482318479997</c:v>
                </c:pt>
                <c:pt idx="179707">
                  <c:v>416.33713994007297</c:v>
                </c:pt>
                <c:pt idx="179708">
                  <c:v>416.339456695347</c:v>
                </c:pt>
                <c:pt idx="179709">
                  <c:v>416.34177345062</c:v>
                </c:pt>
                <c:pt idx="179710">
                  <c:v>416.34409020589402</c:v>
                </c:pt>
                <c:pt idx="179711">
                  <c:v>416.34640696116702</c:v>
                </c:pt>
                <c:pt idx="179712">
                  <c:v>416.34872371644099</c:v>
                </c:pt>
                <c:pt idx="179713">
                  <c:v>416.35104047171399</c:v>
                </c:pt>
                <c:pt idx="179714">
                  <c:v>416.35335722698801</c:v>
                </c:pt>
                <c:pt idx="179715">
                  <c:v>416.35567398226101</c:v>
                </c:pt>
                <c:pt idx="179716">
                  <c:v>416.35799073753498</c:v>
                </c:pt>
                <c:pt idx="179717">
                  <c:v>416.36030749280798</c:v>
                </c:pt>
                <c:pt idx="179718">
                  <c:v>416.362624248082</c:v>
                </c:pt>
                <c:pt idx="179719">
                  <c:v>416.364941003355</c:v>
                </c:pt>
                <c:pt idx="179720">
                  <c:v>416.36725775862902</c:v>
                </c:pt>
                <c:pt idx="179721">
                  <c:v>416.36957451390202</c:v>
                </c:pt>
                <c:pt idx="179722">
                  <c:v>416.37189126917599</c:v>
                </c:pt>
                <c:pt idx="179723">
                  <c:v>416.37420802444899</c:v>
                </c:pt>
                <c:pt idx="179724">
                  <c:v>416.37652477972301</c:v>
                </c:pt>
                <c:pt idx="179725">
                  <c:v>416.37884153499601</c:v>
                </c:pt>
                <c:pt idx="179726">
                  <c:v>416.38115829026998</c:v>
                </c:pt>
                <c:pt idx="179727">
                  <c:v>416.38347504554298</c:v>
                </c:pt>
                <c:pt idx="179728">
                  <c:v>416.385791800817</c:v>
                </c:pt>
                <c:pt idx="179729">
                  <c:v>416.38810855609</c:v>
                </c:pt>
                <c:pt idx="179730">
                  <c:v>416.39042531136403</c:v>
                </c:pt>
                <c:pt idx="179731">
                  <c:v>416.39274206663703</c:v>
                </c:pt>
                <c:pt idx="179732">
                  <c:v>416.39505882191099</c:v>
                </c:pt>
                <c:pt idx="179733">
                  <c:v>416.39737557718399</c:v>
                </c:pt>
                <c:pt idx="179734">
                  <c:v>416.39969233245802</c:v>
                </c:pt>
                <c:pt idx="179735">
                  <c:v>416.40200908773102</c:v>
                </c:pt>
                <c:pt idx="179736">
                  <c:v>416.40432584300498</c:v>
                </c:pt>
                <c:pt idx="179737">
                  <c:v>416.40664259827901</c:v>
                </c:pt>
                <c:pt idx="179738">
                  <c:v>416.40895935355201</c:v>
                </c:pt>
                <c:pt idx="179739">
                  <c:v>416.41127610882597</c:v>
                </c:pt>
                <c:pt idx="179740">
                  <c:v>416.41359286409897</c:v>
                </c:pt>
                <c:pt idx="179741">
                  <c:v>416.415909619373</c:v>
                </c:pt>
                <c:pt idx="179742">
                  <c:v>416.418226374646</c:v>
                </c:pt>
                <c:pt idx="179743">
                  <c:v>416.42054312992002</c:v>
                </c:pt>
                <c:pt idx="179744">
                  <c:v>416.42285988519302</c:v>
                </c:pt>
                <c:pt idx="179745">
                  <c:v>416.42517664046699</c:v>
                </c:pt>
                <c:pt idx="179746">
                  <c:v>416.42749339573999</c:v>
                </c:pt>
                <c:pt idx="179747">
                  <c:v>416.42981015101401</c:v>
                </c:pt>
                <c:pt idx="179748">
                  <c:v>416.43212690628701</c:v>
                </c:pt>
                <c:pt idx="179749">
                  <c:v>416.43444366156098</c:v>
                </c:pt>
                <c:pt idx="179750">
                  <c:v>416.43676041683398</c:v>
                </c:pt>
                <c:pt idx="179751">
                  <c:v>416.439077172108</c:v>
                </c:pt>
                <c:pt idx="179752">
                  <c:v>416.441393927381</c:v>
                </c:pt>
                <c:pt idx="179753">
                  <c:v>416.44371068265502</c:v>
                </c:pt>
                <c:pt idx="179754">
                  <c:v>416.44602743792802</c:v>
                </c:pt>
                <c:pt idx="179755">
                  <c:v>416.44834419320199</c:v>
                </c:pt>
                <c:pt idx="179756">
                  <c:v>416.45066094847499</c:v>
                </c:pt>
                <c:pt idx="179757">
                  <c:v>416.45297770374901</c:v>
                </c:pt>
                <c:pt idx="179758">
                  <c:v>416.45529445902201</c:v>
                </c:pt>
                <c:pt idx="179759">
                  <c:v>416.45761121429598</c:v>
                </c:pt>
                <c:pt idx="179760">
                  <c:v>416.45992796956898</c:v>
                </c:pt>
                <c:pt idx="179761">
                  <c:v>416.462244724843</c:v>
                </c:pt>
                <c:pt idx="179762">
                  <c:v>416.464561480116</c:v>
                </c:pt>
                <c:pt idx="179763">
                  <c:v>416.46687823539003</c:v>
                </c:pt>
                <c:pt idx="179764">
                  <c:v>416.46919499066303</c:v>
                </c:pt>
                <c:pt idx="179765">
                  <c:v>416.47151174593699</c:v>
                </c:pt>
                <c:pt idx="179766">
                  <c:v>416.47382850120999</c:v>
                </c:pt>
                <c:pt idx="179767">
                  <c:v>416.47614525648402</c:v>
                </c:pt>
                <c:pt idx="179768">
                  <c:v>416.47846201175702</c:v>
                </c:pt>
                <c:pt idx="179769">
                  <c:v>416.48077876703098</c:v>
                </c:pt>
                <c:pt idx="179770">
                  <c:v>416.48309552230398</c:v>
                </c:pt>
                <c:pt idx="179771">
                  <c:v>416.48541227757801</c:v>
                </c:pt>
                <c:pt idx="179772">
                  <c:v>416.48772903285101</c:v>
                </c:pt>
                <c:pt idx="179773">
                  <c:v>416.49004578812497</c:v>
                </c:pt>
                <c:pt idx="179774">
                  <c:v>416.49236254339797</c:v>
                </c:pt>
                <c:pt idx="179775">
                  <c:v>416.494679298672</c:v>
                </c:pt>
                <c:pt idx="179776">
                  <c:v>416.496996053945</c:v>
                </c:pt>
                <c:pt idx="179777">
                  <c:v>416.49931280921902</c:v>
                </c:pt>
                <c:pt idx="179778">
                  <c:v>416.50162956449299</c:v>
                </c:pt>
                <c:pt idx="179779">
                  <c:v>416.50394631976599</c:v>
                </c:pt>
                <c:pt idx="179780">
                  <c:v>416.50626307504001</c:v>
                </c:pt>
                <c:pt idx="179781">
                  <c:v>416.50857983031301</c:v>
                </c:pt>
                <c:pt idx="179782">
                  <c:v>416.51089658558698</c:v>
                </c:pt>
                <c:pt idx="179783">
                  <c:v>416.51321334085998</c:v>
                </c:pt>
                <c:pt idx="179784">
                  <c:v>416.515530096134</c:v>
                </c:pt>
                <c:pt idx="179785">
                  <c:v>416.517846851407</c:v>
                </c:pt>
                <c:pt idx="179786">
                  <c:v>416.52016360668102</c:v>
                </c:pt>
                <c:pt idx="179787">
                  <c:v>416.52248036195402</c:v>
                </c:pt>
                <c:pt idx="179788">
                  <c:v>416.52479711722799</c:v>
                </c:pt>
                <c:pt idx="179789">
                  <c:v>416.52711387250099</c:v>
                </c:pt>
                <c:pt idx="179790">
                  <c:v>416.52943062777501</c:v>
                </c:pt>
                <c:pt idx="179791">
                  <c:v>416.53174738304801</c:v>
                </c:pt>
                <c:pt idx="179792">
                  <c:v>416.53406413832198</c:v>
                </c:pt>
                <c:pt idx="179793">
                  <c:v>416.53638089359498</c:v>
                </c:pt>
                <c:pt idx="179794">
                  <c:v>416.538697648869</c:v>
                </c:pt>
                <c:pt idx="179795">
                  <c:v>416.541014404142</c:v>
                </c:pt>
                <c:pt idx="179796">
                  <c:v>416.54333115941603</c:v>
                </c:pt>
                <c:pt idx="179797">
                  <c:v>416.54564791468903</c:v>
                </c:pt>
                <c:pt idx="179798">
                  <c:v>416.54796466996299</c:v>
                </c:pt>
                <c:pt idx="179799">
                  <c:v>416.55028142523599</c:v>
                </c:pt>
                <c:pt idx="179800">
                  <c:v>416.55259818051002</c:v>
                </c:pt>
                <c:pt idx="179801">
                  <c:v>416.55491493578302</c:v>
                </c:pt>
                <c:pt idx="179802">
                  <c:v>416.55723169105698</c:v>
                </c:pt>
                <c:pt idx="179803">
                  <c:v>416.55954844632998</c:v>
                </c:pt>
                <c:pt idx="179804">
                  <c:v>416.56186520160401</c:v>
                </c:pt>
                <c:pt idx="179805">
                  <c:v>416.56418195687701</c:v>
                </c:pt>
                <c:pt idx="179806">
                  <c:v>416.56649871215097</c:v>
                </c:pt>
                <c:pt idx="179807">
                  <c:v>416.56881546742397</c:v>
                </c:pt>
                <c:pt idx="179808">
                  <c:v>416.571132222698</c:v>
                </c:pt>
                <c:pt idx="179809">
                  <c:v>416.573448977971</c:v>
                </c:pt>
                <c:pt idx="179810">
                  <c:v>416.57576573324502</c:v>
                </c:pt>
                <c:pt idx="179811">
                  <c:v>416.57808248851802</c:v>
                </c:pt>
                <c:pt idx="179812">
                  <c:v>416.58039924379199</c:v>
                </c:pt>
                <c:pt idx="179813">
                  <c:v>416.58271599906499</c:v>
                </c:pt>
                <c:pt idx="179814">
                  <c:v>416.58503275433901</c:v>
                </c:pt>
                <c:pt idx="179815">
                  <c:v>416.58734950961201</c:v>
                </c:pt>
                <c:pt idx="179816">
                  <c:v>416.58966626488598</c:v>
                </c:pt>
                <c:pt idx="179817">
                  <c:v>416.59198302015898</c:v>
                </c:pt>
                <c:pt idx="179818">
                  <c:v>416.594299775433</c:v>
                </c:pt>
                <c:pt idx="179819">
                  <c:v>416.596616530706</c:v>
                </c:pt>
                <c:pt idx="179820">
                  <c:v>416.59893328598002</c:v>
                </c:pt>
                <c:pt idx="179821">
                  <c:v>416.60125004125399</c:v>
                </c:pt>
                <c:pt idx="179822">
                  <c:v>416.60356679652699</c:v>
                </c:pt>
                <c:pt idx="179823">
                  <c:v>416.60588355180101</c:v>
                </c:pt>
                <c:pt idx="179824">
                  <c:v>416.60820030707401</c:v>
                </c:pt>
                <c:pt idx="179825">
                  <c:v>416.61051706234798</c:v>
                </c:pt>
                <c:pt idx="179826">
                  <c:v>416.61283381762098</c:v>
                </c:pt>
                <c:pt idx="179827">
                  <c:v>416.615150572895</c:v>
                </c:pt>
                <c:pt idx="179828">
                  <c:v>416.617467328168</c:v>
                </c:pt>
                <c:pt idx="179829">
                  <c:v>416.61978408344203</c:v>
                </c:pt>
                <c:pt idx="179830">
                  <c:v>416.62210083871503</c:v>
                </c:pt>
                <c:pt idx="179831">
                  <c:v>416.62441759398899</c:v>
                </c:pt>
                <c:pt idx="179832">
                  <c:v>416.62673434926199</c:v>
                </c:pt>
                <c:pt idx="179833">
                  <c:v>416.62905110453602</c:v>
                </c:pt>
                <c:pt idx="179834">
                  <c:v>416.63136785980902</c:v>
                </c:pt>
                <c:pt idx="179835">
                  <c:v>416.63368461508298</c:v>
                </c:pt>
                <c:pt idx="179836">
                  <c:v>416.63600137035598</c:v>
                </c:pt>
                <c:pt idx="179837">
                  <c:v>416.63831812563001</c:v>
                </c:pt>
                <c:pt idx="179838">
                  <c:v>416.64063488090301</c:v>
                </c:pt>
                <c:pt idx="179839">
                  <c:v>416.64295163617697</c:v>
                </c:pt>
                <c:pt idx="179840">
                  <c:v>416.64526839144997</c:v>
                </c:pt>
                <c:pt idx="179841">
                  <c:v>416.647585146724</c:v>
                </c:pt>
                <c:pt idx="179842">
                  <c:v>416.649901901997</c:v>
                </c:pt>
                <c:pt idx="179843">
                  <c:v>416.65221865727102</c:v>
                </c:pt>
                <c:pt idx="179844">
                  <c:v>416.65453541254402</c:v>
                </c:pt>
                <c:pt idx="179845">
                  <c:v>416.65685216781799</c:v>
                </c:pt>
                <c:pt idx="179846">
                  <c:v>416.65916892309099</c:v>
                </c:pt>
                <c:pt idx="179847">
                  <c:v>416.66148567836501</c:v>
                </c:pt>
                <c:pt idx="179848">
                  <c:v>416.66380243363801</c:v>
                </c:pt>
                <c:pt idx="179849">
                  <c:v>416.66611918891198</c:v>
                </c:pt>
                <c:pt idx="179850">
                  <c:v>416.66843594418498</c:v>
                </c:pt>
                <c:pt idx="179851">
                  <c:v>416.670752699459</c:v>
                </c:pt>
                <c:pt idx="179852">
                  <c:v>416.673069454732</c:v>
                </c:pt>
                <c:pt idx="179853">
                  <c:v>416.67538621000602</c:v>
                </c:pt>
                <c:pt idx="179854">
                  <c:v>416.67770296527902</c:v>
                </c:pt>
                <c:pt idx="179855">
                  <c:v>416.68001972055299</c:v>
                </c:pt>
                <c:pt idx="179856">
                  <c:v>416.68233647582599</c:v>
                </c:pt>
                <c:pt idx="179857">
                  <c:v>416.68465323110001</c:v>
                </c:pt>
                <c:pt idx="179858">
                  <c:v>416.68696998637301</c:v>
                </c:pt>
                <c:pt idx="179859">
                  <c:v>416.68928674164698</c:v>
                </c:pt>
                <c:pt idx="179860">
                  <c:v>416.69160349691998</c:v>
                </c:pt>
                <c:pt idx="179861">
                  <c:v>416.693920252194</c:v>
                </c:pt>
                <c:pt idx="179862">
                  <c:v>416.696237007467</c:v>
                </c:pt>
                <c:pt idx="179863">
                  <c:v>416.69855376274103</c:v>
                </c:pt>
                <c:pt idx="179864">
                  <c:v>416.70087051801499</c:v>
                </c:pt>
                <c:pt idx="179865">
                  <c:v>416.70318727328799</c:v>
                </c:pt>
                <c:pt idx="179866">
                  <c:v>416.70550402856202</c:v>
                </c:pt>
                <c:pt idx="179867">
                  <c:v>416.70782078383502</c:v>
                </c:pt>
                <c:pt idx="179868">
                  <c:v>416.71013753910898</c:v>
                </c:pt>
                <c:pt idx="179869">
                  <c:v>416.71245429438198</c:v>
                </c:pt>
                <c:pt idx="179870">
                  <c:v>416.71477104965601</c:v>
                </c:pt>
                <c:pt idx="179871">
                  <c:v>416.71708780492901</c:v>
                </c:pt>
                <c:pt idx="179872">
                  <c:v>416.71940456020297</c:v>
                </c:pt>
                <c:pt idx="179873">
                  <c:v>416.72172131547597</c:v>
                </c:pt>
                <c:pt idx="179874">
                  <c:v>416.72403807075</c:v>
                </c:pt>
                <c:pt idx="179875">
                  <c:v>416.726354826023</c:v>
                </c:pt>
                <c:pt idx="179876">
                  <c:v>416.72867158129702</c:v>
                </c:pt>
                <c:pt idx="179877">
                  <c:v>416.73098833657002</c:v>
                </c:pt>
                <c:pt idx="179878">
                  <c:v>416.73330509184399</c:v>
                </c:pt>
                <c:pt idx="179879">
                  <c:v>416.73562184711699</c:v>
                </c:pt>
                <c:pt idx="179880">
                  <c:v>416.73793860239101</c:v>
                </c:pt>
                <c:pt idx="179881">
                  <c:v>416.74025535766401</c:v>
                </c:pt>
                <c:pt idx="179882">
                  <c:v>416.74257211293798</c:v>
                </c:pt>
                <c:pt idx="179883">
                  <c:v>416.74488886821098</c:v>
                </c:pt>
                <c:pt idx="179884">
                  <c:v>416.747205623485</c:v>
                </c:pt>
                <c:pt idx="179885">
                  <c:v>416.749522378758</c:v>
                </c:pt>
                <c:pt idx="179886">
                  <c:v>416.75183913403202</c:v>
                </c:pt>
                <c:pt idx="179887">
                  <c:v>416.75415588930503</c:v>
                </c:pt>
                <c:pt idx="179888">
                  <c:v>416.75647264457899</c:v>
                </c:pt>
                <c:pt idx="179889">
                  <c:v>416.75878939985199</c:v>
                </c:pt>
                <c:pt idx="179890">
                  <c:v>416.76110615512601</c:v>
                </c:pt>
                <c:pt idx="179891">
                  <c:v>416.76342291039902</c:v>
                </c:pt>
                <c:pt idx="179892">
                  <c:v>416.76573966567298</c:v>
                </c:pt>
                <c:pt idx="179893">
                  <c:v>416.76805642094598</c:v>
                </c:pt>
                <c:pt idx="179894">
                  <c:v>416.77037317622001</c:v>
                </c:pt>
                <c:pt idx="179895">
                  <c:v>416.77268993149301</c:v>
                </c:pt>
                <c:pt idx="179896">
                  <c:v>416.77500668676697</c:v>
                </c:pt>
                <c:pt idx="179897">
                  <c:v>416.77732344203997</c:v>
                </c:pt>
                <c:pt idx="179898">
                  <c:v>416.779640197314</c:v>
                </c:pt>
                <c:pt idx="179899">
                  <c:v>416.781956952587</c:v>
                </c:pt>
                <c:pt idx="179900">
                  <c:v>416.78427370786102</c:v>
                </c:pt>
                <c:pt idx="179901">
                  <c:v>416.78659046313402</c:v>
                </c:pt>
                <c:pt idx="179902">
                  <c:v>416.78890721840799</c:v>
                </c:pt>
                <c:pt idx="179903">
                  <c:v>416.79122397368099</c:v>
                </c:pt>
                <c:pt idx="179904">
                  <c:v>416.79354072895501</c:v>
                </c:pt>
                <c:pt idx="179905">
                  <c:v>416.79585748422801</c:v>
                </c:pt>
                <c:pt idx="179906">
                  <c:v>416.79817423950198</c:v>
                </c:pt>
                <c:pt idx="179907">
                  <c:v>416.800490994776</c:v>
                </c:pt>
                <c:pt idx="179908">
                  <c:v>416.802807750049</c:v>
                </c:pt>
                <c:pt idx="179909">
                  <c:v>416.80512450532302</c:v>
                </c:pt>
                <c:pt idx="179910">
                  <c:v>416.80744126059602</c:v>
                </c:pt>
                <c:pt idx="179911">
                  <c:v>416.80975801586999</c:v>
                </c:pt>
                <c:pt idx="179912">
                  <c:v>416.81207477114299</c:v>
                </c:pt>
                <c:pt idx="179913">
                  <c:v>416.81439152641701</c:v>
                </c:pt>
                <c:pt idx="179914">
                  <c:v>416.81670828169001</c:v>
                </c:pt>
                <c:pt idx="179915">
                  <c:v>416.81902503696398</c:v>
                </c:pt>
                <c:pt idx="179916">
                  <c:v>416.82134179223698</c:v>
                </c:pt>
                <c:pt idx="179917">
                  <c:v>416.823658547511</c:v>
                </c:pt>
                <c:pt idx="179918">
                  <c:v>416.825975302784</c:v>
                </c:pt>
                <c:pt idx="179919">
                  <c:v>416.82829205805803</c:v>
                </c:pt>
                <c:pt idx="179920">
                  <c:v>416.83060881333103</c:v>
                </c:pt>
                <c:pt idx="179921">
                  <c:v>416.83292556860499</c:v>
                </c:pt>
                <c:pt idx="179922">
                  <c:v>416.83524232387799</c:v>
                </c:pt>
                <c:pt idx="179923">
                  <c:v>416.83755907915202</c:v>
                </c:pt>
                <c:pt idx="179924">
                  <c:v>416.83987583442502</c:v>
                </c:pt>
                <c:pt idx="179925">
                  <c:v>416.84219258969898</c:v>
                </c:pt>
                <c:pt idx="179926">
                  <c:v>416.84450934497198</c:v>
                </c:pt>
                <c:pt idx="179927">
                  <c:v>416.84682610024601</c:v>
                </c:pt>
                <c:pt idx="179928">
                  <c:v>416.84914285551901</c:v>
                </c:pt>
                <c:pt idx="179929">
                  <c:v>416.85145961079297</c:v>
                </c:pt>
                <c:pt idx="179930">
                  <c:v>416.85377636606597</c:v>
                </c:pt>
                <c:pt idx="179931">
                  <c:v>416.85609312134</c:v>
                </c:pt>
                <c:pt idx="179932">
                  <c:v>416.858409876613</c:v>
                </c:pt>
                <c:pt idx="179933">
                  <c:v>416.86072663188702</c:v>
                </c:pt>
                <c:pt idx="179934">
                  <c:v>416.86304338716002</c:v>
                </c:pt>
                <c:pt idx="179935">
                  <c:v>416.86536014243399</c:v>
                </c:pt>
                <c:pt idx="179936">
                  <c:v>416.86767689770699</c:v>
                </c:pt>
                <c:pt idx="179937">
                  <c:v>416.86999365298101</c:v>
                </c:pt>
                <c:pt idx="179938">
                  <c:v>416.87231040825401</c:v>
                </c:pt>
                <c:pt idx="179939">
                  <c:v>416.87462716352798</c:v>
                </c:pt>
                <c:pt idx="179940">
                  <c:v>416.87694391880098</c:v>
                </c:pt>
                <c:pt idx="179941">
                  <c:v>416.879260674075</c:v>
                </c:pt>
                <c:pt idx="179942">
                  <c:v>416.881577429348</c:v>
                </c:pt>
                <c:pt idx="179943">
                  <c:v>416.88389418462202</c:v>
                </c:pt>
                <c:pt idx="179944">
                  <c:v>416.88621093989502</c:v>
                </c:pt>
                <c:pt idx="179945">
                  <c:v>416.88852769516899</c:v>
                </c:pt>
                <c:pt idx="179946">
                  <c:v>416.89084445044199</c:v>
                </c:pt>
                <c:pt idx="179947">
                  <c:v>416.89316120571601</c:v>
                </c:pt>
                <c:pt idx="179948">
                  <c:v>416.89547796098901</c:v>
                </c:pt>
                <c:pt idx="179949">
                  <c:v>416.89779471626298</c:v>
                </c:pt>
                <c:pt idx="179950">
                  <c:v>416.900111471537</c:v>
                </c:pt>
                <c:pt idx="179951">
                  <c:v>416.90242822681</c:v>
                </c:pt>
                <c:pt idx="179952">
                  <c:v>416.90474498208403</c:v>
                </c:pt>
                <c:pt idx="179953">
                  <c:v>416.90706173735703</c:v>
                </c:pt>
                <c:pt idx="179954">
                  <c:v>416.90937849263099</c:v>
                </c:pt>
                <c:pt idx="179955">
                  <c:v>416.91169524790399</c:v>
                </c:pt>
                <c:pt idx="179956">
                  <c:v>416.91401200317802</c:v>
                </c:pt>
                <c:pt idx="179957">
                  <c:v>416.91632875845102</c:v>
                </c:pt>
                <c:pt idx="179958">
                  <c:v>416.91864551372498</c:v>
                </c:pt>
                <c:pt idx="179959">
                  <c:v>416.92096226899798</c:v>
                </c:pt>
                <c:pt idx="179960">
                  <c:v>416.92327902427201</c:v>
                </c:pt>
                <c:pt idx="179961">
                  <c:v>416.92559577954501</c:v>
                </c:pt>
                <c:pt idx="179962">
                  <c:v>416.92791253481897</c:v>
                </c:pt>
                <c:pt idx="179963">
                  <c:v>416.93022929009197</c:v>
                </c:pt>
                <c:pt idx="179964">
                  <c:v>416.932546045366</c:v>
                </c:pt>
                <c:pt idx="179965">
                  <c:v>416.934862800639</c:v>
                </c:pt>
                <c:pt idx="179966">
                  <c:v>416.93717955591302</c:v>
                </c:pt>
                <c:pt idx="179967">
                  <c:v>416.93949631118602</c:v>
                </c:pt>
                <c:pt idx="179968">
                  <c:v>416.94181306645999</c:v>
                </c:pt>
                <c:pt idx="179969">
                  <c:v>416.94412982173299</c:v>
                </c:pt>
                <c:pt idx="179970">
                  <c:v>416.94644657700701</c:v>
                </c:pt>
                <c:pt idx="179971">
                  <c:v>416.94876333228001</c:v>
                </c:pt>
                <c:pt idx="179972">
                  <c:v>416.95108008755398</c:v>
                </c:pt>
                <c:pt idx="179973">
                  <c:v>416.95339684282698</c:v>
                </c:pt>
                <c:pt idx="179974">
                  <c:v>416.955713598101</c:v>
                </c:pt>
                <c:pt idx="179975">
                  <c:v>416.958030353374</c:v>
                </c:pt>
                <c:pt idx="179976">
                  <c:v>416.96034710864802</c:v>
                </c:pt>
                <c:pt idx="179977">
                  <c:v>416.96266386392102</c:v>
                </c:pt>
                <c:pt idx="179978">
                  <c:v>416.96498061919499</c:v>
                </c:pt>
                <c:pt idx="179979">
                  <c:v>416.96729737446799</c:v>
                </c:pt>
                <c:pt idx="179980">
                  <c:v>416.96961412974201</c:v>
                </c:pt>
                <c:pt idx="179981">
                  <c:v>416.97193088501501</c:v>
                </c:pt>
                <c:pt idx="179982">
                  <c:v>416.97424764028898</c:v>
                </c:pt>
                <c:pt idx="179983">
                  <c:v>416.97656439556198</c:v>
                </c:pt>
                <c:pt idx="179984">
                  <c:v>416.978881150836</c:v>
                </c:pt>
                <c:pt idx="179985">
                  <c:v>416.981197906109</c:v>
                </c:pt>
                <c:pt idx="179986">
                  <c:v>416.98351466138303</c:v>
                </c:pt>
                <c:pt idx="179987">
                  <c:v>416.98583141665603</c:v>
                </c:pt>
                <c:pt idx="179988">
                  <c:v>416.98814817192999</c:v>
                </c:pt>
                <c:pt idx="179989">
                  <c:v>416.99046492720299</c:v>
                </c:pt>
                <c:pt idx="179990">
                  <c:v>416.99278168247702</c:v>
                </c:pt>
                <c:pt idx="179991">
                  <c:v>416.99509843775002</c:v>
                </c:pt>
                <c:pt idx="179992">
                  <c:v>416.99741519302398</c:v>
                </c:pt>
                <c:pt idx="179993">
                  <c:v>416.99973194829801</c:v>
                </c:pt>
                <c:pt idx="179994">
                  <c:v>417.00204870357101</c:v>
                </c:pt>
                <c:pt idx="179995">
                  <c:v>417.00436545884497</c:v>
                </c:pt>
                <c:pt idx="179996">
                  <c:v>417.00668221411797</c:v>
                </c:pt>
                <c:pt idx="179997">
                  <c:v>417.008998969392</c:v>
                </c:pt>
                <c:pt idx="179998">
                  <c:v>417.011315724665</c:v>
                </c:pt>
                <c:pt idx="179999">
                  <c:v>417.01363247993902</c:v>
                </c:pt>
                <c:pt idx="180000">
                  <c:v>417.01594923521202</c:v>
                </c:pt>
                <c:pt idx="180001">
                  <c:v>417.01826599048599</c:v>
                </c:pt>
                <c:pt idx="180002">
                  <c:v>417.02058274575899</c:v>
                </c:pt>
                <c:pt idx="180003">
                  <c:v>417.02289950103301</c:v>
                </c:pt>
                <c:pt idx="180004">
                  <c:v>417.02521625630601</c:v>
                </c:pt>
                <c:pt idx="180005">
                  <c:v>417.02753301157998</c:v>
                </c:pt>
                <c:pt idx="180006">
                  <c:v>417.02984976685298</c:v>
                </c:pt>
                <c:pt idx="180007">
                  <c:v>417.032166522127</c:v>
                </c:pt>
                <c:pt idx="180008">
                  <c:v>417.0344832774</c:v>
                </c:pt>
                <c:pt idx="180009">
                  <c:v>417.03680003267402</c:v>
                </c:pt>
                <c:pt idx="180010">
                  <c:v>417.03911678794702</c:v>
                </c:pt>
                <c:pt idx="180011">
                  <c:v>417.04143354322099</c:v>
                </c:pt>
                <c:pt idx="180012">
                  <c:v>417.04375029849399</c:v>
                </c:pt>
                <c:pt idx="180013">
                  <c:v>417.04606705376801</c:v>
                </c:pt>
                <c:pt idx="180014">
                  <c:v>417.04838380904101</c:v>
                </c:pt>
                <c:pt idx="180015">
                  <c:v>417.05070056431498</c:v>
                </c:pt>
                <c:pt idx="180016">
                  <c:v>417.05301731958798</c:v>
                </c:pt>
                <c:pt idx="180017">
                  <c:v>417.055334074862</c:v>
                </c:pt>
                <c:pt idx="180018">
                  <c:v>417.057650830135</c:v>
                </c:pt>
                <c:pt idx="180019">
                  <c:v>417.05996758540903</c:v>
                </c:pt>
                <c:pt idx="180020">
                  <c:v>417.06228434068203</c:v>
                </c:pt>
                <c:pt idx="180021">
                  <c:v>417.06460109595599</c:v>
                </c:pt>
                <c:pt idx="180022">
                  <c:v>417.06691785122899</c:v>
                </c:pt>
                <c:pt idx="180023">
                  <c:v>417.06923460650302</c:v>
                </c:pt>
                <c:pt idx="180024">
                  <c:v>417.07155136177602</c:v>
                </c:pt>
                <c:pt idx="180025">
                  <c:v>417.07386811704998</c:v>
                </c:pt>
                <c:pt idx="180026">
                  <c:v>417.07618487232298</c:v>
                </c:pt>
                <c:pt idx="180027">
                  <c:v>417.07850162759701</c:v>
                </c:pt>
                <c:pt idx="180028">
                  <c:v>417.08081838287001</c:v>
                </c:pt>
                <c:pt idx="180029">
                  <c:v>417.08313513814397</c:v>
                </c:pt>
                <c:pt idx="180030">
                  <c:v>417.08545189341697</c:v>
                </c:pt>
                <c:pt idx="180031">
                  <c:v>417.087768648691</c:v>
                </c:pt>
                <c:pt idx="180032">
                  <c:v>417.090085403964</c:v>
                </c:pt>
                <c:pt idx="180033">
                  <c:v>417.09240215923802</c:v>
                </c:pt>
                <c:pt idx="180034">
                  <c:v>417.09471891451199</c:v>
                </c:pt>
                <c:pt idx="180035">
                  <c:v>417.09703566978499</c:v>
                </c:pt>
                <c:pt idx="180036">
                  <c:v>417.09935242505901</c:v>
                </c:pt>
                <c:pt idx="180037">
                  <c:v>417.10166918033201</c:v>
                </c:pt>
                <c:pt idx="180038">
                  <c:v>417.10398593560598</c:v>
                </c:pt>
                <c:pt idx="180039">
                  <c:v>417.10630269087898</c:v>
                </c:pt>
                <c:pt idx="180040">
                  <c:v>417.108619446153</c:v>
                </c:pt>
                <c:pt idx="180041">
                  <c:v>417.110936201426</c:v>
                </c:pt>
                <c:pt idx="180042">
                  <c:v>417.11325295670002</c:v>
                </c:pt>
                <c:pt idx="180043">
                  <c:v>417.11556971197302</c:v>
                </c:pt>
                <c:pt idx="180044">
                  <c:v>417.11788646724699</c:v>
                </c:pt>
                <c:pt idx="180045">
                  <c:v>417.12020322251999</c:v>
                </c:pt>
                <c:pt idx="180046">
                  <c:v>417.12251997779401</c:v>
                </c:pt>
                <c:pt idx="180047">
                  <c:v>417.12483673306701</c:v>
                </c:pt>
                <c:pt idx="180048">
                  <c:v>417.12715348834098</c:v>
                </c:pt>
                <c:pt idx="180049">
                  <c:v>417.12947024361398</c:v>
                </c:pt>
                <c:pt idx="180050">
                  <c:v>417.131786998888</c:v>
                </c:pt>
                <c:pt idx="180051">
                  <c:v>417.134103754161</c:v>
                </c:pt>
                <c:pt idx="180052">
                  <c:v>417.13642050943503</c:v>
                </c:pt>
                <c:pt idx="180053">
                  <c:v>417.13873726470803</c:v>
                </c:pt>
                <c:pt idx="180054">
                  <c:v>417.14105401998199</c:v>
                </c:pt>
                <c:pt idx="180055">
                  <c:v>417.14337077525499</c:v>
                </c:pt>
                <c:pt idx="180056">
                  <c:v>417.14568753052902</c:v>
                </c:pt>
                <c:pt idx="180057">
                  <c:v>417.14800428580202</c:v>
                </c:pt>
                <c:pt idx="180058">
                  <c:v>417.15032104107598</c:v>
                </c:pt>
                <c:pt idx="180059">
                  <c:v>417.15263779634898</c:v>
                </c:pt>
                <c:pt idx="180060">
                  <c:v>417.15495455162301</c:v>
                </c:pt>
                <c:pt idx="180061">
                  <c:v>417.15727130689601</c:v>
                </c:pt>
                <c:pt idx="180062">
                  <c:v>417.15958806216997</c:v>
                </c:pt>
                <c:pt idx="180063">
                  <c:v>417.16190481744297</c:v>
                </c:pt>
                <c:pt idx="180064">
                  <c:v>417.164221572717</c:v>
                </c:pt>
                <c:pt idx="180065">
                  <c:v>417.16653832799</c:v>
                </c:pt>
                <c:pt idx="180066">
                  <c:v>417.16885508326402</c:v>
                </c:pt>
                <c:pt idx="180067">
                  <c:v>417.17117183853702</c:v>
                </c:pt>
                <c:pt idx="180068">
                  <c:v>417.17348859381099</c:v>
                </c:pt>
                <c:pt idx="180069">
                  <c:v>417.17580534908399</c:v>
                </c:pt>
                <c:pt idx="180070">
                  <c:v>417.17812210435801</c:v>
                </c:pt>
                <c:pt idx="180071">
                  <c:v>417.18043885963101</c:v>
                </c:pt>
                <c:pt idx="180072">
                  <c:v>417.18275561490498</c:v>
                </c:pt>
                <c:pt idx="180073">
                  <c:v>417.18507237017798</c:v>
                </c:pt>
                <c:pt idx="180074">
                  <c:v>417.187389125452</c:v>
                </c:pt>
                <c:pt idx="180075">
                  <c:v>417.189705880725</c:v>
                </c:pt>
                <c:pt idx="180076">
                  <c:v>417.19202263599902</c:v>
                </c:pt>
                <c:pt idx="180077">
                  <c:v>417.19433939127299</c:v>
                </c:pt>
                <c:pt idx="180078">
                  <c:v>417.19665614654599</c:v>
                </c:pt>
                <c:pt idx="180079">
                  <c:v>417.19897290182001</c:v>
                </c:pt>
                <c:pt idx="180080">
                  <c:v>417.20128965709301</c:v>
                </c:pt>
                <c:pt idx="180081">
                  <c:v>417.20360641236698</c:v>
                </c:pt>
                <c:pt idx="180082">
                  <c:v>417.20592316763998</c:v>
                </c:pt>
                <c:pt idx="180083">
                  <c:v>417.208239922914</c:v>
                </c:pt>
                <c:pt idx="180084">
                  <c:v>417.210556678187</c:v>
                </c:pt>
                <c:pt idx="180085">
                  <c:v>417.21287343346103</c:v>
                </c:pt>
                <c:pt idx="180086">
                  <c:v>417.21519018873403</c:v>
                </c:pt>
                <c:pt idx="180087">
                  <c:v>417.21750694400799</c:v>
                </c:pt>
                <c:pt idx="180088">
                  <c:v>417.21982369928099</c:v>
                </c:pt>
                <c:pt idx="180089">
                  <c:v>417.22214045455502</c:v>
                </c:pt>
                <c:pt idx="180090">
                  <c:v>417.22445720982802</c:v>
                </c:pt>
                <c:pt idx="180091">
                  <c:v>417.22677396510198</c:v>
                </c:pt>
                <c:pt idx="180092">
                  <c:v>417.22909072037498</c:v>
                </c:pt>
                <c:pt idx="180093">
                  <c:v>417.23140747564901</c:v>
                </c:pt>
                <c:pt idx="180094">
                  <c:v>417.23372423092201</c:v>
                </c:pt>
                <c:pt idx="180095">
                  <c:v>417.23604098619597</c:v>
                </c:pt>
                <c:pt idx="180096">
                  <c:v>417.23835774146897</c:v>
                </c:pt>
                <c:pt idx="180097">
                  <c:v>417.240674496743</c:v>
                </c:pt>
                <c:pt idx="180098">
                  <c:v>417.242991252016</c:v>
                </c:pt>
                <c:pt idx="180099">
                  <c:v>417.24530800729002</c:v>
                </c:pt>
                <c:pt idx="180100">
                  <c:v>417.24762476256302</c:v>
                </c:pt>
                <c:pt idx="180101">
                  <c:v>417.24994151783699</c:v>
                </c:pt>
                <c:pt idx="180102">
                  <c:v>417.25225827310999</c:v>
                </c:pt>
                <c:pt idx="180103">
                  <c:v>417.25457502838401</c:v>
                </c:pt>
                <c:pt idx="180104">
                  <c:v>417.25689178365701</c:v>
                </c:pt>
                <c:pt idx="180105">
                  <c:v>417.25920853893098</c:v>
                </c:pt>
                <c:pt idx="180106">
                  <c:v>417.26152529420398</c:v>
                </c:pt>
                <c:pt idx="180107">
                  <c:v>417.263842049478</c:v>
                </c:pt>
                <c:pt idx="180108">
                  <c:v>417.266158804751</c:v>
                </c:pt>
                <c:pt idx="180109">
                  <c:v>417.26847556002502</c:v>
                </c:pt>
                <c:pt idx="180110">
                  <c:v>417.27079231529802</c:v>
                </c:pt>
                <c:pt idx="180111">
                  <c:v>417.27310907057199</c:v>
                </c:pt>
                <c:pt idx="180112">
                  <c:v>417.27542582584499</c:v>
                </c:pt>
                <c:pt idx="180113">
                  <c:v>417.27774258111901</c:v>
                </c:pt>
                <c:pt idx="180114">
                  <c:v>417.28005933639201</c:v>
                </c:pt>
                <c:pt idx="180115">
                  <c:v>417.28237609166598</c:v>
                </c:pt>
                <c:pt idx="180116">
                  <c:v>417.28469284693898</c:v>
                </c:pt>
                <c:pt idx="180117">
                  <c:v>417.287009602213</c:v>
                </c:pt>
                <c:pt idx="180118">
                  <c:v>417.289326357486</c:v>
                </c:pt>
                <c:pt idx="180119">
                  <c:v>417.29164311276003</c:v>
                </c:pt>
                <c:pt idx="180120">
                  <c:v>417.29395986803399</c:v>
                </c:pt>
                <c:pt idx="180121">
                  <c:v>417.29627662330699</c:v>
                </c:pt>
                <c:pt idx="180122">
                  <c:v>417.29859337858102</c:v>
                </c:pt>
                <c:pt idx="180123">
                  <c:v>417.30091013385402</c:v>
                </c:pt>
                <c:pt idx="180124">
                  <c:v>417.30322688912798</c:v>
                </c:pt>
                <c:pt idx="180125">
                  <c:v>417.30554364440098</c:v>
                </c:pt>
                <c:pt idx="180126">
                  <c:v>417.30786039967501</c:v>
                </c:pt>
                <c:pt idx="180127">
                  <c:v>417.31017715494801</c:v>
                </c:pt>
                <c:pt idx="180128">
                  <c:v>417.31249391022197</c:v>
                </c:pt>
                <c:pt idx="180129">
                  <c:v>417.31481066549497</c:v>
                </c:pt>
                <c:pt idx="180130">
                  <c:v>417.317127420769</c:v>
                </c:pt>
                <c:pt idx="180131">
                  <c:v>417.319444176042</c:v>
                </c:pt>
                <c:pt idx="180132">
                  <c:v>417.32176093131602</c:v>
                </c:pt>
                <c:pt idx="180133">
                  <c:v>417.32407768658902</c:v>
                </c:pt>
                <c:pt idx="180134">
                  <c:v>417.32639444186299</c:v>
                </c:pt>
                <c:pt idx="180135">
                  <c:v>417.32871119713599</c:v>
                </c:pt>
                <c:pt idx="180136">
                  <c:v>417.33102795241001</c:v>
                </c:pt>
                <c:pt idx="180137">
                  <c:v>417.33334470768301</c:v>
                </c:pt>
                <c:pt idx="180138">
                  <c:v>417.33566146295698</c:v>
                </c:pt>
                <c:pt idx="180139">
                  <c:v>417.33797821822998</c:v>
                </c:pt>
                <c:pt idx="180140">
                  <c:v>417.340294973504</c:v>
                </c:pt>
                <c:pt idx="180141">
                  <c:v>417.342611728777</c:v>
                </c:pt>
                <c:pt idx="180142">
                  <c:v>417.34492848405102</c:v>
                </c:pt>
                <c:pt idx="180143">
                  <c:v>417.34724523932402</c:v>
                </c:pt>
                <c:pt idx="180144">
                  <c:v>417.34956199459799</c:v>
                </c:pt>
                <c:pt idx="180145">
                  <c:v>417.35187874987099</c:v>
                </c:pt>
                <c:pt idx="180146">
                  <c:v>417.35419550514501</c:v>
                </c:pt>
                <c:pt idx="180147">
                  <c:v>417.35651226041801</c:v>
                </c:pt>
                <c:pt idx="180148">
                  <c:v>417.35882901569198</c:v>
                </c:pt>
                <c:pt idx="180149">
                  <c:v>417.36114577096498</c:v>
                </c:pt>
                <c:pt idx="180150">
                  <c:v>417.363462526239</c:v>
                </c:pt>
                <c:pt idx="180151">
                  <c:v>417.365779281512</c:v>
                </c:pt>
                <c:pt idx="180152">
                  <c:v>417.36809603678603</c:v>
                </c:pt>
                <c:pt idx="180153">
                  <c:v>417.37041279205903</c:v>
                </c:pt>
                <c:pt idx="180154">
                  <c:v>417.37272954733299</c:v>
                </c:pt>
                <c:pt idx="180155">
                  <c:v>417.37504630260599</c:v>
                </c:pt>
                <c:pt idx="180156">
                  <c:v>417.37736305788002</c:v>
                </c:pt>
                <c:pt idx="180157">
                  <c:v>417.37967981315302</c:v>
                </c:pt>
                <c:pt idx="180158">
                  <c:v>417.38199656842698</c:v>
                </c:pt>
                <c:pt idx="180159">
                  <c:v>417.38431332369998</c:v>
                </c:pt>
                <c:pt idx="180160">
                  <c:v>417.38663007897401</c:v>
                </c:pt>
                <c:pt idx="180161">
                  <c:v>417.38894683424701</c:v>
                </c:pt>
                <c:pt idx="180162">
                  <c:v>417.39126358952097</c:v>
                </c:pt>
                <c:pt idx="180163">
                  <c:v>417.393580344795</c:v>
                </c:pt>
                <c:pt idx="180164">
                  <c:v>417.395897100068</c:v>
                </c:pt>
                <c:pt idx="180165">
                  <c:v>417.39821385534202</c:v>
                </c:pt>
                <c:pt idx="180166">
                  <c:v>417.40053061061502</c:v>
                </c:pt>
                <c:pt idx="180167">
                  <c:v>417.40284736588899</c:v>
                </c:pt>
                <c:pt idx="180168">
                  <c:v>417.40516412116199</c:v>
                </c:pt>
                <c:pt idx="180169">
                  <c:v>417.40748087643601</c:v>
                </c:pt>
                <c:pt idx="180170">
                  <c:v>417.40979763170901</c:v>
                </c:pt>
                <c:pt idx="180171">
                  <c:v>417.41211438698298</c:v>
                </c:pt>
                <c:pt idx="180172">
                  <c:v>417.41443114225598</c:v>
                </c:pt>
                <c:pt idx="180173">
                  <c:v>417.41674789753</c:v>
                </c:pt>
                <c:pt idx="180174">
                  <c:v>417.419064652803</c:v>
                </c:pt>
                <c:pt idx="180175">
                  <c:v>417.42138140807702</c:v>
                </c:pt>
                <c:pt idx="180176">
                  <c:v>417.42369816335002</c:v>
                </c:pt>
                <c:pt idx="180177">
                  <c:v>417.42601491862399</c:v>
                </c:pt>
                <c:pt idx="180178">
                  <c:v>417.42833167389699</c:v>
                </c:pt>
                <c:pt idx="180179">
                  <c:v>417.43064842917101</c:v>
                </c:pt>
                <c:pt idx="180180">
                  <c:v>417.43296518444401</c:v>
                </c:pt>
                <c:pt idx="180181">
                  <c:v>417.43528193971798</c:v>
                </c:pt>
                <c:pt idx="180182">
                  <c:v>417.43759869499098</c:v>
                </c:pt>
                <c:pt idx="180183">
                  <c:v>417.439915450265</c:v>
                </c:pt>
                <c:pt idx="180184">
                  <c:v>417.44223220553801</c:v>
                </c:pt>
                <c:pt idx="180185">
                  <c:v>417.44454896081203</c:v>
                </c:pt>
                <c:pt idx="180186">
                  <c:v>417.44686571608497</c:v>
                </c:pt>
                <c:pt idx="180187">
                  <c:v>417.44918247135899</c:v>
                </c:pt>
                <c:pt idx="180188">
                  <c:v>417.451499226632</c:v>
                </c:pt>
                <c:pt idx="180189">
                  <c:v>417.45381598190602</c:v>
                </c:pt>
                <c:pt idx="180190">
                  <c:v>417.45613273717902</c:v>
                </c:pt>
                <c:pt idx="180191">
                  <c:v>417.45844949245298</c:v>
                </c:pt>
                <c:pt idx="180192">
                  <c:v>417.46076624772599</c:v>
                </c:pt>
                <c:pt idx="180193">
                  <c:v>417.46308300300001</c:v>
                </c:pt>
                <c:pt idx="180194">
                  <c:v>417.46539975827301</c:v>
                </c:pt>
                <c:pt idx="180195">
                  <c:v>417.46771651354697</c:v>
                </c:pt>
                <c:pt idx="180196">
                  <c:v>417.47003326881998</c:v>
                </c:pt>
                <c:pt idx="180197">
                  <c:v>417.472350024094</c:v>
                </c:pt>
                <c:pt idx="180198">
                  <c:v>417.474666779367</c:v>
                </c:pt>
                <c:pt idx="180199">
                  <c:v>417.47698353464102</c:v>
                </c:pt>
                <c:pt idx="180200">
                  <c:v>417.47930028991402</c:v>
                </c:pt>
                <c:pt idx="180201">
                  <c:v>417.48161704518799</c:v>
                </c:pt>
                <c:pt idx="180202">
                  <c:v>417.48393380046099</c:v>
                </c:pt>
                <c:pt idx="180203">
                  <c:v>417.48625055573501</c:v>
                </c:pt>
                <c:pt idx="180204">
                  <c:v>417.48856731100801</c:v>
                </c:pt>
                <c:pt idx="180205">
                  <c:v>417.49088406628198</c:v>
                </c:pt>
                <c:pt idx="180206">
                  <c:v>417.493200821556</c:v>
                </c:pt>
                <c:pt idx="180207">
                  <c:v>417.495517576829</c:v>
                </c:pt>
                <c:pt idx="180208">
                  <c:v>417.49783433210303</c:v>
                </c:pt>
                <c:pt idx="180209">
                  <c:v>417.50015108737603</c:v>
                </c:pt>
                <c:pt idx="180210">
                  <c:v>417.50246784264999</c:v>
                </c:pt>
                <c:pt idx="180211">
                  <c:v>417.50478459792299</c:v>
                </c:pt>
                <c:pt idx="180212">
                  <c:v>417.50710135319702</c:v>
                </c:pt>
                <c:pt idx="180213">
                  <c:v>417.50941810847002</c:v>
                </c:pt>
                <c:pt idx="180214">
                  <c:v>417.51173486374398</c:v>
                </c:pt>
                <c:pt idx="180215">
                  <c:v>417.51405161901698</c:v>
                </c:pt>
                <c:pt idx="180216">
                  <c:v>417.51636837429101</c:v>
                </c:pt>
                <c:pt idx="180217">
                  <c:v>417.51868512956401</c:v>
                </c:pt>
                <c:pt idx="180218">
                  <c:v>417.52100188483797</c:v>
                </c:pt>
                <c:pt idx="180219">
                  <c:v>417.52331864011097</c:v>
                </c:pt>
                <c:pt idx="180220">
                  <c:v>417.525635395385</c:v>
                </c:pt>
                <c:pt idx="180221">
                  <c:v>417.527952150658</c:v>
                </c:pt>
                <c:pt idx="180222">
                  <c:v>417.53026890593202</c:v>
                </c:pt>
                <c:pt idx="180223">
                  <c:v>417.53258566120502</c:v>
                </c:pt>
                <c:pt idx="180224">
                  <c:v>417.53490241647899</c:v>
                </c:pt>
                <c:pt idx="180225">
                  <c:v>417.53721917175199</c:v>
                </c:pt>
                <c:pt idx="180226">
                  <c:v>417.53953592702601</c:v>
                </c:pt>
                <c:pt idx="180227">
                  <c:v>417.54185268229901</c:v>
                </c:pt>
                <c:pt idx="180228">
                  <c:v>417.54416943757298</c:v>
                </c:pt>
                <c:pt idx="180229">
                  <c:v>417.54648619284598</c:v>
                </c:pt>
                <c:pt idx="180230">
                  <c:v>417.54880294812</c:v>
                </c:pt>
                <c:pt idx="180231">
                  <c:v>417.551119703393</c:v>
                </c:pt>
                <c:pt idx="180232">
                  <c:v>417.55343645866702</c:v>
                </c:pt>
                <c:pt idx="180233">
                  <c:v>417.55575321394002</c:v>
                </c:pt>
                <c:pt idx="180234">
                  <c:v>417.55806996921399</c:v>
                </c:pt>
                <c:pt idx="180235">
                  <c:v>417.56038672448699</c:v>
                </c:pt>
                <c:pt idx="180236">
                  <c:v>417.56270347976101</c:v>
                </c:pt>
                <c:pt idx="180237">
                  <c:v>417.56502023503401</c:v>
                </c:pt>
                <c:pt idx="180238">
                  <c:v>417.56733699030798</c:v>
                </c:pt>
                <c:pt idx="180239">
                  <c:v>417.56965374558098</c:v>
                </c:pt>
                <c:pt idx="180240">
                  <c:v>417.571970500855</c:v>
                </c:pt>
                <c:pt idx="180241">
                  <c:v>417.574287256128</c:v>
                </c:pt>
                <c:pt idx="180242">
                  <c:v>417.57660401140203</c:v>
                </c:pt>
                <c:pt idx="180243">
                  <c:v>417.57892076667503</c:v>
                </c:pt>
                <c:pt idx="180244">
                  <c:v>417.58123752194899</c:v>
                </c:pt>
                <c:pt idx="180245">
                  <c:v>417.58355427722199</c:v>
                </c:pt>
                <c:pt idx="180246">
                  <c:v>417.58587103249602</c:v>
                </c:pt>
                <c:pt idx="180247">
                  <c:v>417.58818778776902</c:v>
                </c:pt>
                <c:pt idx="180248">
                  <c:v>417.59050454304298</c:v>
                </c:pt>
                <c:pt idx="180249">
                  <c:v>417.59282129831701</c:v>
                </c:pt>
                <c:pt idx="180250">
                  <c:v>417.59513805359001</c:v>
                </c:pt>
                <c:pt idx="180251">
                  <c:v>417.59745480886397</c:v>
                </c:pt>
                <c:pt idx="180252">
                  <c:v>417.59977156413697</c:v>
                </c:pt>
                <c:pt idx="180253">
                  <c:v>417.602088319411</c:v>
                </c:pt>
                <c:pt idx="180254">
                  <c:v>417.604405074684</c:v>
                </c:pt>
                <c:pt idx="180255">
                  <c:v>417.60672182995802</c:v>
                </c:pt>
                <c:pt idx="180256">
                  <c:v>417.60903858523102</c:v>
                </c:pt>
                <c:pt idx="180257">
                  <c:v>417.61135534050499</c:v>
                </c:pt>
                <c:pt idx="180258">
                  <c:v>417.61367209577799</c:v>
                </c:pt>
                <c:pt idx="180259">
                  <c:v>417.61598885105201</c:v>
                </c:pt>
                <c:pt idx="180260">
                  <c:v>417.61830560632501</c:v>
                </c:pt>
                <c:pt idx="180261">
                  <c:v>417.62062236159898</c:v>
                </c:pt>
                <c:pt idx="180262">
                  <c:v>417.62293911687198</c:v>
                </c:pt>
                <c:pt idx="180263">
                  <c:v>417.625255872146</c:v>
                </c:pt>
                <c:pt idx="180264">
                  <c:v>417.627572627419</c:v>
                </c:pt>
                <c:pt idx="180265">
                  <c:v>417.62988938269302</c:v>
                </c:pt>
                <c:pt idx="180266">
                  <c:v>417.63220613796602</c:v>
                </c:pt>
                <c:pt idx="180267">
                  <c:v>417.63452289323999</c:v>
                </c:pt>
                <c:pt idx="180268">
                  <c:v>417.63683964851299</c:v>
                </c:pt>
                <c:pt idx="180269">
                  <c:v>417.63915640378701</c:v>
                </c:pt>
                <c:pt idx="180270">
                  <c:v>417.64147315906001</c:v>
                </c:pt>
                <c:pt idx="180271">
                  <c:v>417.64378991433398</c:v>
                </c:pt>
                <c:pt idx="180272">
                  <c:v>417.64610666960698</c:v>
                </c:pt>
                <c:pt idx="180273">
                  <c:v>417.648423424881</c:v>
                </c:pt>
                <c:pt idx="180274">
                  <c:v>417.650740180154</c:v>
                </c:pt>
                <c:pt idx="180275">
                  <c:v>417.65305693542803</c:v>
                </c:pt>
                <c:pt idx="180276">
                  <c:v>417.65537369070103</c:v>
                </c:pt>
                <c:pt idx="180277">
                  <c:v>417.65769044597499</c:v>
                </c:pt>
                <c:pt idx="180278">
                  <c:v>417.66000720124799</c:v>
                </c:pt>
                <c:pt idx="180279">
                  <c:v>417.66232395652202</c:v>
                </c:pt>
                <c:pt idx="180280">
                  <c:v>417.66464071179502</c:v>
                </c:pt>
                <c:pt idx="180281">
                  <c:v>417.66695746706898</c:v>
                </c:pt>
                <c:pt idx="180282">
                  <c:v>417.66927422234198</c:v>
                </c:pt>
                <c:pt idx="180283">
                  <c:v>417.67159097761601</c:v>
                </c:pt>
                <c:pt idx="180284">
                  <c:v>417.67390773288901</c:v>
                </c:pt>
                <c:pt idx="180285">
                  <c:v>417.67622448816297</c:v>
                </c:pt>
                <c:pt idx="180286">
                  <c:v>417.67854124343597</c:v>
                </c:pt>
                <c:pt idx="180287">
                  <c:v>417.68085799871</c:v>
                </c:pt>
                <c:pt idx="180288">
                  <c:v>417.683174753983</c:v>
                </c:pt>
                <c:pt idx="180289">
                  <c:v>417.68549150925702</c:v>
                </c:pt>
                <c:pt idx="180290">
                  <c:v>417.68780826453099</c:v>
                </c:pt>
                <c:pt idx="180291">
                  <c:v>417.69012501980399</c:v>
                </c:pt>
                <c:pt idx="180292">
                  <c:v>417.69244177507801</c:v>
                </c:pt>
                <c:pt idx="180293">
                  <c:v>417.69475853035101</c:v>
                </c:pt>
                <c:pt idx="180294">
                  <c:v>417.69707528562498</c:v>
                </c:pt>
                <c:pt idx="180295">
                  <c:v>417.69939204089798</c:v>
                </c:pt>
                <c:pt idx="180296">
                  <c:v>417.701708796172</c:v>
                </c:pt>
                <c:pt idx="180297">
                  <c:v>417.704025551445</c:v>
                </c:pt>
                <c:pt idx="180298">
                  <c:v>417.70634230671902</c:v>
                </c:pt>
                <c:pt idx="180299">
                  <c:v>417.70865906199202</c:v>
                </c:pt>
                <c:pt idx="180300">
                  <c:v>417.71097581726599</c:v>
                </c:pt>
                <c:pt idx="180301">
                  <c:v>417.71329257253899</c:v>
                </c:pt>
                <c:pt idx="180302">
                  <c:v>417.71560932781301</c:v>
                </c:pt>
                <c:pt idx="180303">
                  <c:v>417.71792608308601</c:v>
                </c:pt>
                <c:pt idx="180304">
                  <c:v>417.72024283835998</c:v>
                </c:pt>
                <c:pt idx="180305">
                  <c:v>417.72255959363298</c:v>
                </c:pt>
                <c:pt idx="180306">
                  <c:v>417.724876348907</c:v>
                </c:pt>
                <c:pt idx="180307">
                  <c:v>417.72719310418</c:v>
                </c:pt>
                <c:pt idx="180308">
                  <c:v>417.72950985945403</c:v>
                </c:pt>
                <c:pt idx="180309">
                  <c:v>417.73182661472703</c:v>
                </c:pt>
                <c:pt idx="180310">
                  <c:v>417.73414337000099</c:v>
                </c:pt>
                <c:pt idx="180311">
                  <c:v>417.73646012527399</c:v>
                </c:pt>
                <c:pt idx="180312">
                  <c:v>417.73877688054802</c:v>
                </c:pt>
                <c:pt idx="180313">
                  <c:v>417.74109363582102</c:v>
                </c:pt>
                <c:pt idx="180314">
                  <c:v>417.74341039109498</c:v>
                </c:pt>
                <c:pt idx="180315">
                  <c:v>417.74572714636798</c:v>
                </c:pt>
                <c:pt idx="180316">
                  <c:v>417.74804390164201</c:v>
                </c:pt>
                <c:pt idx="180317">
                  <c:v>417.75036065691501</c:v>
                </c:pt>
                <c:pt idx="180318">
                  <c:v>417.75267741218897</c:v>
                </c:pt>
                <c:pt idx="180319">
                  <c:v>417.75499416746197</c:v>
                </c:pt>
                <c:pt idx="180320">
                  <c:v>417.757310922736</c:v>
                </c:pt>
                <c:pt idx="180321">
                  <c:v>417.759627678009</c:v>
                </c:pt>
                <c:pt idx="180322">
                  <c:v>417.76194443328302</c:v>
                </c:pt>
                <c:pt idx="180323">
                  <c:v>417.76426118855602</c:v>
                </c:pt>
                <c:pt idx="180324">
                  <c:v>417.76657794382999</c:v>
                </c:pt>
                <c:pt idx="180325">
                  <c:v>417.76889469910299</c:v>
                </c:pt>
                <c:pt idx="180326">
                  <c:v>417.77121145437701</c:v>
                </c:pt>
                <c:pt idx="180327">
                  <c:v>417.77352820965001</c:v>
                </c:pt>
                <c:pt idx="180328">
                  <c:v>417.77584496492398</c:v>
                </c:pt>
                <c:pt idx="180329">
                  <c:v>417.77816172019698</c:v>
                </c:pt>
                <c:pt idx="180330">
                  <c:v>417.780478475471</c:v>
                </c:pt>
                <c:pt idx="180331">
                  <c:v>417.782795230744</c:v>
                </c:pt>
                <c:pt idx="180332">
                  <c:v>417.78511198601802</c:v>
                </c:pt>
                <c:pt idx="180333">
                  <c:v>417.78742874129199</c:v>
                </c:pt>
                <c:pt idx="180334">
                  <c:v>417.78974549656499</c:v>
                </c:pt>
                <c:pt idx="180335">
                  <c:v>417.79206225183901</c:v>
                </c:pt>
                <c:pt idx="180336">
                  <c:v>417.79437900711201</c:v>
                </c:pt>
                <c:pt idx="180337">
                  <c:v>417.79669576238598</c:v>
                </c:pt>
                <c:pt idx="180338">
                  <c:v>417.79901251765898</c:v>
                </c:pt>
                <c:pt idx="180339">
                  <c:v>417.801329272933</c:v>
                </c:pt>
                <c:pt idx="180340">
                  <c:v>417.803646028206</c:v>
                </c:pt>
                <c:pt idx="180341">
                  <c:v>417.80596278348003</c:v>
                </c:pt>
                <c:pt idx="180342">
                  <c:v>417.80827953875303</c:v>
                </c:pt>
                <c:pt idx="180343">
                  <c:v>417.81059629402699</c:v>
                </c:pt>
                <c:pt idx="180344">
                  <c:v>417.81291304929999</c:v>
                </c:pt>
                <c:pt idx="180345">
                  <c:v>417.81522980457402</c:v>
                </c:pt>
                <c:pt idx="180346">
                  <c:v>417.81754655984702</c:v>
                </c:pt>
                <c:pt idx="180347">
                  <c:v>417.81986331512098</c:v>
                </c:pt>
                <c:pt idx="180348">
                  <c:v>417.82218007039398</c:v>
                </c:pt>
                <c:pt idx="180349">
                  <c:v>417.82449682566801</c:v>
                </c:pt>
                <c:pt idx="180350">
                  <c:v>417.82681358094101</c:v>
                </c:pt>
                <c:pt idx="180351">
                  <c:v>417.82913033621497</c:v>
                </c:pt>
                <c:pt idx="180352">
                  <c:v>417.83144709148797</c:v>
                </c:pt>
                <c:pt idx="180353">
                  <c:v>417.833763846762</c:v>
                </c:pt>
                <c:pt idx="180354">
                  <c:v>417.836080602035</c:v>
                </c:pt>
                <c:pt idx="180355">
                  <c:v>417.83839735730902</c:v>
                </c:pt>
                <c:pt idx="180356">
                  <c:v>417.84071411258202</c:v>
                </c:pt>
                <c:pt idx="180357">
                  <c:v>417.84303086785599</c:v>
                </c:pt>
                <c:pt idx="180358">
                  <c:v>417.84534762312899</c:v>
                </c:pt>
                <c:pt idx="180359">
                  <c:v>417.84766437840301</c:v>
                </c:pt>
                <c:pt idx="180360">
                  <c:v>417.84998113367601</c:v>
                </c:pt>
                <c:pt idx="180361">
                  <c:v>417.85229788894998</c:v>
                </c:pt>
                <c:pt idx="180362">
                  <c:v>417.85461464422298</c:v>
                </c:pt>
                <c:pt idx="180363">
                  <c:v>417.856931399497</c:v>
                </c:pt>
                <c:pt idx="180364">
                  <c:v>417.85924815477</c:v>
                </c:pt>
                <c:pt idx="180365">
                  <c:v>417.86156491004402</c:v>
                </c:pt>
                <c:pt idx="180366">
                  <c:v>417.86388166531702</c:v>
                </c:pt>
                <c:pt idx="180367">
                  <c:v>417.86619842059099</c:v>
                </c:pt>
                <c:pt idx="180368">
                  <c:v>417.86851517586399</c:v>
                </c:pt>
                <c:pt idx="180369">
                  <c:v>417.87083193113801</c:v>
                </c:pt>
                <c:pt idx="180370">
                  <c:v>417.87314868641101</c:v>
                </c:pt>
                <c:pt idx="180371">
                  <c:v>417.87546544168498</c:v>
                </c:pt>
                <c:pt idx="180372">
                  <c:v>417.87778219695798</c:v>
                </c:pt>
                <c:pt idx="180373">
                  <c:v>417.880098952232</c:v>
                </c:pt>
                <c:pt idx="180374">
                  <c:v>417.882415707505</c:v>
                </c:pt>
                <c:pt idx="180375">
                  <c:v>417.88473246277903</c:v>
                </c:pt>
                <c:pt idx="180376">
                  <c:v>417.88704921805299</c:v>
                </c:pt>
                <c:pt idx="180377">
                  <c:v>417.88936597332599</c:v>
                </c:pt>
                <c:pt idx="180378">
                  <c:v>417.89168272860002</c:v>
                </c:pt>
                <c:pt idx="180379">
                  <c:v>417.89399948387302</c:v>
                </c:pt>
                <c:pt idx="180380">
                  <c:v>417.89631623914698</c:v>
                </c:pt>
                <c:pt idx="180381">
                  <c:v>417.89863299441998</c:v>
                </c:pt>
                <c:pt idx="180382">
                  <c:v>417.90094974969401</c:v>
                </c:pt>
                <c:pt idx="180383">
                  <c:v>417.90326650496701</c:v>
                </c:pt>
                <c:pt idx="180384">
                  <c:v>417.90558326024097</c:v>
                </c:pt>
                <c:pt idx="180385">
                  <c:v>417.90790001551397</c:v>
                </c:pt>
                <c:pt idx="180386">
                  <c:v>417.910216770788</c:v>
                </c:pt>
                <c:pt idx="180387">
                  <c:v>417.912533526061</c:v>
                </c:pt>
                <c:pt idx="180388">
                  <c:v>417.91485028133502</c:v>
                </c:pt>
                <c:pt idx="180389">
                  <c:v>417.91716703660802</c:v>
                </c:pt>
                <c:pt idx="180390">
                  <c:v>417.91948379188199</c:v>
                </c:pt>
                <c:pt idx="180391">
                  <c:v>417.92180054715499</c:v>
                </c:pt>
                <c:pt idx="180392">
                  <c:v>417.92411730242901</c:v>
                </c:pt>
                <c:pt idx="180393">
                  <c:v>417.92643405770201</c:v>
                </c:pt>
                <c:pt idx="180394">
                  <c:v>417.92875081297598</c:v>
                </c:pt>
                <c:pt idx="180395">
                  <c:v>417.93106756824898</c:v>
                </c:pt>
                <c:pt idx="180396">
                  <c:v>417.933384323523</c:v>
                </c:pt>
                <c:pt idx="180397">
                  <c:v>417.935701078796</c:v>
                </c:pt>
                <c:pt idx="180398">
                  <c:v>417.93801783407002</c:v>
                </c:pt>
                <c:pt idx="180399">
                  <c:v>417.94033458934302</c:v>
                </c:pt>
                <c:pt idx="180400">
                  <c:v>417.94265134461699</c:v>
                </c:pt>
                <c:pt idx="180401">
                  <c:v>417.94496809988999</c:v>
                </c:pt>
                <c:pt idx="180402">
                  <c:v>417.94728485516401</c:v>
                </c:pt>
                <c:pt idx="180403">
                  <c:v>417.94960161043701</c:v>
                </c:pt>
                <c:pt idx="180404">
                  <c:v>417.95191836571098</c:v>
                </c:pt>
                <c:pt idx="180405">
                  <c:v>417.95423512098398</c:v>
                </c:pt>
                <c:pt idx="180406">
                  <c:v>417.956551876258</c:v>
                </c:pt>
                <c:pt idx="180407">
                  <c:v>417.958868631531</c:v>
                </c:pt>
                <c:pt idx="180408">
                  <c:v>417.96118538680503</c:v>
                </c:pt>
                <c:pt idx="180409">
                  <c:v>417.96350214207803</c:v>
                </c:pt>
                <c:pt idx="180410">
                  <c:v>417.96581889735199</c:v>
                </c:pt>
                <c:pt idx="180411">
                  <c:v>417.96813565262499</c:v>
                </c:pt>
                <c:pt idx="180412">
                  <c:v>417.97045240789902</c:v>
                </c:pt>
                <c:pt idx="180413">
                  <c:v>417.97276916317202</c:v>
                </c:pt>
                <c:pt idx="180414">
                  <c:v>417.97508591844598</c:v>
                </c:pt>
                <c:pt idx="180415">
                  <c:v>417.97740267371898</c:v>
                </c:pt>
                <c:pt idx="180416">
                  <c:v>417.97971942899301</c:v>
                </c:pt>
                <c:pt idx="180417">
                  <c:v>417.98203618426601</c:v>
                </c:pt>
                <c:pt idx="180418">
                  <c:v>417.98435293953997</c:v>
                </c:pt>
                <c:pt idx="180419">
                  <c:v>417.986669694814</c:v>
                </c:pt>
                <c:pt idx="180420">
                  <c:v>417.988986450087</c:v>
                </c:pt>
                <c:pt idx="180421">
                  <c:v>417.99130320536102</c:v>
                </c:pt>
                <c:pt idx="180422">
                  <c:v>417.99361996063402</c:v>
                </c:pt>
                <c:pt idx="180423">
                  <c:v>417.99593671590799</c:v>
                </c:pt>
                <c:pt idx="180424">
                  <c:v>417.99825347118099</c:v>
                </c:pt>
                <c:pt idx="180425">
                  <c:v>418.00057022645501</c:v>
                </c:pt>
                <c:pt idx="180426">
                  <c:v>418.00288698172801</c:v>
                </c:pt>
                <c:pt idx="180427">
                  <c:v>418.00520373700198</c:v>
                </c:pt>
                <c:pt idx="180428">
                  <c:v>418.00752049227498</c:v>
                </c:pt>
                <c:pt idx="180429">
                  <c:v>418.009837247549</c:v>
                </c:pt>
                <c:pt idx="180430">
                  <c:v>418.012154002822</c:v>
                </c:pt>
                <c:pt idx="180431">
                  <c:v>418.01447075809602</c:v>
                </c:pt>
                <c:pt idx="180432">
                  <c:v>418.01678751336902</c:v>
                </c:pt>
                <c:pt idx="180433">
                  <c:v>418.01910426864299</c:v>
                </c:pt>
                <c:pt idx="180434">
                  <c:v>418.02142102391599</c:v>
                </c:pt>
                <c:pt idx="180435">
                  <c:v>418.02373777919001</c:v>
                </c:pt>
                <c:pt idx="180436">
                  <c:v>418.02605453446301</c:v>
                </c:pt>
                <c:pt idx="180437">
                  <c:v>418.02837128973698</c:v>
                </c:pt>
                <c:pt idx="180438">
                  <c:v>418.03068804500998</c:v>
                </c:pt>
                <c:pt idx="180439">
                  <c:v>418.033004800284</c:v>
                </c:pt>
                <c:pt idx="180440">
                  <c:v>418.035321555557</c:v>
                </c:pt>
                <c:pt idx="180441">
                  <c:v>418.03763831083103</c:v>
                </c:pt>
                <c:pt idx="180442">
                  <c:v>418.03995506610403</c:v>
                </c:pt>
                <c:pt idx="180443">
                  <c:v>418.04227182137799</c:v>
                </c:pt>
                <c:pt idx="180444">
                  <c:v>418.04458857665099</c:v>
                </c:pt>
                <c:pt idx="180445">
                  <c:v>418.04690533192502</c:v>
                </c:pt>
                <c:pt idx="180446">
                  <c:v>418.04922208719802</c:v>
                </c:pt>
                <c:pt idx="180447">
                  <c:v>418.05153884247198</c:v>
                </c:pt>
                <c:pt idx="180448">
                  <c:v>418.05385559774498</c:v>
                </c:pt>
                <c:pt idx="180449">
                  <c:v>418.05617235301901</c:v>
                </c:pt>
                <c:pt idx="180450">
                  <c:v>418.05848910829201</c:v>
                </c:pt>
                <c:pt idx="180451">
                  <c:v>418.06080586356597</c:v>
                </c:pt>
                <c:pt idx="180452">
                  <c:v>418.06312261883897</c:v>
                </c:pt>
                <c:pt idx="180453">
                  <c:v>418.065439374113</c:v>
                </c:pt>
                <c:pt idx="180454">
                  <c:v>418.067756129386</c:v>
                </c:pt>
                <c:pt idx="180455">
                  <c:v>418.07007288466002</c:v>
                </c:pt>
                <c:pt idx="180456">
                  <c:v>418.07238963993302</c:v>
                </c:pt>
                <c:pt idx="180457">
                  <c:v>418.07470639520699</c:v>
                </c:pt>
                <c:pt idx="180458">
                  <c:v>418.07702315047999</c:v>
                </c:pt>
                <c:pt idx="180459">
                  <c:v>418.07933990575401</c:v>
                </c:pt>
                <c:pt idx="180460">
                  <c:v>418.08165666102701</c:v>
                </c:pt>
                <c:pt idx="180461">
                  <c:v>418.08397341630098</c:v>
                </c:pt>
                <c:pt idx="180462">
                  <c:v>418.086290171575</c:v>
                </c:pt>
                <c:pt idx="180463">
                  <c:v>418.088606926848</c:v>
                </c:pt>
                <c:pt idx="180464">
                  <c:v>418.09092368212202</c:v>
                </c:pt>
                <c:pt idx="180465">
                  <c:v>418.09324043739502</c:v>
                </c:pt>
                <c:pt idx="180466">
                  <c:v>418.09555719266899</c:v>
                </c:pt>
                <c:pt idx="180467">
                  <c:v>418.09787394794199</c:v>
                </c:pt>
                <c:pt idx="180468">
                  <c:v>418.10019070321601</c:v>
                </c:pt>
                <c:pt idx="180469">
                  <c:v>418.10250745848901</c:v>
                </c:pt>
                <c:pt idx="180470">
                  <c:v>418.10482421376298</c:v>
                </c:pt>
                <c:pt idx="180471">
                  <c:v>418.10714096903598</c:v>
                </c:pt>
                <c:pt idx="180472">
                  <c:v>418.10945772431</c:v>
                </c:pt>
                <c:pt idx="180473">
                  <c:v>418.111774479583</c:v>
                </c:pt>
                <c:pt idx="180474">
                  <c:v>418.11409123485703</c:v>
                </c:pt>
                <c:pt idx="180475">
                  <c:v>418.11640799013003</c:v>
                </c:pt>
                <c:pt idx="180476">
                  <c:v>418.11872474540399</c:v>
                </c:pt>
                <c:pt idx="180477">
                  <c:v>418.12104150067699</c:v>
                </c:pt>
                <c:pt idx="180478">
                  <c:v>418.12335825595102</c:v>
                </c:pt>
                <c:pt idx="180479">
                  <c:v>418.12567501122402</c:v>
                </c:pt>
                <c:pt idx="180480">
                  <c:v>418.12799176649798</c:v>
                </c:pt>
                <c:pt idx="180481">
                  <c:v>418.13030852177098</c:v>
                </c:pt>
                <c:pt idx="180482">
                  <c:v>418.13262527704501</c:v>
                </c:pt>
                <c:pt idx="180483">
                  <c:v>418.13494203231801</c:v>
                </c:pt>
                <c:pt idx="180484">
                  <c:v>418.13725878759197</c:v>
                </c:pt>
                <c:pt idx="180485">
                  <c:v>418.13957554286497</c:v>
                </c:pt>
                <c:pt idx="180486">
                  <c:v>418.141892298139</c:v>
                </c:pt>
                <c:pt idx="180487">
                  <c:v>418.144209053412</c:v>
                </c:pt>
                <c:pt idx="180488">
                  <c:v>418.14652580868602</c:v>
                </c:pt>
                <c:pt idx="180489">
                  <c:v>418.14884256395902</c:v>
                </c:pt>
                <c:pt idx="180490">
                  <c:v>418.15115931923299</c:v>
                </c:pt>
                <c:pt idx="180491">
                  <c:v>418.15347607450599</c:v>
                </c:pt>
                <c:pt idx="180492">
                  <c:v>418.15579282978001</c:v>
                </c:pt>
                <c:pt idx="180493">
                  <c:v>418.15810958505301</c:v>
                </c:pt>
                <c:pt idx="180494">
                  <c:v>418.16042634032698</c:v>
                </c:pt>
                <c:pt idx="180495">
                  <c:v>418.16274309559998</c:v>
                </c:pt>
                <c:pt idx="180496">
                  <c:v>418.165059850874</c:v>
                </c:pt>
                <c:pt idx="180497">
                  <c:v>418.167376606147</c:v>
                </c:pt>
                <c:pt idx="180498">
                  <c:v>418.16969336142103</c:v>
                </c:pt>
                <c:pt idx="180499">
                  <c:v>418.17201011669403</c:v>
                </c:pt>
                <c:pt idx="180500">
                  <c:v>418.17432687196799</c:v>
                </c:pt>
                <c:pt idx="180501">
                  <c:v>418.17664362724099</c:v>
                </c:pt>
                <c:pt idx="180502">
                  <c:v>418.17896038251502</c:v>
                </c:pt>
                <c:pt idx="180503">
                  <c:v>418.18127713778802</c:v>
                </c:pt>
                <c:pt idx="180504">
                  <c:v>418.18359389306198</c:v>
                </c:pt>
                <c:pt idx="180505">
                  <c:v>418.18591064833601</c:v>
                </c:pt>
                <c:pt idx="180506">
                  <c:v>418.18822740360901</c:v>
                </c:pt>
                <c:pt idx="180507">
                  <c:v>418.19054415888297</c:v>
                </c:pt>
                <c:pt idx="180508">
                  <c:v>418.19286091415597</c:v>
                </c:pt>
                <c:pt idx="180509">
                  <c:v>418.19517766943</c:v>
                </c:pt>
                <c:pt idx="180510">
                  <c:v>418.197494424703</c:v>
                </c:pt>
                <c:pt idx="180511">
                  <c:v>418.19981117997702</c:v>
                </c:pt>
                <c:pt idx="180512">
                  <c:v>418.20212793525002</c:v>
                </c:pt>
                <c:pt idx="180513">
                  <c:v>418.20444469052399</c:v>
                </c:pt>
                <c:pt idx="180514">
                  <c:v>418.20676144579699</c:v>
                </c:pt>
                <c:pt idx="180515">
                  <c:v>418.20907820107101</c:v>
                </c:pt>
                <c:pt idx="180516">
                  <c:v>418.21139495634401</c:v>
                </c:pt>
                <c:pt idx="180517">
                  <c:v>418.21371171161798</c:v>
                </c:pt>
                <c:pt idx="180518">
                  <c:v>418.21602846689098</c:v>
                </c:pt>
                <c:pt idx="180519">
                  <c:v>418.218345222165</c:v>
                </c:pt>
                <c:pt idx="180520">
                  <c:v>418.220661977438</c:v>
                </c:pt>
                <c:pt idx="180521">
                  <c:v>418.22297873271202</c:v>
                </c:pt>
                <c:pt idx="180522">
                  <c:v>418.22529548798502</c:v>
                </c:pt>
                <c:pt idx="180523">
                  <c:v>418.22761224325899</c:v>
                </c:pt>
                <c:pt idx="180524">
                  <c:v>418.22992899853199</c:v>
                </c:pt>
                <c:pt idx="180525">
                  <c:v>418.23224575380601</c:v>
                </c:pt>
                <c:pt idx="180526">
                  <c:v>418.23456250907901</c:v>
                </c:pt>
                <c:pt idx="180527">
                  <c:v>418.23687926435298</c:v>
                </c:pt>
                <c:pt idx="180528">
                  <c:v>418.23919601962598</c:v>
                </c:pt>
                <c:pt idx="180529">
                  <c:v>418.2415127749</c:v>
                </c:pt>
                <c:pt idx="180530">
                  <c:v>418.243829530173</c:v>
                </c:pt>
                <c:pt idx="180531">
                  <c:v>418.24614628544703</c:v>
                </c:pt>
                <c:pt idx="180532">
                  <c:v>418.24846304072003</c:v>
                </c:pt>
                <c:pt idx="180533">
                  <c:v>418.25077979599399</c:v>
                </c:pt>
                <c:pt idx="180534">
                  <c:v>418.25309655126699</c:v>
                </c:pt>
                <c:pt idx="180535">
                  <c:v>418.25541330654102</c:v>
                </c:pt>
                <c:pt idx="180536">
                  <c:v>418.25773006181402</c:v>
                </c:pt>
                <c:pt idx="180537">
                  <c:v>418.26004681708798</c:v>
                </c:pt>
                <c:pt idx="180538">
                  <c:v>418.26236357236098</c:v>
                </c:pt>
                <c:pt idx="180539">
                  <c:v>418.26468032763501</c:v>
                </c:pt>
                <c:pt idx="180540">
                  <c:v>418.26699708290801</c:v>
                </c:pt>
                <c:pt idx="180541">
                  <c:v>418.26931383818197</c:v>
                </c:pt>
                <c:pt idx="180542">
                  <c:v>418.27163059345497</c:v>
                </c:pt>
                <c:pt idx="180543">
                  <c:v>418.273947348729</c:v>
                </c:pt>
                <c:pt idx="180544">
                  <c:v>418.276264104002</c:v>
                </c:pt>
                <c:pt idx="180545">
                  <c:v>418.27858085927602</c:v>
                </c:pt>
                <c:pt idx="180546">
                  <c:v>418.28089761454999</c:v>
                </c:pt>
                <c:pt idx="180547">
                  <c:v>418.28321436982299</c:v>
                </c:pt>
                <c:pt idx="180548">
                  <c:v>418.28553112509701</c:v>
                </c:pt>
                <c:pt idx="180549">
                  <c:v>418.28784788037001</c:v>
                </c:pt>
                <c:pt idx="180550">
                  <c:v>418.29016463564398</c:v>
                </c:pt>
                <c:pt idx="180551">
                  <c:v>418.29248139091698</c:v>
                </c:pt>
                <c:pt idx="180552">
                  <c:v>418.294798146191</c:v>
                </c:pt>
                <c:pt idx="180553">
                  <c:v>418.297114901464</c:v>
                </c:pt>
                <c:pt idx="180554">
                  <c:v>418.29943165673802</c:v>
                </c:pt>
                <c:pt idx="180555">
                  <c:v>418.30174841201102</c:v>
                </c:pt>
                <c:pt idx="180556">
                  <c:v>418.30406516728499</c:v>
                </c:pt>
                <c:pt idx="180557">
                  <c:v>418.30638192255799</c:v>
                </c:pt>
                <c:pt idx="180558">
                  <c:v>418.30869867783201</c:v>
                </c:pt>
                <c:pt idx="180559">
                  <c:v>418.31101543310501</c:v>
                </c:pt>
                <c:pt idx="180560">
                  <c:v>418.31333218837898</c:v>
                </c:pt>
                <c:pt idx="180561">
                  <c:v>418.31564894365198</c:v>
                </c:pt>
                <c:pt idx="180562">
                  <c:v>418.317965698926</c:v>
                </c:pt>
                <c:pt idx="180563">
                  <c:v>418.320282454199</c:v>
                </c:pt>
                <c:pt idx="180564">
                  <c:v>418.32259920947303</c:v>
                </c:pt>
                <c:pt idx="180565">
                  <c:v>418.32491596474603</c:v>
                </c:pt>
                <c:pt idx="180566">
                  <c:v>418.32723272001999</c:v>
                </c:pt>
                <c:pt idx="180567">
                  <c:v>418.32954947529299</c:v>
                </c:pt>
                <c:pt idx="180568">
                  <c:v>418.33186623056702</c:v>
                </c:pt>
                <c:pt idx="180569">
                  <c:v>418.33418298584002</c:v>
                </c:pt>
                <c:pt idx="180570">
                  <c:v>418.33649974111398</c:v>
                </c:pt>
                <c:pt idx="180571">
                  <c:v>418.33881649638698</c:v>
                </c:pt>
                <c:pt idx="180572">
                  <c:v>418.34113325166101</c:v>
                </c:pt>
                <c:pt idx="180573">
                  <c:v>418.34345000693401</c:v>
                </c:pt>
                <c:pt idx="180574">
                  <c:v>418.34576676220797</c:v>
                </c:pt>
                <c:pt idx="180575">
                  <c:v>418.34808351748097</c:v>
                </c:pt>
                <c:pt idx="180576">
                  <c:v>418.350400272755</c:v>
                </c:pt>
                <c:pt idx="180577">
                  <c:v>418.352717028028</c:v>
                </c:pt>
                <c:pt idx="180578">
                  <c:v>418.35503378330202</c:v>
                </c:pt>
                <c:pt idx="180579">
                  <c:v>418.35735053857502</c:v>
                </c:pt>
                <c:pt idx="180580">
                  <c:v>418.35966729384899</c:v>
                </c:pt>
                <c:pt idx="180581">
                  <c:v>418.36198404912199</c:v>
                </c:pt>
                <c:pt idx="180582">
                  <c:v>418.36430080439601</c:v>
                </c:pt>
                <c:pt idx="180583">
                  <c:v>418.36661755966901</c:v>
                </c:pt>
                <c:pt idx="180584">
                  <c:v>418.36893431494298</c:v>
                </c:pt>
                <c:pt idx="180585">
                  <c:v>418.37125107021598</c:v>
                </c:pt>
                <c:pt idx="180586">
                  <c:v>418.37356782549</c:v>
                </c:pt>
                <c:pt idx="180587">
                  <c:v>418.375884580763</c:v>
                </c:pt>
                <c:pt idx="180588">
                  <c:v>418.37820133603702</c:v>
                </c:pt>
                <c:pt idx="180589">
                  <c:v>418.38051809131099</c:v>
                </c:pt>
                <c:pt idx="180590">
                  <c:v>418.38283484658399</c:v>
                </c:pt>
                <c:pt idx="180591">
                  <c:v>418.38515160185801</c:v>
                </c:pt>
                <c:pt idx="180592">
                  <c:v>418.38746835713101</c:v>
                </c:pt>
                <c:pt idx="180593">
                  <c:v>418.38978511240498</c:v>
                </c:pt>
                <c:pt idx="180594">
                  <c:v>418.39210186767798</c:v>
                </c:pt>
                <c:pt idx="180595">
                  <c:v>418.394418622952</c:v>
                </c:pt>
                <c:pt idx="180596">
                  <c:v>418.396735378225</c:v>
                </c:pt>
                <c:pt idx="180597">
                  <c:v>418.39905213349903</c:v>
                </c:pt>
                <c:pt idx="180598">
                  <c:v>418.40136888877203</c:v>
                </c:pt>
                <c:pt idx="180599">
                  <c:v>418.40368564404599</c:v>
                </c:pt>
                <c:pt idx="180600">
                  <c:v>418.40600239931899</c:v>
                </c:pt>
                <c:pt idx="180601">
                  <c:v>418.40831915459302</c:v>
                </c:pt>
                <c:pt idx="180602">
                  <c:v>418.41063590986602</c:v>
                </c:pt>
                <c:pt idx="180603">
                  <c:v>418.41295266513998</c:v>
                </c:pt>
                <c:pt idx="180604">
                  <c:v>418.41526942041298</c:v>
                </c:pt>
                <c:pt idx="180605">
                  <c:v>418.41758617568701</c:v>
                </c:pt>
                <c:pt idx="180606">
                  <c:v>418.41990293096001</c:v>
                </c:pt>
                <c:pt idx="180607">
                  <c:v>418.42221968623397</c:v>
                </c:pt>
                <c:pt idx="180608">
                  <c:v>418.42453644150697</c:v>
                </c:pt>
                <c:pt idx="180609">
                  <c:v>418.426853196781</c:v>
                </c:pt>
                <c:pt idx="180610">
                  <c:v>418.429169952054</c:v>
                </c:pt>
                <c:pt idx="180611">
                  <c:v>418.43148670732802</c:v>
                </c:pt>
                <c:pt idx="180612">
                  <c:v>418.43380346260102</c:v>
                </c:pt>
                <c:pt idx="180613">
                  <c:v>418.43612021787499</c:v>
                </c:pt>
                <c:pt idx="180614">
                  <c:v>418.43843697314799</c:v>
                </c:pt>
                <c:pt idx="180615">
                  <c:v>418.44075372842201</c:v>
                </c:pt>
                <c:pt idx="180616">
                  <c:v>418.44307048369501</c:v>
                </c:pt>
                <c:pt idx="180617">
                  <c:v>418.44538723896898</c:v>
                </c:pt>
                <c:pt idx="180618">
                  <c:v>418.44770399424198</c:v>
                </c:pt>
                <c:pt idx="180619">
                  <c:v>418.450020749516</c:v>
                </c:pt>
                <c:pt idx="180620">
                  <c:v>418.452337504789</c:v>
                </c:pt>
                <c:pt idx="180621">
                  <c:v>418.45465426006302</c:v>
                </c:pt>
                <c:pt idx="180622">
                  <c:v>418.45697101533602</c:v>
                </c:pt>
                <c:pt idx="180623">
                  <c:v>418.45928777060999</c:v>
                </c:pt>
                <c:pt idx="180624">
                  <c:v>418.46160452588299</c:v>
                </c:pt>
                <c:pt idx="180625">
                  <c:v>418.46392128115701</c:v>
                </c:pt>
                <c:pt idx="180626">
                  <c:v>418.46623803643001</c:v>
                </c:pt>
                <c:pt idx="180627">
                  <c:v>418.46855479170398</c:v>
                </c:pt>
                <c:pt idx="180628">
                  <c:v>418.47087154697698</c:v>
                </c:pt>
                <c:pt idx="180629">
                  <c:v>418.473188302251</c:v>
                </c:pt>
                <c:pt idx="180630">
                  <c:v>418.475505057524</c:v>
                </c:pt>
                <c:pt idx="180631">
                  <c:v>418.47782181279803</c:v>
                </c:pt>
                <c:pt idx="180632">
                  <c:v>418.48013856807199</c:v>
                </c:pt>
                <c:pt idx="180633">
                  <c:v>418.48245532334499</c:v>
                </c:pt>
                <c:pt idx="180634">
                  <c:v>418.48477207861902</c:v>
                </c:pt>
                <c:pt idx="180635">
                  <c:v>418.48708883389202</c:v>
                </c:pt>
                <c:pt idx="180636">
                  <c:v>418.48940558916598</c:v>
                </c:pt>
                <c:pt idx="180637">
                  <c:v>418.49172234443898</c:v>
                </c:pt>
                <c:pt idx="180638">
                  <c:v>418.49403909971301</c:v>
                </c:pt>
                <c:pt idx="180639">
                  <c:v>418.49635585498601</c:v>
                </c:pt>
                <c:pt idx="180640">
                  <c:v>418.49867261025997</c:v>
                </c:pt>
                <c:pt idx="180641">
                  <c:v>418.50098936553297</c:v>
                </c:pt>
                <c:pt idx="180642">
                  <c:v>418.503306120807</c:v>
                </c:pt>
                <c:pt idx="180643">
                  <c:v>418.50562287608</c:v>
                </c:pt>
                <c:pt idx="180644">
                  <c:v>418.50793963135402</c:v>
                </c:pt>
                <c:pt idx="180645">
                  <c:v>418.51025638662702</c:v>
                </c:pt>
                <c:pt idx="180646">
                  <c:v>418.51257314190099</c:v>
                </c:pt>
                <c:pt idx="180647">
                  <c:v>418.51488989717399</c:v>
                </c:pt>
                <c:pt idx="180648">
                  <c:v>418.51720665244801</c:v>
                </c:pt>
                <c:pt idx="180649">
                  <c:v>418.51952340772101</c:v>
                </c:pt>
                <c:pt idx="180650">
                  <c:v>418.52184016299498</c:v>
                </c:pt>
                <c:pt idx="180651">
                  <c:v>418.52415691826798</c:v>
                </c:pt>
                <c:pt idx="180652">
                  <c:v>418.526473673542</c:v>
                </c:pt>
                <c:pt idx="180653">
                  <c:v>418.528790428815</c:v>
                </c:pt>
                <c:pt idx="180654">
                  <c:v>418.53110718408902</c:v>
                </c:pt>
                <c:pt idx="180655">
                  <c:v>418.53342393936202</c:v>
                </c:pt>
                <c:pt idx="180656">
                  <c:v>418.53574069463599</c:v>
                </c:pt>
                <c:pt idx="180657">
                  <c:v>418.53805744990899</c:v>
                </c:pt>
                <c:pt idx="180658">
                  <c:v>418.54037420518301</c:v>
                </c:pt>
                <c:pt idx="180659">
                  <c:v>418.54269096045601</c:v>
                </c:pt>
                <c:pt idx="180660">
                  <c:v>418.54500771572998</c:v>
                </c:pt>
                <c:pt idx="180661">
                  <c:v>418.54732447100298</c:v>
                </c:pt>
                <c:pt idx="180662">
                  <c:v>418.549641226277</c:v>
                </c:pt>
                <c:pt idx="180663">
                  <c:v>418.55195798155</c:v>
                </c:pt>
                <c:pt idx="180664">
                  <c:v>418.55427473682403</c:v>
                </c:pt>
                <c:pt idx="180665">
                  <c:v>418.55659149209703</c:v>
                </c:pt>
                <c:pt idx="180666">
                  <c:v>418.55890824737099</c:v>
                </c:pt>
                <c:pt idx="180667">
                  <c:v>418.56122500264399</c:v>
                </c:pt>
                <c:pt idx="180668">
                  <c:v>418.56354175791802</c:v>
                </c:pt>
                <c:pt idx="180669">
                  <c:v>418.56585851319102</c:v>
                </c:pt>
                <c:pt idx="180670">
                  <c:v>418.56817526846498</c:v>
                </c:pt>
                <c:pt idx="180671">
                  <c:v>418.57049202373798</c:v>
                </c:pt>
                <c:pt idx="180672">
                  <c:v>418.57280877901201</c:v>
                </c:pt>
                <c:pt idx="180673">
                  <c:v>418.57512553428501</c:v>
                </c:pt>
                <c:pt idx="180674">
                  <c:v>418.57744228955897</c:v>
                </c:pt>
                <c:pt idx="180675">
                  <c:v>418.579759044833</c:v>
                </c:pt>
                <c:pt idx="180676">
                  <c:v>418.582075800106</c:v>
                </c:pt>
                <c:pt idx="180677">
                  <c:v>418.58439255538002</c:v>
                </c:pt>
                <c:pt idx="180678">
                  <c:v>418.58670931065302</c:v>
                </c:pt>
                <c:pt idx="180679">
                  <c:v>418.58902606592699</c:v>
                </c:pt>
                <c:pt idx="180680">
                  <c:v>418.59134282119999</c:v>
                </c:pt>
                <c:pt idx="180681">
                  <c:v>418.59365957647401</c:v>
                </c:pt>
                <c:pt idx="180682">
                  <c:v>418.59597633174701</c:v>
                </c:pt>
                <c:pt idx="180683">
                  <c:v>418.59829308702098</c:v>
                </c:pt>
                <c:pt idx="180684">
                  <c:v>418.60060984229398</c:v>
                </c:pt>
                <c:pt idx="180685">
                  <c:v>418.602926597568</c:v>
                </c:pt>
                <c:pt idx="180686">
                  <c:v>418.605243352841</c:v>
                </c:pt>
                <c:pt idx="180687">
                  <c:v>418.60756010811502</c:v>
                </c:pt>
                <c:pt idx="180688">
                  <c:v>418.60987686338802</c:v>
                </c:pt>
                <c:pt idx="180689">
                  <c:v>418.61219361866199</c:v>
                </c:pt>
                <c:pt idx="180690">
                  <c:v>418.61451037393499</c:v>
                </c:pt>
                <c:pt idx="180691">
                  <c:v>418.61682712920901</c:v>
                </c:pt>
                <c:pt idx="180692">
                  <c:v>418.61914388448201</c:v>
                </c:pt>
                <c:pt idx="180693">
                  <c:v>418.62146063975598</c:v>
                </c:pt>
                <c:pt idx="180694">
                  <c:v>418.62377739502898</c:v>
                </c:pt>
                <c:pt idx="180695">
                  <c:v>418.626094150303</c:v>
                </c:pt>
                <c:pt idx="180696">
                  <c:v>418.628410905576</c:v>
                </c:pt>
                <c:pt idx="180697">
                  <c:v>418.63072766085003</c:v>
                </c:pt>
                <c:pt idx="180698">
                  <c:v>418.63304441612303</c:v>
                </c:pt>
                <c:pt idx="180699">
                  <c:v>418.63536117139699</c:v>
                </c:pt>
                <c:pt idx="180700">
                  <c:v>418.63767792666999</c:v>
                </c:pt>
                <c:pt idx="180701">
                  <c:v>418.63999468194402</c:v>
                </c:pt>
                <c:pt idx="180702">
                  <c:v>418.64231143721702</c:v>
                </c:pt>
                <c:pt idx="180703">
                  <c:v>418.64462819249098</c:v>
                </c:pt>
                <c:pt idx="180704">
                  <c:v>418.64694494776398</c:v>
                </c:pt>
                <c:pt idx="180705">
                  <c:v>418.64926170303801</c:v>
                </c:pt>
                <c:pt idx="180706">
                  <c:v>418.65157845831101</c:v>
                </c:pt>
                <c:pt idx="180707">
                  <c:v>418.65389521358497</c:v>
                </c:pt>
                <c:pt idx="180708">
                  <c:v>418.65621196885797</c:v>
                </c:pt>
                <c:pt idx="180709">
                  <c:v>418.658528724132</c:v>
                </c:pt>
                <c:pt idx="180710">
                  <c:v>418.660845479405</c:v>
                </c:pt>
                <c:pt idx="180711">
                  <c:v>418.66316223467902</c:v>
                </c:pt>
                <c:pt idx="180712">
                  <c:v>418.66547898995202</c:v>
                </c:pt>
                <c:pt idx="180713">
                  <c:v>418.66779574522599</c:v>
                </c:pt>
                <c:pt idx="180714">
                  <c:v>418.67011250049899</c:v>
                </c:pt>
                <c:pt idx="180715">
                  <c:v>418.67242925577301</c:v>
                </c:pt>
                <c:pt idx="180716">
                  <c:v>418.67474601104601</c:v>
                </c:pt>
                <c:pt idx="180717">
                  <c:v>418.67706276631998</c:v>
                </c:pt>
                <c:pt idx="180718">
                  <c:v>418.679379521594</c:v>
                </c:pt>
                <c:pt idx="180719">
                  <c:v>418.681696276867</c:v>
                </c:pt>
                <c:pt idx="180720">
                  <c:v>418.68401303214102</c:v>
                </c:pt>
                <c:pt idx="180721">
                  <c:v>418.68632978741402</c:v>
                </c:pt>
                <c:pt idx="180722">
                  <c:v>418.68864654268799</c:v>
                </c:pt>
                <c:pt idx="180723">
                  <c:v>418.69096329796099</c:v>
                </c:pt>
                <c:pt idx="180724">
                  <c:v>418.69328005323501</c:v>
                </c:pt>
                <c:pt idx="180725">
                  <c:v>418.69559680850801</c:v>
                </c:pt>
                <c:pt idx="180726">
                  <c:v>418.69791356378198</c:v>
                </c:pt>
                <c:pt idx="180727">
                  <c:v>418.70023031905498</c:v>
                </c:pt>
                <c:pt idx="180728">
                  <c:v>418.702547074329</c:v>
                </c:pt>
                <c:pt idx="180729">
                  <c:v>418.704863829602</c:v>
                </c:pt>
                <c:pt idx="180730">
                  <c:v>418.70718058487603</c:v>
                </c:pt>
                <c:pt idx="180731">
                  <c:v>418.70949734014903</c:v>
                </c:pt>
                <c:pt idx="180732">
                  <c:v>418.71181409542299</c:v>
                </c:pt>
                <c:pt idx="180733">
                  <c:v>418.71413085069599</c:v>
                </c:pt>
                <c:pt idx="180734">
                  <c:v>418.71644760597002</c:v>
                </c:pt>
                <c:pt idx="180735">
                  <c:v>418.71876436124302</c:v>
                </c:pt>
                <c:pt idx="180736">
                  <c:v>418.72108111651698</c:v>
                </c:pt>
                <c:pt idx="180737">
                  <c:v>418.72339787178998</c:v>
                </c:pt>
                <c:pt idx="180738">
                  <c:v>418.72571462706401</c:v>
                </c:pt>
                <c:pt idx="180739">
                  <c:v>418.72803138233701</c:v>
                </c:pt>
                <c:pt idx="180740">
                  <c:v>418.73034813761097</c:v>
                </c:pt>
                <c:pt idx="180741">
                  <c:v>418.73266489288397</c:v>
                </c:pt>
                <c:pt idx="180742">
                  <c:v>418.734981648158</c:v>
                </c:pt>
                <c:pt idx="180743">
                  <c:v>418.737298403431</c:v>
                </c:pt>
                <c:pt idx="180744">
                  <c:v>418.73961515870502</c:v>
                </c:pt>
                <c:pt idx="180745">
                  <c:v>418.74193191397802</c:v>
                </c:pt>
                <c:pt idx="180746">
                  <c:v>418.74424866925199</c:v>
                </c:pt>
                <c:pt idx="180747">
                  <c:v>418.74656542452499</c:v>
                </c:pt>
                <c:pt idx="180748">
                  <c:v>418.74888217979901</c:v>
                </c:pt>
                <c:pt idx="180749">
                  <c:v>418.75119893507201</c:v>
                </c:pt>
                <c:pt idx="180750">
                  <c:v>418.75351569034598</c:v>
                </c:pt>
                <c:pt idx="180751">
                  <c:v>418.75583244561898</c:v>
                </c:pt>
                <c:pt idx="180752">
                  <c:v>418.758149200893</c:v>
                </c:pt>
                <c:pt idx="180753">
                  <c:v>418.760465956166</c:v>
                </c:pt>
                <c:pt idx="180754">
                  <c:v>418.76278271144002</c:v>
                </c:pt>
                <c:pt idx="180755">
                  <c:v>418.76509946671302</c:v>
                </c:pt>
                <c:pt idx="180756">
                  <c:v>418.76741622198699</c:v>
                </c:pt>
                <c:pt idx="180757">
                  <c:v>418.76973297725999</c:v>
                </c:pt>
                <c:pt idx="180758">
                  <c:v>418.77204973253401</c:v>
                </c:pt>
                <c:pt idx="180759">
                  <c:v>418.77436648780701</c:v>
                </c:pt>
                <c:pt idx="180760">
                  <c:v>418.77668324308098</c:v>
                </c:pt>
                <c:pt idx="180761">
                  <c:v>418.778999998355</c:v>
                </c:pt>
                <c:pt idx="180762">
                  <c:v>418.781316753628</c:v>
                </c:pt>
                <c:pt idx="180763">
                  <c:v>418.78363350890203</c:v>
                </c:pt>
                <c:pt idx="180764">
                  <c:v>418.78595026417503</c:v>
                </c:pt>
                <c:pt idx="180765">
                  <c:v>418.78826701944899</c:v>
                </c:pt>
                <c:pt idx="180766">
                  <c:v>418.79058377472199</c:v>
                </c:pt>
                <c:pt idx="180767">
                  <c:v>418.79290052999602</c:v>
                </c:pt>
                <c:pt idx="180768">
                  <c:v>418.79521728526902</c:v>
                </c:pt>
                <c:pt idx="180769">
                  <c:v>418.79753404054298</c:v>
                </c:pt>
                <c:pt idx="180770">
                  <c:v>418.79985079581598</c:v>
                </c:pt>
                <c:pt idx="180771">
                  <c:v>418.80216755109001</c:v>
                </c:pt>
                <c:pt idx="180772">
                  <c:v>418.80448430636301</c:v>
                </c:pt>
                <c:pt idx="180773">
                  <c:v>418.80680106163697</c:v>
                </c:pt>
                <c:pt idx="180774">
                  <c:v>418.80911781690997</c:v>
                </c:pt>
                <c:pt idx="180775">
                  <c:v>418.811434572184</c:v>
                </c:pt>
                <c:pt idx="180776">
                  <c:v>418.813751327457</c:v>
                </c:pt>
                <c:pt idx="180777">
                  <c:v>418.81606808273102</c:v>
                </c:pt>
                <c:pt idx="180778">
                  <c:v>418.81838483800402</c:v>
                </c:pt>
                <c:pt idx="180779">
                  <c:v>418.82070159327799</c:v>
                </c:pt>
                <c:pt idx="180780">
                  <c:v>418.82301834855099</c:v>
                </c:pt>
                <c:pt idx="180781">
                  <c:v>418.82533510382501</c:v>
                </c:pt>
                <c:pt idx="180782">
                  <c:v>418.82765185909801</c:v>
                </c:pt>
                <c:pt idx="180783">
                  <c:v>418.82996861437198</c:v>
                </c:pt>
                <c:pt idx="180784">
                  <c:v>418.83228536964498</c:v>
                </c:pt>
                <c:pt idx="180785">
                  <c:v>418.834602124919</c:v>
                </c:pt>
                <c:pt idx="180786">
                  <c:v>418.836918880192</c:v>
                </c:pt>
                <c:pt idx="180787">
                  <c:v>418.83923563546603</c:v>
                </c:pt>
                <c:pt idx="180788">
                  <c:v>418.84155239073903</c:v>
                </c:pt>
                <c:pt idx="180789">
                  <c:v>418.84386914601299</c:v>
                </c:pt>
                <c:pt idx="180790">
                  <c:v>418.84618590128599</c:v>
                </c:pt>
                <c:pt idx="180791">
                  <c:v>418.84850265656002</c:v>
                </c:pt>
                <c:pt idx="180792">
                  <c:v>418.85081941183302</c:v>
                </c:pt>
                <c:pt idx="180793">
                  <c:v>418.85313616710698</c:v>
                </c:pt>
                <c:pt idx="180794">
                  <c:v>418.85545292237998</c:v>
                </c:pt>
                <c:pt idx="180795">
                  <c:v>418.85776967765401</c:v>
                </c:pt>
                <c:pt idx="180796">
                  <c:v>418.86008643292701</c:v>
                </c:pt>
                <c:pt idx="180797">
                  <c:v>418.86240318820097</c:v>
                </c:pt>
                <c:pt idx="180798">
                  <c:v>418.86471994347397</c:v>
                </c:pt>
                <c:pt idx="180799">
                  <c:v>418.867036698748</c:v>
                </c:pt>
                <c:pt idx="180800">
                  <c:v>418.869353454021</c:v>
                </c:pt>
                <c:pt idx="180801">
                  <c:v>418.87167020929502</c:v>
                </c:pt>
                <c:pt idx="180802">
                  <c:v>418.87398696456899</c:v>
                </c:pt>
                <c:pt idx="180803">
                  <c:v>418.87630371984199</c:v>
                </c:pt>
                <c:pt idx="180804">
                  <c:v>418.87862047511601</c:v>
                </c:pt>
                <c:pt idx="180805">
                  <c:v>418.88093723038901</c:v>
                </c:pt>
                <c:pt idx="180806">
                  <c:v>418.88325398566298</c:v>
                </c:pt>
                <c:pt idx="180807">
                  <c:v>418.88557074093598</c:v>
                </c:pt>
                <c:pt idx="180808">
                  <c:v>418.88788749621</c:v>
                </c:pt>
                <c:pt idx="180809">
                  <c:v>418.890204251483</c:v>
                </c:pt>
                <c:pt idx="180810">
                  <c:v>418.89252100675702</c:v>
                </c:pt>
                <c:pt idx="180811">
                  <c:v>418.89483776203002</c:v>
                </c:pt>
                <c:pt idx="180812">
                  <c:v>418.89715451730399</c:v>
                </c:pt>
                <c:pt idx="180813">
                  <c:v>418.89947127257699</c:v>
                </c:pt>
                <c:pt idx="180814">
                  <c:v>418.90178802785101</c:v>
                </c:pt>
                <c:pt idx="180815">
                  <c:v>418.90410478312401</c:v>
                </c:pt>
                <c:pt idx="180816">
                  <c:v>418.90642153839798</c:v>
                </c:pt>
                <c:pt idx="180817">
                  <c:v>418.90873829367098</c:v>
                </c:pt>
                <c:pt idx="180818">
                  <c:v>418.911055048945</c:v>
                </c:pt>
                <c:pt idx="180819">
                  <c:v>418.913371804218</c:v>
                </c:pt>
                <c:pt idx="180820">
                  <c:v>418.91568855949203</c:v>
                </c:pt>
                <c:pt idx="180821">
                  <c:v>418.91800531476503</c:v>
                </c:pt>
                <c:pt idx="180822">
                  <c:v>418.92032207003899</c:v>
                </c:pt>
                <c:pt idx="180823">
                  <c:v>418.92263882531199</c:v>
                </c:pt>
                <c:pt idx="180824">
                  <c:v>418.92495558058602</c:v>
                </c:pt>
                <c:pt idx="180825">
                  <c:v>418.92727233585902</c:v>
                </c:pt>
                <c:pt idx="180826">
                  <c:v>418.92958909113298</c:v>
                </c:pt>
                <c:pt idx="180827">
                  <c:v>418.93190584640598</c:v>
                </c:pt>
                <c:pt idx="180828">
                  <c:v>418.93422260168001</c:v>
                </c:pt>
                <c:pt idx="180829">
                  <c:v>418.93653935695301</c:v>
                </c:pt>
                <c:pt idx="180830">
                  <c:v>418.93885611222697</c:v>
                </c:pt>
                <c:pt idx="180831">
                  <c:v>418.94117286749997</c:v>
                </c:pt>
                <c:pt idx="180832">
                  <c:v>418.943489622774</c:v>
                </c:pt>
                <c:pt idx="180833">
                  <c:v>418.945806378047</c:v>
                </c:pt>
                <c:pt idx="180834">
                  <c:v>418.94812313332102</c:v>
                </c:pt>
                <c:pt idx="180835">
                  <c:v>418.95043988859402</c:v>
                </c:pt>
                <c:pt idx="180836">
                  <c:v>418.95275664386799</c:v>
                </c:pt>
                <c:pt idx="180837">
                  <c:v>418.95507339914099</c:v>
                </c:pt>
                <c:pt idx="180838">
                  <c:v>418.95739015441501</c:v>
                </c:pt>
                <c:pt idx="180839">
                  <c:v>418.95970690968801</c:v>
                </c:pt>
                <c:pt idx="180840">
                  <c:v>418.96202366496198</c:v>
                </c:pt>
                <c:pt idx="180841">
                  <c:v>418.96434042023498</c:v>
                </c:pt>
                <c:pt idx="180842">
                  <c:v>418.966657175509</c:v>
                </c:pt>
                <c:pt idx="180843">
                  <c:v>418.968973930782</c:v>
                </c:pt>
                <c:pt idx="180844">
                  <c:v>418.97129068605602</c:v>
                </c:pt>
                <c:pt idx="180845">
                  <c:v>418.97360744132999</c:v>
                </c:pt>
                <c:pt idx="180846">
                  <c:v>418.97592419660299</c:v>
                </c:pt>
                <c:pt idx="180847">
                  <c:v>418.97824095187701</c:v>
                </c:pt>
                <c:pt idx="180848">
                  <c:v>418.98055770715001</c:v>
                </c:pt>
                <c:pt idx="180849">
                  <c:v>418.98287446242398</c:v>
                </c:pt>
                <c:pt idx="180850">
                  <c:v>418.98519121769698</c:v>
                </c:pt>
                <c:pt idx="180851">
                  <c:v>418.987507972971</c:v>
                </c:pt>
                <c:pt idx="180852">
                  <c:v>418.989824728244</c:v>
                </c:pt>
                <c:pt idx="180853">
                  <c:v>418.99214148351803</c:v>
                </c:pt>
                <c:pt idx="180854">
                  <c:v>418.99445823879103</c:v>
                </c:pt>
                <c:pt idx="180855">
                  <c:v>418.99677499406499</c:v>
                </c:pt>
                <c:pt idx="180856">
                  <c:v>418.99909174933799</c:v>
                </c:pt>
                <c:pt idx="180857">
                  <c:v>419.00140850461202</c:v>
                </c:pt>
                <c:pt idx="180858">
                  <c:v>419.00372525988502</c:v>
                </c:pt>
                <c:pt idx="180859">
                  <c:v>419.00604201515898</c:v>
                </c:pt>
                <c:pt idx="180860">
                  <c:v>419.00835877043198</c:v>
                </c:pt>
                <c:pt idx="180861">
                  <c:v>419.01067552570601</c:v>
                </c:pt>
                <c:pt idx="180862">
                  <c:v>419.01299228097901</c:v>
                </c:pt>
                <c:pt idx="180863">
                  <c:v>419.01530903625297</c:v>
                </c:pt>
                <c:pt idx="180864">
                  <c:v>419.01762579152597</c:v>
                </c:pt>
                <c:pt idx="180865">
                  <c:v>419.0199425468</c:v>
                </c:pt>
                <c:pt idx="180866">
                  <c:v>419.022259302073</c:v>
                </c:pt>
                <c:pt idx="180867">
                  <c:v>419.02457605734702</c:v>
                </c:pt>
                <c:pt idx="180868">
                  <c:v>419.02689281262002</c:v>
                </c:pt>
                <c:pt idx="180869">
                  <c:v>419.02920956789399</c:v>
                </c:pt>
                <c:pt idx="180870">
                  <c:v>419.03152632316699</c:v>
                </c:pt>
                <c:pt idx="180871">
                  <c:v>419.03384307844101</c:v>
                </c:pt>
                <c:pt idx="180872">
                  <c:v>419.03615983371401</c:v>
                </c:pt>
                <c:pt idx="180873">
                  <c:v>419.03847658898798</c:v>
                </c:pt>
                <c:pt idx="180874">
                  <c:v>419.04079334426098</c:v>
                </c:pt>
                <c:pt idx="180875">
                  <c:v>419.043110099535</c:v>
                </c:pt>
                <c:pt idx="180876">
                  <c:v>419.045426854808</c:v>
                </c:pt>
                <c:pt idx="180877">
                  <c:v>419.04774361008202</c:v>
                </c:pt>
                <c:pt idx="180878">
                  <c:v>419.05006036535502</c:v>
                </c:pt>
                <c:pt idx="180879">
                  <c:v>419.05237712062899</c:v>
                </c:pt>
                <c:pt idx="180880">
                  <c:v>419.05469387590199</c:v>
                </c:pt>
                <c:pt idx="180881">
                  <c:v>419.05701063117601</c:v>
                </c:pt>
                <c:pt idx="180882">
                  <c:v>419.05932738644901</c:v>
                </c:pt>
                <c:pt idx="180883">
                  <c:v>419.06164414172298</c:v>
                </c:pt>
                <c:pt idx="180884">
                  <c:v>419.06396089699598</c:v>
                </c:pt>
                <c:pt idx="180885">
                  <c:v>419.06627765227</c:v>
                </c:pt>
                <c:pt idx="180886">
                  <c:v>419.068594407543</c:v>
                </c:pt>
                <c:pt idx="180887">
                  <c:v>419.07091116281703</c:v>
                </c:pt>
                <c:pt idx="180888">
                  <c:v>419.07322791809099</c:v>
                </c:pt>
                <c:pt idx="180889">
                  <c:v>419.07554467336399</c:v>
                </c:pt>
                <c:pt idx="180890">
                  <c:v>419.07786142863802</c:v>
                </c:pt>
                <c:pt idx="180891">
                  <c:v>419.08017818391102</c:v>
                </c:pt>
                <c:pt idx="180892">
                  <c:v>419.08249493918498</c:v>
                </c:pt>
                <c:pt idx="180893">
                  <c:v>419.08481169445798</c:v>
                </c:pt>
                <c:pt idx="180894">
                  <c:v>419.08712844973201</c:v>
                </c:pt>
                <c:pt idx="180895">
                  <c:v>419.08944520500501</c:v>
                </c:pt>
                <c:pt idx="180896">
                  <c:v>419.09176196027897</c:v>
                </c:pt>
                <c:pt idx="180897">
                  <c:v>419.09407871555197</c:v>
                </c:pt>
                <c:pt idx="180898">
                  <c:v>419.096395470826</c:v>
                </c:pt>
                <c:pt idx="180899">
                  <c:v>419.098712226099</c:v>
                </c:pt>
                <c:pt idx="180900">
                  <c:v>419.10102898137302</c:v>
                </c:pt>
                <c:pt idx="180901">
                  <c:v>419.10334573664602</c:v>
                </c:pt>
                <c:pt idx="180902">
                  <c:v>419.10566249191999</c:v>
                </c:pt>
                <c:pt idx="180903">
                  <c:v>419.10797924719299</c:v>
                </c:pt>
                <c:pt idx="180904">
                  <c:v>419.11029600246701</c:v>
                </c:pt>
                <c:pt idx="180905">
                  <c:v>419.11261275774001</c:v>
                </c:pt>
                <c:pt idx="180906">
                  <c:v>419.11492951301398</c:v>
                </c:pt>
                <c:pt idx="180907">
                  <c:v>419.11724626828698</c:v>
                </c:pt>
                <c:pt idx="180908">
                  <c:v>419.119563023561</c:v>
                </c:pt>
                <c:pt idx="180909">
                  <c:v>419.121879778834</c:v>
                </c:pt>
                <c:pt idx="180910">
                  <c:v>419.12419653410802</c:v>
                </c:pt>
                <c:pt idx="180911">
                  <c:v>419.12651328938102</c:v>
                </c:pt>
                <c:pt idx="180912">
                  <c:v>419.12883004465499</c:v>
                </c:pt>
                <c:pt idx="180913">
                  <c:v>419.13114679992799</c:v>
                </c:pt>
                <c:pt idx="180914">
                  <c:v>419.13346355520201</c:v>
                </c:pt>
                <c:pt idx="180915">
                  <c:v>419.13578031047501</c:v>
                </c:pt>
                <c:pt idx="180916">
                  <c:v>419.13809706574898</c:v>
                </c:pt>
                <c:pt idx="180917">
                  <c:v>419.14041382102198</c:v>
                </c:pt>
                <c:pt idx="180918">
                  <c:v>419.142730576296</c:v>
                </c:pt>
                <c:pt idx="180919">
                  <c:v>419.145047331569</c:v>
                </c:pt>
                <c:pt idx="180920">
                  <c:v>419.14736408684303</c:v>
                </c:pt>
                <c:pt idx="180921">
                  <c:v>419.14968084211603</c:v>
                </c:pt>
                <c:pt idx="180922">
                  <c:v>419.15199759738999</c:v>
                </c:pt>
                <c:pt idx="180923">
                  <c:v>419.15431435266299</c:v>
                </c:pt>
                <c:pt idx="180924">
                  <c:v>419.15663110793702</c:v>
                </c:pt>
                <c:pt idx="180925">
                  <c:v>419.15894786321002</c:v>
                </c:pt>
                <c:pt idx="180926">
                  <c:v>419.16126461848398</c:v>
                </c:pt>
                <c:pt idx="180927">
                  <c:v>419.16358137375698</c:v>
                </c:pt>
                <c:pt idx="180928">
                  <c:v>419.16589812903101</c:v>
                </c:pt>
                <c:pt idx="180929">
                  <c:v>419.16821488430401</c:v>
                </c:pt>
                <c:pt idx="180930">
                  <c:v>419.17053163957797</c:v>
                </c:pt>
                <c:pt idx="180931">
                  <c:v>419.172848394852</c:v>
                </c:pt>
                <c:pt idx="180932">
                  <c:v>419.175165150125</c:v>
                </c:pt>
                <c:pt idx="180933">
                  <c:v>419.17748190539902</c:v>
                </c:pt>
                <c:pt idx="180934">
                  <c:v>419.17979866067202</c:v>
                </c:pt>
                <c:pt idx="180935">
                  <c:v>419.18211541594599</c:v>
                </c:pt>
                <c:pt idx="180936">
                  <c:v>419.18443217121899</c:v>
                </c:pt>
                <c:pt idx="180937">
                  <c:v>419.18674892649301</c:v>
                </c:pt>
                <c:pt idx="180938">
                  <c:v>419.18906568176601</c:v>
                </c:pt>
                <c:pt idx="180939">
                  <c:v>419.19138243703998</c:v>
                </c:pt>
                <c:pt idx="180940">
                  <c:v>419.19369919231298</c:v>
                </c:pt>
                <c:pt idx="180941">
                  <c:v>419.196015947587</c:v>
                </c:pt>
                <c:pt idx="180942">
                  <c:v>419.19833270286</c:v>
                </c:pt>
                <c:pt idx="180943">
                  <c:v>419.20064945813402</c:v>
                </c:pt>
                <c:pt idx="180944">
                  <c:v>419.20296621340702</c:v>
                </c:pt>
                <c:pt idx="180945">
                  <c:v>419.20528296868099</c:v>
                </c:pt>
                <c:pt idx="180946">
                  <c:v>419.20759972395399</c:v>
                </c:pt>
                <c:pt idx="180947">
                  <c:v>419.20991647922801</c:v>
                </c:pt>
                <c:pt idx="180948">
                  <c:v>419.21223323450101</c:v>
                </c:pt>
                <c:pt idx="180949">
                  <c:v>419.21454998977498</c:v>
                </c:pt>
                <c:pt idx="180950">
                  <c:v>419.21686674504798</c:v>
                </c:pt>
                <c:pt idx="180951">
                  <c:v>419.219183500322</c:v>
                </c:pt>
                <c:pt idx="180952">
                  <c:v>419.221500255595</c:v>
                </c:pt>
                <c:pt idx="180953">
                  <c:v>419.22381701086903</c:v>
                </c:pt>
                <c:pt idx="180954">
                  <c:v>419.22613376614203</c:v>
                </c:pt>
                <c:pt idx="180955">
                  <c:v>419.22845052141599</c:v>
                </c:pt>
                <c:pt idx="180956">
                  <c:v>419.23076727668899</c:v>
                </c:pt>
                <c:pt idx="180957">
                  <c:v>419.23308403196302</c:v>
                </c:pt>
                <c:pt idx="180958">
                  <c:v>419.23540078723602</c:v>
                </c:pt>
                <c:pt idx="180959">
                  <c:v>419.23771754250998</c:v>
                </c:pt>
                <c:pt idx="180960">
                  <c:v>419.24003429778298</c:v>
                </c:pt>
                <c:pt idx="180961">
                  <c:v>419.24235105305701</c:v>
                </c:pt>
                <c:pt idx="180962">
                  <c:v>419.24466780833001</c:v>
                </c:pt>
                <c:pt idx="180963">
                  <c:v>419.24698456360397</c:v>
                </c:pt>
                <c:pt idx="180964">
                  <c:v>419.24930131887697</c:v>
                </c:pt>
                <c:pt idx="180965">
                  <c:v>419.251618074151</c:v>
                </c:pt>
                <c:pt idx="180966">
                  <c:v>419.253934829424</c:v>
                </c:pt>
                <c:pt idx="180967">
                  <c:v>419.25625158469802</c:v>
                </c:pt>
                <c:pt idx="180968">
                  <c:v>419.25856833997102</c:v>
                </c:pt>
                <c:pt idx="180969">
                  <c:v>419.26088509524499</c:v>
                </c:pt>
                <c:pt idx="180970">
                  <c:v>419.26320185051799</c:v>
                </c:pt>
                <c:pt idx="180971">
                  <c:v>419.26551860579201</c:v>
                </c:pt>
                <c:pt idx="180972">
                  <c:v>419.26783536106501</c:v>
                </c:pt>
                <c:pt idx="180973">
                  <c:v>419.27015211633898</c:v>
                </c:pt>
                <c:pt idx="180974">
                  <c:v>419.272468871613</c:v>
                </c:pt>
                <c:pt idx="180975">
                  <c:v>419.274785626886</c:v>
                </c:pt>
                <c:pt idx="180976">
                  <c:v>419.27710238216002</c:v>
                </c:pt>
                <c:pt idx="180977">
                  <c:v>419.27941913743302</c:v>
                </c:pt>
                <c:pt idx="180978">
                  <c:v>419.28173589270699</c:v>
                </c:pt>
                <c:pt idx="180979">
                  <c:v>419.28405264797999</c:v>
                </c:pt>
                <c:pt idx="180980">
                  <c:v>419.28636940325401</c:v>
                </c:pt>
                <c:pt idx="180981">
                  <c:v>419.28868615852701</c:v>
                </c:pt>
                <c:pt idx="180982">
                  <c:v>419.29100291380098</c:v>
                </c:pt>
                <c:pt idx="180983">
                  <c:v>419.29331966907398</c:v>
                </c:pt>
                <c:pt idx="180984">
                  <c:v>419.295636424348</c:v>
                </c:pt>
                <c:pt idx="180985">
                  <c:v>419.297953179621</c:v>
                </c:pt>
                <c:pt idx="180986">
                  <c:v>419.30026993489503</c:v>
                </c:pt>
                <c:pt idx="180987">
                  <c:v>419.30258669016803</c:v>
                </c:pt>
                <c:pt idx="180988">
                  <c:v>419.30490344544199</c:v>
                </c:pt>
                <c:pt idx="180989">
                  <c:v>419.30722020071499</c:v>
                </c:pt>
                <c:pt idx="180990">
                  <c:v>419.30953695598902</c:v>
                </c:pt>
                <c:pt idx="180991">
                  <c:v>419.31185371126202</c:v>
                </c:pt>
                <c:pt idx="180992">
                  <c:v>419.31417046653598</c:v>
                </c:pt>
                <c:pt idx="180993">
                  <c:v>419.31648722180898</c:v>
                </c:pt>
                <c:pt idx="180994">
                  <c:v>419.31880397708301</c:v>
                </c:pt>
                <c:pt idx="180995">
                  <c:v>419.32112073235601</c:v>
                </c:pt>
                <c:pt idx="180996">
                  <c:v>419.32343748762997</c:v>
                </c:pt>
                <c:pt idx="180997">
                  <c:v>419.32575424290297</c:v>
                </c:pt>
                <c:pt idx="180998">
                  <c:v>419.328070998177</c:v>
                </c:pt>
                <c:pt idx="180999">
                  <c:v>419.33038775345</c:v>
                </c:pt>
                <c:pt idx="181000">
                  <c:v>419.33270450872402</c:v>
                </c:pt>
                <c:pt idx="181001">
                  <c:v>419.33502126399702</c:v>
                </c:pt>
                <c:pt idx="181002">
                  <c:v>419.33733801927099</c:v>
                </c:pt>
                <c:pt idx="181003">
                  <c:v>419.33965477454399</c:v>
                </c:pt>
                <c:pt idx="181004">
                  <c:v>419.34197152981801</c:v>
                </c:pt>
                <c:pt idx="181005">
                  <c:v>419.34428828509101</c:v>
                </c:pt>
                <c:pt idx="181006">
                  <c:v>419.34660504036498</c:v>
                </c:pt>
                <c:pt idx="181007">
                  <c:v>419.34892179563798</c:v>
                </c:pt>
                <c:pt idx="181008">
                  <c:v>419.351238550912</c:v>
                </c:pt>
                <c:pt idx="181009">
                  <c:v>419.353555306185</c:v>
                </c:pt>
                <c:pt idx="181010">
                  <c:v>419.35587206145902</c:v>
                </c:pt>
                <c:pt idx="181011">
                  <c:v>419.35818881673202</c:v>
                </c:pt>
                <c:pt idx="181012">
                  <c:v>419.36050557200599</c:v>
                </c:pt>
                <c:pt idx="181013">
                  <c:v>419.36282232727899</c:v>
                </c:pt>
                <c:pt idx="181014">
                  <c:v>419.36513908255301</c:v>
                </c:pt>
                <c:pt idx="181015">
                  <c:v>419.36745583782601</c:v>
                </c:pt>
                <c:pt idx="181016">
                  <c:v>419.36977259309998</c:v>
                </c:pt>
                <c:pt idx="181017">
                  <c:v>419.372089348374</c:v>
                </c:pt>
                <c:pt idx="181018">
                  <c:v>419.374406103647</c:v>
                </c:pt>
                <c:pt idx="181019">
                  <c:v>419.37672285892103</c:v>
                </c:pt>
                <c:pt idx="181020">
                  <c:v>419.37903961419403</c:v>
                </c:pt>
                <c:pt idx="181021">
                  <c:v>419.38135636946799</c:v>
                </c:pt>
                <c:pt idx="181022">
                  <c:v>419.38367312474099</c:v>
                </c:pt>
                <c:pt idx="181023">
                  <c:v>419.38598988001502</c:v>
                </c:pt>
                <c:pt idx="181024">
                  <c:v>419.38830663528802</c:v>
                </c:pt>
                <c:pt idx="181025">
                  <c:v>419.39062339056198</c:v>
                </c:pt>
                <c:pt idx="181026">
                  <c:v>419.39294014583498</c:v>
                </c:pt>
                <c:pt idx="181027">
                  <c:v>419.39525690110901</c:v>
                </c:pt>
                <c:pt idx="181028">
                  <c:v>419.39757365638201</c:v>
                </c:pt>
                <c:pt idx="181029">
                  <c:v>419.39989041165597</c:v>
                </c:pt>
                <c:pt idx="181030">
                  <c:v>419.40220716692897</c:v>
                </c:pt>
                <c:pt idx="181031">
                  <c:v>419.404523922203</c:v>
                </c:pt>
                <c:pt idx="181032">
                  <c:v>419.406840677476</c:v>
                </c:pt>
                <c:pt idx="181033">
                  <c:v>419.40915743275002</c:v>
                </c:pt>
                <c:pt idx="181034">
                  <c:v>419.41147418802302</c:v>
                </c:pt>
                <c:pt idx="181035">
                  <c:v>419.41379094329699</c:v>
                </c:pt>
                <c:pt idx="181036">
                  <c:v>419.41610769856999</c:v>
                </c:pt>
                <c:pt idx="181037">
                  <c:v>419.41842445384401</c:v>
                </c:pt>
                <c:pt idx="181038">
                  <c:v>419.42074120911701</c:v>
                </c:pt>
                <c:pt idx="181039">
                  <c:v>419.42305796439098</c:v>
                </c:pt>
                <c:pt idx="181040">
                  <c:v>419.42537471966398</c:v>
                </c:pt>
                <c:pt idx="181041">
                  <c:v>419.427691474938</c:v>
                </c:pt>
                <c:pt idx="181042">
                  <c:v>419.430008230211</c:v>
                </c:pt>
                <c:pt idx="181043">
                  <c:v>419.43232498548502</c:v>
                </c:pt>
                <c:pt idx="181044">
                  <c:v>419.43464174075802</c:v>
                </c:pt>
                <c:pt idx="181045">
                  <c:v>419.43695849603199</c:v>
                </c:pt>
                <c:pt idx="181046">
                  <c:v>419.43927525130499</c:v>
                </c:pt>
                <c:pt idx="181047">
                  <c:v>419.44159200657901</c:v>
                </c:pt>
                <c:pt idx="181048">
                  <c:v>419.44390876185201</c:v>
                </c:pt>
                <c:pt idx="181049">
                  <c:v>419.44622551712598</c:v>
                </c:pt>
                <c:pt idx="181050">
                  <c:v>419.44854227239898</c:v>
                </c:pt>
                <c:pt idx="181051">
                  <c:v>419.450859027673</c:v>
                </c:pt>
                <c:pt idx="181052">
                  <c:v>419.453175782946</c:v>
                </c:pt>
                <c:pt idx="181053">
                  <c:v>419.45549253822003</c:v>
                </c:pt>
                <c:pt idx="181054">
                  <c:v>419.45780929349303</c:v>
                </c:pt>
                <c:pt idx="181055">
                  <c:v>419.46012604876699</c:v>
                </c:pt>
                <c:pt idx="181056">
                  <c:v>419.46244280403999</c:v>
                </c:pt>
                <c:pt idx="181057">
                  <c:v>419.46475955931402</c:v>
                </c:pt>
                <c:pt idx="181058">
                  <c:v>419.46707631458798</c:v>
                </c:pt>
                <c:pt idx="181059">
                  <c:v>419.46939306986098</c:v>
                </c:pt>
                <c:pt idx="181060">
                  <c:v>419.47170982513501</c:v>
                </c:pt>
                <c:pt idx="181061">
                  <c:v>419.47402658040801</c:v>
                </c:pt>
                <c:pt idx="181062">
                  <c:v>419.47634333568197</c:v>
                </c:pt>
                <c:pt idx="181063">
                  <c:v>419.47866009095497</c:v>
                </c:pt>
                <c:pt idx="181064">
                  <c:v>419.480976846229</c:v>
                </c:pt>
                <c:pt idx="181065">
                  <c:v>419.483293601502</c:v>
                </c:pt>
                <c:pt idx="181066">
                  <c:v>419.48561035677602</c:v>
                </c:pt>
                <c:pt idx="181067">
                  <c:v>419.48792711204902</c:v>
                </c:pt>
                <c:pt idx="181068">
                  <c:v>419.49024386732299</c:v>
                </c:pt>
                <c:pt idx="181069">
                  <c:v>419.49256062259599</c:v>
                </c:pt>
                <c:pt idx="181070">
                  <c:v>419.49487737787001</c:v>
                </c:pt>
                <c:pt idx="181071">
                  <c:v>419.49719413314301</c:v>
                </c:pt>
                <c:pt idx="181072">
                  <c:v>419.49951088841698</c:v>
                </c:pt>
                <c:pt idx="181073">
                  <c:v>419.50182764368998</c:v>
                </c:pt>
                <c:pt idx="181074">
                  <c:v>419.504144398964</c:v>
                </c:pt>
                <c:pt idx="181075">
                  <c:v>419.506461154237</c:v>
                </c:pt>
                <c:pt idx="181076">
                  <c:v>419.50877790951102</c:v>
                </c:pt>
                <c:pt idx="181077">
                  <c:v>419.51109466478403</c:v>
                </c:pt>
                <c:pt idx="181078">
                  <c:v>419.51341142005799</c:v>
                </c:pt>
                <c:pt idx="181079">
                  <c:v>419.51572817533099</c:v>
                </c:pt>
                <c:pt idx="181080">
                  <c:v>419.51804493060501</c:v>
                </c:pt>
                <c:pt idx="181081">
                  <c:v>419.52036168587802</c:v>
                </c:pt>
                <c:pt idx="181082">
                  <c:v>419.52267844115198</c:v>
                </c:pt>
                <c:pt idx="181083">
                  <c:v>419.52499519642498</c:v>
                </c:pt>
                <c:pt idx="181084">
                  <c:v>419.52731195169901</c:v>
                </c:pt>
                <c:pt idx="181085">
                  <c:v>419.52962870697201</c:v>
                </c:pt>
                <c:pt idx="181086">
                  <c:v>419.53194546224597</c:v>
                </c:pt>
                <c:pt idx="181087">
                  <c:v>419.53426221751897</c:v>
                </c:pt>
                <c:pt idx="181088">
                  <c:v>419.536578972793</c:v>
                </c:pt>
                <c:pt idx="181089">
                  <c:v>419.538895728066</c:v>
                </c:pt>
                <c:pt idx="181090">
                  <c:v>419.54121248334002</c:v>
                </c:pt>
                <c:pt idx="181091">
                  <c:v>419.54352923861302</c:v>
                </c:pt>
                <c:pt idx="181092">
                  <c:v>419.54584599388699</c:v>
                </c:pt>
                <c:pt idx="181093">
                  <c:v>419.54816274915999</c:v>
                </c:pt>
                <c:pt idx="181094">
                  <c:v>419.55047950443401</c:v>
                </c:pt>
                <c:pt idx="181095">
                  <c:v>419.55279625970701</c:v>
                </c:pt>
                <c:pt idx="181096">
                  <c:v>419.55511301498098</c:v>
                </c:pt>
                <c:pt idx="181097">
                  <c:v>419.55742977025398</c:v>
                </c:pt>
                <c:pt idx="181098">
                  <c:v>419.559746525528</c:v>
                </c:pt>
                <c:pt idx="181099">
                  <c:v>419.562063280801</c:v>
                </c:pt>
                <c:pt idx="181100">
                  <c:v>419.56438003607502</c:v>
                </c:pt>
                <c:pt idx="181101">
                  <c:v>419.56669679134899</c:v>
                </c:pt>
                <c:pt idx="181102">
                  <c:v>419.56901354662199</c:v>
                </c:pt>
                <c:pt idx="181103">
                  <c:v>419.57133030189601</c:v>
                </c:pt>
                <c:pt idx="181104">
                  <c:v>419.57364705716901</c:v>
                </c:pt>
                <c:pt idx="181105">
                  <c:v>419.57596381244298</c:v>
                </c:pt>
                <c:pt idx="181106">
                  <c:v>419.57828056771598</c:v>
                </c:pt>
                <c:pt idx="181107">
                  <c:v>419.58059732299</c:v>
                </c:pt>
                <c:pt idx="181108">
                  <c:v>419.582914078263</c:v>
                </c:pt>
                <c:pt idx="181109">
                  <c:v>419.58523083353703</c:v>
                </c:pt>
                <c:pt idx="181110">
                  <c:v>419.58754758881003</c:v>
                </c:pt>
                <c:pt idx="181111">
                  <c:v>419.58986434408399</c:v>
                </c:pt>
                <c:pt idx="181112">
                  <c:v>419.59218109935699</c:v>
                </c:pt>
                <c:pt idx="181113">
                  <c:v>419.59449785463102</c:v>
                </c:pt>
                <c:pt idx="181114">
                  <c:v>419.59681460990402</c:v>
                </c:pt>
                <c:pt idx="181115">
                  <c:v>419.59913136517798</c:v>
                </c:pt>
                <c:pt idx="181116">
                  <c:v>419.60144812045098</c:v>
                </c:pt>
                <c:pt idx="181117">
                  <c:v>419.60376487572501</c:v>
                </c:pt>
                <c:pt idx="181118">
                  <c:v>419.60608163099801</c:v>
                </c:pt>
                <c:pt idx="181119">
                  <c:v>419.60839838627197</c:v>
                </c:pt>
                <c:pt idx="181120">
                  <c:v>419.61071514154497</c:v>
                </c:pt>
                <c:pt idx="181121">
                  <c:v>419.613031896819</c:v>
                </c:pt>
                <c:pt idx="181122">
                  <c:v>419.615348652092</c:v>
                </c:pt>
                <c:pt idx="181123">
                  <c:v>419.61766540736602</c:v>
                </c:pt>
                <c:pt idx="181124">
                  <c:v>419.61998216263902</c:v>
                </c:pt>
                <c:pt idx="181125">
                  <c:v>419.62229891791299</c:v>
                </c:pt>
                <c:pt idx="181126">
                  <c:v>419.62461567318599</c:v>
                </c:pt>
                <c:pt idx="181127">
                  <c:v>419.62693242846001</c:v>
                </c:pt>
                <c:pt idx="181128">
                  <c:v>419.62924918373301</c:v>
                </c:pt>
                <c:pt idx="181129">
                  <c:v>419.63156593900698</c:v>
                </c:pt>
                <c:pt idx="181130">
                  <c:v>419.63388269427998</c:v>
                </c:pt>
                <c:pt idx="181131">
                  <c:v>419.636199449554</c:v>
                </c:pt>
                <c:pt idx="181132">
                  <c:v>419.638516204827</c:v>
                </c:pt>
                <c:pt idx="181133">
                  <c:v>419.64083296010102</c:v>
                </c:pt>
                <c:pt idx="181134">
                  <c:v>419.64314971537402</c:v>
                </c:pt>
                <c:pt idx="181135">
                  <c:v>419.64546647064799</c:v>
                </c:pt>
                <c:pt idx="181136">
                  <c:v>419.64778322592099</c:v>
                </c:pt>
                <c:pt idx="181137">
                  <c:v>419.65009998119501</c:v>
                </c:pt>
                <c:pt idx="181138">
                  <c:v>419.65241673646801</c:v>
                </c:pt>
                <c:pt idx="181139">
                  <c:v>419.65473349174198</c:v>
                </c:pt>
                <c:pt idx="181140">
                  <c:v>419.65705024701498</c:v>
                </c:pt>
                <c:pt idx="181141">
                  <c:v>419.659367002289</c:v>
                </c:pt>
                <c:pt idx="181142">
                  <c:v>419.661683757562</c:v>
                </c:pt>
                <c:pt idx="181143">
                  <c:v>419.66400051283603</c:v>
                </c:pt>
                <c:pt idx="181144">
                  <c:v>419.66631726810999</c:v>
                </c:pt>
                <c:pt idx="181145">
                  <c:v>419.66863402338299</c:v>
                </c:pt>
                <c:pt idx="181146">
                  <c:v>419.67095077865702</c:v>
                </c:pt>
                <c:pt idx="181147">
                  <c:v>419.67326753393002</c:v>
                </c:pt>
                <c:pt idx="181148">
                  <c:v>419.67558428920398</c:v>
                </c:pt>
                <c:pt idx="181149">
                  <c:v>419.67790104447698</c:v>
                </c:pt>
                <c:pt idx="181150">
                  <c:v>419.68021779975101</c:v>
                </c:pt>
                <c:pt idx="181151">
                  <c:v>419.68253455502401</c:v>
                </c:pt>
                <c:pt idx="181152">
                  <c:v>419.68485131029797</c:v>
                </c:pt>
                <c:pt idx="181153">
                  <c:v>419.68716806557097</c:v>
                </c:pt>
                <c:pt idx="181154">
                  <c:v>419.689484820845</c:v>
                </c:pt>
                <c:pt idx="181155">
                  <c:v>419.691801576118</c:v>
                </c:pt>
                <c:pt idx="181156">
                  <c:v>419.69411833139202</c:v>
                </c:pt>
                <c:pt idx="181157">
                  <c:v>419.69643508666502</c:v>
                </c:pt>
                <c:pt idx="181158">
                  <c:v>419.69875184193899</c:v>
                </c:pt>
                <c:pt idx="181159">
                  <c:v>419.70106859721199</c:v>
                </c:pt>
                <c:pt idx="181160">
                  <c:v>419.70338535248601</c:v>
                </c:pt>
                <c:pt idx="181161">
                  <c:v>419.70570210775901</c:v>
                </c:pt>
                <c:pt idx="181162">
                  <c:v>419.70801886303298</c:v>
                </c:pt>
                <c:pt idx="181163">
                  <c:v>419.71033561830598</c:v>
                </c:pt>
                <c:pt idx="181164">
                  <c:v>419.71265237358</c:v>
                </c:pt>
                <c:pt idx="181165">
                  <c:v>419.714969128853</c:v>
                </c:pt>
                <c:pt idx="181166">
                  <c:v>419.71728588412702</c:v>
                </c:pt>
                <c:pt idx="181167">
                  <c:v>419.71960263940002</c:v>
                </c:pt>
                <c:pt idx="181168">
                  <c:v>419.72191939467399</c:v>
                </c:pt>
                <c:pt idx="181169">
                  <c:v>419.72423614994699</c:v>
                </c:pt>
                <c:pt idx="181170">
                  <c:v>419.72655290522101</c:v>
                </c:pt>
                <c:pt idx="181171">
                  <c:v>419.72886966049401</c:v>
                </c:pt>
                <c:pt idx="181172">
                  <c:v>419.73118641576798</c:v>
                </c:pt>
                <c:pt idx="181173">
                  <c:v>419.73350317104098</c:v>
                </c:pt>
                <c:pt idx="181174">
                  <c:v>419.735819926315</c:v>
                </c:pt>
                <c:pt idx="181175">
                  <c:v>419.738136681588</c:v>
                </c:pt>
                <c:pt idx="181176">
                  <c:v>419.74045343686203</c:v>
                </c:pt>
                <c:pt idx="181177">
                  <c:v>419.74277019213503</c:v>
                </c:pt>
                <c:pt idx="181178">
                  <c:v>419.74508694740899</c:v>
                </c:pt>
                <c:pt idx="181179">
                  <c:v>419.74740370268199</c:v>
                </c:pt>
                <c:pt idx="181180">
                  <c:v>419.74972045795602</c:v>
                </c:pt>
                <c:pt idx="181181">
                  <c:v>419.75203721322902</c:v>
                </c:pt>
                <c:pt idx="181182">
                  <c:v>419.75435396850298</c:v>
                </c:pt>
                <c:pt idx="181183">
                  <c:v>419.75667072377598</c:v>
                </c:pt>
                <c:pt idx="181184">
                  <c:v>419.75898747905001</c:v>
                </c:pt>
                <c:pt idx="181185">
                  <c:v>419.76130423432301</c:v>
                </c:pt>
                <c:pt idx="181186">
                  <c:v>419.76362098959697</c:v>
                </c:pt>
                <c:pt idx="181187">
                  <c:v>419.765937744871</c:v>
                </c:pt>
                <c:pt idx="181188">
                  <c:v>419.768254500144</c:v>
                </c:pt>
                <c:pt idx="181189">
                  <c:v>419.77057125541802</c:v>
                </c:pt>
                <c:pt idx="181190">
                  <c:v>419.77288801069102</c:v>
                </c:pt>
                <c:pt idx="181191">
                  <c:v>419.77520476596499</c:v>
                </c:pt>
                <c:pt idx="181192">
                  <c:v>419.77752152123799</c:v>
                </c:pt>
                <c:pt idx="181193">
                  <c:v>419.77983827651201</c:v>
                </c:pt>
                <c:pt idx="181194">
                  <c:v>419.78215503178501</c:v>
                </c:pt>
                <c:pt idx="181195">
                  <c:v>419.78447178705898</c:v>
                </c:pt>
                <c:pt idx="181196">
                  <c:v>419.78678854233198</c:v>
                </c:pt>
                <c:pt idx="181197">
                  <c:v>419.789105297606</c:v>
                </c:pt>
                <c:pt idx="181198">
                  <c:v>419.791422052879</c:v>
                </c:pt>
                <c:pt idx="181199">
                  <c:v>419.79373880815302</c:v>
                </c:pt>
                <c:pt idx="181200">
                  <c:v>419.79605556342602</c:v>
                </c:pt>
                <c:pt idx="181201">
                  <c:v>419.79837231869999</c:v>
                </c:pt>
                <c:pt idx="181202">
                  <c:v>419.80068907397299</c:v>
                </c:pt>
                <c:pt idx="181203">
                  <c:v>419.80300582924701</c:v>
                </c:pt>
                <c:pt idx="181204">
                  <c:v>419.80532258452001</c:v>
                </c:pt>
                <c:pt idx="181205">
                  <c:v>419.80763933979398</c:v>
                </c:pt>
                <c:pt idx="181206">
                  <c:v>419.80995609506698</c:v>
                </c:pt>
                <c:pt idx="181207">
                  <c:v>419.812272850341</c:v>
                </c:pt>
                <c:pt idx="181208">
                  <c:v>419.814589605614</c:v>
                </c:pt>
                <c:pt idx="181209">
                  <c:v>419.81690636088803</c:v>
                </c:pt>
                <c:pt idx="181210">
                  <c:v>419.81922311616103</c:v>
                </c:pt>
                <c:pt idx="181211">
                  <c:v>419.82153987143499</c:v>
                </c:pt>
                <c:pt idx="181212">
                  <c:v>419.82385662670799</c:v>
                </c:pt>
                <c:pt idx="181213">
                  <c:v>419.82617338198202</c:v>
                </c:pt>
                <c:pt idx="181214">
                  <c:v>419.82849013725502</c:v>
                </c:pt>
                <c:pt idx="181215">
                  <c:v>419.83080689252898</c:v>
                </c:pt>
                <c:pt idx="181216">
                  <c:v>419.83312364780198</c:v>
                </c:pt>
                <c:pt idx="181217">
                  <c:v>419.83544040307601</c:v>
                </c:pt>
                <c:pt idx="181218">
                  <c:v>419.83775715834901</c:v>
                </c:pt>
                <c:pt idx="181219">
                  <c:v>419.84007391362297</c:v>
                </c:pt>
                <c:pt idx="181220">
                  <c:v>419.84239066889597</c:v>
                </c:pt>
                <c:pt idx="181221">
                  <c:v>419.84470742417</c:v>
                </c:pt>
                <c:pt idx="181222">
                  <c:v>419.847024179443</c:v>
                </c:pt>
                <c:pt idx="181223">
                  <c:v>419.84934093471702</c:v>
                </c:pt>
                <c:pt idx="181224">
                  <c:v>419.85165768999002</c:v>
                </c:pt>
                <c:pt idx="181225">
                  <c:v>419.85397444526399</c:v>
                </c:pt>
                <c:pt idx="181226">
                  <c:v>419.85629120053699</c:v>
                </c:pt>
                <c:pt idx="181227">
                  <c:v>419.85860795581101</c:v>
                </c:pt>
                <c:pt idx="181228">
                  <c:v>419.86092471108401</c:v>
                </c:pt>
                <c:pt idx="181229">
                  <c:v>419.86324146635798</c:v>
                </c:pt>
                <c:pt idx="181230">
                  <c:v>419.865558221632</c:v>
                </c:pt>
                <c:pt idx="181231">
                  <c:v>419.867874976905</c:v>
                </c:pt>
                <c:pt idx="181232">
                  <c:v>419.87019173217902</c:v>
                </c:pt>
                <c:pt idx="181233">
                  <c:v>419.87250848745202</c:v>
                </c:pt>
                <c:pt idx="181234">
                  <c:v>419.87482524272599</c:v>
                </c:pt>
                <c:pt idx="181235">
                  <c:v>419.87714199799899</c:v>
                </c:pt>
                <c:pt idx="181236">
                  <c:v>419.87945875327301</c:v>
                </c:pt>
                <c:pt idx="181237">
                  <c:v>419.88177550854601</c:v>
                </c:pt>
                <c:pt idx="181238">
                  <c:v>419.88409226381998</c:v>
                </c:pt>
                <c:pt idx="181239">
                  <c:v>419.88640901909298</c:v>
                </c:pt>
                <c:pt idx="181240">
                  <c:v>419.888725774367</c:v>
                </c:pt>
                <c:pt idx="181241">
                  <c:v>419.89104252964</c:v>
                </c:pt>
                <c:pt idx="181242">
                  <c:v>419.89335928491403</c:v>
                </c:pt>
                <c:pt idx="181243">
                  <c:v>419.89567604018703</c:v>
                </c:pt>
                <c:pt idx="181244">
                  <c:v>419.89799279546099</c:v>
                </c:pt>
                <c:pt idx="181245">
                  <c:v>419.90030955073399</c:v>
                </c:pt>
                <c:pt idx="181246">
                  <c:v>419.90262630600802</c:v>
                </c:pt>
                <c:pt idx="181247">
                  <c:v>419.90494306128102</c:v>
                </c:pt>
                <c:pt idx="181248">
                  <c:v>419.90725981655498</c:v>
                </c:pt>
                <c:pt idx="181249">
                  <c:v>419.90957657182798</c:v>
                </c:pt>
                <c:pt idx="181250">
                  <c:v>419.91189332710201</c:v>
                </c:pt>
                <c:pt idx="181251">
                  <c:v>419.91421008237501</c:v>
                </c:pt>
                <c:pt idx="181252">
                  <c:v>419.91652683764897</c:v>
                </c:pt>
                <c:pt idx="181253">
                  <c:v>419.91884359292197</c:v>
                </c:pt>
                <c:pt idx="181254">
                  <c:v>419.921160348196</c:v>
                </c:pt>
                <c:pt idx="181255">
                  <c:v>419.923477103469</c:v>
                </c:pt>
                <c:pt idx="181256">
                  <c:v>419.92579385874302</c:v>
                </c:pt>
                <c:pt idx="181257">
                  <c:v>419.92811061401602</c:v>
                </c:pt>
                <c:pt idx="181258">
                  <c:v>419.93042736928999</c:v>
                </c:pt>
                <c:pt idx="181259">
                  <c:v>419.93274412456299</c:v>
                </c:pt>
                <c:pt idx="181260">
                  <c:v>419.93506087983701</c:v>
                </c:pt>
                <c:pt idx="181261">
                  <c:v>419.93737763511001</c:v>
                </c:pt>
                <c:pt idx="181262">
                  <c:v>419.93969439038398</c:v>
                </c:pt>
                <c:pt idx="181263">
                  <c:v>419.94201114565698</c:v>
                </c:pt>
                <c:pt idx="181264">
                  <c:v>419.944327900931</c:v>
                </c:pt>
                <c:pt idx="181265">
                  <c:v>419.946644656204</c:v>
                </c:pt>
                <c:pt idx="181266">
                  <c:v>419.94896141147802</c:v>
                </c:pt>
                <c:pt idx="181267">
                  <c:v>419.95127816675102</c:v>
                </c:pt>
                <c:pt idx="181268">
                  <c:v>419.95359492202499</c:v>
                </c:pt>
                <c:pt idx="181269">
                  <c:v>419.95591167729799</c:v>
                </c:pt>
                <c:pt idx="181270">
                  <c:v>419.95822843257201</c:v>
                </c:pt>
                <c:pt idx="181271">
                  <c:v>419.96054518784501</c:v>
                </c:pt>
                <c:pt idx="181272">
                  <c:v>419.96286194311898</c:v>
                </c:pt>
                <c:pt idx="181273">
                  <c:v>419.965178698393</c:v>
                </c:pt>
                <c:pt idx="181274">
                  <c:v>419.967495453666</c:v>
                </c:pt>
                <c:pt idx="181275">
                  <c:v>419.96981220894003</c:v>
                </c:pt>
                <c:pt idx="181276">
                  <c:v>419.97212896421303</c:v>
                </c:pt>
                <c:pt idx="181277">
                  <c:v>419.97444571948699</c:v>
                </c:pt>
                <c:pt idx="181278">
                  <c:v>419.97676247475999</c:v>
                </c:pt>
                <c:pt idx="181279">
                  <c:v>419.97907923003402</c:v>
                </c:pt>
                <c:pt idx="181280">
                  <c:v>419.98139598530702</c:v>
                </c:pt>
                <c:pt idx="181281">
                  <c:v>419.98371274058098</c:v>
                </c:pt>
                <c:pt idx="181282">
                  <c:v>419.98602949585398</c:v>
                </c:pt>
                <c:pt idx="181283">
                  <c:v>419.98834625112801</c:v>
                </c:pt>
                <c:pt idx="181284">
                  <c:v>419.99066300640101</c:v>
                </c:pt>
                <c:pt idx="181285">
                  <c:v>419.99297976167497</c:v>
                </c:pt>
                <c:pt idx="181286">
                  <c:v>419.99529651694797</c:v>
                </c:pt>
                <c:pt idx="181287">
                  <c:v>419.997613272222</c:v>
                </c:pt>
                <c:pt idx="181288">
                  <c:v>419.999930027495</c:v>
                </c:pt>
                <c:pt idx="181289">
                  <c:v>420.00224678276902</c:v>
                </c:pt>
                <c:pt idx="181290">
                  <c:v>420.00456353804202</c:v>
                </c:pt>
                <c:pt idx="181291">
                  <c:v>420.00688029331599</c:v>
                </c:pt>
                <c:pt idx="181292">
                  <c:v>420.00919704858899</c:v>
                </c:pt>
                <c:pt idx="181293">
                  <c:v>420.01151380386301</c:v>
                </c:pt>
                <c:pt idx="181294">
                  <c:v>420.01383055913601</c:v>
                </c:pt>
                <c:pt idx="181295">
                  <c:v>420.01614731440998</c:v>
                </c:pt>
                <c:pt idx="181296">
                  <c:v>420.01846406968298</c:v>
                </c:pt>
                <c:pt idx="181297">
                  <c:v>420.020780824957</c:v>
                </c:pt>
                <c:pt idx="181298">
                  <c:v>420.02309758023</c:v>
                </c:pt>
                <c:pt idx="181299">
                  <c:v>420.02541433550402</c:v>
                </c:pt>
                <c:pt idx="181300">
                  <c:v>420.02773109077702</c:v>
                </c:pt>
                <c:pt idx="181301">
                  <c:v>420.03004784605099</c:v>
                </c:pt>
                <c:pt idx="181302">
                  <c:v>420.03236460132399</c:v>
                </c:pt>
                <c:pt idx="181303">
                  <c:v>420.03468135659801</c:v>
                </c:pt>
                <c:pt idx="181304">
                  <c:v>420.03699811187101</c:v>
                </c:pt>
                <c:pt idx="181305">
                  <c:v>420.03931486714498</c:v>
                </c:pt>
                <c:pt idx="181306">
                  <c:v>420.04163162241798</c:v>
                </c:pt>
                <c:pt idx="181307">
                  <c:v>420.043948377692</c:v>
                </c:pt>
                <c:pt idx="181308">
                  <c:v>420.046265132965</c:v>
                </c:pt>
                <c:pt idx="181309">
                  <c:v>420.04858188823903</c:v>
                </c:pt>
                <c:pt idx="181310">
                  <c:v>420.05089864351203</c:v>
                </c:pt>
                <c:pt idx="181311">
                  <c:v>420.05321539878599</c:v>
                </c:pt>
                <c:pt idx="181312">
                  <c:v>420.05553215405899</c:v>
                </c:pt>
                <c:pt idx="181313">
                  <c:v>420.05784890933302</c:v>
                </c:pt>
                <c:pt idx="181314">
                  <c:v>420.06016566460698</c:v>
                </c:pt>
                <c:pt idx="181315">
                  <c:v>420.06248241987998</c:v>
                </c:pt>
                <c:pt idx="181316">
                  <c:v>420.06479917515401</c:v>
                </c:pt>
                <c:pt idx="181317">
                  <c:v>420.06711593042701</c:v>
                </c:pt>
                <c:pt idx="181318">
                  <c:v>420.06943268570097</c:v>
                </c:pt>
                <c:pt idx="181319">
                  <c:v>420.07174944097397</c:v>
                </c:pt>
                <c:pt idx="181320">
                  <c:v>420.074066196248</c:v>
                </c:pt>
                <c:pt idx="181321">
                  <c:v>420.076382951521</c:v>
                </c:pt>
                <c:pt idx="181322">
                  <c:v>420.07869970679502</c:v>
                </c:pt>
                <c:pt idx="181323">
                  <c:v>420.08101646206802</c:v>
                </c:pt>
                <c:pt idx="181324">
                  <c:v>420.08333321734199</c:v>
                </c:pt>
                <c:pt idx="181325">
                  <c:v>420.08564997261499</c:v>
                </c:pt>
                <c:pt idx="181326">
                  <c:v>420.08796672788901</c:v>
                </c:pt>
                <c:pt idx="181327">
                  <c:v>420.09028348316201</c:v>
                </c:pt>
                <c:pt idx="181328">
                  <c:v>420.09260023843598</c:v>
                </c:pt>
                <c:pt idx="181329">
                  <c:v>420.09491699370898</c:v>
                </c:pt>
                <c:pt idx="181330">
                  <c:v>420.097233748983</c:v>
                </c:pt>
                <c:pt idx="181331">
                  <c:v>420.099550504256</c:v>
                </c:pt>
                <c:pt idx="181332">
                  <c:v>420.10186725953002</c:v>
                </c:pt>
                <c:pt idx="181333">
                  <c:v>420.10418401480302</c:v>
                </c:pt>
                <c:pt idx="181334">
                  <c:v>420.10650077007699</c:v>
                </c:pt>
                <c:pt idx="181335">
                  <c:v>420.10881752534999</c:v>
                </c:pt>
                <c:pt idx="181336">
                  <c:v>420.11113428062401</c:v>
                </c:pt>
                <c:pt idx="181337">
                  <c:v>420.11345103589701</c:v>
                </c:pt>
                <c:pt idx="181338">
                  <c:v>420.11576779117098</c:v>
                </c:pt>
                <c:pt idx="181339">
                  <c:v>420.11808454644398</c:v>
                </c:pt>
                <c:pt idx="181340">
                  <c:v>420.120401301718</c:v>
                </c:pt>
                <c:pt idx="181341">
                  <c:v>420.122718056991</c:v>
                </c:pt>
                <c:pt idx="181342">
                  <c:v>420.12503481226503</c:v>
                </c:pt>
                <c:pt idx="181343">
                  <c:v>420.12735156753803</c:v>
                </c:pt>
                <c:pt idx="181344">
                  <c:v>420.12966832281199</c:v>
                </c:pt>
                <c:pt idx="181345">
                  <c:v>420.13198507808499</c:v>
                </c:pt>
                <c:pt idx="181346">
                  <c:v>420.13430183335902</c:v>
                </c:pt>
                <c:pt idx="181347">
                  <c:v>420.13661858863202</c:v>
                </c:pt>
                <c:pt idx="181348">
                  <c:v>420.13893534390598</c:v>
                </c:pt>
                <c:pt idx="181349">
                  <c:v>420.14125209917898</c:v>
                </c:pt>
                <c:pt idx="181350">
                  <c:v>420.14356885445301</c:v>
                </c:pt>
                <c:pt idx="181351">
                  <c:v>420.14588560972601</c:v>
                </c:pt>
                <c:pt idx="181352">
                  <c:v>420.14820236499997</c:v>
                </c:pt>
                <c:pt idx="181353">
                  <c:v>420.15051912027297</c:v>
                </c:pt>
                <c:pt idx="181354">
                  <c:v>420.152835875547</c:v>
                </c:pt>
                <c:pt idx="181355">
                  <c:v>420.15515263082</c:v>
                </c:pt>
                <c:pt idx="181356">
                  <c:v>420.15746938609402</c:v>
                </c:pt>
                <c:pt idx="181357">
                  <c:v>420.15978614136799</c:v>
                </c:pt>
                <c:pt idx="181358">
                  <c:v>420.16210289664099</c:v>
                </c:pt>
                <c:pt idx="181359">
                  <c:v>420.16441965191501</c:v>
                </c:pt>
                <c:pt idx="181360">
                  <c:v>420.16673640718801</c:v>
                </c:pt>
                <c:pt idx="181361">
                  <c:v>420.16905316246198</c:v>
                </c:pt>
                <c:pt idx="181362">
                  <c:v>420.17136991773498</c:v>
                </c:pt>
                <c:pt idx="181363">
                  <c:v>420.173686673009</c:v>
                </c:pt>
                <c:pt idx="181364">
                  <c:v>420.176003428282</c:v>
                </c:pt>
                <c:pt idx="181365">
                  <c:v>420.17832018355602</c:v>
                </c:pt>
                <c:pt idx="181366">
                  <c:v>420.18063693882902</c:v>
                </c:pt>
                <c:pt idx="181367">
                  <c:v>420.18295369410299</c:v>
                </c:pt>
                <c:pt idx="181368">
                  <c:v>420.18527044937599</c:v>
                </c:pt>
                <c:pt idx="181369">
                  <c:v>420.18758720465001</c:v>
                </c:pt>
                <c:pt idx="181370">
                  <c:v>420.18990395992302</c:v>
                </c:pt>
                <c:pt idx="181371">
                  <c:v>420.19222071519698</c:v>
                </c:pt>
                <c:pt idx="181372">
                  <c:v>420.19453747046998</c:v>
                </c:pt>
                <c:pt idx="181373">
                  <c:v>420.196854225744</c:v>
                </c:pt>
                <c:pt idx="181374">
                  <c:v>420.19917098101701</c:v>
                </c:pt>
                <c:pt idx="181375">
                  <c:v>420.20148773629103</c:v>
                </c:pt>
                <c:pt idx="181376">
                  <c:v>420.20380449156397</c:v>
                </c:pt>
                <c:pt idx="181377">
                  <c:v>420.20612124683799</c:v>
                </c:pt>
                <c:pt idx="181378">
                  <c:v>420.208438002111</c:v>
                </c:pt>
                <c:pt idx="181379">
                  <c:v>420.21075475738502</c:v>
                </c:pt>
                <c:pt idx="181380">
                  <c:v>420.21307151265802</c:v>
                </c:pt>
                <c:pt idx="181381">
                  <c:v>420.21538826793198</c:v>
                </c:pt>
                <c:pt idx="181382">
                  <c:v>420.21770502320499</c:v>
                </c:pt>
                <c:pt idx="181383">
                  <c:v>420.22002177847901</c:v>
                </c:pt>
                <c:pt idx="181384">
                  <c:v>420.22233853375201</c:v>
                </c:pt>
                <c:pt idx="181385">
                  <c:v>420.22465528902597</c:v>
                </c:pt>
                <c:pt idx="181386">
                  <c:v>420.22697204429898</c:v>
                </c:pt>
                <c:pt idx="181387">
                  <c:v>420.229288799573</c:v>
                </c:pt>
                <c:pt idx="181388">
                  <c:v>420.231605554846</c:v>
                </c:pt>
                <c:pt idx="181389">
                  <c:v>420.23392231012002</c:v>
                </c:pt>
                <c:pt idx="181390">
                  <c:v>420.23623906539302</c:v>
                </c:pt>
                <c:pt idx="181391">
                  <c:v>420.23855582066699</c:v>
                </c:pt>
                <c:pt idx="181392">
                  <c:v>420.24087257593999</c:v>
                </c:pt>
                <c:pt idx="181393">
                  <c:v>420.24318933121401</c:v>
                </c:pt>
                <c:pt idx="181394">
                  <c:v>420.24550608648701</c:v>
                </c:pt>
                <c:pt idx="181395">
                  <c:v>420.24782284176098</c:v>
                </c:pt>
                <c:pt idx="181396">
                  <c:v>420.25013959703398</c:v>
                </c:pt>
                <c:pt idx="181397">
                  <c:v>420.252456352308</c:v>
                </c:pt>
                <c:pt idx="181398">
                  <c:v>420.254773107581</c:v>
                </c:pt>
                <c:pt idx="181399">
                  <c:v>420.25708986285503</c:v>
                </c:pt>
                <c:pt idx="181400">
                  <c:v>420.25940661812899</c:v>
                </c:pt>
                <c:pt idx="181401">
                  <c:v>420.26172337340199</c:v>
                </c:pt>
                <c:pt idx="181402">
                  <c:v>420.26404012867602</c:v>
                </c:pt>
                <c:pt idx="181403">
                  <c:v>420.26635688394902</c:v>
                </c:pt>
                <c:pt idx="181404">
                  <c:v>420.26867363922298</c:v>
                </c:pt>
                <c:pt idx="181405">
                  <c:v>420.27099039449598</c:v>
                </c:pt>
                <c:pt idx="181406">
                  <c:v>420.27330714977001</c:v>
                </c:pt>
                <c:pt idx="181407">
                  <c:v>420.27562390504301</c:v>
                </c:pt>
                <c:pt idx="181408">
                  <c:v>420.27794066031697</c:v>
                </c:pt>
                <c:pt idx="181409">
                  <c:v>420.28025741558997</c:v>
                </c:pt>
                <c:pt idx="181410">
                  <c:v>420.282574170864</c:v>
                </c:pt>
                <c:pt idx="181411">
                  <c:v>420.284890926137</c:v>
                </c:pt>
                <c:pt idx="181412">
                  <c:v>420.28720768141102</c:v>
                </c:pt>
                <c:pt idx="181413">
                  <c:v>420.28952443668402</c:v>
                </c:pt>
                <c:pt idx="181414">
                  <c:v>420.29184119195799</c:v>
                </c:pt>
                <c:pt idx="181415">
                  <c:v>420.29415794723099</c:v>
                </c:pt>
                <c:pt idx="181416">
                  <c:v>420.29647470250501</c:v>
                </c:pt>
                <c:pt idx="181417">
                  <c:v>420.29879145777801</c:v>
                </c:pt>
                <c:pt idx="181418">
                  <c:v>420.30110821305198</c:v>
                </c:pt>
                <c:pt idx="181419">
                  <c:v>420.30342496832498</c:v>
                </c:pt>
                <c:pt idx="181420">
                  <c:v>420.305741723599</c:v>
                </c:pt>
                <c:pt idx="181421">
                  <c:v>420.308058478872</c:v>
                </c:pt>
                <c:pt idx="181422">
                  <c:v>420.31037523414602</c:v>
                </c:pt>
                <c:pt idx="181423">
                  <c:v>420.31269198941902</c:v>
                </c:pt>
                <c:pt idx="181424">
                  <c:v>420.31500874469299</c:v>
                </c:pt>
                <c:pt idx="181425">
                  <c:v>420.31732549996599</c:v>
                </c:pt>
                <c:pt idx="181426">
                  <c:v>420.31964225524001</c:v>
                </c:pt>
                <c:pt idx="181427">
                  <c:v>420.32195901051301</c:v>
                </c:pt>
                <c:pt idx="181428">
                  <c:v>420.32427576578698</c:v>
                </c:pt>
                <c:pt idx="181429">
                  <c:v>420.32659252105998</c:v>
                </c:pt>
                <c:pt idx="181430">
                  <c:v>420.328909276334</c:v>
                </c:pt>
                <c:pt idx="181431">
                  <c:v>420.331226031607</c:v>
                </c:pt>
                <c:pt idx="181432">
                  <c:v>420.33354278688103</c:v>
                </c:pt>
                <c:pt idx="181433">
                  <c:v>420.33585954215403</c:v>
                </c:pt>
                <c:pt idx="181434">
                  <c:v>420.33817629742799</c:v>
                </c:pt>
                <c:pt idx="181435">
                  <c:v>420.34049305270099</c:v>
                </c:pt>
                <c:pt idx="181436">
                  <c:v>420.34280980797502</c:v>
                </c:pt>
                <c:pt idx="181437">
                  <c:v>420.34512656324802</c:v>
                </c:pt>
                <c:pt idx="181438">
                  <c:v>420.34744331852198</c:v>
                </c:pt>
                <c:pt idx="181439">
                  <c:v>420.34976007379498</c:v>
                </c:pt>
                <c:pt idx="181440">
                  <c:v>420.35207682906901</c:v>
                </c:pt>
                <c:pt idx="181441">
                  <c:v>420.35439358434201</c:v>
                </c:pt>
                <c:pt idx="181442">
                  <c:v>420.35671033961597</c:v>
                </c:pt>
                <c:pt idx="181443">
                  <c:v>420.35902709489</c:v>
                </c:pt>
                <c:pt idx="181444">
                  <c:v>420.361343850163</c:v>
                </c:pt>
                <c:pt idx="181445">
                  <c:v>420.36366060543702</c:v>
                </c:pt>
                <c:pt idx="181446">
                  <c:v>420.36597736071002</c:v>
                </c:pt>
                <c:pt idx="181447">
                  <c:v>420.36829411598399</c:v>
                </c:pt>
                <c:pt idx="181448">
                  <c:v>420.37061087125699</c:v>
                </c:pt>
                <c:pt idx="181449">
                  <c:v>420.37292762653101</c:v>
                </c:pt>
                <c:pt idx="181450">
                  <c:v>420.37524438180401</c:v>
                </c:pt>
                <c:pt idx="181451">
                  <c:v>420.37756113707798</c:v>
                </c:pt>
                <c:pt idx="181452">
                  <c:v>420.37987789235098</c:v>
                </c:pt>
                <c:pt idx="181453">
                  <c:v>420.382194647625</c:v>
                </c:pt>
                <c:pt idx="181454">
                  <c:v>420.384511402898</c:v>
                </c:pt>
                <c:pt idx="181455">
                  <c:v>420.38682815817202</c:v>
                </c:pt>
                <c:pt idx="181456">
                  <c:v>420.38914491344502</c:v>
                </c:pt>
                <c:pt idx="181457">
                  <c:v>420.39146166871899</c:v>
                </c:pt>
                <c:pt idx="181458">
                  <c:v>420.39377842399199</c:v>
                </c:pt>
                <c:pt idx="181459">
                  <c:v>420.39609517926601</c:v>
                </c:pt>
                <c:pt idx="181460">
                  <c:v>420.39841193453901</c:v>
                </c:pt>
                <c:pt idx="181461">
                  <c:v>420.40072868981298</c:v>
                </c:pt>
                <c:pt idx="181462">
                  <c:v>420.40304544508598</c:v>
                </c:pt>
                <c:pt idx="181463">
                  <c:v>420.40536220036</c:v>
                </c:pt>
                <c:pt idx="181464">
                  <c:v>420.407678955633</c:v>
                </c:pt>
                <c:pt idx="181465">
                  <c:v>420.40999571090703</c:v>
                </c:pt>
                <c:pt idx="181466">
                  <c:v>420.41231246618003</c:v>
                </c:pt>
                <c:pt idx="181467">
                  <c:v>420.41462922145399</c:v>
                </c:pt>
                <c:pt idx="181468">
                  <c:v>420.41694597672699</c:v>
                </c:pt>
                <c:pt idx="181469">
                  <c:v>420.41926273200102</c:v>
                </c:pt>
                <c:pt idx="181470">
                  <c:v>420.42157948727402</c:v>
                </c:pt>
                <c:pt idx="181471">
                  <c:v>420.42389624254798</c:v>
                </c:pt>
                <c:pt idx="181472">
                  <c:v>420.42621299782098</c:v>
                </c:pt>
                <c:pt idx="181473">
                  <c:v>420.42852975309501</c:v>
                </c:pt>
                <c:pt idx="181474">
                  <c:v>420.43084650836801</c:v>
                </c:pt>
                <c:pt idx="181475">
                  <c:v>420.43316326364197</c:v>
                </c:pt>
                <c:pt idx="181476">
                  <c:v>420.43548001891497</c:v>
                </c:pt>
                <c:pt idx="181477">
                  <c:v>420.437796774189</c:v>
                </c:pt>
                <c:pt idx="181478">
                  <c:v>420.440113529462</c:v>
                </c:pt>
                <c:pt idx="181479">
                  <c:v>420.44243028473602</c:v>
                </c:pt>
                <c:pt idx="181480">
                  <c:v>420.44474704000902</c:v>
                </c:pt>
                <c:pt idx="181481">
                  <c:v>420.44706379528299</c:v>
                </c:pt>
                <c:pt idx="181482">
                  <c:v>420.44938055055599</c:v>
                </c:pt>
                <c:pt idx="181483">
                  <c:v>420.45169730583001</c:v>
                </c:pt>
                <c:pt idx="181484">
                  <c:v>420.45401406110301</c:v>
                </c:pt>
                <c:pt idx="181485">
                  <c:v>420.45633081637698</c:v>
                </c:pt>
                <c:pt idx="181486">
                  <c:v>420.458647571651</c:v>
                </c:pt>
                <c:pt idx="181487">
                  <c:v>420.460964326924</c:v>
                </c:pt>
                <c:pt idx="181488">
                  <c:v>420.46328108219802</c:v>
                </c:pt>
                <c:pt idx="181489">
                  <c:v>420.46559783747102</c:v>
                </c:pt>
                <c:pt idx="181490">
                  <c:v>420.46791459274499</c:v>
                </c:pt>
                <c:pt idx="181491">
                  <c:v>420.47023134801799</c:v>
                </c:pt>
                <c:pt idx="181492">
                  <c:v>420.47254810329201</c:v>
                </c:pt>
                <c:pt idx="181493">
                  <c:v>420.47486485856501</c:v>
                </c:pt>
                <c:pt idx="181494">
                  <c:v>420.47718161383898</c:v>
                </c:pt>
                <c:pt idx="181495">
                  <c:v>420.47949836911198</c:v>
                </c:pt>
                <c:pt idx="181496">
                  <c:v>420.481815124386</c:v>
                </c:pt>
                <c:pt idx="181497">
                  <c:v>420.484131879659</c:v>
                </c:pt>
                <c:pt idx="181498">
                  <c:v>420.48644863493303</c:v>
                </c:pt>
                <c:pt idx="181499">
                  <c:v>420.48876539020603</c:v>
                </c:pt>
                <c:pt idx="181500">
                  <c:v>420.49108214547999</c:v>
                </c:pt>
                <c:pt idx="181501">
                  <c:v>420.49339890075299</c:v>
                </c:pt>
                <c:pt idx="181502">
                  <c:v>420.49571565602702</c:v>
                </c:pt>
                <c:pt idx="181503">
                  <c:v>420.49803241130002</c:v>
                </c:pt>
                <c:pt idx="181504">
                  <c:v>420.50034916657398</c:v>
                </c:pt>
                <c:pt idx="181505">
                  <c:v>420.50266592184698</c:v>
                </c:pt>
                <c:pt idx="181506">
                  <c:v>420.50498267712101</c:v>
                </c:pt>
                <c:pt idx="181507">
                  <c:v>420.50729943239401</c:v>
                </c:pt>
                <c:pt idx="181508">
                  <c:v>420.50961618766797</c:v>
                </c:pt>
                <c:pt idx="181509">
                  <c:v>420.51193294294097</c:v>
                </c:pt>
                <c:pt idx="181510">
                  <c:v>420.514249698215</c:v>
                </c:pt>
                <c:pt idx="181511">
                  <c:v>420.516566453488</c:v>
                </c:pt>
                <c:pt idx="181512">
                  <c:v>420.51888320876202</c:v>
                </c:pt>
                <c:pt idx="181513">
                  <c:v>420.52119996403502</c:v>
                </c:pt>
                <c:pt idx="181514">
                  <c:v>420.52351671930899</c:v>
                </c:pt>
                <c:pt idx="181515">
                  <c:v>420.52583347458199</c:v>
                </c:pt>
                <c:pt idx="181516">
                  <c:v>420.52815022985601</c:v>
                </c:pt>
                <c:pt idx="181517">
                  <c:v>420.53046698512901</c:v>
                </c:pt>
                <c:pt idx="181518">
                  <c:v>420.53278374040298</c:v>
                </c:pt>
                <c:pt idx="181519">
                  <c:v>420.53510049567598</c:v>
                </c:pt>
                <c:pt idx="181520">
                  <c:v>420.53741725095</c:v>
                </c:pt>
                <c:pt idx="181521">
                  <c:v>420.539734006223</c:v>
                </c:pt>
                <c:pt idx="181522">
                  <c:v>420.54205076149702</c:v>
                </c:pt>
                <c:pt idx="181523">
                  <c:v>420.54436751677002</c:v>
                </c:pt>
                <c:pt idx="181524">
                  <c:v>420.54668427204399</c:v>
                </c:pt>
                <c:pt idx="181525">
                  <c:v>420.54900102731699</c:v>
                </c:pt>
                <c:pt idx="181526">
                  <c:v>420.55131778259101</c:v>
                </c:pt>
                <c:pt idx="181527">
                  <c:v>420.55363453786401</c:v>
                </c:pt>
                <c:pt idx="181528">
                  <c:v>420.55595129313798</c:v>
                </c:pt>
                <c:pt idx="181529">
                  <c:v>420.558268048412</c:v>
                </c:pt>
                <c:pt idx="181530">
                  <c:v>420.560584803685</c:v>
                </c:pt>
                <c:pt idx="181531">
                  <c:v>420.56290155895903</c:v>
                </c:pt>
                <c:pt idx="181532">
                  <c:v>420.56521831423203</c:v>
                </c:pt>
                <c:pt idx="181533">
                  <c:v>420.56753506950599</c:v>
                </c:pt>
                <c:pt idx="181534">
                  <c:v>420.56985182477899</c:v>
                </c:pt>
                <c:pt idx="181535">
                  <c:v>420.57216858005302</c:v>
                </c:pt>
                <c:pt idx="181536">
                  <c:v>420.57448533532602</c:v>
                </c:pt>
                <c:pt idx="181537">
                  <c:v>420.57680209059998</c:v>
                </c:pt>
                <c:pt idx="181538">
                  <c:v>420.57911884587298</c:v>
                </c:pt>
                <c:pt idx="181539">
                  <c:v>420.58143560114701</c:v>
                </c:pt>
                <c:pt idx="181540">
                  <c:v>420.58375235642001</c:v>
                </c:pt>
                <c:pt idx="181541">
                  <c:v>420.58606911169397</c:v>
                </c:pt>
                <c:pt idx="181542">
                  <c:v>420.58838586696697</c:v>
                </c:pt>
                <c:pt idx="181543">
                  <c:v>420.590702622241</c:v>
                </c:pt>
                <c:pt idx="181544">
                  <c:v>420.593019377514</c:v>
                </c:pt>
                <c:pt idx="181545">
                  <c:v>420.59533613278802</c:v>
                </c:pt>
                <c:pt idx="181546">
                  <c:v>420.59765288806102</c:v>
                </c:pt>
                <c:pt idx="181547">
                  <c:v>420.59996964333499</c:v>
                </c:pt>
                <c:pt idx="181548">
                  <c:v>420.60228639860799</c:v>
                </c:pt>
                <c:pt idx="181549">
                  <c:v>420.60460315388201</c:v>
                </c:pt>
                <c:pt idx="181550">
                  <c:v>420.60691990915501</c:v>
                </c:pt>
                <c:pt idx="181551">
                  <c:v>420.60923666442898</c:v>
                </c:pt>
                <c:pt idx="181552">
                  <c:v>420.61155341970198</c:v>
                </c:pt>
                <c:pt idx="181553">
                  <c:v>420.613870174976</c:v>
                </c:pt>
                <c:pt idx="181554">
                  <c:v>420.616186930249</c:v>
                </c:pt>
                <c:pt idx="181555">
                  <c:v>420.61850368552302</c:v>
                </c:pt>
                <c:pt idx="181556">
                  <c:v>420.62082044079602</c:v>
                </c:pt>
                <c:pt idx="181557">
                  <c:v>420.62313719606999</c:v>
                </c:pt>
                <c:pt idx="181558">
                  <c:v>420.62545395134299</c:v>
                </c:pt>
                <c:pt idx="181559">
                  <c:v>420.62777070661701</c:v>
                </c:pt>
                <c:pt idx="181560">
                  <c:v>420.63008746189001</c:v>
                </c:pt>
                <c:pt idx="181561">
                  <c:v>420.63240421716398</c:v>
                </c:pt>
                <c:pt idx="181562">
                  <c:v>420.63472097243698</c:v>
                </c:pt>
                <c:pt idx="181563">
                  <c:v>420.637037727711</c:v>
                </c:pt>
                <c:pt idx="181564">
                  <c:v>420.639354482984</c:v>
                </c:pt>
                <c:pt idx="181565">
                  <c:v>420.64167123825803</c:v>
                </c:pt>
                <c:pt idx="181566">
                  <c:v>420.64398799353103</c:v>
                </c:pt>
                <c:pt idx="181567">
                  <c:v>420.64630474880499</c:v>
                </c:pt>
                <c:pt idx="181568">
                  <c:v>420.64862150407799</c:v>
                </c:pt>
                <c:pt idx="181569">
                  <c:v>420.65093825935202</c:v>
                </c:pt>
                <c:pt idx="181570">
                  <c:v>420.65325501462598</c:v>
                </c:pt>
                <c:pt idx="181571">
                  <c:v>420.65557176989898</c:v>
                </c:pt>
                <c:pt idx="181572">
                  <c:v>420.65788852517301</c:v>
                </c:pt>
                <c:pt idx="181573">
                  <c:v>420.66020528044601</c:v>
                </c:pt>
                <c:pt idx="181574">
                  <c:v>420.66252203571997</c:v>
                </c:pt>
                <c:pt idx="181575">
                  <c:v>420.66483879099297</c:v>
                </c:pt>
                <c:pt idx="181576">
                  <c:v>420.667155546267</c:v>
                </c:pt>
                <c:pt idx="181577">
                  <c:v>420.66947230154</c:v>
                </c:pt>
                <c:pt idx="181578">
                  <c:v>420.67178905681402</c:v>
                </c:pt>
                <c:pt idx="181579">
                  <c:v>420.67410581208702</c:v>
                </c:pt>
                <c:pt idx="181580">
                  <c:v>420.67642256736099</c:v>
                </c:pt>
                <c:pt idx="181581">
                  <c:v>420.67873932263399</c:v>
                </c:pt>
                <c:pt idx="181582">
                  <c:v>420.68105607790801</c:v>
                </c:pt>
                <c:pt idx="181583">
                  <c:v>420.68337283318101</c:v>
                </c:pt>
                <c:pt idx="181584">
                  <c:v>420.68568958845498</c:v>
                </c:pt>
                <c:pt idx="181585">
                  <c:v>420.68800634372798</c:v>
                </c:pt>
                <c:pt idx="181586">
                  <c:v>420.690323099002</c:v>
                </c:pt>
                <c:pt idx="181587">
                  <c:v>420.692639854275</c:v>
                </c:pt>
                <c:pt idx="181588">
                  <c:v>420.69495660954902</c:v>
                </c:pt>
                <c:pt idx="181589">
                  <c:v>420.69727336482202</c:v>
                </c:pt>
                <c:pt idx="181590">
                  <c:v>420.69959012009599</c:v>
                </c:pt>
                <c:pt idx="181591">
                  <c:v>420.70190687536899</c:v>
                </c:pt>
                <c:pt idx="181592">
                  <c:v>420.70422363064301</c:v>
                </c:pt>
                <c:pt idx="181593">
                  <c:v>420.70654038591601</c:v>
                </c:pt>
                <c:pt idx="181594">
                  <c:v>420.70885714118998</c:v>
                </c:pt>
                <c:pt idx="181595">
                  <c:v>420.71117389646298</c:v>
                </c:pt>
                <c:pt idx="181596">
                  <c:v>420.713490651737</c:v>
                </c:pt>
                <c:pt idx="181597">
                  <c:v>420.71580740701</c:v>
                </c:pt>
                <c:pt idx="181598">
                  <c:v>420.71812416228403</c:v>
                </c:pt>
                <c:pt idx="181599">
                  <c:v>420.72044091755703</c:v>
                </c:pt>
                <c:pt idx="181600">
                  <c:v>420.72275767283099</c:v>
                </c:pt>
                <c:pt idx="181601">
                  <c:v>420.72507442810399</c:v>
                </c:pt>
                <c:pt idx="181602">
                  <c:v>420.72739118337802</c:v>
                </c:pt>
                <c:pt idx="181603">
                  <c:v>420.72970793865102</c:v>
                </c:pt>
                <c:pt idx="181604">
                  <c:v>420.73202469392498</c:v>
                </c:pt>
                <c:pt idx="181605">
                  <c:v>420.73434144919798</c:v>
                </c:pt>
                <c:pt idx="181606">
                  <c:v>420.73665820447201</c:v>
                </c:pt>
                <c:pt idx="181607">
                  <c:v>420.73897495974501</c:v>
                </c:pt>
                <c:pt idx="181608">
                  <c:v>420.74129171501897</c:v>
                </c:pt>
                <c:pt idx="181609">
                  <c:v>420.74360847029197</c:v>
                </c:pt>
                <c:pt idx="181610">
                  <c:v>420.745925225566</c:v>
                </c:pt>
                <c:pt idx="181611">
                  <c:v>420.748241980839</c:v>
                </c:pt>
                <c:pt idx="181612">
                  <c:v>420.75055873611302</c:v>
                </c:pt>
                <c:pt idx="181613">
                  <c:v>420.75287549138699</c:v>
                </c:pt>
                <c:pt idx="181614">
                  <c:v>420.75519224665999</c:v>
                </c:pt>
                <c:pt idx="181615">
                  <c:v>420.75750900193401</c:v>
                </c:pt>
                <c:pt idx="181616">
                  <c:v>420.75982575720701</c:v>
                </c:pt>
                <c:pt idx="181617">
                  <c:v>420.76214251248098</c:v>
                </c:pt>
                <c:pt idx="181618">
                  <c:v>420.76445926775398</c:v>
                </c:pt>
                <c:pt idx="181619">
                  <c:v>420.766776023028</c:v>
                </c:pt>
                <c:pt idx="181620">
                  <c:v>420.769092778301</c:v>
                </c:pt>
                <c:pt idx="181621">
                  <c:v>420.77140953357502</c:v>
                </c:pt>
                <c:pt idx="181622">
                  <c:v>420.77372628884802</c:v>
                </c:pt>
                <c:pt idx="181623">
                  <c:v>420.77604304412199</c:v>
                </c:pt>
                <c:pt idx="181624">
                  <c:v>420.77835979939499</c:v>
                </c:pt>
                <c:pt idx="181625">
                  <c:v>420.78067655466901</c:v>
                </c:pt>
                <c:pt idx="181626">
                  <c:v>420.78299330994201</c:v>
                </c:pt>
                <c:pt idx="181627">
                  <c:v>420.78531006521598</c:v>
                </c:pt>
                <c:pt idx="181628">
                  <c:v>420.78762682048898</c:v>
                </c:pt>
                <c:pt idx="181629">
                  <c:v>420.789943575763</c:v>
                </c:pt>
                <c:pt idx="181630">
                  <c:v>420.792260331036</c:v>
                </c:pt>
                <c:pt idx="181631">
                  <c:v>420.79457708631003</c:v>
                </c:pt>
                <c:pt idx="181632">
                  <c:v>420.79689384158303</c:v>
                </c:pt>
                <c:pt idx="181633">
                  <c:v>420.79921059685699</c:v>
                </c:pt>
                <c:pt idx="181634">
                  <c:v>420.80152735212999</c:v>
                </c:pt>
                <c:pt idx="181635">
                  <c:v>420.80384410740402</c:v>
                </c:pt>
                <c:pt idx="181636">
                  <c:v>420.80616086267702</c:v>
                </c:pt>
                <c:pt idx="181637">
                  <c:v>420.80847761795098</c:v>
                </c:pt>
                <c:pt idx="181638">
                  <c:v>420.81079437322398</c:v>
                </c:pt>
                <c:pt idx="181639">
                  <c:v>420.81311112849801</c:v>
                </c:pt>
                <c:pt idx="181640">
                  <c:v>420.81542788377101</c:v>
                </c:pt>
                <c:pt idx="181641">
                  <c:v>420.81774463904497</c:v>
                </c:pt>
                <c:pt idx="181642">
                  <c:v>420.82006139431797</c:v>
                </c:pt>
                <c:pt idx="181643">
                  <c:v>420.822378149592</c:v>
                </c:pt>
                <c:pt idx="181644">
                  <c:v>420.824694904865</c:v>
                </c:pt>
                <c:pt idx="181645">
                  <c:v>420.82701166013902</c:v>
                </c:pt>
                <c:pt idx="181646">
                  <c:v>420.82932841541202</c:v>
                </c:pt>
                <c:pt idx="181647">
                  <c:v>420.83164517068599</c:v>
                </c:pt>
                <c:pt idx="181648">
                  <c:v>420.83396192595899</c:v>
                </c:pt>
                <c:pt idx="181649">
                  <c:v>420.83627868123301</c:v>
                </c:pt>
                <c:pt idx="181650">
                  <c:v>420.83859543650601</c:v>
                </c:pt>
                <c:pt idx="181651">
                  <c:v>420.84091219177998</c:v>
                </c:pt>
                <c:pt idx="181652">
                  <c:v>420.84322894705298</c:v>
                </c:pt>
                <c:pt idx="181653">
                  <c:v>420.845545702327</c:v>
                </c:pt>
                <c:pt idx="181654">
                  <c:v>420.8478624576</c:v>
                </c:pt>
                <c:pt idx="181655">
                  <c:v>420.85017921287402</c:v>
                </c:pt>
                <c:pt idx="181656">
                  <c:v>420.85249596814799</c:v>
                </c:pt>
                <c:pt idx="181657">
                  <c:v>420.85481272342099</c:v>
                </c:pt>
                <c:pt idx="181658">
                  <c:v>420.85712947869501</c:v>
                </c:pt>
                <c:pt idx="181659">
                  <c:v>420.85944623396801</c:v>
                </c:pt>
                <c:pt idx="181660">
                  <c:v>420.86176298924198</c:v>
                </c:pt>
                <c:pt idx="181661">
                  <c:v>420.86407974451498</c:v>
                </c:pt>
                <c:pt idx="181662">
                  <c:v>420.866396499789</c:v>
                </c:pt>
                <c:pt idx="181663">
                  <c:v>420.868713255062</c:v>
                </c:pt>
                <c:pt idx="181664">
                  <c:v>420.87103001033603</c:v>
                </c:pt>
                <c:pt idx="181665">
                  <c:v>420.87334676560903</c:v>
                </c:pt>
                <c:pt idx="181666">
                  <c:v>420.87566352088299</c:v>
                </c:pt>
                <c:pt idx="181667">
                  <c:v>420.87798027615599</c:v>
                </c:pt>
                <c:pt idx="181668">
                  <c:v>420.88029703143002</c:v>
                </c:pt>
                <c:pt idx="181669">
                  <c:v>420.88261378670302</c:v>
                </c:pt>
                <c:pt idx="181670">
                  <c:v>420.88493054197698</c:v>
                </c:pt>
                <c:pt idx="181671">
                  <c:v>420.88724729724998</c:v>
                </c:pt>
                <c:pt idx="181672">
                  <c:v>420.88956405252401</c:v>
                </c:pt>
                <c:pt idx="181673">
                  <c:v>420.89188080779701</c:v>
                </c:pt>
                <c:pt idx="181674">
                  <c:v>420.89419756307097</c:v>
                </c:pt>
                <c:pt idx="181675">
                  <c:v>420.89651431834397</c:v>
                </c:pt>
                <c:pt idx="181676">
                  <c:v>420.898831073618</c:v>
                </c:pt>
                <c:pt idx="181677">
                  <c:v>420.901147828891</c:v>
                </c:pt>
                <c:pt idx="181678">
                  <c:v>420.90346458416502</c:v>
                </c:pt>
                <c:pt idx="181679">
                  <c:v>420.90578133943802</c:v>
                </c:pt>
                <c:pt idx="181680">
                  <c:v>420.90809809471199</c:v>
                </c:pt>
                <c:pt idx="181681">
                  <c:v>420.91041484998499</c:v>
                </c:pt>
                <c:pt idx="181682">
                  <c:v>420.91273160525901</c:v>
                </c:pt>
                <c:pt idx="181683">
                  <c:v>420.91504836053201</c:v>
                </c:pt>
                <c:pt idx="181684">
                  <c:v>420.91736511580598</c:v>
                </c:pt>
                <c:pt idx="181685">
                  <c:v>420.91968187107898</c:v>
                </c:pt>
                <c:pt idx="181686">
                  <c:v>420.921998626353</c:v>
                </c:pt>
                <c:pt idx="181687">
                  <c:v>420.924315381626</c:v>
                </c:pt>
                <c:pt idx="181688">
                  <c:v>420.92663213690003</c:v>
                </c:pt>
                <c:pt idx="181689">
                  <c:v>420.92894889217303</c:v>
                </c:pt>
                <c:pt idx="181690">
                  <c:v>420.93126564744699</c:v>
                </c:pt>
                <c:pt idx="181691">
                  <c:v>420.93358240271999</c:v>
                </c:pt>
                <c:pt idx="181692">
                  <c:v>420.93589915799402</c:v>
                </c:pt>
                <c:pt idx="181693">
                  <c:v>420.93821591326702</c:v>
                </c:pt>
                <c:pt idx="181694">
                  <c:v>420.94053266854098</c:v>
                </c:pt>
                <c:pt idx="181695">
                  <c:v>420.94284942381398</c:v>
                </c:pt>
                <c:pt idx="181696">
                  <c:v>420.94516617908801</c:v>
                </c:pt>
                <c:pt idx="181697">
                  <c:v>420.94748293436101</c:v>
                </c:pt>
                <c:pt idx="181698">
                  <c:v>420.94979968963497</c:v>
                </c:pt>
                <c:pt idx="181699">
                  <c:v>420.952116444909</c:v>
                </c:pt>
                <c:pt idx="181700">
                  <c:v>420.954433200182</c:v>
                </c:pt>
                <c:pt idx="181701">
                  <c:v>420.95674995545602</c:v>
                </c:pt>
                <c:pt idx="181702">
                  <c:v>420.95906671072902</c:v>
                </c:pt>
                <c:pt idx="181703">
                  <c:v>420.96138346600299</c:v>
                </c:pt>
                <c:pt idx="181704">
                  <c:v>420.96370022127599</c:v>
                </c:pt>
                <c:pt idx="181705">
                  <c:v>420.96601697655001</c:v>
                </c:pt>
                <c:pt idx="181706">
                  <c:v>420.96833373182301</c:v>
                </c:pt>
                <c:pt idx="181707">
                  <c:v>420.97065048709698</c:v>
                </c:pt>
                <c:pt idx="181708">
                  <c:v>420.97296724236998</c:v>
                </c:pt>
                <c:pt idx="181709">
                  <c:v>420.975283997644</c:v>
                </c:pt>
                <c:pt idx="181710">
                  <c:v>420.977600752917</c:v>
                </c:pt>
                <c:pt idx="181711">
                  <c:v>420.97991750819102</c:v>
                </c:pt>
                <c:pt idx="181712">
                  <c:v>420.98223426346402</c:v>
                </c:pt>
                <c:pt idx="181713">
                  <c:v>420.98455101873799</c:v>
                </c:pt>
                <c:pt idx="181714">
                  <c:v>420.98686777401099</c:v>
                </c:pt>
                <c:pt idx="181715">
                  <c:v>420.98918452928501</c:v>
                </c:pt>
                <c:pt idx="181716">
                  <c:v>420.99150128455801</c:v>
                </c:pt>
                <c:pt idx="181717">
                  <c:v>420.99381803983198</c:v>
                </c:pt>
                <c:pt idx="181718">
                  <c:v>420.99613479510498</c:v>
                </c:pt>
                <c:pt idx="181719">
                  <c:v>420.998451550379</c:v>
                </c:pt>
                <c:pt idx="181720">
                  <c:v>421.000768305652</c:v>
                </c:pt>
                <c:pt idx="181721">
                  <c:v>421.00308506092603</c:v>
                </c:pt>
                <c:pt idx="181722">
                  <c:v>421.00540181619903</c:v>
                </c:pt>
                <c:pt idx="181723">
                  <c:v>421.00771857147299</c:v>
                </c:pt>
                <c:pt idx="181724">
                  <c:v>421.01003532674599</c:v>
                </c:pt>
                <c:pt idx="181725">
                  <c:v>421.01235208202002</c:v>
                </c:pt>
                <c:pt idx="181726">
                  <c:v>421.01466883729302</c:v>
                </c:pt>
                <c:pt idx="181727">
                  <c:v>421.01698559256698</c:v>
                </c:pt>
                <c:pt idx="181728">
                  <c:v>421.01930234783998</c:v>
                </c:pt>
                <c:pt idx="181729">
                  <c:v>421.02161910311401</c:v>
                </c:pt>
                <c:pt idx="181730">
                  <c:v>421.02393585838701</c:v>
                </c:pt>
                <c:pt idx="181731">
                  <c:v>421.02625261366097</c:v>
                </c:pt>
                <c:pt idx="181732">
                  <c:v>421.02856936893397</c:v>
                </c:pt>
                <c:pt idx="181733">
                  <c:v>421.030886124208</c:v>
                </c:pt>
                <c:pt idx="181734">
                  <c:v>421.033202879481</c:v>
                </c:pt>
                <c:pt idx="181735">
                  <c:v>421.03551963475502</c:v>
                </c:pt>
                <c:pt idx="181736">
                  <c:v>421.03783639002802</c:v>
                </c:pt>
                <c:pt idx="181737">
                  <c:v>421.04015314530199</c:v>
                </c:pt>
                <c:pt idx="181738">
                  <c:v>421.04246990057499</c:v>
                </c:pt>
                <c:pt idx="181739">
                  <c:v>421.04478665584901</c:v>
                </c:pt>
                <c:pt idx="181740">
                  <c:v>421.04710341112201</c:v>
                </c:pt>
                <c:pt idx="181741">
                  <c:v>421.04942016639598</c:v>
                </c:pt>
                <c:pt idx="181742">
                  <c:v>421.05173692167</c:v>
                </c:pt>
                <c:pt idx="181743">
                  <c:v>421.054053676943</c:v>
                </c:pt>
                <c:pt idx="181744">
                  <c:v>421.05637043221702</c:v>
                </c:pt>
                <c:pt idx="181745">
                  <c:v>421.05868718749002</c:v>
                </c:pt>
                <c:pt idx="181746">
                  <c:v>421.06100394276399</c:v>
                </c:pt>
                <c:pt idx="181747">
                  <c:v>421.06332069803699</c:v>
                </c:pt>
                <c:pt idx="181748">
                  <c:v>421.06563745331101</c:v>
                </c:pt>
                <c:pt idx="181749">
                  <c:v>421.06795420858401</c:v>
                </c:pt>
                <c:pt idx="181750">
                  <c:v>421.07027096385798</c:v>
                </c:pt>
                <c:pt idx="181751">
                  <c:v>421.07258771913098</c:v>
                </c:pt>
                <c:pt idx="181752">
                  <c:v>421.074904474405</c:v>
                </c:pt>
                <c:pt idx="181753">
                  <c:v>421.077221229678</c:v>
                </c:pt>
                <c:pt idx="181754">
                  <c:v>421.07953798495203</c:v>
                </c:pt>
                <c:pt idx="181755">
                  <c:v>421.08185474022503</c:v>
                </c:pt>
                <c:pt idx="181756">
                  <c:v>421.08417149549899</c:v>
                </c:pt>
                <c:pt idx="181757">
                  <c:v>421.08648825077199</c:v>
                </c:pt>
                <c:pt idx="181758">
                  <c:v>421.08880500604602</c:v>
                </c:pt>
                <c:pt idx="181759">
                  <c:v>421.09112176131902</c:v>
                </c:pt>
                <c:pt idx="181760">
                  <c:v>421.09343851659298</c:v>
                </c:pt>
                <c:pt idx="181761">
                  <c:v>421.09575527186598</c:v>
                </c:pt>
                <c:pt idx="181762">
                  <c:v>421.09807202714001</c:v>
                </c:pt>
                <c:pt idx="181763">
                  <c:v>421.10038878241301</c:v>
                </c:pt>
                <c:pt idx="181764">
                  <c:v>421.10270553768697</c:v>
                </c:pt>
                <c:pt idx="181765">
                  <c:v>421.10502229295997</c:v>
                </c:pt>
                <c:pt idx="181766">
                  <c:v>421.107339048234</c:v>
                </c:pt>
                <c:pt idx="181767">
                  <c:v>421.109655803507</c:v>
                </c:pt>
                <c:pt idx="181768">
                  <c:v>421.11197255878102</c:v>
                </c:pt>
                <c:pt idx="181769">
                  <c:v>421.11428931405402</c:v>
                </c:pt>
                <c:pt idx="181770">
                  <c:v>421.11660606932799</c:v>
                </c:pt>
                <c:pt idx="181771">
                  <c:v>421.11892282460099</c:v>
                </c:pt>
                <c:pt idx="181772">
                  <c:v>421.12123957987501</c:v>
                </c:pt>
                <c:pt idx="181773">
                  <c:v>421.12355633514801</c:v>
                </c:pt>
                <c:pt idx="181774">
                  <c:v>421.12587309042198</c:v>
                </c:pt>
                <c:pt idx="181775">
                  <c:v>421.12818984569498</c:v>
                </c:pt>
                <c:pt idx="181776">
                  <c:v>421.130506600969</c:v>
                </c:pt>
                <c:pt idx="181777">
                  <c:v>421.132823356242</c:v>
                </c:pt>
                <c:pt idx="181778">
                  <c:v>421.13514011151602</c:v>
                </c:pt>
                <c:pt idx="181779">
                  <c:v>421.13745686678902</c:v>
                </c:pt>
                <c:pt idx="181780">
                  <c:v>421.13977362206299</c:v>
                </c:pt>
                <c:pt idx="181781">
                  <c:v>421.14209037733599</c:v>
                </c:pt>
                <c:pt idx="181782">
                  <c:v>421.14440713261001</c:v>
                </c:pt>
                <c:pt idx="181783">
                  <c:v>421.14672388788301</c:v>
                </c:pt>
                <c:pt idx="181784">
                  <c:v>421.14904064315698</c:v>
                </c:pt>
                <c:pt idx="181785">
                  <c:v>421.151357398431</c:v>
                </c:pt>
                <c:pt idx="181786">
                  <c:v>421.153674153704</c:v>
                </c:pt>
                <c:pt idx="181787">
                  <c:v>421.15599090897803</c:v>
                </c:pt>
                <c:pt idx="181788">
                  <c:v>421.15830766425103</c:v>
                </c:pt>
                <c:pt idx="181789">
                  <c:v>421.16062441952499</c:v>
                </c:pt>
                <c:pt idx="181790">
                  <c:v>421.16294117479799</c:v>
                </c:pt>
                <c:pt idx="181791">
                  <c:v>421.16525793007202</c:v>
                </c:pt>
                <c:pt idx="181792">
                  <c:v>421.16757468534502</c:v>
                </c:pt>
                <c:pt idx="181793">
                  <c:v>421.16989144061898</c:v>
                </c:pt>
                <c:pt idx="181794">
                  <c:v>421.17220819589198</c:v>
                </c:pt>
                <c:pt idx="181795">
                  <c:v>421.17452495116601</c:v>
                </c:pt>
                <c:pt idx="181796">
                  <c:v>421.17684170643901</c:v>
                </c:pt>
                <c:pt idx="181797">
                  <c:v>421.17915846171297</c:v>
                </c:pt>
                <c:pt idx="181798">
                  <c:v>421.18147521698597</c:v>
                </c:pt>
                <c:pt idx="181799">
                  <c:v>421.18379197226</c:v>
                </c:pt>
                <c:pt idx="181800">
                  <c:v>421.186108727533</c:v>
                </c:pt>
                <c:pt idx="181801">
                  <c:v>421.18842548280702</c:v>
                </c:pt>
                <c:pt idx="181802">
                  <c:v>421.19074223808002</c:v>
                </c:pt>
                <c:pt idx="181803">
                  <c:v>421.19305899335399</c:v>
                </c:pt>
                <c:pt idx="181804">
                  <c:v>421.19537574862699</c:v>
                </c:pt>
                <c:pt idx="181805">
                  <c:v>421.19769250390101</c:v>
                </c:pt>
                <c:pt idx="181806">
                  <c:v>421.20000925917401</c:v>
                </c:pt>
                <c:pt idx="181807">
                  <c:v>421.20232601444798</c:v>
                </c:pt>
                <c:pt idx="181808">
                  <c:v>421.20464276972098</c:v>
                </c:pt>
                <c:pt idx="181809">
                  <c:v>421.206959524995</c:v>
                </c:pt>
                <c:pt idx="181810">
                  <c:v>421.209276280268</c:v>
                </c:pt>
                <c:pt idx="181811">
                  <c:v>421.21159303554202</c:v>
                </c:pt>
                <c:pt idx="181812">
                  <c:v>421.21390979081502</c:v>
                </c:pt>
                <c:pt idx="181813">
                  <c:v>421.21622654608899</c:v>
                </c:pt>
                <c:pt idx="181814">
                  <c:v>421.21854330136199</c:v>
                </c:pt>
                <c:pt idx="181815">
                  <c:v>421.22086005663601</c:v>
                </c:pt>
                <c:pt idx="181816">
                  <c:v>421.22317681190901</c:v>
                </c:pt>
                <c:pt idx="181817">
                  <c:v>421.22549356718298</c:v>
                </c:pt>
                <c:pt idx="181818">
                  <c:v>421.22781032245598</c:v>
                </c:pt>
                <c:pt idx="181819">
                  <c:v>421.23012707773</c:v>
                </c:pt>
                <c:pt idx="181820">
                  <c:v>421.232443833003</c:v>
                </c:pt>
                <c:pt idx="181821">
                  <c:v>421.23476058827703</c:v>
                </c:pt>
                <c:pt idx="181822">
                  <c:v>421.23707734355003</c:v>
                </c:pt>
                <c:pt idx="181823">
                  <c:v>421.23939409882399</c:v>
                </c:pt>
                <c:pt idx="181824">
                  <c:v>421.24171085409699</c:v>
                </c:pt>
                <c:pt idx="181825">
                  <c:v>421.24402760937102</c:v>
                </c:pt>
                <c:pt idx="181826">
                  <c:v>421.24634436464498</c:v>
                </c:pt>
                <c:pt idx="181827">
                  <c:v>421.24866111991798</c:v>
                </c:pt>
                <c:pt idx="181828">
                  <c:v>421.25097787519201</c:v>
                </c:pt>
                <c:pt idx="181829">
                  <c:v>421.25329463046501</c:v>
                </c:pt>
                <c:pt idx="181830">
                  <c:v>421.25561138573897</c:v>
                </c:pt>
                <c:pt idx="181831">
                  <c:v>421.25792814101197</c:v>
                </c:pt>
                <c:pt idx="181832">
                  <c:v>421.260244896286</c:v>
                </c:pt>
                <c:pt idx="181833">
                  <c:v>421.262561651559</c:v>
                </c:pt>
                <c:pt idx="181834">
                  <c:v>421.26487840683302</c:v>
                </c:pt>
                <c:pt idx="181835">
                  <c:v>421.26719516210602</c:v>
                </c:pt>
                <c:pt idx="181836">
                  <c:v>421.26951191737999</c:v>
                </c:pt>
                <c:pt idx="181837">
                  <c:v>421.27182867265299</c:v>
                </c:pt>
                <c:pt idx="181838">
                  <c:v>421.27414542792701</c:v>
                </c:pt>
                <c:pt idx="181839">
                  <c:v>421.27646218320001</c:v>
                </c:pt>
                <c:pt idx="181840">
                  <c:v>421.27877893847398</c:v>
                </c:pt>
                <c:pt idx="181841">
                  <c:v>421.28109569374698</c:v>
                </c:pt>
                <c:pt idx="181842">
                  <c:v>421.283412449021</c:v>
                </c:pt>
                <c:pt idx="181843">
                  <c:v>421.285729204294</c:v>
                </c:pt>
                <c:pt idx="181844">
                  <c:v>421.28804595956802</c:v>
                </c:pt>
                <c:pt idx="181845">
                  <c:v>421.29036271484102</c:v>
                </c:pt>
                <c:pt idx="181846">
                  <c:v>421.29267947011499</c:v>
                </c:pt>
                <c:pt idx="181847">
                  <c:v>421.29499622538799</c:v>
                </c:pt>
                <c:pt idx="181848">
                  <c:v>421.29731298066201</c:v>
                </c:pt>
                <c:pt idx="181849">
                  <c:v>421.29962973593501</c:v>
                </c:pt>
                <c:pt idx="181850">
                  <c:v>421.30194649120898</c:v>
                </c:pt>
                <c:pt idx="181851">
                  <c:v>421.30426324648198</c:v>
                </c:pt>
                <c:pt idx="181852">
                  <c:v>421.306580001756</c:v>
                </c:pt>
                <c:pt idx="181853">
                  <c:v>421.308896757029</c:v>
                </c:pt>
                <c:pt idx="181854">
                  <c:v>421.31121351230303</c:v>
                </c:pt>
                <c:pt idx="181855">
                  <c:v>421.31353026757603</c:v>
                </c:pt>
                <c:pt idx="181856">
                  <c:v>421.31584702284999</c:v>
                </c:pt>
                <c:pt idx="181857">
                  <c:v>421.31816377812299</c:v>
                </c:pt>
                <c:pt idx="181858">
                  <c:v>421.32048053339702</c:v>
                </c:pt>
                <c:pt idx="181859">
                  <c:v>421.32279728867002</c:v>
                </c:pt>
                <c:pt idx="181860">
                  <c:v>421.32511404394398</c:v>
                </c:pt>
                <c:pt idx="181861">
                  <c:v>421.32743079921698</c:v>
                </c:pt>
                <c:pt idx="181862">
                  <c:v>421.32974755449101</c:v>
                </c:pt>
                <c:pt idx="181863">
                  <c:v>421.33206430976401</c:v>
                </c:pt>
                <c:pt idx="181864">
                  <c:v>421.33438106503797</c:v>
                </c:pt>
                <c:pt idx="181865">
                  <c:v>421.33669782031097</c:v>
                </c:pt>
                <c:pt idx="181866">
                  <c:v>421.339014575585</c:v>
                </c:pt>
                <c:pt idx="181867">
                  <c:v>421.341331330858</c:v>
                </c:pt>
                <c:pt idx="181868">
                  <c:v>421.34364808613202</c:v>
                </c:pt>
                <c:pt idx="181869">
                  <c:v>421.34596484140599</c:v>
                </c:pt>
                <c:pt idx="181870">
                  <c:v>421.34828159667899</c:v>
                </c:pt>
                <c:pt idx="181871">
                  <c:v>421.35059835195301</c:v>
                </c:pt>
                <c:pt idx="181872">
                  <c:v>421.35291510722601</c:v>
                </c:pt>
                <c:pt idx="181873">
                  <c:v>421.35523186249998</c:v>
                </c:pt>
                <c:pt idx="181874">
                  <c:v>421.35754861777298</c:v>
                </c:pt>
                <c:pt idx="181875">
                  <c:v>421.359865373047</c:v>
                </c:pt>
                <c:pt idx="181876">
                  <c:v>421.36218212832</c:v>
                </c:pt>
                <c:pt idx="181877">
                  <c:v>421.36449888359402</c:v>
                </c:pt>
                <c:pt idx="181878">
                  <c:v>421.36681563886702</c:v>
                </c:pt>
                <c:pt idx="181879">
                  <c:v>421.36913239414099</c:v>
                </c:pt>
                <c:pt idx="181880">
                  <c:v>421.37144914941399</c:v>
                </c:pt>
                <c:pt idx="181881">
                  <c:v>421.37376590468801</c:v>
                </c:pt>
                <c:pt idx="181882">
                  <c:v>421.37608265996101</c:v>
                </c:pt>
                <c:pt idx="181883">
                  <c:v>421.37839941523498</c:v>
                </c:pt>
                <c:pt idx="181884">
                  <c:v>421.38071617050798</c:v>
                </c:pt>
                <c:pt idx="181885">
                  <c:v>421.383032925782</c:v>
                </c:pt>
                <c:pt idx="181886">
                  <c:v>421.385349681055</c:v>
                </c:pt>
                <c:pt idx="181887">
                  <c:v>421.38766643632903</c:v>
                </c:pt>
                <c:pt idx="181888">
                  <c:v>421.38998319160203</c:v>
                </c:pt>
                <c:pt idx="181889">
                  <c:v>421.39229994687599</c:v>
                </c:pt>
                <c:pt idx="181890">
                  <c:v>421.39461670214899</c:v>
                </c:pt>
                <c:pt idx="181891">
                  <c:v>421.39693345742302</c:v>
                </c:pt>
                <c:pt idx="181892">
                  <c:v>421.39925021269602</c:v>
                </c:pt>
                <c:pt idx="181893">
                  <c:v>421.40156696796998</c:v>
                </c:pt>
                <c:pt idx="181894">
                  <c:v>421.40388372324298</c:v>
                </c:pt>
                <c:pt idx="181895">
                  <c:v>421.40620047851701</c:v>
                </c:pt>
                <c:pt idx="181896">
                  <c:v>421.40851723379001</c:v>
                </c:pt>
                <c:pt idx="181897">
                  <c:v>421.41083398906397</c:v>
                </c:pt>
                <c:pt idx="181898">
                  <c:v>421.41315074433697</c:v>
                </c:pt>
                <c:pt idx="181899">
                  <c:v>421.415467499611</c:v>
                </c:pt>
                <c:pt idx="181900">
                  <c:v>421.417784254884</c:v>
                </c:pt>
                <c:pt idx="181901">
                  <c:v>421.42010101015802</c:v>
                </c:pt>
                <c:pt idx="181902">
                  <c:v>421.42241776543102</c:v>
                </c:pt>
                <c:pt idx="181903">
                  <c:v>421.42473452070499</c:v>
                </c:pt>
                <c:pt idx="181904">
                  <c:v>421.42705127597799</c:v>
                </c:pt>
                <c:pt idx="181905">
                  <c:v>421.42936803125201</c:v>
                </c:pt>
                <c:pt idx="181906">
                  <c:v>421.43168478652501</c:v>
                </c:pt>
                <c:pt idx="181907">
                  <c:v>421.43400154179898</c:v>
                </c:pt>
                <c:pt idx="181908">
                  <c:v>421.43631829707198</c:v>
                </c:pt>
                <c:pt idx="181909">
                  <c:v>421.438635052346</c:v>
                </c:pt>
                <c:pt idx="181910">
                  <c:v>421.440951807619</c:v>
                </c:pt>
                <c:pt idx="181911">
                  <c:v>421.44326856289302</c:v>
                </c:pt>
                <c:pt idx="181912">
                  <c:v>421.44558531816699</c:v>
                </c:pt>
                <c:pt idx="181913">
                  <c:v>421.44790207343999</c:v>
                </c:pt>
                <c:pt idx="181914">
                  <c:v>421.45021882871401</c:v>
                </c:pt>
                <c:pt idx="181915">
                  <c:v>421.45253558398701</c:v>
                </c:pt>
                <c:pt idx="181916">
                  <c:v>421.45485233926098</c:v>
                </c:pt>
                <c:pt idx="181917">
                  <c:v>421.45716909453398</c:v>
                </c:pt>
                <c:pt idx="181918">
                  <c:v>421.459485849808</c:v>
                </c:pt>
                <c:pt idx="181919">
                  <c:v>421.461802605081</c:v>
                </c:pt>
                <c:pt idx="181920">
                  <c:v>421.46411936035503</c:v>
                </c:pt>
                <c:pt idx="181921">
                  <c:v>421.46643611562803</c:v>
                </c:pt>
                <c:pt idx="181922">
                  <c:v>421.46875287090199</c:v>
                </c:pt>
                <c:pt idx="181923">
                  <c:v>421.47106962617499</c:v>
                </c:pt>
                <c:pt idx="181924">
                  <c:v>421.47338638144902</c:v>
                </c:pt>
                <c:pt idx="181925">
                  <c:v>421.47570313672202</c:v>
                </c:pt>
                <c:pt idx="181926">
                  <c:v>421.47801989199598</c:v>
                </c:pt>
                <c:pt idx="181927">
                  <c:v>421.48033664726898</c:v>
                </c:pt>
                <c:pt idx="181928">
                  <c:v>421.48265340254301</c:v>
                </c:pt>
                <c:pt idx="181929">
                  <c:v>421.48497015781601</c:v>
                </c:pt>
                <c:pt idx="181930">
                  <c:v>421.48728691308997</c:v>
                </c:pt>
                <c:pt idx="181931">
                  <c:v>421.48960366836297</c:v>
                </c:pt>
                <c:pt idx="181932">
                  <c:v>421.491920423637</c:v>
                </c:pt>
                <c:pt idx="181933">
                  <c:v>421.49423717891</c:v>
                </c:pt>
                <c:pt idx="181934">
                  <c:v>421.49655393418402</c:v>
                </c:pt>
                <c:pt idx="181935">
                  <c:v>421.49887068945702</c:v>
                </c:pt>
                <c:pt idx="181936">
                  <c:v>421.50118744473099</c:v>
                </c:pt>
                <c:pt idx="181937">
                  <c:v>421.50350420000399</c:v>
                </c:pt>
                <c:pt idx="181938">
                  <c:v>421.50582095527801</c:v>
                </c:pt>
                <c:pt idx="181939">
                  <c:v>421.50813771055101</c:v>
                </c:pt>
                <c:pt idx="181940">
                  <c:v>421.51045446582498</c:v>
                </c:pt>
                <c:pt idx="181941">
                  <c:v>421.51277122109798</c:v>
                </c:pt>
                <c:pt idx="181942">
                  <c:v>421.515087976372</c:v>
                </c:pt>
                <c:pt idx="181943">
                  <c:v>421.517404731645</c:v>
                </c:pt>
                <c:pt idx="181944">
                  <c:v>421.51972148691902</c:v>
                </c:pt>
                <c:pt idx="181945">
                  <c:v>421.52203824219202</c:v>
                </c:pt>
                <c:pt idx="181946">
                  <c:v>421.52435499746599</c:v>
                </c:pt>
                <c:pt idx="181947">
                  <c:v>421.52667175273899</c:v>
                </c:pt>
                <c:pt idx="181948">
                  <c:v>421.52898850801301</c:v>
                </c:pt>
                <c:pt idx="181949">
                  <c:v>421.53130526328601</c:v>
                </c:pt>
                <c:pt idx="181950">
                  <c:v>421.53362201855998</c:v>
                </c:pt>
                <c:pt idx="181951">
                  <c:v>421.53593877383298</c:v>
                </c:pt>
                <c:pt idx="181952">
                  <c:v>421.538255529107</c:v>
                </c:pt>
                <c:pt idx="181953">
                  <c:v>421.54057228438</c:v>
                </c:pt>
                <c:pt idx="181954">
                  <c:v>421.54288903965403</c:v>
                </c:pt>
                <c:pt idx="181955">
                  <c:v>421.54520579492799</c:v>
                </c:pt>
                <c:pt idx="181956">
                  <c:v>421.54752255020099</c:v>
                </c:pt>
                <c:pt idx="181957">
                  <c:v>421.54983930547502</c:v>
                </c:pt>
                <c:pt idx="181958">
                  <c:v>421.55215606074802</c:v>
                </c:pt>
                <c:pt idx="181959">
                  <c:v>421.55447281602198</c:v>
                </c:pt>
                <c:pt idx="181960">
                  <c:v>421.55678957129498</c:v>
                </c:pt>
                <c:pt idx="181961">
                  <c:v>421.55910632656901</c:v>
                </c:pt>
                <c:pt idx="181962">
                  <c:v>421.56142308184201</c:v>
                </c:pt>
                <c:pt idx="181963">
                  <c:v>421.56373983711597</c:v>
                </c:pt>
                <c:pt idx="181964">
                  <c:v>421.56605659238897</c:v>
                </c:pt>
                <c:pt idx="181965">
                  <c:v>421.568373347663</c:v>
                </c:pt>
                <c:pt idx="181966">
                  <c:v>421.570690102936</c:v>
                </c:pt>
                <c:pt idx="181967">
                  <c:v>421.57300685821002</c:v>
                </c:pt>
                <c:pt idx="181968">
                  <c:v>421.57532361348302</c:v>
                </c:pt>
                <c:pt idx="181969">
                  <c:v>421.57764036875699</c:v>
                </c:pt>
                <c:pt idx="181970">
                  <c:v>421.57995712402999</c:v>
                </c:pt>
                <c:pt idx="181971">
                  <c:v>421.58227387930401</c:v>
                </c:pt>
                <c:pt idx="181972">
                  <c:v>421.58459063457701</c:v>
                </c:pt>
                <c:pt idx="181973">
                  <c:v>421.58690738985098</c:v>
                </c:pt>
                <c:pt idx="181974">
                  <c:v>421.58922414512398</c:v>
                </c:pt>
                <c:pt idx="181975">
                  <c:v>421.591540900398</c:v>
                </c:pt>
                <c:pt idx="181976">
                  <c:v>421.593857655671</c:v>
                </c:pt>
                <c:pt idx="181977">
                  <c:v>421.59617441094503</c:v>
                </c:pt>
                <c:pt idx="181978">
                  <c:v>421.59849116621803</c:v>
                </c:pt>
                <c:pt idx="181979">
                  <c:v>421.60080792149199</c:v>
                </c:pt>
                <c:pt idx="181980">
                  <c:v>421.60312467676499</c:v>
                </c:pt>
                <c:pt idx="181981">
                  <c:v>421.60544143203902</c:v>
                </c:pt>
                <c:pt idx="181982">
                  <c:v>421.60775818731202</c:v>
                </c:pt>
                <c:pt idx="181983">
                  <c:v>421.61007494258598</c:v>
                </c:pt>
                <c:pt idx="181984">
                  <c:v>421.61239169785898</c:v>
                </c:pt>
                <c:pt idx="181985">
                  <c:v>421.61470845313301</c:v>
                </c:pt>
                <c:pt idx="181986">
                  <c:v>421.61702520840601</c:v>
                </c:pt>
                <c:pt idx="181987">
                  <c:v>421.61934196367997</c:v>
                </c:pt>
                <c:pt idx="181988">
                  <c:v>421.62165871895297</c:v>
                </c:pt>
                <c:pt idx="181989">
                  <c:v>421.623975474227</c:v>
                </c:pt>
                <c:pt idx="181990">
                  <c:v>421.6262922295</c:v>
                </c:pt>
                <c:pt idx="181991">
                  <c:v>421.62860898477402</c:v>
                </c:pt>
                <c:pt idx="181992">
                  <c:v>421.63092574004702</c:v>
                </c:pt>
                <c:pt idx="181993">
                  <c:v>421.63324249532099</c:v>
                </c:pt>
                <c:pt idx="181994">
                  <c:v>421.63555925059399</c:v>
                </c:pt>
                <c:pt idx="181995">
                  <c:v>421.63787600586801</c:v>
                </c:pt>
                <c:pt idx="181996">
                  <c:v>421.64019276114101</c:v>
                </c:pt>
                <c:pt idx="181997">
                  <c:v>421.64250951641498</c:v>
                </c:pt>
                <c:pt idx="181998">
                  <c:v>421.644826271689</c:v>
                </c:pt>
                <c:pt idx="181999">
                  <c:v>421.647143026962</c:v>
                </c:pt>
                <c:pt idx="182000">
                  <c:v>421.64945978223602</c:v>
                </c:pt>
                <c:pt idx="182001">
                  <c:v>421.65177653750902</c:v>
                </c:pt>
                <c:pt idx="182002">
                  <c:v>421.65409329278299</c:v>
                </c:pt>
                <c:pt idx="182003">
                  <c:v>421.65641004805599</c:v>
                </c:pt>
                <c:pt idx="182004">
                  <c:v>421.65872680333001</c:v>
                </c:pt>
                <c:pt idx="182005">
                  <c:v>421.66104355860301</c:v>
                </c:pt>
                <c:pt idx="182006">
                  <c:v>421.66336031387698</c:v>
                </c:pt>
                <c:pt idx="182007">
                  <c:v>421.66567706914998</c:v>
                </c:pt>
                <c:pt idx="182008">
                  <c:v>421.667993824424</c:v>
                </c:pt>
                <c:pt idx="182009">
                  <c:v>421.670310579697</c:v>
                </c:pt>
                <c:pt idx="182010">
                  <c:v>421.67262733497103</c:v>
                </c:pt>
                <c:pt idx="182011">
                  <c:v>421.67494409024403</c:v>
                </c:pt>
                <c:pt idx="182012">
                  <c:v>421.67726084551799</c:v>
                </c:pt>
                <c:pt idx="182013">
                  <c:v>421.67957760079099</c:v>
                </c:pt>
                <c:pt idx="182014">
                  <c:v>421.68189435606502</c:v>
                </c:pt>
                <c:pt idx="182015">
                  <c:v>421.68421111133802</c:v>
                </c:pt>
                <c:pt idx="182016">
                  <c:v>421.68652786661198</c:v>
                </c:pt>
                <c:pt idx="182017">
                  <c:v>421.68884462188498</c:v>
                </c:pt>
                <c:pt idx="182018">
                  <c:v>421.69116137715901</c:v>
                </c:pt>
                <c:pt idx="182019">
                  <c:v>421.69347813243201</c:v>
                </c:pt>
                <c:pt idx="182020">
                  <c:v>421.69579488770597</c:v>
                </c:pt>
                <c:pt idx="182021">
                  <c:v>421.69811164297897</c:v>
                </c:pt>
                <c:pt idx="182022">
                  <c:v>421.700428398253</c:v>
                </c:pt>
                <c:pt idx="182023">
                  <c:v>421.702745153526</c:v>
                </c:pt>
                <c:pt idx="182024">
                  <c:v>421.70506190880002</c:v>
                </c:pt>
                <c:pt idx="182025">
                  <c:v>421.70737866407302</c:v>
                </c:pt>
                <c:pt idx="182026">
                  <c:v>421.70969541934699</c:v>
                </c:pt>
                <c:pt idx="182027">
                  <c:v>421.71201217461999</c:v>
                </c:pt>
                <c:pt idx="182028">
                  <c:v>421.71432892989401</c:v>
                </c:pt>
                <c:pt idx="182029">
                  <c:v>421.71664568516701</c:v>
                </c:pt>
                <c:pt idx="182030">
                  <c:v>421.71896244044098</c:v>
                </c:pt>
                <c:pt idx="182031">
                  <c:v>421.72127919571398</c:v>
                </c:pt>
                <c:pt idx="182032">
                  <c:v>421.723595950988</c:v>
                </c:pt>
                <c:pt idx="182033">
                  <c:v>421.725912706261</c:v>
                </c:pt>
                <c:pt idx="182034">
                  <c:v>421.72822946153502</c:v>
                </c:pt>
                <c:pt idx="182035">
                  <c:v>421.73054621680802</c:v>
                </c:pt>
                <c:pt idx="182036">
                  <c:v>421.73286297208199</c:v>
                </c:pt>
                <c:pt idx="182037">
                  <c:v>421.73517972735499</c:v>
                </c:pt>
                <c:pt idx="182038">
                  <c:v>421.73749648262901</c:v>
                </c:pt>
                <c:pt idx="182039">
                  <c:v>421.73981323790201</c:v>
                </c:pt>
                <c:pt idx="182040">
                  <c:v>421.74212999317598</c:v>
                </c:pt>
                <c:pt idx="182041">
                  <c:v>421.74444674845</c:v>
                </c:pt>
                <c:pt idx="182042">
                  <c:v>421.746763503723</c:v>
                </c:pt>
                <c:pt idx="182043">
                  <c:v>421.74908025899703</c:v>
                </c:pt>
                <c:pt idx="182044">
                  <c:v>421.75139701427003</c:v>
                </c:pt>
                <c:pt idx="182045">
                  <c:v>421.75371376954399</c:v>
                </c:pt>
                <c:pt idx="182046">
                  <c:v>421.75603052481699</c:v>
                </c:pt>
                <c:pt idx="182047">
                  <c:v>421.75834728009102</c:v>
                </c:pt>
                <c:pt idx="182048">
                  <c:v>421.76066403536402</c:v>
                </c:pt>
                <c:pt idx="182049">
                  <c:v>421.76298079063798</c:v>
                </c:pt>
                <c:pt idx="182050">
                  <c:v>421.76529754591098</c:v>
                </c:pt>
                <c:pt idx="182051">
                  <c:v>421.76761430118501</c:v>
                </c:pt>
                <c:pt idx="182052">
                  <c:v>421.76993105645801</c:v>
                </c:pt>
                <c:pt idx="182053">
                  <c:v>421.77224781173197</c:v>
                </c:pt>
                <c:pt idx="182054">
                  <c:v>421.77456456700497</c:v>
                </c:pt>
                <c:pt idx="182055">
                  <c:v>421.776881322279</c:v>
                </c:pt>
                <c:pt idx="182056">
                  <c:v>421.779198077552</c:v>
                </c:pt>
                <c:pt idx="182057">
                  <c:v>421.78151483282602</c:v>
                </c:pt>
                <c:pt idx="182058">
                  <c:v>421.78383158809902</c:v>
                </c:pt>
                <c:pt idx="182059">
                  <c:v>421.78614834337299</c:v>
                </c:pt>
                <c:pt idx="182060">
                  <c:v>421.78846509864599</c:v>
                </c:pt>
                <c:pt idx="182061">
                  <c:v>421.79078185392001</c:v>
                </c:pt>
                <c:pt idx="182062">
                  <c:v>421.79309860919301</c:v>
                </c:pt>
                <c:pt idx="182063">
                  <c:v>421.79541536446698</c:v>
                </c:pt>
                <c:pt idx="182064">
                  <c:v>421.79773211973998</c:v>
                </c:pt>
                <c:pt idx="182065">
                  <c:v>421.800048875014</c:v>
                </c:pt>
                <c:pt idx="182066">
                  <c:v>421.802365630287</c:v>
                </c:pt>
                <c:pt idx="182067">
                  <c:v>421.80468238556102</c:v>
                </c:pt>
                <c:pt idx="182068">
                  <c:v>421.80699914083402</c:v>
                </c:pt>
                <c:pt idx="182069">
                  <c:v>421.80931589610799</c:v>
                </c:pt>
                <c:pt idx="182070">
                  <c:v>421.81163265138099</c:v>
                </c:pt>
                <c:pt idx="182071">
                  <c:v>421.81394940665501</c:v>
                </c:pt>
                <c:pt idx="182072">
                  <c:v>421.81626616192801</c:v>
                </c:pt>
                <c:pt idx="182073">
                  <c:v>421.81858291720198</c:v>
                </c:pt>
                <c:pt idx="182074">
                  <c:v>421.82089967247498</c:v>
                </c:pt>
                <c:pt idx="182075">
                  <c:v>421.823216427749</c:v>
                </c:pt>
                <c:pt idx="182076">
                  <c:v>421.825533183022</c:v>
                </c:pt>
                <c:pt idx="182077">
                  <c:v>421.82784993829603</c:v>
                </c:pt>
                <c:pt idx="182078">
                  <c:v>421.83016669356903</c:v>
                </c:pt>
                <c:pt idx="182079">
                  <c:v>421.83248344884299</c:v>
                </c:pt>
                <c:pt idx="182080">
                  <c:v>421.83480020411599</c:v>
                </c:pt>
                <c:pt idx="182081">
                  <c:v>421.83711695939002</c:v>
                </c:pt>
                <c:pt idx="182082">
                  <c:v>421.83943371466302</c:v>
                </c:pt>
                <c:pt idx="182083">
                  <c:v>421.84175046993698</c:v>
                </c:pt>
                <c:pt idx="182084">
                  <c:v>421.84406722521101</c:v>
                </c:pt>
                <c:pt idx="182085">
                  <c:v>421.84638398048401</c:v>
                </c:pt>
                <c:pt idx="182086">
                  <c:v>421.84870073575797</c:v>
                </c:pt>
                <c:pt idx="182087">
                  <c:v>421.85101749103097</c:v>
                </c:pt>
                <c:pt idx="182088">
                  <c:v>421.853334246305</c:v>
                </c:pt>
                <c:pt idx="182089">
                  <c:v>421.855651001578</c:v>
                </c:pt>
                <c:pt idx="182090">
                  <c:v>421.85796775685202</c:v>
                </c:pt>
                <c:pt idx="182091">
                  <c:v>421.86028451212502</c:v>
                </c:pt>
                <c:pt idx="182092">
                  <c:v>421.86260126739899</c:v>
                </c:pt>
                <c:pt idx="182093">
                  <c:v>421.86491802267199</c:v>
                </c:pt>
                <c:pt idx="182094">
                  <c:v>421.86723477794601</c:v>
                </c:pt>
                <c:pt idx="182095">
                  <c:v>421.86955153321901</c:v>
                </c:pt>
                <c:pt idx="182096">
                  <c:v>421.87186828849298</c:v>
                </c:pt>
                <c:pt idx="182097">
                  <c:v>421.87418504376598</c:v>
                </c:pt>
                <c:pt idx="182098">
                  <c:v>421.87650179904</c:v>
                </c:pt>
                <c:pt idx="182099">
                  <c:v>421.878818554313</c:v>
                </c:pt>
                <c:pt idx="182100">
                  <c:v>421.88113530958702</c:v>
                </c:pt>
                <c:pt idx="182101">
                  <c:v>421.88345206486002</c:v>
                </c:pt>
                <c:pt idx="182102">
                  <c:v>421.88576882013399</c:v>
                </c:pt>
                <c:pt idx="182103">
                  <c:v>421.88808557540699</c:v>
                </c:pt>
                <c:pt idx="182104">
                  <c:v>421.89040233068101</c:v>
                </c:pt>
                <c:pt idx="182105">
                  <c:v>421.89271908595401</c:v>
                </c:pt>
                <c:pt idx="182106">
                  <c:v>421.89503584122798</c:v>
                </c:pt>
                <c:pt idx="182107">
                  <c:v>421.89735259650098</c:v>
                </c:pt>
                <c:pt idx="182108">
                  <c:v>421.899669351775</c:v>
                </c:pt>
                <c:pt idx="182109">
                  <c:v>421.901986107048</c:v>
                </c:pt>
                <c:pt idx="182110">
                  <c:v>421.90430286232203</c:v>
                </c:pt>
                <c:pt idx="182111">
                  <c:v>421.90661961759503</c:v>
                </c:pt>
                <c:pt idx="182112">
                  <c:v>421.90893637286899</c:v>
                </c:pt>
                <c:pt idx="182113">
                  <c:v>421.91125312814199</c:v>
                </c:pt>
                <c:pt idx="182114">
                  <c:v>421.91356988341602</c:v>
                </c:pt>
                <c:pt idx="182115">
                  <c:v>421.91588663868902</c:v>
                </c:pt>
                <c:pt idx="182116">
                  <c:v>421.91820339396298</c:v>
                </c:pt>
                <c:pt idx="182117">
                  <c:v>421.92052014923598</c:v>
                </c:pt>
                <c:pt idx="182118">
                  <c:v>421.92283690451001</c:v>
                </c:pt>
                <c:pt idx="182119">
                  <c:v>421.92515365978301</c:v>
                </c:pt>
                <c:pt idx="182120">
                  <c:v>421.92747041505697</c:v>
                </c:pt>
                <c:pt idx="182121">
                  <c:v>421.92978717032997</c:v>
                </c:pt>
                <c:pt idx="182122">
                  <c:v>421.932103925604</c:v>
                </c:pt>
                <c:pt idx="182123">
                  <c:v>421.934420680877</c:v>
                </c:pt>
                <c:pt idx="182124">
                  <c:v>421.93673743615102</c:v>
                </c:pt>
                <c:pt idx="182125">
                  <c:v>421.93905419142499</c:v>
                </c:pt>
                <c:pt idx="182126">
                  <c:v>421.94137094669799</c:v>
                </c:pt>
                <c:pt idx="182127">
                  <c:v>421.94368770197201</c:v>
                </c:pt>
                <c:pt idx="182128">
                  <c:v>421.94600445724501</c:v>
                </c:pt>
                <c:pt idx="182129">
                  <c:v>421.94832121251898</c:v>
                </c:pt>
                <c:pt idx="182130">
                  <c:v>421.95063796779198</c:v>
                </c:pt>
                <c:pt idx="182131">
                  <c:v>421.952954723066</c:v>
                </c:pt>
                <c:pt idx="182132">
                  <c:v>421.955271478339</c:v>
                </c:pt>
                <c:pt idx="182133">
                  <c:v>421.95758823361302</c:v>
                </c:pt>
                <c:pt idx="182134">
                  <c:v>421.95990498888602</c:v>
                </c:pt>
                <c:pt idx="182135">
                  <c:v>421.96222174415999</c:v>
                </c:pt>
                <c:pt idx="182136">
                  <c:v>421.96453849943299</c:v>
                </c:pt>
                <c:pt idx="182137">
                  <c:v>421.96685525470701</c:v>
                </c:pt>
                <c:pt idx="182138">
                  <c:v>421.96917200998001</c:v>
                </c:pt>
                <c:pt idx="182139">
                  <c:v>421.97148876525398</c:v>
                </c:pt>
                <c:pt idx="182140">
                  <c:v>421.97380552052698</c:v>
                </c:pt>
                <c:pt idx="182141">
                  <c:v>421.976122275801</c:v>
                </c:pt>
                <c:pt idx="182142">
                  <c:v>421.978439031074</c:v>
                </c:pt>
                <c:pt idx="182143">
                  <c:v>421.98075578634803</c:v>
                </c:pt>
                <c:pt idx="182144">
                  <c:v>421.98307254162103</c:v>
                </c:pt>
                <c:pt idx="182145">
                  <c:v>421.98538929689499</c:v>
                </c:pt>
                <c:pt idx="182146">
                  <c:v>421.98770605216799</c:v>
                </c:pt>
                <c:pt idx="182147">
                  <c:v>421.99002280744202</c:v>
                </c:pt>
                <c:pt idx="182148">
                  <c:v>421.99233956271502</c:v>
                </c:pt>
                <c:pt idx="182149">
                  <c:v>421.99465631798898</c:v>
                </c:pt>
                <c:pt idx="182150">
                  <c:v>421.99697307326198</c:v>
                </c:pt>
                <c:pt idx="182151">
                  <c:v>421.99928982853601</c:v>
                </c:pt>
                <c:pt idx="182152">
                  <c:v>422.00160658380901</c:v>
                </c:pt>
                <c:pt idx="182153">
                  <c:v>422.00392333908297</c:v>
                </c:pt>
                <c:pt idx="182154">
                  <c:v>422.00624009435597</c:v>
                </c:pt>
                <c:pt idx="182155">
                  <c:v>422.00855684963</c:v>
                </c:pt>
                <c:pt idx="182156">
                  <c:v>422.010873604903</c:v>
                </c:pt>
                <c:pt idx="182157">
                  <c:v>422.01319036017702</c:v>
                </c:pt>
                <c:pt idx="182158">
                  <c:v>422.01550711545002</c:v>
                </c:pt>
                <c:pt idx="182159">
                  <c:v>422.01782387072399</c:v>
                </c:pt>
                <c:pt idx="182160">
                  <c:v>422.02014062599699</c:v>
                </c:pt>
                <c:pt idx="182161">
                  <c:v>422.02245738127101</c:v>
                </c:pt>
                <c:pt idx="182162">
                  <c:v>422.02477413654401</c:v>
                </c:pt>
                <c:pt idx="182163">
                  <c:v>422.02709089181798</c:v>
                </c:pt>
                <c:pt idx="182164">
                  <c:v>422.02940764709098</c:v>
                </c:pt>
                <c:pt idx="182165">
                  <c:v>422.031724402365</c:v>
                </c:pt>
                <c:pt idx="182166">
                  <c:v>422.034041157638</c:v>
                </c:pt>
                <c:pt idx="182167">
                  <c:v>422.03635791291202</c:v>
                </c:pt>
                <c:pt idx="182168">
                  <c:v>422.03867466818599</c:v>
                </c:pt>
                <c:pt idx="182169">
                  <c:v>422.04099142345899</c:v>
                </c:pt>
                <c:pt idx="182170">
                  <c:v>422.04330817873301</c:v>
                </c:pt>
                <c:pt idx="182171">
                  <c:v>422.04562493400601</c:v>
                </c:pt>
                <c:pt idx="182172">
                  <c:v>422.04794168927998</c:v>
                </c:pt>
                <c:pt idx="182173">
                  <c:v>422.05025844455298</c:v>
                </c:pt>
                <c:pt idx="182174">
                  <c:v>422.052575199827</c:v>
                </c:pt>
                <c:pt idx="182175">
                  <c:v>422.0548919551</c:v>
                </c:pt>
                <c:pt idx="182176">
                  <c:v>422.05720871037403</c:v>
                </c:pt>
                <c:pt idx="182177">
                  <c:v>422.05952546564703</c:v>
                </c:pt>
                <c:pt idx="182178">
                  <c:v>422.06184222092099</c:v>
                </c:pt>
                <c:pt idx="182179">
                  <c:v>422.06415897619399</c:v>
                </c:pt>
                <c:pt idx="182180">
                  <c:v>422.06647573146802</c:v>
                </c:pt>
                <c:pt idx="182181">
                  <c:v>422.06879248674102</c:v>
                </c:pt>
                <c:pt idx="182182">
                  <c:v>422.07110924201498</c:v>
                </c:pt>
                <c:pt idx="182183">
                  <c:v>422.07342599728798</c:v>
                </c:pt>
                <c:pt idx="182184">
                  <c:v>422.07574275256201</c:v>
                </c:pt>
                <c:pt idx="182185">
                  <c:v>422.07805950783501</c:v>
                </c:pt>
                <c:pt idx="182186">
                  <c:v>422.08037626310897</c:v>
                </c:pt>
                <c:pt idx="182187">
                  <c:v>422.08269301838197</c:v>
                </c:pt>
                <c:pt idx="182188">
                  <c:v>422.085009773656</c:v>
                </c:pt>
                <c:pt idx="182189">
                  <c:v>422.087326528929</c:v>
                </c:pt>
                <c:pt idx="182190">
                  <c:v>422.08964328420302</c:v>
                </c:pt>
                <c:pt idx="182191">
                  <c:v>422.09196003947602</c:v>
                </c:pt>
                <c:pt idx="182192">
                  <c:v>422.09427679474999</c:v>
                </c:pt>
                <c:pt idx="182193">
                  <c:v>422.09659355002299</c:v>
                </c:pt>
                <c:pt idx="182194">
                  <c:v>422.09891030529701</c:v>
                </c:pt>
                <c:pt idx="182195">
                  <c:v>422.10122706057001</c:v>
                </c:pt>
                <c:pt idx="182196">
                  <c:v>422.10354381584398</c:v>
                </c:pt>
                <c:pt idx="182197">
                  <c:v>422.10586057111698</c:v>
                </c:pt>
                <c:pt idx="182198">
                  <c:v>422.108177326391</c:v>
                </c:pt>
                <c:pt idx="182199">
                  <c:v>422.110494081664</c:v>
                </c:pt>
                <c:pt idx="182200">
                  <c:v>422.11281083693802</c:v>
                </c:pt>
                <c:pt idx="182201">
                  <c:v>422.11512759221102</c:v>
                </c:pt>
                <c:pt idx="182202">
                  <c:v>422.11744434748499</c:v>
                </c:pt>
                <c:pt idx="182203">
                  <c:v>422.11976110275799</c:v>
                </c:pt>
                <c:pt idx="182204">
                  <c:v>422.12207785803201</c:v>
                </c:pt>
                <c:pt idx="182205">
                  <c:v>422.12439461330501</c:v>
                </c:pt>
                <c:pt idx="182206">
                  <c:v>422.12671136857898</c:v>
                </c:pt>
                <c:pt idx="182207">
                  <c:v>422.12902812385198</c:v>
                </c:pt>
                <c:pt idx="182208">
                  <c:v>422.131344879126</c:v>
                </c:pt>
                <c:pt idx="182209">
                  <c:v>422.133661634399</c:v>
                </c:pt>
                <c:pt idx="182210">
                  <c:v>422.13597838967303</c:v>
                </c:pt>
                <c:pt idx="182211">
                  <c:v>422.13829514494699</c:v>
                </c:pt>
                <c:pt idx="182212">
                  <c:v>422.14061190021999</c:v>
                </c:pt>
                <c:pt idx="182213">
                  <c:v>422.14292865549402</c:v>
                </c:pt>
                <c:pt idx="182214">
                  <c:v>422.14524541076702</c:v>
                </c:pt>
                <c:pt idx="182215">
                  <c:v>422.14756216604098</c:v>
                </c:pt>
                <c:pt idx="182216">
                  <c:v>422.14987892131398</c:v>
                </c:pt>
                <c:pt idx="182217">
                  <c:v>422.15219567658801</c:v>
                </c:pt>
                <c:pt idx="182218">
                  <c:v>422.15451243186101</c:v>
                </c:pt>
                <c:pt idx="182219">
                  <c:v>422.15682918713497</c:v>
                </c:pt>
                <c:pt idx="182220">
                  <c:v>422.15914594240797</c:v>
                </c:pt>
                <c:pt idx="182221">
                  <c:v>422.161462697682</c:v>
                </c:pt>
                <c:pt idx="182222">
                  <c:v>422.163779452955</c:v>
                </c:pt>
                <c:pt idx="182223">
                  <c:v>422.16609620822902</c:v>
                </c:pt>
                <c:pt idx="182224">
                  <c:v>422.16841296350202</c:v>
                </c:pt>
                <c:pt idx="182225">
                  <c:v>422.17072971877599</c:v>
                </c:pt>
                <c:pt idx="182226">
                  <c:v>422.17304647404899</c:v>
                </c:pt>
                <c:pt idx="182227">
                  <c:v>422.17536322932301</c:v>
                </c:pt>
                <c:pt idx="182228">
                  <c:v>422.17767998459601</c:v>
                </c:pt>
                <c:pt idx="182229">
                  <c:v>422.17999673986998</c:v>
                </c:pt>
                <c:pt idx="182230">
                  <c:v>422.18231349514298</c:v>
                </c:pt>
                <c:pt idx="182231">
                  <c:v>422.184630250417</c:v>
                </c:pt>
                <c:pt idx="182232">
                  <c:v>422.18694700569</c:v>
                </c:pt>
                <c:pt idx="182233">
                  <c:v>422.18926376096402</c:v>
                </c:pt>
                <c:pt idx="182234">
                  <c:v>422.19158051623702</c:v>
                </c:pt>
                <c:pt idx="182235">
                  <c:v>422.19389727151099</c:v>
                </c:pt>
                <c:pt idx="182236">
                  <c:v>422.19621402678399</c:v>
                </c:pt>
                <c:pt idx="182237">
                  <c:v>422.19853078205801</c:v>
                </c:pt>
                <c:pt idx="182238">
                  <c:v>422.20084753733101</c:v>
                </c:pt>
                <c:pt idx="182239">
                  <c:v>422.20316429260498</c:v>
                </c:pt>
                <c:pt idx="182240">
                  <c:v>422.20548104787798</c:v>
                </c:pt>
                <c:pt idx="182241">
                  <c:v>422.207797803152</c:v>
                </c:pt>
                <c:pt idx="182242">
                  <c:v>422.210114558425</c:v>
                </c:pt>
                <c:pt idx="182243">
                  <c:v>422.21243131369903</c:v>
                </c:pt>
                <c:pt idx="182244">
                  <c:v>422.21474806897203</c:v>
                </c:pt>
                <c:pt idx="182245">
                  <c:v>422.21706482424599</c:v>
                </c:pt>
                <c:pt idx="182246">
                  <c:v>422.21938157951899</c:v>
                </c:pt>
                <c:pt idx="182247">
                  <c:v>422.22169833479302</c:v>
                </c:pt>
                <c:pt idx="182248">
                  <c:v>422.22401509006602</c:v>
                </c:pt>
                <c:pt idx="182249">
                  <c:v>422.22633184533998</c:v>
                </c:pt>
                <c:pt idx="182250">
                  <c:v>422.22864860061298</c:v>
                </c:pt>
                <c:pt idx="182251">
                  <c:v>422.23096535588701</c:v>
                </c:pt>
                <c:pt idx="182252">
                  <c:v>422.23328211116001</c:v>
                </c:pt>
                <c:pt idx="182253">
                  <c:v>422.23559886643397</c:v>
                </c:pt>
                <c:pt idx="182254">
                  <c:v>422.237915621708</c:v>
                </c:pt>
                <c:pt idx="182255">
                  <c:v>422.240232376981</c:v>
                </c:pt>
                <c:pt idx="182256">
                  <c:v>422.24254913225502</c:v>
                </c:pt>
                <c:pt idx="182257">
                  <c:v>422.24486588752802</c:v>
                </c:pt>
                <c:pt idx="182258">
                  <c:v>422.24718264280199</c:v>
                </c:pt>
                <c:pt idx="182259">
                  <c:v>422.24949939807499</c:v>
                </c:pt>
                <c:pt idx="182260">
                  <c:v>422.25181615334901</c:v>
                </c:pt>
                <c:pt idx="182261">
                  <c:v>422.25413290862201</c:v>
                </c:pt>
                <c:pt idx="182262">
                  <c:v>422.25644966389598</c:v>
                </c:pt>
                <c:pt idx="182263">
                  <c:v>422.25876641916898</c:v>
                </c:pt>
                <c:pt idx="182264">
                  <c:v>422.261083174443</c:v>
                </c:pt>
                <c:pt idx="182265">
                  <c:v>422.263399929716</c:v>
                </c:pt>
                <c:pt idx="182266">
                  <c:v>422.26571668499002</c:v>
                </c:pt>
                <c:pt idx="182267">
                  <c:v>422.26803344026303</c:v>
                </c:pt>
                <c:pt idx="182268">
                  <c:v>422.27035019553699</c:v>
                </c:pt>
                <c:pt idx="182269">
                  <c:v>422.27266695080999</c:v>
                </c:pt>
                <c:pt idx="182270">
                  <c:v>422.27498370608402</c:v>
                </c:pt>
                <c:pt idx="182271">
                  <c:v>422.27730046135702</c:v>
                </c:pt>
                <c:pt idx="182272">
                  <c:v>422.27961721663098</c:v>
                </c:pt>
                <c:pt idx="182273">
                  <c:v>422.28193397190398</c:v>
                </c:pt>
                <c:pt idx="182274">
                  <c:v>422.28425072717801</c:v>
                </c:pt>
                <c:pt idx="182275">
                  <c:v>422.28656748245101</c:v>
                </c:pt>
                <c:pt idx="182276">
                  <c:v>422.28888423772497</c:v>
                </c:pt>
                <c:pt idx="182277">
                  <c:v>422.29120099299797</c:v>
                </c:pt>
                <c:pt idx="182278">
                  <c:v>422.293517748272</c:v>
                </c:pt>
                <c:pt idx="182279">
                  <c:v>422.295834503545</c:v>
                </c:pt>
                <c:pt idx="182280">
                  <c:v>422.29815125881902</c:v>
                </c:pt>
                <c:pt idx="182281">
                  <c:v>422.30046801409202</c:v>
                </c:pt>
                <c:pt idx="182282">
                  <c:v>422.30278476936599</c:v>
                </c:pt>
                <c:pt idx="182283">
                  <c:v>422.30510152463899</c:v>
                </c:pt>
                <c:pt idx="182284">
                  <c:v>422.30741827991301</c:v>
                </c:pt>
                <c:pt idx="182285">
                  <c:v>422.30973503518601</c:v>
                </c:pt>
                <c:pt idx="182286">
                  <c:v>422.31205179045998</c:v>
                </c:pt>
                <c:pt idx="182287">
                  <c:v>422.31436854573298</c:v>
                </c:pt>
                <c:pt idx="182288">
                  <c:v>422.316685301007</c:v>
                </c:pt>
                <c:pt idx="182289">
                  <c:v>422.31900205628</c:v>
                </c:pt>
                <c:pt idx="182290">
                  <c:v>422.32131881155402</c:v>
                </c:pt>
                <c:pt idx="182291">
                  <c:v>422.32363556682702</c:v>
                </c:pt>
                <c:pt idx="182292">
                  <c:v>422.32595232210099</c:v>
                </c:pt>
                <c:pt idx="182293">
                  <c:v>422.32826907737399</c:v>
                </c:pt>
                <c:pt idx="182294">
                  <c:v>422.33058583264801</c:v>
                </c:pt>
                <c:pt idx="182295">
                  <c:v>422.33290258792101</c:v>
                </c:pt>
                <c:pt idx="182296">
                  <c:v>422.33521934319498</c:v>
                </c:pt>
                <c:pt idx="182297">
                  <c:v>422.337536098469</c:v>
                </c:pt>
                <c:pt idx="182298">
                  <c:v>422.339852853742</c:v>
                </c:pt>
                <c:pt idx="182299">
                  <c:v>422.34216960901603</c:v>
                </c:pt>
                <c:pt idx="182300">
                  <c:v>422.34448636428903</c:v>
                </c:pt>
                <c:pt idx="182301">
                  <c:v>422.34680311956299</c:v>
                </c:pt>
                <c:pt idx="182302">
                  <c:v>422.34911987483599</c:v>
                </c:pt>
                <c:pt idx="182303">
                  <c:v>422.35143663011002</c:v>
                </c:pt>
                <c:pt idx="182304">
                  <c:v>422.35375338538302</c:v>
                </c:pt>
                <c:pt idx="182305">
                  <c:v>422.35607014065698</c:v>
                </c:pt>
                <c:pt idx="182306">
                  <c:v>422.35838689592998</c:v>
                </c:pt>
                <c:pt idx="182307">
                  <c:v>422.36070365120401</c:v>
                </c:pt>
                <c:pt idx="182308">
                  <c:v>422.36302040647701</c:v>
                </c:pt>
                <c:pt idx="182309">
                  <c:v>422.36533716175097</c:v>
                </c:pt>
                <c:pt idx="182310">
                  <c:v>422.36765391702397</c:v>
                </c:pt>
                <c:pt idx="182311">
                  <c:v>422.369970672298</c:v>
                </c:pt>
                <c:pt idx="182312">
                  <c:v>422.372287427571</c:v>
                </c:pt>
                <c:pt idx="182313">
                  <c:v>422.37460418284502</c:v>
                </c:pt>
                <c:pt idx="182314">
                  <c:v>422.37692093811802</c:v>
                </c:pt>
                <c:pt idx="182315">
                  <c:v>422.37923769339199</c:v>
                </c:pt>
                <c:pt idx="182316">
                  <c:v>422.38155444866499</c:v>
                </c:pt>
                <c:pt idx="182317">
                  <c:v>422.38387120393901</c:v>
                </c:pt>
                <c:pt idx="182318">
                  <c:v>422.38618795921201</c:v>
                </c:pt>
                <c:pt idx="182319">
                  <c:v>422.38850471448598</c:v>
                </c:pt>
                <c:pt idx="182320">
                  <c:v>422.39082146975898</c:v>
                </c:pt>
                <c:pt idx="182321">
                  <c:v>422.393138225033</c:v>
                </c:pt>
                <c:pt idx="182322">
                  <c:v>422.395454980306</c:v>
                </c:pt>
                <c:pt idx="182323">
                  <c:v>422.39777173558002</c:v>
                </c:pt>
                <c:pt idx="182324">
                  <c:v>422.40008849085302</c:v>
                </c:pt>
                <c:pt idx="182325">
                  <c:v>422.40240524612699</c:v>
                </c:pt>
                <c:pt idx="182326">
                  <c:v>422.40472200139999</c:v>
                </c:pt>
                <c:pt idx="182327">
                  <c:v>422.40703875667401</c:v>
                </c:pt>
                <c:pt idx="182328">
                  <c:v>422.40935551194701</c:v>
                </c:pt>
                <c:pt idx="182329">
                  <c:v>422.41167226722098</c:v>
                </c:pt>
                <c:pt idx="182330">
                  <c:v>422.41398902249398</c:v>
                </c:pt>
                <c:pt idx="182331">
                  <c:v>422.416305777768</c:v>
                </c:pt>
                <c:pt idx="182332">
                  <c:v>422.418622533041</c:v>
                </c:pt>
                <c:pt idx="182333">
                  <c:v>422.42093928831503</c:v>
                </c:pt>
                <c:pt idx="182334">
                  <c:v>422.42325604358803</c:v>
                </c:pt>
                <c:pt idx="182335">
                  <c:v>422.42557279886199</c:v>
                </c:pt>
                <c:pt idx="182336">
                  <c:v>422.42788955413499</c:v>
                </c:pt>
                <c:pt idx="182337">
                  <c:v>422.43020630940902</c:v>
                </c:pt>
                <c:pt idx="182338">
                  <c:v>422.43252306468202</c:v>
                </c:pt>
                <c:pt idx="182339">
                  <c:v>422.43483981995598</c:v>
                </c:pt>
                <c:pt idx="182340">
                  <c:v>422.43715657523001</c:v>
                </c:pt>
                <c:pt idx="182341">
                  <c:v>422.43947333050301</c:v>
                </c:pt>
                <c:pt idx="182342">
                  <c:v>422.44179008577697</c:v>
                </c:pt>
                <c:pt idx="182343">
                  <c:v>422.44410684104997</c:v>
                </c:pt>
                <c:pt idx="182344">
                  <c:v>422.446423596324</c:v>
                </c:pt>
                <c:pt idx="182345">
                  <c:v>422.448740351597</c:v>
                </c:pt>
                <c:pt idx="182346">
                  <c:v>422.45105710687102</c:v>
                </c:pt>
                <c:pt idx="182347">
                  <c:v>422.45337386214402</c:v>
                </c:pt>
                <c:pt idx="182348">
                  <c:v>422.45569061741799</c:v>
                </c:pt>
                <c:pt idx="182349">
                  <c:v>422.45800737269099</c:v>
                </c:pt>
                <c:pt idx="182350">
                  <c:v>422.46032412796501</c:v>
                </c:pt>
                <c:pt idx="182351">
                  <c:v>422.46264088323801</c:v>
                </c:pt>
                <c:pt idx="182352">
                  <c:v>422.46495763851198</c:v>
                </c:pt>
                <c:pt idx="182353">
                  <c:v>422.46727439378498</c:v>
                </c:pt>
                <c:pt idx="182354">
                  <c:v>422.469591149059</c:v>
                </c:pt>
                <c:pt idx="182355">
                  <c:v>422.471907904332</c:v>
                </c:pt>
                <c:pt idx="182356">
                  <c:v>422.47422465960602</c:v>
                </c:pt>
                <c:pt idx="182357">
                  <c:v>422.47654141487902</c:v>
                </c:pt>
                <c:pt idx="182358">
                  <c:v>422.47885817015299</c:v>
                </c:pt>
                <c:pt idx="182359">
                  <c:v>422.48117492542599</c:v>
                </c:pt>
                <c:pt idx="182360">
                  <c:v>422.48349168070001</c:v>
                </c:pt>
                <c:pt idx="182361">
                  <c:v>422.48580843597301</c:v>
                </c:pt>
                <c:pt idx="182362">
                  <c:v>422.48812519124698</c:v>
                </c:pt>
                <c:pt idx="182363">
                  <c:v>422.49044194651998</c:v>
                </c:pt>
                <c:pt idx="182364">
                  <c:v>422.492758701794</c:v>
                </c:pt>
                <c:pt idx="182365">
                  <c:v>422.495075457067</c:v>
                </c:pt>
                <c:pt idx="182366">
                  <c:v>422.49739221234103</c:v>
                </c:pt>
                <c:pt idx="182367">
                  <c:v>422.49970896761403</c:v>
                </c:pt>
                <c:pt idx="182368">
                  <c:v>422.50202572288799</c:v>
                </c:pt>
                <c:pt idx="182369">
                  <c:v>422.50434247816099</c:v>
                </c:pt>
                <c:pt idx="182370">
                  <c:v>422.50665923343502</c:v>
                </c:pt>
                <c:pt idx="182371">
                  <c:v>422.50897598870802</c:v>
                </c:pt>
                <c:pt idx="182372">
                  <c:v>422.51129274398198</c:v>
                </c:pt>
                <c:pt idx="182373">
                  <c:v>422.51360949925498</c:v>
                </c:pt>
                <c:pt idx="182374">
                  <c:v>422.51592625452901</c:v>
                </c:pt>
                <c:pt idx="182375">
                  <c:v>422.51824300980201</c:v>
                </c:pt>
                <c:pt idx="182376">
                  <c:v>422.52055976507597</c:v>
                </c:pt>
                <c:pt idx="182377">
                  <c:v>422.52287652034897</c:v>
                </c:pt>
                <c:pt idx="182378">
                  <c:v>422.525193275623</c:v>
                </c:pt>
                <c:pt idx="182379">
                  <c:v>422.527510030896</c:v>
                </c:pt>
                <c:pt idx="182380">
                  <c:v>422.52982678617002</c:v>
                </c:pt>
                <c:pt idx="182381">
                  <c:v>422.53214354144399</c:v>
                </c:pt>
                <c:pt idx="182382">
                  <c:v>422.53446029671699</c:v>
                </c:pt>
                <c:pt idx="182383">
                  <c:v>422.53677705199101</c:v>
                </c:pt>
                <c:pt idx="182384">
                  <c:v>422.53909380726401</c:v>
                </c:pt>
                <c:pt idx="182385">
                  <c:v>422.54141056253798</c:v>
                </c:pt>
                <c:pt idx="182386">
                  <c:v>422.54372731781098</c:v>
                </c:pt>
                <c:pt idx="182387">
                  <c:v>422.546044073085</c:v>
                </c:pt>
                <c:pt idx="182388">
                  <c:v>422.548360828358</c:v>
                </c:pt>
                <c:pt idx="182389">
                  <c:v>422.55067758363202</c:v>
                </c:pt>
                <c:pt idx="182390">
                  <c:v>422.55299433890502</c:v>
                </c:pt>
                <c:pt idx="182391">
                  <c:v>422.55531109417899</c:v>
                </c:pt>
                <c:pt idx="182392">
                  <c:v>422.55762784945199</c:v>
                </c:pt>
                <c:pt idx="182393">
                  <c:v>422.55994460472601</c:v>
                </c:pt>
                <c:pt idx="182394">
                  <c:v>422.56226135999901</c:v>
                </c:pt>
                <c:pt idx="182395">
                  <c:v>422.56457811527298</c:v>
                </c:pt>
                <c:pt idx="182396">
                  <c:v>422.56689487054598</c:v>
                </c:pt>
                <c:pt idx="182397">
                  <c:v>422.56921162582</c:v>
                </c:pt>
                <c:pt idx="182398">
                  <c:v>422.571528381093</c:v>
                </c:pt>
                <c:pt idx="182399">
                  <c:v>422.57384513636703</c:v>
                </c:pt>
                <c:pt idx="182400">
                  <c:v>422.57616189164003</c:v>
                </c:pt>
                <c:pt idx="182401">
                  <c:v>422.57847864691399</c:v>
                </c:pt>
                <c:pt idx="182402">
                  <c:v>422.58079540218699</c:v>
                </c:pt>
                <c:pt idx="182403">
                  <c:v>422.58311215746102</c:v>
                </c:pt>
                <c:pt idx="182404">
                  <c:v>422.58542891273402</c:v>
                </c:pt>
                <c:pt idx="182405">
                  <c:v>422.58774566800798</c:v>
                </c:pt>
                <c:pt idx="182406">
                  <c:v>422.59006242328098</c:v>
                </c:pt>
                <c:pt idx="182407">
                  <c:v>422.59237917855501</c:v>
                </c:pt>
                <c:pt idx="182408">
                  <c:v>422.59469593382801</c:v>
                </c:pt>
                <c:pt idx="182409">
                  <c:v>422.59701268910197</c:v>
                </c:pt>
                <c:pt idx="182410">
                  <c:v>422.59932944437497</c:v>
                </c:pt>
                <c:pt idx="182411">
                  <c:v>422.601646199649</c:v>
                </c:pt>
                <c:pt idx="182412">
                  <c:v>422.603962954922</c:v>
                </c:pt>
                <c:pt idx="182413">
                  <c:v>422.60627971019602</c:v>
                </c:pt>
                <c:pt idx="182414">
                  <c:v>422.60859646546902</c:v>
                </c:pt>
                <c:pt idx="182415">
                  <c:v>422.61091322074299</c:v>
                </c:pt>
                <c:pt idx="182416">
                  <c:v>422.61322997601599</c:v>
                </c:pt>
                <c:pt idx="182417">
                  <c:v>422.61554673129001</c:v>
                </c:pt>
                <c:pt idx="182418">
                  <c:v>422.61786348656301</c:v>
                </c:pt>
                <c:pt idx="182419">
                  <c:v>422.62018024183698</c:v>
                </c:pt>
                <c:pt idx="182420">
                  <c:v>422.62249699710998</c:v>
                </c:pt>
                <c:pt idx="182421">
                  <c:v>422.624813752384</c:v>
                </c:pt>
                <c:pt idx="182422">
                  <c:v>422.627130507657</c:v>
                </c:pt>
                <c:pt idx="182423">
                  <c:v>422.62944726293102</c:v>
                </c:pt>
                <c:pt idx="182424">
                  <c:v>422.63176401820499</c:v>
                </c:pt>
                <c:pt idx="182425">
                  <c:v>422.63408077347799</c:v>
                </c:pt>
                <c:pt idx="182426">
                  <c:v>422.63639752875201</c:v>
                </c:pt>
                <c:pt idx="182427">
                  <c:v>422.63871428402501</c:v>
                </c:pt>
                <c:pt idx="182428">
                  <c:v>422.64103103929898</c:v>
                </c:pt>
                <c:pt idx="182429">
                  <c:v>422.64334779457198</c:v>
                </c:pt>
                <c:pt idx="182430">
                  <c:v>422.645664549846</c:v>
                </c:pt>
                <c:pt idx="182431">
                  <c:v>422.647981305119</c:v>
                </c:pt>
                <c:pt idx="182432">
                  <c:v>422.65029806039303</c:v>
                </c:pt>
                <c:pt idx="182433">
                  <c:v>422.65261481566603</c:v>
                </c:pt>
                <c:pt idx="182434">
                  <c:v>422.65493157093999</c:v>
                </c:pt>
                <c:pt idx="182435">
                  <c:v>422.65724832621299</c:v>
                </c:pt>
                <c:pt idx="182436">
                  <c:v>422.65956508148702</c:v>
                </c:pt>
                <c:pt idx="182437">
                  <c:v>422.66188183676002</c:v>
                </c:pt>
                <c:pt idx="182438">
                  <c:v>422.66419859203398</c:v>
                </c:pt>
                <c:pt idx="182439">
                  <c:v>422.66651534730698</c:v>
                </c:pt>
                <c:pt idx="182440">
                  <c:v>422.66883210258101</c:v>
                </c:pt>
                <c:pt idx="182441">
                  <c:v>422.67114885785401</c:v>
                </c:pt>
                <c:pt idx="182442">
                  <c:v>422.67346561312797</c:v>
                </c:pt>
                <c:pt idx="182443">
                  <c:v>422.67578236840097</c:v>
                </c:pt>
                <c:pt idx="182444">
                  <c:v>422.678099123675</c:v>
                </c:pt>
                <c:pt idx="182445">
                  <c:v>422.680415878948</c:v>
                </c:pt>
                <c:pt idx="182446">
                  <c:v>422.68273263422202</c:v>
                </c:pt>
                <c:pt idx="182447">
                  <c:v>422.68504938949502</c:v>
                </c:pt>
                <c:pt idx="182448">
                  <c:v>422.68736614476899</c:v>
                </c:pt>
                <c:pt idx="182449">
                  <c:v>422.68968290004199</c:v>
                </c:pt>
                <c:pt idx="182450">
                  <c:v>422.69199965531601</c:v>
                </c:pt>
                <c:pt idx="182451">
                  <c:v>422.69431641058901</c:v>
                </c:pt>
                <c:pt idx="182452">
                  <c:v>422.69663316586298</c:v>
                </c:pt>
                <c:pt idx="182453">
                  <c:v>422.69894992113598</c:v>
                </c:pt>
                <c:pt idx="182454">
                  <c:v>422.70126667641</c:v>
                </c:pt>
                <c:pt idx="182455">
                  <c:v>422.703583431683</c:v>
                </c:pt>
                <c:pt idx="182456">
                  <c:v>422.70590018695702</c:v>
                </c:pt>
                <c:pt idx="182457">
                  <c:v>422.70821694223002</c:v>
                </c:pt>
                <c:pt idx="182458">
                  <c:v>422.71053369750399</c:v>
                </c:pt>
                <c:pt idx="182459">
                  <c:v>422.71285045277699</c:v>
                </c:pt>
                <c:pt idx="182460">
                  <c:v>422.71516720805101</c:v>
                </c:pt>
                <c:pt idx="182461">
                  <c:v>422.71748396332401</c:v>
                </c:pt>
                <c:pt idx="182462">
                  <c:v>422.71980071859798</c:v>
                </c:pt>
                <c:pt idx="182463">
                  <c:v>422.72211747387098</c:v>
                </c:pt>
                <c:pt idx="182464">
                  <c:v>422.724434229145</c:v>
                </c:pt>
                <c:pt idx="182465">
                  <c:v>422.726750984418</c:v>
                </c:pt>
                <c:pt idx="182466">
                  <c:v>422.72906773969203</c:v>
                </c:pt>
                <c:pt idx="182467">
                  <c:v>422.73138449496599</c:v>
                </c:pt>
                <c:pt idx="182468">
                  <c:v>422.73370125023899</c:v>
                </c:pt>
                <c:pt idx="182469">
                  <c:v>422.73601800551302</c:v>
                </c:pt>
                <c:pt idx="182470">
                  <c:v>422.73833476078602</c:v>
                </c:pt>
                <c:pt idx="182471">
                  <c:v>422.74065151605998</c:v>
                </c:pt>
                <c:pt idx="182472">
                  <c:v>422.74296827133298</c:v>
                </c:pt>
                <c:pt idx="182473">
                  <c:v>422.74528502660701</c:v>
                </c:pt>
                <c:pt idx="182474">
                  <c:v>422.74760178188001</c:v>
                </c:pt>
                <c:pt idx="182475">
                  <c:v>422.74991853715397</c:v>
                </c:pt>
                <c:pt idx="182476">
                  <c:v>422.75223529242697</c:v>
                </c:pt>
                <c:pt idx="182477">
                  <c:v>422.754552047701</c:v>
                </c:pt>
                <c:pt idx="182478">
                  <c:v>422.756868802974</c:v>
                </c:pt>
                <c:pt idx="182479">
                  <c:v>422.75918555824802</c:v>
                </c:pt>
                <c:pt idx="182480">
                  <c:v>422.76150231352102</c:v>
                </c:pt>
                <c:pt idx="182481">
                  <c:v>422.76381906879499</c:v>
                </c:pt>
                <c:pt idx="182482">
                  <c:v>422.76613582406799</c:v>
                </c:pt>
                <c:pt idx="182483">
                  <c:v>422.76845257934201</c:v>
                </c:pt>
                <c:pt idx="182484">
                  <c:v>422.77076933461501</c:v>
                </c:pt>
                <c:pt idx="182485">
                  <c:v>422.77308608988898</c:v>
                </c:pt>
                <c:pt idx="182486">
                  <c:v>422.77540284516198</c:v>
                </c:pt>
                <c:pt idx="182487">
                  <c:v>422.777719600436</c:v>
                </c:pt>
                <c:pt idx="182488">
                  <c:v>422.780036355709</c:v>
                </c:pt>
                <c:pt idx="182489">
                  <c:v>422.78235311098302</c:v>
                </c:pt>
                <c:pt idx="182490">
                  <c:v>422.78466986625602</c:v>
                </c:pt>
                <c:pt idx="182491">
                  <c:v>422.78698662152999</c:v>
                </c:pt>
                <c:pt idx="182492">
                  <c:v>422.78930337680299</c:v>
                </c:pt>
                <c:pt idx="182493">
                  <c:v>422.79162013207701</c:v>
                </c:pt>
                <c:pt idx="182494">
                  <c:v>422.79393688735001</c:v>
                </c:pt>
                <c:pt idx="182495">
                  <c:v>422.79625364262398</c:v>
                </c:pt>
                <c:pt idx="182496">
                  <c:v>422.79857039789698</c:v>
                </c:pt>
                <c:pt idx="182497">
                  <c:v>422.800887153171</c:v>
                </c:pt>
                <c:pt idx="182498">
                  <c:v>422.803203908444</c:v>
                </c:pt>
                <c:pt idx="182499">
                  <c:v>422.80552066371803</c:v>
                </c:pt>
                <c:pt idx="182500">
                  <c:v>422.80783741899103</c:v>
                </c:pt>
                <c:pt idx="182501">
                  <c:v>422.81015417426499</c:v>
                </c:pt>
                <c:pt idx="182502">
                  <c:v>422.81247092953799</c:v>
                </c:pt>
                <c:pt idx="182503">
                  <c:v>422.81478768481202</c:v>
                </c:pt>
                <c:pt idx="182504">
                  <c:v>422.81710444008502</c:v>
                </c:pt>
                <c:pt idx="182505">
                  <c:v>422.81942119535898</c:v>
                </c:pt>
                <c:pt idx="182506">
                  <c:v>422.82173795063198</c:v>
                </c:pt>
                <c:pt idx="182507">
                  <c:v>422.82405470590601</c:v>
                </c:pt>
                <c:pt idx="182508">
                  <c:v>422.82637146117901</c:v>
                </c:pt>
                <c:pt idx="182509">
                  <c:v>422.82868821645297</c:v>
                </c:pt>
                <c:pt idx="182510">
                  <c:v>422.831004971727</c:v>
                </c:pt>
                <c:pt idx="182511">
                  <c:v>422.833321727</c:v>
                </c:pt>
                <c:pt idx="182512">
                  <c:v>422.83563848227402</c:v>
                </c:pt>
                <c:pt idx="182513">
                  <c:v>422.83795523754702</c:v>
                </c:pt>
                <c:pt idx="182514">
                  <c:v>422.84027199282099</c:v>
                </c:pt>
                <c:pt idx="182515">
                  <c:v>422.84258874809399</c:v>
                </c:pt>
                <c:pt idx="182516">
                  <c:v>422.84490550336801</c:v>
                </c:pt>
                <c:pt idx="182517">
                  <c:v>422.84722225864101</c:v>
                </c:pt>
                <c:pt idx="182518">
                  <c:v>422.84953901391498</c:v>
                </c:pt>
                <c:pt idx="182519">
                  <c:v>422.85185576918798</c:v>
                </c:pt>
                <c:pt idx="182520">
                  <c:v>422.854172524462</c:v>
                </c:pt>
                <c:pt idx="182521">
                  <c:v>422.856489279735</c:v>
                </c:pt>
                <c:pt idx="182522">
                  <c:v>422.85880603500902</c:v>
                </c:pt>
                <c:pt idx="182523">
                  <c:v>422.86112279028202</c:v>
                </c:pt>
                <c:pt idx="182524">
                  <c:v>422.86343954555599</c:v>
                </c:pt>
                <c:pt idx="182525">
                  <c:v>422.86575630082899</c:v>
                </c:pt>
                <c:pt idx="182526">
                  <c:v>422.86807305610301</c:v>
                </c:pt>
                <c:pt idx="182527">
                  <c:v>422.87038981137601</c:v>
                </c:pt>
                <c:pt idx="182528">
                  <c:v>422.87270656664998</c:v>
                </c:pt>
                <c:pt idx="182529">
                  <c:v>422.87502332192298</c:v>
                </c:pt>
                <c:pt idx="182530">
                  <c:v>422.877340077197</c:v>
                </c:pt>
                <c:pt idx="182531">
                  <c:v>422.87965683247</c:v>
                </c:pt>
                <c:pt idx="182532">
                  <c:v>422.88197358774403</c:v>
                </c:pt>
                <c:pt idx="182533">
                  <c:v>422.88429034301703</c:v>
                </c:pt>
                <c:pt idx="182534">
                  <c:v>422.88660709829099</c:v>
                </c:pt>
                <c:pt idx="182535">
                  <c:v>422.88892385356399</c:v>
                </c:pt>
                <c:pt idx="182536">
                  <c:v>422.89124060883802</c:v>
                </c:pt>
                <c:pt idx="182537">
                  <c:v>422.89355736411102</c:v>
                </c:pt>
                <c:pt idx="182538">
                  <c:v>422.89587411938498</c:v>
                </c:pt>
                <c:pt idx="182539">
                  <c:v>422.89819087465798</c:v>
                </c:pt>
                <c:pt idx="182540">
                  <c:v>422.90050762993201</c:v>
                </c:pt>
                <c:pt idx="182541">
                  <c:v>422.90282438520501</c:v>
                </c:pt>
                <c:pt idx="182542">
                  <c:v>422.90514114047897</c:v>
                </c:pt>
                <c:pt idx="182543">
                  <c:v>422.90745789575197</c:v>
                </c:pt>
                <c:pt idx="182544">
                  <c:v>422.909774651026</c:v>
                </c:pt>
                <c:pt idx="182545">
                  <c:v>422.912091406299</c:v>
                </c:pt>
                <c:pt idx="182546">
                  <c:v>422.91440816157302</c:v>
                </c:pt>
                <c:pt idx="182547">
                  <c:v>422.91672491684602</c:v>
                </c:pt>
                <c:pt idx="182548">
                  <c:v>422.91904167211999</c:v>
                </c:pt>
                <c:pt idx="182549">
                  <c:v>422.92135842739299</c:v>
                </c:pt>
                <c:pt idx="182550">
                  <c:v>422.92367518266701</c:v>
                </c:pt>
                <c:pt idx="182551">
                  <c:v>422.92599193794001</c:v>
                </c:pt>
                <c:pt idx="182552">
                  <c:v>422.92830869321398</c:v>
                </c:pt>
                <c:pt idx="182553">
                  <c:v>422.930625448488</c:v>
                </c:pt>
                <c:pt idx="182554">
                  <c:v>422.932942203761</c:v>
                </c:pt>
                <c:pt idx="182555">
                  <c:v>422.93525895903502</c:v>
                </c:pt>
                <c:pt idx="182556">
                  <c:v>422.93757571430802</c:v>
                </c:pt>
                <c:pt idx="182557">
                  <c:v>422.93989246958199</c:v>
                </c:pt>
                <c:pt idx="182558">
                  <c:v>422.94220922485499</c:v>
                </c:pt>
                <c:pt idx="182559">
                  <c:v>422.94452598012901</c:v>
                </c:pt>
                <c:pt idx="182560">
                  <c:v>422.94684273540202</c:v>
                </c:pt>
                <c:pt idx="182561">
                  <c:v>422.94915949067598</c:v>
                </c:pt>
                <c:pt idx="182562">
                  <c:v>422.95147624594898</c:v>
                </c:pt>
                <c:pt idx="182563">
                  <c:v>422.953793001223</c:v>
                </c:pt>
                <c:pt idx="182564">
                  <c:v>422.95610975649601</c:v>
                </c:pt>
                <c:pt idx="182565">
                  <c:v>422.95842651177003</c:v>
                </c:pt>
                <c:pt idx="182566">
                  <c:v>422.96074326704297</c:v>
                </c:pt>
                <c:pt idx="182567">
                  <c:v>422.96306002231699</c:v>
                </c:pt>
                <c:pt idx="182568">
                  <c:v>422.96537677759</c:v>
                </c:pt>
                <c:pt idx="182569">
                  <c:v>422.96769353286402</c:v>
                </c:pt>
                <c:pt idx="182570">
                  <c:v>422.97001028813702</c:v>
                </c:pt>
                <c:pt idx="182571">
                  <c:v>422.97232704341098</c:v>
                </c:pt>
                <c:pt idx="182572">
                  <c:v>422.97464379868399</c:v>
                </c:pt>
                <c:pt idx="182573">
                  <c:v>422.97696055395801</c:v>
                </c:pt>
                <c:pt idx="182574">
                  <c:v>422.97927730923101</c:v>
                </c:pt>
                <c:pt idx="182575">
                  <c:v>422.98159406450497</c:v>
                </c:pt>
                <c:pt idx="182576">
                  <c:v>422.98391081977798</c:v>
                </c:pt>
                <c:pt idx="182577">
                  <c:v>422.986227575052</c:v>
                </c:pt>
                <c:pt idx="182578">
                  <c:v>422.988544330325</c:v>
                </c:pt>
                <c:pt idx="182579">
                  <c:v>422.99086108559902</c:v>
                </c:pt>
                <c:pt idx="182580">
                  <c:v>422.99317784087202</c:v>
                </c:pt>
                <c:pt idx="182581">
                  <c:v>422.99549459614599</c:v>
                </c:pt>
                <c:pt idx="182582">
                  <c:v>422.99781135141899</c:v>
                </c:pt>
                <c:pt idx="182583">
                  <c:v>423.00012810669301</c:v>
                </c:pt>
                <c:pt idx="182584">
                  <c:v>423.00244486196601</c:v>
                </c:pt>
                <c:pt idx="182585">
                  <c:v>423.00476161723998</c:v>
                </c:pt>
                <c:pt idx="182586">
                  <c:v>423.00707837251298</c:v>
                </c:pt>
                <c:pt idx="182587">
                  <c:v>423.009395127787</c:v>
                </c:pt>
                <c:pt idx="182588">
                  <c:v>423.01171188306</c:v>
                </c:pt>
                <c:pt idx="182589">
                  <c:v>423.01402863833403</c:v>
                </c:pt>
                <c:pt idx="182590">
                  <c:v>423.01634539360703</c:v>
                </c:pt>
                <c:pt idx="182591">
                  <c:v>423.01866214888099</c:v>
                </c:pt>
                <c:pt idx="182592">
                  <c:v>423.02097890415399</c:v>
                </c:pt>
                <c:pt idx="182593">
                  <c:v>423.02329565942802</c:v>
                </c:pt>
                <c:pt idx="182594">
                  <c:v>423.02561241470102</c:v>
                </c:pt>
                <c:pt idx="182595">
                  <c:v>423.02792916997498</c:v>
                </c:pt>
                <c:pt idx="182596">
                  <c:v>423.03024592524901</c:v>
                </c:pt>
                <c:pt idx="182597">
                  <c:v>423.03256268052201</c:v>
                </c:pt>
                <c:pt idx="182598">
                  <c:v>423.03487943579597</c:v>
                </c:pt>
                <c:pt idx="182599">
                  <c:v>423.03719619106897</c:v>
                </c:pt>
                <c:pt idx="182600">
                  <c:v>423.039512946343</c:v>
                </c:pt>
                <c:pt idx="182601">
                  <c:v>423.041829701616</c:v>
                </c:pt>
                <c:pt idx="182602">
                  <c:v>423.04414645689002</c:v>
                </c:pt>
                <c:pt idx="182603">
                  <c:v>423.04646321216302</c:v>
                </c:pt>
                <c:pt idx="182604">
                  <c:v>423.04877996743699</c:v>
                </c:pt>
                <c:pt idx="182605">
                  <c:v>423.05109672270999</c:v>
                </c:pt>
                <c:pt idx="182606">
                  <c:v>423.05341347798401</c:v>
                </c:pt>
                <c:pt idx="182607">
                  <c:v>423.05573023325701</c:v>
                </c:pt>
                <c:pt idx="182608">
                  <c:v>423.05804698853098</c:v>
                </c:pt>
                <c:pt idx="182609">
                  <c:v>423.06036374380398</c:v>
                </c:pt>
                <c:pt idx="182610">
                  <c:v>423.062680499078</c:v>
                </c:pt>
                <c:pt idx="182611">
                  <c:v>423.064997254351</c:v>
                </c:pt>
                <c:pt idx="182612">
                  <c:v>423.06731400962502</c:v>
                </c:pt>
                <c:pt idx="182613">
                  <c:v>423.06963076489802</c:v>
                </c:pt>
                <c:pt idx="182614">
                  <c:v>423.07194752017199</c:v>
                </c:pt>
                <c:pt idx="182615">
                  <c:v>423.07426427544499</c:v>
                </c:pt>
                <c:pt idx="182616">
                  <c:v>423.07658103071901</c:v>
                </c:pt>
                <c:pt idx="182617">
                  <c:v>423.07889778599201</c:v>
                </c:pt>
                <c:pt idx="182618">
                  <c:v>423.08121454126598</c:v>
                </c:pt>
                <c:pt idx="182619">
                  <c:v>423.08353129653898</c:v>
                </c:pt>
                <c:pt idx="182620">
                  <c:v>423.085848051813</c:v>
                </c:pt>
                <c:pt idx="182621">
                  <c:v>423.088164807086</c:v>
                </c:pt>
                <c:pt idx="182622">
                  <c:v>423.09048156236003</c:v>
                </c:pt>
                <c:pt idx="182623">
                  <c:v>423.09279831763303</c:v>
                </c:pt>
                <c:pt idx="182624">
                  <c:v>423.09511507290699</c:v>
                </c:pt>
                <c:pt idx="182625">
                  <c:v>423.09743182817999</c:v>
                </c:pt>
                <c:pt idx="182626">
                  <c:v>423.09974858345402</c:v>
                </c:pt>
                <c:pt idx="182627">
                  <c:v>423.10206533872702</c:v>
                </c:pt>
                <c:pt idx="182628">
                  <c:v>423.10438209400098</c:v>
                </c:pt>
                <c:pt idx="182629">
                  <c:v>423.10669884927398</c:v>
                </c:pt>
                <c:pt idx="182630">
                  <c:v>423.10901560454801</c:v>
                </c:pt>
                <c:pt idx="182631">
                  <c:v>423.11133235982101</c:v>
                </c:pt>
                <c:pt idx="182632">
                  <c:v>423.11364911509497</c:v>
                </c:pt>
                <c:pt idx="182633">
                  <c:v>423.11596587036797</c:v>
                </c:pt>
                <c:pt idx="182634">
                  <c:v>423.118282625642</c:v>
                </c:pt>
                <c:pt idx="182635">
                  <c:v>423.120599380915</c:v>
                </c:pt>
                <c:pt idx="182636">
                  <c:v>423.12291613618902</c:v>
                </c:pt>
                <c:pt idx="182637">
                  <c:v>423.12523289146299</c:v>
                </c:pt>
                <c:pt idx="182638">
                  <c:v>423.12754964673599</c:v>
                </c:pt>
                <c:pt idx="182639">
                  <c:v>423.12986640201001</c:v>
                </c:pt>
                <c:pt idx="182640">
                  <c:v>423.13218315728301</c:v>
                </c:pt>
                <c:pt idx="182641">
                  <c:v>423.13449991255698</c:v>
                </c:pt>
                <c:pt idx="182642">
                  <c:v>423.13681666782998</c:v>
                </c:pt>
                <c:pt idx="182643">
                  <c:v>423.139133423104</c:v>
                </c:pt>
                <c:pt idx="182644">
                  <c:v>423.141450178377</c:v>
                </c:pt>
                <c:pt idx="182645">
                  <c:v>423.14376693365102</c:v>
                </c:pt>
                <c:pt idx="182646">
                  <c:v>423.14608368892402</c:v>
                </c:pt>
                <c:pt idx="182647">
                  <c:v>423.14840044419799</c:v>
                </c:pt>
                <c:pt idx="182648">
                  <c:v>423.15071719947099</c:v>
                </c:pt>
                <c:pt idx="182649">
                  <c:v>423.15303395474501</c:v>
                </c:pt>
                <c:pt idx="182650">
                  <c:v>423.15535071001801</c:v>
                </c:pt>
                <c:pt idx="182651">
                  <c:v>423.15766746529198</c:v>
                </c:pt>
                <c:pt idx="182652">
                  <c:v>423.15998422056498</c:v>
                </c:pt>
                <c:pt idx="182653">
                  <c:v>423.162300975839</c:v>
                </c:pt>
                <c:pt idx="182654">
                  <c:v>423.164617731112</c:v>
                </c:pt>
                <c:pt idx="182655">
                  <c:v>423.16693448638603</c:v>
                </c:pt>
                <c:pt idx="182656">
                  <c:v>423.16925124165903</c:v>
                </c:pt>
                <c:pt idx="182657">
                  <c:v>423.17156799693299</c:v>
                </c:pt>
                <c:pt idx="182658">
                  <c:v>423.17388475220599</c:v>
                </c:pt>
                <c:pt idx="182659">
                  <c:v>423.17620150748002</c:v>
                </c:pt>
                <c:pt idx="182660">
                  <c:v>423.17851826275302</c:v>
                </c:pt>
                <c:pt idx="182661">
                  <c:v>423.18083501802698</c:v>
                </c:pt>
                <c:pt idx="182662">
                  <c:v>423.18315177329998</c:v>
                </c:pt>
                <c:pt idx="182663">
                  <c:v>423.18546852857401</c:v>
                </c:pt>
                <c:pt idx="182664">
                  <c:v>423.18778528384701</c:v>
                </c:pt>
                <c:pt idx="182665">
                  <c:v>423.19010203912097</c:v>
                </c:pt>
                <c:pt idx="182666">
                  <c:v>423.19241879439397</c:v>
                </c:pt>
                <c:pt idx="182667">
                  <c:v>423.194735549668</c:v>
                </c:pt>
                <c:pt idx="182668">
                  <c:v>423.197052304941</c:v>
                </c:pt>
                <c:pt idx="182669">
                  <c:v>423.19936906021502</c:v>
                </c:pt>
                <c:pt idx="182670">
                  <c:v>423.20168581548802</c:v>
                </c:pt>
                <c:pt idx="182671">
                  <c:v>423.20400257076199</c:v>
                </c:pt>
                <c:pt idx="182672">
                  <c:v>423.20631932603499</c:v>
                </c:pt>
                <c:pt idx="182673">
                  <c:v>423.20863608130901</c:v>
                </c:pt>
                <c:pt idx="182674">
                  <c:v>423.21095283658201</c:v>
                </c:pt>
                <c:pt idx="182675">
                  <c:v>423.21326959185598</c:v>
                </c:pt>
                <c:pt idx="182676">
                  <c:v>423.21558634712898</c:v>
                </c:pt>
                <c:pt idx="182677">
                  <c:v>423.217903102403</c:v>
                </c:pt>
                <c:pt idx="182678">
                  <c:v>423.220219857676</c:v>
                </c:pt>
                <c:pt idx="182679">
                  <c:v>423.22253661295002</c:v>
                </c:pt>
                <c:pt idx="182680">
                  <c:v>423.22485336822399</c:v>
                </c:pt>
                <c:pt idx="182681">
                  <c:v>423.22717012349699</c:v>
                </c:pt>
                <c:pt idx="182682">
                  <c:v>423.22948687877101</c:v>
                </c:pt>
                <c:pt idx="182683">
                  <c:v>423.23180363404401</c:v>
                </c:pt>
                <c:pt idx="182684">
                  <c:v>423.23412038931798</c:v>
                </c:pt>
                <c:pt idx="182685">
                  <c:v>423.23643714459098</c:v>
                </c:pt>
                <c:pt idx="182686">
                  <c:v>423.238753899865</c:v>
                </c:pt>
                <c:pt idx="182687">
                  <c:v>423.241070655138</c:v>
                </c:pt>
                <c:pt idx="182688">
                  <c:v>423.24338741041203</c:v>
                </c:pt>
                <c:pt idx="182689">
                  <c:v>423.24570416568503</c:v>
                </c:pt>
                <c:pt idx="182690">
                  <c:v>423.24802092095899</c:v>
                </c:pt>
                <c:pt idx="182691">
                  <c:v>423.25033767623199</c:v>
                </c:pt>
                <c:pt idx="182692">
                  <c:v>423.25265443150602</c:v>
                </c:pt>
                <c:pt idx="182693">
                  <c:v>423.25497118677902</c:v>
                </c:pt>
                <c:pt idx="182694">
                  <c:v>423.25728794205298</c:v>
                </c:pt>
                <c:pt idx="182695">
                  <c:v>423.25960469732598</c:v>
                </c:pt>
                <c:pt idx="182696">
                  <c:v>423.26192145260001</c:v>
                </c:pt>
                <c:pt idx="182697">
                  <c:v>423.26423820787301</c:v>
                </c:pt>
                <c:pt idx="182698">
                  <c:v>423.26655496314697</c:v>
                </c:pt>
                <c:pt idx="182699">
                  <c:v>423.26887171841997</c:v>
                </c:pt>
                <c:pt idx="182700">
                  <c:v>423.271188473694</c:v>
                </c:pt>
                <c:pt idx="182701">
                  <c:v>423.273505228967</c:v>
                </c:pt>
                <c:pt idx="182702">
                  <c:v>423.27582198424102</c:v>
                </c:pt>
                <c:pt idx="182703">
                  <c:v>423.27813873951402</c:v>
                </c:pt>
                <c:pt idx="182704">
                  <c:v>423.28045549478799</c:v>
                </c:pt>
                <c:pt idx="182705">
                  <c:v>423.28277225006099</c:v>
                </c:pt>
                <c:pt idx="182706">
                  <c:v>423.28508900533501</c:v>
                </c:pt>
                <c:pt idx="182707">
                  <c:v>423.28740576060801</c:v>
                </c:pt>
                <c:pt idx="182708">
                  <c:v>423.28972251588198</c:v>
                </c:pt>
                <c:pt idx="182709">
                  <c:v>423.29203927115498</c:v>
                </c:pt>
                <c:pt idx="182710">
                  <c:v>423.294356026429</c:v>
                </c:pt>
                <c:pt idx="182711">
                  <c:v>423.296672781702</c:v>
                </c:pt>
                <c:pt idx="182712">
                  <c:v>423.29898953697602</c:v>
                </c:pt>
                <c:pt idx="182713">
                  <c:v>423.30130629224902</c:v>
                </c:pt>
                <c:pt idx="182714">
                  <c:v>423.30362304752299</c:v>
                </c:pt>
                <c:pt idx="182715">
                  <c:v>423.30593980279599</c:v>
                </c:pt>
                <c:pt idx="182716">
                  <c:v>423.30825655807001</c:v>
                </c:pt>
                <c:pt idx="182717">
                  <c:v>423.31057331334301</c:v>
                </c:pt>
                <c:pt idx="182718">
                  <c:v>423.31289006861698</c:v>
                </c:pt>
                <c:pt idx="182719">
                  <c:v>423.31520682388998</c:v>
                </c:pt>
                <c:pt idx="182720">
                  <c:v>423.317523579164</c:v>
                </c:pt>
                <c:pt idx="182721">
                  <c:v>423.319840334437</c:v>
                </c:pt>
                <c:pt idx="182722">
                  <c:v>423.32215708971103</c:v>
                </c:pt>
                <c:pt idx="182723">
                  <c:v>423.32447384498499</c:v>
                </c:pt>
                <c:pt idx="182724">
                  <c:v>423.32679060025799</c:v>
                </c:pt>
                <c:pt idx="182725">
                  <c:v>423.32910735553202</c:v>
                </c:pt>
                <c:pt idx="182726">
                  <c:v>423.33142411080502</c:v>
                </c:pt>
                <c:pt idx="182727">
                  <c:v>423.33374086607898</c:v>
                </c:pt>
                <c:pt idx="182728">
                  <c:v>423.33605762135198</c:v>
                </c:pt>
                <c:pt idx="182729">
                  <c:v>423.33837437662601</c:v>
                </c:pt>
                <c:pt idx="182730">
                  <c:v>423.34069113189901</c:v>
                </c:pt>
                <c:pt idx="182731">
                  <c:v>423.34300788717297</c:v>
                </c:pt>
                <c:pt idx="182732">
                  <c:v>423.34532464244597</c:v>
                </c:pt>
                <c:pt idx="182733">
                  <c:v>423.34764139772</c:v>
                </c:pt>
                <c:pt idx="182734">
                  <c:v>423.349958152993</c:v>
                </c:pt>
                <c:pt idx="182735">
                  <c:v>423.35227490826702</c:v>
                </c:pt>
                <c:pt idx="182736">
                  <c:v>423.35459166354002</c:v>
                </c:pt>
                <c:pt idx="182737">
                  <c:v>423.35690841881399</c:v>
                </c:pt>
                <c:pt idx="182738">
                  <c:v>423.35922517408699</c:v>
                </c:pt>
                <c:pt idx="182739">
                  <c:v>423.36154192936101</c:v>
                </c:pt>
                <c:pt idx="182740">
                  <c:v>423.36385868463401</c:v>
                </c:pt>
                <c:pt idx="182741">
                  <c:v>423.36617543990798</c:v>
                </c:pt>
                <c:pt idx="182742">
                  <c:v>423.36849219518098</c:v>
                </c:pt>
                <c:pt idx="182743">
                  <c:v>423.370808950455</c:v>
                </c:pt>
                <c:pt idx="182744">
                  <c:v>423.373125705728</c:v>
                </c:pt>
                <c:pt idx="182745">
                  <c:v>423.37544246100202</c:v>
                </c:pt>
                <c:pt idx="182746">
                  <c:v>423.37775921627502</c:v>
                </c:pt>
                <c:pt idx="182747">
                  <c:v>423.38007597154899</c:v>
                </c:pt>
                <c:pt idx="182748">
                  <c:v>423.38239272682199</c:v>
                </c:pt>
                <c:pt idx="182749">
                  <c:v>423.38470948209601</c:v>
                </c:pt>
                <c:pt idx="182750">
                  <c:v>423.38702623736901</c:v>
                </c:pt>
                <c:pt idx="182751">
                  <c:v>423.38934299264298</c:v>
                </c:pt>
                <c:pt idx="182752">
                  <c:v>423.39165974791598</c:v>
                </c:pt>
                <c:pt idx="182753">
                  <c:v>423.39397650319</c:v>
                </c:pt>
                <c:pt idx="182754">
                  <c:v>423.396293258463</c:v>
                </c:pt>
                <c:pt idx="182755">
                  <c:v>423.39861001373703</c:v>
                </c:pt>
                <c:pt idx="182756">
                  <c:v>423.40092676901003</c:v>
                </c:pt>
                <c:pt idx="182757">
                  <c:v>423.40324352428399</c:v>
                </c:pt>
                <c:pt idx="182758">
                  <c:v>423.40556027955699</c:v>
                </c:pt>
                <c:pt idx="182759">
                  <c:v>423.40787703483102</c:v>
                </c:pt>
                <c:pt idx="182760">
                  <c:v>423.41019379010402</c:v>
                </c:pt>
                <c:pt idx="182761">
                  <c:v>423.41251054537798</c:v>
                </c:pt>
                <c:pt idx="182762">
                  <c:v>423.41482730065098</c:v>
                </c:pt>
                <c:pt idx="182763">
                  <c:v>423.41714405592501</c:v>
                </c:pt>
                <c:pt idx="182764">
                  <c:v>423.41946081119801</c:v>
                </c:pt>
                <c:pt idx="182765">
                  <c:v>423.42177756647197</c:v>
                </c:pt>
                <c:pt idx="182766">
                  <c:v>423.424094321746</c:v>
                </c:pt>
                <c:pt idx="182767">
                  <c:v>423.426411077019</c:v>
                </c:pt>
                <c:pt idx="182768">
                  <c:v>423.42872783229302</c:v>
                </c:pt>
                <c:pt idx="182769">
                  <c:v>423.43104458756602</c:v>
                </c:pt>
                <c:pt idx="182770">
                  <c:v>423.43336134283999</c:v>
                </c:pt>
                <c:pt idx="182771">
                  <c:v>423.43567809811299</c:v>
                </c:pt>
                <c:pt idx="182772">
                  <c:v>423.43799485338701</c:v>
                </c:pt>
                <c:pt idx="182773">
                  <c:v>423.44031160866001</c:v>
                </c:pt>
                <c:pt idx="182774">
                  <c:v>423.44262836393398</c:v>
                </c:pt>
                <c:pt idx="182775">
                  <c:v>423.44494511920698</c:v>
                </c:pt>
                <c:pt idx="182776">
                  <c:v>423.447261874481</c:v>
                </c:pt>
                <c:pt idx="182777">
                  <c:v>423.449578629754</c:v>
                </c:pt>
                <c:pt idx="182778">
                  <c:v>423.45189538502802</c:v>
                </c:pt>
                <c:pt idx="182779">
                  <c:v>423.45421214030102</c:v>
                </c:pt>
                <c:pt idx="182780">
                  <c:v>423.45652889557499</c:v>
                </c:pt>
                <c:pt idx="182781">
                  <c:v>423.45884565084799</c:v>
                </c:pt>
                <c:pt idx="182782">
                  <c:v>423.46116240612201</c:v>
                </c:pt>
                <c:pt idx="182783">
                  <c:v>423.46347916139501</c:v>
                </c:pt>
                <c:pt idx="182784">
                  <c:v>423.46579591666898</c:v>
                </c:pt>
                <c:pt idx="182785">
                  <c:v>423.46811267194198</c:v>
                </c:pt>
                <c:pt idx="182786">
                  <c:v>423.470429427216</c:v>
                </c:pt>
                <c:pt idx="182787">
                  <c:v>423.472746182489</c:v>
                </c:pt>
                <c:pt idx="182788">
                  <c:v>423.47506293776303</c:v>
                </c:pt>
                <c:pt idx="182789">
                  <c:v>423.47737969303603</c:v>
                </c:pt>
                <c:pt idx="182790">
                  <c:v>423.47969644830999</c:v>
                </c:pt>
                <c:pt idx="182791">
                  <c:v>423.48201320358299</c:v>
                </c:pt>
                <c:pt idx="182792">
                  <c:v>423.48432995885702</c:v>
                </c:pt>
                <c:pt idx="182793">
                  <c:v>423.48664671413002</c:v>
                </c:pt>
                <c:pt idx="182794">
                  <c:v>423.48896346940398</c:v>
                </c:pt>
                <c:pt idx="182795">
                  <c:v>423.49128022467698</c:v>
                </c:pt>
                <c:pt idx="182796">
                  <c:v>423.49359697995101</c:v>
                </c:pt>
                <c:pt idx="182797">
                  <c:v>423.49591373522401</c:v>
                </c:pt>
                <c:pt idx="182798">
                  <c:v>423.49823049049797</c:v>
                </c:pt>
                <c:pt idx="182799">
                  <c:v>423.50054724577097</c:v>
                </c:pt>
                <c:pt idx="182800">
                  <c:v>423.502864001045</c:v>
                </c:pt>
                <c:pt idx="182801">
                  <c:v>423.505180756318</c:v>
                </c:pt>
                <c:pt idx="182802">
                  <c:v>423.50749751159202</c:v>
                </c:pt>
                <c:pt idx="182803">
                  <c:v>423.50981426686502</c:v>
                </c:pt>
                <c:pt idx="182804">
                  <c:v>423.51213102213899</c:v>
                </c:pt>
                <c:pt idx="182805">
                  <c:v>423.51444777741199</c:v>
                </c:pt>
                <c:pt idx="182806">
                  <c:v>423.51676453268601</c:v>
                </c:pt>
                <c:pt idx="182807">
                  <c:v>423.51908128795901</c:v>
                </c:pt>
                <c:pt idx="182808">
                  <c:v>423.52139804323298</c:v>
                </c:pt>
                <c:pt idx="182809">
                  <c:v>423.523714798507</c:v>
                </c:pt>
                <c:pt idx="182810">
                  <c:v>423.52603155378</c:v>
                </c:pt>
                <c:pt idx="182811">
                  <c:v>423.52834830905402</c:v>
                </c:pt>
                <c:pt idx="182812">
                  <c:v>423.53066506432702</c:v>
                </c:pt>
                <c:pt idx="182813">
                  <c:v>423.53298181960099</c:v>
                </c:pt>
                <c:pt idx="182814">
                  <c:v>423.53529857487399</c:v>
                </c:pt>
                <c:pt idx="182815">
                  <c:v>423.53761533014801</c:v>
                </c:pt>
                <c:pt idx="182816">
                  <c:v>423.53993208542101</c:v>
                </c:pt>
                <c:pt idx="182817">
                  <c:v>423.54224884069498</c:v>
                </c:pt>
                <c:pt idx="182818">
                  <c:v>423.54456559596798</c:v>
                </c:pt>
                <c:pt idx="182819">
                  <c:v>423.546882351242</c:v>
                </c:pt>
                <c:pt idx="182820">
                  <c:v>423.549199106515</c:v>
                </c:pt>
                <c:pt idx="182821">
                  <c:v>423.55151586178903</c:v>
                </c:pt>
                <c:pt idx="182822">
                  <c:v>423.55383261706203</c:v>
                </c:pt>
                <c:pt idx="182823">
                  <c:v>423.55614937233599</c:v>
                </c:pt>
                <c:pt idx="182824">
                  <c:v>423.55846612760899</c:v>
                </c:pt>
                <c:pt idx="182825">
                  <c:v>423.56078288288302</c:v>
                </c:pt>
                <c:pt idx="182826">
                  <c:v>423.56309963815602</c:v>
                </c:pt>
                <c:pt idx="182827">
                  <c:v>423.56541639342998</c:v>
                </c:pt>
                <c:pt idx="182828">
                  <c:v>423.56773314870298</c:v>
                </c:pt>
                <c:pt idx="182829">
                  <c:v>423.57004990397701</c:v>
                </c:pt>
                <c:pt idx="182830">
                  <c:v>423.57236665925001</c:v>
                </c:pt>
                <c:pt idx="182831">
                  <c:v>423.57468341452397</c:v>
                </c:pt>
                <c:pt idx="182832">
                  <c:v>423.57700016979697</c:v>
                </c:pt>
                <c:pt idx="182833">
                  <c:v>423.579316925071</c:v>
                </c:pt>
                <c:pt idx="182834">
                  <c:v>423.581633680344</c:v>
                </c:pt>
                <c:pt idx="182835">
                  <c:v>423.58395043561802</c:v>
                </c:pt>
                <c:pt idx="182836">
                  <c:v>423.58626719089102</c:v>
                </c:pt>
                <c:pt idx="182837">
                  <c:v>423.58858394616499</c:v>
                </c:pt>
                <c:pt idx="182838">
                  <c:v>423.59090070143799</c:v>
                </c:pt>
                <c:pt idx="182839">
                  <c:v>423.59321745671201</c:v>
                </c:pt>
                <c:pt idx="182840">
                  <c:v>423.59553421198501</c:v>
                </c:pt>
                <c:pt idx="182841">
                  <c:v>423.59785096725898</c:v>
                </c:pt>
                <c:pt idx="182842">
                  <c:v>423.60016772253198</c:v>
                </c:pt>
                <c:pt idx="182843">
                  <c:v>423.602484477806</c:v>
                </c:pt>
                <c:pt idx="182844">
                  <c:v>423.604801233079</c:v>
                </c:pt>
                <c:pt idx="182845">
                  <c:v>423.60711798835302</c:v>
                </c:pt>
                <c:pt idx="182846">
                  <c:v>423.60943474362603</c:v>
                </c:pt>
                <c:pt idx="182847">
                  <c:v>423.61175149889999</c:v>
                </c:pt>
                <c:pt idx="182848">
                  <c:v>423.61406825417299</c:v>
                </c:pt>
                <c:pt idx="182849">
                  <c:v>423.61638500944701</c:v>
                </c:pt>
                <c:pt idx="182850">
                  <c:v>423.61870176472002</c:v>
                </c:pt>
                <c:pt idx="182851">
                  <c:v>423.62101851999398</c:v>
                </c:pt>
                <c:pt idx="182852">
                  <c:v>423.623335275268</c:v>
                </c:pt>
                <c:pt idx="182853">
                  <c:v>423.625652030541</c:v>
                </c:pt>
                <c:pt idx="182854">
                  <c:v>423.62796878581503</c:v>
                </c:pt>
                <c:pt idx="182855">
                  <c:v>423.63028554108803</c:v>
                </c:pt>
                <c:pt idx="182856">
                  <c:v>423.63260229636199</c:v>
                </c:pt>
                <c:pt idx="182857">
                  <c:v>423.63491905163499</c:v>
                </c:pt>
                <c:pt idx="182858">
                  <c:v>423.63723580690902</c:v>
                </c:pt>
                <c:pt idx="182859">
                  <c:v>423.63955256218202</c:v>
                </c:pt>
                <c:pt idx="182860">
                  <c:v>423.64186931745598</c:v>
                </c:pt>
                <c:pt idx="182861">
                  <c:v>423.64418607272898</c:v>
                </c:pt>
                <c:pt idx="182862">
                  <c:v>423.64650282800301</c:v>
                </c:pt>
                <c:pt idx="182863">
                  <c:v>423.64881958327601</c:v>
                </c:pt>
                <c:pt idx="182864">
                  <c:v>423.65113633854997</c:v>
                </c:pt>
                <c:pt idx="182865">
                  <c:v>423.65345309382298</c:v>
                </c:pt>
                <c:pt idx="182866">
                  <c:v>423.655769849097</c:v>
                </c:pt>
                <c:pt idx="182867">
                  <c:v>423.65808660437</c:v>
                </c:pt>
                <c:pt idx="182868">
                  <c:v>423.66040335964402</c:v>
                </c:pt>
                <c:pt idx="182869">
                  <c:v>423.66272011491702</c:v>
                </c:pt>
                <c:pt idx="182870">
                  <c:v>423.66503687019099</c:v>
                </c:pt>
                <c:pt idx="182871">
                  <c:v>423.66735362546399</c:v>
                </c:pt>
                <c:pt idx="182872">
                  <c:v>423.66967038073801</c:v>
                </c:pt>
                <c:pt idx="182873">
                  <c:v>423.67198713601101</c:v>
                </c:pt>
                <c:pt idx="182874">
                  <c:v>423.67430389128498</c:v>
                </c:pt>
                <c:pt idx="182875">
                  <c:v>423.67662064655798</c:v>
                </c:pt>
                <c:pt idx="182876">
                  <c:v>423.678937401832</c:v>
                </c:pt>
                <c:pt idx="182877">
                  <c:v>423.681254157105</c:v>
                </c:pt>
                <c:pt idx="182878">
                  <c:v>423.68357091237903</c:v>
                </c:pt>
                <c:pt idx="182879">
                  <c:v>423.68588766765203</c:v>
                </c:pt>
                <c:pt idx="182880">
                  <c:v>423.68820442292599</c:v>
                </c:pt>
                <c:pt idx="182881">
                  <c:v>423.69052117819899</c:v>
                </c:pt>
                <c:pt idx="182882">
                  <c:v>423.69283793347302</c:v>
                </c:pt>
                <c:pt idx="182883">
                  <c:v>423.69515468874602</c:v>
                </c:pt>
                <c:pt idx="182884">
                  <c:v>423.69747144401998</c:v>
                </c:pt>
                <c:pt idx="182885">
                  <c:v>423.69978819929298</c:v>
                </c:pt>
                <c:pt idx="182886">
                  <c:v>423.70210495456701</c:v>
                </c:pt>
                <c:pt idx="182887">
                  <c:v>423.70442170984001</c:v>
                </c:pt>
                <c:pt idx="182888">
                  <c:v>423.70673846511397</c:v>
                </c:pt>
                <c:pt idx="182889">
                  <c:v>423.70905522038697</c:v>
                </c:pt>
                <c:pt idx="182890">
                  <c:v>423.711371975661</c:v>
                </c:pt>
                <c:pt idx="182891">
                  <c:v>423.713688730934</c:v>
                </c:pt>
                <c:pt idx="182892">
                  <c:v>423.71600548620802</c:v>
                </c:pt>
                <c:pt idx="182893">
                  <c:v>423.71832224148199</c:v>
                </c:pt>
                <c:pt idx="182894">
                  <c:v>423.72063899675499</c:v>
                </c:pt>
                <c:pt idx="182895">
                  <c:v>423.72295575202901</c:v>
                </c:pt>
                <c:pt idx="182896">
                  <c:v>423.72527250730201</c:v>
                </c:pt>
                <c:pt idx="182897">
                  <c:v>423.72758926257598</c:v>
                </c:pt>
                <c:pt idx="182898">
                  <c:v>423.72990601784898</c:v>
                </c:pt>
                <c:pt idx="182899">
                  <c:v>423.732222773123</c:v>
                </c:pt>
                <c:pt idx="182900">
                  <c:v>423.734539528396</c:v>
                </c:pt>
                <c:pt idx="182901">
                  <c:v>423.73685628367002</c:v>
                </c:pt>
                <c:pt idx="182902">
                  <c:v>423.73917303894302</c:v>
                </c:pt>
                <c:pt idx="182903">
                  <c:v>423.74148979421699</c:v>
                </c:pt>
                <c:pt idx="182904">
                  <c:v>423.74380654948999</c:v>
                </c:pt>
                <c:pt idx="182905">
                  <c:v>423.74612330476401</c:v>
                </c:pt>
                <c:pt idx="182906">
                  <c:v>423.74844006003701</c:v>
                </c:pt>
                <c:pt idx="182907">
                  <c:v>423.75075681531098</c:v>
                </c:pt>
                <c:pt idx="182908">
                  <c:v>423.75307357058398</c:v>
                </c:pt>
                <c:pt idx="182909">
                  <c:v>423.755390325858</c:v>
                </c:pt>
                <c:pt idx="182910">
                  <c:v>423.757707081131</c:v>
                </c:pt>
                <c:pt idx="182911">
                  <c:v>423.76002383640503</c:v>
                </c:pt>
                <c:pt idx="182912">
                  <c:v>423.76234059167803</c:v>
                </c:pt>
                <c:pt idx="182913">
                  <c:v>423.76465734695199</c:v>
                </c:pt>
                <c:pt idx="182914">
                  <c:v>423.76697410222499</c:v>
                </c:pt>
                <c:pt idx="182915">
                  <c:v>423.76929085749902</c:v>
                </c:pt>
                <c:pt idx="182916">
                  <c:v>423.77160761277202</c:v>
                </c:pt>
                <c:pt idx="182917">
                  <c:v>423.77392436804598</c:v>
                </c:pt>
                <c:pt idx="182918">
                  <c:v>423.77624112331898</c:v>
                </c:pt>
                <c:pt idx="182919">
                  <c:v>423.77855787859301</c:v>
                </c:pt>
                <c:pt idx="182920">
                  <c:v>423.78087463386601</c:v>
                </c:pt>
                <c:pt idx="182921">
                  <c:v>423.78319138913997</c:v>
                </c:pt>
                <c:pt idx="182922">
                  <c:v>423.78550814441297</c:v>
                </c:pt>
                <c:pt idx="182923">
                  <c:v>423.787824899687</c:v>
                </c:pt>
                <c:pt idx="182924">
                  <c:v>423.79014165496</c:v>
                </c:pt>
                <c:pt idx="182925">
                  <c:v>423.79245841023402</c:v>
                </c:pt>
                <c:pt idx="182926">
                  <c:v>423.79477516550702</c:v>
                </c:pt>
                <c:pt idx="182927">
                  <c:v>423.79709192078099</c:v>
                </c:pt>
                <c:pt idx="182928">
                  <c:v>423.79940867605399</c:v>
                </c:pt>
                <c:pt idx="182929">
                  <c:v>423.80172543132801</c:v>
                </c:pt>
                <c:pt idx="182930">
                  <c:v>423.80404218660101</c:v>
                </c:pt>
                <c:pt idx="182931">
                  <c:v>423.80635894187498</c:v>
                </c:pt>
                <c:pt idx="182932">
                  <c:v>423.80867569714798</c:v>
                </c:pt>
                <c:pt idx="182933">
                  <c:v>423.810992452422</c:v>
                </c:pt>
                <c:pt idx="182934">
                  <c:v>423.813309207695</c:v>
                </c:pt>
                <c:pt idx="182935">
                  <c:v>423.81562596296902</c:v>
                </c:pt>
                <c:pt idx="182936">
                  <c:v>423.81794271824299</c:v>
                </c:pt>
                <c:pt idx="182937">
                  <c:v>423.82025947351599</c:v>
                </c:pt>
                <c:pt idx="182938">
                  <c:v>423.82257622879001</c:v>
                </c:pt>
                <c:pt idx="182939">
                  <c:v>423.82489298406301</c:v>
                </c:pt>
                <c:pt idx="182940">
                  <c:v>423.82720973933698</c:v>
                </c:pt>
                <c:pt idx="182941">
                  <c:v>423.82952649460998</c:v>
                </c:pt>
                <c:pt idx="182942">
                  <c:v>423.831843249884</c:v>
                </c:pt>
                <c:pt idx="182943">
                  <c:v>423.834160005157</c:v>
                </c:pt>
                <c:pt idx="182944">
                  <c:v>423.83647676043103</c:v>
                </c:pt>
                <c:pt idx="182945">
                  <c:v>423.83879351570403</c:v>
                </c:pt>
                <c:pt idx="182946">
                  <c:v>423.84111027097799</c:v>
                </c:pt>
                <c:pt idx="182947">
                  <c:v>423.84342702625099</c:v>
                </c:pt>
                <c:pt idx="182948">
                  <c:v>423.84574378152502</c:v>
                </c:pt>
                <c:pt idx="182949">
                  <c:v>423.84806053679802</c:v>
                </c:pt>
                <c:pt idx="182950">
                  <c:v>423.85037729207198</c:v>
                </c:pt>
                <c:pt idx="182951">
                  <c:v>423.85269404734498</c:v>
                </c:pt>
                <c:pt idx="182952">
                  <c:v>423.85501080261901</c:v>
                </c:pt>
                <c:pt idx="182953">
                  <c:v>423.85732755789201</c:v>
                </c:pt>
                <c:pt idx="182954">
                  <c:v>423.85964431316597</c:v>
                </c:pt>
                <c:pt idx="182955">
                  <c:v>423.86196106843897</c:v>
                </c:pt>
                <c:pt idx="182956">
                  <c:v>423.864277823713</c:v>
                </c:pt>
                <c:pt idx="182957">
                  <c:v>423.866594578986</c:v>
                </c:pt>
                <c:pt idx="182958">
                  <c:v>423.86891133426002</c:v>
                </c:pt>
                <c:pt idx="182959">
                  <c:v>423.87122808953302</c:v>
                </c:pt>
                <c:pt idx="182960">
                  <c:v>423.87354484480699</c:v>
                </c:pt>
                <c:pt idx="182961">
                  <c:v>423.87586160007999</c:v>
                </c:pt>
                <c:pt idx="182962">
                  <c:v>423.87817835535401</c:v>
                </c:pt>
                <c:pt idx="182963">
                  <c:v>423.88049511062701</c:v>
                </c:pt>
                <c:pt idx="182964">
                  <c:v>423.88281186590098</c:v>
                </c:pt>
                <c:pt idx="182965">
                  <c:v>423.88512862117398</c:v>
                </c:pt>
                <c:pt idx="182966">
                  <c:v>423.887445376448</c:v>
                </c:pt>
                <c:pt idx="182967">
                  <c:v>423.889762131721</c:v>
                </c:pt>
                <c:pt idx="182968">
                  <c:v>423.89207888699502</c:v>
                </c:pt>
                <c:pt idx="182969">
                  <c:v>423.89439564226802</c:v>
                </c:pt>
                <c:pt idx="182970">
                  <c:v>423.89671239754199</c:v>
                </c:pt>
                <c:pt idx="182971">
                  <c:v>423.89902915281499</c:v>
                </c:pt>
                <c:pt idx="182972">
                  <c:v>423.90134590808901</c:v>
                </c:pt>
                <c:pt idx="182973">
                  <c:v>423.90366266336201</c:v>
                </c:pt>
                <c:pt idx="182974">
                  <c:v>423.90597941863598</c:v>
                </c:pt>
                <c:pt idx="182975">
                  <c:v>423.90829617390898</c:v>
                </c:pt>
                <c:pt idx="182976">
                  <c:v>423.910612929183</c:v>
                </c:pt>
                <c:pt idx="182977">
                  <c:v>423.912929684456</c:v>
                </c:pt>
                <c:pt idx="182978">
                  <c:v>423.91524643973003</c:v>
                </c:pt>
                <c:pt idx="182979">
                  <c:v>423.91756319500399</c:v>
                </c:pt>
                <c:pt idx="182980">
                  <c:v>423.91987995027699</c:v>
                </c:pt>
                <c:pt idx="182981">
                  <c:v>423.92219670555102</c:v>
                </c:pt>
                <c:pt idx="182982">
                  <c:v>423.92451346082402</c:v>
                </c:pt>
                <c:pt idx="182983">
                  <c:v>423.92683021609798</c:v>
                </c:pt>
                <c:pt idx="182984">
                  <c:v>423.92914697137098</c:v>
                </c:pt>
                <c:pt idx="182985">
                  <c:v>423.93146372664501</c:v>
                </c:pt>
                <c:pt idx="182986">
                  <c:v>423.93378048191801</c:v>
                </c:pt>
                <c:pt idx="182987">
                  <c:v>423.93609723719197</c:v>
                </c:pt>
                <c:pt idx="182988">
                  <c:v>423.93841399246497</c:v>
                </c:pt>
                <c:pt idx="182989">
                  <c:v>423.940730747739</c:v>
                </c:pt>
                <c:pt idx="182990">
                  <c:v>423.943047503012</c:v>
                </c:pt>
                <c:pt idx="182991">
                  <c:v>423.94536425828602</c:v>
                </c:pt>
                <c:pt idx="182992">
                  <c:v>423.94768101355902</c:v>
                </c:pt>
                <c:pt idx="182993">
                  <c:v>423.94999776883299</c:v>
                </c:pt>
                <c:pt idx="182994">
                  <c:v>423.95231452410599</c:v>
                </c:pt>
                <c:pt idx="182995">
                  <c:v>423.95463127938001</c:v>
                </c:pt>
                <c:pt idx="182996">
                  <c:v>423.95694803465301</c:v>
                </c:pt>
                <c:pt idx="182997">
                  <c:v>423.95926478992698</c:v>
                </c:pt>
                <c:pt idx="182998">
                  <c:v>423.96158154519998</c:v>
                </c:pt>
                <c:pt idx="182999">
                  <c:v>423.963898300474</c:v>
                </c:pt>
                <c:pt idx="183000">
                  <c:v>423.966215055747</c:v>
                </c:pt>
                <c:pt idx="183001">
                  <c:v>423.96853181102102</c:v>
                </c:pt>
                <c:pt idx="183002">
                  <c:v>423.97084856629402</c:v>
                </c:pt>
                <c:pt idx="183003">
                  <c:v>423.97316532156799</c:v>
                </c:pt>
                <c:pt idx="183004">
                  <c:v>423.97548207684099</c:v>
                </c:pt>
                <c:pt idx="183005">
                  <c:v>423.97779883211501</c:v>
                </c:pt>
                <c:pt idx="183006">
                  <c:v>423.98011558738801</c:v>
                </c:pt>
                <c:pt idx="183007">
                  <c:v>423.98243234266198</c:v>
                </c:pt>
                <c:pt idx="183008">
                  <c:v>423.98474909793498</c:v>
                </c:pt>
                <c:pt idx="183009">
                  <c:v>423.987065853209</c:v>
                </c:pt>
                <c:pt idx="183010">
                  <c:v>423.989382608482</c:v>
                </c:pt>
                <c:pt idx="183011">
                  <c:v>423.99169936375603</c:v>
                </c:pt>
                <c:pt idx="183012">
                  <c:v>423.99401611902903</c:v>
                </c:pt>
                <c:pt idx="183013">
                  <c:v>423.99633287430299</c:v>
                </c:pt>
                <c:pt idx="183014">
                  <c:v>423.99864962957599</c:v>
                </c:pt>
                <c:pt idx="183015">
                  <c:v>424.00096638485002</c:v>
                </c:pt>
                <c:pt idx="183016">
                  <c:v>424.00328314012302</c:v>
                </c:pt>
                <c:pt idx="183017">
                  <c:v>424.00559989539698</c:v>
                </c:pt>
                <c:pt idx="183018">
                  <c:v>424.00791665066998</c:v>
                </c:pt>
                <c:pt idx="183019">
                  <c:v>424.01023340594401</c:v>
                </c:pt>
                <c:pt idx="183020">
                  <c:v>424.01255016121701</c:v>
                </c:pt>
                <c:pt idx="183021">
                  <c:v>424.01486691649097</c:v>
                </c:pt>
                <c:pt idx="183022">
                  <c:v>424.017183671765</c:v>
                </c:pt>
                <c:pt idx="183023">
                  <c:v>424.019500427038</c:v>
                </c:pt>
                <c:pt idx="183024">
                  <c:v>424.02181718231202</c:v>
                </c:pt>
                <c:pt idx="183025">
                  <c:v>424.02413393758502</c:v>
                </c:pt>
                <c:pt idx="183026">
                  <c:v>424.02645069285899</c:v>
                </c:pt>
                <c:pt idx="183027">
                  <c:v>424.02876744813199</c:v>
                </c:pt>
                <c:pt idx="183028">
                  <c:v>424.03108420340601</c:v>
                </c:pt>
                <c:pt idx="183029">
                  <c:v>424.03340095867901</c:v>
                </c:pt>
                <c:pt idx="183030">
                  <c:v>424.03571771395298</c:v>
                </c:pt>
                <c:pt idx="183031">
                  <c:v>424.03803446922598</c:v>
                </c:pt>
                <c:pt idx="183032">
                  <c:v>424.0403512245</c:v>
                </c:pt>
                <c:pt idx="183033">
                  <c:v>424.042667979773</c:v>
                </c:pt>
                <c:pt idx="183034">
                  <c:v>424.04498473504702</c:v>
                </c:pt>
                <c:pt idx="183035">
                  <c:v>424.04730149032002</c:v>
                </c:pt>
                <c:pt idx="183036">
                  <c:v>424.04961824559399</c:v>
                </c:pt>
                <c:pt idx="183037">
                  <c:v>424.05193500086699</c:v>
                </c:pt>
                <c:pt idx="183038">
                  <c:v>424.05425175614101</c:v>
                </c:pt>
                <c:pt idx="183039">
                  <c:v>424.05656851141401</c:v>
                </c:pt>
                <c:pt idx="183040">
                  <c:v>424.05888526668798</c:v>
                </c:pt>
                <c:pt idx="183041">
                  <c:v>424.06120202196098</c:v>
                </c:pt>
                <c:pt idx="183042">
                  <c:v>424.063518777235</c:v>
                </c:pt>
                <c:pt idx="183043">
                  <c:v>424.065835532508</c:v>
                </c:pt>
                <c:pt idx="183044">
                  <c:v>424.06815228778203</c:v>
                </c:pt>
                <c:pt idx="183045">
                  <c:v>424.07046904305503</c:v>
                </c:pt>
                <c:pt idx="183046">
                  <c:v>424.07278579832899</c:v>
                </c:pt>
                <c:pt idx="183047">
                  <c:v>424.07510255360199</c:v>
                </c:pt>
                <c:pt idx="183048">
                  <c:v>424.07741930887602</c:v>
                </c:pt>
                <c:pt idx="183049">
                  <c:v>424.07973606414902</c:v>
                </c:pt>
                <c:pt idx="183050">
                  <c:v>424.08205281942298</c:v>
                </c:pt>
                <c:pt idx="183051">
                  <c:v>424.08436957469598</c:v>
                </c:pt>
                <c:pt idx="183052">
                  <c:v>424.08668632997001</c:v>
                </c:pt>
                <c:pt idx="183053">
                  <c:v>424.08900308524301</c:v>
                </c:pt>
                <c:pt idx="183054">
                  <c:v>424.09131984051697</c:v>
                </c:pt>
                <c:pt idx="183055">
                  <c:v>424.09363659578997</c:v>
                </c:pt>
                <c:pt idx="183056">
                  <c:v>424.095953351064</c:v>
                </c:pt>
                <c:pt idx="183057">
                  <c:v>424.098270106337</c:v>
                </c:pt>
                <c:pt idx="183058">
                  <c:v>424.10058686161102</c:v>
                </c:pt>
                <c:pt idx="183059">
                  <c:v>424.10290361688402</c:v>
                </c:pt>
                <c:pt idx="183060">
                  <c:v>424.10522037215799</c:v>
                </c:pt>
                <c:pt idx="183061">
                  <c:v>424.10753712743099</c:v>
                </c:pt>
                <c:pt idx="183062">
                  <c:v>424.10985388270501</c:v>
                </c:pt>
                <c:pt idx="183063">
                  <c:v>424.11217063797801</c:v>
                </c:pt>
                <c:pt idx="183064">
                  <c:v>424.11448739325198</c:v>
                </c:pt>
                <c:pt idx="183065">
                  <c:v>424.116804148526</c:v>
                </c:pt>
                <c:pt idx="183066">
                  <c:v>424.119120903799</c:v>
                </c:pt>
                <c:pt idx="183067">
                  <c:v>424.12143765907302</c:v>
                </c:pt>
                <c:pt idx="183068">
                  <c:v>424.12375441434602</c:v>
                </c:pt>
                <c:pt idx="183069">
                  <c:v>424.12607116961999</c:v>
                </c:pt>
                <c:pt idx="183070">
                  <c:v>424.12838792489299</c:v>
                </c:pt>
                <c:pt idx="183071">
                  <c:v>424.13070468016701</c:v>
                </c:pt>
                <c:pt idx="183072">
                  <c:v>424.13302143544001</c:v>
                </c:pt>
                <c:pt idx="183073">
                  <c:v>424.13533819071398</c:v>
                </c:pt>
                <c:pt idx="183074">
                  <c:v>424.13765494598698</c:v>
                </c:pt>
                <c:pt idx="183075">
                  <c:v>424.139971701261</c:v>
                </c:pt>
                <c:pt idx="183076">
                  <c:v>424.142288456534</c:v>
                </c:pt>
                <c:pt idx="183077">
                  <c:v>424.14460521180803</c:v>
                </c:pt>
                <c:pt idx="183078">
                  <c:v>424.14692196708103</c:v>
                </c:pt>
                <c:pt idx="183079">
                  <c:v>424.14923872235499</c:v>
                </c:pt>
                <c:pt idx="183080">
                  <c:v>424.15155547762799</c:v>
                </c:pt>
                <c:pt idx="183081">
                  <c:v>424.15387223290202</c:v>
                </c:pt>
                <c:pt idx="183082">
                  <c:v>424.15618898817502</c:v>
                </c:pt>
                <c:pt idx="183083">
                  <c:v>424.15850574344898</c:v>
                </c:pt>
                <c:pt idx="183084">
                  <c:v>424.16082249872198</c:v>
                </c:pt>
                <c:pt idx="183085">
                  <c:v>424.16313925399601</c:v>
                </c:pt>
                <c:pt idx="183086">
                  <c:v>424.16545600926901</c:v>
                </c:pt>
                <c:pt idx="183087">
                  <c:v>424.16777276454297</c:v>
                </c:pt>
                <c:pt idx="183088">
                  <c:v>424.17008951981597</c:v>
                </c:pt>
                <c:pt idx="183089">
                  <c:v>424.17240627509</c:v>
                </c:pt>
                <c:pt idx="183090">
                  <c:v>424.174723030363</c:v>
                </c:pt>
                <c:pt idx="183091">
                  <c:v>424.17703978563702</c:v>
                </c:pt>
                <c:pt idx="183092">
                  <c:v>424.17935654091002</c:v>
                </c:pt>
                <c:pt idx="183093">
                  <c:v>424.18167329618399</c:v>
                </c:pt>
                <c:pt idx="183094">
                  <c:v>424.18399005145699</c:v>
                </c:pt>
                <c:pt idx="183095">
                  <c:v>424.18630680673101</c:v>
                </c:pt>
                <c:pt idx="183096">
                  <c:v>424.18862356200401</c:v>
                </c:pt>
                <c:pt idx="183097">
                  <c:v>424.19094031727798</c:v>
                </c:pt>
                <c:pt idx="183098">
                  <c:v>424.19325707255098</c:v>
                </c:pt>
                <c:pt idx="183099">
                  <c:v>424.195573827825</c:v>
                </c:pt>
                <c:pt idx="183100">
                  <c:v>424.197890583098</c:v>
                </c:pt>
                <c:pt idx="183101">
                  <c:v>424.20020733837202</c:v>
                </c:pt>
                <c:pt idx="183102">
                  <c:v>424.20252409364502</c:v>
                </c:pt>
                <c:pt idx="183103">
                  <c:v>424.20484084891899</c:v>
                </c:pt>
                <c:pt idx="183104">
                  <c:v>424.20715760419199</c:v>
                </c:pt>
                <c:pt idx="183105">
                  <c:v>424.20947435946601</c:v>
                </c:pt>
                <c:pt idx="183106">
                  <c:v>424.21179111473901</c:v>
                </c:pt>
                <c:pt idx="183107">
                  <c:v>424.21410787001298</c:v>
                </c:pt>
                <c:pt idx="183108">
                  <c:v>424.216424625287</c:v>
                </c:pt>
                <c:pt idx="183109">
                  <c:v>424.21874138056</c:v>
                </c:pt>
                <c:pt idx="183110">
                  <c:v>424.22105813583403</c:v>
                </c:pt>
                <c:pt idx="183111">
                  <c:v>424.22337489110703</c:v>
                </c:pt>
                <c:pt idx="183112">
                  <c:v>424.22569164638099</c:v>
                </c:pt>
                <c:pt idx="183113">
                  <c:v>424.22800840165399</c:v>
                </c:pt>
                <c:pt idx="183114">
                  <c:v>424.23032515692802</c:v>
                </c:pt>
                <c:pt idx="183115">
                  <c:v>424.23264191220102</c:v>
                </c:pt>
                <c:pt idx="183116">
                  <c:v>424.23495866747498</c:v>
                </c:pt>
                <c:pt idx="183117">
                  <c:v>424.23727542274798</c:v>
                </c:pt>
                <c:pt idx="183118">
                  <c:v>424.23959217802201</c:v>
                </c:pt>
                <c:pt idx="183119">
                  <c:v>424.24190893329501</c:v>
                </c:pt>
                <c:pt idx="183120">
                  <c:v>424.24422568856897</c:v>
                </c:pt>
                <c:pt idx="183121">
                  <c:v>424.24654244384197</c:v>
                </c:pt>
                <c:pt idx="183122">
                  <c:v>424.248859199116</c:v>
                </c:pt>
                <c:pt idx="183123">
                  <c:v>424.251175954389</c:v>
                </c:pt>
                <c:pt idx="183124">
                  <c:v>424.25349270966302</c:v>
                </c:pt>
                <c:pt idx="183125">
                  <c:v>424.25580946493602</c:v>
                </c:pt>
                <c:pt idx="183126">
                  <c:v>424.25812622020999</c:v>
                </c:pt>
                <c:pt idx="183127">
                  <c:v>424.26044297548299</c:v>
                </c:pt>
                <c:pt idx="183128">
                  <c:v>424.26275973075701</c:v>
                </c:pt>
                <c:pt idx="183129">
                  <c:v>424.26507648603001</c:v>
                </c:pt>
                <c:pt idx="183130">
                  <c:v>424.26739324130398</c:v>
                </c:pt>
                <c:pt idx="183131">
                  <c:v>424.26970999657698</c:v>
                </c:pt>
                <c:pt idx="183132">
                  <c:v>424.272026751851</c:v>
                </c:pt>
                <c:pt idx="183133">
                  <c:v>424.274343507124</c:v>
                </c:pt>
                <c:pt idx="183134">
                  <c:v>424.27666026239802</c:v>
                </c:pt>
                <c:pt idx="183135">
                  <c:v>424.27897701767102</c:v>
                </c:pt>
                <c:pt idx="183136">
                  <c:v>424.28129377294499</c:v>
                </c:pt>
                <c:pt idx="183137">
                  <c:v>424.28361052821799</c:v>
                </c:pt>
                <c:pt idx="183138">
                  <c:v>424.28592728349201</c:v>
                </c:pt>
                <c:pt idx="183139">
                  <c:v>424.28824403876501</c:v>
                </c:pt>
                <c:pt idx="183140">
                  <c:v>424.29056079403898</c:v>
                </c:pt>
                <c:pt idx="183141">
                  <c:v>424.29287754931198</c:v>
                </c:pt>
                <c:pt idx="183142">
                  <c:v>424.295194304586</c:v>
                </c:pt>
                <c:pt idx="183143">
                  <c:v>424.297511059859</c:v>
                </c:pt>
                <c:pt idx="183144">
                  <c:v>424.29982781513303</c:v>
                </c:pt>
                <c:pt idx="183145">
                  <c:v>424.30214457040603</c:v>
                </c:pt>
                <c:pt idx="183146">
                  <c:v>424.30446132567999</c:v>
                </c:pt>
                <c:pt idx="183147">
                  <c:v>424.30677808095299</c:v>
                </c:pt>
                <c:pt idx="183148">
                  <c:v>424.30909483622702</c:v>
                </c:pt>
                <c:pt idx="183149">
                  <c:v>424.31141159150098</c:v>
                </c:pt>
                <c:pt idx="183150">
                  <c:v>424.31372834677398</c:v>
                </c:pt>
                <c:pt idx="183151">
                  <c:v>424.31604510204801</c:v>
                </c:pt>
                <c:pt idx="183152">
                  <c:v>424.31836185732101</c:v>
                </c:pt>
                <c:pt idx="183153">
                  <c:v>424.32067861259497</c:v>
                </c:pt>
                <c:pt idx="183154">
                  <c:v>424.32299536786797</c:v>
                </c:pt>
                <c:pt idx="183155">
                  <c:v>424.325312123142</c:v>
                </c:pt>
                <c:pt idx="183156">
                  <c:v>424.327628878415</c:v>
                </c:pt>
                <c:pt idx="183157">
                  <c:v>424.32994563368902</c:v>
                </c:pt>
                <c:pt idx="183158">
                  <c:v>424.33226238896202</c:v>
                </c:pt>
                <c:pt idx="183159">
                  <c:v>424.33457914423599</c:v>
                </c:pt>
                <c:pt idx="183160">
                  <c:v>424.33689589950899</c:v>
                </c:pt>
                <c:pt idx="183161">
                  <c:v>424.33921265478301</c:v>
                </c:pt>
                <c:pt idx="183162">
                  <c:v>424.34152941005601</c:v>
                </c:pt>
                <c:pt idx="183163">
                  <c:v>424.34384616532998</c:v>
                </c:pt>
                <c:pt idx="183164">
                  <c:v>424.34616292060298</c:v>
                </c:pt>
                <c:pt idx="183165">
                  <c:v>424.348479675877</c:v>
                </c:pt>
                <c:pt idx="183166">
                  <c:v>424.35079643115</c:v>
                </c:pt>
                <c:pt idx="183167">
                  <c:v>424.35311318642403</c:v>
                </c:pt>
                <c:pt idx="183168">
                  <c:v>424.35542994169703</c:v>
                </c:pt>
                <c:pt idx="183169">
                  <c:v>424.35774669697099</c:v>
                </c:pt>
                <c:pt idx="183170">
                  <c:v>424.36006345224399</c:v>
                </c:pt>
                <c:pt idx="183171">
                  <c:v>424.36238020751802</c:v>
                </c:pt>
                <c:pt idx="183172">
                  <c:v>424.36469696279102</c:v>
                </c:pt>
                <c:pt idx="183173">
                  <c:v>424.36701371806498</c:v>
                </c:pt>
                <c:pt idx="183174">
                  <c:v>424.36933047333798</c:v>
                </c:pt>
                <c:pt idx="183175">
                  <c:v>424.37164722861201</c:v>
                </c:pt>
                <c:pt idx="183176">
                  <c:v>424.37396398388501</c:v>
                </c:pt>
                <c:pt idx="183177">
                  <c:v>424.37628073915897</c:v>
                </c:pt>
                <c:pt idx="183178">
                  <c:v>424.37859749443197</c:v>
                </c:pt>
                <c:pt idx="183179">
                  <c:v>424.380914249706</c:v>
                </c:pt>
                <c:pt idx="183180">
                  <c:v>424.383231004979</c:v>
                </c:pt>
                <c:pt idx="183181">
                  <c:v>424.38554776025302</c:v>
                </c:pt>
                <c:pt idx="183182">
                  <c:v>424.38786451552602</c:v>
                </c:pt>
                <c:pt idx="183183">
                  <c:v>424.39018127079999</c:v>
                </c:pt>
                <c:pt idx="183184">
                  <c:v>424.39249802607299</c:v>
                </c:pt>
                <c:pt idx="183185">
                  <c:v>424.39481478134701</c:v>
                </c:pt>
                <c:pt idx="183186">
                  <c:v>424.39713153662001</c:v>
                </c:pt>
                <c:pt idx="183187">
                  <c:v>424.39944829189398</c:v>
                </c:pt>
                <c:pt idx="183188">
                  <c:v>424.40176504716698</c:v>
                </c:pt>
                <c:pt idx="183189">
                  <c:v>424.404081802441</c:v>
                </c:pt>
                <c:pt idx="183190">
                  <c:v>424.406398557714</c:v>
                </c:pt>
                <c:pt idx="183191">
                  <c:v>424.40871531298802</c:v>
                </c:pt>
                <c:pt idx="183192">
                  <c:v>424.41103206826199</c:v>
                </c:pt>
                <c:pt idx="183193">
                  <c:v>424.41334882353499</c:v>
                </c:pt>
                <c:pt idx="183194">
                  <c:v>424.41566557880901</c:v>
                </c:pt>
                <c:pt idx="183195">
                  <c:v>424.41798233408201</c:v>
                </c:pt>
                <c:pt idx="183196">
                  <c:v>424.42029908935598</c:v>
                </c:pt>
                <c:pt idx="183197">
                  <c:v>424.42261584462898</c:v>
                </c:pt>
                <c:pt idx="183198">
                  <c:v>424.424932599903</c:v>
                </c:pt>
                <c:pt idx="183199">
                  <c:v>424.427249355176</c:v>
                </c:pt>
                <c:pt idx="183200">
                  <c:v>424.42956611045003</c:v>
                </c:pt>
                <c:pt idx="183201">
                  <c:v>424.43188286572303</c:v>
                </c:pt>
                <c:pt idx="183202">
                  <c:v>424.43419962099699</c:v>
                </c:pt>
                <c:pt idx="183203">
                  <c:v>424.43651637626999</c:v>
                </c:pt>
                <c:pt idx="183204">
                  <c:v>424.43883313154402</c:v>
                </c:pt>
                <c:pt idx="183205">
                  <c:v>424.44114988681702</c:v>
                </c:pt>
                <c:pt idx="183206">
                  <c:v>424.44346664209098</c:v>
                </c:pt>
                <c:pt idx="183207">
                  <c:v>424.44578339736398</c:v>
                </c:pt>
                <c:pt idx="183208">
                  <c:v>424.44810015263801</c:v>
                </c:pt>
                <c:pt idx="183209">
                  <c:v>424.45041690791101</c:v>
                </c:pt>
                <c:pt idx="183210">
                  <c:v>424.45273366318497</c:v>
                </c:pt>
                <c:pt idx="183211">
                  <c:v>424.45505041845797</c:v>
                </c:pt>
                <c:pt idx="183212">
                  <c:v>424.457367173732</c:v>
                </c:pt>
                <c:pt idx="183213">
                  <c:v>424.459683929005</c:v>
                </c:pt>
                <c:pt idx="183214">
                  <c:v>424.46200068427902</c:v>
                </c:pt>
                <c:pt idx="183215">
                  <c:v>424.46431743955202</c:v>
                </c:pt>
                <c:pt idx="183216">
                  <c:v>424.46663419482599</c:v>
                </c:pt>
                <c:pt idx="183217">
                  <c:v>424.46895095009899</c:v>
                </c:pt>
                <c:pt idx="183218">
                  <c:v>424.47126770537301</c:v>
                </c:pt>
                <c:pt idx="183219">
                  <c:v>424.47358446064601</c:v>
                </c:pt>
                <c:pt idx="183220">
                  <c:v>424.47590121591998</c:v>
                </c:pt>
                <c:pt idx="183221">
                  <c:v>424.47821797119298</c:v>
                </c:pt>
                <c:pt idx="183222">
                  <c:v>424.480534726467</c:v>
                </c:pt>
                <c:pt idx="183223">
                  <c:v>424.48285148174</c:v>
                </c:pt>
                <c:pt idx="183224">
                  <c:v>424.48516823701402</c:v>
                </c:pt>
                <c:pt idx="183225">
                  <c:v>424.48748499228702</c:v>
                </c:pt>
                <c:pt idx="183226">
                  <c:v>424.48980174756099</c:v>
                </c:pt>
                <c:pt idx="183227">
                  <c:v>424.49211850283399</c:v>
                </c:pt>
                <c:pt idx="183228">
                  <c:v>424.49443525810801</c:v>
                </c:pt>
                <c:pt idx="183229">
                  <c:v>424.49675201338101</c:v>
                </c:pt>
                <c:pt idx="183230">
                  <c:v>424.49906876865498</c:v>
                </c:pt>
                <c:pt idx="183231">
                  <c:v>424.50138552392798</c:v>
                </c:pt>
                <c:pt idx="183232">
                  <c:v>424.503702279202</c:v>
                </c:pt>
                <c:pt idx="183233">
                  <c:v>424.506019034475</c:v>
                </c:pt>
                <c:pt idx="183234">
                  <c:v>424.50833578974903</c:v>
                </c:pt>
                <c:pt idx="183235">
                  <c:v>424.51065254502299</c:v>
                </c:pt>
                <c:pt idx="183236">
                  <c:v>424.51296930029599</c:v>
                </c:pt>
                <c:pt idx="183237">
                  <c:v>424.51528605557002</c:v>
                </c:pt>
                <c:pt idx="183238">
                  <c:v>424.51760281084302</c:v>
                </c:pt>
                <c:pt idx="183239">
                  <c:v>424.51991956611698</c:v>
                </c:pt>
                <c:pt idx="183240">
                  <c:v>424.52223632138998</c:v>
                </c:pt>
                <c:pt idx="183241">
                  <c:v>424.52455307666401</c:v>
                </c:pt>
                <c:pt idx="183242">
                  <c:v>424.52686983193701</c:v>
                </c:pt>
                <c:pt idx="183243">
                  <c:v>424.52918658721097</c:v>
                </c:pt>
                <c:pt idx="183244">
                  <c:v>424.53150334248397</c:v>
                </c:pt>
                <c:pt idx="183245">
                  <c:v>424.533820097758</c:v>
                </c:pt>
                <c:pt idx="183246">
                  <c:v>424.536136853031</c:v>
                </c:pt>
                <c:pt idx="183247">
                  <c:v>424.53845360830502</c:v>
                </c:pt>
                <c:pt idx="183248">
                  <c:v>424.54077036357802</c:v>
                </c:pt>
                <c:pt idx="183249">
                  <c:v>424.54308711885199</c:v>
                </c:pt>
                <c:pt idx="183250">
                  <c:v>424.54540387412499</c:v>
                </c:pt>
                <c:pt idx="183251">
                  <c:v>424.54772062939901</c:v>
                </c:pt>
                <c:pt idx="183252">
                  <c:v>424.55003738467201</c:v>
                </c:pt>
                <c:pt idx="183253">
                  <c:v>424.55235413994598</c:v>
                </c:pt>
                <c:pt idx="183254">
                  <c:v>424.55467089521898</c:v>
                </c:pt>
                <c:pt idx="183255">
                  <c:v>424.556987650493</c:v>
                </c:pt>
                <c:pt idx="183256">
                  <c:v>424.559304405766</c:v>
                </c:pt>
                <c:pt idx="183257">
                  <c:v>424.56162116104002</c:v>
                </c:pt>
                <c:pt idx="183258">
                  <c:v>424.56393791631302</c:v>
                </c:pt>
                <c:pt idx="183259">
                  <c:v>424.56625467158699</c:v>
                </c:pt>
                <c:pt idx="183260">
                  <c:v>424.56857142685999</c:v>
                </c:pt>
                <c:pt idx="183261">
                  <c:v>424.57088818213401</c:v>
                </c:pt>
                <c:pt idx="183262">
                  <c:v>424.57320493740701</c:v>
                </c:pt>
                <c:pt idx="183263">
                  <c:v>424.57552169268098</c:v>
                </c:pt>
                <c:pt idx="183264">
                  <c:v>424.57783844795398</c:v>
                </c:pt>
                <c:pt idx="183265">
                  <c:v>424.580155203228</c:v>
                </c:pt>
                <c:pt idx="183266">
                  <c:v>424.582471958501</c:v>
                </c:pt>
                <c:pt idx="183267">
                  <c:v>424.58478871377503</c:v>
                </c:pt>
                <c:pt idx="183268">
                  <c:v>424.58710546904803</c:v>
                </c:pt>
                <c:pt idx="183269">
                  <c:v>424.58942222432199</c:v>
                </c:pt>
                <c:pt idx="183270">
                  <c:v>424.59173897959499</c:v>
                </c:pt>
                <c:pt idx="183271">
                  <c:v>424.59405573486902</c:v>
                </c:pt>
                <c:pt idx="183272">
                  <c:v>424.59637249014202</c:v>
                </c:pt>
                <c:pt idx="183273">
                  <c:v>424.59868924541598</c:v>
                </c:pt>
                <c:pt idx="183274">
                  <c:v>424.60100600068898</c:v>
                </c:pt>
                <c:pt idx="183275">
                  <c:v>424.60332275596301</c:v>
                </c:pt>
                <c:pt idx="183276">
                  <c:v>424.60563951123601</c:v>
                </c:pt>
                <c:pt idx="183277">
                  <c:v>424.60795626650997</c:v>
                </c:pt>
                <c:pt idx="183278">
                  <c:v>424.610273021784</c:v>
                </c:pt>
                <c:pt idx="183279">
                  <c:v>424.612589777057</c:v>
                </c:pt>
                <c:pt idx="183280">
                  <c:v>424.61490653233102</c:v>
                </c:pt>
                <c:pt idx="183281">
                  <c:v>424.61722328760402</c:v>
                </c:pt>
                <c:pt idx="183282">
                  <c:v>424.61954004287799</c:v>
                </c:pt>
                <c:pt idx="183283">
                  <c:v>424.62185679815099</c:v>
                </c:pt>
                <c:pt idx="183284">
                  <c:v>424.62417355342501</c:v>
                </c:pt>
                <c:pt idx="183285">
                  <c:v>424.62649030869801</c:v>
                </c:pt>
                <c:pt idx="183286">
                  <c:v>424.62880706397198</c:v>
                </c:pt>
                <c:pt idx="183287">
                  <c:v>424.63112381924498</c:v>
                </c:pt>
                <c:pt idx="183288">
                  <c:v>424.633440574519</c:v>
                </c:pt>
                <c:pt idx="183289">
                  <c:v>424.635757329792</c:v>
                </c:pt>
                <c:pt idx="183290">
                  <c:v>424.63807408506602</c:v>
                </c:pt>
                <c:pt idx="183291">
                  <c:v>424.64039084033902</c:v>
                </c:pt>
                <c:pt idx="183292">
                  <c:v>424.64270759561299</c:v>
                </c:pt>
                <c:pt idx="183293">
                  <c:v>424.64502435088599</c:v>
                </c:pt>
                <c:pt idx="183294">
                  <c:v>424.64734110616001</c:v>
                </c:pt>
                <c:pt idx="183295">
                  <c:v>424.64965786143301</c:v>
                </c:pt>
                <c:pt idx="183296">
                  <c:v>424.65197461670698</c:v>
                </c:pt>
                <c:pt idx="183297">
                  <c:v>424.65429137197998</c:v>
                </c:pt>
                <c:pt idx="183298">
                  <c:v>424.656608127254</c:v>
                </c:pt>
                <c:pt idx="183299">
                  <c:v>424.658924882527</c:v>
                </c:pt>
                <c:pt idx="183300">
                  <c:v>424.66124163780103</c:v>
                </c:pt>
                <c:pt idx="183301">
                  <c:v>424.66355839307403</c:v>
                </c:pt>
                <c:pt idx="183302">
                  <c:v>424.66587514834799</c:v>
                </c:pt>
                <c:pt idx="183303">
                  <c:v>424.66819190362099</c:v>
                </c:pt>
                <c:pt idx="183304">
                  <c:v>424.67050865889502</c:v>
                </c:pt>
                <c:pt idx="183305">
                  <c:v>424.67282541416802</c:v>
                </c:pt>
                <c:pt idx="183306">
                  <c:v>424.67514216944198</c:v>
                </c:pt>
                <c:pt idx="183307">
                  <c:v>424.67745892471498</c:v>
                </c:pt>
                <c:pt idx="183308">
                  <c:v>424.67977567998901</c:v>
                </c:pt>
                <c:pt idx="183309">
                  <c:v>424.68209243526201</c:v>
                </c:pt>
                <c:pt idx="183310">
                  <c:v>424.68440919053597</c:v>
                </c:pt>
                <c:pt idx="183311">
                  <c:v>424.68672594580897</c:v>
                </c:pt>
                <c:pt idx="183312">
                  <c:v>424.689042701083</c:v>
                </c:pt>
                <c:pt idx="183313">
                  <c:v>424.691359456356</c:v>
                </c:pt>
                <c:pt idx="183314">
                  <c:v>424.69367621163002</c:v>
                </c:pt>
                <c:pt idx="183315">
                  <c:v>424.69599296690302</c:v>
                </c:pt>
                <c:pt idx="183316">
                  <c:v>424.69830972217699</c:v>
                </c:pt>
                <c:pt idx="183317">
                  <c:v>424.70062647744999</c:v>
                </c:pt>
                <c:pt idx="183318">
                  <c:v>424.70294323272401</c:v>
                </c:pt>
                <c:pt idx="183319">
                  <c:v>424.70525998799701</c:v>
                </c:pt>
                <c:pt idx="183320">
                  <c:v>424.70757674327098</c:v>
                </c:pt>
                <c:pt idx="183321">
                  <c:v>424.709893498545</c:v>
                </c:pt>
                <c:pt idx="183322">
                  <c:v>424.712210253818</c:v>
                </c:pt>
                <c:pt idx="183323">
                  <c:v>424.71452700909202</c:v>
                </c:pt>
                <c:pt idx="183324">
                  <c:v>424.71684376436502</c:v>
                </c:pt>
                <c:pt idx="183325">
                  <c:v>424.71916051963899</c:v>
                </c:pt>
                <c:pt idx="183326">
                  <c:v>424.72147727491199</c:v>
                </c:pt>
                <c:pt idx="183327">
                  <c:v>424.72379403018601</c:v>
                </c:pt>
                <c:pt idx="183328">
                  <c:v>424.72611078545901</c:v>
                </c:pt>
                <c:pt idx="183329">
                  <c:v>424.72842754073298</c:v>
                </c:pt>
                <c:pt idx="183330">
                  <c:v>424.73074429600598</c:v>
                </c:pt>
                <c:pt idx="183331">
                  <c:v>424.73306105128</c:v>
                </c:pt>
                <c:pt idx="183332">
                  <c:v>424.735377806553</c:v>
                </c:pt>
                <c:pt idx="183333">
                  <c:v>424.73769456182703</c:v>
                </c:pt>
                <c:pt idx="183334">
                  <c:v>424.74001131710003</c:v>
                </c:pt>
                <c:pt idx="183335">
                  <c:v>424.74232807237399</c:v>
                </c:pt>
                <c:pt idx="183336">
                  <c:v>424.74464482764699</c:v>
                </c:pt>
                <c:pt idx="183337">
                  <c:v>424.74696158292102</c:v>
                </c:pt>
                <c:pt idx="183338">
                  <c:v>424.74927833819402</c:v>
                </c:pt>
                <c:pt idx="183339">
                  <c:v>424.75159509346798</c:v>
                </c:pt>
                <c:pt idx="183340">
                  <c:v>424.75391184874098</c:v>
                </c:pt>
                <c:pt idx="183341">
                  <c:v>424.75622860401501</c:v>
                </c:pt>
                <c:pt idx="183342">
                  <c:v>424.75854535928801</c:v>
                </c:pt>
                <c:pt idx="183343">
                  <c:v>424.76086211456197</c:v>
                </c:pt>
                <c:pt idx="183344">
                  <c:v>424.76317886983497</c:v>
                </c:pt>
                <c:pt idx="183345">
                  <c:v>424.765495625109</c:v>
                </c:pt>
                <c:pt idx="183346">
                  <c:v>424.767812380382</c:v>
                </c:pt>
                <c:pt idx="183347">
                  <c:v>424.77012913565602</c:v>
                </c:pt>
                <c:pt idx="183348">
                  <c:v>424.77244589092902</c:v>
                </c:pt>
                <c:pt idx="183349">
                  <c:v>424.77476264620299</c:v>
                </c:pt>
                <c:pt idx="183350">
                  <c:v>424.77707940147599</c:v>
                </c:pt>
                <c:pt idx="183351">
                  <c:v>424.77939615675001</c:v>
                </c:pt>
                <c:pt idx="183352">
                  <c:v>424.78171291202301</c:v>
                </c:pt>
                <c:pt idx="183353">
                  <c:v>424.78402966729698</c:v>
                </c:pt>
                <c:pt idx="183354">
                  <c:v>424.78634642256998</c:v>
                </c:pt>
                <c:pt idx="183355">
                  <c:v>424.788663177844</c:v>
                </c:pt>
                <c:pt idx="183356">
                  <c:v>424.790979933117</c:v>
                </c:pt>
                <c:pt idx="183357">
                  <c:v>424.79329668839102</c:v>
                </c:pt>
                <c:pt idx="183358">
                  <c:v>424.79561344366402</c:v>
                </c:pt>
                <c:pt idx="183359">
                  <c:v>424.79793019893799</c:v>
                </c:pt>
                <c:pt idx="183360">
                  <c:v>424.80024695421099</c:v>
                </c:pt>
                <c:pt idx="183361">
                  <c:v>424.80256370948501</c:v>
                </c:pt>
                <c:pt idx="183362">
                  <c:v>424.80488046475801</c:v>
                </c:pt>
                <c:pt idx="183363">
                  <c:v>424.80719722003198</c:v>
                </c:pt>
                <c:pt idx="183364">
                  <c:v>424.809513975306</c:v>
                </c:pt>
                <c:pt idx="183365">
                  <c:v>424.811830730579</c:v>
                </c:pt>
                <c:pt idx="183366">
                  <c:v>424.81414748585303</c:v>
                </c:pt>
                <c:pt idx="183367">
                  <c:v>424.81646424112603</c:v>
                </c:pt>
                <c:pt idx="183368">
                  <c:v>424.81878099639999</c:v>
                </c:pt>
                <c:pt idx="183369">
                  <c:v>424.82109775167299</c:v>
                </c:pt>
                <c:pt idx="183370">
                  <c:v>424.82341450694702</c:v>
                </c:pt>
                <c:pt idx="183371">
                  <c:v>424.82573126222002</c:v>
                </c:pt>
                <c:pt idx="183372">
                  <c:v>424.82804801749398</c:v>
                </c:pt>
                <c:pt idx="183373">
                  <c:v>424.83036477276698</c:v>
                </c:pt>
                <c:pt idx="183374">
                  <c:v>424.83268152804101</c:v>
                </c:pt>
                <c:pt idx="183375">
                  <c:v>424.83499828331401</c:v>
                </c:pt>
                <c:pt idx="183376">
                  <c:v>424.83731503858797</c:v>
                </c:pt>
                <c:pt idx="183377">
                  <c:v>424.83963179386097</c:v>
                </c:pt>
                <c:pt idx="183378">
                  <c:v>424.841948549135</c:v>
                </c:pt>
                <c:pt idx="183379">
                  <c:v>424.844265304408</c:v>
                </c:pt>
                <c:pt idx="183380">
                  <c:v>424.84658205968202</c:v>
                </c:pt>
                <c:pt idx="183381">
                  <c:v>424.84889881495502</c:v>
                </c:pt>
                <c:pt idx="183382">
                  <c:v>424.85121557022899</c:v>
                </c:pt>
                <c:pt idx="183383">
                  <c:v>424.85353232550199</c:v>
                </c:pt>
                <c:pt idx="183384">
                  <c:v>424.85584908077601</c:v>
                </c:pt>
                <c:pt idx="183385">
                  <c:v>424.85816583604901</c:v>
                </c:pt>
                <c:pt idx="183386">
                  <c:v>424.86048259132298</c:v>
                </c:pt>
                <c:pt idx="183387">
                  <c:v>424.86279934659598</c:v>
                </c:pt>
                <c:pt idx="183388">
                  <c:v>424.86511610187</c:v>
                </c:pt>
                <c:pt idx="183389">
                  <c:v>424.867432857143</c:v>
                </c:pt>
                <c:pt idx="183390">
                  <c:v>424.86974961241702</c:v>
                </c:pt>
                <c:pt idx="183391">
                  <c:v>424.87206636769002</c:v>
                </c:pt>
                <c:pt idx="183392">
                  <c:v>424.87438312296399</c:v>
                </c:pt>
                <c:pt idx="183393">
                  <c:v>424.87669987823699</c:v>
                </c:pt>
                <c:pt idx="183394">
                  <c:v>424.87901663351101</c:v>
                </c:pt>
                <c:pt idx="183395">
                  <c:v>424.88133338878401</c:v>
                </c:pt>
                <c:pt idx="183396">
                  <c:v>424.88365014405798</c:v>
                </c:pt>
                <c:pt idx="183397">
                  <c:v>424.88596689933098</c:v>
                </c:pt>
                <c:pt idx="183398">
                  <c:v>424.888283654605</c:v>
                </c:pt>
                <c:pt idx="183399">
                  <c:v>424.890600409878</c:v>
                </c:pt>
                <c:pt idx="183400">
                  <c:v>424.89291716515203</c:v>
                </c:pt>
                <c:pt idx="183401">
                  <c:v>424.89523392042503</c:v>
                </c:pt>
                <c:pt idx="183402">
                  <c:v>424.89755067569899</c:v>
                </c:pt>
                <c:pt idx="183403">
                  <c:v>424.89986743097199</c:v>
                </c:pt>
                <c:pt idx="183404">
                  <c:v>424.90218418624602</c:v>
                </c:pt>
                <c:pt idx="183405">
                  <c:v>424.90450094151998</c:v>
                </c:pt>
                <c:pt idx="183406">
                  <c:v>424.90681769679298</c:v>
                </c:pt>
                <c:pt idx="183407">
                  <c:v>424.90913445206701</c:v>
                </c:pt>
                <c:pt idx="183408">
                  <c:v>424.91145120734001</c:v>
                </c:pt>
                <c:pt idx="183409">
                  <c:v>424.91376796261397</c:v>
                </c:pt>
                <c:pt idx="183410">
                  <c:v>424.91608471788697</c:v>
                </c:pt>
                <c:pt idx="183411">
                  <c:v>424.918401473161</c:v>
                </c:pt>
                <c:pt idx="183412">
                  <c:v>424.920718228434</c:v>
                </c:pt>
                <c:pt idx="183413">
                  <c:v>424.92303498370802</c:v>
                </c:pt>
                <c:pt idx="183414">
                  <c:v>424.92535173898102</c:v>
                </c:pt>
                <c:pt idx="183415">
                  <c:v>424.92766849425499</c:v>
                </c:pt>
                <c:pt idx="183416">
                  <c:v>424.92998524952799</c:v>
                </c:pt>
                <c:pt idx="183417">
                  <c:v>424.93230200480201</c:v>
                </c:pt>
                <c:pt idx="183418">
                  <c:v>424.93461876007501</c:v>
                </c:pt>
                <c:pt idx="183419">
                  <c:v>424.93693551534898</c:v>
                </c:pt>
                <c:pt idx="183420">
                  <c:v>424.93925227062198</c:v>
                </c:pt>
                <c:pt idx="183421">
                  <c:v>424.941569025896</c:v>
                </c:pt>
                <c:pt idx="183422">
                  <c:v>424.943885781169</c:v>
                </c:pt>
                <c:pt idx="183423">
                  <c:v>424.94620253644302</c:v>
                </c:pt>
                <c:pt idx="183424">
                  <c:v>424.94851929171602</c:v>
                </c:pt>
                <c:pt idx="183425">
                  <c:v>424.95083604698999</c:v>
                </c:pt>
                <c:pt idx="183426">
                  <c:v>424.95315280226299</c:v>
                </c:pt>
                <c:pt idx="183427">
                  <c:v>424.95546955753701</c:v>
                </c:pt>
                <c:pt idx="183428">
                  <c:v>424.95778631281001</c:v>
                </c:pt>
                <c:pt idx="183429">
                  <c:v>424.96010306808398</c:v>
                </c:pt>
                <c:pt idx="183430">
                  <c:v>424.96241982335698</c:v>
                </c:pt>
                <c:pt idx="183431">
                  <c:v>424.964736578631</c:v>
                </c:pt>
                <c:pt idx="183432">
                  <c:v>424.967053333904</c:v>
                </c:pt>
                <c:pt idx="183433">
                  <c:v>424.96937008917803</c:v>
                </c:pt>
                <c:pt idx="183434">
                  <c:v>424.97168684445103</c:v>
                </c:pt>
                <c:pt idx="183435">
                  <c:v>424.97400359972499</c:v>
                </c:pt>
                <c:pt idx="183436">
                  <c:v>424.97632035499799</c:v>
                </c:pt>
                <c:pt idx="183437">
                  <c:v>424.97863711027202</c:v>
                </c:pt>
                <c:pt idx="183438">
                  <c:v>424.98095386554502</c:v>
                </c:pt>
                <c:pt idx="183439">
                  <c:v>424.98327062081898</c:v>
                </c:pt>
                <c:pt idx="183440">
                  <c:v>424.98558737609198</c:v>
                </c:pt>
                <c:pt idx="183441">
                  <c:v>424.98790413136601</c:v>
                </c:pt>
                <c:pt idx="183442">
                  <c:v>424.99022088663901</c:v>
                </c:pt>
                <c:pt idx="183443">
                  <c:v>424.99253764191297</c:v>
                </c:pt>
                <c:pt idx="183444">
                  <c:v>424.99485439718597</c:v>
                </c:pt>
                <c:pt idx="183445">
                  <c:v>424.99717115246</c:v>
                </c:pt>
                <c:pt idx="183446">
                  <c:v>424.999487907733</c:v>
                </c:pt>
                <c:pt idx="183447">
                  <c:v>425.00180466300702</c:v>
                </c:pt>
                <c:pt idx="183448">
                  <c:v>425.00412141828099</c:v>
                </c:pt>
                <c:pt idx="183449">
                  <c:v>425.00643817355399</c:v>
                </c:pt>
                <c:pt idx="183450">
                  <c:v>425.00875492882801</c:v>
                </c:pt>
                <c:pt idx="183451">
                  <c:v>425.01107168410101</c:v>
                </c:pt>
                <c:pt idx="183452">
                  <c:v>425.01338843937498</c:v>
                </c:pt>
                <c:pt idx="183453">
                  <c:v>425.01570519464798</c:v>
                </c:pt>
                <c:pt idx="183454">
                  <c:v>425.018021949922</c:v>
                </c:pt>
                <c:pt idx="183455">
                  <c:v>425.020338705195</c:v>
                </c:pt>
                <c:pt idx="183456">
                  <c:v>425.02265546046903</c:v>
                </c:pt>
                <c:pt idx="183457">
                  <c:v>425.02497221574203</c:v>
                </c:pt>
                <c:pt idx="183458">
                  <c:v>425.02728897101599</c:v>
                </c:pt>
                <c:pt idx="183459">
                  <c:v>425.02960572628899</c:v>
                </c:pt>
                <c:pt idx="183460">
                  <c:v>425.03192248156302</c:v>
                </c:pt>
                <c:pt idx="183461">
                  <c:v>425.03423923683602</c:v>
                </c:pt>
                <c:pt idx="183462">
                  <c:v>425.03655599210998</c:v>
                </c:pt>
                <c:pt idx="183463">
                  <c:v>425.03887274738298</c:v>
                </c:pt>
                <c:pt idx="183464">
                  <c:v>425.04118950265701</c:v>
                </c:pt>
                <c:pt idx="183465">
                  <c:v>425.04350625793001</c:v>
                </c:pt>
                <c:pt idx="183466">
                  <c:v>425.04582301320397</c:v>
                </c:pt>
                <c:pt idx="183467">
                  <c:v>425.04813976847697</c:v>
                </c:pt>
                <c:pt idx="183468">
                  <c:v>425.050456523751</c:v>
                </c:pt>
                <c:pt idx="183469">
                  <c:v>425.052773279024</c:v>
                </c:pt>
                <c:pt idx="183470">
                  <c:v>425.05509003429802</c:v>
                </c:pt>
                <c:pt idx="183471">
                  <c:v>425.05740678957102</c:v>
                </c:pt>
                <c:pt idx="183472">
                  <c:v>425.05972354484499</c:v>
                </c:pt>
                <c:pt idx="183473">
                  <c:v>425.06204030011799</c:v>
                </c:pt>
                <c:pt idx="183474">
                  <c:v>425.06435705539201</c:v>
                </c:pt>
                <c:pt idx="183475">
                  <c:v>425.06667381066501</c:v>
                </c:pt>
                <c:pt idx="183476">
                  <c:v>425.06899056593898</c:v>
                </c:pt>
                <c:pt idx="183477">
                  <c:v>425.07130732121198</c:v>
                </c:pt>
                <c:pt idx="183478">
                  <c:v>425.073624076486</c:v>
                </c:pt>
                <c:pt idx="183479">
                  <c:v>425.075940831759</c:v>
                </c:pt>
                <c:pt idx="183480">
                  <c:v>425.07825758703302</c:v>
                </c:pt>
                <c:pt idx="183481">
                  <c:v>425.08057434230602</c:v>
                </c:pt>
                <c:pt idx="183482">
                  <c:v>425.08289109757999</c:v>
                </c:pt>
                <c:pt idx="183483">
                  <c:v>425.08520785285299</c:v>
                </c:pt>
                <c:pt idx="183484">
                  <c:v>425.08752460812701</c:v>
                </c:pt>
                <c:pt idx="183485">
                  <c:v>425.08984136340001</c:v>
                </c:pt>
                <c:pt idx="183486">
                  <c:v>425.09215811867398</c:v>
                </c:pt>
                <c:pt idx="183487">
                  <c:v>425.09447487394698</c:v>
                </c:pt>
                <c:pt idx="183488">
                  <c:v>425.096791629221</c:v>
                </c:pt>
                <c:pt idx="183489">
                  <c:v>425.099108384494</c:v>
                </c:pt>
                <c:pt idx="183490">
                  <c:v>425.10142513976803</c:v>
                </c:pt>
                <c:pt idx="183491">
                  <c:v>425.10374189504199</c:v>
                </c:pt>
                <c:pt idx="183492">
                  <c:v>425.10605865031499</c:v>
                </c:pt>
                <c:pt idx="183493">
                  <c:v>425.10837540558902</c:v>
                </c:pt>
                <c:pt idx="183494">
                  <c:v>425.11069216086202</c:v>
                </c:pt>
                <c:pt idx="183495">
                  <c:v>425.11300891613598</c:v>
                </c:pt>
                <c:pt idx="183496">
                  <c:v>425.11532567140898</c:v>
                </c:pt>
                <c:pt idx="183497">
                  <c:v>425.11764242668301</c:v>
                </c:pt>
                <c:pt idx="183498">
                  <c:v>425.11995918195601</c:v>
                </c:pt>
                <c:pt idx="183499">
                  <c:v>425.12227593722997</c:v>
                </c:pt>
                <c:pt idx="183500">
                  <c:v>425.12459269250297</c:v>
                </c:pt>
                <c:pt idx="183501">
                  <c:v>425.126909447777</c:v>
                </c:pt>
                <c:pt idx="183502">
                  <c:v>425.12922620305</c:v>
                </c:pt>
                <c:pt idx="183503">
                  <c:v>425.13154295832402</c:v>
                </c:pt>
                <c:pt idx="183504">
                  <c:v>425.13385971359702</c:v>
                </c:pt>
                <c:pt idx="183505">
                  <c:v>425.13617646887099</c:v>
                </c:pt>
                <c:pt idx="183506">
                  <c:v>425.13849322414399</c:v>
                </c:pt>
                <c:pt idx="183507">
                  <c:v>425.14080997941801</c:v>
                </c:pt>
                <c:pt idx="183508">
                  <c:v>425.14312673469101</c:v>
                </c:pt>
                <c:pt idx="183509">
                  <c:v>425.14544348996498</c:v>
                </c:pt>
                <c:pt idx="183510">
                  <c:v>425.14776024523798</c:v>
                </c:pt>
                <c:pt idx="183511">
                  <c:v>425.150077000512</c:v>
                </c:pt>
                <c:pt idx="183512">
                  <c:v>425.152393755785</c:v>
                </c:pt>
                <c:pt idx="183513">
                  <c:v>425.15471051105902</c:v>
                </c:pt>
                <c:pt idx="183514">
                  <c:v>425.15702726633202</c:v>
                </c:pt>
                <c:pt idx="183515">
                  <c:v>425.15934402160599</c:v>
                </c:pt>
                <c:pt idx="183516">
                  <c:v>425.16166077687899</c:v>
                </c:pt>
                <c:pt idx="183517">
                  <c:v>425.16397753215301</c:v>
                </c:pt>
                <c:pt idx="183518">
                  <c:v>425.16629428742601</c:v>
                </c:pt>
                <c:pt idx="183519">
                  <c:v>425.16861104269998</c:v>
                </c:pt>
                <c:pt idx="183520">
                  <c:v>425.17092779797298</c:v>
                </c:pt>
                <c:pt idx="183521">
                  <c:v>425.173244553247</c:v>
                </c:pt>
                <c:pt idx="183522">
                  <c:v>425.17556130852</c:v>
                </c:pt>
                <c:pt idx="183523">
                  <c:v>425.17787806379403</c:v>
                </c:pt>
                <c:pt idx="183524">
                  <c:v>425.18019481906703</c:v>
                </c:pt>
                <c:pt idx="183525">
                  <c:v>425.18251157434099</c:v>
                </c:pt>
                <c:pt idx="183526">
                  <c:v>425.18482832961399</c:v>
                </c:pt>
                <c:pt idx="183527">
                  <c:v>425.18714508488802</c:v>
                </c:pt>
                <c:pt idx="183528">
                  <c:v>425.18946184016102</c:v>
                </c:pt>
                <c:pt idx="183529">
                  <c:v>425.19177859543498</c:v>
                </c:pt>
                <c:pt idx="183530">
                  <c:v>425.19409535070798</c:v>
                </c:pt>
                <c:pt idx="183531">
                  <c:v>425.19641210598201</c:v>
                </c:pt>
                <c:pt idx="183532">
                  <c:v>425.19872886125501</c:v>
                </c:pt>
                <c:pt idx="183533">
                  <c:v>425.20104561652897</c:v>
                </c:pt>
                <c:pt idx="183534">
                  <c:v>425.203362371803</c:v>
                </c:pt>
                <c:pt idx="183535">
                  <c:v>425.205679127076</c:v>
                </c:pt>
                <c:pt idx="183536">
                  <c:v>425.20799588235002</c:v>
                </c:pt>
                <c:pt idx="183537">
                  <c:v>425.21031263762302</c:v>
                </c:pt>
                <c:pt idx="183538">
                  <c:v>425.21262939289699</c:v>
                </c:pt>
                <c:pt idx="183539">
                  <c:v>425.21494614816999</c:v>
                </c:pt>
                <c:pt idx="183540">
                  <c:v>425.21726290344401</c:v>
                </c:pt>
                <c:pt idx="183541">
                  <c:v>425.21957965871701</c:v>
                </c:pt>
                <c:pt idx="183542">
                  <c:v>425.22189641399098</c:v>
                </c:pt>
                <c:pt idx="183543">
                  <c:v>425.22421316926398</c:v>
                </c:pt>
                <c:pt idx="183544">
                  <c:v>425.226529924538</c:v>
                </c:pt>
                <c:pt idx="183545">
                  <c:v>425.228846679811</c:v>
                </c:pt>
                <c:pt idx="183546">
                  <c:v>425.23116343508502</c:v>
                </c:pt>
                <c:pt idx="183547">
                  <c:v>425.23348019035802</c:v>
                </c:pt>
                <c:pt idx="183548">
                  <c:v>425.23579694563199</c:v>
                </c:pt>
                <c:pt idx="183549">
                  <c:v>425.23811370090499</c:v>
                </c:pt>
                <c:pt idx="183550">
                  <c:v>425.24043045617901</c:v>
                </c:pt>
                <c:pt idx="183551">
                  <c:v>425.24274721145201</c:v>
                </c:pt>
                <c:pt idx="183552">
                  <c:v>425.24506396672598</c:v>
                </c:pt>
                <c:pt idx="183553">
                  <c:v>425.24738072199898</c:v>
                </c:pt>
                <c:pt idx="183554">
                  <c:v>425.249697477273</c:v>
                </c:pt>
                <c:pt idx="183555">
                  <c:v>425.252014232546</c:v>
                </c:pt>
                <c:pt idx="183556">
                  <c:v>425.25433098782003</c:v>
                </c:pt>
                <c:pt idx="183557">
                  <c:v>425.25664774309303</c:v>
                </c:pt>
                <c:pt idx="183558">
                  <c:v>425.25896449836699</c:v>
                </c:pt>
                <c:pt idx="183559">
                  <c:v>425.26128125363999</c:v>
                </c:pt>
                <c:pt idx="183560">
                  <c:v>425.26359800891402</c:v>
                </c:pt>
                <c:pt idx="183561">
                  <c:v>425.26591476418702</c:v>
                </c:pt>
                <c:pt idx="183562">
                  <c:v>425.26823151946098</c:v>
                </c:pt>
                <c:pt idx="183563">
                  <c:v>425.27054827473398</c:v>
                </c:pt>
                <c:pt idx="183564">
                  <c:v>425.27286503000801</c:v>
                </c:pt>
                <c:pt idx="183565">
                  <c:v>425.27518178528101</c:v>
                </c:pt>
                <c:pt idx="183566">
                  <c:v>425.27749854055497</c:v>
                </c:pt>
                <c:pt idx="183567">
                  <c:v>425.27981529582797</c:v>
                </c:pt>
                <c:pt idx="183568">
                  <c:v>425.282132051102</c:v>
                </c:pt>
                <c:pt idx="183569">
                  <c:v>425.284448806375</c:v>
                </c:pt>
                <c:pt idx="183570">
                  <c:v>425.28676556164902</c:v>
                </c:pt>
                <c:pt idx="183571">
                  <c:v>425.28908231692202</c:v>
                </c:pt>
                <c:pt idx="183572">
                  <c:v>425.29139907219599</c:v>
                </c:pt>
                <c:pt idx="183573">
                  <c:v>425.29371582746899</c:v>
                </c:pt>
                <c:pt idx="183574">
                  <c:v>425.29603258274301</c:v>
                </c:pt>
                <c:pt idx="183575">
                  <c:v>425.29834933801601</c:v>
                </c:pt>
                <c:pt idx="183576">
                  <c:v>425.30066609328998</c:v>
                </c:pt>
                <c:pt idx="183577">
                  <c:v>425.302982848564</c:v>
                </c:pt>
                <c:pt idx="183578">
                  <c:v>425.305299603837</c:v>
                </c:pt>
                <c:pt idx="183579">
                  <c:v>425.30761635911102</c:v>
                </c:pt>
                <c:pt idx="183580">
                  <c:v>425.30993311438402</c:v>
                </c:pt>
                <c:pt idx="183581">
                  <c:v>425.31224986965799</c:v>
                </c:pt>
                <c:pt idx="183582">
                  <c:v>425.31456662493099</c:v>
                </c:pt>
                <c:pt idx="183583">
                  <c:v>425.31688338020501</c:v>
                </c:pt>
                <c:pt idx="183584">
                  <c:v>425.31920013547801</c:v>
                </c:pt>
                <c:pt idx="183585">
                  <c:v>425.32151689075198</c:v>
                </c:pt>
                <c:pt idx="183586">
                  <c:v>425.32383364602498</c:v>
                </c:pt>
                <c:pt idx="183587">
                  <c:v>425.326150401299</c:v>
                </c:pt>
                <c:pt idx="183588">
                  <c:v>425.328467156572</c:v>
                </c:pt>
                <c:pt idx="183589">
                  <c:v>425.33078391184603</c:v>
                </c:pt>
                <c:pt idx="183590">
                  <c:v>425.33310066711903</c:v>
                </c:pt>
                <c:pt idx="183591">
                  <c:v>425.33541742239299</c:v>
                </c:pt>
                <c:pt idx="183592">
                  <c:v>425.33773417766599</c:v>
                </c:pt>
                <c:pt idx="183593">
                  <c:v>425.34005093294002</c:v>
                </c:pt>
                <c:pt idx="183594">
                  <c:v>425.34236768821302</c:v>
                </c:pt>
                <c:pt idx="183595">
                  <c:v>425.34468444348698</c:v>
                </c:pt>
                <c:pt idx="183596">
                  <c:v>425.34700119875998</c:v>
                </c:pt>
                <c:pt idx="183597">
                  <c:v>425.34931795403401</c:v>
                </c:pt>
                <c:pt idx="183598">
                  <c:v>425.35163470930701</c:v>
                </c:pt>
                <c:pt idx="183599">
                  <c:v>425.35395146458097</c:v>
                </c:pt>
                <c:pt idx="183600">
                  <c:v>425.35626821985397</c:v>
                </c:pt>
                <c:pt idx="183601">
                  <c:v>425.358584975128</c:v>
                </c:pt>
                <c:pt idx="183602">
                  <c:v>425.360901730401</c:v>
                </c:pt>
                <c:pt idx="183603">
                  <c:v>425.36321848567502</c:v>
                </c:pt>
                <c:pt idx="183604">
                  <c:v>425.36553524094802</c:v>
                </c:pt>
                <c:pt idx="183605">
                  <c:v>425.36785199622199</c:v>
                </c:pt>
                <c:pt idx="183606">
                  <c:v>425.37016875149499</c:v>
                </c:pt>
                <c:pt idx="183607">
                  <c:v>425.37248550676901</c:v>
                </c:pt>
                <c:pt idx="183608">
                  <c:v>425.37480226204201</c:v>
                </c:pt>
                <c:pt idx="183609">
                  <c:v>425.37711901731598</c:v>
                </c:pt>
                <c:pt idx="183610">
                  <c:v>425.37943577258898</c:v>
                </c:pt>
                <c:pt idx="183611">
                  <c:v>425.381752527863</c:v>
                </c:pt>
                <c:pt idx="183612">
                  <c:v>425.384069283136</c:v>
                </c:pt>
                <c:pt idx="183613">
                  <c:v>425.38638603841002</c:v>
                </c:pt>
                <c:pt idx="183614">
                  <c:v>425.38870279368302</c:v>
                </c:pt>
                <c:pt idx="183615">
                  <c:v>425.39101954895699</c:v>
                </c:pt>
                <c:pt idx="183616">
                  <c:v>425.39333630422999</c:v>
                </c:pt>
                <c:pt idx="183617">
                  <c:v>425.39565305950401</c:v>
                </c:pt>
                <c:pt idx="183618">
                  <c:v>425.39796981477701</c:v>
                </c:pt>
                <c:pt idx="183619">
                  <c:v>425.40028657005098</c:v>
                </c:pt>
                <c:pt idx="183620">
                  <c:v>425.402603325325</c:v>
                </c:pt>
                <c:pt idx="183621">
                  <c:v>425.404920080598</c:v>
                </c:pt>
                <c:pt idx="183622">
                  <c:v>425.40723683587203</c:v>
                </c:pt>
                <c:pt idx="183623">
                  <c:v>425.40955359114503</c:v>
                </c:pt>
                <c:pt idx="183624">
                  <c:v>425.41187034641899</c:v>
                </c:pt>
                <c:pt idx="183625">
                  <c:v>425.41418710169199</c:v>
                </c:pt>
                <c:pt idx="183626">
                  <c:v>425.41650385696602</c:v>
                </c:pt>
                <c:pt idx="183627">
                  <c:v>425.41882061223902</c:v>
                </c:pt>
                <c:pt idx="183628">
                  <c:v>425.42113736751298</c:v>
                </c:pt>
                <c:pt idx="183629">
                  <c:v>425.42345412278598</c:v>
                </c:pt>
                <c:pt idx="183630">
                  <c:v>425.42577087806001</c:v>
                </c:pt>
                <c:pt idx="183631">
                  <c:v>425.42808763333301</c:v>
                </c:pt>
                <c:pt idx="183632">
                  <c:v>425.43040438860697</c:v>
                </c:pt>
                <c:pt idx="183633">
                  <c:v>425.43272114387997</c:v>
                </c:pt>
                <c:pt idx="183634">
                  <c:v>425.435037899154</c:v>
                </c:pt>
                <c:pt idx="183635">
                  <c:v>425.437354654427</c:v>
                </c:pt>
                <c:pt idx="183636">
                  <c:v>425.43967140970102</c:v>
                </c:pt>
                <c:pt idx="183637">
                  <c:v>425.44198816497402</c:v>
                </c:pt>
                <c:pt idx="183638">
                  <c:v>425.44430492024799</c:v>
                </c:pt>
                <c:pt idx="183639">
                  <c:v>425.44662167552099</c:v>
                </c:pt>
                <c:pt idx="183640">
                  <c:v>425.44893843079501</c:v>
                </c:pt>
                <c:pt idx="183641">
                  <c:v>425.45125518606801</c:v>
                </c:pt>
                <c:pt idx="183642">
                  <c:v>425.45357194134198</c:v>
                </c:pt>
                <c:pt idx="183643">
                  <c:v>425.45588869661498</c:v>
                </c:pt>
                <c:pt idx="183644">
                  <c:v>425.458205451889</c:v>
                </c:pt>
                <c:pt idx="183645">
                  <c:v>425.460522207162</c:v>
                </c:pt>
                <c:pt idx="183646">
                  <c:v>425.46283896243602</c:v>
                </c:pt>
                <c:pt idx="183647">
                  <c:v>425.46515571770902</c:v>
                </c:pt>
                <c:pt idx="183648">
                  <c:v>425.46747247298299</c:v>
                </c:pt>
                <c:pt idx="183649">
                  <c:v>425.46978922825599</c:v>
                </c:pt>
                <c:pt idx="183650">
                  <c:v>425.47210598353001</c:v>
                </c:pt>
                <c:pt idx="183651">
                  <c:v>425.47442273880301</c:v>
                </c:pt>
                <c:pt idx="183652">
                  <c:v>425.47673949407698</c:v>
                </c:pt>
                <c:pt idx="183653">
                  <c:v>425.47905624934998</c:v>
                </c:pt>
                <c:pt idx="183654">
                  <c:v>425.481373004624</c:v>
                </c:pt>
                <c:pt idx="183655">
                  <c:v>425.483689759897</c:v>
                </c:pt>
                <c:pt idx="183656">
                  <c:v>425.48600651517103</c:v>
                </c:pt>
                <c:pt idx="183657">
                  <c:v>425.48832327044403</c:v>
                </c:pt>
                <c:pt idx="183658">
                  <c:v>425.49064002571799</c:v>
                </c:pt>
                <c:pt idx="183659">
                  <c:v>425.49295678099099</c:v>
                </c:pt>
                <c:pt idx="183660">
                  <c:v>425.49527353626502</c:v>
                </c:pt>
                <c:pt idx="183661">
                  <c:v>425.49759029153898</c:v>
                </c:pt>
                <c:pt idx="183662">
                  <c:v>425.49990704681198</c:v>
                </c:pt>
                <c:pt idx="183663">
                  <c:v>425.50222380208601</c:v>
                </c:pt>
                <c:pt idx="183664">
                  <c:v>425.50454055735901</c:v>
                </c:pt>
                <c:pt idx="183665">
                  <c:v>425.50685731263297</c:v>
                </c:pt>
                <c:pt idx="183666">
                  <c:v>425.50917406790597</c:v>
                </c:pt>
                <c:pt idx="183667">
                  <c:v>425.51149082318</c:v>
                </c:pt>
                <c:pt idx="183668">
                  <c:v>425.513807578453</c:v>
                </c:pt>
                <c:pt idx="183669">
                  <c:v>425.51612433372702</c:v>
                </c:pt>
                <c:pt idx="183670">
                  <c:v>425.51844108900002</c:v>
                </c:pt>
                <c:pt idx="183671">
                  <c:v>425.52075784427399</c:v>
                </c:pt>
                <c:pt idx="183672">
                  <c:v>425.52307459954699</c:v>
                </c:pt>
                <c:pt idx="183673">
                  <c:v>425.52539135482101</c:v>
                </c:pt>
                <c:pt idx="183674">
                  <c:v>425.52770811009401</c:v>
                </c:pt>
                <c:pt idx="183675">
                  <c:v>425.53002486536798</c:v>
                </c:pt>
                <c:pt idx="183676">
                  <c:v>425.53234162064098</c:v>
                </c:pt>
                <c:pt idx="183677">
                  <c:v>425.534658375915</c:v>
                </c:pt>
                <c:pt idx="183678">
                  <c:v>425.536975131188</c:v>
                </c:pt>
                <c:pt idx="183679">
                  <c:v>425.53929188646202</c:v>
                </c:pt>
                <c:pt idx="183680">
                  <c:v>425.54160864173502</c:v>
                </c:pt>
                <c:pt idx="183681">
                  <c:v>425.54392539700899</c:v>
                </c:pt>
                <c:pt idx="183682">
                  <c:v>425.54624215228199</c:v>
                </c:pt>
                <c:pt idx="183683">
                  <c:v>425.54855890755601</c:v>
                </c:pt>
                <c:pt idx="183684">
                  <c:v>425.55087566282901</c:v>
                </c:pt>
                <c:pt idx="183685">
                  <c:v>425.55319241810298</c:v>
                </c:pt>
                <c:pt idx="183686">
                  <c:v>425.55550917337598</c:v>
                </c:pt>
                <c:pt idx="183687">
                  <c:v>425.55782592865</c:v>
                </c:pt>
                <c:pt idx="183688">
                  <c:v>425.560142683923</c:v>
                </c:pt>
                <c:pt idx="183689">
                  <c:v>425.56245943919703</c:v>
                </c:pt>
                <c:pt idx="183690">
                  <c:v>425.56477619447003</c:v>
                </c:pt>
                <c:pt idx="183691">
                  <c:v>425.56709294974399</c:v>
                </c:pt>
                <c:pt idx="183692">
                  <c:v>425.56940970501699</c:v>
                </c:pt>
                <c:pt idx="183693">
                  <c:v>425.57172646029102</c:v>
                </c:pt>
                <c:pt idx="183694">
                  <c:v>425.57404321556402</c:v>
                </c:pt>
                <c:pt idx="183695">
                  <c:v>425.57635997083798</c:v>
                </c:pt>
                <c:pt idx="183696">
                  <c:v>425.57867672611098</c:v>
                </c:pt>
                <c:pt idx="183697">
                  <c:v>425.58099348138501</c:v>
                </c:pt>
                <c:pt idx="183698">
                  <c:v>425.58331023665801</c:v>
                </c:pt>
                <c:pt idx="183699">
                  <c:v>425.58562699193197</c:v>
                </c:pt>
                <c:pt idx="183700">
                  <c:v>425.58794374720497</c:v>
                </c:pt>
                <c:pt idx="183701">
                  <c:v>425.590260502479</c:v>
                </c:pt>
                <c:pt idx="183702">
                  <c:v>425.592577257752</c:v>
                </c:pt>
                <c:pt idx="183703">
                  <c:v>425.59489401302602</c:v>
                </c:pt>
                <c:pt idx="183704">
                  <c:v>425.59721076829999</c:v>
                </c:pt>
                <c:pt idx="183705">
                  <c:v>425.59952752357299</c:v>
                </c:pt>
                <c:pt idx="183706">
                  <c:v>425.60184427884701</c:v>
                </c:pt>
                <c:pt idx="183707">
                  <c:v>425.60416103412001</c:v>
                </c:pt>
                <c:pt idx="183708">
                  <c:v>425.60647778939398</c:v>
                </c:pt>
                <c:pt idx="183709">
                  <c:v>425.60879454466698</c:v>
                </c:pt>
                <c:pt idx="183710">
                  <c:v>425.611111299941</c:v>
                </c:pt>
                <c:pt idx="183711">
                  <c:v>425.613428055214</c:v>
                </c:pt>
                <c:pt idx="183712">
                  <c:v>425.61574481048802</c:v>
                </c:pt>
                <c:pt idx="183713">
                  <c:v>425.61806156576102</c:v>
                </c:pt>
                <c:pt idx="183714">
                  <c:v>425.62037832103499</c:v>
                </c:pt>
                <c:pt idx="183715">
                  <c:v>425.62269507630799</c:v>
                </c:pt>
                <c:pt idx="183716">
                  <c:v>425.62501183158201</c:v>
                </c:pt>
                <c:pt idx="183717">
                  <c:v>425.62732858685501</c:v>
                </c:pt>
                <c:pt idx="183718">
                  <c:v>425.62964534212898</c:v>
                </c:pt>
                <c:pt idx="183719">
                  <c:v>425.63196209740198</c:v>
                </c:pt>
                <c:pt idx="183720">
                  <c:v>425.634278852676</c:v>
                </c:pt>
                <c:pt idx="183721">
                  <c:v>425.636595607949</c:v>
                </c:pt>
                <c:pt idx="183722">
                  <c:v>425.63891236322303</c:v>
                </c:pt>
                <c:pt idx="183723">
                  <c:v>425.64122911849603</c:v>
                </c:pt>
                <c:pt idx="183724">
                  <c:v>425.64354587376999</c:v>
                </c:pt>
                <c:pt idx="183725">
                  <c:v>425.64586262904299</c:v>
                </c:pt>
                <c:pt idx="183726">
                  <c:v>425.64817938431702</c:v>
                </c:pt>
                <c:pt idx="183727">
                  <c:v>425.65049613959002</c:v>
                </c:pt>
                <c:pt idx="183728">
                  <c:v>425.65281289486398</c:v>
                </c:pt>
                <c:pt idx="183729">
                  <c:v>425.65512965013698</c:v>
                </c:pt>
                <c:pt idx="183730">
                  <c:v>425.65744640541101</c:v>
                </c:pt>
                <c:pt idx="183731">
                  <c:v>425.65976316068401</c:v>
                </c:pt>
                <c:pt idx="183732">
                  <c:v>425.66207991595797</c:v>
                </c:pt>
                <c:pt idx="183733">
                  <c:v>425.66439667123097</c:v>
                </c:pt>
                <c:pt idx="183734">
                  <c:v>425.666713426505</c:v>
                </c:pt>
                <c:pt idx="183735">
                  <c:v>425.669030181778</c:v>
                </c:pt>
                <c:pt idx="183736">
                  <c:v>425.67134693705202</c:v>
                </c:pt>
                <c:pt idx="183737">
                  <c:v>425.67366369232502</c:v>
                </c:pt>
                <c:pt idx="183738">
                  <c:v>425.67598044759899</c:v>
                </c:pt>
                <c:pt idx="183739">
                  <c:v>425.67829720287199</c:v>
                </c:pt>
                <c:pt idx="183740">
                  <c:v>425.68061395814601</c:v>
                </c:pt>
                <c:pt idx="183741">
                  <c:v>425.68293071341901</c:v>
                </c:pt>
                <c:pt idx="183742">
                  <c:v>425.68524746869298</c:v>
                </c:pt>
                <c:pt idx="183743">
                  <c:v>425.68756422396598</c:v>
                </c:pt>
                <c:pt idx="183744">
                  <c:v>425.68988097924</c:v>
                </c:pt>
                <c:pt idx="183745">
                  <c:v>425.692197734513</c:v>
                </c:pt>
                <c:pt idx="183746">
                  <c:v>425.69451448978703</c:v>
                </c:pt>
                <c:pt idx="183747">
                  <c:v>425.69683124506099</c:v>
                </c:pt>
                <c:pt idx="183748">
                  <c:v>425.69914800033399</c:v>
                </c:pt>
                <c:pt idx="183749">
                  <c:v>425.70146475560801</c:v>
                </c:pt>
                <c:pt idx="183750">
                  <c:v>425.70378151088102</c:v>
                </c:pt>
                <c:pt idx="183751">
                  <c:v>425.70609826615498</c:v>
                </c:pt>
                <c:pt idx="183752">
                  <c:v>425.70841502142798</c:v>
                </c:pt>
                <c:pt idx="183753">
                  <c:v>425.710731776702</c:v>
                </c:pt>
                <c:pt idx="183754">
                  <c:v>425.71304853197501</c:v>
                </c:pt>
                <c:pt idx="183755">
                  <c:v>425.71536528724903</c:v>
                </c:pt>
                <c:pt idx="183756">
                  <c:v>425.71768204252197</c:v>
                </c:pt>
                <c:pt idx="183757">
                  <c:v>425.71999879779599</c:v>
                </c:pt>
                <c:pt idx="183758">
                  <c:v>425.722315553069</c:v>
                </c:pt>
                <c:pt idx="183759">
                  <c:v>425.72463230834302</c:v>
                </c:pt>
                <c:pt idx="183760">
                  <c:v>425.72694906361602</c:v>
                </c:pt>
                <c:pt idx="183761">
                  <c:v>425.72926581888998</c:v>
                </c:pt>
                <c:pt idx="183762">
                  <c:v>425.73158257416299</c:v>
                </c:pt>
                <c:pt idx="183763">
                  <c:v>425.73389932943701</c:v>
                </c:pt>
                <c:pt idx="183764">
                  <c:v>425.73621608471001</c:v>
                </c:pt>
                <c:pt idx="183765">
                  <c:v>425.73853283998398</c:v>
                </c:pt>
                <c:pt idx="183766">
                  <c:v>425.74084959525698</c:v>
                </c:pt>
                <c:pt idx="183767">
                  <c:v>425.743166350531</c:v>
                </c:pt>
                <c:pt idx="183768">
                  <c:v>425.745483105804</c:v>
                </c:pt>
                <c:pt idx="183769">
                  <c:v>425.74779986107802</c:v>
                </c:pt>
                <c:pt idx="183770">
                  <c:v>425.75011661635102</c:v>
                </c:pt>
                <c:pt idx="183771">
                  <c:v>425.75243337162499</c:v>
                </c:pt>
                <c:pt idx="183772">
                  <c:v>425.75475012689799</c:v>
                </c:pt>
                <c:pt idx="183773">
                  <c:v>425.75706688217201</c:v>
                </c:pt>
                <c:pt idx="183774">
                  <c:v>425.75938363744501</c:v>
                </c:pt>
                <c:pt idx="183775">
                  <c:v>425.76170039271898</c:v>
                </c:pt>
                <c:pt idx="183776">
                  <c:v>425.76401714799198</c:v>
                </c:pt>
                <c:pt idx="183777">
                  <c:v>425.766333903266</c:v>
                </c:pt>
                <c:pt idx="183778">
                  <c:v>425.768650658539</c:v>
                </c:pt>
                <c:pt idx="183779">
                  <c:v>425.77096741381303</c:v>
                </c:pt>
                <c:pt idx="183780">
                  <c:v>425.77328416908603</c:v>
                </c:pt>
                <c:pt idx="183781">
                  <c:v>425.77560092435999</c:v>
                </c:pt>
                <c:pt idx="183782">
                  <c:v>425.77791767963299</c:v>
                </c:pt>
                <c:pt idx="183783">
                  <c:v>425.78023443490702</c:v>
                </c:pt>
                <c:pt idx="183784">
                  <c:v>425.78255119018002</c:v>
                </c:pt>
                <c:pt idx="183785">
                  <c:v>425.78486794545398</c:v>
                </c:pt>
                <c:pt idx="183786">
                  <c:v>425.78718470072698</c:v>
                </c:pt>
                <c:pt idx="183787">
                  <c:v>425.78950145600101</c:v>
                </c:pt>
                <c:pt idx="183788">
                  <c:v>425.79181821127401</c:v>
                </c:pt>
                <c:pt idx="183789">
                  <c:v>425.79413496654797</c:v>
                </c:pt>
                <c:pt idx="183790">
                  <c:v>425.796451721822</c:v>
                </c:pt>
                <c:pt idx="183791">
                  <c:v>425.798768477095</c:v>
                </c:pt>
                <c:pt idx="183792">
                  <c:v>425.80108523236902</c:v>
                </c:pt>
                <c:pt idx="183793">
                  <c:v>425.80340198764202</c:v>
                </c:pt>
                <c:pt idx="183794">
                  <c:v>425.80571874291599</c:v>
                </c:pt>
                <c:pt idx="183795">
                  <c:v>425.80803549818899</c:v>
                </c:pt>
                <c:pt idx="183796">
                  <c:v>425.81035225346301</c:v>
                </c:pt>
                <c:pt idx="183797">
                  <c:v>425.81266900873601</c:v>
                </c:pt>
                <c:pt idx="183798">
                  <c:v>425.81498576400998</c:v>
                </c:pt>
                <c:pt idx="183799">
                  <c:v>425.81730251928298</c:v>
                </c:pt>
                <c:pt idx="183800">
                  <c:v>425.819619274557</c:v>
                </c:pt>
                <c:pt idx="183801">
                  <c:v>425.82193602983</c:v>
                </c:pt>
                <c:pt idx="183802">
                  <c:v>425.82425278510402</c:v>
                </c:pt>
                <c:pt idx="183803">
                  <c:v>425.82656954037702</c:v>
                </c:pt>
                <c:pt idx="183804">
                  <c:v>425.82888629565099</c:v>
                </c:pt>
                <c:pt idx="183805">
                  <c:v>425.83120305092399</c:v>
                </c:pt>
                <c:pt idx="183806">
                  <c:v>425.83351980619801</c:v>
                </c:pt>
                <c:pt idx="183807">
                  <c:v>425.83583656147101</c:v>
                </c:pt>
                <c:pt idx="183808">
                  <c:v>425.83815331674498</c:v>
                </c:pt>
                <c:pt idx="183809">
                  <c:v>425.84047007201798</c:v>
                </c:pt>
                <c:pt idx="183810">
                  <c:v>425.842786827292</c:v>
                </c:pt>
                <c:pt idx="183811">
                  <c:v>425.845103582565</c:v>
                </c:pt>
                <c:pt idx="183812">
                  <c:v>425.84742033783903</c:v>
                </c:pt>
                <c:pt idx="183813">
                  <c:v>425.84973709311203</c:v>
                </c:pt>
                <c:pt idx="183814">
                  <c:v>425.85205384838599</c:v>
                </c:pt>
                <c:pt idx="183815">
                  <c:v>425.85437060365899</c:v>
                </c:pt>
                <c:pt idx="183816">
                  <c:v>425.85668735893302</c:v>
                </c:pt>
                <c:pt idx="183817">
                  <c:v>425.85900411420602</c:v>
                </c:pt>
                <c:pt idx="183818">
                  <c:v>425.86132086947998</c:v>
                </c:pt>
                <c:pt idx="183819">
                  <c:v>425.86363762475298</c:v>
                </c:pt>
                <c:pt idx="183820">
                  <c:v>425.86595438002701</c:v>
                </c:pt>
                <c:pt idx="183821">
                  <c:v>425.86827113530001</c:v>
                </c:pt>
                <c:pt idx="183822">
                  <c:v>425.87058789057397</c:v>
                </c:pt>
                <c:pt idx="183823">
                  <c:v>425.87290464584697</c:v>
                </c:pt>
                <c:pt idx="183824">
                  <c:v>425.875221401121</c:v>
                </c:pt>
                <c:pt idx="183825">
                  <c:v>425.877538156394</c:v>
                </c:pt>
                <c:pt idx="183826">
                  <c:v>425.87985491166802</c:v>
                </c:pt>
                <c:pt idx="183827">
                  <c:v>425.88217166694102</c:v>
                </c:pt>
                <c:pt idx="183828">
                  <c:v>425.88448842221499</c:v>
                </c:pt>
                <c:pt idx="183829">
                  <c:v>425.88680517748799</c:v>
                </c:pt>
                <c:pt idx="183830">
                  <c:v>425.88912193276201</c:v>
                </c:pt>
                <c:pt idx="183831">
                  <c:v>425.89143868803501</c:v>
                </c:pt>
                <c:pt idx="183832">
                  <c:v>425.89375544330898</c:v>
                </c:pt>
                <c:pt idx="183833">
                  <c:v>425.896072198583</c:v>
                </c:pt>
                <c:pt idx="183834">
                  <c:v>425.898388953856</c:v>
                </c:pt>
                <c:pt idx="183835">
                  <c:v>425.90070570913002</c:v>
                </c:pt>
                <c:pt idx="183836">
                  <c:v>425.90302246440302</c:v>
                </c:pt>
                <c:pt idx="183837">
                  <c:v>425.90533921967699</c:v>
                </c:pt>
                <c:pt idx="183838">
                  <c:v>425.90765597494999</c:v>
                </c:pt>
                <c:pt idx="183839">
                  <c:v>425.90997273022401</c:v>
                </c:pt>
                <c:pt idx="183840">
                  <c:v>425.91228948549701</c:v>
                </c:pt>
                <c:pt idx="183841">
                  <c:v>425.91460624077098</c:v>
                </c:pt>
                <c:pt idx="183842">
                  <c:v>425.91692299604398</c:v>
                </c:pt>
                <c:pt idx="183843">
                  <c:v>425.919239751318</c:v>
                </c:pt>
                <c:pt idx="183844">
                  <c:v>425.921556506591</c:v>
                </c:pt>
                <c:pt idx="183845">
                  <c:v>425.92387326186503</c:v>
                </c:pt>
                <c:pt idx="183846">
                  <c:v>425.92619001713803</c:v>
                </c:pt>
                <c:pt idx="183847">
                  <c:v>425.92850677241199</c:v>
                </c:pt>
                <c:pt idx="183848">
                  <c:v>425.93082352768499</c:v>
                </c:pt>
                <c:pt idx="183849">
                  <c:v>425.93314028295902</c:v>
                </c:pt>
                <c:pt idx="183850">
                  <c:v>425.93545703823202</c:v>
                </c:pt>
                <c:pt idx="183851">
                  <c:v>425.93777379350598</c:v>
                </c:pt>
                <c:pt idx="183852">
                  <c:v>425.94009054877898</c:v>
                </c:pt>
                <c:pt idx="183853">
                  <c:v>425.94240730405301</c:v>
                </c:pt>
                <c:pt idx="183854">
                  <c:v>425.94472405932601</c:v>
                </c:pt>
                <c:pt idx="183855">
                  <c:v>425.94704081459997</c:v>
                </c:pt>
                <c:pt idx="183856">
                  <c:v>425.94935756987297</c:v>
                </c:pt>
                <c:pt idx="183857">
                  <c:v>425.951674325147</c:v>
                </c:pt>
                <c:pt idx="183858">
                  <c:v>425.95399108042</c:v>
                </c:pt>
                <c:pt idx="183859">
                  <c:v>425.95630783569402</c:v>
                </c:pt>
                <c:pt idx="183860">
                  <c:v>425.95862459096702</c:v>
                </c:pt>
                <c:pt idx="183861">
                  <c:v>425.96094134624099</c:v>
                </c:pt>
                <c:pt idx="183862">
                  <c:v>425.96325810151399</c:v>
                </c:pt>
                <c:pt idx="183863">
                  <c:v>425.96557485678801</c:v>
                </c:pt>
                <c:pt idx="183864">
                  <c:v>425.96789161206101</c:v>
                </c:pt>
                <c:pt idx="183865">
                  <c:v>425.97020836733498</c:v>
                </c:pt>
                <c:pt idx="183866">
                  <c:v>425.97252512260798</c:v>
                </c:pt>
                <c:pt idx="183867">
                  <c:v>425.974841877882</c:v>
                </c:pt>
                <c:pt idx="183868">
                  <c:v>425.977158633155</c:v>
                </c:pt>
                <c:pt idx="183869">
                  <c:v>425.97947538842902</c:v>
                </c:pt>
                <c:pt idx="183870">
                  <c:v>425.98179214370202</c:v>
                </c:pt>
                <c:pt idx="183871">
                  <c:v>425.98410889897599</c:v>
                </c:pt>
                <c:pt idx="183872">
                  <c:v>425.98642565424899</c:v>
                </c:pt>
                <c:pt idx="183873">
                  <c:v>425.98874240952301</c:v>
                </c:pt>
                <c:pt idx="183874">
                  <c:v>425.99105916479601</c:v>
                </c:pt>
                <c:pt idx="183875">
                  <c:v>425.99337592006998</c:v>
                </c:pt>
                <c:pt idx="183876">
                  <c:v>425.995692675344</c:v>
                </c:pt>
                <c:pt idx="183877">
                  <c:v>425.998009430617</c:v>
                </c:pt>
                <c:pt idx="183878">
                  <c:v>426.00032618589103</c:v>
                </c:pt>
                <c:pt idx="183879">
                  <c:v>426.00264294116403</c:v>
                </c:pt>
                <c:pt idx="183880">
                  <c:v>426.00495969643799</c:v>
                </c:pt>
                <c:pt idx="183881">
                  <c:v>426.00727645171099</c:v>
                </c:pt>
                <c:pt idx="183882">
                  <c:v>426.00959320698502</c:v>
                </c:pt>
                <c:pt idx="183883">
                  <c:v>426.01190996225802</c:v>
                </c:pt>
                <c:pt idx="183884">
                  <c:v>426.01422671753198</c:v>
                </c:pt>
                <c:pt idx="183885">
                  <c:v>426.01654347280498</c:v>
                </c:pt>
                <c:pt idx="183886">
                  <c:v>426.01886022807901</c:v>
                </c:pt>
                <c:pt idx="183887">
                  <c:v>426.02117698335201</c:v>
                </c:pt>
                <c:pt idx="183888">
                  <c:v>426.02349373862597</c:v>
                </c:pt>
                <c:pt idx="183889">
                  <c:v>426.02581049389897</c:v>
                </c:pt>
                <c:pt idx="183890">
                  <c:v>426.028127249173</c:v>
                </c:pt>
                <c:pt idx="183891">
                  <c:v>426.030444004446</c:v>
                </c:pt>
                <c:pt idx="183892">
                  <c:v>426.03276075972002</c:v>
                </c:pt>
                <c:pt idx="183893">
                  <c:v>426.03507751499302</c:v>
                </c:pt>
                <c:pt idx="183894">
                  <c:v>426.03739427026699</c:v>
                </c:pt>
                <c:pt idx="183895">
                  <c:v>426.03971102553999</c:v>
                </c:pt>
                <c:pt idx="183896">
                  <c:v>426.04202778081401</c:v>
                </c:pt>
                <c:pt idx="183897">
                  <c:v>426.04434453608701</c:v>
                </c:pt>
                <c:pt idx="183898">
                  <c:v>426.04666129136098</c:v>
                </c:pt>
                <c:pt idx="183899">
                  <c:v>426.04897804663398</c:v>
                </c:pt>
                <c:pt idx="183900">
                  <c:v>426.051294801908</c:v>
                </c:pt>
                <c:pt idx="183901">
                  <c:v>426.053611557181</c:v>
                </c:pt>
                <c:pt idx="183902">
                  <c:v>426.05592831245502</c:v>
                </c:pt>
                <c:pt idx="183903">
                  <c:v>426.05824506772802</c:v>
                </c:pt>
                <c:pt idx="183904">
                  <c:v>426.06056182300199</c:v>
                </c:pt>
                <c:pt idx="183905">
                  <c:v>426.06287857827499</c:v>
                </c:pt>
                <c:pt idx="183906">
                  <c:v>426.06519533354901</c:v>
                </c:pt>
                <c:pt idx="183907">
                  <c:v>426.06751208882201</c:v>
                </c:pt>
                <c:pt idx="183908">
                  <c:v>426.06982884409598</c:v>
                </c:pt>
                <c:pt idx="183909">
                  <c:v>426.07214559936898</c:v>
                </c:pt>
                <c:pt idx="183910">
                  <c:v>426.074462354643</c:v>
                </c:pt>
                <c:pt idx="183911">
                  <c:v>426.076779109916</c:v>
                </c:pt>
                <c:pt idx="183912">
                  <c:v>426.07909586519003</c:v>
                </c:pt>
                <c:pt idx="183913">
                  <c:v>426.08141262046303</c:v>
                </c:pt>
                <c:pt idx="183914">
                  <c:v>426.08372937573699</c:v>
                </c:pt>
                <c:pt idx="183915">
                  <c:v>426.08604613100999</c:v>
                </c:pt>
                <c:pt idx="183916">
                  <c:v>426.08836288628402</c:v>
                </c:pt>
                <c:pt idx="183917">
                  <c:v>426.09067964155798</c:v>
                </c:pt>
                <c:pt idx="183918">
                  <c:v>426.09299639683098</c:v>
                </c:pt>
                <c:pt idx="183919">
                  <c:v>426.09531315210501</c:v>
                </c:pt>
                <c:pt idx="183920">
                  <c:v>426.09762990737801</c:v>
                </c:pt>
                <c:pt idx="183921">
                  <c:v>426.09994666265197</c:v>
                </c:pt>
                <c:pt idx="183922">
                  <c:v>426.10226341792497</c:v>
                </c:pt>
                <c:pt idx="183923">
                  <c:v>426.104580173199</c:v>
                </c:pt>
                <c:pt idx="183924">
                  <c:v>426.106896928472</c:v>
                </c:pt>
                <c:pt idx="183925">
                  <c:v>426.10921368374602</c:v>
                </c:pt>
                <c:pt idx="183926">
                  <c:v>426.11153043901902</c:v>
                </c:pt>
                <c:pt idx="183927">
                  <c:v>426.11384719429299</c:v>
                </c:pt>
                <c:pt idx="183928">
                  <c:v>426.11616394956599</c:v>
                </c:pt>
                <c:pt idx="183929">
                  <c:v>426.11848070484001</c:v>
                </c:pt>
                <c:pt idx="183930">
                  <c:v>426.12079746011301</c:v>
                </c:pt>
                <c:pt idx="183931">
                  <c:v>426.12311421538698</c:v>
                </c:pt>
                <c:pt idx="183932">
                  <c:v>426.12543097065998</c:v>
                </c:pt>
                <c:pt idx="183933">
                  <c:v>426.127747725934</c:v>
                </c:pt>
                <c:pt idx="183934">
                  <c:v>426.130064481207</c:v>
                </c:pt>
                <c:pt idx="183935">
                  <c:v>426.13238123648102</c:v>
                </c:pt>
                <c:pt idx="183936">
                  <c:v>426.13469799175402</c:v>
                </c:pt>
                <c:pt idx="183937">
                  <c:v>426.13701474702799</c:v>
                </c:pt>
                <c:pt idx="183938">
                  <c:v>426.13933150230099</c:v>
                </c:pt>
                <c:pt idx="183939">
                  <c:v>426.14164825757501</c:v>
                </c:pt>
                <c:pt idx="183940">
                  <c:v>426.14396501284801</c:v>
                </c:pt>
                <c:pt idx="183941">
                  <c:v>426.14628176812198</c:v>
                </c:pt>
                <c:pt idx="183942">
                  <c:v>426.14859852339498</c:v>
                </c:pt>
                <c:pt idx="183943">
                  <c:v>426.150915278669</c:v>
                </c:pt>
                <c:pt idx="183944">
                  <c:v>426.153232033942</c:v>
                </c:pt>
                <c:pt idx="183945">
                  <c:v>426.15554878921603</c:v>
                </c:pt>
                <c:pt idx="183946">
                  <c:v>426.15786554448903</c:v>
                </c:pt>
                <c:pt idx="183947">
                  <c:v>426.16018229976299</c:v>
                </c:pt>
                <c:pt idx="183948">
                  <c:v>426.16249905503599</c:v>
                </c:pt>
                <c:pt idx="183949">
                  <c:v>426.16481581031002</c:v>
                </c:pt>
                <c:pt idx="183950">
                  <c:v>426.16713256558302</c:v>
                </c:pt>
                <c:pt idx="183951">
                  <c:v>426.16944932085698</c:v>
                </c:pt>
                <c:pt idx="183952">
                  <c:v>426.17176607612998</c:v>
                </c:pt>
                <c:pt idx="183953">
                  <c:v>426.17408283140401</c:v>
                </c:pt>
                <c:pt idx="183954">
                  <c:v>426.17639958667701</c:v>
                </c:pt>
                <c:pt idx="183955">
                  <c:v>426.17871634195097</c:v>
                </c:pt>
                <c:pt idx="183956">
                  <c:v>426.18103309722397</c:v>
                </c:pt>
                <c:pt idx="183957">
                  <c:v>426.183349852498</c:v>
                </c:pt>
                <c:pt idx="183958">
                  <c:v>426.185666607771</c:v>
                </c:pt>
                <c:pt idx="183959">
                  <c:v>426.18798336304502</c:v>
                </c:pt>
                <c:pt idx="183960">
                  <c:v>426.19030011831899</c:v>
                </c:pt>
                <c:pt idx="183961">
                  <c:v>426.19261687359199</c:v>
                </c:pt>
                <c:pt idx="183962">
                  <c:v>426.19493362886601</c:v>
                </c:pt>
                <c:pt idx="183963">
                  <c:v>426.19725038413901</c:v>
                </c:pt>
                <c:pt idx="183964">
                  <c:v>426.19956713941298</c:v>
                </c:pt>
                <c:pt idx="183965">
                  <c:v>426.20188389468598</c:v>
                </c:pt>
                <c:pt idx="183966">
                  <c:v>426.20420064996</c:v>
                </c:pt>
                <c:pt idx="183967">
                  <c:v>426.206517405233</c:v>
                </c:pt>
                <c:pt idx="183968">
                  <c:v>426.20883416050702</c:v>
                </c:pt>
                <c:pt idx="183969">
                  <c:v>426.21115091578002</c:v>
                </c:pt>
                <c:pt idx="183970">
                  <c:v>426.21346767105399</c:v>
                </c:pt>
                <c:pt idx="183971">
                  <c:v>426.21578442632699</c:v>
                </c:pt>
                <c:pt idx="183972">
                  <c:v>426.21810118160101</c:v>
                </c:pt>
                <c:pt idx="183973">
                  <c:v>426.22041793687401</c:v>
                </c:pt>
                <c:pt idx="183974">
                  <c:v>426.22273469214798</c:v>
                </c:pt>
                <c:pt idx="183975">
                  <c:v>426.22505144742098</c:v>
                </c:pt>
                <c:pt idx="183976">
                  <c:v>426.227368202695</c:v>
                </c:pt>
                <c:pt idx="183977">
                  <c:v>426.229684957968</c:v>
                </c:pt>
                <c:pt idx="183978">
                  <c:v>426.23200171324203</c:v>
                </c:pt>
                <c:pt idx="183979">
                  <c:v>426.23431846851503</c:v>
                </c:pt>
                <c:pt idx="183980">
                  <c:v>426.23663522378899</c:v>
                </c:pt>
                <c:pt idx="183981">
                  <c:v>426.23895197906199</c:v>
                </c:pt>
                <c:pt idx="183982">
                  <c:v>426.24126873433602</c:v>
                </c:pt>
                <c:pt idx="183983">
                  <c:v>426.24358548960902</c:v>
                </c:pt>
                <c:pt idx="183984">
                  <c:v>426.24590224488298</c:v>
                </c:pt>
                <c:pt idx="183985">
                  <c:v>426.24821900015598</c:v>
                </c:pt>
                <c:pt idx="183986">
                  <c:v>426.25053575543001</c:v>
                </c:pt>
                <c:pt idx="183987">
                  <c:v>426.25285251070301</c:v>
                </c:pt>
                <c:pt idx="183988">
                  <c:v>426.25516926597697</c:v>
                </c:pt>
                <c:pt idx="183989">
                  <c:v>426.25748602124997</c:v>
                </c:pt>
                <c:pt idx="183990">
                  <c:v>426.259802776524</c:v>
                </c:pt>
                <c:pt idx="183991">
                  <c:v>426.262119531797</c:v>
                </c:pt>
                <c:pt idx="183992">
                  <c:v>426.26443628707102</c:v>
                </c:pt>
                <c:pt idx="183993">
                  <c:v>426.26675304234402</c:v>
                </c:pt>
                <c:pt idx="183994">
                  <c:v>426.26906979761799</c:v>
                </c:pt>
                <c:pt idx="183995">
                  <c:v>426.27138655289099</c:v>
                </c:pt>
                <c:pt idx="183996">
                  <c:v>426.27370330816501</c:v>
                </c:pt>
                <c:pt idx="183997">
                  <c:v>426.27602006343801</c:v>
                </c:pt>
                <c:pt idx="183998">
                  <c:v>426.27833681871198</c:v>
                </c:pt>
                <c:pt idx="183999">
                  <c:v>426.28065357398498</c:v>
                </c:pt>
                <c:pt idx="184000">
                  <c:v>426.282970329259</c:v>
                </c:pt>
                <c:pt idx="184001">
                  <c:v>426.285287084532</c:v>
                </c:pt>
                <c:pt idx="184002">
                  <c:v>426.28760383980602</c:v>
                </c:pt>
                <c:pt idx="184003">
                  <c:v>426.28992059507999</c:v>
                </c:pt>
                <c:pt idx="184004">
                  <c:v>426.29223735035299</c:v>
                </c:pt>
                <c:pt idx="184005">
                  <c:v>426.29455410562701</c:v>
                </c:pt>
                <c:pt idx="184006">
                  <c:v>426.29687086090001</c:v>
                </c:pt>
                <c:pt idx="184007">
                  <c:v>426.29918761617398</c:v>
                </c:pt>
                <c:pt idx="184008">
                  <c:v>426.30150437144698</c:v>
                </c:pt>
                <c:pt idx="184009">
                  <c:v>426.303821126721</c:v>
                </c:pt>
                <c:pt idx="184010">
                  <c:v>426.306137881994</c:v>
                </c:pt>
                <c:pt idx="184011">
                  <c:v>426.30845463726803</c:v>
                </c:pt>
                <c:pt idx="184012">
                  <c:v>426.31077139254103</c:v>
                </c:pt>
                <c:pt idx="184013">
                  <c:v>426.31308814781499</c:v>
                </c:pt>
                <c:pt idx="184014">
                  <c:v>426.31540490308799</c:v>
                </c:pt>
                <c:pt idx="184015">
                  <c:v>426.31772165836202</c:v>
                </c:pt>
                <c:pt idx="184016">
                  <c:v>426.32003841363502</c:v>
                </c:pt>
                <c:pt idx="184017">
                  <c:v>426.32235516890898</c:v>
                </c:pt>
                <c:pt idx="184018">
                  <c:v>426.32467192418198</c:v>
                </c:pt>
                <c:pt idx="184019">
                  <c:v>426.32698867945601</c:v>
                </c:pt>
                <c:pt idx="184020">
                  <c:v>426.32930543472901</c:v>
                </c:pt>
                <c:pt idx="184021">
                  <c:v>426.33162219000297</c:v>
                </c:pt>
                <c:pt idx="184022">
                  <c:v>426.33393894527597</c:v>
                </c:pt>
                <c:pt idx="184023">
                  <c:v>426.33625570055</c:v>
                </c:pt>
                <c:pt idx="184024">
                  <c:v>426.338572455823</c:v>
                </c:pt>
                <c:pt idx="184025">
                  <c:v>426.34088921109702</c:v>
                </c:pt>
                <c:pt idx="184026">
                  <c:v>426.34320596637002</c:v>
                </c:pt>
                <c:pt idx="184027">
                  <c:v>426.34552272164399</c:v>
                </c:pt>
                <c:pt idx="184028">
                  <c:v>426.34783947691699</c:v>
                </c:pt>
                <c:pt idx="184029">
                  <c:v>426.35015623219101</c:v>
                </c:pt>
                <c:pt idx="184030">
                  <c:v>426.35247298746401</c:v>
                </c:pt>
                <c:pt idx="184031">
                  <c:v>426.35478974273798</c:v>
                </c:pt>
                <c:pt idx="184032">
                  <c:v>426.35710649801098</c:v>
                </c:pt>
                <c:pt idx="184033">
                  <c:v>426.359423253285</c:v>
                </c:pt>
                <c:pt idx="184034">
                  <c:v>426.361740008558</c:v>
                </c:pt>
                <c:pt idx="184035">
                  <c:v>426.36405676383202</c:v>
                </c:pt>
                <c:pt idx="184036">
                  <c:v>426.36637351910503</c:v>
                </c:pt>
                <c:pt idx="184037">
                  <c:v>426.36869027437899</c:v>
                </c:pt>
                <c:pt idx="184038">
                  <c:v>426.37100702965199</c:v>
                </c:pt>
                <c:pt idx="184039">
                  <c:v>426.37332378492601</c:v>
                </c:pt>
                <c:pt idx="184040">
                  <c:v>426.37564054019902</c:v>
                </c:pt>
                <c:pt idx="184041">
                  <c:v>426.37795729547298</c:v>
                </c:pt>
                <c:pt idx="184042">
                  <c:v>426.38027405074598</c:v>
                </c:pt>
                <c:pt idx="184043">
                  <c:v>426.38259080602</c:v>
                </c:pt>
                <c:pt idx="184044">
                  <c:v>426.38490756129301</c:v>
                </c:pt>
                <c:pt idx="184045">
                  <c:v>426.38722431656703</c:v>
                </c:pt>
                <c:pt idx="184046">
                  <c:v>426.38954107184099</c:v>
                </c:pt>
                <c:pt idx="184047">
                  <c:v>426.39185782711399</c:v>
                </c:pt>
                <c:pt idx="184048">
                  <c:v>426.39417458238802</c:v>
                </c:pt>
                <c:pt idx="184049">
                  <c:v>426.39649133766102</c:v>
                </c:pt>
                <c:pt idx="184050">
                  <c:v>426.39880809293498</c:v>
                </c:pt>
                <c:pt idx="184051">
                  <c:v>426.40112484820798</c:v>
                </c:pt>
                <c:pt idx="184052">
                  <c:v>426.40344160348201</c:v>
                </c:pt>
                <c:pt idx="184053">
                  <c:v>426.40575835875501</c:v>
                </c:pt>
                <c:pt idx="184054">
                  <c:v>426.40807511402897</c:v>
                </c:pt>
                <c:pt idx="184055">
                  <c:v>426.41039186930198</c:v>
                </c:pt>
                <c:pt idx="184056">
                  <c:v>426.412708624576</c:v>
                </c:pt>
                <c:pt idx="184057">
                  <c:v>426.415025379849</c:v>
                </c:pt>
                <c:pt idx="184058">
                  <c:v>426.41734213512302</c:v>
                </c:pt>
                <c:pt idx="184059">
                  <c:v>426.41965889039602</c:v>
                </c:pt>
                <c:pt idx="184060">
                  <c:v>426.42197564566999</c:v>
                </c:pt>
                <c:pt idx="184061">
                  <c:v>426.42429240094299</c:v>
                </c:pt>
                <c:pt idx="184062">
                  <c:v>426.42660915621701</c:v>
                </c:pt>
                <c:pt idx="184063">
                  <c:v>426.42892591149001</c:v>
                </c:pt>
                <c:pt idx="184064">
                  <c:v>426.43124266676398</c:v>
                </c:pt>
                <c:pt idx="184065">
                  <c:v>426.43355942203698</c:v>
                </c:pt>
                <c:pt idx="184066">
                  <c:v>426.435876177311</c:v>
                </c:pt>
                <c:pt idx="184067">
                  <c:v>426.438192932584</c:v>
                </c:pt>
                <c:pt idx="184068">
                  <c:v>426.44050968785803</c:v>
                </c:pt>
                <c:pt idx="184069">
                  <c:v>426.44282644313103</c:v>
                </c:pt>
                <c:pt idx="184070">
                  <c:v>426.44514319840499</c:v>
                </c:pt>
                <c:pt idx="184071">
                  <c:v>426.44745995367799</c:v>
                </c:pt>
                <c:pt idx="184072">
                  <c:v>426.44977670895202</c:v>
                </c:pt>
                <c:pt idx="184073">
                  <c:v>426.45209346422502</c:v>
                </c:pt>
                <c:pt idx="184074">
                  <c:v>426.45441021949898</c:v>
                </c:pt>
                <c:pt idx="184075">
                  <c:v>426.45672697477198</c:v>
                </c:pt>
                <c:pt idx="184076">
                  <c:v>426.45904373004601</c:v>
                </c:pt>
                <c:pt idx="184077">
                  <c:v>426.46136048531901</c:v>
                </c:pt>
                <c:pt idx="184078">
                  <c:v>426.46367724059297</c:v>
                </c:pt>
                <c:pt idx="184079">
                  <c:v>426.46599399586597</c:v>
                </c:pt>
                <c:pt idx="184080">
                  <c:v>426.46831075114</c:v>
                </c:pt>
                <c:pt idx="184081">
                  <c:v>426.470627506413</c:v>
                </c:pt>
                <c:pt idx="184082">
                  <c:v>426.47294426168702</c:v>
                </c:pt>
                <c:pt idx="184083">
                  <c:v>426.47526101696002</c:v>
                </c:pt>
                <c:pt idx="184084">
                  <c:v>426.47757777223399</c:v>
                </c:pt>
                <c:pt idx="184085">
                  <c:v>426.47989452750699</c:v>
                </c:pt>
                <c:pt idx="184086">
                  <c:v>426.48221128278101</c:v>
                </c:pt>
                <c:pt idx="184087">
                  <c:v>426.48452803805401</c:v>
                </c:pt>
                <c:pt idx="184088">
                  <c:v>426.48684479332798</c:v>
                </c:pt>
                <c:pt idx="184089">
                  <c:v>426.489161548602</c:v>
                </c:pt>
                <c:pt idx="184090">
                  <c:v>426.491478303875</c:v>
                </c:pt>
                <c:pt idx="184091">
                  <c:v>426.49379505914902</c:v>
                </c:pt>
                <c:pt idx="184092">
                  <c:v>426.49611181442202</c:v>
                </c:pt>
                <c:pt idx="184093">
                  <c:v>426.49842856969599</c:v>
                </c:pt>
                <c:pt idx="184094">
                  <c:v>426.50074532496899</c:v>
                </c:pt>
                <c:pt idx="184095">
                  <c:v>426.50306208024301</c:v>
                </c:pt>
                <c:pt idx="184096">
                  <c:v>426.50537883551601</c:v>
                </c:pt>
                <c:pt idx="184097">
                  <c:v>426.50769559078998</c:v>
                </c:pt>
                <c:pt idx="184098">
                  <c:v>426.51001234606298</c:v>
                </c:pt>
                <c:pt idx="184099">
                  <c:v>426.512329101337</c:v>
                </c:pt>
                <c:pt idx="184100">
                  <c:v>426.51464585661</c:v>
                </c:pt>
                <c:pt idx="184101">
                  <c:v>426.51696261188403</c:v>
                </c:pt>
                <c:pt idx="184102">
                  <c:v>426.51927936715703</c:v>
                </c:pt>
                <c:pt idx="184103">
                  <c:v>426.52159612243099</c:v>
                </c:pt>
                <c:pt idx="184104">
                  <c:v>426.52391287770399</c:v>
                </c:pt>
                <c:pt idx="184105">
                  <c:v>426.52622963297802</c:v>
                </c:pt>
                <c:pt idx="184106">
                  <c:v>426.52854638825102</c:v>
                </c:pt>
                <c:pt idx="184107">
                  <c:v>426.53086314352498</c:v>
                </c:pt>
                <c:pt idx="184108">
                  <c:v>426.53317989879798</c:v>
                </c:pt>
                <c:pt idx="184109">
                  <c:v>426.53549665407201</c:v>
                </c:pt>
                <c:pt idx="184110">
                  <c:v>426.53781340934501</c:v>
                </c:pt>
                <c:pt idx="184111">
                  <c:v>426.54013016461897</c:v>
                </c:pt>
                <c:pt idx="184112">
                  <c:v>426.54244691989197</c:v>
                </c:pt>
                <c:pt idx="184113">
                  <c:v>426.544763675166</c:v>
                </c:pt>
                <c:pt idx="184114">
                  <c:v>426.547080430439</c:v>
                </c:pt>
                <c:pt idx="184115">
                  <c:v>426.54939718571302</c:v>
                </c:pt>
                <c:pt idx="184116">
                  <c:v>426.55171394098602</c:v>
                </c:pt>
                <c:pt idx="184117">
                  <c:v>426.55403069625999</c:v>
                </c:pt>
                <c:pt idx="184118">
                  <c:v>426.55634745153299</c:v>
                </c:pt>
                <c:pt idx="184119">
                  <c:v>426.55866420680701</c:v>
                </c:pt>
                <c:pt idx="184120">
                  <c:v>426.56098096208001</c:v>
                </c:pt>
                <c:pt idx="184121">
                  <c:v>426.56329771735398</c:v>
                </c:pt>
                <c:pt idx="184122">
                  <c:v>426.56561447262698</c:v>
                </c:pt>
                <c:pt idx="184123">
                  <c:v>426.567931227901</c:v>
                </c:pt>
                <c:pt idx="184124">
                  <c:v>426.570247983174</c:v>
                </c:pt>
                <c:pt idx="184125">
                  <c:v>426.57256473844802</c:v>
                </c:pt>
                <c:pt idx="184126">
                  <c:v>426.57488149372102</c:v>
                </c:pt>
                <c:pt idx="184127">
                  <c:v>426.57719824899499</c:v>
                </c:pt>
                <c:pt idx="184128">
                  <c:v>426.57951500426799</c:v>
                </c:pt>
                <c:pt idx="184129">
                  <c:v>426.58183175954201</c:v>
                </c:pt>
                <c:pt idx="184130">
                  <c:v>426.58414851481501</c:v>
                </c:pt>
                <c:pt idx="184131">
                  <c:v>426.58646527008898</c:v>
                </c:pt>
                <c:pt idx="184132">
                  <c:v>426.588782025363</c:v>
                </c:pt>
                <c:pt idx="184133">
                  <c:v>426.591098780636</c:v>
                </c:pt>
                <c:pt idx="184134">
                  <c:v>426.59341553591003</c:v>
                </c:pt>
                <c:pt idx="184135">
                  <c:v>426.59573229118303</c:v>
                </c:pt>
                <c:pt idx="184136">
                  <c:v>426.59804904645699</c:v>
                </c:pt>
                <c:pt idx="184137">
                  <c:v>426.60036580172999</c:v>
                </c:pt>
                <c:pt idx="184138">
                  <c:v>426.60268255700402</c:v>
                </c:pt>
                <c:pt idx="184139">
                  <c:v>426.60499931227702</c:v>
                </c:pt>
                <c:pt idx="184140">
                  <c:v>426.60731606755098</c:v>
                </c:pt>
                <c:pt idx="184141">
                  <c:v>426.60963282282398</c:v>
                </c:pt>
                <c:pt idx="184142">
                  <c:v>426.61194957809801</c:v>
                </c:pt>
                <c:pt idx="184143">
                  <c:v>426.61426633337101</c:v>
                </c:pt>
                <c:pt idx="184144">
                  <c:v>426.61658308864497</c:v>
                </c:pt>
                <c:pt idx="184145">
                  <c:v>426.61889984391797</c:v>
                </c:pt>
                <c:pt idx="184146">
                  <c:v>426.621216599192</c:v>
                </c:pt>
                <c:pt idx="184147">
                  <c:v>426.623533354465</c:v>
                </c:pt>
                <c:pt idx="184148">
                  <c:v>426.62585010973902</c:v>
                </c:pt>
                <c:pt idx="184149">
                  <c:v>426.62816686501202</c:v>
                </c:pt>
                <c:pt idx="184150">
                  <c:v>426.63048362028599</c:v>
                </c:pt>
                <c:pt idx="184151">
                  <c:v>426.63280037555899</c:v>
                </c:pt>
                <c:pt idx="184152">
                  <c:v>426.63511713083301</c:v>
                </c:pt>
                <c:pt idx="184153">
                  <c:v>426.63743388610601</c:v>
                </c:pt>
                <c:pt idx="184154">
                  <c:v>426.63975064137998</c:v>
                </c:pt>
                <c:pt idx="184155">
                  <c:v>426.64206739665298</c:v>
                </c:pt>
                <c:pt idx="184156">
                  <c:v>426.644384151927</c:v>
                </c:pt>
                <c:pt idx="184157">
                  <c:v>426.6467009072</c:v>
                </c:pt>
                <c:pt idx="184158">
                  <c:v>426.64901766247402</c:v>
                </c:pt>
                <c:pt idx="184159">
                  <c:v>426.65133441774702</c:v>
                </c:pt>
                <c:pt idx="184160">
                  <c:v>426.65365117302099</c:v>
                </c:pt>
                <c:pt idx="184161">
                  <c:v>426.65596792829399</c:v>
                </c:pt>
                <c:pt idx="184162">
                  <c:v>426.65828468356801</c:v>
                </c:pt>
                <c:pt idx="184163">
                  <c:v>426.66060143884101</c:v>
                </c:pt>
                <c:pt idx="184164">
                  <c:v>426.66291819411498</c:v>
                </c:pt>
                <c:pt idx="184165">
                  <c:v>426.66523494938798</c:v>
                </c:pt>
                <c:pt idx="184166">
                  <c:v>426.667551704662</c:v>
                </c:pt>
                <c:pt idx="184167">
                  <c:v>426.669868459935</c:v>
                </c:pt>
                <c:pt idx="184168">
                  <c:v>426.67218521520903</c:v>
                </c:pt>
                <c:pt idx="184169">
                  <c:v>426.67450197048203</c:v>
                </c:pt>
                <c:pt idx="184170">
                  <c:v>426.67681872575599</c:v>
                </c:pt>
                <c:pt idx="184171">
                  <c:v>426.67913548102899</c:v>
                </c:pt>
                <c:pt idx="184172">
                  <c:v>426.68145223630302</c:v>
                </c:pt>
                <c:pt idx="184173">
                  <c:v>426.68376899157602</c:v>
                </c:pt>
                <c:pt idx="184174">
                  <c:v>426.68608574684998</c:v>
                </c:pt>
                <c:pt idx="184175">
                  <c:v>426.68840250212401</c:v>
                </c:pt>
                <c:pt idx="184176">
                  <c:v>426.69071925739701</c:v>
                </c:pt>
                <c:pt idx="184177">
                  <c:v>426.69303601267097</c:v>
                </c:pt>
                <c:pt idx="184178">
                  <c:v>426.69535276794397</c:v>
                </c:pt>
                <c:pt idx="184179">
                  <c:v>426.697669523218</c:v>
                </c:pt>
                <c:pt idx="184180">
                  <c:v>426.699986278491</c:v>
                </c:pt>
                <c:pt idx="184181">
                  <c:v>426.70230303376502</c:v>
                </c:pt>
                <c:pt idx="184182">
                  <c:v>426.70461978903802</c:v>
                </c:pt>
                <c:pt idx="184183">
                  <c:v>426.70693654431199</c:v>
                </c:pt>
                <c:pt idx="184184">
                  <c:v>426.70925329958499</c:v>
                </c:pt>
                <c:pt idx="184185">
                  <c:v>426.71157005485901</c:v>
                </c:pt>
                <c:pt idx="184186">
                  <c:v>426.71388681013201</c:v>
                </c:pt>
                <c:pt idx="184187">
                  <c:v>426.71620356540598</c:v>
                </c:pt>
                <c:pt idx="184188">
                  <c:v>426.71852032067898</c:v>
                </c:pt>
                <c:pt idx="184189">
                  <c:v>426.720837075953</c:v>
                </c:pt>
                <c:pt idx="184190">
                  <c:v>426.723153831226</c:v>
                </c:pt>
                <c:pt idx="184191">
                  <c:v>426.72547058650002</c:v>
                </c:pt>
                <c:pt idx="184192">
                  <c:v>426.72778734177302</c:v>
                </c:pt>
                <c:pt idx="184193">
                  <c:v>426.73010409704699</c:v>
                </c:pt>
                <c:pt idx="184194">
                  <c:v>426.73242085231999</c:v>
                </c:pt>
                <c:pt idx="184195">
                  <c:v>426.73473760759401</c:v>
                </c:pt>
                <c:pt idx="184196">
                  <c:v>426.73705436286701</c:v>
                </c:pt>
                <c:pt idx="184197">
                  <c:v>426.73937111814098</c:v>
                </c:pt>
                <c:pt idx="184198">
                  <c:v>426.74168787341398</c:v>
                </c:pt>
                <c:pt idx="184199">
                  <c:v>426.744004628688</c:v>
                </c:pt>
                <c:pt idx="184200">
                  <c:v>426.746321383961</c:v>
                </c:pt>
                <c:pt idx="184201">
                  <c:v>426.74863813923503</c:v>
                </c:pt>
                <c:pt idx="184202">
                  <c:v>426.75095489450803</c:v>
                </c:pt>
                <c:pt idx="184203">
                  <c:v>426.75327164978199</c:v>
                </c:pt>
                <c:pt idx="184204">
                  <c:v>426.75558840505499</c:v>
                </c:pt>
                <c:pt idx="184205">
                  <c:v>426.75790516032902</c:v>
                </c:pt>
                <c:pt idx="184206">
                  <c:v>426.76022191560202</c:v>
                </c:pt>
                <c:pt idx="184207">
                  <c:v>426.76253867087598</c:v>
                </c:pt>
                <c:pt idx="184208">
                  <c:v>426.76485542614898</c:v>
                </c:pt>
                <c:pt idx="184209">
                  <c:v>426.76717218142301</c:v>
                </c:pt>
                <c:pt idx="184210">
                  <c:v>426.76948893669601</c:v>
                </c:pt>
                <c:pt idx="184211">
                  <c:v>426.77180569196997</c:v>
                </c:pt>
                <c:pt idx="184212">
                  <c:v>426.77412244724297</c:v>
                </c:pt>
                <c:pt idx="184213">
                  <c:v>426.776439202517</c:v>
                </c:pt>
                <c:pt idx="184214">
                  <c:v>426.77875595779</c:v>
                </c:pt>
                <c:pt idx="184215">
                  <c:v>426.78107271306402</c:v>
                </c:pt>
                <c:pt idx="184216">
                  <c:v>426.78338946833799</c:v>
                </c:pt>
                <c:pt idx="184217">
                  <c:v>426.78570622361099</c:v>
                </c:pt>
                <c:pt idx="184218">
                  <c:v>426.78802297888501</c:v>
                </c:pt>
                <c:pt idx="184219">
                  <c:v>426.79033973415801</c:v>
                </c:pt>
                <c:pt idx="184220">
                  <c:v>426.79265648943198</c:v>
                </c:pt>
                <c:pt idx="184221">
                  <c:v>426.79497324470498</c:v>
                </c:pt>
                <c:pt idx="184222">
                  <c:v>426.797289999979</c:v>
                </c:pt>
                <c:pt idx="184223">
                  <c:v>426.799606755252</c:v>
                </c:pt>
                <c:pt idx="184224">
                  <c:v>426.80192351052602</c:v>
                </c:pt>
                <c:pt idx="184225">
                  <c:v>426.80424026579902</c:v>
                </c:pt>
                <c:pt idx="184226">
                  <c:v>426.80655702107299</c:v>
                </c:pt>
                <c:pt idx="184227">
                  <c:v>426.80887377634599</c:v>
                </c:pt>
                <c:pt idx="184228">
                  <c:v>426.81119053162001</c:v>
                </c:pt>
                <c:pt idx="184229">
                  <c:v>426.81350728689301</c:v>
                </c:pt>
                <c:pt idx="184230">
                  <c:v>426.81582404216698</c:v>
                </c:pt>
                <c:pt idx="184231">
                  <c:v>426.81814079743998</c:v>
                </c:pt>
                <c:pt idx="184232">
                  <c:v>426.820457552714</c:v>
                </c:pt>
                <c:pt idx="184233">
                  <c:v>426.822774307987</c:v>
                </c:pt>
                <c:pt idx="184234">
                  <c:v>426.82509106326103</c:v>
                </c:pt>
                <c:pt idx="184235">
                  <c:v>426.82740781853403</c:v>
                </c:pt>
                <c:pt idx="184236">
                  <c:v>426.82972457380799</c:v>
                </c:pt>
                <c:pt idx="184237">
                  <c:v>426.83204132908099</c:v>
                </c:pt>
                <c:pt idx="184238">
                  <c:v>426.83435808435502</c:v>
                </c:pt>
                <c:pt idx="184239">
                  <c:v>426.83667483962802</c:v>
                </c:pt>
                <c:pt idx="184240">
                  <c:v>426.83899159490198</c:v>
                </c:pt>
                <c:pt idx="184241">
                  <c:v>426.84130835017498</c:v>
                </c:pt>
                <c:pt idx="184242">
                  <c:v>426.84362510544901</c:v>
                </c:pt>
                <c:pt idx="184243">
                  <c:v>426.84594186072201</c:v>
                </c:pt>
                <c:pt idx="184244">
                  <c:v>426.84825861599597</c:v>
                </c:pt>
                <c:pt idx="184245">
                  <c:v>426.85057537126897</c:v>
                </c:pt>
                <c:pt idx="184246">
                  <c:v>426.852892126543</c:v>
                </c:pt>
                <c:pt idx="184247">
                  <c:v>426.855208881816</c:v>
                </c:pt>
                <c:pt idx="184248">
                  <c:v>426.85752563709002</c:v>
                </c:pt>
                <c:pt idx="184249">
                  <c:v>426.85984239236302</c:v>
                </c:pt>
                <c:pt idx="184250">
                  <c:v>426.86215914763699</c:v>
                </c:pt>
                <c:pt idx="184251">
                  <c:v>426.86447590290999</c:v>
                </c:pt>
                <c:pt idx="184252">
                  <c:v>426.86679265818401</c:v>
                </c:pt>
                <c:pt idx="184253">
                  <c:v>426.86910941345701</c:v>
                </c:pt>
                <c:pt idx="184254">
                  <c:v>426.87142616873098</c:v>
                </c:pt>
                <c:pt idx="184255">
                  <c:v>426.87374292400398</c:v>
                </c:pt>
                <c:pt idx="184256">
                  <c:v>426.876059679278</c:v>
                </c:pt>
                <c:pt idx="184257">
                  <c:v>426.878376434551</c:v>
                </c:pt>
                <c:pt idx="184258">
                  <c:v>426.88069318982502</c:v>
                </c:pt>
                <c:pt idx="184259">
                  <c:v>426.88300994509899</c:v>
                </c:pt>
                <c:pt idx="184260">
                  <c:v>426.88532670037199</c:v>
                </c:pt>
                <c:pt idx="184261">
                  <c:v>426.88764345564601</c:v>
                </c:pt>
                <c:pt idx="184262">
                  <c:v>426.88996021091901</c:v>
                </c:pt>
                <c:pt idx="184263">
                  <c:v>426.89227696619298</c:v>
                </c:pt>
                <c:pt idx="184264">
                  <c:v>426.89459372146598</c:v>
                </c:pt>
                <c:pt idx="184265">
                  <c:v>426.89691047674</c:v>
                </c:pt>
                <c:pt idx="184266">
                  <c:v>426.899227232013</c:v>
                </c:pt>
                <c:pt idx="184267">
                  <c:v>426.90154398728703</c:v>
                </c:pt>
                <c:pt idx="184268">
                  <c:v>426.90386074256003</c:v>
                </c:pt>
                <c:pt idx="184269">
                  <c:v>426.90617749783399</c:v>
                </c:pt>
                <c:pt idx="184270">
                  <c:v>426.90849425310699</c:v>
                </c:pt>
                <c:pt idx="184271">
                  <c:v>426.91081100838102</c:v>
                </c:pt>
                <c:pt idx="184272">
                  <c:v>426.91312776365402</c:v>
                </c:pt>
                <c:pt idx="184273">
                  <c:v>426.91544451892798</c:v>
                </c:pt>
                <c:pt idx="184274">
                  <c:v>426.91776127420098</c:v>
                </c:pt>
                <c:pt idx="184275">
                  <c:v>426.92007802947501</c:v>
                </c:pt>
                <c:pt idx="184276">
                  <c:v>426.92239478474801</c:v>
                </c:pt>
                <c:pt idx="184277">
                  <c:v>426.92471154002197</c:v>
                </c:pt>
                <c:pt idx="184278">
                  <c:v>426.92702829529497</c:v>
                </c:pt>
                <c:pt idx="184279">
                  <c:v>426.929345050569</c:v>
                </c:pt>
                <c:pt idx="184280">
                  <c:v>426.931661805842</c:v>
                </c:pt>
                <c:pt idx="184281">
                  <c:v>426.93397856111602</c:v>
                </c:pt>
                <c:pt idx="184282">
                  <c:v>426.93629531638902</c:v>
                </c:pt>
                <c:pt idx="184283">
                  <c:v>426.93861207166299</c:v>
                </c:pt>
                <c:pt idx="184284">
                  <c:v>426.94092882693599</c:v>
                </c:pt>
                <c:pt idx="184285">
                  <c:v>426.94324558221001</c:v>
                </c:pt>
                <c:pt idx="184286">
                  <c:v>426.94556233748301</c:v>
                </c:pt>
                <c:pt idx="184287">
                  <c:v>426.94787909275698</c:v>
                </c:pt>
                <c:pt idx="184288">
                  <c:v>426.95019584802998</c:v>
                </c:pt>
                <c:pt idx="184289">
                  <c:v>426.952512603304</c:v>
                </c:pt>
                <c:pt idx="184290">
                  <c:v>426.954829358577</c:v>
                </c:pt>
                <c:pt idx="184291">
                  <c:v>426.95714611385102</c:v>
                </c:pt>
                <c:pt idx="184292">
                  <c:v>426.95946286912402</c:v>
                </c:pt>
                <c:pt idx="184293">
                  <c:v>426.96177962439799</c:v>
                </c:pt>
                <c:pt idx="184294">
                  <c:v>426.96409637967099</c:v>
                </c:pt>
                <c:pt idx="184295">
                  <c:v>426.96641313494501</c:v>
                </c:pt>
                <c:pt idx="184296">
                  <c:v>426.96872989021801</c:v>
                </c:pt>
                <c:pt idx="184297">
                  <c:v>426.97104664549198</c:v>
                </c:pt>
                <c:pt idx="184298">
                  <c:v>426.97336340076498</c:v>
                </c:pt>
                <c:pt idx="184299">
                  <c:v>426.975680156039</c:v>
                </c:pt>
                <c:pt idx="184300">
                  <c:v>426.977996911312</c:v>
                </c:pt>
                <c:pt idx="184301">
                  <c:v>426.98031366658603</c:v>
                </c:pt>
                <c:pt idx="184302">
                  <c:v>426.98263042185999</c:v>
                </c:pt>
                <c:pt idx="184303">
                  <c:v>426.98494717713299</c:v>
                </c:pt>
                <c:pt idx="184304">
                  <c:v>426.98726393240702</c:v>
                </c:pt>
                <c:pt idx="184305">
                  <c:v>426.98958068768002</c:v>
                </c:pt>
                <c:pt idx="184306">
                  <c:v>426.99189744295398</c:v>
                </c:pt>
                <c:pt idx="184307">
                  <c:v>426.99421419822698</c:v>
                </c:pt>
                <c:pt idx="184308">
                  <c:v>426.99653095350101</c:v>
                </c:pt>
                <c:pt idx="184309">
                  <c:v>426.99884770877401</c:v>
                </c:pt>
                <c:pt idx="184310">
                  <c:v>427.00116446404797</c:v>
                </c:pt>
                <c:pt idx="184311">
                  <c:v>427.00348121932097</c:v>
                </c:pt>
                <c:pt idx="184312">
                  <c:v>427.005797974595</c:v>
                </c:pt>
                <c:pt idx="184313">
                  <c:v>427.008114729868</c:v>
                </c:pt>
                <c:pt idx="184314">
                  <c:v>427.01043148514202</c:v>
                </c:pt>
                <c:pt idx="184315">
                  <c:v>427.01274824041502</c:v>
                </c:pt>
                <c:pt idx="184316">
                  <c:v>427.01506499568899</c:v>
                </c:pt>
                <c:pt idx="184317">
                  <c:v>427.01738175096199</c:v>
                </c:pt>
                <c:pt idx="184318">
                  <c:v>427.01969850623601</c:v>
                </c:pt>
                <c:pt idx="184319">
                  <c:v>427.02201526150901</c:v>
                </c:pt>
                <c:pt idx="184320">
                  <c:v>427.02433201678298</c:v>
                </c:pt>
                <c:pt idx="184321">
                  <c:v>427.02664877205598</c:v>
                </c:pt>
                <c:pt idx="184322">
                  <c:v>427.02896552733</c:v>
                </c:pt>
                <c:pt idx="184323">
                  <c:v>427.031282282603</c:v>
                </c:pt>
                <c:pt idx="184324">
                  <c:v>427.03359903787702</c:v>
                </c:pt>
                <c:pt idx="184325">
                  <c:v>427.03591579315002</c:v>
                </c:pt>
                <c:pt idx="184326">
                  <c:v>427.03823254842399</c:v>
                </c:pt>
                <c:pt idx="184327">
                  <c:v>427.04054930369699</c:v>
                </c:pt>
                <c:pt idx="184328">
                  <c:v>427.04286605897101</c:v>
                </c:pt>
                <c:pt idx="184329">
                  <c:v>427.04518281424401</c:v>
                </c:pt>
                <c:pt idx="184330">
                  <c:v>427.04749956951798</c:v>
                </c:pt>
                <c:pt idx="184331">
                  <c:v>427.04981632479098</c:v>
                </c:pt>
                <c:pt idx="184332">
                  <c:v>427.052133080065</c:v>
                </c:pt>
                <c:pt idx="184333">
                  <c:v>427.054449835338</c:v>
                </c:pt>
                <c:pt idx="184334">
                  <c:v>427.05676659061203</c:v>
                </c:pt>
                <c:pt idx="184335">
                  <c:v>427.05908334588503</c:v>
                </c:pt>
                <c:pt idx="184336">
                  <c:v>427.06140010115899</c:v>
                </c:pt>
                <c:pt idx="184337">
                  <c:v>427.06371685643199</c:v>
                </c:pt>
                <c:pt idx="184338">
                  <c:v>427.06603361170602</c:v>
                </c:pt>
                <c:pt idx="184339">
                  <c:v>427.06835036697902</c:v>
                </c:pt>
                <c:pt idx="184340">
                  <c:v>427.07066712225298</c:v>
                </c:pt>
                <c:pt idx="184341">
                  <c:v>427.07298387752599</c:v>
                </c:pt>
                <c:pt idx="184342">
                  <c:v>427.07530063280001</c:v>
                </c:pt>
                <c:pt idx="184343">
                  <c:v>427.07761738807301</c:v>
                </c:pt>
                <c:pt idx="184344">
                  <c:v>427.07993414334697</c:v>
                </c:pt>
                <c:pt idx="184345">
                  <c:v>427.082250898621</c:v>
                </c:pt>
                <c:pt idx="184346">
                  <c:v>427.084567653894</c:v>
                </c:pt>
                <c:pt idx="184347">
                  <c:v>427.08688440916802</c:v>
                </c:pt>
                <c:pt idx="184348">
                  <c:v>427.08920116444102</c:v>
                </c:pt>
                <c:pt idx="184349">
                  <c:v>427.09151791971499</c:v>
                </c:pt>
                <c:pt idx="184350">
                  <c:v>427.09383467498799</c:v>
                </c:pt>
                <c:pt idx="184351">
                  <c:v>427.09615143026201</c:v>
                </c:pt>
                <c:pt idx="184352">
                  <c:v>427.09846818553501</c:v>
                </c:pt>
                <c:pt idx="184353">
                  <c:v>427.10078494080898</c:v>
                </c:pt>
                <c:pt idx="184354">
                  <c:v>427.10310169608198</c:v>
                </c:pt>
                <c:pt idx="184355">
                  <c:v>427.105418451356</c:v>
                </c:pt>
                <c:pt idx="184356">
                  <c:v>427.107735206629</c:v>
                </c:pt>
                <c:pt idx="184357">
                  <c:v>427.11005196190303</c:v>
                </c:pt>
                <c:pt idx="184358">
                  <c:v>427.11236871717603</c:v>
                </c:pt>
                <c:pt idx="184359">
                  <c:v>427.11468547244999</c:v>
                </c:pt>
                <c:pt idx="184360">
                  <c:v>427.11700222772299</c:v>
                </c:pt>
                <c:pt idx="184361">
                  <c:v>427.11931898299702</c:v>
                </c:pt>
                <c:pt idx="184362">
                  <c:v>427.12163573827002</c:v>
                </c:pt>
                <c:pt idx="184363">
                  <c:v>427.12395249354398</c:v>
                </c:pt>
                <c:pt idx="184364">
                  <c:v>427.12626924881698</c:v>
                </c:pt>
                <c:pt idx="184365">
                  <c:v>427.12858600409101</c:v>
                </c:pt>
                <c:pt idx="184366">
                  <c:v>427.13090275936401</c:v>
                </c:pt>
                <c:pt idx="184367">
                  <c:v>427.13321951463797</c:v>
                </c:pt>
                <c:pt idx="184368">
                  <c:v>427.13553626991097</c:v>
                </c:pt>
                <c:pt idx="184369">
                  <c:v>427.137853025185</c:v>
                </c:pt>
                <c:pt idx="184370">
                  <c:v>427.140169780458</c:v>
                </c:pt>
                <c:pt idx="184371">
                  <c:v>427.14248653573202</c:v>
                </c:pt>
                <c:pt idx="184372">
                  <c:v>427.14480329100502</c:v>
                </c:pt>
                <c:pt idx="184373">
                  <c:v>427.14712004627899</c:v>
                </c:pt>
                <c:pt idx="184374">
                  <c:v>427.14943680155199</c:v>
                </c:pt>
                <c:pt idx="184375">
                  <c:v>427.15175355682601</c:v>
                </c:pt>
                <c:pt idx="184376">
                  <c:v>427.15407031209901</c:v>
                </c:pt>
                <c:pt idx="184377">
                  <c:v>427.15638706737298</c:v>
                </c:pt>
                <c:pt idx="184378">
                  <c:v>427.15870382264598</c:v>
                </c:pt>
                <c:pt idx="184379">
                  <c:v>427.16102057792</c:v>
                </c:pt>
                <c:pt idx="184380">
                  <c:v>427.163337333193</c:v>
                </c:pt>
                <c:pt idx="184381">
                  <c:v>427.16565408846702</c:v>
                </c:pt>
                <c:pt idx="184382">
                  <c:v>427.16797084374002</c:v>
                </c:pt>
                <c:pt idx="184383">
                  <c:v>427.17028759901399</c:v>
                </c:pt>
                <c:pt idx="184384">
                  <c:v>427.17260435428699</c:v>
                </c:pt>
                <c:pt idx="184385">
                  <c:v>427.17492110956101</c:v>
                </c:pt>
                <c:pt idx="184386">
                  <c:v>427.17723786483401</c:v>
                </c:pt>
                <c:pt idx="184387">
                  <c:v>427.17955462010798</c:v>
                </c:pt>
                <c:pt idx="184388">
                  <c:v>427.181871375382</c:v>
                </c:pt>
                <c:pt idx="184389">
                  <c:v>427.184188130655</c:v>
                </c:pt>
                <c:pt idx="184390">
                  <c:v>427.18650488592903</c:v>
                </c:pt>
                <c:pt idx="184391">
                  <c:v>427.18882164120203</c:v>
                </c:pt>
                <c:pt idx="184392">
                  <c:v>427.19113839647599</c:v>
                </c:pt>
                <c:pt idx="184393">
                  <c:v>427.19345515174899</c:v>
                </c:pt>
                <c:pt idx="184394">
                  <c:v>427.19577190702302</c:v>
                </c:pt>
                <c:pt idx="184395">
                  <c:v>427.19808866229602</c:v>
                </c:pt>
                <c:pt idx="184396">
                  <c:v>427.20040541756998</c:v>
                </c:pt>
                <c:pt idx="184397">
                  <c:v>427.20272217284298</c:v>
                </c:pt>
                <c:pt idx="184398">
                  <c:v>427.20503892811701</c:v>
                </c:pt>
                <c:pt idx="184399">
                  <c:v>427.20735568339001</c:v>
                </c:pt>
                <c:pt idx="184400">
                  <c:v>427.20967243866397</c:v>
                </c:pt>
                <c:pt idx="184401">
                  <c:v>427.21198919393697</c:v>
                </c:pt>
                <c:pt idx="184402">
                  <c:v>427.214305949211</c:v>
                </c:pt>
                <c:pt idx="184403">
                  <c:v>427.216622704484</c:v>
                </c:pt>
                <c:pt idx="184404">
                  <c:v>427.21893945975802</c:v>
                </c:pt>
                <c:pt idx="184405">
                  <c:v>427.22125621503102</c:v>
                </c:pt>
                <c:pt idx="184406">
                  <c:v>427.22357297030499</c:v>
                </c:pt>
                <c:pt idx="184407">
                  <c:v>427.22588972557799</c:v>
                </c:pt>
                <c:pt idx="184408">
                  <c:v>427.22820648085201</c:v>
                </c:pt>
                <c:pt idx="184409">
                  <c:v>427.23052323612501</c:v>
                </c:pt>
                <c:pt idx="184410">
                  <c:v>427.23283999139898</c:v>
                </c:pt>
                <c:pt idx="184411">
                  <c:v>427.23515674667198</c:v>
                </c:pt>
                <c:pt idx="184412">
                  <c:v>427.237473501946</c:v>
                </c:pt>
                <c:pt idx="184413">
                  <c:v>427.239790257219</c:v>
                </c:pt>
                <c:pt idx="184414">
                  <c:v>427.24210701249302</c:v>
                </c:pt>
                <c:pt idx="184415">
                  <c:v>427.24442376776602</c:v>
                </c:pt>
                <c:pt idx="184416">
                  <c:v>427.24674052303999</c:v>
                </c:pt>
                <c:pt idx="184417">
                  <c:v>427.24905727831299</c:v>
                </c:pt>
                <c:pt idx="184418">
                  <c:v>427.25137403358701</c:v>
                </c:pt>
                <c:pt idx="184419">
                  <c:v>427.25369078886001</c:v>
                </c:pt>
                <c:pt idx="184420">
                  <c:v>427.25600754413398</c:v>
                </c:pt>
                <c:pt idx="184421">
                  <c:v>427.25832429940698</c:v>
                </c:pt>
                <c:pt idx="184422">
                  <c:v>427.260641054681</c:v>
                </c:pt>
                <c:pt idx="184423">
                  <c:v>427.262957809954</c:v>
                </c:pt>
                <c:pt idx="184424">
                  <c:v>427.26527456522803</c:v>
                </c:pt>
                <c:pt idx="184425">
                  <c:v>427.26759132050103</c:v>
                </c:pt>
                <c:pt idx="184426">
                  <c:v>427.26990807577499</c:v>
                </c:pt>
                <c:pt idx="184427">
                  <c:v>427.27222483104799</c:v>
                </c:pt>
                <c:pt idx="184428">
                  <c:v>427.27454158632202</c:v>
                </c:pt>
                <c:pt idx="184429">
                  <c:v>427.27685834159502</c:v>
                </c:pt>
                <c:pt idx="184430">
                  <c:v>427.27917509686898</c:v>
                </c:pt>
                <c:pt idx="184431">
                  <c:v>427.28149185214301</c:v>
                </c:pt>
                <c:pt idx="184432">
                  <c:v>427.28380860741601</c:v>
                </c:pt>
                <c:pt idx="184433">
                  <c:v>427.28612536268997</c:v>
                </c:pt>
                <c:pt idx="184434">
                  <c:v>427.28844211796297</c:v>
                </c:pt>
                <c:pt idx="184435">
                  <c:v>427.290758873237</c:v>
                </c:pt>
                <c:pt idx="184436">
                  <c:v>427.29307562851</c:v>
                </c:pt>
                <c:pt idx="184437">
                  <c:v>427.29539238378402</c:v>
                </c:pt>
                <c:pt idx="184438">
                  <c:v>427.29770913905702</c:v>
                </c:pt>
                <c:pt idx="184439">
                  <c:v>427.30002589433099</c:v>
                </c:pt>
                <c:pt idx="184440">
                  <c:v>427.30234264960399</c:v>
                </c:pt>
                <c:pt idx="184441">
                  <c:v>427.30465940487801</c:v>
                </c:pt>
                <c:pt idx="184442">
                  <c:v>427.30697616015101</c:v>
                </c:pt>
                <c:pt idx="184443">
                  <c:v>427.30929291542498</c:v>
                </c:pt>
                <c:pt idx="184444">
                  <c:v>427.31160967069798</c:v>
                </c:pt>
                <c:pt idx="184445">
                  <c:v>427.313926425972</c:v>
                </c:pt>
                <c:pt idx="184446">
                  <c:v>427.316243181245</c:v>
                </c:pt>
                <c:pt idx="184447">
                  <c:v>427.31855993651902</c:v>
                </c:pt>
                <c:pt idx="184448">
                  <c:v>427.32087669179202</c:v>
                </c:pt>
                <c:pt idx="184449">
                  <c:v>427.32319344706599</c:v>
                </c:pt>
                <c:pt idx="184450">
                  <c:v>427.32551020233899</c:v>
                </c:pt>
                <c:pt idx="184451">
                  <c:v>427.32782695761301</c:v>
                </c:pt>
                <c:pt idx="184452">
                  <c:v>427.33014371288601</c:v>
                </c:pt>
                <c:pt idx="184453">
                  <c:v>427.33246046815998</c:v>
                </c:pt>
                <c:pt idx="184454">
                  <c:v>427.33477722343298</c:v>
                </c:pt>
                <c:pt idx="184455">
                  <c:v>427.337093978707</c:v>
                </c:pt>
                <c:pt idx="184456">
                  <c:v>427.33941073398</c:v>
                </c:pt>
                <c:pt idx="184457">
                  <c:v>427.34172748925403</c:v>
                </c:pt>
                <c:pt idx="184458">
                  <c:v>427.34404424452703</c:v>
                </c:pt>
                <c:pt idx="184459">
                  <c:v>427.34636099980099</c:v>
                </c:pt>
                <c:pt idx="184460">
                  <c:v>427.34867775507399</c:v>
                </c:pt>
                <c:pt idx="184461">
                  <c:v>427.35099451034802</c:v>
                </c:pt>
                <c:pt idx="184462">
                  <c:v>427.35331126562102</c:v>
                </c:pt>
                <c:pt idx="184463">
                  <c:v>427.35562802089498</c:v>
                </c:pt>
                <c:pt idx="184464">
                  <c:v>427.35794477616798</c:v>
                </c:pt>
                <c:pt idx="184465">
                  <c:v>427.36026153144201</c:v>
                </c:pt>
                <c:pt idx="184466">
                  <c:v>427.36257828671501</c:v>
                </c:pt>
                <c:pt idx="184467">
                  <c:v>427.36489504198897</c:v>
                </c:pt>
                <c:pt idx="184468">
                  <c:v>427.36721179726197</c:v>
                </c:pt>
                <c:pt idx="184469">
                  <c:v>427.369528552536</c:v>
                </c:pt>
                <c:pt idx="184470">
                  <c:v>427.371845307809</c:v>
                </c:pt>
                <c:pt idx="184471">
                  <c:v>427.37416206308302</c:v>
                </c:pt>
                <c:pt idx="184472">
                  <c:v>427.37647881835699</c:v>
                </c:pt>
                <c:pt idx="184473">
                  <c:v>427.37879557362999</c:v>
                </c:pt>
                <c:pt idx="184474">
                  <c:v>427.38111232890401</c:v>
                </c:pt>
                <c:pt idx="184475">
                  <c:v>427.38342908417701</c:v>
                </c:pt>
                <c:pt idx="184476">
                  <c:v>427.38574583945098</c:v>
                </c:pt>
                <c:pt idx="184477">
                  <c:v>427.38806259472398</c:v>
                </c:pt>
                <c:pt idx="184478">
                  <c:v>427.390379349998</c:v>
                </c:pt>
                <c:pt idx="184479">
                  <c:v>427.392696105271</c:v>
                </c:pt>
                <c:pt idx="184480">
                  <c:v>427.39501286054502</c:v>
                </c:pt>
                <c:pt idx="184481">
                  <c:v>427.39732961581802</c:v>
                </c:pt>
                <c:pt idx="184482">
                  <c:v>427.39964637109199</c:v>
                </c:pt>
                <c:pt idx="184483">
                  <c:v>427.40196312636499</c:v>
                </c:pt>
                <c:pt idx="184484">
                  <c:v>427.40427988163901</c:v>
                </c:pt>
                <c:pt idx="184485">
                  <c:v>427.40659663691201</c:v>
                </c:pt>
                <c:pt idx="184486">
                  <c:v>427.40891339218598</c:v>
                </c:pt>
                <c:pt idx="184487">
                  <c:v>427.41123014745898</c:v>
                </c:pt>
                <c:pt idx="184488">
                  <c:v>427.413546902733</c:v>
                </c:pt>
                <c:pt idx="184489">
                  <c:v>427.415863658006</c:v>
                </c:pt>
                <c:pt idx="184490">
                  <c:v>427.41818041328003</c:v>
                </c:pt>
                <c:pt idx="184491">
                  <c:v>427.42049716855303</c:v>
                </c:pt>
                <c:pt idx="184492">
                  <c:v>427.42281392382699</c:v>
                </c:pt>
                <c:pt idx="184493">
                  <c:v>427.42513067909999</c:v>
                </c:pt>
                <c:pt idx="184494">
                  <c:v>427.42744743437402</c:v>
                </c:pt>
                <c:pt idx="184495">
                  <c:v>427.42976418964702</c:v>
                </c:pt>
                <c:pt idx="184496">
                  <c:v>427.43208094492098</c:v>
                </c:pt>
                <c:pt idx="184497">
                  <c:v>427.43439770019398</c:v>
                </c:pt>
                <c:pt idx="184498">
                  <c:v>427.43671445546801</c:v>
                </c:pt>
                <c:pt idx="184499">
                  <c:v>427.43903121074101</c:v>
                </c:pt>
                <c:pt idx="184500">
                  <c:v>427.44134796601497</c:v>
                </c:pt>
                <c:pt idx="184501">
                  <c:v>427.44366472128797</c:v>
                </c:pt>
                <c:pt idx="184502">
                  <c:v>427.445981476562</c:v>
                </c:pt>
                <c:pt idx="184503">
                  <c:v>427.448298231835</c:v>
                </c:pt>
                <c:pt idx="184504">
                  <c:v>427.45061498710902</c:v>
                </c:pt>
                <c:pt idx="184505">
                  <c:v>427.45293174238202</c:v>
                </c:pt>
                <c:pt idx="184506">
                  <c:v>427.45524849765599</c:v>
                </c:pt>
                <c:pt idx="184507">
                  <c:v>427.45756525292899</c:v>
                </c:pt>
                <c:pt idx="184508">
                  <c:v>427.45988200820301</c:v>
                </c:pt>
                <c:pt idx="184509">
                  <c:v>427.46219876347601</c:v>
                </c:pt>
                <c:pt idx="184510">
                  <c:v>427.46451551874998</c:v>
                </c:pt>
                <c:pt idx="184511">
                  <c:v>427.46683227402298</c:v>
                </c:pt>
                <c:pt idx="184512">
                  <c:v>427.469149029297</c:v>
                </c:pt>
                <c:pt idx="184513">
                  <c:v>427.47146578457</c:v>
                </c:pt>
                <c:pt idx="184514">
                  <c:v>427.47378253984402</c:v>
                </c:pt>
                <c:pt idx="184515">
                  <c:v>427.47609929511799</c:v>
                </c:pt>
                <c:pt idx="184516">
                  <c:v>427.47841605039099</c:v>
                </c:pt>
                <c:pt idx="184517">
                  <c:v>427.48073280566501</c:v>
                </c:pt>
                <c:pt idx="184518">
                  <c:v>427.48304956093801</c:v>
                </c:pt>
                <c:pt idx="184519">
                  <c:v>427.48536631621198</c:v>
                </c:pt>
                <c:pt idx="184520">
                  <c:v>427.48768307148498</c:v>
                </c:pt>
                <c:pt idx="184521">
                  <c:v>427.489999826759</c:v>
                </c:pt>
                <c:pt idx="184522">
                  <c:v>427.492316582032</c:v>
                </c:pt>
                <c:pt idx="184523">
                  <c:v>427.49463333730603</c:v>
                </c:pt>
                <c:pt idx="184524">
                  <c:v>427.49695009257903</c:v>
                </c:pt>
                <c:pt idx="184525">
                  <c:v>427.49926684785299</c:v>
                </c:pt>
                <c:pt idx="184526">
                  <c:v>427.50158360312599</c:v>
                </c:pt>
                <c:pt idx="184527">
                  <c:v>427.50390035840002</c:v>
                </c:pt>
                <c:pt idx="184528">
                  <c:v>427.50621711367302</c:v>
                </c:pt>
                <c:pt idx="184529">
                  <c:v>427.50853386894698</c:v>
                </c:pt>
                <c:pt idx="184530">
                  <c:v>427.51085062421998</c:v>
                </c:pt>
                <c:pt idx="184531">
                  <c:v>427.51316737949401</c:v>
                </c:pt>
                <c:pt idx="184532">
                  <c:v>427.51548413476701</c:v>
                </c:pt>
                <c:pt idx="184533">
                  <c:v>427.51780089004097</c:v>
                </c:pt>
                <c:pt idx="184534">
                  <c:v>427.52011764531397</c:v>
                </c:pt>
                <c:pt idx="184535">
                  <c:v>427.522434400588</c:v>
                </c:pt>
                <c:pt idx="184536">
                  <c:v>427.524751155861</c:v>
                </c:pt>
                <c:pt idx="184537">
                  <c:v>427.52706791113502</c:v>
                </c:pt>
                <c:pt idx="184538">
                  <c:v>427.52938466640802</c:v>
                </c:pt>
                <c:pt idx="184539">
                  <c:v>427.53170142168199</c:v>
                </c:pt>
                <c:pt idx="184540">
                  <c:v>427.53401817695499</c:v>
                </c:pt>
                <c:pt idx="184541">
                  <c:v>427.53633493222901</c:v>
                </c:pt>
                <c:pt idx="184542">
                  <c:v>427.53865168750201</c:v>
                </c:pt>
                <c:pt idx="184543">
                  <c:v>427.54096844277598</c:v>
                </c:pt>
                <c:pt idx="184544">
                  <c:v>427.54328519804898</c:v>
                </c:pt>
                <c:pt idx="184545">
                  <c:v>427.545601953323</c:v>
                </c:pt>
                <c:pt idx="184546">
                  <c:v>427.547918708596</c:v>
                </c:pt>
                <c:pt idx="184547">
                  <c:v>427.55023546387002</c:v>
                </c:pt>
                <c:pt idx="184548">
                  <c:v>427.55255221914302</c:v>
                </c:pt>
                <c:pt idx="184549">
                  <c:v>427.55486897441699</c:v>
                </c:pt>
                <c:pt idx="184550">
                  <c:v>427.55718572968999</c:v>
                </c:pt>
                <c:pt idx="184551">
                  <c:v>427.55950248496401</c:v>
                </c:pt>
                <c:pt idx="184552">
                  <c:v>427.56181924023701</c:v>
                </c:pt>
                <c:pt idx="184553">
                  <c:v>427.56413599551098</c:v>
                </c:pt>
                <c:pt idx="184554">
                  <c:v>427.56645275078398</c:v>
                </c:pt>
                <c:pt idx="184555">
                  <c:v>427.568769506058</c:v>
                </c:pt>
                <c:pt idx="184556">
                  <c:v>427.571086261331</c:v>
                </c:pt>
                <c:pt idx="184557">
                  <c:v>427.57340301660503</c:v>
                </c:pt>
                <c:pt idx="184558">
                  <c:v>427.57571977187899</c:v>
                </c:pt>
                <c:pt idx="184559">
                  <c:v>427.57803652715199</c:v>
                </c:pt>
                <c:pt idx="184560">
                  <c:v>427.58035328242602</c:v>
                </c:pt>
                <c:pt idx="184561">
                  <c:v>427.58267003769902</c:v>
                </c:pt>
                <c:pt idx="184562">
                  <c:v>427.58498679297298</c:v>
                </c:pt>
                <c:pt idx="184563">
                  <c:v>427.58730354824598</c:v>
                </c:pt>
                <c:pt idx="184564">
                  <c:v>427.58962030352001</c:v>
                </c:pt>
                <c:pt idx="184565">
                  <c:v>427.59193705879301</c:v>
                </c:pt>
                <c:pt idx="184566">
                  <c:v>427.59425381406697</c:v>
                </c:pt>
                <c:pt idx="184567">
                  <c:v>427.59657056933997</c:v>
                </c:pt>
                <c:pt idx="184568">
                  <c:v>427.598887324614</c:v>
                </c:pt>
                <c:pt idx="184569">
                  <c:v>427.601204079887</c:v>
                </c:pt>
                <c:pt idx="184570">
                  <c:v>427.60352083516102</c:v>
                </c:pt>
                <c:pt idx="184571">
                  <c:v>427.60583759043402</c:v>
                </c:pt>
                <c:pt idx="184572">
                  <c:v>427.60815434570799</c:v>
                </c:pt>
                <c:pt idx="184573">
                  <c:v>427.61047110098099</c:v>
                </c:pt>
                <c:pt idx="184574">
                  <c:v>427.61278785625501</c:v>
                </c:pt>
                <c:pt idx="184575">
                  <c:v>427.61510461152801</c:v>
                </c:pt>
                <c:pt idx="184576">
                  <c:v>427.61742136680198</c:v>
                </c:pt>
                <c:pt idx="184577">
                  <c:v>427.61973812207498</c:v>
                </c:pt>
                <c:pt idx="184578">
                  <c:v>427.622054877349</c:v>
                </c:pt>
                <c:pt idx="184579">
                  <c:v>427.624371632622</c:v>
                </c:pt>
                <c:pt idx="184580">
                  <c:v>427.62668838789602</c:v>
                </c:pt>
                <c:pt idx="184581">
                  <c:v>427.62900514316902</c:v>
                </c:pt>
                <c:pt idx="184582">
                  <c:v>427.63132189844299</c:v>
                </c:pt>
                <c:pt idx="184583">
                  <c:v>427.63363865371599</c:v>
                </c:pt>
                <c:pt idx="184584">
                  <c:v>427.63595540899001</c:v>
                </c:pt>
                <c:pt idx="184585">
                  <c:v>427.63827216426301</c:v>
                </c:pt>
                <c:pt idx="184586">
                  <c:v>427.64058891953698</c:v>
                </c:pt>
                <c:pt idx="184587">
                  <c:v>427.64290567480998</c:v>
                </c:pt>
                <c:pt idx="184588">
                  <c:v>427.645222430084</c:v>
                </c:pt>
                <c:pt idx="184589">
                  <c:v>427.647539185357</c:v>
                </c:pt>
                <c:pt idx="184590">
                  <c:v>427.64985594063103</c:v>
                </c:pt>
                <c:pt idx="184591">
                  <c:v>427.65217269590403</c:v>
                </c:pt>
                <c:pt idx="184592">
                  <c:v>427.65448945117799</c:v>
                </c:pt>
                <c:pt idx="184593">
                  <c:v>427.65680620645099</c:v>
                </c:pt>
                <c:pt idx="184594">
                  <c:v>427.65912296172502</c:v>
                </c:pt>
                <c:pt idx="184595">
                  <c:v>427.66143971699802</c:v>
                </c:pt>
                <c:pt idx="184596">
                  <c:v>427.66375647227198</c:v>
                </c:pt>
                <c:pt idx="184597">
                  <c:v>427.66607322754498</c:v>
                </c:pt>
                <c:pt idx="184598">
                  <c:v>427.66838998281901</c:v>
                </c:pt>
                <c:pt idx="184599">
                  <c:v>427.67070673809201</c:v>
                </c:pt>
                <c:pt idx="184600">
                  <c:v>427.67302349336597</c:v>
                </c:pt>
                <c:pt idx="184601">
                  <c:v>427.67534024864</c:v>
                </c:pt>
                <c:pt idx="184602">
                  <c:v>427.677657003913</c:v>
                </c:pt>
                <c:pt idx="184603">
                  <c:v>427.67997375918702</c:v>
                </c:pt>
                <c:pt idx="184604">
                  <c:v>427.68229051446002</c:v>
                </c:pt>
                <c:pt idx="184605">
                  <c:v>427.68460726973399</c:v>
                </c:pt>
                <c:pt idx="184606">
                  <c:v>427.68692402500699</c:v>
                </c:pt>
                <c:pt idx="184607">
                  <c:v>427.68924078028101</c:v>
                </c:pt>
                <c:pt idx="184608">
                  <c:v>427.69155753555401</c:v>
                </c:pt>
                <c:pt idx="184609">
                  <c:v>427.69387429082798</c:v>
                </c:pt>
                <c:pt idx="184610">
                  <c:v>427.69619104610098</c:v>
                </c:pt>
                <c:pt idx="184611">
                  <c:v>427.698507801375</c:v>
                </c:pt>
                <c:pt idx="184612">
                  <c:v>427.700824556648</c:v>
                </c:pt>
                <c:pt idx="184613">
                  <c:v>427.70314131192202</c:v>
                </c:pt>
                <c:pt idx="184614">
                  <c:v>427.70545806719502</c:v>
                </c:pt>
                <c:pt idx="184615">
                  <c:v>427.70777482246899</c:v>
                </c:pt>
                <c:pt idx="184616">
                  <c:v>427.71009157774199</c:v>
                </c:pt>
                <c:pt idx="184617">
                  <c:v>427.71240833301601</c:v>
                </c:pt>
                <c:pt idx="184618">
                  <c:v>427.71472508828901</c:v>
                </c:pt>
                <c:pt idx="184619">
                  <c:v>427.71704184356298</c:v>
                </c:pt>
                <c:pt idx="184620">
                  <c:v>427.71935859883598</c:v>
                </c:pt>
                <c:pt idx="184621">
                  <c:v>427.72167535411</c:v>
                </c:pt>
                <c:pt idx="184622">
                  <c:v>427.723992109383</c:v>
                </c:pt>
                <c:pt idx="184623">
                  <c:v>427.72630886465703</c:v>
                </c:pt>
                <c:pt idx="184624">
                  <c:v>427.72862561993003</c:v>
                </c:pt>
                <c:pt idx="184625">
                  <c:v>427.73094237520399</c:v>
                </c:pt>
                <c:pt idx="184626">
                  <c:v>427.73325913047699</c:v>
                </c:pt>
                <c:pt idx="184627">
                  <c:v>427.73557588575102</c:v>
                </c:pt>
                <c:pt idx="184628">
                  <c:v>427.73789264102402</c:v>
                </c:pt>
                <c:pt idx="184629">
                  <c:v>427.74020939629798</c:v>
                </c:pt>
                <c:pt idx="184630">
                  <c:v>427.74252615157098</c:v>
                </c:pt>
                <c:pt idx="184631">
                  <c:v>427.74484290684501</c:v>
                </c:pt>
                <c:pt idx="184632">
                  <c:v>427.74715966211801</c:v>
                </c:pt>
                <c:pt idx="184633">
                  <c:v>427.74947641739197</c:v>
                </c:pt>
                <c:pt idx="184634">
                  <c:v>427.75179317266497</c:v>
                </c:pt>
                <c:pt idx="184635">
                  <c:v>427.754109927939</c:v>
                </c:pt>
                <c:pt idx="184636">
                  <c:v>427.756426683212</c:v>
                </c:pt>
                <c:pt idx="184637">
                  <c:v>427.75874343848602</c:v>
                </c:pt>
                <c:pt idx="184638">
                  <c:v>427.76106019375902</c:v>
                </c:pt>
                <c:pt idx="184639">
                  <c:v>427.76337694903299</c:v>
                </c:pt>
                <c:pt idx="184640">
                  <c:v>427.76569370430599</c:v>
                </c:pt>
                <c:pt idx="184641">
                  <c:v>427.76801045958001</c:v>
                </c:pt>
                <c:pt idx="184642">
                  <c:v>427.77032721485301</c:v>
                </c:pt>
                <c:pt idx="184643">
                  <c:v>427.77264397012698</c:v>
                </c:pt>
                <c:pt idx="184644">
                  <c:v>427.774960725401</c:v>
                </c:pt>
                <c:pt idx="184645">
                  <c:v>427.777277480674</c:v>
                </c:pt>
                <c:pt idx="184646">
                  <c:v>427.77959423594803</c:v>
                </c:pt>
                <c:pt idx="184647">
                  <c:v>427.78191099122103</c:v>
                </c:pt>
                <c:pt idx="184648">
                  <c:v>427.78422774649499</c:v>
                </c:pt>
                <c:pt idx="184649">
                  <c:v>427.78654450176799</c:v>
                </c:pt>
                <c:pt idx="184650">
                  <c:v>427.78886125704202</c:v>
                </c:pt>
                <c:pt idx="184651">
                  <c:v>427.79117801231502</c:v>
                </c:pt>
                <c:pt idx="184652">
                  <c:v>427.79349476758898</c:v>
                </c:pt>
                <c:pt idx="184653">
                  <c:v>427.79581152286198</c:v>
                </c:pt>
                <c:pt idx="184654">
                  <c:v>427.79812827813601</c:v>
                </c:pt>
                <c:pt idx="184655">
                  <c:v>427.80044503340901</c:v>
                </c:pt>
                <c:pt idx="184656">
                  <c:v>427.80276178868297</c:v>
                </c:pt>
                <c:pt idx="184657">
                  <c:v>427.80507854395597</c:v>
                </c:pt>
                <c:pt idx="184658">
                  <c:v>427.80739529923</c:v>
                </c:pt>
                <c:pt idx="184659">
                  <c:v>427.809712054503</c:v>
                </c:pt>
                <c:pt idx="184660">
                  <c:v>427.81202880977702</c:v>
                </c:pt>
                <c:pt idx="184661">
                  <c:v>427.81434556505002</c:v>
                </c:pt>
                <c:pt idx="184662">
                  <c:v>427.81666232032399</c:v>
                </c:pt>
                <c:pt idx="184663">
                  <c:v>427.81897907559699</c:v>
                </c:pt>
                <c:pt idx="184664">
                  <c:v>427.82129583087101</c:v>
                </c:pt>
                <c:pt idx="184665">
                  <c:v>427.82361258614401</c:v>
                </c:pt>
                <c:pt idx="184666">
                  <c:v>427.82592934141798</c:v>
                </c:pt>
                <c:pt idx="184667">
                  <c:v>427.82824609669098</c:v>
                </c:pt>
                <c:pt idx="184668">
                  <c:v>427.830562851965</c:v>
                </c:pt>
                <c:pt idx="184669">
                  <c:v>427.832879607238</c:v>
                </c:pt>
                <c:pt idx="184670">
                  <c:v>427.83519636251202</c:v>
                </c:pt>
                <c:pt idx="184671">
                  <c:v>427.83751311778502</c:v>
                </c:pt>
                <c:pt idx="184672">
                  <c:v>427.83982987305899</c:v>
                </c:pt>
                <c:pt idx="184673">
                  <c:v>427.84214662833199</c:v>
                </c:pt>
                <c:pt idx="184674">
                  <c:v>427.84446338360601</c:v>
                </c:pt>
                <c:pt idx="184675">
                  <c:v>427.84678013887901</c:v>
                </c:pt>
                <c:pt idx="184676">
                  <c:v>427.84909689415298</c:v>
                </c:pt>
                <c:pt idx="184677">
                  <c:v>427.85141364942598</c:v>
                </c:pt>
                <c:pt idx="184678">
                  <c:v>427.8537304047</c:v>
                </c:pt>
                <c:pt idx="184679">
                  <c:v>427.856047159973</c:v>
                </c:pt>
                <c:pt idx="184680">
                  <c:v>427.85836391524703</c:v>
                </c:pt>
                <c:pt idx="184681">
                  <c:v>427.86068067052003</c:v>
                </c:pt>
                <c:pt idx="184682">
                  <c:v>427.86299742579399</c:v>
                </c:pt>
                <c:pt idx="184683">
                  <c:v>427.86531418106699</c:v>
                </c:pt>
                <c:pt idx="184684">
                  <c:v>427.86763093634102</c:v>
                </c:pt>
                <c:pt idx="184685">
                  <c:v>427.86994769161402</c:v>
                </c:pt>
                <c:pt idx="184686">
                  <c:v>427.87226444688798</c:v>
                </c:pt>
                <c:pt idx="184687">
                  <c:v>427.87458120216201</c:v>
                </c:pt>
                <c:pt idx="184688">
                  <c:v>427.87689795743501</c:v>
                </c:pt>
                <c:pt idx="184689">
                  <c:v>427.87921471270897</c:v>
                </c:pt>
                <c:pt idx="184690">
                  <c:v>427.88153146798197</c:v>
                </c:pt>
                <c:pt idx="184691">
                  <c:v>427.883848223256</c:v>
                </c:pt>
                <c:pt idx="184692">
                  <c:v>427.886164978529</c:v>
                </c:pt>
                <c:pt idx="184693">
                  <c:v>427.88848173380302</c:v>
                </c:pt>
                <c:pt idx="184694">
                  <c:v>427.89079848907602</c:v>
                </c:pt>
                <c:pt idx="184695">
                  <c:v>427.89311524434999</c:v>
                </c:pt>
                <c:pt idx="184696">
                  <c:v>427.89543199962299</c:v>
                </c:pt>
                <c:pt idx="184697">
                  <c:v>427.89774875489701</c:v>
                </c:pt>
                <c:pt idx="184698">
                  <c:v>427.90006551017001</c:v>
                </c:pt>
                <c:pt idx="184699">
                  <c:v>427.90238226544398</c:v>
                </c:pt>
                <c:pt idx="184700">
                  <c:v>427.90469902071698</c:v>
                </c:pt>
                <c:pt idx="184701">
                  <c:v>427.907015775991</c:v>
                </c:pt>
                <c:pt idx="184702">
                  <c:v>427.909332531264</c:v>
                </c:pt>
                <c:pt idx="184703">
                  <c:v>427.91164928653802</c:v>
                </c:pt>
                <c:pt idx="184704">
                  <c:v>427.91396604181102</c:v>
                </c:pt>
                <c:pt idx="184705">
                  <c:v>427.91628279708499</c:v>
                </c:pt>
                <c:pt idx="184706">
                  <c:v>427.91859955235799</c:v>
                </c:pt>
                <c:pt idx="184707">
                  <c:v>427.92091630763201</c:v>
                </c:pt>
                <c:pt idx="184708">
                  <c:v>427.92323306290501</c:v>
                </c:pt>
                <c:pt idx="184709">
                  <c:v>427.92554981817898</c:v>
                </c:pt>
                <c:pt idx="184710">
                  <c:v>427.92786657345198</c:v>
                </c:pt>
                <c:pt idx="184711">
                  <c:v>427.930183328726</c:v>
                </c:pt>
                <c:pt idx="184712">
                  <c:v>427.932500083999</c:v>
                </c:pt>
                <c:pt idx="184713">
                  <c:v>427.93481683927303</c:v>
                </c:pt>
                <c:pt idx="184714">
                  <c:v>427.93713359454603</c:v>
                </c:pt>
                <c:pt idx="184715">
                  <c:v>427.93945034981999</c:v>
                </c:pt>
                <c:pt idx="184716">
                  <c:v>427.94176710509299</c:v>
                </c:pt>
                <c:pt idx="184717">
                  <c:v>427.94408386036702</c:v>
                </c:pt>
                <c:pt idx="184718">
                  <c:v>427.94640061564002</c:v>
                </c:pt>
                <c:pt idx="184719">
                  <c:v>427.94871737091398</c:v>
                </c:pt>
                <c:pt idx="184720">
                  <c:v>427.95103412618698</c:v>
                </c:pt>
                <c:pt idx="184721">
                  <c:v>427.95335088146101</c:v>
                </c:pt>
                <c:pt idx="184722">
                  <c:v>427.95566763673401</c:v>
                </c:pt>
                <c:pt idx="184723">
                  <c:v>427.95798439200797</c:v>
                </c:pt>
                <c:pt idx="184724">
                  <c:v>427.96030114728097</c:v>
                </c:pt>
                <c:pt idx="184725">
                  <c:v>427.962617902555</c:v>
                </c:pt>
                <c:pt idx="184726">
                  <c:v>427.964934657828</c:v>
                </c:pt>
                <c:pt idx="184727">
                  <c:v>427.96725141310202</c:v>
                </c:pt>
                <c:pt idx="184728">
                  <c:v>427.96956816837599</c:v>
                </c:pt>
                <c:pt idx="184729">
                  <c:v>427.97188492364899</c:v>
                </c:pt>
                <c:pt idx="184730">
                  <c:v>427.97420167892301</c:v>
                </c:pt>
                <c:pt idx="184731">
                  <c:v>427.97651843419601</c:v>
                </c:pt>
                <c:pt idx="184732">
                  <c:v>427.97883518946998</c:v>
                </c:pt>
                <c:pt idx="184733">
                  <c:v>427.98115194474298</c:v>
                </c:pt>
                <c:pt idx="184734">
                  <c:v>427.983468700017</c:v>
                </c:pt>
                <c:pt idx="184735">
                  <c:v>427.98578545529</c:v>
                </c:pt>
                <c:pt idx="184736">
                  <c:v>427.98810221056402</c:v>
                </c:pt>
                <c:pt idx="184737">
                  <c:v>427.99041896583702</c:v>
                </c:pt>
                <c:pt idx="184738">
                  <c:v>427.99273572111099</c:v>
                </c:pt>
                <c:pt idx="184739">
                  <c:v>427.99505247638399</c:v>
                </c:pt>
                <c:pt idx="184740">
                  <c:v>427.99736923165801</c:v>
                </c:pt>
                <c:pt idx="184741">
                  <c:v>427.99968598693101</c:v>
                </c:pt>
                <c:pt idx="184742">
                  <c:v>428.00200274220498</c:v>
                </c:pt>
                <c:pt idx="184743">
                  <c:v>428.00431949747798</c:v>
                </c:pt>
                <c:pt idx="184744">
                  <c:v>428.006636252752</c:v>
                </c:pt>
                <c:pt idx="184745">
                  <c:v>428.008953008025</c:v>
                </c:pt>
                <c:pt idx="184746">
                  <c:v>428.01126976329903</c:v>
                </c:pt>
                <c:pt idx="184747">
                  <c:v>428.01358651857203</c:v>
                </c:pt>
                <c:pt idx="184748">
                  <c:v>428.01590327384599</c:v>
                </c:pt>
                <c:pt idx="184749">
                  <c:v>428.01822002911899</c:v>
                </c:pt>
                <c:pt idx="184750">
                  <c:v>428.02053678439302</c:v>
                </c:pt>
                <c:pt idx="184751">
                  <c:v>428.02285353966602</c:v>
                </c:pt>
                <c:pt idx="184752">
                  <c:v>428.02517029493998</c:v>
                </c:pt>
                <c:pt idx="184753">
                  <c:v>428.02748705021298</c:v>
                </c:pt>
                <c:pt idx="184754">
                  <c:v>428.02980380548701</c:v>
                </c:pt>
                <c:pt idx="184755">
                  <c:v>428.03212056076001</c:v>
                </c:pt>
                <c:pt idx="184756">
                  <c:v>428.03443731603397</c:v>
                </c:pt>
                <c:pt idx="184757">
                  <c:v>428.03675407130697</c:v>
                </c:pt>
                <c:pt idx="184758">
                  <c:v>428.039070826581</c:v>
                </c:pt>
                <c:pt idx="184759">
                  <c:v>428.041387581854</c:v>
                </c:pt>
                <c:pt idx="184760">
                  <c:v>428.04370433712802</c:v>
                </c:pt>
                <c:pt idx="184761">
                  <c:v>428.04602109240102</c:v>
                </c:pt>
                <c:pt idx="184762">
                  <c:v>428.04833784767499</c:v>
                </c:pt>
                <c:pt idx="184763">
                  <c:v>428.05065460294799</c:v>
                </c:pt>
                <c:pt idx="184764">
                  <c:v>428.05297135822201</c:v>
                </c:pt>
                <c:pt idx="184765">
                  <c:v>428.05528811349501</c:v>
                </c:pt>
                <c:pt idx="184766">
                  <c:v>428.05760486876898</c:v>
                </c:pt>
                <c:pt idx="184767">
                  <c:v>428.05992162404198</c:v>
                </c:pt>
                <c:pt idx="184768">
                  <c:v>428.062238379316</c:v>
                </c:pt>
                <c:pt idx="184769">
                  <c:v>428.064555134589</c:v>
                </c:pt>
                <c:pt idx="184770">
                  <c:v>428.06687188986302</c:v>
                </c:pt>
                <c:pt idx="184771">
                  <c:v>428.06918864513699</c:v>
                </c:pt>
                <c:pt idx="184772">
                  <c:v>428.07150540040999</c:v>
                </c:pt>
                <c:pt idx="184773">
                  <c:v>428.07382215568401</c:v>
                </c:pt>
                <c:pt idx="184774">
                  <c:v>428.07613891095701</c:v>
                </c:pt>
                <c:pt idx="184775">
                  <c:v>428.07845566623098</c:v>
                </c:pt>
                <c:pt idx="184776">
                  <c:v>428.08077242150398</c:v>
                </c:pt>
                <c:pt idx="184777">
                  <c:v>428.083089176778</c:v>
                </c:pt>
                <c:pt idx="184778">
                  <c:v>428.085405932051</c:v>
                </c:pt>
                <c:pt idx="184779">
                  <c:v>428.08772268732503</c:v>
                </c:pt>
                <c:pt idx="184780">
                  <c:v>428.09003944259803</c:v>
                </c:pt>
                <c:pt idx="184781">
                  <c:v>428.09235619787199</c:v>
                </c:pt>
                <c:pt idx="184782">
                  <c:v>428.09467295314499</c:v>
                </c:pt>
                <c:pt idx="184783">
                  <c:v>428.09698970841902</c:v>
                </c:pt>
                <c:pt idx="184784">
                  <c:v>428.09930646369202</c:v>
                </c:pt>
                <c:pt idx="184785">
                  <c:v>428.10162321896598</c:v>
                </c:pt>
                <c:pt idx="184786">
                  <c:v>428.10393997423898</c:v>
                </c:pt>
                <c:pt idx="184787">
                  <c:v>428.10625672951301</c:v>
                </c:pt>
                <c:pt idx="184788">
                  <c:v>428.10857348478601</c:v>
                </c:pt>
                <c:pt idx="184789">
                  <c:v>428.11089024005997</c:v>
                </c:pt>
                <c:pt idx="184790">
                  <c:v>428.11320699533297</c:v>
                </c:pt>
                <c:pt idx="184791">
                  <c:v>428.115523750607</c:v>
                </c:pt>
                <c:pt idx="184792">
                  <c:v>428.11784050588</c:v>
                </c:pt>
                <c:pt idx="184793">
                  <c:v>428.12015726115402</c:v>
                </c:pt>
                <c:pt idx="184794">
                  <c:v>428.12247401642702</c:v>
                </c:pt>
                <c:pt idx="184795">
                  <c:v>428.12479077170099</c:v>
                </c:pt>
                <c:pt idx="184796">
                  <c:v>428.12710752697399</c:v>
                </c:pt>
                <c:pt idx="184797">
                  <c:v>428.12942428224801</c:v>
                </c:pt>
                <c:pt idx="184798">
                  <c:v>428.13174103752101</c:v>
                </c:pt>
                <c:pt idx="184799">
                  <c:v>428.13405779279498</c:v>
                </c:pt>
                <c:pt idx="184800">
                  <c:v>428.13637454806798</c:v>
                </c:pt>
                <c:pt idx="184801">
                  <c:v>428.138691303342</c:v>
                </c:pt>
                <c:pt idx="184802">
                  <c:v>428.141008058615</c:v>
                </c:pt>
                <c:pt idx="184803">
                  <c:v>428.14332481388902</c:v>
                </c:pt>
                <c:pt idx="184804">
                  <c:v>428.14564156916202</c:v>
                </c:pt>
                <c:pt idx="184805">
                  <c:v>428.14795832443599</c:v>
                </c:pt>
                <c:pt idx="184806">
                  <c:v>428.15027507970899</c:v>
                </c:pt>
                <c:pt idx="184807">
                  <c:v>428.15259183498301</c:v>
                </c:pt>
                <c:pt idx="184808">
                  <c:v>428.15490859025601</c:v>
                </c:pt>
                <c:pt idx="184809">
                  <c:v>428.15722534552998</c:v>
                </c:pt>
                <c:pt idx="184810">
                  <c:v>428.15954210080298</c:v>
                </c:pt>
                <c:pt idx="184811">
                  <c:v>428.161858856077</c:v>
                </c:pt>
                <c:pt idx="184812">
                  <c:v>428.16417561135</c:v>
                </c:pt>
                <c:pt idx="184813">
                  <c:v>428.16649236662403</c:v>
                </c:pt>
                <c:pt idx="184814">
                  <c:v>428.16880912189799</c:v>
                </c:pt>
                <c:pt idx="184815">
                  <c:v>428.17112587717099</c:v>
                </c:pt>
                <c:pt idx="184816">
                  <c:v>428.17344263244502</c:v>
                </c:pt>
                <c:pt idx="184817">
                  <c:v>428.17575938771802</c:v>
                </c:pt>
                <c:pt idx="184818">
                  <c:v>428.17807614299198</c:v>
                </c:pt>
                <c:pt idx="184819">
                  <c:v>428.18039289826498</c:v>
                </c:pt>
                <c:pt idx="184820">
                  <c:v>428.18270965353901</c:v>
                </c:pt>
                <c:pt idx="184821">
                  <c:v>428.18502640881201</c:v>
                </c:pt>
                <c:pt idx="184822">
                  <c:v>428.18734316408597</c:v>
                </c:pt>
                <c:pt idx="184823">
                  <c:v>428.18965991935897</c:v>
                </c:pt>
                <c:pt idx="184824">
                  <c:v>428.191976674633</c:v>
                </c:pt>
                <c:pt idx="184825">
                  <c:v>428.194293429906</c:v>
                </c:pt>
                <c:pt idx="184826">
                  <c:v>428.19661018518002</c:v>
                </c:pt>
                <c:pt idx="184827">
                  <c:v>428.19892694045302</c:v>
                </c:pt>
                <c:pt idx="184828">
                  <c:v>428.20124369572699</c:v>
                </c:pt>
                <c:pt idx="184829">
                  <c:v>428.20356045099999</c:v>
                </c:pt>
                <c:pt idx="184830">
                  <c:v>428.20587720627401</c:v>
                </c:pt>
                <c:pt idx="184831">
                  <c:v>428.20819396154701</c:v>
                </c:pt>
                <c:pt idx="184832">
                  <c:v>428.21051071682098</c:v>
                </c:pt>
                <c:pt idx="184833">
                  <c:v>428.21282747209398</c:v>
                </c:pt>
                <c:pt idx="184834">
                  <c:v>428.215144227368</c:v>
                </c:pt>
                <c:pt idx="184835">
                  <c:v>428.217460982641</c:v>
                </c:pt>
                <c:pt idx="184836">
                  <c:v>428.21977773791502</c:v>
                </c:pt>
                <c:pt idx="184837">
                  <c:v>428.22209449318802</c:v>
                </c:pt>
                <c:pt idx="184838">
                  <c:v>428.22441124846199</c:v>
                </c:pt>
                <c:pt idx="184839">
                  <c:v>428.22672800373499</c:v>
                </c:pt>
                <c:pt idx="184840">
                  <c:v>428.22904475900901</c:v>
                </c:pt>
                <c:pt idx="184841">
                  <c:v>428.23136151428201</c:v>
                </c:pt>
                <c:pt idx="184842">
                  <c:v>428.23367826955598</c:v>
                </c:pt>
                <c:pt idx="184843">
                  <c:v>428.23599502482898</c:v>
                </c:pt>
                <c:pt idx="184844">
                  <c:v>428.238311780103</c:v>
                </c:pt>
                <c:pt idx="184845">
                  <c:v>428.240628535376</c:v>
                </c:pt>
                <c:pt idx="184846">
                  <c:v>428.24294529065003</c:v>
                </c:pt>
                <c:pt idx="184847">
                  <c:v>428.24526204592303</c:v>
                </c:pt>
                <c:pt idx="184848">
                  <c:v>428.24757880119699</c:v>
                </c:pt>
                <c:pt idx="184849">
                  <c:v>428.24989555646999</c:v>
                </c:pt>
                <c:pt idx="184850">
                  <c:v>428.25221231174402</c:v>
                </c:pt>
                <c:pt idx="184851">
                  <c:v>428.25452906701702</c:v>
                </c:pt>
                <c:pt idx="184852">
                  <c:v>428.25684582229098</c:v>
                </c:pt>
                <c:pt idx="184853">
                  <c:v>428.25916257756398</c:v>
                </c:pt>
                <c:pt idx="184854">
                  <c:v>428.26147933283801</c:v>
                </c:pt>
                <c:pt idx="184855">
                  <c:v>428.26379608811101</c:v>
                </c:pt>
                <c:pt idx="184856">
                  <c:v>428.26611284338497</c:v>
                </c:pt>
                <c:pt idx="184857">
                  <c:v>428.268429598659</c:v>
                </c:pt>
                <c:pt idx="184858">
                  <c:v>428.270746353932</c:v>
                </c:pt>
                <c:pt idx="184859">
                  <c:v>428.27306310920602</c:v>
                </c:pt>
                <c:pt idx="184860">
                  <c:v>428.27537986447902</c:v>
                </c:pt>
                <c:pt idx="184861">
                  <c:v>428.27769661975299</c:v>
                </c:pt>
                <c:pt idx="184862">
                  <c:v>428.28001337502599</c:v>
                </c:pt>
                <c:pt idx="184863">
                  <c:v>428.28233013030001</c:v>
                </c:pt>
                <c:pt idx="184864">
                  <c:v>428.28464688557301</c:v>
                </c:pt>
                <c:pt idx="184865">
                  <c:v>428.28696364084698</c:v>
                </c:pt>
                <c:pt idx="184866">
                  <c:v>428.28928039611998</c:v>
                </c:pt>
                <c:pt idx="184867">
                  <c:v>428.291597151394</c:v>
                </c:pt>
                <c:pt idx="184868">
                  <c:v>428.293913906667</c:v>
                </c:pt>
                <c:pt idx="184869">
                  <c:v>428.29623066194102</c:v>
                </c:pt>
                <c:pt idx="184870">
                  <c:v>428.29854741721402</c:v>
                </c:pt>
                <c:pt idx="184871">
                  <c:v>428.30086417248799</c:v>
                </c:pt>
                <c:pt idx="184872">
                  <c:v>428.30318092776099</c:v>
                </c:pt>
                <c:pt idx="184873">
                  <c:v>428.30549768303501</c:v>
                </c:pt>
                <c:pt idx="184874">
                  <c:v>428.30781443830801</c:v>
                </c:pt>
                <c:pt idx="184875">
                  <c:v>428.31013119358198</c:v>
                </c:pt>
                <c:pt idx="184876">
                  <c:v>428.31244794885498</c:v>
                </c:pt>
                <c:pt idx="184877">
                  <c:v>428.314764704129</c:v>
                </c:pt>
                <c:pt idx="184878">
                  <c:v>428.317081459402</c:v>
                </c:pt>
                <c:pt idx="184879">
                  <c:v>428.31939821467603</c:v>
                </c:pt>
                <c:pt idx="184880">
                  <c:v>428.32171496994903</c:v>
                </c:pt>
                <c:pt idx="184881">
                  <c:v>428.32403172522299</c:v>
                </c:pt>
                <c:pt idx="184882">
                  <c:v>428.32634848049599</c:v>
                </c:pt>
                <c:pt idx="184883">
                  <c:v>428.32866523577002</c:v>
                </c:pt>
                <c:pt idx="184884">
                  <c:v>428.33098199104302</c:v>
                </c:pt>
                <c:pt idx="184885">
                  <c:v>428.33329874631698</c:v>
                </c:pt>
                <c:pt idx="184886">
                  <c:v>428.33561550158998</c:v>
                </c:pt>
                <c:pt idx="184887">
                  <c:v>428.33793225686401</c:v>
                </c:pt>
                <c:pt idx="184888">
                  <c:v>428.34024901213701</c:v>
                </c:pt>
                <c:pt idx="184889">
                  <c:v>428.34256576741097</c:v>
                </c:pt>
                <c:pt idx="184890">
                  <c:v>428.34488252268397</c:v>
                </c:pt>
                <c:pt idx="184891">
                  <c:v>428.347199277958</c:v>
                </c:pt>
                <c:pt idx="184892">
                  <c:v>428.349516033231</c:v>
                </c:pt>
                <c:pt idx="184893">
                  <c:v>428.35183278850502</c:v>
                </c:pt>
                <c:pt idx="184894">
                  <c:v>428.35414954377802</c:v>
                </c:pt>
                <c:pt idx="184895">
                  <c:v>428.35646629905199</c:v>
                </c:pt>
                <c:pt idx="184896">
                  <c:v>428.35878305432499</c:v>
                </c:pt>
                <c:pt idx="184897">
                  <c:v>428.36109980959901</c:v>
                </c:pt>
                <c:pt idx="184898">
                  <c:v>428.36341656487201</c:v>
                </c:pt>
                <c:pt idx="184899">
                  <c:v>428.36573332014598</c:v>
                </c:pt>
                <c:pt idx="184900">
                  <c:v>428.36805007542</c:v>
                </c:pt>
                <c:pt idx="184901">
                  <c:v>428.370366830693</c:v>
                </c:pt>
                <c:pt idx="184902">
                  <c:v>428.37268358596702</c:v>
                </c:pt>
                <c:pt idx="184903">
                  <c:v>428.37500034124002</c:v>
                </c:pt>
                <c:pt idx="184904">
                  <c:v>428.37731709651399</c:v>
                </c:pt>
                <c:pt idx="184905">
                  <c:v>428.37963385178699</c:v>
                </c:pt>
                <c:pt idx="184906">
                  <c:v>428.38195060706101</c:v>
                </c:pt>
                <c:pt idx="184907">
                  <c:v>428.38426736233401</c:v>
                </c:pt>
                <c:pt idx="184908">
                  <c:v>428.38658411760798</c:v>
                </c:pt>
                <c:pt idx="184909">
                  <c:v>428.38890087288098</c:v>
                </c:pt>
                <c:pt idx="184910">
                  <c:v>428.391217628155</c:v>
                </c:pt>
                <c:pt idx="184911">
                  <c:v>428.393534383428</c:v>
                </c:pt>
                <c:pt idx="184912">
                  <c:v>428.39585113870203</c:v>
                </c:pt>
                <c:pt idx="184913">
                  <c:v>428.39816789397503</c:v>
                </c:pt>
                <c:pt idx="184914">
                  <c:v>428.40048464924899</c:v>
                </c:pt>
                <c:pt idx="184915">
                  <c:v>428.40280140452199</c:v>
                </c:pt>
                <c:pt idx="184916">
                  <c:v>428.40511815979602</c:v>
                </c:pt>
                <c:pt idx="184917">
                  <c:v>428.40743491506902</c:v>
                </c:pt>
                <c:pt idx="184918">
                  <c:v>428.40975167034298</c:v>
                </c:pt>
                <c:pt idx="184919">
                  <c:v>428.41206842561598</c:v>
                </c:pt>
                <c:pt idx="184920">
                  <c:v>428.41438518089001</c:v>
                </c:pt>
                <c:pt idx="184921">
                  <c:v>428.41670193616301</c:v>
                </c:pt>
                <c:pt idx="184922">
                  <c:v>428.41901869143697</c:v>
                </c:pt>
                <c:pt idx="184923">
                  <c:v>428.42133544670997</c:v>
                </c:pt>
                <c:pt idx="184924">
                  <c:v>428.423652201984</c:v>
                </c:pt>
                <c:pt idx="184925">
                  <c:v>428.425968957257</c:v>
                </c:pt>
                <c:pt idx="184926">
                  <c:v>428.42828571253102</c:v>
                </c:pt>
                <c:pt idx="184927">
                  <c:v>428.43060246780402</c:v>
                </c:pt>
                <c:pt idx="184928">
                  <c:v>428.43291922307799</c:v>
                </c:pt>
                <c:pt idx="184929">
                  <c:v>428.43523597835099</c:v>
                </c:pt>
                <c:pt idx="184930">
                  <c:v>428.43755273362501</c:v>
                </c:pt>
                <c:pt idx="184931">
                  <c:v>428.43986948889801</c:v>
                </c:pt>
                <c:pt idx="184932">
                  <c:v>428.44218624417198</c:v>
                </c:pt>
                <c:pt idx="184933">
                  <c:v>428.44450299944498</c:v>
                </c:pt>
                <c:pt idx="184934">
                  <c:v>428.446819754719</c:v>
                </c:pt>
                <c:pt idx="184935">
                  <c:v>428.449136509992</c:v>
                </c:pt>
                <c:pt idx="184936">
                  <c:v>428.45145326526603</c:v>
                </c:pt>
                <c:pt idx="184937">
                  <c:v>428.45377002053903</c:v>
                </c:pt>
                <c:pt idx="184938">
                  <c:v>428.45608677581299</c:v>
                </c:pt>
                <c:pt idx="184939">
                  <c:v>428.45840353108599</c:v>
                </c:pt>
                <c:pt idx="184940">
                  <c:v>428.46072028636002</c:v>
                </c:pt>
                <c:pt idx="184941">
                  <c:v>428.46303704163302</c:v>
                </c:pt>
                <c:pt idx="184942">
                  <c:v>428.46535379690698</c:v>
                </c:pt>
                <c:pt idx="184943">
                  <c:v>428.467670552181</c:v>
                </c:pt>
                <c:pt idx="184944">
                  <c:v>428.46998730745401</c:v>
                </c:pt>
                <c:pt idx="184945">
                  <c:v>428.47230406272803</c:v>
                </c:pt>
                <c:pt idx="184946">
                  <c:v>428.47462081800097</c:v>
                </c:pt>
                <c:pt idx="184947">
                  <c:v>428.47693757327499</c:v>
                </c:pt>
                <c:pt idx="184948">
                  <c:v>428.479254328548</c:v>
                </c:pt>
                <c:pt idx="184949">
                  <c:v>428.48157108382202</c:v>
                </c:pt>
                <c:pt idx="184950">
                  <c:v>428.48388783909502</c:v>
                </c:pt>
                <c:pt idx="184951">
                  <c:v>428.48620459436898</c:v>
                </c:pt>
                <c:pt idx="184952">
                  <c:v>428.48852134964199</c:v>
                </c:pt>
                <c:pt idx="184953">
                  <c:v>428.49083810491601</c:v>
                </c:pt>
                <c:pt idx="184954">
                  <c:v>428.49315486018901</c:v>
                </c:pt>
                <c:pt idx="184955">
                  <c:v>428.49547161546298</c:v>
                </c:pt>
                <c:pt idx="184956">
                  <c:v>428.49778837073598</c:v>
                </c:pt>
                <c:pt idx="184957">
                  <c:v>428.50010512601</c:v>
                </c:pt>
                <c:pt idx="184958">
                  <c:v>428.502421881283</c:v>
                </c:pt>
                <c:pt idx="184959">
                  <c:v>428.50473863655702</c:v>
                </c:pt>
                <c:pt idx="184960">
                  <c:v>428.50705539183002</c:v>
                </c:pt>
                <c:pt idx="184961">
                  <c:v>428.50937214710399</c:v>
                </c:pt>
                <c:pt idx="184962">
                  <c:v>428.51168890237699</c:v>
                </c:pt>
                <c:pt idx="184963">
                  <c:v>428.51400565765101</c:v>
                </c:pt>
                <c:pt idx="184964">
                  <c:v>428.51632241292401</c:v>
                </c:pt>
                <c:pt idx="184965">
                  <c:v>428.51863916819798</c:v>
                </c:pt>
                <c:pt idx="184966">
                  <c:v>428.52095592347098</c:v>
                </c:pt>
                <c:pt idx="184967">
                  <c:v>428.523272678745</c:v>
                </c:pt>
                <c:pt idx="184968">
                  <c:v>428.525589434018</c:v>
                </c:pt>
                <c:pt idx="184969">
                  <c:v>428.52790618929203</c:v>
                </c:pt>
                <c:pt idx="184970">
                  <c:v>428.53022294456503</c:v>
                </c:pt>
                <c:pt idx="184971">
                  <c:v>428.53253969983899</c:v>
                </c:pt>
                <c:pt idx="184972">
                  <c:v>428.53485645511199</c:v>
                </c:pt>
                <c:pt idx="184973">
                  <c:v>428.53717321038602</c:v>
                </c:pt>
                <c:pt idx="184974">
                  <c:v>428.53948996565902</c:v>
                </c:pt>
                <c:pt idx="184975">
                  <c:v>428.54180672093298</c:v>
                </c:pt>
                <c:pt idx="184976">
                  <c:v>428.54412347620598</c:v>
                </c:pt>
                <c:pt idx="184977">
                  <c:v>428.54644023148001</c:v>
                </c:pt>
                <c:pt idx="184978">
                  <c:v>428.54875698675301</c:v>
                </c:pt>
                <c:pt idx="184979">
                  <c:v>428.55107374202697</c:v>
                </c:pt>
                <c:pt idx="184980">
                  <c:v>428.55339049729997</c:v>
                </c:pt>
                <c:pt idx="184981">
                  <c:v>428.555707252574</c:v>
                </c:pt>
                <c:pt idx="184982">
                  <c:v>428.558024007847</c:v>
                </c:pt>
                <c:pt idx="184983">
                  <c:v>428.56034076312102</c:v>
                </c:pt>
                <c:pt idx="184984">
                  <c:v>428.56265751839499</c:v>
                </c:pt>
                <c:pt idx="184985">
                  <c:v>428.56497427366799</c:v>
                </c:pt>
                <c:pt idx="184986">
                  <c:v>428.56729102894201</c:v>
                </c:pt>
                <c:pt idx="184987">
                  <c:v>428.56960778421501</c:v>
                </c:pt>
                <c:pt idx="184988">
                  <c:v>428.57192453948898</c:v>
                </c:pt>
                <c:pt idx="184989">
                  <c:v>428.57424129476198</c:v>
                </c:pt>
                <c:pt idx="184990">
                  <c:v>428.576558050036</c:v>
                </c:pt>
                <c:pt idx="184991">
                  <c:v>428.578874805309</c:v>
                </c:pt>
                <c:pt idx="184992">
                  <c:v>428.58119156058302</c:v>
                </c:pt>
                <c:pt idx="184993">
                  <c:v>428.58350831585602</c:v>
                </c:pt>
                <c:pt idx="184994">
                  <c:v>428.58582507112999</c:v>
                </c:pt>
                <c:pt idx="184995">
                  <c:v>428.58814182640299</c:v>
                </c:pt>
                <c:pt idx="184996">
                  <c:v>428.59045858167701</c:v>
                </c:pt>
                <c:pt idx="184997">
                  <c:v>428.59277533695001</c:v>
                </c:pt>
                <c:pt idx="184998">
                  <c:v>428.59509209222398</c:v>
                </c:pt>
                <c:pt idx="184999">
                  <c:v>428.59740884749698</c:v>
                </c:pt>
                <c:pt idx="185000">
                  <c:v>428.599725602771</c:v>
                </c:pt>
                <c:pt idx="185001">
                  <c:v>428.602042358044</c:v>
                </c:pt>
                <c:pt idx="185002">
                  <c:v>428.60435911331803</c:v>
                </c:pt>
                <c:pt idx="185003">
                  <c:v>428.60667586859103</c:v>
                </c:pt>
                <c:pt idx="185004">
                  <c:v>428.60899262386499</c:v>
                </c:pt>
                <c:pt idx="185005">
                  <c:v>428.61130937913799</c:v>
                </c:pt>
                <c:pt idx="185006">
                  <c:v>428.61362613441202</c:v>
                </c:pt>
                <c:pt idx="185007">
                  <c:v>428.61594288968502</c:v>
                </c:pt>
                <c:pt idx="185008">
                  <c:v>428.61825964495898</c:v>
                </c:pt>
                <c:pt idx="185009">
                  <c:v>428.62057640023198</c:v>
                </c:pt>
                <c:pt idx="185010">
                  <c:v>428.62289315550601</c:v>
                </c:pt>
                <c:pt idx="185011">
                  <c:v>428.62520991077901</c:v>
                </c:pt>
                <c:pt idx="185012">
                  <c:v>428.62752666605297</c:v>
                </c:pt>
                <c:pt idx="185013">
                  <c:v>428.62984342132597</c:v>
                </c:pt>
                <c:pt idx="185014">
                  <c:v>428.6321601766</c:v>
                </c:pt>
                <c:pt idx="185015">
                  <c:v>428.634476931873</c:v>
                </c:pt>
                <c:pt idx="185016">
                  <c:v>428.63679368714702</c:v>
                </c:pt>
                <c:pt idx="185017">
                  <c:v>428.63911044242002</c:v>
                </c:pt>
                <c:pt idx="185018">
                  <c:v>428.64142719769399</c:v>
                </c:pt>
                <c:pt idx="185019">
                  <c:v>428.64374395296699</c:v>
                </c:pt>
                <c:pt idx="185020">
                  <c:v>428.64606070824101</c:v>
                </c:pt>
                <c:pt idx="185021">
                  <c:v>428.64837746351401</c:v>
                </c:pt>
                <c:pt idx="185022">
                  <c:v>428.65069421878798</c:v>
                </c:pt>
                <c:pt idx="185023">
                  <c:v>428.65301097406098</c:v>
                </c:pt>
                <c:pt idx="185024">
                  <c:v>428.655327729335</c:v>
                </c:pt>
                <c:pt idx="185025">
                  <c:v>428.657644484608</c:v>
                </c:pt>
                <c:pt idx="185026">
                  <c:v>428.65996123988202</c:v>
                </c:pt>
                <c:pt idx="185027">
                  <c:v>428.66227799515599</c:v>
                </c:pt>
                <c:pt idx="185028">
                  <c:v>428.66459475042899</c:v>
                </c:pt>
                <c:pt idx="185029">
                  <c:v>428.66691150570301</c:v>
                </c:pt>
                <c:pt idx="185030">
                  <c:v>428.66922826097601</c:v>
                </c:pt>
                <c:pt idx="185031">
                  <c:v>428.67154501624998</c:v>
                </c:pt>
                <c:pt idx="185032">
                  <c:v>428.67386177152298</c:v>
                </c:pt>
                <c:pt idx="185033">
                  <c:v>428.676178526797</c:v>
                </c:pt>
                <c:pt idx="185034">
                  <c:v>428.67849528207</c:v>
                </c:pt>
                <c:pt idx="185035">
                  <c:v>428.68081203734403</c:v>
                </c:pt>
                <c:pt idx="185036">
                  <c:v>428.68312879261703</c:v>
                </c:pt>
                <c:pt idx="185037">
                  <c:v>428.68544554789099</c:v>
                </c:pt>
                <c:pt idx="185038">
                  <c:v>428.68776230316399</c:v>
                </c:pt>
                <c:pt idx="185039">
                  <c:v>428.69007905843802</c:v>
                </c:pt>
                <c:pt idx="185040">
                  <c:v>428.69239581371102</c:v>
                </c:pt>
                <c:pt idx="185041">
                  <c:v>428.69471256898498</c:v>
                </c:pt>
                <c:pt idx="185042">
                  <c:v>428.69702932425798</c:v>
                </c:pt>
                <c:pt idx="185043">
                  <c:v>428.69934607953201</c:v>
                </c:pt>
                <c:pt idx="185044">
                  <c:v>428.70166283480501</c:v>
                </c:pt>
                <c:pt idx="185045">
                  <c:v>428.70397959007897</c:v>
                </c:pt>
                <c:pt idx="185046">
                  <c:v>428.70629634535197</c:v>
                </c:pt>
                <c:pt idx="185047">
                  <c:v>428.708613100626</c:v>
                </c:pt>
                <c:pt idx="185048">
                  <c:v>428.710929855899</c:v>
                </c:pt>
                <c:pt idx="185049">
                  <c:v>428.71324661117302</c:v>
                </c:pt>
                <c:pt idx="185050">
                  <c:v>428.71556336644602</c:v>
                </c:pt>
                <c:pt idx="185051">
                  <c:v>428.71788012171999</c:v>
                </c:pt>
                <c:pt idx="185052">
                  <c:v>428.72019687699299</c:v>
                </c:pt>
                <c:pt idx="185053">
                  <c:v>428.72251363226701</c:v>
                </c:pt>
                <c:pt idx="185054">
                  <c:v>428.72483038754001</c:v>
                </c:pt>
                <c:pt idx="185055">
                  <c:v>428.72714714281398</c:v>
                </c:pt>
                <c:pt idx="185056">
                  <c:v>428.72946389808698</c:v>
                </c:pt>
                <c:pt idx="185057">
                  <c:v>428.731780653361</c:v>
                </c:pt>
                <c:pt idx="185058">
                  <c:v>428.734097408634</c:v>
                </c:pt>
                <c:pt idx="185059">
                  <c:v>428.73641416390802</c:v>
                </c:pt>
                <c:pt idx="185060">
                  <c:v>428.73873091918102</c:v>
                </c:pt>
                <c:pt idx="185061">
                  <c:v>428.74104767445499</c:v>
                </c:pt>
                <c:pt idx="185062">
                  <c:v>428.74336442972799</c:v>
                </c:pt>
                <c:pt idx="185063">
                  <c:v>428.74568118500201</c:v>
                </c:pt>
                <c:pt idx="185064">
                  <c:v>428.74799794027501</c:v>
                </c:pt>
                <c:pt idx="185065">
                  <c:v>428.75031469554898</c:v>
                </c:pt>
                <c:pt idx="185066">
                  <c:v>428.75263145082198</c:v>
                </c:pt>
                <c:pt idx="185067">
                  <c:v>428.754948206096</c:v>
                </c:pt>
                <c:pt idx="185068">
                  <c:v>428.757264961369</c:v>
                </c:pt>
                <c:pt idx="185069">
                  <c:v>428.75958171664303</c:v>
                </c:pt>
                <c:pt idx="185070">
                  <c:v>428.76189847191699</c:v>
                </c:pt>
                <c:pt idx="185071">
                  <c:v>428.76421522718999</c:v>
                </c:pt>
                <c:pt idx="185072">
                  <c:v>428.76653198246402</c:v>
                </c:pt>
                <c:pt idx="185073">
                  <c:v>428.76884873773702</c:v>
                </c:pt>
                <c:pt idx="185074">
                  <c:v>428.77116549301098</c:v>
                </c:pt>
                <c:pt idx="185075">
                  <c:v>428.77348224828398</c:v>
                </c:pt>
                <c:pt idx="185076">
                  <c:v>428.77579900355801</c:v>
                </c:pt>
                <c:pt idx="185077">
                  <c:v>428.77811575883101</c:v>
                </c:pt>
                <c:pt idx="185078">
                  <c:v>428.78043251410497</c:v>
                </c:pt>
                <c:pt idx="185079">
                  <c:v>428.78274926937797</c:v>
                </c:pt>
                <c:pt idx="185080">
                  <c:v>428.785066024652</c:v>
                </c:pt>
                <c:pt idx="185081">
                  <c:v>428.787382779925</c:v>
                </c:pt>
                <c:pt idx="185082">
                  <c:v>428.78969953519902</c:v>
                </c:pt>
                <c:pt idx="185083">
                  <c:v>428.79201629047202</c:v>
                </c:pt>
                <c:pt idx="185084">
                  <c:v>428.79433304574599</c:v>
                </c:pt>
                <c:pt idx="185085">
                  <c:v>428.79664980101899</c:v>
                </c:pt>
                <c:pt idx="185086">
                  <c:v>428.79896655629301</c:v>
                </c:pt>
                <c:pt idx="185087">
                  <c:v>428.80128331156601</c:v>
                </c:pt>
                <c:pt idx="185088">
                  <c:v>428.80360006683998</c:v>
                </c:pt>
                <c:pt idx="185089">
                  <c:v>428.80591682211298</c:v>
                </c:pt>
                <c:pt idx="185090">
                  <c:v>428.808233577387</c:v>
                </c:pt>
                <c:pt idx="185091">
                  <c:v>428.81055033266</c:v>
                </c:pt>
                <c:pt idx="185092">
                  <c:v>428.81286708793402</c:v>
                </c:pt>
                <c:pt idx="185093">
                  <c:v>428.81518384320702</c:v>
                </c:pt>
                <c:pt idx="185094">
                  <c:v>428.81750059848099</c:v>
                </c:pt>
                <c:pt idx="185095">
                  <c:v>428.81981735375399</c:v>
                </c:pt>
                <c:pt idx="185096">
                  <c:v>428.82213410902801</c:v>
                </c:pt>
                <c:pt idx="185097">
                  <c:v>428.82445086430101</c:v>
                </c:pt>
                <c:pt idx="185098">
                  <c:v>428.82676761957498</c:v>
                </c:pt>
                <c:pt idx="185099">
                  <c:v>428.82908437484798</c:v>
                </c:pt>
                <c:pt idx="185100">
                  <c:v>428.831401130122</c:v>
                </c:pt>
                <c:pt idx="185101">
                  <c:v>428.833717885395</c:v>
                </c:pt>
                <c:pt idx="185102">
                  <c:v>428.83603464066903</c:v>
                </c:pt>
                <c:pt idx="185103">
                  <c:v>428.83835139594203</c:v>
                </c:pt>
                <c:pt idx="185104">
                  <c:v>428.84066815121599</c:v>
                </c:pt>
                <c:pt idx="185105">
                  <c:v>428.84298490648899</c:v>
                </c:pt>
                <c:pt idx="185106">
                  <c:v>428.84530166176302</c:v>
                </c:pt>
                <c:pt idx="185107">
                  <c:v>428.84761841703602</c:v>
                </c:pt>
                <c:pt idx="185108">
                  <c:v>428.84993517230998</c:v>
                </c:pt>
                <c:pt idx="185109">
                  <c:v>428.85225192758298</c:v>
                </c:pt>
                <c:pt idx="185110">
                  <c:v>428.85456868285701</c:v>
                </c:pt>
                <c:pt idx="185111">
                  <c:v>428.85688543813001</c:v>
                </c:pt>
                <c:pt idx="185112">
                  <c:v>428.85920219340397</c:v>
                </c:pt>
                <c:pt idx="185113">
                  <c:v>428.861518948678</c:v>
                </c:pt>
                <c:pt idx="185114">
                  <c:v>428.863835703951</c:v>
                </c:pt>
                <c:pt idx="185115">
                  <c:v>428.86615245922502</c:v>
                </c:pt>
                <c:pt idx="185116">
                  <c:v>428.86846921449802</c:v>
                </c:pt>
                <c:pt idx="185117">
                  <c:v>428.87078596977199</c:v>
                </c:pt>
                <c:pt idx="185118">
                  <c:v>428.87310272504499</c:v>
                </c:pt>
                <c:pt idx="185119">
                  <c:v>428.87541948031901</c:v>
                </c:pt>
                <c:pt idx="185120">
                  <c:v>428.87773623559201</c:v>
                </c:pt>
                <c:pt idx="185121">
                  <c:v>428.88005299086598</c:v>
                </c:pt>
                <c:pt idx="185122">
                  <c:v>428.88236974613898</c:v>
                </c:pt>
                <c:pt idx="185123">
                  <c:v>428.884686501413</c:v>
                </c:pt>
                <c:pt idx="185124">
                  <c:v>428.887003256686</c:v>
                </c:pt>
                <c:pt idx="185125">
                  <c:v>428.88932001196002</c:v>
                </c:pt>
                <c:pt idx="185126">
                  <c:v>428.89163676723302</c:v>
                </c:pt>
                <c:pt idx="185127">
                  <c:v>428.89395352250699</c:v>
                </c:pt>
                <c:pt idx="185128">
                  <c:v>428.89627027777999</c:v>
                </c:pt>
                <c:pt idx="185129">
                  <c:v>428.89858703305401</c:v>
                </c:pt>
                <c:pt idx="185130">
                  <c:v>428.90090378832701</c:v>
                </c:pt>
                <c:pt idx="185131">
                  <c:v>428.90322054360098</c:v>
                </c:pt>
                <c:pt idx="185132">
                  <c:v>428.90553729887398</c:v>
                </c:pt>
                <c:pt idx="185133">
                  <c:v>428.907854054148</c:v>
                </c:pt>
                <c:pt idx="185134">
                  <c:v>428.910170809421</c:v>
                </c:pt>
                <c:pt idx="185135">
                  <c:v>428.91248756469503</c:v>
                </c:pt>
                <c:pt idx="185136">
                  <c:v>428.91480431996803</c:v>
                </c:pt>
                <c:pt idx="185137">
                  <c:v>428.91712107524199</c:v>
                </c:pt>
                <c:pt idx="185138">
                  <c:v>428.91943783051499</c:v>
                </c:pt>
                <c:pt idx="185139">
                  <c:v>428.92175458578902</c:v>
                </c:pt>
                <c:pt idx="185140">
                  <c:v>428.92407134106202</c:v>
                </c:pt>
                <c:pt idx="185141">
                  <c:v>428.92638809633598</c:v>
                </c:pt>
                <c:pt idx="185142">
                  <c:v>428.92870485160898</c:v>
                </c:pt>
                <c:pt idx="185143">
                  <c:v>428.93102160688301</c:v>
                </c:pt>
                <c:pt idx="185144">
                  <c:v>428.93333836215601</c:v>
                </c:pt>
                <c:pt idx="185145">
                  <c:v>428.93565511742997</c:v>
                </c:pt>
                <c:pt idx="185146">
                  <c:v>428.93797187270297</c:v>
                </c:pt>
                <c:pt idx="185147">
                  <c:v>428.940288627977</c:v>
                </c:pt>
                <c:pt idx="185148">
                  <c:v>428.94260538325</c:v>
                </c:pt>
                <c:pt idx="185149">
                  <c:v>428.94492213852402</c:v>
                </c:pt>
                <c:pt idx="185150">
                  <c:v>428.94723889379702</c:v>
                </c:pt>
                <c:pt idx="185151">
                  <c:v>428.94955564907099</c:v>
                </c:pt>
                <c:pt idx="185152">
                  <c:v>428.95187240434399</c:v>
                </c:pt>
                <c:pt idx="185153">
                  <c:v>428.95418915961801</c:v>
                </c:pt>
                <c:pt idx="185154">
                  <c:v>428.95650591489101</c:v>
                </c:pt>
                <c:pt idx="185155">
                  <c:v>428.95882267016498</c:v>
                </c:pt>
                <c:pt idx="185156">
                  <c:v>428.961139425439</c:v>
                </c:pt>
                <c:pt idx="185157">
                  <c:v>428.963456180712</c:v>
                </c:pt>
                <c:pt idx="185158">
                  <c:v>428.96577293598602</c:v>
                </c:pt>
                <c:pt idx="185159">
                  <c:v>428.96808969125902</c:v>
                </c:pt>
                <c:pt idx="185160">
                  <c:v>428.97040644653299</c:v>
                </c:pt>
                <c:pt idx="185161">
                  <c:v>428.97272320180599</c:v>
                </c:pt>
                <c:pt idx="185162">
                  <c:v>428.97503995708001</c:v>
                </c:pt>
                <c:pt idx="185163">
                  <c:v>428.97735671235301</c:v>
                </c:pt>
                <c:pt idx="185164">
                  <c:v>428.97967346762698</c:v>
                </c:pt>
                <c:pt idx="185165">
                  <c:v>428.98199022289998</c:v>
                </c:pt>
                <c:pt idx="185166">
                  <c:v>428.984306978174</c:v>
                </c:pt>
                <c:pt idx="185167">
                  <c:v>428.986623733447</c:v>
                </c:pt>
                <c:pt idx="185168">
                  <c:v>428.98894048872103</c:v>
                </c:pt>
                <c:pt idx="185169">
                  <c:v>428.99125724399403</c:v>
                </c:pt>
                <c:pt idx="185170">
                  <c:v>428.99357399926799</c:v>
                </c:pt>
                <c:pt idx="185171">
                  <c:v>428.99589075454099</c:v>
                </c:pt>
                <c:pt idx="185172">
                  <c:v>428.99820750981502</c:v>
                </c:pt>
                <c:pt idx="185173">
                  <c:v>429.00052426508802</c:v>
                </c:pt>
                <c:pt idx="185174">
                  <c:v>429.00284102036198</c:v>
                </c:pt>
                <c:pt idx="185175">
                  <c:v>429.00515777563498</c:v>
                </c:pt>
                <c:pt idx="185176">
                  <c:v>429.00747453090901</c:v>
                </c:pt>
                <c:pt idx="185177">
                  <c:v>429.00979128618201</c:v>
                </c:pt>
                <c:pt idx="185178">
                  <c:v>429.01210804145597</c:v>
                </c:pt>
                <c:pt idx="185179">
                  <c:v>429.01442479672897</c:v>
                </c:pt>
                <c:pt idx="185180">
                  <c:v>429.016741552003</c:v>
                </c:pt>
                <c:pt idx="185181">
                  <c:v>429.019058307276</c:v>
                </c:pt>
                <c:pt idx="185182">
                  <c:v>429.02137506255002</c:v>
                </c:pt>
                <c:pt idx="185183">
                  <c:v>429.02369181782302</c:v>
                </c:pt>
                <c:pt idx="185184">
                  <c:v>429.02600857309699</c:v>
                </c:pt>
                <c:pt idx="185185">
                  <c:v>429.02832532836999</c:v>
                </c:pt>
                <c:pt idx="185186">
                  <c:v>429.03064208364401</c:v>
                </c:pt>
                <c:pt idx="185187">
                  <c:v>429.03295883891701</c:v>
                </c:pt>
                <c:pt idx="185188">
                  <c:v>429.03527559419098</c:v>
                </c:pt>
                <c:pt idx="185189">
                  <c:v>429.03759234946398</c:v>
                </c:pt>
                <c:pt idx="185190">
                  <c:v>429.039909104738</c:v>
                </c:pt>
                <c:pt idx="185191">
                  <c:v>429.042225860011</c:v>
                </c:pt>
                <c:pt idx="185192">
                  <c:v>429.04454261528502</c:v>
                </c:pt>
                <c:pt idx="185193">
                  <c:v>429.04685937055802</c:v>
                </c:pt>
                <c:pt idx="185194">
                  <c:v>429.04917612583199</c:v>
                </c:pt>
                <c:pt idx="185195">
                  <c:v>429.05149288110499</c:v>
                </c:pt>
                <c:pt idx="185196">
                  <c:v>429.05380963637901</c:v>
                </c:pt>
                <c:pt idx="185197">
                  <c:v>429.05612639165201</c:v>
                </c:pt>
                <c:pt idx="185198">
                  <c:v>429.05844314692598</c:v>
                </c:pt>
                <c:pt idx="185199">
                  <c:v>429.0607599022</c:v>
                </c:pt>
                <c:pt idx="185200">
                  <c:v>429.063076657473</c:v>
                </c:pt>
                <c:pt idx="185201">
                  <c:v>429.06539341274703</c:v>
                </c:pt>
                <c:pt idx="185202">
                  <c:v>429.06771016802003</c:v>
                </c:pt>
                <c:pt idx="185203">
                  <c:v>429.07002692329399</c:v>
                </c:pt>
                <c:pt idx="185204">
                  <c:v>429.07234367856699</c:v>
                </c:pt>
                <c:pt idx="185205">
                  <c:v>429.07466043384102</c:v>
                </c:pt>
                <c:pt idx="185206">
                  <c:v>429.07697718911402</c:v>
                </c:pt>
                <c:pt idx="185207">
                  <c:v>429.07929394438798</c:v>
                </c:pt>
                <c:pt idx="185208">
                  <c:v>429.08161069966098</c:v>
                </c:pt>
                <c:pt idx="185209">
                  <c:v>429.08392745493501</c:v>
                </c:pt>
                <c:pt idx="185210">
                  <c:v>429.08624421020801</c:v>
                </c:pt>
                <c:pt idx="185211">
                  <c:v>429.08856096548197</c:v>
                </c:pt>
                <c:pt idx="185212">
                  <c:v>429.09087772075497</c:v>
                </c:pt>
                <c:pt idx="185213">
                  <c:v>429.093194476029</c:v>
                </c:pt>
                <c:pt idx="185214">
                  <c:v>429.095511231302</c:v>
                </c:pt>
                <c:pt idx="185215">
                  <c:v>429.09782798657602</c:v>
                </c:pt>
                <c:pt idx="185216">
                  <c:v>429.10014474184902</c:v>
                </c:pt>
                <c:pt idx="185217">
                  <c:v>429.10246149712299</c:v>
                </c:pt>
                <c:pt idx="185218">
                  <c:v>429.10477825239599</c:v>
                </c:pt>
                <c:pt idx="185219">
                  <c:v>429.10709500767001</c:v>
                </c:pt>
                <c:pt idx="185220">
                  <c:v>429.10941176294301</c:v>
                </c:pt>
                <c:pt idx="185221">
                  <c:v>429.11172851821698</c:v>
                </c:pt>
                <c:pt idx="185222">
                  <c:v>429.11404527348998</c:v>
                </c:pt>
                <c:pt idx="185223">
                  <c:v>429.116362028764</c:v>
                </c:pt>
                <c:pt idx="185224">
                  <c:v>429.118678784037</c:v>
                </c:pt>
                <c:pt idx="185225">
                  <c:v>429.12099553931102</c:v>
                </c:pt>
                <c:pt idx="185226">
                  <c:v>429.12331229458403</c:v>
                </c:pt>
                <c:pt idx="185227">
                  <c:v>429.12562904985799</c:v>
                </c:pt>
                <c:pt idx="185228">
                  <c:v>429.12794580513099</c:v>
                </c:pt>
                <c:pt idx="185229">
                  <c:v>429.13026256040501</c:v>
                </c:pt>
                <c:pt idx="185230">
                  <c:v>429.13257931567802</c:v>
                </c:pt>
                <c:pt idx="185231">
                  <c:v>429.13489607095198</c:v>
                </c:pt>
                <c:pt idx="185232">
                  <c:v>429.13721282622498</c:v>
                </c:pt>
                <c:pt idx="185233">
                  <c:v>429.139529581499</c:v>
                </c:pt>
                <c:pt idx="185234">
                  <c:v>429.14184633677201</c:v>
                </c:pt>
                <c:pt idx="185235">
                  <c:v>429.14416309204603</c:v>
                </c:pt>
                <c:pt idx="185236">
                  <c:v>429.14647984731897</c:v>
                </c:pt>
                <c:pt idx="185237">
                  <c:v>429.14879660259299</c:v>
                </c:pt>
                <c:pt idx="185238">
                  <c:v>429.151113357866</c:v>
                </c:pt>
                <c:pt idx="185239">
                  <c:v>429.15343011314002</c:v>
                </c:pt>
                <c:pt idx="185240">
                  <c:v>429.15574686841398</c:v>
                </c:pt>
                <c:pt idx="185241">
                  <c:v>429.15806362368699</c:v>
                </c:pt>
                <c:pt idx="185242">
                  <c:v>429.16038037896101</c:v>
                </c:pt>
                <c:pt idx="185243">
                  <c:v>429.16269713423401</c:v>
                </c:pt>
                <c:pt idx="185244">
                  <c:v>429.16501388950797</c:v>
                </c:pt>
                <c:pt idx="185245">
                  <c:v>429.16733064478098</c:v>
                </c:pt>
                <c:pt idx="185246">
                  <c:v>429.169647400055</c:v>
                </c:pt>
                <c:pt idx="185247">
                  <c:v>429.171964155328</c:v>
                </c:pt>
                <c:pt idx="185248">
                  <c:v>429.17428091060202</c:v>
                </c:pt>
                <c:pt idx="185249">
                  <c:v>429.17659766587502</c:v>
                </c:pt>
                <c:pt idx="185250">
                  <c:v>429.17891442114899</c:v>
                </c:pt>
                <c:pt idx="185251">
                  <c:v>429.18123117642199</c:v>
                </c:pt>
                <c:pt idx="185252">
                  <c:v>429.18354793169601</c:v>
                </c:pt>
                <c:pt idx="185253">
                  <c:v>429.18586468696901</c:v>
                </c:pt>
                <c:pt idx="185254">
                  <c:v>429.18818144224298</c:v>
                </c:pt>
                <c:pt idx="185255">
                  <c:v>429.19049819751598</c:v>
                </c:pt>
                <c:pt idx="185256">
                  <c:v>429.19281495279</c:v>
                </c:pt>
                <c:pt idx="185257">
                  <c:v>429.195131708063</c:v>
                </c:pt>
                <c:pt idx="185258">
                  <c:v>429.19744846333703</c:v>
                </c:pt>
                <c:pt idx="185259">
                  <c:v>429.19976521861003</c:v>
                </c:pt>
                <c:pt idx="185260">
                  <c:v>429.20208197388399</c:v>
                </c:pt>
                <c:pt idx="185261">
                  <c:v>429.20439872915699</c:v>
                </c:pt>
                <c:pt idx="185262">
                  <c:v>429.20671548443102</c:v>
                </c:pt>
                <c:pt idx="185263">
                  <c:v>429.20903223970402</c:v>
                </c:pt>
                <c:pt idx="185264">
                  <c:v>429.21134899497798</c:v>
                </c:pt>
                <c:pt idx="185265">
                  <c:v>429.21366575025098</c:v>
                </c:pt>
                <c:pt idx="185266">
                  <c:v>429.21598250552501</c:v>
                </c:pt>
                <c:pt idx="185267">
                  <c:v>429.21829926079801</c:v>
                </c:pt>
                <c:pt idx="185268">
                  <c:v>429.22061601607197</c:v>
                </c:pt>
                <c:pt idx="185269">
                  <c:v>429.22293277134497</c:v>
                </c:pt>
                <c:pt idx="185270">
                  <c:v>429.225249526619</c:v>
                </c:pt>
                <c:pt idx="185271">
                  <c:v>429.227566281892</c:v>
                </c:pt>
                <c:pt idx="185272">
                  <c:v>429.22988303716602</c:v>
                </c:pt>
                <c:pt idx="185273">
                  <c:v>429.23219979243902</c:v>
                </c:pt>
                <c:pt idx="185274">
                  <c:v>429.23451654771299</c:v>
                </c:pt>
                <c:pt idx="185275">
                  <c:v>429.23683330298599</c:v>
                </c:pt>
                <c:pt idx="185276">
                  <c:v>429.23915005826001</c:v>
                </c:pt>
                <c:pt idx="185277">
                  <c:v>429.24146681353301</c:v>
                </c:pt>
                <c:pt idx="185278">
                  <c:v>429.24378356880698</c:v>
                </c:pt>
                <c:pt idx="185279">
                  <c:v>429.24610032407998</c:v>
                </c:pt>
                <c:pt idx="185280">
                  <c:v>429.248417079354</c:v>
                </c:pt>
                <c:pt idx="185281">
                  <c:v>429.250733834627</c:v>
                </c:pt>
                <c:pt idx="185282">
                  <c:v>429.25305058990102</c:v>
                </c:pt>
                <c:pt idx="185283">
                  <c:v>429.25536734517499</c:v>
                </c:pt>
                <c:pt idx="185284">
                  <c:v>429.25768410044799</c:v>
                </c:pt>
                <c:pt idx="185285">
                  <c:v>429.26000085572201</c:v>
                </c:pt>
                <c:pt idx="185286">
                  <c:v>429.26231761099501</c:v>
                </c:pt>
                <c:pt idx="185287">
                  <c:v>429.26463436626898</c:v>
                </c:pt>
                <c:pt idx="185288">
                  <c:v>429.26695112154198</c:v>
                </c:pt>
                <c:pt idx="185289">
                  <c:v>429.269267876816</c:v>
                </c:pt>
                <c:pt idx="185290">
                  <c:v>429.271584632089</c:v>
                </c:pt>
                <c:pt idx="185291">
                  <c:v>429.27390138736303</c:v>
                </c:pt>
                <c:pt idx="185292">
                  <c:v>429.27621814263603</c:v>
                </c:pt>
                <c:pt idx="185293">
                  <c:v>429.27853489790999</c:v>
                </c:pt>
                <c:pt idx="185294">
                  <c:v>429.28085165318299</c:v>
                </c:pt>
                <c:pt idx="185295">
                  <c:v>429.28316840845702</c:v>
                </c:pt>
                <c:pt idx="185296">
                  <c:v>429.28548516373002</c:v>
                </c:pt>
                <c:pt idx="185297">
                  <c:v>429.28780191900398</c:v>
                </c:pt>
                <c:pt idx="185298">
                  <c:v>429.29011867427698</c:v>
                </c:pt>
                <c:pt idx="185299">
                  <c:v>429.29243542955101</c:v>
                </c:pt>
                <c:pt idx="185300">
                  <c:v>429.29475218482401</c:v>
                </c:pt>
                <c:pt idx="185301">
                  <c:v>429.29706894009797</c:v>
                </c:pt>
                <c:pt idx="185302">
                  <c:v>429.29938569537097</c:v>
                </c:pt>
                <c:pt idx="185303">
                  <c:v>429.301702450645</c:v>
                </c:pt>
                <c:pt idx="185304">
                  <c:v>429.304019205918</c:v>
                </c:pt>
                <c:pt idx="185305">
                  <c:v>429.30633596119202</c:v>
                </c:pt>
                <c:pt idx="185306">
                  <c:v>429.30865271646502</c:v>
                </c:pt>
                <c:pt idx="185307">
                  <c:v>429.31096947173899</c:v>
                </c:pt>
                <c:pt idx="185308">
                  <c:v>429.31328622701199</c:v>
                </c:pt>
                <c:pt idx="185309">
                  <c:v>429.31560298228601</c:v>
                </c:pt>
                <c:pt idx="185310">
                  <c:v>429.31791973755901</c:v>
                </c:pt>
                <c:pt idx="185311">
                  <c:v>429.32023649283298</c:v>
                </c:pt>
                <c:pt idx="185312">
                  <c:v>429.32255324810598</c:v>
                </c:pt>
                <c:pt idx="185313">
                  <c:v>429.32487000338</c:v>
                </c:pt>
                <c:pt idx="185314">
                  <c:v>429.327186758653</c:v>
                </c:pt>
                <c:pt idx="185315">
                  <c:v>429.32950351392702</c:v>
                </c:pt>
                <c:pt idx="185316">
                  <c:v>429.33182026920002</c:v>
                </c:pt>
                <c:pt idx="185317">
                  <c:v>429.33413702447399</c:v>
                </c:pt>
                <c:pt idx="185318">
                  <c:v>429.33645377974699</c:v>
                </c:pt>
                <c:pt idx="185319">
                  <c:v>429.33877053502101</c:v>
                </c:pt>
                <c:pt idx="185320">
                  <c:v>429.34108729029401</c:v>
                </c:pt>
                <c:pt idx="185321">
                  <c:v>429.34340404556798</c:v>
                </c:pt>
                <c:pt idx="185322">
                  <c:v>429.34572080084098</c:v>
                </c:pt>
                <c:pt idx="185323">
                  <c:v>429.348037556115</c:v>
                </c:pt>
                <c:pt idx="185324">
                  <c:v>429.350354311388</c:v>
                </c:pt>
                <c:pt idx="185325">
                  <c:v>429.35267106666203</c:v>
                </c:pt>
                <c:pt idx="185326">
                  <c:v>429.35498782193599</c:v>
                </c:pt>
                <c:pt idx="185327">
                  <c:v>429.35730457720899</c:v>
                </c:pt>
                <c:pt idx="185328">
                  <c:v>429.35962133248302</c:v>
                </c:pt>
                <c:pt idx="185329">
                  <c:v>429.36193808775602</c:v>
                </c:pt>
                <c:pt idx="185330">
                  <c:v>429.36425484302998</c:v>
                </c:pt>
                <c:pt idx="185331">
                  <c:v>429.36657159830298</c:v>
                </c:pt>
                <c:pt idx="185332">
                  <c:v>429.36888835357701</c:v>
                </c:pt>
                <c:pt idx="185333">
                  <c:v>429.37120510885001</c:v>
                </c:pt>
                <c:pt idx="185334">
                  <c:v>429.37352186412397</c:v>
                </c:pt>
                <c:pt idx="185335">
                  <c:v>429.37583861939697</c:v>
                </c:pt>
                <c:pt idx="185336">
                  <c:v>429.378155374671</c:v>
                </c:pt>
                <c:pt idx="185337">
                  <c:v>429.380472129944</c:v>
                </c:pt>
                <c:pt idx="185338">
                  <c:v>429.38278888521802</c:v>
                </c:pt>
                <c:pt idx="185339">
                  <c:v>429.38510564049102</c:v>
                </c:pt>
                <c:pt idx="185340">
                  <c:v>429.38742239576499</c:v>
                </c:pt>
                <c:pt idx="185341">
                  <c:v>429.38973915103799</c:v>
                </c:pt>
                <c:pt idx="185342">
                  <c:v>429.39205590631201</c:v>
                </c:pt>
                <c:pt idx="185343">
                  <c:v>429.39437266158501</c:v>
                </c:pt>
                <c:pt idx="185344">
                  <c:v>429.39668941685898</c:v>
                </c:pt>
                <c:pt idx="185345">
                  <c:v>429.39900617213198</c:v>
                </c:pt>
                <c:pt idx="185346">
                  <c:v>429.401322927406</c:v>
                </c:pt>
                <c:pt idx="185347">
                  <c:v>429.403639682679</c:v>
                </c:pt>
                <c:pt idx="185348">
                  <c:v>429.40595643795302</c:v>
                </c:pt>
                <c:pt idx="185349">
                  <c:v>429.40827319322602</c:v>
                </c:pt>
                <c:pt idx="185350">
                  <c:v>429.41058994849999</c:v>
                </c:pt>
                <c:pt idx="185351">
                  <c:v>429.41290670377299</c:v>
                </c:pt>
                <c:pt idx="185352">
                  <c:v>429.41522345904701</c:v>
                </c:pt>
                <c:pt idx="185353">
                  <c:v>429.41754021432001</c:v>
                </c:pt>
                <c:pt idx="185354">
                  <c:v>429.41985696959398</c:v>
                </c:pt>
                <c:pt idx="185355">
                  <c:v>429.42217372486698</c:v>
                </c:pt>
                <c:pt idx="185356">
                  <c:v>429.424490480141</c:v>
                </c:pt>
                <c:pt idx="185357">
                  <c:v>429.426807235414</c:v>
                </c:pt>
                <c:pt idx="185358">
                  <c:v>429.42912399068803</c:v>
                </c:pt>
                <c:pt idx="185359">
                  <c:v>429.43144074596103</c:v>
                </c:pt>
                <c:pt idx="185360">
                  <c:v>429.43375750123499</c:v>
                </c:pt>
                <c:pt idx="185361">
                  <c:v>429.43607425650799</c:v>
                </c:pt>
                <c:pt idx="185362">
                  <c:v>429.43839101178202</c:v>
                </c:pt>
                <c:pt idx="185363">
                  <c:v>429.44070776705502</c:v>
                </c:pt>
                <c:pt idx="185364">
                  <c:v>429.44302452232898</c:v>
                </c:pt>
                <c:pt idx="185365">
                  <c:v>429.44534127760198</c:v>
                </c:pt>
                <c:pt idx="185366">
                  <c:v>429.44765803287601</c:v>
                </c:pt>
                <c:pt idx="185367">
                  <c:v>429.44997478814901</c:v>
                </c:pt>
                <c:pt idx="185368">
                  <c:v>429.45229154342297</c:v>
                </c:pt>
                <c:pt idx="185369">
                  <c:v>429.454608298697</c:v>
                </c:pt>
                <c:pt idx="185370">
                  <c:v>429.45692505397</c:v>
                </c:pt>
                <c:pt idx="185371">
                  <c:v>429.45924180924402</c:v>
                </c:pt>
                <c:pt idx="185372">
                  <c:v>429.46155856451702</c:v>
                </c:pt>
                <c:pt idx="185373">
                  <c:v>429.46387531979099</c:v>
                </c:pt>
                <c:pt idx="185374">
                  <c:v>429.46619207506399</c:v>
                </c:pt>
                <c:pt idx="185375">
                  <c:v>429.46850883033801</c:v>
                </c:pt>
                <c:pt idx="185376">
                  <c:v>429.47082558561101</c:v>
                </c:pt>
                <c:pt idx="185377">
                  <c:v>429.47314234088498</c:v>
                </c:pt>
                <c:pt idx="185378">
                  <c:v>429.47545909615798</c:v>
                </c:pt>
                <c:pt idx="185379">
                  <c:v>429.477775851432</c:v>
                </c:pt>
                <c:pt idx="185380">
                  <c:v>429.480092606705</c:v>
                </c:pt>
                <c:pt idx="185381">
                  <c:v>429.48240936197902</c:v>
                </c:pt>
                <c:pt idx="185382">
                  <c:v>429.48472611725202</c:v>
                </c:pt>
                <c:pt idx="185383">
                  <c:v>429.48704287252599</c:v>
                </c:pt>
                <c:pt idx="185384">
                  <c:v>429.48935962779899</c:v>
                </c:pt>
                <c:pt idx="185385">
                  <c:v>429.49167638307301</c:v>
                </c:pt>
                <c:pt idx="185386">
                  <c:v>429.49399313834601</c:v>
                </c:pt>
                <c:pt idx="185387">
                  <c:v>429.49630989361998</c:v>
                </c:pt>
                <c:pt idx="185388">
                  <c:v>429.49862664889298</c:v>
                </c:pt>
                <c:pt idx="185389">
                  <c:v>429.500943404167</c:v>
                </c:pt>
                <c:pt idx="185390">
                  <c:v>429.50326015944</c:v>
                </c:pt>
                <c:pt idx="185391">
                  <c:v>429.50557691471403</c:v>
                </c:pt>
                <c:pt idx="185392">
                  <c:v>429.50789366998703</c:v>
                </c:pt>
                <c:pt idx="185393">
                  <c:v>429.51021042526099</c:v>
                </c:pt>
                <c:pt idx="185394">
                  <c:v>429.51252718053399</c:v>
                </c:pt>
                <c:pt idx="185395">
                  <c:v>429.51484393580802</c:v>
                </c:pt>
                <c:pt idx="185396">
                  <c:v>429.51716069108102</c:v>
                </c:pt>
                <c:pt idx="185397">
                  <c:v>429.51947744635498</c:v>
                </c:pt>
                <c:pt idx="185398">
                  <c:v>429.52179420162798</c:v>
                </c:pt>
                <c:pt idx="185399">
                  <c:v>429.52411095690201</c:v>
                </c:pt>
                <c:pt idx="185400">
                  <c:v>429.52642771217501</c:v>
                </c:pt>
                <c:pt idx="185401">
                  <c:v>429.52874446744897</c:v>
                </c:pt>
                <c:pt idx="185402">
                  <c:v>429.53106122272197</c:v>
                </c:pt>
                <c:pt idx="185403">
                  <c:v>429.533377977996</c:v>
                </c:pt>
                <c:pt idx="185404">
                  <c:v>429.535694733269</c:v>
                </c:pt>
                <c:pt idx="185405">
                  <c:v>429.53801148854302</c:v>
                </c:pt>
                <c:pt idx="185406">
                  <c:v>429.54032824381602</c:v>
                </c:pt>
                <c:pt idx="185407">
                  <c:v>429.54264499908999</c:v>
                </c:pt>
                <c:pt idx="185408">
                  <c:v>429.54496175436299</c:v>
                </c:pt>
                <c:pt idx="185409">
                  <c:v>429.54727850963701</c:v>
                </c:pt>
                <c:pt idx="185410">
                  <c:v>429.54959526491001</c:v>
                </c:pt>
                <c:pt idx="185411">
                  <c:v>429.55191202018398</c:v>
                </c:pt>
                <c:pt idx="185412">
                  <c:v>429.554228775458</c:v>
                </c:pt>
                <c:pt idx="185413">
                  <c:v>429.556545530731</c:v>
                </c:pt>
                <c:pt idx="185414">
                  <c:v>429.55886228600502</c:v>
                </c:pt>
                <c:pt idx="185415">
                  <c:v>429.56117904127802</c:v>
                </c:pt>
                <c:pt idx="185416">
                  <c:v>429.56349579655199</c:v>
                </c:pt>
                <c:pt idx="185417">
                  <c:v>429.56581255182499</c:v>
                </c:pt>
                <c:pt idx="185418">
                  <c:v>429.56812930709901</c:v>
                </c:pt>
                <c:pt idx="185419">
                  <c:v>429.57044606237201</c:v>
                </c:pt>
                <c:pt idx="185420">
                  <c:v>429.57276281764598</c:v>
                </c:pt>
                <c:pt idx="185421">
                  <c:v>429.57507957291898</c:v>
                </c:pt>
                <c:pt idx="185422">
                  <c:v>429.577396328193</c:v>
                </c:pt>
                <c:pt idx="185423">
                  <c:v>429.579713083466</c:v>
                </c:pt>
                <c:pt idx="185424">
                  <c:v>429.58202983874003</c:v>
                </c:pt>
                <c:pt idx="185425">
                  <c:v>429.58434659401303</c:v>
                </c:pt>
                <c:pt idx="185426">
                  <c:v>429.58666334928699</c:v>
                </c:pt>
                <c:pt idx="185427">
                  <c:v>429.58898010455999</c:v>
                </c:pt>
                <c:pt idx="185428">
                  <c:v>429.59129685983402</c:v>
                </c:pt>
                <c:pt idx="185429">
                  <c:v>429.59361361510702</c:v>
                </c:pt>
                <c:pt idx="185430">
                  <c:v>429.59593037038098</c:v>
                </c:pt>
                <c:pt idx="185431">
                  <c:v>429.59824712565398</c:v>
                </c:pt>
                <c:pt idx="185432">
                  <c:v>429.60056388092801</c:v>
                </c:pt>
                <c:pt idx="185433">
                  <c:v>429.60288063620101</c:v>
                </c:pt>
                <c:pt idx="185434">
                  <c:v>429.60519739147497</c:v>
                </c:pt>
                <c:pt idx="185435">
                  <c:v>429.60751414674797</c:v>
                </c:pt>
                <c:pt idx="185436">
                  <c:v>429.609830902022</c:v>
                </c:pt>
                <c:pt idx="185437">
                  <c:v>429.612147657295</c:v>
                </c:pt>
                <c:pt idx="185438">
                  <c:v>429.61446441256902</c:v>
                </c:pt>
                <c:pt idx="185439">
                  <c:v>429.61678116784202</c:v>
                </c:pt>
                <c:pt idx="185440">
                  <c:v>429.61909792311599</c:v>
                </c:pt>
                <c:pt idx="185441">
                  <c:v>429.62141467838899</c:v>
                </c:pt>
                <c:pt idx="185442">
                  <c:v>429.62373143366301</c:v>
                </c:pt>
                <c:pt idx="185443">
                  <c:v>429.62604818893601</c:v>
                </c:pt>
                <c:pt idx="185444">
                  <c:v>429.62836494420998</c:v>
                </c:pt>
                <c:pt idx="185445">
                  <c:v>429.63068169948298</c:v>
                </c:pt>
                <c:pt idx="185446">
                  <c:v>429.632998454757</c:v>
                </c:pt>
                <c:pt idx="185447">
                  <c:v>429.63531521003</c:v>
                </c:pt>
                <c:pt idx="185448">
                  <c:v>429.63763196530402</c:v>
                </c:pt>
                <c:pt idx="185449">
                  <c:v>429.63994872057702</c:v>
                </c:pt>
                <c:pt idx="185450">
                  <c:v>429.64226547585099</c:v>
                </c:pt>
                <c:pt idx="185451">
                  <c:v>429.64458223112399</c:v>
                </c:pt>
                <c:pt idx="185452">
                  <c:v>429.64689898639801</c:v>
                </c:pt>
                <c:pt idx="185453">
                  <c:v>429.64921574167101</c:v>
                </c:pt>
                <c:pt idx="185454">
                  <c:v>429.65153249694498</c:v>
                </c:pt>
                <c:pt idx="185455">
                  <c:v>429.653849252219</c:v>
                </c:pt>
                <c:pt idx="185456">
                  <c:v>429.656166007492</c:v>
                </c:pt>
                <c:pt idx="185457">
                  <c:v>429.65848276276603</c:v>
                </c:pt>
                <c:pt idx="185458">
                  <c:v>429.66079951803903</c:v>
                </c:pt>
                <c:pt idx="185459">
                  <c:v>429.66311627331299</c:v>
                </c:pt>
                <c:pt idx="185460">
                  <c:v>429.66543302858599</c:v>
                </c:pt>
                <c:pt idx="185461">
                  <c:v>429.66774978386002</c:v>
                </c:pt>
                <c:pt idx="185462">
                  <c:v>429.67006653913302</c:v>
                </c:pt>
                <c:pt idx="185463">
                  <c:v>429.67238329440698</c:v>
                </c:pt>
                <c:pt idx="185464">
                  <c:v>429.67470004967998</c:v>
                </c:pt>
                <c:pt idx="185465">
                  <c:v>429.67701680495401</c:v>
                </c:pt>
                <c:pt idx="185466">
                  <c:v>429.67933356022701</c:v>
                </c:pt>
                <c:pt idx="185467">
                  <c:v>429.68165031550097</c:v>
                </c:pt>
                <c:pt idx="185468">
                  <c:v>429.68396707077397</c:v>
                </c:pt>
                <c:pt idx="185469">
                  <c:v>429.686283826048</c:v>
                </c:pt>
                <c:pt idx="185470">
                  <c:v>429.688600581321</c:v>
                </c:pt>
                <c:pt idx="185471">
                  <c:v>429.69091733659502</c:v>
                </c:pt>
                <c:pt idx="185472">
                  <c:v>429.69323409186802</c:v>
                </c:pt>
                <c:pt idx="185473">
                  <c:v>429.69555084714199</c:v>
                </c:pt>
                <c:pt idx="185474">
                  <c:v>429.69786760241499</c:v>
                </c:pt>
                <c:pt idx="185475">
                  <c:v>429.70018435768901</c:v>
                </c:pt>
                <c:pt idx="185476">
                  <c:v>429.70250111296201</c:v>
                </c:pt>
                <c:pt idx="185477">
                  <c:v>429.70481786823598</c:v>
                </c:pt>
                <c:pt idx="185478">
                  <c:v>429.70713462350898</c:v>
                </c:pt>
                <c:pt idx="185479">
                  <c:v>429.709451378783</c:v>
                </c:pt>
                <c:pt idx="185480">
                  <c:v>429.711768134056</c:v>
                </c:pt>
                <c:pt idx="185481">
                  <c:v>429.71408488933002</c:v>
                </c:pt>
                <c:pt idx="185482">
                  <c:v>429.71640164460302</c:v>
                </c:pt>
                <c:pt idx="185483">
                  <c:v>429.71871839987699</c:v>
                </c:pt>
                <c:pt idx="185484">
                  <c:v>429.72103515514999</c:v>
                </c:pt>
                <c:pt idx="185485">
                  <c:v>429.72335191042401</c:v>
                </c:pt>
                <c:pt idx="185486">
                  <c:v>429.72566866569701</c:v>
                </c:pt>
                <c:pt idx="185487">
                  <c:v>429.72798542097098</c:v>
                </c:pt>
                <c:pt idx="185488">
                  <c:v>429.73030217624398</c:v>
                </c:pt>
                <c:pt idx="185489">
                  <c:v>429.732618931518</c:v>
                </c:pt>
                <c:pt idx="185490">
                  <c:v>429.734935686791</c:v>
                </c:pt>
                <c:pt idx="185491">
                  <c:v>429.73725244206503</c:v>
                </c:pt>
                <c:pt idx="185492">
                  <c:v>429.73956919733803</c:v>
                </c:pt>
                <c:pt idx="185493">
                  <c:v>429.74188595261199</c:v>
                </c:pt>
                <c:pt idx="185494">
                  <c:v>429.74420270788499</c:v>
                </c:pt>
                <c:pt idx="185495">
                  <c:v>429.74651946315902</c:v>
                </c:pt>
                <c:pt idx="185496">
                  <c:v>429.74883621843298</c:v>
                </c:pt>
                <c:pt idx="185497">
                  <c:v>429.75115297370598</c:v>
                </c:pt>
                <c:pt idx="185498">
                  <c:v>429.75346972898001</c:v>
                </c:pt>
                <c:pt idx="185499">
                  <c:v>429.75578648425301</c:v>
                </c:pt>
                <c:pt idx="185500">
                  <c:v>429.75810323952697</c:v>
                </c:pt>
                <c:pt idx="185501">
                  <c:v>429.76041999479997</c:v>
                </c:pt>
                <c:pt idx="185502">
                  <c:v>429.762736750074</c:v>
                </c:pt>
                <c:pt idx="185503">
                  <c:v>429.765053505347</c:v>
                </c:pt>
                <c:pt idx="185504">
                  <c:v>429.76737026062102</c:v>
                </c:pt>
                <c:pt idx="185505">
                  <c:v>429.76968701589402</c:v>
                </c:pt>
                <c:pt idx="185506">
                  <c:v>429.77200377116799</c:v>
                </c:pt>
                <c:pt idx="185507">
                  <c:v>429.77432052644099</c:v>
                </c:pt>
                <c:pt idx="185508">
                  <c:v>429.77663728171501</c:v>
                </c:pt>
                <c:pt idx="185509">
                  <c:v>429.77895403698801</c:v>
                </c:pt>
                <c:pt idx="185510">
                  <c:v>429.78127079226198</c:v>
                </c:pt>
                <c:pt idx="185511">
                  <c:v>429.78358754753498</c:v>
                </c:pt>
                <c:pt idx="185512">
                  <c:v>429.785904302809</c:v>
                </c:pt>
                <c:pt idx="185513">
                  <c:v>429.788221058082</c:v>
                </c:pt>
                <c:pt idx="185514">
                  <c:v>429.79053781335602</c:v>
                </c:pt>
                <c:pt idx="185515">
                  <c:v>429.79285456862902</c:v>
                </c:pt>
                <c:pt idx="185516">
                  <c:v>429.79517132390299</c:v>
                </c:pt>
                <c:pt idx="185517">
                  <c:v>429.79748807917599</c:v>
                </c:pt>
                <c:pt idx="185518">
                  <c:v>429.79980483445001</c:v>
                </c:pt>
                <c:pt idx="185519">
                  <c:v>429.80212158972301</c:v>
                </c:pt>
                <c:pt idx="185520">
                  <c:v>429.80443834499698</c:v>
                </c:pt>
                <c:pt idx="185521">
                  <c:v>429.80675510026998</c:v>
                </c:pt>
                <c:pt idx="185522">
                  <c:v>429.809071855544</c:v>
                </c:pt>
                <c:pt idx="185523">
                  <c:v>429.811388610817</c:v>
                </c:pt>
                <c:pt idx="185524">
                  <c:v>429.81370536609103</c:v>
                </c:pt>
                <c:pt idx="185525">
                  <c:v>429.81602212136403</c:v>
                </c:pt>
                <c:pt idx="185526">
                  <c:v>429.81833887663799</c:v>
                </c:pt>
                <c:pt idx="185527">
                  <c:v>429.82065563191099</c:v>
                </c:pt>
                <c:pt idx="185528">
                  <c:v>429.82297238718502</c:v>
                </c:pt>
                <c:pt idx="185529">
                  <c:v>429.82528914245802</c:v>
                </c:pt>
                <c:pt idx="185530">
                  <c:v>429.82760589773198</c:v>
                </c:pt>
                <c:pt idx="185531">
                  <c:v>429.82992265300499</c:v>
                </c:pt>
                <c:pt idx="185532">
                  <c:v>429.83223940827901</c:v>
                </c:pt>
                <c:pt idx="185533">
                  <c:v>429.83455616355201</c:v>
                </c:pt>
                <c:pt idx="185534">
                  <c:v>429.83687291882597</c:v>
                </c:pt>
                <c:pt idx="185535">
                  <c:v>429.83918967409898</c:v>
                </c:pt>
                <c:pt idx="185536">
                  <c:v>429.841506429373</c:v>
                </c:pt>
                <c:pt idx="185537">
                  <c:v>429.843823184646</c:v>
                </c:pt>
                <c:pt idx="185538">
                  <c:v>429.84613993992002</c:v>
                </c:pt>
                <c:pt idx="185539">
                  <c:v>429.84845669519399</c:v>
                </c:pt>
                <c:pt idx="185540">
                  <c:v>429.85077345046699</c:v>
                </c:pt>
                <c:pt idx="185541">
                  <c:v>429.85309020574101</c:v>
                </c:pt>
                <c:pt idx="185542">
                  <c:v>429.85540696101401</c:v>
                </c:pt>
                <c:pt idx="185543">
                  <c:v>429.85772371628798</c:v>
                </c:pt>
                <c:pt idx="185544">
                  <c:v>429.86004047156098</c:v>
                </c:pt>
                <c:pt idx="185545">
                  <c:v>429.862357226835</c:v>
                </c:pt>
                <c:pt idx="185546">
                  <c:v>429.864673982108</c:v>
                </c:pt>
                <c:pt idx="185547">
                  <c:v>429.86699073738203</c:v>
                </c:pt>
                <c:pt idx="185548">
                  <c:v>429.86930749265503</c:v>
                </c:pt>
                <c:pt idx="185549">
                  <c:v>429.87162424792899</c:v>
                </c:pt>
                <c:pt idx="185550">
                  <c:v>429.87394100320199</c:v>
                </c:pt>
                <c:pt idx="185551">
                  <c:v>429.87625775847602</c:v>
                </c:pt>
                <c:pt idx="185552">
                  <c:v>429.87857451374902</c:v>
                </c:pt>
                <c:pt idx="185553">
                  <c:v>429.88089126902298</c:v>
                </c:pt>
                <c:pt idx="185554">
                  <c:v>429.88320802429598</c:v>
                </c:pt>
                <c:pt idx="185555">
                  <c:v>429.88552477957001</c:v>
                </c:pt>
                <c:pt idx="185556">
                  <c:v>429.88784153484301</c:v>
                </c:pt>
                <c:pt idx="185557">
                  <c:v>429.89015829011697</c:v>
                </c:pt>
                <c:pt idx="185558">
                  <c:v>429.89247504538997</c:v>
                </c:pt>
                <c:pt idx="185559">
                  <c:v>429.894791800664</c:v>
                </c:pt>
                <c:pt idx="185560">
                  <c:v>429.897108555937</c:v>
                </c:pt>
                <c:pt idx="185561">
                  <c:v>429.89942531121102</c:v>
                </c:pt>
                <c:pt idx="185562">
                  <c:v>429.90174206648402</c:v>
                </c:pt>
                <c:pt idx="185563">
                  <c:v>429.90405882175799</c:v>
                </c:pt>
                <c:pt idx="185564">
                  <c:v>429.90637557703099</c:v>
                </c:pt>
                <c:pt idx="185565">
                  <c:v>429.90869233230501</c:v>
                </c:pt>
                <c:pt idx="185566">
                  <c:v>429.91100908757801</c:v>
                </c:pt>
                <c:pt idx="185567">
                  <c:v>429.91332584285198</c:v>
                </c:pt>
                <c:pt idx="185568">
                  <c:v>429.91564259812498</c:v>
                </c:pt>
                <c:pt idx="185569">
                  <c:v>429.917959353399</c:v>
                </c:pt>
                <c:pt idx="185570">
                  <c:v>429.920276108672</c:v>
                </c:pt>
                <c:pt idx="185571">
                  <c:v>429.92259286394602</c:v>
                </c:pt>
                <c:pt idx="185572">
                  <c:v>429.92490961921902</c:v>
                </c:pt>
                <c:pt idx="185573">
                  <c:v>429.92722637449299</c:v>
                </c:pt>
                <c:pt idx="185574">
                  <c:v>429.92954312976599</c:v>
                </c:pt>
                <c:pt idx="185575">
                  <c:v>429.93185988504001</c:v>
                </c:pt>
                <c:pt idx="185576">
                  <c:v>429.93417664031301</c:v>
                </c:pt>
                <c:pt idx="185577">
                  <c:v>429.93649339558698</c:v>
                </c:pt>
                <c:pt idx="185578">
                  <c:v>429.93881015085998</c:v>
                </c:pt>
                <c:pt idx="185579">
                  <c:v>429.941126906134</c:v>
                </c:pt>
                <c:pt idx="185580">
                  <c:v>429.943443661407</c:v>
                </c:pt>
                <c:pt idx="185581">
                  <c:v>429.94576041668103</c:v>
                </c:pt>
                <c:pt idx="185582">
                  <c:v>429.94807717195499</c:v>
                </c:pt>
                <c:pt idx="185583">
                  <c:v>429.95039392722799</c:v>
                </c:pt>
                <c:pt idx="185584">
                  <c:v>429.95271068250202</c:v>
                </c:pt>
                <c:pt idx="185585">
                  <c:v>429.95502743777502</c:v>
                </c:pt>
                <c:pt idx="185586">
                  <c:v>429.95734419304898</c:v>
                </c:pt>
                <c:pt idx="185587">
                  <c:v>429.95966094832198</c:v>
                </c:pt>
                <c:pt idx="185588">
                  <c:v>429.96197770359601</c:v>
                </c:pt>
                <c:pt idx="185589">
                  <c:v>429.96429445886901</c:v>
                </c:pt>
                <c:pt idx="185590">
                  <c:v>429.96661121414297</c:v>
                </c:pt>
                <c:pt idx="185591">
                  <c:v>429.96892796941597</c:v>
                </c:pt>
                <c:pt idx="185592">
                  <c:v>429.97124472469</c:v>
                </c:pt>
                <c:pt idx="185593">
                  <c:v>429.973561479963</c:v>
                </c:pt>
                <c:pt idx="185594">
                  <c:v>429.97587823523702</c:v>
                </c:pt>
                <c:pt idx="185595">
                  <c:v>429.97819499051002</c:v>
                </c:pt>
                <c:pt idx="185596">
                  <c:v>429.98051174578399</c:v>
                </c:pt>
                <c:pt idx="185597">
                  <c:v>429.98282850105699</c:v>
                </c:pt>
                <c:pt idx="185598">
                  <c:v>429.98514525633101</c:v>
                </c:pt>
                <c:pt idx="185599">
                  <c:v>429.98746201160401</c:v>
                </c:pt>
                <c:pt idx="185600">
                  <c:v>429.98977876687798</c:v>
                </c:pt>
                <c:pt idx="185601">
                  <c:v>429.99209552215098</c:v>
                </c:pt>
                <c:pt idx="185602">
                  <c:v>429.994412277425</c:v>
                </c:pt>
                <c:pt idx="185603">
                  <c:v>429.996729032698</c:v>
                </c:pt>
                <c:pt idx="185604">
                  <c:v>429.99904578797202</c:v>
                </c:pt>
                <c:pt idx="185605">
                  <c:v>430.00136254324502</c:v>
                </c:pt>
                <c:pt idx="185606">
                  <c:v>430.00367929851899</c:v>
                </c:pt>
                <c:pt idx="185607">
                  <c:v>430.00599605379199</c:v>
                </c:pt>
                <c:pt idx="185608">
                  <c:v>430.00831280906601</c:v>
                </c:pt>
                <c:pt idx="185609">
                  <c:v>430.01062956433901</c:v>
                </c:pt>
                <c:pt idx="185610">
                  <c:v>430.01294631961298</c:v>
                </c:pt>
                <c:pt idx="185611">
                  <c:v>430.01526307488598</c:v>
                </c:pt>
                <c:pt idx="185612">
                  <c:v>430.01757983016</c:v>
                </c:pt>
                <c:pt idx="185613">
                  <c:v>430.019896585433</c:v>
                </c:pt>
                <c:pt idx="185614">
                  <c:v>430.02221334070703</c:v>
                </c:pt>
                <c:pt idx="185615">
                  <c:v>430.02453009598003</c:v>
                </c:pt>
                <c:pt idx="185616">
                  <c:v>430.02684685125399</c:v>
                </c:pt>
                <c:pt idx="185617">
                  <c:v>430.02916360652699</c:v>
                </c:pt>
                <c:pt idx="185618">
                  <c:v>430.03148036180102</c:v>
                </c:pt>
                <c:pt idx="185619">
                  <c:v>430.03379711707402</c:v>
                </c:pt>
                <c:pt idx="185620">
                  <c:v>430.03611387234798</c:v>
                </c:pt>
                <c:pt idx="185621">
                  <c:v>430.03843062762098</c:v>
                </c:pt>
                <c:pt idx="185622">
                  <c:v>430.04074738289501</c:v>
                </c:pt>
                <c:pt idx="185623">
                  <c:v>430.04306413816801</c:v>
                </c:pt>
                <c:pt idx="185624">
                  <c:v>430.04538089344197</c:v>
                </c:pt>
                <c:pt idx="185625">
                  <c:v>430.047697648716</c:v>
                </c:pt>
                <c:pt idx="185626">
                  <c:v>430.050014403989</c:v>
                </c:pt>
                <c:pt idx="185627">
                  <c:v>430.05233115926302</c:v>
                </c:pt>
                <c:pt idx="185628">
                  <c:v>430.05464791453602</c:v>
                </c:pt>
                <c:pt idx="185629">
                  <c:v>430.05696466980999</c:v>
                </c:pt>
                <c:pt idx="185630">
                  <c:v>430.05928142508299</c:v>
                </c:pt>
                <c:pt idx="185631">
                  <c:v>430.06159818035701</c:v>
                </c:pt>
                <c:pt idx="185632">
                  <c:v>430.06391493563001</c:v>
                </c:pt>
                <c:pt idx="185633">
                  <c:v>430.06623169090398</c:v>
                </c:pt>
                <c:pt idx="185634">
                  <c:v>430.06854844617698</c:v>
                </c:pt>
                <c:pt idx="185635">
                  <c:v>430.070865201451</c:v>
                </c:pt>
                <c:pt idx="185636">
                  <c:v>430.073181956724</c:v>
                </c:pt>
                <c:pt idx="185637">
                  <c:v>430.07549871199802</c:v>
                </c:pt>
                <c:pt idx="185638">
                  <c:v>430.07781546727102</c:v>
                </c:pt>
                <c:pt idx="185639">
                  <c:v>430.08013222254499</c:v>
                </c:pt>
                <c:pt idx="185640">
                  <c:v>430.08244897781799</c:v>
                </c:pt>
                <c:pt idx="185641">
                  <c:v>430.08476573309201</c:v>
                </c:pt>
                <c:pt idx="185642">
                  <c:v>430.08708248836501</c:v>
                </c:pt>
                <c:pt idx="185643">
                  <c:v>430.08939924363898</c:v>
                </c:pt>
                <c:pt idx="185644">
                  <c:v>430.09171599891198</c:v>
                </c:pt>
                <c:pt idx="185645">
                  <c:v>430.094032754186</c:v>
                </c:pt>
                <c:pt idx="185646">
                  <c:v>430.096349509459</c:v>
                </c:pt>
                <c:pt idx="185647">
                  <c:v>430.09866626473303</c:v>
                </c:pt>
                <c:pt idx="185648">
                  <c:v>430.10098302000603</c:v>
                </c:pt>
                <c:pt idx="185649">
                  <c:v>430.10329977527999</c:v>
                </c:pt>
                <c:pt idx="185650">
                  <c:v>430.10561653055299</c:v>
                </c:pt>
                <c:pt idx="185651">
                  <c:v>430.10793328582702</c:v>
                </c:pt>
                <c:pt idx="185652">
                  <c:v>430.11025004110002</c:v>
                </c:pt>
                <c:pt idx="185653">
                  <c:v>430.11256679637398</c:v>
                </c:pt>
                <c:pt idx="185654">
                  <c:v>430.11488355164698</c:v>
                </c:pt>
                <c:pt idx="185655">
                  <c:v>430.11720030692101</c:v>
                </c:pt>
                <c:pt idx="185656">
                  <c:v>430.11951706219401</c:v>
                </c:pt>
                <c:pt idx="185657">
                  <c:v>430.12183381746797</c:v>
                </c:pt>
                <c:pt idx="185658">
                  <c:v>430.12415057274097</c:v>
                </c:pt>
                <c:pt idx="185659">
                  <c:v>430.126467328015</c:v>
                </c:pt>
                <c:pt idx="185660">
                  <c:v>430.128784083288</c:v>
                </c:pt>
                <c:pt idx="185661">
                  <c:v>430.13110083856202</c:v>
                </c:pt>
                <c:pt idx="185662">
                  <c:v>430.13341759383502</c:v>
                </c:pt>
                <c:pt idx="185663">
                  <c:v>430.13573434910899</c:v>
                </c:pt>
                <c:pt idx="185664">
                  <c:v>430.13805110438199</c:v>
                </c:pt>
                <c:pt idx="185665">
                  <c:v>430.14036785965601</c:v>
                </c:pt>
                <c:pt idx="185666">
                  <c:v>430.14268461492901</c:v>
                </c:pt>
                <c:pt idx="185667">
                  <c:v>430.14500137020298</c:v>
                </c:pt>
                <c:pt idx="185668">
                  <c:v>430.147318125477</c:v>
                </c:pt>
                <c:pt idx="185669">
                  <c:v>430.14963488075</c:v>
                </c:pt>
                <c:pt idx="185670">
                  <c:v>430.15195163602402</c:v>
                </c:pt>
                <c:pt idx="185671">
                  <c:v>430.15426839129702</c:v>
                </c:pt>
                <c:pt idx="185672">
                  <c:v>430.15658514657099</c:v>
                </c:pt>
                <c:pt idx="185673">
                  <c:v>430.15890190184399</c:v>
                </c:pt>
                <c:pt idx="185674">
                  <c:v>430.16121865711801</c:v>
                </c:pt>
                <c:pt idx="185675">
                  <c:v>430.16353541239101</c:v>
                </c:pt>
                <c:pt idx="185676">
                  <c:v>430.16585216766498</c:v>
                </c:pt>
                <c:pt idx="185677">
                  <c:v>430.16816892293798</c:v>
                </c:pt>
                <c:pt idx="185678">
                  <c:v>430.170485678212</c:v>
                </c:pt>
                <c:pt idx="185679">
                  <c:v>430.172802433485</c:v>
                </c:pt>
                <c:pt idx="185680">
                  <c:v>430.17511918875903</c:v>
                </c:pt>
                <c:pt idx="185681">
                  <c:v>430.17743594403203</c:v>
                </c:pt>
                <c:pt idx="185682">
                  <c:v>430.17975269930599</c:v>
                </c:pt>
                <c:pt idx="185683">
                  <c:v>430.18206945457899</c:v>
                </c:pt>
                <c:pt idx="185684">
                  <c:v>430.18438620985302</c:v>
                </c:pt>
                <c:pt idx="185685">
                  <c:v>430.18670296512602</c:v>
                </c:pt>
                <c:pt idx="185686">
                  <c:v>430.18901972039998</c:v>
                </c:pt>
                <c:pt idx="185687">
                  <c:v>430.19133647567298</c:v>
                </c:pt>
                <c:pt idx="185688">
                  <c:v>430.19365323094701</c:v>
                </c:pt>
                <c:pt idx="185689">
                  <c:v>430.19596998622001</c:v>
                </c:pt>
                <c:pt idx="185690">
                  <c:v>430.19828674149397</c:v>
                </c:pt>
                <c:pt idx="185691">
                  <c:v>430.20060349676697</c:v>
                </c:pt>
                <c:pt idx="185692">
                  <c:v>430.202920252041</c:v>
                </c:pt>
                <c:pt idx="185693">
                  <c:v>430.205237007314</c:v>
                </c:pt>
                <c:pt idx="185694">
                  <c:v>430.20755376258802</c:v>
                </c:pt>
                <c:pt idx="185695">
                  <c:v>430.20987051786102</c:v>
                </c:pt>
                <c:pt idx="185696">
                  <c:v>430.21218727313499</c:v>
                </c:pt>
                <c:pt idx="185697">
                  <c:v>430.21450402840799</c:v>
                </c:pt>
                <c:pt idx="185698">
                  <c:v>430.21682078368201</c:v>
                </c:pt>
                <c:pt idx="185699">
                  <c:v>430.21913753895501</c:v>
                </c:pt>
                <c:pt idx="185700">
                  <c:v>430.22145429422898</c:v>
                </c:pt>
                <c:pt idx="185701">
                  <c:v>430.22377104950198</c:v>
                </c:pt>
                <c:pt idx="185702">
                  <c:v>430.226087804776</c:v>
                </c:pt>
                <c:pt idx="185703">
                  <c:v>430.228404560049</c:v>
                </c:pt>
                <c:pt idx="185704">
                  <c:v>430.23072131532302</c:v>
                </c:pt>
                <c:pt idx="185705">
                  <c:v>430.23303807059602</c:v>
                </c:pt>
                <c:pt idx="185706">
                  <c:v>430.23535482586999</c:v>
                </c:pt>
                <c:pt idx="185707">
                  <c:v>430.23767158114299</c:v>
                </c:pt>
                <c:pt idx="185708">
                  <c:v>430.23998833641701</c:v>
                </c:pt>
                <c:pt idx="185709">
                  <c:v>430.24230509169001</c:v>
                </c:pt>
                <c:pt idx="185710">
                  <c:v>430.24462184696398</c:v>
                </c:pt>
                <c:pt idx="185711">
                  <c:v>430.246938602238</c:v>
                </c:pt>
                <c:pt idx="185712">
                  <c:v>430.249255357511</c:v>
                </c:pt>
                <c:pt idx="185713">
                  <c:v>430.25157211278503</c:v>
                </c:pt>
                <c:pt idx="185714">
                  <c:v>430.25388886805803</c:v>
                </c:pt>
                <c:pt idx="185715">
                  <c:v>430.25620562333199</c:v>
                </c:pt>
                <c:pt idx="185716">
                  <c:v>430.25852237860499</c:v>
                </c:pt>
                <c:pt idx="185717">
                  <c:v>430.26083913387902</c:v>
                </c:pt>
                <c:pt idx="185718">
                  <c:v>430.26315588915202</c:v>
                </c:pt>
                <c:pt idx="185719">
                  <c:v>430.26547264442598</c:v>
                </c:pt>
                <c:pt idx="185720">
                  <c:v>430.26778939969898</c:v>
                </c:pt>
                <c:pt idx="185721">
                  <c:v>430.27010615497301</c:v>
                </c:pt>
                <c:pt idx="185722">
                  <c:v>430.27242291024601</c:v>
                </c:pt>
                <c:pt idx="185723">
                  <c:v>430.27473966551997</c:v>
                </c:pt>
                <c:pt idx="185724">
                  <c:v>430.27705642079297</c:v>
                </c:pt>
                <c:pt idx="185725">
                  <c:v>430.279373176067</c:v>
                </c:pt>
                <c:pt idx="185726">
                  <c:v>430.28168993134</c:v>
                </c:pt>
                <c:pt idx="185727">
                  <c:v>430.28400668661402</c:v>
                </c:pt>
                <c:pt idx="185728">
                  <c:v>430.28632344188702</c:v>
                </c:pt>
                <c:pt idx="185729">
                  <c:v>430.28864019716099</c:v>
                </c:pt>
                <c:pt idx="185730">
                  <c:v>430.29095695243399</c:v>
                </c:pt>
                <c:pt idx="185731">
                  <c:v>430.29327370770801</c:v>
                </c:pt>
                <c:pt idx="185732">
                  <c:v>430.29559046298101</c:v>
                </c:pt>
                <c:pt idx="185733">
                  <c:v>430.29790721825498</c:v>
                </c:pt>
                <c:pt idx="185734">
                  <c:v>430.30022397352798</c:v>
                </c:pt>
                <c:pt idx="185735">
                  <c:v>430.302540728802</c:v>
                </c:pt>
                <c:pt idx="185736">
                  <c:v>430.304857484075</c:v>
                </c:pt>
                <c:pt idx="185737">
                  <c:v>430.30717423934902</c:v>
                </c:pt>
                <c:pt idx="185738">
                  <c:v>430.30949099462202</c:v>
                </c:pt>
                <c:pt idx="185739">
                  <c:v>430.31180774989599</c:v>
                </c:pt>
                <c:pt idx="185740">
                  <c:v>430.31412450516899</c:v>
                </c:pt>
                <c:pt idx="185741">
                  <c:v>430.31644126044301</c:v>
                </c:pt>
                <c:pt idx="185742">
                  <c:v>430.31875801571601</c:v>
                </c:pt>
                <c:pt idx="185743">
                  <c:v>430.32107477098998</c:v>
                </c:pt>
                <c:pt idx="185744">
                  <c:v>430.32339152626298</c:v>
                </c:pt>
                <c:pt idx="185745">
                  <c:v>430.325708281537</c:v>
                </c:pt>
                <c:pt idx="185746">
                  <c:v>430.32802503681</c:v>
                </c:pt>
                <c:pt idx="185747">
                  <c:v>430.33034179208403</c:v>
                </c:pt>
                <c:pt idx="185748">
                  <c:v>430.33265854735703</c:v>
                </c:pt>
                <c:pt idx="185749">
                  <c:v>430.33497530263099</c:v>
                </c:pt>
                <c:pt idx="185750">
                  <c:v>430.33729205790399</c:v>
                </c:pt>
                <c:pt idx="185751">
                  <c:v>430.33960881317802</c:v>
                </c:pt>
                <c:pt idx="185752">
                  <c:v>430.34192556845198</c:v>
                </c:pt>
                <c:pt idx="185753">
                  <c:v>430.34424232372498</c:v>
                </c:pt>
                <c:pt idx="185754">
                  <c:v>430.34655907899901</c:v>
                </c:pt>
                <c:pt idx="185755">
                  <c:v>430.34887583427201</c:v>
                </c:pt>
                <c:pt idx="185756">
                  <c:v>430.35119258954597</c:v>
                </c:pt>
                <c:pt idx="185757">
                  <c:v>430.35350934481897</c:v>
                </c:pt>
                <c:pt idx="185758">
                  <c:v>430.355826100093</c:v>
                </c:pt>
                <c:pt idx="185759">
                  <c:v>430.358142855366</c:v>
                </c:pt>
                <c:pt idx="185760">
                  <c:v>430.36045961064002</c:v>
                </c:pt>
                <c:pt idx="185761">
                  <c:v>430.36277636591302</c:v>
                </c:pt>
                <c:pt idx="185762">
                  <c:v>430.36509312118699</c:v>
                </c:pt>
                <c:pt idx="185763">
                  <c:v>430.36740987645999</c:v>
                </c:pt>
                <c:pt idx="185764">
                  <c:v>430.36972663173401</c:v>
                </c:pt>
                <c:pt idx="185765">
                  <c:v>430.37204338700701</c:v>
                </c:pt>
                <c:pt idx="185766">
                  <c:v>430.37436014228098</c:v>
                </c:pt>
                <c:pt idx="185767">
                  <c:v>430.37667689755398</c:v>
                </c:pt>
                <c:pt idx="185768">
                  <c:v>430.378993652828</c:v>
                </c:pt>
                <c:pt idx="185769">
                  <c:v>430.381310408101</c:v>
                </c:pt>
                <c:pt idx="185770">
                  <c:v>430.38362716337502</c:v>
                </c:pt>
                <c:pt idx="185771">
                  <c:v>430.38594391864802</c:v>
                </c:pt>
                <c:pt idx="185772">
                  <c:v>430.38826067392199</c:v>
                </c:pt>
                <c:pt idx="185773">
                  <c:v>430.39057742919499</c:v>
                </c:pt>
                <c:pt idx="185774">
                  <c:v>430.39289418446901</c:v>
                </c:pt>
                <c:pt idx="185775">
                  <c:v>430.39521093974201</c:v>
                </c:pt>
                <c:pt idx="185776">
                  <c:v>430.39752769501598</c:v>
                </c:pt>
                <c:pt idx="185777">
                  <c:v>430.39984445028898</c:v>
                </c:pt>
                <c:pt idx="185778">
                  <c:v>430.402161205563</c:v>
                </c:pt>
                <c:pt idx="185779">
                  <c:v>430.404477960836</c:v>
                </c:pt>
                <c:pt idx="185780">
                  <c:v>430.40679471611003</c:v>
                </c:pt>
                <c:pt idx="185781">
                  <c:v>430.40911147138303</c:v>
                </c:pt>
                <c:pt idx="185782">
                  <c:v>430.41142822665699</c:v>
                </c:pt>
                <c:pt idx="185783">
                  <c:v>430.41374498192999</c:v>
                </c:pt>
                <c:pt idx="185784">
                  <c:v>430.41606173720402</c:v>
                </c:pt>
                <c:pt idx="185785">
                  <c:v>430.41837849247702</c:v>
                </c:pt>
                <c:pt idx="185786">
                  <c:v>430.42069524775098</c:v>
                </c:pt>
                <c:pt idx="185787">
                  <c:v>430.42301200302398</c:v>
                </c:pt>
                <c:pt idx="185788">
                  <c:v>430.42532875829801</c:v>
                </c:pt>
                <c:pt idx="185789">
                  <c:v>430.42764551357101</c:v>
                </c:pt>
                <c:pt idx="185790">
                  <c:v>430.42996226884497</c:v>
                </c:pt>
                <c:pt idx="185791">
                  <c:v>430.43227902411797</c:v>
                </c:pt>
                <c:pt idx="185792">
                  <c:v>430.434595779392</c:v>
                </c:pt>
                <c:pt idx="185793">
                  <c:v>430.436912534665</c:v>
                </c:pt>
                <c:pt idx="185794">
                  <c:v>430.43922928993902</c:v>
                </c:pt>
                <c:pt idx="185795">
                  <c:v>430.44154604521299</c:v>
                </c:pt>
                <c:pt idx="185796">
                  <c:v>430.44386280048599</c:v>
                </c:pt>
                <c:pt idx="185797">
                  <c:v>430.44617955576001</c:v>
                </c:pt>
                <c:pt idx="185798">
                  <c:v>430.44849631103301</c:v>
                </c:pt>
                <c:pt idx="185799">
                  <c:v>430.45081306630698</c:v>
                </c:pt>
                <c:pt idx="185800">
                  <c:v>430.45312982157998</c:v>
                </c:pt>
                <c:pt idx="185801">
                  <c:v>430.455446576854</c:v>
                </c:pt>
                <c:pt idx="185802">
                  <c:v>430.457763332127</c:v>
                </c:pt>
                <c:pt idx="185803">
                  <c:v>430.46008008740102</c:v>
                </c:pt>
                <c:pt idx="185804">
                  <c:v>430.46239684267402</c:v>
                </c:pt>
                <c:pt idx="185805">
                  <c:v>430.46471359794799</c:v>
                </c:pt>
                <c:pt idx="185806">
                  <c:v>430.46703035322099</c:v>
                </c:pt>
                <c:pt idx="185807">
                  <c:v>430.46934710849501</c:v>
                </c:pt>
                <c:pt idx="185808">
                  <c:v>430.47166386376801</c:v>
                </c:pt>
                <c:pt idx="185809">
                  <c:v>430.47398061904198</c:v>
                </c:pt>
                <c:pt idx="185810">
                  <c:v>430.47629737431498</c:v>
                </c:pt>
                <c:pt idx="185811">
                  <c:v>430.478614129589</c:v>
                </c:pt>
                <c:pt idx="185812">
                  <c:v>430.480930884862</c:v>
                </c:pt>
                <c:pt idx="185813">
                  <c:v>430.48324764013603</c:v>
                </c:pt>
                <c:pt idx="185814">
                  <c:v>430.48556439540903</c:v>
                </c:pt>
                <c:pt idx="185815">
                  <c:v>430.48788115068299</c:v>
                </c:pt>
                <c:pt idx="185816">
                  <c:v>430.49019790595599</c:v>
                </c:pt>
                <c:pt idx="185817">
                  <c:v>430.49251466123002</c:v>
                </c:pt>
                <c:pt idx="185818">
                  <c:v>430.49483141650302</c:v>
                </c:pt>
                <c:pt idx="185819">
                  <c:v>430.49714817177698</c:v>
                </c:pt>
                <c:pt idx="185820">
                  <c:v>430.49946492704998</c:v>
                </c:pt>
                <c:pt idx="185821">
                  <c:v>430.50178168232401</c:v>
                </c:pt>
                <c:pt idx="185822">
                  <c:v>430.50409843759701</c:v>
                </c:pt>
                <c:pt idx="185823">
                  <c:v>430.50641519287097</c:v>
                </c:pt>
                <c:pt idx="185824">
                  <c:v>430.50873194814397</c:v>
                </c:pt>
                <c:pt idx="185825">
                  <c:v>430.511048703418</c:v>
                </c:pt>
                <c:pt idx="185826">
                  <c:v>430.513365458691</c:v>
                </c:pt>
                <c:pt idx="185827">
                  <c:v>430.51568221396502</c:v>
                </c:pt>
                <c:pt idx="185828">
                  <c:v>430.51799896923802</c:v>
                </c:pt>
                <c:pt idx="185829">
                  <c:v>430.52031572451199</c:v>
                </c:pt>
                <c:pt idx="185830">
                  <c:v>430.52263247978499</c:v>
                </c:pt>
                <c:pt idx="185831">
                  <c:v>430.52494923505901</c:v>
                </c:pt>
                <c:pt idx="185832">
                  <c:v>430.52726599033201</c:v>
                </c:pt>
                <c:pt idx="185833">
                  <c:v>430.52958274560598</c:v>
                </c:pt>
                <c:pt idx="185834">
                  <c:v>430.53189950087898</c:v>
                </c:pt>
                <c:pt idx="185835">
                  <c:v>430.534216256153</c:v>
                </c:pt>
                <c:pt idx="185836">
                  <c:v>430.536533011426</c:v>
                </c:pt>
                <c:pt idx="185837">
                  <c:v>430.53884976670003</c:v>
                </c:pt>
                <c:pt idx="185838">
                  <c:v>430.54116652197399</c:v>
                </c:pt>
                <c:pt idx="185839">
                  <c:v>430.54348327724699</c:v>
                </c:pt>
                <c:pt idx="185840">
                  <c:v>430.54580003252102</c:v>
                </c:pt>
                <c:pt idx="185841">
                  <c:v>430.54811678779402</c:v>
                </c:pt>
                <c:pt idx="185842">
                  <c:v>430.55043354306798</c:v>
                </c:pt>
                <c:pt idx="185843">
                  <c:v>430.55275029834098</c:v>
                </c:pt>
                <c:pt idx="185844">
                  <c:v>430.55506705361501</c:v>
                </c:pt>
                <c:pt idx="185845">
                  <c:v>430.55738380888801</c:v>
                </c:pt>
                <c:pt idx="185846">
                  <c:v>430.55970056416197</c:v>
                </c:pt>
                <c:pt idx="185847">
                  <c:v>430.56201731943497</c:v>
                </c:pt>
                <c:pt idx="185848">
                  <c:v>430.564334074709</c:v>
                </c:pt>
                <c:pt idx="185849">
                  <c:v>430.566650829982</c:v>
                </c:pt>
                <c:pt idx="185850">
                  <c:v>430.56896758525602</c:v>
                </c:pt>
                <c:pt idx="185851">
                  <c:v>430.57128434052902</c:v>
                </c:pt>
                <c:pt idx="185852">
                  <c:v>430.57360109580299</c:v>
                </c:pt>
                <c:pt idx="185853">
                  <c:v>430.57591785107599</c:v>
                </c:pt>
                <c:pt idx="185854">
                  <c:v>430.57823460635001</c:v>
                </c:pt>
                <c:pt idx="185855">
                  <c:v>430.58055136162301</c:v>
                </c:pt>
                <c:pt idx="185856">
                  <c:v>430.58286811689698</c:v>
                </c:pt>
                <c:pt idx="185857">
                  <c:v>430.58518487216998</c:v>
                </c:pt>
                <c:pt idx="185858">
                  <c:v>430.587501627444</c:v>
                </c:pt>
                <c:pt idx="185859">
                  <c:v>430.589818382717</c:v>
                </c:pt>
                <c:pt idx="185860">
                  <c:v>430.59213513799102</c:v>
                </c:pt>
                <c:pt idx="185861">
                  <c:v>430.59445189326402</c:v>
                </c:pt>
                <c:pt idx="185862">
                  <c:v>430.59676864853799</c:v>
                </c:pt>
                <c:pt idx="185863">
                  <c:v>430.59908540381099</c:v>
                </c:pt>
                <c:pt idx="185864">
                  <c:v>430.60140215908501</c:v>
                </c:pt>
                <c:pt idx="185865">
                  <c:v>430.60371891435801</c:v>
                </c:pt>
                <c:pt idx="185866">
                  <c:v>430.60603566963198</c:v>
                </c:pt>
                <c:pt idx="185867">
                  <c:v>430.60835242490498</c:v>
                </c:pt>
                <c:pt idx="185868">
                  <c:v>430.610669180179</c:v>
                </c:pt>
                <c:pt idx="185869">
                  <c:v>430.612985935452</c:v>
                </c:pt>
                <c:pt idx="185870">
                  <c:v>430.61530269072603</c:v>
                </c:pt>
                <c:pt idx="185871">
                  <c:v>430.61761944599903</c:v>
                </c:pt>
                <c:pt idx="185872">
                  <c:v>430.61993620127299</c:v>
                </c:pt>
                <c:pt idx="185873">
                  <c:v>430.62225295654599</c:v>
                </c:pt>
                <c:pt idx="185874">
                  <c:v>430.62456971182002</c:v>
                </c:pt>
                <c:pt idx="185875">
                  <c:v>430.62688646709302</c:v>
                </c:pt>
                <c:pt idx="185876">
                  <c:v>430.62920322236698</c:v>
                </c:pt>
                <c:pt idx="185877">
                  <c:v>430.63151997763998</c:v>
                </c:pt>
                <c:pt idx="185878">
                  <c:v>430.63383673291401</c:v>
                </c:pt>
                <c:pt idx="185879">
                  <c:v>430.63615348818701</c:v>
                </c:pt>
                <c:pt idx="185880">
                  <c:v>430.63847024346097</c:v>
                </c:pt>
                <c:pt idx="185881">
                  <c:v>430.640786998735</c:v>
                </c:pt>
                <c:pt idx="185882">
                  <c:v>430.643103754008</c:v>
                </c:pt>
                <c:pt idx="185883">
                  <c:v>430.64542050928202</c:v>
                </c:pt>
                <c:pt idx="185884">
                  <c:v>430.64773726455502</c:v>
                </c:pt>
                <c:pt idx="185885">
                  <c:v>430.65005401982899</c:v>
                </c:pt>
                <c:pt idx="185886">
                  <c:v>430.65237077510199</c:v>
                </c:pt>
                <c:pt idx="185887">
                  <c:v>430.65468753037601</c:v>
                </c:pt>
                <c:pt idx="185888">
                  <c:v>430.65700428564901</c:v>
                </c:pt>
                <c:pt idx="185889">
                  <c:v>430.65932104092298</c:v>
                </c:pt>
                <c:pt idx="185890">
                  <c:v>430.66163779619598</c:v>
                </c:pt>
                <c:pt idx="185891">
                  <c:v>430.66395455147</c:v>
                </c:pt>
                <c:pt idx="185892">
                  <c:v>430.666271306743</c:v>
                </c:pt>
                <c:pt idx="185893">
                  <c:v>430.66858806201702</c:v>
                </c:pt>
                <c:pt idx="185894">
                  <c:v>430.67090481729002</c:v>
                </c:pt>
                <c:pt idx="185895">
                  <c:v>430.67322157256399</c:v>
                </c:pt>
                <c:pt idx="185896">
                  <c:v>430.67553832783699</c:v>
                </c:pt>
                <c:pt idx="185897">
                  <c:v>430.67785508311101</c:v>
                </c:pt>
                <c:pt idx="185898">
                  <c:v>430.68017183838401</c:v>
                </c:pt>
                <c:pt idx="185899">
                  <c:v>430.68248859365798</c:v>
                </c:pt>
                <c:pt idx="185900">
                  <c:v>430.68480534893098</c:v>
                </c:pt>
                <c:pt idx="185901">
                  <c:v>430.687122104205</c:v>
                </c:pt>
                <c:pt idx="185902">
                  <c:v>430.689438859478</c:v>
                </c:pt>
                <c:pt idx="185903">
                  <c:v>430.69175561475203</c:v>
                </c:pt>
                <c:pt idx="185904">
                  <c:v>430.69407237002503</c:v>
                </c:pt>
                <c:pt idx="185905">
                  <c:v>430.69638912529899</c:v>
                </c:pt>
                <c:pt idx="185906">
                  <c:v>430.69870588057199</c:v>
                </c:pt>
                <c:pt idx="185907">
                  <c:v>430.70102263584602</c:v>
                </c:pt>
                <c:pt idx="185908">
                  <c:v>430.70333939111902</c:v>
                </c:pt>
                <c:pt idx="185909">
                  <c:v>430.70565614639298</c:v>
                </c:pt>
                <c:pt idx="185910">
                  <c:v>430.70797290166598</c:v>
                </c:pt>
                <c:pt idx="185911">
                  <c:v>430.71028965694001</c:v>
                </c:pt>
                <c:pt idx="185912">
                  <c:v>430.71260641221301</c:v>
                </c:pt>
                <c:pt idx="185913">
                  <c:v>430.71492316748697</c:v>
                </c:pt>
                <c:pt idx="185914">
                  <c:v>430.71723992275997</c:v>
                </c:pt>
                <c:pt idx="185915">
                  <c:v>430.719556678034</c:v>
                </c:pt>
                <c:pt idx="185916">
                  <c:v>430.721873433307</c:v>
                </c:pt>
                <c:pt idx="185917">
                  <c:v>430.72419018858102</c:v>
                </c:pt>
                <c:pt idx="185918">
                  <c:v>430.72650694385402</c:v>
                </c:pt>
                <c:pt idx="185919">
                  <c:v>430.72882369912799</c:v>
                </c:pt>
                <c:pt idx="185920">
                  <c:v>430.73114045440099</c:v>
                </c:pt>
                <c:pt idx="185921">
                  <c:v>430.73345720967501</c:v>
                </c:pt>
                <c:pt idx="185922">
                  <c:v>430.73577396494801</c:v>
                </c:pt>
                <c:pt idx="185923">
                  <c:v>430.73809072022198</c:v>
                </c:pt>
                <c:pt idx="185924">
                  <c:v>430.740407475496</c:v>
                </c:pt>
                <c:pt idx="185925">
                  <c:v>430.742724230769</c:v>
                </c:pt>
                <c:pt idx="185926">
                  <c:v>430.74504098604302</c:v>
                </c:pt>
                <c:pt idx="185927">
                  <c:v>430.74735774131602</c:v>
                </c:pt>
                <c:pt idx="185928">
                  <c:v>430.74967449658999</c:v>
                </c:pt>
                <c:pt idx="185929">
                  <c:v>430.75199125186299</c:v>
                </c:pt>
                <c:pt idx="185930">
                  <c:v>430.75430800713701</c:v>
                </c:pt>
                <c:pt idx="185931">
                  <c:v>430.75662476241001</c:v>
                </c:pt>
                <c:pt idx="185932">
                  <c:v>430.75894151768398</c:v>
                </c:pt>
                <c:pt idx="185933">
                  <c:v>430.76125827295698</c:v>
                </c:pt>
                <c:pt idx="185934">
                  <c:v>430.763575028231</c:v>
                </c:pt>
                <c:pt idx="185935">
                  <c:v>430.765891783504</c:v>
                </c:pt>
                <c:pt idx="185936">
                  <c:v>430.76820853877803</c:v>
                </c:pt>
                <c:pt idx="185937">
                  <c:v>430.77052529405103</c:v>
                </c:pt>
                <c:pt idx="185938">
                  <c:v>430.77284204932499</c:v>
                </c:pt>
                <c:pt idx="185939">
                  <c:v>430.77515880459799</c:v>
                </c:pt>
                <c:pt idx="185940">
                  <c:v>430.77747555987202</c:v>
                </c:pt>
                <c:pt idx="185941">
                  <c:v>430.77979231514502</c:v>
                </c:pt>
                <c:pt idx="185942">
                  <c:v>430.78210907041898</c:v>
                </c:pt>
                <c:pt idx="185943">
                  <c:v>430.78442582569198</c:v>
                </c:pt>
                <c:pt idx="185944">
                  <c:v>430.78674258096601</c:v>
                </c:pt>
                <c:pt idx="185945">
                  <c:v>430.78905933623901</c:v>
                </c:pt>
                <c:pt idx="185946">
                  <c:v>430.79137609151297</c:v>
                </c:pt>
                <c:pt idx="185947">
                  <c:v>430.79369284678597</c:v>
                </c:pt>
                <c:pt idx="185948">
                  <c:v>430.79600960206</c:v>
                </c:pt>
                <c:pt idx="185949">
                  <c:v>430.798326357333</c:v>
                </c:pt>
                <c:pt idx="185950">
                  <c:v>430.80064311260702</c:v>
                </c:pt>
                <c:pt idx="185951">
                  <c:v>430.80295986788002</c:v>
                </c:pt>
                <c:pt idx="185952">
                  <c:v>430.80527662315399</c:v>
                </c:pt>
                <c:pt idx="185953">
                  <c:v>430.80759337842699</c:v>
                </c:pt>
                <c:pt idx="185954">
                  <c:v>430.80991013370101</c:v>
                </c:pt>
                <c:pt idx="185955">
                  <c:v>430.81222688897401</c:v>
                </c:pt>
                <c:pt idx="185956">
                  <c:v>430.81454364424798</c:v>
                </c:pt>
                <c:pt idx="185957">
                  <c:v>430.81686039952098</c:v>
                </c:pt>
                <c:pt idx="185958">
                  <c:v>430.819177154795</c:v>
                </c:pt>
                <c:pt idx="185959">
                  <c:v>430.821493910068</c:v>
                </c:pt>
                <c:pt idx="185960">
                  <c:v>430.82381066534202</c:v>
                </c:pt>
                <c:pt idx="185961">
                  <c:v>430.82612742061502</c:v>
                </c:pt>
                <c:pt idx="185962">
                  <c:v>430.82844417588899</c:v>
                </c:pt>
                <c:pt idx="185963">
                  <c:v>430.83076093116199</c:v>
                </c:pt>
                <c:pt idx="185964">
                  <c:v>430.83307768643601</c:v>
                </c:pt>
                <c:pt idx="185965">
                  <c:v>430.83539444170901</c:v>
                </c:pt>
                <c:pt idx="185966">
                  <c:v>430.83771119698298</c:v>
                </c:pt>
                <c:pt idx="185967">
                  <c:v>430.840027952257</c:v>
                </c:pt>
                <c:pt idx="185968">
                  <c:v>430.84234470753</c:v>
                </c:pt>
                <c:pt idx="185969">
                  <c:v>430.84466146280403</c:v>
                </c:pt>
                <c:pt idx="185970">
                  <c:v>430.84697821807703</c:v>
                </c:pt>
                <c:pt idx="185971">
                  <c:v>430.84929497335099</c:v>
                </c:pt>
                <c:pt idx="185972">
                  <c:v>430.85161172862399</c:v>
                </c:pt>
                <c:pt idx="185973">
                  <c:v>430.85392848389802</c:v>
                </c:pt>
                <c:pt idx="185974">
                  <c:v>430.85624523917102</c:v>
                </c:pt>
                <c:pt idx="185975">
                  <c:v>430.85856199444498</c:v>
                </c:pt>
                <c:pt idx="185976">
                  <c:v>430.86087874971798</c:v>
                </c:pt>
                <c:pt idx="185977">
                  <c:v>430.86319550499201</c:v>
                </c:pt>
                <c:pt idx="185978">
                  <c:v>430.86551226026501</c:v>
                </c:pt>
                <c:pt idx="185979">
                  <c:v>430.86782901553897</c:v>
                </c:pt>
                <c:pt idx="185980">
                  <c:v>430.87014577081197</c:v>
                </c:pt>
                <c:pt idx="185981">
                  <c:v>430.872462526086</c:v>
                </c:pt>
                <c:pt idx="185982">
                  <c:v>430.874779281359</c:v>
                </c:pt>
                <c:pt idx="185983">
                  <c:v>430.87709603663302</c:v>
                </c:pt>
                <c:pt idx="185984">
                  <c:v>430.87941279190602</c:v>
                </c:pt>
                <c:pt idx="185985">
                  <c:v>430.88172954717999</c:v>
                </c:pt>
                <c:pt idx="185986">
                  <c:v>430.88404630245299</c:v>
                </c:pt>
                <c:pt idx="185987">
                  <c:v>430.88636305772701</c:v>
                </c:pt>
                <c:pt idx="185988">
                  <c:v>430.88867981300001</c:v>
                </c:pt>
                <c:pt idx="185989">
                  <c:v>430.89099656827398</c:v>
                </c:pt>
                <c:pt idx="185990">
                  <c:v>430.89331332354698</c:v>
                </c:pt>
                <c:pt idx="185991">
                  <c:v>430.895630078821</c:v>
                </c:pt>
                <c:pt idx="185992">
                  <c:v>430.897946834094</c:v>
                </c:pt>
                <c:pt idx="185993">
                  <c:v>430.90026358936802</c:v>
                </c:pt>
                <c:pt idx="185994">
                  <c:v>430.90258034464102</c:v>
                </c:pt>
                <c:pt idx="185995">
                  <c:v>430.90489709991499</c:v>
                </c:pt>
                <c:pt idx="185996">
                  <c:v>430.90721385518799</c:v>
                </c:pt>
                <c:pt idx="185997">
                  <c:v>430.90953061046201</c:v>
                </c:pt>
                <c:pt idx="185998">
                  <c:v>430.91184736573501</c:v>
                </c:pt>
                <c:pt idx="185999">
                  <c:v>430.91416412100898</c:v>
                </c:pt>
                <c:pt idx="186000">
                  <c:v>430.91648087628198</c:v>
                </c:pt>
                <c:pt idx="186001">
                  <c:v>430.918797631556</c:v>
                </c:pt>
                <c:pt idx="186002">
                  <c:v>430.921114386829</c:v>
                </c:pt>
                <c:pt idx="186003">
                  <c:v>430.92343114210303</c:v>
                </c:pt>
                <c:pt idx="186004">
                  <c:v>430.92574789737603</c:v>
                </c:pt>
                <c:pt idx="186005">
                  <c:v>430.92806465264999</c:v>
                </c:pt>
                <c:pt idx="186006">
                  <c:v>430.93038140792299</c:v>
                </c:pt>
                <c:pt idx="186007">
                  <c:v>430.93269816319702</c:v>
                </c:pt>
                <c:pt idx="186008">
                  <c:v>430.93501491847098</c:v>
                </c:pt>
                <c:pt idx="186009">
                  <c:v>430.93733167374398</c:v>
                </c:pt>
                <c:pt idx="186010">
                  <c:v>430.93964842901801</c:v>
                </c:pt>
                <c:pt idx="186011">
                  <c:v>430.94196518429101</c:v>
                </c:pt>
                <c:pt idx="186012">
                  <c:v>430.94428193956497</c:v>
                </c:pt>
                <c:pt idx="186013">
                  <c:v>430.94659869483797</c:v>
                </c:pt>
                <c:pt idx="186014">
                  <c:v>430.948915450112</c:v>
                </c:pt>
                <c:pt idx="186015">
                  <c:v>430.951232205385</c:v>
                </c:pt>
                <c:pt idx="186016">
                  <c:v>430.95354896065902</c:v>
                </c:pt>
                <c:pt idx="186017">
                  <c:v>430.95586571593202</c:v>
                </c:pt>
                <c:pt idx="186018">
                  <c:v>430.95818247120599</c:v>
                </c:pt>
                <c:pt idx="186019">
                  <c:v>430.96049922647899</c:v>
                </c:pt>
                <c:pt idx="186020">
                  <c:v>430.96281598175301</c:v>
                </c:pt>
                <c:pt idx="186021">
                  <c:v>430.96513273702601</c:v>
                </c:pt>
                <c:pt idx="186022">
                  <c:v>430.96744949229998</c:v>
                </c:pt>
                <c:pt idx="186023">
                  <c:v>430.96976624757298</c:v>
                </c:pt>
                <c:pt idx="186024">
                  <c:v>430.972083002847</c:v>
                </c:pt>
                <c:pt idx="186025">
                  <c:v>430.97439975812</c:v>
                </c:pt>
                <c:pt idx="186026">
                  <c:v>430.97671651339402</c:v>
                </c:pt>
                <c:pt idx="186027">
                  <c:v>430.97903326866702</c:v>
                </c:pt>
                <c:pt idx="186028">
                  <c:v>430.98135002394099</c:v>
                </c:pt>
                <c:pt idx="186029">
                  <c:v>430.98366677921399</c:v>
                </c:pt>
                <c:pt idx="186030">
                  <c:v>430.98598353448801</c:v>
                </c:pt>
                <c:pt idx="186031">
                  <c:v>430.98830028976101</c:v>
                </c:pt>
                <c:pt idx="186032">
                  <c:v>430.99061704503498</c:v>
                </c:pt>
                <c:pt idx="186033">
                  <c:v>430.99293380030798</c:v>
                </c:pt>
                <c:pt idx="186034">
                  <c:v>430.995250555582</c:v>
                </c:pt>
                <c:pt idx="186035">
                  <c:v>430.997567310855</c:v>
                </c:pt>
                <c:pt idx="186036">
                  <c:v>430.99988406612903</c:v>
                </c:pt>
                <c:pt idx="186037">
                  <c:v>431.00220082140203</c:v>
                </c:pt>
                <c:pt idx="186038">
                  <c:v>431.00451757667599</c:v>
                </c:pt>
                <c:pt idx="186039">
                  <c:v>431.00683433194899</c:v>
                </c:pt>
                <c:pt idx="186040">
                  <c:v>431.00915108722302</c:v>
                </c:pt>
                <c:pt idx="186041">
                  <c:v>431.01146784249602</c:v>
                </c:pt>
                <c:pt idx="186042">
                  <c:v>431.01378459776998</c:v>
                </c:pt>
                <c:pt idx="186043">
                  <c:v>431.01610135304298</c:v>
                </c:pt>
                <c:pt idx="186044">
                  <c:v>431.01841810831701</c:v>
                </c:pt>
                <c:pt idx="186045">
                  <c:v>431.02073486359001</c:v>
                </c:pt>
                <c:pt idx="186046">
                  <c:v>431.02305161886397</c:v>
                </c:pt>
                <c:pt idx="186047">
                  <c:v>431.02536837413697</c:v>
                </c:pt>
                <c:pt idx="186048">
                  <c:v>431.027685129411</c:v>
                </c:pt>
                <c:pt idx="186049">
                  <c:v>431.030001884684</c:v>
                </c:pt>
                <c:pt idx="186050">
                  <c:v>431.03231863995802</c:v>
                </c:pt>
                <c:pt idx="186051">
                  <c:v>431.03463539523199</c:v>
                </c:pt>
                <c:pt idx="186052">
                  <c:v>431.03695215050499</c:v>
                </c:pt>
                <c:pt idx="186053">
                  <c:v>431.03926890577901</c:v>
                </c:pt>
                <c:pt idx="186054">
                  <c:v>431.04158566105201</c:v>
                </c:pt>
                <c:pt idx="186055">
                  <c:v>431.04390241632598</c:v>
                </c:pt>
                <c:pt idx="186056">
                  <c:v>431.04621917159898</c:v>
                </c:pt>
                <c:pt idx="186057">
                  <c:v>431.048535926873</c:v>
                </c:pt>
                <c:pt idx="186058">
                  <c:v>431.050852682146</c:v>
                </c:pt>
                <c:pt idx="186059">
                  <c:v>431.05316943742002</c:v>
                </c:pt>
                <c:pt idx="186060">
                  <c:v>431.05548619269302</c:v>
                </c:pt>
                <c:pt idx="186061">
                  <c:v>431.05780294796699</c:v>
                </c:pt>
                <c:pt idx="186062">
                  <c:v>431.06011970323999</c:v>
                </c:pt>
                <c:pt idx="186063">
                  <c:v>431.06243645851401</c:v>
                </c:pt>
                <c:pt idx="186064">
                  <c:v>431.06475321378701</c:v>
                </c:pt>
                <c:pt idx="186065">
                  <c:v>431.06706996906098</c:v>
                </c:pt>
                <c:pt idx="186066">
                  <c:v>431.06938672433398</c:v>
                </c:pt>
                <c:pt idx="186067">
                  <c:v>431.071703479608</c:v>
                </c:pt>
                <c:pt idx="186068">
                  <c:v>431.074020234881</c:v>
                </c:pt>
                <c:pt idx="186069">
                  <c:v>431.07633699015503</c:v>
                </c:pt>
                <c:pt idx="186070">
                  <c:v>431.07865374542803</c:v>
                </c:pt>
                <c:pt idx="186071">
                  <c:v>431.08097050070199</c:v>
                </c:pt>
                <c:pt idx="186072">
                  <c:v>431.08328725597499</c:v>
                </c:pt>
                <c:pt idx="186073">
                  <c:v>431.08560401124902</c:v>
                </c:pt>
                <c:pt idx="186074">
                  <c:v>431.08792076652202</c:v>
                </c:pt>
                <c:pt idx="186075">
                  <c:v>431.09023752179598</c:v>
                </c:pt>
                <c:pt idx="186076">
                  <c:v>431.09255427706898</c:v>
                </c:pt>
                <c:pt idx="186077">
                  <c:v>431.09487103234301</c:v>
                </c:pt>
                <c:pt idx="186078">
                  <c:v>431.09718778761601</c:v>
                </c:pt>
                <c:pt idx="186079">
                  <c:v>431.09950454288997</c:v>
                </c:pt>
                <c:pt idx="186080">
                  <c:v>431.10182129816297</c:v>
                </c:pt>
                <c:pt idx="186081">
                  <c:v>431.104138053437</c:v>
                </c:pt>
                <c:pt idx="186082">
                  <c:v>431.10645480871</c:v>
                </c:pt>
                <c:pt idx="186083">
                  <c:v>431.10877156398402</c:v>
                </c:pt>
                <c:pt idx="186084">
                  <c:v>431.11108831925702</c:v>
                </c:pt>
                <c:pt idx="186085">
                  <c:v>431.11340507453099</c:v>
                </c:pt>
                <c:pt idx="186086">
                  <c:v>431.11572182980399</c:v>
                </c:pt>
                <c:pt idx="186087">
                  <c:v>431.11803858507801</c:v>
                </c:pt>
                <c:pt idx="186088">
                  <c:v>431.12035534035101</c:v>
                </c:pt>
                <c:pt idx="186089">
                  <c:v>431.12267209562498</c:v>
                </c:pt>
                <c:pt idx="186090">
                  <c:v>431.12498885089798</c:v>
                </c:pt>
                <c:pt idx="186091">
                  <c:v>431.127305606172</c:v>
                </c:pt>
                <c:pt idx="186092">
                  <c:v>431.129622361445</c:v>
                </c:pt>
                <c:pt idx="186093">
                  <c:v>431.13193911671902</c:v>
                </c:pt>
                <c:pt idx="186094">
                  <c:v>431.13425587199299</c:v>
                </c:pt>
                <c:pt idx="186095">
                  <c:v>431.13657262726599</c:v>
                </c:pt>
                <c:pt idx="186096">
                  <c:v>431.13888938254001</c:v>
                </c:pt>
                <c:pt idx="186097">
                  <c:v>431.14120613781301</c:v>
                </c:pt>
                <c:pt idx="186098">
                  <c:v>431.14352289308698</c:v>
                </c:pt>
                <c:pt idx="186099">
                  <c:v>431.14583964835998</c:v>
                </c:pt>
                <c:pt idx="186100">
                  <c:v>431.148156403634</c:v>
                </c:pt>
                <c:pt idx="186101">
                  <c:v>431.150473158907</c:v>
                </c:pt>
                <c:pt idx="186102">
                  <c:v>431.15278991418103</c:v>
                </c:pt>
                <c:pt idx="186103">
                  <c:v>431.15510666945403</c:v>
                </c:pt>
                <c:pt idx="186104">
                  <c:v>431.15742342472799</c:v>
                </c:pt>
                <c:pt idx="186105">
                  <c:v>431.15974018000099</c:v>
                </c:pt>
                <c:pt idx="186106">
                  <c:v>431.16205693527502</c:v>
                </c:pt>
                <c:pt idx="186107">
                  <c:v>431.16437369054802</c:v>
                </c:pt>
                <c:pt idx="186108">
                  <c:v>431.16669044582198</c:v>
                </c:pt>
                <c:pt idx="186109">
                  <c:v>431.16900720109498</c:v>
                </c:pt>
                <c:pt idx="186110">
                  <c:v>431.17132395636901</c:v>
                </c:pt>
                <c:pt idx="186111">
                  <c:v>431.17364071164201</c:v>
                </c:pt>
                <c:pt idx="186112">
                  <c:v>431.17595746691597</c:v>
                </c:pt>
                <c:pt idx="186113">
                  <c:v>431.17827422218897</c:v>
                </c:pt>
                <c:pt idx="186114">
                  <c:v>431.180590977463</c:v>
                </c:pt>
                <c:pt idx="186115">
                  <c:v>431.182907732736</c:v>
                </c:pt>
                <c:pt idx="186116">
                  <c:v>431.18522448801002</c:v>
                </c:pt>
                <c:pt idx="186117">
                  <c:v>431.18754124328302</c:v>
                </c:pt>
                <c:pt idx="186118">
                  <c:v>431.18985799855699</c:v>
                </c:pt>
                <c:pt idx="186119">
                  <c:v>431.19217475382999</c:v>
                </c:pt>
                <c:pt idx="186120">
                  <c:v>431.19449150910401</c:v>
                </c:pt>
                <c:pt idx="186121">
                  <c:v>431.19680826437701</c:v>
                </c:pt>
                <c:pt idx="186122">
                  <c:v>431.19912501965098</c:v>
                </c:pt>
                <c:pt idx="186123">
                  <c:v>431.20144177492398</c:v>
                </c:pt>
                <c:pt idx="186124">
                  <c:v>431.203758530198</c:v>
                </c:pt>
                <c:pt idx="186125">
                  <c:v>431.206075285471</c:v>
                </c:pt>
                <c:pt idx="186126">
                  <c:v>431.20839204074503</c:v>
                </c:pt>
                <c:pt idx="186127">
                  <c:v>431.21070879601803</c:v>
                </c:pt>
                <c:pt idx="186128">
                  <c:v>431.21302555129199</c:v>
                </c:pt>
                <c:pt idx="186129">
                  <c:v>431.21534230656499</c:v>
                </c:pt>
                <c:pt idx="186130">
                  <c:v>431.21765906183902</c:v>
                </c:pt>
                <c:pt idx="186131">
                  <c:v>431.21997581711202</c:v>
                </c:pt>
                <c:pt idx="186132">
                  <c:v>431.22229257238598</c:v>
                </c:pt>
                <c:pt idx="186133">
                  <c:v>431.22460932765898</c:v>
                </c:pt>
                <c:pt idx="186134">
                  <c:v>431.22692608293301</c:v>
                </c:pt>
                <c:pt idx="186135">
                  <c:v>431.22924283820601</c:v>
                </c:pt>
                <c:pt idx="186136">
                  <c:v>431.23155959347997</c:v>
                </c:pt>
                <c:pt idx="186137">
                  <c:v>431.23387634875399</c:v>
                </c:pt>
                <c:pt idx="186138">
                  <c:v>431.236193104027</c:v>
                </c:pt>
                <c:pt idx="186139">
                  <c:v>431.23850985930102</c:v>
                </c:pt>
                <c:pt idx="186140">
                  <c:v>431.24082661457402</c:v>
                </c:pt>
                <c:pt idx="186141">
                  <c:v>431.24314336984799</c:v>
                </c:pt>
                <c:pt idx="186142">
                  <c:v>431.24546012512099</c:v>
                </c:pt>
                <c:pt idx="186143">
                  <c:v>431.24777688039501</c:v>
                </c:pt>
                <c:pt idx="186144">
                  <c:v>431.25009363566801</c:v>
                </c:pt>
                <c:pt idx="186145">
                  <c:v>431.25241039094198</c:v>
                </c:pt>
                <c:pt idx="186146">
                  <c:v>431.25472714621498</c:v>
                </c:pt>
                <c:pt idx="186147">
                  <c:v>431.257043901489</c:v>
                </c:pt>
                <c:pt idx="186148">
                  <c:v>431.259360656762</c:v>
                </c:pt>
                <c:pt idx="186149">
                  <c:v>431.26167741203602</c:v>
                </c:pt>
                <c:pt idx="186150">
                  <c:v>431.26399416730902</c:v>
                </c:pt>
                <c:pt idx="186151">
                  <c:v>431.26631092258299</c:v>
                </c:pt>
                <c:pt idx="186152">
                  <c:v>431.26862767785599</c:v>
                </c:pt>
                <c:pt idx="186153">
                  <c:v>431.27094443313001</c:v>
                </c:pt>
                <c:pt idx="186154">
                  <c:v>431.27326118840301</c:v>
                </c:pt>
                <c:pt idx="186155">
                  <c:v>431.27557794367698</c:v>
                </c:pt>
                <c:pt idx="186156">
                  <c:v>431.27789469894998</c:v>
                </c:pt>
                <c:pt idx="186157">
                  <c:v>431.280211454224</c:v>
                </c:pt>
                <c:pt idx="186158">
                  <c:v>431.282528209497</c:v>
                </c:pt>
                <c:pt idx="186159">
                  <c:v>431.28484496477103</c:v>
                </c:pt>
                <c:pt idx="186160">
                  <c:v>431.28716172004403</c:v>
                </c:pt>
                <c:pt idx="186161">
                  <c:v>431.28947847531799</c:v>
                </c:pt>
                <c:pt idx="186162">
                  <c:v>431.29179523059099</c:v>
                </c:pt>
                <c:pt idx="186163">
                  <c:v>431.29411198586502</c:v>
                </c:pt>
                <c:pt idx="186164">
                  <c:v>431.29642874113802</c:v>
                </c:pt>
                <c:pt idx="186165">
                  <c:v>431.29874549641198</c:v>
                </c:pt>
                <c:pt idx="186166">
                  <c:v>431.30106225168498</c:v>
                </c:pt>
                <c:pt idx="186167">
                  <c:v>431.30337900695901</c:v>
                </c:pt>
                <c:pt idx="186168">
                  <c:v>431.30569576223201</c:v>
                </c:pt>
                <c:pt idx="186169">
                  <c:v>431.30801251750597</c:v>
                </c:pt>
                <c:pt idx="186170">
                  <c:v>431.31032927277897</c:v>
                </c:pt>
                <c:pt idx="186171">
                  <c:v>431.312646028053</c:v>
                </c:pt>
                <c:pt idx="186172">
                  <c:v>431.314962783326</c:v>
                </c:pt>
                <c:pt idx="186173">
                  <c:v>431.31727953860002</c:v>
                </c:pt>
                <c:pt idx="186174">
                  <c:v>431.31959629387302</c:v>
                </c:pt>
                <c:pt idx="186175">
                  <c:v>431.32191304914699</c:v>
                </c:pt>
                <c:pt idx="186176">
                  <c:v>431.32422980441999</c:v>
                </c:pt>
                <c:pt idx="186177">
                  <c:v>431.32654655969401</c:v>
                </c:pt>
                <c:pt idx="186178">
                  <c:v>431.32886331496701</c:v>
                </c:pt>
                <c:pt idx="186179">
                  <c:v>431.33118007024098</c:v>
                </c:pt>
                <c:pt idx="186180">
                  <c:v>431.333496825515</c:v>
                </c:pt>
                <c:pt idx="186181">
                  <c:v>431.335813580788</c:v>
                </c:pt>
                <c:pt idx="186182">
                  <c:v>431.33813033606202</c:v>
                </c:pt>
                <c:pt idx="186183">
                  <c:v>431.34044709133502</c:v>
                </c:pt>
                <c:pt idx="186184">
                  <c:v>431.34276384660899</c:v>
                </c:pt>
                <c:pt idx="186185">
                  <c:v>431.34508060188199</c:v>
                </c:pt>
                <c:pt idx="186186">
                  <c:v>431.34739735715601</c:v>
                </c:pt>
                <c:pt idx="186187">
                  <c:v>431.34971411242901</c:v>
                </c:pt>
                <c:pt idx="186188">
                  <c:v>431.35203086770298</c:v>
                </c:pt>
                <c:pt idx="186189">
                  <c:v>431.35434762297598</c:v>
                </c:pt>
                <c:pt idx="186190">
                  <c:v>431.35666437825</c:v>
                </c:pt>
                <c:pt idx="186191">
                  <c:v>431.358981133523</c:v>
                </c:pt>
                <c:pt idx="186192">
                  <c:v>431.36129788879703</c:v>
                </c:pt>
                <c:pt idx="186193">
                  <c:v>431.36361464407003</c:v>
                </c:pt>
                <c:pt idx="186194">
                  <c:v>431.36593139934399</c:v>
                </c:pt>
                <c:pt idx="186195">
                  <c:v>431.36824815461699</c:v>
                </c:pt>
                <c:pt idx="186196">
                  <c:v>431.37056490989102</c:v>
                </c:pt>
                <c:pt idx="186197">
                  <c:v>431.37288166516402</c:v>
                </c:pt>
                <c:pt idx="186198">
                  <c:v>431.37519842043798</c:v>
                </c:pt>
                <c:pt idx="186199">
                  <c:v>431.37751517571098</c:v>
                </c:pt>
                <c:pt idx="186200">
                  <c:v>431.37983193098501</c:v>
                </c:pt>
                <c:pt idx="186201">
                  <c:v>431.38214868625801</c:v>
                </c:pt>
                <c:pt idx="186202">
                  <c:v>431.38446544153197</c:v>
                </c:pt>
                <c:pt idx="186203">
                  <c:v>431.38678219680497</c:v>
                </c:pt>
                <c:pt idx="186204">
                  <c:v>431.389098952079</c:v>
                </c:pt>
                <c:pt idx="186205">
                  <c:v>431.391415707352</c:v>
                </c:pt>
                <c:pt idx="186206">
                  <c:v>431.39373246262602</c:v>
                </c:pt>
                <c:pt idx="186207">
                  <c:v>431.39604921789902</c:v>
                </c:pt>
                <c:pt idx="186208">
                  <c:v>431.39836597317299</c:v>
                </c:pt>
                <c:pt idx="186209">
                  <c:v>431.40068272844599</c:v>
                </c:pt>
                <c:pt idx="186210">
                  <c:v>431.40299948372001</c:v>
                </c:pt>
                <c:pt idx="186211">
                  <c:v>431.40531623899301</c:v>
                </c:pt>
                <c:pt idx="186212">
                  <c:v>431.40763299426698</c:v>
                </c:pt>
                <c:pt idx="186213">
                  <c:v>431.40994974953998</c:v>
                </c:pt>
                <c:pt idx="186214">
                  <c:v>431.412266504814</c:v>
                </c:pt>
                <c:pt idx="186215">
                  <c:v>431.414583260087</c:v>
                </c:pt>
                <c:pt idx="186216">
                  <c:v>431.41690001536102</c:v>
                </c:pt>
                <c:pt idx="186217">
                  <c:v>431.41921677063402</c:v>
                </c:pt>
                <c:pt idx="186218">
                  <c:v>431.42153352590799</c:v>
                </c:pt>
                <c:pt idx="186219">
                  <c:v>431.42385028118099</c:v>
                </c:pt>
                <c:pt idx="186220">
                  <c:v>431.42616703645501</c:v>
                </c:pt>
                <c:pt idx="186221">
                  <c:v>431.42848379172801</c:v>
                </c:pt>
                <c:pt idx="186222">
                  <c:v>431.43080054700198</c:v>
                </c:pt>
                <c:pt idx="186223">
                  <c:v>431.433117302276</c:v>
                </c:pt>
                <c:pt idx="186224">
                  <c:v>431.435434057549</c:v>
                </c:pt>
                <c:pt idx="186225">
                  <c:v>431.43775081282303</c:v>
                </c:pt>
                <c:pt idx="186226">
                  <c:v>431.44006756809603</c:v>
                </c:pt>
                <c:pt idx="186227">
                  <c:v>431.44238432336999</c:v>
                </c:pt>
                <c:pt idx="186228">
                  <c:v>431.44470107864299</c:v>
                </c:pt>
                <c:pt idx="186229">
                  <c:v>431.44701783391702</c:v>
                </c:pt>
                <c:pt idx="186230">
                  <c:v>431.44933458919002</c:v>
                </c:pt>
                <c:pt idx="186231">
                  <c:v>431.45165134446398</c:v>
                </c:pt>
                <c:pt idx="186232">
                  <c:v>431.45396809973698</c:v>
                </c:pt>
                <c:pt idx="186233">
                  <c:v>431.45628485501101</c:v>
                </c:pt>
                <c:pt idx="186234">
                  <c:v>431.45860161028401</c:v>
                </c:pt>
                <c:pt idx="186235">
                  <c:v>431.46091836555797</c:v>
                </c:pt>
                <c:pt idx="186236">
                  <c:v>431.46323512083097</c:v>
                </c:pt>
                <c:pt idx="186237">
                  <c:v>431.465551876105</c:v>
                </c:pt>
                <c:pt idx="186238">
                  <c:v>431.467868631378</c:v>
                </c:pt>
                <c:pt idx="186239">
                  <c:v>431.47018538665202</c:v>
                </c:pt>
                <c:pt idx="186240">
                  <c:v>431.47250214192502</c:v>
                </c:pt>
                <c:pt idx="186241">
                  <c:v>431.47481889719899</c:v>
                </c:pt>
                <c:pt idx="186242">
                  <c:v>431.47713565247199</c:v>
                </c:pt>
                <c:pt idx="186243">
                  <c:v>431.47945240774601</c:v>
                </c:pt>
                <c:pt idx="186244">
                  <c:v>431.48176916301901</c:v>
                </c:pt>
                <c:pt idx="186245">
                  <c:v>431.48408591829298</c:v>
                </c:pt>
                <c:pt idx="186246">
                  <c:v>431.48640267356598</c:v>
                </c:pt>
                <c:pt idx="186247">
                  <c:v>431.48871942884</c:v>
                </c:pt>
                <c:pt idx="186248">
                  <c:v>431.491036184113</c:v>
                </c:pt>
                <c:pt idx="186249">
                  <c:v>431.49335293938702</c:v>
                </c:pt>
                <c:pt idx="186250">
                  <c:v>431.49566969466002</c:v>
                </c:pt>
                <c:pt idx="186251">
                  <c:v>431.49798644993399</c:v>
                </c:pt>
                <c:pt idx="186252">
                  <c:v>431.50030320520699</c:v>
                </c:pt>
                <c:pt idx="186253">
                  <c:v>431.50261996048101</c:v>
                </c:pt>
                <c:pt idx="186254">
                  <c:v>431.50493671575401</c:v>
                </c:pt>
                <c:pt idx="186255">
                  <c:v>431.50725347102798</c:v>
                </c:pt>
                <c:pt idx="186256">
                  <c:v>431.50957022630098</c:v>
                </c:pt>
                <c:pt idx="186257">
                  <c:v>431.511886981575</c:v>
                </c:pt>
                <c:pt idx="186258">
                  <c:v>431.514203736848</c:v>
                </c:pt>
                <c:pt idx="186259">
                  <c:v>431.51652049212203</c:v>
                </c:pt>
                <c:pt idx="186260">
                  <c:v>431.51883724739503</c:v>
                </c:pt>
                <c:pt idx="186261">
                  <c:v>431.52115400266899</c:v>
                </c:pt>
                <c:pt idx="186262">
                  <c:v>431.52347075794199</c:v>
                </c:pt>
                <c:pt idx="186263">
                  <c:v>431.52578751321602</c:v>
                </c:pt>
                <c:pt idx="186264">
                  <c:v>431.52810426848902</c:v>
                </c:pt>
                <c:pt idx="186265">
                  <c:v>431.53042102376298</c:v>
                </c:pt>
                <c:pt idx="186266">
                  <c:v>431.53273777903701</c:v>
                </c:pt>
                <c:pt idx="186267">
                  <c:v>431.53505453431001</c:v>
                </c:pt>
                <c:pt idx="186268">
                  <c:v>431.53737128958397</c:v>
                </c:pt>
                <c:pt idx="186269">
                  <c:v>431.53968804485697</c:v>
                </c:pt>
                <c:pt idx="186270">
                  <c:v>431.542004800131</c:v>
                </c:pt>
                <c:pt idx="186271">
                  <c:v>431.544321555404</c:v>
                </c:pt>
                <c:pt idx="186272">
                  <c:v>431.54663831067802</c:v>
                </c:pt>
                <c:pt idx="186273">
                  <c:v>431.54895506595102</c:v>
                </c:pt>
                <c:pt idx="186274">
                  <c:v>431.55127182122499</c:v>
                </c:pt>
                <c:pt idx="186275">
                  <c:v>431.55358857649799</c:v>
                </c:pt>
                <c:pt idx="186276">
                  <c:v>431.55590533177201</c:v>
                </c:pt>
                <c:pt idx="186277">
                  <c:v>431.55822208704501</c:v>
                </c:pt>
                <c:pt idx="186278">
                  <c:v>431.56053884231898</c:v>
                </c:pt>
                <c:pt idx="186279">
                  <c:v>431.56285559759198</c:v>
                </c:pt>
                <c:pt idx="186280">
                  <c:v>431.565172352866</c:v>
                </c:pt>
                <c:pt idx="186281">
                  <c:v>431.567489108139</c:v>
                </c:pt>
                <c:pt idx="186282">
                  <c:v>431.56980586341302</c:v>
                </c:pt>
                <c:pt idx="186283">
                  <c:v>431.57212261868602</c:v>
                </c:pt>
                <c:pt idx="186284">
                  <c:v>431.57443937395999</c:v>
                </c:pt>
                <c:pt idx="186285">
                  <c:v>431.57675612923299</c:v>
                </c:pt>
                <c:pt idx="186286">
                  <c:v>431.57907288450701</c:v>
                </c:pt>
                <c:pt idx="186287">
                  <c:v>431.58138963978001</c:v>
                </c:pt>
                <c:pt idx="186288">
                  <c:v>431.58370639505398</c:v>
                </c:pt>
                <c:pt idx="186289">
                  <c:v>431.58602315032698</c:v>
                </c:pt>
                <c:pt idx="186290">
                  <c:v>431.588339905601</c:v>
                </c:pt>
                <c:pt idx="186291">
                  <c:v>431.590656660874</c:v>
                </c:pt>
                <c:pt idx="186292">
                  <c:v>431.59297341614803</c:v>
                </c:pt>
                <c:pt idx="186293">
                  <c:v>431.59529017142103</c:v>
                </c:pt>
                <c:pt idx="186294">
                  <c:v>431.59760692669499</c:v>
                </c:pt>
                <c:pt idx="186295">
                  <c:v>431.59992368196799</c:v>
                </c:pt>
                <c:pt idx="186296">
                  <c:v>431.60224043724202</c:v>
                </c:pt>
                <c:pt idx="186297">
                  <c:v>431.60455719251502</c:v>
                </c:pt>
                <c:pt idx="186298">
                  <c:v>431.60687394778898</c:v>
                </c:pt>
                <c:pt idx="186299">
                  <c:v>431.60919070306198</c:v>
                </c:pt>
                <c:pt idx="186300">
                  <c:v>431.61150745833601</c:v>
                </c:pt>
                <c:pt idx="186301">
                  <c:v>431.61382421360901</c:v>
                </c:pt>
                <c:pt idx="186302">
                  <c:v>431.61614096888297</c:v>
                </c:pt>
                <c:pt idx="186303">
                  <c:v>431.61845772415597</c:v>
                </c:pt>
                <c:pt idx="186304">
                  <c:v>431.62077447943</c:v>
                </c:pt>
                <c:pt idx="186305">
                  <c:v>431.623091234703</c:v>
                </c:pt>
                <c:pt idx="186306">
                  <c:v>431.62540798997702</c:v>
                </c:pt>
                <c:pt idx="186307">
                  <c:v>431.62772474525099</c:v>
                </c:pt>
                <c:pt idx="186308">
                  <c:v>431.63004150052399</c:v>
                </c:pt>
                <c:pt idx="186309">
                  <c:v>431.63235825579801</c:v>
                </c:pt>
                <c:pt idx="186310">
                  <c:v>431.63467501107101</c:v>
                </c:pt>
                <c:pt idx="186311">
                  <c:v>431.63699176634498</c:v>
                </c:pt>
                <c:pt idx="186312">
                  <c:v>431.63930852161798</c:v>
                </c:pt>
                <c:pt idx="186313">
                  <c:v>431.641625276892</c:v>
                </c:pt>
                <c:pt idx="186314">
                  <c:v>431.643942032165</c:v>
                </c:pt>
                <c:pt idx="186315">
                  <c:v>431.64625878743902</c:v>
                </c:pt>
                <c:pt idx="186316">
                  <c:v>431.64857554271202</c:v>
                </c:pt>
                <c:pt idx="186317">
                  <c:v>431.65089229798599</c:v>
                </c:pt>
                <c:pt idx="186318">
                  <c:v>431.65320905325899</c:v>
                </c:pt>
                <c:pt idx="186319">
                  <c:v>431.65552580853301</c:v>
                </c:pt>
                <c:pt idx="186320">
                  <c:v>431.65784256380601</c:v>
                </c:pt>
                <c:pt idx="186321">
                  <c:v>431.66015931907998</c:v>
                </c:pt>
                <c:pt idx="186322">
                  <c:v>431.66247607435298</c:v>
                </c:pt>
                <c:pt idx="186323">
                  <c:v>431.664792829627</c:v>
                </c:pt>
                <c:pt idx="186324">
                  <c:v>431.6671095849</c:v>
                </c:pt>
                <c:pt idx="186325">
                  <c:v>431.66942634017403</c:v>
                </c:pt>
                <c:pt idx="186326">
                  <c:v>431.67174309544703</c:v>
                </c:pt>
                <c:pt idx="186327">
                  <c:v>431.67405985072099</c:v>
                </c:pt>
                <c:pt idx="186328">
                  <c:v>431.67637660599399</c:v>
                </c:pt>
                <c:pt idx="186329">
                  <c:v>431.67869336126802</c:v>
                </c:pt>
                <c:pt idx="186330">
                  <c:v>431.68101011654102</c:v>
                </c:pt>
                <c:pt idx="186331">
                  <c:v>431.68332687181498</c:v>
                </c:pt>
                <c:pt idx="186332">
                  <c:v>431.68564362708798</c:v>
                </c:pt>
                <c:pt idx="186333">
                  <c:v>431.68796038236201</c:v>
                </c:pt>
                <c:pt idx="186334">
                  <c:v>431.69027713763501</c:v>
                </c:pt>
                <c:pt idx="186335">
                  <c:v>431.69259389290897</c:v>
                </c:pt>
                <c:pt idx="186336">
                  <c:v>431.69491064818197</c:v>
                </c:pt>
                <c:pt idx="186337">
                  <c:v>431.697227403456</c:v>
                </c:pt>
                <c:pt idx="186338">
                  <c:v>431.699544158729</c:v>
                </c:pt>
                <c:pt idx="186339">
                  <c:v>431.70186091400302</c:v>
                </c:pt>
                <c:pt idx="186340">
                  <c:v>431.70417766927602</c:v>
                </c:pt>
                <c:pt idx="186341">
                  <c:v>431.70649442454999</c:v>
                </c:pt>
                <c:pt idx="186342">
                  <c:v>431.70881117982299</c:v>
                </c:pt>
                <c:pt idx="186343">
                  <c:v>431.71112793509701</c:v>
                </c:pt>
                <c:pt idx="186344">
                  <c:v>431.71344469037001</c:v>
                </c:pt>
                <c:pt idx="186345">
                  <c:v>431.71576144564398</c:v>
                </c:pt>
                <c:pt idx="186346">
                  <c:v>431.71807820091698</c:v>
                </c:pt>
                <c:pt idx="186347">
                  <c:v>431.720394956191</c:v>
                </c:pt>
                <c:pt idx="186348">
                  <c:v>431.722711711464</c:v>
                </c:pt>
                <c:pt idx="186349">
                  <c:v>431.72502846673802</c:v>
                </c:pt>
                <c:pt idx="186350">
                  <c:v>431.72734522201199</c:v>
                </c:pt>
                <c:pt idx="186351">
                  <c:v>431.72966197728499</c:v>
                </c:pt>
                <c:pt idx="186352">
                  <c:v>431.73197873255901</c:v>
                </c:pt>
                <c:pt idx="186353">
                  <c:v>431.73429548783201</c:v>
                </c:pt>
                <c:pt idx="186354">
                  <c:v>431.73661224310598</c:v>
                </c:pt>
                <c:pt idx="186355">
                  <c:v>431.73892899837898</c:v>
                </c:pt>
                <c:pt idx="186356">
                  <c:v>431.741245753653</c:v>
                </c:pt>
                <c:pt idx="186357">
                  <c:v>431.743562508926</c:v>
                </c:pt>
                <c:pt idx="186358">
                  <c:v>431.74587926420003</c:v>
                </c:pt>
                <c:pt idx="186359">
                  <c:v>431.74819601947303</c:v>
                </c:pt>
                <c:pt idx="186360">
                  <c:v>431.75051277474699</c:v>
                </c:pt>
                <c:pt idx="186361">
                  <c:v>431.75282953001999</c:v>
                </c:pt>
                <c:pt idx="186362">
                  <c:v>431.75514628529402</c:v>
                </c:pt>
                <c:pt idx="186363">
                  <c:v>431.75746304056702</c:v>
                </c:pt>
                <c:pt idx="186364">
                  <c:v>431.75977979584098</c:v>
                </c:pt>
                <c:pt idx="186365">
                  <c:v>431.76209655111398</c:v>
                </c:pt>
                <c:pt idx="186366">
                  <c:v>431.76441330638801</c:v>
                </c:pt>
                <c:pt idx="186367">
                  <c:v>431.76673006166101</c:v>
                </c:pt>
                <c:pt idx="186368">
                  <c:v>431.76904681693497</c:v>
                </c:pt>
                <c:pt idx="186369">
                  <c:v>431.77136357220797</c:v>
                </c:pt>
                <c:pt idx="186370">
                  <c:v>431.773680327482</c:v>
                </c:pt>
                <c:pt idx="186371">
                  <c:v>431.775997082755</c:v>
                </c:pt>
                <c:pt idx="186372">
                  <c:v>431.77831383802902</c:v>
                </c:pt>
                <c:pt idx="186373">
                  <c:v>431.78063059330202</c:v>
                </c:pt>
                <c:pt idx="186374">
                  <c:v>431.78294734857599</c:v>
                </c:pt>
                <c:pt idx="186375">
                  <c:v>431.78526410384899</c:v>
                </c:pt>
                <c:pt idx="186376">
                  <c:v>431.78758085912301</c:v>
                </c:pt>
                <c:pt idx="186377">
                  <c:v>431.78989761439601</c:v>
                </c:pt>
                <c:pt idx="186378">
                  <c:v>431.79221436966998</c:v>
                </c:pt>
                <c:pt idx="186379">
                  <c:v>431.79453112494298</c:v>
                </c:pt>
                <c:pt idx="186380">
                  <c:v>431.796847880217</c:v>
                </c:pt>
                <c:pt idx="186381">
                  <c:v>431.79916463549</c:v>
                </c:pt>
                <c:pt idx="186382">
                  <c:v>431.80148139076402</c:v>
                </c:pt>
                <c:pt idx="186383">
                  <c:v>431.80379814603702</c:v>
                </c:pt>
                <c:pt idx="186384">
                  <c:v>431.80611490131099</c:v>
                </c:pt>
                <c:pt idx="186385">
                  <c:v>431.80843165658399</c:v>
                </c:pt>
                <c:pt idx="186386">
                  <c:v>431.81074841185801</c:v>
                </c:pt>
                <c:pt idx="186387">
                  <c:v>431.81306516713101</c:v>
                </c:pt>
                <c:pt idx="186388">
                  <c:v>431.81538192240498</c:v>
                </c:pt>
                <c:pt idx="186389">
                  <c:v>431.81769867767798</c:v>
                </c:pt>
                <c:pt idx="186390">
                  <c:v>431.820015432952</c:v>
                </c:pt>
                <c:pt idx="186391">
                  <c:v>431.822332188225</c:v>
                </c:pt>
                <c:pt idx="186392">
                  <c:v>431.82464894349903</c:v>
                </c:pt>
                <c:pt idx="186393">
                  <c:v>431.82696569877299</c:v>
                </c:pt>
                <c:pt idx="186394">
                  <c:v>431.82928245404599</c:v>
                </c:pt>
                <c:pt idx="186395">
                  <c:v>431.83159920932002</c:v>
                </c:pt>
                <c:pt idx="186396">
                  <c:v>431.83391596459302</c:v>
                </c:pt>
                <c:pt idx="186397">
                  <c:v>431.83623271986698</c:v>
                </c:pt>
                <c:pt idx="186398">
                  <c:v>431.83854947513998</c:v>
                </c:pt>
                <c:pt idx="186399">
                  <c:v>431.84086623041401</c:v>
                </c:pt>
                <c:pt idx="186400">
                  <c:v>431.84318298568701</c:v>
                </c:pt>
                <c:pt idx="186401">
                  <c:v>431.84549974096097</c:v>
                </c:pt>
                <c:pt idx="186402">
                  <c:v>431.84781649623397</c:v>
                </c:pt>
                <c:pt idx="186403">
                  <c:v>431.850133251508</c:v>
                </c:pt>
                <c:pt idx="186404">
                  <c:v>431.852450006781</c:v>
                </c:pt>
                <c:pt idx="186405">
                  <c:v>431.85476676205502</c:v>
                </c:pt>
                <c:pt idx="186406">
                  <c:v>431.85708351732802</c:v>
                </c:pt>
                <c:pt idx="186407">
                  <c:v>431.85940027260199</c:v>
                </c:pt>
                <c:pt idx="186408">
                  <c:v>431.86171702787499</c:v>
                </c:pt>
                <c:pt idx="186409">
                  <c:v>431.86403378314901</c:v>
                </c:pt>
                <c:pt idx="186410">
                  <c:v>431.86635053842201</c:v>
                </c:pt>
                <c:pt idx="186411">
                  <c:v>431.86866729369598</c:v>
                </c:pt>
                <c:pt idx="186412">
                  <c:v>431.87098404896898</c:v>
                </c:pt>
                <c:pt idx="186413">
                  <c:v>431.873300804243</c:v>
                </c:pt>
                <c:pt idx="186414">
                  <c:v>431.875617559516</c:v>
                </c:pt>
                <c:pt idx="186415">
                  <c:v>431.87793431479002</c:v>
                </c:pt>
                <c:pt idx="186416">
                  <c:v>431.88025107006303</c:v>
                </c:pt>
                <c:pt idx="186417">
                  <c:v>431.88256782533699</c:v>
                </c:pt>
                <c:pt idx="186418">
                  <c:v>431.88488458060999</c:v>
                </c:pt>
                <c:pt idx="186419">
                  <c:v>431.88720133588401</c:v>
                </c:pt>
                <c:pt idx="186420">
                  <c:v>431.88951809115702</c:v>
                </c:pt>
                <c:pt idx="186421">
                  <c:v>431.89183484643098</c:v>
                </c:pt>
                <c:pt idx="186422">
                  <c:v>431.89415160170398</c:v>
                </c:pt>
                <c:pt idx="186423">
                  <c:v>431.896468356978</c:v>
                </c:pt>
                <c:pt idx="186424">
                  <c:v>431.89878511225101</c:v>
                </c:pt>
                <c:pt idx="186425">
                  <c:v>431.90110186752497</c:v>
                </c:pt>
                <c:pt idx="186426">
                  <c:v>431.90341862279797</c:v>
                </c:pt>
                <c:pt idx="186427">
                  <c:v>431.905735378072</c:v>
                </c:pt>
                <c:pt idx="186428">
                  <c:v>431.908052133345</c:v>
                </c:pt>
                <c:pt idx="186429">
                  <c:v>431.91036888861902</c:v>
                </c:pt>
                <c:pt idx="186430">
                  <c:v>431.91268564389202</c:v>
                </c:pt>
                <c:pt idx="186431">
                  <c:v>431.91500239916599</c:v>
                </c:pt>
                <c:pt idx="186432">
                  <c:v>431.91731915443899</c:v>
                </c:pt>
                <c:pt idx="186433">
                  <c:v>431.91963590971301</c:v>
                </c:pt>
                <c:pt idx="186434">
                  <c:v>431.92195266498601</c:v>
                </c:pt>
                <c:pt idx="186435">
                  <c:v>431.92426942025998</c:v>
                </c:pt>
                <c:pt idx="186436">
                  <c:v>431.926586175534</c:v>
                </c:pt>
                <c:pt idx="186437">
                  <c:v>431.928902930807</c:v>
                </c:pt>
                <c:pt idx="186438">
                  <c:v>431.93121968608102</c:v>
                </c:pt>
                <c:pt idx="186439">
                  <c:v>431.93353644135402</c:v>
                </c:pt>
                <c:pt idx="186440">
                  <c:v>431.93585319662799</c:v>
                </c:pt>
                <c:pt idx="186441">
                  <c:v>431.93816995190099</c:v>
                </c:pt>
                <c:pt idx="186442">
                  <c:v>431.94048670717501</c:v>
                </c:pt>
                <c:pt idx="186443">
                  <c:v>431.94280346244801</c:v>
                </c:pt>
                <c:pt idx="186444">
                  <c:v>431.94512021772198</c:v>
                </c:pt>
                <c:pt idx="186445">
                  <c:v>431.94743697299498</c:v>
                </c:pt>
                <c:pt idx="186446">
                  <c:v>431.949753728269</c:v>
                </c:pt>
                <c:pt idx="186447">
                  <c:v>431.952070483542</c:v>
                </c:pt>
                <c:pt idx="186448">
                  <c:v>431.95438723881603</c:v>
                </c:pt>
                <c:pt idx="186449">
                  <c:v>431.95670399408903</c:v>
                </c:pt>
                <c:pt idx="186450">
                  <c:v>431.95902074936299</c:v>
                </c:pt>
                <c:pt idx="186451">
                  <c:v>431.96133750463599</c:v>
                </c:pt>
                <c:pt idx="186452">
                  <c:v>431.96365425991002</c:v>
                </c:pt>
                <c:pt idx="186453">
                  <c:v>431.96597101518302</c:v>
                </c:pt>
                <c:pt idx="186454">
                  <c:v>431.96828777045698</c:v>
                </c:pt>
                <c:pt idx="186455">
                  <c:v>431.97060452572998</c:v>
                </c:pt>
                <c:pt idx="186456">
                  <c:v>431.97292128100401</c:v>
                </c:pt>
                <c:pt idx="186457">
                  <c:v>431.97523803627701</c:v>
                </c:pt>
                <c:pt idx="186458">
                  <c:v>431.97755479155097</c:v>
                </c:pt>
                <c:pt idx="186459">
                  <c:v>431.97987154682397</c:v>
                </c:pt>
                <c:pt idx="186460">
                  <c:v>431.982188302098</c:v>
                </c:pt>
                <c:pt idx="186461">
                  <c:v>431.984505057371</c:v>
                </c:pt>
                <c:pt idx="186462">
                  <c:v>431.98682181264502</c:v>
                </c:pt>
                <c:pt idx="186463">
                  <c:v>431.98913856791802</c:v>
                </c:pt>
                <c:pt idx="186464">
                  <c:v>431.99145532319199</c:v>
                </c:pt>
                <c:pt idx="186465">
                  <c:v>431.99377207846499</c:v>
                </c:pt>
                <c:pt idx="186466">
                  <c:v>431.99608883373901</c:v>
                </c:pt>
                <c:pt idx="186467">
                  <c:v>431.99840558901201</c:v>
                </c:pt>
                <c:pt idx="186468">
                  <c:v>432.00072234428598</c:v>
                </c:pt>
                <c:pt idx="186469">
                  <c:v>432.00303909955898</c:v>
                </c:pt>
                <c:pt idx="186470">
                  <c:v>432.005355854833</c:v>
                </c:pt>
                <c:pt idx="186471">
                  <c:v>432.007672610106</c:v>
                </c:pt>
                <c:pt idx="186472">
                  <c:v>432.00998936538002</c:v>
                </c:pt>
                <c:pt idx="186473">
                  <c:v>432.01230612065302</c:v>
                </c:pt>
                <c:pt idx="186474">
                  <c:v>432.01462287592699</c:v>
                </c:pt>
                <c:pt idx="186475">
                  <c:v>432.01693963119999</c:v>
                </c:pt>
                <c:pt idx="186476">
                  <c:v>432.01925638647401</c:v>
                </c:pt>
                <c:pt idx="186477">
                  <c:v>432.02157314174701</c:v>
                </c:pt>
                <c:pt idx="186478">
                  <c:v>432.02388989702098</c:v>
                </c:pt>
                <c:pt idx="186479">
                  <c:v>432.026206652295</c:v>
                </c:pt>
                <c:pt idx="186480">
                  <c:v>432.028523407568</c:v>
                </c:pt>
                <c:pt idx="186481">
                  <c:v>432.03084016284203</c:v>
                </c:pt>
                <c:pt idx="186482">
                  <c:v>432.03315691811503</c:v>
                </c:pt>
                <c:pt idx="186483">
                  <c:v>432.03547367338899</c:v>
                </c:pt>
                <c:pt idx="186484">
                  <c:v>432.03779042866199</c:v>
                </c:pt>
                <c:pt idx="186485">
                  <c:v>432.04010718393602</c:v>
                </c:pt>
                <c:pt idx="186486">
                  <c:v>432.04242393920902</c:v>
                </c:pt>
                <c:pt idx="186487">
                  <c:v>432.04474069448298</c:v>
                </c:pt>
                <c:pt idx="186488">
                  <c:v>432.04705744975598</c:v>
                </c:pt>
                <c:pt idx="186489">
                  <c:v>432.04937420503001</c:v>
                </c:pt>
                <c:pt idx="186490">
                  <c:v>432.05169096030301</c:v>
                </c:pt>
                <c:pt idx="186491">
                  <c:v>432.05400771557697</c:v>
                </c:pt>
                <c:pt idx="186492">
                  <c:v>432.05632447084997</c:v>
                </c:pt>
                <c:pt idx="186493">
                  <c:v>432.058641226124</c:v>
                </c:pt>
                <c:pt idx="186494">
                  <c:v>432.060957981397</c:v>
                </c:pt>
                <c:pt idx="186495">
                  <c:v>432.06327473667102</c:v>
                </c:pt>
                <c:pt idx="186496">
                  <c:v>432.06559149194402</c:v>
                </c:pt>
                <c:pt idx="186497">
                  <c:v>432.06790824721799</c:v>
                </c:pt>
                <c:pt idx="186498">
                  <c:v>432.07022500249099</c:v>
                </c:pt>
                <c:pt idx="186499">
                  <c:v>432.07254175776501</c:v>
                </c:pt>
                <c:pt idx="186500">
                  <c:v>432.07485851303801</c:v>
                </c:pt>
                <c:pt idx="186501">
                  <c:v>432.07717526831198</c:v>
                </c:pt>
                <c:pt idx="186502">
                  <c:v>432.07949202358498</c:v>
                </c:pt>
                <c:pt idx="186503">
                  <c:v>432.081808778859</c:v>
                </c:pt>
                <c:pt idx="186504">
                  <c:v>432.084125534132</c:v>
                </c:pt>
                <c:pt idx="186505">
                  <c:v>432.08644228940602</c:v>
                </c:pt>
                <c:pt idx="186506">
                  <c:v>432.08875904467902</c:v>
                </c:pt>
                <c:pt idx="186507">
                  <c:v>432.09107579995299</c:v>
                </c:pt>
                <c:pt idx="186508">
                  <c:v>432.09339255522599</c:v>
                </c:pt>
                <c:pt idx="186509">
                  <c:v>432.09570931050001</c:v>
                </c:pt>
                <c:pt idx="186510">
                  <c:v>432.09802606577301</c:v>
                </c:pt>
                <c:pt idx="186511">
                  <c:v>432.10034282104698</c:v>
                </c:pt>
                <c:pt idx="186512">
                  <c:v>432.10265957631998</c:v>
                </c:pt>
                <c:pt idx="186513">
                  <c:v>432.104976331594</c:v>
                </c:pt>
                <c:pt idx="186514">
                  <c:v>432.107293086867</c:v>
                </c:pt>
                <c:pt idx="186515">
                  <c:v>432.10960984214103</c:v>
                </c:pt>
                <c:pt idx="186516">
                  <c:v>432.11192659741403</c:v>
                </c:pt>
                <c:pt idx="186517">
                  <c:v>432.11424335268799</c:v>
                </c:pt>
                <c:pt idx="186518">
                  <c:v>432.11656010796099</c:v>
                </c:pt>
                <c:pt idx="186519">
                  <c:v>432.11887686323502</c:v>
                </c:pt>
                <c:pt idx="186520">
                  <c:v>432.12119361850802</c:v>
                </c:pt>
                <c:pt idx="186521">
                  <c:v>432.12351037378198</c:v>
                </c:pt>
                <c:pt idx="186522">
                  <c:v>432.12582712905601</c:v>
                </c:pt>
                <c:pt idx="186523">
                  <c:v>432.12814388432901</c:v>
                </c:pt>
                <c:pt idx="186524">
                  <c:v>432.13046063960297</c:v>
                </c:pt>
                <c:pt idx="186525">
                  <c:v>432.13277739487597</c:v>
                </c:pt>
                <c:pt idx="186526">
                  <c:v>432.13509415015</c:v>
                </c:pt>
                <c:pt idx="186527">
                  <c:v>432.137410905423</c:v>
                </c:pt>
                <c:pt idx="186528">
                  <c:v>432.13972766069702</c:v>
                </c:pt>
                <c:pt idx="186529">
                  <c:v>432.14204441597002</c:v>
                </c:pt>
                <c:pt idx="186530">
                  <c:v>432.14436117124399</c:v>
                </c:pt>
                <c:pt idx="186531">
                  <c:v>432.14667792651699</c:v>
                </c:pt>
                <c:pt idx="186532">
                  <c:v>432.14899468179101</c:v>
                </c:pt>
                <c:pt idx="186533">
                  <c:v>432.15131143706401</c:v>
                </c:pt>
                <c:pt idx="186534">
                  <c:v>432.15362819233798</c:v>
                </c:pt>
                <c:pt idx="186535">
                  <c:v>432.15594494761098</c:v>
                </c:pt>
                <c:pt idx="186536">
                  <c:v>432.158261702885</c:v>
                </c:pt>
                <c:pt idx="186537">
                  <c:v>432.160578458158</c:v>
                </c:pt>
                <c:pt idx="186538">
                  <c:v>432.16289521343202</c:v>
                </c:pt>
                <c:pt idx="186539">
                  <c:v>432.16521196870502</c:v>
                </c:pt>
                <c:pt idx="186540">
                  <c:v>432.16752872397899</c:v>
                </c:pt>
                <c:pt idx="186541">
                  <c:v>432.16984547925199</c:v>
                </c:pt>
                <c:pt idx="186542">
                  <c:v>432.17216223452601</c:v>
                </c:pt>
                <c:pt idx="186543">
                  <c:v>432.17447898979901</c:v>
                </c:pt>
                <c:pt idx="186544">
                  <c:v>432.17679574507298</c:v>
                </c:pt>
                <c:pt idx="186545">
                  <c:v>432.17911250034598</c:v>
                </c:pt>
                <c:pt idx="186546">
                  <c:v>432.18142925562</c:v>
                </c:pt>
                <c:pt idx="186547">
                  <c:v>432.183746010893</c:v>
                </c:pt>
                <c:pt idx="186548">
                  <c:v>432.18606276616703</c:v>
                </c:pt>
                <c:pt idx="186549">
                  <c:v>432.18837952144003</c:v>
                </c:pt>
                <c:pt idx="186550">
                  <c:v>432.19069627671399</c:v>
                </c:pt>
                <c:pt idx="186551">
                  <c:v>432.19301303198699</c:v>
                </c:pt>
                <c:pt idx="186552">
                  <c:v>432.19532978726102</c:v>
                </c:pt>
                <c:pt idx="186553">
                  <c:v>432.19764654253402</c:v>
                </c:pt>
                <c:pt idx="186554">
                  <c:v>432.19996329780798</c:v>
                </c:pt>
                <c:pt idx="186555">
                  <c:v>432.20228005308098</c:v>
                </c:pt>
                <c:pt idx="186556">
                  <c:v>432.20459680835501</c:v>
                </c:pt>
                <c:pt idx="186557">
                  <c:v>432.20691356362801</c:v>
                </c:pt>
                <c:pt idx="186558">
                  <c:v>432.20923031890197</c:v>
                </c:pt>
                <c:pt idx="186559">
                  <c:v>432.21154707417497</c:v>
                </c:pt>
                <c:pt idx="186560">
                  <c:v>432.213863829449</c:v>
                </c:pt>
                <c:pt idx="186561">
                  <c:v>432.216180584722</c:v>
                </c:pt>
                <c:pt idx="186562">
                  <c:v>432.21849733999602</c:v>
                </c:pt>
                <c:pt idx="186563">
                  <c:v>432.22081409526999</c:v>
                </c:pt>
                <c:pt idx="186564">
                  <c:v>432.22313085054299</c:v>
                </c:pt>
                <c:pt idx="186565">
                  <c:v>432.22544760581701</c:v>
                </c:pt>
                <c:pt idx="186566">
                  <c:v>432.22776436109001</c:v>
                </c:pt>
                <c:pt idx="186567">
                  <c:v>432.23008111636398</c:v>
                </c:pt>
                <c:pt idx="186568">
                  <c:v>432.23239787163698</c:v>
                </c:pt>
                <c:pt idx="186569">
                  <c:v>432.234714626911</c:v>
                </c:pt>
                <c:pt idx="186570">
                  <c:v>432.237031382184</c:v>
                </c:pt>
                <c:pt idx="186571">
                  <c:v>432.23934813745802</c:v>
                </c:pt>
                <c:pt idx="186572">
                  <c:v>432.24166489273102</c:v>
                </c:pt>
                <c:pt idx="186573">
                  <c:v>432.24398164800499</c:v>
                </c:pt>
                <c:pt idx="186574">
                  <c:v>432.24629840327799</c:v>
                </c:pt>
                <c:pt idx="186575">
                  <c:v>432.24861515855201</c:v>
                </c:pt>
                <c:pt idx="186576">
                  <c:v>432.25093191382501</c:v>
                </c:pt>
                <c:pt idx="186577">
                  <c:v>432.25324866909898</c:v>
                </c:pt>
                <c:pt idx="186578">
                  <c:v>432.25556542437198</c:v>
                </c:pt>
                <c:pt idx="186579">
                  <c:v>432.257882179646</c:v>
                </c:pt>
                <c:pt idx="186580">
                  <c:v>432.260198934919</c:v>
                </c:pt>
                <c:pt idx="186581">
                  <c:v>432.26251569019303</c:v>
                </c:pt>
                <c:pt idx="186582">
                  <c:v>432.26483244546603</c:v>
                </c:pt>
                <c:pt idx="186583">
                  <c:v>432.26714920073999</c:v>
                </c:pt>
                <c:pt idx="186584">
                  <c:v>432.26946595601299</c:v>
                </c:pt>
                <c:pt idx="186585">
                  <c:v>432.27178271128702</c:v>
                </c:pt>
                <c:pt idx="186586">
                  <c:v>432.27409946656002</c:v>
                </c:pt>
                <c:pt idx="186587">
                  <c:v>432.27641622183398</c:v>
                </c:pt>
                <c:pt idx="186588">
                  <c:v>432.27873297710698</c:v>
                </c:pt>
                <c:pt idx="186589">
                  <c:v>432.28104973238101</c:v>
                </c:pt>
                <c:pt idx="186590">
                  <c:v>432.28336648765401</c:v>
                </c:pt>
                <c:pt idx="186591">
                  <c:v>432.28568324292797</c:v>
                </c:pt>
                <c:pt idx="186592">
                  <c:v>432.28799999820097</c:v>
                </c:pt>
                <c:pt idx="186593">
                  <c:v>432.290316753475</c:v>
                </c:pt>
                <c:pt idx="186594">
                  <c:v>432.292633508748</c:v>
                </c:pt>
                <c:pt idx="186595">
                  <c:v>432.29495026402202</c:v>
                </c:pt>
                <c:pt idx="186596">
                  <c:v>432.29726701929502</c:v>
                </c:pt>
                <c:pt idx="186597">
                  <c:v>432.29958377456899</c:v>
                </c:pt>
                <c:pt idx="186598">
                  <c:v>432.30190052984199</c:v>
                </c:pt>
                <c:pt idx="186599">
                  <c:v>432.30421728511601</c:v>
                </c:pt>
                <c:pt idx="186600">
                  <c:v>432.30653404038901</c:v>
                </c:pt>
                <c:pt idx="186601">
                  <c:v>432.30885079566298</c:v>
                </c:pt>
                <c:pt idx="186602">
                  <c:v>432.31116755093598</c:v>
                </c:pt>
                <c:pt idx="186603">
                  <c:v>432.31348430621</c:v>
                </c:pt>
                <c:pt idx="186604">
                  <c:v>432.315801061483</c:v>
                </c:pt>
                <c:pt idx="186605">
                  <c:v>432.31811781675702</c:v>
                </c:pt>
                <c:pt idx="186606">
                  <c:v>432.32043457203099</c:v>
                </c:pt>
                <c:pt idx="186607">
                  <c:v>432.32275132730399</c:v>
                </c:pt>
                <c:pt idx="186608">
                  <c:v>432.32506808257801</c:v>
                </c:pt>
                <c:pt idx="186609">
                  <c:v>432.32738483785101</c:v>
                </c:pt>
                <c:pt idx="186610">
                  <c:v>432.32970159312498</c:v>
                </c:pt>
                <c:pt idx="186611">
                  <c:v>432.33201834839798</c:v>
                </c:pt>
                <c:pt idx="186612">
                  <c:v>432.334335103672</c:v>
                </c:pt>
                <c:pt idx="186613">
                  <c:v>432.336651858945</c:v>
                </c:pt>
                <c:pt idx="186614">
                  <c:v>432.33896861421903</c:v>
                </c:pt>
                <c:pt idx="186615">
                  <c:v>432.34128536949203</c:v>
                </c:pt>
                <c:pt idx="186616">
                  <c:v>432.34360212476599</c:v>
                </c:pt>
                <c:pt idx="186617">
                  <c:v>432.34591888003899</c:v>
                </c:pt>
                <c:pt idx="186618">
                  <c:v>432.34823563531302</c:v>
                </c:pt>
                <c:pt idx="186619">
                  <c:v>432.35055239058602</c:v>
                </c:pt>
                <c:pt idx="186620">
                  <c:v>432.35286914585998</c:v>
                </c:pt>
                <c:pt idx="186621">
                  <c:v>432.35518590113298</c:v>
                </c:pt>
                <c:pt idx="186622">
                  <c:v>432.35750265640701</c:v>
                </c:pt>
                <c:pt idx="186623">
                  <c:v>432.35981941168001</c:v>
                </c:pt>
                <c:pt idx="186624">
                  <c:v>432.36213616695397</c:v>
                </c:pt>
                <c:pt idx="186625">
                  <c:v>432.36445292222697</c:v>
                </c:pt>
                <c:pt idx="186626">
                  <c:v>432.366769677501</c:v>
                </c:pt>
                <c:pt idx="186627">
                  <c:v>432.369086432774</c:v>
                </c:pt>
                <c:pt idx="186628">
                  <c:v>432.37140318804802</c:v>
                </c:pt>
                <c:pt idx="186629">
                  <c:v>432.37371994332102</c:v>
                </c:pt>
                <c:pt idx="186630">
                  <c:v>432.37603669859499</c:v>
                </c:pt>
                <c:pt idx="186631">
                  <c:v>432.37835345386799</c:v>
                </c:pt>
                <c:pt idx="186632">
                  <c:v>432.38067020914201</c:v>
                </c:pt>
                <c:pt idx="186633">
                  <c:v>432.38298696441501</c:v>
                </c:pt>
                <c:pt idx="186634">
                  <c:v>432.38530371968898</c:v>
                </c:pt>
                <c:pt idx="186635">
                  <c:v>432.38762047496198</c:v>
                </c:pt>
                <c:pt idx="186636">
                  <c:v>432.389937230236</c:v>
                </c:pt>
                <c:pt idx="186637">
                  <c:v>432.392253985509</c:v>
                </c:pt>
                <c:pt idx="186638">
                  <c:v>432.39457074078302</c:v>
                </c:pt>
                <c:pt idx="186639">
                  <c:v>432.39688749605602</c:v>
                </c:pt>
                <c:pt idx="186640">
                  <c:v>432.39920425132999</c:v>
                </c:pt>
                <c:pt idx="186641">
                  <c:v>432.40152100660299</c:v>
                </c:pt>
                <c:pt idx="186642">
                  <c:v>432.40383776187701</c:v>
                </c:pt>
                <c:pt idx="186643">
                  <c:v>432.40615451715001</c:v>
                </c:pt>
                <c:pt idx="186644">
                  <c:v>432.40847127242398</c:v>
                </c:pt>
                <c:pt idx="186645">
                  <c:v>432.41078802769698</c:v>
                </c:pt>
                <c:pt idx="186646">
                  <c:v>432.413104782971</c:v>
                </c:pt>
                <c:pt idx="186647">
                  <c:v>432.415421538244</c:v>
                </c:pt>
                <c:pt idx="186648">
                  <c:v>432.41773829351803</c:v>
                </c:pt>
                <c:pt idx="186649">
                  <c:v>432.42005504879199</c:v>
                </c:pt>
                <c:pt idx="186650">
                  <c:v>432.42237180406499</c:v>
                </c:pt>
                <c:pt idx="186651">
                  <c:v>432.42468855933902</c:v>
                </c:pt>
                <c:pt idx="186652">
                  <c:v>432.42700531461202</c:v>
                </c:pt>
                <c:pt idx="186653">
                  <c:v>432.42932206988598</c:v>
                </c:pt>
                <c:pt idx="186654">
                  <c:v>432.43163882515898</c:v>
                </c:pt>
                <c:pt idx="186655">
                  <c:v>432.43395558043301</c:v>
                </c:pt>
                <c:pt idx="186656">
                  <c:v>432.43627233570601</c:v>
                </c:pt>
                <c:pt idx="186657">
                  <c:v>432.43858909097997</c:v>
                </c:pt>
                <c:pt idx="186658">
                  <c:v>432.44090584625297</c:v>
                </c:pt>
                <c:pt idx="186659">
                  <c:v>432.443222601527</c:v>
                </c:pt>
                <c:pt idx="186660">
                  <c:v>432.4455393568</c:v>
                </c:pt>
                <c:pt idx="186661">
                  <c:v>432.44785611207402</c:v>
                </c:pt>
                <c:pt idx="186662">
                  <c:v>432.45017286734702</c:v>
                </c:pt>
                <c:pt idx="186663">
                  <c:v>432.45248962262099</c:v>
                </c:pt>
                <c:pt idx="186664">
                  <c:v>432.45480637789399</c:v>
                </c:pt>
                <c:pt idx="186665">
                  <c:v>432.45712313316801</c:v>
                </c:pt>
                <c:pt idx="186666">
                  <c:v>432.45943988844101</c:v>
                </c:pt>
                <c:pt idx="186667">
                  <c:v>432.46175664371498</c:v>
                </c:pt>
                <c:pt idx="186668">
                  <c:v>432.46407339898798</c:v>
                </c:pt>
                <c:pt idx="186669">
                  <c:v>432.466390154262</c:v>
                </c:pt>
                <c:pt idx="186670">
                  <c:v>432.468706909535</c:v>
                </c:pt>
                <c:pt idx="186671">
                  <c:v>432.47102366480902</c:v>
                </c:pt>
                <c:pt idx="186672">
                  <c:v>432.47334042008202</c:v>
                </c:pt>
                <c:pt idx="186673">
                  <c:v>432.47565717535599</c:v>
                </c:pt>
                <c:pt idx="186674">
                  <c:v>432.47797393062899</c:v>
                </c:pt>
                <c:pt idx="186675">
                  <c:v>432.48029068590301</c:v>
                </c:pt>
                <c:pt idx="186676">
                  <c:v>432.48260744117601</c:v>
                </c:pt>
                <c:pt idx="186677">
                  <c:v>432.48492419644998</c:v>
                </c:pt>
                <c:pt idx="186678">
                  <c:v>432.48724095172298</c:v>
                </c:pt>
                <c:pt idx="186679">
                  <c:v>432.489557706997</c:v>
                </c:pt>
                <c:pt idx="186680">
                  <c:v>432.49187446227</c:v>
                </c:pt>
                <c:pt idx="186681">
                  <c:v>432.49419121754403</c:v>
                </c:pt>
                <c:pt idx="186682">
                  <c:v>432.49650797281703</c:v>
                </c:pt>
                <c:pt idx="186683">
                  <c:v>432.49882472809099</c:v>
                </c:pt>
                <c:pt idx="186684">
                  <c:v>432.50114148336399</c:v>
                </c:pt>
                <c:pt idx="186685">
                  <c:v>432.50345823863802</c:v>
                </c:pt>
                <c:pt idx="186686">
                  <c:v>432.50577499391102</c:v>
                </c:pt>
                <c:pt idx="186687">
                  <c:v>432.50809174918498</c:v>
                </c:pt>
                <c:pt idx="186688">
                  <c:v>432.51040850445798</c:v>
                </c:pt>
                <c:pt idx="186689">
                  <c:v>432.51272525973201</c:v>
                </c:pt>
                <c:pt idx="186690">
                  <c:v>432.51504201500501</c:v>
                </c:pt>
                <c:pt idx="186691">
                  <c:v>432.51735877027897</c:v>
                </c:pt>
                <c:pt idx="186692">
                  <c:v>432.519675525553</c:v>
                </c:pt>
                <c:pt idx="186693">
                  <c:v>432.521992280826</c:v>
                </c:pt>
                <c:pt idx="186694">
                  <c:v>432.52430903610002</c:v>
                </c:pt>
                <c:pt idx="186695">
                  <c:v>432.52662579137302</c:v>
                </c:pt>
                <c:pt idx="186696">
                  <c:v>432.52894254664699</c:v>
                </c:pt>
                <c:pt idx="186697">
                  <c:v>432.53125930191999</c:v>
                </c:pt>
                <c:pt idx="186698">
                  <c:v>432.53357605719401</c:v>
                </c:pt>
                <c:pt idx="186699">
                  <c:v>432.53589281246701</c:v>
                </c:pt>
                <c:pt idx="186700">
                  <c:v>432.53820956774098</c:v>
                </c:pt>
                <c:pt idx="186701">
                  <c:v>432.54052632301398</c:v>
                </c:pt>
                <c:pt idx="186702">
                  <c:v>432.542843078288</c:v>
                </c:pt>
                <c:pt idx="186703">
                  <c:v>432.545159833561</c:v>
                </c:pt>
                <c:pt idx="186704">
                  <c:v>432.54747658883502</c:v>
                </c:pt>
                <c:pt idx="186705">
                  <c:v>432.54979334410802</c:v>
                </c:pt>
                <c:pt idx="186706">
                  <c:v>432.55211009938199</c:v>
                </c:pt>
                <c:pt idx="186707">
                  <c:v>432.55442685465499</c:v>
                </c:pt>
                <c:pt idx="186708">
                  <c:v>432.55674360992901</c:v>
                </c:pt>
                <c:pt idx="186709">
                  <c:v>432.55906036520201</c:v>
                </c:pt>
                <c:pt idx="186710">
                  <c:v>432.56137712047598</c:v>
                </c:pt>
                <c:pt idx="186711">
                  <c:v>432.56369387574898</c:v>
                </c:pt>
                <c:pt idx="186712">
                  <c:v>432.566010631023</c:v>
                </c:pt>
                <c:pt idx="186713">
                  <c:v>432.568327386296</c:v>
                </c:pt>
                <c:pt idx="186714">
                  <c:v>432.57064414157003</c:v>
                </c:pt>
                <c:pt idx="186715">
                  <c:v>432.57296089684303</c:v>
                </c:pt>
                <c:pt idx="186716">
                  <c:v>432.57527765211699</c:v>
                </c:pt>
                <c:pt idx="186717">
                  <c:v>432.57759440739</c:v>
                </c:pt>
                <c:pt idx="186718">
                  <c:v>432.57991116266402</c:v>
                </c:pt>
                <c:pt idx="186719">
                  <c:v>432.58222791793702</c:v>
                </c:pt>
                <c:pt idx="186720">
                  <c:v>432.58454467321098</c:v>
                </c:pt>
                <c:pt idx="186721">
                  <c:v>432.58686142848399</c:v>
                </c:pt>
                <c:pt idx="186722">
                  <c:v>432.58917818375801</c:v>
                </c:pt>
                <c:pt idx="186723">
                  <c:v>432.59149493903101</c:v>
                </c:pt>
                <c:pt idx="186724">
                  <c:v>432.59381169430497</c:v>
                </c:pt>
                <c:pt idx="186725">
                  <c:v>432.59612844957798</c:v>
                </c:pt>
                <c:pt idx="186726">
                  <c:v>432.598445204852</c:v>
                </c:pt>
                <c:pt idx="186727">
                  <c:v>432.600761960125</c:v>
                </c:pt>
                <c:pt idx="186728">
                  <c:v>432.60307871539902</c:v>
                </c:pt>
                <c:pt idx="186729">
                  <c:v>432.60539547067202</c:v>
                </c:pt>
                <c:pt idx="186730">
                  <c:v>432.60771222594599</c:v>
                </c:pt>
                <c:pt idx="186731">
                  <c:v>432.61002898121899</c:v>
                </c:pt>
                <c:pt idx="186732">
                  <c:v>432.61234573649301</c:v>
                </c:pt>
                <c:pt idx="186733">
                  <c:v>432.61466249176601</c:v>
                </c:pt>
                <c:pt idx="186734">
                  <c:v>432.61697924703998</c:v>
                </c:pt>
                <c:pt idx="186735">
                  <c:v>432.619296002314</c:v>
                </c:pt>
                <c:pt idx="186736">
                  <c:v>432.621612757587</c:v>
                </c:pt>
                <c:pt idx="186737">
                  <c:v>432.62392951286103</c:v>
                </c:pt>
                <c:pt idx="186738">
                  <c:v>432.62624626813403</c:v>
                </c:pt>
                <c:pt idx="186739">
                  <c:v>432.62856302340799</c:v>
                </c:pt>
                <c:pt idx="186740">
                  <c:v>432.63087977868099</c:v>
                </c:pt>
                <c:pt idx="186741">
                  <c:v>432.63319653395502</c:v>
                </c:pt>
                <c:pt idx="186742">
                  <c:v>432.63551328922802</c:v>
                </c:pt>
                <c:pt idx="186743">
                  <c:v>432.63783004450198</c:v>
                </c:pt>
                <c:pt idx="186744">
                  <c:v>432.64014679977498</c:v>
                </c:pt>
                <c:pt idx="186745">
                  <c:v>432.64246355504901</c:v>
                </c:pt>
                <c:pt idx="186746">
                  <c:v>432.64478031032201</c:v>
                </c:pt>
                <c:pt idx="186747">
                  <c:v>432.64709706559597</c:v>
                </c:pt>
                <c:pt idx="186748">
                  <c:v>432.64941382086897</c:v>
                </c:pt>
                <c:pt idx="186749">
                  <c:v>432.651730576143</c:v>
                </c:pt>
                <c:pt idx="186750">
                  <c:v>432.654047331416</c:v>
                </c:pt>
                <c:pt idx="186751">
                  <c:v>432.65636408669002</c:v>
                </c:pt>
                <c:pt idx="186752">
                  <c:v>432.65868084196302</c:v>
                </c:pt>
                <c:pt idx="186753">
                  <c:v>432.66099759723699</c:v>
                </c:pt>
                <c:pt idx="186754">
                  <c:v>432.66331435250999</c:v>
                </c:pt>
                <c:pt idx="186755">
                  <c:v>432.66563110778401</c:v>
                </c:pt>
                <c:pt idx="186756">
                  <c:v>432.66794786305701</c:v>
                </c:pt>
                <c:pt idx="186757">
                  <c:v>432.67026461833098</c:v>
                </c:pt>
                <c:pt idx="186758">
                  <c:v>432.67258137360398</c:v>
                </c:pt>
                <c:pt idx="186759">
                  <c:v>432.674898128878</c:v>
                </c:pt>
                <c:pt idx="186760">
                  <c:v>432.677214884151</c:v>
                </c:pt>
                <c:pt idx="186761">
                  <c:v>432.67953163942502</c:v>
                </c:pt>
                <c:pt idx="186762">
                  <c:v>432.68184839469802</c:v>
                </c:pt>
                <c:pt idx="186763">
                  <c:v>432.68416514997199</c:v>
                </c:pt>
                <c:pt idx="186764">
                  <c:v>432.68648190524499</c:v>
                </c:pt>
                <c:pt idx="186765">
                  <c:v>432.68879866051901</c:v>
                </c:pt>
                <c:pt idx="186766">
                  <c:v>432.69111541579201</c:v>
                </c:pt>
                <c:pt idx="186767">
                  <c:v>432.69343217106598</c:v>
                </c:pt>
                <c:pt idx="186768">
                  <c:v>432.69574892633898</c:v>
                </c:pt>
                <c:pt idx="186769">
                  <c:v>432.698065681613</c:v>
                </c:pt>
                <c:pt idx="186770">
                  <c:v>432.700382436886</c:v>
                </c:pt>
                <c:pt idx="186771">
                  <c:v>432.70269919216003</c:v>
                </c:pt>
                <c:pt idx="186772">
                  <c:v>432.70501594743303</c:v>
                </c:pt>
                <c:pt idx="186773">
                  <c:v>432.70733270270699</c:v>
                </c:pt>
                <c:pt idx="186774">
                  <c:v>432.70964945797999</c:v>
                </c:pt>
                <c:pt idx="186775">
                  <c:v>432.71196621325402</c:v>
                </c:pt>
                <c:pt idx="186776">
                  <c:v>432.71428296852702</c:v>
                </c:pt>
                <c:pt idx="186777">
                  <c:v>432.71659972380098</c:v>
                </c:pt>
                <c:pt idx="186778">
                  <c:v>432.71891647907501</c:v>
                </c:pt>
                <c:pt idx="186779">
                  <c:v>432.72123323434801</c:v>
                </c:pt>
                <c:pt idx="186780">
                  <c:v>432.72354998962197</c:v>
                </c:pt>
                <c:pt idx="186781">
                  <c:v>432.72586674489497</c:v>
                </c:pt>
                <c:pt idx="186782">
                  <c:v>432.728183500169</c:v>
                </c:pt>
                <c:pt idx="186783">
                  <c:v>432.730500255442</c:v>
                </c:pt>
                <c:pt idx="186784">
                  <c:v>432.73281701071602</c:v>
                </c:pt>
                <c:pt idx="186785">
                  <c:v>432.73513376598902</c:v>
                </c:pt>
                <c:pt idx="186786">
                  <c:v>432.73745052126299</c:v>
                </c:pt>
                <c:pt idx="186787">
                  <c:v>432.73976727653599</c:v>
                </c:pt>
                <c:pt idx="186788">
                  <c:v>432.74208403181001</c:v>
                </c:pt>
                <c:pt idx="186789">
                  <c:v>432.74440078708301</c:v>
                </c:pt>
                <c:pt idx="186790">
                  <c:v>432.74671754235698</c:v>
                </c:pt>
                <c:pt idx="186791">
                  <c:v>432.74903429762998</c:v>
                </c:pt>
                <c:pt idx="186792">
                  <c:v>432.751351052904</c:v>
                </c:pt>
                <c:pt idx="186793">
                  <c:v>432.753667808177</c:v>
                </c:pt>
                <c:pt idx="186794">
                  <c:v>432.75598456345102</c:v>
                </c:pt>
                <c:pt idx="186795">
                  <c:v>432.75830131872402</c:v>
                </c:pt>
                <c:pt idx="186796">
                  <c:v>432.76061807399799</c:v>
                </c:pt>
                <c:pt idx="186797">
                  <c:v>432.76293482927099</c:v>
                </c:pt>
                <c:pt idx="186798">
                  <c:v>432.76525158454501</c:v>
                </c:pt>
                <c:pt idx="186799">
                  <c:v>432.76756833981801</c:v>
                </c:pt>
                <c:pt idx="186800">
                  <c:v>432.76988509509198</c:v>
                </c:pt>
                <c:pt idx="186801">
                  <c:v>432.77220185036498</c:v>
                </c:pt>
                <c:pt idx="186802">
                  <c:v>432.774518605639</c:v>
                </c:pt>
                <c:pt idx="186803">
                  <c:v>432.776835360912</c:v>
                </c:pt>
                <c:pt idx="186804">
                  <c:v>432.77915211618603</c:v>
                </c:pt>
                <c:pt idx="186805">
                  <c:v>432.78146887145903</c:v>
                </c:pt>
                <c:pt idx="186806">
                  <c:v>432.78378562673299</c:v>
                </c:pt>
                <c:pt idx="186807">
                  <c:v>432.78610238200599</c:v>
                </c:pt>
                <c:pt idx="186808">
                  <c:v>432.78841913728002</c:v>
                </c:pt>
                <c:pt idx="186809">
                  <c:v>432.79073589255302</c:v>
                </c:pt>
                <c:pt idx="186810">
                  <c:v>432.79305264782698</c:v>
                </c:pt>
                <c:pt idx="186811">
                  <c:v>432.79536940309998</c:v>
                </c:pt>
                <c:pt idx="186812">
                  <c:v>432.79768615837401</c:v>
                </c:pt>
                <c:pt idx="186813">
                  <c:v>432.80000291364701</c:v>
                </c:pt>
                <c:pt idx="186814">
                  <c:v>432.80231966892097</c:v>
                </c:pt>
                <c:pt idx="186815">
                  <c:v>432.80463642419397</c:v>
                </c:pt>
                <c:pt idx="186816">
                  <c:v>432.806953179468</c:v>
                </c:pt>
                <c:pt idx="186817">
                  <c:v>432.809269934741</c:v>
                </c:pt>
                <c:pt idx="186818">
                  <c:v>432.81158669001502</c:v>
                </c:pt>
                <c:pt idx="186819">
                  <c:v>432.81390344528899</c:v>
                </c:pt>
                <c:pt idx="186820">
                  <c:v>432.81622020056199</c:v>
                </c:pt>
                <c:pt idx="186821">
                  <c:v>432.81853695583601</c:v>
                </c:pt>
                <c:pt idx="186822">
                  <c:v>432.82085371110901</c:v>
                </c:pt>
                <c:pt idx="186823">
                  <c:v>432.82317046638298</c:v>
                </c:pt>
                <c:pt idx="186824">
                  <c:v>432.82548722165598</c:v>
                </c:pt>
                <c:pt idx="186825">
                  <c:v>432.82780397693</c:v>
                </c:pt>
                <c:pt idx="186826">
                  <c:v>432.830120732203</c:v>
                </c:pt>
                <c:pt idx="186827">
                  <c:v>432.83243748747702</c:v>
                </c:pt>
                <c:pt idx="186828">
                  <c:v>432.83475424275002</c:v>
                </c:pt>
                <c:pt idx="186829">
                  <c:v>432.83707099802399</c:v>
                </c:pt>
                <c:pt idx="186830">
                  <c:v>432.83938775329699</c:v>
                </c:pt>
                <c:pt idx="186831">
                  <c:v>432.84170450857101</c:v>
                </c:pt>
                <c:pt idx="186832">
                  <c:v>432.84402126384401</c:v>
                </c:pt>
                <c:pt idx="186833">
                  <c:v>432.84633801911798</c:v>
                </c:pt>
                <c:pt idx="186834">
                  <c:v>432.84865477439098</c:v>
                </c:pt>
                <c:pt idx="186835">
                  <c:v>432.850971529665</c:v>
                </c:pt>
                <c:pt idx="186836">
                  <c:v>432.853288284938</c:v>
                </c:pt>
                <c:pt idx="186837">
                  <c:v>432.85560504021203</c:v>
                </c:pt>
                <c:pt idx="186838">
                  <c:v>432.85792179548503</c:v>
                </c:pt>
                <c:pt idx="186839">
                  <c:v>432.86023855075899</c:v>
                </c:pt>
                <c:pt idx="186840">
                  <c:v>432.86255530603199</c:v>
                </c:pt>
                <c:pt idx="186841">
                  <c:v>432.86487206130602</c:v>
                </c:pt>
                <c:pt idx="186842">
                  <c:v>432.86718881657902</c:v>
                </c:pt>
                <c:pt idx="186843">
                  <c:v>432.86950557185298</c:v>
                </c:pt>
                <c:pt idx="186844">
                  <c:v>432.87182232712598</c:v>
                </c:pt>
                <c:pt idx="186845">
                  <c:v>432.87413908240001</c:v>
                </c:pt>
                <c:pt idx="186846">
                  <c:v>432.87645583767301</c:v>
                </c:pt>
                <c:pt idx="186847">
                  <c:v>432.87877259294697</c:v>
                </c:pt>
                <c:pt idx="186848">
                  <c:v>432.88108934821997</c:v>
                </c:pt>
                <c:pt idx="186849">
                  <c:v>432.883406103494</c:v>
                </c:pt>
                <c:pt idx="186850">
                  <c:v>432.885722858767</c:v>
                </c:pt>
                <c:pt idx="186851">
                  <c:v>432.88803961404102</c:v>
                </c:pt>
                <c:pt idx="186852">
                  <c:v>432.89035636931402</c:v>
                </c:pt>
                <c:pt idx="186853">
                  <c:v>432.89267312458799</c:v>
                </c:pt>
                <c:pt idx="186854">
                  <c:v>432.89498987986099</c:v>
                </c:pt>
                <c:pt idx="186855">
                  <c:v>432.89730663513501</c:v>
                </c:pt>
                <c:pt idx="186856">
                  <c:v>432.89962339040801</c:v>
                </c:pt>
                <c:pt idx="186857">
                  <c:v>432.90194014568198</c:v>
                </c:pt>
                <c:pt idx="186858">
                  <c:v>432.90425690095498</c:v>
                </c:pt>
                <c:pt idx="186859">
                  <c:v>432.906573656229</c:v>
                </c:pt>
                <c:pt idx="186860">
                  <c:v>432.908890411502</c:v>
                </c:pt>
                <c:pt idx="186861">
                  <c:v>432.91120716677602</c:v>
                </c:pt>
                <c:pt idx="186862">
                  <c:v>432.91352392204999</c:v>
                </c:pt>
                <c:pt idx="186863">
                  <c:v>432.91584067732299</c:v>
                </c:pt>
                <c:pt idx="186864">
                  <c:v>432.91815743259701</c:v>
                </c:pt>
                <c:pt idx="186865">
                  <c:v>432.92047418787001</c:v>
                </c:pt>
                <c:pt idx="186866">
                  <c:v>432.92279094314398</c:v>
                </c:pt>
                <c:pt idx="186867">
                  <c:v>432.92510769841698</c:v>
                </c:pt>
                <c:pt idx="186868">
                  <c:v>432.927424453691</c:v>
                </c:pt>
                <c:pt idx="186869">
                  <c:v>432.929741208964</c:v>
                </c:pt>
                <c:pt idx="186870">
                  <c:v>432.93205796423803</c:v>
                </c:pt>
                <c:pt idx="186871">
                  <c:v>432.93437471951103</c:v>
                </c:pt>
                <c:pt idx="186872">
                  <c:v>432.93669147478499</c:v>
                </c:pt>
                <c:pt idx="186873">
                  <c:v>432.93900823005799</c:v>
                </c:pt>
                <c:pt idx="186874">
                  <c:v>432.94132498533202</c:v>
                </c:pt>
                <c:pt idx="186875">
                  <c:v>432.94364174060502</c:v>
                </c:pt>
                <c:pt idx="186876">
                  <c:v>432.94595849587898</c:v>
                </c:pt>
                <c:pt idx="186877">
                  <c:v>432.94827525115198</c:v>
                </c:pt>
                <c:pt idx="186878">
                  <c:v>432.95059200642601</c:v>
                </c:pt>
                <c:pt idx="186879">
                  <c:v>432.95290876169901</c:v>
                </c:pt>
                <c:pt idx="186880">
                  <c:v>432.95522551697297</c:v>
                </c:pt>
                <c:pt idx="186881">
                  <c:v>432.95754227224597</c:v>
                </c:pt>
                <c:pt idx="186882">
                  <c:v>432.95985902752</c:v>
                </c:pt>
                <c:pt idx="186883">
                  <c:v>432.962175782793</c:v>
                </c:pt>
                <c:pt idx="186884">
                  <c:v>432.96449253806702</c:v>
                </c:pt>
                <c:pt idx="186885">
                  <c:v>432.96680929334002</c:v>
                </c:pt>
                <c:pt idx="186886">
                  <c:v>432.96912604861399</c:v>
                </c:pt>
                <c:pt idx="186887">
                  <c:v>432.97144280388699</c:v>
                </c:pt>
                <c:pt idx="186888">
                  <c:v>432.97375955916101</c:v>
                </c:pt>
                <c:pt idx="186889">
                  <c:v>432.97607631443401</c:v>
                </c:pt>
                <c:pt idx="186890">
                  <c:v>432.97839306970798</c:v>
                </c:pt>
                <c:pt idx="186891">
                  <c:v>432.98070982498098</c:v>
                </c:pt>
                <c:pt idx="186892">
                  <c:v>432.983026580255</c:v>
                </c:pt>
                <c:pt idx="186893">
                  <c:v>432.985343335528</c:v>
                </c:pt>
                <c:pt idx="186894">
                  <c:v>432.98766009080202</c:v>
                </c:pt>
                <c:pt idx="186895">
                  <c:v>432.98997684607502</c:v>
                </c:pt>
                <c:pt idx="186896">
                  <c:v>432.99229360134899</c:v>
                </c:pt>
                <c:pt idx="186897">
                  <c:v>432.99461035662199</c:v>
                </c:pt>
                <c:pt idx="186898">
                  <c:v>432.99692711189601</c:v>
                </c:pt>
                <c:pt idx="186899">
                  <c:v>432.99924386716901</c:v>
                </c:pt>
                <c:pt idx="186900">
                  <c:v>433.00156062244298</c:v>
                </c:pt>
                <c:pt idx="186901">
                  <c:v>433.00387737771598</c:v>
                </c:pt>
                <c:pt idx="186902">
                  <c:v>433.00619413299</c:v>
                </c:pt>
                <c:pt idx="186903">
                  <c:v>433.008510888263</c:v>
                </c:pt>
                <c:pt idx="186904">
                  <c:v>433.01082764353703</c:v>
                </c:pt>
                <c:pt idx="186905">
                  <c:v>433.01314439881099</c:v>
                </c:pt>
                <c:pt idx="186906">
                  <c:v>433.01546115408399</c:v>
                </c:pt>
                <c:pt idx="186907">
                  <c:v>433.01777790935802</c:v>
                </c:pt>
                <c:pt idx="186908">
                  <c:v>433.02009466463102</c:v>
                </c:pt>
                <c:pt idx="186909">
                  <c:v>433.02241141990498</c:v>
                </c:pt>
                <c:pt idx="186910">
                  <c:v>433.02472817517798</c:v>
                </c:pt>
                <c:pt idx="186911">
                  <c:v>433.02704493045201</c:v>
                </c:pt>
                <c:pt idx="186912">
                  <c:v>433.02936168572501</c:v>
                </c:pt>
                <c:pt idx="186913">
                  <c:v>433.03167844099897</c:v>
                </c:pt>
                <c:pt idx="186914">
                  <c:v>433.03399519627197</c:v>
                </c:pt>
                <c:pt idx="186915">
                  <c:v>433.036311951546</c:v>
                </c:pt>
                <c:pt idx="186916">
                  <c:v>433.038628706819</c:v>
                </c:pt>
                <c:pt idx="186917">
                  <c:v>433.04094546209302</c:v>
                </c:pt>
                <c:pt idx="186918">
                  <c:v>433.04326221736602</c:v>
                </c:pt>
                <c:pt idx="186919">
                  <c:v>433.04557897263999</c:v>
                </c:pt>
                <c:pt idx="186920">
                  <c:v>433.04789572791299</c:v>
                </c:pt>
                <c:pt idx="186921">
                  <c:v>433.05021248318701</c:v>
                </c:pt>
                <c:pt idx="186922">
                  <c:v>433.05252923846001</c:v>
                </c:pt>
                <c:pt idx="186923">
                  <c:v>433.05484599373398</c:v>
                </c:pt>
                <c:pt idx="186924">
                  <c:v>433.05716274900698</c:v>
                </c:pt>
                <c:pt idx="186925">
                  <c:v>433.059479504281</c:v>
                </c:pt>
                <c:pt idx="186926">
                  <c:v>433.061796259554</c:v>
                </c:pt>
                <c:pt idx="186927">
                  <c:v>433.06411301482802</c:v>
                </c:pt>
                <c:pt idx="186928">
                  <c:v>433.06642977010102</c:v>
                </c:pt>
                <c:pt idx="186929">
                  <c:v>433.06874652537499</c:v>
                </c:pt>
                <c:pt idx="186930">
                  <c:v>433.07106328064799</c:v>
                </c:pt>
                <c:pt idx="186931">
                  <c:v>433.07338003592201</c:v>
                </c:pt>
                <c:pt idx="186932">
                  <c:v>433.07569679119501</c:v>
                </c:pt>
                <c:pt idx="186933">
                  <c:v>433.07801354646898</c:v>
                </c:pt>
                <c:pt idx="186934">
                  <c:v>433.08033030174198</c:v>
                </c:pt>
                <c:pt idx="186935">
                  <c:v>433.082647057016</c:v>
                </c:pt>
                <c:pt idx="186936">
                  <c:v>433.084963812289</c:v>
                </c:pt>
                <c:pt idx="186937">
                  <c:v>433.08728056756303</c:v>
                </c:pt>
                <c:pt idx="186938">
                  <c:v>433.08959732283603</c:v>
                </c:pt>
                <c:pt idx="186939">
                  <c:v>433.09191407810999</c:v>
                </c:pt>
                <c:pt idx="186940">
                  <c:v>433.09423083338299</c:v>
                </c:pt>
                <c:pt idx="186941">
                  <c:v>433.09654758865702</c:v>
                </c:pt>
                <c:pt idx="186942">
                  <c:v>433.09886434393002</c:v>
                </c:pt>
                <c:pt idx="186943">
                  <c:v>433.10118109920398</c:v>
                </c:pt>
                <c:pt idx="186944">
                  <c:v>433.10349785447698</c:v>
                </c:pt>
                <c:pt idx="186945">
                  <c:v>433.10581460975101</c:v>
                </c:pt>
                <c:pt idx="186946">
                  <c:v>433.10813136502401</c:v>
                </c:pt>
                <c:pt idx="186947">
                  <c:v>433.11044812029797</c:v>
                </c:pt>
                <c:pt idx="186948">
                  <c:v>433.112764875572</c:v>
                </c:pt>
                <c:pt idx="186949">
                  <c:v>433.115081630845</c:v>
                </c:pt>
                <c:pt idx="186950">
                  <c:v>433.11739838611902</c:v>
                </c:pt>
                <c:pt idx="186951">
                  <c:v>433.11971514139202</c:v>
                </c:pt>
                <c:pt idx="186952">
                  <c:v>433.12203189666599</c:v>
                </c:pt>
                <c:pt idx="186953">
                  <c:v>433.12434865193899</c:v>
                </c:pt>
                <c:pt idx="186954">
                  <c:v>433.12666540721301</c:v>
                </c:pt>
                <c:pt idx="186955">
                  <c:v>433.12898216248601</c:v>
                </c:pt>
                <c:pt idx="186956">
                  <c:v>433.13129891775998</c:v>
                </c:pt>
                <c:pt idx="186957">
                  <c:v>433.13361567303298</c:v>
                </c:pt>
                <c:pt idx="186958">
                  <c:v>433.135932428307</c:v>
                </c:pt>
                <c:pt idx="186959">
                  <c:v>433.13824918358</c:v>
                </c:pt>
                <c:pt idx="186960">
                  <c:v>433.14056593885402</c:v>
                </c:pt>
                <c:pt idx="186961">
                  <c:v>433.14288269412702</c:v>
                </c:pt>
                <c:pt idx="186962">
                  <c:v>433.14519944940099</c:v>
                </c:pt>
                <c:pt idx="186963">
                  <c:v>433.14751620467399</c:v>
                </c:pt>
                <c:pt idx="186964">
                  <c:v>433.14983295994801</c:v>
                </c:pt>
                <c:pt idx="186965">
                  <c:v>433.15214971522101</c:v>
                </c:pt>
                <c:pt idx="186966">
                  <c:v>433.15446647049498</c:v>
                </c:pt>
                <c:pt idx="186967">
                  <c:v>433.15678322576798</c:v>
                </c:pt>
                <c:pt idx="186968">
                  <c:v>433.159099981042</c:v>
                </c:pt>
                <c:pt idx="186969">
                  <c:v>433.161416736315</c:v>
                </c:pt>
                <c:pt idx="186970">
                  <c:v>433.16373349158903</c:v>
                </c:pt>
                <c:pt idx="186971">
                  <c:v>433.16605024686203</c:v>
                </c:pt>
                <c:pt idx="186972">
                  <c:v>433.16836700213599</c:v>
                </c:pt>
                <c:pt idx="186973">
                  <c:v>433.17068375740899</c:v>
                </c:pt>
                <c:pt idx="186974">
                  <c:v>433.17300051268302</c:v>
                </c:pt>
                <c:pt idx="186975">
                  <c:v>433.17531726795602</c:v>
                </c:pt>
                <c:pt idx="186976">
                  <c:v>433.17763402322998</c:v>
                </c:pt>
                <c:pt idx="186977">
                  <c:v>433.17995077850298</c:v>
                </c:pt>
                <c:pt idx="186978">
                  <c:v>433.18226753377701</c:v>
                </c:pt>
                <c:pt idx="186979">
                  <c:v>433.18458428905001</c:v>
                </c:pt>
                <c:pt idx="186980">
                  <c:v>433.18690104432397</c:v>
                </c:pt>
                <c:pt idx="186981">
                  <c:v>433.18921779959697</c:v>
                </c:pt>
                <c:pt idx="186982">
                  <c:v>433.191534554871</c:v>
                </c:pt>
                <c:pt idx="186983">
                  <c:v>433.193851310144</c:v>
                </c:pt>
                <c:pt idx="186984">
                  <c:v>433.19616806541802</c:v>
                </c:pt>
                <c:pt idx="186985">
                  <c:v>433.19848482069102</c:v>
                </c:pt>
                <c:pt idx="186986">
                  <c:v>433.20080157596499</c:v>
                </c:pt>
                <c:pt idx="186987">
                  <c:v>433.20311833123799</c:v>
                </c:pt>
                <c:pt idx="186988">
                  <c:v>433.20543508651201</c:v>
                </c:pt>
                <c:pt idx="186989">
                  <c:v>433.20775184178501</c:v>
                </c:pt>
                <c:pt idx="186990">
                  <c:v>433.21006859705898</c:v>
                </c:pt>
                <c:pt idx="186991">
                  <c:v>433.212385352333</c:v>
                </c:pt>
                <c:pt idx="186992">
                  <c:v>433.214702107606</c:v>
                </c:pt>
                <c:pt idx="186993">
                  <c:v>433.21701886288002</c:v>
                </c:pt>
                <c:pt idx="186994">
                  <c:v>433.21933561815302</c:v>
                </c:pt>
                <c:pt idx="186995">
                  <c:v>433.22165237342699</c:v>
                </c:pt>
                <c:pt idx="186996">
                  <c:v>433.22396912869999</c:v>
                </c:pt>
                <c:pt idx="186997">
                  <c:v>433.22628588397401</c:v>
                </c:pt>
                <c:pt idx="186998">
                  <c:v>433.22860263924701</c:v>
                </c:pt>
                <c:pt idx="186999">
                  <c:v>433.23091939452098</c:v>
                </c:pt>
                <c:pt idx="187000">
                  <c:v>433.23323614979398</c:v>
                </c:pt>
                <c:pt idx="187001">
                  <c:v>433.235552905068</c:v>
                </c:pt>
                <c:pt idx="187002">
                  <c:v>433.237869660341</c:v>
                </c:pt>
                <c:pt idx="187003">
                  <c:v>433.24018641561503</c:v>
                </c:pt>
                <c:pt idx="187004">
                  <c:v>433.24250317088803</c:v>
                </c:pt>
                <c:pt idx="187005">
                  <c:v>433.24481992616199</c:v>
                </c:pt>
                <c:pt idx="187006">
                  <c:v>433.24713668143499</c:v>
                </c:pt>
                <c:pt idx="187007">
                  <c:v>433.24945343670902</c:v>
                </c:pt>
                <c:pt idx="187008">
                  <c:v>433.25177019198202</c:v>
                </c:pt>
                <c:pt idx="187009">
                  <c:v>433.25408694725598</c:v>
                </c:pt>
                <c:pt idx="187010">
                  <c:v>433.25640370252898</c:v>
                </c:pt>
                <c:pt idx="187011">
                  <c:v>433.25872045780301</c:v>
                </c:pt>
                <c:pt idx="187012">
                  <c:v>433.26103721307601</c:v>
                </c:pt>
                <c:pt idx="187013">
                  <c:v>433.26335396834997</c:v>
                </c:pt>
                <c:pt idx="187014">
                  <c:v>433.26567072362297</c:v>
                </c:pt>
                <c:pt idx="187015">
                  <c:v>433.267987478897</c:v>
                </c:pt>
                <c:pt idx="187016">
                  <c:v>433.27030423417</c:v>
                </c:pt>
                <c:pt idx="187017">
                  <c:v>433.27262098944402</c:v>
                </c:pt>
                <c:pt idx="187018">
                  <c:v>433.27493774471702</c:v>
                </c:pt>
                <c:pt idx="187019">
                  <c:v>433.27725449999099</c:v>
                </c:pt>
                <c:pt idx="187020">
                  <c:v>433.27957125526399</c:v>
                </c:pt>
                <c:pt idx="187021">
                  <c:v>433.28188801053801</c:v>
                </c:pt>
                <c:pt idx="187022">
                  <c:v>433.28420476581101</c:v>
                </c:pt>
                <c:pt idx="187023">
                  <c:v>433.28652152108498</c:v>
                </c:pt>
                <c:pt idx="187024">
                  <c:v>433.28883827635798</c:v>
                </c:pt>
                <c:pt idx="187025">
                  <c:v>433.291155031632</c:v>
                </c:pt>
                <c:pt idx="187026">
                  <c:v>433.293471786905</c:v>
                </c:pt>
                <c:pt idx="187027">
                  <c:v>433.29578854217903</c:v>
                </c:pt>
                <c:pt idx="187028">
                  <c:v>433.29810529745203</c:v>
                </c:pt>
                <c:pt idx="187029">
                  <c:v>433.30042205272599</c:v>
                </c:pt>
                <c:pt idx="187030">
                  <c:v>433.30273880799899</c:v>
                </c:pt>
                <c:pt idx="187031">
                  <c:v>433.30505556327302</c:v>
                </c:pt>
                <c:pt idx="187032">
                  <c:v>433.30737231854602</c:v>
                </c:pt>
                <c:pt idx="187033">
                  <c:v>433.30968907381998</c:v>
                </c:pt>
                <c:pt idx="187034">
                  <c:v>433.31200582909401</c:v>
                </c:pt>
                <c:pt idx="187035">
                  <c:v>433.31432258436701</c:v>
                </c:pt>
                <c:pt idx="187036">
                  <c:v>433.31663933964097</c:v>
                </c:pt>
                <c:pt idx="187037">
                  <c:v>433.31895609491397</c:v>
                </c:pt>
                <c:pt idx="187038">
                  <c:v>433.321272850188</c:v>
                </c:pt>
                <c:pt idx="187039">
                  <c:v>433.323589605461</c:v>
                </c:pt>
                <c:pt idx="187040">
                  <c:v>433.32590636073502</c:v>
                </c:pt>
                <c:pt idx="187041">
                  <c:v>433.32822311600802</c:v>
                </c:pt>
                <c:pt idx="187042">
                  <c:v>433.33053987128199</c:v>
                </c:pt>
                <c:pt idx="187043">
                  <c:v>433.33285662655499</c:v>
                </c:pt>
                <c:pt idx="187044">
                  <c:v>433.33517338182901</c:v>
                </c:pt>
                <c:pt idx="187045">
                  <c:v>433.33749013710201</c:v>
                </c:pt>
                <c:pt idx="187046">
                  <c:v>433.33980689237598</c:v>
                </c:pt>
                <c:pt idx="187047">
                  <c:v>433.34212364764898</c:v>
                </c:pt>
                <c:pt idx="187048">
                  <c:v>433.344440402923</c:v>
                </c:pt>
                <c:pt idx="187049">
                  <c:v>433.346757158196</c:v>
                </c:pt>
                <c:pt idx="187050">
                  <c:v>433.34907391347002</c:v>
                </c:pt>
                <c:pt idx="187051">
                  <c:v>433.35139066874302</c:v>
                </c:pt>
                <c:pt idx="187052">
                  <c:v>433.35370742401699</c:v>
                </c:pt>
                <c:pt idx="187053">
                  <c:v>433.35602417928999</c:v>
                </c:pt>
                <c:pt idx="187054">
                  <c:v>433.35834093456401</c:v>
                </c:pt>
                <c:pt idx="187055">
                  <c:v>433.36065768983701</c:v>
                </c:pt>
                <c:pt idx="187056">
                  <c:v>433.36297444511098</c:v>
                </c:pt>
                <c:pt idx="187057">
                  <c:v>433.36529120038398</c:v>
                </c:pt>
                <c:pt idx="187058">
                  <c:v>433.367607955658</c:v>
                </c:pt>
                <c:pt idx="187059">
                  <c:v>433.369924710931</c:v>
                </c:pt>
                <c:pt idx="187060">
                  <c:v>433.37224146620503</c:v>
                </c:pt>
                <c:pt idx="187061">
                  <c:v>433.37455822147803</c:v>
                </c:pt>
                <c:pt idx="187062">
                  <c:v>433.37687497675199</c:v>
                </c:pt>
                <c:pt idx="187063">
                  <c:v>433.37919173202499</c:v>
                </c:pt>
                <c:pt idx="187064">
                  <c:v>433.38150848729902</c:v>
                </c:pt>
                <c:pt idx="187065">
                  <c:v>433.38382524257202</c:v>
                </c:pt>
                <c:pt idx="187066">
                  <c:v>433.38614199784598</c:v>
                </c:pt>
                <c:pt idx="187067">
                  <c:v>433.38845875311898</c:v>
                </c:pt>
                <c:pt idx="187068">
                  <c:v>433.39077550839301</c:v>
                </c:pt>
                <c:pt idx="187069">
                  <c:v>433.39309226366601</c:v>
                </c:pt>
                <c:pt idx="187070">
                  <c:v>433.39540901893997</c:v>
                </c:pt>
                <c:pt idx="187071">
                  <c:v>433.39772577421297</c:v>
                </c:pt>
                <c:pt idx="187072">
                  <c:v>433.400042529487</c:v>
                </c:pt>
                <c:pt idx="187073">
                  <c:v>433.40235928476</c:v>
                </c:pt>
                <c:pt idx="187074">
                  <c:v>433.40467604003402</c:v>
                </c:pt>
                <c:pt idx="187075">
                  <c:v>433.40699279530799</c:v>
                </c:pt>
                <c:pt idx="187076">
                  <c:v>433.40930955058099</c:v>
                </c:pt>
                <c:pt idx="187077">
                  <c:v>433.41162630585501</c:v>
                </c:pt>
                <c:pt idx="187078">
                  <c:v>433.41394306112801</c:v>
                </c:pt>
                <c:pt idx="187079">
                  <c:v>433.41625981640198</c:v>
                </c:pt>
                <c:pt idx="187080">
                  <c:v>433.41857657167498</c:v>
                </c:pt>
                <c:pt idx="187081">
                  <c:v>433.420893326949</c:v>
                </c:pt>
                <c:pt idx="187082">
                  <c:v>433.423210082222</c:v>
                </c:pt>
                <c:pt idx="187083">
                  <c:v>433.42552683749602</c:v>
                </c:pt>
                <c:pt idx="187084">
                  <c:v>433.42784359276902</c:v>
                </c:pt>
                <c:pt idx="187085">
                  <c:v>433.43016034804299</c:v>
                </c:pt>
                <c:pt idx="187086">
                  <c:v>433.43247710331599</c:v>
                </c:pt>
                <c:pt idx="187087">
                  <c:v>433.43479385859001</c:v>
                </c:pt>
                <c:pt idx="187088">
                  <c:v>433.43711061386301</c:v>
                </c:pt>
                <c:pt idx="187089">
                  <c:v>433.43942736913698</c:v>
                </c:pt>
                <c:pt idx="187090">
                  <c:v>433.44174412440998</c:v>
                </c:pt>
                <c:pt idx="187091">
                  <c:v>433.444060879684</c:v>
                </c:pt>
                <c:pt idx="187092">
                  <c:v>433.446377634957</c:v>
                </c:pt>
                <c:pt idx="187093">
                  <c:v>433.44869439023103</c:v>
                </c:pt>
                <c:pt idx="187094">
                  <c:v>433.45101114550403</c:v>
                </c:pt>
                <c:pt idx="187095">
                  <c:v>433.45332790077799</c:v>
                </c:pt>
                <c:pt idx="187096">
                  <c:v>433.45564465605099</c:v>
                </c:pt>
                <c:pt idx="187097">
                  <c:v>433.45796141132502</c:v>
                </c:pt>
                <c:pt idx="187098">
                  <c:v>433.46027816659802</c:v>
                </c:pt>
                <c:pt idx="187099">
                  <c:v>433.46259492187198</c:v>
                </c:pt>
                <c:pt idx="187100">
                  <c:v>433.46491167714498</c:v>
                </c:pt>
                <c:pt idx="187101">
                  <c:v>433.46722843241901</c:v>
                </c:pt>
                <c:pt idx="187102">
                  <c:v>433.46954518769201</c:v>
                </c:pt>
                <c:pt idx="187103">
                  <c:v>433.47186194296597</c:v>
                </c:pt>
                <c:pt idx="187104">
                  <c:v>433.47417869823897</c:v>
                </c:pt>
                <c:pt idx="187105">
                  <c:v>433.476495453513</c:v>
                </c:pt>
                <c:pt idx="187106">
                  <c:v>433.478812208786</c:v>
                </c:pt>
                <c:pt idx="187107">
                  <c:v>433.48112896406002</c:v>
                </c:pt>
                <c:pt idx="187108">
                  <c:v>433.48344571933302</c:v>
                </c:pt>
                <c:pt idx="187109">
                  <c:v>433.48576247460699</c:v>
                </c:pt>
                <c:pt idx="187110">
                  <c:v>433.48807922987999</c:v>
                </c:pt>
                <c:pt idx="187111">
                  <c:v>433.49039598515401</c:v>
                </c:pt>
                <c:pt idx="187112">
                  <c:v>433.49271274042701</c:v>
                </c:pt>
                <c:pt idx="187113">
                  <c:v>433.49502949570098</c:v>
                </c:pt>
                <c:pt idx="187114">
                  <c:v>433.49734625097398</c:v>
                </c:pt>
                <c:pt idx="187115">
                  <c:v>433.499663006248</c:v>
                </c:pt>
                <c:pt idx="187116">
                  <c:v>433.501979761521</c:v>
                </c:pt>
                <c:pt idx="187117">
                  <c:v>433.50429651679502</c:v>
                </c:pt>
                <c:pt idx="187118">
                  <c:v>433.50661327206899</c:v>
                </c:pt>
                <c:pt idx="187119">
                  <c:v>433.50893002734199</c:v>
                </c:pt>
                <c:pt idx="187120">
                  <c:v>433.51124678261601</c:v>
                </c:pt>
                <c:pt idx="187121">
                  <c:v>433.51356353788901</c:v>
                </c:pt>
                <c:pt idx="187122">
                  <c:v>433.51588029316298</c:v>
                </c:pt>
                <c:pt idx="187123">
                  <c:v>433.51819704843598</c:v>
                </c:pt>
                <c:pt idx="187124">
                  <c:v>433.52051380371</c:v>
                </c:pt>
                <c:pt idx="187125">
                  <c:v>433.522830558983</c:v>
                </c:pt>
                <c:pt idx="187126">
                  <c:v>433.52514731425703</c:v>
                </c:pt>
                <c:pt idx="187127">
                  <c:v>433.52746406953003</c:v>
                </c:pt>
                <c:pt idx="187128">
                  <c:v>433.52978082480399</c:v>
                </c:pt>
                <c:pt idx="187129">
                  <c:v>433.53209758007699</c:v>
                </c:pt>
                <c:pt idx="187130">
                  <c:v>433.53441433535102</c:v>
                </c:pt>
                <c:pt idx="187131">
                  <c:v>433.53673109062402</c:v>
                </c:pt>
                <c:pt idx="187132">
                  <c:v>433.53904784589798</c:v>
                </c:pt>
                <c:pt idx="187133">
                  <c:v>433.54136460117098</c:v>
                </c:pt>
                <c:pt idx="187134">
                  <c:v>433.54368135644501</c:v>
                </c:pt>
                <c:pt idx="187135">
                  <c:v>433.54599811171801</c:v>
                </c:pt>
                <c:pt idx="187136">
                  <c:v>433.54831486699197</c:v>
                </c:pt>
                <c:pt idx="187137">
                  <c:v>433.55063162226497</c:v>
                </c:pt>
                <c:pt idx="187138">
                  <c:v>433.552948377539</c:v>
                </c:pt>
                <c:pt idx="187139">
                  <c:v>433.555265132812</c:v>
                </c:pt>
                <c:pt idx="187140">
                  <c:v>433.55758188808602</c:v>
                </c:pt>
                <c:pt idx="187141">
                  <c:v>433.55989864335902</c:v>
                </c:pt>
                <c:pt idx="187142">
                  <c:v>433.56221539863299</c:v>
                </c:pt>
                <c:pt idx="187143">
                  <c:v>433.56453215390599</c:v>
                </c:pt>
                <c:pt idx="187144">
                  <c:v>433.56684890918001</c:v>
                </c:pt>
                <c:pt idx="187145">
                  <c:v>433.56916566445301</c:v>
                </c:pt>
                <c:pt idx="187146">
                  <c:v>433.57148241972698</c:v>
                </c:pt>
                <c:pt idx="187147">
                  <c:v>433.57379917499998</c:v>
                </c:pt>
                <c:pt idx="187148">
                  <c:v>433.576115930274</c:v>
                </c:pt>
                <c:pt idx="187149">
                  <c:v>433.578432685547</c:v>
                </c:pt>
                <c:pt idx="187150">
                  <c:v>433.58074944082102</c:v>
                </c:pt>
                <c:pt idx="187151">
                  <c:v>433.58306619609402</c:v>
                </c:pt>
                <c:pt idx="187152">
                  <c:v>433.58538295136799</c:v>
                </c:pt>
                <c:pt idx="187153">
                  <c:v>433.58769970664099</c:v>
                </c:pt>
                <c:pt idx="187154">
                  <c:v>433.59001646191501</c:v>
                </c:pt>
                <c:pt idx="187155">
                  <c:v>433.59233321718801</c:v>
                </c:pt>
                <c:pt idx="187156">
                  <c:v>433.59464997246198</c:v>
                </c:pt>
                <c:pt idx="187157">
                  <c:v>433.59696672773498</c:v>
                </c:pt>
                <c:pt idx="187158">
                  <c:v>433.599283483009</c:v>
                </c:pt>
                <c:pt idx="187159">
                  <c:v>433.601600238282</c:v>
                </c:pt>
                <c:pt idx="187160">
                  <c:v>433.60391699355603</c:v>
                </c:pt>
                <c:pt idx="187161">
                  <c:v>433.60623374882999</c:v>
                </c:pt>
                <c:pt idx="187162">
                  <c:v>433.60855050410299</c:v>
                </c:pt>
                <c:pt idx="187163">
                  <c:v>433.61086725937702</c:v>
                </c:pt>
                <c:pt idx="187164">
                  <c:v>433.61318401465002</c:v>
                </c:pt>
                <c:pt idx="187165">
                  <c:v>433.61550076992398</c:v>
                </c:pt>
                <c:pt idx="187166">
                  <c:v>433.61781752519698</c:v>
                </c:pt>
                <c:pt idx="187167">
                  <c:v>433.62013428047101</c:v>
                </c:pt>
                <c:pt idx="187168">
                  <c:v>433.62245103574401</c:v>
                </c:pt>
                <c:pt idx="187169">
                  <c:v>433.62476779101797</c:v>
                </c:pt>
                <c:pt idx="187170">
                  <c:v>433.62708454629097</c:v>
                </c:pt>
                <c:pt idx="187171">
                  <c:v>433.629401301565</c:v>
                </c:pt>
                <c:pt idx="187172">
                  <c:v>433.631718056838</c:v>
                </c:pt>
                <c:pt idx="187173">
                  <c:v>433.63403481211202</c:v>
                </c:pt>
                <c:pt idx="187174">
                  <c:v>433.63635156738502</c:v>
                </c:pt>
                <c:pt idx="187175">
                  <c:v>433.63866832265899</c:v>
                </c:pt>
                <c:pt idx="187176">
                  <c:v>433.64098507793199</c:v>
                </c:pt>
                <c:pt idx="187177">
                  <c:v>433.64330183320601</c:v>
                </c:pt>
                <c:pt idx="187178">
                  <c:v>433.64561858847901</c:v>
                </c:pt>
                <c:pt idx="187179">
                  <c:v>433.64793534375298</c:v>
                </c:pt>
                <c:pt idx="187180">
                  <c:v>433.65025209902598</c:v>
                </c:pt>
                <c:pt idx="187181">
                  <c:v>433.6525688543</c:v>
                </c:pt>
                <c:pt idx="187182">
                  <c:v>433.654885609573</c:v>
                </c:pt>
                <c:pt idx="187183">
                  <c:v>433.65720236484702</c:v>
                </c:pt>
                <c:pt idx="187184">
                  <c:v>433.65951912012002</c:v>
                </c:pt>
                <c:pt idx="187185">
                  <c:v>433.66183587539399</c:v>
                </c:pt>
                <c:pt idx="187186">
                  <c:v>433.66415263066699</c:v>
                </c:pt>
                <c:pt idx="187187">
                  <c:v>433.66646938594101</c:v>
                </c:pt>
                <c:pt idx="187188">
                  <c:v>433.66878614121401</c:v>
                </c:pt>
                <c:pt idx="187189">
                  <c:v>433.67110289648798</c:v>
                </c:pt>
                <c:pt idx="187190">
                  <c:v>433.67341965176098</c:v>
                </c:pt>
                <c:pt idx="187191">
                  <c:v>433.675736407035</c:v>
                </c:pt>
                <c:pt idx="187192">
                  <c:v>433.678053162308</c:v>
                </c:pt>
                <c:pt idx="187193">
                  <c:v>433.68036991758203</c:v>
                </c:pt>
                <c:pt idx="187194">
                  <c:v>433.68268667285503</c:v>
                </c:pt>
                <c:pt idx="187195">
                  <c:v>433.68500342812899</c:v>
                </c:pt>
                <c:pt idx="187196">
                  <c:v>433.68732018340199</c:v>
                </c:pt>
                <c:pt idx="187197">
                  <c:v>433.68963693867602</c:v>
                </c:pt>
                <c:pt idx="187198">
                  <c:v>433.69195369394902</c:v>
                </c:pt>
                <c:pt idx="187199">
                  <c:v>433.69427044922298</c:v>
                </c:pt>
                <c:pt idx="187200">
                  <c:v>433.69658720449598</c:v>
                </c:pt>
                <c:pt idx="187201">
                  <c:v>433.69890395977001</c:v>
                </c:pt>
                <c:pt idx="187202">
                  <c:v>433.70122071504301</c:v>
                </c:pt>
                <c:pt idx="187203">
                  <c:v>433.70353747031697</c:v>
                </c:pt>
                <c:pt idx="187204">
                  <c:v>433.705854225591</c:v>
                </c:pt>
                <c:pt idx="187205">
                  <c:v>433.708170980864</c:v>
                </c:pt>
                <c:pt idx="187206">
                  <c:v>433.71048773613802</c:v>
                </c:pt>
                <c:pt idx="187207">
                  <c:v>433.71280449141102</c:v>
                </c:pt>
                <c:pt idx="187208">
                  <c:v>433.71512124668499</c:v>
                </c:pt>
                <c:pt idx="187209">
                  <c:v>433.71743800195799</c:v>
                </c:pt>
                <c:pt idx="187210">
                  <c:v>433.71975475723201</c:v>
                </c:pt>
                <c:pt idx="187211">
                  <c:v>433.72207151250501</c:v>
                </c:pt>
                <c:pt idx="187212">
                  <c:v>433.72438826777898</c:v>
                </c:pt>
                <c:pt idx="187213">
                  <c:v>433.72670502305198</c:v>
                </c:pt>
                <c:pt idx="187214">
                  <c:v>433.729021778326</c:v>
                </c:pt>
                <c:pt idx="187215">
                  <c:v>433.731338533599</c:v>
                </c:pt>
                <c:pt idx="187216">
                  <c:v>433.73365528887302</c:v>
                </c:pt>
                <c:pt idx="187217">
                  <c:v>433.73597204414602</c:v>
                </c:pt>
                <c:pt idx="187218">
                  <c:v>433.73828879941999</c:v>
                </c:pt>
                <c:pt idx="187219">
                  <c:v>433.74060555469299</c:v>
                </c:pt>
                <c:pt idx="187220">
                  <c:v>433.74292230996701</c:v>
                </c:pt>
                <c:pt idx="187221">
                  <c:v>433.74523906524001</c:v>
                </c:pt>
                <c:pt idx="187222">
                  <c:v>433.74755582051398</c:v>
                </c:pt>
                <c:pt idx="187223">
                  <c:v>433.74987257578698</c:v>
                </c:pt>
                <c:pt idx="187224">
                  <c:v>433.752189331061</c:v>
                </c:pt>
                <c:pt idx="187225">
                  <c:v>433.754506086334</c:v>
                </c:pt>
                <c:pt idx="187226">
                  <c:v>433.75682284160803</c:v>
                </c:pt>
                <c:pt idx="187227">
                  <c:v>433.75913959688103</c:v>
                </c:pt>
                <c:pt idx="187228">
                  <c:v>433.76145635215499</c:v>
                </c:pt>
                <c:pt idx="187229">
                  <c:v>433.76377310742799</c:v>
                </c:pt>
                <c:pt idx="187230">
                  <c:v>433.76608986270202</c:v>
                </c:pt>
                <c:pt idx="187231">
                  <c:v>433.76840661797502</c:v>
                </c:pt>
                <c:pt idx="187232">
                  <c:v>433.77072337324898</c:v>
                </c:pt>
                <c:pt idx="187233">
                  <c:v>433.77304012852198</c:v>
                </c:pt>
                <c:pt idx="187234">
                  <c:v>433.77535688379601</c:v>
                </c:pt>
                <c:pt idx="187235">
                  <c:v>433.77767363906901</c:v>
                </c:pt>
                <c:pt idx="187236">
                  <c:v>433.77999039434297</c:v>
                </c:pt>
                <c:pt idx="187237">
                  <c:v>433.78230714961597</c:v>
                </c:pt>
                <c:pt idx="187238">
                  <c:v>433.78462390489</c:v>
                </c:pt>
                <c:pt idx="187239">
                  <c:v>433.786940660163</c:v>
                </c:pt>
                <c:pt idx="187240">
                  <c:v>433.78925741543702</c:v>
                </c:pt>
                <c:pt idx="187241">
                  <c:v>433.79157417071002</c:v>
                </c:pt>
                <c:pt idx="187242">
                  <c:v>433.79389092598399</c:v>
                </c:pt>
                <c:pt idx="187243">
                  <c:v>433.79620768125699</c:v>
                </c:pt>
                <c:pt idx="187244">
                  <c:v>433.79852443653101</c:v>
                </c:pt>
                <c:pt idx="187245">
                  <c:v>433.80084119180401</c:v>
                </c:pt>
                <c:pt idx="187246">
                  <c:v>433.80315794707798</c:v>
                </c:pt>
                <c:pt idx="187247">
                  <c:v>433.805474702352</c:v>
                </c:pt>
                <c:pt idx="187248">
                  <c:v>433.807791457625</c:v>
                </c:pt>
                <c:pt idx="187249">
                  <c:v>433.81010821289902</c:v>
                </c:pt>
                <c:pt idx="187250">
                  <c:v>433.81242496817202</c:v>
                </c:pt>
                <c:pt idx="187251">
                  <c:v>433.81474172344599</c:v>
                </c:pt>
                <c:pt idx="187252">
                  <c:v>433.81705847871899</c:v>
                </c:pt>
                <c:pt idx="187253">
                  <c:v>433.81937523399301</c:v>
                </c:pt>
                <c:pt idx="187254">
                  <c:v>433.82169198926601</c:v>
                </c:pt>
                <c:pt idx="187255">
                  <c:v>433.82400874453998</c:v>
                </c:pt>
                <c:pt idx="187256">
                  <c:v>433.82632549981298</c:v>
                </c:pt>
                <c:pt idx="187257">
                  <c:v>433.828642255087</c:v>
                </c:pt>
                <c:pt idx="187258">
                  <c:v>433.83095901036</c:v>
                </c:pt>
                <c:pt idx="187259">
                  <c:v>433.83327576563403</c:v>
                </c:pt>
                <c:pt idx="187260">
                  <c:v>433.83559252090703</c:v>
                </c:pt>
                <c:pt idx="187261">
                  <c:v>433.83790927618099</c:v>
                </c:pt>
                <c:pt idx="187262">
                  <c:v>433.84022603145399</c:v>
                </c:pt>
                <c:pt idx="187263">
                  <c:v>433.84254278672802</c:v>
                </c:pt>
                <c:pt idx="187264">
                  <c:v>433.84485954200102</c:v>
                </c:pt>
                <c:pt idx="187265">
                  <c:v>433.84717629727498</c:v>
                </c:pt>
                <c:pt idx="187266">
                  <c:v>433.84949305254798</c:v>
                </c:pt>
                <c:pt idx="187267">
                  <c:v>433.85180980782201</c:v>
                </c:pt>
                <c:pt idx="187268">
                  <c:v>433.85412656309501</c:v>
                </c:pt>
                <c:pt idx="187269">
                  <c:v>433.85644331836897</c:v>
                </c:pt>
                <c:pt idx="187270">
                  <c:v>433.85876007364197</c:v>
                </c:pt>
                <c:pt idx="187271">
                  <c:v>433.861076828916</c:v>
                </c:pt>
                <c:pt idx="187272">
                  <c:v>433.863393584189</c:v>
                </c:pt>
                <c:pt idx="187273">
                  <c:v>433.86571033946302</c:v>
                </c:pt>
                <c:pt idx="187274">
                  <c:v>433.86802709473602</c:v>
                </c:pt>
                <c:pt idx="187275">
                  <c:v>433.87034385000999</c:v>
                </c:pt>
                <c:pt idx="187276">
                  <c:v>433.87266060528299</c:v>
                </c:pt>
                <c:pt idx="187277">
                  <c:v>433.87497736055701</c:v>
                </c:pt>
                <c:pt idx="187278">
                  <c:v>433.87729411583001</c:v>
                </c:pt>
                <c:pt idx="187279">
                  <c:v>433.87961087110398</c:v>
                </c:pt>
                <c:pt idx="187280">
                  <c:v>433.88192762637698</c:v>
                </c:pt>
                <c:pt idx="187281">
                  <c:v>433.884244381651</c:v>
                </c:pt>
                <c:pt idx="187282">
                  <c:v>433.886561136924</c:v>
                </c:pt>
                <c:pt idx="187283">
                  <c:v>433.88887789219802</c:v>
                </c:pt>
                <c:pt idx="187284">
                  <c:v>433.89119464747102</c:v>
                </c:pt>
                <c:pt idx="187285">
                  <c:v>433.89351140274499</c:v>
                </c:pt>
                <c:pt idx="187286">
                  <c:v>433.89582815801799</c:v>
                </c:pt>
                <c:pt idx="187287">
                  <c:v>433.89814491329201</c:v>
                </c:pt>
                <c:pt idx="187288">
                  <c:v>433.90046166856501</c:v>
                </c:pt>
                <c:pt idx="187289">
                  <c:v>433.90277842383898</c:v>
                </c:pt>
                <c:pt idx="187290">
                  <c:v>433.905095179113</c:v>
                </c:pt>
                <c:pt idx="187291">
                  <c:v>433.907411934386</c:v>
                </c:pt>
                <c:pt idx="187292">
                  <c:v>433.90972868966003</c:v>
                </c:pt>
                <c:pt idx="187293">
                  <c:v>433.91204544493303</c:v>
                </c:pt>
                <c:pt idx="187294">
                  <c:v>433.91436220020699</c:v>
                </c:pt>
                <c:pt idx="187295">
                  <c:v>433.91667895547999</c:v>
                </c:pt>
                <c:pt idx="187296">
                  <c:v>433.91899571075402</c:v>
                </c:pt>
                <c:pt idx="187297">
                  <c:v>433.92131246602702</c:v>
                </c:pt>
                <c:pt idx="187298">
                  <c:v>433.92362922130098</c:v>
                </c:pt>
                <c:pt idx="187299">
                  <c:v>433.92594597657398</c:v>
                </c:pt>
                <c:pt idx="187300">
                  <c:v>433.92826273184801</c:v>
                </c:pt>
                <c:pt idx="187301">
                  <c:v>433.93057948712101</c:v>
                </c:pt>
                <c:pt idx="187302">
                  <c:v>433.93289624239497</c:v>
                </c:pt>
                <c:pt idx="187303">
                  <c:v>433.93521299766797</c:v>
                </c:pt>
                <c:pt idx="187304">
                  <c:v>433.937529752942</c:v>
                </c:pt>
                <c:pt idx="187305">
                  <c:v>433.939846508215</c:v>
                </c:pt>
                <c:pt idx="187306">
                  <c:v>433.94216326348902</c:v>
                </c:pt>
                <c:pt idx="187307">
                  <c:v>433.94448001876202</c:v>
                </c:pt>
                <c:pt idx="187308">
                  <c:v>433.94679677403599</c:v>
                </c:pt>
                <c:pt idx="187309">
                  <c:v>433.94911352930899</c:v>
                </c:pt>
                <c:pt idx="187310">
                  <c:v>433.95143028458301</c:v>
                </c:pt>
                <c:pt idx="187311">
                  <c:v>433.95374703985601</c:v>
                </c:pt>
                <c:pt idx="187312">
                  <c:v>433.95606379512998</c:v>
                </c:pt>
                <c:pt idx="187313">
                  <c:v>433.95838055040298</c:v>
                </c:pt>
                <c:pt idx="187314">
                  <c:v>433.960697305677</c:v>
                </c:pt>
                <c:pt idx="187315">
                  <c:v>433.96301406095</c:v>
                </c:pt>
                <c:pt idx="187316">
                  <c:v>433.96533081622403</c:v>
                </c:pt>
                <c:pt idx="187317">
                  <c:v>433.96764757149703</c:v>
                </c:pt>
                <c:pt idx="187318">
                  <c:v>433.96996432677099</c:v>
                </c:pt>
                <c:pt idx="187319">
                  <c:v>433.97228108204399</c:v>
                </c:pt>
                <c:pt idx="187320">
                  <c:v>433.97459783731802</c:v>
                </c:pt>
                <c:pt idx="187321">
                  <c:v>433.97691459259102</c:v>
                </c:pt>
                <c:pt idx="187322">
                  <c:v>433.97923134786498</c:v>
                </c:pt>
                <c:pt idx="187323">
                  <c:v>433.98154810313798</c:v>
                </c:pt>
                <c:pt idx="187324">
                  <c:v>433.98386485841201</c:v>
                </c:pt>
                <c:pt idx="187325">
                  <c:v>433.98618161368501</c:v>
                </c:pt>
                <c:pt idx="187326">
                  <c:v>433.98849836895897</c:v>
                </c:pt>
                <c:pt idx="187327">
                  <c:v>433.99081512423197</c:v>
                </c:pt>
                <c:pt idx="187328">
                  <c:v>433.993131879506</c:v>
                </c:pt>
                <c:pt idx="187329">
                  <c:v>433.995448634779</c:v>
                </c:pt>
                <c:pt idx="187330">
                  <c:v>433.99776539005302</c:v>
                </c:pt>
                <c:pt idx="187331">
                  <c:v>434.00008214532699</c:v>
                </c:pt>
                <c:pt idx="187332">
                  <c:v>434.00239890059999</c:v>
                </c:pt>
                <c:pt idx="187333">
                  <c:v>434.00471565587401</c:v>
                </c:pt>
                <c:pt idx="187334">
                  <c:v>434.00703241114701</c:v>
                </c:pt>
                <c:pt idx="187335">
                  <c:v>434.00934916642098</c:v>
                </c:pt>
                <c:pt idx="187336">
                  <c:v>434.01166592169398</c:v>
                </c:pt>
                <c:pt idx="187337">
                  <c:v>434.013982676968</c:v>
                </c:pt>
                <c:pt idx="187338">
                  <c:v>434.016299432241</c:v>
                </c:pt>
                <c:pt idx="187339">
                  <c:v>434.01861618751502</c:v>
                </c:pt>
                <c:pt idx="187340">
                  <c:v>434.02093294278802</c:v>
                </c:pt>
                <c:pt idx="187341">
                  <c:v>434.02324969806199</c:v>
                </c:pt>
                <c:pt idx="187342">
                  <c:v>434.02556645333499</c:v>
                </c:pt>
                <c:pt idx="187343">
                  <c:v>434.02788320860901</c:v>
                </c:pt>
                <c:pt idx="187344">
                  <c:v>434.03019996388201</c:v>
                </c:pt>
                <c:pt idx="187345">
                  <c:v>434.03251671915598</c:v>
                </c:pt>
                <c:pt idx="187346">
                  <c:v>434.03483347442898</c:v>
                </c:pt>
                <c:pt idx="187347">
                  <c:v>434.037150229703</c:v>
                </c:pt>
                <c:pt idx="187348">
                  <c:v>434.039466984976</c:v>
                </c:pt>
                <c:pt idx="187349">
                  <c:v>434.04178374025003</c:v>
                </c:pt>
                <c:pt idx="187350">
                  <c:v>434.04410049552303</c:v>
                </c:pt>
                <c:pt idx="187351">
                  <c:v>434.04641725079699</c:v>
                </c:pt>
                <c:pt idx="187352">
                  <c:v>434.04873400606999</c:v>
                </c:pt>
                <c:pt idx="187353">
                  <c:v>434.05105076134402</c:v>
                </c:pt>
                <c:pt idx="187354">
                  <c:v>434.05336751661702</c:v>
                </c:pt>
                <c:pt idx="187355">
                  <c:v>434.05568427189098</c:v>
                </c:pt>
                <c:pt idx="187356">
                  <c:v>434.05800102716398</c:v>
                </c:pt>
                <c:pt idx="187357">
                  <c:v>434.06031778243801</c:v>
                </c:pt>
                <c:pt idx="187358">
                  <c:v>434.06263453771101</c:v>
                </c:pt>
                <c:pt idx="187359">
                  <c:v>434.06495129298497</c:v>
                </c:pt>
                <c:pt idx="187360">
                  <c:v>434.06726804825797</c:v>
                </c:pt>
                <c:pt idx="187361">
                  <c:v>434.069584803532</c:v>
                </c:pt>
                <c:pt idx="187362">
                  <c:v>434.071901558805</c:v>
                </c:pt>
                <c:pt idx="187363">
                  <c:v>434.07421831407902</c:v>
                </c:pt>
                <c:pt idx="187364">
                  <c:v>434.07653506935202</c:v>
                </c:pt>
                <c:pt idx="187365">
                  <c:v>434.07885182462599</c:v>
                </c:pt>
                <c:pt idx="187366">
                  <c:v>434.08116857989899</c:v>
                </c:pt>
                <c:pt idx="187367">
                  <c:v>434.08348533517301</c:v>
                </c:pt>
                <c:pt idx="187368">
                  <c:v>434.08580209044601</c:v>
                </c:pt>
                <c:pt idx="187369">
                  <c:v>434.08811884571998</c:v>
                </c:pt>
                <c:pt idx="187370">
                  <c:v>434.09043560099298</c:v>
                </c:pt>
                <c:pt idx="187371">
                  <c:v>434.092752356267</c:v>
                </c:pt>
                <c:pt idx="187372">
                  <c:v>434.09506911154</c:v>
                </c:pt>
                <c:pt idx="187373">
                  <c:v>434.09738586681402</c:v>
                </c:pt>
                <c:pt idx="187374">
                  <c:v>434.09970262208799</c:v>
                </c:pt>
                <c:pt idx="187375">
                  <c:v>434.10201937736099</c:v>
                </c:pt>
                <c:pt idx="187376">
                  <c:v>434.10433613263501</c:v>
                </c:pt>
                <c:pt idx="187377">
                  <c:v>434.10665288790801</c:v>
                </c:pt>
                <c:pt idx="187378">
                  <c:v>434.10896964318198</c:v>
                </c:pt>
                <c:pt idx="187379">
                  <c:v>434.11128639845498</c:v>
                </c:pt>
                <c:pt idx="187380">
                  <c:v>434.113603153729</c:v>
                </c:pt>
                <c:pt idx="187381">
                  <c:v>434.115919909002</c:v>
                </c:pt>
                <c:pt idx="187382">
                  <c:v>434.11823666427603</c:v>
                </c:pt>
                <c:pt idx="187383">
                  <c:v>434.12055341954903</c:v>
                </c:pt>
                <c:pt idx="187384">
                  <c:v>434.12287017482299</c:v>
                </c:pt>
                <c:pt idx="187385">
                  <c:v>434.12518693009599</c:v>
                </c:pt>
                <c:pt idx="187386">
                  <c:v>434.12750368537002</c:v>
                </c:pt>
                <c:pt idx="187387">
                  <c:v>434.12982044064302</c:v>
                </c:pt>
                <c:pt idx="187388">
                  <c:v>434.13213719591698</c:v>
                </c:pt>
                <c:pt idx="187389">
                  <c:v>434.13445395118998</c:v>
                </c:pt>
                <c:pt idx="187390">
                  <c:v>434.13677070646401</c:v>
                </c:pt>
                <c:pt idx="187391">
                  <c:v>434.13908746173701</c:v>
                </c:pt>
                <c:pt idx="187392">
                  <c:v>434.14140421701097</c:v>
                </c:pt>
                <c:pt idx="187393">
                  <c:v>434.14372097228397</c:v>
                </c:pt>
                <c:pt idx="187394">
                  <c:v>434.146037727558</c:v>
                </c:pt>
                <c:pt idx="187395">
                  <c:v>434.148354482831</c:v>
                </c:pt>
                <c:pt idx="187396">
                  <c:v>434.15067123810502</c:v>
                </c:pt>
                <c:pt idx="187397">
                  <c:v>434.15298799337802</c:v>
                </c:pt>
                <c:pt idx="187398">
                  <c:v>434.15530474865199</c:v>
                </c:pt>
                <c:pt idx="187399">
                  <c:v>434.15762150392499</c:v>
                </c:pt>
                <c:pt idx="187400">
                  <c:v>434.15993825919901</c:v>
                </c:pt>
                <c:pt idx="187401">
                  <c:v>434.16225501447201</c:v>
                </c:pt>
                <c:pt idx="187402">
                  <c:v>434.16457176974598</c:v>
                </c:pt>
                <c:pt idx="187403">
                  <c:v>434.16688852501898</c:v>
                </c:pt>
                <c:pt idx="187404">
                  <c:v>434.169205280293</c:v>
                </c:pt>
                <c:pt idx="187405">
                  <c:v>434.171522035566</c:v>
                </c:pt>
                <c:pt idx="187406">
                  <c:v>434.17383879084002</c:v>
                </c:pt>
                <c:pt idx="187407">
                  <c:v>434.17615554611302</c:v>
                </c:pt>
                <c:pt idx="187408">
                  <c:v>434.17847230138699</c:v>
                </c:pt>
                <c:pt idx="187409">
                  <c:v>434.18078905665999</c:v>
                </c:pt>
                <c:pt idx="187410">
                  <c:v>434.18310581193401</c:v>
                </c:pt>
                <c:pt idx="187411">
                  <c:v>434.18542256720701</c:v>
                </c:pt>
                <c:pt idx="187412">
                  <c:v>434.18773932248098</c:v>
                </c:pt>
                <c:pt idx="187413">
                  <c:v>434.19005607775398</c:v>
                </c:pt>
                <c:pt idx="187414">
                  <c:v>434.192372833028</c:v>
                </c:pt>
                <c:pt idx="187415">
                  <c:v>434.194689588301</c:v>
                </c:pt>
                <c:pt idx="187416">
                  <c:v>434.19700634357503</c:v>
                </c:pt>
                <c:pt idx="187417">
                  <c:v>434.19932309884899</c:v>
                </c:pt>
                <c:pt idx="187418">
                  <c:v>434.20163985412199</c:v>
                </c:pt>
                <c:pt idx="187419">
                  <c:v>434.20395660939602</c:v>
                </c:pt>
                <c:pt idx="187420">
                  <c:v>434.20627336466902</c:v>
                </c:pt>
                <c:pt idx="187421">
                  <c:v>434.20859011994298</c:v>
                </c:pt>
                <c:pt idx="187422">
                  <c:v>434.21090687521598</c:v>
                </c:pt>
                <c:pt idx="187423">
                  <c:v>434.21322363049001</c:v>
                </c:pt>
                <c:pt idx="187424">
                  <c:v>434.21554038576301</c:v>
                </c:pt>
                <c:pt idx="187425">
                  <c:v>434.21785714103697</c:v>
                </c:pt>
                <c:pt idx="187426">
                  <c:v>434.22017389630997</c:v>
                </c:pt>
                <c:pt idx="187427">
                  <c:v>434.222490651584</c:v>
                </c:pt>
                <c:pt idx="187428">
                  <c:v>434.224807406857</c:v>
                </c:pt>
                <c:pt idx="187429">
                  <c:v>434.22712416213102</c:v>
                </c:pt>
                <c:pt idx="187430">
                  <c:v>434.22944091740402</c:v>
                </c:pt>
                <c:pt idx="187431">
                  <c:v>434.23175767267799</c:v>
                </c:pt>
                <c:pt idx="187432">
                  <c:v>434.23407442795099</c:v>
                </c:pt>
                <c:pt idx="187433">
                  <c:v>434.23639118322501</c:v>
                </c:pt>
                <c:pt idx="187434">
                  <c:v>434.23870793849801</c:v>
                </c:pt>
                <c:pt idx="187435">
                  <c:v>434.24102469377198</c:v>
                </c:pt>
                <c:pt idx="187436">
                  <c:v>434.24334144904498</c:v>
                </c:pt>
                <c:pt idx="187437">
                  <c:v>434.245658204319</c:v>
                </c:pt>
                <c:pt idx="187438">
                  <c:v>434.247974959592</c:v>
                </c:pt>
                <c:pt idx="187439">
                  <c:v>434.25029171486602</c:v>
                </c:pt>
                <c:pt idx="187440">
                  <c:v>434.25260847013902</c:v>
                </c:pt>
                <c:pt idx="187441">
                  <c:v>434.25492522541299</c:v>
                </c:pt>
                <c:pt idx="187442">
                  <c:v>434.25724198068599</c:v>
                </c:pt>
                <c:pt idx="187443">
                  <c:v>434.25955873596001</c:v>
                </c:pt>
                <c:pt idx="187444">
                  <c:v>434.26187549123301</c:v>
                </c:pt>
                <c:pt idx="187445">
                  <c:v>434.26419224650698</c:v>
                </c:pt>
                <c:pt idx="187446">
                  <c:v>434.26650900177998</c:v>
                </c:pt>
                <c:pt idx="187447">
                  <c:v>434.268825757054</c:v>
                </c:pt>
                <c:pt idx="187448">
                  <c:v>434.271142512327</c:v>
                </c:pt>
                <c:pt idx="187449">
                  <c:v>434.27345926760103</c:v>
                </c:pt>
                <c:pt idx="187450">
                  <c:v>434.27577602287403</c:v>
                </c:pt>
                <c:pt idx="187451">
                  <c:v>434.27809277814799</c:v>
                </c:pt>
                <c:pt idx="187452">
                  <c:v>434.28040953342099</c:v>
                </c:pt>
                <c:pt idx="187453">
                  <c:v>434.28272628869502</c:v>
                </c:pt>
                <c:pt idx="187454">
                  <c:v>434.28504304396802</c:v>
                </c:pt>
                <c:pt idx="187455">
                  <c:v>434.28735979924198</c:v>
                </c:pt>
                <c:pt idx="187456">
                  <c:v>434.28967655451498</c:v>
                </c:pt>
                <c:pt idx="187457">
                  <c:v>434.29199330978901</c:v>
                </c:pt>
                <c:pt idx="187458">
                  <c:v>434.29431006506201</c:v>
                </c:pt>
                <c:pt idx="187459">
                  <c:v>434.29662682033597</c:v>
                </c:pt>
                <c:pt idx="187460">
                  <c:v>434.29894357561</c:v>
                </c:pt>
                <c:pt idx="187461">
                  <c:v>434.301260330883</c:v>
                </c:pt>
                <c:pt idx="187462">
                  <c:v>434.30357708615702</c:v>
                </c:pt>
                <c:pt idx="187463">
                  <c:v>434.30589384143002</c:v>
                </c:pt>
                <c:pt idx="187464">
                  <c:v>434.30821059670399</c:v>
                </c:pt>
                <c:pt idx="187465">
                  <c:v>434.31052735197699</c:v>
                </c:pt>
                <c:pt idx="187466">
                  <c:v>434.31284410725101</c:v>
                </c:pt>
                <c:pt idx="187467">
                  <c:v>434.31516086252401</c:v>
                </c:pt>
                <c:pt idx="187468">
                  <c:v>434.31747761779798</c:v>
                </c:pt>
                <c:pt idx="187469">
                  <c:v>434.31979437307098</c:v>
                </c:pt>
                <c:pt idx="187470">
                  <c:v>434.322111128345</c:v>
                </c:pt>
                <c:pt idx="187471">
                  <c:v>434.324427883618</c:v>
                </c:pt>
                <c:pt idx="187472">
                  <c:v>434.32674463889202</c:v>
                </c:pt>
                <c:pt idx="187473">
                  <c:v>434.32906139416502</c:v>
                </c:pt>
                <c:pt idx="187474">
                  <c:v>434.33137814943899</c:v>
                </c:pt>
                <c:pt idx="187475">
                  <c:v>434.33369490471199</c:v>
                </c:pt>
                <c:pt idx="187476">
                  <c:v>434.33601165998601</c:v>
                </c:pt>
                <c:pt idx="187477">
                  <c:v>434.33832841525901</c:v>
                </c:pt>
                <c:pt idx="187478">
                  <c:v>434.34064517053298</c:v>
                </c:pt>
                <c:pt idx="187479">
                  <c:v>434.34296192580598</c:v>
                </c:pt>
                <c:pt idx="187480">
                  <c:v>434.34527868108</c:v>
                </c:pt>
                <c:pt idx="187481">
                  <c:v>434.347595436353</c:v>
                </c:pt>
                <c:pt idx="187482">
                  <c:v>434.34991219162703</c:v>
                </c:pt>
                <c:pt idx="187483">
                  <c:v>434.35222894690003</c:v>
                </c:pt>
                <c:pt idx="187484">
                  <c:v>434.35454570217399</c:v>
                </c:pt>
                <c:pt idx="187485">
                  <c:v>434.35686245744699</c:v>
                </c:pt>
                <c:pt idx="187486">
                  <c:v>434.35917921272102</c:v>
                </c:pt>
                <c:pt idx="187487">
                  <c:v>434.36149596799402</c:v>
                </c:pt>
                <c:pt idx="187488">
                  <c:v>434.36381272326798</c:v>
                </c:pt>
                <c:pt idx="187489">
                  <c:v>434.36612947854098</c:v>
                </c:pt>
                <c:pt idx="187490">
                  <c:v>434.36844623381501</c:v>
                </c:pt>
                <c:pt idx="187491">
                  <c:v>434.37076298908801</c:v>
                </c:pt>
                <c:pt idx="187492">
                  <c:v>434.37307974436197</c:v>
                </c:pt>
                <c:pt idx="187493">
                  <c:v>434.37539649963497</c:v>
                </c:pt>
                <c:pt idx="187494">
                  <c:v>434.377713254909</c:v>
                </c:pt>
                <c:pt idx="187495">
                  <c:v>434.380030010182</c:v>
                </c:pt>
                <c:pt idx="187496">
                  <c:v>434.38234676545602</c:v>
                </c:pt>
                <c:pt idx="187497">
                  <c:v>434.38466352072902</c:v>
                </c:pt>
                <c:pt idx="187498">
                  <c:v>434.38698027600299</c:v>
                </c:pt>
                <c:pt idx="187499">
                  <c:v>434.38929703127599</c:v>
                </c:pt>
                <c:pt idx="187500">
                  <c:v>434.39161378655001</c:v>
                </c:pt>
                <c:pt idx="187501">
                  <c:v>434.39393054182301</c:v>
                </c:pt>
                <c:pt idx="187502">
                  <c:v>434.39624729709698</c:v>
                </c:pt>
                <c:pt idx="187503">
                  <c:v>434.398564052371</c:v>
                </c:pt>
                <c:pt idx="187504">
                  <c:v>434.400880807644</c:v>
                </c:pt>
                <c:pt idx="187505">
                  <c:v>434.40319756291802</c:v>
                </c:pt>
                <c:pt idx="187506">
                  <c:v>434.40551431819102</c:v>
                </c:pt>
                <c:pt idx="187507">
                  <c:v>434.40783107346499</c:v>
                </c:pt>
                <c:pt idx="187508">
                  <c:v>434.41014782873799</c:v>
                </c:pt>
                <c:pt idx="187509">
                  <c:v>434.41246458401201</c:v>
                </c:pt>
                <c:pt idx="187510">
                  <c:v>434.41478133928501</c:v>
                </c:pt>
                <c:pt idx="187511">
                  <c:v>434.41709809455898</c:v>
                </c:pt>
                <c:pt idx="187512">
                  <c:v>434.41941484983198</c:v>
                </c:pt>
                <c:pt idx="187513">
                  <c:v>434.421731605106</c:v>
                </c:pt>
                <c:pt idx="187514">
                  <c:v>434.424048360379</c:v>
                </c:pt>
                <c:pt idx="187515">
                  <c:v>434.42636511565303</c:v>
                </c:pt>
                <c:pt idx="187516">
                  <c:v>434.42868187092603</c:v>
                </c:pt>
                <c:pt idx="187517">
                  <c:v>434.43099862619999</c:v>
                </c:pt>
                <c:pt idx="187518">
                  <c:v>434.43331538147299</c:v>
                </c:pt>
                <c:pt idx="187519">
                  <c:v>434.43563213674702</c:v>
                </c:pt>
                <c:pt idx="187520">
                  <c:v>434.43794889202002</c:v>
                </c:pt>
                <c:pt idx="187521">
                  <c:v>434.44026564729398</c:v>
                </c:pt>
                <c:pt idx="187522">
                  <c:v>434.44258240256698</c:v>
                </c:pt>
                <c:pt idx="187523">
                  <c:v>434.44489915784101</c:v>
                </c:pt>
                <c:pt idx="187524">
                  <c:v>434.44721591311401</c:v>
                </c:pt>
                <c:pt idx="187525">
                  <c:v>434.44953266838797</c:v>
                </c:pt>
                <c:pt idx="187526">
                  <c:v>434.45184942366097</c:v>
                </c:pt>
                <c:pt idx="187527">
                  <c:v>434.454166178935</c:v>
                </c:pt>
                <c:pt idx="187528">
                  <c:v>434.456482934208</c:v>
                </c:pt>
                <c:pt idx="187529">
                  <c:v>434.45879968948202</c:v>
                </c:pt>
                <c:pt idx="187530">
                  <c:v>434.46111644475502</c:v>
                </c:pt>
                <c:pt idx="187531">
                  <c:v>434.46343320002899</c:v>
                </c:pt>
                <c:pt idx="187532">
                  <c:v>434.46574995530199</c:v>
                </c:pt>
                <c:pt idx="187533">
                  <c:v>434.46806671057601</c:v>
                </c:pt>
                <c:pt idx="187534">
                  <c:v>434.47038346584901</c:v>
                </c:pt>
                <c:pt idx="187535">
                  <c:v>434.47270022112298</c:v>
                </c:pt>
                <c:pt idx="187536">
                  <c:v>434.47501697639598</c:v>
                </c:pt>
                <c:pt idx="187537">
                  <c:v>434.47733373167</c:v>
                </c:pt>
                <c:pt idx="187538">
                  <c:v>434.479650486943</c:v>
                </c:pt>
                <c:pt idx="187539">
                  <c:v>434.48196724221702</c:v>
                </c:pt>
                <c:pt idx="187540">
                  <c:v>434.48428399749002</c:v>
                </c:pt>
                <c:pt idx="187541">
                  <c:v>434.48660075276399</c:v>
                </c:pt>
                <c:pt idx="187542">
                  <c:v>434.48891750803699</c:v>
                </c:pt>
                <c:pt idx="187543">
                  <c:v>434.49123426331101</c:v>
                </c:pt>
                <c:pt idx="187544">
                  <c:v>434.49355101858401</c:v>
                </c:pt>
                <c:pt idx="187545">
                  <c:v>434.49586777385798</c:v>
                </c:pt>
                <c:pt idx="187546">
                  <c:v>434.498184529132</c:v>
                </c:pt>
                <c:pt idx="187547">
                  <c:v>434.500501284405</c:v>
                </c:pt>
                <c:pt idx="187548">
                  <c:v>434.50281803967903</c:v>
                </c:pt>
                <c:pt idx="187549">
                  <c:v>434.50513479495203</c:v>
                </c:pt>
                <c:pt idx="187550">
                  <c:v>434.50745155022599</c:v>
                </c:pt>
                <c:pt idx="187551">
                  <c:v>434.50976830549899</c:v>
                </c:pt>
                <c:pt idx="187552">
                  <c:v>434.51208506077302</c:v>
                </c:pt>
                <c:pt idx="187553">
                  <c:v>434.51440181604602</c:v>
                </c:pt>
                <c:pt idx="187554">
                  <c:v>434.51671857131998</c:v>
                </c:pt>
                <c:pt idx="187555">
                  <c:v>434.51903532659298</c:v>
                </c:pt>
                <c:pt idx="187556">
                  <c:v>434.52135208186701</c:v>
                </c:pt>
                <c:pt idx="187557">
                  <c:v>434.52366883714001</c:v>
                </c:pt>
                <c:pt idx="187558">
                  <c:v>434.52598559241397</c:v>
                </c:pt>
                <c:pt idx="187559">
                  <c:v>434.52830234768697</c:v>
                </c:pt>
                <c:pt idx="187560">
                  <c:v>434.530619102961</c:v>
                </c:pt>
                <c:pt idx="187561">
                  <c:v>434.532935858234</c:v>
                </c:pt>
                <c:pt idx="187562">
                  <c:v>434.53525261350802</c:v>
                </c:pt>
                <c:pt idx="187563">
                  <c:v>434.53756936878102</c:v>
                </c:pt>
                <c:pt idx="187564">
                  <c:v>434.53988612405499</c:v>
                </c:pt>
                <c:pt idx="187565">
                  <c:v>434.54220287932799</c:v>
                </c:pt>
                <c:pt idx="187566">
                  <c:v>434.54451963460201</c:v>
                </c:pt>
                <c:pt idx="187567">
                  <c:v>434.54683638987501</c:v>
                </c:pt>
                <c:pt idx="187568">
                  <c:v>434.54915314514898</c:v>
                </c:pt>
                <c:pt idx="187569">
                  <c:v>434.55146990042198</c:v>
                </c:pt>
                <c:pt idx="187570">
                  <c:v>434.553786655696</c:v>
                </c:pt>
                <c:pt idx="187571">
                  <c:v>434.556103410969</c:v>
                </c:pt>
                <c:pt idx="187572">
                  <c:v>434.55842016624302</c:v>
                </c:pt>
                <c:pt idx="187573">
                  <c:v>434.56073692151602</c:v>
                </c:pt>
                <c:pt idx="187574">
                  <c:v>434.56305367678999</c:v>
                </c:pt>
                <c:pt idx="187575">
                  <c:v>434.56537043206299</c:v>
                </c:pt>
                <c:pt idx="187576">
                  <c:v>434.56768718733701</c:v>
                </c:pt>
                <c:pt idx="187577">
                  <c:v>434.57000394261001</c:v>
                </c:pt>
                <c:pt idx="187578">
                  <c:v>434.57232069788398</c:v>
                </c:pt>
                <c:pt idx="187579">
                  <c:v>434.57463745315698</c:v>
                </c:pt>
                <c:pt idx="187580">
                  <c:v>434.576954208431</c:v>
                </c:pt>
                <c:pt idx="187581">
                  <c:v>434.579270963704</c:v>
                </c:pt>
                <c:pt idx="187582">
                  <c:v>434.58158771897803</c:v>
                </c:pt>
                <c:pt idx="187583">
                  <c:v>434.58390447425103</c:v>
                </c:pt>
                <c:pt idx="187584">
                  <c:v>434.58622122952499</c:v>
                </c:pt>
                <c:pt idx="187585">
                  <c:v>434.58853798479799</c:v>
                </c:pt>
                <c:pt idx="187586">
                  <c:v>434.59085474007202</c:v>
                </c:pt>
                <c:pt idx="187587">
                  <c:v>434.59317149534598</c:v>
                </c:pt>
                <c:pt idx="187588">
                  <c:v>434.59548825061898</c:v>
                </c:pt>
                <c:pt idx="187589">
                  <c:v>434.59780500589301</c:v>
                </c:pt>
                <c:pt idx="187590">
                  <c:v>434.60012176116601</c:v>
                </c:pt>
                <c:pt idx="187591">
                  <c:v>434.60243851643997</c:v>
                </c:pt>
                <c:pt idx="187592">
                  <c:v>434.60475527171297</c:v>
                </c:pt>
                <c:pt idx="187593">
                  <c:v>434.607072026987</c:v>
                </c:pt>
                <c:pt idx="187594">
                  <c:v>434.60938878226</c:v>
                </c:pt>
                <c:pt idx="187595">
                  <c:v>434.61170553753402</c:v>
                </c:pt>
                <c:pt idx="187596">
                  <c:v>434.61402229280702</c:v>
                </c:pt>
                <c:pt idx="187597">
                  <c:v>434.61633904808099</c:v>
                </c:pt>
                <c:pt idx="187598">
                  <c:v>434.61865580335399</c:v>
                </c:pt>
                <c:pt idx="187599">
                  <c:v>434.62097255862801</c:v>
                </c:pt>
                <c:pt idx="187600">
                  <c:v>434.62328931390101</c:v>
                </c:pt>
                <c:pt idx="187601">
                  <c:v>434.62560606917498</c:v>
                </c:pt>
                <c:pt idx="187602">
                  <c:v>434.62792282444798</c:v>
                </c:pt>
                <c:pt idx="187603">
                  <c:v>434.630239579722</c:v>
                </c:pt>
                <c:pt idx="187604">
                  <c:v>434.632556334995</c:v>
                </c:pt>
                <c:pt idx="187605">
                  <c:v>434.63487309026902</c:v>
                </c:pt>
                <c:pt idx="187606">
                  <c:v>434.63718984554203</c:v>
                </c:pt>
                <c:pt idx="187607">
                  <c:v>434.63950660081599</c:v>
                </c:pt>
                <c:pt idx="187608">
                  <c:v>434.64182335608899</c:v>
                </c:pt>
                <c:pt idx="187609">
                  <c:v>434.64414011136301</c:v>
                </c:pt>
                <c:pt idx="187610">
                  <c:v>434.64645686663602</c:v>
                </c:pt>
                <c:pt idx="187611">
                  <c:v>434.64877362190998</c:v>
                </c:pt>
                <c:pt idx="187612">
                  <c:v>434.65109037718298</c:v>
                </c:pt>
                <c:pt idx="187613">
                  <c:v>434.653407132457</c:v>
                </c:pt>
                <c:pt idx="187614">
                  <c:v>434.65572388773001</c:v>
                </c:pt>
                <c:pt idx="187615">
                  <c:v>434.65804064300403</c:v>
                </c:pt>
                <c:pt idx="187616">
                  <c:v>434.66035739827697</c:v>
                </c:pt>
                <c:pt idx="187617">
                  <c:v>434.662674153551</c:v>
                </c:pt>
                <c:pt idx="187618">
                  <c:v>434.664990908824</c:v>
                </c:pt>
                <c:pt idx="187619">
                  <c:v>434.66730766409802</c:v>
                </c:pt>
                <c:pt idx="187620">
                  <c:v>434.66962441937102</c:v>
                </c:pt>
                <c:pt idx="187621">
                  <c:v>434.67194117464499</c:v>
                </c:pt>
                <c:pt idx="187622">
                  <c:v>434.67425792991799</c:v>
                </c:pt>
                <c:pt idx="187623">
                  <c:v>434.67657468519201</c:v>
                </c:pt>
                <c:pt idx="187624">
                  <c:v>434.67889144046501</c:v>
                </c:pt>
                <c:pt idx="187625">
                  <c:v>434.68120819573898</c:v>
                </c:pt>
                <c:pt idx="187626">
                  <c:v>434.68352495101198</c:v>
                </c:pt>
                <c:pt idx="187627">
                  <c:v>434.685841706286</c:v>
                </c:pt>
                <c:pt idx="187628">
                  <c:v>434.688158461559</c:v>
                </c:pt>
                <c:pt idx="187629">
                  <c:v>434.69047521683302</c:v>
                </c:pt>
                <c:pt idx="187630">
                  <c:v>434.69279197210699</c:v>
                </c:pt>
                <c:pt idx="187631">
                  <c:v>434.69510872737999</c:v>
                </c:pt>
                <c:pt idx="187632">
                  <c:v>434.69742548265401</c:v>
                </c:pt>
                <c:pt idx="187633">
                  <c:v>434.69974223792701</c:v>
                </c:pt>
                <c:pt idx="187634">
                  <c:v>434.70205899320098</c:v>
                </c:pt>
                <c:pt idx="187635">
                  <c:v>434.70437574847398</c:v>
                </c:pt>
                <c:pt idx="187636">
                  <c:v>434.706692503748</c:v>
                </c:pt>
                <c:pt idx="187637">
                  <c:v>434.709009259021</c:v>
                </c:pt>
                <c:pt idx="187638">
                  <c:v>434.71132601429503</c:v>
                </c:pt>
                <c:pt idx="187639">
                  <c:v>434.71364276956803</c:v>
                </c:pt>
                <c:pt idx="187640">
                  <c:v>434.71595952484199</c:v>
                </c:pt>
                <c:pt idx="187641">
                  <c:v>434.71827628011499</c:v>
                </c:pt>
                <c:pt idx="187642">
                  <c:v>434.72059303538902</c:v>
                </c:pt>
                <c:pt idx="187643">
                  <c:v>434.72290979066202</c:v>
                </c:pt>
                <c:pt idx="187644">
                  <c:v>434.72522654593598</c:v>
                </c:pt>
                <c:pt idx="187645">
                  <c:v>434.72754330120898</c:v>
                </c:pt>
                <c:pt idx="187646">
                  <c:v>434.72986005648301</c:v>
                </c:pt>
                <c:pt idx="187647">
                  <c:v>434.73217681175601</c:v>
                </c:pt>
                <c:pt idx="187648">
                  <c:v>434.73449356702997</c:v>
                </c:pt>
                <c:pt idx="187649">
                  <c:v>434.73681032230297</c:v>
                </c:pt>
                <c:pt idx="187650">
                  <c:v>434.739127077577</c:v>
                </c:pt>
                <c:pt idx="187651">
                  <c:v>434.74144383285</c:v>
                </c:pt>
                <c:pt idx="187652">
                  <c:v>434.74376058812402</c:v>
                </c:pt>
                <c:pt idx="187653">
                  <c:v>434.74607734339702</c:v>
                </c:pt>
                <c:pt idx="187654">
                  <c:v>434.74839409867099</c:v>
                </c:pt>
                <c:pt idx="187655">
                  <c:v>434.75071085394399</c:v>
                </c:pt>
                <c:pt idx="187656">
                  <c:v>434.75302760921801</c:v>
                </c:pt>
                <c:pt idx="187657">
                  <c:v>434.75534436449101</c:v>
                </c:pt>
                <c:pt idx="187658">
                  <c:v>434.75766111976498</c:v>
                </c:pt>
                <c:pt idx="187659">
                  <c:v>434.75997787503798</c:v>
                </c:pt>
                <c:pt idx="187660">
                  <c:v>434.762294630312</c:v>
                </c:pt>
                <c:pt idx="187661">
                  <c:v>434.764611385585</c:v>
                </c:pt>
                <c:pt idx="187662">
                  <c:v>434.76692814085902</c:v>
                </c:pt>
                <c:pt idx="187663">
                  <c:v>434.76924489613202</c:v>
                </c:pt>
                <c:pt idx="187664">
                  <c:v>434.77156165140599</c:v>
                </c:pt>
                <c:pt idx="187665">
                  <c:v>434.77387840667899</c:v>
                </c:pt>
                <c:pt idx="187666">
                  <c:v>434.77619516195301</c:v>
                </c:pt>
                <c:pt idx="187667">
                  <c:v>434.77851191722601</c:v>
                </c:pt>
                <c:pt idx="187668">
                  <c:v>434.78082867249998</c:v>
                </c:pt>
                <c:pt idx="187669">
                  <c:v>434.78314542777298</c:v>
                </c:pt>
                <c:pt idx="187670">
                  <c:v>434.785462183047</c:v>
                </c:pt>
                <c:pt idx="187671">
                  <c:v>434.78777893832</c:v>
                </c:pt>
                <c:pt idx="187672">
                  <c:v>434.79009569359403</c:v>
                </c:pt>
                <c:pt idx="187673">
                  <c:v>434.79241244886799</c:v>
                </c:pt>
                <c:pt idx="187674">
                  <c:v>434.79472920414099</c:v>
                </c:pt>
                <c:pt idx="187675">
                  <c:v>434.79704595941502</c:v>
                </c:pt>
                <c:pt idx="187676">
                  <c:v>434.79936271468802</c:v>
                </c:pt>
                <c:pt idx="187677">
                  <c:v>434.80167946996198</c:v>
                </c:pt>
                <c:pt idx="187678">
                  <c:v>434.80399622523498</c:v>
                </c:pt>
                <c:pt idx="187679">
                  <c:v>434.80631298050901</c:v>
                </c:pt>
                <c:pt idx="187680">
                  <c:v>434.80862973578201</c:v>
                </c:pt>
                <c:pt idx="187681">
                  <c:v>434.81094649105597</c:v>
                </c:pt>
                <c:pt idx="187682">
                  <c:v>434.81326324632897</c:v>
                </c:pt>
                <c:pt idx="187683">
                  <c:v>434.815580001603</c:v>
                </c:pt>
                <c:pt idx="187684">
                  <c:v>434.817896756876</c:v>
                </c:pt>
                <c:pt idx="187685">
                  <c:v>434.82021351215002</c:v>
                </c:pt>
                <c:pt idx="187686">
                  <c:v>434.82253026742302</c:v>
                </c:pt>
                <c:pt idx="187687">
                  <c:v>434.82484702269699</c:v>
                </c:pt>
                <c:pt idx="187688">
                  <c:v>434.82716377796999</c:v>
                </c:pt>
                <c:pt idx="187689">
                  <c:v>434.82948053324401</c:v>
                </c:pt>
                <c:pt idx="187690">
                  <c:v>434.83179728851701</c:v>
                </c:pt>
                <c:pt idx="187691">
                  <c:v>434.83411404379098</c:v>
                </c:pt>
                <c:pt idx="187692">
                  <c:v>434.83643079906398</c:v>
                </c:pt>
                <c:pt idx="187693">
                  <c:v>434.838747554338</c:v>
                </c:pt>
                <c:pt idx="187694">
                  <c:v>434.841064309611</c:v>
                </c:pt>
                <c:pt idx="187695">
                  <c:v>434.84338106488502</c:v>
                </c:pt>
                <c:pt idx="187696">
                  <c:v>434.84569782015802</c:v>
                </c:pt>
                <c:pt idx="187697">
                  <c:v>434.84801457543199</c:v>
                </c:pt>
                <c:pt idx="187698">
                  <c:v>434.85033133070499</c:v>
                </c:pt>
                <c:pt idx="187699">
                  <c:v>434.85264808597901</c:v>
                </c:pt>
                <c:pt idx="187700">
                  <c:v>434.85496484125201</c:v>
                </c:pt>
                <c:pt idx="187701">
                  <c:v>434.85728159652598</c:v>
                </c:pt>
                <c:pt idx="187702">
                  <c:v>434.85959835179898</c:v>
                </c:pt>
                <c:pt idx="187703">
                  <c:v>434.861915107073</c:v>
                </c:pt>
                <c:pt idx="187704">
                  <c:v>434.864231862346</c:v>
                </c:pt>
                <c:pt idx="187705">
                  <c:v>434.86654861762003</c:v>
                </c:pt>
                <c:pt idx="187706">
                  <c:v>434.86886537289303</c:v>
                </c:pt>
                <c:pt idx="187707">
                  <c:v>434.87118212816699</c:v>
                </c:pt>
                <c:pt idx="187708">
                  <c:v>434.87349888343999</c:v>
                </c:pt>
                <c:pt idx="187709">
                  <c:v>434.87581563871402</c:v>
                </c:pt>
                <c:pt idx="187710">
                  <c:v>434.87813239398702</c:v>
                </c:pt>
                <c:pt idx="187711">
                  <c:v>434.88044914926098</c:v>
                </c:pt>
                <c:pt idx="187712">
                  <c:v>434.88276590453398</c:v>
                </c:pt>
                <c:pt idx="187713">
                  <c:v>434.88508265980801</c:v>
                </c:pt>
                <c:pt idx="187714">
                  <c:v>434.88739941508101</c:v>
                </c:pt>
                <c:pt idx="187715">
                  <c:v>434.88971617035497</c:v>
                </c:pt>
                <c:pt idx="187716">
                  <c:v>434.892032925629</c:v>
                </c:pt>
                <c:pt idx="187717">
                  <c:v>434.894349680902</c:v>
                </c:pt>
                <c:pt idx="187718">
                  <c:v>434.89666643617602</c:v>
                </c:pt>
                <c:pt idx="187719">
                  <c:v>434.89898319144902</c:v>
                </c:pt>
                <c:pt idx="187720">
                  <c:v>434.90129994672299</c:v>
                </c:pt>
                <c:pt idx="187721">
                  <c:v>434.90361670199599</c:v>
                </c:pt>
                <c:pt idx="187722">
                  <c:v>434.90593345727001</c:v>
                </c:pt>
                <c:pt idx="187723">
                  <c:v>434.90825021254301</c:v>
                </c:pt>
                <c:pt idx="187724">
                  <c:v>434.91056696781698</c:v>
                </c:pt>
                <c:pt idx="187725">
                  <c:v>434.91288372308998</c:v>
                </c:pt>
                <c:pt idx="187726">
                  <c:v>434.915200478364</c:v>
                </c:pt>
                <c:pt idx="187727">
                  <c:v>434.917517233637</c:v>
                </c:pt>
                <c:pt idx="187728">
                  <c:v>434.91983398891102</c:v>
                </c:pt>
                <c:pt idx="187729">
                  <c:v>434.92215074418402</c:v>
                </c:pt>
                <c:pt idx="187730">
                  <c:v>434.92446749945799</c:v>
                </c:pt>
                <c:pt idx="187731">
                  <c:v>434.92678425473099</c:v>
                </c:pt>
                <c:pt idx="187732">
                  <c:v>434.92910101000501</c:v>
                </c:pt>
                <c:pt idx="187733">
                  <c:v>434.93141776527801</c:v>
                </c:pt>
                <c:pt idx="187734">
                  <c:v>434.93373452055198</c:v>
                </c:pt>
                <c:pt idx="187735">
                  <c:v>434.93605127582498</c:v>
                </c:pt>
                <c:pt idx="187736">
                  <c:v>434.938368031099</c:v>
                </c:pt>
                <c:pt idx="187737">
                  <c:v>434.940684786372</c:v>
                </c:pt>
                <c:pt idx="187738">
                  <c:v>434.94300154164603</c:v>
                </c:pt>
                <c:pt idx="187739">
                  <c:v>434.94531829691903</c:v>
                </c:pt>
                <c:pt idx="187740">
                  <c:v>434.94763505219299</c:v>
                </c:pt>
                <c:pt idx="187741">
                  <c:v>434.94995180746599</c:v>
                </c:pt>
                <c:pt idx="187742">
                  <c:v>434.95226856274002</c:v>
                </c:pt>
                <c:pt idx="187743">
                  <c:v>434.95458531801302</c:v>
                </c:pt>
                <c:pt idx="187744">
                  <c:v>434.95690207328698</c:v>
                </c:pt>
                <c:pt idx="187745">
                  <c:v>434.95921882855998</c:v>
                </c:pt>
                <c:pt idx="187746">
                  <c:v>434.96153558383401</c:v>
                </c:pt>
                <c:pt idx="187747">
                  <c:v>434.96385233910701</c:v>
                </c:pt>
                <c:pt idx="187748">
                  <c:v>434.96616909438097</c:v>
                </c:pt>
                <c:pt idx="187749">
                  <c:v>434.96848584965397</c:v>
                </c:pt>
                <c:pt idx="187750">
                  <c:v>434.970802604928</c:v>
                </c:pt>
                <c:pt idx="187751">
                  <c:v>434.973119360201</c:v>
                </c:pt>
                <c:pt idx="187752">
                  <c:v>434.97543611547502</c:v>
                </c:pt>
                <c:pt idx="187753">
                  <c:v>434.97775287074802</c:v>
                </c:pt>
                <c:pt idx="187754">
                  <c:v>434.98006962602199</c:v>
                </c:pt>
                <c:pt idx="187755">
                  <c:v>434.98238638129499</c:v>
                </c:pt>
                <c:pt idx="187756">
                  <c:v>434.98470313656901</c:v>
                </c:pt>
                <c:pt idx="187757">
                  <c:v>434.98701989184201</c:v>
                </c:pt>
                <c:pt idx="187758">
                  <c:v>434.98933664711598</c:v>
                </c:pt>
                <c:pt idx="187759">
                  <c:v>434.99165340239</c:v>
                </c:pt>
                <c:pt idx="187760">
                  <c:v>434.993970157663</c:v>
                </c:pt>
                <c:pt idx="187761">
                  <c:v>434.99628691293702</c:v>
                </c:pt>
                <c:pt idx="187762">
                  <c:v>434.99860366821002</c:v>
                </c:pt>
                <c:pt idx="187763">
                  <c:v>435.00092042348399</c:v>
                </c:pt>
                <c:pt idx="187764">
                  <c:v>435.00323717875699</c:v>
                </c:pt>
                <c:pt idx="187765">
                  <c:v>435.00555393403101</c:v>
                </c:pt>
                <c:pt idx="187766">
                  <c:v>435.00787068930401</c:v>
                </c:pt>
                <c:pt idx="187767">
                  <c:v>435.01018744457798</c:v>
                </c:pt>
                <c:pt idx="187768">
                  <c:v>435.01250419985098</c:v>
                </c:pt>
                <c:pt idx="187769">
                  <c:v>435.014820955125</c:v>
                </c:pt>
                <c:pt idx="187770">
                  <c:v>435.017137710398</c:v>
                </c:pt>
                <c:pt idx="187771">
                  <c:v>435.01945446567203</c:v>
                </c:pt>
                <c:pt idx="187772">
                  <c:v>435.02177122094503</c:v>
                </c:pt>
                <c:pt idx="187773">
                  <c:v>435.02408797621899</c:v>
                </c:pt>
                <c:pt idx="187774">
                  <c:v>435.02640473149199</c:v>
                </c:pt>
                <c:pt idx="187775">
                  <c:v>435.02872148676602</c:v>
                </c:pt>
                <c:pt idx="187776">
                  <c:v>435.03103824203902</c:v>
                </c:pt>
                <c:pt idx="187777">
                  <c:v>435.03335499731298</c:v>
                </c:pt>
                <c:pt idx="187778">
                  <c:v>435.03567175258598</c:v>
                </c:pt>
                <c:pt idx="187779">
                  <c:v>435.03798850786001</c:v>
                </c:pt>
                <c:pt idx="187780">
                  <c:v>435.04030526313301</c:v>
                </c:pt>
                <c:pt idx="187781">
                  <c:v>435.04262201840697</c:v>
                </c:pt>
                <c:pt idx="187782">
                  <c:v>435.04493877367997</c:v>
                </c:pt>
                <c:pt idx="187783">
                  <c:v>435.047255528954</c:v>
                </c:pt>
                <c:pt idx="187784">
                  <c:v>435.049572284227</c:v>
                </c:pt>
                <c:pt idx="187785">
                  <c:v>435.05188903950102</c:v>
                </c:pt>
                <c:pt idx="187786">
                  <c:v>435.05420579477402</c:v>
                </c:pt>
                <c:pt idx="187787">
                  <c:v>435.05652255004799</c:v>
                </c:pt>
                <c:pt idx="187788">
                  <c:v>435.05883930532099</c:v>
                </c:pt>
                <c:pt idx="187789">
                  <c:v>435.06115606059501</c:v>
                </c:pt>
                <c:pt idx="187790">
                  <c:v>435.06347281586801</c:v>
                </c:pt>
                <c:pt idx="187791">
                  <c:v>435.06578957114198</c:v>
                </c:pt>
                <c:pt idx="187792">
                  <c:v>435.06810632641498</c:v>
                </c:pt>
                <c:pt idx="187793">
                  <c:v>435.070423081689</c:v>
                </c:pt>
                <c:pt idx="187794">
                  <c:v>435.072739836962</c:v>
                </c:pt>
                <c:pt idx="187795">
                  <c:v>435.07505659223602</c:v>
                </c:pt>
                <c:pt idx="187796">
                  <c:v>435.07737334750902</c:v>
                </c:pt>
                <c:pt idx="187797">
                  <c:v>435.07969010278299</c:v>
                </c:pt>
                <c:pt idx="187798">
                  <c:v>435.08200685805599</c:v>
                </c:pt>
                <c:pt idx="187799">
                  <c:v>435.08432361333001</c:v>
                </c:pt>
                <c:pt idx="187800">
                  <c:v>435.08664036860301</c:v>
                </c:pt>
                <c:pt idx="187801">
                  <c:v>435.08895712387698</c:v>
                </c:pt>
                <c:pt idx="187802">
                  <c:v>435.091273879151</c:v>
                </c:pt>
                <c:pt idx="187803">
                  <c:v>435.093590634424</c:v>
                </c:pt>
                <c:pt idx="187804">
                  <c:v>435.09590738969803</c:v>
                </c:pt>
                <c:pt idx="187805">
                  <c:v>435.09822414497103</c:v>
                </c:pt>
                <c:pt idx="187806">
                  <c:v>435.10054090024499</c:v>
                </c:pt>
                <c:pt idx="187807">
                  <c:v>435.10285765551799</c:v>
                </c:pt>
                <c:pt idx="187808">
                  <c:v>435.10517441079202</c:v>
                </c:pt>
                <c:pt idx="187809">
                  <c:v>435.10749116606502</c:v>
                </c:pt>
                <c:pt idx="187810">
                  <c:v>435.10980792133898</c:v>
                </c:pt>
                <c:pt idx="187811">
                  <c:v>435.11212467661198</c:v>
                </c:pt>
                <c:pt idx="187812">
                  <c:v>435.11444143188601</c:v>
                </c:pt>
                <c:pt idx="187813">
                  <c:v>435.11675818715901</c:v>
                </c:pt>
                <c:pt idx="187814">
                  <c:v>435.11907494243297</c:v>
                </c:pt>
                <c:pt idx="187815">
                  <c:v>435.12139169770597</c:v>
                </c:pt>
                <c:pt idx="187816">
                  <c:v>435.12370845298</c:v>
                </c:pt>
                <c:pt idx="187817">
                  <c:v>435.126025208253</c:v>
                </c:pt>
                <c:pt idx="187818">
                  <c:v>435.12834196352702</c:v>
                </c:pt>
                <c:pt idx="187819">
                  <c:v>435.13065871880002</c:v>
                </c:pt>
                <c:pt idx="187820">
                  <c:v>435.13297547407399</c:v>
                </c:pt>
                <c:pt idx="187821">
                  <c:v>435.13529222934699</c:v>
                </c:pt>
                <c:pt idx="187822">
                  <c:v>435.13760898462101</c:v>
                </c:pt>
                <c:pt idx="187823">
                  <c:v>435.13992573989401</c:v>
                </c:pt>
                <c:pt idx="187824">
                  <c:v>435.14224249516798</c:v>
                </c:pt>
                <c:pt idx="187825">
                  <c:v>435.14455925044098</c:v>
                </c:pt>
                <c:pt idx="187826">
                  <c:v>435.146876005715</c:v>
                </c:pt>
                <c:pt idx="187827">
                  <c:v>435.149192760988</c:v>
                </c:pt>
                <c:pt idx="187828">
                  <c:v>435.15150951626202</c:v>
                </c:pt>
                <c:pt idx="187829">
                  <c:v>435.15382627153502</c:v>
                </c:pt>
                <c:pt idx="187830">
                  <c:v>435.15614302680899</c:v>
                </c:pt>
                <c:pt idx="187831">
                  <c:v>435.15845978208199</c:v>
                </c:pt>
                <c:pt idx="187832">
                  <c:v>435.16077653735601</c:v>
                </c:pt>
                <c:pt idx="187833">
                  <c:v>435.16309329262901</c:v>
                </c:pt>
                <c:pt idx="187834">
                  <c:v>435.16541004790298</c:v>
                </c:pt>
                <c:pt idx="187835">
                  <c:v>435.16772680317598</c:v>
                </c:pt>
                <c:pt idx="187836">
                  <c:v>435.17004355845</c:v>
                </c:pt>
                <c:pt idx="187837">
                  <c:v>435.172360313723</c:v>
                </c:pt>
                <c:pt idx="187838">
                  <c:v>435.17467706899703</c:v>
                </c:pt>
                <c:pt idx="187839">
                  <c:v>435.17699382427003</c:v>
                </c:pt>
                <c:pt idx="187840">
                  <c:v>435.17931057954399</c:v>
                </c:pt>
                <c:pt idx="187841">
                  <c:v>435.18162733481699</c:v>
                </c:pt>
                <c:pt idx="187842">
                  <c:v>435.18394409009102</c:v>
                </c:pt>
                <c:pt idx="187843">
                  <c:v>435.18626084536498</c:v>
                </c:pt>
                <c:pt idx="187844">
                  <c:v>435.18857760063798</c:v>
                </c:pt>
                <c:pt idx="187845">
                  <c:v>435.19089435591201</c:v>
                </c:pt>
                <c:pt idx="187846">
                  <c:v>435.19321111118501</c:v>
                </c:pt>
                <c:pt idx="187847">
                  <c:v>435.19552786645897</c:v>
                </c:pt>
                <c:pt idx="187848">
                  <c:v>435.19784462173197</c:v>
                </c:pt>
                <c:pt idx="187849">
                  <c:v>435.200161377006</c:v>
                </c:pt>
                <c:pt idx="187850">
                  <c:v>435.202478132279</c:v>
                </c:pt>
                <c:pt idx="187851">
                  <c:v>435.20479488755302</c:v>
                </c:pt>
                <c:pt idx="187852">
                  <c:v>435.20711164282602</c:v>
                </c:pt>
                <c:pt idx="187853">
                  <c:v>435.20942839809999</c:v>
                </c:pt>
                <c:pt idx="187854">
                  <c:v>435.21174515337299</c:v>
                </c:pt>
                <c:pt idx="187855">
                  <c:v>435.21406190864701</c:v>
                </c:pt>
                <c:pt idx="187856">
                  <c:v>435.21637866392001</c:v>
                </c:pt>
                <c:pt idx="187857">
                  <c:v>435.21869541919398</c:v>
                </c:pt>
                <c:pt idx="187858">
                  <c:v>435.22101217446698</c:v>
                </c:pt>
                <c:pt idx="187859">
                  <c:v>435.223328929741</c:v>
                </c:pt>
                <c:pt idx="187860">
                  <c:v>435.225645685014</c:v>
                </c:pt>
                <c:pt idx="187861">
                  <c:v>435.22796244028802</c:v>
                </c:pt>
                <c:pt idx="187862">
                  <c:v>435.23027919556102</c:v>
                </c:pt>
                <c:pt idx="187863">
                  <c:v>435.23259595083499</c:v>
                </c:pt>
                <c:pt idx="187864">
                  <c:v>435.23491270610799</c:v>
                </c:pt>
                <c:pt idx="187865">
                  <c:v>435.23722946138201</c:v>
                </c:pt>
                <c:pt idx="187866">
                  <c:v>435.23954621665501</c:v>
                </c:pt>
                <c:pt idx="187867">
                  <c:v>435.24186297192898</c:v>
                </c:pt>
                <c:pt idx="187868">
                  <c:v>435.24417972720198</c:v>
                </c:pt>
                <c:pt idx="187869">
                  <c:v>435.246496482476</c:v>
                </c:pt>
                <c:pt idx="187870">
                  <c:v>435.248813237749</c:v>
                </c:pt>
                <c:pt idx="187871">
                  <c:v>435.25112999302303</c:v>
                </c:pt>
                <c:pt idx="187872">
                  <c:v>435.25344674829603</c:v>
                </c:pt>
                <c:pt idx="187873">
                  <c:v>435.25576350356999</c:v>
                </c:pt>
                <c:pt idx="187874">
                  <c:v>435.25808025884299</c:v>
                </c:pt>
                <c:pt idx="187875">
                  <c:v>435.26039701411702</c:v>
                </c:pt>
                <c:pt idx="187876">
                  <c:v>435.26271376939002</c:v>
                </c:pt>
                <c:pt idx="187877">
                  <c:v>435.26503052466398</c:v>
                </c:pt>
                <c:pt idx="187878">
                  <c:v>435.26734727993698</c:v>
                </c:pt>
                <c:pt idx="187879">
                  <c:v>435.26966403521101</c:v>
                </c:pt>
                <c:pt idx="187880">
                  <c:v>435.27198079048401</c:v>
                </c:pt>
                <c:pt idx="187881">
                  <c:v>435.27429754575797</c:v>
                </c:pt>
                <c:pt idx="187882">
                  <c:v>435.27661430103097</c:v>
                </c:pt>
                <c:pt idx="187883">
                  <c:v>435.278931056305</c:v>
                </c:pt>
                <c:pt idx="187884">
                  <c:v>435.281247811578</c:v>
                </c:pt>
                <c:pt idx="187885">
                  <c:v>435.28356456685202</c:v>
                </c:pt>
                <c:pt idx="187886">
                  <c:v>435.28588132212599</c:v>
                </c:pt>
                <c:pt idx="187887">
                  <c:v>435.28819807739899</c:v>
                </c:pt>
                <c:pt idx="187888">
                  <c:v>435.29051483267301</c:v>
                </c:pt>
                <c:pt idx="187889">
                  <c:v>435.29283158794601</c:v>
                </c:pt>
                <c:pt idx="187890">
                  <c:v>435.29514834321998</c:v>
                </c:pt>
                <c:pt idx="187891">
                  <c:v>435.29746509849298</c:v>
                </c:pt>
                <c:pt idx="187892">
                  <c:v>435.299781853767</c:v>
                </c:pt>
                <c:pt idx="187893">
                  <c:v>435.30209860904</c:v>
                </c:pt>
                <c:pt idx="187894">
                  <c:v>435.30441536431402</c:v>
                </c:pt>
                <c:pt idx="187895">
                  <c:v>435.30673211958702</c:v>
                </c:pt>
                <c:pt idx="187896">
                  <c:v>435.30904887486099</c:v>
                </c:pt>
                <c:pt idx="187897">
                  <c:v>435.31136563013399</c:v>
                </c:pt>
                <c:pt idx="187898">
                  <c:v>435.31368238540801</c:v>
                </c:pt>
                <c:pt idx="187899">
                  <c:v>435.31599914068101</c:v>
                </c:pt>
                <c:pt idx="187900">
                  <c:v>435.31831589595498</c:v>
                </c:pt>
                <c:pt idx="187901">
                  <c:v>435.32063265122798</c:v>
                </c:pt>
                <c:pt idx="187902">
                  <c:v>435.322949406502</c:v>
                </c:pt>
                <c:pt idx="187903">
                  <c:v>435.32526616177501</c:v>
                </c:pt>
                <c:pt idx="187904">
                  <c:v>435.32758291704903</c:v>
                </c:pt>
                <c:pt idx="187905">
                  <c:v>435.32989967232197</c:v>
                </c:pt>
                <c:pt idx="187906">
                  <c:v>435.33221642759599</c:v>
                </c:pt>
                <c:pt idx="187907">
                  <c:v>435.334533182869</c:v>
                </c:pt>
                <c:pt idx="187908">
                  <c:v>435.33684993814302</c:v>
                </c:pt>
                <c:pt idx="187909">
                  <c:v>435.33916669341602</c:v>
                </c:pt>
                <c:pt idx="187910">
                  <c:v>435.34148344868998</c:v>
                </c:pt>
                <c:pt idx="187911">
                  <c:v>435.34380020396299</c:v>
                </c:pt>
                <c:pt idx="187912">
                  <c:v>435.34611695923701</c:v>
                </c:pt>
                <c:pt idx="187913">
                  <c:v>435.34843371451001</c:v>
                </c:pt>
                <c:pt idx="187914">
                  <c:v>435.35075046978397</c:v>
                </c:pt>
                <c:pt idx="187915">
                  <c:v>435.35306722505698</c:v>
                </c:pt>
                <c:pt idx="187916">
                  <c:v>435.355383980331</c:v>
                </c:pt>
                <c:pt idx="187917">
                  <c:v>435.357700735604</c:v>
                </c:pt>
                <c:pt idx="187918">
                  <c:v>435.36001749087802</c:v>
                </c:pt>
                <c:pt idx="187919">
                  <c:v>435.36233424615102</c:v>
                </c:pt>
                <c:pt idx="187920">
                  <c:v>435.36465100142499</c:v>
                </c:pt>
                <c:pt idx="187921">
                  <c:v>435.36696775669799</c:v>
                </c:pt>
                <c:pt idx="187922">
                  <c:v>435.36928451197201</c:v>
                </c:pt>
                <c:pt idx="187923">
                  <c:v>435.37160126724501</c:v>
                </c:pt>
                <c:pt idx="187924">
                  <c:v>435.37391802251898</c:v>
                </c:pt>
                <c:pt idx="187925">
                  <c:v>435.37623477779198</c:v>
                </c:pt>
                <c:pt idx="187926">
                  <c:v>435.378551533066</c:v>
                </c:pt>
                <c:pt idx="187927">
                  <c:v>435.380868288339</c:v>
                </c:pt>
                <c:pt idx="187928">
                  <c:v>435.38318504361303</c:v>
                </c:pt>
                <c:pt idx="187929">
                  <c:v>435.38550179888699</c:v>
                </c:pt>
                <c:pt idx="187930">
                  <c:v>435.38781855415999</c:v>
                </c:pt>
                <c:pt idx="187931">
                  <c:v>435.39013530943402</c:v>
                </c:pt>
                <c:pt idx="187932">
                  <c:v>435.39245206470702</c:v>
                </c:pt>
                <c:pt idx="187933">
                  <c:v>435.39476881998098</c:v>
                </c:pt>
                <c:pt idx="187934">
                  <c:v>435.39708557525398</c:v>
                </c:pt>
                <c:pt idx="187935">
                  <c:v>435.39940233052801</c:v>
                </c:pt>
                <c:pt idx="187936">
                  <c:v>435.40171908580101</c:v>
                </c:pt>
                <c:pt idx="187937">
                  <c:v>435.40403584107497</c:v>
                </c:pt>
                <c:pt idx="187938">
                  <c:v>435.40635259634797</c:v>
                </c:pt>
                <c:pt idx="187939">
                  <c:v>435.408669351622</c:v>
                </c:pt>
                <c:pt idx="187940">
                  <c:v>435.410986106895</c:v>
                </c:pt>
                <c:pt idx="187941">
                  <c:v>435.41330286216902</c:v>
                </c:pt>
                <c:pt idx="187942">
                  <c:v>435.41561961744202</c:v>
                </c:pt>
                <c:pt idx="187943">
                  <c:v>435.41793637271599</c:v>
                </c:pt>
                <c:pt idx="187944">
                  <c:v>435.42025312798899</c:v>
                </c:pt>
                <c:pt idx="187945">
                  <c:v>435.42256988326301</c:v>
                </c:pt>
                <c:pt idx="187946">
                  <c:v>435.42488663853601</c:v>
                </c:pt>
                <c:pt idx="187947">
                  <c:v>435.42720339380998</c:v>
                </c:pt>
                <c:pt idx="187948">
                  <c:v>435.42952014908298</c:v>
                </c:pt>
                <c:pt idx="187949">
                  <c:v>435.431836904357</c:v>
                </c:pt>
                <c:pt idx="187950">
                  <c:v>435.43415365963</c:v>
                </c:pt>
                <c:pt idx="187951">
                  <c:v>435.43647041490402</c:v>
                </c:pt>
                <c:pt idx="187952">
                  <c:v>435.43878717017702</c:v>
                </c:pt>
                <c:pt idx="187953">
                  <c:v>435.44110392545099</c:v>
                </c:pt>
                <c:pt idx="187954">
                  <c:v>435.44342068072399</c:v>
                </c:pt>
                <c:pt idx="187955">
                  <c:v>435.44573743599801</c:v>
                </c:pt>
                <c:pt idx="187956">
                  <c:v>435.44805419127101</c:v>
                </c:pt>
                <c:pt idx="187957">
                  <c:v>435.45037094654498</c:v>
                </c:pt>
                <c:pt idx="187958">
                  <c:v>435.45268770181798</c:v>
                </c:pt>
                <c:pt idx="187959">
                  <c:v>435.455004457092</c:v>
                </c:pt>
                <c:pt idx="187960">
                  <c:v>435.457321212365</c:v>
                </c:pt>
                <c:pt idx="187961">
                  <c:v>435.45963796763903</c:v>
                </c:pt>
                <c:pt idx="187962">
                  <c:v>435.46195472291203</c:v>
                </c:pt>
                <c:pt idx="187963">
                  <c:v>435.46427147818599</c:v>
                </c:pt>
                <c:pt idx="187964">
                  <c:v>435.46658823345899</c:v>
                </c:pt>
                <c:pt idx="187965">
                  <c:v>435.46890498873302</c:v>
                </c:pt>
                <c:pt idx="187966">
                  <c:v>435.47122174400602</c:v>
                </c:pt>
                <c:pt idx="187967">
                  <c:v>435.47353849927998</c:v>
                </c:pt>
                <c:pt idx="187968">
                  <c:v>435.47585525455298</c:v>
                </c:pt>
                <c:pt idx="187969">
                  <c:v>435.47817200982701</c:v>
                </c:pt>
                <c:pt idx="187970">
                  <c:v>435.48048876510001</c:v>
                </c:pt>
                <c:pt idx="187971">
                  <c:v>435.48280552037397</c:v>
                </c:pt>
                <c:pt idx="187972">
                  <c:v>435.485122275648</c:v>
                </c:pt>
                <c:pt idx="187973">
                  <c:v>435.487439030921</c:v>
                </c:pt>
                <c:pt idx="187974">
                  <c:v>435.48975578619502</c:v>
                </c:pt>
                <c:pt idx="187975">
                  <c:v>435.49207254146802</c:v>
                </c:pt>
                <c:pt idx="187976">
                  <c:v>435.49438929674199</c:v>
                </c:pt>
                <c:pt idx="187977">
                  <c:v>435.49670605201499</c:v>
                </c:pt>
                <c:pt idx="187978">
                  <c:v>435.49902280728901</c:v>
                </c:pt>
                <c:pt idx="187979">
                  <c:v>435.50133956256201</c:v>
                </c:pt>
                <c:pt idx="187980">
                  <c:v>435.50365631783598</c:v>
                </c:pt>
                <c:pt idx="187981">
                  <c:v>435.50597307310898</c:v>
                </c:pt>
                <c:pt idx="187982">
                  <c:v>435.508289828383</c:v>
                </c:pt>
                <c:pt idx="187983">
                  <c:v>435.510606583656</c:v>
                </c:pt>
                <c:pt idx="187984">
                  <c:v>435.51292333893002</c:v>
                </c:pt>
                <c:pt idx="187985">
                  <c:v>435.51524009420302</c:v>
                </c:pt>
                <c:pt idx="187986">
                  <c:v>435.51755684947699</c:v>
                </c:pt>
                <c:pt idx="187987">
                  <c:v>435.51987360474999</c:v>
                </c:pt>
                <c:pt idx="187988">
                  <c:v>435.52219036002401</c:v>
                </c:pt>
                <c:pt idx="187989">
                  <c:v>435.52450711529701</c:v>
                </c:pt>
                <c:pt idx="187990">
                  <c:v>435.52682387057098</c:v>
                </c:pt>
                <c:pt idx="187991">
                  <c:v>435.52914062584398</c:v>
                </c:pt>
                <c:pt idx="187992">
                  <c:v>435.531457381118</c:v>
                </c:pt>
                <c:pt idx="187993">
                  <c:v>435.533774136391</c:v>
                </c:pt>
                <c:pt idx="187994">
                  <c:v>435.53609089166503</c:v>
                </c:pt>
                <c:pt idx="187995">
                  <c:v>435.53840764693803</c:v>
                </c:pt>
                <c:pt idx="187996">
                  <c:v>435.54072440221199</c:v>
                </c:pt>
                <c:pt idx="187997">
                  <c:v>435.54304115748499</c:v>
                </c:pt>
                <c:pt idx="187998">
                  <c:v>435.54535791275902</c:v>
                </c:pt>
                <c:pt idx="187999">
                  <c:v>435.54767466803202</c:v>
                </c:pt>
                <c:pt idx="188000">
                  <c:v>435.54999142330598</c:v>
                </c:pt>
                <c:pt idx="188001">
                  <c:v>435.55230817857898</c:v>
                </c:pt>
                <c:pt idx="188002">
                  <c:v>435.55462493385301</c:v>
                </c:pt>
                <c:pt idx="188003">
                  <c:v>435.55694168912601</c:v>
                </c:pt>
                <c:pt idx="188004">
                  <c:v>435.55925844439997</c:v>
                </c:pt>
                <c:pt idx="188005">
                  <c:v>435.56157519967297</c:v>
                </c:pt>
                <c:pt idx="188006">
                  <c:v>435.563891954947</c:v>
                </c:pt>
                <c:pt idx="188007">
                  <c:v>435.56620871022</c:v>
                </c:pt>
                <c:pt idx="188008">
                  <c:v>435.56852546549402</c:v>
                </c:pt>
                <c:pt idx="188009">
                  <c:v>435.57084222076702</c:v>
                </c:pt>
                <c:pt idx="188010">
                  <c:v>435.57315897604099</c:v>
                </c:pt>
                <c:pt idx="188011">
                  <c:v>435.57547573131399</c:v>
                </c:pt>
                <c:pt idx="188012">
                  <c:v>435.57779248658801</c:v>
                </c:pt>
                <c:pt idx="188013">
                  <c:v>435.58010924186101</c:v>
                </c:pt>
                <c:pt idx="188014">
                  <c:v>435.58242599713498</c:v>
                </c:pt>
                <c:pt idx="188015">
                  <c:v>435.584742752409</c:v>
                </c:pt>
                <c:pt idx="188016">
                  <c:v>435.587059507682</c:v>
                </c:pt>
                <c:pt idx="188017">
                  <c:v>435.58937626295602</c:v>
                </c:pt>
                <c:pt idx="188018">
                  <c:v>435.59169301822902</c:v>
                </c:pt>
                <c:pt idx="188019">
                  <c:v>435.59400977350299</c:v>
                </c:pt>
                <c:pt idx="188020">
                  <c:v>435.59632652877599</c:v>
                </c:pt>
                <c:pt idx="188021">
                  <c:v>435.59864328405001</c:v>
                </c:pt>
                <c:pt idx="188022">
                  <c:v>435.60096003932301</c:v>
                </c:pt>
                <c:pt idx="188023">
                  <c:v>435.60327679459698</c:v>
                </c:pt>
                <c:pt idx="188024">
                  <c:v>435.60559354986998</c:v>
                </c:pt>
                <c:pt idx="188025">
                  <c:v>435.607910305144</c:v>
                </c:pt>
                <c:pt idx="188026">
                  <c:v>435.610227060417</c:v>
                </c:pt>
                <c:pt idx="188027">
                  <c:v>435.61254381569103</c:v>
                </c:pt>
                <c:pt idx="188028">
                  <c:v>435.61486057096403</c:v>
                </c:pt>
                <c:pt idx="188029">
                  <c:v>435.61717732623799</c:v>
                </c:pt>
                <c:pt idx="188030">
                  <c:v>435.61949408151099</c:v>
                </c:pt>
                <c:pt idx="188031">
                  <c:v>435.62181083678502</c:v>
                </c:pt>
                <c:pt idx="188032">
                  <c:v>435.62412759205802</c:v>
                </c:pt>
                <c:pt idx="188033">
                  <c:v>435.62644434733198</c:v>
                </c:pt>
                <c:pt idx="188034">
                  <c:v>435.62876110260498</c:v>
                </c:pt>
                <c:pt idx="188035">
                  <c:v>435.63107785787901</c:v>
                </c:pt>
                <c:pt idx="188036">
                  <c:v>435.63339461315201</c:v>
                </c:pt>
                <c:pt idx="188037">
                  <c:v>435.63571136842597</c:v>
                </c:pt>
                <c:pt idx="188038">
                  <c:v>435.63802812369897</c:v>
                </c:pt>
                <c:pt idx="188039">
                  <c:v>435.640344878973</c:v>
                </c:pt>
                <c:pt idx="188040">
                  <c:v>435.642661634246</c:v>
                </c:pt>
                <c:pt idx="188041">
                  <c:v>435.64497838952002</c:v>
                </c:pt>
                <c:pt idx="188042">
                  <c:v>435.64729514479302</c:v>
                </c:pt>
                <c:pt idx="188043">
                  <c:v>435.64961190006699</c:v>
                </c:pt>
                <c:pt idx="188044">
                  <c:v>435.65192865533999</c:v>
                </c:pt>
                <c:pt idx="188045">
                  <c:v>435.65424541061401</c:v>
                </c:pt>
                <c:pt idx="188046">
                  <c:v>435.65656216588701</c:v>
                </c:pt>
                <c:pt idx="188047">
                  <c:v>435.65887892116098</c:v>
                </c:pt>
                <c:pt idx="188048">
                  <c:v>435.66119567643398</c:v>
                </c:pt>
                <c:pt idx="188049">
                  <c:v>435.663512431708</c:v>
                </c:pt>
                <c:pt idx="188050">
                  <c:v>435.665829186981</c:v>
                </c:pt>
                <c:pt idx="188051">
                  <c:v>435.66814594225502</c:v>
                </c:pt>
                <c:pt idx="188052">
                  <c:v>435.67046269752802</c:v>
                </c:pt>
                <c:pt idx="188053">
                  <c:v>435.67277945280199</c:v>
                </c:pt>
                <c:pt idx="188054">
                  <c:v>435.67509620807499</c:v>
                </c:pt>
                <c:pt idx="188055">
                  <c:v>435.67741296334901</c:v>
                </c:pt>
                <c:pt idx="188056">
                  <c:v>435.67972971862201</c:v>
                </c:pt>
                <c:pt idx="188057">
                  <c:v>435.68204647389598</c:v>
                </c:pt>
                <c:pt idx="188058">
                  <c:v>435.68436322917</c:v>
                </c:pt>
                <c:pt idx="188059">
                  <c:v>435.686679984443</c:v>
                </c:pt>
                <c:pt idx="188060">
                  <c:v>435.68899673971703</c:v>
                </c:pt>
                <c:pt idx="188061">
                  <c:v>435.69131349499003</c:v>
                </c:pt>
                <c:pt idx="188062">
                  <c:v>435.69363025026399</c:v>
                </c:pt>
                <c:pt idx="188063">
                  <c:v>435.69594700553699</c:v>
                </c:pt>
                <c:pt idx="188064">
                  <c:v>435.69826376081102</c:v>
                </c:pt>
                <c:pt idx="188065">
                  <c:v>435.70058051608402</c:v>
                </c:pt>
                <c:pt idx="188066">
                  <c:v>435.70289727135798</c:v>
                </c:pt>
                <c:pt idx="188067">
                  <c:v>435.70521402663098</c:v>
                </c:pt>
                <c:pt idx="188068">
                  <c:v>435.70753078190501</c:v>
                </c:pt>
                <c:pt idx="188069">
                  <c:v>435.70984753717801</c:v>
                </c:pt>
                <c:pt idx="188070">
                  <c:v>435.71216429245197</c:v>
                </c:pt>
                <c:pt idx="188071">
                  <c:v>435.71448104772497</c:v>
                </c:pt>
                <c:pt idx="188072">
                  <c:v>435.716797802999</c:v>
                </c:pt>
                <c:pt idx="188073">
                  <c:v>435.719114558272</c:v>
                </c:pt>
                <c:pt idx="188074">
                  <c:v>435.72143131354602</c:v>
                </c:pt>
                <c:pt idx="188075">
                  <c:v>435.72374806881902</c:v>
                </c:pt>
                <c:pt idx="188076">
                  <c:v>435.72606482409299</c:v>
                </c:pt>
                <c:pt idx="188077">
                  <c:v>435.72838157936599</c:v>
                </c:pt>
                <c:pt idx="188078">
                  <c:v>435.73069833464001</c:v>
                </c:pt>
                <c:pt idx="188079">
                  <c:v>435.73301508991301</c:v>
                </c:pt>
                <c:pt idx="188080">
                  <c:v>435.73533184518698</c:v>
                </c:pt>
                <c:pt idx="188081">
                  <c:v>435.73764860045998</c:v>
                </c:pt>
                <c:pt idx="188082">
                  <c:v>435.739965355734</c:v>
                </c:pt>
                <c:pt idx="188083">
                  <c:v>435.742282111007</c:v>
                </c:pt>
                <c:pt idx="188084">
                  <c:v>435.74459886628102</c:v>
                </c:pt>
                <c:pt idx="188085">
                  <c:v>435.74691562155402</c:v>
                </c:pt>
                <c:pt idx="188086">
                  <c:v>435.74923237682799</c:v>
                </c:pt>
                <c:pt idx="188087">
                  <c:v>435.75154913210099</c:v>
                </c:pt>
                <c:pt idx="188088">
                  <c:v>435.75386588737501</c:v>
                </c:pt>
                <c:pt idx="188089">
                  <c:v>435.75618264264801</c:v>
                </c:pt>
                <c:pt idx="188090">
                  <c:v>435.75849939792198</c:v>
                </c:pt>
                <c:pt idx="188091">
                  <c:v>435.76081615319498</c:v>
                </c:pt>
                <c:pt idx="188092">
                  <c:v>435.763132908469</c:v>
                </c:pt>
                <c:pt idx="188093">
                  <c:v>435.765449663742</c:v>
                </c:pt>
                <c:pt idx="188094">
                  <c:v>435.76776641901603</c:v>
                </c:pt>
                <c:pt idx="188095">
                  <c:v>435.77008317428903</c:v>
                </c:pt>
                <c:pt idx="188096">
                  <c:v>435.77239992956299</c:v>
                </c:pt>
                <c:pt idx="188097">
                  <c:v>435.77471668483599</c:v>
                </c:pt>
                <c:pt idx="188098">
                  <c:v>435.77703344011002</c:v>
                </c:pt>
                <c:pt idx="188099">
                  <c:v>435.77935019538398</c:v>
                </c:pt>
                <c:pt idx="188100">
                  <c:v>435.78166695065698</c:v>
                </c:pt>
                <c:pt idx="188101">
                  <c:v>435.78398370593101</c:v>
                </c:pt>
                <c:pt idx="188102">
                  <c:v>435.78630046120401</c:v>
                </c:pt>
                <c:pt idx="188103">
                  <c:v>435.78861721647797</c:v>
                </c:pt>
                <c:pt idx="188104">
                  <c:v>435.79093397175097</c:v>
                </c:pt>
                <c:pt idx="188105">
                  <c:v>435.793250727025</c:v>
                </c:pt>
                <c:pt idx="188106">
                  <c:v>435.795567482298</c:v>
                </c:pt>
                <c:pt idx="188107">
                  <c:v>435.79788423757202</c:v>
                </c:pt>
                <c:pt idx="188108">
                  <c:v>435.80020099284502</c:v>
                </c:pt>
                <c:pt idx="188109">
                  <c:v>435.80251774811899</c:v>
                </c:pt>
                <c:pt idx="188110">
                  <c:v>435.80483450339199</c:v>
                </c:pt>
                <c:pt idx="188111">
                  <c:v>435.80715125866601</c:v>
                </c:pt>
                <c:pt idx="188112">
                  <c:v>435.80946801393901</c:v>
                </c:pt>
                <c:pt idx="188113">
                  <c:v>435.81178476921298</c:v>
                </c:pt>
                <c:pt idx="188114">
                  <c:v>435.81410152448598</c:v>
                </c:pt>
                <c:pt idx="188115">
                  <c:v>435.81641827976</c:v>
                </c:pt>
                <c:pt idx="188116">
                  <c:v>435.818735035033</c:v>
                </c:pt>
                <c:pt idx="188117">
                  <c:v>435.82105179030702</c:v>
                </c:pt>
                <c:pt idx="188118">
                  <c:v>435.82336854558002</c:v>
                </c:pt>
                <c:pt idx="188119">
                  <c:v>435.82568530085399</c:v>
                </c:pt>
                <c:pt idx="188120">
                  <c:v>435.82800205612699</c:v>
                </c:pt>
                <c:pt idx="188121">
                  <c:v>435.83031881140101</c:v>
                </c:pt>
                <c:pt idx="188122">
                  <c:v>435.83263556667401</c:v>
                </c:pt>
                <c:pt idx="188123">
                  <c:v>435.83495232194798</c:v>
                </c:pt>
                <c:pt idx="188124">
                  <c:v>435.83726907722098</c:v>
                </c:pt>
                <c:pt idx="188125">
                  <c:v>435.839585832495</c:v>
                </c:pt>
                <c:pt idx="188126">
                  <c:v>435.841902587768</c:v>
                </c:pt>
                <c:pt idx="188127">
                  <c:v>435.84421934304203</c:v>
                </c:pt>
                <c:pt idx="188128">
                  <c:v>435.84653609831503</c:v>
                </c:pt>
                <c:pt idx="188129">
                  <c:v>435.84885285358899</c:v>
                </c:pt>
                <c:pt idx="188130">
                  <c:v>435.85116960886199</c:v>
                </c:pt>
                <c:pt idx="188131">
                  <c:v>435.85348636413602</c:v>
                </c:pt>
                <c:pt idx="188132">
                  <c:v>435.85580311940902</c:v>
                </c:pt>
                <c:pt idx="188133">
                  <c:v>435.85811987468298</c:v>
                </c:pt>
                <c:pt idx="188134">
                  <c:v>435.86043662995598</c:v>
                </c:pt>
                <c:pt idx="188135">
                  <c:v>435.86275338523001</c:v>
                </c:pt>
                <c:pt idx="188136">
                  <c:v>435.86507014050301</c:v>
                </c:pt>
                <c:pt idx="188137">
                  <c:v>435.86738689577697</c:v>
                </c:pt>
                <c:pt idx="188138">
                  <c:v>435.86970365104997</c:v>
                </c:pt>
                <c:pt idx="188139">
                  <c:v>435.872020406324</c:v>
                </c:pt>
                <c:pt idx="188140">
                  <c:v>435.874337161597</c:v>
                </c:pt>
                <c:pt idx="188141">
                  <c:v>435.87665391687102</c:v>
                </c:pt>
                <c:pt idx="188142">
                  <c:v>435.87897067214499</c:v>
                </c:pt>
                <c:pt idx="188143">
                  <c:v>435.88128742741799</c:v>
                </c:pt>
                <c:pt idx="188144">
                  <c:v>435.88360418269201</c:v>
                </c:pt>
                <c:pt idx="188145">
                  <c:v>435.88592093796501</c:v>
                </c:pt>
                <c:pt idx="188146">
                  <c:v>435.88823769323898</c:v>
                </c:pt>
                <c:pt idx="188147">
                  <c:v>435.89055444851198</c:v>
                </c:pt>
                <c:pt idx="188148">
                  <c:v>435.892871203786</c:v>
                </c:pt>
                <c:pt idx="188149">
                  <c:v>435.895187959059</c:v>
                </c:pt>
                <c:pt idx="188150">
                  <c:v>435.89750471433302</c:v>
                </c:pt>
                <c:pt idx="188151">
                  <c:v>435.89982146960602</c:v>
                </c:pt>
                <c:pt idx="188152">
                  <c:v>435.90213822487999</c:v>
                </c:pt>
                <c:pt idx="188153">
                  <c:v>435.90445498015299</c:v>
                </c:pt>
                <c:pt idx="188154">
                  <c:v>435.90677173542701</c:v>
                </c:pt>
                <c:pt idx="188155">
                  <c:v>435.90908849070001</c:v>
                </c:pt>
                <c:pt idx="188156">
                  <c:v>435.91140524597398</c:v>
                </c:pt>
                <c:pt idx="188157">
                  <c:v>435.91372200124698</c:v>
                </c:pt>
                <c:pt idx="188158">
                  <c:v>435.916038756521</c:v>
                </c:pt>
                <c:pt idx="188159">
                  <c:v>435.918355511794</c:v>
                </c:pt>
                <c:pt idx="188160">
                  <c:v>435.92067226706803</c:v>
                </c:pt>
                <c:pt idx="188161">
                  <c:v>435.92298902234103</c:v>
                </c:pt>
                <c:pt idx="188162">
                  <c:v>435.92530577761499</c:v>
                </c:pt>
                <c:pt idx="188163">
                  <c:v>435.92762253288799</c:v>
                </c:pt>
                <c:pt idx="188164">
                  <c:v>435.92993928816202</c:v>
                </c:pt>
                <c:pt idx="188165">
                  <c:v>435.93225604343502</c:v>
                </c:pt>
                <c:pt idx="188166">
                  <c:v>435.93457279870898</c:v>
                </c:pt>
                <c:pt idx="188167">
                  <c:v>435.93688955398198</c:v>
                </c:pt>
                <c:pt idx="188168">
                  <c:v>435.93920630925601</c:v>
                </c:pt>
                <c:pt idx="188169">
                  <c:v>435.94152306452901</c:v>
                </c:pt>
                <c:pt idx="188170">
                  <c:v>435.94383981980297</c:v>
                </c:pt>
                <c:pt idx="188171">
                  <c:v>435.94615657507597</c:v>
                </c:pt>
                <c:pt idx="188172">
                  <c:v>435.94847333035</c:v>
                </c:pt>
                <c:pt idx="188173">
                  <c:v>435.950790085623</c:v>
                </c:pt>
                <c:pt idx="188174">
                  <c:v>435.95310684089702</c:v>
                </c:pt>
                <c:pt idx="188175">
                  <c:v>435.95542359617002</c:v>
                </c:pt>
                <c:pt idx="188176">
                  <c:v>435.95774035144399</c:v>
                </c:pt>
                <c:pt idx="188177">
                  <c:v>435.96005710671699</c:v>
                </c:pt>
                <c:pt idx="188178">
                  <c:v>435.96237386199101</c:v>
                </c:pt>
                <c:pt idx="188179">
                  <c:v>435.96469061726401</c:v>
                </c:pt>
                <c:pt idx="188180">
                  <c:v>435.96700737253798</c:v>
                </c:pt>
                <c:pt idx="188181">
                  <c:v>435.96932412781098</c:v>
                </c:pt>
                <c:pt idx="188182">
                  <c:v>435.971640883085</c:v>
                </c:pt>
                <c:pt idx="188183">
                  <c:v>435.973957638358</c:v>
                </c:pt>
                <c:pt idx="188184">
                  <c:v>435.97627439363202</c:v>
                </c:pt>
                <c:pt idx="188185">
                  <c:v>435.97859114890599</c:v>
                </c:pt>
                <c:pt idx="188186">
                  <c:v>435.98090790417899</c:v>
                </c:pt>
                <c:pt idx="188187">
                  <c:v>435.98322465945301</c:v>
                </c:pt>
                <c:pt idx="188188">
                  <c:v>435.98554141472601</c:v>
                </c:pt>
                <c:pt idx="188189">
                  <c:v>435.98785816999998</c:v>
                </c:pt>
                <c:pt idx="188190">
                  <c:v>435.99017492527298</c:v>
                </c:pt>
                <c:pt idx="188191">
                  <c:v>435.992491680547</c:v>
                </c:pt>
                <c:pt idx="188192">
                  <c:v>435.99480843582</c:v>
                </c:pt>
                <c:pt idx="188193">
                  <c:v>435.99712519109403</c:v>
                </c:pt>
                <c:pt idx="188194">
                  <c:v>435.99944194636703</c:v>
                </c:pt>
                <c:pt idx="188195">
                  <c:v>436.00175870164099</c:v>
                </c:pt>
                <c:pt idx="188196">
                  <c:v>436.00407545691399</c:v>
                </c:pt>
                <c:pt idx="188197">
                  <c:v>436.00639221218802</c:v>
                </c:pt>
                <c:pt idx="188198">
                  <c:v>436.00870896746102</c:v>
                </c:pt>
                <c:pt idx="188199">
                  <c:v>436.01102572273498</c:v>
                </c:pt>
                <c:pt idx="188200">
                  <c:v>436.01334247800798</c:v>
                </c:pt>
                <c:pt idx="188201">
                  <c:v>436.01565923328201</c:v>
                </c:pt>
                <c:pt idx="188202">
                  <c:v>436.01797598855501</c:v>
                </c:pt>
                <c:pt idx="188203">
                  <c:v>436.02029274382897</c:v>
                </c:pt>
                <c:pt idx="188204">
                  <c:v>436.02260949910197</c:v>
                </c:pt>
                <c:pt idx="188205">
                  <c:v>436.024926254376</c:v>
                </c:pt>
                <c:pt idx="188206">
                  <c:v>436.027243009649</c:v>
                </c:pt>
                <c:pt idx="188207">
                  <c:v>436.02955976492302</c:v>
                </c:pt>
                <c:pt idx="188208">
                  <c:v>436.03187652019602</c:v>
                </c:pt>
                <c:pt idx="188209">
                  <c:v>436.03419327546999</c:v>
                </c:pt>
                <c:pt idx="188210">
                  <c:v>436.03651003074299</c:v>
                </c:pt>
                <c:pt idx="188211">
                  <c:v>436.03882678601701</c:v>
                </c:pt>
                <c:pt idx="188212">
                  <c:v>436.04114354129001</c:v>
                </c:pt>
                <c:pt idx="188213">
                  <c:v>436.04346029656398</c:v>
                </c:pt>
                <c:pt idx="188214">
                  <c:v>436.04577705183698</c:v>
                </c:pt>
                <c:pt idx="188215">
                  <c:v>436.048093807111</c:v>
                </c:pt>
                <c:pt idx="188216">
                  <c:v>436.050410562384</c:v>
                </c:pt>
                <c:pt idx="188217">
                  <c:v>436.05272731765803</c:v>
                </c:pt>
                <c:pt idx="188218">
                  <c:v>436.05504407293103</c:v>
                </c:pt>
                <c:pt idx="188219">
                  <c:v>436.05736082820499</c:v>
                </c:pt>
                <c:pt idx="188220">
                  <c:v>436.05967758347799</c:v>
                </c:pt>
                <c:pt idx="188221">
                  <c:v>436.06199433875202</c:v>
                </c:pt>
                <c:pt idx="188222">
                  <c:v>436.06431109402502</c:v>
                </c:pt>
                <c:pt idx="188223">
                  <c:v>436.06662784929898</c:v>
                </c:pt>
                <c:pt idx="188224">
                  <c:v>436.06894460457198</c:v>
                </c:pt>
                <c:pt idx="188225">
                  <c:v>436.07126135984601</c:v>
                </c:pt>
                <c:pt idx="188226">
                  <c:v>436.07357811511901</c:v>
                </c:pt>
                <c:pt idx="188227">
                  <c:v>436.07589487039297</c:v>
                </c:pt>
                <c:pt idx="188228">
                  <c:v>436.078211625667</c:v>
                </c:pt>
                <c:pt idx="188229">
                  <c:v>436.08052838094</c:v>
                </c:pt>
                <c:pt idx="188230">
                  <c:v>436.08284513621402</c:v>
                </c:pt>
                <c:pt idx="188231">
                  <c:v>436.08516189148702</c:v>
                </c:pt>
                <c:pt idx="188232">
                  <c:v>436.08747864676099</c:v>
                </c:pt>
                <c:pt idx="188233">
                  <c:v>436.08979540203399</c:v>
                </c:pt>
                <c:pt idx="188234">
                  <c:v>436.09211215730801</c:v>
                </c:pt>
                <c:pt idx="188235">
                  <c:v>436.09442891258101</c:v>
                </c:pt>
                <c:pt idx="188236">
                  <c:v>436.09674566785498</c:v>
                </c:pt>
                <c:pt idx="188237">
                  <c:v>436.09906242312798</c:v>
                </c:pt>
                <c:pt idx="188238">
                  <c:v>436.101379178402</c:v>
                </c:pt>
                <c:pt idx="188239">
                  <c:v>436.103695933675</c:v>
                </c:pt>
                <c:pt idx="188240">
                  <c:v>436.10601268894902</c:v>
                </c:pt>
                <c:pt idx="188241">
                  <c:v>436.10832944422202</c:v>
                </c:pt>
                <c:pt idx="188242">
                  <c:v>436.11064619949599</c:v>
                </c:pt>
                <c:pt idx="188243">
                  <c:v>436.11296295476899</c:v>
                </c:pt>
                <c:pt idx="188244">
                  <c:v>436.11527971004301</c:v>
                </c:pt>
                <c:pt idx="188245">
                  <c:v>436.11759646531601</c:v>
                </c:pt>
                <c:pt idx="188246">
                  <c:v>436.11991322058998</c:v>
                </c:pt>
                <c:pt idx="188247">
                  <c:v>436.12222997586298</c:v>
                </c:pt>
                <c:pt idx="188248">
                  <c:v>436.124546731137</c:v>
                </c:pt>
                <c:pt idx="188249">
                  <c:v>436.12686348641</c:v>
                </c:pt>
                <c:pt idx="188250">
                  <c:v>436.12918024168403</c:v>
                </c:pt>
                <c:pt idx="188251">
                  <c:v>436.13149699695703</c:v>
                </c:pt>
                <c:pt idx="188252">
                  <c:v>436.13381375223099</c:v>
                </c:pt>
                <c:pt idx="188253">
                  <c:v>436.13613050750399</c:v>
                </c:pt>
                <c:pt idx="188254">
                  <c:v>436.13844726277802</c:v>
                </c:pt>
                <c:pt idx="188255">
                  <c:v>436.14076401805102</c:v>
                </c:pt>
                <c:pt idx="188256">
                  <c:v>436.14308077332498</c:v>
                </c:pt>
                <c:pt idx="188257">
                  <c:v>436.14539752859798</c:v>
                </c:pt>
                <c:pt idx="188258">
                  <c:v>436.14771428387201</c:v>
                </c:pt>
                <c:pt idx="188259">
                  <c:v>436.15003103914501</c:v>
                </c:pt>
                <c:pt idx="188260">
                  <c:v>436.15234779441897</c:v>
                </c:pt>
                <c:pt idx="188261">
                  <c:v>436.15466454969197</c:v>
                </c:pt>
                <c:pt idx="188262">
                  <c:v>436.156981304966</c:v>
                </c:pt>
                <c:pt idx="188263">
                  <c:v>436.159298060239</c:v>
                </c:pt>
                <c:pt idx="188264">
                  <c:v>436.16161481551302</c:v>
                </c:pt>
                <c:pt idx="188265">
                  <c:v>436.16393157078602</c:v>
                </c:pt>
                <c:pt idx="188266">
                  <c:v>436.16624832605999</c:v>
                </c:pt>
                <c:pt idx="188267">
                  <c:v>436.16856508133299</c:v>
                </c:pt>
                <c:pt idx="188268">
                  <c:v>436.17088183660701</c:v>
                </c:pt>
                <c:pt idx="188269">
                  <c:v>436.17319859188001</c:v>
                </c:pt>
                <c:pt idx="188270">
                  <c:v>436.17551534715398</c:v>
                </c:pt>
                <c:pt idx="188271">
                  <c:v>436.177832102428</c:v>
                </c:pt>
                <c:pt idx="188272">
                  <c:v>436.180148857701</c:v>
                </c:pt>
                <c:pt idx="188273">
                  <c:v>436.18246561297502</c:v>
                </c:pt>
                <c:pt idx="188274">
                  <c:v>436.18478236824802</c:v>
                </c:pt>
                <c:pt idx="188275">
                  <c:v>436.18709912352199</c:v>
                </c:pt>
                <c:pt idx="188276">
                  <c:v>436.18941587879499</c:v>
                </c:pt>
                <c:pt idx="188277">
                  <c:v>436.19173263406901</c:v>
                </c:pt>
                <c:pt idx="188278">
                  <c:v>436.19404938934201</c:v>
                </c:pt>
                <c:pt idx="188279">
                  <c:v>436.19636614461598</c:v>
                </c:pt>
                <c:pt idx="188280">
                  <c:v>436.19868289988898</c:v>
                </c:pt>
                <c:pt idx="188281">
                  <c:v>436.200999655163</c:v>
                </c:pt>
                <c:pt idx="188282">
                  <c:v>436.203316410436</c:v>
                </c:pt>
                <c:pt idx="188283">
                  <c:v>436.20563316571003</c:v>
                </c:pt>
                <c:pt idx="188284">
                  <c:v>436.20794992098303</c:v>
                </c:pt>
                <c:pt idx="188285">
                  <c:v>436.21026667625699</c:v>
                </c:pt>
                <c:pt idx="188286">
                  <c:v>436.21258343152999</c:v>
                </c:pt>
                <c:pt idx="188287">
                  <c:v>436.21490018680402</c:v>
                </c:pt>
                <c:pt idx="188288">
                  <c:v>436.21721694207702</c:v>
                </c:pt>
                <c:pt idx="188289">
                  <c:v>436.21953369735098</c:v>
                </c:pt>
                <c:pt idx="188290">
                  <c:v>436.22185045262398</c:v>
                </c:pt>
                <c:pt idx="188291">
                  <c:v>436.22416720789801</c:v>
                </c:pt>
                <c:pt idx="188292">
                  <c:v>436.22648396317101</c:v>
                </c:pt>
                <c:pt idx="188293">
                  <c:v>436.22880071844497</c:v>
                </c:pt>
                <c:pt idx="188294">
                  <c:v>436.23111747371797</c:v>
                </c:pt>
                <c:pt idx="188295">
                  <c:v>436.233434228992</c:v>
                </c:pt>
                <c:pt idx="188296">
                  <c:v>436.235750984265</c:v>
                </c:pt>
                <c:pt idx="188297">
                  <c:v>436.23806773953902</c:v>
                </c:pt>
                <c:pt idx="188298">
                  <c:v>436.24038449481202</c:v>
                </c:pt>
                <c:pt idx="188299">
                  <c:v>436.24270125008599</c:v>
                </c:pt>
                <c:pt idx="188300">
                  <c:v>436.24501800535899</c:v>
                </c:pt>
                <c:pt idx="188301">
                  <c:v>436.24733476063301</c:v>
                </c:pt>
                <c:pt idx="188302">
                  <c:v>436.24965151590601</c:v>
                </c:pt>
                <c:pt idx="188303">
                  <c:v>436.25196827117998</c:v>
                </c:pt>
                <c:pt idx="188304">
                  <c:v>436.25428502645298</c:v>
                </c:pt>
                <c:pt idx="188305">
                  <c:v>436.256601781727</c:v>
                </c:pt>
                <c:pt idx="188306">
                  <c:v>436.258918537</c:v>
                </c:pt>
                <c:pt idx="188307">
                  <c:v>436.26123529227402</c:v>
                </c:pt>
                <c:pt idx="188308">
                  <c:v>436.26355204754702</c:v>
                </c:pt>
                <c:pt idx="188309">
                  <c:v>436.26586880282099</c:v>
                </c:pt>
                <c:pt idx="188310">
                  <c:v>436.26818555809399</c:v>
                </c:pt>
                <c:pt idx="188311">
                  <c:v>436.27050231336801</c:v>
                </c:pt>
                <c:pt idx="188312">
                  <c:v>436.27281906864101</c:v>
                </c:pt>
                <c:pt idx="188313">
                  <c:v>436.27513582391498</c:v>
                </c:pt>
                <c:pt idx="188314">
                  <c:v>436.277452579189</c:v>
                </c:pt>
                <c:pt idx="188315">
                  <c:v>436.279769334462</c:v>
                </c:pt>
                <c:pt idx="188316">
                  <c:v>436.28208608973603</c:v>
                </c:pt>
                <c:pt idx="188317">
                  <c:v>436.28440284500903</c:v>
                </c:pt>
                <c:pt idx="188318">
                  <c:v>436.28671960028299</c:v>
                </c:pt>
                <c:pt idx="188319">
                  <c:v>436.28903635555599</c:v>
                </c:pt>
                <c:pt idx="188320">
                  <c:v>436.29135311083002</c:v>
                </c:pt>
                <c:pt idx="188321">
                  <c:v>436.29366986610302</c:v>
                </c:pt>
                <c:pt idx="188322">
                  <c:v>436.29598662137698</c:v>
                </c:pt>
                <c:pt idx="188323">
                  <c:v>436.29830337664998</c:v>
                </c:pt>
                <c:pt idx="188324">
                  <c:v>436.30062013192401</c:v>
                </c:pt>
                <c:pt idx="188325">
                  <c:v>436.30293688719701</c:v>
                </c:pt>
                <c:pt idx="188326">
                  <c:v>436.30525364247097</c:v>
                </c:pt>
                <c:pt idx="188327">
                  <c:v>436.30757039774397</c:v>
                </c:pt>
                <c:pt idx="188328">
                  <c:v>436.309887153018</c:v>
                </c:pt>
                <c:pt idx="188329">
                  <c:v>436.312203908291</c:v>
                </c:pt>
                <c:pt idx="188330">
                  <c:v>436.31452066356502</c:v>
                </c:pt>
                <c:pt idx="188331">
                  <c:v>436.31683741883802</c:v>
                </c:pt>
                <c:pt idx="188332">
                  <c:v>436.31915417411199</c:v>
                </c:pt>
                <c:pt idx="188333">
                  <c:v>436.32147092938499</c:v>
                </c:pt>
                <c:pt idx="188334">
                  <c:v>436.32378768465901</c:v>
                </c:pt>
                <c:pt idx="188335">
                  <c:v>436.32610443993201</c:v>
                </c:pt>
                <c:pt idx="188336">
                  <c:v>436.32842119520598</c:v>
                </c:pt>
                <c:pt idx="188337">
                  <c:v>436.33073795047898</c:v>
                </c:pt>
                <c:pt idx="188338">
                  <c:v>436.333054705753</c:v>
                </c:pt>
                <c:pt idx="188339">
                  <c:v>436.335371461026</c:v>
                </c:pt>
                <c:pt idx="188340">
                  <c:v>436.33768821630002</c:v>
                </c:pt>
                <c:pt idx="188341">
                  <c:v>436.34000497157302</c:v>
                </c:pt>
                <c:pt idx="188342">
                  <c:v>436.34232172684699</c:v>
                </c:pt>
                <c:pt idx="188343">
                  <c:v>436.34463848211999</c:v>
                </c:pt>
                <c:pt idx="188344">
                  <c:v>436.34695523739401</c:v>
                </c:pt>
                <c:pt idx="188345">
                  <c:v>436.34927199266701</c:v>
                </c:pt>
                <c:pt idx="188346">
                  <c:v>436.35158874794098</c:v>
                </c:pt>
                <c:pt idx="188347">
                  <c:v>436.35390550321398</c:v>
                </c:pt>
                <c:pt idx="188348">
                  <c:v>436.356222258488</c:v>
                </c:pt>
                <c:pt idx="188349">
                  <c:v>436.358539013761</c:v>
                </c:pt>
                <c:pt idx="188350">
                  <c:v>436.36085576903503</c:v>
                </c:pt>
                <c:pt idx="188351">
                  <c:v>436.36317252430803</c:v>
                </c:pt>
                <c:pt idx="188352">
                  <c:v>436.36548927958199</c:v>
                </c:pt>
                <c:pt idx="188353">
                  <c:v>436.36780603485499</c:v>
                </c:pt>
                <c:pt idx="188354">
                  <c:v>436.37012279012902</c:v>
                </c:pt>
                <c:pt idx="188355">
                  <c:v>436.37243954540298</c:v>
                </c:pt>
                <c:pt idx="188356">
                  <c:v>436.37475630067598</c:v>
                </c:pt>
                <c:pt idx="188357">
                  <c:v>436.37707305595001</c:v>
                </c:pt>
                <c:pt idx="188358">
                  <c:v>436.37938981122301</c:v>
                </c:pt>
                <c:pt idx="188359">
                  <c:v>436.38170656649697</c:v>
                </c:pt>
                <c:pt idx="188360">
                  <c:v>436.38402332176997</c:v>
                </c:pt>
                <c:pt idx="188361">
                  <c:v>436.386340077044</c:v>
                </c:pt>
                <c:pt idx="188362">
                  <c:v>436.388656832317</c:v>
                </c:pt>
                <c:pt idx="188363">
                  <c:v>436.39097358759102</c:v>
                </c:pt>
                <c:pt idx="188364">
                  <c:v>436.39329034286402</c:v>
                </c:pt>
                <c:pt idx="188365">
                  <c:v>436.39560709813799</c:v>
                </c:pt>
                <c:pt idx="188366">
                  <c:v>436.39792385341099</c:v>
                </c:pt>
                <c:pt idx="188367">
                  <c:v>436.40024060868501</c:v>
                </c:pt>
                <c:pt idx="188368">
                  <c:v>436.40255736395801</c:v>
                </c:pt>
                <c:pt idx="188369">
                  <c:v>436.40487411923198</c:v>
                </c:pt>
                <c:pt idx="188370">
                  <c:v>436.40719087450498</c:v>
                </c:pt>
                <c:pt idx="188371">
                  <c:v>436.409507629779</c:v>
                </c:pt>
                <c:pt idx="188372">
                  <c:v>436.411824385052</c:v>
                </c:pt>
                <c:pt idx="188373">
                  <c:v>436.41414114032602</c:v>
                </c:pt>
                <c:pt idx="188374">
                  <c:v>436.41645789559902</c:v>
                </c:pt>
                <c:pt idx="188375">
                  <c:v>436.41877465087299</c:v>
                </c:pt>
                <c:pt idx="188376">
                  <c:v>436.42109140614599</c:v>
                </c:pt>
                <c:pt idx="188377">
                  <c:v>436.42340816142001</c:v>
                </c:pt>
                <c:pt idx="188378">
                  <c:v>436.42572491669301</c:v>
                </c:pt>
                <c:pt idx="188379">
                  <c:v>436.42804167196698</c:v>
                </c:pt>
                <c:pt idx="188380">
                  <c:v>436.43035842723998</c:v>
                </c:pt>
                <c:pt idx="188381">
                  <c:v>436.432675182514</c:v>
                </c:pt>
                <c:pt idx="188382">
                  <c:v>436.434991937787</c:v>
                </c:pt>
                <c:pt idx="188383">
                  <c:v>436.43730869306103</c:v>
                </c:pt>
                <c:pt idx="188384">
                  <c:v>436.43962544833403</c:v>
                </c:pt>
                <c:pt idx="188385">
                  <c:v>436.44194220360799</c:v>
                </c:pt>
                <c:pt idx="188386">
                  <c:v>436.44425895888099</c:v>
                </c:pt>
                <c:pt idx="188387">
                  <c:v>436.44657571415502</c:v>
                </c:pt>
                <c:pt idx="188388">
                  <c:v>436.44889246942802</c:v>
                </c:pt>
                <c:pt idx="188389">
                  <c:v>436.45120922470198</c:v>
                </c:pt>
                <c:pt idx="188390">
                  <c:v>436.45352597997498</c:v>
                </c:pt>
                <c:pt idx="188391">
                  <c:v>436.45584273524901</c:v>
                </c:pt>
                <c:pt idx="188392">
                  <c:v>436.45815949052201</c:v>
                </c:pt>
                <c:pt idx="188393">
                  <c:v>436.46047624579597</c:v>
                </c:pt>
                <c:pt idx="188394">
                  <c:v>436.46279300106897</c:v>
                </c:pt>
                <c:pt idx="188395">
                  <c:v>436.465109756343</c:v>
                </c:pt>
                <c:pt idx="188396">
                  <c:v>436.467426511616</c:v>
                </c:pt>
                <c:pt idx="188397">
                  <c:v>436.46974326689002</c:v>
                </c:pt>
                <c:pt idx="188398">
                  <c:v>436.47206002216399</c:v>
                </c:pt>
                <c:pt idx="188399">
                  <c:v>436.47437677743699</c:v>
                </c:pt>
                <c:pt idx="188400">
                  <c:v>436.47669353271101</c:v>
                </c:pt>
                <c:pt idx="188401">
                  <c:v>436.47901028798401</c:v>
                </c:pt>
                <c:pt idx="188402">
                  <c:v>436.48132704325798</c:v>
                </c:pt>
                <c:pt idx="188403">
                  <c:v>436.48364379853098</c:v>
                </c:pt>
                <c:pt idx="188404">
                  <c:v>436.485960553805</c:v>
                </c:pt>
                <c:pt idx="188405">
                  <c:v>436.488277309078</c:v>
                </c:pt>
                <c:pt idx="188406">
                  <c:v>436.49059406435202</c:v>
                </c:pt>
                <c:pt idx="188407">
                  <c:v>436.49291081962502</c:v>
                </c:pt>
                <c:pt idx="188408">
                  <c:v>436.49522757489899</c:v>
                </c:pt>
                <c:pt idx="188409">
                  <c:v>436.49754433017199</c:v>
                </c:pt>
                <c:pt idx="188410">
                  <c:v>436.49986108544601</c:v>
                </c:pt>
                <c:pt idx="188411">
                  <c:v>436.50217784071901</c:v>
                </c:pt>
                <c:pt idx="188412">
                  <c:v>436.50449459599298</c:v>
                </c:pt>
                <c:pt idx="188413">
                  <c:v>436.50681135126598</c:v>
                </c:pt>
                <c:pt idx="188414">
                  <c:v>436.50912810654</c:v>
                </c:pt>
                <c:pt idx="188415">
                  <c:v>436.511444861813</c:v>
                </c:pt>
                <c:pt idx="188416">
                  <c:v>436.51376161708703</c:v>
                </c:pt>
                <c:pt idx="188417">
                  <c:v>436.51607837236003</c:v>
                </c:pt>
                <c:pt idx="188418">
                  <c:v>436.51839512763399</c:v>
                </c:pt>
                <c:pt idx="188419">
                  <c:v>436.52071188290699</c:v>
                </c:pt>
                <c:pt idx="188420">
                  <c:v>436.52302863818102</c:v>
                </c:pt>
                <c:pt idx="188421">
                  <c:v>436.52534539345402</c:v>
                </c:pt>
                <c:pt idx="188422">
                  <c:v>436.52766214872798</c:v>
                </c:pt>
                <c:pt idx="188423">
                  <c:v>436.52997890400098</c:v>
                </c:pt>
                <c:pt idx="188424">
                  <c:v>436.53229565927501</c:v>
                </c:pt>
                <c:pt idx="188425">
                  <c:v>436.53461241454801</c:v>
                </c:pt>
                <c:pt idx="188426">
                  <c:v>436.53692916982197</c:v>
                </c:pt>
                <c:pt idx="188427">
                  <c:v>436.53924592509497</c:v>
                </c:pt>
                <c:pt idx="188428">
                  <c:v>436.541562680369</c:v>
                </c:pt>
                <c:pt idx="188429">
                  <c:v>436.543879435642</c:v>
                </c:pt>
                <c:pt idx="188430">
                  <c:v>436.54619619091602</c:v>
                </c:pt>
                <c:pt idx="188431">
                  <c:v>436.54851294618902</c:v>
                </c:pt>
                <c:pt idx="188432">
                  <c:v>436.55082970146299</c:v>
                </c:pt>
                <c:pt idx="188433">
                  <c:v>436.55314645673599</c:v>
                </c:pt>
                <c:pt idx="188434">
                  <c:v>436.55546321201001</c:v>
                </c:pt>
                <c:pt idx="188435">
                  <c:v>436.55777996728301</c:v>
                </c:pt>
                <c:pt idx="188436">
                  <c:v>436.56009672255698</c:v>
                </c:pt>
                <c:pt idx="188437">
                  <c:v>436.56241347782998</c:v>
                </c:pt>
                <c:pt idx="188438">
                  <c:v>436.564730233104</c:v>
                </c:pt>
                <c:pt idx="188439">
                  <c:v>436.567046988377</c:v>
                </c:pt>
                <c:pt idx="188440">
                  <c:v>436.56936374365102</c:v>
                </c:pt>
                <c:pt idx="188441">
                  <c:v>436.57168049892499</c:v>
                </c:pt>
                <c:pt idx="188442">
                  <c:v>436.57399725419799</c:v>
                </c:pt>
                <c:pt idx="188443">
                  <c:v>436.57631400947201</c:v>
                </c:pt>
                <c:pt idx="188444">
                  <c:v>436.57863076474501</c:v>
                </c:pt>
                <c:pt idx="188445">
                  <c:v>436.58094752001898</c:v>
                </c:pt>
                <c:pt idx="188446">
                  <c:v>436.58326427529198</c:v>
                </c:pt>
                <c:pt idx="188447">
                  <c:v>436.585581030566</c:v>
                </c:pt>
                <c:pt idx="188448">
                  <c:v>436.587897785839</c:v>
                </c:pt>
                <c:pt idx="188449">
                  <c:v>436.59021454111303</c:v>
                </c:pt>
                <c:pt idx="188450">
                  <c:v>436.59253129638603</c:v>
                </c:pt>
                <c:pt idx="188451">
                  <c:v>436.59484805165999</c:v>
                </c:pt>
                <c:pt idx="188452">
                  <c:v>436.59716480693299</c:v>
                </c:pt>
                <c:pt idx="188453">
                  <c:v>436.59948156220702</c:v>
                </c:pt>
                <c:pt idx="188454">
                  <c:v>436.60179831748002</c:v>
                </c:pt>
                <c:pt idx="188455">
                  <c:v>436.60411507275398</c:v>
                </c:pt>
                <c:pt idx="188456">
                  <c:v>436.60643182802698</c:v>
                </c:pt>
                <c:pt idx="188457">
                  <c:v>436.60874858330101</c:v>
                </c:pt>
                <c:pt idx="188458">
                  <c:v>436.61106533857401</c:v>
                </c:pt>
                <c:pt idx="188459">
                  <c:v>436.61338209384797</c:v>
                </c:pt>
                <c:pt idx="188460">
                  <c:v>436.61569884912097</c:v>
                </c:pt>
                <c:pt idx="188461">
                  <c:v>436.618015604395</c:v>
                </c:pt>
                <c:pt idx="188462">
                  <c:v>436.620332359668</c:v>
                </c:pt>
                <c:pt idx="188463">
                  <c:v>436.62264911494202</c:v>
                </c:pt>
                <c:pt idx="188464">
                  <c:v>436.62496587021502</c:v>
                </c:pt>
                <c:pt idx="188465">
                  <c:v>436.62728262548899</c:v>
                </c:pt>
                <c:pt idx="188466">
                  <c:v>436.62959938076199</c:v>
                </c:pt>
                <c:pt idx="188467">
                  <c:v>436.63191613603601</c:v>
                </c:pt>
                <c:pt idx="188468">
                  <c:v>436.63423289130901</c:v>
                </c:pt>
                <c:pt idx="188469">
                  <c:v>436.63654964658298</c:v>
                </c:pt>
                <c:pt idx="188470">
                  <c:v>436.63886640185598</c:v>
                </c:pt>
                <c:pt idx="188471">
                  <c:v>436.64118315713</c:v>
                </c:pt>
                <c:pt idx="188472">
                  <c:v>436.643499912403</c:v>
                </c:pt>
                <c:pt idx="188473">
                  <c:v>436.64581666767702</c:v>
                </c:pt>
                <c:pt idx="188474">
                  <c:v>436.64813342295002</c:v>
                </c:pt>
                <c:pt idx="188475">
                  <c:v>436.65045017822399</c:v>
                </c:pt>
                <c:pt idx="188476">
                  <c:v>436.65276693349699</c:v>
                </c:pt>
                <c:pt idx="188477">
                  <c:v>436.65508368877101</c:v>
                </c:pt>
                <c:pt idx="188478">
                  <c:v>436.65740044404401</c:v>
                </c:pt>
                <c:pt idx="188479">
                  <c:v>436.65971719931798</c:v>
                </c:pt>
                <c:pt idx="188480">
                  <c:v>436.66203395459098</c:v>
                </c:pt>
                <c:pt idx="188481">
                  <c:v>436.664350709865</c:v>
                </c:pt>
                <c:pt idx="188482">
                  <c:v>436.666667465138</c:v>
                </c:pt>
                <c:pt idx="188483">
                  <c:v>436.66898422041203</c:v>
                </c:pt>
                <c:pt idx="188484">
                  <c:v>436.67130097568599</c:v>
                </c:pt>
                <c:pt idx="188485">
                  <c:v>436.67361773095899</c:v>
                </c:pt>
                <c:pt idx="188486">
                  <c:v>436.67593448623302</c:v>
                </c:pt>
                <c:pt idx="188487">
                  <c:v>436.67825124150602</c:v>
                </c:pt>
                <c:pt idx="188488">
                  <c:v>436.68056799677998</c:v>
                </c:pt>
                <c:pt idx="188489">
                  <c:v>436.68288475205298</c:v>
                </c:pt>
                <c:pt idx="188490">
                  <c:v>436.68520150732701</c:v>
                </c:pt>
                <c:pt idx="188491">
                  <c:v>436.68751826260001</c:v>
                </c:pt>
                <c:pt idx="188492">
                  <c:v>436.68983501787397</c:v>
                </c:pt>
                <c:pt idx="188493">
                  <c:v>436.69215177314697</c:v>
                </c:pt>
                <c:pt idx="188494">
                  <c:v>436.694468528421</c:v>
                </c:pt>
                <c:pt idx="188495">
                  <c:v>436.696785283694</c:v>
                </c:pt>
                <c:pt idx="188496">
                  <c:v>436.69910203896802</c:v>
                </c:pt>
                <c:pt idx="188497">
                  <c:v>436.70141879424102</c:v>
                </c:pt>
                <c:pt idx="188498">
                  <c:v>436.70373554951499</c:v>
                </c:pt>
                <c:pt idx="188499">
                  <c:v>436.70605230478799</c:v>
                </c:pt>
                <c:pt idx="188500">
                  <c:v>436.70836906006201</c:v>
                </c:pt>
                <c:pt idx="188501">
                  <c:v>436.71068581533501</c:v>
                </c:pt>
                <c:pt idx="188502">
                  <c:v>436.71300257060898</c:v>
                </c:pt>
                <c:pt idx="188503">
                  <c:v>436.71531932588198</c:v>
                </c:pt>
                <c:pt idx="188504">
                  <c:v>436.717636081156</c:v>
                </c:pt>
                <c:pt idx="188505">
                  <c:v>436.719952836429</c:v>
                </c:pt>
                <c:pt idx="188506">
                  <c:v>436.72226959170303</c:v>
                </c:pt>
                <c:pt idx="188507">
                  <c:v>436.72458634697603</c:v>
                </c:pt>
                <c:pt idx="188508">
                  <c:v>436.72690310224999</c:v>
                </c:pt>
                <c:pt idx="188509">
                  <c:v>436.72921985752299</c:v>
                </c:pt>
                <c:pt idx="188510">
                  <c:v>436.73153661279702</c:v>
                </c:pt>
                <c:pt idx="188511">
                  <c:v>436.73385336807002</c:v>
                </c:pt>
                <c:pt idx="188512">
                  <c:v>436.73617012334398</c:v>
                </c:pt>
                <c:pt idx="188513">
                  <c:v>436.73848687861698</c:v>
                </c:pt>
                <c:pt idx="188514">
                  <c:v>436.74080363389101</c:v>
                </c:pt>
                <c:pt idx="188515">
                  <c:v>436.74312038916401</c:v>
                </c:pt>
                <c:pt idx="188516">
                  <c:v>436.74543714443797</c:v>
                </c:pt>
                <c:pt idx="188517">
                  <c:v>436.74775389971097</c:v>
                </c:pt>
                <c:pt idx="188518">
                  <c:v>436.750070654985</c:v>
                </c:pt>
                <c:pt idx="188519">
                  <c:v>436.752387410258</c:v>
                </c:pt>
                <c:pt idx="188520">
                  <c:v>436.75470416553202</c:v>
                </c:pt>
                <c:pt idx="188521">
                  <c:v>436.75702092080502</c:v>
                </c:pt>
                <c:pt idx="188522">
                  <c:v>436.75933767607899</c:v>
                </c:pt>
                <c:pt idx="188523">
                  <c:v>436.76165443135199</c:v>
                </c:pt>
                <c:pt idx="188524">
                  <c:v>436.76397118662601</c:v>
                </c:pt>
                <c:pt idx="188525">
                  <c:v>436.76628794189901</c:v>
                </c:pt>
                <c:pt idx="188526">
                  <c:v>436.76860469717298</c:v>
                </c:pt>
                <c:pt idx="188527">
                  <c:v>436.770921452447</c:v>
                </c:pt>
                <c:pt idx="188528">
                  <c:v>436.77323820772</c:v>
                </c:pt>
                <c:pt idx="188529">
                  <c:v>436.77555496299402</c:v>
                </c:pt>
                <c:pt idx="188530">
                  <c:v>436.77787171826702</c:v>
                </c:pt>
                <c:pt idx="188531">
                  <c:v>436.78018847354099</c:v>
                </c:pt>
                <c:pt idx="188532">
                  <c:v>436.78250522881399</c:v>
                </c:pt>
                <c:pt idx="188533">
                  <c:v>436.78482198408801</c:v>
                </c:pt>
                <c:pt idx="188534">
                  <c:v>436.78713873936101</c:v>
                </c:pt>
                <c:pt idx="188535">
                  <c:v>436.78945549463498</c:v>
                </c:pt>
                <c:pt idx="188536">
                  <c:v>436.79177224990798</c:v>
                </c:pt>
                <c:pt idx="188537">
                  <c:v>436.794089005182</c:v>
                </c:pt>
                <c:pt idx="188538">
                  <c:v>436.796405760455</c:v>
                </c:pt>
                <c:pt idx="188539">
                  <c:v>436.79872251572903</c:v>
                </c:pt>
                <c:pt idx="188540">
                  <c:v>436.80103927100203</c:v>
                </c:pt>
                <c:pt idx="188541">
                  <c:v>436.80335602627599</c:v>
                </c:pt>
                <c:pt idx="188542">
                  <c:v>436.80567278154899</c:v>
                </c:pt>
                <c:pt idx="188543">
                  <c:v>436.80798953682302</c:v>
                </c:pt>
                <c:pt idx="188544">
                  <c:v>436.81030629209602</c:v>
                </c:pt>
                <c:pt idx="188545">
                  <c:v>436.81262304736998</c:v>
                </c:pt>
                <c:pt idx="188546">
                  <c:v>436.81493980264298</c:v>
                </c:pt>
                <c:pt idx="188547">
                  <c:v>436.81725655791701</c:v>
                </c:pt>
                <c:pt idx="188548">
                  <c:v>436.81957331319001</c:v>
                </c:pt>
                <c:pt idx="188549">
                  <c:v>436.82189006846397</c:v>
                </c:pt>
                <c:pt idx="188550">
                  <c:v>436.82420682373697</c:v>
                </c:pt>
                <c:pt idx="188551">
                  <c:v>436.826523579011</c:v>
                </c:pt>
                <c:pt idx="188552">
                  <c:v>436.828840334284</c:v>
                </c:pt>
                <c:pt idx="188553">
                  <c:v>436.83115708955802</c:v>
                </c:pt>
                <c:pt idx="188554">
                  <c:v>436.83347384483102</c:v>
                </c:pt>
                <c:pt idx="188555">
                  <c:v>436.83579060010499</c:v>
                </c:pt>
                <c:pt idx="188556">
                  <c:v>436.83810735537799</c:v>
                </c:pt>
                <c:pt idx="188557">
                  <c:v>436.84042411065201</c:v>
                </c:pt>
                <c:pt idx="188558">
                  <c:v>436.84274086592501</c:v>
                </c:pt>
                <c:pt idx="188559">
                  <c:v>436.84505762119898</c:v>
                </c:pt>
                <c:pt idx="188560">
                  <c:v>436.84737437647198</c:v>
                </c:pt>
                <c:pt idx="188561">
                  <c:v>436.849691131746</c:v>
                </c:pt>
                <c:pt idx="188562">
                  <c:v>436.852007887019</c:v>
                </c:pt>
                <c:pt idx="188563">
                  <c:v>436.85432464229302</c:v>
                </c:pt>
                <c:pt idx="188564">
                  <c:v>436.85664139756602</c:v>
                </c:pt>
                <c:pt idx="188565">
                  <c:v>436.85895815283999</c:v>
                </c:pt>
                <c:pt idx="188566">
                  <c:v>436.86127490811299</c:v>
                </c:pt>
                <c:pt idx="188567">
                  <c:v>436.86359166338701</c:v>
                </c:pt>
                <c:pt idx="188568">
                  <c:v>436.86590841866001</c:v>
                </c:pt>
                <c:pt idx="188569">
                  <c:v>436.86822517393398</c:v>
                </c:pt>
                <c:pt idx="188570">
                  <c:v>436.870541929208</c:v>
                </c:pt>
                <c:pt idx="188571">
                  <c:v>436.872858684481</c:v>
                </c:pt>
                <c:pt idx="188572">
                  <c:v>436.87517543975503</c:v>
                </c:pt>
                <c:pt idx="188573">
                  <c:v>436.87749219502803</c:v>
                </c:pt>
                <c:pt idx="188574">
                  <c:v>436.87980895030199</c:v>
                </c:pt>
                <c:pt idx="188575">
                  <c:v>436.88212570557499</c:v>
                </c:pt>
                <c:pt idx="188576">
                  <c:v>436.88444246084902</c:v>
                </c:pt>
                <c:pt idx="188577">
                  <c:v>436.88675921612202</c:v>
                </c:pt>
                <c:pt idx="188578">
                  <c:v>436.88907597139598</c:v>
                </c:pt>
                <c:pt idx="188579">
                  <c:v>436.89139272666898</c:v>
                </c:pt>
                <c:pt idx="188580">
                  <c:v>436.89370948194301</c:v>
                </c:pt>
                <c:pt idx="188581">
                  <c:v>436.89602623721601</c:v>
                </c:pt>
                <c:pt idx="188582">
                  <c:v>436.89834299248997</c:v>
                </c:pt>
                <c:pt idx="188583">
                  <c:v>436.90065974776297</c:v>
                </c:pt>
                <c:pt idx="188584">
                  <c:v>436.902976503037</c:v>
                </c:pt>
                <c:pt idx="188585">
                  <c:v>436.90529325831</c:v>
                </c:pt>
                <c:pt idx="188586">
                  <c:v>436.90761001358402</c:v>
                </c:pt>
                <c:pt idx="188587">
                  <c:v>436.90992676885702</c:v>
                </c:pt>
                <c:pt idx="188588">
                  <c:v>436.91224352413099</c:v>
                </c:pt>
                <c:pt idx="188589">
                  <c:v>436.91456027940399</c:v>
                </c:pt>
                <c:pt idx="188590">
                  <c:v>436.91687703467801</c:v>
                </c:pt>
                <c:pt idx="188591">
                  <c:v>436.91919378995101</c:v>
                </c:pt>
                <c:pt idx="188592">
                  <c:v>436.92151054522498</c:v>
                </c:pt>
                <c:pt idx="188593">
                  <c:v>436.92382730049798</c:v>
                </c:pt>
                <c:pt idx="188594">
                  <c:v>436.926144055772</c:v>
                </c:pt>
                <c:pt idx="188595">
                  <c:v>436.928460811045</c:v>
                </c:pt>
                <c:pt idx="188596">
                  <c:v>436.93077756631902</c:v>
                </c:pt>
                <c:pt idx="188597">
                  <c:v>436.93309432159202</c:v>
                </c:pt>
                <c:pt idx="188598">
                  <c:v>436.93541107686599</c:v>
                </c:pt>
                <c:pt idx="188599">
                  <c:v>436.93772783213899</c:v>
                </c:pt>
                <c:pt idx="188600">
                  <c:v>436.94004458741301</c:v>
                </c:pt>
                <c:pt idx="188601">
                  <c:v>436.94236134268601</c:v>
                </c:pt>
                <c:pt idx="188602">
                  <c:v>436.94467809795998</c:v>
                </c:pt>
                <c:pt idx="188603">
                  <c:v>436.94699485323298</c:v>
                </c:pt>
                <c:pt idx="188604">
                  <c:v>436.949311608507</c:v>
                </c:pt>
                <c:pt idx="188605">
                  <c:v>436.95162836378</c:v>
                </c:pt>
                <c:pt idx="188606">
                  <c:v>436.95394511905403</c:v>
                </c:pt>
                <c:pt idx="188607">
                  <c:v>436.95626187432703</c:v>
                </c:pt>
                <c:pt idx="188608">
                  <c:v>436.95857862960099</c:v>
                </c:pt>
                <c:pt idx="188609">
                  <c:v>436.96089538487399</c:v>
                </c:pt>
                <c:pt idx="188610">
                  <c:v>436.96321214014802</c:v>
                </c:pt>
                <c:pt idx="188611">
                  <c:v>436.96552889542102</c:v>
                </c:pt>
                <c:pt idx="188612">
                  <c:v>436.96784565069498</c:v>
                </c:pt>
                <c:pt idx="188613">
                  <c:v>436.97016240596901</c:v>
                </c:pt>
                <c:pt idx="188614">
                  <c:v>436.97247916124201</c:v>
                </c:pt>
                <c:pt idx="188615">
                  <c:v>436.97479591651597</c:v>
                </c:pt>
                <c:pt idx="188616">
                  <c:v>436.97711267178897</c:v>
                </c:pt>
                <c:pt idx="188617">
                  <c:v>436.979429427063</c:v>
                </c:pt>
                <c:pt idx="188618">
                  <c:v>436.981746182336</c:v>
                </c:pt>
                <c:pt idx="188619">
                  <c:v>436.98406293761002</c:v>
                </c:pt>
                <c:pt idx="188620">
                  <c:v>436.98637969288302</c:v>
                </c:pt>
                <c:pt idx="188621">
                  <c:v>436.98869644815699</c:v>
                </c:pt>
                <c:pt idx="188622">
                  <c:v>436.99101320342999</c:v>
                </c:pt>
                <c:pt idx="188623">
                  <c:v>436.99332995870401</c:v>
                </c:pt>
                <c:pt idx="188624">
                  <c:v>436.99564671397701</c:v>
                </c:pt>
                <c:pt idx="188625">
                  <c:v>436.99796346925098</c:v>
                </c:pt>
                <c:pt idx="188626">
                  <c:v>437.00028022452398</c:v>
                </c:pt>
                <c:pt idx="188627">
                  <c:v>437.002596979798</c:v>
                </c:pt>
                <c:pt idx="188628">
                  <c:v>437.004913735071</c:v>
                </c:pt>
                <c:pt idx="188629">
                  <c:v>437.00723049034502</c:v>
                </c:pt>
                <c:pt idx="188630">
                  <c:v>437.00954724561802</c:v>
                </c:pt>
                <c:pt idx="188631">
                  <c:v>437.01186400089199</c:v>
                </c:pt>
                <c:pt idx="188632">
                  <c:v>437.01418075616499</c:v>
                </c:pt>
                <c:pt idx="188633">
                  <c:v>437.01649751143901</c:v>
                </c:pt>
                <c:pt idx="188634">
                  <c:v>437.01881426671201</c:v>
                </c:pt>
                <c:pt idx="188635">
                  <c:v>437.02113102198598</c:v>
                </c:pt>
                <c:pt idx="188636">
                  <c:v>437.02344777725898</c:v>
                </c:pt>
                <c:pt idx="188637">
                  <c:v>437.025764532533</c:v>
                </c:pt>
                <c:pt idx="188638">
                  <c:v>437.028081287806</c:v>
                </c:pt>
                <c:pt idx="188639">
                  <c:v>437.03039804308003</c:v>
                </c:pt>
                <c:pt idx="188640">
                  <c:v>437.03271479835303</c:v>
                </c:pt>
                <c:pt idx="188641">
                  <c:v>437.03503155362699</c:v>
                </c:pt>
                <c:pt idx="188642">
                  <c:v>437.03734830889999</c:v>
                </c:pt>
                <c:pt idx="188643">
                  <c:v>437.03966506417402</c:v>
                </c:pt>
                <c:pt idx="188644">
                  <c:v>437.04198181944702</c:v>
                </c:pt>
                <c:pt idx="188645">
                  <c:v>437.04429857472098</c:v>
                </c:pt>
                <c:pt idx="188646">
                  <c:v>437.04661532999398</c:v>
                </c:pt>
                <c:pt idx="188647">
                  <c:v>437.04893208526801</c:v>
                </c:pt>
                <c:pt idx="188648">
                  <c:v>437.05124884054101</c:v>
                </c:pt>
                <c:pt idx="188649">
                  <c:v>437.05356559581497</c:v>
                </c:pt>
                <c:pt idx="188650">
                  <c:v>437.05588235108797</c:v>
                </c:pt>
                <c:pt idx="188651">
                  <c:v>437.058199106362</c:v>
                </c:pt>
                <c:pt idx="188652">
                  <c:v>437.060515861635</c:v>
                </c:pt>
                <c:pt idx="188653">
                  <c:v>437.06283261690902</c:v>
                </c:pt>
                <c:pt idx="188654">
                  <c:v>437.06514937218299</c:v>
                </c:pt>
                <c:pt idx="188655">
                  <c:v>437.06746612745599</c:v>
                </c:pt>
                <c:pt idx="188656">
                  <c:v>437.06978288273001</c:v>
                </c:pt>
                <c:pt idx="188657">
                  <c:v>437.07209963800301</c:v>
                </c:pt>
                <c:pt idx="188658">
                  <c:v>437.07441639327698</c:v>
                </c:pt>
                <c:pt idx="188659">
                  <c:v>437.07673314854998</c:v>
                </c:pt>
                <c:pt idx="188660">
                  <c:v>437.079049903824</c:v>
                </c:pt>
                <c:pt idx="188661">
                  <c:v>437.081366659097</c:v>
                </c:pt>
                <c:pt idx="188662">
                  <c:v>437.08368341437102</c:v>
                </c:pt>
                <c:pt idx="188663">
                  <c:v>437.08600016964402</c:v>
                </c:pt>
                <c:pt idx="188664">
                  <c:v>437.08831692491799</c:v>
                </c:pt>
                <c:pt idx="188665">
                  <c:v>437.09063368019099</c:v>
                </c:pt>
                <c:pt idx="188666">
                  <c:v>437.09295043546501</c:v>
                </c:pt>
                <c:pt idx="188667">
                  <c:v>437.09526719073801</c:v>
                </c:pt>
                <c:pt idx="188668">
                  <c:v>437.09758394601198</c:v>
                </c:pt>
                <c:pt idx="188669">
                  <c:v>437.09990070128498</c:v>
                </c:pt>
                <c:pt idx="188670">
                  <c:v>437.102217456559</c:v>
                </c:pt>
                <c:pt idx="188671">
                  <c:v>437.104534211832</c:v>
                </c:pt>
                <c:pt idx="188672">
                  <c:v>437.10685096710603</c:v>
                </c:pt>
                <c:pt idx="188673">
                  <c:v>437.10916772237903</c:v>
                </c:pt>
                <c:pt idx="188674">
                  <c:v>437.11148447765299</c:v>
                </c:pt>
                <c:pt idx="188675">
                  <c:v>437.11380123292599</c:v>
                </c:pt>
                <c:pt idx="188676">
                  <c:v>437.11611798820002</c:v>
                </c:pt>
                <c:pt idx="188677">
                  <c:v>437.11843474347302</c:v>
                </c:pt>
                <c:pt idx="188678">
                  <c:v>437.12075149874698</c:v>
                </c:pt>
                <c:pt idx="188679">
                  <c:v>437.12306825401998</c:v>
                </c:pt>
                <c:pt idx="188680">
                  <c:v>437.12538500929401</c:v>
                </c:pt>
                <c:pt idx="188681">
                  <c:v>437.12770176456701</c:v>
                </c:pt>
                <c:pt idx="188682">
                  <c:v>437.13001851984097</c:v>
                </c:pt>
                <c:pt idx="188683">
                  <c:v>437.13233527511397</c:v>
                </c:pt>
                <c:pt idx="188684">
                  <c:v>437.134652030388</c:v>
                </c:pt>
                <c:pt idx="188685">
                  <c:v>437.136968785661</c:v>
                </c:pt>
                <c:pt idx="188686">
                  <c:v>437.13928554093502</c:v>
                </c:pt>
                <c:pt idx="188687">
                  <c:v>437.14160229620802</c:v>
                </c:pt>
                <c:pt idx="188688">
                  <c:v>437.14391905148199</c:v>
                </c:pt>
                <c:pt idx="188689">
                  <c:v>437.14623580675499</c:v>
                </c:pt>
                <c:pt idx="188690">
                  <c:v>437.14855256202901</c:v>
                </c:pt>
                <c:pt idx="188691">
                  <c:v>437.15086931730201</c:v>
                </c:pt>
                <c:pt idx="188692">
                  <c:v>437.15318607257598</c:v>
                </c:pt>
                <c:pt idx="188693">
                  <c:v>437.15550282784898</c:v>
                </c:pt>
                <c:pt idx="188694">
                  <c:v>437.157819583123</c:v>
                </c:pt>
                <c:pt idx="188695">
                  <c:v>437.160136338396</c:v>
                </c:pt>
                <c:pt idx="188696">
                  <c:v>437.16245309367002</c:v>
                </c:pt>
                <c:pt idx="188697">
                  <c:v>437.16476984894399</c:v>
                </c:pt>
                <c:pt idx="188698">
                  <c:v>437.16708660421699</c:v>
                </c:pt>
                <c:pt idx="188699">
                  <c:v>437.16940335949101</c:v>
                </c:pt>
                <c:pt idx="188700">
                  <c:v>437.17172011476401</c:v>
                </c:pt>
                <c:pt idx="188701">
                  <c:v>437.17403687003798</c:v>
                </c:pt>
                <c:pt idx="188702">
                  <c:v>437.17635362531098</c:v>
                </c:pt>
                <c:pt idx="188703">
                  <c:v>437.178670380585</c:v>
                </c:pt>
                <c:pt idx="188704">
                  <c:v>437.180987135858</c:v>
                </c:pt>
                <c:pt idx="188705">
                  <c:v>437.18330389113203</c:v>
                </c:pt>
                <c:pt idx="188706">
                  <c:v>437.18562064640503</c:v>
                </c:pt>
                <c:pt idx="188707">
                  <c:v>437.18793740167899</c:v>
                </c:pt>
                <c:pt idx="188708">
                  <c:v>437.19025415695199</c:v>
                </c:pt>
                <c:pt idx="188709">
                  <c:v>437.19257091222602</c:v>
                </c:pt>
                <c:pt idx="188710">
                  <c:v>437.19488766749902</c:v>
                </c:pt>
                <c:pt idx="188711">
                  <c:v>437.19720442277298</c:v>
                </c:pt>
                <c:pt idx="188712">
                  <c:v>437.19952117804598</c:v>
                </c:pt>
                <c:pt idx="188713">
                  <c:v>437.20183793332001</c:v>
                </c:pt>
                <c:pt idx="188714">
                  <c:v>437.20415468859301</c:v>
                </c:pt>
                <c:pt idx="188715">
                  <c:v>437.20647144386697</c:v>
                </c:pt>
                <c:pt idx="188716">
                  <c:v>437.20878819913997</c:v>
                </c:pt>
                <c:pt idx="188717">
                  <c:v>437.211104954414</c:v>
                </c:pt>
                <c:pt idx="188718">
                  <c:v>437.213421709687</c:v>
                </c:pt>
                <c:pt idx="188719">
                  <c:v>437.21573846496102</c:v>
                </c:pt>
                <c:pt idx="188720">
                  <c:v>437.21805522023402</c:v>
                </c:pt>
                <c:pt idx="188721">
                  <c:v>437.22037197550799</c:v>
                </c:pt>
                <c:pt idx="188722">
                  <c:v>437.22268873078099</c:v>
                </c:pt>
                <c:pt idx="188723">
                  <c:v>437.22500548605501</c:v>
                </c:pt>
                <c:pt idx="188724">
                  <c:v>437.22732224132801</c:v>
                </c:pt>
                <c:pt idx="188725">
                  <c:v>437.22963899660198</c:v>
                </c:pt>
                <c:pt idx="188726">
                  <c:v>437.23195575187498</c:v>
                </c:pt>
                <c:pt idx="188727">
                  <c:v>437.234272507149</c:v>
                </c:pt>
                <c:pt idx="188728">
                  <c:v>437.236589262422</c:v>
                </c:pt>
                <c:pt idx="188729">
                  <c:v>437.23890601769602</c:v>
                </c:pt>
                <c:pt idx="188730">
                  <c:v>437.24122277296902</c:v>
                </c:pt>
                <c:pt idx="188731">
                  <c:v>437.24353952824299</c:v>
                </c:pt>
                <c:pt idx="188732">
                  <c:v>437.24585628351599</c:v>
                </c:pt>
                <c:pt idx="188733">
                  <c:v>437.24817303879001</c:v>
                </c:pt>
                <c:pt idx="188734">
                  <c:v>437.25048979406301</c:v>
                </c:pt>
                <c:pt idx="188735">
                  <c:v>437.25280654933698</c:v>
                </c:pt>
                <c:pt idx="188736">
                  <c:v>437.25512330460998</c:v>
                </c:pt>
                <c:pt idx="188737">
                  <c:v>437.257440059884</c:v>
                </c:pt>
                <c:pt idx="188738">
                  <c:v>437.259756815157</c:v>
                </c:pt>
                <c:pt idx="188739">
                  <c:v>437.26207357043103</c:v>
                </c:pt>
                <c:pt idx="188740">
                  <c:v>437.26439032570499</c:v>
                </c:pt>
                <c:pt idx="188741">
                  <c:v>437.26670708097799</c:v>
                </c:pt>
                <c:pt idx="188742">
                  <c:v>437.26902383625202</c:v>
                </c:pt>
                <c:pt idx="188743">
                  <c:v>437.27134059152502</c:v>
                </c:pt>
                <c:pt idx="188744">
                  <c:v>437.27365734679898</c:v>
                </c:pt>
                <c:pt idx="188745">
                  <c:v>437.27597410207198</c:v>
                </c:pt>
                <c:pt idx="188746">
                  <c:v>437.27829085734601</c:v>
                </c:pt>
                <c:pt idx="188747">
                  <c:v>437.28060761261901</c:v>
                </c:pt>
                <c:pt idx="188748">
                  <c:v>437.28292436789297</c:v>
                </c:pt>
                <c:pt idx="188749">
                  <c:v>437.28524112316597</c:v>
                </c:pt>
                <c:pt idx="188750">
                  <c:v>437.28755787844</c:v>
                </c:pt>
                <c:pt idx="188751">
                  <c:v>437.289874633713</c:v>
                </c:pt>
                <c:pt idx="188752">
                  <c:v>437.29219138898702</c:v>
                </c:pt>
                <c:pt idx="188753">
                  <c:v>437.29450814426002</c:v>
                </c:pt>
                <c:pt idx="188754">
                  <c:v>437.29682489953399</c:v>
                </c:pt>
                <c:pt idx="188755">
                  <c:v>437.29914165480699</c:v>
                </c:pt>
                <c:pt idx="188756">
                  <c:v>437.30145841008101</c:v>
                </c:pt>
                <c:pt idx="188757">
                  <c:v>437.30377516535401</c:v>
                </c:pt>
                <c:pt idx="188758">
                  <c:v>437.30609192062798</c:v>
                </c:pt>
                <c:pt idx="188759">
                  <c:v>437.30840867590098</c:v>
                </c:pt>
                <c:pt idx="188760">
                  <c:v>437.310725431175</c:v>
                </c:pt>
                <c:pt idx="188761">
                  <c:v>437.313042186448</c:v>
                </c:pt>
                <c:pt idx="188762">
                  <c:v>437.31535894172202</c:v>
                </c:pt>
                <c:pt idx="188763">
                  <c:v>437.31767569699502</c:v>
                </c:pt>
                <c:pt idx="188764">
                  <c:v>437.31999245226899</c:v>
                </c:pt>
                <c:pt idx="188765">
                  <c:v>437.32230920754199</c:v>
                </c:pt>
                <c:pt idx="188766">
                  <c:v>437.32462596281601</c:v>
                </c:pt>
                <c:pt idx="188767">
                  <c:v>437.32694271808901</c:v>
                </c:pt>
                <c:pt idx="188768">
                  <c:v>437.32925947336298</c:v>
                </c:pt>
                <c:pt idx="188769">
                  <c:v>437.33157622863598</c:v>
                </c:pt>
                <c:pt idx="188770">
                  <c:v>437.33389298391</c:v>
                </c:pt>
                <c:pt idx="188771">
                  <c:v>437.336209739183</c:v>
                </c:pt>
                <c:pt idx="188772">
                  <c:v>437.33852649445703</c:v>
                </c:pt>
                <c:pt idx="188773">
                  <c:v>437.34084324973003</c:v>
                </c:pt>
                <c:pt idx="188774">
                  <c:v>437.34316000500399</c:v>
                </c:pt>
                <c:pt idx="188775">
                  <c:v>437.34547676027699</c:v>
                </c:pt>
                <c:pt idx="188776">
                  <c:v>437.34779351555102</c:v>
                </c:pt>
                <c:pt idx="188777">
                  <c:v>437.35011027082402</c:v>
                </c:pt>
                <c:pt idx="188778">
                  <c:v>437.35242702609798</c:v>
                </c:pt>
                <c:pt idx="188779">
                  <c:v>437.35474378137098</c:v>
                </c:pt>
                <c:pt idx="188780">
                  <c:v>437.35706053664501</c:v>
                </c:pt>
                <c:pt idx="188781">
                  <c:v>437.35937729191801</c:v>
                </c:pt>
                <c:pt idx="188782">
                  <c:v>437.36169404719197</c:v>
                </c:pt>
                <c:pt idx="188783">
                  <c:v>437.364010802466</c:v>
                </c:pt>
                <c:pt idx="188784">
                  <c:v>437.366327557739</c:v>
                </c:pt>
                <c:pt idx="188785">
                  <c:v>437.36864431301302</c:v>
                </c:pt>
                <c:pt idx="188786">
                  <c:v>437.37096106828602</c:v>
                </c:pt>
                <c:pt idx="188787">
                  <c:v>437.37327782355999</c:v>
                </c:pt>
                <c:pt idx="188788">
                  <c:v>437.37559457883299</c:v>
                </c:pt>
                <c:pt idx="188789">
                  <c:v>437.37791133410701</c:v>
                </c:pt>
                <c:pt idx="188790">
                  <c:v>437.38022808938001</c:v>
                </c:pt>
                <c:pt idx="188791">
                  <c:v>437.38254484465398</c:v>
                </c:pt>
                <c:pt idx="188792">
                  <c:v>437.38486159992698</c:v>
                </c:pt>
                <c:pt idx="188793">
                  <c:v>437.387178355201</c:v>
                </c:pt>
                <c:pt idx="188794">
                  <c:v>437.389495110474</c:v>
                </c:pt>
                <c:pt idx="188795">
                  <c:v>437.39181186574802</c:v>
                </c:pt>
                <c:pt idx="188796">
                  <c:v>437.39412862102103</c:v>
                </c:pt>
                <c:pt idx="188797">
                  <c:v>437.39644537629499</c:v>
                </c:pt>
                <c:pt idx="188798">
                  <c:v>437.39876213156799</c:v>
                </c:pt>
                <c:pt idx="188799">
                  <c:v>437.40107888684201</c:v>
                </c:pt>
                <c:pt idx="188800">
                  <c:v>437.40339564211502</c:v>
                </c:pt>
                <c:pt idx="188801">
                  <c:v>437.40571239738898</c:v>
                </c:pt>
                <c:pt idx="188802">
                  <c:v>437.40802915266198</c:v>
                </c:pt>
                <c:pt idx="188803">
                  <c:v>437.41034590793601</c:v>
                </c:pt>
                <c:pt idx="188804">
                  <c:v>437.41266266320901</c:v>
                </c:pt>
                <c:pt idx="188805">
                  <c:v>437.41497941848297</c:v>
                </c:pt>
                <c:pt idx="188806">
                  <c:v>437.41729617375597</c:v>
                </c:pt>
                <c:pt idx="188807">
                  <c:v>437.41961292903</c:v>
                </c:pt>
                <c:pt idx="188808">
                  <c:v>437.421929684303</c:v>
                </c:pt>
                <c:pt idx="188809">
                  <c:v>437.42424643957702</c:v>
                </c:pt>
                <c:pt idx="188810">
                  <c:v>437.42656319485002</c:v>
                </c:pt>
                <c:pt idx="188811">
                  <c:v>437.42887995012399</c:v>
                </c:pt>
                <c:pt idx="188812">
                  <c:v>437.43119670539699</c:v>
                </c:pt>
                <c:pt idx="188813">
                  <c:v>437.43351346067101</c:v>
                </c:pt>
                <c:pt idx="188814">
                  <c:v>437.43583021594401</c:v>
                </c:pt>
                <c:pt idx="188815">
                  <c:v>437.43814697121798</c:v>
                </c:pt>
                <c:pt idx="188816">
                  <c:v>437.44046372649098</c:v>
                </c:pt>
                <c:pt idx="188817">
                  <c:v>437.442780481765</c:v>
                </c:pt>
                <c:pt idx="188818">
                  <c:v>437.445097237038</c:v>
                </c:pt>
                <c:pt idx="188819">
                  <c:v>437.44741399231202</c:v>
                </c:pt>
                <c:pt idx="188820">
                  <c:v>437.44973074758502</c:v>
                </c:pt>
                <c:pt idx="188821">
                  <c:v>437.45204750285899</c:v>
                </c:pt>
                <c:pt idx="188822">
                  <c:v>437.45436425813199</c:v>
                </c:pt>
                <c:pt idx="188823">
                  <c:v>437.45668101340601</c:v>
                </c:pt>
                <c:pt idx="188824">
                  <c:v>437.45899776867901</c:v>
                </c:pt>
                <c:pt idx="188825">
                  <c:v>437.46131452395298</c:v>
                </c:pt>
                <c:pt idx="188826">
                  <c:v>437.463631279227</c:v>
                </c:pt>
                <c:pt idx="188827">
                  <c:v>437.4659480345</c:v>
                </c:pt>
                <c:pt idx="188828">
                  <c:v>437.46826478977403</c:v>
                </c:pt>
                <c:pt idx="188829">
                  <c:v>437.47058154504703</c:v>
                </c:pt>
                <c:pt idx="188830">
                  <c:v>437.47289830032099</c:v>
                </c:pt>
                <c:pt idx="188831">
                  <c:v>437.47521505559399</c:v>
                </c:pt>
                <c:pt idx="188832">
                  <c:v>437.47753181086802</c:v>
                </c:pt>
                <c:pt idx="188833">
                  <c:v>437.47984856614102</c:v>
                </c:pt>
                <c:pt idx="188834">
                  <c:v>437.48216532141498</c:v>
                </c:pt>
                <c:pt idx="188835">
                  <c:v>437.48448207668798</c:v>
                </c:pt>
                <c:pt idx="188836">
                  <c:v>437.48679883196201</c:v>
                </c:pt>
                <c:pt idx="188837">
                  <c:v>437.48911558723501</c:v>
                </c:pt>
                <c:pt idx="188838">
                  <c:v>437.49143234250897</c:v>
                </c:pt>
                <c:pt idx="188839">
                  <c:v>437.49374909778197</c:v>
                </c:pt>
                <c:pt idx="188840">
                  <c:v>437.496065853056</c:v>
                </c:pt>
                <c:pt idx="188841">
                  <c:v>437.498382608329</c:v>
                </c:pt>
                <c:pt idx="188842">
                  <c:v>437.50069936360302</c:v>
                </c:pt>
                <c:pt idx="188843">
                  <c:v>437.50301611887602</c:v>
                </c:pt>
                <c:pt idx="188844">
                  <c:v>437.50533287414999</c:v>
                </c:pt>
                <c:pt idx="188845">
                  <c:v>437.50764962942299</c:v>
                </c:pt>
                <c:pt idx="188846">
                  <c:v>437.50996638469701</c:v>
                </c:pt>
                <c:pt idx="188847">
                  <c:v>437.51228313997001</c:v>
                </c:pt>
                <c:pt idx="188848">
                  <c:v>437.51459989524398</c:v>
                </c:pt>
                <c:pt idx="188849">
                  <c:v>437.51691665051698</c:v>
                </c:pt>
                <c:pt idx="188850">
                  <c:v>437.519233405791</c:v>
                </c:pt>
                <c:pt idx="188851">
                  <c:v>437.521550161064</c:v>
                </c:pt>
                <c:pt idx="188852">
                  <c:v>437.52386691633802</c:v>
                </c:pt>
                <c:pt idx="188853">
                  <c:v>437.52618367161102</c:v>
                </c:pt>
                <c:pt idx="188854">
                  <c:v>437.52850042688499</c:v>
                </c:pt>
                <c:pt idx="188855">
                  <c:v>437.53081718215799</c:v>
                </c:pt>
                <c:pt idx="188856">
                  <c:v>437.53313393743201</c:v>
                </c:pt>
                <c:pt idx="188857">
                  <c:v>437.53545069270501</c:v>
                </c:pt>
                <c:pt idx="188858">
                  <c:v>437.53776744797898</c:v>
                </c:pt>
                <c:pt idx="188859">
                  <c:v>437.54008420325198</c:v>
                </c:pt>
                <c:pt idx="188860">
                  <c:v>437.542400958526</c:v>
                </c:pt>
                <c:pt idx="188861">
                  <c:v>437.544717713799</c:v>
                </c:pt>
                <c:pt idx="188862">
                  <c:v>437.54703446907303</c:v>
                </c:pt>
                <c:pt idx="188863">
                  <c:v>437.54935122434603</c:v>
                </c:pt>
                <c:pt idx="188864">
                  <c:v>437.55166797961999</c:v>
                </c:pt>
                <c:pt idx="188865">
                  <c:v>437.55398473489299</c:v>
                </c:pt>
                <c:pt idx="188866">
                  <c:v>437.55630149016702</c:v>
                </c:pt>
                <c:pt idx="188867">
                  <c:v>437.55861824544002</c:v>
                </c:pt>
                <c:pt idx="188868">
                  <c:v>437.56093500071398</c:v>
                </c:pt>
                <c:pt idx="188869">
                  <c:v>437.56325175598801</c:v>
                </c:pt>
                <c:pt idx="188870">
                  <c:v>437.56556851126101</c:v>
                </c:pt>
                <c:pt idx="188871">
                  <c:v>437.56788526653497</c:v>
                </c:pt>
                <c:pt idx="188872">
                  <c:v>437.57020202180797</c:v>
                </c:pt>
                <c:pt idx="188873">
                  <c:v>437.572518777082</c:v>
                </c:pt>
                <c:pt idx="188874">
                  <c:v>437.574835532355</c:v>
                </c:pt>
                <c:pt idx="188875">
                  <c:v>437.57715228762902</c:v>
                </c:pt>
                <c:pt idx="188876">
                  <c:v>437.57946904290202</c:v>
                </c:pt>
                <c:pt idx="188877">
                  <c:v>437.58178579817599</c:v>
                </c:pt>
                <c:pt idx="188878">
                  <c:v>437.58410255344899</c:v>
                </c:pt>
                <c:pt idx="188879">
                  <c:v>437.58641930872301</c:v>
                </c:pt>
                <c:pt idx="188880">
                  <c:v>437.58873606399601</c:v>
                </c:pt>
                <c:pt idx="188881">
                  <c:v>437.59105281926998</c:v>
                </c:pt>
                <c:pt idx="188882">
                  <c:v>437.59336957454298</c:v>
                </c:pt>
                <c:pt idx="188883">
                  <c:v>437.595686329817</c:v>
                </c:pt>
                <c:pt idx="188884">
                  <c:v>437.59800308509</c:v>
                </c:pt>
                <c:pt idx="188885">
                  <c:v>437.60031984036402</c:v>
                </c:pt>
                <c:pt idx="188886">
                  <c:v>437.60263659563702</c:v>
                </c:pt>
                <c:pt idx="188887">
                  <c:v>437.60495335091099</c:v>
                </c:pt>
                <c:pt idx="188888">
                  <c:v>437.60727010618399</c:v>
                </c:pt>
                <c:pt idx="188889">
                  <c:v>437.60958686145801</c:v>
                </c:pt>
                <c:pt idx="188890">
                  <c:v>437.61190361673101</c:v>
                </c:pt>
                <c:pt idx="188891">
                  <c:v>437.61422037200498</c:v>
                </c:pt>
                <c:pt idx="188892">
                  <c:v>437.61653712727798</c:v>
                </c:pt>
                <c:pt idx="188893">
                  <c:v>437.618853882552</c:v>
                </c:pt>
                <c:pt idx="188894">
                  <c:v>437.621170637825</c:v>
                </c:pt>
                <c:pt idx="188895">
                  <c:v>437.62348739309903</c:v>
                </c:pt>
                <c:pt idx="188896">
                  <c:v>437.62580414837203</c:v>
                </c:pt>
                <c:pt idx="188897">
                  <c:v>437.62812090364599</c:v>
                </c:pt>
                <c:pt idx="188898">
                  <c:v>437.63043765891899</c:v>
                </c:pt>
                <c:pt idx="188899">
                  <c:v>437.63275441419302</c:v>
                </c:pt>
                <c:pt idx="188900">
                  <c:v>437.63507116946602</c:v>
                </c:pt>
                <c:pt idx="188901">
                  <c:v>437.63738792473998</c:v>
                </c:pt>
                <c:pt idx="188902">
                  <c:v>437.63970468001298</c:v>
                </c:pt>
                <c:pt idx="188903">
                  <c:v>437.64202143528701</c:v>
                </c:pt>
                <c:pt idx="188904">
                  <c:v>437.64433819056001</c:v>
                </c:pt>
                <c:pt idx="188905">
                  <c:v>437.64665494583397</c:v>
                </c:pt>
                <c:pt idx="188906">
                  <c:v>437.64897170110697</c:v>
                </c:pt>
                <c:pt idx="188907">
                  <c:v>437.651288456381</c:v>
                </c:pt>
                <c:pt idx="188908">
                  <c:v>437.653605211654</c:v>
                </c:pt>
                <c:pt idx="188909">
                  <c:v>437.65592196692802</c:v>
                </c:pt>
                <c:pt idx="188910">
                  <c:v>437.65823872220199</c:v>
                </c:pt>
                <c:pt idx="188911">
                  <c:v>437.66055547747499</c:v>
                </c:pt>
                <c:pt idx="188912">
                  <c:v>437.66287223274901</c:v>
                </c:pt>
                <c:pt idx="188913">
                  <c:v>437.66518898802201</c:v>
                </c:pt>
                <c:pt idx="188914">
                  <c:v>437.66750574329598</c:v>
                </c:pt>
                <c:pt idx="188915">
                  <c:v>437.66982249856898</c:v>
                </c:pt>
                <c:pt idx="188916">
                  <c:v>437.672139253843</c:v>
                </c:pt>
                <c:pt idx="188917">
                  <c:v>437.674456009116</c:v>
                </c:pt>
                <c:pt idx="188918">
                  <c:v>437.67677276439002</c:v>
                </c:pt>
                <c:pt idx="188919">
                  <c:v>437.67908951966302</c:v>
                </c:pt>
                <c:pt idx="188920">
                  <c:v>437.68140627493699</c:v>
                </c:pt>
                <c:pt idx="188921">
                  <c:v>437.68372303020999</c:v>
                </c:pt>
                <c:pt idx="188922">
                  <c:v>437.68603978548401</c:v>
                </c:pt>
                <c:pt idx="188923">
                  <c:v>437.68835654075701</c:v>
                </c:pt>
                <c:pt idx="188924">
                  <c:v>437.69067329603098</c:v>
                </c:pt>
                <c:pt idx="188925">
                  <c:v>437.69299005130398</c:v>
                </c:pt>
                <c:pt idx="188926">
                  <c:v>437.695306806578</c:v>
                </c:pt>
                <c:pt idx="188927">
                  <c:v>437.697623561851</c:v>
                </c:pt>
                <c:pt idx="188928">
                  <c:v>437.69994031712503</c:v>
                </c:pt>
                <c:pt idx="188929">
                  <c:v>437.70225707239803</c:v>
                </c:pt>
                <c:pt idx="188930">
                  <c:v>437.70457382767199</c:v>
                </c:pt>
                <c:pt idx="188931">
                  <c:v>437.70689058294499</c:v>
                </c:pt>
                <c:pt idx="188932">
                  <c:v>437.70920733821902</c:v>
                </c:pt>
                <c:pt idx="188933">
                  <c:v>437.71152409349202</c:v>
                </c:pt>
                <c:pt idx="188934">
                  <c:v>437.71384084876598</c:v>
                </c:pt>
                <c:pt idx="188935">
                  <c:v>437.71615760403898</c:v>
                </c:pt>
                <c:pt idx="188936">
                  <c:v>437.71847435931301</c:v>
                </c:pt>
                <c:pt idx="188937">
                  <c:v>437.72079111458601</c:v>
                </c:pt>
                <c:pt idx="188938">
                  <c:v>437.72310786985997</c:v>
                </c:pt>
                <c:pt idx="188939">
                  <c:v>437.72542462513297</c:v>
                </c:pt>
                <c:pt idx="188940">
                  <c:v>437.727741380407</c:v>
                </c:pt>
                <c:pt idx="188941">
                  <c:v>437.73005813568</c:v>
                </c:pt>
                <c:pt idx="188942">
                  <c:v>437.73237489095402</c:v>
                </c:pt>
                <c:pt idx="188943">
                  <c:v>437.73469164622702</c:v>
                </c:pt>
                <c:pt idx="188944">
                  <c:v>437.73700840150099</c:v>
                </c:pt>
                <c:pt idx="188945">
                  <c:v>437.73932515677399</c:v>
                </c:pt>
                <c:pt idx="188946">
                  <c:v>437.74164191204801</c:v>
                </c:pt>
                <c:pt idx="188947">
                  <c:v>437.74395866732101</c:v>
                </c:pt>
                <c:pt idx="188948">
                  <c:v>437.74627542259498</c:v>
                </c:pt>
                <c:pt idx="188949">
                  <c:v>437.74859217786798</c:v>
                </c:pt>
                <c:pt idx="188950">
                  <c:v>437.750908933142</c:v>
                </c:pt>
                <c:pt idx="188951">
                  <c:v>437.753225688415</c:v>
                </c:pt>
                <c:pt idx="188952">
                  <c:v>437.75554244368902</c:v>
                </c:pt>
                <c:pt idx="188953">
                  <c:v>437.75785919896299</c:v>
                </c:pt>
                <c:pt idx="188954">
                  <c:v>437.76017595423599</c:v>
                </c:pt>
                <c:pt idx="188955">
                  <c:v>437.76249270951001</c:v>
                </c:pt>
                <c:pt idx="188956">
                  <c:v>437.76480946478301</c:v>
                </c:pt>
                <c:pt idx="188957">
                  <c:v>437.76712622005698</c:v>
                </c:pt>
                <c:pt idx="188958">
                  <c:v>437.76944297532998</c:v>
                </c:pt>
                <c:pt idx="188959">
                  <c:v>437.771759730604</c:v>
                </c:pt>
                <c:pt idx="188960">
                  <c:v>437.774076485877</c:v>
                </c:pt>
                <c:pt idx="188961">
                  <c:v>437.77639324115103</c:v>
                </c:pt>
                <c:pt idx="188962">
                  <c:v>437.77870999642403</c:v>
                </c:pt>
                <c:pt idx="188963">
                  <c:v>437.78102675169799</c:v>
                </c:pt>
                <c:pt idx="188964">
                  <c:v>437.78334350697099</c:v>
                </c:pt>
                <c:pt idx="188965">
                  <c:v>437.78566026224502</c:v>
                </c:pt>
                <c:pt idx="188966">
                  <c:v>437.78797701751802</c:v>
                </c:pt>
                <c:pt idx="188967">
                  <c:v>437.79029377279198</c:v>
                </c:pt>
                <c:pt idx="188968">
                  <c:v>437.79261052806498</c:v>
                </c:pt>
                <c:pt idx="188969">
                  <c:v>437.79492728333901</c:v>
                </c:pt>
                <c:pt idx="188970">
                  <c:v>437.79724403861201</c:v>
                </c:pt>
                <c:pt idx="188971">
                  <c:v>437.79956079388597</c:v>
                </c:pt>
                <c:pt idx="188972">
                  <c:v>437.80187754915897</c:v>
                </c:pt>
                <c:pt idx="188973">
                  <c:v>437.804194304433</c:v>
                </c:pt>
                <c:pt idx="188974">
                  <c:v>437.806511059706</c:v>
                </c:pt>
                <c:pt idx="188975">
                  <c:v>437.80882781498002</c:v>
                </c:pt>
                <c:pt idx="188976">
                  <c:v>437.81114457025302</c:v>
                </c:pt>
                <c:pt idx="188977">
                  <c:v>437.81346132552699</c:v>
                </c:pt>
                <c:pt idx="188978">
                  <c:v>437.81577808079999</c:v>
                </c:pt>
                <c:pt idx="188979">
                  <c:v>437.81809483607401</c:v>
                </c:pt>
                <c:pt idx="188980">
                  <c:v>437.82041159134701</c:v>
                </c:pt>
                <c:pt idx="188981">
                  <c:v>437.82272834662098</c:v>
                </c:pt>
                <c:pt idx="188982">
                  <c:v>437.82504510189398</c:v>
                </c:pt>
                <c:pt idx="188983">
                  <c:v>437.827361857168</c:v>
                </c:pt>
                <c:pt idx="188984">
                  <c:v>437.829678612441</c:v>
                </c:pt>
                <c:pt idx="188985">
                  <c:v>437.83199536771502</c:v>
                </c:pt>
                <c:pt idx="188986">
                  <c:v>437.83431212298802</c:v>
                </c:pt>
                <c:pt idx="188987">
                  <c:v>437.83662887826199</c:v>
                </c:pt>
                <c:pt idx="188988">
                  <c:v>437.83894563353499</c:v>
                </c:pt>
                <c:pt idx="188989">
                  <c:v>437.84126238880901</c:v>
                </c:pt>
                <c:pt idx="188990">
                  <c:v>437.84357914408201</c:v>
                </c:pt>
                <c:pt idx="188991">
                  <c:v>437.84589589935598</c:v>
                </c:pt>
                <c:pt idx="188992">
                  <c:v>437.84821265462898</c:v>
                </c:pt>
                <c:pt idx="188993">
                  <c:v>437.850529409903</c:v>
                </c:pt>
                <c:pt idx="188994">
                  <c:v>437.852846165176</c:v>
                </c:pt>
                <c:pt idx="188995">
                  <c:v>437.85516292045003</c:v>
                </c:pt>
                <c:pt idx="188996">
                  <c:v>437.85747967572399</c:v>
                </c:pt>
                <c:pt idx="188997">
                  <c:v>437.85979643099699</c:v>
                </c:pt>
                <c:pt idx="188998">
                  <c:v>437.86211318627102</c:v>
                </c:pt>
                <c:pt idx="188999">
                  <c:v>437.86442994154402</c:v>
                </c:pt>
                <c:pt idx="189000">
                  <c:v>437.86674669681798</c:v>
                </c:pt>
                <c:pt idx="189001">
                  <c:v>437.86906345209098</c:v>
                </c:pt>
                <c:pt idx="189002">
                  <c:v>437.87138020736501</c:v>
                </c:pt>
                <c:pt idx="189003">
                  <c:v>437.87369696263801</c:v>
                </c:pt>
                <c:pt idx="189004">
                  <c:v>437.87601371791197</c:v>
                </c:pt>
                <c:pt idx="189005">
                  <c:v>437.87833047318497</c:v>
                </c:pt>
                <c:pt idx="189006">
                  <c:v>437.880647228459</c:v>
                </c:pt>
                <c:pt idx="189007">
                  <c:v>437.882963983732</c:v>
                </c:pt>
                <c:pt idx="189008">
                  <c:v>437.88528073900602</c:v>
                </c:pt>
                <c:pt idx="189009">
                  <c:v>437.88759749427902</c:v>
                </c:pt>
                <c:pt idx="189010">
                  <c:v>437.88991424955299</c:v>
                </c:pt>
                <c:pt idx="189011">
                  <c:v>437.89223100482599</c:v>
                </c:pt>
                <c:pt idx="189012">
                  <c:v>437.89454776010001</c:v>
                </c:pt>
                <c:pt idx="189013">
                  <c:v>437.89686451537301</c:v>
                </c:pt>
                <c:pt idx="189014">
                  <c:v>437.89918127064698</c:v>
                </c:pt>
                <c:pt idx="189015">
                  <c:v>437.90149802591998</c:v>
                </c:pt>
                <c:pt idx="189016">
                  <c:v>437.903814781194</c:v>
                </c:pt>
                <c:pt idx="189017">
                  <c:v>437.906131536467</c:v>
                </c:pt>
                <c:pt idx="189018">
                  <c:v>437.90844829174102</c:v>
                </c:pt>
                <c:pt idx="189019">
                  <c:v>437.91076504701402</c:v>
                </c:pt>
                <c:pt idx="189020">
                  <c:v>437.91308180228799</c:v>
                </c:pt>
                <c:pt idx="189021">
                  <c:v>437.91539855756099</c:v>
                </c:pt>
                <c:pt idx="189022">
                  <c:v>437.91771531283501</c:v>
                </c:pt>
                <c:pt idx="189023">
                  <c:v>437.92003206810801</c:v>
                </c:pt>
                <c:pt idx="189024">
                  <c:v>437.92234882338198</c:v>
                </c:pt>
                <c:pt idx="189025">
                  <c:v>437.92466557865498</c:v>
                </c:pt>
                <c:pt idx="189026">
                  <c:v>437.926982333929</c:v>
                </c:pt>
                <c:pt idx="189027">
                  <c:v>437.929299089202</c:v>
                </c:pt>
                <c:pt idx="189028">
                  <c:v>437.93161584447603</c:v>
                </c:pt>
                <c:pt idx="189029">
                  <c:v>437.93393259974903</c:v>
                </c:pt>
                <c:pt idx="189030">
                  <c:v>437.93624935502299</c:v>
                </c:pt>
                <c:pt idx="189031">
                  <c:v>437.93856611029599</c:v>
                </c:pt>
                <c:pt idx="189032">
                  <c:v>437.94088286557002</c:v>
                </c:pt>
                <c:pt idx="189033">
                  <c:v>437.94319962084302</c:v>
                </c:pt>
                <c:pt idx="189034">
                  <c:v>437.94551637611698</c:v>
                </c:pt>
                <c:pt idx="189035">
                  <c:v>437.94783313138998</c:v>
                </c:pt>
                <c:pt idx="189036">
                  <c:v>437.95014988666401</c:v>
                </c:pt>
                <c:pt idx="189037">
                  <c:v>437.95246664193701</c:v>
                </c:pt>
                <c:pt idx="189038">
                  <c:v>437.95478339721097</c:v>
                </c:pt>
                <c:pt idx="189039">
                  <c:v>437.957100152485</c:v>
                </c:pt>
                <c:pt idx="189040">
                  <c:v>437.959416907758</c:v>
                </c:pt>
                <c:pt idx="189041">
                  <c:v>437.96173366303202</c:v>
                </c:pt>
                <c:pt idx="189042">
                  <c:v>437.96405041830502</c:v>
                </c:pt>
                <c:pt idx="189043">
                  <c:v>437.96636717357899</c:v>
                </c:pt>
                <c:pt idx="189044">
                  <c:v>437.96868392885199</c:v>
                </c:pt>
                <c:pt idx="189045">
                  <c:v>437.97100068412601</c:v>
                </c:pt>
                <c:pt idx="189046">
                  <c:v>437.97331743939901</c:v>
                </c:pt>
                <c:pt idx="189047">
                  <c:v>437.97563419467298</c:v>
                </c:pt>
                <c:pt idx="189048">
                  <c:v>437.97795094994598</c:v>
                </c:pt>
                <c:pt idx="189049">
                  <c:v>437.98026770522</c:v>
                </c:pt>
                <c:pt idx="189050">
                  <c:v>437.982584460493</c:v>
                </c:pt>
                <c:pt idx="189051">
                  <c:v>437.98490121576702</c:v>
                </c:pt>
                <c:pt idx="189052">
                  <c:v>437.98721797104002</c:v>
                </c:pt>
                <c:pt idx="189053">
                  <c:v>437.98953472631399</c:v>
                </c:pt>
                <c:pt idx="189054">
                  <c:v>437.99185148158699</c:v>
                </c:pt>
                <c:pt idx="189055">
                  <c:v>437.99416823686101</c:v>
                </c:pt>
                <c:pt idx="189056">
                  <c:v>437.99648499213401</c:v>
                </c:pt>
                <c:pt idx="189057">
                  <c:v>437.99880174740798</c:v>
                </c:pt>
                <c:pt idx="189058">
                  <c:v>438.00111850268098</c:v>
                </c:pt>
                <c:pt idx="189059">
                  <c:v>438.003435257955</c:v>
                </c:pt>
                <c:pt idx="189060">
                  <c:v>438.005752013228</c:v>
                </c:pt>
                <c:pt idx="189061">
                  <c:v>438.00806876850203</c:v>
                </c:pt>
                <c:pt idx="189062">
                  <c:v>438.01038552377503</c:v>
                </c:pt>
                <c:pt idx="189063">
                  <c:v>438.01270227904899</c:v>
                </c:pt>
                <c:pt idx="189064">
                  <c:v>438.01501903432199</c:v>
                </c:pt>
                <c:pt idx="189065">
                  <c:v>438.01733578959602</c:v>
                </c:pt>
                <c:pt idx="189066">
                  <c:v>438.01965254486902</c:v>
                </c:pt>
                <c:pt idx="189067">
                  <c:v>438.02196930014298</c:v>
                </c:pt>
                <c:pt idx="189068">
                  <c:v>438.02428605541598</c:v>
                </c:pt>
                <c:pt idx="189069">
                  <c:v>438.02660281069001</c:v>
                </c:pt>
                <c:pt idx="189070">
                  <c:v>438.02891956596301</c:v>
                </c:pt>
                <c:pt idx="189071">
                  <c:v>438.03123632123697</c:v>
                </c:pt>
                <c:pt idx="189072">
                  <c:v>438.03355307650997</c:v>
                </c:pt>
                <c:pt idx="189073">
                  <c:v>438.035869831784</c:v>
                </c:pt>
                <c:pt idx="189074">
                  <c:v>438.038186587057</c:v>
                </c:pt>
                <c:pt idx="189075">
                  <c:v>438.04050334233102</c:v>
                </c:pt>
                <c:pt idx="189076">
                  <c:v>438.04282009760402</c:v>
                </c:pt>
                <c:pt idx="189077">
                  <c:v>438.04513685287799</c:v>
                </c:pt>
                <c:pt idx="189078">
                  <c:v>438.04745360815099</c:v>
                </c:pt>
                <c:pt idx="189079">
                  <c:v>438.04977036342501</c:v>
                </c:pt>
                <c:pt idx="189080">
                  <c:v>438.05208711869801</c:v>
                </c:pt>
                <c:pt idx="189081">
                  <c:v>438.05440387397198</c:v>
                </c:pt>
                <c:pt idx="189082">
                  <c:v>438.056720629246</c:v>
                </c:pt>
                <c:pt idx="189083">
                  <c:v>438.059037384519</c:v>
                </c:pt>
                <c:pt idx="189084">
                  <c:v>438.06135413979302</c:v>
                </c:pt>
                <c:pt idx="189085">
                  <c:v>438.06367089506602</c:v>
                </c:pt>
                <c:pt idx="189086">
                  <c:v>438.06598765033999</c:v>
                </c:pt>
                <c:pt idx="189087">
                  <c:v>438.06830440561299</c:v>
                </c:pt>
                <c:pt idx="189088">
                  <c:v>438.07062116088701</c:v>
                </c:pt>
                <c:pt idx="189089">
                  <c:v>438.07293791616001</c:v>
                </c:pt>
                <c:pt idx="189090">
                  <c:v>438.07525467143398</c:v>
                </c:pt>
                <c:pt idx="189091">
                  <c:v>438.07757142670698</c:v>
                </c:pt>
                <c:pt idx="189092">
                  <c:v>438.079888181981</c:v>
                </c:pt>
                <c:pt idx="189093">
                  <c:v>438.08220493725401</c:v>
                </c:pt>
                <c:pt idx="189094">
                  <c:v>438.08452169252803</c:v>
                </c:pt>
                <c:pt idx="189095">
                  <c:v>438.08683844780097</c:v>
                </c:pt>
                <c:pt idx="189096">
                  <c:v>438.08915520307499</c:v>
                </c:pt>
                <c:pt idx="189097">
                  <c:v>438.091471958348</c:v>
                </c:pt>
                <c:pt idx="189098">
                  <c:v>438.09378871362202</c:v>
                </c:pt>
                <c:pt idx="189099">
                  <c:v>438.09610546889502</c:v>
                </c:pt>
                <c:pt idx="189100">
                  <c:v>438.09842222416898</c:v>
                </c:pt>
                <c:pt idx="189101">
                  <c:v>438.10073897944199</c:v>
                </c:pt>
                <c:pt idx="189102">
                  <c:v>438.10305573471601</c:v>
                </c:pt>
                <c:pt idx="189103">
                  <c:v>438.10537248998901</c:v>
                </c:pt>
                <c:pt idx="189104">
                  <c:v>438.10768924526297</c:v>
                </c:pt>
                <c:pt idx="189105">
                  <c:v>438.11000600053598</c:v>
                </c:pt>
                <c:pt idx="189106">
                  <c:v>438.11232275581</c:v>
                </c:pt>
                <c:pt idx="189107">
                  <c:v>438.114639511083</c:v>
                </c:pt>
                <c:pt idx="189108">
                  <c:v>438.11695626635702</c:v>
                </c:pt>
                <c:pt idx="189109">
                  <c:v>438.11927302163002</c:v>
                </c:pt>
                <c:pt idx="189110">
                  <c:v>438.12158977690399</c:v>
                </c:pt>
                <c:pt idx="189111">
                  <c:v>438.12390653217699</c:v>
                </c:pt>
                <c:pt idx="189112">
                  <c:v>438.12622328745101</c:v>
                </c:pt>
                <c:pt idx="189113">
                  <c:v>438.12854004272401</c:v>
                </c:pt>
                <c:pt idx="189114">
                  <c:v>438.13085679799798</c:v>
                </c:pt>
                <c:pt idx="189115">
                  <c:v>438.13317355327098</c:v>
                </c:pt>
                <c:pt idx="189116">
                  <c:v>438.135490308545</c:v>
                </c:pt>
                <c:pt idx="189117">
                  <c:v>438.137807063818</c:v>
                </c:pt>
                <c:pt idx="189118">
                  <c:v>438.14012381909203</c:v>
                </c:pt>
                <c:pt idx="189119">
                  <c:v>438.14244057436503</c:v>
                </c:pt>
                <c:pt idx="189120">
                  <c:v>438.14475732963899</c:v>
                </c:pt>
                <c:pt idx="189121">
                  <c:v>438.14707408491199</c:v>
                </c:pt>
                <c:pt idx="189122">
                  <c:v>438.14939084018602</c:v>
                </c:pt>
                <c:pt idx="189123">
                  <c:v>438.15170759545902</c:v>
                </c:pt>
                <c:pt idx="189124">
                  <c:v>438.15402435073298</c:v>
                </c:pt>
                <c:pt idx="189125">
                  <c:v>438.15634110600701</c:v>
                </c:pt>
                <c:pt idx="189126">
                  <c:v>438.15865786128001</c:v>
                </c:pt>
                <c:pt idx="189127">
                  <c:v>438.16097461655397</c:v>
                </c:pt>
                <c:pt idx="189128">
                  <c:v>438.16329137182697</c:v>
                </c:pt>
                <c:pt idx="189129">
                  <c:v>438.165608127101</c:v>
                </c:pt>
                <c:pt idx="189130">
                  <c:v>438.167924882374</c:v>
                </c:pt>
                <c:pt idx="189131">
                  <c:v>438.17024163764802</c:v>
                </c:pt>
                <c:pt idx="189132">
                  <c:v>438.17255839292102</c:v>
                </c:pt>
                <c:pt idx="189133">
                  <c:v>438.17487514819499</c:v>
                </c:pt>
                <c:pt idx="189134">
                  <c:v>438.17719190346799</c:v>
                </c:pt>
                <c:pt idx="189135">
                  <c:v>438.17950865874201</c:v>
                </c:pt>
                <c:pt idx="189136">
                  <c:v>438.18182541401501</c:v>
                </c:pt>
                <c:pt idx="189137">
                  <c:v>438.18414216928898</c:v>
                </c:pt>
                <c:pt idx="189138">
                  <c:v>438.18645892456198</c:v>
                </c:pt>
                <c:pt idx="189139">
                  <c:v>438.188775679836</c:v>
                </c:pt>
                <c:pt idx="189140">
                  <c:v>438.191092435109</c:v>
                </c:pt>
                <c:pt idx="189141">
                  <c:v>438.19340919038302</c:v>
                </c:pt>
                <c:pt idx="189142">
                  <c:v>438.19572594565602</c:v>
                </c:pt>
                <c:pt idx="189143">
                  <c:v>438.19804270092999</c:v>
                </c:pt>
                <c:pt idx="189144">
                  <c:v>438.20035945620299</c:v>
                </c:pt>
                <c:pt idx="189145">
                  <c:v>438.20267621147701</c:v>
                </c:pt>
                <c:pt idx="189146">
                  <c:v>438.20499296675001</c:v>
                </c:pt>
                <c:pt idx="189147">
                  <c:v>438.20730972202398</c:v>
                </c:pt>
                <c:pt idx="189148">
                  <c:v>438.20962647729698</c:v>
                </c:pt>
                <c:pt idx="189149">
                  <c:v>438.211943232571</c:v>
                </c:pt>
                <c:pt idx="189150">
                  <c:v>438.214259987844</c:v>
                </c:pt>
                <c:pt idx="189151">
                  <c:v>438.21657674311803</c:v>
                </c:pt>
                <c:pt idx="189152">
                  <c:v>438.21889349839103</c:v>
                </c:pt>
                <c:pt idx="189153">
                  <c:v>438.22121025366499</c:v>
                </c:pt>
                <c:pt idx="189154">
                  <c:v>438.22352700893799</c:v>
                </c:pt>
                <c:pt idx="189155">
                  <c:v>438.22584376421202</c:v>
                </c:pt>
                <c:pt idx="189156">
                  <c:v>438.22816051948502</c:v>
                </c:pt>
                <c:pt idx="189157">
                  <c:v>438.23047727475898</c:v>
                </c:pt>
                <c:pt idx="189158">
                  <c:v>438.23279403003198</c:v>
                </c:pt>
                <c:pt idx="189159">
                  <c:v>438.23511078530601</c:v>
                </c:pt>
                <c:pt idx="189160">
                  <c:v>438.23742754057901</c:v>
                </c:pt>
                <c:pt idx="189161">
                  <c:v>438.23974429585297</c:v>
                </c:pt>
                <c:pt idx="189162">
                  <c:v>438.24206105112597</c:v>
                </c:pt>
                <c:pt idx="189163">
                  <c:v>438.2443778064</c:v>
                </c:pt>
                <c:pt idx="189164">
                  <c:v>438.246694561673</c:v>
                </c:pt>
                <c:pt idx="189165">
                  <c:v>438.24901131694702</c:v>
                </c:pt>
                <c:pt idx="189166">
                  <c:v>438.25132807222099</c:v>
                </c:pt>
                <c:pt idx="189167">
                  <c:v>438.25364482749399</c:v>
                </c:pt>
                <c:pt idx="189168">
                  <c:v>438.25596158276801</c:v>
                </c:pt>
                <c:pt idx="189169">
                  <c:v>438.25827833804101</c:v>
                </c:pt>
                <c:pt idx="189170">
                  <c:v>438.26059509331498</c:v>
                </c:pt>
                <c:pt idx="189171">
                  <c:v>438.26291184858798</c:v>
                </c:pt>
                <c:pt idx="189172">
                  <c:v>438.265228603862</c:v>
                </c:pt>
                <c:pt idx="189173">
                  <c:v>438.267545359135</c:v>
                </c:pt>
                <c:pt idx="189174">
                  <c:v>438.26986211440902</c:v>
                </c:pt>
                <c:pt idx="189175">
                  <c:v>438.27217886968202</c:v>
                </c:pt>
                <c:pt idx="189176">
                  <c:v>438.27449562495599</c:v>
                </c:pt>
                <c:pt idx="189177">
                  <c:v>438.27681238022899</c:v>
                </c:pt>
                <c:pt idx="189178">
                  <c:v>438.27912913550301</c:v>
                </c:pt>
                <c:pt idx="189179">
                  <c:v>438.28144589077601</c:v>
                </c:pt>
                <c:pt idx="189180">
                  <c:v>438.28376264604998</c:v>
                </c:pt>
                <c:pt idx="189181">
                  <c:v>438.28607940132298</c:v>
                </c:pt>
                <c:pt idx="189182">
                  <c:v>438.288396156597</c:v>
                </c:pt>
                <c:pt idx="189183">
                  <c:v>438.29071291187</c:v>
                </c:pt>
                <c:pt idx="189184">
                  <c:v>438.29302966714403</c:v>
                </c:pt>
                <c:pt idx="189185">
                  <c:v>438.29534642241703</c:v>
                </c:pt>
                <c:pt idx="189186">
                  <c:v>438.29766317769099</c:v>
                </c:pt>
                <c:pt idx="189187">
                  <c:v>438.29997993296399</c:v>
                </c:pt>
                <c:pt idx="189188">
                  <c:v>438.30229668823802</c:v>
                </c:pt>
                <c:pt idx="189189">
                  <c:v>438.30461344351102</c:v>
                </c:pt>
                <c:pt idx="189190">
                  <c:v>438.30693019878498</c:v>
                </c:pt>
                <c:pt idx="189191">
                  <c:v>438.30924695405798</c:v>
                </c:pt>
                <c:pt idx="189192">
                  <c:v>438.31156370933201</c:v>
                </c:pt>
                <c:pt idx="189193">
                  <c:v>438.31388046460501</c:v>
                </c:pt>
                <c:pt idx="189194">
                  <c:v>438.31619721987897</c:v>
                </c:pt>
                <c:pt idx="189195">
                  <c:v>438.31851397515197</c:v>
                </c:pt>
                <c:pt idx="189196">
                  <c:v>438.320830730426</c:v>
                </c:pt>
                <c:pt idx="189197">
                  <c:v>438.323147485699</c:v>
                </c:pt>
                <c:pt idx="189198">
                  <c:v>438.32546424097302</c:v>
                </c:pt>
                <c:pt idx="189199">
                  <c:v>438.32778099624602</c:v>
                </c:pt>
                <c:pt idx="189200">
                  <c:v>438.33009775151999</c:v>
                </c:pt>
                <c:pt idx="189201">
                  <c:v>438.33241450679299</c:v>
                </c:pt>
                <c:pt idx="189202">
                  <c:v>438.33473126206701</c:v>
                </c:pt>
                <c:pt idx="189203">
                  <c:v>438.33704801734001</c:v>
                </c:pt>
                <c:pt idx="189204">
                  <c:v>438.33936477261398</c:v>
                </c:pt>
                <c:pt idx="189205">
                  <c:v>438.34168152788698</c:v>
                </c:pt>
                <c:pt idx="189206">
                  <c:v>438.343998283161</c:v>
                </c:pt>
                <c:pt idx="189207">
                  <c:v>438.346315038434</c:v>
                </c:pt>
                <c:pt idx="189208">
                  <c:v>438.34863179370802</c:v>
                </c:pt>
                <c:pt idx="189209">
                  <c:v>438.35094854898199</c:v>
                </c:pt>
                <c:pt idx="189210">
                  <c:v>438.35326530425499</c:v>
                </c:pt>
                <c:pt idx="189211">
                  <c:v>438.35558205952901</c:v>
                </c:pt>
                <c:pt idx="189212">
                  <c:v>438.35789881480201</c:v>
                </c:pt>
                <c:pt idx="189213">
                  <c:v>438.36021557007598</c:v>
                </c:pt>
                <c:pt idx="189214">
                  <c:v>438.36253232534898</c:v>
                </c:pt>
                <c:pt idx="189215">
                  <c:v>438.364849080623</c:v>
                </c:pt>
                <c:pt idx="189216">
                  <c:v>438.367165835896</c:v>
                </c:pt>
                <c:pt idx="189217">
                  <c:v>438.36948259117003</c:v>
                </c:pt>
                <c:pt idx="189218">
                  <c:v>438.37179934644303</c:v>
                </c:pt>
                <c:pt idx="189219">
                  <c:v>438.37411610171699</c:v>
                </c:pt>
                <c:pt idx="189220">
                  <c:v>438.37643285698999</c:v>
                </c:pt>
                <c:pt idx="189221">
                  <c:v>438.37874961226402</c:v>
                </c:pt>
                <c:pt idx="189222">
                  <c:v>438.38106636753702</c:v>
                </c:pt>
                <c:pt idx="189223">
                  <c:v>438.38338312281098</c:v>
                </c:pt>
                <c:pt idx="189224">
                  <c:v>438.38569987808398</c:v>
                </c:pt>
                <c:pt idx="189225">
                  <c:v>438.38801663335801</c:v>
                </c:pt>
                <c:pt idx="189226">
                  <c:v>438.39033338863101</c:v>
                </c:pt>
                <c:pt idx="189227">
                  <c:v>438.39265014390497</c:v>
                </c:pt>
                <c:pt idx="189228">
                  <c:v>438.39496689917797</c:v>
                </c:pt>
                <c:pt idx="189229">
                  <c:v>438.397283654452</c:v>
                </c:pt>
                <c:pt idx="189230">
                  <c:v>438.399600409725</c:v>
                </c:pt>
                <c:pt idx="189231">
                  <c:v>438.40191716499902</c:v>
                </c:pt>
                <c:pt idx="189232">
                  <c:v>438.40423392027202</c:v>
                </c:pt>
                <c:pt idx="189233">
                  <c:v>438.40655067554599</c:v>
                </c:pt>
                <c:pt idx="189234">
                  <c:v>438.40886743081899</c:v>
                </c:pt>
                <c:pt idx="189235">
                  <c:v>438.41118418609301</c:v>
                </c:pt>
                <c:pt idx="189236">
                  <c:v>438.41350094136601</c:v>
                </c:pt>
                <c:pt idx="189237">
                  <c:v>438.41581769663998</c:v>
                </c:pt>
                <c:pt idx="189238">
                  <c:v>438.41813445191298</c:v>
                </c:pt>
                <c:pt idx="189239">
                  <c:v>438.420451207187</c:v>
                </c:pt>
                <c:pt idx="189240">
                  <c:v>438.42276796246</c:v>
                </c:pt>
                <c:pt idx="189241">
                  <c:v>438.42508471773402</c:v>
                </c:pt>
                <c:pt idx="189242">
                  <c:v>438.42740147300702</c:v>
                </c:pt>
                <c:pt idx="189243">
                  <c:v>438.42971822828099</c:v>
                </c:pt>
                <c:pt idx="189244">
                  <c:v>438.43203498355399</c:v>
                </c:pt>
                <c:pt idx="189245">
                  <c:v>438.43435173882801</c:v>
                </c:pt>
                <c:pt idx="189246">
                  <c:v>438.43666849410101</c:v>
                </c:pt>
                <c:pt idx="189247">
                  <c:v>438.43898524937498</c:v>
                </c:pt>
                <c:pt idx="189248">
                  <c:v>438.44130200464798</c:v>
                </c:pt>
                <c:pt idx="189249">
                  <c:v>438.443618759922</c:v>
                </c:pt>
                <c:pt idx="189250">
                  <c:v>438.445935515195</c:v>
                </c:pt>
                <c:pt idx="189251">
                  <c:v>438.44825227046903</c:v>
                </c:pt>
                <c:pt idx="189252">
                  <c:v>438.45056902574299</c:v>
                </c:pt>
                <c:pt idx="189253">
                  <c:v>438.45288578101599</c:v>
                </c:pt>
                <c:pt idx="189254">
                  <c:v>438.45520253629002</c:v>
                </c:pt>
                <c:pt idx="189255">
                  <c:v>438.45751929156302</c:v>
                </c:pt>
                <c:pt idx="189256">
                  <c:v>438.45983604683698</c:v>
                </c:pt>
                <c:pt idx="189257">
                  <c:v>438.46215280210998</c:v>
                </c:pt>
                <c:pt idx="189258">
                  <c:v>438.46446955738401</c:v>
                </c:pt>
                <c:pt idx="189259">
                  <c:v>438.46678631265701</c:v>
                </c:pt>
                <c:pt idx="189260">
                  <c:v>438.46910306793097</c:v>
                </c:pt>
                <c:pt idx="189261">
                  <c:v>438.47141982320397</c:v>
                </c:pt>
                <c:pt idx="189262">
                  <c:v>438.473736578478</c:v>
                </c:pt>
                <c:pt idx="189263">
                  <c:v>438.476053333751</c:v>
                </c:pt>
                <c:pt idx="189264">
                  <c:v>438.47837008902502</c:v>
                </c:pt>
                <c:pt idx="189265">
                  <c:v>438.48068684429802</c:v>
                </c:pt>
                <c:pt idx="189266">
                  <c:v>438.48300359957199</c:v>
                </c:pt>
                <c:pt idx="189267">
                  <c:v>438.48532035484499</c:v>
                </c:pt>
                <c:pt idx="189268">
                  <c:v>438.48763711011901</c:v>
                </c:pt>
                <c:pt idx="189269">
                  <c:v>438.48995386539201</c:v>
                </c:pt>
                <c:pt idx="189270">
                  <c:v>438.49227062066598</c:v>
                </c:pt>
                <c:pt idx="189271">
                  <c:v>438.49458737593898</c:v>
                </c:pt>
                <c:pt idx="189272">
                  <c:v>438.496904131213</c:v>
                </c:pt>
                <c:pt idx="189273">
                  <c:v>438.499220886486</c:v>
                </c:pt>
                <c:pt idx="189274">
                  <c:v>438.50153764176002</c:v>
                </c:pt>
                <c:pt idx="189275">
                  <c:v>438.50385439703302</c:v>
                </c:pt>
                <c:pt idx="189276">
                  <c:v>438.50617115230699</c:v>
                </c:pt>
                <c:pt idx="189277">
                  <c:v>438.50848790757999</c:v>
                </c:pt>
                <c:pt idx="189278">
                  <c:v>438.51080466285401</c:v>
                </c:pt>
                <c:pt idx="189279">
                  <c:v>438.51312141812701</c:v>
                </c:pt>
                <c:pt idx="189280">
                  <c:v>438.51543817340098</c:v>
                </c:pt>
                <c:pt idx="189281">
                  <c:v>438.51775492867398</c:v>
                </c:pt>
                <c:pt idx="189282">
                  <c:v>438.520071683948</c:v>
                </c:pt>
                <c:pt idx="189283">
                  <c:v>438.522388439221</c:v>
                </c:pt>
                <c:pt idx="189284">
                  <c:v>438.52470519449503</c:v>
                </c:pt>
                <c:pt idx="189285">
                  <c:v>438.52702194976803</c:v>
                </c:pt>
                <c:pt idx="189286">
                  <c:v>438.52933870504199</c:v>
                </c:pt>
                <c:pt idx="189287">
                  <c:v>438.53165546031499</c:v>
                </c:pt>
                <c:pt idx="189288">
                  <c:v>438.53397221558902</c:v>
                </c:pt>
                <c:pt idx="189289">
                  <c:v>438.53628897086202</c:v>
                </c:pt>
                <c:pt idx="189290">
                  <c:v>438.53860572613598</c:v>
                </c:pt>
                <c:pt idx="189291">
                  <c:v>438.54092248140898</c:v>
                </c:pt>
                <c:pt idx="189292">
                  <c:v>438.54323923668301</c:v>
                </c:pt>
                <c:pt idx="189293">
                  <c:v>438.54555599195601</c:v>
                </c:pt>
                <c:pt idx="189294">
                  <c:v>438.54787274722997</c:v>
                </c:pt>
                <c:pt idx="189295">
                  <c:v>438.550189502504</c:v>
                </c:pt>
                <c:pt idx="189296">
                  <c:v>438.552506257777</c:v>
                </c:pt>
                <c:pt idx="189297">
                  <c:v>438.55482301305102</c:v>
                </c:pt>
                <c:pt idx="189298">
                  <c:v>438.55713976832402</c:v>
                </c:pt>
                <c:pt idx="189299">
                  <c:v>438.55945652359799</c:v>
                </c:pt>
                <c:pt idx="189300">
                  <c:v>438.56177327887099</c:v>
                </c:pt>
                <c:pt idx="189301">
                  <c:v>438.56409003414501</c:v>
                </c:pt>
                <c:pt idx="189302">
                  <c:v>438.56640678941801</c:v>
                </c:pt>
                <c:pt idx="189303">
                  <c:v>438.56872354469198</c:v>
                </c:pt>
                <c:pt idx="189304">
                  <c:v>438.57104029996498</c:v>
                </c:pt>
                <c:pt idx="189305">
                  <c:v>438.573357055239</c:v>
                </c:pt>
                <c:pt idx="189306">
                  <c:v>438.575673810512</c:v>
                </c:pt>
                <c:pt idx="189307">
                  <c:v>438.57799056578602</c:v>
                </c:pt>
                <c:pt idx="189308">
                  <c:v>438.58030732105902</c:v>
                </c:pt>
                <c:pt idx="189309">
                  <c:v>438.58262407633299</c:v>
                </c:pt>
                <c:pt idx="189310">
                  <c:v>438.58494083160599</c:v>
                </c:pt>
                <c:pt idx="189311">
                  <c:v>438.58725758688001</c:v>
                </c:pt>
                <c:pt idx="189312">
                  <c:v>438.58957434215301</c:v>
                </c:pt>
                <c:pt idx="189313">
                  <c:v>438.59189109742698</c:v>
                </c:pt>
                <c:pt idx="189314">
                  <c:v>438.59420785269998</c:v>
                </c:pt>
                <c:pt idx="189315">
                  <c:v>438.596524607974</c:v>
                </c:pt>
                <c:pt idx="189316">
                  <c:v>438.598841363247</c:v>
                </c:pt>
                <c:pt idx="189317">
                  <c:v>438.60115811852103</c:v>
                </c:pt>
                <c:pt idx="189318">
                  <c:v>438.60347487379403</c:v>
                </c:pt>
                <c:pt idx="189319">
                  <c:v>438.60579162906799</c:v>
                </c:pt>
                <c:pt idx="189320">
                  <c:v>438.60810838434099</c:v>
                </c:pt>
                <c:pt idx="189321">
                  <c:v>438.61042513961502</c:v>
                </c:pt>
                <c:pt idx="189322">
                  <c:v>438.61274189488802</c:v>
                </c:pt>
                <c:pt idx="189323">
                  <c:v>438.61505865016198</c:v>
                </c:pt>
                <c:pt idx="189324">
                  <c:v>438.61737540543498</c:v>
                </c:pt>
                <c:pt idx="189325">
                  <c:v>438.61969216070901</c:v>
                </c:pt>
                <c:pt idx="189326">
                  <c:v>438.62200891598201</c:v>
                </c:pt>
                <c:pt idx="189327">
                  <c:v>438.62432567125597</c:v>
                </c:pt>
                <c:pt idx="189328">
                  <c:v>438.62664242652897</c:v>
                </c:pt>
                <c:pt idx="189329">
                  <c:v>438.628959181803</c:v>
                </c:pt>
                <c:pt idx="189330">
                  <c:v>438.631275937076</c:v>
                </c:pt>
                <c:pt idx="189331">
                  <c:v>438.63359269235002</c:v>
                </c:pt>
                <c:pt idx="189332">
                  <c:v>438.63590944762302</c:v>
                </c:pt>
                <c:pt idx="189333">
                  <c:v>438.63822620289699</c:v>
                </c:pt>
                <c:pt idx="189334">
                  <c:v>438.64054295816999</c:v>
                </c:pt>
                <c:pt idx="189335">
                  <c:v>438.64285971344401</c:v>
                </c:pt>
                <c:pt idx="189336">
                  <c:v>438.64517646871701</c:v>
                </c:pt>
                <c:pt idx="189337">
                  <c:v>438.64749322399098</c:v>
                </c:pt>
                <c:pt idx="189338">
                  <c:v>438.649809979265</c:v>
                </c:pt>
                <c:pt idx="189339">
                  <c:v>438.652126734538</c:v>
                </c:pt>
                <c:pt idx="189340">
                  <c:v>438.65444348981202</c:v>
                </c:pt>
                <c:pt idx="189341">
                  <c:v>438.65676024508502</c:v>
                </c:pt>
                <c:pt idx="189342">
                  <c:v>438.65907700035899</c:v>
                </c:pt>
                <c:pt idx="189343">
                  <c:v>438.66139375563199</c:v>
                </c:pt>
                <c:pt idx="189344">
                  <c:v>438.66371051090601</c:v>
                </c:pt>
                <c:pt idx="189345">
                  <c:v>438.66602726617901</c:v>
                </c:pt>
                <c:pt idx="189346">
                  <c:v>438.66834402145298</c:v>
                </c:pt>
                <c:pt idx="189347">
                  <c:v>438.67066077672598</c:v>
                </c:pt>
                <c:pt idx="189348">
                  <c:v>438.672977532</c:v>
                </c:pt>
                <c:pt idx="189349">
                  <c:v>438.675294287273</c:v>
                </c:pt>
                <c:pt idx="189350">
                  <c:v>438.67761104254703</c:v>
                </c:pt>
                <c:pt idx="189351">
                  <c:v>438.67992779782003</c:v>
                </c:pt>
                <c:pt idx="189352">
                  <c:v>438.68224455309399</c:v>
                </c:pt>
                <c:pt idx="189353">
                  <c:v>438.68456130836699</c:v>
                </c:pt>
                <c:pt idx="189354">
                  <c:v>438.68687806364102</c:v>
                </c:pt>
                <c:pt idx="189355">
                  <c:v>438.68919481891402</c:v>
                </c:pt>
                <c:pt idx="189356">
                  <c:v>438.69151157418798</c:v>
                </c:pt>
                <c:pt idx="189357">
                  <c:v>438.69382832946098</c:v>
                </c:pt>
                <c:pt idx="189358">
                  <c:v>438.69614508473501</c:v>
                </c:pt>
                <c:pt idx="189359">
                  <c:v>438.69846184000801</c:v>
                </c:pt>
                <c:pt idx="189360">
                  <c:v>438.70077859528197</c:v>
                </c:pt>
                <c:pt idx="189361">
                  <c:v>438.70309535055497</c:v>
                </c:pt>
                <c:pt idx="189362">
                  <c:v>438.705412105829</c:v>
                </c:pt>
                <c:pt idx="189363">
                  <c:v>438.707728861102</c:v>
                </c:pt>
                <c:pt idx="189364">
                  <c:v>438.71004561637602</c:v>
                </c:pt>
                <c:pt idx="189365">
                  <c:v>438.71236237164902</c:v>
                </c:pt>
                <c:pt idx="189366">
                  <c:v>438.71467912692299</c:v>
                </c:pt>
                <c:pt idx="189367">
                  <c:v>438.71699588219599</c:v>
                </c:pt>
                <c:pt idx="189368">
                  <c:v>438.71931263747001</c:v>
                </c:pt>
                <c:pt idx="189369">
                  <c:v>438.72162939274301</c:v>
                </c:pt>
                <c:pt idx="189370">
                  <c:v>438.72394614801698</c:v>
                </c:pt>
                <c:pt idx="189371">
                  <c:v>438.72626290328998</c:v>
                </c:pt>
                <c:pt idx="189372">
                  <c:v>438.728579658564</c:v>
                </c:pt>
                <c:pt idx="189373">
                  <c:v>438.730896413837</c:v>
                </c:pt>
                <c:pt idx="189374">
                  <c:v>438.73321316911102</c:v>
                </c:pt>
                <c:pt idx="189375">
                  <c:v>438.73552992438402</c:v>
                </c:pt>
                <c:pt idx="189376">
                  <c:v>438.73784667965799</c:v>
                </c:pt>
                <c:pt idx="189377">
                  <c:v>438.74016343493099</c:v>
                </c:pt>
                <c:pt idx="189378">
                  <c:v>438.74248019020501</c:v>
                </c:pt>
                <c:pt idx="189379">
                  <c:v>438.74479694547802</c:v>
                </c:pt>
                <c:pt idx="189380">
                  <c:v>438.74711370075198</c:v>
                </c:pt>
                <c:pt idx="189381">
                  <c:v>438.749430456026</c:v>
                </c:pt>
                <c:pt idx="189382">
                  <c:v>438.751747211299</c:v>
                </c:pt>
                <c:pt idx="189383">
                  <c:v>438.75406396657303</c:v>
                </c:pt>
                <c:pt idx="189384">
                  <c:v>438.75638072184603</c:v>
                </c:pt>
                <c:pt idx="189385">
                  <c:v>438.75869747711999</c:v>
                </c:pt>
                <c:pt idx="189386">
                  <c:v>438.76101423239299</c:v>
                </c:pt>
                <c:pt idx="189387">
                  <c:v>438.76333098766702</c:v>
                </c:pt>
                <c:pt idx="189388">
                  <c:v>438.76564774294002</c:v>
                </c:pt>
                <c:pt idx="189389">
                  <c:v>438.76796449821398</c:v>
                </c:pt>
                <c:pt idx="189390">
                  <c:v>438.77028125348698</c:v>
                </c:pt>
                <c:pt idx="189391">
                  <c:v>438.77259800876101</c:v>
                </c:pt>
                <c:pt idx="189392">
                  <c:v>438.77491476403401</c:v>
                </c:pt>
                <c:pt idx="189393">
                  <c:v>438.77723151930797</c:v>
                </c:pt>
                <c:pt idx="189394">
                  <c:v>438.77954827458097</c:v>
                </c:pt>
                <c:pt idx="189395">
                  <c:v>438.781865029855</c:v>
                </c:pt>
                <c:pt idx="189396">
                  <c:v>438.784181785128</c:v>
                </c:pt>
                <c:pt idx="189397">
                  <c:v>438.78649854040202</c:v>
                </c:pt>
                <c:pt idx="189398">
                  <c:v>438.78881529567502</c:v>
                </c:pt>
                <c:pt idx="189399">
                  <c:v>438.79113205094899</c:v>
                </c:pt>
                <c:pt idx="189400">
                  <c:v>438.79344880622199</c:v>
                </c:pt>
                <c:pt idx="189401">
                  <c:v>438.79576556149601</c:v>
                </c:pt>
                <c:pt idx="189402">
                  <c:v>438.79808231676901</c:v>
                </c:pt>
                <c:pt idx="189403">
                  <c:v>438.80039907204298</c:v>
                </c:pt>
                <c:pt idx="189404">
                  <c:v>438.80271582731598</c:v>
                </c:pt>
                <c:pt idx="189405">
                  <c:v>438.80503258259</c:v>
                </c:pt>
                <c:pt idx="189406">
                  <c:v>438.807349337863</c:v>
                </c:pt>
                <c:pt idx="189407">
                  <c:v>438.80966609313703</c:v>
                </c:pt>
                <c:pt idx="189408">
                  <c:v>438.81198284841003</c:v>
                </c:pt>
                <c:pt idx="189409">
                  <c:v>438.81429960368399</c:v>
                </c:pt>
                <c:pt idx="189410">
                  <c:v>438.81661635895699</c:v>
                </c:pt>
                <c:pt idx="189411">
                  <c:v>438.81893311423102</c:v>
                </c:pt>
                <c:pt idx="189412">
                  <c:v>438.82124986950402</c:v>
                </c:pt>
                <c:pt idx="189413">
                  <c:v>438.82356662477798</c:v>
                </c:pt>
                <c:pt idx="189414">
                  <c:v>438.82588338005098</c:v>
                </c:pt>
                <c:pt idx="189415">
                  <c:v>438.82820013532501</c:v>
                </c:pt>
                <c:pt idx="189416">
                  <c:v>438.83051689059801</c:v>
                </c:pt>
                <c:pt idx="189417">
                  <c:v>438.83283364587197</c:v>
                </c:pt>
                <c:pt idx="189418">
                  <c:v>438.83515040114497</c:v>
                </c:pt>
                <c:pt idx="189419">
                  <c:v>438.837467156419</c:v>
                </c:pt>
                <c:pt idx="189420">
                  <c:v>438.839783911692</c:v>
                </c:pt>
                <c:pt idx="189421">
                  <c:v>438.84210066696602</c:v>
                </c:pt>
                <c:pt idx="189422">
                  <c:v>438.84441742223999</c:v>
                </c:pt>
                <c:pt idx="189423">
                  <c:v>438.84673417751299</c:v>
                </c:pt>
                <c:pt idx="189424">
                  <c:v>438.84905093278701</c:v>
                </c:pt>
                <c:pt idx="189425">
                  <c:v>438.85136768806001</c:v>
                </c:pt>
                <c:pt idx="189426">
                  <c:v>438.85368444333398</c:v>
                </c:pt>
                <c:pt idx="189427">
                  <c:v>438.85600119860698</c:v>
                </c:pt>
                <c:pt idx="189428">
                  <c:v>438.858317953881</c:v>
                </c:pt>
                <c:pt idx="189429">
                  <c:v>438.860634709154</c:v>
                </c:pt>
                <c:pt idx="189430">
                  <c:v>438.86295146442802</c:v>
                </c:pt>
                <c:pt idx="189431">
                  <c:v>438.86526821970102</c:v>
                </c:pt>
                <c:pt idx="189432">
                  <c:v>438.86758497497499</c:v>
                </c:pt>
                <c:pt idx="189433">
                  <c:v>438.86990173024799</c:v>
                </c:pt>
                <c:pt idx="189434">
                  <c:v>438.87221848552201</c:v>
                </c:pt>
                <c:pt idx="189435">
                  <c:v>438.87453524079501</c:v>
                </c:pt>
                <c:pt idx="189436">
                  <c:v>438.87685199606898</c:v>
                </c:pt>
                <c:pt idx="189437">
                  <c:v>438.87916875134198</c:v>
                </c:pt>
                <c:pt idx="189438">
                  <c:v>438.881485506616</c:v>
                </c:pt>
                <c:pt idx="189439">
                  <c:v>438.883802261889</c:v>
                </c:pt>
                <c:pt idx="189440">
                  <c:v>438.88611901716303</c:v>
                </c:pt>
                <c:pt idx="189441">
                  <c:v>438.88843577243603</c:v>
                </c:pt>
                <c:pt idx="189442">
                  <c:v>438.89075252770999</c:v>
                </c:pt>
                <c:pt idx="189443">
                  <c:v>438.89306928298299</c:v>
                </c:pt>
                <c:pt idx="189444">
                  <c:v>438.89538603825702</c:v>
                </c:pt>
                <c:pt idx="189445">
                  <c:v>438.89770279353002</c:v>
                </c:pt>
                <c:pt idx="189446">
                  <c:v>438.90001954880398</c:v>
                </c:pt>
                <c:pt idx="189447">
                  <c:v>438.90233630407698</c:v>
                </c:pt>
                <c:pt idx="189448">
                  <c:v>438.90465305935101</c:v>
                </c:pt>
                <c:pt idx="189449">
                  <c:v>438.90696981462401</c:v>
                </c:pt>
                <c:pt idx="189450">
                  <c:v>438.90928656989797</c:v>
                </c:pt>
                <c:pt idx="189451">
                  <c:v>438.91160332517097</c:v>
                </c:pt>
                <c:pt idx="189452">
                  <c:v>438.913920080445</c:v>
                </c:pt>
                <c:pt idx="189453">
                  <c:v>438.916236835718</c:v>
                </c:pt>
                <c:pt idx="189454">
                  <c:v>438.91855359099202</c:v>
                </c:pt>
                <c:pt idx="189455">
                  <c:v>438.92087034626502</c:v>
                </c:pt>
                <c:pt idx="189456">
                  <c:v>438.92318710153899</c:v>
                </c:pt>
                <c:pt idx="189457">
                  <c:v>438.92550385681199</c:v>
                </c:pt>
                <c:pt idx="189458">
                  <c:v>438.92782061208601</c:v>
                </c:pt>
                <c:pt idx="189459">
                  <c:v>438.93013736735901</c:v>
                </c:pt>
                <c:pt idx="189460">
                  <c:v>438.93245412263298</c:v>
                </c:pt>
                <c:pt idx="189461">
                  <c:v>438.93477087790598</c:v>
                </c:pt>
                <c:pt idx="189462">
                  <c:v>438.93708763318</c:v>
                </c:pt>
                <c:pt idx="189463">
                  <c:v>438.939404388453</c:v>
                </c:pt>
                <c:pt idx="189464">
                  <c:v>438.94172114372702</c:v>
                </c:pt>
                <c:pt idx="189465">
                  <c:v>438.94403789900099</c:v>
                </c:pt>
                <c:pt idx="189466">
                  <c:v>438.94635465427399</c:v>
                </c:pt>
                <c:pt idx="189467">
                  <c:v>438.94867140954801</c:v>
                </c:pt>
                <c:pt idx="189468">
                  <c:v>438.95098816482101</c:v>
                </c:pt>
                <c:pt idx="189469">
                  <c:v>438.95330492009498</c:v>
                </c:pt>
                <c:pt idx="189470">
                  <c:v>438.95562167536798</c:v>
                </c:pt>
                <c:pt idx="189471">
                  <c:v>438.957938430642</c:v>
                </c:pt>
                <c:pt idx="189472">
                  <c:v>438.960255185915</c:v>
                </c:pt>
                <c:pt idx="189473">
                  <c:v>438.96257194118903</c:v>
                </c:pt>
                <c:pt idx="189474">
                  <c:v>438.96488869646203</c:v>
                </c:pt>
                <c:pt idx="189475">
                  <c:v>438.96720545173599</c:v>
                </c:pt>
                <c:pt idx="189476">
                  <c:v>438.96952220700899</c:v>
                </c:pt>
                <c:pt idx="189477">
                  <c:v>438.97183896228302</c:v>
                </c:pt>
                <c:pt idx="189478">
                  <c:v>438.97415571755602</c:v>
                </c:pt>
                <c:pt idx="189479">
                  <c:v>438.97647247282998</c:v>
                </c:pt>
                <c:pt idx="189480">
                  <c:v>438.97878922810298</c:v>
                </c:pt>
                <c:pt idx="189481">
                  <c:v>438.98110598337701</c:v>
                </c:pt>
                <c:pt idx="189482">
                  <c:v>438.98342273865001</c:v>
                </c:pt>
                <c:pt idx="189483">
                  <c:v>438.98573949392397</c:v>
                </c:pt>
                <c:pt idx="189484">
                  <c:v>438.98805624919697</c:v>
                </c:pt>
                <c:pt idx="189485">
                  <c:v>438.990373004471</c:v>
                </c:pt>
                <c:pt idx="189486">
                  <c:v>438.992689759744</c:v>
                </c:pt>
                <c:pt idx="189487">
                  <c:v>438.99500651501802</c:v>
                </c:pt>
                <c:pt idx="189488">
                  <c:v>438.99732327029102</c:v>
                </c:pt>
                <c:pt idx="189489">
                  <c:v>438.99964002556499</c:v>
                </c:pt>
                <c:pt idx="189490">
                  <c:v>439.00195678083799</c:v>
                </c:pt>
                <c:pt idx="189491">
                  <c:v>439.00427353611201</c:v>
                </c:pt>
                <c:pt idx="189492">
                  <c:v>439.00659029138501</c:v>
                </c:pt>
                <c:pt idx="189493">
                  <c:v>439.00890704665898</c:v>
                </c:pt>
                <c:pt idx="189494">
                  <c:v>439.01122380193198</c:v>
                </c:pt>
                <c:pt idx="189495">
                  <c:v>439.013540557206</c:v>
                </c:pt>
                <c:pt idx="189496">
                  <c:v>439.015857312479</c:v>
                </c:pt>
                <c:pt idx="189497">
                  <c:v>439.01817406775302</c:v>
                </c:pt>
                <c:pt idx="189498">
                  <c:v>439.02049082302602</c:v>
                </c:pt>
                <c:pt idx="189499">
                  <c:v>439.02280757829999</c:v>
                </c:pt>
                <c:pt idx="189500">
                  <c:v>439.02512433357299</c:v>
                </c:pt>
                <c:pt idx="189501">
                  <c:v>439.02744108884701</c:v>
                </c:pt>
                <c:pt idx="189502">
                  <c:v>439.02975784412001</c:v>
                </c:pt>
                <c:pt idx="189503">
                  <c:v>439.03207459939398</c:v>
                </c:pt>
                <c:pt idx="189504">
                  <c:v>439.03439135466698</c:v>
                </c:pt>
                <c:pt idx="189505">
                  <c:v>439.036708109941</c:v>
                </c:pt>
                <c:pt idx="189506">
                  <c:v>439.039024865214</c:v>
                </c:pt>
                <c:pt idx="189507">
                  <c:v>439.04134162048803</c:v>
                </c:pt>
                <c:pt idx="189508">
                  <c:v>439.04365837576199</c:v>
                </c:pt>
                <c:pt idx="189509">
                  <c:v>439.04597513103499</c:v>
                </c:pt>
                <c:pt idx="189510">
                  <c:v>439.04829188630902</c:v>
                </c:pt>
                <c:pt idx="189511">
                  <c:v>439.05060864158202</c:v>
                </c:pt>
                <c:pt idx="189512">
                  <c:v>439.05292539685598</c:v>
                </c:pt>
                <c:pt idx="189513">
                  <c:v>439.05524215212898</c:v>
                </c:pt>
                <c:pt idx="189514">
                  <c:v>439.05755890740301</c:v>
                </c:pt>
                <c:pt idx="189515">
                  <c:v>439.05987566267601</c:v>
                </c:pt>
                <c:pt idx="189516">
                  <c:v>439.06219241794997</c:v>
                </c:pt>
                <c:pt idx="189517">
                  <c:v>439.06450917322297</c:v>
                </c:pt>
                <c:pt idx="189518">
                  <c:v>439.066825928497</c:v>
                </c:pt>
                <c:pt idx="189519">
                  <c:v>439.06914268377</c:v>
                </c:pt>
                <c:pt idx="189520">
                  <c:v>439.07145943904402</c:v>
                </c:pt>
                <c:pt idx="189521">
                  <c:v>439.07377619431702</c:v>
                </c:pt>
                <c:pt idx="189522">
                  <c:v>439.07609294959099</c:v>
                </c:pt>
                <c:pt idx="189523">
                  <c:v>439.07840970486399</c:v>
                </c:pt>
                <c:pt idx="189524">
                  <c:v>439.08072646013801</c:v>
                </c:pt>
                <c:pt idx="189525">
                  <c:v>439.08304321541101</c:v>
                </c:pt>
                <c:pt idx="189526">
                  <c:v>439.08535997068498</c:v>
                </c:pt>
                <c:pt idx="189527">
                  <c:v>439.08767672595798</c:v>
                </c:pt>
                <c:pt idx="189528">
                  <c:v>439.089993481232</c:v>
                </c:pt>
                <c:pt idx="189529">
                  <c:v>439.092310236505</c:v>
                </c:pt>
                <c:pt idx="189530">
                  <c:v>439.09462699177902</c:v>
                </c:pt>
                <c:pt idx="189531">
                  <c:v>439.09694374705202</c:v>
                </c:pt>
                <c:pt idx="189532">
                  <c:v>439.09926050232599</c:v>
                </c:pt>
                <c:pt idx="189533">
                  <c:v>439.10157725759899</c:v>
                </c:pt>
                <c:pt idx="189534">
                  <c:v>439.10389401287301</c:v>
                </c:pt>
                <c:pt idx="189535">
                  <c:v>439.10621076814601</c:v>
                </c:pt>
                <c:pt idx="189536">
                  <c:v>439.10852752341998</c:v>
                </c:pt>
                <c:pt idx="189537">
                  <c:v>439.11084427869298</c:v>
                </c:pt>
                <c:pt idx="189538">
                  <c:v>439.113161033967</c:v>
                </c:pt>
                <c:pt idx="189539">
                  <c:v>439.11547778924</c:v>
                </c:pt>
                <c:pt idx="189540">
                  <c:v>439.11779454451403</c:v>
                </c:pt>
                <c:pt idx="189541">
                  <c:v>439.12011129978703</c:v>
                </c:pt>
                <c:pt idx="189542">
                  <c:v>439.12242805506099</c:v>
                </c:pt>
                <c:pt idx="189543">
                  <c:v>439.12474481033399</c:v>
                </c:pt>
                <c:pt idx="189544">
                  <c:v>439.12706156560802</c:v>
                </c:pt>
                <c:pt idx="189545">
                  <c:v>439.12937832088102</c:v>
                </c:pt>
                <c:pt idx="189546">
                  <c:v>439.13169507615498</c:v>
                </c:pt>
                <c:pt idx="189547">
                  <c:v>439.13401183142798</c:v>
                </c:pt>
                <c:pt idx="189548">
                  <c:v>439.13632858670201</c:v>
                </c:pt>
                <c:pt idx="189549">
                  <c:v>439.13864534197501</c:v>
                </c:pt>
                <c:pt idx="189550">
                  <c:v>439.14096209724897</c:v>
                </c:pt>
                <c:pt idx="189551">
                  <c:v>439.143278852523</c:v>
                </c:pt>
                <c:pt idx="189552">
                  <c:v>439.145595607796</c:v>
                </c:pt>
                <c:pt idx="189553">
                  <c:v>439.14791236307002</c:v>
                </c:pt>
                <c:pt idx="189554">
                  <c:v>439.15022911834302</c:v>
                </c:pt>
                <c:pt idx="189555">
                  <c:v>439.15254587361699</c:v>
                </c:pt>
                <c:pt idx="189556">
                  <c:v>439.15486262888999</c:v>
                </c:pt>
                <c:pt idx="189557">
                  <c:v>439.15717938416401</c:v>
                </c:pt>
                <c:pt idx="189558">
                  <c:v>439.15949613943701</c:v>
                </c:pt>
                <c:pt idx="189559">
                  <c:v>439.16181289471098</c:v>
                </c:pt>
                <c:pt idx="189560">
                  <c:v>439.16412964998398</c:v>
                </c:pt>
                <c:pt idx="189561">
                  <c:v>439.166446405258</c:v>
                </c:pt>
                <c:pt idx="189562">
                  <c:v>439.168763160531</c:v>
                </c:pt>
                <c:pt idx="189563">
                  <c:v>439.17107991580502</c:v>
                </c:pt>
                <c:pt idx="189564">
                  <c:v>439.17339667107802</c:v>
                </c:pt>
                <c:pt idx="189565">
                  <c:v>439.17571342635199</c:v>
                </c:pt>
                <c:pt idx="189566">
                  <c:v>439.17803018162499</c:v>
                </c:pt>
                <c:pt idx="189567">
                  <c:v>439.18034693689901</c:v>
                </c:pt>
                <c:pt idx="189568">
                  <c:v>439.18266369217201</c:v>
                </c:pt>
                <c:pt idx="189569">
                  <c:v>439.18498044744598</c:v>
                </c:pt>
                <c:pt idx="189570">
                  <c:v>439.18729720271898</c:v>
                </c:pt>
                <c:pt idx="189571">
                  <c:v>439.189613957993</c:v>
                </c:pt>
                <c:pt idx="189572">
                  <c:v>439.191930713266</c:v>
                </c:pt>
                <c:pt idx="189573">
                  <c:v>439.19424746854003</c:v>
                </c:pt>
                <c:pt idx="189574">
                  <c:v>439.19656422381303</c:v>
                </c:pt>
                <c:pt idx="189575">
                  <c:v>439.19888097908699</c:v>
                </c:pt>
                <c:pt idx="189576">
                  <c:v>439.20119773435999</c:v>
                </c:pt>
                <c:pt idx="189577">
                  <c:v>439.20351448963402</c:v>
                </c:pt>
                <c:pt idx="189578">
                  <c:v>439.20583124490702</c:v>
                </c:pt>
                <c:pt idx="189579">
                  <c:v>439.20814800018098</c:v>
                </c:pt>
                <c:pt idx="189580">
                  <c:v>439.21046475545398</c:v>
                </c:pt>
                <c:pt idx="189581">
                  <c:v>439.21278151072801</c:v>
                </c:pt>
                <c:pt idx="189582">
                  <c:v>439.21509826600101</c:v>
                </c:pt>
                <c:pt idx="189583">
                  <c:v>439.21741502127497</c:v>
                </c:pt>
                <c:pt idx="189584">
                  <c:v>439.21973177654797</c:v>
                </c:pt>
                <c:pt idx="189585">
                  <c:v>439.222048531822</c:v>
                </c:pt>
                <c:pt idx="189586">
                  <c:v>439.224365287095</c:v>
                </c:pt>
                <c:pt idx="189587">
                  <c:v>439.22668204236902</c:v>
                </c:pt>
                <c:pt idx="189588">
                  <c:v>439.22899879764202</c:v>
                </c:pt>
                <c:pt idx="189589">
                  <c:v>439.23131555291599</c:v>
                </c:pt>
                <c:pt idx="189590">
                  <c:v>439.23363230818899</c:v>
                </c:pt>
                <c:pt idx="189591">
                  <c:v>439.23594906346301</c:v>
                </c:pt>
                <c:pt idx="189592">
                  <c:v>439.23826581873601</c:v>
                </c:pt>
                <c:pt idx="189593">
                  <c:v>439.24058257400998</c:v>
                </c:pt>
                <c:pt idx="189594">
                  <c:v>439.242899329284</c:v>
                </c:pt>
                <c:pt idx="189595">
                  <c:v>439.245216084557</c:v>
                </c:pt>
                <c:pt idx="189596">
                  <c:v>439.24753283983102</c:v>
                </c:pt>
                <c:pt idx="189597">
                  <c:v>439.24984959510402</c:v>
                </c:pt>
                <c:pt idx="189598">
                  <c:v>439.25216635037799</c:v>
                </c:pt>
                <c:pt idx="189599">
                  <c:v>439.25448310565099</c:v>
                </c:pt>
                <c:pt idx="189600">
                  <c:v>439.25679986092501</c:v>
                </c:pt>
                <c:pt idx="189601">
                  <c:v>439.25911661619801</c:v>
                </c:pt>
                <c:pt idx="189602">
                  <c:v>439.26143337147198</c:v>
                </c:pt>
                <c:pt idx="189603">
                  <c:v>439.26375012674498</c:v>
                </c:pt>
                <c:pt idx="189604">
                  <c:v>439.266066882019</c:v>
                </c:pt>
                <c:pt idx="189605">
                  <c:v>439.268383637292</c:v>
                </c:pt>
                <c:pt idx="189606">
                  <c:v>439.27070039256603</c:v>
                </c:pt>
                <c:pt idx="189607">
                  <c:v>439.27301714783903</c:v>
                </c:pt>
                <c:pt idx="189608">
                  <c:v>439.27533390311299</c:v>
                </c:pt>
                <c:pt idx="189609">
                  <c:v>439.27765065838599</c:v>
                </c:pt>
                <c:pt idx="189610">
                  <c:v>439.27996741366002</c:v>
                </c:pt>
                <c:pt idx="189611">
                  <c:v>439.28228416893302</c:v>
                </c:pt>
                <c:pt idx="189612">
                  <c:v>439.28460092420698</c:v>
                </c:pt>
                <c:pt idx="189613">
                  <c:v>439.28691767947998</c:v>
                </c:pt>
                <c:pt idx="189614">
                  <c:v>439.28923443475401</c:v>
                </c:pt>
                <c:pt idx="189615">
                  <c:v>439.29155119002701</c:v>
                </c:pt>
                <c:pt idx="189616">
                  <c:v>439.29386794530097</c:v>
                </c:pt>
                <c:pt idx="189617">
                  <c:v>439.29618470057397</c:v>
                </c:pt>
                <c:pt idx="189618">
                  <c:v>439.298501455848</c:v>
                </c:pt>
                <c:pt idx="189619">
                  <c:v>439.300818211121</c:v>
                </c:pt>
                <c:pt idx="189620">
                  <c:v>439.30313496639502</c:v>
                </c:pt>
                <c:pt idx="189621">
                  <c:v>439.30545172166802</c:v>
                </c:pt>
                <c:pt idx="189622">
                  <c:v>439.30776847694199</c:v>
                </c:pt>
                <c:pt idx="189623">
                  <c:v>439.31008523221499</c:v>
                </c:pt>
                <c:pt idx="189624">
                  <c:v>439.31240198748901</c:v>
                </c:pt>
                <c:pt idx="189625">
                  <c:v>439.31471874276201</c:v>
                </c:pt>
                <c:pt idx="189626">
                  <c:v>439.31703549803598</c:v>
                </c:pt>
                <c:pt idx="189627">
                  <c:v>439.31935225330898</c:v>
                </c:pt>
                <c:pt idx="189628">
                  <c:v>439.321669008583</c:v>
                </c:pt>
                <c:pt idx="189629">
                  <c:v>439.323985763856</c:v>
                </c:pt>
                <c:pt idx="189630">
                  <c:v>439.32630251913002</c:v>
                </c:pt>
                <c:pt idx="189631">
                  <c:v>439.32861927440302</c:v>
                </c:pt>
                <c:pt idx="189632">
                  <c:v>439.33093602967699</c:v>
                </c:pt>
                <c:pt idx="189633">
                  <c:v>439.33325278494999</c:v>
                </c:pt>
                <c:pt idx="189634">
                  <c:v>439.33556954022401</c:v>
                </c:pt>
                <c:pt idx="189635">
                  <c:v>439.33788629549701</c:v>
                </c:pt>
                <c:pt idx="189636">
                  <c:v>439.34020305077098</c:v>
                </c:pt>
                <c:pt idx="189637">
                  <c:v>439.342519806045</c:v>
                </c:pt>
                <c:pt idx="189638">
                  <c:v>439.344836561318</c:v>
                </c:pt>
                <c:pt idx="189639">
                  <c:v>439.34715331659203</c:v>
                </c:pt>
                <c:pt idx="189640">
                  <c:v>439.34947007186503</c:v>
                </c:pt>
                <c:pt idx="189641">
                  <c:v>439.35178682713899</c:v>
                </c:pt>
                <c:pt idx="189642">
                  <c:v>439.35410358241199</c:v>
                </c:pt>
                <c:pt idx="189643">
                  <c:v>439.35642033768602</c:v>
                </c:pt>
                <c:pt idx="189644">
                  <c:v>439.35873709295902</c:v>
                </c:pt>
                <c:pt idx="189645">
                  <c:v>439.36105384823298</c:v>
                </c:pt>
                <c:pt idx="189646">
                  <c:v>439.36337060350598</c:v>
                </c:pt>
                <c:pt idx="189647">
                  <c:v>439.36568735878001</c:v>
                </c:pt>
                <c:pt idx="189648">
                  <c:v>439.36800411405301</c:v>
                </c:pt>
                <c:pt idx="189649">
                  <c:v>439.37032086932697</c:v>
                </c:pt>
                <c:pt idx="189650">
                  <c:v>439.37263762459997</c:v>
                </c:pt>
                <c:pt idx="189651">
                  <c:v>439.374954379874</c:v>
                </c:pt>
                <c:pt idx="189652">
                  <c:v>439.377271135147</c:v>
                </c:pt>
                <c:pt idx="189653">
                  <c:v>439.37958789042102</c:v>
                </c:pt>
                <c:pt idx="189654">
                  <c:v>439.38190464569402</c:v>
                </c:pt>
                <c:pt idx="189655">
                  <c:v>439.38422140096799</c:v>
                </c:pt>
                <c:pt idx="189656">
                  <c:v>439.38653815624099</c:v>
                </c:pt>
                <c:pt idx="189657">
                  <c:v>439.38885491151501</c:v>
                </c:pt>
                <c:pt idx="189658">
                  <c:v>439.39117166678801</c:v>
                </c:pt>
                <c:pt idx="189659">
                  <c:v>439.39348842206198</c:v>
                </c:pt>
                <c:pt idx="189660">
                  <c:v>439.39580517733498</c:v>
                </c:pt>
                <c:pt idx="189661">
                  <c:v>439.398121932609</c:v>
                </c:pt>
                <c:pt idx="189662">
                  <c:v>439.400438687882</c:v>
                </c:pt>
                <c:pt idx="189663">
                  <c:v>439.40275544315602</c:v>
                </c:pt>
                <c:pt idx="189664">
                  <c:v>439.40507219842902</c:v>
                </c:pt>
                <c:pt idx="189665">
                  <c:v>439.40738895370299</c:v>
                </c:pt>
                <c:pt idx="189666">
                  <c:v>439.40970570897599</c:v>
                </c:pt>
                <c:pt idx="189667">
                  <c:v>439.41202246425001</c:v>
                </c:pt>
                <c:pt idx="189668">
                  <c:v>439.41433921952301</c:v>
                </c:pt>
                <c:pt idx="189669">
                  <c:v>439.41665597479698</c:v>
                </c:pt>
                <c:pt idx="189670">
                  <c:v>439.41897273006998</c:v>
                </c:pt>
                <c:pt idx="189671">
                  <c:v>439.421289485344</c:v>
                </c:pt>
                <c:pt idx="189672">
                  <c:v>439.423606240617</c:v>
                </c:pt>
                <c:pt idx="189673">
                  <c:v>439.42592299589103</c:v>
                </c:pt>
                <c:pt idx="189674">
                  <c:v>439.42823975116403</c:v>
                </c:pt>
                <c:pt idx="189675">
                  <c:v>439.43055650643799</c:v>
                </c:pt>
                <c:pt idx="189676">
                  <c:v>439.43287326171099</c:v>
                </c:pt>
                <c:pt idx="189677">
                  <c:v>439.43519001698502</c:v>
                </c:pt>
                <c:pt idx="189678">
                  <c:v>439.43750677225898</c:v>
                </c:pt>
                <c:pt idx="189679">
                  <c:v>439.43982352753198</c:v>
                </c:pt>
                <c:pt idx="189680">
                  <c:v>439.44214028280601</c:v>
                </c:pt>
                <c:pt idx="189681">
                  <c:v>439.44445703807901</c:v>
                </c:pt>
                <c:pt idx="189682">
                  <c:v>439.44677379335297</c:v>
                </c:pt>
                <c:pt idx="189683">
                  <c:v>439.44909054862597</c:v>
                </c:pt>
                <c:pt idx="189684">
                  <c:v>439.4514073039</c:v>
                </c:pt>
                <c:pt idx="189685">
                  <c:v>439.453724059173</c:v>
                </c:pt>
                <c:pt idx="189686">
                  <c:v>439.45604081444702</c:v>
                </c:pt>
                <c:pt idx="189687">
                  <c:v>439.45835756972002</c:v>
                </c:pt>
                <c:pt idx="189688">
                  <c:v>439.46067432499399</c:v>
                </c:pt>
                <c:pt idx="189689">
                  <c:v>439.46299108026699</c:v>
                </c:pt>
                <c:pt idx="189690">
                  <c:v>439.46530783554101</c:v>
                </c:pt>
                <c:pt idx="189691">
                  <c:v>439.46762459081401</c:v>
                </c:pt>
                <c:pt idx="189692">
                  <c:v>439.46994134608798</c:v>
                </c:pt>
                <c:pt idx="189693">
                  <c:v>439.47225810136098</c:v>
                </c:pt>
                <c:pt idx="189694">
                  <c:v>439.474574856635</c:v>
                </c:pt>
                <c:pt idx="189695">
                  <c:v>439.476891611908</c:v>
                </c:pt>
                <c:pt idx="189696">
                  <c:v>439.47920836718203</c:v>
                </c:pt>
                <c:pt idx="189697">
                  <c:v>439.48152512245503</c:v>
                </c:pt>
                <c:pt idx="189698">
                  <c:v>439.48384187772899</c:v>
                </c:pt>
                <c:pt idx="189699">
                  <c:v>439.48615863300199</c:v>
                </c:pt>
                <c:pt idx="189700">
                  <c:v>439.48847538827602</c:v>
                </c:pt>
                <c:pt idx="189701">
                  <c:v>439.49079214354902</c:v>
                </c:pt>
                <c:pt idx="189702">
                  <c:v>439.49310889882298</c:v>
                </c:pt>
                <c:pt idx="189703">
                  <c:v>439.49542565409598</c:v>
                </c:pt>
                <c:pt idx="189704">
                  <c:v>439.49774240937001</c:v>
                </c:pt>
                <c:pt idx="189705">
                  <c:v>439.50005916464301</c:v>
                </c:pt>
                <c:pt idx="189706">
                  <c:v>439.50237591991697</c:v>
                </c:pt>
                <c:pt idx="189707">
                  <c:v>439.50469267518997</c:v>
                </c:pt>
                <c:pt idx="189708">
                  <c:v>439.507009430464</c:v>
                </c:pt>
                <c:pt idx="189709">
                  <c:v>439.509326185737</c:v>
                </c:pt>
                <c:pt idx="189710">
                  <c:v>439.51164294101102</c:v>
                </c:pt>
                <c:pt idx="189711">
                  <c:v>439.51395969628402</c:v>
                </c:pt>
                <c:pt idx="189712">
                  <c:v>439.51627645155799</c:v>
                </c:pt>
                <c:pt idx="189713">
                  <c:v>439.51859320683099</c:v>
                </c:pt>
                <c:pt idx="189714">
                  <c:v>439.52090996210501</c:v>
                </c:pt>
                <c:pt idx="189715">
                  <c:v>439.52322671737801</c:v>
                </c:pt>
                <c:pt idx="189716">
                  <c:v>439.52554347265198</c:v>
                </c:pt>
                <c:pt idx="189717">
                  <c:v>439.52786022792498</c:v>
                </c:pt>
                <c:pt idx="189718">
                  <c:v>439.530176983199</c:v>
                </c:pt>
                <c:pt idx="189719">
                  <c:v>439.532493738472</c:v>
                </c:pt>
                <c:pt idx="189720">
                  <c:v>439.53481049374602</c:v>
                </c:pt>
                <c:pt idx="189721">
                  <c:v>439.53712724901999</c:v>
                </c:pt>
                <c:pt idx="189722">
                  <c:v>439.53944400429299</c:v>
                </c:pt>
                <c:pt idx="189723">
                  <c:v>439.54176075956701</c:v>
                </c:pt>
                <c:pt idx="189724">
                  <c:v>439.54407751484001</c:v>
                </c:pt>
                <c:pt idx="189725">
                  <c:v>439.54639427011398</c:v>
                </c:pt>
                <c:pt idx="189726">
                  <c:v>439.54871102538698</c:v>
                </c:pt>
                <c:pt idx="189727">
                  <c:v>439.551027780661</c:v>
                </c:pt>
                <c:pt idx="189728">
                  <c:v>439.553344535934</c:v>
                </c:pt>
                <c:pt idx="189729">
                  <c:v>439.55566129120803</c:v>
                </c:pt>
                <c:pt idx="189730">
                  <c:v>439.55797804648103</c:v>
                </c:pt>
                <c:pt idx="189731">
                  <c:v>439.56029480175499</c:v>
                </c:pt>
                <c:pt idx="189732">
                  <c:v>439.56261155702799</c:v>
                </c:pt>
                <c:pt idx="189733">
                  <c:v>439.56492831230202</c:v>
                </c:pt>
                <c:pt idx="189734">
                  <c:v>439.56724506757502</c:v>
                </c:pt>
                <c:pt idx="189735">
                  <c:v>439.56956182284898</c:v>
                </c:pt>
                <c:pt idx="189736">
                  <c:v>439.57187857812198</c:v>
                </c:pt>
                <c:pt idx="189737">
                  <c:v>439.57419533339601</c:v>
                </c:pt>
                <c:pt idx="189738">
                  <c:v>439.57651208866901</c:v>
                </c:pt>
                <c:pt idx="189739">
                  <c:v>439.57882884394297</c:v>
                </c:pt>
                <c:pt idx="189740">
                  <c:v>439.58114559921597</c:v>
                </c:pt>
                <c:pt idx="189741">
                  <c:v>439.58346235449</c:v>
                </c:pt>
                <c:pt idx="189742">
                  <c:v>439.585779109763</c:v>
                </c:pt>
                <c:pt idx="189743">
                  <c:v>439.58809586503702</c:v>
                </c:pt>
                <c:pt idx="189744">
                  <c:v>439.59041262031002</c:v>
                </c:pt>
                <c:pt idx="189745">
                  <c:v>439.59272937558399</c:v>
                </c:pt>
                <c:pt idx="189746">
                  <c:v>439.59504613085699</c:v>
                </c:pt>
                <c:pt idx="189747">
                  <c:v>439.59736288613101</c:v>
                </c:pt>
                <c:pt idx="189748">
                  <c:v>439.59967964140401</c:v>
                </c:pt>
                <c:pt idx="189749">
                  <c:v>439.60199639667798</c:v>
                </c:pt>
                <c:pt idx="189750">
                  <c:v>439.60431315195098</c:v>
                </c:pt>
                <c:pt idx="189751">
                  <c:v>439.606629907225</c:v>
                </c:pt>
                <c:pt idx="189752">
                  <c:v>439.608946662498</c:v>
                </c:pt>
                <c:pt idx="189753">
                  <c:v>439.61126341777202</c:v>
                </c:pt>
                <c:pt idx="189754">
                  <c:v>439.61358017304502</c:v>
                </c:pt>
                <c:pt idx="189755">
                  <c:v>439.61589692831899</c:v>
                </c:pt>
                <c:pt idx="189756">
                  <c:v>439.61821368359199</c:v>
                </c:pt>
                <c:pt idx="189757">
                  <c:v>439.62053043886601</c:v>
                </c:pt>
                <c:pt idx="189758">
                  <c:v>439.62284719413901</c:v>
                </c:pt>
                <c:pt idx="189759">
                  <c:v>439.62516394941298</c:v>
                </c:pt>
                <c:pt idx="189760">
                  <c:v>439.62748070468598</c:v>
                </c:pt>
                <c:pt idx="189761">
                  <c:v>439.62979745996</c:v>
                </c:pt>
                <c:pt idx="189762">
                  <c:v>439.632114215233</c:v>
                </c:pt>
                <c:pt idx="189763">
                  <c:v>439.63443097050703</c:v>
                </c:pt>
                <c:pt idx="189764">
                  <c:v>439.63674772578099</c:v>
                </c:pt>
                <c:pt idx="189765">
                  <c:v>439.63906448105399</c:v>
                </c:pt>
                <c:pt idx="189766">
                  <c:v>439.64138123632802</c:v>
                </c:pt>
                <c:pt idx="189767">
                  <c:v>439.64369799160102</c:v>
                </c:pt>
                <c:pt idx="189768">
                  <c:v>439.64601474687498</c:v>
                </c:pt>
                <c:pt idx="189769">
                  <c:v>439.64833150214798</c:v>
                </c:pt>
                <c:pt idx="189770">
                  <c:v>439.65064825742201</c:v>
                </c:pt>
                <c:pt idx="189771">
                  <c:v>439.65296501269501</c:v>
                </c:pt>
                <c:pt idx="189772">
                  <c:v>439.65528176796897</c:v>
                </c:pt>
                <c:pt idx="189773">
                  <c:v>439.65759852324197</c:v>
                </c:pt>
                <c:pt idx="189774">
                  <c:v>439.659915278516</c:v>
                </c:pt>
                <c:pt idx="189775">
                  <c:v>439.662232033789</c:v>
                </c:pt>
                <c:pt idx="189776">
                  <c:v>439.66454878906302</c:v>
                </c:pt>
                <c:pt idx="189777">
                  <c:v>439.66686554433602</c:v>
                </c:pt>
                <c:pt idx="189778">
                  <c:v>439.66918229960999</c:v>
                </c:pt>
                <c:pt idx="189779">
                  <c:v>439.67149905488299</c:v>
                </c:pt>
                <c:pt idx="189780">
                  <c:v>439.67381581015701</c:v>
                </c:pt>
                <c:pt idx="189781">
                  <c:v>439.67613256543001</c:v>
                </c:pt>
                <c:pt idx="189782">
                  <c:v>439.67844932070398</c:v>
                </c:pt>
                <c:pt idx="189783">
                  <c:v>439.68076607597698</c:v>
                </c:pt>
                <c:pt idx="189784">
                  <c:v>439.683082831251</c:v>
                </c:pt>
                <c:pt idx="189785">
                  <c:v>439.685399586524</c:v>
                </c:pt>
                <c:pt idx="189786">
                  <c:v>439.68771634179802</c:v>
                </c:pt>
                <c:pt idx="189787">
                  <c:v>439.69003309707102</c:v>
                </c:pt>
                <c:pt idx="189788">
                  <c:v>439.69234985234499</c:v>
                </c:pt>
                <c:pt idx="189789">
                  <c:v>439.69466660761799</c:v>
                </c:pt>
                <c:pt idx="189790">
                  <c:v>439.69698336289201</c:v>
                </c:pt>
                <c:pt idx="189791">
                  <c:v>439.69930011816501</c:v>
                </c:pt>
                <c:pt idx="189792">
                  <c:v>439.70161687343898</c:v>
                </c:pt>
                <c:pt idx="189793">
                  <c:v>439.70393362871198</c:v>
                </c:pt>
                <c:pt idx="189794">
                  <c:v>439.706250383986</c:v>
                </c:pt>
                <c:pt idx="189795">
                  <c:v>439.708567139259</c:v>
                </c:pt>
                <c:pt idx="189796">
                  <c:v>439.71088389453303</c:v>
                </c:pt>
                <c:pt idx="189797">
                  <c:v>439.71320064980603</c:v>
                </c:pt>
                <c:pt idx="189798">
                  <c:v>439.71551740507999</c:v>
                </c:pt>
                <c:pt idx="189799">
                  <c:v>439.71783416035299</c:v>
                </c:pt>
                <c:pt idx="189800">
                  <c:v>439.72015091562702</c:v>
                </c:pt>
                <c:pt idx="189801">
                  <c:v>439.72246767090002</c:v>
                </c:pt>
                <c:pt idx="189802">
                  <c:v>439.72478442617398</c:v>
                </c:pt>
                <c:pt idx="189803">
                  <c:v>439.72710118144698</c:v>
                </c:pt>
                <c:pt idx="189804">
                  <c:v>439.72941793672101</c:v>
                </c:pt>
                <c:pt idx="189805">
                  <c:v>439.73173469199401</c:v>
                </c:pt>
                <c:pt idx="189806">
                  <c:v>439.73405144726797</c:v>
                </c:pt>
                <c:pt idx="189807">
                  <c:v>439.736368202542</c:v>
                </c:pt>
                <c:pt idx="189808">
                  <c:v>439.738684957815</c:v>
                </c:pt>
                <c:pt idx="189809">
                  <c:v>439.74100171308902</c:v>
                </c:pt>
                <c:pt idx="189810">
                  <c:v>439.74331846836202</c:v>
                </c:pt>
                <c:pt idx="189811">
                  <c:v>439.74563522363599</c:v>
                </c:pt>
                <c:pt idx="189812">
                  <c:v>439.74795197890899</c:v>
                </c:pt>
                <c:pt idx="189813">
                  <c:v>439.75026873418301</c:v>
                </c:pt>
                <c:pt idx="189814">
                  <c:v>439.75258548945601</c:v>
                </c:pt>
                <c:pt idx="189815">
                  <c:v>439.75490224472998</c:v>
                </c:pt>
                <c:pt idx="189816">
                  <c:v>439.75721900000298</c:v>
                </c:pt>
                <c:pt idx="189817">
                  <c:v>439.759535755277</c:v>
                </c:pt>
                <c:pt idx="189818">
                  <c:v>439.76185251055</c:v>
                </c:pt>
                <c:pt idx="189819">
                  <c:v>439.76416926582402</c:v>
                </c:pt>
                <c:pt idx="189820">
                  <c:v>439.76648602109702</c:v>
                </c:pt>
                <c:pt idx="189821">
                  <c:v>439.76880277637099</c:v>
                </c:pt>
                <c:pt idx="189822">
                  <c:v>439.77111953164399</c:v>
                </c:pt>
                <c:pt idx="189823">
                  <c:v>439.77343628691801</c:v>
                </c:pt>
                <c:pt idx="189824">
                  <c:v>439.77575304219101</c:v>
                </c:pt>
                <c:pt idx="189825">
                  <c:v>439.77806979746498</c:v>
                </c:pt>
                <c:pt idx="189826">
                  <c:v>439.78038655273798</c:v>
                </c:pt>
                <c:pt idx="189827">
                  <c:v>439.782703308012</c:v>
                </c:pt>
                <c:pt idx="189828">
                  <c:v>439.785020063285</c:v>
                </c:pt>
                <c:pt idx="189829">
                  <c:v>439.78733681855903</c:v>
                </c:pt>
                <c:pt idx="189830">
                  <c:v>439.78965357383203</c:v>
                </c:pt>
                <c:pt idx="189831">
                  <c:v>439.79197032910599</c:v>
                </c:pt>
                <c:pt idx="189832">
                  <c:v>439.79428708437899</c:v>
                </c:pt>
                <c:pt idx="189833">
                  <c:v>439.79660383965302</c:v>
                </c:pt>
                <c:pt idx="189834">
                  <c:v>439.79892059492602</c:v>
                </c:pt>
                <c:pt idx="189835">
                  <c:v>439.80123735019998</c:v>
                </c:pt>
                <c:pt idx="189836">
                  <c:v>439.80355410547298</c:v>
                </c:pt>
                <c:pt idx="189837">
                  <c:v>439.80587086074701</c:v>
                </c:pt>
                <c:pt idx="189838">
                  <c:v>439.80818761602001</c:v>
                </c:pt>
                <c:pt idx="189839">
                  <c:v>439.81050437129397</c:v>
                </c:pt>
                <c:pt idx="189840">
                  <c:v>439.81282112656697</c:v>
                </c:pt>
                <c:pt idx="189841">
                  <c:v>439.815137881841</c:v>
                </c:pt>
                <c:pt idx="189842">
                  <c:v>439.817454637114</c:v>
                </c:pt>
                <c:pt idx="189843">
                  <c:v>439.81977139238802</c:v>
                </c:pt>
                <c:pt idx="189844">
                  <c:v>439.82208814766102</c:v>
                </c:pt>
                <c:pt idx="189845">
                  <c:v>439.82440490293499</c:v>
                </c:pt>
                <c:pt idx="189846">
                  <c:v>439.82672165820799</c:v>
                </c:pt>
                <c:pt idx="189847">
                  <c:v>439.82903841348201</c:v>
                </c:pt>
                <c:pt idx="189848">
                  <c:v>439.83135516875501</c:v>
                </c:pt>
                <c:pt idx="189849">
                  <c:v>439.83367192402898</c:v>
                </c:pt>
                <c:pt idx="189850">
                  <c:v>439.835988679303</c:v>
                </c:pt>
                <c:pt idx="189851">
                  <c:v>439.838305434576</c:v>
                </c:pt>
                <c:pt idx="189852">
                  <c:v>439.84062218985002</c:v>
                </c:pt>
                <c:pt idx="189853">
                  <c:v>439.84293894512302</c:v>
                </c:pt>
                <c:pt idx="189854">
                  <c:v>439.84525570039699</c:v>
                </c:pt>
                <c:pt idx="189855">
                  <c:v>439.84757245566999</c:v>
                </c:pt>
                <c:pt idx="189856">
                  <c:v>439.84988921094401</c:v>
                </c:pt>
                <c:pt idx="189857">
                  <c:v>439.85220596621701</c:v>
                </c:pt>
                <c:pt idx="189858">
                  <c:v>439.85452272149098</c:v>
                </c:pt>
                <c:pt idx="189859">
                  <c:v>439.85683947676398</c:v>
                </c:pt>
                <c:pt idx="189860">
                  <c:v>439.859156232038</c:v>
                </c:pt>
                <c:pt idx="189861">
                  <c:v>439.861472987311</c:v>
                </c:pt>
                <c:pt idx="189862">
                  <c:v>439.86378974258503</c:v>
                </c:pt>
                <c:pt idx="189863">
                  <c:v>439.86610649785803</c:v>
                </c:pt>
                <c:pt idx="189864">
                  <c:v>439.86842325313199</c:v>
                </c:pt>
                <c:pt idx="189865">
                  <c:v>439.87074000840499</c:v>
                </c:pt>
                <c:pt idx="189866">
                  <c:v>439.87305676367902</c:v>
                </c:pt>
                <c:pt idx="189867">
                  <c:v>439.87537351895202</c:v>
                </c:pt>
                <c:pt idx="189868">
                  <c:v>439.87769027422598</c:v>
                </c:pt>
                <c:pt idx="189869">
                  <c:v>439.88000702949898</c:v>
                </c:pt>
                <c:pt idx="189870">
                  <c:v>439.88232378477301</c:v>
                </c:pt>
                <c:pt idx="189871">
                  <c:v>439.88464054004601</c:v>
                </c:pt>
                <c:pt idx="189872">
                  <c:v>439.88695729531997</c:v>
                </c:pt>
                <c:pt idx="189873">
                  <c:v>439.88927405059297</c:v>
                </c:pt>
                <c:pt idx="189874">
                  <c:v>439.891590805867</c:v>
                </c:pt>
                <c:pt idx="189875">
                  <c:v>439.89390756114</c:v>
                </c:pt>
                <c:pt idx="189876">
                  <c:v>439.89622431641402</c:v>
                </c:pt>
                <c:pt idx="189877">
                  <c:v>439.89854107168702</c:v>
                </c:pt>
                <c:pt idx="189878">
                  <c:v>439.90085782696099</c:v>
                </c:pt>
                <c:pt idx="189879">
                  <c:v>439.90317458223399</c:v>
                </c:pt>
                <c:pt idx="189880">
                  <c:v>439.90549133750801</c:v>
                </c:pt>
                <c:pt idx="189881">
                  <c:v>439.90780809278101</c:v>
                </c:pt>
                <c:pt idx="189882">
                  <c:v>439.91012484805498</c:v>
                </c:pt>
                <c:pt idx="189883">
                  <c:v>439.91244160332798</c:v>
                </c:pt>
                <c:pt idx="189884">
                  <c:v>439.914758358602</c:v>
                </c:pt>
                <c:pt idx="189885">
                  <c:v>439.917075113875</c:v>
                </c:pt>
                <c:pt idx="189886">
                  <c:v>439.91939186914902</c:v>
                </c:pt>
                <c:pt idx="189887">
                  <c:v>439.92170862442202</c:v>
                </c:pt>
                <c:pt idx="189888">
                  <c:v>439.92402537969599</c:v>
                </c:pt>
                <c:pt idx="189889">
                  <c:v>439.92634213496899</c:v>
                </c:pt>
                <c:pt idx="189890">
                  <c:v>439.92865889024301</c:v>
                </c:pt>
                <c:pt idx="189891">
                  <c:v>439.93097564551601</c:v>
                </c:pt>
                <c:pt idx="189892">
                  <c:v>439.93329240078998</c:v>
                </c:pt>
                <c:pt idx="189893">
                  <c:v>439.935609156064</c:v>
                </c:pt>
                <c:pt idx="189894">
                  <c:v>439.937925911337</c:v>
                </c:pt>
                <c:pt idx="189895">
                  <c:v>439.94024266661103</c:v>
                </c:pt>
                <c:pt idx="189896">
                  <c:v>439.94255942188403</c:v>
                </c:pt>
                <c:pt idx="189897">
                  <c:v>439.94487617715799</c:v>
                </c:pt>
                <c:pt idx="189898">
                  <c:v>439.94719293243099</c:v>
                </c:pt>
                <c:pt idx="189899">
                  <c:v>439.94950968770502</c:v>
                </c:pt>
                <c:pt idx="189900">
                  <c:v>439.95182644297802</c:v>
                </c:pt>
                <c:pt idx="189901">
                  <c:v>439.95414319825198</c:v>
                </c:pt>
                <c:pt idx="189902">
                  <c:v>439.95645995352498</c:v>
                </c:pt>
                <c:pt idx="189903">
                  <c:v>439.95877670879901</c:v>
                </c:pt>
                <c:pt idx="189904">
                  <c:v>439.96109346407201</c:v>
                </c:pt>
                <c:pt idx="189905">
                  <c:v>439.96341021934597</c:v>
                </c:pt>
                <c:pt idx="189906">
                  <c:v>439.96572697461897</c:v>
                </c:pt>
                <c:pt idx="189907">
                  <c:v>439.968043729893</c:v>
                </c:pt>
                <c:pt idx="189908">
                  <c:v>439.970360485166</c:v>
                </c:pt>
                <c:pt idx="189909">
                  <c:v>439.97267724044002</c:v>
                </c:pt>
                <c:pt idx="189910">
                  <c:v>439.97499399571302</c:v>
                </c:pt>
                <c:pt idx="189911">
                  <c:v>439.97731075098699</c:v>
                </c:pt>
                <c:pt idx="189912">
                  <c:v>439.97962750625999</c:v>
                </c:pt>
                <c:pt idx="189913">
                  <c:v>439.98194426153401</c:v>
                </c:pt>
                <c:pt idx="189914">
                  <c:v>439.98426101680701</c:v>
                </c:pt>
                <c:pt idx="189915">
                  <c:v>439.98657777208098</c:v>
                </c:pt>
                <c:pt idx="189916">
                  <c:v>439.98889452735398</c:v>
                </c:pt>
                <c:pt idx="189917">
                  <c:v>439.991211282628</c:v>
                </c:pt>
                <c:pt idx="189918">
                  <c:v>439.993528037901</c:v>
                </c:pt>
                <c:pt idx="189919">
                  <c:v>439.99584479317502</c:v>
                </c:pt>
                <c:pt idx="189920">
                  <c:v>439.99816154844802</c:v>
                </c:pt>
                <c:pt idx="189921">
                  <c:v>440.00047830372199</c:v>
                </c:pt>
                <c:pt idx="189922">
                  <c:v>440.00279505899499</c:v>
                </c:pt>
                <c:pt idx="189923">
                  <c:v>440.00511181426901</c:v>
                </c:pt>
                <c:pt idx="189924">
                  <c:v>440.00742856954201</c:v>
                </c:pt>
                <c:pt idx="189925">
                  <c:v>440.00974532481598</c:v>
                </c:pt>
                <c:pt idx="189926">
                  <c:v>440.01206208008898</c:v>
                </c:pt>
                <c:pt idx="189927">
                  <c:v>440.014378835363</c:v>
                </c:pt>
                <c:pt idx="189928">
                  <c:v>440.016695590636</c:v>
                </c:pt>
                <c:pt idx="189929">
                  <c:v>440.01901234591003</c:v>
                </c:pt>
                <c:pt idx="189930">
                  <c:v>440.02132910118303</c:v>
                </c:pt>
                <c:pt idx="189931">
                  <c:v>440.02364585645699</c:v>
                </c:pt>
                <c:pt idx="189932">
                  <c:v>440.02596261172999</c:v>
                </c:pt>
                <c:pt idx="189933">
                  <c:v>440.02827936700402</c:v>
                </c:pt>
                <c:pt idx="189934">
                  <c:v>440.03059612227798</c:v>
                </c:pt>
                <c:pt idx="189935">
                  <c:v>440.03291287755098</c:v>
                </c:pt>
                <c:pt idx="189936">
                  <c:v>440.03522963282501</c:v>
                </c:pt>
                <c:pt idx="189937">
                  <c:v>440.03754638809801</c:v>
                </c:pt>
                <c:pt idx="189938">
                  <c:v>440.03986314337197</c:v>
                </c:pt>
                <c:pt idx="189939">
                  <c:v>440.04217989864497</c:v>
                </c:pt>
                <c:pt idx="189940">
                  <c:v>440.044496653919</c:v>
                </c:pt>
                <c:pt idx="189941">
                  <c:v>440.046813409192</c:v>
                </c:pt>
                <c:pt idx="189942">
                  <c:v>440.04913016446602</c:v>
                </c:pt>
                <c:pt idx="189943">
                  <c:v>440.05144691973902</c:v>
                </c:pt>
                <c:pt idx="189944">
                  <c:v>440.05376367501299</c:v>
                </c:pt>
                <c:pt idx="189945">
                  <c:v>440.05608043028599</c:v>
                </c:pt>
                <c:pt idx="189946">
                  <c:v>440.05839718556001</c:v>
                </c:pt>
                <c:pt idx="189947">
                  <c:v>440.06071394083301</c:v>
                </c:pt>
                <c:pt idx="189948">
                  <c:v>440.06303069610698</c:v>
                </c:pt>
                <c:pt idx="189949">
                  <c:v>440.06534745137998</c:v>
                </c:pt>
                <c:pt idx="189950">
                  <c:v>440.067664206654</c:v>
                </c:pt>
                <c:pt idx="189951">
                  <c:v>440.069980961927</c:v>
                </c:pt>
                <c:pt idx="189952">
                  <c:v>440.07229771720102</c:v>
                </c:pt>
                <c:pt idx="189953">
                  <c:v>440.07461447247402</c:v>
                </c:pt>
                <c:pt idx="189954">
                  <c:v>440.07693122774799</c:v>
                </c:pt>
                <c:pt idx="189955">
                  <c:v>440.07924798302099</c:v>
                </c:pt>
                <c:pt idx="189956">
                  <c:v>440.08156473829501</c:v>
                </c:pt>
                <c:pt idx="189957">
                  <c:v>440.08388149356801</c:v>
                </c:pt>
                <c:pt idx="189958">
                  <c:v>440.08619824884198</c:v>
                </c:pt>
                <c:pt idx="189959">
                  <c:v>440.08851500411498</c:v>
                </c:pt>
                <c:pt idx="189960">
                  <c:v>440.090831759389</c:v>
                </c:pt>
                <c:pt idx="189961">
                  <c:v>440.093148514662</c:v>
                </c:pt>
                <c:pt idx="189962">
                  <c:v>440.09546526993603</c:v>
                </c:pt>
                <c:pt idx="189963">
                  <c:v>440.09778202520903</c:v>
                </c:pt>
                <c:pt idx="189964">
                  <c:v>440.10009878048299</c:v>
                </c:pt>
                <c:pt idx="189965">
                  <c:v>440.10241553575599</c:v>
                </c:pt>
                <c:pt idx="189966">
                  <c:v>440.10473229103002</c:v>
                </c:pt>
                <c:pt idx="189967">
                  <c:v>440.10704904630302</c:v>
                </c:pt>
                <c:pt idx="189968">
                  <c:v>440.10936580157698</c:v>
                </c:pt>
                <c:pt idx="189969">
                  <c:v>440.11168255684998</c:v>
                </c:pt>
                <c:pt idx="189970">
                  <c:v>440.11399931212401</c:v>
                </c:pt>
                <c:pt idx="189971">
                  <c:v>440.11631606739701</c:v>
                </c:pt>
                <c:pt idx="189972">
                  <c:v>440.11863282267097</c:v>
                </c:pt>
                <c:pt idx="189973">
                  <c:v>440.12094957794397</c:v>
                </c:pt>
                <c:pt idx="189974">
                  <c:v>440.123266333218</c:v>
                </c:pt>
                <c:pt idx="189975">
                  <c:v>440.125583088491</c:v>
                </c:pt>
                <c:pt idx="189976">
                  <c:v>440.12789984376502</c:v>
                </c:pt>
                <c:pt idx="189977">
                  <c:v>440.13021659903899</c:v>
                </c:pt>
                <c:pt idx="189978">
                  <c:v>440.13253335431199</c:v>
                </c:pt>
                <c:pt idx="189979">
                  <c:v>440.13485010958601</c:v>
                </c:pt>
                <c:pt idx="189980">
                  <c:v>440.13716686485901</c:v>
                </c:pt>
                <c:pt idx="189981">
                  <c:v>440.13948362013298</c:v>
                </c:pt>
                <c:pt idx="189982">
                  <c:v>440.14180037540598</c:v>
                </c:pt>
                <c:pt idx="189983">
                  <c:v>440.14411713068</c:v>
                </c:pt>
                <c:pt idx="189984">
                  <c:v>440.146433885953</c:v>
                </c:pt>
                <c:pt idx="189985">
                  <c:v>440.14875064122702</c:v>
                </c:pt>
                <c:pt idx="189986">
                  <c:v>440.15106739650003</c:v>
                </c:pt>
                <c:pt idx="189987">
                  <c:v>440.15338415177399</c:v>
                </c:pt>
                <c:pt idx="189988">
                  <c:v>440.15570090704699</c:v>
                </c:pt>
                <c:pt idx="189989">
                  <c:v>440.15801766232101</c:v>
                </c:pt>
                <c:pt idx="189990">
                  <c:v>440.16033441759402</c:v>
                </c:pt>
                <c:pt idx="189991">
                  <c:v>440.16265117286798</c:v>
                </c:pt>
                <c:pt idx="189992">
                  <c:v>440.16496792814098</c:v>
                </c:pt>
                <c:pt idx="189993">
                  <c:v>440.16728468341501</c:v>
                </c:pt>
                <c:pt idx="189994">
                  <c:v>440.16960143868801</c:v>
                </c:pt>
                <c:pt idx="189995">
                  <c:v>440.17191819396197</c:v>
                </c:pt>
                <c:pt idx="189996">
                  <c:v>440.17423494923497</c:v>
                </c:pt>
                <c:pt idx="189997">
                  <c:v>440.176551704509</c:v>
                </c:pt>
                <c:pt idx="189998">
                  <c:v>440.178868459782</c:v>
                </c:pt>
                <c:pt idx="189999">
                  <c:v>440.18118521505602</c:v>
                </c:pt>
                <c:pt idx="190000">
                  <c:v>440.18350197032902</c:v>
                </c:pt>
                <c:pt idx="190001">
                  <c:v>440.18581872560299</c:v>
                </c:pt>
                <c:pt idx="190002">
                  <c:v>440.18813548087599</c:v>
                </c:pt>
                <c:pt idx="190003">
                  <c:v>440.19045223615001</c:v>
                </c:pt>
                <c:pt idx="190004">
                  <c:v>440.19276899142301</c:v>
                </c:pt>
                <c:pt idx="190005">
                  <c:v>440.19508574669698</c:v>
                </c:pt>
                <c:pt idx="190006">
                  <c:v>440.19740250196998</c:v>
                </c:pt>
                <c:pt idx="190007">
                  <c:v>440.199719257244</c:v>
                </c:pt>
                <c:pt idx="190008">
                  <c:v>440.202036012517</c:v>
                </c:pt>
                <c:pt idx="190009">
                  <c:v>440.20435276779102</c:v>
                </c:pt>
                <c:pt idx="190010">
                  <c:v>440.20666952306402</c:v>
                </c:pt>
                <c:pt idx="190011">
                  <c:v>440.20898627833799</c:v>
                </c:pt>
                <c:pt idx="190012">
                  <c:v>440.21130303361099</c:v>
                </c:pt>
                <c:pt idx="190013">
                  <c:v>440.21361978888501</c:v>
                </c:pt>
                <c:pt idx="190014">
                  <c:v>440.21593654415801</c:v>
                </c:pt>
                <c:pt idx="190015">
                  <c:v>440.21825329943198</c:v>
                </c:pt>
                <c:pt idx="190016">
                  <c:v>440.22057005470498</c:v>
                </c:pt>
                <c:pt idx="190017">
                  <c:v>440.222886809979</c:v>
                </c:pt>
                <c:pt idx="190018">
                  <c:v>440.225203565252</c:v>
                </c:pt>
                <c:pt idx="190019">
                  <c:v>440.22752032052603</c:v>
                </c:pt>
                <c:pt idx="190020">
                  <c:v>440.22983707579999</c:v>
                </c:pt>
                <c:pt idx="190021">
                  <c:v>440.23215383107299</c:v>
                </c:pt>
                <c:pt idx="190022">
                  <c:v>440.23447058634702</c:v>
                </c:pt>
                <c:pt idx="190023">
                  <c:v>440.23678734162002</c:v>
                </c:pt>
                <c:pt idx="190024">
                  <c:v>440.23910409689398</c:v>
                </c:pt>
                <c:pt idx="190025">
                  <c:v>440.24142085216698</c:v>
                </c:pt>
                <c:pt idx="190026">
                  <c:v>440.24373760744101</c:v>
                </c:pt>
                <c:pt idx="190027">
                  <c:v>440.24605436271401</c:v>
                </c:pt>
                <c:pt idx="190028">
                  <c:v>440.24837111798797</c:v>
                </c:pt>
                <c:pt idx="190029">
                  <c:v>440.25068787326097</c:v>
                </c:pt>
                <c:pt idx="190030">
                  <c:v>440.253004628535</c:v>
                </c:pt>
                <c:pt idx="190031">
                  <c:v>440.255321383808</c:v>
                </c:pt>
                <c:pt idx="190032">
                  <c:v>440.25763813908202</c:v>
                </c:pt>
                <c:pt idx="190033">
                  <c:v>440.25995489435502</c:v>
                </c:pt>
                <c:pt idx="190034">
                  <c:v>440.26227164962899</c:v>
                </c:pt>
                <c:pt idx="190035">
                  <c:v>440.26458840490199</c:v>
                </c:pt>
                <c:pt idx="190036">
                  <c:v>440.26690516017601</c:v>
                </c:pt>
                <c:pt idx="190037">
                  <c:v>440.26922191544901</c:v>
                </c:pt>
                <c:pt idx="190038">
                  <c:v>440.27153867072298</c:v>
                </c:pt>
                <c:pt idx="190039">
                  <c:v>440.27385542599598</c:v>
                </c:pt>
                <c:pt idx="190040">
                  <c:v>440.27617218127</c:v>
                </c:pt>
                <c:pt idx="190041">
                  <c:v>440.278488936543</c:v>
                </c:pt>
                <c:pt idx="190042">
                  <c:v>440.28080569181702</c:v>
                </c:pt>
                <c:pt idx="190043">
                  <c:v>440.28312244709002</c:v>
                </c:pt>
                <c:pt idx="190044">
                  <c:v>440.28543920236399</c:v>
                </c:pt>
                <c:pt idx="190045">
                  <c:v>440.28775595763699</c:v>
                </c:pt>
                <c:pt idx="190046">
                  <c:v>440.29007271291101</c:v>
                </c:pt>
                <c:pt idx="190047">
                  <c:v>440.29238946818401</c:v>
                </c:pt>
                <c:pt idx="190048">
                  <c:v>440.29470622345798</c:v>
                </c:pt>
                <c:pt idx="190049">
                  <c:v>440.29702297873098</c:v>
                </c:pt>
                <c:pt idx="190050">
                  <c:v>440.299339734005</c:v>
                </c:pt>
                <c:pt idx="190051">
                  <c:v>440.301656489278</c:v>
                </c:pt>
                <c:pt idx="190052">
                  <c:v>440.30397324455203</c:v>
                </c:pt>
                <c:pt idx="190053">
                  <c:v>440.30628999982503</c:v>
                </c:pt>
                <c:pt idx="190054">
                  <c:v>440.30860675509899</c:v>
                </c:pt>
                <c:pt idx="190055">
                  <c:v>440.31092351037199</c:v>
                </c:pt>
                <c:pt idx="190056">
                  <c:v>440.31324026564602</c:v>
                </c:pt>
                <c:pt idx="190057">
                  <c:v>440.31555702091902</c:v>
                </c:pt>
                <c:pt idx="190058">
                  <c:v>440.31787377619298</c:v>
                </c:pt>
                <c:pt idx="190059">
                  <c:v>440.32019053146598</c:v>
                </c:pt>
                <c:pt idx="190060">
                  <c:v>440.32250728674001</c:v>
                </c:pt>
                <c:pt idx="190061">
                  <c:v>440.32482404201301</c:v>
                </c:pt>
                <c:pt idx="190062">
                  <c:v>440.32714079728697</c:v>
                </c:pt>
                <c:pt idx="190063">
                  <c:v>440.329457552561</c:v>
                </c:pt>
                <c:pt idx="190064">
                  <c:v>440.331774307834</c:v>
                </c:pt>
                <c:pt idx="190065">
                  <c:v>440.33409106310802</c:v>
                </c:pt>
                <c:pt idx="190066">
                  <c:v>440.33640781838102</c:v>
                </c:pt>
                <c:pt idx="190067">
                  <c:v>440.33872457365499</c:v>
                </c:pt>
                <c:pt idx="190068">
                  <c:v>440.34104132892799</c:v>
                </c:pt>
                <c:pt idx="190069">
                  <c:v>440.34335808420201</c:v>
                </c:pt>
                <c:pt idx="190070">
                  <c:v>440.34567483947501</c:v>
                </c:pt>
                <c:pt idx="190071">
                  <c:v>440.34799159474898</c:v>
                </c:pt>
                <c:pt idx="190072">
                  <c:v>440.35030835002198</c:v>
                </c:pt>
                <c:pt idx="190073">
                  <c:v>440.352625105296</c:v>
                </c:pt>
                <c:pt idx="190074">
                  <c:v>440.354941860569</c:v>
                </c:pt>
                <c:pt idx="190075">
                  <c:v>440.35725861584302</c:v>
                </c:pt>
                <c:pt idx="190076">
                  <c:v>440.35957537111602</c:v>
                </c:pt>
                <c:pt idx="190077">
                  <c:v>440.36189212638999</c:v>
                </c:pt>
                <c:pt idx="190078">
                  <c:v>440.36420888166299</c:v>
                </c:pt>
                <c:pt idx="190079">
                  <c:v>440.36652563693701</c:v>
                </c:pt>
                <c:pt idx="190080">
                  <c:v>440.36884239221001</c:v>
                </c:pt>
                <c:pt idx="190081">
                  <c:v>440.37115914748398</c:v>
                </c:pt>
                <c:pt idx="190082">
                  <c:v>440.37347590275698</c:v>
                </c:pt>
                <c:pt idx="190083">
                  <c:v>440.375792658031</c:v>
                </c:pt>
                <c:pt idx="190084">
                  <c:v>440.378109413304</c:v>
                </c:pt>
                <c:pt idx="190085">
                  <c:v>440.38042616857803</c:v>
                </c:pt>
                <c:pt idx="190086">
                  <c:v>440.38274292385103</c:v>
                </c:pt>
                <c:pt idx="190087">
                  <c:v>440.38505967912499</c:v>
                </c:pt>
                <c:pt idx="190088">
                  <c:v>440.38737643439799</c:v>
                </c:pt>
                <c:pt idx="190089">
                  <c:v>440.38969318967202</c:v>
                </c:pt>
                <c:pt idx="190090">
                  <c:v>440.39200994494502</c:v>
                </c:pt>
                <c:pt idx="190091">
                  <c:v>440.39432670021898</c:v>
                </c:pt>
                <c:pt idx="190092">
                  <c:v>440.39664345549198</c:v>
                </c:pt>
                <c:pt idx="190093">
                  <c:v>440.39896021076601</c:v>
                </c:pt>
                <c:pt idx="190094">
                  <c:v>440.40127696603901</c:v>
                </c:pt>
                <c:pt idx="190095">
                  <c:v>440.40359372131297</c:v>
                </c:pt>
                <c:pt idx="190096">
                  <c:v>440.40591047658597</c:v>
                </c:pt>
                <c:pt idx="190097">
                  <c:v>440.40822723186</c:v>
                </c:pt>
                <c:pt idx="190098">
                  <c:v>440.410543987133</c:v>
                </c:pt>
                <c:pt idx="190099">
                  <c:v>440.41286074240702</c:v>
                </c:pt>
                <c:pt idx="190100">
                  <c:v>440.41517749768002</c:v>
                </c:pt>
                <c:pt idx="190101">
                  <c:v>440.41749425295399</c:v>
                </c:pt>
                <c:pt idx="190102">
                  <c:v>440.41981100822699</c:v>
                </c:pt>
                <c:pt idx="190103">
                  <c:v>440.42212776350101</c:v>
                </c:pt>
                <c:pt idx="190104">
                  <c:v>440.42444451877401</c:v>
                </c:pt>
                <c:pt idx="190105">
                  <c:v>440.42676127404798</c:v>
                </c:pt>
                <c:pt idx="190106">
                  <c:v>440.429078029322</c:v>
                </c:pt>
                <c:pt idx="190107">
                  <c:v>440.431394784595</c:v>
                </c:pt>
                <c:pt idx="190108">
                  <c:v>440.43371153986902</c:v>
                </c:pt>
                <c:pt idx="190109">
                  <c:v>440.43602829514202</c:v>
                </c:pt>
                <c:pt idx="190110">
                  <c:v>440.43834505041599</c:v>
                </c:pt>
                <c:pt idx="190111">
                  <c:v>440.44066180568899</c:v>
                </c:pt>
                <c:pt idx="190112">
                  <c:v>440.44297856096301</c:v>
                </c:pt>
                <c:pt idx="190113">
                  <c:v>440.44529531623601</c:v>
                </c:pt>
                <c:pt idx="190114">
                  <c:v>440.44761207150998</c:v>
                </c:pt>
                <c:pt idx="190115">
                  <c:v>440.44992882678298</c:v>
                </c:pt>
                <c:pt idx="190116">
                  <c:v>440.452245582057</c:v>
                </c:pt>
                <c:pt idx="190117">
                  <c:v>440.45456233733</c:v>
                </c:pt>
                <c:pt idx="190118">
                  <c:v>440.45687909260403</c:v>
                </c:pt>
                <c:pt idx="190119">
                  <c:v>440.45919584787703</c:v>
                </c:pt>
                <c:pt idx="190120">
                  <c:v>440.46151260315099</c:v>
                </c:pt>
                <c:pt idx="190121">
                  <c:v>440.46382935842399</c:v>
                </c:pt>
                <c:pt idx="190122">
                  <c:v>440.46614611369802</c:v>
                </c:pt>
                <c:pt idx="190123">
                  <c:v>440.46846286897102</c:v>
                </c:pt>
                <c:pt idx="190124">
                  <c:v>440.47077962424498</c:v>
                </c:pt>
                <c:pt idx="190125">
                  <c:v>440.47309637951798</c:v>
                </c:pt>
                <c:pt idx="190126">
                  <c:v>440.47541313479201</c:v>
                </c:pt>
                <c:pt idx="190127">
                  <c:v>440.47772989006501</c:v>
                </c:pt>
                <c:pt idx="190128">
                  <c:v>440.48004664533897</c:v>
                </c:pt>
                <c:pt idx="190129">
                  <c:v>440.48236340061197</c:v>
                </c:pt>
                <c:pt idx="190130">
                  <c:v>440.484680155886</c:v>
                </c:pt>
                <c:pt idx="190131">
                  <c:v>440.486996911159</c:v>
                </c:pt>
                <c:pt idx="190132">
                  <c:v>440.48931366643302</c:v>
                </c:pt>
                <c:pt idx="190133">
                  <c:v>440.49163042170602</c:v>
                </c:pt>
                <c:pt idx="190134">
                  <c:v>440.49394717697999</c:v>
                </c:pt>
                <c:pt idx="190135">
                  <c:v>440.49626393225299</c:v>
                </c:pt>
                <c:pt idx="190136">
                  <c:v>440.49858068752701</c:v>
                </c:pt>
                <c:pt idx="190137">
                  <c:v>440.50089744280001</c:v>
                </c:pt>
                <c:pt idx="190138">
                  <c:v>440.50321419807398</c:v>
                </c:pt>
                <c:pt idx="190139">
                  <c:v>440.50553095334698</c:v>
                </c:pt>
                <c:pt idx="190140">
                  <c:v>440.507847708621</c:v>
                </c:pt>
                <c:pt idx="190141">
                  <c:v>440.510164463894</c:v>
                </c:pt>
                <c:pt idx="190142">
                  <c:v>440.51248121916802</c:v>
                </c:pt>
                <c:pt idx="190143">
                  <c:v>440.51479797444102</c:v>
                </c:pt>
                <c:pt idx="190144">
                  <c:v>440.51711472971499</c:v>
                </c:pt>
                <c:pt idx="190145">
                  <c:v>440.51943148498799</c:v>
                </c:pt>
                <c:pt idx="190146">
                  <c:v>440.52174824026201</c:v>
                </c:pt>
                <c:pt idx="190147">
                  <c:v>440.52406499553501</c:v>
                </c:pt>
                <c:pt idx="190148">
                  <c:v>440.52638175080898</c:v>
                </c:pt>
                <c:pt idx="190149">
                  <c:v>440.528698506083</c:v>
                </c:pt>
                <c:pt idx="190150">
                  <c:v>440.531015261356</c:v>
                </c:pt>
                <c:pt idx="190151">
                  <c:v>440.53333201663003</c:v>
                </c:pt>
                <c:pt idx="190152">
                  <c:v>440.53564877190303</c:v>
                </c:pt>
                <c:pt idx="190153">
                  <c:v>440.53796552717699</c:v>
                </c:pt>
                <c:pt idx="190154">
                  <c:v>440.54028228244999</c:v>
                </c:pt>
                <c:pt idx="190155">
                  <c:v>440.54259903772402</c:v>
                </c:pt>
                <c:pt idx="190156">
                  <c:v>440.54491579299702</c:v>
                </c:pt>
                <c:pt idx="190157">
                  <c:v>440.54723254827098</c:v>
                </c:pt>
                <c:pt idx="190158">
                  <c:v>440.54954930354398</c:v>
                </c:pt>
                <c:pt idx="190159">
                  <c:v>440.55186605881801</c:v>
                </c:pt>
                <c:pt idx="190160">
                  <c:v>440.55418281409101</c:v>
                </c:pt>
                <c:pt idx="190161">
                  <c:v>440.55649956936497</c:v>
                </c:pt>
                <c:pt idx="190162">
                  <c:v>440.55881632463797</c:v>
                </c:pt>
                <c:pt idx="190163">
                  <c:v>440.561133079912</c:v>
                </c:pt>
                <c:pt idx="190164">
                  <c:v>440.563449835185</c:v>
                </c:pt>
                <c:pt idx="190165">
                  <c:v>440.56576659045902</c:v>
                </c:pt>
                <c:pt idx="190166">
                  <c:v>440.56808334573202</c:v>
                </c:pt>
                <c:pt idx="190167">
                  <c:v>440.57040010100599</c:v>
                </c:pt>
                <c:pt idx="190168">
                  <c:v>440.57271685627899</c:v>
                </c:pt>
                <c:pt idx="190169">
                  <c:v>440.57503361155301</c:v>
                </c:pt>
                <c:pt idx="190170">
                  <c:v>440.57735036682601</c:v>
                </c:pt>
                <c:pt idx="190171">
                  <c:v>440.57966712209998</c:v>
                </c:pt>
                <c:pt idx="190172">
                  <c:v>440.58198387737298</c:v>
                </c:pt>
                <c:pt idx="190173">
                  <c:v>440.584300632647</c:v>
                </c:pt>
                <c:pt idx="190174">
                  <c:v>440.58661738792</c:v>
                </c:pt>
                <c:pt idx="190175">
                  <c:v>440.58893414319402</c:v>
                </c:pt>
                <c:pt idx="190176">
                  <c:v>440.59125089846702</c:v>
                </c:pt>
                <c:pt idx="190177">
                  <c:v>440.59356765374099</c:v>
                </c:pt>
                <c:pt idx="190178">
                  <c:v>440.59588440901399</c:v>
                </c:pt>
                <c:pt idx="190179">
                  <c:v>440.59820116428801</c:v>
                </c:pt>
                <c:pt idx="190180">
                  <c:v>440.60051791956101</c:v>
                </c:pt>
                <c:pt idx="190181">
                  <c:v>440.60283467483498</c:v>
                </c:pt>
                <c:pt idx="190182">
                  <c:v>440.60515143010798</c:v>
                </c:pt>
                <c:pt idx="190183">
                  <c:v>440.607468185382</c:v>
                </c:pt>
                <c:pt idx="190184">
                  <c:v>440.609784940655</c:v>
                </c:pt>
                <c:pt idx="190185">
                  <c:v>440.61210169592903</c:v>
                </c:pt>
                <c:pt idx="190186">
                  <c:v>440.61441845120203</c:v>
                </c:pt>
                <c:pt idx="190187">
                  <c:v>440.61673520647599</c:v>
                </c:pt>
                <c:pt idx="190188">
                  <c:v>440.61905196174899</c:v>
                </c:pt>
                <c:pt idx="190189">
                  <c:v>440.62136871702302</c:v>
                </c:pt>
                <c:pt idx="190190">
                  <c:v>440.62368547229698</c:v>
                </c:pt>
                <c:pt idx="190191">
                  <c:v>440.62600222756998</c:v>
                </c:pt>
                <c:pt idx="190192">
                  <c:v>440.62831898284401</c:v>
                </c:pt>
                <c:pt idx="190193">
                  <c:v>440.63063573811701</c:v>
                </c:pt>
                <c:pt idx="190194">
                  <c:v>440.63295249339097</c:v>
                </c:pt>
                <c:pt idx="190195">
                  <c:v>440.63526924866397</c:v>
                </c:pt>
                <c:pt idx="190196">
                  <c:v>440.637586003938</c:v>
                </c:pt>
                <c:pt idx="190197">
                  <c:v>440.639902759211</c:v>
                </c:pt>
                <c:pt idx="190198">
                  <c:v>440.64221951448502</c:v>
                </c:pt>
                <c:pt idx="190199">
                  <c:v>440.64453626975802</c:v>
                </c:pt>
                <c:pt idx="190200">
                  <c:v>440.64685302503199</c:v>
                </c:pt>
                <c:pt idx="190201">
                  <c:v>440.64916978030499</c:v>
                </c:pt>
                <c:pt idx="190202">
                  <c:v>440.65148653557901</c:v>
                </c:pt>
                <c:pt idx="190203">
                  <c:v>440.65380329085201</c:v>
                </c:pt>
                <c:pt idx="190204">
                  <c:v>440.65612004612598</c:v>
                </c:pt>
                <c:pt idx="190205">
                  <c:v>440.65843680139898</c:v>
                </c:pt>
                <c:pt idx="190206">
                  <c:v>440.660753556673</c:v>
                </c:pt>
                <c:pt idx="190207">
                  <c:v>440.663070311946</c:v>
                </c:pt>
                <c:pt idx="190208">
                  <c:v>440.66538706722002</c:v>
                </c:pt>
                <c:pt idx="190209">
                  <c:v>440.66770382249302</c:v>
                </c:pt>
                <c:pt idx="190210">
                  <c:v>440.67002057776699</c:v>
                </c:pt>
                <c:pt idx="190211">
                  <c:v>440.67233733303999</c:v>
                </c:pt>
                <c:pt idx="190212">
                  <c:v>440.67465408831401</c:v>
                </c:pt>
                <c:pt idx="190213">
                  <c:v>440.67697084358701</c:v>
                </c:pt>
                <c:pt idx="190214">
                  <c:v>440.67928759886098</c:v>
                </c:pt>
                <c:pt idx="190215">
                  <c:v>440.68160435413398</c:v>
                </c:pt>
                <c:pt idx="190216">
                  <c:v>440.683921109408</c:v>
                </c:pt>
                <c:pt idx="190217">
                  <c:v>440.686237864681</c:v>
                </c:pt>
                <c:pt idx="190218">
                  <c:v>440.68855461995503</c:v>
                </c:pt>
                <c:pt idx="190219">
                  <c:v>440.69087137522803</c:v>
                </c:pt>
                <c:pt idx="190220">
                  <c:v>440.69318813050199</c:v>
                </c:pt>
                <c:pt idx="190221">
                  <c:v>440.69550488577499</c:v>
                </c:pt>
                <c:pt idx="190222">
                  <c:v>440.69782164104902</c:v>
                </c:pt>
                <c:pt idx="190223">
                  <c:v>440.70013839632202</c:v>
                </c:pt>
                <c:pt idx="190224">
                  <c:v>440.70245515159598</c:v>
                </c:pt>
                <c:pt idx="190225">
                  <c:v>440.70477190686898</c:v>
                </c:pt>
                <c:pt idx="190226">
                  <c:v>440.70708866214301</c:v>
                </c:pt>
                <c:pt idx="190227">
                  <c:v>440.70940541741601</c:v>
                </c:pt>
                <c:pt idx="190228">
                  <c:v>440.71172217268997</c:v>
                </c:pt>
                <c:pt idx="190229">
                  <c:v>440.71403892796297</c:v>
                </c:pt>
                <c:pt idx="190230">
                  <c:v>440.716355683237</c:v>
                </c:pt>
                <c:pt idx="190231">
                  <c:v>440.71867243851</c:v>
                </c:pt>
                <c:pt idx="190232">
                  <c:v>440.72098919378402</c:v>
                </c:pt>
                <c:pt idx="190233">
                  <c:v>440.72330594905799</c:v>
                </c:pt>
                <c:pt idx="190234">
                  <c:v>440.72562270433099</c:v>
                </c:pt>
                <c:pt idx="190235">
                  <c:v>440.72793945960501</c:v>
                </c:pt>
                <c:pt idx="190236">
                  <c:v>440.73025621487801</c:v>
                </c:pt>
                <c:pt idx="190237">
                  <c:v>440.73257297015198</c:v>
                </c:pt>
                <c:pt idx="190238">
                  <c:v>440.73488972542498</c:v>
                </c:pt>
                <c:pt idx="190239">
                  <c:v>440.737206480699</c:v>
                </c:pt>
                <c:pt idx="190240">
                  <c:v>440.739523235972</c:v>
                </c:pt>
                <c:pt idx="190241">
                  <c:v>440.74183999124602</c:v>
                </c:pt>
                <c:pt idx="190242">
                  <c:v>440.74415674651902</c:v>
                </c:pt>
                <c:pt idx="190243">
                  <c:v>440.74647350179299</c:v>
                </c:pt>
                <c:pt idx="190244">
                  <c:v>440.74879025706599</c:v>
                </c:pt>
                <c:pt idx="190245">
                  <c:v>440.75110701234001</c:v>
                </c:pt>
                <c:pt idx="190246">
                  <c:v>440.75342376761301</c:v>
                </c:pt>
                <c:pt idx="190247">
                  <c:v>440.75574052288698</c:v>
                </c:pt>
                <c:pt idx="190248">
                  <c:v>440.75805727815998</c:v>
                </c:pt>
                <c:pt idx="190249">
                  <c:v>440.760374033434</c:v>
                </c:pt>
                <c:pt idx="190250">
                  <c:v>440.762690788707</c:v>
                </c:pt>
                <c:pt idx="190251">
                  <c:v>440.76500754398103</c:v>
                </c:pt>
                <c:pt idx="190252">
                  <c:v>440.76732429925403</c:v>
                </c:pt>
                <c:pt idx="190253">
                  <c:v>440.76964105452799</c:v>
                </c:pt>
                <c:pt idx="190254">
                  <c:v>440.77195780980099</c:v>
                </c:pt>
                <c:pt idx="190255">
                  <c:v>440.77427456507502</c:v>
                </c:pt>
                <c:pt idx="190256">
                  <c:v>440.77659132034802</c:v>
                </c:pt>
                <c:pt idx="190257">
                  <c:v>440.77890807562198</c:v>
                </c:pt>
                <c:pt idx="190258">
                  <c:v>440.78122483089498</c:v>
                </c:pt>
                <c:pt idx="190259">
                  <c:v>440.78354158616901</c:v>
                </c:pt>
                <c:pt idx="190260">
                  <c:v>440.78585834144201</c:v>
                </c:pt>
                <c:pt idx="190261">
                  <c:v>440.78817509671597</c:v>
                </c:pt>
                <c:pt idx="190262">
                  <c:v>440.79049185198897</c:v>
                </c:pt>
                <c:pt idx="190263">
                  <c:v>440.792808607263</c:v>
                </c:pt>
                <c:pt idx="190264">
                  <c:v>440.795125362536</c:v>
                </c:pt>
                <c:pt idx="190265">
                  <c:v>440.79744211781002</c:v>
                </c:pt>
                <c:pt idx="190266">
                  <c:v>440.79975887308302</c:v>
                </c:pt>
                <c:pt idx="190267">
                  <c:v>440.80207562835699</c:v>
                </c:pt>
                <c:pt idx="190268">
                  <c:v>440.80439238362999</c:v>
                </c:pt>
                <c:pt idx="190269">
                  <c:v>440.80670913890401</c:v>
                </c:pt>
                <c:pt idx="190270">
                  <c:v>440.80902589417701</c:v>
                </c:pt>
                <c:pt idx="190271">
                  <c:v>440.81134264945098</c:v>
                </c:pt>
                <c:pt idx="190272">
                  <c:v>440.81365940472398</c:v>
                </c:pt>
                <c:pt idx="190273">
                  <c:v>440.815976159998</c:v>
                </c:pt>
                <c:pt idx="190274">
                  <c:v>440.818292915271</c:v>
                </c:pt>
                <c:pt idx="190275">
                  <c:v>440.82060967054502</c:v>
                </c:pt>
                <c:pt idx="190276">
                  <c:v>440.82292642581899</c:v>
                </c:pt>
                <c:pt idx="190277">
                  <c:v>440.82524318109199</c:v>
                </c:pt>
                <c:pt idx="190278">
                  <c:v>440.82755993636601</c:v>
                </c:pt>
                <c:pt idx="190279">
                  <c:v>440.82987669163902</c:v>
                </c:pt>
                <c:pt idx="190280">
                  <c:v>440.83219344691298</c:v>
                </c:pt>
                <c:pt idx="190281">
                  <c:v>440.83451020218598</c:v>
                </c:pt>
                <c:pt idx="190282">
                  <c:v>440.83682695746</c:v>
                </c:pt>
                <c:pt idx="190283">
                  <c:v>440.83914371273301</c:v>
                </c:pt>
                <c:pt idx="190284">
                  <c:v>440.84146046800703</c:v>
                </c:pt>
                <c:pt idx="190285">
                  <c:v>440.84377722327997</c:v>
                </c:pt>
                <c:pt idx="190286">
                  <c:v>440.84609397855399</c:v>
                </c:pt>
                <c:pt idx="190287">
                  <c:v>440.848410733827</c:v>
                </c:pt>
                <c:pt idx="190288">
                  <c:v>440.85072748910102</c:v>
                </c:pt>
                <c:pt idx="190289">
                  <c:v>440.85304424437402</c:v>
                </c:pt>
                <c:pt idx="190290">
                  <c:v>440.85536099964798</c:v>
                </c:pt>
                <c:pt idx="190291">
                  <c:v>440.85767775492099</c:v>
                </c:pt>
                <c:pt idx="190292">
                  <c:v>440.85999451019501</c:v>
                </c:pt>
                <c:pt idx="190293">
                  <c:v>440.86231126546801</c:v>
                </c:pt>
                <c:pt idx="190294">
                  <c:v>440.86462802074197</c:v>
                </c:pt>
                <c:pt idx="190295">
                  <c:v>440.86694477601498</c:v>
                </c:pt>
                <c:pt idx="190296">
                  <c:v>440.869261531289</c:v>
                </c:pt>
                <c:pt idx="190297">
                  <c:v>440.871578286562</c:v>
                </c:pt>
                <c:pt idx="190298">
                  <c:v>440.87389504183602</c:v>
                </c:pt>
                <c:pt idx="190299">
                  <c:v>440.87621179710902</c:v>
                </c:pt>
                <c:pt idx="190300">
                  <c:v>440.87852855238299</c:v>
                </c:pt>
                <c:pt idx="190301">
                  <c:v>440.88084530765599</c:v>
                </c:pt>
                <c:pt idx="190302">
                  <c:v>440.88316206293001</c:v>
                </c:pt>
                <c:pt idx="190303">
                  <c:v>440.88547881820301</c:v>
                </c:pt>
                <c:pt idx="190304">
                  <c:v>440.88779557347698</c:v>
                </c:pt>
                <c:pt idx="190305">
                  <c:v>440.89011232874998</c:v>
                </c:pt>
                <c:pt idx="190306">
                  <c:v>440.892429084024</c:v>
                </c:pt>
                <c:pt idx="190307">
                  <c:v>440.894745839297</c:v>
                </c:pt>
                <c:pt idx="190308">
                  <c:v>440.89706259457103</c:v>
                </c:pt>
                <c:pt idx="190309">
                  <c:v>440.89937934984403</c:v>
                </c:pt>
                <c:pt idx="190310">
                  <c:v>440.90169610511799</c:v>
                </c:pt>
                <c:pt idx="190311">
                  <c:v>440.90401286039099</c:v>
                </c:pt>
                <c:pt idx="190312">
                  <c:v>440.90632961566502</c:v>
                </c:pt>
                <c:pt idx="190313">
                  <c:v>440.90864637093802</c:v>
                </c:pt>
                <c:pt idx="190314">
                  <c:v>440.91096312621198</c:v>
                </c:pt>
                <c:pt idx="190315">
                  <c:v>440.91327988148498</c:v>
                </c:pt>
                <c:pt idx="190316">
                  <c:v>440.91559663675901</c:v>
                </c:pt>
                <c:pt idx="190317">
                  <c:v>440.91791339203201</c:v>
                </c:pt>
                <c:pt idx="190318">
                  <c:v>440.92023014730597</c:v>
                </c:pt>
                <c:pt idx="190319">
                  <c:v>440.92254690258</c:v>
                </c:pt>
                <c:pt idx="190320">
                  <c:v>440.924863657853</c:v>
                </c:pt>
                <c:pt idx="190321">
                  <c:v>440.92718041312702</c:v>
                </c:pt>
                <c:pt idx="190322">
                  <c:v>440.92949716840002</c:v>
                </c:pt>
                <c:pt idx="190323">
                  <c:v>440.93181392367399</c:v>
                </c:pt>
                <c:pt idx="190324">
                  <c:v>440.93413067894699</c:v>
                </c:pt>
                <c:pt idx="190325">
                  <c:v>440.93644743422101</c:v>
                </c:pt>
                <c:pt idx="190326">
                  <c:v>440.93876418949401</c:v>
                </c:pt>
                <c:pt idx="190327">
                  <c:v>440.94108094476798</c:v>
                </c:pt>
                <c:pt idx="190328">
                  <c:v>440.94339770004098</c:v>
                </c:pt>
                <c:pt idx="190329">
                  <c:v>440.945714455315</c:v>
                </c:pt>
                <c:pt idx="190330">
                  <c:v>440.948031210588</c:v>
                </c:pt>
                <c:pt idx="190331">
                  <c:v>440.95034796586202</c:v>
                </c:pt>
                <c:pt idx="190332">
                  <c:v>440.95266472113502</c:v>
                </c:pt>
                <c:pt idx="190333">
                  <c:v>440.95498147640899</c:v>
                </c:pt>
                <c:pt idx="190334">
                  <c:v>440.95729823168199</c:v>
                </c:pt>
                <c:pt idx="190335">
                  <c:v>440.95961498695601</c:v>
                </c:pt>
                <c:pt idx="190336">
                  <c:v>440.96193174222901</c:v>
                </c:pt>
                <c:pt idx="190337">
                  <c:v>440.96424849750298</c:v>
                </c:pt>
                <c:pt idx="190338">
                  <c:v>440.96656525277598</c:v>
                </c:pt>
                <c:pt idx="190339">
                  <c:v>440.96888200805</c:v>
                </c:pt>
                <c:pt idx="190340">
                  <c:v>440.971198763323</c:v>
                </c:pt>
                <c:pt idx="190341">
                  <c:v>440.97351551859703</c:v>
                </c:pt>
                <c:pt idx="190342">
                  <c:v>440.97583227387003</c:v>
                </c:pt>
                <c:pt idx="190343">
                  <c:v>440.97814902914399</c:v>
                </c:pt>
                <c:pt idx="190344">
                  <c:v>440.98046578441699</c:v>
                </c:pt>
                <c:pt idx="190345">
                  <c:v>440.98278253969102</c:v>
                </c:pt>
                <c:pt idx="190346">
                  <c:v>440.98509929496402</c:v>
                </c:pt>
                <c:pt idx="190347">
                  <c:v>440.98741605023798</c:v>
                </c:pt>
                <c:pt idx="190348">
                  <c:v>440.98973280551098</c:v>
                </c:pt>
                <c:pt idx="190349">
                  <c:v>440.99204956078501</c:v>
                </c:pt>
                <c:pt idx="190350">
                  <c:v>440.99436631605801</c:v>
                </c:pt>
                <c:pt idx="190351">
                  <c:v>440.99668307133197</c:v>
                </c:pt>
                <c:pt idx="190352">
                  <c:v>440.99899982660497</c:v>
                </c:pt>
                <c:pt idx="190353">
                  <c:v>441.001316581879</c:v>
                </c:pt>
                <c:pt idx="190354">
                  <c:v>441.003633337152</c:v>
                </c:pt>
                <c:pt idx="190355">
                  <c:v>441.00595009242602</c:v>
                </c:pt>
                <c:pt idx="190356">
                  <c:v>441.00826684769902</c:v>
                </c:pt>
                <c:pt idx="190357">
                  <c:v>441.01058360297299</c:v>
                </c:pt>
                <c:pt idx="190358">
                  <c:v>441.01290035824599</c:v>
                </c:pt>
                <c:pt idx="190359">
                  <c:v>441.01521711352001</c:v>
                </c:pt>
                <c:pt idx="190360">
                  <c:v>441.01753386879301</c:v>
                </c:pt>
                <c:pt idx="190361">
                  <c:v>441.01985062406698</c:v>
                </c:pt>
                <c:pt idx="190362">
                  <c:v>441.022167379341</c:v>
                </c:pt>
                <c:pt idx="190363">
                  <c:v>441.024484134614</c:v>
                </c:pt>
                <c:pt idx="190364">
                  <c:v>441.02680088988802</c:v>
                </c:pt>
                <c:pt idx="190365">
                  <c:v>441.02911764516102</c:v>
                </c:pt>
                <c:pt idx="190366">
                  <c:v>441.03143440043499</c:v>
                </c:pt>
                <c:pt idx="190367">
                  <c:v>441.03375115570799</c:v>
                </c:pt>
                <c:pt idx="190368">
                  <c:v>441.03606791098201</c:v>
                </c:pt>
                <c:pt idx="190369">
                  <c:v>441.03838466625501</c:v>
                </c:pt>
                <c:pt idx="190370">
                  <c:v>441.04070142152898</c:v>
                </c:pt>
                <c:pt idx="190371">
                  <c:v>441.04301817680198</c:v>
                </c:pt>
                <c:pt idx="190372">
                  <c:v>441.045334932076</c:v>
                </c:pt>
                <c:pt idx="190373">
                  <c:v>441.047651687349</c:v>
                </c:pt>
                <c:pt idx="190374">
                  <c:v>441.04996844262303</c:v>
                </c:pt>
                <c:pt idx="190375">
                  <c:v>441.05228519789603</c:v>
                </c:pt>
                <c:pt idx="190376">
                  <c:v>441.05460195316999</c:v>
                </c:pt>
                <c:pt idx="190377">
                  <c:v>441.05691870844299</c:v>
                </c:pt>
                <c:pt idx="190378">
                  <c:v>441.05923546371702</c:v>
                </c:pt>
                <c:pt idx="190379">
                  <c:v>441.06155221899002</c:v>
                </c:pt>
                <c:pt idx="190380">
                  <c:v>441.06386897426398</c:v>
                </c:pt>
                <c:pt idx="190381">
                  <c:v>441.06618572953698</c:v>
                </c:pt>
                <c:pt idx="190382">
                  <c:v>441.06850248481101</c:v>
                </c:pt>
                <c:pt idx="190383">
                  <c:v>441.07081924008401</c:v>
                </c:pt>
                <c:pt idx="190384">
                  <c:v>441.07313599535797</c:v>
                </c:pt>
                <c:pt idx="190385">
                  <c:v>441.07545275063097</c:v>
                </c:pt>
                <c:pt idx="190386">
                  <c:v>441.077769505905</c:v>
                </c:pt>
                <c:pt idx="190387">
                  <c:v>441.080086261178</c:v>
                </c:pt>
                <c:pt idx="190388">
                  <c:v>441.08240301645202</c:v>
                </c:pt>
                <c:pt idx="190389">
                  <c:v>441.08471977172502</c:v>
                </c:pt>
                <c:pt idx="190390">
                  <c:v>441.08703652699899</c:v>
                </c:pt>
                <c:pt idx="190391">
                  <c:v>441.08935328227199</c:v>
                </c:pt>
                <c:pt idx="190392">
                  <c:v>441.09167003754601</c:v>
                </c:pt>
                <c:pt idx="190393">
                  <c:v>441.09398679281901</c:v>
                </c:pt>
                <c:pt idx="190394">
                  <c:v>441.09630354809298</c:v>
                </c:pt>
                <c:pt idx="190395">
                  <c:v>441.09862030336598</c:v>
                </c:pt>
                <c:pt idx="190396">
                  <c:v>441.10093705864</c:v>
                </c:pt>
                <c:pt idx="190397">
                  <c:v>441.103253813913</c:v>
                </c:pt>
                <c:pt idx="190398">
                  <c:v>441.10557056918702</c:v>
                </c:pt>
                <c:pt idx="190399">
                  <c:v>441.10788732446002</c:v>
                </c:pt>
                <c:pt idx="190400">
                  <c:v>441.11020407973399</c:v>
                </c:pt>
                <c:pt idx="190401">
                  <c:v>441.11252083500699</c:v>
                </c:pt>
                <c:pt idx="190402">
                  <c:v>441.11483759028101</c:v>
                </c:pt>
                <c:pt idx="190403">
                  <c:v>441.11715434555401</c:v>
                </c:pt>
                <c:pt idx="190404">
                  <c:v>441.11947110082798</c:v>
                </c:pt>
                <c:pt idx="190405">
                  <c:v>441.121787856102</c:v>
                </c:pt>
                <c:pt idx="190406">
                  <c:v>441.124104611375</c:v>
                </c:pt>
                <c:pt idx="190407">
                  <c:v>441.12642136664903</c:v>
                </c:pt>
                <c:pt idx="190408">
                  <c:v>441.12873812192203</c:v>
                </c:pt>
                <c:pt idx="190409">
                  <c:v>441.13105487719599</c:v>
                </c:pt>
                <c:pt idx="190410">
                  <c:v>441.13337163246899</c:v>
                </c:pt>
                <c:pt idx="190411">
                  <c:v>441.13568838774302</c:v>
                </c:pt>
                <c:pt idx="190412">
                  <c:v>441.13800514301602</c:v>
                </c:pt>
                <c:pt idx="190413">
                  <c:v>441.14032189828998</c:v>
                </c:pt>
                <c:pt idx="190414">
                  <c:v>441.14263865356298</c:v>
                </c:pt>
                <c:pt idx="190415">
                  <c:v>441.14495540883701</c:v>
                </c:pt>
                <c:pt idx="190416">
                  <c:v>441.14727216411001</c:v>
                </c:pt>
                <c:pt idx="190417">
                  <c:v>441.14958891938397</c:v>
                </c:pt>
                <c:pt idx="190418">
                  <c:v>441.15190567465697</c:v>
                </c:pt>
                <c:pt idx="190419">
                  <c:v>441.154222429931</c:v>
                </c:pt>
                <c:pt idx="190420">
                  <c:v>441.156539185204</c:v>
                </c:pt>
                <c:pt idx="190421">
                  <c:v>441.15885594047802</c:v>
                </c:pt>
                <c:pt idx="190422">
                  <c:v>441.16117269575102</c:v>
                </c:pt>
                <c:pt idx="190423">
                  <c:v>441.16348945102499</c:v>
                </c:pt>
                <c:pt idx="190424">
                  <c:v>441.16580620629799</c:v>
                </c:pt>
                <c:pt idx="190425">
                  <c:v>441.16812296157201</c:v>
                </c:pt>
                <c:pt idx="190426">
                  <c:v>441.17043971684501</c:v>
                </c:pt>
                <c:pt idx="190427">
                  <c:v>441.17275647211898</c:v>
                </c:pt>
                <c:pt idx="190428">
                  <c:v>441.17507322739198</c:v>
                </c:pt>
                <c:pt idx="190429">
                  <c:v>441.177389982666</c:v>
                </c:pt>
                <c:pt idx="190430">
                  <c:v>441.179706737939</c:v>
                </c:pt>
                <c:pt idx="190431">
                  <c:v>441.18202349321302</c:v>
                </c:pt>
                <c:pt idx="190432">
                  <c:v>441.18434024848602</c:v>
                </c:pt>
                <c:pt idx="190433">
                  <c:v>441.18665700375999</c:v>
                </c:pt>
                <c:pt idx="190434">
                  <c:v>441.18897375903299</c:v>
                </c:pt>
                <c:pt idx="190435">
                  <c:v>441.19129051430701</c:v>
                </c:pt>
                <c:pt idx="190436">
                  <c:v>441.19360726958001</c:v>
                </c:pt>
                <c:pt idx="190437">
                  <c:v>441.19592402485398</c:v>
                </c:pt>
                <c:pt idx="190438">
                  <c:v>441.19824078012698</c:v>
                </c:pt>
                <c:pt idx="190439">
                  <c:v>441.200557535401</c:v>
                </c:pt>
                <c:pt idx="190440">
                  <c:v>441.202874290674</c:v>
                </c:pt>
                <c:pt idx="190441">
                  <c:v>441.20519104594803</c:v>
                </c:pt>
                <c:pt idx="190442">
                  <c:v>441.20750780122103</c:v>
                </c:pt>
                <c:pt idx="190443">
                  <c:v>441.20982455649499</c:v>
                </c:pt>
                <c:pt idx="190444">
                  <c:v>441.21214131176799</c:v>
                </c:pt>
                <c:pt idx="190445">
                  <c:v>441.21445806704202</c:v>
                </c:pt>
                <c:pt idx="190446">
                  <c:v>441.21677482231598</c:v>
                </c:pt>
                <c:pt idx="190447">
                  <c:v>441.21909157758898</c:v>
                </c:pt>
                <c:pt idx="190448">
                  <c:v>441.22140833286301</c:v>
                </c:pt>
                <c:pt idx="190449">
                  <c:v>441.22372508813601</c:v>
                </c:pt>
                <c:pt idx="190450">
                  <c:v>441.22604184340997</c:v>
                </c:pt>
                <c:pt idx="190451">
                  <c:v>441.22835859868297</c:v>
                </c:pt>
                <c:pt idx="190452">
                  <c:v>441.230675353957</c:v>
                </c:pt>
                <c:pt idx="190453">
                  <c:v>441.23299210923</c:v>
                </c:pt>
                <c:pt idx="190454">
                  <c:v>441.23530886450402</c:v>
                </c:pt>
                <c:pt idx="190455">
                  <c:v>441.23762561977702</c:v>
                </c:pt>
                <c:pt idx="190456">
                  <c:v>441.23994237505099</c:v>
                </c:pt>
                <c:pt idx="190457">
                  <c:v>441.24225913032399</c:v>
                </c:pt>
                <c:pt idx="190458">
                  <c:v>441.24457588559801</c:v>
                </c:pt>
                <c:pt idx="190459">
                  <c:v>441.24689264087101</c:v>
                </c:pt>
                <c:pt idx="190460">
                  <c:v>441.24920939614498</c:v>
                </c:pt>
                <c:pt idx="190461">
                  <c:v>441.25152615141798</c:v>
                </c:pt>
                <c:pt idx="190462">
                  <c:v>441.253842906692</c:v>
                </c:pt>
                <c:pt idx="190463">
                  <c:v>441.256159661965</c:v>
                </c:pt>
                <c:pt idx="190464">
                  <c:v>441.25847641723902</c:v>
                </c:pt>
                <c:pt idx="190465">
                  <c:v>441.26079317251202</c:v>
                </c:pt>
                <c:pt idx="190466">
                  <c:v>441.26310992778599</c:v>
                </c:pt>
                <c:pt idx="190467">
                  <c:v>441.26542668305899</c:v>
                </c:pt>
                <c:pt idx="190468">
                  <c:v>441.26774343833301</c:v>
                </c:pt>
                <c:pt idx="190469">
                  <c:v>441.27006019360601</c:v>
                </c:pt>
                <c:pt idx="190470">
                  <c:v>441.27237694887998</c:v>
                </c:pt>
                <c:pt idx="190471">
                  <c:v>441.27469370415298</c:v>
                </c:pt>
                <c:pt idx="190472">
                  <c:v>441.277010459427</c:v>
                </c:pt>
                <c:pt idx="190473">
                  <c:v>441.2793272147</c:v>
                </c:pt>
                <c:pt idx="190474">
                  <c:v>441.28164396997403</c:v>
                </c:pt>
                <c:pt idx="190475">
                  <c:v>441.28396072524703</c:v>
                </c:pt>
                <c:pt idx="190476">
                  <c:v>441.28627748052099</c:v>
                </c:pt>
                <c:pt idx="190477">
                  <c:v>441.28859423579399</c:v>
                </c:pt>
                <c:pt idx="190478">
                  <c:v>441.29091099106802</c:v>
                </c:pt>
                <c:pt idx="190479">
                  <c:v>441.29322774634102</c:v>
                </c:pt>
                <c:pt idx="190480">
                  <c:v>441.29554450161498</c:v>
                </c:pt>
                <c:pt idx="190481">
                  <c:v>441.29786125688798</c:v>
                </c:pt>
                <c:pt idx="190482">
                  <c:v>441.30017801216201</c:v>
                </c:pt>
                <c:pt idx="190483">
                  <c:v>441.30249476743501</c:v>
                </c:pt>
                <c:pt idx="190484">
                  <c:v>441.30481152270897</c:v>
                </c:pt>
                <c:pt idx="190485">
                  <c:v>441.30712827798197</c:v>
                </c:pt>
                <c:pt idx="190486">
                  <c:v>441.309445033256</c:v>
                </c:pt>
                <c:pt idx="190487">
                  <c:v>441.311761788529</c:v>
                </c:pt>
                <c:pt idx="190488">
                  <c:v>441.31407854380302</c:v>
                </c:pt>
                <c:pt idx="190489">
                  <c:v>441.31639529907699</c:v>
                </c:pt>
                <c:pt idx="190490">
                  <c:v>441.31871205434999</c:v>
                </c:pt>
                <c:pt idx="190491">
                  <c:v>441.32102880962401</c:v>
                </c:pt>
                <c:pt idx="190492">
                  <c:v>441.32334556489701</c:v>
                </c:pt>
                <c:pt idx="190493">
                  <c:v>441.32566232017098</c:v>
                </c:pt>
                <c:pt idx="190494">
                  <c:v>441.32797907544398</c:v>
                </c:pt>
                <c:pt idx="190495">
                  <c:v>441.330295830718</c:v>
                </c:pt>
                <c:pt idx="190496">
                  <c:v>441.332612585991</c:v>
                </c:pt>
                <c:pt idx="190497">
                  <c:v>441.33492934126502</c:v>
                </c:pt>
                <c:pt idx="190498">
                  <c:v>441.33724609653802</c:v>
                </c:pt>
                <c:pt idx="190499">
                  <c:v>441.33956285181199</c:v>
                </c:pt>
                <c:pt idx="190500">
                  <c:v>441.34187960708499</c:v>
                </c:pt>
                <c:pt idx="190501">
                  <c:v>441.34419636235901</c:v>
                </c:pt>
                <c:pt idx="190502">
                  <c:v>441.34651311763201</c:v>
                </c:pt>
                <c:pt idx="190503">
                  <c:v>441.34882987290598</c:v>
                </c:pt>
                <c:pt idx="190504">
                  <c:v>441.35114662817898</c:v>
                </c:pt>
                <c:pt idx="190505">
                  <c:v>441.353463383453</c:v>
                </c:pt>
                <c:pt idx="190506">
                  <c:v>441.355780138726</c:v>
                </c:pt>
                <c:pt idx="190507">
                  <c:v>441.35809689400003</c:v>
                </c:pt>
                <c:pt idx="190508">
                  <c:v>441.36041364927303</c:v>
                </c:pt>
                <c:pt idx="190509">
                  <c:v>441.36273040454699</c:v>
                </c:pt>
                <c:pt idx="190510">
                  <c:v>441.36504715981999</c:v>
                </c:pt>
                <c:pt idx="190511">
                  <c:v>441.36736391509402</c:v>
                </c:pt>
                <c:pt idx="190512">
                  <c:v>441.36968067036702</c:v>
                </c:pt>
                <c:pt idx="190513">
                  <c:v>441.37199742564098</c:v>
                </c:pt>
                <c:pt idx="190514">
                  <c:v>441.37431418091398</c:v>
                </c:pt>
                <c:pt idx="190515">
                  <c:v>441.37663093618801</c:v>
                </c:pt>
                <c:pt idx="190516">
                  <c:v>441.37894769146101</c:v>
                </c:pt>
                <c:pt idx="190517">
                  <c:v>441.38126444673497</c:v>
                </c:pt>
                <c:pt idx="190518">
                  <c:v>441.38358120200797</c:v>
                </c:pt>
                <c:pt idx="190519">
                  <c:v>441.385897957282</c:v>
                </c:pt>
                <c:pt idx="190520">
                  <c:v>441.388214712555</c:v>
                </c:pt>
                <c:pt idx="190521">
                  <c:v>441.39053146782902</c:v>
                </c:pt>
                <c:pt idx="190522">
                  <c:v>441.39284822310202</c:v>
                </c:pt>
                <c:pt idx="190523">
                  <c:v>441.39516497837599</c:v>
                </c:pt>
                <c:pt idx="190524">
                  <c:v>441.39748173364899</c:v>
                </c:pt>
                <c:pt idx="190525">
                  <c:v>441.39979848892301</c:v>
                </c:pt>
                <c:pt idx="190526">
                  <c:v>441.40211524419601</c:v>
                </c:pt>
                <c:pt idx="190527">
                  <c:v>441.40443199946998</c:v>
                </c:pt>
                <c:pt idx="190528">
                  <c:v>441.40674875474298</c:v>
                </c:pt>
                <c:pt idx="190529">
                  <c:v>441.409065510017</c:v>
                </c:pt>
                <c:pt idx="190530">
                  <c:v>441.41138226529</c:v>
                </c:pt>
                <c:pt idx="190531">
                  <c:v>441.41369902056402</c:v>
                </c:pt>
                <c:pt idx="190532">
                  <c:v>441.41601577583799</c:v>
                </c:pt>
                <c:pt idx="190533">
                  <c:v>441.41833253111099</c:v>
                </c:pt>
                <c:pt idx="190534">
                  <c:v>441.42064928638501</c:v>
                </c:pt>
                <c:pt idx="190535">
                  <c:v>441.42296604165801</c:v>
                </c:pt>
                <c:pt idx="190536">
                  <c:v>441.42528279693198</c:v>
                </c:pt>
                <c:pt idx="190537">
                  <c:v>441.42759955220498</c:v>
                </c:pt>
                <c:pt idx="190538">
                  <c:v>441.429916307479</c:v>
                </c:pt>
                <c:pt idx="190539">
                  <c:v>441.432233062752</c:v>
                </c:pt>
                <c:pt idx="190540">
                  <c:v>441.43454981802603</c:v>
                </c:pt>
                <c:pt idx="190541">
                  <c:v>441.43686657329903</c:v>
                </c:pt>
                <c:pt idx="190542">
                  <c:v>441.43918332857299</c:v>
                </c:pt>
                <c:pt idx="190543">
                  <c:v>441.44150008384599</c:v>
                </c:pt>
                <c:pt idx="190544">
                  <c:v>441.44381683912002</c:v>
                </c:pt>
                <c:pt idx="190545">
                  <c:v>441.44613359439302</c:v>
                </c:pt>
                <c:pt idx="190546">
                  <c:v>441.44845034966698</c:v>
                </c:pt>
                <c:pt idx="190547">
                  <c:v>441.45076710493998</c:v>
                </c:pt>
                <c:pt idx="190548">
                  <c:v>441.45308386021401</c:v>
                </c:pt>
                <c:pt idx="190549">
                  <c:v>441.45540061548701</c:v>
                </c:pt>
                <c:pt idx="190550">
                  <c:v>441.45771737076097</c:v>
                </c:pt>
                <c:pt idx="190551">
                  <c:v>441.46003412603397</c:v>
                </c:pt>
                <c:pt idx="190552">
                  <c:v>441.462350881308</c:v>
                </c:pt>
                <c:pt idx="190553">
                  <c:v>441.464667636581</c:v>
                </c:pt>
                <c:pt idx="190554">
                  <c:v>441.46698439185502</c:v>
                </c:pt>
                <c:pt idx="190555">
                  <c:v>441.46930114712802</c:v>
                </c:pt>
                <c:pt idx="190556">
                  <c:v>441.47161790240199</c:v>
                </c:pt>
                <c:pt idx="190557">
                  <c:v>441.47393465767499</c:v>
                </c:pt>
                <c:pt idx="190558">
                  <c:v>441.47625141294901</c:v>
                </c:pt>
                <c:pt idx="190559">
                  <c:v>441.47856816822201</c:v>
                </c:pt>
                <c:pt idx="190560">
                  <c:v>441.48088492349598</c:v>
                </c:pt>
                <c:pt idx="190561">
                  <c:v>441.48320167876898</c:v>
                </c:pt>
                <c:pt idx="190562">
                  <c:v>441.485518434043</c:v>
                </c:pt>
                <c:pt idx="190563">
                  <c:v>441.487835189316</c:v>
                </c:pt>
                <c:pt idx="190564">
                  <c:v>441.49015194459002</c:v>
                </c:pt>
                <c:pt idx="190565">
                  <c:v>441.49246869986302</c:v>
                </c:pt>
                <c:pt idx="190566">
                  <c:v>441.49478545513699</c:v>
                </c:pt>
                <c:pt idx="190567">
                  <c:v>441.49710221040999</c:v>
                </c:pt>
                <c:pt idx="190568">
                  <c:v>441.49941896568401</c:v>
                </c:pt>
                <c:pt idx="190569">
                  <c:v>441.50173572095702</c:v>
                </c:pt>
                <c:pt idx="190570">
                  <c:v>441.50405247623098</c:v>
                </c:pt>
                <c:pt idx="190571">
                  <c:v>441.50636923150398</c:v>
                </c:pt>
                <c:pt idx="190572">
                  <c:v>441.508685986778</c:v>
                </c:pt>
                <c:pt idx="190573">
                  <c:v>441.51100274205101</c:v>
                </c:pt>
                <c:pt idx="190574">
                  <c:v>441.51331949732503</c:v>
                </c:pt>
                <c:pt idx="190575">
                  <c:v>441.51563625259899</c:v>
                </c:pt>
                <c:pt idx="190576">
                  <c:v>441.51795300787199</c:v>
                </c:pt>
                <c:pt idx="190577">
                  <c:v>441.52026976314602</c:v>
                </c:pt>
                <c:pt idx="190578">
                  <c:v>441.52258651841902</c:v>
                </c:pt>
                <c:pt idx="190579">
                  <c:v>441.52490327369298</c:v>
                </c:pt>
                <c:pt idx="190580">
                  <c:v>441.52722002896598</c:v>
                </c:pt>
                <c:pt idx="190581">
                  <c:v>441.52953678424001</c:v>
                </c:pt>
                <c:pt idx="190582">
                  <c:v>441.53185353951301</c:v>
                </c:pt>
                <c:pt idx="190583">
                  <c:v>441.53417029478697</c:v>
                </c:pt>
                <c:pt idx="190584">
                  <c:v>441.53648705005997</c:v>
                </c:pt>
                <c:pt idx="190585">
                  <c:v>441.538803805334</c:v>
                </c:pt>
                <c:pt idx="190586">
                  <c:v>441.541120560607</c:v>
                </c:pt>
                <c:pt idx="190587">
                  <c:v>441.54343731588102</c:v>
                </c:pt>
                <c:pt idx="190588">
                  <c:v>441.54575407115402</c:v>
                </c:pt>
                <c:pt idx="190589">
                  <c:v>441.54807082642799</c:v>
                </c:pt>
                <c:pt idx="190590">
                  <c:v>441.55038758170099</c:v>
                </c:pt>
                <c:pt idx="190591">
                  <c:v>441.55270433697501</c:v>
                </c:pt>
                <c:pt idx="190592">
                  <c:v>441.55502109224801</c:v>
                </c:pt>
                <c:pt idx="190593">
                  <c:v>441.55733784752198</c:v>
                </c:pt>
                <c:pt idx="190594">
                  <c:v>441.55965460279498</c:v>
                </c:pt>
                <c:pt idx="190595">
                  <c:v>441.561971358069</c:v>
                </c:pt>
                <c:pt idx="190596">
                  <c:v>441.564288113342</c:v>
                </c:pt>
                <c:pt idx="190597">
                  <c:v>441.56660486861603</c:v>
                </c:pt>
                <c:pt idx="190598">
                  <c:v>441.56892162388903</c:v>
                </c:pt>
                <c:pt idx="190599">
                  <c:v>441.57123837916299</c:v>
                </c:pt>
                <c:pt idx="190600">
                  <c:v>441.57355513443599</c:v>
                </c:pt>
                <c:pt idx="190601">
                  <c:v>441.57587188971002</c:v>
                </c:pt>
                <c:pt idx="190602">
                  <c:v>441.57818864498302</c:v>
                </c:pt>
                <c:pt idx="190603">
                  <c:v>441.58050540025698</c:v>
                </c:pt>
                <c:pt idx="190604">
                  <c:v>441.58282215552998</c:v>
                </c:pt>
                <c:pt idx="190605">
                  <c:v>441.58513891080401</c:v>
                </c:pt>
                <c:pt idx="190606">
                  <c:v>441.58745566607701</c:v>
                </c:pt>
                <c:pt idx="190607">
                  <c:v>441.58977242135097</c:v>
                </c:pt>
                <c:pt idx="190608">
                  <c:v>441.59208917662397</c:v>
                </c:pt>
                <c:pt idx="190609">
                  <c:v>441.594405931898</c:v>
                </c:pt>
                <c:pt idx="190610">
                  <c:v>441.596722687171</c:v>
                </c:pt>
                <c:pt idx="190611">
                  <c:v>441.59903944244502</c:v>
                </c:pt>
                <c:pt idx="190612">
                  <c:v>441.60135619771802</c:v>
                </c:pt>
                <c:pt idx="190613">
                  <c:v>441.60367295299199</c:v>
                </c:pt>
                <c:pt idx="190614">
                  <c:v>441.60598970826499</c:v>
                </c:pt>
                <c:pt idx="190615">
                  <c:v>441.60830646353901</c:v>
                </c:pt>
                <c:pt idx="190616">
                  <c:v>441.61062321881201</c:v>
                </c:pt>
                <c:pt idx="190617">
                  <c:v>441.61293997408598</c:v>
                </c:pt>
                <c:pt idx="190618">
                  <c:v>441.61525672936</c:v>
                </c:pt>
                <c:pt idx="190619">
                  <c:v>441.617573484633</c:v>
                </c:pt>
                <c:pt idx="190620">
                  <c:v>441.61989023990702</c:v>
                </c:pt>
                <c:pt idx="190621">
                  <c:v>441.62220699518002</c:v>
                </c:pt>
                <c:pt idx="190622">
                  <c:v>441.62452375045399</c:v>
                </c:pt>
                <c:pt idx="190623">
                  <c:v>441.62684050572699</c:v>
                </c:pt>
                <c:pt idx="190624">
                  <c:v>441.62915726100101</c:v>
                </c:pt>
                <c:pt idx="190625">
                  <c:v>441.63147401627401</c:v>
                </c:pt>
                <c:pt idx="190626">
                  <c:v>441.63379077154798</c:v>
                </c:pt>
                <c:pt idx="190627">
                  <c:v>441.63610752682098</c:v>
                </c:pt>
                <c:pt idx="190628">
                  <c:v>441.638424282095</c:v>
                </c:pt>
                <c:pt idx="190629">
                  <c:v>441.640741037368</c:v>
                </c:pt>
                <c:pt idx="190630">
                  <c:v>441.64305779264203</c:v>
                </c:pt>
                <c:pt idx="190631">
                  <c:v>441.64537454791503</c:v>
                </c:pt>
                <c:pt idx="190632">
                  <c:v>441.64769130318899</c:v>
                </c:pt>
                <c:pt idx="190633">
                  <c:v>441.65000805846199</c:v>
                </c:pt>
                <c:pt idx="190634">
                  <c:v>441.65232481373602</c:v>
                </c:pt>
                <c:pt idx="190635">
                  <c:v>441.65464156900902</c:v>
                </c:pt>
                <c:pt idx="190636">
                  <c:v>441.65695832428298</c:v>
                </c:pt>
                <c:pt idx="190637">
                  <c:v>441.65927507955598</c:v>
                </c:pt>
                <c:pt idx="190638">
                  <c:v>441.66159183483001</c:v>
                </c:pt>
                <c:pt idx="190639">
                  <c:v>441.66390859010301</c:v>
                </c:pt>
                <c:pt idx="190640">
                  <c:v>441.66622534537697</c:v>
                </c:pt>
                <c:pt idx="190641">
                  <c:v>441.66854210064997</c:v>
                </c:pt>
                <c:pt idx="190642">
                  <c:v>441.670858855924</c:v>
                </c:pt>
                <c:pt idx="190643">
                  <c:v>441.673175611197</c:v>
                </c:pt>
                <c:pt idx="190644">
                  <c:v>441.67549236647102</c:v>
                </c:pt>
                <c:pt idx="190645">
                  <c:v>441.67780912174402</c:v>
                </c:pt>
                <c:pt idx="190646">
                  <c:v>441.68012587701799</c:v>
                </c:pt>
                <c:pt idx="190647">
                  <c:v>441.68244263229099</c:v>
                </c:pt>
                <c:pt idx="190648">
                  <c:v>441.68475938756501</c:v>
                </c:pt>
                <c:pt idx="190649">
                  <c:v>441.68707614283801</c:v>
                </c:pt>
                <c:pt idx="190650">
                  <c:v>441.68939289811198</c:v>
                </c:pt>
                <c:pt idx="190651">
                  <c:v>441.69170965338498</c:v>
                </c:pt>
                <c:pt idx="190652">
                  <c:v>441.694026408659</c:v>
                </c:pt>
                <c:pt idx="190653">
                  <c:v>441.696343163932</c:v>
                </c:pt>
                <c:pt idx="190654">
                  <c:v>441.69865991920602</c:v>
                </c:pt>
                <c:pt idx="190655">
                  <c:v>441.70097667447902</c:v>
                </c:pt>
                <c:pt idx="190656">
                  <c:v>441.70329342975299</c:v>
                </c:pt>
                <c:pt idx="190657">
                  <c:v>441.70561018502599</c:v>
                </c:pt>
                <c:pt idx="190658">
                  <c:v>441.70792694030001</c:v>
                </c:pt>
                <c:pt idx="190659">
                  <c:v>441.71024369557301</c:v>
                </c:pt>
                <c:pt idx="190660">
                  <c:v>441.71256045084698</c:v>
                </c:pt>
                <c:pt idx="190661">
                  <c:v>441.714877206121</c:v>
                </c:pt>
                <c:pt idx="190662">
                  <c:v>441.717193961394</c:v>
                </c:pt>
                <c:pt idx="190663">
                  <c:v>441.71951071666803</c:v>
                </c:pt>
                <c:pt idx="190664">
                  <c:v>441.72182747194103</c:v>
                </c:pt>
                <c:pt idx="190665">
                  <c:v>441.72414422721499</c:v>
                </c:pt>
                <c:pt idx="190666">
                  <c:v>441.72646098248799</c:v>
                </c:pt>
                <c:pt idx="190667">
                  <c:v>441.72877773776202</c:v>
                </c:pt>
                <c:pt idx="190668">
                  <c:v>441.73109449303502</c:v>
                </c:pt>
                <c:pt idx="190669">
                  <c:v>441.73341124830898</c:v>
                </c:pt>
                <c:pt idx="190670">
                  <c:v>441.73572800358198</c:v>
                </c:pt>
                <c:pt idx="190671">
                  <c:v>441.73804475885601</c:v>
                </c:pt>
                <c:pt idx="190672">
                  <c:v>441.74036151412901</c:v>
                </c:pt>
                <c:pt idx="190673">
                  <c:v>441.74267826940297</c:v>
                </c:pt>
                <c:pt idx="190674">
                  <c:v>441.74499502467597</c:v>
                </c:pt>
                <c:pt idx="190675">
                  <c:v>441.74731177995</c:v>
                </c:pt>
                <c:pt idx="190676">
                  <c:v>441.749628535223</c:v>
                </c:pt>
                <c:pt idx="190677">
                  <c:v>441.75194529049702</c:v>
                </c:pt>
                <c:pt idx="190678">
                  <c:v>441.75426204577002</c:v>
                </c:pt>
                <c:pt idx="190679">
                  <c:v>441.75657880104399</c:v>
                </c:pt>
                <c:pt idx="190680">
                  <c:v>441.75889555631699</c:v>
                </c:pt>
                <c:pt idx="190681">
                  <c:v>441.76121231159101</c:v>
                </c:pt>
                <c:pt idx="190682">
                  <c:v>441.76352906686401</c:v>
                </c:pt>
                <c:pt idx="190683">
                  <c:v>441.76584582213798</c:v>
                </c:pt>
                <c:pt idx="190684">
                  <c:v>441.76816257741098</c:v>
                </c:pt>
                <c:pt idx="190685">
                  <c:v>441.770479332685</c:v>
                </c:pt>
                <c:pt idx="190686">
                  <c:v>441.772796087958</c:v>
                </c:pt>
                <c:pt idx="190687">
                  <c:v>441.77511284323202</c:v>
                </c:pt>
                <c:pt idx="190688">
                  <c:v>441.77742959850502</c:v>
                </c:pt>
                <c:pt idx="190689">
                  <c:v>441.77974635377899</c:v>
                </c:pt>
                <c:pt idx="190690">
                  <c:v>441.78206310905199</c:v>
                </c:pt>
                <c:pt idx="190691">
                  <c:v>441.78437986432601</c:v>
                </c:pt>
                <c:pt idx="190692">
                  <c:v>441.78669661959901</c:v>
                </c:pt>
                <c:pt idx="190693">
                  <c:v>441.78901337487298</c:v>
                </c:pt>
                <c:pt idx="190694">
                  <c:v>441.79133013014598</c:v>
                </c:pt>
                <c:pt idx="190695">
                  <c:v>441.79364688542</c:v>
                </c:pt>
                <c:pt idx="190696">
                  <c:v>441.795963640693</c:v>
                </c:pt>
                <c:pt idx="190697">
                  <c:v>441.79828039596703</c:v>
                </c:pt>
                <c:pt idx="190698">
                  <c:v>441.80059715124003</c:v>
                </c:pt>
                <c:pt idx="190699">
                  <c:v>441.80291390651399</c:v>
                </c:pt>
                <c:pt idx="190700">
                  <c:v>441.80523066178699</c:v>
                </c:pt>
                <c:pt idx="190701">
                  <c:v>441.80754741706102</c:v>
                </c:pt>
                <c:pt idx="190702">
                  <c:v>441.80986417233402</c:v>
                </c:pt>
                <c:pt idx="190703">
                  <c:v>441.81218092760798</c:v>
                </c:pt>
                <c:pt idx="190704">
                  <c:v>441.81449768288201</c:v>
                </c:pt>
                <c:pt idx="190705">
                  <c:v>441.81681443815501</c:v>
                </c:pt>
                <c:pt idx="190706">
                  <c:v>441.81913119342897</c:v>
                </c:pt>
                <c:pt idx="190707">
                  <c:v>441.82144794870197</c:v>
                </c:pt>
                <c:pt idx="190708">
                  <c:v>441.823764703976</c:v>
                </c:pt>
                <c:pt idx="190709">
                  <c:v>441.826081459249</c:v>
                </c:pt>
                <c:pt idx="190710">
                  <c:v>441.82839821452302</c:v>
                </c:pt>
                <c:pt idx="190711">
                  <c:v>441.83071496979602</c:v>
                </c:pt>
                <c:pt idx="190712">
                  <c:v>441.83303172506999</c:v>
                </c:pt>
                <c:pt idx="190713">
                  <c:v>441.83534848034299</c:v>
                </c:pt>
                <c:pt idx="190714">
                  <c:v>441.83766523561701</c:v>
                </c:pt>
                <c:pt idx="190715">
                  <c:v>441.83998199089001</c:v>
                </c:pt>
                <c:pt idx="190716">
                  <c:v>441.84229874616398</c:v>
                </c:pt>
                <c:pt idx="190717">
                  <c:v>441.84461550143698</c:v>
                </c:pt>
                <c:pt idx="190718">
                  <c:v>441.846932256711</c:v>
                </c:pt>
                <c:pt idx="190719">
                  <c:v>441.849249011984</c:v>
                </c:pt>
                <c:pt idx="190720">
                  <c:v>441.85156576725802</c:v>
                </c:pt>
                <c:pt idx="190721">
                  <c:v>441.85388252253102</c:v>
                </c:pt>
                <c:pt idx="190722">
                  <c:v>441.85619927780499</c:v>
                </c:pt>
                <c:pt idx="190723">
                  <c:v>441.85851603307799</c:v>
                </c:pt>
                <c:pt idx="190724">
                  <c:v>441.86083278835201</c:v>
                </c:pt>
                <c:pt idx="190725">
                  <c:v>441.86314954362501</c:v>
                </c:pt>
                <c:pt idx="190726">
                  <c:v>441.86546629889898</c:v>
                </c:pt>
                <c:pt idx="190727">
                  <c:v>441.86778305417198</c:v>
                </c:pt>
                <c:pt idx="190728">
                  <c:v>441.870099809446</c:v>
                </c:pt>
                <c:pt idx="190729">
                  <c:v>441.872416564719</c:v>
                </c:pt>
                <c:pt idx="190730">
                  <c:v>441.87473331999303</c:v>
                </c:pt>
                <c:pt idx="190731">
                  <c:v>441.87705007526603</c:v>
                </c:pt>
                <c:pt idx="190732">
                  <c:v>441.87936683053999</c:v>
                </c:pt>
                <c:pt idx="190733">
                  <c:v>441.88168358581299</c:v>
                </c:pt>
                <c:pt idx="190734">
                  <c:v>441.88400034108702</c:v>
                </c:pt>
                <c:pt idx="190735">
                  <c:v>441.88631709636002</c:v>
                </c:pt>
                <c:pt idx="190736">
                  <c:v>441.88863385163398</c:v>
                </c:pt>
                <c:pt idx="190737">
                  <c:v>441.89095060690698</c:v>
                </c:pt>
                <c:pt idx="190738">
                  <c:v>441.89326736218101</c:v>
                </c:pt>
                <c:pt idx="190739">
                  <c:v>441.89558411745401</c:v>
                </c:pt>
                <c:pt idx="190740">
                  <c:v>441.89790087272797</c:v>
                </c:pt>
                <c:pt idx="190741">
                  <c:v>441.90021762800097</c:v>
                </c:pt>
                <c:pt idx="190742">
                  <c:v>441.902534383275</c:v>
                </c:pt>
                <c:pt idx="190743">
                  <c:v>441.904851138548</c:v>
                </c:pt>
                <c:pt idx="190744">
                  <c:v>441.90716789382202</c:v>
                </c:pt>
                <c:pt idx="190745">
                  <c:v>441.90948464909599</c:v>
                </c:pt>
                <c:pt idx="190746">
                  <c:v>441.91180140436899</c:v>
                </c:pt>
                <c:pt idx="190747">
                  <c:v>441.91411815964301</c:v>
                </c:pt>
                <c:pt idx="190748">
                  <c:v>441.91643491491601</c:v>
                </c:pt>
                <c:pt idx="190749">
                  <c:v>441.91875167018998</c:v>
                </c:pt>
                <c:pt idx="190750">
                  <c:v>441.92106842546298</c:v>
                </c:pt>
                <c:pt idx="190751">
                  <c:v>441.923385180737</c:v>
                </c:pt>
                <c:pt idx="190752">
                  <c:v>441.92570193601</c:v>
                </c:pt>
                <c:pt idx="190753">
                  <c:v>441.92801869128402</c:v>
                </c:pt>
                <c:pt idx="190754">
                  <c:v>441.93033544655702</c:v>
                </c:pt>
                <c:pt idx="190755">
                  <c:v>441.93265220183099</c:v>
                </c:pt>
                <c:pt idx="190756">
                  <c:v>441.93496895710399</c:v>
                </c:pt>
                <c:pt idx="190757">
                  <c:v>441.93728571237801</c:v>
                </c:pt>
                <c:pt idx="190758">
                  <c:v>441.93960246765101</c:v>
                </c:pt>
                <c:pt idx="190759">
                  <c:v>441.94191922292498</c:v>
                </c:pt>
                <c:pt idx="190760">
                  <c:v>441.94423597819798</c:v>
                </c:pt>
                <c:pt idx="190761">
                  <c:v>441.946552733472</c:v>
                </c:pt>
                <c:pt idx="190762">
                  <c:v>441.948869488745</c:v>
                </c:pt>
                <c:pt idx="190763">
                  <c:v>441.95118624401903</c:v>
                </c:pt>
                <c:pt idx="190764">
                  <c:v>441.95350299929203</c:v>
                </c:pt>
                <c:pt idx="190765">
                  <c:v>441.95581975456599</c:v>
                </c:pt>
                <c:pt idx="190766">
                  <c:v>441.95813650983899</c:v>
                </c:pt>
                <c:pt idx="190767">
                  <c:v>441.96045326511302</c:v>
                </c:pt>
                <c:pt idx="190768">
                  <c:v>441.96277002038602</c:v>
                </c:pt>
                <c:pt idx="190769">
                  <c:v>441.96508677565998</c:v>
                </c:pt>
                <c:pt idx="190770">
                  <c:v>441.96740353093298</c:v>
                </c:pt>
                <c:pt idx="190771">
                  <c:v>441.96972028620701</c:v>
                </c:pt>
                <c:pt idx="190772">
                  <c:v>441.97203704148001</c:v>
                </c:pt>
                <c:pt idx="190773">
                  <c:v>441.97435379675397</c:v>
                </c:pt>
                <c:pt idx="190774">
                  <c:v>441.97667055202697</c:v>
                </c:pt>
                <c:pt idx="190775">
                  <c:v>441.978987307301</c:v>
                </c:pt>
                <c:pt idx="190776">
                  <c:v>441.981304062574</c:v>
                </c:pt>
                <c:pt idx="190777">
                  <c:v>441.98362081784802</c:v>
                </c:pt>
                <c:pt idx="190778">
                  <c:v>441.98593757312102</c:v>
                </c:pt>
                <c:pt idx="190779">
                  <c:v>441.98825432839499</c:v>
                </c:pt>
                <c:pt idx="190780">
                  <c:v>441.99057108366799</c:v>
                </c:pt>
                <c:pt idx="190781">
                  <c:v>441.99288783894201</c:v>
                </c:pt>
                <c:pt idx="190782">
                  <c:v>441.99520459421501</c:v>
                </c:pt>
                <c:pt idx="190783">
                  <c:v>441.99752134948898</c:v>
                </c:pt>
                <c:pt idx="190784">
                  <c:v>441.99983810476198</c:v>
                </c:pt>
                <c:pt idx="190785">
                  <c:v>442.002154860036</c:v>
                </c:pt>
                <c:pt idx="190786">
                  <c:v>442.004471615309</c:v>
                </c:pt>
                <c:pt idx="190787">
                  <c:v>442.00678837058302</c:v>
                </c:pt>
                <c:pt idx="190788">
                  <c:v>442.00910512585699</c:v>
                </c:pt>
                <c:pt idx="190789">
                  <c:v>442.01142188112999</c:v>
                </c:pt>
                <c:pt idx="190790">
                  <c:v>442.01373863640401</c:v>
                </c:pt>
                <c:pt idx="190791">
                  <c:v>442.01605539167701</c:v>
                </c:pt>
                <c:pt idx="190792">
                  <c:v>442.01837214695098</c:v>
                </c:pt>
                <c:pt idx="190793">
                  <c:v>442.02068890222398</c:v>
                </c:pt>
                <c:pt idx="190794">
                  <c:v>442.023005657498</c:v>
                </c:pt>
                <c:pt idx="190795">
                  <c:v>442.025322412771</c:v>
                </c:pt>
                <c:pt idx="190796">
                  <c:v>442.02763916804503</c:v>
                </c:pt>
                <c:pt idx="190797">
                  <c:v>442.02995592331803</c:v>
                </c:pt>
                <c:pt idx="190798">
                  <c:v>442.03227267859199</c:v>
                </c:pt>
                <c:pt idx="190799">
                  <c:v>442.03458943386499</c:v>
                </c:pt>
                <c:pt idx="190800">
                  <c:v>442.03690618913902</c:v>
                </c:pt>
                <c:pt idx="190801">
                  <c:v>442.03922294441202</c:v>
                </c:pt>
                <c:pt idx="190802">
                  <c:v>442.04153969968598</c:v>
                </c:pt>
                <c:pt idx="190803">
                  <c:v>442.04385645495898</c:v>
                </c:pt>
                <c:pt idx="190804">
                  <c:v>442.04617321023301</c:v>
                </c:pt>
                <c:pt idx="190805">
                  <c:v>442.04848996550601</c:v>
                </c:pt>
                <c:pt idx="190806">
                  <c:v>442.05080672077997</c:v>
                </c:pt>
                <c:pt idx="190807">
                  <c:v>442.05312347605297</c:v>
                </c:pt>
                <c:pt idx="190808">
                  <c:v>442.055440231327</c:v>
                </c:pt>
                <c:pt idx="190809">
                  <c:v>442.0577569866</c:v>
                </c:pt>
                <c:pt idx="190810">
                  <c:v>442.06007374187402</c:v>
                </c:pt>
                <c:pt idx="190811">
                  <c:v>442.06239049714702</c:v>
                </c:pt>
                <c:pt idx="190812">
                  <c:v>442.06470725242099</c:v>
                </c:pt>
                <c:pt idx="190813">
                  <c:v>442.06702400769399</c:v>
                </c:pt>
                <c:pt idx="190814">
                  <c:v>442.06934076296801</c:v>
                </c:pt>
                <c:pt idx="190815">
                  <c:v>442.07165751824101</c:v>
                </c:pt>
                <c:pt idx="190816">
                  <c:v>442.07397427351498</c:v>
                </c:pt>
                <c:pt idx="190817">
                  <c:v>442.07629102878798</c:v>
                </c:pt>
                <c:pt idx="190818">
                  <c:v>442.078607784062</c:v>
                </c:pt>
                <c:pt idx="190819">
                  <c:v>442.080924539335</c:v>
                </c:pt>
                <c:pt idx="190820">
                  <c:v>442.08324129460902</c:v>
                </c:pt>
                <c:pt idx="190821">
                  <c:v>442.08555804988202</c:v>
                </c:pt>
                <c:pt idx="190822">
                  <c:v>442.08787480515599</c:v>
                </c:pt>
                <c:pt idx="190823">
                  <c:v>442.09019156042899</c:v>
                </c:pt>
                <c:pt idx="190824">
                  <c:v>442.09250831570301</c:v>
                </c:pt>
                <c:pt idx="190825">
                  <c:v>442.09482507097601</c:v>
                </c:pt>
                <c:pt idx="190826">
                  <c:v>442.09714182624998</c:v>
                </c:pt>
                <c:pt idx="190827">
                  <c:v>442.09945858152298</c:v>
                </c:pt>
                <c:pt idx="190828">
                  <c:v>442.101775336797</c:v>
                </c:pt>
                <c:pt idx="190829">
                  <c:v>442.10409209207</c:v>
                </c:pt>
                <c:pt idx="190830">
                  <c:v>442.10640884734403</c:v>
                </c:pt>
                <c:pt idx="190831">
                  <c:v>442.10872560261799</c:v>
                </c:pt>
                <c:pt idx="190832">
                  <c:v>442.11104235789099</c:v>
                </c:pt>
                <c:pt idx="190833">
                  <c:v>442.11335911316502</c:v>
                </c:pt>
                <c:pt idx="190834">
                  <c:v>442.11567586843802</c:v>
                </c:pt>
                <c:pt idx="190835">
                  <c:v>442.11799262371198</c:v>
                </c:pt>
                <c:pt idx="190836">
                  <c:v>442.12030937898498</c:v>
                </c:pt>
                <c:pt idx="190837">
                  <c:v>442.12262613425901</c:v>
                </c:pt>
                <c:pt idx="190838">
                  <c:v>442.12494288953201</c:v>
                </c:pt>
                <c:pt idx="190839">
                  <c:v>442.12725964480597</c:v>
                </c:pt>
                <c:pt idx="190840">
                  <c:v>442.12957640007897</c:v>
                </c:pt>
                <c:pt idx="190841">
                  <c:v>442.131893155353</c:v>
                </c:pt>
                <c:pt idx="190842">
                  <c:v>442.134209910626</c:v>
                </c:pt>
                <c:pt idx="190843">
                  <c:v>442.13652666590002</c:v>
                </c:pt>
                <c:pt idx="190844">
                  <c:v>442.13884342117302</c:v>
                </c:pt>
                <c:pt idx="190845">
                  <c:v>442.14116017644699</c:v>
                </c:pt>
                <c:pt idx="190846">
                  <c:v>442.14347693171999</c:v>
                </c:pt>
                <c:pt idx="190847">
                  <c:v>442.14579368699401</c:v>
                </c:pt>
                <c:pt idx="190848">
                  <c:v>442.14811044226701</c:v>
                </c:pt>
                <c:pt idx="190849">
                  <c:v>442.15042719754098</c:v>
                </c:pt>
                <c:pt idx="190850">
                  <c:v>442.15274395281398</c:v>
                </c:pt>
                <c:pt idx="190851">
                  <c:v>442.155060708088</c:v>
                </c:pt>
                <c:pt idx="190852">
                  <c:v>442.157377463361</c:v>
                </c:pt>
                <c:pt idx="190853">
                  <c:v>442.15969421863502</c:v>
                </c:pt>
                <c:pt idx="190854">
                  <c:v>442.16201097390802</c:v>
                </c:pt>
                <c:pt idx="190855">
                  <c:v>442.16432772918199</c:v>
                </c:pt>
                <c:pt idx="190856">
                  <c:v>442.16664448445499</c:v>
                </c:pt>
                <c:pt idx="190857">
                  <c:v>442.16896123972901</c:v>
                </c:pt>
                <c:pt idx="190858">
                  <c:v>442.17127799500201</c:v>
                </c:pt>
                <c:pt idx="190859">
                  <c:v>442.17359475027598</c:v>
                </c:pt>
                <c:pt idx="190860">
                  <c:v>442.17591150554898</c:v>
                </c:pt>
                <c:pt idx="190861">
                  <c:v>442.178228260823</c:v>
                </c:pt>
                <c:pt idx="190862">
                  <c:v>442.180545016096</c:v>
                </c:pt>
                <c:pt idx="190863">
                  <c:v>442.18286177137003</c:v>
                </c:pt>
                <c:pt idx="190864">
                  <c:v>442.18517852664303</c:v>
                </c:pt>
                <c:pt idx="190865">
                  <c:v>442.18749528191699</c:v>
                </c:pt>
                <c:pt idx="190866">
                  <c:v>442.18981203718999</c:v>
                </c:pt>
                <c:pt idx="190867">
                  <c:v>442.19212879246402</c:v>
                </c:pt>
                <c:pt idx="190868">
                  <c:v>442.19444554773702</c:v>
                </c:pt>
                <c:pt idx="190869">
                  <c:v>442.19676230301098</c:v>
                </c:pt>
                <c:pt idx="190870">
                  <c:v>442.19907905828398</c:v>
                </c:pt>
                <c:pt idx="190871">
                  <c:v>442.20139581355801</c:v>
                </c:pt>
                <c:pt idx="190872">
                  <c:v>442.20371256883101</c:v>
                </c:pt>
                <c:pt idx="190873">
                  <c:v>442.20602932410497</c:v>
                </c:pt>
                <c:pt idx="190874">
                  <c:v>442.208346079379</c:v>
                </c:pt>
                <c:pt idx="190875">
                  <c:v>442.210662834652</c:v>
                </c:pt>
                <c:pt idx="190876">
                  <c:v>442.21297958992602</c:v>
                </c:pt>
                <c:pt idx="190877">
                  <c:v>442.21529634519902</c:v>
                </c:pt>
                <c:pt idx="190878">
                  <c:v>442.21761310047299</c:v>
                </c:pt>
                <c:pt idx="190879">
                  <c:v>442.21992985574599</c:v>
                </c:pt>
                <c:pt idx="190880">
                  <c:v>442.22224661102001</c:v>
                </c:pt>
                <c:pt idx="190881">
                  <c:v>442.22456336629301</c:v>
                </c:pt>
                <c:pt idx="190882">
                  <c:v>442.22688012156698</c:v>
                </c:pt>
                <c:pt idx="190883">
                  <c:v>442.22919687683998</c:v>
                </c:pt>
                <c:pt idx="190884">
                  <c:v>442.231513632114</c:v>
                </c:pt>
                <c:pt idx="190885">
                  <c:v>442.233830387387</c:v>
                </c:pt>
                <c:pt idx="190886">
                  <c:v>442.23614714266103</c:v>
                </c:pt>
                <c:pt idx="190887">
                  <c:v>442.23846389793403</c:v>
                </c:pt>
                <c:pt idx="190888">
                  <c:v>442.24078065320799</c:v>
                </c:pt>
                <c:pt idx="190889">
                  <c:v>442.24309740848099</c:v>
                </c:pt>
                <c:pt idx="190890">
                  <c:v>442.24541416375502</c:v>
                </c:pt>
                <c:pt idx="190891">
                  <c:v>442.24773091902802</c:v>
                </c:pt>
                <c:pt idx="190892">
                  <c:v>442.25004767430198</c:v>
                </c:pt>
                <c:pt idx="190893">
                  <c:v>442.25236442957498</c:v>
                </c:pt>
                <c:pt idx="190894">
                  <c:v>442.25468118484901</c:v>
                </c:pt>
                <c:pt idx="190895">
                  <c:v>442.25699794012201</c:v>
                </c:pt>
                <c:pt idx="190896">
                  <c:v>442.25931469539597</c:v>
                </c:pt>
                <c:pt idx="190897">
                  <c:v>442.26163145066897</c:v>
                </c:pt>
                <c:pt idx="190898">
                  <c:v>442.263948205943</c:v>
                </c:pt>
                <c:pt idx="190899">
                  <c:v>442.266264961216</c:v>
                </c:pt>
                <c:pt idx="190900">
                  <c:v>442.26858171649002</c:v>
                </c:pt>
                <c:pt idx="190901">
                  <c:v>442.27089847176302</c:v>
                </c:pt>
                <c:pt idx="190902">
                  <c:v>442.27321522703699</c:v>
                </c:pt>
                <c:pt idx="190903">
                  <c:v>442.27553198230999</c:v>
                </c:pt>
                <c:pt idx="190904">
                  <c:v>442.27784873758401</c:v>
                </c:pt>
                <c:pt idx="190905">
                  <c:v>442.28016549285701</c:v>
                </c:pt>
                <c:pt idx="190906">
                  <c:v>442.28248224813098</c:v>
                </c:pt>
                <c:pt idx="190907">
                  <c:v>442.28479900340398</c:v>
                </c:pt>
                <c:pt idx="190908">
                  <c:v>442.287115758678</c:v>
                </c:pt>
                <c:pt idx="190909">
                  <c:v>442.289432513951</c:v>
                </c:pt>
                <c:pt idx="190910">
                  <c:v>442.29174926922502</c:v>
                </c:pt>
                <c:pt idx="190911">
                  <c:v>442.29406602449802</c:v>
                </c:pt>
                <c:pt idx="190912">
                  <c:v>442.29638277977199</c:v>
                </c:pt>
                <c:pt idx="190913">
                  <c:v>442.29869953504499</c:v>
                </c:pt>
                <c:pt idx="190914">
                  <c:v>442.30101629031901</c:v>
                </c:pt>
                <c:pt idx="190915">
                  <c:v>442.30333304559201</c:v>
                </c:pt>
                <c:pt idx="190916">
                  <c:v>442.30564980086598</c:v>
                </c:pt>
                <c:pt idx="190917">
                  <c:v>442.30796655614</c:v>
                </c:pt>
                <c:pt idx="190918">
                  <c:v>442.310283311413</c:v>
                </c:pt>
                <c:pt idx="190919">
                  <c:v>442.31260006668703</c:v>
                </c:pt>
                <c:pt idx="190920">
                  <c:v>442.31491682196003</c:v>
                </c:pt>
                <c:pt idx="190921">
                  <c:v>442.31723357723399</c:v>
                </c:pt>
                <c:pt idx="190922">
                  <c:v>442.31955033250699</c:v>
                </c:pt>
                <c:pt idx="190923">
                  <c:v>442.32186708778102</c:v>
                </c:pt>
                <c:pt idx="190924">
                  <c:v>442.32418384305402</c:v>
                </c:pt>
                <c:pt idx="190925">
                  <c:v>442.32650059832798</c:v>
                </c:pt>
                <c:pt idx="190926">
                  <c:v>442.32881735360098</c:v>
                </c:pt>
                <c:pt idx="190927">
                  <c:v>442.33113410887501</c:v>
                </c:pt>
                <c:pt idx="190928">
                  <c:v>442.33345086414801</c:v>
                </c:pt>
                <c:pt idx="190929">
                  <c:v>442.33576761942197</c:v>
                </c:pt>
                <c:pt idx="190930">
                  <c:v>442.33808437469497</c:v>
                </c:pt>
                <c:pt idx="190931">
                  <c:v>442.340401129969</c:v>
                </c:pt>
                <c:pt idx="190932">
                  <c:v>442.342717885242</c:v>
                </c:pt>
                <c:pt idx="190933">
                  <c:v>442.34503464051602</c:v>
                </c:pt>
                <c:pt idx="190934">
                  <c:v>442.34735139578902</c:v>
                </c:pt>
                <c:pt idx="190935">
                  <c:v>442.34966815106299</c:v>
                </c:pt>
                <c:pt idx="190936">
                  <c:v>442.35198490633599</c:v>
                </c:pt>
                <c:pt idx="190937">
                  <c:v>442.35430166161001</c:v>
                </c:pt>
                <c:pt idx="190938">
                  <c:v>442.35661841688301</c:v>
                </c:pt>
                <c:pt idx="190939">
                  <c:v>442.35893517215698</c:v>
                </c:pt>
                <c:pt idx="190940">
                  <c:v>442.36125192742998</c:v>
                </c:pt>
                <c:pt idx="190941">
                  <c:v>442.363568682704</c:v>
                </c:pt>
                <c:pt idx="190942">
                  <c:v>442.365885437977</c:v>
                </c:pt>
                <c:pt idx="190943">
                  <c:v>442.36820219325102</c:v>
                </c:pt>
                <c:pt idx="190944">
                  <c:v>442.37051894852402</c:v>
                </c:pt>
                <c:pt idx="190945">
                  <c:v>442.37283570379799</c:v>
                </c:pt>
                <c:pt idx="190946">
                  <c:v>442.37515245907099</c:v>
                </c:pt>
                <c:pt idx="190947">
                  <c:v>442.37746921434501</c:v>
                </c:pt>
                <c:pt idx="190948">
                  <c:v>442.37978596961801</c:v>
                </c:pt>
                <c:pt idx="190949">
                  <c:v>442.38210272489198</c:v>
                </c:pt>
                <c:pt idx="190950">
                  <c:v>442.38441948016498</c:v>
                </c:pt>
                <c:pt idx="190951">
                  <c:v>442.386736235439</c:v>
                </c:pt>
                <c:pt idx="190952">
                  <c:v>442.389052990712</c:v>
                </c:pt>
                <c:pt idx="190953">
                  <c:v>442.39136974598603</c:v>
                </c:pt>
                <c:pt idx="190954">
                  <c:v>442.39368650125903</c:v>
                </c:pt>
                <c:pt idx="190955">
                  <c:v>442.39600325653299</c:v>
                </c:pt>
                <c:pt idx="190956">
                  <c:v>442.39832001180599</c:v>
                </c:pt>
                <c:pt idx="190957">
                  <c:v>442.40063676708002</c:v>
                </c:pt>
                <c:pt idx="190958">
                  <c:v>442.40295352235302</c:v>
                </c:pt>
                <c:pt idx="190959">
                  <c:v>442.40527027762698</c:v>
                </c:pt>
                <c:pt idx="190960">
                  <c:v>442.40758703290101</c:v>
                </c:pt>
                <c:pt idx="190961">
                  <c:v>442.40990378817401</c:v>
                </c:pt>
                <c:pt idx="190962">
                  <c:v>442.41222054344797</c:v>
                </c:pt>
                <c:pt idx="190963">
                  <c:v>442.41453729872097</c:v>
                </c:pt>
                <c:pt idx="190964">
                  <c:v>442.416854053995</c:v>
                </c:pt>
                <c:pt idx="190965">
                  <c:v>442.419170809268</c:v>
                </c:pt>
                <c:pt idx="190966">
                  <c:v>442.42148756454202</c:v>
                </c:pt>
                <c:pt idx="190967">
                  <c:v>442.42380431981502</c:v>
                </c:pt>
                <c:pt idx="190968">
                  <c:v>442.42612107508899</c:v>
                </c:pt>
                <c:pt idx="190969">
                  <c:v>442.42843783036199</c:v>
                </c:pt>
                <c:pt idx="190970">
                  <c:v>442.43075458563601</c:v>
                </c:pt>
                <c:pt idx="190971">
                  <c:v>442.43307134090901</c:v>
                </c:pt>
                <c:pt idx="190972">
                  <c:v>442.43538809618298</c:v>
                </c:pt>
                <c:pt idx="190973">
                  <c:v>442.43770485145598</c:v>
                </c:pt>
                <c:pt idx="190974">
                  <c:v>442.44002160673</c:v>
                </c:pt>
                <c:pt idx="190975">
                  <c:v>442.442338362003</c:v>
                </c:pt>
                <c:pt idx="190976">
                  <c:v>442.44465511727702</c:v>
                </c:pt>
                <c:pt idx="190977">
                  <c:v>442.44697187255002</c:v>
                </c:pt>
                <c:pt idx="190978">
                  <c:v>442.44928862782399</c:v>
                </c:pt>
                <c:pt idx="190979">
                  <c:v>442.45160538309699</c:v>
                </c:pt>
                <c:pt idx="190980">
                  <c:v>442.45392213837101</c:v>
                </c:pt>
                <c:pt idx="190981">
                  <c:v>442.45623889364401</c:v>
                </c:pt>
                <c:pt idx="190982">
                  <c:v>442.45855564891798</c:v>
                </c:pt>
                <c:pt idx="190983">
                  <c:v>442.46087240419098</c:v>
                </c:pt>
                <c:pt idx="190984">
                  <c:v>442.463189159465</c:v>
                </c:pt>
                <c:pt idx="190985">
                  <c:v>442.465505914738</c:v>
                </c:pt>
                <c:pt idx="190986">
                  <c:v>442.46782267001203</c:v>
                </c:pt>
                <c:pt idx="190987">
                  <c:v>442.47013942528503</c:v>
                </c:pt>
                <c:pt idx="190988">
                  <c:v>442.47245618055899</c:v>
                </c:pt>
                <c:pt idx="190989">
                  <c:v>442.47477293583199</c:v>
                </c:pt>
                <c:pt idx="190990">
                  <c:v>442.47708969110602</c:v>
                </c:pt>
                <c:pt idx="190991">
                  <c:v>442.47940644637902</c:v>
                </c:pt>
                <c:pt idx="190992">
                  <c:v>442.48172320165298</c:v>
                </c:pt>
                <c:pt idx="190993">
                  <c:v>442.48403995692598</c:v>
                </c:pt>
                <c:pt idx="190994">
                  <c:v>442.48635671220001</c:v>
                </c:pt>
                <c:pt idx="190995">
                  <c:v>442.48867346747301</c:v>
                </c:pt>
                <c:pt idx="190996">
                  <c:v>442.49099022274697</c:v>
                </c:pt>
                <c:pt idx="190997">
                  <c:v>442.49330697801997</c:v>
                </c:pt>
                <c:pt idx="190998">
                  <c:v>442.495623733294</c:v>
                </c:pt>
                <c:pt idx="190999">
                  <c:v>442.497940488567</c:v>
                </c:pt>
                <c:pt idx="191000">
                  <c:v>442.50025724384102</c:v>
                </c:pt>
                <c:pt idx="191001">
                  <c:v>442.50257399911499</c:v>
                </c:pt>
                <c:pt idx="191002">
                  <c:v>442.50489075438799</c:v>
                </c:pt>
                <c:pt idx="191003">
                  <c:v>442.50720750966201</c:v>
                </c:pt>
                <c:pt idx="191004">
                  <c:v>442.50952426493501</c:v>
                </c:pt>
                <c:pt idx="191005">
                  <c:v>442.51184102020898</c:v>
                </c:pt>
                <c:pt idx="191006">
                  <c:v>442.51415777548198</c:v>
                </c:pt>
                <c:pt idx="191007">
                  <c:v>442.516474530756</c:v>
                </c:pt>
                <c:pt idx="191008">
                  <c:v>442.518791286029</c:v>
                </c:pt>
                <c:pt idx="191009">
                  <c:v>442.52110804130302</c:v>
                </c:pt>
                <c:pt idx="191010">
                  <c:v>442.52342479657602</c:v>
                </c:pt>
                <c:pt idx="191011">
                  <c:v>442.52574155184999</c:v>
                </c:pt>
                <c:pt idx="191012">
                  <c:v>442.52805830712299</c:v>
                </c:pt>
                <c:pt idx="191013">
                  <c:v>442.53037506239701</c:v>
                </c:pt>
                <c:pt idx="191014">
                  <c:v>442.53269181767001</c:v>
                </c:pt>
                <c:pt idx="191015">
                  <c:v>442.53500857294398</c:v>
                </c:pt>
                <c:pt idx="191016">
                  <c:v>442.53732532821698</c:v>
                </c:pt>
                <c:pt idx="191017">
                  <c:v>442.539642083491</c:v>
                </c:pt>
                <c:pt idx="191018">
                  <c:v>442.541958838764</c:v>
                </c:pt>
                <c:pt idx="191019">
                  <c:v>442.54427559403803</c:v>
                </c:pt>
                <c:pt idx="191020">
                  <c:v>442.54659234931103</c:v>
                </c:pt>
                <c:pt idx="191021">
                  <c:v>442.54890910458499</c:v>
                </c:pt>
                <c:pt idx="191022">
                  <c:v>442.55122585985799</c:v>
                </c:pt>
                <c:pt idx="191023">
                  <c:v>442.55354261513202</c:v>
                </c:pt>
                <c:pt idx="191024">
                  <c:v>442.55585937040502</c:v>
                </c:pt>
                <c:pt idx="191025">
                  <c:v>442.55817612567898</c:v>
                </c:pt>
                <c:pt idx="191026">
                  <c:v>442.56049288095198</c:v>
                </c:pt>
                <c:pt idx="191027">
                  <c:v>442.56280963622601</c:v>
                </c:pt>
                <c:pt idx="191028">
                  <c:v>442.56512639149901</c:v>
                </c:pt>
                <c:pt idx="191029">
                  <c:v>442.56744314677297</c:v>
                </c:pt>
                <c:pt idx="191030">
                  <c:v>442.56975990204597</c:v>
                </c:pt>
                <c:pt idx="191031">
                  <c:v>442.57207665732</c:v>
                </c:pt>
                <c:pt idx="191032">
                  <c:v>442.574393412593</c:v>
                </c:pt>
                <c:pt idx="191033">
                  <c:v>442.57671016786702</c:v>
                </c:pt>
                <c:pt idx="191034">
                  <c:v>442.57902692314002</c:v>
                </c:pt>
                <c:pt idx="191035">
                  <c:v>442.58134367841399</c:v>
                </c:pt>
                <c:pt idx="191036">
                  <c:v>442.58366043368699</c:v>
                </c:pt>
                <c:pt idx="191037">
                  <c:v>442.58597718896101</c:v>
                </c:pt>
                <c:pt idx="191038">
                  <c:v>442.58829394423401</c:v>
                </c:pt>
                <c:pt idx="191039">
                  <c:v>442.59061069950798</c:v>
                </c:pt>
                <c:pt idx="191040">
                  <c:v>442.59292745478098</c:v>
                </c:pt>
                <c:pt idx="191041">
                  <c:v>442.595244210055</c:v>
                </c:pt>
                <c:pt idx="191042">
                  <c:v>442.597560965328</c:v>
                </c:pt>
                <c:pt idx="191043">
                  <c:v>442.59987772060202</c:v>
                </c:pt>
                <c:pt idx="191044">
                  <c:v>442.60219447587599</c:v>
                </c:pt>
                <c:pt idx="191045">
                  <c:v>442.60451123114899</c:v>
                </c:pt>
                <c:pt idx="191046">
                  <c:v>442.60682798642301</c:v>
                </c:pt>
                <c:pt idx="191047">
                  <c:v>442.60914474169601</c:v>
                </c:pt>
                <c:pt idx="191048">
                  <c:v>442.61146149696998</c:v>
                </c:pt>
                <c:pt idx="191049">
                  <c:v>442.61377825224298</c:v>
                </c:pt>
                <c:pt idx="191050">
                  <c:v>442.616095007517</c:v>
                </c:pt>
                <c:pt idx="191051">
                  <c:v>442.61841176279</c:v>
                </c:pt>
                <c:pt idx="191052">
                  <c:v>442.62072851806403</c:v>
                </c:pt>
                <c:pt idx="191053">
                  <c:v>442.62304527333703</c:v>
                </c:pt>
                <c:pt idx="191054">
                  <c:v>442.62536202861099</c:v>
                </c:pt>
                <c:pt idx="191055">
                  <c:v>442.62767878388399</c:v>
                </c:pt>
                <c:pt idx="191056">
                  <c:v>442.62999553915802</c:v>
                </c:pt>
                <c:pt idx="191057">
                  <c:v>442.63231229443102</c:v>
                </c:pt>
                <c:pt idx="191058">
                  <c:v>442.63462904970498</c:v>
                </c:pt>
                <c:pt idx="191059">
                  <c:v>442.63694580497798</c:v>
                </c:pt>
                <c:pt idx="191060">
                  <c:v>442.63926256025201</c:v>
                </c:pt>
                <c:pt idx="191061">
                  <c:v>442.64157931552501</c:v>
                </c:pt>
                <c:pt idx="191062">
                  <c:v>442.64389607079897</c:v>
                </c:pt>
                <c:pt idx="191063">
                  <c:v>442.64621282607197</c:v>
                </c:pt>
                <c:pt idx="191064">
                  <c:v>442.648529581346</c:v>
                </c:pt>
                <c:pt idx="191065">
                  <c:v>442.650846336619</c:v>
                </c:pt>
                <c:pt idx="191066">
                  <c:v>442.65316309189302</c:v>
                </c:pt>
                <c:pt idx="191067">
                  <c:v>442.65547984716602</c:v>
                </c:pt>
                <c:pt idx="191068">
                  <c:v>442.65779660243999</c:v>
                </c:pt>
                <c:pt idx="191069">
                  <c:v>442.66011335771299</c:v>
                </c:pt>
                <c:pt idx="191070">
                  <c:v>442.66243011298701</c:v>
                </c:pt>
                <c:pt idx="191071">
                  <c:v>442.66474686826001</c:v>
                </c:pt>
                <c:pt idx="191072">
                  <c:v>442.66706362353398</c:v>
                </c:pt>
                <c:pt idx="191073">
                  <c:v>442.66938037880698</c:v>
                </c:pt>
                <c:pt idx="191074">
                  <c:v>442.671697134081</c:v>
                </c:pt>
                <c:pt idx="191075">
                  <c:v>442.674013889354</c:v>
                </c:pt>
                <c:pt idx="191076">
                  <c:v>442.67633064462802</c:v>
                </c:pt>
                <c:pt idx="191077">
                  <c:v>442.67864739990102</c:v>
                </c:pt>
                <c:pt idx="191078">
                  <c:v>442.68096415517499</c:v>
                </c:pt>
                <c:pt idx="191079">
                  <c:v>442.68328091044799</c:v>
                </c:pt>
                <c:pt idx="191080">
                  <c:v>442.68559766572201</c:v>
                </c:pt>
                <c:pt idx="191081">
                  <c:v>442.68791442099501</c:v>
                </c:pt>
                <c:pt idx="191082">
                  <c:v>442.69023117626898</c:v>
                </c:pt>
                <c:pt idx="191083">
                  <c:v>442.69254793154198</c:v>
                </c:pt>
                <c:pt idx="191084">
                  <c:v>442.694864686816</c:v>
                </c:pt>
                <c:pt idx="191085">
                  <c:v>442.697181442089</c:v>
                </c:pt>
                <c:pt idx="191086">
                  <c:v>442.69949819736303</c:v>
                </c:pt>
                <c:pt idx="191087">
                  <c:v>442.70181495263699</c:v>
                </c:pt>
                <c:pt idx="191088">
                  <c:v>442.70413170790999</c:v>
                </c:pt>
                <c:pt idx="191089">
                  <c:v>442.70644846318402</c:v>
                </c:pt>
                <c:pt idx="191090">
                  <c:v>442.70876521845702</c:v>
                </c:pt>
                <c:pt idx="191091">
                  <c:v>442.71108197373098</c:v>
                </c:pt>
                <c:pt idx="191092">
                  <c:v>442.71339872900398</c:v>
                </c:pt>
                <c:pt idx="191093">
                  <c:v>442.71571548427801</c:v>
                </c:pt>
                <c:pt idx="191094">
                  <c:v>442.71803223955101</c:v>
                </c:pt>
                <c:pt idx="191095">
                  <c:v>442.72034899482497</c:v>
                </c:pt>
                <c:pt idx="191096">
                  <c:v>442.72266575009797</c:v>
                </c:pt>
                <c:pt idx="191097">
                  <c:v>442.724982505372</c:v>
                </c:pt>
                <c:pt idx="191098">
                  <c:v>442.727299260645</c:v>
                </c:pt>
                <c:pt idx="191099">
                  <c:v>442.72961601591902</c:v>
                </c:pt>
                <c:pt idx="191100">
                  <c:v>442.73193277119202</c:v>
                </c:pt>
                <c:pt idx="191101">
                  <c:v>442.73424952646599</c:v>
                </c:pt>
                <c:pt idx="191102">
                  <c:v>442.73656628173899</c:v>
                </c:pt>
                <c:pt idx="191103">
                  <c:v>442.73888303701301</c:v>
                </c:pt>
                <c:pt idx="191104">
                  <c:v>442.74119979228601</c:v>
                </c:pt>
                <c:pt idx="191105">
                  <c:v>442.74351654755998</c:v>
                </c:pt>
                <c:pt idx="191106">
                  <c:v>442.74583330283298</c:v>
                </c:pt>
                <c:pt idx="191107">
                  <c:v>442.748150058107</c:v>
                </c:pt>
                <c:pt idx="191108">
                  <c:v>442.75046681338</c:v>
                </c:pt>
                <c:pt idx="191109">
                  <c:v>442.75278356865402</c:v>
                </c:pt>
                <c:pt idx="191110">
                  <c:v>442.75510032392702</c:v>
                </c:pt>
                <c:pt idx="191111">
                  <c:v>442.75741707920099</c:v>
                </c:pt>
                <c:pt idx="191112">
                  <c:v>442.75973383447399</c:v>
                </c:pt>
                <c:pt idx="191113">
                  <c:v>442.76205058974801</c:v>
                </c:pt>
                <c:pt idx="191114">
                  <c:v>442.76436734502101</c:v>
                </c:pt>
                <c:pt idx="191115">
                  <c:v>442.76668410029498</c:v>
                </c:pt>
                <c:pt idx="191116">
                  <c:v>442.76900085556798</c:v>
                </c:pt>
                <c:pt idx="191117">
                  <c:v>442.771317610842</c:v>
                </c:pt>
                <c:pt idx="191118">
                  <c:v>442.773634366115</c:v>
                </c:pt>
                <c:pt idx="191119">
                  <c:v>442.77595112138903</c:v>
                </c:pt>
                <c:pt idx="191120">
                  <c:v>442.77826787666203</c:v>
                </c:pt>
                <c:pt idx="191121">
                  <c:v>442.78058463193599</c:v>
                </c:pt>
                <c:pt idx="191122">
                  <c:v>442.78290138720899</c:v>
                </c:pt>
                <c:pt idx="191123">
                  <c:v>442.78521814248302</c:v>
                </c:pt>
                <c:pt idx="191124">
                  <c:v>442.78753489775602</c:v>
                </c:pt>
                <c:pt idx="191125">
                  <c:v>442.78985165302998</c:v>
                </c:pt>
                <c:pt idx="191126">
                  <c:v>442.79216840830298</c:v>
                </c:pt>
                <c:pt idx="191127">
                  <c:v>442.79448516357701</c:v>
                </c:pt>
                <c:pt idx="191128">
                  <c:v>442.79680191885001</c:v>
                </c:pt>
                <c:pt idx="191129">
                  <c:v>442.79911867412397</c:v>
                </c:pt>
                <c:pt idx="191130">
                  <c:v>442.801435429398</c:v>
                </c:pt>
                <c:pt idx="191131">
                  <c:v>442.803752184671</c:v>
                </c:pt>
                <c:pt idx="191132">
                  <c:v>442.80606893994502</c:v>
                </c:pt>
                <c:pt idx="191133">
                  <c:v>442.80838569521802</c:v>
                </c:pt>
                <c:pt idx="191134">
                  <c:v>442.81070245049199</c:v>
                </c:pt>
                <c:pt idx="191135">
                  <c:v>442.81301920576499</c:v>
                </c:pt>
                <c:pt idx="191136">
                  <c:v>442.81533596103901</c:v>
                </c:pt>
                <c:pt idx="191137">
                  <c:v>442.81765271631201</c:v>
                </c:pt>
                <c:pt idx="191138">
                  <c:v>442.81996947158598</c:v>
                </c:pt>
                <c:pt idx="191139">
                  <c:v>442.82228622685898</c:v>
                </c:pt>
                <c:pt idx="191140">
                  <c:v>442.824602982133</c:v>
                </c:pt>
                <c:pt idx="191141">
                  <c:v>442.826919737406</c:v>
                </c:pt>
                <c:pt idx="191142">
                  <c:v>442.82923649268002</c:v>
                </c:pt>
                <c:pt idx="191143">
                  <c:v>442.83155324795302</c:v>
                </c:pt>
                <c:pt idx="191144">
                  <c:v>442.83387000322699</c:v>
                </c:pt>
                <c:pt idx="191145">
                  <c:v>442.83618675849999</c:v>
                </c:pt>
                <c:pt idx="191146">
                  <c:v>442.83850351377401</c:v>
                </c:pt>
                <c:pt idx="191147">
                  <c:v>442.84082026904701</c:v>
                </c:pt>
                <c:pt idx="191148">
                  <c:v>442.84313702432098</c:v>
                </c:pt>
                <c:pt idx="191149">
                  <c:v>442.84545377959398</c:v>
                </c:pt>
                <c:pt idx="191150">
                  <c:v>442.847770534868</c:v>
                </c:pt>
                <c:pt idx="191151">
                  <c:v>442.850087290141</c:v>
                </c:pt>
                <c:pt idx="191152">
                  <c:v>442.85240404541503</c:v>
                </c:pt>
                <c:pt idx="191153">
                  <c:v>442.85472080068803</c:v>
                </c:pt>
                <c:pt idx="191154">
                  <c:v>442.85703755596199</c:v>
                </c:pt>
                <c:pt idx="191155">
                  <c:v>442.85935431123499</c:v>
                </c:pt>
                <c:pt idx="191156">
                  <c:v>442.86167106650902</c:v>
                </c:pt>
                <c:pt idx="191157">
                  <c:v>442.86398782178202</c:v>
                </c:pt>
                <c:pt idx="191158">
                  <c:v>442.86630457705598</c:v>
                </c:pt>
                <c:pt idx="191159">
                  <c:v>442.86862133232898</c:v>
                </c:pt>
                <c:pt idx="191160">
                  <c:v>442.87093808760301</c:v>
                </c:pt>
                <c:pt idx="191161">
                  <c:v>442.87325484287601</c:v>
                </c:pt>
                <c:pt idx="191162">
                  <c:v>442.87557159814997</c:v>
                </c:pt>
                <c:pt idx="191163">
                  <c:v>442.87788835342297</c:v>
                </c:pt>
                <c:pt idx="191164">
                  <c:v>442.880205108697</c:v>
                </c:pt>
                <c:pt idx="191165">
                  <c:v>442.88252186397</c:v>
                </c:pt>
                <c:pt idx="191166">
                  <c:v>442.88483861924402</c:v>
                </c:pt>
                <c:pt idx="191167">
                  <c:v>442.88715537451702</c:v>
                </c:pt>
                <c:pt idx="191168">
                  <c:v>442.88947212979099</c:v>
                </c:pt>
                <c:pt idx="191169">
                  <c:v>442.89178888506399</c:v>
                </c:pt>
                <c:pt idx="191170">
                  <c:v>442.89410564033801</c:v>
                </c:pt>
                <c:pt idx="191171">
                  <c:v>442.89642239561101</c:v>
                </c:pt>
                <c:pt idx="191172">
                  <c:v>442.89873915088498</c:v>
                </c:pt>
                <c:pt idx="191173">
                  <c:v>442.901055906159</c:v>
                </c:pt>
                <c:pt idx="191174">
                  <c:v>442.903372661432</c:v>
                </c:pt>
                <c:pt idx="191175">
                  <c:v>442.90568941670602</c:v>
                </c:pt>
                <c:pt idx="191176">
                  <c:v>442.90800617197903</c:v>
                </c:pt>
                <c:pt idx="191177">
                  <c:v>442.91032292725299</c:v>
                </c:pt>
                <c:pt idx="191178">
                  <c:v>442.91263968252599</c:v>
                </c:pt>
                <c:pt idx="191179">
                  <c:v>442.91495643780002</c:v>
                </c:pt>
                <c:pt idx="191180">
                  <c:v>442.91727319307302</c:v>
                </c:pt>
                <c:pt idx="191181">
                  <c:v>442.91958994834698</c:v>
                </c:pt>
                <c:pt idx="191182">
                  <c:v>442.92190670361998</c:v>
                </c:pt>
                <c:pt idx="191183">
                  <c:v>442.92422345889401</c:v>
                </c:pt>
                <c:pt idx="191184">
                  <c:v>442.92654021416701</c:v>
                </c:pt>
                <c:pt idx="191185">
                  <c:v>442.92885696944097</c:v>
                </c:pt>
                <c:pt idx="191186">
                  <c:v>442.93117372471397</c:v>
                </c:pt>
                <c:pt idx="191187">
                  <c:v>442.933490479988</c:v>
                </c:pt>
                <c:pt idx="191188">
                  <c:v>442.935807235261</c:v>
                </c:pt>
                <c:pt idx="191189">
                  <c:v>442.93812399053502</c:v>
                </c:pt>
                <c:pt idx="191190">
                  <c:v>442.94044074580802</c:v>
                </c:pt>
                <c:pt idx="191191">
                  <c:v>442.94275750108199</c:v>
                </c:pt>
                <c:pt idx="191192">
                  <c:v>442.94507425635499</c:v>
                </c:pt>
                <c:pt idx="191193">
                  <c:v>442.94739101162901</c:v>
                </c:pt>
                <c:pt idx="191194">
                  <c:v>442.94970776690201</c:v>
                </c:pt>
                <c:pt idx="191195">
                  <c:v>442.95202452217598</c:v>
                </c:pt>
                <c:pt idx="191196">
                  <c:v>442.95434127744898</c:v>
                </c:pt>
                <c:pt idx="191197">
                  <c:v>442.956658032723</c:v>
                </c:pt>
                <c:pt idx="191198">
                  <c:v>442.958974787996</c:v>
                </c:pt>
                <c:pt idx="191199">
                  <c:v>442.96129154327002</c:v>
                </c:pt>
                <c:pt idx="191200">
                  <c:v>442.96360829854302</c:v>
                </c:pt>
                <c:pt idx="191201">
                  <c:v>442.96592505381699</c:v>
                </c:pt>
                <c:pt idx="191202">
                  <c:v>442.96824180908999</c:v>
                </c:pt>
                <c:pt idx="191203">
                  <c:v>442.97055856436401</c:v>
                </c:pt>
                <c:pt idx="191204">
                  <c:v>442.97287531963701</c:v>
                </c:pt>
                <c:pt idx="191205">
                  <c:v>442.97519207491098</c:v>
                </c:pt>
                <c:pt idx="191206">
                  <c:v>442.97750883018398</c:v>
                </c:pt>
                <c:pt idx="191207">
                  <c:v>442.979825585458</c:v>
                </c:pt>
                <c:pt idx="191208">
                  <c:v>442.982142340731</c:v>
                </c:pt>
                <c:pt idx="191209">
                  <c:v>442.98445909600503</c:v>
                </c:pt>
                <c:pt idx="191210">
                  <c:v>442.98677585127803</c:v>
                </c:pt>
                <c:pt idx="191211">
                  <c:v>442.98909260655199</c:v>
                </c:pt>
                <c:pt idx="191212">
                  <c:v>442.99140936182499</c:v>
                </c:pt>
                <c:pt idx="191213">
                  <c:v>442.99372611709902</c:v>
                </c:pt>
                <c:pt idx="191214">
                  <c:v>442.99604287237202</c:v>
                </c:pt>
                <c:pt idx="191215">
                  <c:v>442.99835962764598</c:v>
                </c:pt>
                <c:pt idx="191216">
                  <c:v>443.00067638292001</c:v>
                </c:pt>
                <c:pt idx="191217">
                  <c:v>443.00299313819301</c:v>
                </c:pt>
                <c:pt idx="191218">
                  <c:v>443.00530989346697</c:v>
                </c:pt>
                <c:pt idx="191219">
                  <c:v>443.00762664873997</c:v>
                </c:pt>
                <c:pt idx="191220">
                  <c:v>443.009943404014</c:v>
                </c:pt>
                <c:pt idx="191221">
                  <c:v>443.012260159287</c:v>
                </c:pt>
                <c:pt idx="191222">
                  <c:v>443.01457691456102</c:v>
                </c:pt>
                <c:pt idx="191223">
                  <c:v>443.01689366983402</c:v>
                </c:pt>
                <c:pt idx="191224">
                  <c:v>443.01921042510799</c:v>
                </c:pt>
                <c:pt idx="191225">
                  <c:v>443.02152718038099</c:v>
                </c:pt>
                <c:pt idx="191226">
                  <c:v>443.02384393565501</c:v>
                </c:pt>
                <c:pt idx="191227">
                  <c:v>443.02616069092801</c:v>
                </c:pt>
                <c:pt idx="191228">
                  <c:v>443.02847744620198</c:v>
                </c:pt>
                <c:pt idx="191229">
                  <c:v>443.03079420147498</c:v>
                </c:pt>
                <c:pt idx="191230">
                  <c:v>443.033110956749</c:v>
                </c:pt>
                <c:pt idx="191231">
                  <c:v>443.035427712022</c:v>
                </c:pt>
                <c:pt idx="191232">
                  <c:v>443.03774446729602</c:v>
                </c:pt>
                <c:pt idx="191233">
                  <c:v>443.04006122256902</c:v>
                </c:pt>
                <c:pt idx="191234">
                  <c:v>443.04237797784299</c:v>
                </c:pt>
                <c:pt idx="191235">
                  <c:v>443.04469473311599</c:v>
                </c:pt>
                <c:pt idx="191236">
                  <c:v>443.04701148839001</c:v>
                </c:pt>
                <c:pt idx="191237">
                  <c:v>443.04932824366301</c:v>
                </c:pt>
                <c:pt idx="191238">
                  <c:v>443.05164499893698</c:v>
                </c:pt>
                <c:pt idx="191239">
                  <c:v>443.05396175420998</c:v>
                </c:pt>
                <c:pt idx="191240">
                  <c:v>443.056278509484</c:v>
                </c:pt>
                <c:pt idx="191241">
                  <c:v>443.058595264757</c:v>
                </c:pt>
                <c:pt idx="191242">
                  <c:v>443.06091202003103</c:v>
                </c:pt>
                <c:pt idx="191243">
                  <c:v>443.06322877530403</c:v>
                </c:pt>
                <c:pt idx="191244">
                  <c:v>443.06554553057799</c:v>
                </c:pt>
                <c:pt idx="191245">
                  <c:v>443.06786228585099</c:v>
                </c:pt>
                <c:pt idx="191246">
                  <c:v>443.07017904112502</c:v>
                </c:pt>
                <c:pt idx="191247">
                  <c:v>443.07249579639802</c:v>
                </c:pt>
                <c:pt idx="191248">
                  <c:v>443.07481255167198</c:v>
                </c:pt>
                <c:pt idx="191249">
                  <c:v>443.07712930694498</c:v>
                </c:pt>
                <c:pt idx="191250">
                  <c:v>443.07944606221901</c:v>
                </c:pt>
                <c:pt idx="191251">
                  <c:v>443.08176281749201</c:v>
                </c:pt>
                <c:pt idx="191252">
                  <c:v>443.08407957276597</c:v>
                </c:pt>
                <c:pt idx="191253">
                  <c:v>443.08639632803897</c:v>
                </c:pt>
                <c:pt idx="191254">
                  <c:v>443.088713083313</c:v>
                </c:pt>
                <c:pt idx="191255">
                  <c:v>443.091029838586</c:v>
                </c:pt>
                <c:pt idx="191256">
                  <c:v>443.09334659386002</c:v>
                </c:pt>
                <c:pt idx="191257">
                  <c:v>443.09566334913399</c:v>
                </c:pt>
                <c:pt idx="191258">
                  <c:v>443.09798010440699</c:v>
                </c:pt>
                <c:pt idx="191259">
                  <c:v>443.10029685968101</c:v>
                </c:pt>
                <c:pt idx="191260">
                  <c:v>443.10261361495401</c:v>
                </c:pt>
                <c:pt idx="191261">
                  <c:v>443.10493037022798</c:v>
                </c:pt>
                <c:pt idx="191262">
                  <c:v>443.10724712550098</c:v>
                </c:pt>
                <c:pt idx="191263">
                  <c:v>443.109563880775</c:v>
                </c:pt>
                <c:pt idx="191264">
                  <c:v>443.111880636048</c:v>
                </c:pt>
                <c:pt idx="191265">
                  <c:v>443.11419739132202</c:v>
                </c:pt>
                <c:pt idx="191266">
                  <c:v>443.11651414659502</c:v>
                </c:pt>
                <c:pt idx="191267">
                  <c:v>443.11883090186899</c:v>
                </c:pt>
                <c:pt idx="191268">
                  <c:v>443.12114765714199</c:v>
                </c:pt>
                <c:pt idx="191269">
                  <c:v>443.12346441241601</c:v>
                </c:pt>
                <c:pt idx="191270">
                  <c:v>443.12578116768901</c:v>
                </c:pt>
                <c:pt idx="191271">
                  <c:v>443.12809792296298</c:v>
                </c:pt>
                <c:pt idx="191272">
                  <c:v>443.13041467823598</c:v>
                </c:pt>
                <c:pt idx="191273">
                  <c:v>443.13273143351</c:v>
                </c:pt>
                <c:pt idx="191274">
                  <c:v>443.135048188783</c:v>
                </c:pt>
                <c:pt idx="191275">
                  <c:v>443.13736494405703</c:v>
                </c:pt>
                <c:pt idx="191276">
                  <c:v>443.13968169933003</c:v>
                </c:pt>
                <c:pt idx="191277">
                  <c:v>443.14199845460399</c:v>
                </c:pt>
                <c:pt idx="191278">
                  <c:v>443.14431520987699</c:v>
                </c:pt>
                <c:pt idx="191279">
                  <c:v>443.14663196515102</c:v>
                </c:pt>
                <c:pt idx="191280">
                  <c:v>443.14894872042402</c:v>
                </c:pt>
                <c:pt idx="191281">
                  <c:v>443.15126547569798</c:v>
                </c:pt>
                <c:pt idx="191282">
                  <c:v>443.15358223097098</c:v>
                </c:pt>
                <c:pt idx="191283">
                  <c:v>443.15589898624501</c:v>
                </c:pt>
                <c:pt idx="191284">
                  <c:v>443.15821574151801</c:v>
                </c:pt>
                <c:pt idx="191285">
                  <c:v>443.16053249679197</c:v>
                </c:pt>
                <c:pt idx="191286">
                  <c:v>443.16284925206497</c:v>
                </c:pt>
                <c:pt idx="191287">
                  <c:v>443.165166007339</c:v>
                </c:pt>
                <c:pt idx="191288">
                  <c:v>443.167482762612</c:v>
                </c:pt>
                <c:pt idx="191289">
                  <c:v>443.16979951788602</c:v>
                </c:pt>
                <c:pt idx="191290">
                  <c:v>443.17211627315902</c:v>
                </c:pt>
                <c:pt idx="191291">
                  <c:v>443.17443302843299</c:v>
                </c:pt>
                <c:pt idx="191292">
                  <c:v>443.17674978370599</c:v>
                </c:pt>
                <c:pt idx="191293">
                  <c:v>443.17906653898001</c:v>
                </c:pt>
                <c:pt idx="191294">
                  <c:v>443.18138329425301</c:v>
                </c:pt>
                <c:pt idx="191295">
                  <c:v>443.18370004952698</c:v>
                </c:pt>
                <c:pt idx="191296">
                  <c:v>443.18601680479998</c:v>
                </c:pt>
                <c:pt idx="191297">
                  <c:v>443.188333560074</c:v>
                </c:pt>
                <c:pt idx="191298">
                  <c:v>443.190650315347</c:v>
                </c:pt>
                <c:pt idx="191299">
                  <c:v>443.19296707062102</c:v>
                </c:pt>
                <c:pt idx="191300">
                  <c:v>443.19528382589499</c:v>
                </c:pt>
                <c:pt idx="191301">
                  <c:v>443.19760058116799</c:v>
                </c:pt>
                <c:pt idx="191302">
                  <c:v>443.19991733644201</c:v>
                </c:pt>
                <c:pt idx="191303">
                  <c:v>443.20223409171501</c:v>
                </c:pt>
                <c:pt idx="191304">
                  <c:v>443.20455084698898</c:v>
                </c:pt>
                <c:pt idx="191305">
                  <c:v>443.20686760226198</c:v>
                </c:pt>
                <c:pt idx="191306">
                  <c:v>443.209184357536</c:v>
                </c:pt>
                <c:pt idx="191307">
                  <c:v>443.211501112809</c:v>
                </c:pt>
                <c:pt idx="191308">
                  <c:v>443.21381786808303</c:v>
                </c:pt>
                <c:pt idx="191309">
                  <c:v>443.21613462335603</c:v>
                </c:pt>
                <c:pt idx="191310">
                  <c:v>443.21845137862999</c:v>
                </c:pt>
                <c:pt idx="191311">
                  <c:v>443.22076813390299</c:v>
                </c:pt>
                <c:pt idx="191312">
                  <c:v>443.22308488917702</c:v>
                </c:pt>
                <c:pt idx="191313">
                  <c:v>443.22540164445002</c:v>
                </c:pt>
                <c:pt idx="191314">
                  <c:v>443.22771839972398</c:v>
                </c:pt>
                <c:pt idx="191315">
                  <c:v>443.23003515499698</c:v>
                </c:pt>
                <c:pt idx="191316">
                  <c:v>443.23235191027101</c:v>
                </c:pt>
                <c:pt idx="191317">
                  <c:v>443.23466866554401</c:v>
                </c:pt>
                <c:pt idx="191318">
                  <c:v>443.23698542081797</c:v>
                </c:pt>
                <c:pt idx="191319">
                  <c:v>443.23930217609097</c:v>
                </c:pt>
                <c:pt idx="191320">
                  <c:v>443.241618931365</c:v>
                </c:pt>
                <c:pt idx="191321">
                  <c:v>443.243935686638</c:v>
                </c:pt>
                <c:pt idx="191322">
                  <c:v>443.24625244191202</c:v>
                </c:pt>
                <c:pt idx="191323">
                  <c:v>443.24856919718502</c:v>
                </c:pt>
                <c:pt idx="191324">
                  <c:v>443.25088595245899</c:v>
                </c:pt>
                <c:pt idx="191325">
                  <c:v>443.25320270773199</c:v>
                </c:pt>
                <c:pt idx="191326">
                  <c:v>443.25551946300601</c:v>
                </c:pt>
                <c:pt idx="191327">
                  <c:v>443.25783621827901</c:v>
                </c:pt>
                <c:pt idx="191328">
                  <c:v>443.26015297355298</c:v>
                </c:pt>
                <c:pt idx="191329">
                  <c:v>443.26246972882598</c:v>
                </c:pt>
                <c:pt idx="191330">
                  <c:v>443.2647864841</c:v>
                </c:pt>
                <c:pt idx="191331">
                  <c:v>443.267103239373</c:v>
                </c:pt>
                <c:pt idx="191332">
                  <c:v>443.26941999464702</c:v>
                </c:pt>
                <c:pt idx="191333">
                  <c:v>443.27173674992002</c:v>
                </c:pt>
                <c:pt idx="191334">
                  <c:v>443.27405350519399</c:v>
                </c:pt>
                <c:pt idx="191335">
                  <c:v>443.27637026046699</c:v>
                </c:pt>
                <c:pt idx="191336">
                  <c:v>443.27868701574101</c:v>
                </c:pt>
                <c:pt idx="191337">
                  <c:v>443.28100377101401</c:v>
                </c:pt>
                <c:pt idx="191338">
                  <c:v>443.28332052628798</c:v>
                </c:pt>
                <c:pt idx="191339">
                  <c:v>443.28563728156098</c:v>
                </c:pt>
                <c:pt idx="191340">
                  <c:v>443.287954036835</c:v>
                </c:pt>
                <c:pt idx="191341">
                  <c:v>443.290270792108</c:v>
                </c:pt>
                <c:pt idx="191342">
                  <c:v>443.29258754738203</c:v>
                </c:pt>
                <c:pt idx="191343">
                  <c:v>443.29490430265599</c:v>
                </c:pt>
                <c:pt idx="191344">
                  <c:v>443.29722105792899</c:v>
                </c:pt>
                <c:pt idx="191345">
                  <c:v>443.29953781320302</c:v>
                </c:pt>
                <c:pt idx="191346">
                  <c:v>443.30185456847602</c:v>
                </c:pt>
                <c:pt idx="191347">
                  <c:v>443.30417132374998</c:v>
                </c:pt>
                <c:pt idx="191348">
                  <c:v>443.30648807902298</c:v>
                </c:pt>
                <c:pt idx="191349">
                  <c:v>443.30880483429701</c:v>
                </c:pt>
                <c:pt idx="191350">
                  <c:v>443.31112158957001</c:v>
                </c:pt>
                <c:pt idx="191351">
                  <c:v>443.31343834484397</c:v>
                </c:pt>
                <c:pt idx="191352">
                  <c:v>443.31575510011697</c:v>
                </c:pt>
                <c:pt idx="191353">
                  <c:v>443.318071855391</c:v>
                </c:pt>
                <c:pt idx="191354">
                  <c:v>443.320388610664</c:v>
                </c:pt>
                <c:pt idx="191355">
                  <c:v>443.32270536593802</c:v>
                </c:pt>
                <c:pt idx="191356">
                  <c:v>443.32502212121102</c:v>
                </c:pt>
                <c:pt idx="191357">
                  <c:v>443.32733887648499</c:v>
                </c:pt>
                <c:pt idx="191358">
                  <c:v>443.32965563175799</c:v>
                </c:pt>
                <c:pt idx="191359">
                  <c:v>443.33197238703201</c:v>
                </c:pt>
                <c:pt idx="191360">
                  <c:v>443.33428914230501</c:v>
                </c:pt>
                <c:pt idx="191361">
                  <c:v>443.33660589757898</c:v>
                </c:pt>
                <c:pt idx="191362">
                  <c:v>443.33892265285198</c:v>
                </c:pt>
                <c:pt idx="191363">
                  <c:v>443.341239408126</c:v>
                </c:pt>
                <c:pt idx="191364">
                  <c:v>443.343556163399</c:v>
                </c:pt>
                <c:pt idx="191365">
                  <c:v>443.34587291867302</c:v>
                </c:pt>
                <c:pt idx="191366">
                  <c:v>443.34818967394602</c:v>
                </c:pt>
                <c:pt idx="191367">
                  <c:v>443.35050642921999</c:v>
                </c:pt>
                <c:pt idx="191368">
                  <c:v>443.35282318449299</c:v>
                </c:pt>
                <c:pt idx="191369">
                  <c:v>443.35513993976701</c:v>
                </c:pt>
                <c:pt idx="191370">
                  <c:v>443.35745669504001</c:v>
                </c:pt>
                <c:pt idx="191371">
                  <c:v>443.35977345031398</c:v>
                </c:pt>
                <c:pt idx="191372">
                  <c:v>443.36209020558698</c:v>
                </c:pt>
                <c:pt idx="191373">
                  <c:v>443.364406960861</c:v>
                </c:pt>
                <c:pt idx="191374">
                  <c:v>443.366723716134</c:v>
                </c:pt>
                <c:pt idx="191375">
                  <c:v>443.36904047140803</c:v>
                </c:pt>
                <c:pt idx="191376">
                  <c:v>443.37135722668103</c:v>
                </c:pt>
                <c:pt idx="191377">
                  <c:v>443.37367398195499</c:v>
                </c:pt>
                <c:pt idx="191378">
                  <c:v>443.37599073722799</c:v>
                </c:pt>
                <c:pt idx="191379">
                  <c:v>443.37830749250202</c:v>
                </c:pt>
                <c:pt idx="191380">
                  <c:v>443.38062424777502</c:v>
                </c:pt>
                <c:pt idx="191381">
                  <c:v>443.38294100304898</c:v>
                </c:pt>
                <c:pt idx="191382">
                  <c:v>443.38525775832198</c:v>
                </c:pt>
                <c:pt idx="191383">
                  <c:v>443.38757451359601</c:v>
                </c:pt>
                <c:pt idx="191384">
                  <c:v>443.38989126886901</c:v>
                </c:pt>
                <c:pt idx="191385">
                  <c:v>443.39220802414297</c:v>
                </c:pt>
                <c:pt idx="191386">
                  <c:v>443.394524779417</c:v>
                </c:pt>
                <c:pt idx="191387">
                  <c:v>443.39684153469</c:v>
                </c:pt>
                <c:pt idx="191388">
                  <c:v>443.39915828996402</c:v>
                </c:pt>
                <c:pt idx="191389">
                  <c:v>443.40147504523702</c:v>
                </c:pt>
                <c:pt idx="191390">
                  <c:v>443.40379180051099</c:v>
                </c:pt>
                <c:pt idx="191391">
                  <c:v>443.40610855578399</c:v>
                </c:pt>
                <c:pt idx="191392">
                  <c:v>443.40842531105801</c:v>
                </c:pt>
                <c:pt idx="191393">
                  <c:v>443.41074206633101</c:v>
                </c:pt>
                <c:pt idx="191394">
                  <c:v>443.41305882160498</c:v>
                </c:pt>
                <c:pt idx="191395">
                  <c:v>443.41537557687798</c:v>
                </c:pt>
                <c:pt idx="191396">
                  <c:v>443.417692332152</c:v>
                </c:pt>
                <c:pt idx="191397">
                  <c:v>443.420009087425</c:v>
                </c:pt>
                <c:pt idx="191398">
                  <c:v>443.42232584269902</c:v>
                </c:pt>
                <c:pt idx="191399">
                  <c:v>443.42464259797202</c:v>
                </c:pt>
                <c:pt idx="191400">
                  <c:v>443.42695935324599</c:v>
                </c:pt>
                <c:pt idx="191401">
                  <c:v>443.42927610851899</c:v>
                </c:pt>
                <c:pt idx="191402">
                  <c:v>443.43159286379301</c:v>
                </c:pt>
                <c:pt idx="191403">
                  <c:v>443.43390961906601</c:v>
                </c:pt>
                <c:pt idx="191404">
                  <c:v>443.43622637433998</c:v>
                </c:pt>
                <c:pt idx="191405">
                  <c:v>443.43854312961298</c:v>
                </c:pt>
                <c:pt idx="191406">
                  <c:v>443.440859884887</c:v>
                </c:pt>
                <c:pt idx="191407">
                  <c:v>443.44317664016</c:v>
                </c:pt>
                <c:pt idx="191408">
                  <c:v>443.44549339543403</c:v>
                </c:pt>
                <c:pt idx="191409">
                  <c:v>443.44781015070703</c:v>
                </c:pt>
                <c:pt idx="191410">
                  <c:v>443.45012690598099</c:v>
                </c:pt>
                <c:pt idx="191411">
                  <c:v>443.45244366125399</c:v>
                </c:pt>
                <c:pt idx="191412">
                  <c:v>443.45476041652802</c:v>
                </c:pt>
                <c:pt idx="191413">
                  <c:v>443.45707717180102</c:v>
                </c:pt>
                <c:pt idx="191414">
                  <c:v>443.45939392707498</c:v>
                </c:pt>
                <c:pt idx="191415">
                  <c:v>443.46171068234798</c:v>
                </c:pt>
                <c:pt idx="191416">
                  <c:v>443.46402743762201</c:v>
                </c:pt>
                <c:pt idx="191417">
                  <c:v>443.46634419289501</c:v>
                </c:pt>
                <c:pt idx="191418">
                  <c:v>443.46866094816897</c:v>
                </c:pt>
                <c:pt idx="191419">
                  <c:v>443.47097770344197</c:v>
                </c:pt>
                <c:pt idx="191420">
                  <c:v>443.473294458716</c:v>
                </c:pt>
                <c:pt idx="191421">
                  <c:v>443.475611213989</c:v>
                </c:pt>
                <c:pt idx="191422">
                  <c:v>443.47792796926302</c:v>
                </c:pt>
                <c:pt idx="191423">
                  <c:v>443.48024472453602</c:v>
                </c:pt>
                <c:pt idx="191424">
                  <c:v>443.48256147980999</c:v>
                </c:pt>
                <c:pt idx="191425">
                  <c:v>443.48487823508299</c:v>
                </c:pt>
                <c:pt idx="191426">
                  <c:v>443.48719499035701</c:v>
                </c:pt>
                <c:pt idx="191427">
                  <c:v>443.48951174563001</c:v>
                </c:pt>
                <c:pt idx="191428">
                  <c:v>443.49182850090398</c:v>
                </c:pt>
                <c:pt idx="191429">
                  <c:v>443.494145256178</c:v>
                </c:pt>
                <c:pt idx="191430">
                  <c:v>443.496462011451</c:v>
                </c:pt>
                <c:pt idx="191431">
                  <c:v>443.49877876672502</c:v>
                </c:pt>
                <c:pt idx="191432">
                  <c:v>443.50109552199802</c:v>
                </c:pt>
                <c:pt idx="191433">
                  <c:v>443.50341227727199</c:v>
                </c:pt>
                <c:pt idx="191434">
                  <c:v>443.50572903254499</c:v>
                </c:pt>
                <c:pt idx="191435">
                  <c:v>443.50804578781901</c:v>
                </c:pt>
                <c:pt idx="191436">
                  <c:v>443.51036254309201</c:v>
                </c:pt>
                <c:pt idx="191437">
                  <c:v>443.51267929836598</c:v>
                </c:pt>
                <c:pt idx="191438">
                  <c:v>443.51499605363898</c:v>
                </c:pt>
                <c:pt idx="191439">
                  <c:v>443.517312808913</c:v>
                </c:pt>
                <c:pt idx="191440">
                  <c:v>443.519629564186</c:v>
                </c:pt>
                <c:pt idx="191441">
                  <c:v>443.52194631946003</c:v>
                </c:pt>
                <c:pt idx="191442">
                  <c:v>443.52426307473303</c:v>
                </c:pt>
                <c:pt idx="191443">
                  <c:v>443.52657983000699</c:v>
                </c:pt>
                <c:pt idx="191444">
                  <c:v>443.52889658527999</c:v>
                </c:pt>
                <c:pt idx="191445">
                  <c:v>443.53121334055402</c:v>
                </c:pt>
                <c:pt idx="191446">
                  <c:v>443.53353009582702</c:v>
                </c:pt>
                <c:pt idx="191447">
                  <c:v>443.53584685110098</c:v>
                </c:pt>
                <c:pt idx="191448">
                  <c:v>443.53816360637398</c:v>
                </c:pt>
                <c:pt idx="191449">
                  <c:v>443.54048036164801</c:v>
                </c:pt>
                <c:pt idx="191450">
                  <c:v>443.54279711692101</c:v>
                </c:pt>
                <c:pt idx="191451">
                  <c:v>443.54511387219497</c:v>
                </c:pt>
                <c:pt idx="191452">
                  <c:v>443.54743062746797</c:v>
                </c:pt>
                <c:pt idx="191453">
                  <c:v>443.549747382742</c:v>
                </c:pt>
                <c:pt idx="191454">
                  <c:v>443.552064138015</c:v>
                </c:pt>
                <c:pt idx="191455">
                  <c:v>443.55438089328902</c:v>
                </c:pt>
                <c:pt idx="191456">
                  <c:v>443.55669764856202</c:v>
                </c:pt>
                <c:pt idx="191457">
                  <c:v>443.55901440383599</c:v>
                </c:pt>
                <c:pt idx="191458">
                  <c:v>443.56133115910899</c:v>
                </c:pt>
                <c:pt idx="191459">
                  <c:v>443.56364791438301</c:v>
                </c:pt>
                <c:pt idx="191460">
                  <c:v>443.56596466965601</c:v>
                </c:pt>
                <c:pt idx="191461">
                  <c:v>443.56828142492998</c:v>
                </c:pt>
                <c:pt idx="191462">
                  <c:v>443.57059818020298</c:v>
                </c:pt>
                <c:pt idx="191463">
                  <c:v>443.572914935477</c:v>
                </c:pt>
                <c:pt idx="191464">
                  <c:v>443.57523169075</c:v>
                </c:pt>
                <c:pt idx="191465">
                  <c:v>443.57754844602402</c:v>
                </c:pt>
                <c:pt idx="191466">
                  <c:v>443.57986520129703</c:v>
                </c:pt>
                <c:pt idx="191467">
                  <c:v>443.58218195657099</c:v>
                </c:pt>
                <c:pt idx="191468">
                  <c:v>443.58449871184399</c:v>
                </c:pt>
                <c:pt idx="191469">
                  <c:v>443.58681546711802</c:v>
                </c:pt>
                <c:pt idx="191470">
                  <c:v>443.58913222239102</c:v>
                </c:pt>
                <c:pt idx="191471">
                  <c:v>443.59144897766498</c:v>
                </c:pt>
                <c:pt idx="191472">
                  <c:v>443.593765732939</c:v>
                </c:pt>
                <c:pt idx="191473">
                  <c:v>443.59608248821201</c:v>
                </c:pt>
                <c:pt idx="191474">
                  <c:v>443.59839924348603</c:v>
                </c:pt>
                <c:pt idx="191475">
                  <c:v>443.60071599875897</c:v>
                </c:pt>
                <c:pt idx="191476">
                  <c:v>443.60303275403299</c:v>
                </c:pt>
                <c:pt idx="191477">
                  <c:v>443.605349509306</c:v>
                </c:pt>
                <c:pt idx="191478">
                  <c:v>443.60766626458002</c:v>
                </c:pt>
                <c:pt idx="191479">
                  <c:v>443.60998301985302</c:v>
                </c:pt>
                <c:pt idx="191480">
                  <c:v>443.61229977512698</c:v>
                </c:pt>
                <c:pt idx="191481">
                  <c:v>443.61461653039999</c:v>
                </c:pt>
                <c:pt idx="191482">
                  <c:v>443.61693328567401</c:v>
                </c:pt>
                <c:pt idx="191483">
                  <c:v>443.61925004094701</c:v>
                </c:pt>
                <c:pt idx="191484">
                  <c:v>443.62156679622097</c:v>
                </c:pt>
                <c:pt idx="191485">
                  <c:v>443.62388355149398</c:v>
                </c:pt>
                <c:pt idx="191486">
                  <c:v>443.626200306768</c:v>
                </c:pt>
                <c:pt idx="191487">
                  <c:v>443.628517062041</c:v>
                </c:pt>
                <c:pt idx="191488">
                  <c:v>443.63083381731502</c:v>
                </c:pt>
                <c:pt idx="191489">
                  <c:v>443.63315057258802</c:v>
                </c:pt>
                <c:pt idx="191490">
                  <c:v>443.63546732786199</c:v>
                </c:pt>
                <c:pt idx="191491">
                  <c:v>443.63778408313499</c:v>
                </c:pt>
                <c:pt idx="191492">
                  <c:v>443.64010083840901</c:v>
                </c:pt>
                <c:pt idx="191493">
                  <c:v>443.64241759368201</c:v>
                </c:pt>
                <c:pt idx="191494">
                  <c:v>443.64473434895598</c:v>
                </c:pt>
                <c:pt idx="191495">
                  <c:v>443.64705110422898</c:v>
                </c:pt>
                <c:pt idx="191496">
                  <c:v>443.649367859503</c:v>
                </c:pt>
                <c:pt idx="191497">
                  <c:v>443.651684614776</c:v>
                </c:pt>
                <c:pt idx="191498">
                  <c:v>443.65400137005003</c:v>
                </c:pt>
                <c:pt idx="191499">
                  <c:v>443.65631812532303</c:v>
                </c:pt>
                <c:pt idx="191500">
                  <c:v>443.65863488059699</c:v>
                </c:pt>
                <c:pt idx="191501">
                  <c:v>443.66095163586999</c:v>
                </c:pt>
                <c:pt idx="191502">
                  <c:v>443.66326839114402</c:v>
                </c:pt>
                <c:pt idx="191503">
                  <c:v>443.66558514641702</c:v>
                </c:pt>
                <c:pt idx="191504">
                  <c:v>443.66790190169098</c:v>
                </c:pt>
                <c:pt idx="191505">
                  <c:v>443.67021865696398</c:v>
                </c:pt>
                <c:pt idx="191506">
                  <c:v>443.67253541223801</c:v>
                </c:pt>
                <c:pt idx="191507">
                  <c:v>443.67485216751101</c:v>
                </c:pt>
                <c:pt idx="191508">
                  <c:v>443.67716892278497</c:v>
                </c:pt>
                <c:pt idx="191509">
                  <c:v>443.67948567805797</c:v>
                </c:pt>
                <c:pt idx="191510">
                  <c:v>443.681802433332</c:v>
                </c:pt>
                <c:pt idx="191511">
                  <c:v>443.684119188605</c:v>
                </c:pt>
                <c:pt idx="191512">
                  <c:v>443.68643594387902</c:v>
                </c:pt>
                <c:pt idx="191513">
                  <c:v>443.68875269915299</c:v>
                </c:pt>
                <c:pt idx="191514">
                  <c:v>443.69106945442599</c:v>
                </c:pt>
                <c:pt idx="191515">
                  <c:v>443.69338620970001</c:v>
                </c:pt>
                <c:pt idx="191516">
                  <c:v>443.69570296497301</c:v>
                </c:pt>
                <c:pt idx="191517">
                  <c:v>443.69801972024698</c:v>
                </c:pt>
                <c:pt idx="191518">
                  <c:v>443.70033647551998</c:v>
                </c:pt>
                <c:pt idx="191519">
                  <c:v>443.702653230794</c:v>
                </c:pt>
                <c:pt idx="191520">
                  <c:v>443.704969986067</c:v>
                </c:pt>
                <c:pt idx="191521">
                  <c:v>443.70728674134102</c:v>
                </c:pt>
                <c:pt idx="191522">
                  <c:v>443.70960349661402</c:v>
                </c:pt>
                <c:pt idx="191523">
                  <c:v>443.71192025188799</c:v>
                </c:pt>
                <c:pt idx="191524">
                  <c:v>443.71423700716099</c:v>
                </c:pt>
                <c:pt idx="191525">
                  <c:v>443.71655376243501</c:v>
                </c:pt>
                <c:pt idx="191526">
                  <c:v>443.71887051770801</c:v>
                </c:pt>
                <c:pt idx="191527">
                  <c:v>443.72118727298198</c:v>
                </c:pt>
                <c:pt idx="191528">
                  <c:v>443.72350402825498</c:v>
                </c:pt>
                <c:pt idx="191529">
                  <c:v>443.725820783529</c:v>
                </c:pt>
                <c:pt idx="191530">
                  <c:v>443.728137538802</c:v>
                </c:pt>
                <c:pt idx="191531">
                  <c:v>443.73045429407603</c:v>
                </c:pt>
                <c:pt idx="191532">
                  <c:v>443.73277104934903</c:v>
                </c:pt>
                <c:pt idx="191533">
                  <c:v>443.73508780462299</c:v>
                </c:pt>
                <c:pt idx="191534">
                  <c:v>443.73740455989599</c:v>
                </c:pt>
                <c:pt idx="191535">
                  <c:v>443.73972131517002</c:v>
                </c:pt>
                <c:pt idx="191536">
                  <c:v>443.74203807044302</c:v>
                </c:pt>
                <c:pt idx="191537">
                  <c:v>443.74435482571698</c:v>
                </c:pt>
                <c:pt idx="191538">
                  <c:v>443.74667158098998</c:v>
                </c:pt>
                <c:pt idx="191539">
                  <c:v>443.74898833626401</c:v>
                </c:pt>
                <c:pt idx="191540">
                  <c:v>443.75130509153701</c:v>
                </c:pt>
                <c:pt idx="191541">
                  <c:v>443.75362184681097</c:v>
                </c:pt>
                <c:pt idx="191542">
                  <c:v>443.75593860208397</c:v>
                </c:pt>
                <c:pt idx="191543">
                  <c:v>443.758255357358</c:v>
                </c:pt>
                <c:pt idx="191544">
                  <c:v>443.760572112631</c:v>
                </c:pt>
                <c:pt idx="191545">
                  <c:v>443.76288886790502</c:v>
                </c:pt>
                <c:pt idx="191546">
                  <c:v>443.76520562317802</c:v>
                </c:pt>
                <c:pt idx="191547">
                  <c:v>443.76752237845199</c:v>
                </c:pt>
                <c:pt idx="191548">
                  <c:v>443.76983913372499</c:v>
                </c:pt>
                <c:pt idx="191549">
                  <c:v>443.77215588899901</c:v>
                </c:pt>
                <c:pt idx="191550">
                  <c:v>443.77447264427201</c:v>
                </c:pt>
                <c:pt idx="191551">
                  <c:v>443.77678939954598</c:v>
                </c:pt>
                <c:pt idx="191552">
                  <c:v>443.77910615481898</c:v>
                </c:pt>
                <c:pt idx="191553">
                  <c:v>443.781422910093</c:v>
                </c:pt>
                <c:pt idx="191554">
                  <c:v>443.783739665366</c:v>
                </c:pt>
                <c:pt idx="191555">
                  <c:v>443.78605642064002</c:v>
                </c:pt>
                <c:pt idx="191556">
                  <c:v>443.78837317591399</c:v>
                </c:pt>
                <c:pt idx="191557">
                  <c:v>443.79068993118699</c:v>
                </c:pt>
                <c:pt idx="191558">
                  <c:v>443.79300668646101</c:v>
                </c:pt>
                <c:pt idx="191559">
                  <c:v>443.79532344173401</c:v>
                </c:pt>
                <c:pt idx="191560">
                  <c:v>443.79764019700798</c:v>
                </c:pt>
                <c:pt idx="191561">
                  <c:v>443.79995695228098</c:v>
                </c:pt>
                <c:pt idx="191562">
                  <c:v>443.802273707555</c:v>
                </c:pt>
                <c:pt idx="191563">
                  <c:v>443.804590462828</c:v>
                </c:pt>
                <c:pt idx="191564">
                  <c:v>443.80690721810203</c:v>
                </c:pt>
                <c:pt idx="191565">
                  <c:v>443.80922397337503</c:v>
                </c:pt>
                <c:pt idx="191566">
                  <c:v>443.81154072864899</c:v>
                </c:pt>
                <c:pt idx="191567">
                  <c:v>443.81385748392199</c:v>
                </c:pt>
                <c:pt idx="191568">
                  <c:v>443.81617423919602</c:v>
                </c:pt>
                <c:pt idx="191569">
                  <c:v>443.81849099446902</c:v>
                </c:pt>
                <c:pt idx="191570">
                  <c:v>443.82080774974298</c:v>
                </c:pt>
                <c:pt idx="191571">
                  <c:v>443.82312450501598</c:v>
                </c:pt>
                <c:pt idx="191572">
                  <c:v>443.82544126029001</c:v>
                </c:pt>
                <c:pt idx="191573">
                  <c:v>443.82775801556301</c:v>
                </c:pt>
                <c:pt idx="191574">
                  <c:v>443.83007477083697</c:v>
                </c:pt>
                <c:pt idx="191575">
                  <c:v>443.83239152610997</c:v>
                </c:pt>
                <c:pt idx="191576">
                  <c:v>443.834708281384</c:v>
                </c:pt>
                <c:pt idx="191577">
                  <c:v>443.837025036657</c:v>
                </c:pt>
                <c:pt idx="191578">
                  <c:v>443.83934179193102</c:v>
                </c:pt>
                <c:pt idx="191579">
                  <c:v>443.84165854720402</c:v>
                </c:pt>
                <c:pt idx="191580">
                  <c:v>443.84397530247799</c:v>
                </c:pt>
                <c:pt idx="191581">
                  <c:v>443.84629205775099</c:v>
                </c:pt>
                <c:pt idx="191582">
                  <c:v>443.84860881302501</c:v>
                </c:pt>
                <c:pt idx="191583">
                  <c:v>443.85092556829801</c:v>
                </c:pt>
                <c:pt idx="191584">
                  <c:v>443.85324232357198</c:v>
                </c:pt>
                <c:pt idx="191585">
                  <c:v>443.85555907884498</c:v>
                </c:pt>
                <c:pt idx="191586">
                  <c:v>443.857875834119</c:v>
                </c:pt>
                <c:pt idx="191587">
                  <c:v>443.860192589392</c:v>
                </c:pt>
                <c:pt idx="191588">
                  <c:v>443.86250934466602</c:v>
                </c:pt>
                <c:pt idx="191589">
                  <c:v>443.86482609993902</c:v>
                </c:pt>
                <c:pt idx="191590">
                  <c:v>443.86714285521299</c:v>
                </c:pt>
                <c:pt idx="191591">
                  <c:v>443.86945961048599</c:v>
                </c:pt>
                <c:pt idx="191592">
                  <c:v>443.87177636576001</c:v>
                </c:pt>
                <c:pt idx="191593">
                  <c:v>443.87409312103301</c:v>
                </c:pt>
                <c:pt idx="191594">
                  <c:v>443.87640987630698</c:v>
                </c:pt>
                <c:pt idx="191595">
                  <c:v>443.87872663157998</c:v>
                </c:pt>
                <c:pt idx="191596">
                  <c:v>443.881043386854</c:v>
                </c:pt>
                <c:pt idx="191597">
                  <c:v>443.883360142127</c:v>
                </c:pt>
                <c:pt idx="191598">
                  <c:v>443.88567689740103</c:v>
                </c:pt>
                <c:pt idx="191599">
                  <c:v>443.88799365267499</c:v>
                </c:pt>
                <c:pt idx="191600">
                  <c:v>443.89031040794799</c:v>
                </c:pt>
                <c:pt idx="191601">
                  <c:v>443.89262716322202</c:v>
                </c:pt>
                <c:pt idx="191602">
                  <c:v>443.89494391849502</c:v>
                </c:pt>
                <c:pt idx="191603">
                  <c:v>443.89726067376898</c:v>
                </c:pt>
                <c:pt idx="191604">
                  <c:v>443.89957742904198</c:v>
                </c:pt>
                <c:pt idx="191605">
                  <c:v>443.90189418431601</c:v>
                </c:pt>
                <c:pt idx="191606">
                  <c:v>443.90421093958901</c:v>
                </c:pt>
                <c:pt idx="191607">
                  <c:v>443.90652769486297</c:v>
                </c:pt>
                <c:pt idx="191608">
                  <c:v>443.90884445013597</c:v>
                </c:pt>
                <c:pt idx="191609">
                  <c:v>443.91116120541</c:v>
                </c:pt>
                <c:pt idx="191610">
                  <c:v>443.913477960683</c:v>
                </c:pt>
                <c:pt idx="191611">
                  <c:v>443.91579471595702</c:v>
                </c:pt>
                <c:pt idx="191612">
                  <c:v>443.91811147123002</c:v>
                </c:pt>
                <c:pt idx="191613">
                  <c:v>443.92042822650399</c:v>
                </c:pt>
                <c:pt idx="191614">
                  <c:v>443.92274498177699</c:v>
                </c:pt>
                <c:pt idx="191615">
                  <c:v>443.92506173705101</c:v>
                </c:pt>
                <c:pt idx="191616">
                  <c:v>443.92737849232401</c:v>
                </c:pt>
                <c:pt idx="191617">
                  <c:v>443.92969524759798</c:v>
                </c:pt>
                <c:pt idx="191618">
                  <c:v>443.93201200287098</c:v>
                </c:pt>
                <c:pt idx="191619">
                  <c:v>443.934328758145</c:v>
                </c:pt>
                <c:pt idx="191620">
                  <c:v>443.936645513418</c:v>
                </c:pt>
                <c:pt idx="191621">
                  <c:v>443.93896226869202</c:v>
                </c:pt>
                <c:pt idx="191622">
                  <c:v>443.94127902396502</c:v>
                </c:pt>
                <c:pt idx="191623">
                  <c:v>443.94359577923899</c:v>
                </c:pt>
                <c:pt idx="191624">
                  <c:v>443.94591253451199</c:v>
                </c:pt>
                <c:pt idx="191625">
                  <c:v>443.94822928978601</c:v>
                </c:pt>
                <c:pt idx="191626">
                  <c:v>443.95054604505901</c:v>
                </c:pt>
                <c:pt idx="191627">
                  <c:v>443.95286280033298</c:v>
                </c:pt>
                <c:pt idx="191628">
                  <c:v>443.95517955560598</c:v>
                </c:pt>
                <c:pt idx="191629">
                  <c:v>443.95749631088</c:v>
                </c:pt>
                <c:pt idx="191630">
                  <c:v>443.959813066153</c:v>
                </c:pt>
                <c:pt idx="191631">
                  <c:v>443.96212982142703</c:v>
                </c:pt>
                <c:pt idx="191632">
                  <c:v>443.96444657670003</c:v>
                </c:pt>
                <c:pt idx="191633">
                  <c:v>443.96676333197399</c:v>
                </c:pt>
                <c:pt idx="191634">
                  <c:v>443.96908008724699</c:v>
                </c:pt>
                <c:pt idx="191635">
                  <c:v>443.97139684252102</c:v>
                </c:pt>
                <c:pt idx="191636">
                  <c:v>443.97371359779402</c:v>
                </c:pt>
                <c:pt idx="191637">
                  <c:v>443.97603035306798</c:v>
                </c:pt>
                <c:pt idx="191638">
                  <c:v>443.97834710834098</c:v>
                </c:pt>
                <c:pt idx="191639">
                  <c:v>443.98066386361501</c:v>
                </c:pt>
                <c:pt idx="191640">
                  <c:v>443.98298061888801</c:v>
                </c:pt>
                <c:pt idx="191641">
                  <c:v>443.98529737416197</c:v>
                </c:pt>
                <c:pt idx="191642">
                  <c:v>443.987614129436</c:v>
                </c:pt>
                <c:pt idx="191643">
                  <c:v>443.989930884709</c:v>
                </c:pt>
                <c:pt idx="191644">
                  <c:v>443.99224763998302</c:v>
                </c:pt>
                <c:pt idx="191645">
                  <c:v>443.99456439525602</c:v>
                </c:pt>
                <c:pt idx="191646">
                  <c:v>443.99688115052999</c:v>
                </c:pt>
                <c:pt idx="191647">
                  <c:v>443.99919790580299</c:v>
                </c:pt>
                <c:pt idx="191648">
                  <c:v>444.00151466107701</c:v>
                </c:pt>
                <c:pt idx="191649">
                  <c:v>444.00383141635001</c:v>
                </c:pt>
                <c:pt idx="191650">
                  <c:v>444.00614817162398</c:v>
                </c:pt>
                <c:pt idx="191651">
                  <c:v>444.00846492689698</c:v>
                </c:pt>
                <c:pt idx="191652">
                  <c:v>444.010781682171</c:v>
                </c:pt>
                <c:pt idx="191653">
                  <c:v>444.013098437444</c:v>
                </c:pt>
                <c:pt idx="191654">
                  <c:v>444.01541519271802</c:v>
                </c:pt>
                <c:pt idx="191655">
                  <c:v>444.01773194799102</c:v>
                </c:pt>
                <c:pt idx="191656">
                  <c:v>444.02004870326499</c:v>
                </c:pt>
                <c:pt idx="191657">
                  <c:v>444.02236545853799</c:v>
                </c:pt>
                <c:pt idx="191658">
                  <c:v>444.02468221381201</c:v>
                </c:pt>
                <c:pt idx="191659">
                  <c:v>444.02699896908501</c:v>
                </c:pt>
                <c:pt idx="191660">
                  <c:v>444.02931572435898</c:v>
                </c:pt>
                <c:pt idx="191661">
                  <c:v>444.03163247963198</c:v>
                </c:pt>
                <c:pt idx="191662">
                  <c:v>444.033949234906</c:v>
                </c:pt>
                <c:pt idx="191663">
                  <c:v>444.036265990179</c:v>
                </c:pt>
                <c:pt idx="191664">
                  <c:v>444.03858274545303</c:v>
                </c:pt>
                <c:pt idx="191665">
                  <c:v>444.04089950072603</c:v>
                </c:pt>
                <c:pt idx="191666">
                  <c:v>444.04321625599999</c:v>
                </c:pt>
                <c:pt idx="191667">
                  <c:v>444.04553301127299</c:v>
                </c:pt>
                <c:pt idx="191668">
                  <c:v>444.04784976654702</c:v>
                </c:pt>
                <c:pt idx="191669">
                  <c:v>444.05016652182002</c:v>
                </c:pt>
                <c:pt idx="191670">
                  <c:v>444.05248327709398</c:v>
                </c:pt>
                <c:pt idx="191671">
                  <c:v>444.05480003236698</c:v>
                </c:pt>
                <c:pt idx="191672">
                  <c:v>444.05711678764101</c:v>
                </c:pt>
                <c:pt idx="191673">
                  <c:v>444.05943354291401</c:v>
                </c:pt>
                <c:pt idx="191674">
                  <c:v>444.06175029818797</c:v>
                </c:pt>
                <c:pt idx="191675">
                  <c:v>444.06406705346097</c:v>
                </c:pt>
                <c:pt idx="191676">
                  <c:v>444.066383808735</c:v>
                </c:pt>
                <c:pt idx="191677">
                  <c:v>444.068700564008</c:v>
                </c:pt>
                <c:pt idx="191678">
                  <c:v>444.07101731928202</c:v>
                </c:pt>
                <c:pt idx="191679">
                  <c:v>444.07333407455502</c:v>
                </c:pt>
                <c:pt idx="191680">
                  <c:v>444.07565082982899</c:v>
                </c:pt>
                <c:pt idx="191681">
                  <c:v>444.07796758510199</c:v>
                </c:pt>
                <c:pt idx="191682">
                  <c:v>444.08028434037601</c:v>
                </c:pt>
                <c:pt idx="191683">
                  <c:v>444.08260109564901</c:v>
                </c:pt>
                <c:pt idx="191684">
                  <c:v>444.08491785092298</c:v>
                </c:pt>
                <c:pt idx="191685">
                  <c:v>444.087234606197</c:v>
                </c:pt>
                <c:pt idx="191686">
                  <c:v>444.08955136147</c:v>
                </c:pt>
                <c:pt idx="191687">
                  <c:v>444.09186811674402</c:v>
                </c:pt>
                <c:pt idx="191688">
                  <c:v>444.09418487201702</c:v>
                </c:pt>
                <c:pt idx="191689">
                  <c:v>444.09650162729099</c:v>
                </c:pt>
                <c:pt idx="191690">
                  <c:v>444.09881838256399</c:v>
                </c:pt>
                <c:pt idx="191691">
                  <c:v>444.10113513783801</c:v>
                </c:pt>
                <c:pt idx="191692">
                  <c:v>444.10345189311101</c:v>
                </c:pt>
                <c:pt idx="191693">
                  <c:v>444.10576864838498</c:v>
                </c:pt>
                <c:pt idx="191694">
                  <c:v>444.10808540365798</c:v>
                </c:pt>
                <c:pt idx="191695">
                  <c:v>444.110402158932</c:v>
                </c:pt>
                <c:pt idx="191696">
                  <c:v>444.112718914205</c:v>
                </c:pt>
                <c:pt idx="191697">
                  <c:v>444.11503566947903</c:v>
                </c:pt>
                <c:pt idx="191698">
                  <c:v>444.11735242475203</c:v>
                </c:pt>
                <c:pt idx="191699">
                  <c:v>444.11966918002599</c:v>
                </c:pt>
                <c:pt idx="191700">
                  <c:v>444.12198593529899</c:v>
                </c:pt>
                <c:pt idx="191701">
                  <c:v>444.12430269057302</c:v>
                </c:pt>
                <c:pt idx="191702">
                  <c:v>444.12661944584602</c:v>
                </c:pt>
                <c:pt idx="191703">
                  <c:v>444.12893620111998</c:v>
                </c:pt>
                <c:pt idx="191704">
                  <c:v>444.13125295639298</c:v>
                </c:pt>
                <c:pt idx="191705">
                  <c:v>444.13356971166701</c:v>
                </c:pt>
                <c:pt idx="191706">
                  <c:v>444.13588646694001</c:v>
                </c:pt>
                <c:pt idx="191707">
                  <c:v>444.13820322221397</c:v>
                </c:pt>
                <c:pt idx="191708">
                  <c:v>444.14051997748697</c:v>
                </c:pt>
                <c:pt idx="191709">
                  <c:v>444.142836732761</c:v>
                </c:pt>
                <c:pt idx="191710">
                  <c:v>444.145153488034</c:v>
                </c:pt>
                <c:pt idx="191711">
                  <c:v>444.14747024330802</c:v>
                </c:pt>
                <c:pt idx="191712">
                  <c:v>444.14978699858102</c:v>
                </c:pt>
                <c:pt idx="191713">
                  <c:v>444.15210375385499</c:v>
                </c:pt>
                <c:pt idx="191714">
                  <c:v>444.15442050912799</c:v>
                </c:pt>
                <c:pt idx="191715">
                  <c:v>444.15673726440201</c:v>
                </c:pt>
                <c:pt idx="191716">
                  <c:v>444.15905401967501</c:v>
                </c:pt>
                <c:pt idx="191717">
                  <c:v>444.16137077494898</c:v>
                </c:pt>
                <c:pt idx="191718">
                  <c:v>444.16368753022198</c:v>
                </c:pt>
                <c:pt idx="191719">
                  <c:v>444.166004285496</c:v>
                </c:pt>
                <c:pt idx="191720">
                  <c:v>444.168321040769</c:v>
                </c:pt>
                <c:pt idx="191721">
                  <c:v>444.17063779604302</c:v>
                </c:pt>
                <c:pt idx="191722">
                  <c:v>444.17295455131602</c:v>
                </c:pt>
                <c:pt idx="191723">
                  <c:v>444.17527130658999</c:v>
                </c:pt>
                <c:pt idx="191724">
                  <c:v>444.17758806186299</c:v>
                </c:pt>
                <c:pt idx="191725">
                  <c:v>444.17990481713701</c:v>
                </c:pt>
                <c:pt idx="191726">
                  <c:v>444.18222157241001</c:v>
                </c:pt>
                <c:pt idx="191727">
                  <c:v>444.18453832768398</c:v>
                </c:pt>
                <c:pt idx="191728">
                  <c:v>444.186855082958</c:v>
                </c:pt>
                <c:pt idx="191729">
                  <c:v>444.189171838231</c:v>
                </c:pt>
                <c:pt idx="191730">
                  <c:v>444.19148859350503</c:v>
                </c:pt>
                <c:pt idx="191731">
                  <c:v>444.19380534877803</c:v>
                </c:pt>
                <c:pt idx="191732">
                  <c:v>444.19612210405199</c:v>
                </c:pt>
                <c:pt idx="191733">
                  <c:v>444.19843885932499</c:v>
                </c:pt>
                <c:pt idx="191734">
                  <c:v>444.20075561459902</c:v>
                </c:pt>
                <c:pt idx="191735">
                  <c:v>444.20307236987202</c:v>
                </c:pt>
                <c:pt idx="191736">
                  <c:v>444.20538912514598</c:v>
                </c:pt>
                <c:pt idx="191737">
                  <c:v>444.20770588041898</c:v>
                </c:pt>
                <c:pt idx="191738">
                  <c:v>444.21002263569301</c:v>
                </c:pt>
                <c:pt idx="191739">
                  <c:v>444.21233939096601</c:v>
                </c:pt>
                <c:pt idx="191740">
                  <c:v>444.21465614623997</c:v>
                </c:pt>
                <c:pt idx="191741">
                  <c:v>444.21697290151297</c:v>
                </c:pt>
                <c:pt idx="191742">
                  <c:v>444.219289656787</c:v>
                </c:pt>
                <c:pt idx="191743">
                  <c:v>444.22160641206</c:v>
                </c:pt>
                <c:pt idx="191744">
                  <c:v>444.22392316733402</c:v>
                </c:pt>
                <c:pt idx="191745">
                  <c:v>444.22623992260702</c:v>
                </c:pt>
                <c:pt idx="191746">
                  <c:v>444.22855667788099</c:v>
                </c:pt>
                <c:pt idx="191747">
                  <c:v>444.23087343315399</c:v>
                </c:pt>
                <c:pt idx="191748">
                  <c:v>444.23319018842801</c:v>
                </c:pt>
                <c:pt idx="191749">
                  <c:v>444.23550694370101</c:v>
                </c:pt>
                <c:pt idx="191750">
                  <c:v>444.23782369897498</c:v>
                </c:pt>
                <c:pt idx="191751">
                  <c:v>444.24014045424798</c:v>
                </c:pt>
                <c:pt idx="191752">
                  <c:v>444.242457209522</c:v>
                </c:pt>
                <c:pt idx="191753">
                  <c:v>444.244773964795</c:v>
                </c:pt>
                <c:pt idx="191754">
                  <c:v>444.24709072006902</c:v>
                </c:pt>
                <c:pt idx="191755">
                  <c:v>444.24940747534203</c:v>
                </c:pt>
                <c:pt idx="191756">
                  <c:v>444.25172423061599</c:v>
                </c:pt>
                <c:pt idx="191757">
                  <c:v>444.25404098588899</c:v>
                </c:pt>
                <c:pt idx="191758">
                  <c:v>444.25635774116301</c:v>
                </c:pt>
                <c:pt idx="191759">
                  <c:v>444.25867449643602</c:v>
                </c:pt>
                <c:pt idx="191760">
                  <c:v>444.26099125170998</c:v>
                </c:pt>
                <c:pt idx="191761">
                  <c:v>444.26330800698298</c:v>
                </c:pt>
                <c:pt idx="191762">
                  <c:v>444.265624762257</c:v>
                </c:pt>
                <c:pt idx="191763">
                  <c:v>444.26794151753001</c:v>
                </c:pt>
                <c:pt idx="191764">
                  <c:v>444.27025827280403</c:v>
                </c:pt>
                <c:pt idx="191765">
                  <c:v>444.27257502807697</c:v>
                </c:pt>
                <c:pt idx="191766">
                  <c:v>444.27489178335099</c:v>
                </c:pt>
                <c:pt idx="191767">
                  <c:v>444.277208538624</c:v>
                </c:pt>
                <c:pt idx="191768">
                  <c:v>444.27952529389802</c:v>
                </c:pt>
                <c:pt idx="191769">
                  <c:v>444.28184204917198</c:v>
                </c:pt>
                <c:pt idx="191770">
                  <c:v>444.28415880444498</c:v>
                </c:pt>
                <c:pt idx="191771">
                  <c:v>444.28647555971901</c:v>
                </c:pt>
                <c:pt idx="191772">
                  <c:v>444.28879231499201</c:v>
                </c:pt>
                <c:pt idx="191773">
                  <c:v>444.29110907026597</c:v>
                </c:pt>
                <c:pt idx="191774">
                  <c:v>444.29342582553898</c:v>
                </c:pt>
                <c:pt idx="191775">
                  <c:v>444.295742580813</c:v>
                </c:pt>
                <c:pt idx="191776">
                  <c:v>444.298059336086</c:v>
                </c:pt>
                <c:pt idx="191777">
                  <c:v>444.30037609136002</c:v>
                </c:pt>
                <c:pt idx="191778">
                  <c:v>444.30269284663302</c:v>
                </c:pt>
                <c:pt idx="191779">
                  <c:v>444.30500960190699</c:v>
                </c:pt>
                <c:pt idx="191780">
                  <c:v>444.30732635717999</c:v>
                </c:pt>
                <c:pt idx="191781">
                  <c:v>444.30964311245401</c:v>
                </c:pt>
                <c:pt idx="191782">
                  <c:v>444.31195986772701</c:v>
                </c:pt>
                <c:pt idx="191783">
                  <c:v>444.31427662300098</c:v>
                </c:pt>
                <c:pt idx="191784">
                  <c:v>444.31659337827398</c:v>
                </c:pt>
                <c:pt idx="191785">
                  <c:v>444.318910133548</c:v>
                </c:pt>
                <c:pt idx="191786">
                  <c:v>444.321226888821</c:v>
                </c:pt>
                <c:pt idx="191787">
                  <c:v>444.32354364409503</c:v>
                </c:pt>
                <c:pt idx="191788">
                  <c:v>444.32586039936803</c:v>
                </c:pt>
                <c:pt idx="191789">
                  <c:v>444.32817715464199</c:v>
                </c:pt>
                <c:pt idx="191790">
                  <c:v>444.33049390991499</c:v>
                </c:pt>
                <c:pt idx="191791">
                  <c:v>444.33281066518902</c:v>
                </c:pt>
                <c:pt idx="191792">
                  <c:v>444.33512742046202</c:v>
                </c:pt>
                <c:pt idx="191793">
                  <c:v>444.33744417573598</c:v>
                </c:pt>
                <c:pt idx="191794">
                  <c:v>444.33976093100898</c:v>
                </c:pt>
                <c:pt idx="191795">
                  <c:v>444.34207768628301</c:v>
                </c:pt>
                <c:pt idx="191796">
                  <c:v>444.34439444155601</c:v>
                </c:pt>
                <c:pt idx="191797">
                  <c:v>444.34671119682997</c:v>
                </c:pt>
                <c:pt idx="191798">
                  <c:v>444.34902795210297</c:v>
                </c:pt>
                <c:pt idx="191799">
                  <c:v>444.351344707377</c:v>
                </c:pt>
                <c:pt idx="191800">
                  <c:v>444.35366146265</c:v>
                </c:pt>
                <c:pt idx="191801">
                  <c:v>444.35597821792402</c:v>
                </c:pt>
                <c:pt idx="191802">
                  <c:v>444.35829497319702</c:v>
                </c:pt>
                <c:pt idx="191803">
                  <c:v>444.36061172847099</c:v>
                </c:pt>
                <c:pt idx="191804">
                  <c:v>444.36292848374399</c:v>
                </c:pt>
                <c:pt idx="191805">
                  <c:v>444.36524523901801</c:v>
                </c:pt>
                <c:pt idx="191806">
                  <c:v>444.36756199429101</c:v>
                </c:pt>
                <c:pt idx="191807">
                  <c:v>444.36987874956498</c:v>
                </c:pt>
                <c:pt idx="191808">
                  <c:v>444.37219550483798</c:v>
                </c:pt>
                <c:pt idx="191809">
                  <c:v>444.374512260112</c:v>
                </c:pt>
                <c:pt idx="191810">
                  <c:v>444.376829015385</c:v>
                </c:pt>
                <c:pt idx="191811">
                  <c:v>444.37914577065902</c:v>
                </c:pt>
                <c:pt idx="191812">
                  <c:v>444.38146252593299</c:v>
                </c:pt>
                <c:pt idx="191813">
                  <c:v>444.38377928120599</c:v>
                </c:pt>
                <c:pt idx="191814">
                  <c:v>444.38609603648001</c:v>
                </c:pt>
                <c:pt idx="191815">
                  <c:v>444.38841279175301</c:v>
                </c:pt>
                <c:pt idx="191816">
                  <c:v>444.39072954702698</c:v>
                </c:pt>
                <c:pt idx="191817">
                  <c:v>444.39304630229998</c:v>
                </c:pt>
                <c:pt idx="191818">
                  <c:v>444.395363057574</c:v>
                </c:pt>
                <c:pt idx="191819">
                  <c:v>444.397679812847</c:v>
                </c:pt>
                <c:pt idx="191820">
                  <c:v>444.39999656812103</c:v>
                </c:pt>
                <c:pt idx="191821">
                  <c:v>444.40231332339403</c:v>
                </c:pt>
                <c:pt idx="191822">
                  <c:v>444.40463007866799</c:v>
                </c:pt>
                <c:pt idx="191823">
                  <c:v>444.40694683394099</c:v>
                </c:pt>
                <c:pt idx="191824">
                  <c:v>444.40926358921502</c:v>
                </c:pt>
                <c:pt idx="191825">
                  <c:v>444.41158034448802</c:v>
                </c:pt>
                <c:pt idx="191826">
                  <c:v>444.41389709976198</c:v>
                </c:pt>
                <c:pt idx="191827">
                  <c:v>444.41621385503498</c:v>
                </c:pt>
                <c:pt idx="191828">
                  <c:v>444.41853061030901</c:v>
                </c:pt>
                <c:pt idx="191829">
                  <c:v>444.42084736558201</c:v>
                </c:pt>
                <c:pt idx="191830">
                  <c:v>444.42316412085597</c:v>
                </c:pt>
                <c:pt idx="191831">
                  <c:v>444.42548087612897</c:v>
                </c:pt>
                <c:pt idx="191832">
                  <c:v>444.427797631403</c:v>
                </c:pt>
                <c:pt idx="191833">
                  <c:v>444.430114386676</c:v>
                </c:pt>
                <c:pt idx="191834">
                  <c:v>444.43243114195002</c:v>
                </c:pt>
                <c:pt idx="191835">
                  <c:v>444.43474789722302</c:v>
                </c:pt>
                <c:pt idx="191836">
                  <c:v>444.43706465249699</c:v>
                </c:pt>
                <c:pt idx="191837">
                  <c:v>444.43938140776999</c:v>
                </c:pt>
                <c:pt idx="191838">
                  <c:v>444.44169816304401</c:v>
                </c:pt>
                <c:pt idx="191839">
                  <c:v>444.44401491831701</c:v>
                </c:pt>
                <c:pt idx="191840">
                  <c:v>444.44633167359098</c:v>
                </c:pt>
                <c:pt idx="191841">
                  <c:v>444.44864842886398</c:v>
                </c:pt>
                <c:pt idx="191842">
                  <c:v>444.450965184138</c:v>
                </c:pt>
                <c:pt idx="191843">
                  <c:v>444.453281939411</c:v>
                </c:pt>
                <c:pt idx="191844">
                  <c:v>444.45559869468502</c:v>
                </c:pt>
                <c:pt idx="191845">
                  <c:v>444.45791544995802</c:v>
                </c:pt>
                <c:pt idx="191846">
                  <c:v>444.46023220523199</c:v>
                </c:pt>
                <c:pt idx="191847">
                  <c:v>444.46254896050499</c:v>
                </c:pt>
                <c:pt idx="191848">
                  <c:v>444.46486571577901</c:v>
                </c:pt>
                <c:pt idx="191849">
                  <c:v>444.46718247105201</c:v>
                </c:pt>
                <c:pt idx="191850">
                  <c:v>444.46949922632598</c:v>
                </c:pt>
                <c:pt idx="191851">
                  <c:v>444.47181598159898</c:v>
                </c:pt>
                <c:pt idx="191852">
                  <c:v>444.474132736873</c:v>
                </c:pt>
                <c:pt idx="191853">
                  <c:v>444.476449492146</c:v>
                </c:pt>
                <c:pt idx="191854">
                  <c:v>444.47876624742003</c:v>
                </c:pt>
                <c:pt idx="191855">
                  <c:v>444.48108300269399</c:v>
                </c:pt>
                <c:pt idx="191856">
                  <c:v>444.48339975796699</c:v>
                </c:pt>
                <c:pt idx="191857">
                  <c:v>444.48571651324102</c:v>
                </c:pt>
                <c:pt idx="191858">
                  <c:v>444.48803326851402</c:v>
                </c:pt>
                <c:pt idx="191859">
                  <c:v>444.49035002378798</c:v>
                </c:pt>
                <c:pt idx="191860">
                  <c:v>444.49266677906098</c:v>
                </c:pt>
                <c:pt idx="191861">
                  <c:v>444.49498353433501</c:v>
                </c:pt>
                <c:pt idx="191862">
                  <c:v>444.49730028960801</c:v>
                </c:pt>
                <c:pt idx="191863">
                  <c:v>444.49961704488197</c:v>
                </c:pt>
                <c:pt idx="191864">
                  <c:v>444.50193380015497</c:v>
                </c:pt>
                <c:pt idx="191865">
                  <c:v>444.504250555429</c:v>
                </c:pt>
                <c:pt idx="191866">
                  <c:v>444.506567310702</c:v>
                </c:pt>
                <c:pt idx="191867">
                  <c:v>444.50888406597602</c:v>
                </c:pt>
                <c:pt idx="191868">
                  <c:v>444.51120082124902</c:v>
                </c:pt>
                <c:pt idx="191869">
                  <c:v>444.51351757652299</c:v>
                </c:pt>
                <c:pt idx="191870">
                  <c:v>444.51583433179599</c:v>
                </c:pt>
                <c:pt idx="191871">
                  <c:v>444.51815108707001</c:v>
                </c:pt>
                <c:pt idx="191872">
                  <c:v>444.52046784234301</c:v>
                </c:pt>
                <c:pt idx="191873">
                  <c:v>444.52278459761698</c:v>
                </c:pt>
                <c:pt idx="191874">
                  <c:v>444.52510135288998</c:v>
                </c:pt>
                <c:pt idx="191875">
                  <c:v>444.527418108164</c:v>
                </c:pt>
                <c:pt idx="191876">
                  <c:v>444.529734863437</c:v>
                </c:pt>
                <c:pt idx="191877">
                  <c:v>444.53205161871102</c:v>
                </c:pt>
                <c:pt idx="191878">
                  <c:v>444.53436837398402</c:v>
                </c:pt>
                <c:pt idx="191879">
                  <c:v>444.53668512925799</c:v>
                </c:pt>
                <c:pt idx="191880">
                  <c:v>444.53900188453099</c:v>
                </c:pt>
                <c:pt idx="191881">
                  <c:v>444.54131863980501</c:v>
                </c:pt>
                <c:pt idx="191882">
                  <c:v>444.54363539507801</c:v>
                </c:pt>
                <c:pt idx="191883">
                  <c:v>444.54595215035198</c:v>
                </c:pt>
                <c:pt idx="191884">
                  <c:v>444.54826890562498</c:v>
                </c:pt>
                <c:pt idx="191885">
                  <c:v>444.550585660899</c:v>
                </c:pt>
                <c:pt idx="191886">
                  <c:v>444.552902416172</c:v>
                </c:pt>
                <c:pt idx="191887">
                  <c:v>444.55521917144603</c:v>
                </c:pt>
                <c:pt idx="191888">
                  <c:v>444.55753592671903</c:v>
                </c:pt>
                <c:pt idx="191889">
                  <c:v>444.55985268199299</c:v>
                </c:pt>
                <c:pt idx="191890">
                  <c:v>444.56216943726599</c:v>
                </c:pt>
                <c:pt idx="191891">
                  <c:v>444.56448619254002</c:v>
                </c:pt>
                <c:pt idx="191892">
                  <c:v>444.56680294781302</c:v>
                </c:pt>
                <c:pt idx="191893">
                  <c:v>444.56911970308698</c:v>
                </c:pt>
                <c:pt idx="191894">
                  <c:v>444.57143645835998</c:v>
                </c:pt>
                <c:pt idx="191895">
                  <c:v>444.57375321363401</c:v>
                </c:pt>
                <c:pt idx="191896">
                  <c:v>444.57606996890701</c:v>
                </c:pt>
                <c:pt idx="191897">
                  <c:v>444.57838672418097</c:v>
                </c:pt>
                <c:pt idx="191898">
                  <c:v>444.580703479455</c:v>
                </c:pt>
                <c:pt idx="191899">
                  <c:v>444.583020234728</c:v>
                </c:pt>
                <c:pt idx="191900">
                  <c:v>444.58533699000202</c:v>
                </c:pt>
                <c:pt idx="191901">
                  <c:v>444.58765374527502</c:v>
                </c:pt>
                <c:pt idx="191902">
                  <c:v>444.58997050054899</c:v>
                </c:pt>
                <c:pt idx="191903">
                  <c:v>444.59228725582199</c:v>
                </c:pt>
                <c:pt idx="191904">
                  <c:v>444.59460401109601</c:v>
                </c:pt>
                <c:pt idx="191905">
                  <c:v>444.59692076636901</c:v>
                </c:pt>
                <c:pt idx="191906">
                  <c:v>444.59923752164298</c:v>
                </c:pt>
                <c:pt idx="191907">
                  <c:v>444.60155427691598</c:v>
                </c:pt>
                <c:pt idx="191908">
                  <c:v>444.60387103219</c:v>
                </c:pt>
                <c:pt idx="191909">
                  <c:v>444.606187787463</c:v>
                </c:pt>
                <c:pt idx="191910">
                  <c:v>444.60850454273702</c:v>
                </c:pt>
                <c:pt idx="191911">
                  <c:v>444.61082129801002</c:v>
                </c:pt>
                <c:pt idx="191912">
                  <c:v>444.61313805328399</c:v>
                </c:pt>
                <c:pt idx="191913">
                  <c:v>444.61545480855699</c:v>
                </c:pt>
                <c:pt idx="191914">
                  <c:v>444.61777156383101</c:v>
                </c:pt>
                <c:pt idx="191915">
                  <c:v>444.62008831910401</c:v>
                </c:pt>
                <c:pt idx="191916">
                  <c:v>444.62240507437798</c:v>
                </c:pt>
                <c:pt idx="191917">
                  <c:v>444.62472182965098</c:v>
                </c:pt>
                <c:pt idx="191918">
                  <c:v>444.627038584925</c:v>
                </c:pt>
                <c:pt idx="191919">
                  <c:v>444.629355340198</c:v>
                </c:pt>
                <c:pt idx="191920">
                  <c:v>444.63167209547203</c:v>
                </c:pt>
                <c:pt idx="191921">
                  <c:v>444.63398885074503</c:v>
                </c:pt>
                <c:pt idx="191922">
                  <c:v>444.63630560601899</c:v>
                </c:pt>
                <c:pt idx="191923">
                  <c:v>444.63862236129199</c:v>
                </c:pt>
                <c:pt idx="191924">
                  <c:v>444.64093911656602</c:v>
                </c:pt>
                <c:pt idx="191925">
                  <c:v>444.64325587183902</c:v>
                </c:pt>
                <c:pt idx="191926">
                  <c:v>444.64557262711298</c:v>
                </c:pt>
                <c:pt idx="191927">
                  <c:v>444.64788938238598</c:v>
                </c:pt>
                <c:pt idx="191928">
                  <c:v>444.65020613766001</c:v>
                </c:pt>
                <c:pt idx="191929">
                  <c:v>444.65252289293301</c:v>
                </c:pt>
                <c:pt idx="191930">
                  <c:v>444.65483964820697</c:v>
                </c:pt>
                <c:pt idx="191931">
                  <c:v>444.65715640347997</c:v>
                </c:pt>
                <c:pt idx="191932">
                  <c:v>444.659473158754</c:v>
                </c:pt>
                <c:pt idx="191933">
                  <c:v>444.661789914027</c:v>
                </c:pt>
                <c:pt idx="191934">
                  <c:v>444.66410666930102</c:v>
                </c:pt>
                <c:pt idx="191935">
                  <c:v>444.66642342457402</c:v>
                </c:pt>
                <c:pt idx="191936">
                  <c:v>444.66874017984799</c:v>
                </c:pt>
                <c:pt idx="191937">
                  <c:v>444.67105693512099</c:v>
                </c:pt>
                <c:pt idx="191938">
                  <c:v>444.67337369039501</c:v>
                </c:pt>
                <c:pt idx="191939">
                  <c:v>444.67569044566801</c:v>
                </c:pt>
                <c:pt idx="191940">
                  <c:v>444.67800720094198</c:v>
                </c:pt>
                <c:pt idx="191941">
                  <c:v>444.680323956216</c:v>
                </c:pt>
                <c:pt idx="191942">
                  <c:v>444.682640711489</c:v>
                </c:pt>
                <c:pt idx="191943">
                  <c:v>444.68495746676302</c:v>
                </c:pt>
                <c:pt idx="191944">
                  <c:v>444.68727422203602</c:v>
                </c:pt>
                <c:pt idx="191945">
                  <c:v>444.68959097730999</c:v>
                </c:pt>
                <c:pt idx="191946">
                  <c:v>444.69190773258299</c:v>
                </c:pt>
                <c:pt idx="191947">
                  <c:v>444.69422448785701</c:v>
                </c:pt>
                <c:pt idx="191948">
                  <c:v>444.69654124313001</c:v>
                </c:pt>
                <c:pt idx="191949">
                  <c:v>444.69885799840398</c:v>
                </c:pt>
                <c:pt idx="191950">
                  <c:v>444.70117475367698</c:v>
                </c:pt>
                <c:pt idx="191951">
                  <c:v>444.703491508951</c:v>
                </c:pt>
                <c:pt idx="191952">
                  <c:v>444.705808264224</c:v>
                </c:pt>
                <c:pt idx="191953">
                  <c:v>444.70812501949803</c:v>
                </c:pt>
                <c:pt idx="191954">
                  <c:v>444.71044177477103</c:v>
                </c:pt>
                <c:pt idx="191955">
                  <c:v>444.71275853004499</c:v>
                </c:pt>
                <c:pt idx="191956">
                  <c:v>444.71507528531799</c:v>
                </c:pt>
                <c:pt idx="191957">
                  <c:v>444.71739204059202</c:v>
                </c:pt>
                <c:pt idx="191958">
                  <c:v>444.71970879586502</c:v>
                </c:pt>
                <c:pt idx="191959">
                  <c:v>444.72202555113898</c:v>
                </c:pt>
                <c:pt idx="191960">
                  <c:v>444.72434230641198</c:v>
                </c:pt>
                <c:pt idx="191961">
                  <c:v>444.72665906168601</c:v>
                </c:pt>
                <c:pt idx="191962">
                  <c:v>444.72897581695901</c:v>
                </c:pt>
                <c:pt idx="191963">
                  <c:v>444.73129257223297</c:v>
                </c:pt>
                <c:pt idx="191964">
                  <c:v>444.73360932750597</c:v>
                </c:pt>
                <c:pt idx="191965">
                  <c:v>444.73592608278</c:v>
                </c:pt>
                <c:pt idx="191966">
                  <c:v>444.738242838053</c:v>
                </c:pt>
                <c:pt idx="191967">
                  <c:v>444.74055959332702</c:v>
                </c:pt>
                <c:pt idx="191968">
                  <c:v>444.74287634860002</c:v>
                </c:pt>
                <c:pt idx="191969">
                  <c:v>444.74519310387399</c:v>
                </c:pt>
                <c:pt idx="191970">
                  <c:v>444.74750985914699</c:v>
                </c:pt>
                <c:pt idx="191971">
                  <c:v>444.74982661442101</c:v>
                </c:pt>
                <c:pt idx="191972">
                  <c:v>444.75214336969401</c:v>
                </c:pt>
                <c:pt idx="191973">
                  <c:v>444.75446012496798</c:v>
                </c:pt>
                <c:pt idx="191974">
                  <c:v>444.75677688024098</c:v>
                </c:pt>
                <c:pt idx="191975">
                  <c:v>444.759093635515</c:v>
                </c:pt>
                <c:pt idx="191976">
                  <c:v>444.761410390788</c:v>
                </c:pt>
                <c:pt idx="191977">
                  <c:v>444.76372714606202</c:v>
                </c:pt>
                <c:pt idx="191978">
                  <c:v>444.76604390133502</c:v>
                </c:pt>
                <c:pt idx="191979">
                  <c:v>444.76836065660899</c:v>
                </c:pt>
                <c:pt idx="191980">
                  <c:v>444.77067741188199</c:v>
                </c:pt>
                <c:pt idx="191981">
                  <c:v>444.77299416715601</c:v>
                </c:pt>
                <c:pt idx="191982">
                  <c:v>444.77531092242901</c:v>
                </c:pt>
                <c:pt idx="191983">
                  <c:v>444.77762767770298</c:v>
                </c:pt>
                <c:pt idx="191984">
                  <c:v>444.779944432977</c:v>
                </c:pt>
                <c:pt idx="191985">
                  <c:v>444.78226118825</c:v>
                </c:pt>
                <c:pt idx="191986">
                  <c:v>444.78457794352403</c:v>
                </c:pt>
                <c:pt idx="191987">
                  <c:v>444.78689469879703</c:v>
                </c:pt>
                <c:pt idx="191988">
                  <c:v>444.78921145407099</c:v>
                </c:pt>
                <c:pt idx="191989">
                  <c:v>444.79152820934399</c:v>
                </c:pt>
                <c:pt idx="191990">
                  <c:v>444.79384496461802</c:v>
                </c:pt>
                <c:pt idx="191991">
                  <c:v>444.79616171989102</c:v>
                </c:pt>
                <c:pt idx="191992">
                  <c:v>444.79847847516498</c:v>
                </c:pt>
                <c:pt idx="191993">
                  <c:v>444.80079523043798</c:v>
                </c:pt>
                <c:pt idx="191994">
                  <c:v>444.80311198571201</c:v>
                </c:pt>
                <c:pt idx="191995">
                  <c:v>444.80542874098501</c:v>
                </c:pt>
                <c:pt idx="191996">
                  <c:v>444.80774549625897</c:v>
                </c:pt>
                <c:pt idx="191997">
                  <c:v>444.81006225153197</c:v>
                </c:pt>
                <c:pt idx="191998">
                  <c:v>444.812379006806</c:v>
                </c:pt>
                <c:pt idx="191999">
                  <c:v>444.814695762079</c:v>
                </c:pt>
                <c:pt idx="192000">
                  <c:v>444.81701251735302</c:v>
                </c:pt>
                <c:pt idx="192001">
                  <c:v>444.81932927262602</c:v>
                </c:pt>
                <c:pt idx="192002">
                  <c:v>444.82164602789999</c:v>
                </c:pt>
                <c:pt idx="192003">
                  <c:v>444.82396278317299</c:v>
                </c:pt>
                <c:pt idx="192004">
                  <c:v>444.82627953844701</c:v>
                </c:pt>
                <c:pt idx="192005">
                  <c:v>444.82859629372001</c:v>
                </c:pt>
                <c:pt idx="192006">
                  <c:v>444.83091304899398</c:v>
                </c:pt>
                <c:pt idx="192007">
                  <c:v>444.83322980426698</c:v>
                </c:pt>
                <c:pt idx="192008">
                  <c:v>444.835546559541</c:v>
                </c:pt>
                <c:pt idx="192009">
                  <c:v>444.837863314814</c:v>
                </c:pt>
                <c:pt idx="192010">
                  <c:v>444.84018007008802</c:v>
                </c:pt>
                <c:pt idx="192011">
                  <c:v>444.84249682536102</c:v>
                </c:pt>
                <c:pt idx="192012">
                  <c:v>444.84481358063499</c:v>
                </c:pt>
                <c:pt idx="192013">
                  <c:v>444.84713033590799</c:v>
                </c:pt>
                <c:pt idx="192014">
                  <c:v>444.84944709118201</c:v>
                </c:pt>
                <c:pt idx="192015">
                  <c:v>444.85176384645501</c:v>
                </c:pt>
                <c:pt idx="192016">
                  <c:v>444.85408060172898</c:v>
                </c:pt>
                <c:pt idx="192017">
                  <c:v>444.85639735700198</c:v>
                </c:pt>
                <c:pt idx="192018">
                  <c:v>444.858714112276</c:v>
                </c:pt>
                <c:pt idx="192019">
                  <c:v>444.861030867549</c:v>
                </c:pt>
                <c:pt idx="192020">
                  <c:v>444.86334762282303</c:v>
                </c:pt>
                <c:pt idx="192021">
                  <c:v>444.86566437809603</c:v>
                </c:pt>
                <c:pt idx="192022">
                  <c:v>444.86798113336999</c:v>
                </c:pt>
                <c:pt idx="192023">
                  <c:v>444.87029788864299</c:v>
                </c:pt>
                <c:pt idx="192024">
                  <c:v>444.87261464391702</c:v>
                </c:pt>
                <c:pt idx="192025">
                  <c:v>444.87493139919098</c:v>
                </c:pt>
                <c:pt idx="192026">
                  <c:v>444.87724815446398</c:v>
                </c:pt>
                <c:pt idx="192027">
                  <c:v>444.87956490973801</c:v>
                </c:pt>
                <c:pt idx="192028">
                  <c:v>444.88188166501101</c:v>
                </c:pt>
                <c:pt idx="192029">
                  <c:v>444.88419842028497</c:v>
                </c:pt>
                <c:pt idx="192030">
                  <c:v>444.88651517555797</c:v>
                </c:pt>
                <c:pt idx="192031">
                  <c:v>444.888831930832</c:v>
                </c:pt>
                <c:pt idx="192032">
                  <c:v>444.891148686105</c:v>
                </c:pt>
                <c:pt idx="192033">
                  <c:v>444.89346544137902</c:v>
                </c:pt>
                <c:pt idx="192034">
                  <c:v>444.89578219665202</c:v>
                </c:pt>
                <c:pt idx="192035">
                  <c:v>444.89809895192599</c:v>
                </c:pt>
                <c:pt idx="192036">
                  <c:v>444.90041570719899</c:v>
                </c:pt>
                <c:pt idx="192037">
                  <c:v>444.90273246247301</c:v>
                </c:pt>
                <c:pt idx="192038">
                  <c:v>444.90504921774601</c:v>
                </c:pt>
                <c:pt idx="192039">
                  <c:v>444.90736597301998</c:v>
                </c:pt>
                <c:pt idx="192040">
                  <c:v>444.90968272829298</c:v>
                </c:pt>
                <c:pt idx="192041">
                  <c:v>444.911999483567</c:v>
                </c:pt>
                <c:pt idx="192042">
                  <c:v>444.91431623884</c:v>
                </c:pt>
                <c:pt idx="192043">
                  <c:v>444.91663299411402</c:v>
                </c:pt>
                <c:pt idx="192044">
                  <c:v>444.91894974938702</c:v>
                </c:pt>
                <c:pt idx="192045">
                  <c:v>444.92126650466099</c:v>
                </c:pt>
                <c:pt idx="192046">
                  <c:v>444.92358325993399</c:v>
                </c:pt>
                <c:pt idx="192047">
                  <c:v>444.92590001520801</c:v>
                </c:pt>
                <c:pt idx="192048">
                  <c:v>444.92821677048101</c:v>
                </c:pt>
                <c:pt idx="192049">
                  <c:v>444.93053352575498</c:v>
                </c:pt>
                <c:pt idx="192050">
                  <c:v>444.93285028102798</c:v>
                </c:pt>
                <c:pt idx="192051">
                  <c:v>444.935167036302</c:v>
                </c:pt>
                <c:pt idx="192052">
                  <c:v>444.937483791575</c:v>
                </c:pt>
                <c:pt idx="192053">
                  <c:v>444.93980054684903</c:v>
                </c:pt>
                <c:pt idx="192054">
                  <c:v>444.94211730212203</c:v>
                </c:pt>
                <c:pt idx="192055">
                  <c:v>444.94443405739599</c:v>
                </c:pt>
                <c:pt idx="192056">
                  <c:v>444.94675081266899</c:v>
                </c:pt>
                <c:pt idx="192057">
                  <c:v>444.94906756794302</c:v>
                </c:pt>
                <c:pt idx="192058">
                  <c:v>444.95138432321602</c:v>
                </c:pt>
                <c:pt idx="192059">
                  <c:v>444.95370107848998</c:v>
                </c:pt>
                <c:pt idx="192060">
                  <c:v>444.95601783376298</c:v>
                </c:pt>
                <c:pt idx="192061">
                  <c:v>444.95833458903701</c:v>
                </c:pt>
                <c:pt idx="192062">
                  <c:v>444.96065134431001</c:v>
                </c:pt>
                <c:pt idx="192063">
                  <c:v>444.96296809958397</c:v>
                </c:pt>
                <c:pt idx="192064">
                  <c:v>444.96528485485698</c:v>
                </c:pt>
                <c:pt idx="192065">
                  <c:v>444.967601610131</c:v>
                </c:pt>
                <c:pt idx="192066">
                  <c:v>444.969918365404</c:v>
                </c:pt>
                <c:pt idx="192067">
                  <c:v>444.97223512067802</c:v>
                </c:pt>
                <c:pt idx="192068">
                  <c:v>444.97455187595199</c:v>
                </c:pt>
                <c:pt idx="192069">
                  <c:v>444.97686863122499</c:v>
                </c:pt>
                <c:pt idx="192070">
                  <c:v>444.97918538649901</c:v>
                </c:pt>
                <c:pt idx="192071">
                  <c:v>444.98150214177201</c:v>
                </c:pt>
                <c:pt idx="192072">
                  <c:v>444.98381889704598</c:v>
                </c:pt>
                <c:pt idx="192073">
                  <c:v>444.98613565231898</c:v>
                </c:pt>
                <c:pt idx="192074">
                  <c:v>444.988452407593</c:v>
                </c:pt>
                <c:pt idx="192075">
                  <c:v>444.990769162866</c:v>
                </c:pt>
                <c:pt idx="192076">
                  <c:v>444.99308591814003</c:v>
                </c:pt>
                <c:pt idx="192077">
                  <c:v>444.99540267341303</c:v>
                </c:pt>
                <c:pt idx="192078">
                  <c:v>444.99771942868699</c:v>
                </c:pt>
                <c:pt idx="192079">
                  <c:v>445.00003618395999</c:v>
                </c:pt>
                <c:pt idx="192080">
                  <c:v>445.00235293923402</c:v>
                </c:pt>
                <c:pt idx="192081">
                  <c:v>445.00466969450702</c:v>
                </c:pt>
                <c:pt idx="192082">
                  <c:v>445.00698644978098</c:v>
                </c:pt>
                <c:pt idx="192083">
                  <c:v>445.00930320505398</c:v>
                </c:pt>
                <c:pt idx="192084">
                  <c:v>445.01161996032801</c:v>
                </c:pt>
                <c:pt idx="192085">
                  <c:v>445.01393671560101</c:v>
                </c:pt>
                <c:pt idx="192086">
                  <c:v>445.01625347087497</c:v>
                </c:pt>
                <c:pt idx="192087">
                  <c:v>445.01857022614797</c:v>
                </c:pt>
                <c:pt idx="192088">
                  <c:v>445.020886981422</c:v>
                </c:pt>
                <c:pt idx="192089">
                  <c:v>445.023203736695</c:v>
                </c:pt>
                <c:pt idx="192090">
                  <c:v>445.02552049196902</c:v>
                </c:pt>
                <c:pt idx="192091">
                  <c:v>445.02783724724202</c:v>
                </c:pt>
                <c:pt idx="192092">
                  <c:v>445.03015400251599</c:v>
                </c:pt>
                <c:pt idx="192093">
                  <c:v>445.03247075778899</c:v>
                </c:pt>
                <c:pt idx="192094">
                  <c:v>445.03478751306301</c:v>
                </c:pt>
                <c:pt idx="192095">
                  <c:v>445.03710426833601</c:v>
                </c:pt>
                <c:pt idx="192096">
                  <c:v>445.03942102360998</c:v>
                </c:pt>
                <c:pt idx="192097">
                  <c:v>445.04173777888298</c:v>
                </c:pt>
                <c:pt idx="192098">
                  <c:v>445.044054534157</c:v>
                </c:pt>
                <c:pt idx="192099">
                  <c:v>445.04637128943</c:v>
                </c:pt>
                <c:pt idx="192100">
                  <c:v>445.04868804470402</c:v>
                </c:pt>
                <c:pt idx="192101">
                  <c:v>445.05100479997702</c:v>
                </c:pt>
                <c:pt idx="192102">
                  <c:v>445.05332155525099</c:v>
                </c:pt>
                <c:pt idx="192103">
                  <c:v>445.05563831052399</c:v>
                </c:pt>
                <c:pt idx="192104">
                  <c:v>445.05795506579801</c:v>
                </c:pt>
                <c:pt idx="192105">
                  <c:v>445.06027182107101</c:v>
                </c:pt>
                <c:pt idx="192106">
                  <c:v>445.06258857634498</c:v>
                </c:pt>
                <c:pt idx="192107">
                  <c:v>445.06490533161798</c:v>
                </c:pt>
                <c:pt idx="192108">
                  <c:v>445.067222086892</c:v>
                </c:pt>
                <c:pt idx="192109">
                  <c:v>445.069538842165</c:v>
                </c:pt>
                <c:pt idx="192110">
                  <c:v>445.07185559743903</c:v>
                </c:pt>
                <c:pt idx="192111">
                  <c:v>445.07417235271299</c:v>
                </c:pt>
                <c:pt idx="192112">
                  <c:v>445.07648910798599</c:v>
                </c:pt>
                <c:pt idx="192113">
                  <c:v>445.07880586326002</c:v>
                </c:pt>
                <c:pt idx="192114">
                  <c:v>445.08112261853302</c:v>
                </c:pt>
                <c:pt idx="192115">
                  <c:v>445.08343937380698</c:v>
                </c:pt>
                <c:pt idx="192116">
                  <c:v>445.08575612907998</c:v>
                </c:pt>
                <c:pt idx="192117">
                  <c:v>445.08807288435401</c:v>
                </c:pt>
                <c:pt idx="192118">
                  <c:v>445.09038963962701</c:v>
                </c:pt>
                <c:pt idx="192119">
                  <c:v>445.09270639490097</c:v>
                </c:pt>
                <c:pt idx="192120">
                  <c:v>445.09502315017397</c:v>
                </c:pt>
                <c:pt idx="192121">
                  <c:v>445.097339905448</c:v>
                </c:pt>
                <c:pt idx="192122">
                  <c:v>445.099656660721</c:v>
                </c:pt>
                <c:pt idx="192123">
                  <c:v>445.10197341599502</c:v>
                </c:pt>
                <c:pt idx="192124">
                  <c:v>445.10429017126802</c:v>
                </c:pt>
                <c:pt idx="192125">
                  <c:v>445.10660692654199</c:v>
                </c:pt>
                <c:pt idx="192126">
                  <c:v>445.10892368181499</c:v>
                </c:pt>
                <c:pt idx="192127">
                  <c:v>445.11124043708901</c:v>
                </c:pt>
                <c:pt idx="192128">
                  <c:v>445.11355719236201</c:v>
                </c:pt>
                <c:pt idx="192129">
                  <c:v>445.11587394763598</c:v>
                </c:pt>
                <c:pt idx="192130">
                  <c:v>445.11819070290898</c:v>
                </c:pt>
                <c:pt idx="192131">
                  <c:v>445.120507458183</c:v>
                </c:pt>
                <c:pt idx="192132">
                  <c:v>445.122824213456</c:v>
                </c:pt>
                <c:pt idx="192133">
                  <c:v>445.12514096873002</c:v>
                </c:pt>
                <c:pt idx="192134">
                  <c:v>445.12745772400302</c:v>
                </c:pt>
                <c:pt idx="192135">
                  <c:v>445.12977447927699</c:v>
                </c:pt>
                <c:pt idx="192136">
                  <c:v>445.13209123454999</c:v>
                </c:pt>
                <c:pt idx="192137">
                  <c:v>445.13440798982401</c:v>
                </c:pt>
                <c:pt idx="192138">
                  <c:v>445.13672474509701</c:v>
                </c:pt>
                <c:pt idx="192139">
                  <c:v>445.13904150037098</c:v>
                </c:pt>
                <c:pt idx="192140">
                  <c:v>445.14135825564398</c:v>
                </c:pt>
                <c:pt idx="192141">
                  <c:v>445.143675010918</c:v>
                </c:pt>
                <c:pt idx="192142">
                  <c:v>445.145991766191</c:v>
                </c:pt>
                <c:pt idx="192143">
                  <c:v>445.14830852146503</c:v>
                </c:pt>
                <c:pt idx="192144">
                  <c:v>445.15062527673803</c:v>
                </c:pt>
                <c:pt idx="192145">
                  <c:v>445.15294203201199</c:v>
                </c:pt>
                <c:pt idx="192146">
                  <c:v>445.15525878728499</c:v>
                </c:pt>
                <c:pt idx="192147">
                  <c:v>445.15757554255902</c:v>
                </c:pt>
                <c:pt idx="192148">
                  <c:v>445.15989229783202</c:v>
                </c:pt>
                <c:pt idx="192149">
                  <c:v>445.16220905310598</c:v>
                </c:pt>
                <c:pt idx="192150">
                  <c:v>445.16452580837898</c:v>
                </c:pt>
                <c:pt idx="192151">
                  <c:v>445.16684256365301</c:v>
                </c:pt>
                <c:pt idx="192152">
                  <c:v>445.16915931892601</c:v>
                </c:pt>
                <c:pt idx="192153">
                  <c:v>445.17147607419997</c:v>
                </c:pt>
                <c:pt idx="192154">
                  <c:v>445.173792829474</c:v>
                </c:pt>
                <c:pt idx="192155">
                  <c:v>445.176109584747</c:v>
                </c:pt>
                <c:pt idx="192156">
                  <c:v>445.17842634002102</c:v>
                </c:pt>
                <c:pt idx="192157">
                  <c:v>445.18074309529402</c:v>
                </c:pt>
                <c:pt idx="192158">
                  <c:v>445.18305985056799</c:v>
                </c:pt>
                <c:pt idx="192159">
                  <c:v>445.18537660584099</c:v>
                </c:pt>
                <c:pt idx="192160">
                  <c:v>445.18769336111501</c:v>
                </c:pt>
                <c:pt idx="192161">
                  <c:v>445.19001011638801</c:v>
                </c:pt>
                <c:pt idx="192162">
                  <c:v>445.19232687166198</c:v>
                </c:pt>
                <c:pt idx="192163">
                  <c:v>445.19464362693498</c:v>
                </c:pt>
                <c:pt idx="192164">
                  <c:v>445.196960382209</c:v>
                </c:pt>
                <c:pt idx="192165">
                  <c:v>445.199277137482</c:v>
                </c:pt>
                <c:pt idx="192166">
                  <c:v>445.20159389275602</c:v>
                </c:pt>
                <c:pt idx="192167">
                  <c:v>445.20391064802902</c:v>
                </c:pt>
                <c:pt idx="192168">
                  <c:v>445.20622740330299</c:v>
                </c:pt>
                <c:pt idx="192169">
                  <c:v>445.20854415857599</c:v>
                </c:pt>
                <c:pt idx="192170">
                  <c:v>445.21086091385001</c:v>
                </c:pt>
                <c:pt idx="192171">
                  <c:v>445.21317766912301</c:v>
                </c:pt>
                <c:pt idx="192172">
                  <c:v>445.21549442439698</c:v>
                </c:pt>
                <c:pt idx="192173">
                  <c:v>445.21781117966998</c:v>
                </c:pt>
                <c:pt idx="192174">
                  <c:v>445.220127934944</c:v>
                </c:pt>
                <c:pt idx="192175">
                  <c:v>445.222444690217</c:v>
                </c:pt>
                <c:pt idx="192176">
                  <c:v>445.22476144549103</c:v>
                </c:pt>
                <c:pt idx="192177">
                  <c:v>445.22707820076403</c:v>
                </c:pt>
                <c:pt idx="192178">
                  <c:v>445.22939495603799</c:v>
                </c:pt>
                <c:pt idx="192179">
                  <c:v>445.23171171131099</c:v>
                </c:pt>
                <c:pt idx="192180">
                  <c:v>445.23402846658502</c:v>
                </c:pt>
                <c:pt idx="192181">
                  <c:v>445.23634522185802</c:v>
                </c:pt>
                <c:pt idx="192182">
                  <c:v>445.23866197713198</c:v>
                </c:pt>
                <c:pt idx="192183">
                  <c:v>445.24097873240498</c:v>
                </c:pt>
                <c:pt idx="192184">
                  <c:v>445.24329548767901</c:v>
                </c:pt>
                <c:pt idx="192185">
                  <c:v>445.24561224295201</c:v>
                </c:pt>
                <c:pt idx="192186">
                  <c:v>445.24792899822597</c:v>
                </c:pt>
                <c:pt idx="192187">
                  <c:v>445.25024575349897</c:v>
                </c:pt>
                <c:pt idx="192188">
                  <c:v>445.252562508773</c:v>
                </c:pt>
                <c:pt idx="192189">
                  <c:v>445.254879264046</c:v>
                </c:pt>
                <c:pt idx="192190">
                  <c:v>445.25719601932002</c:v>
                </c:pt>
                <c:pt idx="192191">
                  <c:v>445.25951277459302</c:v>
                </c:pt>
                <c:pt idx="192192">
                  <c:v>445.26182952986699</c:v>
                </c:pt>
                <c:pt idx="192193">
                  <c:v>445.26414628513999</c:v>
                </c:pt>
                <c:pt idx="192194">
                  <c:v>445.26646304041401</c:v>
                </c:pt>
                <c:pt idx="192195">
                  <c:v>445.26877979568701</c:v>
                </c:pt>
                <c:pt idx="192196">
                  <c:v>445.27109655096098</c:v>
                </c:pt>
                <c:pt idx="192197">
                  <c:v>445.273413306235</c:v>
                </c:pt>
                <c:pt idx="192198">
                  <c:v>445.275730061508</c:v>
                </c:pt>
                <c:pt idx="192199">
                  <c:v>445.27804681678202</c:v>
                </c:pt>
                <c:pt idx="192200">
                  <c:v>445.28036357205502</c:v>
                </c:pt>
                <c:pt idx="192201">
                  <c:v>445.28268032732899</c:v>
                </c:pt>
                <c:pt idx="192202">
                  <c:v>445.28499708260199</c:v>
                </c:pt>
                <c:pt idx="192203">
                  <c:v>445.28731383787601</c:v>
                </c:pt>
                <c:pt idx="192204">
                  <c:v>445.28963059314901</c:v>
                </c:pt>
                <c:pt idx="192205">
                  <c:v>445.29194734842298</c:v>
                </c:pt>
                <c:pt idx="192206">
                  <c:v>445.29426410369598</c:v>
                </c:pt>
                <c:pt idx="192207">
                  <c:v>445.29658085897</c:v>
                </c:pt>
                <c:pt idx="192208">
                  <c:v>445.298897614243</c:v>
                </c:pt>
                <c:pt idx="192209">
                  <c:v>445.30121436951703</c:v>
                </c:pt>
                <c:pt idx="192210">
                  <c:v>445.30353112479003</c:v>
                </c:pt>
                <c:pt idx="192211">
                  <c:v>445.30584788006399</c:v>
                </c:pt>
                <c:pt idx="192212">
                  <c:v>445.30816463533699</c:v>
                </c:pt>
                <c:pt idx="192213">
                  <c:v>445.31048139061102</c:v>
                </c:pt>
                <c:pt idx="192214">
                  <c:v>445.31279814588402</c:v>
                </c:pt>
                <c:pt idx="192215">
                  <c:v>445.31511490115798</c:v>
                </c:pt>
                <c:pt idx="192216">
                  <c:v>445.31743165643098</c:v>
                </c:pt>
                <c:pt idx="192217">
                  <c:v>445.31974841170501</c:v>
                </c:pt>
                <c:pt idx="192218">
                  <c:v>445.32206516697801</c:v>
                </c:pt>
                <c:pt idx="192219">
                  <c:v>445.32438192225197</c:v>
                </c:pt>
                <c:pt idx="192220">
                  <c:v>445.32669867752497</c:v>
                </c:pt>
                <c:pt idx="192221">
                  <c:v>445.329015432799</c:v>
                </c:pt>
                <c:pt idx="192222">
                  <c:v>445.331332188072</c:v>
                </c:pt>
                <c:pt idx="192223">
                  <c:v>445.33364894334602</c:v>
                </c:pt>
                <c:pt idx="192224">
                  <c:v>445.33596569861902</c:v>
                </c:pt>
                <c:pt idx="192225">
                  <c:v>445.33828245389299</c:v>
                </c:pt>
                <c:pt idx="192226">
                  <c:v>445.34059920916599</c:v>
                </c:pt>
                <c:pt idx="192227">
                  <c:v>445.34291596444001</c:v>
                </c:pt>
                <c:pt idx="192228">
                  <c:v>445.34523271971301</c:v>
                </c:pt>
                <c:pt idx="192229">
                  <c:v>445.34754947498698</c:v>
                </c:pt>
                <c:pt idx="192230">
                  <c:v>445.34986623025998</c:v>
                </c:pt>
                <c:pt idx="192231">
                  <c:v>445.352182985534</c:v>
                </c:pt>
                <c:pt idx="192232">
                  <c:v>445.354499740807</c:v>
                </c:pt>
                <c:pt idx="192233">
                  <c:v>445.35681649608102</c:v>
                </c:pt>
                <c:pt idx="192234">
                  <c:v>445.35913325135402</c:v>
                </c:pt>
                <c:pt idx="192235">
                  <c:v>445.36145000662799</c:v>
                </c:pt>
                <c:pt idx="192236">
                  <c:v>445.36376676190099</c:v>
                </c:pt>
                <c:pt idx="192237">
                  <c:v>445.36608351717501</c:v>
                </c:pt>
                <c:pt idx="192238">
                  <c:v>445.36840027244801</c:v>
                </c:pt>
                <c:pt idx="192239">
                  <c:v>445.37071702772198</c:v>
                </c:pt>
                <c:pt idx="192240">
                  <c:v>445.373033782996</c:v>
                </c:pt>
                <c:pt idx="192241">
                  <c:v>445.375350538269</c:v>
                </c:pt>
                <c:pt idx="192242">
                  <c:v>445.37766729354303</c:v>
                </c:pt>
                <c:pt idx="192243">
                  <c:v>445.37998404881603</c:v>
                </c:pt>
                <c:pt idx="192244">
                  <c:v>445.38230080408999</c:v>
                </c:pt>
                <c:pt idx="192245">
                  <c:v>445.38461755936299</c:v>
                </c:pt>
                <c:pt idx="192246">
                  <c:v>445.38693431463702</c:v>
                </c:pt>
                <c:pt idx="192247">
                  <c:v>445.38925106991002</c:v>
                </c:pt>
                <c:pt idx="192248">
                  <c:v>445.39156782518398</c:v>
                </c:pt>
                <c:pt idx="192249">
                  <c:v>445.39388458045698</c:v>
                </c:pt>
                <c:pt idx="192250">
                  <c:v>445.39620133573101</c:v>
                </c:pt>
                <c:pt idx="192251">
                  <c:v>445.39851809100401</c:v>
                </c:pt>
                <c:pt idx="192252">
                  <c:v>445.40083484627797</c:v>
                </c:pt>
                <c:pt idx="192253">
                  <c:v>445.40315160155097</c:v>
                </c:pt>
                <c:pt idx="192254">
                  <c:v>445.405468356825</c:v>
                </c:pt>
                <c:pt idx="192255">
                  <c:v>445.407785112098</c:v>
                </c:pt>
                <c:pt idx="192256">
                  <c:v>445.41010186737202</c:v>
                </c:pt>
                <c:pt idx="192257">
                  <c:v>445.41241862264502</c:v>
                </c:pt>
                <c:pt idx="192258">
                  <c:v>445.41473537791899</c:v>
                </c:pt>
                <c:pt idx="192259">
                  <c:v>445.41705213319199</c:v>
                </c:pt>
                <c:pt idx="192260">
                  <c:v>445.41936888846601</c:v>
                </c:pt>
                <c:pt idx="192261">
                  <c:v>445.42168564373901</c:v>
                </c:pt>
                <c:pt idx="192262">
                  <c:v>445.42400239901298</c:v>
                </c:pt>
                <c:pt idx="192263">
                  <c:v>445.42631915428598</c:v>
                </c:pt>
                <c:pt idx="192264">
                  <c:v>445.42863590956</c:v>
                </c:pt>
                <c:pt idx="192265">
                  <c:v>445.430952664833</c:v>
                </c:pt>
                <c:pt idx="192266">
                  <c:v>445.43326942010702</c:v>
                </c:pt>
                <c:pt idx="192267">
                  <c:v>445.43558617538002</c:v>
                </c:pt>
                <c:pt idx="192268">
                  <c:v>445.43790293065399</c:v>
                </c:pt>
                <c:pt idx="192269">
                  <c:v>445.44021968592699</c:v>
                </c:pt>
                <c:pt idx="192270">
                  <c:v>445.44253644120101</c:v>
                </c:pt>
                <c:pt idx="192271">
                  <c:v>445.44485319647401</c:v>
                </c:pt>
                <c:pt idx="192272">
                  <c:v>445.44716995174798</c:v>
                </c:pt>
                <c:pt idx="192273">
                  <c:v>445.44948670702098</c:v>
                </c:pt>
                <c:pt idx="192274">
                  <c:v>445.451803462295</c:v>
                </c:pt>
                <c:pt idx="192275">
                  <c:v>445.454120217568</c:v>
                </c:pt>
                <c:pt idx="192276">
                  <c:v>445.45643697284203</c:v>
                </c:pt>
                <c:pt idx="192277">
                  <c:v>445.45875372811503</c:v>
                </c:pt>
                <c:pt idx="192278">
                  <c:v>445.46107048338899</c:v>
                </c:pt>
                <c:pt idx="192279">
                  <c:v>445.46338723866199</c:v>
                </c:pt>
                <c:pt idx="192280">
                  <c:v>445.46570399393602</c:v>
                </c:pt>
                <c:pt idx="192281">
                  <c:v>445.46802074920998</c:v>
                </c:pt>
                <c:pt idx="192282">
                  <c:v>445.47033750448298</c:v>
                </c:pt>
                <c:pt idx="192283">
                  <c:v>445.47265425975701</c:v>
                </c:pt>
                <c:pt idx="192284">
                  <c:v>445.47497101503001</c:v>
                </c:pt>
                <c:pt idx="192285">
                  <c:v>445.47728777030397</c:v>
                </c:pt>
                <c:pt idx="192286">
                  <c:v>445.47960452557697</c:v>
                </c:pt>
                <c:pt idx="192287">
                  <c:v>445.481921280851</c:v>
                </c:pt>
                <c:pt idx="192288">
                  <c:v>445.484238036124</c:v>
                </c:pt>
                <c:pt idx="192289">
                  <c:v>445.48655479139802</c:v>
                </c:pt>
                <c:pt idx="192290">
                  <c:v>445.48887154667102</c:v>
                </c:pt>
                <c:pt idx="192291">
                  <c:v>445.49118830194499</c:v>
                </c:pt>
                <c:pt idx="192292">
                  <c:v>445.49350505721799</c:v>
                </c:pt>
                <c:pt idx="192293">
                  <c:v>445.49582181249201</c:v>
                </c:pt>
                <c:pt idx="192294">
                  <c:v>445.49813856776501</c:v>
                </c:pt>
                <c:pt idx="192295">
                  <c:v>445.50045532303898</c:v>
                </c:pt>
                <c:pt idx="192296">
                  <c:v>445.50277207831198</c:v>
                </c:pt>
                <c:pt idx="192297">
                  <c:v>445.505088833586</c:v>
                </c:pt>
                <c:pt idx="192298">
                  <c:v>445.507405588859</c:v>
                </c:pt>
                <c:pt idx="192299">
                  <c:v>445.50972234413302</c:v>
                </c:pt>
                <c:pt idx="192300">
                  <c:v>445.51203909940602</c:v>
                </c:pt>
                <c:pt idx="192301">
                  <c:v>445.51435585467999</c:v>
                </c:pt>
                <c:pt idx="192302">
                  <c:v>445.51667260995299</c:v>
                </c:pt>
                <c:pt idx="192303">
                  <c:v>445.51898936522701</c:v>
                </c:pt>
                <c:pt idx="192304">
                  <c:v>445.52130612050001</c:v>
                </c:pt>
                <c:pt idx="192305">
                  <c:v>445.52362287577398</c:v>
                </c:pt>
                <c:pt idx="192306">
                  <c:v>445.52593963104698</c:v>
                </c:pt>
                <c:pt idx="192307">
                  <c:v>445.528256386321</c:v>
                </c:pt>
                <c:pt idx="192308">
                  <c:v>445.530573141594</c:v>
                </c:pt>
                <c:pt idx="192309">
                  <c:v>445.53288989686803</c:v>
                </c:pt>
                <c:pt idx="192310">
                  <c:v>445.53520665214103</c:v>
                </c:pt>
                <c:pt idx="192311">
                  <c:v>445.53752340741499</c:v>
                </c:pt>
                <c:pt idx="192312">
                  <c:v>445.53984016268799</c:v>
                </c:pt>
                <c:pt idx="192313">
                  <c:v>445.54215691796202</c:v>
                </c:pt>
                <c:pt idx="192314">
                  <c:v>445.54447367323502</c:v>
                </c:pt>
                <c:pt idx="192315">
                  <c:v>445.54679042850898</c:v>
                </c:pt>
                <c:pt idx="192316">
                  <c:v>445.54910718378198</c:v>
                </c:pt>
                <c:pt idx="192317">
                  <c:v>445.55142393905601</c:v>
                </c:pt>
                <c:pt idx="192318">
                  <c:v>445.55374069432901</c:v>
                </c:pt>
                <c:pt idx="192319">
                  <c:v>445.55605744960297</c:v>
                </c:pt>
                <c:pt idx="192320">
                  <c:v>445.55837420487597</c:v>
                </c:pt>
                <c:pt idx="192321">
                  <c:v>445.56069096015</c:v>
                </c:pt>
                <c:pt idx="192322">
                  <c:v>445.563007715423</c:v>
                </c:pt>
                <c:pt idx="192323">
                  <c:v>445.56532447069702</c:v>
                </c:pt>
                <c:pt idx="192324">
                  <c:v>445.56764122597099</c:v>
                </c:pt>
                <c:pt idx="192325">
                  <c:v>445.56995798124399</c:v>
                </c:pt>
                <c:pt idx="192326">
                  <c:v>445.57227473651801</c:v>
                </c:pt>
                <c:pt idx="192327">
                  <c:v>445.57459149179101</c:v>
                </c:pt>
                <c:pt idx="192328">
                  <c:v>445.57690824706498</c:v>
                </c:pt>
                <c:pt idx="192329">
                  <c:v>445.57922500233798</c:v>
                </c:pt>
                <c:pt idx="192330">
                  <c:v>445.581541757612</c:v>
                </c:pt>
                <c:pt idx="192331">
                  <c:v>445.583858512885</c:v>
                </c:pt>
                <c:pt idx="192332">
                  <c:v>445.58617526815902</c:v>
                </c:pt>
                <c:pt idx="192333">
                  <c:v>445.58849202343202</c:v>
                </c:pt>
                <c:pt idx="192334">
                  <c:v>445.59080877870599</c:v>
                </c:pt>
                <c:pt idx="192335">
                  <c:v>445.59312553397899</c:v>
                </c:pt>
                <c:pt idx="192336">
                  <c:v>445.59544228925301</c:v>
                </c:pt>
                <c:pt idx="192337">
                  <c:v>445.59775904452601</c:v>
                </c:pt>
                <c:pt idx="192338">
                  <c:v>445.60007579979998</c:v>
                </c:pt>
                <c:pt idx="192339">
                  <c:v>445.60239255507298</c:v>
                </c:pt>
                <c:pt idx="192340">
                  <c:v>445.604709310347</c:v>
                </c:pt>
                <c:pt idx="192341">
                  <c:v>445.60702606562</c:v>
                </c:pt>
                <c:pt idx="192342">
                  <c:v>445.60934282089403</c:v>
                </c:pt>
                <c:pt idx="192343">
                  <c:v>445.61165957616703</c:v>
                </c:pt>
                <c:pt idx="192344">
                  <c:v>445.61397633144099</c:v>
                </c:pt>
                <c:pt idx="192345">
                  <c:v>445.61629308671399</c:v>
                </c:pt>
                <c:pt idx="192346">
                  <c:v>445.61860984198802</c:v>
                </c:pt>
                <c:pt idx="192347">
                  <c:v>445.62092659726102</c:v>
                </c:pt>
                <c:pt idx="192348">
                  <c:v>445.62324335253498</c:v>
                </c:pt>
                <c:pt idx="192349">
                  <c:v>445.62556010780798</c:v>
                </c:pt>
                <c:pt idx="192350">
                  <c:v>445.62787686308201</c:v>
                </c:pt>
                <c:pt idx="192351">
                  <c:v>445.63019361835501</c:v>
                </c:pt>
                <c:pt idx="192352">
                  <c:v>445.63251037362897</c:v>
                </c:pt>
                <c:pt idx="192353">
                  <c:v>445.63482712890197</c:v>
                </c:pt>
                <c:pt idx="192354">
                  <c:v>445.637143884176</c:v>
                </c:pt>
                <c:pt idx="192355">
                  <c:v>445.639460639449</c:v>
                </c:pt>
                <c:pt idx="192356">
                  <c:v>445.64177739472302</c:v>
                </c:pt>
                <c:pt idx="192357">
                  <c:v>445.64409414999602</c:v>
                </c:pt>
                <c:pt idx="192358">
                  <c:v>445.64641090526999</c:v>
                </c:pt>
                <c:pt idx="192359">
                  <c:v>445.64872766054299</c:v>
                </c:pt>
                <c:pt idx="192360">
                  <c:v>445.65104441581701</c:v>
                </c:pt>
                <c:pt idx="192361">
                  <c:v>445.65336117109001</c:v>
                </c:pt>
                <c:pt idx="192362">
                  <c:v>445.65567792636398</c:v>
                </c:pt>
                <c:pt idx="192363">
                  <c:v>445.65799468163698</c:v>
                </c:pt>
                <c:pt idx="192364">
                  <c:v>445.660311436911</c:v>
                </c:pt>
                <c:pt idx="192365">
                  <c:v>445.662628192184</c:v>
                </c:pt>
                <c:pt idx="192366">
                  <c:v>445.66494494745803</c:v>
                </c:pt>
                <c:pt idx="192367">
                  <c:v>445.66726170273199</c:v>
                </c:pt>
                <c:pt idx="192368">
                  <c:v>445.66957845800499</c:v>
                </c:pt>
                <c:pt idx="192369">
                  <c:v>445.67189521327902</c:v>
                </c:pt>
                <c:pt idx="192370">
                  <c:v>445.67421196855202</c:v>
                </c:pt>
                <c:pt idx="192371">
                  <c:v>445.67652872382598</c:v>
                </c:pt>
                <c:pt idx="192372">
                  <c:v>445.67884547909898</c:v>
                </c:pt>
                <c:pt idx="192373">
                  <c:v>445.68116223437301</c:v>
                </c:pt>
                <c:pt idx="192374">
                  <c:v>445.68347898964601</c:v>
                </c:pt>
                <c:pt idx="192375">
                  <c:v>445.68579574491997</c:v>
                </c:pt>
                <c:pt idx="192376">
                  <c:v>445.68811250019297</c:v>
                </c:pt>
                <c:pt idx="192377">
                  <c:v>445.690429255467</c:v>
                </c:pt>
                <c:pt idx="192378">
                  <c:v>445.69274601074</c:v>
                </c:pt>
                <c:pt idx="192379">
                  <c:v>445.69506276601402</c:v>
                </c:pt>
                <c:pt idx="192380">
                  <c:v>445.69737952128702</c:v>
                </c:pt>
                <c:pt idx="192381">
                  <c:v>445.69969627656099</c:v>
                </c:pt>
                <c:pt idx="192382">
                  <c:v>445.70201303183399</c:v>
                </c:pt>
                <c:pt idx="192383">
                  <c:v>445.70432978710801</c:v>
                </c:pt>
                <c:pt idx="192384">
                  <c:v>445.70664654238101</c:v>
                </c:pt>
                <c:pt idx="192385">
                  <c:v>445.70896329765498</c:v>
                </c:pt>
                <c:pt idx="192386">
                  <c:v>445.71128005292798</c:v>
                </c:pt>
                <c:pt idx="192387">
                  <c:v>445.713596808202</c:v>
                </c:pt>
                <c:pt idx="192388">
                  <c:v>445.715913563475</c:v>
                </c:pt>
                <c:pt idx="192389">
                  <c:v>445.71823031874902</c:v>
                </c:pt>
                <c:pt idx="192390">
                  <c:v>445.72054707402202</c:v>
                </c:pt>
                <c:pt idx="192391">
                  <c:v>445.72286382929599</c:v>
                </c:pt>
                <c:pt idx="192392">
                  <c:v>445.72518058456899</c:v>
                </c:pt>
                <c:pt idx="192393">
                  <c:v>445.72749733984301</c:v>
                </c:pt>
                <c:pt idx="192394">
                  <c:v>445.72981409511601</c:v>
                </c:pt>
                <c:pt idx="192395">
                  <c:v>445.73213085038998</c:v>
                </c:pt>
                <c:pt idx="192396">
                  <c:v>445.73444760566298</c:v>
                </c:pt>
                <c:pt idx="192397">
                  <c:v>445.736764360937</c:v>
                </c:pt>
                <c:pt idx="192398">
                  <c:v>445.73908111621</c:v>
                </c:pt>
                <c:pt idx="192399">
                  <c:v>445.74139787148403</c:v>
                </c:pt>
                <c:pt idx="192400">
                  <c:v>445.74371462675703</c:v>
                </c:pt>
                <c:pt idx="192401">
                  <c:v>445.74603138203099</c:v>
                </c:pt>
                <c:pt idx="192402">
                  <c:v>445.74834813730399</c:v>
                </c:pt>
                <c:pt idx="192403">
                  <c:v>445.75066489257802</c:v>
                </c:pt>
                <c:pt idx="192404">
                  <c:v>445.75298164785102</c:v>
                </c:pt>
                <c:pt idx="192405">
                  <c:v>445.75529840312498</c:v>
                </c:pt>
                <c:pt idx="192406">
                  <c:v>445.75761515839798</c:v>
                </c:pt>
                <c:pt idx="192407">
                  <c:v>445.75993191367201</c:v>
                </c:pt>
                <c:pt idx="192408">
                  <c:v>445.76224866894501</c:v>
                </c:pt>
                <c:pt idx="192409">
                  <c:v>445.76456542421897</c:v>
                </c:pt>
                <c:pt idx="192410">
                  <c:v>445.766882179493</c:v>
                </c:pt>
                <c:pt idx="192411">
                  <c:v>445.769198934766</c:v>
                </c:pt>
                <c:pt idx="192412">
                  <c:v>445.77151569004002</c:v>
                </c:pt>
                <c:pt idx="192413">
                  <c:v>445.77383244531302</c:v>
                </c:pt>
                <c:pt idx="192414">
                  <c:v>445.77614920058699</c:v>
                </c:pt>
                <c:pt idx="192415">
                  <c:v>445.77846595585999</c:v>
                </c:pt>
                <c:pt idx="192416">
                  <c:v>445.78078271113401</c:v>
                </c:pt>
                <c:pt idx="192417">
                  <c:v>445.78309946640701</c:v>
                </c:pt>
                <c:pt idx="192418">
                  <c:v>445.78541622168098</c:v>
                </c:pt>
                <c:pt idx="192419">
                  <c:v>445.78773297695398</c:v>
                </c:pt>
                <c:pt idx="192420">
                  <c:v>445.790049732228</c:v>
                </c:pt>
                <c:pt idx="192421">
                  <c:v>445.792366487501</c:v>
                </c:pt>
                <c:pt idx="192422">
                  <c:v>445.79468324277502</c:v>
                </c:pt>
                <c:pt idx="192423">
                  <c:v>445.79699999804802</c:v>
                </c:pt>
                <c:pt idx="192424">
                  <c:v>445.79931675332199</c:v>
                </c:pt>
                <c:pt idx="192425">
                  <c:v>445.80163350859499</c:v>
                </c:pt>
                <c:pt idx="192426">
                  <c:v>445.80395026386901</c:v>
                </c:pt>
                <c:pt idx="192427">
                  <c:v>445.80626701914201</c:v>
                </c:pt>
                <c:pt idx="192428">
                  <c:v>445.80858377441598</c:v>
                </c:pt>
                <c:pt idx="192429">
                  <c:v>445.81090052968898</c:v>
                </c:pt>
                <c:pt idx="192430">
                  <c:v>445.813217284963</c:v>
                </c:pt>
                <c:pt idx="192431">
                  <c:v>445.815534040236</c:v>
                </c:pt>
                <c:pt idx="192432">
                  <c:v>445.81785079551003</c:v>
                </c:pt>
                <c:pt idx="192433">
                  <c:v>445.82016755078303</c:v>
                </c:pt>
                <c:pt idx="192434">
                  <c:v>445.82248430605699</c:v>
                </c:pt>
                <c:pt idx="192435">
                  <c:v>445.82480106132999</c:v>
                </c:pt>
                <c:pt idx="192436">
                  <c:v>445.82711781660402</c:v>
                </c:pt>
                <c:pt idx="192437">
                  <c:v>445.82943457187702</c:v>
                </c:pt>
                <c:pt idx="192438">
                  <c:v>445.83175132715098</c:v>
                </c:pt>
                <c:pt idx="192439">
                  <c:v>445.83406808242398</c:v>
                </c:pt>
                <c:pt idx="192440">
                  <c:v>445.83638483769801</c:v>
                </c:pt>
                <c:pt idx="192441">
                  <c:v>445.83870159297101</c:v>
                </c:pt>
                <c:pt idx="192442">
                  <c:v>445.84101834824497</c:v>
                </c:pt>
                <c:pt idx="192443">
                  <c:v>445.84333510351797</c:v>
                </c:pt>
                <c:pt idx="192444">
                  <c:v>445.845651858792</c:v>
                </c:pt>
                <c:pt idx="192445">
                  <c:v>445.847968614065</c:v>
                </c:pt>
                <c:pt idx="192446">
                  <c:v>445.85028536933902</c:v>
                </c:pt>
                <c:pt idx="192447">
                  <c:v>445.85260212461202</c:v>
                </c:pt>
                <c:pt idx="192448">
                  <c:v>445.85491887988599</c:v>
                </c:pt>
                <c:pt idx="192449">
                  <c:v>445.85723563515899</c:v>
                </c:pt>
                <c:pt idx="192450">
                  <c:v>445.85955239043301</c:v>
                </c:pt>
                <c:pt idx="192451">
                  <c:v>445.86186914570601</c:v>
                </c:pt>
                <c:pt idx="192452">
                  <c:v>445.86418590097998</c:v>
                </c:pt>
                <c:pt idx="192453">
                  <c:v>445.866502656254</c:v>
                </c:pt>
                <c:pt idx="192454">
                  <c:v>445.868819411527</c:v>
                </c:pt>
                <c:pt idx="192455">
                  <c:v>445.87113616680102</c:v>
                </c:pt>
                <c:pt idx="192456">
                  <c:v>445.87345292207402</c:v>
                </c:pt>
                <c:pt idx="192457">
                  <c:v>445.87576967734799</c:v>
                </c:pt>
                <c:pt idx="192458">
                  <c:v>445.87808643262099</c:v>
                </c:pt>
                <c:pt idx="192459">
                  <c:v>445.88040318789501</c:v>
                </c:pt>
                <c:pt idx="192460">
                  <c:v>445.88271994316801</c:v>
                </c:pt>
                <c:pt idx="192461">
                  <c:v>445.88503669844198</c:v>
                </c:pt>
                <c:pt idx="192462">
                  <c:v>445.88735345371498</c:v>
                </c:pt>
                <c:pt idx="192463">
                  <c:v>445.889670208989</c:v>
                </c:pt>
                <c:pt idx="192464">
                  <c:v>445.891986964262</c:v>
                </c:pt>
                <c:pt idx="192465">
                  <c:v>445.89430371953603</c:v>
                </c:pt>
                <c:pt idx="192466">
                  <c:v>445.89662047480903</c:v>
                </c:pt>
                <c:pt idx="192467">
                  <c:v>445.89893723008299</c:v>
                </c:pt>
                <c:pt idx="192468">
                  <c:v>445.90125398535599</c:v>
                </c:pt>
                <c:pt idx="192469">
                  <c:v>445.90357074063002</c:v>
                </c:pt>
                <c:pt idx="192470">
                  <c:v>445.90588749590302</c:v>
                </c:pt>
                <c:pt idx="192471">
                  <c:v>445.90820425117698</c:v>
                </c:pt>
                <c:pt idx="192472">
                  <c:v>445.91052100644998</c:v>
                </c:pt>
                <c:pt idx="192473">
                  <c:v>445.91283776172401</c:v>
                </c:pt>
                <c:pt idx="192474">
                  <c:v>445.91515451699701</c:v>
                </c:pt>
                <c:pt idx="192475">
                  <c:v>445.91747127227097</c:v>
                </c:pt>
                <c:pt idx="192476">
                  <c:v>445.91978802754397</c:v>
                </c:pt>
                <c:pt idx="192477">
                  <c:v>445.922104782818</c:v>
                </c:pt>
                <c:pt idx="192478">
                  <c:v>445.924421538091</c:v>
                </c:pt>
                <c:pt idx="192479">
                  <c:v>445.92673829336502</c:v>
                </c:pt>
                <c:pt idx="192480">
                  <c:v>445.92905504863802</c:v>
                </c:pt>
                <c:pt idx="192481">
                  <c:v>445.93137180391199</c:v>
                </c:pt>
                <c:pt idx="192482">
                  <c:v>445.93368855918499</c:v>
                </c:pt>
                <c:pt idx="192483">
                  <c:v>445.93600531445901</c:v>
                </c:pt>
                <c:pt idx="192484">
                  <c:v>445.93832206973201</c:v>
                </c:pt>
                <c:pt idx="192485">
                  <c:v>445.94063882500598</c:v>
                </c:pt>
                <c:pt idx="192486">
                  <c:v>445.94295558027898</c:v>
                </c:pt>
                <c:pt idx="192487">
                  <c:v>445.945272335553</c:v>
                </c:pt>
                <c:pt idx="192488">
                  <c:v>445.947589090826</c:v>
                </c:pt>
                <c:pt idx="192489">
                  <c:v>445.94990584610002</c:v>
                </c:pt>
                <c:pt idx="192490">
                  <c:v>445.95222260137302</c:v>
                </c:pt>
                <c:pt idx="192491">
                  <c:v>445.95453935664699</c:v>
                </c:pt>
                <c:pt idx="192492">
                  <c:v>445.95685611191999</c:v>
                </c:pt>
                <c:pt idx="192493">
                  <c:v>445.95917286719401</c:v>
                </c:pt>
                <c:pt idx="192494">
                  <c:v>445.96148962246701</c:v>
                </c:pt>
                <c:pt idx="192495">
                  <c:v>445.96380637774098</c:v>
                </c:pt>
                <c:pt idx="192496">
                  <c:v>445.966123133015</c:v>
                </c:pt>
                <c:pt idx="192497">
                  <c:v>445.968439888288</c:v>
                </c:pt>
                <c:pt idx="192498">
                  <c:v>445.97075664356203</c:v>
                </c:pt>
                <c:pt idx="192499">
                  <c:v>445.97307339883503</c:v>
                </c:pt>
                <c:pt idx="192500">
                  <c:v>445.97539015410899</c:v>
                </c:pt>
                <c:pt idx="192501">
                  <c:v>445.97770690938199</c:v>
                </c:pt>
                <c:pt idx="192502">
                  <c:v>445.98002366465602</c:v>
                </c:pt>
                <c:pt idx="192503">
                  <c:v>445.98234041992902</c:v>
                </c:pt>
                <c:pt idx="192504">
                  <c:v>445.98465717520298</c:v>
                </c:pt>
                <c:pt idx="192505">
                  <c:v>445.98697393047598</c:v>
                </c:pt>
                <c:pt idx="192506">
                  <c:v>445.98929068575001</c:v>
                </c:pt>
                <c:pt idx="192507">
                  <c:v>445.99160744102301</c:v>
                </c:pt>
                <c:pt idx="192508">
                  <c:v>445.99392419629697</c:v>
                </c:pt>
                <c:pt idx="192509">
                  <c:v>445.99624095156997</c:v>
                </c:pt>
                <c:pt idx="192510">
                  <c:v>445.998557706844</c:v>
                </c:pt>
                <c:pt idx="192511">
                  <c:v>446.000874462117</c:v>
                </c:pt>
                <c:pt idx="192512">
                  <c:v>446.00319121739102</c:v>
                </c:pt>
                <c:pt idx="192513">
                  <c:v>446.00550797266402</c:v>
                </c:pt>
                <c:pt idx="192514">
                  <c:v>446.00782472793799</c:v>
                </c:pt>
                <c:pt idx="192515">
                  <c:v>446.01014148321099</c:v>
                </c:pt>
                <c:pt idx="192516">
                  <c:v>446.01245823848501</c:v>
                </c:pt>
                <c:pt idx="192517">
                  <c:v>446.01477499375801</c:v>
                </c:pt>
                <c:pt idx="192518">
                  <c:v>446.01709174903198</c:v>
                </c:pt>
                <c:pt idx="192519">
                  <c:v>446.01940850430498</c:v>
                </c:pt>
                <c:pt idx="192520">
                  <c:v>446.021725259579</c:v>
                </c:pt>
                <c:pt idx="192521">
                  <c:v>446.024042014852</c:v>
                </c:pt>
                <c:pt idx="192522">
                  <c:v>446.02635877012602</c:v>
                </c:pt>
                <c:pt idx="192523">
                  <c:v>446.02867552539902</c:v>
                </c:pt>
                <c:pt idx="192524">
                  <c:v>446.03099228067299</c:v>
                </c:pt>
                <c:pt idx="192525">
                  <c:v>446.03330903594599</c:v>
                </c:pt>
                <c:pt idx="192526">
                  <c:v>446.03562579122001</c:v>
                </c:pt>
                <c:pt idx="192527">
                  <c:v>446.03794254649301</c:v>
                </c:pt>
                <c:pt idx="192528">
                  <c:v>446.04025930176698</c:v>
                </c:pt>
                <c:pt idx="192529">
                  <c:v>446.04257605703998</c:v>
                </c:pt>
                <c:pt idx="192530">
                  <c:v>446.044892812314</c:v>
                </c:pt>
                <c:pt idx="192531">
                  <c:v>446.047209567587</c:v>
                </c:pt>
                <c:pt idx="192532">
                  <c:v>446.04952632286103</c:v>
                </c:pt>
                <c:pt idx="192533">
                  <c:v>446.05184307813403</c:v>
                </c:pt>
                <c:pt idx="192534">
                  <c:v>446.05415983340799</c:v>
                </c:pt>
                <c:pt idx="192535">
                  <c:v>446.05647658868099</c:v>
                </c:pt>
                <c:pt idx="192536">
                  <c:v>446.05879334395502</c:v>
                </c:pt>
                <c:pt idx="192537">
                  <c:v>446.06111009922898</c:v>
                </c:pt>
                <c:pt idx="192538">
                  <c:v>446.06342685450198</c:v>
                </c:pt>
                <c:pt idx="192539">
                  <c:v>446.06574360977601</c:v>
                </c:pt>
                <c:pt idx="192540">
                  <c:v>446.06806036504901</c:v>
                </c:pt>
                <c:pt idx="192541">
                  <c:v>446.07037712032297</c:v>
                </c:pt>
                <c:pt idx="192542">
                  <c:v>446.07269387559597</c:v>
                </c:pt>
                <c:pt idx="192543">
                  <c:v>446.07501063087</c:v>
                </c:pt>
                <c:pt idx="192544">
                  <c:v>446.077327386143</c:v>
                </c:pt>
                <c:pt idx="192545">
                  <c:v>446.07964414141702</c:v>
                </c:pt>
                <c:pt idx="192546">
                  <c:v>446.08196089669002</c:v>
                </c:pt>
                <c:pt idx="192547">
                  <c:v>446.08427765196399</c:v>
                </c:pt>
                <c:pt idx="192548">
                  <c:v>446.08659440723699</c:v>
                </c:pt>
                <c:pt idx="192549">
                  <c:v>446.08891116251101</c:v>
                </c:pt>
                <c:pt idx="192550">
                  <c:v>446.09122791778401</c:v>
                </c:pt>
                <c:pt idx="192551">
                  <c:v>446.09354467305798</c:v>
                </c:pt>
                <c:pt idx="192552">
                  <c:v>446.09586142833098</c:v>
                </c:pt>
                <c:pt idx="192553">
                  <c:v>446.098178183605</c:v>
                </c:pt>
                <c:pt idx="192554">
                  <c:v>446.100494938878</c:v>
                </c:pt>
                <c:pt idx="192555">
                  <c:v>446.10281169415202</c:v>
                </c:pt>
                <c:pt idx="192556">
                  <c:v>446.10512844942502</c:v>
                </c:pt>
                <c:pt idx="192557">
                  <c:v>446.10744520469899</c:v>
                </c:pt>
                <c:pt idx="192558">
                  <c:v>446.10976195997199</c:v>
                </c:pt>
                <c:pt idx="192559">
                  <c:v>446.11207871524601</c:v>
                </c:pt>
                <c:pt idx="192560">
                  <c:v>446.11439547051901</c:v>
                </c:pt>
                <c:pt idx="192561">
                  <c:v>446.11671222579298</c:v>
                </c:pt>
                <c:pt idx="192562">
                  <c:v>446.11902898106598</c:v>
                </c:pt>
                <c:pt idx="192563">
                  <c:v>446.12134573634</c:v>
                </c:pt>
                <c:pt idx="192564">
                  <c:v>446.123662491613</c:v>
                </c:pt>
                <c:pt idx="192565">
                  <c:v>446.12597924688703</c:v>
                </c:pt>
                <c:pt idx="192566">
                  <c:v>446.12829600216003</c:v>
                </c:pt>
                <c:pt idx="192567">
                  <c:v>446.13061275743399</c:v>
                </c:pt>
                <c:pt idx="192568">
                  <c:v>446.13292951270699</c:v>
                </c:pt>
                <c:pt idx="192569">
                  <c:v>446.13524626798102</c:v>
                </c:pt>
                <c:pt idx="192570">
                  <c:v>446.13756302325402</c:v>
                </c:pt>
                <c:pt idx="192571">
                  <c:v>446.13987977852798</c:v>
                </c:pt>
                <c:pt idx="192572">
                  <c:v>446.14219653380098</c:v>
                </c:pt>
                <c:pt idx="192573">
                  <c:v>446.14451328907501</c:v>
                </c:pt>
                <c:pt idx="192574">
                  <c:v>446.14683004434801</c:v>
                </c:pt>
                <c:pt idx="192575">
                  <c:v>446.14914679962197</c:v>
                </c:pt>
                <c:pt idx="192576">
                  <c:v>446.15146355489497</c:v>
                </c:pt>
                <c:pt idx="192577">
                  <c:v>446.153780310169</c:v>
                </c:pt>
                <c:pt idx="192578">
                  <c:v>446.156097065442</c:v>
                </c:pt>
                <c:pt idx="192579">
                  <c:v>446.15841382071602</c:v>
                </c:pt>
                <c:pt idx="192580">
                  <c:v>446.16073057598999</c:v>
                </c:pt>
                <c:pt idx="192581">
                  <c:v>446.16304733126299</c:v>
                </c:pt>
                <c:pt idx="192582">
                  <c:v>446.16536408653701</c:v>
                </c:pt>
                <c:pt idx="192583">
                  <c:v>446.16768084181001</c:v>
                </c:pt>
                <c:pt idx="192584">
                  <c:v>446.16999759708398</c:v>
                </c:pt>
                <c:pt idx="192585">
                  <c:v>446.17231435235698</c:v>
                </c:pt>
                <c:pt idx="192586">
                  <c:v>446.174631107631</c:v>
                </c:pt>
                <c:pt idx="192587">
                  <c:v>446.176947862904</c:v>
                </c:pt>
                <c:pt idx="192588">
                  <c:v>446.17926461817802</c:v>
                </c:pt>
                <c:pt idx="192589">
                  <c:v>446.18158137345102</c:v>
                </c:pt>
                <c:pt idx="192590">
                  <c:v>446.18389812872499</c:v>
                </c:pt>
                <c:pt idx="192591">
                  <c:v>446.18621488399799</c:v>
                </c:pt>
                <c:pt idx="192592">
                  <c:v>446.18853163927201</c:v>
                </c:pt>
                <c:pt idx="192593">
                  <c:v>446.19084839454501</c:v>
                </c:pt>
                <c:pt idx="192594">
                  <c:v>446.19316514981898</c:v>
                </c:pt>
                <c:pt idx="192595">
                  <c:v>446.19548190509198</c:v>
                </c:pt>
                <c:pt idx="192596">
                  <c:v>446.197798660366</c:v>
                </c:pt>
                <c:pt idx="192597">
                  <c:v>446.200115415639</c:v>
                </c:pt>
                <c:pt idx="192598">
                  <c:v>446.20243217091303</c:v>
                </c:pt>
                <c:pt idx="192599">
                  <c:v>446.20474892618603</c:v>
                </c:pt>
                <c:pt idx="192600">
                  <c:v>446.20706568145999</c:v>
                </c:pt>
                <c:pt idx="192601">
                  <c:v>446.20938243673299</c:v>
                </c:pt>
                <c:pt idx="192602">
                  <c:v>446.21169919200702</c:v>
                </c:pt>
                <c:pt idx="192603">
                  <c:v>446.21401594728002</c:v>
                </c:pt>
                <c:pt idx="192604">
                  <c:v>446.21633270255398</c:v>
                </c:pt>
                <c:pt idx="192605">
                  <c:v>446.21864945782698</c:v>
                </c:pt>
                <c:pt idx="192606">
                  <c:v>446.22096621310101</c:v>
                </c:pt>
                <c:pt idx="192607">
                  <c:v>446.22328296837401</c:v>
                </c:pt>
                <c:pt idx="192608">
                  <c:v>446.22559972364797</c:v>
                </c:pt>
                <c:pt idx="192609">
                  <c:v>446.22791647892097</c:v>
                </c:pt>
                <c:pt idx="192610">
                  <c:v>446.230233234195</c:v>
                </c:pt>
                <c:pt idx="192611">
                  <c:v>446.232549989468</c:v>
                </c:pt>
                <c:pt idx="192612">
                  <c:v>446.23486674474202</c:v>
                </c:pt>
                <c:pt idx="192613">
                  <c:v>446.23718350001502</c:v>
                </c:pt>
                <c:pt idx="192614">
                  <c:v>446.23950025528899</c:v>
                </c:pt>
                <c:pt idx="192615">
                  <c:v>446.24181701056199</c:v>
                </c:pt>
                <c:pt idx="192616">
                  <c:v>446.24413376583601</c:v>
                </c:pt>
                <c:pt idx="192617">
                  <c:v>446.24645052110901</c:v>
                </c:pt>
                <c:pt idx="192618">
                  <c:v>446.24876727638298</c:v>
                </c:pt>
                <c:pt idx="192619">
                  <c:v>446.25108403165598</c:v>
                </c:pt>
                <c:pt idx="192620">
                  <c:v>446.25340078693</c:v>
                </c:pt>
                <c:pt idx="192621">
                  <c:v>446.255717542203</c:v>
                </c:pt>
                <c:pt idx="192622">
                  <c:v>446.25803429747702</c:v>
                </c:pt>
                <c:pt idx="192623">
                  <c:v>446.26035105275099</c:v>
                </c:pt>
                <c:pt idx="192624">
                  <c:v>446.26266780802399</c:v>
                </c:pt>
                <c:pt idx="192625">
                  <c:v>446.26498456329801</c:v>
                </c:pt>
                <c:pt idx="192626">
                  <c:v>446.26730131857101</c:v>
                </c:pt>
                <c:pt idx="192627">
                  <c:v>446.26961807384498</c:v>
                </c:pt>
                <c:pt idx="192628">
                  <c:v>446.27193482911798</c:v>
                </c:pt>
                <c:pt idx="192629">
                  <c:v>446.274251584392</c:v>
                </c:pt>
                <c:pt idx="192630">
                  <c:v>446.276568339665</c:v>
                </c:pt>
                <c:pt idx="192631">
                  <c:v>446.27888509493903</c:v>
                </c:pt>
                <c:pt idx="192632">
                  <c:v>446.28120185021203</c:v>
                </c:pt>
                <c:pt idx="192633">
                  <c:v>446.28351860548599</c:v>
                </c:pt>
                <c:pt idx="192634">
                  <c:v>446.28583536075899</c:v>
                </c:pt>
                <c:pt idx="192635">
                  <c:v>446.28815211603302</c:v>
                </c:pt>
                <c:pt idx="192636">
                  <c:v>446.29046887130602</c:v>
                </c:pt>
                <c:pt idx="192637">
                  <c:v>446.29278562657998</c:v>
                </c:pt>
                <c:pt idx="192638">
                  <c:v>446.29510238185298</c:v>
                </c:pt>
                <c:pt idx="192639">
                  <c:v>446.29741913712701</c:v>
                </c:pt>
                <c:pt idx="192640">
                  <c:v>446.29973589240001</c:v>
                </c:pt>
                <c:pt idx="192641">
                  <c:v>446.30205264767397</c:v>
                </c:pt>
                <c:pt idx="192642">
                  <c:v>446.30436940294697</c:v>
                </c:pt>
                <c:pt idx="192643">
                  <c:v>446.306686158221</c:v>
                </c:pt>
                <c:pt idx="192644">
                  <c:v>446.309002913494</c:v>
                </c:pt>
                <c:pt idx="192645">
                  <c:v>446.31131966876802</c:v>
                </c:pt>
                <c:pt idx="192646">
                  <c:v>446.31363642404102</c:v>
                </c:pt>
                <c:pt idx="192647">
                  <c:v>446.31595317931499</c:v>
                </c:pt>
                <c:pt idx="192648">
                  <c:v>446.31826993458799</c:v>
                </c:pt>
                <c:pt idx="192649">
                  <c:v>446.32058668986201</c:v>
                </c:pt>
                <c:pt idx="192650">
                  <c:v>446.32290344513501</c:v>
                </c:pt>
                <c:pt idx="192651">
                  <c:v>446.32522020040898</c:v>
                </c:pt>
                <c:pt idx="192652">
                  <c:v>446.32753695568198</c:v>
                </c:pt>
                <c:pt idx="192653">
                  <c:v>446.329853710956</c:v>
                </c:pt>
                <c:pt idx="192654">
                  <c:v>446.332170466229</c:v>
                </c:pt>
                <c:pt idx="192655">
                  <c:v>446.33448722150303</c:v>
                </c:pt>
                <c:pt idx="192656">
                  <c:v>446.33680397677603</c:v>
                </c:pt>
                <c:pt idx="192657">
                  <c:v>446.33912073204999</c:v>
                </c:pt>
                <c:pt idx="192658">
                  <c:v>446.34143748732299</c:v>
                </c:pt>
                <c:pt idx="192659">
                  <c:v>446.34375424259702</c:v>
                </c:pt>
                <c:pt idx="192660">
                  <c:v>446.34607099787002</c:v>
                </c:pt>
                <c:pt idx="192661">
                  <c:v>446.34838775314398</c:v>
                </c:pt>
                <c:pt idx="192662">
                  <c:v>446.35070450841698</c:v>
                </c:pt>
                <c:pt idx="192663">
                  <c:v>446.35302126369101</c:v>
                </c:pt>
                <c:pt idx="192664">
                  <c:v>446.35533801896401</c:v>
                </c:pt>
                <c:pt idx="192665">
                  <c:v>446.35765477423797</c:v>
                </c:pt>
                <c:pt idx="192666">
                  <c:v>446.35997152951199</c:v>
                </c:pt>
                <c:pt idx="192667">
                  <c:v>446.362288284785</c:v>
                </c:pt>
                <c:pt idx="192668">
                  <c:v>446.36460504005902</c:v>
                </c:pt>
                <c:pt idx="192669">
                  <c:v>446.36692179533202</c:v>
                </c:pt>
                <c:pt idx="192670">
                  <c:v>446.36923855060598</c:v>
                </c:pt>
                <c:pt idx="192671">
                  <c:v>446.37155530587899</c:v>
                </c:pt>
                <c:pt idx="192672">
                  <c:v>446.37387206115301</c:v>
                </c:pt>
                <c:pt idx="192673">
                  <c:v>446.37618881642601</c:v>
                </c:pt>
                <c:pt idx="192674">
                  <c:v>446.37850557169998</c:v>
                </c:pt>
                <c:pt idx="192675">
                  <c:v>446.38082232697298</c:v>
                </c:pt>
                <c:pt idx="192676">
                  <c:v>446.383139082247</c:v>
                </c:pt>
                <c:pt idx="192677">
                  <c:v>446.38545583752</c:v>
                </c:pt>
                <c:pt idx="192678">
                  <c:v>446.38777259279402</c:v>
                </c:pt>
                <c:pt idx="192679">
                  <c:v>446.39008934806702</c:v>
                </c:pt>
                <c:pt idx="192680">
                  <c:v>446.39240610334099</c:v>
                </c:pt>
                <c:pt idx="192681">
                  <c:v>446.39472285861399</c:v>
                </c:pt>
                <c:pt idx="192682">
                  <c:v>446.39703961388801</c:v>
                </c:pt>
                <c:pt idx="192683">
                  <c:v>446.39935636916101</c:v>
                </c:pt>
                <c:pt idx="192684">
                  <c:v>446.40167312443498</c:v>
                </c:pt>
                <c:pt idx="192685">
                  <c:v>446.40398987970798</c:v>
                </c:pt>
                <c:pt idx="192686">
                  <c:v>446.406306634982</c:v>
                </c:pt>
                <c:pt idx="192687">
                  <c:v>446.408623390255</c:v>
                </c:pt>
                <c:pt idx="192688">
                  <c:v>446.41094014552903</c:v>
                </c:pt>
                <c:pt idx="192689">
                  <c:v>446.41325690080203</c:v>
                </c:pt>
                <c:pt idx="192690">
                  <c:v>446.41557365607599</c:v>
                </c:pt>
                <c:pt idx="192691">
                  <c:v>446.41789041134899</c:v>
                </c:pt>
                <c:pt idx="192692">
                  <c:v>446.42020716662302</c:v>
                </c:pt>
                <c:pt idx="192693">
                  <c:v>446.42252392189602</c:v>
                </c:pt>
                <c:pt idx="192694">
                  <c:v>446.42484067716998</c:v>
                </c:pt>
                <c:pt idx="192695">
                  <c:v>446.42715743244298</c:v>
                </c:pt>
                <c:pt idx="192696">
                  <c:v>446.42947418771701</c:v>
                </c:pt>
                <c:pt idx="192697">
                  <c:v>446.43179094299001</c:v>
                </c:pt>
                <c:pt idx="192698">
                  <c:v>446.43410769826397</c:v>
                </c:pt>
                <c:pt idx="192699">
                  <c:v>446.43642445353697</c:v>
                </c:pt>
                <c:pt idx="192700">
                  <c:v>446.438741208811</c:v>
                </c:pt>
                <c:pt idx="192701">
                  <c:v>446.441057964084</c:v>
                </c:pt>
                <c:pt idx="192702">
                  <c:v>446.44337471935802</c:v>
                </c:pt>
                <c:pt idx="192703">
                  <c:v>446.44569147463102</c:v>
                </c:pt>
                <c:pt idx="192704">
                  <c:v>446.44800822990499</c:v>
                </c:pt>
                <c:pt idx="192705">
                  <c:v>446.45032498517799</c:v>
                </c:pt>
                <c:pt idx="192706">
                  <c:v>446.45264174045201</c:v>
                </c:pt>
                <c:pt idx="192707">
                  <c:v>446.45495849572501</c:v>
                </c:pt>
                <c:pt idx="192708">
                  <c:v>446.45727525099898</c:v>
                </c:pt>
                <c:pt idx="192709">
                  <c:v>446.459592006273</c:v>
                </c:pt>
                <c:pt idx="192710">
                  <c:v>446.461908761546</c:v>
                </c:pt>
                <c:pt idx="192711">
                  <c:v>446.46422551682002</c:v>
                </c:pt>
                <c:pt idx="192712">
                  <c:v>446.46654227209302</c:v>
                </c:pt>
                <c:pt idx="192713">
                  <c:v>446.46885902736699</c:v>
                </c:pt>
                <c:pt idx="192714">
                  <c:v>446.47117578263999</c:v>
                </c:pt>
                <c:pt idx="192715">
                  <c:v>446.47349253791401</c:v>
                </c:pt>
                <c:pt idx="192716">
                  <c:v>446.47580929318701</c:v>
                </c:pt>
                <c:pt idx="192717">
                  <c:v>446.47812604846098</c:v>
                </c:pt>
                <c:pt idx="192718">
                  <c:v>446.48044280373398</c:v>
                </c:pt>
                <c:pt idx="192719">
                  <c:v>446.482759559008</c:v>
                </c:pt>
                <c:pt idx="192720">
                  <c:v>446.485076314281</c:v>
                </c:pt>
                <c:pt idx="192721">
                  <c:v>446.48739306955503</c:v>
                </c:pt>
                <c:pt idx="192722">
                  <c:v>446.48970982482803</c:v>
                </c:pt>
                <c:pt idx="192723">
                  <c:v>446.49202658010199</c:v>
                </c:pt>
                <c:pt idx="192724">
                  <c:v>446.49434333537499</c:v>
                </c:pt>
                <c:pt idx="192725">
                  <c:v>446.49666009064902</c:v>
                </c:pt>
                <c:pt idx="192726">
                  <c:v>446.49897684592202</c:v>
                </c:pt>
                <c:pt idx="192727">
                  <c:v>446.50129360119598</c:v>
                </c:pt>
                <c:pt idx="192728">
                  <c:v>446.50361035646898</c:v>
                </c:pt>
                <c:pt idx="192729">
                  <c:v>446.50592711174301</c:v>
                </c:pt>
                <c:pt idx="192730">
                  <c:v>446.50824386701601</c:v>
                </c:pt>
                <c:pt idx="192731">
                  <c:v>446.51056062228997</c:v>
                </c:pt>
                <c:pt idx="192732">
                  <c:v>446.51287737756297</c:v>
                </c:pt>
                <c:pt idx="192733">
                  <c:v>446.515194132837</c:v>
                </c:pt>
                <c:pt idx="192734">
                  <c:v>446.51751088811</c:v>
                </c:pt>
                <c:pt idx="192735">
                  <c:v>446.51982764338402</c:v>
                </c:pt>
                <c:pt idx="192736">
                  <c:v>446.52214439865702</c:v>
                </c:pt>
                <c:pt idx="192737">
                  <c:v>446.52446115393099</c:v>
                </c:pt>
                <c:pt idx="192738">
                  <c:v>446.52677790920399</c:v>
                </c:pt>
                <c:pt idx="192739">
                  <c:v>446.52909466447801</c:v>
                </c:pt>
                <c:pt idx="192740">
                  <c:v>446.53141141975101</c:v>
                </c:pt>
                <c:pt idx="192741">
                  <c:v>446.53372817502498</c:v>
                </c:pt>
                <c:pt idx="192742">
                  <c:v>446.53604493029798</c:v>
                </c:pt>
                <c:pt idx="192743">
                  <c:v>446.538361685572</c:v>
                </c:pt>
                <c:pt idx="192744">
                  <c:v>446.540678440845</c:v>
                </c:pt>
                <c:pt idx="192745">
                  <c:v>446.54299519611902</c:v>
                </c:pt>
                <c:pt idx="192746">
                  <c:v>446.54531195139202</c:v>
                </c:pt>
                <c:pt idx="192747">
                  <c:v>446.54762870666599</c:v>
                </c:pt>
                <c:pt idx="192748">
                  <c:v>446.54994546193899</c:v>
                </c:pt>
                <c:pt idx="192749">
                  <c:v>446.55226221721301</c:v>
                </c:pt>
                <c:pt idx="192750">
                  <c:v>446.55457897248601</c:v>
                </c:pt>
                <c:pt idx="192751">
                  <c:v>446.55689572775998</c:v>
                </c:pt>
                <c:pt idx="192752">
                  <c:v>446.559212483034</c:v>
                </c:pt>
                <c:pt idx="192753">
                  <c:v>446.561529238307</c:v>
                </c:pt>
                <c:pt idx="192754">
                  <c:v>446.56384599358103</c:v>
                </c:pt>
                <c:pt idx="192755">
                  <c:v>446.56616274885403</c:v>
                </c:pt>
                <c:pt idx="192756">
                  <c:v>446.56847950412799</c:v>
                </c:pt>
                <c:pt idx="192757">
                  <c:v>446.57079625940099</c:v>
                </c:pt>
                <c:pt idx="192758">
                  <c:v>446.57311301467502</c:v>
                </c:pt>
                <c:pt idx="192759">
                  <c:v>446.57542976994802</c:v>
                </c:pt>
                <c:pt idx="192760">
                  <c:v>446.57774652522198</c:v>
                </c:pt>
                <c:pt idx="192761">
                  <c:v>446.58006328049498</c:v>
                </c:pt>
                <c:pt idx="192762">
                  <c:v>446.58238003576901</c:v>
                </c:pt>
                <c:pt idx="192763">
                  <c:v>446.58469679104201</c:v>
                </c:pt>
                <c:pt idx="192764">
                  <c:v>446.58701354631597</c:v>
                </c:pt>
                <c:pt idx="192765">
                  <c:v>446.58933030158897</c:v>
                </c:pt>
                <c:pt idx="192766">
                  <c:v>446.591647056863</c:v>
                </c:pt>
                <c:pt idx="192767">
                  <c:v>446.593963812136</c:v>
                </c:pt>
                <c:pt idx="192768">
                  <c:v>446.59628056741002</c:v>
                </c:pt>
                <c:pt idx="192769">
                  <c:v>446.59859732268302</c:v>
                </c:pt>
                <c:pt idx="192770">
                  <c:v>446.60091407795699</c:v>
                </c:pt>
                <c:pt idx="192771">
                  <c:v>446.60323083322999</c:v>
                </c:pt>
                <c:pt idx="192772">
                  <c:v>446.60554758850401</c:v>
                </c:pt>
                <c:pt idx="192773">
                  <c:v>446.60786434377701</c:v>
                </c:pt>
                <c:pt idx="192774">
                  <c:v>446.61018109905098</c:v>
                </c:pt>
                <c:pt idx="192775">
                  <c:v>446.61249785432398</c:v>
                </c:pt>
                <c:pt idx="192776">
                  <c:v>446.614814609598</c:v>
                </c:pt>
                <c:pt idx="192777">
                  <c:v>446.617131364871</c:v>
                </c:pt>
                <c:pt idx="192778">
                  <c:v>446.61944812014502</c:v>
                </c:pt>
                <c:pt idx="192779">
                  <c:v>446.62176487541802</c:v>
                </c:pt>
                <c:pt idx="192780">
                  <c:v>446.62408163069199</c:v>
                </c:pt>
                <c:pt idx="192781">
                  <c:v>446.62639838596499</c:v>
                </c:pt>
                <c:pt idx="192782">
                  <c:v>446.62871514123901</c:v>
                </c:pt>
                <c:pt idx="192783">
                  <c:v>446.63103189651201</c:v>
                </c:pt>
                <c:pt idx="192784">
                  <c:v>446.63334865178598</c:v>
                </c:pt>
                <c:pt idx="192785">
                  <c:v>446.63566540705898</c:v>
                </c:pt>
                <c:pt idx="192786">
                  <c:v>446.637982162333</c:v>
                </c:pt>
                <c:pt idx="192787">
                  <c:v>446.640298917606</c:v>
                </c:pt>
                <c:pt idx="192788">
                  <c:v>446.64261567288003</c:v>
                </c:pt>
                <c:pt idx="192789">
                  <c:v>446.64493242815303</c:v>
                </c:pt>
                <c:pt idx="192790">
                  <c:v>446.64724918342699</c:v>
                </c:pt>
                <c:pt idx="192791">
                  <c:v>446.64956593869999</c:v>
                </c:pt>
                <c:pt idx="192792">
                  <c:v>446.65188269397402</c:v>
                </c:pt>
                <c:pt idx="192793">
                  <c:v>446.65419944924702</c:v>
                </c:pt>
                <c:pt idx="192794">
                  <c:v>446.65651620452098</c:v>
                </c:pt>
                <c:pt idx="192795">
                  <c:v>446.65883295979501</c:v>
                </c:pt>
                <c:pt idx="192796">
                  <c:v>446.66114971506801</c:v>
                </c:pt>
                <c:pt idx="192797">
                  <c:v>446.66346647034197</c:v>
                </c:pt>
                <c:pt idx="192798">
                  <c:v>446.66578322561497</c:v>
                </c:pt>
                <c:pt idx="192799">
                  <c:v>446.668099980889</c:v>
                </c:pt>
                <c:pt idx="192800">
                  <c:v>446.670416736162</c:v>
                </c:pt>
                <c:pt idx="192801">
                  <c:v>446.67273349143602</c:v>
                </c:pt>
                <c:pt idx="192802">
                  <c:v>446.67505024670902</c:v>
                </c:pt>
                <c:pt idx="192803">
                  <c:v>446.67736700198299</c:v>
                </c:pt>
                <c:pt idx="192804">
                  <c:v>446.67968375725599</c:v>
                </c:pt>
                <c:pt idx="192805">
                  <c:v>446.68200051253001</c:v>
                </c:pt>
                <c:pt idx="192806">
                  <c:v>446.68431726780301</c:v>
                </c:pt>
                <c:pt idx="192807">
                  <c:v>446.68663402307698</c:v>
                </c:pt>
                <c:pt idx="192808">
                  <c:v>446.68895077834998</c:v>
                </c:pt>
                <c:pt idx="192809">
                  <c:v>446.691267533624</c:v>
                </c:pt>
                <c:pt idx="192810">
                  <c:v>446.693584288897</c:v>
                </c:pt>
                <c:pt idx="192811">
                  <c:v>446.69590104417102</c:v>
                </c:pt>
                <c:pt idx="192812">
                  <c:v>446.69821779944402</c:v>
                </c:pt>
                <c:pt idx="192813">
                  <c:v>446.70053455471799</c:v>
                </c:pt>
                <c:pt idx="192814">
                  <c:v>446.70285130999099</c:v>
                </c:pt>
                <c:pt idx="192815">
                  <c:v>446.70516806526501</c:v>
                </c:pt>
                <c:pt idx="192816">
                  <c:v>446.70748482053801</c:v>
                </c:pt>
                <c:pt idx="192817">
                  <c:v>446.70980157581198</c:v>
                </c:pt>
                <c:pt idx="192818">
                  <c:v>446.71211833108498</c:v>
                </c:pt>
                <c:pt idx="192819">
                  <c:v>446.714435086359</c:v>
                </c:pt>
                <c:pt idx="192820">
                  <c:v>446.716751841632</c:v>
                </c:pt>
                <c:pt idx="192821">
                  <c:v>446.71906859690603</c:v>
                </c:pt>
                <c:pt idx="192822">
                  <c:v>446.72138535217903</c:v>
                </c:pt>
                <c:pt idx="192823">
                  <c:v>446.72370210745299</c:v>
                </c:pt>
                <c:pt idx="192824">
                  <c:v>446.72601886272599</c:v>
                </c:pt>
                <c:pt idx="192825">
                  <c:v>446.72833561800002</c:v>
                </c:pt>
                <c:pt idx="192826">
                  <c:v>446.73065237327302</c:v>
                </c:pt>
                <c:pt idx="192827">
                  <c:v>446.73296912854698</c:v>
                </c:pt>
                <c:pt idx="192828">
                  <c:v>446.73528588381998</c:v>
                </c:pt>
                <c:pt idx="192829">
                  <c:v>446.73760263909401</c:v>
                </c:pt>
                <c:pt idx="192830">
                  <c:v>446.73991939436701</c:v>
                </c:pt>
                <c:pt idx="192831">
                  <c:v>446.74223614964097</c:v>
                </c:pt>
                <c:pt idx="192832">
                  <c:v>446.74455290491397</c:v>
                </c:pt>
                <c:pt idx="192833">
                  <c:v>446.746869660188</c:v>
                </c:pt>
                <c:pt idx="192834">
                  <c:v>446.749186415461</c:v>
                </c:pt>
                <c:pt idx="192835">
                  <c:v>446.75150317073502</c:v>
                </c:pt>
                <c:pt idx="192836">
                  <c:v>446.75381992600899</c:v>
                </c:pt>
                <c:pt idx="192837">
                  <c:v>446.75613668128199</c:v>
                </c:pt>
                <c:pt idx="192838">
                  <c:v>446.75845343655601</c:v>
                </c:pt>
                <c:pt idx="192839">
                  <c:v>446.76077019182901</c:v>
                </c:pt>
                <c:pt idx="192840">
                  <c:v>446.76308694710298</c:v>
                </c:pt>
                <c:pt idx="192841">
                  <c:v>446.76540370237598</c:v>
                </c:pt>
                <c:pt idx="192842">
                  <c:v>446.76772045765</c:v>
                </c:pt>
                <c:pt idx="192843">
                  <c:v>446.770037212923</c:v>
                </c:pt>
                <c:pt idx="192844">
                  <c:v>446.77235396819702</c:v>
                </c:pt>
                <c:pt idx="192845">
                  <c:v>446.77467072347002</c:v>
                </c:pt>
                <c:pt idx="192846">
                  <c:v>446.77698747874399</c:v>
                </c:pt>
                <c:pt idx="192847">
                  <c:v>446.77930423401699</c:v>
                </c:pt>
                <c:pt idx="192848">
                  <c:v>446.78162098929101</c:v>
                </c:pt>
                <c:pt idx="192849">
                  <c:v>446.78393774456401</c:v>
                </c:pt>
                <c:pt idx="192850">
                  <c:v>446.78625449983798</c:v>
                </c:pt>
                <c:pt idx="192851">
                  <c:v>446.78857125511098</c:v>
                </c:pt>
                <c:pt idx="192852">
                  <c:v>446.790888010385</c:v>
                </c:pt>
                <c:pt idx="192853">
                  <c:v>446.793204765658</c:v>
                </c:pt>
                <c:pt idx="192854">
                  <c:v>446.79552152093203</c:v>
                </c:pt>
                <c:pt idx="192855">
                  <c:v>446.79783827620503</c:v>
                </c:pt>
                <c:pt idx="192856">
                  <c:v>446.80015503147899</c:v>
                </c:pt>
                <c:pt idx="192857">
                  <c:v>446.80247178675199</c:v>
                </c:pt>
                <c:pt idx="192858">
                  <c:v>446.80478854202602</c:v>
                </c:pt>
                <c:pt idx="192859">
                  <c:v>446.80710529729902</c:v>
                </c:pt>
                <c:pt idx="192860">
                  <c:v>446.80942205257298</c:v>
                </c:pt>
                <c:pt idx="192861">
                  <c:v>446.81173880784598</c:v>
                </c:pt>
                <c:pt idx="192862">
                  <c:v>446.81405556312001</c:v>
                </c:pt>
                <c:pt idx="192863">
                  <c:v>446.81637231839301</c:v>
                </c:pt>
                <c:pt idx="192864">
                  <c:v>446.81868907366697</c:v>
                </c:pt>
                <c:pt idx="192865">
                  <c:v>446.82100582893997</c:v>
                </c:pt>
                <c:pt idx="192866">
                  <c:v>446.823322584214</c:v>
                </c:pt>
                <c:pt idx="192867">
                  <c:v>446.825639339487</c:v>
                </c:pt>
                <c:pt idx="192868">
                  <c:v>446.82795609476102</c:v>
                </c:pt>
                <c:pt idx="192869">
                  <c:v>446.83027285003402</c:v>
                </c:pt>
                <c:pt idx="192870">
                  <c:v>446.83258960530799</c:v>
                </c:pt>
                <c:pt idx="192871">
                  <c:v>446.83490636058099</c:v>
                </c:pt>
                <c:pt idx="192872">
                  <c:v>446.83722311585501</c:v>
                </c:pt>
                <c:pt idx="192873">
                  <c:v>446.83953987112801</c:v>
                </c:pt>
                <c:pt idx="192874">
                  <c:v>446.84185662640198</c:v>
                </c:pt>
                <c:pt idx="192875">
                  <c:v>446.84417338167498</c:v>
                </c:pt>
                <c:pt idx="192876">
                  <c:v>446.846490136949</c:v>
                </c:pt>
                <c:pt idx="192877">
                  <c:v>446.848806892222</c:v>
                </c:pt>
                <c:pt idx="192878">
                  <c:v>446.85112364749602</c:v>
                </c:pt>
                <c:pt idx="192879">
                  <c:v>446.85344040276999</c:v>
                </c:pt>
                <c:pt idx="192880">
                  <c:v>446.85575715804299</c:v>
                </c:pt>
                <c:pt idx="192881">
                  <c:v>446.85807391331701</c:v>
                </c:pt>
                <c:pt idx="192882">
                  <c:v>446.86039066859001</c:v>
                </c:pt>
                <c:pt idx="192883">
                  <c:v>446.86270742386398</c:v>
                </c:pt>
                <c:pt idx="192884">
                  <c:v>446.86502417913698</c:v>
                </c:pt>
                <c:pt idx="192885">
                  <c:v>446.867340934411</c:v>
                </c:pt>
                <c:pt idx="192886">
                  <c:v>446.869657689684</c:v>
                </c:pt>
                <c:pt idx="192887">
                  <c:v>446.87197444495803</c:v>
                </c:pt>
                <c:pt idx="192888">
                  <c:v>446.87429120023103</c:v>
                </c:pt>
                <c:pt idx="192889">
                  <c:v>446.87660795550499</c:v>
                </c:pt>
                <c:pt idx="192890">
                  <c:v>446.87892471077799</c:v>
                </c:pt>
                <c:pt idx="192891">
                  <c:v>446.88124146605202</c:v>
                </c:pt>
                <c:pt idx="192892">
                  <c:v>446.88355822132502</c:v>
                </c:pt>
                <c:pt idx="192893">
                  <c:v>446.88587497659898</c:v>
                </c:pt>
                <c:pt idx="192894">
                  <c:v>446.88819173187198</c:v>
                </c:pt>
                <c:pt idx="192895">
                  <c:v>446.89050848714601</c:v>
                </c:pt>
                <c:pt idx="192896">
                  <c:v>446.89282524241901</c:v>
                </c:pt>
                <c:pt idx="192897">
                  <c:v>446.89514199769297</c:v>
                </c:pt>
                <c:pt idx="192898">
                  <c:v>446.89745875296597</c:v>
                </c:pt>
                <c:pt idx="192899">
                  <c:v>446.89977550824</c:v>
                </c:pt>
                <c:pt idx="192900">
                  <c:v>446.902092263513</c:v>
                </c:pt>
                <c:pt idx="192901">
                  <c:v>446.90440901878702</c:v>
                </c:pt>
                <c:pt idx="192902">
                  <c:v>446.90672577406002</c:v>
                </c:pt>
                <c:pt idx="192903">
                  <c:v>446.90904252933399</c:v>
                </c:pt>
                <c:pt idx="192904">
                  <c:v>446.91135928460699</c:v>
                </c:pt>
                <c:pt idx="192905">
                  <c:v>446.91367603988101</c:v>
                </c:pt>
                <c:pt idx="192906">
                  <c:v>446.91599279515401</c:v>
                </c:pt>
                <c:pt idx="192907">
                  <c:v>446.91830955042798</c:v>
                </c:pt>
                <c:pt idx="192908">
                  <c:v>446.92062630570098</c:v>
                </c:pt>
                <c:pt idx="192909">
                  <c:v>446.922943060975</c:v>
                </c:pt>
                <c:pt idx="192910">
                  <c:v>446.925259816248</c:v>
                </c:pt>
                <c:pt idx="192911">
                  <c:v>446.92757657152202</c:v>
                </c:pt>
                <c:pt idx="192912">
                  <c:v>446.92989332679502</c:v>
                </c:pt>
                <c:pt idx="192913">
                  <c:v>446.93221008206899</c:v>
                </c:pt>
                <c:pt idx="192914">
                  <c:v>446.93452683734199</c:v>
                </c:pt>
                <c:pt idx="192915">
                  <c:v>446.93684359261601</c:v>
                </c:pt>
                <c:pt idx="192916">
                  <c:v>446.93916034788901</c:v>
                </c:pt>
                <c:pt idx="192917">
                  <c:v>446.94147710316298</c:v>
                </c:pt>
                <c:pt idx="192918">
                  <c:v>446.94379385843598</c:v>
                </c:pt>
                <c:pt idx="192919">
                  <c:v>446.94611061371</c:v>
                </c:pt>
                <c:pt idx="192920">
                  <c:v>446.948427368983</c:v>
                </c:pt>
                <c:pt idx="192921">
                  <c:v>446.95074412425703</c:v>
                </c:pt>
                <c:pt idx="192922">
                  <c:v>446.95306087953099</c:v>
                </c:pt>
                <c:pt idx="192923">
                  <c:v>446.95537763480399</c:v>
                </c:pt>
                <c:pt idx="192924">
                  <c:v>446.95769439007802</c:v>
                </c:pt>
                <c:pt idx="192925">
                  <c:v>446.96001114535102</c:v>
                </c:pt>
                <c:pt idx="192926">
                  <c:v>446.96232790062498</c:v>
                </c:pt>
                <c:pt idx="192927">
                  <c:v>446.96464465589798</c:v>
                </c:pt>
                <c:pt idx="192928">
                  <c:v>446.96696141117201</c:v>
                </c:pt>
                <c:pt idx="192929">
                  <c:v>446.96927816644501</c:v>
                </c:pt>
                <c:pt idx="192930">
                  <c:v>446.97159492171897</c:v>
                </c:pt>
                <c:pt idx="192931">
                  <c:v>446.97391167699197</c:v>
                </c:pt>
                <c:pt idx="192932">
                  <c:v>446.976228432266</c:v>
                </c:pt>
                <c:pt idx="192933">
                  <c:v>446.978545187539</c:v>
                </c:pt>
                <c:pt idx="192934">
                  <c:v>446.98086194281302</c:v>
                </c:pt>
                <c:pt idx="192935">
                  <c:v>446.98317869808602</c:v>
                </c:pt>
                <c:pt idx="192936">
                  <c:v>446.98549545335999</c:v>
                </c:pt>
                <c:pt idx="192937">
                  <c:v>446.98781220863299</c:v>
                </c:pt>
                <c:pt idx="192938">
                  <c:v>446.99012896390701</c:v>
                </c:pt>
                <c:pt idx="192939">
                  <c:v>446.99244571918001</c:v>
                </c:pt>
                <c:pt idx="192940">
                  <c:v>446.99476247445398</c:v>
                </c:pt>
                <c:pt idx="192941">
                  <c:v>446.99707922972698</c:v>
                </c:pt>
                <c:pt idx="192942">
                  <c:v>446.999395985001</c:v>
                </c:pt>
                <c:pt idx="192943">
                  <c:v>447.001712740274</c:v>
                </c:pt>
                <c:pt idx="192944">
                  <c:v>447.00402949554802</c:v>
                </c:pt>
                <c:pt idx="192945">
                  <c:v>447.00634625082103</c:v>
                </c:pt>
                <c:pt idx="192946">
                  <c:v>447.00866300609499</c:v>
                </c:pt>
                <c:pt idx="192947">
                  <c:v>447.01097976136799</c:v>
                </c:pt>
                <c:pt idx="192948">
                  <c:v>447.01329651664201</c:v>
                </c:pt>
                <c:pt idx="192949">
                  <c:v>447.01561327191502</c:v>
                </c:pt>
                <c:pt idx="192950">
                  <c:v>447.01793002718898</c:v>
                </c:pt>
                <c:pt idx="192951">
                  <c:v>447.02024678246198</c:v>
                </c:pt>
                <c:pt idx="192952">
                  <c:v>447.022563537736</c:v>
                </c:pt>
                <c:pt idx="192953">
                  <c:v>447.02488029300901</c:v>
                </c:pt>
                <c:pt idx="192954">
                  <c:v>447.02719704828303</c:v>
                </c:pt>
                <c:pt idx="192955">
                  <c:v>447.02951380355597</c:v>
                </c:pt>
                <c:pt idx="192956">
                  <c:v>447.03183055882999</c:v>
                </c:pt>
                <c:pt idx="192957">
                  <c:v>447.034147314103</c:v>
                </c:pt>
                <c:pt idx="192958">
                  <c:v>447.03646406937702</c:v>
                </c:pt>
                <c:pt idx="192959">
                  <c:v>447.03878082465002</c:v>
                </c:pt>
                <c:pt idx="192960">
                  <c:v>447.04109757992398</c:v>
                </c:pt>
                <c:pt idx="192961">
                  <c:v>447.04341433519699</c:v>
                </c:pt>
                <c:pt idx="192962">
                  <c:v>447.04573109047101</c:v>
                </c:pt>
                <c:pt idx="192963">
                  <c:v>447.04804784574401</c:v>
                </c:pt>
                <c:pt idx="192964">
                  <c:v>447.05036460101798</c:v>
                </c:pt>
                <c:pt idx="192965">
                  <c:v>447.052681356292</c:v>
                </c:pt>
                <c:pt idx="192966">
                  <c:v>447.054998111565</c:v>
                </c:pt>
                <c:pt idx="192967">
                  <c:v>447.05731486683902</c:v>
                </c:pt>
                <c:pt idx="192968">
                  <c:v>447.05963162211202</c:v>
                </c:pt>
                <c:pt idx="192969">
                  <c:v>447.06194837738599</c:v>
                </c:pt>
                <c:pt idx="192970">
                  <c:v>447.06426513265899</c:v>
                </c:pt>
                <c:pt idx="192971">
                  <c:v>447.06658188793301</c:v>
                </c:pt>
                <c:pt idx="192972">
                  <c:v>447.06889864320601</c:v>
                </c:pt>
                <c:pt idx="192973">
                  <c:v>447.07121539847998</c:v>
                </c:pt>
                <c:pt idx="192974">
                  <c:v>447.07353215375298</c:v>
                </c:pt>
                <c:pt idx="192975">
                  <c:v>447.075848909027</c:v>
                </c:pt>
                <c:pt idx="192976">
                  <c:v>447.0781656643</c:v>
                </c:pt>
                <c:pt idx="192977">
                  <c:v>447.08048241957403</c:v>
                </c:pt>
                <c:pt idx="192978">
                  <c:v>447.08279917484703</c:v>
                </c:pt>
                <c:pt idx="192979">
                  <c:v>447.08511593012099</c:v>
                </c:pt>
                <c:pt idx="192980">
                  <c:v>447.08743268539399</c:v>
                </c:pt>
                <c:pt idx="192981">
                  <c:v>447.08974944066802</c:v>
                </c:pt>
                <c:pt idx="192982">
                  <c:v>447.09206619594102</c:v>
                </c:pt>
                <c:pt idx="192983">
                  <c:v>447.09438295121498</c:v>
                </c:pt>
                <c:pt idx="192984">
                  <c:v>447.09669970648798</c:v>
                </c:pt>
                <c:pt idx="192985">
                  <c:v>447.09901646176201</c:v>
                </c:pt>
                <c:pt idx="192986">
                  <c:v>447.10133321703501</c:v>
                </c:pt>
                <c:pt idx="192987">
                  <c:v>447.10364997230897</c:v>
                </c:pt>
                <c:pt idx="192988">
                  <c:v>447.10596672758197</c:v>
                </c:pt>
                <c:pt idx="192989">
                  <c:v>447.108283482856</c:v>
                </c:pt>
                <c:pt idx="192990">
                  <c:v>447.110600238129</c:v>
                </c:pt>
                <c:pt idx="192991">
                  <c:v>447.11291699340302</c:v>
                </c:pt>
                <c:pt idx="192992">
                  <c:v>447.11523374867602</c:v>
                </c:pt>
                <c:pt idx="192993">
                  <c:v>447.11755050394999</c:v>
                </c:pt>
                <c:pt idx="192994">
                  <c:v>447.11986725922299</c:v>
                </c:pt>
                <c:pt idx="192995">
                  <c:v>447.12218401449701</c:v>
                </c:pt>
                <c:pt idx="192996">
                  <c:v>447.12450076977001</c:v>
                </c:pt>
                <c:pt idx="192997">
                  <c:v>447.12681752504398</c:v>
                </c:pt>
                <c:pt idx="192998">
                  <c:v>447.12913428031698</c:v>
                </c:pt>
                <c:pt idx="192999">
                  <c:v>447.131451035591</c:v>
                </c:pt>
                <c:pt idx="193000">
                  <c:v>447.133767790864</c:v>
                </c:pt>
                <c:pt idx="193001">
                  <c:v>447.13608454613802</c:v>
                </c:pt>
                <c:pt idx="193002">
                  <c:v>447.13840130141102</c:v>
                </c:pt>
                <c:pt idx="193003">
                  <c:v>447.14071805668499</c:v>
                </c:pt>
                <c:pt idx="193004">
                  <c:v>447.14303481195799</c:v>
                </c:pt>
                <c:pt idx="193005">
                  <c:v>447.14535156723201</c:v>
                </c:pt>
                <c:pt idx="193006">
                  <c:v>447.14766832250501</c:v>
                </c:pt>
                <c:pt idx="193007">
                  <c:v>447.14998507777898</c:v>
                </c:pt>
                <c:pt idx="193008">
                  <c:v>447.152301833053</c:v>
                </c:pt>
                <c:pt idx="193009">
                  <c:v>447.154618588326</c:v>
                </c:pt>
                <c:pt idx="193010">
                  <c:v>447.15693534360003</c:v>
                </c:pt>
                <c:pt idx="193011">
                  <c:v>447.15925209887303</c:v>
                </c:pt>
                <c:pt idx="193012">
                  <c:v>447.16156885414699</c:v>
                </c:pt>
                <c:pt idx="193013">
                  <c:v>447.16388560941999</c:v>
                </c:pt>
                <c:pt idx="193014">
                  <c:v>447.16620236469402</c:v>
                </c:pt>
                <c:pt idx="193015">
                  <c:v>447.16851911996702</c:v>
                </c:pt>
                <c:pt idx="193016">
                  <c:v>447.17083587524098</c:v>
                </c:pt>
                <c:pt idx="193017">
                  <c:v>447.17315263051398</c:v>
                </c:pt>
                <c:pt idx="193018">
                  <c:v>447.17546938578801</c:v>
                </c:pt>
                <c:pt idx="193019">
                  <c:v>447.17778614106101</c:v>
                </c:pt>
                <c:pt idx="193020">
                  <c:v>447.18010289633497</c:v>
                </c:pt>
                <c:pt idx="193021">
                  <c:v>447.18241965160797</c:v>
                </c:pt>
                <c:pt idx="193022">
                  <c:v>447.184736406882</c:v>
                </c:pt>
                <c:pt idx="193023">
                  <c:v>447.187053162155</c:v>
                </c:pt>
                <c:pt idx="193024">
                  <c:v>447.18936991742902</c:v>
                </c:pt>
                <c:pt idx="193025">
                  <c:v>447.19168667270202</c:v>
                </c:pt>
                <c:pt idx="193026">
                  <c:v>447.19400342797599</c:v>
                </c:pt>
                <c:pt idx="193027">
                  <c:v>447.19632018324899</c:v>
                </c:pt>
                <c:pt idx="193028">
                  <c:v>447.19863693852301</c:v>
                </c:pt>
                <c:pt idx="193029">
                  <c:v>447.20095369379601</c:v>
                </c:pt>
                <c:pt idx="193030">
                  <c:v>447.20327044906998</c:v>
                </c:pt>
                <c:pt idx="193031">
                  <c:v>447.20558720434298</c:v>
                </c:pt>
                <c:pt idx="193032">
                  <c:v>447.207903959617</c:v>
                </c:pt>
                <c:pt idx="193033">
                  <c:v>447.21022071489</c:v>
                </c:pt>
                <c:pt idx="193034">
                  <c:v>447.21253747016402</c:v>
                </c:pt>
                <c:pt idx="193035">
                  <c:v>447.21485422543702</c:v>
                </c:pt>
                <c:pt idx="193036">
                  <c:v>447.21717098071099</c:v>
                </c:pt>
                <c:pt idx="193037">
                  <c:v>447.21948773598399</c:v>
                </c:pt>
                <c:pt idx="193038">
                  <c:v>447.22180449125801</c:v>
                </c:pt>
                <c:pt idx="193039">
                  <c:v>447.22412124653101</c:v>
                </c:pt>
                <c:pt idx="193040">
                  <c:v>447.22643800180498</c:v>
                </c:pt>
                <c:pt idx="193041">
                  <c:v>447.22875475707798</c:v>
                </c:pt>
                <c:pt idx="193042">
                  <c:v>447.231071512352</c:v>
                </c:pt>
                <c:pt idx="193043">
                  <c:v>447.233388267625</c:v>
                </c:pt>
                <c:pt idx="193044">
                  <c:v>447.23570502289903</c:v>
                </c:pt>
                <c:pt idx="193045">
                  <c:v>447.23802177817203</c:v>
                </c:pt>
                <c:pt idx="193046">
                  <c:v>447.24033853344599</c:v>
                </c:pt>
                <c:pt idx="193047">
                  <c:v>447.24265528871899</c:v>
                </c:pt>
                <c:pt idx="193048">
                  <c:v>447.24497204399302</c:v>
                </c:pt>
                <c:pt idx="193049">
                  <c:v>447.24728879926602</c:v>
                </c:pt>
                <c:pt idx="193050">
                  <c:v>447.24960555453998</c:v>
                </c:pt>
                <c:pt idx="193051">
                  <c:v>447.25192230981401</c:v>
                </c:pt>
                <c:pt idx="193052">
                  <c:v>447.25423906508701</c:v>
                </c:pt>
                <c:pt idx="193053">
                  <c:v>447.25655582036097</c:v>
                </c:pt>
                <c:pt idx="193054">
                  <c:v>447.25887257563397</c:v>
                </c:pt>
                <c:pt idx="193055">
                  <c:v>447.261189330908</c:v>
                </c:pt>
                <c:pt idx="193056">
                  <c:v>447.263506086181</c:v>
                </c:pt>
                <c:pt idx="193057">
                  <c:v>447.26582284145502</c:v>
                </c:pt>
                <c:pt idx="193058">
                  <c:v>447.26813959672802</c:v>
                </c:pt>
                <c:pt idx="193059">
                  <c:v>447.27045635200199</c:v>
                </c:pt>
                <c:pt idx="193060">
                  <c:v>447.27277310727499</c:v>
                </c:pt>
                <c:pt idx="193061">
                  <c:v>447.27508986254901</c:v>
                </c:pt>
                <c:pt idx="193062">
                  <c:v>447.27740661782201</c:v>
                </c:pt>
                <c:pt idx="193063">
                  <c:v>447.27972337309598</c:v>
                </c:pt>
                <c:pt idx="193064">
                  <c:v>447.28204012836898</c:v>
                </c:pt>
                <c:pt idx="193065">
                  <c:v>447.284356883643</c:v>
                </c:pt>
                <c:pt idx="193066">
                  <c:v>447.286673638916</c:v>
                </c:pt>
                <c:pt idx="193067">
                  <c:v>447.28899039419002</c:v>
                </c:pt>
                <c:pt idx="193068">
                  <c:v>447.29130714946302</c:v>
                </c:pt>
                <c:pt idx="193069">
                  <c:v>447.29362390473699</c:v>
                </c:pt>
                <c:pt idx="193070">
                  <c:v>447.29594066000999</c:v>
                </c:pt>
                <c:pt idx="193071">
                  <c:v>447.29825741528401</c:v>
                </c:pt>
                <c:pt idx="193072">
                  <c:v>447.30057417055701</c:v>
                </c:pt>
                <c:pt idx="193073">
                  <c:v>447.30289092583098</c:v>
                </c:pt>
                <c:pt idx="193074">
                  <c:v>447.30520768110398</c:v>
                </c:pt>
                <c:pt idx="193075">
                  <c:v>447.307524436378</c:v>
                </c:pt>
                <c:pt idx="193076">
                  <c:v>447.309841191651</c:v>
                </c:pt>
                <c:pt idx="193077">
                  <c:v>447.31215794692503</c:v>
                </c:pt>
                <c:pt idx="193078">
                  <c:v>447.31447470219803</c:v>
                </c:pt>
                <c:pt idx="193079">
                  <c:v>447.31679145747199</c:v>
                </c:pt>
                <c:pt idx="193080">
                  <c:v>447.31910821274499</c:v>
                </c:pt>
                <c:pt idx="193081">
                  <c:v>447.32142496801902</c:v>
                </c:pt>
                <c:pt idx="193082">
                  <c:v>447.32374172329202</c:v>
                </c:pt>
                <c:pt idx="193083">
                  <c:v>447.32605847856598</c:v>
                </c:pt>
                <c:pt idx="193084">
                  <c:v>447.32837523383898</c:v>
                </c:pt>
                <c:pt idx="193085">
                  <c:v>447.33069198911301</c:v>
                </c:pt>
                <c:pt idx="193086">
                  <c:v>447.33300874438601</c:v>
                </c:pt>
                <c:pt idx="193087">
                  <c:v>447.33532549965997</c:v>
                </c:pt>
                <c:pt idx="193088">
                  <c:v>447.33764225493297</c:v>
                </c:pt>
                <c:pt idx="193089">
                  <c:v>447.339959010207</c:v>
                </c:pt>
                <c:pt idx="193090">
                  <c:v>447.34227576548</c:v>
                </c:pt>
                <c:pt idx="193091">
                  <c:v>447.34459252075402</c:v>
                </c:pt>
                <c:pt idx="193092">
                  <c:v>447.34690927602799</c:v>
                </c:pt>
                <c:pt idx="193093">
                  <c:v>447.34922603130099</c:v>
                </c:pt>
                <c:pt idx="193094">
                  <c:v>447.35154278657501</c:v>
                </c:pt>
                <c:pt idx="193095">
                  <c:v>447.35385954184801</c:v>
                </c:pt>
                <c:pt idx="193096">
                  <c:v>447.35617629712198</c:v>
                </c:pt>
                <c:pt idx="193097">
                  <c:v>447.35849305239498</c:v>
                </c:pt>
                <c:pt idx="193098">
                  <c:v>447.360809807669</c:v>
                </c:pt>
                <c:pt idx="193099">
                  <c:v>447.363126562942</c:v>
                </c:pt>
                <c:pt idx="193100">
                  <c:v>447.36544331821602</c:v>
                </c:pt>
                <c:pt idx="193101">
                  <c:v>447.36776007348902</c:v>
                </c:pt>
                <c:pt idx="193102">
                  <c:v>447.37007682876299</c:v>
                </c:pt>
                <c:pt idx="193103">
                  <c:v>447.37239358403599</c:v>
                </c:pt>
                <c:pt idx="193104">
                  <c:v>447.37471033931001</c:v>
                </c:pt>
                <c:pt idx="193105">
                  <c:v>447.37702709458301</c:v>
                </c:pt>
                <c:pt idx="193106">
                  <c:v>447.37934384985698</c:v>
                </c:pt>
                <c:pt idx="193107">
                  <c:v>447.38166060512998</c:v>
                </c:pt>
                <c:pt idx="193108">
                  <c:v>447.383977360404</c:v>
                </c:pt>
                <c:pt idx="193109">
                  <c:v>447.386294115677</c:v>
                </c:pt>
                <c:pt idx="193110">
                  <c:v>447.38861087095103</c:v>
                </c:pt>
                <c:pt idx="193111">
                  <c:v>447.39092762622403</c:v>
                </c:pt>
                <c:pt idx="193112">
                  <c:v>447.39324438149799</c:v>
                </c:pt>
                <c:pt idx="193113">
                  <c:v>447.39556113677099</c:v>
                </c:pt>
                <c:pt idx="193114">
                  <c:v>447.39787789204502</c:v>
                </c:pt>
                <c:pt idx="193115">
                  <c:v>447.40019464731802</c:v>
                </c:pt>
                <c:pt idx="193116">
                  <c:v>447.40251140259198</c:v>
                </c:pt>
                <c:pt idx="193117">
                  <c:v>447.40482815786498</c:v>
                </c:pt>
                <c:pt idx="193118">
                  <c:v>447.40714491313901</c:v>
                </c:pt>
                <c:pt idx="193119">
                  <c:v>447.40946166841201</c:v>
                </c:pt>
                <c:pt idx="193120">
                  <c:v>447.41177842368597</c:v>
                </c:pt>
                <c:pt idx="193121">
                  <c:v>447.41409517895897</c:v>
                </c:pt>
                <c:pt idx="193122">
                  <c:v>447.416411934233</c:v>
                </c:pt>
                <c:pt idx="193123">
                  <c:v>447.418728689506</c:v>
                </c:pt>
                <c:pt idx="193124">
                  <c:v>447.42104544478002</c:v>
                </c:pt>
                <c:pt idx="193125">
                  <c:v>447.42336220005302</c:v>
                </c:pt>
                <c:pt idx="193126">
                  <c:v>447.42567895532699</c:v>
                </c:pt>
                <c:pt idx="193127">
                  <c:v>447.42799571059999</c:v>
                </c:pt>
                <c:pt idx="193128">
                  <c:v>447.43031246587401</c:v>
                </c:pt>
                <c:pt idx="193129">
                  <c:v>447.43262922114701</c:v>
                </c:pt>
                <c:pt idx="193130">
                  <c:v>447.43494597642098</c:v>
                </c:pt>
                <c:pt idx="193131">
                  <c:v>447.43726273169398</c:v>
                </c:pt>
                <c:pt idx="193132">
                  <c:v>447.439579486968</c:v>
                </c:pt>
                <c:pt idx="193133">
                  <c:v>447.441896242241</c:v>
                </c:pt>
                <c:pt idx="193134">
                  <c:v>447.44421299751502</c:v>
                </c:pt>
                <c:pt idx="193135">
                  <c:v>447.44652975278899</c:v>
                </c:pt>
                <c:pt idx="193136">
                  <c:v>447.44884650806199</c:v>
                </c:pt>
                <c:pt idx="193137">
                  <c:v>447.45116326333601</c:v>
                </c:pt>
                <c:pt idx="193138">
                  <c:v>447.45348001860901</c:v>
                </c:pt>
                <c:pt idx="193139">
                  <c:v>447.45579677388298</c:v>
                </c:pt>
                <c:pt idx="193140">
                  <c:v>447.45811352915598</c:v>
                </c:pt>
                <c:pt idx="193141">
                  <c:v>447.46043028443</c:v>
                </c:pt>
                <c:pt idx="193142">
                  <c:v>447.462747039703</c:v>
                </c:pt>
                <c:pt idx="193143">
                  <c:v>447.46506379497703</c:v>
                </c:pt>
                <c:pt idx="193144">
                  <c:v>447.46738055025003</c:v>
                </c:pt>
                <c:pt idx="193145">
                  <c:v>447.46969730552399</c:v>
                </c:pt>
                <c:pt idx="193146">
                  <c:v>447.47201406079699</c:v>
                </c:pt>
                <c:pt idx="193147">
                  <c:v>447.47433081607102</c:v>
                </c:pt>
                <c:pt idx="193148">
                  <c:v>447.47664757134402</c:v>
                </c:pt>
                <c:pt idx="193149">
                  <c:v>447.47896432661798</c:v>
                </c:pt>
                <c:pt idx="193150">
                  <c:v>447.48128108189098</c:v>
                </c:pt>
                <c:pt idx="193151">
                  <c:v>447.48359783716501</c:v>
                </c:pt>
                <c:pt idx="193152">
                  <c:v>447.48591459243801</c:v>
                </c:pt>
                <c:pt idx="193153">
                  <c:v>447.48823134771197</c:v>
                </c:pt>
                <c:pt idx="193154">
                  <c:v>447.49054810298497</c:v>
                </c:pt>
                <c:pt idx="193155">
                  <c:v>447.492864858259</c:v>
                </c:pt>
                <c:pt idx="193156">
                  <c:v>447.495181613532</c:v>
                </c:pt>
                <c:pt idx="193157">
                  <c:v>447.49749836880602</c:v>
                </c:pt>
                <c:pt idx="193158">
                  <c:v>447.49981512407902</c:v>
                </c:pt>
                <c:pt idx="193159">
                  <c:v>447.50213187935299</c:v>
                </c:pt>
                <c:pt idx="193160">
                  <c:v>447.50444863462599</c:v>
                </c:pt>
                <c:pt idx="193161">
                  <c:v>447.50676538990001</c:v>
                </c:pt>
                <c:pt idx="193162">
                  <c:v>447.50908214517301</c:v>
                </c:pt>
                <c:pt idx="193163">
                  <c:v>447.51139890044698</c:v>
                </c:pt>
                <c:pt idx="193164">
                  <c:v>447.51371565571998</c:v>
                </c:pt>
                <c:pt idx="193165">
                  <c:v>447.516032410994</c:v>
                </c:pt>
                <c:pt idx="193166">
                  <c:v>447.518349166267</c:v>
                </c:pt>
                <c:pt idx="193167">
                  <c:v>447.52066592154102</c:v>
                </c:pt>
                <c:pt idx="193168">
                  <c:v>447.52298267681402</c:v>
                </c:pt>
                <c:pt idx="193169">
                  <c:v>447.52529943208799</c:v>
                </c:pt>
                <c:pt idx="193170">
                  <c:v>447.52761618736099</c:v>
                </c:pt>
                <c:pt idx="193171">
                  <c:v>447.52993294263501</c:v>
                </c:pt>
                <c:pt idx="193172">
                  <c:v>447.53224969790801</c:v>
                </c:pt>
                <c:pt idx="193173">
                  <c:v>447.53456645318198</c:v>
                </c:pt>
                <c:pt idx="193174">
                  <c:v>447.53688320845498</c:v>
                </c:pt>
                <c:pt idx="193175">
                  <c:v>447.539199963729</c:v>
                </c:pt>
                <c:pt idx="193176">
                  <c:v>447.541516719002</c:v>
                </c:pt>
                <c:pt idx="193177">
                  <c:v>447.54383347427603</c:v>
                </c:pt>
                <c:pt idx="193178">
                  <c:v>447.54615022954999</c:v>
                </c:pt>
                <c:pt idx="193179">
                  <c:v>447.54846698482299</c:v>
                </c:pt>
                <c:pt idx="193180">
                  <c:v>447.55078374009702</c:v>
                </c:pt>
                <c:pt idx="193181">
                  <c:v>447.55310049537002</c:v>
                </c:pt>
                <c:pt idx="193182">
                  <c:v>447.55541725064398</c:v>
                </c:pt>
                <c:pt idx="193183">
                  <c:v>447.55773400591698</c:v>
                </c:pt>
                <c:pt idx="193184">
                  <c:v>447.56005076119101</c:v>
                </c:pt>
                <c:pt idx="193185">
                  <c:v>447.56236751646401</c:v>
                </c:pt>
                <c:pt idx="193186">
                  <c:v>447.56468427173797</c:v>
                </c:pt>
                <c:pt idx="193187">
                  <c:v>447.56700102701097</c:v>
                </c:pt>
                <c:pt idx="193188">
                  <c:v>447.569317782285</c:v>
                </c:pt>
                <c:pt idx="193189">
                  <c:v>447.571634537558</c:v>
                </c:pt>
                <c:pt idx="193190">
                  <c:v>447.57395129283202</c:v>
                </c:pt>
                <c:pt idx="193191">
                  <c:v>447.57626804810502</c:v>
                </c:pt>
                <c:pt idx="193192">
                  <c:v>447.57858480337899</c:v>
                </c:pt>
                <c:pt idx="193193">
                  <c:v>447.58090155865199</c:v>
                </c:pt>
                <c:pt idx="193194">
                  <c:v>447.58321831392601</c:v>
                </c:pt>
                <c:pt idx="193195">
                  <c:v>447.58553506919901</c:v>
                </c:pt>
                <c:pt idx="193196">
                  <c:v>447.58785182447298</c:v>
                </c:pt>
                <c:pt idx="193197">
                  <c:v>447.59016857974598</c:v>
                </c:pt>
                <c:pt idx="193198">
                  <c:v>447.59248533502</c:v>
                </c:pt>
                <c:pt idx="193199">
                  <c:v>447.594802090293</c:v>
                </c:pt>
                <c:pt idx="193200">
                  <c:v>447.59711884556702</c:v>
                </c:pt>
                <c:pt idx="193201">
                  <c:v>447.59943560084002</c:v>
                </c:pt>
                <c:pt idx="193202">
                  <c:v>447.60175235611399</c:v>
                </c:pt>
                <c:pt idx="193203">
                  <c:v>447.60406911138699</c:v>
                </c:pt>
                <c:pt idx="193204">
                  <c:v>447.60638586666101</c:v>
                </c:pt>
                <c:pt idx="193205">
                  <c:v>447.60870262193401</c:v>
                </c:pt>
                <c:pt idx="193206">
                  <c:v>447.61101937720798</c:v>
                </c:pt>
                <c:pt idx="193207">
                  <c:v>447.61333613248098</c:v>
                </c:pt>
                <c:pt idx="193208">
                  <c:v>447.615652887755</c:v>
                </c:pt>
                <c:pt idx="193209">
                  <c:v>447.617969643028</c:v>
                </c:pt>
                <c:pt idx="193210">
                  <c:v>447.62028639830203</c:v>
                </c:pt>
                <c:pt idx="193211">
                  <c:v>447.62260315357503</c:v>
                </c:pt>
                <c:pt idx="193212">
                  <c:v>447.62491990884899</c:v>
                </c:pt>
                <c:pt idx="193213">
                  <c:v>447.62723666412199</c:v>
                </c:pt>
                <c:pt idx="193214">
                  <c:v>447.62955341939602</c:v>
                </c:pt>
                <c:pt idx="193215">
                  <c:v>447.63187017466902</c:v>
                </c:pt>
                <c:pt idx="193216">
                  <c:v>447.63418692994298</c:v>
                </c:pt>
                <c:pt idx="193217">
                  <c:v>447.63650368521598</c:v>
                </c:pt>
                <c:pt idx="193218">
                  <c:v>447.63882044049001</c:v>
                </c:pt>
                <c:pt idx="193219">
                  <c:v>447.64113719576301</c:v>
                </c:pt>
                <c:pt idx="193220">
                  <c:v>447.64345395103697</c:v>
                </c:pt>
                <c:pt idx="193221">
                  <c:v>447.645770706311</c:v>
                </c:pt>
                <c:pt idx="193222">
                  <c:v>447.648087461584</c:v>
                </c:pt>
                <c:pt idx="193223">
                  <c:v>447.65040421685802</c:v>
                </c:pt>
                <c:pt idx="193224">
                  <c:v>447.65272097213102</c:v>
                </c:pt>
                <c:pt idx="193225">
                  <c:v>447.65503772740499</c:v>
                </c:pt>
                <c:pt idx="193226">
                  <c:v>447.65735448267799</c:v>
                </c:pt>
                <c:pt idx="193227">
                  <c:v>447.65967123795201</c:v>
                </c:pt>
                <c:pt idx="193228">
                  <c:v>447.66198799322501</c:v>
                </c:pt>
                <c:pt idx="193229">
                  <c:v>447.66430474849898</c:v>
                </c:pt>
                <c:pt idx="193230">
                  <c:v>447.66662150377198</c:v>
                </c:pt>
                <c:pt idx="193231">
                  <c:v>447.668938259046</c:v>
                </c:pt>
                <c:pt idx="193232">
                  <c:v>447.671255014319</c:v>
                </c:pt>
                <c:pt idx="193233">
                  <c:v>447.67357176959302</c:v>
                </c:pt>
                <c:pt idx="193234">
                  <c:v>447.67588852486602</c:v>
                </c:pt>
                <c:pt idx="193235">
                  <c:v>447.67820528013999</c:v>
                </c:pt>
                <c:pt idx="193236">
                  <c:v>447.68052203541299</c:v>
                </c:pt>
                <c:pt idx="193237">
                  <c:v>447.68283879068701</c:v>
                </c:pt>
                <c:pt idx="193238">
                  <c:v>447.68515554596001</c:v>
                </c:pt>
                <c:pt idx="193239">
                  <c:v>447.68747230123398</c:v>
                </c:pt>
                <c:pt idx="193240">
                  <c:v>447.68978905650698</c:v>
                </c:pt>
                <c:pt idx="193241">
                  <c:v>447.692105811781</c:v>
                </c:pt>
                <c:pt idx="193242">
                  <c:v>447.694422567054</c:v>
                </c:pt>
                <c:pt idx="193243">
                  <c:v>447.69673932232803</c:v>
                </c:pt>
                <c:pt idx="193244">
                  <c:v>447.69905607760103</c:v>
                </c:pt>
                <c:pt idx="193245">
                  <c:v>447.70137283287499</c:v>
                </c:pt>
                <c:pt idx="193246">
                  <c:v>447.70368958814799</c:v>
                </c:pt>
                <c:pt idx="193247">
                  <c:v>447.70600634342202</c:v>
                </c:pt>
                <c:pt idx="193248">
                  <c:v>447.70832309869502</c:v>
                </c:pt>
                <c:pt idx="193249">
                  <c:v>447.71063985396898</c:v>
                </c:pt>
                <c:pt idx="193250">
                  <c:v>447.71295660924199</c:v>
                </c:pt>
                <c:pt idx="193251">
                  <c:v>447.71527336451601</c:v>
                </c:pt>
                <c:pt idx="193252">
                  <c:v>447.71759011978901</c:v>
                </c:pt>
                <c:pt idx="193253">
                  <c:v>447.71990687506297</c:v>
                </c:pt>
                <c:pt idx="193254">
                  <c:v>447.72222363033598</c:v>
                </c:pt>
                <c:pt idx="193255">
                  <c:v>447.72454038561</c:v>
                </c:pt>
                <c:pt idx="193256">
                  <c:v>447.726857140883</c:v>
                </c:pt>
                <c:pt idx="193257">
                  <c:v>447.72917389615702</c:v>
                </c:pt>
                <c:pt idx="193258">
                  <c:v>447.73149065143002</c:v>
                </c:pt>
                <c:pt idx="193259">
                  <c:v>447.73380740670399</c:v>
                </c:pt>
                <c:pt idx="193260">
                  <c:v>447.73612416197699</c:v>
                </c:pt>
                <c:pt idx="193261">
                  <c:v>447.73844091725101</c:v>
                </c:pt>
                <c:pt idx="193262">
                  <c:v>447.74075767252401</c:v>
                </c:pt>
                <c:pt idx="193263">
                  <c:v>447.74307442779798</c:v>
                </c:pt>
                <c:pt idx="193264">
                  <c:v>447.745391183072</c:v>
                </c:pt>
                <c:pt idx="193265">
                  <c:v>447.747707938345</c:v>
                </c:pt>
                <c:pt idx="193266">
                  <c:v>447.75002469361903</c:v>
                </c:pt>
                <c:pt idx="193267">
                  <c:v>447.75234144889203</c:v>
                </c:pt>
                <c:pt idx="193268">
                  <c:v>447.75465820416599</c:v>
                </c:pt>
                <c:pt idx="193269">
                  <c:v>447.75697495943899</c:v>
                </c:pt>
                <c:pt idx="193270">
                  <c:v>447.75929171471302</c:v>
                </c:pt>
                <c:pt idx="193271">
                  <c:v>447.76160846998602</c:v>
                </c:pt>
                <c:pt idx="193272">
                  <c:v>447.76392522525998</c:v>
                </c:pt>
                <c:pt idx="193273">
                  <c:v>447.76624198053298</c:v>
                </c:pt>
                <c:pt idx="193274">
                  <c:v>447.76855873580701</c:v>
                </c:pt>
                <c:pt idx="193275">
                  <c:v>447.77087549108001</c:v>
                </c:pt>
                <c:pt idx="193276">
                  <c:v>447.77319224635397</c:v>
                </c:pt>
                <c:pt idx="193277">
                  <c:v>447.77550900162697</c:v>
                </c:pt>
                <c:pt idx="193278">
                  <c:v>447.777825756901</c:v>
                </c:pt>
                <c:pt idx="193279">
                  <c:v>447.780142512174</c:v>
                </c:pt>
                <c:pt idx="193280">
                  <c:v>447.78245926744802</c:v>
                </c:pt>
                <c:pt idx="193281">
                  <c:v>447.78477602272102</c:v>
                </c:pt>
                <c:pt idx="193282">
                  <c:v>447.78709277799499</c:v>
                </c:pt>
                <c:pt idx="193283">
                  <c:v>447.78940953326799</c:v>
                </c:pt>
                <c:pt idx="193284">
                  <c:v>447.79172628854201</c:v>
                </c:pt>
                <c:pt idx="193285">
                  <c:v>447.79404304381501</c:v>
                </c:pt>
                <c:pt idx="193286">
                  <c:v>447.79635979908898</c:v>
                </c:pt>
                <c:pt idx="193287">
                  <c:v>447.79867655436198</c:v>
                </c:pt>
                <c:pt idx="193288">
                  <c:v>447.800993309636</c:v>
                </c:pt>
                <c:pt idx="193289">
                  <c:v>447.803310064909</c:v>
                </c:pt>
                <c:pt idx="193290">
                  <c:v>447.80562682018302</c:v>
                </c:pt>
                <c:pt idx="193291">
                  <c:v>447.80794357545602</c:v>
                </c:pt>
                <c:pt idx="193292">
                  <c:v>447.81026033072999</c:v>
                </c:pt>
                <c:pt idx="193293">
                  <c:v>447.81257708600299</c:v>
                </c:pt>
                <c:pt idx="193294">
                  <c:v>447.81489384127701</c:v>
                </c:pt>
                <c:pt idx="193295">
                  <c:v>447.81721059655001</c:v>
                </c:pt>
                <c:pt idx="193296">
                  <c:v>447.81952735182398</c:v>
                </c:pt>
                <c:pt idx="193297">
                  <c:v>447.82184410709698</c:v>
                </c:pt>
                <c:pt idx="193298">
                  <c:v>447.824160862371</c:v>
                </c:pt>
                <c:pt idx="193299">
                  <c:v>447.826477617644</c:v>
                </c:pt>
                <c:pt idx="193300">
                  <c:v>447.82879437291803</c:v>
                </c:pt>
                <c:pt idx="193301">
                  <c:v>447.83111112819103</c:v>
                </c:pt>
                <c:pt idx="193302">
                  <c:v>447.83342788346499</c:v>
                </c:pt>
                <c:pt idx="193303">
                  <c:v>447.83574463873799</c:v>
                </c:pt>
                <c:pt idx="193304">
                  <c:v>447.83806139401202</c:v>
                </c:pt>
                <c:pt idx="193305">
                  <c:v>447.84037814928502</c:v>
                </c:pt>
                <c:pt idx="193306">
                  <c:v>447.84269490455898</c:v>
                </c:pt>
                <c:pt idx="193307">
                  <c:v>447.84501165983301</c:v>
                </c:pt>
                <c:pt idx="193308">
                  <c:v>447.84732841510601</c:v>
                </c:pt>
                <c:pt idx="193309">
                  <c:v>447.84964517037997</c:v>
                </c:pt>
                <c:pt idx="193310">
                  <c:v>447.85196192565297</c:v>
                </c:pt>
                <c:pt idx="193311">
                  <c:v>447.854278680927</c:v>
                </c:pt>
                <c:pt idx="193312">
                  <c:v>447.8565954362</c:v>
                </c:pt>
                <c:pt idx="193313">
                  <c:v>447.85891219147402</c:v>
                </c:pt>
                <c:pt idx="193314">
                  <c:v>447.86122894674702</c:v>
                </c:pt>
                <c:pt idx="193315">
                  <c:v>447.86354570202099</c:v>
                </c:pt>
                <c:pt idx="193316">
                  <c:v>447.86586245729399</c:v>
                </c:pt>
                <c:pt idx="193317">
                  <c:v>447.86817921256801</c:v>
                </c:pt>
                <c:pt idx="193318">
                  <c:v>447.87049596784101</c:v>
                </c:pt>
                <c:pt idx="193319">
                  <c:v>447.87281272311498</c:v>
                </c:pt>
                <c:pt idx="193320">
                  <c:v>447.87512947838798</c:v>
                </c:pt>
                <c:pt idx="193321">
                  <c:v>447.877446233662</c:v>
                </c:pt>
                <c:pt idx="193322">
                  <c:v>447.879762988935</c:v>
                </c:pt>
                <c:pt idx="193323">
                  <c:v>447.88207974420902</c:v>
                </c:pt>
                <c:pt idx="193324">
                  <c:v>447.88439649948202</c:v>
                </c:pt>
                <c:pt idx="193325">
                  <c:v>447.88671325475599</c:v>
                </c:pt>
                <c:pt idx="193326">
                  <c:v>447.88903001002899</c:v>
                </c:pt>
                <c:pt idx="193327">
                  <c:v>447.89134676530301</c:v>
                </c:pt>
                <c:pt idx="193328">
                  <c:v>447.89366352057601</c:v>
                </c:pt>
                <c:pt idx="193329">
                  <c:v>447.89598027584998</c:v>
                </c:pt>
                <c:pt idx="193330">
                  <c:v>447.89829703112298</c:v>
                </c:pt>
                <c:pt idx="193331">
                  <c:v>447.900613786397</c:v>
                </c:pt>
                <c:pt idx="193332">
                  <c:v>447.90293054167</c:v>
                </c:pt>
                <c:pt idx="193333">
                  <c:v>447.90524729694403</c:v>
                </c:pt>
                <c:pt idx="193334">
                  <c:v>447.90756405221703</c:v>
                </c:pt>
                <c:pt idx="193335">
                  <c:v>447.90988080749099</c:v>
                </c:pt>
                <c:pt idx="193336">
                  <c:v>447.91219756276399</c:v>
                </c:pt>
                <c:pt idx="193337">
                  <c:v>447.91451431803802</c:v>
                </c:pt>
                <c:pt idx="193338">
                  <c:v>447.91683107331102</c:v>
                </c:pt>
                <c:pt idx="193339">
                  <c:v>447.91914782858498</c:v>
                </c:pt>
                <c:pt idx="193340">
                  <c:v>447.92146458385798</c:v>
                </c:pt>
                <c:pt idx="193341">
                  <c:v>447.92378133913201</c:v>
                </c:pt>
                <c:pt idx="193342">
                  <c:v>447.92609809440501</c:v>
                </c:pt>
                <c:pt idx="193343">
                  <c:v>447.92841484967897</c:v>
                </c:pt>
                <c:pt idx="193344">
                  <c:v>447.93073160495197</c:v>
                </c:pt>
                <c:pt idx="193345">
                  <c:v>447.933048360226</c:v>
                </c:pt>
                <c:pt idx="193346">
                  <c:v>447.935365115499</c:v>
                </c:pt>
                <c:pt idx="193347">
                  <c:v>447.93768187077302</c:v>
                </c:pt>
                <c:pt idx="193348">
                  <c:v>447.93999862604699</c:v>
                </c:pt>
                <c:pt idx="193349">
                  <c:v>447.94231538131999</c:v>
                </c:pt>
                <c:pt idx="193350">
                  <c:v>447.94463213659401</c:v>
                </c:pt>
                <c:pt idx="193351">
                  <c:v>447.94694889186701</c:v>
                </c:pt>
                <c:pt idx="193352">
                  <c:v>447.94926564714098</c:v>
                </c:pt>
                <c:pt idx="193353">
                  <c:v>447.95158240241398</c:v>
                </c:pt>
                <c:pt idx="193354">
                  <c:v>447.953899157688</c:v>
                </c:pt>
                <c:pt idx="193355">
                  <c:v>447.956215912961</c:v>
                </c:pt>
                <c:pt idx="193356">
                  <c:v>447.95853266823502</c:v>
                </c:pt>
                <c:pt idx="193357">
                  <c:v>447.96084942350802</c:v>
                </c:pt>
                <c:pt idx="193358">
                  <c:v>447.96316617878199</c:v>
                </c:pt>
                <c:pt idx="193359">
                  <c:v>447.96548293405499</c:v>
                </c:pt>
                <c:pt idx="193360">
                  <c:v>447.96779968932901</c:v>
                </c:pt>
                <c:pt idx="193361">
                  <c:v>447.97011644460201</c:v>
                </c:pt>
                <c:pt idx="193362">
                  <c:v>447.97243319987598</c:v>
                </c:pt>
                <c:pt idx="193363">
                  <c:v>447.97474995514898</c:v>
                </c:pt>
                <c:pt idx="193364">
                  <c:v>447.977066710423</c:v>
                </c:pt>
                <c:pt idx="193365">
                  <c:v>447.979383465696</c:v>
                </c:pt>
                <c:pt idx="193366">
                  <c:v>447.98170022097003</c:v>
                </c:pt>
                <c:pt idx="193367">
                  <c:v>447.98401697624303</c:v>
                </c:pt>
                <c:pt idx="193368">
                  <c:v>447.98633373151699</c:v>
                </c:pt>
                <c:pt idx="193369">
                  <c:v>447.98865048678999</c:v>
                </c:pt>
                <c:pt idx="193370">
                  <c:v>447.99096724206402</c:v>
                </c:pt>
                <c:pt idx="193371">
                  <c:v>447.99328399733702</c:v>
                </c:pt>
                <c:pt idx="193372">
                  <c:v>447.99560075261098</c:v>
                </c:pt>
                <c:pt idx="193373">
                  <c:v>447.99791750788398</c:v>
                </c:pt>
                <c:pt idx="193374">
                  <c:v>448.00023426315801</c:v>
                </c:pt>
                <c:pt idx="193375">
                  <c:v>448.00255101843101</c:v>
                </c:pt>
                <c:pt idx="193376">
                  <c:v>448.00486777370497</c:v>
                </c:pt>
                <c:pt idx="193377">
                  <c:v>448.00718452897797</c:v>
                </c:pt>
                <c:pt idx="193378">
                  <c:v>448.009501284252</c:v>
                </c:pt>
                <c:pt idx="193379">
                  <c:v>448.011818039525</c:v>
                </c:pt>
                <c:pt idx="193380">
                  <c:v>448.01413479479902</c:v>
                </c:pt>
                <c:pt idx="193381">
                  <c:v>448.01645155007202</c:v>
                </c:pt>
                <c:pt idx="193382">
                  <c:v>448.01876830534599</c:v>
                </c:pt>
                <c:pt idx="193383">
                  <c:v>448.02108506061899</c:v>
                </c:pt>
                <c:pt idx="193384">
                  <c:v>448.02340181589301</c:v>
                </c:pt>
                <c:pt idx="193385">
                  <c:v>448.02571857116601</c:v>
                </c:pt>
                <c:pt idx="193386">
                  <c:v>448.02803532643998</c:v>
                </c:pt>
                <c:pt idx="193387">
                  <c:v>448.03035208171298</c:v>
                </c:pt>
                <c:pt idx="193388">
                  <c:v>448.032668836987</c:v>
                </c:pt>
                <c:pt idx="193389">
                  <c:v>448.03498559226</c:v>
                </c:pt>
                <c:pt idx="193390">
                  <c:v>448.03730234753402</c:v>
                </c:pt>
                <c:pt idx="193391">
                  <c:v>448.03961910280799</c:v>
                </c:pt>
                <c:pt idx="193392">
                  <c:v>448.04193585808099</c:v>
                </c:pt>
                <c:pt idx="193393">
                  <c:v>448.04425261335501</c:v>
                </c:pt>
                <c:pt idx="193394">
                  <c:v>448.04656936862801</c:v>
                </c:pt>
                <c:pt idx="193395">
                  <c:v>448.04888612390198</c:v>
                </c:pt>
                <c:pt idx="193396">
                  <c:v>448.05120287917498</c:v>
                </c:pt>
                <c:pt idx="193397">
                  <c:v>448.053519634449</c:v>
                </c:pt>
                <c:pt idx="193398">
                  <c:v>448.055836389722</c:v>
                </c:pt>
                <c:pt idx="193399">
                  <c:v>448.05815314499603</c:v>
                </c:pt>
                <c:pt idx="193400">
                  <c:v>448.06046990026903</c:v>
                </c:pt>
                <c:pt idx="193401">
                  <c:v>448.06278665554299</c:v>
                </c:pt>
                <c:pt idx="193402">
                  <c:v>448.06510341081599</c:v>
                </c:pt>
                <c:pt idx="193403">
                  <c:v>448.06742016609002</c:v>
                </c:pt>
                <c:pt idx="193404">
                  <c:v>448.06973692136302</c:v>
                </c:pt>
                <c:pt idx="193405">
                  <c:v>448.07205367663698</c:v>
                </c:pt>
                <c:pt idx="193406">
                  <c:v>448.07437043190998</c:v>
                </c:pt>
                <c:pt idx="193407">
                  <c:v>448.07668718718401</c:v>
                </c:pt>
                <c:pt idx="193408">
                  <c:v>448.07900394245701</c:v>
                </c:pt>
                <c:pt idx="193409">
                  <c:v>448.08132069773097</c:v>
                </c:pt>
                <c:pt idx="193410">
                  <c:v>448.08363745300397</c:v>
                </c:pt>
                <c:pt idx="193411">
                  <c:v>448.085954208278</c:v>
                </c:pt>
                <c:pt idx="193412">
                  <c:v>448.088270963551</c:v>
                </c:pt>
                <c:pt idx="193413">
                  <c:v>448.09058771882502</c:v>
                </c:pt>
                <c:pt idx="193414">
                  <c:v>448.09290447409802</c:v>
                </c:pt>
                <c:pt idx="193415">
                  <c:v>448.09522122937199</c:v>
                </c:pt>
                <c:pt idx="193416">
                  <c:v>448.09753798464499</c:v>
                </c:pt>
                <c:pt idx="193417">
                  <c:v>448.09985473991901</c:v>
                </c:pt>
                <c:pt idx="193418">
                  <c:v>448.10217149519201</c:v>
                </c:pt>
                <c:pt idx="193419">
                  <c:v>448.10448825046598</c:v>
                </c:pt>
                <c:pt idx="193420">
                  <c:v>448.10680500573898</c:v>
                </c:pt>
                <c:pt idx="193421">
                  <c:v>448.109121761013</c:v>
                </c:pt>
                <c:pt idx="193422">
                  <c:v>448.111438516286</c:v>
                </c:pt>
                <c:pt idx="193423">
                  <c:v>448.11375527156002</c:v>
                </c:pt>
                <c:pt idx="193424">
                  <c:v>448.11607202683302</c:v>
                </c:pt>
                <c:pt idx="193425">
                  <c:v>448.11838878210699</c:v>
                </c:pt>
                <c:pt idx="193426">
                  <c:v>448.12070553737999</c:v>
                </c:pt>
                <c:pt idx="193427">
                  <c:v>448.12302229265401</c:v>
                </c:pt>
                <c:pt idx="193428">
                  <c:v>448.12533904792701</c:v>
                </c:pt>
                <c:pt idx="193429">
                  <c:v>448.12765580320098</c:v>
                </c:pt>
                <c:pt idx="193430">
                  <c:v>448.12997255847398</c:v>
                </c:pt>
                <c:pt idx="193431">
                  <c:v>448.132289313748</c:v>
                </c:pt>
                <c:pt idx="193432">
                  <c:v>448.134606069021</c:v>
                </c:pt>
                <c:pt idx="193433">
                  <c:v>448.13692282429503</c:v>
                </c:pt>
                <c:pt idx="193434">
                  <c:v>448.13923957956899</c:v>
                </c:pt>
                <c:pt idx="193435">
                  <c:v>448.14155633484199</c:v>
                </c:pt>
                <c:pt idx="193436">
                  <c:v>448.14387309011602</c:v>
                </c:pt>
                <c:pt idx="193437">
                  <c:v>448.14618984538902</c:v>
                </c:pt>
                <c:pt idx="193438">
                  <c:v>448.14850660066298</c:v>
                </c:pt>
                <c:pt idx="193439">
                  <c:v>448.15082335593598</c:v>
                </c:pt>
                <c:pt idx="193440">
                  <c:v>448.15314011121001</c:v>
                </c:pt>
                <c:pt idx="193441">
                  <c:v>448.15545686648301</c:v>
                </c:pt>
                <c:pt idx="193442">
                  <c:v>448.15777362175697</c:v>
                </c:pt>
                <c:pt idx="193443">
                  <c:v>448.16009037702997</c:v>
                </c:pt>
                <c:pt idx="193444">
                  <c:v>448.162407132304</c:v>
                </c:pt>
                <c:pt idx="193445">
                  <c:v>448.164723887577</c:v>
                </c:pt>
                <c:pt idx="193446">
                  <c:v>448.16704064285102</c:v>
                </c:pt>
                <c:pt idx="193447">
                  <c:v>448.16935739812402</c:v>
                </c:pt>
                <c:pt idx="193448">
                  <c:v>448.17167415339799</c:v>
                </c:pt>
                <c:pt idx="193449">
                  <c:v>448.17399090867099</c:v>
                </c:pt>
                <c:pt idx="193450">
                  <c:v>448.17630766394501</c:v>
                </c:pt>
                <c:pt idx="193451">
                  <c:v>448.17862441921801</c:v>
                </c:pt>
                <c:pt idx="193452">
                  <c:v>448.18094117449198</c:v>
                </c:pt>
                <c:pt idx="193453">
                  <c:v>448.18325792976498</c:v>
                </c:pt>
                <c:pt idx="193454">
                  <c:v>448.185574685039</c:v>
                </c:pt>
                <c:pt idx="193455">
                  <c:v>448.187891440312</c:v>
                </c:pt>
                <c:pt idx="193456">
                  <c:v>448.19020819558602</c:v>
                </c:pt>
                <c:pt idx="193457">
                  <c:v>448.19252495085902</c:v>
                </c:pt>
                <c:pt idx="193458">
                  <c:v>448.19484170613299</c:v>
                </c:pt>
                <c:pt idx="193459">
                  <c:v>448.19715846140599</c:v>
                </c:pt>
                <c:pt idx="193460">
                  <c:v>448.19947521668001</c:v>
                </c:pt>
                <c:pt idx="193461">
                  <c:v>448.20179197195301</c:v>
                </c:pt>
                <c:pt idx="193462">
                  <c:v>448.20410872722698</c:v>
                </c:pt>
                <c:pt idx="193463">
                  <c:v>448.20642548249998</c:v>
                </c:pt>
                <c:pt idx="193464">
                  <c:v>448.208742237774</c:v>
                </c:pt>
                <c:pt idx="193465">
                  <c:v>448.211058993047</c:v>
                </c:pt>
                <c:pt idx="193466">
                  <c:v>448.21337574832103</c:v>
                </c:pt>
                <c:pt idx="193467">
                  <c:v>448.21569250359403</c:v>
                </c:pt>
                <c:pt idx="193468">
                  <c:v>448.21800925886799</c:v>
                </c:pt>
                <c:pt idx="193469">
                  <c:v>448.22032601414099</c:v>
                </c:pt>
                <c:pt idx="193470">
                  <c:v>448.22264276941502</c:v>
                </c:pt>
                <c:pt idx="193471">
                  <c:v>448.22495952468802</c:v>
                </c:pt>
                <c:pt idx="193472">
                  <c:v>448.22727627996198</c:v>
                </c:pt>
                <c:pt idx="193473">
                  <c:v>448.22959303523498</c:v>
                </c:pt>
                <c:pt idx="193474">
                  <c:v>448.23190979050901</c:v>
                </c:pt>
                <c:pt idx="193475">
                  <c:v>448.23422654578201</c:v>
                </c:pt>
                <c:pt idx="193476">
                  <c:v>448.23654330105597</c:v>
                </c:pt>
                <c:pt idx="193477">
                  <c:v>448.23886005633</c:v>
                </c:pt>
                <c:pt idx="193478">
                  <c:v>448.241176811603</c:v>
                </c:pt>
                <c:pt idx="193479">
                  <c:v>448.24349356687702</c:v>
                </c:pt>
                <c:pt idx="193480">
                  <c:v>448.24581032215002</c:v>
                </c:pt>
                <c:pt idx="193481">
                  <c:v>448.24812707742399</c:v>
                </c:pt>
                <c:pt idx="193482">
                  <c:v>448.25044383269699</c:v>
                </c:pt>
                <c:pt idx="193483">
                  <c:v>448.25276058797101</c:v>
                </c:pt>
                <c:pt idx="193484">
                  <c:v>448.25507734324401</c:v>
                </c:pt>
                <c:pt idx="193485">
                  <c:v>448.25739409851798</c:v>
                </c:pt>
                <c:pt idx="193486">
                  <c:v>448.25971085379098</c:v>
                </c:pt>
                <c:pt idx="193487">
                  <c:v>448.262027609065</c:v>
                </c:pt>
                <c:pt idx="193488">
                  <c:v>448.264344364338</c:v>
                </c:pt>
                <c:pt idx="193489">
                  <c:v>448.26666111961202</c:v>
                </c:pt>
                <c:pt idx="193490">
                  <c:v>448.26897787488502</c:v>
                </c:pt>
                <c:pt idx="193491">
                  <c:v>448.27129463015899</c:v>
                </c:pt>
                <c:pt idx="193492">
                  <c:v>448.27361138543199</c:v>
                </c:pt>
                <c:pt idx="193493">
                  <c:v>448.27592814070601</c:v>
                </c:pt>
                <c:pt idx="193494">
                  <c:v>448.27824489597901</c:v>
                </c:pt>
                <c:pt idx="193495">
                  <c:v>448.28056165125298</c:v>
                </c:pt>
                <c:pt idx="193496">
                  <c:v>448.28287840652598</c:v>
                </c:pt>
                <c:pt idx="193497">
                  <c:v>448.2851951618</c:v>
                </c:pt>
                <c:pt idx="193498">
                  <c:v>448.287511917073</c:v>
                </c:pt>
                <c:pt idx="193499">
                  <c:v>448.28982867234703</c:v>
                </c:pt>
                <c:pt idx="193500">
                  <c:v>448.29214542762003</c:v>
                </c:pt>
                <c:pt idx="193501">
                  <c:v>448.29446218289399</c:v>
                </c:pt>
                <c:pt idx="193502">
                  <c:v>448.29677893816699</c:v>
                </c:pt>
                <c:pt idx="193503">
                  <c:v>448.29909569344102</c:v>
                </c:pt>
                <c:pt idx="193504">
                  <c:v>448.30141244871402</c:v>
                </c:pt>
                <c:pt idx="193505">
                  <c:v>448.30372920398798</c:v>
                </c:pt>
                <c:pt idx="193506">
                  <c:v>448.30604595926098</c:v>
                </c:pt>
                <c:pt idx="193507">
                  <c:v>448.30836271453501</c:v>
                </c:pt>
                <c:pt idx="193508">
                  <c:v>448.31067946980801</c:v>
                </c:pt>
                <c:pt idx="193509">
                  <c:v>448.31299622508197</c:v>
                </c:pt>
                <c:pt idx="193510">
                  <c:v>448.31531298035497</c:v>
                </c:pt>
                <c:pt idx="193511">
                  <c:v>448.317629735629</c:v>
                </c:pt>
                <c:pt idx="193512">
                  <c:v>448.319946490902</c:v>
                </c:pt>
                <c:pt idx="193513">
                  <c:v>448.32226324617602</c:v>
                </c:pt>
                <c:pt idx="193514">
                  <c:v>448.32458000144902</c:v>
                </c:pt>
                <c:pt idx="193515">
                  <c:v>448.32689675672299</c:v>
                </c:pt>
                <c:pt idx="193516">
                  <c:v>448.32921351199599</c:v>
                </c:pt>
                <c:pt idx="193517">
                  <c:v>448.33153026727001</c:v>
                </c:pt>
                <c:pt idx="193518">
                  <c:v>448.33384702254301</c:v>
                </c:pt>
                <c:pt idx="193519">
                  <c:v>448.33616377781698</c:v>
                </c:pt>
                <c:pt idx="193520">
                  <c:v>448.338480533091</c:v>
                </c:pt>
                <c:pt idx="193521">
                  <c:v>448.340797288364</c:v>
                </c:pt>
                <c:pt idx="193522">
                  <c:v>448.34311404363802</c:v>
                </c:pt>
                <c:pt idx="193523">
                  <c:v>448.34543079891102</c:v>
                </c:pt>
                <c:pt idx="193524">
                  <c:v>448.34774755418499</c:v>
                </c:pt>
                <c:pt idx="193525">
                  <c:v>448.35006430945799</c:v>
                </c:pt>
                <c:pt idx="193526">
                  <c:v>448.35238106473201</c:v>
                </c:pt>
                <c:pt idx="193527">
                  <c:v>448.35469782000501</c:v>
                </c:pt>
                <c:pt idx="193528">
                  <c:v>448.35701457527898</c:v>
                </c:pt>
                <c:pt idx="193529">
                  <c:v>448.35933133055198</c:v>
                </c:pt>
                <c:pt idx="193530">
                  <c:v>448.361648085826</c:v>
                </c:pt>
                <c:pt idx="193531">
                  <c:v>448.363964841099</c:v>
                </c:pt>
                <c:pt idx="193532">
                  <c:v>448.36628159637303</c:v>
                </c:pt>
                <c:pt idx="193533">
                  <c:v>448.36859835164603</c:v>
                </c:pt>
                <c:pt idx="193534">
                  <c:v>448.37091510691999</c:v>
                </c:pt>
                <c:pt idx="193535">
                  <c:v>448.37323186219299</c:v>
                </c:pt>
                <c:pt idx="193536">
                  <c:v>448.37554861746702</c:v>
                </c:pt>
                <c:pt idx="193537">
                  <c:v>448.37786537274002</c:v>
                </c:pt>
                <c:pt idx="193538">
                  <c:v>448.38018212801398</c:v>
                </c:pt>
                <c:pt idx="193539">
                  <c:v>448.38249888328698</c:v>
                </c:pt>
                <c:pt idx="193540">
                  <c:v>448.38481563856101</c:v>
                </c:pt>
                <c:pt idx="193541">
                  <c:v>448.38713239383401</c:v>
                </c:pt>
                <c:pt idx="193542">
                  <c:v>448.38944914910797</c:v>
                </c:pt>
                <c:pt idx="193543">
                  <c:v>448.39176590438097</c:v>
                </c:pt>
                <c:pt idx="193544">
                  <c:v>448.394082659655</c:v>
                </c:pt>
                <c:pt idx="193545">
                  <c:v>448.396399414928</c:v>
                </c:pt>
                <c:pt idx="193546">
                  <c:v>448.39871617020202</c:v>
                </c:pt>
                <c:pt idx="193547">
                  <c:v>448.40103292547502</c:v>
                </c:pt>
                <c:pt idx="193548">
                  <c:v>448.40334968074899</c:v>
                </c:pt>
                <c:pt idx="193549">
                  <c:v>448.40566643602199</c:v>
                </c:pt>
                <c:pt idx="193550">
                  <c:v>448.40798319129601</c:v>
                </c:pt>
                <c:pt idx="193551">
                  <c:v>448.41029994656901</c:v>
                </c:pt>
                <c:pt idx="193552">
                  <c:v>448.41261670184298</c:v>
                </c:pt>
                <c:pt idx="193553">
                  <c:v>448.41493345711598</c:v>
                </c:pt>
                <c:pt idx="193554">
                  <c:v>448.41725021239</c:v>
                </c:pt>
                <c:pt idx="193555">
                  <c:v>448.419566967663</c:v>
                </c:pt>
                <c:pt idx="193556">
                  <c:v>448.42188372293703</c:v>
                </c:pt>
                <c:pt idx="193557">
                  <c:v>448.42420047821003</c:v>
                </c:pt>
                <c:pt idx="193558">
                  <c:v>448.42651723348399</c:v>
                </c:pt>
                <c:pt idx="193559">
                  <c:v>448.42883398875699</c:v>
                </c:pt>
                <c:pt idx="193560">
                  <c:v>448.43115074403102</c:v>
                </c:pt>
                <c:pt idx="193561">
                  <c:v>448.43346749930402</c:v>
                </c:pt>
                <c:pt idx="193562">
                  <c:v>448.43578425457798</c:v>
                </c:pt>
                <c:pt idx="193563">
                  <c:v>448.43810100985201</c:v>
                </c:pt>
                <c:pt idx="193564">
                  <c:v>448.44041776512501</c:v>
                </c:pt>
                <c:pt idx="193565">
                  <c:v>448.44273452039897</c:v>
                </c:pt>
                <c:pt idx="193566">
                  <c:v>448.44505127567197</c:v>
                </c:pt>
                <c:pt idx="193567">
                  <c:v>448.447368030946</c:v>
                </c:pt>
                <c:pt idx="193568">
                  <c:v>448.449684786219</c:v>
                </c:pt>
                <c:pt idx="193569">
                  <c:v>448.45200154149302</c:v>
                </c:pt>
                <c:pt idx="193570">
                  <c:v>448.45431829676602</c:v>
                </c:pt>
                <c:pt idx="193571">
                  <c:v>448.45663505203999</c:v>
                </c:pt>
                <c:pt idx="193572">
                  <c:v>448.45895180731299</c:v>
                </c:pt>
                <c:pt idx="193573">
                  <c:v>448.46126856258701</c:v>
                </c:pt>
                <c:pt idx="193574">
                  <c:v>448.46358531786001</c:v>
                </c:pt>
                <c:pt idx="193575">
                  <c:v>448.46590207313398</c:v>
                </c:pt>
                <c:pt idx="193576">
                  <c:v>448.46821882840698</c:v>
                </c:pt>
                <c:pt idx="193577">
                  <c:v>448.470535583681</c:v>
                </c:pt>
                <c:pt idx="193578">
                  <c:v>448.472852338954</c:v>
                </c:pt>
                <c:pt idx="193579">
                  <c:v>448.47516909422802</c:v>
                </c:pt>
                <c:pt idx="193580">
                  <c:v>448.47748584950102</c:v>
                </c:pt>
                <c:pt idx="193581">
                  <c:v>448.47980260477499</c:v>
                </c:pt>
                <c:pt idx="193582">
                  <c:v>448.48211936004799</c:v>
                </c:pt>
                <c:pt idx="193583">
                  <c:v>448.48443611532201</c:v>
                </c:pt>
                <c:pt idx="193584">
                  <c:v>448.48675287059501</c:v>
                </c:pt>
                <c:pt idx="193585">
                  <c:v>448.48906962586898</c:v>
                </c:pt>
                <c:pt idx="193586">
                  <c:v>448.49138638114198</c:v>
                </c:pt>
                <c:pt idx="193587">
                  <c:v>448.493703136416</c:v>
                </c:pt>
                <c:pt idx="193588">
                  <c:v>448.496019891689</c:v>
                </c:pt>
                <c:pt idx="193589">
                  <c:v>448.49833664696303</c:v>
                </c:pt>
                <c:pt idx="193590">
                  <c:v>448.50065340223603</c:v>
                </c:pt>
                <c:pt idx="193591">
                  <c:v>448.50297015750999</c:v>
                </c:pt>
                <c:pt idx="193592">
                  <c:v>448.50528691278299</c:v>
                </c:pt>
                <c:pt idx="193593">
                  <c:v>448.50760366805702</c:v>
                </c:pt>
                <c:pt idx="193594">
                  <c:v>448.50992042333002</c:v>
                </c:pt>
                <c:pt idx="193595">
                  <c:v>448.51223717860398</c:v>
                </c:pt>
                <c:pt idx="193596">
                  <c:v>448.51455393387698</c:v>
                </c:pt>
                <c:pt idx="193597">
                  <c:v>448.51687068915101</c:v>
                </c:pt>
                <c:pt idx="193598">
                  <c:v>448.51918744442401</c:v>
                </c:pt>
                <c:pt idx="193599">
                  <c:v>448.52150419969797</c:v>
                </c:pt>
                <c:pt idx="193600">
                  <c:v>448.52382095497097</c:v>
                </c:pt>
                <c:pt idx="193601">
                  <c:v>448.526137710245</c:v>
                </c:pt>
                <c:pt idx="193602">
                  <c:v>448.528454465518</c:v>
                </c:pt>
                <c:pt idx="193603">
                  <c:v>448.53077122079202</c:v>
                </c:pt>
                <c:pt idx="193604">
                  <c:v>448.53308797606599</c:v>
                </c:pt>
                <c:pt idx="193605">
                  <c:v>448.53540473133899</c:v>
                </c:pt>
                <c:pt idx="193606">
                  <c:v>448.53772148661301</c:v>
                </c:pt>
                <c:pt idx="193607">
                  <c:v>448.54003824188601</c:v>
                </c:pt>
                <c:pt idx="193608">
                  <c:v>448.54235499715998</c:v>
                </c:pt>
                <c:pt idx="193609">
                  <c:v>448.54467175243298</c:v>
                </c:pt>
                <c:pt idx="193610">
                  <c:v>448.546988507707</c:v>
                </c:pt>
                <c:pt idx="193611">
                  <c:v>448.54930526298</c:v>
                </c:pt>
                <c:pt idx="193612">
                  <c:v>448.55162201825402</c:v>
                </c:pt>
                <c:pt idx="193613">
                  <c:v>448.55393877352702</c:v>
                </c:pt>
                <c:pt idx="193614">
                  <c:v>448.55625552880099</c:v>
                </c:pt>
                <c:pt idx="193615">
                  <c:v>448.55857228407399</c:v>
                </c:pt>
                <c:pt idx="193616">
                  <c:v>448.56088903934801</c:v>
                </c:pt>
                <c:pt idx="193617">
                  <c:v>448.56320579462101</c:v>
                </c:pt>
                <c:pt idx="193618">
                  <c:v>448.56552254989498</c:v>
                </c:pt>
                <c:pt idx="193619">
                  <c:v>448.56783930516798</c:v>
                </c:pt>
                <c:pt idx="193620">
                  <c:v>448.570156060442</c:v>
                </c:pt>
                <c:pt idx="193621">
                  <c:v>448.572472815715</c:v>
                </c:pt>
                <c:pt idx="193622">
                  <c:v>448.57478957098903</c:v>
                </c:pt>
                <c:pt idx="193623">
                  <c:v>448.57710632626203</c:v>
                </c:pt>
                <c:pt idx="193624">
                  <c:v>448.57942308153599</c:v>
                </c:pt>
                <c:pt idx="193625">
                  <c:v>448.58173983680899</c:v>
                </c:pt>
                <c:pt idx="193626">
                  <c:v>448.58405659208302</c:v>
                </c:pt>
                <c:pt idx="193627">
                  <c:v>448.58637334735602</c:v>
                </c:pt>
                <c:pt idx="193628">
                  <c:v>448.58869010262998</c:v>
                </c:pt>
                <c:pt idx="193629">
                  <c:v>448.59100685790298</c:v>
                </c:pt>
                <c:pt idx="193630">
                  <c:v>448.59332361317701</c:v>
                </c:pt>
                <c:pt idx="193631">
                  <c:v>448.59564036845001</c:v>
                </c:pt>
                <c:pt idx="193632">
                  <c:v>448.59795712372397</c:v>
                </c:pt>
                <c:pt idx="193633">
                  <c:v>448.60027387899697</c:v>
                </c:pt>
                <c:pt idx="193634">
                  <c:v>448.602590634271</c:v>
                </c:pt>
                <c:pt idx="193635">
                  <c:v>448.604907389544</c:v>
                </c:pt>
                <c:pt idx="193636">
                  <c:v>448.60722414481802</c:v>
                </c:pt>
                <c:pt idx="193637">
                  <c:v>448.60954090009102</c:v>
                </c:pt>
                <c:pt idx="193638">
                  <c:v>448.61185765536499</c:v>
                </c:pt>
                <c:pt idx="193639">
                  <c:v>448.61417441063799</c:v>
                </c:pt>
                <c:pt idx="193640">
                  <c:v>448.61649116591201</c:v>
                </c:pt>
                <c:pt idx="193641">
                  <c:v>448.61880792118501</c:v>
                </c:pt>
                <c:pt idx="193642">
                  <c:v>448.62112467645898</c:v>
                </c:pt>
                <c:pt idx="193643">
                  <c:v>448.62344143173198</c:v>
                </c:pt>
                <c:pt idx="193644">
                  <c:v>448.625758187006</c:v>
                </c:pt>
                <c:pt idx="193645">
                  <c:v>448.628074942279</c:v>
                </c:pt>
                <c:pt idx="193646">
                  <c:v>448.63039169755302</c:v>
                </c:pt>
                <c:pt idx="193647">
                  <c:v>448.63270845282699</c:v>
                </c:pt>
                <c:pt idx="193648">
                  <c:v>448.63502520809999</c:v>
                </c:pt>
                <c:pt idx="193649">
                  <c:v>448.63734196337401</c:v>
                </c:pt>
                <c:pt idx="193650">
                  <c:v>448.63965871864701</c:v>
                </c:pt>
                <c:pt idx="193651">
                  <c:v>448.64197547392098</c:v>
                </c:pt>
                <c:pt idx="193652">
                  <c:v>448.64429222919398</c:v>
                </c:pt>
                <c:pt idx="193653">
                  <c:v>448.646608984468</c:v>
                </c:pt>
                <c:pt idx="193654">
                  <c:v>448.648925739741</c:v>
                </c:pt>
                <c:pt idx="193655">
                  <c:v>448.65124249501503</c:v>
                </c:pt>
                <c:pt idx="193656">
                  <c:v>448.65355925028803</c:v>
                </c:pt>
                <c:pt idx="193657">
                  <c:v>448.65587600556199</c:v>
                </c:pt>
                <c:pt idx="193658">
                  <c:v>448.65819276083499</c:v>
                </c:pt>
                <c:pt idx="193659">
                  <c:v>448.66050951610902</c:v>
                </c:pt>
                <c:pt idx="193660">
                  <c:v>448.66282627138202</c:v>
                </c:pt>
                <c:pt idx="193661">
                  <c:v>448.66514302665598</c:v>
                </c:pt>
                <c:pt idx="193662">
                  <c:v>448.66745978192898</c:v>
                </c:pt>
                <c:pt idx="193663">
                  <c:v>448.66977653720301</c:v>
                </c:pt>
                <c:pt idx="193664">
                  <c:v>448.67209329247601</c:v>
                </c:pt>
                <c:pt idx="193665">
                  <c:v>448.67441004774997</c:v>
                </c:pt>
                <c:pt idx="193666">
                  <c:v>448.67672680302297</c:v>
                </c:pt>
                <c:pt idx="193667">
                  <c:v>448.679043558297</c:v>
                </c:pt>
                <c:pt idx="193668">
                  <c:v>448.68136031357</c:v>
                </c:pt>
                <c:pt idx="193669">
                  <c:v>448.68367706884402</c:v>
                </c:pt>
                <c:pt idx="193670">
                  <c:v>448.68599382411702</c:v>
                </c:pt>
                <c:pt idx="193671">
                  <c:v>448.68831057939099</c:v>
                </c:pt>
                <c:pt idx="193672">
                  <c:v>448.69062733466399</c:v>
                </c:pt>
                <c:pt idx="193673">
                  <c:v>448.69294408993801</c:v>
                </c:pt>
                <c:pt idx="193674">
                  <c:v>448.69526084521101</c:v>
                </c:pt>
                <c:pt idx="193675">
                  <c:v>448.69757760048498</c:v>
                </c:pt>
                <c:pt idx="193676">
                  <c:v>448.69989435575798</c:v>
                </c:pt>
                <c:pt idx="193677">
                  <c:v>448.702211111032</c:v>
                </c:pt>
                <c:pt idx="193678">
                  <c:v>448.704527866305</c:v>
                </c:pt>
                <c:pt idx="193679">
                  <c:v>448.70684462157902</c:v>
                </c:pt>
                <c:pt idx="193680">
                  <c:v>448.70916137685202</c:v>
                </c:pt>
                <c:pt idx="193681">
                  <c:v>448.71147813212599</c:v>
                </c:pt>
                <c:pt idx="193682">
                  <c:v>448.71379488739899</c:v>
                </c:pt>
                <c:pt idx="193683">
                  <c:v>448.71611164267301</c:v>
                </c:pt>
                <c:pt idx="193684">
                  <c:v>448.71842839794601</c:v>
                </c:pt>
                <c:pt idx="193685">
                  <c:v>448.72074515321998</c:v>
                </c:pt>
                <c:pt idx="193686">
                  <c:v>448.72306190849298</c:v>
                </c:pt>
                <c:pt idx="193687">
                  <c:v>448.725378663767</c:v>
                </c:pt>
                <c:pt idx="193688">
                  <c:v>448.72769541904</c:v>
                </c:pt>
                <c:pt idx="193689">
                  <c:v>448.73001217431403</c:v>
                </c:pt>
                <c:pt idx="193690">
                  <c:v>448.73232892958799</c:v>
                </c:pt>
                <c:pt idx="193691">
                  <c:v>448.73464568486099</c:v>
                </c:pt>
                <c:pt idx="193692">
                  <c:v>448.73696244013502</c:v>
                </c:pt>
                <c:pt idx="193693">
                  <c:v>448.73927919540802</c:v>
                </c:pt>
                <c:pt idx="193694">
                  <c:v>448.74159595068198</c:v>
                </c:pt>
                <c:pt idx="193695">
                  <c:v>448.74391270595498</c:v>
                </c:pt>
                <c:pt idx="193696">
                  <c:v>448.74622946122901</c:v>
                </c:pt>
                <c:pt idx="193697">
                  <c:v>448.74854621650201</c:v>
                </c:pt>
                <c:pt idx="193698">
                  <c:v>448.75086297177597</c:v>
                </c:pt>
                <c:pt idx="193699">
                  <c:v>448.75317972704897</c:v>
                </c:pt>
                <c:pt idx="193700">
                  <c:v>448.755496482323</c:v>
                </c:pt>
                <c:pt idx="193701">
                  <c:v>448.757813237596</c:v>
                </c:pt>
                <c:pt idx="193702">
                  <c:v>448.76012999287002</c:v>
                </c:pt>
                <c:pt idx="193703">
                  <c:v>448.76244674814302</c:v>
                </c:pt>
                <c:pt idx="193704">
                  <c:v>448.76476350341699</c:v>
                </c:pt>
                <c:pt idx="193705">
                  <c:v>448.76708025868999</c:v>
                </c:pt>
                <c:pt idx="193706">
                  <c:v>448.76939701396401</c:v>
                </c:pt>
                <c:pt idx="193707">
                  <c:v>448.77171376923701</c:v>
                </c:pt>
                <c:pt idx="193708">
                  <c:v>448.77403052451098</c:v>
                </c:pt>
                <c:pt idx="193709">
                  <c:v>448.77634727978398</c:v>
                </c:pt>
                <c:pt idx="193710">
                  <c:v>448.778664035058</c:v>
                </c:pt>
                <c:pt idx="193711">
                  <c:v>448.780980790331</c:v>
                </c:pt>
                <c:pt idx="193712">
                  <c:v>448.78329754560502</c:v>
                </c:pt>
                <c:pt idx="193713">
                  <c:v>448.78561430087802</c:v>
                </c:pt>
                <c:pt idx="193714">
                  <c:v>448.78793105615199</c:v>
                </c:pt>
                <c:pt idx="193715">
                  <c:v>448.79024781142499</c:v>
                </c:pt>
                <c:pt idx="193716">
                  <c:v>448.79256456669901</c:v>
                </c:pt>
                <c:pt idx="193717">
                  <c:v>448.79488132197201</c:v>
                </c:pt>
                <c:pt idx="193718">
                  <c:v>448.79719807724598</c:v>
                </c:pt>
                <c:pt idx="193719">
                  <c:v>448.79951483251898</c:v>
                </c:pt>
                <c:pt idx="193720">
                  <c:v>448.801831587793</c:v>
                </c:pt>
                <c:pt idx="193721">
                  <c:v>448.804148343066</c:v>
                </c:pt>
                <c:pt idx="193722">
                  <c:v>448.80646509834003</c:v>
                </c:pt>
                <c:pt idx="193723">
                  <c:v>448.80878185361303</c:v>
                </c:pt>
                <c:pt idx="193724">
                  <c:v>448.81109860888699</c:v>
                </c:pt>
                <c:pt idx="193725">
                  <c:v>448.81341536415999</c:v>
                </c:pt>
                <c:pt idx="193726">
                  <c:v>448.81573211943402</c:v>
                </c:pt>
                <c:pt idx="193727">
                  <c:v>448.81804887470702</c:v>
                </c:pt>
                <c:pt idx="193728">
                  <c:v>448.82036562998098</c:v>
                </c:pt>
                <c:pt idx="193729">
                  <c:v>448.82268238525398</c:v>
                </c:pt>
                <c:pt idx="193730">
                  <c:v>448.82499914052801</c:v>
                </c:pt>
                <c:pt idx="193731">
                  <c:v>448.82731589580101</c:v>
                </c:pt>
                <c:pt idx="193732">
                  <c:v>448.82963265107497</c:v>
                </c:pt>
                <c:pt idx="193733">
                  <c:v>448.831949406349</c:v>
                </c:pt>
                <c:pt idx="193734">
                  <c:v>448.834266161622</c:v>
                </c:pt>
                <c:pt idx="193735">
                  <c:v>448.83658291689602</c:v>
                </c:pt>
                <c:pt idx="193736">
                  <c:v>448.83889967216902</c:v>
                </c:pt>
                <c:pt idx="193737">
                  <c:v>448.84121642744299</c:v>
                </c:pt>
                <c:pt idx="193738">
                  <c:v>448.84353318271599</c:v>
                </c:pt>
                <c:pt idx="193739">
                  <c:v>448.84584993799001</c:v>
                </c:pt>
                <c:pt idx="193740">
                  <c:v>448.84816669326301</c:v>
                </c:pt>
                <c:pt idx="193741">
                  <c:v>448.85048344853698</c:v>
                </c:pt>
                <c:pt idx="193742">
                  <c:v>448.85280020380998</c:v>
                </c:pt>
                <c:pt idx="193743">
                  <c:v>448.855116959084</c:v>
                </c:pt>
                <c:pt idx="193744">
                  <c:v>448.857433714357</c:v>
                </c:pt>
                <c:pt idx="193745">
                  <c:v>448.85975046963102</c:v>
                </c:pt>
                <c:pt idx="193746">
                  <c:v>448.86206722490402</c:v>
                </c:pt>
                <c:pt idx="193747">
                  <c:v>448.86438398017799</c:v>
                </c:pt>
                <c:pt idx="193748">
                  <c:v>448.86670073545099</c:v>
                </c:pt>
                <c:pt idx="193749">
                  <c:v>448.86901749072501</c:v>
                </c:pt>
                <c:pt idx="193750">
                  <c:v>448.87133424599801</c:v>
                </c:pt>
                <c:pt idx="193751">
                  <c:v>448.87365100127198</c:v>
                </c:pt>
                <c:pt idx="193752">
                  <c:v>448.87596775654498</c:v>
                </c:pt>
                <c:pt idx="193753">
                  <c:v>448.878284511819</c:v>
                </c:pt>
                <c:pt idx="193754">
                  <c:v>448.880601267092</c:v>
                </c:pt>
                <c:pt idx="193755">
                  <c:v>448.88291802236603</c:v>
                </c:pt>
                <c:pt idx="193756">
                  <c:v>448.88523477763903</c:v>
                </c:pt>
                <c:pt idx="193757">
                  <c:v>448.88755153291299</c:v>
                </c:pt>
                <c:pt idx="193758">
                  <c:v>448.88986828818599</c:v>
                </c:pt>
                <c:pt idx="193759">
                  <c:v>448.89218504346002</c:v>
                </c:pt>
                <c:pt idx="193760">
                  <c:v>448.89450179873302</c:v>
                </c:pt>
                <c:pt idx="193761">
                  <c:v>448.89681855400698</c:v>
                </c:pt>
                <c:pt idx="193762">
                  <c:v>448.89913530927998</c:v>
                </c:pt>
                <c:pt idx="193763">
                  <c:v>448.90145206455401</c:v>
                </c:pt>
                <c:pt idx="193764">
                  <c:v>448.90376881982701</c:v>
                </c:pt>
                <c:pt idx="193765">
                  <c:v>448.90608557510097</c:v>
                </c:pt>
                <c:pt idx="193766">
                  <c:v>448.90840233037397</c:v>
                </c:pt>
                <c:pt idx="193767">
                  <c:v>448.910719085648</c:v>
                </c:pt>
                <c:pt idx="193768">
                  <c:v>448.913035840921</c:v>
                </c:pt>
                <c:pt idx="193769">
                  <c:v>448.91535259619502</c:v>
                </c:pt>
                <c:pt idx="193770">
                  <c:v>448.91766935146802</c:v>
                </c:pt>
                <c:pt idx="193771">
                  <c:v>448.91998610674199</c:v>
                </c:pt>
                <c:pt idx="193772">
                  <c:v>448.92230286201499</c:v>
                </c:pt>
                <c:pt idx="193773">
                  <c:v>448.92461961728901</c:v>
                </c:pt>
                <c:pt idx="193774">
                  <c:v>448.92693637256201</c:v>
                </c:pt>
                <c:pt idx="193775">
                  <c:v>448.92925312783598</c:v>
                </c:pt>
                <c:pt idx="193776">
                  <c:v>448.93156988311</c:v>
                </c:pt>
                <c:pt idx="193777">
                  <c:v>448.933886638383</c:v>
                </c:pt>
                <c:pt idx="193778">
                  <c:v>448.93620339365702</c:v>
                </c:pt>
                <c:pt idx="193779">
                  <c:v>448.93852014893002</c:v>
                </c:pt>
                <c:pt idx="193780">
                  <c:v>448.94083690420399</c:v>
                </c:pt>
                <c:pt idx="193781">
                  <c:v>448.94315365947699</c:v>
                </c:pt>
                <c:pt idx="193782">
                  <c:v>448.94547041475101</c:v>
                </c:pt>
                <c:pt idx="193783">
                  <c:v>448.94778717002401</c:v>
                </c:pt>
                <c:pt idx="193784">
                  <c:v>448.95010392529798</c:v>
                </c:pt>
                <c:pt idx="193785">
                  <c:v>448.95242068057098</c:v>
                </c:pt>
                <c:pt idx="193786">
                  <c:v>448.954737435845</c:v>
                </c:pt>
                <c:pt idx="193787">
                  <c:v>448.957054191118</c:v>
                </c:pt>
                <c:pt idx="193788">
                  <c:v>448.95937094639203</c:v>
                </c:pt>
                <c:pt idx="193789">
                  <c:v>448.96168770166503</c:v>
                </c:pt>
                <c:pt idx="193790">
                  <c:v>448.96400445693899</c:v>
                </c:pt>
                <c:pt idx="193791">
                  <c:v>448.96632121221199</c:v>
                </c:pt>
                <c:pt idx="193792">
                  <c:v>448.96863796748602</c:v>
                </c:pt>
                <c:pt idx="193793">
                  <c:v>448.97095472275902</c:v>
                </c:pt>
                <c:pt idx="193794">
                  <c:v>448.97327147803298</c:v>
                </c:pt>
                <c:pt idx="193795">
                  <c:v>448.97558823330598</c:v>
                </c:pt>
                <c:pt idx="193796">
                  <c:v>448.97790498858001</c:v>
                </c:pt>
                <c:pt idx="193797">
                  <c:v>448.98022174385301</c:v>
                </c:pt>
                <c:pt idx="193798">
                  <c:v>448.98253849912697</c:v>
                </c:pt>
                <c:pt idx="193799">
                  <c:v>448.98485525439997</c:v>
                </c:pt>
                <c:pt idx="193800">
                  <c:v>448.987172009674</c:v>
                </c:pt>
                <c:pt idx="193801">
                  <c:v>448.989488764947</c:v>
                </c:pt>
                <c:pt idx="193802">
                  <c:v>448.99180552022102</c:v>
                </c:pt>
                <c:pt idx="193803">
                  <c:v>448.99412227549402</c:v>
                </c:pt>
                <c:pt idx="193804">
                  <c:v>448.99643903076799</c:v>
                </c:pt>
                <c:pt idx="193805">
                  <c:v>448.99875578604099</c:v>
                </c:pt>
                <c:pt idx="193806">
                  <c:v>449.00107254131501</c:v>
                </c:pt>
                <c:pt idx="193807">
                  <c:v>449.00338929658801</c:v>
                </c:pt>
                <c:pt idx="193808">
                  <c:v>449.00570605186198</c:v>
                </c:pt>
                <c:pt idx="193809">
                  <c:v>449.00802280713498</c:v>
                </c:pt>
                <c:pt idx="193810">
                  <c:v>449.010339562409</c:v>
                </c:pt>
                <c:pt idx="193811">
                  <c:v>449.012656317682</c:v>
                </c:pt>
                <c:pt idx="193812">
                  <c:v>449.01497307295602</c:v>
                </c:pt>
                <c:pt idx="193813">
                  <c:v>449.01728982822902</c:v>
                </c:pt>
                <c:pt idx="193814">
                  <c:v>449.01960658350299</c:v>
                </c:pt>
                <c:pt idx="193815">
                  <c:v>449.02192333877599</c:v>
                </c:pt>
                <c:pt idx="193816">
                  <c:v>449.02424009405001</c:v>
                </c:pt>
                <c:pt idx="193817">
                  <c:v>449.02655684932301</c:v>
                </c:pt>
                <c:pt idx="193818">
                  <c:v>449.02887360459698</c:v>
                </c:pt>
                <c:pt idx="193819">
                  <c:v>449.031190359871</c:v>
                </c:pt>
                <c:pt idx="193820">
                  <c:v>449.033507115144</c:v>
                </c:pt>
                <c:pt idx="193821">
                  <c:v>449.03582387041803</c:v>
                </c:pt>
                <c:pt idx="193822">
                  <c:v>449.03814062569103</c:v>
                </c:pt>
                <c:pt idx="193823">
                  <c:v>449.04045738096499</c:v>
                </c:pt>
                <c:pt idx="193824">
                  <c:v>449.04277413623799</c:v>
                </c:pt>
                <c:pt idx="193825">
                  <c:v>449.04509089151202</c:v>
                </c:pt>
                <c:pt idx="193826">
                  <c:v>449.04740764678502</c:v>
                </c:pt>
                <c:pt idx="193827">
                  <c:v>449.04972440205898</c:v>
                </c:pt>
                <c:pt idx="193828">
                  <c:v>449.05204115733198</c:v>
                </c:pt>
                <c:pt idx="193829">
                  <c:v>449.05435791260601</c:v>
                </c:pt>
                <c:pt idx="193830">
                  <c:v>449.05667466787901</c:v>
                </c:pt>
                <c:pt idx="193831">
                  <c:v>449.05899142315297</c:v>
                </c:pt>
                <c:pt idx="193832">
                  <c:v>449.06130817842597</c:v>
                </c:pt>
                <c:pt idx="193833">
                  <c:v>449.0636249337</c:v>
                </c:pt>
                <c:pt idx="193834">
                  <c:v>449.065941688973</c:v>
                </c:pt>
                <c:pt idx="193835">
                  <c:v>449.06825844424702</c:v>
                </c:pt>
                <c:pt idx="193836">
                  <c:v>449.07057519952002</c:v>
                </c:pt>
                <c:pt idx="193837">
                  <c:v>449.07289195479399</c:v>
                </c:pt>
                <c:pt idx="193838">
                  <c:v>449.07520871006699</c:v>
                </c:pt>
                <c:pt idx="193839">
                  <c:v>449.07752546534101</c:v>
                </c:pt>
                <c:pt idx="193840">
                  <c:v>449.07984222061401</c:v>
                </c:pt>
                <c:pt idx="193841">
                  <c:v>449.08215897588798</c:v>
                </c:pt>
                <c:pt idx="193842">
                  <c:v>449.08447573116098</c:v>
                </c:pt>
                <c:pt idx="193843">
                  <c:v>449.086792486435</c:v>
                </c:pt>
                <c:pt idx="193844">
                  <c:v>449.089109241708</c:v>
                </c:pt>
                <c:pt idx="193845">
                  <c:v>449.09142599698203</c:v>
                </c:pt>
                <c:pt idx="193846">
                  <c:v>449.09374275225503</c:v>
                </c:pt>
                <c:pt idx="193847">
                  <c:v>449.09605950752899</c:v>
                </c:pt>
                <c:pt idx="193848">
                  <c:v>449.09837626280199</c:v>
                </c:pt>
                <c:pt idx="193849">
                  <c:v>449.10069301807602</c:v>
                </c:pt>
                <c:pt idx="193850">
                  <c:v>449.10300977334902</c:v>
                </c:pt>
                <c:pt idx="193851">
                  <c:v>449.10532652862298</c:v>
                </c:pt>
                <c:pt idx="193852">
                  <c:v>449.10764328389598</c:v>
                </c:pt>
                <c:pt idx="193853">
                  <c:v>449.10996003917001</c:v>
                </c:pt>
                <c:pt idx="193854">
                  <c:v>449.11227679444301</c:v>
                </c:pt>
                <c:pt idx="193855">
                  <c:v>449.11459354971697</c:v>
                </c:pt>
                <c:pt idx="193856">
                  <c:v>449.11691030498997</c:v>
                </c:pt>
                <c:pt idx="193857">
                  <c:v>449.119227060264</c:v>
                </c:pt>
                <c:pt idx="193858">
                  <c:v>449.121543815537</c:v>
                </c:pt>
                <c:pt idx="193859">
                  <c:v>449.12386057081102</c:v>
                </c:pt>
                <c:pt idx="193860">
                  <c:v>449.12617732608498</c:v>
                </c:pt>
                <c:pt idx="193861">
                  <c:v>449.12849408135799</c:v>
                </c:pt>
                <c:pt idx="193862">
                  <c:v>449.13081083663201</c:v>
                </c:pt>
                <c:pt idx="193863">
                  <c:v>449.13312759190501</c:v>
                </c:pt>
                <c:pt idx="193864">
                  <c:v>449.13544434717898</c:v>
                </c:pt>
                <c:pt idx="193865">
                  <c:v>449.13776110245198</c:v>
                </c:pt>
                <c:pt idx="193866">
                  <c:v>449.140077857726</c:v>
                </c:pt>
                <c:pt idx="193867">
                  <c:v>449.142394612999</c:v>
                </c:pt>
                <c:pt idx="193868">
                  <c:v>449.14471136827302</c:v>
                </c:pt>
                <c:pt idx="193869">
                  <c:v>449.14702812354602</c:v>
                </c:pt>
                <c:pt idx="193870">
                  <c:v>449.14934487881999</c:v>
                </c:pt>
                <c:pt idx="193871">
                  <c:v>449.15166163409299</c:v>
                </c:pt>
                <c:pt idx="193872">
                  <c:v>449.15397838936701</c:v>
                </c:pt>
                <c:pt idx="193873">
                  <c:v>449.15629514464001</c:v>
                </c:pt>
                <c:pt idx="193874">
                  <c:v>449.15861189991398</c:v>
                </c:pt>
                <c:pt idx="193875">
                  <c:v>449.16092865518698</c:v>
                </c:pt>
                <c:pt idx="193876">
                  <c:v>449.163245410461</c:v>
                </c:pt>
                <c:pt idx="193877">
                  <c:v>449.165562165734</c:v>
                </c:pt>
                <c:pt idx="193878">
                  <c:v>449.16787892100803</c:v>
                </c:pt>
                <c:pt idx="193879">
                  <c:v>449.17019567628103</c:v>
                </c:pt>
                <c:pt idx="193880">
                  <c:v>449.17251243155499</c:v>
                </c:pt>
                <c:pt idx="193881">
                  <c:v>449.17482918682799</c:v>
                </c:pt>
                <c:pt idx="193882">
                  <c:v>449.17714594210202</c:v>
                </c:pt>
                <c:pt idx="193883">
                  <c:v>449.17946269737502</c:v>
                </c:pt>
                <c:pt idx="193884">
                  <c:v>449.18177945264898</c:v>
                </c:pt>
                <c:pt idx="193885">
                  <c:v>449.18409620792198</c:v>
                </c:pt>
                <c:pt idx="193886">
                  <c:v>449.18641296319601</c:v>
                </c:pt>
                <c:pt idx="193887">
                  <c:v>449.18872971846901</c:v>
                </c:pt>
                <c:pt idx="193888">
                  <c:v>449.19104647374297</c:v>
                </c:pt>
                <c:pt idx="193889">
                  <c:v>449.19336322901597</c:v>
                </c:pt>
                <c:pt idx="193890">
                  <c:v>449.19567998429</c:v>
                </c:pt>
                <c:pt idx="193891">
                  <c:v>449.197996739563</c:v>
                </c:pt>
                <c:pt idx="193892">
                  <c:v>449.20031349483702</c:v>
                </c:pt>
                <c:pt idx="193893">
                  <c:v>449.20263025011002</c:v>
                </c:pt>
                <c:pt idx="193894">
                  <c:v>449.20494700538399</c:v>
                </c:pt>
                <c:pt idx="193895">
                  <c:v>449.20726376065699</c:v>
                </c:pt>
                <c:pt idx="193896">
                  <c:v>449.20958051593101</c:v>
                </c:pt>
                <c:pt idx="193897">
                  <c:v>449.21189727120401</c:v>
                </c:pt>
                <c:pt idx="193898">
                  <c:v>449.21421402647798</c:v>
                </c:pt>
                <c:pt idx="193899">
                  <c:v>449.21653078175098</c:v>
                </c:pt>
                <c:pt idx="193900">
                  <c:v>449.218847537025</c:v>
                </c:pt>
                <c:pt idx="193901">
                  <c:v>449.221164292298</c:v>
                </c:pt>
                <c:pt idx="193902">
                  <c:v>449.22348104757202</c:v>
                </c:pt>
                <c:pt idx="193903">
                  <c:v>449.22579780284599</c:v>
                </c:pt>
                <c:pt idx="193904">
                  <c:v>449.22811455811899</c:v>
                </c:pt>
                <c:pt idx="193905">
                  <c:v>449.23043131339301</c:v>
                </c:pt>
                <c:pt idx="193906">
                  <c:v>449.23274806866601</c:v>
                </c:pt>
                <c:pt idx="193907">
                  <c:v>449.23506482393998</c:v>
                </c:pt>
                <c:pt idx="193908">
                  <c:v>449.23738157921298</c:v>
                </c:pt>
                <c:pt idx="193909">
                  <c:v>449.239698334487</c:v>
                </c:pt>
                <c:pt idx="193910">
                  <c:v>449.24201508976</c:v>
                </c:pt>
                <c:pt idx="193911">
                  <c:v>449.24433184503403</c:v>
                </c:pt>
                <c:pt idx="193912">
                  <c:v>449.24664860030703</c:v>
                </c:pt>
                <c:pt idx="193913">
                  <c:v>449.24896535558099</c:v>
                </c:pt>
                <c:pt idx="193914">
                  <c:v>449.25128211085399</c:v>
                </c:pt>
                <c:pt idx="193915">
                  <c:v>449.25359886612802</c:v>
                </c:pt>
                <c:pt idx="193916">
                  <c:v>449.25591562140102</c:v>
                </c:pt>
                <c:pt idx="193917">
                  <c:v>449.25823237667498</c:v>
                </c:pt>
                <c:pt idx="193918">
                  <c:v>449.26054913194798</c:v>
                </c:pt>
                <c:pt idx="193919">
                  <c:v>449.26286588722201</c:v>
                </c:pt>
                <c:pt idx="193920">
                  <c:v>449.26518264249501</c:v>
                </c:pt>
                <c:pt idx="193921">
                  <c:v>449.26749939776897</c:v>
                </c:pt>
                <c:pt idx="193922">
                  <c:v>449.26981615304197</c:v>
                </c:pt>
                <c:pt idx="193923">
                  <c:v>449.272132908316</c:v>
                </c:pt>
                <c:pt idx="193924">
                  <c:v>449.274449663589</c:v>
                </c:pt>
                <c:pt idx="193925">
                  <c:v>449.27676641886302</c:v>
                </c:pt>
                <c:pt idx="193926">
                  <c:v>449.27908317413602</c:v>
                </c:pt>
                <c:pt idx="193927">
                  <c:v>449.28139992940999</c:v>
                </c:pt>
                <c:pt idx="193928">
                  <c:v>449.28371668468299</c:v>
                </c:pt>
                <c:pt idx="193929">
                  <c:v>449.28603343995701</c:v>
                </c:pt>
                <c:pt idx="193930">
                  <c:v>449.28835019523001</c:v>
                </c:pt>
                <c:pt idx="193931">
                  <c:v>449.29066695050398</c:v>
                </c:pt>
                <c:pt idx="193932">
                  <c:v>449.29298370577698</c:v>
                </c:pt>
                <c:pt idx="193933">
                  <c:v>449.295300461051</c:v>
                </c:pt>
                <c:pt idx="193934">
                  <c:v>449.297617216324</c:v>
                </c:pt>
                <c:pt idx="193935">
                  <c:v>449.29993397159802</c:v>
                </c:pt>
                <c:pt idx="193936">
                  <c:v>449.30225072687102</c:v>
                </c:pt>
                <c:pt idx="193937">
                  <c:v>449.30456748214499</c:v>
                </c:pt>
                <c:pt idx="193938">
                  <c:v>449.30688423741799</c:v>
                </c:pt>
                <c:pt idx="193939">
                  <c:v>449.30920099269201</c:v>
                </c:pt>
                <c:pt idx="193940">
                  <c:v>449.31151774796501</c:v>
                </c:pt>
                <c:pt idx="193941">
                  <c:v>449.31383450323898</c:v>
                </c:pt>
                <c:pt idx="193942">
                  <c:v>449.31615125851198</c:v>
                </c:pt>
                <c:pt idx="193943">
                  <c:v>449.318468013786</c:v>
                </c:pt>
                <c:pt idx="193944">
                  <c:v>449.320784769059</c:v>
                </c:pt>
                <c:pt idx="193945">
                  <c:v>449.32310152433303</c:v>
                </c:pt>
                <c:pt idx="193946">
                  <c:v>449.32541827960699</c:v>
                </c:pt>
                <c:pt idx="193947">
                  <c:v>449.32773503487999</c:v>
                </c:pt>
                <c:pt idx="193948">
                  <c:v>449.33005179015402</c:v>
                </c:pt>
                <c:pt idx="193949">
                  <c:v>449.33236854542702</c:v>
                </c:pt>
                <c:pt idx="193950">
                  <c:v>449.33468530070098</c:v>
                </c:pt>
                <c:pt idx="193951">
                  <c:v>449.33700205597398</c:v>
                </c:pt>
                <c:pt idx="193952">
                  <c:v>449.33931881124801</c:v>
                </c:pt>
                <c:pt idx="193953">
                  <c:v>449.34163556652101</c:v>
                </c:pt>
                <c:pt idx="193954">
                  <c:v>449.34395232179497</c:v>
                </c:pt>
                <c:pt idx="193955">
                  <c:v>449.34626907706797</c:v>
                </c:pt>
                <c:pt idx="193956">
                  <c:v>449.348585832342</c:v>
                </c:pt>
                <c:pt idx="193957">
                  <c:v>449.350902587615</c:v>
                </c:pt>
                <c:pt idx="193958">
                  <c:v>449.35321934288902</c:v>
                </c:pt>
                <c:pt idx="193959">
                  <c:v>449.35553609816202</c:v>
                </c:pt>
                <c:pt idx="193960">
                  <c:v>449.35785285343599</c:v>
                </c:pt>
                <c:pt idx="193961">
                  <c:v>449.36016960870899</c:v>
                </c:pt>
                <c:pt idx="193962">
                  <c:v>449.36248636398301</c:v>
                </c:pt>
                <c:pt idx="193963">
                  <c:v>449.36480311925601</c:v>
                </c:pt>
                <c:pt idx="193964">
                  <c:v>449.36711987452998</c:v>
                </c:pt>
                <c:pt idx="193965">
                  <c:v>449.36943662980298</c:v>
                </c:pt>
                <c:pt idx="193966">
                  <c:v>449.371753385077</c:v>
                </c:pt>
                <c:pt idx="193967">
                  <c:v>449.37407014035</c:v>
                </c:pt>
                <c:pt idx="193968">
                  <c:v>449.37638689562402</c:v>
                </c:pt>
                <c:pt idx="193969">
                  <c:v>449.37870365089702</c:v>
                </c:pt>
                <c:pt idx="193970">
                  <c:v>449.38102040617099</c:v>
                </c:pt>
                <c:pt idx="193971">
                  <c:v>449.38333716144399</c:v>
                </c:pt>
                <c:pt idx="193972">
                  <c:v>449.38565391671801</c:v>
                </c:pt>
                <c:pt idx="193973">
                  <c:v>449.38797067199101</c:v>
                </c:pt>
                <c:pt idx="193974">
                  <c:v>449.39028742726498</c:v>
                </c:pt>
                <c:pt idx="193975">
                  <c:v>449.39260418253798</c:v>
                </c:pt>
                <c:pt idx="193976">
                  <c:v>449.394920937812</c:v>
                </c:pt>
                <c:pt idx="193977">
                  <c:v>449.397237693085</c:v>
                </c:pt>
                <c:pt idx="193978">
                  <c:v>449.39955444835903</c:v>
                </c:pt>
                <c:pt idx="193979">
                  <c:v>449.40187120363203</c:v>
                </c:pt>
                <c:pt idx="193980">
                  <c:v>449.40418795890599</c:v>
                </c:pt>
                <c:pt idx="193981">
                  <c:v>449.40650471417899</c:v>
                </c:pt>
                <c:pt idx="193982">
                  <c:v>449.40882146945302</c:v>
                </c:pt>
                <c:pt idx="193983">
                  <c:v>449.41113822472602</c:v>
                </c:pt>
                <c:pt idx="193984">
                  <c:v>449.41345497999998</c:v>
                </c:pt>
                <c:pt idx="193985">
                  <c:v>449.41577173527298</c:v>
                </c:pt>
                <c:pt idx="193986">
                  <c:v>449.41808849054701</c:v>
                </c:pt>
                <c:pt idx="193987">
                  <c:v>449.42040524582001</c:v>
                </c:pt>
                <c:pt idx="193988">
                  <c:v>449.42272200109397</c:v>
                </c:pt>
                <c:pt idx="193989">
                  <c:v>449.425038756368</c:v>
                </c:pt>
                <c:pt idx="193990">
                  <c:v>449.427355511641</c:v>
                </c:pt>
                <c:pt idx="193991">
                  <c:v>449.42967226691502</c:v>
                </c:pt>
                <c:pt idx="193992">
                  <c:v>449.43198902218802</c:v>
                </c:pt>
                <c:pt idx="193993">
                  <c:v>449.43430577746199</c:v>
                </c:pt>
                <c:pt idx="193994">
                  <c:v>449.43662253273499</c:v>
                </c:pt>
                <c:pt idx="193995">
                  <c:v>449.43893928800901</c:v>
                </c:pt>
                <c:pt idx="193996">
                  <c:v>449.44125604328201</c:v>
                </c:pt>
                <c:pt idx="193997">
                  <c:v>449.44357279855598</c:v>
                </c:pt>
                <c:pt idx="193998">
                  <c:v>449.44588955382898</c:v>
                </c:pt>
                <c:pt idx="193999">
                  <c:v>449.448206309103</c:v>
                </c:pt>
                <c:pt idx="194000">
                  <c:v>449.450523064376</c:v>
                </c:pt>
                <c:pt idx="194001">
                  <c:v>449.45283981965002</c:v>
                </c:pt>
                <c:pt idx="194002">
                  <c:v>449.45515657492302</c:v>
                </c:pt>
                <c:pt idx="194003">
                  <c:v>449.45747333019699</c:v>
                </c:pt>
                <c:pt idx="194004">
                  <c:v>449.45979008546999</c:v>
                </c:pt>
                <c:pt idx="194005">
                  <c:v>449.46210684074401</c:v>
                </c:pt>
                <c:pt idx="194006">
                  <c:v>449.46442359601701</c:v>
                </c:pt>
                <c:pt idx="194007">
                  <c:v>449.46674035129098</c:v>
                </c:pt>
                <c:pt idx="194008">
                  <c:v>449.46905710656398</c:v>
                </c:pt>
                <c:pt idx="194009">
                  <c:v>449.471373861838</c:v>
                </c:pt>
                <c:pt idx="194010">
                  <c:v>449.473690617111</c:v>
                </c:pt>
                <c:pt idx="194011">
                  <c:v>449.47600737238503</c:v>
                </c:pt>
                <c:pt idx="194012">
                  <c:v>449.47832412765803</c:v>
                </c:pt>
                <c:pt idx="194013">
                  <c:v>449.48064088293199</c:v>
                </c:pt>
                <c:pt idx="194014">
                  <c:v>449.48295763820499</c:v>
                </c:pt>
                <c:pt idx="194015">
                  <c:v>449.48527439347902</c:v>
                </c:pt>
                <c:pt idx="194016">
                  <c:v>449.48759114875202</c:v>
                </c:pt>
                <c:pt idx="194017">
                  <c:v>449.48990790402598</c:v>
                </c:pt>
                <c:pt idx="194018">
                  <c:v>449.49222465929898</c:v>
                </c:pt>
                <c:pt idx="194019">
                  <c:v>449.49454141457301</c:v>
                </c:pt>
                <c:pt idx="194020">
                  <c:v>449.49685816984601</c:v>
                </c:pt>
                <c:pt idx="194021">
                  <c:v>449.49917492511997</c:v>
                </c:pt>
                <c:pt idx="194022">
                  <c:v>449.50149168039297</c:v>
                </c:pt>
                <c:pt idx="194023">
                  <c:v>449.503808435667</c:v>
                </c:pt>
                <c:pt idx="194024">
                  <c:v>449.50612519094</c:v>
                </c:pt>
                <c:pt idx="194025">
                  <c:v>449.50844194621402</c:v>
                </c:pt>
                <c:pt idx="194026">
                  <c:v>449.51075870148702</c:v>
                </c:pt>
                <c:pt idx="194027">
                  <c:v>449.51307545676099</c:v>
                </c:pt>
                <c:pt idx="194028">
                  <c:v>449.51539221203399</c:v>
                </c:pt>
                <c:pt idx="194029">
                  <c:v>449.51770896730801</c:v>
                </c:pt>
                <c:pt idx="194030">
                  <c:v>449.52002572258101</c:v>
                </c:pt>
                <c:pt idx="194031">
                  <c:v>449.52234247785498</c:v>
                </c:pt>
                <c:pt idx="194032">
                  <c:v>449.524659233129</c:v>
                </c:pt>
                <c:pt idx="194033">
                  <c:v>449.526975988402</c:v>
                </c:pt>
                <c:pt idx="194034">
                  <c:v>449.52929274367602</c:v>
                </c:pt>
                <c:pt idx="194035">
                  <c:v>449.53160949894902</c:v>
                </c:pt>
                <c:pt idx="194036">
                  <c:v>449.53392625422299</c:v>
                </c:pt>
                <c:pt idx="194037">
                  <c:v>449.53624300949599</c:v>
                </c:pt>
                <c:pt idx="194038">
                  <c:v>449.53855976477001</c:v>
                </c:pt>
                <c:pt idx="194039">
                  <c:v>449.54087652004301</c:v>
                </c:pt>
                <c:pt idx="194040">
                  <c:v>449.54319327531698</c:v>
                </c:pt>
                <c:pt idx="194041">
                  <c:v>449.54551003058998</c:v>
                </c:pt>
                <c:pt idx="194042">
                  <c:v>449.547826785864</c:v>
                </c:pt>
                <c:pt idx="194043">
                  <c:v>449.550143541137</c:v>
                </c:pt>
                <c:pt idx="194044">
                  <c:v>449.55246029641103</c:v>
                </c:pt>
                <c:pt idx="194045">
                  <c:v>449.55477705168403</c:v>
                </c:pt>
                <c:pt idx="194046">
                  <c:v>449.55709380695799</c:v>
                </c:pt>
                <c:pt idx="194047">
                  <c:v>449.55941056223099</c:v>
                </c:pt>
                <c:pt idx="194048">
                  <c:v>449.56172731750502</c:v>
                </c:pt>
                <c:pt idx="194049">
                  <c:v>449.56404407277802</c:v>
                </c:pt>
                <c:pt idx="194050">
                  <c:v>449.56636082805198</c:v>
                </c:pt>
                <c:pt idx="194051">
                  <c:v>449.56867758332498</c:v>
                </c:pt>
                <c:pt idx="194052">
                  <c:v>449.57099433859901</c:v>
                </c:pt>
                <c:pt idx="194053">
                  <c:v>449.57331109387201</c:v>
                </c:pt>
                <c:pt idx="194054">
                  <c:v>449.57562784914597</c:v>
                </c:pt>
                <c:pt idx="194055">
                  <c:v>449.57794460441897</c:v>
                </c:pt>
                <c:pt idx="194056">
                  <c:v>449.580261359693</c:v>
                </c:pt>
                <c:pt idx="194057">
                  <c:v>449.582578114966</c:v>
                </c:pt>
                <c:pt idx="194058">
                  <c:v>449.58489487024002</c:v>
                </c:pt>
                <c:pt idx="194059">
                  <c:v>449.58721162551302</c:v>
                </c:pt>
                <c:pt idx="194060">
                  <c:v>449.58952838078699</c:v>
                </c:pt>
                <c:pt idx="194061">
                  <c:v>449.59184513605999</c:v>
                </c:pt>
                <c:pt idx="194062">
                  <c:v>449.59416189133401</c:v>
                </c:pt>
                <c:pt idx="194063">
                  <c:v>449.59647864660701</c:v>
                </c:pt>
                <c:pt idx="194064">
                  <c:v>449.59879540188098</c:v>
                </c:pt>
                <c:pt idx="194065">
                  <c:v>449.60111215715398</c:v>
                </c:pt>
                <c:pt idx="194066">
                  <c:v>449.603428912428</c:v>
                </c:pt>
                <c:pt idx="194067">
                  <c:v>449.605745667701</c:v>
                </c:pt>
                <c:pt idx="194068">
                  <c:v>449.60806242297502</c:v>
                </c:pt>
                <c:pt idx="194069">
                  <c:v>449.61037917824802</c:v>
                </c:pt>
                <c:pt idx="194070">
                  <c:v>449.61269593352199</c:v>
                </c:pt>
                <c:pt idx="194071">
                  <c:v>449.61501268879499</c:v>
                </c:pt>
                <c:pt idx="194072">
                  <c:v>449.61732944406901</c:v>
                </c:pt>
                <c:pt idx="194073">
                  <c:v>449.61964619934201</c:v>
                </c:pt>
                <c:pt idx="194074">
                  <c:v>449.62196295461598</c:v>
                </c:pt>
                <c:pt idx="194075">
                  <c:v>449.62427970989</c:v>
                </c:pt>
                <c:pt idx="194076">
                  <c:v>449.626596465163</c:v>
                </c:pt>
                <c:pt idx="194077">
                  <c:v>449.62891322043703</c:v>
                </c:pt>
                <c:pt idx="194078">
                  <c:v>449.63122997571003</c:v>
                </c:pt>
                <c:pt idx="194079">
                  <c:v>449.63354673098399</c:v>
                </c:pt>
                <c:pt idx="194080">
                  <c:v>449.63586348625699</c:v>
                </c:pt>
                <c:pt idx="194081">
                  <c:v>449.63818024153102</c:v>
                </c:pt>
                <c:pt idx="194082">
                  <c:v>449.64049699680402</c:v>
                </c:pt>
                <c:pt idx="194083">
                  <c:v>449.64281375207798</c:v>
                </c:pt>
                <c:pt idx="194084">
                  <c:v>449.64513050735098</c:v>
                </c:pt>
                <c:pt idx="194085">
                  <c:v>449.64744726262501</c:v>
                </c:pt>
                <c:pt idx="194086">
                  <c:v>449.64976401789801</c:v>
                </c:pt>
                <c:pt idx="194087">
                  <c:v>449.65208077317197</c:v>
                </c:pt>
                <c:pt idx="194088">
                  <c:v>449.65439752844497</c:v>
                </c:pt>
                <c:pt idx="194089">
                  <c:v>449.656714283719</c:v>
                </c:pt>
                <c:pt idx="194090">
                  <c:v>449.659031038992</c:v>
                </c:pt>
                <c:pt idx="194091">
                  <c:v>449.66134779426602</c:v>
                </c:pt>
                <c:pt idx="194092">
                  <c:v>449.66366454953902</c:v>
                </c:pt>
                <c:pt idx="194093">
                  <c:v>449.66598130481299</c:v>
                </c:pt>
                <c:pt idx="194094">
                  <c:v>449.66829806008599</c:v>
                </c:pt>
                <c:pt idx="194095">
                  <c:v>449.67061481536001</c:v>
                </c:pt>
                <c:pt idx="194096">
                  <c:v>449.67293157063301</c:v>
                </c:pt>
                <c:pt idx="194097">
                  <c:v>449.67524832590698</c:v>
                </c:pt>
                <c:pt idx="194098">
                  <c:v>449.67756508117998</c:v>
                </c:pt>
                <c:pt idx="194099">
                  <c:v>449.679881836454</c:v>
                </c:pt>
                <c:pt idx="194100">
                  <c:v>449.682198591727</c:v>
                </c:pt>
                <c:pt idx="194101">
                  <c:v>449.68451534700102</c:v>
                </c:pt>
                <c:pt idx="194102">
                  <c:v>449.68683210227402</c:v>
                </c:pt>
                <c:pt idx="194103">
                  <c:v>449.68914885754799</c:v>
                </c:pt>
                <c:pt idx="194104">
                  <c:v>449.69146561282099</c:v>
                </c:pt>
                <c:pt idx="194105">
                  <c:v>449.69378236809501</c:v>
                </c:pt>
                <c:pt idx="194106">
                  <c:v>449.69609912336801</c:v>
                </c:pt>
                <c:pt idx="194107">
                  <c:v>449.69841587864198</c:v>
                </c:pt>
                <c:pt idx="194108">
                  <c:v>449.70073263391498</c:v>
                </c:pt>
                <c:pt idx="194109">
                  <c:v>449.703049389189</c:v>
                </c:pt>
                <c:pt idx="194110">
                  <c:v>449.705366144462</c:v>
                </c:pt>
                <c:pt idx="194111">
                  <c:v>449.70768289973603</c:v>
                </c:pt>
                <c:pt idx="194112">
                  <c:v>449.70999965500903</c:v>
                </c:pt>
                <c:pt idx="194113">
                  <c:v>449.71231641028299</c:v>
                </c:pt>
                <c:pt idx="194114">
                  <c:v>449.71463316555599</c:v>
                </c:pt>
                <c:pt idx="194115">
                  <c:v>449.71694992083002</c:v>
                </c:pt>
                <c:pt idx="194116">
                  <c:v>449.71926667610398</c:v>
                </c:pt>
                <c:pt idx="194117">
                  <c:v>449.72158343137698</c:v>
                </c:pt>
                <c:pt idx="194118">
                  <c:v>449.72390018665101</c:v>
                </c:pt>
                <c:pt idx="194119">
                  <c:v>449.72621694192401</c:v>
                </c:pt>
                <c:pt idx="194120">
                  <c:v>449.72853369719797</c:v>
                </c:pt>
                <c:pt idx="194121">
                  <c:v>449.73085045247097</c:v>
                </c:pt>
                <c:pt idx="194122">
                  <c:v>449.733167207745</c:v>
                </c:pt>
                <c:pt idx="194123">
                  <c:v>449.735483963018</c:v>
                </c:pt>
                <c:pt idx="194124">
                  <c:v>449.73780071829202</c:v>
                </c:pt>
                <c:pt idx="194125">
                  <c:v>449.74011747356502</c:v>
                </c:pt>
                <c:pt idx="194126">
                  <c:v>449.74243422883899</c:v>
                </c:pt>
                <c:pt idx="194127">
                  <c:v>449.74475098411199</c:v>
                </c:pt>
                <c:pt idx="194128">
                  <c:v>449.74706773938601</c:v>
                </c:pt>
                <c:pt idx="194129">
                  <c:v>449.74938449465901</c:v>
                </c:pt>
                <c:pt idx="194130">
                  <c:v>449.75170124993298</c:v>
                </c:pt>
                <c:pt idx="194131">
                  <c:v>449.75401800520598</c:v>
                </c:pt>
                <c:pt idx="194132">
                  <c:v>449.75633476048</c:v>
                </c:pt>
                <c:pt idx="194133">
                  <c:v>449.758651515753</c:v>
                </c:pt>
                <c:pt idx="194134">
                  <c:v>449.76096827102702</c:v>
                </c:pt>
                <c:pt idx="194135">
                  <c:v>449.76328502630003</c:v>
                </c:pt>
                <c:pt idx="194136">
                  <c:v>449.76560178157399</c:v>
                </c:pt>
                <c:pt idx="194137">
                  <c:v>449.76791853684699</c:v>
                </c:pt>
                <c:pt idx="194138">
                  <c:v>449.77023529212101</c:v>
                </c:pt>
                <c:pt idx="194139">
                  <c:v>449.77255204739402</c:v>
                </c:pt>
                <c:pt idx="194140">
                  <c:v>449.77486880266798</c:v>
                </c:pt>
                <c:pt idx="194141">
                  <c:v>449.77718555794098</c:v>
                </c:pt>
                <c:pt idx="194142">
                  <c:v>449.779502313215</c:v>
                </c:pt>
                <c:pt idx="194143">
                  <c:v>449.78181906848801</c:v>
                </c:pt>
                <c:pt idx="194144">
                  <c:v>449.78413582376203</c:v>
                </c:pt>
                <c:pt idx="194145">
                  <c:v>449.78645257903497</c:v>
                </c:pt>
                <c:pt idx="194146">
                  <c:v>449.78876933430899</c:v>
                </c:pt>
                <c:pt idx="194147">
                  <c:v>449.791086089582</c:v>
                </c:pt>
                <c:pt idx="194148">
                  <c:v>449.79340284485602</c:v>
                </c:pt>
                <c:pt idx="194149">
                  <c:v>449.79571960012902</c:v>
                </c:pt>
                <c:pt idx="194150">
                  <c:v>449.79803635540299</c:v>
                </c:pt>
                <c:pt idx="194151">
                  <c:v>449.80035311067599</c:v>
                </c:pt>
                <c:pt idx="194152">
                  <c:v>449.80266986595001</c:v>
                </c:pt>
                <c:pt idx="194153">
                  <c:v>449.80498662122301</c:v>
                </c:pt>
                <c:pt idx="194154">
                  <c:v>449.80730337649698</c:v>
                </c:pt>
                <c:pt idx="194155">
                  <c:v>449.80962013176998</c:v>
                </c:pt>
                <c:pt idx="194156">
                  <c:v>449.811936887044</c:v>
                </c:pt>
                <c:pt idx="194157">
                  <c:v>449.814253642317</c:v>
                </c:pt>
                <c:pt idx="194158">
                  <c:v>449.81657039759102</c:v>
                </c:pt>
                <c:pt idx="194159">
                  <c:v>449.81888715286499</c:v>
                </c:pt>
                <c:pt idx="194160">
                  <c:v>449.82120390813799</c:v>
                </c:pt>
                <c:pt idx="194161">
                  <c:v>449.82352066341201</c:v>
                </c:pt>
                <c:pt idx="194162">
                  <c:v>449.82583741868501</c:v>
                </c:pt>
                <c:pt idx="194163">
                  <c:v>449.82815417395898</c:v>
                </c:pt>
                <c:pt idx="194164">
                  <c:v>449.83047092923198</c:v>
                </c:pt>
                <c:pt idx="194165">
                  <c:v>449.832787684506</c:v>
                </c:pt>
                <c:pt idx="194166">
                  <c:v>449.835104439779</c:v>
                </c:pt>
                <c:pt idx="194167">
                  <c:v>449.83742119505303</c:v>
                </c:pt>
                <c:pt idx="194168">
                  <c:v>449.83973795032603</c:v>
                </c:pt>
                <c:pt idx="194169">
                  <c:v>449.84205470559999</c:v>
                </c:pt>
                <c:pt idx="194170">
                  <c:v>449.84437146087299</c:v>
                </c:pt>
                <c:pt idx="194171">
                  <c:v>449.84668821614702</c:v>
                </c:pt>
                <c:pt idx="194172">
                  <c:v>449.84900497142002</c:v>
                </c:pt>
                <c:pt idx="194173">
                  <c:v>449.85132172669398</c:v>
                </c:pt>
                <c:pt idx="194174">
                  <c:v>449.85363848196698</c:v>
                </c:pt>
                <c:pt idx="194175">
                  <c:v>449.85595523724101</c:v>
                </c:pt>
                <c:pt idx="194176">
                  <c:v>449.85827199251401</c:v>
                </c:pt>
                <c:pt idx="194177">
                  <c:v>449.86058874778797</c:v>
                </c:pt>
                <c:pt idx="194178">
                  <c:v>449.86290550306097</c:v>
                </c:pt>
                <c:pt idx="194179">
                  <c:v>449.865222258335</c:v>
                </c:pt>
                <c:pt idx="194180">
                  <c:v>449.867539013608</c:v>
                </c:pt>
                <c:pt idx="194181">
                  <c:v>449.86985576888202</c:v>
                </c:pt>
                <c:pt idx="194182">
                  <c:v>449.87217252415502</c:v>
                </c:pt>
                <c:pt idx="194183">
                  <c:v>449.87448927942899</c:v>
                </c:pt>
                <c:pt idx="194184">
                  <c:v>449.87680603470199</c:v>
                </c:pt>
                <c:pt idx="194185">
                  <c:v>449.87912278997601</c:v>
                </c:pt>
                <c:pt idx="194186">
                  <c:v>449.88143954524901</c:v>
                </c:pt>
                <c:pt idx="194187">
                  <c:v>449.88375630052298</c:v>
                </c:pt>
                <c:pt idx="194188">
                  <c:v>449.88607305579598</c:v>
                </c:pt>
                <c:pt idx="194189">
                  <c:v>449.88838981107</c:v>
                </c:pt>
                <c:pt idx="194190">
                  <c:v>449.890706566343</c:v>
                </c:pt>
                <c:pt idx="194191">
                  <c:v>449.89302332161702</c:v>
                </c:pt>
                <c:pt idx="194192">
                  <c:v>449.89534007689002</c:v>
                </c:pt>
                <c:pt idx="194193">
                  <c:v>449.89765683216399</c:v>
                </c:pt>
                <c:pt idx="194194">
                  <c:v>449.89997358743699</c:v>
                </c:pt>
                <c:pt idx="194195">
                  <c:v>449.90229034271101</c:v>
                </c:pt>
                <c:pt idx="194196">
                  <c:v>449.90460709798401</c:v>
                </c:pt>
                <c:pt idx="194197">
                  <c:v>449.90692385325798</c:v>
                </c:pt>
                <c:pt idx="194198">
                  <c:v>449.90924060853098</c:v>
                </c:pt>
                <c:pt idx="194199">
                  <c:v>449.911557363805</c:v>
                </c:pt>
                <c:pt idx="194200">
                  <c:v>449.913874119078</c:v>
                </c:pt>
                <c:pt idx="194201">
                  <c:v>449.91619087435203</c:v>
                </c:pt>
                <c:pt idx="194202">
                  <c:v>449.91850762962599</c:v>
                </c:pt>
                <c:pt idx="194203">
                  <c:v>449.92082438489899</c:v>
                </c:pt>
                <c:pt idx="194204">
                  <c:v>449.92314114017302</c:v>
                </c:pt>
                <c:pt idx="194205">
                  <c:v>449.92545789544602</c:v>
                </c:pt>
                <c:pt idx="194206">
                  <c:v>449.92777465071998</c:v>
                </c:pt>
                <c:pt idx="194207">
                  <c:v>449.93009140599298</c:v>
                </c:pt>
                <c:pt idx="194208">
                  <c:v>449.93240816126701</c:v>
                </c:pt>
                <c:pt idx="194209">
                  <c:v>449.93472491654001</c:v>
                </c:pt>
                <c:pt idx="194210">
                  <c:v>449.93704167181397</c:v>
                </c:pt>
                <c:pt idx="194211">
                  <c:v>449.93935842708697</c:v>
                </c:pt>
                <c:pt idx="194212">
                  <c:v>449.941675182361</c:v>
                </c:pt>
                <c:pt idx="194213">
                  <c:v>449.943991937634</c:v>
                </c:pt>
                <c:pt idx="194214">
                  <c:v>449.94630869290802</c:v>
                </c:pt>
                <c:pt idx="194215">
                  <c:v>449.94862544818102</c:v>
                </c:pt>
                <c:pt idx="194216">
                  <c:v>449.95094220345499</c:v>
                </c:pt>
                <c:pt idx="194217">
                  <c:v>449.95325895872799</c:v>
                </c:pt>
                <c:pt idx="194218">
                  <c:v>449.95557571400201</c:v>
                </c:pt>
                <c:pt idx="194219">
                  <c:v>449.95789246927501</c:v>
                </c:pt>
                <c:pt idx="194220">
                  <c:v>449.96020922454898</c:v>
                </c:pt>
                <c:pt idx="194221">
                  <c:v>449.96252597982198</c:v>
                </c:pt>
                <c:pt idx="194222">
                  <c:v>449.964842735096</c:v>
                </c:pt>
                <c:pt idx="194223">
                  <c:v>449.967159490369</c:v>
                </c:pt>
                <c:pt idx="194224">
                  <c:v>449.96947624564302</c:v>
                </c:pt>
                <c:pt idx="194225">
                  <c:v>449.97179300091602</c:v>
                </c:pt>
                <c:pt idx="194226">
                  <c:v>449.97410975618999</c:v>
                </c:pt>
                <c:pt idx="194227">
                  <c:v>449.97642651146299</c:v>
                </c:pt>
                <c:pt idx="194228">
                  <c:v>449.97874326673701</c:v>
                </c:pt>
                <c:pt idx="194229">
                  <c:v>449.98106002201001</c:v>
                </c:pt>
                <c:pt idx="194230">
                  <c:v>449.98337677728398</c:v>
                </c:pt>
                <c:pt idx="194231">
                  <c:v>449.98569353255698</c:v>
                </c:pt>
                <c:pt idx="194232">
                  <c:v>449.988010287831</c:v>
                </c:pt>
                <c:pt idx="194233">
                  <c:v>449.990327043104</c:v>
                </c:pt>
                <c:pt idx="194234">
                  <c:v>449.99264379837803</c:v>
                </c:pt>
                <c:pt idx="194235">
                  <c:v>449.99496055365103</c:v>
                </c:pt>
                <c:pt idx="194236">
                  <c:v>449.99727730892499</c:v>
                </c:pt>
                <c:pt idx="194237">
                  <c:v>449.99959406419799</c:v>
                </c:pt>
                <c:pt idx="194238">
                  <c:v>450.00191081947202</c:v>
                </c:pt>
                <c:pt idx="194239">
                  <c:v>450.00422757474502</c:v>
                </c:pt>
                <c:pt idx="194240">
                  <c:v>450.00654433001898</c:v>
                </c:pt>
                <c:pt idx="194241">
                  <c:v>450.00886108529198</c:v>
                </c:pt>
                <c:pt idx="194242">
                  <c:v>450.01117784056601</c:v>
                </c:pt>
                <c:pt idx="194243">
                  <c:v>450.01349459583901</c:v>
                </c:pt>
                <c:pt idx="194244">
                  <c:v>450.01581135111297</c:v>
                </c:pt>
                <c:pt idx="194245">
                  <c:v>450.018128106387</c:v>
                </c:pt>
                <c:pt idx="194246">
                  <c:v>450.02044486166</c:v>
                </c:pt>
                <c:pt idx="194247">
                  <c:v>450.02276161693402</c:v>
                </c:pt>
                <c:pt idx="194248">
                  <c:v>450.02507837220702</c:v>
                </c:pt>
                <c:pt idx="194249">
                  <c:v>450.02739512748099</c:v>
                </c:pt>
                <c:pt idx="194250">
                  <c:v>450.02971188275399</c:v>
                </c:pt>
                <c:pt idx="194251">
                  <c:v>450.03202863802801</c:v>
                </c:pt>
                <c:pt idx="194252">
                  <c:v>450.03434539330101</c:v>
                </c:pt>
                <c:pt idx="194253">
                  <c:v>450.03666214857498</c:v>
                </c:pt>
                <c:pt idx="194254">
                  <c:v>450.03897890384798</c:v>
                </c:pt>
                <c:pt idx="194255">
                  <c:v>450.041295659122</c:v>
                </c:pt>
                <c:pt idx="194256">
                  <c:v>450.043612414395</c:v>
                </c:pt>
                <c:pt idx="194257">
                  <c:v>450.04592916966902</c:v>
                </c:pt>
                <c:pt idx="194258">
                  <c:v>450.04824592494202</c:v>
                </c:pt>
                <c:pt idx="194259">
                  <c:v>450.05056268021599</c:v>
                </c:pt>
                <c:pt idx="194260">
                  <c:v>450.05287943548899</c:v>
                </c:pt>
                <c:pt idx="194261">
                  <c:v>450.05519619076301</c:v>
                </c:pt>
                <c:pt idx="194262">
                  <c:v>450.05751294603601</c:v>
                </c:pt>
                <c:pt idx="194263">
                  <c:v>450.05982970130998</c:v>
                </c:pt>
                <c:pt idx="194264">
                  <c:v>450.06214645658298</c:v>
                </c:pt>
                <c:pt idx="194265">
                  <c:v>450.064463211857</c:v>
                </c:pt>
                <c:pt idx="194266">
                  <c:v>450.06677996713</c:v>
                </c:pt>
                <c:pt idx="194267">
                  <c:v>450.06909672240403</c:v>
                </c:pt>
                <c:pt idx="194268">
                  <c:v>450.07141347767703</c:v>
                </c:pt>
                <c:pt idx="194269">
                  <c:v>450.07373023295099</c:v>
                </c:pt>
                <c:pt idx="194270">
                  <c:v>450.07604698822399</c:v>
                </c:pt>
                <c:pt idx="194271">
                  <c:v>450.07836374349802</c:v>
                </c:pt>
                <c:pt idx="194272">
                  <c:v>450.08068049877102</c:v>
                </c:pt>
                <c:pt idx="194273">
                  <c:v>450.08299725404498</c:v>
                </c:pt>
                <c:pt idx="194274">
                  <c:v>450.08531400931798</c:v>
                </c:pt>
                <c:pt idx="194275">
                  <c:v>450.08763076459201</c:v>
                </c:pt>
                <c:pt idx="194276">
                  <c:v>450.08994751986501</c:v>
                </c:pt>
                <c:pt idx="194277">
                  <c:v>450.09226427513897</c:v>
                </c:pt>
                <c:pt idx="194278">
                  <c:v>450.09458103041197</c:v>
                </c:pt>
                <c:pt idx="194279">
                  <c:v>450.096897785686</c:v>
                </c:pt>
                <c:pt idx="194280">
                  <c:v>450.099214540959</c:v>
                </c:pt>
                <c:pt idx="194281">
                  <c:v>450.10153129623302</c:v>
                </c:pt>
                <c:pt idx="194282">
                  <c:v>450.10384805150602</c:v>
                </c:pt>
                <c:pt idx="194283">
                  <c:v>450.10616480677999</c:v>
                </c:pt>
                <c:pt idx="194284">
                  <c:v>450.10848156205299</c:v>
                </c:pt>
                <c:pt idx="194285">
                  <c:v>450.11079831732701</c:v>
                </c:pt>
                <c:pt idx="194286">
                  <c:v>450.11311507260001</c:v>
                </c:pt>
                <c:pt idx="194287">
                  <c:v>450.11543182787398</c:v>
                </c:pt>
                <c:pt idx="194288">
                  <c:v>450.117748583148</c:v>
                </c:pt>
                <c:pt idx="194289">
                  <c:v>450.120065338421</c:v>
                </c:pt>
                <c:pt idx="194290">
                  <c:v>450.12238209369502</c:v>
                </c:pt>
                <c:pt idx="194291">
                  <c:v>450.12469884896802</c:v>
                </c:pt>
                <c:pt idx="194292">
                  <c:v>450.12701560424199</c:v>
                </c:pt>
                <c:pt idx="194293">
                  <c:v>450.12933235951499</c:v>
                </c:pt>
                <c:pt idx="194294">
                  <c:v>450.13164911478901</c:v>
                </c:pt>
                <c:pt idx="194295">
                  <c:v>450.13396587006201</c:v>
                </c:pt>
                <c:pt idx="194296">
                  <c:v>450.13628262533598</c:v>
                </c:pt>
                <c:pt idx="194297">
                  <c:v>450.13859938060898</c:v>
                </c:pt>
                <c:pt idx="194298">
                  <c:v>450.140916135883</c:v>
                </c:pt>
                <c:pt idx="194299">
                  <c:v>450.143232891156</c:v>
                </c:pt>
                <c:pt idx="194300">
                  <c:v>450.14554964643003</c:v>
                </c:pt>
                <c:pt idx="194301">
                  <c:v>450.14786640170303</c:v>
                </c:pt>
                <c:pt idx="194302">
                  <c:v>450.15018315697699</c:v>
                </c:pt>
                <c:pt idx="194303">
                  <c:v>450.15249991224999</c:v>
                </c:pt>
                <c:pt idx="194304">
                  <c:v>450.15481666752402</c:v>
                </c:pt>
                <c:pt idx="194305">
                  <c:v>450.15713342279702</c:v>
                </c:pt>
                <c:pt idx="194306">
                  <c:v>450.15945017807098</c:v>
                </c:pt>
                <c:pt idx="194307">
                  <c:v>450.16176693334398</c:v>
                </c:pt>
                <c:pt idx="194308">
                  <c:v>450.16408368861801</c:v>
                </c:pt>
                <c:pt idx="194309">
                  <c:v>450.16640044389101</c:v>
                </c:pt>
                <c:pt idx="194310">
                  <c:v>450.16871719916497</c:v>
                </c:pt>
                <c:pt idx="194311">
                  <c:v>450.17103395443797</c:v>
                </c:pt>
                <c:pt idx="194312">
                  <c:v>450.173350709712</c:v>
                </c:pt>
                <c:pt idx="194313">
                  <c:v>450.175667464985</c:v>
                </c:pt>
                <c:pt idx="194314">
                  <c:v>450.17798422025902</c:v>
                </c:pt>
                <c:pt idx="194315">
                  <c:v>450.18030097553202</c:v>
                </c:pt>
                <c:pt idx="194316">
                  <c:v>450.18261773080599</c:v>
                </c:pt>
                <c:pt idx="194317">
                  <c:v>450.18493448607899</c:v>
                </c:pt>
                <c:pt idx="194318">
                  <c:v>450.18725124135301</c:v>
                </c:pt>
                <c:pt idx="194319">
                  <c:v>450.18956799662601</c:v>
                </c:pt>
                <c:pt idx="194320">
                  <c:v>450.19188475189998</c:v>
                </c:pt>
                <c:pt idx="194321">
                  <c:v>450.19420150717298</c:v>
                </c:pt>
                <c:pt idx="194322">
                  <c:v>450.196518262447</c:v>
                </c:pt>
                <c:pt idx="194323">
                  <c:v>450.19883501772</c:v>
                </c:pt>
                <c:pt idx="194324">
                  <c:v>450.20115177299402</c:v>
                </c:pt>
                <c:pt idx="194325">
                  <c:v>450.20346852826702</c:v>
                </c:pt>
                <c:pt idx="194326">
                  <c:v>450.20578528354099</c:v>
                </c:pt>
                <c:pt idx="194327">
                  <c:v>450.20810203881399</c:v>
                </c:pt>
                <c:pt idx="194328">
                  <c:v>450.21041879408801</c:v>
                </c:pt>
                <c:pt idx="194329">
                  <c:v>450.21273554936101</c:v>
                </c:pt>
                <c:pt idx="194330">
                  <c:v>450.21505230463498</c:v>
                </c:pt>
                <c:pt idx="194331">
                  <c:v>450.217369059909</c:v>
                </c:pt>
                <c:pt idx="194332">
                  <c:v>450.219685815182</c:v>
                </c:pt>
                <c:pt idx="194333">
                  <c:v>450.22200257045603</c:v>
                </c:pt>
                <c:pt idx="194334">
                  <c:v>450.22431932572903</c:v>
                </c:pt>
                <c:pt idx="194335">
                  <c:v>450.22663608100299</c:v>
                </c:pt>
                <c:pt idx="194336">
                  <c:v>450.22895283627599</c:v>
                </c:pt>
                <c:pt idx="194337">
                  <c:v>450.23126959155002</c:v>
                </c:pt>
                <c:pt idx="194338">
                  <c:v>450.23358634682302</c:v>
                </c:pt>
                <c:pt idx="194339">
                  <c:v>450.23590310209698</c:v>
                </c:pt>
                <c:pt idx="194340">
                  <c:v>450.23821985736998</c:v>
                </c:pt>
                <c:pt idx="194341">
                  <c:v>450.24053661264401</c:v>
                </c:pt>
                <c:pt idx="194342">
                  <c:v>450.24285336791701</c:v>
                </c:pt>
                <c:pt idx="194343">
                  <c:v>450.24517012319097</c:v>
                </c:pt>
                <c:pt idx="194344">
                  <c:v>450.24748687846397</c:v>
                </c:pt>
                <c:pt idx="194345">
                  <c:v>450.249803633738</c:v>
                </c:pt>
                <c:pt idx="194346">
                  <c:v>450.252120389011</c:v>
                </c:pt>
                <c:pt idx="194347">
                  <c:v>450.25443714428502</c:v>
                </c:pt>
                <c:pt idx="194348">
                  <c:v>450.25675389955802</c:v>
                </c:pt>
                <c:pt idx="194349">
                  <c:v>450.25907065483199</c:v>
                </c:pt>
                <c:pt idx="194350">
                  <c:v>450.26138741010499</c:v>
                </c:pt>
                <c:pt idx="194351">
                  <c:v>450.26370416537901</c:v>
                </c:pt>
                <c:pt idx="194352">
                  <c:v>450.26602092065201</c:v>
                </c:pt>
                <c:pt idx="194353">
                  <c:v>450.26833767592598</c:v>
                </c:pt>
                <c:pt idx="194354">
                  <c:v>450.27065443119898</c:v>
                </c:pt>
                <c:pt idx="194355">
                  <c:v>450.272971186473</c:v>
                </c:pt>
                <c:pt idx="194356">
                  <c:v>450.275287941746</c:v>
                </c:pt>
                <c:pt idx="194357">
                  <c:v>450.27760469702002</c:v>
                </c:pt>
                <c:pt idx="194358">
                  <c:v>450.27992145229302</c:v>
                </c:pt>
                <c:pt idx="194359">
                  <c:v>450.28223820756699</c:v>
                </c:pt>
                <c:pt idx="194360">
                  <c:v>450.28455496283999</c:v>
                </c:pt>
                <c:pt idx="194361">
                  <c:v>450.28687171811401</c:v>
                </c:pt>
                <c:pt idx="194362">
                  <c:v>450.28918847338701</c:v>
                </c:pt>
                <c:pt idx="194363">
                  <c:v>450.29150522866098</c:v>
                </c:pt>
                <c:pt idx="194364">
                  <c:v>450.29382198393398</c:v>
                </c:pt>
                <c:pt idx="194365">
                  <c:v>450.296138739208</c:v>
                </c:pt>
                <c:pt idx="194366">
                  <c:v>450.298455494481</c:v>
                </c:pt>
                <c:pt idx="194367">
                  <c:v>450.30077224975503</c:v>
                </c:pt>
                <c:pt idx="194368">
                  <c:v>450.30308900502803</c:v>
                </c:pt>
                <c:pt idx="194369">
                  <c:v>450.30540576030199</c:v>
                </c:pt>
                <c:pt idx="194370">
                  <c:v>450.30772251557499</c:v>
                </c:pt>
                <c:pt idx="194371">
                  <c:v>450.31003927084902</c:v>
                </c:pt>
                <c:pt idx="194372">
                  <c:v>450.31235602612298</c:v>
                </c:pt>
                <c:pt idx="194373">
                  <c:v>450.31467278139598</c:v>
                </c:pt>
                <c:pt idx="194374">
                  <c:v>450.31698953667001</c:v>
                </c:pt>
                <c:pt idx="194375">
                  <c:v>450.31930629194301</c:v>
                </c:pt>
                <c:pt idx="194376">
                  <c:v>450.32162304721697</c:v>
                </c:pt>
                <c:pt idx="194377">
                  <c:v>450.32393980248997</c:v>
                </c:pt>
                <c:pt idx="194378">
                  <c:v>450.326256557764</c:v>
                </c:pt>
                <c:pt idx="194379">
                  <c:v>450.328573313037</c:v>
                </c:pt>
                <c:pt idx="194380">
                  <c:v>450.33089006831102</c:v>
                </c:pt>
                <c:pt idx="194381">
                  <c:v>450.33320682358402</c:v>
                </c:pt>
                <c:pt idx="194382">
                  <c:v>450.33552357885799</c:v>
                </c:pt>
                <c:pt idx="194383">
                  <c:v>450.33784033413099</c:v>
                </c:pt>
                <c:pt idx="194384">
                  <c:v>450.34015708940501</c:v>
                </c:pt>
                <c:pt idx="194385">
                  <c:v>450.34247384467801</c:v>
                </c:pt>
                <c:pt idx="194386">
                  <c:v>450.34479059995198</c:v>
                </c:pt>
                <c:pt idx="194387">
                  <c:v>450.34710735522498</c:v>
                </c:pt>
                <c:pt idx="194388">
                  <c:v>450.349424110499</c:v>
                </c:pt>
                <c:pt idx="194389">
                  <c:v>450.351740865772</c:v>
                </c:pt>
                <c:pt idx="194390">
                  <c:v>450.35405762104602</c:v>
                </c:pt>
                <c:pt idx="194391">
                  <c:v>450.35637437631902</c:v>
                </c:pt>
                <c:pt idx="194392">
                  <c:v>450.35869113159299</c:v>
                </c:pt>
                <c:pt idx="194393">
                  <c:v>450.36100788686599</c:v>
                </c:pt>
                <c:pt idx="194394">
                  <c:v>450.36332464214001</c:v>
                </c:pt>
                <c:pt idx="194395">
                  <c:v>450.36564139741301</c:v>
                </c:pt>
                <c:pt idx="194396">
                  <c:v>450.36795815268698</c:v>
                </c:pt>
                <c:pt idx="194397">
                  <c:v>450.37027490795998</c:v>
                </c:pt>
                <c:pt idx="194398">
                  <c:v>450.372591663234</c:v>
                </c:pt>
                <c:pt idx="194399">
                  <c:v>450.374908418507</c:v>
                </c:pt>
                <c:pt idx="194400">
                  <c:v>450.37722517378103</c:v>
                </c:pt>
                <c:pt idx="194401">
                  <c:v>450.37954192905403</c:v>
                </c:pt>
                <c:pt idx="194402">
                  <c:v>450.38185868432799</c:v>
                </c:pt>
                <c:pt idx="194403">
                  <c:v>450.38417543960099</c:v>
                </c:pt>
                <c:pt idx="194404">
                  <c:v>450.38649219487502</c:v>
                </c:pt>
                <c:pt idx="194405">
                  <c:v>450.38880895014802</c:v>
                </c:pt>
                <c:pt idx="194406">
                  <c:v>450.39112570542198</c:v>
                </c:pt>
                <c:pt idx="194407">
                  <c:v>450.39344246069498</c:v>
                </c:pt>
                <c:pt idx="194408">
                  <c:v>450.39575921596901</c:v>
                </c:pt>
                <c:pt idx="194409">
                  <c:v>450.39807597124201</c:v>
                </c:pt>
                <c:pt idx="194410">
                  <c:v>450.40039272651597</c:v>
                </c:pt>
                <c:pt idx="194411">
                  <c:v>450.40270948178897</c:v>
                </c:pt>
                <c:pt idx="194412">
                  <c:v>450.405026237063</c:v>
                </c:pt>
                <c:pt idx="194413">
                  <c:v>450.407342992336</c:v>
                </c:pt>
                <c:pt idx="194414">
                  <c:v>450.40965974761002</c:v>
                </c:pt>
                <c:pt idx="194415">
                  <c:v>450.41197650288399</c:v>
                </c:pt>
                <c:pt idx="194416">
                  <c:v>450.41429325815699</c:v>
                </c:pt>
                <c:pt idx="194417">
                  <c:v>450.41661001343101</c:v>
                </c:pt>
                <c:pt idx="194418">
                  <c:v>450.41892676870401</c:v>
                </c:pt>
                <c:pt idx="194419">
                  <c:v>450.42124352397798</c:v>
                </c:pt>
                <c:pt idx="194420">
                  <c:v>450.42356027925098</c:v>
                </c:pt>
                <c:pt idx="194421">
                  <c:v>450.425877034525</c:v>
                </c:pt>
                <c:pt idx="194422">
                  <c:v>450.428193789798</c:v>
                </c:pt>
                <c:pt idx="194423">
                  <c:v>450.43051054507202</c:v>
                </c:pt>
                <c:pt idx="194424">
                  <c:v>450.43282730034502</c:v>
                </c:pt>
                <c:pt idx="194425">
                  <c:v>450.43514405561899</c:v>
                </c:pt>
                <c:pt idx="194426">
                  <c:v>450.43746081089199</c:v>
                </c:pt>
                <c:pt idx="194427">
                  <c:v>450.43977756616601</c:v>
                </c:pt>
                <c:pt idx="194428">
                  <c:v>450.44209432143901</c:v>
                </c:pt>
                <c:pt idx="194429">
                  <c:v>450.44441107671298</c:v>
                </c:pt>
                <c:pt idx="194430">
                  <c:v>450.44672783198598</c:v>
                </c:pt>
                <c:pt idx="194431">
                  <c:v>450.44904458726</c:v>
                </c:pt>
                <c:pt idx="194432">
                  <c:v>450.451361342533</c:v>
                </c:pt>
                <c:pt idx="194433">
                  <c:v>450.45367809780703</c:v>
                </c:pt>
                <c:pt idx="194434">
                  <c:v>450.45599485308003</c:v>
                </c:pt>
                <c:pt idx="194435">
                  <c:v>450.45831160835399</c:v>
                </c:pt>
                <c:pt idx="194436">
                  <c:v>450.46062836362699</c:v>
                </c:pt>
                <c:pt idx="194437">
                  <c:v>450.46294511890102</c:v>
                </c:pt>
                <c:pt idx="194438">
                  <c:v>450.46526187417402</c:v>
                </c:pt>
                <c:pt idx="194439">
                  <c:v>450.46757862944798</c:v>
                </c:pt>
                <c:pt idx="194440">
                  <c:v>450.46989538472099</c:v>
                </c:pt>
                <c:pt idx="194441">
                  <c:v>450.47221213999501</c:v>
                </c:pt>
                <c:pt idx="194442">
                  <c:v>450.47452889526801</c:v>
                </c:pt>
                <c:pt idx="194443">
                  <c:v>450.47684565054197</c:v>
                </c:pt>
                <c:pt idx="194444">
                  <c:v>450.47916240581498</c:v>
                </c:pt>
                <c:pt idx="194445">
                  <c:v>450.481479161089</c:v>
                </c:pt>
                <c:pt idx="194446">
                  <c:v>450.483795916362</c:v>
                </c:pt>
                <c:pt idx="194447">
                  <c:v>450.48611267163602</c:v>
                </c:pt>
                <c:pt idx="194448">
                  <c:v>450.48842942690902</c:v>
                </c:pt>
                <c:pt idx="194449">
                  <c:v>450.49074618218299</c:v>
                </c:pt>
                <c:pt idx="194450">
                  <c:v>450.49306293745599</c:v>
                </c:pt>
                <c:pt idx="194451">
                  <c:v>450.49537969273001</c:v>
                </c:pt>
                <c:pt idx="194452">
                  <c:v>450.49769644800301</c:v>
                </c:pt>
                <c:pt idx="194453">
                  <c:v>450.50001320327698</c:v>
                </c:pt>
                <c:pt idx="194454">
                  <c:v>450.50232995854998</c:v>
                </c:pt>
                <c:pt idx="194455">
                  <c:v>450.504646713824</c:v>
                </c:pt>
                <c:pt idx="194456">
                  <c:v>450.506963469097</c:v>
                </c:pt>
                <c:pt idx="194457">
                  <c:v>450.50928022437103</c:v>
                </c:pt>
                <c:pt idx="194458">
                  <c:v>450.51159697964499</c:v>
                </c:pt>
                <c:pt idx="194459">
                  <c:v>450.51391373491799</c:v>
                </c:pt>
                <c:pt idx="194460">
                  <c:v>450.51623049019202</c:v>
                </c:pt>
                <c:pt idx="194461">
                  <c:v>450.51854724546502</c:v>
                </c:pt>
                <c:pt idx="194462">
                  <c:v>450.52086400073898</c:v>
                </c:pt>
                <c:pt idx="194463">
                  <c:v>450.52318075601198</c:v>
                </c:pt>
                <c:pt idx="194464">
                  <c:v>450.52549751128601</c:v>
                </c:pt>
                <c:pt idx="194465">
                  <c:v>450.52781426655901</c:v>
                </c:pt>
                <c:pt idx="194466">
                  <c:v>450.53013102183297</c:v>
                </c:pt>
                <c:pt idx="194467">
                  <c:v>450.53244777710597</c:v>
                </c:pt>
                <c:pt idx="194468">
                  <c:v>450.53476453238</c:v>
                </c:pt>
                <c:pt idx="194469">
                  <c:v>450.537081287653</c:v>
                </c:pt>
                <c:pt idx="194470">
                  <c:v>450.53939804292702</c:v>
                </c:pt>
                <c:pt idx="194471">
                  <c:v>450.54171479820002</c:v>
                </c:pt>
                <c:pt idx="194472">
                  <c:v>450.54403155347399</c:v>
                </c:pt>
                <c:pt idx="194473">
                  <c:v>450.54634830874699</c:v>
                </c:pt>
                <c:pt idx="194474">
                  <c:v>450.54866506402101</c:v>
                </c:pt>
                <c:pt idx="194475">
                  <c:v>450.55098181929401</c:v>
                </c:pt>
                <c:pt idx="194476">
                  <c:v>450.55329857456798</c:v>
                </c:pt>
                <c:pt idx="194477">
                  <c:v>450.55561532984098</c:v>
                </c:pt>
                <c:pt idx="194478">
                  <c:v>450.557932085115</c:v>
                </c:pt>
                <c:pt idx="194479">
                  <c:v>450.560248840388</c:v>
                </c:pt>
                <c:pt idx="194480">
                  <c:v>450.56256559566202</c:v>
                </c:pt>
                <c:pt idx="194481">
                  <c:v>450.56488235093502</c:v>
                </c:pt>
                <c:pt idx="194482">
                  <c:v>450.56719910620899</c:v>
                </c:pt>
                <c:pt idx="194483">
                  <c:v>450.56951586148199</c:v>
                </c:pt>
                <c:pt idx="194484">
                  <c:v>450.57183261675601</c:v>
                </c:pt>
                <c:pt idx="194485">
                  <c:v>450.57414937202901</c:v>
                </c:pt>
                <c:pt idx="194486">
                  <c:v>450.57646612730298</c:v>
                </c:pt>
                <c:pt idx="194487">
                  <c:v>450.57878288257598</c:v>
                </c:pt>
                <c:pt idx="194488">
                  <c:v>450.58109963785</c:v>
                </c:pt>
                <c:pt idx="194489">
                  <c:v>450.583416393123</c:v>
                </c:pt>
                <c:pt idx="194490">
                  <c:v>450.58573314839703</c:v>
                </c:pt>
                <c:pt idx="194491">
                  <c:v>450.58804990367003</c:v>
                </c:pt>
                <c:pt idx="194492">
                  <c:v>450.59036665894399</c:v>
                </c:pt>
                <c:pt idx="194493">
                  <c:v>450.59268341421699</c:v>
                </c:pt>
                <c:pt idx="194494">
                  <c:v>450.59500016949102</c:v>
                </c:pt>
                <c:pt idx="194495">
                  <c:v>450.59731692476402</c:v>
                </c:pt>
                <c:pt idx="194496">
                  <c:v>450.59963368003798</c:v>
                </c:pt>
                <c:pt idx="194497">
                  <c:v>450.60195043531098</c:v>
                </c:pt>
                <c:pt idx="194498">
                  <c:v>450.60426719058501</c:v>
                </c:pt>
                <c:pt idx="194499">
                  <c:v>450.60658394585801</c:v>
                </c:pt>
                <c:pt idx="194500">
                  <c:v>450.60890070113197</c:v>
                </c:pt>
                <c:pt idx="194501">
                  <c:v>450.611217456406</c:v>
                </c:pt>
                <c:pt idx="194502">
                  <c:v>450.613534211679</c:v>
                </c:pt>
                <c:pt idx="194503">
                  <c:v>450.61585096695302</c:v>
                </c:pt>
                <c:pt idx="194504">
                  <c:v>450.61816772222602</c:v>
                </c:pt>
                <c:pt idx="194505">
                  <c:v>450.62048447749999</c:v>
                </c:pt>
                <c:pt idx="194506">
                  <c:v>450.62280123277299</c:v>
                </c:pt>
                <c:pt idx="194507">
                  <c:v>450.62511798804701</c:v>
                </c:pt>
                <c:pt idx="194508">
                  <c:v>450.62743474332001</c:v>
                </c:pt>
                <c:pt idx="194509">
                  <c:v>450.62975149859398</c:v>
                </c:pt>
                <c:pt idx="194510">
                  <c:v>450.63206825386698</c:v>
                </c:pt>
                <c:pt idx="194511">
                  <c:v>450.634385009141</c:v>
                </c:pt>
                <c:pt idx="194512">
                  <c:v>450.636701764414</c:v>
                </c:pt>
                <c:pt idx="194513">
                  <c:v>450.63901851968802</c:v>
                </c:pt>
                <c:pt idx="194514">
                  <c:v>450.64133527496102</c:v>
                </c:pt>
                <c:pt idx="194515">
                  <c:v>450.64365203023499</c:v>
                </c:pt>
                <c:pt idx="194516">
                  <c:v>450.64596878550799</c:v>
                </c:pt>
                <c:pt idx="194517">
                  <c:v>450.64828554078201</c:v>
                </c:pt>
                <c:pt idx="194518">
                  <c:v>450.65060229605501</c:v>
                </c:pt>
                <c:pt idx="194519">
                  <c:v>450.65291905132898</c:v>
                </c:pt>
                <c:pt idx="194520">
                  <c:v>450.65523580660198</c:v>
                </c:pt>
                <c:pt idx="194521">
                  <c:v>450.657552561876</c:v>
                </c:pt>
                <c:pt idx="194522">
                  <c:v>450.659869317149</c:v>
                </c:pt>
                <c:pt idx="194523">
                  <c:v>450.66218607242303</c:v>
                </c:pt>
                <c:pt idx="194524">
                  <c:v>450.66450282769603</c:v>
                </c:pt>
                <c:pt idx="194525">
                  <c:v>450.66681958296999</c:v>
                </c:pt>
                <c:pt idx="194526">
                  <c:v>450.66913633824299</c:v>
                </c:pt>
                <c:pt idx="194527">
                  <c:v>450.67145309351702</c:v>
                </c:pt>
                <c:pt idx="194528">
                  <c:v>450.67376984879002</c:v>
                </c:pt>
                <c:pt idx="194529">
                  <c:v>450.67608660406398</c:v>
                </c:pt>
                <c:pt idx="194530">
                  <c:v>450.67840335933698</c:v>
                </c:pt>
                <c:pt idx="194531">
                  <c:v>450.68072011461101</c:v>
                </c:pt>
                <c:pt idx="194532">
                  <c:v>450.68303686988401</c:v>
                </c:pt>
                <c:pt idx="194533">
                  <c:v>450.68535362515797</c:v>
                </c:pt>
                <c:pt idx="194534">
                  <c:v>450.68767038043097</c:v>
                </c:pt>
                <c:pt idx="194535">
                  <c:v>450.689987135705</c:v>
                </c:pt>
                <c:pt idx="194536">
                  <c:v>450.692303890978</c:v>
                </c:pt>
                <c:pt idx="194537">
                  <c:v>450.69462064625202</c:v>
                </c:pt>
                <c:pt idx="194538">
                  <c:v>450.69693740152502</c:v>
                </c:pt>
                <c:pt idx="194539">
                  <c:v>450.69925415679899</c:v>
                </c:pt>
                <c:pt idx="194540">
                  <c:v>450.70157091207199</c:v>
                </c:pt>
                <c:pt idx="194541">
                  <c:v>450.70388766734601</c:v>
                </c:pt>
                <c:pt idx="194542">
                  <c:v>450.70620442261901</c:v>
                </c:pt>
                <c:pt idx="194543">
                  <c:v>450.70852117789298</c:v>
                </c:pt>
                <c:pt idx="194544">
                  <c:v>450.710837933167</c:v>
                </c:pt>
                <c:pt idx="194545">
                  <c:v>450.71315468844</c:v>
                </c:pt>
                <c:pt idx="194546">
                  <c:v>450.71547144371402</c:v>
                </c:pt>
                <c:pt idx="194547">
                  <c:v>450.71778819898702</c:v>
                </c:pt>
                <c:pt idx="194548">
                  <c:v>450.72010495426099</c:v>
                </c:pt>
                <c:pt idx="194549">
                  <c:v>450.72242170953399</c:v>
                </c:pt>
                <c:pt idx="194550">
                  <c:v>450.72473846480801</c:v>
                </c:pt>
                <c:pt idx="194551">
                  <c:v>450.72705522008101</c:v>
                </c:pt>
                <c:pt idx="194552">
                  <c:v>450.72937197535498</c:v>
                </c:pt>
                <c:pt idx="194553">
                  <c:v>450.73168873062798</c:v>
                </c:pt>
                <c:pt idx="194554">
                  <c:v>450.734005485902</c:v>
                </c:pt>
                <c:pt idx="194555">
                  <c:v>450.736322241175</c:v>
                </c:pt>
                <c:pt idx="194556">
                  <c:v>450.73863899644903</c:v>
                </c:pt>
                <c:pt idx="194557">
                  <c:v>450.74095575172203</c:v>
                </c:pt>
                <c:pt idx="194558">
                  <c:v>450.74327250699599</c:v>
                </c:pt>
                <c:pt idx="194559">
                  <c:v>450.74558926226899</c:v>
                </c:pt>
                <c:pt idx="194560">
                  <c:v>450.74790601754302</c:v>
                </c:pt>
                <c:pt idx="194561">
                  <c:v>450.75022277281602</c:v>
                </c:pt>
                <c:pt idx="194562">
                  <c:v>450.75253952808998</c:v>
                </c:pt>
                <c:pt idx="194563">
                  <c:v>450.75485628336298</c:v>
                </c:pt>
                <c:pt idx="194564">
                  <c:v>450.75717303863701</c:v>
                </c:pt>
                <c:pt idx="194565">
                  <c:v>450.75948979391001</c:v>
                </c:pt>
                <c:pt idx="194566">
                  <c:v>450.76180654918397</c:v>
                </c:pt>
                <c:pt idx="194567">
                  <c:v>450.76412330445697</c:v>
                </c:pt>
                <c:pt idx="194568">
                  <c:v>450.766440059731</c:v>
                </c:pt>
                <c:pt idx="194569">
                  <c:v>450.768756815004</c:v>
                </c:pt>
                <c:pt idx="194570">
                  <c:v>450.77107357027802</c:v>
                </c:pt>
                <c:pt idx="194571">
                  <c:v>450.77339032555102</c:v>
                </c:pt>
                <c:pt idx="194572">
                  <c:v>450.77570708082499</c:v>
                </c:pt>
                <c:pt idx="194573">
                  <c:v>450.77802383609799</c:v>
                </c:pt>
                <c:pt idx="194574">
                  <c:v>450.78034059137201</c:v>
                </c:pt>
                <c:pt idx="194575">
                  <c:v>450.78265734664501</c:v>
                </c:pt>
                <c:pt idx="194576">
                  <c:v>450.78497410191898</c:v>
                </c:pt>
                <c:pt idx="194577">
                  <c:v>450.78729085719198</c:v>
                </c:pt>
                <c:pt idx="194578">
                  <c:v>450.789607612466</c:v>
                </c:pt>
                <c:pt idx="194579">
                  <c:v>450.791924367739</c:v>
                </c:pt>
                <c:pt idx="194580">
                  <c:v>450.79424112301302</c:v>
                </c:pt>
                <c:pt idx="194581">
                  <c:v>450.79655787828602</c:v>
                </c:pt>
                <c:pt idx="194582">
                  <c:v>450.79887463355999</c:v>
                </c:pt>
                <c:pt idx="194583">
                  <c:v>450.80119138883299</c:v>
                </c:pt>
                <c:pt idx="194584">
                  <c:v>450.80350814410701</c:v>
                </c:pt>
                <c:pt idx="194585">
                  <c:v>450.80582489938001</c:v>
                </c:pt>
                <c:pt idx="194586">
                  <c:v>450.80814165465398</c:v>
                </c:pt>
                <c:pt idx="194587">
                  <c:v>450.810458409928</c:v>
                </c:pt>
                <c:pt idx="194588">
                  <c:v>450.812775165201</c:v>
                </c:pt>
                <c:pt idx="194589">
                  <c:v>450.81509192047503</c:v>
                </c:pt>
                <c:pt idx="194590">
                  <c:v>450.81740867574803</c:v>
                </c:pt>
                <c:pt idx="194591">
                  <c:v>450.81972543102199</c:v>
                </c:pt>
                <c:pt idx="194592">
                  <c:v>450.82204218629499</c:v>
                </c:pt>
                <c:pt idx="194593">
                  <c:v>450.82435894156902</c:v>
                </c:pt>
                <c:pt idx="194594">
                  <c:v>450.82667569684202</c:v>
                </c:pt>
                <c:pt idx="194595">
                  <c:v>450.82899245211598</c:v>
                </c:pt>
                <c:pt idx="194596">
                  <c:v>450.83130920738898</c:v>
                </c:pt>
                <c:pt idx="194597">
                  <c:v>450.83362596266301</c:v>
                </c:pt>
                <c:pt idx="194598">
                  <c:v>450.83594271793601</c:v>
                </c:pt>
                <c:pt idx="194599">
                  <c:v>450.83825947320997</c:v>
                </c:pt>
                <c:pt idx="194600">
                  <c:v>450.84057622848297</c:v>
                </c:pt>
                <c:pt idx="194601">
                  <c:v>450.842892983757</c:v>
                </c:pt>
                <c:pt idx="194602">
                  <c:v>450.84520973903</c:v>
                </c:pt>
                <c:pt idx="194603">
                  <c:v>450.84752649430402</c:v>
                </c:pt>
                <c:pt idx="194604">
                  <c:v>450.84984324957702</c:v>
                </c:pt>
                <c:pt idx="194605">
                  <c:v>450.85216000485099</c:v>
                </c:pt>
                <c:pt idx="194606">
                  <c:v>450.85447676012399</c:v>
                </c:pt>
                <c:pt idx="194607">
                  <c:v>450.85679351539801</c:v>
                </c:pt>
                <c:pt idx="194608">
                  <c:v>450.85911027067101</c:v>
                </c:pt>
                <c:pt idx="194609">
                  <c:v>450.86142702594498</c:v>
                </c:pt>
                <c:pt idx="194610">
                  <c:v>450.86374378121798</c:v>
                </c:pt>
                <c:pt idx="194611">
                  <c:v>450.866060536492</c:v>
                </c:pt>
                <c:pt idx="194612">
                  <c:v>450.868377291765</c:v>
                </c:pt>
                <c:pt idx="194613">
                  <c:v>450.87069404703902</c:v>
                </c:pt>
                <c:pt idx="194614">
                  <c:v>450.87301080231202</c:v>
                </c:pt>
                <c:pt idx="194615">
                  <c:v>450.87532755758599</c:v>
                </c:pt>
                <c:pt idx="194616">
                  <c:v>450.87764431285899</c:v>
                </c:pt>
                <c:pt idx="194617">
                  <c:v>450.87996106813301</c:v>
                </c:pt>
                <c:pt idx="194618">
                  <c:v>450.88227782340601</c:v>
                </c:pt>
                <c:pt idx="194619">
                  <c:v>450.88459457867998</c:v>
                </c:pt>
                <c:pt idx="194620">
                  <c:v>450.88691133395298</c:v>
                </c:pt>
                <c:pt idx="194621">
                  <c:v>450.889228089227</c:v>
                </c:pt>
                <c:pt idx="194622">
                  <c:v>450.8915448445</c:v>
                </c:pt>
                <c:pt idx="194623">
                  <c:v>450.89386159977403</c:v>
                </c:pt>
                <c:pt idx="194624">
                  <c:v>450.89617835504703</c:v>
                </c:pt>
                <c:pt idx="194625">
                  <c:v>450.89849511032099</c:v>
                </c:pt>
                <c:pt idx="194626">
                  <c:v>450.90081186559399</c:v>
                </c:pt>
                <c:pt idx="194627">
                  <c:v>450.90312862086802</c:v>
                </c:pt>
                <c:pt idx="194628">
                  <c:v>450.90544537614198</c:v>
                </c:pt>
                <c:pt idx="194629">
                  <c:v>450.90776213141498</c:v>
                </c:pt>
                <c:pt idx="194630">
                  <c:v>450.91007888668901</c:v>
                </c:pt>
                <c:pt idx="194631">
                  <c:v>450.91239564196201</c:v>
                </c:pt>
                <c:pt idx="194632">
                  <c:v>450.91471239723597</c:v>
                </c:pt>
                <c:pt idx="194633">
                  <c:v>450.91702915250897</c:v>
                </c:pt>
                <c:pt idx="194634">
                  <c:v>450.919345907783</c:v>
                </c:pt>
                <c:pt idx="194635">
                  <c:v>450.921662663056</c:v>
                </c:pt>
                <c:pt idx="194636">
                  <c:v>450.92397941833002</c:v>
                </c:pt>
                <c:pt idx="194637">
                  <c:v>450.92629617360302</c:v>
                </c:pt>
                <c:pt idx="194638">
                  <c:v>450.92861292887699</c:v>
                </c:pt>
                <c:pt idx="194639">
                  <c:v>450.93092968414999</c:v>
                </c:pt>
                <c:pt idx="194640">
                  <c:v>450.93324643942401</c:v>
                </c:pt>
                <c:pt idx="194641">
                  <c:v>450.93556319469701</c:v>
                </c:pt>
                <c:pt idx="194642">
                  <c:v>450.93787994997098</c:v>
                </c:pt>
                <c:pt idx="194643">
                  <c:v>450.94019670524398</c:v>
                </c:pt>
                <c:pt idx="194644">
                  <c:v>450.942513460518</c:v>
                </c:pt>
                <c:pt idx="194645">
                  <c:v>450.944830215791</c:v>
                </c:pt>
                <c:pt idx="194646">
                  <c:v>450.94714697106502</c:v>
                </c:pt>
                <c:pt idx="194647">
                  <c:v>450.94946372633802</c:v>
                </c:pt>
                <c:pt idx="194648">
                  <c:v>450.95178048161199</c:v>
                </c:pt>
                <c:pt idx="194649">
                  <c:v>450.95409723688499</c:v>
                </c:pt>
                <c:pt idx="194650">
                  <c:v>450.95641399215901</c:v>
                </c:pt>
                <c:pt idx="194651">
                  <c:v>450.95873074743201</c:v>
                </c:pt>
                <c:pt idx="194652">
                  <c:v>450.96104750270598</c:v>
                </c:pt>
                <c:pt idx="194653">
                  <c:v>450.96336425797898</c:v>
                </c:pt>
                <c:pt idx="194654">
                  <c:v>450.965681013253</c:v>
                </c:pt>
                <c:pt idx="194655">
                  <c:v>450.967997768526</c:v>
                </c:pt>
                <c:pt idx="194656">
                  <c:v>450.97031452380003</c:v>
                </c:pt>
                <c:pt idx="194657">
                  <c:v>450.97263127907303</c:v>
                </c:pt>
                <c:pt idx="194658">
                  <c:v>450.97494803434699</c:v>
                </c:pt>
                <c:pt idx="194659">
                  <c:v>450.97726478961999</c:v>
                </c:pt>
                <c:pt idx="194660">
                  <c:v>450.97958154489402</c:v>
                </c:pt>
                <c:pt idx="194661">
                  <c:v>450.98189830016702</c:v>
                </c:pt>
                <c:pt idx="194662">
                  <c:v>450.98421505544098</c:v>
                </c:pt>
                <c:pt idx="194663">
                  <c:v>450.98653181071398</c:v>
                </c:pt>
                <c:pt idx="194664">
                  <c:v>450.98884856598801</c:v>
                </c:pt>
                <c:pt idx="194665">
                  <c:v>450.99116532126101</c:v>
                </c:pt>
                <c:pt idx="194666">
                  <c:v>450.99348207653497</c:v>
                </c:pt>
                <c:pt idx="194667">
                  <c:v>450.99579883180797</c:v>
                </c:pt>
                <c:pt idx="194668">
                  <c:v>450.998115587082</c:v>
                </c:pt>
                <c:pt idx="194669">
                  <c:v>451.000432342355</c:v>
                </c:pt>
                <c:pt idx="194670">
                  <c:v>451.00274909762902</c:v>
                </c:pt>
                <c:pt idx="194671">
                  <c:v>451.00506585290299</c:v>
                </c:pt>
                <c:pt idx="194672">
                  <c:v>451.00738260817599</c:v>
                </c:pt>
                <c:pt idx="194673">
                  <c:v>451.00969936345001</c:v>
                </c:pt>
                <c:pt idx="194674">
                  <c:v>451.01201611872301</c:v>
                </c:pt>
                <c:pt idx="194675">
                  <c:v>451.01433287399698</c:v>
                </c:pt>
                <c:pt idx="194676">
                  <c:v>451.01664962926998</c:v>
                </c:pt>
                <c:pt idx="194677">
                  <c:v>451.018966384544</c:v>
                </c:pt>
                <c:pt idx="194678">
                  <c:v>451.021283139817</c:v>
                </c:pt>
                <c:pt idx="194679">
                  <c:v>451.02359989509102</c:v>
                </c:pt>
                <c:pt idx="194680">
                  <c:v>451.02591665036402</c:v>
                </c:pt>
                <c:pt idx="194681">
                  <c:v>451.02823340563799</c:v>
                </c:pt>
                <c:pt idx="194682">
                  <c:v>451.03055016091099</c:v>
                </c:pt>
                <c:pt idx="194683">
                  <c:v>451.03286691618501</c:v>
                </c:pt>
                <c:pt idx="194684">
                  <c:v>451.03518367145801</c:v>
                </c:pt>
                <c:pt idx="194685">
                  <c:v>451.03750042673198</c:v>
                </c:pt>
                <c:pt idx="194686">
                  <c:v>451.03981718200498</c:v>
                </c:pt>
                <c:pt idx="194687">
                  <c:v>451.042133937279</c:v>
                </c:pt>
                <c:pt idx="194688">
                  <c:v>451.044450692552</c:v>
                </c:pt>
                <c:pt idx="194689">
                  <c:v>451.04676744782603</c:v>
                </c:pt>
                <c:pt idx="194690">
                  <c:v>451.04908420309903</c:v>
                </c:pt>
                <c:pt idx="194691">
                  <c:v>451.05140095837299</c:v>
                </c:pt>
                <c:pt idx="194692">
                  <c:v>451.05371771364599</c:v>
                </c:pt>
                <c:pt idx="194693">
                  <c:v>451.05603446892002</c:v>
                </c:pt>
                <c:pt idx="194694">
                  <c:v>451.05835122419302</c:v>
                </c:pt>
                <c:pt idx="194695">
                  <c:v>451.06066797946698</c:v>
                </c:pt>
                <c:pt idx="194696">
                  <c:v>451.06298473473998</c:v>
                </c:pt>
                <c:pt idx="194697">
                  <c:v>451.06530149001401</c:v>
                </c:pt>
                <c:pt idx="194698">
                  <c:v>451.06761824528701</c:v>
                </c:pt>
                <c:pt idx="194699">
                  <c:v>451.06993500056097</c:v>
                </c:pt>
                <c:pt idx="194700">
                  <c:v>451.07225175583397</c:v>
                </c:pt>
                <c:pt idx="194701">
                  <c:v>451.074568511108</c:v>
                </c:pt>
                <c:pt idx="194702">
                  <c:v>451.076885266381</c:v>
                </c:pt>
                <c:pt idx="194703">
                  <c:v>451.07920202165502</c:v>
                </c:pt>
                <c:pt idx="194704">
                  <c:v>451.08151877692802</c:v>
                </c:pt>
                <c:pt idx="194705">
                  <c:v>451.08383553220199</c:v>
                </c:pt>
                <c:pt idx="194706">
                  <c:v>451.08615228747499</c:v>
                </c:pt>
                <c:pt idx="194707">
                  <c:v>451.08846904274901</c:v>
                </c:pt>
                <c:pt idx="194708">
                  <c:v>451.09078579802201</c:v>
                </c:pt>
                <c:pt idx="194709">
                  <c:v>451.09310255329598</c:v>
                </c:pt>
                <c:pt idx="194710">
                  <c:v>451.09541930856898</c:v>
                </c:pt>
                <c:pt idx="194711">
                  <c:v>451.097736063843</c:v>
                </c:pt>
                <c:pt idx="194712">
                  <c:v>451.100052819116</c:v>
                </c:pt>
                <c:pt idx="194713">
                  <c:v>451.10236957439002</c:v>
                </c:pt>
                <c:pt idx="194714">
                  <c:v>451.10468632966399</c:v>
                </c:pt>
                <c:pt idx="194715">
                  <c:v>451.10700308493699</c:v>
                </c:pt>
                <c:pt idx="194716">
                  <c:v>451.10931984021101</c:v>
                </c:pt>
                <c:pt idx="194717">
                  <c:v>451.11163659548401</c:v>
                </c:pt>
                <c:pt idx="194718">
                  <c:v>451.11395335075798</c:v>
                </c:pt>
                <c:pt idx="194719">
                  <c:v>451.11627010603098</c:v>
                </c:pt>
                <c:pt idx="194720">
                  <c:v>451.118586861305</c:v>
                </c:pt>
                <c:pt idx="194721">
                  <c:v>451.120903616578</c:v>
                </c:pt>
                <c:pt idx="194722">
                  <c:v>451.12322037185203</c:v>
                </c:pt>
                <c:pt idx="194723">
                  <c:v>451.12553712712503</c:v>
                </c:pt>
                <c:pt idx="194724">
                  <c:v>451.12785388239899</c:v>
                </c:pt>
                <c:pt idx="194725">
                  <c:v>451.13017063767199</c:v>
                </c:pt>
                <c:pt idx="194726">
                  <c:v>451.13248739294602</c:v>
                </c:pt>
                <c:pt idx="194727">
                  <c:v>451.13480414821902</c:v>
                </c:pt>
                <c:pt idx="194728">
                  <c:v>451.13712090349298</c:v>
                </c:pt>
                <c:pt idx="194729">
                  <c:v>451.13943765876598</c:v>
                </c:pt>
                <c:pt idx="194730">
                  <c:v>451.14175441404001</c:v>
                </c:pt>
                <c:pt idx="194731">
                  <c:v>451.14407116931301</c:v>
                </c:pt>
                <c:pt idx="194732">
                  <c:v>451.14638792458697</c:v>
                </c:pt>
                <c:pt idx="194733">
                  <c:v>451.14870467985997</c:v>
                </c:pt>
                <c:pt idx="194734">
                  <c:v>451.151021435134</c:v>
                </c:pt>
                <c:pt idx="194735">
                  <c:v>451.153338190407</c:v>
                </c:pt>
                <c:pt idx="194736">
                  <c:v>451.15565494568102</c:v>
                </c:pt>
                <c:pt idx="194737">
                  <c:v>451.15797170095402</c:v>
                </c:pt>
                <c:pt idx="194738">
                  <c:v>451.16028845622799</c:v>
                </c:pt>
                <c:pt idx="194739">
                  <c:v>451.16260521150099</c:v>
                </c:pt>
                <c:pt idx="194740">
                  <c:v>451.16492196677501</c:v>
                </c:pt>
                <c:pt idx="194741">
                  <c:v>451.16723872204801</c:v>
                </c:pt>
                <c:pt idx="194742">
                  <c:v>451.16955547732198</c:v>
                </c:pt>
                <c:pt idx="194743">
                  <c:v>451.17187223259498</c:v>
                </c:pt>
                <c:pt idx="194744">
                  <c:v>451.174188987869</c:v>
                </c:pt>
                <c:pt idx="194745">
                  <c:v>451.176505743142</c:v>
                </c:pt>
                <c:pt idx="194746">
                  <c:v>451.17882249841603</c:v>
                </c:pt>
                <c:pt idx="194747">
                  <c:v>451.18113925368903</c:v>
                </c:pt>
                <c:pt idx="194748">
                  <c:v>451.18345600896299</c:v>
                </c:pt>
                <c:pt idx="194749">
                  <c:v>451.18577276423599</c:v>
                </c:pt>
                <c:pt idx="194750">
                  <c:v>451.18808951951002</c:v>
                </c:pt>
                <c:pt idx="194751">
                  <c:v>451.19040627478302</c:v>
                </c:pt>
                <c:pt idx="194752">
                  <c:v>451.19272303005698</c:v>
                </c:pt>
                <c:pt idx="194753">
                  <c:v>451.19503978532998</c:v>
                </c:pt>
                <c:pt idx="194754">
                  <c:v>451.19735654060401</c:v>
                </c:pt>
                <c:pt idx="194755">
                  <c:v>451.19967329587701</c:v>
                </c:pt>
                <c:pt idx="194756">
                  <c:v>451.20199005115097</c:v>
                </c:pt>
                <c:pt idx="194757">
                  <c:v>451.204306806425</c:v>
                </c:pt>
                <c:pt idx="194758">
                  <c:v>451.206623561698</c:v>
                </c:pt>
                <c:pt idx="194759">
                  <c:v>451.20894031697202</c:v>
                </c:pt>
                <c:pt idx="194760">
                  <c:v>451.21125707224502</c:v>
                </c:pt>
                <c:pt idx="194761">
                  <c:v>451.21357382751899</c:v>
                </c:pt>
                <c:pt idx="194762">
                  <c:v>451.21589058279199</c:v>
                </c:pt>
                <c:pt idx="194763">
                  <c:v>451.21820733806601</c:v>
                </c:pt>
                <c:pt idx="194764">
                  <c:v>451.22052409333901</c:v>
                </c:pt>
                <c:pt idx="194765">
                  <c:v>451.22284084861298</c:v>
                </c:pt>
                <c:pt idx="194766">
                  <c:v>451.22515760388598</c:v>
                </c:pt>
                <c:pt idx="194767">
                  <c:v>451.22747435916</c:v>
                </c:pt>
                <c:pt idx="194768">
                  <c:v>451.229791114433</c:v>
                </c:pt>
                <c:pt idx="194769">
                  <c:v>451.23210786970702</c:v>
                </c:pt>
                <c:pt idx="194770">
                  <c:v>451.23442462498002</c:v>
                </c:pt>
                <c:pt idx="194771">
                  <c:v>451.23674138025399</c:v>
                </c:pt>
                <c:pt idx="194772">
                  <c:v>451.23905813552699</c:v>
                </c:pt>
                <c:pt idx="194773">
                  <c:v>451.24137489080101</c:v>
                </c:pt>
                <c:pt idx="194774">
                  <c:v>451.24369164607401</c:v>
                </c:pt>
                <c:pt idx="194775">
                  <c:v>451.24600840134798</c:v>
                </c:pt>
                <c:pt idx="194776">
                  <c:v>451.24832515662098</c:v>
                </c:pt>
                <c:pt idx="194777">
                  <c:v>451.250641911895</c:v>
                </c:pt>
                <c:pt idx="194778">
                  <c:v>451.252958667168</c:v>
                </c:pt>
                <c:pt idx="194779">
                  <c:v>451.25527542244203</c:v>
                </c:pt>
                <c:pt idx="194780">
                  <c:v>451.25759217771503</c:v>
                </c:pt>
                <c:pt idx="194781">
                  <c:v>451.25990893298899</c:v>
                </c:pt>
                <c:pt idx="194782">
                  <c:v>451.26222568826199</c:v>
                </c:pt>
                <c:pt idx="194783">
                  <c:v>451.26454244353602</c:v>
                </c:pt>
                <c:pt idx="194784">
                  <c:v>451.26685919880902</c:v>
                </c:pt>
                <c:pt idx="194785">
                  <c:v>451.26917595408298</c:v>
                </c:pt>
                <c:pt idx="194786">
                  <c:v>451.27149270935598</c:v>
                </c:pt>
                <c:pt idx="194787">
                  <c:v>451.27380946463001</c:v>
                </c:pt>
                <c:pt idx="194788">
                  <c:v>451.27612621990301</c:v>
                </c:pt>
                <c:pt idx="194789">
                  <c:v>451.27844297517697</c:v>
                </c:pt>
                <c:pt idx="194790">
                  <c:v>451.28075973044997</c:v>
                </c:pt>
                <c:pt idx="194791">
                  <c:v>451.283076485724</c:v>
                </c:pt>
                <c:pt idx="194792">
                  <c:v>451.285393240997</c:v>
                </c:pt>
                <c:pt idx="194793">
                  <c:v>451.28770999627102</c:v>
                </c:pt>
                <c:pt idx="194794">
                  <c:v>451.29002675154402</c:v>
                </c:pt>
                <c:pt idx="194795">
                  <c:v>451.29234350681799</c:v>
                </c:pt>
                <c:pt idx="194796">
                  <c:v>451.29466026209099</c:v>
                </c:pt>
                <c:pt idx="194797">
                  <c:v>451.29697701736501</c:v>
                </c:pt>
                <c:pt idx="194798">
                  <c:v>451.29929377263801</c:v>
                </c:pt>
                <c:pt idx="194799">
                  <c:v>451.30161052791198</c:v>
                </c:pt>
                <c:pt idx="194800">
                  <c:v>451.303927283186</c:v>
                </c:pt>
                <c:pt idx="194801">
                  <c:v>451.306244038459</c:v>
                </c:pt>
                <c:pt idx="194802">
                  <c:v>451.30856079373302</c:v>
                </c:pt>
                <c:pt idx="194803">
                  <c:v>451.31087754900602</c:v>
                </c:pt>
                <c:pt idx="194804">
                  <c:v>451.31319430427999</c:v>
                </c:pt>
                <c:pt idx="194805">
                  <c:v>451.31551105955299</c:v>
                </c:pt>
                <c:pt idx="194806">
                  <c:v>451.31782781482701</c:v>
                </c:pt>
                <c:pt idx="194807">
                  <c:v>451.32014457010001</c:v>
                </c:pt>
                <c:pt idx="194808">
                  <c:v>451.32246132537398</c:v>
                </c:pt>
                <c:pt idx="194809">
                  <c:v>451.32477808064698</c:v>
                </c:pt>
                <c:pt idx="194810">
                  <c:v>451.327094835921</c:v>
                </c:pt>
                <c:pt idx="194811">
                  <c:v>451.329411591194</c:v>
                </c:pt>
                <c:pt idx="194812">
                  <c:v>451.33172834646803</c:v>
                </c:pt>
                <c:pt idx="194813">
                  <c:v>451.33404510174103</c:v>
                </c:pt>
                <c:pt idx="194814">
                  <c:v>451.33636185701499</c:v>
                </c:pt>
                <c:pt idx="194815">
                  <c:v>451.33867861228799</c:v>
                </c:pt>
                <c:pt idx="194816">
                  <c:v>451.34099536756202</c:v>
                </c:pt>
                <c:pt idx="194817">
                  <c:v>451.34331212283502</c:v>
                </c:pt>
                <c:pt idx="194818">
                  <c:v>451.34562887810898</c:v>
                </c:pt>
                <c:pt idx="194819">
                  <c:v>451.34794563338198</c:v>
                </c:pt>
                <c:pt idx="194820">
                  <c:v>451.35026238865601</c:v>
                </c:pt>
                <c:pt idx="194821">
                  <c:v>451.35257914392901</c:v>
                </c:pt>
                <c:pt idx="194822">
                  <c:v>451.35489589920297</c:v>
                </c:pt>
                <c:pt idx="194823">
                  <c:v>451.35721265447597</c:v>
                </c:pt>
                <c:pt idx="194824">
                  <c:v>451.35952940975</c:v>
                </c:pt>
                <c:pt idx="194825">
                  <c:v>451.361846165023</c:v>
                </c:pt>
                <c:pt idx="194826">
                  <c:v>451.36416292029702</c:v>
                </c:pt>
                <c:pt idx="194827">
                  <c:v>451.36647967557002</c:v>
                </c:pt>
                <c:pt idx="194828">
                  <c:v>451.36879643084399</c:v>
                </c:pt>
                <c:pt idx="194829">
                  <c:v>451.37111318611699</c:v>
                </c:pt>
                <c:pt idx="194830">
                  <c:v>451.37342994139101</c:v>
                </c:pt>
                <c:pt idx="194831">
                  <c:v>451.37574669666401</c:v>
                </c:pt>
                <c:pt idx="194832">
                  <c:v>451.37806345193798</c:v>
                </c:pt>
                <c:pt idx="194833">
                  <c:v>451.38038020721098</c:v>
                </c:pt>
                <c:pt idx="194834">
                  <c:v>451.382696962485</c:v>
                </c:pt>
                <c:pt idx="194835">
                  <c:v>451.385013717758</c:v>
                </c:pt>
                <c:pt idx="194836">
                  <c:v>451.38733047303202</c:v>
                </c:pt>
                <c:pt idx="194837">
                  <c:v>451.38964722830502</c:v>
                </c:pt>
                <c:pt idx="194838">
                  <c:v>451.39196398357899</c:v>
                </c:pt>
                <c:pt idx="194839">
                  <c:v>451.39428073885199</c:v>
                </c:pt>
                <c:pt idx="194840">
                  <c:v>451.39659749412601</c:v>
                </c:pt>
                <c:pt idx="194841">
                  <c:v>451.39891424939901</c:v>
                </c:pt>
                <c:pt idx="194842">
                  <c:v>451.40123100467298</c:v>
                </c:pt>
                <c:pt idx="194843">
                  <c:v>451.403547759947</c:v>
                </c:pt>
                <c:pt idx="194844">
                  <c:v>451.40586451522</c:v>
                </c:pt>
                <c:pt idx="194845">
                  <c:v>451.40818127049403</c:v>
                </c:pt>
                <c:pt idx="194846">
                  <c:v>451.41049802576703</c:v>
                </c:pt>
                <c:pt idx="194847">
                  <c:v>451.41281478104099</c:v>
                </c:pt>
                <c:pt idx="194848">
                  <c:v>451.41513153631399</c:v>
                </c:pt>
                <c:pt idx="194849">
                  <c:v>451.41744829158802</c:v>
                </c:pt>
                <c:pt idx="194850">
                  <c:v>451.41976504686102</c:v>
                </c:pt>
                <c:pt idx="194851">
                  <c:v>451.42208180213498</c:v>
                </c:pt>
                <c:pt idx="194852">
                  <c:v>451.42439855740798</c:v>
                </c:pt>
                <c:pt idx="194853">
                  <c:v>451.42671531268201</c:v>
                </c:pt>
                <c:pt idx="194854">
                  <c:v>451.42903206795501</c:v>
                </c:pt>
                <c:pt idx="194855">
                  <c:v>451.43134882322897</c:v>
                </c:pt>
                <c:pt idx="194856">
                  <c:v>451.43366557850197</c:v>
                </c:pt>
                <c:pt idx="194857">
                  <c:v>451.435982333776</c:v>
                </c:pt>
                <c:pt idx="194858">
                  <c:v>451.438299089049</c:v>
                </c:pt>
                <c:pt idx="194859">
                  <c:v>451.44061584432302</c:v>
                </c:pt>
                <c:pt idx="194860">
                  <c:v>451.44293259959602</c:v>
                </c:pt>
                <c:pt idx="194861">
                  <c:v>451.44524935486999</c:v>
                </c:pt>
                <c:pt idx="194862">
                  <c:v>451.44756611014299</c:v>
                </c:pt>
                <c:pt idx="194863">
                  <c:v>451.44988286541701</c:v>
                </c:pt>
                <c:pt idx="194864">
                  <c:v>451.45219962069001</c:v>
                </c:pt>
                <c:pt idx="194865">
                  <c:v>451.45451637596398</c:v>
                </c:pt>
                <c:pt idx="194866">
                  <c:v>451.45683313123698</c:v>
                </c:pt>
                <c:pt idx="194867">
                  <c:v>451.459149886511</c:v>
                </c:pt>
                <c:pt idx="194868">
                  <c:v>451.461466641784</c:v>
                </c:pt>
                <c:pt idx="194869">
                  <c:v>451.46378339705802</c:v>
                </c:pt>
                <c:pt idx="194870">
                  <c:v>451.46610015233102</c:v>
                </c:pt>
                <c:pt idx="194871">
                  <c:v>451.46841690760499</c:v>
                </c:pt>
                <c:pt idx="194872">
                  <c:v>451.47073366287799</c:v>
                </c:pt>
                <c:pt idx="194873">
                  <c:v>451.47305041815201</c:v>
                </c:pt>
                <c:pt idx="194874">
                  <c:v>451.47536717342501</c:v>
                </c:pt>
                <c:pt idx="194875">
                  <c:v>451.47768392869898</c:v>
                </c:pt>
                <c:pt idx="194876">
                  <c:v>451.48000068397198</c:v>
                </c:pt>
                <c:pt idx="194877">
                  <c:v>451.482317439246</c:v>
                </c:pt>
                <c:pt idx="194878">
                  <c:v>451.484634194519</c:v>
                </c:pt>
                <c:pt idx="194879">
                  <c:v>451.48695094979303</c:v>
                </c:pt>
                <c:pt idx="194880">
                  <c:v>451.48926770506603</c:v>
                </c:pt>
                <c:pt idx="194881">
                  <c:v>451.49158446033999</c:v>
                </c:pt>
                <c:pt idx="194882">
                  <c:v>451.49390121561299</c:v>
                </c:pt>
                <c:pt idx="194883">
                  <c:v>451.49621797088702</c:v>
                </c:pt>
                <c:pt idx="194884">
                  <c:v>451.49853472616002</c:v>
                </c:pt>
                <c:pt idx="194885">
                  <c:v>451.50085148143398</c:v>
                </c:pt>
                <c:pt idx="194886">
                  <c:v>451.50316823670801</c:v>
                </c:pt>
                <c:pt idx="194887">
                  <c:v>451.50548499198101</c:v>
                </c:pt>
                <c:pt idx="194888">
                  <c:v>451.50780174725497</c:v>
                </c:pt>
                <c:pt idx="194889">
                  <c:v>451.51011850252797</c:v>
                </c:pt>
                <c:pt idx="194890">
                  <c:v>451.512435257802</c:v>
                </c:pt>
                <c:pt idx="194891">
                  <c:v>451.514752013075</c:v>
                </c:pt>
                <c:pt idx="194892">
                  <c:v>451.51706876834902</c:v>
                </c:pt>
                <c:pt idx="194893">
                  <c:v>451.51938552362202</c:v>
                </c:pt>
                <c:pt idx="194894">
                  <c:v>451.52170227889599</c:v>
                </c:pt>
                <c:pt idx="194895">
                  <c:v>451.52401903416899</c:v>
                </c:pt>
                <c:pt idx="194896">
                  <c:v>451.52633578944301</c:v>
                </c:pt>
                <c:pt idx="194897">
                  <c:v>451.52865254471601</c:v>
                </c:pt>
                <c:pt idx="194898">
                  <c:v>451.53096929998998</c:v>
                </c:pt>
                <c:pt idx="194899">
                  <c:v>451.53328605526298</c:v>
                </c:pt>
                <c:pt idx="194900">
                  <c:v>451.535602810537</c:v>
                </c:pt>
                <c:pt idx="194901">
                  <c:v>451.53791956581</c:v>
                </c:pt>
                <c:pt idx="194902">
                  <c:v>451.54023632108402</c:v>
                </c:pt>
                <c:pt idx="194903">
                  <c:v>451.54255307635702</c:v>
                </c:pt>
                <c:pt idx="194904">
                  <c:v>451.54486983163099</c:v>
                </c:pt>
                <c:pt idx="194905">
                  <c:v>451.54718658690399</c:v>
                </c:pt>
                <c:pt idx="194906">
                  <c:v>451.54950334217801</c:v>
                </c:pt>
                <c:pt idx="194907">
                  <c:v>451.55182009745101</c:v>
                </c:pt>
                <c:pt idx="194908">
                  <c:v>451.55413685272498</c:v>
                </c:pt>
                <c:pt idx="194909">
                  <c:v>451.55645360799798</c:v>
                </c:pt>
                <c:pt idx="194910">
                  <c:v>451.558770363272</c:v>
                </c:pt>
                <c:pt idx="194911">
                  <c:v>451.561087118545</c:v>
                </c:pt>
                <c:pt idx="194912">
                  <c:v>451.56340387381903</c:v>
                </c:pt>
                <c:pt idx="194913">
                  <c:v>451.56572062909203</c:v>
                </c:pt>
                <c:pt idx="194914">
                  <c:v>451.56803738436599</c:v>
                </c:pt>
                <c:pt idx="194915">
                  <c:v>451.57035413963899</c:v>
                </c:pt>
                <c:pt idx="194916">
                  <c:v>451.57267089491302</c:v>
                </c:pt>
                <c:pt idx="194917">
                  <c:v>451.57498765018602</c:v>
                </c:pt>
                <c:pt idx="194918">
                  <c:v>451.57730440545998</c:v>
                </c:pt>
                <c:pt idx="194919">
                  <c:v>451.57962116073298</c:v>
                </c:pt>
                <c:pt idx="194920">
                  <c:v>451.58193791600701</c:v>
                </c:pt>
                <c:pt idx="194921">
                  <c:v>451.58425467128001</c:v>
                </c:pt>
                <c:pt idx="194922">
                  <c:v>451.58657142655397</c:v>
                </c:pt>
                <c:pt idx="194923">
                  <c:v>451.58888818182697</c:v>
                </c:pt>
                <c:pt idx="194924">
                  <c:v>451.591204937101</c:v>
                </c:pt>
                <c:pt idx="194925">
                  <c:v>451.593521692374</c:v>
                </c:pt>
                <c:pt idx="194926">
                  <c:v>451.59583844764802</c:v>
                </c:pt>
                <c:pt idx="194927">
                  <c:v>451.59815520292199</c:v>
                </c:pt>
                <c:pt idx="194928">
                  <c:v>451.60047195819499</c:v>
                </c:pt>
                <c:pt idx="194929">
                  <c:v>451.60278871346901</c:v>
                </c:pt>
                <c:pt idx="194930">
                  <c:v>451.60510546874201</c:v>
                </c:pt>
                <c:pt idx="194931">
                  <c:v>451.60742222401598</c:v>
                </c:pt>
                <c:pt idx="194932">
                  <c:v>451.60973897928898</c:v>
                </c:pt>
                <c:pt idx="194933">
                  <c:v>451.612055734563</c:v>
                </c:pt>
                <c:pt idx="194934">
                  <c:v>451.614372489836</c:v>
                </c:pt>
                <c:pt idx="194935">
                  <c:v>451.61668924511002</c:v>
                </c:pt>
                <c:pt idx="194936">
                  <c:v>451.61900600038302</c:v>
                </c:pt>
                <c:pt idx="194937">
                  <c:v>451.62132275565699</c:v>
                </c:pt>
                <c:pt idx="194938">
                  <c:v>451.62363951092999</c:v>
                </c:pt>
                <c:pt idx="194939">
                  <c:v>451.62595626620401</c:v>
                </c:pt>
                <c:pt idx="194940">
                  <c:v>451.62827302147701</c:v>
                </c:pt>
                <c:pt idx="194941">
                  <c:v>451.63058977675098</c:v>
                </c:pt>
                <c:pt idx="194942">
                  <c:v>451.63290653202398</c:v>
                </c:pt>
                <c:pt idx="194943">
                  <c:v>451.635223287298</c:v>
                </c:pt>
                <c:pt idx="194944">
                  <c:v>451.637540042571</c:v>
                </c:pt>
                <c:pt idx="194945">
                  <c:v>451.63985679784503</c:v>
                </c:pt>
                <c:pt idx="194946">
                  <c:v>451.64217355311803</c:v>
                </c:pt>
                <c:pt idx="194947">
                  <c:v>451.64449030839199</c:v>
                </c:pt>
                <c:pt idx="194948">
                  <c:v>451.64680706366499</c:v>
                </c:pt>
                <c:pt idx="194949">
                  <c:v>451.64912381893902</c:v>
                </c:pt>
                <c:pt idx="194950">
                  <c:v>451.65144057421202</c:v>
                </c:pt>
                <c:pt idx="194951">
                  <c:v>451.65375732948598</c:v>
                </c:pt>
                <c:pt idx="194952">
                  <c:v>451.65607408475898</c:v>
                </c:pt>
                <c:pt idx="194953">
                  <c:v>451.65839084003301</c:v>
                </c:pt>
                <c:pt idx="194954">
                  <c:v>451.66070759530601</c:v>
                </c:pt>
                <c:pt idx="194955">
                  <c:v>451.66302435057997</c:v>
                </c:pt>
                <c:pt idx="194956">
                  <c:v>451.66534110585297</c:v>
                </c:pt>
                <c:pt idx="194957">
                  <c:v>451.667657861127</c:v>
                </c:pt>
                <c:pt idx="194958">
                  <c:v>451.6699746164</c:v>
                </c:pt>
                <c:pt idx="194959">
                  <c:v>451.67229137167402</c:v>
                </c:pt>
                <c:pt idx="194960">
                  <c:v>451.67460812694702</c:v>
                </c:pt>
                <c:pt idx="194961">
                  <c:v>451.67692488222099</c:v>
                </c:pt>
                <c:pt idx="194962">
                  <c:v>451.67924163749399</c:v>
                </c:pt>
                <c:pt idx="194963">
                  <c:v>451.68155839276801</c:v>
                </c:pt>
                <c:pt idx="194964">
                  <c:v>451.68387514804101</c:v>
                </c:pt>
                <c:pt idx="194965">
                  <c:v>451.68619190331498</c:v>
                </c:pt>
                <c:pt idx="194966">
                  <c:v>451.68850865858798</c:v>
                </c:pt>
                <c:pt idx="194967">
                  <c:v>451.690825413862</c:v>
                </c:pt>
                <c:pt idx="194968">
                  <c:v>451.693142169135</c:v>
                </c:pt>
                <c:pt idx="194969">
                  <c:v>451.69545892440902</c:v>
                </c:pt>
                <c:pt idx="194970">
                  <c:v>451.69777567968299</c:v>
                </c:pt>
                <c:pt idx="194971">
                  <c:v>451.70009243495599</c:v>
                </c:pt>
                <c:pt idx="194972">
                  <c:v>451.70240919023001</c:v>
                </c:pt>
                <c:pt idx="194973">
                  <c:v>451.70472594550301</c:v>
                </c:pt>
                <c:pt idx="194974">
                  <c:v>451.70704270077698</c:v>
                </c:pt>
                <c:pt idx="194975">
                  <c:v>451.70935945604998</c:v>
                </c:pt>
                <c:pt idx="194976">
                  <c:v>451.711676211324</c:v>
                </c:pt>
                <c:pt idx="194977">
                  <c:v>451.713992966597</c:v>
                </c:pt>
                <c:pt idx="194978">
                  <c:v>451.71630972187103</c:v>
                </c:pt>
                <c:pt idx="194979">
                  <c:v>451.71862647714403</c:v>
                </c:pt>
                <c:pt idx="194980">
                  <c:v>451.72094323241799</c:v>
                </c:pt>
                <c:pt idx="194981">
                  <c:v>451.72325998769099</c:v>
                </c:pt>
                <c:pt idx="194982">
                  <c:v>451.72557674296502</c:v>
                </c:pt>
                <c:pt idx="194983">
                  <c:v>451.72789349823802</c:v>
                </c:pt>
                <c:pt idx="194984">
                  <c:v>451.73021025351198</c:v>
                </c:pt>
                <c:pt idx="194985">
                  <c:v>451.73252700878498</c:v>
                </c:pt>
                <c:pt idx="194986">
                  <c:v>451.73484376405901</c:v>
                </c:pt>
                <c:pt idx="194987">
                  <c:v>451.73716051933201</c:v>
                </c:pt>
                <c:pt idx="194988">
                  <c:v>451.73947727460597</c:v>
                </c:pt>
                <c:pt idx="194989">
                  <c:v>451.74179402987897</c:v>
                </c:pt>
                <c:pt idx="194990">
                  <c:v>451.744110785153</c:v>
                </c:pt>
                <c:pt idx="194991">
                  <c:v>451.746427540426</c:v>
                </c:pt>
                <c:pt idx="194992">
                  <c:v>451.74874429570002</c:v>
                </c:pt>
                <c:pt idx="194993">
                  <c:v>451.75106105097302</c:v>
                </c:pt>
                <c:pt idx="194994">
                  <c:v>451.75337780624699</c:v>
                </c:pt>
                <c:pt idx="194995">
                  <c:v>451.75569456151999</c:v>
                </c:pt>
                <c:pt idx="194996">
                  <c:v>451.75801131679401</c:v>
                </c:pt>
                <c:pt idx="194997">
                  <c:v>451.76032807206701</c:v>
                </c:pt>
                <c:pt idx="194998">
                  <c:v>451.76264482734098</c:v>
                </c:pt>
                <c:pt idx="194999">
                  <c:v>451.76496158261398</c:v>
                </c:pt>
                <c:pt idx="195000">
                  <c:v>451.767278337888</c:v>
                </c:pt>
                <c:pt idx="195001">
                  <c:v>451.769595093161</c:v>
                </c:pt>
                <c:pt idx="195002">
                  <c:v>451.77191184843502</c:v>
                </c:pt>
                <c:pt idx="195003">
                  <c:v>451.77422860370802</c:v>
                </c:pt>
                <c:pt idx="195004">
                  <c:v>451.77654535898199</c:v>
                </c:pt>
                <c:pt idx="195005">
                  <c:v>451.77886211425499</c:v>
                </c:pt>
                <c:pt idx="195006">
                  <c:v>451.78117886952901</c:v>
                </c:pt>
                <c:pt idx="195007">
                  <c:v>451.78349562480201</c:v>
                </c:pt>
                <c:pt idx="195008">
                  <c:v>451.78581238007598</c:v>
                </c:pt>
                <c:pt idx="195009">
                  <c:v>451.78812913534898</c:v>
                </c:pt>
                <c:pt idx="195010">
                  <c:v>451.790445890623</c:v>
                </c:pt>
                <c:pt idx="195011">
                  <c:v>451.792762645896</c:v>
                </c:pt>
                <c:pt idx="195012">
                  <c:v>451.79507940117003</c:v>
                </c:pt>
                <c:pt idx="195013">
                  <c:v>451.79739615644399</c:v>
                </c:pt>
                <c:pt idx="195014">
                  <c:v>451.79971291171699</c:v>
                </c:pt>
                <c:pt idx="195015">
                  <c:v>451.80202966699102</c:v>
                </c:pt>
                <c:pt idx="195016">
                  <c:v>451.80434642226402</c:v>
                </c:pt>
                <c:pt idx="195017">
                  <c:v>451.80666317753798</c:v>
                </c:pt>
                <c:pt idx="195018">
                  <c:v>451.80897993281098</c:v>
                </c:pt>
                <c:pt idx="195019">
                  <c:v>451.81129668808501</c:v>
                </c:pt>
                <c:pt idx="195020">
                  <c:v>451.81361344335801</c:v>
                </c:pt>
                <c:pt idx="195021">
                  <c:v>451.81593019863197</c:v>
                </c:pt>
                <c:pt idx="195022">
                  <c:v>451.81824695390497</c:v>
                </c:pt>
                <c:pt idx="195023">
                  <c:v>451.820563709179</c:v>
                </c:pt>
                <c:pt idx="195024">
                  <c:v>451.822880464452</c:v>
                </c:pt>
                <c:pt idx="195025">
                  <c:v>451.82519721972602</c:v>
                </c:pt>
                <c:pt idx="195026">
                  <c:v>451.82751397499902</c:v>
                </c:pt>
                <c:pt idx="195027">
                  <c:v>451.82983073027299</c:v>
                </c:pt>
                <c:pt idx="195028">
                  <c:v>451.83214748554599</c:v>
                </c:pt>
                <c:pt idx="195029">
                  <c:v>451.83446424082001</c:v>
                </c:pt>
                <c:pt idx="195030">
                  <c:v>451.83678099609301</c:v>
                </c:pt>
                <c:pt idx="195031">
                  <c:v>451.83909775136698</c:v>
                </c:pt>
                <c:pt idx="195032">
                  <c:v>451.84141450663998</c:v>
                </c:pt>
                <c:pt idx="195033">
                  <c:v>451.843731261914</c:v>
                </c:pt>
                <c:pt idx="195034">
                  <c:v>451.846048017187</c:v>
                </c:pt>
                <c:pt idx="195035">
                  <c:v>451.84836477246103</c:v>
                </c:pt>
                <c:pt idx="195036">
                  <c:v>451.85068152773403</c:v>
                </c:pt>
                <c:pt idx="195037">
                  <c:v>451.85299828300799</c:v>
                </c:pt>
                <c:pt idx="195038">
                  <c:v>451.85531503828099</c:v>
                </c:pt>
                <c:pt idx="195039">
                  <c:v>451.85763179355502</c:v>
                </c:pt>
                <c:pt idx="195040">
                  <c:v>451.85994854882802</c:v>
                </c:pt>
                <c:pt idx="195041">
                  <c:v>451.86226530410198</c:v>
                </c:pt>
                <c:pt idx="195042">
                  <c:v>451.86458205937498</c:v>
                </c:pt>
                <c:pt idx="195043">
                  <c:v>451.86689881464901</c:v>
                </c:pt>
                <c:pt idx="195044">
                  <c:v>451.86921556992201</c:v>
                </c:pt>
                <c:pt idx="195045">
                  <c:v>451.87153232519597</c:v>
                </c:pt>
                <c:pt idx="195046">
                  <c:v>451.87384908046897</c:v>
                </c:pt>
                <c:pt idx="195047">
                  <c:v>451.876165835743</c:v>
                </c:pt>
                <c:pt idx="195048">
                  <c:v>451.878482591016</c:v>
                </c:pt>
                <c:pt idx="195049">
                  <c:v>451.88079934629002</c:v>
                </c:pt>
                <c:pt idx="195050">
                  <c:v>451.88311610156302</c:v>
                </c:pt>
                <c:pt idx="195051">
                  <c:v>451.88543285683699</c:v>
                </c:pt>
                <c:pt idx="195052">
                  <c:v>451.88774961210999</c:v>
                </c:pt>
                <c:pt idx="195053">
                  <c:v>451.89006636738401</c:v>
                </c:pt>
                <c:pt idx="195054">
                  <c:v>451.89238312265701</c:v>
                </c:pt>
                <c:pt idx="195055">
                  <c:v>451.89469987793098</c:v>
                </c:pt>
                <c:pt idx="195056">
                  <c:v>451.897016633205</c:v>
                </c:pt>
                <c:pt idx="195057">
                  <c:v>451.899333388478</c:v>
                </c:pt>
                <c:pt idx="195058">
                  <c:v>451.90165014375202</c:v>
                </c:pt>
                <c:pt idx="195059">
                  <c:v>451.90396689902502</c:v>
                </c:pt>
                <c:pt idx="195060">
                  <c:v>451.90628365429899</c:v>
                </c:pt>
                <c:pt idx="195061">
                  <c:v>451.90860040957199</c:v>
                </c:pt>
                <c:pt idx="195062">
                  <c:v>451.91091716484601</c:v>
                </c:pt>
                <c:pt idx="195063">
                  <c:v>451.91323392011901</c:v>
                </c:pt>
                <c:pt idx="195064">
                  <c:v>451.91555067539298</c:v>
                </c:pt>
                <c:pt idx="195065">
                  <c:v>451.91786743066598</c:v>
                </c:pt>
                <c:pt idx="195066">
                  <c:v>451.92018418594</c:v>
                </c:pt>
                <c:pt idx="195067">
                  <c:v>451.922500941213</c:v>
                </c:pt>
                <c:pt idx="195068">
                  <c:v>451.92481769648703</c:v>
                </c:pt>
                <c:pt idx="195069">
                  <c:v>451.92713445176003</c:v>
                </c:pt>
                <c:pt idx="195070">
                  <c:v>451.92945120703399</c:v>
                </c:pt>
                <c:pt idx="195071">
                  <c:v>451.93176796230699</c:v>
                </c:pt>
                <c:pt idx="195072">
                  <c:v>451.93408471758102</c:v>
                </c:pt>
                <c:pt idx="195073">
                  <c:v>451.93640147285402</c:v>
                </c:pt>
                <c:pt idx="195074">
                  <c:v>451.93871822812798</c:v>
                </c:pt>
                <c:pt idx="195075">
                  <c:v>451.94103498340098</c:v>
                </c:pt>
                <c:pt idx="195076">
                  <c:v>451.94335173867501</c:v>
                </c:pt>
                <c:pt idx="195077">
                  <c:v>451.94566849394801</c:v>
                </c:pt>
                <c:pt idx="195078">
                  <c:v>451.94798524922197</c:v>
                </c:pt>
                <c:pt idx="195079">
                  <c:v>451.95030200449497</c:v>
                </c:pt>
                <c:pt idx="195080">
                  <c:v>451.952618759769</c:v>
                </c:pt>
                <c:pt idx="195081">
                  <c:v>451.954935515042</c:v>
                </c:pt>
                <c:pt idx="195082">
                  <c:v>451.95725227031602</c:v>
                </c:pt>
                <c:pt idx="195083">
                  <c:v>451.95956902558902</c:v>
                </c:pt>
                <c:pt idx="195084">
                  <c:v>451.96188578086299</c:v>
                </c:pt>
                <c:pt idx="195085">
                  <c:v>451.96420253613599</c:v>
                </c:pt>
                <c:pt idx="195086">
                  <c:v>451.96651929141001</c:v>
                </c:pt>
                <c:pt idx="195087">
                  <c:v>451.96883604668301</c:v>
                </c:pt>
                <c:pt idx="195088">
                  <c:v>451.97115280195698</c:v>
                </c:pt>
                <c:pt idx="195089">
                  <c:v>451.97346955722998</c:v>
                </c:pt>
                <c:pt idx="195090">
                  <c:v>451.975786312504</c:v>
                </c:pt>
                <c:pt idx="195091">
                  <c:v>451.978103067777</c:v>
                </c:pt>
                <c:pt idx="195092">
                  <c:v>451.98041982305102</c:v>
                </c:pt>
                <c:pt idx="195093">
                  <c:v>451.98273657832402</c:v>
                </c:pt>
                <c:pt idx="195094">
                  <c:v>451.98505333359799</c:v>
                </c:pt>
                <c:pt idx="195095">
                  <c:v>451.98737008887099</c:v>
                </c:pt>
                <c:pt idx="195096">
                  <c:v>451.98968684414501</c:v>
                </c:pt>
                <c:pt idx="195097">
                  <c:v>451.99200359941801</c:v>
                </c:pt>
                <c:pt idx="195098">
                  <c:v>451.99432035469198</c:v>
                </c:pt>
                <c:pt idx="195099">
                  <c:v>451.996637109966</c:v>
                </c:pt>
                <c:pt idx="195100">
                  <c:v>451.998953865239</c:v>
                </c:pt>
                <c:pt idx="195101">
                  <c:v>452.00127062051303</c:v>
                </c:pt>
                <c:pt idx="195102">
                  <c:v>452.00358737578603</c:v>
                </c:pt>
                <c:pt idx="195103">
                  <c:v>452.00590413105999</c:v>
                </c:pt>
                <c:pt idx="195104">
                  <c:v>452.00822088633299</c:v>
                </c:pt>
                <c:pt idx="195105">
                  <c:v>452.01053764160702</c:v>
                </c:pt>
                <c:pt idx="195106">
                  <c:v>452.01285439688002</c:v>
                </c:pt>
                <c:pt idx="195107">
                  <c:v>452.01517115215398</c:v>
                </c:pt>
                <c:pt idx="195108">
                  <c:v>452.01748790742698</c:v>
                </c:pt>
                <c:pt idx="195109">
                  <c:v>452.01980466270101</c:v>
                </c:pt>
                <c:pt idx="195110">
                  <c:v>452.02212141797401</c:v>
                </c:pt>
                <c:pt idx="195111">
                  <c:v>452.02443817324797</c:v>
                </c:pt>
                <c:pt idx="195112">
                  <c:v>452.02675492852097</c:v>
                </c:pt>
                <c:pt idx="195113">
                  <c:v>452.029071683795</c:v>
                </c:pt>
                <c:pt idx="195114">
                  <c:v>452.031388439068</c:v>
                </c:pt>
                <c:pt idx="195115">
                  <c:v>452.03370519434202</c:v>
                </c:pt>
                <c:pt idx="195116">
                  <c:v>452.03602194961502</c:v>
                </c:pt>
                <c:pt idx="195117">
                  <c:v>452.03833870488899</c:v>
                </c:pt>
                <c:pt idx="195118">
                  <c:v>452.04065546016199</c:v>
                </c:pt>
                <c:pt idx="195119">
                  <c:v>452.04297221543601</c:v>
                </c:pt>
                <c:pt idx="195120">
                  <c:v>452.04528897070901</c:v>
                </c:pt>
                <c:pt idx="195121">
                  <c:v>452.04760572598298</c:v>
                </c:pt>
                <c:pt idx="195122">
                  <c:v>452.04992248125598</c:v>
                </c:pt>
                <c:pt idx="195123">
                  <c:v>452.05223923653</c:v>
                </c:pt>
                <c:pt idx="195124">
                  <c:v>452.054555991803</c:v>
                </c:pt>
                <c:pt idx="195125">
                  <c:v>452.05687274707702</c:v>
                </c:pt>
                <c:pt idx="195126">
                  <c:v>452.05918950235002</c:v>
                </c:pt>
                <c:pt idx="195127">
                  <c:v>452.06150625762399</c:v>
                </c:pt>
                <c:pt idx="195128">
                  <c:v>452.06382301289699</c:v>
                </c:pt>
                <c:pt idx="195129">
                  <c:v>452.06613976817101</c:v>
                </c:pt>
                <c:pt idx="195130">
                  <c:v>452.06845652344401</c:v>
                </c:pt>
                <c:pt idx="195131">
                  <c:v>452.07077327871798</c:v>
                </c:pt>
                <c:pt idx="195132">
                  <c:v>452.07309003399098</c:v>
                </c:pt>
                <c:pt idx="195133">
                  <c:v>452.075406789265</c:v>
                </c:pt>
                <c:pt idx="195134">
                  <c:v>452.077723544538</c:v>
                </c:pt>
                <c:pt idx="195135">
                  <c:v>452.08004029981203</c:v>
                </c:pt>
                <c:pt idx="195136">
                  <c:v>452.08235705508503</c:v>
                </c:pt>
                <c:pt idx="195137">
                  <c:v>452.08467381035899</c:v>
                </c:pt>
                <c:pt idx="195138">
                  <c:v>452.08699056563199</c:v>
                </c:pt>
                <c:pt idx="195139">
                  <c:v>452.08930732090602</c:v>
                </c:pt>
                <c:pt idx="195140">
                  <c:v>452.09162407617902</c:v>
                </c:pt>
                <c:pt idx="195141">
                  <c:v>452.09394083145298</c:v>
                </c:pt>
                <c:pt idx="195142">
                  <c:v>452.09625758672701</c:v>
                </c:pt>
                <c:pt idx="195143">
                  <c:v>452.09857434200001</c:v>
                </c:pt>
                <c:pt idx="195144">
                  <c:v>452.10089109727397</c:v>
                </c:pt>
                <c:pt idx="195145">
                  <c:v>452.10320785254697</c:v>
                </c:pt>
                <c:pt idx="195146">
                  <c:v>452.105524607821</c:v>
                </c:pt>
                <c:pt idx="195147">
                  <c:v>452.107841363094</c:v>
                </c:pt>
                <c:pt idx="195148">
                  <c:v>452.11015811836802</c:v>
                </c:pt>
                <c:pt idx="195149">
                  <c:v>452.11247487364102</c:v>
                </c:pt>
                <c:pt idx="195150">
                  <c:v>452.11479162891499</c:v>
                </c:pt>
                <c:pt idx="195151">
                  <c:v>452.11710838418799</c:v>
                </c:pt>
                <c:pt idx="195152">
                  <c:v>452.11942513946201</c:v>
                </c:pt>
                <c:pt idx="195153">
                  <c:v>452.12174189473501</c:v>
                </c:pt>
                <c:pt idx="195154">
                  <c:v>452.12405865000898</c:v>
                </c:pt>
                <c:pt idx="195155">
                  <c:v>452.12637540528198</c:v>
                </c:pt>
                <c:pt idx="195156">
                  <c:v>452.128692160556</c:v>
                </c:pt>
                <c:pt idx="195157">
                  <c:v>452.131008915829</c:v>
                </c:pt>
                <c:pt idx="195158">
                  <c:v>452.13332567110302</c:v>
                </c:pt>
                <c:pt idx="195159">
                  <c:v>452.13564242637602</c:v>
                </c:pt>
                <c:pt idx="195160">
                  <c:v>452.13795918164999</c:v>
                </c:pt>
                <c:pt idx="195161">
                  <c:v>452.14027593692299</c:v>
                </c:pt>
                <c:pt idx="195162">
                  <c:v>452.14259269219701</c:v>
                </c:pt>
                <c:pt idx="195163">
                  <c:v>452.14490944747001</c:v>
                </c:pt>
                <c:pt idx="195164">
                  <c:v>452.14722620274398</c:v>
                </c:pt>
                <c:pt idx="195165">
                  <c:v>452.14954295801698</c:v>
                </c:pt>
                <c:pt idx="195166">
                  <c:v>452.151859713291</c:v>
                </c:pt>
                <c:pt idx="195167">
                  <c:v>452.154176468564</c:v>
                </c:pt>
                <c:pt idx="195168">
                  <c:v>452.15649322383803</c:v>
                </c:pt>
                <c:pt idx="195169">
                  <c:v>452.15880997911103</c:v>
                </c:pt>
                <c:pt idx="195170">
                  <c:v>452.16112673438499</c:v>
                </c:pt>
                <c:pt idx="195171">
                  <c:v>452.16344348965799</c:v>
                </c:pt>
                <c:pt idx="195172">
                  <c:v>452.16576024493202</c:v>
                </c:pt>
                <c:pt idx="195173">
                  <c:v>452.16807700020502</c:v>
                </c:pt>
                <c:pt idx="195174">
                  <c:v>452.17039375547898</c:v>
                </c:pt>
                <c:pt idx="195175">
                  <c:v>452.17271051075198</c:v>
                </c:pt>
                <c:pt idx="195176">
                  <c:v>452.17502726602601</c:v>
                </c:pt>
                <c:pt idx="195177">
                  <c:v>452.17734402129901</c:v>
                </c:pt>
                <c:pt idx="195178">
                  <c:v>452.17966077657297</c:v>
                </c:pt>
                <c:pt idx="195179">
                  <c:v>452.18197753184597</c:v>
                </c:pt>
                <c:pt idx="195180">
                  <c:v>452.18429428712</c:v>
                </c:pt>
                <c:pt idx="195181">
                  <c:v>452.186611042393</c:v>
                </c:pt>
                <c:pt idx="195182">
                  <c:v>452.18892779766702</c:v>
                </c:pt>
                <c:pt idx="195183">
                  <c:v>452.19124455294099</c:v>
                </c:pt>
                <c:pt idx="195184">
                  <c:v>452.19356130821399</c:v>
                </c:pt>
                <c:pt idx="195185">
                  <c:v>452.19587806348801</c:v>
                </c:pt>
                <c:pt idx="195186">
                  <c:v>452.19819481876101</c:v>
                </c:pt>
                <c:pt idx="195187">
                  <c:v>452.20051157403498</c:v>
                </c:pt>
                <c:pt idx="195188">
                  <c:v>452.20282832930798</c:v>
                </c:pt>
                <c:pt idx="195189">
                  <c:v>452.205145084582</c:v>
                </c:pt>
                <c:pt idx="195190">
                  <c:v>452.207461839855</c:v>
                </c:pt>
                <c:pt idx="195191">
                  <c:v>452.20977859512902</c:v>
                </c:pt>
                <c:pt idx="195192">
                  <c:v>452.21209535040202</c:v>
                </c:pt>
                <c:pt idx="195193">
                  <c:v>452.21441210567599</c:v>
                </c:pt>
                <c:pt idx="195194">
                  <c:v>452.21672886094899</c:v>
                </c:pt>
                <c:pt idx="195195">
                  <c:v>452.21904561622301</c:v>
                </c:pt>
                <c:pt idx="195196">
                  <c:v>452.22136237149601</c:v>
                </c:pt>
                <c:pt idx="195197">
                  <c:v>452.22367912676998</c:v>
                </c:pt>
                <c:pt idx="195198">
                  <c:v>452.22599588204298</c:v>
                </c:pt>
                <c:pt idx="195199">
                  <c:v>452.228312637317</c:v>
                </c:pt>
                <c:pt idx="195200">
                  <c:v>452.23062939259</c:v>
                </c:pt>
                <c:pt idx="195201">
                  <c:v>452.23294614786403</c:v>
                </c:pt>
                <c:pt idx="195202">
                  <c:v>452.23526290313703</c:v>
                </c:pt>
                <c:pt idx="195203">
                  <c:v>452.23757965841099</c:v>
                </c:pt>
                <c:pt idx="195204">
                  <c:v>452.23989641368399</c:v>
                </c:pt>
                <c:pt idx="195205">
                  <c:v>452.24221316895802</c:v>
                </c:pt>
                <c:pt idx="195206">
                  <c:v>452.24452992423102</c:v>
                </c:pt>
                <c:pt idx="195207">
                  <c:v>452.24684667950498</c:v>
                </c:pt>
                <c:pt idx="195208">
                  <c:v>452.24916343477798</c:v>
                </c:pt>
                <c:pt idx="195209">
                  <c:v>452.25148019005201</c:v>
                </c:pt>
                <c:pt idx="195210">
                  <c:v>452.25379694532501</c:v>
                </c:pt>
                <c:pt idx="195211">
                  <c:v>452.25611370059897</c:v>
                </c:pt>
                <c:pt idx="195212">
                  <c:v>452.25843045587197</c:v>
                </c:pt>
                <c:pt idx="195213">
                  <c:v>452.260747211146</c:v>
                </c:pt>
                <c:pt idx="195214">
                  <c:v>452.263063966419</c:v>
                </c:pt>
                <c:pt idx="195215">
                  <c:v>452.26538072169302</c:v>
                </c:pt>
                <c:pt idx="195216">
                  <c:v>452.26769747696602</c:v>
                </c:pt>
                <c:pt idx="195217">
                  <c:v>452.27001423223999</c:v>
                </c:pt>
                <c:pt idx="195218">
                  <c:v>452.27233098751299</c:v>
                </c:pt>
                <c:pt idx="195219">
                  <c:v>452.27464774278701</c:v>
                </c:pt>
                <c:pt idx="195220">
                  <c:v>452.27696449806001</c:v>
                </c:pt>
                <c:pt idx="195221">
                  <c:v>452.27928125333398</c:v>
                </c:pt>
                <c:pt idx="195222">
                  <c:v>452.28159800860698</c:v>
                </c:pt>
                <c:pt idx="195223">
                  <c:v>452.283914763881</c:v>
                </c:pt>
                <c:pt idx="195224">
                  <c:v>452.286231519154</c:v>
                </c:pt>
                <c:pt idx="195225">
                  <c:v>452.28854827442802</c:v>
                </c:pt>
                <c:pt idx="195226">
                  <c:v>452.29086502970199</c:v>
                </c:pt>
                <c:pt idx="195227">
                  <c:v>452.29318178497499</c:v>
                </c:pt>
                <c:pt idx="195228">
                  <c:v>452.29549854024901</c:v>
                </c:pt>
                <c:pt idx="195229">
                  <c:v>452.29781529552201</c:v>
                </c:pt>
                <c:pt idx="195230">
                  <c:v>452.30013205079598</c:v>
                </c:pt>
                <c:pt idx="195231">
                  <c:v>452.30244880606898</c:v>
                </c:pt>
                <c:pt idx="195232">
                  <c:v>452.304765561343</c:v>
                </c:pt>
                <c:pt idx="195233">
                  <c:v>452.307082316616</c:v>
                </c:pt>
                <c:pt idx="195234">
                  <c:v>452.30939907189003</c:v>
                </c:pt>
                <c:pt idx="195235">
                  <c:v>452.31171582716303</c:v>
                </c:pt>
                <c:pt idx="195236">
                  <c:v>452.31403258243699</c:v>
                </c:pt>
                <c:pt idx="195237">
                  <c:v>452.31634933770999</c:v>
                </c:pt>
                <c:pt idx="195238">
                  <c:v>452.31866609298402</c:v>
                </c:pt>
                <c:pt idx="195239">
                  <c:v>452.32098284825702</c:v>
                </c:pt>
                <c:pt idx="195240">
                  <c:v>452.32329960353098</c:v>
                </c:pt>
                <c:pt idx="195241">
                  <c:v>452.32561635880398</c:v>
                </c:pt>
                <c:pt idx="195242">
                  <c:v>452.32793311407801</c:v>
                </c:pt>
                <c:pt idx="195243">
                  <c:v>452.33024986935101</c:v>
                </c:pt>
                <c:pt idx="195244">
                  <c:v>452.33256662462497</c:v>
                </c:pt>
                <c:pt idx="195245">
                  <c:v>452.33488337989797</c:v>
                </c:pt>
                <c:pt idx="195246">
                  <c:v>452.337200135172</c:v>
                </c:pt>
                <c:pt idx="195247">
                  <c:v>452.339516890445</c:v>
                </c:pt>
                <c:pt idx="195248">
                  <c:v>452.34183364571902</c:v>
                </c:pt>
                <c:pt idx="195249">
                  <c:v>452.34415040099202</c:v>
                </c:pt>
                <c:pt idx="195250">
                  <c:v>452.34646715626599</c:v>
                </c:pt>
                <c:pt idx="195251">
                  <c:v>452.34878391153899</c:v>
                </c:pt>
                <c:pt idx="195252">
                  <c:v>452.35110066681301</c:v>
                </c:pt>
                <c:pt idx="195253">
                  <c:v>452.35341742208601</c:v>
                </c:pt>
                <c:pt idx="195254">
                  <c:v>452.35573417735998</c:v>
                </c:pt>
                <c:pt idx="195255">
                  <c:v>452.35805093263298</c:v>
                </c:pt>
                <c:pt idx="195256">
                  <c:v>452.360367687907</c:v>
                </c:pt>
                <c:pt idx="195257">
                  <c:v>452.36268444318</c:v>
                </c:pt>
                <c:pt idx="195258">
                  <c:v>452.36500119845402</c:v>
                </c:pt>
                <c:pt idx="195259">
                  <c:v>452.36731795372702</c:v>
                </c:pt>
                <c:pt idx="195260">
                  <c:v>452.36963470900099</c:v>
                </c:pt>
                <c:pt idx="195261">
                  <c:v>452.37195146427399</c:v>
                </c:pt>
                <c:pt idx="195262">
                  <c:v>452.37426821954801</c:v>
                </c:pt>
                <c:pt idx="195263">
                  <c:v>452.37658497482101</c:v>
                </c:pt>
                <c:pt idx="195264">
                  <c:v>452.37890173009498</c:v>
                </c:pt>
                <c:pt idx="195265">
                  <c:v>452.38121848536798</c:v>
                </c:pt>
                <c:pt idx="195266">
                  <c:v>452.383535240642</c:v>
                </c:pt>
                <c:pt idx="195267">
                  <c:v>452.385851995915</c:v>
                </c:pt>
                <c:pt idx="195268">
                  <c:v>452.38816875118903</c:v>
                </c:pt>
                <c:pt idx="195269">
                  <c:v>452.39048550646299</c:v>
                </c:pt>
                <c:pt idx="195270">
                  <c:v>452.39280226173599</c:v>
                </c:pt>
                <c:pt idx="195271">
                  <c:v>452.39511901701002</c:v>
                </c:pt>
                <c:pt idx="195272">
                  <c:v>452.39743577228302</c:v>
                </c:pt>
                <c:pt idx="195273">
                  <c:v>452.39975252755698</c:v>
                </c:pt>
                <c:pt idx="195274">
                  <c:v>452.40206928282998</c:v>
                </c:pt>
                <c:pt idx="195275">
                  <c:v>452.40438603810401</c:v>
                </c:pt>
                <c:pt idx="195276">
                  <c:v>452.40670279337701</c:v>
                </c:pt>
                <c:pt idx="195277">
                  <c:v>452.40901954865097</c:v>
                </c:pt>
                <c:pt idx="195278">
                  <c:v>452.41133630392397</c:v>
                </c:pt>
                <c:pt idx="195279">
                  <c:v>452.413653059198</c:v>
                </c:pt>
                <c:pt idx="195280">
                  <c:v>452.415969814471</c:v>
                </c:pt>
                <c:pt idx="195281">
                  <c:v>452.41828656974502</c:v>
                </c:pt>
                <c:pt idx="195282">
                  <c:v>452.42060332501802</c:v>
                </c:pt>
                <c:pt idx="195283">
                  <c:v>452.42292008029199</c:v>
                </c:pt>
                <c:pt idx="195284">
                  <c:v>452.42523683556499</c:v>
                </c:pt>
                <c:pt idx="195285">
                  <c:v>452.42755359083901</c:v>
                </c:pt>
                <c:pt idx="195286">
                  <c:v>452.42987034611201</c:v>
                </c:pt>
                <c:pt idx="195287">
                  <c:v>452.43218710138598</c:v>
                </c:pt>
                <c:pt idx="195288">
                  <c:v>452.43450385665898</c:v>
                </c:pt>
                <c:pt idx="195289">
                  <c:v>452.436820611933</c:v>
                </c:pt>
                <c:pt idx="195290">
                  <c:v>452.439137367206</c:v>
                </c:pt>
                <c:pt idx="195291">
                  <c:v>452.44145412248002</c:v>
                </c:pt>
                <c:pt idx="195292">
                  <c:v>452.44377087775302</c:v>
                </c:pt>
                <c:pt idx="195293">
                  <c:v>452.44608763302699</c:v>
                </c:pt>
                <c:pt idx="195294">
                  <c:v>452.44840438829999</c:v>
                </c:pt>
                <c:pt idx="195295">
                  <c:v>452.45072114357401</c:v>
                </c:pt>
                <c:pt idx="195296">
                  <c:v>452.45303789884701</c:v>
                </c:pt>
                <c:pt idx="195297">
                  <c:v>452.45535465412098</c:v>
                </c:pt>
                <c:pt idx="195298">
                  <c:v>452.45767140939398</c:v>
                </c:pt>
                <c:pt idx="195299">
                  <c:v>452.459988164668</c:v>
                </c:pt>
                <c:pt idx="195300">
                  <c:v>452.462304919941</c:v>
                </c:pt>
                <c:pt idx="195301">
                  <c:v>452.46462167521503</c:v>
                </c:pt>
                <c:pt idx="195302">
                  <c:v>452.46693843048803</c:v>
                </c:pt>
                <c:pt idx="195303">
                  <c:v>452.46925518576199</c:v>
                </c:pt>
                <c:pt idx="195304">
                  <c:v>452.47157194103499</c:v>
                </c:pt>
                <c:pt idx="195305">
                  <c:v>452.47388869630902</c:v>
                </c:pt>
                <c:pt idx="195306">
                  <c:v>452.47620545158202</c:v>
                </c:pt>
                <c:pt idx="195307">
                  <c:v>452.47852220685598</c:v>
                </c:pt>
                <c:pt idx="195308">
                  <c:v>452.48083896212898</c:v>
                </c:pt>
                <c:pt idx="195309">
                  <c:v>452.48315571740301</c:v>
                </c:pt>
                <c:pt idx="195310">
                  <c:v>452.48547247267601</c:v>
                </c:pt>
                <c:pt idx="195311">
                  <c:v>452.48778922794997</c:v>
                </c:pt>
                <c:pt idx="195312">
                  <c:v>452.490105983224</c:v>
                </c:pt>
                <c:pt idx="195313">
                  <c:v>452.492422738497</c:v>
                </c:pt>
                <c:pt idx="195314">
                  <c:v>452.49473949377102</c:v>
                </c:pt>
                <c:pt idx="195315">
                  <c:v>452.49705624904402</c:v>
                </c:pt>
                <c:pt idx="195316">
                  <c:v>452.49937300431799</c:v>
                </c:pt>
                <c:pt idx="195317">
                  <c:v>452.50168975959099</c:v>
                </c:pt>
                <c:pt idx="195318">
                  <c:v>452.50400651486501</c:v>
                </c:pt>
                <c:pt idx="195319">
                  <c:v>452.50632327013801</c:v>
                </c:pt>
                <c:pt idx="195320">
                  <c:v>452.50864002541198</c:v>
                </c:pt>
                <c:pt idx="195321">
                  <c:v>452.51095678068498</c:v>
                </c:pt>
                <c:pt idx="195322">
                  <c:v>452.513273535959</c:v>
                </c:pt>
                <c:pt idx="195323">
                  <c:v>452.515590291232</c:v>
                </c:pt>
                <c:pt idx="195324">
                  <c:v>452.51790704650602</c:v>
                </c:pt>
                <c:pt idx="195325">
                  <c:v>452.52022380177903</c:v>
                </c:pt>
                <c:pt idx="195326">
                  <c:v>452.52254055705299</c:v>
                </c:pt>
                <c:pt idx="195327">
                  <c:v>452.52485731232599</c:v>
                </c:pt>
                <c:pt idx="195328">
                  <c:v>452.52717406760001</c:v>
                </c:pt>
                <c:pt idx="195329">
                  <c:v>452.52949082287302</c:v>
                </c:pt>
                <c:pt idx="195330">
                  <c:v>452.53180757814698</c:v>
                </c:pt>
                <c:pt idx="195331">
                  <c:v>452.53412433341998</c:v>
                </c:pt>
                <c:pt idx="195332">
                  <c:v>452.536441088694</c:v>
                </c:pt>
                <c:pt idx="195333">
                  <c:v>452.53875784396701</c:v>
                </c:pt>
                <c:pt idx="195334">
                  <c:v>452.54107459924103</c:v>
                </c:pt>
                <c:pt idx="195335">
                  <c:v>452.54339135451397</c:v>
                </c:pt>
                <c:pt idx="195336">
                  <c:v>452.54570810978799</c:v>
                </c:pt>
                <c:pt idx="195337">
                  <c:v>452.548024865061</c:v>
                </c:pt>
                <c:pt idx="195338">
                  <c:v>452.55034162033502</c:v>
                </c:pt>
                <c:pt idx="195339">
                  <c:v>452.55265837560802</c:v>
                </c:pt>
                <c:pt idx="195340">
                  <c:v>452.55497513088199</c:v>
                </c:pt>
                <c:pt idx="195341">
                  <c:v>452.55729188615499</c:v>
                </c:pt>
                <c:pt idx="195342">
                  <c:v>452.55960864142901</c:v>
                </c:pt>
                <c:pt idx="195343">
                  <c:v>452.56192539670201</c:v>
                </c:pt>
                <c:pt idx="195344">
                  <c:v>452.56424215197598</c:v>
                </c:pt>
                <c:pt idx="195345">
                  <c:v>452.56655890724898</c:v>
                </c:pt>
                <c:pt idx="195346">
                  <c:v>452.568875662523</c:v>
                </c:pt>
                <c:pt idx="195347">
                  <c:v>452.571192417796</c:v>
                </c:pt>
                <c:pt idx="195348">
                  <c:v>452.57350917307002</c:v>
                </c:pt>
                <c:pt idx="195349">
                  <c:v>452.57582592834302</c:v>
                </c:pt>
                <c:pt idx="195350">
                  <c:v>452.57814268361699</c:v>
                </c:pt>
                <c:pt idx="195351">
                  <c:v>452.58045943888999</c:v>
                </c:pt>
                <c:pt idx="195352">
                  <c:v>452.58277619416401</c:v>
                </c:pt>
                <c:pt idx="195353">
                  <c:v>452.58509294943701</c:v>
                </c:pt>
                <c:pt idx="195354">
                  <c:v>452.58740970471098</c:v>
                </c:pt>
                <c:pt idx="195355">
                  <c:v>452.589726459985</c:v>
                </c:pt>
                <c:pt idx="195356">
                  <c:v>452.592043215258</c:v>
                </c:pt>
                <c:pt idx="195357">
                  <c:v>452.59435997053203</c:v>
                </c:pt>
                <c:pt idx="195358">
                  <c:v>452.59667672580503</c:v>
                </c:pt>
                <c:pt idx="195359">
                  <c:v>452.59899348107899</c:v>
                </c:pt>
                <c:pt idx="195360">
                  <c:v>452.60131023635199</c:v>
                </c:pt>
                <c:pt idx="195361">
                  <c:v>452.60362699162602</c:v>
                </c:pt>
                <c:pt idx="195362">
                  <c:v>452.60594374689902</c:v>
                </c:pt>
                <c:pt idx="195363">
                  <c:v>452.60826050217298</c:v>
                </c:pt>
                <c:pt idx="195364">
                  <c:v>452.61057725744598</c:v>
                </c:pt>
                <c:pt idx="195365">
                  <c:v>452.61289401272001</c:v>
                </c:pt>
                <c:pt idx="195366">
                  <c:v>452.61521076799301</c:v>
                </c:pt>
                <c:pt idx="195367">
                  <c:v>452.61752752326697</c:v>
                </c:pt>
                <c:pt idx="195368">
                  <c:v>452.61984427853997</c:v>
                </c:pt>
                <c:pt idx="195369">
                  <c:v>452.622161033814</c:v>
                </c:pt>
                <c:pt idx="195370">
                  <c:v>452.624477789087</c:v>
                </c:pt>
                <c:pt idx="195371">
                  <c:v>452.62679454436102</c:v>
                </c:pt>
                <c:pt idx="195372">
                  <c:v>452.62911129963402</c:v>
                </c:pt>
                <c:pt idx="195373">
                  <c:v>452.63142805490799</c:v>
                </c:pt>
                <c:pt idx="195374">
                  <c:v>452.63374481018099</c:v>
                </c:pt>
                <c:pt idx="195375">
                  <c:v>452.63606156545501</c:v>
                </c:pt>
                <c:pt idx="195376">
                  <c:v>452.63837832072801</c:v>
                </c:pt>
                <c:pt idx="195377">
                  <c:v>452.64069507600198</c:v>
                </c:pt>
                <c:pt idx="195378">
                  <c:v>452.64301183127498</c:v>
                </c:pt>
                <c:pt idx="195379">
                  <c:v>452.645328586549</c:v>
                </c:pt>
                <c:pt idx="195380">
                  <c:v>452.647645341822</c:v>
                </c:pt>
                <c:pt idx="195381">
                  <c:v>452.64996209709602</c:v>
                </c:pt>
                <c:pt idx="195382">
                  <c:v>452.65227885236902</c:v>
                </c:pt>
                <c:pt idx="195383">
                  <c:v>452.65459560764299</c:v>
                </c:pt>
                <c:pt idx="195384">
                  <c:v>452.65691236291599</c:v>
                </c:pt>
                <c:pt idx="195385">
                  <c:v>452.65922911819001</c:v>
                </c:pt>
                <c:pt idx="195386">
                  <c:v>452.66154587346301</c:v>
                </c:pt>
                <c:pt idx="195387">
                  <c:v>452.66386262873698</c:v>
                </c:pt>
                <c:pt idx="195388">
                  <c:v>452.66617938400998</c:v>
                </c:pt>
                <c:pt idx="195389">
                  <c:v>452.668496139284</c:v>
                </c:pt>
                <c:pt idx="195390">
                  <c:v>452.670812894557</c:v>
                </c:pt>
                <c:pt idx="195391">
                  <c:v>452.67312964983103</c:v>
                </c:pt>
                <c:pt idx="195392">
                  <c:v>452.67544640510403</c:v>
                </c:pt>
                <c:pt idx="195393">
                  <c:v>452.67776316037799</c:v>
                </c:pt>
                <c:pt idx="195394">
                  <c:v>452.68007991565099</c:v>
                </c:pt>
                <c:pt idx="195395">
                  <c:v>452.68239667092502</c:v>
                </c:pt>
                <c:pt idx="195396">
                  <c:v>452.68471342619802</c:v>
                </c:pt>
                <c:pt idx="195397">
                  <c:v>452.68703018147198</c:v>
                </c:pt>
                <c:pt idx="195398">
                  <c:v>452.68934693674601</c:v>
                </c:pt>
                <c:pt idx="195399">
                  <c:v>452.69166369201901</c:v>
                </c:pt>
                <c:pt idx="195400">
                  <c:v>452.69398044729297</c:v>
                </c:pt>
                <c:pt idx="195401">
                  <c:v>452.69629720256597</c:v>
                </c:pt>
                <c:pt idx="195402">
                  <c:v>452.69861395784</c:v>
                </c:pt>
                <c:pt idx="195403">
                  <c:v>452.700930713113</c:v>
                </c:pt>
                <c:pt idx="195404">
                  <c:v>452.70324746838702</c:v>
                </c:pt>
                <c:pt idx="195405">
                  <c:v>452.70556422366002</c:v>
                </c:pt>
                <c:pt idx="195406">
                  <c:v>452.70788097893399</c:v>
                </c:pt>
                <c:pt idx="195407">
                  <c:v>452.71019773420699</c:v>
                </c:pt>
                <c:pt idx="195408">
                  <c:v>452.71251448948101</c:v>
                </c:pt>
                <c:pt idx="195409">
                  <c:v>452.71483124475401</c:v>
                </c:pt>
                <c:pt idx="195410">
                  <c:v>452.71714800002798</c:v>
                </c:pt>
                <c:pt idx="195411">
                  <c:v>452.71946475530098</c:v>
                </c:pt>
                <c:pt idx="195412">
                  <c:v>452.721781510575</c:v>
                </c:pt>
                <c:pt idx="195413">
                  <c:v>452.724098265848</c:v>
                </c:pt>
                <c:pt idx="195414">
                  <c:v>452.72641502112202</c:v>
                </c:pt>
                <c:pt idx="195415">
                  <c:v>452.72873177639502</c:v>
                </c:pt>
                <c:pt idx="195416">
                  <c:v>452.73104853166899</c:v>
                </c:pt>
                <c:pt idx="195417">
                  <c:v>452.73336528694199</c:v>
                </c:pt>
                <c:pt idx="195418">
                  <c:v>452.73568204221601</c:v>
                </c:pt>
                <c:pt idx="195419">
                  <c:v>452.73799879748901</c:v>
                </c:pt>
                <c:pt idx="195420">
                  <c:v>452.74031555276298</c:v>
                </c:pt>
                <c:pt idx="195421">
                  <c:v>452.74263230803598</c:v>
                </c:pt>
                <c:pt idx="195422">
                  <c:v>452.74494906331</c:v>
                </c:pt>
                <c:pt idx="195423">
                  <c:v>452.747265818583</c:v>
                </c:pt>
                <c:pt idx="195424">
                  <c:v>452.74958257385703</c:v>
                </c:pt>
                <c:pt idx="195425">
                  <c:v>452.75189932913003</c:v>
                </c:pt>
                <c:pt idx="195426">
                  <c:v>452.75421608440399</c:v>
                </c:pt>
                <c:pt idx="195427">
                  <c:v>452.75653283967699</c:v>
                </c:pt>
                <c:pt idx="195428">
                  <c:v>452.75884959495102</c:v>
                </c:pt>
                <c:pt idx="195429">
                  <c:v>452.76116635022402</c:v>
                </c:pt>
                <c:pt idx="195430">
                  <c:v>452.76348310549798</c:v>
                </c:pt>
                <c:pt idx="195431">
                  <c:v>452.76579986077098</c:v>
                </c:pt>
                <c:pt idx="195432">
                  <c:v>452.76811661604501</c:v>
                </c:pt>
                <c:pt idx="195433">
                  <c:v>452.77043337131801</c:v>
                </c:pt>
                <c:pt idx="195434">
                  <c:v>452.77275012659197</c:v>
                </c:pt>
                <c:pt idx="195435">
                  <c:v>452.77506688186497</c:v>
                </c:pt>
                <c:pt idx="195436">
                  <c:v>452.777383637139</c:v>
                </c:pt>
                <c:pt idx="195437">
                  <c:v>452.779700392412</c:v>
                </c:pt>
                <c:pt idx="195438">
                  <c:v>452.78201714768602</c:v>
                </c:pt>
                <c:pt idx="195439">
                  <c:v>452.78433390295999</c:v>
                </c:pt>
                <c:pt idx="195440">
                  <c:v>452.78665065823299</c:v>
                </c:pt>
                <c:pt idx="195441">
                  <c:v>452.78896741350701</c:v>
                </c:pt>
                <c:pt idx="195442">
                  <c:v>452.79128416878001</c:v>
                </c:pt>
                <c:pt idx="195443">
                  <c:v>452.79360092405398</c:v>
                </c:pt>
                <c:pt idx="195444">
                  <c:v>452.79591767932698</c:v>
                </c:pt>
                <c:pt idx="195445">
                  <c:v>452.798234434601</c:v>
                </c:pt>
                <c:pt idx="195446">
                  <c:v>452.800551189874</c:v>
                </c:pt>
                <c:pt idx="195447">
                  <c:v>452.80286794514802</c:v>
                </c:pt>
                <c:pt idx="195448">
                  <c:v>452.80518470042102</c:v>
                </c:pt>
                <c:pt idx="195449">
                  <c:v>452.80750145569499</c:v>
                </c:pt>
                <c:pt idx="195450">
                  <c:v>452.80981821096799</c:v>
                </c:pt>
                <c:pt idx="195451">
                  <c:v>452.81213496624201</c:v>
                </c:pt>
                <c:pt idx="195452">
                  <c:v>452.81445172151501</c:v>
                </c:pt>
                <c:pt idx="195453">
                  <c:v>452.81676847678898</c:v>
                </c:pt>
                <c:pt idx="195454">
                  <c:v>452.81908523206198</c:v>
                </c:pt>
                <c:pt idx="195455">
                  <c:v>452.821401987336</c:v>
                </c:pt>
                <c:pt idx="195456">
                  <c:v>452.823718742609</c:v>
                </c:pt>
                <c:pt idx="195457">
                  <c:v>452.82603549788303</c:v>
                </c:pt>
                <c:pt idx="195458">
                  <c:v>452.82835225315603</c:v>
                </c:pt>
                <c:pt idx="195459">
                  <c:v>452.83066900842999</c:v>
                </c:pt>
                <c:pt idx="195460">
                  <c:v>452.83298576370299</c:v>
                </c:pt>
                <c:pt idx="195461">
                  <c:v>452.83530251897702</c:v>
                </c:pt>
                <c:pt idx="195462">
                  <c:v>452.83761927425002</c:v>
                </c:pt>
                <c:pt idx="195463">
                  <c:v>452.83993602952398</c:v>
                </c:pt>
                <c:pt idx="195464">
                  <c:v>452.84225278479698</c:v>
                </c:pt>
                <c:pt idx="195465">
                  <c:v>452.84456954007101</c:v>
                </c:pt>
                <c:pt idx="195466">
                  <c:v>452.84688629534401</c:v>
                </c:pt>
                <c:pt idx="195467">
                  <c:v>452.84920305061797</c:v>
                </c:pt>
                <c:pt idx="195468">
                  <c:v>452.85151980589097</c:v>
                </c:pt>
                <c:pt idx="195469">
                  <c:v>452.853836561165</c:v>
                </c:pt>
                <c:pt idx="195470">
                  <c:v>452.856153316438</c:v>
                </c:pt>
                <c:pt idx="195471">
                  <c:v>452.85847007171202</c:v>
                </c:pt>
                <c:pt idx="195472">
                  <c:v>452.86078682698502</c:v>
                </c:pt>
                <c:pt idx="195473">
                  <c:v>452.86310358225899</c:v>
                </c:pt>
                <c:pt idx="195474">
                  <c:v>452.86542033753199</c:v>
                </c:pt>
                <c:pt idx="195475">
                  <c:v>452.86773709280601</c:v>
                </c:pt>
                <c:pt idx="195476">
                  <c:v>452.87005384807901</c:v>
                </c:pt>
                <c:pt idx="195477">
                  <c:v>452.87237060335298</c:v>
                </c:pt>
                <c:pt idx="195478">
                  <c:v>452.87468735862598</c:v>
                </c:pt>
                <c:pt idx="195479">
                  <c:v>452.8770041139</c:v>
                </c:pt>
                <c:pt idx="195480">
                  <c:v>452.879320869173</c:v>
                </c:pt>
                <c:pt idx="195481">
                  <c:v>452.88163762444702</c:v>
                </c:pt>
                <c:pt idx="195482">
                  <c:v>452.88395437972099</c:v>
                </c:pt>
                <c:pt idx="195483">
                  <c:v>452.88627113499399</c:v>
                </c:pt>
                <c:pt idx="195484">
                  <c:v>452.88858789026801</c:v>
                </c:pt>
                <c:pt idx="195485">
                  <c:v>452.89090464554101</c:v>
                </c:pt>
                <c:pt idx="195486">
                  <c:v>452.89322140081498</c:v>
                </c:pt>
                <c:pt idx="195487">
                  <c:v>452.89553815608798</c:v>
                </c:pt>
                <c:pt idx="195488">
                  <c:v>452.897854911362</c:v>
                </c:pt>
                <c:pt idx="195489">
                  <c:v>452.900171666635</c:v>
                </c:pt>
                <c:pt idx="195490">
                  <c:v>452.90248842190903</c:v>
                </c:pt>
                <c:pt idx="195491">
                  <c:v>452.90480517718203</c:v>
                </c:pt>
                <c:pt idx="195492">
                  <c:v>452.90712193245599</c:v>
                </c:pt>
                <c:pt idx="195493">
                  <c:v>452.90943868772899</c:v>
                </c:pt>
                <c:pt idx="195494">
                  <c:v>452.91175544300302</c:v>
                </c:pt>
                <c:pt idx="195495">
                  <c:v>452.91407219827602</c:v>
                </c:pt>
                <c:pt idx="195496">
                  <c:v>452.91638895354998</c:v>
                </c:pt>
                <c:pt idx="195497">
                  <c:v>452.91870570882298</c:v>
                </c:pt>
                <c:pt idx="195498">
                  <c:v>452.92102246409701</c:v>
                </c:pt>
                <c:pt idx="195499">
                  <c:v>452.92333921937001</c:v>
                </c:pt>
                <c:pt idx="195500">
                  <c:v>452.92565597464397</c:v>
                </c:pt>
                <c:pt idx="195501">
                  <c:v>452.92797272991697</c:v>
                </c:pt>
                <c:pt idx="195502">
                  <c:v>452.930289485191</c:v>
                </c:pt>
                <c:pt idx="195503">
                  <c:v>452.932606240464</c:v>
                </c:pt>
                <c:pt idx="195504">
                  <c:v>452.93492299573802</c:v>
                </c:pt>
                <c:pt idx="195505">
                  <c:v>452.93723975101102</c:v>
                </c:pt>
                <c:pt idx="195506">
                  <c:v>452.93955650628499</c:v>
                </c:pt>
                <c:pt idx="195507">
                  <c:v>452.94187326155799</c:v>
                </c:pt>
                <c:pt idx="195508">
                  <c:v>452.94419001683201</c:v>
                </c:pt>
                <c:pt idx="195509">
                  <c:v>452.94650677210501</c:v>
                </c:pt>
                <c:pt idx="195510">
                  <c:v>452.94882352737898</c:v>
                </c:pt>
                <c:pt idx="195511">
                  <c:v>452.95114028265198</c:v>
                </c:pt>
                <c:pt idx="195512">
                  <c:v>452.953457037926</c:v>
                </c:pt>
                <c:pt idx="195513">
                  <c:v>452.955773793199</c:v>
                </c:pt>
                <c:pt idx="195514">
                  <c:v>452.95809054847302</c:v>
                </c:pt>
                <c:pt idx="195515">
                  <c:v>452.96040730374602</c:v>
                </c:pt>
                <c:pt idx="195516">
                  <c:v>452.96272405901999</c:v>
                </c:pt>
                <c:pt idx="195517">
                  <c:v>452.96504081429299</c:v>
                </c:pt>
                <c:pt idx="195518">
                  <c:v>452.96735756956701</c:v>
                </c:pt>
                <c:pt idx="195519">
                  <c:v>452.96967432484001</c:v>
                </c:pt>
                <c:pt idx="195520">
                  <c:v>452.97199108011398</c:v>
                </c:pt>
                <c:pt idx="195521">
                  <c:v>452.97430783538698</c:v>
                </c:pt>
                <c:pt idx="195522">
                  <c:v>452.976624590661</c:v>
                </c:pt>
                <c:pt idx="195523">
                  <c:v>452.978941345934</c:v>
                </c:pt>
                <c:pt idx="195524">
                  <c:v>452.98125810120803</c:v>
                </c:pt>
                <c:pt idx="195525">
                  <c:v>452.98357485648199</c:v>
                </c:pt>
                <c:pt idx="195526">
                  <c:v>452.98589161175499</c:v>
                </c:pt>
                <c:pt idx="195527">
                  <c:v>452.98820836702902</c:v>
                </c:pt>
                <c:pt idx="195528">
                  <c:v>452.99052512230202</c:v>
                </c:pt>
                <c:pt idx="195529">
                  <c:v>452.99284187757598</c:v>
                </c:pt>
                <c:pt idx="195530">
                  <c:v>452.99515863284898</c:v>
                </c:pt>
                <c:pt idx="195531">
                  <c:v>452.99747538812301</c:v>
                </c:pt>
                <c:pt idx="195532">
                  <c:v>452.99979214339601</c:v>
                </c:pt>
                <c:pt idx="195533">
                  <c:v>453.00210889866997</c:v>
                </c:pt>
                <c:pt idx="195534">
                  <c:v>453.00442565394297</c:v>
                </c:pt>
                <c:pt idx="195535">
                  <c:v>453.006742409217</c:v>
                </c:pt>
                <c:pt idx="195536">
                  <c:v>453.00905916449</c:v>
                </c:pt>
                <c:pt idx="195537">
                  <c:v>453.01137591976402</c:v>
                </c:pt>
                <c:pt idx="195538">
                  <c:v>453.01369267503702</c:v>
                </c:pt>
                <c:pt idx="195539">
                  <c:v>453.01600943031099</c:v>
                </c:pt>
                <c:pt idx="195540">
                  <c:v>453.01832618558399</c:v>
                </c:pt>
                <c:pt idx="195541">
                  <c:v>453.02064294085801</c:v>
                </c:pt>
                <c:pt idx="195542">
                  <c:v>453.02295969613101</c:v>
                </c:pt>
                <c:pt idx="195543">
                  <c:v>453.02527645140498</c:v>
                </c:pt>
                <c:pt idx="195544">
                  <c:v>453.02759320667798</c:v>
                </c:pt>
                <c:pt idx="195545">
                  <c:v>453.029909961952</c:v>
                </c:pt>
                <c:pt idx="195546">
                  <c:v>453.032226717225</c:v>
                </c:pt>
                <c:pt idx="195547">
                  <c:v>453.03454347249902</c:v>
                </c:pt>
                <c:pt idx="195548">
                  <c:v>453.03686022777202</c:v>
                </c:pt>
                <c:pt idx="195549">
                  <c:v>453.03917698304599</c:v>
                </c:pt>
                <c:pt idx="195550">
                  <c:v>453.04149373831899</c:v>
                </c:pt>
                <c:pt idx="195551">
                  <c:v>453.04381049359301</c:v>
                </c:pt>
                <c:pt idx="195552">
                  <c:v>453.04612724886601</c:v>
                </c:pt>
                <c:pt idx="195553">
                  <c:v>453.04844400413998</c:v>
                </c:pt>
                <c:pt idx="195554">
                  <c:v>453.05076075941298</c:v>
                </c:pt>
                <c:pt idx="195555">
                  <c:v>453.053077514687</c:v>
                </c:pt>
                <c:pt idx="195556">
                  <c:v>453.05539426996</c:v>
                </c:pt>
                <c:pt idx="195557">
                  <c:v>453.05771102523403</c:v>
                </c:pt>
                <c:pt idx="195558">
                  <c:v>453.06002778050703</c:v>
                </c:pt>
                <c:pt idx="195559">
                  <c:v>453.06234453578099</c:v>
                </c:pt>
                <c:pt idx="195560">
                  <c:v>453.06466129105399</c:v>
                </c:pt>
                <c:pt idx="195561">
                  <c:v>453.06697804632802</c:v>
                </c:pt>
                <c:pt idx="195562">
                  <c:v>453.06929480160102</c:v>
                </c:pt>
                <c:pt idx="195563">
                  <c:v>453.07161155687498</c:v>
                </c:pt>
                <c:pt idx="195564">
                  <c:v>453.07392831214798</c:v>
                </c:pt>
                <c:pt idx="195565">
                  <c:v>453.07624506742201</c:v>
                </c:pt>
                <c:pt idx="195566">
                  <c:v>453.07856182269501</c:v>
                </c:pt>
                <c:pt idx="195567">
                  <c:v>453.08087857796897</c:v>
                </c:pt>
                <c:pt idx="195568">
                  <c:v>453.083195333243</c:v>
                </c:pt>
                <c:pt idx="195569">
                  <c:v>453.085512088516</c:v>
                </c:pt>
                <c:pt idx="195570">
                  <c:v>453.08782884379002</c:v>
                </c:pt>
                <c:pt idx="195571">
                  <c:v>453.09014559906302</c:v>
                </c:pt>
                <c:pt idx="195572">
                  <c:v>453.09246235433699</c:v>
                </c:pt>
                <c:pt idx="195573">
                  <c:v>453.09477910960999</c:v>
                </c:pt>
                <c:pt idx="195574">
                  <c:v>453.09709586488401</c:v>
                </c:pt>
                <c:pt idx="195575">
                  <c:v>453.09941262015701</c:v>
                </c:pt>
                <c:pt idx="195576">
                  <c:v>453.10172937543098</c:v>
                </c:pt>
                <c:pt idx="195577">
                  <c:v>453.10404613070398</c:v>
                </c:pt>
                <c:pt idx="195578">
                  <c:v>453.106362885978</c:v>
                </c:pt>
                <c:pt idx="195579">
                  <c:v>453.108679641251</c:v>
                </c:pt>
                <c:pt idx="195580">
                  <c:v>453.11099639652502</c:v>
                </c:pt>
                <c:pt idx="195581">
                  <c:v>453.11331315179802</c:v>
                </c:pt>
                <c:pt idx="195582">
                  <c:v>453.11562990707199</c:v>
                </c:pt>
                <c:pt idx="195583">
                  <c:v>453.11794666234499</c:v>
                </c:pt>
                <c:pt idx="195584">
                  <c:v>453.12026341761901</c:v>
                </c:pt>
                <c:pt idx="195585">
                  <c:v>453.12258017289201</c:v>
                </c:pt>
                <c:pt idx="195586">
                  <c:v>453.12489692816598</c:v>
                </c:pt>
                <c:pt idx="195587">
                  <c:v>453.12721368343898</c:v>
                </c:pt>
                <c:pt idx="195588">
                  <c:v>453.129530438713</c:v>
                </c:pt>
                <c:pt idx="195589">
                  <c:v>453.131847193986</c:v>
                </c:pt>
                <c:pt idx="195590">
                  <c:v>453.13416394926003</c:v>
                </c:pt>
                <c:pt idx="195591">
                  <c:v>453.13648070453303</c:v>
                </c:pt>
                <c:pt idx="195592">
                  <c:v>453.13879745980699</c:v>
                </c:pt>
                <c:pt idx="195593">
                  <c:v>453.14111421507999</c:v>
                </c:pt>
                <c:pt idx="195594">
                  <c:v>453.14343097035402</c:v>
                </c:pt>
                <c:pt idx="195595">
                  <c:v>453.14574772562702</c:v>
                </c:pt>
                <c:pt idx="195596">
                  <c:v>453.14806448090098</c:v>
                </c:pt>
                <c:pt idx="195597">
                  <c:v>453.15038123617398</c:v>
                </c:pt>
                <c:pt idx="195598">
                  <c:v>453.15269799144801</c:v>
                </c:pt>
                <c:pt idx="195599">
                  <c:v>453.15501474672101</c:v>
                </c:pt>
                <c:pt idx="195600">
                  <c:v>453.15733150199497</c:v>
                </c:pt>
                <c:pt idx="195601">
                  <c:v>453.15964825726797</c:v>
                </c:pt>
                <c:pt idx="195602">
                  <c:v>453.161965012542</c:v>
                </c:pt>
                <c:pt idx="195603">
                  <c:v>453.164281767815</c:v>
                </c:pt>
                <c:pt idx="195604">
                  <c:v>453.16659852308902</c:v>
                </c:pt>
                <c:pt idx="195605">
                  <c:v>453.16891527836202</c:v>
                </c:pt>
                <c:pt idx="195606">
                  <c:v>453.17123203363599</c:v>
                </c:pt>
                <c:pt idx="195607">
                  <c:v>453.17354878890899</c:v>
                </c:pt>
                <c:pt idx="195608">
                  <c:v>453.17586554418301</c:v>
                </c:pt>
                <c:pt idx="195609">
                  <c:v>453.17818229945601</c:v>
                </c:pt>
                <c:pt idx="195610">
                  <c:v>453.18049905472998</c:v>
                </c:pt>
                <c:pt idx="195611">
                  <c:v>453.182815810004</c:v>
                </c:pt>
                <c:pt idx="195612">
                  <c:v>453.185132565277</c:v>
                </c:pt>
                <c:pt idx="195613">
                  <c:v>453.18744932055102</c:v>
                </c:pt>
                <c:pt idx="195614">
                  <c:v>453.18976607582402</c:v>
                </c:pt>
                <c:pt idx="195615">
                  <c:v>453.19208283109799</c:v>
                </c:pt>
                <c:pt idx="195616">
                  <c:v>453.19439958637099</c:v>
                </c:pt>
                <c:pt idx="195617">
                  <c:v>453.19671634164501</c:v>
                </c:pt>
                <c:pt idx="195618">
                  <c:v>453.19903309691801</c:v>
                </c:pt>
                <c:pt idx="195619">
                  <c:v>453.20134985219198</c:v>
                </c:pt>
                <c:pt idx="195620">
                  <c:v>453.20366660746498</c:v>
                </c:pt>
                <c:pt idx="195621">
                  <c:v>453.205983362739</c:v>
                </c:pt>
                <c:pt idx="195622">
                  <c:v>453.208300118012</c:v>
                </c:pt>
                <c:pt idx="195623">
                  <c:v>453.21061687328603</c:v>
                </c:pt>
                <c:pt idx="195624">
                  <c:v>453.21293362855897</c:v>
                </c:pt>
                <c:pt idx="195625">
                  <c:v>453.21525038383299</c:v>
                </c:pt>
                <c:pt idx="195626">
                  <c:v>453.217567139106</c:v>
                </c:pt>
                <c:pt idx="195627">
                  <c:v>453.21988389438002</c:v>
                </c:pt>
                <c:pt idx="195628">
                  <c:v>453.22220064965302</c:v>
                </c:pt>
                <c:pt idx="195629">
                  <c:v>453.22451740492698</c:v>
                </c:pt>
                <c:pt idx="195630">
                  <c:v>453.22683416019999</c:v>
                </c:pt>
                <c:pt idx="195631">
                  <c:v>453.22915091547401</c:v>
                </c:pt>
                <c:pt idx="195632">
                  <c:v>453.23146767074701</c:v>
                </c:pt>
                <c:pt idx="195633">
                  <c:v>453.23378442602097</c:v>
                </c:pt>
                <c:pt idx="195634">
                  <c:v>453.23610118129398</c:v>
                </c:pt>
                <c:pt idx="195635">
                  <c:v>453.238417936568</c:v>
                </c:pt>
                <c:pt idx="195636">
                  <c:v>453.240734691841</c:v>
                </c:pt>
                <c:pt idx="195637">
                  <c:v>453.24305144711502</c:v>
                </c:pt>
                <c:pt idx="195638">
                  <c:v>453.24536820238802</c:v>
                </c:pt>
                <c:pt idx="195639">
                  <c:v>453.24768495766199</c:v>
                </c:pt>
                <c:pt idx="195640">
                  <c:v>453.25000171293499</c:v>
                </c:pt>
                <c:pt idx="195641">
                  <c:v>453.25231846820901</c:v>
                </c:pt>
                <c:pt idx="195642">
                  <c:v>453.25463522348201</c:v>
                </c:pt>
                <c:pt idx="195643">
                  <c:v>453.25695197875598</c:v>
                </c:pt>
                <c:pt idx="195644">
                  <c:v>453.25926873402898</c:v>
                </c:pt>
                <c:pt idx="195645">
                  <c:v>453.261585489303</c:v>
                </c:pt>
                <c:pt idx="195646">
                  <c:v>453.263902244576</c:v>
                </c:pt>
                <c:pt idx="195647">
                  <c:v>453.26621899985003</c:v>
                </c:pt>
                <c:pt idx="195648">
                  <c:v>453.26853575512303</c:v>
                </c:pt>
                <c:pt idx="195649">
                  <c:v>453.27085251039699</c:v>
                </c:pt>
                <c:pt idx="195650">
                  <c:v>453.27316926566999</c:v>
                </c:pt>
                <c:pt idx="195651">
                  <c:v>453.27548602094402</c:v>
                </c:pt>
                <c:pt idx="195652">
                  <c:v>453.27780277621702</c:v>
                </c:pt>
                <c:pt idx="195653">
                  <c:v>453.28011953149098</c:v>
                </c:pt>
                <c:pt idx="195654">
                  <c:v>453.28243628676501</c:v>
                </c:pt>
                <c:pt idx="195655">
                  <c:v>453.28475304203801</c:v>
                </c:pt>
                <c:pt idx="195656">
                  <c:v>453.28706979731197</c:v>
                </c:pt>
                <c:pt idx="195657">
                  <c:v>453.28938655258497</c:v>
                </c:pt>
                <c:pt idx="195658">
                  <c:v>453.291703307859</c:v>
                </c:pt>
                <c:pt idx="195659">
                  <c:v>453.294020063132</c:v>
                </c:pt>
                <c:pt idx="195660">
                  <c:v>453.29633681840602</c:v>
                </c:pt>
                <c:pt idx="195661">
                  <c:v>453.29865357367902</c:v>
                </c:pt>
                <c:pt idx="195662">
                  <c:v>453.30097032895299</c:v>
                </c:pt>
                <c:pt idx="195663">
                  <c:v>453.30328708422599</c:v>
                </c:pt>
                <c:pt idx="195664">
                  <c:v>453.30560383950001</c:v>
                </c:pt>
                <c:pt idx="195665">
                  <c:v>453.30792059477301</c:v>
                </c:pt>
                <c:pt idx="195666">
                  <c:v>453.31023735004698</c:v>
                </c:pt>
                <c:pt idx="195667">
                  <c:v>453.31255410531998</c:v>
                </c:pt>
                <c:pt idx="195668">
                  <c:v>453.314870860594</c:v>
                </c:pt>
                <c:pt idx="195669">
                  <c:v>453.317187615867</c:v>
                </c:pt>
                <c:pt idx="195670">
                  <c:v>453.31950437114102</c:v>
                </c:pt>
                <c:pt idx="195671">
                  <c:v>453.32182112641402</c:v>
                </c:pt>
                <c:pt idx="195672">
                  <c:v>453.32413788168799</c:v>
                </c:pt>
                <c:pt idx="195673">
                  <c:v>453.32645463696099</c:v>
                </c:pt>
                <c:pt idx="195674">
                  <c:v>453.32877139223501</c:v>
                </c:pt>
                <c:pt idx="195675">
                  <c:v>453.33108814750801</c:v>
                </c:pt>
                <c:pt idx="195676">
                  <c:v>453.33340490278198</c:v>
                </c:pt>
                <c:pt idx="195677">
                  <c:v>453.33572165805498</c:v>
                </c:pt>
                <c:pt idx="195678">
                  <c:v>453.338038413329</c:v>
                </c:pt>
                <c:pt idx="195679">
                  <c:v>453.340355168602</c:v>
                </c:pt>
                <c:pt idx="195680">
                  <c:v>453.34267192387603</c:v>
                </c:pt>
                <c:pt idx="195681">
                  <c:v>453.34498867914903</c:v>
                </c:pt>
                <c:pt idx="195682">
                  <c:v>453.34730543442299</c:v>
                </c:pt>
                <c:pt idx="195683">
                  <c:v>453.34962218969599</c:v>
                </c:pt>
                <c:pt idx="195684">
                  <c:v>453.35193894497002</c:v>
                </c:pt>
                <c:pt idx="195685">
                  <c:v>453.35425570024302</c:v>
                </c:pt>
                <c:pt idx="195686">
                  <c:v>453.35657245551698</c:v>
                </c:pt>
                <c:pt idx="195687">
                  <c:v>453.35888921078998</c:v>
                </c:pt>
                <c:pt idx="195688">
                  <c:v>453.36120596606401</c:v>
                </c:pt>
                <c:pt idx="195689">
                  <c:v>453.36352272133701</c:v>
                </c:pt>
                <c:pt idx="195690">
                  <c:v>453.36583947661097</c:v>
                </c:pt>
                <c:pt idx="195691">
                  <c:v>453.36815623188397</c:v>
                </c:pt>
                <c:pt idx="195692">
                  <c:v>453.370472987158</c:v>
                </c:pt>
                <c:pt idx="195693">
                  <c:v>453.372789742431</c:v>
                </c:pt>
                <c:pt idx="195694">
                  <c:v>453.37510649770502</c:v>
                </c:pt>
                <c:pt idx="195695">
                  <c:v>453.37742325297899</c:v>
                </c:pt>
                <c:pt idx="195696">
                  <c:v>453.37974000825199</c:v>
                </c:pt>
                <c:pt idx="195697">
                  <c:v>453.38205676352601</c:v>
                </c:pt>
                <c:pt idx="195698">
                  <c:v>453.38437351879901</c:v>
                </c:pt>
                <c:pt idx="195699">
                  <c:v>453.38669027407298</c:v>
                </c:pt>
                <c:pt idx="195700">
                  <c:v>453.38900702934598</c:v>
                </c:pt>
                <c:pt idx="195701">
                  <c:v>453.39132378462</c:v>
                </c:pt>
                <c:pt idx="195702">
                  <c:v>453.393640539893</c:v>
                </c:pt>
                <c:pt idx="195703">
                  <c:v>453.39595729516702</c:v>
                </c:pt>
                <c:pt idx="195704">
                  <c:v>453.39827405044002</c:v>
                </c:pt>
                <c:pt idx="195705">
                  <c:v>453.40059080571399</c:v>
                </c:pt>
                <c:pt idx="195706">
                  <c:v>453.40290756098699</c:v>
                </c:pt>
                <c:pt idx="195707">
                  <c:v>453.40522431626101</c:v>
                </c:pt>
                <c:pt idx="195708">
                  <c:v>453.40754107153401</c:v>
                </c:pt>
                <c:pt idx="195709">
                  <c:v>453.40985782680798</c:v>
                </c:pt>
                <c:pt idx="195710">
                  <c:v>453.41217458208098</c:v>
                </c:pt>
                <c:pt idx="195711">
                  <c:v>453.414491337355</c:v>
                </c:pt>
                <c:pt idx="195712">
                  <c:v>453.416808092628</c:v>
                </c:pt>
                <c:pt idx="195713">
                  <c:v>453.41912484790203</c:v>
                </c:pt>
                <c:pt idx="195714">
                  <c:v>453.42144160317503</c:v>
                </c:pt>
                <c:pt idx="195715">
                  <c:v>453.42375835844899</c:v>
                </c:pt>
                <c:pt idx="195716">
                  <c:v>453.42607511372199</c:v>
                </c:pt>
                <c:pt idx="195717">
                  <c:v>453.42839186899602</c:v>
                </c:pt>
                <c:pt idx="195718">
                  <c:v>453.43070862426902</c:v>
                </c:pt>
                <c:pt idx="195719">
                  <c:v>453.43302537954298</c:v>
                </c:pt>
                <c:pt idx="195720">
                  <c:v>453.43534213481598</c:v>
                </c:pt>
                <c:pt idx="195721">
                  <c:v>453.43765889009001</c:v>
                </c:pt>
                <c:pt idx="195722">
                  <c:v>453.43997564536301</c:v>
                </c:pt>
                <c:pt idx="195723">
                  <c:v>453.44229240063697</c:v>
                </c:pt>
                <c:pt idx="195724">
                  <c:v>453.44460915590997</c:v>
                </c:pt>
                <c:pt idx="195725">
                  <c:v>453.446925911184</c:v>
                </c:pt>
                <c:pt idx="195726">
                  <c:v>453.449242666457</c:v>
                </c:pt>
                <c:pt idx="195727">
                  <c:v>453.45155942173102</c:v>
                </c:pt>
                <c:pt idx="195728">
                  <c:v>453.45387617700402</c:v>
                </c:pt>
                <c:pt idx="195729">
                  <c:v>453.45619293227799</c:v>
                </c:pt>
                <c:pt idx="195730">
                  <c:v>453.45850968755099</c:v>
                </c:pt>
                <c:pt idx="195731">
                  <c:v>453.46082644282501</c:v>
                </c:pt>
                <c:pt idx="195732">
                  <c:v>453.46314319809801</c:v>
                </c:pt>
                <c:pt idx="195733">
                  <c:v>453.46545995337198</c:v>
                </c:pt>
                <c:pt idx="195734">
                  <c:v>453.46777670864498</c:v>
                </c:pt>
                <c:pt idx="195735">
                  <c:v>453.470093463919</c:v>
                </c:pt>
                <c:pt idx="195736">
                  <c:v>453.472410219192</c:v>
                </c:pt>
                <c:pt idx="195737">
                  <c:v>453.47472697446602</c:v>
                </c:pt>
                <c:pt idx="195738">
                  <c:v>453.47704372973999</c:v>
                </c:pt>
                <c:pt idx="195739">
                  <c:v>453.47936048501299</c:v>
                </c:pt>
                <c:pt idx="195740">
                  <c:v>453.48167724028701</c:v>
                </c:pt>
                <c:pt idx="195741">
                  <c:v>453.48399399556001</c:v>
                </c:pt>
                <c:pt idx="195742">
                  <c:v>453.48631075083398</c:v>
                </c:pt>
                <c:pt idx="195743">
                  <c:v>453.48862750610698</c:v>
                </c:pt>
                <c:pt idx="195744">
                  <c:v>453.490944261381</c:v>
                </c:pt>
                <c:pt idx="195745">
                  <c:v>453.493261016654</c:v>
                </c:pt>
                <c:pt idx="195746">
                  <c:v>453.49557777192803</c:v>
                </c:pt>
                <c:pt idx="195747">
                  <c:v>453.49789452720103</c:v>
                </c:pt>
                <c:pt idx="195748">
                  <c:v>453.50021128247499</c:v>
                </c:pt>
                <c:pt idx="195749">
                  <c:v>453.50252803774799</c:v>
                </c:pt>
                <c:pt idx="195750">
                  <c:v>453.50484479302202</c:v>
                </c:pt>
                <c:pt idx="195751">
                  <c:v>453.50716154829502</c:v>
                </c:pt>
                <c:pt idx="195752">
                  <c:v>453.50947830356898</c:v>
                </c:pt>
                <c:pt idx="195753">
                  <c:v>453.51179505884198</c:v>
                </c:pt>
                <c:pt idx="195754">
                  <c:v>453.51411181411601</c:v>
                </c:pt>
                <c:pt idx="195755">
                  <c:v>453.51642856938901</c:v>
                </c:pt>
                <c:pt idx="195756">
                  <c:v>453.51874532466297</c:v>
                </c:pt>
                <c:pt idx="195757">
                  <c:v>453.52106207993597</c:v>
                </c:pt>
                <c:pt idx="195758">
                  <c:v>453.52337883521</c:v>
                </c:pt>
                <c:pt idx="195759">
                  <c:v>453.525695590483</c:v>
                </c:pt>
                <c:pt idx="195760">
                  <c:v>453.52801234575702</c:v>
                </c:pt>
                <c:pt idx="195761">
                  <c:v>453.53032910103002</c:v>
                </c:pt>
                <c:pt idx="195762">
                  <c:v>453.53264585630399</c:v>
                </c:pt>
                <c:pt idx="195763">
                  <c:v>453.53496261157699</c:v>
                </c:pt>
                <c:pt idx="195764">
                  <c:v>453.53727936685101</c:v>
                </c:pt>
                <c:pt idx="195765">
                  <c:v>453.53959612212401</c:v>
                </c:pt>
                <c:pt idx="195766">
                  <c:v>453.54191287739798</c:v>
                </c:pt>
                <c:pt idx="195767">
                  <c:v>453.54422963267098</c:v>
                </c:pt>
                <c:pt idx="195768">
                  <c:v>453.546546387945</c:v>
                </c:pt>
                <c:pt idx="195769">
                  <c:v>453.548863143218</c:v>
                </c:pt>
                <c:pt idx="195770">
                  <c:v>453.55117989849202</c:v>
                </c:pt>
                <c:pt idx="195771">
                  <c:v>453.55349665376502</c:v>
                </c:pt>
                <c:pt idx="195772">
                  <c:v>453.55581340903899</c:v>
                </c:pt>
                <c:pt idx="195773">
                  <c:v>453.55813016431199</c:v>
                </c:pt>
                <c:pt idx="195774">
                  <c:v>453.56044691958601</c:v>
                </c:pt>
                <c:pt idx="195775">
                  <c:v>453.56276367485901</c:v>
                </c:pt>
                <c:pt idx="195776">
                  <c:v>453.56508043013298</c:v>
                </c:pt>
                <c:pt idx="195777">
                  <c:v>453.56739718540598</c:v>
                </c:pt>
                <c:pt idx="195778">
                  <c:v>453.56971394068</c:v>
                </c:pt>
                <c:pt idx="195779">
                  <c:v>453.572030695953</c:v>
                </c:pt>
                <c:pt idx="195780">
                  <c:v>453.57434745122703</c:v>
                </c:pt>
                <c:pt idx="195781">
                  <c:v>453.57666420650099</c:v>
                </c:pt>
                <c:pt idx="195782">
                  <c:v>453.57898096177399</c:v>
                </c:pt>
                <c:pt idx="195783">
                  <c:v>453.58129771704802</c:v>
                </c:pt>
                <c:pt idx="195784">
                  <c:v>453.58361447232102</c:v>
                </c:pt>
                <c:pt idx="195785">
                  <c:v>453.58593122759498</c:v>
                </c:pt>
                <c:pt idx="195786">
                  <c:v>453.58824798286798</c:v>
                </c:pt>
                <c:pt idx="195787">
                  <c:v>453.59056473814201</c:v>
                </c:pt>
                <c:pt idx="195788">
                  <c:v>453.59288149341501</c:v>
                </c:pt>
                <c:pt idx="195789">
                  <c:v>453.59519824868897</c:v>
                </c:pt>
                <c:pt idx="195790">
                  <c:v>453.59751500396197</c:v>
                </c:pt>
                <c:pt idx="195791">
                  <c:v>453.599831759236</c:v>
                </c:pt>
                <c:pt idx="195792">
                  <c:v>453.602148514509</c:v>
                </c:pt>
                <c:pt idx="195793">
                  <c:v>453.60446526978302</c:v>
                </c:pt>
                <c:pt idx="195794">
                  <c:v>453.60678202505602</c:v>
                </c:pt>
                <c:pt idx="195795">
                  <c:v>453.60909878032999</c:v>
                </c:pt>
                <c:pt idx="195796">
                  <c:v>453.61141553560299</c:v>
                </c:pt>
                <c:pt idx="195797">
                  <c:v>453.61373229087701</c:v>
                </c:pt>
                <c:pt idx="195798">
                  <c:v>453.61604904615001</c:v>
                </c:pt>
                <c:pt idx="195799">
                  <c:v>453.61836580142398</c:v>
                </c:pt>
                <c:pt idx="195800">
                  <c:v>453.62068255669698</c:v>
                </c:pt>
                <c:pt idx="195801">
                  <c:v>453.622999311971</c:v>
                </c:pt>
                <c:pt idx="195802">
                  <c:v>453.625316067244</c:v>
                </c:pt>
                <c:pt idx="195803">
                  <c:v>453.62763282251802</c:v>
                </c:pt>
                <c:pt idx="195804">
                  <c:v>453.62994957779102</c:v>
                </c:pt>
                <c:pt idx="195805">
                  <c:v>453.63226633306499</c:v>
                </c:pt>
                <c:pt idx="195806">
                  <c:v>453.63458308833799</c:v>
                </c:pt>
                <c:pt idx="195807">
                  <c:v>453.63689984361201</c:v>
                </c:pt>
                <c:pt idx="195808">
                  <c:v>453.63921659888501</c:v>
                </c:pt>
                <c:pt idx="195809">
                  <c:v>453.64153335415898</c:v>
                </c:pt>
                <c:pt idx="195810">
                  <c:v>453.64385010943198</c:v>
                </c:pt>
                <c:pt idx="195811">
                  <c:v>453.646166864706</c:v>
                </c:pt>
                <c:pt idx="195812">
                  <c:v>453.648483619979</c:v>
                </c:pt>
                <c:pt idx="195813">
                  <c:v>453.65080037525303</c:v>
                </c:pt>
                <c:pt idx="195814">
                  <c:v>453.65311713052603</c:v>
                </c:pt>
                <c:pt idx="195815">
                  <c:v>453.65543388579999</c:v>
                </c:pt>
                <c:pt idx="195816">
                  <c:v>453.65775064107299</c:v>
                </c:pt>
                <c:pt idx="195817">
                  <c:v>453.66006739634702</c:v>
                </c:pt>
                <c:pt idx="195818">
                  <c:v>453.66238415162002</c:v>
                </c:pt>
                <c:pt idx="195819">
                  <c:v>453.66470090689398</c:v>
                </c:pt>
                <c:pt idx="195820">
                  <c:v>453.66701766216698</c:v>
                </c:pt>
                <c:pt idx="195821">
                  <c:v>453.66933441744101</c:v>
                </c:pt>
                <c:pt idx="195822">
                  <c:v>453.67165117271401</c:v>
                </c:pt>
                <c:pt idx="195823">
                  <c:v>453.67396792798797</c:v>
                </c:pt>
                <c:pt idx="195824">
                  <c:v>453.676284683262</c:v>
                </c:pt>
                <c:pt idx="195825">
                  <c:v>453.678601438535</c:v>
                </c:pt>
                <c:pt idx="195826">
                  <c:v>453.68091819380902</c:v>
                </c:pt>
                <c:pt idx="195827">
                  <c:v>453.68323494908202</c:v>
                </c:pt>
                <c:pt idx="195828">
                  <c:v>453.68555170435599</c:v>
                </c:pt>
                <c:pt idx="195829">
                  <c:v>453.68786845962899</c:v>
                </c:pt>
                <c:pt idx="195830">
                  <c:v>453.69018521490301</c:v>
                </c:pt>
                <c:pt idx="195831">
                  <c:v>453.69250197017601</c:v>
                </c:pt>
                <c:pt idx="195832">
                  <c:v>453.69481872544998</c:v>
                </c:pt>
                <c:pt idx="195833">
                  <c:v>453.69713548072298</c:v>
                </c:pt>
                <c:pt idx="195834">
                  <c:v>453.699452235997</c:v>
                </c:pt>
                <c:pt idx="195835">
                  <c:v>453.70176899127</c:v>
                </c:pt>
                <c:pt idx="195836">
                  <c:v>453.70408574654402</c:v>
                </c:pt>
                <c:pt idx="195837">
                  <c:v>453.70640250181702</c:v>
                </c:pt>
                <c:pt idx="195838">
                  <c:v>453.70871925709099</c:v>
                </c:pt>
                <c:pt idx="195839">
                  <c:v>453.71103601236399</c:v>
                </c:pt>
                <c:pt idx="195840">
                  <c:v>453.71335276763801</c:v>
                </c:pt>
                <c:pt idx="195841">
                  <c:v>453.71566952291101</c:v>
                </c:pt>
                <c:pt idx="195842">
                  <c:v>453.71798627818498</c:v>
                </c:pt>
                <c:pt idx="195843">
                  <c:v>453.72030303345798</c:v>
                </c:pt>
                <c:pt idx="195844">
                  <c:v>453.722619788732</c:v>
                </c:pt>
                <c:pt idx="195845">
                  <c:v>453.724936544005</c:v>
                </c:pt>
                <c:pt idx="195846">
                  <c:v>453.72725329927903</c:v>
                </c:pt>
                <c:pt idx="195847">
                  <c:v>453.72957005455203</c:v>
                </c:pt>
                <c:pt idx="195848">
                  <c:v>453.73188680982599</c:v>
                </c:pt>
                <c:pt idx="195849">
                  <c:v>453.73420356509899</c:v>
                </c:pt>
                <c:pt idx="195850">
                  <c:v>453.73652032037302</c:v>
                </c:pt>
                <c:pt idx="195851">
                  <c:v>453.73883707564602</c:v>
                </c:pt>
                <c:pt idx="195852">
                  <c:v>453.74115383091998</c:v>
                </c:pt>
                <c:pt idx="195853">
                  <c:v>453.74347058619298</c:v>
                </c:pt>
                <c:pt idx="195854">
                  <c:v>453.74578734146701</c:v>
                </c:pt>
                <c:pt idx="195855">
                  <c:v>453.74810409674001</c:v>
                </c:pt>
                <c:pt idx="195856">
                  <c:v>453.75042085201397</c:v>
                </c:pt>
                <c:pt idx="195857">
                  <c:v>453.75273760728697</c:v>
                </c:pt>
                <c:pt idx="195858">
                  <c:v>453.755054362561</c:v>
                </c:pt>
                <c:pt idx="195859">
                  <c:v>453.757371117834</c:v>
                </c:pt>
                <c:pt idx="195860">
                  <c:v>453.75968787310802</c:v>
                </c:pt>
                <c:pt idx="195861">
                  <c:v>453.76200462838102</c:v>
                </c:pt>
                <c:pt idx="195862">
                  <c:v>453.76432138365499</c:v>
                </c:pt>
                <c:pt idx="195863">
                  <c:v>453.76663813892799</c:v>
                </c:pt>
                <c:pt idx="195864">
                  <c:v>453.76895489420201</c:v>
                </c:pt>
                <c:pt idx="195865">
                  <c:v>453.77127164947501</c:v>
                </c:pt>
                <c:pt idx="195866">
                  <c:v>453.77358840474898</c:v>
                </c:pt>
                <c:pt idx="195867">
                  <c:v>453.775905160023</c:v>
                </c:pt>
                <c:pt idx="195868">
                  <c:v>453.778221915296</c:v>
                </c:pt>
                <c:pt idx="195869">
                  <c:v>453.78053867057002</c:v>
                </c:pt>
                <c:pt idx="195870">
                  <c:v>453.78285542584302</c:v>
                </c:pt>
                <c:pt idx="195871">
                  <c:v>453.78517218111699</c:v>
                </c:pt>
                <c:pt idx="195872">
                  <c:v>453.78748893638999</c:v>
                </c:pt>
                <c:pt idx="195873">
                  <c:v>453.78980569166401</c:v>
                </c:pt>
                <c:pt idx="195874">
                  <c:v>453.79212244693701</c:v>
                </c:pt>
                <c:pt idx="195875">
                  <c:v>453.79443920221098</c:v>
                </c:pt>
                <c:pt idx="195876">
                  <c:v>453.79675595748398</c:v>
                </c:pt>
                <c:pt idx="195877">
                  <c:v>453.799072712758</c:v>
                </c:pt>
                <c:pt idx="195878">
                  <c:v>453.801389468031</c:v>
                </c:pt>
                <c:pt idx="195879">
                  <c:v>453.80370622330503</c:v>
                </c:pt>
                <c:pt idx="195880">
                  <c:v>453.80602297857803</c:v>
                </c:pt>
                <c:pt idx="195881">
                  <c:v>453.80833973385199</c:v>
                </c:pt>
                <c:pt idx="195882">
                  <c:v>453.81065648912499</c:v>
                </c:pt>
                <c:pt idx="195883">
                  <c:v>453.81297324439902</c:v>
                </c:pt>
                <c:pt idx="195884">
                  <c:v>453.81528999967202</c:v>
                </c:pt>
                <c:pt idx="195885">
                  <c:v>453.81760675494598</c:v>
                </c:pt>
                <c:pt idx="195886">
                  <c:v>453.81992351021898</c:v>
                </c:pt>
                <c:pt idx="195887">
                  <c:v>453.82224026549301</c:v>
                </c:pt>
                <c:pt idx="195888">
                  <c:v>453.82455702076601</c:v>
                </c:pt>
                <c:pt idx="195889">
                  <c:v>453.82687377603997</c:v>
                </c:pt>
                <c:pt idx="195890">
                  <c:v>453.82919053131297</c:v>
                </c:pt>
                <c:pt idx="195891">
                  <c:v>453.831507286587</c:v>
                </c:pt>
                <c:pt idx="195892">
                  <c:v>453.83382404186</c:v>
                </c:pt>
                <c:pt idx="195893">
                  <c:v>453.83614079713402</c:v>
                </c:pt>
                <c:pt idx="195894">
                  <c:v>453.83845755240702</c:v>
                </c:pt>
                <c:pt idx="195895">
                  <c:v>453.84077430768099</c:v>
                </c:pt>
                <c:pt idx="195896">
                  <c:v>453.84309106295399</c:v>
                </c:pt>
                <c:pt idx="195897">
                  <c:v>453.84540781822801</c:v>
                </c:pt>
                <c:pt idx="195898">
                  <c:v>453.84772457350101</c:v>
                </c:pt>
                <c:pt idx="195899">
                  <c:v>453.85004132877498</c:v>
                </c:pt>
                <c:pt idx="195900">
                  <c:v>453.85235808404798</c:v>
                </c:pt>
                <c:pt idx="195901">
                  <c:v>453.854674839322</c:v>
                </c:pt>
                <c:pt idx="195902">
                  <c:v>453.856991594595</c:v>
                </c:pt>
                <c:pt idx="195903">
                  <c:v>453.85930834986902</c:v>
                </c:pt>
                <c:pt idx="195904">
                  <c:v>453.86162510514202</c:v>
                </c:pt>
                <c:pt idx="195905">
                  <c:v>453.86394186041599</c:v>
                </c:pt>
                <c:pt idx="195906">
                  <c:v>453.86625861568899</c:v>
                </c:pt>
                <c:pt idx="195907">
                  <c:v>453.86857537096301</c:v>
                </c:pt>
                <c:pt idx="195908">
                  <c:v>453.87089212623601</c:v>
                </c:pt>
                <c:pt idx="195909">
                  <c:v>453.87320888150998</c:v>
                </c:pt>
                <c:pt idx="195910">
                  <c:v>453.875525636784</c:v>
                </c:pt>
                <c:pt idx="195911">
                  <c:v>453.877842392057</c:v>
                </c:pt>
                <c:pt idx="195912">
                  <c:v>453.88015914733103</c:v>
                </c:pt>
                <c:pt idx="195913">
                  <c:v>453.88247590260403</c:v>
                </c:pt>
                <c:pt idx="195914">
                  <c:v>453.88479265787799</c:v>
                </c:pt>
                <c:pt idx="195915">
                  <c:v>453.88710941315099</c:v>
                </c:pt>
                <c:pt idx="195916">
                  <c:v>453.88942616842502</c:v>
                </c:pt>
                <c:pt idx="195917">
                  <c:v>453.89174292369802</c:v>
                </c:pt>
                <c:pt idx="195918">
                  <c:v>453.89405967897198</c:v>
                </c:pt>
                <c:pt idx="195919">
                  <c:v>453.89637643424498</c:v>
                </c:pt>
                <c:pt idx="195920">
                  <c:v>453.89869318951901</c:v>
                </c:pt>
                <c:pt idx="195921">
                  <c:v>453.90100994479201</c:v>
                </c:pt>
                <c:pt idx="195922">
                  <c:v>453.90332670006597</c:v>
                </c:pt>
                <c:pt idx="195923">
                  <c:v>453.90564345533897</c:v>
                </c:pt>
                <c:pt idx="195924">
                  <c:v>453.907960210613</c:v>
                </c:pt>
                <c:pt idx="195925">
                  <c:v>453.910276965886</c:v>
                </c:pt>
                <c:pt idx="195926">
                  <c:v>453.91259372116002</c:v>
                </c:pt>
                <c:pt idx="195927">
                  <c:v>453.91491047643302</c:v>
                </c:pt>
                <c:pt idx="195928">
                  <c:v>453.91722723170699</c:v>
                </c:pt>
                <c:pt idx="195929">
                  <c:v>453.91954398697999</c:v>
                </c:pt>
                <c:pt idx="195930">
                  <c:v>453.92186074225401</c:v>
                </c:pt>
                <c:pt idx="195931">
                  <c:v>453.92417749752701</c:v>
                </c:pt>
                <c:pt idx="195932">
                  <c:v>453.92649425280098</c:v>
                </c:pt>
                <c:pt idx="195933">
                  <c:v>453.92881100807398</c:v>
                </c:pt>
                <c:pt idx="195934">
                  <c:v>453.931127763348</c:v>
                </c:pt>
                <c:pt idx="195935">
                  <c:v>453.933444518621</c:v>
                </c:pt>
                <c:pt idx="195936">
                  <c:v>453.93576127389503</c:v>
                </c:pt>
                <c:pt idx="195937">
                  <c:v>453.93807802916803</c:v>
                </c:pt>
                <c:pt idx="195938">
                  <c:v>453.94039478444199</c:v>
                </c:pt>
                <c:pt idx="195939">
                  <c:v>453.94271153971499</c:v>
                </c:pt>
                <c:pt idx="195940">
                  <c:v>453.94502829498902</c:v>
                </c:pt>
                <c:pt idx="195941">
                  <c:v>453.94734505026202</c:v>
                </c:pt>
                <c:pt idx="195942">
                  <c:v>453.94966180553598</c:v>
                </c:pt>
                <c:pt idx="195943">
                  <c:v>453.95197856080898</c:v>
                </c:pt>
                <c:pt idx="195944">
                  <c:v>453.95429531608301</c:v>
                </c:pt>
                <c:pt idx="195945">
                  <c:v>453.95661207135601</c:v>
                </c:pt>
                <c:pt idx="195946">
                  <c:v>453.95892882662997</c:v>
                </c:pt>
                <c:pt idx="195947">
                  <c:v>453.96124558190297</c:v>
                </c:pt>
                <c:pt idx="195948">
                  <c:v>453.963562337177</c:v>
                </c:pt>
                <c:pt idx="195949">
                  <c:v>453.96587909245</c:v>
                </c:pt>
                <c:pt idx="195950">
                  <c:v>453.96819584772402</c:v>
                </c:pt>
                <c:pt idx="195951">
                  <c:v>453.97051260299799</c:v>
                </c:pt>
                <c:pt idx="195952">
                  <c:v>453.97282935827099</c:v>
                </c:pt>
                <c:pt idx="195953">
                  <c:v>453.97514611354501</c:v>
                </c:pt>
                <c:pt idx="195954">
                  <c:v>453.97746286881801</c:v>
                </c:pt>
                <c:pt idx="195955">
                  <c:v>453.97977962409198</c:v>
                </c:pt>
                <c:pt idx="195956">
                  <c:v>453.98209637936498</c:v>
                </c:pt>
                <c:pt idx="195957">
                  <c:v>453.984413134639</c:v>
                </c:pt>
                <c:pt idx="195958">
                  <c:v>453.986729889912</c:v>
                </c:pt>
                <c:pt idx="195959">
                  <c:v>453.98904664518602</c:v>
                </c:pt>
                <c:pt idx="195960">
                  <c:v>453.99136340045902</c:v>
                </c:pt>
                <c:pt idx="195961">
                  <c:v>453.99368015573299</c:v>
                </c:pt>
                <c:pt idx="195962">
                  <c:v>453.99599691100599</c:v>
                </c:pt>
                <c:pt idx="195963">
                  <c:v>453.99831366628001</c:v>
                </c:pt>
                <c:pt idx="195964">
                  <c:v>454.00063042155301</c:v>
                </c:pt>
                <c:pt idx="195965">
                  <c:v>454.00294717682698</c:v>
                </c:pt>
                <c:pt idx="195966">
                  <c:v>454.00526393209998</c:v>
                </c:pt>
                <c:pt idx="195967">
                  <c:v>454.007580687374</c:v>
                </c:pt>
                <c:pt idx="195968">
                  <c:v>454.009897442647</c:v>
                </c:pt>
                <c:pt idx="195969">
                  <c:v>454.01221419792103</c:v>
                </c:pt>
                <c:pt idx="195970">
                  <c:v>454.01453095319403</c:v>
                </c:pt>
                <c:pt idx="195971">
                  <c:v>454.01684770846799</c:v>
                </c:pt>
                <c:pt idx="195972">
                  <c:v>454.01916446374099</c:v>
                </c:pt>
                <c:pt idx="195973">
                  <c:v>454.02148121901502</c:v>
                </c:pt>
                <c:pt idx="195974">
                  <c:v>454.02379797428802</c:v>
                </c:pt>
                <c:pt idx="195975">
                  <c:v>454.02611472956198</c:v>
                </c:pt>
                <c:pt idx="195976">
                  <c:v>454.02843148483498</c:v>
                </c:pt>
                <c:pt idx="195977">
                  <c:v>454.03074824010901</c:v>
                </c:pt>
                <c:pt idx="195978">
                  <c:v>454.03306499538201</c:v>
                </c:pt>
                <c:pt idx="195979">
                  <c:v>454.03538175065597</c:v>
                </c:pt>
                <c:pt idx="195980">
                  <c:v>454.03769850592897</c:v>
                </c:pt>
                <c:pt idx="195981">
                  <c:v>454.040015261203</c:v>
                </c:pt>
                <c:pt idx="195982">
                  <c:v>454.042332016476</c:v>
                </c:pt>
                <c:pt idx="195983">
                  <c:v>454.04464877175002</c:v>
                </c:pt>
                <c:pt idx="195984">
                  <c:v>454.04696552702302</c:v>
                </c:pt>
                <c:pt idx="195985">
                  <c:v>454.04928228229699</c:v>
                </c:pt>
                <c:pt idx="195986">
                  <c:v>454.05159903756999</c:v>
                </c:pt>
                <c:pt idx="195987">
                  <c:v>454.05391579284401</c:v>
                </c:pt>
                <c:pt idx="195988">
                  <c:v>454.05623254811701</c:v>
                </c:pt>
                <c:pt idx="195989">
                  <c:v>454.05854930339098</c:v>
                </c:pt>
                <c:pt idx="195990">
                  <c:v>454.06086605866398</c:v>
                </c:pt>
                <c:pt idx="195991">
                  <c:v>454.063182813938</c:v>
                </c:pt>
                <c:pt idx="195992">
                  <c:v>454.065499569211</c:v>
                </c:pt>
                <c:pt idx="195993">
                  <c:v>454.06781632448502</c:v>
                </c:pt>
                <c:pt idx="195994">
                  <c:v>454.07013307975899</c:v>
                </c:pt>
                <c:pt idx="195995">
                  <c:v>454.07244983503199</c:v>
                </c:pt>
                <c:pt idx="195996">
                  <c:v>454.07476659030601</c:v>
                </c:pt>
                <c:pt idx="195997">
                  <c:v>454.07708334557901</c:v>
                </c:pt>
                <c:pt idx="195998">
                  <c:v>454.07940010085298</c:v>
                </c:pt>
                <c:pt idx="195999">
                  <c:v>454.08171685612598</c:v>
                </c:pt>
                <c:pt idx="196000">
                  <c:v>454.0840336114</c:v>
                </c:pt>
                <c:pt idx="196001">
                  <c:v>454.086350366673</c:v>
                </c:pt>
                <c:pt idx="196002">
                  <c:v>454.08866712194703</c:v>
                </c:pt>
                <c:pt idx="196003">
                  <c:v>454.09098387722003</c:v>
                </c:pt>
                <c:pt idx="196004">
                  <c:v>454.09330063249399</c:v>
                </c:pt>
                <c:pt idx="196005">
                  <c:v>454.09561738776699</c:v>
                </c:pt>
                <c:pt idx="196006">
                  <c:v>454.09793414304102</c:v>
                </c:pt>
                <c:pt idx="196007">
                  <c:v>454.10025089831402</c:v>
                </c:pt>
                <c:pt idx="196008">
                  <c:v>454.10256765358798</c:v>
                </c:pt>
                <c:pt idx="196009">
                  <c:v>454.10488440886098</c:v>
                </c:pt>
                <c:pt idx="196010">
                  <c:v>454.10720116413501</c:v>
                </c:pt>
                <c:pt idx="196011">
                  <c:v>454.10951791940801</c:v>
                </c:pt>
                <c:pt idx="196012">
                  <c:v>454.11183467468197</c:v>
                </c:pt>
                <c:pt idx="196013">
                  <c:v>454.11415142995497</c:v>
                </c:pt>
                <c:pt idx="196014">
                  <c:v>454.116468185229</c:v>
                </c:pt>
                <c:pt idx="196015">
                  <c:v>454.118784940502</c:v>
                </c:pt>
                <c:pt idx="196016">
                  <c:v>454.12110169577602</c:v>
                </c:pt>
                <c:pt idx="196017">
                  <c:v>454.12341845104902</c:v>
                </c:pt>
                <c:pt idx="196018">
                  <c:v>454.12573520632299</c:v>
                </c:pt>
                <c:pt idx="196019">
                  <c:v>454.12805196159599</c:v>
                </c:pt>
                <c:pt idx="196020">
                  <c:v>454.13036871687001</c:v>
                </c:pt>
                <c:pt idx="196021">
                  <c:v>454.13268547214301</c:v>
                </c:pt>
                <c:pt idx="196022">
                  <c:v>454.13500222741698</c:v>
                </c:pt>
                <c:pt idx="196023">
                  <c:v>454.13731898268998</c:v>
                </c:pt>
                <c:pt idx="196024">
                  <c:v>454.139635737964</c:v>
                </c:pt>
                <c:pt idx="196025">
                  <c:v>454.141952493237</c:v>
                </c:pt>
                <c:pt idx="196026">
                  <c:v>454.14426924851102</c:v>
                </c:pt>
                <c:pt idx="196027">
                  <c:v>454.14658600378402</c:v>
                </c:pt>
                <c:pt idx="196028">
                  <c:v>454.14890275905799</c:v>
                </c:pt>
                <c:pt idx="196029">
                  <c:v>454.15121951433099</c:v>
                </c:pt>
                <c:pt idx="196030">
                  <c:v>454.15353626960501</c:v>
                </c:pt>
                <c:pt idx="196031">
                  <c:v>454.15585302487801</c:v>
                </c:pt>
                <c:pt idx="196032">
                  <c:v>454.15816978015198</c:v>
                </c:pt>
                <c:pt idx="196033">
                  <c:v>454.16048653542498</c:v>
                </c:pt>
                <c:pt idx="196034">
                  <c:v>454.162803290699</c:v>
                </c:pt>
                <c:pt idx="196035">
                  <c:v>454.165120045972</c:v>
                </c:pt>
                <c:pt idx="196036">
                  <c:v>454.16743680124603</c:v>
                </c:pt>
                <c:pt idx="196037">
                  <c:v>454.16975355651999</c:v>
                </c:pt>
                <c:pt idx="196038">
                  <c:v>454.17207031179299</c:v>
                </c:pt>
                <c:pt idx="196039">
                  <c:v>454.17438706706702</c:v>
                </c:pt>
                <c:pt idx="196040">
                  <c:v>454.17670382234002</c:v>
                </c:pt>
                <c:pt idx="196041">
                  <c:v>454.17902057761398</c:v>
                </c:pt>
                <c:pt idx="196042">
                  <c:v>454.18133733288698</c:v>
                </c:pt>
                <c:pt idx="196043">
                  <c:v>454.18365408816101</c:v>
                </c:pt>
                <c:pt idx="196044">
                  <c:v>454.18597084343401</c:v>
                </c:pt>
                <c:pt idx="196045">
                  <c:v>454.18828759870797</c:v>
                </c:pt>
                <c:pt idx="196046">
                  <c:v>454.19060435398097</c:v>
                </c:pt>
                <c:pt idx="196047">
                  <c:v>454.192921109255</c:v>
                </c:pt>
                <c:pt idx="196048">
                  <c:v>454.195237864528</c:v>
                </c:pt>
                <c:pt idx="196049">
                  <c:v>454.19755461980202</c:v>
                </c:pt>
                <c:pt idx="196050">
                  <c:v>454.19987137507502</c:v>
                </c:pt>
                <c:pt idx="196051">
                  <c:v>454.20218813034899</c:v>
                </c:pt>
                <c:pt idx="196052">
                  <c:v>454.20450488562199</c:v>
                </c:pt>
                <c:pt idx="196053">
                  <c:v>454.20682164089601</c:v>
                </c:pt>
                <c:pt idx="196054">
                  <c:v>454.20913839616901</c:v>
                </c:pt>
                <c:pt idx="196055">
                  <c:v>454.21145515144298</c:v>
                </c:pt>
                <c:pt idx="196056">
                  <c:v>454.21377190671598</c:v>
                </c:pt>
                <c:pt idx="196057">
                  <c:v>454.21608866199</c:v>
                </c:pt>
                <c:pt idx="196058">
                  <c:v>454.218405417263</c:v>
                </c:pt>
                <c:pt idx="196059">
                  <c:v>454.22072217253702</c:v>
                </c:pt>
                <c:pt idx="196060">
                  <c:v>454.22303892781002</c:v>
                </c:pt>
                <c:pt idx="196061">
                  <c:v>454.22535568308399</c:v>
                </c:pt>
                <c:pt idx="196062">
                  <c:v>454.22767243835699</c:v>
                </c:pt>
                <c:pt idx="196063">
                  <c:v>454.22998919363101</c:v>
                </c:pt>
                <c:pt idx="196064">
                  <c:v>454.23230594890401</c:v>
                </c:pt>
                <c:pt idx="196065">
                  <c:v>454.23462270417798</c:v>
                </c:pt>
                <c:pt idx="196066">
                  <c:v>454.23693945945098</c:v>
                </c:pt>
                <c:pt idx="196067">
                  <c:v>454.239256214725</c:v>
                </c:pt>
                <c:pt idx="196068">
                  <c:v>454.241572969998</c:v>
                </c:pt>
                <c:pt idx="196069">
                  <c:v>454.24388972527203</c:v>
                </c:pt>
                <c:pt idx="196070">
                  <c:v>454.24620648054503</c:v>
                </c:pt>
                <c:pt idx="196071">
                  <c:v>454.24852323581899</c:v>
                </c:pt>
                <c:pt idx="196072">
                  <c:v>454.25083999109199</c:v>
                </c:pt>
                <c:pt idx="196073">
                  <c:v>454.25315674636602</c:v>
                </c:pt>
                <c:pt idx="196074">
                  <c:v>454.25547350163902</c:v>
                </c:pt>
                <c:pt idx="196075">
                  <c:v>454.25779025691298</c:v>
                </c:pt>
                <c:pt idx="196076">
                  <c:v>454.26010701218598</c:v>
                </c:pt>
                <c:pt idx="196077">
                  <c:v>454.26242376746001</c:v>
                </c:pt>
                <c:pt idx="196078">
                  <c:v>454.26474052273301</c:v>
                </c:pt>
                <c:pt idx="196079">
                  <c:v>454.26705727800697</c:v>
                </c:pt>
                <c:pt idx="196080">
                  <c:v>454.269374033281</c:v>
                </c:pt>
                <c:pt idx="196081">
                  <c:v>454.271690788554</c:v>
                </c:pt>
                <c:pt idx="196082">
                  <c:v>454.27400754382802</c:v>
                </c:pt>
                <c:pt idx="196083">
                  <c:v>454.27632429910102</c:v>
                </c:pt>
                <c:pt idx="196084">
                  <c:v>454.27864105437499</c:v>
                </c:pt>
                <c:pt idx="196085">
                  <c:v>454.28095780964799</c:v>
                </c:pt>
                <c:pt idx="196086">
                  <c:v>454.28327456492201</c:v>
                </c:pt>
                <c:pt idx="196087">
                  <c:v>454.28559132019501</c:v>
                </c:pt>
                <c:pt idx="196088">
                  <c:v>454.28790807546898</c:v>
                </c:pt>
                <c:pt idx="196089">
                  <c:v>454.29022483074198</c:v>
                </c:pt>
                <c:pt idx="196090">
                  <c:v>454.292541586016</c:v>
                </c:pt>
                <c:pt idx="196091">
                  <c:v>454.294858341289</c:v>
                </c:pt>
                <c:pt idx="196092">
                  <c:v>454.29717509656302</c:v>
                </c:pt>
                <c:pt idx="196093">
                  <c:v>454.29949185183602</c:v>
                </c:pt>
                <c:pt idx="196094">
                  <c:v>454.30180860710999</c:v>
                </c:pt>
                <c:pt idx="196095">
                  <c:v>454.30412536238299</c:v>
                </c:pt>
                <c:pt idx="196096">
                  <c:v>454.30644211765701</c:v>
                </c:pt>
                <c:pt idx="196097">
                  <c:v>454.30875887293001</c:v>
                </c:pt>
                <c:pt idx="196098">
                  <c:v>454.31107562820398</c:v>
                </c:pt>
                <c:pt idx="196099">
                  <c:v>454.31339238347698</c:v>
                </c:pt>
                <c:pt idx="196100">
                  <c:v>454.315709138751</c:v>
                </c:pt>
                <c:pt idx="196101">
                  <c:v>454.318025894024</c:v>
                </c:pt>
                <c:pt idx="196102">
                  <c:v>454.32034264929803</c:v>
                </c:pt>
                <c:pt idx="196103">
                  <c:v>454.32265940457103</c:v>
                </c:pt>
                <c:pt idx="196104">
                  <c:v>454.32497615984499</c:v>
                </c:pt>
                <c:pt idx="196105">
                  <c:v>454.32729291511799</c:v>
                </c:pt>
                <c:pt idx="196106">
                  <c:v>454.32960967039202</c:v>
                </c:pt>
                <c:pt idx="196107">
                  <c:v>454.33192642566502</c:v>
                </c:pt>
                <c:pt idx="196108">
                  <c:v>454.33424318093898</c:v>
                </c:pt>
                <c:pt idx="196109">
                  <c:v>454.33655993621198</c:v>
                </c:pt>
                <c:pt idx="196110">
                  <c:v>454.33887669148601</c:v>
                </c:pt>
                <c:pt idx="196111">
                  <c:v>454.34119344675901</c:v>
                </c:pt>
                <c:pt idx="196112">
                  <c:v>454.34351020203297</c:v>
                </c:pt>
                <c:pt idx="196113">
                  <c:v>454.34582695730597</c:v>
                </c:pt>
                <c:pt idx="196114">
                  <c:v>454.34814371258</c:v>
                </c:pt>
                <c:pt idx="196115">
                  <c:v>454.350460467853</c:v>
                </c:pt>
                <c:pt idx="196116">
                  <c:v>454.35277722312702</c:v>
                </c:pt>
                <c:pt idx="196117">
                  <c:v>454.35509397840002</c:v>
                </c:pt>
                <c:pt idx="196118">
                  <c:v>454.35741073367399</c:v>
                </c:pt>
                <c:pt idx="196119">
                  <c:v>454.35972748894699</c:v>
                </c:pt>
                <c:pt idx="196120">
                  <c:v>454.36204424422101</c:v>
                </c:pt>
                <c:pt idx="196121">
                  <c:v>454.36436099949401</c:v>
                </c:pt>
                <c:pt idx="196122">
                  <c:v>454.36667775476798</c:v>
                </c:pt>
                <c:pt idx="196123">
                  <c:v>454.368994510042</c:v>
                </c:pt>
                <c:pt idx="196124">
                  <c:v>454.371311265315</c:v>
                </c:pt>
                <c:pt idx="196125">
                  <c:v>454.37362802058902</c:v>
                </c:pt>
                <c:pt idx="196126">
                  <c:v>454.37594477586202</c:v>
                </c:pt>
                <c:pt idx="196127">
                  <c:v>454.37826153113599</c:v>
                </c:pt>
                <c:pt idx="196128">
                  <c:v>454.38057828640899</c:v>
                </c:pt>
                <c:pt idx="196129">
                  <c:v>454.38289504168301</c:v>
                </c:pt>
                <c:pt idx="196130">
                  <c:v>454.38521179695601</c:v>
                </c:pt>
                <c:pt idx="196131">
                  <c:v>454.38752855222998</c:v>
                </c:pt>
                <c:pt idx="196132">
                  <c:v>454.38984530750298</c:v>
                </c:pt>
                <c:pt idx="196133">
                  <c:v>454.392162062777</c:v>
                </c:pt>
                <c:pt idx="196134">
                  <c:v>454.39447881805</c:v>
                </c:pt>
                <c:pt idx="196135">
                  <c:v>454.39679557332403</c:v>
                </c:pt>
                <c:pt idx="196136">
                  <c:v>454.39911232859703</c:v>
                </c:pt>
                <c:pt idx="196137">
                  <c:v>454.40142908387099</c:v>
                </c:pt>
                <c:pt idx="196138">
                  <c:v>454.40374583914399</c:v>
                </c:pt>
                <c:pt idx="196139">
                  <c:v>454.40606259441802</c:v>
                </c:pt>
                <c:pt idx="196140">
                  <c:v>454.40837934969102</c:v>
                </c:pt>
                <c:pt idx="196141">
                  <c:v>454.41069610496498</c:v>
                </c:pt>
                <c:pt idx="196142">
                  <c:v>454.41301286023798</c:v>
                </c:pt>
                <c:pt idx="196143">
                  <c:v>454.41532961551201</c:v>
                </c:pt>
                <c:pt idx="196144">
                  <c:v>454.41764637078501</c:v>
                </c:pt>
                <c:pt idx="196145">
                  <c:v>454.41996312605897</c:v>
                </c:pt>
                <c:pt idx="196146">
                  <c:v>454.42227988133197</c:v>
                </c:pt>
                <c:pt idx="196147">
                  <c:v>454.424596636606</c:v>
                </c:pt>
                <c:pt idx="196148">
                  <c:v>454.426913391879</c:v>
                </c:pt>
                <c:pt idx="196149">
                  <c:v>454.42923014715302</c:v>
                </c:pt>
                <c:pt idx="196150">
                  <c:v>454.43154690242602</c:v>
                </c:pt>
                <c:pt idx="196151">
                  <c:v>454.43386365769999</c:v>
                </c:pt>
                <c:pt idx="196152">
                  <c:v>454.43618041297299</c:v>
                </c:pt>
                <c:pt idx="196153">
                  <c:v>454.43849716824701</c:v>
                </c:pt>
                <c:pt idx="196154">
                  <c:v>454.44081392352001</c:v>
                </c:pt>
                <c:pt idx="196155">
                  <c:v>454.44313067879398</c:v>
                </c:pt>
                <c:pt idx="196156">
                  <c:v>454.44544743406698</c:v>
                </c:pt>
                <c:pt idx="196157">
                  <c:v>454.447764189341</c:v>
                </c:pt>
                <c:pt idx="196158">
                  <c:v>454.450080944614</c:v>
                </c:pt>
                <c:pt idx="196159">
                  <c:v>454.45239769988802</c:v>
                </c:pt>
                <c:pt idx="196160">
                  <c:v>454.45471445516102</c:v>
                </c:pt>
                <c:pt idx="196161">
                  <c:v>454.45703121043499</c:v>
                </c:pt>
                <c:pt idx="196162">
                  <c:v>454.45934796570799</c:v>
                </c:pt>
                <c:pt idx="196163">
                  <c:v>454.46166472098201</c:v>
                </c:pt>
                <c:pt idx="196164">
                  <c:v>454.46398147625501</c:v>
                </c:pt>
                <c:pt idx="196165">
                  <c:v>454.46629823152898</c:v>
                </c:pt>
                <c:pt idx="196166">
                  <c:v>454.468614986803</c:v>
                </c:pt>
                <c:pt idx="196167">
                  <c:v>454.470931742076</c:v>
                </c:pt>
                <c:pt idx="196168">
                  <c:v>454.47324849735003</c:v>
                </c:pt>
                <c:pt idx="196169">
                  <c:v>454.47556525262303</c:v>
                </c:pt>
                <c:pt idx="196170">
                  <c:v>454.47788200789699</c:v>
                </c:pt>
                <c:pt idx="196171">
                  <c:v>454.48019876316999</c:v>
                </c:pt>
                <c:pt idx="196172">
                  <c:v>454.48251551844402</c:v>
                </c:pt>
                <c:pt idx="196173">
                  <c:v>454.48483227371702</c:v>
                </c:pt>
                <c:pt idx="196174">
                  <c:v>454.48714902899098</c:v>
                </c:pt>
                <c:pt idx="196175">
                  <c:v>454.48946578426398</c:v>
                </c:pt>
                <c:pt idx="196176">
                  <c:v>454.49178253953801</c:v>
                </c:pt>
                <c:pt idx="196177">
                  <c:v>454.49409929481101</c:v>
                </c:pt>
                <c:pt idx="196178">
                  <c:v>454.49641605008497</c:v>
                </c:pt>
                <c:pt idx="196179">
                  <c:v>454.49873280535797</c:v>
                </c:pt>
                <c:pt idx="196180">
                  <c:v>454.501049560632</c:v>
                </c:pt>
                <c:pt idx="196181">
                  <c:v>454.503366315905</c:v>
                </c:pt>
                <c:pt idx="196182">
                  <c:v>454.50568307117902</c:v>
                </c:pt>
                <c:pt idx="196183">
                  <c:v>454.50799982645202</c:v>
                </c:pt>
                <c:pt idx="196184">
                  <c:v>454.51031658172599</c:v>
                </c:pt>
                <c:pt idx="196185">
                  <c:v>454.51263333699899</c:v>
                </c:pt>
                <c:pt idx="196186">
                  <c:v>454.51495009227301</c:v>
                </c:pt>
                <c:pt idx="196187">
                  <c:v>454.51726684754601</c:v>
                </c:pt>
                <c:pt idx="196188">
                  <c:v>454.51958360281998</c:v>
                </c:pt>
                <c:pt idx="196189">
                  <c:v>454.52190035809298</c:v>
                </c:pt>
                <c:pt idx="196190">
                  <c:v>454.524217113367</c:v>
                </c:pt>
                <c:pt idx="196191">
                  <c:v>454.52653386864</c:v>
                </c:pt>
                <c:pt idx="196192">
                  <c:v>454.52885062391402</c:v>
                </c:pt>
                <c:pt idx="196193">
                  <c:v>454.53116737918702</c:v>
                </c:pt>
                <c:pt idx="196194">
                  <c:v>454.53348413446099</c:v>
                </c:pt>
                <c:pt idx="196195">
                  <c:v>454.53580088973399</c:v>
                </c:pt>
                <c:pt idx="196196">
                  <c:v>454.53811764500801</c:v>
                </c:pt>
                <c:pt idx="196197">
                  <c:v>454.54043440028101</c:v>
                </c:pt>
                <c:pt idx="196198">
                  <c:v>454.54275115555498</c:v>
                </c:pt>
                <c:pt idx="196199">
                  <c:v>454.54506791082798</c:v>
                </c:pt>
                <c:pt idx="196200">
                  <c:v>454.547384666102</c:v>
                </c:pt>
                <c:pt idx="196201">
                  <c:v>454.549701421375</c:v>
                </c:pt>
                <c:pt idx="196202">
                  <c:v>454.55201817664903</c:v>
                </c:pt>
                <c:pt idx="196203">
                  <c:v>454.55433493192203</c:v>
                </c:pt>
                <c:pt idx="196204">
                  <c:v>454.55665168719599</c:v>
                </c:pt>
                <c:pt idx="196205">
                  <c:v>454.55896844246899</c:v>
                </c:pt>
                <c:pt idx="196206">
                  <c:v>454.56128519774302</c:v>
                </c:pt>
                <c:pt idx="196207">
                  <c:v>454.56360195301698</c:v>
                </c:pt>
                <c:pt idx="196208">
                  <c:v>454.56591870828998</c:v>
                </c:pt>
                <c:pt idx="196209">
                  <c:v>454.56823546356401</c:v>
                </c:pt>
                <c:pt idx="196210">
                  <c:v>454.57055221883701</c:v>
                </c:pt>
                <c:pt idx="196211">
                  <c:v>454.57286897411097</c:v>
                </c:pt>
                <c:pt idx="196212">
                  <c:v>454.57518572938397</c:v>
                </c:pt>
                <c:pt idx="196213">
                  <c:v>454.577502484658</c:v>
                </c:pt>
                <c:pt idx="196214">
                  <c:v>454.579819239931</c:v>
                </c:pt>
                <c:pt idx="196215">
                  <c:v>454.58213599520502</c:v>
                </c:pt>
                <c:pt idx="196216">
                  <c:v>454.58445275047802</c:v>
                </c:pt>
                <c:pt idx="196217">
                  <c:v>454.58676950575199</c:v>
                </c:pt>
                <c:pt idx="196218">
                  <c:v>454.58908626102499</c:v>
                </c:pt>
                <c:pt idx="196219">
                  <c:v>454.59140301629901</c:v>
                </c:pt>
                <c:pt idx="196220">
                  <c:v>454.59371977157201</c:v>
                </c:pt>
                <c:pt idx="196221">
                  <c:v>454.59603652684598</c:v>
                </c:pt>
                <c:pt idx="196222">
                  <c:v>454.59835328211898</c:v>
                </c:pt>
                <c:pt idx="196223">
                  <c:v>454.600670037393</c:v>
                </c:pt>
                <c:pt idx="196224">
                  <c:v>454.602986792666</c:v>
                </c:pt>
                <c:pt idx="196225">
                  <c:v>454.60530354794003</c:v>
                </c:pt>
                <c:pt idx="196226">
                  <c:v>454.60762030321303</c:v>
                </c:pt>
                <c:pt idx="196227">
                  <c:v>454.60993705848699</c:v>
                </c:pt>
                <c:pt idx="196228">
                  <c:v>454.61225381375999</c:v>
                </c:pt>
                <c:pt idx="196229">
                  <c:v>454.61457056903402</c:v>
                </c:pt>
                <c:pt idx="196230">
                  <c:v>454.61688732430702</c:v>
                </c:pt>
                <c:pt idx="196231">
                  <c:v>454.61920407958098</c:v>
                </c:pt>
                <c:pt idx="196232">
                  <c:v>454.62152083485398</c:v>
                </c:pt>
                <c:pt idx="196233">
                  <c:v>454.62383759012801</c:v>
                </c:pt>
                <c:pt idx="196234">
                  <c:v>454.62615434540101</c:v>
                </c:pt>
                <c:pt idx="196235">
                  <c:v>454.62847110067497</c:v>
                </c:pt>
                <c:pt idx="196236">
                  <c:v>454.63078785594797</c:v>
                </c:pt>
                <c:pt idx="196237">
                  <c:v>454.633104611222</c:v>
                </c:pt>
                <c:pt idx="196238">
                  <c:v>454.635421366495</c:v>
                </c:pt>
                <c:pt idx="196239">
                  <c:v>454.63773812176902</c:v>
                </c:pt>
                <c:pt idx="196240">
                  <c:v>454.64005487704202</c:v>
                </c:pt>
                <c:pt idx="196241">
                  <c:v>454.64237163231599</c:v>
                </c:pt>
                <c:pt idx="196242">
                  <c:v>454.64468838758899</c:v>
                </c:pt>
                <c:pt idx="196243">
                  <c:v>454.64700514286301</c:v>
                </c:pt>
                <c:pt idx="196244">
                  <c:v>454.64932189813601</c:v>
                </c:pt>
                <c:pt idx="196245">
                  <c:v>454.65163865340998</c:v>
                </c:pt>
                <c:pt idx="196246">
                  <c:v>454.65395540868298</c:v>
                </c:pt>
                <c:pt idx="196247">
                  <c:v>454.656272163957</c:v>
                </c:pt>
                <c:pt idx="196248">
                  <c:v>454.65858891923</c:v>
                </c:pt>
                <c:pt idx="196249">
                  <c:v>454.66090567450402</c:v>
                </c:pt>
                <c:pt idx="196250">
                  <c:v>454.66322242977799</c:v>
                </c:pt>
                <c:pt idx="196251">
                  <c:v>454.66553918505099</c:v>
                </c:pt>
                <c:pt idx="196252">
                  <c:v>454.66785594032501</c:v>
                </c:pt>
                <c:pt idx="196253">
                  <c:v>454.67017269559801</c:v>
                </c:pt>
                <c:pt idx="196254">
                  <c:v>454.67248945087198</c:v>
                </c:pt>
                <c:pt idx="196255">
                  <c:v>454.67480620614498</c:v>
                </c:pt>
                <c:pt idx="196256">
                  <c:v>454.677122961419</c:v>
                </c:pt>
                <c:pt idx="196257">
                  <c:v>454.679439716692</c:v>
                </c:pt>
                <c:pt idx="196258">
                  <c:v>454.68175647196603</c:v>
                </c:pt>
                <c:pt idx="196259">
                  <c:v>454.68407322723903</c:v>
                </c:pt>
                <c:pt idx="196260">
                  <c:v>454.68638998251299</c:v>
                </c:pt>
                <c:pt idx="196261">
                  <c:v>454.68870673778599</c:v>
                </c:pt>
                <c:pt idx="196262">
                  <c:v>454.69102349306002</c:v>
                </c:pt>
                <c:pt idx="196263">
                  <c:v>454.69334024833302</c:v>
                </c:pt>
                <c:pt idx="196264">
                  <c:v>454.69565700360698</c:v>
                </c:pt>
                <c:pt idx="196265">
                  <c:v>454.69797375887998</c:v>
                </c:pt>
                <c:pt idx="196266">
                  <c:v>454.70029051415401</c:v>
                </c:pt>
                <c:pt idx="196267">
                  <c:v>454.70260726942701</c:v>
                </c:pt>
                <c:pt idx="196268">
                  <c:v>454.70492402470097</c:v>
                </c:pt>
                <c:pt idx="196269">
                  <c:v>454.70724077997397</c:v>
                </c:pt>
                <c:pt idx="196270">
                  <c:v>454.709557535248</c:v>
                </c:pt>
                <c:pt idx="196271">
                  <c:v>454.711874290521</c:v>
                </c:pt>
                <c:pt idx="196272">
                  <c:v>454.71419104579502</c:v>
                </c:pt>
                <c:pt idx="196273">
                  <c:v>454.71650780106802</c:v>
                </c:pt>
                <c:pt idx="196274">
                  <c:v>454.71882455634199</c:v>
                </c:pt>
                <c:pt idx="196275">
                  <c:v>454.72114131161499</c:v>
                </c:pt>
                <c:pt idx="196276">
                  <c:v>454.72345806688901</c:v>
                </c:pt>
                <c:pt idx="196277">
                  <c:v>454.72577482216201</c:v>
                </c:pt>
                <c:pt idx="196278">
                  <c:v>454.72809157743598</c:v>
                </c:pt>
                <c:pt idx="196279">
                  <c:v>454.73040833270898</c:v>
                </c:pt>
                <c:pt idx="196280">
                  <c:v>454.732725087983</c:v>
                </c:pt>
                <c:pt idx="196281">
                  <c:v>454.735041843256</c:v>
                </c:pt>
                <c:pt idx="196282">
                  <c:v>454.73735859853002</c:v>
                </c:pt>
                <c:pt idx="196283">
                  <c:v>454.73967535380302</c:v>
                </c:pt>
                <c:pt idx="196284">
                  <c:v>454.74199210907699</c:v>
                </c:pt>
                <c:pt idx="196285">
                  <c:v>454.74430886434999</c:v>
                </c:pt>
                <c:pt idx="196286">
                  <c:v>454.74662561962401</c:v>
                </c:pt>
                <c:pt idx="196287">
                  <c:v>454.74894237489701</c:v>
                </c:pt>
                <c:pt idx="196288">
                  <c:v>454.75125913017098</c:v>
                </c:pt>
                <c:pt idx="196289">
                  <c:v>454.75357588544398</c:v>
                </c:pt>
                <c:pt idx="196290">
                  <c:v>454.755892640718</c:v>
                </c:pt>
                <c:pt idx="196291">
                  <c:v>454.758209395991</c:v>
                </c:pt>
                <c:pt idx="196292">
                  <c:v>454.76052615126503</c:v>
                </c:pt>
                <c:pt idx="196293">
                  <c:v>454.76284290653899</c:v>
                </c:pt>
                <c:pt idx="196294">
                  <c:v>454.76515966181199</c:v>
                </c:pt>
                <c:pt idx="196295">
                  <c:v>454.76747641708602</c:v>
                </c:pt>
                <c:pt idx="196296">
                  <c:v>454.76979317235902</c:v>
                </c:pt>
                <c:pt idx="196297">
                  <c:v>454.77210992763298</c:v>
                </c:pt>
                <c:pt idx="196298">
                  <c:v>454.77442668290598</c:v>
                </c:pt>
                <c:pt idx="196299">
                  <c:v>454.77674343818001</c:v>
                </c:pt>
                <c:pt idx="196300">
                  <c:v>454.77906019345301</c:v>
                </c:pt>
                <c:pt idx="196301">
                  <c:v>454.78137694872697</c:v>
                </c:pt>
                <c:pt idx="196302">
                  <c:v>454.78369370399997</c:v>
                </c:pt>
                <c:pt idx="196303">
                  <c:v>454.786010459274</c:v>
                </c:pt>
                <c:pt idx="196304">
                  <c:v>454.788327214547</c:v>
                </c:pt>
                <c:pt idx="196305">
                  <c:v>454.79064396982102</c:v>
                </c:pt>
                <c:pt idx="196306">
                  <c:v>454.79296072509402</c:v>
                </c:pt>
                <c:pt idx="196307">
                  <c:v>454.79527748036799</c:v>
                </c:pt>
                <c:pt idx="196308">
                  <c:v>454.79759423564099</c:v>
                </c:pt>
                <c:pt idx="196309">
                  <c:v>454.79991099091501</c:v>
                </c:pt>
                <c:pt idx="196310">
                  <c:v>454.80222774618801</c:v>
                </c:pt>
                <c:pt idx="196311">
                  <c:v>454.80454450146198</c:v>
                </c:pt>
                <c:pt idx="196312">
                  <c:v>454.80686125673498</c:v>
                </c:pt>
                <c:pt idx="196313">
                  <c:v>454.809178012009</c:v>
                </c:pt>
                <c:pt idx="196314">
                  <c:v>454.811494767282</c:v>
                </c:pt>
                <c:pt idx="196315">
                  <c:v>454.81381152255602</c:v>
                </c:pt>
                <c:pt idx="196316">
                  <c:v>454.81612827782902</c:v>
                </c:pt>
                <c:pt idx="196317">
                  <c:v>454.81844503310299</c:v>
                </c:pt>
                <c:pt idx="196318">
                  <c:v>454.82076178837599</c:v>
                </c:pt>
                <c:pt idx="196319">
                  <c:v>454.82307854365001</c:v>
                </c:pt>
                <c:pt idx="196320">
                  <c:v>454.82539529892301</c:v>
                </c:pt>
                <c:pt idx="196321">
                  <c:v>454.82771205419698</c:v>
                </c:pt>
                <c:pt idx="196322">
                  <c:v>454.83002880946998</c:v>
                </c:pt>
                <c:pt idx="196323">
                  <c:v>454.832345564744</c:v>
                </c:pt>
                <c:pt idx="196324">
                  <c:v>454.834662320017</c:v>
                </c:pt>
                <c:pt idx="196325">
                  <c:v>454.83697907529103</c:v>
                </c:pt>
                <c:pt idx="196326">
                  <c:v>454.83929583056403</c:v>
                </c:pt>
                <c:pt idx="196327">
                  <c:v>454.84161258583799</c:v>
                </c:pt>
                <c:pt idx="196328">
                  <c:v>454.84392934111099</c:v>
                </c:pt>
                <c:pt idx="196329">
                  <c:v>454.84624609638502</c:v>
                </c:pt>
                <c:pt idx="196330">
                  <c:v>454.84856285165802</c:v>
                </c:pt>
                <c:pt idx="196331">
                  <c:v>454.85087960693198</c:v>
                </c:pt>
                <c:pt idx="196332">
                  <c:v>454.85319636220498</c:v>
                </c:pt>
                <c:pt idx="196333">
                  <c:v>454.85551311747901</c:v>
                </c:pt>
                <c:pt idx="196334">
                  <c:v>454.85782987275201</c:v>
                </c:pt>
                <c:pt idx="196335">
                  <c:v>454.86014662802597</c:v>
                </c:pt>
                <c:pt idx="196336">
                  <c:v>454.8624633833</c:v>
                </c:pt>
                <c:pt idx="196337">
                  <c:v>454.864780138573</c:v>
                </c:pt>
                <c:pt idx="196338">
                  <c:v>454.86709689384702</c:v>
                </c:pt>
                <c:pt idx="196339">
                  <c:v>454.86941364912002</c:v>
                </c:pt>
                <c:pt idx="196340">
                  <c:v>454.87173040439399</c:v>
                </c:pt>
                <c:pt idx="196341">
                  <c:v>454.87404715966699</c:v>
                </c:pt>
                <c:pt idx="196342">
                  <c:v>454.87636391494101</c:v>
                </c:pt>
                <c:pt idx="196343">
                  <c:v>454.87868067021401</c:v>
                </c:pt>
                <c:pt idx="196344">
                  <c:v>454.88099742548798</c:v>
                </c:pt>
                <c:pt idx="196345">
                  <c:v>454.88331418076098</c:v>
                </c:pt>
                <c:pt idx="196346">
                  <c:v>454.885630936035</c:v>
                </c:pt>
                <c:pt idx="196347">
                  <c:v>454.887947691308</c:v>
                </c:pt>
                <c:pt idx="196348">
                  <c:v>454.89026444658202</c:v>
                </c:pt>
                <c:pt idx="196349">
                  <c:v>454.89258120185502</c:v>
                </c:pt>
                <c:pt idx="196350">
                  <c:v>454.89489795712899</c:v>
                </c:pt>
                <c:pt idx="196351">
                  <c:v>454.89721471240199</c:v>
                </c:pt>
                <c:pt idx="196352">
                  <c:v>454.89953146767601</c:v>
                </c:pt>
                <c:pt idx="196353">
                  <c:v>454.90184822294901</c:v>
                </c:pt>
                <c:pt idx="196354">
                  <c:v>454.90416497822298</c:v>
                </c:pt>
                <c:pt idx="196355">
                  <c:v>454.90648173349598</c:v>
                </c:pt>
                <c:pt idx="196356">
                  <c:v>454.90879848877</c:v>
                </c:pt>
                <c:pt idx="196357">
                  <c:v>454.911115244043</c:v>
                </c:pt>
                <c:pt idx="196358">
                  <c:v>454.91343199931703</c:v>
                </c:pt>
                <c:pt idx="196359">
                  <c:v>454.91574875459003</c:v>
                </c:pt>
                <c:pt idx="196360">
                  <c:v>454.91806550986399</c:v>
                </c:pt>
                <c:pt idx="196361">
                  <c:v>454.92038226513699</c:v>
                </c:pt>
                <c:pt idx="196362">
                  <c:v>454.92269902041102</c:v>
                </c:pt>
                <c:pt idx="196363">
                  <c:v>454.92501577568402</c:v>
                </c:pt>
                <c:pt idx="196364">
                  <c:v>454.92733253095798</c:v>
                </c:pt>
                <c:pt idx="196365">
                  <c:v>454.92964928623098</c:v>
                </c:pt>
                <c:pt idx="196366">
                  <c:v>454.93196604150501</c:v>
                </c:pt>
                <c:pt idx="196367">
                  <c:v>454.93428279677801</c:v>
                </c:pt>
                <c:pt idx="196368">
                  <c:v>454.93659955205197</c:v>
                </c:pt>
                <c:pt idx="196369">
                  <c:v>454.93891630732497</c:v>
                </c:pt>
                <c:pt idx="196370">
                  <c:v>454.941233062599</c:v>
                </c:pt>
                <c:pt idx="196371">
                  <c:v>454.943549817872</c:v>
                </c:pt>
                <c:pt idx="196372">
                  <c:v>454.94586657314602</c:v>
                </c:pt>
                <c:pt idx="196373">
                  <c:v>454.94818332841902</c:v>
                </c:pt>
                <c:pt idx="196374">
                  <c:v>454.95050008369299</c:v>
                </c:pt>
                <c:pt idx="196375">
                  <c:v>454.95281683896599</c:v>
                </c:pt>
                <c:pt idx="196376">
                  <c:v>454.95513359424001</c:v>
                </c:pt>
                <c:pt idx="196377">
                  <c:v>454.95745034951301</c:v>
                </c:pt>
                <c:pt idx="196378">
                  <c:v>454.95976710478698</c:v>
                </c:pt>
                <c:pt idx="196379">
                  <c:v>454.962083860061</c:v>
                </c:pt>
                <c:pt idx="196380">
                  <c:v>454.964400615334</c:v>
                </c:pt>
                <c:pt idx="196381">
                  <c:v>454.96671737060802</c:v>
                </c:pt>
                <c:pt idx="196382">
                  <c:v>454.96903412588102</c:v>
                </c:pt>
                <c:pt idx="196383">
                  <c:v>454.97135088115499</c:v>
                </c:pt>
                <c:pt idx="196384">
                  <c:v>454.97366763642799</c:v>
                </c:pt>
                <c:pt idx="196385">
                  <c:v>454.97598439170201</c:v>
                </c:pt>
                <c:pt idx="196386">
                  <c:v>454.97830114697501</c:v>
                </c:pt>
                <c:pt idx="196387">
                  <c:v>454.98061790224898</c:v>
                </c:pt>
                <c:pt idx="196388">
                  <c:v>454.98293465752198</c:v>
                </c:pt>
                <c:pt idx="196389">
                  <c:v>454.985251412796</c:v>
                </c:pt>
                <c:pt idx="196390">
                  <c:v>454.987568168069</c:v>
                </c:pt>
                <c:pt idx="196391">
                  <c:v>454.98988492334303</c:v>
                </c:pt>
                <c:pt idx="196392">
                  <c:v>454.99220167861603</c:v>
                </c:pt>
                <c:pt idx="196393">
                  <c:v>454.99451843388999</c:v>
                </c:pt>
                <c:pt idx="196394">
                  <c:v>454.99683518916299</c:v>
                </c:pt>
                <c:pt idx="196395">
                  <c:v>454.99915194443702</c:v>
                </c:pt>
                <c:pt idx="196396">
                  <c:v>455.00146869971002</c:v>
                </c:pt>
                <c:pt idx="196397">
                  <c:v>455.00378545498398</c:v>
                </c:pt>
                <c:pt idx="196398">
                  <c:v>455.00610221025698</c:v>
                </c:pt>
                <c:pt idx="196399">
                  <c:v>455.00841896553101</c:v>
                </c:pt>
                <c:pt idx="196400">
                  <c:v>455.01073572080401</c:v>
                </c:pt>
                <c:pt idx="196401">
                  <c:v>455.01305247607797</c:v>
                </c:pt>
                <c:pt idx="196402">
                  <c:v>455.01536923135097</c:v>
                </c:pt>
                <c:pt idx="196403">
                  <c:v>455.017685986625</c:v>
                </c:pt>
                <c:pt idx="196404">
                  <c:v>455.020002741898</c:v>
                </c:pt>
                <c:pt idx="196405">
                  <c:v>455.02231949717202</c:v>
                </c:pt>
                <c:pt idx="196406">
                  <c:v>455.02463625244502</c:v>
                </c:pt>
                <c:pt idx="196407">
                  <c:v>455.02695300771899</c:v>
                </c:pt>
                <c:pt idx="196408">
                  <c:v>455.02926976299199</c:v>
                </c:pt>
                <c:pt idx="196409">
                  <c:v>455.03158651826601</c:v>
                </c:pt>
                <c:pt idx="196410">
                  <c:v>455.03390327353901</c:v>
                </c:pt>
                <c:pt idx="196411">
                  <c:v>455.03622002881298</c:v>
                </c:pt>
                <c:pt idx="196412">
                  <c:v>455.03853678408598</c:v>
                </c:pt>
                <c:pt idx="196413">
                  <c:v>455.04085353936</c:v>
                </c:pt>
                <c:pt idx="196414">
                  <c:v>455.043170294633</c:v>
                </c:pt>
                <c:pt idx="196415">
                  <c:v>455.04548704990702</c:v>
                </c:pt>
                <c:pt idx="196416">
                  <c:v>455.04780380518002</c:v>
                </c:pt>
                <c:pt idx="196417">
                  <c:v>455.05012056045399</c:v>
                </c:pt>
                <c:pt idx="196418">
                  <c:v>455.05243731572699</c:v>
                </c:pt>
                <c:pt idx="196419">
                  <c:v>455.05475407100101</c:v>
                </c:pt>
                <c:pt idx="196420">
                  <c:v>455.05707082627401</c:v>
                </c:pt>
                <c:pt idx="196421">
                  <c:v>455.05938758154798</c:v>
                </c:pt>
                <c:pt idx="196422">
                  <c:v>455.061704336822</c:v>
                </c:pt>
                <c:pt idx="196423">
                  <c:v>455.064021092095</c:v>
                </c:pt>
                <c:pt idx="196424">
                  <c:v>455.06633784736903</c:v>
                </c:pt>
                <c:pt idx="196425">
                  <c:v>455.06865460264203</c:v>
                </c:pt>
                <c:pt idx="196426">
                  <c:v>455.07097135791599</c:v>
                </c:pt>
                <c:pt idx="196427">
                  <c:v>455.07328811318899</c:v>
                </c:pt>
                <c:pt idx="196428">
                  <c:v>455.07560486846302</c:v>
                </c:pt>
                <c:pt idx="196429">
                  <c:v>455.07792162373602</c:v>
                </c:pt>
                <c:pt idx="196430">
                  <c:v>455.08023837900998</c:v>
                </c:pt>
                <c:pt idx="196431">
                  <c:v>455.08255513428298</c:v>
                </c:pt>
                <c:pt idx="196432">
                  <c:v>455.08487188955701</c:v>
                </c:pt>
                <c:pt idx="196433">
                  <c:v>455.08718864483001</c:v>
                </c:pt>
                <c:pt idx="196434">
                  <c:v>455.08950540010397</c:v>
                </c:pt>
                <c:pt idx="196435">
                  <c:v>455.09182215537697</c:v>
                </c:pt>
                <c:pt idx="196436">
                  <c:v>455.094138910651</c:v>
                </c:pt>
                <c:pt idx="196437">
                  <c:v>455.096455665924</c:v>
                </c:pt>
                <c:pt idx="196438">
                  <c:v>455.09877242119802</c:v>
                </c:pt>
                <c:pt idx="196439">
                  <c:v>455.10108917647102</c:v>
                </c:pt>
                <c:pt idx="196440">
                  <c:v>455.10340593174499</c:v>
                </c:pt>
                <c:pt idx="196441">
                  <c:v>455.10572268701799</c:v>
                </c:pt>
                <c:pt idx="196442">
                  <c:v>455.10803944229201</c:v>
                </c:pt>
                <c:pt idx="196443">
                  <c:v>455.11035619756501</c:v>
                </c:pt>
                <c:pt idx="196444">
                  <c:v>455.11267295283898</c:v>
                </c:pt>
                <c:pt idx="196445">
                  <c:v>455.11498970811198</c:v>
                </c:pt>
                <c:pt idx="196446">
                  <c:v>455.117306463386</c:v>
                </c:pt>
                <c:pt idx="196447">
                  <c:v>455.119623218659</c:v>
                </c:pt>
                <c:pt idx="196448">
                  <c:v>455.12193997393302</c:v>
                </c:pt>
                <c:pt idx="196449">
                  <c:v>455.12425672920602</c:v>
                </c:pt>
                <c:pt idx="196450">
                  <c:v>455.12657348447999</c:v>
                </c:pt>
                <c:pt idx="196451">
                  <c:v>455.12889023975299</c:v>
                </c:pt>
                <c:pt idx="196452">
                  <c:v>455.13120699502701</c:v>
                </c:pt>
                <c:pt idx="196453">
                  <c:v>455.13352375030001</c:v>
                </c:pt>
                <c:pt idx="196454">
                  <c:v>455.13584050557398</c:v>
                </c:pt>
                <c:pt idx="196455">
                  <c:v>455.13815726084698</c:v>
                </c:pt>
                <c:pt idx="196456">
                  <c:v>455.140474016121</c:v>
                </c:pt>
                <c:pt idx="196457">
                  <c:v>455.142790771394</c:v>
                </c:pt>
                <c:pt idx="196458">
                  <c:v>455.14510752666803</c:v>
                </c:pt>
                <c:pt idx="196459">
                  <c:v>455.14742428194103</c:v>
                </c:pt>
                <c:pt idx="196460">
                  <c:v>455.14974103721499</c:v>
                </c:pt>
                <c:pt idx="196461">
                  <c:v>455.15205779248799</c:v>
                </c:pt>
                <c:pt idx="196462">
                  <c:v>455.15437454776202</c:v>
                </c:pt>
                <c:pt idx="196463">
                  <c:v>455.15669130303598</c:v>
                </c:pt>
                <c:pt idx="196464">
                  <c:v>455.15900805830898</c:v>
                </c:pt>
                <c:pt idx="196465">
                  <c:v>455.16132481358301</c:v>
                </c:pt>
                <c:pt idx="196466">
                  <c:v>455.16364156885601</c:v>
                </c:pt>
                <c:pt idx="196467">
                  <c:v>455.16595832412997</c:v>
                </c:pt>
                <c:pt idx="196468">
                  <c:v>455.16827507940297</c:v>
                </c:pt>
                <c:pt idx="196469">
                  <c:v>455.170591834677</c:v>
                </c:pt>
                <c:pt idx="196470">
                  <c:v>455.17290858995</c:v>
                </c:pt>
                <c:pt idx="196471">
                  <c:v>455.17522534522402</c:v>
                </c:pt>
                <c:pt idx="196472">
                  <c:v>455.17754210049702</c:v>
                </c:pt>
                <c:pt idx="196473">
                  <c:v>455.17985885577099</c:v>
                </c:pt>
                <c:pt idx="196474">
                  <c:v>455.18217561104399</c:v>
                </c:pt>
                <c:pt idx="196475">
                  <c:v>455.18449236631801</c:v>
                </c:pt>
                <c:pt idx="196476">
                  <c:v>455.18680912159101</c:v>
                </c:pt>
                <c:pt idx="196477">
                  <c:v>455.18912587686498</c:v>
                </c:pt>
                <c:pt idx="196478">
                  <c:v>455.19144263213798</c:v>
                </c:pt>
                <c:pt idx="196479">
                  <c:v>455.193759387412</c:v>
                </c:pt>
                <c:pt idx="196480">
                  <c:v>455.196076142685</c:v>
                </c:pt>
                <c:pt idx="196481">
                  <c:v>455.19839289795902</c:v>
                </c:pt>
                <c:pt idx="196482">
                  <c:v>455.20070965323202</c:v>
                </c:pt>
                <c:pt idx="196483">
                  <c:v>455.20302640850599</c:v>
                </c:pt>
                <c:pt idx="196484">
                  <c:v>455.20534316377899</c:v>
                </c:pt>
                <c:pt idx="196485">
                  <c:v>455.20765991905301</c:v>
                </c:pt>
                <c:pt idx="196486">
                  <c:v>455.20997667432601</c:v>
                </c:pt>
                <c:pt idx="196487">
                  <c:v>455.21229342959998</c:v>
                </c:pt>
                <c:pt idx="196488">
                  <c:v>455.21461018487298</c:v>
                </c:pt>
                <c:pt idx="196489">
                  <c:v>455.216926940147</c:v>
                </c:pt>
                <c:pt idx="196490">
                  <c:v>455.21924369542</c:v>
                </c:pt>
                <c:pt idx="196491">
                  <c:v>455.22156045069403</c:v>
                </c:pt>
                <c:pt idx="196492">
                  <c:v>455.22387720596703</c:v>
                </c:pt>
                <c:pt idx="196493">
                  <c:v>455.22619396124099</c:v>
                </c:pt>
                <c:pt idx="196494">
                  <c:v>455.22851071651399</c:v>
                </c:pt>
                <c:pt idx="196495">
                  <c:v>455.23082747178802</c:v>
                </c:pt>
                <c:pt idx="196496">
                  <c:v>455.23314422706102</c:v>
                </c:pt>
                <c:pt idx="196497">
                  <c:v>455.23546098233498</c:v>
                </c:pt>
                <c:pt idx="196498">
                  <c:v>455.23777773760798</c:v>
                </c:pt>
                <c:pt idx="196499">
                  <c:v>455.24009449288201</c:v>
                </c:pt>
                <c:pt idx="196500">
                  <c:v>455.24241124815501</c:v>
                </c:pt>
                <c:pt idx="196501">
                  <c:v>455.24472800342897</c:v>
                </c:pt>
                <c:pt idx="196502">
                  <c:v>455.24704475870197</c:v>
                </c:pt>
                <c:pt idx="196503">
                  <c:v>455.249361513976</c:v>
                </c:pt>
                <c:pt idx="196504">
                  <c:v>455.251678269249</c:v>
                </c:pt>
                <c:pt idx="196505">
                  <c:v>455.25399502452302</c:v>
                </c:pt>
                <c:pt idx="196506">
                  <c:v>455.25631177979699</c:v>
                </c:pt>
                <c:pt idx="196507">
                  <c:v>455.25862853506999</c:v>
                </c:pt>
                <c:pt idx="196508">
                  <c:v>455.26094529034401</c:v>
                </c:pt>
                <c:pt idx="196509">
                  <c:v>455.26326204561701</c:v>
                </c:pt>
                <c:pt idx="196510">
                  <c:v>455.26557880089098</c:v>
                </c:pt>
                <c:pt idx="196511">
                  <c:v>455.26789555616398</c:v>
                </c:pt>
                <c:pt idx="196512">
                  <c:v>455.270212311438</c:v>
                </c:pt>
                <c:pt idx="196513">
                  <c:v>455.272529066711</c:v>
                </c:pt>
                <c:pt idx="196514">
                  <c:v>455.27484582198502</c:v>
                </c:pt>
                <c:pt idx="196515">
                  <c:v>455.27716257725803</c:v>
                </c:pt>
                <c:pt idx="196516">
                  <c:v>455.27947933253199</c:v>
                </c:pt>
                <c:pt idx="196517">
                  <c:v>455.28179608780499</c:v>
                </c:pt>
                <c:pt idx="196518">
                  <c:v>455.28411284307901</c:v>
                </c:pt>
                <c:pt idx="196519">
                  <c:v>455.28642959835202</c:v>
                </c:pt>
                <c:pt idx="196520">
                  <c:v>455.28874635362598</c:v>
                </c:pt>
                <c:pt idx="196521">
                  <c:v>455.29106310889898</c:v>
                </c:pt>
                <c:pt idx="196522">
                  <c:v>455.293379864173</c:v>
                </c:pt>
                <c:pt idx="196523">
                  <c:v>455.29569661944601</c:v>
                </c:pt>
                <c:pt idx="196524">
                  <c:v>455.29801337471997</c:v>
                </c:pt>
                <c:pt idx="196525">
                  <c:v>455.30033012999297</c:v>
                </c:pt>
                <c:pt idx="196526">
                  <c:v>455.302646885267</c:v>
                </c:pt>
                <c:pt idx="196527">
                  <c:v>455.30496364054</c:v>
                </c:pt>
                <c:pt idx="196528">
                  <c:v>455.30728039581402</c:v>
                </c:pt>
                <c:pt idx="196529">
                  <c:v>455.30959715108702</c:v>
                </c:pt>
                <c:pt idx="196530">
                  <c:v>455.31191390636099</c:v>
                </c:pt>
                <c:pt idx="196531">
                  <c:v>455.31423066163399</c:v>
                </c:pt>
                <c:pt idx="196532">
                  <c:v>455.31654741690801</c:v>
                </c:pt>
                <c:pt idx="196533">
                  <c:v>455.31886417218101</c:v>
                </c:pt>
                <c:pt idx="196534">
                  <c:v>455.32118092745498</c:v>
                </c:pt>
                <c:pt idx="196535">
                  <c:v>455.32349768272798</c:v>
                </c:pt>
                <c:pt idx="196536">
                  <c:v>455.325814438002</c:v>
                </c:pt>
                <c:pt idx="196537">
                  <c:v>455.328131193275</c:v>
                </c:pt>
                <c:pt idx="196538">
                  <c:v>455.33044794854902</c:v>
                </c:pt>
                <c:pt idx="196539">
                  <c:v>455.33276470382202</c:v>
                </c:pt>
                <c:pt idx="196540">
                  <c:v>455.33508145909599</c:v>
                </c:pt>
                <c:pt idx="196541">
                  <c:v>455.33739821436899</c:v>
                </c:pt>
                <c:pt idx="196542">
                  <c:v>455.33971496964301</c:v>
                </c:pt>
                <c:pt idx="196543">
                  <c:v>455.34203172491601</c:v>
                </c:pt>
                <c:pt idx="196544">
                  <c:v>455.34434848018998</c:v>
                </c:pt>
                <c:pt idx="196545">
                  <c:v>455.34666523546298</c:v>
                </c:pt>
                <c:pt idx="196546">
                  <c:v>455.348981990737</c:v>
                </c:pt>
                <c:pt idx="196547">
                  <c:v>455.35129874601</c:v>
                </c:pt>
                <c:pt idx="196548">
                  <c:v>455.35361550128403</c:v>
                </c:pt>
                <c:pt idx="196549">
                  <c:v>455.35593225655799</c:v>
                </c:pt>
                <c:pt idx="196550">
                  <c:v>455.35824901183099</c:v>
                </c:pt>
                <c:pt idx="196551">
                  <c:v>455.36056576710502</c:v>
                </c:pt>
                <c:pt idx="196552">
                  <c:v>455.36288252237802</c:v>
                </c:pt>
                <c:pt idx="196553">
                  <c:v>455.36519927765198</c:v>
                </c:pt>
                <c:pt idx="196554">
                  <c:v>455.36751603292498</c:v>
                </c:pt>
                <c:pt idx="196555">
                  <c:v>455.36983278819901</c:v>
                </c:pt>
                <c:pt idx="196556">
                  <c:v>455.37214954347201</c:v>
                </c:pt>
                <c:pt idx="196557">
                  <c:v>455.37446629874597</c:v>
                </c:pt>
                <c:pt idx="196558">
                  <c:v>455.37678305401897</c:v>
                </c:pt>
                <c:pt idx="196559">
                  <c:v>455.379099809293</c:v>
                </c:pt>
                <c:pt idx="196560">
                  <c:v>455.381416564566</c:v>
                </c:pt>
                <c:pt idx="196561">
                  <c:v>455.38373331984002</c:v>
                </c:pt>
                <c:pt idx="196562">
                  <c:v>455.38605007511302</c:v>
                </c:pt>
                <c:pt idx="196563">
                  <c:v>455.38836683038699</c:v>
                </c:pt>
                <c:pt idx="196564">
                  <c:v>455.39068358565999</c:v>
                </c:pt>
                <c:pt idx="196565">
                  <c:v>455.39300034093401</c:v>
                </c:pt>
                <c:pt idx="196566">
                  <c:v>455.39531709620701</c:v>
                </c:pt>
                <c:pt idx="196567">
                  <c:v>455.39763385148098</c:v>
                </c:pt>
                <c:pt idx="196568">
                  <c:v>455.39995060675398</c:v>
                </c:pt>
                <c:pt idx="196569">
                  <c:v>455.402267362028</c:v>
                </c:pt>
                <c:pt idx="196570">
                  <c:v>455.404584117301</c:v>
                </c:pt>
                <c:pt idx="196571">
                  <c:v>455.40690087257502</c:v>
                </c:pt>
                <c:pt idx="196572">
                  <c:v>455.40921762784802</c:v>
                </c:pt>
                <c:pt idx="196573">
                  <c:v>455.41153438312199</c:v>
                </c:pt>
                <c:pt idx="196574">
                  <c:v>455.41385113839499</c:v>
                </c:pt>
                <c:pt idx="196575">
                  <c:v>455.41616789366901</c:v>
                </c:pt>
                <c:pt idx="196576">
                  <c:v>455.41848464894201</c:v>
                </c:pt>
                <c:pt idx="196577">
                  <c:v>455.42080140421598</c:v>
                </c:pt>
                <c:pt idx="196578">
                  <c:v>455.42311815948898</c:v>
                </c:pt>
                <c:pt idx="196579">
                  <c:v>455.425434914763</c:v>
                </c:pt>
                <c:pt idx="196580">
                  <c:v>455.427751670036</c:v>
                </c:pt>
                <c:pt idx="196581">
                  <c:v>455.43006842531003</c:v>
                </c:pt>
                <c:pt idx="196582">
                  <c:v>455.43238518058303</c:v>
                </c:pt>
                <c:pt idx="196583">
                  <c:v>455.43470193585699</c:v>
                </c:pt>
                <c:pt idx="196584">
                  <c:v>455.43701869112999</c:v>
                </c:pt>
                <c:pt idx="196585">
                  <c:v>455.43933544640402</c:v>
                </c:pt>
                <c:pt idx="196586">
                  <c:v>455.44165220167702</c:v>
                </c:pt>
                <c:pt idx="196587">
                  <c:v>455.44396895695098</c:v>
                </c:pt>
                <c:pt idx="196588">
                  <c:v>455.44628571222398</c:v>
                </c:pt>
                <c:pt idx="196589">
                  <c:v>455.44860246749801</c:v>
                </c:pt>
                <c:pt idx="196590">
                  <c:v>455.45091922277101</c:v>
                </c:pt>
                <c:pt idx="196591">
                  <c:v>455.45323597804497</c:v>
                </c:pt>
                <c:pt idx="196592">
                  <c:v>455.455552733319</c:v>
                </c:pt>
                <c:pt idx="196593">
                  <c:v>455.457869488592</c:v>
                </c:pt>
                <c:pt idx="196594">
                  <c:v>455.46018624386602</c:v>
                </c:pt>
                <c:pt idx="196595">
                  <c:v>455.46250299913902</c:v>
                </c:pt>
                <c:pt idx="196596">
                  <c:v>455.46481975441299</c:v>
                </c:pt>
                <c:pt idx="196597">
                  <c:v>455.46713650968599</c:v>
                </c:pt>
                <c:pt idx="196598">
                  <c:v>455.46945326496001</c:v>
                </c:pt>
                <c:pt idx="196599">
                  <c:v>455.47177002023301</c:v>
                </c:pt>
                <c:pt idx="196600">
                  <c:v>455.47408677550698</c:v>
                </c:pt>
                <c:pt idx="196601">
                  <c:v>455.47640353077998</c:v>
                </c:pt>
                <c:pt idx="196602">
                  <c:v>455.478720286054</c:v>
                </c:pt>
                <c:pt idx="196603">
                  <c:v>455.481037041327</c:v>
                </c:pt>
                <c:pt idx="196604">
                  <c:v>455.48335379660102</c:v>
                </c:pt>
                <c:pt idx="196605">
                  <c:v>455.48567055187402</c:v>
                </c:pt>
                <c:pt idx="196606">
                  <c:v>455.48798730714799</c:v>
                </c:pt>
                <c:pt idx="196607">
                  <c:v>455.49030406242099</c:v>
                </c:pt>
                <c:pt idx="196608">
                  <c:v>455.49262081769501</c:v>
                </c:pt>
                <c:pt idx="196609">
                  <c:v>455.49493757296801</c:v>
                </c:pt>
                <c:pt idx="196610">
                  <c:v>455.49725432824198</c:v>
                </c:pt>
                <c:pt idx="196611">
                  <c:v>455.49957108351498</c:v>
                </c:pt>
                <c:pt idx="196612">
                  <c:v>455.501887838789</c:v>
                </c:pt>
                <c:pt idx="196613">
                  <c:v>455.504204594062</c:v>
                </c:pt>
                <c:pt idx="196614">
                  <c:v>455.50652134933603</c:v>
                </c:pt>
                <c:pt idx="196615">
                  <c:v>455.50883810460903</c:v>
                </c:pt>
                <c:pt idx="196616">
                  <c:v>455.51115485988299</c:v>
                </c:pt>
                <c:pt idx="196617">
                  <c:v>455.51347161515599</c:v>
                </c:pt>
                <c:pt idx="196618">
                  <c:v>455.51578837043002</c:v>
                </c:pt>
                <c:pt idx="196619">
                  <c:v>455.51810512570302</c:v>
                </c:pt>
                <c:pt idx="196620">
                  <c:v>455.52042188097698</c:v>
                </c:pt>
                <c:pt idx="196621">
                  <c:v>455.52273863624998</c:v>
                </c:pt>
                <c:pt idx="196622">
                  <c:v>455.52505539152401</c:v>
                </c:pt>
                <c:pt idx="196623">
                  <c:v>455.52737214679701</c:v>
                </c:pt>
                <c:pt idx="196624">
                  <c:v>455.52968890207097</c:v>
                </c:pt>
                <c:pt idx="196625">
                  <c:v>455.53200565734397</c:v>
                </c:pt>
                <c:pt idx="196626">
                  <c:v>455.534322412618</c:v>
                </c:pt>
                <c:pt idx="196627">
                  <c:v>455.536639167891</c:v>
                </c:pt>
                <c:pt idx="196628">
                  <c:v>455.53895592316502</c:v>
                </c:pt>
                <c:pt idx="196629">
                  <c:v>455.54127267843802</c:v>
                </c:pt>
                <c:pt idx="196630">
                  <c:v>455.54358943371199</c:v>
                </c:pt>
                <c:pt idx="196631">
                  <c:v>455.54590618898499</c:v>
                </c:pt>
                <c:pt idx="196632">
                  <c:v>455.54822294425901</c:v>
                </c:pt>
                <c:pt idx="196633">
                  <c:v>455.55053969953201</c:v>
                </c:pt>
                <c:pt idx="196634">
                  <c:v>455.55285645480598</c:v>
                </c:pt>
                <c:pt idx="196635">
                  <c:v>455.55517321008</c:v>
                </c:pt>
                <c:pt idx="196636">
                  <c:v>455.557489965353</c:v>
                </c:pt>
                <c:pt idx="196637">
                  <c:v>455.55980672062702</c:v>
                </c:pt>
                <c:pt idx="196638">
                  <c:v>455.56212347590002</c:v>
                </c:pt>
                <c:pt idx="196639">
                  <c:v>455.56444023117399</c:v>
                </c:pt>
                <c:pt idx="196640">
                  <c:v>455.56675698644699</c:v>
                </c:pt>
                <c:pt idx="196641">
                  <c:v>455.56907374172101</c:v>
                </c:pt>
                <c:pt idx="196642">
                  <c:v>455.57139049699401</c:v>
                </c:pt>
                <c:pt idx="196643">
                  <c:v>455.57370725226798</c:v>
                </c:pt>
                <c:pt idx="196644">
                  <c:v>455.57602400754098</c:v>
                </c:pt>
                <c:pt idx="196645">
                  <c:v>455.578340762815</c:v>
                </c:pt>
                <c:pt idx="196646">
                  <c:v>455.580657518088</c:v>
                </c:pt>
                <c:pt idx="196647">
                  <c:v>455.58297427336203</c:v>
                </c:pt>
                <c:pt idx="196648">
                  <c:v>455.58529102863503</c:v>
                </c:pt>
                <c:pt idx="196649">
                  <c:v>455.58760778390899</c:v>
                </c:pt>
                <c:pt idx="196650">
                  <c:v>455.58992453918199</c:v>
                </c:pt>
                <c:pt idx="196651">
                  <c:v>455.59224129445602</c:v>
                </c:pt>
                <c:pt idx="196652">
                  <c:v>455.59455804972902</c:v>
                </c:pt>
                <c:pt idx="196653">
                  <c:v>455.59687480500298</c:v>
                </c:pt>
                <c:pt idx="196654">
                  <c:v>455.59919156027598</c:v>
                </c:pt>
                <c:pt idx="196655">
                  <c:v>455.60150831555001</c:v>
                </c:pt>
                <c:pt idx="196656">
                  <c:v>455.60382507082301</c:v>
                </c:pt>
                <c:pt idx="196657">
                  <c:v>455.60614182609697</c:v>
                </c:pt>
                <c:pt idx="196658">
                  <c:v>455.60845858136997</c:v>
                </c:pt>
                <c:pt idx="196659">
                  <c:v>455.610775336644</c:v>
                </c:pt>
                <c:pt idx="196660">
                  <c:v>455.613092091917</c:v>
                </c:pt>
                <c:pt idx="196661">
                  <c:v>455.61540884719102</c:v>
                </c:pt>
                <c:pt idx="196662">
                  <c:v>455.61772560246402</c:v>
                </c:pt>
                <c:pt idx="196663">
                  <c:v>455.62004235773799</c:v>
                </c:pt>
                <c:pt idx="196664">
                  <c:v>455.62235911301099</c:v>
                </c:pt>
                <c:pt idx="196665">
                  <c:v>455.62467586828501</c:v>
                </c:pt>
                <c:pt idx="196666">
                  <c:v>455.62699262355801</c:v>
                </c:pt>
                <c:pt idx="196667">
                  <c:v>455.62930937883198</c:v>
                </c:pt>
                <c:pt idx="196668">
                  <c:v>455.63162613410498</c:v>
                </c:pt>
                <c:pt idx="196669">
                  <c:v>455.633942889379</c:v>
                </c:pt>
                <c:pt idx="196670">
                  <c:v>455.636259644652</c:v>
                </c:pt>
                <c:pt idx="196671">
                  <c:v>455.63857639992602</c:v>
                </c:pt>
                <c:pt idx="196672">
                  <c:v>455.64089315519902</c:v>
                </c:pt>
                <c:pt idx="196673">
                  <c:v>455.64320991047299</c:v>
                </c:pt>
                <c:pt idx="196674">
                  <c:v>455.64552666574599</c:v>
                </c:pt>
                <c:pt idx="196675">
                  <c:v>455.64784342102001</c:v>
                </c:pt>
                <c:pt idx="196676">
                  <c:v>455.65016017629301</c:v>
                </c:pt>
                <c:pt idx="196677">
                  <c:v>455.65247693156698</c:v>
                </c:pt>
                <c:pt idx="196678">
                  <c:v>455.654793686841</c:v>
                </c:pt>
                <c:pt idx="196679">
                  <c:v>455.657110442114</c:v>
                </c:pt>
                <c:pt idx="196680">
                  <c:v>455.65942719738803</c:v>
                </c:pt>
                <c:pt idx="196681">
                  <c:v>455.66174395266103</c:v>
                </c:pt>
                <c:pt idx="196682">
                  <c:v>455.66406070793499</c:v>
                </c:pt>
                <c:pt idx="196683">
                  <c:v>455.66637746320799</c:v>
                </c:pt>
                <c:pt idx="196684">
                  <c:v>455.66869421848202</c:v>
                </c:pt>
                <c:pt idx="196685">
                  <c:v>455.67101097375502</c:v>
                </c:pt>
                <c:pt idx="196686">
                  <c:v>455.67332772902898</c:v>
                </c:pt>
                <c:pt idx="196687">
                  <c:v>455.67564448430198</c:v>
                </c:pt>
                <c:pt idx="196688">
                  <c:v>455.67796123957601</c:v>
                </c:pt>
                <c:pt idx="196689">
                  <c:v>455.68027799484901</c:v>
                </c:pt>
                <c:pt idx="196690">
                  <c:v>455.68259475012297</c:v>
                </c:pt>
                <c:pt idx="196691">
                  <c:v>455.68491150539597</c:v>
                </c:pt>
                <c:pt idx="196692">
                  <c:v>455.68722826067</c:v>
                </c:pt>
                <c:pt idx="196693">
                  <c:v>455.689545015943</c:v>
                </c:pt>
                <c:pt idx="196694">
                  <c:v>455.69186177121702</c:v>
                </c:pt>
                <c:pt idx="196695">
                  <c:v>455.69417852649002</c:v>
                </c:pt>
                <c:pt idx="196696">
                  <c:v>455.69649528176399</c:v>
                </c:pt>
                <c:pt idx="196697">
                  <c:v>455.69881203703699</c:v>
                </c:pt>
                <c:pt idx="196698">
                  <c:v>455.70112879231101</c:v>
                </c:pt>
                <c:pt idx="196699">
                  <c:v>455.70344554758401</c:v>
                </c:pt>
                <c:pt idx="196700">
                  <c:v>455.70576230285798</c:v>
                </c:pt>
                <c:pt idx="196701">
                  <c:v>455.70807905813098</c:v>
                </c:pt>
                <c:pt idx="196702">
                  <c:v>455.710395813405</c:v>
                </c:pt>
                <c:pt idx="196703">
                  <c:v>455.712712568678</c:v>
                </c:pt>
                <c:pt idx="196704">
                  <c:v>455.71502932395202</c:v>
                </c:pt>
                <c:pt idx="196705">
                  <c:v>455.71734607922502</c:v>
                </c:pt>
                <c:pt idx="196706">
                  <c:v>455.71966283449899</c:v>
                </c:pt>
                <c:pt idx="196707">
                  <c:v>455.72197958977199</c:v>
                </c:pt>
                <c:pt idx="196708">
                  <c:v>455.72429634504601</c:v>
                </c:pt>
                <c:pt idx="196709">
                  <c:v>455.72661310031901</c:v>
                </c:pt>
                <c:pt idx="196710">
                  <c:v>455.72892985559298</c:v>
                </c:pt>
                <c:pt idx="196711">
                  <c:v>455.73124661086598</c:v>
                </c:pt>
                <c:pt idx="196712">
                  <c:v>455.73356336614</c:v>
                </c:pt>
                <c:pt idx="196713">
                  <c:v>455.735880121413</c:v>
                </c:pt>
                <c:pt idx="196714">
                  <c:v>455.73819687668703</c:v>
                </c:pt>
                <c:pt idx="196715">
                  <c:v>455.74051363196003</c:v>
                </c:pt>
                <c:pt idx="196716">
                  <c:v>455.74283038723399</c:v>
                </c:pt>
                <c:pt idx="196717">
                  <c:v>455.74514714250699</c:v>
                </c:pt>
                <c:pt idx="196718">
                  <c:v>455.74746389778102</c:v>
                </c:pt>
                <c:pt idx="196719">
                  <c:v>455.74978065305498</c:v>
                </c:pt>
                <c:pt idx="196720">
                  <c:v>455.75209740832798</c:v>
                </c:pt>
                <c:pt idx="196721">
                  <c:v>455.75441416360201</c:v>
                </c:pt>
                <c:pt idx="196722">
                  <c:v>455.75673091887501</c:v>
                </c:pt>
                <c:pt idx="196723">
                  <c:v>455.75904767414897</c:v>
                </c:pt>
                <c:pt idx="196724">
                  <c:v>455.76136442942197</c:v>
                </c:pt>
                <c:pt idx="196725">
                  <c:v>455.763681184696</c:v>
                </c:pt>
                <c:pt idx="196726">
                  <c:v>455.765997939969</c:v>
                </c:pt>
                <c:pt idx="196727">
                  <c:v>455.76831469524302</c:v>
                </c:pt>
                <c:pt idx="196728">
                  <c:v>455.77063145051602</c:v>
                </c:pt>
                <c:pt idx="196729">
                  <c:v>455.77294820578999</c:v>
                </c:pt>
                <c:pt idx="196730">
                  <c:v>455.77526496106299</c:v>
                </c:pt>
                <c:pt idx="196731">
                  <c:v>455.77758171633701</c:v>
                </c:pt>
                <c:pt idx="196732">
                  <c:v>455.77989847161001</c:v>
                </c:pt>
                <c:pt idx="196733">
                  <c:v>455.78221522688398</c:v>
                </c:pt>
                <c:pt idx="196734">
                  <c:v>455.78453198215698</c:v>
                </c:pt>
                <c:pt idx="196735">
                  <c:v>455.786848737431</c:v>
                </c:pt>
                <c:pt idx="196736">
                  <c:v>455.789165492704</c:v>
                </c:pt>
                <c:pt idx="196737">
                  <c:v>455.79148224797802</c:v>
                </c:pt>
                <c:pt idx="196738">
                  <c:v>455.79379900325102</c:v>
                </c:pt>
                <c:pt idx="196739">
                  <c:v>455.79611575852499</c:v>
                </c:pt>
                <c:pt idx="196740">
                  <c:v>455.79843251379799</c:v>
                </c:pt>
                <c:pt idx="196741">
                  <c:v>455.80074926907201</c:v>
                </c:pt>
                <c:pt idx="196742">
                  <c:v>455.80306602434501</c:v>
                </c:pt>
                <c:pt idx="196743">
                  <c:v>455.80538277961898</c:v>
                </c:pt>
                <c:pt idx="196744">
                  <c:v>455.80769953489198</c:v>
                </c:pt>
                <c:pt idx="196745">
                  <c:v>455.810016290166</c:v>
                </c:pt>
                <c:pt idx="196746">
                  <c:v>455.812333045439</c:v>
                </c:pt>
                <c:pt idx="196747">
                  <c:v>455.81464980071303</c:v>
                </c:pt>
                <c:pt idx="196748">
                  <c:v>455.81696655598603</c:v>
                </c:pt>
                <c:pt idx="196749">
                  <c:v>455.81928331125999</c:v>
                </c:pt>
                <c:pt idx="196750">
                  <c:v>455.82160006653299</c:v>
                </c:pt>
                <c:pt idx="196751">
                  <c:v>455.82391682180702</c:v>
                </c:pt>
                <c:pt idx="196752">
                  <c:v>455.82623357708002</c:v>
                </c:pt>
                <c:pt idx="196753">
                  <c:v>455.82855033235398</c:v>
                </c:pt>
                <c:pt idx="196754">
                  <c:v>455.83086708762698</c:v>
                </c:pt>
                <c:pt idx="196755">
                  <c:v>455.83318384290101</c:v>
                </c:pt>
                <c:pt idx="196756">
                  <c:v>455.83550059817401</c:v>
                </c:pt>
                <c:pt idx="196757">
                  <c:v>455.83781735344797</c:v>
                </c:pt>
                <c:pt idx="196758">
                  <c:v>455.84013410872097</c:v>
                </c:pt>
                <c:pt idx="196759">
                  <c:v>455.842450863995</c:v>
                </c:pt>
                <c:pt idx="196760">
                  <c:v>455.844767619268</c:v>
                </c:pt>
                <c:pt idx="196761">
                  <c:v>455.84708437454202</c:v>
                </c:pt>
                <c:pt idx="196762">
                  <c:v>455.84940112981599</c:v>
                </c:pt>
                <c:pt idx="196763">
                  <c:v>455.85171788508899</c:v>
                </c:pt>
                <c:pt idx="196764">
                  <c:v>455.85403464036301</c:v>
                </c:pt>
                <c:pt idx="196765">
                  <c:v>455.85635139563601</c:v>
                </c:pt>
                <c:pt idx="196766">
                  <c:v>455.85866815090998</c:v>
                </c:pt>
                <c:pt idx="196767">
                  <c:v>455.86098490618298</c:v>
                </c:pt>
                <c:pt idx="196768">
                  <c:v>455.863301661457</c:v>
                </c:pt>
                <c:pt idx="196769">
                  <c:v>455.86561841673</c:v>
                </c:pt>
                <c:pt idx="196770">
                  <c:v>455.86793517200402</c:v>
                </c:pt>
                <c:pt idx="196771">
                  <c:v>455.87025192727702</c:v>
                </c:pt>
                <c:pt idx="196772">
                  <c:v>455.87256868255099</c:v>
                </c:pt>
                <c:pt idx="196773">
                  <c:v>455.87488543782399</c:v>
                </c:pt>
                <c:pt idx="196774">
                  <c:v>455.87720219309801</c:v>
                </c:pt>
                <c:pt idx="196775">
                  <c:v>455.87951894837101</c:v>
                </c:pt>
                <c:pt idx="196776">
                  <c:v>455.88183570364498</c:v>
                </c:pt>
                <c:pt idx="196777">
                  <c:v>455.88415245891798</c:v>
                </c:pt>
                <c:pt idx="196778">
                  <c:v>455.886469214192</c:v>
                </c:pt>
                <c:pt idx="196779">
                  <c:v>455.888785969465</c:v>
                </c:pt>
                <c:pt idx="196780">
                  <c:v>455.89110272473903</c:v>
                </c:pt>
                <c:pt idx="196781">
                  <c:v>455.89341948001203</c:v>
                </c:pt>
                <c:pt idx="196782">
                  <c:v>455.89573623528599</c:v>
                </c:pt>
                <c:pt idx="196783">
                  <c:v>455.89805299055899</c:v>
                </c:pt>
                <c:pt idx="196784">
                  <c:v>455.90036974583302</c:v>
                </c:pt>
                <c:pt idx="196785">
                  <c:v>455.90268650110602</c:v>
                </c:pt>
                <c:pt idx="196786">
                  <c:v>455.90500325637998</c:v>
                </c:pt>
                <c:pt idx="196787">
                  <c:v>455.90732001165298</c:v>
                </c:pt>
                <c:pt idx="196788">
                  <c:v>455.90963676692701</c:v>
                </c:pt>
                <c:pt idx="196789">
                  <c:v>455.91195352220001</c:v>
                </c:pt>
                <c:pt idx="196790">
                  <c:v>455.91427027747397</c:v>
                </c:pt>
                <c:pt idx="196791">
                  <c:v>455.91658703274697</c:v>
                </c:pt>
                <c:pt idx="196792">
                  <c:v>455.918903788021</c:v>
                </c:pt>
                <c:pt idx="196793">
                  <c:v>455.921220543294</c:v>
                </c:pt>
                <c:pt idx="196794">
                  <c:v>455.92353729856802</c:v>
                </c:pt>
                <c:pt idx="196795">
                  <c:v>455.92585405384102</c:v>
                </c:pt>
                <c:pt idx="196796">
                  <c:v>455.92817080911499</c:v>
                </c:pt>
                <c:pt idx="196797">
                  <c:v>455.93048756438799</c:v>
                </c:pt>
                <c:pt idx="196798">
                  <c:v>455.93280431966201</c:v>
                </c:pt>
                <c:pt idx="196799">
                  <c:v>455.93512107493501</c:v>
                </c:pt>
                <c:pt idx="196800">
                  <c:v>455.93743783020898</c:v>
                </c:pt>
                <c:pt idx="196801">
                  <c:v>455.93975458548198</c:v>
                </c:pt>
                <c:pt idx="196802">
                  <c:v>455.942071340756</c:v>
                </c:pt>
                <c:pt idx="196803">
                  <c:v>455.944388096029</c:v>
                </c:pt>
                <c:pt idx="196804">
                  <c:v>455.94670485130302</c:v>
                </c:pt>
                <c:pt idx="196805">
                  <c:v>455.94902160657699</c:v>
                </c:pt>
                <c:pt idx="196806">
                  <c:v>455.95133836184999</c:v>
                </c:pt>
                <c:pt idx="196807">
                  <c:v>455.95365511712401</c:v>
                </c:pt>
                <c:pt idx="196808">
                  <c:v>455.95597187239701</c:v>
                </c:pt>
                <c:pt idx="196809">
                  <c:v>455.95828862767098</c:v>
                </c:pt>
                <c:pt idx="196810">
                  <c:v>455.96060538294398</c:v>
                </c:pt>
                <c:pt idx="196811">
                  <c:v>455.962922138218</c:v>
                </c:pt>
                <c:pt idx="196812">
                  <c:v>455.96523889349101</c:v>
                </c:pt>
                <c:pt idx="196813">
                  <c:v>455.96755564876503</c:v>
                </c:pt>
                <c:pt idx="196814">
                  <c:v>455.96987240403803</c:v>
                </c:pt>
                <c:pt idx="196815">
                  <c:v>455.97218915931199</c:v>
                </c:pt>
                <c:pt idx="196816">
                  <c:v>455.974505914585</c:v>
                </c:pt>
                <c:pt idx="196817">
                  <c:v>455.97682266985902</c:v>
                </c:pt>
                <c:pt idx="196818">
                  <c:v>455.97913942513202</c:v>
                </c:pt>
                <c:pt idx="196819">
                  <c:v>455.98145618040598</c:v>
                </c:pt>
                <c:pt idx="196820">
                  <c:v>455.98377293567899</c:v>
                </c:pt>
                <c:pt idx="196821">
                  <c:v>455.98608969095301</c:v>
                </c:pt>
                <c:pt idx="196822">
                  <c:v>455.98840644622601</c:v>
                </c:pt>
                <c:pt idx="196823">
                  <c:v>455.99072320149997</c:v>
                </c:pt>
                <c:pt idx="196824">
                  <c:v>455.99303995677298</c:v>
                </c:pt>
                <c:pt idx="196825">
                  <c:v>455.995356712047</c:v>
                </c:pt>
                <c:pt idx="196826">
                  <c:v>455.99767346732</c:v>
                </c:pt>
                <c:pt idx="196827">
                  <c:v>455.99999022259402</c:v>
                </c:pt>
                <c:pt idx="196828">
                  <c:v>456.00230697786702</c:v>
                </c:pt>
                <c:pt idx="196829">
                  <c:v>456.00462373314099</c:v>
                </c:pt>
                <c:pt idx="196830">
                  <c:v>456.00694048841399</c:v>
                </c:pt>
                <c:pt idx="196831">
                  <c:v>456.00925724368801</c:v>
                </c:pt>
                <c:pt idx="196832">
                  <c:v>456.01157399896101</c:v>
                </c:pt>
                <c:pt idx="196833">
                  <c:v>456.01389075423498</c:v>
                </c:pt>
                <c:pt idx="196834">
                  <c:v>456.01620750950798</c:v>
                </c:pt>
                <c:pt idx="196835">
                  <c:v>456.018524264782</c:v>
                </c:pt>
                <c:pt idx="196836">
                  <c:v>456.020841020055</c:v>
                </c:pt>
                <c:pt idx="196837">
                  <c:v>456.02315777532903</c:v>
                </c:pt>
                <c:pt idx="196838">
                  <c:v>456.02547453060203</c:v>
                </c:pt>
                <c:pt idx="196839">
                  <c:v>456.02779128587599</c:v>
                </c:pt>
                <c:pt idx="196840">
                  <c:v>456.03010804114899</c:v>
                </c:pt>
                <c:pt idx="196841">
                  <c:v>456.03242479642302</c:v>
                </c:pt>
                <c:pt idx="196842">
                  <c:v>456.03474155169602</c:v>
                </c:pt>
                <c:pt idx="196843">
                  <c:v>456.03705830696998</c:v>
                </c:pt>
                <c:pt idx="196844">
                  <c:v>456.03937506224298</c:v>
                </c:pt>
                <c:pt idx="196845">
                  <c:v>456.04169181751701</c:v>
                </c:pt>
                <c:pt idx="196846">
                  <c:v>456.04400857279001</c:v>
                </c:pt>
                <c:pt idx="196847">
                  <c:v>456.04632532806397</c:v>
                </c:pt>
                <c:pt idx="196848">
                  <c:v>456.048642083338</c:v>
                </c:pt>
                <c:pt idx="196849">
                  <c:v>456.050958838611</c:v>
                </c:pt>
                <c:pt idx="196850">
                  <c:v>456.05327559388502</c:v>
                </c:pt>
                <c:pt idx="196851">
                  <c:v>456.05559234915802</c:v>
                </c:pt>
                <c:pt idx="196852">
                  <c:v>456.05790910443199</c:v>
                </c:pt>
                <c:pt idx="196853">
                  <c:v>456.06022585970499</c:v>
                </c:pt>
                <c:pt idx="196854">
                  <c:v>456.06254261497901</c:v>
                </c:pt>
                <c:pt idx="196855">
                  <c:v>456.06485937025201</c:v>
                </c:pt>
                <c:pt idx="196856">
                  <c:v>456.06717612552598</c:v>
                </c:pt>
                <c:pt idx="196857">
                  <c:v>456.06949288079898</c:v>
                </c:pt>
                <c:pt idx="196858">
                  <c:v>456.071809636073</c:v>
                </c:pt>
                <c:pt idx="196859">
                  <c:v>456.074126391346</c:v>
                </c:pt>
                <c:pt idx="196860">
                  <c:v>456.07644314662002</c:v>
                </c:pt>
                <c:pt idx="196861">
                  <c:v>456.07875990189302</c:v>
                </c:pt>
                <c:pt idx="196862">
                  <c:v>456.08107665716699</c:v>
                </c:pt>
                <c:pt idx="196863">
                  <c:v>456.08339341243999</c:v>
                </c:pt>
                <c:pt idx="196864">
                  <c:v>456.08571016771401</c:v>
                </c:pt>
                <c:pt idx="196865">
                  <c:v>456.08802692298701</c:v>
                </c:pt>
                <c:pt idx="196866">
                  <c:v>456.09034367826098</c:v>
                </c:pt>
                <c:pt idx="196867">
                  <c:v>456.09266043353398</c:v>
                </c:pt>
                <c:pt idx="196868">
                  <c:v>456.094977188808</c:v>
                </c:pt>
                <c:pt idx="196869">
                  <c:v>456.097293944081</c:v>
                </c:pt>
                <c:pt idx="196870">
                  <c:v>456.09961069935503</c:v>
                </c:pt>
                <c:pt idx="196871">
                  <c:v>456.10192745462803</c:v>
                </c:pt>
                <c:pt idx="196872">
                  <c:v>456.10424420990199</c:v>
                </c:pt>
                <c:pt idx="196873">
                  <c:v>456.10656096517499</c:v>
                </c:pt>
                <c:pt idx="196874">
                  <c:v>456.10887772044902</c:v>
                </c:pt>
                <c:pt idx="196875">
                  <c:v>456.11119447572202</c:v>
                </c:pt>
                <c:pt idx="196876">
                  <c:v>456.11351123099598</c:v>
                </c:pt>
                <c:pt idx="196877">
                  <c:v>456.11582798626898</c:v>
                </c:pt>
                <c:pt idx="196878">
                  <c:v>456.11814474154301</c:v>
                </c:pt>
                <c:pt idx="196879">
                  <c:v>456.12046149681601</c:v>
                </c:pt>
                <c:pt idx="196880">
                  <c:v>456.12277825208997</c:v>
                </c:pt>
                <c:pt idx="196881">
                  <c:v>456.12509500736297</c:v>
                </c:pt>
                <c:pt idx="196882">
                  <c:v>456.127411762637</c:v>
                </c:pt>
                <c:pt idx="196883">
                  <c:v>456.12972851791</c:v>
                </c:pt>
                <c:pt idx="196884">
                  <c:v>456.13204527318402</c:v>
                </c:pt>
                <c:pt idx="196885">
                  <c:v>456.13436202845702</c:v>
                </c:pt>
                <c:pt idx="196886">
                  <c:v>456.13667878373099</c:v>
                </c:pt>
                <c:pt idx="196887">
                  <c:v>456.13899553900399</c:v>
                </c:pt>
                <c:pt idx="196888">
                  <c:v>456.14131229427801</c:v>
                </c:pt>
                <c:pt idx="196889">
                  <c:v>456.14362904955101</c:v>
                </c:pt>
                <c:pt idx="196890">
                  <c:v>456.14594580482498</c:v>
                </c:pt>
                <c:pt idx="196891">
                  <c:v>456.148262560099</c:v>
                </c:pt>
                <c:pt idx="196892">
                  <c:v>456.150579315372</c:v>
                </c:pt>
                <c:pt idx="196893">
                  <c:v>456.15289607064602</c:v>
                </c:pt>
                <c:pt idx="196894">
                  <c:v>456.15521282591902</c:v>
                </c:pt>
                <c:pt idx="196895">
                  <c:v>456.15752958119299</c:v>
                </c:pt>
                <c:pt idx="196896">
                  <c:v>456.15984633646599</c:v>
                </c:pt>
                <c:pt idx="196897">
                  <c:v>456.16216309174001</c:v>
                </c:pt>
                <c:pt idx="196898">
                  <c:v>456.16447984701301</c:v>
                </c:pt>
                <c:pt idx="196899">
                  <c:v>456.16679660228698</c:v>
                </c:pt>
                <c:pt idx="196900">
                  <c:v>456.16911335755998</c:v>
                </c:pt>
                <c:pt idx="196901">
                  <c:v>456.171430112834</c:v>
                </c:pt>
                <c:pt idx="196902">
                  <c:v>456.173746868107</c:v>
                </c:pt>
                <c:pt idx="196903">
                  <c:v>456.17606362338103</c:v>
                </c:pt>
                <c:pt idx="196904">
                  <c:v>456.17838037865403</c:v>
                </c:pt>
                <c:pt idx="196905">
                  <c:v>456.18069713392799</c:v>
                </c:pt>
                <c:pt idx="196906">
                  <c:v>456.18301388920099</c:v>
                </c:pt>
                <c:pt idx="196907">
                  <c:v>456.18533064447502</c:v>
                </c:pt>
                <c:pt idx="196908">
                  <c:v>456.18764739974802</c:v>
                </c:pt>
                <c:pt idx="196909">
                  <c:v>456.18996415502198</c:v>
                </c:pt>
                <c:pt idx="196910">
                  <c:v>456.19228091029498</c:v>
                </c:pt>
                <c:pt idx="196911">
                  <c:v>456.19459766556901</c:v>
                </c:pt>
                <c:pt idx="196912">
                  <c:v>456.19691442084201</c:v>
                </c:pt>
                <c:pt idx="196913">
                  <c:v>456.19923117611597</c:v>
                </c:pt>
                <c:pt idx="196914">
                  <c:v>456.20154793138897</c:v>
                </c:pt>
                <c:pt idx="196915">
                  <c:v>456.203864686663</c:v>
                </c:pt>
                <c:pt idx="196916">
                  <c:v>456.206181441936</c:v>
                </c:pt>
                <c:pt idx="196917">
                  <c:v>456.20849819721002</c:v>
                </c:pt>
                <c:pt idx="196918">
                  <c:v>456.21081495248302</c:v>
                </c:pt>
                <c:pt idx="196919">
                  <c:v>456.21313170775699</c:v>
                </c:pt>
                <c:pt idx="196920">
                  <c:v>456.21544846302999</c:v>
                </c:pt>
                <c:pt idx="196921">
                  <c:v>456.21776521830401</c:v>
                </c:pt>
                <c:pt idx="196922">
                  <c:v>456.22008197357701</c:v>
                </c:pt>
                <c:pt idx="196923">
                  <c:v>456.22239872885098</c:v>
                </c:pt>
                <c:pt idx="196924">
                  <c:v>456.22471548412398</c:v>
                </c:pt>
                <c:pt idx="196925">
                  <c:v>456.227032239398</c:v>
                </c:pt>
                <c:pt idx="196926">
                  <c:v>456.229348994671</c:v>
                </c:pt>
                <c:pt idx="196927">
                  <c:v>456.23166574994502</c:v>
                </c:pt>
                <c:pt idx="196928">
                  <c:v>456.23398250521802</c:v>
                </c:pt>
                <c:pt idx="196929">
                  <c:v>456.23629926049199</c:v>
                </c:pt>
                <c:pt idx="196930">
                  <c:v>456.23861601576499</c:v>
                </c:pt>
                <c:pt idx="196931">
                  <c:v>456.24093277103901</c:v>
                </c:pt>
                <c:pt idx="196932">
                  <c:v>456.24324952631201</c:v>
                </c:pt>
                <c:pt idx="196933">
                  <c:v>456.24556628158598</c:v>
                </c:pt>
                <c:pt idx="196934">
                  <c:v>456.24788303686</c:v>
                </c:pt>
                <c:pt idx="196935">
                  <c:v>456.250199792133</c:v>
                </c:pt>
                <c:pt idx="196936">
                  <c:v>456.25251654740703</c:v>
                </c:pt>
                <c:pt idx="196937">
                  <c:v>456.25483330268003</c:v>
                </c:pt>
                <c:pt idx="196938">
                  <c:v>456.25715005795399</c:v>
                </c:pt>
                <c:pt idx="196939">
                  <c:v>456.25946681322699</c:v>
                </c:pt>
                <c:pt idx="196940">
                  <c:v>456.26178356850102</c:v>
                </c:pt>
                <c:pt idx="196941">
                  <c:v>456.26410032377402</c:v>
                </c:pt>
                <c:pt idx="196942">
                  <c:v>456.26641707904798</c:v>
                </c:pt>
                <c:pt idx="196943">
                  <c:v>456.26873383432098</c:v>
                </c:pt>
                <c:pt idx="196944">
                  <c:v>456.27105058959501</c:v>
                </c:pt>
                <c:pt idx="196945">
                  <c:v>456.27336734486801</c:v>
                </c:pt>
                <c:pt idx="196946">
                  <c:v>456.27568410014197</c:v>
                </c:pt>
                <c:pt idx="196947">
                  <c:v>456.27800085541497</c:v>
                </c:pt>
                <c:pt idx="196948">
                  <c:v>456.280317610689</c:v>
                </c:pt>
                <c:pt idx="196949">
                  <c:v>456.282634365962</c:v>
                </c:pt>
                <c:pt idx="196950">
                  <c:v>456.28495112123602</c:v>
                </c:pt>
                <c:pt idx="196951">
                  <c:v>456.28726787650902</c:v>
                </c:pt>
                <c:pt idx="196952">
                  <c:v>456.28958463178299</c:v>
                </c:pt>
                <c:pt idx="196953">
                  <c:v>456.29190138705599</c:v>
                </c:pt>
                <c:pt idx="196954">
                  <c:v>456.29421814233001</c:v>
                </c:pt>
                <c:pt idx="196955">
                  <c:v>456.29653489760301</c:v>
                </c:pt>
                <c:pt idx="196956">
                  <c:v>456.29885165287698</c:v>
                </c:pt>
                <c:pt idx="196957">
                  <c:v>456.30116840814998</c:v>
                </c:pt>
                <c:pt idx="196958">
                  <c:v>456.303485163424</c:v>
                </c:pt>
                <c:pt idx="196959">
                  <c:v>456.305801918697</c:v>
                </c:pt>
                <c:pt idx="196960">
                  <c:v>456.30811867397102</c:v>
                </c:pt>
                <c:pt idx="196961">
                  <c:v>456.31043542924402</c:v>
                </c:pt>
                <c:pt idx="196962">
                  <c:v>456.31275218451799</c:v>
                </c:pt>
                <c:pt idx="196963">
                  <c:v>456.31506893979099</c:v>
                </c:pt>
                <c:pt idx="196964">
                  <c:v>456.31738569506501</c:v>
                </c:pt>
                <c:pt idx="196965">
                  <c:v>456.31970245033801</c:v>
                </c:pt>
                <c:pt idx="196966">
                  <c:v>456.32201920561198</c:v>
                </c:pt>
                <c:pt idx="196967">
                  <c:v>456.32433596088498</c:v>
                </c:pt>
                <c:pt idx="196968">
                  <c:v>456.326652716159</c:v>
                </c:pt>
                <c:pt idx="196969">
                  <c:v>456.328969471432</c:v>
                </c:pt>
                <c:pt idx="196970">
                  <c:v>456.33128622670603</c:v>
                </c:pt>
                <c:pt idx="196971">
                  <c:v>456.33360298197903</c:v>
                </c:pt>
                <c:pt idx="196972">
                  <c:v>456.33591973725299</c:v>
                </c:pt>
                <c:pt idx="196973">
                  <c:v>456.33823649252599</c:v>
                </c:pt>
                <c:pt idx="196974">
                  <c:v>456.34055324780002</c:v>
                </c:pt>
                <c:pt idx="196975">
                  <c:v>456.34287000307398</c:v>
                </c:pt>
                <c:pt idx="196976">
                  <c:v>456.34518675834698</c:v>
                </c:pt>
                <c:pt idx="196977">
                  <c:v>456.34750351362101</c:v>
                </c:pt>
                <c:pt idx="196978">
                  <c:v>456.34982026889401</c:v>
                </c:pt>
                <c:pt idx="196979">
                  <c:v>456.35213702416797</c:v>
                </c:pt>
                <c:pt idx="196980">
                  <c:v>456.35445377944097</c:v>
                </c:pt>
                <c:pt idx="196981">
                  <c:v>456.356770534715</c:v>
                </c:pt>
                <c:pt idx="196982">
                  <c:v>456.359087289988</c:v>
                </c:pt>
                <c:pt idx="196983">
                  <c:v>456.36140404526202</c:v>
                </c:pt>
                <c:pt idx="196984">
                  <c:v>456.36372080053502</c:v>
                </c:pt>
                <c:pt idx="196985">
                  <c:v>456.36603755580899</c:v>
                </c:pt>
                <c:pt idx="196986">
                  <c:v>456.36835431108199</c:v>
                </c:pt>
                <c:pt idx="196987">
                  <c:v>456.37067106635601</c:v>
                </c:pt>
                <c:pt idx="196988">
                  <c:v>456.37298782162901</c:v>
                </c:pt>
                <c:pt idx="196989">
                  <c:v>456.37530457690298</c:v>
                </c:pt>
                <c:pt idx="196990">
                  <c:v>456.37762133217598</c:v>
                </c:pt>
                <c:pt idx="196991">
                  <c:v>456.37993808745</c:v>
                </c:pt>
                <c:pt idx="196992">
                  <c:v>456.382254842723</c:v>
                </c:pt>
                <c:pt idx="196993">
                  <c:v>456.38457159799702</c:v>
                </c:pt>
                <c:pt idx="196994">
                  <c:v>456.38688835327002</c:v>
                </c:pt>
                <c:pt idx="196995">
                  <c:v>456.38920510854399</c:v>
                </c:pt>
                <c:pt idx="196996">
                  <c:v>456.39152186381699</c:v>
                </c:pt>
                <c:pt idx="196997">
                  <c:v>456.39383861909101</c:v>
                </c:pt>
                <c:pt idx="196998">
                  <c:v>456.39615537436401</c:v>
                </c:pt>
                <c:pt idx="196999">
                  <c:v>456.39847212963798</c:v>
                </c:pt>
                <c:pt idx="197000">
                  <c:v>456.40078888491098</c:v>
                </c:pt>
                <c:pt idx="197001">
                  <c:v>456.403105640185</c:v>
                </c:pt>
                <c:pt idx="197002">
                  <c:v>456.405422395458</c:v>
                </c:pt>
                <c:pt idx="197003">
                  <c:v>456.40773915073203</c:v>
                </c:pt>
                <c:pt idx="197004">
                  <c:v>456.41005590600503</c:v>
                </c:pt>
                <c:pt idx="197005">
                  <c:v>456.41237266127899</c:v>
                </c:pt>
                <c:pt idx="197006">
                  <c:v>456.41468941655199</c:v>
                </c:pt>
                <c:pt idx="197007">
                  <c:v>456.41700617182602</c:v>
                </c:pt>
                <c:pt idx="197008">
                  <c:v>456.41932292709902</c:v>
                </c:pt>
                <c:pt idx="197009">
                  <c:v>456.42163968237298</c:v>
                </c:pt>
                <c:pt idx="197010">
                  <c:v>456.42395643764598</c:v>
                </c:pt>
                <c:pt idx="197011">
                  <c:v>456.42627319292001</c:v>
                </c:pt>
                <c:pt idx="197012">
                  <c:v>456.42858994819301</c:v>
                </c:pt>
                <c:pt idx="197013">
                  <c:v>456.43090670346697</c:v>
                </c:pt>
                <c:pt idx="197014">
                  <c:v>456.43322345873997</c:v>
                </c:pt>
                <c:pt idx="197015">
                  <c:v>456.435540214014</c:v>
                </c:pt>
                <c:pt idx="197016">
                  <c:v>456.437856969287</c:v>
                </c:pt>
                <c:pt idx="197017">
                  <c:v>456.44017372456102</c:v>
                </c:pt>
                <c:pt idx="197018">
                  <c:v>456.44249047983499</c:v>
                </c:pt>
                <c:pt idx="197019">
                  <c:v>456.44480723510799</c:v>
                </c:pt>
                <c:pt idx="197020">
                  <c:v>456.44712399038201</c:v>
                </c:pt>
                <c:pt idx="197021">
                  <c:v>456.44944074565501</c:v>
                </c:pt>
                <c:pt idx="197022">
                  <c:v>456.45175750092898</c:v>
                </c:pt>
                <c:pt idx="197023">
                  <c:v>456.45407425620198</c:v>
                </c:pt>
                <c:pt idx="197024">
                  <c:v>456.456391011476</c:v>
                </c:pt>
                <c:pt idx="197025">
                  <c:v>456.458707766749</c:v>
                </c:pt>
                <c:pt idx="197026">
                  <c:v>456.46102452202302</c:v>
                </c:pt>
                <c:pt idx="197027">
                  <c:v>456.46334127729602</c:v>
                </c:pt>
                <c:pt idx="197028">
                  <c:v>456.46565803256999</c:v>
                </c:pt>
                <c:pt idx="197029">
                  <c:v>456.46797478784299</c:v>
                </c:pt>
                <c:pt idx="197030">
                  <c:v>456.47029154311701</c:v>
                </c:pt>
                <c:pt idx="197031">
                  <c:v>456.47260829839001</c:v>
                </c:pt>
                <c:pt idx="197032">
                  <c:v>456.47492505366398</c:v>
                </c:pt>
                <c:pt idx="197033">
                  <c:v>456.47724180893698</c:v>
                </c:pt>
                <c:pt idx="197034">
                  <c:v>456.479558564211</c:v>
                </c:pt>
                <c:pt idx="197035">
                  <c:v>456.481875319484</c:v>
                </c:pt>
                <c:pt idx="197036">
                  <c:v>456.48419207475803</c:v>
                </c:pt>
                <c:pt idx="197037">
                  <c:v>456.48650883003103</c:v>
                </c:pt>
                <c:pt idx="197038">
                  <c:v>456.48882558530499</c:v>
                </c:pt>
                <c:pt idx="197039">
                  <c:v>456.49114234057799</c:v>
                </c:pt>
                <c:pt idx="197040">
                  <c:v>456.49345909585202</c:v>
                </c:pt>
                <c:pt idx="197041">
                  <c:v>456.49577585112502</c:v>
                </c:pt>
                <c:pt idx="197042">
                  <c:v>456.49809260639898</c:v>
                </c:pt>
                <c:pt idx="197043">
                  <c:v>456.50040936167198</c:v>
                </c:pt>
                <c:pt idx="197044">
                  <c:v>456.50272611694601</c:v>
                </c:pt>
                <c:pt idx="197045">
                  <c:v>456.50504287221901</c:v>
                </c:pt>
                <c:pt idx="197046">
                  <c:v>456.50735962749297</c:v>
                </c:pt>
                <c:pt idx="197047">
                  <c:v>456.50967638276597</c:v>
                </c:pt>
                <c:pt idx="197048">
                  <c:v>456.51199313804</c:v>
                </c:pt>
                <c:pt idx="197049">
                  <c:v>456.514309893313</c:v>
                </c:pt>
                <c:pt idx="197050">
                  <c:v>456.51662664858702</c:v>
                </c:pt>
                <c:pt idx="197051">
                  <c:v>456.51894340386002</c:v>
                </c:pt>
                <c:pt idx="197052">
                  <c:v>456.52126015913399</c:v>
                </c:pt>
                <c:pt idx="197053">
                  <c:v>456.52357691440699</c:v>
                </c:pt>
                <c:pt idx="197054">
                  <c:v>456.52589366968101</c:v>
                </c:pt>
                <c:pt idx="197055">
                  <c:v>456.52821042495401</c:v>
                </c:pt>
                <c:pt idx="197056">
                  <c:v>456.53052718022798</c:v>
                </c:pt>
                <c:pt idx="197057">
                  <c:v>456.53284393550098</c:v>
                </c:pt>
                <c:pt idx="197058">
                  <c:v>456.535160690775</c:v>
                </c:pt>
                <c:pt idx="197059">
                  <c:v>456.537477446048</c:v>
                </c:pt>
                <c:pt idx="197060">
                  <c:v>456.53979420132202</c:v>
                </c:pt>
                <c:pt idx="197061">
                  <c:v>456.54211095659599</c:v>
                </c:pt>
                <c:pt idx="197062">
                  <c:v>456.54442771186899</c:v>
                </c:pt>
                <c:pt idx="197063">
                  <c:v>456.54674446714301</c:v>
                </c:pt>
                <c:pt idx="197064">
                  <c:v>456.54906122241601</c:v>
                </c:pt>
                <c:pt idx="197065">
                  <c:v>456.55137797768998</c:v>
                </c:pt>
                <c:pt idx="197066">
                  <c:v>456.55369473296298</c:v>
                </c:pt>
                <c:pt idx="197067">
                  <c:v>456.556011488237</c:v>
                </c:pt>
                <c:pt idx="197068">
                  <c:v>456.55832824351</c:v>
                </c:pt>
                <c:pt idx="197069">
                  <c:v>456.56064499878403</c:v>
                </c:pt>
                <c:pt idx="197070">
                  <c:v>456.56296175405703</c:v>
                </c:pt>
                <c:pt idx="197071">
                  <c:v>456.56527850933099</c:v>
                </c:pt>
                <c:pt idx="197072">
                  <c:v>456.56759526460399</c:v>
                </c:pt>
                <c:pt idx="197073">
                  <c:v>456.56991201987802</c:v>
                </c:pt>
                <c:pt idx="197074">
                  <c:v>456.57222877515102</c:v>
                </c:pt>
                <c:pt idx="197075">
                  <c:v>456.57454553042498</c:v>
                </c:pt>
                <c:pt idx="197076">
                  <c:v>456.57686228569798</c:v>
                </c:pt>
                <c:pt idx="197077">
                  <c:v>456.57917904097201</c:v>
                </c:pt>
                <c:pt idx="197078">
                  <c:v>456.58149579624501</c:v>
                </c:pt>
                <c:pt idx="197079">
                  <c:v>456.58381255151897</c:v>
                </c:pt>
                <c:pt idx="197080">
                  <c:v>456.58612930679197</c:v>
                </c:pt>
                <c:pt idx="197081">
                  <c:v>456.588446062066</c:v>
                </c:pt>
                <c:pt idx="197082">
                  <c:v>456.590762817339</c:v>
                </c:pt>
                <c:pt idx="197083">
                  <c:v>456.59307957261302</c:v>
                </c:pt>
                <c:pt idx="197084">
                  <c:v>456.59539632788602</c:v>
                </c:pt>
                <c:pt idx="197085">
                  <c:v>456.59771308315999</c:v>
                </c:pt>
                <c:pt idx="197086">
                  <c:v>456.60002983843299</c:v>
                </c:pt>
                <c:pt idx="197087">
                  <c:v>456.60234659370701</c:v>
                </c:pt>
                <c:pt idx="197088">
                  <c:v>456.60466334898001</c:v>
                </c:pt>
                <c:pt idx="197089">
                  <c:v>456.60698010425398</c:v>
                </c:pt>
                <c:pt idx="197090">
                  <c:v>456.60929685952698</c:v>
                </c:pt>
                <c:pt idx="197091">
                  <c:v>456.611613614801</c:v>
                </c:pt>
                <c:pt idx="197092">
                  <c:v>456.613930370074</c:v>
                </c:pt>
                <c:pt idx="197093">
                  <c:v>456.61624712534802</c:v>
                </c:pt>
                <c:pt idx="197094">
                  <c:v>456.61856388062102</c:v>
                </c:pt>
                <c:pt idx="197095">
                  <c:v>456.62088063589499</c:v>
                </c:pt>
                <c:pt idx="197096">
                  <c:v>456.62319739116799</c:v>
                </c:pt>
                <c:pt idx="197097">
                  <c:v>456.62551414644201</c:v>
                </c:pt>
                <c:pt idx="197098">
                  <c:v>456.62783090171501</c:v>
                </c:pt>
                <c:pt idx="197099">
                  <c:v>456.63014765698898</c:v>
                </c:pt>
                <c:pt idx="197100">
                  <c:v>456.63246441226198</c:v>
                </c:pt>
                <c:pt idx="197101">
                  <c:v>456.634781167536</c:v>
                </c:pt>
                <c:pt idx="197102">
                  <c:v>456.63709792280901</c:v>
                </c:pt>
                <c:pt idx="197103">
                  <c:v>456.63941467808303</c:v>
                </c:pt>
                <c:pt idx="197104">
                  <c:v>456.64173143335699</c:v>
                </c:pt>
                <c:pt idx="197105">
                  <c:v>456.64404818862999</c:v>
                </c:pt>
                <c:pt idx="197106">
                  <c:v>456.64636494390402</c:v>
                </c:pt>
                <c:pt idx="197107">
                  <c:v>456.64868169917702</c:v>
                </c:pt>
                <c:pt idx="197108">
                  <c:v>456.65099845445098</c:v>
                </c:pt>
                <c:pt idx="197109">
                  <c:v>456.65331520972398</c:v>
                </c:pt>
                <c:pt idx="197110">
                  <c:v>456.65563196499801</c:v>
                </c:pt>
                <c:pt idx="197111">
                  <c:v>456.65794872027101</c:v>
                </c:pt>
                <c:pt idx="197112">
                  <c:v>456.66026547554497</c:v>
                </c:pt>
                <c:pt idx="197113">
                  <c:v>456.66258223081797</c:v>
                </c:pt>
                <c:pt idx="197114">
                  <c:v>456.664898986092</c:v>
                </c:pt>
                <c:pt idx="197115">
                  <c:v>456.667215741365</c:v>
                </c:pt>
                <c:pt idx="197116">
                  <c:v>456.66953249663902</c:v>
                </c:pt>
                <c:pt idx="197117">
                  <c:v>456.67184925191202</c:v>
                </c:pt>
                <c:pt idx="197118">
                  <c:v>456.67416600718599</c:v>
                </c:pt>
                <c:pt idx="197119">
                  <c:v>456.67648276245899</c:v>
                </c:pt>
                <c:pt idx="197120">
                  <c:v>456.67879951773301</c:v>
                </c:pt>
                <c:pt idx="197121">
                  <c:v>456.68111627300601</c:v>
                </c:pt>
                <c:pt idx="197122">
                  <c:v>456.68343302827998</c:v>
                </c:pt>
                <c:pt idx="197123">
                  <c:v>456.68574978355298</c:v>
                </c:pt>
                <c:pt idx="197124">
                  <c:v>456.688066538827</c:v>
                </c:pt>
                <c:pt idx="197125">
                  <c:v>456.6903832941</c:v>
                </c:pt>
                <c:pt idx="197126">
                  <c:v>456.69270004937403</c:v>
                </c:pt>
                <c:pt idx="197127">
                  <c:v>456.69501680464703</c:v>
                </c:pt>
                <c:pt idx="197128">
                  <c:v>456.69733355992099</c:v>
                </c:pt>
                <c:pt idx="197129">
                  <c:v>456.69965031519399</c:v>
                </c:pt>
                <c:pt idx="197130">
                  <c:v>456.70196707046802</c:v>
                </c:pt>
                <c:pt idx="197131">
                  <c:v>456.70428382574102</c:v>
                </c:pt>
                <c:pt idx="197132">
                  <c:v>456.70660058101498</c:v>
                </c:pt>
                <c:pt idx="197133">
                  <c:v>456.70891733628798</c:v>
                </c:pt>
                <c:pt idx="197134">
                  <c:v>456.71123409156201</c:v>
                </c:pt>
                <c:pt idx="197135">
                  <c:v>456.71355084683501</c:v>
                </c:pt>
                <c:pt idx="197136">
                  <c:v>456.71586760210897</c:v>
                </c:pt>
                <c:pt idx="197137">
                  <c:v>456.71818435738197</c:v>
                </c:pt>
                <c:pt idx="197138">
                  <c:v>456.720501112656</c:v>
                </c:pt>
                <c:pt idx="197139">
                  <c:v>456.722817867929</c:v>
                </c:pt>
                <c:pt idx="197140">
                  <c:v>456.72513462320302</c:v>
                </c:pt>
                <c:pt idx="197141">
                  <c:v>456.72745137847602</c:v>
                </c:pt>
                <c:pt idx="197142">
                  <c:v>456.72976813374999</c:v>
                </c:pt>
                <c:pt idx="197143">
                  <c:v>456.73208488902299</c:v>
                </c:pt>
                <c:pt idx="197144">
                  <c:v>456.73440164429701</c:v>
                </c:pt>
                <c:pt idx="197145">
                  <c:v>456.73671839957001</c:v>
                </c:pt>
                <c:pt idx="197146">
                  <c:v>456.73903515484398</c:v>
                </c:pt>
                <c:pt idx="197147">
                  <c:v>456.741351910118</c:v>
                </c:pt>
                <c:pt idx="197148">
                  <c:v>456.743668665391</c:v>
                </c:pt>
                <c:pt idx="197149">
                  <c:v>456.74598542066502</c:v>
                </c:pt>
                <c:pt idx="197150">
                  <c:v>456.74830217593802</c:v>
                </c:pt>
                <c:pt idx="197151">
                  <c:v>456.75061893121199</c:v>
                </c:pt>
                <c:pt idx="197152">
                  <c:v>456.75293568648499</c:v>
                </c:pt>
                <c:pt idx="197153">
                  <c:v>456.75525244175901</c:v>
                </c:pt>
                <c:pt idx="197154">
                  <c:v>456.75756919703201</c:v>
                </c:pt>
                <c:pt idx="197155">
                  <c:v>456.75988595230598</c:v>
                </c:pt>
                <c:pt idx="197156">
                  <c:v>456.76220270757898</c:v>
                </c:pt>
                <c:pt idx="197157">
                  <c:v>456.764519462853</c:v>
                </c:pt>
                <c:pt idx="197158">
                  <c:v>456.766836218126</c:v>
                </c:pt>
                <c:pt idx="197159">
                  <c:v>456.76915297340003</c:v>
                </c:pt>
                <c:pt idx="197160">
                  <c:v>456.77146972867303</c:v>
                </c:pt>
                <c:pt idx="197161">
                  <c:v>456.77378648394699</c:v>
                </c:pt>
                <c:pt idx="197162">
                  <c:v>456.77610323921999</c:v>
                </c:pt>
                <c:pt idx="197163">
                  <c:v>456.77841999449402</c:v>
                </c:pt>
                <c:pt idx="197164">
                  <c:v>456.78073674976702</c:v>
                </c:pt>
                <c:pt idx="197165">
                  <c:v>456.78305350504098</c:v>
                </c:pt>
                <c:pt idx="197166">
                  <c:v>456.78537026031398</c:v>
                </c:pt>
                <c:pt idx="197167">
                  <c:v>456.78768701558801</c:v>
                </c:pt>
                <c:pt idx="197168">
                  <c:v>456.79000377086101</c:v>
                </c:pt>
                <c:pt idx="197169">
                  <c:v>456.79232052613497</c:v>
                </c:pt>
                <c:pt idx="197170">
                  <c:v>456.79463728140797</c:v>
                </c:pt>
                <c:pt idx="197171">
                  <c:v>456.796954036682</c:v>
                </c:pt>
                <c:pt idx="197172">
                  <c:v>456.799270791955</c:v>
                </c:pt>
                <c:pt idx="197173">
                  <c:v>456.80158754722902</c:v>
                </c:pt>
                <c:pt idx="197174">
                  <c:v>456.80390430250202</c:v>
                </c:pt>
                <c:pt idx="197175">
                  <c:v>456.80622105777599</c:v>
                </c:pt>
                <c:pt idx="197176">
                  <c:v>456.80853781304899</c:v>
                </c:pt>
                <c:pt idx="197177">
                  <c:v>456.81085456832301</c:v>
                </c:pt>
                <c:pt idx="197178">
                  <c:v>456.81317132359601</c:v>
                </c:pt>
                <c:pt idx="197179">
                  <c:v>456.81548807886998</c:v>
                </c:pt>
                <c:pt idx="197180">
                  <c:v>456.81780483414298</c:v>
                </c:pt>
                <c:pt idx="197181">
                  <c:v>456.820121589417</c:v>
                </c:pt>
                <c:pt idx="197182">
                  <c:v>456.82243834469</c:v>
                </c:pt>
                <c:pt idx="197183">
                  <c:v>456.82475509996402</c:v>
                </c:pt>
                <c:pt idx="197184">
                  <c:v>456.82707185523702</c:v>
                </c:pt>
                <c:pt idx="197185">
                  <c:v>456.82938861051099</c:v>
                </c:pt>
                <c:pt idx="197186">
                  <c:v>456.83170536578399</c:v>
                </c:pt>
                <c:pt idx="197187">
                  <c:v>456.83402212105801</c:v>
                </c:pt>
                <c:pt idx="197188">
                  <c:v>456.83633887633101</c:v>
                </c:pt>
                <c:pt idx="197189">
                  <c:v>456.83865563160498</c:v>
                </c:pt>
                <c:pt idx="197190">
                  <c:v>456.840972386879</c:v>
                </c:pt>
                <c:pt idx="197191">
                  <c:v>456.843289142152</c:v>
                </c:pt>
                <c:pt idx="197192">
                  <c:v>456.84560589742603</c:v>
                </c:pt>
                <c:pt idx="197193">
                  <c:v>456.84792265269903</c:v>
                </c:pt>
                <c:pt idx="197194">
                  <c:v>456.85023940797299</c:v>
                </c:pt>
                <c:pt idx="197195">
                  <c:v>456.85255616324599</c:v>
                </c:pt>
                <c:pt idx="197196">
                  <c:v>456.85487291852002</c:v>
                </c:pt>
                <c:pt idx="197197">
                  <c:v>456.85718967379302</c:v>
                </c:pt>
                <c:pt idx="197198">
                  <c:v>456.85950642906698</c:v>
                </c:pt>
                <c:pt idx="197199">
                  <c:v>456.86182318433998</c:v>
                </c:pt>
                <c:pt idx="197200">
                  <c:v>456.86413993961401</c:v>
                </c:pt>
                <c:pt idx="197201">
                  <c:v>456.86645669488701</c:v>
                </c:pt>
                <c:pt idx="197202">
                  <c:v>456.86877345016097</c:v>
                </c:pt>
                <c:pt idx="197203">
                  <c:v>456.87109020543397</c:v>
                </c:pt>
                <c:pt idx="197204">
                  <c:v>456.873406960708</c:v>
                </c:pt>
                <c:pt idx="197205">
                  <c:v>456.875723715981</c:v>
                </c:pt>
                <c:pt idx="197206">
                  <c:v>456.87804047125502</c:v>
                </c:pt>
                <c:pt idx="197207">
                  <c:v>456.88035722652802</c:v>
                </c:pt>
                <c:pt idx="197208">
                  <c:v>456.88267398180199</c:v>
                </c:pt>
                <c:pt idx="197209">
                  <c:v>456.88499073707499</c:v>
                </c:pt>
                <c:pt idx="197210">
                  <c:v>456.88730749234901</c:v>
                </c:pt>
                <c:pt idx="197211">
                  <c:v>456.88962424762201</c:v>
                </c:pt>
                <c:pt idx="197212">
                  <c:v>456.89194100289598</c:v>
                </c:pt>
                <c:pt idx="197213">
                  <c:v>456.89425775816898</c:v>
                </c:pt>
                <c:pt idx="197214">
                  <c:v>456.896574513443</c:v>
                </c:pt>
                <c:pt idx="197215">
                  <c:v>456.898891268716</c:v>
                </c:pt>
                <c:pt idx="197216">
                  <c:v>456.90120802399002</c:v>
                </c:pt>
                <c:pt idx="197217">
                  <c:v>456.90352477926302</c:v>
                </c:pt>
                <c:pt idx="197218">
                  <c:v>456.90584153453699</c:v>
                </c:pt>
                <c:pt idx="197219">
                  <c:v>456.90815828980999</c:v>
                </c:pt>
                <c:pt idx="197220">
                  <c:v>456.91047504508401</c:v>
                </c:pt>
                <c:pt idx="197221">
                  <c:v>456.91279180035701</c:v>
                </c:pt>
                <c:pt idx="197222">
                  <c:v>456.91510855563098</c:v>
                </c:pt>
                <c:pt idx="197223">
                  <c:v>456.91742531090398</c:v>
                </c:pt>
                <c:pt idx="197224">
                  <c:v>456.919742066178</c:v>
                </c:pt>
                <c:pt idx="197225">
                  <c:v>456.922058821451</c:v>
                </c:pt>
                <c:pt idx="197226">
                  <c:v>456.92437557672503</c:v>
                </c:pt>
                <c:pt idx="197227">
                  <c:v>456.92669233199803</c:v>
                </c:pt>
                <c:pt idx="197228">
                  <c:v>456.92900908727199</c:v>
                </c:pt>
                <c:pt idx="197229">
                  <c:v>456.93132584254499</c:v>
                </c:pt>
                <c:pt idx="197230">
                  <c:v>456.93364259781902</c:v>
                </c:pt>
                <c:pt idx="197231">
                  <c:v>456.93595935309202</c:v>
                </c:pt>
                <c:pt idx="197232">
                  <c:v>456.93827610836598</c:v>
                </c:pt>
                <c:pt idx="197233">
                  <c:v>456.94059286364001</c:v>
                </c:pt>
                <c:pt idx="197234">
                  <c:v>456.94290961891301</c:v>
                </c:pt>
                <c:pt idx="197235">
                  <c:v>456.94522637418697</c:v>
                </c:pt>
                <c:pt idx="197236">
                  <c:v>456.94754312945997</c:v>
                </c:pt>
                <c:pt idx="197237">
                  <c:v>456.949859884734</c:v>
                </c:pt>
                <c:pt idx="197238">
                  <c:v>456.952176640007</c:v>
                </c:pt>
                <c:pt idx="197239">
                  <c:v>456.95449339528102</c:v>
                </c:pt>
                <c:pt idx="197240">
                  <c:v>456.95681015055402</c:v>
                </c:pt>
                <c:pt idx="197241">
                  <c:v>456.95912690582799</c:v>
                </c:pt>
                <c:pt idx="197242">
                  <c:v>456.96144366110099</c:v>
                </c:pt>
                <c:pt idx="197243">
                  <c:v>456.96376041637501</c:v>
                </c:pt>
                <c:pt idx="197244">
                  <c:v>456.96607717164801</c:v>
                </c:pt>
                <c:pt idx="197245">
                  <c:v>456.96839392692198</c:v>
                </c:pt>
                <c:pt idx="197246">
                  <c:v>456.97071068219498</c:v>
                </c:pt>
                <c:pt idx="197247">
                  <c:v>456.973027437469</c:v>
                </c:pt>
                <c:pt idx="197248">
                  <c:v>456.975344192742</c:v>
                </c:pt>
                <c:pt idx="197249">
                  <c:v>456.97766094801602</c:v>
                </c:pt>
                <c:pt idx="197250">
                  <c:v>456.97997770328902</c:v>
                </c:pt>
                <c:pt idx="197251">
                  <c:v>456.98229445856299</c:v>
                </c:pt>
                <c:pt idx="197252">
                  <c:v>456.98461121383599</c:v>
                </c:pt>
                <c:pt idx="197253">
                  <c:v>456.98692796911001</c:v>
                </c:pt>
                <c:pt idx="197254">
                  <c:v>456.98924472438301</c:v>
                </c:pt>
                <c:pt idx="197255">
                  <c:v>456.99156147965698</c:v>
                </c:pt>
                <c:pt idx="197256">
                  <c:v>456.99387823492998</c:v>
                </c:pt>
                <c:pt idx="197257">
                  <c:v>456.996194990204</c:v>
                </c:pt>
                <c:pt idx="197258">
                  <c:v>456.998511745477</c:v>
                </c:pt>
                <c:pt idx="197259">
                  <c:v>457.00082850075103</c:v>
                </c:pt>
                <c:pt idx="197260">
                  <c:v>457.00314525602403</c:v>
                </c:pt>
                <c:pt idx="197261">
                  <c:v>457.00546201129799</c:v>
                </c:pt>
                <c:pt idx="197262">
                  <c:v>457.00777876657099</c:v>
                </c:pt>
                <c:pt idx="197263">
                  <c:v>457.01009552184502</c:v>
                </c:pt>
                <c:pt idx="197264">
                  <c:v>457.01241227711802</c:v>
                </c:pt>
                <c:pt idx="197265">
                  <c:v>457.01472903239198</c:v>
                </c:pt>
                <c:pt idx="197266">
                  <c:v>457.01704578766498</c:v>
                </c:pt>
                <c:pt idx="197267">
                  <c:v>457.01936254293901</c:v>
                </c:pt>
                <c:pt idx="197268">
                  <c:v>457.02167929821201</c:v>
                </c:pt>
                <c:pt idx="197269">
                  <c:v>457.02399605348597</c:v>
                </c:pt>
                <c:pt idx="197270">
                  <c:v>457.02631280875897</c:v>
                </c:pt>
                <c:pt idx="197271">
                  <c:v>457.028629564033</c:v>
                </c:pt>
                <c:pt idx="197272">
                  <c:v>457.030946319306</c:v>
                </c:pt>
                <c:pt idx="197273">
                  <c:v>457.03326307458002</c:v>
                </c:pt>
                <c:pt idx="197274">
                  <c:v>457.03557982985399</c:v>
                </c:pt>
                <c:pt idx="197275">
                  <c:v>457.03789658512699</c:v>
                </c:pt>
                <c:pt idx="197276">
                  <c:v>457.04021334040101</c:v>
                </c:pt>
                <c:pt idx="197277">
                  <c:v>457.04253009567401</c:v>
                </c:pt>
                <c:pt idx="197278">
                  <c:v>457.04484685094798</c:v>
                </c:pt>
                <c:pt idx="197279">
                  <c:v>457.04716360622098</c:v>
                </c:pt>
                <c:pt idx="197280">
                  <c:v>457.049480361495</c:v>
                </c:pt>
                <c:pt idx="197281">
                  <c:v>457.051797116768</c:v>
                </c:pt>
                <c:pt idx="197282">
                  <c:v>457.05411387204202</c:v>
                </c:pt>
                <c:pt idx="197283">
                  <c:v>457.05643062731502</c:v>
                </c:pt>
                <c:pt idx="197284">
                  <c:v>457.05874738258899</c:v>
                </c:pt>
                <c:pt idx="197285">
                  <c:v>457.06106413786199</c:v>
                </c:pt>
                <c:pt idx="197286">
                  <c:v>457.06338089313601</c:v>
                </c:pt>
                <c:pt idx="197287">
                  <c:v>457.06569764840901</c:v>
                </c:pt>
                <c:pt idx="197288">
                  <c:v>457.06801440368298</c:v>
                </c:pt>
                <c:pt idx="197289">
                  <c:v>457.07033115895598</c:v>
                </c:pt>
                <c:pt idx="197290">
                  <c:v>457.07264791423</c:v>
                </c:pt>
                <c:pt idx="197291">
                  <c:v>457.074964669503</c:v>
                </c:pt>
                <c:pt idx="197292">
                  <c:v>457.07728142477703</c:v>
                </c:pt>
                <c:pt idx="197293">
                  <c:v>457.07959818005003</c:v>
                </c:pt>
                <c:pt idx="197294">
                  <c:v>457.08191493532399</c:v>
                </c:pt>
                <c:pt idx="197295">
                  <c:v>457.08423169059699</c:v>
                </c:pt>
                <c:pt idx="197296">
                  <c:v>457.08654844587102</c:v>
                </c:pt>
                <c:pt idx="197297">
                  <c:v>457.08886520114402</c:v>
                </c:pt>
                <c:pt idx="197298">
                  <c:v>457.09118195641798</c:v>
                </c:pt>
                <c:pt idx="197299">
                  <c:v>457.09349871169098</c:v>
                </c:pt>
                <c:pt idx="197300">
                  <c:v>457.09581546696501</c:v>
                </c:pt>
                <c:pt idx="197301">
                  <c:v>457.09813222223801</c:v>
                </c:pt>
                <c:pt idx="197302">
                  <c:v>457.10044897751197</c:v>
                </c:pt>
                <c:pt idx="197303">
                  <c:v>457.10276573278497</c:v>
                </c:pt>
                <c:pt idx="197304">
                  <c:v>457.105082488059</c:v>
                </c:pt>
                <c:pt idx="197305">
                  <c:v>457.107399243332</c:v>
                </c:pt>
                <c:pt idx="197306">
                  <c:v>457.10971599860602</c:v>
                </c:pt>
                <c:pt idx="197307">
                  <c:v>457.11203275387902</c:v>
                </c:pt>
                <c:pt idx="197308">
                  <c:v>457.11434950915299</c:v>
                </c:pt>
                <c:pt idx="197309">
                  <c:v>457.11666626442599</c:v>
                </c:pt>
                <c:pt idx="197310">
                  <c:v>457.11898301970001</c:v>
                </c:pt>
                <c:pt idx="197311">
                  <c:v>457.12129977497301</c:v>
                </c:pt>
                <c:pt idx="197312">
                  <c:v>457.12361653024698</c:v>
                </c:pt>
                <c:pt idx="197313">
                  <c:v>457.12593328551998</c:v>
                </c:pt>
                <c:pt idx="197314">
                  <c:v>457.128250040794</c:v>
                </c:pt>
                <c:pt idx="197315">
                  <c:v>457.130566796067</c:v>
                </c:pt>
                <c:pt idx="197316">
                  <c:v>457.13288355134102</c:v>
                </c:pt>
                <c:pt idx="197317">
                  <c:v>457.13520030661499</c:v>
                </c:pt>
                <c:pt idx="197318">
                  <c:v>457.13751706188799</c:v>
                </c:pt>
                <c:pt idx="197319">
                  <c:v>457.13983381716201</c:v>
                </c:pt>
                <c:pt idx="197320">
                  <c:v>457.14215057243501</c:v>
                </c:pt>
                <c:pt idx="197321">
                  <c:v>457.14446732770898</c:v>
                </c:pt>
                <c:pt idx="197322">
                  <c:v>457.14678408298198</c:v>
                </c:pt>
                <c:pt idx="197323">
                  <c:v>457.149100838256</c:v>
                </c:pt>
                <c:pt idx="197324">
                  <c:v>457.151417593529</c:v>
                </c:pt>
                <c:pt idx="197325">
                  <c:v>457.15373434880303</c:v>
                </c:pt>
                <c:pt idx="197326">
                  <c:v>457.15605110407603</c:v>
                </c:pt>
                <c:pt idx="197327">
                  <c:v>457.15836785934999</c:v>
                </c:pt>
                <c:pt idx="197328">
                  <c:v>457.16068461462299</c:v>
                </c:pt>
                <c:pt idx="197329">
                  <c:v>457.16300136989702</c:v>
                </c:pt>
                <c:pt idx="197330">
                  <c:v>457.16531812517002</c:v>
                </c:pt>
                <c:pt idx="197331">
                  <c:v>457.16763488044398</c:v>
                </c:pt>
                <c:pt idx="197332">
                  <c:v>457.16995163571698</c:v>
                </c:pt>
                <c:pt idx="197333">
                  <c:v>457.17226839099101</c:v>
                </c:pt>
                <c:pt idx="197334">
                  <c:v>457.17458514626401</c:v>
                </c:pt>
                <c:pt idx="197335">
                  <c:v>457.17690190153797</c:v>
                </c:pt>
                <c:pt idx="197336">
                  <c:v>457.17921865681097</c:v>
                </c:pt>
                <c:pt idx="197337">
                  <c:v>457.181535412085</c:v>
                </c:pt>
                <c:pt idx="197338">
                  <c:v>457.183852167358</c:v>
                </c:pt>
                <c:pt idx="197339">
                  <c:v>457.18616892263202</c:v>
                </c:pt>
                <c:pt idx="197340">
                  <c:v>457.18848567790502</c:v>
                </c:pt>
                <c:pt idx="197341">
                  <c:v>457.19080243317899</c:v>
                </c:pt>
                <c:pt idx="197342">
                  <c:v>457.19311918845199</c:v>
                </c:pt>
                <c:pt idx="197343">
                  <c:v>457.19543594372601</c:v>
                </c:pt>
                <c:pt idx="197344">
                  <c:v>457.19775269899901</c:v>
                </c:pt>
                <c:pt idx="197345">
                  <c:v>457.20006945427298</c:v>
                </c:pt>
                <c:pt idx="197346">
                  <c:v>457.20238620954598</c:v>
                </c:pt>
                <c:pt idx="197347">
                  <c:v>457.20470296482</c:v>
                </c:pt>
                <c:pt idx="197348">
                  <c:v>457.207019720093</c:v>
                </c:pt>
                <c:pt idx="197349">
                  <c:v>457.20933647536702</c:v>
                </c:pt>
                <c:pt idx="197350">
                  <c:v>457.21165323064002</c:v>
                </c:pt>
                <c:pt idx="197351">
                  <c:v>457.21396998591399</c:v>
                </c:pt>
                <c:pt idx="197352">
                  <c:v>457.21628674118699</c:v>
                </c:pt>
                <c:pt idx="197353">
                  <c:v>457.21860349646101</c:v>
                </c:pt>
                <c:pt idx="197354">
                  <c:v>457.22092025173401</c:v>
                </c:pt>
                <c:pt idx="197355">
                  <c:v>457.22323700700798</c:v>
                </c:pt>
                <c:pt idx="197356">
                  <c:v>457.22555376228098</c:v>
                </c:pt>
                <c:pt idx="197357">
                  <c:v>457.227870517555</c:v>
                </c:pt>
                <c:pt idx="197358">
                  <c:v>457.230187272828</c:v>
                </c:pt>
                <c:pt idx="197359">
                  <c:v>457.23250402810203</c:v>
                </c:pt>
                <c:pt idx="197360">
                  <c:v>457.23482078337599</c:v>
                </c:pt>
                <c:pt idx="197361">
                  <c:v>457.23713753864899</c:v>
                </c:pt>
                <c:pt idx="197362">
                  <c:v>457.23945429392302</c:v>
                </c:pt>
                <c:pt idx="197363">
                  <c:v>457.24177104919602</c:v>
                </c:pt>
                <c:pt idx="197364">
                  <c:v>457.24408780446998</c:v>
                </c:pt>
                <c:pt idx="197365">
                  <c:v>457.24640455974298</c:v>
                </c:pt>
                <c:pt idx="197366">
                  <c:v>457.24872131501701</c:v>
                </c:pt>
                <c:pt idx="197367">
                  <c:v>457.25103807029001</c:v>
                </c:pt>
                <c:pt idx="197368">
                  <c:v>457.25335482556397</c:v>
                </c:pt>
                <c:pt idx="197369">
                  <c:v>457.25567158083697</c:v>
                </c:pt>
                <c:pt idx="197370">
                  <c:v>457.257988336111</c:v>
                </c:pt>
                <c:pt idx="197371">
                  <c:v>457.260305091384</c:v>
                </c:pt>
                <c:pt idx="197372">
                  <c:v>457.26262184665802</c:v>
                </c:pt>
                <c:pt idx="197373">
                  <c:v>457.26493860193102</c:v>
                </c:pt>
                <c:pt idx="197374">
                  <c:v>457.26725535720499</c:v>
                </c:pt>
                <c:pt idx="197375">
                  <c:v>457.26957211247799</c:v>
                </c:pt>
                <c:pt idx="197376">
                  <c:v>457.27188886775201</c:v>
                </c:pt>
                <c:pt idx="197377">
                  <c:v>457.27420562302501</c:v>
                </c:pt>
                <c:pt idx="197378">
                  <c:v>457.27652237829898</c:v>
                </c:pt>
                <c:pt idx="197379">
                  <c:v>457.27883913357198</c:v>
                </c:pt>
                <c:pt idx="197380">
                  <c:v>457.281155888846</c:v>
                </c:pt>
                <c:pt idx="197381">
                  <c:v>457.283472644119</c:v>
                </c:pt>
                <c:pt idx="197382">
                  <c:v>457.28578939939302</c:v>
                </c:pt>
                <c:pt idx="197383">
                  <c:v>457.28810615466602</c:v>
                </c:pt>
                <c:pt idx="197384">
                  <c:v>457.29042290993999</c:v>
                </c:pt>
                <c:pt idx="197385">
                  <c:v>457.29273966521299</c:v>
                </c:pt>
                <c:pt idx="197386">
                  <c:v>457.29505642048701</c:v>
                </c:pt>
                <c:pt idx="197387">
                  <c:v>457.29737317576001</c:v>
                </c:pt>
                <c:pt idx="197388">
                  <c:v>457.29968993103398</c:v>
                </c:pt>
                <c:pt idx="197389">
                  <c:v>457.30200668630698</c:v>
                </c:pt>
                <c:pt idx="197390">
                  <c:v>457.304323441581</c:v>
                </c:pt>
                <c:pt idx="197391">
                  <c:v>457.306640196854</c:v>
                </c:pt>
                <c:pt idx="197392">
                  <c:v>457.30895695212803</c:v>
                </c:pt>
                <c:pt idx="197393">
                  <c:v>457.31127370740103</c:v>
                </c:pt>
                <c:pt idx="197394">
                  <c:v>457.31359046267499</c:v>
                </c:pt>
                <c:pt idx="197395">
                  <c:v>457.31590721794799</c:v>
                </c:pt>
                <c:pt idx="197396">
                  <c:v>457.31822397322202</c:v>
                </c:pt>
                <c:pt idx="197397">
                  <c:v>457.32054072849502</c:v>
                </c:pt>
                <c:pt idx="197398">
                  <c:v>457.32285748376898</c:v>
                </c:pt>
                <c:pt idx="197399">
                  <c:v>457.32517423904198</c:v>
                </c:pt>
                <c:pt idx="197400">
                  <c:v>457.32749099431601</c:v>
                </c:pt>
                <c:pt idx="197401">
                  <c:v>457.32980774958901</c:v>
                </c:pt>
                <c:pt idx="197402">
                  <c:v>457.33212450486297</c:v>
                </c:pt>
                <c:pt idx="197403">
                  <c:v>457.334441260137</c:v>
                </c:pt>
                <c:pt idx="197404">
                  <c:v>457.33675801541</c:v>
                </c:pt>
                <c:pt idx="197405">
                  <c:v>457.33907477068402</c:v>
                </c:pt>
                <c:pt idx="197406">
                  <c:v>457.34139152595702</c:v>
                </c:pt>
                <c:pt idx="197407">
                  <c:v>457.34370828123099</c:v>
                </c:pt>
                <c:pt idx="197408">
                  <c:v>457.34602503650399</c:v>
                </c:pt>
                <c:pt idx="197409">
                  <c:v>457.34834179177801</c:v>
                </c:pt>
                <c:pt idx="197410">
                  <c:v>457.35065854705101</c:v>
                </c:pt>
                <c:pt idx="197411">
                  <c:v>457.35297530232498</c:v>
                </c:pt>
                <c:pt idx="197412">
                  <c:v>457.35529205759798</c:v>
                </c:pt>
                <c:pt idx="197413">
                  <c:v>457.357608812872</c:v>
                </c:pt>
                <c:pt idx="197414">
                  <c:v>457.359925568145</c:v>
                </c:pt>
                <c:pt idx="197415">
                  <c:v>457.36224232341903</c:v>
                </c:pt>
                <c:pt idx="197416">
                  <c:v>457.36455907869203</c:v>
                </c:pt>
                <c:pt idx="197417">
                  <c:v>457.36687583396599</c:v>
                </c:pt>
                <c:pt idx="197418">
                  <c:v>457.36919258923899</c:v>
                </c:pt>
                <c:pt idx="197419">
                  <c:v>457.37150934451302</c:v>
                </c:pt>
                <c:pt idx="197420">
                  <c:v>457.37382609978602</c:v>
                </c:pt>
                <c:pt idx="197421">
                  <c:v>457.37614285505998</c:v>
                </c:pt>
                <c:pt idx="197422">
                  <c:v>457.37845961033298</c:v>
                </c:pt>
                <c:pt idx="197423">
                  <c:v>457.38077636560701</c:v>
                </c:pt>
                <c:pt idx="197424">
                  <c:v>457.38309312088001</c:v>
                </c:pt>
                <c:pt idx="197425">
                  <c:v>457.38540987615397</c:v>
                </c:pt>
                <c:pt idx="197426">
                  <c:v>457.38772663142697</c:v>
                </c:pt>
                <c:pt idx="197427">
                  <c:v>457.390043386701</c:v>
                </c:pt>
                <c:pt idx="197428">
                  <c:v>457.392360141974</c:v>
                </c:pt>
                <c:pt idx="197429">
                  <c:v>457.39467689724802</c:v>
                </c:pt>
                <c:pt idx="197430">
                  <c:v>457.39699365252102</c:v>
                </c:pt>
                <c:pt idx="197431">
                  <c:v>457.39931040779499</c:v>
                </c:pt>
                <c:pt idx="197432">
                  <c:v>457.40162716306799</c:v>
                </c:pt>
                <c:pt idx="197433">
                  <c:v>457.40394391834201</c:v>
                </c:pt>
                <c:pt idx="197434">
                  <c:v>457.40626067361501</c:v>
                </c:pt>
                <c:pt idx="197435">
                  <c:v>457.40857742888898</c:v>
                </c:pt>
                <c:pt idx="197436">
                  <c:v>457.41089418416198</c:v>
                </c:pt>
                <c:pt idx="197437">
                  <c:v>457.413210939436</c:v>
                </c:pt>
                <c:pt idx="197438">
                  <c:v>457.415527694709</c:v>
                </c:pt>
                <c:pt idx="197439">
                  <c:v>457.41784444998302</c:v>
                </c:pt>
                <c:pt idx="197440">
                  <c:v>457.42016120525602</c:v>
                </c:pt>
                <c:pt idx="197441">
                  <c:v>457.42247796052999</c:v>
                </c:pt>
                <c:pt idx="197442">
                  <c:v>457.42479471580299</c:v>
                </c:pt>
                <c:pt idx="197443">
                  <c:v>457.42711147107701</c:v>
                </c:pt>
                <c:pt idx="197444">
                  <c:v>457.42942822635001</c:v>
                </c:pt>
                <c:pt idx="197445">
                  <c:v>457.43174498162398</c:v>
                </c:pt>
                <c:pt idx="197446">
                  <c:v>457.434061736898</c:v>
                </c:pt>
                <c:pt idx="197447">
                  <c:v>457.436378492171</c:v>
                </c:pt>
                <c:pt idx="197448">
                  <c:v>457.43869524744503</c:v>
                </c:pt>
                <c:pt idx="197449">
                  <c:v>457.44101200271803</c:v>
                </c:pt>
                <c:pt idx="197450">
                  <c:v>457.44332875799199</c:v>
                </c:pt>
                <c:pt idx="197451">
                  <c:v>457.44564551326499</c:v>
                </c:pt>
                <c:pt idx="197452">
                  <c:v>457.44796226853902</c:v>
                </c:pt>
                <c:pt idx="197453">
                  <c:v>457.45027902381202</c:v>
                </c:pt>
                <c:pt idx="197454">
                  <c:v>457.45259577908598</c:v>
                </c:pt>
                <c:pt idx="197455">
                  <c:v>457.45491253435898</c:v>
                </c:pt>
                <c:pt idx="197456">
                  <c:v>457.45722928963301</c:v>
                </c:pt>
                <c:pt idx="197457">
                  <c:v>457.45954604490601</c:v>
                </c:pt>
                <c:pt idx="197458">
                  <c:v>457.46186280017997</c:v>
                </c:pt>
                <c:pt idx="197459">
                  <c:v>457.46417955545297</c:v>
                </c:pt>
                <c:pt idx="197460">
                  <c:v>457.466496310727</c:v>
                </c:pt>
                <c:pt idx="197461">
                  <c:v>457.468813066</c:v>
                </c:pt>
                <c:pt idx="197462">
                  <c:v>457.47112982127402</c:v>
                </c:pt>
                <c:pt idx="197463">
                  <c:v>457.47344657654702</c:v>
                </c:pt>
                <c:pt idx="197464">
                  <c:v>457.47576333182099</c:v>
                </c:pt>
                <c:pt idx="197465">
                  <c:v>457.47808008709399</c:v>
                </c:pt>
                <c:pt idx="197466">
                  <c:v>457.48039684236801</c:v>
                </c:pt>
                <c:pt idx="197467">
                  <c:v>457.48271359764101</c:v>
                </c:pt>
                <c:pt idx="197468">
                  <c:v>457.48503035291498</c:v>
                </c:pt>
                <c:pt idx="197469">
                  <c:v>457.48734710818798</c:v>
                </c:pt>
                <c:pt idx="197470">
                  <c:v>457.489663863462</c:v>
                </c:pt>
                <c:pt idx="197471">
                  <c:v>457.491980618735</c:v>
                </c:pt>
                <c:pt idx="197472">
                  <c:v>457.49429737400902</c:v>
                </c:pt>
                <c:pt idx="197473">
                  <c:v>457.49661412928202</c:v>
                </c:pt>
                <c:pt idx="197474">
                  <c:v>457.49893088455599</c:v>
                </c:pt>
                <c:pt idx="197475">
                  <c:v>457.50124763982899</c:v>
                </c:pt>
                <c:pt idx="197476">
                  <c:v>457.50356439510301</c:v>
                </c:pt>
                <c:pt idx="197477">
                  <c:v>457.50588115037601</c:v>
                </c:pt>
                <c:pt idx="197478">
                  <c:v>457.50819790564998</c:v>
                </c:pt>
                <c:pt idx="197479">
                  <c:v>457.51051466092298</c:v>
                </c:pt>
                <c:pt idx="197480">
                  <c:v>457.512831416197</c:v>
                </c:pt>
                <c:pt idx="197481">
                  <c:v>457.51514817147</c:v>
                </c:pt>
                <c:pt idx="197482">
                  <c:v>457.51746492674403</c:v>
                </c:pt>
                <c:pt idx="197483">
                  <c:v>457.51978168201703</c:v>
                </c:pt>
                <c:pt idx="197484">
                  <c:v>457.52209843729099</c:v>
                </c:pt>
                <c:pt idx="197485">
                  <c:v>457.52441519256399</c:v>
                </c:pt>
                <c:pt idx="197486">
                  <c:v>457.52673194783802</c:v>
                </c:pt>
                <c:pt idx="197487">
                  <c:v>457.52904870311102</c:v>
                </c:pt>
                <c:pt idx="197488">
                  <c:v>457.53136545838498</c:v>
                </c:pt>
                <c:pt idx="197489">
                  <c:v>457.53368221365901</c:v>
                </c:pt>
                <c:pt idx="197490">
                  <c:v>457.53599896893201</c:v>
                </c:pt>
                <c:pt idx="197491">
                  <c:v>457.53831572420597</c:v>
                </c:pt>
                <c:pt idx="197492">
                  <c:v>457.54063247947897</c:v>
                </c:pt>
                <c:pt idx="197493">
                  <c:v>457.542949234753</c:v>
                </c:pt>
                <c:pt idx="197494">
                  <c:v>457.545265990026</c:v>
                </c:pt>
                <c:pt idx="197495">
                  <c:v>457.54758274530002</c:v>
                </c:pt>
                <c:pt idx="197496">
                  <c:v>457.54989950057302</c:v>
                </c:pt>
                <c:pt idx="197497">
                  <c:v>457.55221625584699</c:v>
                </c:pt>
                <c:pt idx="197498">
                  <c:v>457.55453301111999</c:v>
                </c:pt>
                <c:pt idx="197499">
                  <c:v>457.55684976639401</c:v>
                </c:pt>
                <c:pt idx="197500">
                  <c:v>457.55916652166701</c:v>
                </c:pt>
                <c:pt idx="197501">
                  <c:v>457.56148327694098</c:v>
                </c:pt>
                <c:pt idx="197502">
                  <c:v>457.56380003221398</c:v>
                </c:pt>
                <c:pt idx="197503">
                  <c:v>457.566116787488</c:v>
                </c:pt>
                <c:pt idx="197504">
                  <c:v>457.568433542761</c:v>
                </c:pt>
                <c:pt idx="197505">
                  <c:v>457.57075029803502</c:v>
                </c:pt>
                <c:pt idx="197506">
                  <c:v>457.57306705330802</c:v>
                </c:pt>
                <c:pt idx="197507">
                  <c:v>457.57538380858199</c:v>
                </c:pt>
                <c:pt idx="197508">
                  <c:v>457.57770056385499</c:v>
                </c:pt>
                <c:pt idx="197509">
                  <c:v>457.58001731912901</c:v>
                </c:pt>
                <c:pt idx="197510">
                  <c:v>457.58233407440201</c:v>
                </c:pt>
                <c:pt idx="197511">
                  <c:v>457.58465082967598</c:v>
                </c:pt>
                <c:pt idx="197512">
                  <c:v>457.58696758494898</c:v>
                </c:pt>
                <c:pt idx="197513">
                  <c:v>457.589284340223</c:v>
                </c:pt>
                <c:pt idx="197514">
                  <c:v>457.591601095496</c:v>
                </c:pt>
                <c:pt idx="197515">
                  <c:v>457.59391785077003</c:v>
                </c:pt>
                <c:pt idx="197516">
                  <c:v>457.59623460604303</c:v>
                </c:pt>
                <c:pt idx="197517">
                  <c:v>457.59855136131699</c:v>
                </c:pt>
                <c:pt idx="197518">
                  <c:v>457.60086811658999</c:v>
                </c:pt>
                <c:pt idx="197519">
                  <c:v>457.60318487186402</c:v>
                </c:pt>
                <c:pt idx="197520">
                  <c:v>457.60550162713702</c:v>
                </c:pt>
                <c:pt idx="197521">
                  <c:v>457.60781838241098</c:v>
                </c:pt>
                <c:pt idx="197522">
                  <c:v>457.61013513768398</c:v>
                </c:pt>
                <c:pt idx="197523">
                  <c:v>457.61245189295801</c:v>
                </c:pt>
                <c:pt idx="197524">
                  <c:v>457.61476864823101</c:v>
                </c:pt>
                <c:pt idx="197525">
                  <c:v>457.61708540350497</c:v>
                </c:pt>
                <c:pt idx="197526">
                  <c:v>457.61940215877797</c:v>
                </c:pt>
                <c:pt idx="197527">
                  <c:v>457.621718914052</c:v>
                </c:pt>
                <c:pt idx="197528">
                  <c:v>457.624035669325</c:v>
                </c:pt>
                <c:pt idx="197529">
                  <c:v>457.62635242459902</c:v>
                </c:pt>
                <c:pt idx="197530">
                  <c:v>457.62866917987299</c:v>
                </c:pt>
                <c:pt idx="197531">
                  <c:v>457.63098593514599</c:v>
                </c:pt>
                <c:pt idx="197532">
                  <c:v>457.63330269042001</c:v>
                </c:pt>
                <c:pt idx="197533">
                  <c:v>457.63561944569301</c:v>
                </c:pt>
                <c:pt idx="197534">
                  <c:v>457.63793620096698</c:v>
                </c:pt>
                <c:pt idx="197535">
                  <c:v>457.64025295623998</c:v>
                </c:pt>
                <c:pt idx="197536">
                  <c:v>457.642569711514</c:v>
                </c:pt>
                <c:pt idx="197537">
                  <c:v>457.644886466787</c:v>
                </c:pt>
                <c:pt idx="197538">
                  <c:v>457.64720322206102</c:v>
                </c:pt>
                <c:pt idx="197539">
                  <c:v>457.64951997733402</c:v>
                </c:pt>
                <c:pt idx="197540">
                  <c:v>457.65183673260799</c:v>
                </c:pt>
                <c:pt idx="197541">
                  <c:v>457.65415348788099</c:v>
                </c:pt>
                <c:pt idx="197542">
                  <c:v>457.65647024315501</c:v>
                </c:pt>
                <c:pt idx="197543">
                  <c:v>457.65878699842801</c:v>
                </c:pt>
                <c:pt idx="197544">
                  <c:v>457.66110375370198</c:v>
                </c:pt>
                <c:pt idx="197545">
                  <c:v>457.66342050897498</c:v>
                </c:pt>
                <c:pt idx="197546">
                  <c:v>457.665737264249</c:v>
                </c:pt>
                <c:pt idx="197547">
                  <c:v>457.668054019522</c:v>
                </c:pt>
                <c:pt idx="197548">
                  <c:v>457.67037077479603</c:v>
                </c:pt>
                <c:pt idx="197549">
                  <c:v>457.67268753006903</c:v>
                </c:pt>
                <c:pt idx="197550">
                  <c:v>457.67500428534299</c:v>
                </c:pt>
                <c:pt idx="197551">
                  <c:v>457.67732104061599</c:v>
                </c:pt>
                <c:pt idx="197552">
                  <c:v>457.67963779589002</c:v>
                </c:pt>
                <c:pt idx="197553">
                  <c:v>457.68195455116302</c:v>
                </c:pt>
                <c:pt idx="197554">
                  <c:v>457.68427130643698</c:v>
                </c:pt>
                <c:pt idx="197555">
                  <c:v>457.68658806170998</c:v>
                </c:pt>
                <c:pt idx="197556">
                  <c:v>457.68890481698401</c:v>
                </c:pt>
                <c:pt idx="197557">
                  <c:v>457.69122157225701</c:v>
                </c:pt>
                <c:pt idx="197558">
                  <c:v>457.69353832753097</c:v>
                </c:pt>
                <c:pt idx="197559">
                  <c:v>457.69585508280397</c:v>
                </c:pt>
                <c:pt idx="197560">
                  <c:v>457.698171838078</c:v>
                </c:pt>
                <c:pt idx="197561">
                  <c:v>457.700488593351</c:v>
                </c:pt>
                <c:pt idx="197562">
                  <c:v>457.70280534862502</c:v>
                </c:pt>
                <c:pt idx="197563">
                  <c:v>457.70512210389802</c:v>
                </c:pt>
                <c:pt idx="197564">
                  <c:v>457.70743885917199</c:v>
                </c:pt>
                <c:pt idx="197565">
                  <c:v>457.70975561444499</c:v>
                </c:pt>
                <c:pt idx="197566">
                  <c:v>457.71207236971901</c:v>
                </c:pt>
                <c:pt idx="197567">
                  <c:v>457.71438912499201</c:v>
                </c:pt>
                <c:pt idx="197568">
                  <c:v>457.71670588026598</c:v>
                </c:pt>
                <c:pt idx="197569">
                  <c:v>457.71902263553898</c:v>
                </c:pt>
                <c:pt idx="197570">
                  <c:v>457.721339390813</c:v>
                </c:pt>
                <c:pt idx="197571">
                  <c:v>457.723656146086</c:v>
                </c:pt>
                <c:pt idx="197572">
                  <c:v>457.72597290136002</c:v>
                </c:pt>
                <c:pt idx="197573">
                  <c:v>457.72828965663399</c:v>
                </c:pt>
                <c:pt idx="197574">
                  <c:v>457.73060641190699</c:v>
                </c:pt>
                <c:pt idx="197575">
                  <c:v>457.73292316718101</c:v>
                </c:pt>
                <c:pt idx="197576">
                  <c:v>457.73523992245401</c:v>
                </c:pt>
                <c:pt idx="197577">
                  <c:v>457.73755667772798</c:v>
                </c:pt>
                <c:pt idx="197578">
                  <c:v>457.73987343300098</c:v>
                </c:pt>
                <c:pt idx="197579">
                  <c:v>457.742190188275</c:v>
                </c:pt>
                <c:pt idx="197580">
                  <c:v>457.744506943548</c:v>
                </c:pt>
                <c:pt idx="197581">
                  <c:v>457.74682369882203</c:v>
                </c:pt>
                <c:pt idx="197582">
                  <c:v>457.74914045409503</c:v>
                </c:pt>
                <c:pt idx="197583">
                  <c:v>457.75145720936899</c:v>
                </c:pt>
                <c:pt idx="197584">
                  <c:v>457.75377396464199</c:v>
                </c:pt>
                <c:pt idx="197585">
                  <c:v>457.75609071991602</c:v>
                </c:pt>
                <c:pt idx="197586">
                  <c:v>457.75840747518902</c:v>
                </c:pt>
                <c:pt idx="197587">
                  <c:v>457.76072423046298</c:v>
                </c:pt>
                <c:pt idx="197588">
                  <c:v>457.76304098573598</c:v>
                </c:pt>
                <c:pt idx="197589">
                  <c:v>457.76535774101001</c:v>
                </c:pt>
                <c:pt idx="197590">
                  <c:v>457.76767449628301</c:v>
                </c:pt>
                <c:pt idx="197591">
                  <c:v>457.76999125155697</c:v>
                </c:pt>
                <c:pt idx="197592">
                  <c:v>457.77230800682997</c:v>
                </c:pt>
                <c:pt idx="197593">
                  <c:v>457.774624762104</c:v>
                </c:pt>
                <c:pt idx="197594">
                  <c:v>457.776941517377</c:v>
                </c:pt>
                <c:pt idx="197595">
                  <c:v>457.77925827265102</c:v>
                </c:pt>
                <c:pt idx="197596">
                  <c:v>457.78157502792402</c:v>
                </c:pt>
                <c:pt idx="197597">
                  <c:v>457.78389178319799</c:v>
                </c:pt>
                <c:pt idx="197598">
                  <c:v>457.78620853847099</c:v>
                </c:pt>
                <c:pt idx="197599">
                  <c:v>457.78852529374501</c:v>
                </c:pt>
                <c:pt idx="197600">
                  <c:v>457.79084204901801</c:v>
                </c:pt>
                <c:pt idx="197601">
                  <c:v>457.79315880429198</c:v>
                </c:pt>
                <c:pt idx="197602">
                  <c:v>457.79547555956498</c:v>
                </c:pt>
                <c:pt idx="197603">
                  <c:v>457.797792314839</c:v>
                </c:pt>
                <c:pt idx="197604">
                  <c:v>457.800109070112</c:v>
                </c:pt>
                <c:pt idx="197605">
                  <c:v>457.80242582538602</c:v>
                </c:pt>
                <c:pt idx="197606">
                  <c:v>457.80474258065902</c:v>
                </c:pt>
                <c:pt idx="197607">
                  <c:v>457.80705933593299</c:v>
                </c:pt>
                <c:pt idx="197608">
                  <c:v>457.80937609120599</c:v>
                </c:pt>
                <c:pt idx="197609">
                  <c:v>457.81169284648001</c:v>
                </c:pt>
                <c:pt idx="197610">
                  <c:v>457.81400960175301</c:v>
                </c:pt>
                <c:pt idx="197611">
                  <c:v>457.81632635702698</c:v>
                </c:pt>
                <c:pt idx="197612">
                  <c:v>457.81864311229998</c:v>
                </c:pt>
                <c:pt idx="197613">
                  <c:v>457.820959867574</c:v>
                </c:pt>
                <c:pt idx="197614">
                  <c:v>457.823276622847</c:v>
                </c:pt>
                <c:pt idx="197615">
                  <c:v>457.82559337812103</c:v>
                </c:pt>
                <c:pt idx="197616">
                  <c:v>457.82791013339499</c:v>
                </c:pt>
                <c:pt idx="197617">
                  <c:v>457.83022688866799</c:v>
                </c:pt>
                <c:pt idx="197618">
                  <c:v>457.83254364394202</c:v>
                </c:pt>
                <c:pt idx="197619">
                  <c:v>457.83486039921502</c:v>
                </c:pt>
                <c:pt idx="197620">
                  <c:v>457.83717715448898</c:v>
                </c:pt>
                <c:pt idx="197621">
                  <c:v>457.83949390976198</c:v>
                </c:pt>
                <c:pt idx="197622">
                  <c:v>457.84181066503601</c:v>
                </c:pt>
                <c:pt idx="197623">
                  <c:v>457.84412742030901</c:v>
                </c:pt>
                <c:pt idx="197624">
                  <c:v>457.84644417558297</c:v>
                </c:pt>
                <c:pt idx="197625">
                  <c:v>457.84876093085597</c:v>
                </c:pt>
                <c:pt idx="197626">
                  <c:v>457.85107768613</c:v>
                </c:pt>
                <c:pt idx="197627">
                  <c:v>457.853394441403</c:v>
                </c:pt>
                <c:pt idx="197628">
                  <c:v>457.85571119667702</c:v>
                </c:pt>
                <c:pt idx="197629">
                  <c:v>457.85802795195002</c:v>
                </c:pt>
                <c:pt idx="197630">
                  <c:v>457.86034470722399</c:v>
                </c:pt>
                <c:pt idx="197631">
                  <c:v>457.86266146249699</c:v>
                </c:pt>
                <c:pt idx="197632">
                  <c:v>457.86497821777101</c:v>
                </c:pt>
                <c:pt idx="197633">
                  <c:v>457.86729497304401</c:v>
                </c:pt>
                <c:pt idx="197634">
                  <c:v>457.86961172831798</c:v>
                </c:pt>
                <c:pt idx="197635">
                  <c:v>457.87192848359098</c:v>
                </c:pt>
                <c:pt idx="197636">
                  <c:v>457.874245238865</c:v>
                </c:pt>
                <c:pt idx="197637">
                  <c:v>457.876561994138</c:v>
                </c:pt>
                <c:pt idx="197638">
                  <c:v>457.87887874941202</c:v>
                </c:pt>
                <c:pt idx="197639">
                  <c:v>457.88119550468502</c:v>
                </c:pt>
                <c:pt idx="197640">
                  <c:v>457.88351225995899</c:v>
                </c:pt>
                <c:pt idx="197641">
                  <c:v>457.88582901523199</c:v>
                </c:pt>
                <c:pt idx="197642">
                  <c:v>457.88814577050601</c:v>
                </c:pt>
                <c:pt idx="197643">
                  <c:v>457.89046252577901</c:v>
                </c:pt>
                <c:pt idx="197644">
                  <c:v>457.89277928105298</c:v>
                </c:pt>
                <c:pt idx="197645">
                  <c:v>457.89509603632598</c:v>
                </c:pt>
                <c:pt idx="197646">
                  <c:v>457.8974127916</c:v>
                </c:pt>
                <c:pt idx="197647">
                  <c:v>457.899729546873</c:v>
                </c:pt>
                <c:pt idx="197648">
                  <c:v>457.90204630214703</c:v>
                </c:pt>
                <c:pt idx="197649">
                  <c:v>457.90436305742003</c:v>
                </c:pt>
                <c:pt idx="197650">
                  <c:v>457.90667981269399</c:v>
                </c:pt>
                <c:pt idx="197651">
                  <c:v>457.90899656796699</c:v>
                </c:pt>
                <c:pt idx="197652">
                  <c:v>457.91131332324102</c:v>
                </c:pt>
                <c:pt idx="197653">
                  <c:v>457.91363007851402</c:v>
                </c:pt>
                <c:pt idx="197654">
                  <c:v>457.91594683378798</c:v>
                </c:pt>
                <c:pt idx="197655">
                  <c:v>457.91826358906098</c:v>
                </c:pt>
                <c:pt idx="197656">
                  <c:v>457.92058034433501</c:v>
                </c:pt>
                <c:pt idx="197657">
                  <c:v>457.92289709960801</c:v>
                </c:pt>
                <c:pt idx="197658">
                  <c:v>457.92521385488197</c:v>
                </c:pt>
                <c:pt idx="197659">
                  <c:v>457.927530610156</c:v>
                </c:pt>
                <c:pt idx="197660">
                  <c:v>457.929847365429</c:v>
                </c:pt>
                <c:pt idx="197661">
                  <c:v>457.93216412070302</c:v>
                </c:pt>
                <c:pt idx="197662">
                  <c:v>457.93448087597602</c:v>
                </c:pt>
                <c:pt idx="197663">
                  <c:v>457.93679763124999</c:v>
                </c:pt>
                <c:pt idx="197664">
                  <c:v>457.93911438652299</c:v>
                </c:pt>
                <c:pt idx="197665">
                  <c:v>457.94143114179701</c:v>
                </c:pt>
                <c:pt idx="197666">
                  <c:v>457.94374789707001</c:v>
                </c:pt>
                <c:pt idx="197667">
                  <c:v>457.94606465234398</c:v>
                </c:pt>
                <c:pt idx="197668">
                  <c:v>457.94838140761698</c:v>
                </c:pt>
                <c:pt idx="197669">
                  <c:v>457.950698162891</c:v>
                </c:pt>
                <c:pt idx="197670">
                  <c:v>457.953014918164</c:v>
                </c:pt>
                <c:pt idx="197671">
                  <c:v>457.95533167343802</c:v>
                </c:pt>
                <c:pt idx="197672">
                  <c:v>457.95764842871102</c:v>
                </c:pt>
                <c:pt idx="197673">
                  <c:v>457.95996518398499</c:v>
                </c:pt>
                <c:pt idx="197674">
                  <c:v>457.96228193925799</c:v>
                </c:pt>
                <c:pt idx="197675">
                  <c:v>457.96459869453201</c:v>
                </c:pt>
                <c:pt idx="197676">
                  <c:v>457.96691544980501</c:v>
                </c:pt>
                <c:pt idx="197677">
                  <c:v>457.96923220507898</c:v>
                </c:pt>
                <c:pt idx="197678">
                  <c:v>457.97154896035198</c:v>
                </c:pt>
                <c:pt idx="197679">
                  <c:v>457.973865715626</c:v>
                </c:pt>
                <c:pt idx="197680">
                  <c:v>457.976182470899</c:v>
                </c:pt>
                <c:pt idx="197681">
                  <c:v>457.97849922617303</c:v>
                </c:pt>
                <c:pt idx="197682">
                  <c:v>457.98081598144603</c:v>
                </c:pt>
                <c:pt idx="197683">
                  <c:v>457.98313273671999</c:v>
                </c:pt>
                <c:pt idx="197684">
                  <c:v>457.98544949199299</c:v>
                </c:pt>
                <c:pt idx="197685">
                  <c:v>457.98776624726702</c:v>
                </c:pt>
                <c:pt idx="197686">
                  <c:v>457.99008300254002</c:v>
                </c:pt>
                <c:pt idx="197687">
                  <c:v>457.99239975781398</c:v>
                </c:pt>
                <c:pt idx="197688">
                  <c:v>457.99471651308698</c:v>
                </c:pt>
                <c:pt idx="197689">
                  <c:v>457.99703326836101</c:v>
                </c:pt>
                <c:pt idx="197690">
                  <c:v>457.99935002363401</c:v>
                </c:pt>
                <c:pt idx="197691">
                  <c:v>458.00166677890797</c:v>
                </c:pt>
                <c:pt idx="197692">
                  <c:v>458.00398353418097</c:v>
                </c:pt>
                <c:pt idx="197693">
                  <c:v>458.006300289455</c:v>
                </c:pt>
                <c:pt idx="197694">
                  <c:v>458.008617044728</c:v>
                </c:pt>
                <c:pt idx="197695">
                  <c:v>458.01093380000202</c:v>
                </c:pt>
                <c:pt idx="197696">
                  <c:v>458.01325055527502</c:v>
                </c:pt>
                <c:pt idx="197697">
                  <c:v>458.01556731054899</c:v>
                </c:pt>
                <c:pt idx="197698">
                  <c:v>458.01788406582199</c:v>
                </c:pt>
                <c:pt idx="197699">
                  <c:v>458.02020082109601</c:v>
                </c:pt>
                <c:pt idx="197700">
                  <c:v>458.02251757636901</c:v>
                </c:pt>
                <c:pt idx="197701">
                  <c:v>458.02483433164298</c:v>
                </c:pt>
                <c:pt idx="197702">
                  <c:v>458.027151086917</c:v>
                </c:pt>
                <c:pt idx="197703">
                  <c:v>458.02946784219</c:v>
                </c:pt>
                <c:pt idx="197704">
                  <c:v>458.03178459746402</c:v>
                </c:pt>
                <c:pt idx="197705">
                  <c:v>458.03410135273703</c:v>
                </c:pt>
                <c:pt idx="197706">
                  <c:v>458.03641810801099</c:v>
                </c:pt>
                <c:pt idx="197707">
                  <c:v>458.03873486328399</c:v>
                </c:pt>
                <c:pt idx="197708">
                  <c:v>458.04105161855801</c:v>
                </c:pt>
                <c:pt idx="197709">
                  <c:v>458.04336837383102</c:v>
                </c:pt>
                <c:pt idx="197710">
                  <c:v>458.04568512910498</c:v>
                </c:pt>
                <c:pt idx="197711">
                  <c:v>458.04800188437798</c:v>
                </c:pt>
                <c:pt idx="197712">
                  <c:v>458.05031863965201</c:v>
                </c:pt>
                <c:pt idx="197713">
                  <c:v>458.05263539492501</c:v>
                </c:pt>
                <c:pt idx="197714">
                  <c:v>458.05495215019897</c:v>
                </c:pt>
                <c:pt idx="197715">
                  <c:v>458.05726890547197</c:v>
                </c:pt>
                <c:pt idx="197716">
                  <c:v>458.059585660746</c:v>
                </c:pt>
                <c:pt idx="197717">
                  <c:v>458.061902416019</c:v>
                </c:pt>
                <c:pt idx="197718">
                  <c:v>458.06421917129302</c:v>
                </c:pt>
                <c:pt idx="197719">
                  <c:v>458.06653592656602</c:v>
                </c:pt>
                <c:pt idx="197720">
                  <c:v>458.06885268183999</c:v>
                </c:pt>
                <c:pt idx="197721">
                  <c:v>458.07116943711299</c:v>
                </c:pt>
                <c:pt idx="197722">
                  <c:v>458.07348619238701</c:v>
                </c:pt>
                <c:pt idx="197723">
                  <c:v>458.07580294766001</c:v>
                </c:pt>
                <c:pt idx="197724">
                  <c:v>458.07811970293398</c:v>
                </c:pt>
                <c:pt idx="197725">
                  <c:v>458.08043645820698</c:v>
                </c:pt>
                <c:pt idx="197726">
                  <c:v>458.082753213481</c:v>
                </c:pt>
                <c:pt idx="197727">
                  <c:v>458.085069968754</c:v>
                </c:pt>
                <c:pt idx="197728">
                  <c:v>458.08738672402802</c:v>
                </c:pt>
                <c:pt idx="197729">
                  <c:v>458.08970347930102</c:v>
                </c:pt>
                <c:pt idx="197730">
                  <c:v>458.09202023457499</c:v>
                </c:pt>
                <c:pt idx="197731">
                  <c:v>458.09433698984799</c:v>
                </c:pt>
                <c:pt idx="197732">
                  <c:v>458.09665374512201</c:v>
                </c:pt>
                <c:pt idx="197733">
                  <c:v>458.09897050039501</c:v>
                </c:pt>
                <c:pt idx="197734">
                  <c:v>458.10128725566898</c:v>
                </c:pt>
                <c:pt idx="197735">
                  <c:v>458.10360401094198</c:v>
                </c:pt>
                <c:pt idx="197736">
                  <c:v>458.105920766216</c:v>
                </c:pt>
                <c:pt idx="197737">
                  <c:v>458.108237521489</c:v>
                </c:pt>
                <c:pt idx="197738">
                  <c:v>458.11055427676303</c:v>
                </c:pt>
                <c:pt idx="197739">
                  <c:v>458.11287103203603</c:v>
                </c:pt>
                <c:pt idx="197740">
                  <c:v>458.11518778730999</c:v>
                </c:pt>
                <c:pt idx="197741">
                  <c:v>458.11750454258299</c:v>
                </c:pt>
                <c:pt idx="197742">
                  <c:v>458.11982129785702</c:v>
                </c:pt>
                <c:pt idx="197743">
                  <c:v>458.12213805313002</c:v>
                </c:pt>
                <c:pt idx="197744">
                  <c:v>458.12445480840398</c:v>
                </c:pt>
                <c:pt idx="197745">
                  <c:v>458.12677156367801</c:v>
                </c:pt>
                <c:pt idx="197746">
                  <c:v>458.12908831895101</c:v>
                </c:pt>
                <c:pt idx="197747">
                  <c:v>458.13140507422497</c:v>
                </c:pt>
                <c:pt idx="197748">
                  <c:v>458.13372182949797</c:v>
                </c:pt>
                <c:pt idx="197749">
                  <c:v>458.136038584772</c:v>
                </c:pt>
                <c:pt idx="197750">
                  <c:v>458.138355340045</c:v>
                </c:pt>
                <c:pt idx="197751">
                  <c:v>458.14067209531902</c:v>
                </c:pt>
                <c:pt idx="197752">
                  <c:v>458.14298885059202</c:v>
                </c:pt>
                <c:pt idx="197753">
                  <c:v>458.14530560586599</c:v>
                </c:pt>
                <c:pt idx="197754">
                  <c:v>458.14762236113899</c:v>
                </c:pt>
                <c:pt idx="197755">
                  <c:v>458.14993911641301</c:v>
                </c:pt>
                <c:pt idx="197756">
                  <c:v>458.15225587168601</c:v>
                </c:pt>
                <c:pt idx="197757">
                  <c:v>458.15457262695998</c:v>
                </c:pt>
                <c:pt idx="197758">
                  <c:v>458.15688938223298</c:v>
                </c:pt>
                <c:pt idx="197759">
                  <c:v>458.159206137507</c:v>
                </c:pt>
                <c:pt idx="197760">
                  <c:v>458.16152289278</c:v>
                </c:pt>
                <c:pt idx="197761">
                  <c:v>458.16383964805402</c:v>
                </c:pt>
                <c:pt idx="197762">
                  <c:v>458.16615640332702</c:v>
                </c:pt>
                <c:pt idx="197763">
                  <c:v>458.16847315860099</c:v>
                </c:pt>
                <c:pt idx="197764">
                  <c:v>458.17078991387399</c:v>
                </c:pt>
                <c:pt idx="197765">
                  <c:v>458.17310666914801</c:v>
                </c:pt>
                <c:pt idx="197766">
                  <c:v>458.17542342442101</c:v>
                </c:pt>
                <c:pt idx="197767">
                  <c:v>458.17774017969498</c:v>
                </c:pt>
                <c:pt idx="197768">
                  <c:v>458.18005693496798</c:v>
                </c:pt>
                <c:pt idx="197769">
                  <c:v>458.182373690242</c:v>
                </c:pt>
                <c:pt idx="197770">
                  <c:v>458.184690445515</c:v>
                </c:pt>
                <c:pt idx="197771">
                  <c:v>458.18700720078903</c:v>
                </c:pt>
                <c:pt idx="197772">
                  <c:v>458.18932395606203</c:v>
                </c:pt>
                <c:pt idx="197773">
                  <c:v>458.19164071133599</c:v>
                </c:pt>
                <c:pt idx="197774">
                  <c:v>458.19395746660899</c:v>
                </c:pt>
                <c:pt idx="197775">
                  <c:v>458.19627422188302</c:v>
                </c:pt>
                <c:pt idx="197776">
                  <c:v>458.19859097715602</c:v>
                </c:pt>
                <c:pt idx="197777">
                  <c:v>458.20090773242998</c:v>
                </c:pt>
                <c:pt idx="197778">
                  <c:v>458.20322448770298</c:v>
                </c:pt>
                <c:pt idx="197779">
                  <c:v>458.20554124297701</c:v>
                </c:pt>
                <c:pt idx="197780">
                  <c:v>458.20785799825001</c:v>
                </c:pt>
                <c:pt idx="197781">
                  <c:v>458.21017475352397</c:v>
                </c:pt>
                <c:pt idx="197782">
                  <c:v>458.21249150879697</c:v>
                </c:pt>
                <c:pt idx="197783">
                  <c:v>458.214808264071</c:v>
                </c:pt>
                <c:pt idx="197784">
                  <c:v>458.217125019344</c:v>
                </c:pt>
                <c:pt idx="197785">
                  <c:v>458.21944177461802</c:v>
                </c:pt>
                <c:pt idx="197786">
                  <c:v>458.22175852989199</c:v>
                </c:pt>
                <c:pt idx="197787">
                  <c:v>458.22407528516499</c:v>
                </c:pt>
                <c:pt idx="197788">
                  <c:v>458.22639204043901</c:v>
                </c:pt>
                <c:pt idx="197789">
                  <c:v>458.22870879571201</c:v>
                </c:pt>
                <c:pt idx="197790">
                  <c:v>458.23102555098598</c:v>
                </c:pt>
                <c:pt idx="197791">
                  <c:v>458.23334230625898</c:v>
                </c:pt>
                <c:pt idx="197792">
                  <c:v>458.235659061533</c:v>
                </c:pt>
                <c:pt idx="197793">
                  <c:v>458.237975816806</c:v>
                </c:pt>
                <c:pt idx="197794">
                  <c:v>458.24029257208002</c:v>
                </c:pt>
                <c:pt idx="197795">
                  <c:v>458.24260932735302</c:v>
                </c:pt>
                <c:pt idx="197796">
                  <c:v>458.24492608262699</c:v>
                </c:pt>
                <c:pt idx="197797">
                  <c:v>458.24724283789999</c:v>
                </c:pt>
                <c:pt idx="197798">
                  <c:v>458.24955959317401</c:v>
                </c:pt>
                <c:pt idx="197799">
                  <c:v>458.25187634844701</c:v>
                </c:pt>
                <c:pt idx="197800">
                  <c:v>458.25419310372098</c:v>
                </c:pt>
                <c:pt idx="197801">
                  <c:v>458.25650985899398</c:v>
                </c:pt>
                <c:pt idx="197802">
                  <c:v>458.258826614268</c:v>
                </c:pt>
                <c:pt idx="197803">
                  <c:v>458.261143369541</c:v>
                </c:pt>
                <c:pt idx="197804">
                  <c:v>458.26346012481503</c:v>
                </c:pt>
                <c:pt idx="197805">
                  <c:v>458.26577688008803</c:v>
                </c:pt>
                <c:pt idx="197806">
                  <c:v>458.26809363536199</c:v>
                </c:pt>
                <c:pt idx="197807">
                  <c:v>458.27041039063499</c:v>
                </c:pt>
                <c:pt idx="197808">
                  <c:v>458.27272714590902</c:v>
                </c:pt>
                <c:pt idx="197809">
                  <c:v>458.27504390118202</c:v>
                </c:pt>
                <c:pt idx="197810">
                  <c:v>458.27736065645598</c:v>
                </c:pt>
                <c:pt idx="197811">
                  <c:v>458.27967741172898</c:v>
                </c:pt>
                <c:pt idx="197812">
                  <c:v>458.28199416700301</c:v>
                </c:pt>
                <c:pt idx="197813">
                  <c:v>458.28431092227601</c:v>
                </c:pt>
                <c:pt idx="197814">
                  <c:v>458.28662767754997</c:v>
                </c:pt>
                <c:pt idx="197815">
                  <c:v>458.28894443282297</c:v>
                </c:pt>
                <c:pt idx="197816">
                  <c:v>458.291261188097</c:v>
                </c:pt>
                <c:pt idx="197817">
                  <c:v>458.29357794337</c:v>
                </c:pt>
                <c:pt idx="197818">
                  <c:v>458.29589469864402</c:v>
                </c:pt>
                <c:pt idx="197819">
                  <c:v>458.29821145391702</c:v>
                </c:pt>
                <c:pt idx="197820">
                  <c:v>458.30052820919099</c:v>
                </c:pt>
                <c:pt idx="197821">
                  <c:v>458.30284496446399</c:v>
                </c:pt>
                <c:pt idx="197822">
                  <c:v>458.30516171973801</c:v>
                </c:pt>
                <c:pt idx="197823">
                  <c:v>458.30747847501101</c:v>
                </c:pt>
                <c:pt idx="197824">
                  <c:v>458.30979523028498</c:v>
                </c:pt>
                <c:pt idx="197825">
                  <c:v>458.31211198555798</c:v>
                </c:pt>
                <c:pt idx="197826">
                  <c:v>458.314428740832</c:v>
                </c:pt>
                <c:pt idx="197827">
                  <c:v>458.316745496105</c:v>
                </c:pt>
                <c:pt idx="197828">
                  <c:v>458.31906225137902</c:v>
                </c:pt>
                <c:pt idx="197829">
                  <c:v>458.32137900665299</c:v>
                </c:pt>
                <c:pt idx="197830">
                  <c:v>458.32369576192599</c:v>
                </c:pt>
                <c:pt idx="197831">
                  <c:v>458.32601251720001</c:v>
                </c:pt>
                <c:pt idx="197832">
                  <c:v>458.32832927247301</c:v>
                </c:pt>
                <c:pt idx="197833">
                  <c:v>458.33064602774698</c:v>
                </c:pt>
                <c:pt idx="197834">
                  <c:v>458.33296278301998</c:v>
                </c:pt>
                <c:pt idx="197835">
                  <c:v>458.335279538294</c:v>
                </c:pt>
                <c:pt idx="197836">
                  <c:v>458.337596293567</c:v>
                </c:pt>
                <c:pt idx="197837">
                  <c:v>458.33991304884103</c:v>
                </c:pt>
                <c:pt idx="197838">
                  <c:v>458.34222980411403</c:v>
                </c:pt>
                <c:pt idx="197839">
                  <c:v>458.34454655938799</c:v>
                </c:pt>
                <c:pt idx="197840">
                  <c:v>458.34686331466099</c:v>
                </c:pt>
                <c:pt idx="197841">
                  <c:v>458.34918006993502</c:v>
                </c:pt>
                <c:pt idx="197842">
                  <c:v>458.35149682520802</c:v>
                </c:pt>
                <c:pt idx="197843">
                  <c:v>458.35381358048198</c:v>
                </c:pt>
                <c:pt idx="197844">
                  <c:v>458.35613033575498</c:v>
                </c:pt>
                <c:pt idx="197845">
                  <c:v>458.35844709102901</c:v>
                </c:pt>
                <c:pt idx="197846">
                  <c:v>458.36076384630201</c:v>
                </c:pt>
                <c:pt idx="197847">
                  <c:v>458.36308060157597</c:v>
                </c:pt>
                <c:pt idx="197848">
                  <c:v>458.36539735684897</c:v>
                </c:pt>
                <c:pt idx="197849">
                  <c:v>458.367714112123</c:v>
                </c:pt>
                <c:pt idx="197850">
                  <c:v>458.370030867396</c:v>
                </c:pt>
                <c:pt idx="197851">
                  <c:v>458.37234762267002</c:v>
                </c:pt>
                <c:pt idx="197852">
                  <c:v>458.37466437794302</c:v>
                </c:pt>
                <c:pt idx="197853">
                  <c:v>458.37698113321699</c:v>
                </c:pt>
                <c:pt idx="197854">
                  <c:v>458.37929788848999</c:v>
                </c:pt>
                <c:pt idx="197855">
                  <c:v>458.38161464376401</c:v>
                </c:pt>
                <c:pt idx="197856">
                  <c:v>458.38393139903701</c:v>
                </c:pt>
                <c:pt idx="197857">
                  <c:v>458.38624815431098</c:v>
                </c:pt>
                <c:pt idx="197858">
                  <c:v>458.38856490958398</c:v>
                </c:pt>
                <c:pt idx="197859">
                  <c:v>458.390881664858</c:v>
                </c:pt>
                <c:pt idx="197860">
                  <c:v>458.393198420131</c:v>
                </c:pt>
                <c:pt idx="197861">
                  <c:v>458.39551517540502</c:v>
                </c:pt>
                <c:pt idx="197862">
                  <c:v>458.39783193067802</c:v>
                </c:pt>
                <c:pt idx="197863">
                  <c:v>458.40014868595199</c:v>
                </c:pt>
                <c:pt idx="197864">
                  <c:v>458.40246544122499</c:v>
                </c:pt>
                <c:pt idx="197865">
                  <c:v>458.40478219649901</c:v>
                </c:pt>
                <c:pt idx="197866">
                  <c:v>458.40709895177201</c:v>
                </c:pt>
                <c:pt idx="197867">
                  <c:v>458.40941570704598</c:v>
                </c:pt>
                <c:pt idx="197868">
                  <c:v>458.41173246231898</c:v>
                </c:pt>
                <c:pt idx="197869">
                  <c:v>458.414049217593</c:v>
                </c:pt>
                <c:pt idx="197870">
                  <c:v>458.416365972866</c:v>
                </c:pt>
                <c:pt idx="197871">
                  <c:v>458.41868272814003</c:v>
                </c:pt>
                <c:pt idx="197872">
                  <c:v>458.42099948341399</c:v>
                </c:pt>
                <c:pt idx="197873">
                  <c:v>458.42331623868699</c:v>
                </c:pt>
                <c:pt idx="197874">
                  <c:v>458.42563299396102</c:v>
                </c:pt>
                <c:pt idx="197875">
                  <c:v>458.42794974923402</c:v>
                </c:pt>
                <c:pt idx="197876">
                  <c:v>458.43026650450798</c:v>
                </c:pt>
                <c:pt idx="197877">
                  <c:v>458.43258325978098</c:v>
                </c:pt>
                <c:pt idx="197878">
                  <c:v>458.43490001505501</c:v>
                </c:pt>
                <c:pt idx="197879">
                  <c:v>458.43721677032801</c:v>
                </c:pt>
                <c:pt idx="197880">
                  <c:v>458.43953352560197</c:v>
                </c:pt>
                <c:pt idx="197881">
                  <c:v>458.44185028087497</c:v>
                </c:pt>
                <c:pt idx="197882">
                  <c:v>458.444167036149</c:v>
                </c:pt>
                <c:pt idx="197883">
                  <c:v>458.446483791422</c:v>
                </c:pt>
                <c:pt idx="197884">
                  <c:v>458.44880054669602</c:v>
                </c:pt>
                <c:pt idx="197885">
                  <c:v>458.45111730196902</c:v>
                </c:pt>
                <c:pt idx="197886">
                  <c:v>458.45343405724299</c:v>
                </c:pt>
                <c:pt idx="197887">
                  <c:v>458.45575081251599</c:v>
                </c:pt>
                <c:pt idx="197888">
                  <c:v>458.45806756779001</c:v>
                </c:pt>
                <c:pt idx="197889">
                  <c:v>458.46038432306301</c:v>
                </c:pt>
                <c:pt idx="197890">
                  <c:v>458.46270107833698</c:v>
                </c:pt>
                <c:pt idx="197891">
                  <c:v>458.46501783360998</c:v>
                </c:pt>
                <c:pt idx="197892">
                  <c:v>458.467334588884</c:v>
                </c:pt>
                <c:pt idx="197893">
                  <c:v>458.469651344157</c:v>
                </c:pt>
                <c:pt idx="197894">
                  <c:v>458.47196809943102</c:v>
                </c:pt>
                <c:pt idx="197895">
                  <c:v>458.47428485470402</c:v>
                </c:pt>
                <c:pt idx="197896">
                  <c:v>458.47660160997799</c:v>
                </c:pt>
                <c:pt idx="197897">
                  <c:v>458.47891836525099</c:v>
                </c:pt>
                <c:pt idx="197898">
                  <c:v>458.48123512052501</c:v>
                </c:pt>
                <c:pt idx="197899">
                  <c:v>458.48355187579801</c:v>
                </c:pt>
                <c:pt idx="197900">
                  <c:v>458.48586863107198</c:v>
                </c:pt>
                <c:pt idx="197901">
                  <c:v>458.48818538634498</c:v>
                </c:pt>
                <c:pt idx="197902">
                  <c:v>458.490502141619</c:v>
                </c:pt>
                <c:pt idx="197903">
                  <c:v>458.492818896892</c:v>
                </c:pt>
                <c:pt idx="197904">
                  <c:v>458.49513565216603</c:v>
                </c:pt>
                <c:pt idx="197905">
                  <c:v>458.49745240743903</c:v>
                </c:pt>
                <c:pt idx="197906">
                  <c:v>458.49976916271299</c:v>
                </c:pt>
                <c:pt idx="197907">
                  <c:v>458.50208591798599</c:v>
                </c:pt>
                <c:pt idx="197908">
                  <c:v>458.50440267326002</c:v>
                </c:pt>
                <c:pt idx="197909">
                  <c:v>458.50671942853302</c:v>
                </c:pt>
                <c:pt idx="197910">
                  <c:v>458.50903618380698</c:v>
                </c:pt>
                <c:pt idx="197911">
                  <c:v>458.51135293907998</c:v>
                </c:pt>
                <c:pt idx="197912">
                  <c:v>458.51366969435401</c:v>
                </c:pt>
                <c:pt idx="197913">
                  <c:v>458.51598644962701</c:v>
                </c:pt>
                <c:pt idx="197914">
                  <c:v>458.51830320490097</c:v>
                </c:pt>
                <c:pt idx="197915">
                  <c:v>458.520619960175</c:v>
                </c:pt>
                <c:pt idx="197916">
                  <c:v>458.522936715448</c:v>
                </c:pt>
                <c:pt idx="197917">
                  <c:v>458.52525347072202</c:v>
                </c:pt>
                <c:pt idx="197918">
                  <c:v>458.52757022599502</c:v>
                </c:pt>
                <c:pt idx="197919">
                  <c:v>458.52988698126899</c:v>
                </c:pt>
                <c:pt idx="197920">
                  <c:v>458.53220373654199</c:v>
                </c:pt>
                <c:pt idx="197921">
                  <c:v>458.53452049181601</c:v>
                </c:pt>
                <c:pt idx="197922">
                  <c:v>458.53683724708901</c:v>
                </c:pt>
                <c:pt idx="197923">
                  <c:v>458.53915400236298</c:v>
                </c:pt>
                <c:pt idx="197924">
                  <c:v>458.54147075763598</c:v>
                </c:pt>
                <c:pt idx="197925">
                  <c:v>458.54378751291</c:v>
                </c:pt>
                <c:pt idx="197926">
                  <c:v>458.546104268183</c:v>
                </c:pt>
                <c:pt idx="197927">
                  <c:v>458.54842102345702</c:v>
                </c:pt>
                <c:pt idx="197928">
                  <c:v>458.55073777873002</c:v>
                </c:pt>
                <c:pt idx="197929">
                  <c:v>458.55305453400399</c:v>
                </c:pt>
                <c:pt idx="197930">
                  <c:v>458.55537128927699</c:v>
                </c:pt>
                <c:pt idx="197931">
                  <c:v>458.55768804455101</c:v>
                </c:pt>
                <c:pt idx="197932">
                  <c:v>458.56000479982401</c:v>
                </c:pt>
                <c:pt idx="197933">
                  <c:v>458.56232155509798</c:v>
                </c:pt>
                <c:pt idx="197934">
                  <c:v>458.56463831037098</c:v>
                </c:pt>
                <c:pt idx="197935">
                  <c:v>458.566955065645</c:v>
                </c:pt>
                <c:pt idx="197936">
                  <c:v>458.569271820918</c:v>
                </c:pt>
                <c:pt idx="197937">
                  <c:v>458.57158857619203</c:v>
                </c:pt>
                <c:pt idx="197938">
                  <c:v>458.57390533146503</c:v>
                </c:pt>
                <c:pt idx="197939">
                  <c:v>458.57622208673899</c:v>
                </c:pt>
                <c:pt idx="197940">
                  <c:v>458.57853884201199</c:v>
                </c:pt>
                <c:pt idx="197941">
                  <c:v>458.58085559728602</c:v>
                </c:pt>
                <c:pt idx="197942">
                  <c:v>458.58317235255902</c:v>
                </c:pt>
                <c:pt idx="197943">
                  <c:v>458.58548910783298</c:v>
                </c:pt>
                <c:pt idx="197944">
                  <c:v>458.58780586310598</c:v>
                </c:pt>
                <c:pt idx="197945">
                  <c:v>458.59012261838001</c:v>
                </c:pt>
                <c:pt idx="197946">
                  <c:v>458.59243937365301</c:v>
                </c:pt>
                <c:pt idx="197947">
                  <c:v>458.59475612892697</c:v>
                </c:pt>
                <c:pt idx="197948">
                  <c:v>458.59707288419997</c:v>
                </c:pt>
                <c:pt idx="197949">
                  <c:v>458.599389639474</c:v>
                </c:pt>
                <c:pt idx="197950">
                  <c:v>458.601706394747</c:v>
                </c:pt>
                <c:pt idx="197951">
                  <c:v>458.60402315002102</c:v>
                </c:pt>
                <c:pt idx="197952">
                  <c:v>458.60633990529402</c:v>
                </c:pt>
                <c:pt idx="197953">
                  <c:v>458.60865666056799</c:v>
                </c:pt>
                <c:pt idx="197954">
                  <c:v>458.61097341584099</c:v>
                </c:pt>
                <c:pt idx="197955">
                  <c:v>458.61329017111501</c:v>
                </c:pt>
                <c:pt idx="197956">
                  <c:v>458.61560692638801</c:v>
                </c:pt>
                <c:pt idx="197957">
                  <c:v>458.61792368166198</c:v>
                </c:pt>
                <c:pt idx="197958">
                  <c:v>458.620240436936</c:v>
                </c:pt>
                <c:pt idx="197959">
                  <c:v>458.622557192209</c:v>
                </c:pt>
                <c:pt idx="197960">
                  <c:v>458.62487394748302</c:v>
                </c:pt>
                <c:pt idx="197961">
                  <c:v>458.62719070275602</c:v>
                </c:pt>
                <c:pt idx="197962">
                  <c:v>458.62950745802999</c:v>
                </c:pt>
                <c:pt idx="197963">
                  <c:v>458.63182421330299</c:v>
                </c:pt>
                <c:pt idx="197964">
                  <c:v>458.63414096857701</c:v>
                </c:pt>
                <c:pt idx="197965">
                  <c:v>458.63645772385001</c:v>
                </c:pt>
                <c:pt idx="197966">
                  <c:v>458.63877447912398</c:v>
                </c:pt>
                <c:pt idx="197967">
                  <c:v>458.64109123439698</c:v>
                </c:pt>
                <c:pt idx="197968">
                  <c:v>458.643407989671</c:v>
                </c:pt>
                <c:pt idx="197969">
                  <c:v>458.645724744944</c:v>
                </c:pt>
                <c:pt idx="197970">
                  <c:v>458.64804150021803</c:v>
                </c:pt>
                <c:pt idx="197971">
                  <c:v>458.65035825549103</c:v>
                </c:pt>
                <c:pt idx="197972">
                  <c:v>458.65267501076499</c:v>
                </c:pt>
                <c:pt idx="197973">
                  <c:v>458.65499176603799</c:v>
                </c:pt>
                <c:pt idx="197974">
                  <c:v>458.65730852131202</c:v>
                </c:pt>
                <c:pt idx="197975">
                  <c:v>458.65962527658502</c:v>
                </c:pt>
                <c:pt idx="197976">
                  <c:v>458.66194203185898</c:v>
                </c:pt>
                <c:pt idx="197977">
                  <c:v>458.66425878713198</c:v>
                </c:pt>
                <c:pt idx="197978">
                  <c:v>458.66657554240601</c:v>
                </c:pt>
                <c:pt idx="197979">
                  <c:v>458.66889229767901</c:v>
                </c:pt>
                <c:pt idx="197980">
                  <c:v>458.67120905295297</c:v>
                </c:pt>
                <c:pt idx="197981">
                  <c:v>458.67352580822597</c:v>
                </c:pt>
                <c:pt idx="197982">
                  <c:v>458.6758425635</c:v>
                </c:pt>
                <c:pt idx="197983">
                  <c:v>458.678159318773</c:v>
                </c:pt>
                <c:pt idx="197984">
                  <c:v>458.68047607404702</c:v>
                </c:pt>
                <c:pt idx="197985">
                  <c:v>458.68279282932002</c:v>
                </c:pt>
                <c:pt idx="197986">
                  <c:v>458.68510958459399</c:v>
                </c:pt>
                <c:pt idx="197987">
                  <c:v>458.68742633986699</c:v>
                </c:pt>
                <c:pt idx="197988">
                  <c:v>458.68974309514101</c:v>
                </c:pt>
                <c:pt idx="197989">
                  <c:v>458.69205985041401</c:v>
                </c:pt>
                <c:pt idx="197990">
                  <c:v>458.69437660568798</c:v>
                </c:pt>
                <c:pt idx="197991">
                  <c:v>458.69669336096098</c:v>
                </c:pt>
                <c:pt idx="197992">
                  <c:v>458.699010116235</c:v>
                </c:pt>
                <c:pt idx="197993">
                  <c:v>458.701326871508</c:v>
                </c:pt>
                <c:pt idx="197994">
                  <c:v>458.70364362678202</c:v>
                </c:pt>
                <c:pt idx="197995">
                  <c:v>458.70596038205503</c:v>
                </c:pt>
                <c:pt idx="197996">
                  <c:v>458.70827713732899</c:v>
                </c:pt>
                <c:pt idx="197997">
                  <c:v>458.71059389260199</c:v>
                </c:pt>
                <c:pt idx="197998">
                  <c:v>458.71291064787601</c:v>
                </c:pt>
                <c:pt idx="197999">
                  <c:v>458.71522740314902</c:v>
                </c:pt>
                <c:pt idx="198000">
                  <c:v>458.71754415842298</c:v>
                </c:pt>
                <c:pt idx="198001">
                  <c:v>458.719860913697</c:v>
                </c:pt>
                <c:pt idx="198002">
                  <c:v>458.72217766897001</c:v>
                </c:pt>
                <c:pt idx="198003">
                  <c:v>458.72449442424403</c:v>
                </c:pt>
                <c:pt idx="198004">
                  <c:v>458.72681117951697</c:v>
                </c:pt>
                <c:pt idx="198005">
                  <c:v>458.72912793479099</c:v>
                </c:pt>
                <c:pt idx="198006">
                  <c:v>458.731444690064</c:v>
                </c:pt>
                <c:pt idx="198007">
                  <c:v>458.73376144533802</c:v>
                </c:pt>
                <c:pt idx="198008">
                  <c:v>458.73607820061102</c:v>
                </c:pt>
                <c:pt idx="198009">
                  <c:v>458.73839495588498</c:v>
                </c:pt>
                <c:pt idx="198010">
                  <c:v>458.74071171115799</c:v>
                </c:pt>
                <c:pt idx="198011">
                  <c:v>458.74302846643201</c:v>
                </c:pt>
                <c:pt idx="198012">
                  <c:v>458.74534522170501</c:v>
                </c:pt>
                <c:pt idx="198013">
                  <c:v>458.74766197697897</c:v>
                </c:pt>
                <c:pt idx="198014">
                  <c:v>458.74997873225198</c:v>
                </c:pt>
                <c:pt idx="198015">
                  <c:v>458.752295487526</c:v>
                </c:pt>
                <c:pt idx="198016">
                  <c:v>458.754612242799</c:v>
                </c:pt>
                <c:pt idx="198017">
                  <c:v>458.75692899807302</c:v>
                </c:pt>
                <c:pt idx="198018">
                  <c:v>458.75924575334602</c:v>
                </c:pt>
                <c:pt idx="198019">
                  <c:v>458.76156250861999</c:v>
                </c:pt>
                <c:pt idx="198020">
                  <c:v>458.76387926389299</c:v>
                </c:pt>
                <c:pt idx="198021">
                  <c:v>458.76619601916701</c:v>
                </c:pt>
                <c:pt idx="198022">
                  <c:v>458.76851277444001</c:v>
                </c:pt>
                <c:pt idx="198023">
                  <c:v>458.77082952971398</c:v>
                </c:pt>
                <c:pt idx="198024">
                  <c:v>458.77314628498698</c:v>
                </c:pt>
                <c:pt idx="198025">
                  <c:v>458.775463040261</c:v>
                </c:pt>
                <c:pt idx="198026">
                  <c:v>458.777779795534</c:v>
                </c:pt>
                <c:pt idx="198027">
                  <c:v>458.78009655080803</c:v>
                </c:pt>
                <c:pt idx="198028">
                  <c:v>458.78241330608103</c:v>
                </c:pt>
                <c:pt idx="198029">
                  <c:v>458.78473006135499</c:v>
                </c:pt>
                <c:pt idx="198030">
                  <c:v>458.78704681662799</c:v>
                </c:pt>
                <c:pt idx="198031">
                  <c:v>458.78936357190202</c:v>
                </c:pt>
                <c:pt idx="198032">
                  <c:v>458.79168032717502</c:v>
                </c:pt>
                <c:pt idx="198033">
                  <c:v>458.79399708244898</c:v>
                </c:pt>
                <c:pt idx="198034">
                  <c:v>458.79631383772198</c:v>
                </c:pt>
                <c:pt idx="198035">
                  <c:v>458.79863059299601</c:v>
                </c:pt>
                <c:pt idx="198036">
                  <c:v>458.80094734826901</c:v>
                </c:pt>
                <c:pt idx="198037">
                  <c:v>458.80326410354297</c:v>
                </c:pt>
                <c:pt idx="198038">
                  <c:v>458.80558085881597</c:v>
                </c:pt>
                <c:pt idx="198039">
                  <c:v>458.80789761409</c:v>
                </c:pt>
                <c:pt idx="198040">
                  <c:v>458.810214369363</c:v>
                </c:pt>
                <c:pt idx="198041">
                  <c:v>458.81253112463702</c:v>
                </c:pt>
                <c:pt idx="198042">
                  <c:v>458.81484787991099</c:v>
                </c:pt>
                <c:pt idx="198043">
                  <c:v>458.81716463518399</c:v>
                </c:pt>
                <c:pt idx="198044">
                  <c:v>458.81948139045801</c:v>
                </c:pt>
                <c:pt idx="198045">
                  <c:v>458.82179814573101</c:v>
                </c:pt>
                <c:pt idx="198046">
                  <c:v>458.82411490100498</c:v>
                </c:pt>
                <c:pt idx="198047">
                  <c:v>458.82643165627798</c:v>
                </c:pt>
                <c:pt idx="198048">
                  <c:v>458.828748411552</c:v>
                </c:pt>
                <c:pt idx="198049">
                  <c:v>458.831065166825</c:v>
                </c:pt>
                <c:pt idx="198050">
                  <c:v>458.83338192209902</c:v>
                </c:pt>
                <c:pt idx="198051">
                  <c:v>458.83569867737202</c:v>
                </c:pt>
                <c:pt idx="198052">
                  <c:v>458.83801543264599</c:v>
                </c:pt>
                <c:pt idx="198053">
                  <c:v>458.84033218791899</c:v>
                </c:pt>
                <c:pt idx="198054">
                  <c:v>458.84264894319301</c:v>
                </c:pt>
                <c:pt idx="198055">
                  <c:v>458.84496569846601</c:v>
                </c:pt>
                <c:pt idx="198056">
                  <c:v>458.84728245373998</c:v>
                </c:pt>
                <c:pt idx="198057">
                  <c:v>458.84959920901298</c:v>
                </c:pt>
                <c:pt idx="198058">
                  <c:v>458.851915964287</c:v>
                </c:pt>
                <c:pt idx="198059">
                  <c:v>458.85423271956</c:v>
                </c:pt>
                <c:pt idx="198060">
                  <c:v>458.85654947483403</c:v>
                </c:pt>
                <c:pt idx="198061">
                  <c:v>458.85886623010703</c:v>
                </c:pt>
                <c:pt idx="198062">
                  <c:v>458.86118298538099</c:v>
                </c:pt>
                <c:pt idx="198063">
                  <c:v>458.86349974065399</c:v>
                </c:pt>
                <c:pt idx="198064">
                  <c:v>458.86581649592802</c:v>
                </c:pt>
                <c:pt idx="198065">
                  <c:v>458.86813325120102</c:v>
                </c:pt>
                <c:pt idx="198066">
                  <c:v>458.87045000647498</c:v>
                </c:pt>
                <c:pt idx="198067">
                  <c:v>458.87276676174798</c:v>
                </c:pt>
                <c:pt idx="198068">
                  <c:v>458.87508351702201</c:v>
                </c:pt>
                <c:pt idx="198069">
                  <c:v>458.87740027229501</c:v>
                </c:pt>
                <c:pt idx="198070">
                  <c:v>458.87971702756897</c:v>
                </c:pt>
                <c:pt idx="198071">
                  <c:v>458.88203378284197</c:v>
                </c:pt>
                <c:pt idx="198072">
                  <c:v>458.884350538116</c:v>
                </c:pt>
                <c:pt idx="198073">
                  <c:v>458.886667293389</c:v>
                </c:pt>
                <c:pt idx="198074">
                  <c:v>458.88898404866302</c:v>
                </c:pt>
                <c:pt idx="198075">
                  <c:v>458.89130080393602</c:v>
                </c:pt>
                <c:pt idx="198076">
                  <c:v>458.89361755920999</c:v>
                </c:pt>
                <c:pt idx="198077">
                  <c:v>458.89593431448299</c:v>
                </c:pt>
                <c:pt idx="198078">
                  <c:v>458.89825106975701</c:v>
                </c:pt>
                <c:pt idx="198079">
                  <c:v>458.90056782503001</c:v>
                </c:pt>
                <c:pt idx="198080">
                  <c:v>458.90288458030398</c:v>
                </c:pt>
                <c:pt idx="198081">
                  <c:v>458.90520133557698</c:v>
                </c:pt>
                <c:pt idx="198082">
                  <c:v>458.907518090851</c:v>
                </c:pt>
                <c:pt idx="198083">
                  <c:v>458.909834846124</c:v>
                </c:pt>
                <c:pt idx="198084">
                  <c:v>458.91215160139802</c:v>
                </c:pt>
                <c:pt idx="198085">
                  <c:v>458.91446835667199</c:v>
                </c:pt>
                <c:pt idx="198086">
                  <c:v>458.91678511194499</c:v>
                </c:pt>
                <c:pt idx="198087">
                  <c:v>458.91910186721901</c:v>
                </c:pt>
                <c:pt idx="198088">
                  <c:v>458.92141862249201</c:v>
                </c:pt>
                <c:pt idx="198089">
                  <c:v>458.92373537776598</c:v>
                </c:pt>
                <c:pt idx="198090">
                  <c:v>458.92605213303898</c:v>
                </c:pt>
                <c:pt idx="198091">
                  <c:v>458.928368888313</c:v>
                </c:pt>
                <c:pt idx="198092">
                  <c:v>458.930685643586</c:v>
                </c:pt>
                <c:pt idx="198093">
                  <c:v>458.93300239886003</c:v>
                </c:pt>
                <c:pt idx="198094">
                  <c:v>458.93531915413303</c:v>
                </c:pt>
                <c:pt idx="198095">
                  <c:v>458.93763590940699</c:v>
                </c:pt>
                <c:pt idx="198096">
                  <c:v>458.93995266467999</c:v>
                </c:pt>
                <c:pt idx="198097">
                  <c:v>458.94226941995402</c:v>
                </c:pt>
                <c:pt idx="198098">
                  <c:v>458.94458617522702</c:v>
                </c:pt>
                <c:pt idx="198099">
                  <c:v>458.94690293050098</c:v>
                </c:pt>
                <c:pt idx="198100">
                  <c:v>458.94921968577398</c:v>
                </c:pt>
                <c:pt idx="198101">
                  <c:v>458.95153644104801</c:v>
                </c:pt>
                <c:pt idx="198102">
                  <c:v>458.95385319632101</c:v>
                </c:pt>
                <c:pt idx="198103">
                  <c:v>458.95616995159497</c:v>
                </c:pt>
                <c:pt idx="198104">
                  <c:v>458.95848670686797</c:v>
                </c:pt>
                <c:pt idx="198105">
                  <c:v>458.960803462142</c:v>
                </c:pt>
                <c:pt idx="198106">
                  <c:v>458.963120217415</c:v>
                </c:pt>
                <c:pt idx="198107">
                  <c:v>458.96543697268902</c:v>
                </c:pt>
                <c:pt idx="198108">
                  <c:v>458.96775372796202</c:v>
                </c:pt>
                <c:pt idx="198109">
                  <c:v>458.97007048323599</c:v>
                </c:pt>
                <c:pt idx="198110">
                  <c:v>458.97238723850899</c:v>
                </c:pt>
                <c:pt idx="198111">
                  <c:v>458.97470399378301</c:v>
                </c:pt>
                <c:pt idx="198112">
                  <c:v>458.97702074905601</c:v>
                </c:pt>
                <c:pt idx="198113">
                  <c:v>458.97933750432998</c:v>
                </c:pt>
                <c:pt idx="198114">
                  <c:v>458.98165425960298</c:v>
                </c:pt>
                <c:pt idx="198115">
                  <c:v>458.983971014877</c:v>
                </c:pt>
                <c:pt idx="198116">
                  <c:v>458.98628777015</c:v>
                </c:pt>
                <c:pt idx="198117">
                  <c:v>458.98860452542402</c:v>
                </c:pt>
                <c:pt idx="198118">
                  <c:v>458.99092128069702</c:v>
                </c:pt>
                <c:pt idx="198119">
                  <c:v>458.99323803597099</c:v>
                </c:pt>
                <c:pt idx="198120">
                  <c:v>458.99555479124399</c:v>
                </c:pt>
                <c:pt idx="198121">
                  <c:v>458.99787154651801</c:v>
                </c:pt>
                <c:pt idx="198122">
                  <c:v>459.00018830179101</c:v>
                </c:pt>
                <c:pt idx="198123">
                  <c:v>459.00250505706498</c:v>
                </c:pt>
                <c:pt idx="198124">
                  <c:v>459.00482181233798</c:v>
                </c:pt>
                <c:pt idx="198125">
                  <c:v>459.007138567612</c:v>
                </c:pt>
                <c:pt idx="198126">
                  <c:v>459.009455322885</c:v>
                </c:pt>
                <c:pt idx="198127">
                  <c:v>459.01177207815903</c:v>
                </c:pt>
                <c:pt idx="198128">
                  <c:v>459.01408883343299</c:v>
                </c:pt>
                <c:pt idx="198129">
                  <c:v>459.01640558870599</c:v>
                </c:pt>
                <c:pt idx="198130">
                  <c:v>459.01872234398002</c:v>
                </c:pt>
                <c:pt idx="198131">
                  <c:v>459.02103909925302</c:v>
                </c:pt>
                <c:pt idx="198132">
                  <c:v>459.02335585452698</c:v>
                </c:pt>
                <c:pt idx="198133">
                  <c:v>459.02567260979998</c:v>
                </c:pt>
                <c:pt idx="198134">
                  <c:v>459.02798936507401</c:v>
                </c:pt>
                <c:pt idx="198135">
                  <c:v>459.03030612034701</c:v>
                </c:pt>
                <c:pt idx="198136">
                  <c:v>459.03262287562097</c:v>
                </c:pt>
                <c:pt idx="198137">
                  <c:v>459.03493963089397</c:v>
                </c:pt>
                <c:pt idx="198138">
                  <c:v>459.037256386168</c:v>
                </c:pt>
                <c:pt idx="198139">
                  <c:v>459.039573141441</c:v>
                </c:pt>
                <c:pt idx="198140">
                  <c:v>459.04188989671502</c:v>
                </c:pt>
                <c:pt idx="198141">
                  <c:v>459.04420665198802</c:v>
                </c:pt>
                <c:pt idx="198142">
                  <c:v>459.04652340726199</c:v>
                </c:pt>
                <c:pt idx="198143">
                  <c:v>459.04884016253499</c:v>
                </c:pt>
                <c:pt idx="198144">
                  <c:v>459.05115691780901</c:v>
                </c:pt>
                <c:pt idx="198145">
                  <c:v>459.05347367308201</c:v>
                </c:pt>
                <c:pt idx="198146">
                  <c:v>459.05579042835598</c:v>
                </c:pt>
                <c:pt idx="198147">
                  <c:v>459.05810718362898</c:v>
                </c:pt>
                <c:pt idx="198148">
                  <c:v>459.060423938903</c:v>
                </c:pt>
                <c:pt idx="198149">
                  <c:v>459.062740694176</c:v>
                </c:pt>
                <c:pt idx="198150">
                  <c:v>459.06505744945002</c:v>
                </c:pt>
                <c:pt idx="198151">
                  <c:v>459.06737420472302</c:v>
                </c:pt>
                <c:pt idx="198152">
                  <c:v>459.06969095999699</c:v>
                </c:pt>
                <c:pt idx="198153">
                  <c:v>459.07200771526999</c:v>
                </c:pt>
                <c:pt idx="198154">
                  <c:v>459.07432447054401</c:v>
                </c:pt>
                <c:pt idx="198155">
                  <c:v>459.07664122581701</c:v>
                </c:pt>
                <c:pt idx="198156">
                  <c:v>459.07895798109098</c:v>
                </c:pt>
                <c:pt idx="198157">
                  <c:v>459.08127473636398</c:v>
                </c:pt>
                <c:pt idx="198158">
                  <c:v>459.083591491638</c:v>
                </c:pt>
                <c:pt idx="198159">
                  <c:v>459.085908246911</c:v>
                </c:pt>
                <c:pt idx="198160">
                  <c:v>459.08822500218503</c:v>
                </c:pt>
                <c:pt idx="198161">
                  <c:v>459.09054175745803</c:v>
                </c:pt>
                <c:pt idx="198162">
                  <c:v>459.09285851273199</c:v>
                </c:pt>
                <c:pt idx="198163">
                  <c:v>459.09517526800499</c:v>
                </c:pt>
                <c:pt idx="198164">
                  <c:v>459.09749202327902</c:v>
                </c:pt>
                <c:pt idx="198165">
                  <c:v>459.09980877855202</c:v>
                </c:pt>
                <c:pt idx="198166">
                  <c:v>459.10212553382598</c:v>
                </c:pt>
                <c:pt idx="198167">
                  <c:v>459.10444228909898</c:v>
                </c:pt>
                <c:pt idx="198168">
                  <c:v>459.10675904437301</c:v>
                </c:pt>
                <c:pt idx="198169">
                  <c:v>459.10907579964601</c:v>
                </c:pt>
                <c:pt idx="198170">
                  <c:v>459.11139255491997</c:v>
                </c:pt>
                <c:pt idx="198171">
                  <c:v>459.113709310194</c:v>
                </c:pt>
                <c:pt idx="198172">
                  <c:v>459.116026065467</c:v>
                </c:pt>
                <c:pt idx="198173">
                  <c:v>459.11834282074102</c:v>
                </c:pt>
                <c:pt idx="198174">
                  <c:v>459.12065957601402</c:v>
                </c:pt>
                <c:pt idx="198175">
                  <c:v>459.12297633128799</c:v>
                </c:pt>
                <c:pt idx="198176">
                  <c:v>459.12529308656099</c:v>
                </c:pt>
                <c:pt idx="198177">
                  <c:v>459.12760984183501</c:v>
                </c:pt>
                <c:pt idx="198178">
                  <c:v>459.12992659710801</c:v>
                </c:pt>
                <c:pt idx="198179">
                  <c:v>459.13224335238198</c:v>
                </c:pt>
                <c:pt idx="198180">
                  <c:v>459.13456010765498</c:v>
                </c:pt>
                <c:pt idx="198181">
                  <c:v>459.136876862929</c:v>
                </c:pt>
                <c:pt idx="198182">
                  <c:v>459.139193618202</c:v>
                </c:pt>
                <c:pt idx="198183">
                  <c:v>459.14151037347602</c:v>
                </c:pt>
                <c:pt idx="198184">
                  <c:v>459.14382712874902</c:v>
                </c:pt>
                <c:pt idx="198185">
                  <c:v>459.14614388402299</c:v>
                </c:pt>
                <c:pt idx="198186">
                  <c:v>459.14846063929599</c:v>
                </c:pt>
                <c:pt idx="198187">
                  <c:v>459.15077739457001</c:v>
                </c:pt>
                <c:pt idx="198188">
                  <c:v>459.15309414984301</c:v>
                </c:pt>
                <c:pt idx="198189">
                  <c:v>459.15541090511698</c:v>
                </c:pt>
                <c:pt idx="198190">
                  <c:v>459.15772766038998</c:v>
                </c:pt>
                <c:pt idx="198191">
                  <c:v>459.160044415664</c:v>
                </c:pt>
                <c:pt idx="198192">
                  <c:v>459.162361170937</c:v>
                </c:pt>
                <c:pt idx="198193">
                  <c:v>459.16467792621103</c:v>
                </c:pt>
                <c:pt idx="198194">
                  <c:v>459.16699468148403</c:v>
                </c:pt>
                <c:pt idx="198195">
                  <c:v>459.16931143675799</c:v>
                </c:pt>
                <c:pt idx="198196">
                  <c:v>459.17162819203099</c:v>
                </c:pt>
                <c:pt idx="198197">
                  <c:v>459.17394494730502</c:v>
                </c:pt>
                <c:pt idx="198198">
                  <c:v>459.17626170257802</c:v>
                </c:pt>
                <c:pt idx="198199">
                  <c:v>459.17857845785198</c:v>
                </c:pt>
                <c:pt idx="198200">
                  <c:v>459.18089521312498</c:v>
                </c:pt>
                <c:pt idx="198201">
                  <c:v>459.18321196839901</c:v>
                </c:pt>
                <c:pt idx="198202">
                  <c:v>459.18552872367201</c:v>
                </c:pt>
                <c:pt idx="198203">
                  <c:v>459.18784547894597</c:v>
                </c:pt>
                <c:pt idx="198204">
                  <c:v>459.19016223421897</c:v>
                </c:pt>
                <c:pt idx="198205">
                  <c:v>459.192478989493</c:v>
                </c:pt>
                <c:pt idx="198206">
                  <c:v>459.194795744766</c:v>
                </c:pt>
                <c:pt idx="198207">
                  <c:v>459.19711250004002</c:v>
                </c:pt>
                <c:pt idx="198208">
                  <c:v>459.19942925531302</c:v>
                </c:pt>
                <c:pt idx="198209">
                  <c:v>459.20174601058699</c:v>
                </c:pt>
                <c:pt idx="198210">
                  <c:v>459.20406276585999</c:v>
                </c:pt>
                <c:pt idx="198211">
                  <c:v>459.20637952113401</c:v>
                </c:pt>
                <c:pt idx="198212">
                  <c:v>459.20869627640701</c:v>
                </c:pt>
                <c:pt idx="198213">
                  <c:v>459.21101303168098</c:v>
                </c:pt>
                <c:pt idx="198214">
                  <c:v>459.213329786955</c:v>
                </c:pt>
                <c:pt idx="198215">
                  <c:v>459.215646542228</c:v>
                </c:pt>
                <c:pt idx="198216">
                  <c:v>459.21796329750202</c:v>
                </c:pt>
                <c:pt idx="198217">
                  <c:v>459.22028005277502</c:v>
                </c:pt>
                <c:pt idx="198218">
                  <c:v>459.22259680804899</c:v>
                </c:pt>
                <c:pt idx="198219">
                  <c:v>459.22491356332199</c:v>
                </c:pt>
                <c:pt idx="198220">
                  <c:v>459.22723031859601</c:v>
                </c:pt>
                <c:pt idx="198221">
                  <c:v>459.22954707386901</c:v>
                </c:pt>
                <c:pt idx="198222">
                  <c:v>459.23186382914298</c:v>
                </c:pt>
                <c:pt idx="198223">
                  <c:v>459.23418058441598</c:v>
                </c:pt>
                <c:pt idx="198224">
                  <c:v>459.23649733969</c:v>
                </c:pt>
                <c:pt idx="198225">
                  <c:v>459.238814094963</c:v>
                </c:pt>
                <c:pt idx="198226">
                  <c:v>459.24113085023703</c:v>
                </c:pt>
                <c:pt idx="198227">
                  <c:v>459.24344760551003</c:v>
                </c:pt>
                <c:pt idx="198228">
                  <c:v>459.24576436078399</c:v>
                </c:pt>
                <c:pt idx="198229">
                  <c:v>459.24808111605699</c:v>
                </c:pt>
                <c:pt idx="198230">
                  <c:v>459.25039787133102</c:v>
                </c:pt>
                <c:pt idx="198231">
                  <c:v>459.25271462660402</c:v>
                </c:pt>
                <c:pt idx="198232">
                  <c:v>459.25503138187798</c:v>
                </c:pt>
                <c:pt idx="198233">
                  <c:v>459.25734813715098</c:v>
                </c:pt>
                <c:pt idx="198234">
                  <c:v>459.25966489242501</c:v>
                </c:pt>
                <c:pt idx="198235">
                  <c:v>459.26198164769801</c:v>
                </c:pt>
                <c:pt idx="198236">
                  <c:v>459.26429840297197</c:v>
                </c:pt>
                <c:pt idx="198237">
                  <c:v>459.26661515824497</c:v>
                </c:pt>
                <c:pt idx="198238">
                  <c:v>459.268931913519</c:v>
                </c:pt>
                <c:pt idx="198239">
                  <c:v>459.271248668792</c:v>
                </c:pt>
                <c:pt idx="198240">
                  <c:v>459.27356542406602</c:v>
                </c:pt>
                <c:pt idx="198241">
                  <c:v>459.27588217933902</c:v>
                </c:pt>
                <c:pt idx="198242">
                  <c:v>459.27819893461299</c:v>
                </c:pt>
                <c:pt idx="198243">
                  <c:v>459.28051568988599</c:v>
                </c:pt>
                <c:pt idx="198244">
                  <c:v>459.28283244516001</c:v>
                </c:pt>
                <c:pt idx="198245">
                  <c:v>459.28514920043301</c:v>
                </c:pt>
                <c:pt idx="198246">
                  <c:v>459.28746595570698</c:v>
                </c:pt>
                <c:pt idx="198247">
                  <c:v>459.28978271097998</c:v>
                </c:pt>
                <c:pt idx="198248">
                  <c:v>459.292099466254</c:v>
                </c:pt>
                <c:pt idx="198249">
                  <c:v>459.294416221527</c:v>
                </c:pt>
                <c:pt idx="198250">
                  <c:v>459.29673297680102</c:v>
                </c:pt>
                <c:pt idx="198251">
                  <c:v>459.29904973207402</c:v>
                </c:pt>
                <c:pt idx="198252">
                  <c:v>459.30136648734799</c:v>
                </c:pt>
                <c:pt idx="198253">
                  <c:v>459.30368324262099</c:v>
                </c:pt>
                <c:pt idx="198254">
                  <c:v>459.30599999789501</c:v>
                </c:pt>
                <c:pt idx="198255">
                  <c:v>459.30831675316801</c:v>
                </c:pt>
                <c:pt idx="198256">
                  <c:v>459.31063350844198</c:v>
                </c:pt>
                <c:pt idx="198257">
                  <c:v>459.312950263716</c:v>
                </c:pt>
                <c:pt idx="198258">
                  <c:v>459.315267018989</c:v>
                </c:pt>
                <c:pt idx="198259">
                  <c:v>459.31758377426303</c:v>
                </c:pt>
                <c:pt idx="198260">
                  <c:v>459.31990052953603</c:v>
                </c:pt>
                <c:pt idx="198261">
                  <c:v>459.32221728480999</c:v>
                </c:pt>
                <c:pt idx="198262">
                  <c:v>459.32453404008299</c:v>
                </c:pt>
                <c:pt idx="198263">
                  <c:v>459.32685079535702</c:v>
                </c:pt>
                <c:pt idx="198264">
                  <c:v>459.32916755063002</c:v>
                </c:pt>
                <c:pt idx="198265">
                  <c:v>459.33148430590398</c:v>
                </c:pt>
                <c:pt idx="198266">
                  <c:v>459.33380106117698</c:v>
                </c:pt>
                <c:pt idx="198267">
                  <c:v>459.33611781645101</c:v>
                </c:pt>
                <c:pt idx="198268">
                  <c:v>459.33843457172401</c:v>
                </c:pt>
                <c:pt idx="198269">
                  <c:v>459.34075132699797</c:v>
                </c:pt>
                <c:pt idx="198270">
                  <c:v>459.34306808227097</c:v>
                </c:pt>
                <c:pt idx="198271">
                  <c:v>459.345384837545</c:v>
                </c:pt>
                <c:pt idx="198272">
                  <c:v>459.347701592818</c:v>
                </c:pt>
                <c:pt idx="198273">
                  <c:v>459.35001834809202</c:v>
                </c:pt>
                <c:pt idx="198274">
                  <c:v>459.35233510336502</c:v>
                </c:pt>
                <c:pt idx="198275">
                  <c:v>459.35465185863899</c:v>
                </c:pt>
                <c:pt idx="198276">
                  <c:v>459.35696861391199</c:v>
                </c:pt>
                <c:pt idx="198277">
                  <c:v>459.35928536918601</c:v>
                </c:pt>
                <c:pt idx="198278">
                  <c:v>459.36160212445901</c:v>
                </c:pt>
                <c:pt idx="198279">
                  <c:v>459.36391887973298</c:v>
                </c:pt>
                <c:pt idx="198280">
                  <c:v>459.36623563500598</c:v>
                </c:pt>
                <c:pt idx="198281">
                  <c:v>459.36855239028</c:v>
                </c:pt>
                <c:pt idx="198282">
                  <c:v>459.370869145553</c:v>
                </c:pt>
                <c:pt idx="198283">
                  <c:v>459.37318590082702</c:v>
                </c:pt>
                <c:pt idx="198284">
                  <c:v>459.37550265610002</c:v>
                </c:pt>
                <c:pt idx="198285">
                  <c:v>459.37781941137399</c:v>
                </c:pt>
                <c:pt idx="198286">
                  <c:v>459.38013616664699</c:v>
                </c:pt>
                <c:pt idx="198287">
                  <c:v>459.38245292192101</c:v>
                </c:pt>
                <c:pt idx="198288">
                  <c:v>459.38476967719402</c:v>
                </c:pt>
                <c:pt idx="198289">
                  <c:v>459.38708643246798</c:v>
                </c:pt>
                <c:pt idx="198290">
                  <c:v>459.38940318774098</c:v>
                </c:pt>
                <c:pt idx="198291">
                  <c:v>459.391719943015</c:v>
                </c:pt>
                <c:pt idx="198292">
                  <c:v>459.39403669828801</c:v>
                </c:pt>
                <c:pt idx="198293">
                  <c:v>459.39635345356203</c:v>
                </c:pt>
                <c:pt idx="198294">
                  <c:v>459.39867020883497</c:v>
                </c:pt>
                <c:pt idx="198295">
                  <c:v>459.40098696410899</c:v>
                </c:pt>
                <c:pt idx="198296">
                  <c:v>459.403303719382</c:v>
                </c:pt>
                <c:pt idx="198297">
                  <c:v>459.40562047465602</c:v>
                </c:pt>
                <c:pt idx="198298">
                  <c:v>459.40793722992998</c:v>
                </c:pt>
                <c:pt idx="198299">
                  <c:v>459.41025398520298</c:v>
                </c:pt>
                <c:pt idx="198300">
                  <c:v>459.41257074047701</c:v>
                </c:pt>
                <c:pt idx="198301">
                  <c:v>459.41488749575001</c:v>
                </c:pt>
                <c:pt idx="198302">
                  <c:v>459.41720425102397</c:v>
                </c:pt>
                <c:pt idx="198303">
                  <c:v>459.41952100629697</c:v>
                </c:pt>
                <c:pt idx="198304">
                  <c:v>459.421837761571</c:v>
                </c:pt>
                <c:pt idx="198305">
                  <c:v>459.424154516844</c:v>
                </c:pt>
                <c:pt idx="198306">
                  <c:v>459.42647127211802</c:v>
                </c:pt>
                <c:pt idx="198307">
                  <c:v>459.42878802739102</c:v>
                </c:pt>
                <c:pt idx="198308">
                  <c:v>459.43110478266499</c:v>
                </c:pt>
                <c:pt idx="198309">
                  <c:v>459.43342153793799</c:v>
                </c:pt>
                <c:pt idx="198310">
                  <c:v>459.43573829321201</c:v>
                </c:pt>
                <c:pt idx="198311">
                  <c:v>459.43805504848501</c:v>
                </c:pt>
                <c:pt idx="198312">
                  <c:v>459.44037180375898</c:v>
                </c:pt>
                <c:pt idx="198313">
                  <c:v>459.44268855903198</c:v>
                </c:pt>
                <c:pt idx="198314">
                  <c:v>459.445005314306</c:v>
                </c:pt>
                <c:pt idx="198315">
                  <c:v>459.447322069579</c:v>
                </c:pt>
                <c:pt idx="198316">
                  <c:v>459.44963882485303</c:v>
                </c:pt>
                <c:pt idx="198317">
                  <c:v>459.45195558012603</c:v>
                </c:pt>
                <c:pt idx="198318">
                  <c:v>459.45427233539999</c:v>
                </c:pt>
                <c:pt idx="198319">
                  <c:v>459.45658909067299</c:v>
                </c:pt>
                <c:pt idx="198320">
                  <c:v>459.45890584594702</c:v>
                </c:pt>
                <c:pt idx="198321">
                  <c:v>459.46122260122002</c:v>
                </c:pt>
                <c:pt idx="198322">
                  <c:v>459.46353935649398</c:v>
                </c:pt>
                <c:pt idx="198323">
                  <c:v>459.46585611176698</c:v>
                </c:pt>
                <c:pt idx="198324">
                  <c:v>459.46817286704101</c:v>
                </c:pt>
                <c:pt idx="198325">
                  <c:v>459.47048962231401</c:v>
                </c:pt>
                <c:pt idx="198326">
                  <c:v>459.47280637758797</c:v>
                </c:pt>
                <c:pt idx="198327">
                  <c:v>459.47512313286097</c:v>
                </c:pt>
                <c:pt idx="198328">
                  <c:v>459.477439888135</c:v>
                </c:pt>
                <c:pt idx="198329">
                  <c:v>459.479756643408</c:v>
                </c:pt>
                <c:pt idx="198330">
                  <c:v>459.48207339868202</c:v>
                </c:pt>
                <c:pt idx="198331">
                  <c:v>459.48439015395502</c:v>
                </c:pt>
                <c:pt idx="198332">
                  <c:v>459.48670690922899</c:v>
                </c:pt>
                <c:pt idx="198333">
                  <c:v>459.48902366450199</c:v>
                </c:pt>
                <c:pt idx="198334">
                  <c:v>459.49134041977601</c:v>
                </c:pt>
                <c:pt idx="198335">
                  <c:v>459.49365717504901</c:v>
                </c:pt>
                <c:pt idx="198336">
                  <c:v>459.49597393032298</c:v>
                </c:pt>
                <c:pt idx="198337">
                  <c:v>459.49829068559598</c:v>
                </c:pt>
                <c:pt idx="198338">
                  <c:v>459.50060744087</c:v>
                </c:pt>
                <c:pt idx="198339">
                  <c:v>459.502924196143</c:v>
                </c:pt>
                <c:pt idx="198340">
                  <c:v>459.50524095141702</c:v>
                </c:pt>
                <c:pt idx="198341">
                  <c:v>459.50755770669099</c:v>
                </c:pt>
                <c:pt idx="198342">
                  <c:v>459.50987446196399</c:v>
                </c:pt>
                <c:pt idx="198343">
                  <c:v>459.51219121723801</c:v>
                </c:pt>
                <c:pt idx="198344">
                  <c:v>459.51450797251101</c:v>
                </c:pt>
                <c:pt idx="198345">
                  <c:v>459.51682472778498</c:v>
                </c:pt>
                <c:pt idx="198346">
                  <c:v>459.51914148305798</c:v>
                </c:pt>
                <c:pt idx="198347">
                  <c:v>459.521458238332</c:v>
                </c:pt>
                <c:pt idx="198348">
                  <c:v>459.523774993605</c:v>
                </c:pt>
                <c:pt idx="198349">
                  <c:v>459.52609174887903</c:v>
                </c:pt>
                <c:pt idx="198350">
                  <c:v>459.52840850415203</c:v>
                </c:pt>
                <c:pt idx="198351">
                  <c:v>459.53072525942599</c:v>
                </c:pt>
                <c:pt idx="198352">
                  <c:v>459.53304201469899</c:v>
                </c:pt>
                <c:pt idx="198353">
                  <c:v>459.53535876997302</c:v>
                </c:pt>
                <c:pt idx="198354">
                  <c:v>459.53767552524602</c:v>
                </c:pt>
                <c:pt idx="198355">
                  <c:v>459.53999228051998</c:v>
                </c:pt>
                <c:pt idx="198356">
                  <c:v>459.54230903579298</c:v>
                </c:pt>
                <c:pt idx="198357">
                  <c:v>459.54462579106701</c:v>
                </c:pt>
                <c:pt idx="198358">
                  <c:v>459.54694254634001</c:v>
                </c:pt>
                <c:pt idx="198359">
                  <c:v>459.54925930161397</c:v>
                </c:pt>
                <c:pt idx="198360">
                  <c:v>459.55157605688697</c:v>
                </c:pt>
                <c:pt idx="198361">
                  <c:v>459.553892812161</c:v>
                </c:pt>
                <c:pt idx="198362">
                  <c:v>459.556209567434</c:v>
                </c:pt>
                <c:pt idx="198363">
                  <c:v>459.55852632270802</c:v>
                </c:pt>
                <c:pt idx="198364">
                  <c:v>459.56084307798102</c:v>
                </c:pt>
                <c:pt idx="198365">
                  <c:v>459.56315983325499</c:v>
                </c:pt>
                <c:pt idx="198366">
                  <c:v>459.56547658852799</c:v>
                </c:pt>
                <c:pt idx="198367">
                  <c:v>459.56779334380201</c:v>
                </c:pt>
                <c:pt idx="198368">
                  <c:v>459.57011009907501</c:v>
                </c:pt>
                <c:pt idx="198369">
                  <c:v>459.57242685434898</c:v>
                </c:pt>
                <c:pt idx="198370">
                  <c:v>459.57474360962198</c:v>
                </c:pt>
                <c:pt idx="198371">
                  <c:v>459.577060364896</c:v>
                </c:pt>
                <c:pt idx="198372">
                  <c:v>459.579377120169</c:v>
                </c:pt>
                <c:pt idx="198373">
                  <c:v>459.58169387544302</c:v>
                </c:pt>
                <c:pt idx="198374">
                  <c:v>459.58401063071602</c:v>
                </c:pt>
                <c:pt idx="198375">
                  <c:v>459.58632738598999</c:v>
                </c:pt>
                <c:pt idx="198376">
                  <c:v>459.58864414126299</c:v>
                </c:pt>
                <c:pt idx="198377">
                  <c:v>459.59096089653701</c:v>
                </c:pt>
                <c:pt idx="198378">
                  <c:v>459.59327765181001</c:v>
                </c:pt>
                <c:pt idx="198379">
                  <c:v>459.59559440708398</c:v>
                </c:pt>
                <c:pt idx="198380">
                  <c:v>459.59791116235698</c:v>
                </c:pt>
                <c:pt idx="198381">
                  <c:v>459.600227917631</c:v>
                </c:pt>
                <c:pt idx="198382">
                  <c:v>459.602544672904</c:v>
                </c:pt>
                <c:pt idx="198383">
                  <c:v>459.60486142817803</c:v>
                </c:pt>
                <c:pt idx="198384">
                  <c:v>459.60717818345199</c:v>
                </c:pt>
                <c:pt idx="198385">
                  <c:v>459.60949493872499</c:v>
                </c:pt>
                <c:pt idx="198386">
                  <c:v>459.61181169399902</c:v>
                </c:pt>
                <c:pt idx="198387">
                  <c:v>459.61412844927202</c:v>
                </c:pt>
                <c:pt idx="198388">
                  <c:v>459.61644520454598</c:v>
                </c:pt>
                <c:pt idx="198389">
                  <c:v>459.61876195981898</c:v>
                </c:pt>
                <c:pt idx="198390">
                  <c:v>459.62107871509301</c:v>
                </c:pt>
                <c:pt idx="198391">
                  <c:v>459.62339547036601</c:v>
                </c:pt>
                <c:pt idx="198392">
                  <c:v>459.62571222563997</c:v>
                </c:pt>
                <c:pt idx="198393">
                  <c:v>459.62802898091297</c:v>
                </c:pt>
                <c:pt idx="198394">
                  <c:v>459.630345736187</c:v>
                </c:pt>
                <c:pt idx="198395">
                  <c:v>459.63266249146</c:v>
                </c:pt>
                <c:pt idx="198396">
                  <c:v>459.63497924673402</c:v>
                </c:pt>
                <c:pt idx="198397">
                  <c:v>459.63729600200702</c:v>
                </c:pt>
                <c:pt idx="198398">
                  <c:v>459.63961275728099</c:v>
                </c:pt>
                <c:pt idx="198399">
                  <c:v>459.64192951255399</c:v>
                </c:pt>
                <c:pt idx="198400">
                  <c:v>459.64424626782801</c:v>
                </c:pt>
                <c:pt idx="198401">
                  <c:v>459.64656302310101</c:v>
                </c:pt>
                <c:pt idx="198402">
                  <c:v>459.64887977837498</c:v>
                </c:pt>
                <c:pt idx="198403">
                  <c:v>459.65119653364798</c:v>
                </c:pt>
                <c:pt idx="198404">
                  <c:v>459.653513288922</c:v>
                </c:pt>
                <c:pt idx="198405">
                  <c:v>459.655830044195</c:v>
                </c:pt>
                <c:pt idx="198406">
                  <c:v>459.65814679946902</c:v>
                </c:pt>
                <c:pt idx="198407">
                  <c:v>459.66046355474202</c:v>
                </c:pt>
                <c:pt idx="198408">
                  <c:v>459.66278031001599</c:v>
                </c:pt>
                <c:pt idx="198409">
                  <c:v>459.66509706528899</c:v>
                </c:pt>
                <c:pt idx="198410">
                  <c:v>459.66741382056301</c:v>
                </c:pt>
                <c:pt idx="198411">
                  <c:v>459.66973057583601</c:v>
                </c:pt>
                <c:pt idx="198412">
                  <c:v>459.67204733110998</c:v>
                </c:pt>
                <c:pt idx="198413">
                  <c:v>459.67436408638298</c:v>
                </c:pt>
                <c:pt idx="198414">
                  <c:v>459.676680841657</c:v>
                </c:pt>
                <c:pt idx="198415">
                  <c:v>459.67899759693</c:v>
                </c:pt>
                <c:pt idx="198416">
                  <c:v>459.68131435220403</c:v>
                </c:pt>
                <c:pt idx="198417">
                  <c:v>459.68363110747703</c:v>
                </c:pt>
                <c:pt idx="198418">
                  <c:v>459.68594786275099</c:v>
                </c:pt>
                <c:pt idx="198419">
                  <c:v>459.68826461802399</c:v>
                </c:pt>
                <c:pt idx="198420">
                  <c:v>459.69058137329802</c:v>
                </c:pt>
                <c:pt idx="198421">
                  <c:v>459.69289812857102</c:v>
                </c:pt>
                <c:pt idx="198422">
                  <c:v>459.69521488384498</c:v>
                </c:pt>
                <c:pt idx="198423">
                  <c:v>459.69753163911798</c:v>
                </c:pt>
                <c:pt idx="198424">
                  <c:v>459.69984839439201</c:v>
                </c:pt>
                <c:pt idx="198425">
                  <c:v>459.70216514966501</c:v>
                </c:pt>
                <c:pt idx="198426">
                  <c:v>459.70448190493897</c:v>
                </c:pt>
                <c:pt idx="198427">
                  <c:v>459.706798660213</c:v>
                </c:pt>
                <c:pt idx="198428">
                  <c:v>459.709115415486</c:v>
                </c:pt>
                <c:pt idx="198429">
                  <c:v>459.71143217076002</c:v>
                </c:pt>
                <c:pt idx="198430">
                  <c:v>459.71374892603302</c:v>
                </c:pt>
                <c:pt idx="198431">
                  <c:v>459.71606568130699</c:v>
                </c:pt>
                <c:pt idx="198432">
                  <c:v>459.71838243657999</c:v>
                </c:pt>
                <c:pt idx="198433">
                  <c:v>459.72069919185401</c:v>
                </c:pt>
                <c:pt idx="198434">
                  <c:v>459.72301594712701</c:v>
                </c:pt>
                <c:pt idx="198435">
                  <c:v>459.72533270240098</c:v>
                </c:pt>
                <c:pt idx="198436">
                  <c:v>459.72764945767398</c:v>
                </c:pt>
                <c:pt idx="198437">
                  <c:v>459.729966212948</c:v>
                </c:pt>
                <c:pt idx="198438">
                  <c:v>459.732282968221</c:v>
                </c:pt>
                <c:pt idx="198439">
                  <c:v>459.73459972349502</c:v>
                </c:pt>
                <c:pt idx="198440">
                  <c:v>459.73691647876802</c:v>
                </c:pt>
                <c:pt idx="198441">
                  <c:v>459.73923323404199</c:v>
                </c:pt>
                <c:pt idx="198442">
                  <c:v>459.74154998931499</c:v>
                </c:pt>
                <c:pt idx="198443">
                  <c:v>459.74386674458901</c:v>
                </c:pt>
                <c:pt idx="198444">
                  <c:v>459.74618349986201</c:v>
                </c:pt>
                <c:pt idx="198445">
                  <c:v>459.74850025513598</c:v>
                </c:pt>
                <c:pt idx="198446">
                  <c:v>459.75081701040898</c:v>
                </c:pt>
                <c:pt idx="198447">
                  <c:v>459.753133765683</c:v>
                </c:pt>
                <c:pt idx="198448">
                  <c:v>459.755450520956</c:v>
                </c:pt>
                <c:pt idx="198449">
                  <c:v>459.75776727623003</c:v>
                </c:pt>
                <c:pt idx="198450">
                  <c:v>459.76008403150303</c:v>
                </c:pt>
                <c:pt idx="198451">
                  <c:v>459.76240078677699</c:v>
                </c:pt>
                <c:pt idx="198452">
                  <c:v>459.76471754204999</c:v>
                </c:pt>
                <c:pt idx="198453">
                  <c:v>459.76703429732402</c:v>
                </c:pt>
                <c:pt idx="198454">
                  <c:v>459.76935105259702</c:v>
                </c:pt>
                <c:pt idx="198455">
                  <c:v>459.77166780787098</c:v>
                </c:pt>
                <c:pt idx="198456">
                  <c:v>459.77398456314398</c:v>
                </c:pt>
                <c:pt idx="198457">
                  <c:v>459.77630131841801</c:v>
                </c:pt>
                <c:pt idx="198458">
                  <c:v>459.77861807369101</c:v>
                </c:pt>
                <c:pt idx="198459">
                  <c:v>459.78093482896497</c:v>
                </c:pt>
                <c:pt idx="198460">
                  <c:v>459.78325158423797</c:v>
                </c:pt>
                <c:pt idx="198461">
                  <c:v>459.785568339512</c:v>
                </c:pt>
                <c:pt idx="198462">
                  <c:v>459.787885094785</c:v>
                </c:pt>
                <c:pt idx="198463">
                  <c:v>459.79020185005902</c:v>
                </c:pt>
                <c:pt idx="198464">
                  <c:v>459.79251860533202</c:v>
                </c:pt>
                <c:pt idx="198465">
                  <c:v>459.79483536060599</c:v>
                </c:pt>
                <c:pt idx="198466">
                  <c:v>459.79715211587899</c:v>
                </c:pt>
                <c:pt idx="198467">
                  <c:v>459.79946887115301</c:v>
                </c:pt>
                <c:pt idx="198468">
                  <c:v>459.80178562642601</c:v>
                </c:pt>
                <c:pt idx="198469">
                  <c:v>459.80410238169998</c:v>
                </c:pt>
                <c:pt idx="198470">
                  <c:v>459.806419136974</c:v>
                </c:pt>
                <c:pt idx="198471">
                  <c:v>459.808735892247</c:v>
                </c:pt>
                <c:pt idx="198472">
                  <c:v>459.81105264752102</c:v>
                </c:pt>
                <c:pt idx="198473">
                  <c:v>459.81336940279402</c:v>
                </c:pt>
                <c:pt idx="198474">
                  <c:v>459.81568615806799</c:v>
                </c:pt>
                <c:pt idx="198475">
                  <c:v>459.81800291334099</c:v>
                </c:pt>
                <c:pt idx="198476">
                  <c:v>459.82031966861501</c:v>
                </c:pt>
                <c:pt idx="198477">
                  <c:v>459.82263642388801</c:v>
                </c:pt>
                <c:pt idx="198478">
                  <c:v>459.82495317916198</c:v>
                </c:pt>
                <c:pt idx="198479">
                  <c:v>459.82726993443498</c:v>
                </c:pt>
                <c:pt idx="198480">
                  <c:v>459.829586689709</c:v>
                </c:pt>
                <c:pt idx="198481">
                  <c:v>459.831903444982</c:v>
                </c:pt>
                <c:pt idx="198482">
                  <c:v>459.83422020025603</c:v>
                </c:pt>
                <c:pt idx="198483">
                  <c:v>459.83653695552903</c:v>
                </c:pt>
                <c:pt idx="198484">
                  <c:v>459.83885371080299</c:v>
                </c:pt>
                <c:pt idx="198485">
                  <c:v>459.84117046607599</c:v>
                </c:pt>
                <c:pt idx="198486">
                  <c:v>459.84348722135002</c:v>
                </c:pt>
                <c:pt idx="198487">
                  <c:v>459.84580397662302</c:v>
                </c:pt>
                <c:pt idx="198488">
                  <c:v>459.84812073189698</c:v>
                </c:pt>
                <c:pt idx="198489">
                  <c:v>459.85043748716998</c:v>
                </c:pt>
                <c:pt idx="198490">
                  <c:v>459.85275424244401</c:v>
                </c:pt>
                <c:pt idx="198491">
                  <c:v>459.85507099771701</c:v>
                </c:pt>
                <c:pt idx="198492">
                  <c:v>459.85738775299097</c:v>
                </c:pt>
                <c:pt idx="198493">
                  <c:v>459.85970450826397</c:v>
                </c:pt>
                <c:pt idx="198494">
                  <c:v>459.862021263538</c:v>
                </c:pt>
                <c:pt idx="198495">
                  <c:v>459.864338018811</c:v>
                </c:pt>
                <c:pt idx="198496">
                  <c:v>459.86665477408502</c:v>
                </c:pt>
                <c:pt idx="198497">
                  <c:v>459.86897152935802</c:v>
                </c:pt>
                <c:pt idx="198498">
                  <c:v>459.87128828463199</c:v>
                </c:pt>
                <c:pt idx="198499">
                  <c:v>459.87360503990499</c:v>
                </c:pt>
                <c:pt idx="198500">
                  <c:v>459.87592179517901</c:v>
                </c:pt>
                <c:pt idx="198501">
                  <c:v>459.87823855045201</c:v>
                </c:pt>
                <c:pt idx="198502">
                  <c:v>459.88055530572598</c:v>
                </c:pt>
                <c:pt idx="198503">
                  <c:v>459.88287206099898</c:v>
                </c:pt>
                <c:pt idx="198504">
                  <c:v>459.885188816273</c:v>
                </c:pt>
                <c:pt idx="198505">
                  <c:v>459.887505571546</c:v>
                </c:pt>
                <c:pt idx="198506">
                  <c:v>459.88982232682002</c:v>
                </c:pt>
                <c:pt idx="198507">
                  <c:v>459.89213908209302</c:v>
                </c:pt>
                <c:pt idx="198508">
                  <c:v>459.89445583736699</c:v>
                </c:pt>
                <c:pt idx="198509">
                  <c:v>459.89677259263999</c:v>
                </c:pt>
                <c:pt idx="198510">
                  <c:v>459.89908934791401</c:v>
                </c:pt>
                <c:pt idx="198511">
                  <c:v>459.90140610318701</c:v>
                </c:pt>
                <c:pt idx="198512">
                  <c:v>459.90372285846098</c:v>
                </c:pt>
                <c:pt idx="198513">
                  <c:v>459.906039613735</c:v>
                </c:pt>
                <c:pt idx="198514">
                  <c:v>459.908356369008</c:v>
                </c:pt>
                <c:pt idx="198515">
                  <c:v>459.91067312428203</c:v>
                </c:pt>
                <c:pt idx="198516">
                  <c:v>459.91298987955503</c:v>
                </c:pt>
                <c:pt idx="198517">
                  <c:v>459.91530663482899</c:v>
                </c:pt>
                <c:pt idx="198518">
                  <c:v>459.91762339010199</c:v>
                </c:pt>
                <c:pt idx="198519">
                  <c:v>459.91994014537602</c:v>
                </c:pt>
                <c:pt idx="198520">
                  <c:v>459.92225690064902</c:v>
                </c:pt>
                <c:pt idx="198521">
                  <c:v>459.92457365592298</c:v>
                </c:pt>
                <c:pt idx="198522">
                  <c:v>459.92689041119598</c:v>
                </c:pt>
                <c:pt idx="198523">
                  <c:v>459.92920716647001</c:v>
                </c:pt>
                <c:pt idx="198524">
                  <c:v>459.93152392174301</c:v>
                </c:pt>
                <c:pt idx="198525">
                  <c:v>459.93384067701697</c:v>
                </c:pt>
                <c:pt idx="198526">
                  <c:v>459.93615743228997</c:v>
                </c:pt>
                <c:pt idx="198527">
                  <c:v>459.938474187564</c:v>
                </c:pt>
                <c:pt idx="198528">
                  <c:v>459.940790942837</c:v>
                </c:pt>
                <c:pt idx="198529">
                  <c:v>459.94310769811102</c:v>
                </c:pt>
                <c:pt idx="198530">
                  <c:v>459.94542445338402</c:v>
                </c:pt>
                <c:pt idx="198531">
                  <c:v>459.94774120865799</c:v>
                </c:pt>
                <c:pt idx="198532">
                  <c:v>459.95005796393099</c:v>
                </c:pt>
                <c:pt idx="198533">
                  <c:v>459.95237471920501</c:v>
                </c:pt>
                <c:pt idx="198534">
                  <c:v>459.95469147447801</c:v>
                </c:pt>
                <c:pt idx="198535">
                  <c:v>459.95700822975198</c:v>
                </c:pt>
                <c:pt idx="198536">
                  <c:v>459.95932498502498</c:v>
                </c:pt>
                <c:pt idx="198537">
                  <c:v>459.961641740299</c:v>
                </c:pt>
                <c:pt idx="198538">
                  <c:v>459.963958495572</c:v>
                </c:pt>
                <c:pt idx="198539">
                  <c:v>459.96627525084602</c:v>
                </c:pt>
                <c:pt idx="198540">
                  <c:v>459.96859200611902</c:v>
                </c:pt>
                <c:pt idx="198541">
                  <c:v>459.97090876139299</c:v>
                </c:pt>
                <c:pt idx="198542">
                  <c:v>459.97322551666599</c:v>
                </c:pt>
                <c:pt idx="198543">
                  <c:v>459.97554227194001</c:v>
                </c:pt>
                <c:pt idx="198544">
                  <c:v>459.97785902721301</c:v>
                </c:pt>
                <c:pt idx="198545">
                  <c:v>459.98017578248698</c:v>
                </c:pt>
                <c:pt idx="198546">
                  <c:v>459.98249253775998</c:v>
                </c:pt>
                <c:pt idx="198547">
                  <c:v>459.984809293034</c:v>
                </c:pt>
                <c:pt idx="198548">
                  <c:v>459.987126048307</c:v>
                </c:pt>
                <c:pt idx="198549">
                  <c:v>459.98944280358103</c:v>
                </c:pt>
                <c:pt idx="198550">
                  <c:v>459.99175955885403</c:v>
                </c:pt>
                <c:pt idx="198551">
                  <c:v>459.99407631412799</c:v>
                </c:pt>
                <c:pt idx="198552">
                  <c:v>459.99639306940099</c:v>
                </c:pt>
                <c:pt idx="198553">
                  <c:v>459.99870982467502</c:v>
                </c:pt>
                <c:pt idx="198554">
                  <c:v>460.00102657994898</c:v>
                </c:pt>
                <c:pt idx="198555">
                  <c:v>460.00334333522198</c:v>
                </c:pt>
                <c:pt idx="198556">
                  <c:v>460.00566009049601</c:v>
                </c:pt>
                <c:pt idx="198557">
                  <c:v>460.00797684576901</c:v>
                </c:pt>
                <c:pt idx="198558">
                  <c:v>460.01029360104297</c:v>
                </c:pt>
                <c:pt idx="198559">
                  <c:v>460.01261035631597</c:v>
                </c:pt>
                <c:pt idx="198560">
                  <c:v>460.01492711159</c:v>
                </c:pt>
                <c:pt idx="198561">
                  <c:v>460.017243866863</c:v>
                </c:pt>
                <c:pt idx="198562">
                  <c:v>460.01956062213702</c:v>
                </c:pt>
                <c:pt idx="198563">
                  <c:v>460.02187737741002</c:v>
                </c:pt>
                <c:pt idx="198564">
                  <c:v>460.02419413268399</c:v>
                </c:pt>
                <c:pt idx="198565">
                  <c:v>460.02651088795699</c:v>
                </c:pt>
                <c:pt idx="198566">
                  <c:v>460.02882764323101</c:v>
                </c:pt>
                <c:pt idx="198567">
                  <c:v>460.03114439850401</c:v>
                </c:pt>
                <c:pt idx="198568">
                  <c:v>460.03346115377798</c:v>
                </c:pt>
                <c:pt idx="198569">
                  <c:v>460.03577790905098</c:v>
                </c:pt>
                <c:pt idx="198570">
                  <c:v>460.038094664325</c:v>
                </c:pt>
                <c:pt idx="198571">
                  <c:v>460.040411419598</c:v>
                </c:pt>
                <c:pt idx="198572">
                  <c:v>460.04272817487202</c:v>
                </c:pt>
                <c:pt idx="198573">
                  <c:v>460.04504493014502</c:v>
                </c:pt>
                <c:pt idx="198574">
                  <c:v>460.04736168541899</c:v>
                </c:pt>
                <c:pt idx="198575">
                  <c:v>460.04967844069199</c:v>
                </c:pt>
                <c:pt idx="198576">
                  <c:v>460.05199519596601</c:v>
                </c:pt>
                <c:pt idx="198577">
                  <c:v>460.05431195123901</c:v>
                </c:pt>
                <c:pt idx="198578">
                  <c:v>460.05662870651298</c:v>
                </c:pt>
                <c:pt idx="198579">
                  <c:v>460.05894546178598</c:v>
                </c:pt>
                <c:pt idx="198580">
                  <c:v>460.06126221706</c:v>
                </c:pt>
                <c:pt idx="198581">
                  <c:v>460.063578972333</c:v>
                </c:pt>
                <c:pt idx="198582">
                  <c:v>460.06589572760703</c:v>
                </c:pt>
                <c:pt idx="198583">
                  <c:v>460.06821248288003</c:v>
                </c:pt>
                <c:pt idx="198584">
                  <c:v>460.07052923815399</c:v>
                </c:pt>
                <c:pt idx="198585">
                  <c:v>460.07284599342699</c:v>
                </c:pt>
                <c:pt idx="198586">
                  <c:v>460.07516274870102</c:v>
                </c:pt>
                <c:pt idx="198587">
                  <c:v>460.07747950397402</c:v>
                </c:pt>
                <c:pt idx="198588">
                  <c:v>460.07979625924798</c:v>
                </c:pt>
                <c:pt idx="198589">
                  <c:v>460.08211301452098</c:v>
                </c:pt>
                <c:pt idx="198590">
                  <c:v>460.08442976979501</c:v>
                </c:pt>
                <c:pt idx="198591">
                  <c:v>460.08674652506801</c:v>
                </c:pt>
                <c:pt idx="198592">
                  <c:v>460.08906328034197</c:v>
                </c:pt>
                <c:pt idx="198593">
                  <c:v>460.09138003561497</c:v>
                </c:pt>
                <c:pt idx="198594">
                  <c:v>460.093696790889</c:v>
                </c:pt>
                <c:pt idx="198595">
                  <c:v>460.096013546162</c:v>
                </c:pt>
                <c:pt idx="198596">
                  <c:v>460.09833030143602</c:v>
                </c:pt>
                <c:pt idx="198597">
                  <c:v>460.10064705670999</c:v>
                </c:pt>
                <c:pt idx="198598">
                  <c:v>460.10296381198299</c:v>
                </c:pt>
                <c:pt idx="198599">
                  <c:v>460.10528056725701</c:v>
                </c:pt>
                <c:pt idx="198600">
                  <c:v>460.10759732253001</c:v>
                </c:pt>
                <c:pt idx="198601">
                  <c:v>460.10991407780398</c:v>
                </c:pt>
                <c:pt idx="198602">
                  <c:v>460.11223083307698</c:v>
                </c:pt>
                <c:pt idx="198603">
                  <c:v>460.114547588351</c:v>
                </c:pt>
                <c:pt idx="198604">
                  <c:v>460.116864343624</c:v>
                </c:pt>
                <c:pt idx="198605">
                  <c:v>460.11918109889803</c:v>
                </c:pt>
                <c:pt idx="198606">
                  <c:v>460.12149785417103</c:v>
                </c:pt>
                <c:pt idx="198607">
                  <c:v>460.12381460944499</c:v>
                </c:pt>
                <c:pt idx="198608">
                  <c:v>460.12613136471799</c:v>
                </c:pt>
                <c:pt idx="198609">
                  <c:v>460.12844811999202</c:v>
                </c:pt>
                <c:pt idx="198610">
                  <c:v>460.13076487526502</c:v>
                </c:pt>
                <c:pt idx="198611">
                  <c:v>460.13308163053898</c:v>
                </c:pt>
                <c:pt idx="198612">
                  <c:v>460.13539838581198</c:v>
                </c:pt>
                <c:pt idx="198613">
                  <c:v>460.13771514108601</c:v>
                </c:pt>
                <c:pt idx="198614">
                  <c:v>460.14003189635901</c:v>
                </c:pt>
                <c:pt idx="198615">
                  <c:v>460.14234865163297</c:v>
                </c:pt>
                <c:pt idx="198616">
                  <c:v>460.14466540690597</c:v>
                </c:pt>
                <c:pt idx="198617">
                  <c:v>460.14698216218</c:v>
                </c:pt>
                <c:pt idx="198618">
                  <c:v>460.149298917453</c:v>
                </c:pt>
                <c:pt idx="198619">
                  <c:v>460.15161567272702</c:v>
                </c:pt>
                <c:pt idx="198620">
                  <c:v>460.15393242800002</c:v>
                </c:pt>
                <c:pt idx="198621">
                  <c:v>460.15624918327399</c:v>
                </c:pt>
                <c:pt idx="198622">
                  <c:v>460.15856593854699</c:v>
                </c:pt>
                <c:pt idx="198623">
                  <c:v>460.16088269382101</c:v>
                </c:pt>
                <c:pt idx="198624">
                  <c:v>460.16319944909401</c:v>
                </c:pt>
                <c:pt idx="198625">
                  <c:v>460.16551620436798</c:v>
                </c:pt>
                <c:pt idx="198626">
                  <c:v>460.16783295964098</c:v>
                </c:pt>
                <c:pt idx="198627">
                  <c:v>460.170149714915</c:v>
                </c:pt>
                <c:pt idx="198628">
                  <c:v>460.172466470188</c:v>
                </c:pt>
                <c:pt idx="198629">
                  <c:v>460.17478322546202</c:v>
                </c:pt>
                <c:pt idx="198630">
                  <c:v>460.17709998073502</c:v>
                </c:pt>
                <c:pt idx="198631">
                  <c:v>460.17941673600899</c:v>
                </c:pt>
                <c:pt idx="198632">
                  <c:v>460.18173349128199</c:v>
                </c:pt>
                <c:pt idx="198633">
                  <c:v>460.18405024655601</c:v>
                </c:pt>
                <c:pt idx="198634">
                  <c:v>460.18636700182901</c:v>
                </c:pt>
                <c:pt idx="198635">
                  <c:v>460.18868375710298</c:v>
                </c:pt>
                <c:pt idx="198636">
                  <c:v>460.19100051237598</c:v>
                </c:pt>
                <c:pt idx="198637">
                  <c:v>460.19331726765</c:v>
                </c:pt>
                <c:pt idx="198638">
                  <c:v>460.195634022923</c:v>
                </c:pt>
                <c:pt idx="198639">
                  <c:v>460.19795077819703</c:v>
                </c:pt>
                <c:pt idx="198640">
                  <c:v>460.20026753347099</c:v>
                </c:pt>
                <c:pt idx="198641">
                  <c:v>460.20258428874399</c:v>
                </c:pt>
                <c:pt idx="198642">
                  <c:v>460.20490104401802</c:v>
                </c:pt>
                <c:pt idx="198643">
                  <c:v>460.20721779929102</c:v>
                </c:pt>
                <c:pt idx="198644">
                  <c:v>460.20953455456498</c:v>
                </c:pt>
                <c:pt idx="198645">
                  <c:v>460.21185130983798</c:v>
                </c:pt>
                <c:pt idx="198646">
                  <c:v>460.21416806511201</c:v>
                </c:pt>
                <c:pt idx="198647">
                  <c:v>460.21648482038501</c:v>
                </c:pt>
                <c:pt idx="198648">
                  <c:v>460.21880157565897</c:v>
                </c:pt>
                <c:pt idx="198649">
                  <c:v>460.22111833093197</c:v>
                </c:pt>
                <c:pt idx="198650">
                  <c:v>460.223435086206</c:v>
                </c:pt>
                <c:pt idx="198651">
                  <c:v>460.225751841479</c:v>
                </c:pt>
                <c:pt idx="198652">
                  <c:v>460.22806859675302</c:v>
                </c:pt>
                <c:pt idx="198653">
                  <c:v>460.23038535202602</c:v>
                </c:pt>
                <c:pt idx="198654">
                  <c:v>460.23270210729999</c:v>
                </c:pt>
                <c:pt idx="198655">
                  <c:v>460.23501886257299</c:v>
                </c:pt>
                <c:pt idx="198656">
                  <c:v>460.23733561784701</c:v>
                </c:pt>
                <c:pt idx="198657">
                  <c:v>460.23965237312001</c:v>
                </c:pt>
                <c:pt idx="198658">
                  <c:v>460.24196912839398</c:v>
                </c:pt>
                <c:pt idx="198659">
                  <c:v>460.24428588366698</c:v>
                </c:pt>
                <c:pt idx="198660">
                  <c:v>460.246602638941</c:v>
                </c:pt>
                <c:pt idx="198661">
                  <c:v>460.248919394214</c:v>
                </c:pt>
                <c:pt idx="198662">
                  <c:v>460.25123614948802</c:v>
                </c:pt>
                <c:pt idx="198663">
                  <c:v>460.25355290476102</c:v>
                </c:pt>
                <c:pt idx="198664">
                  <c:v>460.25586966003499</c:v>
                </c:pt>
                <c:pt idx="198665">
                  <c:v>460.25818641530799</c:v>
                </c:pt>
                <c:pt idx="198666">
                  <c:v>460.26050317058201</c:v>
                </c:pt>
                <c:pt idx="198667">
                  <c:v>460.26281992585501</c:v>
                </c:pt>
                <c:pt idx="198668">
                  <c:v>460.26513668112898</c:v>
                </c:pt>
                <c:pt idx="198669">
                  <c:v>460.26745343640198</c:v>
                </c:pt>
                <c:pt idx="198670">
                  <c:v>460.269770191676</c:v>
                </c:pt>
                <c:pt idx="198671">
                  <c:v>460.272086946949</c:v>
                </c:pt>
                <c:pt idx="198672">
                  <c:v>460.27440370222303</c:v>
                </c:pt>
                <c:pt idx="198673">
                  <c:v>460.27672045749603</c:v>
                </c:pt>
                <c:pt idx="198674">
                  <c:v>460.27903721276999</c:v>
                </c:pt>
                <c:pt idx="198675">
                  <c:v>460.28135396804299</c:v>
                </c:pt>
                <c:pt idx="198676">
                  <c:v>460.28367072331702</c:v>
                </c:pt>
                <c:pt idx="198677">
                  <c:v>460.28598747859002</c:v>
                </c:pt>
                <c:pt idx="198678">
                  <c:v>460.28830423386398</c:v>
                </c:pt>
                <c:pt idx="198679">
                  <c:v>460.29062098913698</c:v>
                </c:pt>
                <c:pt idx="198680">
                  <c:v>460.29293774441101</c:v>
                </c:pt>
                <c:pt idx="198681">
                  <c:v>460.29525449968401</c:v>
                </c:pt>
                <c:pt idx="198682">
                  <c:v>460.29757125495797</c:v>
                </c:pt>
                <c:pt idx="198683">
                  <c:v>460.299888010232</c:v>
                </c:pt>
                <c:pt idx="198684">
                  <c:v>460.302204765505</c:v>
                </c:pt>
                <c:pt idx="198685">
                  <c:v>460.30452152077902</c:v>
                </c:pt>
                <c:pt idx="198686">
                  <c:v>460.30683827605202</c:v>
                </c:pt>
                <c:pt idx="198687">
                  <c:v>460.30915503132599</c:v>
                </c:pt>
                <c:pt idx="198688">
                  <c:v>460.31147178659899</c:v>
                </c:pt>
                <c:pt idx="198689">
                  <c:v>460.31378854187301</c:v>
                </c:pt>
                <c:pt idx="198690">
                  <c:v>460.31610529714601</c:v>
                </c:pt>
                <c:pt idx="198691">
                  <c:v>460.31842205241998</c:v>
                </c:pt>
                <c:pt idx="198692">
                  <c:v>460.32073880769298</c:v>
                </c:pt>
                <c:pt idx="198693">
                  <c:v>460.323055562967</c:v>
                </c:pt>
                <c:pt idx="198694">
                  <c:v>460.32537231824</c:v>
                </c:pt>
                <c:pt idx="198695">
                  <c:v>460.32768907351402</c:v>
                </c:pt>
                <c:pt idx="198696">
                  <c:v>460.33000582878702</c:v>
                </c:pt>
                <c:pt idx="198697">
                  <c:v>460.33232258406099</c:v>
                </c:pt>
                <c:pt idx="198698">
                  <c:v>460.33463933933399</c:v>
                </c:pt>
                <c:pt idx="198699">
                  <c:v>460.33695609460801</c:v>
                </c:pt>
                <c:pt idx="198700">
                  <c:v>460.33927284988101</c:v>
                </c:pt>
                <c:pt idx="198701">
                  <c:v>460.34158960515498</c:v>
                </c:pt>
                <c:pt idx="198702">
                  <c:v>460.34390636042798</c:v>
                </c:pt>
                <c:pt idx="198703">
                  <c:v>460.346223115702</c:v>
                </c:pt>
                <c:pt idx="198704">
                  <c:v>460.348539870975</c:v>
                </c:pt>
                <c:pt idx="198705">
                  <c:v>460.35085662624903</c:v>
                </c:pt>
                <c:pt idx="198706">
                  <c:v>460.35317338152203</c:v>
                </c:pt>
                <c:pt idx="198707">
                  <c:v>460.35549013679599</c:v>
                </c:pt>
                <c:pt idx="198708">
                  <c:v>460.35780689206899</c:v>
                </c:pt>
                <c:pt idx="198709">
                  <c:v>460.36012364734302</c:v>
                </c:pt>
                <c:pt idx="198710">
                  <c:v>460.36244040261602</c:v>
                </c:pt>
                <c:pt idx="198711">
                  <c:v>460.36475715788998</c:v>
                </c:pt>
                <c:pt idx="198712">
                  <c:v>460.36707391316298</c:v>
                </c:pt>
                <c:pt idx="198713">
                  <c:v>460.36939066843701</c:v>
                </c:pt>
                <c:pt idx="198714">
                  <c:v>460.37170742371001</c:v>
                </c:pt>
                <c:pt idx="198715">
                  <c:v>460.37402417898397</c:v>
                </c:pt>
                <c:pt idx="198716">
                  <c:v>460.37634093425697</c:v>
                </c:pt>
                <c:pt idx="198717">
                  <c:v>460.378657689531</c:v>
                </c:pt>
                <c:pt idx="198718">
                  <c:v>460.380974444804</c:v>
                </c:pt>
                <c:pt idx="198719">
                  <c:v>460.38329120007802</c:v>
                </c:pt>
                <c:pt idx="198720">
                  <c:v>460.38560795535102</c:v>
                </c:pt>
                <c:pt idx="198721">
                  <c:v>460.38792471062499</c:v>
                </c:pt>
                <c:pt idx="198722">
                  <c:v>460.39024146589799</c:v>
                </c:pt>
                <c:pt idx="198723">
                  <c:v>460.39255822117201</c:v>
                </c:pt>
                <c:pt idx="198724">
                  <c:v>460.39487497644501</c:v>
                </c:pt>
                <c:pt idx="198725">
                  <c:v>460.39719173171898</c:v>
                </c:pt>
                <c:pt idx="198726">
                  <c:v>460.399508486993</c:v>
                </c:pt>
                <c:pt idx="198727">
                  <c:v>460.401825242266</c:v>
                </c:pt>
                <c:pt idx="198728">
                  <c:v>460.40414199754002</c:v>
                </c:pt>
                <c:pt idx="198729">
                  <c:v>460.40645875281302</c:v>
                </c:pt>
                <c:pt idx="198730">
                  <c:v>460.40877550808699</c:v>
                </c:pt>
                <c:pt idx="198731">
                  <c:v>460.41109226335999</c:v>
                </c:pt>
                <c:pt idx="198732">
                  <c:v>460.41340901863401</c:v>
                </c:pt>
                <c:pt idx="198733">
                  <c:v>460.41572577390701</c:v>
                </c:pt>
                <c:pt idx="198734">
                  <c:v>460.41804252918098</c:v>
                </c:pt>
                <c:pt idx="198735">
                  <c:v>460.42035928445398</c:v>
                </c:pt>
                <c:pt idx="198736">
                  <c:v>460.422676039728</c:v>
                </c:pt>
                <c:pt idx="198737">
                  <c:v>460.424992795001</c:v>
                </c:pt>
                <c:pt idx="198738">
                  <c:v>460.42730955027503</c:v>
                </c:pt>
                <c:pt idx="198739">
                  <c:v>460.42962630554803</c:v>
                </c:pt>
                <c:pt idx="198740">
                  <c:v>460.43194306082199</c:v>
                </c:pt>
                <c:pt idx="198741">
                  <c:v>460.43425981609499</c:v>
                </c:pt>
                <c:pt idx="198742">
                  <c:v>460.43657657136902</c:v>
                </c:pt>
                <c:pt idx="198743">
                  <c:v>460.43889332664202</c:v>
                </c:pt>
                <c:pt idx="198744">
                  <c:v>460.44121008191598</c:v>
                </c:pt>
                <c:pt idx="198745">
                  <c:v>460.44352683718898</c:v>
                </c:pt>
                <c:pt idx="198746">
                  <c:v>460.44584359246301</c:v>
                </c:pt>
                <c:pt idx="198747">
                  <c:v>460.44816034773601</c:v>
                </c:pt>
                <c:pt idx="198748">
                  <c:v>460.45047710300997</c:v>
                </c:pt>
                <c:pt idx="198749">
                  <c:v>460.45279385828297</c:v>
                </c:pt>
                <c:pt idx="198750">
                  <c:v>460.455110613557</c:v>
                </c:pt>
                <c:pt idx="198751">
                  <c:v>460.45742736883</c:v>
                </c:pt>
                <c:pt idx="198752">
                  <c:v>460.45974412410402</c:v>
                </c:pt>
                <c:pt idx="198753">
                  <c:v>460.46206087937702</c:v>
                </c:pt>
                <c:pt idx="198754">
                  <c:v>460.46437763465099</c:v>
                </c:pt>
                <c:pt idx="198755">
                  <c:v>460.46669438992399</c:v>
                </c:pt>
                <c:pt idx="198756">
                  <c:v>460.46901114519801</c:v>
                </c:pt>
                <c:pt idx="198757">
                  <c:v>460.47132790047101</c:v>
                </c:pt>
                <c:pt idx="198758">
                  <c:v>460.47364465574498</c:v>
                </c:pt>
                <c:pt idx="198759">
                  <c:v>460.47596141101798</c:v>
                </c:pt>
                <c:pt idx="198760">
                  <c:v>460.478278166292</c:v>
                </c:pt>
                <c:pt idx="198761">
                  <c:v>460.480594921565</c:v>
                </c:pt>
                <c:pt idx="198762">
                  <c:v>460.48291167683902</c:v>
                </c:pt>
                <c:pt idx="198763">
                  <c:v>460.48522843211202</c:v>
                </c:pt>
                <c:pt idx="198764">
                  <c:v>460.48754518738599</c:v>
                </c:pt>
                <c:pt idx="198765">
                  <c:v>460.48986194265899</c:v>
                </c:pt>
                <c:pt idx="198766">
                  <c:v>460.49217869793301</c:v>
                </c:pt>
                <c:pt idx="198767">
                  <c:v>460.49449545320601</c:v>
                </c:pt>
                <c:pt idx="198768">
                  <c:v>460.49681220847998</c:v>
                </c:pt>
                <c:pt idx="198769">
                  <c:v>460.499128963754</c:v>
                </c:pt>
                <c:pt idx="198770">
                  <c:v>460.501445719027</c:v>
                </c:pt>
                <c:pt idx="198771">
                  <c:v>460.50376247430103</c:v>
                </c:pt>
                <c:pt idx="198772">
                  <c:v>460.50607922957403</c:v>
                </c:pt>
                <c:pt idx="198773">
                  <c:v>460.50839598484799</c:v>
                </c:pt>
                <c:pt idx="198774">
                  <c:v>460.51071274012099</c:v>
                </c:pt>
                <c:pt idx="198775">
                  <c:v>460.51302949539502</c:v>
                </c:pt>
                <c:pt idx="198776">
                  <c:v>460.51534625066802</c:v>
                </c:pt>
                <c:pt idx="198777">
                  <c:v>460.51766300594198</c:v>
                </c:pt>
                <c:pt idx="198778">
                  <c:v>460.51997976121498</c:v>
                </c:pt>
                <c:pt idx="198779">
                  <c:v>460.52229651648901</c:v>
                </c:pt>
                <c:pt idx="198780">
                  <c:v>460.52461327176201</c:v>
                </c:pt>
                <c:pt idx="198781">
                  <c:v>460.52693002703597</c:v>
                </c:pt>
                <c:pt idx="198782">
                  <c:v>460.52924678230897</c:v>
                </c:pt>
                <c:pt idx="198783">
                  <c:v>460.531563537583</c:v>
                </c:pt>
                <c:pt idx="198784">
                  <c:v>460.533880292856</c:v>
                </c:pt>
                <c:pt idx="198785">
                  <c:v>460.53619704813002</c:v>
                </c:pt>
                <c:pt idx="198786">
                  <c:v>460.53851380340302</c:v>
                </c:pt>
                <c:pt idx="198787">
                  <c:v>460.54083055867699</c:v>
                </c:pt>
                <c:pt idx="198788">
                  <c:v>460.54314731394999</c:v>
                </c:pt>
                <c:pt idx="198789">
                  <c:v>460.54546406922401</c:v>
                </c:pt>
                <c:pt idx="198790">
                  <c:v>460.54778082449701</c:v>
                </c:pt>
                <c:pt idx="198791">
                  <c:v>460.55009757977098</c:v>
                </c:pt>
                <c:pt idx="198792">
                  <c:v>460.55241433504398</c:v>
                </c:pt>
                <c:pt idx="198793">
                  <c:v>460.554731090318</c:v>
                </c:pt>
                <c:pt idx="198794">
                  <c:v>460.557047845591</c:v>
                </c:pt>
                <c:pt idx="198795">
                  <c:v>460.55936460086502</c:v>
                </c:pt>
                <c:pt idx="198796">
                  <c:v>460.56168135613802</c:v>
                </c:pt>
                <c:pt idx="198797">
                  <c:v>460.56399811141199</c:v>
                </c:pt>
                <c:pt idx="198798">
                  <c:v>460.56631486668499</c:v>
                </c:pt>
                <c:pt idx="198799">
                  <c:v>460.56863162195901</c:v>
                </c:pt>
                <c:pt idx="198800">
                  <c:v>460.57094837723201</c:v>
                </c:pt>
                <c:pt idx="198801">
                  <c:v>460.57326513250598</c:v>
                </c:pt>
                <c:pt idx="198802">
                  <c:v>460.57558188777898</c:v>
                </c:pt>
                <c:pt idx="198803">
                  <c:v>460.577898643053</c:v>
                </c:pt>
                <c:pt idx="198804">
                  <c:v>460.580215398326</c:v>
                </c:pt>
                <c:pt idx="198805">
                  <c:v>460.58253215360003</c:v>
                </c:pt>
                <c:pt idx="198806">
                  <c:v>460.58484890887303</c:v>
                </c:pt>
                <c:pt idx="198807">
                  <c:v>460.58716566414699</c:v>
                </c:pt>
                <c:pt idx="198808">
                  <c:v>460.58948241941999</c:v>
                </c:pt>
                <c:pt idx="198809">
                  <c:v>460.59179917469402</c:v>
                </c:pt>
                <c:pt idx="198810">
                  <c:v>460.59411592996798</c:v>
                </c:pt>
                <c:pt idx="198811">
                  <c:v>460.59643268524098</c:v>
                </c:pt>
                <c:pt idx="198812">
                  <c:v>460.59874944051501</c:v>
                </c:pt>
                <c:pt idx="198813">
                  <c:v>460.60106619578801</c:v>
                </c:pt>
                <c:pt idx="198814">
                  <c:v>460.60338295106197</c:v>
                </c:pt>
                <c:pt idx="198815">
                  <c:v>460.60569970633497</c:v>
                </c:pt>
                <c:pt idx="198816">
                  <c:v>460.608016461609</c:v>
                </c:pt>
                <c:pt idx="198817">
                  <c:v>460.610333216882</c:v>
                </c:pt>
                <c:pt idx="198818">
                  <c:v>460.61264997215602</c:v>
                </c:pt>
                <c:pt idx="198819">
                  <c:v>460.61496672742902</c:v>
                </c:pt>
                <c:pt idx="198820">
                  <c:v>460.61728348270299</c:v>
                </c:pt>
                <c:pt idx="198821">
                  <c:v>460.61960023797599</c:v>
                </c:pt>
                <c:pt idx="198822">
                  <c:v>460.62191699325001</c:v>
                </c:pt>
                <c:pt idx="198823">
                  <c:v>460.62423374852301</c:v>
                </c:pt>
                <c:pt idx="198824">
                  <c:v>460.62655050379698</c:v>
                </c:pt>
                <c:pt idx="198825">
                  <c:v>460.62886725906998</c:v>
                </c:pt>
                <c:pt idx="198826">
                  <c:v>460.631184014344</c:v>
                </c:pt>
                <c:pt idx="198827">
                  <c:v>460.633500769617</c:v>
                </c:pt>
                <c:pt idx="198828">
                  <c:v>460.63581752489102</c:v>
                </c:pt>
                <c:pt idx="198829">
                  <c:v>460.63813428016402</c:v>
                </c:pt>
                <c:pt idx="198830">
                  <c:v>460.64045103543799</c:v>
                </c:pt>
                <c:pt idx="198831">
                  <c:v>460.64276779071099</c:v>
                </c:pt>
                <c:pt idx="198832">
                  <c:v>460.64508454598501</c:v>
                </c:pt>
                <c:pt idx="198833">
                  <c:v>460.64740130125801</c:v>
                </c:pt>
                <c:pt idx="198834">
                  <c:v>460.64971805653198</c:v>
                </c:pt>
                <c:pt idx="198835">
                  <c:v>460.65203481180498</c:v>
                </c:pt>
                <c:pt idx="198836">
                  <c:v>460.654351567079</c:v>
                </c:pt>
                <c:pt idx="198837">
                  <c:v>460.656668322352</c:v>
                </c:pt>
                <c:pt idx="198838">
                  <c:v>460.65898507762603</c:v>
                </c:pt>
                <c:pt idx="198839">
                  <c:v>460.66130183289903</c:v>
                </c:pt>
                <c:pt idx="198840">
                  <c:v>460.66361858817299</c:v>
                </c:pt>
                <c:pt idx="198841">
                  <c:v>460.66593534344599</c:v>
                </c:pt>
                <c:pt idx="198842">
                  <c:v>460.66825209872002</c:v>
                </c:pt>
                <c:pt idx="198843">
                  <c:v>460.67056885399302</c:v>
                </c:pt>
                <c:pt idx="198844">
                  <c:v>460.67288560926698</c:v>
                </c:pt>
                <c:pt idx="198845">
                  <c:v>460.67520236453998</c:v>
                </c:pt>
                <c:pt idx="198846">
                  <c:v>460.67751911981401</c:v>
                </c:pt>
                <c:pt idx="198847">
                  <c:v>460.67983587508701</c:v>
                </c:pt>
                <c:pt idx="198848">
                  <c:v>460.68215263036097</c:v>
                </c:pt>
                <c:pt idx="198849">
                  <c:v>460.68446938563397</c:v>
                </c:pt>
                <c:pt idx="198850">
                  <c:v>460.686786140908</c:v>
                </c:pt>
                <c:pt idx="198851">
                  <c:v>460.689102896181</c:v>
                </c:pt>
                <c:pt idx="198852">
                  <c:v>460.69141965145502</c:v>
                </c:pt>
                <c:pt idx="198853">
                  <c:v>460.69373640672899</c:v>
                </c:pt>
                <c:pt idx="198854">
                  <c:v>460.69605316200199</c:v>
                </c:pt>
                <c:pt idx="198855">
                  <c:v>460.69836991727601</c:v>
                </c:pt>
                <c:pt idx="198856">
                  <c:v>460.70068667254901</c:v>
                </c:pt>
                <c:pt idx="198857">
                  <c:v>460.70300342782298</c:v>
                </c:pt>
                <c:pt idx="198858">
                  <c:v>460.70532018309598</c:v>
                </c:pt>
                <c:pt idx="198859">
                  <c:v>460.70763693837</c:v>
                </c:pt>
                <c:pt idx="198860">
                  <c:v>460.709953693643</c:v>
                </c:pt>
                <c:pt idx="198861">
                  <c:v>460.71227044891702</c:v>
                </c:pt>
                <c:pt idx="198862">
                  <c:v>460.71458720419002</c:v>
                </c:pt>
                <c:pt idx="198863">
                  <c:v>460.71690395946399</c:v>
                </c:pt>
                <c:pt idx="198864">
                  <c:v>460.71922071473699</c:v>
                </c:pt>
                <c:pt idx="198865">
                  <c:v>460.72153747001101</c:v>
                </c:pt>
                <c:pt idx="198866">
                  <c:v>460.72385422528401</c:v>
                </c:pt>
                <c:pt idx="198867">
                  <c:v>460.72617098055798</c:v>
                </c:pt>
                <c:pt idx="198868">
                  <c:v>460.72848773583098</c:v>
                </c:pt>
                <c:pt idx="198869">
                  <c:v>460.730804491105</c:v>
                </c:pt>
                <c:pt idx="198870">
                  <c:v>460.733121246378</c:v>
                </c:pt>
                <c:pt idx="198871">
                  <c:v>460.73543800165203</c:v>
                </c:pt>
                <c:pt idx="198872">
                  <c:v>460.73775475692503</c:v>
                </c:pt>
                <c:pt idx="198873">
                  <c:v>460.74007151219899</c:v>
                </c:pt>
                <c:pt idx="198874">
                  <c:v>460.74238826747199</c:v>
                </c:pt>
                <c:pt idx="198875">
                  <c:v>460.74470502274602</c:v>
                </c:pt>
                <c:pt idx="198876">
                  <c:v>460.74702177801902</c:v>
                </c:pt>
                <c:pt idx="198877">
                  <c:v>460.74933853329298</c:v>
                </c:pt>
                <c:pt idx="198878">
                  <c:v>460.75165528856598</c:v>
                </c:pt>
                <c:pt idx="198879">
                  <c:v>460.75397204384001</c:v>
                </c:pt>
                <c:pt idx="198880">
                  <c:v>460.75628879911301</c:v>
                </c:pt>
                <c:pt idx="198881">
                  <c:v>460.75860555438697</c:v>
                </c:pt>
                <c:pt idx="198882">
                  <c:v>460.76092230965997</c:v>
                </c:pt>
                <c:pt idx="198883">
                  <c:v>460.763239064934</c:v>
                </c:pt>
                <c:pt idx="198884">
                  <c:v>460.765555820207</c:v>
                </c:pt>
                <c:pt idx="198885">
                  <c:v>460.76787257548102</c:v>
                </c:pt>
                <c:pt idx="198886">
                  <c:v>460.77018933075402</c:v>
                </c:pt>
                <c:pt idx="198887">
                  <c:v>460.77250608602799</c:v>
                </c:pt>
                <c:pt idx="198888">
                  <c:v>460.77482284130099</c:v>
                </c:pt>
                <c:pt idx="198889">
                  <c:v>460.77713959657501</c:v>
                </c:pt>
                <c:pt idx="198890">
                  <c:v>460.77945635184801</c:v>
                </c:pt>
                <c:pt idx="198891">
                  <c:v>460.78177310712198</c:v>
                </c:pt>
                <c:pt idx="198892">
                  <c:v>460.78408986239498</c:v>
                </c:pt>
                <c:pt idx="198893">
                  <c:v>460.786406617669</c:v>
                </c:pt>
                <c:pt idx="198894">
                  <c:v>460.788723372942</c:v>
                </c:pt>
                <c:pt idx="198895">
                  <c:v>460.79104012821603</c:v>
                </c:pt>
                <c:pt idx="198896">
                  <c:v>460.79335688348999</c:v>
                </c:pt>
                <c:pt idx="198897">
                  <c:v>460.79567363876299</c:v>
                </c:pt>
                <c:pt idx="198898">
                  <c:v>460.79799039403701</c:v>
                </c:pt>
                <c:pt idx="198899">
                  <c:v>460.80030714931002</c:v>
                </c:pt>
                <c:pt idx="198900">
                  <c:v>460.80262390458398</c:v>
                </c:pt>
                <c:pt idx="198901">
                  <c:v>460.80494065985698</c:v>
                </c:pt>
                <c:pt idx="198902">
                  <c:v>460.80725741513101</c:v>
                </c:pt>
                <c:pt idx="198903">
                  <c:v>460.80957417040401</c:v>
                </c:pt>
                <c:pt idx="198904">
                  <c:v>460.81189092567797</c:v>
                </c:pt>
                <c:pt idx="198905">
                  <c:v>460.81420768095097</c:v>
                </c:pt>
                <c:pt idx="198906">
                  <c:v>460.816524436225</c:v>
                </c:pt>
                <c:pt idx="198907">
                  <c:v>460.818841191498</c:v>
                </c:pt>
                <c:pt idx="198908">
                  <c:v>460.82115794677202</c:v>
                </c:pt>
                <c:pt idx="198909">
                  <c:v>460.82347470204502</c:v>
                </c:pt>
                <c:pt idx="198910">
                  <c:v>460.82579145731899</c:v>
                </c:pt>
                <c:pt idx="198911">
                  <c:v>460.82810821259199</c:v>
                </c:pt>
                <c:pt idx="198912">
                  <c:v>460.83042496786601</c:v>
                </c:pt>
                <c:pt idx="198913">
                  <c:v>460.83274172313901</c:v>
                </c:pt>
                <c:pt idx="198914">
                  <c:v>460.83505847841298</c:v>
                </c:pt>
                <c:pt idx="198915">
                  <c:v>460.83737523368598</c:v>
                </c:pt>
                <c:pt idx="198916">
                  <c:v>460.83969198896</c:v>
                </c:pt>
                <c:pt idx="198917">
                  <c:v>460.842008744233</c:v>
                </c:pt>
                <c:pt idx="198918">
                  <c:v>460.84432549950702</c:v>
                </c:pt>
                <c:pt idx="198919">
                  <c:v>460.84664225478002</c:v>
                </c:pt>
                <c:pt idx="198920">
                  <c:v>460.84895901005399</c:v>
                </c:pt>
                <c:pt idx="198921">
                  <c:v>460.85127576532699</c:v>
                </c:pt>
                <c:pt idx="198922">
                  <c:v>460.85359252060101</c:v>
                </c:pt>
                <c:pt idx="198923">
                  <c:v>460.85590927587401</c:v>
                </c:pt>
                <c:pt idx="198924">
                  <c:v>460.85822603114798</c:v>
                </c:pt>
                <c:pt idx="198925">
                  <c:v>460.86054278642098</c:v>
                </c:pt>
                <c:pt idx="198926">
                  <c:v>460.862859541695</c:v>
                </c:pt>
                <c:pt idx="198927">
                  <c:v>460.865176296968</c:v>
                </c:pt>
                <c:pt idx="198928">
                  <c:v>460.86749305224203</c:v>
                </c:pt>
                <c:pt idx="198929">
                  <c:v>460.86980980751503</c:v>
                </c:pt>
                <c:pt idx="198930">
                  <c:v>460.87212656278899</c:v>
                </c:pt>
                <c:pt idx="198931">
                  <c:v>460.87444331806199</c:v>
                </c:pt>
                <c:pt idx="198932">
                  <c:v>460.87676007333602</c:v>
                </c:pt>
                <c:pt idx="198933">
                  <c:v>460.87907682860902</c:v>
                </c:pt>
                <c:pt idx="198934">
                  <c:v>460.88139358388298</c:v>
                </c:pt>
                <c:pt idx="198935">
                  <c:v>460.88371033915598</c:v>
                </c:pt>
                <c:pt idx="198936">
                  <c:v>460.88602709443001</c:v>
                </c:pt>
                <c:pt idx="198937">
                  <c:v>460.88834384970301</c:v>
                </c:pt>
                <c:pt idx="198938">
                  <c:v>460.89066060497697</c:v>
                </c:pt>
                <c:pt idx="198939">
                  <c:v>460.892977360251</c:v>
                </c:pt>
                <c:pt idx="198940">
                  <c:v>460.895294115524</c:v>
                </c:pt>
                <c:pt idx="198941">
                  <c:v>460.89761087079802</c:v>
                </c:pt>
                <c:pt idx="198942">
                  <c:v>460.89992762607102</c:v>
                </c:pt>
                <c:pt idx="198943">
                  <c:v>460.90224438134499</c:v>
                </c:pt>
                <c:pt idx="198944">
                  <c:v>460.90456113661799</c:v>
                </c:pt>
                <c:pt idx="198945">
                  <c:v>460.90687789189201</c:v>
                </c:pt>
                <c:pt idx="198946">
                  <c:v>460.90919464716501</c:v>
                </c:pt>
                <c:pt idx="198947">
                  <c:v>460.91151140243898</c:v>
                </c:pt>
                <c:pt idx="198948">
                  <c:v>460.91382815771198</c:v>
                </c:pt>
                <c:pt idx="198949">
                  <c:v>460.916144912986</c:v>
                </c:pt>
                <c:pt idx="198950">
                  <c:v>460.918461668259</c:v>
                </c:pt>
                <c:pt idx="198951">
                  <c:v>460.92077842353302</c:v>
                </c:pt>
                <c:pt idx="198952">
                  <c:v>460.92309517880602</c:v>
                </c:pt>
                <c:pt idx="198953">
                  <c:v>460.92541193407999</c:v>
                </c:pt>
                <c:pt idx="198954">
                  <c:v>460.92772868935299</c:v>
                </c:pt>
                <c:pt idx="198955">
                  <c:v>460.93004544462701</c:v>
                </c:pt>
                <c:pt idx="198956">
                  <c:v>460.93236219990001</c:v>
                </c:pt>
                <c:pt idx="198957">
                  <c:v>460.93467895517398</c:v>
                </c:pt>
                <c:pt idx="198958">
                  <c:v>460.93699571044698</c:v>
                </c:pt>
                <c:pt idx="198959">
                  <c:v>460.939312465721</c:v>
                </c:pt>
                <c:pt idx="198960">
                  <c:v>460.941629220994</c:v>
                </c:pt>
                <c:pt idx="198961">
                  <c:v>460.94394597626803</c:v>
                </c:pt>
                <c:pt idx="198962">
                  <c:v>460.94626273154103</c:v>
                </c:pt>
                <c:pt idx="198963">
                  <c:v>460.94857948681499</c:v>
                </c:pt>
                <c:pt idx="198964">
                  <c:v>460.95089624208799</c:v>
                </c:pt>
                <c:pt idx="198965">
                  <c:v>460.95321299736202</c:v>
                </c:pt>
                <c:pt idx="198966">
                  <c:v>460.95552975263502</c:v>
                </c:pt>
                <c:pt idx="198967">
                  <c:v>460.95784650790898</c:v>
                </c:pt>
                <c:pt idx="198968">
                  <c:v>460.96016326318198</c:v>
                </c:pt>
                <c:pt idx="198969">
                  <c:v>460.96248001845601</c:v>
                </c:pt>
                <c:pt idx="198970">
                  <c:v>460.96479677372901</c:v>
                </c:pt>
                <c:pt idx="198971">
                  <c:v>460.96711352900297</c:v>
                </c:pt>
                <c:pt idx="198972">
                  <c:v>460.96943028427597</c:v>
                </c:pt>
                <c:pt idx="198973">
                  <c:v>460.97174703955</c:v>
                </c:pt>
                <c:pt idx="198974">
                  <c:v>460.974063794823</c:v>
                </c:pt>
                <c:pt idx="198975">
                  <c:v>460.97638055009702</c:v>
                </c:pt>
                <c:pt idx="198976">
                  <c:v>460.97869730537002</c:v>
                </c:pt>
                <c:pt idx="198977">
                  <c:v>460.98101406064399</c:v>
                </c:pt>
                <c:pt idx="198978">
                  <c:v>460.98333081591699</c:v>
                </c:pt>
                <c:pt idx="198979">
                  <c:v>460.98564757119101</c:v>
                </c:pt>
                <c:pt idx="198980">
                  <c:v>460.98796432646401</c:v>
                </c:pt>
                <c:pt idx="198981">
                  <c:v>460.99028108173798</c:v>
                </c:pt>
                <c:pt idx="198982">
                  <c:v>460.992597837012</c:v>
                </c:pt>
                <c:pt idx="198983">
                  <c:v>460.994914592285</c:v>
                </c:pt>
                <c:pt idx="198984">
                  <c:v>460.99723134755902</c:v>
                </c:pt>
                <c:pt idx="198985">
                  <c:v>460.99954810283202</c:v>
                </c:pt>
                <c:pt idx="198986">
                  <c:v>461.00186485810599</c:v>
                </c:pt>
                <c:pt idx="198987">
                  <c:v>461.00418161337899</c:v>
                </c:pt>
                <c:pt idx="198988">
                  <c:v>461.00649836865301</c:v>
                </c:pt>
                <c:pt idx="198989">
                  <c:v>461.00881512392601</c:v>
                </c:pt>
                <c:pt idx="198990">
                  <c:v>461.01113187919998</c:v>
                </c:pt>
                <c:pt idx="198991">
                  <c:v>461.01344863447298</c:v>
                </c:pt>
                <c:pt idx="198992">
                  <c:v>461.015765389747</c:v>
                </c:pt>
                <c:pt idx="198993">
                  <c:v>461.01808214502</c:v>
                </c:pt>
                <c:pt idx="198994">
                  <c:v>461.02039890029403</c:v>
                </c:pt>
                <c:pt idx="198995">
                  <c:v>461.02271565556703</c:v>
                </c:pt>
                <c:pt idx="198996">
                  <c:v>461.02503241084099</c:v>
                </c:pt>
                <c:pt idx="198997">
                  <c:v>461.02734916611399</c:v>
                </c:pt>
                <c:pt idx="198998">
                  <c:v>461.02966592138802</c:v>
                </c:pt>
                <c:pt idx="198999">
                  <c:v>461.03198267666102</c:v>
                </c:pt>
                <c:pt idx="199000">
                  <c:v>461.03429943193498</c:v>
                </c:pt>
                <c:pt idx="199001">
                  <c:v>461.03661618720798</c:v>
                </c:pt>
                <c:pt idx="199002">
                  <c:v>461.03893294248201</c:v>
                </c:pt>
                <c:pt idx="199003">
                  <c:v>461.04124969775501</c:v>
                </c:pt>
                <c:pt idx="199004">
                  <c:v>461.04356645302897</c:v>
                </c:pt>
                <c:pt idx="199005">
                  <c:v>461.04588320830197</c:v>
                </c:pt>
                <c:pt idx="199006">
                  <c:v>461.048199963576</c:v>
                </c:pt>
                <c:pt idx="199007">
                  <c:v>461.050516718849</c:v>
                </c:pt>
                <c:pt idx="199008">
                  <c:v>461.05283347412302</c:v>
                </c:pt>
                <c:pt idx="199009">
                  <c:v>461.05515022939602</c:v>
                </c:pt>
                <c:pt idx="199010">
                  <c:v>461.05746698466999</c:v>
                </c:pt>
                <c:pt idx="199011">
                  <c:v>461.05978373994299</c:v>
                </c:pt>
                <c:pt idx="199012">
                  <c:v>461.06210049521701</c:v>
                </c:pt>
                <c:pt idx="199013">
                  <c:v>461.06441725049001</c:v>
                </c:pt>
                <c:pt idx="199014">
                  <c:v>461.06673400576398</c:v>
                </c:pt>
                <c:pt idx="199015">
                  <c:v>461.06905076103698</c:v>
                </c:pt>
                <c:pt idx="199016">
                  <c:v>461.071367516311</c:v>
                </c:pt>
                <c:pt idx="199017">
                  <c:v>461.073684271584</c:v>
                </c:pt>
                <c:pt idx="199018">
                  <c:v>461.07600102685802</c:v>
                </c:pt>
                <c:pt idx="199019">
                  <c:v>461.07831778213102</c:v>
                </c:pt>
                <c:pt idx="199020">
                  <c:v>461.08063453740499</c:v>
                </c:pt>
                <c:pt idx="199021">
                  <c:v>461.08295129267799</c:v>
                </c:pt>
                <c:pt idx="199022">
                  <c:v>461.08526804795201</c:v>
                </c:pt>
                <c:pt idx="199023">
                  <c:v>461.08758480322501</c:v>
                </c:pt>
                <c:pt idx="199024">
                  <c:v>461.08990155849898</c:v>
                </c:pt>
                <c:pt idx="199025">
                  <c:v>461.092218313773</c:v>
                </c:pt>
                <c:pt idx="199026">
                  <c:v>461.094535069046</c:v>
                </c:pt>
                <c:pt idx="199027">
                  <c:v>461.09685182432003</c:v>
                </c:pt>
                <c:pt idx="199028">
                  <c:v>461.09916857959303</c:v>
                </c:pt>
                <c:pt idx="199029">
                  <c:v>461.10148533486699</c:v>
                </c:pt>
                <c:pt idx="199030">
                  <c:v>461.10380209013999</c:v>
                </c:pt>
                <c:pt idx="199031">
                  <c:v>461.10611884541402</c:v>
                </c:pt>
                <c:pt idx="199032">
                  <c:v>461.10843560068702</c:v>
                </c:pt>
                <c:pt idx="199033">
                  <c:v>461.11075235596098</c:v>
                </c:pt>
                <c:pt idx="199034">
                  <c:v>461.11306911123398</c:v>
                </c:pt>
                <c:pt idx="199035">
                  <c:v>461.11538586650801</c:v>
                </c:pt>
                <c:pt idx="199036">
                  <c:v>461.11770262178101</c:v>
                </c:pt>
                <c:pt idx="199037">
                  <c:v>461.12001937705497</c:v>
                </c:pt>
                <c:pt idx="199038">
                  <c:v>461.12233613232797</c:v>
                </c:pt>
                <c:pt idx="199039">
                  <c:v>461.124652887602</c:v>
                </c:pt>
                <c:pt idx="199040">
                  <c:v>461.126969642875</c:v>
                </c:pt>
                <c:pt idx="199041">
                  <c:v>461.12928639814902</c:v>
                </c:pt>
                <c:pt idx="199042">
                  <c:v>461.13160315342202</c:v>
                </c:pt>
                <c:pt idx="199043">
                  <c:v>461.13391990869599</c:v>
                </c:pt>
                <c:pt idx="199044">
                  <c:v>461.13623666396899</c:v>
                </c:pt>
                <c:pt idx="199045">
                  <c:v>461.13855341924301</c:v>
                </c:pt>
                <c:pt idx="199046">
                  <c:v>461.14087017451601</c:v>
                </c:pt>
                <c:pt idx="199047">
                  <c:v>461.14318692978998</c:v>
                </c:pt>
                <c:pt idx="199048">
                  <c:v>461.14550368506298</c:v>
                </c:pt>
                <c:pt idx="199049">
                  <c:v>461.147820440337</c:v>
                </c:pt>
                <c:pt idx="199050">
                  <c:v>461.15013719561</c:v>
                </c:pt>
                <c:pt idx="199051">
                  <c:v>461.15245395088402</c:v>
                </c:pt>
                <c:pt idx="199052">
                  <c:v>461.15477070615702</c:v>
                </c:pt>
                <c:pt idx="199053">
                  <c:v>461.15708746143099</c:v>
                </c:pt>
                <c:pt idx="199054">
                  <c:v>461.15940421670399</c:v>
                </c:pt>
                <c:pt idx="199055">
                  <c:v>461.16172097197801</c:v>
                </c:pt>
                <c:pt idx="199056">
                  <c:v>461.16403772725101</c:v>
                </c:pt>
                <c:pt idx="199057">
                  <c:v>461.16635448252498</c:v>
                </c:pt>
                <c:pt idx="199058">
                  <c:v>461.16867123779798</c:v>
                </c:pt>
                <c:pt idx="199059">
                  <c:v>461.170987993072</c:v>
                </c:pt>
                <c:pt idx="199060">
                  <c:v>461.173304748345</c:v>
                </c:pt>
                <c:pt idx="199061">
                  <c:v>461.17562150361903</c:v>
                </c:pt>
                <c:pt idx="199062">
                  <c:v>461.17793825889203</c:v>
                </c:pt>
                <c:pt idx="199063">
                  <c:v>461.18025501416599</c:v>
                </c:pt>
                <c:pt idx="199064">
                  <c:v>461.18257176943899</c:v>
                </c:pt>
                <c:pt idx="199065">
                  <c:v>461.18488852471302</c:v>
                </c:pt>
                <c:pt idx="199066">
                  <c:v>461.18720527998698</c:v>
                </c:pt>
                <c:pt idx="199067">
                  <c:v>461.18952203525998</c:v>
                </c:pt>
                <c:pt idx="199068">
                  <c:v>461.19183879053401</c:v>
                </c:pt>
                <c:pt idx="199069">
                  <c:v>461.19415554580701</c:v>
                </c:pt>
                <c:pt idx="199070">
                  <c:v>461.19647230108097</c:v>
                </c:pt>
                <c:pt idx="199071">
                  <c:v>461.19878905635397</c:v>
                </c:pt>
                <c:pt idx="199072">
                  <c:v>461.201105811628</c:v>
                </c:pt>
                <c:pt idx="199073">
                  <c:v>461.203422566901</c:v>
                </c:pt>
                <c:pt idx="199074">
                  <c:v>461.20573932217502</c:v>
                </c:pt>
                <c:pt idx="199075">
                  <c:v>461.20805607744802</c:v>
                </c:pt>
                <c:pt idx="199076">
                  <c:v>461.21037283272199</c:v>
                </c:pt>
                <c:pt idx="199077">
                  <c:v>461.21268958799499</c:v>
                </c:pt>
                <c:pt idx="199078">
                  <c:v>461.21500634326901</c:v>
                </c:pt>
                <c:pt idx="199079">
                  <c:v>461.21732309854201</c:v>
                </c:pt>
                <c:pt idx="199080">
                  <c:v>461.21963985381598</c:v>
                </c:pt>
                <c:pt idx="199081">
                  <c:v>461.22195660908898</c:v>
                </c:pt>
                <c:pt idx="199082">
                  <c:v>461.224273364363</c:v>
                </c:pt>
                <c:pt idx="199083">
                  <c:v>461.226590119636</c:v>
                </c:pt>
                <c:pt idx="199084">
                  <c:v>461.22890687491002</c:v>
                </c:pt>
                <c:pt idx="199085">
                  <c:v>461.23122363018302</c:v>
                </c:pt>
                <c:pt idx="199086">
                  <c:v>461.23354038545699</c:v>
                </c:pt>
                <c:pt idx="199087">
                  <c:v>461.23585714072999</c:v>
                </c:pt>
                <c:pt idx="199088">
                  <c:v>461.23817389600401</c:v>
                </c:pt>
                <c:pt idx="199089">
                  <c:v>461.24049065127701</c:v>
                </c:pt>
                <c:pt idx="199090">
                  <c:v>461.24280740655098</c:v>
                </c:pt>
                <c:pt idx="199091">
                  <c:v>461.24512416182398</c:v>
                </c:pt>
                <c:pt idx="199092">
                  <c:v>461.247440917098</c:v>
                </c:pt>
                <c:pt idx="199093">
                  <c:v>461.249757672371</c:v>
                </c:pt>
                <c:pt idx="199094">
                  <c:v>461.25207442764503</c:v>
                </c:pt>
                <c:pt idx="199095">
                  <c:v>461.25439118291803</c:v>
                </c:pt>
                <c:pt idx="199096">
                  <c:v>461.25670793819199</c:v>
                </c:pt>
                <c:pt idx="199097">
                  <c:v>461.25902469346499</c:v>
                </c:pt>
                <c:pt idx="199098">
                  <c:v>461.26134144873902</c:v>
                </c:pt>
                <c:pt idx="199099">
                  <c:v>461.26365820401202</c:v>
                </c:pt>
                <c:pt idx="199100">
                  <c:v>461.26597495928598</c:v>
                </c:pt>
                <c:pt idx="199101">
                  <c:v>461.26829171455898</c:v>
                </c:pt>
                <c:pt idx="199102">
                  <c:v>461.27060846983301</c:v>
                </c:pt>
                <c:pt idx="199103">
                  <c:v>461.27292522510601</c:v>
                </c:pt>
                <c:pt idx="199104">
                  <c:v>461.27524198037997</c:v>
                </c:pt>
                <c:pt idx="199105">
                  <c:v>461.27755873565297</c:v>
                </c:pt>
                <c:pt idx="199106">
                  <c:v>461.279875490927</c:v>
                </c:pt>
                <c:pt idx="199107">
                  <c:v>461.2821922462</c:v>
                </c:pt>
                <c:pt idx="199108">
                  <c:v>461.28450900147402</c:v>
                </c:pt>
                <c:pt idx="199109">
                  <c:v>461.28682575674799</c:v>
                </c:pt>
                <c:pt idx="199110">
                  <c:v>461.28914251202099</c:v>
                </c:pt>
                <c:pt idx="199111">
                  <c:v>461.29145926729501</c:v>
                </c:pt>
                <c:pt idx="199112">
                  <c:v>461.29377602256801</c:v>
                </c:pt>
                <c:pt idx="199113">
                  <c:v>461.29609277784198</c:v>
                </c:pt>
                <c:pt idx="199114">
                  <c:v>461.29840953311498</c:v>
                </c:pt>
                <c:pt idx="199115">
                  <c:v>461.300726288389</c:v>
                </c:pt>
                <c:pt idx="199116">
                  <c:v>461.303043043662</c:v>
                </c:pt>
                <c:pt idx="199117">
                  <c:v>461.30535979893602</c:v>
                </c:pt>
                <c:pt idx="199118">
                  <c:v>461.30767655420902</c:v>
                </c:pt>
                <c:pt idx="199119">
                  <c:v>461.30999330948299</c:v>
                </c:pt>
                <c:pt idx="199120">
                  <c:v>461.31231006475599</c:v>
                </c:pt>
                <c:pt idx="199121">
                  <c:v>461.31462682003001</c:v>
                </c:pt>
                <c:pt idx="199122">
                  <c:v>461.31694357530301</c:v>
                </c:pt>
                <c:pt idx="199123">
                  <c:v>461.31926033057698</c:v>
                </c:pt>
                <c:pt idx="199124">
                  <c:v>461.32157708584998</c:v>
                </c:pt>
                <c:pt idx="199125">
                  <c:v>461.323893841124</c:v>
                </c:pt>
                <c:pt idx="199126">
                  <c:v>461.326210596397</c:v>
                </c:pt>
                <c:pt idx="199127">
                  <c:v>461.32852735167103</c:v>
                </c:pt>
                <c:pt idx="199128">
                  <c:v>461.33084410694403</c:v>
                </c:pt>
                <c:pt idx="199129">
                  <c:v>461.33316086221799</c:v>
                </c:pt>
                <c:pt idx="199130">
                  <c:v>461.33547761749099</c:v>
                </c:pt>
                <c:pt idx="199131">
                  <c:v>461.33779437276502</c:v>
                </c:pt>
                <c:pt idx="199132">
                  <c:v>461.34011112803802</c:v>
                </c:pt>
                <c:pt idx="199133">
                  <c:v>461.34242788331198</c:v>
                </c:pt>
                <c:pt idx="199134">
                  <c:v>461.34474463858498</c:v>
                </c:pt>
                <c:pt idx="199135">
                  <c:v>461.34706139385901</c:v>
                </c:pt>
                <c:pt idx="199136">
                  <c:v>461.34937814913201</c:v>
                </c:pt>
                <c:pt idx="199137">
                  <c:v>461.35169490440597</c:v>
                </c:pt>
                <c:pt idx="199138">
                  <c:v>461.35401165967897</c:v>
                </c:pt>
                <c:pt idx="199139">
                  <c:v>461.356328414953</c:v>
                </c:pt>
                <c:pt idx="199140">
                  <c:v>461.358645170226</c:v>
                </c:pt>
                <c:pt idx="199141">
                  <c:v>461.36096192550002</c:v>
                </c:pt>
                <c:pt idx="199142">
                  <c:v>461.36327868077302</c:v>
                </c:pt>
                <c:pt idx="199143">
                  <c:v>461.36559543604699</c:v>
                </c:pt>
                <c:pt idx="199144">
                  <c:v>461.36791219131999</c:v>
                </c:pt>
                <c:pt idx="199145">
                  <c:v>461.37022894659401</c:v>
                </c:pt>
                <c:pt idx="199146">
                  <c:v>461.37254570186701</c:v>
                </c:pt>
                <c:pt idx="199147">
                  <c:v>461.37486245714098</c:v>
                </c:pt>
                <c:pt idx="199148">
                  <c:v>461.37717921241398</c:v>
                </c:pt>
                <c:pt idx="199149">
                  <c:v>461.379495967688</c:v>
                </c:pt>
                <c:pt idx="199150">
                  <c:v>461.381812722961</c:v>
                </c:pt>
                <c:pt idx="199151">
                  <c:v>461.38412947823502</c:v>
                </c:pt>
                <c:pt idx="199152">
                  <c:v>461.38644623350899</c:v>
                </c:pt>
                <c:pt idx="199153">
                  <c:v>461.38876298878199</c:v>
                </c:pt>
                <c:pt idx="199154">
                  <c:v>461.39107974405601</c:v>
                </c:pt>
                <c:pt idx="199155">
                  <c:v>461.39339649932901</c:v>
                </c:pt>
                <c:pt idx="199156">
                  <c:v>461.39571325460298</c:v>
                </c:pt>
                <c:pt idx="199157">
                  <c:v>461.39803000987598</c:v>
                </c:pt>
                <c:pt idx="199158">
                  <c:v>461.40034676515</c:v>
                </c:pt>
                <c:pt idx="199159">
                  <c:v>461.402663520423</c:v>
                </c:pt>
                <c:pt idx="199160">
                  <c:v>461.40498027569703</c:v>
                </c:pt>
                <c:pt idx="199161">
                  <c:v>461.40729703097003</c:v>
                </c:pt>
                <c:pt idx="199162">
                  <c:v>461.40961378624399</c:v>
                </c:pt>
                <c:pt idx="199163">
                  <c:v>461.41193054151699</c:v>
                </c:pt>
                <c:pt idx="199164">
                  <c:v>461.41424729679102</c:v>
                </c:pt>
                <c:pt idx="199165">
                  <c:v>461.41656405206402</c:v>
                </c:pt>
                <c:pt idx="199166">
                  <c:v>461.41888080733798</c:v>
                </c:pt>
                <c:pt idx="199167">
                  <c:v>461.42119756261098</c:v>
                </c:pt>
                <c:pt idx="199168">
                  <c:v>461.42351431788501</c:v>
                </c:pt>
                <c:pt idx="199169">
                  <c:v>461.42583107315801</c:v>
                </c:pt>
                <c:pt idx="199170">
                  <c:v>461.42814782843197</c:v>
                </c:pt>
                <c:pt idx="199171">
                  <c:v>461.43046458370497</c:v>
                </c:pt>
                <c:pt idx="199172">
                  <c:v>461.432781338979</c:v>
                </c:pt>
                <c:pt idx="199173">
                  <c:v>461.435098094252</c:v>
                </c:pt>
                <c:pt idx="199174">
                  <c:v>461.43741484952602</c:v>
                </c:pt>
                <c:pt idx="199175">
                  <c:v>461.43973160479902</c:v>
                </c:pt>
                <c:pt idx="199176">
                  <c:v>461.44204836007299</c:v>
                </c:pt>
                <c:pt idx="199177">
                  <c:v>461.44436511534599</c:v>
                </c:pt>
                <c:pt idx="199178">
                  <c:v>461.44668187062001</c:v>
                </c:pt>
                <c:pt idx="199179">
                  <c:v>461.44899862589301</c:v>
                </c:pt>
                <c:pt idx="199180">
                  <c:v>461.45131538116698</c:v>
                </c:pt>
                <c:pt idx="199181">
                  <c:v>461.45363213643998</c:v>
                </c:pt>
                <c:pt idx="199182">
                  <c:v>461.455948891714</c:v>
                </c:pt>
                <c:pt idx="199183">
                  <c:v>461.458265646987</c:v>
                </c:pt>
                <c:pt idx="199184">
                  <c:v>461.46058240226102</c:v>
                </c:pt>
                <c:pt idx="199185">
                  <c:v>461.46289915753403</c:v>
                </c:pt>
                <c:pt idx="199186">
                  <c:v>461.46521591280799</c:v>
                </c:pt>
                <c:pt idx="199187">
                  <c:v>461.46753266808099</c:v>
                </c:pt>
                <c:pt idx="199188">
                  <c:v>461.46984942335502</c:v>
                </c:pt>
                <c:pt idx="199189">
                  <c:v>461.47216617862802</c:v>
                </c:pt>
                <c:pt idx="199190">
                  <c:v>461.47448293390198</c:v>
                </c:pt>
                <c:pt idx="199191">
                  <c:v>461.47679968917498</c:v>
                </c:pt>
                <c:pt idx="199192">
                  <c:v>461.47911644444901</c:v>
                </c:pt>
                <c:pt idx="199193">
                  <c:v>461.48143319972201</c:v>
                </c:pt>
                <c:pt idx="199194">
                  <c:v>461.48374995499597</c:v>
                </c:pt>
                <c:pt idx="199195">
                  <c:v>461.48606671026999</c:v>
                </c:pt>
                <c:pt idx="199196">
                  <c:v>461.488383465543</c:v>
                </c:pt>
                <c:pt idx="199197">
                  <c:v>461.49070022081702</c:v>
                </c:pt>
                <c:pt idx="199198">
                  <c:v>461.49301697609002</c:v>
                </c:pt>
                <c:pt idx="199199">
                  <c:v>461.49533373136398</c:v>
                </c:pt>
                <c:pt idx="199200">
                  <c:v>461.49765048663699</c:v>
                </c:pt>
                <c:pt idx="199201">
                  <c:v>461.49996724191101</c:v>
                </c:pt>
                <c:pt idx="199202">
                  <c:v>461.50228399718401</c:v>
                </c:pt>
                <c:pt idx="199203">
                  <c:v>461.50460075245797</c:v>
                </c:pt>
                <c:pt idx="199204">
                  <c:v>461.50691750773098</c:v>
                </c:pt>
                <c:pt idx="199205">
                  <c:v>461.509234263005</c:v>
                </c:pt>
                <c:pt idx="199206">
                  <c:v>461.511551018278</c:v>
                </c:pt>
                <c:pt idx="199207">
                  <c:v>461.51386777355202</c:v>
                </c:pt>
                <c:pt idx="199208">
                  <c:v>461.51618452882502</c:v>
                </c:pt>
                <c:pt idx="199209">
                  <c:v>461.51850128409899</c:v>
                </c:pt>
                <c:pt idx="199210">
                  <c:v>461.52081803937199</c:v>
                </c:pt>
                <c:pt idx="199211">
                  <c:v>461.52313479464601</c:v>
                </c:pt>
                <c:pt idx="199212">
                  <c:v>461.52545154991901</c:v>
                </c:pt>
                <c:pt idx="199213">
                  <c:v>461.52776830519298</c:v>
                </c:pt>
                <c:pt idx="199214">
                  <c:v>461.53008506046598</c:v>
                </c:pt>
                <c:pt idx="199215">
                  <c:v>461.53240181574</c:v>
                </c:pt>
                <c:pt idx="199216">
                  <c:v>461.534718571013</c:v>
                </c:pt>
                <c:pt idx="199217">
                  <c:v>461.53703532628703</c:v>
                </c:pt>
                <c:pt idx="199218">
                  <c:v>461.53935208156003</c:v>
                </c:pt>
                <c:pt idx="199219">
                  <c:v>461.54166883683399</c:v>
                </c:pt>
                <c:pt idx="199220">
                  <c:v>461.54398559210699</c:v>
                </c:pt>
                <c:pt idx="199221">
                  <c:v>461.54630234738102</c:v>
                </c:pt>
                <c:pt idx="199222">
                  <c:v>461.54861910265402</c:v>
                </c:pt>
                <c:pt idx="199223">
                  <c:v>461.55093585792798</c:v>
                </c:pt>
                <c:pt idx="199224">
                  <c:v>461.55325261320098</c:v>
                </c:pt>
                <c:pt idx="199225">
                  <c:v>461.55556936847501</c:v>
                </c:pt>
                <c:pt idx="199226">
                  <c:v>461.55788612374801</c:v>
                </c:pt>
                <c:pt idx="199227">
                  <c:v>461.56020287902197</c:v>
                </c:pt>
                <c:pt idx="199228">
                  <c:v>461.56251963429497</c:v>
                </c:pt>
                <c:pt idx="199229">
                  <c:v>461.564836389569</c:v>
                </c:pt>
                <c:pt idx="199230">
                  <c:v>461.567153144842</c:v>
                </c:pt>
                <c:pt idx="199231">
                  <c:v>461.56946990011602</c:v>
                </c:pt>
                <c:pt idx="199232">
                  <c:v>461.57178665538902</c:v>
                </c:pt>
                <c:pt idx="199233">
                  <c:v>461.57410341066299</c:v>
                </c:pt>
                <c:pt idx="199234">
                  <c:v>461.57642016593599</c:v>
                </c:pt>
                <c:pt idx="199235">
                  <c:v>461.57873692121001</c:v>
                </c:pt>
                <c:pt idx="199236">
                  <c:v>461.58105367648301</c:v>
                </c:pt>
                <c:pt idx="199237">
                  <c:v>461.58337043175698</c:v>
                </c:pt>
                <c:pt idx="199238">
                  <c:v>461.585687187031</c:v>
                </c:pt>
                <c:pt idx="199239">
                  <c:v>461.588003942304</c:v>
                </c:pt>
                <c:pt idx="199240">
                  <c:v>461.59032069757802</c:v>
                </c:pt>
                <c:pt idx="199241">
                  <c:v>461.59263745285102</c:v>
                </c:pt>
                <c:pt idx="199242">
                  <c:v>461.59495420812499</c:v>
                </c:pt>
                <c:pt idx="199243">
                  <c:v>461.59727096339799</c:v>
                </c:pt>
                <c:pt idx="199244">
                  <c:v>461.59958771867201</c:v>
                </c:pt>
                <c:pt idx="199245">
                  <c:v>461.60190447394501</c:v>
                </c:pt>
                <c:pt idx="199246">
                  <c:v>461.60422122921898</c:v>
                </c:pt>
                <c:pt idx="199247">
                  <c:v>461.60653798449198</c:v>
                </c:pt>
                <c:pt idx="199248">
                  <c:v>461.608854739766</c:v>
                </c:pt>
                <c:pt idx="199249">
                  <c:v>461.611171495039</c:v>
                </c:pt>
                <c:pt idx="199250">
                  <c:v>461.61348825031303</c:v>
                </c:pt>
                <c:pt idx="199251">
                  <c:v>461.61580500558603</c:v>
                </c:pt>
                <c:pt idx="199252">
                  <c:v>461.61812176085999</c:v>
                </c:pt>
                <c:pt idx="199253">
                  <c:v>461.62043851613299</c:v>
                </c:pt>
                <c:pt idx="199254">
                  <c:v>461.62275527140702</c:v>
                </c:pt>
                <c:pt idx="199255">
                  <c:v>461.62507202668002</c:v>
                </c:pt>
                <c:pt idx="199256">
                  <c:v>461.62738878195398</c:v>
                </c:pt>
                <c:pt idx="199257">
                  <c:v>461.62970553722698</c:v>
                </c:pt>
                <c:pt idx="199258">
                  <c:v>461.63202229250101</c:v>
                </c:pt>
                <c:pt idx="199259">
                  <c:v>461.63433904777401</c:v>
                </c:pt>
                <c:pt idx="199260">
                  <c:v>461.63665580304797</c:v>
                </c:pt>
                <c:pt idx="199261">
                  <c:v>461.63897255832097</c:v>
                </c:pt>
                <c:pt idx="199262">
                  <c:v>461.641289313595</c:v>
                </c:pt>
                <c:pt idx="199263">
                  <c:v>461.643606068868</c:v>
                </c:pt>
                <c:pt idx="199264">
                  <c:v>461.64592282414202</c:v>
                </c:pt>
                <c:pt idx="199265">
                  <c:v>461.64823957941502</c:v>
                </c:pt>
                <c:pt idx="199266">
                  <c:v>461.65055633468899</c:v>
                </c:pt>
                <c:pt idx="199267">
                  <c:v>461.65287308996199</c:v>
                </c:pt>
                <c:pt idx="199268">
                  <c:v>461.65518984523601</c:v>
                </c:pt>
                <c:pt idx="199269">
                  <c:v>461.65750660050901</c:v>
                </c:pt>
                <c:pt idx="199270">
                  <c:v>461.65982335578298</c:v>
                </c:pt>
                <c:pt idx="199271">
                  <c:v>461.66214011105598</c:v>
                </c:pt>
                <c:pt idx="199272">
                  <c:v>461.66445686633</c:v>
                </c:pt>
                <c:pt idx="199273">
                  <c:v>461.666773621603</c:v>
                </c:pt>
                <c:pt idx="199274">
                  <c:v>461.66909037687702</c:v>
                </c:pt>
                <c:pt idx="199275">
                  <c:v>461.67140713215002</c:v>
                </c:pt>
                <c:pt idx="199276">
                  <c:v>461.67372388742399</c:v>
                </c:pt>
                <c:pt idx="199277">
                  <c:v>461.67604064269699</c:v>
                </c:pt>
                <c:pt idx="199278">
                  <c:v>461.67835739797101</c:v>
                </c:pt>
                <c:pt idx="199279">
                  <c:v>461.68067415324401</c:v>
                </c:pt>
                <c:pt idx="199280">
                  <c:v>461.68299090851798</c:v>
                </c:pt>
                <c:pt idx="199281">
                  <c:v>461.685307663792</c:v>
                </c:pt>
                <c:pt idx="199282">
                  <c:v>461.687624419065</c:v>
                </c:pt>
                <c:pt idx="199283">
                  <c:v>461.68994117433903</c:v>
                </c:pt>
                <c:pt idx="199284">
                  <c:v>461.69225792961203</c:v>
                </c:pt>
                <c:pt idx="199285">
                  <c:v>461.69457468488599</c:v>
                </c:pt>
                <c:pt idx="199286">
                  <c:v>461.69689144015899</c:v>
                </c:pt>
                <c:pt idx="199287">
                  <c:v>461.69920819543302</c:v>
                </c:pt>
                <c:pt idx="199288">
                  <c:v>461.70152495070602</c:v>
                </c:pt>
                <c:pt idx="199289">
                  <c:v>461.70384170597998</c:v>
                </c:pt>
                <c:pt idx="199290">
                  <c:v>461.70615846125298</c:v>
                </c:pt>
                <c:pt idx="199291">
                  <c:v>461.70847521652701</c:v>
                </c:pt>
                <c:pt idx="199292">
                  <c:v>461.71079197180001</c:v>
                </c:pt>
                <c:pt idx="199293">
                  <c:v>461.71310872707397</c:v>
                </c:pt>
                <c:pt idx="199294">
                  <c:v>461.71542548234697</c:v>
                </c:pt>
                <c:pt idx="199295">
                  <c:v>461.717742237621</c:v>
                </c:pt>
                <c:pt idx="199296">
                  <c:v>461.720058992894</c:v>
                </c:pt>
                <c:pt idx="199297">
                  <c:v>461.72237574816802</c:v>
                </c:pt>
                <c:pt idx="199298">
                  <c:v>461.72469250344102</c:v>
                </c:pt>
                <c:pt idx="199299">
                  <c:v>461.72700925871499</c:v>
                </c:pt>
                <c:pt idx="199300">
                  <c:v>461.72932601398799</c:v>
                </c:pt>
                <c:pt idx="199301">
                  <c:v>461.73164276926201</c:v>
                </c:pt>
                <c:pt idx="199302">
                  <c:v>461.73395952453501</c:v>
                </c:pt>
                <c:pt idx="199303">
                  <c:v>461.73627627980898</c:v>
                </c:pt>
                <c:pt idx="199304">
                  <c:v>461.73859303508198</c:v>
                </c:pt>
                <c:pt idx="199305">
                  <c:v>461.740909790356</c:v>
                </c:pt>
                <c:pt idx="199306">
                  <c:v>461.743226545629</c:v>
                </c:pt>
                <c:pt idx="199307">
                  <c:v>461.74554330090302</c:v>
                </c:pt>
                <c:pt idx="199308">
                  <c:v>461.74786005617602</c:v>
                </c:pt>
                <c:pt idx="199309">
                  <c:v>461.75017681144999</c:v>
                </c:pt>
                <c:pt idx="199310">
                  <c:v>461.75249356672299</c:v>
                </c:pt>
                <c:pt idx="199311">
                  <c:v>461.75481032199701</c:v>
                </c:pt>
                <c:pt idx="199312">
                  <c:v>461.75712707727001</c:v>
                </c:pt>
                <c:pt idx="199313">
                  <c:v>461.75944383254398</c:v>
                </c:pt>
                <c:pt idx="199314">
                  <c:v>461.76176058781698</c:v>
                </c:pt>
                <c:pt idx="199315">
                  <c:v>461.764077343091</c:v>
                </c:pt>
                <c:pt idx="199316">
                  <c:v>461.766394098364</c:v>
                </c:pt>
                <c:pt idx="199317">
                  <c:v>461.76871085363803</c:v>
                </c:pt>
                <c:pt idx="199318">
                  <c:v>461.77102760891103</c:v>
                </c:pt>
                <c:pt idx="199319">
                  <c:v>461.77334436418499</c:v>
                </c:pt>
                <c:pt idx="199320">
                  <c:v>461.77566111945799</c:v>
                </c:pt>
                <c:pt idx="199321">
                  <c:v>461.77797787473202</c:v>
                </c:pt>
                <c:pt idx="199322">
                  <c:v>461.78029463000502</c:v>
                </c:pt>
                <c:pt idx="199323">
                  <c:v>461.78261138527898</c:v>
                </c:pt>
                <c:pt idx="199324">
                  <c:v>461.78492814055301</c:v>
                </c:pt>
                <c:pt idx="199325">
                  <c:v>461.78724489582601</c:v>
                </c:pt>
                <c:pt idx="199326">
                  <c:v>461.78956165109997</c:v>
                </c:pt>
                <c:pt idx="199327">
                  <c:v>461.79187840637297</c:v>
                </c:pt>
                <c:pt idx="199328">
                  <c:v>461.794195161647</c:v>
                </c:pt>
                <c:pt idx="199329">
                  <c:v>461.79651191692</c:v>
                </c:pt>
                <c:pt idx="199330">
                  <c:v>461.79882867219402</c:v>
                </c:pt>
                <c:pt idx="199331">
                  <c:v>461.80114542746702</c:v>
                </c:pt>
                <c:pt idx="199332">
                  <c:v>461.80346218274099</c:v>
                </c:pt>
                <c:pt idx="199333">
                  <c:v>461.80577893801399</c:v>
                </c:pt>
                <c:pt idx="199334">
                  <c:v>461.80809569328801</c:v>
                </c:pt>
                <c:pt idx="199335">
                  <c:v>461.81041244856101</c:v>
                </c:pt>
                <c:pt idx="199336">
                  <c:v>461.81272920383498</c:v>
                </c:pt>
                <c:pt idx="199337">
                  <c:v>461.81504595910798</c:v>
                </c:pt>
                <c:pt idx="199338">
                  <c:v>461.817362714382</c:v>
                </c:pt>
                <c:pt idx="199339">
                  <c:v>461.819679469655</c:v>
                </c:pt>
                <c:pt idx="199340">
                  <c:v>461.82199622492902</c:v>
                </c:pt>
                <c:pt idx="199341">
                  <c:v>461.82431298020202</c:v>
                </c:pt>
                <c:pt idx="199342">
                  <c:v>461.82662973547599</c:v>
                </c:pt>
                <c:pt idx="199343">
                  <c:v>461.82894649074899</c:v>
                </c:pt>
                <c:pt idx="199344">
                  <c:v>461.83126324602301</c:v>
                </c:pt>
                <c:pt idx="199345">
                  <c:v>461.83358000129601</c:v>
                </c:pt>
                <c:pt idx="199346">
                  <c:v>461.83589675656998</c:v>
                </c:pt>
                <c:pt idx="199347">
                  <c:v>461.83821351184298</c:v>
                </c:pt>
                <c:pt idx="199348">
                  <c:v>461.840530267117</c:v>
                </c:pt>
                <c:pt idx="199349">
                  <c:v>461.84284702239</c:v>
                </c:pt>
                <c:pt idx="199350">
                  <c:v>461.84516377766403</c:v>
                </c:pt>
                <c:pt idx="199351">
                  <c:v>461.84748053293703</c:v>
                </c:pt>
                <c:pt idx="199352">
                  <c:v>461.84979728821099</c:v>
                </c:pt>
                <c:pt idx="199353">
                  <c:v>461.85211404348399</c:v>
                </c:pt>
                <c:pt idx="199354">
                  <c:v>461.85443079875802</c:v>
                </c:pt>
                <c:pt idx="199355">
                  <c:v>461.85674755403102</c:v>
                </c:pt>
                <c:pt idx="199356">
                  <c:v>461.85906430930498</c:v>
                </c:pt>
                <c:pt idx="199357">
                  <c:v>461.86138106457798</c:v>
                </c:pt>
                <c:pt idx="199358">
                  <c:v>461.86369781985201</c:v>
                </c:pt>
                <c:pt idx="199359">
                  <c:v>461.86601457512501</c:v>
                </c:pt>
                <c:pt idx="199360">
                  <c:v>461.86833133039897</c:v>
                </c:pt>
                <c:pt idx="199361">
                  <c:v>461.87064808567197</c:v>
                </c:pt>
                <c:pt idx="199362">
                  <c:v>461.872964840946</c:v>
                </c:pt>
                <c:pt idx="199363">
                  <c:v>461.875281596219</c:v>
                </c:pt>
                <c:pt idx="199364">
                  <c:v>461.87759835149302</c:v>
                </c:pt>
                <c:pt idx="199365">
                  <c:v>461.87991510676699</c:v>
                </c:pt>
                <c:pt idx="199366">
                  <c:v>461.88223186203999</c:v>
                </c:pt>
                <c:pt idx="199367">
                  <c:v>461.88454861731401</c:v>
                </c:pt>
                <c:pt idx="199368">
                  <c:v>461.88686537258701</c:v>
                </c:pt>
                <c:pt idx="199369">
                  <c:v>461.88918212786098</c:v>
                </c:pt>
                <c:pt idx="199370">
                  <c:v>461.89149888313398</c:v>
                </c:pt>
                <c:pt idx="199371">
                  <c:v>461.893815638408</c:v>
                </c:pt>
                <c:pt idx="199372">
                  <c:v>461.896132393681</c:v>
                </c:pt>
                <c:pt idx="199373">
                  <c:v>461.89844914895502</c:v>
                </c:pt>
                <c:pt idx="199374">
                  <c:v>461.90076590422802</c:v>
                </c:pt>
                <c:pt idx="199375">
                  <c:v>461.90308265950199</c:v>
                </c:pt>
                <c:pt idx="199376">
                  <c:v>461.90539941477499</c:v>
                </c:pt>
                <c:pt idx="199377">
                  <c:v>461.90771617004901</c:v>
                </c:pt>
                <c:pt idx="199378">
                  <c:v>461.91003292532201</c:v>
                </c:pt>
                <c:pt idx="199379">
                  <c:v>461.91234968059598</c:v>
                </c:pt>
                <c:pt idx="199380">
                  <c:v>461.91466643586898</c:v>
                </c:pt>
                <c:pt idx="199381">
                  <c:v>461.916983191143</c:v>
                </c:pt>
                <c:pt idx="199382">
                  <c:v>461.919299946416</c:v>
                </c:pt>
                <c:pt idx="199383">
                  <c:v>461.92161670169003</c:v>
                </c:pt>
                <c:pt idx="199384">
                  <c:v>461.92393345696303</c:v>
                </c:pt>
                <c:pt idx="199385">
                  <c:v>461.92625021223699</c:v>
                </c:pt>
                <c:pt idx="199386">
                  <c:v>461.92856696750999</c:v>
                </c:pt>
                <c:pt idx="199387">
                  <c:v>461.93088372278402</c:v>
                </c:pt>
                <c:pt idx="199388">
                  <c:v>461.93320047805702</c:v>
                </c:pt>
                <c:pt idx="199389">
                  <c:v>461.93551723333098</c:v>
                </c:pt>
                <c:pt idx="199390">
                  <c:v>461.93783398860398</c:v>
                </c:pt>
                <c:pt idx="199391">
                  <c:v>461.94015074387801</c:v>
                </c:pt>
                <c:pt idx="199392">
                  <c:v>461.94246749915101</c:v>
                </c:pt>
                <c:pt idx="199393">
                  <c:v>461.94478425442497</c:v>
                </c:pt>
                <c:pt idx="199394">
                  <c:v>461.94710100969797</c:v>
                </c:pt>
                <c:pt idx="199395">
                  <c:v>461.949417764972</c:v>
                </c:pt>
                <c:pt idx="199396">
                  <c:v>461.951734520245</c:v>
                </c:pt>
                <c:pt idx="199397">
                  <c:v>461.95405127551902</c:v>
                </c:pt>
                <c:pt idx="199398">
                  <c:v>461.95636803079202</c:v>
                </c:pt>
                <c:pt idx="199399">
                  <c:v>461.95868478606599</c:v>
                </c:pt>
                <c:pt idx="199400">
                  <c:v>461.96100154133899</c:v>
                </c:pt>
                <c:pt idx="199401">
                  <c:v>461.96331829661301</c:v>
                </c:pt>
                <c:pt idx="199402">
                  <c:v>461.96563505188601</c:v>
                </c:pt>
                <c:pt idx="199403">
                  <c:v>461.96795180715998</c:v>
                </c:pt>
                <c:pt idx="199404">
                  <c:v>461.97026856243298</c:v>
                </c:pt>
                <c:pt idx="199405">
                  <c:v>461.972585317707</c:v>
                </c:pt>
                <c:pt idx="199406">
                  <c:v>461.97490207298</c:v>
                </c:pt>
                <c:pt idx="199407">
                  <c:v>461.97721882825402</c:v>
                </c:pt>
                <c:pt idx="199408">
                  <c:v>461.97953558352799</c:v>
                </c:pt>
                <c:pt idx="199409">
                  <c:v>461.98185233880099</c:v>
                </c:pt>
                <c:pt idx="199410">
                  <c:v>461.98416909407501</c:v>
                </c:pt>
                <c:pt idx="199411">
                  <c:v>461.98648584934801</c:v>
                </c:pt>
                <c:pt idx="199412">
                  <c:v>461.98880260462198</c:v>
                </c:pt>
                <c:pt idx="199413">
                  <c:v>461.99111935989498</c:v>
                </c:pt>
                <c:pt idx="199414">
                  <c:v>461.993436115169</c:v>
                </c:pt>
                <c:pt idx="199415">
                  <c:v>461.995752870442</c:v>
                </c:pt>
                <c:pt idx="199416">
                  <c:v>461.99806962571603</c:v>
                </c:pt>
                <c:pt idx="199417">
                  <c:v>462.00038638098903</c:v>
                </c:pt>
                <c:pt idx="199418">
                  <c:v>462.00270313626299</c:v>
                </c:pt>
                <c:pt idx="199419">
                  <c:v>462.00501989153599</c:v>
                </c:pt>
                <c:pt idx="199420">
                  <c:v>462.00733664681002</c:v>
                </c:pt>
                <c:pt idx="199421">
                  <c:v>462.00965340208302</c:v>
                </c:pt>
                <c:pt idx="199422">
                  <c:v>462.01197015735698</c:v>
                </c:pt>
                <c:pt idx="199423">
                  <c:v>462.01428691262998</c:v>
                </c:pt>
                <c:pt idx="199424">
                  <c:v>462.01660366790401</c:v>
                </c:pt>
                <c:pt idx="199425">
                  <c:v>462.01892042317701</c:v>
                </c:pt>
                <c:pt idx="199426">
                  <c:v>462.02123717845097</c:v>
                </c:pt>
                <c:pt idx="199427">
                  <c:v>462.02355393372397</c:v>
                </c:pt>
                <c:pt idx="199428">
                  <c:v>462.025870688998</c:v>
                </c:pt>
                <c:pt idx="199429">
                  <c:v>462.028187444271</c:v>
                </c:pt>
                <c:pt idx="199430">
                  <c:v>462.03050419954502</c:v>
                </c:pt>
                <c:pt idx="199431">
                  <c:v>462.03282095481802</c:v>
                </c:pt>
                <c:pt idx="199432">
                  <c:v>462.03513771009199</c:v>
                </c:pt>
                <c:pt idx="199433">
                  <c:v>462.03745446536499</c:v>
                </c:pt>
                <c:pt idx="199434">
                  <c:v>462.03977122063901</c:v>
                </c:pt>
                <c:pt idx="199435">
                  <c:v>462.04208797591201</c:v>
                </c:pt>
                <c:pt idx="199436">
                  <c:v>462.04440473118598</c:v>
                </c:pt>
                <c:pt idx="199437">
                  <c:v>462.04672148645898</c:v>
                </c:pt>
                <c:pt idx="199438">
                  <c:v>462.049038241733</c:v>
                </c:pt>
                <c:pt idx="199439">
                  <c:v>462.051354997006</c:v>
                </c:pt>
                <c:pt idx="199440">
                  <c:v>462.05367175228002</c:v>
                </c:pt>
                <c:pt idx="199441">
                  <c:v>462.05598850755302</c:v>
                </c:pt>
                <c:pt idx="199442">
                  <c:v>462.05830526282699</c:v>
                </c:pt>
                <c:pt idx="199443">
                  <c:v>462.06062201809999</c:v>
                </c:pt>
                <c:pt idx="199444">
                  <c:v>462.06293877337401</c:v>
                </c:pt>
                <c:pt idx="199445">
                  <c:v>462.06525552864701</c:v>
                </c:pt>
                <c:pt idx="199446">
                  <c:v>462.06757228392098</c:v>
                </c:pt>
                <c:pt idx="199447">
                  <c:v>462.06988903919398</c:v>
                </c:pt>
                <c:pt idx="199448">
                  <c:v>462.072205794468</c:v>
                </c:pt>
                <c:pt idx="199449">
                  <c:v>462.074522549741</c:v>
                </c:pt>
                <c:pt idx="199450">
                  <c:v>462.07683930501503</c:v>
                </c:pt>
                <c:pt idx="199451">
                  <c:v>462.07915606028899</c:v>
                </c:pt>
                <c:pt idx="199452">
                  <c:v>462.08147281556199</c:v>
                </c:pt>
                <c:pt idx="199453">
                  <c:v>462.08378957083602</c:v>
                </c:pt>
                <c:pt idx="199454">
                  <c:v>462.08610632610902</c:v>
                </c:pt>
                <c:pt idx="199455">
                  <c:v>462.08842308138298</c:v>
                </c:pt>
                <c:pt idx="199456">
                  <c:v>462.09073983665598</c:v>
                </c:pt>
                <c:pt idx="199457">
                  <c:v>462.09305659193001</c:v>
                </c:pt>
                <c:pt idx="199458">
                  <c:v>462.09537334720301</c:v>
                </c:pt>
                <c:pt idx="199459">
                  <c:v>462.09769010247697</c:v>
                </c:pt>
                <c:pt idx="199460">
                  <c:v>462.10000685774997</c:v>
                </c:pt>
                <c:pt idx="199461">
                  <c:v>462.102323613024</c:v>
                </c:pt>
                <c:pt idx="199462">
                  <c:v>462.104640368297</c:v>
                </c:pt>
                <c:pt idx="199463">
                  <c:v>462.10695712357102</c:v>
                </c:pt>
                <c:pt idx="199464">
                  <c:v>462.10927387884402</c:v>
                </c:pt>
                <c:pt idx="199465">
                  <c:v>462.11159063411799</c:v>
                </c:pt>
                <c:pt idx="199466">
                  <c:v>462.11390738939099</c:v>
                </c:pt>
                <c:pt idx="199467">
                  <c:v>462.11622414466501</c:v>
                </c:pt>
                <c:pt idx="199468">
                  <c:v>462.11854089993801</c:v>
                </c:pt>
                <c:pt idx="199469">
                  <c:v>462.12085765521198</c:v>
                </c:pt>
                <c:pt idx="199470">
                  <c:v>462.12317441048498</c:v>
                </c:pt>
                <c:pt idx="199471">
                  <c:v>462.125491165759</c:v>
                </c:pt>
                <c:pt idx="199472">
                  <c:v>462.127807921032</c:v>
                </c:pt>
                <c:pt idx="199473">
                  <c:v>462.13012467630602</c:v>
                </c:pt>
                <c:pt idx="199474">
                  <c:v>462.13244143157902</c:v>
                </c:pt>
                <c:pt idx="199475">
                  <c:v>462.13475818685299</c:v>
                </c:pt>
                <c:pt idx="199476">
                  <c:v>462.13707494212599</c:v>
                </c:pt>
                <c:pt idx="199477">
                  <c:v>462.13939169740001</c:v>
                </c:pt>
                <c:pt idx="199478">
                  <c:v>462.14170845267302</c:v>
                </c:pt>
                <c:pt idx="199479">
                  <c:v>462.14402520794698</c:v>
                </c:pt>
                <c:pt idx="199480">
                  <c:v>462.14634196321998</c:v>
                </c:pt>
                <c:pt idx="199481">
                  <c:v>462.148658718494</c:v>
                </c:pt>
                <c:pt idx="199482">
                  <c:v>462.15097547376701</c:v>
                </c:pt>
                <c:pt idx="199483">
                  <c:v>462.15329222904103</c:v>
                </c:pt>
                <c:pt idx="199484">
                  <c:v>462.15560898431397</c:v>
                </c:pt>
                <c:pt idx="199485">
                  <c:v>462.15792573958799</c:v>
                </c:pt>
                <c:pt idx="199486">
                  <c:v>462.160242494861</c:v>
                </c:pt>
                <c:pt idx="199487">
                  <c:v>462.16255925013502</c:v>
                </c:pt>
                <c:pt idx="199488">
                  <c:v>462.16487600540802</c:v>
                </c:pt>
                <c:pt idx="199489">
                  <c:v>462.16719276068198</c:v>
                </c:pt>
                <c:pt idx="199490">
                  <c:v>462.16950951595499</c:v>
                </c:pt>
                <c:pt idx="199491">
                  <c:v>462.17182627122901</c:v>
                </c:pt>
                <c:pt idx="199492">
                  <c:v>462.17414302650201</c:v>
                </c:pt>
                <c:pt idx="199493">
                  <c:v>462.17645978177597</c:v>
                </c:pt>
                <c:pt idx="199494">
                  <c:v>462.17877653705</c:v>
                </c:pt>
                <c:pt idx="199495">
                  <c:v>462.181093292323</c:v>
                </c:pt>
                <c:pt idx="199496">
                  <c:v>462.18341004759702</c:v>
                </c:pt>
                <c:pt idx="199497">
                  <c:v>462.18572680287002</c:v>
                </c:pt>
                <c:pt idx="199498">
                  <c:v>462.18804355814399</c:v>
                </c:pt>
                <c:pt idx="199499">
                  <c:v>462.19036031341699</c:v>
                </c:pt>
                <c:pt idx="199500">
                  <c:v>462.19267706869101</c:v>
                </c:pt>
                <c:pt idx="199501">
                  <c:v>462.19499382396401</c:v>
                </c:pt>
                <c:pt idx="199502">
                  <c:v>462.19731057923798</c:v>
                </c:pt>
                <c:pt idx="199503">
                  <c:v>462.19962733451098</c:v>
                </c:pt>
                <c:pt idx="199504">
                  <c:v>462.201944089785</c:v>
                </c:pt>
                <c:pt idx="199505">
                  <c:v>462.204260845058</c:v>
                </c:pt>
                <c:pt idx="199506">
                  <c:v>462.20657760033203</c:v>
                </c:pt>
                <c:pt idx="199507">
                  <c:v>462.20889435560503</c:v>
                </c:pt>
                <c:pt idx="199508">
                  <c:v>462.21121111087899</c:v>
                </c:pt>
                <c:pt idx="199509">
                  <c:v>462.21352786615199</c:v>
                </c:pt>
                <c:pt idx="199510">
                  <c:v>462.21584462142602</c:v>
                </c:pt>
                <c:pt idx="199511">
                  <c:v>462.21816137669902</c:v>
                </c:pt>
                <c:pt idx="199512">
                  <c:v>462.22047813197298</c:v>
                </c:pt>
                <c:pt idx="199513">
                  <c:v>462.22279488724598</c:v>
                </c:pt>
                <c:pt idx="199514">
                  <c:v>462.22511164252001</c:v>
                </c:pt>
                <c:pt idx="199515">
                  <c:v>462.22742839779301</c:v>
                </c:pt>
                <c:pt idx="199516">
                  <c:v>462.22974515306697</c:v>
                </c:pt>
                <c:pt idx="199517">
                  <c:v>462.23206190833997</c:v>
                </c:pt>
                <c:pt idx="199518">
                  <c:v>462.234378663614</c:v>
                </c:pt>
                <c:pt idx="199519">
                  <c:v>462.236695418887</c:v>
                </c:pt>
                <c:pt idx="199520">
                  <c:v>462.23901217416102</c:v>
                </c:pt>
                <c:pt idx="199521">
                  <c:v>462.24132892943402</c:v>
                </c:pt>
                <c:pt idx="199522">
                  <c:v>462.24364568470799</c:v>
                </c:pt>
                <c:pt idx="199523">
                  <c:v>462.24596243998099</c:v>
                </c:pt>
                <c:pt idx="199524">
                  <c:v>462.24827919525501</c:v>
                </c:pt>
                <c:pt idx="199525">
                  <c:v>462.25059595052801</c:v>
                </c:pt>
                <c:pt idx="199526">
                  <c:v>462.25291270580198</c:v>
                </c:pt>
                <c:pt idx="199527">
                  <c:v>462.25522946107498</c:v>
                </c:pt>
                <c:pt idx="199528">
                  <c:v>462.257546216349</c:v>
                </c:pt>
                <c:pt idx="199529">
                  <c:v>462.259862971622</c:v>
                </c:pt>
                <c:pt idx="199530">
                  <c:v>462.26217972689602</c:v>
                </c:pt>
                <c:pt idx="199531">
                  <c:v>462.26449648216902</c:v>
                </c:pt>
                <c:pt idx="199532">
                  <c:v>462.26681323744299</c:v>
                </c:pt>
                <c:pt idx="199533">
                  <c:v>462.26912999271599</c:v>
                </c:pt>
                <c:pt idx="199534">
                  <c:v>462.27144674799001</c:v>
                </c:pt>
                <c:pt idx="199535">
                  <c:v>462.27376350326301</c:v>
                </c:pt>
                <c:pt idx="199536">
                  <c:v>462.27608025853698</c:v>
                </c:pt>
                <c:pt idx="199537">
                  <c:v>462.278397013811</c:v>
                </c:pt>
                <c:pt idx="199538">
                  <c:v>462.280713769084</c:v>
                </c:pt>
                <c:pt idx="199539">
                  <c:v>462.28303052435803</c:v>
                </c:pt>
                <c:pt idx="199540">
                  <c:v>462.28534727963103</c:v>
                </c:pt>
                <c:pt idx="199541">
                  <c:v>462.28766403490499</c:v>
                </c:pt>
                <c:pt idx="199542">
                  <c:v>462.28998079017799</c:v>
                </c:pt>
                <c:pt idx="199543">
                  <c:v>462.29229754545202</c:v>
                </c:pt>
                <c:pt idx="199544">
                  <c:v>462.29461430072502</c:v>
                </c:pt>
                <c:pt idx="199545">
                  <c:v>462.29693105599898</c:v>
                </c:pt>
                <c:pt idx="199546">
                  <c:v>462.29924781127198</c:v>
                </c:pt>
                <c:pt idx="199547">
                  <c:v>462.30156456654601</c:v>
                </c:pt>
                <c:pt idx="199548">
                  <c:v>462.30388132181901</c:v>
                </c:pt>
                <c:pt idx="199549">
                  <c:v>462.30619807709297</c:v>
                </c:pt>
                <c:pt idx="199550">
                  <c:v>462.30851483236597</c:v>
                </c:pt>
                <c:pt idx="199551">
                  <c:v>462.31083158764</c:v>
                </c:pt>
                <c:pt idx="199552">
                  <c:v>462.313148342913</c:v>
                </c:pt>
                <c:pt idx="199553">
                  <c:v>462.31546509818702</c:v>
                </c:pt>
                <c:pt idx="199554">
                  <c:v>462.31778185346002</c:v>
                </c:pt>
                <c:pt idx="199555">
                  <c:v>462.32009860873399</c:v>
                </c:pt>
                <c:pt idx="199556">
                  <c:v>462.32241536400699</c:v>
                </c:pt>
                <c:pt idx="199557">
                  <c:v>462.32473211928101</c:v>
                </c:pt>
                <c:pt idx="199558">
                  <c:v>462.32704887455401</c:v>
                </c:pt>
                <c:pt idx="199559">
                  <c:v>462.32936562982798</c:v>
                </c:pt>
                <c:pt idx="199560">
                  <c:v>462.33168238510098</c:v>
                </c:pt>
                <c:pt idx="199561">
                  <c:v>462.333999140375</c:v>
                </c:pt>
                <c:pt idx="199562">
                  <c:v>462.336315895648</c:v>
                </c:pt>
                <c:pt idx="199563">
                  <c:v>462.33863265092202</c:v>
                </c:pt>
                <c:pt idx="199564">
                  <c:v>462.34094940619502</c:v>
                </c:pt>
                <c:pt idx="199565">
                  <c:v>462.34326616146899</c:v>
                </c:pt>
                <c:pt idx="199566">
                  <c:v>462.34558291674199</c:v>
                </c:pt>
                <c:pt idx="199567">
                  <c:v>462.34789967201601</c:v>
                </c:pt>
                <c:pt idx="199568">
                  <c:v>462.35021642728901</c:v>
                </c:pt>
                <c:pt idx="199569">
                  <c:v>462.35253318256298</c:v>
                </c:pt>
                <c:pt idx="199570">
                  <c:v>462.35484993783598</c:v>
                </c:pt>
                <c:pt idx="199571">
                  <c:v>462.35716669311</c:v>
                </c:pt>
                <c:pt idx="199572">
                  <c:v>462.359483448383</c:v>
                </c:pt>
                <c:pt idx="199573">
                  <c:v>462.36180020365703</c:v>
                </c:pt>
                <c:pt idx="199574">
                  <c:v>462.36411695893003</c:v>
                </c:pt>
                <c:pt idx="199575">
                  <c:v>462.36643371420399</c:v>
                </c:pt>
                <c:pt idx="199576">
                  <c:v>462.36875046947699</c:v>
                </c:pt>
                <c:pt idx="199577">
                  <c:v>462.37106722475102</c:v>
                </c:pt>
                <c:pt idx="199578">
                  <c:v>462.37338398002402</c:v>
                </c:pt>
                <c:pt idx="199579">
                  <c:v>462.37570073529798</c:v>
                </c:pt>
                <c:pt idx="199580">
                  <c:v>462.37801749057201</c:v>
                </c:pt>
                <c:pt idx="199581">
                  <c:v>462.38033424584501</c:v>
                </c:pt>
                <c:pt idx="199582">
                  <c:v>462.38265100111897</c:v>
                </c:pt>
                <c:pt idx="199583">
                  <c:v>462.38496775639197</c:v>
                </c:pt>
                <c:pt idx="199584">
                  <c:v>462.387284511666</c:v>
                </c:pt>
                <c:pt idx="199585">
                  <c:v>462.389601266939</c:v>
                </c:pt>
                <c:pt idx="199586">
                  <c:v>462.39191802221302</c:v>
                </c:pt>
                <c:pt idx="199587">
                  <c:v>462.39423477748602</c:v>
                </c:pt>
                <c:pt idx="199588">
                  <c:v>462.39655153275999</c:v>
                </c:pt>
                <c:pt idx="199589">
                  <c:v>462.39886828803299</c:v>
                </c:pt>
                <c:pt idx="199590">
                  <c:v>462.40118504330701</c:v>
                </c:pt>
                <c:pt idx="199591">
                  <c:v>462.40350179858001</c:v>
                </c:pt>
                <c:pt idx="199592">
                  <c:v>462.40581855385398</c:v>
                </c:pt>
                <c:pt idx="199593">
                  <c:v>462.40813530912698</c:v>
                </c:pt>
                <c:pt idx="199594">
                  <c:v>462.410452064401</c:v>
                </c:pt>
                <c:pt idx="199595">
                  <c:v>462.412768819674</c:v>
                </c:pt>
                <c:pt idx="199596">
                  <c:v>462.41508557494802</c:v>
                </c:pt>
                <c:pt idx="199597">
                  <c:v>462.41740233022102</c:v>
                </c:pt>
                <c:pt idx="199598">
                  <c:v>462.41971908549499</c:v>
                </c:pt>
                <c:pt idx="199599">
                  <c:v>462.42203584076799</c:v>
                </c:pt>
                <c:pt idx="199600">
                  <c:v>462.42435259604201</c:v>
                </c:pt>
                <c:pt idx="199601">
                  <c:v>462.42666935131501</c:v>
                </c:pt>
                <c:pt idx="199602">
                  <c:v>462.42898610658898</c:v>
                </c:pt>
                <c:pt idx="199603">
                  <c:v>462.43130286186198</c:v>
                </c:pt>
                <c:pt idx="199604">
                  <c:v>462.433619617136</c:v>
                </c:pt>
                <c:pt idx="199605">
                  <c:v>462.435936372409</c:v>
                </c:pt>
                <c:pt idx="199606">
                  <c:v>462.43825312768303</c:v>
                </c:pt>
                <c:pt idx="199607">
                  <c:v>462.44056988295603</c:v>
                </c:pt>
                <c:pt idx="199608">
                  <c:v>462.44288663822999</c:v>
                </c:pt>
                <c:pt idx="199609">
                  <c:v>462.44520339350299</c:v>
                </c:pt>
                <c:pt idx="199610">
                  <c:v>462.44752014877702</c:v>
                </c:pt>
                <c:pt idx="199611">
                  <c:v>462.44983690405002</c:v>
                </c:pt>
                <c:pt idx="199612">
                  <c:v>462.45215365932398</c:v>
                </c:pt>
                <c:pt idx="199613">
                  <c:v>462.45447041459698</c:v>
                </c:pt>
                <c:pt idx="199614">
                  <c:v>462.45678716987101</c:v>
                </c:pt>
                <c:pt idx="199615">
                  <c:v>462.45910392514401</c:v>
                </c:pt>
                <c:pt idx="199616">
                  <c:v>462.46142068041797</c:v>
                </c:pt>
                <c:pt idx="199617">
                  <c:v>462.46373743569097</c:v>
                </c:pt>
                <c:pt idx="199618">
                  <c:v>462.466054190965</c:v>
                </c:pt>
                <c:pt idx="199619">
                  <c:v>462.468370946238</c:v>
                </c:pt>
                <c:pt idx="199620">
                  <c:v>462.47068770151202</c:v>
                </c:pt>
                <c:pt idx="199621">
                  <c:v>462.47300445678599</c:v>
                </c:pt>
                <c:pt idx="199622">
                  <c:v>462.47532121205899</c:v>
                </c:pt>
                <c:pt idx="199623">
                  <c:v>462.47763796733301</c:v>
                </c:pt>
                <c:pt idx="199624">
                  <c:v>462.47995472260601</c:v>
                </c:pt>
                <c:pt idx="199625">
                  <c:v>462.48227147787998</c:v>
                </c:pt>
                <c:pt idx="199626">
                  <c:v>462.48458823315298</c:v>
                </c:pt>
                <c:pt idx="199627">
                  <c:v>462.486904988427</c:v>
                </c:pt>
                <c:pt idx="199628">
                  <c:v>462.4892217437</c:v>
                </c:pt>
                <c:pt idx="199629">
                  <c:v>462.49153849897402</c:v>
                </c:pt>
                <c:pt idx="199630">
                  <c:v>462.49385525424702</c:v>
                </c:pt>
                <c:pt idx="199631">
                  <c:v>462.49617200952099</c:v>
                </c:pt>
                <c:pt idx="199632">
                  <c:v>462.49848876479399</c:v>
                </c:pt>
                <c:pt idx="199633">
                  <c:v>462.50080552006801</c:v>
                </c:pt>
                <c:pt idx="199634">
                  <c:v>462.50312227534101</c:v>
                </c:pt>
                <c:pt idx="199635">
                  <c:v>462.50543903061498</c:v>
                </c:pt>
                <c:pt idx="199636">
                  <c:v>462.50775578588798</c:v>
                </c:pt>
                <c:pt idx="199637">
                  <c:v>462.510072541162</c:v>
                </c:pt>
                <c:pt idx="199638">
                  <c:v>462.512389296435</c:v>
                </c:pt>
                <c:pt idx="199639">
                  <c:v>462.51470605170903</c:v>
                </c:pt>
                <c:pt idx="199640">
                  <c:v>462.51702280698203</c:v>
                </c:pt>
                <c:pt idx="199641">
                  <c:v>462.51933956225599</c:v>
                </c:pt>
                <c:pt idx="199642">
                  <c:v>462.52165631752899</c:v>
                </c:pt>
                <c:pt idx="199643">
                  <c:v>462.52397307280302</c:v>
                </c:pt>
                <c:pt idx="199644">
                  <c:v>462.52628982807602</c:v>
                </c:pt>
                <c:pt idx="199645">
                  <c:v>462.52860658334998</c:v>
                </c:pt>
                <c:pt idx="199646">
                  <c:v>462.53092333862298</c:v>
                </c:pt>
                <c:pt idx="199647">
                  <c:v>462.53324009389701</c:v>
                </c:pt>
                <c:pt idx="199648">
                  <c:v>462.53555684917001</c:v>
                </c:pt>
                <c:pt idx="199649">
                  <c:v>462.53787360444397</c:v>
                </c:pt>
                <c:pt idx="199650">
                  <c:v>462.54019035971697</c:v>
                </c:pt>
                <c:pt idx="199651">
                  <c:v>462.542507114991</c:v>
                </c:pt>
                <c:pt idx="199652">
                  <c:v>462.544823870264</c:v>
                </c:pt>
                <c:pt idx="199653">
                  <c:v>462.54714062553802</c:v>
                </c:pt>
                <c:pt idx="199654">
                  <c:v>462.54945738081102</c:v>
                </c:pt>
                <c:pt idx="199655">
                  <c:v>462.55177413608499</c:v>
                </c:pt>
                <c:pt idx="199656">
                  <c:v>462.55409089135799</c:v>
                </c:pt>
                <c:pt idx="199657">
                  <c:v>462.55640764663201</c:v>
                </c:pt>
                <c:pt idx="199658">
                  <c:v>462.55872440190501</c:v>
                </c:pt>
                <c:pt idx="199659">
                  <c:v>462.56104115717898</c:v>
                </c:pt>
                <c:pt idx="199660">
                  <c:v>462.56335791245198</c:v>
                </c:pt>
                <c:pt idx="199661">
                  <c:v>462.565674667726</c:v>
                </c:pt>
                <c:pt idx="199662">
                  <c:v>462.567991422999</c:v>
                </c:pt>
                <c:pt idx="199663">
                  <c:v>462.57030817827302</c:v>
                </c:pt>
                <c:pt idx="199664">
                  <c:v>462.57262493354699</c:v>
                </c:pt>
                <c:pt idx="199665">
                  <c:v>462.57494168881999</c:v>
                </c:pt>
                <c:pt idx="199666">
                  <c:v>462.57725844409401</c:v>
                </c:pt>
                <c:pt idx="199667">
                  <c:v>462.57957519936701</c:v>
                </c:pt>
                <c:pt idx="199668">
                  <c:v>462.58189195464098</c:v>
                </c:pt>
                <c:pt idx="199669">
                  <c:v>462.58420870991398</c:v>
                </c:pt>
                <c:pt idx="199670">
                  <c:v>462.586525465188</c:v>
                </c:pt>
                <c:pt idx="199671">
                  <c:v>462.588842220461</c:v>
                </c:pt>
                <c:pt idx="199672">
                  <c:v>462.59115897573503</c:v>
                </c:pt>
                <c:pt idx="199673">
                  <c:v>462.59347573100803</c:v>
                </c:pt>
                <c:pt idx="199674">
                  <c:v>462.59579248628199</c:v>
                </c:pt>
                <c:pt idx="199675">
                  <c:v>462.59810924155499</c:v>
                </c:pt>
                <c:pt idx="199676">
                  <c:v>462.60042599682902</c:v>
                </c:pt>
                <c:pt idx="199677">
                  <c:v>462.60274275210202</c:v>
                </c:pt>
                <c:pt idx="199678">
                  <c:v>462.60505950737598</c:v>
                </c:pt>
                <c:pt idx="199679">
                  <c:v>462.60737626264898</c:v>
                </c:pt>
                <c:pt idx="199680">
                  <c:v>462.60969301792301</c:v>
                </c:pt>
                <c:pt idx="199681">
                  <c:v>462.61200977319601</c:v>
                </c:pt>
                <c:pt idx="199682">
                  <c:v>462.61432652846997</c:v>
                </c:pt>
                <c:pt idx="199683">
                  <c:v>462.61664328374297</c:v>
                </c:pt>
                <c:pt idx="199684">
                  <c:v>462.618960039017</c:v>
                </c:pt>
                <c:pt idx="199685">
                  <c:v>462.62127679429</c:v>
                </c:pt>
                <c:pt idx="199686">
                  <c:v>462.62359354956402</c:v>
                </c:pt>
                <c:pt idx="199687">
                  <c:v>462.62591030483702</c:v>
                </c:pt>
                <c:pt idx="199688">
                  <c:v>462.62822706011099</c:v>
                </c:pt>
                <c:pt idx="199689">
                  <c:v>462.63054381538399</c:v>
                </c:pt>
                <c:pt idx="199690">
                  <c:v>462.63286057065801</c:v>
                </c:pt>
                <c:pt idx="199691">
                  <c:v>462.63517732593101</c:v>
                </c:pt>
                <c:pt idx="199692">
                  <c:v>462.63749408120498</c:v>
                </c:pt>
                <c:pt idx="199693">
                  <c:v>462.63981083647798</c:v>
                </c:pt>
                <c:pt idx="199694">
                  <c:v>462.642127591752</c:v>
                </c:pt>
                <c:pt idx="199695">
                  <c:v>462.644444347025</c:v>
                </c:pt>
                <c:pt idx="199696">
                  <c:v>462.64676110229902</c:v>
                </c:pt>
                <c:pt idx="199697">
                  <c:v>462.64907785757202</c:v>
                </c:pt>
                <c:pt idx="199698">
                  <c:v>462.65139461284599</c:v>
                </c:pt>
                <c:pt idx="199699">
                  <c:v>462.65371136811899</c:v>
                </c:pt>
                <c:pt idx="199700">
                  <c:v>462.65602812339301</c:v>
                </c:pt>
                <c:pt idx="199701">
                  <c:v>462.65834487866601</c:v>
                </c:pt>
                <c:pt idx="199702">
                  <c:v>462.66066163393998</c:v>
                </c:pt>
                <c:pt idx="199703">
                  <c:v>462.66297838921298</c:v>
                </c:pt>
                <c:pt idx="199704">
                  <c:v>462.665295144487</c:v>
                </c:pt>
                <c:pt idx="199705">
                  <c:v>462.66761189976</c:v>
                </c:pt>
                <c:pt idx="199706">
                  <c:v>462.66992865503403</c:v>
                </c:pt>
                <c:pt idx="199707">
                  <c:v>462.67224541030799</c:v>
                </c:pt>
                <c:pt idx="199708">
                  <c:v>462.67456216558099</c:v>
                </c:pt>
                <c:pt idx="199709">
                  <c:v>462.67687892085502</c:v>
                </c:pt>
                <c:pt idx="199710">
                  <c:v>462.67919567612802</c:v>
                </c:pt>
                <c:pt idx="199711">
                  <c:v>462.68151243140198</c:v>
                </c:pt>
                <c:pt idx="199712">
                  <c:v>462.68382918667498</c:v>
                </c:pt>
                <c:pt idx="199713">
                  <c:v>462.68614594194901</c:v>
                </c:pt>
                <c:pt idx="199714">
                  <c:v>462.68846269722201</c:v>
                </c:pt>
                <c:pt idx="199715">
                  <c:v>462.69077945249597</c:v>
                </c:pt>
                <c:pt idx="199716">
                  <c:v>462.69309620776897</c:v>
                </c:pt>
                <c:pt idx="199717">
                  <c:v>462.695412963043</c:v>
                </c:pt>
                <c:pt idx="199718">
                  <c:v>462.697729718316</c:v>
                </c:pt>
                <c:pt idx="199719">
                  <c:v>462.70004647359002</c:v>
                </c:pt>
                <c:pt idx="199720">
                  <c:v>462.70236322886302</c:v>
                </c:pt>
                <c:pt idx="199721">
                  <c:v>462.70467998413699</c:v>
                </c:pt>
                <c:pt idx="199722">
                  <c:v>462.70699673940999</c:v>
                </c:pt>
                <c:pt idx="199723">
                  <c:v>462.70931349468401</c:v>
                </c:pt>
                <c:pt idx="199724">
                  <c:v>462.71163024995701</c:v>
                </c:pt>
                <c:pt idx="199725">
                  <c:v>462.71394700523098</c:v>
                </c:pt>
                <c:pt idx="199726">
                  <c:v>462.71626376050398</c:v>
                </c:pt>
                <c:pt idx="199727">
                  <c:v>462.718580515778</c:v>
                </c:pt>
                <c:pt idx="199728">
                  <c:v>462.720897271051</c:v>
                </c:pt>
                <c:pt idx="199729">
                  <c:v>462.72321402632502</c:v>
                </c:pt>
                <c:pt idx="199730">
                  <c:v>462.72553078159802</c:v>
                </c:pt>
                <c:pt idx="199731">
                  <c:v>462.72784753687199</c:v>
                </c:pt>
                <c:pt idx="199732">
                  <c:v>462.73016429214499</c:v>
                </c:pt>
                <c:pt idx="199733">
                  <c:v>462.73248104741901</c:v>
                </c:pt>
                <c:pt idx="199734">
                  <c:v>462.73479780269201</c:v>
                </c:pt>
                <c:pt idx="199735">
                  <c:v>462.73711455796598</c:v>
                </c:pt>
                <c:pt idx="199736">
                  <c:v>462.73943131323898</c:v>
                </c:pt>
                <c:pt idx="199737">
                  <c:v>462.741748068513</c:v>
                </c:pt>
                <c:pt idx="199738">
                  <c:v>462.744064823786</c:v>
                </c:pt>
                <c:pt idx="199739">
                  <c:v>462.74638157906003</c:v>
                </c:pt>
                <c:pt idx="199740">
                  <c:v>462.74869833433303</c:v>
                </c:pt>
                <c:pt idx="199741">
                  <c:v>462.75101508960699</c:v>
                </c:pt>
                <c:pt idx="199742">
                  <c:v>462.75333184487999</c:v>
                </c:pt>
                <c:pt idx="199743">
                  <c:v>462.75564860015402</c:v>
                </c:pt>
                <c:pt idx="199744">
                  <c:v>462.75796535542702</c:v>
                </c:pt>
                <c:pt idx="199745">
                  <c:v>462.76028211070098</c:v>
                </c:pt>
                <c:pt idx="199746">
                  <c:v>462.76259886597398</c:v>
                </c:pt>
                <c:pt idx="199747">
                  <c:v>462.76491562124801</c:v>
                </c:pt>
                <c:pt idx="199748">
                  <c:v>462.76723237652101</c:v>
                </c:pt>
                <c:pt idx="199749">
                  <c:v>462.76954913179497</c:v>
                </c:pt>
                <c:pt idx="199750">
                  <c:v>462.771865887069</c:v>
                </c:pt>
                <c:pt idx="199751">
                  <c:v>462.774182642342</c:v>
                </c:pt>
                <c:pt idx="199752">
                  <c:v>462.77649939761602</c:v>
                </c:pt>
                <c:pt idx="199753">
                  <c:v>462.77881615288902</c:v>
                </c:pt>
                <c:pt idx="199754">
                  <c:v>462.78113290816299</c:v>
                </c:pt>
                <c:pt idx="199755">
                  <c:v>462.78344966343599</c:v>
                </c:pt>
                <c:pt idx="199756">
                  <c:v>462.78576641871001</c:v>
                </c:pt>
                <c:pt idx="199757">
                  <c:v>462.78808317398301</c:v>
                </c:pt>
                <c:pt idx="199758">
                  <c:v>462.79039992925698</c:v>
                </c:pt>
                <c:pt idx="199759">
                  <c:v>462.79271668452998</c:v>
                </c:pt>
                <c:pt idx="199760">
                  <c:v>462.795033439804</c:v>
                </c:pt>
                <c:pt idx="199761">
                  <c:v>462.797350195077</c:v>
                </c:pt>
                <c:pt idx="199762">
                  <c:v>462.79966695035102</c:v>
                </c:pt>
                <c:pt idx="199763">
                  <c:v>462.80198370562402</c:v>
                </c:pt>
                <c:pt idx="199764">
                  <c:v>462.80430046089799</c:v>
                </c:pt>
                <c:pt idx="199765">
                  <c:v>462.80661721617099</c:v>
                </c:pt>
                <c:pt idx="199766">
                  <c:v>462.80893397144501</c:v>
                </c:pt>
                <c:pt idx="199767">
                  <c:v>462.81125072671801</c:v>
                </c:pt>
                <c:pt idx="199768">
                  <c:v>462.81356748199198</c:v>
                </c:pt>
                <c:pt idx="199769">
                  <c:v>462.81588423726498</c:v>
                </c:pt>
                <c:pt idx="199770">
                  <c:v>462.818200992539</c:v>
                </c:pt>
                <c:pt idx="199771">
                  <c:v>462.820517747812</c:v>
                </c:pt>
                <c:pt idx="199772">
                  <c:v>462.82283450308603</c:v>
                </c:pt>
                <c:pt idx="199773">
                  <c:v>462.82515125835903</c:v>
                </c:pt>
                <c:pt idx="199774">
                  <c:v>462.82746801363299</c:v>
                </c:pt>
                <c:pt idx="199775">
                  <c:v>462.82978476890599</c:v>
                </c:pt>
                <c:pt idx="199776">
                  <c:v>462.83210152418002</c:v>
                </c:pt>
                <c:pt idx="199777">
                  <c:v>462.83441827945302</c:v>
                </c:pt>
                <c:pt idx="199778">
                  <c:v>462.83673503472698</c:v>
                </c:pt>
                <c:pt idx="199779">
                  <c:v>462.83905178999998</c:v>
                </c:pt>
                <c:pt idx="199780">
                  <c:v>462.84136854527401</c:v>
                </c:pt>
                <c:pt idx="199781">
                  <c:v>462.84368530054701</c:v>
                </c:pt>
                <c:pt idx="199782">
                  <c:v>462.84600205582097</c:v>
                </c:pt>
                <c:pt idx="199783">
                  <c:v>462.84831881109398</c:v>
                </c:pt>
                <c:pt idx="199784">
                  <c:v>462.850635566368</c:v>
                </c:pt>
                <c:pt idx="199785">
                  <c:v>462.852952321641</c:v>
                </c:pt>
                <c:pt idx="199786">
                  <c:v>462.85526907691502</c:v>
                </c:pt>
                <c:pt idx="199787">
                  <c:v>462.85758583218802</c:v>
                </c:pt>
                <c:pt idx="199788">
                  <c:v>462.85990258746199</c:v>
                </c:pt>
                <c:pt idx="199789">
                  <c:v>462.86221934273499</c:v>
                </c:pt>
                <c:pt idx="199790">
                  <c:v>462.86453609800901</c:v>
                </c:pt>
                <c:pt idx="199791">
                  <c:v>462.86685285328201</c:v>
                </c:pt>
                <c:pt idx="199792">
                  <c:v>462.86916960855598</c:v>
                </c:pt>
                <c:pt idx="199793">
                  <c:v>462.87148636383</c:v>
                </c:pt>
                <c:pt idx="199794">
                  <c:v>462.873803119103</c:v>
                </c:pt>
                <c:pt idx="199795">
                  <c:v>462.87611987437703</c:v>
                </c:pt>
                <c:pt idx="199796">
                  <c:v>462.87843662965003</c:v>
                </c:pt>
                <c:pt idx="199797">
                  <c:v>462.88075338492399</c:v>
                </c:pt>
                <c:pt idx="199798">
                  <c:v>462.88307014019699</c:v>
                </c:pt>
                <c:pt idx="199799">
                  <c:v>462.88538689547102</c:v>
                </c:pt>
                <c:pt idx="199800">
                  <c:v>462.88770365074402</c:v>
                </c:pt>
                <c:pt idx="199801">
                  <c:v>462.89002040601798</c:v>
                </c:pt>
                <c:pt idx="199802">
                  <c:v>462.89233716129098</c:v>
                </c:pt>
                <c:pt idx="199803">
                  <c:v>462.89465391656501</c:v>
                </c:pt>
                <c:pt idx="199804">
                  <c:v>462.89697067183801</c:v>
                </c:pt>
                <c:pt idx="199805">
                  <c:v>462.89928742711197</c:v>
                </c:pt>
                <c:pt idx="199806">
                  <c:v>462.90160418238497</c:v>
                </c:pt>
                <c:pt idx="199807">
                  <c:v>462.903920937659</c:v>
                </c:pt>
                <c:pt idx="199808">
                  <c:v>462.906237692932</c:v>
                </c:pt>
                <c:pt idx="199809">
                  <c:v>462.90855444820602</c:v>
                </c:pt>
                <c:pt idx="199810">
                  <c:v>462.91087120347902</c:v>
                </c:pt>
                <c:pt idx="199811">
                  <c:v>462.91318795875299</c:v>
                </c:pt>
                <c:pt idx="199812">
                  <c:v>462.91550471402599</c:v>
                </c:pt>
                <c:pt idx="199813">
                  <c:v>462.91782146930001</c:v>
                </c:pt>
                <c:pt idx="199814">
                  <c:v>462.92013822457301</c:v>
                </c:pt>
                <c:pt idx="199815">
                  <c:v>462.92245497984698</c:v>
                </c:pt>
                <c:pt idx="199816">
                  <c:v>462.92477173511998</c:v>
                </c:pt>
                <c:pt idx="199817">
                  <c:v>462.927088490394</c:v>
                </c:pt>
                <c:pt idx="199818">
                  <c:v>462.929405245667</c:v>
                </c:pt>
                <c:pt idx="199819">
                  <c:v>462.93172200094102</c:v>
                </c:pt>
                <c:pt idx="199820">
                  <c:v>462.93403875621402</c:v>
                </c:pt>
                <c:pt idx="199821">
                  <c:v>462.93635551148799</c:v>
                </c:pt>
                <c:pt idx="199822">
                  <c:v>462.93867226676099</c:v>
                </c:pt>
                <c:pt idx="199823">
                  <c:v>462.94098902203501</c:v>
                </c:pt>
                <c:pt idx="199824">
                  <c:v>462.94330577730801</c:v>
                </c:pt>
                <c:pt idx="199825">
                  <c:v>462.94562253258198</c:v>
                </c:pt>
                <c:pt idx="199826">
                  <c:v>462.94793928785498</c:v>
                </c:pt>
                <c:pt idx="199827">
                  <c:v>462.950256043129</c:v>
                </c:pt>
                <c:pt idx="199828">
                  <c:v>462.952572798402</c:v>
                </c:pt>
                <c:pt idx="199829">
                  <c:v>462.95488955367603</c:v>
                </c:pt>
                <c:pt idx="199830">
                  <c:v>462.95720630894903</c:v>
                </c:pt>
                <c:pt idx="199831">
                  <c:v>462.95952306422299</c:v>
                </c:pt>
                <c:pt idx="199832">
                  <c:v>462.96183981949599</c:v>
                </c:pt>
                <c:pt idx="199833">
                  <c:v>462.96415657477002</c:v>
                </c:pt>
                <c:pt idx="199834">
                  <c:v>462.96647333004302</c:v>
                </c:pt>
                <c:pt idx="199835">
                  <c:v>462.96879008531698</c:v>
                </c:pt>
                <c:pt idx="199836">
                  <c:v>462.97110684059101</c:v>
                </c:pt>
                <c:pt idx="199837">
                  <c:v>462.97342359586401</c:v>
                </c:pt>
                <c:pt idx="199838">
                  <c:v>462.97574035113797</c:v>
                </c:pt>
                <c:pt idx="199839">
                  <c:v>462.97805710641097</c:v>
                </c:pt>
                <c:pt idx="199840">
                  <c:v>462.980373861685</c:v>
                </c:pt>
                <c:pt idx="199841">
                  <c:v>462.982690616958</c:v>
                </c:pt>
                <c:pt idx="199842">
                  <c:v>462.98500737223202</c:v>
                </c:pt>
                <c:pt idx="199843">
                  <c:v>462.98732412750502</c:v>
                </c:pt>
                <c:pt idx="199844">
                  <c:v>462.98964088277899</c:v>
                </c:pt>
                <c:pt idx="199845">
                  <c:v>462.99195763805199</c:v>
                </c:pt>
                <c:pt idx="199846">
                  <c:v>462.99427439332601</c:v>
                </c:pt>
                <c:pt idx="199847">
                  <c:v>462.99659114859901</c:v>
                </c:pt>
                <c:pt idx="199848">
                  <c:v>462.99890790387298</c:v>
                </c:pt>
                <c:pt idx="199849">
                  <c:v>463.00122465914598</c:v>
                </c:pt>
                <c:pt idx="199850">
                  <c:v>463.00354141442</c:v>
                </c:pt>
                <c:pt idx="199851">
                  <c:v>463.005858169693</c:v>
                </c:pt>
                <c:pt idx="199852">
                  <c:v>463.00817492496702</c:v>
                </c:pt>
                <c:pt idx="199853">
                  <c:v>463.01049168024002</c:v>
                </c:pt>
                <c:pt idx="199854">
                  <c:v>463.01280843551399</c:v>
                </c:pt>
                <c:pt idx="199855">
                  <c:v>463.01512519078699</c:v>
                </c:pt>
                <c:pt idx="199856">
                  <c:v>463.01744194606101</c:v>
                </c:pt>
                <c:pt idx="199857">
                  <c:v>463.01975870133401</c:v>
                </c:pt>
                <c:pt idx="199858">
                  <c:v>463.02207545660798</c:v>
                </c:pt>
                <c:pt idx="199859">
                  <c:v>463.02439221188098</c:v>
                </c:pt>
                <c:pt idx="199860">
                  <c:v>463.026708967155</c:v>
                </c:pt>
                <c:pt idx="199861">
                  <c:v>463.029025722428</c:v>
                </c:pt>
                <c:pt idx="199862">
                  <c:v>463.03134247770203</c:v>
                </c:pt>
                <c:pt idx="199863">
                  <c:v>463.03365923297503</c:v>
                </c:pt>
                <c:pt idx="199864">
                  <c:v>463.03597598824899</c:v>
                </c:pt>
                <c:pt idx="199865">
                  <c:v>463.03829274352199</c:v>
                </c:pt>
                <c:pt idx="199866">
                  <c:v>463.04060949879602</c:v>
                </c:pt>
                <c:pt idx="199867">
                  <c:v>463.04292625406902</c:v>
                </c:pt>
                <c:pt idx="199868">
                  <c:v>463.04524300934298</c:v>
                </c:pt>
                <c:pt idx="199869">
                  <c:v>463.04755976461598</c:v>
                </c:pt>
                <c:pt idx="199870">
                  <c:v>463.04987651989001</c:v>
                </c:pt>
                <c:pt idx="199871">
                  <c:v>463.05219327516301</c:v>
                </c:pt>
                <c:pt idx="199872">
                  <c:v>463.05451003043697</c:v>
                </c:pt>
                <c:pt idx="199873">
                  <c:v>463.05682678570997</c:v>
                </c:pt>
                <c:pt idx="199874">
                  <c:v>463.059143540984</c:v>
                </c:pt>
                <c:pt idx="199875">
                  <c:v>463.061460296257</c:v>
                </c:pt>
                <c:pt idx="199876">
                  <c:v>463.06377705153102</c:v>
                </c:pt>
                <c:pt idx="199877">
                  <c:v>463.06609380680499</c:v>
                </c:pt>
                <c:pt idx="199878">
                  <c:v>463.06841056207799</c:v>
                </c:pt>
                <c:pt idx="199879">
                  <c:v>463.07072731735201</c:v>
                </c:pt>
                <c:pt idx="199880">
                  <c:v>463.07304407262501</c:v>
                </c:pt>
                <c:pt idx="199881">
                  <c:v>463.07536082789898</c:v>
                </c:pt>
                <c:pt idx="199882">
                  <c:v>463.07767758317198</c:v>
                </c:pt>
                <c:pt idx="199883">
                  <c:v>463.079994338446</c:v>
                </c:pt>
                <c:pt idx="199884">
                  <c:v>463.082311093719</c:v>
                </c:pt>
                <c:pt idx="199885">
                  <c:v>463.08462784899302</c:v>
                </c:pt>
                <c:pt idx="199886">
                  <c:v>463.08694460426602</c:v>
                </c:pt>
                <c:pt idx="199887">
                  <c:v>463.08926135953999</c:v>
                </c:pt>
                <c:pt idx="199888">
                  <c:v>463.09157811481299</c:v>
                </c:pt>
                <c:pt idx="199889">
                  <c:v>463.09389487008701</c:v>
                </c:pt>
                <c:pt idx="199890">
                  <c:v>463.09621162536001</c:v>
                </c:pt>
                <c:pt idx="199891">
                  <c:v>463.09852838063398</c:v>
                </c:pt>
                <c:pt idx="199892">
                  <c:v>463.10084513590698</c:v>
                </c:pt>
                <c:pt idx="199893">
                  <c:v>463.103161891181</c:v>
                </c:pt>
                <c:pt idx="199894">
                  <c:v>463.105478646454</c:v>
                </c:pt>
                <c:pt idx="199895">
                  <c:v>463.10779540172803</c:v>
                </c:pt>
                <c:pt idx="199896">
                  <c:v>463.11011215700103</c:v>
                </c:pt>
                <c:pt idx="199897">
                  <c:v>463.11242891227499</c:v>
                </c:pt>
                <c:pt idx="199898">
                  <c:v>463.11474566754799</c:v>
                </c:pt>
                <c:pt idx="199899">
                  <c:v>463.11706242282202</c:v>
                </c:pt>
                <c:pt idx="199900">
                  <c:v>463.11937917809502</c:v>
                </c:pt>
                <c:pt idx="199901">
                  <c:v>463.12169593336898</c:v>
                </c:pt>
                <c:pt idx="199902">
                  <c:v>463.12401268864198</c:v>
                </c:pt>
                <c:pt idx="199903">
                  <c:v>463.12632944391601</c:v>
                </c:pt>
                <c:pt idx="199904">
                  <c:v>463.12864619918901</c:v>
                </c:pt>
                <c:pt idx="199905">
                  <c:v>463.13096295446297</c:v>
                </c:pt>
                <c:pt idx="199906">
                  <c:v>463.13327970973597</c:v>
                </c:pt>
                <c:pt idx="199907">
                  <c:v>463.13559646501</c:v>
                </c:pt>
                <c:pt idx="199908">
                  <c:v>463.137913220283</c:v>
                </c:pt>
                <c:pt idx="199909">
                  <c:v>463.14022997555702</c:v>
                </c:pt>
                <c:pt idx="199910">
                  <c:v>463.14254673083002</c:v>
                </c:pt>
                <c:pt idx="199911">
                  <c:v>463.14486348610399</c:v>
                </c:pt>
                <c:pt idx="199912">
                  <c:v>463.14718024137699</c:v>
                </c:pt>
                <c:pt idx="199913">
                  <c:v>463.14949699665101</c:v>
                </c:pt>
                <c:pt idx="199914">
                  <c:v>463.15181375192401</c:v>
                </c:pt>
                <c:pt idx="199915">
                  <c:v>463.15413050719798</c:v>
                </c:pt>
                <c:pt idx="199916">
                  <c:v>463.15644726247098</c:v>
                </c:pt>
                <c:pt idx="199917">
                  <c:v>463.158764017745</c:v>
                </c:pt>
                <c:pt idx="199918">
                  <c:v>463.161080773018</c:v>
                </c:pt>
                <c:pt idx="199919">
                  <c:v>463.16339752829202</c:v>
                </c:pt>
                <c:pt idx="199920">
                  <c:v>463.16571428356599</c:v>
                </c:pt>
                <c:pt idx="199921">
                  <c:v>463.16803103883899</c:v>
                </c:pt>
                <c:pt idx="199922">
                  <c:v>463.17034779411301</c:v>
                </c:pt>
                <c:pt idx="199923">
                  <c:v>463.17266454938601</c:v>
                </c:pt>
                <c:pt idx="199924">
                  <c:v>463.17498130465998</c:v>
                </c:pt>
                <c:pt idx="199925">
                  <c:v>463.17729805993298</c:v>
                </c:pt>
                <c:pt idx="199926">
                  <c:v>463.179614815207</c:v>
                </c:pt>
                <c:pt idx="199927">
                  <c:v>463.18193157048</c:v>
                </c:pt>
                <c:pt idx="199928">
                  <c:v>463.18424832575403</c:v>
                </c:pt>
                <c:pt idx="199929">
                  <c:v>463.18656508102703</c:v>
                </c:pt>
                <c:pt idx="199930">
                  <c:v>463.18888183630099</c:v>
                </c:pt>
                <c:pt idx="199931">
                  <c:v>463.19119859157399</c:v>
                </c:pt>
                <c:pt idx="199932">
                  <c:v>463.19351534684802</c:v>
                </c:pt>
                <c:pt idx="199933">
                  <c:v>463.19583210212102</c:v>
                </c:pt>
                <c:pt idx="199934">
                  <c:v>463.19814885739498</c:v>
                </c:pt>
                <c:pt idx="199935">
                  <c:v>463.20046561266798</c:v>
                </c:pt>
                <c:pt idx="199936">
                  <c:v>463.20278236794201</c:v>
                </c:pt>
                <c:pt idx="199937">
                  <c:v>463.20509912321501</c:v>
                </c:pt>
                <c:pt idx="199938">
                  <c:v>463.20741587848897</c:v>
                </c:pt>
                <c:pt idx="199939">
                  <c:v>463.20973263376197</c:v>
                </c:pt>
                <c:pt idx="199940">
                  <c:v>463.212049389036</c:v>
                </c:pt>
                <c:pt idx="199941">
                  <c:v>463.214366144309</c:v>
                </c:pt>
                <c:pt idx="199942">
                  <c:v>463.21668289958302</c:v>
                </c:pt>
                <c:pt idx="199943">
                  <c:v>463.21899965485602</c:v>
                </c:pt>
                <c:pt idx="199944">
                  <c:v>463.22131641012999</c:v>
                </c:pt>
                <c:pt idx="199945">
                  <c:v>463.22363316540299</c:v>
                </c:pt>
                <c:pt idx="199946">
                  <c:v>463.22594992067701</c:v>
                </c:pt>
                <c:pt idx="199947">
                  <c:v>463.22826667595001</c:v>
                </c:pt>
                <c:pt idx="199948">
                  <c:v>463.23058343122398</c:v>
                </c:pt>
                <c:pt idx="199949">
                  <c:v>463.23290018649698</c:v>
                </c:pt>
                <c:pt idx="199950">
                  <c:v>463.235216941771</c:v>
                </c:pt>
                <c:pt idx="199951">
                  <c:v>463.237533697044</c:v>
                </c:pt>
                <c:pt idx="199952">
                  <c:v>463.23985045231802</c:v>
                </c:pt>
                <c:pt idx="199953">
                  <c:v>463.24216720759102</c:v>
                </c:pt>
                <c:pt idx="199954">
                  <c:v>463.24448396286499</c:v>
                </c:pt>
                <c:pt idx="199955">
                  <c:v>463.24680071813799</c:v>
                </c:pt>
                <c:pt idx="199956">
                  <c:v>463.24911747341201</c:v>
                </c:pt>
                <c:pt idx="199957">
                  <c:v>463.25143422868501</c:v>
                </c:pt>
                <c:pt idx="199958">
                  <c:v>463.25375098395898</c:v>
                </c:pt>
                <c:pt idx="199959">
                  <c:v>463.25606773923198</c:v>
                </c:pt>
                <c:pt idx="199960">
                  <c:v>463.258384494506</c:v>
                </c:pt>
                <c:pt idx="199961">
                  <c:v>463.260701249779</c:v>
                </c:pt>
                <c:pt idx="199962">
                  <c:v>463.26301800505303</c:v>
                </c:pt>
                <c:pt idx="199963">
                  <c:v>463.26533476032699</c:v>
                </c:pt>
                <c:pt idx="199964">
                  <c:v>463.26765151559999</c:v>
                </c:pt>
                <c:pt idx="199965">
                  <c:v>463.26996827087402</c:v>
                </c:pt>
                <c:pt idx="199966">
                  <c:v>463.27228502614702</c:v>
                </c:pt>
                <c:pt idx="199967">
                  <c:v>463.27460178142098</c:v>
                </c:pt>
                <c:pt idx="199968">
                  <c:v>463.27691853669398</c:v>
                </c:pt>
                <c:pt idx="199969">
                  <c:v>463.27923529196801</c:v>
                </c:pt>
                <c:pt idx="199970">
                  <c:v>463.28155204724101</c:v>
                </c:pt>
                <c:pt idx="199971">
                  <c:v>463.28386880251497</c:v>
                </c:pt>
                <c:pt idx="199972">
                  <c:v>463.28618555778797</c:v>
                </c:pt>
                <c:pt idx="199973">
                  <c:v>463.288502313062</c:v>
                </c:pt>
                <c:pt idx="199974">
                  <c:v>463.290819068335</c:v>
                </c:pt>
                <c:pt idx="199975">
                  <c:v>463.29313582360902</c:v>
                </c:pt>
                <c:pt idx="199976">
                  <c:v>463.29545257888202</c:v>
                </c:pt>
                <c:pt idx="199977">
                  <c:v>463.29776933415599</c:v>
                </c:pt>
                <c:pt idx="199978">
                  <c:v>463.30008608942899</c:v>
                </c:pt>
                <c:pt idx="199979">
                  <c:v>463.30240284470301</c:v>
                </c:pt>
                <c:pt idx="199980">
                  <c:v>463.30471959997601</c:v>
                </c:pt>
                <c:pt idx="199981">
                  <c:v>463.30703635524998</c:v>
                </c:pt>
                <c:pt idx="199982">
                  <c:v>463.30935311052298</c:v>
                </c:pt>
                <c:pt idx="199983">
                  <c:v>463.311669865797</c:v>
                </c:pt>
                <c:pt idx="199984">
                  <c:v>463.31398662107</c:v>
                </c:pt>
                <c:pt idx="199985">
                  <c:v>463.31630337634402</c:v>
                </c:pt>
                <c:pt idx="199986">
                  <c:v>463.31862013161702</c:v>
                </c:pt>
                <c:pt idx="199987">
                  <c:v>463.32093688689099</c:v>
                </c:pt>
                <c:pt idx="199988">
                  <c:v>463.32325364216399</c:v>
                </c:pt>
                <c:pt idx="199989">
                  <c:v>463.32557039743801</c:v>
                </c:pt>
                <c:pt idx="199990">
                  <c:v>463.32788715271101</c:v>
                </c:pt>
                <c:pt idx="199991">
                  <c:v>463.33020390798498</c:v>
                </c:pt>
                <c:pt idx="199992">
                  <c:v>463.33252066325798</c:v>
                </c:pt>
                <c:pt idx="199993">
                  <c:v>463.334837418532</c:v>
                </c:pt>
                <c:pt idx="199994">
                  <c:v>463.337154173805</c:v>
                </c:pt>
                <c:pt idx="199995">
                  <c:v>463.33947092907903</c:v>
                </c:pt>
                <c:pt idx="199996">
                  <c:v>463.34178768435203</c:v>
                </c:pt>
                <c:pt idx="199997">
                  <c:v>463.34410443962599</c:v>
                </c:pt>
                <c:pt idx="199998">
                  <c:v>463.34642119489899</c:v>
                </c:pt>
                <c:pt idx="199999">
                  <c:v>463.34873795017302</c:v>
                </c:pt>
                <c:pt idx="200000">
                  <c:v>463.35105470544602</c:v>
                </c:pt>
                <c:pt idx="200001">
                  <c:v>463.35337146071998</c:v>
                </c:pt>
                <c:pt idx="200002">
                  <c:v>463.35568821599298</c:v>
                </c:pt>
                <c:pt idx="200003">
                  <c:v>463.35800497126701</c:v>
                </c:pt>
                <c:pt idx="200004">
                  <c:v>463.36032172654001</c:v>
                </c:pt>
                <c:pt idx="200005">
                  <c:v>463.36263848181397</c:v>
                </c:pt>
                <c:pt idx="200006">
                  <c:v>463.364955237088</c:v>
                </c:pt>
                <c:pt idx="200007">
                  <c:v>463.367271992361</c:v>
                </c:pt>
                <c:pt idx="200008">
                  <c:v>463.36958874763502</c:v>
                </c:pt>
                <c:pt idx="200009">
                  <c:v>463.37190550290802</c:v>
                </c:pt>
                <c:pt idx="200010">
                  <c:v>463.37422225818199</c:v>
                </c:pt>
                <c:pt idx="200011">
                  <c:v>463.37653901345499</c:v>
                </c:pt>
                <c:pt idx="200012">
                  <c:v>463.37885576872901</c:v>
                </c:pt>
                <c:pt idx="200013">
                  <c:v>463.38117252400201</c:v>
                </c:pt>
                <c:pt idx="200014">
                  <c:v>463.38348927927598</c:v>
                </c:pt>
                <c:pt idx="200015">
                  <c:v>463.38580603454898</c:v>
                </c:pt>
                <c:pt idx="200016">
                  <c:v>463.388122789823</c:v>
                </c:pt>
                <c:pt idx="200017">
                  <c:v>463.390439545096</c:v>
                </c:pt>
                <c:pt idx="200018">
                  <c:v>463.39275630037002</c:v>
                </c:pt>
                <c:pt idx="200019">
                  <c:v>463.39507305564302</c:v>
                </c:pt>
                <c:pt idx="200020">
                  <c:v>463.39738981091699</c:v>
                </c:pt>
                <c:pt idx="200021">
                  <c:v>463.39970656618999</c:v>
                </c:pt>
                <c:pt idx="200022">
                  <c:v>463.40202332146401</c:v>
                </c:pt>
                <c:pt idx="200023">
                  <c:v>463.40434007673701</c:v>
                </c:pt>
                <c:pt idx="200024">
                  <c:v>463.40665683201098</c:v>
                </c:pt>
                <c:pt idx="200025">
                  <c:v>463.40897358728398</c:v>
                </c:pt>
                <c:pt idx="200026">
                  <c:v>463.411290342558</c:v>
                </c:pt>
                <c:pt idx="200027">
                  <c:v>463.413607097831</c:v>
                </c:pt>
                <c:pt idx="200028">
                  <c:v>463.41592385310503</c:v>
                </c:pt>
                <c:pt idx="200029">
                  <c:v>463.41824060837803</c:v>
                </c:pt>
                <c:pt idx="200030">
                  <c:v>463.42055736365199</c:v>
                </c:pt>
                <c:pt idx="200031">
                  <c:v>463.42287411892499</c:v>
                </c:pt>
                <c:pt idx="200032">
                  <c:v>463.42519087419902</c:v>
                </c:pt>
                <c:pt idx="200033">
                  <c:v>463.42750762947202</c:v>
                </c:pt>
                <c:pt idx="200034">
                  <c:v>463.42982438474598</c:v>
                </c:pt>
                <c:pt idx="200035">
                  <c:v>463.43214114001898</c:v>
                </c:pt>
                <c:pt idx="200036">
                  <c:v>463.43445789529301</c:v>
                </c:pt>
                <c:pt idx="200037">
                  <c:v>463.43677465056601</c:v>
                </c:pt>
                <c:pt idx="200038">
                  <c:v>463.43909140583997</c:v>
                </c:pt>
                <c:pt idx="200039">
                  <c:v>463.44140816111297</c:v>
                </c:pt>
                <c:pt idx="200040">
                  <c:v>463.443724916387</c:v>
                </c:pt>
                <c:pt idx="200041">
                  <c:v>463.44604167166</c:v>
                </c:pt>
                <c:pt idx="200042">
                  <c:v>463.44835842693402</c:v>
                </c:pt>
                <c:pt idx="200043">
                  <c:v>463.45067518220702</c:v>
                </c:pt>
                <c:pt idx="200044">
                  <c:v>463.45299193748099</c:v>
                </c:pt>
                <c:pt idx="200045">
                  <c:v>463.45530869275399</c:v>
                </c:pt>
                <c:pt idx="200046">
                  <c:v>463.45762544802801</c:v>
                </c:pt>
                <c:pt idx="200047">
                  <c:v>463.45994220330101</c:v>
                </c:pt>
                <c:pt idx="200048">
                  <c:v>463.46225895857498</c:v>
                </c:pt>
                <c:pt idx="200049">
                  <c:v>463.464575713849</c:v>
                </c:pt>
                <c:pt idx="200050">
                  <c:v>463.466892469122</c:v>
                </c:pt>
                <c:pt idx="200051">
                  <c:v>463.46920922439602</c:v>
                </c:pt>
                <c:pt idx="200052">
                  <c:v>463.47152597966902</c:v>
                </c:pt>
                <c:pt idx="200053">
                  <c:v>463.47384273494299</c:v>
                </c:pt>
                <c:pt idx="200054">
                  <c:v>463.47615949021599</c:v>
                </c:pt>
                <c:pt idx="200055">
                  <c:v>463.47847624549001</c:v>
                </c:pt>
                <c:pt idx="200056">
                  <c:v>463.48079300076301</c:v>
                </c:pt>
                <c:pt idx="200057">
                  <c:v>463.48310975603698</c:v>
                </c:pt>
                <c:pt idx="200058">
                  <c:v>463.48542651130998</c:v>
                </c:pt>
                <c:pt idx="200059">
                  <c:v>463.487743266584</c:v>
                </c:pt>
                <c:pt idx="200060">
                  <c:v>463.490060021857</c:v>
                </c:pt>
                <c:pt idx="200061">
                  <c:v>463.49237677713103</c:v>
                </c:pt>
                <c:pt idx="200062">
                  <c:v>463.49469353240403</c:v>
                </c:pt>
                <c:pt idx="200063">
                  <c:v>463.49701028767799</c:v>
                </c:pt>
                <c:pt idx="200064">
                  <c:v>463.49932704295099</c:v>
                </c:pt>
                <c:pt idx="200065">
                  <c:v>463.50164379822502</c:v>
                </c:pt>
                <c:pt idx="200066">
                  <c:v>463.50396055349802</c:v>
                </c:pt>
                <c:pt idx="200067">
                  <c:v>463.50627730877198</c:v>
                </c:pt>
                <c:pt idx="200068">
                  <c:v>463.50859406404498</c:v>
                </c:pt>
                <c:pt idx="200069">
                  <c:v>463.51091081931901</c:v>
                </c:pt>
                <c:pt idx="200070">
                  <c:v>463.51322757459201</c:v>
                </c:pt>
                <c:pt idx="200071">
                  <c:v>463.51554432986597</c:v>
                </c:pt>
                <c:pt idx="200072">
                  <c:v>463.51786108513897</c:v>
                </c:pt>
                <c:pt idx="200073">
                  <c:v>463.520177840413</c:v>
                </c:pt>
                <c:pt idx="200074">
                  <c:v>463.522494595686</c:v>
                </c:pt>
                <c:pt idx="200075">
                  <c:v>463.52481135096002</c:v>
                </c:pt>
                <c:pt idx="200076">
                  <c:v>463.52712810623302</c:v>
                </c:pt>
                <c:pt idx="200077">
                  <c:v>463.52944486150699</c:v>
                </c:pt>
                <c:pt idx="200078">
                  <c:v>463.53176161677999</c:v>
                </c:pt>
                <c:pt idx="200079">
                  <c:v>463.53407837205401</c:v>
                </c:pt>
                <c:pt idx="200080">
                  <c:v>463.53639512732701</c:v>
                </c:pt>
                <c:pt idx="200081">
                  <c:v>463.53871188260098</c:v>
                </c:pt>
                <c:pt idx="200082">
                  <c:v>463.54102863787398</c:v>
                </c:pt>
                <c:pt idx="200083">
                  <c:v>463.543345393148</c:v>
                </c:pt>
                <c:pt idx="200084">
                  <c:v>463.545662148421</c:v>
                </c:pt>
                <c:pt idx="200085">
                  <c:v>463.54797890369503</c:v>
                </c:pt>
                <c:pt idx="200086">
                  <c:v>463.55029565896803</c:v>
                </c:pt>
                <c:pt idx="200087">
                  <c:v>463.55261241424199</c:v>
                </c:pt>
                <c:pt idx="200088">
                  <c:v>463.55492916951499</c:v>
                </c:pt>
                <c:pt idx="200089">
                  <c:v>463.55724592478902</c:v>
                </c:pt>
                <c:pt idx="200090">
                  <c:v>463.55956268006202</c:v>
                </c:pt>
                <c:pt idx="200091">
                  <c:v>463.56187943533598</c:v>
                </c:pt>
                <c:pt idx="200092">
                  <c:v>463.56419619061001</c:v>
                </c:pt>
                <c:pt idx="200093">
                  <c:v>463.56651294588301</c:v>
                </c:pt>
                <c:pt idx="200094">
                  <c:v>463.56882970115697</c:v>
                </c:pt>
                <c:pt idx="200095">
                  <c:v>463.57114645642997</c:v>
                </c:pt>
                <c:pt idx="200096">
                  <c:v>463.573463211704</c:v>
                </c:pt>
                <c:pt idx="200097">
                  <c:v>463.575779966977</c:v>
                </c:pt>
                <c:pt idx="200098">
                  <c:v>463.57809672225102</c:v>
                </c:pt>
                <c:pt idx="200099">
                  <c:v>463.58041347752402</c:v>
                </c:pt>
                <c:pt idx="200100">
                  <c:v>463.58273023279799</c:v>
                </c:pt>
                <c:pt idx="200101">
                  <c:v>463.58504698807099</c:v>
                </c:pt>
                <c:pt idx="200102">
                  <c:v>463.58736374334501</c:v>
                </c:pt>
                <c:pt idx="200103">
                  <c:v>463.58968049861801</c:v>
                </c:pt>
                <c:pt idx="200104">
                  <c:v>463.59199725389198</c:v>
                </c:pt>
                <c:pt idx="200105">
                  <c:v>463.59431400916498</c:v>
                </c:pt>
                <c:pt idx="200106">
                  <c:v>463.596630764439</c:v>
                </c:pt>
                <c:pt idx="200107">
                  <c:v>463.598947519712</c:v>
                </c:pt>
                <c:pt idx="200108">
                  <c:v>463.60126427498602</c:v>
                </c:pt>
                <c:pt idx="200109">
                  <c:v>463.60358103025902</c:v>
                </c:pt>
                <c:pt idx="200110">
                  <c:v>463.60589778553299</c:v>
                </c:pt>
                <c:pt idx="200111">
                  <c:v>463.60821454080599</c:v>
                </c:pt>
                <c:pt idx="200112">
                  <c:v>463.61053129608001</c:v>
                </c:pt>
                <c:pt idx="200113">
                  <c:v>463.61284805135301</c:v>
                </c:pt>
                <c:pt idx="200114">
                  <c:v>463.61516480662698</c:v>
                </c:pt>
                <c:pt idx="200115">
                  <c:v>463.61748156189998</c:v>
                </c:pt>
                <c:pt idx="200116">
                  <c:v>463.619798317174</c:v>
                </c:pt>
                <c:pt idx="200117">
                  <c:v>463.622115072447</c:v>
                </c:pt>
                <c:pt idx="200118">
                  <c:v>463.62443182772103</c:v>
                </c:pt>
                <c:pt idx="200119">
                  <c:v>463.62674858299403</c:v>
                </c:pt>
                <c:pt idx="200120">
                  <c:v>463.62906533826799</c:v>
                </c:pt>
                <c:pt idx="200121">
                  <c:v>463.63138209354099</c:v>
                </c:pt>
                <c:pt idx="200122">
                  <c:v>463.63369884881502</c:v>
                </c:pt>
                <c:pt idx="200123">
                  <c:v>463.63601560408802</c:v>
                </c:pt>
                <c:pt idx="200124">
                  <c:v>463.63833235936198</c:v>
                </c:pt>
                <c:pt idx="200125">
                  <c:v>463.64064911463498</c:v>
                </c:pt>
                <c:pt idx="200126">
                  <c:v>463.64296586990901</c:v>
                </c:pt>
                <c:pt idx="200127">
                  <c:v>463.64528262518201</c:v>
                </c:pt>
                <c:pt idx="200128">
                  <c:v>463.64759938045597</c:v>
                </c:pt>
                <c:pt idx="200129">
                  <c:v>463.64991613572897</c:v>
                </c:pt>
                <c:pt idx="200130">
                  <c:v>463.652232891003</c:v>
                </c:pt>
                <c:pt idx="200131">
                  <c:v>463.654549646276</c:v>
                </c:pt>
                <c:pt idx="200132">
                  <c:v>463.65686640155002</c:v>
                </c:pt>
                <c:pt idx="200133">
                  <c:v>463.65918315682399</c:v>
                </c:pt>
                <c:pt idx="200134">
                  <c:v>463.66149991209699</c:v>
                </c:pt>
                <c:pt idx="200135">
                  <c:v>463.66381666737101</c:v>
                </c:pt>
                <c:pt idx="200136">
                  <c:v>463.66613342264401</c:v>
                </c:pt>
                <c:pt idx="200137">
                  <c:v>463.66845017791798</c:v>
                </c:pt>
                <c:pt idx="200138">
                  <c:v>463.67076693319098</c:v>
                </c:pt>
                <c:pt idx="200139">
                  <c:v>463.673083688465</c:v>
                </c:pt>
                <c:pt idx="200140">
                  <c:v>463.675400443738</c:v>
                </c:pt>
                <c:pt idx="200141">
                  <c:v>463.67771719901202</c:v>
                </c:pt>
                <c:pt idx="200142">
                  <c:v>463.68003395428502</c:v>
                </c:pt>
                <c:pt idx="200143">
                  <c:v>463.68235070955899</c:v>
                </c:pt>
                <c:pt idx="200144">
                  <c:v>463.68466746483199</c:v>
                </c:pt>
                <c:pt idx="200145">
                  <c:v>463.68698422010601</c:v>
                </c:pt>
                <c:pt idx="200146">
                  <c:v>463.68930097537901</c:v>
                </c:pt>
                <c:pt idx="200147">
                  <c:v>463.69161773065298</c:v>
                </c:pt>
                <c:pt idx="200148">
                  <c:v>463.69393448592598</c:v>
                </c:pt>
                <c:pt idx="200149">
                  <c:v>463.6962512412</c:v>
                </c:pt>
                <c:pt idx="200150">
                  <c:v>463.698567996473</c:v>
                </c:pt>
                <c:pt idx="200151">
                  <c:v>463.70088475174703</c:v>
                </c:pt>
                <c:pt idx="200152">
                  <c:v>463.70320150702003</c:v>
                </c:pt>
                <c:pt idx="200153">
                  <c:v>463.70551826229399</c:v>
                </c:pt>
                <c:pt idx="200154">
                  <c:v>463.70783501756699</c:v>
                </c:pt>
                <c:pt idx="200155">
                  <c:v>463.71015177284102</c:v>
                </c:pt>
                <c:pt idx="200156">
                  <c:v>463.71246852811402</c:v>
                </c:pt>
                <c:pt idx="200157">
                  <c:v>463.71478528338798</c:v>
                </c:pt>
                <c:pt idx="200158">
                  <c:v>463.71710203866098</c:v>
                </c:pt>
                <c:pt idx="200159">
                  <c:v>463.71941879393501</c:v>
                </c:pt>
                <c:pt idx="200160">
                  <c:v>463.72173554920801</c:v>
                </c:pt>
                <c:pt idx="200161">
                  <c:v>463.72405230448197</c:v>
                </c:pt>
                <c:pt idx="200162">
                  <c:v>463.72636905975497</c:v>
                </c:pt>
                <c:pt idx="200163">
                  <c:v>463.728685815029</c:v>
                </c:pt>
                <c:pt idx="200164">
                  <c:v>463.731002570302</c:v>
                </c:pt>
                <c:pt idx="200165">
                  <c:v>463.73331932557602</c:v>
                </c:pt>
                <c:pt idx="200166">
                  <c:v>463.73563608084902</c:v>
                </c:pt>
                <c:pt idx="200167">
                  <c:v>463.73795283612299</c:v>
                </c:pt>
                <c:pt idx="200168">
                  <c:v>463.74026959139599</c:v>
                </c:pt>
                <c:pt idx="200169">
                  <c:v>463.74258634667001</c:v>
                </c:pt>
                <c:pt idx="200170">
                  <c:v>463.74490310194301</c:v>
                </c:pt>
                <c:pt idx="200171">
                  <c:v>463.74721985721698</c:v>
                </c:pt>
                <c:pt idx="200172">
                  <c:v>463.74953661248998</c:v>
                </c:pt>
                <c:pt idx="200173">
                  <c:v>463.751853367764</c:v>
                </c:pt>
                <c:pt idx="200174">
                  <c:v>463.754170123037</c:v>
                </c:pt>
                <c:pt idx="200175">
                  <c:v>463.75648687831102</c:v>
                </c:pt>
                <c:pt idx="200176">
                  <c:v>463.75880363358499</c:v>
                </c:pt>
                <c:pt idx="200177">
                  <c:v>463.76112038885799</c:v>
                </c:pt>
                <c:pt idx="200178">
                  <c:v>463.76343714413201</c:v>
                </c:pt>
                <c:pt idx="200179">
                  <c:v>463.76575389940501</c:v>
                </c:pt>
                <c:pt idx="200180">
                  <c:v>463.76807065467898</c:v>
                </c:pt>
                <c:pt idx="200181">
                  <c:v>463.77038740995198</c:v>
                </c:pt>
                <c:pt idx="200182">
                  <c:v>463.772704165226</c:v>
                </c:pt>
                <c:pt idx="200183">
                  <c:v>463.775020920499</c:v>
                </c:pt>
                <c:pt idx="200184">
                  <c:v>463.77733767577303</c:v>
                </c:pt>
                <c:pt idx="200185">
                  <c:v>463.77965443104603</c:v>
                </c:pt>
                <c:pt idx="200186">
                  <c:v>463.78197118631999</c:v>
                </c:pt>
                <c:pt idx="200187">
                  <c:v>463.78428794159299</c:v>
                </c:pt>
                <c:pt idx="200188">
                  <c:v>463.78660469686702</c:v>
                </c:pt>
                <c:pt idx="200189">
                  <c:v>463.78892145214002</c:v>
                </c:pt>
                <c:pt idx="200190">
                  <c:v>463.79123820741398</c:v>
                </c:pt>
                <c:pt idx="200191">
                  <c:v>463.79355496268698</c:v>
                </c:pt>
                <c:pt idx="200192">
                  <c:v>463.79587171796101</c:v>
                </c:pt>
                <c:pt idx="200193">
                  <c:v>463.79818847323401</c:v>
                </c:pt>
                <c:pt idx="200194">
                  <c:v>463.80050522850797</c:v>
                </c:pt>
                <c:pt idx="200195">
                  <c:v>463.80282198378097</c:v>
                </c:pt>
                <c:pt idx="200196">
                  <c:v>463.805138739055</c:v>
                </c:pt>
                <c:pt idx="200197">
                  <c:v>463.807455494328</c:v>
                </c:pt>
                <c:pt idx="200198">
                  <c:v>463.80977224960202</c:v>
                </c:pt>
                <c:pt idx="200199">
                  <c:v>463.81208900487502</c:v>
                </c:pt>
                <c:pt idx="200200">
                  <c:v>463.81440576014899</c:v>
                </c:pt>
                <c:pt idx="200201">
                  <c:v>463.81672251542199</c:v>
                </c:pt>
                <c:pt idx="200202">
                  <c:v>463.81903927069601</c:v>
                </c:pt>
                <c:pt idx="200203">
                  <c:v>463.82135602596901</c:v>
                </c:pt>
                <c:pt idx="200204">
                  <c:v>463.82367278124298</c:v>
                </c:pt>
                <c:pt idx="200205">
                  <c:v>463.82598953651598</c:v>
                </c:pt>
                <c:pt idx="200206">
                  <c:v>463.82830629179</c:v>
                </c:pt>
                <c:pt idx="200207">
                  <c:v>463.830623047063</c:v>
                </c:pt>
                <c:pt idx="200208">
                  <c:v>463.83293980233702</c:v>
                </c:pt>
                <c:pt idx="200209">
                  <c:v>463.83525655761002</c:v>
                </c:pt>
                <c:pt idx="200210">
                  <c:v>463.83757331288399</c:v>
                </c:pt>
                <c:pt idx="200211">
                  <c:v>463.83989006815699</c:v>
                </c:pt>
                <c:pt idx="200212">
                  <c:v>463.84220682343101</c:v>
                </c:pt>
                <c:pt idx="200213">
                  <c:v>463.84452357870401</c:v>
                </c:pt>
                <c:pt idx="200214">
                  <c:v>463.84684033397798</c:v>
                </c:pt>
                <c:pt idx="200215">
                  <c:v>463.84915708925098</c:v>
                </c:pt>
                <c:pt idx="200216">
                  <c:v>463.851473844525</c:v>
                </c:pt>
                <c:pt idx="200217">
                  <c:v>463.853790599798</c:v>
                </c:pt>
                <c:pt idx="200218">
                  <c:v>463.85610735507203</c:v>
                </c:pt>
                <c:pt idx="200219">
                  <c:v>463.85842411034599</c:v>
                </c:pt>
                <c:pt idx="200220">
                  <c:v>463.86074086561899</c:v>
                </c:pt>
                <c:pt idx="200221">
                  <c:v>463.86305762089302</c:v>
                </c:pt>
                <c:pt idx="200222">
                  <c:v>463.86537437616602</c:v>
                </c:pt>
                <c:pt idx="200223">
                  <c:v>463.86769113143998</c:v>
                </c:pt>
                <c:pt idx="200224">
                  <c:v>463.87000788671298</c:v>
                </c:pt>
                <c:pt idx="200225">
                  <c:v>463.87232464198701</c:v>
                </c:pt>
                <c:pt idx="200226">
                  <c:v>463.87464139726001</c:v>
                </c:pt>
                <c:pt idx="200227">
                  <c:v>463.87695815253397</c:v>
                </c:pt>
                <c:pt idx="200228">
                  <c:v>463.87927490780697</c:v>
                </c:pt>
                <c:pt idx="200229">
                  <c:v>463.881591663081</c:v>
                </c:pt>
                <c:pt idx="200230">
                  <c:v>463.883908418354</c:v>
                </c:pt>
                <c:pt idx="200231">
                  <c:v>463.88622517362802</c:v>
                </c:pt>
                <c:pt idx="200232">
                  <c:v>463.88854192890102</c:v>
                </c:pt>
                <c:pt idx="200233">
                  <c:v>463.89085868417499</c:v>
                </c:pt>
                <c:pt idx="200234">
                  <c:v>463.89317543944799</c:v>
                </c:pt>
                <c:pt idx="200235">
                  <c:v>463.89549219472201</c:v>
                </c:pt>
                <c:pt idx="200236">
                  <c:v>463.89780894999501</c:v>
                </c:pt>
                <c:pt idx="200237">
                  <c:v>463.90012570526898</c:v>
                </c:pt>
                <c:pt idx="200238">
                  <c:v>463.90244246054198</c:v>
                </c:pt>
                <c:pt idx="200239">
                  <c:v>463.904759215816</c:v>
                </c:pt>
                <c:pt idx="200240">
                  <c:v>463.907075971089</c:v>
                </c:pt>
                <c:pt idx="200241">
                  <c:v>463.90939272636302</c:v>
                </c:pt>
                <c:pt idx="200242">
                  <c:v>463.91170948163602</c:v>
                </c:pt>
                <c:pt idx="200243">
                  <c:v>463.91402623690999</c:v>
                </c:pt>
                <c:pt idx="200244">
                  <c:v>463.91634299218299</c:v>
                </c:pt>
                <c:pt idx="200245">
                  <c:v>463.91865974745701</c:v>
                </c:pt>
                <c:pt idx="200246">
                  <c:v>463.92097650273001</c:v>
                </c:pt>
                <c:pt idx="200247">
                  <c:v>463.92329325800398</c:v>
                </c:pt>
                <c:pt idx="200248">
                  <c:v>463.92561001327698</c:v>
                </c:pt>
                <c:pt idx="200249">
                  <c:v>463.927926768551</c:v>
                </c:pt>
                <c:pt idx="200250">
                  <c:v>463.930243523824</c:v>
                </c:pt>
                <c:pt idx="200251">
                  <c:v>463.93256027909803</c:v>
                </c:pt>
                <c:pt idx="200252">
                  <c:v>463.93487703437103</c:v>
                </c:pt>
                <c:pt idx="200253">
                  <c:v>463.93719378964499</c:v>
                </c:pt>
                <c:pt idx="200254">
                  <c:v>463.93951054491799</c:v>
                </c:pt>
                <c:pt idx="200255">
                  <c:v>463.94182730019202</c:v>
                </c:pt>
                <c:pt idx="200256">
                  <c:v>463.94414405546502</c:v>
                </c:pt>
                <c:pt idx="200257">
                  <c:v>463.94646081073898</c:v>
                </c:pt>
                <c:pt idx="200258">
                  <c:v>463.94877756601198</c:v>
                </c:pt>
                <c:pt idx="200259">
                  <c:v>463.95109432128601</c:v>
                </c:pt>
                <c:pt idx="200260">
                  <c:v>463.95341107655901</c:v>
                </c:pt>
                <c:pt idx="200261">
                  <c:v>463.95572783183297</c:v>
                </c:pt>
                <c:pt idx="200262">
                  <c:v>463.958044587107</c:v>
                </c:pt>
                <c:pt idx="200263">
                  <c:v>463.96036134238</c:v>
                </c:pt>
                <c:pt idx="200264">
                  <c:v>463.96267809765402</c:v>
                </c:pt>
                <c:pt idx="200265">
                  <c:v>463.96499485292702</c:v>
                </c:pt>
                <c:pt idx="200266">
                  <c:v>463.96731160820099</c:v>
                </c:pt>
                <c:pt idx="200267">
                  <c:v>463.96962836347399</c:v>
                </c:pt>
                <c:pt idx="200268">
                  <c:v>463.97194511874801</c:v>
                </c:pt>
                <c:pt idx="200269">
                  <c:v>463.97426187402101</c:v>
                </c:pt>
                <c:pt idx="200270">
                  <c:v>463.97657862929498</c:v>
                </c:pt>
                <c:pt idx="200271">
                  <c:v>463.97889538456798</c:v>
                </c:pt>
                <c:pt idx="200272">
                  <c:v>463.981212139842</c:v>
                </c:pt>
                <c:pt idx="200273">
                  <c:v>463.983528895115</c:v>
                </c:pt>
                <c:pt idx="200274">
                  <c:v>463.98584565038902</c:v>
                </c:pt>
                <c:pt idx="200275">
                  <c:v>463.98816240566202</c:v>
                </c:pt>
                <c:pt idx="200276">
                  <c:v>463.99047916093599</c:v>
                </c:pt>
                <c:pt idx="200277">
                  <c:v>463.99279591620899</c:v>
                </c:pt>
                <c:pt idx="200278">
                  <c:v>463.99511267148301</c:v>
                </c:pt>
                <c:pt idx="200279">
                  <c:v>463.99742942675601</c:v>
                </c:pt>
                <c:pt idx="200280">
                  <c:v>463.99974618202998</c:v>
                </c:pt>
                <c:pt idx="200281">
                  <c:v>464.00206293730298</c:v>
                </c:pt>
                <c:pt idx="200282">
                  <c:v>464.004379692577</c:v>
                </c:pt>
                <c:pt idx="200283">
                  <c:v>464.00669644785</c:v>
                </c:pt>
                <c:pt idx="200284">
                  <c:v>464.00901320312403</c:v>
                </c:pt>
                <c:pt idx="200285">
                  <c:v>464.01132995839703</c:v>
                </c:pt>
                <c:pt idx="200286">
                  <c:v>464.01364671367099</c:v>
                </c:pt>
                <c:pt idx="200287">
                  <c:v>464.01596346894399</c:v>
                </c:pt>
                <c:pt idx="200288">
                  <c:v>464.01828022421802</c:v>
                </c:pt>
                <c:pt idx="200289">
                  <c:v>464.02059697949102</c:v>
                </c:pt>
                <c:pt idx="200290">
                  <c:v>464.02291373476498</c:v>
                </c:pt>
                <c:pt idx="200291">
                  <c:v>464.02523049003798</c:v>
                </c:pt>
                <c:pt idx="200292">
                  <c:v>464.02754724531201</c:v>
                </c:pt>
                <c:pt idx="200293">
                  <c:v>464.02986400058501</c:v>
                </c:pt>
                <c:pt idx="200294">
                  <c:v>464.03218075585897</c:v>
                </c:pt>
                <c:pt idx="200295">
                  <c:v>464.03449751113197</c:v>
                </c:pt>
                <c:pt idx="200296">
                  <c:v>464.036814266406</c:v>
                </c:pt>
                <c:pt idx="200297">
                  <c:v>464.039131021679</c:v>
                </c:pt>
                <c:pt idx="200298">
                  <c:v>464.04144777695302</c:v>
                </c:pt>
                <c:pt idx="200299">
                  <c:v>464.04376453222602</c:v>
                </c:pt>
                <c:pt idx="200300">
                  <c:v>464.04608128749999</c:v>
                </c:pt>
                <c:pt idx="200301">
                  <c:v>464.04839804277299</c:v>
                </c:pt>
                <c:pt idx="200302">
                  <c:v>464.05071479804701</c:v>
                </c:pt>
                <c:pt idx="200303">
                  <c:v>464.05303155332001</c:v>
                </c:pt>
                <c:pt idx="200304">
                  <c:v>464.05534830859398</c:v>
                </c:pt>
                <c:pt idx="200305">
                  <c:v>464.057665063868</c:v>
                </c:pt>
                <c:pt idx="200306">
                  <c:v>464.059981819141</c:v>
                </c:pt>
                <c:pt idx="200307">
                  <c:v>464.06229857441502</c:v>
                </c:pt>
                <c:pt idx="200308">
                  <c:v>464.06461532968802</c:v>
                </c:pt>
                <c:pt idx="200309">
                  <c:v>464.06693208496199</c:v>
                </c:pt>
                <c:pt idx="200310">
                  <c:v>464.06924884023499</c:v>
                </c:pt>
                <c:pt idx="200311">
                  <c:v>464.07156559550901</c:v>
                </c:pt>
                <c:pt idx="200312">
                  <c:v>464.07388235078201</c:v>
                </c:pt>
                <c:pt idx="200313">
                  <c:v>464.07619910605598</c:v>
                </c:pt>
                <c:pt idx="200314">
                  <c:v>464.07851586132898</c:v>
                </c:pt>
                <c:pt idx="200315">
                  <c:v>464.080832616603</c:v>
                </c:pt>
                <c:pt idx="200316">
                  <c:v>464.083149371876</c:v>
                </c:pt>
                <c:pt idx="200317">
                  <c:v>464.08546612715003</c:v>
                </c:pt>
                <c:pt idx="200318">
                  <c:v>464.08778288242303</c:v>
                </c:pt>
                <c:pt idx="200319">
                  <c:v>464.09009963769699</c:v>
                </c:pt>
                <c:pt idx="200320">
                  <c:v>464.09241639296999</c:v>
                </c:pt>
                <c:pt idx="200321">
                  <c:v>464.09473314824402</c:v>
                </c:pt>
                <c:pt idx="200322">
                  <c:v>464.09704990351702</c:v>
                </c:pt>
                <c:pt idx="200323">
                  <c:v>464.09936665879098</c:v>
                </c:pt>
                <c:pt idx="200324">
                  <c:v>464.10168341406398</c:v>
                </c:pt>
                <c:pt idx="200325">
                  <c:v>464.10400016933801</c:v>
                </c:pt>
                <c:pt idx="200326">
                  <c:v>464.10631692461101</c:v>
                </c:pt>
                <c:pt idx="200327">
                  <c:v>464.10863367988497</c:v>
                </c:pt>
                <c:pt idx="200328">
                  <c:v>464.11095043515797</c:v>
                </c:pt>
                <c:pt idx="200329">
                  <c:v>464.113267190432</c:v>
                </c:pt>
                <c:pt idx="200330">
                  <c:v>464.115583945705</c:v>
                </c:pt>
                <c:pt idx="200331">
                  <c:v>464.11790070097902</c:v>
                </c:pt>
                <c:pt idx="200332">
                  <c:v>464.12021745625202</c:v>
                </c:pt>
                <c:pt idx="200333">
                  <c:v>464.12253421152599</c:v>
                </c:pt>
                <c:pt idx="200334">
                  <c:v>464.12485096679899</c:v>
                </c:pt>
                <c:pt idx="200335">
                  <c:v>464.12716772207301</c:v>
                </c:pt>
                <c:pt idx="200336">
                  <c:v>464.12948447734601</c:v>
                </c:pt>
                <c:pt idx="200337">
                  <c:v>464.13180123261998</c:v>
                </c:pt>
                <c:pt idx="200338">
                  <c:v>464.13411798789298</c:v>
                </c:pt>
                <c:pt idx="200339">
                  <c:v>464.136434743167</c:v>
                </c:pt>
                <c:pt idx="200340">
                  <c:v>464.13875149844</c:v>
                </c:pt>
                <c:pt idx="200341">
                  <c:v>464.14106825371402</c:v>
                </c:pt>
                <c:pt idx="200342">
                  <c:v>464.14338500898702</c:v>
                </c:pt>
                <c:pt idx="200343">
                  <c:v>464.14570176426099</c:v>
                </c:pt>
                <c:pt idx="200344">
                  <c:v>464.14801851953399</c:v>
                </c:pt>
                <c:pt idx="200345">
                  <c:v>464.15033527480801</c:v>
                </c:pt>
                <c:pt idx="200346">
                  <c:v>464.15265203008101</c:v>
                </c:pt>
                <c:pt idx="200347">
                  <c:v>464.15496878535498</c:v>
                </c:pt>
                <c:pt idx="200348">
                  <c:v>464.157285540629</c:v>
                </c:pt>
                <c:pt idx="200349">
                  <c:v>464.159602295902</c:v>
                </c:pt>
                <c:pt idx="200350">
                  <c:v>464.16191905117603</c:v>
                </c:pt>
                <c:pt idx="200351">
                  <c:v>464.16423580644903</c:v>
                </c:pt>
                <c:pt idx="200352">
                  <c:v>464.16655256172299</c:v>
                </c:pt>
                <c:pt idx="200353">
                  <c:v>464.16886931699599</c:v>
                </c:pt>
                <c:pt idx="200354">
                  <c:v>464.17118607227002</c:v>
                </c:pt>
                <c:pt idx="200355">
                  <c:v>464.17350282754302</c:v>
                </c:pt>
                <c:pt idx="200356">
                  <c:v>464.17581958281698</c:v>
                </c:pt>
                <c:pt idx="200357">
                  <c:v>464.17813633808998</c:v>
                </c:pt>
                <c:pt idx="200358">
                  <c:v>464.18045309336401</c:v>
                </c:pt>
                <c:pt idx="200359">
                  <c:v>464.18276984863701</c:v>
                </c:pt>
                <c:pt idx="200360">
                  <c:v>464.18508660391097</c:v>
                </c:pt>
                <c:pt idx="200361">
                  <c:v>464.18740335918397</c:v>
                </c:pt>
                <c:pt idx="200362">
                  <c:v>464.189720114458</c:v>
                </c:pt>
                <c:pt idx="200363">
                  <c:v>464.192036869731</c:v>
                </c:pt>
                <c:pt idx="200364">
                  <c:v>464.19435362500502</c:v>
                </c:pt>
                <c:pt idx="200365">
                  <c:v>464.19667038027802</c:v>
                </c:pt>
                <c:pt idx="200366">
                  <c:v>464.19898713555199</c:v>
                </c:pt>
                <c:pt idx="200367">
                  <c:v>464.20130389082499</c:v>
                </c:pt>
                <c:pt idx="200368">
                  <c:v>464.20362064609901</c:v>
                </c:pt>
                <c:pt idx="200369">
                  <c:v>464.20593740137201</c:v>
                </c:pt>
                <c:pt idx="200370">
                  <c:v>464.20825415664598</c:v>
                </c:pt>
                <c:pt idx="200371">
                  <c:v>464.21057091191898</c:v>
                </c:pt>
                <c:pt idx="200372">
                  <c:v>464.212887667193</c:v>
                </c:pt>
                <c:pt idx="200373">
                  <c:v>464.215204422466</c:v>
                </c:pt>
                <c:pt idx="200374">
                  <c:v>464.21752117774002</c:v>
                </c:pt>
                <c:pt idx="200375">
                  <c:v>464.21983793301303</c:v>
                </c:pt>
                <c:pt idx="200376">
                  <c:v>464.22215468828699</c:v>
                </c:pt>
                <c:pt idx="200377">
                  <c:v>464.22447144355999</c:v>
                </c:pt>
                <c:pt idx="200378">
                  <c:v>464.22678819883402</c:v>
                </c:pt>
                <c:pt idx="200379">
                  <c:v>464.22910495410702</c:v>
                </c:pt>
                <c:pt idx="200380">
                  <c:v>464.23142170938098</c:v>
                </c:pt>
                <c:pt idx="200381">
                  <c:v>464.23373846465398</c:v>
                </c:pt>
                <c:pt idx="200382">
                  <c:v>464.23605521992801</c:v>
                </c:pt>
                <c:pt idx="200383">
                  <c:v>464.23837197520101</c:v>
                </c:pt>
                <c:pt idx="200384">
                  <c:v>464.24068873047497</c:v>
                </c:pt>
                <c:pt idx="200385">
                  <c:v>464.24300548574797</c:v>
                </c:pt>
                <c:pt idx="200386">
                  <c:v>464.245322241022</c:v>
                </c:pt>
                <c:pt idx="200387">
                  <c:v>464.247638996295</c:v>
                </c:pt>
                <c:pt idx="200388">
                  <c:v>464.24995575156902</c:v>
                </c:pt>
                <c:pt idx="200389">
                  <c:v>464.25227250684298</c:v>
                </c:pt>
                <c:pt idx="200390">
                  <c:v>464.25458926211599</c:v>
                </c:pt>
                <c:pt idx="200391">
                  <c:v>464.25690601739001</c:v>
                </c:pt>
                <c:pt idx="200392">
                  <c:v>464.25922277266301</c:v>
                </c:pt>
                <c:pt idx="200393">
                  <c:v>464.26153952793697</c:v>
                </c:pt>
                <c:pt idx="200394">
                  <c:v>464.26385628320998</c:v>
                </c:pt>
                <c:pt idx="200395">
                  <c:v>464.266173038484</c:v>
                </c:pt>
                <c:pt idx="200396">
                  <c:v>464.268489793757</c:v>
                </c:pt>
                <c:pt idx="200397">
                  <c:v>464.27080654903102</c:v>
                </c:pt>
                <c:pt idx="200398">
                  <c:v>464.27312330430402</c:v>
                </c:pt>
                <c:pt idx="200399">
                  <c:v>464.27544005957799</c:v>
                </c:pt>
                <c:pt idx="200400">
                  <c:v>464.27775681485099</c:v>
                </c:pt>
                <c:pt idx="200401">
                  <c:v>464.28007357012501</c:v>
                </c:pt>
                <c:pt idx="200402">
                  <c:v>464.28239032539801</c:v>
                </c:pt>
                <c:pt idx="200403">
                  <c:v>464.28470708067198</c:v>
                </c:pt>
                <c:pt idx="200404">
                  <c:v>464.28702383594498</c:v>
                </c:pt>
                <c:pt idx="200405">
                  <c:v>464.289340591219</c:v>
                </c:pt>
                <c:pt idx="200406">
                  <c:v>464.291657346492</c:v>
                </c:pt>
                <c:pt idx="200407">
                  <c:v>464.29397410176603</c:v>
                </c:pt>
                <c:pt idx="200408">
                  <c:v>464.29629085703903</c:v>
                </c:pt>
                <c:pt idx="200409">
                  <c:v>464.29860761231299</c:v>
                </c:pt>
                <c:pt idx="200410">
                  <c:v>464.30092436758599</c:v>
                </c:pt>
                <c:pt idx="200411">
                  <c:v>464.30324112286002</c:v>
                </c:pt>
                <c:pt idx="200412">
                  <c:v>464.30555787813302</c:v>
                </c:pt>
                <c:pt idx="200413">
                  <c:v>464.30787463340698</c:v>
                </c:pt>
                <c:pt idx="200414">
                  <c:v>464.31019138867998</c:v>
                </c:pt>
                <c:pt idx="200415">
                  <c:v>464.31250814395401</c:v>
                </c:pt>
                <c:pt idx="200416">
                  <c:v>464.31482489922701</c:v>
                </c:pt>
                <c:pt idx="200417">
                  <c:v>464.31714165450097</c:v>
                </c:pt>
                <c:pt idx="200418">
                  <c:v>464.31945840977397</c:v>
                </c:pt>
                <c:pt idx="200419">
                  <c:v>464.321775165048</c:v>
                </c:pt>
                <c:pt idx="200420">
                  <c:v>464.324091920321</c:v>
                </c:pt>
                <c:pt idx="200421">
                  <c:v>464.32640867559502</c:v>
                </c:pt>
                <c:pt idx="200422">
                  <c:v>464.32872543086802</c:v>
                </c:pt>
                <c:pt idx="200423">
                  <c:v>464.33104218614199</c:v>
                </c:pt>
                <c:pt idx="200424">
                  <c:v>464.33335894141499</c:v>
                </c:pt>
                <c:pt idx="200425">
                  <c:v>464.33567569668901</c:v>
                </c:pt>
                <c:pt idx="200426">
                  <c:v>464.33799245196201</c:v>
                </c:pt>
                <c:pt idx="200427">
                  <c:v>464.34030920723598</c:v>
                </c:pt>
                <c:pt idx="200428">
                  <c:v>464.34262596250898</c:v>
                </c:pt>
                <c:pt idx="200429">
                  <c:v>464.344942717783</c:v>
                </c:pt>
                <c:pt idx="200430">
                  <c:v>464.347259473056</c:v>
                </c:pt>
                <c:pt idx="200431">
                  <c:v>464.34957622833002</c:v>
                </c:pt>
                <c:pt idx="200432">
                  <c:v>464.35189298360399</c:v>
                </c:pt>
                <c:pt idx="200433">
                  <c:v>464.35420973887699</c:v>
                </c:pt>
                <c:pt idx="200434">
                  <c:v>464.35652649415101</c:v>
                </c:pt>
                <c:pt idx="200435">
                  <c:v>464.35884324942401</c:v>
                </c:pt>
                <c:pt idx="200436">
                  <c:v>464.36116000469798</c:v>
                </c:pt>
                <c:pt idx="200437">
                  <c:v>464.36347675997098</c:v>
                </c:pt>
                <c:pt idx="200438">
                  <c:v>464.365793515245</c:v>
                </c:pt>
                <c:pt idx="200439">
                  <c:v>464.368110270518</c:v>
                </c:pt>
                <c:pt idx="200440">
                  <c:v>464.37042702579203</c:v>
                </c:pt>
                <c:pt idx="200441">
                  <c:v>464.37274378106503</c:v>
                </c:pt>
                <c:pt idx="200442">
                  <c:v>464.37506053633899</c:v>
                </c:pt>
                <c:pt idx="200443">
                  <c:v>464.37737729161199</c:v>
                </c:pt>
                <c:pt idx="200444">
                  <c:v>464.37969404688602</c:v>
                </c:pt>
                <c:pt idx="200445">
                  <c:v>464.38201080215902</c:v>
                </c:pt>
                <c:pt idx="200446">
                  <c:v>464.38432755743298</c:v>
                </c:pt>
                <c:pt idx="200447">
                  <c:v>464.38664431270598</c:v>
                </c:pt>
                <c:pt idx="200448">
                  <c:v>464.38896106798001</c:v>
                </c:pt>
                <c:pt idx="200449">
                  <c:v>464.39127782325301</c:v>
                </c:pt>
                <c:pt idx="200450">
                  <c:v>464.39359457852697</c:v>
                </c:pt>
                <c:pt idx="200451">
                  <c:v>464.39591133379997</c:v>
                </c:pt>
                <c:pt idx="200452">
                  <c:v>464.398228089074</c:v>
                </c:pt>
                <c:pt idx="200453">
                  <c:v>464.400544844347</c:v>
                </c:pt>
                <c:pt idx="200454">
                  <c:v>464.40286159962102</c:v>
                </c:pt>
                <c:pt idx="200455">
                  <c:v>464.40517835489402</c:v>
                </c:pt>
                <c:pt idx="200456">
                  <c:v>464.40749511016799</c:v>
                </c:pt>
                <c:pt idx="200457">
                  <c:v>464.40981186544099</c:v>
                </c:pt>
                <c:pt idx="200458">
                  <c:v>464.41212862071501</c:v>
                </c:pt>
                <c:pt idx="200459">
                  <c:v>464.41444537598801</c:v>
                </c:pt>
                <c:pt idx="200460">
                  <c:v>464.41676213126198</c:v>
                </c:pt>
                <c:pt idx="200461">
                  <c:v>464.41907888653498</c:v>
                </c:pt>
                <c:pt idx="200462">
                  <c:v>464.421395641809</c:v>
                </c:pt>
                <c:pt idx="200463">
                  <c:v>464.423712397082</c:v>
                </c:pt>
                <c:pt idx="200464">
                  <c:v>464.42602915235602</c:v>
                </c:pt>
                <c:pt idx="200465">
                  <c:v>464.42834590762902</c:v>
                </c:pt>
                <c:pt idx="200466">
                  <c:v>464.43066266290299</c:v>
                </c:pt>
                <c:pt idx="200467">
                  <c:v>464.43297941817599</c:v>
                </c:pt>
                <c:pt idx="200468">
                  <c:v>464.43529617345001</c:v>
                </c:pt>
                <c:pt idx="200469">
                  <c:v>464.43761292872301</c:v>
                </c:pt>
                <c:pt idx="200470">
                  <c:v>464.43992968399698</c:v>
                </c:pt>
                <c:pt idx="200471">
                  <c:v>464.44224643926998</c:v>
                </c:pt>
                <c:pt idx="200472">
                  <c:v>464.444563194544</c:v>
                </c:pt>
                <c:pt idx="200473">
                  <c:v>464.446879949817</c:v>
                </c:pt>
                <c:pt idx="200474">
                  <c:v>464.44919670509103</c:v>
                </c:pt>
                <c:pt idx="200475">
                  <c:v>464.45151346036499</c:v>
                </c:pt>
                <c:pt idx="200476">
                  <c:v>464.45383021563799</c:v>
                </c:pt>
                <c:pt idx="200477">
                  <c:v>464.45614697091202</c:v>
                </c:pt>
                <c:pt idx="200478">
                  <c:v>464.45846372618502</c:v>
                </c:pt>
                <c:pt idx="200479">
                  <c:v>464.46078048145898</c:v>
                </c:pt>
                <c:pt idx="200480">
                  <c:v>464.46309723673198</c:v>
                </c:pt>
                <c:pt idx="200481">
                  <c:v>464.46541399200601</c:v>
                </c:pt>
                <c:pt idx="200482">
                  <c:v>464.46773074727901</c:v>
                </c:pt>
                <c:pt idx="200483">
                  <c:v>464.47004750255297</c:v>
                </c:pt>
                <c:pt idx="200484">
                  <c:v>464.47236425782597</c:v>
                </c:pt>
                <c:pt idx="200485">
                  <c:v>464.4746810131</c:v>
                </c:pt>
                <c:pt idx="200486">
                  <c:v>464.476997768373</c:v>
                </c:pt>
                <c:pt idx="200487">
                  <c:v>464.47931452364702</c:v>
                </c:pt>
                <c:pt idx="200488">
                  <c:v>464.48163127892002</c:v>
                </c:pt>
                <c:pt idx="200489">
                  <c:v>464.48394803419399</c:v>
                </c:pt>
                <c:pt idx="200490">
                  <c:v>464.48626478946699</c:v>
                </c:pt>
                <c:pt idx="200491">
                  <c:v>464.48858154474101</c:v>
                </c:pt>
                <c:pt idx="200492">
                  <c:v>464.49089830001401</c:v>
                </c:pt>
                <c:pt idx="200493">
                  <c:v>464.49321505528798</c:v>
                </c:pt>
                <c:pt idx="200494">
                  <c:v>464.49553181056098</c:v>
                </c:pt>
                <c:pt idx="200495">
                  <c:v>464.497848565835</c:v>
                </c:pt>
                <c:pt idx="200496">
                  <c:v>464.500165321108</c:v>
                </c:pt>
                <c:pt idx="200497">
                  <c:v>464.50248207638202</c:v>
                </c:pt>
                <c:pt idx="200498">
                  <c:v>464.50479883165502</c:v>
                </c:pt>
                <c:pt idx="200499">
                  <c:v>464.50711558692899</c:v>
                </c:pt>
                <c:pt idx="200500">
                  <c:v>464.50943234220199</c:v>
                </c:pt>
                <c:pt idx="200501">
                  <c:v>464.51174909747601</c:v>
                </c:pt>
                <c:pt idx="200502">
                  <c:v>464.51406585274901</c:v>
                </c:pt>
                <c:pt idx="200503">
                  <c:v>464.51638260802298</c:v>
                </c:pt>
                <c:pt idx="200504">
                  <c:v>464.51869936329598</c:v>
                </c:pt>
                <c:pt idx="200505">
                  <c:v>464.52101611857</c:v>
                </c:pt>
                <c:pt idx="200506">
                  <c:v>464.523332873843</c:v>
                </c:pt>
                <c:pt idx="200507">
                  <c:v>464.52564962911703</c:v>
                </c:pt>
                <c:pt idx="200508">
                  <c:v>464.52796638439003</c:v>
                </c:pt>
                <c:pt idx="200509">
                  <c:v>464.53028313966399</c:v>
                </c:pt>
                <c:pt idx="200510">
                  <c:v>464.53259989493699</c:v>
                </c:pt>
                <c:pt idx="200511">
                  <c:v>464.53491665021102</c:v>
                </c:pt>
                <c:pt idx="200512">
                  <c:v>464.53723340548402</c:v>
                </c:pt>
                <c:pt idx="200513">
                  <c:v>464.53955016075798</c:v>
                </c:pt>
                <c:pt idx="200514">
                  <c:v>464.54186691603098</c:v>
                </c:pt>
                <c:pt idx="200515">
                  <c:v>464.54418367130501</c:v>
                </c:pt>
                <c:pt idx="200516">
                  <c:v>464.54650042657801</c:v>
                </c:pt>
                <c:pt idx="200517">
                  <c:v>464.54881718185197</c:v>
                </c:pt>
                <c:pt idx="200518">
                  <c:v>464.551133937126</c:v>
                </c:pt>
                <c:pt idx="200519">
                  <c:v>464.553450692399</c:v>
                </c:pt>
                <c:pt idx="200520">
                  <c:v>464.55576744767302</c:v>
                </c:pt>
                <c:pt idx="200521">
                  <c:v>464.55808420294602</c:v>
                </c:pt>
                <c:pt idx="200522">
                  <c:v>464.56040095821999</c:v>
                </c:pt>
                <c:pt idx="200523">
                  <c:v>464.56271771349299</c:v>
                </c:pt>
                <c:pt idx="200524">
                  <c:v>464.56503446876701</c:v>
                </c:pt>
                <c:pt idx="200525">
                  <c:v>464.56735122404001</c:v>
                </c:pt>
                <c:pt idx="200526">
                  <c:v>464.56966797931398</c:v>
                </c:pt>
                <c:pt idx="200527">
                  <c:v>464.57198473458698</c:v>
                </c:pt>
                <c:pt idx="200528">
                  <c:v>464.574301489861</c:v>
                </c:pt>
                <c:pt idx="200529">
                  <c:v>464.576618245134</c:v>
                </c:pt>
                <c:pt idx="200530">
                  <c:v>464.57893500040802</c:v>
                </c:pt>
                <c:pt idx="200531">
                  <c:v>464.58125175568102</c:v>
                </c:pt>
                <c:pt idx="200532">
                  <c:v>464.58356851095499</c:v>
                </c:pt>
                <c:pt idx="200533">
                  <c:v>464.58588526622799</c:v>
                </c:pt>
                <c:pt idx="200534">
                  <c:v>464.58820202150201</c:v>
                </c:pt>
                <c:pt idx="200535">
                  <c:v>464.59051877677501</c:v>
                </c:pt>
                <c:pt idx="200536">
                  <c:v>464.59283553204898</c:v>
                </c:pt>
                <c:pt idx="200537">
                  <c:v>464.59515228732198</c:v>
                </c:pt>
                <c:pt idx="200538">
                  <c:v>464.597469042596</c:v>
                </c:pt>
                <c:pt idx="200539">
                  <c:v>464.599785797869</c:v>
                </c:pt>
                <c:pt idx="200540">
                  <c:v>464.60210255314303</c:v>
                </c:pt>
                <c:pt idx="200541">
                  <c:v>464.60441930841603</c:v>
                </c:pt>
                <c:pt idx="200542">
                  <c:v>464.60673606368999</c:v>
                </c:pt>
                <c:pt idx="200543">
                  <c:v>464.60905281896299</c:v>
                </c:pt>
                <c:pt idx="200544">
                  <c:v>464.61136957423702</c:v>
                </c:pt>
                <c:pt idx="200545">
                  <c:v>464.61368632951002</c:v>
                </c:pt>
                <c:pt idx="200546">
                  <c:v>464.61600308478398</c:v>
                </c:pt>
                <c:pt idx="200547">
                  <c:v>464.61831984005698</c:v>
                </c:pt>
                <c:pt idx="200548">
                  <c:v>464.62063659533101</c:v>
                </c:pt>
                <c:pt idx="200549">
                  <c:v>464.62295335060401</c:v>
                </c:pt>
                <c:pt idx="200550">
                  <c:v>464.62527010587797</c:v>
                </c:pt>
                <c:pt idx="200551">
                  <c:v>464.62758686115097</c:v>
                </c:pt>
                <c:pt idx="200552">
                  <c:v>464.629903616425</c:v>
                </c:pt>
                <c:pt idx="200553">
                  <c:v>464.632220371698</c:v>
                </c:pt>
                <c:pt idx="200554">
                  <c:v>464.63453712697202</c:v>
                </c:pt>
                <c:pt idx="200555">
                  <c:v>464.63685388224502</c:v>
                </c:pt>
                <c:pt idx="200556">
                  <c:v>464.63917063751899</c:v>
                </c:pt>
                <c:pt idx="200557">
                  <c:v>464.64148739279199</c:v>
                </c:pt>
                <c:pt idx="200558">
                  <c:v>464.64380414806601</c:v>
                </c:pt>
                <c:pt idx="200559">
                  <c:v>464.64612090333901</c:v>
                </c:pt>
                <c:pt idx="200560">
                  <c:v>464.64843765861298</c:v>
                </c:pt>
                <c:pt idx="200561">
                  <c:v>464.650754413887</c:v>
                </c:pt>
                <c:pt idx="200562">
                  <c:v>464.65307116916</c:v>
                </c:pt>
                <c:pt idx="200563">
                  <c:v>464.65538792443402</c:v>
                </c:pt>
                <c:pt idx="200564">
                  <c:v>464.65770467970702</c:v>
                </c:pt>
                <c:pt idx="200565">
                  <c:v>464.66002143498099</c:v>
                </c:pt>
                <c:pt idx="200566">
                  <c:v>464.66233819025399</c:v>
                </c:pt>
                <c:pt idx="200567">
                  <c:v>464.66465494552801</c:v>
                </c:pt>
                <c:pt idx="200568">
                  <c:v>464.66697170080101</c:v>
                </c:pt>
                <c:pt idx="200569">
                  <c:v>464.66928845607498</c:v>
                </c:pt>
                <c:pt idx="200570">
                  <c:v>464.67160521134798</c:v>
                </c:pt>
                <c:pt idx="200571">
                  <c:v>464.673921966622</c:v>
                </c:pt>
                <c:pt idx="200572">
                  <c:v>464.676238721895</c:v>
                </c:pt>
                <c:pt idx="200573">
                  <c:v>464.67855547716903</c:v>
                </c:pt>
                <c:pt idx="200574">
                  <c:v>464.68087223244203</c:v>
                </c:pt>
                <c:pt idx="200575">
                  <c:v>464.68318898771599</c:v>
                </c:pt>
                <c:pt idx="200576">
                  <c:v>464.68550574298899</c:v>
                </c:pt>
                <c:pt idx="200577">
                  <c:v>464.68782249826302</c:v>
                </c:pt>
                <c:pt idx="200578">
                  <c:v>464.69013925353602</c:v>
                </c:pt>
                <c:pt idx="200579">
                  <c:v>464.69245600880998</c:v>
                </c:pt>
                <c:pt idx="200580">
                  <c:v>464.69477276408298</c:v>
                </c:pt>
                <c:pt idx="200581">
                  <c:v>464.69708951935701</c:v>
                </c:pt>
                <c:pt idx="200582">
                  <c:v>464.69940627463001</c:v>
                </c:pt>
                <c:pt idx="200583">
                  <c:v>464.70172302990397</c:v>
                </c:pt>
                <c:pt idx="200584">
                  <c:v>464.70403978517697</c:v>
                </c:pt>
                <c:pt idx="200585">
                  <c:v>464.706356540451</c:v>
                </c:pt>
                <c:pt idx="200586">
                  <c:v>464.708673295724</c:v>
                </c:pt>
                <c:pt idx="200587">
                  <c:v>464.71099005099802</c:v>
                </c:pt>
                <c:pt idx="200588">
                  <c:v>464.71330680627102</c:v>
                </c:pt>
                <c:pt idx="200589">
                  <c:v>464.71562356154499</c:v>
                </c:pt>
                <c:pt idx="200590">
                  <c:v>464.71794031681799</c:v>
                </c:pt>
                <c:pt idx="200591">
                  <c:v>464.72025707209201</c:v>
                </c:pt>
                <c:pt idx="200592">
                  <c:v>464.72257382736501</c:v>
                </c:pt>
                <c:pt idx="200593">
                  <c:v>464.72489058263898</c:v>
                </c:pt>
                <c:pt idx="200594">
                  <c:v>464.72720733791198</c:v>
                </c:pt>
                <c:pt idx="200595">
                  <c:v>464.729524093186</c:v>
                </c:pt>
                <c:pt idx="200596">
                  <c:v>464.731840848459</c:v>
                </c:pt>
                <c:pt idx="200597">
                  <c:v>464.73415760373302</c:v>
                </c:pt>
                <c:pt idx="200598">
                  <c:v>464.73647435900602</c:v>
                </c:pt>
                <c:pt idx="200599">
                  <c:v>464.73879111427999</c:v>
                </c:pt>
                <c:pt idx="200600">
                  <c:v>464.74110786955299</c:v>
                </c:pt>
                <c:pt idx="200601">
                  <c:v>464.74342462482701</c:v>
                </c:pt>
                <c:pt idx="200602">
                  <c:v>464.74574138010001</c:v>
                </c:pt>
                <c:pt idx="200603">
                  <c:v>464.74805813537398</c:v>
                </c:pt>
                <c:pt idx="200604">
                  <c:v>464.750374890648</c:v>
                </c:pt>
                <c:pt idx="200605">
                  <c:v>464.752691645921</c:v>
                </c:pt>
                <c:pt idx="200606">
                  <c:v>464.75500840119503</c:v>
                </c:pt>
                <c:pt idx="200607">
                  <c:v>464.75732515646803</c:v>
                </c:pt>
                <c:pt idx="200608">
                  <c:v>464.75964191174199</c:v>
                </c:pt>
                <c:pt idx="200609">
                  <c:v>464.76195866701499</c:v>
                </c:pt>
                <c:pt idx="200610">
                  <c:v>464.76427542228902</c:v>
                </c:pt>
                <c:pt idx="200611">
                  <c:v>464.76659217756202</c:v>
                </c:pt>
                <c:pt idx="200612">
                  <c:v>464.76890893283598</c:v>
                </c:pt>
                <c:pt idx="200613">
                  <c:v>464.77122568810898</c:v>
                </c:pt>
                <c:pt idx="200614">
                  <c:v>464.77354244338301</c:v>
                </c:pt>
                <c:pt idx="200615">
                  <c:v>464.77585919865601</c:v>
                </c:pt>
                <c:pt idx="200616">
                  <c:v>464.77817595392997</c:v>
                </c:pt>
                <c:pt idx="200617">
                  <c:v>464.78049270920297</c:v>
                </c:pt>
                <c:pt idx="200618">
                  <c:v>464.782809464477</c:v>
                </c:pt>
                <c:pt idx="200619">
                  <c:v>464.78512621975</c:v>
                </c:pt>
                <c:pt idx="200620">
                  <c:v>464.78744297502402</c:v>
                </c:pt>
                <c:pt idx="200621">
                  <c:v>464.78975973029702</c:v>
                </c:pt>
                <c:pt idx="200622">
                  <c:v>464.79207648557099</c:v>
                </c:pt>
                <c:pt idx="200623">
                  <c:v>464.79439324084399</c:v>
                </c:pt>
                <c:pt idx="200624">
                  <c:v>464.79670999611801</c:v>
                </c:pt>
                <c:pt idx="200625">
                  <c:v>464.79902675139101</c:v>
                </c:pt>
                <c:pt idx="200626">
                  <c:v>464.80134350666498</c:v>
                </c:pt>
                <c:pt idx="200627">
                  <c:v>464.80366026193798</c:v>
                </c:pt>
                <c:pt idx="200628">
                  <c:v>464.805977017212</c:v>
                </c:pt>
                <c:pt idx="200629">
                  <c:v>464.808293772485</c:v>
                </c:pt>
                <c:pt idx="200630">
                  <c:v>464.81061052775902</c:v>
                </c:pt>
                <c:pt idx="200631">
                  <c:v>464.81292728303202</c:v>
                </c:pt>
                <c:pt idx="200632">
                  <c:v>464.81524403830599</c:v>
                </c:pt>
                <c:pt idx="200633">
                  <c:v>464.81756079357899</c:v>
                </c:pt>
                <c:pt idx="200634">
                  <c:v>464.81987754885301</c:v>
                </c:pt>
                <c:pt idx="200635">
                  <c:v>464.82219430412601</c:v>
                </c:pt>
                <c:pt idx="200636">
                  <c:v>464.82451105939998</c:v>
                </c:pt>
                <c:pt idx="200637">
                  <c:v>464.82682781467298</c:v>
                </c:pt>
                <c:pt idx="200638">
                  <c:v>464.829144569947</c:v>
                </c:pt>
                <c:pt idx="200639">
                  <c:v>464.83146132522</c:v>
                </c:pt>
                <c:pt idx="200640">
                  <c:v>464.83377808049403</c:v>
                </c:pt>
                <c:pt idx="200641">
                  <c:v>464.83609483576703</c:v>
                </c:pt>
                <c:pt idx="200642">
                  <c:v>464.83841159104099</c:v>
                </c:pt>
                <c:pt idx="200643">
                  <c:v>464.84072834631399</c:v>
                </c:pt>
                <c:pt idx="200644">
                  <c:v>464.84304510158802</c:v>
                </c:pt>
                <c:pt idx="200645">
                  <c:v>464.84536185686198</c:v>
                </c:pt>
                <c:pt idx="200646">
                  <c:v>464.84767861213498</c:v>
                </c:pt>
                <c:pt idx="200647">
                  <c:v>464.84999536740901</c:v>
                </c:pt>
                <c:pt idx="200648">
                  <c:v>464.85231212268201</c:v>
                </c:pt>
                <c:pt idx="200649">
                  <c:v>464.85462887795597</c:v>
                </c:pt>
                <c:pt idx="200650">
                  <c:v>464.85694563322897</c:v>
                </c:pt>
                <c:pt idx="200651">
                  <c:v>464.859262388503</c:v>
                </c:pt>
                <c:pt idx="200652">
                  <c:v>464.861579143776</c:v>
                </c:pt>
                <c:pt idx="200653">
                  <c:v>464.86389589905002</c:v>
                </c:pt>
                <c:pt idx="200654">
                  <c:v>464.86621265432302</c:v>
                </c:pt>
                <c:pt idx="200655">
                  <c:v>464.86852940959699</c:v>
                </c:pt>
                <c:pt idx="200656">
                  <c:v>464.87084616486999</c:v>
                </c:pt>
                <c:pt idx="200657">
                  <c:v>464.87316292014401</c:v>
                </c:pt>
                <c:pt idx="200658">
                  <c:v>464.87547967541701</c:v>
                </c:pt>
                <c:pt idx="200659">
                  <c:v>464.87779643069098</c:v>
                </c:pt>
                <c:pt idx="200660">
                  <c:v>464.88011318596398</c:v>
                </c:pt>
                <c:pt idx="200661">
                  <c:v>464.882429941238</c:v>
                </c:pt>
                <c:pt idx="200662">
                  <c:v>464.884746696511</c:v>
                </c:pt>
                <c:pt idx="200663">
                  <c:v>464.88706345178502</c:v>
                </c:pt>
                <c:pt idx="200664">
                  <c:v>464.88938020705803</c:v>
                </c:pt>
                <c:pt idx="200665">
                  <c:v>464.89169696233199</c:v>
                </c:pt>
                <c:pt idx="200666">
                  <c:v>464.89401371760499</c:v>
                </c:pt>
                <c:pt idx="200667">
                  <c:v>464.89633047287901</c:v>
                </c:pt>
                <c:pt idx="200668">
                  <c:v>464.89864722815202</c:v>
                </c:pt>
                <c:pt idx="200669">
                  <c:v>464.90096398342598</c:v>
                </c:pt>
                <c:pt idx="200670">
                  <c:v>464.90328073869898</c:v>
                </c:pt>
                <c:pt idx="200671">
                  <c:v>464.905597493973</c:v>
                </c:pt>
                <c:pt idx="200672">
                  <c:v>464.90791424924601</c:v>
                </c:pt>
                <c:pt idx="200673">
                  <c:v>464.91023100452003</c:v>
                </c:pt>
                <c:pt idx="200674">
                  <c:v>464.91254775979297</c:v>
                </c:pt>
                <c:pt idx="200675">
                  <c:v>464.91486451506699</c:v>
                </c:pt>
                <c:pt idx="200676">
                  <c:v>464.91718127034</c:v>
                </c:pt>
                <c:pt idx="200677">
                  <c:v>464.91949802561402</c:v>
                </c:pt>
                <c:pt idx="200678">
                  <c:v>464.92181478088702</c:v>
                </c:pt>
                <c:pt idx="200679">
                  <c:v>464.92413153616098</c:v>
                </c:pt>
                <c:pt idx="200680">
                  <c:v>464.92644829143399</c:v>
                </c:pt>
                <c:pt idx="200681">
                  <c:v>464.92876504670801</c:v>
                </c:pt>
                <c:pt idx="200682">
                  <c:v>464.93108180198101</c:v>
                </c:pt>
                <c:pt idx="200683">
                  <c:v>464.93339855725498</c:v>
                </c:pt>
                <c:pt idx="200684">
                  <c:v>464.93571531252798</c:v>
                </c:pt>
                <c:pt idx="200685">
                  <c:v>464.938032067802</c:v>
                </c:pt>
                <c:pt idx="200686">
                  <c:v>464.940348823075</c:v>
                </c:pt>
                <c:pt idx="200687">
                  <c:v>464.94266557834902</c:v>
                </c:pt>
                <c:pt idx="200688">
                  <c:v>464.94498233362299</c:v>
                </c:pt>
                <c:pt idx="200689">
                  <c:v>464.94729908889599</c:v>
                </c:pt>
                <c:pt idx="200690">
                  <c:v>464.94961584417001</c:v>
                </c:pt>
                <c:pt idx="200691">
                  <c:v>464.95193259944301</c:v>
                </c:pt>
                <c:pt idx="200692">
                  <c:v>464.95424935471698</c:v>
                </c:pt>
                <c:pt idx="200693">
                  <c:v>464.95656610998998</c:v>
                </c:pt>
                <c:pt idx="200694">
                  <c:v>464.958882865264</c:v>
                </c:pt>
                <c:pt idx="200695">
                  <c:v>464.961199620537</c:v>
                </c:pt>
                <c:pt idx="200696">
                  <c:v>464.96351637581103</c:v>
                </c:pt>
                <c:pt idx="200697">
                  <c:v>464.96583313108403</c:v>
                </c:pt>
                <c:pt idx="200698">
                  <c:v>464.96814988635799</c:v>
                </c:pt>
                <c:pt idx="200699">
                  <c:v>464.97046664163099</c:v>
                </c:pt>
                <c:pt idx="200700">
                  <c:v>464.97278339690502</c:v>
                </c:pt>
                <c:pt idx="200701">
                  <c:v>464.97510015217802</c:v>
                </c:pt>
                <c:pt idx="200702">
                  <c:v>464.97741690745198</c:v>
                </c:pt>
                <c:pt idx="200703">
                  <c:v>464.97973366272498</c:v>
                </c:pt>
                <c:pt idx="200704">
                  <c:v>464.98205041799901</c:v>
                </c:pt>
                <c:pt idx="200705">
                  <c:v>464.98436717327201</c:v>
                </c:pt>
                <c:pt idx="200706">
                  <c:v>464.98668392854597</c:v>
                </c:pt>
                <c:pt idx="200707">
                  <c:v>464.98900068381897</c:v>
                </c:pt>
                <c:pt idx="200708">
                  <c:v>464.991317439093</c:v>
                </c:pt>
                <c:pt idx="200709">
                  <c:v>464.993634194366</c:v>
                </c:pt>
                <c:pt idx="200710">
                  <c:v>464.99595094964002</c:v>
                </c:pt>
                <c:pt idx="200711">
                  <c:v>464.99826770491302</c:v>
                </c:pt>
                <c:pt idx="200712">
                  <c:v>465.00058446018699</c:v>
                </c:pt>
                <c:pt idx="200713">
                  <c:v>465.00290121545999</c:v>
                </c:pt>
                <c:pt idx="200714">
                  <c:v>465.00521797073401</c:v>
                </c:pt>
                <c:pt idx="200715">
                  <c:v>465.00753472600701</c:v>
                </c:pt>
                <c:pt idx="200716">
                  <c:v>465.00985148128098</c:v>
                </c:pt>
                <c:pt idx="200717">
                  <c:v>465.01216823655398</c:v>
                </c:pt>
                <c:pt idx="200718">
                  <c:v>465.014484991828</c:v>
                </c:pt>
                <c:pt idx="200719">
                  <c:v>465.016801747101</c:v>
                </c:pt>
                <c:pt idx="200720">
                  <c:v>465.01911850237502</c:v>
                </c:pt>
                <c:pt idx="200721">
                  <c:v>465.02143525764802</c:v>
                </c:pt>
                <c:pt idx="200722">
                  <c:v>465.02375201292199</c:v>
                </c:pt>
                <c:pt idx="200723">
                  <c:v>465.02606876819499</c:v>
                </c:pt>
                <c:pt idx="200724">
                  <c:v>465.02838552346901</c:v>
                </c:pt>
                <c:pt idx="200725">
                  <c:v>465.03070227874201</c:v>
                </c:pt>
                <c:pt idx="200726">
                  <c:v>465.03301903401598</c:v>
                </c:pt>
                <c:pt idx="200727">
                  <c:v>465.03533578928898</c:v>
                </c:pt>
                <c:pt idx="200728">
                  <c:v>465.037652544563</c:v>
                </c:pt>
                <c:pt idx="200729">
                  <c:v>465.039969299836</c:v>
                </c:pt>
                <c:pt idx="200730">
                  <c:v>465.04228605511003</c:v>
                </c:pt>
                <c:pt idx="200731">
                  <c:v>465.04460281038399</c:v>
                </c:pt>
                <c:pt idx="200732">
                  <c:v>465.04691956565699</c:v>
                </c:pt>
                <c:pt idx="200733">
                  <c:v>465.04923632093102</c:v>
                </c:pt>
                <c:pt idx="200734">
                  <c:v>465.05155307620402</c:v>
                </c:pt>
                <c:pt idx="200735">
                  <c:v>465.05386983147798</c:v>
                </c:pt>
                <c:pt idx="200736">
                  <c:v>465.05618658675098</c:v>
                </c:pt>
                <c:pt idx="200737">
                  <c:v>465.05850334202501</c:v>
                </c:pt>
                <c:pt idx="200738">
                  <c:v>465.06082009729801</c:v>
                </c:pt>
                <c:pt idx="200739">
                  <c:v>465.06313685257197</c:v>
                </c:pt>
                <c:pt idx="200740">
                  <c:v>465.06545360784497</c:v>
                </c:pt>
                <c:pt idx="200741">
                  <c:v>465.067770363119</c:v>
                </c:pt>
                <c:pt idx="200742">
                  <c:v>465.070087118392</c:v>
                </c:pt>
                <c:pt idx="200743">
                  <c:v>465.07240387366602</c:v>
                </c:pt>
                <c:pt idx="200744">
                  <c:v>465.07472062893902</c:v>
                </c:pt>
                <c:pt idx="200745">
                  <c:v>465.07703738421299</c:v>
                </c:pt>
                <c:pt idx="200746">
                  <c:v>465.07935413948599</c:v>
                </c:pt>
                <c:pt idx="200747">
                  <c:v>465.08167089476001</c:v>
                </c:pt>
                <c:pt idx="200748">
                  <c:v>465.08398765003301</c:v>
                </c:pt>
                <c:pt idx="200749">
                  <c:v>465.08630440530698</c:v>
                </c:pt>
                <c:pt idx="200750">
                  <c:v>465.08862116057998</c:v>
                </c:pt>
                <c:pt idx="200751">
                  <c:v>465.090937915854</c:v>
                </c:pt>
                <c:pt idx="200752">
                  <c:v>465.093254671127</c:v>
                </c:pt>
                <c:pt idx="200753">
                  <c:v>465.09557142640102</c:v>
                </c:pt>
                <c:pt idx="200754">
                  <c:v>465.09788818167402</c:v>
                </c:pt>
                <c:pt idx="200755">
                  <c:v>465.10020493694799</c:v>
                </c:pt>
                <c:pt idx="200756">
                  <c:v>465.10252169222099</c:v>
                </c:pt>
                <c:pt idx="200757">
                  <c:v>465.10483844749501</c:v>
                </c:pt>
                <c:pt idx="200758">
                  <c:v>465.10715520276801</c:v>
                </c:pt>
                <c:pt idx="200759">
                  <c:v>465.10947195804198</c:v>
                </c:pt>
                <c:pt idx="200760">
                  <c:v>465.11178871331498</c:v>
                </c:pt>
                <c:pt idx="200761">
                  <c:v>465.114105468589</c:v>
                </c:pt>
                <c:pt idx="200762">
                  <c:v>465.116422223862</c:v>
                </c:pt>
                <c:pt idx="200763">
                  <c:v>465.11873897913603</c:v>
                </c:pt>
                <c:pt idx="200764">
                  <c:v>465.12105573440903</c:v>
                </c:pt>
                <c:pt idx="200765">
                  <c:v>465.12337248968299</c:v>
                </c:pt>
                <c:pt idx="200766">
                  <c:v>465.12568924495599</c:v>
                </c:pt>
                <c:pt idx="200767">
                  <c:v>465.12800600023002</c:v>
                </c:pt>
                <c:pt idx="200768">
                  <c:v>465.13032275550302</c:v>
                </c:pt>
                <c:pt idx="200769">
                  <c:v>465.13263951077698</c:v>
                </c:pt>
                <c:pt idx="200770">
                  <c:v>465.13495626604998</c:v>
                </c:pt>
                <c:pt idx="200771">
                  <c:v>465.13727302132401</c:v>
                </c:pt>
                <c:pt idx="200772">
                  <c:v>465.13958977659701</c:v>
                </c:pt>
                <c:pt idx="200773">
                  <c:v>465.14190653187097</c:v>
                </c:pt>
                <c:pt idx="200774">
                  <c:v>465.144223287145</c:v>
                </c:pt>
                <c:pt idx="200775">
                  <c:v>465.146540042418</c:v>
                </c:pt>
                <c:pt idx="200776">
                  <c:v>465.14885679769202</c:v>
                </c:pt>
                <c:pt idx="200777">
                  <c:v>465.15117355296502</c:v>
                </c:pt>
                <c:pt idx="200778">
                  <c:v>465.15349030823899</c:v>
                </c:pt>
                <c:pt idx="200779">
                  <c:v>465.15580706351199</c:v>
                </c:pt>
                <c:pt idx="200780">
                  <c:v>465.15812381878601</c:v>
                </c:pt>
                <c:pt idx="200781">
                  <c:v>465.16044057405901</c:v>
                </c:pt>
                <c:pt idx="200782">
                  <c:v>465.16275732933298</c:v>
                </c:pt>
                <c:pt idx="200783">
                  <c:v>465.16507408460598</c:v>
                </c:pt>
                <c:pt idx="200784">
                  <c:v>465.16739083988</c:v>
                </c:pt>
                <c:pt idx="200785">
                  <c:v>465.169707595153</c:v>
                </c:pt>
                <c:pt idx="200786">
                  <c:v>465.17202435042702</c:v>
                </c:pt>
                <c:pt idx="200787">
                  <c:v>465.17434110570002</c:v>
                </c:pt>
                <c:pt idx="200788">
                  <c:v>465.17665786097399</c:v>
                </c:pt>
                <c:pt idx="200789">
                  <c:v>465.17897461624699</c:v>
                </c:pt>
                <c:pt idx="200790">
                  <c:v>465.18129137152101</c:v>
                </c:pt>
                <c:pt idx="200791">
                  <c:v>465.18360812679401</c:v>
                </c:pt>
                <c:pt idx="200792">
                  <c:v>465.18592488206798</c:v>
                </c:pt>
                <c:pt idx="200793">
                  <c:v>465.18824163734098</c:v>
                </c:pt>
                <c:pt idx="200794">
                  <c:v>465.190558392615</c:v>
                </c:pt>
                <c:pt idx="200795">
                  <c:v>465.192875147888</c:v>
                </c:pt>
                <c:pt idx="200796">
                  <c:v>465.19519190316203</c:v>
                </c:pt>
                <c:pt idx="200797">
                  <c:v>465.19750865843503</c:v>
                </c:pt>
                <c:pt idx="200798">
                  <c:v>465.19982541370899</c:v>
                </c:pt>
                <c:pt idx="200799">
                  <c:v>465.20214216898199</c:v>
                </c:pt>
                <c:pt idx="200800">
                  <c:v>465.20445892425602</c:v>
                </c:pt>
                <c:pt idx="200801">
                  <c:v>465.20677567952902</c:v>
                </c:pt>
                <c:pt idx="200802">
                  <c:v>465.20909243480298</c:v>
                </c:pt>
                <c:pt idx="200803">
                  <c:v>465.21140919007598</c:v>
                </c:pt>
                <c:pt idx="200804">
                  <c:v>465.21372594535001</c:v>
                </c:pt>
                <c:pt idx="200805">
                  <c:v>465.21604270062301</c:v>
                </c:pt>
                <c:pt idx="200806">
                  <c:v>465.21835945589697</c:v>
                </c:pt>
                <c:pt idx="200807">
                  <c:v>465.22067621116997</c:v>
                </c:pt>
                <c:pt idx="200808">
                  <c:v>465.222992966444</c:v>
                </c:pt>
                <c:pt idx="200809">
                  <c:v>465.225309721717</c:v>
                </c:pt>
                <c:pt idx="200810">
                  <c:v>465.22762647699102</c:v>
                </c:pt>
                <c:pt idx="200811">
                  <c:v>465.22994323226402</c:v>
                </c:pt>
                <c:pt idx="200812">
                  <c:v>465.23225998753799</c:v>
                </c:pt>
                <c:pt idx="200813">
                  <c:v>465.23457674281099</c:v>
                </c:pt>
                <c:pt idx="200814">
                  <c:v>465.23689349808501</c:v>
                </c:pt>
                <c:pt idx="200815">
                  <c:v>465.23921025335801</c:v>
                </c:pt>
                <c:pt idx="200816">
                  <c:v>465.24152700863198</c:v>
                </c:pt>
                <c:pt idx="200817">
                  <c:v>465.243843763906</c:v>
                </c:pt>
                <c:pt idx="200818">
                  <c:v>465.246160519179</c:v>
                </c:pt>
                <c:pt idx="200819">
                  <c:v>465.24847727445302</c:v>
                </c:pt>
                <c:pt idx="200820">
                  <c:v>465.25079402972602</c:v>
                </c:pt>
                <c:pt idx="200821">
                  <c:v>465.25311078499999</c:v>
                </c:pt>
                <c:pt idx="200822">
                  <c:v>465.25542754027299</c:v>
                </c:pt>
                <c:pt idx="200823">
                  <c:v>465.25774429554701</c:v>
                </c:pt>
                <c:pt idx="200824">
                  <c:v>465.26006105082001</c:v>
                </c:pt>
                <c:pt idx="200825">
                  <c:v>465.26237780609398</c:v>
                </c:pt>
                <c:pt idx="200826">
                  <c:v>465.26469456136698</c:v>
                </c:pt>
                <c:pt idx="200827">
                  <c:v>465.267011316641</c:v>
                </c:pt>
                <c:pt idx="200828">
                  <c:v>465.269328071914</c:v>
                </c:pt>
                <c:pt idx="200829">
                  <c:v>465.27164482718803</c:v>
                </c:pt>
                <c:pt idx="200830">
                  <c:v>465.27396158246103</c:v>
                </c:pt>
                <c:pt idx="200831">
                  <c:v>465.27627833773499</c:v>
                </c:pt>
                <c:pt idx="200832">
                  <c:v>465.27859509300799</c:v>
                </c:pt>
                <c:pt idx="200833">
                  <c:v>465.28091184828202</c:v>
                </c:pt>
                <c:pt idx="200834">
                  <c:v>465.28322860355502</c:v>
                </c:pt>
                <c:pt idx="200835">
                  <c:v>465.28554535882898</c:v>
                </c:pt>
                <c:pt idx="200836">
                  <c:v>465.28786211410198</c:v>
                </c:pt>
                <c:pt idx="200837">
                  <c:v>465.29017886937601</c:v>
                </c:pt>
                <c:pt idx="200838">
                  <c:v>465.29249562464901</c:v>
                </c:pt>
                <c:pt idx="200839">
                  <c:v>465.29481237992297</c:v>
                </c:pt>
                <c:pt idx="200840">
                  <c:v>465.29712913519597</c:v>
                </c:pt>
                <c:pt idx="200841">
                  <c:v>465.29944589047</c:v>
                </c:pt>
                <c:pt idx="200842">
                  <c:v>465.301762645743</c:v>
                </c:pt>
                <c:pt idx="200843">
                  <c:v>465.30407940101702</c:v>
                </c:pt>
                <c:pt idx="200844">
                  <c:v>465.30639615629002</c:v>
                </c:pt>
                <c:pt idx="200845">
                  <c:v>465.30871291156399</c:v>
                </c:pt>
                <c:pt idx="200846">
                  <c:v>465.31102966683699</c:v>
                </c:pt>
                <c:pt idx="200847">
                  <c:v>465.31334642211101</c:v>
                </c:pt>
                <c:pt idx="200848">
                  <c:v>465.31566317738401</c:v>
                </c:pt>
                <c:pt idx="200849">
                  <c:v>465.31797993265798</c:v>
                </c:pt>
                <c:pt idx="200850">
                  <c:v>465.32029668793098</c:v>
                </c:pt>
                <c:pt idx="200851">
                  <c:v>465.322613443205</c:v>
                </c:pt>
                <c:pt idx="200852">
                  <c:v>465.324930198478</c:v>
                </c:pt>
                <c:pt idx="200853">
                  <c:v>465.32724695375202</c:v>
                </c:pt>
                <c:pt idx="200854">
                  <c:v>465.32956370902502</c:v>
                </c:pt>
                <c:pt idx="200855">
                  <c:v>465.33188046429899</c:v>
                </c:pt>
                <c:pt idx="200856">
                  <c:v>465.33419721957199</c:v>
                </c:pt>
                <c:pt idx="200857">
                  <c:v>465.33651397484601</c:v>
                </c:pt>
                <c:pt idx="200858">
                  <c:v>465.33883073011901</c:v>
                </c:pt>
                <c:pt idx="200859">
                  <c:v>465.34114748539298</c:v>
                </c:pt>
                <c:pt idx="200860">
                  <c:v>465.343464240667</c:v>
                </c:pt>
                <c:pt idx="200861">
                  <c:v>465.34578099594</c:v>
                </c:pt>
                <c:pt idx="200862">
                  <c:v>465.34809775121403</c:v>
                </c:pt>
                <c:pt idx="200863">
                  <c:v>465.35041450648703</c:v>
                </c:pt>
                <c:pt idx="200864">
                  <c:v>465.35273126176099</c:v>
                </c:pt>
                <c:pt idx="200865">
                  <c:v>465.35504801703399</c:v>
                </c:pt>
                <c:pt idx="200866">
                  <c:v>465.35736477230802</c:v>
                </c:pt>
                <c:pt idx="200867">
                  <c:v>465.35968152758102</c:v>
                </c:pt>
                <c:pt idx="200868">
                  <c:v>465.36199828285498</c:v>
                </c:pt>
                <c:pt idx="200869">
                  <c:v>465.36431503812798</c:v>
                </c:pt>
                <c:pt idx="200870">
                  <c:v>465.36663179340201</c:v>
                </c:pt>
                <c:pt idx="200871">
                  <c:v>465.36894854867501</c:v>
                </c:pt>
                <c:pt idx="200872">
                  <c:v>465.37126530394897</c:v>
                </c:pt>
                <c:pt idx="200873">
                  <c:v>465.37358205922197</c:v>
                </c:pt>
                <c:pt idx="200874">
                  <c:v>465.375898814496</c:v>
                </c:pt>
                <c:pt idx="200875">
                  <c:v>465.378215569769</c:v>
                </c:pt>
                <c:pt idx="200876">
                  <c:v>465.38053232504302</c:v>
                </c:pt>
                <c:pt idx="200877">
                  <c:v>465.38284908031602</c:v>
                </c:pt>
                <c:pt idx="200878">
                  <c:v>465.38516583558999</c:v>
                </c:pt>
                <c:pt idx="200879">
                  <c:v>465.38748259086299</c:v>
                </c:pt>
                <c:pt idx="200880">
                  <c:v>465.38979934613701</c:v>
                </c:pt>
                <c:pt idx="200881">
                  <c:v>465.39211610141001</c:v>
                </c:pt>
                <c:pt idx="200882">
                  <c:v>465.39443285668398</c:v>
                </c:pt>
                <c:pt idx="200883">
                  <c:v>465.39674961195698</c:v>
                </c:pt>
                <c:pt idx="200884">
                  <c:v>465.399066367231</c:v>
                </c:pt>
                <c:pt idx="200885">
                  <c:v>465.401383122504</c:v>
                </c:pt>
                <c:pt idx="200886">
                  <c:v>465.40369987777802</c:v>
                </c:pt>
                <c:pt idx="200887">
                  <c:v>465.40601663305102</c:v>
                </c:pt>
                <c:pt idx="200888">
                  <c:v>465.40833338832499</c:v>
                </c:pt>
                <c:pt idx="200889">
                  <c:v>465.41065014359799</c:v>
                </c:pt>
                <c:pt idx="200890">
                  <c:v>465.41296689887201</c:v>
                </c:pt>
                <c:pt idx="200891">
                  <c:v>465.41528365414501</c:v>
                </c:pt>
                <c:pt idx="200892">
                  <c:v>465.41760040941898</c:v>
                </c:pt>
                <c:pt idx="200893">
                  <c:v>465.41991716469198</c:v>
                </c:pt>
                <c:pt idx="200894">
                  <c:v>465.422233919966</c:v>
                </c:pt>
                <c:pt idx="200895">
                  <c:v>465.424550675239</c:v>
                </c:pt>
                <c:pt idx="200896">
                  <c:v>465.42686743051303</c:v>
                </c:pt>
                <c:pt idx="200897">
                  <c:v>465.42918418578603</c:v>
                </c:pt>
                <c:pt idx="200898">
                  <c:v>465.43150094105999</c:v>
                </c:pt>
                <c:pt idx="200899">
                  <c:v>465.43381769633299</c:v>
                </c:pt>
                <c:pt idx="200900">
                  <c:v>465.43613445160702</c:v>
                </c:pt>
                <c:pt idx="200901">
                  <c:v>465.43845120688098</c:v>
                </c:pt>
                <c:pt idx="200902">
                  <c:v>465.44076796215398</c:v>
                </c:pt>
                <c:pt idx="200903">
                  <c:v>465.44308471742801</c:v>
                </c:pt>
                <c:pt idx="200904">
                  <c:v>465.44540147270101</c:v>
                </c:pt>
                <c:pt idx="200905">
                  <c:v>465.44771822797497</c:v>
                </c:pt>
                <c:pt idx="200906">
                  <c:v>465.45003498324797</c:v>
                </c:pt>
                <c:pt idx="200907">
                  <c:v>465.452351738522</c:v>
                </c:pt>
                <c:pt idx="200908">
                  <c:v>465.454668493795</c:v>
                </c:pt>
                <c:pt idx="200909">
                  <c:v>465.45698524906902</c:v>
                </c:pt>
                <c:pt idx="200910">
                  <c:v>465.45930200434202</c:v>
                </c:pt>
                <c:pt idx="200911">
                  <c:v>465.46161875961599</c:v>
                </c:pt>
                <c:pt idx="200912">
                  <c:v>465.46393551488899</c:v>
                </c:pt>
                <c:pt idx="200913">
                  <c:v>465.46625227016301</c:v>
                </c:pt>
                <c:pt idx="200914">
                  <c:v>465.46856902543601</c:v>
                </c:pt>
                <c:pt idx="200915">
                  <c:v>465.47088578070998</c:v>
                </c:pt>
                <c:pt idx="200916">
                  <c:v>465.47320253598298</c:v>
                </c:pt>
                <c:pt idx="200917">
                  <c:v>465.475519291257</c:v>
                </c:pt>
                <c:pt idx="200918">
                  <c:v>465.47783604653</c:v>
                </c:pt>
                <c:pt idx="200919">
                  <c:v>465.48015280180402</c:v>
                </c:pt>
                <c:pt idx="200920">
                  <c:v>465.48246955707702</c:v>
                </c:pt>
                <c:pt idx="200921">
                  <c:v>465.48478631235099</c:v>
                </c:pt>
                <c:pt idx="200922">
                  <c:v>465.48710306762399</c:v>
                </c:pt>
                <c:pt idx="200923">
                  <c:v>465.48941982289801</c:v>
                </c:pt>
                <c:pt idx="200924">
                  <c:v>465.49173657817101</c:v>
                </c:pt>
                <c:pt idx="200925">
                  <c:v>465.49405333344498</c:v>
                </c:pt>
                <c:pt idx="200926">
                  <c:v>465.49637008871798</c:v>
                </c:pt>
                <c:pt idx="200927">
                  <c:v>465.498686843992</c:v>
                </c:pt>
                <c:pt idx="200928">
                  <c:v>465.501003599265</c:v>
                </c:pt>
                <c:pt idx="200929">
                  <c:v>465.50332035453903</c:v>
                </c:pt>
                <c:pt idx="200930">
                  <c:v>465.50563710981203</c:v>
                </c:pt>
                <c:pt idx="200931">
                  <c:v>465.50795386508599</c:v>
                </c:pt>
                <c:pt idx="200932">
                  <c:v>465.51027062035899</c:v>
                </c:pt>
                <c:pt idx="200933">
                  <c:v>465.51258737563302</c:v>
                </c:pt>
                <c:pt idx="200934">
                  <c:v>465.51490413090602</c:v>
                </c:pt>
                <c:pt idx="200935">
                  <c:v>465.51722088617998</c:v>
                </c:pt>
                <c:pt idx="200936">
                  <c:v>465.51953764145298</c:v>
                </c:pt>
                <c:pt idx="200937">
                  <c:v>465.52185439672701</c:v>
                </c:pt>
                <c:pt idx="200938">
                  <c:v>465.52417115200001</c:v>
                </c:pt>
                <c:pt idx="200939">
                  <c:v>465.52648790727397</c:v>
                </c:pt>
                <c:pt idx="200940">
                  <c:v>465.52880466254697</c:v>
                </c:pt>
                <c:pt idx="200941">
                  <c:v>465.531121417821</c:v>
                </c:pt>
                <c:pt idx="200942">
                  <c:v>465.533438173094</c:v>
                </c:pt>
                <c:pt idx="200943">
                  <c:v>465.53575492836802</c:v>
                </c:pt>
                <c:pt idx="200944">
                  <c:v>465.53807168364199</c:v>
                </c:pt>
                <c:pt idx="200945">
                  <c:v>465.54038843891499</c:v>
                </c:pt>
                <c:pt idx="200946">
                  <c:v>465.54270519418901</c:v>
                </c:pt>
                <c:pt idx="200947">
                  <c:v>465.54502194946201</c:v>
                </c:pt>
                <c:pt idx="200948">
                  <c:v>465.54733870473598</c:v>
                </c:pt>
                <c:pt idx="200949">
                  <c:v>465.54965546000898</c:v>
                </c:pt>
                <c:pt idx="200950">
                  <c:v>465.551972215283</c:v>
                </c:pt>
                <c:pt idx="200951">
                  <c:v>465.554288970556</c:v>
                </c:pt>
                <c:pt idx="200952">
                  <c:v>465.55660572583002</c:v>
                </c:pt>
                <c:pt idx="200953">
                  <c:v>465.55892248110302</c:v>
                </c:pt>
                <c:pt idx="200954">
                  <c:v>465.56123923637699</c:v>
                </c:pt>
                <c:pt idx="200955">
                  <c:v>465.56355599164999</c:v>
                </c:pt>
                <c:pt idx="200956">
                  <c:v>465.56587274692401</c:v>
                </c:pt>
                <c:pt idx="200957">
                  <c:v>465.56818950219701</c:v>
                </c:pt>
                <c:pt idx="200958">
                  <c:v>465.57050625747098</c:v>
                </c:pt>
                <c:pt idx="200959">
                  <c:v>465.57282301274398</c:v>
                </c:pt>
                <c:pt idx="200960">
                  <c:v>465.575139768018</c:v>
                </c:pt>
                <c:pt idx="200961">
                  <c:v>465.577456523291</c:v>
                </c:pt>
                <c:pt idx="200962">
                  <c:v>465.57977327856503</c:v>
                </c:pt>
                <c:pt idx="200963">
                  <c:v>465.58209003383803</c:v>
                </c:pt>
                <c:pt idx="200964">
                  <c:v>465.58440678911199</c:v>
                </c:pt>
                <c:pt idx="200965">
                  <c:v>465.58672354438499</c:v>
                </c:pt>
                <c:pt idx="200966">
                  <c:v>465.58904029965902</c:v>
                </c:pt>
                <c:pt idx="200967">
                  <c:v>465.59135705493202</c:v>
                </c:pt>
                <c:pt idx="200968">
                  <c:v>465.59367381020598</c:v>
                </c:pt>
                <c:pt idx="200969">
                  <c:v>465.59599056547898</c:v>
                </c:pt>
                <c:pt idx="200970">
                  <c:v>465.59830732075301</c:v>
                </c:pt>
                <c:pt idx="200971">
                  <c:v>465.60062407602601</c:v>
                </c:pt>
                <c:pt idx="200972">
                  <c:v>465.60294083129997</c:v>
                </c:pt>
                <c:pt idx="200973">
                  <c:v>465.60525758657298</c:v>
                </c:pt>
                <c:pt idx="200974">
                  <c:v>465.607574341847</c:v>
                </c:pt>
                <c:pt idx="200975">
                  <c:v>465.60989109712</c:v>
                </c:pt>
                <c:pt idx="200976">
                  <c:v>465.61220785239402</c:v>
                </c:pt>
                <c:pt idx="200977">
                  <c:v>465.61452460766702</c:v>
                </c:pt>
                <c:pt idx="200978">
                  <c:v>465.61684136294099</c:v>
                </c:pt>
                <c:pt idx="200979">
                  <c:v>465.61915811821399</c:v>
                </c:pt>
                <c:pt idx="200980">
                  <c:v>465.62147487348801</c:v>
                </c:pt>
                <c:pt idx="200981">
                  <c:v>465.62379162876101</c:v>
                </c:pt>
                <c:pt idx="200982">
                  <c:v>465.62610838403498</c:v>
                </c:pt>
                <c:pt idx="200983">
                  <c:v>465.62842513930798</c:v>
                </c:pt>
                <c:pt idx="200984">
                  <c:v>465.630741894582</c:v>
                </c:pt>
                <c:pt idx="200985">
                  <c:v>465.633058649855</c:v>
                </c:pt>
                <c:pt idx="200986">
                  <c:v>465.63537540512903</c:v>
                </c:pt>
                <c:pt idx="200987">
                  <c:v>465.63769216040299</c:v>
                </c:pt>
                <c:pt idx="200988">
                  <c:v>465.64000891567599</c:v>
                </c:pt>
                <c:pt idx="200989">
                  <c:v>465.64232567095002</c:v>
                </c:pt>
                <c:pt idx="200990">
                  <c:v>465.64464242622302</c:v>
                </c:pt>
                <c:pt idx="200991">
                  <c:v>465.64695918149698</c:v>
                </c:pt>
                <c:pt idx="200992">
                  <c:v>465.64927593676998</c:v>
                </c:pt>
                <c:pt idx="200993">
                  <c:v>465.65159269204401</c:v>
                </c:pt>
                <c:pt idx="200994">
                  <c:v>465.65390944731701</c:v>
                </c:pt>
                <c:pt idx="200995">
                  <c:v>465.65622620259097</c:v>
                </c:pt>
                <c:pt idx="200996">
                  <c:v>465.65854295786397</c:v>
                </c:pt>
                <c:pt idx="200997">
                  <c:v>465.660859713138</c:v>
                </c:pt>
                <c:pt idx="200998">
                  <c:v>465.663176468411</c:v>
                </c:pt>
                <c:pt idx="200999">
                  <c:v>465.66549322368502</c:v>
                </c:pt>
                <c:pt idx="201000">
                  <c:v>465.66780997895802</c:v>
                </c:pt>
                <c:pt idx="201001">
                  <c:v>465.67012673423199</c:v>
                </c:pt>
                <c:pt idx="201002">
                  <c:v>465.67244348950499</c:v>
                </c:pt>
                <c:pt idx="201003">
                  <c:v>465.67476024477901</c:v>
                </c:pt>
                <c:pt idx="201004">
                  <c:v>465.67707700005201</c:v>
                </c:pt>
                <c:pt idx="201005">
                  <c:v>465.67939375532598</c:v>
                </c:pt>
                <c:pt idx="201006">
                  <c:v>465.68171051059898</c:v>
                </c:pt>
                <c:pt idx="201007">
                  <c:v>465.684027265873</c:v>
                </c:pt>
                <c:pt idx="201008">
                  <c:v>465.686344021146</c:v>
                </c:pt>
                <c:pt idx="201009">
                  <c:v>465.68866077642002</c:v>
                </c:pt>
                <c:pt idx="201010">
                  <c:v>465.69097753169302</c:v>
                </c:pt>
                <c:pt idx="201011">
                  <c:v>465.69329428696699</c:v>
                </c:pt>
                <c:pt idx="201012">
                  <c:v>465.69561104223999</c:v>
                </c:pt>
                <c:pt idx="201013">
                  <c:v>465.69792779751401</c:v>
                </c:pt>
                <c:pt idx="201014">
                  <c:v>465.70024455278701</c:v>
                </c:pt>
                <c:pt idx="201015">
                  <c:v>465.70256130806098</c:v>
                </c:pt>
                <c:pt idx="201016">
                  <c:v>465.70487806333398</c:v>
                </c:pt>
                <c:pt idx="201017">
                  <c:v>465.707194818608</c:v>
                </c:pt>
                <c:pt idx="201018">
                  <c:v>465.709511573881</c:v>
                </c:pt>
                <c:pt idx="201019">
                  <c:v>465.71182832915503</c:v>
                </c:pt>
                <c:pt idx="201020">
                  <c:v>465.71414508442803</c:v>
                </c:pt>
                <c:pt idx="201021">
                  <c:v>465.71646183970199</c:v>
                </c:pt>
                <c:pt idx="201022">
                  <c:v>465.71877859497499</c:v>
                </c:pt>
                <c:pt idx="201023">
                  <c:v>465.72109535024902</c:v>
                </c:pt>
                <c:pt idx="201024">
                  <c:v>465.72341210552202</c:v>
                </c:pt>
                <c:pt idx="201025">
                  <c:v>465.72572886079598</c:v>
                </c:pt>
                <c:pt idx="201026">
                  <c:v>465.72804561606898</c:v>
                </c:pt>
                <c:pt idx="201027">
                  <c:v>465.73036237134301</c:v>
                </c:pt>
                <c:pt idx="201028">
                  <c:v>465.73267912661601</c:v>
                </c:pt>
                <c:pt idx="201029">
                  <c:v>465.73499588188997</c:v>
                </c:pt>
                <c:pt idx="201030">
                  <c:v>465.737312637164</c:v>
                </c:pt>
                <c:pt idx="201031">
                  <c:v>465.739629392437</c:v>
                </c:pt>
                <c:pt idx="201032">
                  <c:v>465.74194614771102</c:v>
                </c:pt>
                <c:pt idx="201033">
                  <c:v>465.74426290298402</c:v>
                </c:pt>
                <c:pt idx="201034">
                  <c:v>465.74657965825799</c:v>
                </c:pt>
                <c:pt idx="201035">
                  <c:v>465.74889641353099</c:v>
                </c:pt>
                <c:pt idx="201036">
                  <c:v>465.75121316880501</c:v>
                </c:pt>
                <c:pt idx="201037">
                  <c:v>465.75352992407801</c:v>
                </c:pt>
                <c:pt idx="201038">
                  <c:v>465.75584667935198</c:v>
                </c:pt>
                <c:pt idx="201039">
                  <c:v>465.75816343462498</c:v>
                </c:pt>
                <c:pt idx="201040">
                  <c:v>465.760480189899</c:v>
                </c:pt>
                <c:pt idx="201041">
                  <c:v>465.762796945172</c:v>
                </c:pt>
                <c:pt idx="201042">
                  <c:v>465.76511370044602</c:v>
                </c:pt>
                <c:pt idx="201043">
                  <c:v>465.76743045571902</c:v>
                </c:pt>
                <c:pt idx="201044">
                  <c:v>465.76974721099299</c:v>
                </c:pt>
                <c:pt idx="201045">
                  <c:v>465.77206396626599</c:v>
                </c:pt>
                <c:pt idx="201046">
                  <c:v>465.77438072154001</c:v>
                </c:pt>
                <c:pt idx="201047">
                  <c:v>465.77669747681301</c:v>
                </c:pt>
                <c:pt idx="201048">
                  <c:v>465.77901423208698</c:v>
                </c:pt>
                <c:pt idx="201049">
                  <c:v>465.78133098735998</c:v>
                </c:pt>
                <c:pt idx="201050">
                  <c:v>465.783647742634</c:v>
                </c:pt>
                <c:pt idx="201051">
                  <c:v>465.785964497907</c:v>
                </c:pt>
                <c:pt idx="201052">
                  <c:v>465.78828125318103</c:v>
                </c:pt>
                <c:pt idx="201053">
                  <c:v>465.79059800845403</c:v>
                </c:pt>
                <c:pt idx="201054">
                  <c:v>465.79291476372799</c:v>
                </c:pt>
                <c:pt idx="201055">
                  <c:v>465.79523151900099</c:v>
                </c:pt>
                <c:pt idx="201056">
                  <c:v>465.79754827427502</c:v>
                </c:pt>
                <c:pt idx="201057">
                  <c:v>465.79986502954802</c:v>
                </c:pt>
                <c:pt idx="201058">
                  <c:v>465.80218178482198</c:v>
                </c:pt>
                <c:pt idx="201059">
                  <c:v>465.80449854009498</c:v>
                </c:pt>
                <c:pt idx="201060">
                  <c:v>465.80681529536901</c:v>
                </c:pt>
                <c:pt idx="201061">
                  <c:v>465.80913205064201</c:v>
                </c:pt>
                <c:pt idx="201062">
                  <c:v>465.81144880591597</c:v>
                </c:pt>
                <c:pt idx="201063">
                  <c:v>465.81376556118897</c:v>
                </c:pt>
                <c:pt idx="201064">
                  <c:v>465.816082316463</c:v>
                </c:pt>
                <c:pt idx="201065">
                  <c:v>465.818399071736</c:v>
                </c:pt>
                <c:pt idx="201066">
                  <c:v>465.82071582701002</c:v>
                </c:pt>
                <c:pt idx="201067">
                  <c:v>465.82303258228302</c:v>
                </c:pt>
                <c:pt idx="201068">
                  <c:v>465.82534933755699</c:v>
                </c:pt>
                <c:pt idx="201069">
                  <c:v>465.82766609282999</c:v>
                </c:pt>
                <c:pt idx="201070">
                  <c:v>465.82998284810401</c:v>
                </c:pt>
                <c:pt idx="201071">
                  <c:v>465.83229960337701</c:v>
                </c:pt>
                <c:pt idx="201072">
                  <c:v>465.83461635865098</c:v>
                </c:pt>
                <c:pt idx="201073">
                  <c:v>465.836933113925</c:v>
                </c:pt>
                <c:pt idx="201074">
                  <c:v>465.839249869198</c:v>
                </c:pt>
                <c:pt idx="201075">
                  <c:v>465.84156662447202</c:v>
                </c:pt>
                <c:pt idx="201076">
                  <c:v>465.84388337974502</c:v>
                </c:pt>
                <c:pt idx="201077">
                  <c:v>465.84620013501899</c:v>
                </c:pt>
                <c:pt idx="201078">
                  <c:v>465.84851689029199</c:v>
                </c:pt>
                <c:pt idx="201079">
                  <c:v>465.85083364556601</c:v>
                </c:pt>
                <c:pt idx="201080">
                  <c:v>465.85315040083901</c:v>
                </c:pt>
                <c:pt idx="201081">
                  <c:v>465.85546715611298</c:v>
                </c:pt>
                <c:pt idx="201082">
                  <c:v>465.85778391138598</c:v>
                </c:pt>
                <c:pt idx="201083">
                  <c:v>465.86010066666</c:v>
                </c:pt>
                <c:pt idx="201084">
                  <c:v>465.862417421933</c:v>
                </c:pt>
                <c:pt idx="201085">
                  <c:v>465.86473417720703</c:v>
                </c:pt>
                <c:pt idx="201086">
                  <c:v>465.86705093248003</c:v>
                </c:pt>
                <c:pt idx="201087">
                  <c:v>465.86936768775399</c:v>
                </c:pt>
                <c:pt idx="201088">
                  <c:v>465.87168444302699</c:v>
                </c:pt>
                <c:pt idx="201089">
                  <c:v>465.87400119830102</c:v>
                </c:pt>
                <c:pt idx="201090">
                  <c:v>465.87631795357402</c:v>
                </c:pt>
                <c:pt idx="201091">
                  <c:v>465.87863470884798</c:v>
                </c:pt>
                <c:pt idx="201092">
                  <c:v>465.88095146412098</c:v>
                </c:pt>
                <c:pt idx="201093">
                  <c:v>465.88326821939501</c:v>
                </c:pt>
                <c:pt idx="201094">
                  <c:v>465.88558497466801</c:v>
                </c:pt>
                <c:pt idx="201095">
                  <c:v>465.88790172994197</c:v>
                </c:pt>
                <c:pt idx="201096">
                  <c:v>465.89021848521497</c:v>
                </c:pt>
                <c:pt idx="201097">
                  <c:v>465.892535240489</c:v>
                </c:pt>
                <c:pt idx="201098">
                  <c:v>465.894851995762</c:v>
                </c:pt>
                <c:pt idx="201099">
                  <c:v>465.89716875103602</c:v>
                </c:pt>
                <c:pt idx="201100">
                  <c:v>465.89948550630902</c:v>
                </c:pt>
                <c:pt idx="201101">
                  <c:v>465.90180226158299</c:v>
                </c:pt>
                <c:pt idx="201102">
                  <c:v>465.90411901685599</c:v>
                </c:pt>
                <c:pt idx="201103">
                  <c:v>465.90643577213001</c:v>
                </c:pt>
                <c:pt idx="201104">
                  <c:v>465.90875252740301</c:v>
                </c:pt>
                <c:pt idx="201105">
                  <c:v>465.91106928267698</c:v>
                </c:pt>
                <c:pt idx="201106">
                  <c:v>465.91338603794998</c:v>
                </c:pt>
                <c:pt idx="201107">
                  <c:v>465.915702793224</c:v>
                </c:pt>
                <c:pt idx="201108">
                  <c:v>465.918019548497</c:v>
                </c:pt>
                <c:pt idx="201109">
                  <c:v>465.92033630377102</c:v>
                </c:pt>
                <c:pt idx="201110">
                  <c:v>465.92265305904402</c:v>
                </c:pt>
                <c:pt idx="201111">
                  <c:v>465.92496981431799</c:v>
                </c:pt>
                <c:pt idx="201112">
                  <c:v>465.92728656959099</c:v>
                </c:pt>
                <c:pt idx="201113">
                  <c:v>465.92960332486501</c:v>
                </c:pt>
                <c:pt idx="201114">
                  <c:v>465.93192008013801</c:v>
                </c:pt>
                <c:pt idx="201115">
                  <c:v>465.93423683541198</c:v>
                </c:pt>
                <c:pt idx="201116">
                  <c:v>465.936553590686</c:v>
                </c:pt>
                <c:pt idx="201117">
                  <c:v>465.938870345959</c:v>
                </c:pt>
                <c:pt idx="201118">
                  <c:v>465.94118710123303</c:v>
                </c:pt>
                <c:pt idx="201119">
                  <c:v>465.94350385650603</c:v>
                </c:pt>
                <c:pt idx="201120">
                  <c:v>465.94582061177999</c:v>
                </c:pt>
                <c:pt idx="201121">
                  <c:v>465.94813736705299</c:v>
                </c:pt>
                <c:pt idx="201122">
                  <c:v>465.95045412232702</c:v>
                </c:pt>
                <c:pt idx="201123">
                  <c:v>465.95277087760002</c:v>
                </c:pt>
                <c:pt idx="201124">
                  <c:v>465.95508763287398</c:v>
                </c:pt>
                <c:pt idx="201125">
                  <c:v>465.95740438814698</c:v>
                </c:pt>
                <c:pt idx="201126">
                  <c:v>465.95972114342101</c:v>
                </c:pt>
                <c:pt idx="201127">
                  <c:v>465.96203789869401</c:v>
                </c:pt>
                <c:pt idx="201128">
                  <c:v>465.96435465396797</c:v>
                </c:pt>
                <c:pt idx="201129">
                  <c:v>465.96667140924097</c:v>
                </c:pt>
                <c:pt idx="201130">
                  <c:v>465.968988164515</c:v>
                </c:pt>
                <c:pt idx="201131">
                  <c:v>465.971304919788</c:v>
                </c:pt>
                <c:pt idx="201132">
                  <c:v>465.97362167506202</c:v>
                </c:pt>
                <c:pt idx="201133">
                  <c:v>465.97593843033502</c:v>
                </c:pt>
                <c:pt idx="201134">
                  <c:v>465.97825518560899</c:v>
                </c:pt>
                <c:pt idx="201135">
                  <c:v>465.98057194088199</c:v>
                </c:pt>
                <c:pt idx="201136">
                  <c:v>465.98288869615601</c:v>
                </c:pt>
                <c:pt idx="201137">
                  <c:v>465.98520545142901</c:v>
                </c:pt>
                <c:pt idx="201138">
                  <c:v>465.98752220670298</c:v>
                </c:pt>
                <c:pt idx="201139">
                  <c:v>465.98983896197598</c:v>
                </c:pt>
                <c:pt idx="201140">
                  <c:v>465.99215571725</c:v>
                </c:pt>
                <c:pt idx="201141">
                  <c:v>465.994472472523</c:v>
                </c:pt>
                <c:pt idx="201142">
                  <c:v>465.99678922779702</c:v>
                </c:pt>
                <c:pt idx="201143">
                  <c:v>465.99910598307002</c:v>
                </c:pt>
                <c:pt idx="201144">
                  <c:v>466.00142273834399</c:v>
                </c:pt>
                <c:pt idx="201145">
                  <c:v>466.00373949361699</c:v>
                </c:pt>
                <c:pt idx="201146">
                  <c:v>466.00605624889101</c:v>
                </c:pt>
                <c:pt idx="201147">
                  <c:v>466.00837300416401</c:v>
                </c:pt>
                <c:pt idx="201148">
                  <c:v>466.01068975943798</c:v>
                </c:pt>
                <c:pt idx="201149">
                  <c:v>466.01300651471098</c:v>
                </c:pt>
                <c:pt idx="201150">
                  <c:v>466.015323269985</c:v>
                </c:pt>
                <c:pt idx="201151">
                  <c:v>466.017640025258</c:v>
                </c:pt>
                <c:pt idx="201152">
                  <c:v>466.01995678053203</c:v>
                </c:pt>
                <c:pt idx="201153">
                  <c:v>466.02227353580503</c:v>
                </c:pt>
                <c:pt idx="201154">
                  <c:v>466.02459029107899</c:v>
                </c:pt>
                <c:pt idx="201155">
                  <c:v>466.02690704635199</c:v>
                </c:pt>
                <c:pt idx="201156">
                  <c:v>466.02922380162602</c:v>
                </c:pt>
                <c:pt idx="201157">
                  <c:v>466.03154055689998</c:v>
                </c:pt>
                <c:pt idx="201158">
                  <c:v>466.03385731217298</c:v>
                </c:pt>
                <c:pt idx="201159">
                  <c:v>466.03617406744701</c:v>
                </c:pt>
                <c:pt idx="201160">
                  <c:v>466.03849082272001</c:v>
                </c:pt>
                <c:pt idx="201161">
                  <c:v>466.04080757799397</c:v>
                </c:pt>
                <c:pt idx="201162">
                  <c:v>466.04312433326697</c:v>
                </c:pt>
                <c:pt idx="201163">
                  <c:v>466.045441088541</c:v>
                </c:pt>
                <c:pt idx="201164">
                  <c:v>466.047757843814</c:v>
                </c:pt>
                <c:pt idx="201165">
                  <c:v>466.05007459908802</c:v>
                </c:pt>
                <c:pt idx="201166">
                  <c:v>466.05239135436102</c:v>
                </c:pt>
                <c:pt idx="201167">
                  <c:v>466.05470810963499</c:v>
                </c:pt>
                <c:pt idx="201168">
                  <c:v>466.05702486490799</c:v>
                </c:pt>
                <c:pt idx="201169">
                  <c:v>466.05934162018201</c:v>
                </c:pt>
                <c:pt idx="201170">
                  <c:v>466.06165837545501</c:v>
                </c:pt>
                <c:pt idx="201171">
                  <c:v>466.06397513072898</c:v>
                </c:pt>
                <c:pt idx="201172">
                  <c:v>466.06629188600198</c:v>
                </c:pt>
                <c:pt idx="201173">
                  <c:v>466.068608641276</c:v>
                </c:pt>
                <c:pt idx="201174">
                  <c:v>466.070925396549</c:v>
                </c:pt>
                <c:pt idx="201175">
                  <c:v>466.07324215182302</c:v>
                </c:pt>
                <c:pt idx="201176">
                  <c:v>466.07555890709602</c:v>
                </c:pt>
                <c:pt idx="201177">
                  <c:v>466.07787566236999</c:v>
                </c:pt>
                <c:pt idx="201178">
                  <c:v>466.08019241764299</c:v>
                </c:pt>
                <c:pt idx="201179">
                  <c:v>466.08250917291701</c:v>
                </c:pt>
                <c:pt idx="201180">
                  <c:v>466.08482592819001</c:v>
                </c:pt>
                <c:pt idx="201181">
                  <c:v>466.08714268346398</c:v>
                </c:pt>
                <c:pt idx="201182">
                  <c:v>466.08945943873698</c:v>
                </c:pt>
                <c:pt idx="201183">
                  <c:v>466.091776194011</c:v>
                </c:pt>
                <c:pt idx="201184">
                  <c:v>466.094092949284</c:v>
                </c:pt>
                <c:pt idx="201185">
                  <c:v>466.09640970455803</c:v>
                </c:pt>
                <c:pt idx="201186">
                  <c:v>466.09872645983103</c:v>
                </c:pt>
                <c:pt idx="201187">
                  <c:v>466.10104321510499</c:v>
                </c:pt>
                <c:pt idx="201188">
                  <c:v>466.10335997037799</c:v>
                </c:pt>
                <c:pt idx="201189">
                  <c:v>466.10567672565202</c:v>
                </c:pt>
                <c:pt idx="201190">
                  <c:v>466.10799348092502</c:v>
                </c:pt>
                <c:pt idx="201191">
                  <c:v>466.11031023619898</c:v>
                </c:pt>
                <c:pt idx="201192">
                  <c:v>466.11262699147198</c:v>
                </c:pt>
                <c:pt idx="201193">
                  <c:v>466.11494374674601</c:v>
                </c:pt>
                <c:pt idx="201194">
                  <c:v>466.11726050201901</c:v>
                </c:pt>
                <c:pt idx="201195">
                  <c:v>466.11957725729297</c:v>
                </c:pt>
                <c:pt idx="201196">
                  <c:v>466.12189401256597</c:v>
                </c:pt>
                <c:pt idx="201197">
                  <c:v>466.12421076784</c:v>
                </c:pt>
                <c:pt idx="201198">
                  <c:v>466.126527523113</c:v>
                </c:pt>
                <c:pt idx="201199">
                  <c:v>466.12884427838702</c:v>
                </c:pt>
                <c:pt idx="201200">
                  <c:v>466.13116103366099</c:v>
                </c:pt>
                <c:pt idx="201201">
                  <c:v>466.13347778893399</c:v>
                </c:pt>
                <c:pt idx="201202">
                  <c:v>466.13579454420801</c:v>
                </c:pt>
                <c:pt idx="201203">
                  <c:v>466.13811129948101</c:v>
                </c:pt>
                <c:pt idx="201204">
                  <c:v>466.14042805475498</c:v>
                </c:pt>
                <c:pt idx="201205">
                  <c:v>466.14274481002798</c:v>
                </c:pt>
                <c:pt idx="201206">
                  <c:v>466.145061565302</c:v>
                </c:pt>
                <c:pt idx="201207">
                  <c:v>466.147378320575</c:v>
                </c:pt>
                <c:pt idx="201208">
                  <c:v>466.14969507584902</c:v>
                </c:pt>
                <c:pt idx="201209">
                  <c:v>466.15201183112202</c:v>
                </c:pt>
                <c:pt idx="201210">
                  <c:v>466.15432858639599</c:v>
                </c:pt>
                <c:pt idx="201211">
                  <c:v>466.15664534166899</c:v>
                </c:pt>
                <c:pt idx="201212">
                  <c:v>466.15896209694301</c:v>
                </c:pt>
                <c:pt idx="201213">
                  <c:v>466.16127885221601</c:v>
                </c:pt>
                <c:pt idx="201214">
                  <c:v>466.16359560748998</c:v>
                </c:pt>
                <c:pt idx="201215">
                  <c:v>466.16591236276298</c:v>
                </c:pt>
                <c:pt idx="201216">
                  <c:v>466.168229118037</c:v>
                </c:pt>
                <c:pt idx="201217">
                  <c:v>466.17054587331</c:v>
                </c:pt>
                <c:pt idx="201218">
                  <c:v>466.17286262858403</c:v>
                </c:pt>
                <c:pt idx="201219">
                  <c:v>466.17517938385703</c:v>
                </c:pt>
                <c:pt idx="201220">
                  <c:v>466.17749613913099</c:v>
                </c:pt>
                <c:pt idx="201221">
                  <c:v>466.17981289440399</c:v>
                </c:pt>
                <c:pt idx="201222">
                  <c:v>466.18212964967802</c:v>
                </c:pt>
                <c:pt idx="201223">
                  <c:v>466.18444640495102</c:v>
                </c:pt>
                <c:pt idx="201224">
                  <c:v>466.18676316022498</c:v>
                </c:pt>
                <c:pt idx="201225">
                  <c:v>466.18907991549798</c:v>
                </c:pt>
                <c:pt idx="201226">
                  <c:v>466.19139667077201</c:v>
                </c:pt>
                <c:pt idx="201227">
                  <c:v>466.19371342604501</c:v>
                </c:pt>
                <c:pt idx="201228">
                  <c:v>466.19603018131897</c:v>
                </c:pt>
                <c:pt idx="201229">
                  <c:v>466.19834693659197</c:v>
                </c:pt>
                <c:pt idx="201230">
                  <c:v>466.200663691866</c:v>
                </c:pt>
                <c:pt idx="201231">
                  <c:v>466.202980447139</c:v>
                </c:pt>
                <c:pt idx="201232">
                  <c:v>466.20529720241302</c:v>
                </c:pt>
                <c:pt idx="201233">
                  <c:v>466.20761395768602</c:v>
                </c:pt>
                <c:pt idx="201234">
                  <c:v>466.20993071295999</c:v>
                </c:pt>
                <c:pt idx="201235">
                  <c:v>466.21224746823299</c:v>
                </c:pt>
                <c:pt idx="201236">
                  <c:v>466.21456422350701</c:v>
                </c:pt>
                <c:pt idx="201237">
                  <c:v>466.21688097878001</c:v>
                </c:pt>
                <c:pt idx="201238">
                  <c:v>466.21919773405398</c:v>
                </c:pt>
                <c:pt idx="201239">
                  <c:v>466.22151448932698</c:v>
                </c:pt>
                <c:pt idx="201240">
                  <c:v>466.223831244601</c:v>
                </c:pt>
                <c:pt idx="201241">
                  <c:v>466.226147999874</c:v>
                </c:pt>
                <c:pt idx="201242">
                  <c:v>466.22846475514802</c:v>
                </c:pt>
                <c:pt idx="201243">
                  <c:v>466.23078151042199</c:v>
                </c:pt>
                <c:pt idx="201244">
                  <c:v>466.23309826569499</c:v>
                </c:pt>
                <c:pt idx="201245">
                  <c:v>466.23541502096901</c:v>
                </c:pt>
                <c:pt idx="201246">
                  <c:v>466.23773177624201</c:v>
                </c:pt>
                <c:pt idx="201247">
                  <c:v>466.24004853151598</c:v>
                </c:pt>
                <c:pt idx="201248">
                  <c:v>466.24236528678898</c:v>
                </c:pt>
                <c:pt idx="201249">
                  <c:v>466.244682042063</c:v>
                </c:pt>
                <c:pt idx="201250">
                  <c:v>466.246998797336</c:v>
                </c:pt>
                <c:pt idx="201251">
                  <c:v>466.24931555261003</c:v>
                </c:pt>
                <c:pt idx="201252">
                  <c:v>466.25163230788303</c:v>
                </c:pt>
                <c:pt idx="201253">
                  <c:v>466.25394906315699</c:v>
                </c:pt>
                <c:pt idx="201254">
                  <c:v>466.25626581842999</c:v>
                </c:pt>
                <c:pt idx="201255">
                  <c:v>466.25858257370402</c:v>
                </c:pt>
                <c:pt idx="201256">
                  <c:v>466.26089932897702</c:v>
                </c:pt>
                <c:pt idx="201257">
                  <c:v>466.26321608425098</c:v>
                </c:pt>
                <c:pt idx="201258">
                  <c:v>466.26553283952398</c:v>
                </c:pt>
                <c:pt idx="201259">
                  <c:v>466.26784959479801</c:v>
                </c:pt>
                <c:pt idx="201260">
                  <c:v>466.27016635007101</c:v>
                </c:pt>
                <c:pt idx="201261">
                  <c:v>466.27248310534497</c:v>
                </c:pt>
                <c:pt idx="201262">
                  <c:v>466.27479986061797</c:v>
                </c:pt>
                <c:pt idx="201263">
                  <c:v>466.277116615892</c:v>
                </c:pt>
                <c:pt idx="201264">
                  <c:v>466.279433371165</c:v>
                </c:pt>
                <c:pt idx="201265">
                  <c:v>466.28175012643902</c:v>
                </c:pt>
                <c:pt idx="201266">
                  <c:v>466.28406688171202</c:v>
                </c:pt>
                <c:pt idx="201267">
                  <c:v>466.28638363698599</c:v>
                </c:pt>
                <c:pt idx="201268">
                  <c:v>466.28870039225899</c:v>
                </c:pt>
                <c:pt idx="201269">
                  <c:v>466.29101714753301</c:v>
                </c:pt>
                <c:pt idx="201270">
                  <c:v>466.29333390280601</c:v>
                </c:pt>
                <c:pt idx="201271">
                  <c:v>466.29565065807998</c:v>
                </c:pt>
                <c:pt idx="201272">
                  <c:v>466.29796741335298</c:v>
                </c:pt>
                <c:pt idx="201273">
                  <c:v>466.300284168627</c:v>
                </c:pt>
                <c:pt idx="201274">
                  <c:v>466.3026009239</c:v>
                </c:pt>
                <c:pt idx="201275">
                  <c:v>466.30491767917403</c:v>
                </c:pt>
                <c:pt idx="201276">
                  <c:v>466.30723443444703</c:v>
                </c:pt>
                <c:pt idx="201277">
                  <c:v>466.30955118972099</c:v>
                </c:pt>
                <c:pt idx="201278">
                  <c:v>466.31186794499399</c:v>
                </c:pt>
                <c:pt idx="201279">
                  <c:v>466.31418470026802</c:v>
                </c:pt>
                <c:pt idx="201280">
                  <c:v>466.31650145554102</c:v>
                </c:pt>
                <c:pt idx="201281">
                  <c:v>466.31881821081498</c:v>
                </c:pt>
                <c:pt idx="201282">
                  <c:v>466.32113496608798</c:v>
                </c:pt>
                <c:pt idx="201283">
                  <c:v>466.32345172136201</c:v>
                </c:pt>
                <c:pt idx="201284">
                  <c:v>466.32576847663501</c:v>
                </c:pt>
                <c:pt idx="201285">
                  <c:v>466.32808523190897</c:v>
                </c:pt>
                <c:pt idx="201286">
                  <c:v>466.330401987183</c:v>
                </c:pt>
                <c:pt idx="201287">
                  <c:v>466.332718742456</c:v>
                </c:pt>
                <c:pt idx="201288">
                  <c:v>466.33503549773002</c:v>
                </c:pt>
                <c:pt idx="201289">
                  <c:v>466.33735225300302</c:v>
                </c:pt>
                <c:pt idx="201290">
                  <c:v>466.33966900827699</c:v>
                </c:pt>
                <c:pt idx="201291">
                  <c:v>466.34198576354999</c:v>
                </c:pt>
                <c:pt idx="201292">
                  <c:v>466.34430251882401</c:v>
                </c:pt>
                <c:pt idx="201293">
                  <c:v>466.34661927409701</c:v>
                </c:pt>
                <c:pt idx="201294">
                  <c:v>466.34893602937098</c:v>
                </c:pt>
                <c:pt idx="201295">
                  <c:v>466.35125278464398</c:v>
                </c:pt>
                <c:pt idx="201296">
                  <c:v>466.353569539918</c:v>
                </c:pt>
                <c:pt idx="201297">
                  <c:v>466.355886295191</c:v>
                </c:pt>
                <c:pt idx="201298">
                  <c:v>466.35820305046502</c:v>
                </c:pt>
                <c:pt idx="201299">
                  <c:v>466.36051980573802</c:v>
                </c:pt>
                <c:pt idx="201300">
                  <c:v>466.36283656101199</c:v>
                </c:pt>
                <c:pt idx="201301">
                  <c:v>466.36515331628499</c:v>
                </c:pt>
                <c:pt idx="201302">
                  <c:v>466.36747007155901</c:v>
                </c:pt>
                <c:pt idx="201303">
                  <c:v>466.36978682683201</c:v>
                </c:pt>
                <c:pt idx="201304">
                  <c:v>466.37210358210598</c:v>
                </c:pt>
                <c:pt idx="201305">
                  <c:v>466.37442033737898</c:v>
                </c:pt>
                <c:pt idx="201306">
                  <c:v>466.376737092653</c:v>
                </c:pt>
                <c:pt idx="201307">
                  <c:v>466.379053847926</c:v>
                </c:pt>
                <c:pt idx="201308">
                  <c:v>466.38137060320003</c:v>
                </c:pt>
                <c:pt idx="201309">
                  <c:v>466.38368735847303</c:v>
                </c:pt>
                <c:pt idx="201310">
                  <c:v>466.38600411374699</c:v>
                </c:pt>
                <c:pt idx="201311">
                  <c:v>466.38832086901999</c:v>
                </c:pt>
                <c:pt idx="201312">
                  <c:v>466.39063762429402</c:v>
                </c:pt>
                <c:pt idx="201313">
                  <c:v>466.39295437956702</c:v>
                </c:pt>
                <c:pt idx="201314">
                  <c:v>466.39527113484098</c:v>
                </c:pt>
                <c:pt idx="201315">
                  <c:v>466.39758789011398</c:v>
                </c:pt>
                <c:pt idx="201316">
                  <c:v>466.39990464538801</c:v>
                </c:pt>
                <c:pt idx="201317">
                  <c:v>466.40222140066101</c:v>
                </c:pt>
                <c:pt idx="201318">
                  <c:v>466.40453815593497</c:v>
                </c:pt>
                <c:pt idx="201319">
                  <c:v>466.40685491120797</c:v>
                </c:pt>
                <c:pt idx="201320">
                  <c:v>466.409171666482</c:v>
                </c:pt>
                <c:pt idx="201321">
                  <c:v>466.411488421755</c:v>
                </c:pt>
                <c:pt idx="201322">
                  <c:v>466.41380517702902</c:v>
                </c:pt>
                <c:pt idx="201323">
                  <c:v>466.41612193230202</c:v>
                </c:pt>
                <c:pt idx="201324">
                  <c:v>466.41843868757599</c:v>
                </c:pt>
                <c:pt idx="201325">
                  <c:v>466.42075544284899</c:v>
                </c:pt>
                <c:pt idx="201326">
                  <c:v>466.42307219812301</c:v>
                </c:pt>
                <c:pt idx="201327">
                  <c:v>466.42538895339601</c:v>
                </c:pt>
                <c:pt idx="201328">
                  <c:v>466.42770570866998</c:v>
                </c:pt>
                <c:pt idx="201329">
                  <c:v>466.430022463944</c:v>
                </c:pt>
                <c:pt idx="201330">
                  <c:v>466.432339219217</c:v>
                </c:pt>
                <c:pt idx="201331">
                  <c:v>466.43465597449102</c:v>
                </c:pt>
                <c:pt idx="201332">
                  <c:v>466.43697272976402</c:v>
                </c:pt>
                <c:pt idx="201333">
                  <c:v>466.43928948503799</c:v>
                </c:pt>
                <c:pt idx="201334">
                  <c:v>466.44160624031099</c:v>
                </c:pt>
                <c:pt idx="201335">
                  <c:v>466.44392299558501</c:v>
                </c:pt>
                <c:pt idx="201336">
                  <c:v>466.44623975085801</c:v>
                </c:pt>
                <c:pt idx="201337">
                  <c:v>466.44855650613198</c:v>
                </c:pt>
                <c:pt idx="201338">
                  <c:v>466.45087326140498</c:v>
                </c:pt>
                <c:pt idx="201339">
                  <c:v>466.453190016679</c:v>
                </c:pt>
                <c:pt idx="201340">
                  <c:v>466.455506771952</c:v>
                </c:pt>
                <c:pt idx="201341">
                  <c:v>466.45782352722603</c:v>
                </c:pt>
                <c:pt idx="201342">
                  <c:v>466.46014028249903</c:v>
                </c:pt>
                <c:pt idx="201343">
                  <c:v>466.46245703777299</c:v>
                </c:pt>
                <c:pt idx="201344">
                  <c:v>466.46477379304599</c:v>
                </c:pt>
                <c:pt idx="201345">
                  <c:v>466.46709054832002</c:v>
                </c:pt>
                <c:pt idx="201346">
                  <c:v>466.46940730359302</c:v>
                </c:pt>
                <c:pt idx="201347">
                  <c:v>466.47172405886698</c:v>
                </c:pt>
                <c:pt idx="201348">
                  <c:v>466.47404081413998</c:v>
                </c:pt>
                <c:pt idx="201349">
                  <c:v>466.47635756941401</c:v>
                </c:pt>
                <c:pt idx="201350">
                  <c:v>466.47867432468701</c:v>
                </c:pt>
                <c:pt idx="201351">
                  <c:v>466.48099107996097</c:v>
                </c:pt>
                <c:pt idx="201352">
                  <c:v>466.48330783523397</c:v>
                </c:pt>
                <c:pt idx="201353">
                  <c:v>466.485624590508</c:v>
                </c:pt>
                <c:pt idx="201354">
                  <c:v>466.487941345781</c:v>
                </c:pt>
                <c:pt idx="201355">
                  <c:v>466.49025810105502</c:v>
                </c:pt>
                <c:pt idx="201356">
                  <c:v>466.49257485632802</c:v>
                </c:pt>
                <c:pt idx="201357">
                  <c:v>466.49489161160199</c:v>
                </c:pt>
                <c:pt idx="201358">
                  <c:v>466.49720836687499</c:v>
                </c:pt>
                <c:pt idx="201359">
                  <c:v>466.49952512214901</c:v>
                </c:pt>
                <c:pt idx="201360">
                  <c:v>466.50184187742201</c:v>
                </c:pt>
                <c:pt idx="201361">
                  <c:v>466.50415863269598</c:v>
                </c:pt>
                <c:pt idx="201362">
                  <c:v>466.50647538796898</c:v>
                </c:pt>
                <c:pt idx="201363">
                  <c:v>466.508792143243</c:v>
                </c:pt>
                <c:pt idx="201364">
                  <c:v>466.511108898516</c:v>
                </c:pt>
                <c:pt idx="201365">
                  <c:v>466.51342565379002</c:v>
                </c:pt>
                <c:pt idx="201366">
                  <c:v>466.51574240906302</c:v>
                </c:pt>
                <c:pt idx="201367">
                  <c:v>466.51805916433699</c:v>
                </c:pt>
                <c:pt idx="201368">
                  <c:v>466.52037591960999</c:v>
                </c:pt>
                <c:pt idx="201369">
                  <c:v>466.52269267488401</c:v>
                </c:pt>
                <c:pt idx="201370">
                  <c:v>466.52500943015701</c:v>
                </c:pt>
                <c:pt idx="201371">
                  <c:v>466.52732618543098</c:v>
                </c:pt>
                <c:pt idx="201372">
                  <c:v>466.529642940705</c:v>
                </c:pt>
                <c:pt idx="201373">
                  <c:v>466.531959695978</c:v>
                </c:pt>
                <c:pt idx="201374">
                  <c:v>466.53427645125203</c:v>
                </c:pt>
                <c:pt idx="201375">
                  <c:v>466.53659320652503</c:v>
                </c:pt>
                <c:pt idx="201376">
                  <c:v>466.53890996179899</c:v>
                </c:pt>
                <c:pt idx="201377">
                  <c:v>466.54122671707199</c:v>
                </c:pt>
                <c:pt idx="201378">
                  <c:v>466.54354347234602</c:v>
                </c:pt>
                <c:pt idx="201379">
                  <c:v>466.54586022761902</c:v>
                </c:pt>
                <c:pt idx="201380">
                  <c:v>466.54817698289298</c:v>
                </c:pt>
                <c:pt idx="201381">
                  <c:v>466.55049373816598</c:v>
                </c:pt>
                <c:pt idx="201382">
                  <c:v>466.55281049344001</c:v>
                </c:pt>
                <c:pt idx="201383">
                  <c:v>466.55512724871301</c:v>
                </c:pt>
                <c:pt idx="201384">
                  <c:v>466.55744400398697</c:v>
                </c:pt>
                <c:pt idx="201385">
                  <c:v>466.55976075925997</c:v>
                </c:pt>
                <c:pt idx="201386">
                  <c:v>466.562077514534</c:v>
                </c:pt>
                <c:pt idx="201387">
                  <c:v>466.564394269807</c:v>
                </c:pt>
                <c:pt idx="201388">
                  <c:v>466.56671102508102</c:v>
                </c:pt>
                <c:pt idx="201389">
                  <c:v>466.56902778035402</c:v>
                </c:pt>
                <c:pt idx="201390">
                  <c:v>466.57134453562799</c:v>
                </c:pt>
                <c:pt idx="201391">
                  <c:v>466.57366129090099</c:v>
                </c:pt>
                <c:pt idx="201392">
                  <c:v>466.57597804617501</c:v>
                </c:pt>
                <c:pt idx="201393">
                  <c:v>466.57829480144801</c:v>
                </c:pt>
                <c:pt idx="201394">
                  <c:v>466.58061155672198</c:v>
                </c:pt>
                <c:pt idx="201395">
                  <c:v>466.58292831199498</c:v>
                </c:pt>
                <c:pt idx="201396">
                  <c:v>466.585245067269</c:v>
                </c:pt>
                <c:pt idx="201397">
                  <c:v>466.587561822542</c:v>
                </c:pt>
                <c:pt idx="201398">
                  <c:v>466.58987857781602</c:v>
                </c:pt>
                <c:pt idx="201399">
                  <c:v>466.59219533308902</c:v>
                </c:pt>
                <c:pt idx="201400">
                  <c:v>466.59451208836299</c:v>
                </c:pt>
                <c:pt idx="201401">
                  <c:v>466.59682884363599</c:v>
                </c:pt>
                <c:pt idx="201402">
                  <c:v>466.59914559891001</c:v>
                </c:pt>
                <c:pt idx="201403">
                  <c:v>466.60146235418301</c:v>
                </c:pt>
                <c:pt idx="201404">
                  <c:v>466.60377910945698</c:v>
                </c:pt>
                <c:pt idx="201405">
                  <c:v>466.60609586472998</c:v>
                </c:pt>
                <c:pt idx="201406">
                  <c:v>466.608412620004</c:v>
                </c:pt>
                <c:pt idx="201407">
                  <c:v>466.610729375277</c:v>
                </c:pt>
                <c:pt idx="201408">
                  <c:v>466.61304613055103</c:v>
                </c:pt>
                <c:pt idx="201409">
                  <c:v>466.61536288582403</c:v>
                </c:pt>
                <c:pt idx="201410">
                  <c:v>466.61767964109799</c:v>
                </c:pt>
                <c:pt idx="201411">
                  <c:v>466.61999639637099</c:v>
                </c:pt>
                <c:pt idx="201412">
                  <c:v>466.62231315164502</c:v>
                </c:pt>
                <c:pt idx="201413">
                  <c:v>466.62462990691802</c:v>
                </c:pt>
                <c:pt idx="201414">
                  <c:v>466.62694666219198</c:v>
                </c:pt>
                <c:pt idx="201415">
                  <c:v>466.62926341746601</c:v>
                </c:pt>
                <c:pt idx="201416">
                  <c:v>466.63158017273901</c:v>
                </c:pt>
                <c:pt idx="201417">
                  <c:v>466.63389692801297</c:v>
                </c:pt>
                <c:pt idx="201418">
                  <c:v>466.63621368328597</c:v>
                </c:pt>
                <c:pt idx="201419">
                  <c:v>466.63853043856</c:v>
                </c:pt>
                <c:pt idx="201420">
                  <c:v>466.640847193833</c:v>
                </c:pt>
                <c:pt idx="201421">
                  <c:v>466.64316394910702</c:v>
                </c:pt>
                <c:pt idx="201422">
                  <c:v>466.64548070438002</c:v>
                </c:pt>
                <c:pt idx="201423">
                  <c:v>466.64779745965399</c:v>
                </c:pt>
                <c:pt idx="201424">
                  <c:v>466.65011421492699</c:v>
                </c:pt>
                <c:pt idx="201425">
                  <c:v>466.65243097020101</c:v>
                </c:pt>
                <c:pt idx="201426">
                  <c:v>466.65474772547401</c:v>
                </c:pt>
                <c:pt idx="201427">
                  <c:v>466.65706448074798</c:v>
                </c:pt>
                <c:pt idx="201428">
                  <c:v>466.65938123602098</c:v>
                </c:pt>
                <c:pt idx="201429">
                  <c:v>466.661697991295</c:v>
                </c:pt>
                <c:pt idx="201430">
                  <c:v>466.664014746568</c:v>
                </c:pt>
                <c:pt idx="201431">
                  <c:v>466.66633150184202</c:v>
                </c:pt>
                <c:pt idx="201432">
                  <c:v>466.66864825711502</c:v>
                </c:pt>
                <c:pt idx="201433">
                  <c:v>466.67096501238899</c:v>
                </c:pt>
                <c:pt idx="201434">
                  <c:v>466.67328176766199</c:v>
                </c:pt>
                <c:pt idx="201435">
                  <c:v>466.67559852293601</c:v>
                </c:pt>
                <c:pt idx="201436">
                  <c:v>466.67791527820901</c:v>
                </c:pt>
                <c:pt idx="201437">
                  <c:v>466.68023203348298</c:v>
                </c:pt>
                <c:pt idx="201438">
                  <c:v>466.68254878875598</c:v>
                </c:pt>
                <c:pt idx="201439">
                  <c:v>466.68486554403</c:v>
                </c:pt>
                <c:pt idx="201440">
                  <c:v>466.687182299303</c:v>
                </c:pt>
                <c:pt idx="201441">
                  <c:v>466.68949905457703</c:v>
                </c:pt>
                <c:pt idx="201442">
                  <c:v>466.69181580985003</c:v>
                </c:pt>
                <c:pt idx="201443">
                  <c:v>466.69413256512399</c:v>
                </c:pt>
                <c:pt idx="201444">
                  <c:v>466.69644932039699</c:v>
                </c:pt>
                <c:pt idx="201445">
                  <c:v>466.69876607567102</c:v>
                </c:pt>
                <c:pt idx="201446">
                  <c:v>466.70108283094402</c:v>
                </c:pt>
                <c:pt idx="201447">
                  <c:v>466.70339958621798</c:v>
                </c:pt>
                <c:pt idx="201448">
                  <c:v>466.70571634149098</c:v>
                </c:pt>
                <c:pt idx="201449">
                  <c:v>466.70803309676501</c:v>
                </c:pt>
                <c:pt idx="201450">
                  <c:v>466.71034985203801</c:v>
                </c:pt>
                <c:pt idx="201451">
                  <c:v>466.71266660731197</c:v>
                </c:pt>
                <c:pt idx="201452">
                  <c:v>466.71498336258497</c:v>
                </c:pt>
                <c:pt idx="201453">
                  <c:v>466.717300117859</c:v>
                </c:pt>
                <c:pt idx="201454">
                  <c:v>466.719616873132</c:v>
                </c:pt>
                <c:pt idx="201455">
                  <c:v>466.72193362840602</c:v>
                </c:pt>
                <c:pt idx="201456">
                  <c:v>466.72425038367999</c:v>
                </c:pt>
                <c:pt idx="201457">
                  <c:v>466.72656713895299</c:v>
                </c:pt>
                <c:pt idx="201458">
                  <c:v>466.72888389422701</c:v>
                </c:pt>
                <c:pt idx="201459">
                  <c:v>466.73120064950001</c:v>
                </c:pt>
                <c:pt idx="201460">
                  <c:v>466.73351740477398</c:v>
                </c:pt>
                <c:pt idx="201461">
                  <c:v>466.73583416004698</c:v>
                </c:pt>
                <c:pt idx="201462">
                  <c:v>466.738150915321</c:v>
                </c:pt>
                <c:pt idx="201463">
                  <c:v>466.740467670594</c:v>
                </c:pt>
                <c:pt idx="201464">
                  <c:v>466.74278442586802</c:v>
                </c:pt>
                <c:pt idx="201465">
                  <c:v>466.74510118114102</c:v>
                </c:pt>
                <c:pt idx="201466">
                  <c:v>466.74741793641499</c:v>
                </c:pt>
                <c:pt idx="201467">
                  <c:v>466.74973469168799</c:v>
                </c:pt>
                <c:pt idx="201468">
                  <c:v>466.75205144696201</c:v>
                </c:pt>
                <c:pt idx="201469">
                  <c:v>466.75436820223501</c:v>
                </c:pt>
                <c:pt idx="201470">
                  <c:v>466.75668495750898</c:v>
                </c:pt>
                <c:pt idx="201471">
                  <c:v>466.75900171278198</c:v>
                </c:pt>
                <c:pt idx="201472">
                  <c:v>466.761318468056</c:v>
                </c:pt>
                <c:pt idx="201473">
                  <c:v>466.763635223329</c:v>
                </c:pt>
                <c:pt idx="201474">
                  <c:v>466.76595197860303</c:v>
                </c:pt>
                <c:pt idx="201475">
                  <c:v>466.76826873387603</c:v>
                </c:pt>
                <c:pt idx="201476">
                  <c:v>466.77058548914999</c:v>
                </c:pt>
                <c:pt idx="201477">
                  <c:v>466.77290224442299</c:v>
                </c:pt>
                <c:pt idx="201478">
                  <c:v>466.77521899969702</c:v>
                </c:pt>
                <c:pt idx="201479">
                  <c:v>466.77753575497002</c:v>
                </c:pt>
                <c:pt idx="201480">
                  <c:v>466.77985251024398</c:v>
                </c:pt>
                <c:pt idx="201481">
                  <c:v>466.78216926551698</c:v>
                </c:pt>
                <c:pt idx="201482">
                  <c:v>466.78448602079101</c:v>
                </c:pt>
                <c:pt idx="201483">
                  <c:v>466.78680277606401</c:v>
                </c:pt>
                <c:pt idx="201484">
                  <c:v>466.78911953133797</c:v>
                </c:pt>
                <c:pt idx="201485">
                  <c:v>466.79143628661097</c:v>
                </c:pt>
                <c:pt idx="201486">
                  <c:v>466.793753041885</c:v>
                </c:pt>
                <c:pt idx="201487">
                  <c:v>466.796069797158</c:v>
                </c:pt>
                <c:pt idx="201488">
                  <c:v>466.79838655243202</c:v>
                </c:pt>
                <c:pt idx="201489">
                  <c:v>466.80070330770502</c:v>
                </c:pt>
                <c:pt idx="201490">
                  <c:v>466.80302006297899</c:v>
                </c:pt>
                <c:pt idx="201491">
                  <c:v>466.80533681825199</c:v>
                </c:pt>
                <c:pt idx="201492">
                  <c:v>466.80765357352601</c:v>
                </c:pt>
                <c:pt idx="201493">
                  <c:v>466.80997032879901</c:v>
                </c:pt>
                <c:pt idx="201494">
                  <c:v>466.81228708407298</c:v>
                </c:pt>
                <c:pt idx="201495">
                  <c:v>466.81460383934598</c:v>
                </c:pt>
                <c:pt idx="201496">
                  <c:v>466.81692059462</c:v>
                </c:pt>
                <c:pt idx="201497">
                  <c:v>466.819237349893</c:v>
                </c:pt>
                <c:pt idx="201498">
                  <c:v>466.82155410516702</c:v>
                </c:pt>
                <c:pt idx="201499">
                  <c:v>466.82387086044099</c:v>
                </c:pt>
                <c:pt idx="201500">
                  <c:v>466.82618761571399</c:v>
                </c:pt>
                <c:pt idx="201501">
                  <c:v>466.82850437098801</c:v>
                </c:pt>
                <c:pt idx="201502">
                  <c:v>466.83082112626101</c:v>
                </c:pt>
                <c:pt idx="201503">
                  <c:v>466.83313788153498</c:v>
                </c:pt>
                <c:pt idx="201504">
                  <c:v>466.83545463680798</c:v>
                </c:pt>
                <c:pt idx="201505">
                  <c:v>466.837771392082</c:v>
                </c:pt>
                <c:pt idx="201506">
                  <c:v>466.840088147355</c:v>
                </c:pt>
                <c:pt idx="201507">
                  <c:v>466.84240490262903</c:v>
                </c:pt>
                <c:pt idx="201508">
                  <c:v>466.84472165790203</c:v>
                </c:pt>
                <c:pt idx="201509">
                  <c:v>466.84703841317599</c:v>
                </c:pt>
                <c:pt idx="201510">
                  <c:v>466.84935516844899</c:v>
                </c:pt>
                <c:pt idx="201511">
                  <c:v>466.85167192372302</c:v>
                </c:pt>
                <c:pt idx="201512">
                  <c:v>466.85398867899602</c:v>
                </c:pt>
                <c:pt idx="201513">
                  <c:v>466.85630543426998</c:v>
                </c:pt>
                <c:pt idx="201514">
                  <c:v>466.85862218954298</c:v>
                </c:pt>
                <c:pt idx="201515">
                  <c:v>466.86093894481701</c:v>
                </c:pt>
                <c:pt idx="201516">
                  <c:v>466.86325570009001</c:v>
                </c:pt>
                <c:pt idx="201517">
                  <c:v>466.86557245536397</c:v>
                </c:pt>
                <c:pt idx="201518">
                  <c:v>466.86788921063697</c:v>
                </c:pt>
                <c:pt idx="201519">
                  <c:v>466.870205965911</c:v>
                </c:pt>
                <c:pt idx="201520">
                  <c:v>466.872522721184</c:v>
                </c:pt>
                <c:pt idx="201521">
                  <c:v>466.87483947645802</c:v>
                </c:pt>
                <c:pt idx="201522">
                  <c:v>466.87715623173102</c:v>
                </c:pt>
                <c:pt idx="201523">
                  <c:v>466.87947298700499</c:v>
                </c:pt>
                <c:pt idx="201524">
                  <c:v>466.88178974227799</c:v>
                </c:pt>
                <c:pt idx="201525">
                  <c:v>466.88410649755201</c:v>
                </c:pt>
                <c:pt idx="201526">
                  <c:v>466.88642325282501</c:v>
                </c:pt>
                <c:pt idx="201527">
                  <c:v>466.88874000809898</c:v>
                </c:pt>
                <c:pt idx="201528">
                  <c:v>466.89105676337198</c:v>
                </c:pt>
                <c:pt idx="201529">
                  <c:v>466.893373518646</c:v>
                </c:pt>
                <c:pt idx="201530">
                  <c:v>466.895690273919</c:v>
                </c:pt>
                <c:pt idx="201531">
                  <c:v>466.89800702919302</c:v>
                </c:pt>
                <c:pt idx="201532">
                  <c:v>466.90032378446602</c:v>
                </c:pt>
                <c:pt idx="201533">
                  <c:v>466.90264053973999</c:v>
                </c:pt>
                <c:pt idx="201534">
                  <c:v>466.90495729501299</c:v>
                </c:pt>
                <c:pt idx="201535">
                  <c:v>466.90727405028701</c:v>
                </c:pt>
                <c:pt idx="201536">
                  <c:v>466.90959080556001</c:v>
                </c:pt>
                <c:pt idx="201537">
                  <c:v>466.91190756083398</c:v>
                </c:pt>
                <c:pt idx="201538">
                  <c:v>466.91422431610698</c:v>
                </c:pt>
                <c:pt idx="201539">
                  <c:v>466.916541071381</c:v>
                </c:pt>
                <c:pt idx="201540">
                  <c:v>466.918857826654</c:v>
                </c:pt>
                <c:pt idx="201541">
                  <c:v>466.92117458192803</c:v>
                </c:pt>
                <c:pt idx="201542">
                  <c:v>466.92349133720199</c:v>
                </c:pt>
                <c:pt idx="201543">
                  <c:v>466.92580809247499</c:v>
                </c:pt>
                <c:pt idx="201544">
                  <c:v>466.92812484774902</c:v>
                </c:pt>
                <c:pt idx="201545">
                  <c:v>466.93044160302202</c:v>
                </c:pt>
                <c:pt idx="201546">
                  <c:v>466.93275835829598</c:v>
                </c:pt>
                <c:pt idx="201547">
                  <c:v>466.93507511356898</c:v>
                </c:pt>
                <c:pt idx="201548">
                  <c:v>466.93739186884301</c:v>
                </c:pt>
                <c:pt idx="201549">
                  <c:v>466.93970862411601</c:v>
                </c:pt>
                <c:pt idx="201550">
                  <c:v>466.94202537938997</c:v>
                </c:pt>
                <c:pt idx="201551">
                  <c:v>466.94434213466297</c:v>
                </c:pt>
                <c:pt idx="201552">
                  <c:v>466.946658889937</c:v>
                </c:pt>
                <c:pt idx="201553">
                  <c:v>466.94897564521</c:v>
                </c:pt>
                <c:pt idx="201554">
                  <c:v>466.95129240048402</c:v>
                </c:pt>
                <c:pt idx="201555">
                  <c:v>466.95360915575702</c:v>
                </c:pt>
                <c:pt idx="201556">
                  <c:v>466.95592591103099</c:v>
                </c:pt>
                <c:pt idx="201557">
                  <c:v>466.95824266630399</c:v>
                </c:pt>
                <c:pt idx="201558">
                  <c:v>466.96055942157801</c:v>
                </c:pt>
                <c:pt idx="201559">
                  <c:v>466.96287617685101</c:v>
                </c:pt>
                <c:pt idx="201560">
                  <c:v>466.96519293212498</c:v>
                </c:pt>
                <c:pt idx="201561">
                  <c:v>466.96750968739798</c:v>
                </c:pt>
                <c:pt idx="201562">
                  <c:v>466.969826442672</c:v>
                </c:pt>
                <c:pt idx="201563">
                  <c:v>466.972143197945</c:v>
                </c:pt>
                <c:pt idx="201564">
                  <c:v>466.97445995321903</c:v>
                </c:pt>
                <c:pt idx="201565">
                  <c:v>466.97677670849203</c:v>
                </c:pt>
                <c:pt idx="201566">
                  <c:v>466.97909346376599</c:v>
                </c:pt>
                <c:pt idx="201567">
                  <c:v>466.98141021903899</c:v>
                </c:pt>
                <c:pt idx="201568">
                  <c:v>466.98372697431302</c:v>
                </c:pt>
                <c:pt idx="201569">
                  <c:v>466.98604372958602</c:v>
                </c:pt>
                <c:pt idx="201570">
                  <c:v>466.98836048485998</c:v>
                </c:pt>
                <c:pt idx="201571">
                  <c:v>466.99067724013298</c:v>
                </c:pt>
                <c:pt idx="201572">
                  <c:v>466.99299399540701</c:v>
                </c:pt>
                <c:pt idx="201573">
                  <c:v>466.99531075068001</c:v>
                </c:pt>
                <c:pt idx="201574">
                  <c:v>466.99762750595397</c:v>
                </c:pt>
                <c:pt idx="201575">
                  <c:v>466.99994426122697</c:v>
                </c:pt>
                <c:pt idx="201576">
                  <c:v>467.002261016501</c:v>
                </c:pt>
                <c:pt idx="201577">
                  <c:v>467.004577771774</c:v>
                </c:pt>
                <c:pt idx="201578">
                  <c:v>467.00689452704802</c:v>
                </c:pt>
                <c:pt idx="201579">
                  <c:v>467.00921128232102</c:v>
                </c:pt>
                <c:pt idx="201580">
                  <c:v>467.01152803759499</c:v>
                </c:pt>
                <c:pt idx="201581">
                  <c:v>467.01384479286799</c:v>
                </c:pt>
                <c:pt idx="201582">
                  <c:v>467.01616154814201</c:v>
                </c:pt>
                <c:pt idx="201583">
                  <c:v>467.01847830341501</c:v>
                </c:pt>
                <c:pt idx="201584">
                  <c:v>467.02079505868898</c:v>
                </c:pt>
                <c:pt idx="201585">
                  <c:v>467.023111813963</c:v>
                </c:pt>
                <c:pt idx="201586">
                  <c:v>467.025428569236</c:v>
                </c:pt>
                <c:pt idx="201587">
                  <c:v>467.02774532451002</c:v>
                </c:pt>
                <c:pt idx="201588">
                  <c:v>467.03006207978302</c:v>
                </c:pt>
                <c:pt idx="201589">
                  <c:v>467.03237883505699</c:v>
                </c:pt>
                <c:pt idx="201590">
                  <c:v>467.03469559032999</c:v>
                </c:pt>
                <c:pt idx="201591">
                  <c:v>467.03701234560401</c:v>
                </c:pt>
                <c:pt idx="201592">
                  <c:v>467.03932910087701</c:v>
                </c:pt>
                <c:pt idx="201593">
                  <c:v>467.04164585615098</c:v>
                </c:pt>
                <c:pt idx="201594">
                  <c:v>467.04396261142398</c:v>
                </c:pt>
                <c:pt idx="201595">
                  <c:v>467.046279366698</c:v>
                </c:pt>
                <c:pt idx="201596">
                  <c:v>467.048596121971</c:v>
                </c:pt>
                <c:pt idx="201597">
                  <c:v>467.05091287724503</c:v>
                </c:pt>
                <c:pt idx="201598">
                  <c:v>467.05322963251803</c:v>
                </c:pt>
                <c:pt idx="201599">
                  <c:v>467.05554638779199</c:v>
                </c:pt>
                <c:pt idx="201600">
                  <c:v>467.05786314306499</c:v>
                </c:pt>
                <c:pt idx="201601">
                  <c:v>467.06017989833902</c:v>
                </c:pt>
                <c:pt idx="201602">
                  <c:v>467.06249665361202</c:v>
                </c:pt>
                <c:pt idx="201603">
                  <c:v>467.06481340888598</c:v>
                </c:pt>
                <c:pt idx="201604">
                  <c:v>467.06713016415898</c:v>
                </c:pt>
                <c:pt idx="201605">
                  <c:v>467.06944691943301</c:v>
                </c:pt>
                <c:pt idx="201606">
                  <c:v>467.07176367470601</c:v>
                </c:pt>
                <c:pt idx="201607">
                  <c:v>467.07408042997997</c:v>
                </c:pt>
                <c:pt idx="201608">
                  <c:v>467.07639718525297</c:v>
                </c:pt>
                <c:pt idx="201609">
                  <c:v>467.078713940527</c:v>
                </c:pt>
                <c:pt idx="201610">
                  <c:v>467.0810306958</c:v>
                </c:pt>
                <c:pt idx="201611">
                  <c:v>467.08334745107402</c:v>
                </c:pt>
                <c:pt idx="201612">
                  <c:v>467.08566420634702</c:v>
                </c:pt>
                <c:pt idx="201613">
                  <c:v>467.08798096162099</c:v>
                </c:pt>
                <c:pt idx="201614">
                  <c:v>467.09029771689399</c:v>
                </c:pt>
                <c:pt idx="201615">
                  <c:v>467.09261447216801</c:v>
                </c:pt>
                <c:pt idx="201616">
                  <c:v>467.09493122744101</c:v>
                </c:pt>
                <c:pt idx="201617">
                  <c:v>467.09724798271498</c:v>
                </c:pt>
                <c:pt idx="201618">
                  <c:v>467.09956473798798</c:v>
                </c:pt>
                <c:pt idx="201619">
                  <c:v>467.101881493262</c:v>
                </c:pt>
                <c:pt idx="201620">
                  <c:v>467.104198248535</c:v>
                </c:pt>
                <c:pt idx="201621">
                  <c:v>467.10651500380902</c:v>
                </c:pt>
                <c:pt idx="201622">
                  <c:v>467.10883175908202</c:v>
                </c:pt>
                <c:pt idx="201623">
                  <c:v>467.11114851435599</c:v>
                </c:pt>
                <c:pt idx="201624">
                  <c:v>467.11346526962899</c:v>
                </c:pt>
                <c:pt idx="201625">
                  <c:v>467.11578202490301</c:v>
                </c:pt>
                <c:pt idx="201626">
                  <c:v>467.11809878017601</c:v>
                </c:pt>
                <c:pt idx="201627">
                  <c:v>467.12041553544998</c:v>
                </c:pt>
                <c:pt idx="201628">
                  <c:v>467.122732290724</c:v>
                </c:pt>
                <c:pt idx="201629">
                  <c:v>467.125049045997</c:v>
                </c:pt>
                <c:pt idx="201630">
                  <c:v>467.12736580127103</c:v>
                </c:pt>
                <c:pt idx="201631">
                  <c:v>467.12968255654403</c:v>
                </c:pt>
                <c:pt idx="201632">
                  <c:v>467.13199931181799</c:v>
                </c:pt>
                <c:pt idx="201633">
                  <c:v>467.13431606709099</c:v>
                </c:pt>
                <c:pt idx="201634">
                  <c:v>467.13663282236502</c:v>
                </c:pt>
                <c:pt idx="201635">
                  <c:v>467.13894957763802</c:v>
                </c:pt>
                <c:pt idx="201636">
                  <c:v>467.14126633291198</c:v>
                </c:pt>
                <c:pt idx="201637">
                  <c:v>467.14358308818498</c:v>
                </c:pt>
                <c:pt idx="201638">
                  <c:v>467.14589984345901</c:v>
                </c:pt>
                <c:pt idx="201639">
                  <c:v>467.14821659873201</c:v>
                </c:pt>
                <c:pt idx="201640">
                  <c:v>467.15053335400597</c:v>
                </c:pt>
                <c:pt idx="201641">
                  <c:v>467.15285010927897</c:v>
                </c:pt>
                <c:pt idx="201642">
                  <c:v>467.155166864553</c:v>
                </c:pt>
                <c:pt idx="201643">
                  <c:v>467.157483619826</c:v>
                </c:pt>
                <c:pt idx="201644">
                  <c:v>467.15980037510002</c:v>
                </c:pt>
                <c:pt idx="201645">
                  <c:v>467.16211713037302</c:v>
                </c:pt>
                <c:pt idx="201646">
                  <c:v>467.16443388564699</c:v>
                </c:pt>
                <c:pt idx="201647">
                  <c:v>467.16675064091999</c:v>
                </c:pt>
                <c:pt idx="201648">
                  <c:v>467.16906739619401</c:v>
                </c:pt>
                <c:pt idx="201649">
                  <c:v>467.17138415146701</c:v>
                </c:pt>
                <c:pt idx="201650">
                  <c:v>467.17370090674098</c:v>
                </c:pt>
                <c:pt idx="201651">
                  <c:v>467.17601766201398</c:v>
                </c:pt>
                <c:pt idx="201652">
                  <c:v>467.178334417288</c:v>
                </c:pt>
                <c:pt idx="201653">
                  <c:v>467.180651172561</c:v>
                </c:pt>
                <c:pt idx="201654">
                  <c:v>467.18296792783502</c:v>
                </c:pt>
                <c:pt idx="201655">
                  <c:v>467.18528468310802</c:v>
                </c:pt>
                <c:pt idx="201656">
                  <c:v>467.18760143838199</c:v>
                </c:pt>
                <c:pt idx="201657">
                  <c:v>467.18991819365499</c:v>
                </c:pt>
                <c:pt idx="201658">
                  <c:v>467.19223494892901</c:v>
                </c:pt>
                <c:pt idx="201659">
                  <c:v>467.19455170420201</c:v>
                </c:pt>
                <c:pt idx="201660">
                  <c:v>467.19686845947598</c:v>
                </c:pt>
                <c:pt idx="201661">
                  <c:v>467.19918521474898</c:v>
                </c:pt>
                <c:pt idx="201662">
                  <c:v>467.201501970023</c:v>
                </c:pt>
                <c:pt idx="201663">
                  <c:v>467.203818725296</c:v>
                </c:pt>
                <c:pt idx="201664">
                  <c:v>467.20613548057003</c:v>
                </c:pt>
                <c:pt idx="201665">
                  <c:v>467.20845223584303</c:v>
                </c:pt>
                <c:pt idx="201666">
                  <c:v>467.21076899111699</c:v>
                </c:pt>
                <c:pt idx="201667">
                  <c:v>467.21308574638999</c:v>
                </c:pt>
                <c:pt idx="201668">
                  <c:v>467.21540250166402</c:v>
                </c:pt>
                <c:pt idx="201669">
                  <c:v>467.21771925693702</c:v>
                </c:pt>
                <c:pt idx="201670">
                  <c:v>467.22003601221098</c:v>
                </c:pt>
                <c:pt idx="201671">
                  <c:v>467.22235276748501</c:v>
                </c:pt>
                <c:pt idx="201672">
                  <c:v>467.22466952275801</c:v>
                </c:pt>
                <c:pt idx="201673">
                  <c:v>467.22698627803197</c:v>
                </c:pt>
                <c:pt idx="201674">
                  <c:v>467.22930303330497</c:v>
                </c:pt>
                <c:pt idx="201675">
                  <c:v>467.231619788579</c:v>
                </c:pt>
                <c:pt idx="201676">
                  <c:v>467.233936543852</c:v>
                </c:pt>
                <c:pt idx="201677">
                  <c:v>467.23625329912602</c:v>
                </c:pt>
                <c:pt idx="201678">
                  <c:v>467.23857005439902</c:v>
                </c:pt>
                <c:pt idx="201679">
                  <c:v>467.24088680967299</c:v>
                </c:pt>
                <c:pt idx="201680">
                  <c:v>467.24320356494599</c:v>
                </c:pt>
                <c:pt idx="201681">
                  <c:v>467.24552032022001</c:v>
                </c:pt>
                <c:pt idx="201682">
                  <c:v>467.24783707549301</c:v>
                </c:pt>
                <c:pt idx="201683">
                  <c:v>467.25015383076698</c:v>
                </c:pt>
                <c:pt idx="201684">
                  <c:v>467.25247058603998</c:v>
                </c:pt>
                <c:pt idx="201685">
                  <c:v>467.254787341314</c:v>
                </c:pt>
                <c:pt idx="201686">
                  <c:v>467.257104096587</c:v>
                </c:pt>
                <c:pt idx="201687">
                  <c:v>467.25942085186102</c:v>
                </c:pt>
                <c:pt idx="201688">
                  <c:v>467.26173760713402</c:v>
                </c:pt>
                <c:pt idx="201689">
                  <c:v>467.26405436240799</c:v>
                </c:pt>
                <c:pt idx="201690">
                  <c:v>467.26637111768099</c:v>
                </c:pt>
                <c:pt idx="201691">
                  <c:v>467.26868787295501</c:v>
                </c:pt>
                <c:pt idx="201692">
                  <c:v>467.27100462822801</c:v>
                </c:pt>
                <c:pt idx="201693">
                  <c:v>467.27332138350198</c:v>
                </c:pt>
                <c:pt idx="201694">
                  <c:v>467.27563813877498</c:v>
                </c:pt>
                <c:pt idx="201695">
                  <c:v>467.277954894049</c:v>
                </c:pt>
                <c:pt idx="201696">
                  <c:v>467.280271649322</c:v>
                </c:pt>
                <c:pt idx="201697">
                  <c:v>467.28258840459603</c:v>
                </c:pt>
                <c:pt idx="201698">
                  <c:v>467.28490515986903</c:v>
                </c:pt>
                <c:pt idx="201699">
                  <c:v>467.28722191514299</c:v>
                </c:pt>
                <c:pt idx="201700">
                  <c:v>467.28953867041599</c:v>
                </c:pt>
                <c:pt idx="201701">
                  <c:v>467.29185542569002</c:v>
                </c:pt>
                <c:pt idx="201702">
                  <c:v>467.29417218096302</c:v>
                </c:pt>
                <c:pt idx="201703">
                  <c:v>467.29648893623698</c:v>
                </c:pt>
                <c:pt idx="201704">
                  <c:v>467.29880569150998</c:v>
                </c:pt>
                <c:pt idx="201705">
                  <c:v>467.30112244678401</c:v>
                </c:pt>
                <c:pt idx="201706">
                  <c:v>467.30343920205701</c:v>
                </c:pt>
                <c:pt idx="201707">
                  <c:v>467.30575595733097</c:v>
                </c:pt>
                <c:pt idx="201708">
                  <c:v>467.30807271260397</c:v>
                </c:pt>
                <c:pt idx="201709">
                  <c:v>467.310389467878</c:v>
                </c:pt>
                <c:pt idx="201710">
                  <c:v>467.312706223151</c:v>
                </c:pt>
                <c:pt idx="201711">
                  <c:v>467.31502297842502</c:v>
                </c:pt>
                <c:pt idx="201712">
                  <c:v>467.31733973369899</c:v>
                </c:pt>
                <c:pt idx="201713">
                  <c:v>467.31965648897199</c:v>
                </c:pt>
                <c:pt idx="201714">
                  <c:v>467.32197324424601</c:v>
                </c:pt>
                <c:pt idx="201715">
                  <c:v>467.32428999951901</c:v>
                </c:pt>
                <c:pt idx="201716">
                  <c:v>467.32660675479298</c:v>
                </c:pt>
                <c:pt idx="201717">
                  <c:v>467.32892351006598</c:v>
                </c:pt>
                <c:pt idx="201718">
                  <c:v>467.33124026534</c:v>
                </c:pt>
                <c:pt idx="201719">
                  <c:v>467.333557020613</c:v>
                </c:pt>
                <c:pt idx="201720">
                  <c:v>467.33587377588702</c:v>
                </c:pt>
                <c:pt idx="201721">
                  <c:v>467.33819053116002</c:v>
                </c:pt>
                <c:pt idx="201722">
                  <c:v>467.34050728643399</c:v>
                </c:pt>
                <c:pt idx="201723">
                  <c:v>467.34282404170699</c:v>
                </c:pt>
                <c:pt idx="201724">
                  <c:v>467.34514079698101</c:v>
                </c:pt>
                <c:pt idx="201725">
                  <c:v>467.34745755225401</c:v>
                </c:pt>
                <c:pt idx="201726">
                  <c:v>467.34977430752798</c:v>
                </c:pt>
                <c:pt idx="201727">
                  <c:v>467.35209106280098</c:v>
                </c:pt>
                <c:pt idx="201728">
                  <c:v>467.354407818075</c:v>
                </c:pt>
                <c:pt idx="201729">
                  <c:v>467.356724573348</c:v>
                </c:pt>
                <c:pt idx="201730">
                  <c:v>467.35904132862203</c:v>
                </c:pt>
                <c:pt idx="201731">
                  <c:v>467.36135808389503</c:v>
                </c:pt>
                <c:pt idx="201732">
                  <c:v>467.36367483916899</c:v>
                </c:pt>
                <c:pt idx="201733">
                  <c:v>467.36599159444199</c:v>
                </c:pt>
                <c:pt idx="201734">
                  <c:v>467.36830834971602</c:v>
                </c:pt>
                <c:pt idx="201735">
                  <c:v>467.37062510498902</c:v>
                </c:pt>
                <c:pt idx="201736">
                  <c:v>467.37294186026298</c:v>
                </c:pt>
                <c:pt idx="201737">
                  <c:v>467.37525861553598</c:v>
                </c:pt>
                <c:pt idx="201738">
                  <c:v>467.37757537081001</c:v>
                </c:pt>
                <c:pt idx="201739">
                  <c:v>467.37989212608301</c:v>
                </c:pt>
                <c:pt idx="201740">
                  <c:v>467.38220888135697</c:v>
                </c:pt>
                <c:pt idx="201741">
                  <c:v>467.38452563662997</c:v>
                </c:pt>
                <c:pt idx="201742">
                  <c:v>467.386842391904</c:v>
                </c:pt>
                <c:pt idx="201743">
                  <c:v>467.389159147177</c:v>
                </c:pt>
                <c:pt idx="201744">
                  <c:v>467.39147590245102</c:v>
                </c:pt>
                <c:pt idx="201745">
                  <c:v>467.39379265772402</c:v>
                </c:pt>
                <c:pt idx="201746">
                  <c:v>467.39610941299799</c:v>
                </c:pt>
                <c:pt idx="201747">
                  <c:v>467.39842616827099</c:v>
                </c:pt>
                <c:pt idx="201748">
                  <c:v>467.40074292354501</c:v>
                </c:pt>
                <c:pt idx="201749">
                  <c:v>467.40305967881801</c:v>
                </c:pt>
                <c:pt idx="201750">
                  <c:v>467.40537643409198</c:v>
                </c:pt>
                <c:pt idx="201751">
                  <c:v>467.40769318936498</c:v>
                </c:pt>
                <c:pt idx="201752">
                  <c:v>467.410009944639</c:v>
                </c:pt>
                <c:pt idx="201753">
                  <c:v>467.412326699912</c:v>
                </c:pt>
                <c:pt idx="201754">
                  <c:v>467.41464345518602</c:v>
                </c:pt>
                <c:pt idx="201755">
                  <c:v>467.41696021045999</c:v>
                </c:pt>
                <c:pt idx="201756">
                  <c:v>467.41927696573299</c:v>
                </c:pt>
                <c:pt idx="201757">
                  <c:v>467.42159372100701</c:v>
                </c:pt>
                <c:pt idx="201758">
                  <c:v>467.42391047628001</c:v>
                </c:pt>
                <c:pt idx="201759">
                  <c:v>467.42622723155398</c:v>
                </c:pt>
                <c:pt idx="201760">
                  <c:v>467.42854398682698</c:v>
                </c:pt>
                <c:pt idx="201761">
                  <c:v>467.430860742101</c:v>
                </c:pt>
                <c:pt idx="201762">
                  <c:v>467.433177497374</c:v>
                </c:pt>
                <c:pt idx="201763">
                  <c:v>467.43549425264803</c:v>
                </c:pt>
                <c:pt idx="201764">
                  <c:v>467.43781100792103</c:v>
                </c:pt>
                <c:pt idx="201765">
                  <c:v>467.44012776319499</c:v>
                </c:pt>
                <c:pt idx="201766">
                  <c:v>467.44244451846799</c:v>
                </c:pt>
                <c:pt idx="201767">
                  <c:v>467.44476127374202</c:v>
                </c:pt>
                <c:pt idx="201768">
                  <c:v>467.44707802901502</c:v>
                </c:pt>
                <c:pt idx="201769">
                  <c:v>467.44939478428898</c:v>
                </c:pt>
                <c:pt idx="201770">
                  <c:v>467.45171153956198</c:v>
                </c:pt>
                <c:pt idx="201771">
                  <c:v>467.45402829483601</c:v>
                </c:pt>
                <c:pt idx="201772">
                  <c:v>467.45634505010901</c:v>
                </c:pt>
                <c:pt idx="201773">
                  <c:v>467.45866180538297</c:v>
                </c:pt>
                <c:pt idx="201774">
                  <c:v>467.46097856065597</c:v>
                </c:pt>
                <c:pt idx="201775">
                  <c:v>467.46329531593</c:v>
                </c:pt>
                <c:pt idx="201776">
                  <c:v>467.465612071203</c:v>
                </c:pt>
                <c:pt idx="201777">
                  <c:v>467.46792882647702</c:v>
                </c:pt>
                <c:pt idx="201778">
                  <c:v>467.47024558175002</c:v>
                </c:pt>
                <c:pt idx="201779">
                  <c:v>467.47256233702399</c:v>
                </c:pt>
                <c:pt idx="201780">
                  <c:v>467.47487909229699</c:v>
                </c:pt>
                <c:pt idx="201781">
                  <c:v>467.47719584757101</c:v>
                </c:pt>
                <c:pt idx="201782">
                  <c:v>467.47951260284401</c:v>
                </c:pt>
                <c:pt idx="201783">
                  <c:v>467.48182935811798</c:v>
                </c:pt>
                <c:pt idx="201784">
                  <c:v>467.48414611339098</c:v>
                </c:pt>
                <c:pt idx="201785">
                  <c:v>467.486462868665</c:v>
                </c:pt>
                <c:pt idx="201786">
                  <c:v>467.488779623938</c:v>
                </c:pt>
                <c:pt idx="201787">
                  <c:v>467.49109637921202</c:v>
                </c:pt>
                <c:pt idx="201788">
                  <c:v>467.49341313448502</c:v>
                </c:pt>
                <c:pt idx="201789">
                  <c:v>467.49572988975899</c:v>
                </c:pt>
                <c:pt idx="201790">
                  <c:v>467.49804664503199</c:v>
                </c:pt>
                <c:pt idx="201791">
                  <c:v>467.50036340030601</c:v>
                </c:pt>
                <c:pt idx="201792">
                  <c:v>467.50268015557901</c:v>
                </c:pt>
                <c:pt idx="201793">
                  <c:v>467.50499691085298</c:v>
                </c:pt>
                <c:pt idx="201794">
                  <c:v>467.50731366612598</c:v>
                </c:pt>
                <c:pt idx="201795">
                  <c:v>467.5096304214</c:v>
                </c:pt>
                <c:pt idx="201796">
                  <c:v>467.511947176673</c:v>
                </c:pt>
                <c:pt idx="201797">
                  <c:v>467.51426393194703</c:v>
                </c:pt>
                <c:pt idx="201798">
                  <c:v>467.51658068722099</c:v>
                </c:pt>
                <c:pt idx="201799">
                  <c:v>467.51889744249399</c:v>
                </c:pt>
                <c:pt idx="201800">
                  <c:v>467.52121419776802</c:v>
                </c:pt>
                <c:pt idx="201801">
                  <c:v>467.52353095304102</c:v>
                </c:pt>
                <c:pt idx="201802">
                  <c:v>467.52584770831498</c:v>
                </c:pt>
                <c:pt idx="201803">
                  <c:v>467.52816446358798</c:v>
                </c:pt>
                <c:pt idx="201804">
                  <c:v>467.53048121886201</c:v>
                </c:pt>
                <c:pt idx="201805">
                  <c:v>467.53279797413501</c:v>
                </c:pt>
                <c:pt idx="201806">
                  <c:v>467.53511472940897</c:v>
                </c:pt>
                <c:pt idx="201807">
                  <c:v>467.53743148468197</c:v>
                </c:pt>
                <c:pt idx="201808">
                  <c:v>467.539748239956</c:v>
                </c:pt>
                <c:pt idx="201809">
                  <c:v>467.542064995229</c:v>
                </c:pt>
                <c:pt idx="201810">
                  <c:v>467.54438175050302</c:v>
                </c:pt>
                <c:pt idx="201811">
                  <c:v>467.54669850577602</c:v>
                </c:pt>
                <c:pt idx="201812">
                  <c:v>467.54901526104999</c:v>
                </c:pt>
                <c:pt idx="201813">
                  <c:v>467.55133201632299</c:v>
                </c:pt>
                <c:pt idx="201814">
                  <c:v>467.55364877159701</c:v>
                </c:pt>
                <c:pt idx="201815">
                  <c:v>467.55596552687001</c:v>
                </c:pt>
                <c:pt idx="201816">
                  <c:v>467.55828228214398</c:v>
                </c:pt>
                <c:pt idx="201817">
                  <c:v>467.56059903741698</c:v>
                </c:pt>
                <c:pt idx="201818">
                  <c:v>467.562915792691</c:v>
                </c:pt>
                <c:pt idx="201819">
                  <c:v>467.565232547964</c:v>
                </c:pt>
                <c:pt idx="201820">
                  <c:v>467.56754930323802</c:v>
                </c:pt>
                <c:pt idx="201821">
                  <c:v>467.56986605851102</c:v>
                </c:pt>
                <c:pt idx="201822">
                  <c:v>467.57218281378499</c:v>
                </c:pt>
                <c:pt idx="201823">
                  <c:v>467.57449956905799</c:v>
                </c:pt>
                <c:pt idx="201824">
                  <c:v>467.57681632433201</c:v>
                </c:pt>
                <c:pt idx="201825">
                  <c:v>467.57913307960501</c:v>
                </c:pt>
                <c:pt idx="201826">
                  <c:v>467.58144983487898</c:v>
                </c:pt>
                <c:pt idx="201827">
                  <c:v>467.58376659015198</c:v>
                </c:pt>
                <c:pt idx="201828">
                  <c:v>467.586083345426</c:v>
                </c:pt>
                <c:pt idx="201829">
                  <c:v>467.588400100699</c:v>
                </c:pt>
                <c:pt idx="201830">
                  <c:v>467.59071685597303</c:v>
                </c:pt>
                <c:pt idx="201831">
                  <c:v>467.59303361124603</c:v>
                </c:pt>
                <c:pt idx="201832">
                  <c:v>467.59535036651999</c:v>
                </c:pt>
                <c:pt idx="201833">
                  <c:v>467.59766712179299</c:v>
                </c:pt>
                <c:pt idx="201834">
                  <c:v>467.59998387706702</c:v>
                </c:pt>
                <c:pt idx="201835">
                  <c:v>467.60230063234002</c:v>
                </c:pt>
                <c:pt idx="201836">
                  <c:v>467.60461738761398</c:v>
                </c:pt>
                <c:pt idx="201837">
                  <c:v>467.60693414288698</c:v>
                </c:pt>
                <c:pt idx="201838">
                  <c:v>467.60925089816101</c:v>
                </c:pt>
                <c:pt idx="201839">
                  <c:v>467.61156765343401</c:v>
                </c:pt>
                <c:pt idx="201840">
                  <c:v>467.61388440870797</c:v>
                </c:pt>
                <c:pt idx="201841">
                  <c:v>467.616201163982</c:v>
                </c:pt>
                <c:pt idx="201842">
                  <c:v>467.618517919255</c:v>
                </c:pt>
                <c:pt idx="201843">
                  <c:v>467.62083467452902</c:v>
                </c:pt>
                <c:pt idx="201844">
                  <c:v>467.62315142980202</c:v>
                </c:pt>
                <c:pt idx="201845">
                  <c:v>467.62546818507599</c:v>
                </c:pt>
                <c:pt idx="201846">
                  <c:v>467.62778494034899</c:v>
                </c:pt>
                <c:pt idx="201847">
                  <c:v>467.63010169562301</c:v>
                </c:pt>
                <c:pt idx="201848">
                  <c:v>467.63241845089601</c:v>
                </c:pt>
                <c:pt idx="201849">
                  <c:v>467.63473520616998</c:v>
                </c:pt>
                <c:pt idx="201850">
                  <c:v>467.63705196144298</c:v>
                </c:pt>
                <c:pt idx="201851">
                  <c:v>467.639368716717</c:v>
                </c:pt>
                <c:pt idx="201852">
                  <c:v>467.64168547199</c:v>
                </c:pt>
                <c:pt idx="201853">
                  <c:v>467.64400222726402</c:v>
                </c:pt>
                <c:pt idx="201854">
                  <c:v>467.64631898253703</c:v>
                </c:pt>
                <c:pt idx="201855">
                  <c:v>467.64863573781099</c:v>
                </c:pt>
                <c:pt idx="201856">
                  <c:v>467.65095249308399</c:v>
                </c:pt>
                <c:pt idx="201857">
                  <c:v>467.65326924835801</c:v>
                </c:pt>
                <c:pt idx="201858">
                  <c:v>467.65558600363102</c:v>
                </c:pt>
                <c:pt idx="201859">
                  <c:v>467.65790275890498</c:v>
                </c:pt>
                <c:pt idx="201860">
                  <c:v>467.66021951417798</c:v>
                </c:pt>
                <c:pt idx="201861">
                  <c:v>467.662536269452</c:v>
                </c:pt>
                <c:pt idx="201862">
                  <c:v>467.66485302472501</c:v>
                </c:pt>
                <c:pt idx="201863">
                  <c:v>467.66716977999903</c:v>
                </c:pt>
                <c:pt idx="201864">
                  <c:v>467.66948653527197</c:v>
                </c:pt>
                <c:pt idx="201865">
                  <c:v>467.67180329054599</c:v>
                </c:pt>
                <c:pt idx="201866">
                  <c:v>467.674120045819</c:v>
                </c:pt>
                <c:pt idx="201867">
                  <c:v>467.67643680109302</c:v>
                </c:pt>
                <c:pt idx="201868">
                  <c:v>467.67875355636602</c:v>
                </c:pt>
                <c:pt idx="201869">
                  <c:v>467.68107031163998</c:v>
                </c:pt>
                <c:pt idx="201870">
                  <c:v>467.68338706691299</c:v>
                </c:pt>
                <c:pt idx="201871">
                  <c:v>467.68570382218701</c:v>
                </c:pt>
                <c:pt idx="201872">
                  <c:v>467.68802057746001</c:v>
                </c:pt>
                <c:pt idx="201873">
                  <c:v>467.69033733273398</c:v>
                </c:pt>
                <c:pt idx="201874">
                  <c:v>467.69265408800698</c:v>
                </c:pt>
                <c:pt idx="201875">
                  <c:v>467.694970843281</c:v>
                </c:pt>
                <c:pt idx="201876">
                  <c:v>467.697287598554</c:v>
                </c:pt>
                <c:pt idx="201877">
                  <c:v>467.69960435382802</c:v>
                </c:pt>
                <c:pt idx="201878">
                  <c:v>467.70192110910102</c:v>
                </c:pt>
                <c:pt idx="201879">
                  <c:v>467.70423786437499</c:v>
                </c:pt>
                <c:pt idx="201880">
                  <c:v>467.70655461964799</c:v>
                </c:pt>
                <c:pt idx="201881">
                  <c:v>467.70887137492201</c:v>
                </c:pt>
                <c:pt idx="201882">
                  <c:v>467.71118813019501</c:v>
                </c:pt>
                <c:pt idx="201883">
                  <c:v>467.71350488546898</c:v>
                </c:pt>
                <c:pt idx="201884">
                  <c:v>467.715821640743</c:v>
                </c:pt>
                <c:pt idx="201885">
                  <c:v>467.718138396016</c:v>
                </c:pt>
                <c:pt idx="201886">
                  <c:v>467.72045515129003</c:v>
                </c:pt>
                <c:pt idx="201887">
                  <c:v>467.72277190656303</c:v>
                </c:pt>
                <c:pt idx="201888">
                  <c:v>467.72508866183699</c:v>
                </c:pt>
                <c:pt idx="201889">
                  <c:v>467.72740541710999</c:v>
                </c:pt>
                <c:pt idx="201890">
                  <c:v>467.72972217238402</c:v>
                </c:pt>
                <c:pt idx="201891">
                  <c:v>467.73203892765702</c:v>
                </c:pt>
                <c:pt idx="201892">
                  <c:v>467.73435568293098</c:v>
                </c:pt>
                <c:pt idx="201893">
                  <c:v>467.73667243820398</c:v>
                </c:pt>
                <c:pt idx="201894">
                  <c:v>467.73898919347801</c:v>
                </c:pt>
                <c:pt idx="201895">
                  <c:v>467.74130594875101</c:v>
                </c:pt>
                <c:pt idx="201896">
                  <c:v>467.74362270402497</c:v>
                </c:pt>
                <c:pt idx="201897">
                  <c:v>467.74593945929797</c:v>
                </c:pt>
                <c:pt idx="201898">
                  <c:v>467.748256214572</c:v>
                </c:pt>
                <c:pt idx="201899">
                  <c:v>467.750572969845</c:v>
                </c:pt>
                <c:pt idx="201900">
                  <c:v>467.75288972511902</c:v>
                </c:pt>
                <c:pt idx="201901">
                  <c:v>467.75520648039202</c:v>
                </c:pt>
                <c:pt idx="201902">
                  <c:v>467.75752323566599</c:v>
                </c:pt>
                <c:pt idx="201903">
                  <c:v>467.75983999093899</c:v>
                </c:pt>
                <c:pt idx="201904">
                  <c:v>467.76215674621301</c:v>
                </c:pt>
                <c:pt idx="201905">
                  <c:v>467.76447350148601</c:v>
                </c:pt>
                <c:pt idx="201906">
                  <c:v>467.76679025675998</c:v>
                </c:pt>
                <c:pt idx="201907">
                  <c:v>467.76910701203298</c:v>
                </c:pt>
                <c:pt idx="201908">
                  <c:v>467.771423767307</c:v>
                </c:pt>
                <c:pt idx="201909">
                  <c:v>467.77374052258</c:v>
                </c:pt>
                <c:pt idx="201910">
                  <c:v>467.77605727785402</c:v>
                </c:pt>
                <c:pt idx="201911">
                  <c:v>467.77837403312702</c:v>
                </c:pt>
                <c:pt idx="201912">
                  <c:v>467.78069078840099</c:v>
                </c:pt>
                <c:pt idx="201913">
                  <c:v>467.78300754367399</c:v>
                </c:pt>
                <c:pt idx="201914">
                  <c:v>467.78532429894801</c:v>
                </c:pt>
                <c:pt idx="201915">
                  <c:v>467.78764105422101</c:v>
                </c:pt>
                <c:pt idx="201916">
                  <c:v>467.78995780949498</c:v>
                </c:pt>
                <c:pt idx="201917">
                  <c:v>467.79227456476798</c:v>
                </c:pt>
                <c:pt idx="201918">
                  <c:v>467.794591320042</c:v>
                </c:pt>
                <c:pt idx="201919">
                  <c:v>467.796908075315</c:v>
                </c:pt>
                <c:pt idx="201920">
                  <c:v>467.79922483058903</c:v>
                </c:pt>
                <c:pt idx="201921">
                  <c:v>467.80154158586203</c:v>
                </c:pt>
                <c:pt idx="201922">
                  <c:v>467.80385834113599</c:v>
                </c:pt>
                <c:pt idx="201923">
                  <c:v>467.80617509640899</c:v>
                </c:pt>
                <c:pt idx="201924">
                  <c:v>467.80849185168302</c:v>
                </c:pt>
                <c:pt idx="201925">
                  <c:v>467.81080860695602</c:v>
                </c:pt>
                <c:pt idx="201926">
                  <c:v>467.81312536222998</c:v>
                </c:pt>
                <c:pt idx="201927">
                  <c:v>467.81544211750401</c:v>
                </c:pt>
                <c:pt idx="201928">
                  <c:v>467.81775887277701</c:v>
                </c:pt>
                <c:pt idx="201929">
                  <c:v>467.82007562805097</c:v>
                </c:pt>
                <c:pt idx="201930">
                  <c:v>467.82239238332397</c:v>
                </c:pt>
                <c:pt idx="201931">
                  <c:v>467.824709138598</c:v>
                </c:pt>
                <c:pt idx="201932">
                  <c:v>467.827025893871</c:v>
                </c:pt>
                <c:pt idx="201933">
                  <c:v>467.82934264914502</c:v>
                </c:pt>
                <c:pt idx="201934">
                  <c:v>467.83165940441802</c:v>
                </c:pt>
                <c:pt idx="201935">
                  <c:v>467.83397615969199</c:v>
                </c:pt>
                <c:pt idx="201936">
                  <c:v>467.83629291496499</c:v>
                </c:pt>
                <c:pt idx="201937">
                  <c:v>467.83860967023901</c:v>
                </c:pt>
                <c:pt idx="201938">
                  <c:v>467.84092642551201</c:v>
                </c:pt>
                <c:pt idx="201939">
                  <c:v>467.84324318078598</c:v>
                </c:pt>
                <c:pt idx="201940">
                  <c:v>467.84555993605898</c:v>
                </c:pt>
                <c:pt idx="201941">
                  <c:v>467.847876691333</c:v>
                </c:pt>
                <c:pt idx="201942">
                  <c:v>467.850193446606</c:v>
                </c:pt>
                <c:pt idx="201943">
                  <c:v>467.85251020188002</c:v>
                </c:pt>
                <c:pt idx="201944">
                  <c:v>467.85482695715302</c:v>
                </c:pt>
                <c:pt idx="201945">
                  <c:v>467.85714371242699</c:v>
                </c:pt>
                <c:pt idx="201946">
                  <c:v>467.85946046769999</c:v>
                </c:pt>
                <c:pt idx="201947">
                  <c:v>467.86177722297401</c:v>
                </c:pt>
                <c:pt idx="201948">
                  <c:v>467.86409397824701</c:v>
                </c:pt>
                <c:pt idx="201949">
                  <c:v>467.86641073352098</c:v>
                </c:pt>
                <c:pt idx="201950">
                  <c:v>467.86872748879398</c:v>
                </c:pt>
                <c:pt idx="201951">
                  <c:v>467.871044244068</c:v>
                </c:pt>
                <c:pt idx="201952">
                  <c:v>467.873360999341</c:v>
                </c:pt>
                <c:pt idx="201953">
                  <c:v>467.87567775461503</c:v>
                </c:pt>
                <c:pt idx="201954">
                  <c:v>467.87799450988803</c:v>
                </c:pt>
                <c:pt idx="201955">
                  <c:v>467.88031126516199</c:v>
                </c:pt>
                <c:pt idx="201956">
                  <c:v>467.88262802043499</c:v>
                </c:pt>
                <c:pt idx="201957">
                  <c:v>467.88494477570902</c:v>
                </c:pt>
                <c:pt idx="201958">
                  <c:v>467.88726153098202</c:v>
                </c:pt>
                <c:pt idx="201959">
                  <c:v>467.88957828625598</c:v>
                </c:pt>
                <c:pt idx="201960">
                  <c:v>467.89189504152898</c:v>
                </c:pt>
                <c:pt idx="201961">
                  <c:v>467.89421179680301</c:v>
                </c:pt>
                <c:pt idx="201962">
                  <c:v>467.89652855207601</c:v>
                </c:pt>
                <c:pt idx="201963">
                  <c:v>467.89884530734997</c:v>
                </c:pt>
                <c:pt idx="201964">
                  <c:v>467.90116206262297</c:v>
                </c:pt>
                <c:pt idx="201965">
                  <c:v>467.903478817897</c:v>
                </c:pt>
                <c:pt idx="201966">
                  <c:v>467.90579557317</c:v>
                </c:pt>
                <c:pt idx="201967">
                  <c:v>467.90811232844402</c:v>
                </c:pt>
                <c:pt idx="201968">
                  <c:v>467.91042908371799</c:v>
                </c:pt>
                <c:pt idx="201969">
                  <c:v>467.91274583899099</c:v>
                </c:pt>
                <c:pt idx="201970">
                  <c:v>467.91506259426501</c:v>
                </c:pt>
                <c:pt idx="201971">
                  <c:v>467.91737934953801</c:v>
                </c:pt>
                <c:pt idx="201972">
                  <c:v>467.91969610481198</c:v>
                </c:pt>
                <c:pt idx="201973">
                  <c:v>467.92201286008498</c:v>
                </c:pt>
                <c:pt idx="201974">
                  <c:v>467.924329615359</c:v>
                </c:pt>
                <c:pt idx="201975">
                  <c:v>467.926646370632</c:v>
                </c:pt>
                <c:pt idx="201976">
                  <c:v>467.92896312590602</c:v>
                </c:pt>
                <c:pt idx="201977">
                  <c:v>467.93127988117902</c:v>
                </c:pt>
                <c:pt idx="201978">
                  <c:v>467.93359663645299</c:v>
                </c:pt>
                <c:pt idx="201979">
                  <c:v>467.93591339172599</c:v>
                </c:pt>
                <c:pt idx="201980">
                  <c:v>467.93823014700001</c:v>
                </c:pt>
                <c:pt idx="201981">
                  <c:v>467.94054690227301</c:v>
                </c:pt>
                <c:pt idx="201982">
                  <c:v>467.94286365754698</c:v>
                </c:pt>
                <c:pt idx="201983">
                  <c:v>467.94518041281998</c:v>
                </c:pt>
                <c:pt idx="201984">
                  <c:v>467.947497168094</c:v>
                </c:pt>
                <c:pt idx="201985">
                  <c:v>467.949813923367</c:v>
                </c:pt>
                <c:pt idx="201986">
                  <c:v>467.95213067864103</c:v>
                </c:pt>
                <c:pt idx="201987">
                  <c:v>467.95444743391403</c:v>
                </c:pt>
                <c:pt idx="201988">
                  <c:v>467.95676418918799</c:v>
                </c:pt>
                <c:pt idx="201989">
                  <c:v>467.95908094446099</c:v>
                </c:pt>
                <c:pt idx="201990">
                  <c:v>467.96139769973502</c:v>
                </c:pt>
                <c:pt idx="201991">
                  <c:v>467.96371445500802</c:v>
                </c:pt>
                <c:pt idx="201992">
                  <c:v>467.96603121028198</c:v>
                </c:pt>
                <c:pt idx="201993">
                  <c:v>467.96834796555498</c:v>
                </c:pt>
                <c:pt idx="201994">
                  <c:v>467.97066472082901</c:v>
                </c:pt>
                <c:pt idx="201995">
                  <c:v>467.97298147610201</c:v>
                </c:pt>
                <c:pt idx="201996">
                  <c:v>467.97529823137597</c:v>
                </c:pt>
                <c:pt idx="201997">
                  <c:v>467.97761498664897</c:v>
                </c:pt>
                <c:pt idx="201998">
                  <c:v>467.979931741923</c:v>
                </c:pt>
                <c:pt idx="201999">
                  <c:v>467.982248497196</c:v>
                </c:pt>
                <c:pt idx="202000">
                  <c:v>467.98456525247002</c:v>
                </c:pt>
                <c:pt idx="202001">
                  <c:v>467.98688200774302</c:v>
                </c:pt>
                <c:pt idx="202002">
                  <c:v>467.98919876301699</c:v>
                </c:pt>
                <c:pt idx="202003">
                  <c:v>467.99151551828999</c:v>
                </c:pt>
                <c:pt idx="202004">
                  <c:v>467.99383227356401</c:v>
                </c:pt>
                <c:pt idx="202005">
                  <c:v>467.99614902883701</c:v>
                </c:pt>
                <c:pt idx="202006">
                  <c:v>467.99846578411098</c:v>
                </c:pt>
                <c:pt idx="202007">
                  <c:v>468.00078253938398</c:v>
                </c:pt>
                <c:pt idx="202008">
                  <c:v>468.003099294658</c:v>
                </c:pt>
                <c:pt idx="202009">
                  <c:v>468.005416049931</c:v>
                </c:pt>
                <c:pt idx="202010">
                  <c:v>468.00773280520502</c:v>
                </c:pt>
                <c:pt idx="202011">
                  <c:v>468.01004956047899</c:v>
                </c:pt>
                <c:pt idx="202012">
                  <c:v>468.01236631575199</c:v>
                </c:pt>
                <c:pt idx="202013">
                  <c:v>468.01468307102601</c:v>
                </c:pt>
                <c:pt idx="202014">
                  <c:v>468.01699982629901</c:v>
                </c:pt>
                <c:pt idx="202015">
                  <c:v>468.01931658157298</c:v>
                </c:pt>
                <c:pt idx="202016">
                  <c:v>468.02163333684598</c:v>
                </c:pt>
                <c:pt idx="202017">
                  <c:v>468.02395009212</c:v>
                </c:pt>
                <c:pt idx="202018">
                  <c:v>468.026266847393</c:v>
                </c:pt>
                <c:pt idx="202019">
                  <c:v>468.02858360266703</c:v>
                </c:pt>
                <c:pt idx="202020">
                  <c:v>468.03090035794003</c:v>
                </c:pt>
                <c:pt idx="202021">
                  <c:v>468.03321711321399</c:v>
                </c:pt>
                <c:pt idx="202022">
                  <c:v>468.03553386848699</c:v>
                </c:pt>
                <c:pt idx="202023">
                  <c:v>468.03785062376102</c:v>
                </c:pt>
                <c:pt idx="202024">
                  <c:v>468.04016737903402</c:v>
                </c:pt>
                <c:pt idx="202025">
                  <c:v>468.04248413430798</c:v>
                </c:pt>
                <c:pt idx="202026">
                  <c:v>468.04480088958098</c:v>
                </c:pt>
                <c:pt idx="202027">
                  <c:v>468.04711764485501</c:v>
                </c:pt>
                <c:pt idx="202028">
                  <c:v>468.04943440012801</c:v>
                </c:pt>
                <c:pt idx="202029">
                  <c:v>468.05175115540197</c:v>
                </c:pt>
                <c:pt idx="202030">
                  <c:v>468.05406791067497</c:v>
                </c:pt>
                <c:pt idx="202031">
                  <c:v>468.056384665949</c:v>
                </c:pt>
                <c:pt idx="202032">
                  <c:v>468.058701421222</c:v>
                </c:pt>
                <c:pt idx="202033">
                  <c:v>468.06101817649602</c:v>
                </c:pt>
                <c:pt idx="202034">
                  <c:v>468.06333493176902</c:v>
                </c:pt>
                <c:pt idx="202035">
                  <c:v>468.06565168704299</c:v>
                </c:pt>
                <c:pt idx="202036">
                  <c:v>468.06796844231599</c:v>
                </c:pt>
                <c:pt idx="202037">
                  <c:v>468.07028519759001</c:v>
                </c:pt>
                <c:pt idx="202038">
                  <c:v>468.07260195286301</c:v>
                </c:pt>
                <c:pt idx="202039">
                  <c:v>468.07491870813698</c:v>
                </c:pt>
                <c:pt idx="202040">
                  <c:v>468.07723546340998</c:v>
                </c:pt>
                <c:pt idx="202041">
                  <c:v>468.079552218684</c:v>
                </c:pt>
                <c:pt idx="202042">
                  <c:v>468.081868973957</c:v>
                </c:pt>
                <c:pt idx="202043">
                  <c:v>468.08418572923102</c:v>
                </c:pt>
                <c:pt idx="202044">
                  <c:v>468.08650248450402</c:v>
                </c:pt>
                <c:pt idx="202045">
                  <c:v>468.08881923977799</c:v>
                </c:pt>
                <c:pt idx="202046">
                  <c:v>468.09113599505099</c:v>
                </c:pt>
                <c:pt idx="202047">
                  <c:v>468.09345275032501</c:v>
                </c:pt>
                <c:pt idx="202048">
                  <c:v>468.09576950559801</c:v>
                </c:pt>
                <c:pt idx="202049">
                  <c:v>468.09808626087198</c:v>
                </c:pt>
                <c:pt idx="202050">
                  <c:v>468.10040301614498</c:v>
                </c:pt>
                <c:pt idx="202051">
                  <c:v>468.102719771419</c:v>
                </c:pt>
                <c:pt idx="202052">
                  <c:v>468.105036526692</c:v>
                </c:pt>
                <c:pt idx="202053">
                  <c:v>468.10735328196603</c:v>
                </c:pt>
                <c:pt idx="202054">
                  <c:v>468.10967003723999</c:v>
                </c:pt>
                <c:pt idx="202055">
                  <c:v>468.11198679251299</c:v>
                </c:pt>
                <c:pt idx="202056">
                  <c:v>468.11430354778702</c:v>
                </c:pt>
                <c:pt idx="202057">
                  <c:v>468.11662030306002</c:v>
                </c:pt>
                <c:pt idx="202058">
                  <c:v>468.11893705833398</c:v>
                </c:pt>
                <c:pt idx="202059">
                  <c:v>468.12125381360698</c:v>
                </c:pt>
                <c:pt idx="202060">
                  <c:v>468.12357056888101</c:v>
                </c:pt>
                <c:pt idx="202061">
                  <c:v>468.12588732415401</c:v>
                </c:pt>
                <c:pt idx="202062">
                  <c:v>468.12820407942797</c:v>
                </c:pt>
                <c:pt idx="202063">
                  <c:v>468.13052083470097</c:v>
                </c:pt>
                <c:pt idx="202064">
                  <c:v>468.132837589975</c:v>
                </c:pt>
                <c:pt idx="202065">
                  <c:v>468.135154345248</c:v>
                </c:pt>
                <c:pt idx="202066">
                  <c:v>468.13747110052202</c:v>
                </c:pt>
                <c:pt idx="202067">
                  <c:v>468.13978785579502</c:v>
                </c:pt>
                <c:pt idx="202068">
                  <c:v>468.14210461106899</c:v>
                </c:pt>
                <c:pt idx="202069">
                  <c:v>468.14442136634199</c:v>
                </c:pt>
                <c:pt idx="202070">
                  <c:v>468.14673812161601</c:v>
                </c:pt>
                <c:pt idx="202071">
                  <c:v>468.14905487688901</c:v>
                </c:pt>
                <c:pt idx="202072">
                  <c:v>468.15137163216298</c:v>
                </c:pt>
                <c:pt idx="202073">
                  <c:v>468.15368838743598</c:v>
                </c:pt>
                <c:pt idx="202074">
                  <c:v>468.15600514271</c:v>
                </c:pt>
                <c:pt idx="202075">
                  <c:v>468.158321897983</c:v>
                </c:pt>
                <c:pt idx="202076">
                  <c:v>468.16063865325702</c:v>
                </c:pt>
                <c:pt idx="202077">
                  <c:v>468.16295540853002</c:v>
                </c:pt>
                <c:pt idx="202078">
                  <c:v>468.16527216380399</c:v>
                </c:pt>
                <c:pt idx="202079">
                  <c:v>468.16758891907699</c:v>
                </c:pt>
                <c:pt idx="202080">
                  <c:v>468.16990567435101</c:v>
                </c:pt>
                <c:pt idx="202081">
                  <c:v>468.17222242962401</c:v>
                </c:pt>
                <c:pt idx="202082">
                  <c:v>468.17453918489798</c:v>
                </c:pt>
                <c:pt idx="202083">
                  <c:v>468.17685594017098</c:v>
                </c:pt>
                <c:pt idx="202084">
                  <c:v>468.179172695445</c:v>
                </c:pt>
                <c:pt idx="202085">
                  <c:v>468.181489450718</c:v>
                </c:pt>
                <c:pt idx="202086">
                  <c:v>468.18380620599203</c:v>
                </c:pt>
                <c:pt idx="202087">
                  <c:v>468.18612296126503</c:v>
                </c:pt>
                <c:pt idx="202088">
                  <c:v>468.18843971653899</c:v>
                </c:pt>
                <c:pt idx="202089">
                  <c:v>468.19075647181199</c:v>
                </c:pt>
                <c:pt idx="202090">
                  <c:v>468.19307322708602</c:v>
                </c:pt>
                <c:pt idx="202091">
                  <c:v>468.19538998235902</c:v>
                </c:pt>
                <c:pt idx="202092">
                  <c:v>468.19770673763298</c:v>
                </c:pt>
                <c:pt idx="202093">
                  <c:v>468.20002349290598</c:v>
                </c:pt>
                <c:pt idx="202094">
                  <c:v>468.20234024818001</c:v>
                </c:pt>
                <c:pt idx="202095">
                  <c:v>468.20465700345301</c:v>
                </c:pt>
                <c:pt idx="202096">
                  <c:v>468.20697375872697</c:v>
                </c:pt>
                <c:pt idx="202097">
                  <c:v>468.209290514001</c:v>
                </c:pt>
                <c:pt idx="202098">
                  <c:v>468.211607269274</c:v>
                </c:pt>
                <c:pt idx="202099">
                  <c:v>468.21392402454802</c:v>
                </c:pt>
                <c:pt idx="202100">
                  <c:v>468.21624077982102</c:v>
                </c:pt>
                <c:pt idx="202101">
                  <c:v>468.21855753509499</c:v>
                </c:pt>
                <c:pt idx="202102">
                  <c:v>468.22087429036799</c:v>
                </c:pt>
                <c:pt idx="202103">
                  <c:v>468.22319104564201</c:v>
                </c:pt>
                <c:pt idx="202104">
                  <c:v>468.22550780091501</c:v>
                </c:pt>
                <c:pt idx="202105">
                  <c:v>468.22782455618898</c:v>
                </c:pt>
                <c:pt idx="202106">
                  <c:v>468.23014131146198</c:v>
                </c:pt>
                <c:pt idx="202107">
                  <c:v>468.232458066736</c:v>
                </c:pt>
                <c:pt idx="202108">
                  <c:v>468.234774822009</c:v>
                </c:pt>
                <c:pt idx="202109">
                  <c:v>468.23709157728302</c:v>
                </c:pt>
                <c:pt idx="202110">
                  <c:v>468.23940833255602</c:v>
                </c:pt>
                <c:pt idx="202111">
                  <c:v>468.24172508782999</c:v>
                </c:pt>
                <c:pt idx="202112">
                  <c:v>468.24404184310299</c:v>
                </c:pt>
                <c:pt idx="202113">
                  <c:v>468.24635859837701</c:v>
                </c:pt>
                <c:pt idx="202114">
                  <c:v>468.24867535365001</c:v>
                </c:pt>
                <c:pt idx="202115">
                  <c:v>468.25099210892398</c:v>
                </c:pt>
                <c:pt idx="202116">
                  <c:v>468.25330886419698</c:v>
                </c:pt>
                <c:pt idx="202117">
                  <c:v>468.255625619471</c:v>
                </c:pt>
                <c:pt idx="202118">
                  <c:v>468.257942374744</c:v>
                </c:pt>
                <c:pt idx="202119">
                  <c:v>468.26025913001803</c:v>
                </c:pt>
                <c:pt idx="202120">
                  <c:v>468.26257588529103</c:v>
                </c:pt>
                <c:pt idx="202121">
                  <c:v>468.26489264056499</c:v>
                </c:pt>
                <c:pt idx="202122">
                  <c:v>468.26720939583799</c:v>
                </c:pt>
                <c:pt idx="202123">
                  <c:v>468.26952615111202</c:v>
                </c:pt>
                <c:pt idx="202124">
                  <c:v>468.27184290638502</c:v>
                </c:pt>
                <c:pt idx="202125">
                  <c:v>468.27415966165898</c:v>
                </c:pt>
                <c:pt idx="202126">
                  <c:v>468.27647641693198</c:v>
                </c:pt>
                <c:pt idx="202127">
                  <c:v>468.27879317220601</c:v>
                </c:pt>
                <c:pt idx="202128">
                  <c:v>468.28110992747901</c:v>
                </c:pt>
                <c:pt idx="202129">
                  <c:v>468.28342668275297</c:v>
                </c:pt>
                <c:pt idx="202130">
                  <c:v>468.28574343802597</c:v>
                </c:pt>
                <c:pt idx="202131">
                  <c:v>468.2880601933</c:v>
                </c:pt>
                <c:pt idx="202132">
                  <c:v>468.290376948573</c:v>
                </c:pt>
                <c:pt idx="202133">
                  <c:v>468.29269370384702</c:v>
                </c:pt>
                <c:pt idx="202134">
                  <c:v>468.29501045912002</c:v>
                </c:pt>
                <c:pt idx="202135">
                  <c:v>468.29732721439399</c:v>
                </c:pt>
                <c:pt idx="202136">
                  <c:v>468.29964396966699</c:v>
                </c:pt>
                <c:pt idx="202137">
                  <c:v>468.30196072494101</c:v>
                </c:pt>
                <c:pt idx="202138">
                  <c:v>468.30427748021401</c:v>
                </c:pt>
                <c:pt idx="202139">
                  <c:v>468.30659423548798</c:v>
                </c:pt>
                <c:pt idx="202140">
                  <c:v>468.308910990762</c:v>
                </c:pt>
                <c:pt idx="202141">
                  <c:v>468.311227746035</c:v>
                </c:pt>
                <c:pt idx="202142">
                  <c:v>468.31354450130902</c:v>
                </c:pt>
                <c:pt idx="202143">
                  <c:v>468.31586125658202</c:v>
                </c:pt>
                <c:pt idx="202144">
                  <c:v>468.31817801185599</c:v>
                </c:pt>
                <c:pt idx="202145">
                  <c:v>468.32049476712899</c:v>
                </c:pt>
                <c:pt idx="202146">
                  <c:v>468.32281152240301</c:v>
                </c:pt>
                <c:pt idx="202147">
                  <c:v>468.32512827767601</c:v>
                </c:pt>
                <c:pt idx="202148">
                  <c:v>468.32744503294998</c:v>
                </c:pt>
                <c:pt idx="202149">
                  <c:v>468.32976178822298</c:v>
                </c:pt>
                <c:pt idx="202150">
                  <c:v>468.332078543497</c:v>
                </c:pt>
                <c:pt idx="202151">
                  <c:v>468.33439529877</c:v>
                </c:pt>
                <c:pt idx="202152">
                  <c:v>468.33671205404403</c:v>
                </c:pt>
                <c:pt idx="202153">
                  <c:v>468.33902880931703</c:v>
                </c:pt>
                <c:pt idx="202154">
                  <c:v>468.34134556459099</c:v>
                </c:pt>
                <c:pt idx="202155">
                  <c:v>468.34366231986399</c:v>
                </c:pt>
                <c:pt idx="202156">
                  <c:v>468.34597907513802</c:v>
                </c:pt>
                <c:pt idx="202157">
                  <c:v>468.34829583041102</c:v>
                </c:pt>
                <c:pt idx="202158">
                  <c:v>468.35061258568498</c:v>
                </c:pt>
                <c:pt idx="202159">
                  <c:v>468.35292934095799</c:v>
                </c:pt>
                <c:pt idx="202160">
                  <c:v>468.35524609623201</c:v>
                </c:pt>
                <c:pt idx="202161">
                  <c:v>468.35756285150501</c:v>
                </c:pt>
                <c:pt idx="202162">
                  <c:v>468.35987960677897</c:v>
                </c:pt>
                <c:pt idx="202163">
                  <c:v>468.36219636205198</c:v>
                </c:pt>
                <c:pt idx="202164">
                  <c:v>468.364513117326</c:v>
                </c:pt>
                <c:pt idx="202165">
                  <c:v>468.366829872599</c:v>
                </c:pt>
                <c:pt idx="202166">
                  <c:v>468.36914662787302</c:v>
                </c:pt>
                <c:pt idx="202167">
                  <c:v>468.37146338314602</c:v>
                </c:pt>
                <c:pt idx="202168">
                  <c:v>468.37378013841999</c:v>
                </c:pt>
                <c:pt idx="202169">
                  <c:v>468.37609689369299</c:v>
                </c:pt>
                <c:pt idx="202170">
                  <c:v>468.37841364896701</c:v>
                </c:pt>
                <c:pt idx="202171">
                  <c:v>468.38073040424001</c:v>
                </c:pt>
                <c:pt idx="202172">
                  <c:v>468.38304715951398</c:v>
                </c:pt>
                <c:pt idx="202173">
                  <c:v>468.38536391478698</c:v>
                </c:pt>
                <c:pt idx="202174">
                  <c:v>468.387680670061</c:v>
                </c:pt>
                <c:pt idx="202175">
                  <c:v>468.389997425334</c:v>
                </c:pt>
                <c:pt idx="202176">
                  <c:v>468.39231418060803</c:v>
                </c:pt>
                <c:pt idx="202177">
                  <c:v>468.39463093588103</c:v>
                </c:pt>
                <c:pt idx="202178">
                  <c:v>468.39694769115499</c:v>
                </c:pt>
                <c:pt idx="202179">
                  <c:v>468.39926444642799</c:v>
                </c:pt>
                <c:pt idx="202180">
                  <c:v>468.40158120170202</c:v>
                </c:pt>
                <c:pt idx="202181">
                  <c:v>468.40389795697502</c:v>
                </c:pt>
                <c:pt idx="202182">
                  <c:v>468.40621471224898</c:v>
                </c:pt>
                <c:pt idx="202183">
                  <c:v>468.40853146752301</c:v>
                </c:pt>
                <c:pt idx="202184">
                  <c:v>468.41084822279601</c:v>
                </c:pt>
                <c:pt idx="202185">
                  <c:v>468.41316497806997</c:v>
                </c:pt>
                <c:pt idx="202186">
                  <c:v>468.41548173334297</c:v>
                </c:pt>
                <c:pt idx="202187">
                  <c:v>468.417798488617</c:v>
                </c:pt>
                <c:pt idx="202188">
                  <c:v>468.42011524389</c:v>
                </c:pt>
                <c:pt idx="202189">
                  <c:v>468.42243199916402</c:v>
                </c:pt>
                <c:pt idx="202190">
                  <c:v>468.42474875443702</c:v>
                </c:pt>
                <c:pt idx="202191">
                  <c:v>468.42706550971099</c:v>
                </c:pt>
                <c:pt idx="202192">
                  <c:v>468.42938226498399</c:v>
                </c:pt>
                <c:pt idx="202193">
                  <c:v>468.43169902025801</c:v>
                </c:pt>
                <c:pt idx="202194">
                  <c:v>468.43401577553101</c:v>
                </c:pt>
                <c:pt idx="202195">
                  <c:v>468.43633253080498</c:v>
                </c:pt>
                <c:pt idx="202196">
                  <c:v>468.43864928607798</c:v>
                </c:pt>
                <c:pt idx="202197">
                  <c:v>468.440966041352</c:v>
                </c:pt>
                <c:pt idx="202198">
                  <c:v>468.443282796625</c:v>
                </c:pt>
                <c:pt idx="202199">
                  <c:v>468.44559955189902</c:v>
                </c:pt>
                <c:pt idx="202200">
                  <c:v>468.44791630717202</c:v>
                </c:pt>
                <c:pt idx="202201">
                  <c:v>468.45023306244599</c:v>
                </c:pt>
                <c:pt idx="202202">
                  <c:v>468.45254981771899</c:v>
                </c:pt>
                <c:pt idx="202203">
                  <c:v>468.45486657299301</c:v>
                </c:pt>
                <c:pt idx="202204">
                  <c:v>468.45718332826601</c:v>
                </c:pt>
                <c:pt idx="202205">
                  <c:v>468.45950008353998</c:v>
                </c:pt>
                <c:pt idx="202206">
                  <c:v>468.46181683881298</c:v>
                </c:pt>
                <c:pt idx="202207">
                  <c:v>468.464133594087</c:v>
                </c:pt>
                <c:pt idx="202208">
                  <c:v>468.46645034936</c:v>
                </c:pt>
                <c:pt idx="202209">
                  <c:v>468.46876710463403</c:v>
                </c:pt>
                <c:pt idx="202210">
                  <c:v>468.47108385990703</c:v>
                </c:pt>
                <c:pt idx="202211">
                  <c:v>468.47340061518099</c:v>
                </c:pt>
                <c:pt idx="202212">
                  <c:v>468.47571737045399</c:v>
                </c:pt>
                <c:pt idx="202213">
                  <c:v>468.47803412572802</c:v>
                </c:pt>
                <c:pt idx="202214">
                  <c:v>468.48035088100102</c:v>
                </c:pt>
                <c:pt idx="202215">
                  <c:v>468.48266763627498</c:v>
                </c:pt>
                <c:pt idx="202216">
                  <c:v>468.48498439154798</c:v>
                </c:pt>
                <c:pt idx="202217">
                  <c:v>468.48730114682201</c:v>
                </c:pt>
                <c:pt idx="202218">
                  <c:v>468.48961790209501</c:v>
                </c:pt>
                <c:pt idx="202219">
                  <c:v>468.49193465736897</c:v>
                </c:pt>
                <c:pt idx="202220">
                  <c:v>468.49425141264197</c:v>
                </c:pt>
                <c:pt idx="202221">
                  <c:v>468.496568167916</c:v>
                </c:pt>
                <c:pt idx="202222">
                  <c:v>468.498884923189</c:v>
                </c:pt>
                <c:pt idx="202223">
                  <c:v>468.50120167846302</c:v>
                </c:pt>
                <c:pt idx="202224">
                  <c:v>468.50351843373699</c:v>
                </c:pt>
                <c:pt idx="202225">
                  <c:v>468.50583518900999</c:v>
                </c:pt>
                <c:pt idx="202226">
                  <c:v>468.50815194428401</c:v>
                </c:pt>
                <c:pt idx="202227">
                  <c:v>468.51046869955701</c:v>
                </c:pt>
                <c:pt idx="202228">
                  <c:v>468.51278545483098</c:v>
                </c:pt>
                <c:pt idx="202229">
                  <c:v>468.51510221010398</c:v>
                </c:pt>
                <c:pt idx="202230">
                  <c:v>468.517418965378</c:v>
                </c:pt>
                <c:pt idx="202231">
                  <c:v>468.519735720651</c:v>
                </c:pt>
                <c:pt idx="202232">
                  <c:v>468.52205247592502</c:v>
                </c:pt>
                <c:pt idx="202233">
                  <c:v>468.52436923119802</c:v>
                </c:pt>
                <c:pt idx="202234">
                  <c:v>468.52668598647199</c:v>
                </c:pt>
                <c:pt idx="202235">
                  <c:v>468.52900274174499</c:v>
                </c:pt>
                <c:pt idx="202236">
                  <c:v>468.53131949701901</c:v>
                </c:pt>
                <c:pt idx="202237">
                  <c:v>468.53363625229201</c:v>
                </c:pt>
                <c:pt idx="202238">
                  <c:v>468.53595300756598</c:v>
                </c:pt>
                <c:pt idx="202239">
                  <c:v>468.53826976283898</c:v>
                </c:pt>
                <c:pt idx="202240">
                  <c:v>468.540586518113</c:v>
                </c:pt>
                <c:pt idx="202241">
                  <c:v>468.542903273386</c:v>
                </c:pt>
                <c:pt idx="202242">
                  <c:v>468.54522002866003</c:v>
                </c:pt>
                <c:pt idx="202243">
                  <c:v>468.54753678393303</c:v>
                </c:pt>
                <c:pt idx="202244">
                  <c:v>468.54985353920699</c:v>
                </c:pt>
                <c:pt idx="202245">
                  <c:v>468.55217029447999</c:v>
                </c:pt>
                <c:pt idx="202246">
                  <c:v>468.55448704975402</c:v>
                </c:pt>
                <c:pt idx="202247">
                  <c:v>468.55680380502702</c:v>
                </c:pt>
                <c:pt idx="202248">
                  <c:v>468.55912056030098</c:v>
                </c:pt>
                <c:pt idx="202249">
                  <c:v>468.56143731557398</c:v>
                </c:pt>
                <c:pt idx="202250">
                  <c:v>468.56375407084801</c:v>
                </c:pt>
                <c:pt idx="202251">
                  <c:v>468.56607082612101</c:v>
                </c:pt>
                <c:pt idx="202252">
                  <c:v>468.56838758139497</c:v>
                </c:pt>
                <c:pt idx="202253">
                  <c:v>468.57070433666797</c:v>
                </c:pt>
                <c:pt idx="202254">
                  <c:v>468.573021091942</c:v>
                </c:pt>
                <c:pt idx="202255">
                  <c:v>468.575337847215</c:v>
                </c:pt>
                <c:pt idx="202256">
                  <c:v>468.57765460248902</c:v>
                </c:pt>
                <c:pt idx="202257">
                  <c:v>468.57997135776202</c:v>
                </c:pt>
                <c:pt idx="202258">
                  <c:v>468.58228811303599</c:v>
                </c:pt>
                <c:pt idx="202259">
                  <c:v>468.58460486830899</c:v>
                </c:pt>
                <c:pt idx="202260">
                  <c:v>468.58692162358301</c:v>
                </c:pt>
                <c:pt idx="202261">
                  <c:v>468.58923837885601</c:v>
                </c:pt>
                <c:pt idx="202262">
                  <c:v>468.59155513412998</c:v>
                </c:pt>
                <c:pt idx="202263">
                  <c:v>468.59387188940298</c:v>
                </c:pt>
                <c:pt idx="202264">
                  <c:v>468.596188644677</c:v>
                </c:pt>
                <c:pt idx="202265">
                  <c:v>468.59850539995</c:v>
                </c:pt>
                <c:pt idx="202266">
                  <c:v>468.60082215522402</c:v>
                </c:pt>
                <c:pt idx="202267">
                  <c:v>468.60313891049799</c:v>
                </c:pt>
                <c:pt idx="202268">
                  <c:v>468.60545566577099</c:v>
                </c:pt>
                <c:pt idx="202269">
                  <c:v>468.60777242104501</c:v>
                </c:pt>
                <c:pt idx="202270">
                  <c:v>468.61008917631801</c:v>
                </c:pt>
                <c:pt idx="202271">
                  <c:v>468.61240593159198</c:v>
                </c:pt>
                <c:pt idx="202272">
                  <c:v>468.61472268686498</c:v>
                </c:pt>
                <c:pt idx="202273">
                  <c:v>468.617039442139</c:v>
                </c:pt>
                <c:pt idx="202274">
                  <c:v>468.619356197412</c:v>
                </c:pt>
                <c:pt idx="202275">
                  <c:v>468.62167295268603</c:v>
                </c:pt>
                <c:pt idx="202276">
                  <c:v>468.62398970795903</c:v>
                </c:pt>
                <c:pt idx="202277">
                  <c:v>468.62630646323299</c:v>
                </c:pt>
                <c:pt idx="202278">
                  <c:v>468.62862321850599</c:v>
                </c:pt>
                <c:pt idx="202279">
                  <c:v>468.63093997378002</c:v>
                </c:pt>
                <c:pt idx="202280">
                  <c:v>468.63325672905302</c:v>
                </c:pt>
                <c:pt idx="202281">
                  <c:v>468.63557348432698</c:v>
                </c:pt>
                <c:pt idx="202282">
                  <c:v>468.63789023959998</c:v>
                </c:pt>
                <c:pt idx="202283">
                  <c:v>468.64020699487401</c:v>
                </c:pt>
                <c:pt idx="202284">
                  <c:v>468.64252375014701</c:v>
                </c:pt>
                <c:pt idx="202285">
                  <c:v>468.64484050542097</c:v>
                </c:pt>
                <c:pt idx="202286">
                  <c:v>468.64715726069397</c:v>
                </c:pt>
                <c:pt idx="202287">
                  <c:v>468.649474015968</c:v>
                </c:pt>
                <c:pt idx="202288">
                  <c:v>468.651790771241</c:v>
                </c:pt>
                <c:pt idx="202289">
                  <c:v>468.65410752651502</c:v>
                </c:pt>
                <c:pt idx="202290">
                  <c:v>468.65642428178802</c:v>
                </c:pt>
                <c:pt idx="202291">
                  <c:v>468.65874103706199</c:v>
                </c:pt>
                <c:pt idx="202292">
                  <c:v>468.66105779233499</c:v>
                </c:pt>
                <c:pt idx="202293">
                  <c:v>468.66337454760901</c:v>
                </c:pt>
                <c:pt idx="202294">
                  <c:v>468.66569130288201</c:v>
                </c:pt>
                <c:pt idx="202295">
                  <c:v>468.66800805815598</c:v>
                </c:pt>
                <c:pt idx="202296">
                  <c:v>468.67032481342898</c:v>
                </c:pt>
                <c:pt idx="202297">
                  <c:v>468.672641568703</c:v>
                </c:pt>
                <c:pt idx="202298">
                  <c:v>468.674958323976</c:v>
                </c:pt>
                <c:pt idx="202299">
                  <c:v>468.67727507925002</c:v>
                </c:pt>
                <c:pt idx="202300">
                  <c:v>468.67959183452302</c:v>
                </c:pt>
                <c:pt idx="202301">
                  <c:v>468.68190858979699</c:v>
                </c:pt>
                <c:pt idx="202302">
                  <c:v>468.68422534506999</c:v>
                </c:pt>
                <c:pt idx="202303">
                  <c:v>468.68654210034401</c:v>
                </c:pt>
                <c:pt idx="202304">
                  <c:v>468.68885885561701</c:v>
                </c:pt>
                <c:pt idx="202305">
                  <c:v>468.69117561089098</c:v>
                </c:pt>
                <c:pt idx="202306">
                  <c:v>468.69349236616398</c:v>
                </c:pt>
                <c:pt idx="202307">
                  <c:v>468.695809121438</c:v>
                </c:pt>
                <c:pt idx="202308">
                  <c:v>468.698125876711</c:v>
                </c:pt>
                <c:pt idx="202309">
                  <c:v>468.70044263198503</c:v>
                </c:pt>
                <c:pt idx="202310">
                  <c:v>468.70275938725899</c:v>
                </c:pt>
                <c:pt idx="202311">
                  <c:v>468.70507614253199</c:v>
                </c:pt>
                <c:pt idx="202312">
                  <c:v>468.70739289780602</c:v>
                </c:pt>
                <c:pt idx="202313">
                  <c:v>468.70970965307902</c:v>
                </c:pt>
                <c:pt idx="202314">
                  <c:v>468.71202640835298</c:v>
                </c:pt>
                <c:pt idx="202315">
                  <c:v>468.71434316362598</c:v>
                </c:pt>
                <c:pt idx="202316">
                  <c:v>468.71665991890001</c:v>
                </c:pt>
                <c:pt idx="202317">
                  <c:v>468.71897667417301</c:v>
                </c:pt>
                <c:pt idx="202318">
                  <c:v>468.72129342944697</c:v>
                </c:pt>
                <c:pt idx="202319">
                  <c:v>468.72361018471997</c:v>
                </c:pt>
                <c:pt idx="202320">
                  <c:v>468.725926939994</c:v>
                </c:pt>
                <c:pt idx="202321">
                  <c:v>468.728243695267</c:v>
                </c:pt>
                <c:pt idx="202322">
                  <c:v>468.73056045054102</c:v>
                </c:pt>
                <c:pt idx="202323">
                  <c:v>468.73287720581402</c:v>
                </c:pt>
                <c:pt idx="202324">
                  <c:v>468.73519396108799</c:v>
                </c:pt>
                <c:pt idx="202325">
                  <c:v>468.73751071636099</c:v>
                </c:pt>
                <c:pt idx="202326">
                  <c:v>468.73982747163501</c:v>
                </c:pt>
                <c:pt idx="202327">
                  <c:v>468.74214422690801</c:v>
                </c:pt>
                <c:pt idx="202328">
                  <c:v>468.74446098218198</c:v>
                </c:pt>
                <c:pt idx="202329">
                  <c:v>468.74677773745498</c:v>
                </c:pt>
                <c:pt idx="202330">
                  <c:v>468.749094492729</c:v>
                </c:pt>
                <c:pt idx="202331">
                  <c:v>468.751411248002</c:v>
                </c:pt>
                <c:pt idx="202332">
                  <c:v>468.75372800327602</c:v>
                </c:pt>
                <c:pt idx="202333">
                  <c:v>468.75604475854902</c:v>
                </c:pt>
                <c:pt idx="202334">
                  <c:v>468.75836151382299</c:v>
                </c:pt>
                <c:pt idx="202335">
                  <c:v>468.76067826909599</c:v>
                </c:pt>
                <c:pt idx="202336">
                  <c:v>468.76299502437001</c:v>
                </c:pt>
                <c:pt idx="202337">
                  <c:v>468.76531177964301</c:v>
                </c:pt>
                <c:pt idx="202338">
                  <c:v>468.76762853491698</c:v>
                </c:pt>
                <c:pt idx="202339">
                  <c:v>468.76994529018998</c:v>
                </c:pt>
                <c:pt idx="202340">
                  <c:v>468.772262045464</c:v>
                </c:pt>
                <c:pt idx="202341">
                  <c:v>468.774578800737</c:v>
                </c:pt>
                <c:pt idx="202342">
                  <c:v>468.77689555601103</c:v>
                </c:pt>
                <c:pt idx="202343">
                  <c:v>468.77921231128403</c:v>
                </c:pt>
                <c:pt idx="202344">
                  <c:v>468.78152906655799</c:v>
                </c:pt>
                <c:pt idx="202345">
                  <c:v>468.78384582183099</c:v>
                </c:pt>
                <c:pt idx="202346">
                  <c:v>468.78616257710502</c:v>
                </c:pt>
                <c:pt idx="202347">
                  <c:v>468.78847933237802</c:v>
                </c:pt>
                <c:pt idx="202348">
                  <c:v>468.79079608765198</c:v>
                </c:pt>
                <c:pt idx="202349">
                  <c:v>468.79311284292498</c:v>
                </c:pt>
                <c:pt idx="202350">
                  <c:v>468.79542959819901</c:v>
                </c:pt>
                <c:pt idx="202351">
                  <c:v>468.79774635347201</c:v>
                </c:pt>
                <c:pt idx="202352">
                  <c:v>468.80006310874597</c:v>
                </c:pt>
                <c:pt idx="202353">
                  <c:v>468.80237986402</c:v>
                </c:pt>
                <c:pt idx="202354">
                  <c:v>468.804696619293</c:v>
                </c:pt>
                <c:pt idx="202355">
                  <c:v>468.80701337456702</c:v>
                </c:pt>
                <c:pt idx="202356">
                  <c:v>468.80933012984002</c:v>
                </c:pt>
                <c:pt idx="202357">
                  <c:v>468.81164688511399</c:v>
                </c:pt>
                <c:pt idx="202358">
                  <c:v>468.81396364038699</c:v>
                </c:pt>
                <c:pt idx="202359">
                  <c:v>468.81628039566101</c:v>
                </c:pt>
                <c:pt idx="202360">
                  <c:v>468.81859715093401</c:v>
                </c:pt>
                <c:pt idx="202361">
                  <c:v>468.82091390620798</c:v>
                </c:pt>
                <c:pt idx="202362">
                  <c:v>468.82323066148098</c:v>
                </c:pt>
                <c:pt idx="202363">
                  <c:v>468.825547416755</c:v>
                </c:pt>
                <c:pt idx="202364">
                  <c:v>468.827864172028</c:v>
                </c:pt>
                <c:pt idx="202365">
                  <c:v>468.83018092730202</c:v>
                </c:pt>
                <c:pt idx="202366">
                  <c:v>468.83249768257502</c:v>
                </c:pt>
                <c:pt idx="202367">
                  <c:v>468.83481443784899</c:v>
                </c:pt>
                <c:pt idx="202368">
                  <c:v>468.83713119312199</c:v>
                </c:pt>
                <c:pt idx="202369">
                  <c:v>468.83944794839601</c:v>
                </c:pt>
                <c:pt idx="202370">
                  <c:v>468.84176470366901</c:v>
                </c:pt>
                <c:pt idx="202371">
                  <c:v>468.84408145894298</c:v>
                </c:pt>
                <c:pt idx="202372">
                  <c:v>468.84639821421598</c:v>
                </c:pt>
                <c:pt idx="202373">
                  <c:v>468.84871496949</c:v>
                </c:pt>
                <c:pt idx="202374">
                  <c:v>468.851031724763</c:v>
                </c:pt>
                <c:pt idx="202375">
                  <c:v>468.85334848003703</c:v>
                </c:pt>
                <c:pt idx="202376">
                  <c:v>468.85566523531003</c:v>
                </c:pt>
                <c:pt idx="202377">
                  <c:v>468.85798199058399</c:v>
                </c:pt>
                <c:pt idx="202378">
                  <c:v>468.86029874585699</c:v>
                </c:pt>
                <c:pt idx="202379">
                  <c:v>468.86261550113102</c:v>
                </c:pt>
                <c:pt idx="202380">
                  <c:v>468.86493225640402</c:v>
                </c:pt>
                <c:pt idx="202381">
                  <c:v>468.86724901167798</c:v>
                </c:pt>
                <c:pt idx="202382">
                  <c:v>468.86956576695098</c:v>
                </c:pt>
                <c:pt idx="202383">
                  <c:v>468.87188252222501</c:v>
                </c:pt>
                <c:pt idx="202384">
                  <c:v>468.87419927749801</c:v>
                </c:pt>
                <c:pt idx="202385">
                  <c:v>468.87651603277197</c:v>
                </c:pt>
                <c:pt idx="202386">
                  <c:v>468.87883278804497</c:v>
                </c:pt>
                <c:pt idx="202387">
                  <c:v>468.881149543319</c:v>
                </c:pt>
                <c:pt idx="202388">
                  <c:v>468.883466298592</c:v>
                </c:pt>
                <c:pt idx="202389">
                  <c:v>468.88578305386602</c:v>
                </c:pt>
                <c:pt idx="202390">
                  <c:v>468.88809980913902</c:v>
                </c:pt>
                <c:pt idx="202391">
                  <c:v>468.89041656441299</c:v>
                </c:pt>
                <c:pt idx="202392">
                  <c:v>468.89273331968599</c:v>
                </c:pt>
                <c:pt idx="202393">
                  <c:v>468.89505007496001</c:v>
                </c:pt>
                <c:pt idx="202394">
                  <c:v>468.89736683023301</c:v>
                </c:pt>
                <c:pt idx="202395">
                  <c:v>468.89968358550698</c:v>
                </c:pt>
                <c:pt idx="202396">
                  <c:v>468.902000340781</c:v>
                </c:pt>
                <c:pt idx="202397">
                  <c:v>468.904317096054</c:v>
                </c:pt>
                <c:pt idx="202398">
                  <c:v>468.90663385132802</c:v>
                </c:pt>
                <c:pt idx="202399">
                  <c:v>468.90895060660102</c:v>
                </c:pt>
                <c:pt idx="202400">
                  <c:v>468.91126736187499</c:v>
                </c:pt>
                <c:pt idx="202401">
                  <c:v>468.91358411714799</c:v>
                </c:pt>
                <c:pt idx="202402">
                  <c:v>468.91590087242201</c:v>
                </c:pt>
                <c:pt idx="202403">
                  <c:v>468.91821762769501</c:v>
                </c:pt>
                <c:pt idx="202404">
                  <c:v>468.92053438296898</c:v>
                </c:pt>
                <c:pt idx="202405">
                  <c:v>468.92285113824198</c:v>
                </c:pt>
                <c:pt idx="202406">
                  <c:v>468.925167893516</c:v>
                </c:pt>
                <c:pt idx="202407">
                  <c:v>468.927484648789</c:v>
                </c:pt>
                <c:pt idx="202408">
                  <c:v>468.92980140406303</c:v>
                </c:pt>
                <c:pt idx="202409">
                  <c:v>468.93211815933603</c:v>
                </c:pt>
                <c:pt idx="202410">
                  <c:v>468.93443491460999</c:v>
                </c:pt>
                <c:pt idx="202411">
                  <c:v>468.93675166988299</c:v>
                </c:pt>
                <c:pt idx="202412">
                  <c:v>468.93906842515702</c:v>
                </c:pt>
                <c:pt idx="202413">
                  <c:v>468.94138518043002</c:v>
                </c:pt>
                <c:pt idx="202414">
                  <c:v>468.94370193570398</c:v>
                </c:pt>
                <c:pt idx="202415">
                  <c:v>468.94601869097698</c:v>
                </c:pt>
                <c:pt idx="202416">
                  <c:v>468.94833544625101</c:v>
                </c:pt>
                <c:pt idx="202417">
                  <c:v>468.95065220152401</c:v>
                </c:pt>
                <c:pt idx="202418">
                  <c:v>468.95296895679797</c:v>
                </c:pt>
                <c:pt idx="202419">
                  <c:v>468.95528571207097</c:v>
                </c:pt>
                <c:pt idx="202420">
                  <c:v>468.957602467345</c:v>
                </c:pt>
                <c:pt idx="202421">
                  <c:v>468.959919222618</c:v>
                </c:pt>
                <c:pt idx="202422">
                  <c:v>468.96223597789202</c:v>
                </c:pt>
                <c:pt idx="202423">
                  <c:v>468.96455273316502</c:v>
                </c:pt>
                <c:pt idx="202424">
                  <c:v>468.96686948843899</c:v>
                </c:pt>
                <c:pt idx="202425">
                  <c:v>468.96918624371199</c:v>
                </c:pt>
                <c:pt idx="202426">
                  <c:v>468.97150299898601</c:v>
                </c:pt>
                <c:pt idx="202427">
                  <c:v>468.97381975425901</c:v>
                </c:pt>
                <c:pt idx="202428">
                  <c:v>468.97613650953298</c:v>
                </c:pt>
                <c:pt idx="202429">
                  <c:v>468.97845326480598</c:v>
                </c:pt>
                <c:pt idx="202430">
                  <c:v>468.98077002008</c:v>
                </c:pt>
                <c:pt idx="202431">
                  <c:v>468.983086775353</c:v>
                </c:pt>
                <c:pt idx="202432">
                  <c:v>468.98540353062702</c:v>
                </c:pt>
                <c:pt idx="202433">
                  <c:v>468.98772028590002</c:v>
                </c:pt>
                <c:pt idx="202434">
                  <c:v>468.99003704117399</c:v>
                </c:pt>
                <c:pt idx="202435">
                  <c:v>468.99235379644699</c:v>
                </c:pt>
                <c:pt idx="202436">
                  <c:v>468.99467055172101</c:v>
                </c:pt>
                <c:pt idx="202437">
                  <c:v>468.99698730699401</c:v>
                </c:pt>
                <c:pt idx="202438">
                  <c:v>468.99930406226798</c:v>
                </c:pt>
                <c:pt idx="202439">
                  <c:v>469.001620817542</c:v>
                </c:pt>
                <c:pt idx="202440">
                  <c:v>469.003937572815</c:v>
                </c:pt>
                <c:pt idx="202441">
                  <c:v>469.00625432808903</c:v>
                </c:pt>
                <c:pt idx="202442">
                  <c:v>469.00857108336203</c:v>
                </c:pt>
                <c:pt idx="202443">
                  <c:v>469.01088783863599</c:v>
                </c:pt>
                <c:pt idx="202444">
                  <c:v>469.01320459390899</c:v>
                </c:pt>
                <c:pt idx="202445">
                  <c:v>469.01552134918302</c:v>
                </c:pt>
                <c:pt idx="202446">
                  <c:v>469.01783810445602</c:v>
                </c:pt>
                <c:pt idx="202447">
                  <c:v>469.02015485972998</c:v>
                </c:pt>
                <c:pt idx="202448">
                  <c:v>469.02247161500298</c:v>
                </c:pt>
                <c:pt idx="202449">
                  <c:v>469.02478837027701</c:v>
                </c:pt>
                <c:pt idx="202450">
                  <c:v>469.02710512555001</c:v>
                </c:pt>
                <c:pt idx="202451">
                  <c:v>469.02942188082397</c:v>
                </c:pt>
                <c:pt idx="202452">
                  <c:v>469.03173863609697</c:v>
                </c:pt>
                <c:pt idx="202453">
                  <c:v>469.034055391371</c:v>
                </c:pt>
                <c:pt idx="202454">
                  <c:v>469.036372146644</c:v>
                </c:pt>
                <c:pt idx="202455">
                  <c:v>469.03868890191802</c:v>
                </c:pt>
                <c:pt idx="202456">
                  <c:v>469.04100565719102</c:v>
                </c:pt>
                <c:pt idx="202457">
                  <c:v>469.04332241246499</c:v>
                </c:pt>
                <c:pt idx="202458">
                  <c:v>469.04563916773799</c:v>
                </c:pt>
                <c:pt idx="202459">
                  <c:v>469.04795592301201</c:v>
                </c:pt>
                <c:pt idx="202460">
                  <c:v>469.05027267828501</c:v>
                </c:pt>
                <c:pt idx="202461">
                  <c:v>469.05258943355898</c:v>
                </c:pt>
                <c:pt idx="202462">
                  <c:v>469.05490618883198</c:v>
                </c:pt>
                <c:pt idx="202463">
                  <c:v>469.057222944106</c:v>
                </c:pt>
                <c:pt idx="202464">
                  <c:v>469.059539699379</c:v>
                </c:pt>
                <c:pt idx="202465">
                  <c:v>469.06185645465303</c:v>
                </c:pt>
                <c:pt idx="202466">
                  <c:v>469.06417320992603</c:v>
                </c:pt>
                <c:pt idx="202467">
                  <c:v>469.06648996519999</c:v>
                </c:pt>
                <c:pt idx="202468">
                  <c:v>469.06880672047299</c:v>
                </c:pt>
                <c:pt idx="202469">
                  <c:v>469.07112347574702</c:v>
                </c:pt>
                <c:pt idx="202470">
                  <c:v>469.07344023102002</c:v>
                </c:pt>
                <c:pt idx="202471">
                  <c:v>469.07575698629398</c:v>
                </c:pt>
                <c:pt idx="202472">
                  <c:v>469.07807374156698</c:v>
                </c:pt>
                <c:pt idx="202473">
                  <c:v>469.08039049684101</c:v>
                </c:pt>
                <c:pt idx="202474">
                  <c:v>469.08270725211401</c:v>
                </c:pt>
                <c:pt idx="202475">
                  <c:v>469.08502400738797</c:v>
                </c:pt>
                <c:pt idx="202476">
                  <c:v>469.08734076266097</c:v>
                </c:pt>
                <c:pt idx="202477">
                  <c:v>469.089657517935</c:v>
                </c:pt>
                <c:pt idx="202478">
                  <c:v>469.091974273208</c:v>
                </c:pt>
                <c:pt idx="202479">
                  <c:v>469.09429102848202</c:v>
                </c:pt>
                <c:pt idx="202480">
                  <c:v>469.09660778375599</c:v>
                </c:pt>
                <c:pt idx="202481">
                  <c:v>469.09892453902899</c:v>
                </c:pt>
                <c:pt idx="202482">
                  <c:v>469.10124129430301</c:v>
                </c:pt>
                <c:pt idx="202483">
                  <c:v>469.10355804957601</c:v>
                </c:pt>
                <c:pt idx="202484">
                  <c:v>469.10587480484998</c:v>
                </c:pt>
                <c:pt idx="202485">
                  <c:v>469.10819156012298</c:v>
                </c:pt>
                <c:pt idx="202486">
                  <c:v>469.110508315397</c:v>
                </c:pt>
                <c:pt idx="202487">
                  <c:v>469.11282507067</c:v>
                </c:pt>
                <c:pt idx="202488">
                  <c:v>469.11514182594402</c:v>
                </c:pt>
                <c:pt idx="202489">
                  <c:v>469.11745858121702</c:v>
                </c:pt>
                <c:pt idx="202490">
                  <c:v>469.11977533649099</c:v>
                </c:pt>
                <c:pt idx="202491">
                  <c:v>469.12209209176399</c:v>
                </c:pt>
                <c:pt idx="202492">
                  <c:v>469.12440884703801</c:v>
                </c:pt>
                <c:pt idx="202493">
                  <c:v>469.12672560231101</c:v>
                </c:pt>
                <c:pt idx="202494">
                  <c:v>469.12904235758498</c:v>
                </c:pt>
                <c:pt idx="202495">
                  <c:v>469.13135911285798</c:v>
                </c:pt>
                <c:pt idx="202496">
                  <c:v>469.133675868132</c:v>
                </c:pt>
                <c:pt idx="202497">
                  <c:v>469.135992623405</c:v>
                </c:pt>
                <c:pt idx="202498">
                  <c:v>469.13830937867903</c:v>
                </c:pt>
                <c:pt idx="202499">
                  <c:v>469.14062613395203</c:v>
                </c:pt>
                <c:pt idx="202500">
                  <c:v>469.14294288922599</c:v>
                </c:pt>
                <c:pt idx="202501">
                  <c:v>469.14525964449899</c:v>
                </c:pt>
                <c:pt idx="202502">
                  <c:v>469.14757639977302</c:v>
                </c:pt>
                <c:pt idx="202503">
                  <c:v>469.14989315504602</c:v>
                </c:pt>
                <c:pt idx="202504">
                  <c:v>469.15220991031998</c:v>
                </c:pt>
                <c:pt idx="202505">
                  <c:v>469.15452666559298</c:v>
                </c:pt>
                <c:pt idx="202506">
                  <c:v>469.15684342086701</c:v>
                </c:pt>
                <c:pt idx="202507">
                  <c:v>469.15916017614001</c:v>
                </c:pt>
                <c:pt idx="202508">
                  <c:v>469.16147693141397</c:v>
                </c:pt>
                <c:pt idx="202509">
                  <c:v>469.16379368668697</c:v>
                </c:pt>
                <c:pt idx="202510">
                  <c:v>469.166110441961</c:v>
                </c:pt>
                <c:pt idx="202511">
                  <c:v>469.168427197234</c:v>
                </c:pt>
                <c:pt idx="202512">
                  <c:v>469.17074395250802</c:v>
                </c:pt>
                <c:pt idx="202513">
                  <c:v>469.17306070778102</c:v>
                </c:pt>
                <c:pt idx="202514">
                  <c:v>469.17537746305499</c:v>
                </c:pt>
                <c:pt idx="202515">
                  <c:v>469.17769421832799</c:v>
                </c:pt>
                <c:pt idx="202516">
                  <c:v>469.18001097360201</c:v>
                </c:pt>
                <c:pt idx="202517">
                  <c:v>469.18232772887501</c:v>
                </c:pt>
                <c:pt idx="202518">
                  <c:v>469.18464448414898</c:v>
                </c:pt>
                <c:pt idx="202519">
                  <c:v>469.18696123942198</c:v>
                </c:pt>
                <c:pt idx="202520">
                  <c:v>469.189277994696</c:v>
                </c:pt>
                <c:pt idx="202521">
                  <c:v>469.191594749969</c:v>
                </c:pt>
                <c:pt idx="202522">
                  <c:v>469.19391150524302</c:v>
                </c:pt>
                <c:pt idx="202523">
                  <c:v>469.19622826051699</c:v>
                </c:pt>
                <c:pt idx="202524">
                  <c:v>469.19854501578999</c:v>
                </c:pt>
                <c:pt idx="202525">
                  <c:v>469.20086177106401</c:v>
                </c:pt>
                <c:pt idx="202526">
                  <c:v>469.20317852633701</c:v>
                </c:pt>
                <c:pt idx="202527">
                  <c:v>469.20549528161098</c:v>
                </c:pt>
                <c:pt idx="202528">
                  <c:v>469.20781203688398</c:v>
                </c:pt>
                <c:pt idx="202529">
                  <c:v>469.210128792158</c:v>
                </c:pt>
                <c:pt idx="202530">
                  <c:v>469.212445547431</c:v>
                </c:pt>
                <c:pt idx="202531">
                  <c:v>469.21476230270503</c:v>
                </c:pt>
                <c:pt idx="202532">
                  <c:v>469.21707905797803</c:v>
                </c:pt>
                <c:pt idx="202533">
                  <c:v>469.21939581325199</c:v>
                </c:pt>
                <c:pt idx="202534">
                  <c:v>469.22171256852499</c:v>
                </c:pt>
                <c:pt idx="202535">
                  <c:v>469.22402932379902</c:v>
                </c:pt>
                <c:pt idx="202536">
                  <c:v>469.22634607907202</c:v>
                </c:pt>
                <c:pt idx="202537">
                  <c:v>469.22866283434598</c:v>
                </c:pt>
                <c:pt idx="202538">
                  <c:v>469.23097958961898</c:v>
                </c:pt>
                <c:pt idx="202539">
                  <c:v>469.23329634489301</c:v>
                </c:pt>
                <c:pt idx="202540">
                  <c:v>469.23561310016601</c:v>
                </c:pt>
                <c:pt idx="202541">
                  <c:v>469.23792985543997</c:v>
                </c:pt>
                <c:pt idx="202542">
                  <c:v>469.24024661071297</c:v>
                </c:pt>
                <c:pt idx="202543">
                  <c:v>469.242563365987</c:v>
                </c:pt>
                <c:pt idx="202544">
                  <c:v>469.24488012126</c:v>
                </c:pt>
                <c:pt idx="202545">
                  <c:v>469.24719687653402</c:v>
                </c:pt>
                <c:pt idx="202546">
                  <c:v>469.24951363180702</c:v>
                </c:pt>
                <c:pt idx="202547">
                  <c:v>469.25183038708099</c:v>
                </c:pt>
                <c:pt idx="202548">
                  <c:v>469.25414714235399</c:v>
                </c:pt>
                <c:pt idx="202549">
                  <c:v>469.25646389762801</c:v>
                </c:pt>
                <c:pt idx="202550">
                  <c:v>469.25878065290101</c:v>
                </c:pt>
                <c:pt idx="202551">
                  <c:v>469.26109740817498</c:v>
                </c:pt>
                <c:pt idx="202552">
                  <c:v>469.26341416344798</c:v>
                </c:pt>
                <c:pt idx="202553">
                  <c:v>469.265730918722</c:v>
                </c:pt>
                <c:pt idx="202554">
                  <c:v>469.268047673995</c:v>
                </c:pt>
                <c:pt idx="202555">
                  <c:v>469.27036442926902</c:v>
                </c:pt>
                <c:pt idx="202556">
                  <c:v>469.27268118454202</c:v>
                </c:pt>
                <c:pt idx="202557">
                  <c:v>469.27499793981599</c:v>
                </c:pt>
                <c:pt idx="202558">
                  <c:v>469.27731469508899</c:v>
                </c:pt>
                <c:pt idx="202559">
                  <c:v>469.27963145036301</c:v>
                </c:pt>
                <c:pt idx="202560">
                  <c:v>469.28194820563601</c:v>
                </c:pt>
                <c:pt idx="202561">
                  <c:v>469.28426496090998</c:v>
                </c:pt>
                <c:pt idx="202562">
                  <c:v>469.28658171618298</c:v>
                </c:pt>
                <c:pt idx="202563">
                  <c:v>469.288898471457</c:v>
                </c:pt>
                <c:pt idx="202564">
                  <c:v>469.29121522673</c:v>
                </c:pt>
                <c:pt idx="202565">
                  <c:v>469.29353198200403</c:v>
                </c:pt>
                <c:pt idx="202566">
                  <c:v>469.29584873727799</c:v>
                </c:pt>
                <c:pt idx="202567">
                  <c:v>469.29816549255099</c:v>
                </c:pt>
                <c:pt idx="202568">
                  <c:v>469.30048224782502</c:v>
                </c:pt>
                <c:pt idx="202569">
                  <c:v>469.30279900309802</c:v>
                </c:pt>
                <c:pt idx="202570">
                  <c:v>469.30511575837198</c:v>
                </c:pt>
                <c:pt idx="202571">
                  <c:v>469.30743251364498</c:v>
                </c:pt>
                <c:pt idx="202572">
                  <c:v>469.30974926891901</c:v>
                </c:pt>
                <c:pt idx="202573">
                  <c:v>469.31206602419201</c:v>
                </c:pt>
                <c:pt idx="202574">
                  <c:v>469.31438277946597</c:v>
                </c:pt>
                <c:pt idx="202575">
                  <c:v>469.31669953473897</c:v>
                </c:pt>
                <c:pt idx="202576">
                  <c:v>469.319016290013</c:v>
                </c:pt>
                <c:pt idx="202577">
                  <c:v>469.321333045286</c:v>
                </c:pt>
                <c:pt idx="202578">
                  <c:v>469.32364980056002</c:v>
                </c:pt>
                <c:pt idx="202579">
                  <c:v>469.32596655583302</c:v>
                </c:pt>
                <c:pt idx="202580">
                  <c:v>469.32828331110699</c:v>
                </c:pt>
                <c:pt idx="202581">
                  <c:v>469.33060006637999</c:v>
                </c:pt>
                <c:pt idx="202582">
                  <c:v>469.33291682165401</c:v>
                </c:pt>
                <c:pt idx="202583">
                  <c:v>469.33523357692701</c:v>
                </c:pt>
                <c:pt idx="202584">
                  <c:v>469.33755033220098</c:v>
                </c:pt>
                <c:pt idx="202585">
                  <c:v>469.33986708747398</c:v>
                </c:pt>
                <c:pt idx="202586">
                  <c:v>469.342183842748</c:v>
                </c:pt>
                <c:pt idx="202587">
                  <c:v>469.344500598021</c:v>
                </c:pt>
                <c:pt idx="202588">
                  <c:v>469.34681735329502</c:v>
                </c:pt>
                <c:pt idx="202589">
                  <c:v>469.34913410856802</c:v>
                </c:pt>
                <c:pt idx="202590">
                  <c:v>469.35145086384199</c:v>
                </c:pt>
                <c:pt idx="202591">
                  <c:v>469.35376761911499</c:v>
                </c:pt>
                <c:pt idx="202592">
                  <c:v>469.35608437438901</c:v>
                </c:pt>
                <c:pt idx="202593">
                  <c:v>469.35840112966201</c:v>
                </c:pt>
                <c:pt idx="202594">
                  <c:v>469.36071788493598</c:v>
                </c:pt>
                <c:pt idx="202595">
                  <c:v>469.36303464020898</c:v>
                </c:pt>
                <c:pt idx="202596">
                  <c:v>469.365351395483</c:v>
                </c:pt>
                <c:pt idx="202597">
                  <c:v>469.367668150756</c:v>
                </c:pt>
                <c:pt idx="202598">
                  <c:v>469.36998490603003</c:v>
                </c:pt>
                <c:pt idx="202599">
                  <c:v>469.37230166130303</c:v>
                </c:pt>
                <c:pt idx="202600">
                  <c:v>469.37461841657699</c:v>
                </c:pt>
                <c:pt idx="202601">
                  <c:v>469.37693517184999</c:v>
                </c:pt>
                <c:pt idx="202602">
                  <c:v>469.37925192712402</c:v>
                </c:pt>
                <c:pt idx="202603">
                  <c:v>469.38156868239702</c:v>
                </c:pt>
                <c:pt idx="202604">
                  <c:v>469.38388543767098</c:v>
                </c:pt>
                <c:pt idx="202605">
                  <c:v>469.38620219294398</c:v>
                </c:pt>
                <c:pt idx="202606">
                  <c:v>469.38851894821801</c:v>
                </c:pt>
                <c:pt idx="202607">
                  <c:v>469.39083570349101</c:v>
                </c:pt>
                <c:pt idx="202608">
                  <c:v>469.39315245876497</c:v>
                </c:pt>
                <c:pt idx="202609">
                  <c:v>469.395469214039</c:v>
                </c:pt>
                <c:pt idx="202610">
                  <c:v>469.397785969312</c:v>
                </c:pt>
                <c:pt idx="202611">
                  <c:v>469.40010272458602</c:v>
                </c:pt>
                <c:pt idx="202612">
                  <c:v>469.40241947985902</c:v>
                </c:pt>
                <c:pt idx="202613">
                  <c:v>469.40473623513299</c:v>
                </c:pt>
                <c:pt idx="202614">
                  <c:v>469.40705299040599</c:v>
                </c:pt>
                <c:pt idx="202615">
                  <c:v>469.40936974568001</c:v>
                </c:pt>
                <c:pt idx="202616">
                  <c:v>469.41168650095301</c:v>
                </c:pt>
                <c:pt idx="202617">
                  <c:v>469.41400325622698</c:v>
                </c:pt>
                <c:pt idx="202618">
                  <c:v>469.41632001149998</c:v>
                </c:pt>
                <c:pt idx="202619">
                  <c:v>469.418636766774</c:v>
                </c:pt>
                <c:pt idx="202620">
                  <c:v>469.420953522047</c:v>
                </c:pt>
                <c:pt idx="202621">
                  <c:v>469.42327027732102</c:v>
                </c:pt>
                <c:pt idx="202622">
                  <c:v>469.42558703259402</c:v>
                </c:pt>
                <c:pt idx="202623">
                  <c:v>469.42790378786799</c:v>
                </c:pt>
                <c:pt idx="202624">
                  <c:v>469.43022054314099</c:v>
                </c:pt>
                <c:pt idx="202625">
                  <c:v>469.43253729841501</c:v>
                </c:pt>
                <c:pt idx="202626">
                  <c:v>469.43485405368801</c:v>
                </c:pt>
                <c:pt idx="202627">
                  <c:v>469.43717080896198</c:v>
                </c:pt>
                <c:pt idx="202628">
                  <c:v>469.43948756423498</c:v>
                </c:pt>
                <c:pt idx="202629">
                  <c:v>469.441804319509</c:v>
                </c:pt>
                <c:pt idx="202630">
                  <c:v>469.444121074782</c:v>
                </c:pt>
                <c:pt idx="202631">
                  <c:v>469.44643783005603</c:v>
                </c:pt>
                <c:pt idx="202632">
                  <c:v>469.44875458532903</c:v>
                </c:pt>
                <c:pt idx="202633">
                  <c:v>469.45107134060299</c:v>
                </c:pt>
                <c:pt idx="202634">
                  <c:v>469.45338809587599</c:v>
                </c:pt>
                <c:pt idx="202635">
                  <c:v>469.45570485115002</c:v>
                </c:pt>
                <c:pt idx="202636">
                  <c:v>469.45802160642302</c:v>
                </c:pt>
                <c:pt idx="202637">
                  <c:v>469.46033836169698</c:v>
                </c:pt>
                <c:pt idx="202638">
                  <c:v>469.46265511696998</c:v>
                </c:pt>
                <c:pt idx="202639">
                  <c:v>469.46497187224401</c:v>
                </c:pt>
                <c:pt idx="202640">
                  <c:v>469.46728862751701</c:v>
                </c:pt>
                <c:pt idx="202641">
                  <c:v>469.46960538279097</c:v>
                </c:pt>
                <c:pt idx="202642">
                  <c:v>469.47192213806397</c:v>
                </c:pt>
                <c:pt idx="202643">
                  <c:v>469.474238893338</c:v>
                </c:pt>
                <c:pt idx="202644">
                  <c:v>469.476555648611</c:v>
                </c:pt>
                <c:pt idx="202645">
                  <c:v>469.47887240388502</c:v>
                </c:pt>
                <c:pt idx="202646">
                  <c:v>469.48118915915802</c:v>
                </c:pt>
                <c:pt idx="202647">
                  <c:v>469.48350591443199</c:v>
                </c:pt>
                <c:pt idx="202648">
                  <c:v>469.48582266970499</c:v>
                </c:pt>
                <c:pt idx="202649">
                  <c:v>469.48813942497901</c:v>
                </c:pt>
                <c:pt idx="202650">
                  <c:v>469.49045618025201</c:v>
                </c:pt>
                <c:pt idx="202651">
                  <c:v>469.49277293552598</c:v>
                </c:pt>
                <c:pt idx="202652">
                  <c:v>469.4950896908</c:v>
                </c:pt>
                <c:pt idx="202653">
                  <c:v>469.497406446073</c:v>
                </c:pt>
                <c:pt idx="202654">
                  <c:v>469.49972320134702</c:v>
                </c:pt>
                <c:pt idx="202655">
                  <c:v>469.50203995662002</c:v>
                </c:pt>
                <c:pt idx="202656">
                  <c:v>469.50435671189399</c:v>
                </c:pt>
                <c:pt idx="202657">
                  <c:v>469.50667346716699</c:v>
                </c:pt>
                <c:pt idx="202658">
                  <c:v>469.50899022244101</c:v>
                </c:pt>
                <c:pt idx="202659">
                  <c:v>469.51130697771401</c:v>
                </c:pt>
                <c:pt idx="202660">
                  <c:v>469.51362373298798</c:v>
                </c:pt>
                <c:pt idx="202661">
                  <c:v>469.51594048826098</c:v>
                </c:pt>
                <c:pt idx="202662">
                  <c:v>469.518257243535</c:v>
                </c:pt>
                <c:pt idx="202663">
                  <c:v>469.520573998808</c:v>
                </c:pt>
                <c:pt idx="202664">
                  <c:v>469.52289075408203</c:v>
                </c:pt>
                <c:pt idx="202665">
                  <c:v>469.52520750935503</c:v>
                </c:pt>
                <c:pt idx="202666">
                  <c:v>469.52752426462899</c:v>
                </c:pt>
                <c:pt idx="202667">
                  <c:v>469.52984101990199</c:v>
                </c:pt>
                <c:pt idx="202668">
                  <c:v>469.53215777517602</c:v>
                </c:pt>
                <c:pt idx="202669">
                  <c:v>469.53447453044902</c:v>
                </c:pt>
                <c:pt idx="202670">
                  <c:v>469.53679128572298</c:v>
                </c:pt>
                <c:pt idx="202671">
                  <c:v>469.53910804099598</c:v>
                </c:pt>
                <c:pt idx="202672">
                  <c:v>469.54142479627001</c:v>
                </c:pt>
                <c:pt idx="202673">
                  <c:v>469.54374155154301</c:v>
                </c:pt>
                <c:pt idx="202674">
                  <c:v>469.54605830681697</c:v>
                </c:pt>
                <c:pt idx="202675">
                  <c:v>469.54837506208997</c:v>
                </c:pt>
                <c:pt idx="202676">
                  <c:v>469.550691817364</c:v>
                </c:pt>
                <c:pt idx="202677">
                  <c:v>469.553008572637</c:v>
                </c:pt>
                <c:pt idx="202678">
                  <c:v>469.55532532791102</c:v>
                </c:pt>
                <c:pt idx="202679">
                  <c:v>469.55764208318402</c:v>
                </c:pt>
                <c:pt idx="202680">
                  <c:v>469.55995883845799</c:v>
                </c:pt>
                <c:pt idx="202681">
                  <c:v>469.56227559373099</c:v>
                </c:pt>
                <c:pt idx="202682">
                  <c:v>469.56459234900501</c:v>
                </c:pt>
                <c:pt idx="202683">
                  <c:v>469.56690910427801</c:v>
                </c:pt>
                <c:pt idx="202684">
                  <c:v>469.56922585955198</c:v>
                </c:pt>
                <c:pt idx="202685">
                  <c:v>469.57154261482498</c:v>
                </c:pt>
                <c:pt idx="202686">
                  <c:v>469.573859370099</c:v>
                </c:pt>
                <c:pt idx="202687">
                  <c:v>469.576176125372</c:v>
                </c:pt>
                <c:pt idx="202688">
                  <c:v>469.57849288064602</c:v>
                </c:pt>
                <c:pt idx="202689">
                  <c:v>469.58080963591902</c:v>
                </c:pt>
                <c:pt idx="202690">
                  <c:v>469.58312639119299</c:v>
                </c:pt>
                <c:pt idx="202691">
                  <c:v>469.58544314646599</c:v>
                </c:pt>
                <c:pt idx="202692">
                  <c:v>469.58775990174001</c:v>
                </c:pt>
                <c:pt idx="202693">
                  <c:v>469.59007665701301</c:v>
                </c:pt>
                <c:pt idx="202694">
                  <c:v>469.59239341228698</c:v>
                </c:pt>
                <c:pt idx="202695">
                  <c:v>469.594710167561</c:v>
                </c:pt>
                <c:pt idx="202696">
                  <c:v>469.597026922834</c:v>
                </c:pt>
                <c:pt idx="202697">
                  <c:v>469.59934367810803</c:v>
                </c:pt>
                <c:pt idx="202698">
                  <c:v>469.60166043338103</c:v>
                </c:pt>
                <c:pt idx="202699">
                  <c:v>469.60397718865499</c:v>
                </c:pt>
                <c:pt idx="202700">
                  <c:v>469.60629394392799</c:v>
                </c:pt>
                <c:pt idx="202701">
                  <c:v>469.60861069920202</c:v>
                </c:pt>
                <c:pt idx="202702">
                  <c:v>469.61092745447502</c:v>
                </c:pt>
                <c:pt idx="202703">
                  <c:v>469.61324420974898</c:v>
                </c:pt>
                <c:pt idx="202704">
                  <c:v>469.61556096502198</c:v>
                </c:pt>
                <c:pt idx="202705">
                  <c:v>469.61787772029601</c:v>
                </c:pt>
                <c:pt idx="202706">
                  <c:v>469.62019447556901</c:v>
                </c:pt>
                <c:pt idx="202707">
                  <c:v>469.62251123084297</c:v>
                </c:pt>
                <c:pt idx="202708">
                  <c:v>469.62482798611597</c:v>
                </c:pt>
                <c:pt idx="202709">
                  <c:v>469.62714474139</c:v>
                </c:pt>
                <c:pt idx="202710">
                  <c:v>469.629461496663</c:v>
                </c:pt>
                <c:pt idx="202711">
                  <c:v>469.63177825193702</c:v>
                </c:pt>
                <c:pt idx="202712">
                  <c:v>469.63409500721002</c:v>
                </c:pt>
                <c:pt idx="202713">
                  <c:v>469.63641176248399</c:v>
                </c:pt>
                <c:pt idx="202714">
                  <c:v>469.63872851775699</c:v>
                </c:pt>
                <c:pt idx="202715">
                  <c:v>469.64104527303101</c:v>
                </c:pt>
                <c:pt idx="202716">
                  <c:v>469.64336202830401</c:v>
                </c:pt>
                <c:pt idx="202717">
                  <c:v>469.64567878357798</c:v>
                </c:pt>
                <c:pt idx="202718">
                  <c:v>469.64799553885098</c:v>
                </c:pt>
                <c:pt idx="202719">
                  <c:v>469.650312294125</c:v>
                </c:pt>
                <c:pt idx="202720">
                  <c:v>469.652629049398</c:v>
                </c:pt>
                <c:pt idx="202721">
                  <c:v>469.65494580467202</c:v>
                </c:pt>
                <c:pt idx="202722">
                  <c:v>469.65726255994502</c:v>
                </c:pt>
                <c:pt idx="202723">
                  <c:v>469.65957931521899</c:v>
                </c:pt>
                <c:pt idx="202724">
                  <c:v>469.66189607049199</c:v>
                </c:pt>
                <c:pt idx="202725">
                  <c:v>469.66421282576601</c:v>
                </c:pt>
                <c:pt idx="202726">
                  <c:v>469.66652958103901</c:v>
                </c:pt>
                <c:pt idx="202727">
                  <c:v>469.66884633631298</c:v>
                </c:pt>
                <c:pt idx="202728">
                  <c:v>469.67116309158598</c:v>
                </c:pt>
                <c:pt idx="202729">
                  <c:v>469.67347984686</c:v>
                </c:pt>
                <c:pt idx="202730">
                  <c:v>469.675796602133</c:v>
                </c:pt>
                <c:pt idx="202731">
                  <c:v>469.67811335740703</c:v>
                </c:pt>
                <c:pt idx="202732">
                  <c:v>469.68043011268003</c:v>
                </c:pt>
                <c:pt idx="202733">
                  <c:v>469.68274686795399</c:v>
                </c:pt>
                <c:pt idx="202734">
                  <c:v>469.68506362322699</c:v>
                </c:pt>
                <c:pt idx="202735">
                  <c:v>469.68738037850102</c:v>
                </c:pt>
                <c:pt idx="202736">
                  <c:v>469.68969713377498</c:v>
                </c:pt>
                <c:pt idx="202737">
                  <c:v>469.69201388904798</c:v>
                </c:pt>
                <c:pt idx="202738">
                  <c:v>469.69433064432201</c:v>
                </c:pt>
                <c:pt idx="202739">
                  <c:v>469.69664739959501</c:v>
                </c:pt>
                <c:pt idx="202740">
                  <c:v>469.69896415486897</c:v>
                </c:pt>
                <c:pt idx="202741">
                  <c:v>469.70128091014197</c:v>
                </c:pt>
                <c:pt idx="202742">
                  <c:v>469.703597665416</c:v>
                </c:pt>
                <c:pt idx="202743">
                  <c:v>469.705914420689</c:v>
                </c:pt>
                <c:pt idx="202744">
                  <c:v>469.70823117596302</c:v>
                </c:pt>
                <c:pt idx="202745">
                  <c:v>469.71054793123602</c:v>
                </c:pt>
                <c:pt idx="202746">
                  <c:v>469.71286468650999</c:v>
                </c:pt>
                <c:pt idx="202747">
                  <c:v>469.71518144178299</c:v>
                </c:pt>
                <c:pt idx="202748">
                  <c:v>469.71749819705701</c:v>
                </c:pt>
                <c:pt idx="202749">
                  <c:v>469.71981495233001</c:v>
                </c:pt>
                <c:pt idx="202750">
                  <c:v>469.72213170760398</c:v>
                </c:pt>
                <c:pt idx="202751">
                  <c:v>469.72444846287698</c:v>
                </c:pt>
                <c:pt idx="202752">
                  <c:v>469.726765218151</c:v>
                </c:pt>
                <c:pt idx="202753">
                  <c:v>469.729081973424</c:v>
                </c:pt>
                <c:pt idx="202754">
                  <c:v>469.73139872869803</c:v>
                </c:pt>
                <c:pt idx="202755">
                  <c:v>469.73371548397103</c:v>
                </c:pt>
                <c:pt idx="202756">
                  <c:v>469.73603223924499</c:v>
                </c:pt>
                <c:pt idx="202757">
                  <c:v>469.73834899451799</c:v>
                </c:pt>
                <c:pt idx="202758">
                  <c:v>469.74066574979202</c:v>
                </c:pt>
                <c:pt idx="202759">
                  <c:v>469.74298250506502</c:v>
                </c:pt>
                <c:pt idx="202760">
                  <c:v>469.74529926033898</c:v>
                </c:pt>
                <c:pt idx="202761">
                  <c:v>469.74761601561198</c:v>
                </c:pt>
                <c:pt idx="202762">
                  <c:v>469.74993277088601</c:v>
                </c:pt>
                <c:pt idx="202763">
                  <c:v>469.75224952615901</c:v>
                </c:pt>
                <c:pt idx="202764">
                  <c:v>469.75456628143297</c:v>
                </c:pt>
                <c:pt idx="202765">
                  <c:v>469.75688303670597</c:v>
                </c:pt>
                <c:pt idx="202766">
                  <c:v>469.75919979198</c:v>
                </c:pt>
                <c:pt idx="202767">
                  <c:v>469.761516547253</c:v>
                </c:pt>
                <c:pt idx="202768">
                  <c:v>469.76383330252702</c:v>
                </c:pt>
                <c:pt idx="202769">
                  <c:v>469.76615005780002</c:v>
                </c:pt>
                <c:pt idx="202770">
                  <c:v>469.76846681307399</c:v>
                </c:pt>
                <c:pt idx="202771">
                  <c:v>469.77078356834699</c:v>
                </c:pt>
                <c:pt idx="202772">
                  <c:v>469.77310032362101</c:v>
                </c:pt>
                <c:pt idx="202773">
                  <c:v>469.77541707889401</c:v>
                </c:pt>
                <c:pt idx="202774">
                  <c:v>469.77773383416798</c:v>
                </c:pt>
                <c:pt idx="202775">
                  <c:v>469.78005058944098</c:v>
                </c:pt>
                <c:pt idx="202776">
                  <c:v>469.782367344715</c:v>
                </c:pt>
                <c:pt idx="202777">
                  <c:v>469.784684099988</c:v>
                </c:pt>
                <c:pt idx="202778">
                  <c:v>469.78700085526202</c:v>
                </c:pt>
                <c:pt idx="202779">
                  <c:v>469.78931761053599</c:v>
                </c:pt>
                <c:pt idx="202780">
                  <c:v>469.79163436580899</c:v>
                </c:pt>
                <c:pt idx="202781">
                  <c:v>469.79395112108301</c:v>
                </c:pt>
                <c:pt idx="202782">
                  <c:v>469.79626787635601</c:v>
                </c:pt>
                <c:pt idx="202783">
                  <c:v>469.79858463162998</c:v>
                </c:pt>
                <c:pt idx="202784">
                  <c:v>469.80090138690298</c:v>
                </c:pt>
                <c:pt idx="202785">
                  <c:v>469.803218142177</c:v>
                </c:pt>
                <c:pt idx="202786">
                  <c:v>469.80553489745</c:v>
                </c:pt>
                <c:pt idx="202787">
                  <c:v>469.80785165272403</c:v>
                </c:pt>
                <c:pt idx="202788">
                  <c:v>469.81016840799703</c:v>
                </c:pt>
                <c:pt idx="202789">
                  <c:v>469.81248516327099</c:v>
                </c:pt>
                <c:pt idx="202790">
                  <c:v>469.81480191854399</c:v>
                </c:pt>
                <c:pt idx="202791">
                  <c:v>469.81711867381802</c:v>
                </c:pt>
                <c:pt idx="202792">
                  <c:v>469.81943542909102</c:v>
                </c:pt>
                <c:pt idx="202793">
                  <c:v>469.82175218436498</c:v>
                </c:pt>
                <c:pt idx="202794">
                  <c:v>469.82406893963798</c:v>
                </c:pt>
                <c:pt idx="202795">
                  <c:v>469.82638569491201</c:v>
                </c:pt>
                <c:pt idx="202796">
                  <c:v>469.82870245018501</c:v>
                </c:pt>
                <c:pt idx="202797">
                  <c:v>469.83101920545897</c:v>
                </c:pt>
                <c:pt idx="202798">
                  <c:v>469.83333596073197</c:v>
                </c:pt>
                <c:pt idx="202799">
                  <c:v>469.835652716006</c:v>
                </c:pt>
                <c:pt idx="202800">
                  <c:v>469.837969471279</c:v>
                </c:pt>
                <c:pt idx="202801">
                  <c:v>469.84028622655302</c:v>
                </c:pt>
                <c:pt idx="202802">
                  <c:v>469.84260298182602</c:v>
                </c:pt>
                <c:pt idx="202803">
                  <c:v>469.84491973709999</c:v>
                </c:pt>
                <c:pt idx="202804">
                  <c:v>469.84723649237299</c:v>
                </c:pt>
                <c:pt idx="202805">
                  <c:v>469.84955324764701</c:v>
                </c:pt>
                <c:pt idx="202806">
                  <c:v>469.85187000292001</c:v>
                </c:pt>
                <c:pt idx="202807">
                  <c:v>469.85418675819398</c:v>
                </c:pt>
                <c:pt idx="202808">
                  <c:v>469.85650351346698</c:v>
                </c:pt>
                <c:pt idx="202809">
                  <c:v>469.858820268741</c:v>
                </c:pt>
                <c:pt idx="202810">
                  <c:v>469.861137024014</c:v>
                </c:pt>
                <c:pt idx="202811">
                  <c:v>469.86345377928802</c:v>
                </c:pt>
                <c:pt idx="202812">
                  <c:v>469.86577053456102</c:v>
                </c:pt>
                <c:pt idx="202813">
                  <c:v>469.86808728983499</c:v>
                </c:pt>
                <c:pt idx="202814">
                  <c:v>469.87040404510799</c:v>
                </c:pt>
                <c:pt idx="202815">
                  <c:v>469.87272080038201</c:v>
                </c:pt>
                <c:pt idx="202816">
                  <c:v>469.87503755565501</c:v>
                </c:pt>
                <c:pt idx="202817">
                  <c:v>469.87735431092898</c:v>
                </c:pt>
                <c:pt idx="202818">
                  <c:v>469.87967106620198</c:v>
                </c:pt>
                <c:pt idx="202819">
                  <c:v>469.881987821476</c:v>
                </c:pt>
                <c:pt idx="202820">
                  <c:v>469.884304576749</c:v>
                </c:pt>
                <c:pt idx="202821">
                  <c:v>469.88662133202303</c:v>
                </c:pt>
                <c:pt idx="202822">
                  <c:v>469.88893808729699</c:v>
                </c:pt>
                <c:pt idx="202823">
                  <c:v>469.89125484256999</c:v>
                </c:pt>
                <c:pt idx="202824">
                  <c:v>469.89357159784402</c:v>
                </c:pt>
                <c:pt idx="202825">
                  <c:v>469.89588835311702</c:v>
                </c:pt>
                <c:pt idx="202826">
                  <c:v>469.89820510839098</c:v>
                </c:pt>
                <c:pt idx="202827">
                  <c:v>469.90052186366398</c:v>
                </c:pt>
                <c:pt idx="202828">
                  <c:v>469.90283861893801</c:v>
                </c:pt>
                <c:pt idx="202829">
                  <c:v>469.90515537421101</c:v>
                </c:pt>
                <c:pt idx="202830">
                  <c:v>469.90747212948497</c:v>
                </c:pt>
                <c:pt idx="202831">
                  <c:v>469.90978888475797</c:v>
                </c:pt>
                <c:pt idx="202832">
                  <c:v>469.912105640032</c:v>
                </c:pt>
                <c:pt idx="202833">
                  <c:v>469.914422395305</c:v>
                </c:pt>
                <c:pt idx="202834">
                  <c:v>469.91673915057902</c:v>
                </c:pt>
                <c:pt idx="202835">
                  <c:v>469.91905590585202</c:v>
                </c:pt>
                <c:pt idx="202836">
                  <c:v>469.92137266112599</c:v>
                </c:pt>
                <c:pt idx="202837">
                  <c:v>469.92368941639899</c:v>
                </c:pt>
                <c:pt idx="202838">
                  <c:v>469.92600617167301</c:v>
                </c:pt>
                <c:pt idx="202839">
                  <c:v>469.92832292694601</c:v>
                </c:pt>
                <c:pt idx="202840">
                  <c:v>469.93063968221998</c:v>
                </c:pt>
                <c:pt idx="202841">
                  <c:v>469.93295643749298</c:v>
                </c:pt>
                <c:pt idx="202842">
                  <c:v>469.935273192767</c:v>
                </c:pt>
                <c:pt idx="202843">
                  <c:v>469.93758994804</c:v>
                </c:pt>
                <c:pt idx="202844">
                  <c:v>469.93990670331402</c:v>
                </c:pt>
                <c:pt idx="202845">
                  <c:v>469.94222345858702</c:v>
                </c:pt>
                <c:pt idx="202846">
                  <c:v>469.94454021386099</c:v>
                </c:pt>
                <c:pt idx="202847">
                  <c:v>469.94685696913399</c:v>
                </c:pt>
                <c:pt idx="202848">
                  <c:v>469.94917372440801</c:v>
                </c:pt>
                <c:pt idx="202849">
                  <c:v>469.95149047968101</c:v>
                </c:pt>
                <c:pt idx="202850">
                  <c:v>469.95380723495498</c:v>
                </c:pt>
                <c:pt idx="202851">
                  <c:v>469.95612399022798</c:v>
                </c:pt>
                <c:pt idx="202852">
                  <c:v>469.958440745502</c:v>
                </c:pt>
                <c:pt idx="202853">
                  <c:v>469.960757500775</c:v>
                </c:pt>
                <c:pt idx="202854">
                  <c:v>469.96307425604903</c:v>
                </c:pt>
                <c:pt idx="202855">
                  <c:v>469.96539101132203</c:v>
                </c:pt>
                <c:pt idx="202856">
                  <c:v>469.96770776659599</c:v>
                </c:pt>
                <c:pt idx="202857">
                  <c:v>469.97002452186899</c:v>
                </c:pt>
                <c:pt idx="202858">
                  <c:v>469.97234127714302</c:v>
                </c:pt>
                <c:pt idx="202859">
                  <c:v>469.97465803241602</c:v>
                </c:pt>
                <c:pt idx="202860">
                  <c:v>469.97697478768998</c:v>
                </c:pt>
                <c:pt idx="202861">
                  <c:v>469.97929154296298</c:v>
                </c:pt>
                <c:pt idx="202862">
                  <c:v>469.98160829823701</c:v>
                </c:pt>
                <c:pt idx="202863">
                  <c:v>469.98392505351001</c:v>
                </c:pt>
                <c:pt idx="202864">
                  <c:v>469.98624180878397</c:v>
                </c:pt>
                <c:pt idx="202865">
                  <c:v>469.988558564058</c:v>
                </c:pt>
                <c:pt idx="202866">
                  <c:v>469.990875319331</c:v>
                </c:pt>
                <c:pt idx="202867">
                  <c:v>469.99319207460502</c:v>
                </c:pt>
                <c:pt idx="202868">
                  <c:v>469.99550882987802</c:v>
                </c:pt>
                <c:pt idx="202869">
                  <c:v>469.99782558515199</c:v>
                </c:pt>
                <c:pt idx="202870">
                  <c:v>470.00014234042499</c:v>
                </c:pt>
                <c:pt idx="202871">
                  <c:v>470.00245909569901</c:v>
                </c:pt>
                <c:pt idx="202872">
                  <c:v>470.00477585097201</c:v>
                </c:pt>
                <c:pt idx="202873">
                  <c:v>470.00709260624598</c:v>
                </c:pt>
                <c:pt idx="202874">
                  <c:v>470.00940936151898</c:v>
                </c:pt>
                <c:pt idx="202875">
                  <c:v>470.011726116793</c:v>
                </c:pt>
                <c:pt idx="202876">
                  <c:v>470.014042872066</c:v>
                </c:pt>
                <c:pt idx="202877">
                  <c:v>470.01635962734002</c:v>
                </c:pt>
                <c:pt idx="202878">
                  <c:v>470.01867638261302</c:v>
                </c:pt>
                <c:pt idx="202879">
                  <c:v>470.02099313788699</c:v>
                </c:pt>
                <c:pt idx="202880">
                  <c:v>470.02330989315999</c:v>
                </c:pt>
                <c:pt idx="202881">
                  <c:v>470.02562664843401</c:v>
                </c:pt>
                <c:pt idx="202882">
                  <c:v>470.02794340370701</c:v>
                </c:pt>
                <c:pt idx="202883">
                  <c:v>470.03026015898098</c:v>
                </c:pt>
                <c:pt idx="202884">
                  <c:v>470.03257691425398</c:v>
                </c:pt>
                <c:pt idx="202885">
                  <c:v>470.034893669528</c:v>
                </c:pt>
                <c:pt idx="202886">
                  <c:v>470.037210424801</c:v>
                </c:pt>
                <c:pt idx="202887">
                  <c:v>470.03952718007503</c:v>
                </c:pt>
                <c:pt idx="202888">
                  <c:v>470.04184393534803</c:v>
                </c:pt>
                <c:pt idx="202889">
                  <c:v>470.04416069062199</c:v>
                </c:pt>
                <c:pt idx="202890">
                  <c:v>470.04647744589499</c:v>
                </c:pt>
                <c:pt idx="202891">
                  <c:v>470.04879420116902</c:v>
                </c:pt>
                <c:pt idx="202892">
                  <c:v>470.05111095644202</c:v>
                </c:pt>
                <c:pt idx="202893">
                  <c:v>470.05342771171598</c:v>
                </c:pt>
                <c:pt idx="202894">
                  <c:v>470.05574446698898</c:v>
                </c:pt>
                <c:pt idx="202895">
                  <c:v>470.05806122226301</c:v>
                </c:pt>
                <c:pt idx="202896">
                  <c:v>470.06037797753601</c:v>
                </c:pt>
                <c:pt idx="202897">
                  <c:v>470.06269473280997</c:v>
                </c:pt>
                <c:pt idx="202898">
                  <c:v>470.06501148808297</c:v>
                </c:pt>
                <c:pt idx="202899">
                  <c:v>470.067328243357</c:v>
                </c:pt>
                <c:pt idx="202900">
                  <c:v>470.06964499863</c:v>
                </c:pt>
                <c:pt idx="202901">
                  <c:v>470.07196175390402</c:v>
                </c:pt>
                <c:pt idx="202902">
                  <c:v>470.07427850917702</c:v>
                </c:pt>
                <c:pt idx="202903">
                  <c:v>470.07659526445099</c:v>
                </c:pt>
                <c:pt idx="202904">
                  <c:v>470.07891201972399</c:v>
                </c:pt>
                <c:pt idx="202905">
                  <c:v>470.08122877499801</c:v>
                </c:pt>
                <c:pt idx="202906">
                  <c:v>470.08354553027101</c:v>
                </c:pt>
                <c:pt idx="202907">
                  <c:v>470.08586228554498</c:v>
                </c:pt>
                <c:pt idx="202908">
                  <c:v>470.088179040819</c:v>
                </c:pt>
                <c:pt idx="202909">
                  <c:v>470.090495796092</c:v>
                </c:pt>
                <c:pt idx="202910">
                  <c:v>470.09281255136602</c:v>
                </c:pt>
                <c:pt idx="202911">
                  <c:v>470.09512930663902</c:v>
                </c:pt>
                <c:pt idx="202912">
                  <c:v>470.09744606191299</c:v>
                </c:pt>
                <c:pt idx="202913">
                  <c:v>470.09976281718599</c:v>
                </c:pt>
                <c:pt idx="202914">
                  <c:v>470.10207957246001</c:v>
                </c:pt>
                <c:pt idx="202915">
                  <c:v>470.10439632773301</c:v>
                </c:pt>
                <c:pt idx="202916">
                  <c:v>470.10671308300698</c:v>
                </c:pt>
                <c:pt idx="202917">
                  <c:v>470.10902983827998</c:v>
                </c:pt>
                <c:pt idx="202918">
                  <c:v>470.111346593554</c:v>
                </c:pt>
                <c:pt idx="202919">
                  <c:v>470.113663348827</c:v>
                </c:pt>
                <c:pt idx="202920">
                  <c:v>470.11598010410103</c:v>
                </c:pt>
                <c:pt idx="202921">
                  <c:v>470.11829685937403</c:v>
                </c:pt>
                <c:pt idx="202922">
                  <c:v>470.12061361464799</c:v>
                </c:pt>
                <c:pt idx="202923">
                  <c:v>470.12293036992099</c:v>
                </c:pt>
                <c:pt idx="202924">
                  <c:v>470.12524712519502</c:v>
                </c:pt>
                <c:pt idx="202925">
                  <c:v>470.12756388046802</c:v>
                </c:pt>
                <c:pt idx="202926">
                  <c:v>470.12988063574198</c:v>
                </c:pt>
                <c:pt idx="202927">
                  <c:v>470.13219739101498</c:v>
                </c:pt>
                <c:pt idx="202928">
                  <c:v>470.13451414628901</c:v>
                </c:pt>
                <c:pt idx="202929">
                  <c:v>470.13683090156201</c:v>
                </c:pt>
                <c:pt idx="202930">
                  <c:v>470.13914765683597</c:v>
                </c:pt>
                <c:pt idx="202931">
                  <c:v>470.14146441210897</c:v>
                </c:pt>
                <c:pt idx="202932">
                  <c:v>470.143781167383</c:v>
                </c:pt>
                <c:pt idx="202933">
                  <c:v>470.146097922656</c:v>
                </c:pt>
                <c:pt idx="202934">
                  <c:v>470.14841467793002</c:v>
                </c:pt>
                <c:pt idx="202935">
                  <c:v>470.15073143320302</c:v>
                </c:pt>
                <c:pt idx="202936">
                  <c:v>470.15304818847699</c:v>
                </c:pt>
                <c:pt idx="202937">
                  <c:v>470.15536494374999</c:v>
                </c:pt>
                <c:pt idx="202938">
                  <c:v>470.15768169902401</c:v>
                </c:pt>
                <c:pt idx="202939">
                  <c:v>470.15999845429701</c:v>
                </c:pt>
                <c:pt idx="202940">
                  <c:v>470.16231520957098</c:v>
                </c:pt>
                <c:pt idx="202941">
                  <c:v>470.16463196484398</c:v>
                </c:pt>
                <c:pt idx="202942">
                  <c:v>470.166948720118</c:v>
                </c:pt>
                <c:pt idx="202943">
                  <c:v>470.169265475391</c:v>
                </c:pt>
                <c:pt idx="202944">
                  <c:v>470.17158223066502</c:v>
                </c:pt>
                <c:pt idx="202945">
                  <c:v>470.17389898593802</c:v>
                </c:pt>
                <c:pt idx="202946">
                  <c:v>470.17621574121199</c:v>
                </c:pt>
                <c:pt idx="202947">
                  <c:v>470.17853249648499</c:v>
                </c:pt>
                <c:pt idx="202948">
                  <c:v>470.18084925175901</c:v>
                </c:pt>
                <c:pt idx="202949">
                  <c:v>470.18316600703201</c:v>
                </c:pt>
                <c:pt idx="202950">
                  <c:v>470.18548276230598</c:v>
                </c:pt>
                <c:pt idx="202951">
                  <c:v>470.18779951758</c:v>
                </c:pt>
                <c:pt idx="202952">
                  <c:v>470.190116272853</c:v>
                </c:pt>
                <c:pt idx="202953">
                  <c:v>470.19243302812703</c:v>
                </c:pt>
                <c:pt idx="202954">
                  <c:v>470.19474978340003</c:v>
                </c:pt>
                <c:pt idx="202955">
                  <c:v>470.19706653867399</c:v>
                </c:pt>
                <c:pt idx="202956">
                  <c:v>470.19938329394699</c:v>
                </c:pt>
                <c:pt idx="202957">
                  <c:v>470.20170004922102</c:v>
                </c:pt>
                <c:pt idx="202958">
                  <c:v>470.20401680449402</c:v>
                </c:pt>
                <c:pt idx="202959">
                  <c:v>470.20633355976798</c:v>
                </c:pt>
                <c:pt idx="202960">
                  <c:v>470.20865031504098</c:v>
                </c:pt>
                <c:pt idx="202961">
                  <c:v>470.21096707031501</c:v>
                </c:pt>
                <c:pt idx="202962">
                  <c:v>470.21328382558801</c:v>
                </c:pt>
                <c:pt idx="202963">
                  <c:v>470.21560058086197</c:v>
                </c:pt>
                <c:pt idx="202964">
                  <c:v>470.21791733613497</c:v>
                </c:pt>
                <c:pt idx="202965">
                  <c:v>470.220234091409</c:v>
                </c:pt>
                <c:pt idx="202966">
                  <c:v>470.222550846682</c:v>
                </c:pt>
                <c:pt idx="202967">
                  <c:v>470.22486760195602</c:v>
                </c:pt>
                <c:pt idx="202968">
                  <c:v>470.22718435722902</c:v>
                </c:pt>
                <c:pt idx="202969">
                  <c:v>470.22950111250299</c:v>
                </c:pt>
                <c:pt idx="202970">
                  <c:v>470.23181786777599</c:v>
                </c:pt>
                <c:pt idx="202971">
                  <c:v>470.23413462305001</c:v>
                </c:pt>
                <c:pt idx="202972">
                  <c:v>470.23645137832301</c:v>
                </c:pt>
                <c:pt idx="202973">
                  <c:v>470.23876813359698</c:v>
                </c:pt>
                <c:pt idx="202974">
                  <c:v>470.24108488886998</c:v>
                </c:pt>
                <c:pt idx="202975">
                  <c:v>470.243401644144</c:v>
                </c:pt>
                <c:pt idx="202976">
                  <c:v>470.245718399417</c:v>
                </c:pt>
                <c:pt idx="202977">
                  <c:v>470.24803515469102</c:v>
                </c:pt>
                <c:pt idx="202978">
                  <c:v>470.25035190996402</c:v>
                </c:pt>
                <c:pt idx="202979">
                  <c:v>470.25266866523799</c:v>
                </c:pt>
                <c:pt idx="202980">
                  <c:v>470.25498542051099</c:v>
                </c:pt>
                <c:pt idx="202981">
                  <c:v>470.25730217578501</c:v>
                </c:pt>
                <c:pt idx="202982">
                  <c:v>470.25961893105801</c:v>
                </c:pt>
                <c:pt idx="202983">
                  <c:v>470.26193568633198</c:v>
                </c:pt>
                <c:pt idx="202984">
                  <c:v>470.26425244160498</c:v>
                </c:pt>
                <c:pt idx="202985">
                  <c:v>470.266569196879</c:v>
                </c:pt>
                <c:pt idx="202986">
                  <c:v>470.268885952152</c:v>
                </c:pt>
                <c:pt idx="202987">
                  <c:v>470.27120270742603</c:v>
                </c:pt>
                <c:pt idx="202988">
                  <c:v>470.27351946269903</c:v>
                </c:pt>
                <c:pt idx="202989">
                  <c:v>470.27583621797299</c:v>
                </c:pt>
                <c:pt idx="202990">
                  <c:v>470.27815297324599</c:v>
                </c:pt>
                <c:pt idx="202991">
                  <c:v>470.28046972852002</c:v>
                </c:pt>
                <c:pt idx="202992">
                  <c:v>470.28278648379398</c:v>
                </c:pt>
                <c:pt idx="202993">
                  <c:v>470.28510323906698</c:v>
                </c:pt>
                <c:pt idx="202994">
                  <c:v>470.28741999434101</c:v>
                </c:pt>
                <c:pt idx="202995">
                  <c:v>470.28973674961401</c:v>
                </c:pt>
                <c:pt idx="202996">
                  <c:v>470.29205350488797</c:v>
                </c:pt>
                <c:pt idx="202997">
                  <c:v>470.29437026016097</c:v>
                </c:pt>
                <c:pt idx="202998">
                  <c:v>470.296687015435</c:v>
                </c:pt>
                <c:pt idx="202999">
                  <c:v>470.299003770708</c:v>
                </c:pt>
                <c:pt idx="203000">
                  <c:v>470.30132052598202</c:v>
                </c:pt>
                <c:pt idx="203001">
                  <c:v>470.30363728125502</c:v>
                </c:pt>
                <c:pt idx="203002">
                  <c:v>470.30595403652899</c:v>
                </c:pt>
                <c:pt idx="203003">
                  <c:v>470.30827079180199</c:v>
                </c:pt>
                <c:pt idx="203004">
                  <c:v>470.31058754707601</c:v>
                </c:pt>
                <c:pt idx="203005">
                  <c:v>470.31290430234901</c:v>
                </c:pt>
                <c:pt idx="203006">
                  <c:v>470.31522105762298</c:v>
                </c:pt>
                <c:pt idx="203007">
                  <c:v>470.31753781289598</c:v>
                </c:pt>
                <c:pt idx="203008">
                  <c:v>470.31985456817</c:v>
                </c:pt>
                <c:pt idx="203009">
                  <c:v>470.322171323443</c:v>
                </c:pt>
                <c:pt idx="203010">
                  <c:v>470.32448807871702</c:v>
                </c:pt>
                <c:pt idx="203011">
                  <c:v>470.32680483399002</c:v>
                </c:pt>
                <c:pt idx="203012">
                  <c:v>470.32912158926399</c:v>
                </c:pt>
                <c:pt idx="203013">
                  <c:v>470.33143834453699</c:v>
                </c:pt>
                <c:pt idx="203014">
                  <c:v>470.33375509981101</c:v>
                </c:pt>
                <c:pt idx="203015">
                  <c:v>470.33607185508401</c:v>
                </c:pt>
                <c:pt idx="203016">
                  <c:v>470.33838861035798</c:v>
                </c:pt>
                <c:pt idx="203017">
                  <c:v>470.34070536563098</c:v>
                </c:pt>
                <c:pt idx="203018">
                  <c:v>470.343022120905</c:v>
                </c:pt>
                <c:pt idx="203019">
                  <c:v>470.345338876178</c:v>
                </c:pt>
                <c:pt idx="203020">
                  <c:v>470.34765563145203</c:v>
                </c:pt>
                <c:pt idx="203021">
                  <c:v>470.34997238672503</c:v>
                </c:pt>
                <c:pt idx="203022">
                  <c:v>470.35228914199899</c:v>
                </c:pt>
                <c:pt idx="203023">
                  <c:v>470.35460589727199</c:v>
                </c:pt>
                <c:pt idx="203024">
                  <c:v>470.35692265254602</c:v>
                </c:pt>
                <c:pt idx="203025">
                  <c:v>470.35923940781902</c:v>
                </c:pt>
                <c:pt idx="203026">
                  <c:v>470.36155616309298</c:v>
                </c:pt>
                <c:pt idx="203027">
                  <c:v>470.36387291836598</c:v>
                </c:pt>
                <c:pt idx="203028">
                  <c:v>470.36618967364001</c:v>
                </c:pt>
                <c:pt idx="203029">
                  <c:v>470.36850642891301</c:v>
                </c:pt>
                <c:pt idx="203030">
                  <c:v>470.37082318418697</c:v>
                </c:pt>
                <c:pt idx="203031">
                  <c:v>470.37313993945997</c:v>
                </c:pt>
                <c:pt idx="203032">
                  <c:v>470.375456694734</c:v>
                </c:pt>
                <c:pt idx="203033">
                  <c:v>470.377773450007</c:v>
                </c:pt>
                <c:pt idx="203034">
                  <c:v>470.38009020528102</c:v>
                </c:pt>
                <c:pt idx="203035">
                  <c:v>470.38240696055499</c:v>
                </c:pt>
                <c:pt idx="203036">
                  <c:v>470.38472371582799</c:v>
                </c:pt>
                <c:pt idx="203037">
                  <c:v>470.38704047110201</c:v>
                </c:pt>
                <c:pt idx="203038">
                  <c:v>470.38935722637501</c:v>
                </c:pt>
                <c:pt idx="203039">
                  <c:v>470.39167398164898</c:v>
                </c:pt>
                <c:pt idx="203040">
                  <c:v>470.39399073692198</c:v>
                </c:pt>
                <c:pt idx="203041">
                  <c:v>470.396307492196</c:v>
                </c:pt>
                <c:pt idx="203042">
                  <c:v>470.398624247469</c:v>
                </c:pt>
                <c:pt idx="203043">
                  <c:v>470.40094100274302</c:v>
                </c:pt>
                <c:pt idx="203044">
                  <c:v>470.40325775801603</c:v>
                </c:pt>
                <c:pt idx="203045">
                  <c:v>470.40557451328999</c:v>
                </c:pt>
                <c:pt idx="203046">
                  <c:v>470.40789126856299</c:v>
                </c:pt>
                <c:pt idx="203047">
                  <c:v>470.41020802383701</c:v>
                </c:pt>
                <c:pt idx="203048">
                  <c:v>470.41252477911002</c:v>
                </c:pt>
                <c:pt idx="203049">
                  <c:v>470.41484153438398</c:v>
                </c:pt>
                <c:pt idx="203050">
                  <c:v>470.41715828965698</c:v>
                </c:pt>
                <c:pt idx="203051">
                  <c:v>470.419475044931</c:v>
                </c:pt>
                <c:pt idx="203052">
                  <c:v>470.42179180020401</c:v>
                </c:pt>
                <c:pt idx="203053">
                  <c:v>470.42410855547803</c:v>
                </c:pt>
                <c:pt idx="203054">
                  <c:v>470.42642531075097</c:v>
                </c:pt>
                <c:pt idx="203055">
                  <c:v>470.42874206602499</c:v>
                </c:pt>
                <c:pt idx="203056">
                  <c:v>470.431058821298</c:v>
                </c:pt>
                <c:pt idx="203057">
                  <c:v>470.43337557657202</c:v>
                </c:pt>
                <c:pt idx="203058">
                  <c:v>470.43569233184502</c:v>
                </c:pt>
                <c:pt idx="203059">
                  <c:v>470.43800908711899</c:v>
                </c:pt>
                <c:pt idx="203060">
                  <c:v>470.44032584239199</c:v>
                </c:pt>
                <c:pt idx="203061">
                  <c:v>470.44264259766601</c:v>
                </c:pt>
                <c:pt idx="203062">
                  <c:v>470.44495935293901</c:v>
                </c:pt>
                <c:pt idx="203063">
                  <c:v>470.44727610821298</c:v>
                </c:pt>
                <c:pt idx="203064">
                  <c:v>470.44959286348598</c:v>
                </c:pt>
                <c:pt idx="203065">
                  <c:v>470.45190961876</c:v>
                </c:pt>
                <c:pt idx="203066">
                  <c:v>470.454226374033</c:v>
                </c:pt>
                <c:pt idx="203067">
                  <c:v>470.45654312930702</c:v>
                </c:pt>
                <c:pt idx="203068">
                  <c:v>470.45885988458002</c:v>
                </c:pt>
                <c:pt idx="203069">
                  <c:v>470.46117663985399</c:v>
                </c:pt>
                <c:pt idx="203070">
                  <c:v>470.46349339512699</c:v>
                </c:pt>
                <c:pt idx="203071">
                  <c:v>470.46581015040101</c:v>
                </c:pt>
                <c:pt idx="203072">
                  <c:v>470.46812690567401</c:v>
                </c:pt>
                <c:pt idx="203073">
                  <c:v>470.47044366094798</c:v>
                </c:pt>
                <c:pt idx="203074">
                  <c:v>470.47276041622098</c:v>
                </c:pt>
                <c:pt idx="203075">
                  <c:v>470.475077171495</c:v>
                </c:pt>
                <c:pt idx="203076">
                  <c:v>470.477393926768</c:v>
                </c:pt>
                <c:pt idx="203077">
                  <c:v>470.47971068204203</c:v>
                </c:pt>
                <c:pt idx="203078">
                  <c:v>470.48202743731599</c:v>
                </c:pt>
                <c:pt idx="203079">
                  <c:v>470.48434419258899</c:v>
                </c:pt>
                <c:pt idx="203080">
                  <c:v>470.48666094786302</c:v>
                </c:pt>
                <c:pt idx="203081">
                  <c:v>470.48897770313602</c:v>
                </c:pt>
                <c:pt idx="203082">
                  <c:v>470.49129445840998</c:v>
                </c:pt>
                <c:pt idx="203083">
                  <c:v>470.49361121368298</c:v>
                </c:pt>
                <c:pt idx="203084">
                  <c:v>470.49592796895701</c:v>
                </c:pt>
                <c:pt idx="203085">
                  <c:v>470.49824472423001</c:v>
                </c:pt>
                <c:pt idx="203086">
                  <c:v>470.50056147950397</c:v>
                </c:pt>
                <c:pt idx="203087">
                  <c:v>470.50287823477697</c:v>
                </c:pt>
                <c:pt idx="203088">
                  <c:v>470.505194990051</c:v>
                </c:pt>
                <c:pt idx="203089">
                  <c:v>470.507511745324</c:v>
                </c:pt>
                <c:pt idx="203090">
                  <c:v>470.50982850059802</c:v>
                </c:pt>
                <c:pt idx="203091">
                  <c:v>470.51214525587102</c:v>
                </c:pt>
                <c:pt idx="203092">
                  <c:v>470.51446201114499</c:v>
                </c:pt>
                <c:pt idx="203093">
                  <c:v>470.51677876641799</c:v>
                </c:pt>
                <c:pt idx="203094">
                  <c:v>470.51909552169201</c:v>
                </c:pt>
                <c:pt idx="203095">
                  <c:v>470.52141227696501</c:v>
                </c:pt>
                <c:pt idx="203096">
                  <c:v>470.52372903223898</c:v>
                </c:pt>
                <c:pt idx="203097">
                  <c:v>470.52604578751198</c:v>
                </c:pt>
                <c:pt idx="203098">
                  <c:v>470.528362542786</c:v>
                </c:pt>
                <c:pt idx="203099">
                  <c:v>470.530679298059</c:v>
                </c:pt>
                <c:pt idx="203100">
                  <c:v>470.53299605333302</c:v>
                </c:pt>
                <c:pt idx="203101">
                  <c:v>470.53531280860602</c:v>
                </c:pt>
                <c:pt idx="203102">
                  <c:v>470.53762956387999</c:v>
                </c:pt>
                <c:pt idx="203103">
                  <c:v>470.53994631915299</c:v>
                </c:pt>
                <c:pt idx="203104">
                  <c:v>470.54226307442701</c:v>
                </c:pt>
                <c:pt idx="203105">
                  <c:v>470.54457982970001</c:v>
                </c:pt>
                <c:pt idx="203106">
                  <c:v>470.54689658497398</c:v>
                </c:pt>
                <c:pt idx="203107">
                  <c:v>470.54921334024698</c:v>
                </c:pt>
                <c:pt idx="203108">
                  <c:v>470.551530095521</c:v>
                </c:pt>
                <c:pt idx="203109">
                  <c:v>470.553846850794</c:v>
                </c:pt>
                <c:pt idx="203110">
                  <c:v>470.55616360606803</c:v>
                </c:pt>
                <c:pt idx="203111">
                  <c:v>470.55848036134103</c:v>
                </c:pt>
                <c:pt idx="203112">
                  <c:v>470.56079711661499</c:v>
                </c:pt>
                <c:pt idx="203113">
                  <c:v>470.56311387188799</c:v>
                </c:pt>
                <c:pt idx="203114">
                  <c:v>470.56543062716202</c:v>
                </c:pt>
                <c:pt idx="203115">
                  <c:v>470.56774738243502</c:v>
                </c:pt>
                <c:pt idx="203116">
                  <c:v>470.57006413770898</c:v>
                </c:pt>
                <c:pt idx="203117">
                  <c:v>470.57238089298198</c:v>
                </c:pt>
                <c:pt idx="203118">
                  <c:v>470.57469764825601</c:v>
                </c:pt>
                <c:pt idx="203119">
                  <c:v>470.57701440352901</c:v>
                </c:pt>
                <c:pt idx="203120">
                  <c:v>470.57933115880297</c:v>
                </c:pt>
                <c:pt idx="203121">
                  <c:v>470.581647914077</c:v>
                </c:pt>
                <c:pt idx="203122">
                  <c:v>470.58396466935</c:v>
                </c:pt>
                <c:pt idx="203123">
                  <c:v>470.58628142462402</c:v>
                </c:pt>
                <c:pt idx="203124">
                  <c:v>470.58859817989702</c:v>
                </c:pt>
                <c:pt idx="203125">
                  <c:v>470.59091493517099</c:v>
                </c:pt>
                <c:pt idx="203126">
                  <c:v>470.59323169044399</c:v>
                </c:pt>
                <c:pt idx="203127">
                  <c:v>470.59554844571801</c:v>
                </c:pt>
                <c:pt idx="203128">
                  <c:v>470.59786520099101</c:v>
                </c:pt>
                <c:pt idx="203129">
                  <c:v>470.60018195626498</c:v>
                </c:pt>
                <c:pt idx="203130">
                  <c:v>470.60249871153798</c:v>
                </c:pt>
                <c:pt idx="203131">
                  <c:v>470.604815466812</c:v>
                </c:pt>
                <c:pt idx="203132">
                  <c:v>470.607132222085</c:v>
                </c:pt>
                <c:pt idx="203133">
                  <c:v>470.60944897735902</c:v>
                </c:pt>
                <c:pt idx="203134">
                  <c:v>470.61176573263202</c:v>
                </c:pt>
                <c:pt idx="203135">
                  <c:v>470.61408248790599</c:v>
                </c:pt>
                <c:pt idx="203136">
                  <c:v>470.61639924317899</c:v>
                </c:pt>
                <c:pt idx="203137">
                  <c:v>470.61871599845301</c:v>
                </c:pt>
                <c:pt idx="203138">
                  <c:v>470.62103275372601</c:v>
                </c:pt>
                <c:pt idx="203139">
                  <c:v>470.62334950899998</c:v>
                </c:pt>
                <c:pt idx="203140">
                  <c:v>470.62566626427298</c:v>
                </c:pt>
                <c:pt idx="203141">
                  <c:v>470.627983019547</c:v>
                </c:pt>
                <c:pt idx="203142">
                  <c:v>470.63029977482</c:v>
                </c:pt>
                <c:pt idx="203143">
                  <c:v>470.63261653009403</c:v>
                </c:pt>
                <c:pt idx="203144">
                  <c:v>470.63493328536703</c:v>
                </c:pt>
                <c:pt idx="203145">
                  <c:v>470.63725004064099</c:v>
                </c:pt>
                <c:pt idx="203146">
                  <c:v>470.63956679591399</c:v>
                </c:pt>
                <c:pt idx="203147">
                  <c:v>470.64188355118802</c:v>
                </c:pt>
                <c:pt idx="203148">
                  <c:v>470.64420030646102</c:v>
                </c:pt>
                <c:pt idx="203149">
                  <c:v>470.64651706173498</c:v>
                </c:pt>
                <c:pt idx="203150">
                  <c:v>470.64883381700798</c:v>
                </c:pt>
                <c:pt idx="203151">
                  <c:v>470.65115057228201</c:v>
                </c:pt>
                <c:pt idx="203152">
                  <c:v>470.65346732755501</c:v>
                </c:pt>
                <c:pt idx="203153">
                  <c:v>470.65578408282897</c:v>
                </c:pt>
                <c:pt idx="203154">
                  <c:v>470.65810083810197</c:v>
                </c:pt>
                <c:pt idx="203155">
                  <c:v>470.660417593376</c:v>
                </c:pt>
                <c:pt idx="203156">
                  <c:v>470.662734348649</c:v>
                </c:pt>
                <c:pt idx="203157">
                  <c:v>470.66505110392302</c:v>
                </c:pt>
                <c:pt idx="203158">
                  <c:v>470.66736785919602</c:v>
                </c:pt>
                <c:pt idx="203159">
                  <c:v>470.66968461446999</c:v>
                </c:pt>
                <c:pt idx="203160">
                  <c:v>470.67200136974299</c:v>
                </c:pt>
                <c:pt idx="203161">
                  <c:v>470.67431812501701</c:v>
                </c:pt>
                <c:pt idx="203162">
                  <c:v>470.67663488029001</c:v>
                </c:pt>
                <c:pt idx="203163">
                  <c:v>470.67895163556398</c:v>
                </c:pt>
                <c:pt idx="203164">
                  <c:v>470.681268390838</c:v>
                </c:pt>
                <c:pt idx="203165">
                  <c:v>470.683585146111</c:v>
                </c:pt>
                <c:pt idx="203166">
                  <c:v>470.68590190138502</c:v>
                </c:pt>
                <c:pt idx="203167">
                  <c:v>470.68821865665802</c:v>
                </c:pt>
                <c:pt idx="203168">
                  <c:v>470.69053541193199</c:v>
                </c:pt>
                <c:pt idx="203169">
                  <c:v>470.69285216720499</c:v>
                </c:pt>
                <c:pt idx="203170">
                  <c:v>470.69516892247901</c:v>
                </c:pt>
                <c:pt idx="203171">
                  <c:v>470.69748567775201</c:v>
                </c:pt>
                <c:pt idx="203172">
                  <c:v>470.69980243302598</c:v>
                </c:pt>
                <c:pt idx="203173">
                  <c:v>470.70211918829898</c:v>
                </c:pt>
                <c:pt idx="203174">
                  <c:v>470.704435943573</c:v>
                </c:pt>
                <c:pt idx="203175">
                  <c:v>470.706752698846</c:v>
                </c:pt>
                <c:pt idx="203176">
                  <c:v>470.70906945412003</c:v>
                </c:pt>
                <c:pt idx="203177">
                  <c:v>470.71138620939303</c:v>
                </c:pt>
                <c:pt idx="203178">
                  <c:v>470.71370296466699</c:v>
                </c:pt>
                <c:pt idx="203179">
                  <c:v>470.71601971993999</c:v>
                </c:pt>
                <c:pt idx="203180">
                  <c:v>470.71833647521402</c:v>
                </c:pt>
                <c:pt idx="203181">
                  <c:v>470.72065323048702</c:v>
                </c:pt>
                <c:pt idx="203182">
                  <c:v>470.72296998576098</c:v>
                </c:pt>
                <c:pt idx="203183">
                  <c:v>470.72528674103398</c:v>
                </c:pt>
                <c:pt idx="203184">
                  <c:v>470.72760349630801</c:v>
                </c:pt>
                <c:pt idx="203185">
                  <c:v>470.72992025158101</c:v>
                </c:pt>
                <c:pt idx="203186">
                  <c:v>470.73223700685497</c:v>
                </c:pt>
                <c:pt idx="203187">
                  <c:v>470.73455376212797</c:v>
                </c:pt>
                <c:pt idx="203188">
                  <c:v>470.736870517402</c:v>
                </c:pt>
                <c:pt idx="203189">
                  <c:v>470.739187272675</c:v>
                </c:pt>
                <c:pt idx="203190">
                  <c:v>470.74150402794902</c:v>
                </c:pt>
                <c:pt idx="203191">
                  <c:v>470.74382078322202</c:v>
                </c:pt>
                <c:pt idx="203192">
                  <c:v>470.74613753849599</c:v>
                </c:pt>
                <c:pt idx="203193">
                  <c:v>470.74845429376899</c:v>
                </c:pt>
                <c:pt idx="203194">
                  <c:v>470.75077104904301</c:v>
                </c:pt>
                <c:pt idx="203195">
                  <c:v>470.75308780431601</c:v>
                </c:pt>
                <c:pt idx="203196">
                  <c:v>470.75540455958998</c:v>
                </c:pt>
                <c:pt idx="203197">
                  <c:v>470.75772131486298</c:v>
                </c:pt>
                <c:pt idx="203198">
                  <c:v>470.760038070137</c:v>
                </c:pt>
                <c:pt idx="203199">
                  <c:v>470.76235482541</c:v>
                </c:pt>
                <c:pt idx="203200">
                  <c:v>470.76467158068402</c:v>
                </c:pt>
                <c:pt idx="203201">
                  <c:v>470.76698833595702</c:v>
                </c:pt>
                <c:pt idx="203202">
                  <c:v>470.76930509123099</c:v>
                </c:pt>
                <c:pt idx="203203">
                  <c:v>470.77162184650399</c:v>
                </c:pt>
                <c:pt idx="203204">
                  <c:v>470.77393860177801</c:v>
                </c:pt>
                <c:pt idx="203205">
                  <c:v>470.77625535705101</c:v>
                </c:pt>
                <c:pt idx="203206">
                  <c:v>470.77857211232498</c:v>
                </c:pt>
                <c:pt idx="203207">
                  <c:v>470.780888867599</c:v>
                </c:pt>
                <c:pt idx="203208">
                  <c:v>470.783205622872</c:v>
                </c:pt>
                <c:pt idx="203209">
                  <c:v>470.78552237814603</c:v>
                </c:pt>
                <c:pt idx="203210">
                  <c:v>470.78783913341903</c:v>
                </c:pt>
                <c:pt idx="203211">
                  <c:v>470.79015588869299</c:v>
                </c:pt>
                <c:pt idx="203212">
                  <c:v>470.79247264396599</c:v>
                </c:pt>
                <c:pt idx="203213">
                  <c:v>470.79478939924002</c:v>
                </c:pt>
                <c:pt idx="203214">
                  <c:v>470.79710615451302</c:v>
                </c:pt>
                <c:pt idx="203215">
                  <c:v>470.79942290978698</c:v>
                </c:pt>
                <c:pt idx="203216">
                  <c:v>470.80173966505998</c:v>
                </c:pt>
                <c:pt idx="203217">
                  <c:v>470.80405642033401</c:v>
                </c:pt>
                <c:pt idx="203218">
                  <c:v>470.80637317560701</c:v>
                </c:pt>
                <c:pt idx="203219">
                  <c:v>470.80868993088097</c:v>
                </c:pt>
                <c:pt idx="203220">
                  <c:v>470.81100668615397</c:v>
                </c:pt>
                <c:pt idx="203221">
                  <c:v>470.813323441428</c:v>
                </c:pt>
                <c:pt idx="203222">
                  <c:v>470.815640196701</c:v>
                </c:pt>
                <c:pt idx="203223">
                  <c:v>470.81795695197502</c:v>
                </c:pt>
                <c:pt idx="203224">
                  <c:v>470.82027370724802</c:v>
                </c:pt>
                <c:pt idx="203225">
                  <c:v>470.82259046252199</c:v>
                </c:pt>
                <c:pt idx="203226">
                  <c:v>470.82490721779499</c:v>
                </c:pt>
                <c:pt idx="203227">
                  <c:v>470.82722397306901</c:v>
                </c:pt>
                <c:pt idx="203228">
                  <c:v>470.82954072834201</c:v>
                </c:pt>
                <c:pt idx="203229">
                  <c:v>470.83185748361598</c:v>
                </c:pt>
                <c:pt idx="203230">
                  <c:v>470.83417423888898</c:v>
                </c:pt>
                <c:pt idx="203231">
                  <c:v>470.836490994163</c:v>
                </c:pt>
                <c:pt idx="203232">
                  <c:v>470.838807749436</c:v>
                </c:pt>
                <c:pt idx="203233">
                  <c:v>470.84112450471002</c:v>
                </c:pt>
                <c:pt idx="203234">
                  <c:v>470.84344125998302</c:v>
                </c:pt>
                <c:pt idx="203235">
                  <c:v>470.84575801525699</c:v>
                </c:pt>
                <c:pt idx="203236">
                  <c:v>470.84807477052999</c:v>
                </c:pt>
                <c:pt idx="203237">
                  <c:v>470.85039152580401</c:v>
                </c:pt>
                <c:pt idx="203238">
                  <c:v>470.85270828107701</c:v>
                </c:pt>
                <c:pt idx="203239">
                  <c:v>470.85502503635098</c:v>
                </c:pt>
                <c:pt idx="203240">
                  <c:v>470.85734179162398</c:v>
                </c:pt>
                <c:pt idx="203241">
                  <c:v>470.859658546898</c:v>
                </c:pt>
                <c:pt idx="203242">
                  <c:v>470.861975302171</c:v>
                </c:pt>
                <c:pt idx="203243">
                  <c:v>470.86429205744503</c:v>
                </c:pt>
                <c:pt idx="203244">
                  <c:v>470.86660881271803</c:v>
                </c:pt>
                <c:pt idx="203245">
                  <c:v>470.86892556799199</c:v>
                </c:pt>
                <c:pt idx="203246">
                  <c:v>470.87124232326499</c:v>
                </c:pt>
                <c:pt idx="203247">
                  <c:v>470.87355907853902</c:v>
                </c:pt>
                <c:pt idx="203248">
                  <c:v>470.87587583381298</c:v>
                </c:pt>
                <c:pt idx="203249">
                  <c:v>470.87819258908598</c:v>
                </c:pt>
                <c:pt idx="203250">
                  <c:v>470.88050934436001</c:v>
                </c:pt>
                <c:pt idx="203251">
                  <c:v>470.88282609963301</c:v>
                </c:pt>
                <c:pt idx="203252">
                  <c:v>470.88514285490697</c:v>
                </c:pt>
                <c:pt idx="203253">
                  <c:v>470.88745961017997</c:v>
                </c:pt>
                <c:pt idx="203254">
                  <c:v>470.889776365454</c:v>
                </c:pt>
                <c:pt idx="203255">
                  <c:v>470.892093120727</c:v>
                </c:pt>
                <c:pt idx="203256">
                  <c:v>470.89440987600102</c:v>
                </c:pt>
                <c:pt idx="203257">
                  <c:v>470.89672663127402</c:v>
                </c:pt>
                <c:pt idx="203258">
                  <c:v>470.89904338654799</c:v>
                </c:pt>
                <c:pt idx="203259">
                  <c:v>470.90136014182099</c:v>
                </c:pt>
                <c:pt idx="203260">
                  <c:v>470.90367689709501</c:v>
                </c:pt>
                <c:pt idx="203261">
                  <c:v>470.90599365236801</c:v>
                </c:pt>
                <c:pt idx="203262">
                  <c:v>470.90831040764198</c:v>
                </c:pt>
                <c:pt idx="203263">
                  <c:v>470.91062716291498</c:v>
                </c:pt>
                <c:pt idx="203264">
                  <c:v>470.912943918189</c:v>
                </c:pt>
                <c:pt idx="203265">
                  <c:v>470.915260673462</c:v>
                </c:pt>
                <c:pt idx="203266">
                  <c:v>470.91757742873602</c:v>
                </c:pt>
                <c:pt idx="203267">
                  <c:v>470.91989418400902</c:v>
                </c:pt>
                <c:pt idx="203268">
                  <c:v>470.92221093928299</c:v>
                </c:pt>
                <c:pt idx="203269">
                  <c:v>470.92452769455599</c:v>
                </c:pt>
                <c:pt idx="203270">
                  <c:v>470.92684444983001</c:v>
                </c:pt>
                <c:pt idx="203271">
                  <c:v>470.92916120510301</c:v>
                </c:pt>
                <c:pt idx="203272">
                  <c:v>470.93147796037698</c:v>
                </c:pt>
                <c:pt idx="203273">
                  <c:v>470.93379471564998</c:v>
                </c:pt>
                <c:pt idx="203274">
                  <c:v>470.936111470924</c:v>
                </c:pt>
                <c:pt idx="203275">
                  <c:v>470.938428226197</c:v>
                </c:pt>
                <c:pt idx="203276">
                  <c:v>470.94074498147103</c:v>
                </c:pt>
                <c:pt idx="203277">
                  <c:v>470.94306173674403</c:v>
                </c:pt>
                <c:pt idx="203278">
                  <c:v>470.94537849201799</c:v>
                </c:pt>
                <c:pt idx="203279">
                  <c:v>470.94769524729099</c:v>
                </c:pt>
                <c:pt idx="203280">
                  <c:v>470.95001200256502</c:v>
                </c:pt>
                <c:pt idx="203281">
                  <c:v>470.95232875783802</c:v>
                </c:pt>
                <c:pt idx="203282">
                  <c:v>470.95464551311198</c:v>
                </c:pt>
                <c:pt idx="203283">
                  <c:v>470.95696226838498</c:v>
                </c:pt>
                <c:pt idx="203284">
                  <c:v>470.95927902365901</c:v>
                </c:pt>
                <c:pt idx="203285">
                  <c:v>470.96159577893201</c:v>
                </c:pt>
                <c:pt idx="203286">
                  <c:v>470.96391253420597</c:v>
                </c:pt>
                <c:pt idx="203287">
                  <c:v>470.96622928947897</c:v>
                </c:pt>
                <c:pt idx="203288">
                  <c:v>470.968546044753</c:v>
                </c:pt>
                <c:pt idx="203289">
                  <c:v>470.970862800026</c:v>
                </c:pt>
                <c:pt idx="203290">
                  <c:v>470.97317955530002</c:v>
                </c:pt>
                <c:pt idx="203291">
                  <c:v>470.97549631057399</c:v>
                </c:pt>
                <c:pt idx="203292">
                  <c:v>470.97781306584699</c:v>
                </c:pt>
                <c:pt idx="203293">
                  <c:v>470.98012982112101</c:v>
                </c:pt>
                <c:pt idx="203294">
                  <c:v>470.98244657639401</c:v>
                </c:pt>
                <c:pt idx="203295">
                  <c:v>470.98476333166798</c:v>
                </c:pt>
                <c:pt idx="203296">
                  <c:v>470.98708008694098</c:v>
                </c:pt>
                <c:pt idx="203297">
                  <c:v>470.989396842215</c:v>
                </c:pt>
                <c:pt idx="203298">
                  <c:v>470.991713597488</c:v>
                </c:pt>
                <c:pt idx="203299">
                  <c:v>470.99403035276202</c:v>
                </c:pt>
                <c:pt idx="203300">
                  <c:v>470.99634710803502</c:v>
                </c:pt>
                <c:pt idx="203301">
                  <c:v>470.99866386330899</c:v>
                </c:pt>
                <c:pt idx="203302">
                  <c:v>471.00098061858199</c:v>
                </c:pt>
                <c:pt idx="203303">
                  <c:v>471.00329737385601</c:v>
                </c:pt>
                <c:pt idx="203304">
                  <c:v>471.00561412912901</c:v>
                </c:pt>
                <c:pt idx="203305">
                  <c:v>471.00793088440298</c:v>
                </c:pt>
                <c:pt idx="203306">
                  <c:v>471.01024763967598</c:v>
                </c:pt>
                <c:pt idx="203307">
                  <c:v>471.01256439495</c:v>
                </c:pt>
                <c:pt idx="203308">
                  <c:v>471.014881150223</c:v>
                </c:pt>
                <c:pt idx="203309">
                  <c:v>471.01719790549703</c:v>
                </c:pt>
                <c:pt idx="203310">
                  <c:v>471.01951466077003</c:v>
                </c:pt>
                <c:pt idx="203311">
                  <c:v>471.02183141604399</c:v>
                </c:pt>
                <c:pt idx="203312">
                  <c:v>471.02414817131699</c:v>
                </c:pt>
                <c:pt idx="203313">
                  <c:v>471.02646492659102</c:v>
                </c:pt>
                <c:pt idx="203314">
                  <c:v>471.02878168186402</c:v>
                </c:pt>
                <c:pt idx="203315">
                  <c:v>471.03109843713798</c:v>
                </c:pt>
                <c:pt idx="203316">
                  <c:v>471.03341519241098</c:v>
                </c:pt>
                <c:pt idx="203317">
                  <c:v>471.03573194768501</c:v>
                </c:pt>
                <c:pt idx="203318">
                  <c:v>471.03804870295801</c:v>
                </c:pt>
                <c:pt idx="203319">
                  <c:v>471.04036545823197</c:v>
                </c:pt>
                <c:pt idx="203320">
                  <c:v>471.04268221350497</c:v>
                </c:pt>
                <c:pt idx="203321">
                  <c:v>471.044998968779</c:v>
                </c:pt>
                <c:pt idx="203322">
                  <c:v>471.047315724052</c:v>
                </c:pt>
                <c:pt idx="203323">
                  <c:v>471.04963247932602</c:v>
                </c:pt>
                <c:pt idx="203324">
                  <c:v>471.05194923459902</c:v>
                </c:pt>
                <c:pt idx="203325">
                  <c:v>471.05426598987299</c:v>
                </c:pt>
                <c:pt idx="203326">
                  <c:v>471.05658274514599</c:v>
                </c:pt>
                <c:pt idx="203327">
                  <c:v>471.05889950042001</c:v>
                </c:pt>
                <c:pt idx="203328">
                  <c:v>471.06121625569301</c:v>
                </c:pt>
                <c:pt idx="203329">
                  <c:v>471.06353301096698</c:v>
                </c:pt>
                <c:pt idx="203330">
                  <c:v>471.06584976623998</c:v>
                </c:pt>
                <c:pt idx="203331">
                  <c:v>471.068166521514</c:v>
                </c:pt>
                <c:pt idx="203332">
                  <c:v>471.070483276787</c:v>
                </c:pt>
                <c:pt idx="203333">
                  <c:v>471.07280003206102</c:v>
                </c:pt>
                <c:pt idx="203334">
                  <c:v>471.07511678733499</c:v>
                </c:pt>
                <c:pt idx="203335">
                  <c:v>471.07743354260799</c:v>
                </c:pt>
                <c:pt idx="203336">
                  <c:v>471.07975029788201</c:v>
                </c:pt>
                <c:pt idx="203337">
                  <c:v>471.08206705315501</c:v>
                </c:pt>
                <c:pt idx="203338">
                  <c:v>471.08438380842898</c:v>
                </c:pt>
                <c:pt idx="203339">
                  <c:v>471.08670056370198</c:v>
                </c:pt>
                <c:pt idx="203340">
                  <c:v>471.089017318976</c:v>
                </c:pt>
                <c:pt idx="203341">
                  <c:v>471.091334074249</c:v>
                </c:pt>
                <c:pt idx="203342">
                  <c:v>471.09365082952303</c:v>
                </c:pt>
                <c:pt idx="203343">
                  <c:v>471.09596758479603</c:v>
                </c:pt>
                <c:pt idx="203344">
                  <c:v>471.09828434006999</c:v>
                </c:pt>
                <c:pt idx="203345">
                  <c:v>471.10060109534299</c:v>
                </c:pt>
                <c:pt idx="203346">
                  <c:v>471.10291785061702</c:v>
                </c:pt>
                <c:pt idx="203347">
                  <c:v>471.10523460589002</c:v>
                </c:pt>
                <c:pt idx="203348">
                  <c:v>471.10755136116398</c:v>
                </c:pt>
                <c:pt idx="203349">
                  <c:v>471.10986811643699</c:v>
                </c:pt>
                <c:pt idx="203350">
                  <c:v>471.11218487171101</c:v>
                </c:pt>
                <c:pt idx="203351">
                  <c:v>471.11450162698401</c:v>
                </c:pt>
                <c:pt idx="203352">
                  <c:v>471.11681838225797</c:v>
                </c:pt>
                <c:pt idx="203353">
                  <c:v>471.11913513753098</c:v>
                </c:pt>
                <c:pt idx="203354">
                  <c:v>471.121451892805</c:v>
                </c:pt>
                <c:pt idx="203355">
                  <c:v>471.123768648078</c:v>
                </c:pt>
                <c:pt idx="203356">
                  <c:v>471.12608540335202</c:v>
                </c:pt>
                <c:pt idx="203357">
                  <c:v>471.12840215862502</c:v>
                </c:pt>
                <c:pt idx="203358">
                  <c:v>471.13071891389899</c:v>
                </c:pt>
                <c:pt idx="203359">
                  <c:v>471.13303566917199</c:v>
                </c:pt>
                <c:pt idx="203360">
                  <c:v>471.13535242444601</c:v>
                </c:pt>
                <c:pt idx="203361">
                  <c:v>471.13766917971901</c:v>
                </c:pt>
                <c:pt idx="203362">
                  <c:v>471.13998593499298</c:v>
                </c:pt>
                <c:pt idx="203363">
                  <c:v>471.14230269026598</c:v>
                </c:pt>
                <c:pt idx="203364">
                  <c:v>471.14461944554</c:v>
                </c:pt>
                <c:pt idx="203365">
                  <c:v>471.146936200813</c:v>
                </c:pt>
                <c:pt idx="203366">
                  <c:v>471.14925295608703</c:v>
                </c:pt>
                <c:pt idx="203367">
                  <c:v>471.15156971136003</c:v>
                </c:pt>
                <c:pt idx="203368">
                  <c:v>471.15388646663399</c:v>
                </c:pt>
                <c:pt idx="203369">
                  <c:v>471.15620322190699</c:v>
                </c:pt>
                <c:pt idx="203370">
                  <c:v>471.15851997718102</c:v>
                </c:pt>
                <c:pt idx="203371">
                  <c:v>471.16083673245402</c:v>
                </c:pt>
                <c:pt idx="203372">
                  <c:v>471.16315348772798</c:v>
                </c:pt>
                <c:pt idx="203373">
                  <c:v>471.16547024300098</c:v>
                </c:pt>
                <c:pt idx="203374">
                  <c:v>471.16778699827501</c:v>
                </c:pt>
                <c:pt idx="203375">
                  <c:v>471.17010375354801</c:v>
                </c:pt>
                <c:pt idx="203376">
                  <c:v>471.17242050882197</c:v>
                </c:pt>
                <c:pt idx="203377">
                  <c:v>471.174737264096</c:v>
                </c:pt>
                <c:pt idx="203378">
                  <c:v>471.177054019369</c:v>
                </c:pt>
                <c:pt idx="203379">
                  <c:v>471.17937077464302</c:v>
                </c:pt>
                <c:pt idx="203380">
                  <c:v>471.18168752991602</c:v>
                </c:pt>
                <c:pt idx="203381">
                  <c:v>471.18400428518999</c:v>
                </c:pt>
                <c:pt idx="203382">
                  <c:v>471.18632104046299</c:v>
                </c:pt>
                <c:pt idx="203383">
                  <c:v>471.18863779573701</c:v>
                </c:pt>
                <c:pt idx="203384">
                  <c:v>471.19095455101001</c:v>
                </c:pt>
                <c:pt idx="203385">
                  <c:v>471.19327130628398</c:v>
                </c:pt>
                <c:pt idx="203386">
                  <c:v>471.19558806155698</c:v>
                </c:pt>
                <c:pt idx="203387">
                  <c:v>471.197904816831</c:v>
                </c:pt>
                <c:pt idx="203388">
                  <c:v>471.200221572104</c:v>
                </c:pt>
                <c:pt idx="203389">
                  <c:v>471.20253832737802</c:v>
                </c:pt>
                <c:pt idx="203390">
                  <c:v>471.20485508265102</c:v>
                </c:pt>
                <c:pt idx="203391">
                  <c:v>471.20717183792499</c:v>
                </c:pt>
                <c:pt idx="203392">
                  <c:v>471.20948859319799</c:v>
                </c:pt>
                <c:pt idx="203393">
                  <c:v>471.21180534847201</c:v>
                </c:pt>
                <c:pt idx="203394">
                  <c:v>471.21412210374501</c:v>
                </c:pt>
                <c:pt idx="203395">
                  <c:v>471.21643885901898</c:v>
                </c:pt>
                <c:pt idx="203396">
                  <c:v>471.21875561429198</c:v>
                </c:pt>
                <c:pt idx="203397">
                  <c:v>471.221072369566</c:v>
                </c:pt>
                <c:pt idx="203398">
                  <c:v>471.223389124839</c:v>
                </c:pt>
                <c:pt idx="203399">
                  <c:v>471.22570588011303</c:v>
                </c:pt>
                <c:pt idx="203400">
                  <c:v>471.22802263538603</c:v>
                </c:pt>
                <c:pt idx="203401">
                  <c:v>471.23033939065999</c:v>
                </c:pt>
                <c:pt idx="203402">
                  <c:v>471.23265614593299</c:v>
                </c:pt>
                <c:pt idx="203403">
                  <c:v>471.23497290120702</c:v>
                </c:pt>
                <c:pt idx="203404">
                  <c:v>471.23728965648002</c:v>
                </c:pt>
                <c:pt idx="203405">
                  <c:v>471.23960641175398</c:v>
                </c:pt>
                <c:pt idx="203406">
                  <c:v>471.24192316702698</c:v>
                </c:pt>
                <c:pt idx="203407">
                  <c:v>471.24423992230101</c:v>
                </c:pt>
                <c:pt idx="203408">
                  <c:v>471.24655667757401</c:v>
                </c:pt>
                <c:pt idx="203409">
                  <c:v>471.24887343284797</c:v>
                </c:pt>
                <c:pt idx="203410">
                  <c:v>471.25119018812097</c:v>
                </c:pt>
                <c:pt idx="203411">
                  <c:v>471.253506943395</c:v>
                </c:pt>
                <c:pt idx="203412">
                  <c:v>471.255823698668</c:v>
                </c:pt>
                <c:pt idx="203413">
                  <c:v>471.25814045394202</c:v>
                </c:pt>
                <c:pt idx="203414">
                  <c:v>471.26045720921502</c:v>
                </c:pt>
                <c:pt idx="203415">
                  <c:v>471.26277396448899</c:v>
                </c:pt>
                <c:pt idx="203416">
                  <c:v>471.26509071976199</c:v>
                </c:pt>
                <c:pt idx="203417">
                  <c:v>471.26740747503601</c:v>
                </c:pt>
                <c:pt idx="203418">
                  <c:v>471.26972423030901</c:v>
                </c:pt>
                <c:pt idx="203419">
                  <c:v>471.27204098558298</c:v>
                </c:pt>
                <c:pt idx="203420">
                  <c:v>471.274357740857</c:v>
                </c:pt>
                <c:pt idx="203421">
                  <c:v>471.27667449613</c:v>
                </c:pt>
                <c:pt idx="203422">
                  <c:v>471.27899125140402</c:v>
                </c:pt>
                <c:pt idx="203423">
                  <c:v>471.28130800667702</c:v>
                </c:pt>
                <c:pt idx="203424">
                  <c:v>471.28362476195099</c:v>
                </c:pt>
                <c:pt idx="203425">
                  <c:v>471.28594151722399</c:v>
                </c:pt>
                <c:pt idx="203426">
                  <c:v>471.28825827249801</c:v>
                </c:pt>
                <c:pt idx="203427">
                  <c:v>471.29057502777101</c:v>
                </c:pt>
                <c:pt idx="203428">
                  <c:v>471.29289178304498</c:v>
                </c:pt>
                <c:pt idx="203429">
                  <c:v>471.29520853831798</c:v>
                </c:pt>
                <c:pt idx="203430">
                  <c:v>471.297525293592</c:v>
                </c:pt>
                <c:pt idx="203431">
                  <c:v>471.299842048865</c:v>
                </c:pt>
                <c:pt idx="203432">
                  <c:v>471.30215880413903</c:v>
                </c:pt>
                <c:pt idx="203433">
                  <c:v>471.30447555941203</c:v>
                </c:pt>
                <c:pt idx="203434">
                  <c:v>471.30679231468599</c:v>
                </c:pt>
                <c:pt idx="203435">
                  <c:v>471.30910906995899</c:v>
                </c:pt>
                <c:pt idx="203436">
                  <c:v>471.31142582523302</c:v>
                </c:pt>
                <c:pt idx="203437">
                  <c:v>471.31374258050602</c:v>
                </c:pt>
                <c:pt idx="203438">
                  <c:v>471.31605933577998</c:v>
                </c:pt>
                <c:pt idx="203439">
                  <c:v>471.31837609105298</c:v>
                </c:pt>
                <c:pt idx="203440">
                  <c:v>471.32069284632701</c:v>
                </c:pt>
                <c:pt idx="203441">
                  <c:v>471.32300960160001</c:v>
                </c:pt>
                <c:pt idx="203442">
                  <c:v>471.32532635687397</c:v>
                </c:pt>
                <c:pt idx="203443">
                  <c:v>471.32764311214697</c:v>
                </c:pt>
                <c:pt idx="203444">
                  <c:v>471.329959867421</c:v>
                </c:pt>
                <c:pt idx="203445">
                  <c:v>471.332276622694</c:v>
                </c:pt>
                <c:pt idx="203446">
                  <c:v>471.33459337796802</c:v>
                </c:pt>
                <c:pt idx="203447">
                  <c:v>471.33691013324102</c:v>
                </c:pt>
                <c:pt idx="203448">
                  <c:v>471.33922688851499</c:v>
                </c:pt>
                <c:pt idx="203449">
                  <c:v>471.34154364378799</c:v>
                </c:pt>
                <c:pt idx="203450">
                  <c:v>471.34386039906201</c:v>
                </c:pt>
                <c:pt idx="203451">
                  <c:v>471.34617715433501</c:v>
                </c:pt>
                <c:pt idx="203452">
                  <c:v>471.34849390960898</c:v>
                </c:pt>
                <c:pt idx="203453">
                  <c:v>471.35081066488198</c:v>
                </c:pt>
                <c:pt idx="203454">
                  <c:v>471.353127420156</c:v>
                </c:pt>
                <c:pt idx="203455">
                  <c:v>471.355444175429</c:v>
                </c:pt>
                <c:pt idx="203456">
                  <c:v>471.35776093070302</c:v>
                </c:pt>
                <c:pt idx="203457">
                  <c:v>471.36007768597602</c:v>
                </c:pt>
                <c:pt idx="203458">
                  <c:v>471.36239444124999</c:v>
                </c:pt>
                <c:pt idx="203459">
                  <c:v>471.36471119652299</c:v>
                </c:pt>
                <c:pt idx="203460">
                  <c:v>471.36702795179701</c:v>
                </c:pt>
                <c:pt idx="203461">
                  <c:v>471.36934470707001</c:v>
                </c:pt>
                <c:pt idx="203462">
                  <c:v>471.37166146234398</c:v>
                </c:pt>
                <c:pt idx="203463">
                  <c:v>471.373978217618</c:v>
                </c:pt>
                <c:pt idx="203464">
                  <c:v>471.376294972891</c:v>
                </c:pt>
                <c:pt idx="203465">
                  <c:v>471.37861172816503</c:v>
                </c:pt>
                <c:pt idx="203466">
                  <c:v>471.38092848343803</c:v>
                </c:pt>
                <c:pt idx="203467">
                  <c:v>471.38324523871199</c:v>
                </c:pt>
                <c:pt idx="203468">
                  <c:v>471.38556199398499</c:v>
                </c:pt>
                <c:pt idx="203469">
                  <c:v>471.38787874925902</c:v>
                </c:pt>
                <c:pt idx="203470">
                  <c:v>471.39019550453202</c:v>
                </c:pt>
                <c:pt idx="203471">
                  <c:v>471.39251225980598</c:v>
                </c:pt>
                <c:pt idx="203472">
                  <c:v>471.39482901507898</c:v>
                </c:pt>
                <c:pt idx="203473">
                  <c:v>471.39714577035301</c:v>
                </c:pt>
                <c:pt idx="203474">
                  <c:v>471.39946252562601</c:v>
                </c:pt>
                <c:pt idx="203475">
                  <c:v>471.40177928089997</c:v>
                </c:pt>
                <c:pt idx="203476">
                  <c:v>471.40409603617297</c:v>
                </c:pt>
                <c:pt idx="203477">
                  <c:v>471.406412791447</c:v>
                </c:pt>
                <c:pt idx="203478">
                  <c:v>471.40872954672</c:v>
                </c:pt>
                <c:pt idx="203479">
                  <c:v>471.41104630199402</c:v>
                </c:pt>
                <c:pt idx="203480">
                  <c:v>471.41336305726702</c:v>
                </c:pt>
                <c:pt idx="203481">
                  <c:v>471.41567981254099</c:v>
                </c:pt>
                <c:pt idx="203482">
                  <c:v>471.41799656781399</c:v>
                </c:pt>
                <c:pt idx="203483">
                  <c:v>471.42031332308801</c:v>
                </c:pt>
                <c:pt idx="203484">
                  <c:v>471.42263007836101</c:v>
                </c:pt>
                <c:pt idx="203485">
                  <c:v>471.42494683363498</c:v>
                </c:pt>
                <c:pt idx="203486">
                  <c:v>471.42726358890798</c:v>
                </c:pt>
                <c:pt idx="203487">
                  <c:v>471.429580344182</c:v>
                </c:pt>
                <c:pt idx="203488">
                  <c:v>471.431897099455</c:v>
                </c:pt>
                <c:pt idx="203489">
                  <c:v>471.43421385472902</c:v>
                </c:pt>
                <c:pt idx="203490">
                  <c:v>471.43653061000202</c:v>
                </c:pt>
                <c:pt idx="203491">
                  <c:v>471.43884736527599</c:v>
                </c:pt>
                <c:pt idx="203492">
                  <c:v>471.44116412054899</c:v>
                </c:pt>
                <c:pt idx="203493">
                  <c:v>471.44348087582301</c:v>
                </c:pt>
                <c:pt idx="203494">
                  <c:v>471.44579763109601</c:v>
                </c:pt>
                <c:pt idx="203495">
                  <c:v>471.44811438636998</c:v>
                </c:pt>
                <c:pt idx="203496">
                  <c:v>471.45043114164298</c:v>
                </c:pt>
                <c:pt idx="203497">
                  <c:v>471.452747896917</c:v>
                </c:pt>
                <c:pt idx="203498">
                  <c:v>471.45506465219</c:v>
                </c:pt>
                <c:pt idx="203499">
                  <c:v>471.45738140746403</c:v>
                </c:pt>
                <c:pt idx="203500">
                  <c:v>471.45969816273703</c:v>
                </c:pt>
                <c:pt idx="203501">
                  <c:v>471.46201491801099</c:v>
                </c:pt>
                <c:pt idx="203502">
                  <c:v>471.46433167328399</c:v>
                </c:pt>
                <c:pt idx="203503">
                  <c:v>471.46664842855802</c:v>
                </c:pt>
                <c:pt idx="203504">
                  <c:v>471.46896518383198</c:v>
                </c:pt>
                <c:pt idx="203505">
                  <c:v>471.47128193910498</c:v>
                </c:pt>
                <c:pt idx="203506">
                  <c:v>471.47359869437901</c:v>
                </c:pt>
                <c:pt idx="203507">
                  <c:v>471.47591544965201</c:v>
                </c:pt>
                <c:pt idx="203508">
                  <c:v>471.47823220492597</c:v>
                </c:pt>
                <c:pt idx="203509">
                  <c:v>471.48054896019897</c:v>
                </c:pt>
                <c:pt idx="203510">
                  <c:v>471.482865715473</c:v>
                </c:pt>
                <c:pt idx="203511">
                  <c:v>471.485182470746</c:v>
                </c:pt>
                <c:pt idx="203512">
                  <c:v>471.48749922602002</c:v>
                </c:pt>
                <c:pt idx="203513">
                  <c:v>471.48981598129302</c:v>
                </c:pt>
                <c:pt idx="203514">
                  <c:v>471.49213273656699</c:v>
                </c:pt>
                <c:pt idx="203515">
                  <c:v>471.49444949183999</c:v>
                </c:pt>
                <c:pt idx="203516">
                  <c:v>471.49676624711401</c:v>
                </c:pt>
                <c:pt idx="203517">
                  <c:v>471.49908300238701</c:v>
                </c:pt>
                <c:pt idx="203518">
                  <c:v>471.50139975766098</c:v>
                </c:pt>
                <c:pt idx="203519">
                  <c:v>471.50371651293398</c:v>
                </c:pt>
                <c:pt idx="203520">
                  <c:v>471.506033268208</c:v>
                </c:pt>
                <c:pt idx="203521">
                  <c:v>471.508350023481</c:v>
                </c:pt>
                <c:pt idx="203522">
                  <c:v>471.51066677875502</c:v>
                </c:pt>
                <c:pt idx="203523">
                  <c:v>471.51298353402802</c:v>
                </c:pt>
                <c:pt idx="203524">
                  <c:v>471.51530028930199</c:v>
                </c:pt>
                <c:pt idx="203525">
                  <c:v>471.51761704457499</c:v>
                </c:pt>
                <c:pt idx="203526">
                  <c:v>471.51993379984901</c:v>
                </c:pt>
                <c:pt idx="203527">
                  <c:v>471.52225055512201</c:v>
                </c:pt>
                <c:pt idx="203528">
                  <c:v>471.52456731039598</c:v>
                </c:pt>
                <c:pt idx="203529">
                  <c:v>471.52688406566898</c:v>
                </c:pt>
                <c:pt idx="203530">
                  <c:v>471.529200820943</c:v>
                </c:pt>
                <c:pt idx="203531">
                  <c:v>471.531517576216</c:v>
                </c:pt>
                <c:pt idx="203532">
                  <c:v>471.53383433149003</c:v>
                </c:pt>
                <c:pt idx="203533">
                  <c:v>471.53615108676303</c:v>
                </c:pt>
                <c:pt idx="203534">
                  <c:v>471.53846784203699</c:v>
                </c:pt>
                <c:pt idx="203535">
                  <c:v>471.54078459730999</c:v>
                </c:pt>
                <c:pt idx="203536">
                  <c:v>471.54310135258402</c:v>
                </c:pt>
                <c:pt idx="203537">
                  <c:v>471.54541810785702</c:v>
                </c:pt>
                <c:pt idx="203538">
                  <c:v>471.54773486313098</c:v>
                </c:pt>
                <c:pt idx="203539">
                  <c:v>471.55005161840398</c:v>
                </c:pt>
                <c:pt idx="203540">
                  <c:v>471.55236837367801</c:v>
                </c:pt>
                <c:pt idx="203541">
                  <c:v>471.55468512895101</c:v>
                </c:pt>
                <c:pt idx="203542">
                  <c:v>471.55700188422497</c:v>
                </c:pt>
                <c:pt idx="203543">
                  <c:v>471.55931863949797</c:v>
                </c:pt>
                <c:pt idx="203544">
                  <c:v>471.561635394772</c:v>
                </c:pt>
                <c:pt idx="203545">
                  <c:v>471.563952150045</c:v>
                </c:pt>
                <c:pt idx="203546">
                  <c:v>471.56626890531902</c:v>
                </c:pt>
                <c:pt idx="203547">
                  <c:v>471.56858566059299</c:v>
                </c:pt>
                <c:pt idx="203548">
                  <c:v>471.57090241586599</c:v>
                </c:pt>
                <c:pt idx="203549">
                  <c:v>471.57321917114001</c:v>
                </c:pt>
                <c:pt idx="203550">
                  <c:v>471.57553592641301</c:v>
                </c:pt>
                <c:pt idx="203551">
                  <c:v>471.57785268168698</c:v>
                </c:pt>
                <c:pt idx="203552">
                  <c:v>471.58016943695998</c:v>
                </c:pt>
                <c:pt idx="203553">
                  <c:v>471.582486192234</c:v>
                </c:pt>
                <c:pt idx="203554">
                  <c:v>471.584802947507</c:v>
                </c:pt>
                <c:pt idx="203555">
                  <c:v>471.58711970278102</c:v>
                </c:pt>
                <c:pt idx="203556">
                  <c:v>471.58943645805402</c:v>
                </c:pt>
                <c:pt idx="203557">
                  <c:v>471.59175321332799</c:v>
                </c:pt>
                <c:pt idx="203558">
                  <c:v>471.59406996860099</c:v>
                </c:pt>
                <c:pt idx="203559">
                  <c:v>471.59638672387501</c:v>
                </c:pt>
                <c:pt idx="203560">
                  <c:v>471.59870347914801</c:v>
                </c:pt>
                <c:pt idx="203561">
                  <c:v>471.60102023442198</c:v>
                </c:pt>
                <c:pt idx="203562">
                  <c:v>471.60333698969498</c:v>
                </c:pt>
                <c:pt idx="203563">
                  <c:v>471.605653744969</c:v>
                </c:pt>
                <c:pt idx="203564">
                  <c:v>471.607970500242</c:v>
                </c:pt>
                <c:pt idx="203565">
                  <c:v>471.61028725551603</c:v>
                </c:pt>
                <c:pt idx="203566">
                  <c:v>471.61260401078903</c:v>
                </c:pt>
                <c:pt idx="203567">
                  <c:v>471.61492076606299</c:v>
                </c:pt>
                <c:pt idx="203568">
                  <c:v>471.61723752133599</c:v>
                </c:pt>
                <c:pt idx="203569">
                  <c:v>471.61955427661002</c:v>
                </c:pt>
                <c:pt idx="203570">
                  <c:v>471.62187103188302</c:v>
                </c:pt>
                <c:pt idx="203571">
                  <c:v>471.62418778715698</c:v>
                </c:pt>
                <c:pt idx="203572">
                  <c:v>471.62650454242998</c:v>
                </c:pt>
                <c:pt idx="203573">
                  <c:v>471.62882129770401</c:v>
                </c:pt>
                <c:pt idx="203574">
                  <c:v>471.63113805297701</c:v>
                </c:pt>
                <c:pt idx="203575">
                  <c:v>471.63345480825097</c:v>
                </c:pt>
                <c:pt idx="203576">
                  <c:v>471.63577156352397</c:v>
                </c:pt>
                <c:pt idx="203577">
                  <c:v>471.638088318798</c:v>
                </c:pt>
                <c:pt idx="203578">
                  <c:v>471.640405074071</c:v>
                </c:pt>
                <c:pt idx="203579">
                  <c:v>471.64272182934502</c:v>
                </c:pt>
                <c:pt idx="203580">
                  <c:v>471.64503858461802</c:v>
                </c:pt>
                <c:pt idx="203581">
                  <c:v>471.64735533989199</c:v>
                </c:pt>
                <c:pt idx="203582">
                  <c:v>471.64967209516499</c:v>
                </c:pt>
                <c:pt idx="203583">
                  <c:v>471.65198885043901</c:v>
                </c:pt>
                <c:pt idx="203584">
                  <c:v>471.65430560571201</c:v>
                </c:pt>
                <c:pt idx="203585">
                  <c:v>471.65662236098598</c:v>
                </c:pt>
                <c:pt idx="203586">
                  <c:v>471.65893911625898</c:v>
                </c:pt>
                <c:pt idx="203587">
                  <c:v>471.661255871533</c:v>
                </c:pt>
                <c:pt idx="203588">
                  <c:v>471.663572626806</c:v>
                </c:pt>
                <c:pt idx="203589">
                  <c:v>471.66588938208002</c:v>
                </c:pt>
                <c:pt idx="203590">
                  <c:v>471.66820613735399</c:v>
                </c:pt>
                <c:pt idx="203591">
                  <c:v>471.67052289262699</c:v>
                </c:pt>
                <c:pt idx="203592">
                  <c:v>471.67283964790101</c:v>
                </c:pt>
                <c:pt idx="203593">
                  <c:v>471.67515640317401</c:v>
                </c:pt>
                <c:pt idx="203594">
                  <c:v>471.67747315844798</c:v>
                </c:pt>
                <c:pt idx="203595">
                  <c:v>471.67978991372098</c:v>
                </c:pt>
                <c:pt idx="203596">
                  <c:v>471.682106668995</c:v>
                </c:pt>
                <c:pt idx="203597">
                  <c:v>471.684423424268</c:v>
                </c:pt>
                <c:pt idx="203598">
                  <c:v>471.68674017954203</c:v>
                </c:pt>
                <c:pt idx="203599">
                  <c:v>471.68905693481503</c:v>
                </c:pt>
                <c:pt idx="203600">
                  <c:v>471.69137369008899</c:v>
                </c:pt>
                <c:pt idx="203601">
                  <c:v>471.69369044536199</c:v>
                </c:pt>
                <c:pt idx="203602">
                  <c:v>471.69600720063602</c:v>
                </c:pt>
                <c:pt idx="203603">
                  <c:v>471.69832395590902</c:v>
                </c:pt>
                <c:pt idx="203604">
                  <c:v>471.70064071118298</c:v>
                </c:pt>
                <c:pt idx="203605">
                  <c:v>471.70295746645598</c:v>
                </c:pt>
                <c:pt idx="203606">
                  <c:v>471.70527422173001</c:v>
                </c:pt>
                <c:pt idx="203607">
                  <c:v>471.70759097700301</c:v>
                </c:pt>
                <c:pt idx="203608">
                  <c:v>471.70990773227697</c:v>
                </c:pt>
                <c:pt idx="203609">
                  <c:v>471.71222448754997</c:v>
                </c:pt>
                <c:pt idx="203610">
                  <c:v>471.714541242824</c:v>
                </c:pt>
                <c:pt idx="203611">
                  <c:v>471.716857998097</c:v>
                </c:pt>
                <c:pt idx="203612">
                  <c:v>471.71917475337102</c:v>
                </c:pt>
                <c:pt idx="203613">
                  <c:v>471.72149150864402</c:v>
                </c:pt>
                <c:pt idx="203614">
                  <c:v>471.72380826391799</c:v>
                </c:pt>
                <c:pt idx="203615">
                  <c:v>471.72612501919099</c:v>
                </c:pt>
                <c:pt idx="203616">
                  <c:v>471.72844177446501</c:v>
                </c:pt>
                <c:pt idx="203617">
                  <c:v>471.73075852973801</c:v>
                </c:pt>
                <c:pt idx="203618">
                  <c:v>471.73307528501198</c:v>
                </c:pt>
                <c:pt idx="203619">
                  <c:v>471.73539204028498</c:v>
                </c:pt>
                <c:pt idx="203620">
                  <c:v>471.737708795559</c:v>
                </c:pt>
                <c:pt idx="203621">
                  <c:v>471.740025550832</c:v>
                </c:pt>
                <c:pt idx="203622">
                  <c:v>471.74234230610602</c:v>
                </c:pt>
                <c:pt idx="203623">
                  <c:v>471.74465906137902</c:v>
                </c:pt>
                <c:pt idx="203624">
                  <c:v>471.74697581665299</c:v>
                </c:pt>
                <c:pt idx="203625">
                  <c:v>471.74929257192599</c:v>
                </c:pt>
                <c:pt idx="203626">
                  <c:v>471.75160932720001</c:v>
                </c:pt>
                <c:pt idx="203627">
                  <c:v>471.75392608247301</c:v>
                </c:pt>
                <c:pt idx="203628">
                  <c:v>471.75624283774698</c:v>
                </c:pt>
                <c:pt idx="203629">
                  <c:v>471.75855959301998</c:v>
                </c:pt>
                <c:pt idx="203630">
                  <c:v>471.760876348294</c:v>
                </c:pt>
                <c:pt idx="203631">
                  <c:v>471.763193103567</c:v>
                </c:pt>
                <c:pt idx="203632">
                  <c:v>471.76550985884103</c:v>
                </c:pt>
                <c:pt idx="203633">
                  <c:v>471.76782661411499</c:v>
                </c:pt>
                <c:pt idx="203634">
                  <c:v>471.77014336938799</c:v>
                </c:pt>
                <c:pt idx="203635">
                  <c:v>471.77246012466202</c:v>
                </c:pt>
                <c:pt idx="203636">
                  <c:v>471.77477687993502</c:v>
                </c:pt>
                <c:pt idx="203637">
                  <c:v>471.77709363520898</c:v>
                </c:pt>
                <c:pt idx="203638">
                  <c:v>471.77941039048198</c:v>
                </c:pt>
                <c:pt idx="203639">
                  <c:v>471.78172714575601</c:v>
                </c:pt>
                <c:pt idx="203640">
                  <c:v>471.78404390102901</c:v>
                </c:pt>
                <c:pt idx="203641">
                  <c:v>471.78636065630297</c:v>
                </c:pt>
                <c:pt idx="203642">
                  <c:v>471.78867741157597</c:v>
                </c:pt>
                <c:pt idx="203643">
                  <c:v>471.79099416685</c:v>
                </c:pt>
                <c:pt idx="203644">
                  <c:v>471.793310922123</c:v>
                </c:pt>
                <c:pt idx="203645">
                  <c:v>471.79562767739702</c:v>
                </c:pt>
                <c:pt idx="203646">
                  <c:v>471.79794443267002</c:v>
                </c:pt>
                <c:pt idx="203647">
                  <c:v>471.80026118794399</c:v>
                </c:pt>
                <c:pt idx="203648">
                  <c:v>471.80257794321699</c:v>
                </c:pt>
                <c:pt idx="203649">
                  <c:v>471.80489469849101</c:v>
                </c:pt>
                <c:pt idx="203650">
                  <c:v>471.80721145376401</c:v>
                </c:pt>
                <c:pt idx="203651">
                  <c:v>471.80952820903798</c:v>
                </c:pt>
                <c:pt idx="203652">
                  <c:v>471.81184496431098</c:v>
                </c:pt>
                <c:pt idx="203653">
                  <c:v>471.814161719585</c:v>
                </c:pt>
                <c:pt idx="203654">
                  <c:v>471.816478474858</c:v>
                </c:pt>
                <c:pt idx="203655">
                  <c:v>471.81879523013203</c:v>
                </c:pt>
                <c:pt idx="203656">
                  <c:v>471.82111198540503</c:v>
                </c:pt>
                <c:pt idx="203657">
                  <c:v>471.82342874067899</c:v>
                </c:pt>
                <c:pt idx="203658">
                  <c:v>471.82574549595199</c:v>
                </c:pt>
                <c:pt idx="203659">
                  <c:v>471.82806225122602</c:v>
                </c:pt>
                <c:pt idx="203660">
                  <c:v>471.83037900649902</c:v>
                </c:pt>
                <c:pt idx="203661">
                  <c:v>471.83269576177298</c:v>
                </c:pt>
                <c:pt idx="203662">
                  <c:v>471.83501251704598</c:v>
                </c:pt>
                <c:pt idx="203663">
                  <c:v>471.83732927232001</c:v>
                </c:pt>
                <c:pt idx="203664">
                  <c:v>471.83964602759301</c:v>
                </c:pt>
                <c:pt idx="203665">
                  <c:v>471.84196278286697</c:v>
                </c:pt>
                <c:pt idx="203666">
                  <c:v>471.84427953813997</c:v>
                </c:pt>
                <c:pt idx="203667">
                  <c:v>471.846596293414</c:v>
                </c:pt>
                <c:pt idx="203668">
                  <c:v>471.848913048687</c:v>
                </c:pt>
                <c:pt idx="203669">
                  <c:v>471.85122980396102</c:v>
                </c:pt>
                <c:pt idx="203670">
                  <c:v>471.85354655923402</c:v>
                </c:pt>
                <c:pt idx="203671">
                  <c:v>471.85586331450799</c:v>
                </c:pt>
                <c:pt idx="203672">
                  <c:v>471.85818006978099</c:v>
                </c:pt>
                <c:pt idx="203673">
                  <c:v>471.86049682505501</c:v>
                </c:pt>
                <c:pt idx="203674">
                  <c:v>471.86281358032801</c:v>
                </c:pt>
                <c:pt idx="203675">
                  <c:v>471.86513033560198</c:v>
                </c:pt>
                <c:pt idx="203676">
                  <c:v>471.867447090876</c:v>
                </c:pt>
                <c:pt idx="203677">
                  <c:v>471.869763846149</c:v>
                </c:pt>
                <c:pt idx="203678">
                  <c:v>471.87208060142302</c:v>
                </c:pt>
                <c:pt idx="203679">
                  <c:v>471.87439735669602</c:v>
                </c:pt>
                <c:pt idx="203680">
                  <c:v>471.87671411196999</c:v>
                </c:pt>
                <c:pt idx="203681">
                  <c:v>471.87903086724299</c:v>
                </c:pt>
                <c:pt idx="203682">
                  <c:v>471.88134762251701</c:v>
                </c:pt>
                <c:pt idx="203683">
                  <c:v>471.88366437779001</c:v>
                </c:pt>
                <c:pt idx="203684">
                  <c:v>471.88598113306398</c:v>
                </c:pt>
                <c:pt idx="203685">
                  <c:v>471.88829788833698</c:v>
                </c:pt>
                <c:pt idx="203686">
                  <c:v>471.890614643611</c:v>
                </c:pt>
                <c:pt idx="203687">
                  <c:v>471.892931398884</c:v>
                </c:pt>
                <c:pt idx="203688">
                  <c:v>471.89524815415803</c:v>
                </c:pt>
                <c:pt idx="203689">
                  <c:v>471.89756490943103</c:v>
                </c:pt>
                <c:pt idx="203690">
                  <c:v>471.89988166470499</c:v>
                </c:pt>
                <c:pt idx="203691">
                  <c:v>471.90219841997799</c:v>
                </c:pt>
                <c:pt idx="203692">
                  <c:v>471.90451517525202</c:v>
                </c:pt>
                <c:pt idx="203693">
                  <c:v>471.90683193052502</c:v>
                </c:pt>
                <c:pt idx="203694">
                  <c:v>471.90914868579898</c:v>
                </c:pt>
                <c:pt idx="203695">
                  <c:v>471.91146544107198</c:v>
                </c:pt>
                <c:pt idx="203696">
                  <c:v>471.91378219634601</c:v>
                </c:pt>
                <c:pt idx="203697">
                  <c:v>471.91609895161901</c:v>
                </c:pt>
                <c:pt idx="203698">
                  <c:v>471.91841570689297</c:v>
                </c:pt>
                <c:pt idx="203699">
                  <c:v>471.92073246216597</c:v>
                </c:pt>
                <c:pt idx="203700">
                  <c:v>471.92304921744</c:v>
                </c:pt>
                <c:pt idx="203701">
                  <c:v>471.925365972713</c:v>
                </c:pt>
                <c:pt idx="203702">
                  <c:v>471.92768272798702</c:v>
                </c:pt>
                <c:pt idx="203703">
                  <c:v>471.92999948326002</c:v>
                </c:pt>
                <c:pt idx="203704">
                  <c:v>471.93231623853399</c:v>
                </c:pt>
                <c:pt idx="203705">
                  <c:v>471.93463299380699</c:v>
                </c:pt>
                <c:pt idx="203706">
                  <c:v>471.93694974908101</c:v>
                </c:pt>
                <c:pt idx="203707">
                  <c:v>471.93926650435401</c:v>
                </c:pt>
                <c:pt idx="203708">
                  <c:v>471.94158325962798</c:v>
                </c:pt>
                <c:pt idx="203709">
                  <c:v>471.94390001490098</c:v>
                </c:pt>
                <c:pt idx="203710">
                  <c:v>471.946216770175</c:v>
                </c:pt>
                <c:pt idx="203711">
                  <c:v>471.948533525448</c:v>
                </c:pt>
                <c:pt idx="203712">
                  <c:v>471.95085028072202</c:v>
                </c:pt>
                <c:pt idx="203713">
                  <c:v>471.95316703599502</c:v>
                </c:pt>
                <c:pt idx="203714">
                  <c:v>471.95548379126899</c:v>
                </c:pt>
                <c:pt idx="203715">
                  <c:v>471.95780054654199</c:v>
                </c:pt>
                <c:pt idx="203716">
                  <c:v>471.96011730181601</c:v>
                </c:pt>
                <c:pt idx="203717">
                  <c:v>471.96243405708901</c:v>
                </c:pt>
                <c:pt idx="203718">
                  <c:v>471.96475081236298</c:v>
                </c:pt>
                <c:pt idx="203719">
                  <c:v>471.967067567637</c:v>
                </c:pt>
                <c:pt idx="203720">
                  <c:v>471.96938432291</c:v>
                </c:pt>
                <c:pt idx="203721">
                  <c:v>471.97170107818403</c:v>
                </c:pt>
                <c:pt idx="203722">
                  <c:v>471.97401783345703</c:v>
                </c:pt>
                <c:pt idx="203723">
                  <c:v>471.97633458873099</c:v>
                </c:pt>
                <c:pt idx="203724">
                  <c:v>471.97865134400399</c:v>
                </c:pt>
                <c:pt idx="203725">
                  <c:v>471.98096809927802</c:v>
                </c:pt>
                <c:pt idx="203726">
                  <c:v>471.98328485455102</c:v>
                </c:pt>
                <c:pt idx="203727">
                  <c:v>471.98560160982498</c:v>
                </c:pt>
                <c:pt idx="203728">
                  <c:v>471.98791836509798</c:v>
                </c:pt>
                <c:pt idx="203729">
                  <c:v>471.99023512037201</c:v>
                </c:pt>
                <c:pt idx="203730">
                  <c:v>471.99255187564501</c:v>
                </c:pt>
                <c:pt idx="203731">
                  <c:v>471.99486863091897</c:v>
                </c:pt>
                <c:pt idx="203732">
                  <c:v>471.99718538619197</c:v>
                </c:pt>
                <c:pt idx="203733">
                  <c:v>471.999502141466</c:v>
                </c:pt>
                <c:pt idx="203734">
                  <c:v>472.001818896739</c:v>
                </c:pt>
                <c:pt idx="203735">
                  <c:v>472.00413565201302</c:v>
                </c:pt>
                <c:pt idx="203736">
                  <c:v>472.00645240728602</c:v>
                </c:pt>
                <c:pt idx="203737">
                  <c:v>472.00876916255999</c:v>
                </c:pt>
                <c:pt idx="203738">
                  <c:v>472.01108591783299</c:v>
                </c:pt>
                <c:pt idx="203739">
                  <c:v>472.01340267310701</c:v>
                </c:pt>
                <c:pt idx="203740">
                  <c:v>472.01571942838001</c:v>
                </c:pt>
                <c:pt idx="203741">
                  <c:v>472.01803618365398</c:v>
                </c:pt>
                <c:pt idx="203742">
                  <c:v>472.02035293892698</c:v>
                </c:pt>
                <c:pt idx="203743">
                  <c:v>472.022669694201</c:v>
                </c:pt>
                <c:pt idx="203744">
                  <c:v>472.024986449474</c:v>
                </c:pt>
                <c:pt idx="203745">
                  <c:v>472.02730320474802</c:v>
                </c:pt>
                <c:pt idx="203746">
                  <c:v>472.02961996002102</c:v>
                </c:pt>
                <c:pt idx="203747">
                  <c:v>472.03193671529499</c:v>
                </c:pt>
                <c:pt idx="203748">
                  <c:v>472.03425347056799</c:v>
                </c:pt>
                <c:pt idx="203749">
                  <c:v>472.03657022584201</c:v>
                </c:pt>
                <c:pt idx="203750">
                  <c:v>472.03888698111501</c:v>
                </c:pt>
                <c:pt idx="203751">
                  <c:v>472.04120373638898</c:v>
                </c:pt>
                <c:pt idx="203752">
                  <c:v>472.04352049166198</c:v>
                </c:pt>
                <c:pt idx="203753">
                  <c:v>472.045837246936</c:v>
                </c:pt>
                <c:pt idx="203754">
                  <c:v>472.048154002209</c:v>
                </c:pt>
                <c:pt idx="203755">
                  <c:v>472.05047075748303</c:v>
                </c:pt>
                <c:pt idx="203756">
                  <c:v>472.05278751275603</c:v>
                </c:pt>
                <c:pt idx="203757">
                  <c:v>472.05510426802999</c:v>
                </c:pt>
                <c:pt idx="203758">
                  <c:v>472.05742102330299</c:v>
                </c:pt>
                <c:pt idx="203759">
                  <c:v>472.05973777857702</c:v>
                </c:pt>
                <c:pt idx="203760">
                  <c:v>472.06205453385002</c:v>
                </c:pt>
                <c:pt idx="203761">
                  <c:v>472.06437128912398</c:v>
                </c:pt>
                <c:pt idx="203762">
                  <c:v>472.06668804439801</c:v>
                </c:pt>
                <c:pt idx="203763">
                  <c:v>472.06900479967101</c:v>
                </c:pt>
                <c:pt idx="203764">
                  <c:v>472.07132155494497</c:v>
                </c:pt>
                <c:pt idx="203765">
                  <c:v>472.07363831021797</c:v>
                </c:pt>
                <c:pt idx="203766">
                  <c:v>472.075955065492</c:v>
                </c:pt>
                <c:pt idx="203767">
                  <c:v>472.078271820765</c:v>
                </c:pt>
                <c:pt idx="203768">
                  <c:v>472.08058857603902</c:v>
                </c:pt>
                <c:pt idx="203769">
                  <c:v>472.08290533131202</c:v>
                </c:pt>
                <c:pt idx="203770">
                  <c:v>472.08522208658599</c:v>
                </c:pt>
                <c:pt idx="203771">
                  <c:v>472.08753884185899</c:v>
                </c:pt>
                <c:pt idx="203772">
                  <c:v>472.08985559713301</c:v>
                </c:pt>
                <c:pt idx="203773">
                  <c:v>472.09217235240601</c:v>
                </c:pt>
                <c:pt idx="203774">
                  <c:v>472.09448910767998</c:v>
                </c:pt>
                <c:pt idx="203775">
                  <c:v>472.09680586295298</c:v>
                </c:pt>
                <c:pt idx="203776">
                  <c:v>472.099122618227</c:v>
                </c:pt>
                <c:pt idx="203777">
                  <c:v>472.1014393735</c:v>
                </c:pt>
                <c:pt idx="203778">
                  <c:v>472.10375612877402</c:v>
                </c:pt>
                <c:pt idx="203779">
                  <c:v>472.10607288404702</c:v>
                </c:pt>
                <c:pt idx="203780">
                  <c:v>472.10838963932099</c:v>
                </c:pt>
                <c:pt idx="203781">
                  <c:v>472.11070639459399</c:v>
                </c:pt>
                <c:pt idx="203782">
                  <c:v>472.11302314986801</c:v>
                </c:pt>
                <c:pt idx="203783">
                  <c:v>472.11533990514101</c:v>
                </c:pt>
                <c:pt idx="203784">
                  <c:v>472.11765666041498</c:v>
                </c:pt>
                <c:pt idx="203785">
                  <c:v>472.11997341568798</c:v>
                </c:pt>
                <c:pt idx="203786">
                  <c:v>472.122290170962</c:v>
                </c:pt>
                <c:pt idx="203787">
                  <c:v>472.124606926235</c:v>
                </c:pt>
                <c:pt idx="203788">
                  <c:v>472.12692368150903</c:v>
                </c:pt>
                <c:pt idx="203789">
                  <c:v>472.12924043678203</c:v>
                </c:pt>
                <c:pt idx="203790">
                  <c:v>472.13155719205599</c:v>
                </c:pt>
                <c:pt idx="203791">
                  <c:v>472.13387394732899</c:v>
                </c:pt>
                <c:pt idx="203792">
                  <c:v>472.13619070260302</c:v>
                </c:pt>
                <c:pt idx="203793">
                  <c:v>472.13850745787602</c:v>
                </c:pt>
                <c:pt idx="203794">
                  <c:v>472.14082421314998</c:v>
                </c:pt>
                <c:pt idx="203795">
                  <c:v>472.14314096842298</c:v>
                </c:pt>
                <c:pt idx="203796">
                  <c:v>472.14545772369701</c:v>
                </c:pt>
                <c:pt idx="203797">
                  <c:v>472.14777447897001</c:v>
                </c:pt>
                <c:pt idx="203798">
                  <c:v>472.15009123424397</c:v>
                </c:pt>
                <c:pt idx="203799">
                  <c:v>472.15240798951697</c:v>
                </c:pt>
                <c:pt idx="203800">
                  <c:v>472.154724744791</c:v>
                </c:pt>
                <c:pt idx="203801">
                  <c:v>472.157041500064</c:v>
                </c:pt>
                <c:pt idx="203802">
                  <c:v>472.15935825533802</c:v>
                </c:pt>
                <c:pt idx="203803">
                  <c:v>472.16167501061199</c:v>
                </c:pt>
                <c:pt idx="203804">
                  <c:v>472.16399176588499</c:v>
                </c:pt>
                <c:pt idx="203805">
                  <c:v>472.16630852115901</c:v>
                </c:pt>
                <c:pt idx="203806">
                  <c:v>472.16862527643201</c:v>
                </c:pt>
                <c:pt idx="203807">
                  <c:v>472.17094203170598</c:v>
                </c:pt>
                <c:pt idx="203808">
                  <c:v>472.17325878697898</c:v>
                </c:pt>
                <c:pt idx="203809">
                  <c:v>472.175575542253</c:v>
                </c:pt>
                <c:pt idx="203810">
                  <c:v>472.177892297526</c:v>
                </c:pt>
                <c:pt idx="203811">
                  <c:v>472.18020905280002</c:v>
                </c:pt>
                <c:pt idx="203812">
                  <c:v>472.18252580807302</c:v>
                </c:pt>
                <c:pt idx="203813">
                  <c:v>472.18484256334699</c:v>
                </c:pt>
                <c:pt idx="203814">
                  <c:v>472.18715931861999</c:v>
                </c:pt>
                <c:pt idx="203815">
                  <c:v>472.18947607389401</c:v>
                </c:pt>
                <c:pt idx="203816">
                  <c:v>472.19179282916701</c:v>
                </c:pt>
                <c:pt idx="203817">
                  <c:v>472.19410958444098</c:v>
                </c:pt>
                <c:pt idx="203818">
                  <c:v>472.19642633971398</c:v>
                </c:pt>
                <c:pt idx="203819">
                  <c:v>472.198743094988</c:v>
                </c:pt>
                <c:pt idx="203820">
                  <c:v>472.201059850261</c:v>
                </c:pt>
                <c:pt idx="203821">
                  <c:v>472.20337660553503</c:v>
                </c:pt>
                <c:pt idx="203822">
                  <c:v>472.20569336080803</c:v>
                </c:pt>
                <c:pt idx="203823">
                  <c:v>472.20801011608199</c:v>
                </c:pt>
                <c:pt idx="203824">
                  <c:v>472.21032687135499</c:v>
                </c:pt>
                <c:pt idx="203825">
                  <c:v>472.21264362662902</c:v>
                </c:pt>
                <c:pt idx="203826">
                  <c:v>472.21496038190202</c:v>
                </c:pt>
                <c:pt idx="203827">
                  <c:v>472.21727713717598</c:v>
                </c:pt>
                <c:pt idx="203828">
                  <c:v>472.21959389244898</c:v>
                </c:pt>
                <c:pt idx="203829">
                  <c:v>472.22191064772301</c:v>
                </c:pt>
                <c:pt idx="203830">
                  <c:v>472.22422740299601</c:v>
                </c:pt>
                <c:pt idx="203831">
                  <c:v>472.22654415826997</c:v>
                </c:pt>
                <c:pt idx="203832">
                  <c:v>472.22886091354297</c:v>
                </c:pt>
                <c:pt idx="203833">
                  <c:v>472.231177668817</c:v>
                </c:pt>
                <c:pt idx="203834">
                  <c:v>472.23349442409</c:v>
                </c:pt>
                <c:pt idx="203835">
                  <c:v>472.23581117936402</c:v>
                </c:pt>
                <c:pt idx="203836">
                  <c:v>472.23812793463702</c:v>
                </c:pt>
                <c:pt idx="203837">
                  <c:v>472.24044468991099</c:v>
                </c:pt>
                <c:pt idx="203838">
                  <c:v>472.24276144518399</c:v>
                </c:pt>
                <c:pt idx="203839">
                  <c:v>472.24507820045801</c:v>
                </c:pt>
                <c:pt idx="203840">
                  <c:v>472.24739495573101</c:v>
                </c:pt>
                <c:pt idx="203841">
                  <c:v>472.24971171100498</c:v>
                </c:pt>
                <c:pt idx="203842">
                  <c:v>472.25202846627798</c:v>
                </c:pt>
                <c:pt idx="203843">
                  <c:v>472.254345221552</c:v>
                </c:pt>
                <c:pt idx="203844">
                  <c:v>472.256661976825</c:v>
                </c:pt>
                <c:pt idx="203845">
                  <c:v>472.25897873209902</c:v>
                </c:pt>
                <c:pt idx="203846">
                  <c:v>472.26129548737299</c:v>
                </c:pt>
                <c:pt idx="203847">
                  <c:v>472.26361224264599</c:v>
                </c:pt>
                <c:pt idx="203848">
                  <c:v>472.26592899792001</c:v>
                </c:pt>
                <c:pt idx="203849">
                  <c:v>472.26824575319301</c:v>
                </c:pt>
                <c:pt idx="203850">
                  <c:v>472.27056250846698</c:v>
                </c:pt>
                <c:pt idx="203851">
                  <c:v>472.27287926373998</c:v>
                </c:pt>
                <c:pt idx="203852">
                  <c:v>472.275196019014</c:v>
                </c:pt>
                <c:pt idx="203853">
                  <c:v>472.277512774287</c:v>
                </c:pt>
                <c:pt idx="203854">
                  <c:v>472.27982952956103</c:v>
                </c:pt>
                <c:pt idx="203855">
                  <c:v>472.28214628483403</c:v>
                </c:pt>
                <c:pt idx="203856">
                  <c:v>472.28446304010799</c:v>
                </c:pt>
                <c:pt idx="203857">
                  <c:v>472.28677979538099</c:v>
                </c:pt>
                <c:pt idx="203858">
                  <c:v>472.28909655065502</c:v>
                </c:pt>
                <c:pt idx="203859">
                  <c:v>472.29141330592802</c:v>
                </c:pt>
                <c:pt idx="203860">
                  <c:v>472.29373006120198</c:v>
                </c:pt>
                <c:pt idx="203861">
                  <c:v>472.29604681647498</c:v>
                </c:pt>
                <c:pt idx="203862">
                  <c:v>472.29836357174901</c:v>
                </c:pt>
                <c:pt idx="203863">
                  <c:v>472.30068032702201</c:v>
                </c:pt>
                <c:pt idx="203864">
                  <c:v>472.30299708229597</c:v>
                </c:pt>
                <c:pt idx="203865">
                  <c:v>472.30531383756897</c:v>
                </c:pt>
                <c:pt idx="203866">
                  <c:v>472.307630592843</c:v>
                </c:pt>
                <c:pt idx="203867">
                  <c:v>472.309947348116</c:v>
                </c:pt>
                <c:pt idx="203868">
                  <c:v>472.31226410339002</c:v>
                </c:pt>
                <c:pt idx="203869">
                  <c:v>472.31458085866302</c:v>
                </c:pt>
                <c:pt idx="203870">
                  <c:v>472.31689761393699</c:v>
                </c:pt>
                <c:pt idx="203871">
                  <c:v>472.31921436920999</c:v>
                </c:pt>
                <c:pt idx="203872">
                  <c:v>472.32153112448401</c:v>
                </c:pt>
                <c:pt idx="203873">
                  <c:v>472.32384787975701</c:v>
                </c:pt>
                <c:pt idx="203874">
                  <c:v>472.32616463503098</c:v>
                </c:pt>
                <c:pt idx="203875">
                  <c:v>472.32848139030398</c:v>
                </c:pt>
                <c:pt idx="203876">
                  <c:v>472.330798145578</c:v>
                </c:pt>
                <c:pt idx="203877">
                  <c:v>472.333114900851</c:v>
                </c:pt>
                <c:pt idx="203878">
                  <c:v>472.33543165612502</c:v>
                </c:pt>
                <c:pt idx="203879">
                  <c:v>472.33774841139802</c:v>
                </c:pt>
                <c:pt idx="203880">
                  <c:v>472.34006516667199</c:v>
                </c:pt>
                <c:pt idx="203881">
                  <c:v>472.34238192194499</c:v>
                </c:pt>
                <c:pt idx="203882">
                  <c:v>472.34469867721901</c:v>
                </c:pt>
                <c:pt idx="203883">
                  <c:v>472.34701543249201</c:v>
                </c:pt>
                <c:pt idx="203884">
                  <c:v>472.34933218776598</c:v>
                </c:pt>
                <c:pt idx="203885">
                  <c:v>472.35164894303898</c:v>
                </c:pt>
                <c:pt idx="203886">
                  <c:v>472.353965698313</c:v>
                </c:pt>
                <c:pt idx="203887">
                  <c:v>472.356282453586</c:v>
                </c:pt>
                <c:pt idx="203888">
                  <c:v>472.35859920886003</c:v>
                </c:pt>
                <c:pt idx="203889">
                  <c:v>472.36091596413399</c:v>
                </c:pt>
                <c:pt idx="203890">
                  <c:v>472.36323271940699</c:v>
                </c:pt>
                <c:pt idx="203891">
                  <c:v>472.36554947468102</c:v>
                </c:pt>
                <c:pt idx="203892">
                  <c:v>472.36786622995402</c:v>
                </c:pt>
                <c:pt idx="203893">
                  <c:v>472.37018298522798</c:v>
                </c:pt>
                <c:pt idx="203894">
                  <c:v>472.37249974050098</c:v>
                </c:pt>
                <c:pt idx="203895">
                  <c:v>472.37481649577501</c:v>
                </c:pt>
                <c:pt idx="203896">
                  <c:v>472.37713325104801</c:v>
                </c:pt>
                <c:pt idx="203897">
                  <c:v>472.37945000632197</c:v>
                </c:pt>
                <c:pt idx="203898">
                  <c:v>472.38176676159497</c:v>
                </c:pt>
                <c:pt idx="203899">
                  <c:v>472.384083516869</c:v>
                </c:pt>
                <c:pt idx="203900">
                  <c:v>472.386400272142</c:v>
                </c:pt>
                <c:pt idx="203901">
                  <c:v>472.38871702741602</c:v>
                </c:pt>
                <c:pt idx="203902">
                  <c:v>472.39103378268902</c:v>
                </c:pt>
                <c:pt idx="203903">
                  <c:v>472.39335053796299</c:v>
                </c:pt>
                <c:pt idx="203904">
                  <c:v>472.39566729323599</c:v>
                </c:pt>
                <c:pt idx="203905">
                  <c:v>472.39798404851001</c:v>
                </c:pt>
                <c:pt idx="203906">
                  <c:v>472.40030080378301</c:v>
                </c:pt>
                <c:pt idx="203907">
                  <c:v>472.40261755905698</c:v>
                </c:pt>
                <c:pt idx="203908">
                  <c:v>472.40493431432998</c:v>
                </c:pt>
                <c:pt idx="203909">
                  <c:v>472.407251069604</c:v>
                </c:pt>
                <c:pt idx="203910">
                  <c:v>472.409567824877</c:v>
                </c:pt>
                <c:pt idx="203911">
                  <c:v>472.41188458015102</c:v>
                </c:pt>
                <c:pt idx="203912">
                  <c:v>472.41420133542402</c:v>
                </c:pt>
                <c:pt idx="203913">
                  <c:v>472.41651809069799</c:v>
                </c:pt>
                <c:pt idx="203914">
                  <c:v>472.41883484597099</c:v>
                </c:pt>
                <c:pt idx="203915">
                  <c:v>472.42115160124501</c:v>
                </c:pt>
                <c:pt idx="203916">
                  <c:v>472.42346835651801</c:v>
                </c:pt>
                <c:pt idx="203917">
                  <c:v>472.42578511179198</c:v>
                </c:pt>
                <c:pt idx="203918">
                  <c:v>472.42810186706498</c:v>
                </c:pt>
                <c:pt idx="203919">
                  <c:v>472.430418622339</c:v>
                </c:pt>
                <c:pt idx="203920">
                  <c:v>472.432735377612</c:v>
                </c:pt>
                <c:pt idx="203921">
                  <c:v>472.43505213288603</c:v>
                </c:pt>
                <c:pt idx="203922">
                  <c:v>472.43736888815903</c:v>
                </c:pt>
                <c:pt idx="203923">
                  <c:v>472.43968564343299</c:v>
                </c:pt>
                <c:pt idx="203924">
                  <c:v>472.44200239870599</c:v>
                </c:pt>
                <c:pt idx="203925">
                  <c:v>472.44431915398002</c:v>
                </c:pt>
                <c:pt idx="203926">
                  <c:v>472.44663590925302</c:v>
                </c:pt>
                <c:pt idx="203927">
                  <c:v>472.44895266452698</c:v>
                </c:pt>
                <c:pt idx="203928">
                  <c:v>472.45126941979998</c:v>
                </c:pt>
                <c:pt idx="203929">
                  <c:v>472.45358617507401</c:v>
                </c:pt>
                <c:pt idx="203930">
                  <c:v>472.45590293034701</c:v>
                </c:pt>
                <c:pt idx="203931">
                  <c:v>472.45821968562097</c:v>
                </c:pt>
                <c:pt idx="203932">
                  <c:v>472.460536440895</c:v>
                </c:pt>
                <c:pt idx="203933">
                  <c:v>472.462853196168</c:v>
                </c:pt>
                <c:pt idx="203934">
                  <c:v>472.46516995144202</c:v>
                </c:pt>
                <c:pt idx="203935">
                  <c:v>472.46748670671502</c:v>
                </c:pt>
                <c:pt idx="203936">
                  <c:v>472.46980346198899</c:v>
                </c:pt>
                <c:pt idx="203937">
                  <c:v>472.47212021726199</c:v>
                </c:pt>
                <c:pt idx="203938">
                  <c:v>472.47443697253601</c:v>
                </c:pt>
                <c:pt idx="203939">
                  <c:v>472.47675372780901</c:v>
                </c:pt>
                <c:pt idx="203940">
                  <c:v>472.47907048308298</c:v>
                </c:pt>
                <c:pt idx="203941">
                  <c:v>472.48138723835598</c:v>
                </c:pt>
                <c:pt idx="203942">
                  <c:v>472.48370399363</c:v>
                </c:pt>
                <c:pt idx="203943">
                  <c:v>472.486020748903</c:v>
                </c:pt>
                <c:pt idx="203944">
                  <c:v>472.48833750417703</c:v>
                </c:pt>
                <c:pt idx="203945">
                  <c:v>472.49065425945003</c:v>
                </c:pt>
                <c:pt idx="203946">
                  <c:v>472.49297101472399</c:v>
                </c:pt>
                <c:pt idx="203947">
                  <c:v>472.49528776999699</c:v>
                </c:pt>
                <c:pt idx="203948">
                  <c:v>472.49760452527102</c:v>
                </c:pt>
                <c:pt idx="203949">
                  <c:v>472.49992128054402</c:v>
                </c:pt>
                <c:pt idx="203950">
                  <c:v>472.50223803581798</c:v>
                </c:pt>
                <c:pt idx="203951">
                  <c:v>472.50455479109098</c:v>
                </c:pt>
                <c:pt idx="203952">
                  <c:v>472.50687154636501</c:v>
                </c:pt>
                <c:pt idx="203953">
                  <c:v>472.50918830163801</c:v>
                </c:pt>
                <c:pt idx="203954">
                  <c:v>472.51150505691197</c:v>
                </c:pt>
                <c:pt idx="203955">
                  <c:v>472.51382181218497</c:v>
                </c:pt>
                <c:pt idx="203956">
                  <c:v>472.516138567459</c:v>
                </c:pt>
                <c:pt idx="203957">
                  <c:v>472.518455322732</c:v>
                </c:pt>
                <c:pt idx="203958">
                  <c:v>472.52077207800602</c:v>
                </c:pt>
                <c:pt idx="203959">
                  <c:v>472.52308883327902</c:v>
                </c:pt>
                <c:pt idx="203960">
                  <c:v>472.52540558855299</c:v>
                </c:pt>
                <c:pt idx="203961">
                  <c:v>472.52772234382599</c:v>
                </c:pt>
                <c:pt idx="203962">
                  <c:v>472.53003909910001</c:v>
                </c:pt>
                <c:pt idx="203963">
                  <c:v>472.53235585437301</c:v>
                </c:pt>
                <c:pt idx="203964">
                  <c:v>472.53467260964698</c:v>
                </c:pt>
                <c:pt idx="203965">
                  <c:v>472.53698936491998</c:v>
                </c:pt>
                <c:pt idx="203966">
                  <c:v>472.539306120194</c:v>
                </c:pt>
                <c:pt idx="203967">
                  <c:v>472.541622875467</c:v>
                </c:pt>
                <c:pt idx="203968">
                  <c:v>472.54393963074102</c:v>
                </c:pt>
                <c:pt idx="203969">
                  <c:v>472.54625638601402</c:v>
                </c:pt>
                <c:pt idx="203970">
                  <c:v>472.54857314128799</c:v>
                </c:pt>
                <c:pt idx="203971">
                  <c:v>472.55088989656099</c:v>
                </c:pt>
                <c:pt idx="203972">
                  <c:v>472.55320665183501</c:v>
                </c:pt>
                <c:pt idx="203973">
                  <c:v>472.55552340710801</c:v>
                </c:pt>
                <c:pt idx="203974">
                  <c:v>472.55784016238198</c:v>
                </c:pt>
                <c:pt idx="203975">
                  <c:v>472.560156917656</c:v>
                </c:pt>
                <c:pt idx="203976">
                  <c:v>472.562473672929</c:v>
                </c:pt>
                <c:pt idx="203977">
                  <c:v>472.56479042820303</c:v>
                </c:pt>
                <c:pt idx="203978">
                  <c:v>472.56710718347603</c:v>
                </c:pt>
                <c:pt idx="203979">
                  <c:v>472.56942393874999</c:v>
                </c:pt>
                <c:pt idx="203980">
                  <c:v>472.57174069402299</c:v>
                </c:pt>
                <c:pt idx="203981">
                  <c:v>472.57405744929702</c:v>
                </c:pt>
                <c:pt idx="203982">
                  <c:v>472.57637420457002</c:v>
                </c:pt>
                <c:pt idx="203983">
                  <c:v>472.57869095984398</c:v>
                </c:pt>
                <c:pt idx="203984">
                  <c:v>472.58100771511698</c:v>
                </c:pt>
                <c:pt idx="203985">
                  <c:v>472.58332447039101</c:v>
                </c:pt>
                <c:pt idx="203986">
                  <c:v>472.58564122566401</c:v>
                </c:pt>
                <c:pt idx="203987">
                  <c:v>472.58795798093797</c:v>
                </c:pt>
                <c:pt idx="203988">
                  <c:v>472.59027473621097</c:v>
                </c:pt>
                <c:pt idx="203989">
                  <c:v>472.592591491485</c:v>
                </c:pt>
                <c:pt idx="203990">
                  <c:v>472.594908246758</c:v>
                </c:pt>
                <c:pt idx="203991">
                  <c:v>472.59722500203202</c:v>
                </c:pt>
                <c:pt idx="203992">
                  <c:v>472.59954175730502</c:v>
                </c:pt>
                <c:pt idx="203993">
                  <c:v>472.60185851257899</c:v>
                </c:pt>
                <c:pt idx="203994">
                  <c:v>472.60417526785199</c:v>
                </c:pt>
                <c:pt idx="203995">
                  <c:v>472.60649202312601</c:v>
                </c:pt>
                <c:pt idx="203996">
                  <c:v>472.60880877839901</c:v>
                </c:pt>
                <c:pt idx="203997">
                  <c:v>472.61112553367298</c:v>
                </c:pt>
                <c:pt idx="203998">
                  <c:v>472.61344228894598</c:v>
                </c:pt>
                <c:pt idx="203999">
                  <c:v>472.61575904422</c:v>
                </c:pt>
                <c:pt idx="204000">
                  <c:v>472.618075799493</c:v>
                </c:pt>
                <c:pt idx="204001">
                  <c:v>472.62039255476702</c:v>
                </c:pt>
                <c:pt idx="204002">
                  <c:v>472.62270931004002</c:v>
                </c:pt>
                <c:pt idx="204003">
                  <c:v>472.62502606531399</c:v>
                </c:pt>
                <c:pt idx="204004">
                  <c:v>472.62734282058699</c:v>
                </c:pt>
                <c:pt idx="204005">
                  <c:v>472.62965957586101</c:v>
                </c:pt>
                <c:pt idx="204006">
                  <c:v>472.63197633113401</c:v>
                </c:pt>
                <c:pt idx="204007">
                  <c:v>472.63429308640798</c:v>
                </c:pt>
                <c:pt idx="204008">
                  <c:v>472.63660984168098</c:v>
                </c:pt>
                <c:pt idx="204009">
                  <c:v>472.638926596955</c:v>
                </c:pt>
                <c:pt idx="204010">
                  <c:v>472.641243352228</c:v>
                </c:pt>
                <c:pt idx="204011">
                  <c:v>472.64356010750203</c:v>
                </c:pt>
                <c:pt idx="204012">
                  <c:v>472.64587686277503</c:v>
                </c:pt>
                <c:pt idx="204013">
                  <c:v>472.64819361804899</c:v>
                </c:pt>
                <c:pt idx="204014">
                  <c:v>472.65051037332199</c:v>
                </c:pt>
                <c:pt idx="204015">
                  <c:v>472.65282712859602</c:v>
                </c:pt>
                <c:pt idx="204016">
                  <c:v>472.65514388386902</c:v>
                </c:pt>
                <c:pt idx="204017">
                  <c:v>472.65746063914298</c:v>
                </c:pt>
                <c:pt idx="204018">
                  <c:v>472.65977739441701</c:v>
                </c:pt>
                <c:pt idx="204019">
                  <c:v>472.66209414969001</c:v>
                </c:pt>
                <c:pt idx="204020">
                  <c:v>472.66441090496397</c:v>
                </c:pt>
                <c:pt idx="204021">
                  <c:v>472.66672766023697</c:v>
                </c:pt>
                <c:pt idx="204022">
                  <c:v>472.669044415511</c:v>
                </c:pt>
                <c:pt idx="204023">
                  <c:v>472.671361170784</c:v>
                </c:pt>
                <c:pt idx="204024">
                  <c:v>472.67367792605802</c:v>
                </c:pt>
                <c:pt idx="204025">
                  <c:v>472.67599468133102</c:v>
                </c:pt>
                <c:pt idx="204026">
                  <c:v>472.67831143660499</c:v>
                </c:pt>
                <c:pt idx="204027">
                  <c:v>472.68062819187799</c:v>
                </c:pt>
                <c:pt idx="204028">
                  <c:v>472.68294494715201</c:v>
                </c:pt>
                <c:pt idx="204029">
                  <c:v>472.68526170242501</c:v>
                </c:pt>
                <c:pt idx="204030">
                  <c:v>472.68757845769898</c:v>
                </c:pt>
                <c:pt idx="204031">
                  <c:v>472.68989521297198</c:v>
                </c:pt>
                <c:pt idx="204032">
                  <c:v>472.692211968246</c:v>
                </c:pt>
                <c:pt idx="204033">
                  <c:v>472.694528723519</c:v>
                </c:pt>
                <c:pt idx="204034">
                  <c:v>472.69684547879302</c:v>
                </c:pt>
                <c:pt idx="204035">
                  <c:v>472.69916223406602</c:v>
                </c:pt>
                <c:pt idx="204036">
                  <c:v>472.70147898933999</c:v>
                </c:pt>
                <c:pt idx="204037">
                  <c:v>472.70379574461299</c:v>
                </c:pt>
                <c:pt idx="204038">
                  <c:v>472.70611249988701</c:v>
                </c:pt>
                <c:pt idx="204039">
                  <c:v>472.70842925516001</c:v>
                </c:pt>
                <c:pt idx="204040">
                  <c:v>472.71074601043398</c:v>
                </c:pt>
                <c:pt idx="204041">
                  <c:v>472.71306276570698</c:v>
                </c:pt>
                <c:pt idx="204042">
                  <c:v>472.715379520981</c:v>
                </c:pt>
                <c:pt idx="204043">
                  <c:v>472.717696276254</c:v>
                </c:pt>
                <c:pt idx="204044">
                  <c:v>472.72001303152803</c:v>
                </c:pt>
                <c:pt idx="204045">
                  <c:v>472.72232978680103</c:v>
                </c:pt>
                <c:pt idx="204046">
                  <c:v>472.72464654207499</c:v>
                </c:pt>
                <c:pt idx="204047">
                  <c:v>472.72696329734799</c:v>
                </c:pt>
                <c:pt idx="204048">
                  <c:v>472.72928005262202</c:v>
                </c:pt>
                <c:pt idx="204049">
                  <c:v>472.73159680789502</c:v>
                </c:pt>
                <c:pt idx="204050">
                  <c:v>472.73391356316898</c:v>
                </c:pt>
                <c:pt idx="204051">
                  <c:v>472.73623031844198</c:v>
                </c:pt>
                <c:pt idx="204052">
                  <c:v>472.73854707371601</c:v>
                </c:pt>
                <c:pt idx="204053">
                  <c:v>472.74086382898901</c:v>
                </c:pt>
                <c:pt idx="204054">
                  <c:v>472.74318058426297</c:v>
                </c:pt>
                <c:pt idx="204055">
                  <c:v>472.74549733953597</c:v>
                </c:pt>
                <c:pt idx="204056">
                  <c:v>472.74781409481</c:v>
                </c:pt>
                <c:pt idx="204057">
                  <c:v>472.750130850083</c:v>
                </c:pt>
                <c:pt idx="204058">
                  <c:v>472.75244760535702</c:v>
                </c:pt>
                <c:pt idx="204059">
                  <c:v>472.75476436063099</c:v>
                </c:pt>
                <c:pt idx="204060">
                  <c:v>472.75708111590399</c:v>
                </c:pt>
                <c:pt idx="204061">
                  <c:v>472.75939787117801</c:v>
                </c:pt>
                <c:pt idx="204062">
                  <c:v>472.76171462645101</c:v>
                </c:pt>
                <c:pt idx="204063">
                  <c:v>472.76403138172498</c:v>
                </c:pt>
                <c:pt idx="204064">
                  <c:v>472.76634813699798</c:v>
                </c:pt>
                <c:pt idx="204065">
                  <c:v>472.768664892272</c:v>
                </c:pt>
                <c:pt idx="204066">
                  <c:v>472.770981647545</c:v>
                </c:pt>
                <c:pt idx="204067">
                  <c:v>472.77329840281902</c:v>
                </c:pt>
                <c:pt idx="204068">
                  <c:v>472.77561515809202</c:v>
                </c:pt>
                <c:pt idx="204069">
                  <c:v>472.77793191336599</c:v>
                </c:pt>
                <c:pt idx="204070">
                  <c:v>472.78024866863899</c:v>
                </c:pt>
                <c:pt idx="204071">
                  <c:v>472.78256542391301</c:v>
                </c:pt>
                <c:pt idx="204072">
                  <c:v>472.78488217918601</c:v>
                </c:pt>
                <c:pt idx="204073">
                  <c:v>472.78719893445998</c:v>
                </c:pt>
                <c:pt idx="204074">
                  <c:v>472.78951568973298</c:v>
                </c:pt>
                <c:pt idx="204075">
                  <c:v>472.791832445007</c:v>
                </c:pt>
                <c:pt idx="204076">
                  <c:v>472.79414920028</c:v>
                </c:pt>
                <c:pt idx="204077">
                  <c:v>472.79646595555403</c:v>
                </c:pt>
                <c:pt idx="204078">
                  <c:v>472.79878271082703</c:v>
                </c:pt>
                <c:pt idx="204079">
                  <c:v>472.80109946610099</c:v>
                </c:pt>
                <c:pt idx="204080">
                  <c:v>472.80341622137399</c:v>
                </c:pt>
                <c:pt idx="204081">
                  <c:v>472.80573297664802</c:v>
                </c:pt>
                <c:pt idx="204082">
                  <c:v>472.80804973192102</c:v>
                </c:pt>
                <c:pt idx="204083">
                  <c:v>472.81036648719498</c:v>
                </c:pt>
                <c:pt idx="204084">
                  <c:v>472.81268324246798</c:v>
                </c:pt>
                <c:pt idx="204085">
                  <c:v>472.81499999774201</c:v>
                </c:pt>
                <c:pt idx="204086">
                  <c:v>472.81731675301501</c:v>
                </c:pt>
                <c:pt idx="204087">
                  <c:v>472.81963350828897</c:v>
                </c:pt>
                <c:pt idx="204088">
                  <c:v>472.82195026356197</c:v>
                </c:pt>
                <c:pt idx="204089">
                  <c:v>472.824267018836</c:v>
                </c:pt>
                <c:pt idx="204090">
                  <c:v>472.826583774109</c:v>
                </c:pt>
                <c:pt idx="204091">
                  <c:v>472.82890052938302</c:v>
                </c:pt>
                <c:pt idx="204092">
                  <c:v>472.83121728465602</c:v>
                </c:pt>
                <c:pt idx="204093">
                  <c:v>472.83353403992999</c:v>
                </c:pt>
                <c:pt idx="204094">
                  <c:v>472.83585079520299</c:v>
                </c:pt>
                <c:pt idx="204095">
                  <c:v>472.83816755047701</c:v>
                </c:pt>
                <c:pt idx="204096">
                  <c:v>472.84048430575001</c:v>
                </c:pt>
                <c:pt idx="204097">
                  <c:v>472.84280106102398</c:v>
                </c:pt>
                <c:pt idx="204098">
                  <c:v>472.84511781629698</c:v>
                </c:pt>
                <c:pt idx="204099">
                  <c:v>472.847434571571</c:v>
                </c:pt>
                <c:pt idx="204100">
                  <c:v>472.849751326844</c:v>
                </c:pt>
                <c:pt idx="204101">
                  <c:v>472.85206808211802</c:v>
                </c:pt>
                <c:pt idx="204102">
                  <c:v>472.85438483739199</c:v>
                </c:pt>
                <c:pt idx="204103">
                  <c:v>472.85670159266499</c:v>
                </c:pt>
                <c:pt idx="204104">
                  <c:v>472.85901834793901</c:v>
                </c:pt>
                <c:pt idx="204105">
                  <c:v>472.86133510321201</c:v>
                </c:pt>
                <c:pt idx="204106">
                  <c:v>472.86365185848598</c:v>
                </c:pt>
                <c:pt idx="204107">
                  <c:v>472.86596861375898</c:v>
                </c:pt>
                <c:pt idx="204108">
                  <c:v>472.868285369033</c:v>
                </c:pt>
                <c:pt idx="204109">
                  <c:v>472.870602124306</c:v>
                </c:pt>
                <c:pt idx="204110">
                  <c:v>472.87291887958003</c:v>
                </c:pt>
                <c:pt idx="204111">
                  <c:v>472.87523563485303</c:v>
                </c:pt>
                <c:pt idx="204112">
                  <c:v>472.87755239012699</c:v>
                </c:pt>
                <c:pt idx="204113">
                  <c:v>472.87986914539999</c:v>
                </c:pt>
                <c:pt idx="204114">
                  <c:v>472.88218590067402</c:v>
                </c:pt>
                <c:pt idx="204115">
                  <c:v>472.88450265594702</c:v>
                </c:pt>
                <c:pt idx="204116">
                  <c:v>472.88681941122098</c:v>
                </c:pt>
                <c:pt idx="204117">
                  <c:v>472.88913616649398</c:v>
                </c:pt>
                <c:pt idx="204118">
                  <c:v>472.89145292176801</c:v>
                </c:pt>
                <c:pt idx="204119">
                  <c:v>472.89376967704101</c:v>
                </c:pt>
                <c:pt idx="204120">
                  <c:v>472.89608643231497</c:v>
                </c:pt>
                <c:pt idx="204121">
                  <c:v>472.89840318758797</c:v>
                </c:pt>
                <c:pt idx="204122">
                  <c:v>472.900719942862</c:v>
                </c:pt>
                <c:pt idx="204123">
                  <c:v>472.903036698135</c:v>
                </c:pt>
                <c:pt idx="204124">
                  <c:v>472.90535345340902</c:v>
                </c:pt>
                <c:pt idx="204125">
                  <c:v>472.90767020868202</c:v>
                </c:pt>
                <c:pt idx="204126">
                  <c:v>472.90998696395599</c:v>
                </c:pt>
                <c:pt idx="204127">
                  <c:v>472.91230371922899</c:v>
                </c:pt>
                <c:pt idx="204128">
                  <c:v>472.91462047450301</c:v>
                </c:pt>
                <c:pt idx="204129">
                  <c:v>472.91693722977601</c:v>
                </c:pt>
                <c:pt idx="204130">
                  <c:v>472.91925398504998</c:v>
                </c:pt>
                <c:pt idx="204131">
                  <c:v>472.92157074032298</c:v>
                </c:pt>
                <c:pt idx="204132">
                  <c:v>472.923887495597</c:v>
                </c:pt>
                <c:pt idx="204133">
                  <c:v>472.92620425087</c:v>
                </c:pt>
                <c:pt idx="204134">
                  <c:v>472.92852100614402</c:v>
                </c:pt>
                <c:pt idx="204135">
                  <c:v>472.93083776141702</c:v>
                </c:pt>
                <c:pt idx="204136">
                  <c:v>472.93315451669099</c:v>
                </c:pt>
                <c:pt idx="204137">
                  <c:v>472.93547127196399</c:v>
                </c:pt>
                <c:pt idx="204138">
                  <c:v>472.93778802723801</c:v>
                </c:pt>
                <c:pt idx="204139">
                  <c:v>472.94010478251101</c:v>
                </c:pt>
                <c:pt idx="204140">
                  <c:v>472.94242153778498</c:v>
                </c:pt>
                <c:pt idx="204141">
                  <c:v>472.94473829305798</c:v>
                </c:pt>
                <c:pt idx="204142">
                  <c:v>472.947055048332</c:v>
                </c:pt>
                <c:pt idx="204143">
                  <c:v>472.949371803605</c:v>
                </c:pt>
                <c:pt idx="204144">
                  <c:v>472.95168855887903</c:v>
                </c:pt>
                <c:pt idx="204145">
                  <c:v>472.95400531415299</c:v>
                </c:pt>
                <c:pt idx="204146">
                  <c:v>472.95632206942599</c:v>
                </c:pt>
                <c:pt idx="204147">
                  <c:v>472.95863882470002</c:v>
                </c:pt>
                <c:pt idx="204148">
                  <c:v>472.96095557997302</c:v>
                </c:pt>
                <c:pt idx="204149">
                  <c:v>472.96327233524698</c:v>
                </c:pt>
                <c:pt idx="204150">
                  <c:v>472.96558909051998</c:v>
                </c:pt>
                <c:pt idx="204151">
                  <c:v>472.96790584579401</c:v>
                </c:pt>
                <c:pt idx="204152">
                  <c:v>472.97022260106701</c:v>
                </c:pt>
                <c:pt idx="204153">
                  <c:v>472.97253935634097</c:v>
                </c:pt>
                <c:pt idx="204154">
                  <c:v>472.97485611161397</c:v>
                </c:pt>
                <c:pt idx="204155">
                  <c:v>472.977172866888</c:v>
                </c:pt>
                <c:pt idx="204156">
                  <c:v>472.979489622161</c:v>
                </c:pt>
                <c:pt idx="204157">
                  <c:v>472.98180637743502</c:v>
                </c:pt>
                <c:pt idx="204158">
                  <c:v>472.98412313270802</c:v>
                </c:pt>
                <c:pt idx="204159">
                  <c:v>472.98643988798199</c:v>
                </c:pt>
                <c:pt idx="204160">
                  <c:v>472.98875664325499</c:v>
                </c:pt>
                <c:pt idx="204161">
                  <c:v>472.99107339852901</c:v>
                </c:pt>
                <c:pt idx="204162">
                  <c:v>472.99339015380201</c:v>
                </c:pt>
                <c:pt idx="204163">
                  <c:v>472.99570690907598</c:v>
                </c:pt>
                <c:pt idx="204164">
                  <c:v>472.99802366434898</c:v>
                </c:pt>
                <c:pt idx="204165">
                  <c:v>473.000340419623</c:v>
                </c:pt>
                <c:pt idx="204166">
                  <c:v>473.002657174896</c:v>
                </c:pt>
                <c:pt idx="204167">
                  <c:v>473.00497393017002</c:v>
                </c:pt>
                <c:pt idx="204168">
                  <c:v>473.00729068544302</c:v>
                </c:pt>
                <c:pt idx="204169">
                  <c:v>473.00960744071699</c:v>
                </c:pt>
                <c:pt idx="204170">
                  <c:v>473.01192419598999</c:v>
                </c:pt>
                <c:pt idx="204171">
                  <c:v>473.01424095126401</c:v>
                </c:pt>
                <c:pt idx="204172">
                  <c:v>473.01655770653701</c:v>
                </c:pt>
                <c:pt idx="204173">
                  <c:v>473.01887446181098</c:v>
                </c:pt>
                <c:pt idx="204174">
                  <c:v>473.02119121708398</c:v>
                </c:pt>
                <c:pt idx="204175">
                  <c:v>473.023507972358</c:v>
                </c:pt>
                <c:pt idx="204176">
                  <c:v>473.025824727631</c:v>
                </c:pt>
                <c:pt idx="204177">
                  <c:v>473.02814148290503</c:v>
                </c:pt>
                <c:pt idx="204178">
                  <c:v>473.03045823817803</c:v>
                </c:pt>
                <c:pt idx="204179">
                  <c:v>473.03277499345199</c:v>
                </c:pt>
                <c:pt idx="204180">
                  <c:v>473.03509174872499</c:v>
                </c:pt>
                <c:pt idx="204181">
                  <c:v>473.03740850399902</c:v>
                </c:pt>
                <c:pt idx="204182">
                  <c:v>473.03972525927202</c:v>
                </c:pt>
                <c:pt idx="204183">
                  <c:v>473.04204201454598</c:v>
                </c:pt>
                <c:pt idx="204184">
                  <c:v>473.04435876981898</c:v>
                </c:pt>
                <c:pt idx="204185">
                  <c:v>473.04667552509301</c:v>
                </c:pt>
                <c:pt idx="204186">
                  <c:v>473.04899228036601</c:v>
                </c:pt>
                <c:pt idx="204187">
                  <c:v>473.05130903563997</c:v>
                </c:pt>
                <c:pt idx="204188">
                  <c:v>473.053625790914</c:v>
                </c:pt>
                <c:pt idx="204189">
                  <c:v>473.055942546187</c:v>
                </c:pt>
                <c:pt idx="204190">
                  <c:v>473.05825930146102</c:v>
                </c:pt>
                <c:pt idx="204191">
                  <c:v>473.06057605673402</c:v>
                </c:pt>
                <c:pt idx="204192">
                  <c:v>473.06289281200799</c:v>
                </c:pt>
                <c:pt idx="204193">
                  <c:v>473.06520956728099</c:v>
                </c:pt>
                <c:pt idx="204194">
                  <c:v>473.06752632255501</c:v>
                </c:pt>
                <c:pt idx="204195">
                  <c:v>473.06984307782801</c:v>
                </c:pt>
                <c:pt idx="204196">
                  <c:v>473.07215983310198</c:v>
                </c:pt>
                <c:pt idx="204197">
                  <c:v>473.07447658837498</c:v>
                </c:pt>
                <c:pt idx="204198">
                  <c:v>473.076793343649</c:v>
                </c:pt>
                <c:pt idx="204199">
                  <c:v>473.079110098922</c:v>
                </c:pt>
                <c:pt idx="204200">
                  <c:v>473.08142685419602</c:v>
                </c:pt>
                <c:pt idx="204201">
                  <c:v>473.08374360946902</c:v>
                </c:pt>
                <c:pt idx="204202">
                  <c:v>473.08606036474299</c:v>
                </c:pt>
                <c:pt idx="204203">
                  <c:v>473.08837712001599</c:v>
                </c:pt>
                <c:pt idx="204204">
                  <c:v>473.09069387529001</c:v>
                </c:pt>
                <c:pt idx="204205">
                  <c:v>473.09301063056301</c:v>
                </c:pt>
                <c:pt idx="204206">
                  <c:v>473.09532738583698</c:v>
                </c:pt>
                <c:pt idx="204207">
                  <c:v>473.09764414110998</c:v>
                </c:pt>
                <c:pt idx="204208">
                  <c:v>473.099960896384</c:v>
                </c:pt>
                <c:pt idx="204209">
                  <c:v>473.102277651657</c:v>
                </c:pt>
                <c:pt idx="204210">
                  <c:v>473.10459440693103</c:v>
                </c:pt>
                <c:pt idx="204211">
                  <c:v>473.10691116220403</c:v>
                </c:pt>
                <c:pt idx="204212">
                  <c:v>473.10922791747799</c:v>
                </c:pt>
                <c:pt idx="204213">
                  <c:v>473.11154467275099</c:v>
                </c:pt>
                <c:pt idx="204214">
                  <c:v>473.11386142802502</c:v>
                </c:pt>
                <c:pt idx="204215">
                  <c:v>473.11617818329802</c:v>
                </c:pt>
                <c:pt idx="204216">
                  <c:v>473.11849493857198</c:v>
                </c:pt>
                <c:pt idx="204217">
                  <c:v>473.12081169384498</c:v>
                </c:pt>
                <c:pt idx="204218">
                  <c:v>473.12312844911901</c:v>
                </c:pt>
                <c:pt idx="204219">
                  <c:v>473.12544520439201</c:v>
                </c:pt>
                <c:pt idx="204220">
                  <c:v>473.12776195966597</c:v>
                </c:pt>
                <c:pt idx="204221">
                  <c:v>473.13007871493897</c:v>
                </c:pt>
                <c:pt idx="204222">
                  <c:v>473.132395470213</c:v>
                </c:pt>
                <c:pt idx="204223">
                  <c:v>473.134712225486</c:v>
                </c:pt>
                <c:pt idx="204224">
                  <c:v>473.13702898076002</c:v>
                </c:pt>
                <c:pt idx="204225">
                  <c:v>473.13934573603302</c:v>
                </c:pt>
                <c:pt idx="204226">
                  <c:v>473.14166249130699</c:v>
                </c:pt>
                <c:pt idx="204227">
                  <c:v>473.14397924657999</c:v>
                </c:pt>
                <c:pt idx="204228">
                  <c:v>473.14629600185401</c:v>
                </c:pt>
                <c:pt idx="204229">
                  <c:v>473.14861275712701</c:v>
                </c:pt>
                <c:pt idx="204230">
                  <c:v>473.15092951240098</c:v>
                </c:pt>
                <c:pt idx="204231">
                  <c:v>473.153246267675</c:v>
                </c:pt>
                <c:pt idx="204232">
                  <c:v>473.155563022948</c:v>
                </c:pt>
                <c:pt idx="204233">
                  <c:v>473.15787977822202</c:v>
                </c:pt>
                <c:pt idx="204234">
                  <c:v>473.16019653349503</c:v>
                </c:pt>
                <c:pt idx="204235">
                  <c:v>473.16251328876899</c:v>
                </c:pt>
                <c:pt idx="204236">
                  <c:v>473.16483004404199</c:v>
                </c:pt>
                <c:pt idx="204237">
                  <c:v>473.16714679931601</c:v>
                </c:pt>
                <c:pt idx="204238">
                  <c:v>473.16946355458902</c:v>
                </c:pt>
                <c:pt idx="204239">
                  <c:v>473.17178030986298</c:v>
                </c:pt>
                <c:pt idx="204240">
                  <c:v>473.17409706513598</c:v>
                </c:pt>
                <c:pt idx="204241">
                  <c:v>473.17641382041</c:v>
                </c:pt>
                <c:pt idx="204242">
                  <c:v>473.17873057568301</c:v>
                </c:pt>
                <c:pt idx="204243">
                  <c:v>473.18104733095703</c:v>
                </c:pt>
                <c:pt idx="204244">
                  <c:v>473.18336408622997</c:v>
                </c:pt>
                <c:pt idx="204245">
                  <c:v>473.18568084150399</c:v>
                </c:pt>
                <c:pt idx="204246">
                  <c:v>473.187997596777</c:v>
                </c:pt>
                <c:pt idx="204247">
                  <c:v>473.19031435205102</c:v>
                </c:pt>
                <c:pt idx="204248">
                  <c:v>473.19263110732402</c:v>
                </c:pt>
                <c:pt idx="204249">
                  <c:v>473.19494786259799</c:v>
                </c:pt>
                <c:pt idx="204250">
                  <c:v>473.19726461787099</c:v>
                </c:pt>
                <c:pt idx="204251">
                  <c:v>473.19958137314501</c:v>
                </c:pt>
                <c:pt idx="204252">
                  <c:v>473.20189812841801</c:v>
                </c:pt>
                <c:pt idx="204253">
                  <c:v>473.20421488369198</c:v>
                </c:pt>
                <c:pt idx="204254">
                  <c:v>473.20653163896498</c:v>
                </c:pt>
                <c:pt idx="204255">
                  <c:v>473.208848394239</c:v>
                </c:pt>
                <c:pt idx="204256">
                  <c:v>473.211165149512</c:v>
                </c:pt>
                <c:pt idx="204257">
                  <c:v>473.21348190478602</c:v>
                </c:pt>
                <c:pt idx="204258">
                  <c:v>473.21579866005902</c:v>
                </c:pt>
                <c:pt idx="204259">
                  <c:v>473.21811541533299</c:v>
                </c:pt>
                <c:pt idx="204260">
                  <c:v>473.22043217060599</c:v>
                </c:pt>
                <c:pt idx="204261">
                  <c:v>473.22274892588001</c:v>
                </c:pt>
                <c:pt idx="204262">
                  <c:v>473.22506568115301</c:v>
                </c:pt>
                <c:pt idx="204263">
                  <c:v>473.22738243642698</c:v>
                </c:pt>
                <c:pt idx="204264">
                  <c:v>473.22969919169998</c:v>
                </c:pt>
                <c:pt idx="204265">
                  <c:v>473.232015946974</c:v>
                </c:pt>
                <c:pt idx="204266">
                  <c:v>473.234332702247</c:v>
                </c:pt>
                <c:pt idx="204267">
                  <c:v>473.23664945752103</c:v>
                </c:pt>
                <c:pt idx="204268">
                  <c:v>473.23896621279403</c:v>
                </c:pt>
                <c:pt idx="204269">
                  <c:v>473.24128296806799</c:v>
                </c:pt>
                <c:pt idx="204270">
                  <c:v>473.24359972334099</c:v>
                </c:pt>
                <c:pt idx="204271">
                  <c:v>473.24591647861502</c:v>
                </c:pt>
                <c:pt idx="204272">
                  <c:v>473.24823323388802</c:v>
                </c:pt>
                <c:pt idx="204273">
                  <c:v>473.25054998916198</c:v>
                </c:pt>
                <c:pt idx="204274">
                  <c:v>473.25286674443601</c:v>
                </c:pt>
                <c:pt idx="204275">
                  <c:v>473.25518349970901</c:v>
                </c:pt>
                <c:pt idx="204276">
                  <c:v>473.25750025498297</c:v>
                </c:pt>
                <c:pt idx="204277">
                  <c:v>473.25981701025597</c:v>
                </c:pt>
                <c:pt idx="204278">
                  <c:v>473.26213376553</c:v>
                </c:pt>
                <c:pt idx="204279">
                  <c:v>473.264450520803</c:v>
                </c:pt>
                <c:pt idx="204280">
                  <c:v>473.26676727607702</c:v>
                </c:pt>
                <c:pt idx="204281">
                  <c:v>473.26908403135002</c:v>
                </c:pt>
                <c:pt idx="204282">
                  <c:v>473.27140078662399</c:v>
                </c:pt>
                <c:pt idx="204283">
                  <c:v>473.27371754189699</c:v>
                </c:pt>
                <c:pt idx="204284">
                  <c:v>473.27603429717101</c:v>
                </c:pt>
                <c:pt idx="204285">
                  <c:v>473.27835105244401</c:v>
                </c:pt>
                <c:pt idx="204286">
                  <c:v>473.28066780771798</c:v>
                </c:pt>
                <c:pt idx="204287">
                  <c:v>473.28298456299098</c:v>
                </c:pt>
                <c:pt idx="204288">
                  <c:v>473.285301318265</c:v>
                </c:pt>
                <c:pt idx="204289">
                  <c:v>473.287618073538</c:v>
                </c:pt>
                <c:pt idx="204290">
                  <c:v>473.28993482881202</c:v>
                </c:pt>
                <c:pt idx="204291">
                  <c:v>473.29225158408502</c:v>
                </c:pt>
                <c:pt idx="204292">
                  <c:v>473.29456833935899</c:v>
                </c:pt>
                <c:pt idx="204293">
                  <c:v>473.29688509463199</c:v>
                </c:pt>
                <c:pt idx="204294">
                  <c:v>473.29920184990601</c:v>
                </c:pt>
                <c:pt idx="204295">
                  <c:v>473.30151860517901</c:v>
                </c:pt>
                <c:pt idx="204296">
                  <c:v>473.30383536045298</c:v>
                </c:pt>
                <c:pt idx="204297">
                  <c:v>473.30615211572598</c:v>
                </c:pt>
                <c:pt idx="204298">
                  <c:v>473.308468871</c:v>
                </c:pt>
                <c:pt idx="204299">
                  <c:v>473.310785626273</c:v>
                </c:pt>
                <c:pt idx="204300">
                  <c:v>473.31310238154703</c:v>
                </c:pt>
                <c:pt idx="204301">
                  <c:v>473.31541913682003</c:v>
                </c:pt>
                <c:pt idx="204302">
                  <c:v>473.31773589209399</c:v>
                </c:pt>
                <c:pt idx="204303">
                  <c:v>473.32005264736699</c:v>
                </c:pt>
                <c:pt idx="204304">
                  <c:v>473.32236940264102</c:v>
                </c:pt>
                <c:pt idx="204305">
                  <c:v>473.32468615791402</c:v>
                </c:pt>
                <c:pt idx="204306">
                  <c:v>473.32700291318798</c:v>
                </c:pt>
                <c:pt idx="204307">
                  <c:v>473.32931966846098</c:v>
                </c:pt>
                <c:pt idx="204308">
                  <c:v>473.33163642373501</c:v>
                </c:pt>
                <c:pt idx="204309">
                  <c:v>473.33395317900801</c:v>
                </c:pt>
                <c:pt idx="204310">
                  <c:v>473.33626993428197</c:v>
                </c:pt>
                <c:pt idx="204311">
                  <c:v>473.33858668955497</c:v>
                </c:pt>
                <c:pt idx="204312">
                  <c:v>473.340903444829</c:v>
                </c:pt>
                <c:pt idx="204313">
                  <c:v>473.343220200102</c:v>
                </c:pt>
                <c:pt idx="204314">
                  <c:v>473.34553695537602</c:v>
                </c:pt>
                <c:pt idx="204315">
                  <c:v>473.34785371064999</c:v>
                </c:pt>
                <c:pt idx="204316">
                  <c:v>473.35017046592299</c:v>
                </c:pt>
                <c:pt idx="204317">
                  <c:v>473.35248722119701</c:v>
                </c:pt>
                <c:pt idx="204318">
                  <c:v>473.35480397647001</c:v>
                </c:pt>
                <c:pt idx="204319">
                  <c:v>473.35712073174398</c:v>
                </c:pt>
                <c:pt idx="204320">
                  <c:v>473.35943748701698</c:v>
                </c:pt>
                <c:pt idx="204321">
                  <c:v>473.361754242291</c:v>
                </c:pt>
                <c:pt idx="204322">
                  <c:v>473.364070997564</c:v>
                </c:pt>
                <c:pt idx="204323">
                  <c:v>473.36638775283802</c:v>
                </c:pt>
                <c:pt idx="204324">
                  <c:v>473.36870450811102</c:v>
                </c:pt>
                <c:pt idx="204325">
                  <c:v>473.37102126338499</c:v>
                </c:pt>
                <c:pt idx="204326">
                  <c:v>473.37333801865799</c:v>
                </c:pt>
                <c:pt idx="204327">
                  <c:v>473.37565477393201</c:v>
                </c:pt>
                <c:pt idx="204328">
                  <c:v>473.37797152920501</c:v>
                </c:pt>
                <c:pt idx="204329">
                  <c:v>473.38028828447898</c:v>
                </c:pt>
                <c:pt idx="204330">
                  <c:v>473.38260503975198</c:v>
                </c:pt>
                <c:pt idx="204331">
                  <c:v>473.384921795026</c:v>
                </c:pt>
                <c:pt idx="204332">
                  <c:v>473.387238550299</c:v>
                </c:pt>
                <c:pt idx="204333">
                  <c:v>473.38955530557303</c:v>
                </c:pt>
                <c:pt idx="204334">
                  <c:v>473.39187206084603</c:v>
                </c:pt>
                <c:pt idx="204335">
                  <c:v>473.39418881611999</c:v>
                </c:pt>
                <c:pt idx="204336">
                  <c:v>473.39650557139299</c:v>
                </c:pt>
                <c:pt idx="204337">
                  <c:v>473.39882232666702</c:v>
                </c:pt>
                <c:pt idx="204338">
                  <c:v>473.40113908194002</c:v>
                </c:pt>
                <c:pt idx="204339">
                  <c:v>473.40345583721398</c:v>
                </c:pt>
                <c:pt idx="204340">
                  <c:v>473.40577259248698</c:v>
                </c:pt>
                <c:pt idx="204341">
                  <c:v>473.40808934776101</c:v>
                </c:pt>
                <c:pt idx="204342">
                  <c:v>473.41040610303401</c:v>
                </c:pt>
                <c:pt idx="204343">
                  <c:v>473.41272285830797</c:v>
                </c:pt>
                <c:pt idx="204344">
                  <c:v>473.41503961358097</c:v>
                </c:pt>
                <c:pt idx="204345">
                  <c:v>473.417356368855</c:v>
                </c:pt>
                <c:pt idx="204346">
                  <c:v>473.419673124128</c:v>
                </c:pt>
                <c:pt idx="204347">
                  <c:v>473.42198987940202</c:v>
                </c:pt>
                <c:pt idx="204348">
                  <c:v>473.42430663467502</c:v>
                </c:pt>
                <c:pt idx="204349">
                  <c:v>473.42662338994899</c:v>
                </c:pt>
                <c:pt idx="204350">
                  <c:v>473.42894014522199</c:v>
                </c:pt>
                <c:pt idx="204351">
                  <c:v>473.43125690049601</c:v>
                </c:pt>
                <c:pt idx="204352">
                  <c:v>473.43357365576901</c:v>
                </c:pt>
                <c:pt idx="204353">
                  <c:v>473.43589041104298</c:v>
                </c:pt>
                <c:pt idx="204354">
                  <c:v>473.43820716631598</c:v>
                </c:pt>
                <c:pt idx="204355">
                  <c:v>473.44052392159</c:v>
                </c:pt>
                <c:pt idx="204356">
                  <c:v>473.442840676863</c:v>
                </c:pt>
                <c:pt idx="204357">
                  <c:v>473.44515743213702</c:v>
                </c:pt>
                <c:pt idx="204358">
                  <c:v>473.44747418741099</c:v>
                </c:pt>
                <c:pt idx="204359">
                  <c:v>473.44979094268399</c:v>
                </c:pt>
                <c:pt idx="204360">
                  <c:v>473.45210769795801</c:v>
                </c:pt>
                <c:pt idx="204361">
                  <c:v>473.45442445323101</c:v>
                </c:pt>
                <c:pt idx="204362">
                  <c:v>473.45674120850498</c:v>
                </c:pt>
                <c:pt idx="204363">
                  <c:v>473.45905796377798</c:v>
                </c:pt>
                <c:pt idx="204364">
                  <c:v>473.461374719052</c:v>
                </c:pt>
                <c:pt idx="204365">
                  <c:v>473.463691474325</c:v>
                </c:pt>
                <c:pt idx="204366">
                  <c:v>473.46600822959903</c:v>
                </c:pt>
                <c:pt idx="204367">
                  <c:v>473.46832498487203</c:v>
                </c:pt>
                <c:pt idx="204368">
                  <c:v>473.47064174014599</c:v>
                </c:pt>
                <c:pt idx="204369">
                  <c:v>473.47295849541899</c:v>
                </c:pt>
                <c:pt idx="204370">
                  <c:v>473.47527525069302</c:v>
                </c:pt>
                <c:pt idx="204371">
                  <c:v>473.47759200596602</c:v>
                </c:pt>
                <c:pt idx="204372">
                  <c:v>473.47990876123998</c:v>
                </c:pt>
                <c:pt idx="204373">
                  <c:v>473.48222551651298</c:v>
                </c:pt>
                <c:pt idx="204374">
                  <c:v>473.48454227178701</c:v>
                </c:pt>
                <c:pt idx="204375">
                  <c:v>473.48685902706001</c:v>
                </c:pt>
                <c:pt idx="204376">
                  <c:v>473.48917578233397</c:v>
                </c:pt>
                <c:pt idx="204377">
                  <c:v>473.49149253760697</c:v>
                </c:pt>
                <c:pt idx="204378">
                  <c:v>473.493809292881</c:v>
                </c:pt>
                <c:pt idx="204379">
                  <c:v>473.496126048154</c:v>
                </c:pt>
                <c:pt idx="204380">
                  <c:v>473.49844280342802</c:v>
                </c:pt>
                <c:pt idx="204381">
                  <c:v>473.50075955870102</c:v>
                </c:pt>
                <c:pt idx="204382">
                  <c:v>473.50307631397499</c:v>
                </c:pt>
                <c:pt idx="204383">
                  <c:v>473.50539306924799</c:v>
                </c:pt>
                <c:pt idx="204384">
                  <c:v>473.50770982452201</c:v>
                </c:pt>
                <c:pt idx="204385">
                  <c:v>473.51002657979501</c:v>
                </c:pt>
                <c:pt idx="204386">
                  <c:v>473.51234333506898</c:v>
                </c:pt>
                <c:pt idx="204387">
                  <c:v>473.51466009034198</c:v>
                </c:pt>
                <c:pt idx="204388">
                  <c:v>473.516976845616</c:v>
                </c:pt>
                <c:pt idx="204389">
                  <c:v>473.519293600889</c:v>
                </c:pt>
                <c:pt idx="204390">
                  <c:v>473.52161035616302</c:v>
                </c:pt>
                <c:pt idx="204391">
                  <c:v>473.52392711143602</c:v>
                </c:pt>
                <c:pt idx="204392">
                  <c:v>473.52624386670999</c:v>
                </c:pt>
                <c:pt idx="204393">
                  <c:v>473.52856062198299</c:v>
                </c:pt>
                <c:pt idx="204394">
                  <c:v>473.53087737725701</c:v>
                </c:pt>
                <c:pt idx="204395">
                  <c:v>473.53319413253001</c:v>
                </c:pt>
                <c:pt idx="204396">
                  <c:v>473.53551088780398</c:v>
                </c:pt>
                <c:pt idx="204397">
                  <c:v>473.53782764307698</c:v>
                </c:pt>
                <c:pt idx="204398">
                  <c:v>473.540144398351</c:v>
                </c:pt>
                <c:pt idx="204399">
                  <c:v>473.542461153624</c:v>
                </c:pt>
                <c:pt idx="204400">
                  <c:v>473.54477790889803</c:v>
                </c:pt>
                <c:pt idx="204401">
                  <c:v>473.54709466417199</c:v>
                </c:pt>
                <c:pt idx="204402">
                  <c:v>473.54941141944499</c:v>
                </c:pt>
                <c:pt idx="204403">
                  <c:v>473.55172817471902</c:v>
                </c:pt>
                <c:pt idx="204404">
                  <c:v>473.55404492999202</c:v>
                </c:pt>
                <c:pt idx="204405">
                  <c:v>473.55636168526598</c:v>
                </c:pt>
                <c:pt idx="204406">
                  <c:v>473.55867844053898</c:v>
                </c:pt>
                <c:pt idx="204407">
                  <c:v>473.56099519581301</c:v>
                </c:pt>
                <c:pt idx="204408">
                  <c:v>473.56331195108601</c:v>
                </c:pt>
                <c:pt idx="204409">
                  <c:v>473.56562870635997</c:v>
                </c:pt>
                <c:pt idx="204410">
                  <c:v>473.56794546163297</c:v>
                </c:pt>
                <c:pt idx="204411">
                  <c:v>473.570262216907</c:v>
                </c:pt>
                <c:pt idx="204412">
                  <c:v>473.57257897218</c:v>
                </c:pt>
                <c:pt idx="204413">
                  <c:v>473.57489572745402</c:v>
                </c:pt>
                <c:pt idx="204414">
                  <c:v>473.57721248272702</c:v>
                </c:pt>
                <c:pt idx="204415">
                  <c:v>473.57952923800099</c:v>
                </c:pt>
                <c:pt idx="204416">
                  <c:v>473.58184599327399</c:v>
                </c:pt>
                <c:pt idx="204417">
                  <c:v>473.58416274854801</c:v>
                </c:pt>
                <c:pt idx="204418">
                  <c:v>473.58647950382101</c:v>
                </c:pt>
                <c:pt idx="204419">
                  <c:v>473.58879625909498</c:v>
                </c:pt>
                <c:pt idx="204420">
                  <c:v>473.59111301436798</c:v>
                </c:pt>
                <c:pt idx="204421">
                  <c:v>473.593429769642</c:v>
                </c:pt>
                <c:pt idx="204422">
                  <c:v>473.595746524915</c:v>
                </c:pt>
                <c:pt idx="204423">
                  <c:v>473.59806328018902</c:v>
                </c:pt>
                <c:pt idx="204424">
                  <c:v>473.60038003546202</c:v>
                </c:pt>
                <c:pt idx="204425">
                  <c:v>473.60269679073599</c:v>
                </c:pt>
                <c:pt idx="204426">
                  <c:v>473.60501354600899</c:v>
                </c:pt>
                <c:pt idx="204427">
                  <c:v>473.60733030128301</c:v>
                </c:pt>
                <c:pt idx="204428">
                  <c:v>473.60964705655601</c:v>
                </c:pt>
                <c:pt idx="204429">
                  <c:v>473.61196381182998</c:v>
                </c:pt>
                <c:pt idx="204430">
                  <c:v>473.61428056710298</c:v>
                </c:pt>
                <c:pt idx="204431">
                  <c:v>473.616597322377</c:v>
                </c:pt>
                <c:pt idx="204432">
                  <c:v>473.61891407765</c:v>
                </c:pt>
                <c:pt idx="204433">
                  <c:v>473.62123083292403</c:v>
                </c:pt>
                <c:pt idx="204434">
                  <c:v>473.62354758819703</c:v>
                </c:pt>
                <c:pt idx="204435">
                  <c:v>473.62586434347099</c:v>
                </c:pt>
                <c:pt idx="204436">
                  <c:v>473.62818109874399</c:v>
                </c:pt>
                <c:pt idx="204437">
                  <c:v>473.63049785401802</c:v>
                </c:pt>
                <c:pt idx="204438">
                  <c:v>473.63281460929102</c:v>
                </c:pt>
                <c:pt idx="204439">
                  <c:v>473.63513136456498</c:v>
                </c:pt>
                <c:pt idx="204440">
                  <c:v>473.63744811983798</c:v>
                </c:pt>
                <c:pt idx="204441">
                  <c:v>473.63976487511201</c:v>
                </c:pt>
                <c:pt idx="204442">
                  <c:v>473.64208163038501</c:v>
                </c:pt>
                <c:pt idx="204443">
                  <c:v>473.64439838565897</c:v>
                </c:pt>
                <c:pt idx="204444">
                  <c:v>473.646715140933</c:v>
                </c:pt>
                <c:pt idx="204445">
                  <c:v>473.649031896206</c:v>
                </c:pt>
                <c:pt idx="204446">
                  <c:v>473.65134865148002</c:v>
                </c:pt>
                <c:pt idx="204447">
                  <c:v>473.65366540675302</c:v>
                </c:pt>
                <c:pt idx="204448">
                  <c:v>473.65598216202699</c:v>
                </c:pt>
                <c:pt idx="204449">
                  <c:v>473.65829891729999</c:v>
                </c:pt>
                <c:pt idx="204450">
                  <c:v>473.66061567257401</c:v>
                </c:pt>
                <c:pt idx="204451">
                  <c:v>473.66293242784701</c:v>
                </c:pt>
                <c:pt idx="204452">
                  <c:v>473.66524918312098</c:v>
                </c:pt>
                <c:pt idx="204453">
                  <c:v>473.66756593839398</c:v>
                </c:pt>
                <c:pt idx="204454">
                  <c:v>473.669882693668</c:v>
                </c:pt>
                <c:pt idx="204455">
                  <c:v>473.672199448941</c:v>
                </c:pt>
                <c:pt idx="204456">
                  <c:v>473.67451620421502</c:v>
                </c:pt>
                <c:pt idx="204457">
                  <c:v>473.67683295948802</c:v>
                </c:pt>
                <c:pt idx="204458">
                  <c:v>473.67914971476199</c:v>
                </c:pt>
                <c:pt idx="204459">
                  <c:v>473.68146647003499</c:v>
                </c:pt>
                <c:pt idx="204460">
                  <c:v>473.68378322530901</c:v>
                </c:pt>
                <c:pt idx="204461">
                  <c:v>473.68609998058201</c:v>
                </c:pt>
                <c:pt idx="204462">
                  <c:v>473.68841673585598</c:v>
                </c:pt>
                <c:pt idx="204463">
                  <c:v>473.69073349112898</c:v>
                </c:pt>
                <c:pt idx="204464">
                  <c:v>473.693050246403</c:v>
                </c:pt>
                <c:pt idx="204465">
                  <c:v>473.695367001676</c:v>
                </c:pt>
                <c:pt idx="204466">
                  <c:v>473.69768375695003</c:v>
                </c:pt>
                <c:pt idx="204467">
                  <c:v>473.70000051222303</c:v>
                </c:pt>
                <c:pt idx="204468">
                  <c:v>473.70231726749699</c:v>
                </c:pt>
                <c:pt idx="204469">
                  <c:v>473.70463402276999</c:v>
                </c:pt>
                <c:pt idx="204470">
                  <c:v>473.70695077804402</c:v>
                </c:pt>
                <c:pt idx="204471">
                  <c:v>473.70926753331702</c:v>
                </c:pt>
                <c:pt idx="204472">
                  <c:v>473.71158428859098</c:v>
                </c:pt>
                <c:pt idx="204473">
                  <c:v>473.71390104386398</c:v>
                </c:pt>
                <c:pt idx="204474">
                  <c:v>473.71621779913801</c:v>
                </c:pt>
                <c:pt idx="204475">
                  <c:v>473.71853455441101</c:v>
                </c:pt>
                <c:pt idx="204476">
                  <c:v>473.72085130968497</c:v>
                </c:pt>
                <c:pt idx="204477">
                  <c:v>473.72316806495797</c:v>
                </c:pt>
                <c:pt idx="204478">
                  <c:v>473.725484820232</c:v>
                </c:pt>
                <c:pt idx="204479">
                  <c:v>473.727801575505</c:v>
                </c:pt>
                <c:pt idx="204480">
                  <c:v>473.73011833077902</c:v>
                </c:pt>
                <c:pt idx="204481">
                  <c:v>473.73243508605202</c:v>
                </c:pt>
                <c:pt idx="204482">
                  <c:v>473.73475184132599</c:v>
                </c:pt>
                <c:pt idx="204483">
                  <c:v>473.73706859659899</c:v>
                </c:pt>
                <c:pt idx="204484">
                  <c:v>473.73938535187301</c:v>
                </c:pt>
                <c:pt idx="204485">
                  <c:v>473.74170210714601</c:v>
                </c:pt>
                <c:pt idx="204486">
                  <c:v>473.74401886241998</c:v>
                </c:pt>
                <c:pt idx="204487">
                  <c:v>473.746335617694</c:v>
                </c:pt>
                <c:pt idx="204488">
                  <c:v>473.748652372967</c:v>
                </c:pt>
                <c:pt idx="204489">
                  <c:v>473.75096912824102</c:v>
                </c:pt>
                <c:pt idx="204490">
                  <c:v>473.75328588351402</c:v>
                </c:pt>
                <c:pt idx="204491">
                  <c:v>473.75560263878799</c:v>
                </c:pt>
                <c:pt idx="204492">
                  <c:v>473.75791939406099</c:v>
                </c:pt>
                <c:pt idx="204493">
                  <c:v>473.76023614933501</c:v>
                </c:pt>
                <c:pt idx="204494">
                  <c:v>473.76255290460801</c:v>
                </c:pt>
                <c:pt idx="204495">
                  <c:v>473.76486965988198</c:v>
                </c:pt>
                <c:pt idx="204496">
                  <c:v>473.76718641515498</c:v>
                </c:pt>
                <c:pt idx="204497">
                  <c:v>473.769503170429</c:v>
                </c:pt>
                <c:pt idx="204498">
                  <c:v>473.771819925702</c:v>
                </c:pt>
                <c:pt idx="204499">
                  <c:v>473.77413668097603</c:v>
                </c:pt>
                <c:pt idx="204500">
                  <c:v>473.77645343624903</c:v>
                </c:pt>
                <c:pt idx="204501">
                  <c:v>473.77877019152299</c:v>
                </c:pt>
                <c:pt idx="204502">
                  <c:v>473.78108694679599</c:v>
                </c:pt>
                <c:pt idx="204503">
                  <c:v>473.78340370207002</c:v>
                </c:pt>
                <c:pt idx="204504">
                  <c:v>473.78572045734302</c:v>
                </c:pt>
                <c:pt idx="204505">
                  <c:v>473.78803721261698</c:v>
                </c:pt>
                <c:pt idx="204506">
                  <c:v>473.79035396788998</c:v>
                </c:pt>
                <c:pt idx="204507">
                  <c:v>473.79267072316401</c:v>
                </c:pt>
                <c:pt idx="204508">
                  <c:v>473.79498747843701</c:v>
                </c:pt>
                <c:pt idx="204509">
                  <c:v>473.79730423371097</c:v>
                </c:pt>
                <c:pt idx="204510">
                  <c:v>473.79962098898397</c:v>
                </c:pt>
                <c:pt idx="204511">
                  <c:v>473.801937744258</c:v>
                </c:pt>
                <c:pt idx="204512">
                  <c:v>473.804254499531</c:v>
                </c:pt>
                <c:pt idx="204513">
                  <c:v>473.80657125480502</c:v>
                </c:pt>
                <c:pt idx="204514">
                  <c:v>473.80888801007802</c:v>
                </c:pt>
                <c:pt idx="204515">
                  <c:v>473.81120476535199</c:v>
                </c:pt>
                <c:pt idx="204516">
                  <c:v>473.81352152062499</c:v>
                </c:pt>
                <c:pt idx="204517">
                  <c:v>473.81583827589901</c:v>
                </c:pt>
                <c:pt idx="204518">
                  <c:v>473.81815503117201</c:v>
                </c:pt>
                <c:pt idx="204519">
                  <c:v>473.82047178644598</c:v>
                </c:pt>
                <c:pt idx="204520">
                  <c:v>473.82278854171898</c:v>
                </c:pt>
                <c:pt idx="204521">
                  <c:v>473.825105296993</c:v>
                </c:pt>
                <c:pt idx="204522">
                  <c:v>473.827422052266</c:v>
                </c:pt>
                <c:pt idx="204523">
                  <c:v>473.82973880754002</c:v>
                </c:pt>
                <c:pt idx="204524">
                  <c:v>473.83205556281303</c:v>
                </c:pt>
                <c:pt idx="204525">
                  <c:v>473.83437231808699</c:v>
                </c:pt>
                <c:pt idx="204526">
                  <c:v>473.83668907335999</c:v>
                </c:pt>
                <c:pt idx="204527">
                  <c:v>473.83900582863401</c:v>
                </c:pt>
                <c:pt idx="204528">
                  <c:v>473.84132258390702</c:v>
                </c:pt>
                <c:pt idx="204529">
                  <c:v>473.84363933918098</c:v>
                </c:pt>
                <c:pt idx="204530">
                  <c:v>473.845956094455</c:v>
                </c:pt>
                <c:pt idx="204531">
                  <c:v>473.848272849728</c:v>
                </c:pt>
                <c:pt idx="204532">
                  <c:v>473.85058960500203</c:v>
                </c:pt>
                <c:pt idx="204533">
                  <c:v>473.85290636027503</c:v>
                </c:pt>
                <c:pt idx="204534">
                  <c:v>473.85522311554899</c:v>
                </c:pt>
                <c:pt idx="204535">
                  <c:v>473.857539870822</c:v>
                </c:pt>
                <c:pt idx="204536">
                  <c:v>473.85985662609602</c:v>
                </c:pt>
                <c:pt idx="204537">
                  <c:v>473.86217338136902</c:v>
                </c:pt>
                <c:pt idx="204538">
                  <c:v>473.86449013664298</c:v>
                </c:pt>
                <c:pt idx="204539">
                  <c:v>473.86680689191599</c:v>
                </c:pt>
                <c:pt idx="204540">
                  <c:v>473.86912364719001</c:v>
                </c:pt>
                <c:pt idx="204541">
                  <c:v>473.87144040246301</c:v>
                </c:pt>
                <c:pt idx="204542">
                  <c:v>473.87375715773697</c:v>
                </c:pt>
                <c:pt idx="204543">
                  <c:v>473.87607391300998</c:v>
                </c:pt>
                <c:pt idx="204544">
                  <c:v>473.878390668284</c:v>
                </c:pt>
                <c:pt idx="204545">
                  <c:v>473.880707423557</c:v>
                </c:pt>
                <c:pt idx="204546">
                  <c:v>473.88302417883102</c:v>
                </c:pt>
                <c:pt idx="204547">
                  <c:v>473.88534093410402</c:v>
                </c:pt>
                <c:pt idx="204548">
                  <c:v>473.88765768937799</c:v>
                </c:pt>
                <c:pt idx="204549">
                  <c:v>473.88997444465099</c:v>
                </c:pt>
                <c:pt idx="204550">
                  <c:v>473.89229119992501</c:v>
                </c:pt>
                <c:pt idx="204551">
                  <c:v>473.89460795519801</c:v>
                </c:pt>
                <c:pt idx="204552">
                  <c:v>473.89692471047198</c:v>
                </c:pt>
                <c:pt idx="204553">
                  <c:v>473.89924146574498</c:v>
                </c:pt>
                <c:pt idx="204554">
                  <c:v>473.901558221019</c:v>
                </c:pt>
                <c:pt idx="204555">
                  <c:v>473.903874976292</c:v>
                </c:pt>
                <c:pt idx="204556">
                  <c:v>473.90619173156603</c:v>
                </c:pt>
                <c:pt idx="204557">
                  <c:v>473.90850848683903</c:v>
                </c:pt>
                <c:pt idx="204558">
                  <c:v>473.91082524211299</c:v>
                </c:pt>
                <c:pt idx="204559">
                  <c:v>473.91314199738599</c:v>
                </c:pt>
                <c:pt idx="204560">
                  <c:v>473.91545875266002</c:v>
                </c:pt>
                <c:pt idx="204561">
                  <c:v>473.91777550793302</c:v>
                </c:pt>
                <c:pt idx="204562">
                  <c:v>473.92009226320698</c:v>
                </c:pt>
                <c:pt idx="204563">
                  <c:v>473.92240901847998</c:v>
                </c:pt>
                <c:pt idx="204564">
                  <c:v>473.92472577375401</c:v>
                </c:pt>
                <c:pt idx="204565">
                  <c:v>473.92704252902701</c:v>
                </c:pt>
                <c:pt idx="204566">
                  <c:v>473.92935928430097</c:v>
                </c:pt>
                <c:pt idx="204567">
                  <c:v>473.93167603957397</c:v>
                </c:pt>
                <c:pt idx="204568">
                  <c:v>473.933992794848</c:v>
                </c:pt>
                <c:pt idx="204569">
                  <c:v>473.936309550121</c:v>
                </c:pt>
                <c:pt idx="204570">
                  <c:v>473.93862630539502</c:v>
                </c:pt>
                <c:pt idx="204571">
                  <c:v>473.94094306066899</c:v>
                </c:pt>
                <c:pt idx="204572">
                  <c:v>473.94325981594199</c:v>
                </c:pt>
                <c:pt idx="204573">
                  <c:v>473.94557657121601</c:v>
                </c:pt>
                <c:pt idx="204574">
                  <c:v>473.94789332648901</c:v>
                </c:pt>
                <c:pt idx="204575">
                  <c:v>473.95021008176298</c:v>
                </c:pt>
                <c:pt idx="204576">
                  <c:v>473.95252683703598</c:v>
                </c:pt>
                <c:pt idx="204577">
                  <c:v>473.95484359231</c:v>
                </c:pt>
                <c:pt idx="204578">
                  <c:v>473.957160347583</c:v>
                </c:pt>
                <c:pt idx="204579">
                  <c:v>473.95947710285702</c:v>
                </c:pt>
                <c:pt idx="204580">
                  <c:v>473.96179385813002</c:v>
                </c:pt>
                <c:pt idx="204581">
                  <c:v>473.96411061340399</c:v>
                </c:pt>
                <c:pt idx="204582">
                  <c:v>473.96642736867699</c:v>
                </c:pt>
                <c:pt idx="204583">
                  <c:v>473.96874412395101</c:v>
                </c:pt>
                <c:pt idx="204584">
                  <c:v>473.97106087922401</c:v>
                </c:pt>
                <c:pt idx="204585">
                  <c:v>473.97337763449798</c:v>
                </c:pt>
                <c:pt idx="204586">
                  <c:v>473.97569438977098</c:v>
                </c:pt>
                <c:pt idx="204587">
                  <c:v>473.978011145045</c:v>
                </c:pt>
                <c:pt idx="204588">
                  <c:v>473.980327900318</c:v>
                </c:pt>
                <c:pt idx="204589">
                  <c:v>473.98264465559203</c:v>
                </c:pt>
                <c:pt idx="204590">
                  <c:v>473.98496141086503</c:v>
                </c:pt>
                <c:pt idx="204591">
                  <c:v>473.98727816613899</c:v>
                </c:pt>
                <c:pt idx="204592">
                  <c:v>473.98959492141199</c:v>
                </c:pt>
                <c:pt idx="204593">
                  <c:v>473.99191167668602</c:v>
                </c:pt>
                <c:pt idx="204594">
                  <c:v>473.99422843195902</c:v>
                </c:pt>
                <c:pt idx="204595">
                  <c:v>473.99654518723298</c:v>
                </c:pt>
                <c:pt idx="204596">
                  <c:v>473.99886194250598</c:v>
                </c:pt>
                <c:pt idx="204597">
                  <c:v>474.00117869778001</c:v>
                </c:pt>
                <c:pt idx="204598">
                  <c:v>474.00349545305301</c:v>
                </c:pt>
                <c:pt idx="204599">
                  <c:v>474.00581220832697</c:v>
                </c:pt>
                <c:pt idx="204600">
                  <c:v>474.00812896359997</c:v>
                </c:pt>
                <c:pt idx="204601">
                  <c:v>474.010445718874</c:v>
                </c:pt>
                <c:pt idx="204602">
                  <c:v>474.012762474147</c:v>
                </c:pt>
                <c:pt idx="204603">
                  <c:v>474.01507922942102</c:v>
                </c:pt>
                <c:pt idx="204604">
                  <c:v>474.01739598469402</c:v>
                </c:pt>
                <c:pt idx="204605">
                  <c:v>474.01971273996799</c:v>
                </c:pt>
                <c:pt idx="204606">
                  <c:v>474.02202949524099</c:v>
                </c:pt>
                <c:pt idx="204607">
                  <c:v>474.02434625051501</c:v>
                </c:pt>
                <c:pt idx="204608">
                  <c:v>474.02666300578801</c:v>
                </c:pt>
                <c:pt idx="204609">
                  <c:v>474.02897976106198</c:v>
                </c:pt>
                <c:pt idx="204610">
                  <c:v>474.03129651633498</c:v>
                </c:pt>
                <c:pt idx="204611">
                  <c:v>474.033613271609</c:v>
                </c:pt>
                <c:pt idx="204612">
                  <c:v>474.035930026882</c:v>
                </c:pt>
                <c:pt idx="204613">
                  <c:v>474.03824678215602</c:v>
                </c:pt>
                <c:pt idx="204614">
                  <c:v>474.04056353742999</c:v>
                </c:pt>
                <c:pt idx="204615">
                  <c:v>474.04288029270299</c:v>
                </c:pt>
                <c:pt idx="204616">
                  <c:v>474.04519704797701</c:v>
                </c:pt>
                <c:pt idx="204617">
                  <c:v>474.04751380325001</c:v>
                </c:pt>
                <c:pt idx="204618">
                  <c:v>474.04983055852398</c:v>
                </c:pt>
                <c:pt idx="204619">
                  <c:v>474.05214731379698</c:v>
                </c:pt>
                <c:pt idx="204620">
                  <c:v>474.054464069071</c:v>
                </c:pt>
                <c:pt idx="204621">
                  <c:v>474.056780824344</c:v>
                </c:pt>
                <c:pt idx="204622">
                  <c:v>474.05909757961803</c:v>
                </c:pt>
                <c:pt idx="204623">
                  <c:v>474.06141433489103</c:v>
                </c:pt>
                <c:pt idx="204624">
                  <c:v>474.06373109016499</c:v>
                </c:pt>
                <c:pt idx="204625">
                  <c:v>474.06604784543799</c:v>
                </c:pt>
                <c:pt idx="204626">
                  <c:v>474.06836460071202</c:v>
                </c:pt>
                <c:pt idx="204627">
                  <c:v>474.07068135598502</c:v>
                </c:pt>
                <c:pt idx="204628">
                  <c:v>474.07299811125898</c:v>
                </c:pt>
                <c:pt idx="204629">
                  <c:v>474.07531486653198</c:v>
                </c:pt>
                <c:pt idx="204630">
                  <c:v>474.07763162180601</c:v>
                </c:pt>
                <c:pt idx="204631">
                  <c:v>474.07994837707901</c:v>
                </c:pt>
                <c:pt idx="204632">
                  <c:v>474.08226513235297</c:v>
                </c:pt>
                <c:pt idx="204633">
                  <c:v>474.08458188762597</c:v>
                </c:pt>
                <c:pt idx="204634">
                  <c:v>474.0868986429</c:v>
                </c:pt>
                <c:pt idx="204635">
                  <c:v>474.089215398173</c:v>
                </c:pt>
                <c:pt idx="204636">
                  <c:v>474.09153215344702</c:v>
                </c:pt>
                <c:pt idx="204637">
                  <c:v>474.09384890872002</c:v>
                </c:pt>
                <c:pt idx="204638">
                  <c:v>474.09616566399399</c:v>
                </c:pt>
                <c:pt idx="204639">
                  <c:v>474.09848241926699</c:v>
                </c:pt>
                <c:pt idx="204640">
                  <c:v>474.10079917454101</c:v>
                </c:pt>
                <c:pt idx="204641">
                  <c:v>474.10311592981401</c:v>
                </c:pt>
                <c:pt idx="204642">
                  <c:v>474.10543268508798</c:v>
                </c:pt>
                <c:pt idx="204643">
                  <c:v>474.10774944036098</c:v>
                </c:pt>
                <c:pt idx="204644">
                  <c:v>474.110066195635</c:v>
                </c:pt>
                <c:pt idx="204645">
                  <c:v>474.112382950908</c:v>
                </c:pt>
                <c:pt idx="204646">
                  <c:v>474.11469970618202</c:v>
                </c:pt>
                <c:pt idx="204647">
                  <c:v>474.11701646145502</c:v>
                </c:pt>
                <c:pt idx="204648">
                  <c:v>474.11933321672899</c:v>
                </c:pt>
                <c:pt idx="204649">
                  <c:v>474.12164997200199</c:v>
                </c:pt>
                <c:pt idx="204650">
                  <c:v>474.12396672727601</c:v>
                </c:pt>
                <c:pt idx="204651">
                  <c:v>474.12628348254901</c:v>
                </c:pt>
                <c:pt idx="204652">
                  <c:v>474.12860023782298</c:v>
                </c:pt>
                <c:pt idx="204653">
                  <c:v>474.13091699309598</c:v>
                </c:pt>
                <c:pt idx="204654">
                  <c:v>474.13323374837</c:v>
                </c:pt>
                <c:pt idx="204655">
                  <c:v>474.135550503643</c:v>
                </c:pt>
                <c:pt idx="204656">
                  <c:v>474.13786725891703</c:v>
                </c:pt>
                <c:pt idx="204657">
                  <c:v>474.14018401419099</c:v>
                </c:pt>
                <c:pt idx="204658">
                  <c:v>474.14250076946399</c:v>
                </c:pt>
                <c:pt idx="204659">
                  <c:v>474.14481752473802</c:v>
                </c:pt>
                <c:pt idx="204660">
                  <c:v>474.14713428001102</c:v>
                </c:pt>
                <c:pt idx="204661">
                  <c:v>474.14945103528498</c:v>
                </c:pt>
                <c:pt idx="204662">
                  <c:v>474.15176779055798</c:v>
                </c:pt>
                <c:pt idx="204663">
                  <c:v>474.15408454583201</c:v>
                </c:pt>
                <c:pt idx="204664">
                  <c:v>474.15640130110501</c:v>
                </c:pt>
                <c:pt idx="204665">
                  <c:v>474.15871805637897</c:v>
                </c:pt>
                <c:pt idx="204666">
                  <c:v>474.16103481165197</c:v>
                </c:pt>
                <c:pt idx="204667">
                  <c:v>474.163351566926</c:v>
                </c:pt>
                <c:pt idx="204668">
                  <c:v>474.165668322199</c:v>
                </c:pt>
                <c:pt idx="204669">
                  <c:v>474.16798507747302</c:v>
                </c:pt>
                <c:pt idx="204670">
                  <c:v>474.17030183274602</c:v>
                </c:pt>
                <c:pt idx="204671">
                  <c:v>474.17261858801999</c:v>
                </c:pt>
                <c:pt idx="204672">
                  <c:v>474.17493534329299</c:v>
                </c:pt>
                <c:pt idx="204673">
                  <c:v>474.17725209856701</c:v>
                </c:pt>
                <c:pt idx="204674">
                  <c:v>474.17956885384001</c:v>
                </c:pt>
                <c:pt idx="204675">
                  <c:v>474.18188560911398</c:v>
                </c:pt>
                <c:pt idx="204676">
                  <c:v>474.18420236438698</c:v>
                </c:pt>
                <c:pt idx="204677">
                  <c:v>474.186519119661</c:v>
                </c:pt>
                <c:pt idx="204678">
                  <c:v>474.188835874934</c:v>
                </c:pt>
                <c:pt idx="204679">
                  <c:v>474.19115263020802</c:v>
                </c:pt>
                <c:pt idx="204680">
                  <c:v>474.19346938548102</c:v>
                </c:pt>
                <c:pt idx="204681">
                  <c:v>474.19578614075499</c:v>
                </c:pt>
                <c:pt idx="204682">
                  <c:v>474.19810289602799</c:v>
                </c:pt>
                <c:pt idx="204683">
                  <c:v>474.20041965130201</c:v>
                </c:pt>
                <c:pt idx="204684">
                  <c:v>474.20273640657501</c:v>
                </c:pt>
                <c:pt idx="204685">
                  <c:v>474.20505316184898</c:v>
                </c:pt>
                <c:pt idx="204686">
                  <c:v>474.20736991712198</c:v>
                </c:pt>
                <c:pt idx="204687">
                  <c:v>474.209686672396</c:v>
                </c:pt>
                <c:pt idx="204688">
                  <c:v>474.212003427669</c:v>
                </c:pt>
                <c:pt idx="204689">
                  <c:v>474.21432018294303</c:v>
                </c:pt>
                <c:pt idx="204690">
                  <c:v>474.21663693821603</c:v>
                </c:pt>
                <c:pt idx="204691">
                  <c:v>474.21895369348999</c:v>
                </c:pt>
                <c:pt idx="204692">
                  <c:v>474.22127044876299</c:v>
                </c:pt>
                <c:pt idx="204693">
                  <c:v>474.22358720403702</c:v>
                </c:pt>
                <c:pt idx="204694">
                  <c:v>474.22590395931002</c:v>
                </c:pt>
                <c:pt idx="204695">
                  <c:v>474.22822071458398</c:v>
                </c:pt>
                <c:pt idx="204696">
                  <c:v>474.23053746985698</c:v>
                </c:pt>
                <c:pt idx="204697">
                  <c:v>474.23285422513101</c:v>
                </c:pt>
                <c:pt idx="204698">
                  <c:v>474.23517098040401</c:v>
                </c:pt>
                <c:pt idx="204699">
                  <c:v>474.23748773567797</c:v>
                </c:pt>
                <c:pt idx="204700">
                  <c:v>474.239804490952</c:v>
                </c:pt>
                <c:pt idx="204701">
                  <c:v>474.242121246225</c:v>
                </c:pt>
                <c:pt idx="204702">
                  <c:v>474.24443800149902</c:v>
                </c:pt>
                <c:pt idx="204703">
                  <c:v>474.24675475677202</c:v>
                </c:pt>
                <c:pt idx="204704">
                  <c:v>474.24907151204599</c:v>
                </c:pt>
                <c:pt idx="204705">
                  <c:v>474.25138826731899</c:v>
                </c:pt>
                <c:pt idx="204706">
                  <c:v>474.25370502259301</c:v>
                </c:pt>
                <c:pt idx="204707">
                  <c:v>474.25602177786601</c:v>
                </c:pt>
                <c:pt idx="204708">
                  <c:v>474.25833853313998</c:v>
                </c:pt>
                <c:pt idx="204709">
                  <c:v>474.26065528841298</c:v>
                </c:pt>
                <c:pt idx="204710">
                  <c:v>474.262972043687</c:v>
                </c:pt>
                <c:pt idx="204711">
                  <c:v>474.26528879896</c:v>
                </c:pt>
                <c:pt idx="204712">
                  <c:v>474.26760555423402</c:v>
                </c:pt>
                <c:pt idx="204713">
                  <c:v>474.26992230950702</c:v>
                </c:pt>
                <c:pt idx="204714">
                  <c:v>474.27223906478099</c:v>
                </c:pt>
                <c:pt idx="204715">
                  <c:v>474.27455582005399</c:v>
                </c:pt>
                <c:pt idx="204716">
                  <c:v>474.27687257532801</c:v>
                </c:pt>
                <c:pt idx="204717">
                  <c:v>474.27918933060101</c:v>
                </c:pt>
                <c:pt idx="204718">
                  <c:v>474.28150608587498</c:v>
                </c:pt>
                <c:pt idx="204719">
                  <c:v>474.28382284114798</c:v>
                </c:pt>
                <c:pt idx="204720">
                  <c:v>474.286139596422</c:v>
                </c:pt>
                <c:pt idx="204721">
                  <c:v>474.288456351695</c:v>
                </c:pt>
                <c:pt idx="204722">
                  <c:v>474.29077310696903</c:v>
                </c:pt>
                <c:pt idx="204723">
                  <c:v>474.29308986224203</c:v>
                </c:pt>
                <c:pt idx="204724">
                  <c:v>474.29540661751599</c:v>
                </c:pt>
                <c:pt idx="204725">
                  <c:v>474.29772337278899</c:v>
                </c:pt>
                <c:pt idx="204726">
                  <c:v>474.30004012806302</c:v>
                </c:pt>
                <c:pt idx="204727">
                  <c:v>474.30235688333602</c:v>
                </c:pt>
                <c:pt idx="204728">
                  <c:v>474.30467363860998</c:v>
                </c:pt>
                <c:pt idx="204729">
                  <c:v>474.30699039388298</c:v>
                </c:pt>
                <c:pt idx="204730">
                  <c:v>474.30930714915701</c:v>
                </c:pt>
                <c:pt idx="204731">
                  <c:v>474.31162390443001</c:v>
                </c:pt>
                <c:pt idx="204732">
                  <c:v>474.31394065970397</c:v>
                </c:pt>
                <c:pt idx="204733">
                  <c:v>474.31625741497697</c:v>
                </c:pt>
                <c:pt idx="204734">
                  <c:v>474.318574170251</c:v>
                </c:pt>
                <c:pt idx="204735">
                  <c:v>474.320890925524</c:v>
                </c:pt>
                <c:pt idx="204736">
                  <c:v>474.32320768079802</c:v>
                </c:pt>
                <c:pt idx="204737">
                  <c:v>474.32552443607102</c:v>
                </c:pt>
                <c:pt idx="204738">
                  <c:v>474.32784119134499</c:v>
                </c:pt>
                <c:pt idx="204739">
                  <c:v>474.33015794661799</c:v>
                </c:pt>
                <c:pt idx="204740">
                  <c:v>474.33247470189201</c:v>
                </c:pt>
                <c:pt idx="204741">
                  <c:v>474.33479145716501</c:v>
                </c:pt>
                <c:pt idx="204742">
                  <c:v>474.33710821243898</c:v>
                </c:pt>
                <c:pt idx="204743">
                  <c:v>474.339424967713</c:v>
                </c:pt>
                <c:pt idx="204744">
                  <c:v>474.341741722986</c:v>
                </c:pt>
                <c:pt idx="204745">
                  <c:v>474.34405847826002</c:v>
                </c:pt>
                <c:pt idx="204746">
                  <c:v>474.34637523353302</c:v>
                </c:pt>
                <c:pt idx="204747">
                  <c:v>474.34869198880699</c:v>
                </c:pt>
                <c:pt idx="204748">
                  <c:v>474.35100874407999</c:v>
                </c:pt>
                <c:pt idx="204749">
                  <c:v>474.35332549935401</c:v>
                </c:pt>
                <c:pt idx="204750">
                  <c:v>474.35564225462701</c:v>
                </c:pt>
                <c:pt idx="204751">
                  <c:v>474.35795900990098</c:v>
                </c:pt>
                <c:pt idx="204752">
                  <c:v>474.36027576517398</c:v>
                </c:pt>
                <c:pt idx="204753">
                  <c:v>474.362592520448</c:v>
                </c:pt>
                <c:pt idx="204754">
                  <c:v>474.364909275721</c:v>
                </c:pt>
                <c:pt idx="204755">
                  <c:v>474.36722603099503</c:v>
                </c:pt>
                <c:pt idx="204756">
                  <c:v>474.36954278626803</c:v>
                </c:pt>
                <c:pt idx="204757">
                  <c:v>474.37185954154199</c:v>
                </c:pt>
                <c:pt idx="204758">
                  <c:v>474.37417629681499</c:v>
                </c:pt>
                <c:pt idx="204759">
                  <c:v>474.37649305208902</c:v>
                </c:pt>
                <c:pt idx="204760">
                  <c:v>474.37880980736202</c:v>
                </c:pt>
                <c:pt idx="204761">
                  <c:v>474.38112656263598</c:v>
                </c:pt>
                <c:pt idx="204762">
                  <c:v>474.38344331790898</c:v>
                </c:pt>
                <c:pt idx="204763">
                  <c:v>474.38576007318301</c:v>
                </c:pt>
                <c:pt idx="204764">
                  <c:v>474.38807682845601</c:v>
                </c:pt>
                <c:pt idx="204765">
                  <c:v>474.39039358372997</c:v>
                </c:pt>
                <c:pt idx="204766">
                  <c:v>474.39271033900297</c:v>
                </c:pt>
                <c:pt idx="204767">
                  <c:v>474.395027094277</c:v>
                </c:pt>
                <c:pt idx="204768">
                  <c:v>474.39734384955</c:v>
                </c:pt>
                <c:pt idx="204769">
                  <c:v>474.39966060482402</c:v>
                </c:pt>
                <c:pt idx="204770">
                  <c:v>474.40197736009702</c:v>
                </c:pt>
                <c:pt idx="204771">
                  <c:v>474.40429411537099</c:v>
                </c:pt>
                <c:pt idx="204772">
                  <c:v>474.40661087064399</c:v>
                </c:pt>
                <c:pt idx="204773">
                  <c:v>474.40892762591801</c:v>
                </c:pt>
                <c:pt idx="204774">
                  <c:v>474.41124438119101</c:v>
                </c:pt>
                <c:pt idx="204775">
                  <c:v>474.41356113646498</c:v>
                </c:pt>
                <c:pt idx="204776">
                  <c:v>474.41587789173798</c:v>
                </c:pt>
                <c:pt idx="204777">
                  <c:v>474.418194647012</c:v>
                </c:pt>
                <c:pt idx="204778">
                  <c:v>474.420511402285</c:v>
                </c:pt>
                <c:pt idx="204779">
                  <c:v>474.42282815755902</c:v>
                </c:pt>
                <c:pt idx="204780">
                  <c:v>474.42514491283202</c:v>
                </c:pt>
                <c:pt idx="204781">
                  <c:v>474.42746166810599</c:v>
                </c:pt>
                <c:pt idx="204782">
                  <c:v>474.42977842337899</c:v>
                </c:pt>
                <c:pt idx="204783">
                  <c:v>474.43209517865301</c:v>
                </c:pt>
                <c:pt idx="204784">
                  <c:v>474.43441193392601</c:v>
                </c:pt>
                <c:pt idx="204785">
                  <c:v>474.43672868919998</c:v>
                </c:pt>
                <c:pt idx="204786">
                  <c:v>474.439045444474</c:v>
                </c:pt>
                <c:pt idx="204787">
                  <c:v>474.441362199747</c:v>
                </c:pt>
                <c:pt idx="204788">
                  <c:v>474.44367895502103</c:v>
                </c:pt>
                <c:pt idx="204789">
                  <c:v>474.44599571029403</c:v>
                </c:pt>
                <c:pt idx="204790">
                  <c:v>474.44831246556799</c:v>
                </c:pt>
                <c:pt idx="204791">
                  <c:v>474.45062922084099</c:v>
                </c:pt>
                <c:pt idx="204792">
                  <c:v>474.45294597611502</c:v>
                </c:pt>
                <c:pt idx="204793">
                  <c:v>474.45526273138802</c:v>
                </c:pt>
                <c:pt idx="204794">
                  <c:v>474.45757948666198</c:v>
                </c:pt>
                <c:pt idx="204795">
                  <c:v>474.45989624193498</c:v>
                </c:pt>
                <c:pt idx="204796">
                  <c:v>474.46221299720901</c:v>
                </c:pt>
                <c:pt idx="204797">
                  <c:v>474.46452975248201</c:v>
                </c:pt>
                <c:pt idx="204798">
                  <c:v>474.46684650775597</c:v>
                </c:pt>
                <c:pt idx="204799">
                  <c:v>474.46916326302897</c:v>
                </c:pt>
                <c:pt idx="204800">
                  <c:v>474.471480018303</c:v>
                </c:pt>
                <c:pt idx="204801">
                  <c:v>474.473796773576</c:v>
                </c:pt>
                <c:pt idx="204802">
                  <c:v>474.47611352885002</c:v>
                </c:pt>
                <c:pt idx="204803">
                  <c:v>474.47843028412302</c:v>
                </c:pt>
                <c:pt idx="204804">
                  <c:v>474.48074703939699</c:v>
                </c:pt>
                <c:pt idx="204805">
                  <c:v>474.48306379466999</c:v>
                </c:pt>
                <c:pt idx="204806">
                  <c:v>474.48538054994401</c:v>
                </c:pt>
                <c:pt idx="204807">
                  <c:v>474.48769730521701</c:v>
                </c:pt>
                <c:pt idx="204808">
                  <c:v>474.49001406049098</c:v>
                </c:pt>
                <c:pt idx="204809">
                  <c:v>474.49233081576398</c:v>
                </c:pt>
                <c:pt idx="204810">
                  <c:v>474.494647571038</c:v>
                </c:pt>
                <c:pt idx="204811">
                  <c:v>474.496964326311</c:v>
                </c:pt>
                <c:pt idx="204812">
                  <c:v>474.49928108158502</c:v>
                </c:pt>
                <c:pt idx="204813">
                  <c:v>474.50159783685802</c:v>
                </c:pt>
                <c:pt idx="204814">
                  <c:v>474.50391459213199</c:v>
                </c:pt>
                <c:pt idx="204815">
                  <c:v>474.50623134740499</c:v>
                </c:pt>
                <c:pt idx="204816">
                  <c:v>474.50854810267901</c:v>
                </c:pt>
                <c:pt idx="204817">
                  <c:v>474.51086485795201</c:v>
                </c:pt>
                <c:pt idx="204818">
                  <c:v>474.51318161322598</c:v>
                </c:pt>
                <c:pt idx="204819">
                  <c:v>474.51549836849898</c:v>
                </c:pt>
                <c:pt idx="204820">
                  <c:v>474.517815123773</c:v>
                </c:pt>
                <c:pt idx="204821">
                  <c:v>474.520131879046</c:v>
                </c:pt>
                <c:pt idx="204822">
                  <c:v>474.52244863432003</c:v>
                </c:pt>
                <c:pt idx="204823">
                  <c:v>474.52476538959297</c:v>
                </c:pt>
                <c:pt idx="204824">
                  <c:v>474.52708214486699</c:v>
                </c:pt>
                <c:pt idx="204825">
                  <c:v>474.52939890014</c:v>
                </c:pt>
                <c:pt idx="204826">
                  <c:v>474.53171565541402</c:v>
                </c:pt>
                <c:pt idx="204827">
                  <c:v>474.53403241068798</c:v>
                </c:pt>
                <c:pt idx="204828">
                  <c:v>474.53634916596098</c:v>
                </c:pt>
                <c:pt idx="204829">
                  <c:v>474.53866592123501</c:v>
                </c:pt>
                <c:pt idx="204830">
                  <c:v>474.54098267650801</c:v>
                </c:pt>
                <c:pt idx="204831">
                  <c:v>474.54329943178197</c:v>
                </c:pt>
                <c:pt idx="204832">
                  <c:v>474.54561618705497</c:v>
                </c:pt>
                <c:pt idx="204833">
                  <c:v>474.547932942329</c:v>
                </c:pt>
                <c:pt idx="204834">
                  <c:v>474.550249697602</c:v>
                </c:pt>
                <c:pt idx="204835">
                  <c:v>474.55256645287602</c:v>
                </c:pt>
                <c:pt idx="204836">
                  <c:v>474.55488320814902</c:v>
                </c:pt>
                <c:pt idx="204837">
                  <c:v>474.55719996342299</c:v>
                </c:pt>
                <c:pt idx="204838">
                  <c:v>474.55951671869599</c:v>
                </c:pt>
                <c:pt idx="204839">
                  <c:v>474.56183347397001</c:v>
                </c:pt>
                <c:pt idx="204840">
                  <c:v>474.56415022924301</c:v>
                </c:pt>
                <c:pt idx="204841">
                  <c:v>474.56646698451698</c:v>
                </c:pt>
                <c:pt idx="204842">
                  <c:v>474.56878373978998</c:v>
                </c:pt>
                <c:pt idx="204843">
                  <c:v>474.571100495064</c:v>
                </c:pt>
                <c:pt idx="204844">
                  <c:v>474.573417250337</c:v>
                </c:pt>
                <c:pt idx="204845">
                  <c:v>474.57573400561103</c:v>
                </c:pt>
                <c:pt idx="204846">
                  <c:v>474.57805076088403</c:v>
                </c:pt>
                <c:pt idx="204847">
                  <c:v>474.58036751615799</c:v>
                </c:pt>
                <c:pt idx="204848">
                  <c:v>474.58268427143099</c:v>
                </c:pt>
                <c:pt idx="204849">
                  <c:v>474.58500102670502</c:v>
                </c:pt>
                <c:pt idx="204850">
                  <c:v>474.58731778197802</c:v>
                </c:pt>
                <c:pt idx="204851">
                  <c:v>474.58963453725198</c:v>
                </c:pt>
                <c:pt idx="204852">
                  <c:v>474.59195129252498</c:v>
                </c:pt>
                <c:pt idx="204853">
                  <c:v>474.59426804779901</c:v>
                </c:pt>
                <c:pt idx="204854">
                  <c:v>474.59658480307201</c:v>
                </c:pt>
                <c:pt idx="204855">
                  <c:v>474.59890155834597</c:v>
                </c:pt>
                <c:pt idx="204856">
                  <c:v>474.60121831361897</c:v>
                </c:pt>
                <c:pt idx="204857">
                  <c:v>474.603535068893</c:v>
                </c:pt>
                <c:pt idx="204858">
                  <c:v>474.605851824166</c:v>
                </c:pt>
                <c:pt idx="204859">
                  <c:v>474.60816857944002</c:v>
                </c:pt>
                <c:pt idx="204860">
                  <c:v>474.61048533471302</c:v>
                </c:pt>
                <c:pt idx="204861">
                  <c:v>474.61280208998699</c:v>
                </c:pt>
                <c:pt idx="204862">
                  <c:v>474.61511884525999</c:v>
                </c:pt>
                <c:pt idx="204863">
                  <c:v>474.61743560053401</c:v>
                </c:pt>
                <c:pt idx="204864">
                  <c:v>474.61975235580701</c:v>
                </c:pt>
                <c:pt idx="204865">
                  <c:v>474.62206911108098</c:v>
                </c:pt>
                <c:pt idx="204866">
                  <c:v>474.62438586635398</c:v>
                </c:pt>
                <c:pt idx="204867">
                  <c:v>474.626702621628</c:v>
                </c:pt>
                <c:pt idx="204868">
                  <c:v>474.629019376901</c:v>
                </c:pt>
                <c:pt idx="204869">
                  <c:v>474.63133613217502</c:v>
                </c:pt>
                <c:pt idx="204870">
                  <c:v>474.63365288744899</c:v>
                </c:pt>
                <c:pt idx="204871">
                  <c:v>474.63596964272199</c:v>
                </c:pt>
                <c:pt idx="204872">
                  <c:v>474.63828639799601</c:v>
                </c:pt>
                <c:pt idx="204873">
                  <c:v>474.64060315326901</c:v>
                </c:pt>
                <c:pt idx="204874">
                  <c:v>474.64291990854298</c:v>
                </c:pt>
                <c:pt idx="204875">
                  <c:v>474.64523666381598</c:v>
                </c:pt>
                <c:pt idx="204876">
                  <c:v>474.64755341909</c:v>
                </c:pt>
                <c:pt idx="204877">
                  <c:v>474.649870174363</c:v>
                </c:pt>
                <c:pt idx="204878">
                  <c:v>474.65218692963703</c:v>
                </c:pt>
                <c:pt idx="204879">
                  <c:v>474.65450368491003</c:v>
                </c:pt>
                <c:pt idx="204880">
                  <c:v>474.65682044018399</c:v>
                </c:pt>
                <c:pt idx="204881">
                  <c:v>474.65913719545699</c:v>
                </c:pt>
                <c:pt idx="204882">
                  <c:v>474.66145395073102</c:v>
                </c:pt>
                <c:pt idx="204883">
                  <c:v>474.66377070600402</c:v>
                </c:pt>
                <c:pt idx="204884">
                  <c:v>474.66608746127798</c:v>
                </c:pt>
                <c:pt idx="204885">
                  <c:v>474.66840421655098</c:v>
                </c:pt>
                <c:pt idx="204886">
                  <c:v>474.67072097182501</c:v>
                </c:pt>
                <c:pt idx="204887">
                  <c:v>474.67303772709801</c:v>
                </c:pt>
                <c:pt idx="204888">
                  <c:v>474.67535448237197</c:v>
                </c:pt>
                <c:pt idx="204889">
                  <c:v>474.67767123764497</c:v>
                </c:pt>
                <c:pt idx="204890">
                  <c:v>474.679987992919</c:v>
                </c:pt>
                <c:pt idx="204891">
                  <c:v>474.682304748192</c:v>
                </c:pt>
                <c:pt idx="204892">
                  <c:v>474.68462150346602</c:v>
                </c:pt>
                <c:pt idx="204893">
                  <c:v>474.68693825873902</c:v>
                </c:pt>
                <c:pt idx="204894">
                  <c:v>474.68925501401299</c:v>
                </c:pt>
                <c:pt idx="204895">
                  <c:v>474.69157176928599</c:v>
                </c:pt>
                <c:pt idx="204896">
                  <c:v>474.69388852456001</c:v>
                </c:pt>
                <c:pt idx="204897">
                  <c:v>474.69620527983301</c:v>
                </c:pt>
                <c:pt idx="204898">
                  <c:v>474.69852203510698</c:v>
                </c:pt>
                <c:pt idx="204899">
                  <c:v>474.70083879037998</c:v>
                </c:pt>
                <c:pt idx="204900">
                  <c:v>474.703155545654</c:v>
                </c:pt>
                <c:pt idx="204901">
                  <c:v>474.705472300927</c:v>
                </c:pt>
                <c:pt idx="204902">
                  <c:v>474.70778905620102</c:v>
                </c:pt>
                <c:pt idx="204903">
                  <c:v>474.71010581147402</c:v>
                </c:pt>
                <c:pt idx="204904">
                  <c:v>474.71242256674799</c:v>
                </c:pt>
                <c:pt idx="204905">
                  <c:v>474.71473932202099</c:v>
                </c:pt>
                <c:pt idx="204906">
                  <c:v>474.71705607729501</c:v>
                </c:pt>
                <c:pt idx="204907">
                  <c:v>474.71937283256801</c:v>
                </c:pt>
                <c:pt idx="204908">
                  <c:v>474.72168958784198</c:v>
                </c:pt>
                <c:pt idx="204909">
                  <c:v>474.72400634311498</c:v>
                </c:pt>
                <c:pt idx="204910">
                  <c:v>474.726323098389</c:v>
                </c:pt>
                <c:pt idx="204911">
                  <c:v>474.728639853662</c:v>
                </c:pt>
                <c:pt idx="204912">
                  <c:v>474.73095660893603</c:v>
                </c:pt>
                <c:pt idx="204913">
                  <c:v>474.73327336420999</c:v>
                </c:pt>
                <c:pt idx="204914">
                  <c:v>474.73559011948299</c:v>
                </c:pt>
                <c:pt idx="204915">
                  <c:v>474.73790687475702</c:v>
                </c:pt>
                <c:pt idx="204916">
                  <c:v>474.74022363003002</c:v>
                </c:pt>
                <c:pt idx="204917">
                  <c:v>474.74254038530398</c:v>
                </c:pt>
                <c:pt idx="204918">
                  <c:v>474.74485714057698</c:v>
                </c:pt>
                <c:pt idx="204919">
                  <c:v>474.74717389585101</c:v>
                </c:pt>
                <c:pt idx="204920">
                  <c:v>474.74949065112401</c:v>
                </c:pt>
                <c:pt idx="204921">
                  <c:v>474.75180740639797</c:v>
                </c:pt>
                <c:pt idx="204922">
                  <c:v>474.75412416167097</c:v>
                </c:pt>
                <c:pt idx="204923">
                  <c:v>474.756440916945</c:v>
                </c:pt>
                <c:pt idx="204924">
                  <c:v>474.758757672218</c:v>
                </c:pt>
                <c:pt idx="204925">
                  <c:v>474.76107442749202</c:v>
                </c:pt>
                <c:pt idx="204926">
                  <c:v>474.76339118276502</c:v>
                </c:pt>
                <c:pt idx="204927">
                  <c:v>474.76570793803899</c:v>
                </c:pt>
                <c:pt idx="204928">
                  <c:v>474.76802469331199</c:v>
                </c:pt>
                <c:pt idx="204929">
                  <c:v>474.77034144858601</c:v>
                </c:pt>
                <c:pt idx="204930">
                  <c:v>474.77265820385901</c:v>
                </c:pt>
                <c:pt idx="204931">
                  <c:v>474.77497495913298</c:v>
                </c:pt>
                <c:pt idx="204932">
                  <c:v>474.77729171440598</c:v>
                </c:pt>
                <c:pt idx="204933">
                  <c:v>474.77960846968</c:v>
                </c:pt>
                <c:pt idx="204934">
                  <c:v>474.781925224953</c:v>
                </c:pt>
                <c:pt idx="204935">
                  <c:v>474.78424198022702</c:v>
                </c:pt>
                <c:pt idx="204936">
                  <c:v>474.78655873550002</c:v>
                </c:pt>
                <c:pt idx="204937">
                  <c:v>474.78887549077399</c:v>
                </c:pt>
                <c:pt idx="204938">
                  <c:v>474.79119224604699</c:v>
                </c:pt>
                <c:pt idx="204939">
                  <c:v>474.79350900132101</c:v>
                </c:pt>
                <c:pt idx="204940">
                  <c:v>474.79582575659401</c:v>
                </c:pt>
                <c:pt idx="204941">
                  <c:v>474.79814251186798</c:v>
                </c:pt>
                <c:pt idx="204942">
                  <c:v>474.80045926714098</c:v>
                </c:pt>
                <c:pt idx="204943">
                  <c:v>474.802776022415</c:v>
                </c:pt>
                <c:pt idx="204944">
                  <c:v>474.805092777688</c:v>
                </c:pt>
                <c:pt idx="204945">
                  <c:v>474.80740953296203</c:v>
                </c:pt>
                <c:pt idx="204946">
                  <c:v>474.80972628823503</c:v>
                </c:pt>
                <c:pt idx="204947">
                  <c:v>474.81204304350899</c:v>
                </c:pt>
                <c:pt idx="204948">
                  <c:v>474.81435979878199</c:v>
                </c:pt>
                <c:pt idx="204949">
                  <c:v>474.81667655405602</c:v>
                </c:pt>
                <c:pt idx="204950">
                  <c:v>474.81899330932902</c:v>
                </c:pt>
                <c:pt idx="204951">
                  <c:v>474.82131006460298</c:v>
                </c:pt>
                <c:pt idx="204952">
                  <c:v>474.82362681987598</c:v>
                </c:pt>
                <c:pt idx="204953">
                  <c:v>474.82594357515001</c:v>
                </c:pt>
                <c:pt idx="204954">
                  <c:v>474.82826033042301</c:v>
                </c:pt>
                <c:pt idx="204955">
                  <c:v>474.83057708569697</c:v>
                </c:pt>
                <c:pt idx="204956">
                  <c:v>474.832893840971</c:v>
                </c:pt>
                <c:pt idx="204957">
                  <c:v>474.835210596244</c:v>
                </c:pt>
                <c:pt idx="204958">
                  <c:v>474.83752735151802</c:v>
                </c:pt>
                <c:pt idx="204959">
                  <c:v>474.83984410679102</c:v>
                </c:pt>
                <c:pt idx="204960">
                  <c:v>474.84216086206499</c:v>
                </c:pt>
                <c:pt idx="204961">
                  <c:v>474.84447761733799</c:v>
                </c:pt>
                <c:pt idx="204962">
                  <c:v>474.84679437261201</c:v>
                </c:pt>
                <c:pt idx="204963">
                  <c:v>474.84911112788501</c:v>
                </c:pt>
                <c:pt idx="204964">
                  <c:v>474.85142788315898</c:v>
                </c:pt>
                <c:pt idx="204965">
                  <c:v>474.85374463843198</c:v>
                </c:pt>
                <c:pt idx="204966">
                  <c:v>474.856061393706</c:v>
                </c:pt>
                <c:pt idx="204967">
                  <c:v>474.858378148979</c:v>
                </c:pt>
                <c:pt idx="204968">
                  <c:v>474.86069490425302</c:v>
                </c:pt>
                <c:pt idx="204969">
                  <c:v>474.86301165952602</c:v>
                </c:pt>
                <c:pt idx="204970">
                  <c:v>474.86532841479999</c:v>
                </c:pt>
                <c:pt idx="204971">
                  <c:v>474.86764517007299</c:v>
                </c:pt>
                <c:pt idx="204972">
                  <c:v>474.86996192534701</c:v>
                </c:pt>
                <c:pt idx="204973">
                  <c:v>474.87227868062001</c:v>
                </c:pt>
                <c:pt idx="204974">
                  <c:v>474.87459543589398</c:v>
                </c:pt>
                <c:pt idx="204975">
                  <c:v>474.87691219116698</c:v>
                </c:pt>
                <c:pt idx="204976">
                  <c:v>474.879228946441</c:v>
                </c:pt>
                <c:pt idx="204977">
                  <c:v>474.881545701714</c:v>
                </c:pt>
                <c:pt idx="204978">
                  <c:v>474.88386245698803</c:v>
                </c:pt>
                <c:pt idx="204979">
                  <c:v>474.88617921226103</c:v>
                </c:pt>
                <c:pt idx="204980">
                  <c:v>474.88849596753499</c:v>
                </c:pt>
                <c:pt idx="204981">
                  <c:v>474.89081272280799</c:v>
                </c:pt>
                <c:pt idx="204982">
                  <c:v>474.89312947808202</c:v>
                </c:pt>
                <c:pt idx="204983">
                  <c:v>474.89544623335502</c:v>
                </c:pt>
                <c:pt idx="204984">
                  <c:v>474.89776298862898</c:v>
                </c:pt>
                <c:pt idx="204985">
                  <c:v>474.90007974390198</c:v>
                </c:pt>
                <c:pt idx="204986">
                  <c:v>474.90239649917601</c:v>
                </c:pt>
                <c:pt idx="204987">
                  <c:v>474.90471325444901</c:v>
                </c:pt>
                <c:pt idx="204988">
                  <c:v>474.90703000972297</c:v>
                </c:pt>
                <c:pt idx="204989">
                  <c:v>474.90934676499597</c:v>
                </c:pt>
                <c:pt idx="204990">
                  <c:v>474.91166352027</c:v>
                </c:pt>
                <c:pt idx="204991">
                  <c:v>474.913980275543</c:v>
                </c:pt>
                <c:pt idx="204992">
                  <c:v>474.91629703081702</c:v>
                </c:pt>
                <c:pt idx="204993">
                  <c:v>474.91861378609002</c:v>
                </c:pt>
                <c:pt idx="204994">
                  <c:v>474.92093054136399</c:v>
                </c:pt>
                <c:pt idx="204995">
                  <c:v>474.92324729663699</c:v>
                </c:pt>
                <c:pt idx="204996">
                  <c:v>474.92556405191101</c:v>
                </c:pt>
                <c:pt idx="204997">
                  <c:v>474.92788080718401</c:v>
                </c:pt>
                <c:pt idx="204998">
                  <c:v>474.93019756245798</c:v>
                </c:pt>
                <c:pt idx="204999">
                  <c:v>474.932514317732</c:v>
                </c:pt>
                <c:pt idx="205000">
                  <c:v>474.934831073005</c:v>
                </c:pt>
                <c:pt idx="205001">
                  <c:v>474.93714782827902</c:v>
                </c:pt>
                <c:pt idx="205002">
                  <c:v>474.93946458355202</c:v>
                </c:pt>
                <c:pt idx="205003">
                  <c:v>474.94178133882599</c:v>
                </c:pt>
                <c:pt idx="205004">
                  <c:v>474.94409809409899</c:v>
                </c:pt>
                <c:pt idx="205005">
                  <c:v>474.94641484937301</c:v>
                </c:pt>
                <c:pt idx="205006">
                  <c:v>474.94873160464601</c:v>
                </c:pt>
                <c:pt idx="205007">
                  <c:v>474.95104835991998</c:v>
                </c:pt>
                <c:pt idx="205008">
                  <c:v>474.95336511519298</c:v>
                </c:pt>
                <c:pt idx="205009">
                  <c:v>474.955681870467</c:v>
                </c:pt>
                <c:pt idx="205010">
                  <c:v>474.95799862574</c:v>
                </c:pt>
                <c:pt idx="205011">
                  <c:v>474.96031538101403</c:v>
                </c:pt>
                <c:pt idx="205012">
                  <c:v>474.96263213628703</c:v>
                </c:pt>
                <c:pt idx="205013">
                  <c:v>474.96494889156099</c:v>
                </c:pt>
                <c:pt idx="205014">
                  <c:v>474.96726564683399</c:v>
                </c:pt>
                <c:pt idx="205015">
                  <c:v>474.96958240210802</c:v>
                </c:pt>
                <c:pt idx="205016">
                  <c:v>474.97189915738102</c:v>
                </c:pt>
                <c:pt idx="205017">
                  <c:v>474.97421591265498</c:v>
                </c:pt>
                <c:pt idx="205018">
                  <c:v>474.97653266792798</c:v>
                </c:pt>
                <c:pt idx="205019">
                  <c:v>474.97884942320201</c:v>
                </c:pt>
                <c:pt idx="205020">
                  <c:v>474.98116617847501</c:v>
                </c:pt>
                <c:pt idx="205021">
                  <c:v>474.98348293374897</c:v>
                </c:pt>
                <c:pt idx="205022">
                  <c:v>474.98579968902197</c:v>
                </c:pt>
                <c:pt idx="205023">
                  <c:v>474.988116444296</c:v>
                </c:pt>
                <c:pt idx="205024">
                  <c:v>474.990433199569</c:v>
                </c:pt>
                <c:pt idx="205025">
                  <c:v>474.99274995484302</c:v>
                </c:pt>
                <c:pt idx="205026">
                  <c:v>474.99506671011602</c:v>
                </c:pt>
                <c:pt idx="205027">
                  <c:v>474.99738346538999</c:v>
                </c:pt>
                <c:pt idx="205028">
                  <c:v>474.99970022066299</c:v>
                </c:pt>
                <c:pt idx="205029">
                  <c:v>475.00201697593701</c:v>
                </c:pt>
                <c:pt idx="205030">
                  <c:v>475.00433373121001</c:v>
                </c:pt>
                <c:pt idx="205031">
                  <c:v>475.00665048648398</c:v>
                </c:pt>
                <c:pt idx="205032">
                  <c:v>475.00896724175698</c:v>
                </c:pt>
                <c:pt idx="205033">
                  <c:v>475.011283997031</c:v>
                </c:pt>
                <c:pt idx="205034">
                  <c:v>475.013600752304</c:v>
                </c:pt>
                <c:pt idx="205035">
                  <c:v>475.01591750757802</c:v>
                </c:pt>
                <c:pt idx="205036">
                  <c:v>475.01823426285102</c:v>
                </c:pt>
                <c:pt idx="205037">
                  <c:v>475.02055101812499</c:v>
                </c:pt>
                <c:pt idx="205038">
                  <c:v>475.02286777339799</c:v>
                </c:pt>
                <c:pt idx="205039">
                  <c:v>475.02518452867201</c:v>
                </c:pt>
                <c:pt idx="205040">
                  <c:v>475.02750128394501</c:v>
                </c:pt>
                <c:pt idx="205041">
                  <c:v>475.02981803921898</c:v>
                </c:pt>
                <c:pt idx="205042">
                  <c:v>475.032134794493</c:v>
                </c:pt>
                <c:pt idx="205043">
                  <c:v>475.034451549766</c:v>
                </c:pt>
                <c:pt idx="205044">
                  <c:v>475.03676830504003</c:v>
                </c:pt>
                <c:pt idx="205045">
                  <c:v>475.03908506031303</c:v>
                </c:pt>
                <c:pt idx="205046">
                  <c:v>475.04140181558699</c:v>
                </c:pt>
                <c:pt idx="205047">
                  <c:v>475.04371857085999</c:v>
                </c:pt>
                <c:pt idx="205048">
                  <c:v>475.04603532613402</c:v>
                </c:pt>
                <c:pt idx="205049">
                  <c:v>475.04835208140702</c:v>
                </c:pt>
                <c:pt idx="205050">
                  <c:v>475.05066883668098</c:v>
                </c:pt>
                <c:pt idx="205051">
                  <c:v>475.05298559195398</c:v>
                </c:pt>
                <c:pt idx="205052">
                  <c:v>475.05530234722801</c:v>
                </c:pt>
                <c:pt idx="205053">
                  <c:v>475.05761910250101</c:v>
                </c:pt>
                <c:pt idx="205054">
                  <c:v>475.05993585777497</c:v>
                </c:pt>
                <c:pt idx="205055">
                  <c:v>475.06225261304797</c:v>
                </c:pt>
                <c:pt idx="205056">
                  <c:v>475.064569368322</c:v>
                </c:pt>
                <c:pt idx="205057">
                  <c:v>475.066886123595</c:v>
                </c:pt>
                <c:pt idx="205058">
                  <c:v>475.06920287886902</c:v>
                </c:pt>
                <c:pt idx="205059">
                  <c:v>475.07151963414202</c:v>
                </c:pt>
                <c:pt idx="205060">
                  <c:v>475.07383638941599</c:v>
                </c:pt>
                <c:pt idx="205061">
                  <c:v>475.07615314468899</c:v>
                </c:pt>
                <c:pt idx="205062">
                  <c:v>475.07846989996301</c:v>
                </c:pt>
                <c:pt idx="205063">
                  <c:v>475.08078665523601</c:v>
                </c:pt>
                <c:pt idx="205064">
                  <c:v>475.08310341050998</c:v>
                </c:pt>
                <c:pt idx="205065">
                  <c:v>475.08542016578298</c:v>
                </c:pt>
                <c:pt idx="205066">
                  <c:v>475.087736921057</c:v>
                </c:pt>
                <c:pt idx="205067">
                  <c:v>475.09005367633</c:v>
                </c:pt>
                <c:pt idx="205068">
                  <c:v>475.09237043160402</c:v>
                </c:pt>
                <c:pt idx="205069">
                  <c:v>475.09468718687702</c:v>
                </c:pt>
                <c:pt idx="205070">
                  <c:v>475.09700394215099</c:v>
                </c:pt>
                <c:pt idx="205071">
                  <c:v>475.09932069742399</c:v>
                </c:pt>
                <c:pt idx="205072">
                  <c:v>475.10163745269801</c:v>
                </c:pt>
                <c:pt idx="205073">
                  <c:v>475.10395420797101</c:v>
                </c:pt>
                <c:pt idx="205074">
                  <c:v>475.10627096324498</c:v>
                </c:pt>
                <c:pt idx="205075">
                  <c:v>475.10858771851798</c:v>
                </c:pt>
                <c:pt idx="205076">
                  <c:v>475.110904473792</c:v>
                </c:pt>
                <c:pt idx="205077">
                  <c:v>475.113221229065</c:v>
                </c:pt>
                <c:pt idx="205078">
                  <c:v>475.11553798433903</c:v>
                </c:pt>
                <c:pt idx="205079">
                  <c:v>475.11785473961203</c:v>
                </c:pt>
                <c:pt idx="205080">
                  <c:v>475.12017149488599</c:v>
                </c:pt>
                <c:pt idx="205081">
                  <c:v>475.12248825015899</c:v>
                </c:pt>
                <c:pt idx="205082">
                  <c:v>475.12480500543302</c:v>
                </c:pt>
                <c:pt idx="205083">
                  <c:v>475.12712176070698</c:v>
                </c:pt>
                <c:pt idx="205084">
                  <c:v>475.12943851597998</c:v>
                </c:pt>
                <c:pt idx="205085">
                  <c:v>475.13175527125401</c:v>
                </c:pt>
                <c:pt idx="205086">
                  <c:v>475.13407202652701</c:v>
                </c:pt>
                <c:pt idx="205087">
                  <c:v>475.13638878180097</c:v>
                </c:pt>
                <c:pt idx="205088">
                  <c:v>475.13870553707397</c:v>
                </c:pt>
                <c:pt idx="205089">
                  <c:v>475.141022292348</c:v>
                </c:pt>
                <c:pt idx="205090">
                  <c:v>475.143339047621</c:v>
                </c:pt>
                <c:pt idx="205091">
                  <c:v>475.14565580289502</c:v>
                </c:pt>
                <c:pt idx="205092">
                  <c:v>475.14797255816802</c:v>
                </c:pt>
                <c:pt idx="205093">
                  <c:v>475.15028931344199</c:v>
                </c:pt>
                <c:pt idx="205094">
                  <c:v>475.15260606871499</c:v>
                </c:pt>
                <c:pt idx="205095">
                  <c:v>475.15492282398901</c:v>
                </c:pt>
                <c:pt idx="205096">
                  <c:v>475.15723957926201</c:v>
                </c:pt>
                <c:pt idx="205097">
                  <c:v>475.15955633453598</c:v>
                </c:pt>
                <c:pt idx="205098">
                  <c:v>475.16187308980898</c:v>
                </c:pt>
                <c:pt idx="205099">
                  <c:v>475.164189845083</c:v>
                </c:pt>
                <c:pt idx="205100">
                  <c:v>475.166506600356</c:v>
                </c:pt>
                <c:pt idx="205101">
                  <c:v>475.16882335563002</c:v>
                </c:pt>
                <c:pt idx="205102">
                  <c:v>475.17114011090302</c:v>
                </c:pt>
                <c:pt idx="205103">
                  <c:v>475.17345686617699</c:v>
                </c:pt>
                <c:pt idx="205104">
                  <c:v>475.17577362144999</c:v>
                </c:pt>
                <c:pt idx="205105">
                  <c:v>475.17809037672401</c:v>
                </c:pt>
                <c:pt idx="205106">
                  <c:v>475.18040713199701</c:v>
                </c:pt>
                <c:pt idx="205107">
                  <c:v>475.18272388727098</c:v>
                </c:pt>
                <c:pt idx="205108">
                  <c:v>475.18504064254398</c:v>
                </c:pt>
                <c:pt idx="205109">
                  <c:v>475.187357397818</c:v>
                </c:pt>
                <c:pt idx="205110">
                  <c:v>475.189674153091</c:v>
                </c:pt>
                <c:pt idx="205111">
                  <c:v>475.19199090836503</c:v>
                </c:pt>
                <c:pt idx="205112">
                  <c:v>475.19430766363803</c:v>
                </c:pt>
                <c:pt idx="205113">
                  <c:v>475.19662441891199</c:v>
                </c:pt>
                <c:pt idx="205114">
                  <c:v>475.19894117418499</c:v>
                </c:pt>
                <c:pt idx="205115">
                  <c:v>475.20125792945902</c:v>
                </c:pt>
                <c:pt idx="205116">
                  <c:v>475.20357468473202</c:v>
                </c:pt>
                <c:pt idx="205117">
                  <c:v>475.20589144000598</c:v>
                </c:pt>
                <c:pt idx="205118">
                  <c:v>475.20820819527898</c:v>
                </c:pt>
                <c:pt idx="205119">
                  <c:v>475.21052495055301</c:v>
                </c:pt>
                <c:pt idx="205120">
                  <c:v>475.21284170582601</c:v>
                </c:pt>
                <c:pt idx="205121">
                  <c:v>475.21515846109997</c:v>
                </c:pt>
                <c:pt idx="205122">
                  <c:v>475.21747521637297</c:v>
                </c:pt>
                <c:pt idx="205123">
                  <c:v>475.219791971647</c:v>
                </c:pt>
                <c:pt idx="205124">
                  <c:v>475.22210872692</c:v>
                </c:pt>
                <c:pt idx="205125">
                  <c:v>475.22442548219402</c:v>
                </c:pt>
                <c:pt idx="205126">
                  <c:v>475.22674223746799</c:v>
                </c:pt>
                <c:pt idx="205127">
                  <c:v>475.22905899274099</c:v>
                </c:pt>
                <c:pt idx="205128">
                  <c:v>475.23137574801501</c:v>
                </c:pt>
                <c:pt idx="205129">
                  <c:v>475.23369250328801</c:v>
                </c:pt>
                <c:pt idx="205130">
                  <c:v>475.23600925856198</c:v>
                </c:pt>
                <c:pt idx="205131">
                  <c:v>475.23832601383498</c:v>
                </c:pt>
                <c:pt idx="205132">
                  <c:v>475.240642769109</c:v>
                </c:pt>
                <c:pt idx="205133">
                  <c:v>475.242959524382</c:v>
                </c:pt>
                <c:pt idx="205134">
                  <c:v>475.24527627965603</c:v>
                </c:pt>
                <c:pt idx="205135">
                  <c:v>475.24759303492903</c:v>
                </c:pt>
                <c:pt idx="205136">
                  <c:v>475.24990979020299</c:v>
                </c:pt>
                <c:pt idx="205137">
                  <c:v>475.25222654547599</c:v>
                </c:pt>
                <c:pt idx="205138">
                  <c:v>475.25454330075002</c:v>
                </c:pt>
                <c:pt idx="205139">
                  <c:v>475.25686005602302</c:v>
                </c:pt>
                <c:pt idx="205140">
                  <c:v>475.25917681129698</c:v>
                </c:pt>
                <c:pt idx="205141">
                  <c:v>475.26149356656998</c:v>
                </c:pt>
                <c:pt idx="205142">
                  <c:v>475.26381032184401</c:v>
                </c:pt>
                <c:pt idx="205143">
                  <c:v>475.26612707711701</c:v>
                </c:pt>
                <c:pt idx="205144">
                  <c:v>475.26844383239097</c:v>
                </c:pt>
                <c:pt idx="205145">
                  <c:v>475.27076058766397</c:v>
                </c:pt>
                <c:pt idx="205146">
                  <c:v>475.273077342938</c:v>
                </c:pt>
                <c:pt idx="205147">
                  <c:v>475.275394098211</c:v>
                </c:pt>
                <c:pt idx="205148">
                  <c:v>475.27771085348502</c:v>
                </c:pt>
                <c:pt idx="205149">
                  <c:v>475.28002760875802</c:v>
                </c:pt>
                <c:pt idx="205150">
                  <c:v>475.28234436403199</c:v>
                </c:pt>
                <c:pt idx="205151">
                  <c:v>475.28466111930499</c:v>
                </c:pt>
                <c:pt idx="205152">
                  <c:v>475.28697787457901</c:v>
                </c:pt>
                <c:pt idx="205153">
                  <c:v>475.28929462985201</c:v>
                </c:pt>
                <c:pt idx="205154">
                  <c:v>475.29161138512598</c:v>
                </c:pt>
                <c:pt idx="205155">
                  <c:v>475.29392814039898</c:v>
                </c:pt>
                <c:pt idx="205156">
                  <c:v>475.296244895673</c:v>
                </c:pt>
                <c:pt idx="205157">
                  <c:v>475.298561650946</c:v>
                </c:pt>
                <c:pt idx="205158">
                  <c:v>475.30087840622002</c:v>
                </c:pt>
                <c:pt idx="205159">
                  <c:v>475.30319516149302</c:v>
                </c:pt>
                <c:pt idx="205160">
                  <c:v>475.30551191676699</c:v>
                </c:pt>
                <c:pt idx="205161">
                  <c:v>475.30782867203999</c:v>
                </c:pt>
                <c:pt idx="205162">
                  <c:v>475.31014542731401</c:v>
                </c:pt>
                <c:pt idx="205163">
                  <c:v>475.31246218258701</c:v>
                </c:pt>
                <c:pt idx="205164">
                  <c:v>475.31477893786098</c:v>
                </c:pt>
                <c:pt idx="205165">
                  <c:v>475.31709569313398</c:v>
                </c:pt>
                <c:pt idx="205166">
                  <c:v>475.319412448408</c:v>
                </c:pt>
                <c:pt idx="205167">
                  <c:v>475.321729203681</c:v>
                </c:pt>
                <c:pt idx="205168">
                  <c:v>475.32404595895503</c:v>
                </c:pt>
                <c:pt idx="205169">
                  <c:v>475.32636271422899</c:v>
                </c:pt>
                <c:pt idx="205170">
                  <c:v>475.32867946950199</c:v>
                </c:pt>
                <c:pt idx="205171">
                  <c:v>475.33099622477602</c:v>
                </c:pt>
                <c:pt idx="205172">
                  <c:v>475.33331298004902</c:v>
                </c:pt>
                <c:pt idx="205173">
                  <c:v>475.33562973532298</c:v>
                </c:pt>
                <c:pt idx="205174">
                  <c:v>475.33794649059598</c:v>
                </c:pt>
                <c:pt idx="205175">
                  <c:v>475.34026324587001</c:v>
                </c:pt>
                <c:pt idx="205176">
                  <c:v>475.34258000114301</c:v>
                </c:pt>
                <c:pt idx="205177">
                  <c:v>475.34489675641697</c:v>
                </c:pt>
                <c:pt idx="205178">
                  <c:v>475.34721351168997</c:v>
                </c:pt>
                <c:pt idx="205179">
                  <c:v>475.349530266964</c:v>
                </c:pt>
                <c:pt idx="205180">
                  <c:v>475.351847022237</c:v>
                </c:pt>
                <c:pt idx="205181">
                  <c:v>475.35416377751102</c:v>
                </c:pt>
                <c:pt idx="205182">
                  <c:v>475.35648053278402</c:v>
                </c:pt>
                <c:pt idx="205183">
                  <c:v>475.35879728805799</c:v>
                </c:pt>
                <c:pt idx="205184">
                  <c:v>475.36111404333099</c:v>
                </c:pt>
                <c:pt idx="205185">
                  <c:v>475.36343079860501</c:v>
                </c:pt>
                <c:pt idx="205186">
                  <c:v>475.36574755387801</c:v>
                </c:pt>
                <c:pt idx="205187">
                  <c:v>475.36806430915198</c:v>
                </c:pt>
                <c:pt idx="205188">
                  <c:v>475.37038106442498</c:v>
                </c:pt>
                <c:pt idx="205189">
                  <c:v>475.372697819699</c:v>
                </c:pt>
                <c:pt idx="205190">
                  <c:v>475.375014574972</c:v>
                </c:pt>
                <c:pt idx="205191">
                  <c:v>475.37733133024602</c:v>
                </c:pt>
                <c:pt idx="205192">
                  <c:v>475.37964808551902</c:v>
                </c:pt>
                <c:pt idx="205193">
                  <c:v>475.38196484079299</c:v>
                </c:pt>
                <c:pt idx="205194">
                  <c:v>475.38428159606599</c:v>
                </c:pt>
                <c:pt idx="205195">
                  <c:v>475.38659835134001</c:v>
                </c:pt>
                <c:pt idx="205196">
                  <c:v>475.38891510661301</c:v>
                </c:pt>
                <c:pt idx="205197">
                  <c:v>475.39123186188698</c:v>
                </c:pt>
                <c:pt idx="205198">
                  <c:v>475.39354861715998</c:v>
                </c:pt>
                <c:pt idx="205199">
                  <c:v>475.395865372434</c:v>
                </c:pt>
                <c:pt idx="205200">
                  <c:v>475.398182127707</c:v>
                </c:pt>
                <c:pt idx="205201">
                  <c:v>475.40049888298103</c:v>
                </c:pt>
                <c:pt idx="205202">
                  <c:v>475.40281563825403</c:v>
                </c:pt>
                <c:pt idx="205203">
                  <c:v>475.40513239352799</c:v>
                </c:pt>
                <c:pt idx="205204">
                  <c:v>475.40744914880099</c:v>
                </c:pt>
                <c:pt idx="205205">
                  <c:v>475.40976590407502</c:v>
                </c:pt>
                <c:pt idx="205206">
                  <c:v>475.41208265934802</c:v>
                </c:pt>
                <c:pt idx="205207">
                  <c:v>475.41439941462198</c:v>
                </c:pt>
                <c:pt idx="205208">
                  <c:v>475.41671616989498</c:v>
                </c:pt>
                <c:pt idx="205209">
                  <c:v>475.41903292516901</c:v>
                </c:pt>
                <c:pt idx="205210">
                  <c:v>475.42134968044201</c:v>
                </c:pt>
                <c:pt idx="205211">
                  <c:v>475.42366643571597</c:v>
                </c:pt>
                <c:pt idx="205212">
                  <c:v>475.42598319099</c:v>
                </c:pt>
                <c:pt idx="205213">
                  <c:v>475.428299946263</c:v>
                </c:pt>
                <c:pt idx="205214">
                  <c:v>475.43061670153702</c:v>
                </c:pt>
                <c:pt idx="205215">
                  <c:v>475.43293345681002</c:v>
                </c:pt>
                <c:pt idx="205216">
                  <c:v>475.43525021208399</c:v>
                </c:pt>
                <c:pt idx="205217">
                  <c:v>475.43756696735699</c:v>
                </c:pt>
                <c:pt idx="205218">
                  <c:v>475.43988372263101</c:v>
                </c:pt>
                <c:pt idx="205219">
                  <c:v>475.44220047790401</c:v>
                </c:pt>
                <c:pt idx="205220">
                  <c:v>475.44451723317798</c:v>
                </c:pt>
                <c:pt idx="205221">
                  <c:v>475.44683398845098</c:v>
                </c:pt>
                <c:pt idx="205222">
                  <c:v>475.449150743725</c:v>
                </c:pt>
                <c:pt idx="205223">
                  <c:v>475.451467498998</c:v>
                </c:pt>
                <c:pt idx="205224">
                  <c:v>475.45378425427202</c:v>
                </c:pt>
                <c:pt idx="205225">
                  <c:v>475.45610100954502</c:v>
                </c:pt>
                <c:pt idx="205226">
                  <c:v>475.45841776481899</c:v>
                </c:pt>
                <c:pt idx="205227">
                  <c:v>475.46073452009199</c:v>
                </c:pt>
                <c:pt idx="205228">
                  <c:v>475.46305127536601</c:v>
                </c:pt>
                <c:pt idx="205229">
                  <c:v>475.46536803063901</c:v>
                </c:pt>
                <c:pt idx="205230">
                  <c:v>475.46768478591298</c:v>
                </c:pt>
                <c:pt idx="205231">
                  <c:v>475.47000154118598</c:v>
                </c:pt>
                <c:pt idx="205232">
                  <c:v>475.47231829646</c:v>
                </c:pt>
                <c:pt idx="205233">
                  <c:v>475.474635051733</c:v>
                </c:pt>
                <c:pt idx="205234">
                  <c:v>475.47695180700703</c:v>
                </c:pt>
                <c:pt idx="205235">
                  <c:v>475.47926856228003</c:v>
                </c:pt>
                <c:pt idx="205236">
                  <c:v>475.48158531755399</c:v>
                </c:pt>
                <c:pt idx="205237">
                  <c:v>475.48390207282699</c:v>
                </c:pt>
                <c:pt idx="205238">
                  <c:v>475.48621882810102</c:v>
                </c:pt>
                <c:pt idx="205239">
                  <c:v>475.48853558337402</c:v>
                </c:pt>
                <c:pt idx="205240">
                  <c:v>475.49085233864798</c:v>
                </c:pt>
                <c:pt idx="205241">
                  <c:v>475.49316909392098</c:v>
                </c:pt>
                <c:pt idx="205242">
                  <c:v>475.49548584919501</c:v>
                </c:pt>
                <c:pt idx="205243">
                  <c:v>475.49780260446801</c:v>
                </c:pt>
                <c:pt idx="205244">
                  <c:v>475.50011935974197</c:v>
                </c:pt>
                <c:pt idx="205245">
                  <c:v>475.50243611501497</c:v>
                </c:pt>
                <c:pt idx="205246">
                  <c:v>475.504752870289</c:v>
                </c:pt>
                <c:pt idx="205247">
                  <c:v>475.507069625562</c:v>
                </c:pt>
                <c:pt idx="205248">
                  <c:v>475.50938638083602</c:v>
                </c:pt>
                <c:pt idx="205249">
                  <c:v>475.51170313610902</c:v>
                </c:pt>
                <c:pt idx="205250">
                  <c:v>475.51401989138299</c:v>
                </c:pt>
                <c:pt idx="205251">
                  <c:v>475.51633664665599</c:v>
                </c:pt>
                <c:pt idx="205252">
                  <c:v>475.51865340193001</c:v>
                </c:pt>
                <c:pt idx="205253">
                  <c:v>475.52097015720301</c:v>
                </c:pt>
                <c:pt idx="205254">
                  <c:v>475.52328691247698</c:v>
                </c:pt>
                <c:pt idx="205255">
                  <c:v>475.525603667751</c:v>
                </c:pt>
                <c:pt idx="205256">
                  <c:v>475.527920423024</c:v>
                </c:pt>
                <c:pt idx="205257">
                  <c:v>475.53023717829802</c:v>
                </c:pt>
                <c:pt idx="205258">
                  <c:v>475.53255393357102</c:v>
                </c:pt>
                <c:pt idx="205259">
                  <c:v>475.53487068884499</c:v>
                </c:pt>
                <c:pt idx="205260">
                  <c:v>475.53718744411799</c:v>
                </c:pt>
                <c:pt idx="205261">
                  <c:v>475.53950419939201</c:v>
                </c:pt>
                <c:pt idx="205262">
                  <c:v>475.54182095466501</c:v>
                </c:pt>
                <c:pt idx="205263">
                  <c:v>475.54413770993898</c:v>
                </c:pt>
                <c:pt idx="205264">
                  <c:v>475.54645446521198</c:v>
                </c:pt>
                <c:pt idx="205265">
                  <c:v>475.548771220486</c:v>
                </c:pt>
                <c:pt idx="205266">
                  <c:v>475.551087975759</c:v>
                </c:pt>
                <c:pt idx="205267">
                  <c:v>475.55340473103303</c:v>
                </c:pt>
                <c:pt idx="205268">
                  <c:v>475.55572148630603</c:v>
                </c:pt>
                <c:pt idx="205269">
                  <c:v>475.55803824157999</c:v>
                </c:pt>
                <c:pt idx="205270">
                  <c:v>475.56035499685299</c:v>
                </c:pt>
                <c:pt idx="205271">
                  <c:v>475.56267175212702</c:v>
                </c:pt>
                <c:pt idx="205272">
                  <c:v>475.56498850740002</c:v>
                </c:pt>
                <c:pt idx="205273">
                  <c:v>475.56730526267398</c:v>
                </c:pt>
                <c:pt idx="205274">
                  <c:v>475.56962201794698</c:v>
                </c:pt>
                <c:pt idx="205275">
                  <c:v>475.57193877322101</c:v>
                </c:pt>
                <c:pt idx="205276">
                  <c:v>475.57425552849401</c:v>
                </c:pt>
                <c:pt idx="205277">
                  <c:v>475.57657228376797</c:v>
                </c:pt>
                <c:pt idx="205278">
                  <c:v>475.57888903904097</c:v>
                </c:pt>
                <c:pt idx="205279">
                  <c:v>475.581205794315</c:v>
                </c:pt>
                <c:pt idx="205280">
                  <c:v>475.583522549588</c:v>
                </c:pt>
                <c:pt idx="205281">
                  <c:v>475.58583930486202</c:v>
                </c:pt>
                <c:pt idx="205282">
                  <c:v>475.58815606013502</c:v>
                </c:pt>
                <c:pt idx="205283">
                  <c:v>475.59047281540899</c:v>
                </c:pt>
                <c:pt idx="205284">
                  <c:v>475.59278957068199</c:v>
                </c:pt>
                <c:pt idx="205285">
                  <c:v>475.59510632595601</c:v>
                </c:pt>
                <c:pt idx="205286">
                  <c:v>475.59742308122901</c:v>
                </c:pt>
                <c:pt idx="205287">
                  <c:v>475.59973983650298</c:v>
                </c:pt>
                <c:pt idx="205288">
                  <c:v>475.60205659177598</c:v>
                </c:pt>
                <c:pt idx="205289">
                  <c:v>475.60437334705</c:v>
                </c:pt>
                <c:pt idx="205290">
                  <c:v>475.606690102323</c:v>
                </c:pt>
                <c:pt idx="205291">
                  <c:v>475.60900685759702</c:v>
                </c:pt>
                <c:pt idx="205292">
                  <c:v>475.61132361287002</c:v>
                </c:pt>
                <c:pt idx="205293">
                  <c:v>475.61364036814399</c:v>
                </c:pt>
                <c:pt idx="205294">
                  <c:v>475.61595712341699</c:v>
                </c:pt>
                <c:pt idx="205295">
                  <c:v>475.61827387869101</c:v>
                </c:pt>
                <c:pt idx="205296">
                  <c:v>475.62059063396401</c:v>
                </c:pt>
                <c:pt idx="205297">
                  <c:v>475.62290738923798</c:v>
                </c:pt>
                <c:pt idx="205298">
                  <c:v>475.625224144512</c:v>
                </c:pt>
                <c:pt idx="205299">
                  <c:v>475.627540899785</c:v>
                </c:pt>
                <c:pt idx="205300">
                  <c:v>475.62985765505903</c:v>
                </c:pt>
                <c:pt idx="205301">
                  <c:v>475.63217441033203</c:v>
                </c:pt>
                <c:pt idx="205302">
                  <c:v>475.63449116560599</c:v>
                </c:pt>
                <c:pt idx="205303">
                  <c:v>475.63680792087899</c:v>
                </c:pt>
                <c:pt idx="205304">
                  <c:v>475.63912467615302</c:v>
                </c:pt>
                <c:pt idx="205305">
                  <c:v>475.64144143142602</c:v>
                </c:pt>
                <c:pt idx="205306">
                  <c:v>475.64375818669998</c:v>
                </c:pt>
                <c:pt idx="205307">
                  <c:v>475.64607494197298</c:v>
                </c:pt>
                <c:pt idx="205308">
                  <c:v>475.64839169724701</c:v>
                </c:pt>
                <c:pt idx="205309">
                  <c:v>475.65070845252001</c:v>
                </c:pt>
                <c:pt idx="205310">
                  <c:v>475.65302520779397</c:v>
                </c:pt>
                <c:pt idx="205311">
                  <c:v>475.65534196306697</c:v>
                </c:pt>
                <c:pt idx="205312">
                  <c:v>475.657658718341</c:v>
                </c:pt>
                <c:pt idx="205313">
                  <c:v>475.659975473614</c:v>
                </c:pt>
                <c:pt idx="205314">
                  <c:v>475.66229222888802</c:v>
                </c:pt>
                <c:pt idx="205315">
                  <c:v>475.66460898416102</c:v>
                </c:pt>
                <c:pt idx="205316">
                  <c:v>475.66692573943499</c:v>
                </c:pt>
                <c:pt idx="205317">
                  <c:v>475.66924249470799</c:v>
                </c:pt>
                <c:pt idx="205318">
                  <c:v>475.67155924998201</c:v>
                </c:pt>
                <c:pt idx="205319">
                  <c:v>475.67387600525501</c:v>
                </c:pt>
                <c:pt idx="205320">
                  <c:v>475.67619276052898</c:v>
                </c:pt>
                <c:pt idx="205321">
                  <c:v>475.67850951580198</c:v>
                </c:pt>
                <c:pt idx="205322">
                  <c:v>475.680826271076</c:v>
                </c:pt>
                <c:pt idx="205323">
                  <c:v>475.683143026349</c:v>
                </c:pt>
                <c:pt idx="205324">
                  <c:v>475.68545978162302</c:v>
                </c:pt>
                <c:pt idx="205325">
                  <c:v>475.68777653689602</c:v>
                </c:pt>
                <c:pt idx="205326">
                  <c:v>475.69009329216999</c:v>
                </c:pt>
                <c:pt idx="205327">
                  <c:v>475.69241004744299</c:v>
                </c:pt>
                <c:pt idx="205328">
                  <c:v>475.69472680271701</c:v>
                </c:pt>
                <c:pt idx="205329">
                  <c:v>475.69704355799001</c:v>
                </c:pt>
                <c:pt idx="205330">
                  <c:v>475.69936031326398</c:v>
                </c:pt>
                <c:pt idx="205331">
                  <c:v>475.70167706853698</c:v>
                </c:pt>
                <c:pt idx="205332">
                  <c:v>475.703993823811</c:v>
                </c:pt>
                <c:pt idx="205333">
                  <c:v>475.706310579084</c:v>
                </c:pt>
                <c:pt idx="205334">
                  <c:v>475.70862733435803</c:v>
                </c:pt>
                <c:pt idx="205335">
                  <c:v>475.71094408963103</c:v>
                </c:pt>
                <c:pt idx="205336">
                  <c:v>475.71326084490499</c:v>
                </c:pt>
                <c:pt idx="205337">
                  <c:v>475.71557760017799</c:v>
                </c:pt>
                <c:pt idx="205338">
                  <c:v>475.71789435545202</c:v>
                </c:pt>
                <c:pt idx="205339">
                  <c:v>475.72021111072598</c:v>
                </c:pt>
                <c:pt idx="205340">
                  <c:v>475.72252786599898</c:v>
                </c:pt>
                <c:pt idx="205341">
                  <c:v>475.72484462127301</c:v>
                </c:pt>
                <c:pt idx="205342">
                  <c:v>475.72716137654601</c:v>
                </c:pt>
                <c:pt idx="205343">
                  <c:v>475.72947813181997</c:v>
                </c:pt>
                <c:pt idx="205344">
                  <c:v>475.73179488709297</c:v>
                </c:pt>
                <c:pt idx="205345">
                  <c:v>475.734111642367</c:v>
                </c:pt>
                <c:pt idx="205346">
                  <c:v>475.73642839764</c:v>
                </c:pt>
                <c:pt idx="205347">
                  <c:v>475.73874515291402</c:v>
                </c:pt>
                <c:pt idx="205348">
                  <c:v>475.74106190818702</c:v>
                </c:pt>
                <c:pt idx="205349">
                  <c:v>475.74337866346099</c:v>
                </c:pt>
                <c:pt idx="205350">
                  <c:v>475.74569541873399</c:v>
                </c:pt>
                <c:pt idx="205351">
                  <c:v>475.74801217400801</c:v>
                </c:pt>
                <c:pt idx="205352">
                  <c:v>475.75032892928101</c:v>
                </c:pt>
                <c:pt idx="205353">
                  <c:v>475.75264568455498</c:v>
                </c:pt>
                <c:pt idx="205354">
                  <c:v>475.75496243982798</c:v>
                </c:pt>
                <c:pt idx="205355">
                  <c:v>475.757279195102</c:v>
                </c:pt>
                <c:pt idx="205356">
                  <c:v>475.759595950375</c:v>
                </c:pt>
                <c:pt idx="205357">
                  <c:v>475.76191270564902</c:v>
                </c:pt>
                <c:pt idx="205358">
                  <c:v>475.76422946092202</c:v>
                </c:pt>
                <c:pt idx="205359">
                  <c:v>475.76654621619599</c:v>
                </c:pt>
                <c:pt idx="205360">
                  <c:v>475.76886297146899</c:v>
                </c:pt>
                <c:pt idx="205361">
                  <c:v>475.77117972674301</c:v>
                </c:pt>
                <c:pt idx="205362">
                  <c:v>475.77349648201601</c:v>
                </c:pt>
                <c:pt idx="205363">
                  <c:v>475.77581323728998</c:v>
                </c:pt>
                <c:pt idx="205364">
                  <c:v>475.77812999256298</c:v>
                </c:pt>
                <c:pt idx="205365">
                  <c:v>475.780446747837</c:v>
                </c:pt>
                <c:pt idx="205366">
                  <c:v>475.78276350311</c:v>
                </c:pt>
                <c:pt idx="205367">
                  <c:v>475.78508025838403</c:v>
                </c:pt>
                <c:pt idx="205368">
                  <c:v>475.78739701365703</c:v>
                </c:pt>
                <c:pt idx="205369">
                  <c:v>475.78971376893099</c:v>
                </c:pt>
                <c:pt idx="205370">
                  <c:v>475.79203052420399</c:v>
                </c:pt>
                <c:pt idx="205371">
                  <c:v>475.79434727947802</c:v>
                </c:pt>
                <c:pt idx="205372">
                  <c:v>475.79666403475102</c:v>
                </c:pt>
                <c:pt idx="205373">
                  <c:v>475.79898079002498</c:v>
                </c:pt>
                <c:pt idx="205374">
                  <c:v>475.80129754529798</c:v>
                </c:pt>
                <c:pt idx="205375">
                  <c:v>475.80361430057201</c:v>
                </c:pt>
                <c:pt idx="205376">
                  <c:v>475.80593105584501</c:v>
                </c:pt>
                <c:pt idx="205377">
                  <c:v>475.80824781111897</c:v>
                </c:pt>
                <c:pt idx="205378">
                  <c:v>475.81056456639197</c:v>
                </c:pt>
                <c:pt idx="205379">
                  <c:v>475.812881321666</c:v>
                </c:pt>
                <c:pt idx="205380">
                  <c:v>475.815198076939</c:v>
                </c:pt>
                <c:pt idx="205381">
                  <c:v>475.81751483221302</c:v>
                </c:pt>
                <c:pt idx="205382">
                  <c:v>475.81983158748699</c:v>
                </c:pt>
                <c:pt idx="205383">
                  <c:v>475.82214834275999</c:v>
                </c:pt>
                <c:pt idx="205384">
                  <c:v>475.82446509803401</c:v>
                </c:pt>
                <c:pt idx="205385">
                  <c:v>475.82678185330701</c:v>
                </c:pt>
                <c:pt idx="205386">
                  <c:v>475.82909860858098</c:v>
                </c:pt>
                <c:pt idx="205387">
                  <c:v>475.83141536385398</c:v>
                </c:pt>
                <c:pt idx="205388">
                  <c:v>475.833732119128</c:v>
                </c:pt>
                <c:pt idx="205389">
                  <c:v>475.836048874401</c:v>
                </c:pt>
                <c:pt idx="205390">
                  <c:v>475.83836562967502</c:v>
                </c:pt>
                <c:pt idx="205391">
                  <c:v>475.84068238494802</c:v>
                </c:pt>
                <c:pt idx="205392">
                  <c:v>475.84299914022199</c:v>
                </c:pt>
                <c:pt idx="205393">
                  <c:v>475.84531589549499</c:v>
                </c:pt>
                <c:pt idx="205394">
                  <c:v>475.84763265076901</c:v>
                </c:pt>
                <c:pt idx="205395">
                  <c:v>475.84994940604201</c:v>
                </c:pt>
                <c:pt idx="205396">
                  <c:v>475.85226616131598</c:v>
                </c:pt>
                <c:pt idx="205397">
                  <c:v>475.85458291658898</c:v>
                </c:pt>
                <c:pt idx="205398">
                  <c:v>475.856899671863</c:v>
                </c:pt>
                <c:pt idx="205399">
                  <c:v>475.859216427136</c:v>
                </c:pt>
                <c:pt idx="205400">
                  <c:v>475.86153318241003</c:v>
                </c:pt>
                <c:pt idx="205401">
                  <c:v>475.86384993768303</c:v>
                </c:pt>
                <c:pt idx="205402">
                  <c:v>475.86616669295699</c:v>
                </c:pt>
                <c:pt idx="205403">
                  <c:v>475.86848344822999</c:v>
                </c:pt>
                <c:pt idx="205404">
                  <c:v>475.87080020350402</c:v>
                </c:pt>
                <c:pt idx="205405">
                  <c:v>475.87311695877702</c:v>
                </c:pt>
                <c:pt idx="205406">
                  <c:v>475.87543371405098</c:v>
                </c:pt>
                <c:pt idx="205407">
                  <c:v>475.87775046932398</c:v>
                </c:pt>
                <c:pt idx="205408">
                  <c:v>475.88006722459801</c:v>
                </c:pt>
                <c:pt idx="205409">
                  <c:v>475.88238397987101</c:v>
                </c:pt>
                <c:pt idx="205410">
                  <c:v>475.88470073514497</c:v>
                </c:pt>
                <c:pt idx="205411">
                  <c:v>475.88701749041797</c:v>
                </c:pt>
                <c:pt idx="205412">
                  <c:v>475.889334245692</c:v>
                </c:pt>
                <c:pt idx="205413">
                  <c:v>475.891651000965</c:v>
                </c:pt>
                <c:pt idx="205414">
                  <c:v>475.89396775623902</c:v>
                </c:pt>
                <c:pt idx="205415">
                  <c:v>475.89628451151202</c:v>
                </c:pt>
                <c:pt idx="205416">
                  <c:v>475.89860126678599</c:v>
                </c:pt>
                <c:pt idx="205417">
                  <c:v>475.90091802205899</c:v>
                </c:pt>
                <c:pt idx="205418">
                  <c:v>475.90323477733301</c:v>
                </c:pt>
                <c:pt idx="205419">
                  <c:v>475.90555153260601</c:v>
                </c:pt>
                <c:pt idx="205420">
                  <c:v>475.90786828787998</c:v>
                </c:pt>
                <c:pt idx="205421">
                  <c:v>475.91018504315298</c:v>
                </c:pt>
                <c:pt idx="205422">
                  <c:v>475.912501798427</c:v>
                </c:pt>
                <c:pt idx="205423">
                  <c:v>475.9148185537</c:v>
                </c:pt>
                <c:pt idx="205424">
                  <c:v>475.91713530897403</c:v>
                </c:pt>
                <c:pt idx="205425">
                  <c:v>475.91945206424799</c:v>
                </c:pt>
                <c:pt idx="205426">
                  <c:v>475.92176881952099</c:v>
                </c:pt>
                <c:pt idx="205427">
                  <c:v>475.92408557479501</c:v>
                </c:pt>
                <c:pt idx="205428">
                  <c:v>475.92640233006802</c:v>
                </c:pt>
                <c:pt idx="205429">
                  <c:v>475.92871908534198</c:v>
                </c:pt>
                <c:pt idx="205430">
                  <c:v>475.93103584061498</c:v>
                </c:pt>
                <c:pt idx="205431">
                  <c:v>475.933352595889</c:v>
                </c:pt>
                <c:pt idx="205432">
                  <c:v>475.93566935116201</c:v>
                </c:pt>
                <c:pt idx="205433">
                  <c:v>475.93798610643603</c:v>
                </c:pt>
                <c:pt idx="205434">
                  <c:v>475.94030286170897</c:v>
                </c:pt>
                <c:pt idx="205435">
                  <c:v>475.942619616983</c:v>
                </c:pt>
                <c:pt idx="205436">
                  <c:v>475.944936372256</c:v>
                </c:pt>
                <c:pt idx="205437">
                  <c:v>475.94725312753002</c:v>
                </c:pt>
                <c:pt idx="205438">
                  <c:v>475.94956988280302</c:v>
                </c:pt>
                <c:pt idx="205439">
                  <c:v>475.95188663807699</c:v>
                </c:pt>
                <c:pt idx="205440">
                  <c:v>475.95420339334999</c:v>
                </c:pt>
                <c:pt idx="205441">
                  <c:v>475.95652014862401</c:v>
                </c:pt>
                <c:pt idx="205442">
                  <c:v>475.95883690389701</c:v>
                </c:pt>
                <c:pt idx="205443">
                  <c:v>475.96115365917098</c:v>
                </c:pt>
                <c:pt idx="205444">
                  <c:v>475.96347041444398</c:v>
                </c:pt>
                <c:pt idx="205445">
                  <c:v>475.965787169718</c:v>
                </c:pt>
                <c:pt idx="205446">
                  <c:v>475.968103924991</c:v>
                </c:pt>
                <c:pt idx="205447">
                  <c:v>475.97042068026502</c:v>
                </c:pt>
                <c:pt idx="205448">
                  <c:v>475.97273743553802</c:v>
                </c:pt>
                <c:pt idx="205449">
                  <c:v>475.97505419081199</c:v>
                </c:pt>
                <c:pt idx="205450">
                  <c:v>475.97737094608499</c:v>
                </c:pt>
                <c:pt idx="205451">
                  <c:v>475.97968770135901</c:v>
                </c:pt>
                <c:pt idx="205452">
                  <c:v>475.98200445663201</c:v>
                </c:pt>
                <c:pt idx="205453">
                  <c:v>475.98432121190598</c:v>
                </c:pt>
                <c:pt idx="205454">
                  <c:v>475.98663796717898</c:v>
                </c:pt>
                <c:pt idx="205455">
                  <c:v>475.988954722453</c:v>
                </c:pt>
                <c:pt idx="205456">
                  <c:v>475.991271477726</c:v>
                </c:pt>
                <c:pt idx="205457">
                  <c:v>475.99358823300003</c:v>
                </c:pt>
                <c:pt idx="205458">
                  <c:v>475.99590498827303</c:v>
                </c:pt>
                <c:pt idx="205459">
                  <c:v>475.99822174354699</c:v>
                </c:pt>
                <c:pt idx="205460">
                  <c:v>476.00053849881999</c:v>
                </c:pt>
                <c:pt idx="205461">
                  <c:v>476.00285525409402</c:v>
                </c:pt>
                <c:pt idx="205462">
                  <c:v>476.00517200936702</c:v>
                </c:pt>
                <c:pt idx="205463">
                  <c:v>476.00748876464098</c:v>
                </c:pt>
                <c:pt idx="205464">
                  <c:v>476.00980551991398</c:v>
                </c:pt>
                <c:pt idx="205465">
                  <c:v>476.01212227518801</c:v>
                </c:pt>
                <c:pt idx="205466">
                  <c:v>476.01443903046101</c:v>
                </c:pt>
                <c:pt idx="205467">
                  <c:v>476.01675578573497</c:v>
                </c:pt>
                <c:pt idx="205468">
                  <c:v>476.019072541009</c:v>
                </c:pt>
                <c:pt idx="205469">
                  <c:v>476.021389296282</c:v>
                </c:pt>
                <c:pt idx="205470">
                  <c:v>476.02370605155602</c:v>
                </c:pt>
                <c:pt idx="205471">
                  <c:v>476.02602280682902</c:v>
                </c:pt>
                <c:pt idx="205472">
                  <c:v>476.02833956210299</c:v>
                </c:pt>
                <c:pt idx="205473">
                  <c:v>476.03065631737599</c:v>
                </c:pt>
                <c:pt idx="205474">
                  <c:v>476.03297307265001</c:v>
                </c:pt>
                <c:pt idx="205475">
                  <c:v>476.03528982792301</c:v>
                </c:pt>
                <c:pt idx="205476">
                  <c:v>476.03760658319698</c:v>
                </c:pt>
                <c:pt idx="205477">
                  <c:v>476.03992333846998</c:v>
                </c:pt>
                <c:pt idx="205478">
                  <c:v>476.042240093744</c:v>
                </c:pt>
                <c:pt idx="205479">
                  <c:v>476.044556849017</c:v>
                </c:pt>
                <c:pt idx="205480">
                  <c:v>476.04687360429102</c:v>
                </c:pt>
                <c:pt idx="205481">
                  <c:v>476.04919035956402</c:v>
                </c:pt>
                <c:pt idx="205482">
                  <c:v>476.05150711483799</c:v>
                </c:pt>
                <c:pt idx="205483">
                  <c:v>476.05382387011099</c:v>
                </c:pt>
                <c:pt idx="205484">
                  <c:v>476.05614062538501</c:v>
                </c:pt>
                <c:pt idx="205485">
                  <c:v>476.05845738065801</c:v>
                </c:pt>
                <c:pt idx="205486">
                  <c:v>476.06077413593198</c:v>
                </c:pt>
                <c:pt idx="205487">
                  <c:v>476.06309089120498</c:v>
                </c:pt>
                <c:pt idx="205488">
                  <c:v>476.065407646479</c:v>
                </c:pt>
                <c:pt idx="205489">
                  <c:v>476.067724401752</c:v>
                </c:pt>
                <c:pt idx="205490">
                  <c:v>476.07004115702603</c:v>
                </c:pt>
                <c:pt idx="205491">
                  <c:v>476.07235791229903</c:v>
                </c:pt>
                <c:pt idx="205492">
                  <c:v>476.07467466757299</c:v>
                </c:pt>
                <c:pt idx="205493">
                  <c:v>476.07699142284599</c:v>
                </c:pt>
                <c:pt idx="205494">
                  <c:v>476.07930817812002</c:v>
                </c:pt>
                <c:pt idx="205495">
                  <c:v>476.08162493339302</c:v>
                </c:pt>
                <c:pt idx="205496">
                  <c:v>476.08394168866698</c:v>
                </c:pt>
                <c:pt idx="205497">
                  <c:v>476.08625844393998</c:v>
                </c:pt>
                <c:pt idx="205498">
                  <c:v>476.08857519921401</c:v>
                </c:pt>
                <c:pt idx="205499">
                  <c:v>476.09089195448701</c:v>
                </c:pt>
                <c:pt idx="205500">
                  <c:v>476.09320870976097</c:v>
                </c:pt>
                <c:pt idx="205501">
                  <c:v>476.09552546503397</c:v>
                </c:pt>
                <c:pt idx="205502">
                  <c:v>476.097842220308</c:v>
                </c:pt>
                <c:pt idx="205503">
                  <c:v>476.100158975581</c:v>
                </c:pt>
                <c:pt idx="205504">
                  <c:v>476.10247573085502</c:v>
                </c:pt>
                <c:pt idx="205505">
                  <c:v>476.10479248612802</c:v>
                </c:pt>
                <c:pt idx="205506">
                  <c:v>476.10710924140199</c:v>
                </c:pt>
                <c:pt idx="205507">
                  <c:v>476.10942599667499</c:v>
                </c:pt>
                <c:pt idx="205508">
                  <c:v>476.11174275194901</c:v>
                </c:pt>
                <c:pt idx="205509">
                  <c:v>476.11405950722201</c:v>
                </c:pt>
                <c:pt idx="205510">
                  <c:v>476.11637626249598</c:v>
                </c:pt>
                <c:pt idx="205511">
                  <c:v>476.11869301777</c:v>
                </c:pt>
                <c:pt idx="205512">
                  <c:v>476.121009773043</c:v>
                </c:pt>
                <c:pt idx="205513">
                  <c:v>476.12332652831702</c:v>
                </c:pt>
                <c:pt idx="205514">
                  <c:v>476.12564328359002</c:v>
                </c:pt>
                <c:pt idx="205515">
                  <c:v>476.12796003886399</c:v>
                </c:pt>
                <c:pt idx="205516">
                  <c:v>476.13027679413699</c:v>
                </c:pt>
                <c:pt idx="205517">
                  <c:v>476.13259354941101</c:v>
                </c:pt>
                <c:pt idx="205518">
                  <c:v>476.13491030468401</c:v>
                </c:pt>
                <c:pt idx="205519">
                  <c:v>476.13722705995798</c:v>
                </c:pt>
                <c:pt idx="205520">
                  <c:v>476.13954381523098</c:v>
                </c:pt>
                <c:pt idx="205521">
                  <c:v>476.141860570505</c:v>
                </c:pt>
                <c:pt idx="205522">
                  <c:v>476.144177325778</c:v>
                </c:pt>
                <c:pt idx="205523">
                  <c:v>476.14649408105203</c:v>
                </c:pt>
                <c:pt idx="205524">
                  <c:v>476.14881083632503</c:v>
                </c:pt>
                <c:pt idx="205525">
                  <c:v>476.15112759159899</c:v>
                </c:pt>
                <c:pt idx="205526">
                  <c:v>476.15344434687199</c:v>
                </c:pt>
                <c:pt idx="205527">
                  <c:v>476.15576110214602</c:v>
                </c:pt>
                <c:pt idx="205528">
                  <c:v>476.15807785741902</c:v>
                </c:pt>
                <c:pt idx="205529">
                  <c:v>476.16039461269298</c:v>
                </c:pt>
                <c:pt idx="205530">
                  <c:v>476.16271136796598</c:v>
                </c:pt>
                <c:pt idx="205531">
                  <c:v>476.16502812324001</c:v>
                </c:pt>
                <c:pt idx="205532">
                  <c:v>476.16734487851301</c:v>
                </c:pt>
                <c:pt idx="205533">
                  <c:v>476.16966163378697</c:v>
                </c:pt>
                <c:pt idx="205534">
                  <c:v>476.17197838905997</c:v>
                </c:pt>
                <c:pt idx="205535">
                  <c:v>476.174295144334</c:v>
                </c:pt>
                <c:pt idx="205536">
                  <c:v>476.176611899607</c:v>
                </c:pt>
                <c:pt idx="205537">
                  <c:v>476.17892865488102</c:v>
                </c:pt>
                <c:pt idx="205538">
                  <c:v>476.18124541015402</c:v>
                </c:pt>
                <c:pt idx="205539">
                  <c:v>476.18356216542799</c:v>
                </c:pt>
                <c:pt idx="205540">
                  <c:v>476.18587892070099</c:v>
                </c:pt>
                <c:pt idx="205541">
                  <c:v>476.18819567597501</c:v>
                </c:pt>
                <c:pt idx="205542">
                  <c:v>476.19051243124801</c:v>
                </c:pt>
                <c:pt idx="205543">
                  <c:v>476.19282918652198</c:v>
                </c:pt>
                <c:pt idx="205544">
                  <c:v>476.19514594179498</c:v>
                </c:pt>
                <c:pt idx="205545">
                  <c:v>476.197462697069</c:v>
                </c:pt>
                <c:pt idx="205546">
                  <c:v>476.199779452342</c:v>
                </c:pt>
                <c:pt idx="205547">
                  <c:v>476.20209620761602</c:v>
                </c:pt>
                <c:pt idx="205548">
                  <c:v>476.20441296288902</c:v>
                </c:pt>
                <c:pt idx="205549">
                  <c:v>476.20672971816299</c:v>
                </c:pt>
                <c:pt idx="205550">
                  <c:v>476.20904647343599</c:v>
                </c:pt>
                <c:pt idx="205551">
                  <c:v>476.21136322871001</c:v>
                </c:pt>
                <c:pt idx="205552">
                  <c:v>476.21367998398301</c:v>
                </c:pt>
                <c:pt idx="205553">
                  <c:v>476.21599673925698</c:v>
                </c:pt>
                <c:pt idx="205554">
                  <c:v>476.218313494531</c:v>
                </c:pt>
                <c:pt idx="205555">
                  <c:v>476.220630249804</c:v>
                </c:pt>
                <c:pt idx="205556">
                  <c:v>476.22294700507803</c:v>
                </c:pt>
                <c:pt idx="205557">
                  <c:v>476.22526376035103</c:v>
                </c:pt>
                <c:pt idx="205558">
                  <c:v>476.22758051562499</c:v>
                </c:pt>
                <c:pt idx="205559">
                  <c:v>476.22989727089799</c:v>
                </c:pt>
                <c:pt idx="205560">
                  <c:v>476.23221402617202</c:v>
                </c:pt>
                <c:pt idx="205561">
                  <c:v>476.23453078144502</c:v>
                </c:pt>
                <c:pt idx="205562">
                  <c:v>476.23684753671898</c:v>
                </c:pt>
                <c:pt idx="205563">
                  <c:v>476.23916429199198</c:v>
                </c:pt>
                <c:pt idx="205564">
                  <c:v>476.24148104726601</c:v>
                </c:pt>
                <c:pt idx="205565">
                  <c:v>476.24379780253901</c:v>
                </c:pt>
                <c:pt idx="205566">
                  <c:v>476.24611455781297</c:v>
                </c:pt>
                <c:pt idx="205567">
                  <c:v>476.24843131308597</c:v>
                </c:pt>
                <c:pt idx="205568">
                  <c:v>476.25074806836</c:v>
                </c:pt>
                <c:pt idx="205569">
                  <c:v>476.253064823633</c:v>
                </c:pt>
                <c:pt idx="205570">
                  <c:v>476.25538157890702</c:v>
                </c:pt>
                <c:pt idx="205571">
                  <c:v>476.25769833418002</c:v>
                </c:pt>
                <c:pt idx="205572">
                  <c:v>476.26001508945399</c:v>
                </c:pt>
                <c:pt idx="205573">
                  <c:v>476.26233184472699</c:v>
                </c:pt>
                <c:pt idx="205574">
                  <c:v>476.26464860000101</c:v>
                </c:pt>
                <c:pt idx="205575">
                  <c:v>476.26696535527401</c:v>
                </c:pt>
                <c:pt idx="205576">
                  <c:v>476.26928211054798</c:v>
                </c:pt>
                <c:pt idx="205577">
                  <c:v>476.27159886582098</c:v>
                </c:pt>
                <c:pt idx="205578">
                  <c:v>476.273915621095</c:v>
                </c:pt>
                <c:pt idx="205579">
                  <c:v>476.276232376368</c:v>
                </c:pt>
                <c:pt idx="205580">
                  <c:v>476.27854913164202</c:v>
                </c:pt>
                <c:pt idx="205581">
                  <c:v>476.28086588691502</c:v>
                </c:pt>
                <c:pt idx="205582">
                  <c:v>476.28318264218899</c:v>
                </c:pt>
                <c:pt idx="205583">
                  <c:v>476.28549939746199</c:v>
                </c:pt>
                <c:pt idx="205584">
                  <c:v>476.28781615273601</c:v>
                </c:pt>
                <c:pt idx="205585">
                  <c:v>476.29013290800901</c:v>
                </c:pt>
                <c:pt idx="205586">
                  <c:v>476.29244966328298</c:v>
                </c:pt>
                <c:pt idx="205587">
                  <c:v>476.29476641855598</c:v>
                </c:pt>
                <c:pt idx="205588">
                  <c:v>476.29708317383</c:v>
                </c:pt>
                <c:pt idx="205589">
                  <c:v>476.299399929103</c:v>
                </c:pt>
                <c:pt idx="205590">
                  <c:v>476.30171668437703</c:v>
                </c:pt>
                <c:pt idx="205591">
                  <c:v>476.30403343965003</c:v>
                </c:pt>
                <c:pt idx="205592">
                  <c:v>476.30635019492399</c:v>
                </c:pt>
                <c:pt idx="205593">
                  <c:v>476.30866695019699</c:v>
                </c:pt>
                <c:pt idx="205594">
                  <c:v>476.31098370547102</c:v>
                </c:pt>
                <c:pt idx="205595">
                  <c:v>476.31330046074498</c:v>
                </c:pt>
                <c:pt idx="205596">
                  <c:v>476.31561721601798</c:v>
                </c:pt>
                <c:pt idx="205597">
                  <c:v>476.31793397129201</c:v>
                </c:pt>
                <c:pt idx="205598">
                  <c:v>476.32025072656501</c:v>
                </c:pt>
                <c:pt idx="205599">
                  <c:v>476.32256748183897</c:v>
                </c:pt>
                <c:pt idx="205600">
                  <c:v>476.32488423711197</c:v>
                </c:pt>
                <c:pt idx="205601">
                  <c:v>476.327200992386</c:v>
                </c:pt>
                <c:pt idx="205602">
                  <c:v>476.329517747659</c:v>
                </c:pt>
                <c:pt idx="205603">
                  <c:v>476.33183450293302</c:v>
                </c:pt>
                <c:pt idx="205604">
                  <c:v>476.33415125820602</c:v>
                </c:pt>
                <c:pt idx="205605">
                  <c:v>476.33646801347999</c:v>
                </c:pt>
                <c:pt idx="205606">
                  <c:v>476.33878476875299</c:v>
                </c:pt>
                <c:pt idx="205607">
                  <c:v>476.34110152402701</c:v>
                </c:pt>
                <c:pt idx="205608">
                  <c:v>476.34341827930001</c:v>
                </c:pt>
                <c:pt idx="205609">
                  <c:v>476.34573503457398</c:v>
                </c:pt>
                <c:pt idx="205610">
                  <c:v>476.34805178984698</c:v>
                </c:pt>
                <c:pt idx="205611">
                  <c:v>476.350368545121</c:v>
                </c:pt>
                <c:pt idx="205612">
                  <c:v>476.352685300394</c:v>
                </c:pt>
                <c:pt idx="205613">
                  <c:v>476.35500205566802</c:v>
                </c:pt>
                <c:pt idx="205614">
                  <c:v>476.35731881094102</c:v>
                </c:pt>
                <c:pt idx="205615">
                  <c:v>476.35963556621499</c:v>
                </c:pt>
                <c:pt idx="205616">
                  <c:v>476.36195232148799</c:v>
                </c:pt>
                <c:pt idx="205617">
                  <c:v>476.36426907676201</c:v>
                </c:pt>
                <c:pt idx="205618">
                  <c:v>476.36658583203501</c:v>
                </c:pt>
                <c:pt idx="205619">
                  <c:v>476.36890258730898</c:v>
                </c:pt>
                <c:pt idx="205620">
                  <c:v>476.37121934258198</c:v>
                </c:pt>
                <c:pt idx="205621">
                  <c:v>476.373536097856</c:v>
                </c:pt>
                <c:pt idx="205622">
                  <c:v>476.375852853129</c:v>
                </c:pt>
                <c:pt idx="205623">
                  <c:v>476.37816960840303</c:v>
                </c:pt>
                <c:pt idx="205624">
                  <c:v>476.38048636367603</c:v>
                </c:pt>
                <c:pt idx="205625">
                  <c:v>476.38280311894999</c:v>
                </c:pt>
                <c:pt idx="205626">
                  <c:v>476.38511987422299</c:v>
                </c:pt>
                <c:pt idx="205627">
                  <c:v>476.38743662949702</c:v>
                </c:pt>
                <c:pt idx="205628">
                  <c:v>476.38975338477002</c:v>
                </c:pt>
                <c:pt idx="205629">
                  <c:v>476.39207014004398</c:v>
                </c:pt>
                <c:pt idx="205630">
                  <c:v>476.39438689531698</c:v>
                </c:pt>
                <c:pt idx="205631">
                  <c:v>476.39670365059101</c:v>
                </c:pt>
                <c:pt idx="205632">
                  <c:v>476.39902040586401</c:v>
                </c:pt>
                <c:pt idx="205633">
                  <c:v>476.40133716113797</c:v>
                </c:pt>
                <c:pt idx="205634">
                  <c:v>476.40365391641097</c:v>
                </c:pt>
                <c:pt idx="205635">
                  <c:v>476.405970671685</c:v>
                </c:pt>
                <c:pt idx="205636">
                  <c:v>476.408287426958</c:v>
                </c:pt>
                <c:pt idx="205637">
                  <c:v>476.41060418223202</c:v>
                </c:pt>
                <c:pt idx="205638">
                  <c:v>476.41292093750599</c:v>
                </c:pt>
                <c:pt idx="205639">
                  <c:v>476.41523769277899</c:v>
                </c:pt>
                <c:pt idx="205640">
                  <c:v>476.41755444805301</c:v>
                </c:pt>
                <c:pt idx="205641">
                  <c:v>476.41987120332601</c:v>
                </c:pt>
                <c:pt idx="205642">
                  <c:v>476.42218795859998</c:v>
                </c:pt>
                <c:pt idx="205643">
                  <c:v>476.42450471387298</c:v>
                </c:pt>
                <c:pt idx="205644">
                  <c:v>476.426821469147</c:v>
                </c:pt>
                <c:pt idx="205645">
                  <c:v>476.42913822442</c:v>
                </c:pt>
                <c:pt idx="205646">
                  <c:v>476.43145497969402</c:v>
                </c:pt>
                <c:pt idx="205647">
                  <c:v>476.43377173496702</c:v>
                </c:pt>
                <c:pt idx="205648">
                  <c:v>476.43608849024099</c:v>
                </c:pt>
                <c:pt idx="205649">
                  <c:v>476.43840524551399</c:v>
                </c:pt>
                <c:pt idx="205650">
                  <c:v>476.44072200078801</c:v>
                </c:pt>
                <c:pt idx="205651">
                  <c:v>476.44303875606101</c:v>
                </c:pt>
                <c:pt idx="205652">
                  <c:v>476.44535551133498</c:v>
                </c:pt>
                <c:pt idx="205653">
                  <c:v>476.44767226660798</c:v>
                </c:pt>
                <c:pt idx="205654">
                  <c:v>476.449989021882</c:v>
                </c:pt>
                <c:pt idx="205655">
                  <c:v>476.452305777155</c:v>
                </c:pt>
                <c:pt idx="205656">
                  <c:v>476.45462253242903</c:v>
                </c:pt>
                <c:pt idx="205657">
                  <c:v>476.45693928770203</c:v>
                </c:pt>
                <c:pt idx="205658">
                  <c:v>476.45925604297599</c:v>
                </c:pt>
                <c:pt idx="205659">
                  <c:v>476.46157279824899</c:v>
                </c:pt>
                <c:pt idx="205660">
                  <c:v>476.46388955352302</c:v>
                </c:pt>
                <c:pt idx="205661">
                  <c:v>476.46620630879602</c:v>
                </c:pt>
                <c:pt idx="205662">
                  <c:v>476.46852306406998</c:v>
                </c:pt>
                <c:pt idx="205663">
                  <c:v>476.47083981934298</c:v>
                </c:pt>
                <c:pt idx="205664">
                  <c:v>476.47315657461701</c:v>
                </c:pt>
                <c:pt idx="205665">
                  <c:v>476.47547332989001</c:v>
                </c:pt>
                <c:pt idx="205666">
                  <c:v>476.47779008516397</c:v>
                </c:pt>
                <c:pt idx="205667">
                  <c:v>476.48010684043697</c:v>
                </c:pt>
                <c:pt idx="205668">
                  <c:v>476.482423595711</c:v>
                </c:pt>
                <c:pt idx="205669">
                  <c:v>476.484740350984</c:v>
                </c:pt>
                <c:pt idx="205670">
                  <c:v>476.48705710625802</c:v>
                </c:pt>
                <c:pt idx="205671">
                  <c:v>476.48937386153102</c:v>
                </c:pt>
                <c:pt idx="205672">
                  <c:v>476.49169061680499</c:v>
                </c:pt>
                <c:pt idx="205673">
                  <c:v>476.49400737207799</c:v>
                </c:pt>
                <c:pt idx="205674">
                  <c:v>476.49632412735201</c:v>
                </c:pt>
                <c:pt idx="205675">
                  <c:v>476.49864088262501</c:v>
                </c:pt>
                <c:pt idx="205676">
                  <c:v>476.50095763789898</c:v>
                </c:pt>
                <c:pt idx="205677">
                  <c:v>476.50327439317198</c:v>
                </c:pt>
                <c:pt idx="205678">
                  <c:v>476.505591148446</c:v>
                </c:pt>
                <c:pt idx="205679">
                  <c:v>476.507907903719</c:v>
                </c:pt>
                <c:pt idx="205680">
                  <c:v>476.51022465899302</c:v>
                </c:pt>
                <c:pt idx="205681">
                  <c:v>476.51254141426699</c:v>
                </c:pt>
                <c:pt idx="205682">
                  <c:v>476.51485816953999</c:v>
                </c:pt>
                <c:pt idx="205683">
                  <c:v>476.51717492481401</c:v>
                </c:pt>
                <c:pt idx="205684">
                  <c:v>476.51949168008701</c:v>
                </c:pt>
                <c:pt idx="205685">
                  <c:v>476.52180843536098</c:v>
                </c:pt>
                <c:pt idx="205686">
                  <c:v>476.52412519063398</c:v>
                </c:pt>
                <c:pt idx="205687">
                  <c:v>476.526441945908</c:v>
                </c:pt>
                <c:pt idx="205688">
                  <c:v>476.528758701181</c:v>
                </c:pt>
                <c:pt idx="205689">
                  <c:v>476.53107545645503</c:v>
                </c:pt>
                <c:pt idx="205690">
                  <c:v>476.53339221172803</c:v>
                </c:pt>
                <c:pt idx="205691">
                  <c:v>476.53570896700199</c:v>
                </c:pt>
                <c:pt idx="205692">
                  <c:v>476.53802572227499</c:v>
                </c:pt>
                <c:pt idx="205693">
                  <c:v>476.54034247754902</c:v>
                </c:pt>
                <c:pt idx="205694">
                  <c:v>476.54265923282202</c:v>
                </c:pt>
                <c:pt idx="205695">
                  <c:v>476.54497598809598</c:v>
                </c:pt>
                <c:pt idx="205696">
                  <c:v>476.54729274336898</c:v>
                </c:pt>
                <c:pt idx="205697">
                  <c:v>476.54960949864301</c:v>
                </c:pt>
                <c:pt idx="205698">
                  <c:v>476.55192625391601</c:v>
                </c:pt>
                <c:pt idx="205699">
                  <c:v>476.55424300918997</c:v>
                </c:pt>
                <c:pt idx="205700">
                  <c:v>476.55655976446297</c:v>
                </c:pt>
                <c:pt idx="205701">
                  <c:v>476.558876519737</c:v>
                </c:pt>
                <c:pt idx="205702">
                  <c:v>476.56119327501</c:v>
                </c:pt>
                <c:pt idx="205703">
                  <c:v>476.56351003028402</c:v>
                </c:pt>
                <c:pt idx="205704">
                  <c:v>476.56582678555702</c:v>
                </c:pt>
                <c:pt idx="205705">
                  <c:v>476.56814354083099</c:v>
                </c:pt>
                <c:pt idx="205706">
                  <c:v>476.57046029610399</c:v>
                </c:pt>
                <c:pt idx="205707">
                  <c:v>476.57277705137801</c:v>
                </c:pt>
                <c:pt idx="205708">
                  <c:v>476.57509380665101</c:v>
                </c:pt>
                <c:pt idx="205709">
                  <c:v>476.57741056192498</c:v>
                </c:pt>
                <c:pt idx="205710">
                  <c:v>476.57972731719798</c:v>
                </c:pt>
                <c:pt idx="205711">
                  <c:v>476.582044072472</c:v>
                </c:pt>
                <c:pt idx="205712">
                  <c:v>476.584360827745</c:v>
                </c:pt>
                <c:pt idx="205713">
                  <c:v>476.58667758301902</c:v>
                </c:pt>
                <c:pt idx="205714">
                  <c:v>476.58899433829203</c:v>
                </c:pt>
                <c:pt idx="205715">
                  <c:v>476.59131109356599</c:v>
                </c:pt>
                <c:pt idx="205716">
                  <c:v>476.59362784883899</c:v>
                </c:pt>
                <c:pt idx="205717">
                  <c:v>476.59594460411301</c:v>
                </c:pt>
                <c:pt idx="205718">
                  <c:v>476.59826135938602</c:v>
                </c:pt>
                <c:pt idx="205719">
                  <c:v>476.60057811465998</c:v>
                </c:pt>
                <c:pt idx="205720">
                  <c:v>476.60289486993298</c:v>
                </c:pt>
                <c:pt idx="205721">
                  <c:v>476.605211625207</c:v>
                </c:pt>
                <c:pt idx="205722">
                  <c:v>476.60752838048001</c:v>
                </c:pt>
                <c:pt idx="205723">
                  <c:v>476.60984513575397</c:v>
                </c:pt>
                <c:pt idx="205724">
                  <c:v>476.61216189102799</c:v>
                </c:pt>
                <c:pt idx="205725">
                  <c:v>476.614478646301</c:v>
                </c:pt>
                <c:pt idx="205726">
                  <c:v>476.61679540157502</c:v>
                </c:pt>
                <c:pt idx="205727">
                  <c:v>476.61911215684802</c:v>
                </c:pt>
                <c:pt idx="205728">
                  <c:v>476.62142891212198</c:v>
                </c:pt>
                <c:pt idx="205729">
                  <c:v>476.62374566739499</c:v>
                </c:pt>
                <c:pt idx="205730">
                  <c:v>476.62606242266901</c:v>
                </c:pt>
                <c:pt idx="205731">
                  <c:v>476.62837917794201</c:v>
                </c:pt>
                <c:pt idx="205732">
                  <c:v>476.63069593321597</c:v>
                </c:pt>
                <c:pt idx="205733">
                  <c:v>476.63301268848898</c:v>
                </c:pt>
                <c:pt idx="205734">
                  <c:v>476.635329443763</c:v>
                </c:pt>
                <c:pt idx="205735">
                  <c:v>476.637646199036</c:v>
                </c:pt>
                <c:pt idx="205736">
                  <c:v>476.63996295431002</c:v>
                </c:pt>
                <c:pt idx="205737">
                  <c:v>476.64227970958302</c:v>
                </c:pt>
                <c:pt idx="205738">
                  <c:v>476.64459646485699</c:v>
                </c:pt>
                <c:pt idx="205739">
                  <c:v>476.64691322012999</c:v>
                </c:pt>
                <c:pt idx="205740">
                  <c:v>476.64922997540401</c:v>
                </c:pt>
                <c:pt idx="205741">
                  <c:v>476.65154673067701</c:v>
                </c:pt>
                <c:pt idx="205742">
                  <c:v>476.65386348595098</c:v>
                </c:pt>
                <c:pt idx="205743">
                  <c:v>476.65618024122398</c:v>
                </c:pt>
                <c:pt idx="205744">
                  <c:v>476.658496996498</c:v>
                </c:pt>
                <c:pt idx="205745">
                  <c:v>476.660813751771</c:v>
                </c:pt>
                <c:pt idx="205746">
                  <c:v>476.66313050704503</c:v>
                </c:pt>
                <c:pt idx="205747">
                  <c:v>476.66544726231803</c:v>
                </c:pt>
                <c:pt idx="205748">
                  <c:v>476.66776401759199</c:v>
                </c:pt>
                <c:pt idx="205749">
                  <c:v>476.67008077286499</c:v>
                </c:pt>
                <c:pt idx="205750">
                  <c:v>476.67239752813902</c:v>
                </c:pt>
                <c:pt idx="205751">
                  <c:v>476.67471428341202</c:v>
                </c:pt>
                <c:pt idx="205752">
                  <c:v>476.67703103868598</c:v>
                </c:pt>
                <c:pt idx="205753">
                  <c:v>476.67934779395898</c:v>
                </c:pt>
                <c:pt idx="205754">
                  <c:v>476.68166454923301</c:v>
                </c:pt>
                <c:pt idx="205755">
                  <c:v>476.68398130450601</c:v>
                </c:pt>
                <c:pt idx="205756">
                  <c:v>476.68629805977997</c:v>
                </c:pt>
                <c:pt idx="205757">
                  <c:v>476.68861481505297</c:v>
                </c:pt>
                <c:pt idx="205758">
                  <c:v>476.690931570327</c:v>
                </c:pt>
                <c:pt idx="205759">
                  <c:v>476.6932483256</c:v>
                </c:pt>
                <c:pt idx="205760">
                  <c:v>476.69556508087402</c:v>
                </c:pt>
                <c:pt idx="205761">
                  <c:v>476.69788183614702</c:v>
                </c:pt>
                <c:pt idx="205762">
                  <c:v>476.70019859142099</c:v>
                </c:pt>
                <c:pt idx="205763">
                  <c:v>476.70251534669399</c:v>
                </c:pt>
                <c:pt idx="205764">
                  <c:v>476.70483210196801</c:v>
                </c:pt>
                <c:pt idx="205765">
                  <c:v>476.70714885724101</c:v>
                </c:pt>
                <c:pt idx="205766">
                  <c:v>476.70946561251498</c:v>
                </c:pt>
                <c:pt idx="205767">
                  <c:v>476.711782367789</c:v>
                </c:pt>
                <c:pt idx="205768">
                  <c:v>476.714099123062</c:v>
                </c:pt>
                <c:pt idx="205769">
                  <c:v>476.71641587833602</c:v>
                </c:pt>
                <c:pt idx="205770">
                  <c:v>476.71873263360902</c:v>
                </c:pt>
                <c:pt idx="205771">
                  <c:v>476.72104938888299</c:v>
                </c:pt>
                <c:pt idx="205772">
                  <c:v>476.72336614415599</c:v>
                </c:pt>
                <c:pt idx="205773">
                  <c:v>476.72568289943001</c:v>
                </c:pt>
                <c:pt idx="205774">
                  <c:v>476.72799965470301</c:v>
                </c:pt>
                <c:pt idx="205775">
                  <c:v>476.73031640997698</c:v>
                </c:pt>
                <c:pt idx="205776">
                  <c:v>476.73263316524998</c:v>
                </c:pt>
                <c:pt idx="205777">
                  <c:v>476.734949920524</c:v>
                </c:pt>
                <c:pt idx="205778">
                  <c:v>476.737266675797</c:v>
                </c:pt>
                <c:pt idx="205779">
                  <c:v>476.73958343107103</c:v>
                </c:pt>
                <c:pt idx="205780">
                  <c:v>476.74190018634403</c:v>
                </c:pt>
                <c:pt idx="205781">
                  <c:v>476.74421694161799</c:v>
                </c:pt>
                <c:pt idx="205782">
                  <c:v>476.74653369689099</c:v>
                </c:pt>
                <c:pt idx="205783">
                  <c:v>476.74885045216502</c:v>
                </c:pt>
                <c:pt idx="205784">
                  <c:v>476.75116720743802</c:v>
                </c:pt>
                <c:pt idx="205785">
                  <c:v>476.75348396271198</c:v>
                </c:pt>
                <c:pt idx="205786">
                  <c:v>476.75580071798498</c:v>
                </c:pt>
                <c:pt idx="205787">
                  <c:v>476.75811747325901</c:v>
                </c:pt>
                <c:pt idx="205788">
                  <c:v>476.76043422853201</c:v>
                </c:pt>
                <c:pt idx="205789">
                  <c:v>476.76275098380597</c:v>
                </c:pt>
                <c:pt idx="205790">
                  <c:v>476.76506773907897</c:v>
                </c:pt>
                <c:pt idx="205791">
                  <c:v>476.767384494353</c:v>
                </c:pt>
                <c:pt idx="205792">
                  <c:v>476.769701249626</c:v>
                </c:pt>
                <c:pt idx="205793">
                  <c:v>476.77201800490002</c:v>
                </c:pt>
                <c:pt idx="205794">
                  <c:v>476.77433476017302</c:v>
                </c:pt>
                <c:pt idx="205795">
                  <c:v>476.77665151544699</c:v>
                </c:pt>
                <c:pt idx="205796">
                  <c:v>476.77896827071999</c:v>
                </c:pt>
                <c:pt idx="205797">
                  <c:v>476.78128502599401</c:v>
                </c:pt>
                <c:pt idx="205798">
                  <c:v>476.78360178126701</c:v>
                </c:pt>
                <c:pt idx="205799">
                  <c:v>476.78591853654098</c:v>
                </c:pt>
                <c:pt idx="205800">
                  <c:v>476.78823529181398</c:v>
                </c:pt>
                <c:pt idx="205801">
                  <c:v>476.790552047088</c:v>
                </c:pt>
                <c:pt idx="205802">
                  <c:v>476.792868802361</c:v>
                </c:pt>
                <c:pt idx="205803">
                  <c:v>476.79518555763502</c:v>
                </c:pt>
                <c:pt idx="205804">
                  <c:v>476.79750231290802</c:v>
                </c:pt>
                <c:pt idx="205805">
                  <c:v>476.79981906818199</c:v>
                </c:pt>
                <c:pt idx="205806">
                  <c:v>476.80213582345499</c:v>
                </c:pt>
                <c:pt idx="205807">
                  <c:v>476.80445257872901</c:v>
                </c:pt>
                <c:pt idx="205808">
                  <c:v>476.80676933400201</c:v>
                </c:pt>
                <c:pt idx="205809">
                  <c:v>476.80908608927598</c:v>
                </c:pt>
                <c:pt idx="205810">
                  <c:v>476.81140284455</c:v>
                </c:pt>
                <c:pt idx="205811">
                  <c:v>476.813719599823</c:v>
                </c:pt>
                <c:pt idx="205812">
                  <c:v>476.81603635509703</c:v>
                </c:pt>
                <c:pt idx="205813">
                  <c:v>476.81835311037003</c:v>
                </c:pt>
                <c:pt idx="205814">
                  <c:v>476.82066986564399</c:v>
                </c:pt>
                <c:pt idx="205815">
                  <c:v>476.82298662091699</c:v>
                </c:pt>
                <c:pt idx="205816">
                  <c:v>476.82530337619102</c:v>
                </c:pt>
                <c:pt idx="205817">
                  <c:v>476.82762013146402</c:v>
                </c:pt>
                <c:pt idx="205818">
                  <c:v>476.82993688673798</c:v>
                </c:pt>
                <c:pt idx="205819">
                  <c:v>476.83225364201098</c:v>
                </c:pt>
                <c:pt idx="205820">
                  <c:v>476.83457039728501</c:v>
                </c:pt>
                <c:pt idx="205821">
                  <c:v>476.83688715255801</c:v>
                </c:pt>
                <c:pt idx="205822">
                  <c:v>476.83920390783197</c:v>
                </c:pt>
                <c:pt idx="205823">
                  <c:v>476.84152066310497</c:v>
                </c:pt>
                <c:pt idx="205824">
                  <c:v>476.843837418379</c:v>
                </c:pt>
                <c:pt idx="205825">
                  <c:v>476.846154173652</c:v>
                </c:pt>
                <c:pt idx="205826">
                  <c:v>476.84847092892602</c:v>
                </c:pt>
                <c:pt idx="205827">
                  <c:v>476.85078768419902</c:v>
                </c:pt>
                <c:pt idx="205828">
                  <c:v>476.85310443947299</c:v>
                </c:pt>
                <c:pt idx="205829">
                  <c:v>476.85542119474599</c:v>
                </c:pt>
                <c:pt idx="205830">
                  <c:v>476.85773795002001</c:v>
                </c:pt>
                <c:pt idx="205831">
                  <c:v>476.86005470529301</c:v>
                </c:pt>
                <c:pt idx="205832">
                  <c:v>476.86237146056698</c:v>
                </c:pt>
                <c:pt idx="205833">
                  <c:v>476.86468821583998</c:v>
                </c:pt>
                <c:pt idx="205834">
                  <c:v>476.867004971114</c:v>
                </c:pt>
                <c:pt idx="205835">
                  <c:v>476.869321726387</c:v>
                </c:pt>
                <c:pt idx="205836">
                  <c:v>476.87163848166102</c:v>
                </c:pt>
                <c:pt idx="205837">
                  <c:v>476.87395523693402</c:v>
                </c:pt>
                <c:pt idx="205838">
                  <c:v>476.87627199220799</c:v>
                </c:pt>
                <c:pt idx="205839">
                  <c:v>476.87858874748099</c:v>
                </c:pt>
                <c:pt idx="205840">
                  <c:v>476.88090550275501</c:v>
                </c:pt>
                <c:pt idx="205841">
                  <c:v>476.88322225802801</c:v>
                </c:pt>
                <c:pt idx="205842">
                  <c:v>476.88553901330198</c:v>
                </c:pt>
                <c:pt idx="205843">
                  <c:v>476.88785576857498</c:v>
                </c:pt>
                <c:pt idx="205844">
                  <c:v>476.890172523849</c:v>
                </c:pt>
                <c:pt idx="205845">
                  <c:v>476.892489279122</c:v>
                </c:pt>
                <c:pt idx="205846">
                  <c:v>476.89480603439603</c:v>
                </c:pt>
                <c:pt idx="205847">
                  <c:v>476.89712278966903</c:v>
                </c:pt>
                <c:pt idx="205848">
                  <c:v>476.89943954494299</c:v>
                </c:pt>
                <c:pt idx="205849">
                  <c:v>476.90175630021599</c:v>
                </c:pt>
                <c:pt idx="205850">
                  <c:v>476.90407305549002</c:v>
                </c:pt>
                <c:pt idx="205851">
                  <c:v>476.90638981076302</c:v>
                </c:pt>
                <c:pt idx="205852">
                  <c:v>476.90870656603698</c:v>
                </c:pt>
                <c:pt idx="205853">
                  <c:v>476.91102332131101</c:v>
                </c:pt>
                <c:pt idx="205854">
                  <c:v>476.91334007658401</c:v>
                </c:pt>
                <c:pt idx="205855">
                  <c:v>476.91565683185797</c:v>
                </c:pt>
                <c:pt idx="205856">
                  <c:v>476.91797358713097</c:v>
                </c:pt>
                <c:pt idx="205857">
                  <c:v>476.920290342405</c:v>
                </c:pt>
                <c:pt idx="205858">
                  <c:v>476.922607097678</c:v>
                </c:pt>
                <c:pt idx="205859">
                  <c:v>476.92492385295202</c:v>
                </c:pt>
                <c:pt idx="205860">
                  <c:v>476.92724060822502</c:v>
                </c:pt>
                <c:pt idx="205861">
                  <c:v>476.92955736349899</c:v>
                </c:pt>
                <c:pt idx="205862">
                  <c:v>476.93187411877199</c:v>
                </c:pt>
                <c:pt idx="205863">
                  <c:v>476.93419087404601</c:v>
                </c:pt>
                <c:pt idx="205864">
                  <c:v>476.93650762931901</c:v>
                </c:pt>
                <c:pt idx="205865">
                  <c:v>476.93882438459298</c:v>
                </c:pt>
                <c:pt idx="205866">
                  <c:v>476.94114113986598</c:v>
                </c:pt>
                <c:pt idx="205867">
                  <c:v>476.94345789514</c:v>
                </c:pt>
                <c:pt idx="205868">
                  <c:v>476.945774650413</c:v>
                </c:pt>
                <c:pt idx="205869">
                  <c:v>476.94809140568702</c:v>
                </c:pt>
                <c:pt idx="205870">
                  <c:v>476.95040816096002</c:v>
                </c:pt>
                <c:pt idx="205871">
                  <c:v>476.95272491623399</c:v>
                </c:pt>
                <c:pt idx="205872">
                  <c:v>476.95504167150699</c:v>
                </c:pt>
                <c:pt idx="205873">
                  <c:v>476.95735842678101</c:v>
                </c:pt>
                <c:pt idx="205874">
                  <c:v>476.95967518205401</c:v>
                </c:pt>
                <c:pt idx="205875">
                  <c:v>476.96199193732798</c:v>
                </c:pt>
                <c:pt idx="205876">
                  <c:v>476.96430869260098</c:v>
                </c:pt>
                <c:pt idx="205877">
                  <c:v>476.966625447875</c:v>
                </c:pt>
                <c:pt idx="205878">
                  <c:v>476.968942203148</c:v>
                </c:pt>
                <c:pt idx="205879">
                  <c:v>476.97125895842203</c:v>
                </c:pt>
                <c:pt idx="205880">
                  <c:v>476.97357571369503</c:v>
                </c:pt>
                <c:pt idx="205881">
                  <c:v>476.97589246896899</c:v>
                </c:pt>
                <c:pt idx="205882">
                  <c:v>476.97820922424199</c:v>
                </c:pt>
                <c:pt idx="205883">
                  <c:v>476.98052597951602</c:v>
                </c:pt>
                <c:pt idx="205884">
                  <c:v>476.98284273478902</c:v>
                </c:pt>
                <c:pt idx="205885">
                  <c:v>476.98515949006298</c:v>
                </c:pt>
                <c:pt idx="205886">
                  <c:v>476.98747624533598</c:v>
                </c:pt>
                <c:pt idx="205887">
                  <c:v>476.98979300061001</c:v>
                </c:pt>
                <c:pt idx="205888">
                  <c:v>476.99210975588301</c:v>
                </c:pt>
                <c:pt idx="205889">
                  <c:v>476.99442651115697</c:v>
                </c:pt>
                <c:pt idx="205890">
                  <c:v>476.99674326642997</c:v>
                </c:pt>
                <c:pt idx="205891">
                  <c:v>476.999060021704</c:v>
                </c:pt>
                <c:pt idx="205892">
                  <c:v>477.001376776977</c:v>
                </c:pt>
                <c:pt idx="205893">
                  <c:v>477.00369353225102</c:v>
                </c:pt>
                <c:pt idx="205894">
                  <c:v>477.00601028752499</c:v>
                </c:pt>
                <c:pt idx="205895">
                  <c:v>477.00832704279799</c:v>
                </c:pt>
                <c:pt idx="205896">
                  <c:v>477.01064379807201</c:v>
                </c:pt>
                <c:pt idx="205897">
                  <c:v>477.01296055334501</c:v>
                </c:pt>
                <c:pt idx="205898">
                  <c:v>477.01527730861898</c:v>
                </c:pt>
                <c:pt idx="205899">
                  <c:v>477.01759406389198</c:v>
                </c:pt>
                <c:pt idx="205900">
                  <c:v>477.019910819166</c:v>
                </c:pt>
                <c:pt idx="205901">
                  <c:v>477.022227574439</c:v>
                </c:pt>
                <c:pt idx="205902">
                  <c:v>477.02454432971302</c:v>
                </c:pt>
                <c:pt idx="205903">
                  <c:v>477.02686108498602</c:v>
                </c:pt>
                <c:pt idx="205904">
                  <c:v>477.02917784025999</c:v>
                </c:pt>
                <c:pt idx="205905">
                  <c:v>477.03149459553299</c:v>
                </c:pt>
                <c:pt idx="205906">
                  <c:v>477.03381135080701</c:v>
                </c:pt>
                <c:pt idx="205907">
                  <c:v>477.03612810608001</c:v>
                </c:pt>
                <c:pt idx="205908">
                  <c:v>477.03844486135398</c:v>
                </c:pt>
                <c:pt idx="205909">
                  <c:v>477.04076161662698</c:v>
                </c:pt>
                <c:pt idx="205910">
                  <c:v>477.043078371901</c:v>
                </c:pt>
                <c:pt idx="205911">
                  <c:v>477.045395127174</c:v>
                </c:pt>
                <c:pt idx="205912">
                  <c:v>477.04771188244803</c:v>
                </c:pt>
                <c:pt idx="205913">
                  <c:v>477.05002863772103</c:v>
                </c:pt>
                <c:pt idx="205914">
                  <c:v>477.05234539299499</c:v>
                </c:pt>
                <c:pt idx="205915">
                  <c:v>477.05466214826799</c:v>
                </c:pt>
                <c:pt idx="205916">
                  <c:v>477.05697890354202</c:v>
                </c:pt>
                <c:pt idx="205917">
                  <c:v>477.05929565881502</c:v>
                </c:pt>
                <c:pt idx="205918">
                  <c:v>477.06161241408898</c:v>
                </c:pt>
                <c:pt idx="205919">
                  <c:v>477.06392916936198</c:v>
                </c:pt>
                <c:pt idx="205920">
                  <c:v>477.06624592463601</c:v>
                </c:pt>
                <c:pt idx="205921">
                  <c:v>477.06856267990901</c:v>
                </c:pt>
                <c:pt idx="205922">
                  <c:v>477.07087943518297</c:v>
                </c:pt>
                <c:pt idx="205923">
                  <c:v>477.07319619045597</c:v>
                </c:pt>
                <c:pt idx="205924">
                  <c:v>477.07551294573</c:v>
                </c:pt>
                <c:pt idx="205925">
                  <c:v>477.077829701003</c:v>
                </c:pt>
                <c:pt idx="205926">
                  <c:v>477.08014645627702</c:v>
                </c:pt>
                <c:pt idx="205927">
                  <c:v>477.08246321155002</c:v>
                </c:pt>
                <c:pt idx="205928">
                  <c:v>477.08477996682399</c:v>
                </c:pt>
                <c:pt idx="205929">
                  <c:v>477.08709672209699</c:v>
                </c:pt>
                <c:pt idx="205930">
                  <c:v>477.08941347737101</c:v>
                </c:pt>
                <c:pt idx="205931">
                  <c:v>477.09173023264401</c:v>
                </c:pt>
                <c:pt idx="205932">
                  <c:v>477.09404698791798</c:v>
                </c:pt>
                <c:pt idx="205933">
                  <c:v>477.09636374319098</c:v>
                </c:pt>
                <c:pt idx="205934">
                  <c:v>477.098680498465</c:v>
                </c:pt>
                <c:pt idx="205935">
                  <c:v>477.100997253738</c:v>
                </c:pt>
                <c:pt idx="205936">
                  <c:v>477.10331400901202</c:v>
                </c:pt>
                <c:pt idx="205937">
                  <c:v>477.10563076428599</c:v>
                </c:pt>
                <c:pt idx="205938">
                  <c:v>477.10794751955899</c:v>
                </c:pt>
                <c:pt idx="205939">
                  <c:v>477.11026427483301</c:v>
                </c:pt>
                <c:pt idx="205940">
                  <c:v>477.11258103010601</c:v>
                </c:pt>
                <c:pt idx="205941">
                  <c:v>477.11489778537998</c:v>
                </c:pt>
                <c:pt idx="205942">
                  <c:v>477.11721454065298</c:v>
                </c:pt>
                <c:pt idx="205943">
                  <c:v>477.119531295927</c:v>
                </c:pt>
                <c:pt idx="205944">
                  <c:v>477.1218480512</c:v>
                </c:pt>
                <c:pt idx="205945">
                  <c:v>477.12416480647403</c:v>
                </c:pt>
                <c:pt idx="205946">
                  <c:v>477.12648156174703</c:v>
                </c:pt>
                <c:pt idx="205947">
                  <c:v>477.12879831702099</c:v>
                </c:pt>
                <c:pt idx="205948">
                  <c:v>477.13111507229399</c:v>
                </c:pt>
                <c:pt idx="205949">
                  <c:v>477.13343182756802</c:v>
                </c:pt>
                <c:pt idx="205950">
                  <c:v>477.13574858284102</c:v>
                </c:pt>
                <c:pt idx="205951">
                  <c:v>477.13806533811498</c:v>
                </c:pt>
                <c:pt idx="205952">
                  <c:v>477.14038209338798</c:v>
                </c:pt>
                <c:pt idx="205953">
                  <c:v>477.14269884866201</c:v>
                </c:pt>
                <c:pt idx="205954">
                  <c:v>477.14501560393501</c:v>
                </c:pt>
                <c:pt idx="205955">
                  <c:v>477.14733235920897</c:v>
                </c:pt>
                <c:pt idx="205956">
                  <c:v>477.14964911448197</c:v>
                </c:pt>
                <c:pt idx="205957">
                  <c:v>477.151965869756</c:v>
                </c:pt>
                <c:pt idx="205958">
                  <c:v>477.154282625029</c:v>
                </c:pt>
                <c:pt idx="205959">
                  <c:v>477.15659938030302</c:v>
                </c:pt>
                <c:pt idx="205960">
                  <c:v>477.15891613557602</c:v>
                </c:pt>
                <c:pt idx="205961">
                  <c:v>477.16123289084999</c:v>
                </c:pt>
                <c:pt idx="205962">
                  <c:v>477.16354964612299</c:v>
                </c:pt>
                <c:pt idx="205963">
                  <c:v>477.16586640139701</c:v>
                </c:pt>
                <c:pt idx="205964">
                  <c:v>477.16818315667001</c:v>
                </c:pt>
                <c:pt idx="205965">
                  <c:v>477.17049991194398</c:v>
                </c:pt>
                <c:pt idx="205966">
                  <c:v>477.17281666721698</c:v>
                </c:pt>
                <c:pt idx="205967">
                  <c:v>477.175133422491</c:v>
                </c:pt>
                <c:pt idx="205968">
                  <c:v>477.177450177764</c:v>
                </c:pt>
                <c:pt idx="205969">
                  <c:v>477.17976693303802</c:v>
                </c:pt>
                <c:pt idx="205970">
                  <c:v>477.18208368831102</c:v>
                </c:pt>
                <c:pt idx="205971">
                  <c:v>477.18440044358499</c:v>
                </c:pt>
                <c:pt idx="205972">
                  <c:v>477.18671719885799</c:v>
                </c:pt>
                <c:pt idx="205973">
                  <c:v>477.18903395413201</c:v>
                </c:pt>
                <c:pt idx="205974">
                  <c:v>477.19135070940501</c:v>
                </c:pt>
                <c:pt idx="205975">
                  <c:v>477.19366746467898</c:v>
                </c:pt>
                <c:pt idx="205976">
                  <c:v>477.19598421995198</c:v>
                </c:pt>
                <c:pt idx="205977">
                  <c:v>477.198300975226</c:v>
                </c:pt>
                <c:pt idx="205978">
                  <c:v>477.200617730499</c:v>
                </c:pt>
                <c:pt idx="205979">
                  <c:v>477.20293448577303</c:v>
                </c:pt>
                <c:pt idx="205980">
                  <c:v>477.20525124104699</c:v>
                </c:pt>
                <c:pt idx="205981">
                  <c:v>477.20756799631999</c:v>
                </c:pt>
                <c:pt idx="205982">
                  <c:v>477.20988475159402</c:v>
                </c:pt>
                <c:pt idx="205983">
                  <c:v>477.21220150686702</c:v>
                </c:pt>
                <c:pt idx="205984">
                  <c:v>477.21451826214098</c:v>
                </c:pt>
                <c:pt idx="205985">
                  <c:v>477.21683501741398</c:v>
                </c:pt>
                <c:pt idx="205986">
                  <c:v>477.21915177268801</c:v>
                </c:pt>
                <c:pt idx="205987">
                  <c:v>477.22146852796101</c:v>
                </c:pt>
                <c:pt idx="205988">
                  <c:v>477.22378528323497</c:v>
                </c:pt>
                <c:pt idx="205989">
                  <c:v>477.22610203850797</c:v>
                </c:pt>
                <c:pt idx="205990">
                  <c:v>477.228418793782</c:v>
                </c:pt>
                <c:pt idx="205991">
                  <c:v>477.230735549055</c:v>
                </c:pt>
                <c:pt idx="205992">
                  <c:v>477.23305230432902</c:v>
                </c:pt>
                <c:pt idx="205993">
                  <c:v>477.23536905960202</c:v>
                </c:pt>
                <c:pt idx="205994">
                  <c:v>477.23768581487599</c:v>
                </c:pt>
                <c:pt idx="205995">
                  <c:v>477.24000257014899</c:v>
                </c:pt>
                <c:pt idx="205996">
                  <c:v>477.24231932542301</c:v>
                </c:pt>
                <c:pt idx="205997">
                  <c:v>477.24463608069601</c:v>
                </c:pt>
                <c:pt idx="205998">
                  <c:v>477.24695283596998</c:v>
                </c:pt>
                <c:pt idx="205999">
                  <c:v>477.24926959124298</c:v>
                </c:pt>
                <c:pt idx="206000">
                  <c:v>477.251586346517</c:v>
                </c:pt>
                <c:pt idx="206001">
                  <c:v>477.25390310179</c:v>
                </c:pt>
                <c:pt idx="206002">
                  <c:v>477.25621985706402</c:v>
                </c:pt>
                <c:pt idx="206003">
                  <c:v>477.25853661233702</c:v>
                </c:pt>
                <c:pt idx="206004">
                  <c:v>477.26085336761099</c:v>
                </c:pt>
                <c:pt idx="206005">
                  <c:v>477.26317012288399</c:v>
                </c:pt>
                <c:pt idx="206006">
                  <c:v>477.26548687815801</c:v>
                </c:pt>
                <c:pt idx="206007">
                  <c:v>477.26780363343101</c:v>
                </c:pt>
                <c:pt idx="206008">
                  <c:v>477.27012038870498</c:v>
                </c:pt>
                <c:pt idx="206009">
                  <c:v>477.27243714397798</c:v>
                </c:pt>
                <c:pt idx="206010">
                  <c:v>477.274753899252</c:v>
                </c:pt>
                <c:pt idx="206011">
                  <c:v>477.27707065452501</c:v>
                </c:pt>
                <c:pt idx="206012">
                  <c:v>477.27938740979903</c:v>
                </c:pt>
                <c:pt idx="206013">
                  <c:v>477.28170416507197</c:v>
                </c:pt>
                <c:pt idx="206014">
                  <c:v>477.28402092034599</c:v>
                </c:pt>
                <c:pt idx="206015">
                  <c:v>477.286337675619</c:v>
                </c:pt>
                <c:pt idx="206016">
                  <c:v>477.28865443089302</c:v>
                </c:pt>
                <c:pt idx="206017">
                  <c:v>477.29097118616602</c:v>
                </c:pt>
                <c:pt idx="206018">
                  <c:v>477.29328794143998</c:v>
                </c:pt>
                <c:pt idx="206019">
                  <c:v>477.29560469671299</c:v>
                </c:pt>
                <c:pt idx="206020">
                  <c:v>477.29792145198701</c:v>
                </c:pt>
                <c:pt idx="206021">
                  <c:v>477.30023820726001</c:v>
                </c:pt>
                <c:pt idx="206022">
                  <c:v>477.30255496253397</c:v>
                </c:pt>
                <c:pt idx="206023">
                  <c:v>477.304871717808</c:v>
                </c:pt>
                <c:pt idx="206024">
                  <c:v>477.307188473081</c:v>
                </c:pt>
                <c:pt idx="206025">
                  <c:v>477.30950522835502</c:v>
                </c:pt>
                <c:pt idx="206026">
                  <c:v>477.31182198362802</c:v>
                </c:pt>
                <c:pt idx="206027">
                  <c:v>477.31413873890199</c:v>
                </c:pt>
                <c:pt idx="206028">
                  <c:v>477.31645549417499</c:v>
                </c:pt>
                <c:pt idx="206029">
                  <c:v>477.31877224944901</c:v>
                </c:pt>
                <c:pt idx="206030">
                  <c:v>477.32108900472201</c:v>
                </c:pt>
                <c:pt idx="206031">
                  <c:v>477.32340575999598</c:v>
                </c:pt>
                <c:pt idx="206032">
                  <c:v>477.32572251526898</c:v>
                </c:pt>
                <c:pt idx="206033">
                  <c:v>477.328039270543</c:v>
                </c:pt>
                <c:pt idx="206034">
                  <c:v>477.330356025816</c:v>
                </c:pt>
                <c:pt idx="206035">
                  <c:v>477.33267278109003</c:v>
                </c:pt>
                <c:pt idx="206036">
                  <c:v>477.33498953636303</c:v>
                </c:pt>
                <c:pt idx="206037">
                  <c:v>477.33730629163699</c:v>
                </c:pt>
                <c:pt idx="206038">
                  <c:v>477.33962304690999</c:v>
                </c:pt>
                <c:pt idx="206039">
                  <c:v>477.34193980218402</c:v>
                </c:pt>
                <c:pt idx="206040">
                  <c:v>477.34425655745702</c:v>
                </c:pt>
                <c:pt idx="206041">
                  <c:v>477.34657331273098</c:v>
                </c:pt>
                <c:pt idx="206042">
                  <c:v>477.34889006800398</c:v>
                </c:pt>
                <c:pt idx="206043">
                  <c:v>477.35120682327801</c:v>
                </c:pt>
                <c:pt idx="206044">
                  <c:v>477.35352357855101</c:v>
                </c:pt>
                <c:pt idx="206045">
                  <c:v>477.35584033382497</c:v>
                </c:pt>
                <c:pt idx="206046">
                  <c:v>477.35815708909797</c:v>
                </c:pt>
                <c:pt idx="206047">
                  <c:v>477.360473844372</c:v>
                </c:pt>
                <c:pt idx="206048">
                  <c:v>477.362790599645</c:v>
                </c:pt>
                <c:pt idx="206049">
                  <c:v>477.36510735491902</c:v>
                </c:pt>
                <c:pt idx="206050">
                  <c:v>477.36742411019202</c:v>
                </c:pt>
                <c:pt idx="206051">
                  <c:v>477.36974086546599</c:v>
                </c:pt>
                <c:pt idx="206052">
                  <c:v>477.37205762073899</c:v>
                </c:pt>
                <c:pt idx="206053">
                  <c:v>477.37437437601301</c:v>
                </c:pt>
                <c:pt idx="206054">
                  <c:v>477.37669113128601</c:v>
                </c:pt>
                <c:pt idx="206055">
                  <c:v>477.37900788655998</c:v>
                </c:pt>
                <c:pt idx="206056">
                  <c:v>477.38132464183298</c:v>
                </c:pt>
                <c:pt idx="206057">
                  <c:v>477.383641397107</c:v>
                </c:pt>
                <c:pt idx="206058">
                  <c:v>477.38595815238</c:v>
                </c:pt>
                <c:pt idx="206059">
                  <c:v>477.38827490765402</c:v>
                </c:pt>
                <c:pt idx="206060">
                  <c:v>477.39059166292702</c:v>
                </c:pt>
                <c:pt idx="206061">
                  <c:v>477.39290841820099</c:v>
                </c:pt>
                <c:pt idx="206062">
                  <c:v>477.39522517347399</c:v>
                </c:pt>
                <c:pt idx="206063">
                  <c:v>477.39754192874801</c:v>
                </c:pt>
                <c:pt idx="206064">
                  <c:v>477.39985868402101</c:v>
                </c:pt>
                <c:pt idx="206065">
                  <c:v>477.40217543929498</c:v>
                </c:pt>
                <c:pt idx="206066">
                  <c:v>477.404492194569</c:v>
                </c:pt>
                <c:pt idx="206067">
                  <c:v>477.406808949842</c:v>
                </c:pt>
                <c:pt idx="206068">
                  <c:v>477.40912570511603</c:v>
                </c:pt>
                <c:pt idx="206069">
                  <c:v>477.41144246038903</c:v>
                </c:pt>
                <c:pt idx="206070">
                  <c:v>477.41375921566299</c:v>
                </c:pt>
                <c:pt idx="206071">
                  <c:v>477.41607597093599</c:v>
                </c:pt>
                <c:pt idx="206072">
                  <c:v>477.41839272621002</c:v>
                </c:pt>
                <c:pt idx="206073">
                  <c:v>477.42070948148302</c:v>
                </c:pt>
                <c:pt idx="206074">
                  <c:v>477.42302623675698</c:v>
                </c:pt>
                <c:pt idx="206075">
                  <c:v>477.42534299202998</c:v>
                </c:pt>
                <c:pt idx="206076">
                  <c:v>477.42765974730401</c:v>
                </c:pt>
                <c:pt idx="206077">
                  <c:v>477.42997650257701</c:v>
                </c:pt>
                <c:pt idx="206078">
                  <c:v>477.43229325785097</c:v>
                </c:pt>
                <c:pt idx="206079">
                  <c:v>477.43461001312397</c:v>
                </c:pt>
                <c:pt idx="206080">
                  <c:v>477.436926768398</c:v>
                </c:pt>
                <c:pt idx="206081">
                  <c:v>477.439243523671</c:v>
                </c:pt>
                <c:pt idx="206082">
                  <c:v>477.44156027894502</c:v>
                </c:pt>
                <c:pt idx="206083">
                  <c:v>477.44387703421802</c:v>
                </c:pt>
                <c:pt idx="206084">
                  <c:v>477.44619378949199</c:v>
                </c:pt>
                <c:pt idx="206085">
                  <c:v>477.44851054476499</c:v>
                </c:pt>
                <c:pt idx="206086">
                  <c:v>477.45082730003901</c:v>
                </c:pt>
                <c:pt idx="206087">
                  <c:v>477.45314405531201</c:v>
                </c:pt>
                <c:pt idx="206088">
                  <c:v>477.45546081058598</c:v>
                </c:pt>
                <c:pt idx="206089">
                  <c:v>477.45777756585898</c:v>
                </c:pt>
                <c:pt idx="206090">
                  <c:v>477.460094321133</c:v>
                </c:pt>
                <c:pt idx="206091">
                  <c:v>477.462411076406</c:v>
                </c:pt>
                <c:pt idx="206092">
                  <c:v>477.46472783168002</c:v>
                </c:pt>
                <c:pt idx="206093">
                  <c:v>477.46704458695302</c:v>
                </c:pt>
                <c:pt idx="206094">
                  <c:v>477.46936134222699</c:v>
                </c:pt>
                <c:pt idx="206095">
                  <c:v>477.47167809749999</c:v>
                </c:pt>
                <c:pt idx="206096">
                  <c:v>477.47399485277401</c:v>
                </c:pt>
                <c:pt idx="206097">
                  <c:v>477.47631160804701</c:v>
                </c:pt>
                <c:pt idx="206098">
                  <c:v>477.47862836332098</c:v>
                </c:pt>
                <c:pt idx="206099">
                  <c:v>477.48094511859398</c:v>
                </c:pt>
                <c:pt idx="206100">
                  <c:v>477.483261873868</c:v>
                </c:pt>
                <c:pt idx="206101">
                  <c:v>477.485578629141</c:v>
                </c:pt>
                <c:pt idx="206102">
                  <c:v>477.48789538441503</c:v>
                </c:pt>
                <c:pt idx="206103">
                  <c:v>477.49021213968803</c:v>
                </c:pt>
                <c:pt idx="206104">
                  <c:v>477.49252889496199</c:v>
                </c:pt>
                <c:pt idx="206105">
                  <c:v>477.49484565023499</c:v>
                </c:pt>
                <c:pt idx="206106">
                  <c:v>477.49716240550902</c:v>
                </c:pt>
                <c:pt idx="206107">
                  <c:v>477.49947916078202</c:v>
                </c:pt>
                <c:pt idx="206108">
                  <c:v>477.50179591605598</c:v>
                </c:pt>
                <c:pt idx="206109">
                  <c:v>477.50411267133001</c:v>
                </c:pt>
                <c:pt idx="206110">
                  <c:v>477.50642942660301</c:v>
                </c:pt>
                <c:pt idx="206111">
                  <c:v>477.50874618187697</c:v>
                </c:pt>
                <c:pt idx="206112">
                  <c:v>477.51106293714997</c:v>
                </c:pt>
                <c:pt idx="206113">
                  <c:v>477.513379692424</c:v>
                </c:pt>
                <c:pt idx="206114">
                  <c:v>477.515696447697</c:v>
                </c:pt>
                <c:pt idx="206115">
                  <c:v>477.51801320297102</c:v>
                </c:pt>
                <c:pt idx="206116">
                  <c:v>477.52032995824402</c:v>
                </c:pt>
                <c:pt idx="206117">
                  <c:v>477.52264671351799</c:v>
                </c:pt>
                <c:pt idx="206118">
                  <c:v>477.52496346879099</c:v>
                </c:pt>
                <c:pt idx="206119">
                  <c:v>477.52728022406501</c:v>
                </c:pt>
                <c:pt idx="206120">
                  <c:v>477.52959697933801</c:v>
                </c:pt>
                <c:pt idx="206121">
                  <c:v>477.53191373461198</c:v>
                </c:pt>
                <c:pt idx="206122">
                  <c:v>477.53423048988498</c:v>
                </c:pt>
                <c:pt idx="206123">
                  <c:v>477.536547245159</c:v>
                </c:pt>
                <c:pt idx="206124">
                  <c:v>477.538864000432</c:v>
                </c:pt>
                <c:pt idx="206125">
                  <c:v>477.54118075570602</c:v>
                </c:pt>
                <c:pt idx="206126">
                  <c:v>477.54349751097902</c:v>
                </c:pt>
                <c:pt idx="206127">
                  <c:v>477.54581426625299</c:v>
                </c:pt>
                <c:pt idx="206128">
                  <c:v>477.54813102152599</c:v>
                </c:pt>
                <c:pt idx="206129">
                  <c:v>477.55044777680001</c:v>
                </c:pt>
                <c:pt idx="206130">
                  <c:v>477.55276453207301</c:v>
                </c:pt>
                <c:pt idx="206131">
                  <c:v>477.55508128734698</c:v>
                </c:pt>
                <c:pt idx="206132">
                  <c:v>477.55739804261998</c:v>
                </c:pt>
                <c:pt idx="206133">
                  <c:v>477.559714797894</c:v>
                </c:pt>
                <c:pt idx="206134">
                  <c:v>477.562031553167</c:v>
                </c:pt>
                <c:pt idx="206135">
                  <c:v>477.56434830844103</c:v>
                </c:pt>
                <c:pt idx="206136">
                  <c:v>477.56666506371403</c:v>
                </c:pt>
                <c:pt idx="206137">
                  <c:v>477.56898181898799</c:v>
                </c:pt>
                <c:pt idx="206138">
                  <c:v>477.57129857426099</c:v>
                </c:pt>
                <c:pt idx="206139">
                  <c:v>477.57361532953502</c:v>
                </c:pt>
                <c:pt idx="206140">
                  <c:v>477.57593208480802</c:v>
                </c:pt>
                <c:pt idx="206141">
                  <c:v>477.57824884008198</c:v>
                </c:pt>
                <c:pt idx="206142">
                  <c:v>477.58056559535498</c:v>
                </c:pt>
                <c:pt idx="206143">
                  <c:v>477.58288235062901</c:v>
                </c:pt>
                <c:pt idx="206144">
                  <c:v>477.58519910590201</c:v>
                </c:pt>
                <c:pt idx="206145">
                  <c:v>477.58751586117597</c:v>
                </c:pt>
                <c:pt idx="206146">
                  <c:v>477.58983261644897</c:v>
                </c:pt>
                <c:pt idx="206147">
                  <c:v>477.592149371723</c:v>
                </c:pt>
                <c:pt idx="206148">
                  <c:v>477.594466126996</c:v>
                </c:pt>
                <c:pt idx="206149">
                  <c:v>477.59678288227002</c:v>
                </c:pt>
                <c:pt idx="206150">
                  <c:v>477.59909963754399</c:v>
                </c:pt>
                <c:pt idx="206151">
                  <c:v>477.60141639281699</c:v>
                </c:pt>
                <c:pt idx="206152">
                  <c:v>477.60373314809101</c:v>
                </c:pt>
                <c:pt idx="206153">
                  <c:v>477.60604990336401</c:v>
                </c:pt>
                <c:pt idx="206154">
                  <c:v>477.60836665863798</c:v>
                </c:pt>
                <c:pt idx="206155">
                  <c:v>477.61068341391098</c:v>
                </c:pt>
                <c:pt idx="206156">
                  <c:v>477.613000169185</c:v>
                </c:pt>
                <c:pt idx="206157">
                  <c:v>477.615316924458</c:v>
                </c:pt>
                <c:pt idx="206158">
                  <c:v>477.61763367973202</c:v>
                </c:pt>
                <c:pt idx="206159">
                  <c:v>477.61995043500502</c:v>
                </c:pt>
                <c:pt idx="206160">
                  <c:v>477.62226719027899</c:v>
                </c:pt>
                <c:pt idx="206161">
                  <c:v>477.62458394555199</c:v>
                </c:pt>
                <c:pt idx="206162">
                  <c:v>477.62690070082601</c:v>
                </c:pt>
                <c:pt idx="206163">
                  <c:v>477.62921745609901</c:v>
                </c:pt>
                <c:pt idx="206164">
                  <c:v>477.63153421137298</c:v>
                </c:pt>
                <c:pt idx="206165">
                  <c:v>477.63385096664598</c:v>
                </c:pt>
                <c:pt idx="206166">
                  <c:v>477.63616772192</c:v>
                </c:pt>
                <c:pt idx="206167">
                  <c:v>477.638484477193</c:v>
                </c:pt>
                <c:pt idx="206168">
                  <c:v>477.64080123246703</c:v>
                </c:pt>
                <c:pt idx="206169">
                  <c:v>477.64311798774003</c:v>
                </c:pt>
                <c:pt idx="206170">
                  <c:v>477.64543474301399</c:v>
                </c:pt>
                <c:pt idx="206171">
                  <c:v>477.64775149828699</c:v>
                </c:pt>
                <c:pt idx="206172">
                  <c:v>477.65006825356102</c:v>
                </c:pt>
                <c:pt idx="206173">
                  <c:v>477.65238500883402</c:v>
                </c:pt>
                <c:pt idx="206174">
                  <c:v>477.65470176410798</c:v>
                </c:pt>
                <c:pt idx="206175">
                  <c:v>477.65701851938098</c:v>
                </c:pt>
                <c:pt idx="206176">
                  <c:v>477.65933527465501</c:v>
                </c:pt>
                <c:pt idx="206177">
                  <c:v>477.66165202992801</c:v>
                </c:pt>
                <c:pt idx="206178">
                  <c:v>477.66396878520197</c:v>
                </c:pt>
                <c:pt idx="206179">
                  <c:v>477.66628554047497</c:v>
                </c:pt>
                <c:pt idx="206180">
                  <c:v>477.668602295749</c:v>
                </c:pt>
                <c:pt idx="206181">
                  <c:v>477.670919051022</c:v>
                </c:pt>
                <c:pt idx="206182">
                  <c:v>477.67323580629602</c:v>
                </c:pt>
                <c:pt idx="206183">
                  <c:v>477.67555256156902</c:v>
                </c:pt>
                <c:pt idx="206184">
                  <c:v>477.67786931684299</c:v>
                </c:pt>
                <c:pt idx="206185">
                  <c:v>477.68018607211599</c:v>
                </c:pt>
                <c:pt idx="206186">
                  <c:v>477.68250282739001</c:v>
                </c:pt>
                <c:pt idx="206187">
                  <c:v>477.68481958266301</c:v>
                </c:pt>
                <c:pt idx="206188">
                  <c:v>477.68713633793698</c:v>
                </c:pt>
                <c:pt idx="206189">
                  <c:v>477.68945309320998</c:v>
                </c:pt>
                <c:pt idx="206190">
                  <c:v>477.691769848484</c:v>
                </c:pt>
                <c:pt idx="206191">
                  <c:v>477.694086603757</c:v>
                </c:pt>
                <c:pt idx="206192">
                  <c:v>477.69640335903102</c:v>
                </c:pt>
                <c:pt idx="206193">
                  <c:v>477.69872011430499</c:v>
                </c:pt>
                <c:pt idx="206194">
                  <c:v>477.70103686957799</c:v>
                </c:pt>
                <c:pt idx="206195">
                  <c:v>477.70335362485201</c:v>
                </c:pt>
                <c:pt idx="206196">
                  <c:v>477.70567038012501</c:v>
                </c:pt>
                <c:pt idx="206197">
                  <c:v>477.70798713539898</c:v>
                </c:pt>
                <c:pt idx="206198">
                  <c:v>477.71030389067198</c:v>
                </c:pt>
                <c:pt idx="206199">
                  <c:v>477.712620645946</c:v>
                </c:pt>
                <c:pt idx="206200">
                  <c:v>477.714937401219</c:v>
                </c:pt>
                <c:pt idx="206201">
                  <c:v>477.71725415649303</c:v>
                </c:pt>
                <c:pt idx="206202">
                  <c:v>477.71957091176603</c:v>
                </c:pt>
                <c:pt idx="206203">
                  <c:v>477.72188766703999</c:v>
                </c:pt>
                <c:pt idx="206204">
                  <c:v>477.72420442231299</c:v>
                </c:pt>
                <c:pt idx="206205">
                  <c:v>477.72652117758702</c:v>
                </c:pt>
                <c:pt idx="206206">
                  <c:v>477.72883793286002</c:v>
                </c:pt>
                <c:pt idx="206207">
                  <c:v>477.73115468813398</c:v>
                </c:pt>
                <c:pt idx="206208">
                  <c:v>477.73347144340698</c:v>
                </c:pt>
                <c:pt idx="206209">
                  <c:v>477.73578819868101</c:v>
                </c:pt>
                <c:pt idx="206210">
                  <c:v>477.73810495395401</c:v>
                </c:pt>
                <c:pt idx="206211">
                  <c:v>477.74042170922797</c:v>
                </c:pt>
                <c:pt idx="206212">
                  <c:v>477.74273846450097</c:v>
                </c:pt>
                <c:pt idx="206213">
                  <c:v>477.745055219775</c:v>
                </c:pt>
                <c:pt idx="206214">
                  <c:v>477.747371975048</c:v>
                </c:pt>
                <c:pt idx="206215">
                  <c:v>477.74968873032202</c:v>
                </c:pt>
                <c:pt idx="206216">
                  <c:v>477.75200548559502</c:v>
                </c:pt>
                <c:pt idx="206217">
                  <c:v>477.75432224086899</c:v>
                </c:pt>
                <c:pt idx="206218">
                  <c:v>477.75663899614199</c:v>
                </c:pt>
                <c:pt idx="206219">
                  <c:v>477.75895575141601</c:v>
                </c:pt>
                <c:pt idx="206220">
                  <c:v>477.76127250668901</c:v>
                </c:pt>
                <c:pt idx="206221">
                  <c:v>477.76358926196298</c:v>
                </c:pt>
                <c:pt idx="206222">
                  <c:v>477.76590601723598</c:v>
                </c:pt>
                <c:pt idx="206223">
                  <c:v>477.76822277251</c:v>
                </c:pt>
                <c:pt idx="206224">
                  <c:v>477.770539527783</c:v>
                </c:pt>
                <c:pt idx="206225">
                  <c:v>477.77285628305702</c:v>
                </c:pt>
                <c:pt idx="206226">
                  <c:v>477.77517303833002</c:v>
                </c:pt>
                <c:pt idx="206227">
                  <c:v>477.77748979360399</c:v>
                </c:pt>
                <c:pt idx="206228">
                  <c:v>477.77980654887699</c:v>
                </c:pt>
                <c:pt idx="206229">
                  <c:v>477.78212330415101</c:v>
                </c:pt>
                <c:pt idx="206230">
                  <c:v>477.78444005942401</c:v>
                </c:pt>
                <c:pt idx="206231">
                  <c:v>477.78675681469798</c:v>
                </c:pt>
                <c:pt idx="206232">
                  <c:v>477.78907356997098</c:v>
                </c:pt>
                <c:pt idx="206233">
                  <c:v>477.791390325245</c:v>
                </c:pt>
                <c:pt idx="206234">
                  <c:v>477.793707080518</c:v>
                </c:pt>
                <c:pt idx="206235">
                  <c:v>477.79602383579203</c:v>
                </c:pt>
                <c:pt idx="206236">
                  <c:v>477.79834059106599</c:v>
                </c:pt>
                <c:pt idx="206237">
                  <c:v>477.80065734633899</c:v>
                </c:pt>
                <c:pt idx="206238">
                  <c:v>477.80297410161302</c:v>
                </c:pt>
                <c:pt idx="206239">
                  <c:v>477.80529085688602</c:v>
                </c:pt>
                <c:pt idx="206240">
                  <c:v>477.80760761215998</c:v>
                </c:pt>
                <c:pt idx="206241">
                  <c:v>477.80992436743298</c:v>
                </c:pt>
                <c:pt idx="206242">
                  <c:v>477.81224112270701</c:v>
                </c:pt>
                <c:pt idx="206243">
                  <c:v>477.81455787798001</c:v>
                </c:pt>
                <c:pt idx="206244">
                  <c:v>477.81687463325397</c:v>
                </c:pt>
                <c:pt idx="206245">
                  <c:v>477.81919138852697</c:v>
                </c:pt>
                <c:pt idx="206246">
                  <c:v>477.821508143801</c:v>
                </c:pt>
                <c:pt idx="206247">
                  <c:v>477.823824899074</c:v>
                </c:pt>
                <c:pt idx="206248">
                  <c:v>477.82614165434802</c:v>
                </c:pt>
                <c:pt idx="206249">
                  <c:v>477.82845840962102</c:v>
                </c:pt>
                <c:pt idx="206250">
                  <c:v>477.83077516489499</c:v>
                </c:pt>
                <c:pt idx="206251">
                  <c:v>477.83309192016799</c:v>
                </c:pt>
                <c:pt idx="206252">
                  <c:v>477.83540867544201</c:v>
                </c:pt>
                <c:pt idx="206253">
                  <c:v>477.83772543071501</c:v>
                </c:pt>
                <c:pt idx="206254">
                  <c:v>477.84004218598898</c:v>
                </c:pt>
                <c:pt idx="206255">
                  <c:v>477.84235894126198</c:v>
                </c:pt>
                <c:pt idx="206256">
                  <c:v>477.844675696536</c:v>
                </c:pt>
                <c:pt idx="206257">
                  <c:v>477.846992451809</c:v>
                </c:pt>
                <c:pt idx="206258">
                  <c:v>477.84930920708302</c:v>
                </c:pt>
                <c:pt idx="206259">
                  <c:v>477.85162596235602</c:v>
                </c:pt>
                <c:pt idx="206260">
                  <c:v>477.85394271762999</c:v>
                </c:pt>
                <c:pt idx="206261">
                  <c:v>477.85625947290299</c:v>
                </c:pt>
                <c:pt idx="206262">
                  <c:v>477.85857622817701</c:v>
                </c:pt>
                <c:pt idx="206263">
                  <c:v>477.86089298345001</c:v>
                </c:pt>
                <c:pt idx="206264">
                  <c:v>477.86320973872398</c:v>
                </c:pt>
                <c:pt idx="206265">
                  <c:v>477.86552649399698</c:v>
                </c:pt>
                <c:pt idx="206266">
                  <c:v>477.867843249271</c:v>
                </c:pt>
                <c:pt idx="206267">
                  <c:v>477.870160004544</c:v>
                </c:pt>
                <c:pt idx="206268">
                  <c:v>477.87247675981803</c:v>
                </c:pt>
                <c:pt idx="206269">
                  <c:v>477.87479351509103</c:v>
                </c:pt>
                <c:pt idx="206270">
                  <c:v>477.87711027036499</c:v>
                </c:pt>
                <c:pt idx="206271">
                  <c:v>477.87942702563799</c:v>
                </c:pt>
                <c:pt idx="206272">
                  <c:v>477.88174378091202</c:v>
                </c:pt>
                <c:pt idx="206273">
                  <c:v>477.88406053618502</c:v>
                </c:pt>
                <c:pt idx="206274">
                  <c:v>477.88637729145898</c:v>
                </c:pt>
                <c:pt idx="206275">
                  <c:v>477.88869404673198</c:v>
                </c:pt>
                <c:pt idx="206276">
                  <c:v>477.89101080200601</c:v>
                </c:pt>
                <c:pt idx="206277">
                  <c:v>477.89332755727901</c:v>
                </c:pt>
                <c:pt idx="206278">
                  <c:v>477.89564431255297</c:v>
                </c:pt>
                <c:pt idx="206279">
                  <c:v>477.897961067827</c:v>
                </c:pt>
                <c:pt idx="206280">
                  <c:v>477.9002778231</c:v>
                </c:pt>
                <c:pt idx="206281">
                  <c:v>477.90259457837402</c:v>
                </c:pt>
                <c:pt idx="206282">
                  <c:v>477.90491133364702</c:v>
                </c:pt>
                <c:pt idx="206283">
                  <c:v>477.90722808892099</c:v>
                </c:pt>
                <c:pt idx="206284">
                  <c:v>477.90954484419399</c:v>
                </c:pt>
                <c:pt idx="206285">
                  <c:v>477.91186159946801</c:v>
                </c:pt>
                <c:pt idx="206286">
                  <c:v>477.91417835474101</c:v>
                </c:pt>
                <c:pt idx="206287">
                  <c:v>477.91649511001498</c:v>
                </c:pt>
                <c:pt idx="206288">
                  <c:v>477.91881186528798</c:v>
                </c:pt>
                <c:pt idx="206289">
                  <c:v>477.921128620562</c:v>
                </c:pt>
                <c:pt idx="206290">
                  <c:v>477.923445375835</c:v>
                </c:pt>
                <c:pt idx="206291">
                  <c:v>477.92576213110902</c:v>
                </c:pt>
                <c:pt idx="206292">
                  <c:v>477.92807888638202</c:v>
                </c:pt>
                <c:pt idx="206293">
                  <c:v>477.93039564165599</c:v>
                </c:pt>
                <c:pt idx="206294">
                  <c:v>477.93271239692899</c:v>
                </c:pt>
                <c:pt idx="206295">
                  <c:v>477.93502915220301</c:v>
                </c:pt>
                <c:pt idx="206296">
                  <c:v>477.93734590747601</c:v>
                </c:pt>
                <c:pt idx="206297">
                  <c:v>477.93966266274998</c:v>
                </c:pt>
                <c:pt idx="206298">
                  <c:v>477.94197941802298</c:v>
                </c:pt>
                <c:pt idx="206299">
                  <c:v>477.944296173297</c:v>
                </c:pt>
                <c:pt idx="206300">
                  <c:v>477.94661292857</c:v>
                </c:pt>
                <c:pt idx="206301">
                  <c:v>477.94892968384403</c:v>
                </c:pt>
                <c:pt idx="206302">
                  <c:v>477.95124643911703</c:v>
                </c:pt>
                <c:pt idx="206303">
                  <c:v>477.95356319439099</c:v>
                </c:pt>
                <c:pt idx="206304">
                  <c:v>477.95587994966399</c:v>
                </c:pt>
                <c:pt idx="206305">
                  <c:v>477.95819670493802</c:v>
                </c:pt>
                <c:pt idx="206306">
                  <c:v>477.96051346021102</c:v>
                </c:pt>
                <c:pt idx="206307">
                  <c:v>477.96283021548498</c:v>
                </c:pt>
                <c:pt idx="206308">
                  <c:v>477.96514697075798</c:v>
                </c:pt>
                <c:pt idx="206309">
                  <c:v>477.96746372603201</c:v>
                </c:pt>
                <c:pt idx="206310">
                  <c:v>477.96978048130501</c:v>
                </c:pt>
                <c:pt idx="206311">
                  <c:v>477.97209723657897</c:v>
                </c:pt>
                <c:pt idx="206312">
                  <c:v>477.97441399185197</c:v>
                </c:pt>
                <c:pt idx="206313">
                  <c:v>477.976730747126</c:v>
                </c:pt>
                <c:pt idx="206314">
                  <c:v>477.979047502399</c:v>
                </c:pt>
                <c:pt idx="206315">
                  <c:v>477.98136425767302</c:v>
                </c:pt>
                <c:pt idx="206316">
                  <c:v>477.98368101294602</c:v>
                </c:pt>
                <c:pt idx="206317">
                  <c:v>477.98599776821999</c:v>
                </c:pt>
                <c:pt idx="206318">
                  <c:v>477.98831452349299</c:v>
                </c:pt>
                <c:pt idx="206319">
                  <c:v>477.99063127876701</c:v>
                </c:pt>
                <c:pt idx="206320">
                  <c:v>477.99294803404001</c:v>
                </c:pt>
                <c:pt idx="206321">
                  <c:v>477.99526478931398</c:v>
                </c:pt>
                <c:pt idx="206322">
                  <c:v>477.997581544588</c:v>
                </c:pt>
                <c:pt idx="206323">
                  <c:v>477.999898299861</c:v>
                </c:pt>
                <c:pt idx="206324">
                  <c:v>478.00221505513503</c:v>
                </c:pt>
                <c:pt idx="206325">
                  <c:v>478.00453181040803</c:v>
                </c:pt>
                <c:pt idx="206326">
                  <c:v>478.00684856568199</c:v>
                </c:pt>
                <c:pt idx="206327">
                  <c:v>478.00916532095499</c:v>
                </c:pt>
                <c:pt idx="206328">
                  <c:v>478.01148207622902</c:v>
                </c:pt>
                <c:pt idx="206329">
                  <c:v>478.01379883150202</c:v>
                </c:pt>
                <c:pt idx="206330">
                  <c:v>478.01611558677598</c:v>
                </c:pt>
                <c:pt idx="206331">
                  <c:v>478.01843234204898</c:v>
                </c:pt>
                <c:pt idx="206332">
                  <c:v>478.02074909732301</c:v>
                </c:pt>
                <c:pt idx="206333">
                  <c:v>478.02306585259601</c:v>
                </c:pt>
                <c:pt idx="206334">
                  <c:v>478.02538260786997</c:v>
                </c:pt>
                <c:pt idx="206335">
                  <c:v>478.02769936314297</c:v>
                </c:pt>
                <c:pt idx="206336">
                  <c:v>478.030016118417</c:v>
                </c:pt>
                <c:pt idx="206337">
                  <c:v>478.03233287369</c:v>
                </c:pt>
                <c:pt idx="206338">
                  <c:v>478.03464962896402</c:v>
                </c:pt>
                <c:pt idx="206339">
                  <c:v>478.03696638423702</c:v>
                </c:pt>
                <c:pt idx="206340">
                  <c:v>478.03928313951099</c:v>
                </c:pt>
                <c:pt idx="206341">
                  <c:v>478.04159989478399</c:v>
                </c:pt>
                <c:pt idx="206342">
                  <c:v>478.04391665005801</c:v>
                </c:pt>
                <c:pt idx="206343">
                  <c:v>478.04623340533101</c:v>
                </c:pt>
                <c:pt idx="206344">
                  <c:v>478.04855016060498</c:v>
                </c:pt>
                <c:pt idx="206345">
                  <c:v>478.05086691587798</c:v>
                </c:pt>
                <c:pt idx="206346">
                  <c:v>478.053183671152</c:v>
                </c:pt>
                <c:pt idx="206347">
                  <c:v>478.055500426425</c:v>
                </c:pt>
                <c:pt idx="206348">
                  <c:v>478.05781718169902</c:v>
                </c:pt>
                <c:pt idx="206349">
                  <c:v>478.06013393697202</c:v>
                </c:pt>
                <c:pt idx="206350">
                  <c:v>478.06245069224599</c:v>
                </c:pt>
                <c:pt idx="206351">
                  <c:v>478.06476744751899</c:v>
                </c:pt>
                <c:pt idx="206352">
                  <c:v>478.06708420279301</c:v>
                </c:pt>
                <c:pt idx="206353">
                  <c:v>478.06940095806601</c:v>
                </c:pt>
                <c:pt idx="206354">
                  <c:v>478.07171771333998</c:v>
                </c:pt>
                <c:pt idx="206355">
                  <c:v>478.07403446861298</c:v>
                </c:pt>
                <c:pt idx="206356">
                  <c:v>478.076351223887</c:v>
                </c:pt>
                <c:pt idx="206357">
                  <c:v>478.07866797916</c:v>
                </c:pt>
                <c:pt idx="206358">
                  <c:v>478.08098473443403</c:v>
                </c:pt>
                <c:pt idx="206359">
                  <c:v>478.08330148970703</c:v>
                </c:pt>
                <c:pt idx="206360">
                  <c:v>478.08561824498099</c:v>
                </c:pt>
                <c:pt idx="206361">
                  <c:v>478.08793500025399</c:v>
                </c:pt>
                <c:pt idx="206362">
                  <c:v>478.09025175552802</c:v>
                </c:pt>
                <c:pt idx="206363">
                  <c:v>478.09256851080102</c:v>
                </c:pt>
                <c:pt idx="206364">
                  <c:v>478.09488526607498</c:v>
                </c:pt>
                <c:pt idx="206365">
                  <c:v>478.09720202134901</c:v>
                </c:pt>
                <c:pt idx="206366">
                  <c:v>478.09951877662201</c:v>
                </c:pt>
                <c:pt idx="206367">
                  <c:v>478.10183553189597</c:v>
                </c:pt>
                <c:pt idx="206368">
                  <c:v>478.10415228716897</c:v>
                </c:pt>
                <c:pt idx="206369">
                  <c:v>478.106469042443</c:v>
                </c:pt>
                <c:pt idx="206370">
                  <c:v>478.108785797716</c:v>
                </c:pt>
                <c:pt idx="206371">
                  <c:v>478.11110255299002</c:v>
                </c:pt>
                <c:pt idx="206372">
                  <c:v>478.11341930826302</c:v>
                </c:pt>
                <c:pt idx="206373">
                  <c:v>478.11573606353699</c:v>
                </c:pt>
                <c:pt idx="206374">
                  <c:v>478.11805281880999</c:v>
                </c:pt>
                <c:pt idx="206375">
                  <c:v>478.12036957408401</c:v>
                </c:pt>
                <c:pt idx="206376">
                  <c:v>478.12268632935701</c:v>
                </c:pt>
                <c:pt idx="206377">
                  <c:v>478.12500308463098</c:v>
                </c:pt>
                <c:pt idx="206378">
                  <c:v>478.12731983990398</c:v>
                </c:pt>
                <c:pt idx="206379">
                  <c:v>478.129636595178</c:v>
                </c:pt>
                <c:pt idx="206380">
                  <c:v>478.131953350451</c:v>
                </c:pt>
                <c:pt idx="206381">
                  <c:v>478.13427010572502</c:v>
                </c:pt>
                <c:pt idx="206382">
                  <c:v>478.13658686099802</c:v>
                </c:pt>
                <c:pt idx="206383">
                  <c:v>478.13890361627199</c:v>
                </c:pt>
                <c:pt idx="206384">
                  <c:v>478.14122037154499</c:v>
                </c:pt>
                <c:pt idx="206385">
                  <c:v>478.14353712681901</c:v>
                </c:pt>
                <c:pt idx="206386">
                  <c:v>478.14585388209201</c:v>
                </c:pt>
                <c:pt idx="206387">
                  <c:v>478.14817063736598</c:v>
                </c:pt>
                <c:pt idx="206388">
                  <c:v>478.15048739263898</c:v>
                </c:pt>
                <c:pt idx="206389">
                  <c:v>478.152804147913</c:v>
                </c:pt>
                <c:pt idx="206390">
                  <c:v>478.155120903186</c:v>
                </c:pt>
                <c:pt idx="206391">
                  <c:v>478.15743765846003</c:v>
                </c:pt>
                <c:pt idx="206392">
                  <c:v>478.15975441373303</c:v>
                </c:pt>
                <c:pt idx="206393">
                  <c:v>478.16207116900699</c:v>
                </c:pt>
                <c:pt idx="206394">
                  <c:v>478.16438792427999</c:v>
                </c:pt>
                <c:pt idx="206395">
                  <c:v>478.16670467955402</c:v>
                </c:pt>
                <c:pt idx="206396">
                  <c:v>478.16902143482702</c:v>
                </c:pt>
                <c:pt idx="206397">
                  <c:v>478.17133819010098</c:v>
                </c:pt>
                <c:pt idx="206398">
                  <c:v>478.17365494537398</c:v>
                </c:pt>
                <c:pt idx="206399">
                  <c:v>478.17597170064801</c:v>
                </c:pt>
                <c:pt idx="206400">
                  <c:v>478.17828845592101</c:v>
                </c:pt>
                <c:pt idx="206401">
                  <c:v>478.18060521119497</c:v>
                </c:pt>
                <c:pt idx="206402">
                  <c:v>478.18292196646797</c:v>
                </c:pt>
                <c:pt idx="206403">
                  <c:v>478.185238721742</c:v>
                </c:pt>
                <c:pt idx="206404">
                  <c:v>478.187555477015</c:v>
                </c:pt>
                <c:pt idx="206405">
                  <c:v>478.18987223228902</c:v>
                </c:pt>
                <c:pt idx="206406">
                  <c:v>478.19218898756299</c:v>
                </c:pt>
                <c:pt idx="206407">
                  <c:v>478.19450574283599</c:v>
                </c:pt>
                <c:pt idx="206408">
                  <c:v>478.19682249811001</c:v>
                </c:pt>
                <c:pt idx="206409">
                  <c:v>478.19913925338301</c:v>
                </c:pt>
                <c:pt idx="206410">
                  <c:v>478.20145600865698</c:v>
                </c:pt>
                <c:pt idx="206411">
                  <c:v>478.20377276392998</c:v>
                </c:pt>
                <c:pt idx="206412">
                  <c:v>478.206089519204</c:v>
                </c:pt>
                <c:pt idx="206413">
                  <c:v>478.208406274477</c:v>
                </c:pt>
                <c:pt idx="206414">
                  <c:v>478.21072302975102</c:v>
                </c:pt>
                <c:pt idx="206415">
                  <c:v>478.21303978502402</c:v>
                </c:pt>
                <c:pt idx="206416">
                  <c:v>478.21535654029799</c:v>
                </c:pt>
                <c:pt idx="206417">
                  <c:v>478.21767329557099</c:v>
                </c:pt>
                <c:pt idx="206418">
                  <c:v>478.21999005084501</c:v>
                </c:pt>
                <c:pt idx="206419">
                  <c:v>478.22230680611801</c:v>
                </c:pt>
                <c:pt idx="206420">
                  <c:v>478.22462356139198</c:v>
                </c:pt>
                <c:pt idx="206421">
                  <c:v>478.22694031666498</c:v>
                </c:pt>
                <c:pt idx="206422">
                  <c:v>478.229257071939</c:v>
                </c:pt>
                <c:pt idx="206423">
                  <c:v>478.231573827212</c:v>
                </c:pt>
                <c:pt idx="206424">
                  <c:v>478.23389058248603</c:v>
                </c:pt>
                <c:pt idx="206425">
                  <c:v>478.23620733775903</c:v>
                </c:pt>
                <c:pt idx="206426">
                  <c:v>478.23852409303299</c:v>
                </c:pt>
                <c:pt idx="206427">
                  <c:v>478.24084084830599</c:v>
                </c:pt>
                <c:pt idx="206428">
                  <c:v>478.24315760358002</c:v>
                </c:pt>
                <c:pt idx="206429">
                  <c:v>478.24547435885302</c:v>
                </c:pt>
                <c:pt idx="206430">
                  <c:v>478.24779111412698</c:v>
                </c:pt>
                <c:pt idx="206431">
                  <c:v>478.25010786939998</c:v>
                </c:pt>
                <c:pt idx="206432">
                  <c:v>478.25242462467401</c:v>
                </c:pt>
                <c:pt idx="206433">
                  <c:v>478.25474137994701</c:v>
                </c:pt>
                <c:pt idx="206434">
                  <c:v>478.25705813522097</c:v>
                </c:pt>
                <c:pt idx="206435">
                  <c:v>478.25937489049397</c:v>
                </c:pt>
                <c:pt idx="206436">
                  <c:v>478.261691645768</c:v>
                </c:pt>
                <c:pt idx="206437">
                  <c:v>478.264008401041</c:v>
                </c:pt>
                <c:pt idx="206438">
                  <c:v>478.26632515631502</c:v>
                </c:pt>
                <c:pt idx="206439">
                  <c:v>478.26864191158802</c:v>
                </c:pt>
                <c:pt idx="206440">
                  <c:v>478.27095866686199</c:v>
                </c:pt>
                <c:pt idx="206441">
                  <c:v>478.27327542213499</c:v>
                </c:pt>
                <c:pt idx="206442">
                  <c:v>478.27559217740901</c:v>
                </c:pt>
                <c:pt idx="206443">
                  <c:v>478.27790893268201</c:v>
                </c:pt>
                <c:pt idx="206444">
                  <c:v>478.28022568795598</c:v>
                </c:pt>
                <c:pt idx="206445">
                  <c:v>478.28254244322898</c:v>
                </c:pt>
                <c:pt idx="206446">
                  <c:v>478.284859198503</c:v>
                </c:pt>
                <c:pt idx="206447">
                  <c:v>478.287175953776</c:v>
                </c:pt>
                <c:pt idx="206448">
                  <c:v>478.28949270905002</c:v>
                </c:pt>
                <c:pt idx="206449">
                  <c:v>478.29180946432399</c:v>
                </c:pt>
                <c:pt idx="206450">
                  <c:v>478.29412621959699</c:v>
                </c:pt>
                <c:pt idx="206451">
                  <c:v>478.29644297487101</c:v>
                </c:pt>
                <c:pt idx="206452">
                  <c:v>478.29875973014401</c:v>
                </c:pt>
                <c:pt idx="206453">
                  <c:v>478.30107648541798</c:v>
                </c:pt>
                <c:pt idx="206454">
                  <c:v>478.30339324069098</c:v>
                </c:pt>
                <c:pt idx="206455">
                  <c:v>478.305709995965</c:v>
                </c:pt>
                <c:pt idx="206456">
                  <c:v>478.308026751238</c:v>
                </c:pt>
                <c:pt idx="206457">
                  <c:v>478.31034350651203</c:v>
                </c:pt>
                <c:pt idx="206458">
                  <c:v>478.31266026178503</c:v>
                </c:pt>
                <c:pt idx="206459">
                  <c:v>478.31497701705899</c:v>
                </c:pt>
                <c:pt idx="206460">
                  <c:v>478.31729377233199</c:v>
                </c:pt>
                <c:pt idx="206461">
                  <c:v>478.31961052760602</c:v>
                </c:pt>
                <c:pt idx="206462">
                  <c:v>478.32192728287902</c:v>
                </c:pt>
                <c:pt idx="206463">
                  <c:v>478.32424403815298</c:v>
                </c:pt>
                <c:pt idx="206464">
                  <c:v>478.32656079342598</c:v>
                </c:pt>
                <c:pt idx="206465">
                  <c:v>478.32887754870001</c:v>
                </c:pt>
                <c:pt idx="206466">
                  <c:v>478.33119430397301</c:v>
                </c:pt>
                <c:pt idx="206467">
                  <c:v>478.33351105924697</c:v>
                </c:pt>
                <c:pt idx="206468">
                  <c:v>478.33582781451997</c:v>
                </c:pt>
                <c:pt idx="206469">
                  <c:v>478.338144569794</c:v>
                </c:pt>
                <c:pt idx="206470">
                  <c:v>478.340461325067</c:v>
                </c:pt>
                <c:pt idx="206471">
                  <c:v>478.34277808034102</c:v>
                </c:pt>
                <c:pt idx="206472">
                  <c:v>478.34509483561402</c:v>
                </c:pt>
                <c:pt idx="206473">
                  <c:v>478.34741159088799</c:v>
                </c:pt>
                <c:pt idx="206474">
                  <c:v>478.34972834616099</c:v>
                </c:pt>
                <c:pt idx="206475">
                  <c:v>478.35204510143501</c:v>
                </c:pt>
                <c:pt idx="206476">
                  <c:v>478.35436185670801</c:v>
                </c:pt>
                <c:pt idx="206477">
                  <c:v>478.35667861198198</c:v>
                </c:pt>
                <c:pt idx="206478">
                  <c:v>478.35899536725498</c:v>
                </c:pt>
                <c:pt idx="206479">
                  <c:v>478.361312122529</c:v>
                </c:pt>
                <c:pt idx="206480">
                  <c:v>478.363628877802</c:v>
                </c:pt>
                <c:pt idx="206481">
                  <c:v>478.36594563307602</c:v>
                </c:pt>
                <c:pt idx="206482">
                  <c:v>478.36826238834902</c:v>
                </c:pt>
                <c:pt idx="206483">
                  <c:v>478.37057914362299</c:v>
                </c:pt>
                <c:pt idx="206484">
                  <c:v>478.37289589889599</c:v>
                </c:pt>
                <c:pt idx="206485">
                  <c:v>478.37521265417001</c:v>
                </c:pt>
                <c:pt idx="206486">
                  <c:v>478.37752940944301</c:v>
                </c:pt>
                <c:pt idx="206487">
                  <c:v>478.37984616471698</c:v>
                </c:pt>
                <c:pt idx="206488">
                  <c:v>478.38216291998998</c:v>
                </c:pt>
                <c:pt idx="206489">
                  <c:v>478.384479675264</c:v>
                </c:pt>
                <c:pt idx="206490">
                  <c:v>478.386796430537</c:v>
                </c:pt>
                <c:pt idx="206491">
                  <c:v>478.38911318581103</c:v>
                </c:pt>
                <c:pt idx="206492">
                  <c:v>478.39142994108499</c:v>
                </c:pt>
                <c:pt idx="206493">
                  <c:v>478.39374669635799</c:v>
                </c:pt>
                <c:pt idx="206494">
                  <c:v>478.39606345163202</c:v>
                </c:pt>
                <c:pt idx="206495">
                  <c:v>478.39838020690502</c:v>
                </c:pt>
                <c:pt idx="206496">
                  <c:v>478.40069696217898</c:v>
                </c:pt>
                <c:pt idx="206497">
                  <c:v>478.40301371745198</c:v>
                </c:pt>
                <c:pt idx="206498">
                  <c:v>478.40533047272601</c:v>
                </c:pt>
                <c:pt idx="206499">
                  <c:v>478.40764722799901</c:v>
                </c:pt>
                <c:pt idx="206500">
                  <c:v>478.40996398327297</c:v>
                </c:pt>
                <c:pt idx="206501">
                  <c:v>478.41228073854597</c:v>
                </c:pt>
                <c:pt idx="206502">
                  <c:v>478.41459749382</c:v>
                </c:pt>
                <c:pt idx="206503">
                  <c:v>478.416914249093</c:v>
                </c:pt>
                <c:pt idx="206504">
                  <c:v>478.41923100436702</c:v>
                </c:pt>
                <c:pt idx="206505">
                  <c:v>478.42154775964002</c:v>
                </c:pt>
                <c:pt idx="206506">
                  <c:v>478.42386451491399</c:v>
                </c:pt>
                <c:pt idx="206507">
                  <c:v>478.42618127018699</c:v>
                </c:pt>
                <c:pt idx="206508">
                  <c:v>478.42849802546101</c:v>
                </c:pt>
                <c:pt idx="206509">
                  <c:v>478.43081478073401</c:v>
                </c:pt>
                <c:pt idx="206510">
                  <c:v>478.43313153600798</c:v>
                </c:pt>
                <c:pt idx="206511">
                  <c:v>478.43544829128098</c:v>
                </c:pt>
                <c:pt idx="206512">
                  <c:v>478.437765046555</c:v>
                </c:pt>
                <c:pt idx="206513">
                  <c:v>478.440081801828</c:v>
                </c:pt>
                <c:pt idx="206514">
                  <c:v>478.44239855710202</c:v>
                </c:pt>
                <c:pt idx="206515">
                  <c:v>478.44471531237502</c:v>
                </c:pt>
                <c:pt idx="206516">
                  <c:v>478.44703206764899</c:v>
                </c:pt>
                <c:pt idx="206517">
                  <c:v>478.44934882292199</c:v>
                </c:pt>
                <c:pt idx="206518">
                  <c:v>478.45166557819601</c:v>
                </c:pt>
                <c:pt idx="206519">
                  <c:v>478.45398233346901</c:v>
                </c:pt>
                <c:pt idx="206520">
                  <c:v>478.45629908874298</c:v>
                </c:pt>
                <c:pt idx="206521">
                  <c:v>478.45861584401598</c:v>
                </c:pt>
                <c:pt idx="206522">
                  <c:v>478.46093259929</c:v>
                </c:pt>
                <c:pt idx="206523">
                  <c:v>478.463249354563</c:v>
                </c:pt>
                <c:pt idx="206524">
                  <c:v>478.46556610983703</c:v>
                </c:pt>
                <c:pt idx="206525">
                  <c:v>478.46788286511003</c:v>
                </c:pt>
                <c:pt idx="206526">
                  <c:v>478.47019962038399</c:v>
                </c:pt>
                <c:pt idx="206527">
                  <c:v>478.47251637565699</c:v>
                </c:pt>
                <c:pt idx="206528">
                  <c:v>478.47483313093102</c:v>
                </c:pt>
                <c:pt idx="206529">
                  <c:v>478.47714988620402</c:v>
                </c:pt>
                <c:pt idx="206530">
                  <c:v>478.47946664147798</c:v>
                </c:pt>
                <c:pt idx="206531">
                  <c:v>478.48178339675098</c:v>
                </c:pt>
                <c:pt idx="206532">
                  <c:v>478.48410015202501</c:v>
                </c:pt>
                <c:pt idx="206533">
                  <c:v>478.48641690729801</c:v>
                </c:pt>
                <c:pt idx="206534">
                  <c:v>478.48873366257197</c:v>
                </c:pt>
                <c:pt idx="206535">
                  <c:v>478.491050417846</c:v>
                </c:pt>
                <c:pt idx="206536">
                  <c:v>478.493367173119</c:v>
                </c:pt>
                <c:pt idx="206537">
                  <c:v>478.49568392839302</c:v>
                </c:pt>
                <c:pt idx="206538">
                  <c:v>478.49800068366602</c:v>
                </c:pt>
                <c:pt idx="206539">
                  <c:v>478.50031743893999</c:v>
                </c:pt>
                <c:pt idx="206540">
                  <c:v>478.50263419421299</c:v>
                </c:pt>
                <c:pt idx="206541">
                  <c:v>478.50495094948701</c:v>
                </c:pt>
                <c:pt idx="206542">
                  <c:v>478.50726770476001</c:v>
                </c:pt>
                <c:pt idx="206543">
                  <c:v>478.50958446003398</c:v>
                </c:pt>
                <c:pt idx="206544">
                  <c:v>478.51190121530698</c:v>
                </c:pt>
                <c:pt idx="206545">
                  <c:v>478.514217970581</c:v>
                </c:pt>
                <c:pt idx="206546">
                  <c:v>478.516534725854</c:v>
                </c:pt>
                <c:pt idx="206547">
                  <c:v>478.51885148112802</c:v>
                </c:pt>
                <c:pt idx="206548">
                  <c:v>478.52116823640102</c:v>
                </c:pt>
                <c:pt idx="206549">
                  <c:v>478.52348499167499</c:v>
                </c:pt>
                <c:pt idx="206550">
                  <c:v>478.52580174694799</c:v>
                </c:pt>
                <c:pt idx="206551">
                  <c:v>478.52811850222201</c:v>
                </c:pt>
                <c:pt idx="206552">
                  <c:v>478.53043525749501</c:v>
                </c:pt>
                <c:pt idx="206553">
                  <c:v>478.53275201276898</c:v>
                </c:pt>
                <c:pt idx="206554">
                  <c:v>478.53506876804198</c:v>
                </c:pt>
                <c:pt idx="206555">
                  <c:v>478.537385523316</c:v>
                </c:pt>
                <c:pt idx="206556">
                  <c:v>478.539702278589</c:v>
                </c:pt>
                <c:pt idx="206557">
                  <c:v>478.54201903386303</c:v>
                </c:pt>
                <c:pt idx="206558">
                  <c:v>478.54433578913603</c:v>
                </c:pt>
                <c:pt idx="206559">
                  <c:v>478.54665254440999</c:v>
                </c:pt>
                <c:pt idx="206560">
                  <c:v>478.54896929968299</c:v>
                </c:pt>
                <c:pt idx="206561">
                  <c:v>478.55128605495702</c:v>
                </c:pt>
                <c:pt idx="206562">
                  <c:v>478.55360281023002</c:v>
                </c:pt>
                <c:pt idx="206563">
                  <c:v>478.55591956550398</c:v>
                </c:pt>
                <c:pt idx="206564">
                  <c:v>478.55823632077698</c:v>
                </c:pt>
                <c:pt idx="206565">
                  <c:v>478.56055307605101</c:v>
                </c:pt>
                <c:pt idx="206566">
                  <c:v>478.56286983132401</c:v>
                </c:pt>
                <c:pt idx="206567">
                  <c:v>478.56518658659797</c:v>
                </c:pt>
                <c:pt idx="206568">
                  <c:v>478.56750334187097</c:v>
                </c:pt>
                <c:pt idx="206569">
                  <c:v>478.569820097145</c:v>
                </c:pt>
                <c:pt idx="206570">
                  <c:v>478.572136852418</c:v>
                </c:pt>
                <c:pt idx="206571">
                  <c:v>478.57445360769202</c:v>
                </c:pt>
                <c:pt idx="206572">
                  <c:v>478.57677036296502</c:v>
                </c:pt>
                <c:pt idx="206573">
                  <c:v>478.57908711823899</c:v>
                </c:pt>
                <c:pt idx="206574">
                  <c:v>478.58140387351199</c:v>
                </c:pt>
                <c:pt idx="206575">
                  <c:v>478.58372062878601</c:v>
                </c:pt>
                <c:pt idx="206576">
                  <c:v>478.58603738405901</c:v>
                </c:pt>
                <c:pt idx="206577">
                  <c:v>478.58835413933298</c:v>
                </c:pt>
                <c:pt idx="206578">
                  <c:v>478.590670894607</c:v>
                </c:pt>
                <c:pt idx="206579">
                  <c:v>478.59298764988</c:v>
                </c:pt>
                <c:pt idx="206580">
                  <c:v>478.59530440515402</c:v>
                </c:pt>
                <c:pt idx="206581">
                  <c:v>478.59762116042702</c:v>
                </c:pt>
                <c:pt idx="206582">
                  <c:v>478.59993791570099</c:v>
                </c:pt>
                <c:pt idx="206583">
                  <c:v>478.60225467097399</c:v>
                </c:pt>
                <c:pt idx="206584">
                  <c:v>478.60457142624801</c:v>
                </c:pt>
                <c:pt idx="206585">
                  <c:v>478.60688818152101</c:v>
                </c:pt>
                <c:pt idx="206586">
                  <c:v>478.60920493679498</c:v>
                </c:pt>
                <c:pt idx="206587">
                  <c:v>478.61152169206798</c:v>
                </c:pt>
                <c:pt idx="206588">
                  <c:v>478.613838447342</c:v>
                </c:pt>
                <c:pt idx="206589">
                  <c:v>478.616155202615</c:v>
                </c:pt>
                <c:pt idx="206590">
                  <c:v>478.61847195788903</c:v>
                </c:pt>
                <c:pt idx="206591">
                  <c:v>478.62078871316203</c:v>
                </c:pt>
                <c:pt idx="206592">
                  <c:v>478.62310546843599</c:v>
                </c:pt>
                <c:pt idx="206593">
                  <c:v>478.62542222370899</c:v>
                </c:pt>
                <c:pt idx="206594">
                  <c:v>478.62773897898302</c:v>
                </c:pt>
                <c:pt idx="206595">
                  <c:v>478.63005573425602</c:v>
                </c:pt>
                <c:pt idx="206596">
                  <c:v>478.63237248952998</c:v>
                </c:pt>
                <c:pt idx="206597">
                  <c:v>478.63468924480298</c:v>
                </c:pt>
                <c:pt idx="206598">
                  <c:v>478.63700600007701</c:v>
                </c:pt>
                <c:pt idx="206599">
                  <c:v>478.63932275535001</c:v>
                </c:pt>
                <c:pt idx="206600">
                  <c:v>478.64163951062397</c:v>
                </c:pt>
                <c:pt idx="206601">
                  <c:v>478.64395626589697</c:v>
                </c:pt>
                <c:pt idx="206602">
                  <c:v>478.646273021171</c:v>
                </c:pt>
                <c:pt idx="206603">
                  <c:v>478.648589776444</c:v>
                </c:pt>
                <c:pt idx="206604">
                  <c:v>478.65090653171802</c:v>
                </c:pt>
                <c:pt idx="206605">
                  <c:v>478.65322328699102</c:v>
                </c:pt>
                <c:pt idx="206606">
                  <c:v>478.65554004226499</c:v>
                </c:pt>
                <c:pt idx="206607">
                  <c:v>478.65785679753799</c:v>
                </c:pt>
                <c:pt idx="206608">
                  <c:v>478.66017355281201</c:v>
                </c:pt>
                <c:pt idx="206609">
                  <c:v>478.66249030808501</c:v>
                </c:pt>
                <c:pt idx="206610">
                  <c:v>478.66480706335898</c:v>
                </c:pt>
                <c:pt idx="206611">
                  <c:v>478.66712381863198</c:v>
                </c:pt>
                <c:pt idx="206612">
                  <c:v>478.669440573906</c:v>
                </c:pt>
                <c:pt idx="206613">
                  <c:v>478.671757329179</c:v>
                </c:pt>
                <c:pt idx="206614">
                  <c:v>478.67407408445303</c:v>
                </c:pt>
                <c:pt idx="206615">
                  <c:v>478.67639083972603</c:v>
                </c:pt>
                <c:pt idx="206616">
                  <c:v>478.67870759499999</c:v>
                </c:pt>
                <c:pt idx="206617">
                  <c:v>478.68102435027299</c:v>
                </c:pt>
                <c:pt idx="206618">
                  <c:v>478.68334110554702</c:v>
                </c:pt>
                <c:pt idx="206619">
                  <c:v>478.68565786082002</c:v>
                </c:pt>
                <c:pt idx="206620">
                  <c:v>478.68797461609398</c:v>
                </c:pt>
                <c:pt idx="206621">
                  <c:v>478.69029137136801</c:v>
                </c:pt>
                <c:pt idx="206622">
                  <c:v>478.69260812664101</c:v>
                </c:pt>
                <c:pt idx="206623">
                  <c:v>478.69492488191497</c:v>
                </c:pt>
                <c:pt idx="206624">
                  <c:v>478.69724163718797</c:v>
                </c:pt>
                <c:pt idx="206625">
                  <c:v>478.699558392462</c:v>
                </c:pt>
                <c:pt idx="206626">
                  <c:v>478.701875147735</c:v>
                </c:pt>
                <c:pt idx="206627">
                  <c:v>478.70419190300902</c:v>
                </c:pt>
                <c:pt idx="206628">
                  <c:v>478.70650865828202</c:v>
                </c:pt>
                <c:pt idx="206629">
                  <c:v>478.70882541355599</c:v>
                </c:pt>
                <c:pt idx="206630">
                  <c:v>478.71114216882899</c:v>
                </c:pt>
                <c:pt idx="206631">
                  <c:v>478.71345892410301</c:v>
                </c:pt>
                <c:pt idx="206632">
                  <c:v>478.71577567937601</c:v>
                </c:pt>
                <c:pt idx="206633">
                  <c:v>478.71809243464998</c:v>
                </c:pt>
                <c:pt idx="206634">
                  <c:v>478.72040918992298</c:v>
                </c:pt>
                <c:pt idx="206635">
                  <c:v>478.722725945197</c:v>
                </c:pt>
                <c:pt idx="206636">
                  <c:v>478.72504270047</c:v>
                </c:pt>
                <c:pt idx="206637">
                  <c:v>478.72735945574402</c:v>
                </c:pt>
                <c:pt idx="206638">
                  <c:v>478.72967621101702</c:v>
                </c:pt>
                <c:pt idx="206639">
                  <c:v>478.73199296629099</c:v>
                </c:pt>
                <c:pt idx="206640">
                  <c:v>478.73430972156399</c:v>
                </c:pt>
                <c:pt idx="206641">
                  <c:v>478.73662647683801</c:v>
                </c:pt>
                <c:pt idx="206642">
                  <c:v>478.73894323211101</c:v>
                </c:pt>
                <c:pt idx="206643">
                  <c:v>478.74125998738498</c:v>
                </c:pt>
                <c:pt idx="206644">
                  <c:v>478.74357674265798</c:v>
                </c:pt>
                <c:pt idx="206645">
                  <c:v>478.745893497932</c:v>
                </c:pt>
                <c:pt idx="206646">
                  <c:v>478.748210253205</c:v>
                </c:pt>
                <c:pt idx="206647">
                  <c:v>478.75052700847903</c:v>
                </c:pt>
                <c:pt idx="206648">
                  <c:v>478.75284376375203</c:v>
                </c:pt>
                <c:pt idx="206649">
                  <c:v>478.75516051902599</c:v>
                </c:pt>
                <c:pt idx="206650">
                  <c:v>478.75747727429899</c:v>
                </c:pt>
                <c:pt idx="206651">
                  <c:v>478.75979402957302</c:v>
                </c:pt>
                <c:pt idx="206652">
                  <c:v>478.76211078484602</c:v>
                </c:pt>
                <c:pt idx="206653">
                  <c:v>478.76442754011998</c:v>
                </c:pt>
                <c:pt idx="206654">
                  <c:v>478.76674429539298</c:v>
                </c:pt>
                <c:pt idx="206655">
                  <c:v>478.76906105066701</c:v>
                </c:pt>
                <c:pt idx="206656">
                  <c:v>478.77137780594001</c:v>
                </c:pt>
                <c:pt idx="206657">
                  <c:v>478.77369456121397</c:v>
                </c:pt>
                <c:pt idx="206658">
                  <c:v>478.77601131648697</c:v>
                </c:pt>
                <c:pt idx="206659">
                  <c:v>478.778328071761</c:v>
                </c:pt>
                <c:pt idx="206660">
                  <c:v>478.780644827034</c:v>
                </c:pt>
                <c:pt idx="206661">
                  <c:v>478.78296158230802</c:v>
                </c:pt>
                <c:pt idx="206662">
                  <c:v>478.78527833758199</c:v>
                </c:pt>
                <c:pt idx="206663">
                  <c:v>478.78759509285499</c:v>
                </c:pt>
                <c:pt idx="206664">
                  <c:v>478.78991184812901</c:v>
                </c:pt>
                <c:pt idx="206665">
                  <c:v>478.79222860340201</c:v>
                </c:pt>
                <c:pt idx="206666">
                  <c:v>478.79454535867598</c:v>
                </c:pt>
                <c:pt idx="206667">
                  <c:v>478.79686211394898</c:v>
                </c:pt>
                <c:pt idx="206668">
                  <c:v>478.799178869223</c:v>
                </c:pt>
                <c:pt idx="206669">
                  <c:v>478.801495624496</c:v>
                </c:pt>
                <c:pt idx="206670">
                  <c:v>478.80381237977002</c:v>
                </c:pt>
                <c:pt idx="206671">
                  <c:v>478.80612913504302</c:v>
                </c:pt>
                <c:pt idx="206672">
                  <c:v>478.80844589031699</c:v>
                </c:pt>
                <c:pt idx="206673">
                  <c:v>478.81076264558999</c:v>
                </c:pt>
                <c:pt idx="206674">
                  <c:v>478.81307940086401</c:v>
                </c:pt>
                <c:pt idx="206675">
                  <c:v>478.81539615613701</c:v>
                </c:pt>
                <c:pt idx="206676">
                  <c:v>478.81771291141098</c:v>
                </c:pt>
                <c:pt idx="206677">
                  <c:v>478.82002966668398</c:v>
                </c:pt>
                <c:pt idx="206678">
                  <c:v>478.822346421958</c:v>
                </c:pt>
                <c:pt idx="206679">
                  <c:v>478.824663177231</c:v>
                </c:pt>
                <c:pt idx="206680">
                  <c:v>478.82697993250503</c:v>
                </c:pt>
                <c:pt idx="206681">
                  <c:v>478.82929668777803</c:v>
                </c:pt>
                <c:pt idx="206682">
                  <c:v>478.83161344305199</c:v>
                </c:pt>
                <c:pt idx="206683">
                  <c:v>478.83393019832499</c:v>
                </c:pt>
                <c:pt idx="206684">
                  <c:v>478.83624695359902</c:v>
                </c:pt>
                <c:pt idx="206685">
                  <c:v>478.83856370887202</c:v>
                </c:pt>
                <c:pt idx="206686">
                  <c:v>478.84088046414598</c:v>
                </c:pt>
                <c:pt idx="206687">
                  <c:v>478.84319721941898</c:v>
                </c:pt>
                <c:pt idx="206688">
                  <c:v>478.84551397469301</c:v>
                </c:pt>
                <c:pt idx="206689">
                  <c:v>478.84783072996601</c:v>
                </c:pt>
                <c:pt idx="206690">
                  <c:v>478.85014748523997</c:v>
                </c:pt>
                <c:pt idx="206691">
                  <c:v>478.85246424051297</c:v>
                </c:pt>
                <c:pt idx="206692">
                  <c:v>478.854780995787</c:v>
                </c:pt>
                <c:pt idx="206693">
                  <c:v>478.85709775106</c:v>
                </c:pt>
                <c:pt idx="206694">
                  <c:v>478.85941450633402</c:v>
                </c:pt>
                <c:pt idx="206695">
                  <c:v>478.86173126160702</c:v>
                </c:pt>
                <c:pt idx="206696">
                  <c:v>478.86404801688099</c:v>
                </c:pt>
                <c:pt idx="206697">
                  <c:v>478.86636477215399</c:v>
                </c:pt>
                <c:pt idx="206698">
                  <c:v>478.86868152742801</c:v>
                </c:pt>
                <c:pt idx="206699">
                  <c:v>478.87099828270101</c:v>
                </c:pt>
                <c:pt idx="206700">
                  <c:v>478.87331503797498</c:v>
                </c:pt>
                <c:pt idx="206701">
                  <c:v>478.87563179324798</c:v>
                </c:pt>
                <c:pt idx="206702">
                  <c:v>478.877948548522</c:v>
                </c:pt>
                <c:pt idx="206703">
                  <c:v>478.880265303795</c:v>
                </c:pt>
                <c:pt idx="206704">
                  <c:v>478.88258205906902</c:v>
                </c:pt>
                <c:pt idx="206705">
                  <c:v>478.88489881434299</c:v>
                </c:pt>
                <c:pt idx="206706">
                  <c:v>478.88721556961599</c:v>
                </c:pt>
                <c:pt idx="206707">
                  <c:v>478.88953232489001</c:v>
                </c:pt>
                <c:pt idx="206708">
                  <c:v>478.89184908016301</c:v>
                </c:pt>
                <c:pt idx="206709">
                  <c:v>478.89416583543698</c:v>
                </c:pt>
                <c:pt idx="206710">
                  <c:v>478.89648259070998</c:v>
                </c:pt>
                <c:pt idx="206711">
                  <c:v>478.898799345984</c:v>
                </c:pt>
                <c:pt idx="206712">
                  <c:v>478.901116101257</c:v>
                </c:pt>
                <c:pt idx="206713">
                  <c:v>478.90343285653103</c:v>
                </c:pt>
                <c:pt idx="206714">
                  <c:v>478.90574961180403</c:v>
                </c:pt>
                <c:pt idx="206715">
                  <c:v>478.90806636707799</c:v>
                </c:pt>
                <c:pt idx="206716">
                  <c:v>478.91038312235099</c:v>
                </c:pt>
                <c:pt idx="206717">
                  <c:v>478.91269987762502</c:v>
                </c:pt>
                <c:pt idx="206718">
                  <c:v>478.91501663289802</c:v>
                </c:pt>
                <c:pt idx="206719">
                  <c:v>478.91733338817198</c:v>
                </c:pt>
                <c:pt idx="206720">
                  <c:v>478.91965014344498</c:v>
                </c:pt>
                <c:pt idx="206721">
                  <c:v>478.92196689871901</c:v>
                </c:pt>
                <c:pt idx="206722">
                  <c:v>478.92428365399201</c:v>
                </c:pt>
                <c:pt idx="206723">
                  <c:v>478.92660040926597</c:v>
                </c:pt>
                <c:pt idx="206724">
                  <c:v>478.92891716453897</c:v>
                </c:pt>
                <c:pt idx="206725">
                  <c:v>478.931233919813</c:v>
                </c:pt>
                <c:pt idx="206726">
                  <c:v>478.933550675086</c:v>
                </c:pt>
                <c:pt idx="206727">
                  <c:v>478.93586743036002</c:v>
                </c:pt>
                <c:pt idx="206728">
                  <c:v>478.93818418563302</c:v>
                </c:pt>
                <c:pt idx="206729">
                  <c:v>478.94050094090699</c:v>
                </c:pt>
                <c:pt idx="206730">
                  <c:v>478.94281769617999</c:v>
                </c:pt>
                <c:pt idx="206731">
                  <c:v>478.94513445145401</c:v>
                </c:pt>
                <c:pt idx="206732">
                  <c:v>478.94745120672701</c:v>
                </c:pt>
                <c:pt idx="206733">
                  <c:v>478.94976796200098</c:v>
                </c:pt>
                <c:pt idx="206734">
                  <c:v>478.95208471727398</c:v>
                </c:pt>
                <c:pt idx="206735">
                  <c:v>478.954401472548</c:v>
                </c:pt>
                <c:pt idx="206736">
                  <c:v>478.956718227821</c:v>
                </c:pt>
                <c:pt idx="206737">
                  <c:v>478.95903498309502</c:v>
                </c:pt>
                <c:pt idx="206738">
                  <c:v>478.96135173836802</c:v>
                </c:pt>
                <c:pt idx="206739">
                  <c:v>478.96366849364199</c:v>
                </c:pt>
                <c:pt idx="206740">
                  <c:v>478.96598524891499</c:v>
                </c:pt>
                <c:pt idx="206741">
                  <c:v>478.96830200418901</c:v>
                </c:pt>
                <c:pt idx="206742">
                  <c:v>478.97061875946201</c:v>
                </c:pt>
                <c:pt idx="206743">
                  <c:v>478.97293551473598</c:v>
                </c:pt>
                <c:pt idx="206744">
                  <c:v>478.97525227000898</c:v>
                </c:pt>
                <c:pt idx="206745">
                  <c:v>478.977569025283</c:v>
                </c:pt>
                <c:pt idx="206746">
                  <c:v>478.979885780556</c:v>
                </c:pt>
                <c:pt idx="206747">
                  <c:v>478.98220253583003</c:v>
                </c:pt>
                <c:pt idx="206748">
                  <c:v>478.98451929110399</c:v>
                </c:pt>
                <c:pt idx="206749">
                  <c:v>478.98683604637699</c:v>
                </c:pt>
                <c:pt idx="206750">
                  <c:v>478.98915280165102</c:v>
                </c:pt>
                <c:pt idx="206751">
                  <c:v>478.99146955692402</c:v>
                </c:pt>
                <c:pt idx="206752">
                  <c:v>478.99378631219798</c:v>
                </c:pt>
                <c:pt idx="206753">
                  <c:v>478.99610306747098</c:v>
                </c:pt>
                <c:pt idx="206754">
                  <c:v>478.99841982274501</c:v>
                </c:pt>
                <c:pt idx="206755">
                  <c:v>479.00073657801801</c:v>
                </c:pt>
                <c:pt idx="206756">
                  <c:v>479.00305333329197</c:v>
                </c:pt>
                <c:pt idx="206757">
                  <c:v>479.00537008856497</c:v>
                </c:pt>
                <c:pt idx="206758">
                  <c:v>479.007686843839</c:v>
                </c:pt>
                <c:pt idx="206759">
                  <c:v>479.010003599112</c:v>
                </c:pt>
                <c:pt idx="206760">
                  <c:v>479.01232035438602</c:v>
                </c:pt>
                <c:pt idx="206761">
                  <c:v>479.01463710965902</c:v>
                </c:pt>
                <c:pt idx="206762">
                  <c:v>479.01695386493299</c:v>
                </c:pt>
                <c:pt idx="206763">
                  <c:v>479.01927062020599</c:v>
                </c:pt>
                <c:pt idx="206764">
                  <c:v>479.02158737548001</c:v>
                </c:pt>
                <c:pt idx="206765">
                  <c:v>479.02390413075301</c:v>
                </c:pt>
                <c:pt idx="206766">
                  <c:v>479.02622088602698</c:v>
                </c:pt>
                <c:pt idx="206767">
                  <c:v>479.02853764129998</c:v>
                </c:pt>
                <c:pt idx="206768">
                  <c:v>479.030854396574</c:v>
                </c:pt>
                <c:pt idx="206769">
                  <c:v>479.033171151847</c:v>
                </c:pt>
                <c:pt idx="206770">
                  <c:v>479.03548790712102</c:v>
                </c:pt>
                <c:pt idx="206771">
                  <c:v>479.03780466239402</c:v>
                </c:pt>
                <c:pt idx="206772">
                  <c:v>479.04012141766799</c:v>
                </c:pt>
                <c:pt idx="206773">
                  <c:v>479.04243817294099</c:v>
                </c:pt>
                <c:pt idx="206774">
                  <c:v>479.04475492821501</c:v>
                </c:pt>
                <c:pt idx="206775">
                  <c:v>479.04707168348801</c:v>
                </c:pt>
                <c:pt idx="206776">
                  <c:v>479.04938843876198</c:v>
                </c:pt>
                <c:pt idx="206777">
                  <c:v>479.05170519403498</c:v>
                </c:pt>
                <c:pt idx="206778">
                  <c:v>479.054021949309</c:v>
                </c:pt>
                <c:pt idx="206779">
                  <c:v>479.056338704582</c:v>
                </c:pt>
                <c:pt idx="206780">
                  <c:v>479.05865545985603</c:v>
                </c:pt>
                <c:pt idx="206781">
                  <c:v>479.06097221512903</c:v>
                </c:pt>
                <c:pt idx="206782">
                  <c:v>479.06328897040299</c:v>
                </c:pt>
                <c:pt idx="206783">
                  <c:v>479.06560572567599</c:v>
                </c:pt>
                <c:pt idx="206784">
                  <c:v>479.06792248095002</c:v>
                </c:pt>
                <c:pt idx="206785">
                  <c:v>479.07023923622302</c:v>
                </c:pt>
                <c:pt idx="206786">
                  <c:v>479.07255599149698</c:v>
                </c:pt>
                <c:pt idx="206787">
                  <c:v>479.07487274676998</c:v>
                </c:pt>
                <c:pt idx="206788">
                  <c:v>479.07718950204401</c:v>
                </c:pt>
                <c:pt idx="206789">
                  <c:v>479.07950625731701</c:v>
                </c:pt>
                <c:pt idx="206790">
                  <c:v>479.08182301259097</c:v>
                </c:pt>
                <c:pt idx="206791">
                  <c:v>479.084139767865</c:v>
                </c:pt>
                <c:pt idx="206792">
                  <c:v>479.086456523138</c:v>
                </c:pt>
                <c:pt idx="206793">
                  <c:v>479.08877327841202</c:v>
                </c:pt>
                <c:pt idx="206794">
                  <c:v>479.09109003368502</c:v>
                </c:pt>
                <c:pt idx="206795">
                  <c:v>479.09340678895899</c:v>
                </c:pt>
                <c:pt idx="206796">
                  <c:v>479.09572354423199</c:v>
                </c:pt>
                <c:pt idx="206797">
                  <c:v>479.09804029950601</c:v>
                </c:pt>
                <c:pt idx="206798">
                  <c:v>479.10035705477901</c:v>
                </c:pt>
                <c:pt idx="206799">
                  <c:v>479.10267381005298</c:v>
                </c:pt>
                <c:pt idx="206800">
                  <c:v>479.10499056532598</c:v>
                </c:pt>
                <c:pt idx="206801">
                  <c:v>479.1073073206</c:v>
                </c:pt>
                <c:pt idx="206802">
                  <c:v>479.109624075873</c:v>
                </c:pt>
                <c:pt idx="206803">
                  <c:v>479.11194083114702</c:v>
                </c:pt>
                <c:pt idx="206804">
                  <c:v>479.11425758642002</c:v>
                </c:pt>
                <c:pt idx="206805">
                  <c:v>479.11657434169399</c:v>
                </c:pt>
                <c:pt idx="206806">
                  <c:v>479.11889109696699</c:v>
                </c:pt>
                <c:pt idx="206807">
                  <c:v>479.12120785224101</c:v>
                </c:pt>
                <c:pt idx="206808">
                  <c:v>479.12352460751401</c:v>
                </c:pt>
                <c:pt idx="206809">
                  <c:v>479.12584136278798</c:v>
                </c:pt>
                <c:pt idx="206810">
                  <c:v>479.12815811806098</c:v>
                </c:pt>
                <c:pt idx="206811">
                  <c:v>479.130474873335</c:v>
                </c:pt>
                <c:pt idx="206812">
                  <c:v>479.132791628608</c:v>
                </c:pt>
                <c:pt idx="206813">
                  <c:v>479.13510838388203</c:v>
                </c:pt>
                <c:pt idx="206814">
                  <c:v>479.13742513915503</c:v>
                </c:pt>
                <c:pt idx="206815">
                  <c:v>479.13974189442899</c:v>
                </c:pt>
                <c:pt idx="206816">
                  <c:v>479.14205864970199</c:v>
                </c:pt>
                <c:pt idx="206817">
                  <c:v>479.14437540497602</c:v>
                </c:pt>
                <c:pt idx="206818">
                  <c:v>479.14669216024902</c:v>
                </c:pt>
                <c:pt idx="206819">
                  <c:v>479.14900891552298</c:v>
                </c:pt>
                <c:pt idx="206820">
                  <c:v>479.15132567079598</c:v>
                </c:pt>
                <c:pt idx="206821">
                  <c:v>479.15364242607001</c:v>
                </c:pt>
                <c:pt idx="206822">
                  <c:v>479.15595918134301</c:v>
                </c:pt>
                <c:pt idx="206823">
                  <c:v>479.15827593661697</c:v>
                </c:pt>
                <c:pt idx="206824">
                  <c:v>479.16059269188997</c:v>
                </c:pt>
                <c:pt idx="206825">
                  <c:v>479.162909447164</c:v>
                </c:pt>
                <c:pt idx="206826">
                  <c:v>479.165226202437</c:v>
                </c:pt>
                <c:pt idx="206827">
                  <c:v>479.16754295771102</c:v>
                </c:pt>
                <c:pt idx="206828">
                  <c:v>479.16985971298402</c:v>
                </c:pt>
                <c:pt idx="206829">
                  <c:v>479.17217646825799</c:v>
                </c:pt>
                <c:pt idx="206830">
                  <c:v>479.17449322353099</c:v>
                </c:pt>
                <c:pt idx="206831">
                  <c:v>479.17680997880501</c:v>
                </c:pt>
                <c:pt idx="206832">
                  <c:v>479.17912673407801</c:v>
                </c:pt>
                <c:pt idx="206833">
                  <c:v>479.18144348935198</c:v>
                </c:pt>
                <c:pt idx="206834">
                  <c:v>479.183760244626</c:v>
                </c:pt>
                <c:pt idx="206835">
                  <c:v>479.186076999899</c:v>
                </c:pt>
                <c:pt idx="206836">
                  <c:v>479.18839375517302</c:v>
                </c:pt>
                <c:pt idx="206837">
                  <c:v>479.19071051044602</c:v>
                </c:pt>
                <c:pt idx="206838">
                  <c:v>479.19302726571999</c:v>
                </c:pt>
                <c:pt idx="206839">
                  <c:v>479.19534402099299</c:v>
                </c:pt>
                <c:pt idx="206840">
                  <c:v>479.19766077626701</c:v>
                </c:pt>
                <c:pt idx="206841">
                  <c:v>479.19997753154001</c:v>
                </c:pt>
                <c:pt idx="206842">
                  <c:v>479.20229428681398</c:v>
                </c:pt>
                <c:pt idx="206843">
                  <c:v>479.20461104208698</c:v>
                </c:pt>
                <c:pt idx="206844">
                  <c:v>479.206927797361</c:v>
                </c:pt>
                <c:pt idx="206845">
                  <c:v>479.209244552634</c:v>
                </c:pt>
                <c:pt idx="206846">
                  <c:v>479.21156130790803</c:v>
                </c:pt>
                <c:pt idx="206847">
                  <c:v>479.21387806318103</c:v>
                </c:pt>
                <c:pt idx="206848">
                  <c:v>479.21619481845499</c:v>
                </c:pt>
                <c:pt idx="206849">
                  <c:v>479.21851157372799</c:v>
                </c:pt>
                <c:pt idx="206850">
                  <c:v>479.22082832900202</c:v>
                </c:pt>
                <c:pt idx="206851">
                  <c:v>479.22314508427502</c:v>
                </c:pt>
                <c:pt idx="206852">
                  <c:v>479.22546183954898</c:v>
                </c:pt>
                <c:pt idx="206853">
                  <c:v>479.22777859482198</c:v>
                </c:pt>
                <c:pt idx="206854">
                  <c:v>479.23009535009601</c:v>
                </c:pt>
                <c:pt idx="206855">
                  <c:v>479.23241210536901</c:v>
                </c:pt>
                <c:pt idx="206856">
                  <c:v>479.23472886064297</c:v>
                </c:pt>
                <c:pt idx="206857">
                  <c:v>479.23704561591597</c:v>
                </c:pt>
                <c:pt idx="206858">
                  <c:v>479.23936237119</c:v>
                </c:pt>
                <c:pt idx="206859">
                  <c:v>479.241679126463</c:v>
                </c:pt>
                <c:pt idx="206860">
                  <c:v>479.24399588173702</c:v>
                </c:pt>
                <c:pt idx="206861">
                  <c:v>479.24631263701002</c:v>
                </c:pt>
                <c:pt idx="206862">
                  <c:v>479.24862939228399</c:v>
                </c:pt>
                <c:pt idx="206863">
                  <c:v>479.25094614755699</c:v>
                </c:pt>
                <c:pt idx="206864">
                  <c:v>479.25326290283101</c:v>
                </c:pt>
                <c:pt idx="206865">
                  <c:v>479.25557965810401</c:v>
                </c:pt>
                <c:pt idx="206866">
                  <c:v>479.25789641337798</c:v>
                </c:pt>
                <c:pt idx="206867">
                  <c:v>479.26021316865098</c:v>
                </c:pt>
                <c:pt idx="206868">
                  <c:v>479.262529923925</c:v>
                </c:pt>
                <c:pt idx="206869">
                  <c:v>479.264846679198</c:v>
                </c:pt>
                <c:pt idx="206870">
                  <c:v>479.26716343447202</c:v>
                </c:pt>
                <c:pt idx="206871">
                  <c:v>479.26948018974502</c:v>
                </c:pt>
                <c:pt idx="206872">
                  <c:v>479.27179694501899</c:v>
                </c:pt>
                <c:pt idx="206873">
                  <c:v>479.27411370029199</c:v>
                </c:pt>
                <c:pt idx="206874">
                  <c:v>479.27643045556601</c:v>
                </c:pt>
                <c:pt idx="206875">
                  <c:v>479.27874721083901</c:v>
                </c:pt>
                <c:pt idx="206876">
                  <c:v>479.28106396611298</c:v>
                </c:pt>
                <c:pt idx="206877">
                  <c:v>479.283380721387</c:v>
                </c:pt>
                <c:pt idx="206878">
                  <c:v>479.28569747666</c:v>
                </c:pt>
                <c:pt idx="206879">
                  <c:v>479.28801423193403</c:v>
                </c:pt>
                <c:pt idx="206880">
                  <c:v>479.29033098720703</c:v>
                </c:pt>
                <c:pt idx="206881">
                  <c:v>479.29264774248099</c:v>
                </c:pt>
                <c:pt idx="206882">
                  <c:v>479.29496449775399</c:v>
                </c:pt>
                <c:pt idx="206883">
                  <c:v>479.29728125302802</c:v>
                </c:pt>
                <c:pt idx="206884">
                  <c:v>479.29959800830102</c:v>
                </c:pt>
                <c:pt idx="206885">
                  <c:v>479.30191476357498</c:v>
                </c:pt>
                <c:pt idx="206886">
                  <c:v>479.30423151884798</c:v>
                </c:pt>
                <c:pt idx="206887">
                  <c:v>479.30654827412201</c:v>
                </c:pt>
                <c:pt idx="206888">
                  <c:v>479.30886502939501</c:v>
                </c:pt>
                <c:pt idx="206889">
                  <c:v>479.31118178466897</c:v>
                </c:pt>
                <c:pt idx="206890">
                  <c:v>479.31349853994197</c:v>
                </c:pt>
                <c:pt idx="206891">
                  <c:v>479.315815295216</c:v>
                </c:pt>
                <c:pt idx="206892">
                  <c:v>479.318132050489</c:v>
                </c:pt>
                <c:pt idx="206893">
                  <c:v>479.32044880576302</c:v>
                </c:pt>
                <c:pt idx="206894">
                  <c:v>479.32276556103602</c:v>
                </c:pt>
                <c:pt idx="206895">
                  <c:v>479.32508231630999</c:v>
                </c:pt>
                <c:pt idx="206896">
                  <c:v>479.32739907158299</c:v>
                </c:pt>
                <c:pt idx="206897">
                  <c:v>479.32971582685701</c:v>
                </c:pt>
                <c:pt idx="206898">
                  <c:v>479.33203258213001</c:v>
                </c:pt>
                <c:pt idx="206899">
                  <c:v>479.33434933740398</c:v>
                </c:pt>
                <c:pt idx="206900">
                  <c:v>479.33666609267698</c:v>
                </c:pt>
                <c:pt idx="206901">
                  <c:v>479.338982847951</c:v>
                </c:pt>
                <c:pt idx="206902">
                  <c:v>479.341299603224</c:v>
                </c:pt>
                <c:pt idx="206903">
                  <c:v>479.34361635849802</c:v>
                </c:pt>
                <c:pt idx="206904">
                  <c:v>479.34593311377103</c:v>
                </c:pt>
                <c:pt idx="206905">
                  <c:v>479.34824986904499</c:v>
                </c:pt>
                <c:pt idx="206906">
                  <c:v>479.35056662431799</c:v>
                </c:pt>
                <c:pt idx="206907">
                  <c:v>479.35288337959201</c:v>
                </c:pt>
                <c:pt idx="206908">
                  <c:v>479.35520013486502</c:v>
                </c:pt>
                <c:pt idx="206909">
                  <c:v>479.35751689013898</c:v>
                </c:pt>
                <c:pt idx="206910">
                  <c:v>479.35983364541198</c:v>
                </c:pt>
                <c:pt idx="206911">
                  <c:v>479.36215040068601</c:v>
                </c:pt>
                <c:pt idx="206912">
                  <c:v>479.36446715595901</c:v>
                </c:pt>
                <c:pt idx="206913">
                  <c:v>479.36678391123297</c:v>
                </c:pt>
                <c:pt idx="206914">
                  <c:v>479.36910066650597</c:v>
                </c:pt>
                <c:pt idx="206915">
                  <c:v>479.37141742178</c:v>
                </c:pt>
                <c:pt idx="206916">
                  <c:v>479.373734177053</c:v>
                </c:pt>
                <c:pt idx="206917">
                  <c:v>479.37605093232702</c:v>
                </c:pt>
                <c:pt idx="206918">
                  <c:v>479.37836768760098</c:v>
                </c:pt>
                <c:pt idx="206919">
                  <c:v>479.38068444287399</c:v>
                </c:pt>
                <c:pt idx="206920">
                  <c:v>479.38300119814801</c:v>
                </c:pt>
                <c:pt idx="206921">
                  <c:v>479.38531795342101</c:v>
                </c:pt>
                <c:pt idx="206922">
                  <c:v>479.38763470869497</c:v>
                </c:pt>
                <c:pt idx="206923">
                  <c:v>479.38995146396798</c:v>
                </c:pt>
                <c:pt idx="206924">
                  <c:v>479.392268219242</c:v>
                </c:pt>
                <c:pt idx="206925">
                  <c:v>479.394584974515</c:v>
                </c:pt>
                <c:pt idx="206926">
                  <c:v>479.39690172978902</c:v>
                </c:pt>
                <c:pt idx="206927">
                  <c:v>479.39921848506202</c:v>
                </c:pt>
                <c:pt idx="206928">
                  <c:v>479.40153524033599</c:v>
                </c:pt>
                <c:pt idx="206929">
                  <c:v>479.40385199560899</c:v>
                </c:pt>
                <c:pt idx="206930">
                  <c:v>479.40616875088301</c:v>
                </c:pt>
                <c:pt idx="206931">
                  <c:v>479.40848550615601</c:v>
                </c:pt>
                <c:pt idx="206932">
                  <c:v>479.41080226142998</c:v>
                </c:pt>
                <c:pt idx="206933">
                  <c:v>479.41311901670298</c:v>
                </c:pt>
                <c:pt idx="206934">
                  <c:v>479.415435771977</c:v>
                </c:pt>
                <c:pt idx="206935">
                  <c:v>479.41775252725</c:v>
                </c:pt>
                <c:pt idx="206936">
                  <c:v>479.42006928252403</c:v>
                </c:pt>
                <c:pt idx="206937">
                  <c:v>479.42238603779703</c:v>
                </c:pt>
                <c:pt idx="206938">
                  <c:v>479.42470279307099</c:v>
                </c:pt>
                <c:pt idx="206939">
                  <c:v>479.42701954834399</c:v>
                </c:pt>
                <c:pt idx="206940">
                  <c:v>479.42933630361802</c:v>
                </c:pt>
                <c:pt idx="206941">
                  <c:v>479.43165305889102</c:v>
                </c:pt>
                <c:pt idx="206942">
                  <c:v>479.43396981416498</c:v>
                </c:pt>
                <c:pt idx="206943">
                  <c:v>479.43628656943798</c:v>
                </c:pt>
                <c:pt idx="206944">
                  <c:v>479.43860332471201</c:v>
                </c:pt>
                <c:pt idx="206945">
                  <c:v>479.44092007998501</c:v>
                </c:pt>
                <c:pt idx="206946">
                  <c:v>479.44323683525897</c:v>
                </c:pt>
                <c:pt idx="206947">
                  <c:v>479.44555359053197</c:v>
                </c:pt>
                <c:pt idx="206948">
                  <c:v>479.447870345806</c:v>
                </c:pt>
                <c:pt idx="206949">
                  <c:v>479.450187101079</c:v>
                </c:pt>
                <c:pt idx="206950">
                  <c:v>479.45250385635302</c:v>
                </c:pt>
                <c:pt idx="206951">
                  <c:v>479.45482061162602</c:v>
                </c:pt>
                <c:pt idx="206952">
                  <c:v>479.45713736689999</c:v>
                </c:pt>
                <c:pt idx="206953">
                  <c:v>479.45945412217299</c:v>
                </c:pt>
                <c:pt idx="206954">
                  <c:v>479.46177087744701</c:v>
                </c:pt>
                <c:pt idx="206955">
                  <c:v>479.46408763272001</c:v>
                </c:pt>
                <c:pt idx="206956">
                  <c:v>479.46640438799398</c:v>
                </c:pt>
                <c:pt idx="206957">
                  <c:v>479.46872114326698</c:v>
                </c:pt>
                <c:pt idx="206958">
                  <c:v>479.471037898541</c:v>
                </c:pt>
                <c:pt idx="206959">
                  <c:v>479.473354653814</c:v>
                </c:pt>
                <c:pt idx="206960">
                  <c:v>479.47567140908802</c:v>
                </c:pt>
                <c:pt idx="206961">
                  <c:v>479.47798816436199</c:v>
                </c:pt>
                <c:pt idx="206962">
                  <c:v>479.48030491963499</c:v>
                </c:pt>
                <c:pt idx="206963">
                  <c:v>479.48262167490901</c:v>
                </c:pt>
                <c:pt idx="206964">
                  <c:v>479.48493843018201</c:v>
                </c:pt>
                <c:pt idx="206965">
                  <c:v>479.48725518545598</c:v>
                </c:pt>
                <c:pt idx="206966">
                  <c:v>479.48957194072898</c:v>
                </c:pt>
                <c:pt idx="206967">
                  <c:v>479.491888696003</c:v>
                </c:pt>
                <c:pt idx="206968">
                  <c:v>479.494205451276</c:v>
                </c:pt>
                <c:pt idx="206969">
                  <c:v>479.49652220655003</c:v>
                </c:pt>
                <c:pt idx="206970">
                  <c:v>479.49883896182303</c:v>
                </c:pt>
                <c:pt idx="206971">
                  <c:v>479.50115571709699</c:v>
                </c:pt>
                <c:pt idx="206972">
                  <c:v>479.50347247236999</c:v>
                </c:pt>
                <c:pt idx="206973">
                  <c:v>479.50578922764402</c:v>
                </c:pt>
                <c:pt idx="206974">
                  <c:v>479.50810598291702</c:v>
                </c:pt>
                <c:pt idx="206975">
                  <c:v>479.51042273819098</c:v>
                </c:pt>
                <c:pt idx="206976">
                  <c:v>479.51273949346398</c:v>
                </c:pt>
                <c:pt idx="206977">
                  <c:v>479.51505624873801</c:v>
                </c:pt>
                <c:pt idx="206978">
                  <c:v>479.51737300401101</c:v>
                </c:pt>
                <c:pt idx="206979">
                  <c:v>479.51968975928497</c:v>
                </c:pt>
                <c:pt idx="206980">
                  <c:v>479.52200651455797</c:v>
                </c:pt>
                <c:pt idx="206981">
                  <c:v>479.524323269832</c:v>
                </c:pt>
                <c:pt idx="206982">
                  <c:v>479.526640025105</c:v>
                </c:pt>
                <c:pt idx="206983">
                  <c:v>479.52895678037902</c:v>
                </c:pt>
                <c:pt idx="206984">
                  <c:v>479.53127353565202</c:v>
                </c:pt>
                <c:pt idx="206985">
                  <c:v>479.53359029092599</c:v>
                </c:pt>
                <c:pt idx="206986">
                  <c:v>479.53590704619899</c:v>
                </c:pt>
                <c:pt idx="206987">
                  <c:v>479.53822380147301</c:v>
                </c:pt>
                <c:pt idx="206988">
                  <c:v>479.54054055674601</c:v>
                </c:pt>
                <c:pt idx="206989">
                  <c:v>479.54285731201998</c:v>
                </c:pt>
                <c:pt idx="206990">
                  <c:v>479.54517406729298</c:v>
                </c:pt>
                <c:pt idx="206991">
                  <c:v>479.547490822567</c:v>
                </c:pt>
                <c:pt idx="206992">
                  <c:v>479.54980757784</c:v>
                </c:pt>
                <c:pt idx="206993">
                  <c:v>479.55212433311402</c:v>
                </c:pt>
                <c:pt idx="206994">
                  <c:v>479.55444108838702</c:v>
                </c:pt>
                <c:pt idx="206995">
                  <c:v>479.55675784366099</c:v>
                </c:pt>
                <c:pt idx="206996">
                  <c:v>479.55907459893399</c:v>
                </c:pt>
                <c:pt idx="206997">
                  <c:v>479.56139135420801</c:v>
                </c:pt>
                <c:pt idx="206998">
                  <c:v>479.56370810948101</c:v>
                </c:pt>
                <c:pt idx="206999">
                  <c:v>479.56602486475498</c:v>
                </c:pt>
                <c:pt idx="207000">
                  <c:v>479.56834162002798</c:v>
                </c:pt>
                <c:pt idx="207001">
                  <c:v>479.570658375302</c:v>
                </c:pt>
                <c:pt idx="207002">
                  <c:v>479.572975130575</c:v>
                </c:pt>
                <c:pt idx="207003">
                  <c:v>479.57529188584903</c:v>
                </c:pt>
                <c:pt idx="207004">
                  <c:v>479.57760864112299</c:v>
                </c:pt>
                <c:pt idx="207005">
                  <c:v>479.57992539639599</c:v>
                </c:pt>
                <c:pt idx="207006">
                  <c:v>479.58224215167002</c:v>
                </c:pt>
                <c:pt idx="207007">
                  <c:v>479.58455890694302</c:v>
                </c:pt>
                <c:pt idx="207008">
                  <c:v>479.58687566221698</c:v>
                </c:pt>
                <c:pt idx="207009">
                  <c:v>479.58919241748998</c:v>
                </c:pt>
                <c:pt idx="207010">
                  <c:v>479.59150917276401</c:v>
                </c:pt>
                <c:pt idx="207011">
                  <c:v>479.59382592803701</c:v>
                </c:pt>
                <c:pt idx="207012">
                  <c:v>479.59614268331097</c:v>
                </c:pt>
                <c:pt idx="207013">
                  <c:v>479.59845943858397</c:v>
                </c:pt>
                <c:pt idx="207014">
                  <c:v>479.600776193858</c:v>
                </c:pt>
                <c:pt idx="207015">
                  <c:v>479.603092949131</c:v>
                </c:pt>
                <c:pt idx="207016">
                  <c:v>479.60540970440502</c:v>
                </c:pt>
                <c:pt idx="207017">
                  <c:v>479.60772645967802</c:v>
                </c:pt>
                <c:pt idx="207018">
                  <c:v>479.61004321495199</c:v>
                </c:pt>
                <c:pt idx="207019">
                  <c:v>479.61235997022499</c:v>
                </c:pt>
                <c:pt idx="207020">
                  <c:v>479.61467672549901</c:v>
                </c:pt>
                <c:pt idx="207021">
                  <c:v>479.61699348077201</c:v>
                </c:pt>
                <c:pt idx="207022">
                  <c:v>479.61931023604598</c:v>
                </c:pt>
                <c:pt idx="207023">
                  <c:v>479.62162699131898</c:v>
                </c:pt>
                <c:pt idx="207024">
                  <c:v>479.623943746593</c:v>
                </c:pt>
                <c:pt idx="207025">
                  <c:v>479.626260501866</c:v>
                </c:pt>
                <c:pt idx="207026">
                  <c:v>479.62857725714002</c:v>
                </c:pt>
                <c:pt idx="207027">
                  <c:v>479.63089401241302</c:v>
                </c:pt>
                <c:pt idx="207028">
                  <c:v>479.63321076768699</c:v>
                </c:pt>
                <c:pt idx="207029">
                  <c:v>479.63552752295999</c:v>
                </c:pt>
                <c:pt idx="207030">
                  <c:v>479.63784427823401</c:v>
                </c:pt>
                <c:pt idx="207031">
                  <c:v>479.64016103350701</c:v>
                </c:pt>
                <c:pt idx="207032">
                  <c:v>479.64247778878098</c:v>
                </c:pt>
                <c:pt idx="207033">
                  <c:v>479.64479454405398</c:v>
                </c:pt>
                <c:pt idx="207034">
                  <c:v>479.647111299328</c:v>
                </c:pt>
                <c:pt idx="207035">
                  <c:v>479.649428054601</c:v>
                </c:pt>
                <c:pt idx="207036">
                  <c:v>479.65174480987503</c:v>
                </c:pt>
                <c:pt idx="207037">
                  <c:v>479.65406156514803</c:v>
                </c:pt>
                <c:pt idx="207038">
                  <c:v>479.65637832042199</c:v>
                </c:pt>
                <c:pt idx="207039">
                  <c:v>479.65869507569499</c:v>
                </c:pt>
                <c:pt idx="207040">
                  <c:v>479.66101183096902</c:v>
                </c:pt>
                <c:pt idx="207041">
                  <c:v>479.66332858624202</c:v>
                </c:pt>
                <c:pt idx="207042">
                  <c:v>479.66564534151598</c:v>
                </c:pt>
                <c:pt idx="207043">
                  <c:v>479.66796209678898</c:v>
                </c:pt>
                <c:pt idx="207044">
                  <c:v>479.67027885206301</c:v>
                </c:pt>
                <c:pt idx="207045">
                  <c:v>479.67259560733601</c:v>
                </c:pt>
                <c:pt idx="207046">
                  <c:v>479.67491236260997</c:v>
                </c:pt>
                <c:pt idx="207047">
                  <c:v>479.677229117884</c:v>
                </c:pt>
                <c:pt idx="207048">
                  <c:v>479.679545873157</c:v>
                </c:pt>
                <c:pt idx="207049">
                  <c:v>479.68186262843102</c:v>
                </c:pt>
                <c:pt idx="207050">
                  <c:v>479.68417938370402</c:v>
                </c:pt>
                <c:pt idx="207051">
                  <c:v>479.68649613897799</c:v>
                </c:pt>
                <c:pt idx="207052">
                  <c:v>479.68881289425099</c:v>
                </c:pt>
                <c:pt idx="207053">
                  <c:v>479.69112964952501</c:v>
                </c:pt>
                <c:pt idx="207054">
                  <c:v>479.69344640479801</c:v>
                </c:pt>
                <c:pt idx="207055">
                  <c:v>479.69576316007198</c:v>
                </c:pt>
                <c:pt idx="207056">
                  <c:v>479.69807991534498</c:v>
                </c:pt>
                <c:pt idx="207057">
                  <c:v>479.700396670619</c:v>
                </c:pt>
                <c:pt idx="207058">
                  <c:v>479.702713425892</c:v>
                </c:pt>
                <c:pt idx="207059">
                  <c:v>479.70503018116602</c:v>
                </c:pt>
                <c:pt idx="207060">
                  <c:v>479.70734693643902</c:v>
                </c:pt>
                <c:pt idx="207061">
                  <c:v>479.70966369171299</c:v>
                </c:pt>
                <c:pt idx="207062">
                  <c:v>479.71198044698599</c:v>
                </c:pt>
                <c:pt idx="207063">
                  <c:v>479.71429720226001</c:v>
                </c:pt>
                <c:pt idx="207064">
                  <c:v>479.71661395753301</c:v>
                </c:pt>
                <c:pt idx="207065">
                  <c:v>479.71893071280698</c:v>
                </c:pt>
                <c:pt idx="207066">
                  <c:v>479.72124746807998</c:v>
                </c:pt>
                <c:pt idx="207067">
                  <c:v>479.723564223354</c:v>
                </c:pt>
                <c:pt idx="207068">
                  <c:v>479.725880978627</c:v>
                </c:pt>
                <c:pt idx="207069">
                  <c:v>479.72819773390103</c:v>
                </c:pt>
                <c:pt idx="207070">
                  <c:v>479.73051448917403</c:v>
                </c:pt>
                <c:pt idx="207071">
                  <c:v>479.73283124444799</c:v>
                </c:pt>
                <c:pt idx="207072">
                  <c:v>479.73514799972099</c:v>
                </c:pt>
                <c:pt idx="207073">
                  <c:v>479.73746475499502</c:v>
                </c:pt>
                <c:pt idx="207074">
                  <c:v>479.73978151026802</c:v>
                </c:pt>
                <c:pt idx="207075">
                  <c:v>479.74209826554198</c:v>
                </c:pt>
                <c:pt idx="207076">
                  <c:v>479.74441502081498</c:v>
                </c:pt>
                <c:pt idx="207077">
                  <c:v>479.74673177608901</c:v>
                </c:pt>
                <c:pt idx="207078">
                  <c:v>479.74904853136201</c:v>
                </c:pt>
                <c:pt idx="207079">
                  <c:v>479.75136528663597</c:v>
                </c:pt>
                <c:pt idx="207080">
                  <c:v>479.75368204190897</c:v>
                </c:pt>
                <c:pt idx="207081">
                  <c:v>479.755998797183</c:v>
                </c:pt>
                <c:pt idx="207082">
                  <c:v>479.758315552456</c:v>
                </c:pt>
                <c:pt idx="207083">
                  <c:v>479.76063230773002</c:v>
                </c:pt>
                <c:pt idx="207084">
                  <c:v>479.76294906300302</c:v>
                </c:pt>
                <c:pt idx="207085">
                  <c:v>479.76526581827699</c:v>
                </c:pt>
                <c:pt idx="207086">
                  <c:v>479.76758257354999</c:v>
                </c:pt>
                <c:pt idx="207087">
                  <c:v>479.76989932882401</c:v>
                </c:pt>
                <c:pt idx="207088">
                  <c:v>479.77221608409701</c:v>
                </c:pt>
                <c:pt idx="207089">
                  <c:v>479.77453283937098</c:v>
                </c:pt>
                <c:pt idx="207090">
                  <c:v>479.776849594645</c:v>
                </c:pt>
                <c:pt idx="207091">
                  <c:v>479.779166349918</c:v>
                </c:pt>
                <c:pt idx="207092">
                  <c:v>479.78148310519202</c:v>
                </c:pt>
                <c:pt idx="207093">
                  <c:v>479.78379986046502</c:v>
                </c:pt>
                <c:pt idx="207094">
                  <c:v>479.78611661573899</c:v>
                </c:pt>
                <c:pt idx="207095">
                  <c:v>479.78843337101199</c:v>
                </c:pt>
                <c:pt idx="207096">
                  <c:v>479.79075012628601</c:v>
                </c:pt>
                <c:pt idx="207097">
                  <c:v>479.79306688155901</c:v>
                </c:pt>
                <c:pt idx="207098">
                  <c:v>479.79538363683298</c:v>
                </c:pt>
                <c:pt idx="207099">
                  <c:v>479.79770039210598</c:v>
                </c:pt>
                <c:pt idx="207100">
                  <c:v>479.80001714738</c:v>
                </c:pt>
                <c:pt idx="207101">
                  <c:v>479.802333902653</c:v>
                </c:pt>
                <c:pt idx="207102">
                  <c:v>479.80465065792703</c:v>
                </c:pt>
                <c:pt idx="207103">
                  <c:v>479.80696741320003</c:v>
                </c:pt>
                <c:pt idx="207104">
                  <c:v>479.80928416847399</c:v>
                </c:pt>
                <c:pt idx="207105">
                  <c:v>479.81160092374699</c:v>
                </c:pt>
                <c:pt idx="207106">
                  <c:v>479.81391767902102</c:v>
                </c:pt>
                <c:pt idx="207107">
                  <c:v>479.81623443429402</c:v>
                </c:pt>
                <c:pt idx="207108">
                  <c:v>479.81855118956798</c:v>
                </c:pt>
                <c:pt idx="207109">
                  <c:v>479.82086794484098</c:v>
                </c:pt>
                <c:pt idx="207110">
                  <c:v>479.82318470011501</c:v>
                </c:pt>
                <c:pt idx="207111">
                  <c:v>479.82550145538801</c:v>
                </c:pt>
                <c:pt idx="207112">
                  <c:v>479.82781821066197</c:v>
                </c:pt>
                <c:pt idx="207113">
                  <c:v>479.83013496593497</c:v>
                </c:pt>
                <c:pt idx="207114">
                  <c:v>479.832451721209</c:v>
                </c:pt>
                <c:pt idx="207115">
                  <c:v>479.834768476482</c:v>
                </c:pt>
                <c:pt idx="207116">
                  <c:v>479.83708523175602</c:v>
                </c:pt>
                <c:pt idx="207117">
                  <c:v>479.83940198702902</c:v>
                </c:pt>
                <c:pt idx="207118">
                  <c:v>479.84171874230299</c:v>
                </c:pt>
                <c:pt idx="207119">
                  <c:v>479.84403549757599</c:v>
                </c:pt>
                <c:pt idx="207120">
                  <c:v>479.84635225285001</c:v>
                </c:pt>
                <c:pt idx="207121">
                  <c:v>479.84866900812301</c:v>
                </c:pt>
                <c:pt idx="207122">
                  <c:v>479.85098576339698</c:v>
                </c:pt>
                <c:pt idx="207123">
                  <c:v>479.85330251866998</c:v>
                </c:pt>
                <c:pt idx="207124">
                  <c:v>479.855619273944</c:v>
                </c:pt>
                <c:pt idx="207125">
                  <c:v>479.857936029217</c:v>
                </c:pt>
                <c:pt idx="207126">
                  <c:v>479.86025278449102</c:v>
                </c:pt>
                <c:pt idx="207127">
                  <c:v>479.86256953976402</c:v>
                </c:pt>
                <c:pt idx="207128">
                  <c:v>479.86488629503799</c:v>
                </c:pt>
                <c:pt idx="207129">
                  <c:v>479.86720305031099</c:v>
                </c:pt>
                <c:pt idx="207130">
                  <c:v>479.86951980558501</c:v>
                </c:pt>
                <c:pt idx="207131">
                  <c:v>479.87183656085801</c:v>
                </c:pt>
                <c:pt idx="207132">
                  <c:v>479.87415331613198</c:v>
                </c:pt>
                <c:pt idx="207133">
                  <c:v>479.876470071406</c:v>
                </c:pt>
                <c:pt idx="207134">
                  <c:v>479.878786826679</c:v>
                </c:pt>
                <c:pt idx="207135">
                  <c:v>479.88110358195303</c:v>
                </c:pt>
                <c:pt idx="207136">
                  <c:v>479.88342033722603</c:v>
                </c:pt>
                <c:pt idx="207137">
                  <c:v>479.88573709249999</c:v>
                </c:pt>
                <c:pt idx="207138">
                  <c:v>479.88805384777299</c:v>
                </c:pt>
                <c:pt idx="207139">
                  <c:v>479.89037060304702</c:v>
                </c:pt>
                <c:pt idx="207140">
                  <c:v>479.89268735832002</c:v>
                </c:pt>
                <c:pt idx="207141">
                  <c:v>479.89500411359398</c:v>
                </c:pt>
                <c:pt idx="207142">
                  <c:v>479.89732086886698</c:v>
                </c:pt>
                <c:pt idx="207143">
                  <c:v>479.89963762414101</c:v>
                </c:pt>
                <c:pt idx="207144">
                  <c:v>479.90195437941401</c:v>
                </c:pt>
                <c:pt idx="207145">
                  <c:v>479.90427113468797</c:v>
                </c:pt>
                <c:pt idx="207146">
                  <c:v>479.90658788996097</c:v>
                </c:pt>
                <c:pt idx="207147">
                  <c:v>479.908904645235</c:v>
                </c:pt>
                <c:pt idx="207148">
                  <c:v>479.911221400508</c:v>
                </c:pt>
                <c:pt idx="207149">
                  <c:v>479.91353815578202</c:v>
                </c:pt>
                <c:pt idx="207150">
                  <c:v>479.91585491105502</c:v>
                </c:pt>
                <c:pt idx="207151">
                  <c:v>479.91817166632899</c:v>
                </c:pt>
                <c:pt idx="207152">
                  <c:v>479.92048842160199</c:v>
                </c:pt>
                <c:pt idx="207153">
                  <c:v>479.92280517687601</c:v>
                </c:pt>
                <c:pt idx="207154">
                  <c:v>479.92512193214901</c:v>
                </c:pt>
                <c:pt idx="207155">
                  <c:v>479.92743868742298</c:v>
                </c:pt>
                <c:pt idx="207156">
                  <c:v>479.92975544269598</c:v>
                </c:pt>
                <c:pt idx="207157">
                  <c:v>479.93207219797</c:v>
                </c:pt>
                <c:pt idx="207158">
                  <c:v>479.934388953243</c:v>
                </c:pt>
                <c:pt idx="207159">
                  <c:v>479.93670570851702</c:v>
                </c:pt>
                <c:pt idx="207160">
                  <c:v>479.93902246379002</c:v>
                </c:pt>
                <c:pt idx="207161">
                  <c:v>479.94133921906399</c:v>
                </c:pt>
                <c:pt idx="207162">
                  <c:v>479.94365597433699</c:v>
                </c:pt>
                <c:pt idx="207163">
                  <c:v>479.94597272961101</c:v>
                </c:pt>
                <c:pt idx="207164">
                  <c:v>479.94828948488401</c:v>
                </c:pt>
                <c:pt idx="207165">
                  <c:v>479.95060624015798</c:v>
                </c:pt>
                <c:pt idx="207166">
                  <c:v>479.95292299543098</c:v>
                </c:pt>
                <c:pt idx="207167">
                  <c:v>479.955239750705</c:v>
                </c:pt>
                <c:pt idx="207168">
                  <c:v>479.957556505978</c:v>
                </c:pt>
                <c:pt idx="207169">
                  <c:v>479.95987326125203</c:v>
                </c:pt>
                <c:pt idx="207170">
                  <c:v>479.96219001652503</c:v>
                </c:pt>
                <c:pt idx="207171">
                  <c:v>479.96450677179899</c:v>
                </c:pt>
                <c:pt idx="207172">
                  <c:v>479.96682352707199</c:v>
                </c:pt>
                <c:pt idx="207173">
                  <c:v>479.96914028234602</c:v>
                </c:pt>
                <c:pt idx="207174">
                  <c:v>479.97145703761998</c:v>
                </c:pt>
                <c:pt idx="207175">
                  <c:v>479.97377379289298</c:v>
                </c:pt>
                <c:pt idx="207176">
                  <c:v>479.97609054816701</c:v>
                </c:pt>
                <c:pt idx="207177">
                  <c:v>479.97840730344001</c:v>
                </c:pt>
                <c:pt idx="207178">
                  <c:v>479.98072405871397</c:v>
                </c:pt>
                <c:pt idx="207179">
                  <c:v>479.98304081398697</c:v>
                </c:pt>
                <c:pt idx="207180">
                  <c:v>479.985357569261</c:v>
                </c:pt>
                <c:pt idx="207181">
                  <c:v>479.987674324534</c:v>
                </c:pt>
                <c:pt idx="207182">
                  <c:v>479.98999107980802</c:v>
                </c:pt>
                <c:pt idx="207183">
                  <c:v>479.99230783508102</c:v>
                </c:pt>
                <c:pt idx="207184">
                  <c:v>479.99462459035499</c:v>
                </c:pt>
                <c:pt idx="207185">
                  <c:v>479.99694134562799</c:v>
                </c:pt>
                <c:pt idx="207186">
                  <c:v>479.99925810090201</c:v>
                </c:pt>
                <c:pt idx="207187">
                  <c:v>480.00157485617501</c:v>
                </c:pt>
                <c:pt idx="207188">
                  <c:v>480.00389161144898</c:v>
                </c:pt>
                <c:pt idx="207189">
                  <c:v>480.00620836672198</c:v>
                </c:pt>
                <c:pt idx="207190">
                  <c:v>480.008525121996</c:v>
                </c:pt>
                <c:pt idx="207191">
                  <c:v>480.010841877269</c:v>
                </c:pt>
                <c:pt idx="207192">
                  <c:v>480.01315863254302</c:v>
                </c:pt>
                <c:pt idx="207193">
                  <c:v>480.01547538781602</c:v>
                </c:pt>
                <c:pt idx="207194">
                  <c:v>480.01779214308999</c:v>
                </c:pt>
                <c:pt idx="207195">
                  <c:v>480.02010889836299</c:v>
                </c:pt>
                <c:pt idx="207196">
                  <c:v>480.02242565363701</c:v>
                </c:pt>
                <c:pt idx="207197">
                  <c:v>480.02474240891002</c:v>
                </c:pt>
                <c:pt idx="207198">
                  <c:v>480.02705916418398</c:v>
                </c:pt>
                <c:pt idx="207199">
                  <c:v>480.02937591945698</c:v>
                </c:pt>
                <c:pt idx="207200">
                  <c:v>480.031692674731</c:v>
                </c:pt>
                <c:pt idx="207201">
                  <c:v>480.03400943000401</c:v>
                </c:pt>
                <c:pt idx="207202">
                  <c:v>480.03632618527803</c:v>
                </c:pt>
                <c:pt idx="207203">
                  <c:v>480.03864294055097</c:v>
                </c:pt>
                <c:pt idx="207204">
                  <c:v>480.04095969582499</c:v>
                </c:pt>
                <c:pt idx="207205">
                  <c:v>480.043276451098</c:v>
                </c:pt>
                <c:pt idx="207206">
                  <c:v>480.04559320637202</c:v>
                </c:pt>
                <c:pt idx="207207">
                  <c:v>480.04790996164502</c:v>
                </c:pt>
                <c:pt idx="207208">
                  <c:v>480.05022671691898</c:v>
                </c:pt>
                <c:pt idx="207209">
                  <c:v>480.05254347219199</c:v>
                </c:pt>
                <c:pt idx="207210">
                  <c:v>480.05486022746601</c:v>
                </c:pt>
                <c:pt idx="207211">
                  <c:v>480.05717698273901</c:v>
                </c:pt>
                <c:pt idx="207212">
                  <c:v>480.05949373801297</c:v>
                </c:pt>
                <c:pt idx="207213">
                  <c:v>480.06181049328598</c:v>
                </c:pt>
                <c:pt idx="207214">
                  <c:v>480.06412724856</c:v>
                </c:pt>
                <c:pt idx="207215">
                  <c:v>480.066444003833</c:v>
                </c:pt>
                <c:pt idx="207216">
                  <c:v>480.06876075910702</c:v>
                </c:pt>
                <c:pt idx="207217">
                  <c:v>480.07107751438099</c:v>
                </c:pt>
                <c:pt idx="207218">
                  <c:v>480.07339426965399</c:v>
                </c:pt>
                <c:pt idx="207219">
                  <c:v>480.07571102492801</c:v>
                </c:pt>
                <c:pt idx="207220">
                  <c:v>480.07802778020101</c:v>
                </c:pt>
                <c:pt idx="207221">
                  <c:v>480.08034453547498</c:v>
                </c:pt>
                <c:pt idx="207222">
                  <c:v>480.08266129074798</c:v>
                </c:pt>
                <c:pt idx="207223">
                  <c:v>480.084978046022</c:v>
                </c:pt>
                <c:pt idx="207224">
                  <c:v>480.087294801295</c:v>
                </c:pt>
                <c:pt idx="207225">
                  <c:v>480.08961155656903</c:v>
                </c:pt>
                <c:pt idx="207226">
                  <c:v>480.09192831184203</c:v>
                </c:pt>
                <c:pt idx="207227">
                  <c:v>480.09424506711599</c:v>
                </c:pt>
                <c:pt idx="207228">
                  <c:v>480.09656182238899</c:v>
                </c:pt>
                <c:pt idx="207229">
                  <c:v>480.09887857766302</c:v>
                </c:pt>
                <c:pt idx="207230">
                  <c:v>480.10119533293602</c:v>
                </c:pt>
                <c:pt idx="207231">
                  <c:v>480.10351208820998</c:v>
                </c:pt>
                <c:pt idx="207232">
                  <c:v>480.10582884348298</c:v>
                </c:pt>
                <c:pt idx="207233">
                  <c:v>480.10814559875701</c:v>
                </c:pt>
                <c:pt idx="207234">
                  <c:v>480.11046235403001</c:v>
                </c:pt>
                <c:pt idx="207235">
                  <c:v>480.11277910930397</c:v>
                </c:pt>
                <c:pt idx="207236">
                  <c:v>480.11509586457697</c:v>
                </c:pt>
                <c:pt idx="207237">
                  <c:v>480.117412619851</c:v>
                </c:pt>
                <c:pt idx="207238">
                  <c:v>480.119729375124</c:v>
                </c:pt>
                <c:pt idx="207239">
                  <c:v>480.12204613039802</c:v>
                </c:pt>
                <c:pt idx="207240">
                  <c:v>480.12436288567102</c:v>
                </c:pt>
                <c:pt idx="207241">
                  <c:v>480.12667964094499</c:v>
                </c:pt>
                <c:pt idx="207242">
                  <c:v>480.12899639621799</c:v>
                </c:pt>
                <c:pt idx="207243">
                  <c:v>480.13131315149201</c:v>
                </c:pt>
                <c:pt idx="207244">
                  <c:v>480.13362990676501</c:v>
                </c:pt>
                <c:pt idx="207245">
                  <c:v>480.13594666203898</c:v>
                </c:pt>
                <c:pt idx="207246">
                  <c:v>480.13826341731198</c:v>
                </c:pt>
                <c:pt idx="207247">
                  <c:v>480.140580172586</c:v>
                </c:pt>
                <c:pt idx="207248">
                  <c:v>480.142896927859</c:v>
                </c:pt>
                <c:pt idx="207249">
                  <c:v>480.14521368313302</c:v>
                </c:pt>
                <c:pt idx="207250">
                  <c:v>480.14753043840602</c:v>
                </c:pt>
                <c:pt idx="207251">
                  <c:v>480.14984719367999</c:v>
                </c:pt>
                <c:pt idx="207252">
                  <c:v>480.15216394895299</c:v>
                </c:pt>
                <c:pt idx="207253">
                  <c:v>480.15448070422701</c:v>
                </c:pt>
                <c:pt idx="207254">
                  <c:v>480.15679745950001</c:v>
                </c:pt>
                <c:pt idx="207255">
                  <c:v>480.15911421477398</c:v>
                </c:pt>
                <c:pt idx="207256">
                  <c:v>480.16143097004698</c:v>
                </c:pt>
                <c:pt idx="207257">
                  <c:v>480.163747725321</c:v>
                </c:pt>
                <c:pt idx="207258">
                  <c:v>480.166064480594</c:v>
                </c:pt>
                <c:pt idx="207259">
                  <c:v>480.16838123586803</c:v>
                </c:pt>
                <c:pt idx="207260">
                  <c:v>480.17069799114199</c:v>
                </c:pt>
                <c:pt idx="207261">
                  <c:v>480.17301474641499</c:v>
                </c:pt>
                <c:pt idx="207262">
                  <c:v>480.17533150168902</c:v>
                </c:pt>
                <c:pt idx="207263">
                  <c:v>480.17764825696202</c:v>
                </c:pt>
                <c:pt idx="207264">
                  <c:v>480.17996501223598</c:v>
                </c:pt>
                <c:pt idx="207265">
                  <c:v>480.18228176750898</c:v>
                </c:pt>
                <c:pt idx="207266">
                  <c:v>480.18459852278301</c:v>
                </c:pt>
                <c:pt idx="207267">
                  <c:v>480.18691527805601</c:v>
                </c:pt>
                <c:pt idx="207268">
                  <c:v>480.18923203332997</c:v>
                </c:pt>
                <c:pt idx="207269">
                  <c:v>480.19154878860297</c:v>
                </c:pt>
                <c:pt idx="207270">
                  <c:v>480.193865543877</c:v>
                </c:pt>
                <c:pt idx="207271">
                  <c:v>480.19618229915</c:v>
                </c:pt>
                <c:pt idx="207272">
                  <c:v>480.19849905442402</c:v>
                </c:pt>
                <c:pt idx="207273">
                  <c:v>480.20081580969702</c:v>
                </c:pt>
                <c:pt idx="207274">
                  <c:v>480.20313256497099</c:v>
                </c:pt>
                <c:pt idx="207275">
                  <c:v>480.20544932024399</c:v>
                </c:pt>
                <c:pt idx="207276">
                  <c:v>480.20776607551801</c:v>
                </c:pt>
                <c:pt idx="207277">
                  <c:v>480.21008283079101</c:v>
                </c:pt>
                <c:pt idx="207278">
                  <c:v>480.21239958606498</c:v>
                </c:pt>
                <c:pt idx="207279">
                  <c:v>480.21471634133798</c:v>
                </c:pt>
                <c:pt idx="207280">
                  <c:v>480.217033096612</c:v>
                </c:pt>
                <c:pt idx="207281">
                  <c:v>480.219349851885</c:v>
                </c:pt>
                <c:pt idx="207282">
                  <c:v>480.22166660715902</c:v>
                </c:pt>
                <c:pt idx="207283">
                  <c:v>480.22398336243202</c:v>
                </c:pt>
                <c:pt idx="207284">
                  <c:v>480.22630011770599</c:v>
                </c:pt>
                <c:pt idx="207285">
                  <c:v>480.22861687297899</c:v>
                </c:pt>
                <c:pt idx="207286">
                  <c:v>480.23093362825301</c:v>
                </c:pt>
                <c:pt idx="207287">
                  <c:v>480.23325038352601</c:v>
                </c:pt>
                <c:pt idx="207288">
                  <c:v>480.23556713879998</c:v>
                </c:pt>
                <c:pt idx="207289">
                  <c:v>480.23788389407298</c:v>
                </c:pt>
                <c:pt idx="207290">
                  <c:v>480.240200649347</c:v>
                </c:pt>
                <c:pt idx="207291">
                  <c:v>480.24251740462</c:v>
                </c:pt>
                <c:pt idx="207292">
                  <c:v>480.24483415989403</c:v>
                </c:pt>
                <c:pt idx="207293">
                  <c:v>480.24715091516703</c:v>
                </c:pt>
                <c:pt idx="207294">
                  <c:v>480.24946767044099</c:v>
                </c:pt>
                <c:pt idx="207295">
                  <c:v>480.25178442571399</c:v>
                </c:pt>
                <c:pt idx="207296">
                  <c:v>480.25410118098802</c:v>
                </c:pt>
                <c:pt idx="207297">
                  <c:v>480.25641793626102</c:v>
                </c:pt>
                <c:pt idx="207298">
                  <c:v>480.25873469153498</c:v>
                </c:pt>
                <c:pt idx="207299">
                  <c:v>480.26105144680798</c:v>
                </c:pt>
                <c:pt idx="207300">
                  <c:v>480.26336820208201</c:v>
                </c:pt>
                <c:pt idx="207301">
                  <c:v>480.26568495735501</c:v>
                </c:pt>
                <c:pt idx="207302">
                  <c:v>480.26800171262897</c:v>
                </c:pt>
                <c:pt idx="207303">
                  <c:v>480.270318467903</c:v>
                </c:pt>
                <c:pt idx="207304">
                  <c:v>480.272635223176</c:v>
                </c:pt>
                <c:pt idx="207305">
                  <c:v>480.27495197845002</c:v>
                </c:pt>
                <c:pt idx="207306">
                  <c:v>480.27726873372302</c:v>
                </c:pt>
                <c:pt idx="207307">
                  <c:v>480.27958548899699</c:v>
                </c:pt>
                <c:pt idx="207308">
                  <c:v>480.28190224426999</c:v>
                </c:pt>
                <c:pt idx="207309">
                  <c:v>480.28421899954401</c:v>
                </c:pt>
                <c:pt idx="207310">
                  <c:v>480.28653575481701</c:v>
                </c:pt>
                <c:pt idx="207311">
                  <c:v>480.28885251009098</c:v>
                </c:pt>
                <c:pt idx="207312">
                  <c:v>480.29116926536398</c:v>
                </c:pt>
                <c:pt idx="207313">
                  <c:v>480.293486020638</c:v>
                </c:pt>
                <c:pt idx="207314">
                  <c:v>480.295802775911</c:v>
                </c:pt>
                <c:pt idx="207315">
                  <c:v>480.29811953118502</c:v>
                </c:pt>
                <c:pt idx="207316">
                  <c:v>480.30043628645802</c:v>
                </c:pt>
                <c:pt idx="207317">
                  <c:v>480.30275304173199</c:v>
                </c:pt>
                <c:pt idx="207318">
                  <c:v>480.30506979700499</c:v>
                </c:pt>
                <c:pt idx="207319">
                  <c:v>480.30738655227901</c:v>
                </c:pt>
                <c:pt idx="207320">
                  <c:v>480.30970330755201</c:v>
                </c:pt>
                <c:pt idx="207321">
                  <c:v>480.31202006282598</c:v>
                </c:pt>
                <c:pt idx="207322">
                  <c:v>480.31433681809898</c:v>
                </c:pt>
                <c:pt idx="207323">
                  <c:v>480.316653573373</c:v>
                </c:pt>
                <c:pt idx="207324">
                  <c:v>480.318970328646</c:v>
                </c:pt>
                <c:pt idx="207325">
                  <c:v>480.32128708392003</c:v>
                </c:pt>
                <c:pt idx="207326">
                  <c:v>480.32360383919303</c:v>
                </c:pt>
                <c:pt idx="207327">
                  <c:v>480.32592059446699</c:v>
                </c:pt>
                <c:pt idx="207328">
                  <c:v>480.32823734973999</c:v>
                </c:pt>
                <c:pt idx="207329">
                  <c:v>480.33055410501402</c:v>
                </c:pt>
                <c:pt idx="207330">
                  <c:v>480.33287086028702</c:v>
                </c:pt>
                <c:pt idx="207331">
                  <c:v>480.33518761556098</c:v>
                </c:pt>
                <c:pt idx="207332">
                  <c:v>480.33750437083398</c:v>
                </c:pt>
                <c:pt idx="207333">
                  <c:v>480.33982112610801</c:v>
                </c:pt>
                <c:pt idx="207334">
                  <c:v>480.34213788138101</c:v>
                </c:pt>
                <c:pt idx="207335">
                  <c:v>480.34445463665497</c:v>
                </c:pt>
                <c:pt idx="207336">
                  <c:v>480.34677139192797</c:v>
                </c:pt>
                <c:pt idx="207337">
                  <c:v>480.349088147202</c:v>
                </c:pt>
                <c:pt idx="207338">
                  <c:v>480.351404902475</c:v>
                </c:pt>
                <c:pt idx="207339">
                  <c:v>480.35372165774902</c:v>
                </c:pt>
                <c:pt idx="207340">
                  <c:v>480.35603841302202</c:v>
                </c:pt>
                <c:pt idx="207341">
                  <c:v>480.35835516829599</c:v>
                </c:pt>
                <c:pt idx="207342">
                  <c:v>480.36067192356899</c:v>
                </c:pt>
                <c:pt idx="207343">
                  <c:v>480.36298867884301</c:v>
                </c:pt>
                <c:pt idx="207344">
                  <c:v>480.36530543411601</c:v>
                </c:pt>
                <c:pt idx="207345">
                  <c:v>480.36762218938998</c:v>
                </c:pt>
                <c:pt idx="207346">
                  <c:v>480.369938944664</c:v>
                </c:pt>
                <c:pt idx="207347">
                  <c:v>480.372255699937</c:v>
                </c:pt>
                <c:pt idx="207348">
                  <c:v>480.37457245521102</c:v>
                </c:pt>
                <c:pt idx="207349">
                  <c:v>480.37688921048402</c:v>
                </c:pt>
                <c:pt idx="207350">
                  <c:v>480.37920596575799</c:v>
                </c:pt>
                <c:pt idx="207351">
                  <c:v>480.38152272103099</c:v>
                </c:pt>
                <c:pt idx="207352">
                  <c:v>480.38383947630501</c:v>
                </c:pt>
                <c:pt idx="207353">
                  <c:v>480.38615623157801</c:v>
                </c:pt>
                <c:pt idx="207354">
                  <c:v>480.38847298685198</c:v>
                </c:pt>
                <c:pt idx="207355">
                  <c:v>480.39078974212498</c:v>
                </c:pt>
                <c:pt idx="207356">
                  <c:v>480.393106497399</c:v>
                </c:pt>
                <c:pt idx="207357">
                  <c:v>480.395423252672</c:v>
                </c:pt>
                <c:pt idx="207358">
                  <c:v>480.39774000794603</c:v>
                </c:pt>
                <c:pt idx="207359">
                  <c:v>480.40005676321903</c:v>
                </c:pt>
                <c:pt idx="207360">
                  <c:v>480.40237351849299</c:v>
                </c:pt>
                <c:pt idx="207361">
                  <c:v>480.40469027376599</c:v>
                </c:pt>
                <c:pt idx="207362">
                  <c:v>480.40700702904002</c:v>
                </c:pt>
                <c:pt idx="207363">
                  <c:v>480.40932378431302</c:v>
                </c:pt>
                <c:pt idx="207364">
                  <c:v>480.41164053958698</c:v>
                </c:pt>
                <c:pt idx="207365">
                  <c:v>480.41395729485998</c:v>
                </c:pt>
                <c:pt idx="207366">
                  <c:v>480.41627405013401</c:v>
                </c:pt>
                <c:pt idx="207367">
                  <c:v>480.41859080540701</c:v>
                </c:pt>
                <c:pt idx="207368">
                  <c:v>480.42090756068097</c:v>
                </c:pt>
                <c:pt idx="207369">
                  <c:v>480.42322431595397</c:v>
                </c:pt>
                <c:pt idx="207370">
                  <c:v>480.425541071228</c:v>
                </c:pt>
                <c:pt idx="207371">
                  <c:v>480.427857826501</c:v>
                </c:pt>
                <c:pt idx="207372">
                  <c:v>480.43017458177502</c:v>
                </c:pt>
                <c:pt idx="207373">
                  <c:v>480.43249133704802</c:v>
                </c:pt>
                <c:pt idx="207374">
                  <c:v>480.43480809232199</c:v>
                </c:pt>
                <c:pt idx="207375">
                  <c:v>480.43712484759499</c:v>
                </c:pt>
                <c:pt idx="207376">
                  <c:v>480.43944160286901</c:v>
                </c:pt>
                <c:pt idx="207377">
                  <c:v>480.44175835814201</c:v>
                </c:pt>
                <c:pt idx="207378">
                  <c:v>480.44407511341598</c:v>
                </c:pt>
                <c:pt idx="207379">
                  <c:v>480.44639186868898</c:v>
                </c:pt>
                <c:pt idx="207380">
                  <c:v>480.448708623963</c:v>
                </c:pt>
                <c:pt idx="207381">
                  <c:v>480.451025379236</c:v>
                </c:pt>
                <c:pt idx="207382">
                  <c:v>480.45334213451002</c:v>
                </c:pt>
                <c:pt idx="207383">
                  <c:v>480.45565888978302</c:v>
                </c:pt>
                <c:pt idx="207384">
                  <c:v>480.45797564505699</c:v>
                </c:pt>
                <c:pt idx="207385">
                  <c:v>480.46029240032999</c:v>
                </c:pt>
                <c:pt idx="207386">
                  <c:v>480.46260915560401</c:v>
                </c:pt>
                <c:pt idx="207387">
                  <c:v>480.46492591087701</c:v>
                </c:pt>
                <c:pt idx="207388">
                  <c:v>480.46724266615098</c:v>
                </c:pt>
                <c:pt idx="207389">
                  <c:v>480.469559421425</c:v>
                </c:pt>
                <c:pt idx="207390">
                  <c:v>480.471876176698</c:v>
                </c:pt>
                <c:pt idx="207391">
                  <c:v>480.47419293197203</c:v>
                </c:pt>
                <c:pt idx="207392">
                  <c:v>480.47650968724503</c:v>
                </c:pt>
                <c:pt idx="207393">
                  <c:v>480.47882644251899</c:v>
                </c:pt>
                <c:pt idx="207394">
                  <c:v>480.48114319779199</c:v>
                </c:pt>
                <c:pt idx="207395">
                  <c:v>480.48345995306602</c:v>
                </c:pt>
                <c:pt idx="207396">
                  <c:v>480.48577670833902</c:v>
                </c:pt>
                <c:pt idx="207397">
                  <c:v>480.48809346361298</c:v>
                </c:pt>
                <c:pt idx="207398">
                  <c:v>480.49041021888598</c:v>
                </c:pt>
                <c:pt idx="207399">
                  <c:v>480.49272697416001</c:v>
                </c:pt>
                <c:pt idx="207400">
                  <c:v>480.49504372943301</c:v>
                </c:pt>
                <c:pt idx="207401">
                  <c:v>480.49736048470697</c:v>
                </c:pt>
                <c:pt idx="207402">
                  <c:v>480.49967723997997</c:v>
                </c:pt>
                <c:pt idx="207403">
                  <c:v>480.501993995254</c:v>
                </c:pt>
                <c:pt idx="207404">
                  <c:v>480.504310750527</c:v>
                </c:pt>
                <c:pt idx="207405">
                  <c:v>480.50662750580102</c:v>
                </c:pt>
                <c:pt idx="207406">
                  <c:v>480.50894426107402</c:v>
                </c:pt>
                <c:pt idx="207407">
                  <c:v>480.51126101634799</c:v>
                </c:pt>
                <c:pt idx="207408">
                  <c:v>480.51357777162099</c:v>
                </c:pt>
                <c:pt idx="207409">
                  <c:v>480.51589452689501</c:v>
                </c:pt>
                <c:pt idx="207410">
                  <c:v>480.51821128216801</c:v>
                </c:pt>
                <c:pt idx="207411">
                  <c:v>480.52052803744198</c:v>
                </c:pt>
                <c:pt idx="207412">
                  <c:v>480.52284479271498</c:v>
                </c:pt>
                <c:pt idx="207413">
                  <c:v>480.525161547989</c:v>
                </c:pt>
                <c:pt idx="207414">
                  <c:v>480.527478303262</c:v>
                </c:pt>
                <c:pt idx="207415">
                  <c:v>480.52979505853602</c:v>
                </c:pt>
                <c:pt idx="207416">
                  <c:v>480.53211181380902</c:v>
                </c:pt>
                <c:pt idx="207417">
                  <c:v>480.53442856908299</c:v>
                </c:pt>
                <c:pt idx="207418">
                  <c:v>480.53674532435599</c:v>
                </c:pt>
                <c:pt idx="207419">
                  <c:v>480.53906207963001</c:v>
                </c:pt>
                <c:pt idx="207420">
                  <c:v>480.54137883490301</c:v>
                </c:pt>
                <c:pt idx="207421">
                  <c:v>480.54369559017698</c:v>
                </c:pt>
                <c:pt idx="207422">
                  <c:v>480.54601234544998</c:v>
                </c:pt>
                <c:pt idx="207423">
                  <c:v>480.548329100724</c:v>
                </c:pt>
                <c:pt idx="207424">
                  <c:v>480.550645855997</c:v>
                </c:pt>
                <c:pt idx="207425">
                  <c:v>480.55296261127103</c:v>
                </c:pt>
                <c:pt idx="207426">
                  <c:v>480.55527936654403</c:v>
                </c:pt>
                <c:pt idx="207427">
                  <c:v>480.55759612181799</c:v>
                </c:pt>
                <c:pt idx="207428">
                  <c:v>480.55991287709099</c:v>
                </c:pt>
                <c:pt idx="207429">
                  <c:v>480.56222963236502</c:v>
                </c:pt>
                <c:pt idx="207430">
                  <c:v>480.56454638763898</c:v>
                </c:pt>
                <c:pt idx="207431">
                  <c:v>480.56686314291198</c:v>
                </c:pt>
                <c:pt idx="207432">
                  <c:v>480.56917989818601</c:v>
                </c:pt>
                <c:pt idx="207433">
                  <c:v>480.57149665345901</c:v>
                </c:pt>
                <c:pt idx="207434">
                  <c:v>480.57381340873297</c:v>
                </c:pt>
                <c:pt idx="207435">
                  <c:v>480.57613016400597</c:v>
                </c:pt>
                <c:pt idx="207436">
                  <c:v>480.57844691928</c:v>
                </c:pt>
                <c:pt idx="207437">
                  <c:v>480.580763674553</c:v>
                </c:pt>
                <c:pt idx="207438">
                  <c:v>480.58308042982702</c:v>
                </c:pt>
                <c:pt idx="207439">
                  <c:v>480.58539718510002</c:v>
                </c:pt>
                <c:pt idx="207440">
                  <c:v>480.58771394037399</c:v>
                </c:pt>
                <c:pt idx="207441">
                  <c:v>480.59003069564699</c:v>
                </c:pt>
                <c:pt idx="207442">
                  <c:v>480.59234745092101</c:v>
                </c:pt>
                <c:pt idx="207443">
                  <c:v>480.59466420619401</c:v>
                </c:pt>
                <c:pt idx="207444">
                  <c:v>480.59698096146798</c:v>
                </c:pt>
                <c:pt idx="207445">
                  <c:v>480.59929771674098</c:v>
                </c:pt>
                <c:pt idx="207446">
                  <c:v>480.601614472015</c:v>
                </c:pt>
                <c:pt idx="207447">
                  <c:v>480.603931227288</c:v>
                </c:pt>
                <c:pt idx="207448">
                  <c:v>480.60624798256202</c:v>
                </c:pt>
                <c:pt idx="207449">
                  <c:v>480.60856473783502</c:v>
                </c:pt>
                <c:pt idx="207450">
                  <c:v>480.61088149310899</c:v>
                </c:pt>
                <c:pt idx="207451">
                  <c:v>480.61319824838199</c:v>
                </c:pt>
                <c:pt idx="207452">
                  <c:v>480.61551500365601</c:v>
                </c:pt>
                <c:pt idx="207453">
                  <c:v>480.61783175892901</c:v>
                </c:pt>
                <c:pt idx="207454">
                  <c:v>480.62014851420298</c:v>
                </c:pt>
                <c:pt idx="207455">
                  <c:v>480.62246526947598</c:v>
                </c:pt>
                <c:pt idx="207456">
                  <c:v>480.62478202475</c:v>
                </c:pt>
                <c:pt idx="207457">
                  <c:v>480.627098780023</c:v>
                </c:pt>
                <c:pt idx="207458">
                  <c:v>480.62941553529703</c:v>
                </c:pt>
                <c:pt idx="207459">
                  <c:v>480.63173229057003</c:v>
                </c:pt>
                <c:pt idx="207460">
                  <c:v>480.63404904584399</c:v>
                </c:pt>
                <c:pt idx="207461">
                  <c:v>480.63636580111699</c:v>
                </c:pt>
                <c:pt idx="207462">
                  <c:v>480.63868255639102</c:v>
                </c:pt>
                <c:pt idx="207463">
                  <c:v>480.64099931166402</c:v>
                </c:pt>
                <c:pt idx="207464">
                  <c:v>480.64331606693798</c:v>
                </c:pt>
                <c:pt idx="207465">
                  <c:v>480.64563282221098</c:v>
                </c:pt>
                <c:pt idx="207466">
                  <c:v>480.64794957748501</c:v>
                </c:pt>
                <c:pt idx="207467">
                  <c:v>480.65026633275801</c:v>
                </c:pt>
                <c:pt idx="207468">
                  <c:v>480.65258308803197</c:v>
                </c:pt>
                <c:pt idx="207469">
                  <c:v>480.65489984330497</c:v>
                </c:pt>
                <c:pt idx="207470">
                  <c:v>480.657216598579</c:v>
                </c:pt>
                <c:pt idx="207471">
                  <c:v>480.659533353852</c:v>
                </c:pt>
                <c:pt idx="207472">
                  <c:v>480.66185010912602</c:v>
                </c:pt>
                <c:pt idx="207473">
                  <c:v>480.66416686439999</c:v>
                </c:pt>
                <c:pt idx="207474">
                  <c:v>480.66648361967299</c:v>
                </c:pt>
                <c:pt idx="207475">
                  <c:v>480.66880037494701</c:v>
                </c:pt>
                <c:pt idx="207476">
                  <c:v>480.67111713022001</c:v>
                </c:pt>
                <c:pt idx="207477">
                  <c:v>480.67343388549398</c:v>
                </c:pt>
                <c:pt idx="207478">
                  <c:v>480.67575064076698</c:v>
                </c:pt>
                <c:pt idx="207479">
                  <c:v>480.678067396041</c:v>
                </c:pt>
                <c:pt idx="207480">
                  <c:v>480.680384151314</c:v>
                </c:pt>
                <c:pt idx="207481">
                  <c:v>480.68270090658802</c:v>
                </c:pt>
                <c:pt idx="207482">
                  <c:v>480.68501766186102</c:v>
                </c:pt>
                <c:pt idx="207483">
                  <c:v>480.68733441713499</c:v>
                </c:pt>
                <c:pt idx="207484">
                  <c:v>480.68965117240799</c:v>
                </c:pt>
                <c:pt idx="207485">
                  <c:v>480.69196792768201</c:v>
                </c:pt>
                <c:pt idx="207486">
                  <c:v>480.69428468295501</c:v>
                </c:pt>
                <c:pt idx="207487">
                  <c:v>480.69660143822898</c:v>
                </c:pt>
                <c:pt idx="207488">
                  <c:v>480.69891819350198</c:v>
                </c:pt>
                <c:pt idx="207489">
                  <c:v>480.701234948776</c:v>
                </c:pt>
                <c:pt idx="207490">
                  <c:v>480.703551704049</c:v>
                </c:pt>
                <c:pt idx="207491">
                  <c:v>480.70586845932303</c:v>
                </c:pt>
                <c:pt idx="207492">
                  <c:v>480.70818521459603</c:v>
                </c:pt>
                <c:pt idx="207493">
                  <c:v>480.71050196986999</c:v>
                </c:pt>
                <c:pt idx="207494">
                  <c:v>480.71281872514299</c:v>
                </c:pt>
                <c:pt idx="207495">
                  <c:v>480.71513548041702</c:v>
                </c:pt>
                <c:pt idx="207496">
                  <c:v>480.71745223569002</c:v>
                </c:pt>
                <c:pt idx="207497">
                  <c:v>480.71976899096398</c:v>
                </c:pt>
                <c:pt idx="207498">
                  <c:v>480.72208574623698</c:v>
                </c:pt>
                <c:pt idx="207499">
                  <c:v>480.72440250151101</c:v>
                </c:pt>
                <c:pt idx="207500">
                  <c:v>480.72671925678401</c:v>
                </c:pt>
                <c:pt idx="207501">
                  <c:v>480.72903601205797</c:v>
                </c:pt>
                <c:pt idx="207502">
                  <c:v>480.73135276733097</c:v>
                </c:pt>
                <c:pt idx="207503">
                  <c:v>480.733669522605</c:v>
                </c:pt>
                <c:pt idx="207504">
                  <c:v>480.735986277878</c:v>
                </c:pt>
                <c:pt idx="207505">
                  <c:v>480.73830303315202</c:v>
                </c:pt>
                <c:pt idx="207506">
                  <c:v>480.74061978842502</c:v>
                </c:pt>
                <c:pt idx="207507">
                  <c:v>480.74293654369899</c:v>
                </c:pt>
                <c:pt idx="207508">
                  <c:v>480.74525329897199</c:v>
                </c:pt>
                <c:pt idx="207509">
                  <c:v>480.74757005424601</c:v>
                </c:pt>
                <c:pt idx="207510">
                  <c:v>480.74988680951901</c:v>
                </c:pt>
                <c:pt idx="207511">
                  <c:v>480.75220356479298</c:v>
                </c:pt>
                <c:pt idx="207512">
                  <c:v>480.75452032006598</c:v>
                </c:pt>
                <c:pt idx="207513">
                  <c:v>480.75683707534</c:v>
                </c:pt>
                <c:pt idx="207514">
                  <c:v>480.759153830613</c:v>
                </c:pt>
                <c:pt idx="207515">
                  <c:v>480.76147058588703</c:v>
                </c:pt>
                <c:pt idx="207516">
                  <c:v>480.76378734116099</c:v>
                </c:pt>
                <c:pt idx="207517">
                  <c:v>480.76610409643399</c:v>
                </c:pt>
                <c:pt idx="207518">
                  <c:v>480.76842085170802</c:v>
                </c:pt>
                <c:pt idx="207519">
                  <c:v>480.77073760698102</c:v>
                </c:pt>
                <c:pt idx="207520">
                  <c:v>480.77305436225498</c:v>
                </c:pt>
                <c:pt idx="207521">
                  <c:v>480.77537111752798</c:v>
                </c:pt>
                <c:pt idx="207522">
                  <c:v>480.77768787280201</c:v>
                </c:pt>
                <c:pt idx="207523">
                  <c:v>480.78000462807501</c:v>
                </c:pt>
                <c:pt idx="207524">
                  <c:v>480.78232138334897</c:v>
                </c:pt>
                <c:pt idx="207525">
                  <c:v>480.78463813862197</c:v>
                </c:pt>
                <c:pt idx="207526">
                  <c:v>480.786954893896</c:v>
                </c:pt>
                <c:pt idx="207527">
                  <c:v>480.789271649169</c:v>
                </c:pt>
                <c:pt idx="207528">
                  <c:v>480.79158840444302</c:v>
                </c:pt>
                <c:pt idx="207529">
                  <c:v>480.79390515971602</c:v>
                </c:pt>
                <c:pt idx="207530">
                  <c:v>480.79622191498999</c:v>
                </c:pt>
                <c:pt idx="207531">
                  <c:v>480.79853867026299</c:v>
                </c:pt>
                <c:pt idx="207532">
                  <c:v>480.80085542553701</c:v>
                </c:pt>
                <c:pt idx="207533">
                  <c:v>480.80317218081001</c:v>
                </c:pt>
                <c:pt idx="207534">
                  <c:v>480.80548893608398</c:v>
                </c:pt>
                <c:pt idx="207535">
                  <c:v>480.80780569135698</c:v>
                </c:pt>
                <c:pt idx="207536">
                  <c:v>480.810122446631</c:v>
                </c:pt>
                <c:pt idx="207537">
                  <c:v>480.812439201904</c:v>
                </c:pt>
                <c:pt idx="207538">
                  <c:v>480.81475595717802</c:v>
                </c:pt>
                <c:pt idx="207539">
                  <c:v>480.81707271245102</c:v>
                </c:pt>
                <c:pt idx="207540">
                  <c:v>480.81938946772499</c:v>
                </c:pt>
                <c:pt idx="207541">
                  <c:v>480.82170622299799</c:v>
                </c:pt>
                <c:pt idx="207542">
                  <c:v>480.82402297827201</c:v>
                </c:pt>
                <c:pt idx="207543">
                  <c:v>480.82633973354501</c:v>
                </c:pt>
                <c:pt idx="207544">
                  <c:v>480.82865648881898</c:v>
                </c:pt>
                <c:pt idx="207545">
                  <c:v>480.83097324409198</c:v>
                </c:pt>
                <c:pt idx="207546">
                  <c:v>480.833289999366</c:v>
                </c:pt>
                <c:pt idx="207547">
                  <c:v>480.835606754639</c:v>
                </c:pt>
                <c:pt idx="207548">
                  <c:v>480.83792350991303</c:v>
                </c:pt>
                <c:pt idx="207549">
                  <c:v>480.84024026518603</c:v>
                </c:pt>
                <c:pt idx="207550">
                  <c:v>480.84255702045999</c:v>
                </c:pt>
                <c:pt idx="207551">
                  <c:v>480.84487377573299</c:v>
                </c:pt>
                <c:pt idx="207552">
                  <c:v>480.84719053100702</c:v>
                </c:pt>
                <c:pt idx="207553">
                  <c:v>480.84950728628002</c:v>
                </c:pt>
                <c:pt idx="207554">
                  <c:v>480.85182404155398</c:v>
                </c:pt>
                <c:pt idx="207555">
                  <c:v>480.85414079682698</c:v>
                </c:pt>
                <c:pt idx="207556">
                  <c:v>480.85645755210101</c:v>
                </c:pt>
                <c:pt idx="207557">
                  <c:v>480.85877430737401</c:v>
                </c:pt>
                <c:pt idx="207558">
                  <c:v>480.86109106264797</c:v>
                </c:pt>
                <c:pt idx="207559">
                  <c:v>480.863407817922</c:v>
                </c:pt>
                <c:pt idx="207560">
                  <c:v>480.865724573195</c:v>
                </c:pt>
                <c:pt idx="207561">
                  <c:v>480.86804132846902</c:v>
                </c:pt>
                <c:pt idx="207562">
                  <c:v>480.87035808374202</c:v>
                </c:pt>
                <c:pt idx="207563">
                  <c:v>480.87267483901599</c:v>
                </c:pt>
                <c:pt idx="207564">
                  <c:v>480.87499159428899</c:v>
                </c:pt>
                <c:pt idx="207565">
                  <c:v>480.87730834956301</c:v>
                </c:pt>
                <c:pt idx="207566">
                  <c:v>480.87962510483601</c:v>
                </c:pt>
                <c:pt idx="207567">
                  <c:v>480.88194186010998</c:v>
                </c:pt>
                <c:pt idx="207568">
                  <c:v>480.88425861538298</c:v>
                </c:pt>
                <c:pt idx="207569">
                  <c:v>480.886575370657</c:v>
                </c:pt>
                <c:pt idx="207570">
                  <c:v>480.88889212593</c:v>
                </c:pt>
                <c:pt idx="207571">
                  <c:v>480.89120888120402</c:v>
                </c:pt>
                <c:pt idx="207572">
                  <c:v>480.89352563647702</c:v>
                </c:pt>
                <c:pt idx="207573">
                  <c:v>480.89584239175099</c:v>
                </c:pt>
                <c:pt idx="207574">
                  <c:v>480.89815914702399</c:v>
                </c:pt>
                <c:pt idx="207575">
                  <c:v>480.90047590229801</c:v>
                </c:pt>
                <c:pt idx="207576">
                  <c:v>480.90279265757101</c:v>
                </c:pt>
                <c:pt idx="207577">
                  <c:v>480.90510941284498</c:v>
                </c:pt>
                <c:pt idx="207578">
                  <c:v>480.90742616811798</c:v>
                </c:pt>
                <c:pt idx="207579">
                  <c:v>480.909742923392</c:v>
                </c:pt>
                <c:pt idx="207580">
                  <c:v>480.912059678665</c:v>
                </c:pt>
                <c:pt idx="207581">
                  <c:v>480.91437643393903</c:v>
                </c:pt>
                <c:pt idx="207582">
                  <c:v>480.91669318921203</c:v>
                </c:pt>
                <c:pt idx="207583">
                  <c:v>480.91900994448599</c:v>
                </c:pt>
                <c:pt idx="207584">
                  <c:v>480.92132669975899</c:v>
                </c:pt>
                <c:pt idx="207585">
                  <c:v>480.92364345503302</c:v>
                </c:pt>
                <c:pt idx="207586">
                  <c:v>480.92596021030602</c:v>
                </c:pt>
                <c:pt idx="207587">
                  <c:v>480.92827696557998</c:v>
                </c:pt>
                <c:pt idx="207588">
                  <c:v>480.93059372085298</c:v>
                </c:pt>
                <c:pt idx="207589">
                  <c:v>480.93291047612701</c:v>
                </c:pt>
                <c:pt idx="207590">
                  <c:v>480.93522723140001</c:v>
                </c:pt>
                <c:pt idx="207591">
                  <c:v>480.93754398667397</c:v>
                </c:pt>
                <c:pt idx="207592">
                  <c:v>480.93986074194697</c:v>
                </c:pt>
                <c:pt idx="207593">
                  <c:v>480.942177497221</c:v>
                </c:pt>
                <c:pt idx="207594">
                  <c:v>480.944494252494</c:v>
                </c:pt>
                <c:pt idx="207595">
                  <c:v>480.94681100776802</c:v>
                </c:pt>
                <c:pt idx="207596">
                  <c:v>480.94912776304102</c:v>
                </c:pt>
                <c:pt idx="207597">
                  <c:v>480.95144451831499</c:v>
                </c:pt>
                <c:pt idx="207598">
                  <c:v>480.95376127358799</c:v>
                </c:pt>
                <c:pt idx="207599">
                  <c:v>480.95607802886201</c:v>
                </c:pt>
                <c:pt idx="207600">
                  <c:v>480.95839478413501</c:v>
                </c:pt>
                <c:pt idx="207601">
                  <c:v>480.96071153940898</c:v>
                </c:pt>
                <c:pt idx="207602">
                  <c:v>480.963028294683</c:v>
                </c:pt>
                <c:pt idx="207603">
                  <c:v>480.965345049956</c:v>
                </c:pt>
                <c:pt idx="207604">
                  <c:v>480.96766180523002</c:v>
                </c:pt>
                <c:pt idx="207605">
                  <c:v>480.96997856050302</c:v>
                </c:pt>
                <c:pt idx="207606">
                  <c:v>480.97229531577699</c:v>
                </c:pt>
                <c:pt idx="207607">
                  <c:v>480.97461207104999</c:v>
                </c:pt>
                <c:pt idx="207608">
                  <c:v>480.97692882632401</c:v>
                </c:pt>
                <c:pt idx="207609">
                  <c:v>480.97924558159701</c:v>
                </c:pt>
                <c:pt idx="207610">
                  <c:v>480.98156233687098</c:v>
                </c:pt>
                <c:pt idx="207611">
                  <c:v>480.98387909214398</c:v>
                </c:pt>
                <c:pt idx="207612">
                  <c:v>480.986195847418</c:v>
                </c:pt>
                <c:pt idx="207613">
                  <c:v>480.988512602691</c:v>
                </c:pt>
                <c:pt idx="207614">
                  <c:v>480.99082935796503</c:v>
                </c:pt>
                <c:pt idx="207615">
                  <c:v>480.99314611323803</c:v>
                </c:pt>
                <c:pt idx="207616">
                  <c:v>480.99546286851199</c:v>
                </c:pt>
                <c:pt idx="207617">
                  <c:v>480.99777962378499</c:v>
                </c:pt>
                <c:pt idx="207618">
                  <c:v>481.00009637905902</c:v>
                </c:pt>
                <c:pt idx="207619">
                  <c:v>481.00241313433202</c:v>
                </c:pt>
                <c:pt idx="207620">
                  <c:v>481.00472988960598</c:v>
                </c:pt>
                <c:pt idx="207621">
                  <c:v>481.00704664487898</c:v>
                </c:pt>
                <c:pt idx="207622">
                  <c:v>481.00936340015301</c:v>
                </c:pt>
                <c:pt idx="207623">
                  <c:v>481.01168015542601</c:v>
                </c:pt>
                <c:pt idx="207624">
                  <c:v>481.01399691069997</c:v>
                </c:pt>
                <c:pt idx="207625">
                  <c:v>481.01631366597297</c:v>
                </c:pt>
                <c:pt idx="207626">
                  <c:v>481.018630421247</c:v>
                </c:pt>
                <c:pt idx="207627">
                  <c:v>481.02094717652</c:v>
                </c:pt>
                <c:pt idx="207628">
                  <c:v>481.02326393179402</c:v>
                </c:pt>
                <c:pt idx="207629">
                  <c:v>481.02558068706702</c:v>
                </c:pt>
                <c:pt idx="207630">
                  <c:v>481.02789744234099</c:v>
                </c:pt>
                <c:pt idx="207631">
                  <c:v>481.03021419761399</c:v>
                </c:pt>
                <c:pt idx="207632">
                  <c:v>481.03253095288801</c:v>
                </c:pt>
                <c:pt idx="207633">
                  <c:v>481.03484770816101</c:v>
                </c:pt>
                <c:pt idx="207634">
                  <c:v>481.03716446343498</c:v>
                </c:pt>
                <c:pt idx="207635">
                  <c:v>481.03948121870798</c:v>
                </c:pt>
                <c:pt idx="207636">
                  <c:v>481.041797973982</c:v>
                </c:pt>
                <c:pt idx="207637">
                  <c:v>481.044114729255</c:v>
                </c:pt>
                <c:pt idx="207638">
                  <c:v>481.04643148452902</c:v>
                </c:pt>
                <c:pt idx="207639">
                  <c:v>481.04874823980202</c:v>
                </c:pt>
                <c:pt idx="207640">
                  <c:v>481.05106499507599</c:v>
                </c:pt>
                <c:pt idx="207641">
                  <c:v>481.05338175034899</c:v>
                </c:pt>
                <c:pt idx="207642">
                  <c:v>481.05569850562301</c:v>
                </c:pt>
                <c:pt idx="207643">
                  <c:v>481.05801526089601</c:v>
                </c:pt>
                <c:pt idx="207644">
                  <c:v>481.06033201616998</c:v>
                </c:pt>
                <c:pt idx="207645">
                  <c:v>481.062648771444</c:v>
                </c:pt>
                <c:pt idx="207646">
                  <c:v>481.064965526717</c:v>
                </c:pt>
                <c:pt idx="207647">
                  <c:v>481.06728228199103</c:v>
                </c:pt>
                <c:pt idx="207648">
                  <c:v>481.06959903726403</c:v>
                </c:pt>
                <c:pt idx="207649">
                  <c:v>481.07191579253799</c:v>
                </c:pt>
                <c:pt idx="207650">
                  <c:v>481.07423254781099</c:v>
                </c:pt>
                <c:pt idx="207651">
                  <c:v>481.07654930308502</c:v>
                </c:pt>
                <c:pt idx="207652">
                  <c:v>481.07886605835802</c:v>
                </c:pt>
                <c:pt idx="207653">
                  <c:v>481.08118281363198</c:v>
                </c:pt>
                <c:pt idx="207654">
                  <c:v>481.08349956890498</c:v>
                </c:pt>
                <c:pt idx="207655">
                  <c:v>481.08581632417901</c:v>
                </c:pt>
                <c:pt idx="207656">
                  <c:v>481.08813307945201</c:v>
                </c:pt>
                <c:pt idx="207657">
                  <c:v>481.09044983472597</c:v>
                </c:pt>
                <c:pt idx="207658">
                  <c:v>481.09276658999897</c:v>
                </c:pt>
                <c:pt idx="207659">
                  <c:v>481.095083345273</c:v>
                </c:pt>
                <c:pt idx="207660">
                  <c:v>481.097400100546</c:v>
                </c:pt>
                <c:pt idx="207661">
                  <c:v>481.09971685582002</c:v>
                </c:pt>
                <c:pt idx="207662">
                  <c:v>481.10203361109302</c:v>
                </c:pt>
                <c:pt idx="207663">
                  <c:v>481.10435036636699</c:v>
                </c:pt>
                <c:pt idx="207664">
                  <c:v>481.10666712163999</c:v>
                </c:pt>
                <c:pt idx="207665">
                  <c:v>481.10898387691401</c:v>
                </c:pt>
                <c:pt idx="207666">
                  <c:v>481.11130063218701</c:v>
                </c:pt>
                <c:pt idx="207667">
                  <c:v>481.11361738746098</c:v>
                </c:pt>
                <c:pt idx="207668">
                  <c:v>481.11593414273398</c:v>
                </c:pt>
                <c:pt idx="207669">
                  <c:v>481.118250898008</c:v>
                </c:pt>
                <c:pt idx="207670">
                  <c:v>481.120567653281</c:v>
                </c:pt>
                <c:pt idx="207671">
                  <c:v>481.12288440855502</c:v>
                </c:pt>
                <c:pt idx="207672">
                  <c:v>481.12520116382802</c:v>
                </c:pt>
                <c:pt idx="207673">
                  <c:v>481.12751791910199</c:v>
                </c:pt>
                <c:pt idx="207674">
                  <c:v>481.12983467437499</c:v>
                </c:pt>
                <c:pt idx="207675">
                  <c:v>481.13215142964901</c:v>
                </c:pt>
                <c:pt idx="207676">
                  <c:v>481.13446818492201</c:v>
                </c:pt>
                <c:pt idx="207677">
                  <c:v>481.13678494019598</c:v>
                </c:pt>
                <c:pt idx="207678">
                  <c:v>481.13910169546898</c:v>
                </c:pt>
                <c:pt idx="207679">
                  <c:v>481.141418450743</c:v>
                </c:pt>
                <c:pt idx="207680">
                  <c:v>481.143735206016</c:v>
                </c:pt>
                <c:pt idx="207681">
                  <c:v>481.14605196129003</c:v>
                </c:pt>
                <c:pt idx="207682">
                  <c:v>481.14836871656303</c:v>
                </c:pt>
                <c:pt idx="207683">
                  <c:v>481.15068547183699</c:v>
                </c:pt>
                <c:pt idx="207684">
                  <c:v>481.15300222710999</c:v>
                </c:pt>
                <c:pt idx="207685">
                  <c:v>481.15531898238402</c:v>
                </c:pt>
                <c:pt idx="207686">
                  <c:v>481.15763573765798</c:v>
                </c:pt>
                <c:pt idx="207687">
                  <c:v>481.15995249293098</c:v>
                </c:pt>
                <c:pt idx="207688">
                  <c:v>481.16226924820501</c:v>
                </c:pt>
                <c:pt idx="207689">
                  <c:v>481.16458600347801</c:v>
                </c:pt>
                <c:pt idx="207690">
                  <c:v>481.16690275875197</c:v>
                </c:pt>
                <c:pt idx="207691">
                  <c:v>481.16921951402497</c:v>
                </c:pt>
                <c:pt idx="207692">
                  <c:v>481.171536269299</c:v>
                </c:pt>
                <c:pt idx="207693">
                  <c:v>481.173853024572</c:v>
                </c:pt>
                <c:pt idx="207694">
                  <c:v>481.17616977984602</c:v>
                </c:pt>
                <c:pt idx="207695">
                  <c:v>481.17848653511902</c:v>
                </c:pt>
                <c:pt idx="207696">
                  <c:v>481.18080329039299</c:v>
                </c:pt>
                <c:pt idx="207697">
                  <c:v>481.18312004566599</c:v>
                </c:pt>
                <c:pt idx="207698">
                  <c:v>481.18543680094001</c:v>
                </c:pt>
                <c:pt idx="207699">
                  <c:v>481.18775355621301</c:v>
                </c:pt>
                <c:pt idx="207700">
                  <c:v>481.19007031148698</c:v>
                </c:pt>
                <c:pt idx="207701">
                  <c:v>481.19238706675998</c:v>
                </c:pt>
                <c:pt idx="207702">
                  <c:v>481.194703822034</c:v>
                </c:pt>
                <c:pt idx="207703">
                  <c:v>481.197020577307</c:v>
                </c:pt>
                <c:pt idx="207704">
                  <c:v>481.19933733258102</c:v>
                </c:pt>
                <c:pt idx="207705">
                  <c:v>481.20165408785402</c:v>
                </c:pt>
                <c:pt idx="207706">
                  <c:v>481.20397084312799</c:v>
                </c:pt>
                <c:pt idx="207707">
                  <c:v>481.20628759840099</c:v>
                </c:pt>
                <c:pt idx="207708">
                  <c:v>481.20860435367501</c:v>
                </c:pt>
                <c:pt idx="207709">
                  <c:v>481.21092110894801</c:v>
                </c:pt>
                <c:pt idx="207710">
                  <c:v>481.21323786422198</c:v>
                </c:pt>
                <c:pt idx="207711">
                  <c:v>481.21555461949498</c:v>
                </c:pt>
                <c:pt idx="207712">
                  <c:v>481.217871374769</c:v>
                </c:pt>
                <c:pt idx="207713">
                  <c:v>481.220188130042</c:v>
                </c:pt>
                <c:pt idx="207714">
                  <c:v>481.22250488531603</c:v>
                </c:pt>
                <c:pt idx="207715">
                  <c:v>481.22482164058903</c:v>
                </c:pt>
                <c:pt idx="207716">
                  <c:v>481.22713839586299</c:v>
                </c:pt>
                <c:pt idx="207717">
                  <c:v>481.22945515113599</c:v>
                </c:pt>
                <c:pt idx="207718">
                  <c:v>481.23177190641002</c:v>
                </c:pt>
                <c:pt idx="207719">
                  <c:v>481.23408866168302</c:v>
                </c:pt>
                <c:pt idx="207720">
                  <c:v>481.23640541695698</c:v>
                </c:pt>
                <c:pt idx="207721">
                  <c:v>481.23872217222998</c:v>
                </c:pt>
                <c:pt idx="207722">
                  <c:v>481.24103892750401</c:v>
                </c:pt>
                <c:pt idx="207723">
                  <c:v>481.24335568277701</c:v>
                </c:pt>
                <c:pt idx="207724">
                  <c:v>481.24567243805097</c:v>
                </c:pt>
                <c:pt idx="207725">
                  <c:v>481.24798919332397</c:v>
                </c:pt>
                <c:pt idx="207726">
                  <c:v>481.250305948598</c:v>
                </c:pt>
                <c:pt idx="207727">
                  <c:v>481.252622703871</c:v>
                </c:pt>
                <c:pt idx="207728">
                  <c:v>481.25493945914502</c:v>
                </c:pt>
                <c:pt idx="207729">
                  <c:v>481.25725621441899</c:v>
                </c:pt>
                <c:pt idx="207730">
                  <c:v>481.25957296969199</c:v>
                </c:pt>
                <c:pt idx="207731">
                  <c:v>481.26188972496601</c:v>
                </c:pt>
                <c:pt idx="207732">
                  <c:v>481.26420648023901</c:v>
                </c:pt>
                <c:pt idx="207733">
                  <c:v>481.26652323551298</c:v>
                </c:pt>
                <c:pt idx="207734">
                  <c:v>481.26883999078598</c:v>
                </c:pt>
                <c:pt idx="207735">
                  <c:v>481.27115674606</c:v>
                </c:pt>
                <c:pt idx="207736">
                  <c:v>481.273473501333</c:v>
                </c:pt>
                <c:pt idx="207737">
                  <c:v>481.27579025660702</c:v>
                </c:pt>
                <c:pt idx="207738">
                  <c:v>481.27810701188002</c:v>
                </c:pt>
                <c:pt idx="207739">
                  <c:v>481.28042376715399</c:v>
                </c:pt>
                <c:pt idx="207740">
                  <c:v>481.28274052242699</c:v>
                </c:pt>
                <c:pt idx="207741">
                  <c:v>481.28505727770101</c:v>
                </c:pt>
                <c:pt idx="207742">
                  <c:v>481.28737403297401</c:v>
                </c:pt>
                <c:pt idx="207743">
                  <c:v>481.28969078824798</c:v>
                </c:pt>
                <c:pt idx="207744">
                  <c:v>481.29200754352098</c:v>
                </c:pt>
                <c:pt idx="207745">
                  <c:v>481.294324298795</c:v>
                </c:pt>
                <c:pt idx="207746">
                  <c:v>481.296641054068</c:v>
                </c:pt>
                <c:pt idx="207747">
                  <c:v>481.29895780934203</c:v>
                </c:pt>
                <c:pt idx="207748">
                  <c:v>481.30127456461503</c:v>
                </c:pt>
                <c:pt idx="207749">
                  <c:v>481.30359131988899</c:v>
                </c:pt>
                <c:pt idx="207750">
                  <c:v>481.30590807516199</c:v>
                </c:pt>
                <c:pt idx="207751">
                  <c:v>481.30822483043602</c:v>
                </c:pt>
                <c:pt idx="207752">
                  <c:v>481.31054158570902</c:v>
                </c:pt>
                <c:pt idx="207753">
                  <c:v>481.31285834098298</c:v>
                </c:pt>
                <c:pt idx="207754">
                  <c:v>481.31517509625598</c:v>
                </c:pt>
                <c:pt idx="207755">
                  <c:v>481.31749185153001</c:v>
                </c:pt>
                <c:pt idx="207756">
                  <c:v>481.31980860680301</c:v>
                </c:pt>
                <c:pt idx="207757">
                  <c:v>481.32212536207697</c:v>
                </c:pt>
                <c:pt idx="207758">
                  <c:v>481.32444211734997</c:v>
                </c:pt>
                <c:pt idx="207759">
                  <c:v>481.326758872624</c:v>
                </c:pt>
                <c:pt idx="207760">
                  <c:v>481.329075627897</c:v>
                </c:pt>
                <c:pt idx="207761">
                  <c:v>481.33139238317102</c:v>
                </c:pt>
                <c:pt idx="207762">
                  <c:v>481.33370913844402</c:v>
                </c:pt>
                <c:pt idx="207763">
                  <c:v>481.33602589371799</c:v>
                </c:pt>
                <c:pt idx="207764">
                  <c:v>481.33834264899099</c:v>
                </c:pt>
                <c:pt idx="207765">
                  <c:v>481.34065940426501</c:v>
                </c:pt>
                <c:pt idx="207766">
                  <c:v>481.34297615953801</c:v>
                </c:pt>
                <c:pt idx="207767">
                  <c:v>481.34529291481198</c:v>
                </c:pt>
                <c:pt idx="207768">
                  <c:v>481.34760967008498</c:v>
                </c:pt>
                <c:pt idx="207769">
                  <c:v>481.349926425359</c:v>
                </c:pt>
                <c:pt idx="207770">
                  <c:v>481.352243180632</c:v>
                </c:pt>
                <c:pt idx="207771">
                  <c:v>481.35455993590602</c:v>
                </c:pt>
                <c:pt idx="207772">
                  <c:v>481.35687669117999</c:v>
                </c:pt>
                <c:pt idx="207773">
                  <c:v>481.35919344645299</c:v>
                </c:pt>
                <c:pt idx="207774">
                  <c:v>481.36151020172701</c:v>
                </c:pt>
                <c:pt idx="207775">
                  <c:v>481.36382695700001</c:v>
                </c:pt>
                <c:pt idx="207776">
                  <c:v>481.36614371227398</c:v>
                </c:pt>
                <c:pt idx="207777">
                  <c:v>481.36846046754698</c:v>
                </c:pt>
                <c:pt idx="207778">
                  <c:v>481.370777222821</c:v>
                </c:pt>
                <c:pt idx="207779">
                  <c:v>481.373093978094</c:v>
                </c:pt>
                <c:pt idx="207780">
                  <c:v>481.37541073336803</c:v>
                </c:pt>
                <c:pt idx="207781">
                  <c:v>481.37772748864103</c:v>
                </c:pt>
                <c:pt idx="207782">
                  <c:v>481.38004424391499</c:v>
                </c:pt>
                <c:pt idx="207783">
                  <c:v>481.38236099918799</c:v>
                </c:pt>
                <c:pt idx="207784">
                  <c:v>481.38467775446202</c:v>
                </c:pt>
                <c:pt idx="207785">
                  <c:v>481.38699450973502</c:v>
                </c:pt>
                <c:pt idx="207786">
                  <c:v>481.38931126500898</c:v>
                </c:pt>
                <c:pt idx="207787">
                  <c:v>481.39162802028198</c:v>
                </c:pt>
                <c:pt idx="207788">
                  <c:v>481.39394477555601</c:v>
                </c:pt>
                <c:pt idx="207789">
                  <c:v>481.39626153082901</c:v>
                </c:pt>
                <c:pt idx="207790">
                  <c:v>481.39857828610297</c:v>
                </c:pt>
                <c:pt idx="207791">
                  <c:v>481.40089504137597</c:v>
                </c:pt>
                <c:pt idx="207792">
                  <c:v>481.40321179665</c:v>
                </c:pt>
                <c:pt idx="207793">
                  <c:v>481.405528551923</c:v>
                </c:pt>
                <c:pt idx="207794">
                  <c:v>481.40784530719702</c:v>
                </c:pt>
                <c:pt idx="207795">
                  <c:v>481.41016206247002</c:v>
                </c:pt>
                <c:pt idx="207796">
                  <c:v>481.41247881774399</c:v>
                </c:pt>
                <c:pt idx="207797">
                  <c:v>481.41479557301699</c:v>
                </c:pt>
                <c:pt idx="207798">
                  <c:v>481.41711232829101</c:v>
                </c:pt>
                <c:pt idx="207799">
                  <c:v>481.41942908356401</c:v>
                </c:pt>
                <c:pt idx="207800">
                  <c:v>481.42174583883798</c:v>
                </c:pt>
                <c:pt idx="207801">
                  <c:v>481.42406259411098</c:v>
                </c:pt>
                <c:pt idx="207802">
                  <c:v>481.426379349385</c:v>
                </c:pt>
                <c:pt idx="207803">
                  <c:v>481.428696104658</c:v>
                </c:pt>
                <c:pt idx="207804">
                  <c:v>481.43101285993203</c:v>
                </c:pt>
                <c:pt idx="207805">
                  <c:v>481.43332961520503</c:v>
                </c:pt>
                <c:pt idx="207806">
                  <c:v>481.43564637047899</c:v>
                </c:pt>
                <c:pt idx="207807">
                  <c:v>481.43796312575199</c:v>
                </c:pt>
                <c:pt idx="207808">
                  <c:v>481.44027988102602</c:v>
                </c:pt>
                <c:pt idx="207809">
                  <c:v>481.44259663629902</c:v>
                </c:pt>
                <c:pt idx="207810">
                  <c:v>481.44491339157298</c:v>
                </c:pt>
                <c:pt idx="207811">
                  <c:v>481.44723014684598</c:v>
                </c:pt>
                <c:pt idx="207812">
                  <c:v>481.44954690212001</c:v>
                </c:pt>
                <c:pt idx="207813">
                  <c:v>481.45186365739301</c:v>
                </c:pt>
                <c:pt idx="207814">
                  <c:v>481.45418041266697</c:v>
                </c:pt>
                <c:pt idx="207815">
                  <c:v>481.456497167941</c:v>
                </c:pt>
                <c:pt idx="207816">
                  <c:v>481.458813923214</c:v>
                </c:pt>
                <c:pt idx="207817">
                  <c:v>481.46113067848802</c:v>
                </c:pt>
                <c:pt idx="207818">
                  <c:v>481.46344743376102</c:v>
                </c:pt>
                <c:pt idx="207819">
                  <c:v>481.46576418903499</c:v>
                </c:pt>
                <c:pt idx="207820">
                  <c:v>481.46808094430799</c:v>
                </c:pt>
                <c:pt idx="207821">
                  <c:v>481.47039769958201</c:v>
                </c:pt>
                <c:pt idx="207822">
                  <c:v>481.47271445485501</c:v>
                </c:pt>
                <c:pt idx="207823">
                  <c:v>481.47503121012898</c:v>
                </c:pt>
                <c:pt idx="207824">
                  <c:v>481.47734796540198</c:v>
                </c:pt>
                <c:pt idx="207825">
                  <c:v>481.479664720676</c:v>
                </c:pt>
                <c:pt idx="207826">
                  <c:v>481.481981475949</c:v>
                </c:pt>
                <c:pt idx="207827">
                  <c:v>481.48429823122302</c:v>
                </c:pt>
                <c:pt idx="207828">
                  <c:v>481.48661498649602</c:v>
                </c:pt>
                <c:pt idx="207829">
                  <c:v>481.48893174176999</c:v>
                </c:pt>
                <c:pt idx="207830">
                  <c:v>481.49124849704299</c:v>
                </c:pt>
                <c:pt idx="207831">
                  <c:v>481.49356525231701</c:v>
                </c:pt>
                <c:pt idx="207832">
                  <c:v>481.49588200759001</c:v>
                </c:pt>
                <c:pt idx="207833">
                  <c:v>481.49819876286398</c:v>
                </c:pt>
                <c:pt idx="207834">
                  <c:v>481.50051551813698</c:v>
                </c:pt>
                <c:pt idx="207835">
                  <c:v>481.502832273411</c:v>
                </c:pt>
                <c:pt idx="207836">
                  <c:v>481.505149028684</c:v>
                </c:pt>
                <c:pt idx="207837">
                  <c:v>481.50746578395803</c:v>
                </c:pt>
                <c:pt idx="207838">
                  <c:v>481.50978253923103</c:v>
                </c:pt>
                <c:pt idx="207839">
                  <c:v>481.51209929450499</c:v>
                </c:pt>
                <c:pt idx="207840">
                  <c:v>481.51441604977799</c:v>
                </c:pt>
                <c:pt idx="207841">
                  <c:v>481.51673280505202</c:v>
                </c:pt>
                <c:pt idx="207842">
                  <c:v>481.51904956032502</c:v>
                </c:pt>
                <c:pt idx="207843">
                  <c:v>481.52136631559898</c:v>
                </c:pt>
                <c:pt idx="207844">
                  <c:v>481.52368307087198</c:v>
                </c:pt>
                <c:pt idx="207845">
                  <c:v>481.52599982614601</c:v>
                </c:pt>
                <c:pt idx="207846">
                  <c:v>481.52831658141901</c:v>
                </c:pt>
                <c:pt idx="207847">
                  <c:v>481.53063333669297</c:v>
                </c:pt>
                <c:pt idx="207848">
                  <c:v>481.53295009196597</c:v>
                </c:pt>
                <c:pt idx="207849">
                  <c:v>481.53526684724</c:v>
                </c:pt>
                <c:pt idx="207850">
                  <c:v>481.537583602513</c:v>
                </c:pt>
                <c:pt idx="207851">
                  <c:v>481.53990035778702</c:v>
                </c:pt>
                <c:pt idx="207852">
                  <c:v>481.54221711306002</c:v>
                </c:pt>
                <c:pt idx="207853">
                  <c:v>481.54453386833399</c:v>
                </c:pt>
                <c:pt idx="207854">
                  <c:v>481.54685062360699</c:v>
                </c:pt>
                <c:pt idx="207855">
                  <c:v>481.54916737888101</c:v>
                </c:pt>
                <c:pt idx="207856">
                  <c:v>481.55148413415401</c:v>
                </c:pt>
                <c:pt idx="207857">
                  <c:v>481.55380088942798</c:v>
                </c:pt>
                <c:pt idx="207858">
                  <c:v>481.556117644702</c:v>
                </c:pt>
                <c:pt idx="207859">
                  <c:v>481.558434399975</c:v>
                </c:pt>
                <c:pt idx="207860">
                  <c:v>481.56075115524902</c:v>
                </c:pt>
                <c:pt idx="207861">
                  <c:v>481.56306791052202</c:v>
                </c:pt>
                <c:pt idx="207862">
                  <c:v>481.56538466579599</c:v>
                </c:pt>
                <c:pt idx="207863">
                  <c:v>481.56770142106899</c:v>
                </c:pt>
                <c:pt idx="207864">
                  <c:v>481.57001817634301</c:v>
                </c:pt>
                <c:pt idx="207865">
                  <c:v>481.57233493161601</c:v>
                </c:pt>
                <c:pt idx="207866">
                  <c:v>481.57465168688998</c:v>
                </c:pt>
                <c:pt idx="207867">
                  <c:v>481.57696844216298</c:v>
                </c:pt>
                <c:pt idx="207868">
                  <c:v>481.579285197437</c:v>
                </c:pt>
                <c:pt idx="207869">
                  <c:v>481.58160195271</c:v>
                </c:pt>
                <c:pt idx="207870">
                  <c:v>481.58391870798403</c:v>
                </c:pt>
                <c:pt idx="207871">
                  <c:v>481.58623546325703</c:v>
                </c:pt>
                <c:pt idx="207872">
                  <c:v>481.58855221853099</c:v>
                </c:pt>
                <c:pt idx="207873">
                  <c:v>481.59086897380399</c:v>
                </c:pt>
                <c:pt idx="207874">
                  <c:v>481.59318572907802</c:v>
                </c:pt>
                <c:pt idx="207875">
                  <c:v>481.59550248435102</c:v>
                </c:pt>
                <c:pt idx="207876">
                  <c:v>481.59781923962498</c:v>
                </c:pt>
                <c:pt idx="207877">
                  <c:v>481.60013599489798</c:v>
                </c:pt>
                <c:pt idx="207878">
                  <c:v>481.60245275017201</c:v>
                </c:pt>
                <c:pt idx="207879">
                  <c:v>481.60476950544501</c:v>
                </c:pt>
                <c:pt idx="207880">
                  <c:v>481.60708626071897</c:v>
                </c:pt>
                <c:pt idx="207881">
                  <c:v>481.60940301599197</c:v>
                </c:pt>
                <c:pt idx="207882">
                  <c:v>481.611719771266</c:v>
                </c:pt>
                <c:pt idx="207883">
                  <c:v>481.614036526539</c:v>
                </c:pt>
                <c:pt idx="207884">
                  <c:v>481.61635328181302</c:v>
                </c:pt>
                <c:pt idx="207885">
                  <c:v>481.61867003708602</c:v>
                </c:pt>
                <c:pt idx="207886">
                  <c:v>481.62098679235999</c:v>
                </c:pt>
                <c:pt idx="207887">
                  <c:v>481.62330354763299</c:v>
                </c:pt>
                <c:pt idx="207888">
                  <c:v>481.62562030290701</c:v>
                </c:pt>
                <c:pt idx="207889">
                  <c:v>481.62793705818001</c:v>
                </c:pt>
                <c:pt idx="207890">
                  <c:v>481.63025381345398</c:v>
                </c:pt>
                <c:pt idx="207891">
                  <c:v>481.63257056872698</c:v>
                </c:pt>
                <c:pt idx="207892">
                  <c:v>481.634887324001</c:v>
                </c:pt>
                <c:pt idx="207893">
                  <c:v>481.637204079274</c:v>
                </c:pt>
                <c:pt idx="207894">
                  <c:v>481.63952083454802</c:v>
                </c:pt>
                <c:pt idx="207895">
                  <c:v>481.64183758982102</c:v>
                </c:pt>
                <c:pt idx="207896">
                  <c:v>481.64415434509499</c:v>
                </c:pt>
                <c:pt idx="207897">
                  <c:v>481.64647110036799</c:v>
                </c:pt>
                <c:pt idx="207898">
                  <c:v>481.64878785564201</c:v>
                </c:pt>
                <c:pt idx="207899">
                  <c:v>481.65110461091501</c:v>
                </c:pt>
                <c:pt idx="207900">
                  <c:v>481.65342136618898</c:v>
                </c:pt>
                <c:pt idx="207901">
                  <c:v>481.655738121463</c:v>
                </c:pt>
                <c:pt idx="207902">
                  <c:v>481.658054876736</c:v>
                </c:pt>
                <c:pt idx="207903">
                  <c:v>481.66037163201003</c:v>
                </c:pt>
                <c:pt idx="207904">
                  <c:v>481.66268838728303</c:v>
                </c:pt>
                <c:pt idx="207905">
                  <c:v>481.66500514255699</c:v>
                </c:pt>
                <c:pt idx="207906">
                  <c:v>481.66732189782999</c:v>
                </c:pt>
                <c:pt idx="207907">
                  <c:v>481.66963865310402</c:v>
                </c:pt>
                <c:pt idx="207908">
                  <c:v>481.67195540837702</c:v>
                </c:pt>
                <c:pt idx="207909">
                  <c:v>481.67427216365098</c:v>
                </c:pt>
                <c:pt idx="207910">
                  <c:v>481.67658891892398</c:v>
                </c:pt>
                <c:pt idx="207911">
                  <c:v>481.67890567419801</c:v>
                </c:pt>
                <c:pt idx="207912">
                  <c:v>481.68122242947101</c:v>
                </c:pt>
                <c:pt idx="207913">
                  <c:v>481.68353918474497</c:v>
                </c:pt>
                <c:pt idx="207914">
                  <c:v>481.68585594001797</c:v>
                </c:pt>
                <c:pt idx="207915">
                  <c:v>481.688172695292</c:v>
                </c:pt>
                <c:pt idx="207916">
                  <c:v>481.690489450565</c:v>
                </c:pt>
                <c:pt idx="207917">
                  <c:v>481.69280620583902</c:v>
                </c:pt>
                <c:pt idx="207918">
                  <c:v>481.69512296111202</c:v>
                </c:pt>
                <c:pt idx="207919">
                  <c:v>481.69743971638599</c:v>
                </c:pt>
                <c:pt idx="207920">
                  <c:v>481.69975647165899</c:v>
                </c:pt>
                <c:pt idx="207921">
                  <c:v>481.70207322693301</c:v>
                </c:pt>
                <c:pt idx="207922">
                  <c:v>481.70438998220601</c:v>
                </c:pt>
                <c:pt idx="207923">
                  <c:v>481.70670673747998</c:v>
                </c:pt>
                <c:pt idx="207924">
                  <c:v>481.70902349275298</c:v>
                </c:pt>
                <c:pt idx="207925">
                  <c:v>481.711340248027</c:v>
                </c:pt>
                <c:pt idx="207926">
                  <c:v>481.7136570033</c:v>
                </c:pt>
                <c:pt idx="207927">
                  <c:v>481.71597375857402</c:v>
                </c:pt>
                <c:pt idx="207928">
                  <c:v>481.71829051384702</c:v>
                </c:pt>
                <c:pt idx="207929">
                  <c:v>481.72060726912099</c:v>
                </c:pt>
                <c:pt idx="207930">
                  <c:v>481.72292402439399</c:v>
                </c:pt>
                <c:pt idx="207931">
                  <c:v>481.72524077966801</c:v>
                </c:pt>
                <c:pt idx="207932">
                  <c:v>481.72755753494101</c:v>
                </c:pt>
                <c:pt idx="207933">
                  <c:v>481.72987429021498</c:v>
                </c:pt>
                <c:pt idx="207934">
                  <c:v>481.73219104548798</c:v>
                </c:pt>
                <c:pt idx="207935">
                  <c:v>481.734507800762</c:v>
                </c:pt>
                <c:pt idx="207936">
                  <c:v>481.736824556035</c:v>
                </c:pt>
                <c:pt idx="207937">
                  <c:v>481.73914131130903</c:v>
                </c:pt>
                <c:pt idx="207938">
                  <c:v>481.74145806658203</c:v>
                </c:pt>
                <c:pt idx="207939">
                  <c:v>481.74377482185599</c:v>
                </c:pt>
                <c:pt idx="207940">
                  <c:v>481.74609157712899</c:v>
                </c:pt>
                <c:pt idx="207941">
                  <c:v>481.74840833240302</c:v>
                </c:pt>
                <c:pt idx="207942">
                  <c:v>481.75072508767602</c:v>
                </c:pt>
                <c:pt idx="207943">
                  <c:v>481.75304184294998</c:v>
                </c:pt>
                <c:pt idx="207944">
                  <c:v>481.75535859822401</c:v>
                </c:pt>
                <c:pt idx="207945">
                  <c:v>481.75767535349701</c:v>
                </c:pt>
                <c:pt idx="207946">
                  <c:v>481.75999210877097</c:v>
                </c:pt>
                <c:pt idx="207947">
                  <c:v>481.76230886404397</c:v>
                </c:pt>
                <c:pt idx="207948">
                  <c:v>481.764625619318</c:v>
                </c:pt>
                <c:pt idx="207949">
                  <c:v>481.766942374591</c:v>
                </c:pt>
                <c:pt idx="207950">
                  <c:v>481.76925912986502</c:v>
                </c:pt>
                <c:pt idx="207951">
                  <c:v>481.77157588513802</c:v>
                </c:pt>
                <c:pt idx="207952">
                  <c:v>481.77389264041199</c:v>
                </c:pt>
                <c:pt idx="207953">
                  <c:v>481.77620939568499</c:v>
                </c:pt>
                <c:pt idx="207954">
                  <c:v>481.77852615095901</c:v>
                </c:pt>
                <c:pt idx="207955">
                  <c:v>481.78084290623201</c:v>
                </c:pt>
                <c:pt idx="207956">
                  <c:v>481.78315966150598</c:v>
                </c:pt>
                <c:pt idx="207957">
                  <c:v>481.78547641677898</c:v>
                </c:pt>
                <c:pt idx="207958">
                  <c:v>481.787793172053</c:v>
                </c:pt>
                <c:pt idx="207959">
                  <c:v>481.790109927326</c:v>
                </c:pt>
                <c:pt idx="207960">
                  <c:v>481.79242668260002</c:v>
                </c:pt>
                <c:pt idx="207961">
                  <c:v>481.79474343787302</c:v>
                </c:pt>
                <c:pt idx="207962">
                  <c:v>481.79706019314699</c:v>
                </c:pt>
                <c:pt idx="207963">
                  <c:v>481.79937694841999</c:v>
                </c:pt>
                <c:pt idx="207964">
                  <c:v>481.80169370369401</c:v>
                </c:pt>
                <c:pt idx="207965">
                  <c:v>481.80401045896701</c:v>
                </c:pt>
                <c:pt idx="207966">
                  <c:v>481.80632721424098</c:v>
                </c:pt>
                <c:pt idx="207967">
                  <c:v>481.80864396951398</c:v>
                </c:pt>
                <c:pt idx="207968">
                  <c:v>481.810960724788</c:v>
                </c:pt>
                <c:pt idx="207969">
                  <c:v>481.813277480061</c:v>
                </c:pt>
                <c:pt idx="207970">
                  <c:v>481.81559423533503</c:v>
                </c:pt>
                <c:pt idx="207971">
                  <c:v>481.81791099060803</c:v>
                </c:pt>
                <c:pt idx="207972">
                  <c:v>481.82022774588199</c:v>
                </c:pt>
                <c:pt idx="207973">
                  <c:v>481.82254450115499</c:v>
                </c:pt>
                <c:pt idx="207974">
                  <c:v>481.82486125642902</c:v>
                </c:pt>
                <c:pt idx="207975">
                  <c:v>481.82717801170202</c:v>
                </c:pt>
                <c:pt idx="207976">
                  <c:v>481.82949476697598</c:v>
                </c:pt>
                <c:pt idx="207977">
                  <c:v>481.83181152224898</c:v>
                </c:pt>
                <c:pt idx="207978">
                  <c:v>481.83412827752301</c:v>
                </c:pt>
                <c:pt idx="207979">
                  <c:v>481.83644503279601</c:v>
                </c:pt>
                <c:pt idx="207980">
                  <c:v>481.83876178806997</c:v>
                </c:pt>
                <c:pt idx="207981">
                  <c:v>481.84107854334297</c:v>
                </c:pt>
                <c:pt idx="207982">
                  <c:v>481.843395298617</c:v>
                </c:pt>
                <c:pt idx="207983">
                  <c:v>481.84571205389</c:v>
                </c:pt>
                <c:pt idx="207984">
                  <c:v>481.84802880916402</c:v>
                </c:pt>
                <c:pt idx="207985">
                  <c:v>481.85034556443799</c:v>
                </c:pt>
                <c:pt idx="207986">
                  <c:v>481.85266231971099</c:v>
                </c:pt>
                <c:pt idx="207987">
                  <c:v>481.85497907498501</c:v>
                </c:pt>
                <c:pt idx="207988">
                  <c:v>481.85729583025801</c:v>
                </c:pt>
                <c:pt idx="207989">
                  <c:v>481.85961258553198</c:v>
                </c:pt>
                <c:pt idx="207990">
                  <c:v>481.86192934080498</c:v>
                </c:pt>
                <c:pt idx="207991">
                  <c:v>481.864246096079</c:v>
                </c:pt>
                <c:pt idx="207992">
                  <c:v>481.866562851352</c:v>
                </c:pt>
                <c:pt idx="207993">
                  <c:v>481.86887960662602</c:v>
                </c:pt>
                <c:pt idx="207994">
                  <c:v>481.87119636189902</c:v>
                </c:pt>
                <c:pt idx="207995">
                  <c:v>481.87351311717299</c:v>
                </c:pt>
                <c:pt idx="207996">
                  <c:v>481.87582987244599</c:v>
                </c:pt>
                <c:pt idx="207997">
                  <c:v>481.87814662772001</c:v>
                </c:pt>
                <c:pt idx="207998">
                  <c:v>481.88046338299301</c:v>
                </c:pt>
                <c:pt idx="207999">
                  <c:v>481.88278013826698</c:v>
                </c:pt>
                <c:pt idx="208000">
                  <c:v>481.88509689353998</c:v>
                </c:pt>
                <c:pt idx="208001">
                  <c:v>481.887413648814</c:v>
                </c:pt>
                <c:pt idx="208002">
                  <c:v>481.889730404087</c:v>
                </c:pt>
                <c:pt idx="208003">
                  <c:v>481.89204715936103</c:v>
                </c:pt>
                <c:pt idx="208004">
                  <c:v>481.89436391463403</c:v>
                </c:pt>
                <c:pt idx="208005">
                  <c:v>481.89668066990799</c:v>
                </c:pt>
                <c:pt idx="208006">
                  <c:v>481.89899742518099</c:v>
                </c:pt>
                <c:pt idx="208007">
                  <c:v>481.90131418045502</c:v>
                </c:pt>
                <c:pt idx="208008">
                  <c:v>481.90363093572802</c:v>
                </c:pt>
                <c:pt idx="208009">
                  <c:v>481.90594769100198</c:v>
                </c:pt>
                <c:pt idx="208010">
                  <c:v>481.90826444627498</c:v>
                </c:pt>
                <c:pt idx="208011">
                  <c:v>481.91058120154901</c:v>
                </c:pt>
                <c:pt idx="208012">
                  <c:v>481.91289795682201</c:v>
                </c:pt>
                <c:pt idx="208013">
                  <c:v>481.91521471209597</c:v>
                </c:pt>
                <c:pt idx="208014">
                  <c:v>481.91753146736897</c:v>
                </c:pt>
                <c:pt idx="208015">
                  <c:v>481.919848222643</c:v>
                </c:pt>
                <c:pt idx="208016">
                  <c:v>481.922164977916</c:v>
                </c:pt>
                <c:pt idx="208017">
                  <c:v>481.92448173319002</c:v>
                </c:pt>
                <c:pt idx="208018">
                  <c:v>481.92679848846302</c:v>
                </c:pt>
                <c:pt idx="208019">
                  <c:v>481.92911524373699</c:v>
                </c:pt>
                <c:pt idx="208020">
                  <c:v>481.93143199900999</c:v>
                </c:pt>
                <c:pt idx="208021">
                  <c:v>481.93374875428401</c:v>
                </c:pt>
                <c:pt idx="208022">
                  <c:v>481.93606550955701</c:v>
                </c:pt>
                <c:pt idx="208023">
                  <c:v>481.93838226483098</c:v>
                </c:pt>
                <c:pt idx="208024">
                  <c:v>481.94069902010398</c:v>
                </c:pt>
                <c:pt idx="208025">
                  <c:v>481.943015775378</c:v>
                </c:pt>
                <c:pt idx="208026">
                  <c:v>481.945332530651</c:v>
                </c:pt>
                <c:pt idx="208027">
                  <c:v>481.94764928592502</c:v>
                </c:pt>
                <c:pt idx="208028">
                  <c:v>481.94996604119899</c:v>
                </c:pt>
                <c:pt idx="208029">
                  <c:v>481.95228279647199</c:v>
                </c:pt>
                <c:pt idx="208030">
                  <c:v>481.95459955174601</c:v>
                </c:pt>
                <c:pt idx="208031">
                  <c:v>481.95691630701901</c:v>
                </c:pt>
                <c:pt idx="208032">
                  <c:v>481.95923306229298</c:v>
                </c:pt>
                <c:pt idx="208033">
                  <c:v>481.96154981756598</c:v>
                </c:pt>
                <c:pt idx="208034">
                  <c:v>481.96386657284</c:v>
                </c:pt>
                <c:pt idx="208035">
                  <c:v>481.966183328113</c:v>
                </c:pt>
                <c:pt idx="208036">
                  <c:v>481.96850008338703</c:v>
                </c:pt>
                <c:pt idx="208037">
                  <c:v>481.97081683866003</c:v>
                </c:pt>
                <c:pt idx="208038">
                  <c:v>481.97313359393399</c:v>
                </c:pt>
                <c:pt idx="208039">
                  <c:v>481.97545034920699</c:v>
                </c:pt>
                <c:pt idx="208040">
                  <c:v>481.97776710448102</c:v>
                </c:pt>
                <c:pt idx="208041">
                  <c:v>481.98008385975402</c:v>
                </c:pt>
                <c:pt idx="208042">
                  <c:v>481.98240061502798</c:v>
                </c:pt>
                <c:pt idx="208043">
                  <c:v>481.98471737030098</c:v>
                </c:pt>
                <c:pt idx="208044">
                  <c:v>481.98703412557501</c:v>
                </c:pt>
                <c:pt idx="208045">
                  <c:v>481.98935088084801</c:v>
                </c:pt>
                <c:pt idx="208046">
                  <c:v>481.99166763612197</c:v>
                </c:pt>
                <c:pt idx="208047">
                  <c:v>481.99398439139497</c:v>
                </c:pt>
                <c:pt idx="208048">
                  <c:v>481.996301146669</c:v>
                </c:pt>
                <c:pt idx="208049">
                  <c:v>481.998617901942</c:v>
                </c:pt>
                <c:pt idx="208050">
                  <c:v>482.00093465721602</c:v>
                </c:pt>
                <c:pt idx="208051">
                  <c:v>482.00325141248902</c:v>
                </c:pt>
                <c:pt idx="208052">
                  <c:v>482.00556816776299</c:v>
                </c:pt>
                <c:pt idx="208053">
                  <c:v>482.00788492303599</c:v>
                </c:pt>
                <c:pt idx="208054">
                  <c:v>482.01020167831001</c:v>
                </c:pt>
                <c:pt idx="208055">
                  <c:v>482.01251843358301</c:v>
                </c:pt>
                <c:pt idx="208056">
                  <c:v>482.01483518885698</c:v>
                </c:pt>
                <c:pt idx="208057">
                  <c:v>482.01715194412998</c:v>
                </c:pt>
                <c:pt idx="208058">
                  <c:v>482.019468699404</c:v>
                </c:pt>
                <c:pt idx="208059">
                  <c:v>482.021785454677</c:v>
                </c:pt>
                <c:pt idx="208060">
                  <c:v>482.02410220995102</c:v>
                </c:pt>
                <c:pt idx="208061">
                  <c:v>482.02641896522402</c:v>
                </c:pt>
                <c:pt idx="208062">
                  <c:v>482.02873572049799</c:v>
                </c:pt>
                <c:pt idx="208063">
                  <c:v>482.03105247577099</c:v>
                </c:pt>
                <c:pt idx="208064">
                  <c:v>482.03336923104501</c:v>
                </c:pt>
                <c:pt idx="208065">
                  <c:v>482.03568598631801</c:v>
                </c:pt>
                <c:pt idx="208066">
                  <c:v>482.03800274159198</c:v>
                </c:pt>
                <c:pt idx="208067">
                  <c:v>482.04031949686498</c:v>
                </c:pt>
                <c:pt idx="208068">
                  <c:v>482.042636252139</c:v>
                </c:pt>
                <c:pt idx="208069">
                  <c:v>482.044953007412</c:v>
                </c:pt>
                <c:pt idx="208070">
                  <c:v>482.04726976268603</c:v>
                </c:pt>
                <c:pt idx="208071">
                  <c:v>482.04958651795999</c:v>
                </c:pt>
                <c:pt idx="208072">
                  <c:v>482.05190327323299</c:v>
                </c:pt>
                <c:pt idx="208073">
                  <c:v>482.05422002850702</c:v>
                </c:pt>
                <c:pt idx="208074">
                  <c:v>482.05653678378002</c:v>
                </c:pt>
                <c:pt idx="208075">
                  <c:v>482.05885353905398</c:v>
                </c:pt>
                <c:pt idx="208076">
                  <c:v>482.06117029432698</c:v>
                </c:pt>
                <c:pt idx="208077">
                  <c:v>482.06348704960101</c:v>
                </c:pt>
                <c:pt idx="208078">
                  <c:v>482.06580380487401</c:v>
                </c:pt>
                <c:pt idx="208079">
                  <c:v>482.06812056014797</c:v>
                </c:pt>
                <c:pt idx="208080">
                  <c:v>482.07043731542097</c:v>
                </c:pt>
                <c:pt idx="208081">
                  <c:v>482.072754070695</c:v>
                </c:pt>
                <c:pt idx="208082">
                  <c:v>482.075070825968</c:v>
                </c:pt>
                <c:pt idx="208083">
                  <c:v>482.07738758124202</c:v>
                </c:pt>
                <c:pt idx="208084">
                  <c:v>482.07970433651502</c:v>
                </c:pt>
                <c:pt idx="208085">
                  <c:v>482.08202109178899</c:v>
                </c:pt>
                <c:pt idx="208086">
                  <c:v>482.08433784706199</c:v>
                </c:pt>
                <c:pt idx="208087">
                  <c:v>482.08665460233601</c:v>
                </c:pt>
                <c:pt idx="208088">
                  <c:v>482.08897135760901</c:v>
                </c:pt>
                <c:pt idx="208089">
                  <c:v>482.09128811288298</c:v>
                </c:pt>
                <c:pt idx="208090">
                  <c:v>482.09360486815598</c:v>
                </c:pt>
                <c:pt idx="208091">
                  <c:v>482.09592162343</c:v>
                </c:pt>
                <c:pt idx="208092">
                  <c:v>482.098238378703</c:v>
                </c:pt>
                <c:pt idx="208093">
                  <c:v>482.10055513397702</c:v>
                </c:pt>
                <c:pt idx="208094">
                  <c:v>482.10287188925003</c:v>
                </c:pt>
                <c:pt idx="208095">
                  <c:v>482.10518864452399</c:v>
                </c:pt>
                <c:pt idx="208096">
                  <c:v>482.10750539979699</c:v>
                </c:pt>
                <c:pt idx="208097">
                  <c:v>482.10982215507102</c:v>
                </c:pt>
                <c:pt idx="208098">
                  <c:v>482.11213891034402</c:v>
                </c:pt>
                <c:pt idx="208099">
                  <c:v>482.11445566561798</c:v>
                </c:pt>
                <c:pt idx="208100">
                  <c:v>482.11677242089098</c:v>
                </c:pt>
                <c:pt idx="208101">
                  <c:v>482.11908917616501</c:v>
                </c:pt>
                <c:pt idx="208102">
                  <c:v>482.12140593143801</c:v>
                </c:pt>
                <c:pt idx="208103">
                  <c:v>482.12372268671197</c:v>
                </c:pt>
                <c:pt idx="208104">
                  <c:v>482.12603944198497</c:v>
                </c:pt>
                <c:pt idx="208105">
                  <c:v>482.128356197259</c:v>
                </c:pt>
                <c:pt idx="208106">
                  <c:v>482.130672952532</c:v>
                </c:pt>
                <c:pt idx="208107">
                  <c:v>482.13298970780602</c:v>
                </c:pt>
                <c:pt idx="208108">
                  <c:v>482.13530646307902</c:v>
                </c:pt>
                <c:pt idx="208109">
                  <c:v>482.13762321835299</c:v>
                </c:pt>
                <c:pt idx="208110">
                  <c:v>482.13993997362599</c:v>
                </c:pt>
                <c:pt idx="208111">
                  <c:v>482.14225672890001</c:v>
                </c:pt>
                <c:pt idx="208112">
                  <c:v>482.14457348417301</c:v>
                </c:pt>
                <c:pt idx="208113">
                  <c:v>482.14689023944698</c:v>
                </c:pt>
                <c:pt idx="208114">
                  <c:v>482.149206994721</c:v>
                </c:pt>
                <c:pt idx="208115">
                  <c:v>482.151523749994</c:v>
                </c:pt>
                <c:pt idx="208116">
                  <c:v>482.15384050526802</c:v>
                </c:pt>
                <c:pt idx="208117">
                  <c:v>482.15615726054102</c:v>
                </c:pt>
                <c:pt idx="208118">
                  <c:v>482.15847401581499</c:v>
                </c:pt>
                <c:pt idx="208119">
                  <c:v>482.16079077108799</c:v>
                </c:pt>
                <c:pt idx="208120">
                  <c:v>482.16310752636201</c:v>
                </c:pt>
                <c:pt idx="208121">
                  <c:v>482.16542428163501</c:v>
                </c:pt>
                <c:pt idx="208122">
                  <c:v>482.16774103690898</c:v>
                </c:pt>
                <c:pt idx="208123">
                  <c:v>482.17005779218198</c:v>
                </c:pt>
                <c:pt idx="208124">
                  <c:v>482.172374547456</c:v>
                </c:pt>
                <c:pt idx="208125">
                  <c:v>482.174691302729</c:v>
                </c:pt>
                <c:pt idx="208126">
                  <c:v>482.17700805800303</c:v>
                </c:pt>
                <c:pt idx="208127">
                  <c:v>482.17932481327603</c:v>
                </c:pt>
                <c:pt idx="208128">
                  <c:v>482.18164156854999</c:v>
                </c:pt>
                <c:pt idx="208129">
                  <c:v>482.18395832382299</c:v>
                </c:pt>
                <c:pt idx="208130">
                  <c:v>482.18627507909702</c:v>
                </c:pt>
                <c:pt idx="208131">
                  <c:v>482.18859183437002</c:v>
                </c:pt>
                <c:pt idx="208132">
                  <c:v>482.19090858964398</c:v>
                </c:pt>
                <c:pt idx="208133">
                  <c:v>482.19322534491698</c:v>
                </c:pt>
                <c:pt idx="208134">
                  <c:v>482.19554210019101</c:v>
                </c:pt>
                <c:pt idx="208135">
                  <c:v>482.19785885546401</c:v>
                </c:pt>
                <c:pt idx="208136">
                  <c:v>482.20017561073797</c:v>
                </c:pt>
                <c:pt idx="208137">
                  <c:v>482.20249236601097</c:v>
                </c:pt>
                <c:pt idx="208138">
                  <c:v>482.204809121285</c:v>
                </c:pt>
                <c:pt idx="208139">
                  <c:v>482.207125876558</c:v>
                </c:pt>
                <c:pt idx="208140">
                  <c:v>482.20944263183202</c:v>
                </c:pt>
                <c:pt idx="208141">
                  <c:v>482.21175938710502</c:v>
                </c:pt>
                <c:pt idx="208142">
                  <c:v>482.21407614237899</c:v>
                </c:pt>
                <c:pt idx="208143">
                  <c:v>482.21639289765199</c:v>
                </c:pt>
                <c:pt idx="208144">
                  <c:v>482.21870965292601</c:v>
                </c:pt>
                <c:pt idx="208145">
                  <c:v>482.22102640819901</c:v>
                </c:pt>
                <c:pt idx="208146">
                  <c:v>482.22334316347298</c:v>
                </c:pt>
                <c:pt idx="208147">
                  <c:v>482.22565991874598</c:v>
                </c:pt>
                <c:pt idx="208148">
                  <c:v>482.22797667402</c:v>
                </c:pt>
                <c:pt idx="208149">
                  <c:v>482.230293429293</c:v>
                </c:pt>
                <c:pt idx="208150">
                  <c:v>482.23261018456702</c:v>
                </c:pt>
                <c:pt idx="208151">
                  <c:v>482.23492693984002</c:v>
                </c:pt>
                <c:pt idx="208152">
                  <c:v>482.23724369511399</c:v>
                </c:pt>
                <c:pt idx="208153">
                  <c:v>482.23956045038699</c:v>
                </c:pt>
                <c:pt idx="208154">
                  <c:v>482.24187720566101</c:v>
                </c:pt>
                <c:pt idx="208155">
                  <c:v>482.24419396093401</c:v>
                </c:pt>
                <c:pt idx="208156">
                  <c:v>482.24651071620798</c:v>
                </c:pt>
                <c:pt idx="208157">
                  <c:v>482.248827471482</c:v>
                </c:pt>
                <c:pt idx="208158">
                  <c:v>482.251144226755</c:v>
                </c:pt>
                <c:pt idx="208159">
                  <c:v>482.25346098202903</c:v>
                </c:pt>
                <c:pt idx="208160">
                  <c:v>482.25577773730203</c:v>
                </c:pt>
                <c:pt idx="208161">
                  <c:v>482.25809449257599</c:v>
                </c:pt>
                <c:pt idx="208162">
                  <c:v>482.26041124784899</c:v>
                </c:pt>
                <c:pt idx="208163">
                  <c:v>482.26272800312302</c:v>
                </c:pt>
                <c:pt idx="208164">
                  <c:v>482.26504475839602</c:v>
                </c:pt>
                <c:pt idx="208165">
                  <c:v>482.26736151366998</c:v>
                </c:pt>
                <c:pt idx="208166">
                  <c:v>482.26967826894298</c:v>
                </c:pt>
                <c:pt idx="208167">
                  <c:v>482.27199502421701</c:v>
                </c:pt>
                <c:pt idx="208168">
                  <c:v>482.27431177949001</c:v>
                </c:pt>
                <c:pt idx="208169">
                  <c:v>482.27662853476397</c:v>
                </c:pt>
                <c:pt idx="208170">
                  <c:v>482.27894529003697</c:v>
                </c:pt>
                <c:pt idx="208171">
                  <c:v>482.281262045311</c:v>
                </c:pt>
                <c:pt idx="208172">
                  <c:v>482.283578800584</c:v>
                </c:pt>
                <c:pt idx="208173">
                  <c:v>482.28589555585802</c:v>
                </c:pt>
                <c:pt idx="208174">
                  <c:v>482.28821231113102</c:v>
                </c:pt>
                <c:pt idx="208175">
                  <c:v>482.29052906640499</c:v>
                </c:pt>
                <c:pt idx="208176">
                  <c:v>482.29284582167799</c:v>
                </c:pt>
                <c:pt idx="208177">
                  <c:v>482.29516257695201</c:v>
                </c:pt>
                <c:pt idx="208178">
                  <c:v>482.29747933222501</c:v>
                </c:pt>
                <c:pt idx="208179">
                  <c:v>482.29979608749898</c:v>
                </c:pt>
                <c:pt idx="208180">
                  <c:v>482.30211284277198</c:v>
                </c:pt>
                <c:pt idx="208181">
                  <c:v>482.304429598046</c:v>
                </c:pt>
                <c:pt idx="208182">
                  <c:v>482.306746353319</c:v>
                </c:pt>
                <c:pt idx="208183">
                  <c:v>482.30906310859302</c:v>
                </c:pt>
                <c:pt idx="208184">
                  <c:v>482.31137986386602</c:v>
                </c:pt>
                <c:pt idx="208185">
                  <c:v>482.31369661913999</c:v>
                </c:pt>
                <c:pt idx="208186">
                  <c:v>482.31601337441299</c:v>
                </c:pt>
                <c:pt idx="208187">
                  <c:v>482.31833012968701</c:v>
                </c:pt>
                <c:pt idx="208188">
                  <c:v>482.32064688496001</c:v>
                </c:pt>
                <c:pt idx="208189">
                  <c:v>482.32296364023398</c:v>
                </c:pt>
                <c:pt idx="208190">
                  <c:v>482.32528039550698</c:v>
                </c:pt>
                <c:pt idx="208191">
                  <c:v>482.327597150781</c:v>
                </c:pt>
                <c:pt idx="208192">
                  <c:v>482.329913906054</c:v>
                </c:pt>
                <c:pt idx="208193">
                  <c:v>482.33223066132803</c:v>
                </c:pt>
                <c:pt idx="208194">
                  <c:v>482.33454741660103</c:v>
                </c:pt>
                <c:pt idx="208195">
                  <c:v>482.33686417187499</c:v>
                </c:pt>
                <c:pt idx="208196">
                  <c:v>482.33918092714799</c:v>
                </c:pt>
                <c:pt idx="208197">
                  <c:v>482.34149768242202</c:v>
                </c:pt>
                <c:pt idx="208198">
                  <c:v>482.34381443769502</c:v>
                </c:pt>
                <c:pt idx="208199">
                  <c:v>482.34613119296898</c:v>
                </c:pt>
                <c:pt idx="208200">
                  <c:v>482.34844794824301</c:v>
                </c:pt>
                <c:pt idx="208201">
                  <c:v>482.35076470351601</c:v>
                </c:pt>
                <c:pt idx="208202">
                  <c:v>482.35308145878997</c:v>
                </c:pt>
                <c:pt idx="208203">
                  <c:v>482.35539821406297</c:v>
                </c:pt>
                <c:pt idx="208204">
                  <c:v>482.357714969337</c:v>
                </c:pt>
                <c:pt idx="208205">
                  <c:v>482.36003172461</c:v>
                </c:pt>
                <c:pt idx="208206">
                  <c:v>482.36234847988402</c:v>
                </c:pt>
                <c:pt idx="208207">
                  <c:v>482.36466523515702</c:v>
                </c:pt>
                <c:pt idx="208208">
                  <c:v>482.36698199043099</c:v>
                </c:pt>
                <c:pt idx="208209">
                  <c:v>482.36929874570399</c:v>
                </c:pt>
                <c:pt idx="208210">
                  <c:v>482.37161550097801</c:v>
                </c:pt>
                <c:pt idx="208211">
                  <c:v>482.37393225625101</c:v>
                </c:pt>
                <c:pt idx="208212">
                  <c:v>482.37624901152498</c:v>
                </c:pt>
                <c:pt idx="208213">
                  <c:v>482.37856576679798</c:v>
                </c:pt>
                <c:pt idx="208214">
                  <c:v>482.380882522072</c:v>
                </c:pt>
                <c:pt idx="208215">
                  <c:v>482.383199277345</c:v>
                </c:pt>
                <c:pt idx="208216">
                  <c:v>482.38551603261902</c:v>
                </c:pt>
                <c:pt idx="208217">
                  <c:v>482.38783278789202</c:v>
                </c:pt>
                <c:pt idx="208218">
                  <c:v>482.39014954316599</c:v>
                </c:pt>
                <c:pt idx="208219">
                  <c:v>482.39246629843899</c:v>
                </c:pt>
                <c:pt idx="208220">
                  <c:v>482.39478305371301</c:v>
                </c:pt>
                <c:pt idx="208221">
                  <c:v>482.39709980898601</c:v>
                </c:pt>
                <c:pt idx="208222">
                  <c:v>482.39941656425998</c:v>
                </c:pt>
                <c:pt idx="208223">
                  <c:v>482.40173331953298</c:v>
                </c:pt>
                <c:pt idx="208224">
                  <c:v>482.404050074807</c:v>
                </c:pt>
                <c:pt idx="208225">
                  <c:v>482.40636683008</c:v>
                </c:pt>
                <c:pt idx="208226">
                  <c:v>482.40868358535403</c:v>
                </c:pt>
                <c:pt idx="208227">
                  <c:v>482.41100034062703</c:v>
                </c:pt>
                <c:pt idx="208228">
                  <c:v>482.41331709590099</c:v>
                </c:pt>
                <c:pt idx="208229">
                  <c:v>482.41563385117399</c:v>
                </c:pt>
                <c:pt idx="208230">
                  <c:v>482.41795060644802</c:v>
                </c:pt>
                <c:pt idx="208231">
                  <c:v>482.42026736172102</c:v>
                </c:pt>
                <c:pt idx="208232">
                  <c:v>482.42258411699498</c:v>
                </c:pt>
                <c:pt idx="208233">
                  <c:v>482.42490087226798</c:v>
                </c:pt>
                <c:pt idx="208234">
                  <c:v>482.42721762754201</c:v>
                </c:pt>
                <c:pt idx="208235">
                  <c:v>482.42953438281501</c:v>
                </c:pt>
                <c:pt idx="208236">
                  <c:v>482.43185113808897</c:v>
                </c:pt>
                <c:pt idx="208237">
                  <c:v>482.43416789336197</c:v>
                </c:pt>
                <c:pt idx="208238">
                  <c:v>482.436484648636</c:v>
                </c:pt>
                <c:pt idx="208239">
                  <c:v>482.438801403909</c:v>
                </c:pt>
                <c:pt idx="208240">
                  <c:v>482.44111815918302</c:v>
                </c:pt>
                <c:pt idx="208241">
                  <c:v>482.44343491445699</c:v>
                </c:pt>
                <c:pt idx="208242">
                  <c:v>482.44575166972999</c:v>
                </c:pt>
                <c:pt idx="208243">
                  <c:v>482.44806842500401</c:v>
                </c:pt>
                <c:pt idx="208244">
                  <c:v>482.45038518027701</c:v>
                </c:pt>
                <c:pt idx="208245">
                  <c:v>482.45270193555098</c:v>
                </c:pt>
                <c:pt idx="208246">
                  <c:v>482.45501869082398</c:v>
                </c:pt>
                <c:pt idx="208247">
                  <c:v>482.457335446098</c:v>
                </c:pt>
                <c:pt idx="208248">
                  <c:v>482.459652201371</c:v>
                </c:pt>
                <c:pt idx="208249">
                  <c:v>482.46196895664502</c:v>
                </c:pt>
                <c:pt idx="208250">
                  <c:v>482.46428571191802</c:v>
                </c:pt>
                <c:pt idx="208251">
                  <c:v>482.46660246719199</c:v>
                </c:pt>
                <c:pt idx="208252">
                  <c:v>482.46891922246499</c:v>
                </c:pt>
                <c:pt idx="208253">
                  <c:v>482.47123597773901</c:v>
                </c:pt>
                <c:pt idx="208254">
                  <c:v>482.47355273301201</c:v>
                </c:pt>
                <c:pt idx="208255">
                  <c:v>482.47586948828598</c:v>
                </c:pt>
                <c:pt idx="208256">
                  <c:v>482.47818624355898</c:v>
                </c:pt>
                <c:pt idx="208257">
                  <c:v>482.480502998833</c:v>
                </c:pt>
                <c:pt idx="208258">
                  <c:v>482.482819754106</c:v>
                </c:pt>
                <c:pt idx="208259">
                  <c:v>482.48513650938003</c:v>
                </c:pt>
                <c:pt idx="208260">
                  <c:v>482.48745326465303</c:v>
                </c:pt>
                <c:pt idx="208261">
                  <c:v>482.48977001992699</c:v>
                </c:pt>
                <c:pt idx="208262">
                  <c:v>482.49208677519999</c:v>
                </c:pt>
                <c:pt idx="208263">
                  <c:v>482.49440353047402</c:v>
                </c:pt>
                <c:pt idx="208264">
                  <c:v>482.49672028574702</c:v>
                </c:pt>
                <c:pt idx="208265">
                  <c:v>482.49903704102098</c:v>
                </c:pt>
                <c:pt idx="208266">
                  <c:v>482.50135379629398</c:v>
                </c:pt>
                <c:pt idx="208267">
                  <c:v>482.50367055156801</c:v>
                </c:pt>
                <c:pt idx="208268">
                  <c:v>482.50598730684101</c:v>
                </c:pt>
                <c:pt idx="208269">
                  <c:v>482.50830406211497</c:v>
                </c:pt>
                <c:pt idx="208270">
                  <c:v>482.51062081738797</c:v>
                </c:pt>
                <c:pt idx="208271">
                  <c:v>482.512937572662</c:v>
                </c:pt>
                <c:pt idx="208272">
                  <c:v>482.515254327935</c:v>
                </c:pt>
                <c:pt idx="208273">
                  <c:v>482.51757108320902</c:v>
                </c:pt>
                <c:pt idx="208274">
                  <c:v>482.51988783848202</c:v>
                </c:pt>
                <c:pt idx="208275">
                  <c:v>482.52220459375599</c:v>
                </c:pt>
                <c:pt idx="208276">
                  <c:v>482.52452134902899</c:v>
                </c:pt>
                <c:pt idx="208277">
                  <c:v>482.52683810430301</c:v>
                </c:pt>
                <c:pt idx="208278">
                  <c:v>482.52915485957601</c:v>
                </c:pt>
                <c:pt idx="208279">
                  <c:v>482.53147161484998</c:v>
                </c:pt>
                <c:pt idx="208280">
                  <c:v>482.53378837012298</c:v>
                </c:pt>
                <c:pt idx="208281">
                  <c:v>482.536105125397</c:v>
                </c:pt>
                <c:pt idx="208282">
                  <c:v>482.53842188067</c:v>
                </c:pt>
                <c:pt idx="208283">
                  <c:v>482.54073863594402</c:v>
                </c:pt>
                <c:pt idx="208284">
                  <c:v>482.54305539121799</c:v>
                </c:pt>
                <c:pt idx="208285">
                  <c:v>482.54537214649099</c:v>
                </c:pt>
                <c:pt idx="208286">
                  <c:v>482.54768890176501</c:v>
                </c:pt>
                <c:pt idx="208287">
                  <c:v>482.55000565703801</c:v>
                </c:pt>
                <c:pt idx="208288">
                  <c:v>482.55232241231198</c:v>
                </c:pt>
                <c:pt idx="208289">
                  <c:v>482.55463916758498</c:v>
                </c:pt>
                <c:pt idx="208290">
                  <c:v>482.556955922859</c:v>
                </c:pt>
                <c:pt idx="208291">
                  <c:v>482.559272678132</c:v>
                </c:pt>
                <c:pt idx="208292">
                  <c:v>482.56158943340603</c:v>
                </c:pt>
                <c:pt idx="208293">
                  <c:v>482.56390618867903</c:v>
                </c:pt>
                <c:pt idx="208294">
                  <c:v>482.56622294395299</c:v>
                </c:pt>
                <c:pt idx="208295">
                  <c:v>482.56853969922599</c:v>
                </c:pt>
                <c:pt idx="208296">
                  <c:v>482.57085645450002</c:v>
                </c:pt>
                <c:pt idx="208297">
                  <c:v>482.57317320977302</c:v>
                </c:pt>
                <c:pt idx="208298">
                  <c:v>482.57548996504698</c:v>
                </c:pt>
                <c:pt idx="208299">
                  <c:v>482.57780672031998</c:v>
                </c:pt>
                <c:pt idx="208300">
                  <c:v>482.58012347559401</c:v>
                </c:pt>
                <c:pt idx="208301">
                  <c:v>482.58244023086701</c:v>
                </c:pt>
                <c:pt idx="208302">
                  <c:v>482.58475698614097</c:v>
                </c:pt>
                <c:pt idx="208303">
                  <c:v>482.58707374141397</c:v>
                </c:pt>
                <c:pt idx="208304">
                  <c:v>482.589390496688</c:v>
                </c:pt>
                <c:pt idx="208305">
                  <c:v>482.591707251961</c:v>
                </c:pt>
                <c:pt idx="208306">
                  <c:v>482.59402400723502</c:v>
                </c:pt>
                <c:pt idx="208307">
                  <c:v>482.59634076250802</c:v>
                </c:pt>
                <c:pt idx="208308">
                  <c:v>482.59865751778199</c:v>
                </c:pt>
                <c:pt idx="208309">
                  <c:v>482.60097427305499</c:v>
                </c:pt>
                <c:pt idx="208310">
                  <c:v>482.60329102832901</c:v>
                </c:pt>
                <c:pt idx="208311">
                  <c:v>482.60560778360201</c:v>
                </c:pt>
                <c:pt idx="208312">
                  <c:v>482.60792453887598</c:v>
                </c:pt>
                <c:pt idx="208313">
                  <c:v>482.61024129414898</c:v>
                </c:pt>
                <c:pt idx="208314">
                  <c:v>482.612558049423</c:v>
                </c:pt>
                <c:pt idx="208315">
                  <c:v>482.614874804696</c:v>
                </c:pt>
                <c:pt idx="208316">
                  <c:v>482.61719155997002</c:v>
                </c:pt>
                <c:pt idx="208317">
                  <c:v>482.61950831524302</c:v>
                </c:pt>
                <c:pt idx="208318">
                  <c:v>482.62182507051699</c:v>
                </c:pt>
                <c:pt idx="208319">
                  <c:v>482.62414182578999</c:v>
                </c:pt>
                <c:pt idx="208320">
                  <c:v>482.62645858106401</c:v>
                </c:pt>
                <c:pt idx="208321">
                  <c:v>482.62877533633701</c:v>
                </c:pt>
                <c:pt idx="208322">
                  <c:v>482.63109209161098</c:v>
                </c:pt>
                <c:pt idx="208323">
                  <c:v>482.63340884688398</c:v>
                </c:pt>
                <c:pt idx="208324">
                  <c:v>482.635725602158</c:v>
                </c:pt>
                <c:pt idx="208325">
                  <c:v>482.638042357431</c:v>
                </c:pt>
                <c:pt idx="208326">
                  <c:v>482.64035911270503</c:v>
                </c:pt>
                <c:pt idx="208327">
                  <c:v>482.64267586797899</c:v>
                </c:pt>
                <c:pt idx="208328">
                  <c:v>482.64499262325199</c:v>
                </c:pt>
                <c:pt idx="208329">
                  <c:v>482.64730937852602</c:v>
                </c:pt>
                <c:pt idx="208330">
                  <c:v>482.64962613379902</c:v>
                </c:pt>
                <c:pt idx="208331">
                  <c:v>482.65194288907298</c:v>
                </c:pt>
                <c:pt idx="208332">
                  <c:v>482.65425964434598</c:v>
                </c:pt>
                <c:pt idx="208333">
                  <c:v>482.65657639962001</c:v>
                </c:pt>
                <c:pt idx="208334">
                  <c:v>482.65889315489301</c:v>
                </c:pt>
                <c:pt idx="208335">
                  <c:v>482.66120991016697</c:v>
                </c:pt>
                <c:pt idx="208336">
                  <c:v>482.66352666543997</c:v>
                </c:pt>
                <c:pt idx="208337">
                  <c:v>482.665843420714</c:v>
                </c:pt>
                <c:pt idx="208338">
                  <c:v>482.668160175987</c:v>
                </c:pt>
                <c:pt idx="208339">
                  <c:v>482.67047693126102</c:v>
                </c:pt>
                <c:pt idx="208340">
                  <c:v>482.67279368653402</c:v>
                </c:pt>
                <c:pt idx="208341">
                  <c:v>482.67511044180799</c:v>
                </c:pt>
                <c:pt idx="208342">
                  <c:v>482.67742719708099</c:v>
                </c:pt>
                <c:pt idx="208343">
                  <c:v>482.67974395235501</c:v>
                </c:pt>
                <c:pt idx="208344">
                  <c:v>482.68206070762801</c:v>
                </c:pt>
                <c:pt idx="208345">
                  <c:v>482.68437746290198</c:v>
                </c:pt>
                <c:pt idx="208346">
                  <c:v>482.68669421817498</c:v>
                </c:pt>
                <c:pt idx="208347">
                  <c:v>482.689010973449</c:v>
                </c:pt>
                <c:pt idx="208348">
                  <c:v>482.691327728722</c:v>
                </c:pt>
                <c:pt idx="208349">
                  <c:v>482.69364448399602</c:v>
                </c:pt>
                <c:pt idx="208350">
                  <c:v>482.69596123926902</c:v>
                </c:pt>
                <c:pt idx="208351">
                  <c:v>482.69827799454299</c:v>
                </c:pt>
                <c:pt idx="208352">
                  <c:v>482.70059474981599</c:v>
                </c:pt>
                <c:pt idx="208353">
                  <c:v>482.70291150509001</c:v>
                </c:pt>
                <c:pt idx="208354">
                  <c:v>482.70522826036301</c:v>
                </c:pt>
                <c:pt idx="208355">
                  <c:v>482.70754501563698</c:v>
                </c:pt>
                <c:pt idx="208356">
                  <c:v>482.70986177090998</c:v>
                </c:pt>
                <c:pt idx="208357">
                  <c:v>482.712178526184</c:v>
                </c:pt>
                <c:pt idx="208358">
                  <c:v>482.714495281457</c:v>
                </c:pt>
                <c:pt idx="208359">
                  <c:v>482.71681203673103</c:v>
                </c:pt>
                <c:pt idx="208360">
                  <c:v>482.71912879200403</c:v>
                </c:pt>
                <c:pt idx="208361">
                  <c:v>482.72144554727799</c:v>
                </c:pt>
                <c:pt idx="208362">
                  <c:v>482.72376230255099</c:v>
                </c:pt>
                <c:pt idx="208363">
                  <c:v>482.72607905782502</c:v>
                </c:pt>
                <c:pt idx="208364">
                  <c:v>482.72839581309802</c:v>
                </c:pt>
                <c:pt idx="208365">
                  <c:v>482.73071256837198</c:v>
                </c:pt>
                <c:pt idx="208366">
                  <c:v>482.73302932364498</c:v>
                </c:pt>
                <c:pt idx="208367">
                  <c:v>482.73534607891901</c:v>
                </c:pt>
                <c:pt idx="208368">
                  <c:v>482.73766283419201</c:v>
                </c:pt>
                <c:pt idx="208369">
                  <c:v>482.73997958946597</c:v>
                </c:pt>
                <c:pt idx="208370">
                  <c:v>482.74229634474</c:v>
                </c:pt>
                <c:pt idx="208371">
                  <c:v>482.744613100013</c:v>
                </c:pt>
                <c:pt idx="208372">
                  <c:v>482.74692985528702</c:v>
                </c:pt>
                <c:pt idx="208373">
                  <c:v>482.74924661056002</c:v>
                </c:pt>
                <c:pt idx="208374">
                  <c:v>482.75156336583399</c:v>
                </c:pt>
                <c:pt idx="208375">
                  <c:v>482.75388012110699</c:v>
                </c:pt>
                <c:pt idx="208376">
                  <c:v>482.75619687638101</c:v>
                </c:pt>
                <c:pt idx="208377">
                  <c:v>482.75851363165401</c:v>
                </c:pt>
                <c:pt idx="208378">
                  <c:v>482.76083038692798</c:v>
                </c:pt>
                <c:pt idx="208379">
                  <c:v>482.76314714220098</c:v>
                </c:pt>
                <c:pt idx="208380">
                  <c:v>482.765463897475</c:v>
                </c:pt>
                <c:pt idx="208381">
                  <c:v>482.767780652748</c:v>
                </c:pt>
                <c:pt idx="208382">
                  <c:v>482.77009740802202</c:v>
                </c:pt>
                <c:pt idx="208383">
                  <c:v>482.77241416329502</c:v>
                </c:pt>
                <c:pt idx="208384">
                  <c:v>482.77473091856899</c:v>
                </c:pt>
                <c:pt idx="208385">
                  <c:v>482.77704767384199</c:v>
                </c:pt>
                <c:pt idx="208386">
                  <c:v>482.77936442911601</c:v>
                </c:pt>
                <c:pt idx="208387">
                  <c:v>482.78168118438902</c:v>
                </c:pt>
                <c:pt idx="208388">
                  <c:v>482.78399793966298</c:v>
                </c:pt>
                <c:pt idx="208389">
                  <c:v>482.78631469493598</c:v>
                </c:pt>
                <c:pt idx="208390">
                  <c:v>482.78863145021</c:v>
                </c:pt>
                <c:pt idx="208391">
                  <c:v>482.79094820548301</c:v>
                </c:pt>
                <c:pt idx="208392">
                  <c:v>482.79326496075703</c:v>
                </c:pt>
                <c:pt idx="208393">
                  <c:v>482.79558171602997</c:v>
                </c:pt>
                <c:pt idx="208394">
                  <c:v>482.79789847130399</c:v>
                </c:pt>
                <c:pt idx="208395">
                  <c:v>482.800215226577</c:v>
                </c:pt>
                <c:pt idx="208396">
                  <c:v>482.80253198185102</c:v>
                </c:pt>
                <c:pt idx="208397">
                  <c:v>482.80484873712402</c:v>
                </c:pt>
                <c:pt idx="208398">
                  <c:v>482.80716549239798</c:v>
                </c:pt>
                <c:pt idx="208399">
                  <c:v>482.80948224767099</c:v>
                </c:pt>
                <c:pt idx="208400">
                  <c:v>482.81179900294501</c:v>
                </c:pt>
                <c:pt idx="208401">
                  <c:v>482.81411575821801</c:v>
                </c:pt>
                <c:pt idx="208402">
                  <c:v>482.81643251349197</c:v>
                </c:pt>
                <c:pt idx="208403">
                  <c:v>482.81874926876498</c:v>
                </c:pt>
                <c:pt idx="208404">
                  <c:v>482.821066024039</c:v>
                </c:pt>
                <c:pt idx="208405">
                  <c:v>482.823382779312</c:v>
                </c:pt>
                <c:pt idx="208406">
                  <c:v>482.82569953458602</c:v>
                </c:pt>
                <c:pt idx="208407">
                  <c:v>482.82801628985902</c:v>
                </c:pt>
                <c:pt idx="208408">
                  <c:v>482.83033304513299</c:v>
                </c:pt>
                <c:pt idx="208409">
                  <c:v>482.83264980040599</c:v>
                </c:pt>
                <c:pt idx="208410">
                  <c:v>482.83496655568001</c:v>
                </c:pt>
                <c:pt idx="208411">
                  <c:v>482.83728331095301</c:v>
                </c:pt>
                <c:pt idx="208412">
                  <c:v>482.83960006622698</c:v>
                </c:pt>
                <c:pt idx="208413">
                  <c:v>482.841916821501</c:v>
                </c:pt>
                <c:pt idx="208414">
                  <c:v>482.844233576774</c:v>
                </c:pt>
                <c:pt idx="208415">
                  <c:v>482.84655033204803</c:v>
                </c:pt>
                <c:pt idx="208416">
                  <c:v>482.84886708732103</c:v>
                </c:pt>
                <c:pt idx="208417">
                  <c:v>482.85118384259499</c:v>
                </c:pt>
                <c:pt idx="208418">
                  <c:v>482.85350059786799</c:v>
                </c:pt>
                <c:pt idx="208419">
                  <c:v>482.85581735314202</c:v>
                </c:pt>
                <c:pt idx="208420">
                  <c:v>482.85813410841502</c:v>
                </c:pt>
                <c:pt idx="208421">
                  <c:v>482.86045086368898</c:v>
                </c:pt>
                <c:pt idx="208422">
                  <c:v>482.86276761896198</c:v>
                </c:pt>
                <c:pt idx="208423">
                  <c:v>482.86508437423601</c:v>
                </c:pt>
                <c:pt idx="208424">
                  <c:v>482.86740112950901</c:v>
                </c:pt>
                <c:pt idx="208425">
                  <c:v>482.86971788478297</c:v>
                </c:pt>
                <c:pt idx="208426">
                  <c:v>482.87203464005597</c:v>
                </c:pt>
                <c:pt idx="208427">
                  <c:v>482.87435139533</c:v>
                </c:pt>
                <c:pt idx="208428">
                  <c:v>482.876668150603</c:v>
                </c:pt>
                <c:pt idx="208429">
                  <c:v>482.87898490587702</c:v>
                </c:pt>
                <c:pt idx="208430">
                  <c:v>482.88130166115002</c:v>
                </c:pt>
                <c:pt idx="208431">
                  <c:v>482.88361841642399</c:v>
                </c:pt>
                <c:pt idx="208432">
                  <c:v>482.88593517169699</c:v>
                </c:pt>
                <c:pt idx="208433">
                  <c:v>482.88825192697101</c:v>
                </c:pt>
                <c:pt idx="208434">
                  <c:v>482.89056868224401</c:v>
                </c:pt>
                <c:pt idx="208435">
                  <c:v>482.89288543751798</c:v>
                </c:pt>
                <c:pt idx="208436">
                  <c:v>482.89520219279098</c:v>
                </c:pt>
                <c:pt idx="208437">
                  <c:v>482.897518948065</c:v>
                </c:pt>
                <c:pt idx="208438">
                  <c:v>482.899835703338</c:v>
                </c:pt>
                <c:pt idx="208439">
                  <c:v>482.90215245861202</c:v>
                </c:pt>
                <c:pt idx="208440">
                  <c:v>482.90446921388502</c:v>
                </c:pt>
                <c:pt idx="208441">
                  <c:v>482.90678596915899</c:v>
                </c:pt>
                <c:pt idx="208442">
                  <c:v>482.90910272443199</c:v>
                </c:pt>
                <c:pt idx="208443">
                  <c:v>482.91141947970601</c:v>
                </c:pt>
                <c:pt idx="208444">
                  <c:v>482.91373623497901</c:v>
                </c:pt>
                <c:pt idx="208445">
                  <c:v>482.91605299025298</c:v>
                </c:pt>
                <c:pt idx="208446">
                  <c:v>482.91836974552598</c:v>
                </c:pt>
                <c:pt idx="208447">
                  <c:v>482.9206865008</c:v>
                </c:pt>
                <c:pt idx="208448">
                  <c:v>482.923003256073</c:v>
                </c:pt>
                <c:pt idx="208449">
                  <c:v>482.92532001134703</c:v>
                </c:pt>
                <c:pt idx="208450">
                  <c:v>482.92763676662003</c:v>
                </c:pt>
                <c:pt idx="208451">
                  <c:v>482.92995352189399</c:v>
                </c:pt>
                <c:pt idx="208452">
                  <c:v>482.93227027716699</c:v>
                </c:pt>
                <c:pt idx="208453">
                  <c:v>482.93458703244102</c:v>
                </c:pt>
                <c:pt idx="208454">
                  <c:v>482.93690378771402</c:v>
                </c:pt>
                <c:pt idx="208455">
                  <c:v>482.93922054298798</c:v>
                </c:pt>
                <c:pt idx="208456">
                  <c:v>482.94153729826201</c:v>
                </c:pt>
                <c:pt idx="208457">
                  <c:v>482.94385405353501</c:v>
                </c:pt>
                <c:pt idx="208458">
                  <c:v>482.94617080880897</c:v>
                </c:pt>
                <c:pt idx="208459">
                  <c:v>482.94848756408197</c:v>
                </c:pt>
                <c:pt idx="208460">
                  <c:v>482.950804319356</c:v>
                </c:pt>
                <c:pt idx="208461">
                  <c:v>482.953121074629</c:v>
                </c:pt>
                <c:pt idx="208462">
                  <c:v>482.95543782990302</c:v>
                </c:pt>
                <c:pt idx="208463">
                  <c:v>482.95775458517602</c:v>
                </c:pt>
                <c:pt idx="208464">
                  <c:v>482.96007134044999</c:v>
                </c:pt>
                <c:pt idx="208465">
                  <c:v>482.96238809572299</c:v>
                </c:pt>
                <c:pt idx="208466">
                  <c:v>482.96470485099701</c:v>
                </c:pt>
                <c:pt idx="208467">
                  <c:v>482.96702160627001</c:v>
                </c:pt>
                <c:pt idx="208468">
                  <c:v>482.96933836154398</c:v>
                </c:pt>
                <c:pt idx="208469">
                  <c:v>482.97165511681698</c:v>
                </c:pt>
                <c:pt idx="208470">
                  <c:v>482.973971872091</c:v>
                </c:pt>
                <c:pt idx="208471">
                  <c:v>482.976288627364</c:v>
                </c:pt>
                <c:pt idx="208472">
                  <c:v>482.97860538263802</c:v>
                </c:pt>
                <c:pt idx="208473">
                  <c:v>482.98092213791102</c:v>
                </c:pt>
                <c:pt idx="208474">
                  <c:v>482.98323889318499</c:v>
                </c:pt>
                <c:pt idx="208475">
                  <c:v>482.98555564845799</c:v>
                </c:pt>
                <c:pt idx="208476">
                  <c:v>482.98787240373201</c:v>
                </c:pt>
                <c:pt idx="208477">
                  <c:v>482.99018915900501</c:v>
                </c:pt>
                <c:pt idx="208478">
                  <c:v>482.99250591427898</c:v>
                </c:pt>
                <c:pt idx="208479">
                  <c:v>482.99482266955198</c:v>
                </c:pt>
                <c:pt idx="208480">
                  <c:v>482.997139424826</c:v>
                </c:pt>
                <c:pt idx="208481">
                  <c:v>482.999456180099</c:v>
                </c:pt>
                <c:pt idx="208482">
                  <c:v>483.00177293537303</c:v>
                </c:pt>
                <c:pt idx="208483">
                  <c:v>483.00408969064603</c:v>
                </c:pt>
                <c:pt idx="208484">
                  <c:v>483.00640644591999</c:v>
                </c:pt>
                <c:pt idx="208485">
                  <c:v>483.00872320119299</c:v>
                </c:pt>
                <c:pt idx="208486">
                  <c:v>483.01103995646702</c:v>
                </c:pt>
                <c:pt idx="208487">
                  <c:v>483.01335671174002</c:v>
                </c:pt>
                <c:pt idx="208488">
                  <c:v>483.01567346701398</c:v>
                </c:pt>
                <c:pt idx="208489">
                  <c:v>483.01799022228698</c:v>
                </c:pt>
                <c:pt idx="208490">
                  <c:v>483.02030697756101</c:v>
                </c:pt>
                <c:pt idx="208491">
                  <c:v>483.02262373283401</c:v>
                </c:pt>
                <c:pt idx="208492">
                  <c:v>483.02494048810797</c:v>
                </c:pt>
                <c:pt idx="208493">
                  <c:v>483.02725724338097</c:v>
                </c:pt>
                <c:pt idx="208494">
                  <c:v>483.029573998655</c:v>
                </c:pt>
                <c:pt idx="208495">
                  <c:v>483.031890753928</c:v>
                </c:pt>
                <c:pt idx="208496">
                  <c:v>483.03420750920202</c:v>
                </c:pt>
                <c:pt idx="208497">
                  <c:v>483.03652426447599</c:v>
                </c:pt>
                <c:pt idx="208498">
                  <c:v>483.03884101974899</c:v>
                </c:pt>
                <c:pt idx="208499">
                  <c:v>483.04115777502301</c:v>
                </c:pt>
                <c:pt idx="208500">
                  <c:v>483.04347453029601</c:v>
                </c:pt>
                <c:pt idx="208501">
                  <c:v>483.04579128556998</c:v>
                </c:pt>
                <c:pt idx="208502">
                  <c:v>483.04810804084298</c:v>
                </c:pt>
                <c:pt idx="208503">
                  <c:v>483.050424796117</c:v>
                </c:pt>
                <c:pt idx="208504">
                  <c:v>483.05274155139</c:v>
                </c:pt>
                <c:pt idx="208505">
                  <c:v>483.05505830666402</c:v>
                </c:pt>
                <c:pt idx="208506">
                  <c:v>483.05737506193702</c:v>
                </c:pt>
                <c:pt idx="208507">
                  <c:v>483.05969181721099</c:v>
                </c:pt>
                <c:pt idx="208508">
                  <c:v>483.06200857248399</c:v>
                </c:pt>
                <c:pt idx="208509">
                  <c:v>483.06432532775801</c:v>
                </c:pt>
                <c:pt idx="208510">
                  <c:v>483.06664208303101</c:v>
                </c:pt>
                <c:pt idx="208511">
                  <c:v>483.06895883830498</c:v>
                </c:pt>
                <c:pt idx="208512">
                  <c:v>483.07127559357798</c:v>
                </c:pt>
                <c:pt idx="208513">
                  <c:v>483.073592348852</c:v>
                </c:pt>
                <c:pt idx="208514">
                  <c:v>483.075909104125</c:v>
                </c:pt>
                <c:pt idx="208515">
                  <c:v>483.07822585939903</c:v>
                </c:pt>
                <c:pt idx="208516">
                  <c:v>483.08054261467203</c:v>
                </c:pt>
                <c:pt idx="208517">
                  <c:v>483.08285936994599</c:v>
                </c:pt>
                <c:pt idx="208518">
                  <c:v>483.08517612521899</c:v>
                </c:pt>
                <c:pt idx="208519">
                  <c:v>483.08749288049302</c:v>
                </c:pt>
                <c:pt idx="208520">
                  <c:v>483.08980963576602</c:v>
                </c:pt>
                <c:pt idx="208521">
                  <c:v>483.09212639103998</c:v>
                </c:pt>
                <c:pt idx="208522">
                  <c:v>483.09444314631298</c:v>
                </c:pt>
                <c:pt idx="208523">
                  <c:v>483.09675990158701</c:v>
                </c:pt>
                <c:pt idx="208524">
                  <c:v>483.09907665686001</c:v>
                </c:pt>
                <c:pt idx="208525">
                  <c:v>483.10139341213397</c:v>
                </c:pt>
                <c:pt idx="208526">
                  <c:v>483.10371016740697</c:v>
                </c:pt>
                <c:pt idx="208527">
                  <c:v>483.106026922681</c:v>
                </c:pt>
                <c:pt idx="208528">
                  <c:v>483.108343677954</c:v>
                </c:pt>
                <c:pt idx="208529">
                  <c:v>483.11066043322802</c:v>
                </c:pt>
                <c:pt idx="208530">
                  <c:v>483.11297718850102</c:v>
                </c:pt>
                <c:pt idx="208531">
                  <c:v>483.11529394377499</c:v>
                </c:pt>
                <c:pt idx="208532">
                  <c:v>483.11761069904799</c:v>
                </c:pt>
                <c:pt idx="208533">
                  <c:v>483.11992745432201</c:v>
                </c:pt>
                <c:pt idx="208534">
                  <c:v>483.12224420959501</c:v>
                </c:pt>
                <c:pt idx="208535">
                  <c:v>483.12456096486898</c:v>
                </c:pt>
                <c:pt idx="208536">
                  <c:v>483.12687772014198</c:v>
                </c:pt>
                <c:pt idx="208537">
                  <c:v>483.129194475416</c:v>
                </c:pt>
                <c:pt idx="208538">
                  <c:v>483.131511230689</c:v>
                </c:pt>
                <c:pt idx="208539">
                  <c:v>483.13382798596302</c:v>
                </c:pt>
                <c:pt idx="208540">
                  <c:v>483.13614474123699</c:v>
                </c:pt>
                <c:pt idx="208541">
                  <c:v>483.13846149650999</c:v>
                </c:pt>
                <c:pt idx="208542">
                  <c:v>483.14077825178401</c:v>
                </c:pt>
                <c:pt idx="208543">
                  <c:v>483.14309500705701</c:v>
                </c:pt>
                <c:pt idx="208544">
                  <c:v>483.14541176233098</c:v>
                </c:pt>
                <c:pt idx="208545">
                  <c:v>483.14772851760398</c:v>
                </c:pt>
                <c:pt idx="208546">
                  <c:v>483.150045272878</c:v>
                </c:pt>
                <c:pt idx="208547">
                  <c:v>483.152362028151</c:v>
                </c:pt>
                <c:pt idx="208548">
                  <c:v>483.15467878342503</c:v>
                </c:pt>
                <c:pt idx="208549">
                  <c:v>483.15699553869803</c:v>
                </c:pt>
                <c:pt idx="208550">
                  <c:v>483.15931229397199</c:v>
                </c:pt>
                <c:pt idx="208551">
                  <c:v>483.16162904924499</c:v>
                </c:pt>
                <c:pt idx="208552">
                  <c:v>483.16394580451902</c:v>
                </c:pt>
                <c:pt idx="208553">
                  <c:v>483.16626255979202</c:v>
                </c:pt>
                <c:pt idx="208554">
                  <c:v>483.16857931506598</c:v>
                </c:pt>
                <c:pt idx="208555">
                  <c:v>483.17089607033898</c:v>
                </c:pt>
                <c:pt idx="208556">
                  <c:v>483.17321282561301</c:v>
                </c:pt>
                <c:pt idx="208557">
                  <c:v>483.17552958088601</c:v>
                </c:pt>
                <c:pt idx="208558">
                  <c:v>483.17784633615997</c:v>
                </c:pt>
                <c:pt idx="208559">
                  <c:v>483.18016309143297</c:v>
                </c:pt>
                <c:pt idx="208560">
                  <c:v>483.182479846707</c:v>
                </c:pt>
                <c:pt idx="208561">
                  <c:v>483.18479660198</c:v>
                </c:pt>
                <c:pt idx="208562">
                  <c:v>483.18711335725402</c:v>
                </c:pt>
                <c:pt idx="208563">
                  <c:v>483.18943011252702</c:v>
                </c:pt>
                <c:pt idx="208564">
                  <c:v>483.19174686780099</c:v>
                </c:pt>
                <c:pt idx="208565">
                  <c:v>483.19406362307399</c:v>
                </c:pt>
                <c:pt idx="208566">
                  <c:v>483.19638037834801</c:v>
                </c:pt>
                <c:pt idx="208567">
                  <c:v>483.19869713362101</c:v>
                </c:pt>
                <c:pt idx="208568">
                  <c:v>483.20101388889498</c:v>
                </c:pt>
                <c:pt idx="208569">
                  <c:v>483.20333064416798</c:v>
                </c:pt>
                <c:pt idx="208570">
                  <c:v>483.205647399442</c:v>
                </c:pt>
                <c:pt idx="208571">
                  <c:v>483.207964154715</c:v>
                </c:pt>
                <c:pt idx="208572">
                  <c:v>483.21028090998902</c:v>
                </c:pt>
                <c:pt idx="208573">
                  <c:v>483.21259766526202</c:v>
                </c:pt>
                <c:pt idx="208574">
                  <c:v>483.21491442053599</c:v>
                </c:pt>
                <c:pt idx="208575">
                  <c:v>483.21723117580899</c:v>
                </c:pt>
                <c:pt idx="208576">
                  <c:v>483.21954793108301</c:v>
                </c:pt>
                <c:pt idx="208577">
                  <c:v>483.22186468635601</c:v>
                </c:pt>
                <c:pt idx="208578">
                  <c:v>483.22418144162998</c:v>
                </c:pt>
                <c:pt idx="208579">
                  <c:v>483.22649819690298</c:v>
                </c:pt>
                <c:pt idx="208580">
                  <c:v>483.228814952177</c:v>
                </c:pt>
                <c:pt idx="208581">
                  <c:v>483.23113170745</c:v>
                </c:pt>
                <c:pt idx="208582">
                  <c:v>483.23344846272403</c:v>
                </c:pt>
                <c:pt idx="208583">
                  <c:v>483.23576521799799</c:v>
                </c:pt>
                <c:pt idx="208584">
                  <c:v>483.23808197327099</c:v>
                </c:pt>
                <c:pt idx="208585">
                  <c:v>483.24039872854502</c:v>
                </c:pt>
                <c:pt idx="208586">
                  <c:v>483.24271548381802</c:v>
                </c:pt>
                <c:pt idx="208587">
                  <c:v>483.24503223909198</c:v>
                </c:pt>
                <c:pt idx="208588">
                  <c:v>483.24734899436498</c:v>
                </c:pt>
                <c:pt idx="208589">
                  <c:v>483.24966574963901</c:v>
                </c:pt>
                <c:pt idx="208590">
                  <c:v>483.25198250491201</c:v>
                </c:pt>
                <c:pt idx="208591">
                  <c:v>483.25429926018597</c:v>
                </c:pt>
                <c:pt idx="208592">
                  <c:v>483.25661601545897</c:v>
                </c:pt>
                <c:pt idx="208593">
                  <c:v>483.258932770733</c:v>
                </c:pt>
                <c:pt idx="208594">
                  <c:v>483.261249526006</c:v>
                </c:pt>
                <c:pt idx="208595">
                  <c:v>483.26356628128002</c:v>
                </c:pt>
                <c:pt idx="208596">
                  <c:v>483.26588303655302</c:v>
                </c:pt>
                <c:pt idx="208597">
                  <c:v>483.26819979182699</c:v>
                </c:pt>
                <c:pt idx="208598">
                  <c:v>483.27051654709999</c:v>
                </c:pt>
                <c:pt idx="208599">
                  <c:v>483.27283330237401</c:v>
                </c:pt>
                <c:pt idx="208600">
                  <c:v>483.27515005764701</c:v>
                </c:pt>
                <c:pt idx="208601">
                  <c:v>483.27746681292098</c:v>
                </c:pt>
                <c:pt idx="208602">
                  <c:v>483.27978356819398</c:v>
                </c:pt>
                <c:pt idx="208603">
                  <c:v>483.282100323468</c:v>
                </c:pt>
                <c:pt idx="208604">
                  <c:v>483.284417078741</c:v>
                </c:pt>
                <c:pt idx="208605">
                  <c:v>483.28673383401502</c:v>
                </c:pt>
                <c:pt idx="208606">
                  <c:v>483.28905058928802</c:v>
                </c:pt>
                <c:pt idx="208607">
                  <c:v>483.29136734456199</c:v>
                </c:pt>
                <c:pt idx="208608">
                  <c:v>483.29368409983499</c:v>
                </c:pt>
                <c:pt idx="208609">
                  <c:v>483.29600085510901</c:v>
                </c:pt>
                <c:pt idx="208610">
                  <c:v>483.29831761038201</c:v>
                </c:pt>
                <c:pt idx="208611">
                  <c:v>483.30063436565598</c:v>
                </c:pt>
                <c:pt idx="208612">
                  <c:v>483.30295112092898</c:v>
                </c:pt>
                <c:pt idx="208613">
                  <c:v>483.305267876203</c:v>
                </c:pt>
                <c:pt idx="208614">
                  <c:v>483.307584631476</c:v>
                </c:pt>
                <c:pt idx="208615">
                  <c:v>483.30990138675003</c:v>
                </c:pt>
                <c:pt idx="208616">
                  <c:v>483.31221814202303</c:v>
                </c:pt>
                <c:pt idx="208617">
                  <c:v>483.31453489729699</c:v>
                </c:pt>
                <c:pt idx="208618">
                  <c:v>483.31685165256999</c:v>
                </c:pt>
                <c:pt idx="208619">
                  <c:v>483.31916840784402</c:v>
                </c:pt>
                <c:pt idx="208620">
                  <c:v>483.32148516311702</c:v>
                </c:pt>
                <c:pt idx="208621">
                  <c:v>483.32380191839098</c:v>
                </c:pt>
                <c:pt idx="208622">
                  <c:v>483.32611867366398</c:v>
                </c:pt>
                <c:pt idx="208623">
                  <c:v>483.32843542893801</c:v>
                </c:pt>
                <c:pt idx="208624">
                  <c:v>483.33075218421101</c:v>
                </c:pt>
                <c:pt idx="208625">
                  <c:v>483.33306893948497</c:v>
                </c:pt>
                <c:pt idx="208626">
                  <c:v>483.335385694759</c:v>
                </c:pt>
                <c:pt idx="208627">
                  <c:v>483.337702450032</c:v>
                </c:pt>
                <c:pt idx="208628">
                  <c:v>483.34001920530602</c:v>
                </c:pt>
                <c:pt idx="208629">
                  <c:v>483.34233596057902</c:v>
                </c:pt>
                <c:pt idx="208630">
                  <c:v>483.34465271585299</c:v>
                </c:pt>
                <c:pt idx="208631">
                  <c:v>483.34696947112599</c:v>
                </c:pt>
                <c:pt idx="208632">
                  <c:v>483.34928622640001</c:v>
                </c:pt>
                <c:pt idx="208633">
                  <c:v>483.35160298167301</c:v>
                </c:pt>
                <c:pt idx="208634">
                  <c:v>483.35391973694698</c:v>
                </c:pt>
                <c:pt idx="208635">
                  <c:v>483.35623649221998</c:v>
                </c:pt>
                <c:pt idx="208636">
                  <c:v>483.358553247494</c:v>
                </c:pt>
                <c:pt idx="208637">
                  <c:v>483.360870002767</c:v>
                </c:pt>
                <c:pt idx="208638">
                  <c:v>483.36318675804102</c:v>
                </c:pt>
                <c:pt idx="208639">
                  <c:v>483.36550351331402</c:v>
                </c:pt>
                <c:pt idx="208640">
                  <c:v>483.36782026858799</c:v>
                </c:pt>
                <c:pt idx="208641">
                  <c:v>483.37013702386099</c:v>
                </c:pt>
                <c:pt idx="208642">
                  <c:v>483.37245377913501</c:v>
                </c:pt>
                <c:pt idx="208643">
                  <c:v>483.37477053440801</c:v>
                </c:pt>
                <c:pt idx="208644">
                  <c:v>483.37708728968198</c:v>
                </c:pt>
                <c:pt idx="208645">
                  <c:v>483.37940404495498</c:v>
                </c:pt>
                <c:pt idx="208646">
                  <c:v>483.381720800229</c:v>
                </c:pt>
                <c:pt idx="208647">
                  <c:v>483.384037555502</c:v>
                </c:pt>
                <c:pt idx="208648">
                  <c:v>483.38635431077603</c:v>
                </c:pt>
                <c:pt idx="208649">
                  <c:v>483.38867106604903</c:v>
                </c:pt>
                <c:pt idx="208650">
                  <c:v>483.39098782132299</c:v>
                </c:pt>
                <c:pt idx="208651">
                  <c:v>483.39330457659599</c:v>
                </c:pt>
                <c:pt idx="208652">
                  <c:v>483.39562133187002</c:v>
                </c:pt>
                <c:pt idx="208653">
                  <c:v>483.39793808714302</c:v>
                </c:pt>
                <c:pt idx="208654">
                  <c:v>483.40025484241698</c:v>
                </c:pt>
                <c:pt idx="208655">
                  <c:v>483.40257159768998</c:v>
                </c:pt>
                <c:pt idx="208656">
                  <c:v>483.40488835296401</c:v>
                </c:pt>
                <c:pt idx="208657">
                  <c:v>483.40720510823701</c:v>
                </c:pt>
                <c:pt idx="208658">
                  <c:v>483.40952186351097</c:v>
                </c:pt>
                <c:pt idx="208659">
                  <c:v>483.41183861878397</c:v>
                </c:pt>
                <c:pt idx="208660">
                  <c:v>483.414155374058</c:v>
                </c:pt>
                <c:pt idx="208661">
                  <c:v>483.416472129331</c:v>
                </c:pt>
                <c:pt idx="208662">
                  <c:v>483.41878888460502</c:v>
                </c:pt>
                <c:pt idx="208663">
                  <c:v>483.42110563987802</c:v>
                </c:pt>
                <c:pt idx="208664">
                  <c:v>483.42342239515199</c:v>
                </c:pt>
                <c:pt idx="208665">
                  <c:v>483.42573915042499</c:v>
                </c:pt>
                <c:pt idx="208666">
                  <c:v>483.42805590569901</c:v>
                </c:pt>
                <c:pt idx="208667">
                  <c:v>483.43037266097201</c:v>
                </c:pt>
                <c:pt idx="208668">
                  <c:v>483.43268941624598</c:v>
                </c:pt>
                <c:pt idx="208669">
                  <c:v>483.43500617152</c:v>
                </c:pt>
                <c:pt idx="208670">
                  <c:v>483.437322926793</c:v>
                </c:pt>
                <c:pt idx="208671">
                  <c:v>483.43963968206702</c:v>
                </c:pt>
                <c:pt idx="208672">
                  <c:v>483.44195643734002</c:v>
                </c:pt>
                <c:pt idx="208673">
                  <c:v>483.44427319261399</c:v>
                </c:pt>
                <c:pt idx="208674">
                  <c:v>483.44658994788699</c:v>
                </c:pt>
                <c:pt idx="208675">
                  <c:v>483.44890670316101</c:v>
                </c:pt>
                <c:pt idx="208676">
                  <c:v>483.45122345843401</c:v>
                </c:pt>
                <c:pt idx="208677">
                  <c:v>483.45354021370798</c:v>
                </c:pt>
                <c:pt idx="208678">
                  <c:v>483.45585696898098</c:v>
                </c:pt>
                <c:pt idx="208679">
                  <c:v>483.458173724255</c:v>
                </c:pt>
                <c:pt idx="208680">
                  <c:v>483.460490479528</c:v>
                </c:pt>
                <c:pt idx="208681">
                  <c:v>483.46280723480203</c:v>
                </c:pt>
                <c:pt idx="208682">
                  <c:v>483.46512399007503</c:v>
                </c:pt>
                <c:pt idx="208683">
                  <c:v>483.46744074534899</c:v>
                </c:pt>
                <c:pt idx="208684">
                  <c:v>483.46975750062199</c:v>
                </c:pt>
                <c:pt idx="208685">
                  <c:v>483.47207425589602</c:v>
                </c:pt>
                <c:pt idx="208686">
                  <c:v>483.47439101116902</c:v>
                </c:pt>
                <c:pt idx="208687">
                  <c:v>483.47670776644298</c:v>
                </c:pt>
                <c:pt idx="208688">
                  <c:v>483.47902452171598</c:v>
                </c:pt>
                <c:pt idx="208689">
                  <c:v>483.48134127699001</c:v>
                </c:pt>
                <c:pt idx="208690">
                  <c:v>483.48365803226301</c:v>
                </c:pt>
                <c:pt idx="208691">
                  <c:v>483.48597478753697</c:v>
                </c:pt>
                <c:pt idx="208692">
                  <c:v>483.48829154280997</c:v>
                </c:pt>
                <c:pt idx="208693">
                  <c:v>483.490608298084</c:v>
                </c:pt>
                <c:pt idx="208694">
                  <c:v>483.492925053357</c:v>
                </c:pt>
                <c:pt idx="208695">
                  <c:v>483.49524180863102</c:v>
                </c:pt>
                <c:pt idx="208696">
                  <c:v>483.49755856390402</c:v>
                </c:pt>
                <c:pt idx="208697">
                  <c:v>483.49987531917799</c:v>
                </c:pt>
                <c:pt idx="208698">
                  <c:v>483.50219207445099</c:v>
                </c:pt>
                <c:pt idx="208699">
                  <c:v>483.50450882972501</c:v>
                </c:pt>
                <c:pt idx="208700">
                  <c:v>483.50682558499801</c:v>
                </c:pt>
                <c:pt idx="208701">
                  <c:v>483.50914234027198</c:v>
                </c:pt>
                <c:pt idx="208702">
                  <c:v>483.51145909554498</c:v>
                </c:pt>
                <c:pt idx="208703">
                  <c:v>483.513775850819</c:v>
                </c:pt>
                <c:pt idx="208704">
                  <c:v>483.516092606092</c:v>
                </c:pt>
                <c:pt idx="208705">
                  <c:v>483.51840936136603</c:v>
                </c:pt>
                <c:pt idx="208706">
                  <c:v>483.52072611663903</c:v>
                </c:pt>
                <c:pt idx="208707">
                  <c:v>483.52304287191299</c:v>
                </c:pt>
                <c:pt idx="208708">
                  <c:v>483.52535962718599</c:v>
                </c:pt>
                <c:pt idx="208709">
                  <c:v>483.52767638246002</c:v>
                </c:pt>
                <c:pt idx="208710">
                  <c:v>483.52999313773302</c:v>
                </c:pt>
                <c:pt idx="208711">
                  <c:v>483.53230989300698</c:v>
                </c:pt>
                <c:pt idx="208712">
                  <c:v>483.53462664828101</c:v>
                </c:pt>
                <c:pt idx="208713">
                  <c:v>483.53694340355401</c:v>
                </c:pt>
                <c:pt idx="208714">
                  <c:v>483.53926015882797</c:v>
                </c:pt>
                <c:pt idx="208715">
                  <c:v>483.54157691410097</c:v>
                </c:pt>
                <c:pt idx="208716">
                  <c:v>483.543893669375</c:v>
                </c:pt>
                <c:pt idx="208717">
                  <c:v>483.546210424648</c:v>
                </c:pt>
                <c:pt idx="208718">
                  <c:v>483.54852717992202</c:v>
                </c:pt>
                <c:pt idx="208719">
                  <c:v>483.55084393519502</c:v>
                </c:pt>
                <c:pt idx="208720">
                  <c:v>483.55316069046899</c:v>
                </c:pt>
                <c:pt idx="208721">
                  <c:v>483.55547744574199</c:v>
                </c:pt>
                <c:pt idx="208722">
                  <c:v>483.55779420101601</c:v>
                </c:pt>
                <c:pt idx="208723">
                  <c:v>483.56011095628901</c:v>
                </c:pt>
                <c:pt idx="208724">
                  <c:v>483.56242771156298</c:v>
                </c:pt>
                <c:pt idx="208725">
                  <c:v>483.56474446683598</c:v>
                </c:pt>
                <c:pt idx="208726">
                  <c:v>483.56706122211</c:v>
                </c:pt>
                <c:pt idx="208727">
                  <c:v>483.569377977383</c:v>
                </c:pt>
                <c:pt idx="208728">
                  <c:v>483.57169473265702</c:v>
                </c:pt>
                <c:pt idx="208729">
                  <c:v>483.57401148793002</c:v>
                </c:pt>
                <c:pt idx="208730">
                  <c:v>483.57632824320399</c:v>
                </c:pt>
                <c:pt idx="208731">
                  <c:v>483.57864499847699</c:v>
                </c:pt>
                <c:pt idx="208732">
                  <c:v>483.58096175375101</c:v>
                </c:pt>
                <c:pt idx="208733">
                  <c:v>483.58327850902401</c:v>
                </c:pt>
                <c:pt idx="208734">
                  <c:v>483.58559526429798</c:v>
                </c:pt>
                <c:pt idx="208735">
                  <c:v>483.58791201957098</c:v>
                </c:pt>
                <c:pt idx="208736">
                  <c:v>483.590228774845</c:v>
                </c:pt>
                <c:pt idx="208737">
                  <c:v>483.592545530118</c:v>
                </c:pt>
                <c:pt idx="208738">
                  <c:v>483.59486228539203</c:v>
                </c:pt>
                <c:pt idx="208739">
                  <c:v>483.59717904066503</c:v>
                </c:pt>
                <c:pt idx="208740">
                  <c:v>483.59949579593899</c:v>
                </c:pt>
                <c:pt idx="208741">
                  <c:v>483.60181255121199</c:v>
                </c:pt>
                <c:pt idx="208742">
                  <c:v>483.60412930648602</c:v>
                </c:pt>
                <c:pt idx="208743">
                  <c:v>483.60644606175902</c:v>
                </c:pt>
                <c:pt idx="208744">
                  <c:v>483.60876281703298</c:v>
                </c:pt>
                <c:pt idx="208745">
                  <c:v>483.61107957230598</c:v>
                </c:pt>
                <c:pt idx="208746">
                  <c:v>483.61339632758001</c:v>
                </c:pt>
                <c:pt idx="208747">
                  <c:v>483.61571308285301</c:v>
                </c:pt>
                <c:pt idx="208748">
                  <c:v>483.61802983812697</c:v>
                </c:pt>
                <c:pt idx="208749">
                  <c:v>483.62034659339997</c:v>
                </c:pt>
                <c:pt idx="208750">
                  <c:v>483.622663348674</c:v>
                </c:pt>
                <c:pt idx="208751">
                  <c:v>483.624980103947</c:v>
                </c:pt>
                <c:pt idx="208752">
                  <c:v>483.62729685922102</c:v>
                </c:pt>
                <c:pt idx="208753">
                  <c:v>483.62961361449499</c:v>
                </c:pt>
                <c:pt idx="208754">
                  <c:v>483.63193036976799</c:v>
                </c:pt>
                <c:pt idx="208755">
                  <c:v>483.63424712504201</c:v>
                </c:pt>
                <c:pt idx="208756">
                  <c:v>483.63656388031501</c:v>
                </c:pt>
                <c:pt idx="208757">
                  <c:v>483.63888063558898</c:v>
                </c:pt>
                <c:pt idx="208758">
                  <c:v>483.64119739086198</c:v>
                </c:pt>
                <c:pt idx="208759">
                  <c:v>483.643514146136</c:v>
                </c:pt>
                <c:pt idx="208760">
                  <c:v>483.645830901409</c:v>
                </c:pt>
                <c:pt idx="208761">
                  <c:v>483.64814765668302</c:v>
                </c:pt>
                <c:pt idx="208762">
                  <c:v>483.65046441195602</c:v>
                </c:pt>
                <c:pt idx="208763">
                  <c:v>483.65278116722999</c:v>
                </c:pt>
                <c:pt idx="208764">
                  <c:v>483.65509792250299</c:v>
                </c:pt>
                <c:pt idx="208765">
                  <c:v>483.65741467777701</c:v>
                </c:pt>
                <c:pt idx="208766">
                  <c:v>483.65973143305001</c:v>
                </c:pt>
                <c:pt idx="208767">
                  <c:v>483.66204818832398</c:v>
                </c:pt>
                <c:pt idx="208768">
                  <c:v>483.66436494359698</c:v>
                </c:pt>
                <c:pt idx="208769">
                  <c:v>483.666681698871</c:v>
                </c:pt>
                <c:pt idx="208770">
                  <c:v>483.668998454144</c:v>
                </c:pt>
                <c:pt idx="208771">
                  <c:v>483.67131520941803</c:v>
                </c:pt>
                <c:pt idx="208772">
                  <c:v>483.67363196469103</c:v>
                </c:pt>
                <c:pt idx="208773">
                  <c:v>483.67594871996499</c:v>
                </c:pt>
                <c:pt idx="208774">
                  <c:v>483.67826547523799</c:v>
                </c:pt>
                <c:pt idx="208775">
                  <c:v>483.68058223051202</c:v>
                </c:pt>
                <c:pt idx="208776">
                  <c:v>483.68289898578502</c:v>
                </c:pt>
                <c:pt idx="208777">
                  <c:v>483.68521574105898</c:v>
                </c:pt>
                <c:pt idx="208778">
                  <c:v>483.68753249633198</c:v>
                </c:pt>
                <c:pt idx="208779">
                  <c:v>483.68984925160601</c:v>
                </c:pt>
                <c:pt idx="208780">
                  <c:v>483.69216600687901</c:v>
                </c:pt>
                <c:pt idx="208781">
                  <c:v>483.69448276215297</c:v>
                </c:pt>
                <c:pt idx="208782">
                  <c:v>483.69679951742597</c:v>
                </c:pt>
                <c:pt idx="208783">
                  <c:v>483.6991162727</c:v>
                </c:pt>
                <c:pt idx="208784">
                  <c:v>483.701433027973</c:v>
                </c:pt>
                <c:pt idx="208785">
                  <c:v>483.70374978324702</c:v>
                </c:pt>
                <c:pt idx="208786">
                  <c:v>483.70606653852002</c:v>
                </c:pt>
                <c:pt idx="208787">
                  <c:v>483.70838329379399</c:v>
                </c:pt>
                <c:pt idx="208788">
                  <c:v>483.71070004906699</c:v>
                </c:pt>
                <c:pt idx="208789">
                  <c:v>483.71301680434101</c:v>
                </c:pt>
                <c:pt idx="208790">
                  <c:v>483.71533355961401</c:v>
                </c:pt>
                <c:pt idx="208791">
                  <c:v>483.71765031488798</c:v>
                </c:pt>
                <c:pt idx="208792">
                  <c:v>483.71996707016098</c:v>
                </c:pt>
                <c:pt idx="208793">
                  <c:v>483.722283825435</c:v>
                </c:pt>
                <c:pt idx="208794">
                  <c:v>483.724600580708</c:v>
                </c:pt>
                <c:pt idx="208795">
                  <c:v>483.72691733598202</c:v>
                </c:pt>
                <c:pt idx="208796">
                  <c:v>483.72923409125599</c:v>
                </c:pt>
                <c:pt idx="208797">
                  <c:v>483.73155084652899</c:v>
                </c:pt>
                <c:pt idx="208798">
                  <c:v>483.73386760180301</c:v>
                </c:pt>
                <c:pt idx="208799">
                  <c:v>483.73618435707601</c:v>
                </c:pt>
                <c:pt idx="208800">
                  <c:v>483.73850111234998</c:v>
                </c:pt>
                <c:pt idx="208801">
                  <c:v>483.74081786762298</c:v>
                </c:pt>
                <c:pt idx="208802">
                  <c:v>483.743134622897</c:v>
                </c:pt>
                <c:pt idx="208803">
                  <c:v>483.74545137817</c:v>
                </c:pt>
                <c:pt idx="208804">
                  <c:v>483.74776813344403</c:v>
                </c:pt>
                <c:pt idx="208805">
                  <c:v>483.75008488871703</c:v>
                </c:pt>
                <c:pt idx="208806">
                  <c:v>483.75240164399099</c:v>
                </c:pt>
                <c:pt idx="208807">
                  <c:v>483.75471839926399</c:v>
                </c:pt>
                <c:pt idx="208808">
                  <c:v>483.75703515453802</c:v>
                </c:pt>
                <c:pt idx="208809">
                  <c:v>483.75935190981102</c:v>
                </c:pt>
                <c:pt idx="208810">
                  <c:v>483.76166866508498</c:v>
                </c:pt>
                <c:pt idx="208811">
                  <c:v>483.76398542035798</c:v>
                </c:pt>
                <c:pt idx="208812">
                  <c:v>483.76630217563201</c:v>
                </c:pt>
                <c:pt idx="208813">
                  <c:v>483.76861893090501</c:v>
                </c:pt>
                <c:pt idx="208814">
                  <c:v>483.77093568617897</c:v>
                </c:pt>
                <c:pt idx="208815">
                  <c:v>483.77325244145197</c:v>
                </c:pt>
                <c:pt idx="208816">
                  <c:v>483.775569196726</c:v>
                </c:pt>
                <c:pt idx="208817">
                  <c:v>483.777885951999</c:v>
                </c:pt>
                <c:pt idx="208818">
                  <c:v>483.78020270727302</c:v>
                </c:pt>
                <c:pt idx="208819">
                  <c:v>483.78251946254602</c:v>
                </c:pt>
                <c:pt idx="208820">
                  <c:v>483.78483621781999</c:v>
                </c:pt>
                <c:pt idx="208821">
                  <c:v>483.78715297309299</c:v>
                </c:pt>
                <c:pt idx="208822">
                  <c:v>483.78946972836701</c:v>
                </c:pt>
                <c:pt idx="208823">
                  <c:v>483.79178648364001</c:v>
                </c:pt>
                <c:pt idx="208824">
                  <c:v>483.79410323891398</c:v>
                </c:pt>
                <c:pt idx="208825">
                  <c:v>483.79641999418698</c:v>
                </c:pt>
                <c:pt idx="208826">
                  <c:v>483.798736749461</c:v>
                </c:pt>
                <c:pt idx="208827">
                  <c:v>483.801053504734</c:v>
                </c:pt>
                <c:pt idx="208828">
                  <c:v>483.80337026000802</c:v>
                </c:pt>
                <c:pt idx="208829">
                  <c:v>483.80568701528102</c:v>
                </c:pt>
                <c:pt idx="208830">
                  <c:v>483.80800377055499</c:v>
                </c:pt>
                <c:pt idx="208831">
                  <c:v>483.81032052582799</c:v>
                </c:pt>
                <c:pt idx="208832">
                  <c:v>483.81263728110201</c:v>
                </c:pt>
                <c:pt idx="208833">
                  <c:v>483.81495403637501</c:v>
                </c:pt>
                <c:pt idx="208834">
                  <c:v>483.81727079164898</c:v>
                </c:pt>
                <c:pt idx="208835">
                  <c:v>483.81958754692198</c:v>
                </c:pt>
                <c:pt idx="208836">
                  <c:v>483.821904302196</c:v>
                </c:pt>
                <c:pt idx="208837">
                  <c:v>483.824221057469</c:v>
                </c:pt>
                <c:pt idx="208838">
                  <c:v>483.82653781274303</c:v>
                </c:pt>
                <c:pt idx="208839">
                  <c:v>483.82885456801699</c:v>
                </c:pt>
                <c:pt idx="208840">
                  <c:v>483.83117132328999</c:v>
                </c:pt>
                <c:pt idx="208841">
                  <c:v>483.83348807856402</c:v>
                </c:pt>
                <c:pt idx="208842">
                  <c:v>483.83580483383702</c:v>
                </c:pt>
                <c:pt idx="208843">
                  <c:v>483.83812158911098</c:v>
                </c:pt>
                <c:pt idx="208844">
                  <c:v>483.84043834438398</c:v>
                </c:pt>
                <c:pt idx="208845">
                  <c:v>483.84275509965801</c:v>
                </c:pt>
                <c:pt idx="208846">
                  <c:v>483.84507185493101</c:v>
                </c:pt>
                <c:pt idx="208847">
                  <c:v>483.84738861020497</c:v>
                </c:pt>
                <c:pt idx="208848">
                  <c:v>483.84970536547797</c:v>
                </c:pt>
                <c:pt idx="208849">
                  <c:v>483.852022120752</c:v>
                </c:pt>
                <c:pt idx="208850">
                  <c:v>483.854338876025</c:v>
                </c:pt>
                <c:pt idx="208851">
                  <c:v>483.85665563129902</c:v>
                </c:pt>
                <c:pt idx="208852">
                  <c:v>483.85897238657202</c:v>
                </c:pt>
                <c:pt idx="208853">
                  <c:v>483.86128914184599</c:v>
                </c:pt>
                <c:pt idx="208854">
                  <c:v>483.86360589711899</c:v>
                </c:pt>
                <c:pt idx="208855">
                  <c:v>483.86592265239301</c:v>
                </c:pt>
                <c:pt idx="208856">
                  <c:v>483.86823940766601</c:v>
                </c:pt>
                <c:pt idx="208857">
                  <c:v>483.87055616293998</c:v>
                </c:pt>
                <c:pt idx="208858">
                  <c:v>483.87287291821298</c:v>
                </c:pt>
                <c:pt idx="208859">
                  <c:v>483.875189673487</c:v>
                </c:pt>
                <c:pt idx="208860">
                  <c:v>483.87750642876</c:v>
                </c:pt>
                <c:pt idx="208861">
                  <c:v>483.87982318403402</c:v>
                </c:pt>
                <c:pt idx="208862">
                  <c:v>483.88213993930702</c:v>
                </c:pt>
                <c:pt idx="208863">
                  <c:v>483.88445669458099</c:v>
                </c:pt>
                <c:pt idx="208864">
                  <c:v>483.88677344985399</c:v>
                </c:pt>
                <c:pt idx="208865">
                  <c:v>483.88909020512801</c:v>
                </c:pt>
                <c:pt idx="208866">
                  <c:v>483.89140696040101</c:v>
                </c:pt>
                <c:pt idx="208867">
                  <c:v>483.89372371567498</c:v>
                </c:pt>
                <c:pt idx="208868">
                  <c:v>483.89604047094798</c:v>
                </c:pt>
                <c:pt idx="208869">
                  <c:v>483.898357226222</c:v>
                </c:pt>
                <c:pt idx="208870">
                  <c:v>483.900673981495</c:v>
                </c:pt>
                <c:pt idx="208871">
                  <c:v>483.90299073676903</c:v>
                </c:pt>
                <c:pt idx="208872">
                  <c:v>483.90530749204203</c:v>
                </c:pt>
                <c:pt idx="208873">
                  <c:v>483.90762424731599</c:v>
                </c:pt>
                <c:pt idx="208874">
                  <c:v>483.90994100258899</c:v>
                </c:pt>
                <c:pt idx="208875">
                  <c:v>483.91225775786302</c:v>
                </c:pt>
                <c:pt idx="208876">
                  <c:v>483.91457451313602</c:v>
                </c:pt>
                <c:pt idx="208877">
                  <c:v>483.91689126840998</c:v>
                </c:pt>
                <c:pt idx="208878">
                  <c:v>483.91920802368298</c:v>
                </c:pt>
                <c:pt idx="208879">
                  <c:v>483.92152477895701</c:v>
                </c:pt>
                <c:pt idx="208880">
                  <c:v>483.92384153423001</c:v>
                </c:pt>
                <c:pt idx="208881">
                  <c:v>483.92615828950397</c:v>
                </c:pt>
                <c:pt idx="208882">
                  <c:v>483.928475044778</c:v>
                </c:pt>
                <c:pt idx="208883">
                  <c:v>483.930791800051</c:v>
                </c:pt>
                <c:pt idx="208884">
                  <c:v>483.93310855532502</c:v>
                </c:pt>
                <c:pt idx="208885">
                  <c:v>483.93542531059802</c:v>
                </c:pt>
                <c:pt idx="208886">
                  <c:v>483.93774206587199</c:v>
                </c:pt>
                <c:pt idx="208887">
                  <c:v>483.94005882114499</c:v>
                </c:pt>
                <c:pt idx="208888">
                  <c:v>483.94237557641901</c:v>
                </c:pt>
                <c:pt idx="208889">
                  <c:v>483.94469233169201</c:v>
                </c:pt>
                <c:pt idx="208890">
                  <c:v>483.94700908696598</c:v>
                </c:pt>
                <c:pt idx="208891">
                  <c:v>483.94932584223898</c:v>
                </c:pt>
                <c:pt idx="208892">
                  <c:v>483.951642597513</c:v>
                </c:pt>
                <c:pt idx="208893">
                  <c:v>483.953959352786</c:v>
                </c:pt>
                <c:pt idx="208894">
                  <c:v>483.95627610806002</c:v>
                </c:pt>
                <c:pt idx="208895">
                  <c:v>483.95859286333302</c:v>
                </c:pt>
                <c:pt idx="208896">
                  <c:v>483.96090961860699</c:v>
                </c:pt>
                <c:pt idx="208897">
                  <c:v>483.96322637387999</c:v>
                </c:pt>
                <c:pt idx="208898">
                  <c:v>483.96554312915401</c:v>
                </c:pt>
                <c:pt idx="208899">
                  <c:v>483.96785988442701</c:v>
                </c:pt>
                <c:pt idx="208900">
                  <c:v>483.97017663970098</c:v>
                </c:pt>
                <c:pt idx="208901">
                  <c:v>483.97249339497398</c:v>
                </c:pt>
                <c:pt idx="208902">
                  <c:v>483.974810150248</c:v>
                </c:pt>
                <c:pt idx="208903">
                  <c:v>483.977126905521</c:v>
                </c:pt>
                <c:pt idx="208904">
                  <c:v>483.97944366079503</c:v>
                </c:pt>
                <c:pt idx="208905">
                  <c:v>483.98176041606803</c:v>
                </c:pt>
                <c:pt idx="208906">
                  <c:v>483.98407717134199</c:v>
                </c:pt>
                <c:pt idx="208907">
                  <c:v>483.98639392661499</c:v>
                </c:pt>
                <c:pt idx="208908">
                  <c:v>483.98871068188902</c:v>
                </c:pt>
                <c:pt idx="208909">
                  <c:v>483.99102743716202</c:v>
                </c:pt>
                <c:pt idx="208910">
                  <c:v>483.99334419243598</c:v>
                </c:pt>
                <c:pt idx="208911">
                  <c:v>483.99566094770898</c:v>
                </c:pt>
                <c:pt idx="208912">
                  <c:v>483.99797770298301</c:v>
                </c:pt>
                <c:pt idx="208913">
                  <c:v>484.00029445825601</c:v>
                </c:pt>
                <c:pt idx="208914">
                  <c:v>484.00261121352997</c:v>
                </c:pt>
                <c:pt idx="208915">
                  <c:v>484.00492796880297</c:v>
                </c:pt>
                <c:pt idx="208916">
                  <c:v>484.007244724077</c:v>
                </c:pt>
                <c:pt idx="208917">
                  <c:v>484.00956147935</c:v>
                </c:pt>
                <c:pt idx="208918">
                  <c:v>484.01187823462402</c:v>
                </c:pt>
                <c:pt idx="208919">
                  <c:v>484.01419498989702</c:v>
                </c:pt>
                <c:pt idx="208920">
                  <c:v>484.01651174517099</c:v>
                </c:pt>
                <c:pt idx="208921">
                  <c:v>484.01882850044399</c:v>
                </c:pt>
                <c:pt idx="208922">
                  <c:v>484.02114525571801</c:v>
                </c:pt>
                <c:pt idx="208923">
                  <c:v>484.02346201099101</c:v>
                </c:pt>
                <c:pt idx="208924">
                  <c:v>484.02577876626498</c:v>
                </c:pt>
                <c:pt idx="208925">
                  <c:v>484.028095521539</c:v>
                </c:pt>
                <c:pt idx="208926">
                  <c:v>484.030412276812</c:v>
                </c:pt>
                <c:pt idx="208927">
                  <c:v>484.03272903208602</c:v>
                </c:pt>
                <c:pt idx="208928">
                  <c:v>484.03504578735902</c:v>
                </c:pt>
                <c:pt idx="208929">
                  <c:v>484.03736254263299</c:v>
                </c:pt>
                <c:pt idx="208930">
                  <c:v>484.03967929790599</c:v>
                </c:pt>
                <c:pt idx="208931">
                  <c:v>484.04199605318001</c:v>
                </c:pt>
                <c:pt idx="208932">
                  <c:v>484.04431280845301</c:v>
                </c:pt>
                <c:pt idx="208933">
                  <c:v>484.04662956372698</c:v>
                </c:pt>
                <c:pt idx="208934">
                  <c:v>484.04894631899998</c:v>
                </c:pt>
                <c:pt idx="208935">
                  <c:v>484.051263074274</c:v>
                </c:pt>
                <c:pt idx="208936">
                  <c:v>484.053579829547</c:v>
                </c:pt>
                <c:pt idx="208937">
                  <c:v>484.05589658482103</c:v>
                </c:pt>
                <c:pt idx="208938">
                  <c:v>484.05821334009403</c:v>
                </c:pt>
                <c:pt idx="208939">
                  <c:v>484.06053009536799</c:v>
                </c:pt>
                <c:pt idx="208940">
                  <c:v>484.06284685064099</c:v>
                </c:pt>
                <c:pt idx="208941">
                  <c:v>484.06516360591502</c:v>
                </c:pt>
                <c:pt idx="208942">
                  <c:v>484.06748036118802</c:v>
                </c:pt>
                <c:pt idx="208943">
                  <c:v>484.06979711646198</c:v>
                </c:pt>
                <c:pt idx="208944">
                  <c:v>484.07211387173498</c:v>
                </c:pt>
                <c:pt idx="208945">
                  <c:v>484.07443062700901</c:v>
                </c:pt>
                <c:pt idx="208946">
                  <c:v>484.07674738228201</c:v>
                </c:pt>
                <c:pt idx="208947">
                  <c:v>484.07906413755597</c:v>
                </c:pt>
                <c:pt idx="208948">
                  <c:v>484.08138089282897</c:v>
                </c:pt>
                <c:pt idx="208949">
                  <c:v>484.083697648103</c:v>
                </c:pt>
                <c:pt idx="208950">
                  <c:v>484.086014403376</c:v>
                </c:pt>
                <c:pt idx="208951">
                  <c:v>484.08833115865002</c:v>
                </c:pt>
                <c:pt idx="208952">
                  <c:v>484.09064791392302</c:v>
                </c:pt>
                <c:pt idx="208953">
                  <c:v>484.09296466919699</c:v>
                </c:pt>
                <c:pt idx="208954">
                  <c:v>484.09528142446999</c:v>
                </c:pt>
                <c:pt idx="208955">
                  <c:v>484.09759817974401</c:v>
                </c:pt>
                <c:pt idx="208956">
                  <c:v>484.09991493501701</c:v>
                </c:pt>
                <c:pt idx="208957">
                  <c:v>484.10223169029098</c:v>
                </c:pt>
                <c:pt idx="208958">
                  <c:v>484.10454844556398</c:v>
                </c:pt>
                <c:pt idx="208959">
                  <c:v>484.106865200838</c:v>
                </c:pt>
                <c:pt idx="208960">
                  <c:v>484.109181956111</c:v>
                </c:pt>
                <c:pt idx="208961">
                  <c:v>484.11149871138502</c:v>
                </c:pt>
                <c:pt idx="208962">
                  <c:v>484.11381546665802</c:v>
                </c:pt>
                <c:pt idx="208963">
                  <c:v>484.11613222193199</c:v>
                </c:pt>
                <c:pt idx="208964">
                  <c:v>484.11844897720499</c:v>
                </c:pt>
                <c:pt idx="208965">
                  <c:v>484.12076573247901</c:v>
                </c:pt>
                <c:pt idx="208966">
                  <c:v>484.12308248775201</c:v>
                </c:pt>
                <c:pt idx="208967">
                  <c:v>484.12539924302598</c:v>
                </c:pt>
                <c:pt idx="208968">
                  <c:v>484.1277159983</c:v>
                </c:pt>
                <c:pt idx="208969">
                  <c:v>484.130032753573</c:v>
                </c:pt>
                <c:pt idx="208970">
                  <c:v>484.13234950884703</c:v>
                </c:pt>
                <c:pt idx="208971">
                  <c:v>484.13466626412003</c:v>
                </c:pt>
                <c:pt idx="208972">
                  <c:v>484.13698301939399</c:v>
                </c:pt>
                <c:pt idx="208973">
                  <c:v>484.13929977466699</c:v>
                </c:pt>
                <c:pt idx="208974">
                  <c:v>484.14161652994102</c:v>
                </c:pt>
                <c:pt idx="208975">
                  <c:v>484.14393328521402</c:v>
                </c:pt>
                <c:pt idx="208976">
                  <c:v>484.14625004048798</c:v>
                </c:pt>
                <c:pt idx="208977">
                  <c:v>484.14856679576098</c:v>
                </c:pt>
                <c:pt idx="208978">
                  <c:v>484.15088355103501</c:v>
                </c:pt>
                <c:pt idx="208979">
                  <c:v>484.15320030630801</c:v>
                </c:pt>
                <c:pt idx="208980">
                  <c:v>484.15551706158197</c:v>
                </c:pt>
                <c:pt idx="208981">
                  <c:v>484.15783381685497</c:v>
                </c:pt>
                <c:pt idx="208982">
                  <c:v>484.160150572129</c:v>
                </c:pt>
                <c:pt idx="208983">
                  <c:v>484.162467327402</c:v>
                </c:pt>
                <c:pt idx="208984">
                  <c:v>484.16478408267602</c:v>
                </c:pt>
                <c:pt idx="208985">
                  <c:v>484.16710083794902</c:v>
                </c:pt>
                <c:pt idx="208986">
                  <c:v>484.16941759322299</c:v>
                </c:pt>
                <c:pt idx="208987">
                  <c:v>484.17173434849599</c:v>
                </c:pt>
                <c:pt idx="208988">
                  <c:v>484.17405110377001</c:v>
                </c:pt>
                <c:pt idx="208989">
                  <c:v>484.17636785904301</c:v>
                </c:pt>
                <c:pt idx="208990">
                  <c:v>484.17868461431698</c:v>
                </c:pt>
                <c:pt idx="208991">
                  <c:v>484.18100136958998</c:v>
                </c:pt>
                <c:pt idx="208992">
                  <c:v>484.183318124864</c:v>
                </c:pt>
                <c:pt idx="208993">
                  <c:v>484.185634880137</c:v>
                </c:pt>
                <c:pt idx="208994">
                  <c:v>484.18795163541103</c:v>
                </c:pt>
                <c:pt idx="208995">
                  <c:v>484.19026839068403</c:v>
                </c:pt>
                <c:pt idx="208996">
                  <c:v>484.19258514595799</c:v>
                </c:pt>
                <c:pt idx="208997">
                  <c:v>484.19490190123099</c:v>
                </c:pt>
                <c:pt idx="208998">
                  <c:v>484.19721865650502</c:v>
                </c:pt>
                <c:pt idx="208999">
                  <c:v>484.19953541177802</c:v>
                </c:pt>
                <c:pt idx="209000">
                  <c:v>484.20185216705198</c:v>
                </c:pt>
                <c:pt idx="209001">
                  <c:v>484.20416892232498</c:v>
                </c:pt>
                <c:pt idx="209002">
                  <c:v>484.20648567759901</c:v>
                </c:pt>
                <c:pt idx="209003">
                  <c:v>484.20880243287201</c:v>
                </c:pt>
                <c:pt idx="209004">
                  <c:v>484.21111918814597</c:v>
                </c:pt>
                <c:pt idx="209005">
                  <c:v>484.21343594341897</c:v>
                </c:pt>
                <c:pt idx="209006">
                  <c:v>484.215752698693</c:v>
                </c:pt>
                <c:pt idx="209007">
                  <c:v>484.218069453966</c:v>
                </c:pt>
                <c:pt idx="209008">
                  <c:v>484.22038620924002</c:v>
                </c:pt>
                <c:pt idx="209009">
                  <c:v>484.22270296451399</c:v>
                </c:pt>
                <c:pt idx="209010">
                  <c:v>484.22501971978699</c:v>
                </c:pt>
                <c:pt idx="209011">
                  <c:v>484.22733647506101</c:v>
                </c:pt>
                <c:pt idx="209012">
                  <c:v>484.22965323033401</c:v>
                </c:pt>
                <c:pt idx="209013">
                  <c:v>484.23196998560798</c:v>
                </c:pt>
                <c:pt idx="209014">
                  <c:v>484.23428674088098</c:v>
                </c:pt>
                <c:pt idx="209015">
                  <c:v>484.236603496155</c:v>
                </c:pt>
                <c:pt idx="209016">
                  <c:v>484.238920251428</c:v>
                </c:pt>
                <c:pt idx="209017">
                  <c:v>484.24123700670202</c:v>
                </c:pt>
                <c:pt idx="209018">
                  <c:v>484.24355376197502</c:v>
                </c:pt>
                <c:pt idx="209019">
                  <c:v>484.24587051724899</c:v>
                </c:pt>
                <c:pt idx="209020">
                  <c:v>484.24818727252199</c:v>
                </c:pt>
                <c:pt idx="209021">
                  <c:v>484.25050402779601</c:v>
                </c:pt>
                <c:pt idx="209022">
                  <c:v>484.25282078306901</c:v>
                </c:pt>
                <c:pt idx="209023">
                  <c:v>484.25513753834298</c:v>
                </c:pt>
                <c:pt idx="209024">
                  <c:v>484.25745429361598</c:v>
                </c:pt>
                <c:pt idx="209025">
                  <c:v>484.25977104889</c:v>
                </c:pt>
                <c:pt idx="209026">
                  <c:v>484.262087804163</c:v>
                </c:pt>
                <c:pt idx="209027">
                  <c:v>484.26440455943703</c:v>
                </c:pt>
                <c:pt idx="209028">
                  <c:v>484.26672131471003</c:v>
                </c:pt>
                <c:pt idx="209029">
                  <c:v>484.26903806998399</c:v>
                </c:pt>
                <c:pt idx="209030">
                  <c:v>484.27135482525699</c:v>
                </c:pt>
                <c:pt idx="209031">
                  <c:v>484.27367158053102</c:v>
                </c:pt>
                <c:pt idx="209032">
                  <c:v>484.27598833580402</c:v>
                </c:pt>
                <c:pt idx="209033">
                  <c:v>484.27830509107798</c:v>
                </c:pt>
                <c:pt idx="209034">
                  <c:v>484.28062184635098</c:v>
                </c:pt>
                <c:pt idx="209035">
                  <c:v>484.28293860162501</c:v>
                </c:pt>
                <c:pt idx="209036">
                  <c:v>484.28525535689801</c:v>
                </c:pt>
                <c:pt idx="209037">
                  <c:v>484.28757211217197</c:v>
                </c:pt>
                <c:pt idx="209038">
                  <c:v>484.28988886744497</c:v>
                </c:pt>
                <c:pt idx="209039">
                  <c:v>484.292205622719</c:v>
                </c:pt>
                <c:pt idx="209040">
                  <c:v>484.294522377992</c:v>
                </c:pt>
                <c:pt idx="209041">
                  <c:v>484.29683913326602</c:v>
                </c:pt>
                <c:pt idx="209042">
                  <c:v>484.29915588853902</c:v>
                </c:pt>
                <c:pt idx="209043">
                  <c:v>484.30147264381299</c:v>
                </c:pt>
                <c:pt idx="209044">
                  <c:v>484.30378939908599</c:v>
                </c:pt>
                <c:pt idx="209045">
                  <c:v>484.30610615436001</c:v>
                </c:pt>
                <c:pt idx="209046">
                  <c:v>484.30842290963301</c:v>
                </c:pt>
                <c:pt idx="209047">
                  <c:v>484.31073966490698</c:v>
                </c:pt>
                <c:pt idx="209048">
                  <c:v>484.31305642017998</c:v>
                </c:pt>
                <c:pt idx="209049">
                  <c:v>484.315373175454</c:v>
                </c:pt>
                <c:pt idx="209050">
                  <c:v>484.317689930727</c:v>
                </c:pt>
                <c:pt idx="209051">
                  <c:v>484.32000668600102</c:v>
                </c:pt>
                <c:pt idx="209052">
                  <c:v>484.32232344127499</c:v>
                </c:pt>
                <c:pt idx="209053">
                  <c:v>484.32464019654799</c:v>
                </c:pt>
                <c:pt idx="209054">
                  <c:v>484.32695695182201</c:v>
                </c:pt>
                <c:pt idx="209055">
                  <c:v>484.32927370709501</c:v>
                </c:pt>
                <c:pt idx="209056">
                  <c:v>484.33159046236898</c:v>
                </c:pt>
                <c:pt idx="209057">
                  <c:v>484.33390721764198</c:v>
                </c:pt>
                <c:pt idx="209058">
                  <c:v>484.336223972916</c:v>
                </c:pt>
                <c:pt idx="209059">
                  <c:v>484.338540728189</c:v>
                </c:pt>
                <c:pt idx="209060">
                  <c:v>484.34085748346303</c:v>
                </c:pt>
                <c:pt idx="209061">
                  <c:v>484.34317423873603</c:v>
                </c:pt>
                <c:pt idx="209062">
                  <c:v>484.34549099400999</c:v>
                </c:pt>
                <c:pt idx="209063">
                  <c:v>484.34780774928299</c:v>
                </c:pt>
                <c:pt idx="209064">
                  <c:v>484.35012450455702</c:v>
                </c:pt>
                <c:pt idx="209065">
                  <c:v>484.35244125983002</c:v>
                </c:pt>
                <c:pt idx="209066">
                  <c:v>484.35475801510398</c:v>
                </c:pt>
                <c:pt idx="209067">
                  <c:v>484.35707477037698</c:v>
                </c:pt>
                <c:pt idx="209068">
                  <c:v>484.35939152565101</c:v>
                </c:pt>
                <c:pt idx="209069">
                  <c:v>484.36170828092401</c:v>
                </c:pt>
                <c:pt idx="209070">
                  <c:v>484.36402503619797</c:v>
                </c:pt>
                <c:pt idx="209071">
                  <c:v>484.36634179147097</c:v>
                </c:pt>
                <c:pt idx="209072">
                  <c:v>484.368658546745</c:v>
                </c:pt>
                <c:pt idx="209073">
                  <c:v>484.370975302018</c:v>
                </c:pt>
                <c:pt idx="209074">
                  <c:v>484.37329205729202</c:v>
                </c:pt>
                <c:pt idx="209075">
                  <c:v>484.37560881256502</c:v>
                </c:pt>
                <c:pt idx="209076">
                  <c:v>484.37792556783899</c:v>
                </c:pt>
                <c:pt idx="209077">
                  <c:v>484.38024232311199</c:v>
                </c:pt>
                <c:pt idx="209078">
                  <c:v>484.38255907838601</c:v>
                </c:pt>
                <c:pt idx="209079">
                  <c:v>484.38487583365901</c:v>
                </c:pt>
                <c:pt idx="209080">
                  <c:v>484.38719258893298</c:v>
                </c:pt>
                <c:pt idx="209081">
                  <c:v>484.38950934420598</c:v>
                </c:pt>
                <c:pt idx="209082">
                  <c:v>484.39182609948</c:v>
                </c:pt>
                <c:pt idx="209083">
                  <c:v>484.394142854753</c:v>
                </c:pt>
                <c:pt idx="209084">
                  <c:v>484.39645961002702</c:v>
                </c:pt>
                <c:pt idx="209085">
                  <c:v>484.39877636530002</c:v>
                </c:pt>
                <c:pt idx="209086">
                  <c:v>484.40109312057399</c:v>
                </c:pt>
                <c:pt idx="209087">
                  <c:v>484.40340987584699</c:v>
                </c:pt>
                <c:pt idx="209088">
                  <c:v>484.40572663112101</c:v>
                </c:pt>
                <c:pt idx="209089">
                  <c:v>484.40804338639401</c:v>
                </c:pt>
                <c:pt idx="209090">
                  <c:v>484.41036014166798</c:v>
                </c:pt>
                <c:pt idx="209091">
                  <c:v>484.41267689694098</c:v>
                </c:pt>
                <c:pt idx="209092">
                  <c:v>484.414993652215</c:v>
                </c:pt>
                <c:pt idx="209093">
                  <c:v>484.417310407488</c:v>
                </c:pt>
                <c:pt idx="209094">
                  <c:v>484.41962716276203</c:v>
                </c:pt>
                <c:pt idx="209095">
                  <c:v>484.42194391803599</c:v>
                </c:pt>
                <c:pt idx="209096">
                  <c:v>484.42426067330899</c:v>
                </c:pt>
                <c:pt idx="209097">
                  <c:v>484.42657742858302</c:v>
                </c:pt>
                <c:pt idx="209098">
                  <c:v>484.42889418385602</c:v>
                </c:pt>
                <c:pt idx="209099">
                  <c:v>484.43121093912998</c:v>
                </c:pt>
                <c:pt idx="209100">
                  <c:v>484.43352769440298</c:v>
                </c:pt>
                <c:pt idx="209101">
                  <c:v>484.43584444967701</c:v>
                </c:pt>
                <c:pt idx="209102">
                  <c:v>484.43816120495001</c:v>
                </c:pt>
                <c:pt idx="209103">
                  <c:v>484.44047796022397</c:v>
                </c:pt>
                <c:pt idx="209104">
                  <c:v>484.44279471549697</c:v>
                </c:pt>
                <c:pt idx="209105">
                  <c:v>484.445111470771</c:v>
                </c:pt>
                <c:pt idx="209106">
                  <c:v>484.447428226044</c:v>
                </c:pt>
                <c:pt idx="209107">
                  <c:v>484.44974498131802</c:v>
                </c:pt>
                <c:pt idx="209108">
                  <c:v>484.45206173659102</c:v>
                </c:pt>
                <c:pt idx="209109">
                  <c:v>484.45437849186499</c:v>
                </c:pt>
                <c:pt idx="209110">
                  <c:v>484.45669524713799</c:v>
                </c:pt>
                <c:pt idx="209111">
                  <c:v>484.45901200241201</c:v>
                </c:pt>
                <c:pt idx="209112">
                  <c:v>484.46132875768501</c:v>
                </c:pt>
                <c:pt idx="209113">
                  <c:v>484.46364551295898</c:v>
                </c:pt>
                <c:pt idx="209114">
                  <c:v>484.46596226823198</c:v>
                </c:pt>
                <c:pt idx="209115">
                  <c:v>484.468279023506</c:v>
                </c:pt>
                <c:pt idx="209116">
                  <c:v>484.470595778779</c:v>
                </c:pt>
                <c:pt idx="209117">
                  <c:v>484.47291253405302</c:v>
                </c:pt>
                <c:pt idx="209118">
                  <c:v>484.47522928932602</c:v>
                </c:pt>
                <c:pt idx="209119">
                  <c:v>484.47754604459999</c:v>
                </c:pt>
                <c:pt idx="209120">
                  <c:v>484.47986279987299</c:v>
                </c:pt>
                <c:pt idx="209121">
                  <c:v>484.48217955514701</c:v>
                </c:pt>
                <c:pt idx="209122">
                  <c:v>484.48449631042001</c:v>
                </c:pt>
                <c:pt idx="209123">
                  <c:v>484.48681306569398</c:v>
                </c:pt>
                <c:pt idx="209124">
                  <c:v>484.48912982096698</c:v>
                </c:pt>
                <c:pt idx="209125">
                  <c:v>484.491446576241</c:v>
                </c:pt>
                <c:pt idx="209126">
                  <c:v>484.493763331514</c:v>
                </c:pt>
                <c:pt idx="209127">
                  <c:v>484.49608008678803</c:v>
                </c:pt>
                <c:pt idx="209128">
                  <c:v>484.49839684206103</c:v>
                </c:pt>
                <c:pt idx="209129">
                  <c:v>484.50071359733499</c:v>
                </c:pt>
                <c:pt idx="209130">
                  <c:v>484.50303035260799</c:v>
                </c:pt>
                <c:pt idx="209131">
                  <c:v>484.50534710788202</c:v>
                </c:pt>
                <c:pt idx="209132">
                  <c:v>484.50766386315502</c:v>
                </c:pt>
                <c:pt idx="209133">
                  <c:v>484.50998061842898</c:v>
                </c:pt>
                <c:pt idx="209134">
                  <c:v>484.51229737370198</c:v>
                </c:pt>
                <c:pt idx="209135">
                  <c:v>484.51461412897601</c:v>
                </c:pt>
                <c:pt idx="209136">
                  <c:v>484.51693088424901</c:v>
                </c:pt>
                <c:pt idx="209137">
                  <c:v>484.51924763952297</c:v>
                </c:pt>
                <c:pt idx="209138">
                  <c:v>484.521564394797</c:v>
                </c:pt>
                <c:pt idx="209139">
                  <c:v>484.52388115007</c:v>
                </c:pt>
                <c:pt idx="209140">
                  <c:v>484.52619790534402</c:v>
                </c:pt>
                <c:pt idx="209141">
                  <c:v>484.52851466061702</c:v>
                </c:pt>
                <c:pt idx="209142">
                  <c:v>484.53083141589099</c:v>
                </c:pt>
                <c:pt idx="209143">
                  <c:v>484.53314817116399</c:v>
                </c:pt>
                <c:pt idx="209144">
                  <c:v>484.53546492643801</c:v>
                </c:pt>
                <c:pt idx="209145">
                  <c:v>484.53778168171101</c:v>
                </c:pt>
                <c:pt idx="209146">
                  <c:v>484.54009843698498</c:v>
                </c:pt>
                <c:pt idx="209147">
                  <c:v>484.54241519225798</c:v>
                </c:pt>
                <c:pt idx="209148">
                  <c:v>484.544731947532</c:v>
                </c:pt>
                <c:pt idx="209149">
                  <c:v>484.547048702805</c:v>
                </c:pt>
                <c:pt idx="209150">
                  <c:v>484.54936545807902</c:v>
                </c:pt>
                <c:pt idx="209151">
                  <c:v>484.55168221335202</c:v>
                </c:pt>
                <c:pt idx="209152">
                  <c:v>484.55399896862599</c:v>
                </c:pt>
                <c:pt idx="209153">
                  <c:v>484.55631572389899</c:v>
                </c:pt>
                <c:pt idx="209154">
                  <c:v>484.55863247917301</c:v>
                </c:pt>
                <c:pt idx="209155">
                  <c:v>484.56094923444601</c:v>
                </c:pt>
                <c:pt idx="209156">
                  <c:v>484.56326598971998</c:v>
                </c:pt>
                <c:pt idx="209157">
                  <c:v>484.56558274499298</c:v>
                </c:pt>
                <c:pt idx="209158">
                  <c:v>484.567899500267</c:v>
                </c:pt>
                <c:pt idx="209159">
                  <c:v>484.57021625554</c:v>
                </c:pt>
                <c:pt idx="209160">
                  <c:v>484.57253301081403</c:v>
                </c:pt>
                <c:pt idx="209161">
                  <c:v>484.57484976608703</c:v>
                </c:pt>
                <c:pt idx="209162">
                  <c:v>484.57716652136099</c:v>
                </c:pt>
                <c:pt idx="209163">
                  <c:v>484.57948327663399</c:v>
                </c:pt>
                <c:pt idx="209164">
                  <c:v>484.58180003190802</c:v>
                </c:pt>
                <c:pt idx="209165">
                  <c:v>484.58411678718102</c:v>
                </c:pt>
                <c:pt idx="209166">
                  <c:v>484.58643354245498</c:v>
                </c:pt>
                <c:pt idx="209167">
                  <c:v>484.58875029772798</c:v>
                </c:pt>
                <c:pt idx="209168">
                  <c:v>484.59106705300201</c:v>
                </c:pt>
                <c:pt idx="209169">
                  <c:v>484.59338380827501</c:v>
                </c:pt>
                <c:pt idx="209170">
                  <c:v>484.59570056354897</c:v>
                </c:pt>
                <c:pt idx="209171">
                  <c:v>484.59801731882197</c:v>
                </c:pt>
                <c:pt idx="209172">
                  <c:v>484.600334074096</c:v>
                </c:pt>
                <c:pt idx="209173">
                  <c:v>484.602650829369</c:v>
                </c:pt>
                <c:pt idx="209174">
                  <c:v>484.60496758464302</c:v>
                </c:pt>
                <c:pt idx="209175">
                  <c:v>484.60728433991602</c:v>
                </c:pt>
                <c:pt idx="209176">
                  <c:v>484.60960109518999</c:v>
                </c:pt>
                <c:pt idx="209177">
                  <c:v>484.61191785046299</c:v>
                </c:pt>
                <c:pt idx="209178">
                  <c:v>484.61423460573701</c:v>
                </c:pt>
                <c:pt idx="209179">
                  <c:v>484.61655136101001</c:v>
                </c:pt>
                <c:pt idx="209180">
                  <c:v>484.61886811628398</c:v>
                </c:pt>
                <c:pt idx="209181">
                  <c:v>484.621184871558</c:v>
                </c:pt>
                <c:pt idx="209182">
                  <c:v>484.623501626831</c:v>
                </c:pt>
                <c:pt idx="209183">
                  <c:v>484.62581838210502</c:v>
                </c:pt>
                <c:pt idx="209184">
                  <c:v>484.62813513737802</c:v>
                </c:pt>
                <c:pt idx="209185">
                  <c:v>484.63045189265199</c:v>
                </c:pt>
                <c:pt idx="209186">
                  <c:v>484.63276864792499</c:v>
                </c:pt>
                <c:pt idx="209187">
                  <c:v>484.63508540319901</c:v>
                </c:pt>
                <c:pt idx="209188">
                  <c:v>484.63740215847201</c:v>
                </c:pt>
                <c:pt idx="209189">
                  <c:v>484.63971891374598</c:v>
                </c:pt>
                <c:pt idx="209190">
                  <c:v>484.64203566901898</c:v>
                </c:pt>
                <c:pt idx="209191">
                  <c:v>484.644352424293</c:v>
                </c:pt>
                <c:pt idx="209192">
                  <c:v>484.646669179566</c:v>
                </c:pt>
                <c:pt idx="209193">
                  <c:v>484.64898593484003</c:v>
                </c:pt>
                <c:pt idx="209194">
                  <c:v>484.65130269011303</c:v>
                </c:pt>
                <c:pt idx="209195">
                  <c:v>484.65361944538699</c:v>
                </c:pt>
                <c:pt idx="209196">
                  <c:v>484.65593620065999</c:v>
                </c:pt>
                <c:pt idx="209197">
                  <c:v>484.65825295593402</c:v>
                </c:pt>
                <c:pt idx="209198">
                  <c:v>484.66056971120702</c:v>
                </c:pt>
                <c:pt idx="209199">
                  <c:v>484.66288646648098</c:v>
                </c:pt>
                <c:pt idx="209200">
                  <c:v>484.66520322175398</c:v>
                </c:pt>
                <c:pt idx="209201">
                  <c:v>484.66751997702801</c:v>
                </c:pt>
                <c:pt idx="209202">
                  <c:v>484.66983673230101</c:v>
                </c:pt>
                <c:pt idx="209203">
                  <c:v>484.67215348757497</c:v>
                </c:pt>
                <c:pt idx="209204">
                  <c:v>484.67447024284797</c:v>
                </c:pt>
                <c:pt idx="209205">
                  <c:v>484.676786998122</c:v>
                </c:pt>
                <c:pt idx="209206">
                  <c:v>484.679103753395</c:v>
                </c:pt>
                <c:pt idx="209207">
                  <c:v>484.68142050866902</c:v>
                </c:pt>
                <c:pt idx="209208">
                  <c:v>484.68373726394202</c:v>
                </c:pt>
                <c:pt idx="209209">
                  <c:v>484.68605401921599</c:v>
                </c:pt>
                <c:pt idx="209210">
                  <c:v>484.68837077448899</c:v>
                </c:pt>
                <c:pt idx="209211">
                  <c:v>484.69068752976301</c:v>
                </c:pt>
                <c:pt idx="209212">
                  <c:v>484.69300428503601</c:v>
                </c:pt>
                <c:pt idx="209213">
                  <c:v>484.69532104030998</c:v>
                </c:pt>
                <c:pt idx="209214">
                  <c:v>484.69763779558298</c:v>
                </c:pt>
                <c:pt idx="209215">
                  <c:v>484.699954550857</c:v>
                </c:pt>
                <c:pt idx="209216">
                  <c:v>484.70227130613</c:v>
                </c:pt>
                <c:pt idx="209217">
                  <c:v>484.70458806140402</c:v>
                </c:pt>
                <c:pt idx="209218">
                  <c:v>484.70690481667702</c:v>
                </c:pt>
                <c:pt idx="209219">
                  <c:v>484.70922157195099</c:v>
                </c:pt>
                <c:pt idx="209220">
                  <c:v>484.71153832722399</c:v>
                </c:pt>
                <c:pt idx="209221">
                  <c:v>484.71385508249801</c:v>
                </c:pt>
                <c:pt idx="209222">
                  <c:v>484.71617183777101</c:v>
                </c:pt>
                <c:pt idx="209223">
                  <c:v>484.71848859304498</c:v>
                </c:pt>
                <c:pt idx="209224">
                  <c:v>484.720805348319</c:v>
                </c:pt>
                <c:pt idx="209225">
                  <c:v>484.723122103592</c:v>
                </c:pt>
                <c:pt idx="209226">
                  <c:v>484.72543885886603</c:v>
                </c:pt>
                <c:pt idx="209227">
                  <c:v>484.72775561413903</c:v>
                </c:pt>
                <c:pt idx="209228">
                  <c:v>484.73007236941299</c:v>
                </c:pt>
                <c:pt idx="209229">
                  <c:v>484.73238912468599</c:v>
                </c:pt>
                <c:pt idx="209230">
                  <c:v>484.73470587996002</c:v>
                </c:pt>
                <c:pt idx="209231">
                  <c:v>484.73702263523302</c:v>
                </c:pt>
                <c:pt idx="209232">
                  <c:v>484.73933939050698</c:v>
                </c:pt>
                <c:pt idx="209233">
                  <c:v>484.74165614577998</c:v>
                </c:pt>
                <c:pt idx="209234">
                  <c:v>484.74397290105401</c:v>
                </c:pt>
                <c:pt idx="209235">
                  <c:v>484.74628965632701</c:v>
                </c:pt>
                <c:pt idx="209236">
                  <c:v>484.74860641160097</c:v>
                </c:pt>
                <c:pt idx="209237">
                  <c:v>484.75092316687397</c:v>
                </c:pt>
                <c:pt idx="209238">
                  <c:v>484.753239922148</c:v>
                </c:pt>
                <c:pt idx="209239">
                  <c:v>484.755556677421</c:v>
                </c:pt>
                <c:pt idx="209240">
                  <c:v>484.75787343269502</c:v>
                </c:pt>
                <c:pt idx="209241">
                  <c:v>484.76019018796802</c:v>
                </c:pt>
                <c:pt idx="209242">
                  <c:v>484.76250694324199</c:v>
                </c:pt>
                <c:pt idx="209243">
                  <c:v>484.76482369851499</c:v>
                </c:pt>
                <c:pt idx="209244">
                  <c:v>484.76714045378901</c:v>
                </c:pt>
                <c:pt idx="209245">
                  <c:v>484.76945720906201</c:v>
                </c:pt>
                <c:pt idx="209246">
                  <c:v>484.77177396433598</c:v>
                </c:pt>
                <c:pt idx="209247">
                  <c:v>484.77409071960898</c:v>
                </c:pt>
                <c:pt idx="209248">
                  <c:v>484.776407474883</c:v>
                </c:pt>
                <c:pt idx="209249">
                  <c:v>484.778724230156</c:v>
                </c:pt>
                <c:pt idx="209250">
                  <c:v>484.78104098543002</c:v>
                </c:pt>
                <c:pt idx="209251">
                  <c:v>484.78335774070302</c:v>
                </c:pt>
                <c:pt idx="209252">
                  <c:v>484.78567449597699</c:v>
                </c:pt>
                <c:pt idx="209253">
                  <c:v>484.78799125124999</c:v>
                </c:pt>
                <c:pt idx="209254">
                  <c:v>484.79030800652401</c:v>
                </c:pt>
                <c:pt idx="209255">
                  <c:v>484.79262476179701</c:v>
                </c:pt>
                <c:pt idx="209256">
                  <c:v>484.79494151707098</c:v>
                </c:pt>
                <c:pt idx="209257">
                  <c:v>484.79725827234398</c:v>
                </c:pt>
                <c:pt idx="209258">
                  <c:v>484.799575027618</c:v>
                </c:pt>
                <c:pt idx="209259">
                  <c:v>484.801891782891</c:v>
                </c:pt>
                <c:pt idx="209260">
                  <c:v>484.80420853816503</c:v>
                </c:pt>
                <c:pt idx="209261">
                  <c:v>484.80652529343803</c:v>
                </c:pt>
                <c:pt idx="209262">
                  <c:v>484.80884204871199</c:v>
                </c:pt>
                <c:pt idx="209263">
                  <c:v>484.81115880398499</c:v>
                </c:pt>
                <c:pt idx="209264">
                  <c:v>484.81347555925902</c:v>
                </c:pt>
                <c:pt idx="209265">
                  <c:v>484.81579231453298</c:v>
                </c:pt>
                <c:pt idx="209266">
                  <c:v>484.81810906980598</c:v>
                </c:pt>
                <c:pt idx="209267">
                  <c:v>484.82042582508001</c:v>
                </c:pt>
                <c:pt idx="209268">
                  <c:v>484.82274258035301</c:v>
                </c:pt>
                <c:pt idx="209269">
                  <c:v>484.82505933562697</c:v>
                </c:pt>
                <c:pt idx="209270">
                  <c:v>484.82737609089997</c:v>
                </c:pt>
                <c:pt idx="209271">
                  <c:v>484.829692846174</c:v>
                </c:pt>
                <c:pt idx="209272">
                  <c:v>484.832009601447</c:v>
                </c:pt>
                <c:pt idx="209273">
                  <c:v>484.83432635672102</c:v>
                </c:pt>
                <c:pt idx="209274">
                  <c:v>484.83664311199402</c:v>
                </c:pt>
                <c:pt idx="209275">
                  <c:v>484.83895986726799</c:v>
                </c:pt>
                <c:pt idx="209276">
                  <c:v>484.84127662254099</c:v>
                </c:pt>
                <c:pt idx="209277">
                  <c:v>484.84359337781501</c:v>
                </c:pt>
                <c:pt idx="209278">
                  <c:v>484.84591013308801</c:v>
                </c:pt>
                <c:pt idx="209279">
                  <c:v>484.84822688836198</c:v>
                </c:pt>
                <c:pt idx="209280">
                  <c:v>484.85054364363498</c:v>
                </c:pt>
                <c:pt idx="209281">
                  <c:v>484.852860398909</c:v>
                </c:pt>
                <c:pt idx="209282">
                  <c:v>484.855177154182</c:v>
                </c:pt>
                <c:pt idx="209283">
                  <c:v>484.85749390945602</c:v>
                </c:pt>
                <c:pt idx="209284">
                  <c:v>484.85981066472903</c:v>
                </c:pt>
                <c:pt idx="209285">
                  <c:v>484.86212742000299</c:v>
                </c:pt>
                <c:pt idx="209286">
                  <c:v>484.86444417527599</c:v>
                </c:pt>
                <c:pt idx="209287">
                  <c:v>484.86676093055002</c:v>
                </c:pt>
                <c:pt idx="209288">
                  <c:v>484.86907768582302</c:v>
                </c:pt>
                <c:pt idx="209289">
                  <c:v>484.87139444109698</c:v>
                </c:pt>
                <c:pt idx="209290">
                  <c:v>484.87371119636998</c:v>
                </c:pt>
                <c:pt idx="209291">
                  <c:v>484.87602795164401</c:v>
                </c:pt>
                <c:pt idx="209292">
                  <c:v>484.87834470691701</c:v>
                </c:pt>
                <c:pt idx="209293">
                  <c:v>484.88066146219097</c:v>
                </c:pt>
                <c:pt idx="209294">
                  <c:v>484.88297821746397</c:v>
                </c:pt>
                <c:pt idx="209295">
                  <c:v>484.885294972738</c:v>
                </c:pt>
                <c:pt idx="209296">
                  <c:v>484.887611728011</c:v>
                </c:pt>
                <c:pt idx="209297">
                  <c:v>484.88992848328502</c:v>
                </c:pt>
                <c:pt idx="209298">
                  <c:v>484.89224523855802</c:v>
                </c:pt>
                <c:pt idx="209299">
                  <c:v>484.89456199383199</c:v>
                </c:pt>
                <c:pt idx="209300">
                  <c:v>484.89687874910499</c:v>
                </c:pt>
                <c:pt idx="209301">
                  <c:v>484.89919550437901</c:v>
                </c:pt>
                <c:pt idx="209302">
                  <c:v>484.90151225965201</c:v>
                </c:pt>
                <c:pt idx="209303">
                  <c:v>484.90382901492598</c:v>
                </c:pt>
                <c:pt idx="209304">
                  <c:v>484.90614577019898</c:v>
                </c:pt>
                <c:pt idx="209305">
                  <c:v>484.908462525473</c:v>
                </c:pt>
                <c:pt idx="209306">
                  <c:v>484.910779280746</c:v>
                </c:pt>
                <c:pt idx="209307">
                  <c:v>484.91309603602002</c:v>
                </c:pt>
                <c:pt idx="209308">
                  <c:v>484.91541279129399</c:v>
                </c:pt>
                <c:pt idx="209309">
                  <c:v>484.91772954656699</c:v>
                </c:pt>
                <c:pt idx="209310">
                  <c:v>484.92004630184101</c:v>
                </c:pt>
                <c:pt idx="209311">
                  <c:v>484.92236305711401</c:v>
                </c:pt>
                <c:pt idx="209312">
                  <c:v>484.92467981238798</c:v>
                </c:pt>
                <c:pt idx="209313">
                  <c:v>484.92699656766098</c:v>
                </c:pt>
                <c:pt idx="209314">
                  <c:v>484.929313322935</c:v>
                </c:pt>
                <c:pt idx="209315">
                  <c:v>484.931630078208</c:v>
                </c:pt>
                <c:pt idx="209316">
                  <c:v>484.93394683348203</c:v>
                </c:pt>
                <c:pt idx="209317">
                  <c:v>484.93626358875503</c:v>
                </c:pt>
                <c:pt idx="209318">
                  <c:v>484.93858034402899</c:v>
                </c:pt>
                <c:pt idx="209319">
                  <c:v>484.94089709930199</c:v>
                </c:pt>
                <c:pt idx="209320">
                  <c:v>484.94321385457602</c:v>
                </c:pt>
                <c:pt idx="209321">
                  <c:v>484.94553060984902</c:v>
                </c:pt>
                <c:pt idx="209322">
                  <c:v>484.94784736512298</c:v>
                </c:pt>
                <c:pt idx="209323">
                  <c:v>484.95016412039598</c:v>
                </c:pt>
                <c:pt idx="209324">
                  <c:v>484.95248087567001</c:v>
                </c:pt>
                <c:pt idx="209325">
                  <c:v>484.95479763094301</c:v>
                </c:pt>
                <c:pt idx="209326">
                  <c:v>484.95711438621697</c:v>
                </c:pt>
                <c:pt idx="209327">
                  <c:v>484.95943114148997</c:v>
                </c:pt>
                <c:pt idx="209328">
                  <c:v>484.961747896764</c:v>
                </c:pt>
                <c:pt idx="209329">
                  <c:v>484.964064652037</c:v>
                </c:pt>
                <c:pt idx="209330">
                  <c:v>484.96638140731102</c:v>
                </c:pt>
                <c:pt idx="209331">
                  <c:v>484.96869816258402</c:v>
                </c:pt>
                <c:pt idx="209332">
                  <c:v>484.97101491785799</c:v>
                </c:pt>
                <c:pt idx="209333">
                  <c:v>484.97333167313099</c:v>
                </c:pt>
                <c:pt idx="209334">
                  <c:v>484.97564842840501</c:v>
                </c:pt>
                <c:pt idx="209335">
                  <c:v>484.97796518367801</c:v>
                </c:pt>
                <c:pt idx="209336">
                  <c:v>484.98028193895198</c:v>
                </c:pt>
                <c:pt idx="209337">
                  <c:v>484.98259869422498</c:v>
                </c:pt>
                <c:pt idx="209338">
                  <c:v>484.984915449499</c:v>
                </c:pt>
                <c:pt idx="209339">
                  <c:v>484.987232204772</c:v>
                </c:pt>
                <c:pt idx="209340">
                  <c:v>484.98954896004602</c:v>
                </c:pt>
                <c:pt idx="209341">
                  <c:v>484.99186571531902</c:v>
                </c:pt>
                <c:pt idx="209342">
                  <c:v>484.99418247059299</c:v>
                </c:pt>
                <c:pt idx="209343">
                  <c:v>484.99649922586599</c:v>
                </c:pt>
                <c:pt idx="209344">
                  <c:v>484.99881598114001</c:v>
                </c:pt>
                <c:pt idx="209345">
                  <c:v>485.00113273641301</c:v>
                </c:pt>
                <c:pt idx="209346">
                  <c:v>485.00344949168698</c:v>
                </c:pt>
                <c:pt idx="209347">
                  <c:v>485.00576624695998</c:v>
                </c:pt>
                <c:pt idx="209348">
                  <c:v>485.008083002234</c:v>
                </c:pt>
                <c:pt idx="209349">
                  <c:v>485.010399757507</c:v>
                </c:pt>
                <c:pt idx="209350">
                  <c:v>485.01271651278103</c:v>
                </c:pt>
                <c:pt idx="209351">
                  <c:v>485.01503326805499</c:v>
                </c:pt>
                <c:pt idx="209352">
                  <c:v>485.01735002332799</c:v>
                </c:pt>
                <c:pt idx="209353">
                  <c:v>485.01966677860202</c:v>
                </c:pt>
                <c:pt idx="209354">
                  <c:v>485.02198353387502</c:v>
                </c:pt>
                <c:pt idx="209355">
                  <c:v>485.02430028914898</c:v>
                </c:pt>
                <c:pt idx="209356">
                  <c:v>485.02661704442198</c:v>
                </c:pt>
                <c:pt idx="209357">
                  <c:v>485.02893379969601</c:v>
                </c:pt>
                <c:pt idx="209358">
                  <c:v>485.03125055496901</c:v>
                </c:pt>
                <c:pt idx="209359">
                  <c:v>485.03356731024297</c:v>
                </c:pt>
                <c:pt idx="209360">
                  <c:v>485.03588406551597</c:v>
                </c:pt>
                <c:pt idx="209361">
                  <c:v>485.03820082079</c:v>
                </c:pt>
                <c:pt idx="209362">
                  <c:v>485.040517576063</c:v>
                </c:pt>
                <c:pt idx="209363">
                  <c:v>485.04283433133702</c:v>
                </c:pt>
                <c:pt idx="209364">
                  <c:v>485.04515108661002</c:v>
                </c:pt>
                <c:pt idx="209365">
                  <c:v>485.04746784188399</c:v>
                </c:pt>
                <c:pt idx="209366">
                  <c:v>485.04978459715699</c:v>
                </c:pt>
                <c:pt idx="209367">
                  <c:v>485.05210135243101</c:v>
                </c:pt>
                <c:pt idx="209368">
                  <c:v>485.05441810770401</c:v>
                </c:pt>
                <c:pt idx="209369">
                  <c:v>485.05673486297798</c:v>
                </c:pt>
                <c:pt idx="209370">
                  <c:v>485.05905161825098</c:v>
                </c:pt>
                <c:pt idx="209371">
                  <c:v>485.061368373525</c:v>
                </c:pt>
                <c:pt idx="209372">
                  <c:v>485.063685128798</c:v>
                </c:pt>
                <c:pt idx="209373">
                  <c:v>485.06600188407202</c:v>
                </c:pt>
                <c:pt idx="209374">
                  <c:v>485.06831863934502</c:v>
                </c:pt>
                <c:pt idx="209375">
                  <c:v>485.07063539461899</c:v>
                </c:pt>
                <c:pt idx="209376">
                  <c:v>485.07295214989199</c:v>
                </c:pt>
                <c:pt idx="209377">
                  <c:v>485.07526890516601</c:v>
                </c:pt>
                <c:pt idx="209378">
                  <c:v>485.07758566043901</c:v>
                </c:pt>
                <c:pt idx="209379">
                  <c:v>485.07990241571298</c:v>
                </c:pt>
                <c:pt idx="209380">
                  <c:v>485.08221917098598</c:v>
                </c:pt>
                <c:pt idx="209381">
                  <c:v>485.08453592626</c:v>
                </c:pt>
                <c:pt idx="209382">
                  <c:v>485.086852681533</c:v>
                </c:pt>
                <c:pt idx="209383">
                  <c:v>485.08916943680703</c:v>
                </c:pt>
                <c:pt idx="209384">
                  <c:v>485.09148619208003</c:v>
                </c:pt>
                <c:pt idx="209385">
                  <c:v>485.09380294735399</c:v>
                </c:pt>
                <c:pt idx="209386">
                  <c:v>485.09611970262699</c:v>
                </c:pt>
                <c:pt idx="209387">
                  <c:v>485.09843645790102</c:v>
                </c:pt>
                <c:pt idx="209388">
                  <c:v>485.10075321317402</c:v>
                </c:pt>
                <c:pt idx="209389">
                  <c:v>485.10306996844798</c:v>
                </c:pt>
                <c:pt idx="209390">
                  <c:v>485.10538672372098</c:v>
                </c:pt>
                <c:pt idx="209391">
                  <c:v>485.10770347899501</c:v>
                </c:pt>
                <c:pt idx="209392">
                  <c:v>485.11002023426801</c:v>
                </c:pt>
                <c:pt idx="209393">
                  <c:v>485.11233698954197</c:v>
                </c:pt>
                <c:pt idx="209394">
                  <c:v>485.114653744816</c:v>
                </c:pt>
                <c:pt idx="209395">
                  <c:v>485.116970500089</c:v>
                </c:pt>
                <c:pt idx="209396">
                  <c:v>485.11928725536302</c:v>
                </c:pt>
                <c:pt idx="209397">
                  <c:v>485.12160401063602</c:v>
                </c:pt>
                <c:pt idx="209398">
                  <c:v>485.12392076590999</c:v>
                </c:pt>
                <c:pt idx="209399">
                  <c:v>485.12623752118299</c:v>
                </c:pt>
                <c:pt idx="209400">
                  <c:v>485.12855427645701</c:v>
                </c:pt>
                <c:pt idx="209401">
                  <c:v>485.13087103173001</c:v>
                </c:pt>
                <c:pt idx="209402">
                  <c:v>485.13318778700398</c:v>
                </c:pt>
                <c:pt idx="209403">
                  <c:v>485.13550454227698</c:v>
                </c:pt>
                <c:pt idx="209404">
                  <c:v>485.137821297551</c:v>
                </c:pt>
                <c:pt idx="209405">
                  <c:v>485.140138052824</c:v>
                </c:pt>
                <c:pt idx="209406">
                  <c:v>485.14245480809802</c:v>
                </c:pt>
                <c:pt idx="209407">
                  <c:v>485.14477156337102</c:v>
                </c:pt>
                <c:pt idx="209408">
                  <c:v>485.14708831864499</c:v>
                </c:pt>
                <c:pt idx="209409">
                  <c:v>485.14940507391799</c:v>
                </c:pt>
                <c:pt idx="209410">
                  <c:v>485.15172182919201</c:v>
                </c:pt>
                <c:pt idx="209411">
                  <c:v>485.15403858446501</c:v>
                </c:pt>
                <c:pt idx="209412">
                  <c:v>485.15635533973898</c:v>
                </c:pt>
                <c:pt idx="209413">
                  <c:v>485.15867209501198</c:v>
                </c:pt>
                <c:pt idx="209414">
                  <c:v>485.160988850286</c:v>
                </c:pt>
                <c:pt idx="209415">
                  <c:v>485.163305605559</c:v>
                </c:pt>
                <c:pt idx="209416">
                  <c:v>485.16562236083303</c:v>
                </c:pt>
                <c:pt idx="209417">
                  <c:v>485.16793911610603</c:v>
                </c:pt>
                <c:pt idx="209418">
                  <c:v>485.17025587137999</c:v>
                </c:pt>
                <c:pt idx="209419">
                  <c:v>485.17257262665299</c:v>
                </c:pt>
                <c:pt idx="209420">
                  <c:v>485.17488938192702</c:v>
                </c:pt>
                <c:pt idx="209421">
                  <c:v>485.17720613720002</c:v>
                </c:pt>
                <c:pt idx="209422">
                  <c:v>485.17952289247398</c:v>
                </c:pt>
                <c:pt idx="209423">
                  <c:v>485.18183964774698</c:v>
                </c:pt>
                <c:pt idx="209424">
                  <c:v>485.18415640302101</c:v>
                </c:pt>
                <c:pt idx="209425">
                  <c:v>485.18647315829401</c:v>
                </c:pt>
                <c:pt idx="209426">
                  <c:v>485.18878991356797</c:v>
                </c:pt>
                <c:pt idx="209427">
                  <c:v>485.19110666884097</c:v>
                </c:pt>
                <c:pt idx="209428">
                  <c:v>485.193423424115</c:v>
                </c:pt>
                <c:pt idx="209429">
                  <c:v>485.195740179388</c:v>
                </c:pt>
                <c:pt idx="209430">
                  <c:v>485.19805693466202</c:v>
                </c:pt>
                <c:pt idx="209431">
                  <c:v>485.20037368993502</c:v>
                </c:pt>
                <c:pt idx="209432">
                  <c:v>485.20269044520899</c:v>
                </c:pt>
                <c:pt idx="209433">
                  <c:v>485.20500720048199</c:v>
                </c:pt>
                <c:pt idx="209434">
                  <c:v>485.20732395575601</c:v>
                </c:pt>
                <c:pt idx="209435">
                  <c:v>485.20964071102901</c:v>
                </c:pt>
                <c:pt idx="209436">
                  <c:v>485.21195746630298</c:v>
                </c:pt>
                <c:pt idx="209437">
                  <c:v>485.214274221577</c:v>
                </c:pt>
                <c:pt idx="209438">
                  <c:v>485.21659097685</c:v>
                </c:pt>
                <c:pt idx="209439">
                  <c:v>485.21890773212402</c:v>
                </c:pt>
                <c:pt idx="209440">
                  <c:v>485.22122448739702</c:v>
                </c:pt>
                <c:pt idx="209441">
                  <c:v>485.22354124267099</c:v>
                </c:pt>
                <c:pt idx="209442">
                  <c:v>485.22585799794399</c:v>
                </c:pt>
                <c:pt idx="209443">
                  <c:v>485.22817475321801</c:v>
                </c:pt>
                <c:pt idx="209444">
                  <c:v>485.23049150849101</c:v>
                </c:pt>
                <c:pt idx="209445">
                  <c:v>485.23280826376498</c:v>
                </c:pt>
                <c:pt idx="209446">
                  <c:v>485.23512501903798</c:v>
                </c:pt>
                <c:pt idx="209447">
                  <c:v>485.237441774312</c:v>
                </c:pt>
                <c:pt idx="209448">
                  <c:v>485.239758529585</c:v>
                </c:pt>
                <c:pt idx="209449">
                  <c:v>485.24207528485903</c:v>
                </c:pt>
                <c:pt idx="209450">
                  <c:v>485.24439204013203</c:v>
                </c:pt>
                <c:pt idx="209451">
                  <c:v>485.24670879540599</c:v>
                </c:pt>
                <c:pt idx="209452">
                  <c:v>485.24902555067899</c:v>
                </c:pt>
                <c:pt idx="209453">
                  <c:v>485.25134230595302</c:v>
                </c:pt>
                <c:pt idx="209454">
                  <c:v>485.25365906122602</c:v>
                </c:pt>
                <c:pt idx="209455">
                  <c:v>485.25597581649998</c:v>
                </c:pt>
                <c:pt idx="209456">
                  <c:v>485.25829257177298</c:v>
                </c:pt>
                <c:pt idx="209457">
                  <c:v>485.26060932704701</c:v>
                </c:pt>
                <c:pt idx="209458">
                  <c:v>485.26292608232001</c:v>
                </c:pt>
                <c:pt idx="209459">
                  <c:v>485.26524283759397</c:v>
                </c:pt>
                <c:pt idx="209460">
                  <c:v>485.26755959286697</c:v>
                </c:pt>
                <c:pt idx="209461">
                  <c:v>485.269876348141</c:v>
                </c:pt>
                <c:pt idx="209462">
                  <c:v>485.272193103414</c:v>
                </c:pt>
                <c:pt idx="209463">
                  <c:v>485.27450985868802</c:v>
                </c:pt>
                <c:pt idx="209464">
                  <c:v>485.27682661396102</c:v>
                </c:pt>
                <c:pt idx="209465">
                  <c:v>485.27914336923499</c:v>
                </c:pt>
                <c:pt idx="209466">
                  <c:v>485.28146012450799</c:v>
                </c:pt>
                <c:pt idx="209467">
                  <c:v>485.28377687978201</c:v>
                </c:pt>
                <c:pt idx="209468">
                  <c:v>485.28609363505501</c:v>
                </c:pt>
                <c:pt idx="209469">
                  <c:v>485.28841039032898</c:v>
                </c:pt>
                <c:pt idx="209470">
                  <c:v>485.29072714560198</c:v>
                </c:pt>
                <c:pt idx="209471">
                  <c:v>485.293043900876</c:v>
                </c:pt>
                <c:pt idx="209472">
                  <c:v>485.295360656149</c:v>
                </c:pt>
                <c:pt idx="209473">
                  <c:v>485.29767741142302</c:v>
                </c:pt>
                <c:pt idx="209474">
                  <c:v>485.29999416669602</c:v>
                </c:pt>
                <c:pt idx="209475">
                  <c:v>485.30231092196999</c:v>
                </c:pt>
                <c:pt idx="209476">
                  <c:v>485.30462767724299</c:v>
                </c:pt>
                <c:pt idx="209477">
                  <c:v>485.30694443251701</c:v>
                </c:pt>
                <c:pt idx="209478">
                  <c:v>485.30926118779001</c:v>
                </c:pt>
                <c:pt idx="209479">
                  <c:v>485.31157794306398</c:v>
                </c:pt>
                <c:pt idx="209480">
                  <c:v>485.313894698338</c:v>
                </c:pt>
                <c:pt idx="209481">
                  <c:v>485.316211453611</c:v>
                </c:pt>
                <c:pt idx="209482">
                  <c:v>485.31852820888503</c:v>
                </c:pt>
                <c:pt idx="209483">
                  <c:v>485.32084496415803</c:v>
                </c:pt>
                <c:pt idx="209484">
                  <c:v>485.32316171943199</c:v>
                </c:pt>
                <c:pt idx="209485">
                  <c:v>485.32547847470499</c:v>
                </c:pt>
                <c:pt idx="209486">
                  <c:v>485.32779522997902</c:v>
                </c:pt>
                <c:pt idx="209487">
                  <c:v>485.33011198525202</c:v>
                </c:pt>
                <c:pt idx="209488">
                  <c:v>485.33242874052598</c:v>
                </c:pt>
                <c:pt idx="209489">
                  <c:v>485.33474549579898</c:v>
                </c:pt>
                <c:pt idx="209490">
                  <c:v>485.33706225107301</c:v>
                </c:pt>
                <c:pt idx="209491">
                  <c:v>485.33937900634601</c:v>
                </c:pt>
                <c:pt idx="209492">
                  <c:v>485.34169576161997</c:v>
                </c:pt>
                <c:pt idx="209493">
                  <c:v>485.34401251689297</c:v>
                </c:pt>
                <c:pt idx="209494">
                  <c:v>485.346329272167</c:v>
                </c:pt>
                <c:pt idx="209495">
                  <c:v>485.34864602744</c:v>
                </c:pt>
                <c:pt idx="209496">
                  <c:v>485.35096278271402</c:v>
                </c:pt>
                <c:pt idx="209497">
                  <c:v>485.35327953798702</c:v>
                </c:pt>
                <c:pt idx="209498">
                  <c:v>485.35559629326099</c:v>
                </c:pt>
                <c:pt idx="209499">
                  <c:v>485.35791304853399</c:v>
                </c:pt>
                <c:pt idx="209500">
                  <c:v>485.36022980380801</c:v>
                </c:pt>
                <c:pt idx="209501">
                  <c:v>485.36254655908101</c:v>
                </c:pt>
                <c:pt idx="209502">
                  <c:v>485.36486331435498</c:v>
                </c:pt>
                <c:pt idx="209503">
                  <c:v>485.36718006962798</c:v>
                </c:pt>
                <c:pt idx="209504">
                  <c:v>485.369496824902</c:v>
                </c:pt>
                <c:pt idx="209505">
                  <c:v>485.371813580175</c:v>
                </c:pt>
                <c:pt idx="209506">
                  <c:v>485.37413033544902</c:v>
                </c:pt>
                <c:pt idx="209507">
                  <c:v>485.37644709072202</c:v>
                </c:pt>
                <c:pt idx="209508">
                  <c:v>485.37876384599599</c:v>
                </c:pt>
                <c:pt idx="209509">
                  <c:v>485.38108060126899</c:v>
                </c:pt>
                <c:pt idx="209510">
                  <c:v>485.38339735654301</c:v>
                </c:pt>
                <c:pt idx="209511">
                  <c:v>485.38571411181601</c:v>
                </c:pt>
                <c:pt idx="209512">
                  <c:v>485.38803086708998</c:v>
                </c:pt>
                <c:pt idx="209513">
                  <c:v>485.39034762236298</c:v>
                </c:pt>
                <c:pt idx="209514">
                  <c:v>485.392664377637</c:v>
                </c:pt>
                <c:pt idx="209515">
                  <c:v>485.39498113291</c:v>
                </c:pt>
                <c:pt idx="209516">
                  <c:v>485.39729788818403</c:v>
                </c:pt>
                <c:pt idx="209517">
                  <c:v>485.39961464345703</c:v>
                </c:pt>
                <c:pt idx="209518">
                  <c:v>485.40193139873099</c:v>
                </c:pt>
                <c:pt idx="209519">
                  <c:v>485.40424815400399</c:v>
                </c:pt>
                <c:pt idx="209520">
                  <c:v>485.40656490927802</c:v>
                </c:pt>
                <c:pt idx="209521">
                  <c:v>485.40888166455198</c:v>
                </c:pt>
                <c:pt idx="209522">
                  <c:v>485.41119841982498</c:v>
                </c:pt>
                <c:pt idx="209523">
                  <c:v>485.41351517509901</c:v>
                </c:pt>
                <c:pt idx="209524">
                  <c:v>485.41583193037201</c:v>
                </c:pt>
                <c:pt idx="209525">
                  <c:v>485.41814868564597</c:v>
                </c:pt>
                <c:pt idx="209526">
                  <c:v>485.42046544091897</c:v>
                </c:pt>
                <c:pt idx="209527">
                  <c:v>485.422782196193</c:v>
                </c:pt>
                <c:pt idx="209528">
                  <c:v>485.425098951466</c:v>
                </c:pt>
                <c:pt idx="209529">
                  <c:v>485.42741570674002</c:v>
                </c:pt>
                <c:pt idx="209530">
                  <c:v>485.42973246201302</c:v>
                </c:pt>
                <c:pt idx="209531">
                  <c:v>485.43204921728699</c:v>
                </c:pt>
                <c:pt idx="209532">
                  <c:v>485.43436597255999</c:v>
                </c:pt>
                <c:pt idx="209533">
                  <c:v>485.43668272783401</c:v>
                </c:pt>
                <c:pt idx="209534">
                  <c:v>485.43899948310701</c:v>
                </c:pt>
                <c:pt idx="209535">
                  <c:v>485.44131623838098</c:v>
                </c:pt>
                <c:pt idx="209536">
                  <c:v>485.44363299365398</c:v>
                </c:pt>
                <c:pt idx="209537">
                  <c:v>485.445949748928</c:v>
                </c:pt>
                <c:pt idx="209538">
                  <c:v>485.448266504201</c:v>
                </c:pt>
                <c:pt idx="209539">
                  <c:v>485.45058325947502</c:v>
                </c:pt>
                <c:pt idx="209540">
                  <c:v>485.45290001474802</c:v>
                </c:pt>
                <c:pt idx="209541">
                  <c:v>485.45521677002199</c:v>
                </c:pt>
                <c:pt idx="209542">
                  <c:v>485.45753352529499</c:v>
                </c:pt>
                <c:pt idx="209543">
                  <c:v>485.45985028056901</c:v>
                </c:pt>
                <c:pt idx="209544">
                  <c:v>485.46216703584201</c:v>
                </c:pt>
                <c:pt idx="209545">
                  <c:v>485.46448379111598</c:v>
                </c:pt>
                <c:pt idx="209546">
                  <c:v>485.46680054638898</c:v>
                </c:pt>
                <c:pt idx="209547">
                  <c:v>485.469117301663</c:v>
                </c:pt>
                <c:pt idx="209548">
                  <c:v>485.471434056936</c:v>
                </c:pt>
                <c:pt idx="209549">
                  <c:v>485.47375081221003</c:v>
                </c:pt>
                <c:pt idx="209550">
                  <c:v>485.47606756748303</c:v>
                </c:pt>
                <c:pt idx="209551">
                  <c:v>485.47838432275699</c:v>
                </c:pt>
                <c:pt idx="209552">
                  <c:v>485.48070107802999</c:v>
                </c:pt>
                <c:pt idx="209553">
                  <c:v>485.48301783330402</c:v>
                </c:pt>
                <c:pt idx="209554">
                  <c:v>485.48533458857702</c:v>
                </c:pt>
                <c:pt idx="209555">
                  <c:v>485.48765134385098</c:v>
                </c:pt>
                <c:pt idx="209556">
                  <c:v>485.48996809912398</c:v>
                </c:pt>
                <c:pt idx="209557">
                  <c:v>485.49228485439801</c:v>
                </c:pt>
                <c:pt idx="209558">
                  <c:v>485.49460160967101</c:v>
                </c:pt>
                <c:pt idx="209559">
                  <c:v>485.49691836494497</c:v>
                </c:pt>
                <c:pt idx="209560">
                  <c:v>485.49923512021797</c:v>
                </c:pt>
                <c:pt idx="209561">
                  <c:v>485.501551875492</c:v>
                </c:pt>
                <c:pt idx="209562">
                  <c:v>485.503868630765</c:v>
                </c:pt>
                <c:pt idx="209563">
                  <c:v>485.50618538603902</c:v>
                </c:pt>
                <c:pt idx="209564">
                  <c:v>485.50850214131299</c:v>
                </c:pt>
                <c:pt idx="209565">
                  <c:v>485.51081889658599</c:v>
                </c:pt>
                <c:pt idx="209566">
                  <c:v>485.51313565186001</c:v>
                </c:pt>
                <c:pt idx="209567">
                  <c:v>485.51545240713301</c:v>
                </c:pt>
                <c:pt idx="209568">
                  <c:v>485.51776916240698</c:v>
                </c:pt>
                <c:pt idx="209569">
                  <c:v>485.52008591767998</c:v>
                </c:pt>
                <c:pt idx="209570">
                  <c:v>485.522402672954</c:v>
                </c:pt>
                <c:pt idx="209571">
                  <c:v>485.524719428227</c:v>
                </c:pt>
                <c:pt idx="209572">
                  <c:v>485.52703618350102</c:v>
                </c:pt>
                <c:pt idx="209573">
                  <c:v>485.52935293877403</c:v>
                </c:pt>
                <c:pt idx="209574">
                  <c:v>485.53166969404799</c:v>
                </c:pt>
                <c:pt idx="209575">
                  <c:v>485.53398644932099</c:v>
                </c:pt>
                <c:pt idx="209576">
                  <c:v>485.53630320459501</c:v>
                </c:pt>
                <c:pt idx="209577">
                  <c:v>485.53861995986802</c:v>
                </c:pt>
                <c:pt idx="209578">
                  <c:v>485.54093671514198</c:v>
                </c:pt>
                <c:pt idx="209579">
                  <c:v>485.54325347041498</c:v>
                </c:pt>
                <c:pt idx="209580">
                  <c:v>485.545570225689</c:v>
                </c:pt>
                <c:pt idx="209581">
                  <c:v>485.54788698096201</c:v>
                </c:pt>
                <c:pt idx="209582">
                  <c:v>485.55020373623603</c:v>
                </c:pt>
                <c:pt idx="209583">
                  <c:v>485.55252049150897</c:v>
                </c:pt>
                <c:pt idx="209584">
                  <c:v>485.55483724678299</c:v>
                </c:pt>
                <c:pt idx="209585">
                  <c:v>485.557154002056</c:v>
                </c:pt>
                <c:pt idx="209586">
                  <c:v>485.55947075733002</c:v>
                </c:pt>
                <c:pt idx="209587">
                  <c:v>485.56178751260302</c:v>
                </c:pt>
                <c:pt idx="209588">
                  <c:v>485.56410426787698</c:v>
                </c:pt>
                <c:pt idx="209589">
                  <c:v>485.56642102314999</c:v>
                </c:pt>
                <c:pt idx="209590">
                  <c:v>485.56873777842401</c:v>
                </c:pt>
                <c:pt idx="209591">
                  <c:v>485.57105453369701</c:v>
                </c:pt>
                <c:pt idx="209592">
                  <c:v>485.57337128897098</c:v>
                </c:pt>
                <c:pt idx="209593">
                  <c:v>485.57568804424398</c:v>
                </c:pt>
                <c:pt idx="209594">
                  <c:v>485.578004799518</c:v>
                </c:pt>
                <c:pt idx="209595">
                  <c:v>485.580321554791</c:v>
                </c:pt>
                <c:pt idx="209596">
                  <c:v>485.58263831006502</c:v>
                </c:pt>
                <c:pt idx="209597">
                  <c:v>485.58495506533802</c:v>
                </c:pt>
                <c:pt idx="209598">
                  <c:v>485.58727182061199</c:v>
                </c:pt>
                <c:pt idx="209599">
                  <c:v>485.58958857588499</c:v>
                </c:pt>
                <c:pt idx="209600">
                  <c:v>485.59190533115901</c:v>
                </c:pt>
                <c:pt idx="209601">
                  <c:v>485.59422208643201</c:v>
                </c:pt>
                <c:pt idx="209602">
                  <c:v>485.59653884170598</c:v>
                </c:pt>
                <c:pt idx="209603">
                  <c:v>485.59885559697898</c:v>
                </c:pt>
                <c:pt idx="209604">
                  <c:v>485.601172352253</c:v>
                </c:pt>
                <c:pt idx="209605">
                  <c:v>485.603489107526</c:v>
                </c:pt>
                <c:pt idx="209606">
                  <c:v>485.60580586280003</c:v>
                </c:pt>
                <c:pt idx="209607">
                  <c:v>485.60812261807399</c:v>
                </c:pt>
                <c:pt idx="209608">
                  <c:v>485.61043937334699</c:v>
                </c:pt>
                <c:pt idx="209609">
                  <c:v>485.61275612862102</c:v>
                </c:pt>
                <c:pt idx="209610">
                  <c:v>485.61507288389402</c:v>
                </c:pt>
                <c:pt idx="209611">
                  <c:v>485.61738963916798</c:v>
                </c:pt>
                <c:pt idx="209612">
                  <c:v>485.61970639444098</c:v>
                </c:pt>
                <c:pt idx="209613">
                  <c:v>485.62202314971501</c:v>
                </c:pt>
                <c:pt idx="209614">
                  <c:v>485.62433990498801</c:v>
                </c:pt>
                <c:pt idx="209615">
                  <c:v>485.62665666026197</c:v>
                </c:pt>
                <c:pt idx="209616">
                  <c:v>485.62897341553497</c:v>
                </c:pt>
                <c:pt idx="209617">
                  <c:v>485.631290170809</c:v>
                </c:pt>
                <c:pt idx="209618">
                  <c:v>485.633606926082</c:v>
                </c:pt>
                <c:pt idx="209619">
                  <c:v>485.63592368135602</c:v>
                </c:pt>
                <c:pt idx="209620">
                  <c:v>485.63824043662902</c:v>
                </c:pt>
                <c:pt idx="209621">
                  <c:v>485.64055719190299</c:v>
                </c:pt>
                <c:pt idx="209622">
                  <c:v>485.64287394717599</c:v>
                </c:pt>
                <c:pt idx="209623">
                  <c:v>485.64519070245001</c:v>
                </c:pt>
                <c:pt idx="209624">
                  <c:v>485.64750745772301</c:v>
                </c:pt>
                <c:pt idx="209625">
                  <c:v>485.64982421299698</c:v>
                </c:pt>
                <c:pt idx="209626">
                  <c:v>485.65214096826998</c:v>
                </c:pt>
                <c:pt idx="209627">
                  <c:v>485.654457723544</c:v>
                </c:pt>
                <c:pt idx="209628">
                  <c:v>485.656774478817</c:v>
                </c:pt>
                <c:pt idx="209629">
                  <c:v>485.65909123409102</c:v>
                </c:pt>
                <c:pt idx="209630">
                  <c:v>485.66140798936402</c:v>
                </c:pt>
                <c:pt idx="209631">
                  <c:v>485.66372474463799</c:v>
                </c:pt>
                <c:pt idx="209632">
                  <c:v>485.66604149991099</c:v>
                </c:pt>
                <c:pt idx="209633">
                  <c:v>485.66835825518501</c:v>
                </c:pt>
                <c:pt idx="209634">
                  <c:v>485.67067501045801</c:v>
                </c:pt>
                <c:pt idx="209635">
                  <c:v>485.67299176573198</c:v>
                </c:pt>
                <c:pt idx="209636">
                  <c:v>485.67530852100498</c:v>
                </c:pt>
                <c:pt idx="209637">
                  <c:v>485.677625276279</c:v>
                </c:pt>
                <c:pt idx="209638">
                  <c:v>485.679942031552</c:v>
                </c:pt>
                <c:pt idx="209639">
                  <c:v>485.68225878682603</c:v>
                </c:pt>
                <c:pt idx="209640">
                  <c:v>485.68457554209903</c:v>
                </c:pt>
                <c:pt idx="209641">
                  <c:v>485.68689229737299</c:v>
                </c:pt>
                <c:pt idx="209642">
                  <c:v>485.68920905264599</c:v>
                </c:pt>
                <c:pt idx="209643">
                  <c:v>485.69152580792002</c:v>
                </c:pt>
                <c:pt idx="209644">
                  <c:v>485.69384256319302</c:v>
                </c:pt>
                <c:pt idx="209645">
                  <c:v>485.69615931846698</c:v>
                </c:pt>
                <c:pt idx="209646">
                  <c:v>485.69847607373998</c:v>
                </c:pt>
                <c:pt idx="209647">
                  <c:v>485.70079282901401</c:v>
                </c:pt>
                <c:pt idx="209648">
                  <c:v>485.70310958428701</c:v>
                </c:pt>
                <c:pt idx="209649">
                  <c:v>485.70542633956097</c:v>
                </c:pt>
                <c:pt idx="209650">
                  <c:v>485.707743094835</c:v>
                </c:pt>
                <c:pt idx="209651">
                  <c:v>485.710059850108</c:v>
                </c:pt>
                <c:pt idx="209652">
                  <c:v>485.71237660538202</c:v>
                </c:pt>
                <c:pt idx="209653">
                  <c:v>485.71469336065502</c:v>
                </c:pt>
                <c:pt idx="209654">
                  <c:v>485.71701011592899</c:v>
                </c:pt>
                <c:pt idx="209655">
                  <c:v>485.71932687120199</c:v>
                </c:pt>
                <c:pt idx="209656">
                  <c:v>485.72164362647601</c:v>
                </c:pt>
                <c:pt idx="209657">
                  <c:v>485.72396038174901</c:v>
                </c:pt>
                <c:pt idx="209658">
                  <c:v>485.72627713702298</c:v>
                </c:pt>
                <c:pt idx="209659">
                  <c:v>485.72859389229598</c:v>
                </c:pt>
                <c:pt idx="209660">
                  <c:v>485.73091064757</c:v>
                </c:pt>
                <c:pt idx="209661">
                  <c:v>485.733227402843</c:v>
                </c:pt>
                <c:pt idx="209662">
                  <c:v>485.73554415811702</c:v>
                </c:pt>
                <c:pt idx="209663">
                  <c:v>485.73786091339002</c:v>
                </c:pt>
                <c:pt idx="209664">
                  <c:v>485.74017766866399</c:v>
                </c:pt>
                <c:pt idx="209665">
                  <c:v>485.74249442393699</c:v>
                </c:pt>
                <c:pt idx="209666">
                  <c:v>485.74481117921101</c:v>
                </c:pt>
                <c:pt idx="209667">
                  <c:v>485.74712793448401</c:v>
                </c:pt>
                <c:pt idx="209668">
                  <c:v>485.74944468975798</c:v>
                </c:pt>
                <c:pt idx="209669">
                  <c:v>485.75176144503098</c:v>
                </c:pt>
                <c:pt idx="209670">
                  <c:v>485.754078200305</c:v>
                </c:pt>
                <c:pt idx="209671">
                  <c:v>485.756394955578</c:v>
                </c:pt>
                <c:pt idx="209672">
                  <c:v>485.75871171085203</c:v>
                </c:pt>
                <c:pt idx="209673">
                  <c:v>485.76102846612503</c:v>
                </c:pt>
                <c:pt idx="209674">
                  <c:v>485.76334522139899</c:v>
                </c:pt>
                <c:pt idx="209675">
                  <c:v>485.76566197667199</c:v>
                </c:pt>
                <c:pt idx="209676">
                  <c:v>485.76797873194602</c:v>
                </c:pt>
                <c:pt idx="209677">
                  <c:v>485.77029548721902</c:v>
                </c:pt>
                <c:pt idx="209678">
                  <c:v>485.77261224249298</c:v>
                </c:pt>
                <c:pt idx="209679">
                  <c:v>485.77492899776598</c:v>
                </c:pt>
                <c:pt idx="209680">
                  <c:v>485.77724575304001</c:v>
                </c:pt>
                <c:pt idx="209681">
                  <c:v>485.77956250831301</c:v>
                </c:pt>
                <c:pt idx="209682">
                  <c:v>485.78187926358697</c:v>
                </c:pt>
                <c:pt idx="209683">
                  <c:v>485.78419601885997</c:v>
                </c:pt>
                <c:pt idx="209684">
                  <c:v>485.786512774134</c:v>
                </c:pt>
                <c:pt idx="209685">
                  <c:v>485.788829529407</c:v>
                </c:pt>
                <c:pt idx="209686">
                  <c:v>485.79114628468102</c:v>
                </c:pt>
                <c:pt idx="209687">
                  <c:v>485.79346303995402</c:v>
                </c:pt>
                <c:pt idx="209688">
                  <c:v>485.79577979522799</c:v>
                </c:pt>
                <c:pt idx="209689">
                  <c:v>485.79809655050099</c:v>
                </c:pt>
                <c:pt idx="209690">
                  <c:v>485.80041330577501</c:v>
                </c:pt>
                <c:pt idx="209691">
                  <c:v>485.80273006104801</c:v>
                </c:pt>
                <c:pt idx="209692">
                  <c:v>485.80504681632198</c:v>
                </c:pt>
                <c:pt idx="209693">
                  <c:v>485.807363571596</c:v>
                </c:pt>
                <c:pt idx="209694">
                  <c:v>485.809680326869</c:v>
                </c:pt>
                <c:pt idx="209695">
                  <c:v>485.81199708214302</c:v>
                </c:pt>
                <c:pt idx="209696">
                  <c:v>485.81431383741602</c:v>
                </c:pt>
                <c:pt idx="209697">
                  <c:v>485.81663059268999</c:v>
                </c:pt>
                <c:pt idx="209698">
                  <c:v>485.81894734796299</c:v>
                </c:pt>
                <c:pt idx="209699">
                  <c:v>485.82126410323701</c:v>
                </c:pt>
                <c:pt idx="209700">
                  <c:v>485.82358085851001</c:v>
                </c:pt>
                <c:pt idx="209701">
                  <c:v>485.82589761378398</c:v>
                </c:pt>
                <c:pt idx="209702">
                  <c:v>485.82821436905698</c:v>
                </c:pt>
                <c:pt idx="209703">
                  <c:v>485.830531124331</c:v>
                </c:pt>
                <c:pt idx="209704">
                  <c:v>485.832847879604</c:v>
                </c:pt>
                <c:pt idx="209705">
                  <c:v>485.83516463487803</c:v>
                </c:pt>
                <c:pt idx="209706">
                  <c:v>485.83748139015103</c:v>
                </c:pt>
                <c:pt idx="209707">
                  <c:v>485.83979814542499</c:v>
                </c:pt>
                <c:pt idx="209708">
                  <c:v>485.84211490069799</c:v>
                </c:pt>
                <c:pt idx="209709">
                  <c:v>485.84443165597202</c:v>
                </c:pt>
                <c:pt idx="209710">
                  <c:v>485.84674841124502</c:v>
                </c:pt>
                <c:pt idx="209711">
                  <c:v>485.84906516651898</c:v>
                </c:pt>
                <c:pt idx="209712">
                  <c:v>485.85138192179198</c:v>
                </c:pt>
                <c:pt idx="209713">
                  <c:v>485.85369867706601</c:v>
                </c:pt>
                <c:pt idx="209714">
                  <c:v>485.85601543233901</c:v>
                </c:pt>
                <c:pt idx="209715">
                  <c:v>485.85833218761297</c:v>
                </c:pt>
                <c:pt idx="209716">
                  <c:v>485.86064894288597</c:v>
                </c:pt>
                <c:pt idx="209717">
                  <c:v>485.86296569816</c:v>
                </c:pt>
                <c:pt idx="209718">
                  <c:v>485.865282453433</c:v>
                </c:pt>
                <c:pt idx="209719">
                  <c:v>485.86759920870702</c:v>
                </c:pt>
                <c:pt idx="209720">
                  <c:v>485.86991596398002</c:v>
                </c:pt>
                <c:pt idx="209721">
                  <c:v>485.87223271925399</c:v>
                </c:pt>
                <c:pt idx="209722">
                  <c:v>485.87454947452699</c:v>
                </c:pt>
                <c:pt idx="209723">
                  <c:v>485.87686622980101</c:v>
                </c:pt>
                <c:pt idx="209724">
                  <c:v>485.87918298507401</c:v>
                </c:pt>
                <c:pt idx="209725">
                  <c:v>485.88149974034798</c:v>
                </c:pt>
                <c:pt idx="209726">
                  <c:v>485.88381649562098</c:v>
                </c:pt>
                <c:pt idx="209727">
                  <c:v>485.886133250895</c:v>
                </c:pt>
                <c:pt idx="209728">
                  <c:v>485.888450006168</c:v>
                </c:pt>
                <c:pt idx="209729">
                  <c:v>485.89076676144202</c:v>
                </c:pt>
                <c:pt idx="209730">
                  <c:v>485.89308351671502</c:v>
                </c:pt>
                <c:pt idx="209731">
                  <c:v>485.89540027198899</c:v>
                </c:pt>
                <c:pt idx="209732">
                  <c:v>485.89771702726199</c:v>
                </c:pt>
                <c:pt idx="209733">
                  <c:v>485.90003378253601</c:v>
                </c:pt>
                <c:pt idx="209734">
                  <c:v>485.90235053780901</c:v>
                </c:pt>
                <c:pt idx="209735">
                  <c:v>485.90466729308298</c:v>
                </c:pt>
                <c:pt idx="209736">
                  <c:v>485.906984048357</c:v>
                </c:pt>
                <c:pt idx="209737">
                  <c:v>485.90930080363</c:v>
                </c:pt>
                <c:pt idx="209738">
                  <c:v>485.91161755890403</c:v>
                </c:pt>
                <c:pt idx="209739">
                  <c:v>485.91393431417703</c:v>
                </c:pt>
                <c:pt idx="209740">
                  <c:v>485.91625106945099</c:v>
                </c:pt>
                <c:pt idx="209741">
                  <c:v>485.91856782472399</c:v>
                </c:pt>
                <c:pt idx="209742">
                  <c:v>485.92088457999802</c:v>
                </c:pt>
                <c:pt idx="209743">
                  <c:v>485.92320133527102</c:v>
                </c:pt>
                <c:pt idx="209744">
                  <c:v>485.92551809054498</c:v>
                </c:pt>
                <c:pt idx="209745">
                  <c:v>485.92783484581798</c:v>
                </c:pt>
                <c:pt idx="209746">
                  <c:v>485.93015160109201</c:v>
                </c:pt>
                <c:pt idx="209747">
                  <c:v>485.93246835636501</c:v>
                </c:pt>
                <c:pt idx="209748">
                  <c:v>485.93478511163897</c:v>
                </c:pt>
                <c:pt idx="209749">
                  <c:v>485.93710186691197</c:v>
                </c:pt>
                <c:pt idx="209750">
                  <c:v>485.939418622186</c:v>
                </c:pt>
                <c:pt idx="209751">
                  <c:v>485.941735377459</c:v>
                </c:pt>
                <c:pt idx="209752">
                  <c:v>485.94405213273302</c:v>
                </c:pt>
                <c:pt idx="209753">
                  <c:v>485.94636888800602</c:v>
                </c:pt>
                <c:pt idx="209754">
                  <c:v>485.94868564327999</c:v>
                </c:pt>
                <c:pt idx="209755">
                  <c:v>485.95100239855299</c:v>
                </c:pt>
                <c:pt idx="209756">
                  <c:v>485.95331915382701</c:v>
                </c:pt>
                <c:pt idx="209757">
                  <c:v>485.95563590910001</c:v>
                </c:pt>
                <c:pt idx="209758">
                  <c:v>485.95795266437398</c:v>
                </c:pt>
                <c:pt idx="209759">
                  <c:v>485.96026941964698</c:v>
                </c:pt>
                <c:pt idx="209760">
                  <c:v>485.962586174921</c:v>
                </c:pt>
                <c:pt idx="209761">
                  <c:v>485.964902930194</c:v>
                </c:pt>
                <c:pt idx="209762">
                  <c:v>485.96721968546802</c:v>
                </c:pt>
                <c:pt idx="209763">
                  <c:v>485.96953644074102</c:v>
                </c:pt>
                <c:pt idx="209764">
                  <c:v>485.97185319601499</c:v>
                </c:pt>
                <c:pt idx="209765">
                  <c:v>485.97416995128799</c:v>
                </c:pt>
                <c:pt idx="209766">
                  <c:v>485.97648670656201</c:v>
                </c:pt>
                <c:pt idx="209767">
                  <c:v>485.97880346183501</c:v>
                </c:pt>
                <c:pt idx="209768">
                  <c:v>485.98112021710898</c:v>
                </c:pt>
                <c:pt idx="209769">
                  <c:v>485.98343697238198</c:v>
                </c:pt>
                <c:pt idx="209770">
                  <c:v>485.985753727656</c:v>
                </c:pt>
                <c:pt idx="209771">
                  <c:v>485.988070482929</c:v>
                </c:pt>
                <c:pt idx="209772">
                  <c:v>485.99038723820303</c:v>
                </c:pt>
                <c:pt idx="209773">
                  <c:v>485.99270399347603</c:v>
                </c:pt>
                <c:pt idx="209774">
                  <c:v>485.99502074874999</c:v>
                </c:pt>
                <c:pt idx="209775">
                  <c:v>485.99733750402299</c:v>
                </c:pt>
                <c:pt idx="209776">
                  <c:v>485.99965425929702</c:v>
                </c:pt>
                <c:pt idx="209777">
                  <c:v>486.00197101457098</c:v>
                </c:pt>
                <c:pt idx="209778">
                  <c:v>486.00428776984398</c:v>
                </c:pt>
                <c:pt idx="209779">
                  <c:v>486.00660452511801</c:v>
                </c:pt>
                <c:pt idx="209780">
                  <c:v>486.00892128039101</c:v>
                </c:pt>
                <c:pt idx="209781">
                  <c:v>486.01123803566497</c:v>
                </c:pt>
                <c:pt idx="209782">
                  <c:v>486.01355479093797</c:v>
                </c:pt>
                <c:pt idx="209783">
                  <c:v>486.015871546212</c:v>
                </c:pt>
                <c:pt idx="209784">
                  <c:v>486.018188301485</c:v>
                </c:pt>
                <c:pt idx="209785">
                  <c:v>486.02050505675902</c:v>
                </c:pt>
                <c:pt idx="209786">
                  <c:v>486.02282181203202</c:v>
                </c:pt>
                <c:pt idx="209787">
                  <c:v>486.02513856730599</c:v>
                </c:pt>
                <c:pt idx="209788">
                  <c:v>486.02745532257899</c:v>
                </c:pt>
                <c:pt idx="209789">
                  <c:v>486.02977207785301</c:v>
                </c:pt>
                <c:pt idx="209790">
                  <c:v>486.03208883312601</c:v>
                </c:pt>
                <c:pt idx="209791">
                  <c:v>486.03440558839998</c:v>
                </c:pt>
                <c:pt idx="209792">
                  <c:v>486.03672234367298</c:v>
                </c:pt>
                <c:pt idx="209793">
                  <c:v>486.039039098947</c:v>
                </c:pt>
                <c:pt idx="209794">
                  <c:v>486.04135585422</c:v>
                </c:pt>
                <c:pt idx="209795">
                  <c:v>486.04367260949402</c:v>
                </c:pt>
                <c:pt idx="209796">
                  <c:v>486.04598936476702</c:v>
                </c:pt>
                <c:pt idx="209797">
                  <c:v>486.04830612004099</c:v>
                </c:pt>
                <c:pt idx="209798">
                  <c:v>486.05062287531399</c:v>
                </c:pt>
                <c:pt idx="209799">
                  <c:v>486.05293963058801</c:v>
                </c:pt>
                <c:pt idx="209800">
                  <c:v>486.05525638586101</c:v>
                </c:pt>
                <c:pt idx="209801">
                  <c:v>486.05757314113498</c:v>
                </c:pt>
                <c:pt idx="209802">
                  <c:v>486.05988989640798</c:v>
                </c:pt>
                <c:pt idx="209803">
                  <c:v>486.062206651682</c:v>
                </c:pt>
                <c:pt idx="209804">
                  <c:v>486.064523406955</c:v>
                </c:pt>
                <c:pt idx="209805">
                  <c:v>486.06684016222903</c:v>
                </c:pt>
                <c:pt idx="209806">
                  <c:v>486.06915691750203</c:v>
                </c:pt>
                <c:pt idx="209807">
                  <c:v>486.07147367277599</c:v>
                </c:pt>
                <c:pt idx="209808">
                  <c:v>486.07379042804899</c:v>
                </c:pt>
                <c:pt idx="209809">
                  <c:v>486.07610718332302</c:v>
                </c:pt>
                <c:pt idx="209810">
                  <c:v>486.07842393859602</c:v>
                </c:pt>
                <c:pt idx="209811">
                  <c:v>486.08074069386998</c:v>
                </c:pt>
                <c:pt idx="209812">
                  <c:v>486.08305744914298</c:v>
                </c:pt>
                <c:pt idx="209813">
                  <c:v>486.08537420441701</c:v>
                </c:pt>
                <c:pt idx="209814">
                  <c:v>486.08769095969001</c:v>
                </c:pt>
                <c:pt idx="209815">
                  <c:v>486.09000771496397</c:v>
                </c:pt>
                <c:pt idx="209816">
                  <c:v>486.09232447023697</c:v>
                </c:pt>
                <c:pt idx="209817">
                  <c:v>486.094641225511</c:v>
                </c:pt>
                <c:pt idx="209818">
                  <c:v>486.096957980784</c:v>
                </c:pt>
                <c:pt idx="209819">
                  <c:v>486.09927473605802</c:v>
                </c:pt>
                <c:pt idx="209820">
                  <c:v>486.10159149133199</c:v>
                </c:pt>
                <c:pt idx="209821">
                  <c:v>486.10390824660499</c:v>
                </c:pt>
                <c:pt idx="209822">
                  <c:v>486.10622500187901</c:v>
                </c:pt>
                <c:pt idx="209823">
                  <c:v>486.10854175715201</c:v>
                </c:pt>
                <c:pt idx="209824">
                  <c:v>486.11085851242598</c:v>
                </c:pt>
                <c:pt idx="209825">
                  <c:v>486.11317526769898</c:v>
                </c:pt>
                <c:pt idx="209826">
                  <c:v>486.115492022973</c:v>
                </c:pt>
                <c:pt idx="209827">
                  <c:v>486.117808778246</c:v>
                </c:pt>
                <c:pt idx="209828">
                  <c:v>486.12012553352002</c:v>
                </c:pt>
                <c:pt idx="209829">
                  <c:v>486.12244228879302</c:v>
                </c:pt>
                <c:pt idx="209830">
                  <c:v>486.12475904406699</c:v>
                </c:pt>
                <c:pt idx="209831">
                  <c:v>486.12707579933999</c:v>
                </c:pt>
                <c:pt idx="209832">
                  <c:v>486.12939255461401</c:v>
                </c:pt>
                <c:pt idx="209833">
                  <c:v>486.13170930988701</c:v>
                </c:pt>
                <c:pt idx="209834">
                  <c:v>486.13402606516098</c:v>
                </c:pt>
                <c:pt idx="209835">
                  <c:v>486.13634282043398</c:v>
                </c:pt>
                <c:pt idx="209836">
                  <c:v>486.138659575708</c:v>
                </c:pt>
                <c:pt idx="209837">
                  <c:v>486.140976330981</c:v>
                </c:pt>
                <c:pt idx="209838">
                  <c:v>486.14329308625503</c:v>
                </c:pt>
                <c:pt idx="209839">
                  <c:v>486.14560984152803</c:v>
                </c:pt>
                <c:pt idx="209840">
                  <c:v>486.14792659680199</c:v>
                </c:pt>
                <c:pt idx="209841">
                  <c:v>486.15024335207499</c:v>
                </c:pt>
                <c:pt idx="209842">
                  <c:v>486.15256010734902</c:v>
                </c:pt>
                <c:pt idx="209843">
                  <c:v>486.15487686262202</c:v>
                </c:pt>
                <c:pt idx="209844">
                  <c:v>486.15719361789598</c:v>
                </c:pt>
                <c:pt idx="209845">
                  <c:v>486.15951037316898</c:v>
                </c:pt>
                <c:pt idx="209846">
                  <c:v>486.16182712844301</c:v>
                </c:pt>
                <c:pt idx="209847">
                  <c:v>486.16414388371601</c:v>
                </c:pt>
                <c:pt idx="209848">
                  <c:v>486.16646063898997</c:v>
                </c:pt>
                <c:pt idx="209849">
                  <c:v>486.16877739426297</c:v>
                </c:pt>
                <c:pt idx="209850">
                  <c:v>486.171094149537</c:v>
                </c:pt>
                <c:pt idx="209851">
                  <c:v>486.17341090481</c:v>
                </c:pt>
                <c:pt idx="209852">
                  <c:v>486.17572766008402</c:v>
                </c:pt>
                <c:pt idx="209853">
                  <c:v>486.17804441535702</c:v>
                </c:pt>
                <c:pt idx="209854">
                  <c:v>486.18036117063099</c:v>
                </c:pt>
                <c:pt idx="209855">
                  <c:v>486.18267792590399</c:v>
                </c:pt>
                <c:pt idx="209856">
                  <c:v>486.18499468117801</c:v>
                </c:pt>
                <c:pt idx="209857">
                  <c:v>486.18731143645101</c:v>
                </c:pt>
                <c:pt idx="209858">
                  <c:v>486.18962819172498</c:v>
                </c:pt>
                <c:pt idx="209859">
                  <c:v>486.19194494699798</c:v>
                </c:pt>
                <c:pt idx="209860">
                  <c:v>486.194261702272</c:v>
                </c:pt>
                <c:pt idx="209861">
                  <c:v>486.196578457545</c:v>
                </c:pt>
                <c:pt idx="209862">
                  <c:v>486.19889521281902</c:v>
                </c:pt>
                <c:pt idx="209863">
                  <c:v>486.20121196809299</c:v>
                </c:pt>
                <c:pt idx="209864">
                  <c:v>486.20352872336599</c:v>
                </c:pt>
                <c:pt idx="209865">
                  <c:v>486.20584547864001</c:v>
                </c:pt>
                <c:pt idx="209866">
                  <c:v>486.20816223391301</c:v>
                </c:pt>
                <c:pt idx="209867">
                  <c:v>486.21047898918698</c:v>
                </c:pt>
                <c:pt idx="209868">
                  <c:v>486.21279574445998</c:v>
                </c:pt>
                <c:pt idx="209869">
                  <c:v>486.215112499734</c:v>
                </c:pt>
                <c:pt idx="209870">
                  <c:v>486.217429255007</c:v>
                </c:pt>
                <c:pt idx="209871">
                  <c:v>486.21974601028103</c:v>
                </c:pt>
                <c:pt idx="209872">
                  <c:v>486.22206276555403</c:v>
                </c:pt>
                <c:pt idx="209873">
                  <c:v>486.22437952082799</c:v>
                </c:pt>
                <c:pt idx="209874">
                  <c:v>486.22669627610099</c:v>
                </c:pt>
                <c:pt idx="209875">
                  <c:v>486.22901303137502</c:v>
                </c:pt>
                <c:pt idx="209876">
                  <c:v>486.23132978664802</c:v>
                </c:pt>
                <c:pt idx="209877">
                  <c:v>486.23364654192198</c:v>
                </c:pt>
                <c:pt idx="209878">
                  <c:v>486.23596329719498</c:v>
                </c:pt>
                <c:pt idx="209879">
                  <c:v>486.23828005246901</c:v>
                </c:pt>
                <c:pt idx="209880">
                  <c:v>486.24059680774201</c:v>
                </c:pt>
                <c:pt idx="209881">
                  <c:v>486.24291356301597</c:v>
                </c:pt>
                <c:pt idx="209882">
                  <c:v>486.24523031828898</c:v>
                </c:pt>
                <c:pt idx="209883">
                  <c:v>486.247547073563</c:v>
                </c:pt>
                <c:pt idx="209884">
                  <c:v>486.249863828836</c:v>
                </c:pt>
                <c:pt idx="209885">
                  <c:v>486.25218058411002</c:v>
                </c:pt>
                <c:pt idx="209886">
                  <c:v>486.25449733938302</c:v>
                </c:pt>
                <c:pt idx="209887">
                  <c:v>486.25681409465699</c:v>
                </c:pt>
                <c:pt idx="209888">
                  <c:v>486.25913084992999</c:v>
                </c:pt>
                <c:pt idx="209889">
                  <c:v>486.26144760520401</c:v>
                </c:pt>
                <c:pt idx="209890">
                  <c:v>486.26376436047701</c:v>
                </c:pt>
                <c:pt idx="209891">
                  <c:v>486.26608111575098</c:v>
                </c:pt>
                <c:pt idx="209892">
                  <c:v>486.26839787102398</c:v>
                </c:pt>
                <c:pt idx="209893">
                  <c:v>486.270714626298</c:v>
                </c:pt>
                <c:pt idx="209894">
                  <c:v>486.273031381571</c:v>
                </c:pt>
                <c:pt idx="209895">
                  <c:v>486.27534813684503</c:v>
                </c:pt>
                <c:pt idx="209896">
                  <c:v>486.27766489211803</c:v>
                </c:pt>
                <c:pt idx="209897">
                  <c:v>486.27998164739199</c:v>
                </c:pt>
                <c:pt idx="209898">
                  <c:v>486.28229840266499</c:v>
                </c:pt>
                <c:pt idx="209899">
                  <c:v>486.28461515793902</c:v>
                </c:pt>
                <c:pt idx="209900">
                  <c:v>486.28693191321202</c:v>
                </c:pt>
                <c:pt idx="209901">
                  <c:v>486.28924866848598</c:v>
                </c:pt>
                <c:pt idx="209902">
                  <c:v>486.29156542375898</c:v>
                </c:pt>
                <c:pt idx="209903">
                  <c:v>486.29388217903301</c:v>
                </c:pt>
                <c:pt idx="209904">
                  <c:v>486.29619893430601</c:v>
                </c:pt>
                <c:pt idx="209905">
                  <c:v>486.29851568957997</c:v>
                </c:pt>
                <c:pt idx="209906">
                  <c:v>486.300832444854</c:v>
                </c:pt>
                <c:pt idx="209907">
                  <c:v>486.303149200127</c:v>
                </c:pt>
                <c:pt idx="209908">
                  <c:v>486.30546595540102</c:v>
                </c:pt>
                <c:pt idx="209909">
                  <c:v>486.30778271067402</c:v>
                </c:pt>
                <c:pt idx="209910">
                  <c:v>486.31009946594799</c:v>
                </c:pt>
                <c:pt idx="209911">
                  <c:v>486.31241622122099</c:v>
                </c:pt>
                <c:pt idx="209912">
                  <c:v>486.31473297649501</c:v>
                </c:pt>
                <c:pt idx="209913">
                  <c:v>486.31704973176801</c:v>
                </c:pt>
                <c:pt idx="209914">
                  <c:v>486.31936648704198</c:v>
                </c:pt>
                <c:pt idx="209915">
                  <c:v>486.32168324231498</c:v>
                </c:pt>
                <c:pt idx="209916">
                  <c:v>486.323999997589</c:v>
                </c:pt>
                <c:pt idx="209917">
                  <c:v>486.326316752862</c:v>
                </c:pt>
                <c:pt idx="209918">
                  <c:v>486.32863350813602</c:v>
                </c:pt>
                <c:pt idx="209919">
                  <c:v>486.33095026340902</c:v>
                </c:pt>
                <c:pt idx="209920">
                  <c:v>486.33326701868299</c:v>
                </c:pt>
                <c:pt idx="209921">
                  <c:v>486.33558377395599</c:v>
                </c:pt>
                <c:pt idx="209922">
                  <c:v>486.33790052923001</c:v>
                </c:pt>
                <c:pt idx="209923">
                  <c:v>486.34021728450301</c:v>
                </c:pt>
                <c:pt idx="209924">
                  <c:v>486.34253403977698</c:v>
                </c:pt>
                <c:pt idx="209925">
                  <c:v>486.34485079504998</c:v>
                </c:pt>
                <c:pt idx="209926">
                  <c:v>486.347167550324</c:v>
                </c:pt>
                <c:pt idx="209927">
                  <c:v>486.349484305597</c:v>
                </c:pt>
                <c:pt idx="209928">
                  <c:v>486.35180106087103</c:v>
                </c:pt>
                <c:pt idx="209929">
                  <c:v>486.35411781614403</c:v>
                </c:pt>
                <c:pt idx="209930">
                  <c:v>486.35643457141799</c:v>
                </c:pt>
                <c:pt idx="209931">
                  <c:v>486.35875132669099</c:v>
                </c:pt>
                <c:pt idx="209932">
                  <c:v>486.36106808196502</c:v>
                </c:pt>
                <c:pt idx="209933">
                  <c:v>486.36338483723802</c:v>
                </c:pt>
                <c:pt idx="209934">
                  <c:v>486.36570159251198</c:v>
                </c:pt>
                <c:pt idx="209935">
                  <c:v>486.36801834778498</c:v>
                </c:pt>
                <c:pt idx="209936">
                  <c:v>486.37033510305901</c:v>
                </c:pt>
                <c:pt idx="209937">
                  <c:v>486.37265185833201</c:v>
                </c:pt>
                <c:pt idx="209938">
                  <c:v>486.37496861360597</c:v>
                </c:pt>
                <c:pt idx="209939">
                  <c:v>486.37728536887897</c:v>
                </c:pt>
                <c:pt idx="209940">
                  <c:v>486.379602124153</c:v>
                </c:pt>
                <c:pt idx="209941">
                  <c:v>486.381918879426</c:v>
                </c:pt>
                <c:pt idx="209942">
                  <c:v>486.38423563470002</c:v>
                </c:pt>
                <c:pt idx="209943">
                  <c:v>486.38655238997302</c:v>
                </c:pt>
                <c:pt idx="209944">
                  <c:v>486.38886914524699</c:v>
                </c:pt>
                <c:pt idx="209945">
                  <c:v>486.39118590051999</c:v>
                </c:pt>
                <c:pt idx="209946">
                  <c:v>486.39350265579401</c:v>
                </c:pt>
                <c:pt idx="209947">
                  <c:v>486.39581941106701</c:v>
                </c:pt>
                <c:pt idx="209948">
                  <c:v>486.39813616634098</c:v>
                </c:pt>
                <c:pt idx="209949">
                  <c:v>486.400452921615</c:v>
                </c:pt>
                <c:pt idx="209950">
                  <c:v>486.402769676888</c:v>
                </c:pt>
                <c:pt idx="209951">
                  <c:v>486.40508643216202</c:v>
                </c:pt>
                <c:pt idx="209952">
                  <c:v>486.40740318743502</c:v>
                </c:pt>
                <c:pt idx="209953">
                  <c:v>486.40971994270899</c:v>
                </c:pt>
                <c:pt idx="209954">
                  <c:v>486.41203669798199</c:v>
                </c:pt>
                <c:pt idx="209955">
                  <c:v>486.41435345325601</c:v>
                </c:pt>
                <c:pt idx="209956">
                  <c:v>486.41667020852901</c:v>
                </c:pt>
                <c:pt idx="209957">
                  <c:v>486.41898696380298</c:v>
                </c:pt>
                <c:pt idx="209958">
                  <c:v>486.42130371907598</c:v>
                </c:pt>
                <c:pt idx="209959">
                  <c:v>486.42362047435</c:v>
                </c:pt>
                <c:pt idx="209960">
                  <c:v>486.425937229623</c:v>
                </c:pt>
                <c:pt idx="209961">
                  <c:v>486.42825398489703</c:v>
                </c:pt>
                <c:pt idx="209962">
                  <c:v>486.43057074017003</c:v>
                </c:pt>
                <c:pt idx="209963">
                  <c:v>486.43288749544399</c:v>
                </c:pt>
                <c:pt idx="209964">
                  <c:v>486.43520425071699</c:v>
                </c:pt>
                <c:pt idx="209965">
                  <c:v>486.43752100599102</c:v>
                </c:pt>
                <c:pt idx="209966">
                  <c:v>486.43983776126402</c:v>
                </c:pt>
                <c:pt idx="209967">
                  <c:v>486.44215451653798</c:v>
                </c:pt>
                <c:pt idx="209968">
                  <c:v>486.44447127181098</c:v>
                </c:pt>
                <c:pt idx="209969">
                  <c:v>486.44678802708501</c:v>
                </c:pt>
                <c:pt idx="209970">
                  <c:v>486.44910478235801</c:v>
                </c:pt>
                <c:pt idx="209971">
                  <c:v>486.45142153763197</c:v>
                </c:pt>
                <c:pt idx="209972">
                  <c:v>486.45373829290497</c:v>
                </c:pt>
                <c:pt idx="209973">
                  <c:v>486.456055048179</c:v>
                </c:pt>
                <c:pt idx="209974">
                  <c:v>486.458371803452</c:v>
                </c:pt>
                <c:pt idx="209975">
                  <c:v>486.46068855872602</c:v>
                </c:pt>
                <c:pt idx="209976">
                  <c:v>486.46300531399902</c:v>
                </c:pt>
                <c:pt idx="209977">
                  <c:v>486.46532206927299</c:v>
                </c:pt>
                <c:pt idx="209978">
                  <c:v>486.46763882454599</c:v>
                </c:pt>
                <c:pt idx="209979">
                  <c:v>486.46995557982001</c:v>
                </c:pt>
                <c:pt idx="209980">
                  <c:v>486.47227233509301</c:v>
                </c:pt>
                <c:pt idx="209981">
                  <c:v>486.47458909036698</c:v>
                </c:pt>
                <c:pt idx="209982">
                  <c:v>486.47690584563998</c:v>
                </c:pt>
                <c:pt idx="209983">
                  <c:v>486.479222600914</c:v>
                </c:pt>
                <c:pt idx="209984">
                  <c:v>486.481539356187</c:v>
                </c:pt>
                <c:pt idx="209985">
                  <c:v>486.48385611146102</c:v>
                </c:pt>
                <c:pt idx="209986">
                  <c:v>486.48617286673402</c:v>
                </c:pt>
                <c:pt idx="209987">
                  <c:v>486.48848962200799</c:v>
                </c:pt>
                <c:pt idx="209988">
                  <c:v>486.49080637728099</c:v>
                </c:pt>
                <c:pt idx="209989">
                  <c:v>486.49312313255501</c:v>
                </c:pt>
                <c:pt idx="209990">
                  <c:v>486.49543988782801</c:v>
                </c:pt>
                <c:pt idx="209991">
                  <c:v>486.49775664310198</c:v>
                </c:pt>
                <c:pt idx="209992">
                  <c:v>486.500073398376</c:v>
                </c:pt>
                <c:pt idx="209993">
                  <c:v>486.502390153649</c:v>
                </c:pt>
                <c:pt idx="209994">
                  <c:v>486.50470690892303</c:v>
                </c:pt>
                <c:pt idx="209995">
                  <c:v>486.50702366419603</c:v>
                </c:pt>
                <c:pt idx="209996">
                  <c:v>486.50934041946999</c:v>
                </c:pt>
                <c:pt idx="209997">
                  <c:v>486.51165717474299</c:v>
                </c:pt>
                <c:pt idx="209998">
                  <c:v>486.51397393001702</c:v>
                </c:pt>
                <c:pt idx="209999">
                  <c:v>486.51629068529002</c:v>
                </c:pt>
                <c:pt idx="210000">
                  <c:v>486.51860744056398</c:v>
                </c:pt>
                <c:pt idx="210001">
                  <c:v>486.52092419583698</c:v>
                </c:pt>
                <c:pt idx="210002">
                  <c:v>486.52324095111101</c:v>
                </c:pt>
                <c:pt idx="210003">
                  <c:v>486.52555770638401</c:v>
                </c:pt>
                <c:pt idx="210004">
                  <c:v>486.52787446165797</c:v>
                </c:pt>
                <c:pt idx="210005">
                  <c:v>486.53019121693097</c:v>
                </c:pt>
                <c:pt idx="210006">
                  <c:v>486.532507972205</c:v>
                </c:pt>
                <c:pt idx="210007">
                  <c:v>486.534824727478</c:v>
                </c:pt>
                <c:pt idx="210008">
                  <c:v>486.53714148275202</c:v>
                </c:pt>
                <c:pt idx="210009">
                  <c:v>486.53945823802502</c:v>
                </c:pt>
                <c:pt idx="210010">
                  <c:v>486.54177499329899</c:v>
                </c:pt>
                <c:pt idx="210011">
                  <c:v>486.54409174857199</c:v>
                </c:pt>
                <c:pt idx="210012">
                  <c:v>486.54640850384601</c:v>
                </c:pt>
                <c:pt idx="210013">
                  <c:v>486.54872525911901</c:v>
                </c:pt>
                <c:pt idx="210014">
                  <c:v>486.55104201439298</c:v>
                </c:pt>
                <c:pt idx="210015">
                  <c:v>486.55335876966598</c:v>
                </c:pt>
                <c:pt idx="210016">
                  <c:v>486.55567552494</c:v>
                </c:pt>
                <c:pt idx="210017">
                  <c:v>486.557992280213</c:v>
                </c:pt>
                <c:pt idx="210018">
                  <c:v>486.56030903548702</c:v>
                </c:pt>
                <c:pt idx="210019">
                  <c:v>486.56262579076002</c:v>
                </c:pt>
                <c:pt idx="210020">
                  <c:v>486.56494254603399</c:v>
                </c:pt>
                <c:pt idx="210021">
                  <c:v>486.56725930130699</c:v>
                </c:pt>
                <c:pt idx="210022">
                  <c:v>486.56957605658101</c:v>
                </c:pt>
                <c:pt idx="210023">
                  <c:v>486.57189281185401</c:v>
                </c:pt>
                <c:pt idx="210024">
                  <c:v>486.57420956712798</c:v>
                </c:pt>
                <c:pt idx="210025">
                  <c:v>486.57652632240098</c:v>
                </c:pt>
                <c:pt idx="210026">
                  <c:v>486.578843077675</c:v>
                </c:pt>
                <c:pt idx="210027">
                  <c:v>486.581159832948</c:v>
                </c:pt>
                <c:pt idx="210028">
                  <c:v>486.58347658822203</c:v>
                </c:pt>
                <c:pt idx="210029">
                  <c:v>486.58579334349503</c:v>
                </c:pt>
                <c:pt idx="210030">
                  <c:v>486.58811009876899</c:v>
                </c:pt>
                <c:pt idx="210031">
                  <c:v>486.59042685404199</c:v>
                </c:pt>
                <c:pt idx="210032">
                  <c:v>486.59274360931602</c:v>
                </c:pt>
                <c:pt idx="210033">
                  <c:v>486.59506036458998</c:v>
                </c:pt>
                <c:pt idx="210034">
                  <c:v>486.59737711986298</c:v>
                </c:pt>
                <c:pt idx="210035">
                  <c:v>486.59969387513701</c:v>
                </c:pt>
                <c:pt idx="210036">
                  <c:v>486.60201063041001</c:v>
                </c:pt>
                <c:pt idx="210037">
                  <c:v>486.60432738568397</c:v>
                </c:pt>
                <c:pt idx="210038">
                  <c:v>486.60664414095697</c:v>
                </c:pt>
                <c:pt idx="210039">
                  <c:v>486.608960896231</c:v>
                </c:pt>
                <c:pt idx="210040">
                  <c:v>486.611277651504</c:v>
                </c:pt>
                <c:pt idx="210041">
                  <c:v>486.61359440677802</c:v>
                </c:pt>
                <c:pt idx="210042">
                  <c:v>486.61591116205102</c:v>
                </c:pt>
                <c:pt idx="210043">
                  <c:v>486.61822791732499</c:v>
                </c:pt>
                <c:pt idx="210044">
                  <c:v>486.62054467259799</c:v>
                </c:pt>
                <c:pt idx="210045">
                  <c:v>486.62286142787201</c:v>
                </c:pt>
                <c:pt idx="210046">
                  <c:v>486.62517818314501</c:v>
                </c:pt>
                <c:pt idx="210047">
                  <c:v>486.62749493841898</c:v>
                </c:pt>
                <c:pt idx="210048">
                  <c:v>486.62981169369198</c:v>
                </c:pt>
                <c:pt idx="210049">
                  <c:v>486.632128448966</c:v>
                </c:pt>
                <c:pt idx="210050">
                  <c:v>486.634445204239</c:v>
                </c:pt>
                <c:pt idx="210051">
                  <c:v>486.63676195951302</c:v>
                </c:pt>
                <c:pt idx="210052">
                  <c:v>486.63907871478602</c:v>
                </c:pt>
                <c:pt idx="210053">
                  <c:v>486.64139547005999</c:v>
                </c:pt>
                <c:pt idx="210054">
                  <c:v>486.64371222533299</c:v>
                </c:pt>
                <c:pt idx="210055">
                  <c:v>486.64602898060701</c:v>
                </c:pt>
                <c:pt idx="210056">
                  <c:v>486.64834573588001</c:v>
                </c:pt>
                <c:pt idx="210057">
                  <c:v>486.65066249115398</c:v>
                </c:pt>
                <c:pt idx="210058">
                  <c:v>486.65297924642698</c:v>
                </c:pt>
                <c:pt idx="210059">
                  <c:v>486.655296001701</c:v>
                </c:pt>
                <c:pt idx="210060">
                  <c:v>486.657612756974</c:v>
                </c:pt>
                <c:pt idx="210061">
                  <c:v>486.65992951224803</c:v>
                </c:pt>
                <c:pt idx="210062">
                  <c:v>486.66224626752103</c:v>
                </c:pt>
                <c:pt idx="210063">
                  <c:v>486.66456302279499</c:v>
                </c:pt>
                <c:pt idx="210064">
                  <c:v>486.66687977806799</c:v>
                </c:pt>
                <c:pt idx="210065">
                  <c:v>486.66919653334202</c:v>
                </c:pt>
                <c:pt idx="210066">
                  <c:v>486.67151328861502</c:v>
                </c:pt>
                <c:pt idx="210067">
                  <c:v>486.67383004388898</c:v>
                </c:pt>
                <c:pt idx="210068">
                  <c:v>486.67614679916198</c:v>
                </c:pt>
                <c:pt idx="210069">
                  <c:v>486.67846355443601</c:v>
                </c:pt>
                <c:pt idx="210070">
                  <c:v>486.68078030970901</c:v>
                </c:pt>
                <c:pt idx="210071">
                  <c:v>486.68309706498297</c:v>
                </c:pt>
                <c:pt idx="210072">
                  <c:v>486.68541382025597</c:v>
                </c:pt>
                <c:pt idx="210073">
                  <c:v>486.68773057553</c:v>
                </c:pt>
                <c:pt idx="210074">
                  <c:v>486.690047330803</c:v>
                </c:pt>
                <c:pt idx="210075">
                  <c:v>486.69236408607702</c:v>
                </c:pt>
                <c:pt idx="210076">
                  <c:v>486.69468084135099</c:v>
                </c:pt>
                <c:pt idx="210077">
                  <c:v>486.69699759662399</c:v>
                </c:pt>
                <c:pt idx="210078">
                  <c:v>486.69931435189801</c:v>
                </c:pt>
                <c:pt idx="210079">
                  <c:v>486.70163110717101</c:v>
                </c:pt>
                <c:pt idx="210080">
                  <c:v>486.70394786244498</c:v>
                </c:pt>
                <c:pt idx="210081">
                  <c:v>486.70626461771798</c:v>
                </c:pt>
                <c:pt idx="210082">
                  <c:v>486.708581372992</c:v>
                </c:pt>
                <c:pt idx="210083">
                  <c:v>486.710898128265</c:v>
                </c:pt>
                <c:pt idx="210084">
                  <c:v>486.71321488353902</c:v>
                </c:pt>
                <c:pt idx="210085">
                  <c:v>486.71553163881202</c:v>
                </c:pt>
                <c:pt idx="210086">
                  <c:v>486.71784839408599</c:v>
                </c:pt>
                <c:pt idx="210087">
                  <c:v>486.72016514935899</c:v>
                </c:pt>
                <c:pt idx="210088">
                  <c:v>486.72248190463301</c:v>
                </c:pt>
                <c:pt idx="210089">
                  <c:v>486.72479865990601</c:v>
                </c:pt>
                <c:pt idx="210090">
                  <c:v>486.72711541517998</c:v>
                </c:pt>
                <c:pt idx="210091">
                  <c:v>486.72943217045298</c:v>
                </c:pt>
                <c:pt idx="210092">
                  <c:v>486.731748925727</c:v>
                </c:pt>
                <c:pt idx="210093">
                  <c:v>486.734065681</c:v>
                </c:pt>
                <c:pt idx="210094">
                  <c:v>486.73638243627403</c:v>
                </c:pt>
                <c:pt idx="210095">
                  <c:v>486.73869919154703</c:v>
                </c:pt>
                <c:pt idx="210096">
                  <c:v>486.74101594682099</c:v>
                </c:pt>
                <c:pt idx="210097">
                  <c:v>486.74333270209399</c:v>
                </c:pt>
                <c:pt idx="210098">
                  <c:v>486.74564945736802</c:v>
                </c:pt>
                <c:pt idx="210099">
                  <c:v>486.74796621264102</c:v>
                </c:pt>
                <c:pt idx="210100">
                  <c:v>486.75028296791498</c:v>
                </c:pt>
                <c:pt idx="210101">
                  <c:v>486.75259972318798</c:v>
                </c:pt>
                <c:pt idx="210102">
                  <c:v>486.75491647846201</c:v>
                </c:pt>
                <c:pt idx="210103">
                  <c:v>486.75723323373501</c:v>
                </c:pt>
                <c:pt idx="210104">
                  <c:v>486.75954998900897</c:v>
                </c:pt>
                <c:pt idx="210105">
                  <c:v>486.76186674428197</c:v>
                </c:pt>
                <c:pt idx="210106">
                  <c:v>486.764183499556</c:v>
                </c:pt>
                <c:pt idx="210107">
                  <c:v>486.766500254829</c:v>
                </c:pt>
                <c:pt idx="210108">
                  <c:v>486.76881701010302</c:v>
                </c:pt>
                <c:pt idx="210109">
                  <c:v>486.77113376537602</c:v>
                </c:pt>
                <c:pt idx="210110">
                  <c:v>486.77345052064999</c:v>
                </c:pt>
                <c:pt idx="210111">
                  <c:v>486.77576727592299</c:v>
                </c:pt>
                <c:pt idx="210112">
                  <c:v>486.77808403119701</c:v>
                </c:pt>
                <c:pt idx="210113">
                  <c:v>486.78040078647001</c:v>
                </c:pt>
                <c:pt idx="210114">
                  <c:v>486.78271754174398</c:v>
                </c:pt>
                <c:pt idx="210115">
                  <c:v>486.78503429701698</c:v>
                </c:pt>
                <c:pt idx="210116">
                  <c:v>486.787351052291</c:v>
                </c:pt>
                <c:pt idx="210117">
                  <c:v>486.789667807564</c:v>
                </c:pt>
                <c:pt idx="210118">
                  <c:v>486.79198456283802</c:v>
                </c:pt>
                <c:pt idx="210119">
                  <c:v>486.79430131811199</c:v>
                </c:pt>
                <c:pt idx="210120">
                  <c:v>486.79661807338499</c:v>
                </c:pt>
                <c:pt idx="210121">
                  <c:v>486.79893482865901</c:v>
                </c:pt>
                <c:pt idx="210122">
                  <c:v>486.80125158393201</c:v>
                </c:pt>
                <c:pt idx="210123">
                  <c:v>486.80356833920598</c:v>
                </c:pt>
                <c:pt idx="210124">
                  <c:v>486.80588509447898</c:v>
                </c:pt>
                <c:pt idx="210125">
                  <c:v>486.808201849753</c:v>
                </c:pt>
                <c:pt idx="210126">
                  <c:v>486.810518605026</c:v>
                </c:pt>
                <c:pt idx="210127">
                  <c:v>486.81283536030003</c:v>
                </c:pt>
                <c:pt idx="210128">
                  <c:v>486.81515211557303</c:v>
                </c:pt>
                <c:pt idx="210129">
                  <c:v>486.81746887084699</c:v>
                </c:pt>
                <c:pt idx="210130">
                  <c:v>486.81978562611999</c:v>
                </c:pt>
                <c:pt idx="210131">
                  <c:v>486.82210238139402</c:v>
                </c:pt>
                <c:pt idx="210132">
                  <c:v>486.82441913666702</c:v>
                </c:pt>
                <c:pt idx="210133">
                  <c:v>486.82673589194098</c:v>
                </c:pt>
                <c:pt idx="210134">
                  <c:v>486.82905264721398</c:v>
                </c:pt>
                <c:pt idx="210135">
                  <c:v>486.83136940248801</c:v>
                </c:pt>
                <c:pt idx="210136">
                  <c:v>486.83368615776101</c:v>
                </c:pt>
                <c:pt idx="210137">
                  <c:v>486.83600291303497</c:v>
                </c:pt>
                <c:pt idx="210138">
                  <c:v>486.83831966830797</c:v>
                </c:pt>
                <c:pt idx="210139">
                  <c:v>486.840636423582</c:v>
                </c:pt>
                <c:pt idx="210140">
                  <c:v>486.842953178855</c:v>
                </c:pt>
                <c:pt idx="210141">
                  <c:v>486.84526993412902</c:v>
                </c:pt>
                <c:pt idx="210142">
                  <c:v>486.84758668940202</c:v>
                </c:pt>
                <c:pt idx="210143">
                  <c:v>486.84990344467599</c:v>
                </c:pt>
                <c:pt idx="210144">
                  <c:v>486.85222019994899</c:v>
                </c:pt>
                <c:pt idx="210145">
                  <c:v>486.85453695522301</c:v>
                </c:pt>
                <c:pt idx="210146">
                  <c:v>486.85685371049601</c:v>
                </c:pt>
                <c:pt idx="210147">
                  <c:v>486.85917046576998</c:v>
                </c:pt>
                <c:pt idx="210148">
                  <c:v>486.86148722104298</c:v>
                </c:pt>
                <c:pt idx="210149">
                  <c:v>486.863803976317</c:v>
                </c:pt>
                <c:pt idx="210150">
                  <c:v>486.86612073159</c:v>
                </c:pt>
                <c:pt idx="210151">
                  <c:v>486.86843748686402</c:v>
                </c:pt>
                <c:pt idx="210152">
                  <c:v>486.87075424213702</c:v>
                </c:pt>
                <c:pt idx="210153">
                  <c:v>486.87307099741099</c:v>
                </c:pt>
                <c:pt idx="210154">
                  <c:v>486.87538775268399</c:v>
                </c:pt>
                <c:pt idx="210155">
                  <c:v>486.87770450795801</c:v>
                </c:pt>
                <c:pt idx="210156">
                  <c:v>486.88002126323101</c:v>
                </c:pt>
                <c:pt idx="210157">
                  <c:v>486.88233801850498</c:v>
                </c:pt>
                <c:pt idx="210158">
                  <c:v>486.88465477377798</c:v>
                </c:pt>
                <c:pt idx="210159">
                  <c:v>486.886971529052</c:v>
                </c:pt>
                <c:pt idx="210160">
                  <c:v>486.889288284325</c:v>
                </c:pt>
                <c:pt idx="210161">
                  <c:v>486.89160503959903</c:v>
                </c:pt>
                <c:pt idx="210162">
                  <c:v>486.89392179487299</c:v>
                </c:pt>
                <c:pt idx="210163">
                  <c:v>486.89623855014599</c:v>
                </c:pt>
                <c:pt idx="210164">
                  <c:v>486.89855530542002</c:v>
                </c:pt>
                <c:pt idx="210165">
                  <c:v>486.90087206069302</c:v>
                </c:pt>
                <c:pt idx="210166">
                  <c:v>486.90318881596698</c:v>
                </c:pt>
                <c:pt idx="210167">
                  <c:v>486.90550557123998</c:v>
                </c:pt>
                <c:pt idx="210168">
                  <c:v>486.90782232651401</c:v>
                </c:pt>
                <c:pt idx="210169">
                  <c:v>486.91013908178701</c:v>
                </c:pt>
                <c:pt idx="210170">
                  <c:v>486.91245583706097</c:v>
                </c:pt>
                <c:pt idx="210171">
                  <c:v>486.91477259233397</c:v>
                </c:pt>
                <c:pt idx="210172">
                  <c:v>486.917089347608</c:v>
                </c:pt>
                <c:pt idx="210173">
                  <c:v>486.919406102881</c:v>
                </c:pt>
                <c:pt idx="210174">
                  <c:v>486.92172285815502</c:v>
                </c:pt>
                <c:pt idx="210175">
                  <c:v>486.92403961342802</c:v>
                </c:pt>
                <c:pt idx="210176">
                  <c:v>486.92635636870199</c:v>
                </c:pt>
                <c:pt idx="210177">
                  <c:v>486.92867312397499</c:v>
                </c:pt>
                <c:pt idx="210178">
                  <c:v>486.93098987924901</c:v>
                </c:pt>
                <c:pt idx="210179">
                  <c:v>486.93330663452201</c:v>
                </c:pt>
                <c:pt idx="210180">
                  <c:v>486.93562338979598</c:v>
                </c:pt>
                <c:pt idx="210181">
                  <c:v>486.93794014506898</c:v>
                </c:pt>
                <c:pt idx="210182">
                  <c:v>486.940256900343</c:v>
                </c:pt>
                <c:pt idx="210183">
                  <c:v>486.942573655616</c:v>
                </c:pt>
                <c:pt idx="210184">
                  <c:v>486.94489041089003</c:v>
                </c:pt>
                <c:pt idx="210185">
                  <c:v>486.94720716616303</c:v>
                </c:pt>
                <c:pt idx="210186">
                  <c:v>486.94952392143699</c:v>
                </c:pt>
                <c:pt idx="210187">
                  <c:v>486.95184067670999</c:v>
                </c:pt>
                <c:pt idx="210188">
                  <c:v>486.95415743198402</c:v>
                </c:pt>
                <c:pt idx="210189">
                  <c:v>486.95647418725702</c:v>
                </c:pt>
                <c:pt idx="210190">
                  <c:v>486.95879094253098</c:v>
                </c:pt>
                <c:pt idx="210191">
                  <c:v>486.96110769780398</c:v>
                </c:pt>
                <c:pt idx="210192">
                  <c:v>486.96342445307801</c:v>
                </c:pt>
                <c:pt idx="210193">
                  <c:v>486.96574120835101</c:v>
                </c:pt>
                <c:pt idx="210194">
                  <c:v>486.96805796362497</c:v>
                </c:pt>
                <c:pt idx="210195">
                  <c:v>486.97037471889797</c:v>
                </c:pt>
                <c:pt idx="210196">
                  <c:v>486.972691474172</c:v>
                </c:pt>
                <c:pt idx="210197">
                  <c:v>486.975008229445</c:v>
                </c:pt>
                <c:pt idx="210198">
                  <c:v>486.97732498471902</c:v>
                </c:pt>
                <c:pt idx="210199">
                  <c:v>486.97964173999202</c:v>
                </c:pt>
                <c:pt idx="210200">
                  <c:v>486.98195849526599</c:v>
                </c:pt>
                <c:pt idx="210201">
                  <c:v>486.98427525053899</c:v>
                </c:pt>
                <c:pt idx="210202">
                  <c:v>486.98659200581301</c:v>
                </c:pt>
                <c:pt idx="210203">
                  <c:v>486.98890876108601</c:v>
                </c:pt>
                <c:pt idx="210204">
                  <c:v>486.99122551635998</c:v>
                </c:pt>
                <c:pt idx="210205">
                  <c:v>486.993542271634</c:v>
                </c:pt>
                <c:pt idx="210206">
                  <c:v>486.995859026907</c:v>
                </c:pt>
                <c:pt idx="210207">
                  <c:v>486.99817578218102</c:v>
                </c:pt>
                <c:pt idx="210208">
                  <c:v>487.00049253745402</c:v>
                </c:pt>
                <c:pt idx="210209">
                  <c:v>487.00280929272799</c:v>
                </c:pt>
                <c:pt idx="210210">
                  <c:v>487.00512604800099</c:v>
                </c:pt>
                <c:pt idx="210211">
                  <c:v>487.00744280327501</c:v>
                </c:pt>
                <c:pt idx="210212">
                  <c:v>487.00975955854801</c:v>
                </c:pt>
                <c:pt idx="210213">
                  <c:v>487.01207631382198</c:v>
                </c:pt>
                <c:pt idx="210214">
                  <c:v>487.01439306909498</c:v>
                </c:pt>
                <c:pt idx="210215">
                  <c:v>487.016709824369</c:v>
                </c:pt>
                <c:pt idx="210216">
                  <c:v>487.019026579642</c:v>
                </c:pt>
                <c:pt idx="210217">
                  <c:v>487.02134333491603</c:v>
                </c:pt>
                <c:pt idx="210218">
                  <c:v>487.02366009018903</c:v>
                </c:pt>
                <c:pt idx="210219">
                  <c:v>487.02597684546299</c:v>
                </c:pt>
                <c:pt idx="210220">
                  <c:v>487.02829360073599</c:v>
                </c:pt>
                <c:pt idx="210221">
                  <c:v>487.03061035601002</c:v>
                </c:pt>
                <c:pt idx="210222">
                  <c:v>487.03292711128302</c:v>
                </c:pt>
                <c:pt idx="210223">
                  <c:v>487.03524386655698</c:v>
                </c:pt>
                <c:pt idx="210224">
                  <c:v>487.03756062182998</c:v>
                </c:pt>
                <c:pt idx="210225">
                  <c:v>487.03987737710401</c:v>
                </c:pt>
                <c:pt idx="210226">
                  <c:v>487.04219413237701</c:v>
                </c:pt>
                <c:pt idx="210227">
                  <c:v>487.04451088765097</c:v>
                </c:pt>
                <c:pt idx="210228">
                  <c:v>487.04682764292397</c:v>
                </c:pt>
                <c:pt idx="210229">
                  <c:v>487.049144398198</c:v>
                </c:pt>
                <c:pt idx="210230">
                  <c:v>487.051461153471</c:v>
                </c:pt>
                <c:pt idx="210231">
                  <c:v>487.05377790874502</c:v>
                </c:pt>
                <c:pt idx="210232">
                  <c:v>487.05609466401802</c:v>
                </c:pt>
                <c:pt idx="210233">
                  <c:v>487.05841141929199</c:v>
                </c:pt>
                <c:pt idx="210234">
                  <c:v>487.06072817456499</c:v>
                </c:pt>
                <c:pt idx="210235">
                  <c:v>487.06304492983901</c:v>
                </c:pt>
                <c:pt idx="210236">
                  <c:v>487.06536168511201</c:v>
                </c:pt>
                <c:pt idx="210237">
                  <c:v>487.06767844038598</c:v>
                </c:pt>
                <c:pt idx="210238">
                  <c:v>487.06999519565898</c:v>
                </c:pt>
                <c:pt idx="210239">
                  <c:v>487.072311950933</c:v>
                </c:pt>
                <c:pt idx="210240">
                  <c:v>487.074628706206</c:v>
                </c:pt>
                <c:pt idx="210241">
                  <c:v>487.07694546148002</c:v>
                </c:pt>
                <c:pt idx="210242">
                  <c:v>487.07926221675302</c:v>
                </c:pt>
                <c:pt idx="210243">
                  <c:v>487.08157897202699</c:v>
                </c:pt>
                <c:pt idx="210244">
                  <c:v>487.08389572729999</c:v>
                </c:pt>
                <c:pt idx="210245">
                  <c:v>487.08621248257401</c:v>
                </c:pt>
                <c:pt idx="210246">
                  <c:v>487.08852923784701</c:v>
                </c:pt>
                <c:pt idx="210247">
                  <c:v>487.09084599312098</c:v>
                </c:pt>
                <c:pt idx="210248">
                  <c:v>487.093162748395</c:v>
                </c:pt>
                <c:pt idx="210249">
                  <c:v>487.095479503668</c:v>
                </c:pt>
                <c:pt idx="210250">
                  <c:v>487.09779625894203</c:v>
                </c:pt>
                <c:pt idx="210251">
                  <c:v>487.10011301421503</c:v>
                </c:pt>
                <c:pt idx="210252">
                  <c:v>487.10242976948899</c:v>
                </c:pt>
                <c:pt idx="210253">
                  <c:v>487.10474652476199</c:v>
                </c:pt>
                <c:pt idx="210254">
                  <c:v>487.10706328003602</c:v>
                </c:pt>
                <c:pt idx="210255">
                  <c:v>487.10938003530902</c:v>
                </c:pt>
                <c:pt idx="210256">
                  <c:v>487.11169679058298</c:v>
                </c:pt>
                <c:pt idx="210257">
                  <c:v>487.11401354585598</c:v>
                </c:pt>
                <c:pt idx="210258">
                  <c:v>487.11633030113001</c:v>
                </c:pt>
                <c:pt idx="210259">
                  <c:v>487.11864705640301</c:v>
                </c:pt>
                <c:pt idx="210260">
                  <c:v>487.12096381167697</c:v>
                </c:pt>
                <c:pt idx="210261">
                  <c:v>487.12328056694997</c:v>
                </c:pt>
                <c:pt idx="210262">
                  <c:v>487.125597322224</c:v>
                </c:pt>
                <c:pt idx="210263">
                  <c:v>487.127914077497</c:v>
                </c:pt>
                <c:pt idx="210264">
                  <c:v>487.13023083277102</c:v>
                </c:pt>
                <c:pt idx="210265">
                  <c:v>487.13254758804402</c:v>
                </c:pt>
                <c:pt idx="210266">
                  <c:v>487.13486434331799</c:v>
                </c:pt>
                <c:pt idx="210267">
                  <c:v>487.13718109859099</c:v>
                </c:pt>
                <c:pt idx="210268">
                  <c:v>487.13949785386501</c:v>
                </c:pt>
                <c:pt idx="210269">
                  <c:v>487.14181460913801</c:v>
                </c:pt>
                <c:pt idx="210270">
                  <c:v>487.14413136441198</c:v>
                </c:pt>
                <c:pt idx="210271">
                  <c:v>487.14644811968498</c:v>
                </c:pt>
                <c:pt idx="210272">
                  <c:v>487.148764874959</c:v>
                </c:pt>
                <c:pt idx="210273">
                  <c:v>487.151081630232</c:v>
                </c:pt>
                <c:pt idx="210274">
                  <c:v>487.15339838550602</c:v>
                </c:pt>
                <c:pt idx="210275">
                  <c:v>487.15571514077902</c:v>
                </c:pt>
                <c:pt idx="210276">
                  <c:v>487.15803189605299</c:v>
                </c:pt>
                <c:pt idx="210277">
                  <c:v>487.16034865132599</c:v>
                </c:pt>
                <c:pt idx="210278">
                  <c:v>487.16266540660001</c:v>
                </c:pt>
                <c:pt idx="210279">
                  <c:v>487.16498216187301</c:v>
                </c:pt>
                <c:pt idx="210280">
                  <c:v>487.16729891714698</c:v>
                </c:pt>
                <c:pt idx="210281">
                  <c:v>487.16961567241998</c:v>
                </c:pt>
                <c:pt idx="210282">
                  <c:v>487.171932427694</c:v>
                </c:pt>
                <c:pt idx="210283">
                  <c:v>487.174249182967</c:v>
                </c:pt>
                <c:pt idx="210284">
                  <c:v>487.17656593824103</c:v>
                </c:pt>
                <c:pt idx="210285">
                  <c:v>487.17888269351403</c:v>
                </c:pt>
                <c:pt idx="210286">
                  <c:v>487.18119944878799</c:v>
                </c:pt>
                <c:pt idx="210287">
                  <c:v>487.18351620406099</c:v>
                </c:pt>
                <c:pt idx="210288">
                  <c:v>487.18583295933502</c:v>
                </c:pt>
                <c:pt idx="210289">
                  <c:v>487.18814971460802</c:v>
                </c:pt>
                <c:pt idx="210290">
                  <c:v>487.19046646988198</c:v>
                </c:pt>
                <c:pt idx="210291">
                  <c:v>487.19278322515601</c:v>
                </c:pt>
                <c:pt idx="210292">
                  <c:v>487.19509998042901</c:v>
                </c:pt>
                <c:pt idx="210293">
                  <c:v>487.19741673570297</c:v>
                </c:pt>
                <c:pt idx="210294">
                  <c:v>487.19973349097597</c:v>
                </c:pt>
                <c:pt idx="210295">
                  <c:v>487.20205024625</c:v>
                </c:pt>
                <c:pt idx="210296">
                  <c:v>487.204367001523</c:v>
                </c:pt>
                <c:pt idx="210297">
                  <c:v>487.20668375679702</c:v>
                </c:pt>
                <c:pt idx="210298">
                  <c:v>487.20900051207002</c:v>
                </c:pt>
                <c:pt idx="210299">
                  <c:v>487.21131726734399</c:v>
                </c:pt>
                <c:pt idx="210300">
                  <c:v>487.21363402261699</c:v>
                </c:pt>
                <c:pt idx="210301">
                  <c:v>487.21595077789101</c:v>
                </c:pt>
                <c:pt idx="210302">
                  <c:v>487.21826753316401</c:v>
                </c:pt>
                <c:pt idx="210303">
                  <c:v>487.22058428843798</c:v>
                </c:pt>
                <c:pt idx="210304">
                  <c:v>487.22290104371098</c:v>
                </c:pt>
                <c:pt idx="210305">
                  <c:v>487.225217798985</c:v>
                </c:pt>
                <c:pt idx="210306">
                  <c:v>487.227534554258</c:v>
                </c:pt>
                <c:pt idx="210307">
                  <c:v>487.22985130953202</c:v>
                </c:pt>
                <c:pt idx="210308">
                  <c:v>487.23216806480502</c:v>
                </c:pt>
                <c:pt idx="210309">
                  <c:v>487.23448482007899</c:v>
                </c:pt>
                <c:pt idx="210310">
                  <c:v>487.23680157535199</c:v>
                </c:pt>
                <c:pt idx="210311">
                  <c:v>487.23911833062601</c:v>
                </c:pt>
                <c:pt idx="210312">
                  <c:v>487.24143508589901</c:v>
                </c:pt>
                <c:pt idx="210313">
                  <c:v>487.24375184117298</c:v>
                </c:pt>
                <c:pt idx="210314">
                  <c:v>487.24606859644598</c:v>
                </c:pt>
                <c:pt idx="210315">
                  <c:v>487.24838535172</c:v>
                </c:pt>
                <c:pt idx="210316">
                  <c:v>487.250702106993</c:v>
                </c:pt>
                <c:pt idx="210317">
                  <c:v>487.25301886226703</c:v>
                </c:pt>
                <c:pt idx="210318">
                  <c:v>487.25533561754003</c:v>
                </c:pt>
                <c:pt idx="210319">
                  <c:v>487.25765237281399</c:v>
                </c:pt>
                <c:pt idx="210320">
                  <c:v>487.25996912808699</c:v>
                </c:pt>
                <c:pt idx="210321">
                  <c:v>487.26228588336102</c:v>
                </c:pt>
                <c:pt idx="210322">
                  <c:v>487.26460263863402</c:v>
                </c:pt>
                <c:pt idx="210323">
                  <c:v>487.26691939390798</c:v>
                </c:pt>
                <c:pt idx="210324">
                  <c:v>487.26923614918098</c:v>
                </c:pt>
                <c:pt idx="210325">
                  <c:v>487.27155290445501</c:v>
                </c:pt>
                <c:pt idx="210326">
                  <c:v>487.27386965972801</c:v>
                </c:pt>
                <c:pt idx="210327">
                  <c:v>487.27618641500197</c:v>
                </c:pt>
                <c:pt idx="210328">
                  <c:v>487.27850317027497</c:v>
                </c:pt>
                <c:pt idx="210329">
                  <c:v>487.280819925549</c:v>
                </c:pt>
                <c:pt idx="210330">
                  <c:v>487.283136680822</c:v>
                </c:pt>
                <c:pt idx="210331">
                  <c:v>487.28545343609602</c:v>
                </c:pt>
                <c:pt idx="210332">
                  <c:v>487.28777019136999</c:v>
                </c:pt>
                <c:pt idx="210333">
                  <c:v>487.29008694664299</c:v>
                </c:pt>
                <c:pt idx="210334">
                  <c:v>487.29240370191701</c:v>
                </c:pt>
                <c:pt idx="210335">
                  <c:v>487.29472045719001</c:v>
                </c:pt>
                <c:pt idx="210336">
                  <c:v>487.29703721246398</c:v>
                </c:pt>
                <c:pt idx="210337">
                  <c:v>487.29935396773698</c:v>
                </c:pt>
                <c:pt idx="210338">
                  <c:v>487.301670723011</c:v>
                </c:pt>
                <c:pt idx="210339">
                  <c:v>487.303987478284</c:v>
                </c:pt>
                <c:pt idx="210340">
                  <c:v>487.30630423355802</c:v>
                </c:pt>
                <c:pt idx="210341">
                  <c:v>487.30862098883102</c:v>
                </c:pt>
                <c:pt idx="210342">
                  <c:v>487.31093774410499</c:v>
                </c:pt>
                <c:pt idx="210343">
                  <c:v>487.31325449937799</c:v>
                </c:pt>
                <c:pt idx="210344">
                  <c:v>487.31557125465201</c:v>
                </c:pt>
                <c:pt idx="210345">
                  <c:v>487.31788800992501</c:v>
                </c:pt>
                <c:pt idx="210346">
                  <c:v>487.32020476519898</c:v>
                </c:pt>
                <c:pt idx="210347">
                  <c:v>487.32252152047198</c:v>
                </c:pt>
                <c:pt idx="210348">
                  <c:v>487.324838275746</c:v>
                </c:pt>
                <c:pt idx="210349">
                  <c:v>487.327155031019</c:v>
                </c:pt>
                <c:pt idx="210350">
                  <c:v>487.32947178629303</c:v>
                </c:pt>
                <c:pt idx="210351">
                  <c:v>487.33178854156603</c:v>
                </c:pt>
                <c:pt idx="210352">
                  <c:v>487.33410529683999</c:v>
                </c:pt>
                <c:pt idx="210353">
                  <c:v>487.33642205211299</c:v>
                </c:pt>
                <c:pt idx="210354">
                  <c:v>487.33873880738702</c:v>
                </c:pt>
                <c:pt idx="210355">
                  <c:v>487.34105556266002</c:v>
                </c:pt>
                <c:pt idx="210356">
                  <c:v>487.34337231793398</c:v>
                </c:pt>
                <c:pt idx="210357">
                  <c:v>487.34568907320698</c:v>
                </c:pt>
                <c:pt idx="210358">
                  <c:v>487.34800582848101</c:v>
                </c:pt>
                <c:pt idx="210359">
                  <c:v>487.35032258375401</c:v>
                </c:pt>
                <c:pt idx="210360">
                  <c:v>487.35263933902797</c:v>
                </c:pt>
                <c:pt idx="210361">
                  <c:v>487.35495609430097</c:v>
                </c:pt>
                <c:pt idx="210362">
                  <c:v>487.357272849575</c:v>
                </c:pt>
                <c:pt idx="210363">
                  <c:v>487.359589604848</c:v>
                </c:pt>
                <c:pt idx="210364">
                  <c:v>487.36190636012202</c:v>
                </c:pt>
                <c:pt idx="210365">
                  <c:v>487.36422311539502</c:v>
                </c:pt>
                <c:pt idx="210366">
                  <c:v>487.36653987066899</c:v>
                </c:pt>
                <c:pt idx="210367">
                  <c:v>487.36885662594199</c:v>
                </c:pt>
                <c:pt idx="210368">
                  <c:v>487.37117338121601</c:v>
                </c:pt>
                <c:pt idx="210369">
                  <c:v>487.37349013648901</c:v>
                </c:pt>
                <c:pt idx="210370">
                  <c:v>487.37580689176298</c:v>
                </c:pt>
                <c:pt idx="210371">
                  <c:v>487.37812364703598</c:v>
                </c:pt>
                <c:pt idx="210372">
                  <c:v>487.38044040231</c:v>
                </c:pt>
                <c:pt idx="210373">
                  <c:v>487.382757157583</c:v>
                </c:pt>
                <c:pt idx="210374">
                  <c:v>487.38507391285702</c:v>
                </c:pt>
                <c:pt idx="210375">
                  <c:v>487.38739066813099</c:v>
                </c:pt>
                <c:pt idx="210376">
                  <c:v>487.38970742340399</c:v>
                </c:pt>
                <c:pt idx="210377">
                  <c:v>487.39202417867801</c:v>
                </c:pt>
                <c:pt idx="210378">
                  <c:v>487.39434093395101</c:v>
                </c:pt>
                <c:pt idx="210379">
                  <c:v>487.39665768922498</c:v>
                </c:pt>
                <c:pt idx="210380">
                  <c:v>487.39897444449798</c:v>
                </c:pt>
                <c:pt idx="210381">
                  <c:v>487.401291199772</c:v>
                </c:pt>
                <c:pt idx="210382">
                  <c:v>487.403607955045</c:v>
                </c:pt>
                <c:pt idx="210383">
                  <c:v>487.40592471031903</c:v>
                </c:pt>
                <c:pt idx="210384">
                  <c:v>487.40824146559203</c:v>
                </c:pt>
                <c:pt idx="210385">
                  <c:v>487.41055822086599</c:v>
                </c:pt>
                <c:pt idx="210386">
                  <c:v>487.41287497613899</c:v>
                </c:pt>
                <c:pt idx="210387">
                  <c:v>487.41519173141302</c:v>
                </c:pt>
                <c:pt idx="210388">
                  <c:v>487.41750848668602</c:v>
                </c:pt>
                <c:pt idx="210389">
                  <c:v>487.41982524195998</c:v>
                </c:pt>
                <c:pt idx="210390">
                  <c:v>487.42214199723298</c:v>
                </c:pt>
                <c:pt idx="210391">
                  <c:v>487.42445875250701</c:v>
                </c:pt>
                <c:pt idx="210392">
                  <c:v>487.42677550778001</c:v>
                </c:pt>
                <c:pt idx="210393">
                  <c:v>487.42909226305397</c:v>
                </c:pt>
                <c:pt idx="210394">
                  <c:v>487.43140901832697</c:v>
                </c:pt>
                <c:pt idx="210395">
                  <c:v>487.433725773601</c:v>
                </c:pt>
                <c:pt idx="210396">
                  <c:v>487.436042528874</c:v>
                </c:pt>
                <c:pt idx="210397">
                  <c:v>487.43835928414802</c:v>
                </c:pt>
                <c:pt idx="210398">
                  <c:v>487.44067603942102</c:v>
                </c:pt>
                <c:pt idx="210399">
                  <c:v>487.44299279469499</c:v>
                </c:pt>
                <c:pt idx="210400">
                  <c:v>487.44530954996799</c:v>
                </c:pt>
                <c:pt idx="210401">
                  <c:v>487.44762630524201</c:v>
                </c:pt>
                <c:pt idx="210402">
                  <c:v>487.44994306051501</c:v>
                </c:pt>
                <c:pt idx="210403">
                  <c:v>487.45225981578898</c:v>
                </c:pt>
                <c:pt idx="210404">
                  <c:v>487.45457657106198</c:v>
                </c:pt>
                <c:pt idx="210405">
                  <c:v>487.456893326336</c:v>
                </c:pt>
                <c:pt idx="210406">
                  <c:v>487.459210081609</c:v>
                </c:pt>
                <c:pt idx="210407">
                  <c:v>487.46152683688302</c:v>
                </c:pt>
                <c:pt idx="210408">
                  <c:v>487.46384359215602</c:v>
                </c:pt>
                <c:pt idx="210409">
                  <c:v>487.46616034742999</c:v>
                </c:pt>
                <c:pt idx="210410">
                  <c:v>487.46847710270299</c:v>
                </c:pt>
                <c:pt idx="210411">
                  <c:v>487.47079385797701</c:v>
                </c:pt>
                <c:pt idx="210412">
                  <c:v>487.47311061325001</c:v>
                </c:pt>
                <c:pt idx="210413">
                  <c:v>487.47542736852398</c:v>
                </c:pt>
                <c:pt idx="210414">
                  <c:v>487.47774412379698</c:v>
                </c:pt>
                <c:pt idx="210415">
                  <c:v>487.480060879071</c:v>
                </c:pt>
                <c:pt idx="210416">
                  <c:v>487.482377634344</c:v>
                </c:pt>
                <c:pt idx="210417">
                  <c:v>487.48469438961803</c:v>
                </c:pt>
                <c:pt idx="210418">
                  <c:v>487.48701114489199</c:v>
                </c:pt>
                <c:pt idx="210419">
                  <c:v>487.48932790016499</c:v>
                </c:pt>
                <c:pt idx="210420">
                  <c:v>487.49164465543902</c:v>
                </c:pt>
                <c:pt idx="210421">
                  <c:v>487.49396141071202</c:v>
                </c:pt>
                <c:pt idx="210422">
                  <c:v>487.49627816598598</c:v>
                </c:pt>
                <c:pt idx="210423">
                  <c:v>487.49859492125898</c:v>
                </c:pt>
                <c:pt idx="210424">
                  <c:v>487.50091167653301</c:v>
                </c:pt>
                <c:pt idx="210425">
                  <c:v>487.50322843180601</c:v>
                </c:pt>
                <c:pt idx="210426">
                  <c:v>487.50554518707997</c:v>
                </c:pt>
                <c:pt idx="210427">
                  <c:v>487.50786194235297</c:v>
                </c:pt>
                <c:pt idx="210428">
                  <c:v>487.510178697627</c:v>
                </c:pt>
                <c:pt idx="210429">
                  <c:v>487.5124954529</c:v>
                </c:pt>
                <c:pt idx="210430">
                  <c:v>487.51481220817402</c:v>
                </c:pt>
                <c:pt idx="210431">
                  <c:v>487.51712896344702</c:v>
                </c:pt>
                <c:pt idx="210432">
                  <c:v>487.51944571872099</c:v>
                </c:pt>
                <c:pt idx="210433">
                  <c:v>487.52176247399399</c:v>
                </c:pt>
                <c:pt idx="210434">
                  <c:v>487.52407922926801</c:v>
                </c:pt>
                <c:pt idx="210435">
                  <c:v>487.52639598454101</c:v>
                </c:pt>
                <c:pt idx="210436">
                  <c:v>487.52871273981498</c:v>
                </c:pt>
                <c:pt idx="210437">
                  <c:v>487.53102949508798</c:v>
                </c:pt>
                <c:pt idx="210438">
                  <c:v>487.533346250362</c:v>
                </c:pt>
                <c:pt idx="210439">
                  <c:v>487.535663005635</c:v>
                </c:pt>
                <c:pt idx="210440">
                  <c:v>487.53797976090902</c:v>
                </c:pt>
                <c:pt idx="210441">
                  <c:v>487.54029651618202</c:v>
                </c:pt>
                <c:pt idx="210442">
                  <c:v>487.54261327145599</c:v>
                </c:pt>
                <c:pt idx="210443">
                  <c:v>487.54493002672899</c:v>
                </c:pt>
                <c:pt idx="210444">
                  <c:v>487.54724678200301</c:v>
                </c:pt>
                <c:pt idx="210445">
                  <c:v>487.54956353727601</c:v>
                </c:pt>
                <c:pt idx="210446">
                  <c:v>487.55188029254998</c:v>
                </c:pt>
                <c:pt idx="210447">
                  <c:v>487.55419704782298</c:v>
                </c:pt>
                <c:pt idx="210448">
                  <c:v>487.556513803097</c:v>
                </c:pt>
                <c:pt idx="210449">
                  <c:v>487.55883055837</c:v>
                </c:pt>
                <c:pt idx="210450">
                  <c:v>487.56114731364403</c:v>
                </c:pt>
                <c:pt idx="210451">
                  <c:v>487.56346406891703</c:v>
                </c:pt>
                <c:pt idx="210452">
                  <c:v>487.56578082419099</c:v>
                </c:pt>
                <c:pt idx="210453">
                  <c:v>487.56809757946399</c:v>
                </c:pt>
                <c:pt idx="210454">
                  <c:v>487.57041433473802</c:v>
                </c:pt>
                <c:pt idx="210455">
                  <c:v>487.57273109001102</c:v>
                </c:pt>
                <c:pt idx="210456">
                  <c:v>487.57504784528498</c:v>
                </c:pt>
                <c:pt idx="210457">
                  <c:v>487.57736460055798</c:v>
                </c:pt>
                <c:pt idx="210458">
                  <c:v>487.57968135583201</c:v>
                </c:pt>
                <c:pt idx="210459">
                  <c:v>487.58199811110501</c:v>
                </c:pt>
                <c:pt idx="210460">
                  <c:v>487.58431486637897</c:v>
                </c:pt>
                <c:pt idx="210461">
                  <c:v>487.586631621653</c:v>
                </c:pt>
                <c:pt idx="210462">
                  <c:v>487.588948376926</c:v>
                </c:pt>
                <c:pt idx="210463">
                  <c:v>487.59126513220002</c:v>
                </c:pt>
                <c:pt idx="210464">
                  <c:v>487.59358188747302</c:v>
                </c:pt>
                <c:pt idx="210465">
                  <c:v>487.59589864274699</c:v>
                </c:pt>
                <c:pt idx="210466">
                  <c:v>487.59821539801999</c:v>
                </c:pt>
                <c:pt idx="210467">
                  <c:v>487.60053215329401</c:v>
                </c:pt>
                <c:pt idx="210468">
                  <c:v>487.60284890856701</c:v>
                </c:pt>
                <c:pt idx="210469">
                  <c:v>487.60516566384098</c:v>
                </c:pt>
                <c:pt idx="210470">
                  <c:v>487.60748241911398</c:v>
                </c:pt>
                <c:pt idx="210471">
                  <c:v>487.609799174388</c:v>
                </c:pt>
                <c:pt idx="210472">
                  <c:v>487.612115929661</c:v>
                </c:pt>
                <c:pt idx="210473">
                  <c:v>487.61443268493503</c:v>
                </c:pt>
                <c:pt idx="210474">
                  <c:v>487.61674944020803</c:v>
                </c:pt>
                <c:pt idx="210475">
                  <c:v>487.61906619548199</c:v>
                </c:pt>
                <c:pt idx="210476">
                  <c:v>487.62138295075499</c:v>
                </c:pt>
                <c:pt idx="210477">
                  <c:v>487.62369970602902</c:v>
                </c:pt>
                <c:pt idx="210478">
                  <c:v>487.62601646130202</c:v>
                </c:pt>
                <c:pt idx="210479">
                  <c:v>487.62833321657598</c:v>
                </c:pt>
                <c:pt idx="210480">
                  <c:v>487.63064997184898</c:v>
                </c:pt>
                <c:pt idx="210481">
                  <c:v>487.63296672712301</c:v>
                </c:pt>
                <c:pt idx="210482">
                  <c:v>487.63528348239601</c:v>
                </c:pt>
                <c:pt idx="210483">
                  <c:v>487.63760023766997</c:v>
                </c:pt>
                <c:pt idx="210484">
                  <c:v>487.63991699294297</c:v>
                </c:pt>
                <c:pt idx="210485">
                  <c:v>487.642233748217</c:v>
                </c:pt>
                <c:pt idx="210486">
                  <c:v>487.64455050349</c:v>
                </c:pt>
                <c:pt idx="210487">
                  <c:v>487.64686725876402</c:v>
                </c:pt>
                <c:pt idx="210488">
                  <c:v>487.64918401403702</c:v>
                </c:pt>
                <c:pt idx="210489">
                  <c:v>487.65150076931099</c:v>
                </c:pt>
                <c:pt idx="210490">
                  <c:v>487.65381752458399</c:v>
                </c:pt>
                <c:pt idx="210491">
                  <c:v>487.65613427985801</c:v>
                </c:pt>
                <c:pt idx="210492">
                  <c:v>487.65845103513101</c:v>
                </c:pt>
                <c:pt idx="210493">
                  <c:v>487.66076779040498</c:v>
                </c:pt>
                <c:pt idx="210494">
                  <c:v>487.66308454567798</c:v>
                </c:pt>
                <c:pt idx="210495">
                  <c:v>487.665401300952</c:v>
                </c:pt>
                <c:pt idx="210496">
                  <c:v>487.667718056225</c:v>
                </c:pt>
                <c:pt idx="210497">
                  <c:v>487.67003481149902</c:v>
                </c:pt>
                <c:pt idx="210498">
                  <c:v>487.67235156677202</c:v>
                </c:pt>
                <c:pt idx="210499">
                  <c:v>487.67466832204599</c:v>
                </c:pt>
                <c:pt idx="210500">
                  <c:v>487.67698507731899</c:v>
                </c:pt>
                <c:pt idx="210501">
                  <c:v>487.67930183259301</c:v>
                </c:pt>
                <c:pt idx="210502">
                  <c:v>487.68161858786601</c:v>
                </c:pt>
                <c:pt idx="210503">
                  <c:v>487.68393534313998</c:v>
                </c:pt>
                <c:pt idx="210504">
                  <c:v>487.686252098414</c:v>
                </c:pt>
                <c:pt idx="210505">
                  <c:v>487.688568853687</c:v>
                </c:pt>
                <c:pt idx="210506">
                  <c:v>487.69088560896103</c:v>
                </c:pt>
                <c:pt idx="210507">
                  <c:v>487.69320236423403</c:v>
                </c:pt>
                <c:pt idx="210508">
                  <c:v>487.69551911950799</c:v>
                </c:pt>
                <c:pt idx="210509">
                  <c:v>487.69783587478099</c:v>
                </c:pt>
                <c:pt idx="210510">
                  <c:v>487.70015263005502</c:v>
                </c:pt>
                <c:pt idx="210511">
                  <c:v>487.70246938532802</c:v>
                </c:pt>
                <c:pt idx="210512">
                  <c:v>487.70478614060198</c:v>
                </c:pt>
                <c:pt idx="210513">
                  <c:v>487.70710289587498</c:v>
                </c:pt>
                <c:pt idx="210514">
                  <c:v>487.70941965114901</c:v>
                </c:pt>
                <c:pt idx="210515">
                  <c:v>487.71173640642201</c:v>
                </c:pt>
                <c:pt idx="210516">
                  <c:v>487.71405316169597</c:v>
                </c:pt>
                <c:pt idx="210517">
                  <c:v>487.71636991696897</c:v>
                </c:pt>
                <c:pt idx="210518">
                  <c:v>487.718686672243</c:v>
                </c:pt>
                <c:pt idx="210519">
                  <c:v>487.721003427516</c:v>
                </c:pt>
                <c:pt idx="210520">
                  <c:v>487.72332018279002</c:v>
                </c:pt>
                <c:pt idx="210521">
                  <c:v>487.72563693806302</c:v>
                </c:pt>
                <c:pt idx="210522">
                  <c:v>487.72795369333699</c:v>
                </c:pt>
                <c:pt idx="210523">
                  <c:v>487.73027044860999</c:v>
                </c:pt>
                <c:pt idx="210524">
                  <c:v>487.73258720388401</c:v>
                </c:pt>
                <c:pt idx="210525">
                  <c:v>487.73490395915701</c:v>
                </c:pt>
                <c:pt idx="210526">
                  <c:v>487.73722071443098</c:v>
                </c:pt>
                <c:pt idx="210527">
                  <c:v>487.73953746970398</c:v>
                </c:pt>
                <c:pt idx="210528">
                  <c:v>487.741854224978</c:v>
                </c:pt>
                <c:pt idx="210529">
                  <c:v>487.744170980251</c:v>
                </c:pt>
                <c:pt idx="210530">
                  <c:v>487.74648773552502</c:v>
                </c:pt>
                <c:pt idx="210531">
                  <c:v>487.74880449079802</c:v>
                </c:pt>
                <c:pt idx="210532">
                  <c:v>487.75112124607199</c:v>
                </c:pt>
                <c:pt idx="210533">
                  <c:v>487.75343800134499</c:v>
                </c:pt>
                <c:pt idx="210534">
                  <c:v>487.75575475661901</c:v>
                </c:pt>
                <c:pt idx="210535">
                  <c:v>487.75807151189201</c:v>
                </c:pt>
                <c:pt idx="210536">
                  <c:v>487.76038826716598</c:v>
                </c:pt>
                <c:pt idx="210537">
                  <c:v>487.76270502243898</c:v>
                </c:pt>
                <c:pt idx="210538">
                  <c:v>487.765021777713</c:v>
                </c:pt>
                <c:pt idx="210539">
                  <c:v>487.767338532986</c:v>
                </c:pt>
                <c:pt idx="210540">
                  <c:v>487.76965528826003</c:v>
                </c:pt>
                <c:pt idx="210541">
                  <c:v>487.77197204353303</c:v>
                </c:pt>
                <c:pt idx="210542">
                  <c:v>487.77428879880699</c:v>
                </c:pt>
                <c:pt idx="210543">
                  <c:v>487.77660555407999</c:v>
                </c:pt>
                <c:pt idx="210544">
                  <c:v>487.77892230935402</c:v>
                </c:pt>
                <c:pt idx="210545">
                  <c:v>487.78123906462702</c:v>
                </c:pt>
                <c:pt idx="210546">
                  <c:v>487.78355581990098</c:v>
                </c:pt>
                <c:pt idx="210547">
                  <c:v>487.78587257517501</c:v>
                </c:pt>
                <c:pt idx="210548">
                  <c:v>487.78818933044801</c:v>
                </c:pt>
                <c:pt idx="210549">
                  <c:v>487.79050608572197</c:v>
                </c:pt>
                <c:pt idx="210550">
                  <c:v>487.79282284099497</c:v>
                </c:pt>
                <c:pt idx="210551">
                  <c:v>487.795139596269</c:v>
                </c:pt>
                <c:pt idx="210552">
                  <c:v>487.797456351542</c:v>
                </c:pt>
                <c:pt idx="210553">
                  <c:v>487.79977310681602</c:v>
                </c:pt>
                <c:pt idx="210554">
                  <c:v>487.80208986208902</c:v>
                </c:pt>
                <c:pt idx="210555">
                  <c:v>487.80440661736299</c:v>
                </c:pt>
                <c:pt idx="210556">
                  <c:v>487.80672337263599</c:v>
                </c:pt>
                <c:pt idx="210557">
                  <c:v>487.80904012791001</c:v>
                </c:pt>
                <c:pt idx="210558">
                  <c:v>487.81135688318301</c:v>
                </c:pt>
                <c:pt idx="210559">
                  <c:v>487.81367363845698</c:v>
                </c:pt>
                <c:pt idx="210560">
                  <c:v>487.81599039372998</c:v>
                </c:pt>
                <c:pt idx="210561">
                  <c:v>487.818307149004</c:v>
                </c:pt>
                <c:pt idx="210562">
                  <c:v>487.820623904277</c:v>
                </c:pt>
                <c:pt idx="210563">
                  <c:v>487.82294065955102</c:v>
                </c:pt>
                <c:pt idx="210564">
                  <c:v>487.82525741482402</c:v>
                </c:pt>
                <c:pt idx="210565">
                  <c:v>487.82757417009799</c:v>
                </c:pt>
                <c:pt idx="210566">
                  <c:v>487.82989092537099</c:v>
                </c:pt>
                <c:pt idx="210567">
                  <c:v>487.83220768064501</c:v>
                </c:pt>
                <c:pt idx="210568">
                  <c:v>487.83452443591801</c:v>
                </c:pt>
                <c:pt idx="210569">
                  <c:v>487.83684119119198</c:v>
                </c:pt>
                <c:pt idx="210570">
                  <c:v>487.83915794646498</c:v>
                </c:pt>
                <c:pt idx="210571">
                  <c:v>487.841474701739</c:v>
                </c:pt>
                <c:pt idx="210572">
                  <c:v>487.843791457012</c:v>
                </c:pt>
                <c:pt idx="210573">
                  <c:v>487.84610821228603</c:v>
                </c:pt>
                <c:pt idx="210574">
                  <c:v>487.84842496755903</c:v>
                </c:pt>
                <c:pt idx="210575">
                  <c:v>487.85074172283299</c:v>
                </c:pt>
                <c:pt idx="210576">
                  <c:v>487.85305847810599</c:v>
                </c:pt>
                <c:pt idx="210577">
                  <c:v>487.85537523338002</c:v>
                </c:pt>
                <c:pt idx="210578">
                  <c:v>487.85769198865302</c:v>
                </c:pt>
                <c:pt idx="210579">
                  <c:v>487.86000874392698</c:v>
                </c:pt>
                <c:pt idx="210580">
                  <c:v>487.86232549919998</c:v>
                </c:pt>
                <c:pt idx="210581">
                  <c:v>487.86464225447401</c:v>
                </c:pt>
                <c:pt idx="210582">
                  <c:v>487.86695900974701</c:v>
                </c:pt>
                <c:pt idx="210583">
                  <c:v>487.86927576502097</c:v>
                </c:pt>
                <c:pt idx="210584">
                  <c:v>487.87159252029397</c:v>
                </c:pt>
                <c:pt idx="210585">
                  <c:v>487.873909275568</c:v>
                </c:pt>
                <c:pt idx="210586">
                  <c:v>487.876226030841</c:v>
                </c:pt>
                <c:pt idx="210587">
                  <c:v>487.87854278611502</c:v>
                </c:pt>
                <c:pt idx="210588">
                  <c:v>487.88085954138899</c:v>
                </c:pt>
                <c:pt idx="210589">
                  <c:v>487.88317629666199</c:v>
                </c:pt>
                <c:pt idx="210590">
                  <c:v>487.88549305193601</c:v>
                </c:pt>
                <c:pt idx="210591">
                  <c:v>487.88780980720901</c:v>
                </c:pt>
                <c:pt idx="210592">
                  <c:v>487.89012656248298</c:v>
                </c:pt>
                <c:pt idx="210593">
                  <c:v>487.89244331775598</c:v>
                </c:pt>
                <c:pt idx="210594">
                  <c:v>487.89476007303</c:v>
                </c:pt>
                <c:pt idx="210595">
                  <c:v>487.897076828303</c:v>
                </c:pt>
                <c:pt idx="210596">
                  <c:v>487.89939358357702</c:v>
                </c:pt>
                <c:pt idx="210597">
                  <c:v>487.90171033885002</c:v>
                </c:pt>
                <c:pt idx="210598">
                  <c:v>487.90402709412399</c:v>
                </c:pt>
                <c:pt idx="210599">
                  <c:v>487.90634384939699</c:v>
                </c:pt>
                <c:pt idx="210600">
                  <c:v>487.90866060467101</c:v>
                </c:pt>
                <c:pt idx="210601">
                  <c:v>487.91097735994401</c:v>
                </c:pt>
                <c:pt idx="210602">
                  <c:v>487.91329411521798</c:v>
                </c:pt>
                <c:pt idx="210603">
                  <c:v>487.91561087049098</c:v>
                </c:pt>
                <c:pt idx="210604">
                  <c:v>487.917927625765</c:v>
                </c:pt>
                <c:pt idx="210605">
                  <c:v>487.920244381038</c:v>
                </c:pt>
                <c:pt idx="210606">
                  <c:v>487.92256113631203</c:v>
                </c:pt>
                <c:pt idx="210607">
                  <c:v>487.92487789158503</c:v>
                </c:pt>
                <c:pt idx="210608">
                  <c:v>487.92719464685899</c:v>
                </c:pt>
                <c:pt idx="210609">
                  <c:v>487.92951140213199</c:v>
                </c:pt>
                <c:pt idx="210610">
                  <c:v>487.93182815740602</c:v>
                </c:pt>
                <c:pt idx="210611">
                  <c:v>487.93414491267902</c:v>
                </c:pt>
                <c:pt idx="210612">
                  <c:v>487.93646166795298</c:v>
                </c:pt>
                <c:pt idx="210613">
                  <c:v>487.93877842322598</c:v>
                </c:pt>
                <c:pt idx="210614">
                  <c:v>487.94109517850001</c:v>
                </c:pt>
                <c:pt idx="210615">
                  <c:v>487.94341193377301</c:v>
                </c:pt>
                <c:pt idx="210616">
                  <c:v>487.94572868904697</c:v>
                </c:pt>
                <c:pt idx="210617">
                  <c:v>487.94804544431997</c:v>
                </c:pt>
                <c:pt idx="210618">
                  <c:v>487.950362199594</c:v>
                </c:pt>
                <c:pt idx="210619">
                  <c:v>487.952678954867</c:v>
                </c:pt>
                <c:pt idx="210620">
                  <c:v>487.95499571014102</c:v>
                </c:pt>
                <c:pt idx="210621">
                  <c:v>487.95731246541402</c:v>
                </c:pt>
                <c:pt idx="210622">
                  <c:v>487.95962922068799</c:v>
                </c:pt>
                <c:pt idx="210623">
                  <c:v>487.96194597596099</c:v>
                </c:pt>
                <c:pt idx="210624">
                  <c:v>487.96426273123501</c:v>
                </c:pt>
                <c:pt idx="210625">
                  <c:v>487.96657948650801</c:v>
                </c:pt>
                <c:pt idx="210626">
                  <c:v>487.96889624178198</c:v>
                </c:pt>
                <c:pt idx="210627">
                  <c:v>487.97121299705498</c:v>
                </c:pt>
                <c:pt idx="210628">
                  <c:v>487.973529752329</c:v>
                </c:pt>
                <c:pt idx="210629">
                  <c:v>487.975846507602</c:v>
                </c:pt>
                <c:pt idx="210630">
                  <c:v>487.97816326287602</c:v>
                </c:pt>
                <c:pt idx="210631">
                  <c:v>487.98048001814999</c:v>
                </c:pt>
                <c:pt idx="210632">
                  <c:v>487.98279677342299</c:v>
                </c:pt>
                <c:pt idx="210633">
                  <c:v>487.98511352869701</c:v>
                </c:pt>
                <c:pt idx="210634">
                  <c:v>487.98743028397001</c:v>
                </c:pt>
                <c:pt idx="210635">
                  <c:v>487.98974703924398</c:v>
                </c:pt>
                <c:pt idx="210636">
                  <c:v>487.99206379451698</c:v>
                </c:pt>
                <c:pt idx="210637">
                  <c:v>487.994380549791</c:v>
                </c:pt>
                <c:pt idx="210638">
                  <c:v>487.996697305064</c:v>
                </c:pt>
                <c:pt idx="210639">
                  <c:v>487.99901406033803</c:v>
                </c:pt>
                <c:pt idx="210640">
                  <c:v>488.00133081561103</c:v>
                </c:pt>
                <c:pt idx="210641">
                  <c:v>488.00364757088499</c:v>
                </c:pt>
                <c:pt idx="210642">
                  <c:v>488.00596432615799</c:v>
                </c:pt>
                <c:pt idx="210643">
                  <c:v>488.00828108143202</c:v>
                </c:pt>
                <c:pt idx="210644">
                  <c:v>488.01059783670502</c:v>
                </c:pt>
                <c:pt idx="210645">
                  <c:v>488.01291459197898</c:v>
                </c:pt>
                <c:pt idx="210646">
                  <c:v>488.01523134725198</c:v>
                </c:pt>
                <c:pt idx="210647">
                  <c:v>488.01754810252601</c:v>
                </c:pt>
                <c:pt idx="210648">
                  <c:v>488.01986485779901</c:v>
                </c:pt>
                <c:pt idx="210649">
                  <c:v>488.02218161307297</c:v>
                </c:pt>
                <c:pt idx="210650">
                  <c:v>488.02449836834597</c:v>
                </c:pt>
                <c:pt idx="210651">
                  <c:v>488.02681512362</c:v>
                </c:pt>
                <c:pt idx="210652">
                  <c:v>488.029131878893</c:v>
                </c:pt>
                <c:pt idx="210653">
                  <c:v>488.03144863416702</c:v>
                </c:pt>
                <c:pt idx="210654">
                  <c:v>488.03376538944002</c:v>
                </c:pt>
                <c:pt idx="210655">
                  <c:v>488.03608214471399</c:v>
                </c:pt>
                <c:pt idx="210656">
                  <c:v>488.03839889998699</c:v>
                </c:pt>
                <c:pt idx="210657">
                  <c:v>488.04071565526101</c:v>
                </c:pt>
                <c:pt idx="210658">
                  <c:v>488.04303241053401</c:v>
                </c:pt>
                <c:pt idx="210659">
                  <c:v>488.04534916580798</c:v>
                </c:pt>
                <c:pt idx="210660">
                  <c:v>488.04766592108098</c:v>
                </c:pt>
                <c:pt idx="210661">
                  <c:v>488.049982676355</c:v>
                </c:pt>
                <c:pt idx="210662">
                  <c:v>488.052299431628</c:v>
                </c:pt>
                <c:pt idx="210663">
                  <c:v>488.05461618690202</c:v>
                </c:pt>
                <c:pt idx="210664">
                  <c:v>488.05693294217502</c:v>
                </c:pt>
                <c:pt idx="210665">
                  <c:v>488.05924969744899</c:v>
                </c:pt>
                <c:pt idx="210666">
                  <c:v>488.06156645272199</c:v>
                </c:pt>
                <c:pt idx="210667">
                  <c:v>488.06388320799601</c:v>
                </c:pt>
                <c:pt idx="210668">
                  <c:v>488.06619996326901</c:v>
                </c:pt>
                <c:pt idx="210669">
                  <c:v>488.06851671854298</c:v>
                </c:pt>
                <c:pt idx="210670">
                  <c:v>488.07083347381598</c:v>
                </c:pt>
                <c:pt idx="210671">
                  <c:v>488.07315022909</c:v>
                </c:pt>
                <c:pt idx="210672">
                  <c:v>488.075466984363</c:v>
                </c:pt>
                <c:pt idx="210673">
                  <c:v>488.07778373963703</c:v>
                </c:pt>
                <c:pt idx="210674">
                  <c:v>488.08010049491099</c:v>
                </c:pt>
                <c:pt idx="210675">
                  <c:v>488.08241725018399</c:v>
                </c:pt>
                <c:pt idx="210676">
                  <c:v>488.08473400545802</c:v>
                </c:pt>
                <c:pt idx="210677">
                  <c:v>488.08705076073102</c:v>
                </c:pt>
                <c:pt idx="210678">
                  <c:v>488.08936751600498</c:v>
                </c:pt>
                <c:pt idx="210679">
                  <c:v>488.09168427127798</c:v>
                </c:pt>
                <c:pt idx="210680">
                  <c:v>488.09400102655201</c:v>
                </c:pt>
                <c:pt idx="210681">
                  <c:v>488.09631778182501</c:v>
                </c:pt>
                <c:pt idx="210682">
                  <c:v>488.09863453709897</c:v>
                </c:pt>
                <c:pt idx="210683">
                  <c:v>488.10095129237197</c:v>
                </c:pt>
                <c:pt idx="210684">
                  <c:v>488.103268047646</c:v>
                </c:pt>
                <c:pt idx="210685">
                  <c:v>488.105584802919</c:v>
                </c:pt>
                <c:pt idx="210686">
                  <c:v>488.10790155819302</c:v>
                </c:pt>
                <c:pt idx="210687">
                  <c:v>488.11021831346602</c:v>
                </c:pt>
                <c:pt idx="210688">
                  <c:v>488.11253506873999</c:v>
                </c:pt>
                <c:pt idx="210689">
                  <c:v>488.11485182401299</c:v>
                </c:pt>
                <c:pt idx="210690">
                  <c:v>488.11716857928701</c:v>
                </c:pt>
                <c:pt idx="210691">
                  <c:v>488.11948533456001</c:v>
                </c:pt>
                <c:pt idx="210692">
                  <c:v>488.12180208983398</c:v>
                </c:pt>
                <c:pt idx="210693">
                  <c:v>488.12411884510698</c:v>
                </c:pt>
                <c:pt idx="210694">
                  <c:v>488.126435600381</c:v>
                </c:pt>
                <c:pt idx="210695">
                  <c:v>488.128752355654</c:v>
                </c:pt>
                <c:pt idx="210696">
                  <c:v>488.13106911092802</c:v>
                </c:pt>
                <c:pt idx="210697">
                  <c:v>488.13338586620102</c:v>
                </c:pt>
                <c:pt idx="210698">
                  <c:v>488.13570262147499</c:v>
                </c:pt>
                <c:pt idx="210699">
                  <c:v>488.13801937674799</c:v>
                </c:pt>
                <c:pt idx="210700">
                  <c:v>488.14033613202201</c:v>
                </c:pt>
                <c:pt idx="210701">
                  <c:v>488.14265288729501</c:v>
                </c:pt>
                <c:pt idx="210702">
                  <c:v>488.14496964256898</c:v>
                </c:pt>
                <c:pt idx="210703">
                  <c:v>488.14728639784198</c:v>
                </c:pt>
                <c:pt idx="210704">
                  <c:v>488.149603153116</c:v>
                </c:pt>
                <c:pt idx="210705">
                  <c:v>488.151919908389</c:v>
                </c:pt>
                <c:pt idx="210706">
                  <c:v>488.15423666366303</c:v>
                </c:pt>
                <c:pt idx="210707">
                  <c:v>488.15655341893603</c:v>
                </c:pt>
                <c:pt idx="210708">
                  <c:v>488.15887017420999</c:v>
                </c:pt>
                <c:pt idx="210709">
                  <c:v>488.16118692948299</c:v>
                </c:pt>
                <c:pt idx="210710">
                  <c:v>488.16350368475702</c:v>
                </c:pt>
                <c:pt idx="210711">
                  <c:v>488.16582044003002</c:v>
                </c:pt>
                <c:pt idx="210712">
                  <c:v>488.16813719530398</c:v>
                </c:pt>
                <c:pt idx="210713">
                  <c:v>488.17045395057698</c:v>
                </c:pt>
                <c:pt idx="210714">
                  <c:v>488.17277070585101</c:v>
                </c:pt>
                <c:pt idx="210715">
                  <c:v>488.17508746112401</c:v>
                </c:pt>
                <c:pt idx="210716">
                  <c:v>488.17740421639797</c:v>
                </c:pt>
                <c:pt idx="210717">
                  <c:v>488.179720971672</c:v>
                </c:pt>
                <c:pt idx="210718">
                  <c:v>488.182037726945</c:v>
                </c:pt>
                <c:pt idx="210719">
                  <c:v>488.18435448221902</c:v>
                </c:pt>
                <c:pt idx="210720">
                  <c:v>488.18667123749202</c:v>
                </c:pt>
                <c:pt idx="210721">
                  <c:v>488.18898799276599</c:v>
                </c:pt>
                <c:pt idx="210722">
                  <c:v>488.19130474803899</c:v>
                </c:pt>
                <c:pt idx="210723">
                  <c:v>488.19362150331301</c:v>
                </c:pt>
                <c:pt idx="210724">
                  <c:v>488.19593825858601</c:v>
                </c:pt>
                <c:pt idx="210725">
                  <c:v>488.19825501385998</c:v>
                </c:pt>
                <c:pt idx="210726">
                  <c:v>488.20057176913298</c:v>
                </c:pt>
                <c:pt idx="210727">
                  <c:v>488.202888524407</c:v>
                </c:pt>
                <c:pt idx="210728">
                  <c:v>488.20520527968</c:v>
                </c:pt>
                <c:pt idx="210729">
                  <c:v>488.20752203495402</c:v>
                </c:pt>
                <c:pt idx="210730">
                  <c:v>488.20983879022702</c:v>
                </c:pt>
                <c:pt idx="210731">
                  <c:v>488.21215554550099</c:v>
                </c:pt>
                <c:pt idx="210732">
                  <c:v>488.21447230077399</c:v>
                </c:pt>
                <c:pt idx="210733">
                  <c:v>488.21678905604801</c:v>
                </c:pt>
                <c:pt idx="210734">
                  <c:v>488.21910581132101</c:v>
                </c:pt>
                <c:pt idx="210735">
                  <c:v>488.22142256659498</c:v>
                </c:pt>
                <c:pt idx="210736">
                  <c:v>488.22373932186798</c:v>
                </c:pt>
                <c:pt idx="210737">
                  <c:v>488.226056077142</c:v>
                </c:pt>
                <c:pt idx="210738">
                  <c:v>488.228372832415</c:v>
                </c:pt>
                <c:pt idx="210739">
                  <c:v>488.23068958768903</c:v>
                </c:pt>
                <c:pt idx="210740">
                  <c:v>488.23300634296203</c:v>
                </c:pt>
                <c:pt idx="210741">
                  <c:v>488.23532309823599</c:v>
                </c:pt>
                <c:pt idx="210742">
                  <c:v>488.23763985350899</c:v>
                </c:pt>
                <c:pt idx="210743">
                  <c:v>488.23995660878302</c:v>
                </c:pt>
                <c:pt idx="210744">
                  <c:v>488.24227336405602</c:v>
                </c:pt>
                <c:pt idx="210745">
                  <c:v>488.24459011932998</c:v>
                </c:pt>
                <c:pt idx="210746">
                  <c:v>488.24690687460298</c:v>
                </c:pt>
                <c:pt idx="210747">
                  <c:v>488.24922362987701</c:v>
                </c:pt>
                <c:pt idx="210748">
                  <c:v>488.25154038515001</c:v>
                </c:pt>
                <c:pt idx="210749">
                  <c:v>488.25385714042397</c:v>
                </c:pt>
                <c:pt idx="210750">
                  <c:v>488.25617389569697</c:v>
                </c:pt>
                <c:pt idx="210751">
                  <c:v>488.258490650971</c:v>
                </c:pt>
                <c:pt idx="210752">
                  <c:v>488.260807406244</c:v>
                </c:pt>
                <c:pt idx="210753">
                  <c:v>488.26312416151802</c:v>
                </c:pt>
                <c:pt idx="210754">
                  <c:v>488.26544091679102</c:v>
                </c:pt>
                <c:pt idx="210755">
                  <c:v>488.26775767206499</c:v>
                </c:pt>
                <c:pt idx="210756">
                  <c:v>488.27007442733799</c:v>
                </c:pt>
                <c:pt idx="210757">
                  <c:v>488.27239118261201</c:v>
                </c:pt>
                <c:pt idx="210758">
                  <c:v>488.27470793788501</c:v>
                </c:pt>
                <c:pt idx="210759">
                  <c:v>488.27702469315898</c:v>
                </c:pt>
                <c:pt idx="210760">
                  <c:v>488.279341448433</c:v>
                </c:pt>
                <c:pt idx="210761">
                  <c:v>488.281658203706</c:v>
                </c:pt>
                <c:pt idx="210762">
                  <c:v>488.28397495898002</c:v>
                </c:pt>
                <c:pt idx="210763">
                  <c:v>488.28629171425303</c:v>
                </c:pt>
                <c:pt idx="210764">
                  <c:v>488.28860846952699</c:v>
                </c:pt>
                <c:pt idx="210765">
                  <c:v>488.29092522479999</c:v>
                </c:pt>
                <c:pt idx="210766">
                  <c:v>488.29324198007401</c:v>
                </c:pt>
                <c:pt idx="210767">
                  <c:v>488.29555873534702</c:v>
                </c:pt>
                <c:pt idx="210768">
                  <c:v>488.29787549062098</c:v>
                </c:pt>
                <c:pt idx="210769">
                  <c:v>488.30019224589398</c:v>
                </c:pt>
                <c:pt idx="210770">
                  <c:v>488.302509001168</c:v>
                </c:pt>
                <c:pt idx="210771">
                  <c:v>488.30482575644101</c:v>
                </c:pt>
                <c:pt idx="210772">
                  <c:v>488.30714251171503</c:v>
                </c:pt>
                <c:pt idx="210773">
                  <c:v>488.30945926698797</c:v>
                </c:pt>
                <c:pt idx="210774">
                  <c:v>488.31177602226199</c:v>
                </c:pt>
                <c:pt idx="210775">
                  <c:v>488.314092777535</c:v>
                </c:pt>
                <c:pt idx="210776">
                  <c:v>488.31640953280902</c:v>
                </c:pt>
                <c:pt idx="210777">
                  <c:v>488.31872628808202</c:v>
                </c:pt>
                <c:pt idx="210778">
                  <c:v>488.32104304335598</c:v>
                </c:pt>
                <c:pt idx="210779">
                  <c:v>488.32335979862899</c:v>
                </c:pt>
                <c:pt idx="210780">
                  <c:v>488.32567655390301</c:v>
                </c:pt>
                <c:pt idx="210781">
                  <c:v>488.32799330917601</c:v>
                </c:pt>
                <c:pt idx="210782">
                  <c:v>488.33031006444998</c:v>
                </c:pt>
                <c:pt idx="210783">
                  <c:v>488.33262681972298</c:v>
                </c:pt>
                <c:pt idx="210784">
                  <c:v>488.334943574997</c:v>
                </c:pt>
                <c:pt idx="210785">
                  <c:v>488.33726033027</c:v>
                </c:pt>
                <c:pt idx="210786">
                  <c:v>488.33957708554402</c:v>
                </c:pt>
                <c:pt idx="210787">
                  <c:v>488.34189384081702</c:v>
                </c:pt>
                <c:pt idx="210788">
                  <c:v>488.34421059609099</c:v>
                </c:pt>
                <c:pt idx="210789">
                  <c:v>488.34652735136399</c:v>
                </c:pt>
                <c:pt idx="210790">
                  <c:v>488.34884410663801</c:v>
                </c:pt>
                <c:pt idx="210791">
                  <c:v>488.35116086191101</c:v>
                </c:pt>
                <c:pt idx="210792">
                  <c:v>488.35347761718498</c:v>
                </c:pt>
                <c:pt idx="210793">
                  <c:v>488.35579437245798</c:v>
                </c:pt>
                <c:pt idx="210794">
                  <c:v>488.358111127732</c:v>
                </c:pt>
                <c:pt idx="210795">
                  <c:v>488.360427883005</c:v>
                </c:pt>
                <c:pt idx="210796">
                  <c:v>488.36274463827903</c:v>
                </c:pt>
                <c:pt idx="210797">
                  <c:v>488.36506139355203</c:v>
                </c:pt>
                <c:pt idx="210798">
                  <c:v>488.36737814882599</c:v>
                </c:pt>
                <c:pt idx="210799">
                  <c:v>488.36969490409899</c:v>
                </c:pt>
                <c:pt idx="210800">
                  <c:v>488.37201165937302</c:v>
                </c:pt>
                <c:pt idx="210801">
                  <c:v>488.37432841464602</c:v>
                </c:pt>
                <c:pt idx="210802">
                  <c:v>488.37664516991998</c:v>
                </c:pt>
                <c:pt idx="210803">
                  <c:v>488.37896192519401</c:v>
                </c:pt>
                <c:pt idx="210804">
                  <c:v>488.38127868046701</c:v>
                </c:pt>
                <c:pt idx="210805">
                  <c:v>488.38359543574097</c:v>
                </c:pt>
                <c:pt idx="210806">
                  <c:v>488.38591219101397</c:v>
                </c:pt>
                <c:pt idx="210807">
                  <c:v>488.388228946288</c:v>
                </c:pt>
                <c:pt idx="210808">
                  <c:v>488.390545701561</c:v>
                </c:pt>
                <c:pt idx="210809">
                  <c:v>488.39286245683502</c:v>
                </c:pt>
                <c:pt idx="210810">
                  <c:v>488.39517921210802</c:v>
                </c:pt>
                <c:pt idx="210811">
                  <c:v>488.39749596738199</c:v>
                </c:pt>
                <c:pt idx="210812">
                  <c:v>488.39981272265499</c:v>
                </c:pt>
                <c:pt idx="210813">
                  <c:v>488.40212947792901</c:v>
                </c:pt>
                <c:pt idx="210814">
                  <c:v>488.40444623320201</c:v>
                </c:pt>
                <c:pt idx="210815">
                  <c:v>488.40676298847598</c:v>
                </c:pt>
                <c:pt idx="210816">
                  <c:v>488.40907974374898</c:v>
                </c:pt>
                <c:pt idx="210817">
                  <c:v>488.411396499023</c:v>
                </c:pt>
                <c:pt idx="210818">
                  <c:v>488.413713254296</c:v>
                </c:pt>
                <c:pt idx="210819">
                  <c:v>488.41603000957002</c:v>
                </c:pt>
                <c:pt idx="210820">
                  <c:v>488.41834676484302</c:v>
                </c:pt>
                <c:pt idx="210821">
                  <c:v>488.42066352011699</c:v>
                </c:pt>
                <c:pt idx="210822">
                  <c:v>488.42298027538999</c:v>
                </c:pt>
                <c:pt idx="210823">
                  <c:v>488.42529703066401</c:v>
                </c:pt>
                <c:pt idx="210824">
                  <c:v>488.42761378593701</c:v>
                </c:pt>
                <c:pt idx="210825">
                  <c:v>488.42993054121098</c:v>
                </c:pt>
                <c:pt idx="210826">
                  <c:v>488.43224729648398</c:v>
                </c:pt>
                <c:pt idx="210827">
                  <c:v>488.434564051758</c:v>
                </c:pt>
                <c:pt idx="210828">
                  <c:v>488.436880807031</c:v>
                </c:pt>
                <c:pt idx="210829">
                  <c:v>488.43919756230503</c:v>
                </c:pt>
                <c:pt idx="210830">
                  <c:v>488.44151431757803</c:v>
                </c:pt>
                <c:pt idx="210831">
                  <c:v>488.44383107285199</c:v>
                </c:pt>
                <c:pt idx="210832">
                  <c:v>488.44614782812499</c:v>
                </c:pt>
                <c:pt idx="210833">
                  <c:v>488.44846458339902</c:v>
                </c:pt>
                <c:pt idx="210834">
                  <c:v>488.45078133867202</c:v>
                </c:pt>
                <c:pt idx="210835">
                  <c:v>488.45309809394598</c:v>
                </c:pt>
                <c:pt idx="210836">
                  <c:v>488.45541484921898</c:v>
                </c:pt>
                <c:pt idx="210837">
                  <c:v>488.45773160449301</c:v>
                </c:pt>
                <c:pt idx="210838">
                  <c:v>488.46004835976601</c:v>
                </c:pt>
                <c:pt idx="210839">
                  <c:v>488.46236511503997</c:v>
                </c:pt>
                <c:pt idx="210840">
                  <c:v>488.46468187031297</c:v>
                </c:pt>
                <c:pt idx="210841">
                  <c:v>488.466998625587</c:v>
                </c:pt>
                <c:pt idx="210842">
                  <c:v>488.46931538086</c:v>
                </c:pt>
                <c:pt idx="210843">
                  <c:v>488.47163213613402</c:v>
                </c:pt>
                <c:pt idx="210844">
                  <c:v>488.47394889140799</c:v>
                </c:pt>
                <c:pt idx="210845">
                  <c:v>488.47626564668099</c:v>
                </c:pt>
                <c:pt idx="210846">
                  <c:v>488.47858240195501</c:v>
                </c:pt>
                <c:pt idx="210847">
                  <c:v>488.48089915722801</c:v>
                </c:pt>
                <c:pt idx="210848">
                  <c:v>488.48321591250198</c:v>
                </c:pt>
                <c:pt idx="210849">
                  <c:v>488.48553266777498</c:v>
                </c:pt>
                <c:pt idx="210850">
                  <c:v>488.487849423049</c:v>
                </c:pt>
                <c:pt idx="210851">
                  <c:v>488.490166178322</c:v>
                </c:pt>
                <c:pt idx="210852">
                  <c:v>488.49248293359602</c:v>
                </c:pt>
                <c:pt idx="210853">
                  <c:v>488.49479968886902</c:v>
                </c:pt>
                <c:pt idx="210854">
                  <c:v>488.49711644414299</c:v>
                </c:pt>
                <c:pt idx="210855">
                  <c:v>488.49943319941599</c:v>
                </c:pt>
                <c:pt idx="210856">
                  <c:v>488.50174995469001</c:v>
                </c:pt>
                <c:pt idx="210857">
                  <c:v>488.50406670996301</c:v>
                </c:pt>
                <c:pt idx="210858">
                  <c:v>488.50638346523698</c:v>
                </c:pt>
                <c:pt idx="210859">
                  <c:v>488.50870022050998</c:v>
                </c:pt>
                <c:pt idx="210860">
                  <c:v>488.511016975784</c:v>
                </c:pt>
                <c:pt idx="210861">
                  <c:v>488.513333731057</c:v>
                </c:pt>
                <c:pt idx="210862">
                  <c:v>488.51565048633103</c:v>
                </c:pt>
                <c:pt idx="210863">
                  <c:v>488.51796724160403</c:v>
                </c:pt>
                <c:pt idx="210864">
                  <c:v>488.52028399687799</c:v>
                </c:pt>
                <c:pt idx="210865">
                  <c:v>488.52260075215099</c:v>
                </c:pt>
                <c:pt idx="210866">
                  <c:v>488.52491750742502</c:v>
                </c:pt>
                <c:pt idx="210867">
                  <c:v>488.52723426269802</c:v>
                </c:pt>
                <c:pt idx="210868">
                  <c:v>488.52955101797198</c:v>
                </c:pt>
                <c:pt idx="210869">
                  <c:v>488.53186777324498</c:v>
                </c:pt>
                <c:pt idx="210870">
                  <c:v>488.53418452851901</c:v>
                </c:pt>
                <c:pt idx="210871">
                  <c:v>488.53650128379201</c:v>
                </c:pt>
                <c:pt idx="210872">
                  <c:v>488.53881803906597</c:v>
                </c:pt>
                <c:pt idx="210873">
                  <c:v>488.54113479433897</c:v>
                </c:pt>
                <c:pt idx="210874">
                  <c:v>488.543451549613</c:v>
                </c:pt>
                <c:pt idx="210875">
                  <c:v>488.545768304886</c:v>
                </c:pt>
                <c:pt idx="210876">
                  <c:v>488.54808506016002</c:v>
                </c:pt>
                <c:pt idx="210877">
                  <c:v>488.55040181543302</c:v>
                </c:pt>
                <c:pt idx="210878">
                  <c:v>488.55271857070699</c:v>
                </c:pt>
                <c:pt idx="210879">
                  <c:v>488.55503532597999</c:v>
                </c:pt>
                <c:pt idx="210880">
                  <c:v>488.55735208125401</c:v>
                </c:pt>
                <c:pt idx="210881">
                  <c:v>488.55966883652701</c:v>
                </c:pt>
                <c:pt idx="210882">
                  <c:v>488.56198559180098</c:v>
                </c:pt>
                <c:pt idx="210883">
                  <c:v>488.56430234707398</c:v>
                </c:pt>
                <c:pt idx="210884">
                  <c:v>488.566619102348</c:v>
                </c:pt>
                <c:pt idx="210885">
                  <c:v>488.568935857621</c:v>
                </c:pt>
                <c:pt idx="210886">
                  <c:v>488.57125261289502</c:v>
                </c:pt>
                <c:pt idx="210887">
                  <c:v>488.57356936816899</c:v>
                </c:pt>
                <c:pt idx="210888">
                  <c:v>488.57588612344199</c:v>
                </c:pt>
                <c:pt idx="210889">
                  <c:v>488.57820287871601</c:v>
                </c:pt>
                <c:pt idx="210890">
                  <c:v>488.58051963398901</c:v>
                </c:pt>
                <c:pt idx="210891">
                  <c:v>488.58283638926298</c:v>
                </c:pt>
                <c:pt idx="210892">
                  <c:v>488.58515314453598</c:v>
                </c:pt>
                <c:pt idx="210893">
                  <c:v>488.58746989981</c:v>
                </c:pt>
                <c:pt idx="210894">
                  <c:v>488.589786655083</c:v>
                </c:pt>
                <c:pt idx="210895">
                  <c:v>488.59210341035703</c:v>
                </c:pt>
                <c:pt idx="210896">
                  <c:v>488.59442016563003</c:v>
                </c:pt>
                <c:pt idx="210897">
                  <c:v>488.59673692090399</c:v>
                </c:pt>
                <c:pt idx="210898">
                  <c:v>488.59905367617699</c:v>
                </c:pt>
                <c:pt idx="210899">
                  <c:v>488.60137043145102</c:v>
                </c:pt>
                <c:pt idx="210900">
                  <c:v>488.60368718672402</c:v>
                </c:pt>
                <c:pt idx="210901">
                  <c:v>488.60600394199798</c:v>
                </c:pt>
                <c:pt idx="210902">
                  <c:v>488.60832069727098</c:v>
                </c:pt>
                <c:pt idx="210903">
                  <c:v>488.61063745254501</c:v>
                </c:pt>
                <c:pt idx="210904">
                  <c:v>488.61295420781801</c:v>
                </c:pt>
                <c:pt idx="210905">
                  <c:v>488.61527096309197</c:v>
                </c:pt>
                <c:pt idx="210906">
                  <c:v>488.61758771836497</c:v>
                </c:pt>
                <c:pt idx="210907">
                  <c:v>488.619904473639</c:v>
                </c:pt>
                <c:pt idx="210908">
                  <c:v>488.622221228912</c:v>
                </c:pt>
                <c:pt idx="210909">
                  <c:v>488.62453798418602</c:v>
                </c:pt>
                <c:pt idx="210910">
                  <c:v>488.62685473945902</c:v>
                </c:pt>
                <c:pt idx="210911">
                  <c:v>488.62917149473299</c:v>
                </c:pt>
                <c:pt idx="210912">
                  <c:v>488.63148825000599</c:v>
                </c:pt>
                <c:pt idx="210913">
                  <c:v>488.63380500528001</c:v>
                </c:pt>
                <c:pt idx="210914">
                  <c:v>488.63612176055301</c:v>
                </c:pt>
                <c:pt idx="210915">
                  <c:v>488.63843851582698</c:v>
                </c:pt>
                <c:pt idx="210916">
                  <c:v>488.64075527109998</c:v>
                </c:pt>
                <c:pt idx="210917">
                  <c:v>488.643072026374</c:v>
                </c:pt>
                <c:pt idx="210918">
                  <c:v>488.645388781647</c:v>
                </c:pt>
                <c:pt idx="210919">
                  <c:v>488.64770553692102</c:v>
                </c:pt>
                <c:pt idx="210920">
                  <c:v>488.65002229219402</c:v>
                </c:pt>
                <c:pt idx="210921">
                  <c:v>488.65233904746799</c:v>
                </c:pt>
                <c:pt idx="210922">
                  <c:v>488.65465580274099</c:v>
                </c:pt>
                <c:pt idx="210923">
                  <c:v>488.65697255801501</c:v>
                </c:pt>
                <c:pt idx="210924">
                  <c:v>488.65928931328801</c:v>
                </c:pt>
                <c:pt idx="210925">
                  <c:v>488.66160606856198</c:v>
                </c:pt>
                <c:pt idx="210926">
                  <c:v>488.66392282383498</c:v>
                </c:pt>
                <c:pt idx="210927">
                  <c:v>488.666239579109</c:v>
                </c:pt>
                <c:pt idx="210928">
                  <c:v>488.668556334382</c:v>
                </c:pt>
                <c:pt idx="210929">
                  <c:v>488.67087308965603</c:v>
                </c:pt>
                <c:pt idx="210930">
                  <c:v>488.67318984492999</c:v>
                </c:pt>
                <c:pt idx="210931">
                  <c:v>488.67550660020299</c:v>
                </c:pt>
                <c:pt idx="210932">
                  <c:v>488.67782335547702</c:v>
                </c:pt>
                <c:pt idx="210933">
                  <c:v>488.68014011075002</c:v>
                </c:pt>
                <c:pt idx="210934">
                  <c:v>488.68245686602398</c:v>
                </c:pt>
                <c:pt idx="210935">
                  <c:v>488.68477362129698</c:v>
                </c:pt>
                <c:pt idx="210936">
                  <c:v>488.68709037657101</c:v>
                </c:pt>
                <c:pt idx="210937">
                  <c:v>488.68940713184401</c:v>
                </c:pt>
                <c:pt idx="210938">
                  <c:v>488.69172388711797</c:v>
                </c:pt>
                <c:pt idx="210939">
                  <c:v>488.69404064239097</c:v>
                </c:pt>
                <c:pt idx="210940">
                  <c:v>488.696357397665</c:v>
                </c:pt>
                <c:pt idx="210941">
                  <c:v>488.698674152938</c:v>
                </c:pt>
                <c:pt idx="210942">
                  <c:v>488.70099090821202</c:v>
                </c:pt>
                <c:pt idx="210943">
                  <c:v>488.70330766348502</c:v>
                </c:pt>
                <c:pt idx="210944">
                  <c:v>488.70562441875899</c:v>
                </c:pt>
                <c:pt idx="210945">
                  <c:v>488.70794117403199</c:v>
                </c:pt>
                <c:pt idx="210946">
                  <c:v>488.71025792930601</c:v>
                </c:pt>
                <c:pt idx="210947">
                  <c:v>488.71257468457901</c:v>
                </c:pt>
                <c:pt idx="210948">
                  <c:v>488.71489143985298</c:v>
                </c:pt>
                <c:pt idx="210949">
                  <c:v>488.71720819512598</c:v>
                </c:pt>
                <c:pt idx="210950">
                  <c:v>488.7195249504</c:v>
                </c:pt>
                <c:pt idx="210951">
                  <c:v>488.721841705673</c:v>
                </c:pt>
                <c:pt idx="210952">
                  <c:v>488.72415846094702</c:v>
                </c:pt>
                <c:pt idx="210953">
                  <c:v>488.72647521622002</c:v>
                </c:pt>
                <c:pt idx="210954">
                  <c:v>488.72879197149399</c:v>
                </c:pt>
                <c:pt idx="210955">
                  <c:v>488.73110872676699</c:v>
                </c:pt>
                <c:pt idx="210956">
                  <c:v>488.73342548204101</c:v>
                </c:pt>
                <c:pt idx="210957">
                  <c:v>488.73574223731401</c:v>
                </c:pt>
                <c:pt idx="210958">
                  <c:v>488.73805899258798</c:v>
                </c:pt>
                <c:pt idx="210959">
                  <c:v>488.74037574786098</c:v>
                </c:pt>
                <c:pt idx="210960">
                  <c:v>488.742692503135</c:v>
                </c:pt>
                <c:pt idx="210961">
                  <c:v>488.745009258408</c:v>
                </c:pt>
                <c:pt idx="210962">
                  <c:v>488.74732601368203</c:v>
                </c:pt>
                <c:pt idx="210963">
                  <c:v>488.74964276895503</c:v>
                </c:pt>
                <c:pt idx="210964">
                  <c:v>488.75195952422899</c:v>
                </c:pt>
                <c:pt idx="210965">
                  <c:v>488.75427627950199</c:v>
                </c:pt>
                <c:pt idx="210966">
                  <c:v>488.75659303477602</c:v>
                </c:pt>
                <c:pt idx="210967">
                  <c:v>488.75890979004902</c:v>
                </c:pt>
                <c:pt idx="210968">
                  <c:v>488.76122654532298</c:v>
                </c:pt>
                <c:pt idx="210969">
                  <c:v>488.76354330059598</c:v>
                </c:pt>
                <c:pt idx="210970">
                  <c:v>488.76586005587001</c:v>
                </c:pt>
                <c:pt idx="210971">
                  <c:v>488.76817681114301</c:v>
                </c:pt>
                <c:pt idx="210972">
                  <c:v>488.77049356641697</c:v>
                </c:pt>
                <c:pt idx="210973">
                  <c:v>488.772810321691</c:v>
                </c:pt>
                <c:pt idx="210974">
                  <c:v>488.775127076964</c:v>
                </c:pt>
                <c:pt idx="210975">
                  <c:v>488.77744383223802</c:v>
                </c:pt>
                <c:pt idx="210976">
                  <c:v>488.77976058751102</c:v>
                </c:pt>
                <c:pt idx="210977">
                  <c:v>488.78207734278499</c:v>
                </c:pt>
                <c:pt idx="210978">
                  <c:v>488.78439409805799</c:v>
                </c:pt>
                <c:pt idx="210979">
                  <c:v>488.78671085333201</c:v>
                </c:pt>
                <c:pt idx="210980">
                  <c:v>488.78902760860501</c:v>
                </c:pt>
                <c:pt idx="210981">
                  <c:v>488.79134436387898</c:v>
                </c:pt>
                <c:pt idx="210982">
                  <c:v>488.79366111915198</c:v>
                </c:pt>
                <c:pt idx="210983">
                  <c:v>488.795977874426</c:v>
                </c:pt>
                <c:pt idx="210984">
                  <c:v>488.798294629699</c:v>
                </c:pt>
                <c:pt idx="210985">
                  <c:v>488.80061138497302</c:v>
                </c:pt>
                <c:pt idx="210986">
                  <c:v>488.80292814024602</c:v>
                </c:pt>
                <c:pt idx="210987">
                  <c:v>488.80524489551999</c:v>
                </c:pt>
                <c:pt idx="210988">
                  <c:v>488.80756165079299</c:v>
                </c:pt>
                <c:pt idx="210989">
                  <c:v>488.80987840606701</c:v>
                </c:pt>
                <c:pt idx="210990">
                  <c:v>488.81219516134001</c:v>
                </c:pt>
                <c:pt idx="210991">
                  <c:v>488.81451191661398</c:v>
                </c:pt>
                <c:pt idx="210992">
                  <c:v>488.81682867188698</c:v>
                </c:pt>
                <c:pt idx="210993">
                  <c:v>488.819145427161</c:v>
                </c:pt>
                <c:pt idx="210994">
                  <c:v>488.821462182434</c:v>
                </c:pt>
                <c:pt idx="210995">
                  <c:v>488.82377893770803</c:v>
                </c:pt>
                <c:pt idx="210996">
                  <c:v>488.82609569298103</c:v>
                </c:pt>
                <c:pt idx="210997">
                  <c:v>488.82841244825499</c:v>
                </c:pt>
                <c:pt idx="210998">
                  <c:v>488.83072920352799</c:v>
                </c:pt>
                <c:pt idx="210999">
                  <c:v>488.83304595880202</c:v>
                </c:pt>
                <c:pt idx="211000">
                  <c:v>488.83536271407502</c:v>
                </c:pt>
                <c:pt idx="211001">
                  <c:v>488.83767946934898</c:v>
                </c:pt>
                <c:pt idx="211002">
                  <c:v>488.83999622462198</c:v>
                </c:pt>
                <c:pt idx="211003">
                  <c:v>488.84231297989601</c:v>
                </c:pt>
                <c:pt idx="211004">
                  <c:v>488.84462973516901</c:v>
                </c:pt>
                <c:pt idx="211005">
                  <c:v>488.84694649044297</c:v>
                </c:pt>
                <c:pt idx="211006">
                  <c:v>488.84926324571597</c:v>
                </c:pt>
                <c:pt idx="211007">
                  <c:v>488.85158000099</c:v>
                </c:pt>
                <c:pt idx="211008">
                  <c:v>488.853896756263</c:v>
                </c:pt>
                <c:pt idx="211009">
                  <c:v>488.85621351153702</c:v>
                </c:pt>
                <c:pt idx="211010">
                  <c:v>488.85853026681002</c:v>
                </c:pt>
                <c:pt idx="211011">
                  <c:v>488.86084702208399</c:v>
                </c:pt>
                <c:pt idx="211012">
                  <c:v>488.86316377735699</c:v>
                </c:pt>
                <c:pt idx="211013">
                  <c:v>488.86548053263101</c:v>
                </c:pt>
                <c:pt idx="211014">
                  <c:v>488.86779728790401</c:v>
                </c:pt>
                <c:pt idx="211015">
                  <c:v>488.87011404317798</c:v>
                </c:pt>
                <c:pt idx="211016">
                  <c:v>488.872430798452</c:v>
                </c:pt>
                <c:pt idx="211017">
                  <c:v>488.874747553725</c:v>
                </c:pt>
                <c:pt idx="211018">
                  <c:v>488.87706430899902</c:v>
                </c:pt>
                <c:pt idx="211019">
                  <c:v>488.87938106427202</c:v>
                </c:pt>
                <c:pt idx="211020">
                  <c:v>488.88169781954599</c:v>
                </c:pt>
                <c:pt idx="211021">
                  <c:v>488.88401457481899</c:v>
                </c:pt>
                <c:pt idx="211022">
                  <c:v>488.88633133009301</c:v>
                </c:pt>
                <c:pt idx="211023">
                  <c:v>488.88864808536601</c:v>
                </c:pt>
                <c:pt idx="211024">
                  <c:v>488.89096484063998</c:v>
                </c:pt>
                <c:pt idx="211025">
                  <c:v>488.89328159591298</c:v>
                </c:pt>
                <c:pt idx="211026">
                  <c:v>488.895598351187</c:v>
                </c:pt>
                <c:pt idx="211027">
                  <c:v>488.89791510646</c:v>
                </c:pt>
                <c:pt idx="211028">
                  <c:v>488.90023186173403</c:v>
                </c:pt>
                <c:pt idx="211029">
                  <c:v>488.90254861700703</c:v>
                </c:pt>
                <c:pt idx="211030">
                  <c:v>488.90486537228099</c:v>
                </c:pt>
                <c:pt idx="211031">
                  <c:v>488.90718212755399</c:v>
                </c:pt>
                <c:pt idx="211032">
                  <c:v>488.90949888282802</c:v>
                </c:pt>
                <c:pt idx="211033">
                  <c:v>488.91181563810102</c:v>
                </c:pt>
                <c:pt idx="211034">
                  <c:v>488.91413239337498</c:v>
                </c:pt>
                <c:pt idx="211035">
                  <c:v>488.91644914864798</c:v>
                </c:pt>
                <c:pt idx="211036">
                  <c:v>488.91876590392201</c:v>
                </c:pt>
                <c:pt idx="211037">
                  <c:v>488.92108265919501</c:v>
                </c:pt>
                <c:pt idx="211038">
                  <c:v>488.92339941446897</c:v>
                </c:pt>
                <c:pt idx="211039">
                  <c:v>488.92571616974197</c:v>
                </c:pt>
                <c:pt idx="211040">
                  <c:v>488.928032925016</c:v>
                </c:pt>
                <c:pt idx="211041">
                  <c:v>488.930349680289</c:v>
                </c:pt>
                <c:pt idx="211042">
                  <c:v>488.93266643556302</c:v>
                </c:pt>
                <c:pt idx="211043">
                  <c:v>488.93498319083602</c:v>
                </c:pt>
                <c:pt idx="211044">
                  <c:v>488.93729994610999</c:v>
                </c:pt>
                <c:pt idx="211045">
                  <c:v>488.93961670138299</c:v>
                </c:pt>
                <c:pt idx="211046">
                  <c:v>488.94193345665701</c:v>
                </c:pt>
                <c:pt idx="211047">
                  <c:v>488.94425021193001</c:v>
                </c:pt>
                <c:pt idx="211048">
                  <c:v>488.94656696720398</c:v>
                </c:pt>
                <c:pt idx="211049">
                  <c:v>488.94888372247698</c:v>
                </c:pt>
                <c:pt idx="211050">
                  <c:v>488.951200477751</c:v>
                </c:pt>
                <c:pt idx="211051">
                  <c:v>488.953517233024</c:v>
                </c:pt>
                <c:pt idx="211052">
                  <c:v>488.95583398829802</c:v>
                </c:pt>
                <c:pt idx="211053">
                  <c:v>488.95815074357103</c:v>
                </c:pt>
                <c:pt idx="211054">
                  <c:v>488.96046749884499</c:v>
                </c:pt>
                <c:pt idx="211055">
                  <c:v>488.96278425411799</c:v>
                </c:pt>
                <c:pt idx="211056">
                  <c:v>488.96510100939201</c:v>
                </c:pt>
                <c:pt idx="211057">
                  <c:v>488.96741776466502</c:v>
                </c:pt>
                <c:pt idx="211058">
                  <c:v>488.96973451993898</c:v>
                </c:pt>
                <c:pt idx="211059">
                  <c:v>488.972051275213</c:v>
                </c:pt>
                <c:pt idx="211060">
                  <c:v>488.974368030486</c:v>
                </c:pt>
                <c:pt idx="211061">
                  <c:v>488.97668478576003</c:v>
                </c:pt>
                <c:pt idx="211062">
                  <c:v>488.97900154103303</c:v>
                </c:pt>
                <c:pt idx="211063">
                  <c:v>488.98131829630699</c:v>
                </c:pt>
                <c:pt idx="211064">
                  <c:v>488.98363505157999</c:v>
                </c:pt>
                <c:pt idx="211065">
                  <c:v>488.98595180685402</c:v>
                </c:pt>
                <c:pt idx="211066">
                  <c:v>488.98826856212702</c:v>
                </c:pt>
                <c:pt idx="211067">
                  <c:v>488.99058531740098</c:v>
                </c:pt>
                <c:pt idx="211068">
                  <c:v>488.99290207267399</c:v>
                </c:pt>
                <c:pt idx="211069">
                  <c:v>488.99521882794801</c:v>
                </c:pt>
                <c:pt idx="211070">
                  <c:v>488.99753558322101</c:v>
                </c:pt>
                <c:pt idx="211071">
                  <c:v>488.99985233849497</c:v>
                </c:pt>
                <c:pt idx="211072">
                  <c:v>489.00216909376798</c:v>
                </c:pt>
                <c:pt idx="211073">
                  <c:v>489.004485849042</c:v>
                </c:pt>
                <c:pt idx="211074">
                  <c:v>489.006802604315</c:v>
                </c:pt>
                <c:pt idx="211075">
                  <c:v>489.00911935958902</c:v>
                </c:pt>
                <c:pt idx="211076">
                  <c:v>489.01143611486202</c:v>
                </c:pt>
                <c:pt idx="211077">
                  <c:v>489.01375287013599</c:v>
                </c:pt>
                <c:pt idx="211078">
                  <c:v>489.01606962540899</c:v>
                </c:pt>
                <c:pt idx="211079">
                  <c:v>489.01838638068301</c:v>
                </c:pt>
                <c:pt idx="211080">
                  <c:v>489.02070313595601</c:v>
                </c:pt>
                <c:pt idx="211081">
                  <c:v>489.02301989122998</c:v>
                </c:pt>
                <c:pt idx="211082">
                  <c:v>489.02533664650298</c:v>
                </c:pt>
                <c:pt idx="211083">
                  <c:v>489.027653401777</c:v>
                </c:pt>
                <c:pt idx="211084">
                  <c:v>489.02997015705</c:v>
                </c:pt>
                <c:pt idx="211085">
                  <c:v>489.03228691232403</c:v>
                </c:pt>
                <c:pt idx="211086">
                  <c:v>489.03460366759703</c:v>
                </c:pt>
                <c:pt idx="211087">
                  <c:v>489.03692042287099</c:v>
                </c:pt>
                <c:pt idx="211088">
                  <c:v>489.03923717814399</c:v>
                </c:pt>
                <c:pt idx="211089">
                  <c:v>489.04155393341802</c:v>
                </c:pt>
                <c:pt idx="211090">
                  <c:v>489.04387068869102</c:v>
                </c:pt>
                <c:pt idx="211091">
                  <c:v>489.04618744396498</c:v>
                </c:pt>
                <c:pt idx="211092">
                  <c:v>489.04850419923798</c:v>
                </c:pt>
                <c:pt idx="211093">
                  <c:v>489.05082095451201</c:v>
                </c:pt>
                <c:pt idx="211094">
                  <c:v>489.05313770978501</c:v>
                </c:pt>
                <c:pt idx="211095">
                  <c:v>489.05545446505897</c:v>
                </c:pt>
                <c:pt idx="211096">
                  <c:v>489.05777122033197</c:v>
                </c:pt>
                <c:pt idx="211097">
                  <c:v>489.060087975606</c:v>
                </c:pt>
                <c:pt idx="211098">
                  <c:v>489.062404730879</c:v>
                </c:pt>
                <c:pt idx="211099">
                  <c:v>489.06472148615302</c:v>
                </c:pt>
                <c:pt idx="211100">
                  <c:v>489.06703824142699</c:v>
                </c:pt>
                <c:pt idx="211101">
                  <c:v>489.06935499669999</c:v>
                </c:pt>
                <c:pt idx="211102">
                  <c:v>489.07167175197401</c:v>
                </c:pt>
                <c:pt idx="211103">
                  <c:v>489.07398850724701</c:v>
                </c:pt>
                <c:pt idx="211104">
                  <c:v>489.07630526252098</c:v>
                </c:pt>
                <c:pt idx="211105">
                  <c:v>489.07862201779398</c:v>
                </c:pt>
                <c:pt idx="211106">
                  <c:v>489.080938773068</c:v>
                </c:pt>
                <c:pt idx="211107">
                  <c:v>489.083255528341</c:v>
                </c:pt>
                <c:pt idx="211108">
                  <c:v>489.08557228361502</c:v>
                </c:pt>
                <c:pt idx="211109">
                  <c:v>489.08788903888802</c:v>
                </c:pt>
                <c:pt idx="211110">
                  <c:v>489.09020579416199</c:v>
                </c:pt>
                <c:pt idx="211111">
                  <c:v>489.09252254943499</c:v>
                </c:pt>
                <c:pt idx="211112">
                  <c:v>489.09483930470901</c:v>
                </c:pt>
                <c:pt idx="211113">
                  <c:v>489.09715605998201</c:v>
                </c:pt>
                <c:pt idx="211114">
                  <c:v>489.09947281525598</c:v>
                </c:pt>
                <c:pt idx="211115">
                  <c:v>489.10178957052898</c:v>
                </c:pt>
                <c:pt idx="211116">
                  <c:v>489.104106325803</c:v>
                </c:pt>
                <c:pt idx="211117">
                  <c:v>489.106423081076</c:v>
                </c:pt>
                <c:pt idx="211118">
                  <c:v>489.10873983635003</c:v>
                </c:pt>
                <c:pt idx="211119">
                  <c:v>489.11105659162303</c:v>
                </c:pt>
                <c:pt idx="211120">
                  <c:v>489.11337334689699</c:v>
                </c:pt>
                <c:pt idx="211121">
                  <c:v>489.11569010216999</c:v>
                </c:pt>
                <c:pt idx="211122">
                  <c:v>489.11800685744402</c:v>
                </c:pt>
                <c:pt idx="211123">
                  <c:v>489.12032361271702</c:v>
                </c:pt>
                <c:pt idx="211124">
                  <c:v>489.12264036799098</c:v>
                </c:pt>
                <c:pt idx="211125">
                  <c:v>489.12495712326398</c:v>
                </c:pt>
                <c:pt idx="211126">
                  <c:v>489.12727387853801</c:v>
                </c:pt>
                <c:pt idx="211127">
                  <c:v>489.12959063381101</c:v>
                </c:pt>
                <c:pt idx="211128">
                  <c:v>489.13190738908497</c:v>
                </c:pt>
                <c:pt idx="211129">
                  <c:v>489.13422414435797</c:v>
                </c:pt>
                <c:pt idx="211130">
                  <c:v>489.136540899632</c:v>
                </c:pt>
                <c:pt idx="211131">
                  <c:v>489.138857654905</c:v>
                </c:pt>
                <c:pt idx="211132">
                  <c:v>489.14117441017902</c:v>
                </c:pt>
                <c:pt idx="211133">
                  <c:v>489.14349116545202</c:v>
                </c:pt>
                <c:pt idx="211134">
                  <c:v>489.14580792072599</c:v>
                </c:pt>
                <c:pt idx="211135">
                  <c:v>489.14812467599899</c:v>
                </c:pt>
                <c:pt idx="211136">
                  <c:v>489.15044143127301</c:v>
                </c:pt>
                <c:pt idx="211137">
                  <c:v>489.15275818654601</c:v>
                </c:pt>
                <c:pt idx="211138">
                  <c:v>489.15507494181998</c:v>
                </c:pt>
                <c:pt idx="211139">
                  <c:v>489.15739169709298</c:v>
                </c:pt>
                <c:pt idx="211140">
                  <c:v>489.159708452367</c:v>
                </c:pt>
                <c:pt idx="211141">
                  <c:v>489.16202520764</c:v>
                </c:pt>
                <c:pt idx="211142">
                  <c:v>489.16434196291402</c:v>
                </c:pt>
                <c:pt idx="211143">
                  <c:v>489.16665871818799</c:v>
                </c:pt>
                <c:pt idx="211144">
                  <c:v>489.16897547346099</c:v>
                </c:pt>
                <c:pt idx="211145">
                  <c:v>489.17129222873501</c:v>
                </c:pt>
                <c:pt idx="211146">
                  <c:v>489.17360898400801</c:v>
                </c:pt>
                <c:pt idx="211147">
                  <c:v>489.17592573928198</c:v>
                </c:pt>
                <c:pt idx="211148">
                  <c:v>489.17824249455498</c:v>
                </c:pt>
                <c:pt idx="211149">
                  <c:v>489.180559249829</c:v>
                </c:pt>
                <c:pt idx="211150">
                  <c:v>489.182876005102</c:v>
                </c:pt>
                <c:pt idx="211151">
                  <c:v>489.18519276037603</c:v>
                </c:pt>
                <c:pt idx="211152">
                  <c:v>489.18750951564903</c:v>
                </c:pt>
                <c:pt idx="211153">
                  <c:v>489.18982627092299</c:v>
                </c:pt>
                <c:pt idx="211154">
                  <c:v>489.19214302619599</c:v>
                </c:pt>
                <c:pt idx="211155">
                  <c:v>489.19445978147002</c:v>
                </c:pt>
                <c:pt idx="211156">
                  <c:v>489.19677653674302</c:v>
                </c:pt>
                <c:pt idx="211157">
                  <c:v>489.19909329201698</c:v>
                </c:pt>
                <c:pt idx="211158">
                  <c:v>489.20141004728998</c:v>
                </c:pt>
                <c:pt idx="211159">
                  <c:v>489.20372680256401</c:v>
                </c:pt>
                <c:pt idx="211160">
                  <c:v>489.20604355783701</c:v>
                </c:pt>
                <c:pt idx="211161">
                  <c:v>489.20836031311097</c:v>
                </c:pt>
                <c:pt idx="211162">
                  <c:v>489.21067706838397</c:v>
                </c:pt>
                <c:pt idx="211163">
                  <c:v>489.212993823658</c:v>
                </c:pt>
                <c:pt idx="211164">
                  <c:v>489.215310578931</c:v>
                </c:pt>
                <c:pt idx="211165">
                  <c:v>489.21762733420502</c:v>
                </c:pt>
                <c:pt idx="211166">
                  <c:v>489.21994408947802</c:v>
                </c:pt>
                <c:pt idx="211167">
                  <c:v>489.22226084475199</c:v>
                </c:pt>
                <c:pt idx="211168">
                  <c:v>489.22457760002499</c:v>
                </c:pt>
                <c:pt idx="211169">
                  <c:v>489.22689435529901</c:v>
                </c:pt>
                <c:pt idx="211170">
                  <c:v>489.22921111057201</c:v>
                </c:pt>
                <c:pt idx="211171">
                  <c:v>489.23152786584598</c:v>
                </c:pt>
                <c:pt idx="211172">
                  <c:v>489.23384462111898</c:v>
                </c:pt>
                <c:pt idx="211173">
                  <c:v>489.236161376393</c:v>
                </c:pt>
                <c:pt idx="211174">
                  <c:v>489.238478131666</c:v>
                </c:pt>
                <c:pt idx="211175">
                  <c:v>489.24079488694002</c:v>
                </c:pt>
                <c:pt idx="211176">
                  <c:v>489.24311164221302</c:v>
                </c:pt>
                <c:pt idx="211177">
                  <c:v>489.24542839748699</c:v>
                </c:pt>
                <c:pt idx="211178">
                  <c:v>489.24774515275999</c:v>
                </c:pt>
                <c:pt idx="211179">
                  <c:v>489.25006190803401</c:v>
                </c:pt>
                <c:pt idx="211180">
                  <c:v>489.25237866330701</c:v>
                </c:pt>
                <c:pt idx="211181">
                  <c:v>489.25469541858098</c:v>
                </c:pt>
                <c:pt idx="211182">
                  <c:v>489.25701217385398</c:v>
                </c:pt>
                <c:pt idx="211183">
                  <c:v>489.259328929128</c:v>
                </c:pt>
                <c:pt idx="211184">
                  <c:v>489.261645684401</c:v>
                </c:pt>
                <c:pt idx="211185">
                  <c:v>489.26396243967503</c:v>
                </c:pt>
                <c:pt idx="211186">
                  <c:v>489.26627919494899</c:v>
                </c:pt>
                <c:pt idx="211187">
                  <c:v>489.26859595022199</c:v>
                </c:pt>
                <c:pt idx="211188">
                  <c:v>489.27091270549602</c:v>
                </c:pt>
                <c:pt idx="211189">
                  <c:v>489.27322946076902</c:v>
                </c:pt>
                <c:pt idx="211190">
                  <c:v>489.27554621604298</c:v>
                </c:pt>
                <c:pt idx="211191">
                  <c:v>489.27786297131598</c:v>
                </c:pt>
                <c:pt idx="211192">
                  <c:v>489.28017972659001</c:v>
                </c:pt>
                <c:pt idx="211193">
                  <c:v>489.28249648186301</c:v>
                </c:pt>
                <c:pt idx="211194">
                  <c:v>489.28481323713697</c:v>
                </c:pt>
                <c:pt idx="211195">
                  <c:v>489.28712999240997</c:v>
                </c:pt>
                <c:pt idx="211196">
                  <c:v>489.289446747684</c:v>
                </c:pt>
                <c:pt idx="211197">
                  <c:v>489.291763502957</c:v>
                </c:pt>
                <c:pt idx="211198">
                  <c:v>489.29408025823102</c:v>
                </c:pt>
                <c:pt idx="211199">
                  <c:v>489.29639701350402</c:v>
                </c:pt>
                <c:pt idx="211200">
                  <c:v>489.29871376877799</c:v>
                </c:pt>
                <c:pt idx="211201">
                  <c:v>489.30103052405099</c:v>
                </c:pt>
                <c:pt idx="211202">
                  <c:v>489.30334727932501</c:v>
                </c:pt>
                <c:pt idx="211203">
                  <c:v>489.30566403459801</c:v>
                </c:pt>
                <c:pt idx="211204">
                  <c:v>489.30798078987198</c:v>
                </c:pt>
                <c:pt idx="211205">
                  <c:v>489.31029754514498</c:v>
                </c:pt>
                <c:pt idx="211206">
                  <c:v>489.312614300419</c:v>
                </c:pt>
                <c:pt idx="211207">
                  <c:v>489.314931055692</c:v>
                </c:pt>
                <c:pt idx="211208">
                  <c:v>489.31724781096602</c:v>
                </c:pt>
                <c:pt idx="211209">
                  <c:v>489.31956456623902</c:v>
                </c:pt>
                <c:pt idx="211210">
                  <c:v>489.32188132151299</c:v>
                </c:pt>
                <c:pt idx="211211">
                  <c:v>489.32419807678599</c:v>
                </c:pt>
                <c:pt idx="211212">
                  <c:v>489.32651483206001</c:v>
                </c:pt>
                <c:pt idx="211213">
                  <c:v>489.32883158733301</c:v>
                </c:pt>
                <c:pt idx="211214">
                  <c:v>489.33114834260698</c:v>
                </c:pt>
                <c:pt idx="211215">
                  <c:v>489.33346509787998</c:v>
                </c:pt>
                <c:pt idx="211216">
                  <c:v>489.335781853154</c:v>
                </c:pt>
                <c:pt idx="211217">
                  <c:v>489.338098608427</c:v>
                </c:pt>
                <c:pt idx="211218">
                  <c:v>489.34041536370103</c:v>
                </c:pt>
                <c:pt idx="211219">
                  <c:v>489.34273211897403</c:v>
                </c:pt>
                <c:pt idx="211220">
                  <c:v>489.34504887424799</c:v>
                </c:pt>
                <c:pt idx="211221">
                  <c:v>489.34736562952099</c:v>
                </c:pt>
                <c:pt idx="211222">
                  <c:v>489.34968238479502</c:v>
                </c:pt>
                <c:pt idx="211223">
                  <c:v>489.35199914006802</c:v>
                </c:pt>
                <c:pt idx="211224">
                  <c:v>489.35431589534198</c:v>
                </c:pt>
                <c:pt idx="211225">
                  <c:v>489.35663265061498</c:v>
                </c:pt>
                <c:pt idx="211226">
                  <c:v>489.35894940588901</c:v>
                </c:pt>
                <c:pt idx="211227">
                  <c:v>489.36126616116201</c:v>
                </c:pt>
                <c:pt idx="211228">
                  <c:v>489.36358291643597</c:v>
                </c:pt>
                <c:pt idx="211229">
                  <c:v>489.36589967171</c:v>
                </c:pt>
                <c:pt idx="211230">
                  <c:v>489.368216426983</c:v>
                </c:pt>
                <c:pt idx="211231">
                  <c:v>489.37053318225702</c:v>
                </c:pt>
                <c:pt idx="211232">
                  <c:v>489.37284993753002</c:v>
                </c:pt>
                <c:pt idx="211233">
                  <c:v>489.37516669280399</c:v>
                </c:pt>
                <c:pt idx="211234">
                  <c:v>489.37748344807699</c:v>
                </c:pt>
                <c:pt idx="211235">
                  <c:v>489.37980020335101</c:v>
                </c:pt>
                <c:pt idx="211236">
                  <c:v>489.38211695862401</c:v>
                </c:pt>
                <c:pt idx="211237">
                  <c:v>489.38443371389798</c:v>
                </c:pt>
                <c:pt idx="211238">
                  <c:v>489.38675046917098</c:v>
                </c:pt>
                <c:pt idx="211239">
                  <c:v>489.389067224445</c:v>
                </c:pt>
                <c:pt idx="211240">
                  <c:v>489.391383979718</c:v>
                </c:pt>
                <c:pt idx="211241">
                  <c:v>489.39370073499202</c:v>
                </c:pt>
                <c:pt idx="211242">
                  <c:v>489.39601749026502</c:v>
                </c:pt>
                <c:pt idx="211243">
                  <c:v>489.39833424553899</c:v>
                </c:pt>
                <c:pt idx="211244">
                  <c:v>489.40065100081199</c:v>
                </c:pt>
                <c:pt idx="211245">
                  <c:v>489.40296775608601</c:v>
                </c:pt>
                <c:pt idx="211246">
                  <c:v>489.40528451135901</c:v>
                </c:pt>
                <c:pt idx="211247">
                  <c:v>489.40760126663298</c:v>
                </c:pt>
                <c:pt idx="211248">
                  <c:v>489.40991802190598</c:v>
                </c:pt>
                <c:pt idx="211249">
                  <c:v>489.41223477718</c:v>
                </c:pt>
                <c:pt idx="211250">
                  <c:v>489.414551532453</c:v>
                </c:pt>
                <c:pt idx="211251">
                  <c:v>489.41686828772703</c:v>
                </c:pt>
                <c:pt idx="211252">
                  <c:v>489.41918504300003</c:v>
                </c:pt>
                <c:pt idx="211253">
                  <c:v>489.42150179827399</c:v>
                </c:pt>
                <c:pt idx="211254">
                  <c:v>489.42381855354699</c:v>
                </c:pt>
                <c:pt idx="211255">
                  <c:v>489.42613530882102</c:v>
                </c:pt>
                <c:pt idx="211256">
                  <c:v>489.42845206409402</c:v>
                </c:pt>
                <c:pt idx="211257">
                  <c:v>489.43076881936798</c:v>
                </c:pt>
                <c:pt idx="211258">
                  <c:v>489.43308557464098</c:v>
                </c:pt>
                <c:pt idx="211259">
                  <c:v>489.43540232991501</c:v>
                </c:pt>
                <c:pt idx="211260">
                  <c:v>489.43771908518801</c:v>
                </c:pt>
                <c:pt idx="211261">
                  <c:v>489.44003584046197</c:v>
                </c:pt>
                <c:pt idx="211262">
                  <c:v>489.44235259573497</c:v>
                </c:pt>
                <c:pt idx="211263">
                  <c:v>489.444669351009</c:v>
                </c:pt>
                <c:pt idx="211264">
                  <c:v>489.446986106282</c:v>
                </c:pt>
                <c:pt idx="211265">
                  <c:v>489.44930286155602</c:v>
                </c:pt>
                <c:pt idx="211266">
                  <c:v>489.45161961682902</c:v>
                </c:pt>
                <c:pt idx="211267">
                  <c:v>489.45393637210299</c:v>
                </c:pt>
                <c:pt idx="211268">
                  <c:v>489.45625312737599</c:v>
                </c:pt>
                <c:pt idx="211269">
                  <c:v>489.45856988265001</c:v>
                </c:pt>
                <c:pt idx="211270">
                  <c:v>489.46088663792301</c:v>
                </c:pt>
                <c:pt idx="211271">
                  <c:v>489.46320339319698</c:v>
                </c:pt>
                <c:pt idx="211272">
                  <c:v>489.465520148471</c:v>
                </c:pt>
                <c:pt idx="211273">
                  <c:v>489.467836903744</c:v>
                </c:pt>
                <c:pt idx="211274">
                  <c:v>489.47015365901802</c:v>
                </c:pt>
                <c:pt idx="211275">
                  <c:v>489.47247041429102</c:v>
                </c:pt>
                <c:pt idx="211276">
                  <c:v>489.47478716956499</c:v>
                </c:pt>
                <c:pt idx="211277">
                  <c:v>489.47710392483799</c:v>
                </c:pt>
                <c:pt idx="211278">
                  <c:v>489.47942068011201</c:v>
                </c:pt>
                <c:pt idx="211279">
                  <c:v>489.48173743538501</c:v>
                </c:pt>
                <c:pt idx="211280">
                  <c:v>489.48405419065898</c:v>
                </c:pt>
                <c:pt idx="211281">
                  <c:v>489.48637094593198</c:v>
                </c:pt>
                <c:pt idx="211282">
                  <c:v>489.488687701206</c:v>
                </c:pt>
                <c:pt idx="211283">
                  <c:v>489.491004456479</c:v>
                </c:pt>
                <c:pt idx="211284">
                  <c:v>489.49332121175303</c:v>
                </c:pt>
                <c:pt idx="211285">
                  <c:v>489.49563796702603</c:v>
                </c:pt>
                <c:pt idx="211286">
                  <c:v>489.49795472229999</c:v>
                </c:pt>
                <c:pt idx="211287">
                  <c:v>489.50027147757299</c:v>
                </c:pt>
                <c:pt idx="211288">
                  <c:v>489.50258823284702</c:v>
                </c:pt>
                <c:pt idx="211289">
                  <c:v>489.50490498812002</c:v>
                </c:pt>
                <c:pt idx="211290">
                  <c:v>489.50722174339398</c:v>
                </c:pt>
                <c:pt idx="211291">
                  <c:v>489.50953849866698</c:v>
                </c:pt>
                <c:pt idx="211292">
                  <c:v>489.51185525394101</c:v>
                </c:pt>
                <c:pt idx="211293">
                  <c:v>489.51417200921401</c:v>
                </c:pt>
                <c:pt idx="211294">
                  <c:v>489.51648876448797</c:v>
                </c:pt>
                <c:pt idx="211295">
                  <c:v>489.51880551976097</c:v>
                </c:pt>
                <c:pt idx="211296">
                  <c:v>489.521122275035</c:v>
                </c:pt>
                <c:pt idx="211297">
                  <c:v>489.523439030308</c:v>
                </c:pt>
                <c:pt idx="211298">
                  <c:v>489.52575578558202</c:v>
                </c:pt>
                <c:pt idx="211299">
                  <c:v>489.52807254085502</c:v>
                </c:pt>
                <c:pt idx="211300">
                  <c:v>489.53038929612899</c:v>
                </c:pt>
                <c:pt idx="211301">
                  <c:v>489.53270605140199</c:v>
                </c:pt>
                <c:pt idx="211302">
                  <c:v>489.53502280667601</c:v>
                </c:pt>
                <c:pt idx="211303">
                  <c:v>489.53733956194901</c:v>
                </c:pt>
                <c:pt idx="211304">
                  <c:v>489.53965631722298</c:v>
                </c:pt>
                <c:pt idx="211305">
                  <c:v>489.54197307249598</c:v>
                </c:pt>
                <c:pt idx="211306">
                  <c:v>489.54428982777</c:v>
                </c:pt>
                <c:pt idx="211307">
                  <c:v>489.546606583043</c:v>
                </c:pt>
                <c:pt idx="211308">
                  <c:v>489.54892333831702</c:v>
                </c:pt>
                <c:pt idx="211309">
                  <c:v>489.55124009359002</c:v>
                </c:pt>
                <c:pt idx="211310">
                  <c:v>489.55355684886399</c:v>
                </c:pt>
                <c:pt idx="211311">
                  <c:v>489.55587360413699</c:v>
                </c:pt>
                <c:pt idx="211312">
                  <c:v>489.55819035941101</c:v>
                </c:pt>
                <c:pt idx="211313">
                  <c:v>489.56050711468401</c:v>
                </c:pt>
                <c:pt idx="211314">
                  <c:v>489.56282386995798</c:v>
                </c:pt>
                <c:pt idx="211315">
                  <c:v>489.565140625232</c:v>
                </c:pt>
                <c:pt idx="211316">
                  <c:v>489.567457380505</c:v>
                </c:pt>
                <c:pt idx="211317">
                  <c:v>489.56977413577903</c:v>
                </c:pt>
                <c:pt idx="211318">
                  <c:v>489.57209089105203</c:v>
                </c:pt>
                <c:pt idx="211319">
                  <c:v>489.57440764632599</c:v>
                </c:pt>
                <c:pt idx="211320">
                  <c:v>489.57672440159899</c:v>
                </c:pt>
                <c:pt idx="211321">
                  <c:v>489.57904115687302</c:v>
                </c:pt>
                <c:pt idx="211322">
                  <c:v>489.58135791214602</c:v>
                </c:pt>
                <c:pt idx="211323">
                  <c:v>489.58367466741998</c:v>
                </c:pt>
                <c:pt idx="211324">
                  <c:v>489.58599142269298</c:v>
                </c:pt>
                <c:pt idx="211325">
                  <c:v>489.58830817796701</c:v>
                </c:pt>
                <c:pt idx="211326">
                  <c:v>489.59062493324001</c:v>
                </c:pt>
                <c:pt idx="211327">
                  <c:v>489.59294168851397</c:v>
                </c:pt>
                <c:pt idx="211328">
                  <c:v>489.59525844378697</c:v>
                </c:pt>
                <c:pt idx="211329">
                  <c:v>489.597575199061</c:v>
                </c:pt>
                <c:pt idx="211330">
                  <c:v>489.599891954334</c:v>
                </c:pt>
                <c:pt idx="211331">
                  <c:v>489.60220870960802</c:v>
                </c:pt>
                <c:pt idx="211332">
                  <c:v>489.60452546488102</c:v>
                </c:pt>
                <c:pt idx="211333">
                  <c:v>489.60684222015499</c:v>
                </c:pt>
                <c:pt idx="211334">
                  <c:v>489.60915897542799</c:v>
                </c:pt>
                <c:pt idx="211335">
                  <c:v>489.61147573070201</c:v>
                </c:pt>
                <c:pt idx="211336">
                  <c:v>489.61379248597501</c:v>
                </c:pt>
                <c:pt idx="211337">
                  <c:v>489.61610924124898</c:v>
                </c:pt>
                <c:pt idx="211338">
                  <c:v>489.61842599652198</c:v>
                </c:pt>
                <c:pt idx="211339">
                  <c:v>489.620742751796</c:v>
                </c:pt>
                <c:pt idx="211340">
                  <c:v>489.623059507069</c:v>
                </c:pt>
                <c:pt idx="211341">
                  <c:v>489.62537626234302</c:v>
                </c:pt>
                <c:pt idx="211342">
                  <c:v>489.62769301761602</c:v>
                </c:pt>
                <c:pt idx="211343">
                  <c:v>489.63000977288999</c:v>
                </c:pt>
                <c:pt idx="211344">
                  <c:v>489.63232652816299</c:v>
                </c:pt>
                <c:pt idx="211345">
                  <c:v>489.63464328343701</c:v>
                </c:pt>
                <c:pt idx="211346">
                  <c:v>489.63696003871001</c:v>
                </c:pt>
                <c:pt idx="211347">
                  <c:v>489.63927679398398</c:v>
                </c:pt>
                <c:pt idx="211348">
                  <c:v>489.64159354925698</c:v>
                </c:pt>
                <c:pt idx="211349">
                  <c:v>489.643910304531</c:v>
                </c:pt>
                <c:pt idx="211350">
                  <c:v>489.646227059804</c:v>
                </c:pt>
                <c:pt idx="211351">
                  <c:v>489.64854381507803</c:v>
                </c:pt>
                <c:pt idx="211352">
                  <c:v>489.65086057035103</c:v>
                </c:pt>
                <c:pt idx="211353">
                  <c:v>489.65317732562499</c:v>
                </c:pt>
                <c:pt idx="211354">
                  <c:v>489.65549408089799</c:v>
                </c:pt>
                <c:pt idx="211355">
                  <c:v>489.65781083617202</c:v>
                </c:pt>
                <c:pt idx="211356">
                  <c:v>489.66012759144598</c:v>
                </c:pt>
                <c:pt idx="211357">
                  <c:v>489.66244434671898</c:v>
                </c:pt>
                <c:pt idx="211358">
                  <c:v>489.66476110199301</c:v>
                </c:pt>
                <c:pt idx="211359">
                  <c:v>489.66707785726601</c:v>
                </c:pt>
                <c:pt idx="211360">
                  <c:v>489.66939461253997</c:v>
                </c:pt>
                <c:pt idx="211361">
                  <c:v>489.67171136781297</c:v>
                </c:pt>
                <c:pt idx="211362">
                  <c:v>489.674028123087</c:v>
                </c:pt>
                <c:pt idx="211363">
                  <c:v>489.67634487836</c:v>
                </c:pt>
                <c:pt idx="211364">
                  <c:v>489.67866163363402</c:v>
                </c:pt>
                <c:pt idx="211365">
                  <c:v>489.68097838890702</c:v>
                </c:pt>
                <c:pt idx="211366">
                  <c:v>489.68329514418099</c:v>
                </c:pt>
                <c:pt idx="211367">
                  <c:v>489.68561189945399</c:v>
                </c:pt>
                <c:pt idx="211368">
                  <c:v>489.68792865472801</c:v>
                </c:pt>
                <c:pt idx="211369">
                  <c:v>489.69024541000101</c:v>
                </c:pt>
                <c:pt idx="211370">
                  <c:v>489.69256216527498</c:v>
                </c:pt>
                <c:pt idx="211371">
                  <c:v>489.69487892054798</c:v>
                </c:pt>
                <c:pt idx="211372">
                  <c:v>489.697195675822</c:v>
                </c:pt>
                <c:pt idx="211373">
                  <c:v>489.699512431095</c:v>
                </c:pt>
                <c:pt idx="211374">
                  <c:v>489.70182918636903</c:v>
                </c:pt>
                <c:pt idx="211375">
                  <c:v>489.70414594164203</c:v>
                </c:pt>
                <c:pt idx="211376">
                  <c:v>489.70646269691599</c:v>
                </c:pt>
                <c:pt idx="211377">
                  <c:v>489.70877945218899</c:v>
                </c:pt>
                <c:pt idx="211378">
                  <c:v>489.71109620746302</c:v>
                </c:pt>
                <c:pt idx="211379">
                  <c:v>489.71341296273602</c:v>
                </c:pt>
                <c:pt idx="211380">
                  <c:v>489.71572971800998</c:v>
                </c:pt>
                <c:pt idx="211381">
                  <c:v>489.71804647328298</c:v>
                </c:pt>
                <c:pt idx="211382">
                  <c:v>489.72036322855701</c:v>
                </c:pt>
                <c:pt idx="211383">
                  <c:v>489.72267998383001</c:v>
                </c:pt>
                <c:pt idx="211384">
                  <c:v>489.72499673910397</c:v>
                </c:pt>
                <c:pt idx="211385">
                  <c:v>489.72731349437697</c:v>
                </c:pt>
                <c:pt idx="211386">
                  <c:v>489.729630249651</c:v>
                </c:pt>
                <c:pt idx="211387">
                  <c:v>489.731947004924</c:v>
                </c:pt>
                <c:pt idx="211388">
                  <c:v>489.73426376019802</c:v>
                </c:pt>
                <c:pt idx="211389">
                  <c:v>489.73658051547102</c:v>
                </c:pt>
                <c:pt idx="211390">
                  <c:v>489.73889727074499</c:v>
                </c:pt>
                <c:pt idx="211391">
                  <c:v>489.74121402601799</c:v>
                </c:pt>
                <c:pt idx="211392">
                  <c:v>489.74353078129201</c:v>
                </c:pt>
                <c:pt idx="211393">
                  <c:v>489.74584753656501</c:v>
                </c:pt>
                <c:pt idx="211394">
                  <c:v>489.74816429183898</c:v>
                </c:pt>
                <c:pt idx="211395">
                  <c:v>489.75048104711198</c:v>
                </c:pt>
                <c:pt idx="211396">
                  <c:v>489.752797802386</c:v>
                </c:pt>
                <c:pt idx="211397">
                  <c:v>489.755114557659</c:v>
                </c:pt>
                <c:pt idx="211398">
                  <c:v>489.75743131293302</c:v>
                </c:pt>
                <c:pt idx="211399">
                  <c:v>489.75974806820699</c:v>
                </c:pt>
                <c:pt idx="211400">
                  <c:v>489.76206482347999</c:v>
                </c:pt>
                <c:pt idx="211401">
                  <c:v>489.76438157875401</c:v>
                </c:pt>
                <c:pt idx="211402">
                  <c:v>489.76669833402701</c:v>
                </c:pt>
                <c:pt idx="211403">
                  <c:v>489.76901508930098</c:v>
                </c:pt>
                <c:pt idx="211404">
                  <c:v>489.77133184457398</c:v>
                </c:pt>
                <c:pt idx="211405">
                  <c:v>489.773648599848</c:v>
                </c:pt>
                <c:pt idx="211406">
                  <c:v>489.775965355121</c:v>
                </c:pt>
                <c:pt idx="211407">
                  <c:v>489.77828211039503</c:v>
                </c:pt>
                <c:pt idx="211408">
                  <c:v>489.78059886566803</c:v>
                </c:pt>
                <c:pt idx="211409">
                  <c:v>489.78291562094199</c:v>
                </c:pt>
                <c:pt idx="211410">
                  <c:v>489.78523237621499</c:v>
                </c:pt>
                <c:pt idx="211411">
                  <c:v>489.78754913148902</c:v>
                </c:pt>
                <c:pt idx="211412">
                  <c:v>489.78986588676202</c:v>
                </c:pt>
                <c:pt idx="211413">
                  <c:v>489.79218264203598</c:v>
                </c:pt>
                <c:pt idx="211414">
                  <c:v>489.79449939730898</c:v>
                </c:pt>
                <c:pt idx="211415">
                  <c:v>489.79681615258301</c:v>
                </c:pt>
                <c:pt idx="211416">
                  <c:v>489.79913290785601</c:v>
                </c:pt>
                <c:pt idx="211417">
                  <c:v>489.80144966312997</c:v>
                </c:pt>
                <c:pt idx="211418">
                  <c:v>489.80376641840297</c:v>
                </c:pt>
                <c:pt idx="211419">
                  <c:v>489.806083173677</c:v>
                </c:pt>
                <c:pt idx="211420">
                  <c:v>489.80839992895</c:v>
                </c:pt>
                <c:pt idx="211421">
                  <c:v>489.81071668422402</c:v>
                </c:pt>
                <c:pt idx="211422">
                  <c:v>489.81303343949702</c:v>
                </c:pt>
                <c:pt idx="211423">
                  <c:v>489.81535019477099</c:v>
                </c:pt>
                <c:pt idx="211424">
                  <c:v>489.81766695004399</c:v>
                </c:pt>
                <c:pt idx="211425">
                  <c:v>489.81998370531801</c:v>
                </c:pt>
                <c:pt idx="211426">
                  <c:v>489.82230046059101</c:v>
                </c:pt>
                <c:pt idx="211427">
                  <c:v>489.82461721586498</c:v>
                </c:pt>
                <c:pt idx="211428">
                  <c:v>489.82693397113798</c:v>
                </c:pt>
                <c:pt idx="211429">
                  <c:v>489.829250726412</c:v>
                </c:pt>
                <c:pt idx="211430">
                  <c:v>489.831567481685</c:v>
                </c:pt>
                <c:pt idx="211431">
                  <c:v>489.83388423695902</c:v>
                </c:pt>
                <c:pt idx="211432">
                  <c:v>489.83620099223202</c:v>
                </c:pt>
                <c:pt idx="211433">
                  <c:v>489.83851774750599</c:v>
                </c:pt>
                <c:pt idx="211434">
                  <c:v>489.84083450277899</c:v>
                </c:pt>
                <c:pt idx="211435">
                  <c:v>489.84315125805301</c:v>
                </c:pt>
                <c:pt idx="211436">
                  <c:v>489.84546801332601</c:v>
                </c:pt>
                <c:pt idx="211437">
                  <c:v>489.84778476859998</c:v>
                </c:pt>
                <c:pt idx="211438">
                  <c:v>489.85010152387298</c:v>
                </c:pt>
                <c:pt idx="211439">
                  <c:v>489.852418279147</c:v>
                </c:pt>
                <c:pt idx="211440">
                  <c:v>489.85473503442</c:v>
                </c:pt>
                <c:pt idx="211441">
                  <c:v>489.85705178969403</c:v>
                </c:pt>
                <c:pt idx="211442">
                  <c:v>489.85936854496799</c:v>
                </c:pt>
                <c:pt idx="211443">
                  <c:v>489.86168530024099</c:v>
                </c:pt>
                <c:pt idx="211444">
                  <c:v>489.86400205551502</c:v>
                </c:pt>
                <c:pt idx="211445">
                  <c:v>489.86631881078802</c:v>
                </c:pt>
                <c:pt idx="211446">
                  <c:v>489.86863556606198</c:v>
                </c:pt>
                <c:pt idx="211447">
                  <c:v>489.87095232133498</c:v>
                </c:pt>
                <c:pt idx="211448">
                  <c:v>489.87326907660901</c:v>
                </c:pt>
                <c:pt idx="211449">
                  <c:v>489.87558583188201</c:v>
                </c:pt>
                <c:pt idx="211450">
                  <c:v>489.87790258715597</c:v>
                </c:pt>
                <c:pt idx="211451">
                  <c:v>489.88021934242897</c:v>
                </c:pt>
                <c:pt idx="211452">
                  <c:v>489.882536097703</c:v>
                </c:pt>
                <c:pt idx="211453">
                  <c:v>489.884852852976</c:v>
                </c:pt>
                <c:pt idx="211454">
                  <c:v>489.88716960825002</c:v>
                </c:pt>
                <c:pt idx="211455">
                  <c:v>489.88948636352302</c:v>
                </c:pt>
                <c:pt idx="211456">
                  <c:v>489.89180311879699</c:v>
                </c:pt>
                <c:pt idx="211457">
                  <c:v>489.89411987406999</c:v>
                </c:pt>
                <c:pt idx="211458">
                  <c:v>489.89643662934401</c:v>
                </c:pt>
                <c:pt idx="211459">
                  <c:v>489.89875338461701</c:v>
                </c:pt>
                <c:pt idx="211460">
                  <c:v>489.90107013989098</c:v>
                </c:pt>
                <c:pt idx="211461">
                  <c:v>489.90338689516398</c:v>
                </c:pt>
                <c:pt idx="211462">
                  <c:v>489.905703650438</c:v>
                </c:pt>
                <c:pt idx="211463">
                  <c:v>489.908020405711</c:v>
                </c:pt>
                <c:pt idx="211464">
                  <c:v>489.91033716098502</c:v>
                </c:pt>
                <c:pt idx="211465">
                  <c:v>489.91265391625802</c:v>
                </c:pt>
                <c:pt idx="211466">
                  <c:v>489.91497067153199</c:v>
                </c:pt>
                <c:pt idx="211467">
                  <c:v>489.91728742680499</c:v>
                </c:pt>
                <c:pt idx="211468">
                  <c:v>489.91960418207901</c:v>
                </c:pt>
                <c:pt idx="211469">
                  <c:v>489.92192093735201</c:v>
                </c:pt>
                <c:pt idx="211470">
                  <c:v>489.92423769262598</c:v>
                </c:pt>
                <c:pt idx="211471">
                  <c:v>489.92655444789898</c:v>
                </c:pt>
                <c:pt idx="211472">
                  <c:v>489.928871203173</c:v>
                </c:pt>
                <c:pt idx="211473">
                  <c:v>489.931187958446</c:v>
                </c:pt>
                <c:pt idx="211474">
                  <c:v>489.93350471372003</c:v>
                </c:pt>
                <c:pt idx="211475">
                  <c:v>489.93582146899303</c:v>
                </c:pt>
                <c:pt idx="211476">
                  <c:v>489.93813822426699</c:v>
                </c:pt>
                <c:pt idx="211477">
                  <c:v>489.94045497953999</c:v>
                </c:pt>
                <c:pt idx="211478">
                  <c:v>489.94277173481402</c:v>
                </c:pt>
                <c:pt idx="211479">
                  <c:v>489.94508849008702</c:v>
                </c:pt>
                <c:pt idx="211480">
                  <c:v>489.94740524536098</c:v>
                </c:pt>
                <c:pt idx="211481">
                  <c:v>489.94972200063398</c:v>
                </c:pt>
                <c:pt idx="211482">
                  <c:v>489.95203875590801</c:v>
                </c:pt>
                <c:pt idx="211483">
                  <c:v>489.95435551118101</c:v>
                </c:pt>
                <c:pt idx="211484">
                  <c:v>489.95667226645497</c:v>
                </c:pt>
                <c:pt idx="211485">
                  <c:v>489.958989021729</c:v>
                </c:pt>
                <c:pt idx="211486">
                  <c:v>489.961305777002</c:v>
                </c:pt>
                <c:pt idx="211487">
                  <c:v>489.96362253227602</c:v>
                </c:pt>
                <c:pt idx="211488">
                  <c:v>489.96593928754902</c:v>
                </c:pt>
                <c:pt idx="211489">
                  <c:v>489.96825604282299</c:v>
                </c:pt>
                <c:pt idx="211490">
                  <c:v>489.97057279809599</c:v>
                </c:pt>
                <c:pt idx="211491">
                  <c:v>489.97288955337001</c:v>
                </c:pt>
                <c:pt idx="211492">
                  <c:v>489.97520630864301</c:v>
                </c:pt>
                <c:pt idx="211493">
                  <c:v>489.97752306391698</c:v>
                </c:pt>
                <c:pt idx="211494">
                  <c:v>489.97983981918998</c:v>
                </c:pt>
                <c:pt idx="211495">
                  <c:v>489.982156574464</c:v>
                </c:pt>
                <c:pt idx="211496">
                  <c:v>489.984473329737</c:v>
                </c:pt>
                <c:pt idx="211497">
                  <c:v>489.98679008501102</c:v>
                </c:pt>
                <c:pt idx="211498">
                  <c:v>489.98910684028402</c:v>
                </c:pt>
                <c:pt idx="211499">
                  <c:v>489.99142359555799</c:v>
                </c:pt>
                <c:pt idx="211500">
                  <c:v>489.99374035083099</c:v>
                </c:pt>
                <c:pt idx="211501">
                  <c:v>489.99605710610501</c:v>
                </c:pt>
                <c:pt idx="211502">
                  <c:v>489.99837386137801</c:v>
                </c:pt>
                <c:pt idx="211503">
                  <c:v>490.00069061665198</c:v>
                </c:pt>
                <c:pt idx="211504">
                  <c:v>490.00300737192498</c:v>
                </c:pt>
                <c:pt idx="211505">
                  <c:v>490.005324127199</c:v>
                </c:pt>
                <c:pt idx="211506">
                  <c:v>490.007640882472</c:v>
                </c:pt>
                <c:pt idx="211507">
                  <c:v>490.00995763774603</c:v>
                </c:pt>
                <c:pt idx="211508">
                  <c:v>490.01227439301903</c:v>
                </c:pt>
                <c:pt idx="211509">
                  <c:v>490.01459114829299</c:v>
                </c:pt>
                <c:pt idx="211510">
                  <c:v>490.01690790356599</c:v>
                </c:pt>
                <c:pt idx="211511">
                  <c:v>490.01922465884002</c:v>
                </c:pt>
                <c:pt idx="211512">
                  <c:v>490.02154141411302</c:v>
                </c:pt>
                <c:pt idx="211513">
                  <c:v>490.02385816938698</c:v>
                </c:pt>
                <c:pt idx="211514">
                  <c:v>490.02617492465998</c:v>
                </c:pt>
                <c:pt idx="211515">
                  <c:v>490.02849167993401</c:v>
                </c:pt>
                <c:pt idx="211516">
                  <c:v>490.03080843520701</c:v>
                </c:pt>
                <c:pt idx="211517">
                  <c:v>490.03312519048097</c:v>
                </c:pt>
                <c:pt idx="211518">
                  <c:v>490.03544194575397</c:v>
                </c:pt>
                <c:pt idx="211519">
                  <c:v>490.037758701028</c:v>
                </c:pt>
                <c:pt idx="211520">
                  <c:v>490.040075456301</c:v>
                </c:pt>
                <c:pt idx="211521">
                  <c:v>490.04239221157502</c:v>
                </c:pt>
                <c:pt idx="211522">
                  <c:v>490.04470896684802</c:v>
                </c:pt>
                <c:pt idx="211523">
                  <c:v>490.04702572212199</c:v>
                </c:pt>
                <c:pt idx="211524">
                  <c:v>490.04934247739499</c:v>
                </c:pt>
                <c:pt idx="211525">
                  <c:v>490.05165923266901</c:v>
                </c:pt>
                <c:pt idx="211526">
                  <c:v>490.05397598794201</c:v>
                </c:pt>
                <c:pt idx="211527">
                  <c:v>490.05629274321598</c:v>
                </c:pt>
                <c:pt idx="211528">
                  <c:v>490.05860949849</c:v>
                </c:pt>
                <c:pt idx="211529">
                  <c:v>490.060926253763</c:v>
                </c:pt>
                <c:pt idx="211530">
                  <c:v>490.06324300903702</c:v>
                </c:pt>
                <c:pt idx="211531">
                  <c:v>490.06555976431002</c:v>
                </c:pt>
                <c:pt idx="211532">
                  <c:v>490.06787651958399</c:v>
                </c:pt>
                <c:pt idx="211533">
                  <c:v>490.07019327485699</c:v>
                </c:pt>
                <c:pt idx="211534">
                  <c:v>490.07251003013101</c:v>
                </c:pt>
                <c:pt idx="211535">
                  <c:v>490.07482678540401</c:v>
                </c:pt>
                <c:pt idx="211536">
                  <c:v>490.07714354067798</c:v>
                </c:pt>
                <c:pt idx="211537">
                  <c:v>490.07946029595098</c:v>
                </c:pt>
                <c:pt idx="211538">
                  <c:v>490.081777051225</c:v>
                </c:pt>
                <c:pt idx="211539">
                  <c:v>490.084093806498</c:v>
                </c:pt>
                <c:pt idx="211540">
                  <c:v>490.08641056177203</c:v>
                </c:pt>
                <c:pt idx="211541">
                  <c:v>490.08872731704503</c:v>
                </c:pt>
                <c:pt idx="211542">
                  <c:v>490.09104407231899</c:v>
                </c:pt>
                <c:pt idx="211543">
                  <c:v>490.09336082759199</c:v>
                </c:pt>
                <c:pt idx="211544">
                  <c:v>490.09567758286602</c:v>
                </c:pt>
                <c:pt idx="211545">
                  <c:v>490.09799433813902</c:v>
                </c:pt>
                <c:pt idx="211546">
                  <c:v>490.10031109341298</c:v>
                </c:pt>
                <c:pt idx="211547">
                  <c:v>490.10262784868598</c:v>
                </c:pt>
                <c:pt idx="211548">
                  <c:v>490.10494460396001</c:v>
                </c:pt>
                <c:pt idx="211549">
                  <c:v>490.10726135923301</c:v>
                </c:pt>
                <c:pt idx="211550">
                  <c:v>490.10957811450697</c:v>
                </c:pt>
                <c:pt idx="211551">
                  <c:v>490.11189486977997</c:v>
                </c:pt>
                <c:pt idx="211552">
                  <c:v>490.114211625054</c:v>
                </c:pt>
                <c:pt idx="211553">
                  <c:v>490.116528380327</c:v>
                </c:pt>
                <c:pt idx="211554">
                  <c:v>490.11884513560102</c:v>
                </c:pt>
                <c:pt idx="211555">
                  <c:v>490.12116189087402</c:v>
                </c:pt>
                <c:pt idx="211556">
                  <c:v>490.12347864614799</c:v>
                </c:pt>
                <c:pt idx="211557">
                  <c:v>490.12579540142099</c:v>
                </c:pt>
                <c:pt idx="211558">
                  <c:v>490.12811215669501</c:v>
                </c:pt>
                <c:pt idx="211559">
                  <c:v>490.13042891196801</c:v>
                </c:pt>
                <c:pt idx="211560">
                  <c:v>490.13274566724198</c:v>
                </c:pt>
                <c:pt idx="211561">
                  <c:v>490.13506242251498</c:v>
                </c:pt>
                <c:pt idx="211562">
                  <c:v>490.137379177789</c:v>
                </c:pt>
                <c:pt idx="211563">
                  <c:v>490.139695933062</c:v>
                </c:pt>
                <c:pt idx="211564">
                  <c:v>490.14201268833602</c:v>
                </c:pt>
                <c:pt idx="211565">
                  <c:v>490.14432944360902</c:v>
                </c:pt>
                <c:pt idx="211566">
                  <c:v>490.14664619888299</c:v>
                </c:pt>
                <c:pt idx="211567">
                  <c:v>490.14896295415599</c:v>
                </c:pt>
                <c:pt idx="211568">
                  <c:v>490.15127970943001</c:v>
                </c:pt>
                <c:pt idx="211569">
                  <c:v>490.15359646470301</c:v>
                </c:pt>
                <c:pt idx="211570">
                  <c:v>490.15591321997698</c:v>
                </c:pt>
                <c:pt idx="211571">
                  <c:v>490.158229975251</c:v>
                </c:pt>
                <c:pt idx="211572">
                  <c:v>490.160546730524</c:v>
                </c:pt>
                <c:pt idx="211573">
                  <c:v>490.16286348579803</c:v>
                </c:pt>
                <c:pt idx="211574">
                  <c:v>490.16518024107103</c:v>
                </c:pt>
                <c:pt idx="211575">
                  <c:v>490.16749699634499</c:v>
                </c:pt>
                <c:pt idx="211576">
                  <c:v>490.16981375161799</c:v>
                </c:pt>
                <c:pt idx="211577">
                  <c:v>490.17213050689202</c:v>
                </c:pt>
                <c:pt idx="211578">
                  <c:v>490.17444726216502</c:v>
                </c:pt>
                <c:pt idx="211579">
                  <c:v>490.17676401743898</c:v>
                </c:pt>
                <c:pt idx="211580">
                  <c:v>490.17908077271198</c:v>
                </c:pt>
                <c:pt idx="211581">
                  <c:v>490.18139752798601</c:v>
                </c:pt>
                <c:pt idx="211582">
                  <c:v>490.18371428325901</c:v>
                </c:pt>
                <c:pt idx="211583">
                  <c:v>490.18603103853297</c:v>
                </c:pt>
                <c:pt idx="211584">
                  <c:v>490.18834779380597</c:v>
                </c:pt>
                <c:pt idx="211585">
                  <c:v>490.19066454908</c:v>
                </c:pt>
                <c:pt idx="211586">
                  <c:v>490.192981304353</c:v>
                </c:pt>
                <c:pt idx="211587">
                  <c:v>490.19529805962702</c:v>
                </c:pt>
                <c:pt idx="211588">
                  <c:v>490.19761481490002</c:v>
                </c:pt>
                <c:pt idx="211589">
                  <c:v>490.19993157017399</c:v>
                </c:pt>
                <c:pt idx="211590">
                  <c:v>490.20224832544699</c:v>
                </c:pt>
                <c:pt idx="211591">
                  <c:v>490.20456508072101</c:v>
                </c:pt>
                <c:pt idx="211592">
                  <c:v>490.20688183599401</c:v>
                </c:pt>
                <c:pt idx="211593">
                  <c:v>490.20919859126798</c:v>
                </c:pt>
                <c:pt idx="211594">
                  <c:v>490.21151534654098</c:v>
                </c:pt>
                <c:pt idx="211595">
                  <c:v>490.213832101815</c:v>
                </c:pt>
                <c:pt idx="211596">
                  <c:v>490.216148857088</c:v>
                </c:pt>
                <c:pt idx="211597">
                  <c:v>490.21846561236202</c:v>
                </c:pt>
                <c:pt idx="211598">
                  <c:v>490.22078236763502</c:v>
                </c:pt>
                <c:pt idx="211599">
                  <c:v>490.22309912290899</c:v>
                </c:pt>
                <c:pt idx="211600">
                  <c:v>490.22541587818199</c:v>
                </c:pt>
                <c:pt idx="211601">
                  <c:v>490.22773263345601</c:v>
                </c:pt>
                <c:pt idx="211602">
                  <c:v>490.23004938872901</c:v>
                </c:pt>
                <c:pt idx="211603">
                  <c:v>490.23236614400298</c:v>
                </c:pt>
                <c:pt idx="211604">
                  <c:v>490.23468289927598</c:v>
                </c:pt>
                <c:pt idx="211605">
                  <c:v>490.23699965455</c:v>
                </c:pt>
                <c:pt idx="211606">
                  <c:v>490.239316409823</c:v>
                </c:pt>
                <c:pt idx="211607">
                  <c:v>490.24163316509703</c:v>
                </c:pt>
                <c:pt idx="211608">
                  <c:v>490.24394992037003</c:v>
                </c:pt>
                <c:pt idx="211609">
                  <c:v>490.24626667564399</c:v>
                </c:pt>
                <c:pt idx="211610">
                  <c:v>490.24858343091699</c:v>
                </c:pt>
                <c:pt idx="211611">
                  <c:v>490.25090018619102</c:v>
                </c:pt>
                <c:pt idx="211612">
                  <c:v>490.25321694146498</c:v>
                </c:pt>
                <c:pt idx="211613">
                  <c:v>490.25553369673798</c:v>
                </c:pt>
                <c:pt idx="211614">
                  <c:v>490.25785045201201</c:v>
                </c:pt>
                <c:pt idx="211615">
                  <c:v>490.26016720728501</c:v>
                </c:pt>
                <c:pt idx="211616">
                  <c:v>490.26248396255897</c:v>
                </c:pt>
                <c:pt idx="211617">
                  <c:v>490.26480071783197</c:v>
                </c:pt>
                <c:pt idx="211618">
                  <c:v>490.267117473106</c:v>
                </c:pt>
                <c:pt idx="211619">
                  <c:v>490.269434228379</c:v>
                </c:pt>
                <c:pt idx="211620">
                  <c:v>490.27175098365302</c:v>
                </c:pt>
                <c:pt idx="211621">
                  <c:v>490.27406773892602</c:v>
                </c:pt>
                <c:pt idx="211622">
                  <c:v>490.27638449419999</c:v>
                </c:pt>
                <c:pt idx="211623">
                  <c:v>490.27870124947299</c:v>
                </c:pt>
                <c:pt idx="211624">
                  <c:v>490.28101800474701</c:v>
                </c:pt>
                <c:pt idx="211625">
                  <c:v>490.28333476002001</c:v>
                </c:pt>
                <c:pt idx="211626">
                  <c:v>490.28565151529398</c:v>
                </c:pt>
                <c:pt idx="211627">
                  <c:v>490.28796827056698</c:v>
                </c:pt>
                <c:pt idx="211628">
                  <c:v>490.290285025841</c:v>
                </c:pt>
                <c:pt idx="211629">
                  <c:v>490.292601781114</c:v>
                </c:pt>
                <c:pt idx="211630">
                  <c:v>490.29491853638802</c:v>
                </c:pt>
                <c:pt idx="211631">
                  <c:v>490.29723529166102</c:v>
                </c:pt>
                <c:pt idx="211632">
                  <c:v>490.29955204693499</c:v>
                </c:pt>
                <c:pt idx="211633">
                  <c:v>490.30186880220799</c:v>
                </c:pt>
                <c:pt idx="211634">
                  <c:v>490.30418555748201</c:v>
                </c:pt>
                <c:pt idx="211635">
                  <c:v>490.30650231275501</c:v>
                </c:pt>
                <c:pt idx="211636">
                  <c:v>490.30881906802898</c:v>
                </c:pt>
                <c:pt idx="211637">
                  <c:v>490.31113582330198</c:v>
                </c:pt>
                <c:pt idx="211638">
                  <c:v>490.313452578576</c:v>
                </c:pt>
                <c:pt idx="211639">
                  <c:v>490.315769333849</c:v>
                </c:pt>
                <c:pt idx="211640">
                  <c:v>490.31808608912303</c:v>
                </c:pt>
                <c:pt idx="211641">
                  <c:v>490.32040284439603</c:v>
                </c:pt>
                <c:pt idx="211642">
                  <c:v>490.32271959966999</c:v>
                </c:pt>
                <c:pt idx="211643">
                  <c:v>490.32503635494299</c:v>
                </c:pt>
                <c:pt idx="211644">
                  <c:v>490.32735311021702</c:v>
                </c:pt>
                <c:pt idx="211645">
                  <c:v>490.32966986549002</c:v>
                </c:pt>
                <c:pt idx="211646">
                  <c:v>490.33198662076398</c:v>
                </c:pt>
                <c:pt idx="211647">
                  <c:v>490.33430337603698</c:v>
                </c:pt>
                <c:pt idx="211648">
                  <c:v>490.33662013131101</c:v>
                </c:pt>
                <c:pt idx="211649">
                  <c:v>490.33893688658401</c:v>
                </c:pt>
                <c:pt idx="211650">
                  <c:v>490.34125364185797</c:v>
                </c:pt>
                <c:pt idx="211651">
                  <c:v>490.34357039713097</c:v>
                </c:pt>
                <c:pt idx="211652">
                  <c:v>490.345887152405</c:v>
                </c:pt>
                <c:pt idx="211653">
                  <c:v>490.348203907678</c:v>
                </c:pt>
                <c:pt idx="211654">
                  <c:v>490.35052066295202</c:v>
                </c:pt>
                <c:pt idx="211655">
                  <c:v>490.35283741822599</c:v>
                </c:pt>
                <c:pt idx="211656">
                  <c:v>490.35515417349899</c:v>
                </c:pt>
                <c:pt idx="211657">
                  <c:v>490.35747092877301</c:v>
                </c:pt>
                <c:pt idx="211658">
                  <c:v>490.35978768404601</c:v>
                </c:pt>
                <c:pt idx="211659">
                  <c:v>490.36210443931998</c:v>
                </c:pt>
                <c:pt idx="211660">
                  <c:v>490.36442119459298</c:v>
                </c:pt>
                <c:pt idx="211661">
                  <c:v>490.366737949867</c:v>
                </c:pt>
                <c:pt idx="211662">
                  <c:v>490.36905470514</c:v>
                </c:pt>
                <c:pt idx="211663">
                  <c:v>490.37137146041403</c:v>
                </c:pt>
                <c:pt idx="211664">
                  <c:v>490.37368821568703</c:v>
                </c:pt>
                <c:pt idx="211665">
                  <c:v>490.37600497096099</c:v>
                </c:pt>
                <c:pt idx="211666">
                  <c:v>490.37832172623399</c:v>
                </c:pt>
                <c:pt idx="211667">
                  <c:v>490.38063848150802</c:v>
                </c:pt>
                <c:pt idx="211668">
                  <c:v>490.38295523678102</c:v>
                </c:pt>
                <c:pt idx="211669">
                  <c:v>490.38527199205498</c:v>
                </c:pt>
                <c:pt idx="211670">
                  <c:v>490.38758874732798</c:v>
                </c:pt>
                <c:pt idx="211671">
                  <c:v>490.38990550260201</c:v>
                </c:pt>
                <c:pt idx="211672">
                  <c:v>490.39222225787501</c:v>
                </c:pt>
                <c:pt idx="211673">
                  <c:v>490.39453901314897</c:v>
                </c:pt>
                <c:pt idx="211674">
                  <c:v>490.39685576842197</c:v>
                </c:pt>
                <c:pt idx="211675">
                  <c:v>490.399172523696</c:v>
                </c:pt>
                <c:pt idx="211676">
                  <c:v>490.401489278969</c:v>
                </c:pt>
                <c:pt idx="211677">
                  <c:v>490.40380603424302</c:v>
                </c:pt>
                <c:pt idx="211678">
                  <c:v>490.40612278951602</c:v>
                </c:pt>
                <c:pt idx="211679">
                  <c:v>490.40843954478999</c:v>
                </c:pt>
                <c:pt idx="211680">
                  <c:v>490.41075630006299</c:v>
                </c:pt>
                <c:pt idx="211681">
                  <c:v>490.41307305533701</c:v>
                </c:pt>
                <c:pt idx="211682">
                  <c:v>490.41538981061001</c:v>
                </c:pt>
                <c:pt idx="211683">
                  <c:v>490.41770656588398</c:v>
                </c:pt>
                <c:pt idx="211684">
                  <c:v>490.42002332115698</c:v>
                </c:pt>
                <c:pt idx="211685">
                  <c:v>490.422340076431</c:v>
                </c:pt>
                <c:pt idx="211686">
                  <c:v>490.424656831704</c:v>
                </c:pt>
                <c:pt idx="211687">
                  <c:v>490.42697358697802</c:v>
                </c:pt>
                <c:pt idx="211688">
                  <c:v>490.42929034225102</c:v>
                </c:pt>
                <c:pt idx="211689">
                  <c:v>490.43160709752499</c:v>
                </c:pt>
                <c:pt idx="211690">
                  <c:v>490.43392385279799</c:v>
                </c:pt>
                <c:pt idx="211691">
                  <c:v>490.43624060807201</c:v>
                </c:pt>
                <c:pt idx="211692">
                  <c:v>490.43855736334501</c:v>
                </c:pt>
                <c:pt idx="211693">
                  <c:v>490.44087411861898</c:v>
                </c:pt>
                <c:pt idx="211694">
                  <c:v>490.44319087389198</c:v>
                </c:pt>
                <c:pt idx="211695">
                  <c:v>490.445507629166</c:v>
                </c:pt>
                <c:pt idx="211696">
                  <c:v>490.447824384439</c:v>
                </c:pt>
                <c:pt idx="211697">
                  <c:v>490.45014113971303</c:v>
                </c:pt>
                <c:pt idx="211698">
                  <c:v>490.45245789498699</c:v>
                </c:pt>
                <c:pt idx="211699">
                  <c:v>490.45477465025999</c:v>
                </c:pt>
                <c:pt idx="211700">
                  <c:v>490.45709140553402</c:v>
                </c:pt>
                <c:pt idx="211701">
                  <c:v>490.45940816080702</c:v>
                </c:pt>
                <c:pt idx="211702">
                  <c:v>490.46172491608098</c:v>
                </c:pt>
                <c:pt idx="211703">
                  <c:v>490.46404167135398</c:v>
                </c:pt>
                <c:pt idx="211704">
                  <c:v>490.46635842662801</c:v>
                </c:pt>
                <c:pt idx="211705">
                  <c:v>490.46867518190101</c:v>
                </c:pt>
                <c:pt idx="211706">
                  <c:v>490.47099193717497</c:v>
                </c:pt>
                <c:pt idx="211707">
                  <c:v>490.47330869244797</c:v>
                </c:pt>
                <c:pt idx="211708">
                  <c:v>490.475625447722</c:v>
                </c:pt>
                <c:pt idx="211709">
                  <c:v>490.477942202995</c:v>
                </c:pt>
                <c:pt idx="211710">
                  <c:v>490.48025895826902</c:v>
                </c:pt>
                <c:pt idx="211711">
                  <c:v>490.48257571354202</c:v>
                </c:pt>
                <c:pt idx="211712">
                  <c:v>490.48489246881599</c:v>
                </c:pt>
                <c:pt idx="211713">
                  <c:v>490.48720922408899</c:v>
                </c:pt>
                <c:pt idx="211714">
                  <c:v>490.48952597936301</c:v>
                </c:pt>
                <c:pt idx="211715">
                  <c:v>490.49184273463601</c:v>
                </c:pt>
                <c:pt idx="211716">
                  <c:v>490.49415948990998</c:v>
                </c:pt>
                <c:pt idx="211717">
                  <c:v>490.49647624518298</c:v>
                </c:pt>
                <c:pt idx="211718">
                  <c:v>490.498793000457</c:v>
                </c:pt>
                <c:pt idx="211719">
                  <c:v>490.50110975573</c:v>
                </c:pt>
                <c:pt idx="211720">
                  <c:v>490.50342651100402</c:v>
                </c:pt>
                <c:pt idx="211721">
                  <c:v>490.50574326627702</c:v>
                </c:pt>
                <c:pt idx="211722">
                  <c:v>490.50806002155099</c:v>
                </c:pt>
                <c:pt idx="211723">
                  <c:v>490.51037677682399</c:v>
                </c:pt>
                <c:pt idx="211724">
                  <c:v>490.51269353209801</c:v>
                </c:pt>
                <c:pt idx="211725">
                  <c:v>490.51501028737101</c:v>
                </c:pt>
                <c:pt idx="211726">
                  <c:v>490.51732704264498</c:v>
                </c:pt>
                <c:pt idx="211727">
                  <c:v>490.51964379791798</c:v>
                </c:pt>
                <c:pt idx="211728">
                  <c:v>490.521960553192</c:v>
                </c:pt>
                <c:pt idx="211729">
                  <c:v>490.524277308465</c:v>
                </c:pt>
                <c:pt idx="211730">
                  <c:v>490.52659406373903</c:v>
                </c:pt>
                <c:pt idx="211731">
                  <c:v>490.52891081901203</c:v>
                </c:pt>
                <c:pt idx="211732">
                  <c:v>490.53122757428599</c:v>
                </c:pt>
                <c:pt idx="211733">
                  <c:v>490.53354432955899</c:v>
                </c:pt>
                <c:pt idx="211734">
                  <c:v>490.53586108483302</c:v>
                </c:pt>
                <c:pt idx="211735">
                  <c:v>490.53817784010602</c:v>
                </c:pt>
                <c:pt idx="211736">
                  <c:v>490.54049459537998</c:v>
                </c:pt>
                <c:pt idx="211737">
                  <c:v>490.54281135065298</c:v>
                </c:pt>
                <c:pt idx="211738">
                  <c:v>490.54512810592701</c:v>
                </c:pt>
                <c:pt idx="211739">
                  <c:v>490.54744486120001</c:v>
                </c:pt>
                <c:pt idx="211740">
                  <c:v>490.54976161647397</c:v>
                </c:pt>
                <c:pt idx="211741">
                  <c:v>490.552078371748</c:v>
                </c:pt>
                <c:pt idx="211742">
                  <c:v>490.554395127021</c:v>
                </c:pt>
                <c:pt idx="211743">
                  <c:v>490.55671188229502</c:v>
                </c:pt>
                <c:pt idx="211744">
                  <c:v>490.55902863756802</c:v>
                </c:pt>
                <c:pt idx="211745">
                  <c:v>490.56134539284199</c:v>
                </c:pt>
                <c:pt idx="211746">
                  <c:v>490.56366214811499</c:v>
                </c:pt>
                <c:pt idx="211747">
                  <c:v>490.56597890338901</c:v>
                </c:pt>
                <c:pt idx="211748">
                  <c:v>490.56829565866201</c:v>
                </c:pt>
                <c:pt idx="211749">
                  <c:v>490.57061241393598</c:v>
                </c:pt>
                <c:pt idx="211750">
                  <c:v>490.57292916920898</c:v>
                </c:pt>
                <c:pt idx="211751">
                  <c:v>490.575245924483</c:v>
                </c:pt>
                <c:pt idx="211752">
                  <c:v>490.577562679756</c:v>
                </c:pt>
                <c:pt idx="211753">
                  <c:v>490.57987943503002</c:v>
                </c:pt>
                <c:pt idx="211754">
                  <c:v>490.58219619030302</c:v>
                </c:pt>
                <c:pt idx="211755">
                  <c:v>490.58451294557699</c:v>
                </c:pt>
                <c:pt idx="211756">
                  <c:v>490.58682970084999</c:v>
                </c:pt>
                <c:pt idx="211757">
                  <c:v>490.58914645612401</c:v>
                </c:pt>
                <c:pt idx="211758">
                  <c:v>490.59146321139701</c:v>
                </c:pt>
                <c:pt idx="211759">
                  <c:v>490.59377996667098</c:v>
                </c:pt>
                <c:pt idx="211760">
                  <c:v>490.59609672194398</c:v>
                </c:pt>
                <c:pt idx="211761">
                  <c:v>490.598413477218</c:v>
                </c:pt>
                <c:pt idx="211762">
                  <c:v>490.600730232491</c:v>
                </c:pt>
                <c:pt idx="211763">
                  <c:v>490.60304698776503</c:v>
                </c:pt>
                <c:pt idx="211764">
                  <c:v>490.60536374303803</c:v>
                </c:pt>
                <c:pt idx="211765">
                  <c:v>490.60768049831199</c:v>
                </c:pt>
                <c:pt idx="211766">
                  <c:v>490.60999725358499</c:v>
                </c:pt>
                <c:pt idx="211767">
                  <c:v>490.61231400885902</c:v>
                </c:pt>
                <c:pt idx="211768">
                  <c:v>490.61463076413202</c:v>
                </c:pt>
                <c:pt idx="211769">
                  <c:v>490.61694751940598</c:v>
                </c:pt>
                <c:pt idx="211770">
                  <c:v>490.61926427467898</c:v>
                </c:pt>
                <c:pt idx="211771">
                  <c:v>490.62158102995301</c:v>
                </c:pt>
                <c:pt idx="211772">
                  <c:v>490.62389778522601</c:v>
                </c:pt>
                <c:pt idx="211773">
                  <c:v>490.62621454049997</c:v>
                </c:pt>
                <c:pt idx="211774">
                  <c:v>490.62853129577297</c:v>
                </c:pt>
                <c:pt idx="211775">
                  <c:v>490.630848051047</c:v>
                </c:pt>
                <c:pt idx="211776">
                  <c:v>490.63316480632</c:v>
                </c:pt>
                <c:pt idx="211777">
                  <c:v>490.63548156159402</c:v>
                </c:pt>
                <c:pt idx="211778">
                  <c:v>490.63779831686702</c:v>
                </c:pt>
                <c:pt idx="211779">
                  <c:v>490.64011507214099</c:v>
                </c:pt>
                <c:pt idx="211780">
                  <c:v>490.64243182741399</c:v>
                </c:pt>
                <c:pt idx="211781">
                  <c:v>490.64474858268801</c:v>
                </c:pt>
                <c:pt idx="211782">
                  <c:v>490.64706533796101</c:v>
                </c:pt>
                <c:pt idx="211783">
                  <c:v>490.64938209323498</c:v>
                </c:pt>
                <c:pt idx="211784">
                  <c:v>490.651698848509</c:v>
                </c:pt>
                <c:pt idx="211785">
                  <c:v>490.654015603782</c:v>
                </c:pt>
                <c:pt idx="211786">
                  <c:v>490.65633235905602</c:v>
                </c:pt>
                <c:pt idx="211787">
                  <c:v>490.65864911432902</c:v>
                </c:pt>
                <c:pt idx="211788">
                  <c:v>490.66096586960299</c:v>
                </c:pt>
                <c:pt idx="211789">
                  <c:v>490.66328262487599</c:v>
                </c:pt>
                <c:pt idx="211790">
                  <c:v>490.66559938015001</c:v>
                </c:pt>
                <c:pt idx="211791">
                  <c:v>490.66791613542301</c:v>
                </c:pt>
                <c:pt idx="211792">
                  <c:v>490.67023289069698</c:v>
                </c:pt>
                <c:pt idx="211793">
                  <c:v>490.67254964596998</c:v>
                </c:pt>
                <c:pt idx="211794">
                  <c:v>490.674866401244</c:v>
                </c:pt>
                <c:pt idx="211795">
                  <c:v>490.677183156517</c:v>
                </c:pt>
                <c:pt idx="211796">
                  <c:v>490.67949991179103</c:v>
                </c:pt>
                <c:pt idx="211797">
                  <c:v>490.68181666706403</c:v>
                </c:pt>
                <c:pt idx="211798">
                  <c:v>490.68413342233799</c:v>
                </c:pt>
                <c:pt idx="211799">
                  <c:v>490.68645017761099</c:v>
                </c:pt>
                <c:pt idx="211800">
                  <c:v>490.68876693288502</c:v>
                </c:pt>
                <c:pt idx="211801">
                  <c:v>490.69108368815802</c:v>
                </c:pt>
                <c:pt idx="211802">
                  <c:v>490.69340044343198</c:v>
                </c:pt>
                <c:pt idx="211803">
                  <c:v>490.69571719870498</c:v>
                </c:pt>
                <c:pt idx="211804">
                  <c:v>490.69803395397901</c:v>
                </c:pt>
                <c:pt idx="211805">
                  <c:v>490.70035070925201</c:v>
                </c:pt>
                <c:pt idx="211806">
                  <c:v>490.70266746452597</c:v>
                </c:pt>
                <c:pt idx="211807">
                  <c:v>490.70498421979897</c:v>
                </c:pt>
                <c:pt idx="211808">
                  <c:v>490.707300975073</c:v>
                </c:pt>
                <c:pt idx="211809">
                  <c:v>490.709617730346</c:v>
                </c:pt>
                <c:pt idx="211810">
                  <c:v>490.71193448562002</c:v>
                </c:pt>
                <c:pt idx="211811">
                  <c:v>490.71425124089302</c:v>
                </c:pt>
                <c:pt idx="211812">
                  <c:v>490.71656799616699</c:v>
                </c:pt>
                <c:pt idx="211813">
                  <c:v>490.71888475143999</c:v>
                </c:pt>
                <c:pt idx="211814">
                  <c:v>490.72120150671401</c:v>
                </c:pt>
                <c:pt idx="211815">
                  <c:v>490.72351826198701</c:v>
                </c:pt>
                <c:pt idx="211816">
                  <c:v>490.72583501726098</c:v>
                </c:pt>
                <c:pt idx="211817">
                  <c:v>490.72815177253398</c:v>
                </c:pt>
                <c:pt idx="211818">
                  <c:v>490.730468527808</c:v>
                </c:pt>
                <c:pt idx="211819">
                  <c:v>490.732785283081</c:v>
                </c:pt>
                <c:pt idx="211820">
                  <c:v>490.73510203835502</c:v>
                </c:pt>
                <c:pt idx="211821">
                  <c:v>490.73741879362802</c:v>
                </c:pt>
                <c:pt idx="211822">
                  <c:v>490.73973554890199</c:v>
                </c:pt>
                <c:pt idx="211823">
                  <c:v>490.74205230417499</c:v>
                </c:pt>
                <c:pt idx="211824">
                  <c:v>490.74436905944901</c:v>
                </c:pt>
                <c:pt idx="211825">
                  <c:v>490.74668581472201</c:v>
                </c:pt>
                <c:pt idx="211826">
                  <c:v>490.74900256999598</c:v>
                </c:pt>
                <c:pt idx="211827">
                  <c:v>490.75131932527</c:v>
                </c:pt>
                <c:pt idx="211828">
                  <c:v>490.753636080543</c:v>
                </c:pt>
                <c:pt idx="211829">
                  <c:v>490.75595283581703</c:v>
                </c:pt>
                <c:pt idx="211830">
                  <c:v>490.75826959109003</c:v>
                </c:pt>
                <c:pt idx="211831">
                  <c:v>490.76058634636399</c:v>
                </c:pt>
                <c:pt idx="211832">
                  <c:v>490.76290310163699</c:v>
                </c:pt>
                <c:pt idx="211833">
                  <c:v>490.76521985691102</c:v>
                </c:pt>
                <c:pt idx="211834">
                  <c:v>490.76753661218402</c:v>
                </c:pt>
                <c:pt idx="211835">
                  <c:v>490.76985336745798</c:v>
                </c:pt>
                <c:pt idx="211836">
                  <c:v>490.77217012273098</c:v>
                </c:pt>
                <c:pt idx="211837">
                  <c:v>490.77448687800501</c:v>
                </c:pt>
                <c:pt idx="211838">
                  <c:v>490.77680363327801</c:v>
                </c:pt>
                <c:pt idx="211839">
                  <c:v>490.77912038855197</c:v>
                </c:pt>
                <c:pt idx="211840">
                  <c:v>490.78143714382497</c:v>
                </c:pt>
                <c:pt idx="211841">
                  <c:v>490.783753899099</c:v>
                </c:pt>
                <c:pt idx="211842">
                  <c:v>490.786070654372</c:v>
                </c:pt>
                <c:pt idx="211843">
                  <c:v>490.78838740964602</c:v>
                </c:pt>
                <c:pt idx="211844">
                  <c:v>490.79070416491902</c:v>
                </c:pt>
                <c:pt idx="211845">
                  <c:v>490.79302092019299</c:v>
                </c:pt>
                <c:pt idx="211846">
                  <c:v>490.79533767546599</c:v>
                </c:pt>
                <c:pt idx="211847">
                  <c:v>490.79765443074001</c:v>
                </c:pt>
                <c:pt idx="211848">
                  <c:v>490.79997118601301</c:v>
                </c:pt>
                <c:pt idx="211849">
                  <c:v>490.80228794128698</c:v>
                </c:pt>
                <c:pt idx="211850">
                  <c:v>490.80460469655998</c:v>
                </c:pt>
                <c:pt idx="211851">
                  <c:v>490.806921451834</c:v>
                </c:pt>
                <c:pt idx="211852">
                  <c:v>490.809238207107</c:v>
                </c:pt>
                <c:pt idx="211853">
                  <c:v>490.81155496238102</c:v>
                </c:pt>
                <c:pt idx="211854">
                  <c:v>490.81387171765402</c:v>
                </c:pt>
                <c:pt idx="211855">
                  <c:v>490.81618847292799</c:v>
                </c:pt>
                <c:pt idx="211856">
                  <c:v>490.81850522820099</c:v>
                </c:pt>
                <c:pt idx="211857">
                  <c:v>490.82082198347501</c:v>
                </c:pt>
                <c:pt idx="211858">
                  <c:v>490.82313873874801</c:v>
                </c:pt>
                <c:pt idx="211859">
                  <c:v>490.82545549402198</c:v>
                </c:pt>
                <c:pt idx="211860">
                  <c:v>490.82777224929498</c:v>
                </c:pt>
                <c:pt idx="211861">
                  <c:v>490.830089004569</c:v>
                </c:pt>
                <c:pt idx="211862">
                  <c:v>490.832405759842</c:v>
                </c:pt>
                <c:pt idx="211863">
                  <c:v>490.83472251511603</c:v>
                </c:pt>
                <c:pt idx="211864">
                  <c:v>490.83703927038903</c:v>
                </c:pt>
                <c:pt idx="211865">
                  <c:v>490.83935602566299</c:v>
                </c:pt>
                <c:pt idx="211866">
                  <c:v>490.84167278093599</c:v>
                </c:pt>
                <c:pt idx="211867">
                  <c:v>490.84398953621002</c:v>
                </c:pt>
                <c:pt idx="211868">
                  <c:v>490.84630629148398</c:v>
                </c:pt>
                <c:pt idx="211869">
                  <c:v>490.84862304675698</c:v>
                </c:pt>
                <c:pt idx="211870">
                  <c:v>490.85093980203101</c:v>
                </c:pt>
                <c:pt idx="211871">
                  <c:v>490.85325655730401</c:v>
                </c:pt>
                <c:pt idx="211872">
                  <c:v>490.85557331257797</c:v>
                </c:pt>
                <c:pt idx="211873">
                  <c:v>490.85789006785097</c:v>
                </c:pt>
                <c:pt idx="211874">
                  <c:v>490.860206823125</c:v>
                </c:pt>
                <c:pt idx="211875">
                  <c:v>490.862523578398</c:v>
                </c:pt>
                <c:pt idx="211876">
                  <c:v>490.86484033367202</c:v>
                </c:pt>
                <c:pt idx="211877">
                  <c:v>490.86715708894502</c:v>
                </c:pt>
                <c:pt idx="211878">
                  <c:v>490.86947384421899</c:v>
                </c:pt>
                <c:pt idx="211879">
                  <c:v>490.87179059949199</c:v>
                </c:pt>
                <c:pt idx="211880">
                  <c:v>490.87410735476601</c:v>
                </c:pt>
                <c:pt idx="211881">
                  <c:v>490.87642411003901</c:v>
                </c:pt>
                <c:pt idx="211882">
                  <c:v>490.87874086531298</c:v>
                </c:pt>
                <c:pt idx="211883">
                  <c:v>490.88105762058598</c:v>
                </c:pt>
                <c:pt idx="211884">
                  <c:v>490.88337437586</c:v>
                </c:pt>
                <c:pt idx="211885">
                  <c:v>490.885691131133</c:v>
                </c:pt>
                <c:pt idx="211886">
                  <c:v>490.88800788640702</c:v>
                </c:pt>
                <c:pt idx="211887">
                  <c:v>490.89032464168002</c:v>
                </c:pt>
                <c:pt idx="211888">
                  <c:v>490.89264139695399</c:v>
                </c:pt>
                <c:pt idx="211889">
                  <c:v>490.89495815222699</c:v>
                </c:pt>
                <c:pt idx="211890">
                  <c:v>490.89727490750101</c:v>
                </c:pt>
                <c:pt idx="211891">
                  <c:v>490.89959166277401</c:v>
                </c:pt>
                <c:pt idx="211892">
                  <c:v>490.90190841804798</c:v>
                </c:pt>
                <c:pt idx="211893">
                  <c:v>490.90422517332098</c:v>
                </c:pt>
                <c:pt idx="211894">
                  <c:v>490.906541928595</c:v>
                </c:pt>
                <c:pt idx="211895">
                  <c:v>490.908858683868</c:v>
                </c:pt>
                <c:pt idx="211896">
                  <c:v>490.91117543914203</c:v>
                </c:pt>
                <c:pt idx="211897">
                  <c:v>490.91349219441503</c:v>
                </c:pt>
                <c:pt idx="211898">
                  <c:v>490.91580894968899</c:v>
                </c:pt>
                <c:pt idx="211899">
                  <c:v>490.91812570496199</c:v>
                </c:pt>
                <c:pt idx="211900">
                  <c:v>490.92044246023602</c:v>
                </c:pt>
                <c:pt idx="211901">
                  <c:v>490.92275921550902</c:v>
                </c:pt>
                <c:pt idx="211902">
                  <c:v>490.92507597078298</c:v>
                </c:pt>
                <c:pt idx="211903">
                  <c:v>490.92739272605598</c:v>
                </c:pt>
                <c:pt idx="211904">
                  <c:v>490.92970948133001</c:v>
                </c:pt>
                <c:pt idx="211905">
                  <c:v>490.93202623660301</c:v>
                </c:pt>
                <c:pt idx="211906">
                  <c:v>490.93434299187697</c:v>
                </c:pt>
                <c:pt idx="211907">
                  <c:v>490.93665974714997</c:v>
                </c:pt>
                <c:pt idx="211908">
                  <c:v>490.938976502424</c:v>
                </c:pt>
                <c:pt idx="211909">
                  <c:v>490.941293257697</c:v>
                </c:pt>
                <c:pt idx="211910">
                  <c:v>490.94361001297102</c:v>
                </c:pt>
                <c:pt idx="211911">
                  <c:v>490.94592676824499</c:v>
                </c:pt>
                <c:pt idx="211912">
                  <c:v>490.94824352351799</c:v>
                </c:pt>
                <c:pt idx="211913">
                  <c:v>490.95056027879201</c:v>
                </c:pt>
                <c:pt idx="211914">
                  <c:v>490.95287703406501</c:v>
                </c:pt>
                <c:pt idx="211915">
                  <c:v>490.95519378933898</c:v>
                </c:pt>
                <c:pt idx="211916">
                  <c:v>490.95751054461198</c:v>
                </c:pt>
                <c:pt idx="211917">
                  <c:v>490.959827299886</c:v>
                </c:pt>
                <c:pt idx="211918">
                  <c:v>490.962144055159</c:v>
                </c:pt>
                <c:pt idx="211919">
                  <c:v>490.96446081043302</c:v>
                </c:pt>
                <c:pt idx="211920">
                  <c:v>490.96677756570602</c:v>
                </c:pt>
                <c:pt idx="211921">
                  <c:v>490.96909432097999</c:v>
                </c:pt>
                <c:pt idx="211922">
                  <c:v>490.97141107625299</c:v>
                </c:pt>
                <c:pt idx="211923">
                  <c:v>490.97372783152701</c:v>
                </c:pt>
                <c:pt idx="211924">
                  <c:v>490.97604458680001</c:v>
                </c:pt>
                <c:pt idx="211925">
                  <c:v>490.97836134207398</c:v>
                </c:pt>
                <c:pt idx="211926">
                  <c:v>490.98067809734698</c:v>
                </c:pt>
                <c:pt idx="211927">
                  <c:v>490.982994852621</c:v>
                </c:pt>
                <c:pt idx="211928">
                  <c:v>490.985311607894</c:v>
                </c:pt>
                <c:pt idx="211929">
                  <c:v>490.98762836316803</c:v>
                </c:pt>
                <c:pt idx="211930">
                  <c:v>490.98994511844103</c:v>
                </c:pt>
                <c:pt idx="211931">
                  <c:v>490.99226187371499</c:v>
                </c:pt>
                <c:pt idx="211932">
                  <c:v>490.99457862898799</c:v>
                </c:pt>
                <c:pt idx="211933">
                  <c:v>490.99689538426202</c:v>
                </c:pt>
                <c:pt idx="211934">
                  <c:v>490.99921213953502</c:v>
                </c:pt>
                <c:pt idx="211935">
                  <c:v>491.00152889480898</c:v>
                </c:pt>
                <c:pt idx="211936">
                  <c:v>491.00384565008198</c:v>
                </c:pt>
                <c:pt idx="211937">
                  <c:v>491.00616240535601</c:v>
                </c:pt>
                <c:pt idx="211938">
                  <c:v>491.00847916062901</c:v>
                </c:pt>
                <c:pt idx="211939">
                  <c:v>491.01079591590297</c:v>
                </c:pt>
                <c:pt idx="211940">
                  <c:v>491.01311267117597</c:v>
                </c:pt>
                <c:pt idx="211941">
                  <c:v>491.01542942645</c:v>
                </c:pt>
                <c:pt idx="211942">
                  <c:v>491.017746181723</c:v>
                </c:pt>
                <c:pt idx="211943">
                  <c:v>491.02006293699702</c:v>
                </c:pt>
                <c:pt idx="211944">
                  <c:v>491.02237969227002</c:v>
                </c:pt>
                <c:pt idx="211945">
                  <c:v>491.02469644754399</c:v>
                </c:pt>
                <c:pt idx="211946">
                  <c:v>491.02701320281699</c:v>
                </c:pt>
                <c:pt idx="211947">
                  <c:v>491.02932995809101</c:v>
                </c:pt>
                <c:pt idx="211948">
                  <c:v>491.03164671336401</c:v>
                </c:pt>
                <c:pt idx="211949">
                  <c:v>491.03396346863798</c:v>
                </c:pt>
                <c:pt idx="211950">
                  <c:v>491.03628022391098</c:v>
                </c:pt>
                <c:pt idx="211951">
                  <c:v>491.038596979185</c:v>
                </c:pt>
                <c:pt idx="211952">
                  <c:v>491.040913734458</c:v>
                </c:pt>
                <c:pt idx="211953">
                  <c:v>491.04323048973203</c:v>
                </c:pt>
                <c:pt idx="211954">
                  <c:v>491.04554724500599</c:v>
                </c:pt>
                <c:pt idx="211955">
                  <c:v>491.04786400027899</c:v>
                </c:pt>
                <c:pt idx="211956">
                  <c:v>491.05018075555301</c:v>
                </c:pt>
                <c:pt idx="211957">
                  <c:v>491.05249751082602</c:v>
                </c:pt>
                <c:pt idx="211958">
                  <c:v>491.05481426609998</c:v>
                </c:pt>
                <c:pt idx="211959">
                  <c:v>491.05713102137298</c:v>
                </c:pt>
                <c:pt idx="211960">
                  <c:v>491.059447776647</c:v>
                </c:pt>
                <c:pt idx="211961">
                  <c:v>491.06176453192001</c:v>
                </c:pt>
                <c:pt idx="211962">
                  <c:v>491.06408128719403</c:v>
                </c:pt>
                <c:pt idx="211963">
                  <c:v>491.06639804246697</c:v>
                </c:pt>
                <c:pt idx="211964">
                  <c:v>491.06871479774099</c:v>
                </c:pt>
                <c:pt idx="211965">
                  <c:v>491.071031553014</c:v>
                </c:pt>
                <c:pt idx="211966">
                  <c:v>491.07334830828802</c:v>
                </c:pt>
                <c:pt idx="211967">
                  <c:v>491.07566506356102</c:v>
                </c:pt>
                <c:pt idx="211968">
                  <c:v>491.07798181883499</c:v>
                </c:pt>
                <c:pt idx="211969">
                  <c:v>491.08029857410799</c:v>
                </c:pt>
                <c:pt idx="211970">
                  <c:v>491.08261532938201</c:v>
                </c:pt>
                <c:pt idx="211971">
                  <c:v>491.08493208465501</c:v>
                </c:pt>
                <c:pt idx="211972">
                  <c:v>491.08724883992898</c:v>
                </c:pt>
                <c:pt idx="211973">
                  <c:v>491.08956559520198</c:v>
                </c:pt>
                <c:pt idx="211974">
                  <c:v>491.091882350476</c:v>
                </c:pt>
                <c:pt idx="211975">
                  <c:v>491.094199105749</c:v>
                </c:pt>
                <c:pt idx="211976">
                  <c:v>491.09651586102302</c:v>
                </c:pt>
                <c:pt idx="211977">
                  <c:v>491.09883261629602</c:v>
                </c:pt>
                <c:pt idx="211978">
                  <c:v>491.10114937156999</c:v>
                </c:pt>
                <c:pt idx="211979">
                  <c:v>491.10346612684299</c:v>
                </c:pt>
                <c:pt idx="211980">
                  <c:v>491.10578288211701</c:v>
                </c:pt>
                <c:pt idx="211981">
                  <c:v>491.10809963739001</c:v>
                </c:pt>
                <c:pt idx="211982">
                  <c:v>491.11041639266398</c:v>
                </c:pt>
                <c:pt idx="211983">
                  <c:v>491.11273314793698</c:v>
                </c:pt>
                <c:pt idx="211984">
                  <c:v>491.115049903211</c:v>
                </c:pt>
                <c:pt idx="211985">
                  <c:v>491.117366658484</c:v>
                </c:pt>
                <c:pt idx="211986">
                  <c:v>491.11968341375803</c:v>
                </c:pt>
                <c:pt idx="211987">
                  <c:v>491.12200016903103</c:v>
                </c:pt>
                <c:pt idx="211988">
                  <c:v>491.12431692430499</c:v>
                </c:pt>
                <c:pt idx="211989">
                  <c:v>491.12663367957799</c:v>
                </c:pt>
                <c:pt idx="211990">
                  <c:v>491.12895043485202</c:v>
                </c:pt>
                <c:pt idx="211991">
                  <c:v>491.13126719012502</c:v>
                </c:pt>
                <c:pt idx="211992">
                  <c:v>491.13358394539898</c:v>
                </c:pt>
                <c:pt idx="211993">
                  <c:v>491.13590070067198</c:v>
                </c:pt>
                <c:pt idx="211994">
                  <c:v>491.13821745594601</c:v>
                </c:pt>
                <c:pt idx="211995">
                  <c:v>491.14053421121901</c:v>
                </c:pt>
                <c:pt idx="211996">
                  <c:v>491.14285096649297</c:v>
                </c:pt>
                <c:pt idx="211997">
                  <c:v>491.145167721767</c:v>
                </c:pt>
                <c:pt idx="211998">
                  <c:v>491.14748447704</c:v>
                </c:pt>
                <c:pt idx="211999">
                  <c:v>491.14980123231402</c:v>
                </c:pt>
                <c:pt idx="212000">
                  <c:v>491.15211798758702</c:v>
                </c:pt>
                <c:pt idx="212001">
                  <c:v>491.15443474286099</c:v>
                </c:pt>
                <c:pt idx="212002">
                  <c:v>491.15675149813399</c:v>
                </c:pt>
                <c:pt idx="212003">
                  <c:v>491.15906825340801</c:v>
                </c:pt>
                <c:pt idx="212004">
                  <c:v>491.16138500868101</c:v>
                </c:pt>
                <c:pt idx="212005">
                  <c:v>491.16370176395498</c:v>
                </c:pt>
                <c:pt idx="212006">
                  <c:v>491.16601851922798</c:v>
                </c:pt>
                <c:pt idx="212007">
                  <c:v>491.168335274502</c:v>
                </c:pt>
                <c:pt idx="212008">
                  <c:v>491.170652029775</c:v>
                </c:pt>
                <c:pt idx="212009">
                  <c:v>491.17296878504902</c:v>
                </c:pt>
                <c:pt idx="212010">
                  <c:v>491.17528554032202</c:v>
                </c:pt>
                <c:pt idx="212011">
                  <c:v>491.17760229559599</c:v>
                </c:pt>
                <c:pt idx="212012">
                  <c:v>491.17991905086899</c:v>
                </c:pt>
                <c:pt idx="212013">
                  <c:v>491.18223580614301</c:v>
                </c:pt>
                <c:pt idx="212014">
                  <c:v>491.18455256141601</c:v>
                </c:pt>
                <c:pt idx="212015">
                  <c:v>491.18686931668998</c:v>
                </c:pt>
                <c:pt idx="212016">
                  <c:v>491.18918607196298</c:v>
                </c:pt>
                <c:pt idx="212017">
                  <c:v>491.191502827237</c:v>
                </c:pt>
                <c:pt idx="212018">
                  <c:v>491.19381958251</c:v>
                </c:pt>
                <c:pt idx="212019">
                  <c:v>491.19613633778403</c:v>
                </c:pt>
                <c:pt idx="212020">
                  <c:v>491.19845309305703</c:v>
                </c:pt>
                <c:pt idx="212021">
                  <c:v>491.20076984833099</c:v>
                </c:pt>
                <c:pt idx="212022">
                  <c:v>491.20308660360399</c:v>
                </c:pt>
                <c:pt idx="212023">
                  <c:v>491.20540335887802</c:v>
                </c:pt>
                <c:pt idx="212024">
                  <c:v>491.20772011415102</c:v>
                </c:pt>
                <c:pt idx="212025">
                  <c:v>491.21003686942498</c:v>
                </c:pt>
                <c:pt idx="212026">
                  <c:v>491.21235362469798</c:v>
                </c:pt>
                <c:pt idx="212027">
                  <c:v>491.21467037997201</c:v>
                </c:pt>
                <c:pt idx="212028">
                  <c:v>491.21698713524501</c:v>
                </c:pt>
                <c:pt idx="212029">
                  <c:v>491.21930389051897</c:v>
                </c:pt>
                <c:pt idx="212030">
                  <c:v>491.22162064579197</c:v>
                </c:pt>
                <c:pt idx="212031">
                  <c:v>491.223937401066</c:v>
                </c:pt>
                <c:pt idx="212032">
                  <c:v>491.226254156339</c:v>
                </c:pt>
                <c:pt idx="212033">
                  <c:v>491.22857091161302</c:v>
                </c:pt>
                <c:pt idx="212034">
                  <c:v>491.23088766688602</c:v>
                </c:pt>
                <c:pt idx="212035">
                  <c:v>491.23320442215999</c:v>
                </c:pt>
                <c:pt idx="212036">
                  <c:v>491.23552117743299</c:v>
                </c:pt>
                <c:pt idx="212037">
                  <c:v>491.23783793270701</c:v>
                </c:pt>
                <c:pt idx="212038">
                  <c:v>491.24015468798001</c:v>
                </c:pt>
                <c:pt idx="212039">
                  <c:v>491.24247144325398</c:v>
                </c:pt>
                <c:pt idx="212040">
                  <c:v>491.244788198528</c:v>
                </c:pt>
                <c:pt idx="212041">
                  <c:v>491.247104953801</c:v>
                </c:pt>
                <c:pt idx="212042">
                  <c:v>491.24942170907502</c:v>
                </c:pt>
                <c:pt idx="212043">
                  <c:v>491.25173846434802</c:v>
                </c:pt>
                <c:pt idx="212044">
                  <c:v>491.25405521962199</c:v>
                </c:pt>
                <c:pt idx="212045">
                  <c:v>491.25637197489499</c:v>
                </c:pt>
                <c:pt idx="212046">
                  <c:v>491.25868873016901</c:v>
                </c:pt>
                <c:pt idx="212047">
                  <c:v>491.26100548544201</c:v>
                </c:pt>
                <c:pt idx="212048">
                  <c:v>491.26332224071598</c:v>
                </c:pt>
                <c:pt idx="212049">
                  <c:v>491.26563899598898</c:v>
                </c:pt>
                <c:pt idx="212050">
                  <c:v>491.267955751263</c:v>
                </c:pt>
                <c:pt idx="212051">
                  <c:v>491.270272506536</c:v>
                </c:pt>
                <c:pt idx="212052">
                  <c:v>491.27258926181003</c:v>
                </c:pt>
                <c:pt idx="212053">
                  <c:v>491.27490601708303</c:v>
                </c:pt>
                <c:pt idx="212054">
                  <c:v>491.27722277235699</c:v>
                </c:pt>
                <c:pt idx="212055">
                  <c:v>491.27953952762999</c:v>
                </c:pt>
                <c:pt idx="212056">
                  <c:v>491.28185628290402</c:v>
                </c:pt>
                <c:pt idx="212057">
                  <c:v>491.28417303817702</c:v>
                </c:pt>
                <c:pt idx="212058">
                  <c:v>491.28648979345098</c:v>
                </c:pt>
                <c:pt idx="212059">
                  <c:v>491.28880654872398</c:v>
                </c:pt>
                <c:pt idx="212060">
                  <c:v>491.29112330399801</c:v>
                </c:pt>
                <c:pt idx="212061">
                  <c:v>491.29344005927101</c:v>
                </c:pt>
                <c:pt idx="212062">
                  <c:v>491.29575681454497</c:v>
                </c:pt>
                <c:pt idx="212063">
                  <c:v>491.29807356981797</c:v>
                </c:pt>
                <c:pt idx="212064">
                  <c:v>491.300390325092</c:v>
                </c:pt>
                <c:pt idx="212065">
                  <c:v>491.302707080365</c:v>
                </c:pt>
                <c:pt idx="212066">
                  <c:v>491.30502383563902</c:v>
                </c:pt>
                <c:pt idx="212067">
                  <c:v>491.30734059091202</c:v>
                </c:pt>
                <c:pt idx="212068">
                  <c:v>491.30965734618599</c:v>
                </c:pt>
                <c:pt idx="212069">
                  <c:v>491.31197410145899</c:v>
                </c:pt>
                <c:pt idx="212070">
                  <c:v>491.31429085673301</c:v>
                </c:pt>
                <c:pt idx="212071">
                  <c:v>491.31660761200601</c:v>
                </c:pt>
                <c:pt idx="212072">
                  <c:v>491.31892436727998</c:v>
                </c:pt>
                <c:pt idx="212073">
                  <c:v>491.32124112255298</c:v>
                </c:pt>
                <c:pt idx="212074">
                  <c:v>491.323557877827</c:v>
                </c:pt>
                <c:pt idx="212075">
                  <c:v>491.3258746331</c:v>
                </c:pt>
                <c:pt idx="212076">
                  <c:v>491.32819138837402</c:v>
                </c:pt>
                <c:pt idx="212077">
                  <c:v>491.33050814364702</c:v>
                </c:pt>
                <c:pt idx="212078">
                  <c:v>491.33282489892099</c:v>
                </c:pt>
                <c:pt idx="212079">
                  <c:v>491.33514165419399</c:v>
                </c:pt>
                <c:pt idx="212080">
                  <c:v>491.33745840946801</c:v>
                </c:pt>
                <c:pt idx="212081">
                  <c:v>491.33977516474101</c:v>
                </c:pt>
                <c:pt idx="212082">
                  <c:v>491.34209192001498</c:v>
                </c:pt>
                <c:pt idx="212083">
                  <c:v>491.344408675289</c:v>
                </c:pt>
                <c:pt idx="212084">
                  <c:v>491.346725430562</c:v>
                </c:pt>
                <c:pt idx="212085">
                  <c:v>491.34904218583603</c:v>
                </c:pt>
                <c:pt idx="212086">
                  <c:v>491.35135894110903</c:v>
                </c:pt>
                <c:pt idx="212087">
                  <c:v>491.35367569638299</c:v>
                </c:pt>
                <c:pt idx="212088">
                  <c:v>491.35599245165599</c:v>
                </c:pt>
                <c:pt idx="212089">
                  <c:v>491.35830920693002</c:v>
                </c:pt>
                <c:pt idx="212090">
                  <c:v>491.36062596220302</c:v>
                </c:pt>
                <c:pt idx="212091">
                  <c:v>491.36294271747698</c:v>
                </c:pt>
                <c:pt idx="212092">
                  <c:v>491.36525947274998</c:v>
                </c:pt>
                <c:pt idx="212093">
                  <c:v>491.36757622802401</c:v>
                </c:pt>
                <c:pt idx="212094">
                  <c:v>491.36989298329701</c:v>
                </c:pt>
                <c:pt idx="212095">
                  <c:v>491.37220973857097</c:v>
                </c:pt>
                <c:pt idx="212096">
                  <c:v>491.37452649384397</c:v>
                </c:pt>
                <c:pt idx="212097">
                  <c:v>491.376843249118</c:v>
                </c:pt>
                <c:pt idx="212098">
                  <c:v>491.379160004391</c:v>
                </c:pt>
                <c:pt idx="212099">
                  <c:v>491.38147675966502</c:v>
                </c:pt>
                <c:pt idx="212100">
                  <c:v>491.38379351493802</c:v>
                </c:pt>
                <c:pt idx="212101">
                  <c:v>491.38611027021199</c:v>
                </c:pt>
                <c:pt idx="212102">
                  <c:v>491.38842702548499</c:v>
                </c:pt>
                <c:pt idx="212103">
                  <c:v>491.39074378075901</c:v>
                </c:pt>
                <c:pt idx="212104">
                  <c:v>491.39306053603201</c:v>
                </c:pt>
                <c:pt idx="212105">
                  <c:v>491.39537729130598</c:v>
                </c:pt>
                <c:pt idx="212106">
                  <c:v>491.39769404657898</c:v>
                </c:pt>
                <c:pt idx="212107">
                  <c:v>491.400010801853</c:v>
                </c:pt>
                <c:pt idx="212108">
                  <c:v>491.402327557126</c:v>
                </c:pt>
                <c:pt idx="212109">
                  <c:v>491.40464431240002</c:v>
                </c:pt>
                <c:pt idx="212110">
                  <c:v>491.40696106767302</c:v>
                </c:pt>
                <c:pt idx="212111">
                  <c:v>491.40927782294699</c:v>
                </c:pt>
                <c:pt idx="212112">
                  <c:v>491.41159457821999</c:v>
                </c:pt>
                <c:pt idx="212113">
                  <c:v>491.41391133349401</c:v>
                </c:pt>
                <c:pt idx="212114">
                  <c:v>491.41622808876701</c:v>
                </c:pt>
                <c:pt idx="212115">
                  <c:v>491.41854484404098</c:v>
                </c:pt>
                <c:pt idx="212116">
                  <c:v>491.42086159931398</c:v>
                </c:pt>
                <c:pt idx="212117">
                  <c:v>491.423178354588</c:v>
                </c:pt>
                <c:pt idx="212118">
                  <c:v>491.425495109861</c:v>
                </c:pt>
                <c:pt idx="212119">
                  <c:v>491.42781186513503</c:v>
                </c:pt>
                <c:pt idx="212120">
                  <c:v>491.43012862040803</c:v>
                </c:pt>
                <c:pt idx="212121">
                  <c:v>491.43244537568199</c:v>
                </c:pt>
                <c:pt idx="212122">
                  <c:v>491.43476213095499</c:v>
                </c:pt>
                <c:pt idx="212123">
                  <c:v>491.43707888622902</c:v>
                </c:pt>
                <c:pt idx="212124">
                  <c:v>491.43939564150298</c:v>
                </c:pt>
                <c:pt idx="212125">
                  <c:v>491.44171239677598</c:v>
                </c:pt>
                <c:pt idx="212126">
                  <c:v>491.44402915205001</c:v>
                </c:pt>
                <c:pt idx="212127">
                  <c:v>491.44634590732301</c:v>
                </c:pt>
                <c:pt idx="212128">
                  <c:v>491.44866266259697</c:v>
                </c:pt>
                <c:pt idx="212129">
                  <c:v>491.45097941786997</c:v>
                </c:pt>
                <c:pt idx="212130">
                  <c:v>491.453296173144</c:v>
                </c:pt>
                <c:pt idx="212131">
                  <c:v>491.455612928417</c:v>
                </c:pt>
                <c:pt idx="212132">
                  <c:v>491.45792968369102</c:v>
                </c:pt>
                <c:pt idx="212133">
                  <c:v>491.46024643896402</c:v>
                </c:pt>
                <c:pt idx="212134">
                  <c:v>491.46256319423799</c:v>
                </c:pt>
                <c:pt idx="212135">
                  <c:v>491.46487994951099</c:v>
                </c:pt>
                <c:pt idx="212136">
                  <c:v>491.46719670478501</c:v>
                </c:pt>
                <c:pt idx="212137">
                  <c:v>491.46951346005801</c:v>
                </c:pt>
                <c:pt idx="212138">
                  <c:v>491.47183021533198</c:v>
                </c:pt>
                <c:pt idx="212139">
                  <c:v>491.47414697060498</c:v>
                </c:pt>
                <c:pt idx="212140">
                  <c:v>491.476463725879</c:v>
                </c:pt>
                <c:pt idx="212141">
                  <c:v>491.478780481152</c:v>
                </c:pt>
                <c:pt idx="212142">
                  <c:v>491.48109723642602</c:v>
                </c:pt>
                <c:pt idx="212143">
                  <c:v>491.48341399169902</c:v>
                </c:pt>
                <c:pt idx="212144">
                  <c:v>491.48573074697299</c:v>
                </c:pt>
                <c:pt idx="212145">
                  <c:v>491.48804750224599</c:v>
                </c:pt>
                <c:pt idx="212146">
                  <c:v>491.49036425752001</c:v>
                </c:pt>
                <c:pt idx="212147">
                  <c:v>491.49268101279301</c:v>
                </c:pt>
                <c:pt idx="212148">
                  <c:v>491.49499776806698</c:v>
                </c:pt>
                <c:pt idx="212149">
                  <c:v>491.49731452333998</c:v>
                </c:pt>
                <c:pt idx="212150">
                  <c:v>491.499631278614</c:v>
                </c:pt>
                <c:pt idx="212151">
                  <c:v>491.501948033887</c:v>
                </c:pt>
                <c:pt idx="212152">
                  <c:v>491.50426478916103</c:v>
                </c:pt>
                <c:pt idx="212153">
                  <c:v>491.50658154443403</c:v>
                </c:pt>
                <c:pt idx="212154">
                  <c:v>491.50889829970799</c:v>
                </c:pt>
                <c:pt idx="212155">
                  <c:v>491.51121505498099</c:v>
                </c:pt>
                <c:pt idx="212156">
                  <c:v>491.51353181025502</c:v>
                </c:pt>
                <c:pt idx="212157">
                  <c:v>491.51584856552802</c:v>
                </c:pt>
                <c:pt idx="212158">
                  <c:v>491.51816532080198</c:v>
                </c:pt>
                <c:pt idx="212159">
                  <c:v>491.52048207607498</c:v>
                </c:pt>
                <c:pt idx="212160">
                  <c:v>491.52279883134901</c:v>
                </c:pt>
                <c:pt idx="212161">
                  <c:v>491.52511558662201</c:v>
                </c:pt>
                <c:pt idx="212162">
                  <c:v>491.52743234189597</c:v>
                </c:pt>
                <c:pt idx="212163">
                  <c:v>491.52974909716897</c:v>
                </c:pt>
                <c:pt idx="212164">
                  <c:v>491.532065852443</c:v>
                </c:pt>
                <c:pt idx="212165">
                  <c:v>491.534382607716</c:v>
                </c:pt>
                <c:pt idx="212166">
                  <c:v>491.53669936299002</c:v>
                </c:pt>
                <c:pt idx="212167">
                  <c:v>491.53901611826399</c:v>
                </c:pt>
                <c:pt idx="212168">
                  <c:v>491.54133287353699</c:v>
                </c:pt>
                <c:pt idx="212169">
                  <c:v>491.54364962881101</c:v>
                </c:pt>
                <c:pt idx="212170">
                  <c:v>491.54596638408401</c:v>
                </c:pt>
                <c:pt idx="212171">
                  <c:v>491.54828313935798</c:v>
                </c:pt>
                <c:pt idx="212172">
                  <c:v>491.55059989463098</c:v>
                </c:pt>
                <c:pt idx="212173">
                  <c:v>491.552916649905</c:v>
                </c:pt>
                <c:pt idx="212174">
                  <c:v>491.555233405178</c:v>
                </c:pt>
                <c:pt idx="212175">
                  <c:v>491.55755016045202</c:v>
                </c:pt>
                <c:pt idx="212176">
                  <c:v>491.55986691572502</c:v>
                </c:pt>
                <c:pt idx="212177">
                  <c:v>491.56218367099899</c:v>
                </c:pt>
                <c:pt idx="212178">
                  <c:v>491.56450042627199</c:v>
                </c:pt>
                <c:pt idx="212179">
                  <c:v>491.56681718154601</c:v>
                </c:pt>
                <c:pt idx="212180">
                  <c:v>491.56913393681901</c:v>
                </c:pt>
                <c:pt idx="212181">
                  <c:v>491.57145069209298</c:v>
                </c:pt>
                <c:pt idx="212182">
                  <c:v>491.57376744736598</c:v>
                </c:pt>
                <c:pt idx="212183">
                  <c:v>491.57608420264</c:v>
                </c:pt>
                <c:pt idx="212184">
                  <c:v>491.578400957913</c:v>
                </c:pt>
                <c:pt idx="212185">
                  <c:v>491.58071771318703</c:v>
                </c:pt>
                <c:pt idx="212186">
                  <c:v>491.58303446846003</c:v>
                </c:pt>
                <c:pt idx="212187">
                  <c:v>491.58535122373399</c:v>
                </c:pt>
                <c:pt idx="212188">
                  <c:v>491.58766797900699</c:v>
                </c:pt>
                <c:pt idx="212189">
                  <c:v>491.58998473428102</c:v>
                </c:pt>
                <c:pt idx="212190">
                  <c:v>491.59230148955402</c:v>
                </c:pt>
                <c:pt idx="212191">
                  <c:v>491.59461824482798</c:v>
                </c:pt>
                <c:pt idx="212192">
                  <c:v>491.59693500010098</c:v>
                </c:pt>
                <c:pt idx="212193">
                  <c:v>491.59925175537501</c:v>
                </c:pt>
                <c:pt idx="212194">
                  <c:v>491.60156851064801</c:v>
                </c:pt>
                <c:pt idx="212195">
                  <c:v>491.60388526592197</c:v>
                </c:pt>
                <c:pt idx="212196">
                  <c:v>491.60620202119497</c:v>
                </c:pt>
                <c:pt idx="212197">
                  <c:v>491.608518776469</c:v>
                </c:pt>
                <c:pt idx="212198">
                  <c:v>491.610835531742</c:v>
                </c:pt>
                <c:pt idx="212199">
                  <c:v>491.61315228701602</c:v>
                </c:pt>
                <c:pt idx="212200">
                  <c:v>491.61546904228902</c:v>
                </c:pt>
                <c:pt idx="212201">
                  <c:v>491.61778579756299</c:v>
                </c:pt>
                <c:pt idx="212202">
                  <c:v>491.62010255283599</c:v>
                </c:pt>
                <c:pt idx="212203">
                  <c:v>491.62241930811001</c:v>
                </c:pt>
                <c:pt idx="212204">
                  <c:v>491.62473606338301</c:v>
                </c:pt>
                <c:pt idx="212205">
                  <c:v>491.62705281865698</c:v>
                </c:pt>
                <c:pt idx="212206">
                  <c:v>491.62936957392998</c:v>
                </c:pt>
                <c:pt idx="212207">
                  <c:v>491.631686329204</c:v>
                </c:pt>
                <c:pt idx="212208">
                  <c:v>491.634003084477</c:v>
                </c:pt>
                <c:pt idx="212209">
                  <c:v>491.63631983975102</c:v>
                </c:pt>
                <c:pt idx="212210">
                  <c:v>491.63863659502499</c:v>
                </c:pt>
                <c:pt idx="212211">
                  <c:v>491.64095335029799</c:v>
                </c:pt>
                <c:pt idx="212212">
                  <c:v>491.64327010557201</c:v>
                </c:pt>
                <c:pt idx="212213">
                  <c:v>491.64558686084501</c:v>
                </c:pt>
                <c:pt idx="212214">
                  <c:v>491.64790361611898</c:v>
                </c:pt>
                <c:pt idx="212215">
                  <c:v>491.65022037139198</c:v>
                </c:pt>
                <c:pt idx="212216">
                  <c:v>491.652537126666</c:v>
                </c:pt>
                <c:pt idx="212217">
                  <c:v>491.654853881939</c:v>
                </c:pt>
                <c:pt idx="212218">
                  <c:v>491.65717063721303</c:v>
                </c:pt>
                <c:pt idx="212219">
                  <c:v>491.65948739248603</c:v>
                </c:pt>
                <c:pt idx="212220">
                  <c:v>491.66180414775999</c:v>
                </c:pt>
                <c:pt idx="212221">
                  <c:v>491.66412090303299</c:v>
                </c:pt>
                <c:pt idx="212222">
                  <c:v>491.66643765830702</c:v>
                </c:pt>
                <c:pt idx="212223">
                  <c:v>491.66875441358002</c:v>
                </c:pt>
                <c:pt idx="212224">
                  <c:v>491.67107116885398</c:v>
                </c:pt>
                <c:pt idx="212225">
                  <c:v>491.67338792412698</c:v>
                </c:pt>
                <c:pt idx="212226">
                  <c:v>491.67570467940101</c:v>
                </c:pt>
                <c:pt idx="212227">
                  <c:v>491.67802143467401</c:v>
                </c:pt>
                <c:pt idx="212228">
                  <c:v>491.68033818994797</c:v>
                </c:pt>
                <c:pt idx="212229">
                  <c:v>491.68265494522097</c:v>
                </c:pt>
                <c:pt idx="212230">
                  <c:v>491.684971700495</c:v>
                </c:pt>
                <c:pt idx="212231">
                  <c:v>491.687288455768</c:v>
                </c:pt>
                <c:pt idx="212232">
                  <c:v>491.68960521104202</c:v>
                </c:pt>
                <c:pt idx="212233">
                  <c:v>491.69192196631502</c:v>
                </c:pt>
                <c:pt idx="212234">
                  <c:v>491.69423872158899</c:v>
                </c:pt>
                <c:pt idx="212235">
                  <c:v>491.69655547686199</c:v>
                </c:pt>
                <c:pt idx="212236">
                  <c:v>491.69887223213601</c:v>
                </c:pt>
                <c:pt idx="212237">
                  <c:v>491.70118898740901</c:v>
                </c:pt>
                <c:pt idx="212238">
                  <c:v>491.70350574268298</c:v>
                </c:pt>
                <c:pt idx="212239">
                  <c:v>491.70582249795598</c:v>
                </c:pt>
                <c:pt idx="212240">
                  <c:v>491.70813925323</c:v>
                </c:pt>
                <c:pt idx="212241">
                  <c:v>491.710456008503</c:v>
                </c:pt>
                <c:pt idx="212242">
                  <c:v>491.71277276377702</c:v>
                </c:pt>
                <c:pt idx="212243">
                  <c:v>491.71508951905003</c:v>
                </c:pt>
                <c:pt idx="212244">
                  <c:v>491.71740627432399</c:v>
                </c:pt>
                <c:pt idx="212245">
                  <c:v>491.71972302959699</c:v>
                </c:pt>
                <c:pt idx="212246">
                  <c:v>491.72203978487101</c:v>
                </c:pt>
                <c:pt idx="212247">
                  <c:v>491.72435654014402</c:v>
                </c:pt>
                <c:pt idx="212248">
                  <c:v>491.72667329541798</c:v>
                </c:pt>
                <c:pt idx="212249">
                  <c:v>491.72899005069098</c:v>
                </c:pt>
                <c:pt idx="212250">
                  <c:v>491.731306805965</c:v>
                </c:pt>
                <c:pt idx="212251">
                  <c:v>491.73362356123801</c:v>
                </c:pt>
                <c:pt idx="212252">
                  <c:v>491.73594031651203</c:v>
                </c:pt>
                <c:pt idx="212253">
                  <c:v>491.73825707178599</c:v>
                </c:pt>
                <c:pt idx="212254">
                  <c:v>491.74057382705899</c:v>
                </c:pt>
                <c:pt idx="212255">
                  <c:v>491.74289058233302</c:v>
                </c:pt>
                <c:pt idx="212256">
                  <c:v>491.74520733760602</c:v>
                </c:pt>
                <c:pt idx="212257">
                  <c:v>491.74752409287998</c:v>
                </c:pt>
                <c:pt idx="212258">
                  <c:v>491.74984084815299</c:v>
                </c:pt>
                <c:pt idx="212259">
                  <c:v>491.75215760342701</c:v>
                </c:pt>
                <c:pt idx="212260">
                  <c:v>491.75447435870001</c:v>
                </c:pt>
                <c:pt idx="212261">
                  <c:v>491.75679111397397</c:v>
                </c:pt>
                <c:pt idx="212262">
                  <c:v>491.75910786924698</c:v>
                </c:pt>
                <c:pt idx="212263">
                  <c:v>491.761424624521</c:v>
                </c:pt>
                <c:pt idx="212264">
                  <c:v>491.763741379794</c:v>
                </c:pt>
                <c:pt idx="212265">
                  <c:v>491.76605813506802</c:v>
                </c:pt>
                <c:pt idx="212266">
                  <c:v>491.76837489034102</c:v>
                </c:pt>
                <c:pt idx="212267">
                  <c:v>491.77069164561499</c:v>
                </c:pt>
                <c:pt idx="212268">
                  <c:v>491.77300840088799</c:v>
                </c:pt>
                <c:pt idx="212269">
                  <c:v>491.77532515616201</c:v>
                </c:pt>
                <c:pt idx="212270">
                  <c:v>491.77764191143501</c:v>
                </c:pt>
                <c:pt idx="212271">
                  <c:v>491.77995866670898</c:v>
                </c:pt>
                <c:pt idx="212272">
                  <c:v>491.78227542198198</c:v>
                </c:pt>
                <c:pt idx="212273">
                  <c:v>491.784592177256</c:v>
                </c:pt>
                <c:pt idx="212274">
                  <c:v>491.786908932529</c:v>
                </c:pt>
                <c:pt idx="212275">
                  <c:v>491.78922568780303</c:v>
                </c:pt>
                <c:pt idx="212276">
                  <c:v>491.79154244307603</c:v>
                </c:pt>
                <c:pt idx="212277">
                  <c:v>491.79385919834999</c:v>
                </c:pt>
                <c:pt idx="212278">
                  <c:v>491.79617595362299</c:v>
                </c:pt>
                <c:pt idx="212279">
                  <c:v>491.79849270889702</c:v>
                </c:pt>
                <c:pt idx="212280">
                  <c:v>491.80080946417002</c:v>
                </c:pt>
                <c:pt idx="212281">
                  <c:v>491.80312621944398</c:v>
                </c:pt>
                <c:pt idx="212282">
                  <c:v>491.80544297471698</c:v>
                </c:pt>
                <c:pt idx="212283">
                  <c:v>491.80775972999101</c:v>
                </c:pt>
                <c:pt idx="212284">
                  <c:v>491.81007648526401</c:v>
                </c:pt>
                <c:pt idx="212285">
                  <c:v>491.81239324053797</c:v>
                </c:pt>
                <c:pt idx="212286">
                  <c:v>491.81470999581097</c:v>
                </c:pt>
                <c:pt idx="212287">
                  <c:v>491.817026751085</c:v>
                </c:pt>
                <c:pt idx="212288">
                  <c:v>491.819343506358</c:v>
                </c:pt>
                <c:pt idx="212289">
                  <c:v>491.82166026163202</c:v>
                </c:pt>
                <c:pt idx="212290">
                  <c:v>491.82397701690502</c:v>
                </c:pt>
                <c:pt idx="212291">
                  <c:v>491.82629377217899</c:v>
                </c:pt>
                <c:pt idx="212292">
                  <c:v>491.82861052745199</c:v>
                </c:pt>
                <c:pt idx="212293">
                  <c:v>491.83092728272601</c:v>
                </c:pt>
                <c:pt idx="212294">
                  <c:v>491.83324403799901</c:v>
                </c:pt>
                <c:pt idx="212295">
                  <c:v>491.83556079327298</c:v>
                </c:pt>
                <c:pt idx="212296">
                  <c:v>491.837877548547</c:v>
                </c:pt>
                <c:pt idx="212297">
                  <c:v>491.84019430382</c:v>
                </c:pt>
                <c:pt idx="212298">
                  <c:v>491.84251105909402</c:v>
                </c:pt>
                <c:pt idx="212299">
                  <c:v>491.84482781436702</c:v>
                </c:pt>
                <c:pt idx="212300">
                  <c:v>491.84714456964099</c:v>
                </c:pt>
                <c:pt idx="212301">
                  <c:v>491.84946132491399</c:v>
                </c:pt>
                <c:pt idx="212302">
                  <c:v>491.85177808018801</c:v>
                </c:pt>
                <c:pt idx="212303">
                  <c:v>491.85409483546101</c:v>
                </c:pt>
                <c:pt idx="212304">
                  <c:v>491.85641159073498</c:v>
                </c:pt>
                <c:pt idx="212305">
                  <c:v>491.85872834600798</c:v>
                </c:pt>
                <c:pt idx="212306">
                  <c:v>491.861045101282</c:v>
                </c:pt>
                <c:pt idx="212307">
                  <c:v>491.863361856555</c:v>
                </c:pt>
                <c:pt idx="212308">
                  <c:v>491.86567861182903</c:v>
                </c:pt>
                <c:pt idx="212309">
                  <c:v>491.86799536710203</c:v>
                </c:pt>
                <c:pt idx="212310">
                  <c:v>491.87031212237599</c:v>
                </c:pt>
                <c:pt idx="212311">
                  <c:v>491.87262887764899</c:v>
                </c:pt>
                <c:pt idx="212312">
                  <c:v>491.87494563292302</c:v>
                </c:pt>
                <c:pt idx="212313">
                  <c:v>491.87726238819602</c:v>
                </c:pt>
                <c:pt idx="212314">
                  <c:v>491.87957914346998</c:v>
                </c:pt>
                <c:pt idx="212315">
                  <c:v>491.88189589874298</c:v>
                </c:pt>
                <c:pt idx="212316">
                  <c:v>491.88421265401701</c:v>
                </c:pt>
                <c:pt idx="212317">
                  <c:v>491.88652940929001</c:v>
                </c:pt>
                <c:pt idx="212318">
                  <c:v>491.88884616456397</c:v>
                </c:pt>
                <c:pt idx="212319">
                  <c:v>491.89116291983697</c:v>
                </c:pt>
                <c:pt idx="212320">
                  <c:v>491.893479675111</c:v>
                </c:pt>
                <c:pt idx="212321">
                  <c:v>491.895796430384</c:v>
                </c:pt>
                <c:pt idx="212322">
                  <c:v>491.89811318565802</c:v>
                </c:pt>
                <c:pt idx="212323">
                  <c:v>491.90042994093102</c:v>
                </c:pt>
                <c:pt idx="212324">
                  <c:v>491.90274669620499</c:v>
                </c:pt>
                <c:pt idx="212325">
                  <c:v>491.90506345147799</c:v>
                </c:pt>
                <c:pt idx="212326">
                  <c:v>491.90738020675201</c:v>
                </c:pt>
                <c:pt idx="212327">
                  <c:v>491.90969696202501</c:v>
                </c:pt>
                <c:pt idx="212328">
                  <c:v>491.91201371729898</c:v>
                </c:pt>
                <c:pt idx="212329">
                  <c:v>491.91433047257198</c:v>
                </c:pt>
                <c:pt idx="212330">
                  <c:v>491.916647227846</c:v>
                </c:pt>
                <c:pt idx="212331">
                  <c:v>491.918963983119</c:v>
                </c:pt>
                <c:pt idx="212332">
                  <c:v>491.92128073839302</c:v>
                </c:pt>
                <c:pt idx="212333">
                  <c:v>491.92359749366602</c:v>
                </c:pt>
                <c:pt idx="212334">
                  <c:v>491.92591424893999</c:v>
                </c:pt>
                <c:pt idx="212335">
                  <c:v>491.92823100421299</c:v>
                </c:pt>
                <c:pt idx="212336">
                  <c:v>491.93054775948701</c:v>
                </c:pt>
                <c:pt idx="212337">
                  <c:v>491.93286451476001</c:v>
                </c:pt>
                <c:pt idx="212338">
                  <c:v>491.93518127003398</c:v>
                </c:pt>
                <c:pt idx="212339">
                  <c:v>491.937498025308</c:v>
                </c:pt>
                <c:pt idx="212340">
                  <c:v>491.939814780581</c:v>
                </c:pt>
                <c:pt idx="212341">
                  <c:v>491.94213153585503</c:v>
                </c:pt>
                <c:pt idx="212342">
                  <c:v>491.94444829112803</c:v>
                </c:pt>
                <c:pt idx="212343">
                  <c:v>491.94676504640199</c:v>
                </c:pt>
                <c:pt idx="212344">
                  <c:v>491.94908180167499</c:v>
                </c:pt>
                <c:pt idx="212345">
                  <c:v>491.95139855694902</c:v>
                </c:pt>
                <c:pt idx="212346">
                  <c:v>491.95371531222202</c:v>
                </c:pt>
                <c:pt idx="212347">
                  <c:v>491.95603206749598</c:v>
                </c:pt>
                <c:pt idx="212348">
                  <c:v>491.95834882276898</c:v>
                </c:pt>
                <c:pt idx="212349">
                  <c:v>491.96066557804301</c:v>
                </c:pt>
                <c:pt idx="212350">
                  <c:v>491.96298233331601</c:v>
                </c:pt>
                <c:pt idx="212351">
                  <c:v>491.96529908858997</c:v>
                </c:pt>
                <c:pt idx="212352">
                  <c:v>491.96761584386297</c:v>
                </c:pt>
                <c:pt idx="212353">
                  <c:v>491.969932599137</c:v>
                </c:pt>
                <c:pt idx="212354">
                  <c:v>491.97224935441</c:v>
                </c:pt>
                <c:pt idx="212355">
                  <c:v>491.97456610968402</c:v>
                </c:pt>
                <c:pt idx="212356">
                  <c:v>491.97688286495702</c:v>
                </c:pt>
                <c:pt idx="212357">
                  <c:v>491.97919962023099</c:v>
                </c:pt>
                <c:pt idx="212358">
                  <c:v>491.98151637550399</c:v>
                </c:pt>
                <c:pt idx="212359">
                  <c:v>491.98383313077801</c:v>
                </c:pt>
                <c:pt idx="212360">
                  <c:v>491.98614988605101</c:v>
                </c:pt>
                <c:pt idx="212361">
                  <c:v>491.98846664132498</c:v>
                </c:pt>
                <c:pt idx="212362">
                  <c:v>491.99078339659798</c:v>
                </c:pt>
                <c:pt idx="212363">
                  <c:v>491.993100151872</c:v>
                </c:pt>
                <c:pt idx="212364">
                  <c:v>491.995416907145</c:v>
                </c:pt>
                <c:pt idx="212365">
                  <c:v>491.99773366241902</c:v>
                </c:pt>
                <c:pt idx="212366">
                  <c:v>492.00005041769202</c:v>
                </c:pt>
                <c:pt idx="212367">
                  <c:v>492.00236717296599</c:v>
                </c:pt>
                <c:pt idx="212368">
                  <c:v>492.00468392823899</c:v>
                </c:pt>
                <c:pt idx="212369">
                  <c:v>492.00700068351301</c:v>
                </c:pt>
                <c:pt idx="212370">
                  <c:v>492.00931743878601</c:v>
                </c:pt>
                <c:pt idx="212371">
                  <c:v>492.01163419405998</c:v>
                </c:pt>
                <c:pt idx="212372">
                  <c:v>492.01395094933298</c:v>
                </c:pt>
                <c:pt idx="212373">
                  <c:v>492.016267704607</c:v>
                </c:pt>
                <c:pt idx="212374">
                  <c:v>492.01858445988</c:v>
                </c:pt>
                <c:pt idx="212375">
                  <c:v>492.02090121515403</c:v>
                </c:pt>
                <c:pt idx="212376">
                  <c:v>492.02321797042703</c:v>
                </c:pt>
                <c:pt idx="212377">
                  <c:v>492.02553472570099</c:v>
                </c:pt>
                <c:pt idx="212378">
                  <c:v>492.02785148097399</c:v>
                </c:pt>
                <c:pt idx="212379">
                  <c:v>492.03016823624802</c:v>
                </c:pt>
                <c:pt idx="212380">
                  <c:v>492.03248499152102</c:v>
                </c:pt>
                <c:pt idx="212381">
                  <c:v>492.03480174679498</c:v>
                </c:pt>
                <c:pt idx="212382">
                  <c:v>492.03711850206901</c:v>
                </c:pt>
                <c:pt idx="212383">
                  <c:v>492.03943525734201</c:v>
                </c:pt>
                <c:pt idx="212384">
                  <c:v>492.04175201261597</c:v>
                </c:pt>
                <c:pt idx="212385">
                  <c:v>492.04406876788897</c:v>
                </c:pt>
                <c:pt idx="212386">
                  <c:v>492.046385523163</c:v>
                </c:pt>
                <c:pt idx="212387">
                  <c:v>492.048702278436</c:v>
                </c:pt>
                <c:pt idx="212388">
                  <c:v>492.05101903371002</c:v>
                </c:pt>
                <c:pt idx="212389">
                  <c:v>492.05333578898302</c:v>
                </c:pt>
                <c:pt idx="212390">
                  <c:v>492.05565254425699</c:v>
                </c:pt>
                <c:pt idx="212391">
                  <c:v>492.05796929952999</c:v>
                </c:pt>
                <c:pt idx="212392">
                  <c:v>492.06028605480401</c:v>
                </c:pt>
                <c:pt idx="212393">
                  <c:v>492.06260281007701</c:v>
                </c:pt>
                <c:pt idx="212394">
                  <c:v>492.06491956535098</c:v>
                </c:pt>
                <c:pt idx="212395">
                  <c:v>492.06723632062398</c:v>
                </c:pt>
                <c:pt idx="212396">
                  <c:v>492.069553075898</c:v>
                </c:pt>
                <c:pt idx="212397">
                  <c:v>492.071869831171</c:v>
                </c:pt>
                <c:pt idx="212398">
                  <c:v>492.07418658644502</c:v>
                </c:pt>
                <c:pt idx="212399">
                  <c:v>492.07650334171802</c:v>
                </c:pt>
                <c:pt idx="212400">
                  <c:v>492.07882009699199</c:v>
                </c:pt>
                <c:pt idx="212401">
                  <c:v>492.08113685226499</c:v>
                </c:pt>
                <c:pt idx="212402">
                  <c:v>492.08345360753901</c:v>
                </c:pt>
                <c:pt idx="212403">
                  <c:v>492.08577036281201</c:v>
                </c:pt>
                <c:pt idx="212404">
                  <c:v>492.08808711808598</c:v>
                </c:pt>
                <c:pt idx="212405">
                  <c:v>492.09040387335898</c:v>
                </c:pt>
                <c:pt idx="212406">
                  <c:v>492.092720628633</c:v>
                </c:pt>
                <c:pt idx="212407">
                  <c:v>492.095037383906</c:v>
                </c:pt>
                <c:pt idx="212408">
                  <c:v>492.09735413918003</c:v>
                </c:pt>
                <c:pt idx="212409">
                  <c:v>492.09967089445303</c:v>
                </c:pt>
                <c:pt idx="212410">
                  <c:v>492.10198764972699</c:v>
                </c:pt>
                <c:pt idx="212411">
                  <c:v>492.10430440499999</c:v>
                </c:pt>
                <c:pt idx="212412">
                  <c:v>492.10662116027402</c:v>
                </c:pt>
                <c:pt idx="212413">
                  <c:v>492.10893791554702</c:v>
                </c:pt>
                <c:pt idx="212414">
                  <c:v>492.11125467082098</c:v>
                </c:pt>
                <c:pt idx="212415">
                  <c:v>492.11357142609398</c:v>
                </c:pt>
                <c:pt idx="212416">
                  <c:v>492.11588818136801</c:v>
                </c:pt>
                <c:pt idx="212417">
                  <c:v>492.11820493664101</c:v>
                </c:pt>
                <c:pt idx="212418">
                  <c:v>492.12052169191497</c:v>
                </c:pt>
                <c:pt idx="212419">
                  <c:v>492.12283844718797</c:v>
                </c:pt>
                <c:pt idx="212420">
                  <c:v>492.125155202462</c:v>
                </c:pt>
                <c:pt idx="212421">
                  <c:v>492.127471957735</c:v>
                </c:pt>
                <c:pt idx="212422">
                  <c:v>492.12978871300902</c:v>
                </c:pt>
                <c:pt idx="212423">
                  <c:v>492.13210546828299</c:v>
                </c:pt>
                <c:pt idx="212424">
                  <c:v>492.13442222355599</c:v>
                </c:pt>
                <c:pt idx="212425">
                  <c:v>492.13673897883001</c:v>
                </c:pt>
                <c:pt idx="212426">
                  <c:v>492.13905573410301</c:v>
                </c:pt>
                <c:pt idx="212427">
                  <c:v>492.14137248937698</c:v>
                </c:pt>
                <c:pt idx="212428">
                  <c:v>492.14368924464998</c:v>
                </c:pt>
                <c:pt idx="212429">
                  <c:v>492.146005999924</c:v>
                </c:pt>
                <c:pt idx="212430">
                  <c:v>492.148322755197</c:v>
                </c:pt>
                <c:pt idx="212431">
                  <c:v>492.15063951047102</c:v>
                </c:pt>
                <c:pt idx="212432">
                  <c:v>492.15295626574402</c:v>
                </c:pt>
                <c:pt idx="212433">
                  <c:v>492.15527302101799</c:v>
                </c:pt>
                <c:pt idx="212434">
                  <c:v>492.15758977629099</c:v>
                </c:pt>
                <c:pt idx="212435">
                  <c:v>492.15990653156501</c:v>
                </c:pt>
                <c:pt idx="212436">
                  <c:v>492.16222328683801</c:v>
                </c:pt>
                <c:pt idx="212437">
                  <c:v>492.16454004211198</c:v>
                </c:pt>
                <c:pt idx="212438">
                  <c:v>492.16685679738498</c:v>
                </c:pt>
                <c:pt idx="212439">
                  <c:v>492.169173552659</c:v>
                </c:pt>
                <c:pt idx="212440">
                  <c:v>492.171490307932</c:v>
                </c:pt>
                <c:pt idx="212441">
                  <c:v>492.17380706320603</c:v>
                </c:pt>
                <c:pt idx="212442">
                  <c:v>492.17612381847903</c:v>
                </c:pt>
                <c:pt idx="212443">
                  <c:v>492.17844057375299</c:v>
                </c:pt>
                <c:pt idx="212444">
                  <c:v>492.18075732902599</c:v>
                </c:pt>
                <c:pt idx="212445">
                  <c:v>492.18307408430002</c:v>
                </c:pt>
                <c:pt idx="212446">
                  <c:v>492.18539083957302</c:v>
                </c:pt>
                <c:pt idx="212447">
                  <c:v>492.18770759484698</c:v>
                </c:pt>
                <c:pt idx="212448">
                  <c:v>492.19002435011998</c:v>
                </c:pt>
                <c:pt idx="212449">
                  <c:v>492.19234110539401</c:v>
                </c:pt>
                <c:pt idx="212450">
                  <c:v>492.19465786066701</c:v>
                </c:pt>
                <c:pt idx="212451">
                  <c:v>492.19697461594097</c:v>
                </c:pt>
                <c:pt idx="212452">
                  <c:v>492.19929137121397</c:v>
                </c:pt>
                <c:pt idx="212453">
                  <c:v>492.201608126488</c:v>
                </c:pt>
                <c:pt idx="212454">
                  <c:v>492.203924881761</c:v>
                </c:pt>
                <c:pt idx="212455">
                  <c:v>492.20624163703502</c:v>
                </c:pt>
                <c:pt idx="212456">
                  <c:v>492.20855839230802</c:v>
                </c:pt>
                <c:pt idx="212457">
                  <c:v>492.21087514758199</c:v>
                </c:pt>
                <c:pt idx="212458">
                  <c:v>492.21319190285499</c:v>
                </c:pt>
                <c:pt idx="212459">
                  <c:v>492.21550865812901</c:v>
                </c:pt>
                <c:pt idx="212460">
                  <c:v>492.21782541340201</c:v>
                </c:pt>
                <c:pt idx="212461">
                  <c:v>492.22014216867598</c:v>
                </c:pt>
                <c:pt idx="212462">
                  <c:v>492.22245892394898</c:v>
                </c:pt>
                <c:pt idx="212463">
                  <c:v>492.224775679223</c:v>
                </c:pt>
                <c:pt idx="212464">
                  <c:v>492.227092434496</c:v>
                </c:pt>
                <c:pt idx="212465">
                  <c:v>492.22940918977002</c:v>
                </c:pt>
                <c:pt idx="212466">
                  <c:v>492.23172594504399</c:v>
                </c:pt>
                <c:pt idx="212467">
                  <c:v>492.23404270031699</c:v>
                </c:pt>
                <c:pt idx="212468">
                  <c:v>492.23635945559101</c:v>
                </c:pt>
                <c:pt idx="212469">
                  <c:v>492.23867621086401</c:v>
                </c:pt>
                <c:pt idx="212470">
                  <c:v>492.24099296613798</c:v>
                </c:pt>
                <c:pt idx="212471">
                  <c:v>492.24330972141098</c:v>
                </c:pt>
                <c:pt idx="212472">
                  <c:v>492.245626476685</c:v>
                </c:pt>
                <c:pt idx="212473">
                  <c:v>492.247943231958</c:v>
                </c:pt>
                <c:pt idx="212474">
                  <c:v>492.25025998723203</c:v>
                </c:pt>
                <c:pt idx="212475">
                  <c:v>492.25257674250503</c:v>
                </c:pt>
                <c:pt idx="212476">
                  <c:v>492.25489349777899</c:v>
                </c:pt>
                <c:pt idx="212477">
                  <c:v>492.25721025305199</c:v>
                </c:pt>
                <c:pt idx="212478">
                  <c:v>492.25952700832602</c:v>
                </c:pt>
                <c:pt idx="212479">
                  <c:v>492.26184376359902</c:v>
                </c:pt>
                <c:pt idx="212480">
                  <c:v>492.26416051887298</c:v>
                </c:pt>
                <c:pt idx="212481">
                  <c:v>492.26647727414598</c:v>
                </c:pt>
                <c:pt idx="212482">
                  <c:v>492.26879402942001</c:v>
                </c:pt>
                <c:pt idx="212483">
                  <c:v>492.27111078469301</c:v>
                </c:pt>
                <c:pt idx="212484">
                  <c:v>492.27342753996697</c:v>
                </c:pt>
                <c:pt idx="212485">
                  <c:v>492.27574429523997</c:v>
                </c:pt>
                <c:pt idx="212486">
                  <c:v>492.278061050514</c:v>
                </c:pt>
                <c:pt idx="212487">
                  <c:v>492.280377805787</c:v>
                </c:pt>
                <c:pt idx="212488">
                  <c:v>492.28269456106102</c:v>
                </c:pt>
                <c:pt idx="212489">
                  <c:v>492.28501131633402</c:v>
                </c:pt>
                <c:pt idx="212490">
                  <c:v>492.28732807160799</c:v>
                </c:pt>
                <c:pt idx="212491">
                  <c:v>492.28964482688099</c:v>
                </c:pt>
                <c:pt idx="212492">
                  <c:v>492.29196158215501</c:v>
                </c:pt>
                <c:pt idx="212493">
                  <c:v>492.29427833742801</c:v>
                </c:pt>
                <c:pt idx="212494">
                  <c:v>492.29659509270198</c:v>
                </c:pt>
                <c:pt idx="212495">
                  <c:v>492.29891184797498</c:v>
                </c:pt>
                <c:pt idx="212496">
                  <c:v>492.301228603249</c:v>
                </c:pt>
                <c:pt idx="212497">
                  <c:v>492.303545358522</c:v>
                </c:pt>
                <c:pt idx="212498">
                  <c:v>492.30586211379602</c:v>
                </c:pt>
                <c:pt idx="212499">
                  <c:v>492.30817886906902</c:v>
                </c:pt>
                <c:pt idx="212500">
                  <c:v>492.31049562434299</c:v>
                </c:pt>
                <c:pt idx="212501">
                  <c:v>492.31281237961599</c:v>
                </c:pt>
                <c:pt idx="212502">
                  <c:v>492.31512913489001</c:v>
                </c:pt>
                <c:pt idx="212503">
                  <c:v>492.31744589016301</c:v>
                </c:pt>
                <c:pt idx="212504">
                  <c:v>492.31976264543698</c:v>
                </c:pt>
                <c:pt idx="212505">
                  <c:v>492.32207940070998</c:v>
                </c:pt>
                <c:pt idx="212506">
                  <c:v>492.324396155984</c:v>
                </c:pt>
                <c:pt idx="212507">
                  <c:v>492.326712911257</c:v>
                </c:pt>
                <c:pt idx="212508">
                  <c:v>492.32902966653103</c:v>
                </c:pt>
                <c:pt idx="212509">
                  <c:v>492.33134642180499</c:v>
                </c:pt>
                <c:pt idx="212510">
                  <c:v>492.33366317707799</c:v>
                </c:pt>
                <c:pt idx="212511">
                  <c:v>492.33597993235202</c:v>
                </c:pt>
                <c:pt idx="212512">
                  <c:v>492.33829668762502</c:v>
                </c:pt>
                <c:pt idx="212513">
                  <c:v>492.34061344289898</c:v>
                </c:pt>
                <c:pt idx="212514">
                  <c:v>492.34293019817198</c:v>
                </c:pt>
                <c:pt idx="212515">
                  <c:v>492.34524695344601</c:v>
                </c:pt>
                <c:pt idx="212516">
                  <c:v>492.34756370871901</c:v>
                </c:pt>
                <c:pt idx="212517">
                  <c:v>492.34988046399297</c:v>
                </c:pt>
                <c:pt idx="212518">
                  <c:v>492.35219721926597</c:v>
                </c:pt>
                <c:pt idx="212519">
                  <c:v>492.35451397454</c:v>
                </c:pt>
                <c:pt idx="212520">
                  <c:v>492.356830729813</c:v>
                </c:pt>
                <c:pt idx="212521">
                  <c:v>492.35914748508702</c:v>
                </c:pt>
                <c:pt idx="212522">
                  <c:v>492.36146424036002</c:v>
                </c:pt>
                <c:pt idx="212523">
                  <c:v>492.36378099563399</c:v>
                </c:pt>
                <c:pt idx="212524">
                  <c:v>492.36609775090699</c:v>
                </c:pt>
                <c:pt idx="212525">
                  <c:v>492.36841450618101</c:v>
                </c:pt>
                <c:pt idx="212526">
                  <c:v>492.37073126145401</c:v>
                </c:pt>
                <c:pt idx="212527">
                  <c:v>492.37304801672798</c:v>
                </c:pt>
                <c:pt idx="212528">
                  <c:v>492.37536477200098</c:v>
                </c:pt>
                <c:pt idx="212529">
                  <c:v>492.377681527275</c:v>
                </c:pt>
                <c:pt idx="212530">
                  <c:v>492.379998282548</c:v>
                </c:pt>
                <c:pt idx="212531">
                  <c:v>492.38231503782202</c:v>
                </c:pt>
                <c:pt idx="212532">
                  <c:v>492.38463179309502</c:v>
                </c:pt>
                <c:pt idx="212533">
                  <c:v>492.38694854836899</c:v>
                </c:pt>
                <c:pt idx="212534">
                  <c:v>492.38926530364199</c:v>
                </c:pt>
                <c:pt idx="212535">
                  <c:v>492.39158205891601</c:v>
                </c:pt>
                <c:pt idx="212536">
                  <c:v>492.39389881418901</c:v>
                </c:pt>
                <c:pt idx="212537">
                  <c:v>492.39621556946298</c:v>
                </c:pt>
                <c:pt idx="212538">
                  <c:v>492.39853232473598</c:v>
                </c:pt>
                <c:pt idx="212539">
                  <c:v>492.40084908001</c:v>
                </c:pt>
                <c:pt idx="212540">
                  <c:v>492.403165835283</c:v>
                </c:pt>
                <c:pt idx="212541">
                  <c:v>492.40548259055703</c:v>
                </c:pt>
                <c:pt idx="212542">
                  <c:v>492.40779934582997</c:v>
                </c:pt>
                <c:pt idx="212543">
                  <c:v>492.41011610110399</c:v>
                </c:pt>
                <c:pt idx="212544">
                  <c:v>492.412432856377</c:v>
                </c:pt>
                <c:pt idx="212545">
                  <c:v>492.41474961165102</c:v>
                </c:pt>
                <c:pt idx="212546">
                  <c:v>492.41706636692402</c:v>
                </c:pt>
                <c:pt idx="212547">
                  <c:v>492.41938312219798</c:v>
                </c:pt>
                <c:pt idx="212548">
                  <c:v>492.42169987747099</c:v>
                </c:pt>
                <c:pt idx="212549">
                  <c:v>492.42401663274501</c:v>
                </c:pt>
                <c:pt idx="212550">
                  <c:v>492.42633338801801</c:v>
                </c:pt>
                <c:pt idx="212551">
                  <c:v>492.42865014329197</c:v>
                </c:pt>
                <c:pt idx="212552">
                  <c:v>492.430966898566</c:v>
                </c:pt>
                <c:pt idx="212553">
                  <c:v>492.433283653839</c:v>
                </c:pt>
                <c:pt idx="212554">
                  <c:v>492.43560040911302</c:v>
                </c:pt>
                <c:pt idx="212555">
                  <c:v>492.43791716438602</c:v>
                </c:pt>
                <c:pt idx="212556">
                  <c:v>492.44023391965999</c:v>
                </c:pt>
                <c:pt idx="212557">
                  <c:v>492.44255067493299</c:v>
                </c:pt>
                <c:pt idx="212558">
                  <c:v>492.44486743020701</c:v>
                </c:pt>
                <c:pt idx="212559">
                  <c:v>492.44718418548001</c:v>
                </c:pt>
                <c:pt idx="212560">
                  <c:v>492.44950094075398</c:v>
                </c:pt>
                <c:pt idx="212561">
                  <c:v>492.45181769602698</c:v>
                </c:pt>
                <c:pt idx="212562">
                  <c:v>492.454134451301</c:v>
                </c:pt>
                <c:pt idx="212563">
                  <c:v>492.456451206574</c:v>
                </c:pt>
                <c:pt idx="212564">
                  <c:v>492.45876796184803</c:v>
                </c:pt>
                <c:pt idx="212565">
                  <c:v>492.46108471712103</c:v>
                </c:pt>
                <c:pt idx="212566">
                  <c:v>492.46340147239499</c:v>
                </c:pt>
                <c:pt idx="212567">
                  <c:v>492.46571822766799</c:v>
                </c:pt>
                <c:pt idx="212568">
                  <c:v>492.46803498294202</c:v>
                </c:pt>
                <c:pt idx="212569">
                  <c:v>492.47035173821502</c:v>
                </c:pt>
                <c:pt idx="212570">
                  <c:v>492.47266849348898</c:v>
                </c:pt>
                <c:pt idx="212571">
                  <c:v>492.47498524876198</c:v>
                </c:pt>
                <c:pt idx="212572">
                  <c:v>492.47730200403601</c:v>
                </c:pt>
                <c:pt idx="212573">
                  <c:v>492.47961875930901</c:v>
                </c:pt>
                <c:pt idx="212574">
                  <c:v>492.48193551458297</c:v>
                </c:pt>
                <c:pt idx="212575">
                  <c:v>492.48425226985597</c:v>
                </c:pt>
                <c:pt idx="212576">
                  <c:v>492.48656902513</c:v>
                </c:pt>
                <c:pt idx="212577">
                  <c:v>492.488885780403</c:v>
                </c:pt>
                <c:pt idx="212578">
                  <c:v>492.49120253567702</c:v>
                </c:pt>
                <c:pt idx="212579">
                  <c:v>492.49351929095002</c:v>
                </c:pt>
                <c:pt idx="212580">
                  <c:v>492.49583604622399</c:v>
                </c:pt>
                <c:pt idx="212581">
                  <c:v>492.49815280149699</c:v>
                </c:pt>
                <c:pt idx="212582">
                  <c:v>492.50046955677101</c:v>
                </c:pt>
                <c:pt idx="212583">
                  <c:v>492.50278631204401</c:v>
                </c:pt>
                <c:pt idx="212584">
                  <c:v>492.50510306731798</c:v>
                </c:pt>
                <c:pt idx="212585">
                  <c:v>492.50741982259098</c:v>
                </c:pt>
                <c:pt idx="212586">
                  <c:v>492.509736577865</c:v>
                </c:pt>
                <c:pt idx="212587">
                  <c:v>492.512053333138</c:v>
                </c:pt>
                <c:pt idx="212588">
                  <c:v>492.51437008841202</c:v>
                </c:pt>
                <c:pt idx="212589">
                  <c:v>492.51668684368502</c:v>
                </c:pt>
                <c:pt idx="212590">
                  <c:v>492.51900359895899</c:v>
                </c:pt>
                <c:pt idx="212591">
                  <c:v>492.52132035423199</c:v>
                </c:pt>
                <c:pt idx="212592">
                  <c:v>492.52363710950601</c:v>
                </c:pt>
                <c:pt idx="212593">
                  <c:v>492.52595386477901</c:v>
                </c:pt>
                <c:pt idx="212594">
                  <c:v>492.52827062005298</c:v>
                </c:pt>
                <c:pt idx="212595">
                  <c:v>492.530587375327</c:v>
                </c:pt>
                <c:pt idx="212596">
                  <c:v>492.5329041306</c:v>
                </c:pt>
                <c:pt idx="212597">
                  <c:v>492.53522088587403</c:v>
                </c:pt>
                <c:pt idx="212598">
                  <c:v>492.53753764114703</c:v>
                </c:pt>
                <c:pt idx="212599">
                  <c:v>492.53985439642099</c:v>
                </c:pt>
                <c:pt idx="212600">
                  <c:v>492.54217115169399</c:v>
                </c:pt>
                <c:pt idx="212601">
                  <c:v>492.54448790696802</c:v>
                </c:pt>
                <c:pt idx="212602">
                  <c:v>492.54680466224102</c:v>
                </c:pt>
                <c:pt idx="212603">
                  <c:v>492.54912141751498</c:v>
                </c:pt>
                <c:pt idx="212604">
                  <c:v>492.55143817278798</c:v>
                </c:pt>
                <c:pt idx="212605">
                  <c:v>492.55375492806201</c:v>
                </c:pt>
                <c:pt idx="212606">
                  <c:v>492.55607168333501</c:v>
                </c:pt>
                <c:pt idx="212607">
                  <c:v>492.55838843860897</c:v>
                </c:pt>
                <c:pt idx="212608">
                  <c:v>492.56070519388197</c:v>
                </c:pt>
                <c:pt idx="212609">
                  <c:v>492.563021949156</c:v>
                </c:pt>
                <c:pt idx="212610">
                  <c:v>492.565338704429</c:v>
                </c:pt>
                <c:pt idx="212611">
                  <c:v>492.56765545970302</c:v>
                </c:pt>
                <c:pt idx="212612">
                  <c:v>492.56997221497602</c:v>
                </c:pt>
                <c:pt idx="212613">
                  <c:v>492.57228897024999</c:v>
                </c:pt>
                <c:pt idx="212614">
                  <c:v>492.57460572552299</c:v>
                </c:pt>
                <c:pt idx="212615">
                  <c:v>492.57692248079701</c:v>
                </c:pt>
                <c:pt idx="212616">
                  <c:v>492.57923923607001</c:v>
                </c:pt>
                <c:pt idx="212617">
                  <c:v>492.58155599134398</c:v>
                </c:pt>
                <c:pt idx="212618">
                  <c:v>492.58387274661698</c:v>
                </c:pt>
                <c:pt idx="212619">
                  <c:v>492.586189501891</c:v>
                </c:pt>
                <c:pt idx="212620">
                  <c:v>492.588506257164</c:v>
                </c:pt>
                <c:pt idx="212621">
                  <c:v>492.59082301243802</c:v>
                </c:pt>
                <c:pt idx="212622">
                  <c:v>492.59313976771102</c:v>
                </c:pt>
                <c:pt idx="212623">
                  <c:v>492.59545652298499</c:v>
                </c:pt>
                <c:pt idx="212624">
                  <c:v>492.59777327825799</c:v>
                </c:pt>
                <c:pt idx="212625">
                  <c:v>492.60009003353201</c:v>
                </c:pt>
                <c:pt idx="212626">
                  <c:v>492.60240678880501</c:v>
                </c:pt>
                <c:pt idx="212627">
                  <c:v>492.60472354407898</c:v>
                </c:pt>
                <c:pt idx="212628">
                  <c:v>492.60704029935198</c:v>
                </c:pt>
                <c:pt idx="212629">
                  <c:v>492.609357054626</c:v>
                </c:pt>
                <c:pt idx="212630">
                  <c:v>492.611673809899</c:v>
                </c:pt>
                <c:pt idx="212631">
                  <c:v>492.61399056517303</c:v>
                </c:pt>
                <c:pt idx="212632">
                  <c:v>492.61630732044603</c:v>
                </c:pt>
                <c:pt idx="212633">
                  <c:v>492.61862407571999</c:v>
                </c:pt>
                <c:pt idx="212634">
                  <c:v>492.62094083099299</c:v>
                </c:pt>
                <c:pt idx="212635">
                  <c:v>492.62325758626702</c:v>
                </c:pt>
                <c:pt idx="212636">
                  <c:v>492.62557434154002</c:v>
                </c:pt>
                <c:pt idx="212637">
                  <c:v>492.62789109681398</c:v>
                </c:pt>
                <c:pt idx="212638">
                  <c:v>492.63020785208801</c:v>
                </c:pt>
                <c:pt idx="212639">
                  <c:v>492.63252460736101</c:v>
                </c:pt>
                <c:pt idx="212640">
                  <c:v>492.63484136263497</c:v>
                </c:pt>
                <c:pt idx="212641">
                  <c:v>492.63715811790797</c:v>
                </c:pt>
                <c:pt idx="212642">
                  <c:v>492.639474873182</c:v>
                </c:pt>
                <c:pt idx="212643">
                  <c:v>492.641791628455</c:v>
                </c:pt>
                <c:pt idx="212644">
                  <c:v>492.64410838372902</c:v>
                </c:pt>
                <c:pt idx="212645">
                  <c:v>492.64642513900202</c:v>
                </c:pt>
                <c:pt idx="212646">
                  <c:v>492.64874189427599</c:v>
                </c:pt>
                <c:pt idx="212647">
                  <c:v>492.65105864954899</c:v>
                </c:pt>
                <c:pt idx="212648">
                  <c:v>492.65337540482301</c:v>
                </c:pt>
                <c:pt idx="212649">
                  <c:v>492.65569216009601</c:v>
                </c:pt>
                <c:pt idx="212650">
                  <c:v>492.65800891536998</c:v>
                </c:pt>
                <c:pt idx="212651">
                  <c:v>492.66032567064298</c:v>
                </c:pt>
                <c:pt idx="212652">
                  <c:v>492.662642425917</c:v>
                </c:pt>
                <c:pt idx="212653">
                  <c:v>492.66495918119</c:v>
                </c:pt>
                <c:pt idx="212654">
                  <c:v>492.66727593646402</c:v>
                </c:pt>
                <c:pt idx="212655">
                  <c:v>492.66959269173702</c:v>
                </c:pt>
                <c:pt idx="212656">
                  <c:v>492.67190944701099</c:v>
                </c:pt>
                <c:pt idx="212657">
                  <c:v>492.67422620228399</c:v>
                </c:pt>
                <c:pt idx="212658">
                  <c:v>492.67654295755801</c:v>
                </c:pt>
                <c:pt idx="212659">
                  <c:v>492.67885971283101</c:v>
                </c:pt>
                <c:pt idx="212660">
                  <c:v>492.68117646810498</c:v>
                </c:pt>
                <c:pt idx="212661">
                  <c:v>492.68349322337798</c:v>
                </c:pt>
                <c:pt idx="212662">
                  <c:v>492.685809978652</c:v>
                </c:pt>
                <c:pt idx="212663">
                  <c:v>492.688126733925</c:v>
                </c:pt>
                <c:pt idx="212664">
                  <c:v>492.69044348919903</c:v>
                </c:pt>
                <c:pt idx="212665">
                  <c:v>492.69276024447203</c:v>
                </c:pt>
                <c:pt idx="212666">
                  <c:v>492.69507699974599</c:v>
                </c:pt>
                <c:pt idx="212667">
                  <c:v>492.69739375501899</c:v>
                </c:pt>
                <c:pt idx="212668">
                  <c:v>492.69971051029302</c:v>
                </c:pt>
                <c:pt idx="212669">
                  <c:v>492.70202726556602</c:v>
                </c:pt>
                <c:pt idx="212670">
                  <c:v>492.70434402083998</c:v>
                </c:pt>
                <c:pt idx="212671">
                  <c:v>492.70666077611298</c:v>
                </c:pt>
                <c:pt idx="212672">
                  <c:v>492.70897753138701</c:v>
                </c:pt>
                <c:pt idx="212673">
                  <c:v>492.71129428666001</c:v>
                </c:pt>
                <c:pt idx="212674">
                  <c:v>492.71361104193397</c:v>
                </c:pt>
                <c:pt idx="212675">
                  <c:v>492.71592779720697</c:v>
                </c:pt>
                <c:pt idx="212676">
                  <c:v>492.718244552481</c:v>
                </c:pt>
                <c:pt idx="212677">
                  <c:v>492.720561307754</c:v>
                </c:pt>
                <c:pt idx="212678">
                  <c:v>492.72287806302802</c:v>
                </c:pt>
                <c:pt idx="212679">
                  <c:v>492.72519481830199</c:v>
                </c:pt>
                <c:pt idx="212680">
                  <c:v>492.72751157357499</c:v>
                </c:pt>
                <c:pt idx="212681">
                  <c:v>492.72982832884901</c:v>
                </c:pt>
                <c:pt idx="212682">
                  <c:v>492.73214508412201</c:v>
                </c:pt>
                <c:pt idx="212683">
                  <c:v>492.73446183939598</c:v>
                </c:pt>
                <c:pt idx="212684">
                  <c:v>492.73677859466898</c:v>
                </c:pt>
                <c:pt idx="212685">
                  <c:v>492.739095349943</c:v>
                </c:pt>
                <c:pt idx="212686">
                  <c:v>492.741412105216</c:v>
                </c:pt>
                <c:pt idx="212687">
                  <c:v>492.74372886049002</c:v>
                </c:pt>
                <c:pt idx="212688">
                  <c:v>492.74604561576302</c:v>
                </c:pt>
                <c:pt idx="212689">
                  <c:v>492.74836237103699</c:v>
                </c:pt>
                <c:pt idx="212690">
                  <c:v>492.75067912630999</c:v>
                </c:pt>
                <c:pt idx="212691">
                  <c:v>492.75299588158401</c:v>
                </c:pt>
                <c:pt idx="212692">
                  <c:v>492.75531263685701</c:v>
                </c:pt>
                <c:pt idx="212693">
                  <c:v>492.75762939213098</c:v>
                </c:pt>
                <c:pt idx="212694">
                  <c:v>492.75994614740398</c:v>
                </c:pt>
                <c:pt idx="212695">
                  <c:v>492.762262902678</c:v>
                </c:pt>
                <c:pt idx="212696">
                  <c:v>492.764579657951</c:v>
                </c:pt>
                <c:pt idx="212697">
                  <c:v>492.76689641322503</c:v>
                </c:pt>
                <c:pt idx="212698">
                  <c:v>492.76921316849803</c:v>
                </c:pt>
                <c:pt idx="212699">
                  <c:v>492.77152992377199</c:v>
                </c:pt>
                <c:pt idx="212700">
                  <c:v>492.77384667904499</c:v>
                </c:pt>
                <c:pt idx="212701">
                  <c:v>492.77616343431902</c:v>
                </c:pt>
                <c:pt idx="212702">
                  <c:v>492.77848018959202</c:v>
                </c:pt>
                <c:pt idx="212703">
                  <c:v>492.78079694486598</c:v>
                </c:pt>
                <c:pt idx="212704">
                  <c:v>492.78311370013898</c:v>
                </c:pt>
                <c:pt idx="212705">
                  <c:v>492.78543045541301</c:v>
                </c:pt>
                <c:pt idx="212706">
                  <c:v>492.78774721068601</c:v>
                </c:pt>
                <c:pt idx="212707">
                  <c:v>492.79006396595997</c:v>
                </c:pt>
                <c:pt idx="212708">
                  <c:v>492.79238072123297</c:v>
                </c:pt>
                <c:pt idx="212709">
                  <c:v>492.794697476507</c:v>
                </c:pt>
                <c:pt idx="212710">
                  <c:v>492.79701423178</c:v>
                </c:pt>
                <c:pt idx="212711">
                  <c:v>492.79933098705402</c:v>
                </c:pt>
                <c:pt idx="212712">
                  <c:v>492.80164774232702</c:v>
                </c:pt>
                <c:pt idx="212713">
                  <c:v>492.80396449760099</c:v>
                </c:pt>
                <c:pt idx="212714">
                  <c:v>492.80628125287399</c:v>
                </c:pt>
                <c:pt idx="212715">
                  <c:v>492.80859800814801</c:v>
                </c:pt>
                <c:pt idx="212716">
                  <c:v>492.81091476342101</c:v>
                </c:pt>
                <c:pt idx="212717">
                  <c:v>492.81323151869498</c:v>
                </c:pt>
                <c:pt idx="212718">
                  <c:v>492.81554827396798</c:v>
                </c:pt>
                <c:pt idx="212719">
                  <c:v>492.817865029242</c:v>
                </c:pt>
                <c:pt idx="212720">
                  <c:v>492.820181784515</c:v>
                </c:pt>
                <c:pt idx="212721">
                  <c:v>492.82249853978902</c:v>
                </c:pt>
                <c:pt idx="212722">
                  <c:v>492.82481529506299</c:v>
                </c:pt>
                <c:pt idx="212723">
                  <c:v>492.82713205033599</c:v>
                </c:pt>
                <c:pt idx="212724">
                  <c:v>492.82944880561001</c:v>
                </c:pt>
                <c:pt idx="212725">
                  <c:v>492.83176556088301</c:v>
                </c:pt>
                <c:pt idx="212726">
                  <c:v>492.83408231615698</c:v>
                </c:pt>
                <c:pt idx="212727">
                  <c:v>492.83639907142998</c:v>
                </c:pt>
                <c:pt idx="212728">
                  <c:v>492.838715826704</c:v>
                </c:pt>
                <c:pt idx="212729">
                  <c:v>492.841032581977</c:v>
                </c:pt>
                <c:pt idx="212730">
                  <c:v>492.84334933725103</c:v>
                </c:pt>
                <c:pt idx="212731">
                  <c:v>492.84566609252403</c:v>
                </c:pt>
                <c:pt idx="212732">
                  <c:v>492.84798284779799</c:v>
                </c:pt>
                <c:pt idx="212733">
                  <c:v>492.85029960307099</c:v>
                </c:pt>
                <c:pt idx="212734">
                  <c:v>492.85261635834502</c:v>
                </c:pt>
                <c:pt idx="212735">
                  <c:v>492.85493311361802</c:v>
                </c:pt>
                <c:pt idx="212736">
                  <c:v>492.85724986889198</c:v>
                </c:pt>
                <c:pt idx="212737">
                  <c:v>492.85956662416498</c:v>
                </c:pt>
                <c:pt idx="212738">
                  <c:v>492.86188337943901</c:v>
                </c:pt>
                <c:pt idx="212739">
                  <c:v>492.86420013471201</c:v>
                </c:pt>
                <c:pt idx="212740">
                  <c:v>492.86651688998597</c:v>
                </c:pt>
                <c:pt idx="212741">
                  <c:v>492.86883364525897</c:v>
                </c:pt>
                <c:pt idx="212742">
                  <c:v>492.871150400533</c:v>
                </c:pt>
                <c:pt idx="212743">
                  <c:v>492.873467155806</c:v>
                </c:pt>
                <c:pt idx="212744">
                  <c:v>492.87578391108002</c:v>
                </c:pt>
                <c:pt idx="212745">
                  <c:v>492.87810066635302</c:v>
                </c:pt>
                <c:pt idx="212746">
                  <c:v>492.88041742162699</c:v>
                </c:pt>
                <c:pt idx="212747">
                  <c:v>492.88273417689999</c:v>
                </c:pt>
                <c:pt idx="212748">
                  <c:v>492.88505093217401</c:v>
                </c:pt>
                <c:pt idx="212749">
                  <c:v>492.88736768744701</c:v>
                </c:pt>
                <c:pt idx="212750">
                  <c:v>492.88968444272098</c:v>
                </c:pt>
                <c:pt idx="212751">
                  <c:v>492.89200119799398</c:v>
                </c:pt>
                <c:pt idx="212752">
                  <c:v>492.894317953268</c:v>
                </c:pt>
                <c:pt idx="212753">
                  <c:v>492.896634708541</c:v>
                </c:pt>
                <c:pt idx="212754">
                  <c:v>492.89895146381502</c:v>
                </c:pt>
                <c:pt idx="212755">
                  <c:v>492.90126821908802</c:v>
                </c:pt>
                <c:pt idx="212756">
                  <c:v>492.90358497436199</c:v>
                </c:pt>
                <c:pt idx="212757">
                  <c:v>492.90590172963499</c:v>
                </c:pt>
                <c:pt idx="212758">
                  <c:v>492.90821848490901</c:v>
                </c:pt>
                <c:pt idx="212759">
                  <c:v>492.91053524018201</c:v>
                </c:pt>
                <c:pt idx="212760">
                  <c:v>492.91285199545598</c:v>
                </c:pt>
                <c:pt idx="212761">
                  <c:v>492.91516875072898</c:v>
                </c:pt>
                <c:pt idx="212762">
                  <c:v>492.917485506003</c:v>
                </c:pt>
                <c:pt idx="212763">
                  <c:v>492.919802261276</c:v>
                </c:pt>
                <c:pt idx="212764">
                  <c:v>492.92211901655003</c:v>
                </c:pt>
                <c:pt idx="212765">
                  <c:v>492.92443577182399</c:v>
                </c:pt>
                <c:pt idx="212766">
                  <c:v>492.92675252709699</c:v>
                </c:pt>
                <c:pt idx="212767">
                  <c:v>492.92906928237102</c:v>
                </c:pt>
                <c:pt idx="212768">
                  <c:v>492.93138603764402</c:v>
                </c:pt>
                <c:pt idx="212769">
                  <c:v>492.93370279291798</c:v>
                </c:pt>
                <c:pt idx="212770">
                  <c:v>492.93601954819098</c:v>
                </c:pt>
                <c:pt idx="212771">
                  <c:v>492.93833630346501</c:v>
                </c:pt>
                <c:pt idx="212772">
                  <c:v>492.94065305873801</c:v>
                </c:pt>
                <c:pt idx="212773">
                  <c:v>492.94296981401197</c:v>
                </c:pt>
                <c:pt idx="212774">
                  <c:v>492.94528656928497</c:v>
                </c:pt>
                <c:pt idx="212775">
                  <c:v>492.947603324559</c:v>
                </c:pt>
                <c:pt idx="212776">
                  <c:v>492.949920079832</c:v>
                </c:pt>
                <c:pt idx="212777">
                  <c:v>492.95223683510602</c:v>
                </c:pt>
                <c:pt idx="212778">
                  <c:v>492.95455359037902</c:v>
                </c:pt>
                <c:pt idx="212779">
                  <c:v>492.95687034565299</c:v>
                </c:pt>
                <c:pt idx="212780">
                  <c:v>492.95918710092599</c:v>
                </c:pt>
                <c:pt idx="212781">
                  <c:v>492.96150385620001</c:v>
                </c:pt>
                <c:pt idx="212782">
                  <c:v>492.96382061147301</c:v>
                </c:pt>
                <c:pt idx="212783">
                  <c:v>492.96613736674698</c:v>
                </c:pt>
                <c:pt idx="212784">
                  <c:v>492.96845412201998</c:v>
                </c:pt>
                <c:pt idx="212785">
                  <c:v>492.970770877294</c:v>
                </c:pt>
                <c:pt idx="212786">
                  <c:v>492.973087632567</c:v>
                </c:pt>
                <c:pt idx="212787">
                  <c:v>492.97540438784102</c:v>
                </c:pt>
                <c:pt idx="212788">
                  <c:v>492.97772114311402</c:v>
                </c:pt>
                <c:pt idx="212789">
                  <c:v>492.98003789838799</c:v>
                </c:pt>
                <c:pt idx="212790">
                  <c:v>492.98235465366099</c:v>
                </c:pt>
                <c:pt idx="212791">
                  <c:v>492.98467140893501</c:v>
                </c:pt>
                <c:pt idx="212792">
                  <c:v>492.98698816420801</c:v>
                </c:pt>
                <c:pt idx="212793">
                  <c:v>492.98930491948198</c:v>
                </c:pt>
                <c:pt idx="212794">
                  <c:v>492.99162167475498</c:v>
                </c:pt>
                <c:pt idx="212795">
                  <c:v>492.993938430029</c:v>
                </c:pt>
                <c:pt idx="212796">
                  <c:v>492.996255185302</c:v>
                </c:pt>
                <c:pt idx="212797">
                  <c:v>492.99857194057603</c:v>
                </c:pt>
                <c:pt idx="212798">
                  <c:v>493.00088869584903</c:v>
                </c:pt>
                <c:pt idx="212799">
                  <c:v>493.00320545112299</c:v>
                </c:pt>
                <c:pt idx="212800">
                  <c:v>493.00552220639599</c:v>
                </c:pt>
                <c:pt idx="212801">
                  <c:v>493.00783896167002</c:v>
                </c:pt>
                <c:pt idx="212802">
                  <c:v>493.01015571694302</c:v>
                </c:pt>
                <c:pt idx="212803">
                  <c:v>493.01247247221698</c:v>
                </c:pt>
                <c:pt idx="212804">
                  <c:v>493.01478922748998</c:v>
                </c:pt>
                <c:pt idx="212805">
                  <c:v>493.01710598276401</c:v>
                </c:pt>
                <c:pt idx="212806">
                  <c:v>493.01942273803701</c:v>
                </c:pt>
                <c:pt idx="212807">
                  <c:v>493.02173949331097</c:v>
                </c:pt>
                <c:pt idx="212808">
                  <c:v>493.024056248585</c:v>
                </c:pt>
                <c:pt idx="212809">
                  <c:v>493.026373003858</c:v>
                </c:pt>
                <c:pt idx="212810">
                  <c:v>493.02868975913202</c:v>
                </c:pt>
                <c:pt idx="212811">
                  <c:v>493.03100651440502</c:v>
                </c:pt>
                <c:pt idx="212812">
                  <c:v>493.03332326967899</c:v>
                </c:pt>
                <c:pt idx="212813">
                  <c:v>493.03564002495199</c:v>
                </c:pt>
                <c:pt idx="212814">
                  <c:v>493.03795678022601</c:v>
                </c:pt>
                <c:pt idx="212815">
                  <c:v>493.04027353549901</c:v>
                </c:pt>
                <c:pt idx="212816">
                  <c:v>493.04259029077298</c:v>
                </c:pt>
                <c:pt idx="212817">
                  <c:v>493.04490704604598</c:v>
                </c:pt>
                <c:pt idx="212818">
                  <c:v>493.04722380132</c:v>
                </c:pt>
                <c:pt idx="212819">
                  <c:v>493.049540556593</c:v>
                </c:pt>
                <c:pt idx="212820">
                  <c:v>493.05185731186702</c:v>
                </c:pt>
                <c:pt idx="212821">
                  <c:v>493.05417406714002</c:v>
                </c:pt>
                <c:pt idx="212822">
                  <c:v>493.05649082241399</c:v>
                </c:pt>
                <c:pt idx="212823">
                  <c:v>493.05880757768699</c:v>
                </c:pt>
                <c:pt idx="212824">
                  <c:v>493.06112433296101</c:v>
                </c:pt>
                <c:pt idx="212825">
                  <c:v>493.06344108823401</c:v>
                </c:pt>
                <c:pt idx="212826">
                  <c:v>493.06575784350798</c:v>
                </c:pt>
                <c:pt idx="212827">
                  <c:v>493.06807459878098</c:v>
                </c:pt>
                <c:pt idx="212828">
                  <c:v>493.070391354055</c:v>
                </c:pt>
                <c:pt idx="212829">
                  <c:v>493.072708109328</c:v>
                </c:pt>
                <c:pt idx="212830">
                  <c:v>493.07502486460203</c:v>
                </c:pt>
                <c:pt idx="212831">
                  <c:v>493.07734161987503</c:v>
                </c:pt>
                <c:pt idx="212832">
                  <c:v>493.07965837514899</c:v>
                </c:pt>
                <c:pt idx="212833">
                  <c:v>493.08197513042199</c:v>
                </c:pt>
                <c:pt idx="212834">
                  <c:v>493.08429188569602</c:v>
                </c:pt>
                <c:pt idx="212835">
                  <c:v>493.08660864096902</c:v>
                </c:pt>
                <c:pt idx="212836">
                  <c:v>493.08892539624298</c:v>
                </c:pt>
                <c:pt idx="212837">
                  <c:v>493.09124215151598</c:v>
                </c:pt>
                <c:pt idx="212838">
                  <c:v>493.09355890679001</c:v>
                </c:pt>
                <c:pt idx="212839">
                  <c:v>493.09587566206301</c:v>
                </c:pt>
                <c:pt idx="212840">
                  <c:v>493.09819241733697</c:v>
                </c:pt>
                <c:pt idx="212841">
                  <c:v>493.10050917260997</c:v>
                </c:pt>
                <c:pt idx="212842">
                  <c:v>493.102825927884</c:v>
                </c:pt>
                <c:pt idx="212843">
                  <c:v>493.105142683157</c:v>
                </c:pt>
                <c:pt idx="212844">
                  <c:v>493.10745943843102</c:v>
                </c:pt>
                <c:pt idx="212845">
                  <c:v>493.10977619370402</c:v>
                </c:pt>
                <c:pt idx="212846">
                  <c:v>493.11209294897799</c:v>
                </c:pt>
                <c:pt idx="212847">
                  <c:v>493.11440970425099</c:v>
                </c:pt>
                <c:pt idx="212848">
                  <c:v>493.11672645952501</c:v>
                </c:pt>
                <c:pt idx="212849">
                  <c:v>493.11904321479801</c:v>
                </c:pt>
                <c:pt idx="212850">
                  <c:v>493.12135997007198</c:v>
                </c:pt>
                <c:pt idx="212851">
                  <c:v>493.123676725346</c:v>
                </c:pt>
                <c:pt idx="212852">
                  <c:v>493.125993480619</c:v>
                </c:pt>
                <c:pt idx="212853">
                  <c:v>493.12831023589303</c:v>
                </c:pt>
                <c:pt idx="212854">
                  <c:v>493.13062699116603</c:v>
                </c:pt>
                <c:pt idx="212855">
                  <c:v>493.13294374643999</c:v>
                </c:pt>
                <c:pt idx="212856">
                  <c:v>493.13526050171299</c:v>
                </c:pt>
                <c:pt idx="212857">
                  <c:v>493.13757725698702</c:v>
                </c:pt>
                <c:pt idx="212858">
                  <c:v>493.13989401226002</c:v>
                </c:pt>
                <c:pt idx="212859">
                  <c:v>493.14221076753398</c:v>
                </c:pt>
                <c:pt idx="212860">
                  <c:v>493.14452752280698</c:v>
                </c:pt>
                <c:pt idx="212861">
                  <c:v>493.14684427808101</c:v>
                </c:pt>
                <c:pt idx="212862">
                  <c:v>493.14916103335401</c:v>
                </c:pt>
                <c:pt idx="212863">
                  <c:v>493.15147778862797</c:v>
                </c:pt>
                <c:pt idx="212864">
                  <c:v>493.15379454390097</c:v>
                </c:pt>
                <c:pt idx="212865">
                  <c:v>493.156111299175</c:v>
                </c:pt>
                <c:pt idx="212866">
                  <c:v>493.158428054448</c:v>
                </c:pt>
                <c:pt idx="212867">
                  <c:v>493.16074480972202</c:v>
                </c:pt>
                <c:pt idx="212868">
                  <c:v>493.16306156499502</c:v>
                </c:pt>
                <c:pt idx="212869">
                  <c:v>493.16537832026899</c:v>
                </c:pt>
                <c:pt idx="212870">
                  <c:v>493.16769507554199</c:v>
                </c:pt>
                <c:pt idx="212871">
                  <c:v>493.17001183081601</c:v>
                </c:pt>
                <c:pt idx="212872">
                  <c:v>493.17232858608901</c:v>
                </c:pt>
                <c:pt idx="212873">
                  <c:v>493.17464534136298</c:v>
                </c:pt>
                <c:pt idx="212874">
                  <c:v>493.17696209663598</c:v>
                </c:pt>
                <c:pt idx="212875">
                  <c:v>493.17927885191</c:v>
                </c:pt>
                <c:pt idx="212876">
                  <c:v>493.181595607183</c:v>
                </c:pt>
                <c:pt idx="212877">
                  <c:v>493.18391236245702</c:v>
                </c:pt>
                <c:pt idx="212878">
                  <c:v>493.18622911773002</c:v>
                </c:pt>
                <c:pt idx="212879">
                  <c:v>493.18854587300399</c:v>
                </c:pt>
                <c:pt idx="212880">
                  <c:v>493.19086262827699</c:v>
                </c:pt>
                <c:pt idx="212881">
                  <c:v>493.19317938355101</c:v>
                </c:pt>
                <c:pt idx="212882">
                  <c:v>493.19549613882401</c:v>
                </c:pt>
                <c:pt idx="212883">
                  <c:v>493.19781289409798</c:v>
                </c:pt>
                <c:pt idx="212884">
                  <c:v>493.20012964937098</c:v>
                </c:pt>
                <c:pt idx="212885">
                  <c:v>493.202446404645</c:v>
                </c:pt>
                <c:pt idx="212886">
                  <c:v>493.204763159918</c:v>
                </c:pt>
                <c:pt idx="212887">
                  <c:v>493.20707991519203</c:v>
                </c:pt>
                <c:pt idx="212888">
                  <c:v>493.20939667046503</c:v>
                </c:pt>
                <c:pt idx="212889">
                  <c:v>493.21171342573899</c:v>
                </c:pt>
                <c:pt idx="212890">
                  <c:v>493.21403018101199</c:v>
                </c:pt>
                <c:pt idx="212891">
                  <c:v>493.21634693628602</c:v>
                </c:pt>
                <c:pt idx="212892">
                  <c:v>493.21866369155902</c:v>
                </c:pt>
                <c:pt idx="212893">
                  <c:v>493.22098044683298</c:v>
                </c:pt>
                <c:pt idx="212894">
                  <c:v>493.22329720210701</c:v>
                </c:pt>
                <c:pt idx="212895">
                  <c:v>493.22561395738001</c:v>
                </c:pt>
                <c:pt idx="212896">
                  <c:v>493.22793071265397</c:v>
                </c:pt>
                <c:pt idx="212897">
                  <c:v>493.23024746792697</c:v>
                </c:pt>
                <c:pt idx="212898">
                  <c:v>493.232564223201</c:v>
                </c:pt>
                <c:pt idx="212899">
                  <c:v>493.234880978474</c:v>
                </c:pt>
                <c:pt idx="212900">
                  <c:v>493.23719773374802</c:v>
                </c:pt>
                <c:pt idx="212901">
                  <c:v>493.23951448902102</c:v>
                </c:pt>
                <c:pt idx="212902">
                  <c:v>493.24183124429499</c:v>
                </c:pt>
                <c:pt idx="212903">
                  <c:v>493.24414799956799</c:v>
                </c:pt>
                <c:pt idx="212904">
                  <c:v>493.24646475484201</c:v>
                </c:pt>
                <c:pt idx="212905">
                  <c:v>493.24878151011501</c:v>
                </c:pt>
                <c:pt idx="212906">
                  <c:v>493.25109826538898</c:v>
                </c:pt>
                <c:pt idx="212907">
                  <c:v>493.25341502066198</c:v>
                </c:pt>
                <c:pt idx="212908">
                  <c:v>493.255731775936</c:v>
                </c:pt>
                <c:pt idx="212909">
                  <c:v>493.258048531209</c:v>
                </c:pt>
                <c:pt idx="212910">
                  <c:v>493.26036528648302</c:v>
                </c:pt>
                <c:pt idx="212911">
                  <c:v>493.26268204175602</c:v>
                </c:pt>
                <c:pt idx="212912">
                  <c:v>493.26499879702999</c:v>
                </c:pt>
                <c:pt idx="212913">
                  <c:v>493.26731555230299</c:v>
                </c:pt>
                <c:pt idx="212914">
                  <c:v>493.26963230757701</c:v>
                </c:pt>
                <c:pt idx="212915">
                  <c:v>493.27194906285001</c:v>
                </c:pt>
                <c:pt idx="212916">
                  <c:v>493.27426581812398</c:v>
                </c:pt>
                <c:pt idx="212917">
                  <c:v>493.27658257339698</c:v>
                </c:pt>
                <c:pt idx="212918">
                  <c:v>493.278899328671</c:v>
                </c:pt>
                <c:pt idx="212919">
                  <c:v>493.281216083944</c:v>
                </c:pt>
                <c:pt idx="212920">
                  <c:v>493.28353283921803</c:v>
                </c:pt>
                <c:pt idx="212921">
                  <c:v>493.28584959449103</c:v>
                </c:pt>
                <c:pt idx="212922">
                  <c:v>493.28816634976499</c:v>
                </c:pt>
                <c:pt idx="212923">
                  <c:v>493.29048310503799</c:v>
                </c:pt>
                <c:pt idx="212924">
                  <c:v>493.29279986031202</c:v>
                </c:pt>
                <c:pt idx="212925">
                  <c:v>493.29511661558502</c:v>
                </c:pt>
                <c:pt idx="212926">
                  <c:v>493.29743337085898</c:v>
                </c:pt>
                <c:pt idx="212927">
                  <c:v>493.29975012613198</c:v>
                </c:pt>
                <c:pt idx="212928">
                  <c:v>493.30206688140601</c:v>
                </c:pt>
                <c:pt idx="212929">
                  <c:v>493.30438363667901</c:v>
                </c:pt>
                <c:pt idx="212930">
                  <c:v>493.30670039195297</c:v>
                </c:pt>
                <c:pt idx="212931">
                  <c:v>493.30901714722597</c:v>
                </c:pt>
                <c:pt idx="212932">
                  <c:v>493.3113339025</c:v>
                </c:pt>
                <c:pt idx="212933">
                  <c:v>493.313650657773</c:v>
                </c:pt>
                <c:pt idx="212934">
                  <c:v>493.31596741304702</c:v>
                </c:pt>
                <c:pt idx="212935">
                  <c:v>493.31828416832099</c:v>
                </c:pt>
                <c:pt idx="212936">
                  <c:v>493.32060092359399</c:v>
                </c:pt>
                <c:pt idx="212937">
                  <c:v>493.32291767886801</c:v>
                </c:pt>
                <c:pt idx="212938">
                  <c:v>493.32523443414101</c:v>
                </c:pt>
                <c:pt idx="212939">
                  <c:v>493.32755118941498</c:v>
                </c:pt>
                <c:pt idx="212940">
                  <c:v>493.32986794468798</c:v>
                </c:pt>
                <c:pt idx="212941">
                  <c:v>493.332184699962</c:v>
                </c:pt>
                <c:pt idx="212942">
                  <c:v>493.334501455235</c:v>
                </c:pt>
                <c:pt idx="212943">
                  <c:v>493.33681821050902</c:v>
                </c:pt>
                <c:pt idx="212944">
                  <c:v>493.33913496578202</c:v>
                </c:pt>
                <c:pt idx="212945">
                  <c:v>493.34145172105599</c:v>
                </c:pt>
                <c:pt idx="212946">
                  <c:v>493.34376847632899</c:v>
                </c:pt>
                <c:pt idx="212947">
                  <c:v>493.34608523160301</c:v>
                </c:pt>
                <c:pt idx="212948">
                  <c:v>493.34840198687601</c:v>
                </c:pt>
                <c:pt idx="212949">
                  <c:v>493.35071874214998</c:v>
                </c:pt>
                <c:pt idx="212950">
                  <c:v>493.35303549742298</c:v>
                </c:pt>
                <c:pt idx="212951">
                  <c:v>493.355352252697</c:v>
                </c:pt>
                <c:pt idx="212952">
                  <c:v>493.35766900797</c:v>
                </c:pt>
                <c:pt idx="212953">
                  <c:v>493.35998576324403</c:v>
                </c:pt>
                <c:pt idx="212954">
                  <c:v>493.36230251851703</c:v>
                </c:pt>
                <c:pt idx="212955">
                  <c:v>493.36461927379099</c:v>
                </c:pt>
                <c:pt idx="212956">
                  <c:v>493.36693602906399</c:v>
                </c:pt>
                <c:pt idx="212957">
                  <c:v>493.36925278433802</c:v>
                </c:pt>
                <c:pt idx="212958">
                  <c:v>493.37156953961102</c:v>
                </c:pt>
                <c:pt idx="212959">
                  <c:v>493.37388629488498</c:v>
                </c:pt>
                <c:pt idx="212960">
                  <c:v>493.37620305015798</c:v>
                </c:pt>
                <c:pt idx="212961">
                  <c:v>493.37851980543201</c:v>
                </c:pt>
                <c:pt idx="212962">
                  <c:v>493.38083656070501</c:v>
                </c:pt>
                <c:pt idx="212963">
                  <c:v>493.38315331597897</c:v>
                </c:pt>
                <c:pt idx="212964">
                  <c:v>493.38547007125197</c:v>
                </c:pt>
                <c:pt idx="212965">
                  <c:v>493.387786826526</c:v>
                </c:pt>
                <c:pt idx="212966">
                  <c:v>493.390103581799</c:v>
                </c:pt>
                <c:pt idx="212967">
                  <c:v>493.39242033707302</c:v>
                </c:pt>
                <c:pt idx="212968">
                  <c:v>493.39473709234602</c:v>
                </c:pt>
                <c:pt idx="212969">
                  <c:v>493.39705384761999</c:v>
                </c:pt>
                <c:pt idx="212970">
                  <c:v>493.39937060289299</c:v>
                </c:pt>
                <c:pt idx="212971">
                  <c:v>493.40168735816701</c:v>
                </c:pt>
                <c:pt idx="212972">
                  <c:v>493.40400411344001</c:v>
                </c:pt>
                <c:pt idx="212973">
                  <c:v>493.40632086871398</c:v>
                </c:pt>
                <c:pt idx="212974">
                  <c:v>493.40863762398698</c:v>
                </c:pt>
                <c:pt idx="212975">
                  <c:v>493.410954379261</c:v>
                </c:pt>
                <c:pt idx="212976">
                  <c:v>493.413271134534</c:v>
                </c:pt>
                <c:pt idx="212977">
                  <c:v>493.41558788980802</c:v>
                </c:pt>
                <c:pt idx="212978">
                  <c:v>493.41790464508199</c:v>
                </c:pt>
                <c:pt idx="212979">
                  <c:v>493.42022140035499</c:v>
                </c:pt>
                <c:pt idx="212980">
                  <c:v>493.42253815562901</c:v>
                </c:pt>
                <c:pt idx="212981">
                  <c:v>493.42485491090201</c:v>
                </c:pt>
                <c:pt idx="212982">
                  <c:v>493.42717166617598</c:v>
                </c:pt>
                <c:pt idx="212983">
                  <c:v>493.42948842144898</c:v>
                </c:pt>
                <c:pt idx="212984">
                  <c:v>493.431805176723</c:v>
                </c:pt>
                <c:pt idx="212985">
                  <c:v>493.434121931996</c:v>
                </c:pt>
                <c:pt idx="212986">
                  <c:v>493.43643868727003</c:v>
                </c:pt>
                <c:pt idx="212987">
                  <c:v>493.43875544254303</c:v>
                </c:pt>
                <c:pt idx="212988">
                  <c:v>493.44107219781699</c:v>
                </c:pt>
                <c:pt idx="212989">
                  <c:v>493.44338895308999</c:v>
                </c:pt>
                <c:pt idx="212990">
                  <c:v>493.44570570836402</c:v>
                </c:pt>
                <c:pt idx="212991">
                  <c:v>493.44802246363702</c:v>
                </c:pt>
                <c:pt idx="212992">
                  <c:v>493.45033921891098</c:v>
                </c:pt>
                <c:pt idx="212993">
                  <c:v>493.45265597418398</c:v>
                </c:pt>
                <c:pt idx="212994">
                  <c:v>493.45497272945801</c:v>
                </c:pt>
                <c:pt idx="212995">
                  <c:v>493.45728948473101</c:v>
                </c:pt>
                <c:pt idx="212996">
                  <c:v>493.45960624000497</c:v>
                </c:pt>
                <c:pt idx="212997">
                  <c:v>493.46192299527797</c:v>
                </c:pt>
                <c:pt idx="212998">
                  <c:v>493.464239750552</c:v>
                </c:pt>
                <c:pt idx="212999">
                  <c:v>493.466556505825</c:v>
                </c:pt>
                <c:pt idx="213000">
                  <c:v>493.46887326109902</c:v>
                </c:pt>
                <c:pt idx="213001">
                  <c:v>493.47119001637202</c:v>
                </c:pt>
                <c:pt idx="213002">
                  <c:v>493.47350677164599</c:v>
                </c:pt>
                <c:pt idx="213003">
                  <c:v>493.47582352691899</c:v>
                </c:pt>
                <c:pt idx="213004">
                  <c:v>493.47814028219301</c:v>
                </c:pt>
                <c:pt idx="213005">
                  <c:v>493.48045703746601</c:v>
                </c:pt>
                <c:pt idx="213006">
                  <c:v>493.48277379273998</c:v>
                </c:pt>
                <c:pt idx="213007">
                  <c:v>493.48509054801298</c:v>
                </c:pt>
                <c:pt idx="213008">
                  <c:v>493.487407303287</c:v>
                </c:pt>
                <c:pt idx="213009">
                  <c:v>493.48972405856</c:v>
                </c:pt>
                <c:pt idx="213010">
                  <c:v>493.49204081383402</c:v>
                </c:pt>
                <c:pt idx="213011">
                  <c:v>493.49435756910702</c:v>
                </c:pt>
                <c:pt idx="213012">
                  <c:v>493.49667432438099</c:v>
                </c:pt>
                <c:pt idx="213013">
                  <c:v>493.49899107965399</c:v>
                </c:pt>
                <c:pt idx="213014">
                  <c:v>493.50130783492801</c:v>
                </c:pt>
                <c:pt idx="213015">
                  <c:v>493.50362459020101</c:v>
                </c:pt>
                <c:pt idx="213016">
                  <c:v>493.50594134547498</c:v>
                </c:pt>
                <c:pt idx="213017">
                  <c:v>493.50825810074798</c:v>
                </c:pt>
                <c:pt idx="213018">
                  <c:v>493.510574856022</c:v>
                </c:pt>
                <c:pt idx="213019">
                  <c:v>493.512891611295</c:v>
                </c:pt>
                <c:pt idx="213020">
                  <c:v>493.51520836656903</c:v>
                </c:pt>
                <c:pt idx="213021">
                  <c:v>493.51752512184299</c:v>
                </c:pt>
                <c:pt idx="213022">
                  <c:v>493.51984187711599</c:v>
                </c:pt>
                <c:pt idx="213023">
                  <c:v>493.52215863239002</c:v>
                </c:pt>
                <c:pt idx="213024">
                  <c:v>493.52447538766302</c:v>
                </c:pt>
                <c:pt idx="213025">
                  <c:v>493.52679214293698</c:v>
                </c:pt>
                <c:pt idx="213026">
                  <c:v>493.52910889820998</c:v>
                </c:pt>
                <c:pt idx="213027">
                  <c:v>493.53142565348401</c:v>
                </c:pt>
                <c:pt idx="213028">
                  <c:v>493.53374240875701</c:v>
                </c:pt>
                <c:pt idx="213029">
                  <c:v>493.53605916403097</c:v>
                </c:pt>
                <c:pt idx="213030">
                  <c:v>493.53837591930397</c:v>
                </c:pt>
                <c:pt idx="213031">
                  <c:v>493.540692674578</c:v>
                </c:pt>
                <c:pt idx="213032">
                  <c:v>493.543009429851</c:v>
                </c:pt>
                <c:pt idx="213033">
                  <c:v>493.54532618512502</c:v>
                </c:pt>
                <c:pt idx="213034">
                  <c:v>493.54764294039802</c:v>
                </c:pt>
                <c:pt idx="213035">
                  <c:v>493.54995969567199</c:v>
                </c:pt>
                <c:pt idx="213036">
                  <c:v>493.55227645094499</c:v>
                </c:pt>
                <c:pt idx="213037">
                  <c:v>493.55459320621901</c:v>
                </c:pt>
                <c:pt idx="213038">
                  <c:v>493.55690996149201</c:v>
                </c:pt>
                <c:pt idx="213039">
                  <c:v>493.55922671676598</c:v>
                </c:pt>
                <c:pt idx="213040">
                  <c:v>493.56154347203898</c:v>
                </c:pt>
                <c:pt idx="213041">
                  <c:v>493.563860227313</c:v>
                </c:pt>
                <c:pt idx="213042">
                  <c:v>493.566176982586</c:v>
                </c:pt>
                <c:pt idx="213043">
                  <c:v>493.56849373786002</c:v>
                </c:pt>
                <c:pt idx="213044">
                  <c:v>493.57081049313302</c:v>
                </c:pt>
                <c:pt idx="213045">
                  <c:v>493.57312724840699</c:v>
                </c:pt>
                <c:pt idx="213046">
                  <c:v>493.57544400367999</c:v>
                </c:pt>
                <c:pt idx="213047">
                  <c:v>493.57776075895401</c:v>
                </c:pt>
                <c:pt idx="213048">
                  <c:v>493.58007751422701</c:v>
                </c:pt>
                <c:pt idx="213049">
                  <c:v>493.58239426950098</c:v>
                </c:pt>
                <c:pt idx="213050">
                  <c:v>493.58471102477398</c:v>
                </c:pt>
                <c:pt idx="213051">
                  <c:v>493.587027780048</c:v>
                </c:pt>
                <c:pt idx="213052">
                  <c:v>493.589344535321</c:v>
                </c:pt>
                <c:pt idx="213053">
                  <c:v>493.59166129059503</c:v>
                </c:pt>
                <c:pt idx="213054">
                  <c:v>493.59397804586803</c:v>
                </c:pt>
                <c:pt idx="213055">
                  <c:v>493.59629480114199</c:v>
                </c:pt>
                <c:pt idx="213056">
                  <c:v>493.59861155641499</c:v>
                </c:pt>
                <c:pt idx="213057">
                  <c:v>493.60092831168902</c:v>
                </c:pt>
                <c:pt idx="213058">
                  <c:v>493.60324506696202</c:v>
                </c:pt>
                <c:pt idx="213059">
                  <c:v>493.60556182223598</c:v>
                </c:pt>
                <c:pt idx="213060">
                  <c:v>493.60787857750898</c:v>
                </c:pt>
                <c:pt idx="213061">
                  <c:v>493.61019533278301</c:v>
                </c:pt>
                <c:pt idx="213062">
                  <c:v>493.61251208805601</c:v>
                </c:pt>
                <c:pt idx="213063">
                  <c:v>493.61482884332997</c:v>
                </c:pt>
                <c:pt idx="213064">
                  <c:v>493.617145598604</c:v>
                </c:pt>
                <c:pt idx="213065">
                  <c:v>493.619462353877</c:v>
                </c:pt>
                <c:pt idx="213066">
                  <c:v>493.62177910915102</c:v>
                </c:pt>
                <c:pt idx="213067">
                  <c:v>493.62409586442402</c:v>
                </c:pt>
                <c:pt idx="213068">
                  <c:v>493.62641261969799</c:v>
                </c:pt>
                <c:pt idx="213069">
                  <c:v>493.62872937497099</c:v>
                </c:pt>
                <c:pt idx="213070">
                  <c:v>493.63104613024501</c:v>
                </c:pt>
                <c:pt idx="213071">
                  <c:v>493.63336288551801</c:v>
                </c:pt>
                <c:pt idx="213072">
                  <c:v>493.63567964079198</c:v>
                </c:pt>
                <c:pt idx="213073">
                  <c:v>493.63799639606498</c:v>
                </c:pt>
                <c:pt idx="213074">
                  <c:v>493.640313151339</c:v>
                </c:pt>
                <c:pt idx="213075">
                  <c:v>493.642629906612</c:v>
                </c:pt>
                <c:pt idx="213076">
                  <c:v>493.64494666188602</c:v>
                </c:pt>
                <c:pt idx="213077">
                  <c:v>493.64726341715902</c:v>
                </c:pt>
                <c:pt idx="213078">
                  <c:v>493.64958017243299</c:v>
                </c:pt>
                <c:pt idx="213079">
                  <c:v>493.65189692770599</c:v>
                </c:pt>
                <c:pt idx="213080">
                  <c:v>493.65421368298001</c:v>
                </c:pt>
                <c:pt idx="213081">
                  <c:v>493.65653043825301</c:v>
                </c:pt>
                <c:pt idx="213082">
                  <c:v>493.65884719352698</c:v>
                </c:pt>
                <c:pt idx="213083">
                  <c:v>493.66116394879998</c:v>
                </c:pt>
                <c:pt idx="213084">
                  <c:v>493.663480704074</c:v>
                </c:pt>
                <c:pt idx="213085">
                  <c:v>493.665797459347</c:v>
                </c:pt>
                <c:pt idx="213086">
                  <c:v>493.66811421462103</c:v>
                </c:pt>
                <c:pt idx="213087">
                  <c:v>493.67043096989403</c:v>
                </c:pt>
                <c:pt idx="213088">
                  <c:v>493.67274772516799</c:v>
                </c:pt>
                <c:pt idx="213089">
                  <c:v>493.67506448044099</c:v>
                </c:pt>
                <c:pt idx="213090">
                  <c:v>493.67738123571502</c:v>
                </c:pt>
                <c:pt idx="213091">
                  <c:v>493.67969799098802</c:v>
                </c:pt>
                <c:pt idx="213092">
                  <c:v>493.68201474626198</c:v>
                </c:pt>
                <c:pt idx="213093">
                  <c:v>493.68433150153498</c:v>
                </c:pt>
                <c:pt idx="213094">
                  <c:v>493.68664825680901</c:v>
                </c:pt>
                <c:pt idx="213095">
                  <c:v>493.68896501208201</c:v>
                </c:pt>
                <c:pt idx="213096">
                  <c:v>493.69128176735597</c:v>
                </c:pt>
                <c:pt idx="213097">
                  <c:v>493.69359852262897</c:v>
                </c:pt>
                <c:pt idx="213098">
                  <c:v>493.695915277903</c:v>
                </c:pt>
                <c:pt idx="213099">
                  <c:v>493.698232033176</c:v>
                </c:pt>
                <c:pt idx="213100">
                  <c:v>493.70054878845002</c:v>
                </c:pt>
                <c:pt idx="213101">
                  <c:v>493.70286554372302</c:v>
                </c:pt>
                <c:pt idx="213102">
                  <c:v>493.70518229899699</c:v>
                </c:pt>
                <c:pt idx="213103">
                  <c:v>493.70749905426999</c:v>
                </c:pt>
                <c:pt idx="213104">
                  <c:v>493.70981580954401</c:v>
                </c:pt>
                <c:pt idx="213105">
                  <c:v>493.71213256481701</c:v>
                </c:pt>
                <c:pt idx="213106">
                  <c:v>493.71444932009098</c:v>
                </c:pt>
                <c:pt idx="213107">
                  <c:v>493.716766075365</c:v>
                </c:pt>
                <c:pt idx="213108">
                  <c:v>493.719082830638</c:v>
                </c:pt>
                <c:pt idx="213109">
                  <c:v>493.72139958591202</c:v>
                </c:pt>
                <c:pt idx="213110">
                  <c:v>493.72371634118502</c:v>
                </c:pt>
                <c:pt idx="213111">
                  <c:v>493.72603309645899</c:v>
                </c:pt>
                <c:pt idx="213112">
                  <c:v>493.72834985173199</c:v>
                </c:pt>
                <c:pt idx="213113">
                  <c:v>493.73066660700601</c:v>
                </c:pt>
                <c:pt idx="213114">
                  <c:v>493.73298336227901</c:v>
                </c:pt>
                <c:pt idx="213115">
                  <c:v>493.73530011755298</c:v>
                </c:pt>
                <c:pt idx="213116">
                  <c:v>493.73761687282598</c:v>
                </c:pt>
                <c:pt idx="213117">
                  <c:v>493.7399336281</c:v>
                </c:pt>
                <c:pt idx="213118">
                  <c:v>493.742250383373</c:v>
                </c:pt>
                <c:pt idx="213119">
                  <c:v>493.74456713864703</c:v>
                </c:pt>
                <c:pt idx="213120">
                  <c:v>493.74688389392003</c:v>
                </c:pt>
                <c:pt idx="213121">
                  <c:v>493.74920064919399</c:v>
                </c:pt>
                <c:pt idx="213122">
                  <c:v>493.75151740446699</c:v>
                </c:pt>
                <c:pt idx="213123">
                  <c:v>493.75383415974102</c:v>
                </c:pt>
                <c:pt idx="213124">
                  <c:v>493.75615091501402</c:v>
                </c:pt>
                <c:pt idx="213125">
                  <c:v>493.75846767028798</c:v>
                </c:pt>
                <c:pt idx="213126">
                  <c:v>493.76078442556098</c:v>
                </c:pt>
                <c:pt idx="213127">
                  <c:v>493.76310118083501</c:v>
                </c:pt>
                <c:pt idx="213128">
                  <c:v>493.76541793610801</c:v>
                </c:pt>
                <c:pt idx="213129">
                  <c:v>493.76773469138197</c:v>
                </c:pt>
                <c:pt idx="213130">
                  <c:v>493.77005144665497</c:v>
                </c:pt>
                <c:pt idx="213131">
                  <c:v>493.772368201929</c:v>
                </c:pt>
                <c:pt idx="213132">
                  <c:v>493.774684957202</c:v>
                </c:pt>
                <c:pt idx="213133">
                  <c:v>493.77700171247602</c:v>
                </c:pt>
                <c:pt idx="213134">
                  <c:v>493.77931846774902</c:v>
                </c:pt>
                <c:pt idx="213135">
                  <c:v>493.78163522302299</c:v>
                </c:pt>
                <c:pt idx="213136">
                  <c:v>493.78395197829599</c:v>
                </c:pt>
                <c:pt idx="213137">
                  <c:v>493.78626873357001</c:v>
                </c:pt>
                <c:pt idx="213138">
                  <c:v>493.78858548884301</c:v>
                </c:pt>
                <c:pt idx="213139">
                  <c:v>493.79090224411698</c:v>
                </c:pt>
                <c:pt idx="213140">
                  <c:v>493.79321899938998</c:v>
                </c:pt>
                <c:pt idx="213141">
                  <c:v>493.795535754664</c:v>
                </c:pt>
                <c:pt idx="213142">
                  <c:v>493.797852509937</c:v>
                </c:pt>
                <c:pt idx="213143">
                  <c:v>493.80016926521103</c:v>
                </c:pt>
                <c:pt idx="213144">
                  <c:v>493.80248602048403</c:v>
                </c:pt>
                <c:pt idx="213145">
                  <c:v>493.80480277575799</c:v>
                </c:pt>
                <c:pt idx="213146">
                  <c:v>493.80711953103099</c:v>
                </c:pt>
                <c:pt idx="213147">
                  <c:v>493.80943628630502</c:v>
                </c:pt>
                <c:pt idx="213148">
                  <c:v>493.81175304157802</c:v>
                </c:pt>
                <c:pt idx="213149">
                  <c:v>493.81406979685198</c:v>
                </c:pt>
                <c:pt idx="213150">
                  <c:v>493.816386552126</c:v>
                </c:pt>
                <c:pt idx="213151">
                  <c:v>493.81870330739901</c:v>
                </c:pt>
                <c:pt idx="213152">
                  <c:v>493.82102006267303</c:v>
                </c:pt>
                <c:pt idx="213153">
                  <c:v>493.82333681794597</c:v>
                </c:pt>
                <c:pt idx="213154">
                  <c:v>493.82565357321999</c:v>
                </c:pt>
                <c:pt idx="213155">
                  <c:v>493.827970328493</c:v>
                </c:pt>
                <c:pt idx="213156">
                  <c:v>493.83028708376702</c:v>
                </c:pt>
                <c:pt idx="213157">
                  <c:v>493.83260383904002</c:v>
                </c:pt>
                <c:pt idx="213158">
                  <c:v>493.83492059431399</c:v>
                </c:pt>
                <c:pt idx="213159">
                  <c:v>493.83723734958699</c:v>
                </c:pt>
                <c:pt idx="213160">
                  <c:v>493.83955410486101</c:v>
                </c:pt>
                <c:pt idx="213161">
                  <c:v>493.84187086013401</c:v>
                </c:pt>
                <c:pt idx="213162">
                  <c:v>493.84418761540798</c:v>
                </c:pt>
                <c:pt idx="213163">
                  <c:v>493.84650437068098</c:v>
                </c:pt>
                <c:pt idx="213164">
                  <c:v>493.848821125955</c:v>
                </c:pt>
                <c:pt idx="213165">
                  <c:v>493.851137881228</c:v>
                </c:pt>
                <c:pt idx="213166">
                  <c:v>493.85345463650202</c:v>
                </c:pt>
                <c:pt idx="213167">
                  <c:v>493.85577139177502</c:v>
                </c:pt>
                <c:pt idx="213168">
                  <c:v>493.85808814704899</c:v>
                </c:pt>
                <c:pt idx="213169">
                  <c:v>493.86040490232199</c:v>
                </c:pt>
                <c:pt idx="213170">
                  <c:v>493.86272165759601</c:v>
                </c:pt>
                <c:pt idx="213171">
                  <c:v>493.86503841286901</c:v>
                </c:pt>
                <c:pt idx="213172">
                  <c:v>493.86735516814298</c:v>
                </c:pt>
                <c:pt idx="213173">
                  <c:v>493.86967192341598</c:v>
                </c:pt>
                <c:pt idx="213174">
                  <c:v>493.87198867869</c:v>
                </c:pt>
                <c:pt idx="213175">
                  <c:v>493.874305433963</c:v>
                </c:pt>
                <c:pt idx="213176">
                  <c:v>493.87662218923703</c:v>
                </c:pt>
                <c:pt idx="213177">
                  <c:v>493.87893894451003</c:v>
                </c:pt>
                <c:pt idx="213178">
                  <c:v>493.88125569978399</c:v>
                </c:pt>
                <c:pt idx="213179">
                  <c:v>493.88357245505699</c:v>
                </c:pt>
                <c:pt idx="213180">
                  <c:v>493.88588921033102</c:v>
                </c:pt>
                <c:pt idx="213181">
                  <c:v>493.88820596560402</c:v>
                </c:pt>
                <c:pt idx="213182">
                  <c:v>493.89052272087798</c:v>
                </c:pt>
                <c:pt idx="213183">
                  <c:v>493.89283947615098</c:v>
                </c:pt>
                <c:pt idx="213184">
                  <c:v>493.89515623142501</c:v>
                </c:pt>
                <c:pt idx="213185">
                  <c:v>493.89747298669801</c:v>
                </c:pt>
                <c:pt idx="213186">
                  <c:v>493.89978974197197</c:v>
                </c:pt>
                <c:pt idx="213187">
                  <c:v>493.90210649724497</c:v>
                </c:pt>
                <c:pt idx="213188">
                  <c:v>493.904423252519</c:v>
                </c:pt>
                <c:pt idx="213189">
                  <c:v>493.906740007792</c:v>
                </c:pt>
                <c:pt idx="213190">
                  <c:v>493.90905676306602</c:v>
                </c:pt>
                <c:pt idx="213191">
                  <c:v>493.91137351833999</c:v>
                </c:pt>
                <c:pt idx="213192">
                  <c:v>493.91369027361299</c:v>
                </c:pt>
                <c:pt idx="213193">
                  <c:v>493.91600702888701</c:v>
                </c:pt>
                <c:pt idx="213194">
                  <c:v>493.91832378416001</c:v>
                </c:pt>
                <c:pt idx="213195">
                  <c:v>493.92064053943398</c:v>
                </c:pt>
                <c:pt idx="213196">
                  <c:v>493.92295729470698</c:v>
                </c:pt>
                <c:pt idx="213197">
                  <c:v>493.925274049981</c:v>
                </c:pt>
                <c:pt idx="213198">
                  <c:v>493.927590805254</c:v>
                </c:pt>
                <c:pt idx="213199">
                  <c:v>493.92990756052802</c:v>
                </c:pt>
                <c:pt idx="213200">
                  <c:v>493.93222431580102</c:v>
                </c:pt>
                <c:pt idx="213201">
                  <c:v>493.93454107107499</c:v>
                </c:pt>
                <c:pt idx="213202">
                  <c:v>493.93685782634799</c:v>
                </c:pt>
                <c:pt idx="213203">
                  <c:v>493.93917458162201</c:v>
                </c:pt>
                <c:pt idx="213204">
                  <c:v>493.94149133689501</c:v>
                </c:pt>
                <c:pt idx="213205">
                  <c:v>493.94380809216898</c:v>
                </c:pt>
                <c:pt idx="213206">
                  <c:v>493.94612484744198</c:v>
                </c:pt>
                <c:pt idx="213207">
                  <c:v>493.948441602716</c:v>
                </c:pt>
                <c:pt idx="213208">
                  <c:v>493.950758357989</c:v>
                </c:pt>
                <c:pt idx="213209">
                  <c:v>493.95307511326303</c:v>
                </c:pt>
                <c:pt idx="213210">
                  <c:v>493.95539186853603</c:v>
                </c:pt>
                <c:pt idx="213211">
                  <c:v>493.95770862380999</c:v>
                </c:pt>
                <c:pt idx="213212">
                  <c:v>493.96002537908299</c:v>
                </c:pt>
                <c:pt idx="213213">
                  <c:v>493.96234213435702</c:v>
                </c:pt>
                <c:pt idx="213214">
                  <c:v>493.96465888963002</c:v>
                </c:pt>
                <c:pt idx="213215">
                  <c:v>493.96697564490398</c:v>
                </c:pt>
                <c:pt idx="213216">
                  <c:v>493.96929240017698</c:v>
                </c:pt>
                <c:pt idx="213217">
                  <c:v>493.97160915545101</c:v>
                </c:pt>
                <c:pt idx="213218">
                  <c:v>493.97392591072401</c:v>
                </c:pt>
                <c:pt idx="213219">
                  <c:v>493.97624266599797</c:v>
                </c:pt>
                <c:pt idx="213220">
                  <c:v>493.97855942127097</c:v>
                </c:pt>
                <c:pt idx="213221">
                  <c:v>493.980876176545</c:v>
                </c:pt>
                <c:pt idx="213222">
                  <c:v>493.983192931818</c:v>
                </c:pt>
                <c:pt idx="213223">
                  <c:v>493.98550968709202</c:v>
                </c:pt>
                <c:pt idx="213224">
                  <c:v>493.98782644236502</c:v>
                </c:pt>
                <c:pt idx="213225">
                  <c:v>493.99014319763899</c:v>
                </c:pt>
                <c:pt idx="213226">
                  <c:v>493.99245995291199</c:v>
                </c:pt>
                <c:pt idx="213227">
                  <c:v>493.99477670818601</c:v>
                </c:pt>
                <c:pt idx="213228">
                  <c:v>493.99709346345901</c:v>
                </c:pt>
                <c:pt idx="213229">
                  <c:v>493.99941021873298</c:v>
                </c:pt>
                <c:pt idx="213230">
                  <c:v>494.00172697400598</c:v>
                </c:pt>
                <c:pt idx="213231">
                  <c:v>494.00404372928</c:v>
                </c:pt>
                <c:pt idx="213232">
                  <c:v>494.006360484553</c:v>
                </c:pt>
                <c:pt idx="213233">
                  <c:v>494.00867723982702</c:v>
                </c:pt>
                <c:pt idx="213234">
                  <c:v>494.01099399510099</c:v>
                </c:pt>
                <c:pt idx="213235">
                  <c:v>494.01331075037399</c:v>
                </c:pt>
                <c:pt idx="213236">
                  <c:v>494.01562750564801</c:v>
                </c:pt>
                <c:pt idx="213237">
                  <c:v>494.01794426092101</c:v>
                </c:pt>
                <c:pt idx="213238">
                  <c:v>494.02026101619498</c:v>
                </c:pt>
                <c:pt idx="213239">
                  <c:v>494.02257777146798</c:v>
                </c:pt>
                <c:pt idx="213240">
                  <c:v>494.024894526742</c:v>
                </c:pt>
                <c:pt idx="213241">
                  <c:v>494.027211282015</c:v>
                </c:pt>
                <c:pt idx="213242">
                  <c:v>494.02952803728903</c:v>
                </c:pt>
                <c:pt idx="213243">
                  <c:v>494.03184479256203</c:v>
                </c:pt>
                <c:pt idx="213244">
                  <c:v>494.03416154783599</c:v>
                </c:pt>
                <c:pt idx="213245">
                  <c:v>494.03647830310899</c:v>
                </c:pt>
                <c:pt idx="213246">
                  <c:v>494.03879505838302</c:v>
                </c:pt>
                <c:pt idx="213247">
                  <c:v>494.04111181365602</c:v>
                </c:pt>
                <c:pt idx="213248">
                  <c:v>494.04342856892998</c:v>
                </c:pt>
                <c:pt idx="213249">
                  <c:v>494.04574532420298</c:v>
                </c:pt>
                <c:pt idx="213250">
                  <c:v>494.04806207947701</c:v>
                </c:pt>
                <c:pt idx="213251">
                  <c:v>494.05037883475001</c:v>
                </c:pt>
                <c:pt idx="213252">
                  <c:v>494.05269559002397</c:v>
                </c:pt>
                <c:pt idx="213253">
                  <c:v>494.05501234529697</c:v>
                </c:pt>
                <c:pt idx="213254">
                  <c:v>494.057329100571</c:v>
                </c:pt>
                <c:pt idx="213255">
                  <c:v>494.059645855844</c:v>
                </c:pt>
                <c:pt idx="213256">
                  <c:v>494.06196261111802</c:v>
                </c:pt>
                <c:pt idx="213257">
                  <c:v>494.06427936639102</c:v>
                </c:pt>
                <c:pt idx="213258">
                  <c:v>494.06659612166499</c:v>
                </c:pt>
                <c:pt idx="213259">
                  <c:v>494.06891287693799</c:v>
                </c:pt>
                <c:pt idx="213260">
                  <c:v>494.07122963221201</c:v>
                </c:pt>
                <c:pt idx="213261">
                  <c:v>494.07354638748501</c:v>
                </c:pt>
                <c:pt idx="213262">
                  <c:v>494.07586314275898</c:v>
                </c:pt>
                <c:pt idx="213263">
                  <c:v>494.07817989803198</c:v>
                </c:pt>
                <c:pt idx="213264">
                  <c:v>494.080496653306</c:v>
                </c:pt>
                <c:pt idx="213265">
                  <c:v>494.082813408579</c:v>
                </c:pt>
                <c:pt idx="213266">
                  <c:v>494.08513016385302</c:v>
                </c:pt>
                <c:pt idx="213267">
                  <c:v>494.08744691912602</c:v>
                </c:pt>
                <c:pt idx="213268">
                  <c:v>494.08976367439999</c:v>
                </c:pt>
                <c:pt idx="213269">
                  <c:v>494.09208042967299</c:v>
                </c:pt>
                <c:pt idx="213270">
                  <c:v>494.09439718494701</c:v>
                </c:pt>
                <c:pt idx="213271">
                  <c:v>494.09671394022001</c:v>
                </c:pt>
                <c:pt idx="213272">
                  <c:v>494.09903069549398</c:v>
                </c:pt>
                <c:pt idx="213273">
                  <c:v>494.10134745076698</c:v>
                </c:pt>
                <c:pt idx="213274">
                  <c:v>494.103664206041</c:v>
                </c:pt>
                <c:pt idx="213275">
                  <c:v>494.105980961314</c:v>
                </c:pt>
                <c:pt idx="213276">
                  <c:v>494.10829771658803</c:v>
                </c:pt>
                <c:pt idx="213277">
                  <c:v>494.11061447186199</c:v>
                </c:pt>
                <c:pt idx="213278">
                  <c:v>494.11293122713499</c:v>
                </c:pt>
                <c:pt idx="213279">
                  <c:v>494.11524798240902</c:v>
                </c:pt>
                <c:pt idx="213280">
                  <c:v>494.11756473768202</c:v>
                </c:pt>
                <c:pt idx="213281">
                  <c:v>494.11988149295598</c:v>
                </c:pt>
                <c:pt idx="213282">
                  <c:v>494.12219824822898</c:v>
                </c:pt>
                <c:pt idx="213283">
                  <c:v>494.12451500350301</c:v>
                </c:pt>
                <c:pt idx="213284">
                  <c:v>494.12683175877601</c:v>
                </c:pt>
                <c:pt idx="213285">
                  <c:v>494.12914851404997</c:v>
                </c:pt>
                <c:pt idx="213286">
                  <c:v>494.13146526932297</c:v>
                </c:pt>
                <c:pt idx="213287">
                  <c:v>494.133782024597</c:v>
                </c:pt>
                <c:pt idx="213288">
                  <c:v>494.13609877987</c:v>
                </c:pt>
                <c:pt idx="213289">
                  <c:v>494.13841553514402</c:v>
                </c:pt>
                <c:pt idx="213290">
                  <c:v>494.14073229041702</c:v>
                </c:pt>
                <c:pt idx="213291">
                  <c:v>494.14304904569099</c:v>
                </c:pt>
                <c:pt idx="213292">
                  <c:v>494.14536580096399</c:v>
                </c:pt>
                <c:pt idx="213293">
                  <c:v>494.14768255623801</c:v>
                </c:pt>
                <c:pt idx="213294">
                  <c:v>494.14999931151101</c:v>
                </c:pt>
                <c:pt idx="213295">
                  <c:v>494.15231606678498</c:v>
                </c:pt>
                <c:pt idx="213296">
                  <c:v>494.15463282205798</c:v>
                </c:pt>
                <c:pt idx="213297">
                  <c:v>494.156949577332</c:v>
                </c:pt>
                <c:pt idx="213298">
                  <c:v>494.159266332605</c:v>
                </c:pt>
                <c:pt idx="213299">
                  <c:v>494.16158308787902</c:v>
                </c:pt>
                <c:pt idx="213300">
                  <c:v>494.16389984315202</c:v>
                </c:pt>
                <c:pt idx="213301">
                  <c:v>494.16621659842599</c:v>
                </c:pt>
                <c:pt idx="213302">
                  <c:v>494.16853335369899</c:v>
                </c:pt>
                <c:pt idx="213303">
                  <c:v>494.17085010897301</c:v>
                </c:pt>
                <c:pt idx="213304">
                  <c:v>494.17316686424601</c:v>
                </c:pt>
                <c:pt idx="213305">
                  <c:v>494.17548361951998</c:v>
                </c:pt>
                <c:pt idx="213306">
                  <c:v>494.17780037479298</c:v>
                </c:pt>
                <c:pt idx="213307">
                  <c:v>494.180117130067</c:v>
                </c:pt>
                <c:pt idx="213308">
                  <c:v>494.18243388534</c:v>
                </c:pt>
                <c:pt idx="213309">
                  <c:v>494.18475064061403</c:v>
                </c:pt>
                <c:pt idx="213310">
                  <c:v>494.18706739588703</c:v>
                </c:pt>
                <c:pt idx="213311">
                  <c:v>494.18938415116099</c:v>
                </c:pt>
                <c:pt idx="213312">
                  <c:v>494.19170090643399</c:v>
                </c:pt>
                <c:pt idx="213313">
                  <c:v>494.19401766170802</c:v>
                </c:pt>
                <c:pt idx="213314">
                  <c:v>494.19633441698102</c:v>
                </c:pt>
                <c:pt idx="213315">
                  <c:v>494.19865117225498</c:v>
                </c:pt>
                <c:pt idx="213316">
                  <c:v>494.20096792752798</c:v>
                </c:pt>
                <c:pt idx="213317">
                  <c:v>494.20328468280201</c:v>
                </c:pt>
                <c:pt idx="213318">
                  <c:v>494.20560143807501</c:v>
                </c:pt>
                <c:pt idx="213319">
                  <c:v>494.20791819334897</c:v>
                </c:pt>
                <c:pt idx="213320">
                  <c:v>494.210234948623</c:v>
                </c:pt>
                <c:pt idx="213321">
                  <c:v>494.212551703896</c:v>
                </c:pt>
                <c:pt idx="213322">
                  <c:v>494.21486845917002</c:v>
                </c:pt>
                <c:pt idx="213323">
                  <c:v>494.21718521444302</c:v>
                </c:pt>
                <c:pt idx="213324">
                  <c:v>494.21950196971699</c:v>
                </c:pt>
                <c:pt idx="213325">
                  <c:v>494.22181872498999</c:v>
                </c:pt>
                <c:pt idx="213326">
                  <c:v>494.22413548026401</c:v>
                </c:pt>
                <c:pt idx="213327">
                  <c:v>494.22645223553701</c:v>
                </c:pt>
                <c:pt idx="213328">
                  <c:v>494.22876899081098</c:v>
                </c:pt>
                <c:pt idx="213329">
                  <c:v>494.23108574608398</c:v>
                </c:pt>
                <c:pt idx="213330">
                  <c:v>494.233402501358</c:v>
                </c:pt>
                <c:pt idx="213331">
                  <c:v>494.235719256631</c:v>
                </c:pt>
                <c:pt idx="213332">
                  <c:v>494.23803601190502</c:v>
                </c:pt>
                <c:pt idx="213333">
                  <c:v>494.24035276717802</c:v>
                </c:pt>
                <c:pt idx="213334">
                  <c:v>494.24266952245199</c:v>
                </c:pt>
                <c:pt idx="213335">
                  <c:v>494.24498627772499</c:v>
                </c:pt>
                <c:pt idx="213336">
                  <c:v>494.24730303299901</c:v>
                </c:pt>
                <c:pt idx="213337">
                  <c:v>494.24961978827201</c:v>
                </c:pt>
                <c:pt idx="213338">
                  <c:v>494.25193654354598</c:v>
                </c:pt>
                <c:pt idx="213339">
                  <c:v>494.25425329881898</c:v>
                </c:pt>
                <c:pt idx="213340">
                  <c:v>494.256570054093</c:v>
                </c:pt>
                <c:pt idx="213341">
                  <c:v>494.258886809366</c:v>
                </c:pt>
                <c:pt idx="213342">
                  <c:v>494.26120356464003</c:v>
                </c:pt>
                <c:pt idx="213343">
                  <c:v>494.26352031991303</c:v>
                </c:pt>
                <c:pt idx="213344">
                  <c:v>494.26583707518699</c:v>
                </c:pt>
                <c:pt idx="213345">
                  <c:v>494.26815383045999</c:v>
                </c:pt>
                <c:pt idx="213346">
                  <c:v>494.27047058573402</c:v>
                </c:pt>
                <c:pt idx="213347">
                  <c:v>494.27278734100702</c:v>
                </c:pt>
                <c:pt idx="213348">
                  <c:v>494.27510409628098</c:v>
                </c:pt>
                <c:pt idx="213349">
                  <c:v>494.27742085155398</c:v>
                </c:pt>
                <c:pt idx="213350">
                  <c:v>494.27973760682801</c:v>
                </c:pt>
                <c:pt idx="213351">
                  <c:v>494.28205436210101</c:v>
                </c:pt>
                <c:pt idx="213352">
                  <c:v>494.28437111737497</c:v>
                </c:pt>
                <c:pt idx="213353">
                  <c:v>494.28668787264797</c:v>
                </c:pt>
                <c:pt idx="213354">
                  <c:v>494.289004627922</c:v>
                </c:pt>
                <c:pt idx="213355">
                  <c:v>494.291321383195</c:v>
                </c:pt>
                <c:pt idx="213356">
                  <c:v>494.29363813846902</c:v>
                </c:pt>
                <c:pt idx="213357">
                  <c:v>494.29595489374202</c:v>
                </c:pt>
                <c:pt idx="213358">
                  <c:v>494.29827164901599</c:v>
                </c:pt>
                <c:pt idx="213359">
                  <c:v>494.30058840428899</c:v>
                </c:pt>
                <c:pt idx="213360">
                  <c:v>494.30290515956301</c:v>
                </c:pt>
                <c:pt idx="213361">
                  <c:v>494.30522191483601</c:v>
                </c:pt>
                <c:pt idx="213362">
                  <c:v>494.30753867010998</c:v>
                </c:pt>
                <c:pt idx="213363">
                  <c:v>494.309855425384</c:v>
                </c:pt>
                <c:pt idx="213364">
                  <c:v>494.312172180657</c:v>
                </c:pt>
                <c:pt idx="213365">
                  <c:v>494.31448893593102</c:v>
                </c:pt>
                <c:pt idx="213366">
                  <c:v>494.31680569120402</c:v>
                </c:pt>
                <c:pt idx="213367">
                  <c:v>494.31912244647799</c:v>
                </c:pt>
                <c:pt idx="213368">
                  <c:v>494.32143920175099</c:v>
                </c:pt>
                <c:pt idx="213369">
                  <c:v>494.32375595702501</c:v>
                </c:pt>
                <c:pt idx="213370">
                  <c:v>494.32607271229801</c:v>
                </c:pt>
                <c:pt idx="213371">
                  <c:v>494.32838946757198</c:v>
                </c:pt>
                <c:pt idx="213372">
                  <c:v>494.33070622284498</c:v>
                </c:pt>
                <c:pt idx="213373">
                  <c:v>494.333022978119</c:v>
                </c:pt>
                <c:pt idx="213374">
                  <c:v>494.335339733392</c:v>
                </c:pt>
                <c:pt idx="213375">
                  <c:v>494.33765648866603</c:v>
                </c:pt>
                <c:pt idx="213376">
                  <c:v>494.33997324393903</c:v>
                </c:pt>
                <c:pt idx="213377">
                  <c:v>494.34228999921299</c:v>
                </c:pt>
                <c:pt idx="213378">
                  <c:v>494.34460675448599</c:v>
                </c:pt>
                <c:pt idx="213379">
                  <c:v>494.34692350976002</c:v>
                </c:pt>
                <c:pt idx="213380">
                  <c:v>494.34924026503302</c:v>
                </c:pt>
                <c:pt idx="213381">
                  <c:v>494.35155702030698</c:v>
                </c:pt>
                <c:pt idx="213382">
                  <c:v>494.35387377557998</c:v>
                </c:pt>
                <c:pt idx="213383">
                  <c:v>494.35619053085401</c:v>
                </c:pt>
                <c:pt idx="213384">
                  <c:v>494.35850728612701</c:v>
                </c:pt>
                <c:pt idx="213385">
                  <c:v>494.36082404140097</c:v>
                </c:pt>
                <c:pt idx="213386">
                  <c:v>494.36314079667397</c:v>
                </c:pt>
                <c:pt idx="213387">
                  <c:v>494.365457551948</c:v>
                </c:pt>
                <c:pt idx="213388">
                  <c:v>494.367774307221</c:v>
                </c:pt>
                <c:pt idx="213389">
                  <c:v>494.37009106249502</c:v>
                </c:pt>
                <c:pt idx="213390">
                  <c:v>494.37240781776802</c:v>
                </c:pt>
                <c:pt idx="213391">
                  <c:v>494.37472457304199</c:v>
                </c:pt>
                <c:pt idx="213392">
                  <c:v>494.37704132831499</c:v>
                </c:pt>
                <c:pt idx="213393">
                  <c:v>494.37935808358901</c:v>
                </c:pt>
                <c:pt idx="213394">
                  <c:v>494.38167483886201</c:v>
                </c:pt>
                <c:pt idx="213395">
                  <c:v>494.38399159413598</c:v>
                </c:pt>
                <c:pt idx="213396">
                  <c:v>494.38630834940898</c:v>
                </c:pt>
                <c:pt idx="213397">
                  <c:v>494.388625104683</c:v>
                </c:pt>
                <c:pt idx="213398">
                  <c:v>494.390941859956</c:v>
                </c:pt>
                <c:pt idx="213399">
                  <c:v>494.39325861523002</c:v>
                </c:pt>
                <c:pt idx="213400">
                  <c:v>494.39557537050302</c:v>
                </c:pt>
                <c:pt idx="213401">
                  <c:v>494.39789212577699</c:v>
                </c:pt>
                <c:pt idx="213402">
                  <c:v>494.40020888104999</c:v>
                </c:pt>
                <c:pt idx="213403">
                  <c:v>494.40252563632401</c:v>
                </c:pt>
                <c:pt idx="213404">
                  <c:v>494.40484239159701</c:v>
                </c:pt>
                <c:pt idx="213405">
                  <c:v>494.40715914687098</c:v>
                </c:pt>
                <c:pt idx="213406">
                  <c:v>494.409475902145</c:v>
                </c:pt>
                <c:pt idx="213407">
                  <c:v>494.411792657418</c:v>
                </c:pt>
                <c:pt idx="213408">
                  <c:v>494.41410941269203</c:v>
                </c:pt>
                <c:pt idx="213409">
                  <c:v>494.41642616796503</c:v>
                </c:pt>
                <c:pt idx="213410">
                  <c:v>494.41874292323899</c:v>
                </c:pt>
                <c:pt idx="213411">
                  <c:v>494.42105967851199</c:v>
                </c:pt>
                <c:pt idx="213412">
                  <c:v>494.42337643378602</c:v>
                </c:pt>
                <c:pt idx="213413">
                  <c:v>494.42569318905902</c:v>
                </c:pt>
                <c:pt idx="213414">
                  <c:v>494.42800994433298</c:v>
                </c:pt>
                <c:pt idx="213415">
                  <c:v>494.43032669960598</c:v>
                </c:pt>
                <c:pt idx="213416">
                  <c:v>494.43264345488001</c:v>
                </c:pt>
                <c:pt idx="213417">
                  <c:v>494.43496021015301</c:v>
                </c:pt>
                <c:pt idx="213418">
                  <c:v>494.43727696542697</c:v>
                </c:pt>
                <c:pt idx="213419">
                  <c:v>494.43959372069997</c:v>
                </c:pt>
                <c:pt idx="213420">
                  <c:v>494.441910475974</c:v>
                </c:pt>
                <c:pt idx="213421">
                  <c:v>494.444227231247</c:v>
                </c:pt>
                <c:pt idx="213422">
                  <c:v>494.44654398652102</c:v>
                </c:pt>
                <c:pt idx="213423">
                  <c:v>494.44886074179402</c:v>
                </c:pt>
                <c:pt idx="213424">
                  <c:v>494.45117749706799</c:v>
                </c:pt>
                <c:pt idx="213425">
                  <c:v>494.45349425234099</c:v>
                </c:pt>
                <c:pt idx="213426">
                  <c:v>494.45581100761501</c:v>
                </c:pt>
                <c:pt idx="213427">
                  <c:v>494.45812776288801</c:v>
                </c:pt>
                <c:pt idx="213428">
                  <c:v>494.46044451816198</c:v>
                </c:pt>
                <c:pt idx="213429">
                  <c:v>494.46276127343498</c:v>
                </c:pt>
                <c:pt idx="213430">
                  <c:v>494.465078028709</c:v>
                </c:pt>
                <c:pt idx="213431">
                  <c:v>494.467394783982</c:v>
                </c:pt>
                <c:pt idx="213432">
                  <c:v>494.46971153925602</c:v>
                </c:pt>
                <c:pt idx="213433">
                  <c:v>494.47202829452903</c:v>
                </c:pt>
                <c:pt idx="213434">
                  <c:v>494.47434504980299</c:v>
                </c:pt>
                <c:pt idx="213435">
                  <c:v>494.47666180507599</c:v>
                </c:pt>
                <c:pt idx="213436">
                  <c:v>494.47897856035001</c:v>
                </c:pt>
                <c:pt idx="213437">
                  <c:v>494.48129531562302</c:v>
                </c:pt>
                <c:pt idx="213438">
                  <c:v>494.48361207089698</c:v>
                </c:pt>
                <c:pt idx="213439">
                  <c:v>494.48592882616998</c:v>
                </c:pt>
                <c:pt idx="213440">
                  <c:v>494.488245581444</c:v>
                </c:pt>
                <c:pt idx="213441">
                  <c:v>494.49056233671701</c:v>
                </c:pt>
                <c:pt idx="213442">
                  <c:v>494.49287909199097</c:v>
                </c:pt>
                <c:pt idx="213443">
                  <c:v>494.49519584726397</c:v>
                </c:pt>
                <c:pt idx="213444">
                  <c:v>494.497512602538</c:v>
                </c:pt>
                <c:pt idx="213445">
                  <c:v>494.499829357811</c:v>
                </c:pt>
                <c:pt idx="213446">
                  <c:v>494.50214611308502</c:v>
                </c:pt>
                <c:pt idx="213447">
                  <c:v>494.50446286835898</c:v>
                </c:pt>
                <c:pt idx="213448">
                  <c:v>494.50677962363199</c:v>
                </c:pt>
                <c:pt idx="213449">
                  <c:v>494.50909637890601</c:v>
                </c:pt>
                <c:pt idx="213450">
                  <c:v>494.51141313417901</c:v>
                </c:pt>
                <c:pt idx="213451">
                  <c:v>494.51372988945297</c:v>
                </c:pt>
                <c:pt idx="213452">
                  <c:v>494.51604664472598</c:v>
                </c:pt>
                <c:pt idx="213453">
                  <c:v>494.5183634</c:v>
                </c:pt>
                <c:pt idx="213454">
                  <c:v>494.520680155273</c:v>
                </c:pt>
                <c:pt idx="213455">
                  <c:v>494.52299691054702</c:v>
                </c:pt>
                <c:pt idx="213456">
                  <c:v>494.52531366582002</c:v>
                </c:pt>
                <c:pt idx="213457">
                  <c:v>494.52763042109399</c:v>
                </c:pt>
                <c:pt idx="213458">
                  <c:v>494.52994717636699</c:v>
                </c:pt>
                <c:pt idx="213459">
                  <c:v>494.53226393164101</c:v>
                </c:pt>
                <c:pt idx="213460">
                  <c:v>494.53458068691401</c:v>
                </c:pt>
                <c:pt idx="213461">
                  <c:v>494.53689744218798</c:v>
                </c:pt>
                <c:pt idx="213462">
                  <c:v>494.53921419746098</c:v>
                </c:pt>
                <c:pt idx="213463">
                  <c:v>494.541530952735</c:v>
                </c:pt>
                <c:pt idx="213464">
                  <c:v>494.543847708008</c:v>
                </c:pt>
                <c:pt idx="213465">
                  <c:v>494.54616446328203</c:v>
                </c:pt>
                <c:pt idx="213466">
                  <c:v>494.54848121855503</c:v>
                </c:pt>
                <c:pt idx="213467">
                  <c:v>494.55079797382899</c:v>
                </c:pt>
                <c:pt idx="213468">
                  <c:v>494.55311472910199</c:v>
                </c:pt>
                <c:pt idx="213469">
                  <c:v>494.55543148437602</c:v>
                </c:pt>
                <c:pt idx="213470">
                  <c:v>494.55774823964902</c:v>
                </c:pt>
                <c:pt idx="213471">
                  <c:v>494.56006499492298</c:v>
                </c:pt>
                <c:pt idx="213472">
                  <c:v>494.56238175019598</c:v>
                </c:pt>
                <c:pt idx="213473">
                  <c:v>494.56469850547001</c:v>
                </c:pt>
                <c:pt idx="213474">
                  <c:v>494.56701526074301</c:v>
                </c:pt>
                <c:pt idx="213475">
                  <c:v>494.56933201601697</c:v>
                </c:pt>
                <c:pt idx="213476">
                  <c:v>494.57164877128997</c:v>
                </c:pt>
                <c:pt idx="213477">
                  <c:v>494.573965526564</c:v>
                </c:pt>
                <c:pt idx="213478">
                  <c:v>494.576282281837</c:v>
                </c:pt>
                <c:pt idx="213479">
                  <c:v>494.57859903711102</c:v>
                </c:pt>
                <c:pt idx="213480">
                  <c:v>494.58091579238402</c:v>
                </c:pt>
                <c:pt idx="213481">
                  <c:v>494.58323254765799</c:v>
                </c:pt>
                <c:pt idx="213482">
                  <c:v>494.58554930293099</c:v>
                </c:pt>
                <c:pt idx="213483">
                  <c:v>494.58786605820501</c:v>
                </c:pt>
                <c:pt idx="213484">
                  <c:v>494.59018281347801</c:v>
                </c:pt>
                <c:pt idx="213485">
                  <c:v>494.59249956875198</c:v>
                </c:pt>
                <c:pt idx="213486">
                  <c:v>494.59481632402498</c:v>
                </c:pt>
                <c:pt idx="213487">
                  <c:v>494.597133079299</c:v>
                </c:pt>
                <c:pt idx="213488">
                  <c:v>494.599449834572</c:v>
                </c:pt>
                <c:pt idx="213489">
                  <c:v>494.60176658984602</c:v>
                </c:pt>
                <c:pt idx="213490">
                  <c:v>494.60408334511999</c:v>
                </c:pt>
                <c:pt idx="213491">
                  <c:v>494.60640010039299</c:v>
                </c:pt>
                <c:pt idx="213492">
                  <c:v>494.60871685566701</c:v>
                </c:pt>
                <c:pt idx="213493">
                  <c:v>494.61103361094001</c:v>
                </c:pt>
                <c:pt idx="213494">
                  <c:v>494.61335036621398</c:v>
                </c:pt>
                <c:pt idx="213495">
                  <c:v>494.61566712148698</c:v>
                </c:pt>
                <c:pt idx="213496">
                  <c:v>494.617983876761</c:v>
                </c:pt>
                <c:pt idx="213497">
                  <c:v>494.620300632034</c:v>
                </c:pt>
                <c:pt idx="213498">
                  <c:v>494.62261738730803</c:v>
                </c:pt>
                <c:pt idx="213499">
                  <c:v>494.62493414258103</c:v>
                </c:pt>
                <c:pt idx="213500">
                  <c:v>494.62725089785499</c:v>
                </c:pt>
                <c:pt idx="213501">
                  <c:v>494.62956765312799</c:v>
                </c:pt>
                <c:pt idx="213502">
                  <c:v>494.63188440840202</c:v>
                </c:pt>
                <c:pt idx="213503">
                  <c:v>494.63420116367502</c:v>
                </c:pt>
                <c:pt idx="213504">
                  <c:v>494.63651791894898</c:v>
                </c:pt>
                <c:pt idx="213505">
                  <c:v>494.63883467422198</c:v>
                </c:pt>
                <c:pt idx="213506">
                  <c:v>494.64115142949601</c:v>
                </c:pt>
                <c:pt idx="213507">
                  <c:v>494.64346818476901</c:v>
                </c:pt>
                <c:pt idx="213508">
                  <c:v>494.64578494004297</c:v>
                </c:pt>
                <c:pt idx="213509">
                  <c:v>494.64810169531597</c:v>
                </c:pt>
                <c:pt idx="213510">
                  <c:v>494.65041845059</c:v>
                </c:pt>
                <c:pt idx="213511">
                  <c:v>494.652735205863</c:v>
                </c:pt>
                <c:pt idx="213512">
                  <c:v>494.65505196113702</c:v>
                </c:pt>
                <c:pt idx="213513">
                  <c:v>494.65736871641002</c:v>
                </c:pt>
                <c:pt idx="213514">
                  <c:v>494.65968547168399</c:v>
                </c:pt>
                <c:pt idx="213515">
                  <c:v>494.66200222695699</c:v>
                </c:pt>
                <c:pt idx="213516">
                  <c:v>494.66431898223101</c:v>
                </c:pt>
                <c:pt idx="213517">
                  <c:v>494.66663573750401</c:v>
                </c:pt>
                <c:pt idx="213518">
                  <c:v>494.66895249277798</c:v>
                </c:pt>
                <c:pt idx="213519">
                  <c:v>494.67126924805098</c:v>
                </c:pt>
                <c:pt idx="213520">
                  <c:v>494.673586003325</c:v>
                </c:pt>
                <c:pt idx="213521">
                  <c:v>494.675902758598</c:v>
                </c:pt>
                <c:pt idx="213522">
                  <c:v>494.67821951387202</c:v>
                </c:pt>
                <c:pt idx="213523">
                  <c:v>494.68053626914502</c:v>
                </c:pt>
                <c:pt idx="213524">
                  <c:v>494.68285302441899</c:v>
                </c:pt>
                <c:pt idx="213525">
                  <c:v>494.68516977969199</c:v>
                </c:pt>
                <c:pt idx="213526">
                  <c:v>494.68748653496601</c:v>
                </c:pt>
                <c:pt idx="213527">
                  <c:v>494.68980329023901</c:v>
                </c:pt>
                <c:pt idx="213528">
                  <c:v>494.69212004551298</c:v>
                </c:pt>
                <c:pt idx="213529">
                  <c:v>494.69443680078598</c:v>
                </c:pt>
                <c:pt idx="213530">
                  <c:v>494.69675355606</c:v>
                </c:pt>
                <c:pt idx="213531">
                  <c:v>494.699070311333</c:v>
                </c:pt>
                <c:pt idx="213532">
                  <c:v>494.70138706660703</c:v>
                </c:pt>
                <c:pt idx="213533">
                  <c:v>494.70370382188099</c:v>
                </c:pt>
                <c:pt idx="213534">
                  <c:v>494.70602057715399</c:v>
                </c:pt>
                <c:pt idx="213535">
                  <c:v>494.70833733242802</c:v>
                </c:pt>
                <c:pt idx="213536">
                  <c:v>494.71065408770102</c:v>
                </c:pt>
                <c:pt idx="213537">
                  <c:v>494.71297084297498</c:v>
                </c:pt>
                <c:pt idx="213538">
                  <c:v>494.71528759824798</c:v>
                </c:pt>
                <c:pt idx="213539">
                  <c:v>494.71760435352201</c:v>
                </c:pt>
                <c:pt idx="213540">
                  <c:v>494.71992110879501</c:v>
                </c:pt>
                <c:pt idx="213541">
                  <c:v>494.72223786406897</c:v>
                </c:pt>
                <c:pt idx="213542">
                  <c:v>494.72455461934197</c:v>
                </c:pt>
                <c:pt idx="213543">
                  <c:v>494.726871374616</c:v>
                </c:pt>
                <c:pt idx="213544">
                  <c:v>494.729188129889</c:v>
                </c:pt>
                <c:pt idx="213545">
                  <c:v>494.73150488516302</c:v>
                </c:pt>
                <c:pt idx="213546">
                  <c:v>494.73382164043602</c:v>
                </c:pt>
                <c:pt idx="213547">
                  <c:v>494.73613839570999</c:v>
                </c:pt>
                <c:pt idx="213548">
                  <c:v>494.73845515098299</c:v>
                </c:pt>
                <c:pt idx="213549">
                  <c:v>494.74077190625701</c:v>
                </c:pt>
                <c:pt idx="213550">
                  <c:v>494.74308866153001</c:v>
                </c:pt>
                <c:pt idx="213551">
                  <c:v>494.74540541680398</c:v>
                </c:pt>
                <c:pt idx="213552">
                  <c:v>494.74772217207698</c:v>
                </c:pt>
                <c:pt idx="213553">
                  <c:v>494.750038927351</c:v>
                </c:pt>
                <c:pt idx="213554">
                  <c:v>494.752355682624</c:v>
                </c:pt>
                <c:pt idx="213555">
                  <c:v>494.75467243789802</c:v>
                </c:pt>
                <c:pt idx="213556">
                  <c:v>494.75698919317102</c:v>
                </c:pt>
                <c:pt idx="213557">
                  <c:v>494.75930594844499</c:v>
                </c:pt>
                <c:pt idx="213558">
                  <c:v>494.76162270371799</c:v>
                </c:pt>
                <c:pt idx="213559">
                  <c:v>494.76393945899201</c:v>
                </c:pt>
                <c:pt idx="213560">
                  <c:v>494.76625621426501</c:v>
                </c:pt>
                <c:pt idx="213561">
                  <c:v>494.76857296953898</c:v>
                </c:pt>
                <c:pt idx="213562">
                  <c:v>494.77088972481198</c:v>
                </c:pt>
                <c:pt idx="213563">
                  <c:v>494.773206480086</c:v>
                </c:pt>
                <c:pt idx="213564">
                  <c:v>494.775523235359</c:v>
                </c:pt>
                <c:pt idx="213565">
                  <c:v>494.77783999063303</c:v>
                </c:pt>
                <c:pt idx="213566">
                  <c:v>494.78015674590603</c:v>
                </c:pt>
                <c:pt idx="213567">
                  <c:v>494.78247350117999</c:v>
                </c:pt>
                <c:pt idx="213568">
                  <c:v>494.78479025645299</c:v>
                </c:pt>
                <c:pt idx="213569">
                  <c:v>494.78710701172702</c:v>
                </c:pt>
                <c:pt idx="213570">
                  <c:v>494.78942376700002</c:v>
                </c:pt>
                <c:pt idx="213571">
                  <c:v>494.79174052227398</c:v>
                </c:pt>
                <c:pt idx="213572">
                  <c:v>494.79405727754698</c:v>
                </c:pt>
                <c:pt idx="213573">
                  <c:v>494.79637403282101</c:v>
                </c:pt>
                <c:pt idx="213574">
                  <c:v>494.79869078809401</c:v>
                </c:pt>
                <c:pt idx="213575">
                  <c:v>494.80100754336797</c:v>
                </c:pt>
                <c:pt idx="213576">
                  <c:v>494.803324298642</c:v>
                </c:pt>
                <c:pt idx="213577">
                  <c:v>494.805641053915</c:v>
                </c:pt>
                <c:pt idx="213578">
                  <c:v>494.80795780918902</c:v>
                </c:pt>
                <c:pt idx="213579">
                  <c:v>494.81027456446202</c:v>
                </c:pt>
                <c:pt idx="213580">
                  <c:v>494.81259131973599</c:v>
                </c:pt>
                <c:pt idx="213581">
                  <c:v>494.81490807500899</c:v>
                </c:pt>
                <c:pt idx="213582">
                  <c:v>494.81722483028301</c:v>
                </c:pt>
                <c:pt idx="213583">
                  <c:v>494.81954158555601</c:v>
                </c:pt>
                <c:pt idx="213584">
                  <c:v>494.82185834082998</c:v>
                </c:pt>
                <c:pt idx="213585">
                  <c:v>494.82417509610298</c:v>
                </c:pt>
                <c:pt idx="213586">
                  <c:v>494.826491851377</c:v>
                </c:pt>
                <c:pt idx="213587">
                  <c:v>494.82880860665</c:v>
                </c:pt>
                <c:pt idx="213588">
                  <c:v>494.83112536192402</c:v>
                </c:pt>
                <c:pt idx="213589">
                  <c:v>494.83344211719702</c:v>
                </c:pt>
                <c:pt idx="213590">
                  <c:v>494.83575887247099</c:v>
                </c:pt>
                <c:pt idx="213591">
                  <c:v>494.83807562774399</c:v>
                </c:pt>
                <c:pt idx="213592">
                  <c:v>494.84039238301801</c:v>
                </c:pt>
                <c:pt idx="213593">
                  <c:v>494.84270913829101</c:v>
                </c:pt>
                <c:pt idx="213594">
                  <c:v>494.84502589356498</c:v>
                </c:pt>
                <c:pt idx="213595">
                  <c:v>494.84734264883798</c:v>
                </c:pt>
                <c:pt idx="213596">
                  <c:v>494.849659404112</c:v>
                </c:pt>
                <c:pt idx="213597">
                  <c:v>494.851976159385</c:v>
                </c:pt>
                <c:pt idx="213598">
                  <c:v>494.85429291465903</c:v>
                </c:pt>
                <c:pt idx="213599">
                  <c:v>494.85660966993203</c:v>
                </c:pt>
                <c:pt idx="213600">
                  <c:v>494.85892642520599</c:v>
                </c:pt>
                <c:pt idx="213601">
                  <c:v>494.86124318047899</c:v>
                </c:pt>
                <c:pt idx="213602">
                  <c:v>494.86355993575302</c:v>
                </c:pt>
                <c:pt idx="213603">
                  <c:v>494.86587669102602</c:v>
                </c:pt>
                <c:pt idx="213604">
                  <c:v>494.86819344629998</c:v>
                </c:pt>
                <c:pt idx="213605">
                  <c:v>494.87051020157298</c:v>
                </c:pt>
                <c:pt idx="213606">
                  <c:v>494.87282695684701</c:v>
                </c:pt>
                <c:pt idx="213607">
                  <c:v>494.87514371212001</c:v>
                </c:pt>
                <c:pt idx="213608">
                  <c:v>494.87746046739397</c:v>
                </c:pt>
                <c:pt idx="213609">
                  <c:v>494.87977722266697</c:v>
                </c:pt>
                <c:pt idx="213610">
                  <c:v>494.882093977941</c:v>
                </c:pt>
                <c:pt idx="213611">
                  <c:v>494.884410733214</c:v>
                </c:pt>
                <c:pt idx="213612">
                  <c:v>494.88672748848802</c:v>
                </c:pt>
                <c:pt idx="213613">
                  <c:v>494.88904424376102</c:v>
                </c:pt>
                <c:pt idx="213614">
                  <c:v>494.89136099903499</c:v>
                </c:pt>
                <c:pt idx="213615">
                  <c:v>494.89367775430799</c:v>
                </c:pt>
                <c:pt idx="213616">
                  <c:v>494.89599450958201</c:v>
                </c:pt>
                <c:pt idx="213617">
                  <c:v>494.89831126485501</c:v>
                </c:pt>
                <c:pt idx="213618">
                  <c:v>494.90062802012898</c:v>
                </c:pt>
                <c:pt idx="213619">
                  <c:v>494.902944775403</c:v>
                </c:pt>
                <c:pt idx="213620">
                  <c:v>494.905261530676</c:v>
                </c:pt>
                <c:pt idx="213621">
                  <c:v>494.90757828595002</c:v>
                </c:pt>
                <c:pt idx="213622">
                  <c:v>494.90989504122302</c:v>
                </c:pt>
                <c:pt idx="213623">
                  <c:v>494.91221179649699</c:v>
                </c:pt>
                <c:pt idx="213624">
                  <c:v>494.91452855176999</c:v>
                </c:pt>
                <c:pt idx="213625">
                  <c:v>494.91684530704401</c:v>
                </c:pt>
                <c:pt idx="213626">
                  <c:v>494.91916206231701</c:v>
                </c:pt>
                <c:pt idx="213627">
                  <c:v>494.92147881759098</c:v>
                </c:pt>
                <c:pt idx="213628">
                  <c:v>494.92379557286398</c:v>
                </c:pt>
                <c:pt idx="213629">
                  <c:v>494.926112328138</c:v>
                </c:pt>
                <c:pt idx="213630">
                  <c:v>494.928429083411</c:v>
                </c:pt>
                <c:pt idx="213631">
                  <c:v>494.93074583868503</c:v>
                </c:pt>
                <c:pt idx="213632">
                  <c:v>494.93306259395803</c:v>
                </c:pt>
                <c:pt idx="213633">
                  <c:v>494.93537934923199</c:v>
                </c:pt>
                <c:pt idx="213634">
                  <c:v>494.93769610450499</c:v>
                </c:pt>
                <c:pt idx="213635">
                  <c:v>494.94001285977902</c:v>
                </c:pt>
                <c:pt idx="213636">
                  <c:v>494.94232961505202</c:v>
                </c:pt>
                <c:pt idx="213637">
                  <c:v>494.94464637032598</c:v>
                </c:pt>
                <c:pt idx="213638">
                  <c:v>494.94696312559898</c:v>
                </c:pt>
                <c:pt idx="213639">
                  <c:v>494.94927988087301</c:v>
                </c:pt>
                <c:pt idx="213640">
                  <c:v>494.95159663614601</c:v>
                </c:pt>
                <c:pt idx="213641">
                  <c:v>494.95391339141997</c:v>
                </c:pt>
                <c:pt idx="213642">
                  <c:v>494.95623014669297</c:v>
                </c:pt>
                <c:pt idx="213643">
                  <c:v>494.958546901967</c:v>
                </c:pt>
                <c:pt idx="213644">
                  <c:v>494.96086365724</c:v>
                </c:pt>
                <c:pt idx="213645">
                  <c:v>494.96318041251402</c:v>
                </c:pt>
                <c:pt idx="213646">
                  <c:v>494.96549716778702</c:v>
                </c:pt>
                <c:pt idx="213647">
                  <c:v>494.96781392306099</c:v>
                </c:pt>
                <c:pt idx="213648">
                  <c:v>494.97013067833399</c:v>
                </c:pt>
                <c:pt idx="213649">
                  <c:v>494.97244743360801</c:v>
                </c:pt>
                <c:pt idx="213650">
                  <c:v>494.97476418888101</c:v>
                </c:pt>
                <c:pt idx="213651">
                  <c:v>494.97708094415498</c:v>
                </c:pt>
                <c:pt idx="213652">
                  <c:v>494.97939769942798</c:v>
                </c:pt>
                <c:pt idx="213653">
                  <c:v>494.981714454702</c:v>
                </c:pt>
                <c:pt idx="213654">
                  <c:v>494.984031209975</c:v>
                </c:pt>
                <c:pt idx="213655">
                  <c:v>494.98634796524902</c:v>
                </c:pt>
                <c:pt idx="213656">
                  <c:v>494.98866472052202</c:v>
                </c:pt>
                <c:pt idx="213657">
                  <c:v>494.99098147579599</c:v>
                </c:pt>
                <c:pt idx="213658">
                  <c:v>494.99329823106899</c:v>
                </c:pt>
                <c:pt idx="213659">
                  <c:v>494.99561498634301</c:v>
                </c:pt>
                <c:pt idx="213660">
                  <c:v>494.99793174161601</c:v>
                </c:pt>
                <c:pt idx="213661">
                  <c:v>495.00024849688998</c:v>
                </c:pt>
                <c:pt idx="213662">
                  <c:v>495.002565252164</c:v>
                </c:pt>
                <c:pt idx="213663">
                  <c:v>495.004882007437</c:v>
                </c:pt>
                <c:pt idx="213664">
                  <c:v>495.00719876271103</c:v>
                </c:pt>
                <c:pt idx="213665">
                  <c:v>495.00951551798403</c:v>
                </c:pt>
                <c:pt idx="213666">
                  <c:v>495.01183227325799</c:v>
                </c:pt>
                <c:pt idx="213667">
                  <c:v>495.01414902853099</c:v>
                </c:pt>
                <c:pt idx="213668">
                  <c:v>495.01646578380502</c:v>
                </c:pt>
                <c:pt idx="213669">
                  <c:v>495.01878253907802</c:v>
                </c:pt>
                <c:pt idx="213670">
                  <c:v>495.02109929435198</c:v>
                </c:pt>
                <c:pt idx="213671">
                  <c:v>495.02341604962498</c:v>
                </c:pt>
                <c:pt idx="213672">
                  <c:v>495.02573280489901</c:v>
                </c:pt>
                <c:pt idx="213673">
                  <c:v>495.02804956017201</c:v>
                </c:pt>
                <c:pt idx="213674">
                  <c:v>495.03036631544597</c:v>
                </c:pt>
                <c:pt idx="213675">
                  <c:v>495.03268307071897</c:v>
                </c:pt>
                <c:pt idx="213676">
                  <c:v>495.034999825993</c:v>
                </c:pt>
                <c:pt idx="213677">
                  <c:v>495.037316581266</c:v>
                </c:pt>
                <c:pt idx="213678">
                  <c:v>495.03963333654002</c:v>
                </c:pt>
                <c:pt idx="213679">
                  <c:v>495.04195009181302</c:v>
                </c:pt>
                <c:pt idx="213680">
                  <c:v>495.04426684708699</c:v>
                </c:pt>
                <c:pt idx="213681">
                  <c:v>495.04658360235999</c:v>
                </c:pt>
                <c:pt idx="213682">
                  <c:v>495.04890035763401</c:v>
                </c:pt>
                <c:pt idx="213683">
                  <c:v>495.05121711290701</c:v>
                </c:pt>
                <c:pt idx="213684">
                  <c:v>495.05353386818098</c:v>
                </c:pt>
                <c:pt idx="213685">
                  <c:v>495.05585062345398</c:v>
                </c:pt>
                <c:pt idx="213686">
                  <c:v>495.058167378728</c:v>
                </c:pt>
                <c:pt idx="213687">
                  <c:v>495.060484134001</c:v>
                </c:pt>
                <c:pt idx="213688">
                  <c:v>495.06280088927502</c:v>
                </c:pt>
                <c:pt idx="213689">
                  <c:v>495.06511764454802</c:v>
                </c:pt>
                <c:pt idx="213690">
                  <c:v>495.06743439982199</c:v>
                </c:pt>
                <c:pt idx="213691">
                  <c:v>495.06975115509499</c:v>
                </c:pt>
                <c:pt idx="213692">
                  <c:v>495.07206791036901</c:v>
                </c:pt>
                <c:pt idx="213693">
                  <c:v>495.07438466564201</c:v>
                </c:pt>
                <c:pt idx="213694">
                  <c:v>495.07670142091598</c:v>
                </c:pt>
                <c:pt idx="213695">
                  <c:v>495.07901817618898</c:v>
                </c:pt>
                <c:pt idx="213696">
                  <c:v>495.081334931463</c:v>
                </c:pt>
                <c:pt idx="213697">
                  <c:v>495.083651686736</c:v>
                </c:pt>
                <c:pt idx="213698">
                  <c:v>495.08596844201003</c:v>
                </c:pt>
                <c:pt idx="213699">
                  <c:v>495.08828519728303</c:v>
                </c:pt>
                <c:pt idx="213700">
                  <c:v>495.09060195255699</c:v>
                </c:pt>
                <c:pt idx="213701">
                  <c:v>495.09291870782999</c:v>
                </c:pt>
                <c:pt idx="213702">
                  <c:v>495.09523546310402</c:v>
                </c:pt>
                <c:pt idx="213703">
                  <c:v>495.09755221837798</c:v>
                </c:pt>
                <c:pt idx="213704">
                  <c:v>495.09986897365098</c:v>
                </c:pt>
                <c:pt idx="213705">
                  <c:v>495.10218572892501</c:v>
                </c:pt>
                <c:pt idx="213706">
                  <c:v>495.10450248419801</c:v>
                </c:pt>
                <c:pt idx="213707">
                  <c:v>495.10681923947197</c:v>
                </c:pt>
                <c:pt idx="213708">
                  <c:v>495.10913599474497</c:v>
                </c:pt>
                <c:pt idx="213709">
                  <c:v>495.111452750019</c:v>
                </c:pt>
                <c:pt idx="213710">
                  <c:v>495.113769505292</c:v>
                </c:pt>
                <c:pt idx="213711">
                  <c:v>495.11608626056602</c:v>
                </c:pt>
                <c:pt idx="213712">
                  <c:v>495.11840301583902</c:v>
                </c:pt>
                <c:pt idx="213713">
                  <c:v>495.12071977111299</c:v>
                </c:pt>
                <c:pt idx="213714">
                  <c:v>495.12303652638599</c:v>
                </c:pt>
                <c:pt idx="213715">
                  <c:v>495.12535328166001</c:v>
                </c:pt>
                <c:pt idx="213716">
                  <c:v>495.12767003693301</c:v>
                </c:pt>
                <c:pt idx="213717">
                  <c:v>495.12998679220698</c:v>
                </c:pt>
                <c:pt idx="213718">
                  <c:v>495.13230354747998</c:v>
                </c:pt>
                <c:pt idx="213719">
                  <c:v>495.134620302754</c:v>
                </c:pt>
                <c:pt idx="213720">
                  <c:v>495.136937058027</c:v>
                </c:pt>
                <c:pt idx="213721">
                  <c:v>495.13925381330102</c:v>
                </c:pt>
                <c:pt idx="213722">
                  <c:v>495.14157056857402</c:v>
                </c:pt>
                <c:pt idx="213723">
                  <c:v>495.14388732384799</c:v>
                </c:pt>
                <c:pt idx="213724">
                  <c:v>495.14620407912099</c:v>
                </c:pt>
                <c:pt idx="213725">
                  <c:v>495.14852083439501</c:v>
                </c:pt>
                <c:pt idx="213726">
                  <c:v>495.15083758966801</c:v>
                </c:pt>
                <c:pt idx="213727">
                  <c:v>495.15315434494198</c:v>
                </c:pt>
                <c:pt idx="213728">
                  <c:v>495.15547110021498</c:v>
                </c:pt>
                <c:pt idx="213729">
                  <c:v>495.157787855489</c:v>
                </c:pt>
                <c:pt idx="213730">
                  <c:v>495.160104610762</c:v>
                </c:pt>
                <c:pt idx="213731">
                  <c:v>495.16242136603603</c:v>
                </c:pt>
                <c:pt idx="213732">
                  <c:v>495.16473812130903</c:v>
                </c:pt>
                <c:pt idx="213733">
                  <c:v>495.16705487658299</c:v>
                </c:pt>
                <c:pt idx="213734">
                  <c:v>495.169371631856</c:v>
                </c:pt>
                <c:pt idx="213735">
                  <c:v>495.17168838713002</c:v>
                </c:pt>
                <c:pt idx="213736">
                  <c:v>495.17400514240302</c:v>
                </c:pt>
                <c:pt idx="213737">
                  <c:v>495.17632189767698</c:v>
                </c:pt>
                <c:pt idx="213738">
                  <c:v>495.17863865294999</c:v>
                </c:pt>
                <c:pt idx="213739">
                  <c:v>495.18095540822401</c:v>
                </c:pt>
                <c:pt idx="213740">
                  <c:v>495.18327216349701</c:v>
                </c:pt>
                <c:pt idx="213741">
                  <c:v>495.18558891877097</c:v>
                </c:pt>
                <c:pt idx="213742">
                  <c:v>495.18790567404398</c:v>
                </c:pt>
                <c:pt idx="213743">
                  <c:v>495.190222429318</c:v>
                </c:pt>
                <c:pt idx="213744">
                  <c:v>495.192539184591</c:v>
                </c:pt>
                <c:pt idx="213745">
                  <c:v>495.19485593986502</c:v>
                </c:pt>
                <c:pt idx="213746">
                  <c:v>495.19717269513899</c:v>
                </c:pt>
                <c:pt idx="213747">
                  <c:v>495.19948945041199</c:v>
                </c:pt>
                <c:pt idx="213748">
                  <c:v>495.20180620568601</c:v>
                </c:pt>
                <c:pt idx="213749">
                  <c:v>495.20412296095901</c:v>
                </c:pt>
                <c:pt idx="213750">
                  <c:v>495.20643971623298</c:v>
                </c:pt>
                <c:pt idx="213751">
                  <c:v>495.20875647150598</c:v>
                </c:pt>
                <c:pt idx="213752">
                  <c:v>495.21107322678</c:v>
                </c:pt>
                <c:pt idx="213753">
                  <c:v>495.213389982053</c:v>
                </c:pt>
                <c:pt idx="213754">
                  <c:v>495.21570673732703</c:v>
                </c:pt>
                <c:pt idx="213755">
                  <c:v>495.21802349260003</c:v>
                </c:pt>
                <c:pt idx="213756">
                  <c:v>495.22034024787399</c:v>
                </c:pt>
                <c:pt idx="213757">
                  <c:v>495.22265700314699</c:v>
                </c:pt>
                <c:pt idx="213758">
                  <c:v>495.22497375842102</c:v>
                </c:pt>
                <c:pt idx="213759">
                  <c:v>495.22729051369402</c:v>
                </c:pt>
                <c:pt idx="213760">
                  <c:v>495.22960726896798</c:v>
                </c:pt>
                <c:pt idx="213761">
                  <c:v>495.23192402424098</c:v>
                </c:pt>
                <c:pt idx="213762">
                  <c:v>495.23424077951501</c:v>
                </c:pt>
                <c:pt idx="213763">
                  <c:v>495.23655753478801</c:v>
                </c:pt>
                <c:pt idx="213764">
                  <c:v>495.23887429006197</c:v>
                </c:pt>
                <c:pt idx="213765">
                  <c:v>495.24119104533497</c:v>
                </c:pt>
                <c:pt idx="213766">
                  <c:v>495.243507800609</c:v>
                </c:pt>
                <c:pt idx="213767">
                  <c:v>495.245824555882</c:v>
                </c:pt>
                <c:pt idx="213768">
                  <c:v>495.24814131115602</c:v>
                </c:pt>
                <c:pt idx="213769">
                  <c:v>495.25045806642902</c:v>
                </c:pt>
                <c:pt idx="213770">
                  <c:v>495.25277482170299</c:v>
                </c:pt>
                <c:pt idx="213771">
                  <c:v>495.25509157697599</c:v>
                </c:pt>
                <c:pt idx="213772">
                  <c:v>495.25740833225001</c:v>
                </c:pt>
                <c:pt idx="213773">
                  <c:v>495.25972508752301</c:v>
                </c:pt>
                <c:pt idx="213774">
                  <c:v>495.26204184279698</c:v>
                </c:pt>
                <c:pt idx="213775">
                  <c:v>495.26435859806998</c:v>
                </c:pt>
                <c:pt idx="213776">
                  <c:v>495.266675353344</c:v>
                </c:pt>
                <c:pt idx="213777">
                  <c:v>495.268992108617</c:v>
                </c:pt>
                <c:pt idx="213778">
                  <c:v>495.27130886389102</c:v>
                </c:pt>
                <c:pt idx="213779">
                  <c:v>495.27362561916402</c:v>
                </c:pt>
                <c:pt idx="213780">
                  <c:v>495.27594237443799</c:v>
                </c:pt>
                <c:pt idx="213781">
                  <c:v>495.27825912971099</c:v>
                </c:pt>
                <c:pt idx="213782">
                  <c:v>495.28057588498501</c:v>
                </c:pt>
                <c:pt idx="213783">
                  <c:v>495.28289264025801</c:v>
                </c:pt>
                <c:pt idx="213784">
                  <c:v>495.28520939553198</c:v>
                </c:pt>
                <c:pt idx="213785">
                  <c:v>495.28752615080498</c:v>
                </c:pt>
                <c:pt idx="213786">
                  <c:v>495.289842906079</c:v>
                </c:pt>
                <c:pt idx="213787">
                  <c:v>495.292159661352</c:v>
                </c:pt>
                <c:pt idx="213788">
                  <c:v>495.29447641662603</c:v>
                </c:pt>
                <c:pt idx="213789">
                  <c:v>495.29679317189999</c:v>
                </c:pt>
                <c:pt idx="213790">
                  <c:v>495.29910992717299</c:v>
                </c:pt>
                <c:pt idx="213791">
                  <c:v>495.30142668244702</c:v>
                </c:pt>
                <c:pt idx="213792">
                  <c:v>495.30374343772002</c:v>
                </c:pt>
                <c:pt idx="213793">
                  <c:v>495.30606019299398</c:v>
                </c:pt>
                <c:pt idx="213794">
                  <c:v>495.30837694826698</c:v>
                </c:pt>
                <c:pt idx="213795">
                  <c:v>495.31069370354101</c:v>
                </c:pt>
                <c:pt idx="213796">
                  <c:v>495.31301045881401</c:v>
                </c:pt>
                <c:pt idx="213797">
                  <c:v>495.31532721408797</c:v>
                </c:pt>
                <c:pt idx="213798">
                  <c:v>495.31764396936097</c:v>
                </c:pt>
                <c:pt idx="213799">
                  <c:v>495.319960724635</c:v>
                </c:pt>
                <c:pt idx="213800">
                  <c:v>495.322277479908</c:v>
                </c:pt>
                <c:pt idx="213801">
                  <c:v>495.32459423518202</c:v>
                </c:pt>
                <c:pt idx="213802">
                  <c:v>495.32691099045502</c:v>
                </c:pt>
                <c:pt idx="213803">
                  <c:v>495.32922774572899</c:v>
                </c:pt>
                <c:pt idx="213804">
                  <c:v>495.33154450100199</c:v>
                </c:pt>
                <c:pt idx="213805">
                  <c:v>495.33386125627601</c:v>
                </c:pt>
                <c:pt idx="213806">
                  <c:v>495.33617801154901</c:v>
                </c:pt>
                <c:pt idx="213807">
                  <c:v>495.33849476682298</c:v>
                </c:pt>
                <c:pt idx="213808">
                  <c:v>495.34081152209598</c:v>
                </c:pt>
                <c:pt idx="213809">
                  <c:v>495.34312827737</c:v>
                </c:pt>
                <c:pt idx="213810">
                  <c:v>495.345445032643</c:v>
                </c:pt>
                <c:pt idx="213811">
                  <c:v>495.34776178791702</c:v>
                </c:pt>
                <c:pt idx="213812">
                  <c:v>495.35007854319002</c:v>
                </c:pt>
                <c:pt idx="213813">
                  <c:v>495.35239529846399</c:v>
                </c:pt>
                <c:pt idx="213814">
                  <c:v>495.35471205373699</c:v>
                </c:pt>
                <c:pt idx="213815">
                  <c:v>495.35702880901101</c:v>
                </c:pt>
                <c:pt idx="213816">
                  <c:v>495.35934556428401</c:v>
                </c:pt>
                <c:pt idx="213817">
                  <c:v>495.36166231955798</c:v>
                </c:pt>
                <c:pt idx="213818">
                  <c:v>495.36397907483098</c:v>
                </c:pt>
                <c:pt idx="213819">
                  <c:v>495.366295830105</c:v>
                </c:pt>
                <c:pt idx="213820">
                  <c:v>495.368612585378</c:v>
                </c:pt>
                <c:pt idx="213821">
                  <c:v>495.37092934065203</c:v>
                </c:pt>
                <c:pt idx="213822">
                  <c:v>495.37324609592503</c:v>
                </c:pt>
                <c:pt idx="213823">
                  <c:v>495.37556285119899</c:v>
                </c:pt>
                <c:pt idx="213824">
                  <c:v>495.37787960647199</c:v>
                </c:pt>
                <c:pt idx="213825">
                  <c:v>495.38019636174602</c:v>
                </c:pt>
                <c:pt idx="213826">
                  <c:v>495.38251311701902</c:v>
                </c:pt>
                <c:pt idx="213827">
                  <c:v>495.38482987229298</c:v>
                </c:pt>
                <c:pt idx="213828">
                  <c:v>495.38714662756598</c:v>
                </c:pt>
                <c:pt idx="213829">
                  <c:v>495.38946338284001</c:v>
                </c:pt>
                <c:pt idx="213830">
                  <c:v>495.39178013811301</c:v>
                </c:pt>
                <c:pt idx="213831">
                  <c:v>495.39409689338697</c:v>
                </c:pt>
                <c:pt idx="213832">
                  <c:v>495.396413648661</c:v>
                </c:pt>
                <c:pt idx="213833">
                  <c:v>495.398730403934</c:v>
                </c:pt>
                <c:pt idx="213834">
                  <c:v>495.40104715920802</c:v>
                </c:pt>
                <c:pt idx="213835">
                  <c:v>495.40336391448102</c:v>
                </c:pt>
                <c:pt idx="213836">
                  <c:v>495.40568066975499</c:v>
                </c:pt>
                <c:pt idx="213837">
                  <c:v>495.40799742502799</c:v>
                </c:pt>
                <c:pt idx="213838">
                  <c:v>495.41031418030201</c:v>
                </c:pt>
                <c:pt idx="213839">
                  <c:v>495.41263093557501</c:v>
                </c:pt>
                <c:pt idx="213840">
                  <c:v>495.41494769084898</c:v>
                </c:pt>
                <c:pt idx="213841">
                  <c:v>495.41726444612198</c:v>
                </c:pt>
                <c:pt idx="213842">
                  <c:v>495.419581201396</c:v>
                </c:pt>
                <c:pt idx="213843">
                  <c:v>495.421897956669</c:v>
                </c:pt>
                <c:pt idx="213844">
                  <c:v>495.42421471194302</c:v>
                </c:pt>
                <c:pt idx="213845">
                  <c:v>495.42653146721602</c:v>
                </c:pt>
                <c:pt idx="213846">
                  <c:v>495.42884822248999</c:v>
                </c:pt>
                <c:pt idx="213847">
                  <c:v>495.43116497776299</c:v>
                </c:pt>
                <c:pt idx="213848">
                  <c:v>495.43348173303701</c:v>
                </c:pt>
                <c:pt idx="213849">
                  <c:v>495.43579848831001</c:v>
                </c:pt>
                <c:pt idx="213850">
                  <c:v>495.43811524358398</c:v>
                </c:pt>
                <c:pt idx="213851">
                  <c:v>495.44043199885698</c:v>
                </c:pt>
                <c:pt idx="213852">
                  <c:v>495.442748754131</c:v>
                </c:pt>
                <c:pt idx="213853">
                  <c:v>495.445065509404</c:v>
                </c:pt>
                <c:pt idx="213854">
                  <c:v>495.44738226467803</c:v>
                </c:pt>
                <c:pt idx="213855">
                  <c:v>495.44969901995103</c:v>
                </c:pt>
                <c:pt idx="213856">
                  <c:v>495.45201577522499</c:v>
                </c:pt>
                <c:pt idx="213857">
                  <c:v>495.45433253049799</c:v>
                </c:pt>
                <c:pt idx="213858">
                  <c:v>495.45664928577202</c:v>
                </c:pt>
                <c:pt idx="213859">
                  <c:v>495.45896604104502</c:v>
                </c:pt>
                <c:pt idx="213860">
                  <c:v>495.46128279631898</c:v>
                </c:pt>
                <c:pt idx="213861">
                  <c:v>495.46359955159198</c:v>
                </c:pt>
                <c:pt idx="213862">
                  <c:v>495.46591630686601</c:v>
                </c:pt>
                <c:pt idx="213863">
                  <c:v>495.46823306213901</c:v>
                </c:pt>
                <c:pt idx="213864">
                  <c:v>495.47054981741297</c:v>
                </c:pt>
                <c:pt idx="213865">
                  <c:v>495.47286657268597</c:v>
                </c:pt>
                <c:pt idx="213866">
                  <c:v>495.47518332796</c:v>
                </c:pt>
                <c:pt idx="213867">
                  <c:v>495.477500083233</c:v>
                </c:pt>
                <c:pt idx="213868">
                  <c:v>495.47981683850702</c:v>
                </c:pt>
                <c:pt idx="213869">
                  <c:v>495.48213359378002</c:v>
                </c:pt>
                <c:pt idx="213870">
                  <c:v>495.48445034905399</c:v>
                </c:pt>
                <c:pt idx="213871">
                  <c:v>495.48676710432699</c:v>
                </c:pt>
                <c:pt idx="213872">
                  <c:v>495.48908385960101</c:v>
                </c:pt>
                <c:pt idx="213873">
                  <c:v>495.49140061487401</c:v>
                </c:pt>
                <c:pt idx="213874">
                  <c:v>495.49371737014798</c:v>
                </c:pt>
                <c:pt idx="213875">
                  <c:v>495.496034125422</c:v>
                </c:pt>
                <c:pt idx="213876">
                  <c:v>495.498350880695</c:v>
                </c:pt>
                <c:pt idx="213877">
                  <c:v>495.50066763596902</c:v>
                </c:pt>
                <c:pt idx="213878">
                  <c:v>495.50298439124202</c:v>
                </c:pt>
                <c:pt idx="213879">
                  <c:v>495.50530114651599</c:v>
                </c:pt>
                <c:pt idx="213880">
                  <c:v>495.50761790178899</c:v>
                </c:pt>
                <c:pt idx="213881">
                  <c:v>495.50993465706301</c:v>
                </c:pt>
                <c:pt idx="213882">
                  <c:v>495.51225141233601</c:v>
                </c:pt>
                <c:pt idx="213883">
                  <c:v>495.51456816760998</c:v>
                </c:pt>
                <c:pt idx="213884">
                  <c:v>495.51688492288298</c:v>
                </c:pt>
                <c:pt idx="213885">
                  <c:v>495.519201678157</c:v>
                </c:pt>
                <c:pt idx="213886">
                  <c:v>495.52151843343</c:v>
                </c:pt>
                <c:pt idx="213887">
                  <c:v>495.52383518870403</c:v>
                </c:pt>
                <c:pt idx="213888">
                  <c:v>495.52615194397703</c:v>
                </c:pt>
                <c:pt idx="213889">
                  <c:v>495.52846869925099</c:v>
                </c:pt>
                <c:pt idx="213890">
                  <c:v>495.53078545452399</c:v>
                </c:pt>
                <c:pt idx="213891">
                  <c:v>495.53310220979802</c:v>
                </c:pt>
                <c:pt idx="213892">
                  <c:v>495.53541896507102</c:v>
                </c:pt>
                <c:pt idx="213893">
                  <c:v>495.53773572034498</c:v>
                </c:pt>
                <c:pt idx="213894">
                  <c:v>495.54005247561798</c:v>
                </c:pt>
                <c:pt idx="213895">
                  <c:v>495.54236923089201</c:v>
                </c:pt>
                <c:pt idx="213896">
                  <c:v>495.54468598616501</c:v>
                </c:pt>
                <c:pt idx="213897">
                  <c:v>495.54700274143897</c:v>
                </c:pt>
                <c:pt idx="213898">
                  <c:v>495.54931949671197</c:v>
                </c:pt>
                <c:pt idx="213899">
                  <c:v>495.551636251986</c:v>
                </c:pt>
                <c:pt idx="213900">
                  <c:v>495.553953007259</c:v>
                </c:pt>
                <c:pt idx="213901">
                  <c:v>495.55626976253302</c:v>
                </c:pt>
                <c:pt idx="213902">
                  <c:v>495.55858651780602</c:v>
                </c:pt>
                <c:pt idx="213903">
                  <c:v>495.56090327307999</c:v>
                </c:pt>
                <c:pt idx="213904">
                  <c:v>495.56322002835299</c:v>
                </c:pt>
                <c:pt idx="213905">
                  <c:v>495.56553678362701</c:v>
                </c:pt>
                <c:pt idx="213906">
                  <c:v>495.56785353890001</c:v>
                </c:pt>
                <c:pt idx="213907">
                  <c:v>495.57017029417398</c:v>
                </c:pt>
                <c:pt idx="213908">
                  <c:v>495.57248704944698</c:v>
                </c:pt>
                <c:pt idx="213909">
                  <c:v>495.574803804721</c:v>
                </c:pt>
                <c:pt idx="213910">
                  <c:v>495.577120559994</c:v>
                </c:pt>
                <c:pt idx="213911">
                  <c:v>495.57943731526802</c:v>
                </c:pt>
                <c:pt idx="213912">
                  <c:v>495.58175407054102</c:v>
                </c:pt>
                <c:pt idx="213913">
                  <c:v>495.58407082581499</c:v>
                </c:pt>
                <c:pt idx="213914">
                  <c:v>495.58638758108799</c:v>
                </c:pt>
                <c:pt idx="213915">
                  <c:v>495.58870433636201</c:v>
                </c:pt>
                <c:pt idx="213916">
                  <c:v>495.59102109163501</c:v>
                </c:pt>
                <c:pt idx="213917">
                  <c:v>495.59333784690898</c:v>
                </c:pt>
                <c:pt idx="213918">
                  <c:v>495.595654602183</c:v>
                </c:pt>
                <c:pt idx="213919">
                  <c:v>495.597971357456</c:v>
                </c:pt>
                <c:pt idx="213920">
                  <c:v>495.60028811273003</c:v>
                </c:pt>
                <c:pt idx="213921">
                  <c:v>495.60260486800303</c:v>
                </c:pt>
                <c:pt idx="213922">
                  <c:v>495.60492162327699</c:v>
                </c:pt>
                <c:pt idx="213923">
                  <c:v>495.60723837854999</c:v>
                </c:pt>
                <c:pt idx="213924">
                  <c:v>495.60955513382402</c:v>
                </c:pt>
                <c:pt idx="213925">
                  <c:v>495.61187188909702</c:v>
                </c:pt>
                <c:pt idx="213926">
                  <c:v>495.61418864437098</c:v>
                </c:pt>
                <c:pt idx="213927">
                  <c:v>495.61650539964398</c:v>
                </c:pt>
                <c:pt idx="213928">
                  <c:v>495.61882215491801</c:v>
                </c:pt>
                <c:pt idx="213929">
                  <c:v>495.62113891019101</c:v>
                </c:pt>
                <c:pt idx="213930">
                  <c:v>495.62345566546497</c:v>
                </c:pt>
                <c:pt idx="213931">
                  <c:v>495.62577242073797</c:v>
                </c:pt>
                <c:pt idx="213932">
                  <c:v>495.628089176012</c:v>
                </c:pt>
                <c:pt idx="213933">
                  <c:v>495.630405931285</c:v>
                </c:pt>
                <c:pt idx="213934">
                  <c:v>495.63272268655902</c:v>
                </c:pt>
                <c:pt idx="213935">
                  <c:v>495.63503944183202</c:v>
                </c:pt>
                <c:pt idx="213936">
                  <c:v>495.63735619710599</c:v>
                </c:pt>
                <c:pt idx="213937">
                  <c:v>495.63967295237899</c:v>
                </c:pt>
                <c:pt idx="213938">
                  <c:v>495.64198970765301</c:v>
                </c:pt>
                <c:pt idx="213939">
                  <c:v>495.64430646292601</c:v>
                </c:pt>
                <c:pt idx="213940">
                  <c:v>495.64662321819998</c:v>
                </c:pt>
                <c:pt idx="213941">
                  <c:v>495.64893997347298</c:v>
                </c:pt>
                <c:pt idx="213942">
                  <c:v>495.651256728747</c:v>
                </c:pt>
                <c:pt idx="213943">
                  <c:v>495.65357348402</c:v>
                </c:pt>
                <c:pt idx="213944">
                  <c:v>495.65589023929402</c:v>
                </c:pt>
                <c:pt idx="213945">
                  <c:v>495.65820699456702</c:v>
                </c:pt>
                <c:pt idx="213946">
                  <c:v>495.66052374984099</c:v>
                </c:pt>
                <c:pt idx="213947">
                  <c:v>495.66284050511399</c:v>
                </c:pt>
                <c:pt idx="213948">
                  <c:v>495.66515726038801</c:v>
                </c:pt>
                <c:pt idx="213949">
                  <c:v>495.66747401566101</c:v>
                </c:pt>
                <c:pt idx="213950">
                  <c:v>495.66979077093498</c:v>
                </c:pt>
                <c:pt idx="213951">
                  <c:v>495.67210752620798</c:v>
                </c:pt>
                <c:pt idx="213952">
                  <c:v>495.674424281482</c:v>
                </c:pt>
                <c:pt idx="213953">
                  <c:v>495.676741036755</c:v>
                </c:pt>
                <c:pt idx="213954">
                  <c:v>495.67905779202903</c:v>
                </c:pt>
                <c:pt idx="213955">
                  <c:v>495.68137454730203</c:v>
                </c:pt>
                <c:pt idx="213956">
                  <c:v>495.68369130257599</c:v>
                </c:pt>
                <c:pt idx="213957">
                  <c:v>495.68600805784899</c:v>
                </c:pt>
                <c:pt idx="213958">
                  <c:v>495.68832481312302</c:v>
                </c:pt>
                <c:pt idx="213959">
                  <c:v>495.69064156839698</c:v>
                </c:pt>
                <c:pt idx="213960">
                  <c:v>495.69295832366998</c:v>
                </c:pt>
                <c:pt idx="213961">
                  <c:v>495.69527507894401</c:v>
                </c:pt>
                <c:pt idx="213962">
                  <c:v>495.69759183421701</c:v>
                </c:pt>
                <c:pt idx="213963">
                  <c:v>495.69990858949097</c:v>
                </c:pt>
                <c:pt idx="213964">
                  <c:v>495.70222534476397</c:v>
                </c:pt>
                <c:pt idx="213965">
                  <c:v>495.704542100038</c:v>
                </c:pt>
                <c:pt idx="213966">
                  <c:v>495.706858855311</c:v>
                </c:pt>
                <c:pt idx="213967">
                  <c:v>495.70917561058502</c:v>
                </c:pt>
                <c:pt idx="213968">
                  <c:v>495.71149236585802</c:v>
                </c:pt>
                <c:pt idx="213969">
                  <c:v>495.71380912113199</c:v>
                </c:pt>
                <c:pt idx="213970">
                  <c:v>495.71612587640499</c:v>
                </c:pt>
                <c:pt idx="213971">
                  <c:v>495.71844263167901</c:v>
                </c:pt>
                <c:pt idx="213972">
                  <c:v>495.72075938695201</c:v>
                </c:pt>
                <c:pt idx="213973">
                  <c:v>495.72307614222598</c:v>
                </c:pt>
                <c:pt idx="213974">
                  <c:v>495.72539289749898</c:v>
                </c:pt>
                <c:pt idx="213975">
                  <c:v>495.727709652773</c:v>
                </c:pt>
                <c:pt idx="213976">
                  <c:v>495.730026408046</c:v>
                </c:pt>
                <c:pt idx="213977">
                  <c:v>495.73234316332002</c:v>
                </c:pt>
                <c:pt idx="213978">
                  <c:v>495.73465991859302</c:v>
                </c:pt>
                <c:pt idx="213979">
                  <c:v>495.73697667386699</c:v>
                </c:pt>
                <c:pt idx="213980">
                  <c:v>495.73929342913999</c:v>
                </c:pt>
                <c:pt idx="213981">
                  <c:v>495.74161018441401</c:v>
                </c:pt>
                <c:pt idx="213982">
                  <c:v>495.74392693968701</c:v>
                </c:pt>
                <c:pt idx="213983">
                  <c:v>495.74624369496098</c:v>
                </c:pt>
                <c:pt idx="213984">
                  <c:v>495.74856045023398</c:v>
                </c:pt>
                <c:pt idx="213985">
                  <c:v>495.750877205508</c:v>
                </c:pt>
                <c:pt idx="213986">
                  <c:v>495.753193960781</c:v>
                </c:pt>
                <c:pt idx="213987">
                  <c:v>495.75551071605503</c:v>
                </c:pt>
                <c:pt idx="213988">
                  <c:v>495.75782747132803</c:v>
                </c:pt>
                <c:pt idx="213989">
                  <c:v>495.76014422660199</c:v>
                </c:pt>
                <c:pt idx="213990">
                  <c:v>495.76246098187499</c:v>
                </c:pt>
                <c:pt idx="213991">
                  <c:v>495.76477773714902</c:v>
                </c:pt>
                <c:pt idx="213992">
                  <c:v>495.76709449242202</c:v>
                </c:pt>
                <c:pt idx="213993">
                  <c:v>495.76941124769598</c:v>
                </c:pt>
                <c:pt idx="213994">
                  <c:v>495.77172800296898</c:v>
                </c:pt>
                <c:pt idx="213995">
                  <c:v>495.77404475824301</c:v>
                </c:pt>
                <c:pt idx="213996">
                  <c:v>495.77636151351601</c:v>
                </c:pt>
                <c:pt idx="213997">
                  <c:v>495.77867826878997</c:v>
                </c:pt>
                <c:pt idx="213998">
                  <c:v>495.78099502406297</c:v>
                </c:pt>
                <c:pt idx="213999">
                  <c:v>495.783311779337</c:v>
                </c:pt>
                <c:pt idx="214000">
                  <c:v>495.78562853461</c:v>
                </c:pt>
                <c:pt idx="214001">
                  <c:v>495.78794528988402</c:v>
                </c:pt>
                <c:pt idx="214002">
                  <c:v>495.79026204515799</c:v>
                </c:pt>
                <c:pt idx="214003">
                  <c:v>495.79257880043099</c:v>
                </c:pt>
                <c:pt idx="214004">
                  <c:v>495.79489555570501</c:v>
                </c:pt>
                <c:pt idx="214005">
                  <c:v>495.79721231097801</c:v>
                </c:pt>
                <c:pt idx="214006">
                  <c:v>495.79952906625198</c:v>
                </c:pt>
                <c:pt idx="214007">
                  <c:v>495.80184582152498</c:v>
                </c:pt>
                <c:pt idx="214008">
                  <c:v>495.804162576799</c:v>
                </c:pt>
                <c:pt idx="214009">
                  <c:v>495.806479332072</c:v>
                </c:pt>
                <c:pt idx="214010">
                  <c:v>495.80879608734602</c:v>
                </c:pt>
                <c:pt idx="214011">
                  <c:v>495.81111284261902</c:v>
                </c:pt>
                <c:pt idx="214012">
                  <c:v>495.81342959789299</c:v>
                </c:pt>
                <c:pt idx="214013">
                  <c:v>495.81574635316599</c:v>
                </c:pt>
                <c:pt idx="214014">
                  <c:v>495.81806310844001</c:v>
                </c:pt>
                <c:pt idx="214015">
                  <c:v>495.82037986371301</c:v>
                </c:pt>
                <c:pt idx="214016">
                  <c:v>495.82269661898698</c:v>
                </c:pt>
                <c:pt idx="214017">
                  <c:v>495.82501337425998</c:v>
                </c:pt>
                <c:pt idx="214018">
                  <c:v>495.827330129534</c:v>
                </c:pt>
                <c:pt idx="214019">
                  <c:v>495.829646884807</c:v>
                </c:pt>
                <c:pt idx="214020">
                  <c:v>495.83196364008103</c:v>
                </c:pt>
                <c:pt idx="214021">
                  <c:v>495.83428039535403</c:v>
                </c:pt>
                <c:pt idx="214022">
                  <c:v>495.83659715062799</c:v>
                </c:pt>
                <c:pt idx="214023">
                  <c:v>495.83891390590099</c:v>
                </c:pt>
                <c:pt idx="214024">
                  <c:v>495.84123066117502</c:v>
                </c:pt>
                <c:pt idx="214025">
                  <c:v>495.84354741644802</c:v>
                </c:pt>
                <c:pt idx="214026">
                  <c:v>495.84586417172198</c:v>
                </c:pt>
                <c:pt idx="214027">
                  <c:v>495.84818092699498</c:v>
                </c:pt>
                <c:pt idx="214028">
                  <c:v>495.85049768226901</c:v>
                </c:pt>
                <c:pt idx="214029">
                  <c:v>495.85281443754201</c:v>
                </c:pt>
                <c:pt idx="214030">
                  <c:v>495.85513119281597</c:v>
                </c:pt>
                <c:pt idx="214031">
                  <c:v>495.85744794808897</c:v>
                </c:pt>
                <c:pt idx="214032">
                  <c:v>495.859764703363</c:v>
                </c:pt>
                <c:pt idx="214033">
                  <c:v>495.862081458636</c:v>
                </c:pt>
                <c:pt idx="214034">
                  <c:v>495.86439821391002</c:v>
                </c:pt>
                <c:pt idx="214035">
                  <c:v>495.86671496918302</c:v>
                </c:pt>
                <c:pt idx="214036">
                  <c:v>495.86903172445699</c:v>
                </c:pt>
                <c:pt idx="214037">
                  <c:v>495.87134847972999</c:v>
                </c:pt>
                <c:pt idx="214038">
                  <c:v>495.87366523500401</c:v>
                </c:pt>
                <c:pt idx="214039">
                  <c:v>495.87598199027701</c:v>
                </c:pt>
                <c:pt idx="214040">
                  <c:v>495.87829874555098</c:v>
                </c:pt>
                <c:pt idx="214041">
                  <c:v>495.88061550082398</c:v>
                </c:pt>
                <c:pt idx="214042">
                  <c:v>495.882932256098</c:v>
                </c:pt>
                <c:pt idx="214043">
                  <c:v>495.885249011371</c:v>
                </c:pt>
                <c:pt idx="214044">
                  <c:v>495.88756576664503</c:v>
                </c:pt>
                <c:pt idx="214045">
                  <c:v>495.88988252191899</c:v>
                </c:pt>
                <c:pt idx="214046">
                  <c:v>495.89219927719199</c:v>
                </c:pt>
                <c:pt idx="214047">
                  <c:v>495.89451603246602</c:v>
                </c:pt>
                <c:pt idx="214048">
                  <c:v>495.89683278773902</c:v>
                </c:pt>
                <c:pt idx="214049">
                  <c:v>495.89914954301298</c:v>
                </c:pt>
                <c:pt idx="214050">
                  <c:v>495.90146629828598</c:v>
                </c:pt>
                <c:pt idx="214051">
                  <c:v>495.90378305356001</c:v>
                </c:pt>
                <c:pt idx="214052">
                  <c:v>495.90609980883301</c:v>
                </c:pt>
                <c:pt idx="214053">
                  <c:v>495.90841656410697</c:v>
                </c:pt>
                <c:pt idx="214054">
                  <c:v>495.91073331937997</c:v>
                </c:pt>
                <c:pt idx="214055">
                  <c:v>495.913050074654</c:v>
                </c:pt>
                <c:pt idx="214056">
                  <c:v>495.915366829927</c:v>
                </c:pt>
                <c:pt idx="214057">
                  <c:v>495.91768358520102</c:v>
                </c:pt>
                <c:pt idx="214058">
                  <c:v>495.92000034047402</c:v>
                </c:pt>
                <c:pt idx="214059">
                  <c:v>495.92231709574799</c:v>
                </c:pt>
                <c:pt idx="214060">
                  <c:v>495.92463385102099</c:v>
                </c:pt>
                <c:pt idx="214061">
                  <c:v>495.92695060629501</c:v>
                </c:pt>
                <c:pt idx="214062">
                  <c:v>495.92926736156801</c:v>
                </c:pt>
                <c:pt idx="214063">
                  <c:v>495.93158411684198</c:v>
                </c:pt>
                <c:pt idx="214064">
                  <c:v>495.93390087211498</c:v>
                </c:pt>
                <c:pt idx="214065">
                  <c:v>495.936217627389</c:v>
                </c:pt>
                <c:pt idx="214066">
                  <c:v>495.938534382662</c:v>
                </c:pt>
                <c:pt idx="214067">
                  <c:v>495.94085113793602</c:v>
                </c:pt>
                <c:pt idx="214068">
                  <c:v>495.94316789320902</c:v>
                </c:pt>
                <c:pt idx="214069">
                  <c:v>495.94548464848299</c:v>
                </c:pt>
                <c:pt idx="214070">
                  <c:v>495.94780140375599</c:v>
                </c:pt>
                <c:pt idx="214071">
                  <c:v>495.95011815903001</c:v>
                </c:pt>
                <c:pt idx="214072">
                  <c:v>495.95243491430301</c:v>
                </c:pt>
                <c:pt idx="214073">
                  <c:v>495.95475166957698</c:v>
                </c:pt>
                <c:pt idx="214074">
                  <c:v>495.95706842484998</c:v>
                </c:pt>
                <c:pt idx="214075">
                  <c:v>495.959385180124</c:v>
                </c:pt>
                <c:pt idx="214076">
                  <c:v>495.961701935397</c:v>
                </c:pt>
                <c:pt idx="214077">
                  <c:v>495.96401869067103</c:v>
                </c:pt>
                <c:pt idx="214078">
                  <c:v>495.96633544594403</c:v>
                </c:pt>
                <c:pt idx="214079">
                  <c:v>495.96865220121799</c:v>
                </c:pt>
                <c:pt idx="214080">
                  <c:v>495.97096895649099</c:v>
                </c:pt>
                <c:pt idx="214081">
                  <c:v>495.97328571176502</c:v>
                </c:pt>
                <c:pt idx="214082">
                  <c:v>495.97560246703802</c:v>
                </c:pt>
                <c:pt idx="214083">
                  <c:v>495.97791922231198</c:v>
                </c:pt>
                <c:pt idx="214084">
                  <c:v>495.98023597758498</c:v>
                </c:pt>
                <c:pt idx="214085">
                  <c:v>495.98255273285901</c:v>
                </c:pt>
                <c:pt idx="214086">
                  <c:v>495.98486948813201</c:v>
                </c:pt>
                <c:pt idx="214087">
                  <c:v>495.98718624340597</c:v>
                </c:pt>
                <c:pt idx="214088">
                  <c:v>495.98950299868</c:v>
                </c:pt>
                <c:pt idx="214089">
                  <c:v>495.991819753953</c:v>
                </c:pt>
                <c:pt idx="214090">
                  <c:v>495.99413650922702</c:v>
                </c:pt>
                <c:pt idx="214091">
                  <c:v>495.99645326450002</c:v>
                </c:pt>
                <c:pt idx="214092">
                  <c:v>495.99877001977399</c:v>
                </c:pt>
                <c:pt idx="214093">
                  <c:v>496.00108677504699</c:v>
                </c:pt>
                <c:pt idx="214094">
                  <c:v>496.00340353032101</c:v>
                </c:pt>
                <c:pt idx="214095">
                  <c:v>496.00572028559401</c:v>
                </c:pt>
                <c:pt idx="214096">
                  <c:v>496.00803704086798</c:v>
                </c:pt>
                <c:pt idx="214097">
                  <c:v>496.01035379614098</c:v>
                </c:pt>
                <c:pt idx="214098">
                  <c:v>496.012670551415</c:v>
                </c:pt>
                <c:pt idx="214099">
                  <c:v>496.014987306688</c:v>
                </c:pt>
                <c:pt idx="214100">
                  <c:v>496.01730406196202</c:v>
                </c:pt>
                <c:pt idx="214101">
                  <c:v>496.01962081723502</c:v>
                </c:pt>
                <c:pt idx="214102">
                  <c:v>496.02193757250899</c:v>
                </c:pt>
                <c:pt idx="214103">
                  <c:v>496.02425432778199</c:v>
                </c:pt>
                <c:pt idx="214104">
                  <c:v>496.02657108305601</c:v>
                </c:pt>
                <c:pt idx="214105">
                  <c:v>496.02888783832901</c:v>
                </c:pt>
                <c:pt idx="214106">
                  <c:v>496.03120459360298</c:v>
                </c:pt>
                <c:pt idx="214107">
                  <c:v>496.03352134887598</c:v>
                </c:pt>
                <c:pt idx="214108">
                  <c:v>496.03583810415</c:v>
                </c:pt>
                <c:pt idx="214109">
                  <c:v>496.038154859423</c:v>
                </c:pt>
                <c:pt idx="214110">
                  <c:v>496.04047161469703</c:v>
                </c:pt>
                <c:pt idx="214111">
                  <c:v>496.04278836997003</c:v>
                </c:pt>
                <c:pt idx="214112">
                  <c:v>496.04510512524399</c:v>
                </c:pt>
                <c:pt idx="214113">
                  <c:v>496.04742188051699</c:v>
                </c:pt>
                <c:pt idx="214114">
                  <c:v>496.04973863579102</c:v>
                </c:pt>
                <c:pt idx="214115">
                  <c:v>496.05205539106402</c:v>
                </c:pt>
                <c:pt idx="214116">
                  <c:v>496.05437214633798</c:v>
                </c:pt>
                <c:pt idx="214117">
                  <c:v>496.05668890161098</c:v>
                </c:pt>
                <c:pt idx="214118">
                  <c:v>496.05900565688501</c:v>
                </c:pt>
                <c:pt idx="214119">
                  <c:v>496.06132241215801</c:v>
                </c:pt>
                <c:pt idx="214120">
                  <c:v>496.06363916743197</c:v>
                </c:pt>
                <c:pt idx="214121">
                  <c:v>496.06595592270497</c:v>
                </c:pt>
                <c:pt idx="214122">
                  <c:v>496.068272677979</c:v>
                </c:pt>
                <c:pt idx="214123">
                  <c:v>496.070589433252</c:v>
                </c:pt>
                <c:pt idx="214124">
                  <c:v>496.07290618852602</c:v>
                </c:pt>
                <c:pt idx="214125">
                  <c:v>496.07522294379902</c:v>
                </c:pt>
                <c:pt idx="214126">
                  <c:v>496.07753969907299</c:v>
                </c:pt>
                <c:pt idx="214127">
                  <c:v>496.07985645434599</c:v>
                </c:pt>
                <c:pt idx="214128">
                  <c:v>496.08217320962001</c:v>
                </c:pt>
                <c:pt idx="214129">
                  <c:v>496.08448996489301</c:v>
                </c:pt>
                <c:pt idx="214130">
                  <c:v>496.08680672016698</c:v>
                </c:pt>
                <c:pt idx="214131">
                  <c:v>496.089123475441</c:v>
                </c:pt>
                <c:pt idx="214132">
                  <c:v>496.091440230714</c:v>
                </c:pt>
                <c:pt idx="214133">
                  <c:v>496.09375698598802</c:v>
                </c:pt>
                <c:pt idx="214134">
                  <c:v>496.09607374126102</c:v>
                </c:pt>
                <c:pt idx="214135">
                  <c:v>496.09839049653499</c:v>
                </c:pt>
                <c:pt idx="214136">
                  <c:v>496.10070725180799</c:v>
                </c:pt>
                <c:pt idx="214137">
                  <c:v>496.10302400708201</c:v>
                </c:pt>
                <c:pt idx="214138">
                  <c:v>496.10534076235501</c:v>
                </c:pt>
                <c:pt idx="214139">
                  <c:v>496.10765751762898</c:v>
                </c:pt>
                <c:pt idx="214140">
                  <c:v>496.10997427290198</c:v>
                </c:pt>
                <c:pt idx="214141">
                  <c:v>496.112291028176</c:v>
                </c:pt>
                <c:pt idx="214142">
                  <c:v>496.114607783449</c:v>
                </c:pt>
                <c:pt idx="214143">
                  <c:v>496.11692453872303</c:v>
                </c:pt>
                <c:pt idx="214144">
                  <c:v>496.11924129399603</c:v>
                </c:pt>
                <c:pt idx="214145">
                  <c:v>496.12155804926999</c:v>
                </c:pt>
                <c:pt idx="214146">
                  <c:v>496.12387480454299</c:v>
                </c:pt>
                <c:pt idx="214147">
                  <c:v>496.12619155981702</c:v>
                </c:pt>
                <c:pt idx="214148">
                  <c:v>496.12850831509002</c:v>
                </c:pt>
                <c:pt idx="214149">
                  <c:v>496.13082507036398</c:v>
                </c:pt>
                <c:pt idx="214150">
                  <c:v>496.13314182563698</c:v>
                </c:pt>
                <c:pt idx="214151">
                  <c:v>496.13545858091101</c:v>
                </c:pt>
                <c:pt idx="214152">
                  <c:v>496.13777533618401</c:v>
                </c:pt>
                <c:pt idx="214153">
                  <c:v>496.14009209145797</c:v>
                </c:pt>
                <c:pt idx="214154">
                  <c:v>496.14240884673097</c:v>
                </c:pt>
                <c:pt idx="214155">
                  <c:v>496.144725602005</c:v>
                </c:pt>
                <c:pt idx="214156">
                  <c:v>496.147042357278</c:v>
                </c:pt>
                <c:pt idx="214157">
                  <c:v>496.14935911255202</c:v>
                </c:pt>
                <c:pt idx="214158">
                  <c:v>496.15167586782502</c:v>
                </c:pt>
                <c:pt idx="214159">
                  <c:v>496.15399262309899</c:v>
                </c:pt>
                <c:pt idx="214160">
                  <c:v>496.15630937837199</c:v>
                </c:pt>
                <c:pt idx="214161">
                  <c:v>496.15862613364601</c:v>
                </c:pt>
                <c:pt idx="214162">
                  <c:v>496.16094288891901</c:v>
                </c:pt>
                <c:pt idx="214163">
                  <c:v>496.16325964419298</c:v>
                </c:pt>
                <c:pt idx="214164">
                  <c:v>496.16557639946598</c:v>
                </c:pt>
                <c:pt idx="214165">
                  <c:v>496.16789315474</c:v>
                </c:pt>
                <c:pt idx="214166">
                  <c:v>496.170209910013</c:v>
                </c:pt>
                <c:pt idx="214167">
                  <c:v>496.17252666528702</c:v>
                </c:pt>
                <c:pt idx="214168">
                  <c:v>496.17484342056002</c:v>
                </c:pt>
                <c:pt idx="214169">
                  <c:v>496.17716017583399</c:v>
                </c:pt>
                <c:pt idx="214170">
                  <c:v>496.17947693110699</c:v>
                </c:pt>
                <c:pt idx="214171">
                  <c:v>496.18179368638101</c:v>
                </c:pt>
                <c:pt idx="214172">
                  <c:v>496.18411044165401</c:v>
                </c:pt>
                <c:pt idx="214173">
                  <c:v>496.18642719692798</c:v>
                </c:pt>
                <c:pt idx="214174">
                  <c:v>496.188743952202</c:v>
                </c:pt>
                <c:pt idx="214175">
                  <c:v>496.191060707475</c:v>
                </c:pt>
                <c:pt idx="214176">
                  <c:v>496.19337746274903</c:v>
                </c:pt>
                <c:pt idx="214177">
                  <c:v>496.19569421802203</c:v>
                </c:pt>
                <c:pt idx="214178">
                  <c:v>496.19801097329599</c:v>
                </c:pt>
                <c:pt idx="214179">
                  <c:v>496.20032772856899</c:v>
                </c:pt>
                <c:pt idx="214180">
                  <c:v>496.20264448384302</c:v>
                </c:pt>
                <c:pt idx="214181">
                  <c:v>496.20496123911602</c:v>
                </c:pt>
                <c:pt idx="214182">
                  <c:v>496.20727799438998</c:v>
                </c:pt>
                <c:pt idx="214183">
                  <c:v>496.20959474966298</c:v>
                </c:pt>
                <c:pt idx="214184">
                  <c:v>496.21191150493701</c:v>
                </c:pt>
                <c:pt idx="214185">
                  <c:v>496.21422826021001</c:v>
                </c:pt>
                <c:pt idx="214186">
                  <c:v>496.21654501548397</c:v>
                </c:pt>
                <c:pt idx="214187">
                  <c:v>496.21886177075697</c:v>
                </c:pt>
                <c:pt idx="214188">
                  <c:v>496.221178526031</c:v>
                </c:pt>
                <c:pt idx="214189">
                  <c:v>496.223495281304</c:v>
                </c:pt>
                <c:pt idx="214190">
                  <c:v>496.22581203657802</c:v>
                </c:pt>
                <c:pt idx="214191">
                  <c:v>496.22812879185102</c:v>
                </c:pt>
                <c:pt idx="214192">
                  <c:v>496.23044554712499</c:v>
                </c:pt>
                <c:pt idx="214193">
                  <c:v>496.23276230239799</c:v>
                </c:pt>
                <c:pt idx="214194">
                  <c:v>496.23507905767201</c:v>
                </c:pt>
                <c:pt idx="214195">
                  <c:v>496.23739581294501</c:v>
                </c:pt>
                <c:pt idx="214196">
                  <c:v>496.23971256821898</c:v>
                </c:pt>
                <c:pt idx="214197">
                  <c:v>496.24202932349198</c:v>
                </c:pt>
                <c:pt idx="214198">
                  <c:v>496.244346078766</c:v>
                </c:pt>
                <c:pt idx="214199">
                  <c:v>496.246662834039</c:v>
                </c:pt>
                <c:pt idx="214200">
                  <c:v>496.24897958931302</c:v>
                </c:pt>
                <c:pt idx="214201">
                  <c:v>496.25129634458602</c:v>
                </c:pt>
                <c:pt idx="214202">
                  <c:v>496.25361309985999</c:v>
                </c:pt>
                <c:pt idx="214203">
                  <c:v>496.25592985513299</c:v>
                </c:pt>
                <c:pt idx="214204">
                  <c:v>496.25824661040701</c:v>
                </c:pt>
                <c:pt idx="214205">
                  <c:v>496.26056336568001</c:v>
                </c:pt>
                <c:pt idx="214206">
                  <c:v>496.26288012095398</c:v>
                </c:pt>
                <c:pt idx="214207">
                  <c:v>496.26519687622698</c:v>
                </c:pt>
                <c:pt idx="214208">
                  <c:v>496.267513631501</c:v>
                </c:pt>
                <c:pt idx="214209">
                  <c:v>496.269830386774</c:v>
                </c:pt>
                <c:pt idx="214210">
                  <c:v>496.27214714204803</c:v>
                </c:pt>
                <c:pt idx="214211">
                  <c:v>496.27446389732103</c:v>
                </c:pt>
                <c:pt idx="214212">
                  <c:v>496.27678065259499</c:v>
                </c:pt>
                <c:pt idx="214213">
                  <c:v>496.27909740786799</c:v>
                </c:pt>
                <c:pt idx="214214">
                  <c:v>496.28141416314202</c:v>
                </c:pt>
                <c:pt idx="214215">
                  <c:v>496.28373091841598</c:v>
                </c:pt>
                <c:pt idx="214216">
                  <c:v>496.28604767368898</c:v>
                </c:pt>
                <c:pt idx="214217">
                  <c:v>496.28836442896301</c:v>
                </c:pt>
                <c:pt idx="214218">
                  <c:v>496.29068118423601</c:v>
                </c:pt>
                <c:pt idx="214219">
                  <c:v>496.29299793950997</c:v>
                </c:pt>
                <c:pt idx="214220">
                  <c:v>496.29531469478297</c:v>
                </c:pt>
                <c:pt idx="214221">
                  <c:v>496.297631450057</c:v>
                </c:pt>
                <c:pt idx="214222">
                  <c:v>496.29994820533</c:v>
                </c:pt>
                <c:pt idx="214223">
                  <c:v>496.30226496060402</c:v>
                </c:pt>
                <c:pt idx="214224">
                  <c:v>496.30458171587702</c:v>
                </c:pt>
                <c:pt idx="214225">
                  <c:v>496.30689847115099</c:v>
                </c:pt>
                <c:pt idx="214226">
                  <c:v>496.30921522642399</c:v>
                </c:pt>
                <c:pt idx="214227">
                  <c:v>496.31153198169801</c:v>
                </c:pt>
                <c:pt idx="214228">
                  <c:v>496.31384873697101</c:v>
                </c:pt>
                <c:pt idx="214229">
                  <c:v>496.31616549224498</c:v>
                </c:pt>
                <c:pt idx="214230">
                  <c:v>496.31848224751798</c:v>
                </c:pt>
                <c:pt idx="214231">
                  <c:v>496.320799002792</c:v>
                </c:pt>
                <c:pt idx="214232">
                  <c:v>496.323115758065</c:v>
                </c:pt>
                <c:pt idx="214233">
                  <c:v>496.32543251333902</c:v>
                </c:pt>
                <c:pt idx="214234">
                  <c:v>496.32774926861202</c:v>
                </c:pt>
                <c:pt idx="214235">
                  <c:v>496.33006602388599</c:v>
                </c:pt>
                <c:pt idx="214236">
                  <c:v>496.33238277915899</c:v>
                </c:pt>
                <c:pt idx="214237">
                  <c:v>496.33469953443301</c:v>
                </c:pt>
                <c:pt idx="214238">
                  <c:v>496.33701628970601</c:v>
                </c:pt>
                <c:pt idx="214239">
                  <c:v>496.33933304497998</c:v>
                </c:pt>
                <c:pt idx="214240">
                  <c:v>496.34164980025298</c:v>
                </c:pt>
                <c:pt idx="214241">
                  <c:v>496.343966555527</c:v>
                </c:pt>
                <c:pt idx="214242">
                  <c:v>496.3462833108</c:v>
                </c:pt>
                <c:pt idx="214243">
                  <c:v>496.34860006607403</c:v>
                </c:pt>
                <c:pt idx="214244">
                  <c:v>496.35091682134703</c:v>
                </c:pt>
                <c:pt idx="214245">
                  <c:v>496.35323357662099</c:v>
                </c:pt>
                <c:pt idx="214246">
                  <c:v>496.35555033189399</c:v>
                </c:pt>
                <c:pt idx="214247">
                  <c:v>496.35786708716802</c:v>
                </c:pt>
                <c:pt idx="214248">
                  <c:v>496.36018384244102</c:v>
                </c:pt>
                <c:pt idx="214249">
                  <c:v>496.36250059771498</c:v>
                </c:pt>
                <c:pt idx="214250">
                  <c:v>496.36481735298798</c:v>
                </c:pt>
                <c:pt idx="214251">
                  <c:v>496.36713410826201</c:v>
                </c:pt>
                <c:pt idx="214252">
                  <c:v>496.36945086353501</c:v>
                </c:pt>
                <c:pt idx="214253">
                  <c:v>496.37176761880897</c:v>
                </c:pt>
                <c:pt idx="214254">
                  <c:v>496.37408437408197</c:v>
                </c:pt>
                <c:pt idx="214255">
                  <c:v>496.376401129356</c:v>
                </c:pt>
                <c:pt idx="214256">
                  <c:v>496.378717884629</c:v>
                </c:pt>
                <c:pt idx="214257">
                  <c:v>496.38103463990302</c:v>
                </c:pt>
                <c:pt idx="214258">
                  <c:v>496.38335139517699</c:v>
                </c:pt>
                <c:pt idx="214259">
                  <c:v>496.38566815044999</c:v>
                </c:pt>
                <c:pt idx="214260">
                  <c:v>496.38798490572401</c:v>
                </c:pt>
                <c:pt idx="214261">
                  <c:v>496.39030166099701</c:v>
                </c:pt>
                <c:pt idx="214262">
                  <c:v>496.39261841627098</c:v>
                </c:pt>
                <c:pt idx="214263">
                  <c:v>496.39493517154398</c:v>
                </c:pt>
                <c:pt idx="214264">
                  <c:v>496.397251926818</c:v>
                </c:pt>
                <c:pt idx="214265">
                  <c:v>496.399568682091</c:v>
                </c:pt>
                <c:pt idx="214266">
                  <c:v>496.40188543736502</c:v>
                </c:pt>
                <c:pt idx="214267">
                  <c:v>496.40420219263802</c:v>
                </c:pt>
                <c:pt idx="214268">
                  <c:v>496.40651894791199</c:v>
                </c:pt>
                <c:pt idx="214269">
                  <c:v>496.40883570318499</c:v>
                </c:pt>
                <c:pt idx="214270">
                  <c:v>496.41115245845901</c:v>
                </c:pt>
                <c:pt idx="214271">
                  <c:v>496.41346921373201</c:v>
                </c:pt>
                <c:pt idx="214272">
                  <c:v>496.41578596900598</c:v>
                </c:pt>
                <c:pt idx="214273">
                  <c:v>496.41810272427898</c:v>
                </c:pt>
                <c:pt idx="214274">
                  <c:v>496.420419479553</c:v>
                </c:pt>
                <c:pt idx="214275">
                  <c:v>496.422736234826</c:v>
                </c:pt>
                <c:pt idx="214276">
                  <c:v>496.42505299010003</c:v>
                </c:pt>
                <c:pt idx="214277">
                  <c:v>496.42736974537303</c:v>
                </c:pt>
                <c:pt idx="214278">
                  <c:v>496.42968650064699</c:v>
                </c:pt>
                <c:pt idx="214279">
                  <c:v>496.43200325591999</c:v>
                </c:pt>
                <c:pt idx="214280">
                  <c:v>496.43432001119402</c:v>
                </c:pt>
                <c:pt idx="214281">
                  <c:v>496.43663676646702</c:v>
                </c:pt>
                <c:pt idx="214282">
                  <c:v>496.43895352174098</c:v>
                </c:pt>
                <c:pt idx="214283">
                  <c:v>496.44127027701398</c:v>
                </c:pt>
                <c:pt idx="214284">
                  <c:v>496.44358703228801</c:v>
                </c:pt>
                <c:pt idx="214285">
                  <c:v>496.44590378756101</c:v>
                </c:pt>
                <c:pt idx="214286">
                  <c:v>496.44822054283497</c:v>
                </c:pt>
                <c:pt idx="214287">
                  <c:v>496.45053729810797</c:v>
                </c:pt>
                <c:pt idx="214288">
                  <c:v>496.452854053382</c:v>
                </c:pt>
                <c:pt idx="214289">
                  <c:v>496.455170808655</c:v>
                </c:pt>
                <c:pt idx="214290">
                  <c:v>496.45748756392902</c:v>
                </c:pt>
                <c:pt idx="214291">
                  <c:v>496.45980431920202</c:v>
                </c:pt>
                <c:pt idx="214292">
                  <c:v>496.46212107447599</c:v>
                </c:pt>
                <c:pt idx="214293">
                  <c:v>496.46443782974899</c:v>
                </c:pt>
                <c:pt idx="214294">
                  <c:v>496.46675458502301</c:v>
                </c:pt>
                <c:pt idx="214295">
                  <c:v>496.46907134029601</c:v>
                </c:pt>
                <c:pt idx="214296">
                  <c:v>496.47138809556998</c:v>
                </c:pt>
                <c:pt idx="214297">
                  <c:v>496.47370485084298</c:v>
                </c:pt>
                <c:pt idx="214298">
                  <c:v>496.476021606117</c:v>
                </c:pt>
                <c:pt idx="214299">
                  <c:v>496.47833836139</c:v>
                </c:pt>
                <c:pt idx="214300">
                  <c:v>496.48065511666402</c:v>
                </c:pt>
                <c:pt idx="214301">
                  <c:v>496.48297187193799</c:v>
                </c:pt>
                <c:pt idx="214302">
                  <c:v>496.48528862721099</c:v>
                </c:pt>
                <c:pt idx="214303">
                  <c:v>496.48760538248501</c:v>
                </c:pt>
                <c:pt idx="214304">
                  <c:v>496.48992213775801</c:v>
                </c:pt>
                <c:pt idx="214305">
                  <c:v>496.49223889303198</c:v>
                </c:pt>
                <c:pt idx="214306">
                  <c:v>496.49455564830498</c:v>
                </c:pt>
                <c:pt idx="214307">
                  <c:v>496.496872403579</c:v>
                </c:pt>
                <c:pt idx="214308">
                  <c:v>496.499189158852</c:v>
                </c:pt>
                <c:pt idx="214309">
                  <c:v>496.50150591412603</c:v>
                </c:pt>
                <c:pt idx="214310">
                  <c:v>496.50382266939903</c:v>
                </c:pt>
                <c:pt idx="214311">
                  <c:v>496.50613942467299</c:v>
                </c:pt>
                <c:pt idx="214312">
                  <c:v>496.50845617994599</c:v>
                </c:pt>
                <c:pt idx="214313">
                  <c:v>496.51077293522002</c:v>
                </c:pt>
                <c:pt idx="214314">
                  <c:v>496.51308969049302</c:v>
                </c:pt>
                <c:pt idx="214315">
                  <c:v>496.51540644576698</c:v>
                </c:pt>
                <c:pt idx="214316">
                  <c:v>496.51772320103998</c:v>
                </c:pt>
                <c:pt idx="214317">
                  <c:v>496.52003995631401</c:v>
                </c:pt>
                <c:pt idx="214318">
                  <c:v>496.52235671158701</c:v>
                </c:pt>
                <c:pt idx="214319">
                  <c:v>496.52467346686097</c:v>
                </c:pt>
                <c:pt idx="214320">
                  <c:v>496.52699022213397</c:v>
                </c:pt>
                <c:pt idx="214321">
                  <c:v>496.529306977408</c:v>
                </c:pt>
                <c:pt idx="214322">
                  <c:v>496.531623732681</c:v>
                </c:pt>
                <c:pt idx="214323">
                  <c:v>496.53394048795502</c:v>
                </c:pt>
                <c:pt idx="214324">
                  <c:v>496.53625724322802</c:v>
                </c:pt>
                <c:pt idx="214325">
                  <c:v>496.53857399850199</c:v>
                </c:pt>
                <c:pt idx="214326">
                  <c:v>496.54089075377499</c:v>
                </c:pt>
                <c:pt idx="214327">
                  <c:v>496.54320750904901</c:v>
                </c:pt>
                <c:pt idx="214328">
                  <c:v>496.54552426432201</c:v>
                </c:pt>
                <c:pt idx="214329">
                  <c:v>496.54784101959598</c:v>
                </c:pt>
                <c:pt idx="214330">
                  <c:v>496.55015777486898</c:v>
                </c:pt>
                <c:pt idx="214331">
                  <c:v>496.552474530143</c:v>
                </c:pt>
                <c:pt idx="214332">
                  <c:v>496.554791285416</c:v>
                </c:pt>
                <c:pt idx="214333">
                  <c:v>496.55710804069003</c:v>
                </c:pt>
                <c:pt idx="214334">
                  <c:v>496.55942479596303</c:v>
                </c:pt>
                <c:pt idx="214335">
                  <c:v>496.56174155123699</c:v>
                </c:pt>
                <c:pt idx="214336">
                  <c:v>496.56405830650999</c:v>
                </c:pt>
                <c:pt idx="214337">
                  <c:v>496.56637506178402</c:v>
                </c:pt>
                <c:pt idx="214338">
                  <c:v>496.56869181705702</c:v>
                </c:pt>
                <c:pt idx="214339">
                  <c:v>496.57100857233098</c:v>
                </c:pt>
                <c:pt idx="214340">
                  <c:v>496.57332532760398</c:v>
                </c:pt>
                <c:pt idx="214341">
                  <c:v>496.57564208287801</c:v>
                </c:pt>
                <c:pt idx="214342">
                  <c:v>496.57795883815101</c:v>
                </c:pt>
                <c:pt idx="214343">
                  <c:v>496.58027559342497</c:v>
                </c:pt>
                <c:pt idx="214344">
                  <c:v>496.582592348699</c:v>
                </c:pt>
                <c:pt idx="214345">
                  <c:v>496.584909103972</c:v>
                </c:pt>
                <c:pt idx="214346">
                  <c:v>496.58722585924602</c:v>
                </c:pt>
                <c:pt idx="214347">
                  <c:v>496.58954261451902</c:v>
                </c:pt>
                <c:pt idx="214348">
                  <c:v>496.59185936979299</c:v>
                </c:pt>
                <c:pt idx="214349">
                  <c:v>496.59417612506599</c:v>
                </c:pt>
                <c:pt idx="214350">
                  <c:v>496.59649288034001</c:v>
                </c:pt>
                <c:pt idx="214351">
                  <c:v>496.59880963561301</c:v>
                </c:pt>
                <c:pt idx="214352">
                  <c:v>496.60112639088698</c:v>
                </c:pt>
                <c:pt idx="214353">
                  <c:v>496.60344314615998</c:v>
                </c:pt>
                <c:pt idx="214354">
                  <c:v>496.605759901434</c:v>
                </c:pt>
                <c:pt idx="214355">
                  <c:v>496.608076656707</c:v>
                </c:pt>
                <c:pt idx="214356">
                  <c:v>496.61039341198102</c:v>
                </c:pt>
                <c:pt idx="214357">
                  <c:v>496.61271016725402</c:v>
                </c:pt>
                <c:pt idx="214358">
                  <c:v>496.61502692252799</c:v>
                </c:pt>
                <c:pt idx="214359">
                  <c:v>496.61734367780099</c:v>
                </c:pt>
                <c:pt idx="214360">
                  <c:v>496.61966043307501</c:v>
                </c:pt>
                <c:pt idx="214361">
                  <c:v>496.62197718834801</c:v>
                </c:pt>
                <c:pt idx="214362">
                  <c:v>496.62429394362198</c:v>
                </c:pt>
                <c:pt idx="214363">
                  <c:v>496.62661069889498</c:v>
                </c:pt>
                <c:pt idx="214364">
                  <c:v>496.628927454169</c:v>
                </c:pt>
                <c:pt idx="214365">
                  <c:v>496.631244209442</c:v>
                </c:pt>
                <c:pt idx="214366">
                  <c:v>496.63356096471603</c:v>
                </c:pt>
                <c:pt idx="214367">
                  <c:v>496.63587771998903</c:v>
                </c:pt>
                <c:pt idx="214368">
                  <c:v>496.63819447526299</c:v>
                </c:pt>
                <c:pt idx="214369">
                  <c:v>496.64051123053599</c:v>
                </c:pt>
                <c:pt idx="214370">
                  <c:v>496.64282798581002</c:v>
                </c:pt>
                <c:pt idx="214371">
                  <c:v>496.64514474108302</c:v>
                </c:pt>
                <c:pt idx="214372">
                  <c:v>496.64746149635698</c:v>
                </c:pt>
                <c:pt idx="214373">
                  <c:v>496.64977825162998</c:v>
                </c:pt>
                <c:pt idx="214374">
                  <c:v>496.65209500690401</c:v>
                </c:pt>
                <c:pt idx="214375">
                  <c:v>496.65441176217701</c:v>
                </c:pt>
                <c:pt idx="214376">
                  <c:v>496.65672851745097</c:v>
                </c:pt>
                <c:pt idx="214377">
                  <c:v>496.65904527272397</c:v>
                </c:pt>
                <c:pt idx="214378">
                  <c:v>496.661362027998</c:v>
                </c:pt>
                <c:pt idx="214379">
                  <c:v>496.663678783271</c:v>
                </c:pt>
                <c:pt idx="214380">
                  <c:v>496.66599553854502</c:v>
                </c:pt>
                <c:pt idx="214381">
                  <c:v>496.66831229381802</c:v>
                </c:pt>
                <c:pt idx="214382">
                  <c:v>496.67062904909199</c:v>
                </c:pt>
                <c:pt idx="214383">
                  <c:v>496.67294580436499</c:v>
                </c:pt>
                <c:pt idx="214384">
                  <c:v>496.67526255963901</c:v>
                </c:pt>
                <c:pt idx="214385">
                  <c:v>496.67757931491201</c:v>
                </c:pt>
                <c:pt idx="214386">
                  <c:v>496.67989607018598</c:v>
                </c:pt>
                <c:pt idx="214387">
                  <c:v>496.68221282546</c:v>
                </c:pt>
                <c:pt idx="214388">
                  <c:v>496.684529580733</c:v>
                </c:pt>
                <c:pt idx="214389">
                  <c:v>496.68684633600702</c:v>
                </c:pt>
                <c:pt idx="214390">
                  <c:v>496.68916309128002</c:v>
                </c:pt>
                <c:pt idx="214391">
                  <c:v>496.69147984655399</c:v>
                </c:pt>
                <c:pt idx="214392">
                  <c:v>496.69379660182699</c:v>
                </c:pt>
                <c:pt idx="214393">
                  <c:v>496.69611335710101</c:v>
                </c:pt>
                <c:pt idx="214394">
                  <c:v>496.69843011237401</c:v>
                </c:pt>
                <c:pt idx="214395">
                  <c:v>496.70074686764798</c:v>
                </c:pt>
                <c:pt idx="214396">
                  <c:v>496.70306362292098</c:v>
                </c:pt>
                <c:pt idx="214397">
                  <c:v>496.705380378195</c:v>
                </c:pt>
                <c:pt idx="214398">
                  <c:v>496.707697133468</c:v>
                </c:pt>
                <c:pt idx="214399">
                  <c:v>496.71001388874203</c:v>
                </c:pt>
                <c:pt idx="214400">
                  <c:v>496.71233064401503</c:v>
                </c:pt>
                <c:pt idx="214401">
                  <c:v>496.71464739928899</c:v>
                </c:pt>
                <c:pt idx="214402">
                  <c:v>496.71696415456199</c:v>
                </c:pt>
                <c:pt idx="214403">
                  <c:v>496.71928090983602</c:v>
                </c:pt>
                <c:pt idx="214404">
                  <c:v>496.72159766510902</c:v>
                </c:pt>
                <c:pt idx="214405">
                  <c:v>496.72391442038298</c:v>
                </c:pt>
                <c:pt idx="214406">
                  <c:v>496.72623117565598</c:v>
                </c:pt>
                <c:pt idx="214407">
                  <c:v>496.72854793093001</c:v>
                </c:pt>
                <c:pt idx="214408">
                  <c:v>496.73086468620301</c:v>
                </c:pt>
                <c:pt idx="214409">
                  <c:v>496.73318144147697</c:v>
                </c:pt>
                <c:pt idx="214410">
                  <c:v>496.73549819674997</c:v>
                </c:pt>
                <c:pt idx="214411">
                  <c:v>496.737814952024</c:v>
                </c:pt>
                <c:pt idx="214412">
                  <c:v>496.740131707297</c:v>
                </c:pt>
                <c:pt idx="214413">
                  <c:v>496.74244846257102</c:v>
                </c:pt>
                <c:pt idx="214414">
                  <c:v>496.74476521784402</c:v>
                </c:pt>
                <c:pt idx="214415">
                  <c:v>496.74708197311799</c:v>
                </c:pt>
                <c:pt idx="214416">
                  <c:v>496.74939872839099</c:v>
                </c:pt>
                <c:pt idx="214417">
                  <c:v>496.75171548366501</c:v>
                </c:pt>
                <c:pt idx="214418">
                  <c:v>496.75403223893801</c:v>
                </c:pt>
                <c:pt idx="214419">
                  <c:v>496.75634899421198</c:v>
                </c:pt>
                <c:pt idx="214420">
                  <c:v>496.75866574948498</c:v>
                </c:pt>
                <c:pt idx="214421">
                  <c:v>496.760982504759</c:v>
                </c:pt>
                <c:pt idx="214422">
                  <c:v>496.763299260032</c:v>
                </c:pt>
                <c:pt idx="214423">
                  <c:v>496.76561601530602</c:v>
                </c:pt>
                <c:pt idx="214424">
                  <c:v>496.76793277057902</c:v>
                </c:pt>
                <c:pt idx="214425">
                  <c:v>496.77024952585299</c:v>
                </c:pt>
                <c:pt idx="214426">
                  <c:v>496.77256628112599</c:v>
                </c:pt>
                <c:pt idx="214427">
                  <c:v>496.77488303640001</c:v>
                </c:pt>
                <c:pt idx="214428">
                  <c:v>496.77719979167301</c:v>
                </c:pt>
                <c:pt idx="214429">
                  <c:v>496.77951654694698</c:v>
                </c:pt>
                <c:pt idx="214430">
                  <c:v>496.781833302221</c:v>
                </c:pt>
                <c:pt idx="214431">
                  <c:v>496.784150057494</c:v>
                </c:pt>
                <c:pt idx="214432">
                  <c:v>496.78646681276803</c:v>
                </c:pt>
                <c:pt idx="214433">
                  <c:v>496.78878356804103</c:v>
                </c:pt>
                <c:pt idx="214434">
                  <c:v>496.79110032331499</c:v>
                </c:pt>
                <c:pt idx="214435">
                  <c:v>496.79341707858799</c:v>
                </c:pt>
                <c:pt idx="214436">
                  <c:v>496.79573383386202</c:v>
                </c:pt>
                <c:pt idx="214437">
                  <c:v>496.79805058913502</c:v>
                </c:pt>
                <c:pt idx="214438">
                  <c:v>496.80036734440898</c:v>
                </c:pt>
                <c:pt idx="214439">
                  <c:v>496.80268409968198</c:v>
                </c:pt>
                <c:pt idx="214440">
                  <c:v>496.80500085495601</c:v>
                </c:pt>
                <c:pt idx="214441">
                  <c:v>496.80731761022901</c:v>
                </c:pt>
                <c:pt idx="214442">
                  <c:v>496.80963436550297</c:v>
                </c:pt>
                <c:pt idx="214443">
                  <c:v>496.81195112077597</c:v>
                </c:pt>
                <c:pt idx="214444">
                  <c:v>496.81426787605</c:v>
                </c:pt>
                <c:pt idx="214445">
                  <c:v>496.816584631323</c:v>
                </c:pt>
                <c:pt idx="214446">
                  <c:v>496.81890138659702</c:v>
                </c:pt>
                <c:pt idx="214447">
                  <c:v>496.82121814187002</c:v>
                </c:pt>
                <c:pt idx="214448">
                  <c:v>496.82353489714399</c:v>
                </c:pt>
                <c:pt idx="214449">
                  <c:v>496.82585165241699</c:v>
                </c:pt>
                <c:pt idx="214450">
                  <c:v>496.82816840769101</c:v>
                </c:pt>
                <c:pt idx="214451">
                  <c:v>496.83048516296401</c:v>
                </c:pt>
                <c:pt idx="214452">
                  <c:v>496.83280191823798</c:v>
                </c:pt>
                <c:pt idx="214453">
                  <c:v>496.83511867351098</c:v>
                </c:pt>
                <c:pt idx="214454">
                  <c:v>496.837435428785</c:v>
                </c:pt>
                <c:pt idx="214455">
                  <c:v>496.839752184058</c:v>
                </c:pt>
                <c:pt idx="214456">
                  <c:v>496.84206893933202</c:v>
                </c:pt>
                <c:pt idx="214457">
                  <c:v>496.84438569460502</c:v>
                </c:pt>
                <c:pt idx="214458">
                  <c:v>496.84670244987899</c:v>
                </c:pt>
                <c:pt idx="214459">
                  <c:v>496.84901920515199</c:v>
                </c:pt>
                <c:pt idx="214460">
                  <c:v>496.85133596042601</c:v>
                </c:pt>
                <c:pt idx="214461">
                  <c:v>496.85365271569901</c:v>
                </c:pt>
                <c:pt idx="214462">
                  <c:v>496.85596947097298</c:v>
                </c:pt>
                <c:pt idx="214463">
                  <c:v>496.85828622624598</c:v>
                </c:pt>
                <c:pt idx="214464">
                  <c:v>496.86060298152</c:v>
                </c:pt>
                <c:pt idx="214465">
                  <c:v>496.862919736793</c:v>
                </c:pt>
                <c:pt idx="214466">
                  <c:v>496.86523649206703</c:v>
                </c:pt>
                <c:pt idx="214467">
                  <c:v>496.86755324734003</c:v>
                </c:pt>
                <c:pt idx="214468">
                  <c:v>496.86987000261399</c:v>
                </c:pt>
                <c:pt idx="214469">
                  <c:v>496.87218675788699</c:v>
                </c:pt>
                <c:pt idx="214470">
                  <c:v>496.87450351316102</c:v>
                </c:pt>
                <c:pt idx="214471">
                  <c:v>496.87682026843402</c:v>
                </c:pt>
                <c:pt idx="214472">
                  <c:v>496.87913702370798</c:v>
                </c:pt>
                <c:pt idx="214473">
                  <c:v>496.88145377898201</c:v>
                </c:pt>
                <c:pt idx="214474">
                  <c:v>496.88377053425501</c:v>
                </c:pt>
                <c:pt idx="214475">
                  <c:v>496.88608728952897</c:v>
                </c:pt>
                <c:pt idx="214476">
                  <c:v>496.88840404480197</c:v>
                </c:pt>
                <c:pt idx="214477">
                  <c:v>496.890720800076</c:v>
                </c:pt>
                <c:pt idx="214478">
                  <c:v>496.893037555349</c:v>
                </c:pt>
                <c:pt idx="214479">
                  <c:v>496.89535431062302</c:v>
                </c:pt>
                <c:pt idx="214480">
                  <c:v>496.89767106589602</c:v>
                </c:pt>
                <c:pt idx="214481">
                  <c:v>496.89998782116999</c:v>
                </c:pt>
                <c:pt idx="214482">
                  <c:v>496.90230457644299</c:v>
                </c:pt>
                <c:pt idx="214483">
                  <c:v>496.90462133171701</c:v>
                </c:pt>
                <c:pt idx="214484">
                  <c:v>496.90693808699001</c:v>
                </c:pt>
                <c:pt idx="214485">
                  <c:v>496.90925484226398</c:v>
                </c:pt>
                <c:pt idx="214486">
                  <c:v>496.91157159753698</c:v>
                </c:pt>
                <c:pt idx="214487">
                  <c:v>496.913888352811</c:v>
                </c:pt>
                <c:pt idx="214488">
                  <c:v>496.916205108084</c:v>
                </c:pt>
                <c:pt idx="214489">
                  <c:v>496.91852186335802</c:v>
                </c:pt>
                <c:pt idx="214490">
                  <c:v>496.92083861863102</c:v>
                </c:pt>
                <c:pt idx="214491">
                  <c:v>496.92315537390499</c:v>
                </c:pt>
                <c:pt idx="214492">
                  <c:v>496.92547212917799</c:v>
                </c:pt>
                <c:pt idx="214493">
                  <c:v>496.92778888445201</c:v>
                </c:pt>
                <c:pt idx="214494">
                  <c:v>496.93010563972501</c:v>
                </c:pt>
                <c:pt idx="214495">
                  <c:v>496.93242239499898</c:v>
                </c:pt>
                <c:pt idx="214496">
                  <c:v>496.93473915027198</c:v>
                </c:pt>
                <c:pt idx="214497">
                  <c:v>496.937055905546</c:v>
                </c:pt>
                <c:pt idx="214498">
                  <c:v>496.939372660819</c:v>
                </c:pt>
                <c:pt idx="214499">
                  <c:v>496.94168941609303</c:v>
                </c:pt>
                <c:pt idx="214500">
                  <c:v>496.94400617136603</c:v>
                </c:pt>
                <c:pt idx="214501">
                  <c:v>496.94632292663999</c:v>
                </c:pt>
                <c:pt idx="214502">
                  <c:v>496.94863968191299</c:v>
                </c:pt>
                <c:pt idx="214503">
                  <c:v>496.95095643718702</c:v>
                </c:pt>
                <c:pt idx="214504">
                  <c:v>496.95327319246002</c:v>
                </c:pt>
                <c:pt idx="214505">
                  <c:v>496.95558994773398</c:v>
                </c:pt>
                <c:pt idx="214506">
                  <c:v>496.95790670300698</c:v>
                </c:pt>
                <c:pt idx="214507">
                  <c:v>496.96022345828101</c:v>
                </c:pt>
                <c:pt idx="214508">
                  <c:v>496.96254021355401</c:v>
                </c:pt>
                <c:pt idx="214509">
                  <c:v>496.96485696882797</c:v>
                </c:pt>
                <c:pt idx="214510">
                  <c:v>496.96717372410097</c:v>
                </c:pt>
                <c:pt idx="214511">
                  <c:v>496.969490479375</c:v>
                </c:pt>
                <c:pt idx="214512">
                  <c:v>496.971807234648</c:v>
                </c:pt>
                <c:pt idx="214513">
                  <c:v>496.97412398992202</c:v>
                </c:pt>
                <c:pt idx="214514">
                  <c:v>496.97644074519599</c:v>
                </c:pt>
                <c:pt idx="214515">
                  <c:v>496.97875750046899</c:v>
                </c:pt>
                <c:pt idx="214516">
                  <c:v>496.98107425574301</c:v>
                </c:pt>
                <c:pt idx="214517">
                  <c:v>496.98339101101601</c:v>
                </c:pt>
                <c:pt idx="214518">
                  <c:v>496.98570776628998</c:v>
                </c:pt>
                <c:pt idx="214519">
                  <c:v>496.98802452156298</c:v>
                </c:pt>
                <c:pt idx="214520">
                  <c:v>496.990341276837</c:v>
                </c:pt>
                <c:pt idx="214521">
                  <c:v>496.99265803211</c:v>
                </c:pt>
                <c:pt idx="214522">
                  <c:v>496.99497478738402</c:v>
                </c:pt>
                <c:pt idx="214523">
                  <c:v>496.99729154265702</c:v>
                </c:pt>
                <c:pt idx="214524">
                  <c:v>496.99960829793099</c:v>
                </c:pt>
                <c:pt idx="214525">
                  <c:v>497.00192505320399</c:v>
                </c:pt>
                <c:pt idx="214526">
                  <c:v>497.00424180847801</c:v>
                </c:pt>
                <c:pt idx="214527">
                  <c:v>497.00655856375101</c:v>
                </c:pt>
                <c:pt idx="214528">
                  <c:v>497.00887531902498</c:v>
                </c:pt>
                <c:pt idx="214529">
                  <c:v>497.01119207429798</c:v>
                </c:pt>
                <c:pt idx="214530">
                  <c:v>497.013508829572</c:v>
                </c:pt>
                <c:pt idx="214531">
                  <c:v>497.015825584845</c:v>
                </c:pt>
                <c:pt idx="214532">
                  <c:v>497.01814234011903</c:v>
                </c:pt>
                <c:pt idx="214533">
                  <c:v>497.02045909539203</c:v>
                </c:pt>
                <c:pt idx="214534">
                  <c:v>497.02277585066599</c:v>
                </c:pt>
                <c:pt idx="214535">
                  <c:v>497.02509260593899</c:v>
                </c:pt>
                <c:pt idx="214536">
                  <c:v>497.02740936121302</c:v>
                </c:pt>
                <c:pt idx="214537">
                  <c:v>497.02972611648602</c:v>
                </c:pt>
                <c:pt idx="214538">
                  <c:v>497.03204287175998</c:v>
                </c:pt>
                <c:pt idx="214539">
                  <c:v>497.03435962703298</c:v>
                </c:pt>
                <c:pt idx="214540">
                  <c:v>497.03667638230701</c:v>
                </c:pt>
                <c:pt idx="214541">
                  <c:v>497.03899313758001</c:v>
                </c:pt>
                <c:pt idx="214542">
                  <c:v>497.04130989285397</c:v>
                </c:pt>
                <c:pt idx="214543">
                  <c:v>497.04362664812697</c:v>
                </c:pt>
                <c:pt idx="214544">
                  <c:v>497.045943403401</c:v>
                </c:pt>
                <c:pt idx="214545">
                  <c:v>497.048260158674</c:v>
                </c:pt>
                <c:pt idx="214546">
                  <c:v>497.05057691394802</c:v>
                </c:pt>
                <c:pt idx="214547">
                  <c:v>497.05289366922102</c:v>
                </c:pt>
                <c:pt idx="214548">
                  <c:v>497.05521042449499</c:v>
                </c:pt>
                <c:pt idx="214549">
                  <c:v>497.05752717976799</c:v>
                </c:pt>
                <c:pt idx="214550">
                  <c:v>497.05984393504201</c:v>
                </c:pt>
                <c:pt idx="214551">
                  <c:v>497.06216069031501</c:v>
                </c:pt>
                <c:pt idx="214552">
                  <c:v>497.06447744558898</c:v>
                </c:pt>
                <c:pt idx="214553">
                  <c:v>497.06679420086198</c:v>
                </c:pt>
                <c:pt idx="214554">
                  <c:v>497.069110956136</c:v>
                </c:pt>
                <c:pt idx="214555">
                  <c:v>497.071427711409</c:v>
                </c:pt>
                <c:pt idx="214556">
                  <c:v>497.07374446668302</c:v>
                </c:pt>
                <c:pt idx="214557">
                  <c:v>497.07606122195699</c:v>
                </c:pt>
                <c:pt idx="214558">
                  <c:v>497.07837797722999</c:v>
                </c:pt>
                <c:pt idx="214559">
                  <c:v>497.08069473250401</c:v>
                </c:pt>
                <c:pt idx="214560">
                  <c:v>497.08301148777701</c:v>
                </c:pt>
                <c:pt idx="214561">
                  <c:v>497.08532824305098</c:v>
                </c:pt>
                <c:pt idx="214562">
                  <c:v>497.08764499832398</c:v>
                </c:pt>
                <c:pt idx="214563">
                  <c:v>497.089961753598</c:v>
                </c:pt>
                <c:pt idx="214564">
                  <c:v>497.092278508871</c:v>
                </c:pt>
                <c:pt idx="214565">
                  <c:v>497.09459526414503</c:v>
                </c:pt>
                <c:pt idx="214566">
                  <c:v>497.09691201941803</c:v>
                </c:pt>
                <c:pt idx="214567">
                  <c:v>497.09922877469199</c:v>
                </c:pt>
                <c:pt idx="214568">
                  <c:v>497.10154552996499</c:v>
                </c:pt>
                <c:pt idx="214569">
                  <c:v>497.10386228523902</c:v>
                </c:pt>
                <c:pt idx="214570">
                  <c:v>497.10617904051202</c:v>
                </c:pt>
                <c:pt idx="214571">
                  <c:v>497.10849579578598</c:v>
                </c:pt>
                <c:pt idx="214572">
                  <c:v>497.11081255105898</c:v>
                </c:pt>
                <c:pt idx="214573">
                  <c:v>497.11312930633301</c:v>
                </c:pt>
                <c:pt idx="214574">
                  <c:v>497.11544606160601</c:v>
                </c:pt>
                <c:pt idx="214575">
                  <c:v>497.11776281687997</c:v>
                </c:pt>
                <c:pt idx="214576">
                  <c:v>497.12007957215297</c:v>
                </c:pt>
                <c:pt idx="214577">
                  <c:v>497.122396327427</c:v>
                </c:pt>
                <c:pt idx="214578">
                  <c:v>497.1247130827</c:v>
                </c:pt>
                <c:pt idx="214579">
                  <c:v>497.12702983797402</c:v>
                </c:pt>
                <c:pt idx="214580">
                  <c:v>497.12934659324702</c:v>
                </c:pt>
                <c:pt idx="214581">
                  <c:v>497.13166334852099</c:v>
                </c:pt>
                <c:pt idx="214582">
                  <c:v>497.13398010379399</c:v>
                </c:pt>
                <c:pt idx="214583">
                  <c:v>497.13629685906801</c:v>
                </c:pt>
                <c:pt idx="214584">
                  <c:v>497.13861361434101</c:v>
                </c:pt>
                <c:pt idx="214585">
                  <c:v>497.14093036961498</c:v>
                </c:pt>
                <c:pt idx="214586">
                  <c:v>497.14324712488798</c:v>
                </c:pt>
                <c:pt idx="214587">
                  <c:v>497.145563880162</c:v>
                </c:pt>
                <c:pt idx="214588">
                  <c:v>497.147880635435</c:v>
                </c:pt>
                <c:pt idx="214589">
                  <c:v>497.15019739070902</c:v>
                </c:pt>
                <c:pt idx="214590">
                  <c:v>497.15251414598202</c:v>
                </c:pt>
                <c:pt idx="214591">
                  <c:v>497.15483090125599</c:v>
                </c:pt>
                <c:pt idx="214592">
                  <c:v>497.15714765652899</c:v>
                </c:pt>
                <c:pt idx="214593">
                  <c:v>497.15946441180301</c:v>
                </c:pt>
                <c:pt idx="214594">
                  <c:v>497.16178116707601</c:v>
                </c:pt>
                <c:pt idx="214595">
                  <c:v>497.16409792234998</c:v>
                </c:pt>
                <c:pt idx="214596">
                  <c:v>497.16641467762298</c:v>
                </c:pt>
                <c:pt idx="214597">
                  <c:v>497.168731432897</c:v>
                </c:pt>
                <c:pt idx="214598">
                  <c:v>497.17104818817</c:v>
                </c:pt>
                <c:pt idx="214599">
                  <c:v>497.17336494344403</c:v>
                </c:pt>
                <c:pt idx="214600">
                  <c:v>497.17568169871799</c:v>
                </c:pt>
                <c:pt idx="214601">
                  <c:v>497.17799845399099</c:v>
                </c:pt>
                <c:pt idx="214602">
                  <c:v>497.18031520926502</c:v>
                </c:pt>
                <c:pt idx="214603">
                  <c:v>497.18263196453802</c:v>
                </c:pt>
                <c:pt idx="214604">
                  <c:v>497.18494871981198</c:v>
                </c:pt>
                <c:pt idx="214605">
                  <c:v>497.18726547508498</c:v>
                </c:pt>
                <c:pt idx="214606">
                  <c:v>497.18958223035901</c:v>
                </c:pt>
                <c:pt idx="214607">
                  <c:v>497.19189898563201</c:v>
                </c:pt>
                <c:pt idx="214608">
                  <c:v>497.19421574090597</c:v>
                </c:pt>
                <c:pt idx="214609">
                  <c:v>497.19653249617897</c:v>
                </c:pt>
                <c:pt idx="214610">
                  <c:v>497.198849251453</c:v>
                </c:pt>
                <c:pt idx="214611">
                  <c:v>497.201166006726</c:v>
                </c:pt>
                <c:pt idx="214612">
                  <c:v>497.20348276200002</c:v>
                </c:pt>
                <c:pt idx="214613">
                  <c:v>497.20579951727302</c:v>
                </c:pt>
                <c:pt idx="214614">
                  <c:v>497.20811627254699</c:v>
                </c:pt>
                <c:pt idx="214615">
                  <c:v>497.21043302781999</c:v>
                </c:pt>
                <c:pt idx="214616">
                  <c:v>497.21274978309401</c:v>
                </c:pt>
                <c:pt idx="214617">
                  <c:v>497.21506653836701</c:v>
                </c:pt>
                <c:pt idx="214618">
                  <c:v>497.21738329364098</c:v>
                </c:pt>
                <c:pt idx="214619">
                  <c:v>497.21970004891398</c:v>
                </c:pt>
                <c:pt idx="214620">
                  <c:v>497.222016804188</c:v>
                </c:pt>
                <c:pt idx="214621">
                  <c:v>497.224333559461</c:v>
                </c:pt>
                <c:pt idx="214622">
                  <c:v>497.22665031473502</c:v>
                </c:pt>
                <c:pt idx="214623">
                  <c:v>497.22896707000803</c:v>
                </c:pt>
                <c:pt idx="214624">
                  <c:v>497.23128382528199</c:v>
                </c:pt>
                <c:pt idx="214625">
                  <c:v>497.23360058055499</c:v>
                </c:pt>
                <c:pt idx="214626">
                  <c:v>497.23591733582901</c:v>
                </c:pt>
                <c:pt idx="214627">
                  <c:v>497.23823409110202</c:v>
                </c:pt>
                <c:pt idx="214628">
                  <c:v>497.24055084637598</c:v>
                </c:pt>
                <c:pt idx="214629">
                  <c:v>497.24286760164898</c:v>
                </c:pt>
                <c:pt idx="214630">
                  <c:v>497.245184356923</c:v>
                </c:pt>
                <c:pt idx="214631">
                  <c:v>497.24750111219601</c:v>
                </c:pt>
                <c:pt idx="214632">
                  <c:v>497.24981786747003</c:v>
                </c:pt>
                <c:pt idx="214633">
                  <c:v>497.25213462274297</c:v>
                </c:pt>
                <c:pt idx="214634">
                  <c:v>497.254451378017</c:v>
                </c:pt>
                <c:pt idx="214635">
                  <c:v>497.25676813329</c:v>
                </c:pt>
                <c:pt idx="214636">
                  <c:v>497.25908488856402</c:v>
                </c:pt>
                <c:pt idx="214637">
                  <c:v>497.26140164383702</c:v>
                </c:pt>
                <c:pt idx="214638">
                  <c:v>497.26371839911099</c:v>
                </c:pt>
                <c:pt idx="214639">
                  <c:v>497.26603515438399</c:v>
                </c:pt>
                <c:pt idx="214640">
                  <c:v>497.26835190965801</c:v>
                </c:pt>
                <c:pt idx="214641">
                  <c:v>497.27066866493101</c:v>
                </c:pt>
                <c:pt idx="214642">
                  <c:v>497.27298542020498</c:v>
                </c:pt>
                <c:pt idx="214643">
                  <c:v>497.275302175479</c:v>
                </c:pt>
                <c:pt idx="214644">
                  <c:v>497.277618930752</c:v>
                </c:pt>
                <c:pt idx="214645">
                  <c:v>497.27993568602602</c:v>
                </c:pt>
                <c:pt idx="214646">
                  <c:v>497.28225244129902</c:v>
                </c:pt>
                <c:pt idx="214647">
                  <c:v>497.28456919657299</c:v>
                </c:pt>
                <c:pt idx="214648">
                  <c:v>497.28688595184599</c:v>
                </c:pt>
                <c:pt idx="214649">
                  <c:v>497.28920270712001</c:v>
                </c:pt>
                <c:pt idx="214650">
                  <c:v>497.29151946239301</c:v>
                </c:pt>
                <c:pt idx="214651">
                  <c:v>497.29383621766698</c:v>
                </c:pt>
                <c:pt idx="214652">
                  <c:v>497.29615297293998</c:v>
                </c:pt>
                <c:pt idx="214653">
                  <c:v>497.298469728214</c:v>
                </c:pt>
                <c:pt idx="214654">
                  <c:v>497.300786483487</c:v>
                </c:pt>
                <c:pt idx="214655">
                  <c:v>497.30310323876103</c:v>
                </c:pt>
                <c:pt idx="214656">
                  <c:v>497.30541999403403</c:v>
                </c:pt>
                <c:pt idx="214657">
                  <c:v>497.30773674930799</c:v>
                </c:pt>
                <c:pt idx="214658">
                  <c:v>497.31005350458099</c:v>
                </c:pt>
                <c:pt idx="214659">
                  <c:v>497.31237025985502</c:v>
                </c:pt>
                <c:pt idx="214660">
                  <c:v>497.31468701512802</c:v>
                </c:pt>
                <c:pt idx="214661">
                  <c:v>497.31700377040198</c:v>
                </c:pt>
                <c:pt idx="214662">
                  <c:v>497.31932052567498</c:v>
                </c:pt>
                <c:pt idx="214663">
                  <c:v>497.32163728094901</c:v>
                </c:pt>
                <c:pt idx="214664">
                  <c:v>497.32395403622201</c:v>
                </c:pt>
                <c:pt idx="214665">
                  <c:v>497.32627079149597</c:v>
                </c:pt>
                <c:pt idx="214666">
                  <c:v>497.32858754676897</c:v>
                </c:pt>
                <c:pt idx="214667">
                  <c:v>497.330904302043</c:v>
                </c:pt>
                <c:pt idx="214668">
                  <c:v>497.333221057316</c:v>
                </c:pt>
                <c:pt idx="214669">
                  <c:v>497.33553781259002</c:v>
                </c:pt>
                <c:pt idx="214670">
                  <c:v>497.33785456786302</c:v>
                </c:pt>
                <c:pt idx="214671">
                  <c:v>497.34017132313699</c:v>
                </c:pt>
                <c:pt idx="214672">
                  <c:v>497.34248807840999</c:v>
                </c:pt>
                <c:pt idx="214673">
                  <c:v>497.34480483368401</c:v>
                </c:pt>
                <c:pt idx="214674">
                  <c:v>497.34712158895701</c:v>
                </c:pt>
                <c:pt idx="214675">
                  <c:v>497.34943834423098</c:v>
                </c:pt>
                <c:pt idx="214676">
                  <c:v>497.35175509950398</c:v>
                </c:pt>
                <c:pt idx="214677">
                  <c:v>497.354071854778</c:v>
                </c:pt>
                <c:pt idx="214678">
                  <c:v>497.356388610051</c:v>
                </c:pt>
                <c:pt idx="214679">
                  <c:v>497.35870536532502</c:v>
                </c:pt>
                <c:pt idx="214680">
                  <c:v>497.36102212059802</c:v>
                </c:pt>
                <c:pt idx="214681">
                  <c:v>497.36333887587199</c:v>
                </c:pt>
                <c:pt idx="214682">
                  <c:v>497.36565563114499</c:v>
                </c:pt>
                <c:pt idx="214683">
                  <c:v>497.36797238641901</c:v>
                </c:pt>
                <c:pt idx="214684">
                  <c:v>497.37028914169201</c:v>
                </c:pt>
                <c:pt idx="214685">
                  <c:v>497.37260589696598</c:v>
                </c:pt>
                <c:pt idx="214686">
                  <c:v>497.37492265224</c:v>
                </c:pt>
                <c:pt idx="214687">
                  <c:v>497.377239407513</c:v>
                </c:pt>
                <c:pt idx="214688">
                  <c:v>497.37955616278703</c:v>
                </c:pt>
                <c:pt idx="214689">
                  <c:v>497.38187291806003</c:v>
                </c:pt>
                <c:pt idx="214690">
                  <c:v>497.38418967333399</c:v>
                </c:pt>
                <c:pt idx="214691">
                  <c:v>497.38650642860699</c:v>
                </c:pt>
                <c:pt idx="214692">
                  <c:v>497.38882318388102</c:v>
                </c:pt>
                <c:pt idx="214693">
                  <c:v>497.39113993915402</c:v>
                </c:pt>
                <c:pt idx="214694">
                  <c:v>497.39345669442798</c:v>
                </c:pt>
                <c:pt idx="214695">
                  <c:v>497.39577344970098</c:v>
                </c:pt>
                <c:pt idx="214696">
                  <c:v>497.39809020497501</c:v>
                </c:pt>
                <c:pt idx="214697">
                  <c:v>497.40040696024801</c:v>
                </c:pt>
                <c:pt idx="214698">
                  <c:v>497.40272371552197</c:v>
                </c:pt>
                <c:pt idx="214699">
                  <c:v>497.40504047079497</c:v>
                </c:pt>
                <c:pt idx="214700">
                  <c:v>497.407357226069</c:v>
                </c:pt>
                <c:pt idx="214701">
                  <c:v>497.409673981342</c:v>
                </c:pt>
                <c:pt idx="214702">
                  <c:v>497.41199073661602</c:v>
                </c:pt>
                <c:pt idx="214703">
                  <c:v>497.41430749188902</c:v>
                </c:pt>
                <c:pt idx="214704">
                  <c:v>497.41662424716299</c:v>
                </c:pt>
                <c:pt idx="214705">
                  <c:v>497.41894100243599</c:v>
                </c:pt>
                <c:pt idx="214706">
                  <c:v>497.42125775771001</c:v>
                </c:pt>
                <c:pt idx="214707">
                  <c:v>497.42357451298301</c:v>
                </c:pt>
                <c:pt idx="214708">
                  <c:v>497.42589126825698</c:v>
                </c:pt>
                <c:pt idx="214709">
                  <c:v>497.42820802352998</c:v>
                </c:pt>
                <c:pt idx="214710">
                  <c:v>497.430524778804</c:v>
                </c:pt>
                <c:pt idx="214711">
                  <c:v>497.432841534077</c:v>
                </c:pt>
                <c:pt idx="214712">
                  <c:v>497.43515828935102</c:v>
                </c:pt>
                <c:pt idx="214713">
                  <c:v>497.43747504462402</c:v>
                </c:pt>
                <c:pt idx="214714">
                  <c:v>497.43979179989799</c:v>
                </c:pt>
                <c:pt idx="214715">
                  <c:v>497.44210855517099</c:v>
                </c:pt>
                <c:pt idx="214716">
                  <c:v>497.44442531044501</c:v>
                </c:pt>
                <c:pt idx="214717">
                  <c:v>497.44674206571801</c:v>
                </c:pt>
                <c:pt idx="214718">
                  <c:v>497.44905882099198</c:v>
                </c:pt>
                <c:pt idx="214719">
                  <c:v>497.45137557626498</c:v>
                </c:pt>
                <c:pt idx="214720">
                  <c:v>497.453692331539</c:v>
                </c:pt>
                <c:pt idx="214721">
                  <c:v>497.456009086812</c:v>
                </c:pt>
                <c:pt idx="214722">
                  <c:v>497.45832584208603</c:v>
                </c:pt>
                <c:pt idx="214723">
                  <c:v>497.46064259735903</c:v>
                </c:pt>
                <c:pt idx="214724">
                  <c:v>497.46295935263299</c:v>
                </c:pt>
                <c:pt idx="214725">
                  <c:v>497.46527610790599</c:v>
                </c:pt>
                <c:pt idx="214726">
                  <c:v>497.46759286318002</c:v>
                </c:pt>
                <c:pt idx="214727">
                  <c:v>497.46990961845302</c:v>
                </c:pt>
                <c:pt idx="214728">
                  <c:v>497.47222637372698</c:v>
                </c:pt>
                <c:pt idx="214729">
                  <c:v>497.47454312900101</c:v>
                </c:pt>
                <c:pt idx="214730">
                  <c:v>497.47685988427401</c:v>
                </c:pt>
                <c:pt idx="214731">
                  <c:v>497.47917663954797</c:v>
                </c:pt>
                <c:pt idx="214732">
                  <c:v>497.48149339482097</c:v>
                </c:pt>
                <c:pt idx="214733">
                  <c:v>497.483810150095</c:v>
                </c:pt>
                <c:pt idx="214734">
                  <c:v>497.486126905368</c:v>
                </c:pt>
                <c:pt idx="214735">
                  <c:v>497.48844366064202</c:v>
                </c:pt>
                <c:pt idx="214736">
                  <c:v>497.49076041591502</c:v>
                </c:pt>
                <c:pt idx="214737">
                  <c:v>497.49307717118899</c:v>
                </c:pt>
                <c:pt idx="214738">
                  <c:v>497.49539392646199</c:v>
                </c:pt>
                <c:pt idx="214739">
                  <c:v>497.49771068173601</c:v>
                </c:pt>
                <c:pt idx="214740">
                  <c:v>497.50002743700901</c:v>
                </c:pt>
                <c:pt idx="214741">
                  <c:v>497.50234419228298</c:v>
                </c:pt>
                <c:pt idx="214742">
                  <c:v>497.50466094755598</c:v>
                </c:pt>
                <c:pt idx="214743">
                  <c:v>497.50697770283</c:v>
                </c:pt>
                <c:pt idx="214744">
                  <c:v>497.509294458103</c:v>
                </c:pt>
                <c:pt idx="214745">
                  <c:v>497.51161121337702</c:v>
                </c:pt>
                <c:pt idx="214746">
                  <c:v>497.51392796865002</c:v>
                </c:pt>
                <c:pt idx="214747">
                  <c:v>497.51624472392399</c:v>
                </c:pt>
                <c:pt idx="214748">
                  <c:v>497.51856147919699</c:v>
                </c:pt>
                <c:pt idx="214749">
                  <c:v>497.52087823447101</c:v>
                </c:pt>
                <c:pt idx="214750">
                  <c:v>497.52319498974401</c:v>
                </c:pt>
                <c:pt idx="214751">
                  <c:v>497.52551174501798</c:v>
                </c:pt>
                <c:pt idx="214752">
                  <c:v>497.52782850029098</c:v>
                </c:pt>
                <c:pt idx="214753">
                  <c:v>497.530145255565</c:v>
                </c:pt>
                <c:pt idx="214754">
                  <c:v>497.532462010838</c:v>
                </c:pt>
                <c:pt idx="214755">
                  <c:v>497.53477876611203</c:v>
                </c:pt>
                <c:pt idx="214756">
                  <c:v>497.53709552138503</c:v>
                </c:pt>
                <c:pt idx="214757">
                  <c:v>497.53941227665899</c:v>
                </c:pt>
                <c:pt idx="214758">
                  <c:v>497.54172903193199</c:v>
                </c:pt>
                <c:pt idx="214759">
                  <c:v>497.54404578720602</c:v>
                </c:pt>
                <c:pt idx="214760">
                  <c:v>497.54636254247902</c:v>
                </c:pt>
                <c:pt idx="214761">
                  <c:v>497.54867929775298</c:v>
                </c:pt>
                <c:pt idx="214762">
                  <c:v>497.55099605302598</c:v>
                </c:pt>
                <c:pt idx="214763">
                  <c:v>497.55331280830001</c:v>
                </c:pt>
                <c:pt idx="214764">
                  <c:v>497.55562956357301</c:v>
                </c:pt>
                <c:pt idx="214765">
                  <c:v>497.55794631884697</c:v>
                </c:pt>
                <c:pt idx="214766">
                  <c:v>497.56026307411997</c:v>
                </c:pt>
                <c:pt idx="214767">
                  <c:v>497.562579829394</c:v>
                </c:pt>
                <c:pt idx="214768">
                  <c:v>497.564896584667</c:v>
                </c:pt>
                <c:pt idx="214769">
                  <c:v>497.56721333994102</c:v>
                </c:pt>
                <c:pt idx="214770">
                  <c:v>497.56953009521499</c:v>
                </c:pt>
                <c:pt idx="214771">
                  <c:v>497.57184685048799</c:v>
                </c:pt>
                <c:pt idx="214772">
                  <c:v>497.57416360576201</c:v>
                </c:pt>
                <c:pt idx="214773">
                  <c:v>497.57648036103501</c:v>
                </c:pt>
                <c:pt idx="214774">
                  <c:v>497.57879711630898</c:v>
                </c:pt>
                <c:pt idx="214775">
                  <c:v>497.58111387158198</c:v>
                </c:pt>
                <c:pt idx="214776">
                  <c:v>497.583430626856</c:v>
                </c:pt>
                <c:pt idx="214777">
                  <c:v>497.585747382129</c:v>
                </c:pt>
                <c:pt idx="214778">
                  <c:v>497.58806413740302</c:v>
                </c:pt>
                <c:pt idx="214779">
                  <c:v>497.59038089267602</c:v>
                </c:pt>
                <c:pt idx="214780">
                  <c:v>497.59269764794999</c:v>
                </c:pt>
                <c:pt idx="214781">
                  <c:v>497.59501440322299</c:v>
                </c:pt>
                <c:pt idx="214782">
                  <c:v>497.59733115849701</c:v>
                </c:pt>
                <c:pt idx="214783">
                  <c:v>497.59964791377001</c:v>
                </c:pt>
                <c:pt idx="214784">
                  <c:v>497.60196466904398</c:v>
                </c:pt>
                <c:pt idx="214785">
                  <c:v>497.60428142431698</c:v>
                </c:pt>
                <c:pt idx="214786">
                  <c:v>497.606598179591</c:v>
                </c:pt>
                <c:pt idx="214787">
                  <c:v>497.608914934864</c:v>
                </c:pt>
                <c:pt idx="214788">
                  <c:v>497.61123169013803</c:v>
                </c:pt>
                <c:pt idx="214789">
                  <c:v>497.61354844541103</c:v>
                </c:pt>
                <c:pt idx="214790">
                  <c:v>497.61586520068499</c:v>
                </c:pt>
                <c:pt idx="214791">
                  <c:v>497.61818195595799</c:v>
                </c:pt>
                <c:pt idx="214792">
                  <c:v>497.62049871123202</c:v>
                </c:pt>
                <c:pt idx="214793">
                  <c:v>497.62281546650502</c:v>
                </c:pt>
                <c:pt idx="214794">
                  <c:v>497.62513222177898</c:v>
                </c:pt>
                <c:pt idx="214795">
                  <c:v>497.62744897705198</c:v>
                </c:pt>
                <c:pt idx="214796">
                  <c:v>497.62976573232601</c:v>
                </c:pt>
                <c:pt idx="214797">
                  <c:v>497.63208248759901</c:v>
                </c:pt>
                <c:pt idx="214798">
                  <c:v>497.63439924287297</c:v>
                </c:pt>
                <c:pt idx="214799">
                  <c:v>497.63671599814597</c:v>
                </c:pt>
                <c:pt idx="214800">
                  <c:v>497.63903275342</c:v>
                </c:pt>
                <c:pt idx="214801">
                  <c:v>497.641349508693</c:v>
                </c:pt>
                <c:pt idx="214802">
                  <c:v>497.64366626396702</c:v>
                </c:pt>
                <c:pt idx="214803">
                  <c:v>497.64598301924002</c:v>
                </c:pt>
                <c:pt idx="214804">
                  <c:v>497.64829977451399</c:v>
                </c:pt>
                <c:pt idx="214805">
                  <c:v>497.65061652978699</c:v>
                </c:pt>
                <c:pt idx="214806">
                  <c:v>497.65293328506101</c:v>
                </c:pt>
                <c:pt idx="214807">
                  <c:v>497.65525004033401</c:v>
                </c:pt>
                <c:pt idx="214808">
                  <c:v>497.65756679560798</c:v>
                </c:pt>
                <c:pt idx="214809">
                  <c:v>497.65988355088098</c:v>
                </c:pt>
                <c:pt idx="214810">
                  <c:v>497.662200306155</c:v>
                </c:pt>
                <c:pt idx="214811">
                  <c:v>497.664517061428</c:v>
                </c:pt>
                <c:pt idx="214812">
                  <c:v>497.66683381670202</c:v>
                </c:pt>
                <c:pt idx="214813">
                  <c:v>497.66915057197599</c:v>
                </c:pt>
                <c:pt idx="214814">
                  <c:v>497.67146732724899</c:v>
                </c:pt>
                <c:pt idx="214815">
                  <c:v>497.67378408252301</c:v>
                </c:pt>
                <c:pt idx="214816">
                  <c:v>497.67610083779601</c:v>
                </c:pt>
                <c:pt idx="214817">
                  <c:v>497.67841759306998</c:v>
                </c:pt>
                <c:pt idx="214818">
                  <c:v>497.68073434834298</c:v>
                </c:pt>
                <c:pt idx="214819">
                  <c:v>497.683051103617</c:v>
                </c:pt>
                <c:pt idx="214820">
                  <c:v>497.68536785889</c:v>
                </c:pt>
                <c:pt idx="214821">
                  <c:v>497.68768461416403</c:v>
                </c:pt>
                <c:pt idx="214822">
                  <c:v>497.69000136943703</c:v>
                </c:pt>
                <c:pt idx="214823">
                  <c:v>497.69231812471099</c:v>
                </c:pt>
                <c:pt idx="214824">
                  <c:v>497.69463487998399</c:v>
                </c:pt>
                <c:pt idx="214825">
                  <c:v>497.69695163525802</c:v>
                </c:pt>
                <c:pt idx="214826">
                  <c:v>497.69926839053102</c:v>
                </c:pt>
                <c:pt idx="214827">
                  <c:v>497.70158514580498</c:v>
                </c:pt>
                <c:pt idx="214828">
                  <c:v>497.70390190107798</c:v>
                </c:pt>
                <c:pt idx="214829">
                  <c:v>497.70621865635201</c:v>
                </c:pt>
                <c:pt idx="214830">
                  <c:v>497.70853541162501</c:v>
                </c:pt>
                <c:pt idx="214831">
                  <c:v>497.71085216689897</c:v>
                </c:pt>
                <c:pt idx="214832">
                  <c:v>497.71316892217197</c:v>
                </c:pt>
                <c:pt idx="214833">
                  <c:v>497.715485677446</c:v>
                </c:pt>
                <c:pt idx="214834">
                  <c:v>497.717802432719</c:v>
                </c:pt>
                <c:pt idx="214835">
                  <c:v>497.72011918799302</c:v>
                </c:pt>
                <c:pt idx="214836">
                  <c:v>497.72243594326602</c:v>
                </c:pt>
                <c:pt idx="214837">
                  <c:v>497.72475269853999</c:v>
                </c:pt>
                <c:pt idx="214838">
                  <c:v>497.72706945381299</c:v>
                </c:pt>
                <c:pt idx="214839">
                  <c:v>497.72938620908701</c:v>
                </c:pt>
                <c:pt idx="214840">
                  <c:v>497.73170296436001</c:v>
                </c:pt>
                <c:pt idx="214841">
                  <c:v>497.73401971963398</c:v>
                </c:pt>
                <c:pt idx="214842">
                  <c:v>497.73633647490698</c:v>
                </c:pt>
                <c:pt idx="214843">
                  <c:v>497.738653230181</c:v>
                </c:pt>
                <c:pt idx="214844">
                  <c:v>497.740969985454</c:v>
                </c:pt>
                <c:pt idx="214845">
                  <c:v>497.74328674072802</c:v>
                </c:pt>
                <c:pt idx="214846">
                  <c:v>497.74560349600102</c:v>
                </c:pt>
                <c:pt idx="214847">
                  <c:v>497.74792025127499</c:v>
                </c:pt>
                <c:pt idx="214848">
                  <c:v>497.75023700654799</c:v>
                </c:pt>
                <c:pt idx="214849">
                  <c:v>497.75255376182201</c:v>
                </c:pt>
                <c:pt idx="214850">
                  <c:v>497.75487051709501</c:v>
                </c:pt>
                <c:pt idx="214851">
                  <c:v>497.75718727236898</c:v>
                </c:pt>
                <c:pt idx="214852">
                  <c:v>497.75950402764198</c:v>
                </c:pt>
                <c:pt idx="214853">
                  <c:v>497.761820782916</c:v>
                </c:pt>
                <c:pt idx="214854">
                  <c:v>497.764137538189</c:v>
                </c:pt>
                <c:pt idx="214855">
                  <c:v>497.76645429346303</c:v>
                </c:pt>
                <c:pt idx="214856">
                  <c:v>497.76877104873699</c:v>
                </c:pt>
                <c:pt idx="214857">
                  <c:v>497.77108780400999</c:v>
                </c:pt>
                <c:pt idx="214858">
                  <c:v>497.77340455928402</c:v>
                </c:pt>
                <c:pt idx="214859">
                  <c:v>497.77572131455702</c:v>
                </c:pt>
                <c:pt idx="214860">
                  <c:v>497.77803806983098</c:v>
                </c:pt>
                <c:pt idx="214861">
                  <c:v>497.78035482510398</c:v>
                </c:pt>
                <c:pt idx="214862">
                  <c:v>497.78267158037801</c:v>
                </c:pt>
                <c:pt idx="214863">
                  <c:v>497.78498833565101</c:v>
                </c:pt>
                <c:pt idx="214864">
                  <c:v>497.78730509092497</c:v>
                </c:pt>
                <c:pt idx="214865">
                  <c:v>497.78962184619797</c:v>
                </c:pt>
                <c:pt idx="214866">
                  <c:v>497.791938601472</c:v>
                </c:pt>
                <c:pt idx="214867">
                  <c:v>497.794255356745</c:v>
                </c:pt>
                <c:pt idx="214868">
                  <c:v>497.79657211201902</c:v>
                </c:pt>
                <c:pt idx="214869">
                  <c:v>497.79888886729202</c:v>
                </c:pt>
                <c:pt idx="214870">
                  <c:v>497.80120562256599</c:v>
                </c:pt>
                <c:pt idx="214871">
                  <c:v>497.80352237783899</c:v>
                </c:pt>
                <c:pt idx="214872">
                  <c:v>497.80583913311301</c:v>
                </c:pt>
                <c:pt idx="214873">
                  <c:v>497.80815588838601</c:v>
                </c:pt>
                <c:pt idx="214874">
                  <c:v>497.81047264365998</c:v>
                </c:pt>
                <c:pt idx="214875">
                  <c:v>497.81278939893298</c:v>
                </c:pt>
                <c:pt idx="214876">
                  <c:v>497.815106154207</c:v>
                </c:pt>
                <c:pt idx="214877">
                  <c:v>497.81742290948</c:v>
                </c:pt>
                <c:pt idx="214878">
                  <c:v>497.81973966475402</c:v>
                </c:pt>
                <c:pt idx="214879">
                  <c:v>497.82205642002702</c:v>
                </c:pt>
                <c:pt idx="214880">
                  <c:v>497.82437317530099</c:v>
                </c:pt>
                <c:pt idx="214881">
                  <c:v>497.82668993057399</c:v>
                </c:pt>
                <c:pt idx="214882">
                  <c:v>497.82900668584801</c:v>
                </c:pt>
                <c:pt idx="214883">
                  <c:v>497.83132344112101</c:v>
                </c:pt>
                <c:pt idx="214884">
                  <c:v>497.83364019639498</c:v>
                </c:pt>
                <c:pt idx="214885">
                  <c:v>497.83595695166798</c:v>
                </c:pt>
                <c:pt idx="214886">
                  <c:v>497.838273706942</c:v>
                </c:pt>
                <c:pt idx="214887">
                  <c:v>497.840590462215</c:v>
                </c:pt>
                <c:pt idx="214888">
                  <c:v>497.84290721748903</c:v>
                </c:pt>
                <c:pt idx="214889">
                  <c:v>497.84522397276203</c:v>
                </c:pt>
                <c:pt idx="214890">
                  <c:v>497.84754072803599</c:v>
                </c:pt>
                <c:pt idx="214891">
                  <c:v>497.84985748330899</c:v>
                </c:pt>
                <c:pt idx="214892">
                  <c:v>497.85217423858302</c:v>
                </c:pt>
                <c:pt idx="214893">
                  <c:v>497.85449099385602</c:v>
                </c:pt>
                <c:pt idx="214894">
                  <c:v>497.85680774912998</c:v>
                </c:pt>
                <c:pt idx="214895">
                  <c:v>497.85912450440298</c:v>
                </c:pt>
                <c:pt idx="214896">
                  <c:v>497.86144125967701</c:v>
                </c:pt>
                <c:pt idx="214897">
                  <c:v>497.86375801495001</c:v>
                </c:pt>
                <c:pt idx="214898">
                  <c:v>497.86607477022397</c:v>
                </c:pt>
                <c:pt idx="214899">
                  <c:v>497.868391525498</c:v>
                </c:pt>
                <c:pt idx="214900">
                  <c:v>497.870708280771</c:v>
                </c:pt>
                <c:pt idx="214901">
                  <c:v>497.87302503604502</c:v>
                </c:pt>
                <c:pt idx="214902">
                  <c:v>497.87534179131802</c:v>
                </c:pt>
                <c:pt idx="214903">
                  <c:v>497.87765854659199</c:v>
                </c:pt>
                <c:pt idx="214904">
                  <c:v>497.87997530186499</c:v>
                </c:pt>
                <c:pt idx="214905">
                  <c:v>497.88229205713901</c:v>
                </c:pt>
                <c:pt idx="214906">
                  <c:v>497.88460881241201</c:v>
                </c:pt>
                <c:pt idx="214907">
                  <c:v>497.88692556768598</c:v>
                </c:pt>
                <c:pt idx="214908">
                  <c:v>497.88924232295898</c:v>
                </c:pt>
                <c:pt idx="214909">
                  <c:v>497.891559078233</c:v>
                </c:pt>
                <c:pt idx="214910">
                  <c:v>497.893875833506</c:v>
                </c:pt>
                <c:pt idx="214911">
                  <c:v>497.89619258878002</c:v>
                </c:pt>
                <c:pt idx="214912">
                  <c:v>497.89850934405302</c:v>
                </c:pt>
                <c:pt idx="214913">
                  <c:v>497.90082609932699</c:v>
                </c:pt>
                <c:pt idx="214914">
                  <c:v>497.90314285459999</c:v>
                </c:pt>
                <c:pt idx="214915">
                  <c:v>497.90545960987401</c:v>
                </c:pt>
                <c:pt idx="214916">
                  <c:v>497.90777636514701</c:v>
                </c:pt>
                <c:pt idx="214917">
                  <c:v>497.91009312042098</c:v>
                </c:pt>
                <c:pt idx="214918">
                  <c:v>497.91240987569398</c:v>
                </c:pt>
                <c:pt idx="214919">
                  <c:v>497.914726630968</c:v>
                </c:pt>
                <c:pt idx="214920">
                  <c:v>497.91704338624101</c:v>
                </c:pt>
                <c:pt idx="214921">
                  <c:v>497.91936014151503</c:v>
                </c:pt>
                <c:pt idx="214922">
                  <c:v>497.92167689678797</c:v>
                </c:pt>
                <c:pt idx="214923">
                  <c:v>497.92399365206199</c:v>
                </c:pt>
                <c:pt idx="214924">
                  <c:v>497.926310407335</c:v>
                </c:pt>
                <c:pt idx="214925">
                  <c:v>497.92862716260902</c:v>
                </c:pt>
                <c:pt idx="214926">
                  <c:v>497.93094391788202</c:v>
                </c:pt>
                <c:pt idx="214927">
                  <c:v>497.93326067315598</c:v>
                </c:pt>
                <c:pt idx="214928">
                  <c:v>497.93557742842899</c:v>
                </c:pt>
                <c:pt idx="214929">
                  <c:v>497.93789418370301</c:v>
                </c:pt>
                <c:pt idx="214930">
                  <c:v>497.94021093897601</c:v>
                </c:pt>
                <c:pt idx="214931">
                  <c:v>497.94252769424997</c:v>
                </c:pt>
                <c:pt idx="214932">
                  <c:v>497.94484444952298</c:v>
                </c:pt>
                <c:pt idx="214933">
                  <c:v>497.947161204797</c:v>
                </c:pt>
                <c:pt idx="214934">
                  <c:v>497.94947796007</c:v>
                </c:pt>
                <c:pt idx="214935">
                  <c:v>497.95179471534402</c:v>
                </c:pt>
                <c:pt idx="214936">
                  <c:v>497.95411147061702</c:v>
                </c:pt>
                <c:pt idx="214937">
                  <c:v>497.95642822589099</c:v>
                </c:pt>
                <c:pt idx="214938">
                  <c:v>497.95874498116399</c:v>
                </c:pt>
                <c:pt idx="214939">
                  <c:v>497.96106173643801</c:v>
                </c:pt>
                <c:pt idx="214940">
                  <c:v>497.96337849171101</c:v>
                </c:pt>
                <c:pt idx="214941">
                  <c:v>497.96569524698498</c:v>
                </c:pt>
                <c:pt idx="214942">
                  <c:v>497.968012002259</c:v>
                </c:pt>
                <c:pt idx="214943">
                  <c:v>497.970328757532</c:v>
                </c:pt>
                <c:pt idx="214944">
                  <c:v>497.97264551280603</c:v>
                </c:pt>
                <c:pt idx="214945">
                  <c:v>497.97496226807903</c:v>
                </c:pt>
                <c:pt idx="214946">
                  <c:v>497.97727902335299</c:v>
                </c:pt>
                <c:pt idx="214947">
                  <c:v>497.97959577862599</c:v>
                </c:pt>
                <c:pt idx="214948">
                  <c:v>497.98191253390002</c:v>
                </c:pt>
                <c:pt idx="214949">
                  <c:v>497.98422928917302</c:v>
                </c:pt>
                <c:pt idx="214950">
                  <c:v>497.98654604444698</c:v>
                </c:pt>
                <c:pt idx="214951">
                  <c:v>497.98886279971998</c:v>
                </c:pt>
                <c:pt idx="214952">
                  <c:v>497.99117955499401</c:v>
                </c:pt>
                <c:pt idx="214953">
                  <c:v>497.99349631026701</c:v>
                </c:pt>
                <c:pt idx="214954">
                  <c:v>497.99581306554097</c:v>
                </c:pt>
                <c:pt idx="214955">
                  <c:v>497.99812982081397</c:v>
                </c:pt>
                <c:pt idx="214956">
                  <c:v>498.000446576088</c:v>
                </c:pt>
                <c:pt idx="214957">
                  <c:v>498.002763331361</c:v>
                </c:pt>
                <c:pt idx="214958">
                  <c:v>498.00508008663502</c:v>
                </c:pt>
                <c:pt idx="214959">
                  <c:v>498.00739684190802</c:v>
                </c:pt>
                <c:pt idx="214960">
                  <c:v>498.00971359718199</c:v>
                </c:pt>
                <c:pt idx="214961">
                  <c:v>498.01203035245499</c:v>
                </c:pt>
                <c:pt idx="214962">
                  <c:v>498.01434710772901</c:v>
                </c:pt>
                <c:pt idx="214963">
                  <c:v>498.01666386300201</c:v>
                </c:pt>
                <c:pt idx="214964">
                  <c:v>498.01898061827598</c:v>
                </c:pt>
                <c:pt idx="214965">
                  <c:v>498.02129737354898</c:v>
                </c:pt>
                <c:pt idx="214966">
                  <c:v>498.023614128823</c:v>
                </c:pt>
                <c:pt idx="214967">
                  <c:v>498.025930884096</c:v>
                </c:pt>
                <c:pt idx="214968">
                  <c:v>498.02824763937002</c:v>
                </c:pt>
                <c:pt idx="214969">
                  <c:v>498.03056439464302</c:v>
                </c:pt>
                <c:pt idx="214970">
                  <c:v>498.03288114991699</c:v>
                </c:pt>
                <c:pt idx="214971">
                  <c:v>498.03519790518999</c:v>
                </c:pt>
                <c:pt idx="214972">
                  <c:v>498.03751466046401</c:v>
                </c:pt>
                <c:pt idx="214973">
                  <c:v>498.03983141573701</c:v>
                </c:pt>
                <c:pt idx="214974">
                  <c:v>498.04214817101098</c:v>
                </c:pt>
                <c:pt idx="214975">
                  <c:v>498.04446492628398</c:v>
                </c:pt>
                <c:pt idx="214976">
                  <c:v>498.046781681558</c:v>
                </c:pt>
                <c:pt idx="214977">
                  <c:v>498.049098436831</c:v>
                </c:pt>
                <c:pt idx="214978">
                  <c:v>498.05141519210503</c:v>
                </c:pt>
                <c:pt idx="214979">
                  <c:v>498.05373194737803</c:v>
                </c:pt>
                <c:pt idx="214980">
                  <c:v>498.05604870265199</c:v>
                </c:pt>
                <c:pt idx="214981">
                  <c:v>498.05836545792499</c:v>
                </c:pt>
                <c:pt idx="214982">
                  <c:v>498.06068221319902</c:v>
                </c:pt>
                <c:pt idx="214983">
                  <c:v>498.06299896847202</c:v>
                </c:pt>
                <c:pt idx="214984">
                  <c:v>498.06531572374598</c:v>
                </c:pt>
                <c:pt idx="214985">
                  <c:v>498.06763247902001</c:v>
                </c:pt>
                <c:pt idx="214986">
                  <c:v>498.06994923429301</c:v>
                </c:pt>
                <c:pt idx="214987">
                  <c:v>498.07226598956697</c:v>
                </c:pt>
                <c:pt idx="214988">
                  <c:v>498.07458274483997</c:v>
                </c:pt>
                <c:pt idx="214989">
                  <c:v>498.076899500114</c:v>
                </c:pt>
                <c:pt idx="214990">
                  <c:v>498.079216255387</c:v>
                </c:pt>
                <c:pt idx="214991">
                  <c:v>498.08153301066102</c:v>
                </c:pt>
                <c:pt idx="214992">
                  <c:v>498.08384976593402</c:v>
                </c:pt>
                <c:pt idx="214993">
                  <c:v>498.08616652120799</c:v>
                </c:pt>
                <c:pt idx="214994">
                  <c:v>498.08848327648099</c:v>
                </c:pt>
                <c:pt idx="214995">
                  <c:v>498.09080003175501</c:v>
                </c:pt>
                <c:pt idx="214996">
                  <c:v>498.09311678702801</c:v>
                </c:pt>
                <c:pt idx="214997">
                  <c:v>498.09543354230198</c:v>
                </c:pt>
                <c:pt idx="214998">
                  <c:v>498.09775029757498</c:v>
                </c:pt>
                <c:pt idx="214999">
                  <c:v>498.100067052849</c:v>
                </c:pt>
                <c:pt idx="215000">
                  <c:v>498.102383808122</c:v>
                </c:pt>
                <c:pt idx="215001">
                  <c:v>498.10470056339602</c:v>
                </c:pt>
                <c:pt idx="215002">
                  <c:v>498.10701731866902</c:v>
                </c:pt>
                <c:pt idx="215003">
                  <c:v>498.10933407394299</c:v>
                </c:pt>
                <c:pt idx="215004">
                  <c:v>498.11165082921599</c:v>
                </c:pt>
                <c:pt idx="215005">
                  <c:v>498.11396758449001</c:v>
                </c:pt>
                <c:pt idx="215006">
                  <c:v>498.11628433976301</c:v>
                </c:pt>
                <c:pt idx="215007">
                  <c:v>498.11860109503698</c:v>
                </c:pt>
                <c:pt idx="215008">
                  <c:v>498.12091785030998</c:v>
                </c:pt>
                <c:pt idx="215009">
                  <c:v>498.123234605584</c:v>
                </c:pt>
                <c:pt idx="215010">
                  <c:v>498.125551360857</c:v>
                </c:pt>
                <c:pt idx="215011">
                  <c:v>498.12786811613103</c:v>
                </c:pt>
                <c:pt idx="215012">
                  <c:v>498.13018487140403</c:v>
                </c:pt>
                <c:pt idx="215013">
                  <c:v>498.13250162667799</c:v>
                </c:pt>
                <c:pt idx="215014">
                  <c:v>498.13481838195099</c:v>
                </c:pt>
                <c:pt idx="215015">
                  <c:v>498.13713513722502</c:v>
                </c:pt>
                <c:pt idx="215016">
                  <c:v>498.13945189249802</c:v>
                </c:pt>
                <c:pt idx="215017">
                  <c:v>498.14176864777198</c:v>
                </c:pt>
                <c:pt idx="215018">
                  <c:v>498.14408540304498</c:v>
                </c:pt>
                <c:pt idx="215019">
                  <c:v>498.14640215831901</c:v>
                </c:pt>
                <c:pt idx="215020">
                  <c:v>498.14871891359201</c:v>
                </c:pt>
                <c:pt idx="215021">
                  <c:v>498.15103566886597</c:v>
                </c:pt>
                <c:pt idx="215022">
                  <c:v>498.15335242413897</c:v>
                </c:pt>
                <c:pt idx="215023">
                  <c:v>498.155669179413</c:v>
                </c:pt>
                <c:pt idx="215024">
                  <c:v>498.157985934686</c:v>
                </c:pt>
                <c:pt idx="215025">
                  <c:v>498.16030268996002</c:v>
                </c:pt>
                <c:pt idx="215026">
                  <c:v>498.16261944523399</c:v>
                </c:pt>
                <c:pt idx="215027">
                  <c:v>498.16493620050699</c:v>
                </c:pt>
                <c:pt idx="215028">
                  <c:v>498.16725295578101</c:v>
                </c:pt>
                <c:pt idx="215029">
                  <c:v>498.16956971105401</c:v>
                </c:pt>
                <c:pt idx="215030">
                  <c:v>498.17188646632798</c:v>
                </c:pt>
                <c:pt idx="215031">
                  <c:v>498.17420322160098</c:v>
                </c:pt>
                <c:pt idx="215032">
                  <c:v>498.176519976875</c:v>
                </c:pt>
                <c:pt idx="215033">
                  <c:v>498.178836732148</c:v>
                </c:pt>
                <c:pt idx="215034">
                  <c:v>498.18115348742202</c:v>
                </c:pt>
                <c:pt idx="215035">
                  <c:v>498.18347024269502</c:v>
                </c:pt>
                <c:pt idx="215036">
                  <c:v>498.18578699796899</c:v>
                </c:pt>
                <c:pt idx="215037">
                  <c:v>498.18810375324199</c:v>
                </c:pt>
                <c:pt idx="215038">
                  <c:v>498.19042050851601</c:v>
                </c:pt>
                <c:pt idx="215039">
                  <c:v>498.19273726378901</c:v>
                </c:pt>
                <c:pt idx="215040">
                  <c:v>498.19505401906298</c:v>
                </c:pt>
                <c:pt idx="215041">
                  <c:v>498.19737077433598</c:v>
                </c:pt>
                <c:pt idx="215042">
                  <c:v>498.19968752961</c:v>
                </c:pt>
                <c:pt idx="215043">
                  <c:v>498.202004284883</c:v>
                </c:pt>
                <c:pt idx="215044">
                  <c:v>498.20432104015703</c:v>
                </c:pt>
                <c:pt idx="215045">
                  <c:v>498.20663779543003</c:v>
                </c:pt>
                <c:pt idx="215046">
                  <c:v>498.20895455070399</c:v>
                </c:pt>
                <c:pt idx="215047">
                  <c:v>498.21127130597699</c:v>
                </c:pt>
                <c:pt idx="215048">
                  <c:v>498.21358806125102</c:v>
                </c:pt>
                <c:pt idx="215049">
                  <c:v>498.21590481652402</c:v>
                </c:pt>
                <c:pt idx="215050">
                  <c:v>498.21822157179798</c:v>
                </c:pt>
                <c:pt idx="215051">
                  <c:v>498.22053832707098</c:v>
                </c:pt>
                <c:pt idx="215052">
                  <c:v>498.22285508234501</c:v>
                </c:pt>
                <c:pt idx="215053">
                  <c:v>498.22517183761801</c:v>
                </c:pt>
                <c:pt idx="215054">
                  <c:v>498.22748859289197</c:v>
                </c:pt>
                <c:pt idx="215055">
                  <c:v>498.22980534816497</c:v>
                </c:pt>
                <c:pt idx="215056">
                  <c:v>498.232122103439</c:v>
                </c:pt>
                <c:pt idx="215057">
                  <c:v>498.234438858712</c:v>
                </c:pt>
                <c:pt idx="215058">
                  <c:v>498.23675561398602</c:v>
                </c:pt>
                <c:pt idx="215059">
                  <c:v>498.23907236925902</c:v>
                </c:pt>
                <c:pt idx="215060">
                  <c:v>498.24138912453299</c:v>
                </c:pt>
                <c:pt idx="215061">
                  <c:v>498.24370587980599</c:v>
                </c:pt>
                <c:pt idx="215062">
                  <c:v>498.24602263508001</c:v>
                </c:pt>
                <c:pt idx="215063">
                  <c:v>498.24833939035301</c:v>
                </c:pt>
                <c:pt idx="215064">
                  <c:v>498.25065614562698</c:v>
                </c:pt>
                <c:pt idx="215065">
                  <c:v>498.25297290089998</c:v>
                </c:pt>
                <c:pt idx="215066">
                  <c:v>498.255289656174</c:v>
                </c:pt>
                <c:pt idx="215067">
                  <c:v>498.257606411447</c:v>
                </c:pt>
                <c:pt idx="215068">
                  <c:v>498.25992316672102</c:v>
                </c:pt>
                <c:pt idx="215069">
                  <c:v>498.26223992199499</c:v>
                </c:pt>
                <c:pt idx="215070">
                  <c:v>498.26455667726799</c:v>
                </c:pt>
                <c:pt idx="215071">
                  <c:v>498.26687343254201</c:v>
                </c:pt>
                <c:pt idx="215072">
                  <c:v>498.26919018781501</c:v>
                </c:pt>
                <c:pt idx="215073">
                  <c:v>498.27150694308898</c:v>
                </c:pt>
                <c:pt idx="215074">
                  <c:v>498.27382369836198</c:v>
                </c:pt>
                <c:pt idx="215075">
                  <c:v>498.276140453636</c:v>
                </c:pt>
                <c:pt idx="215076">
                  <c:v>498.278457208909</c:v>
                </c:pt>
                <c:pt idx="215077">
                  <c:v>498.28077396418303</c:v>
                </c:pt>
                <c:pt idx="215078">
                  <c:v>498.28309071945603</c:v>
                </c:pt>
                <c:pt idx="215079">
                  <c:v>498.28540747472999</c:v>
                </c:pt>
                <c:pt idx="215080">
                  <c:v>498.28772423000299</c:v>
                </c:pt>
                <c:pt idx="215081">
                  <c:v>498.29004098527702</c:v>
                </c:pt>
                <c:pt idx="215082">
                  <c:v>498.29235774055002</c:v>
                </c:pt>
                <c:pt idx="215083">
                  <c:v>498.29467449582398</c:v>
                </c:pt>
                <c:pt idx="215084">
                  <c:v>498.29699125109698</c:v>
                </c:pt>
                <c:pt idx="215085">
                  <c:v>498.29930800637101</c:v>
                </c:pt>
                <c:pt idx="215086">
                  <c:v>498.30162476164401</c:v>
                </c:pt>
                <c:pt idx="215087">
                  <c:v>498.30394151691797</c:v>
                </c:pt>
                <c:pt idx="215088">
                  <c:v>498.30625827219097</c:v>
                </c:pt>
                <c:pt idx="215089">
                  <c:v>498.308575027465</c:v>
                </c:pt>
                <c:pt idx="215090">
                  <c:v>498.310891782738</c:v>
                </c:pt>
                <c:pt idx="215091">
                  <c:v>498.31320853801202</c:v>
                </c:pt>
                <c:pt idx="215092">
                  <c:v>498.31552529328502</c:v>
                </c:pt>
                <c:pt idx="215093">
                  <c:v>498.31784204855899</c:v>
                </c:pt>
                <c:pt idx="215094">
                  <c:v>498.32015880383199</c:v>
                </c:pt>
                <c:pt idx="215095">
                  <c:v>498.32247555910601</c:v>
                </c:pt>
                <c:pt idx="215096">
                  <c:v>498.32479231437901</c:v>
                </c:pt>
                <c:pt idx="215097">
                  <c:v>498.32710906965298</c:v>
                </c:pt>
                <c:pt idx="215098">
                  <c:v>498.32942582492598</c:v>
                </c:pt>
                <c:pt idx="215099">
                  <c:v>498.3317425802</c:v>
                </c:pt>
                <c:pt idx="215100">
                  <c:v>498.334059335473</c:v>
                </c:pt>
                <c:pt idx="215101">
                  <c:v>498.33637609074702</c:v>
                </c:pt>
                <c:pt idx="215102">
                  <c:v>498.33869284602002</c:v>
                </c:pt>
                <c:pt idx="215103">
                  <c:v>498.34100960129399</c:v>
                </c:pt>
                <c:pt idx="215104">
                  <c:v>498.34332635656699</c:v>
                </c:pt>
                <c:pt idx="215105">
                  <c:v>498.34564311184101</c:v>
                </c:pt>
                <c:pt idx="215106">
                  <c:v>498.34795986711401</c:v>
                </c:pt>
                <c:pt idx="215107">
                  <c:v>498.35027662238798</c:v>
                </c:pt>
                <c:pt idx="215108">
                  <c:v>498.35259337766098</c:v>
                </c:pt>
                <c:pt idx="215109">
                  <c:v>498.354910132935</c:v>
                </c:pt>
                <c:pt idx="215110">
                  <c:v>498.357226888208</c:v>
                </c:pt>
                <c:pt idx="215111">
                  <c:v>498.35954364348203</c:v>
                </c:pt>
                <c:pt idx="215112">
                  <c:v>498.36186039875599</c:v>
                </c:pt>
                <c:pt idx="215113">
                  <c:v>498.36417715402899</c:v>
                </c:pt>
                <c:pt idx="215114">
                  <c:v>498.36649390930302</c:v>
                </c:pt>
                <c:pt idx="215115">
                  <c:v>498.36881066457602</c:v>
                </c:pt>
                <c:pt idx="215116">
                  <c:v>498.37112741984998</c:v>
                </c:pt>
                <c:pt idx="215117">
                  <c:v>498.37344417512298</c:v>
                </c:pt>
                <c:pt idx="215118">
                  <c:v>498.37576093039701</c:v>
                </c:pt>
                <c:pt idx="215119">
                  <c:v>498.37807768567001</c:v>
                </c:pt>
                <c:pt idx="215120">
                  <c:v>498.38039444094397</c:v>
                </c:pt>
                <c:pt idx="215121">
                  <c:v>498.38271119621697</c:v>
                </c:pt>
                <c:pt idx="215122">
                  <c:v>498.385027951491</c:v>
                </c:pt>
                <c:pt idx="215123">
                  <c:v>498.387344706764</c:v>
                </c:pt>
                <c:pt idx="215124">
                  <c:v>498.38966146203802</c:v>
                </c:pt>
                <c:pt idx="215125">
                  <c:v>498.39197821731102</c:v>
                </c:pt>
                <c:pt idx="215126">
                  <c:v>498.39429497258499</c:v>
                </c:pt>
                <c:pt idx="215127">
                  <c:v>498.39661172785799</c:v>
                </c:pt>
                <c:pt idx="215128">
                  <c:v>498.39892848313201</c:v>
                </c:pt>
                <c:pt idx="215129">
                  <c:v>498.40124523840501</c:v>
                </c:pt>
                <c:pt idx="215130">
                  <c:v>498.40356199367898</c:v>
                </c:pt>
                <c:pt idx="215131">
                  <c:v>498.40587874895198</c:v>
                </c:pt>
                <c:pt idx="215132">
                  <c:v>498.408195504226</c:v>
                </c:pt>
                <c:pt idx="215133">
                  <c:v>498.410512259499</c:v>
                </c:pt>
                <c:pt idx="215134">
                  <c:v>498.41282901477302</c:v>
                </c:pt>
                <c:pt idx="215135">
                  <c:v>498.41514577004602</c:v>
                </c:pt>
                <c:pt idx="215136">
                  <c:v>498.41746252531999</c:v>
                </c:pt>
                <c:pt idx="215137">
                  <c:v>498.41977928059299</c:v>
                </c:pt>
                <c:pt idx="215138">
                  <c:v>498.42209603586701</c:v>
                </c:pt>
                <c:pt idx="215139">
                  <c:v>498.42441279114001</c:v>
                </c:pt>
                <c:pt idx="215140">
                  <c:v>498.42672954641398</c:v>
                </c:pt>
                <c:pt idx="215141">
                  <c:v>498.42904630168698</c:v>
                </c:pt>
                <c:pt idx="215142">
                  <c:v>498.431363056961</c:v>
                </c:pt>
                <c:pt idx="215143">
                  <c:v>498.433679812234</c:v>
                </c:pt>
                <c:pt idx="215144">
                  <c:v>498.43599656750803</c:v>
                </c:pt>
                <c:pt idx="215145">
                  <c:v>498.43831332278103</c:v>
                </c:pt>
                <c:pt idx="215146">
                  <c:v>498.44063007805499</c:v>
                </c:pt>
                <c:pt idx="215147">
                  <c:v>498.44294683332799</c:v>
                </c:pt>
                <c:pt idx="215148">
                  <c:v>498.44526358860202</c:v>
                </c:pt>
                <c:pt idx="215149">
                  <c:v>498.44758034387502</c:v>
                </c:pt>
                <c:pt idx="215150">
                  <c:v>498.44989709914898</c:v>
                </c:pt>
                <c:pt idx="215151">
                  <c:v>498.45221385442198</c:v>
                </c:pt>
                <c:pt idx="215152">
                  <c:v>498.45453060969601</c:v>
                </c:pt>
                <c:pt idx="215153">
                  <c:v>498.45684736496901</c:v>
                </c:pt>
                <c:pt idx="215154">
                  <c:v>498.45916412024297</c:v>
                </c:pt>
                <c:pt idx="215155">
                  <c:v>498.461480875517</c:v>
                </c:pt>
                <c:pt idx="215156">
                  <c:v>498.46379763079</c:v>
                </c:pt>
                <c:pt idx="215157">
                  <c:v>498.46611438606402</c:v>
                </c:pt>
                <c:pt idx="215158">
                  <c:v>498.46843114133702</c:v>
                </c:pt>
                <c:pt idx="215159">
                  <c:v>498.47074789661099</c:v>
                </c:pt>
                <c:pt idx="215160">
                  <c:v>498.47306465188399</c:v>
                </c:pt>
                <c:pt idx="215161">
                  <c:v>498.47538140715801</c:v>
                </c:pt>
                <c:pt idx="215162">
                  <c:v>498.47769816243101</c:v>
                </c:pt>
                <c:pt idx="215163">
                  <c:v>498.48001491770498</c:v>
                </c:pt>
                <c:pt idx="215164">
                  <c:v>498.48233167297798</c:v>
                </c:pt>
                <c:pt idx="215165">
                  <c:v>498.484648428252</c:v>
                </c:pt>
                <c:pt idx="215166">
                  <c:v>498.486965183525</c:v>
                </c:pt>
                <c:pt idx="215167">
                  <c:v>498.48928193879902</c:v>
                </c:pt>
                <c:pt idx="215168">
                  <c:v>498.49159869407202</c:v>
                </c:pt>
                <c:pt idx="215169">
                  <c:v>498.49391544934599</c:v>
                </c:pt>
                <c:pt idx="215170">
                  <c:v>498.49623220461899</c:v>
                </c:pt>
                <c:pt idx="215171">
                  <c:v>498.49854895989301</c:v>
                </c:pt>
                <c:pt idx="215172">
                  <c:v>498.50086571516601</c:v>
                </c:pt>
                <c:pt idx="215173">
                  <c:v>498.50318247043998</c:v>
                </c:pt>
                <c:pt idx="215174">
                  <c:v>498.50549922571298</c:v>
                </c:pt>
                <c:pt idx="215175">
                  <c:v>498.507815980987</c:v>
                </c:pt>
                <c:pt idx="215176">
                  <c:v>498.51013273626</c:v>
                </c:pt>
                <c:pt idx="215177">
                  <c:v>498.51244949153403</c:v>
                </c:pt>
                <c:pt idx="215178">
                  <c:v>498.51476624680703</c:v>
                </c:pt>
                <c:pt idx="215179">
                  <c:v>498.51708300208099</c:v>
                </c:pt>
                <c:pt idx="215180">
                  <c:v>498.51939975735399</c:v>
                </c:pt>
                <c:pt idx="215181">
                  <c:v>498.52171651262802</c:v>
                </c:pt>
                <c:pt idx="215182">
                  <c:v>498.52403326790102</c:v>
                </c:pt>
                <c:pt idx="215183">
                  <c:v>498.52635002317498</c:v>
                </c:pt>
                <c:pt idx="215184">
                  <c:v>498.52866677844798</c:v>
                </c:pt>
                <c:pt idx="215185">
                  <c:v>498.53098353372201</c:v>
                </c:pt>
                <c:pt idx="215186">
                  <c:v>498.53330028899501</c:v>
                </c:pt>
                <c:pt idx="215187">
                  <c:v>498.53561704426897</c:v>
                </c:pt>
                <c:pt idx="215188">
                  <c:v>498.53793379954197</c:v>
                </c:pt>
                <c:pt idx="215189">
                  <c:v>498.540250554816</c:v>
                </c:pt>
                <c:pt idx="215190">
                  <c:v>498.542567310089</c:v>
                </c:pt>
                <c:pt idx="215191">
                  <c:v>498.54488406536302</c:v>
                </c:pt>
                <c:pt idx="215192">
                  <c:v>498.54720082063602</c:v>
                </c:pt>
                <c:pt idx="215193">
                  <c:v>498.54951757590999</c:v>
                </c:pt>
                <c:pt idx="215194">
                  <c:v>498.55183433118299</c:v>
                </c:pt>
                <c:pt idx="215195">
                  <c:v>498.55415108645701</c:v>
                </c:pt>
                <c:pt idx="215196">
                  <c:v>498.55646784173001</c:v>
                </c:pt>
                <c:pt idx="215197">
                  <c:v>498.55878459700398</c:v>
                </c:pt>
                <c:pt idx="215198">
                  <c:v>498.561101352278</c:v>
                </c:pt>
                <c:pt idx="215199">
                  <c:v>498.563418107551</c:v>
                </c:pt>
                <c:pt idx="215200">
                  <c:v>498.56573486282502</c:v>
                </c:pt>
                <c:pt idx="215201">
                  <c:v>498.56805161809802</c:v>
                </c:pt>
                <c:pt idx="215202">
                  <c:v>498.57036837337199</c:v>
                </c:pt>
                <c:pt idx="215203">
                  <c:v>498.57268512864499</c:v>
                </c:pt>
                <c:pt idx="215204">
                  <c:v>498.57500188391901</c:v>
                </c:pt>
                <c:pt idx="215205">
                  <c:v>498.57731863919201</c:v>
                </c:pt>
                <c:pt idx="215206">
                  <c:v>498.57963539446598</c:v>
                </c:pt>
                <c:pt idx="215207">
                  <c:v>498.58195214973898</c:v>
                </c:pt>
                <c:pt idx="215208">
                  <c:v>498.584268905013</c:v>
                </c:pt>
                <c:pt idx="215209">
                  <c:v>498.586585660286</c:v>
                </c:pt>
                <c:pt idx="215210">
                  <c:v>498.58890241556003</c:v>
                </c:pt>
                <c:pt idx="215211">
                  <c:v>498.59121917083303</c:v>
                </c:pt>
                <c:pt idx="215212">
                  <c:v>498.59353592610699</c:v>
                </c:pt>
                <c:pt idx="215213">
                  <c:v>498.59585268137999</c:v>
                </c:pt>
                <c:pt idx="215214">
                  <c:v>498.59816943665402</c:v>
                </c:pt>
                <c:pt idx="215215">
                  <c:v>498.60048619192702</c:v>
                </c:pt>
                <c:pt idx="215216">
                  <c:v>498.60280294720098</c:v>
                </c:pt>
                <c:pt idx="215217">
                  <c:v>498.60511970247398</c:v>
                </c:pt>
                <c:pt idx="215218">
                  <c:v>498.60743645774801</c:v>
                </c:pt>
                <c:pt idx="215219">
                  <c:v>498.60975321302101</c:v>
                </c:pt>
                <c:pt idx="215220">
                  <c:v>498.61206996829497</c:v>
                </c:pt>
                <c:pt idx="215221">
                  <c:v>498.61438672356797</c:v>
                </c:pt>
                <c:pt idx="215222">
                  <c:v>498.616703478842</c:v>
                </c:pt>
                <c:pt idx="215223">
                  <c:v>498.619020234115</c:v>
                </c:pt>
                <c:pt idx="215224">
                  <c:v>498.62133698938902</c:v>
                </c:pt>
                <c:pt idx="215225">
                  <c:v>498.62365374466202</c:v>
                </c:pt>
                <c:pt idx="215226">
                  <c:v>498.62597049993599</c:v>
                </c:pt>
                <c:pt idx="215227">
                  <c:v>498.62828725520899</c:v>
                </c:pt>
                <c:pt idx="215228">
                  <c:v>498.63060401048301</c:v>
                </c:pt>
                <c:pt idx="215229">
                  <c:v>498.63292076575601</c:v>
                </c:pt>
                <c:pt idx="215230">
                  <c:v>498.63523752102998</c:v>
                </c:pt>
                <c:pt idx="215231">
                  <c:v>498.63755427630298</c:v>
                </c:pt>
                <c:pt idx="215232">
                  <c:v>498.639871031577</c:v>
                </c:pt>
                <c:pt idx="215233">
                  <c:v>498.64218778685</c:v>
                </c:pt>
                <c:pt idx="215234">
                  <c:v>498.64450454212403</c:v>
                </c:pt>
                <c:pt idx="215235">
                  <c:v>498.64682129739703</c:v>
                </c:pt>
                <c:pt idx="215236">
                  <c:v>498.64913805267099</c:v>
                </c:pt>
                <c:pt idx="215237">
                  <c:v>498.65145480794399</c:v>
                </c:pt>
                <c:pt idx="215238">
                  <c:v>498.65377156321802</c:v>
                </c:pt>
                <c:pt idx="215239">
                  <c:v>498.65608831849102</c:v>
                </c:pt>
                <c:pt idx="215240">
                  <c:v>498.65840507376498</c:v>
                </c:pt>
                <c:pt idx="215241">
                  <c:v>498.66072182903901</c:v>
                </c:pt>
                <c:pt idx="215242">
                  <c:v>498.66303858431201</c:v>
                </c:pt>
                <c:pt idx="215243">
                  <c:v>498.66535533958597</c:v>
                </c:pt>
                <c:pt idx="215244">
                  <c:v>498.66767209485897</c:v>
                </c:pt>
                <c:pt idx="215245">
                  <c:v>498.669988850133</c:v>
                </c:pt>
                <c:pt idx="215246">
                  <c:v>498.672305605406</c:v>
                </c:pt>
                <c:pt idx="215247">
                  <c:v>498.67462236068002</c:v>
                </c:pt>
                <c:pt idx="215248">
                  <c:v>498.67693911595302</c:v>
                </c:pt>
                <c:pt idx="215249">
                  <c:v>498.67925587122699</c:v>
                </c:pt>
                <c:pt idx="215250">
                  <c:v>498.68157262649999</c:v>
                </c:pt>
                <c:pt idx="215251">
                  <c:v>498.68388938177401</c:v>
                </c:pt>
                <c:pt idx="215252">
                  <c:v>498.68620613704701</c:v>
                </c:pt>
                <c:pt idx="215253">
                  <c:v>498.68852289232098</c:v>
                </c:pt>
                <c:pt idx="215254">
                  <c:v>498.69083964759398</c:v>
                </c:pt>
                <c:pt idx="215255">
                  <c:v>498.693156402868</c:v>
                </c:pt>
                <c:pt idx="215256">
                  <c:v>498.695473158141</c:v>
                </c:pt>
                <c:pt idx="215257">
                  <c:v>498.69778991341502</c:v>
                </c:pt>
                <c:pt idx="215258">
                  <c:v>498.70010666868802</c:v>
                </c:pt>
                <c:pt idx="215259">
                  <c:v>498.70242342396199</c:v>
                </c:pt>
                <c:pt idx="215260">
                  <c:v>498.70474017923499</c:v>
                </c:pt>
                <c:pt idx="215261">
                  <c:v>498.70705693450901</c:v>
                </c:pt>
                <c:pt idx="215262">
                  <c:v>498.70937368978201</c:v>
                </c:pt>
                <c:pt idx="215263">
                  <c:v>498.71169044505598</c:v>
                </c:pt>
                <c:pt idx="215264">
                  <c:v>498.71400720032898</c:v>
                </c:pt>
                <c:pt idx="215265">
                  <c:v>498.716323955603</c:v>
                </c:pt>
                <c:pt idx="215266">
                  <c:v>498.718640710876</c:v>
                </c:pt>
                <c:pt idx="215267">
                  <c:v>498.72095746615003</c:v>
                </c:pt>
                <c:pt idx="215268">
                  <c:v>498.72327422142303</c:v>
                </c:pt>
                <c:pt idx="215269">
                  <c:v>498.72559097669699</c:v>
                </c:pt>
                <c:pt idx="215270">
                  <c:v>498.72790773196999</c:v>
                </c:pt>
                <c:pt idx="215271">
                  <c:v>498.73022448724402</c:v>
                </c:pt>
                <c:pt idx="215272">
                  <c:v>498.73254124251702</c:v>
                </c:pt>
                <c:pt idx="215273">
                  <c:v>498.73485799779098</c:v>
                </c:pt>
                <c:pt idx="215274">
                  <c:v>498.73717475306398</c:v>
                </c:pt>
                <c:pt idx="215275">
                  <c:v>498.73949150833801</c:v>
                </c:pt>
                <c:pt idx="215276">
                  <c:v>498.74180826361101</c:v>
                </c:pt>
                <c:pt idx="215277">
                  <c:v>498.74412501888497</c:v>
                </c:pt>
                <c:pt idx="215278">
                  <c:v>498.74644177415797</c:v>
                </c:pt>
                <c:pt idx="215279">
                  <c:v>498.748758529432</c:v>
                </c:pt>
                <c:pt idx="215280">
                  <c:v>498.751075284705</c:v>
                </c:pt>
                <c:pt idx="215281">
                  <c:v>498.75339203997902</c:v>
                </c:pt>
                <c:pt idx="215282">
                  <c:v>498.75570879525299</c:v>
                </c:pt>
                <c:pt idx="215283">
                  <c:v>498.75802555052599</c:v>
                </c:pt>
                <c:pt idx="215284">
                  <c:v>498.76034230580001</c:v>
                </c:pt>
                <c:pt idx="215285">
                  <c:v>498.76265906107301</c:v>
                </c:pt>
                <c:pt idx="215286">
                  <c:v>498.76497581634698</c:v>
                </c:pt>
                <c:pt idx="215287">
                  <c:v>498.76729257161998</c:v>
                </c:pt>
                <c:pt idx="215288">
                  <c:v>498.769609326894</c:v>
                </c:pt>
                <c:pt idx="215289">
                  <c:v>498.771926082167</c:v>
                </c:pt>
                <c:pt idx="215290">
                  <c:v>498.77424283744102</c:v>
                </c:pt>
                <c:pt idx="215291">
                  <c:v>498.77655959271402</c:v>
                </c:pt>
                <c:pt idx="215292">
                  <c:v>498.77887634798799</c:v>
                </c:pt>
                <c:pt idx="215293">
                  <c:v>498.78119310326099</c:v>
                </c:pt>
                <c:pt idx="215294">
                  <c:v>498.78350985853501</c:v>
                </c:pt>
                <c:pt idx="215295">
                  <c:v>498.78582661380801</c:v>
                </c:pt>
                <c:pt idx="215296">
                  <c:v>498.78814336908198</c:v>
                </c:pt>
                <c:pt idx="215297">
                  <c:v>498.79046012435498</c:v>
                </c:pt>
                <c:pt idx="215298">
                  <c:v>498.792776879629</c:v>
                </c:pt>
                <c:pt idx="215299">
                  <c:v>498.795093634902</c:v>
                </c:pt>
                <c:pt idx="215300">
                  <c:v>498.79741039017603</c:v>
                </c:pt>
                <c:pt idx="215301">
                  <c:v>498.79972714544903</c:v>
                </c:pt>
                <c:pt idx="215302">
                  <c:v>498.80204390072299</c:v>
                </c:pt>
                <c:pt idx="215303">
                  <c:v>498.80436065599599</c:v>
                </c:pt>
                <c:pt idx="215304">
                  <c:v>498.80667741127002</c:v>
                </c:pt>
                <c:pt idx="215305">
                  <c:v>498.80899416654302</c:v>
                </c:pt>
                <c:pt idx="215306">
                  <c:v>498.81131092181698</c:v>
                </c:pt>
                <c:pt idx="215307">
                  <c:v>498.81362767708998</c:v>
                </c:pt>
                <c:pt idx="215308">
                  <c:v>498.81594443236401</c:v>
                </c:pt>
                <c:pt idx="215309">
                  <c:v>498.81826118763701</c:v>
                </c:pt>
                <c:pt idx="215310">
                  <c:v>498.82057794291097</c:v>
                </c:pt>
                <c:pt idx="215311">
                  <c:v>498.82289469818397</c:v>
                </c:pt>
                <c:pt idx="215312">
                  <c:v>498.825211453458</c:v>
                </c:pt>
                <c:pt idx="215313">
                  <c:v>498.827528208731</c:v>
                </c:pt>
                <c:pt idx="215314">
                  <c:v>498.82984496400502</c:v>
                </c:pt>
                <c:pt idx="215315">
                  <c:v>498.83216171927802</c:v>
                </c:pt>
                <c:pt idx="215316">
                  <c:v>498.83447847455199</c:v>
                </c:pt>
                <c:pt idx="215317">
                  <c:v>498.83679522982499</c:v>
                </c:pt>
                <c:pt idx="215318">
                  <c:v>498.83911198509901</c:v>
                </c:pt>
                <c:pt idx="215319">
                  <c:v>498.84142874037201</c:v>
                </c:pt>
                <c:pt idx="215320">
                  <c:v>498.84374549564598</c:v>
                </c:pt>
                <c:pt idx="215321">
                  <c:v>498.84606225091898</c:v>
                </c:pt>
                <c:pt idx="215322">
                  <c:v>498.848379006193</c:v>
                </c:pt>
                <c:pt idx="215323">
                  <c:v>498.850695761466</c:v>
                </c:pt>
                <c:pt idx="215324">
                  <c:v>498.85301251674002</c:v>
                </c:pt>
                <c:pt idx="215325">
                  <c:v>498.85532927201399</c:v>
                </c:pt>
                <c:pt idx="215326">
                  <c:v>498.85764602728699</c:v>
                </c:pt>
                <c:pt idx="215327">
                  <c:v>498.85996278256101</c:v>
                </c:pt>
                <c:pt idx="215328">
                  <c:v>498.86227953783401</c:v>
                </c:pt>
                <c:pt idx="215329">
                  <c:v>498.86459629310798</c:v>
                </c:pt>
                <c:pt idx="215330">
                  <c:v>498.86691304838098</c:v>
                </c:pt>
                <c:pt idx="215331">
                  <c:v>498.869229803655</c:v>
                </c:pt>
                <c:pt idx="215332">
                  <c:v>498.871546558928</c:v>
                </c:pt>
                <c:pt idx="215333">
                  <c:v>498.87386331420203</c:v>
                </c:pt>
                <c:pt idx="215334">
                  <c:v>498.87618006947503</c:v>
                </c:pt>
                <c:pt idx="215335">
                  <c:v>498.87849682474899</c:v>
                </c:pt>
                <c:pt idx="215336">
                  <c:v>498.88081358002199</c:v>
                </c:pt>
                <c:pt idx="215337">
                  <c:v>498.88313033529602</c:v>
                </c:pt>
                <c:pt idx="215338">
                  <c:v>498.88544709056902</c:v>
                </c:pt>
                <c:pt idx="215339">
                  <c:v>498.88776384584298</c:v>
                </c:pt>
                <c:pt idx="215340">
                  <c:v>498.89008060111598</c:v>
                </c:pt>
                <c:pt idx="215341">
                  <c:v>498.89239735639001</c:v>
                </c:pt>
                <c:pt idx="215342">
                  <c:v>498.89471411166301</c:v>
                </c:pt>
                <c:pt idx="215343">
                  <c:v>498.89703086693697</c:v>
                </c:pt>
                <c:pt idx="215344">
                  <c:v>498.89934762220997</c:v>
                </c:pt>
                <c:pt idx="215345">
                  <c:v>498.901664377484</c:v>
                </c:pt>
                <c:pt idx="215346">
                  <c:v>498.903981132757</c:v>
                </c:pt>
                <c:pt idx="215347">
                  <c:v>498.90629788803102</c:v>
                </c:pt>
                <c:pt idx="215348">
                  <c:v>498.90861464330402</c:v>
                </c:pt>
                <c:pt idx="215349">
                  <c:v>498.91093139857799</c:v>
                </c:pt>
                <c:pt idx="215350">
                  <c:v>498.91324815385099</c:v>
                </c:pt>
                <c:pt idx="215351">
                  <c:v>498.91556490912501</c:v>
                </c:pt>
                <c:pt idx="215352">
                  <c:v>498.91788166439801</c:v>
                </c:pt>
                <c:pt idx="215353">
                  <c:v>498.92019841967198</c:v>
                </c:pt>
                <c:pt idx="215354">
                  <c:v>498.92251517494498</c:v>
                </c:pt>
                <c:pt idx="215355">
                  <c:v>498.924831930219</c:v>
                </c:pt>
                <c:pt idx="215356">
                  <c:v>498.927148685492</c:v>
                </c:pt>
                <c:pt idx="215357">
                  <c:v>498.92946544076602</c:v>
                </c:pt>
                <c:pt idx="215358">
                  <c:v>498.93178219603902</c:v>
                </c:pt>
                <c:pt idx="215359">
                  <c:v>498.93409895131299</c:v>
                </c:pt>
                <c:pt idx="215360">
                  <c:v>498.93641570658599</c:v>
                </c:pt>
                <c:pt idx="215361">
                  <c:v>498.93873246186001</c:v>
                </c:pt>
                <c:pt idx="215362">
                  <c:v>498.94104921713301</c:v>
                </c:pt>
                <c:pt idx="215363">
                  <c:v>498.94336597240698</c:v>
                </c:pt>
                <c:pt idx="215364">
                  <c:v>498.94568272767998</c:v>
                </c:pt>
                <c:pt idx="215365">
                  <c:v>498.947999482954</c:v>
                </c:pt>
                <c:pt idx="215366">
                  <c:v>498.950316238227</c:v>
                </c:pt>
                <c:pt idx="215367">
                  <c:v>498.95263299350103</c:v>
                </c:pt>
                <c:pt idx="215368">
                  <c:v>498.95494974877499</c:v>
                </c:pt>
                <c:pt idx="215369">
                  <c:v>498.95726650404799</c:v>
                </c:pt>
                <c:pt idx="215370">
                  <c:v>498.95958325932202</c:v>
                </c:pt>
                <c:pt idx="215371">
                  <c:v>498.96190001459502</c:v>
                </c:pt>
                <c:pt idx="215372">
                  <c:v>498.96421676986898</c:v>
                </c:pt>
                <c:pt idx="215373">
                  <c:v>498.96653352514198</c:v>
                </c:pt>
                <c:pt idx="215374">
                  <c:v>498.96885028041601</c:v>
                </c:pt>
                <c:pt idx="215375">
                  <c:v>498.97116703568901</c:v>
                </c:pt>
                <c:pt idx="215376">
                  <c:v>498.97348379096297</c:v>
                </c:pt>
                <c:pt idx="215377">
                  <c:v>498.97580054623597</c:v>
                </c:pt>
                <c:pt idx="215378">
                  <c:v>498.97811730151</c:v>
                </c:pt>
                <c:pt idx="215379">
                  <c:v>498.980434056783</c:v>
                </c:pt>
                <c:pt idx="215380">
                  <c:v>498.98275081205702</c:v>
                </c:pt>
                <c:pt idx="215381">
                  <c:v>498.98506756733002</c:v>
                </c:pt>
                <c:pt idx="215382">
                  <c:v>498.98738432260399</c:v>
                </c:pt>
                <c:pt idx="215383">
                  <c:v>498.98970107787699</c:v>
                </c:pt>
                <c:pt idx="215384">
                  <c:v>498.99201783315101</c:v>
                </c:pt>
                <c:pt idx="215385">
                  <c:v>498.99433458842401</c:v>
                </c:pt>
                <c:pt idx="215386">
                  <c:v>498.99665134369798</c:v>
                </c:pt>
                <c:pt idx="215387">
                  <c:v>498.99896809897098</c:v>
                </c:pt>
                <c:pt idx="215388">
                  <c:v>499.001284854245</c:v>
                </c:pt>
                <c:pt idx="215389">
                  <c:v>499.003601609518</c:v>
                </c:pt>
                <c:pt idx="215390">
                  <c:v>499.00591836479202</c:v>
                </c:pt>
                <c:pt idx="215391">
                  <c:v>499.00823512006502</c:v>
                </c:pt>
                <c:pt idx="215392">
                  <c:v>499.01055187533899</c:v>
                </c:pt>
                <c:pt idx="215393">
                  <c:v>499.01286863061199</c:v>
                </c:pt>
                <c:pt idx="215394">
                  <c:v>499.01518538588601</c:v>
                </c:pt>
                <c:pt idx="215395">
                  <c:v>499.01750214115901</c:v>
                </c:pt>
                <c:pt idx="215396">
                  <c:v>499.01981889643298</c:v>
                </c:pt>
                <c:pt idx="215397">
                  <c:v>499.02213565170598</c:v>
                </c:pt>
                <c:pt idx="215398">
                  <c:v>499.02445240698</c:v>
                </c:pt>
                <c:pt idx="215399">
                  <c:v>499.026769162253</c:v>
                </c:pt>
                <c:pt idx="215400">
                  <c:v>499.02908591752703</c:v>
                </c:pt>
                <c:pt idx="215401">
                  <c:v>499.03140267280003</c:v>
                </c:pt>
                <c:pt idx="215402">
                  <c:v>499.03371942807399</c:v>
                </c:pt>
                <c:pt idx="215403">
                  <c:v>499.03603618334699</c:v>
                </c:pt>
                <c:pt idx="215404">
                  <c:v>499.03835293862102</c:v>
                </c:pt>
                <c:pt idx="215405">
                  <c:v>499.04066969389402</c:v>
                </c:pt>
                <c:pt idx="215406">
                  <c:v>499.04298644916798</c:v>
                </c:pt>
                <c:pt idx="215407">
                  <c:v>499.04530320444098</c:v>
                </c:pt>
                <c:pt idx="215408">
                  <c:v>499.04761995971501</c:v>
                </c:pt>
                <c:pt idx="215409">
                  <c:v>499.04993671498801</c:v>
                </c:pt>
                <c:pt idx="215410">
                  <c:v>499.05225347026197</c:v>
                </c:pt>
                <c:pt idx="215411">
                  <c:v>499.054570225536</c:v>
                </c:pt>
                <c:pt idx="215412">
                  <c:v>499.056886980809</c:v>
                </c:pt>
                <c:pt idx="215413">
                  <c:v>499.05920373608302</c:v>
                </c:pt>
                <c:pt idx="215414">
                  <c:v>499.06152049135602</c:v>
                </c:pt>
                <c:pt idx="215415">
                  <c:v>499.06383724662999</c:v>
                </c:pt>
                <c:pt idx="215416">
                  <c:v>499.06615400190299</c:v>
                </c:pt>
                <c:pt idx="215417">
                  <c:v>499.06847075717701</c:v>
                </c:pt>
                <c:pt idx="215418">
                  <c:v>499.07078751245001</c:v>
                </c:pt>
                <c:pt idx="215419">
                  <c:v>499.07310426772398</c:v>
                </c:pt>
                <c:pt idx="215420">
                  <c:v>499.07542102299698</c:v>
                </c:pt>
                <c:pt idx="215421">
                  <c:v>499.077737778271</c:v>
                </c:pt>
                <c:pt idx="215422">
                  <c:v>499.080054533544</c:v>
                </c:pt>
                <c:pt idx="215423">
                  <c:v>499.08237128881802</c:v>
                </c:pt>
                <c:pt idx="215424">
                  <c:v>499.08468804409102</c:v>
                </c:pt>
                <c:pt idx="215425">
                  <c:v>499.08700479936499</c:v>
                </c:pt>
                <c:pt idx="215426">
                  <c:v>499.08932155463799</c:v>
                </c:pt>
                <c:pt idx="215427">
                  <c:v>499.09163830991201</c:v>
                </c:pt>
                <c:pt idx="215428">
                  <c:v>499.09395506518501</c:v>
                </c:pt>
                <c:pt idx="215429">
                  <c:v>499.09627182045898</c:v>
                </c:pt>
                <c:pt idx="215430">
                  <c:v>499.09858857573198</c:v>
                </c:pt>
                <c:pt idx="215431">
                  <c:v>499.100905331006</c:v>
                </c:pt>
                <c:pt idx="215432">
                  <c:v>499.103222086279</c:v>
                </c:pt>
                <c:pt idx="215433">
                  <c:v>499.10553884155303</c:v>
                </c:pt>
                <c:pt idx="215434">
                  <c:v>499.10785559682603</c:v>
                </c:pt>
                <c:pt idx="215435">
                  <c:v>499.11017235209999</c:v>
                </c:pt>
                <c:pt idx="215436">
                  <c:v>499.11248910737299</c:v>
                </c:pt>
                <c:pt idx="215437">
                  <c:v>499.11480586264702</c:v>
                </c:pt>
                <c:pt idx="215438">
                  <c:v>499.11712261792002</c:v>
                </c:pt>
                <c:pt idx="215439">
                  <c:v>499.11943937319398</c:v>
                </c:pt>
                <c:pt idx="215440">
                  <c:v>499.12175612846698</c:v>
                </c:pt>
                <c:pt idx="215441">
                  <c:v>499.12407288374101</c:v>
                </c:pt>
                <c:pt idx="215442">
                  <c:v>499.12638963901401</c:v>
                </c:pt>
                <c:pt idx="215443">
                  <c:v>499.12870639428797</c:v>
                </c:pt>
                <c:pt idx="215444">
                  <c:v>499.13102314956097</c:v>
                </c:pt>
                <c:pt idx="215445">
                  <c:v>499.133339904835</c:v>
                </c:pt>
                <c:pt idx="215446">
                  <c:v>499.135656660108</c:v>
                </c:pt>
                <c:pt idx="215447">
                  <c:v>499.13797341538202</c:v>
                </c:pt>
                <c:pt idx="215448">
                  <c:v>499.14029017065502</c:v>
                </c:pt>
                <c:pt idx="215449">
                  <c:v>499.14260692592899</c:v>
                </c:pt>
                <c:pt idx="215450">
                  <c:v>499.14492368120199</c:v>
                </c:pt>
                <c:pt idx="215451">
                  <c:v>499.14724043647601</c:v>
                </c:pt>
                <c:pt idx="215452">
                  <c:v>499.14955719174901</c:v>
                </c:pt>
                <c:pt idx="215453">
                  <c:v>499.15187394702298</c:v>
                </c:pt>
                <c:pt idx="215454">
                  <c:v>499.154190702297</c:v>
                </c:pt>
                <c:pt idx="215455">
                  <c:v>499.15650745757</c:v>
                </c:pt>
                <c:pt idx="215456">
                  <c:v>499.15882421284402</c:v>
                </c:pt>
                <c:pt idx="215457">
                  <c:v>499.16114096811702</c:v>
                </c:pt>
                <c:pt idx="215458">
                  <c:v>499.16345772339099</c:v>
                </c:pt>
                <c:pt idx="215459">
                  <c:v>499.16577447866399</c:v>
                </c:pt>
                <c:pt idx="215460">
                  <c:v>499.16809123393801</c:v>
                </c:pt>
                <c:pt idx="215461">
                  <c:v>499.17040798921101</c:v>
                </c:pt>
                <c:pt idx="215462">
                  <c:v>499.17272474448498</c:v>
                </c:pt>
                <c:pt idx="215463">
                  <c:v>499.17504149975798</c:v>
                </c:pt>
                <c:pt idx="215464">
                  <c:v>499.177358255032</c:v>
                </c:pt>
                <c:pt idx="215465">
                  <c:v>499.179675010305</c:v>
                </c:pt>
                <c:pt idx="215466">
                  <c:v>499.18199176557903</c:v>
                </c:pt>
                <c:pt idx="215467">
                  <c:v>499.18430852085203</c:v>
                </c:pt>
                <c:pt idx="215468">
                  <c:v>499.18662527612599</c:v>
                </c:pt>
                <c:pt idx="215469">
                  <c:v>499.18894203139899</c:v>
                </c:pt>
                <c:pt idx="215470">
                  <c:v>499.19125878667302</c:v>
                </c:pt>
                <c:pt idx="215471">
                  <c:v>499.19357554194602</c:v>
                </c:pt>
                <c:pt idx="215472">
                  <c:v>499.19589229721998</c:v>
                </c:pt>
                <c:pt idx="215473">
                  <c:v>499.19820905249298</c:v>
                </c:pt>
                <c:pt idx="215474">
                  <c:v>499.20052580776701</c:v>
                </c:pt>
                <c:pt idx="215475">
                  <c:v>499.20284256304001</c:v>
                </c:pt>
                <c:pt idx="215476">
                  <c:v>499.20515931831397</c:v>
                </c:pt>
                <c:pt idx="215477">
                  <c:v>499.20747607358697</c:v>
                </c:pt>
                <c:pt idx="215478">
                  <c:v>499.209792828861</c:v>
                </c:pt>
                <c:pt idx="215479">
                  <c:v>499.212109584134</c:v>
                </c:pt>
                <c:pt idx="215480">
                  <c:v>499.21442633940802</c:v>
                </c:pt>
                <c:pt idx="215481">
                  <c:v>499.21674309468102</c:v>
                </c:pt>
                <c:pt idx="215482">
                  <c:v>499.21905984995499</c:v>
                </c:pt>
                <c:pt idx="215483">
                  <c:v>499.22137660522799</c:v>
                </c:pt>
                <c:pt idx="215484">
                  <c:v>499.22369336050201</c:v>
                </c:pt>
                <c:pt idx="215485">
                  <c:v>499.22601011577501</c:v>
                </c:pt>
                <c:pt idx="215486">
                  <c:v>499.22832687104898</c:v>
                </c:pt>
                <c:pt idx="215487">
                  <c:v>499.23064362632198</c:v>
                </c:pt>
                <c:pt idx="215488">
                  <c:v>499.232960381596</c:v>
                </c:pt>
                <c:pt idx="215489">
                  <c:v>499.235277136869</c:v>
                </c:pt>
                <c:pt idx="215490">
                  <c:v>499.23759389214302</c:v>
                </c:pt>
                <c:pt idx="215491">
                  <c:v>499.23991064741602</c:v>
                </c:pt>
                <c:pt idx="215492">
                  <c:v>499.24222740268999</c:v>
                </c:pt>
                <c:pt idx="215493">
                  <c:v>499.24454415796299</c:v>
                </c:pt>
                <c:pt idx="215494">
                  <c:v>499.24686091323701</c:v>
                </c:pt>
                <c:pt idx="215495">
                  <c:v>499.24917766851001</c:v>
                </c:pt>
                <c:pt idx="215496">
                  <c:v>499.25149442378398</c:v>
                </c:pt>
                <c:pt idx="215497">
                  <c:v>499.253811179058</c:v>
                </c:pt>
                <c:pt idx="215498">
                  <c:v>499.256127934331</c:v>
                </c:pt>
                <c:pt idx="215499">
                  <c:v>499.25844468960503</c:v>
                </c:pt>
                <c:pt idx="215500">
                  <c:v>499.26076144487803</c:v>
                </c:pt>
                <c:pt idx="215501">
                  <c:v>499.26307820015199</c:v>
                </c:pt>
                <c:pt idx="215502">
                  <c:v>499.26539495542499</c:v>
                </c:pt>
                <c:pt idx="215503">
                  <c:v>499.26771171069902</c:v>
                </c:pt>
                <c:pt idx="215504">
                  <c:v>499.27002846597202</c:v>
                </c:pt>
                <c:pt idx="215505">
                  <c:v>499.27234522124598</c:v>
                </c:pt>
                <c:pt idx="215506">
                  <c:v>499.27466197651898</c:v>
                </c:pt>
                <c:pt idx="215507">
                  <c:v>499.27697873179301</c:v>
                </c:pt>
                <c:pt idx="215508">
                  <c:v>499.27929548706601</c:v>
                </c:pt>
                <c:pt idx="215509">
                  <c:v>499.28161224233997</c:v>
                </c:pt>
                <c:pt idx="215510">
                  <c:v>499.28392899761297</c:v>
                </c:pt>
                <c:pt idx="215511">
                  <c:v>499.286245752887</c:v>
                </c:pt>
                <c:pt idx="215512">
                  <c:v>499.28856250816</c:v>
                </c:pt>
                <c:pt idx="215513">
                  <c:v>499.29087926343402</c:v>
                </c:pt>
                <c:pt idx="215514">
                  <c:v>499.29319601870702</c:v>
                </c:pt>
                <c:pt idx="215515">
                  <c:v>499.29551277398099</c:v>
                </c:pt>
                <c:pt idx="215516">
                  <c:v>499.29782952925399</c:v>
                </c:pt>
                <c:pt idx="215517">
                  <c:v>499.30014628452801</c:v>
                </c:pt>
                <c:pt idx="215518">
                  <c:v>499.30246303980101</c:v>
                </c:pt>
                <c:pt idx="215519">
                  <c:v>499.30477979507498</c:v>
                </c:pt>
                <c:pt idx="215520">
                  <c:v>499.30709655034798</c:v>
                </c:pt>
                <c:pt idx="215521">
                  <c:v>499.309413305622</c:v>
                </c:pt>
                <c:pt idx="215522">
                  <c:v>499.311730060895</c:v>
                </c:pt>
                <c:pt idx="215523">
                  <c:v>499.31404681616903</c:v>
                </c:pt>
                <c:pt idx="215524">
                  <c:v>499.31636357144203</c:v>
                </c:pt>
                <c:pt idx="215525">
                  <c:v>499.31868032671599</c:v>
                </c:pt>
                <c:pt idx="215526">
                  <c:v>499.32099708198899</c:v>
                </c:pt>
                <c:pt idx="215527">
                  <c:v>499.32331383726302</c:v>
                </c:pt>
                <c:pt idx="215528">
                  <c:v>499.32563059253602</c:v>
                </c:pt>
                <c:pt idx="215529">
                  <c:v>499.32794734780998</c:v>
                </c:pt>
                <c:pt idx="215530">
                  <c:v>499.33026410308298</c:v>
                </c:pt>
                <c:pt idx="215531">
                  <c:v>499.33258085835701</c:v>
                </c:pt>
                <c:pt idx="215532">
                  <c:v>499.33489761363001</c:v>
                </c:pt>
                <c:pt idx="215533">
                  <c:v>499.33721436890397</c:v>
                </c:pt>
                <c:pt idx="215534">
                  <c:v>499.33953112417697</c:v>
                </c:pt>
                <c:pt idx="215535">
                  <c:v>499.341847879451</c:v>
                </c:pt>
                <c:pt idx="215536">
                  <c:v>499.344164634724</c:v>
                </c:pt>
                <c:pt idx="215537">
                  <c:v>499.34648138999802</c:v>
                </c:pt>
                <c:pt idx="215538">
                  <c:v>499.34879814527199</c:v>
                </c:pt>
                <c:pt idx="215539">
                  <c:v>499.35111490054499</c:v>
                </c:pt>
                <c:pt idx="215540">
                  <c:v>499.35343165581901</c:v>
                </c:pt>
                <c:pt idx="215541">
                  <c:v>499.35574841109201</c:v>
                </c:pt>
                <c:pt idx="215542">
                  <c:v>499.35806516636598</c:v>
                </c:pt>
                <c:pt idx="215543">
                  <c:v>499.36038192163898</c:v>
                </c:pt>
                <c:pt idx="215544">
                  <c:v>499.362698676913</c:v>
                </c:pt>
                <c:pt idx="215545">
                  <c:v>499.365015432186</c:v>
                </c:pt>
                <c:pt idx="215546">
                  <c:v>499.36733218746002</c:v>
                </c:pt>
                <c:pt idx="215547">
                  <c:v>499.36964894273302</c:v>
                </c:pt>
                <c:pt idx="215548">
                  <c:v>499.37196569800699</c:v>
                </c:pt>
                <c:pt idx="215549">
                  <c:v>499.37428245327999</c:v>
                </c:pt>
                <c:pt idx="215550">
                  <c:v>499.37659920855401</c:v>
                </c:pt>
                <c:pt idx="215551">
                  <c:v>499.37891596382701</c:v>
                </c:pt>
                <c:pt idx="215552">
                  <c:v>499.38123271910098</c:v>
                </c:pt>
                <c:pt idx="215553">
                  <c:v>499.38354947437398</c:v>
                </c:pt>
                <c:pt idx="215554">
                  <c:v>499.385866229648</c:v>
                </c:pt>
                <c:pt idx="215555">
                  <c:v>499.388182984921</c:v>
                </c:pt>
                <c:pt idx="215556">
                  <c:v>499.39049974019503</c:v>
                </c:pt>
                <c:pt idx="215557">
                  <c:v>499.39281649546803</c:v>
                </c:pt>
                <c:pt idx="215558">
                  <c:v>499.39513325074199</c:v>
                </c:pt>
                <c:pt idx="215559">
                  <c:v>499.39745000601499</c:v>
                </c:pt>
                <c:pt idx="215560">
                  <c:v>499.39976676128902</c:v>
                </c:pt>
                <c:pt idx="215561">
                  <c:v>499.40208351656202</c:v>
                </c:pt>
                <c:pt idx="215562">
                  <c:v>499.40440027183598</c:v>
                </c:pt>
                <c:pt idx="215563">
                  <c:v>499.40671702710898</c:v>
                </c:pt>
                <c:pt idx="215564">
                  <c:v>499.40903378238301</c:v>
                </c:pt>
                <c:pt idx="215565">
                  <c:v>499.41135053765601</c:v>
                </c:pt>
                <c:pt idx="215566">
                  <c:v>499.41366729292997</c:v>
                </c:pt>
                <c:pt idx="215567">
                  <c:v>499.41598404820297</c:v>
                </c:pt>
                <c:pt idx="215568">
                  <c:v>499.418300803477</c:v>
                </c:pt>
                <c:pt idx="215569">
                  <c:v>499.42061755875</c:v>
                </c:pt>
                <c:pt idx="215570">
                  <c:v>499.42293431402402</c:v>
                </c:pt>
                <c:pt idx="215571">
                  <c:v>499.42525106929702</c:v>
                </c:pt>
                <c:pt idx="215572">
                  <c:v>499.42756782457099</c:v>
                </c:pt>
                <c:pt idx="215573">
                  <c:v>499.42988457984399</c:v>
                </c:pt>
                <c:pt idx="215574">
                  <c:v>499.43220133511801</c:v>
                </c:pt>
                <c:pt idx="215575">
                  <c:v>499.43451809039101</c:v>
                </c:pt>
                <c:pt idx="215576">
                  <c:v>499.43683484566498</c:v>
                </c:pt>
                <c:pt idx="215577">
                  <c:v>499.43915160093798</c:v>
                </c:pt>
                <c:pt idx="215578">
                  <c:v>499.441468356212</c:v>
                </c:pt>
                <c:pt idx="215579">
                  <c:v>499.443785111485</c:v>
                </c:pt>
                <c:pt idx="215580">
                  <c:v>499.44610186675902</c:v>
                </c:pt>
                <c:pt idx="215581">
                  <c:v>499.44841862203299</c:v>
                </c:pt>
                <c:pt idx="215582">
                  <c:v>499.45073537730599</c:v>
                </c:pt>
                <c:pt idx="215583">
                  <c:v>499.45305213258001</c:v>
                </c:pt>
                <c:pt idx="215584">
                  <c:v>499.45536888785301</c:v>
                </c:pt>
                <c:pt idx="215585">
                  <c:v>499.45768564312698</c:v>
                </c:pt>
                <c:pt idx="215586">
                  <c:v>499.46000239839998</c:v>
                </c:pt>
                <c:pt idx="215587">
                  <c:v>499.462319153674</c:v>
                </c:pt>
                <c:pt idx="215588">
                  <c:v>499.464635908947</c:v>
                </c:pt>
                <c:pt idx="215589">
                  <c:v>499.46695266422103</c:v>
                </c:pt>
                <c:pt idx="215590">
                  <c:v>499.46926941949403</c:v>
                </c:pt>
                <c:pt idx="215591">
                  <c:v>499.47158617476799</c:v>
                </c:pt>
                <c:pt idx="215592">
                  <c:v>499.47390293004099</c:v>
                </c:pt>
                <c:pt idx="215593">
                  <c:v>499.47621968531502</c:v>
                </c:pt>
                <c:pt idx="215594">
                  <c:v>499.47853644058802</c:v>
                </c:pt>
                <c:pt idx="215595">
                  <c:v>499.48085319586198</c:v>
                </c:pt>
                <c:pt idx="215596">
                  <c:v>499.48316995113498</c:v>
                </c:pt>
                <c:pt idx="215597">
                  <c:v>499.48548670640901</c:v>
                </c:pt>
                <c:pt idx="215598">
                  <c:v>499.48780346168201</c:v>
                </c:pt>
                <c:pt idx="215599">
                  <c:v>499.49012021695597</c:v>
                </c:pt>
                <c:pt idx="215600">
                  <c:v>499.49243697222897</c:v>
                </c:pt>
                <c:pt idx="215601">
                  <c:v>499.494753727503</c:v>
                </c:pt>
                <c:pt idx="215602">
                  <c:v>499.497070482776</c:v>
                </c:pt>
                <c:pt idx="215603">
                  <c:v>499.49938723805002</c:v>
                </c:pt>
                <c:pt idx="215604">
                  <c:v>499.50170399332302</c:v>
                </c:pt>
                <c:pt idx="215605">
                  <c:v>499.50402074859699</c:v>
                </c:pt>
                <c:pt idx="215606">
                  <c:v>499.50633750386999</c:v>
                </c:pt>
                <c:pt idx="215607">
                  <c:v>499.50865425914401</c:v>
                </c:pt>
                <c:pt idx="215608">
                  <c:v>499.51097101441701</c:v>
                </c:pt>
                <c:pt idx="215609">
                  <c:v>499.51328776969098</c:v>
                </c:pt>
                <c:pt idx="215610">
                  <c:v>499.51560452496398</c:v>
                </c:pt>
                <c:pt idx="215611">
                  <c:v>499.517921280238</c:v>
                </c:pt>
                <c:pt idx="215612">
                  <c:v>499.520238035511</c:v>
                </c:pt>
                <c:pt idx="215613">
                  <c:v>499.52255479078502</c:v>
                </c:pt>
                <c:pt idx="215614">
                  <c:v>499.52487154605802</c:v>
                </c:pt>
                <c:pt idx="215615">
                  <c:v>499.52718830133199</c:v>
                </c:pt>
                <c:pt idx="215616">
                  <c:v>499.52950505660499</c:v>
                </c:pt>
                <c:pt idx="215617">
                  <c:v>499.53182181187901</c:v>
                </c:pt>
                <c:pt idx="215618">
                  <c:v>499.53413856715201</c:v>
                </c:pt>
                <c:pt idx="215619">
                  <c:v>499.53645532242598</c:v>
                </c:pt>
                <c:pt idx="215620">
                  <c:v>499.53877207769898</c:v>
                </c:pt>
                <c:pt idx="215621">
                  <c:v>499.541088832973</c:v>
                </c:pt>
                <c:pt idx="215622">
                  <c:v>499.543405588246</c:v>
                </c:pt>
                <c:pt idx="215623">
                  <c:v>499.54572234352003</c:v>
                </c:pt>
                <c:pt idx="215624">
                  <c:v>499.54803909879399</c:v>
                </c:pt>
                <c:pt idx="215625">
                  <c:v>499.55035585406699</c:v>
                </c:pt>
                <c:pt idx="215626">
                  <c:v>499.55267260934102</c:v>
                </c:pt>
                <c:pt idx="215627">
                  <c:v>499.55498936461402</c:v>
                </c:pt>
                <c:pt idx="215628">
                  <c:v>499.55730611988798</c:v>
                </c:pt>
                <c:pt idx="215629">
                  <c:v>499.55962287516098</c:v>
                </c:pt>
                <c:pt idx="215630">
                  <c:v>499.56193963043501</c:v>
                </c:pt>
                <c:pt idx="215631">
                  <c:v>499.56425638570801</c:v>
                </c:pt>
                <c:pt idx="215632">
                  <c:v>499.56657314098197</c:v>
                </c:pt>
                <c:pt idx="215633">
                  <c:v>499.56888989625497</c:v>
                </c:pt>
                <c:pt idx="215634">
                  <c:v>499.571206651529</c:v>
                </c:pt>
                <c:pt idx="215635">
                  <c:v>499.573523406802</c:v>
                </c:pt>
                <c:pt idx="215636">
                  <c:v>499.57584016207602</c:v>
                </c:pt>
                <c:pt idx="215637">
                  <c:v>499.57815691734902</c:v>
                </c:pt>
                <c:pt idx="215638">
                  <c:v>499.58047367262299</c:v>
                </c:pt>
                <c:pt idx="215639">
                  <c:v>499.58279042789599</c:v>
                </c:pt>
                <c:pt idx="215640">
                  <c:v>499.58510718317001</c:v>
                </c:pt>
                <c:pt idx="215641">
                  <c:v>499.58742393844301</c:v>
                </c:pt>
                <c:pt idx="215642">
                  <c:v>499.58974069371698</c:v>
                </c:pt>
                <c:pt idx="215643">
                  <c:v>499.59205744898998</c:v>
                </c:pt>
                <c:pt idx="215644">
                  <c:v>499.594374204264</c:v>
                </c:pt>
                <c:pt idx="215645">
                  <c:v>499.596690959537</c:v>
                </c:pt>
                <c:pt idx="215646">
                  <c:v>499.59900771481102</c:v>
                </c:pt>
                <c:pt idx="215647">
                  <c:v>499.60132447008402</c:v>
                </c:pt>
                <c:pt idx="215648">
                  <c:v>499.60364122535799</c:v>
                </c:pt>
                <c:pt idx="215649">
                  <c:v>499.60595798063099</c:v>
                </c:pt>
                <c:pt idx="215650">
                  <c:v>499.60827473590501</c:v>
                </c:pt>
                <c:pt idx="215651">
                  <c:v>499.61059149117801</c:v>
                </c:pt>
                <c:pt idx="215652">
                  <c:v>499.61290824645198</c:v>
                </c:pt>
                <c:pt idx="215653">
                  <c:v>499.61522500172498</c:v>
                </c:pt>
                <c:pt idx="215654">
                  <c:v>499.617541756999</c:v>
                </c:pt>
                <c:pt idx="215655">
                  <c:v>499.619858512272</c:v>
                </c:pt>
                <c:pt idx="215656">
                  <c:v>499.62217526754603</c:v>
                </c:pt>
                <c:pt idx="215657">
                  <c:v>499.62449202281903</c:v>
                </c:pt>
                <c:pt idx="215658">
                  <c:v>499.62680877809299</c:v>
                </c:pt>
                <c:pt idx="215659">
                  <c:v>499.62912553336599</c:v>
                </c:pt>
                <c:pt idx="215660">
                  <c:v>499.63144228864002</c:v>
                </c:pt>
                <c:pt idx="215661">
                  <c:v>499.63375904391302</c:v>
                </c:pt>
                <c:pt idx="215662">
                  <c:v>499.63607579918698</c:v>
                </c:pt>
                <c:pt idx="215663">
                  <c:v>499.63839255445998</c:v>
                </c:pt>
                <c:pt idx="215664">
                  <c:v>499.64070930973401</c:v>
                </c:pt>
                <c:pt idx="215665">
                  <c:v>499.64302606500701</c:v>
                </c:pt>
                <c:pt idx="215666">
                  <c:v>499.64534282028097</c:v>
                </c:pt>
                <c:pt idx="215667">
                  <c:v>499.647659575555</c:v>
                </c:pt>
                <c:pt idx="215668">
                  <c:v>499.649976330828</c:v>
                </c:pt>
                <c:pt idx="215669">
                  <c:v>499.65229308610202</c:v>
                </c:pt>
                <c:pt idx="215670">
                  <c:v>499.65460984137502</c:v>
                </c:pt>
                <c:pt idx="215671">
                  <c:v>499.65692659664899</c:v>
                </c:pt>
                <c:pt idx="215672">
                  <c:v>499.65924335192199</c:v>
                </c:pt>
                <c:pt idx="215673">
                  <c:v>499.66156010719601</c:v>
                </c:pt>
                <c:pt idx="215674">
                  <c:v>499.66387686246901</c:v>
                </c:pt>
                <c:pt idx="215675">
                  <c:v>499.66619361774298</c:v>
                </c:pt>
                <c:pt idx="215676">
                  <c:v>499.66851037301598</c:v>
                </c:pt>
                <c:pt idx="215677">
                  <c:v>499.67082712829</c:v>
                </c:pt>
                <c:pt idx="215678">
                  <c:v>499.673143883563</c:v>
                </c:pt>
                <c:pt idx="215679">
                  <c:v>499.67546063883702</c:v>
                </c:pt>
                <c:pt idx="215680">
                  <c:v>499.67777739411002</c:v>
                </c:pt>
                <c:pt idx="215681">
                  <c:v>499.68009414938399</c:v>
                </c:pt>
                <c:pt idx="215682">
                  <c:v>499.68241090465699</c:v>
                </c:pt>
                <c:pt idx="215683">
                  <c:v>499.68472765993101</c:v>
                </c:pt>
                <c:pt idx="215684">
                  <c:v>499.68704441520401</c:v>
                </c:pt>
                <c:pt idx="215685">
                  <c:v>499.68936117047798</c:v>
                </c:pt>
                <c:pt idx="215686">
                  <c:v>499.69167792575098</c:v>
                </c:pt>
                <c:pt idx="215687">
                  <c:v>499.693994681025</c:v>
                </c:pt>
                <c:pt idx="215688">
                  <c:v>499.696311436298</c:v>
                </c:pt>
                <c:pt idx="215689">
                  <c:v>499.69862819157203</c:v>
                </c:pt>
                <c:pt idx="215690">
                  <c:v>499.70094494684503</c:v>
                </c:pt>
                <c:pt idx="215691">
                  <c:v>499.70326170211899</c:v>
                </c:pt>
                <c:pt idx="215692">
                  <c:v>499.70557845739199</c:v>
                </c:pt>
                <c:pt idx="215693">
                  <c:v>499.70789521266602</c:v>
                </c:pt>
                <c:pt idx="215694">
                  <c:v>499.71021196793902</c:v>
                </c:pt>
                <c:pt idx="215695">
                  <c:v>499.71252872321298</c:v>
                </c:pt>
                <c:pt idx="215696">
                  <c:v>499.71484547848598</c:v>
                </c:pt>
                <c:pt idx="215697">
                  <c:v>499.71716223376001</c:v>
                </c:pt>
                <c:pt idx="215698">
                  <c:v>499.71947898903301</c:v>
                </c:pt>
                <c:pt idx="215699">
                  <c:v>499.72179574430697</c:v>
                </c:pt>
                <c:pt idx="215700">
                  <c:v>499.72411249957997</c:v>
                </c:pt>
                <c:pt idx="215701">
                  <c:v>499.726429254854</c:v>
                </c:pt>
                <c:pt idx="215702">
                  <c:v>499.728746010127</c:v>
                </c:pt>
                <c:pt idx="215703">
                  <c:v>499.73106276540102</c:v>
                </c:pt>
                <c:pt idx="215704">
                  <c:v>499.73337952067402</c:v>
                </c:pt>
                <c:pt idx="215705">
                  <c:v>499.73569627594799</c:v>
                </c:pt>
                <c:pt idx="215706">
                  <c:v>499.73801303122099</c:v>
                </c:pt>
                <c:pt idx="215707">
                  <c:v>499.74032978649501</c:v>
                </c:pt>
                <c:pt idx="215708">
                  <c:v>499.74264654176801</c:v>
                </c:pt>
                <c:pt idx="215709">
                  <c:v>499.74496329704198</c:v>
                </c:pt>
                <c:pt idx="215710">
                  <c:v>499.747280052316</c:v>
                </c:pt>
                <c:pt idx="215711">
                  <c:v>499.749596807589</c:v>
                </c:pt>
                <c:pt idx="215712">
                  <c:v>499.75191356286302</c:v>
                </c:pt>
                <c:pt idx="215713">
                  <c:v>499.75423031813602</c:v>
                </c:pt>
                <c:pt idx="215714">
                  <c:v>499.75654707340999</c:v>
                </c:pt>
                <c:pt idx="215715">
                  <c:v>499.75886382868299</c:v>
                </c:pt>
                <c:pt idx="215716">
                  <c:v>499.76118058395701</c:v>
                </c:pt>
                <c:pt idx="215717">
                  <c:v>499.76349733923001</c:v>
                </c:pt>
                <c:pt idx="215718">
                  <c:v>499.76581409450398</c:v>
                </c:pt>
                <c:pt idx="215719">
                  <c:v>499.76813084977698</c:v>
                </c:pt>
                <c:pt idx="215720">
                  <c:v>499.770447605051</c:v>
                </c:pt>
                <c:pt idx="215721">
                  <c:v>499.772764360324</c:v>
                </c:pt>
                <c:pt idx="215722">
                  <c:v>499.77508111559803</c:v>
                </c:pt>
                <c:pt idx="215723">
                  <c:v>499.77739787087103</c:v>
                </c:pt>
                <c:pt idx="215724">
                  <c:v>499.77971462614499</c:v>
                </c:pt>
                <c:pt idx="215725">
                  <c:v>499.78203138141799</c:v>
                </c:pt>
                <c:pt idx="215726">
                  <c:v>499.78434813669202</c:v>
                </c:pt>
                <c:pt idx="215727">
                  <c:v>499.78666489196502</c:v>
                </c:pt>
                <c:pt idx="215728">
                  <c:v>499.78898164723898</c:v>
                </c:pt>
                <c:pt idx="215729">
                  <c:v>499.79129840251198</c:v>
                </c:pt>
                <c:pt idx="215730">
                  <c:v>499.79361515778601</c:v>
                </c:pt>
                <c:pt idx="215731">
                  <c:v>499.79593191305901</c:v>
                </c:pt>
                <c:pt idx="215732">
                  <c:v>499.79824866833297</c:v>
                </c:pt>
                <c:pt idx="215733">
                  <c:v>499.80056542360597</c:v>
                </c:pt>
                <c:pt idx="215734">
                  <c:v>499.80288217888</c:v>
                </c:pt>
                <c:pt idx="215735">
                  <c:v>499.805198934153</c:v>
                </c:pt>
                <c:pt idx="215736">
                  <c:v>499.80751568942702</c:v>
                </c:pt>
                <c:pt idx="215737">
                  <c:v>499.80983244470002</c:v>
                </c:pt>
                <c:pt idx="215738">
                  <c:v>499.81214919997399</c:v>
                </c:pt>
                <c:pt idx="215739">
                  <c:v>499.81446595524699</c:v>
                </c:pt>
                <c:pt idx="215740">
                  <c:v>499.81678271052101</c:v>
                </c:pt>
                <c:pt idx="215741">
                  <c:v>499.81909946579401</c:v>
                </c:pt>
                <c:pt idx="215742">
                  <c:v>499.82141622106798</c:v>
                </c:pt>
                <c:pt idx="215743">
                  <c:v>499.82373297634098</c:v>
                </c:pt>
                <c:pt idx="215744">
                  <c:v>499.826049731615</c:v>
                </c:pt>
                <c:pt idx="215745">
                  <c:v>499.828366486888</c:v>
                </c:pt>
                <c:pt idx="215746">
                  <c:v>499.83068324216202</c:v>
                </c:pt>
                <c:pt idx="215747">
                  <c:v>499.83299999743502</c:v>
                </c:pt>
                <c:pt idx="215748">
                  <c:v>499.83531675270899</c:v>
                </c:pt>
                <c:pt idx="215749">
                  <c:v>499.83763350798199</c:v>
                </c:pt>
                <c:pt idx="215750">
                  <c:v>499.83995026325601</c:v>
                </c:pt>
                <c:pt idx="215751">
                  <c:v>499.84226701852901</c:v>
                </c:pt>
                <c:pt idx="215752">
                  <c:v>499.84458377380298</c:v>
                </c:pt>
                <c:pt idx="215753">
                  <c:v>499.846900529077</c:v>
                </c:pt>
                <c:pt idx="215754">
                  <c:v>499.84921728435</c:v>
                </c:pt>
                <c:pt idx="215755">
                  <c:v>499.85153403962403</c:v>
                </c:pt>
                <c:pt idx="215756">
                  <c:v>499.85385079489703</c:v>
                </c:pt>
                <c:pt idx="215757">
                  <c:v>499.85616755017099</c:v>
                </c:pt>
                <c:pt idx="215758">
                  <c:v>499.85848430544399</c:v>
                </c:pt>
                <c:pt idx="215759">
                  <c:v>499.86080106071802</c:v>
                </c:pt>
                <c:pt idx="215760">
                  <c:v>499.86311781599102</c:v>
                </c:pt>
                <c:pt idx="215761">
                  <c:v>499.86543457126498</c:v>
                </c:pt>
                <c:pt idx="215762">
                  <c:v>499.86775132653798</c:v>
                </c:pt>
                <c:pt idx="215763">
                  <c:v>499.87006808181201</c:v>
                </c:pt>
                <c:pt idx="215764">
                  <c:v>499.87238483708501</c:v>
                </c:pt>
                <c:pt idx="215765">
                  <c:v>499.87470159235897</c:v>
                </c:pt>
                <c:pt idx="215766">
                  <c:v>499.87701834763197</c:v>
                </c:pt>
                <c:pt idx="215767">
                  <c:v>499.879335102906</c:v>
                </c:pt>
                <c:pt idx="215768">
                  <c:v>499.881651858179</c:v>
                </c:pt>
                <c:pt idx="215769">
                  <c:v>499.88396861345302</c:v>
                </c:pt>
                <c:pt idx="215770">
                  <c:v>499.88628536872602</c:v>
                </c:pt>
                <c:pt idx="215771">
                  <c:v>499.88860212399999</c:v>
                </c:pt>
                <c:pt idx="215772">
                  <c:v>499.89091887927299</c:v>
                </c:pt>
                <c:pt idx="215773">
                  <c:v>499.89323563454701</c:v>
                </c:pt>
                <c:pt idx="215774">
                  <c:v>499.89555238982001</c:v>
                </c:pt>
                <c:pt idx="215775">
                  <c:v>499.89786914509398</c:v>
                </c:pt>
                <c:pt idx="215776">
                  <c:v>499.90018590036698</c:v>
                </c:pt>
                <c:pt idx="215777">
                  <c:v>499.902502655641</c:v>
                </c:pt>
                <c:pt idx="215778">
                  <c:v>499.904819410914</c:v>
                </c:pt>
                <c:pt idx="215779">
                  <c:v>499.90713616618802</c:v>
                </c:pt>
                <c:pt idx="215780">
                  <c:v>499.90945292146102</c:v>
                </c:pt>
                <c:pt idx="215781">
                  <c:v>499.91176967673499</c:v>
                </c:pt>
                <c:pt idx="215782">
                  <c:v>499.91408643200799</c:v>
                </c:pt>
                <c:pt idx="215783">
                  <c:v>499.91640318728201</c:v>
                </c:pt>
                <c:pt idx="215784">
                  <c:v>499.91871994255501</c:v>
                </c:pt>
                <c:pt idx="215785">
                  <c:v>499.92103669782898</c:v>
                </c:pt>
                <c:pt idx="215786">
                  <c:v>499.92335345310198</c:v>
                </c:pt>
                <c:pt idx="215787">
                  <c:v>499.925670208376</c:v>
                </c:pt>
                <c:pt idx="215788">
                  <c:v>499.927986963649</c:v>
                </c:pt>
                <c:pt idx="215789">
                  <c:v>499.93030371892303</c:v>
                </c:pt>
                <c:pt idx="215790">
                  <c:v>499.93262047419603</c:v>
                </c:pt>
                <c:pt idx="215791">
                  <c:v>499.93493722946999</c:v>
                </c:pt>
                <c:pt idx="215792">
                  <c:v>499.93725398474299</c:v>
                </c:pt>
                <c:pt idx="215793">
                  <c:v>499.93957074001702</c:v>
                </c:pt>
                <c:pt idx="215794">
                  <c:v>499.94188749529098</c:v>
                </c:pt>
                <c:pt idx="215795">
                  <c:v>499.94420425056398</c:v>
                </c:pt>
                <c:pt idx="215796">
                  <c:v>499.94652100583801</c:v>
                </c:pt>
                <c:pt idx="215797">
                  <c:v>499.94883776111101</c:v>
                </c:pt>
                <c:pt idx="215798">
                  <c:v>499.95115451638497</c:v>
                </c:pt>
                <c:pt idx="215799">
                  <c:v>499.95347127165797</c:v>
                </c:pt>
                <c:pt idx="215800">
                  <c:v>499.955788026932</c:v>
                </c:pt>
                <c:pt idx="215801">
                  <c:v>499.958104782205</c:v>
                </c:pt>
                <c:pt idx="215802">
                  <c:v>499.96042153747902</c:v>
                </c:pt>
                <c:pt idx="215803">
                  <c:v>499.96273829275202</c:v>
                </c:pt>
                <c:pt idx="215804">
                  <c:v>499.96505504802599</c:v>
                </c:pt>
                <c:pt idx="215805">
                  <c:v>499.96737180329899</c:v>
                </c:pt>
                <c:pt idx="215806">
                  <c:v>499.96968855857301</c:v>
                </c:pt>
                <c:pt idx="215807">
                  <c:v>499.97200531384601</c:v>
                </c:pt>
                <c:pt idx="215808">
                  <c:v>499.97432206911998</c:v>
                </c:pt>
                <c:pt idx="215809">
                  <c:v>499.97663882439298</c:v>
                </c:pt>
                <c:pt idx="215810">
                  <c:v>499.978955579667</c:v>
                </c:pt>
                <c:pt idx="215811">
                  <c:v>499.98127233494</c:v>
                </c:pt>
                <c:pt idx="215812">
                  <c:v>499.98358909021402</c:v>
                </c:pt>
                <c:pt idx="215813">
                  <c:v>499.98590584548703</c:v>
                </c:pt>
                <c:pt idx="215814">
                  <c:v>499.98822260076099</c:v>
                </c:pt>
                <c:pt idx="215815">
                  <c:v>499.99053935603399</c:v>
                </c:pt>
                <c:pt idx="215816">
                  <c:v>499.99285611130801</c:v>
                </c:pt>
                <c:pt idx="215817">
                  <c:v>499.99517286658102</c:v>
                </c:pt>
                <c:pt idx="215818">
                  <c:v>499.99748962185498</c:v>
                </c:pt>
                <c:pt idx="215819">
                  <c:v>499.99980637712798</c:v>
                </c:pt>
                <c:pt idx="215820">
                  <c:v>500.00212313240201</c:v>
                </c:pt>
                <c:pt idx="215821">
                  <c:v>500.00443988767501</c:v>
                </c:pt>
                <c:pt idx="215822">
                  <c:v>500.00675664294897</c:v>
                </c:pt>
                <c:pt idx="215823">
                  <c:v>500.00907339822197</c:v>
                </c:pt>
                <c:pt idx="215824">
                  <c:v>500.011390153496</c:v>
                </c:pt>
                <c:pt idx="215825">
                  <c:v>500.013706908769</c:v>
                </c:pt>
                <c:pt idx="215826">
                  <c:v>500.01602366404302</c:v>
                </c:pt>
                <c:pt idx="215827">
                  <c:v>500.01834041931602</c:v>
                </c:pt>
                <c:pt idx="215828">
                  <c:v>500.02065717458999</c:v>
                </c:pt>
                <c:pt idx="215829">
                  <c:v>500.02297392986299</c:v>
                </c:pt>
                <c:pt idx="215830">
                  <c:v>500.02529068513701</c:v>
                </c:pt>
                <c:pt idx="215831">
                  <c:v>500.02760744041001</c:v>
                </c:pt>
                <c:pt idx="215832">
                  <c:v>500.02992419568398</c:v>
                </c:pt>
                <c:pt idx="215833">
                  <c:v>500.03224095095698</c:v>
                </c:pt>
                <c:pt idx="215834">
                  <c:v>500.034557706231</c:v>
                </c:pt>
                <c:pt idx="215835">
                  <c:v>500.036874461504</c:v>
                </c:pt>
                <c:pt idx="215836">
                  <c:v>500.03919121677802</c:v>
                </c:pt>
                <c:pt idx="215837">
                  <c:v>500.04150797205199</c:v>
                </c:pt>
                <c:pt idx="215838">
                  <c:v>500.04382472732499</c:v>
                </c:pt>
                <c:pt idx="215839">
                  <c:v>500.04614148259901</c:v>
                </c:pt>
                <c:pt idx="215840">
                  <c:v>500.04845823787201</c:v>
                </c:pt>
                <c:pt idx="215841">
                  <c:v>500.05077499314598</c:v>
                </c:pt>
                <c:pt idx="215842">
                  <c:v>500.05309174841898</c:v>
                </c:pt>
                <c:pt idx="215843">
                  <c:v>500.055408503693</c:v>
                </c:pt>
                <c:pt idx="215844">
                  <c:v>500.057725258966</c:v>
                </c:pt>
                <c:pt idx="215845">
                  <c:v>500.06004201424003</c:v>
                </c:pt>
                <c:pt idx="215846">
                  <c:v>500.06235876951303</c:v>
                </c:pt>
                <c:pt idx="215847">
                  <c:v>500.06467552478699</c:v>
                </c:pt>
                <c:pt idx="215848">
                  <c:v>500.06699228005999</c:v>
                </c:pt>
                <c:pt idx="215849">
                  <c:v>500.06930903533402</c:v>
                </c:pt>
                <c:pt idx="215850">
                  <c:v>500.07162579060702</c:v>
                </c:pt>
                <c:pt idx="215851">
                  <c:v>500.07394254588098</c:v>
                </c:pt>
                <c:pt idx="215852">
                  <c:v>500.07625930115398</c:v>
                </c:pt>
                <c:pt idx="215853">
                  <c:v>500.07857605642801</c:v>
                </c:pt>
                <c:pt idx="215854">
                  <c:v>500.08089281170101</c:v>
                </c:pt>
                <c:pt idx="215855">
                  <c:v>500.08320956697497</c:v>
                </c:pt>
                <c:pt idx="215856">
                  <c:v>500.08552632224797</c:v>
                </c:pt>
                <c:pt idx="215857">
                  <c:v>500.087843077522</c:v>
                </c:pt>
                <c:pt idx="215858">
                  <c:v>500.090159832795</c:v>
                </c:pt>
                <c:pt idx="215859">
                  <c:v>500.09247658806902</c:v>
                </c:pt>
                <c:pt idx="215860">
                  <c:v>500.09479334334202</c:v>
                </c:pt>
                <c:pt idx="215861">
                  <c:v>500.09711009861599</c:v>
                </c:pt>
                <c:pt idx="215862">
                  <c:v>500.09942685388899</c:v>
                </c:pt>
                <c:pt idx="215863">
                  <c:v>500.10174360916301</c:v>
                </c:pt>
                <c:pt idx="215864">
                  <c:v>500.10406036443601</c:v>
                </c:pt>
                <c:pt idx="215865">
                  <c:v>500.10637711970998</c:v>
                </c:pt>
                <c:pt idx="215866">
                  <c:v>500.10869387498298</c:v>
                </c:pt>
                <c:pt idx="215867">
                  <c:v>500.111010630257</c:v>
                </c:pt>
                <c:pt idx="215868">
                  <c:v>500.11332738553</c:v>
                </c:pt>
                <c:pt idx="215869">
                  <c:v>500.11564414080402</c:v>
                </c:pt>
                <c:pt idx="215870">
                  <c:v>500.11796089607702</c:v>
                </c:pt>
                <c:pt idx="215871">
                  <c:v>500.12027765135099</c:v>
                </c:pt>
                <c:pt idx="215872">
                  <c:v>500.12259440662399</c:v>
                </c:pt>
                <c:pt idx="215873">
                  <c:v>500.12491116189801</c:v>
                </c:pt>
                <c:pt idx="215874">
                  <c:v>500.12722791717101</c:v>
                </c:pt>
                <c:pt idx="215875">
                  <c:v>500.12954467244498</c:v>
                </c:pt>
                <c:pt idx="215876">
                  <c:v>500.13186142771798</c:v>
                </c:pt>
                <c:pt idx="215877">
                  <c:v>500.134178182992</c:v>
                </c:pt>
                <c:pt idx="215878">
                  <c:v>500.136494938265</c:v>
                </c:pt>
                <c:pt idx="215879">
                  <c:v>500.13881169353903</c:v>
                </c:pt>
                <c:pt idx="215880">
                  <c:v>500.14112844881299</c:v>
                </c:pt>
                <c:pt idx="215881">
                  <c:v>500.14344520408599</c:v>
                </c:pt>
                <c:pt idx="215882">
                  <c:v>500.14576195936002</c:v>
                </c:pt>
                <c:pt idx="215883">
                  <c:v>500.14807871463302</c:v>
                </c:pt>
                <c:pt idx="215884">
                  <c:v>500.15039546990698</c:v>
                </c:pt>
                <c:pt idx="215885">
                  <c:v>500.15271222517998</c:v>
                </c:pt>
                <c:pt idx="215886">
                  <c:v>500.15502898045401</c:v>
                </c:pt>
                <c:pt idx="215887">
                  <c:v>500.15734573572701</c:v>
                </c:pt>
                <c:pt idx="215888">
                  <c:v>500.15966249100097</c:v>
                </c:pt>
                <c:pt idx="215889">
                  <c:v>500.16197924627397</c:v>
                </c:pt>
                <c:pt idx="215890">
                  <c:v>500.164296001548</c:v>
                </c:pt>
                <c:pt idx="215891">
                  <c:v>500.166612756821</c:v>
                </c:pt>
                <c:pt idx="215892">
                  <c:v>500.16892951209502</c:v>
                </c:pt>
                <c:pt idx="215893">
                  <c:v>500.17124626736802</c:v>
                </c:pt>
                <c:pt idx="215894">
                  <c:v>500.17356302264199</c:v>
                </c:pt>
                <c:pt idx="215895">
                  <c:v>500.17587977791499</c:v>
                </c:pt>
                <c:pt idx="215896">
                  <c:v>500.17819653318901</c:v>
                </c:pt>
                <c:pt idx="215897">
                  <c:v>500.18051328846201</c:v>
                </c:pt>
                <c:pt idx="215898">
                  <c:v>500.18283004373598</c:v>
                </c:pt>
                <c:pt idx="215899">
                  <c:v>500.18514679900898</c:v>
                </c:pt>
                <c:pt idx="215900">
                  <c:v>500.187463554283</c:v>
                </c:pt>
                <c:pt idx="215901">
                  <c:v>500.189780309556</c:v>
                </c:pt>
                <c:pt idx="215902">
                  <c:v>500.19209706483002</c:v>
                </c:pt>
                <c:pt idx="215903">
                  <c:v>500.19441382010302</c:v>
                </c:pt>
                <c:pt idx="215904">
                  <c:v>500.19673057537699</c:v>
                </c:pt>
                <c:pt idx="215905">
                  <c:v>500.19904733064999</c:v>
                </c:pt>
                <c:pt idx="215906">
                  <c:v>500.20136408592401</c:v>
                </c:pt>
                <c:pt idx="215907">
                  <c:v>500.20368084119701</c:v>
                </c:pt>
                <c:pt idx="215908">
                  <c:v>500.20599759647098</c:v>
                </c:pt>
                <c:pt idx="215909">
                  <c:v>500.20831435174398</c:v>
                </c:pt>
                <c:pt idx="215910">
                  <c:v>500.210631107018</c:v>
                </c:pt>
                <c:pt idx="215911">
                  <c:v>500.212947862291</c:v>
                </c:pt>
                <c:pt idx="215912">
                  <c:v>500.21526461756503</c:v>
                </c:pt>
                <c:pt idx="215913">
                  <c:v>500.21758137283803</c:v>
                </c:pt>
                <c:pt idx="215914">
                  <c:v>500.21989812811199</c:v>
                </c:pt>
                <c:pt idx="215915">
                  <c:v>500.22221488338499</c:v>
                </c:pt>
                <c:pt idx="215916">
                  <c:v>500.22453163865902</c:v>
                </c:pt>
                <c:pt idx="215917">
                  <c:v>500.22684839393202</c:v>
                </c:pt>
                <c:pt idx="215918">
                  <c:v>500.22916514920598</c:v>
                </c:pt>
                <c:pt idx="215919">
                  <c:v>500.23148190447898</c:v>
                </c:pt>
                <c:pt idx="215920">
                  <c:v>500.23379865975301</c:v>
                </c:pt>
                <c:pt idx="215921">
                  <c:v>500.23611541502601</c:v>
                </c:pt>
                <c:pt idx="215922">
                  <c:v>500.23843217029997</c:v>
                </c:pt>
                <c:pt idx="215923">
                  <c:v>500.240748925574</c:v>
                </c:pt>
                <c:pt idx="215924">
                  <c:v>500.243065680847</c:v>
                </c:pt>
                <c:pt idx="215925">
                  <c:v>500.24538243612102</c:v>
                </c:pt>
                <c:pt idx="215926">
                  <c:v>500.24769919139402</c:v>
                </c:pt>
                <c:pt idx="215927">
                  <c:v>500.25001594666799</c:v>
                </c:pt>
                <c:pt idx="215928">
                  <c:v>500.25233270194099</c:v>
                </c:pt>
                <c:pt idx="215929">
                  <c:v>500.25464945721501</c:v>
                </c:pt>
                <c:pt idx="215930">
                  <c:v>500.25696621248801</c:v>
                </c:pt>
                <c:pt idx="215931">
                  <c:v>500.25928296776198</c:v>
                </c:pt>
                <c:pt idx="215932">
                  <c:v>500.26159972303498</c:v>
                </c:pt>
                <c:pt idx="215933">
                  <c:v>500.263916478309</c:v>
                </c:pt>
                <c:pt idx="215934">
                  <c:v>500.266233233582</c:v>
                </c:pt>
                <c:pt idx="215935">
                  <c:v>500.26854998885602</c:v>
                </c:pt>
                <c:pt idx="215936">
                  <c:v>500.27086674412902</c:v>
                </c:pt>
                <c:pt idx="215937">
                  <c:v>500.27318349940299</c:v>
                </c:pt>
                <c:pt idx="215938">
                  <c:v>500.27550025467599</c:v>
                </c:pt>
                <c:pt idx="215939">
                  <c:v>500.27781700995001</c:v>
                </c:pt>
                <c:pt idx="215940">
                  <c:v>500.28013376522301</c:v>
                </c:pt>
                <c:pt idx="215941">
                  <c:v>500.28245052049698</c:v>
                </c:pt>
                <c:pt idx="215942">
                  <c:v>500.28476727576998</c:v>
                </c:pt>
                <c:pt idx="215943">
                  <c:v>500.287084031044</c:v>
                </c:pt>
                <c:pt idx="215944">
                  <c:v>500.289400786317</c:v>
                </c:pt>
                <c:pt idx="215945">
                  <c:v>500.29171754159103</c:v>
                </c:pt>
                <c:pt idx="215946">
                  <c:v>500.29403429686403</c:v>
                </c:pt>
                <c:pt idx="215947">
                  <c:v>500.29635105213799</c:v>
                </c:pt>
                <c:pt idx="215948">
                  <c:v>500.29866780741099</c:v>
                </c:pt>
                <c:pt idx="215949">
                  <c:v>500.30098456268502</c:v>
                </c:pt>
                <c:pt idx="215950">
                  <c:v>500.30330131795802</c:v>
                </c:pt>
                <c:pt idx="215951">
                  <c:v>500.30561807323198</c:v>
                </c:pt>
                <c:pt idx="215952">
                  <c:v>500.30793482850498</c:v>
                </c:pt>
                <c:pt idx="215953">
                  <c:v>500.31025158377901</c:v>
                </c:pt>
                <c:pt idx="215954">
                  <c:v>500.31256833905201</c:v>
                </c:pt>
                <c:pt idx="215955">
                  <c:v>500.31488509432597</c:v>
                </c:pt>
                <c:pt idx="215956">
                  <c:v>500.31720184959897</c:v>
                </c:pt>
                <c:pt idx="215957">
                  <c:v>500.319518604873</c:v>
                </c:pt>
                <c:pt idx="215958">
                  <c:v>500.321835360146</c:v>
                </c:pt>
                <c:pt idx="215959">
                  <c:v>500.32415211542002</c:v>
                </c:pt>
                <c:pt idx="215960">
                  <c:v>500.32646887069302</c:v>
                </c:pt>
                <c:pt idx="215961">
                  <c:v>500.32878562596699</c:v>
                </c:pt>
                <c:pt idx="215962">
                  <c:v>500.33110238123999</c:v>
                </c:pt>
                <c:pt idx="215963">
                  <c:v>500.33341913651401</c:v>
                </c:pt>
                <c:pt idx="215964">
                  <c:v>500.33573589178701</c:v>
                </c:pt>
                <c:pt idx="215965">
                  <c:v>500.33805264706098</c:v>
                </c:pt>
                <c:pt idx="215966">
                  <c:v>500.340369402335</c:v>
                </c:pt>
                <c:pt idx="215967">
                  <c:v>500.342686157608</c:v>
                </c:pt>
                <c:pt idx="215968">
                  <c:v>500.34500291288202</c:v>
                </c:pt>
                <c:pt idx="215969">
                  <c:v>500.34731966815502</c:v>
                </c:pt>
                <c:pt idx="215970">
                  <c:v>500.34963642342899</c:v>
                </c:pt>
                <c:pt idx="215971">
                  <c:v>500.35195317870199</c:v>
                </c:pt>
                <c:pt idx="215972">
                  <c:v>500.35426993397601</c:v>
                </c:pt>
                <c:pt idx="215973">
                  <c:v>500.35658668924901</c:v>
                </c:pt>
                <c:pt idx="215974">
                  <c:v>500.35890344452298</c:v>
                </c:pt>
                <c:pt idx="215975">
                  <c:v>500.36122019979598</c:v>
                </c:pt>
                <c:pt idx="215976">
                  <c:v>500.36353695507</c:v>
                </c:pt>
                <c:pt idx="215977">
                  <c:v>500.365853710343</c:v>
                </c:pt>
                <c:pt idx="215978">
                  <c:v>500.36817046561703</c:v>
                </c:pt>
                <c:pt idx="215979">
                  <c:v>500.37048722089003</c:v>
                </c:pt>
                <c:pt idx="215980">
                  <c:v>500.37280397616399</c:v>
                </c:pt>
                <c:pt idx="215981">
                  <c:v>500.37512073143699</c:v>
                </c:pt>
                <c:pt idx="215982">
                  <c:v>500.37743748671102</c:v>
                </c:pt>
                <c:pt idx="215983">
                  <c:v>500.37975424198402</c:v>
                </c:pt>
                <c:pt idx="215984">
                  <c:v>500.38207099725798</c:v>
                </c:pt>
                <c:pt idx="215985">
                  <c:v>500.38438775253098</c:v>
                </c:pt>
                <c:pt idx="215986">
                  <c:v>500.38670450780501</c:v>
                </c:pt>
                <c:pt idx="215987">
                  <c:v>500.38902126307801</c:v>
                </c:pt>
                <c:pt idx="215988">
                  <c:v>500.39133801835197</c:v>
                </c:pt>
                <c:pt idx="215989">
                  <c:v>500.39365477362497</c:v>
                </c:pt>
                <c:pt idx="215990">
                  <c:v>500.395971528899</c:v>
                </c:pt>
                <c:pt idx="215991">
                  <c:v>500.398288284172</c:v>
                </c:pt>
                <c:pt idx="215992">
                  <c:v>500.40060503944602</c:v>
                </c:pt>
                <c:pt idx="215993">
                  <c:v>500.40292179471902</c:v>
                </c:pt>
                <c:pt idx="215994">
                  <c:v>500.40523854999299</c:v>
                </c:pt>
                <c:pt idx="215995">
                  <c:v>500.40755530526599</c:v>
                </c:pt>
                <c:pt idx="215996">
                  <c:v>500.40987206054001</c:v>
                </c:pt>
                <c:pt idx="215997">
                  <c:v>500.41218881581301</c:v>
                </c:pt>
                <c:pt idx="215998">
                  <c:v>500.41450557108698</c:v>
                </c:pt>
                <c:pt idx="215999">
                  <c:v>500.41682232635998</c:v>
                </c:pt>
                <c:pt idx="216000">
                  <c:v>500.419139081634</c:v>
                </c:pt>
                <c:pt idx="216001">
                  <c:v>500.421455836907</c:v>
                </c:pt>
                <c:pt idx="216002">
                  <c:v>500.42377259218102</c:v>
                </c:pt>
                <c:pt idx="216003">
                  <c:v>500.42608934745402</c:v>
                </c:pt>
                <c:pt idx="216004">
                  <c:v>500.42840610272799</c:v>
                </c:pt>
                <c:pt idx="216005">
                  <c:v>500.43072285800099</c:v>
                </c:pt>
                <c:pt idx="216006">
                  <c:v>500.43303961327501</c:v>
                </c:pt>
                <c:pt idx="216007">
                  <c:v>500.43535636854801</c:v>
                </c:pt>
                <c:pt idx="216008">
                  <c:v>500.43767312382198</c:v>
                </c:pt>
                <c:pt idx="216009">
                  <c:v>500.439989879096</c:v>
                </c:pt>
                <c:pt idx="216010">
                  <c:v>500.442306634369</c:v>
                </c:pt>
                <c:pt idx="216011">
                  <c:v>500.44462338964303</c:v>
                </c:pt>
                <c:pt idx="216012">
                  <c:v>500.44694014491603</c:v>
                </c:pt>
                <c:pt idx="216013">
                  <c:v>500.44925690018999</c:v>
                </c:pt>
                <c:pt idx="216014">
                  <c:v>500.45157365546299</c:v>
                </c:pt>
                <c:pt idx="216015">
                  <c:v>500.45389041073702</c:v>
                </c:pt>
                <c:pt idx="216016">
                  <c:v>500.45620716601002</c:v>
                </c:pt>
                <c:pt idx="216017">
                  <c:v>500.45852392128398</c:v>
                </c:pt>
                <c:pt idx="216018">
                  <c:v>500.46084067655698</c:v>
                </c:pt>
                <c:pt idx="216019">
                  <c:v>500.46315743183101</c:v>
                </c:pt>
                <c:pt idx="216020">
                  <c:v>500.46547418710401</c:v>
                </c:pt>
                <c:pt idx="216021">
                  <c:v>500.46779094237797</c:v>
                </c:pt>
                <c:pt idx="216022">
                  <c:v>500.47010769765097</c:v>
                </c:pt>
                <c:pt idx="216023">
                  <c:v>500.472424452925</c:v>
                </c:pt>
                <c:pt idx="216024">
                  <c:v>500.474741208198</c:v>
                </c:pt>
                <c:pt idx="216025">
                  <c:v>500.47705796347202</c:v>
                </c:pt>
                <c:pt idx="216026">
                  <c:v>500.47937471874502</c:v>
                </c:pt>
                <c:pt idx="216027">
                  <c:v>500.48169147401899</c:v>
                </c:pt>
                <c:pt idx="216028">
                  <c:v>500.48400822929199</c:v>
                </c:pt>
                <c:pt idx="216029">
                  <c:v>500.48632498456601</c:v>
                </c:pt>
                <c:pt idx="216030">
                  <c:v>500.48864173983901</c:v>
                </c:pt>
                <c:pt idx="216031">
                  <c:v>500.49095849511298</c:v>
                </c:pt>
                <c:pt idx="216032">
                  <c:v>500.49327525038598</c:v>
                </c:pt>
                <c:pt idx="216033">
                  <c:v>500.49559200566</c:v>
                </c:pt>
                <c:pt idx="216034">
                  <c:v>500.497908760933</c:v>
                </c:pt>
                <c:pt idx="216035">
                  <c:v>500.50022551620702</c:v>
                </c:pt>
                <c:pt idx="216036">
                  <c:v>500.50254227148002</c:v>
                </c:pt>
                <c:pt idx="216037">
                  <c:v>500.50485902675399</c:v>
                </c:pt>
                <c:pt idx="216038">
                  <c:v>500.50717578202699</c:v>
                </c:pt>
                <c:pt idx="216039">
                  <c:v>500.50949253730101</c:v>
                </c:pt>
                <c:pt idx="216040">
                  <c:v>500.51180929257401</c:v>
                </c:pt>
                <c:pt idx="216041">
                  <c:v>500.51412604784798</c:v>
                </c:pt>
                <c:pt idx="216042">
                  <c:v>500.51644280312098</c:v>
                </c:pt>
                <c:pt idx="216043">
                  <c:v>500.518759558395</c:v>
                </c:pt>
                <c:pt idx="216044">
                  <c:v>500.521076313668</c:v>
                </c:pt>
                <c:pt idx="216045">
                  <c:v>500.52339306894203</c:v>
                </c:pt>
                <c:pt idx="216046">
                  <c:v>500.52570982421503</c:v>
                </c:pt>
                <c:pt idx="216047">
                  <c:v>500.52802657948899</c:v>
                </c:pt>
                <c:pt idx="216048">
                  <c:v>500.53034333476199</c:v>
                </c:pt>
                <c:pt idx="216049">
                  <c:v>500.53266009003602</c:v>
                </c:pt>
                <c:pt idx="216050">
                  <c:v>500.53497684530998</c:v>
                </c:pt>
                <c:pt idx="216051">
                  <c:v>500.53729360058298</c:v>
                </c:pt>
                <c:pt idx="216052">
                  <c:v>500.53961035585701</c:v>
                </c:pt>
                <c:pt idx="216053">
                  <c:v>500.54192711113001</c:v>
                </c:pt>
                <c:pt idx="216054">
                  <c:v>500.54424386640397</c:v>
                </c:pt>
                <c:pt idx="216055">
                  <c:v>500.54656062167697</c:v>
                </c:pt>
                <c:pt idx="216056">
                  <c:v>500.548877376951</c:v>
                </c:pt>
                <c:pt idx="216057">
                  <c:v>500.551194132224</c:v>
                </c:pt>
                <c:pt idx="216058">
                  <c:v>500.55351088749802</c:v>
                </c:pt>
                <c:pt idx="216059">
                  <c:v>500.55582764277102</c:v>
                </c:pt>
                <c:pt idx="216060">
                  <c:v>500.55814439804499</c:v>
                </c:pt>
                <c:pt idx="216061">
                  <c:v>500.56046115331799</c:v>
                </c:pt>
                <c:pt idx="216062">
                  <c:v>500.56277790859201</c:v>
                </c:pt>
                <c:pt idx="216063">
                  <c:v>500.56509466386501</c:v>
                </c:pt>
                <c:pt idx="216064">
                  <c:v>500.56741141913898</c:v>
                </c:pt>
                <c:pt idx="216065">
                  <c:v>500.56972817441198</c:v>
                </c:pt>
                <c:pt idx="216066">
                  <c:v>500.572044929686</c:v>
                </c:pt>
                <c:pt idx="216067">
                  <c:v>500.574361684959</c:v>
                </c:pt>
                <c:pt idx="216068">
                  <c:v>500.57667844023302</c:v>
                </c:pt>
                <c:pt idx="216069">
                  <c:v>500.57899519550602</c:v>
                </c:pt>
                <c:pt idx="216070">
                  <c:v>500.58131195077999</c:v>
                </c:pt>
                <c:pt idx="216071">
                  <c:v>500.58362870605299</c:v>
                </c:pt>
                <c:pt idx="216072">
                  <c:v>500.58594546132701</c:v>
                </c:pt>
                <c:pt idx="216073">
                  <c:v>500.58826221660001</c:v>
                </c:pt>
                <c:pt idx="216074">
                  <c:v>500.59057897187398</c:v>
                </c:pt>
                <c:pt idx="216075">
                  <c:v>500.59289572714698</c:v>
                </c:pt>
                <c:pt idx="216076">
                  <c:v>500.595212482421</c:v>
                </c:pt>
                <c:pt idx="216077">
                  <c:v>500.597529237694</c:v>
                </c:pt>
                <c:pt idx="216078">
                  <c:v>500.59984599296803</c:v>
                </c:pt>
                <c:pt idx="216079">
                  <c:v>500.60216274824103</c:v>
                </c:pt>
                <c:pt idx="216080">
                  <c:v>500.60447950351499</c:v>
                </c:pt>
                <c:pt idx="216081">
                  <c:v>500.60679625878799</c:v>
                </c:pt>
                <c:pt idx="216082">
                  <c:v>500.60911301406202</c:v>
                </c:pt>
                <c:pt idx="216083">
                  <c:v>500.61142976933502</c:v>
                </c:pt>
                <c:pt idx="216084">
                  <c:v>500.61374652460898</c:v>
                </c:pt>
                <c:pt idx="216085">
                  <c:v>500.61606327988198</c:v>
                </c:pt>
                <c:pt idx="216086">
                  <c:v>500.61838003515601</c:v>
                </c:pt>
                <c:pt idx="216087">
                  <c:v>500.62069679042901</c:v>
                </c:pt>
                <c:pt idx="216088">
                  <c:v>500.62301354570297</c:v>
                </c:pt>
                <c:pt idx="216089">
                  <c:v>500.62533030097597</c:v>
                </c:pt>
                <c:pt idx="216090">
                  <c:v>500.62764705625</c:v>
                </c:pt>
                <c:pt idx="216091">
                  <c:v>500.629963811523</c:v>
                </c:pt>
                <c:pt idx="216092">
                  <c:v>500.63228056679702</c:v>
                </c:pt>
                <c:pt idx="216093">
                  <c:v>500.63459732207099</c:v>
                </c:pt>
                <c:pt idx="216094">
                  <c:v>500.63691407734399</c:v>
                </c:pt>
                <c:pt idx="216095">
                  <c:v>500.63923083261801</c:v>
                </c:pt>
                <c:pt idx="216096">
                  <c:v>500.64154758789101</c:v>
                </c:pt>
                <c:pt idx="216097">
                  <c:v>500.64386434316498</c:v>
                </c:pt>
                <c:pt idx="216098">
                  <c:v>500.64618109843798</c:v>
                </c:pt>
                <c:pt idx="216099">
                  <c:v>500.648497853712</c:v>
                </c:pt>
                <c:pt idx="216100">
                  <c:v>500.650814608985</c:v>
                </c:pt>
                <c:pt idx="216101">
                  <c:v>500.65313136425902</c:v>
                </c:pt>
                <c:pt idx="216102">
                  <c:v>500.65544811953202</c:v>
                </c:pt>
                <c:pt idx="216103">
                  <c:v>500.65776487480599</c:v>
                </c:pt>
                <c:pt idx="216104">
                  <c:v>500.66008163007899</c:v>
                </c:pt>
                <c:pt idx="216105">
                  <c:v>500.66239838535301</c:v>
                </c:pt>
                <c:pt idx="216106">
                  <c:v>500.66471514062601</c:v>
                </c:pt>
                <c:pt idx="216107">
                  <c:v>500.66703189589998</c:v>
                </c:pt>
                <c:pt idx="216108">
                  <c:v>500.66934865117298</c:v>
                </c:pt>
                <c:pt idx="216109">
                  <c:v>500.671665406447</c:v>
                </c:pt>
                <c:pt idx="216110">
                  <c:v>500.67398216172001</c:v>
                </c:pt>
                <c:pt idx="216111">
                  <c:v>500.67629891699403</c:v>
                </c:pt>
                <c:pt idx="216112">
                  <c:v>500.67861567226697</c:v>
                </c:pt>
                <c:pt idx="216113">
                  <c:v>500.68093242754099</c:v>
                </c:pt>
                <c:pt idx="216114">
                  <c:v>500.683249182814</c:v>
                </c:pt>
                <c:pt idx="216115">
                  <c:v>500.68556593808802</c:v>
                </c:pt>
                <c:pt idx="216116">
                  <c:v>500.68788269336102</c:v>
                </c:pt>
                <c:pt idx="216117">
                  <c:v>500.69019944863498</c:v>
                </c:pt>
                <c:pt idx="216118">
                  <c:v>500.69251620390799</c:v>
                </c:pt>
                <c:pt idx="216119">
                  <c:v>500.69483295918201</c:v>
                </c:pt>
                <c:pt idx="216120">
                  <c:v>500.69714971445501</c:v>
                </c:pt>
                <c:pt idx="216121">
                  <c:v>500.69946646972897</c:v>
                </c:pt>
                <c:pt idx="216122">
                  <c:v>500.70178322500198</c:v>
                </c:pt>
                <c:pt idx="216123">
                  <c:v>500.704099980276</c:v>
                </c:pt>
                <c:pt idx="216124">
                  <c:v>500.706416735549</c:v>
                </c:pt>
                <c:pt idx="216125">
                  <c:v>500.70873349082302</c:v>
                </c:pt>
                <c:pt idx="216126">
                  <c:v>500.71105024609602</c:v>
                </c:pt>
                <c:pt idx="216127">
                  <c:v>500.71336700136999</c:v>
                </c:pt>
                <c:pt idx="216128">
                  <c:v>500.71568375664299</c:v>
                </c:pt>
                <c:pt idx="216129">
                  <c:v>500.71800051191701</c:v>
                </c:pt>
                <c:pt idx="216130">
                  <c:v>500.72031726719001</c:v>
                </c:pt>
                <c:pt idx="216131">
                  <c:v>500.72263402246398</c:v>
                </c:pt>
                <c:pt idx="216132">
                  <c:v>500.72495077773698</c:v>
                </c:pt>
                <c:pt idx="216133">
                  <c:v>500.727267533011</c:v>
                </c:pt>
                <c:pt idx="216134">
                  <c:v>500.729584288284</c:v>
                </c:pt>
                <c:pt idx="216135">
                  <c:v>500.73190104355803</c:v>
                </c:pt>
                <c:pt idx="216136">
                  <c:v>500.73421779883199</c:v>
                </c:pt>
                <c:pt idx="216137">
                  <c:v>500.73653455410499</c:v>
                </c:pt>
                <c:pt idx="216138">
                  <c:v>500.73885130937902</c:v>
                </c:pt>
                <c:pt idx="216139">
                  <c:v>500.74116806465202</c:v>
                </c:pt>
                <c:pt idx="216140">
                  <c:v>500.74348481992598</c:v>
                </c:pt>
                <c:pt idx="216141">
                  <c:v>500.74580157519898</c:v>
                </c:pt>
                <c:pt idx="216142">
                  <c:v>500.74811833047301</c:v>
                </c:pt>
                <c:pt idx="216143">
                  <c:v>500.75043508574601</c:v>
                </c:pt>
                <c:pt idx="216144">
                  <c:v>500.75275184101997</c:v>
                </c:pt>
                <c:pt idx="216145">
                  <c:v>500.75506859629297</c:v>
                </c:pt>
                <c:pt idx="216146">
                  <c:v>500.757385351567</c:v>
                </c:pt>
                <c:pt idx="216147">
                  <c:v>500.75970210684</c:v>
                </c:pt>
                <c:pt idx="216148">
                  <c:v>500.76201886211402</c:v>
                </c:pt>
                <c:pt idx="216149">
                  <c:v>500.76433561738702</c:v>
                </c:pt>
                <c:pt idx="216150">
                  <c:v>500.76665237266099</c:v>
                </c:pt>
                <c:pt idx="216151">
                  <c:v>500.76896912793399</c:v>
                </c:pt>
                <c:pt idx="216152">
                  <c:v>500.77128588320801</c:v>
                </c:pt>
                <c:pt idx="216153">
                  <c:v>500.77360263848101</c:v>
                </c:pt>
                <c:pt idx="216154">
                  <c:v>500.77591939375498</c:v>
                </c:pt>
                <c:pt idx="216155">
                  <c:v>500.77823614902798</c:v>
                </c:pt>
                <c:pt idx="216156">
                  <c:v>500.780552904302</c:v>
                </c:pt>
                <c:pt idx="216157">
                  <c:v>500.782869659575</c:v>
                </c:pt>
                <c:pt idx="216158">
                  <c:v>500.78518641484902</c:v>
                </c:pt>
                <c:pt idx="216159">
                  <c:v>500.78750317012202</c:v>
                </c:pt>
                <c:pt idx="216160">
                  <c:v>500.78981992539599</c:v>
                </c:pt>
                <c:pt idx="216161">
                  <c:v>500.79213668066899</c:v>
                </c:pt>
                <c:pt idx="216162">
                  <c:v>500.79445343594301</c:v>
                </c:pt>
                <c:pt idx="216163">
                  <c:v>500.79677019121601</c:v>
                </c:pt>
                <c:pt idx="216164">
                  <c:v>500.79908694648998</c:v>
                </c:pt>
                <c:pt idx="216165">
                  <c:v>500.80140370176298</c:v>
                </c:pt>
                <c:pt idx="216166">
                  <c:v>500.803720457037</c:v>
                </c:pt>
                <c:pt idx="216167">
                  <c:v>500.80603721231</c:v>
                </c:pt>
                <c:pt idx="216168">
                  <c:v>500.80835396758403</c:v>
                </c:pt>
                <c:pt idx="216169">
                  <c:v>500.81067072285703</c:v>
                </c:pt>
                <c:pt idx="216170">
                  <c:v>500.81298747813099</c:v>
                </c:pt>
                <c:pt idx="216171">
                  <c:v>500.81530423340399</c:v>
                </c:pt>
                <c:pt idx="216172">
                  <c:v>500.81762098867802</c:v>
                </c:pt>
                <c:pt idx="216173">
                  <c:v>500.81993774395102</c:v>
                </c:pt>
                <c:pt idx="216174">
                  <c:v>500.82225449922498</c:v>
                </c:pt>
                <c:pt idx="216175">
                  <c:v>500.82457125449798</c:v>
                </c:pt>
                <c:pt idx="216176">
                  <c:v>500.82688800977201</c:v>
                </c:pt>
                <c:pt idx="216177">
                  <c:v>500.82920476504501</c:v>
                </c:pt>
                <c:pt idx="216178">
                  <c:v>500.83152152031897</c:v>
                </c:pt>
                <c:pt idx="216179">
                  <c:v>500.833838275593</c:v>
                </c:pt>
                <c:pt idx="216180">
                  <c:v>500.836155030866</c:v>
                </c:pt>
                <c:pt idx="216181">
                  <c:v>500.83847178614002</c:v>
                </c:pt>
                <c:pt idx="216182">
                  <c:v>500.84078854141302</c:v>
                </c:pt>
                <c:pt idx="216183">
                  <c:v>500.84310529668699</c:v>
                </c:pt>
                <c:pt idx="216184">
                  <c:v>500.84542205195999</c:v>
                </c:pt>
                <c:pt idx="216185">
                  <c:v>500.84773880723401</c:v>
                </c:pt>
                <c:pt idx="216186">
                  <c:v>500.85005556250701</c:v>
                </c:pt>
                <c:pt idx="216187">
                  <c:v>500.85237231778098</c:v>
                </c:pt>
                <c:pt idx="216188">
                  <c:v>500.85468907305398</c:v>
                </c:pt>
                <c:pt idx="216189">
                  <c:v>500.857005828328</c:v>
                </c:pt>
                <c:pt idx="216190">
                  <c:v>500.859322583601</c:v>
                </c:pt>
                <c:pt idx="216191">
                  <c:v>500.86163933887502</c:v>
                </c:pt>
                <c:pt idx="216192">
                  <c:v>500.86395609414802</c:v>
                </c:pt>
                <c:pt idx="216193">
                  <c:v>500.86627284942199</c:v>
                </c:pt>
                <c:pt idx="216194">
                  <c:v>500.86858960469499</c:v>
                </c:pt>
                <c:pt idx="216195">
                  <c:v>500.87090635996901</c:v>
                </c:pt>
                <c:pt idx="216196">
                  <c:v>500.87322311524201</c:v>
                </c:pt>
                <c:pt idx="216197">
                  <c:v>500.87553987051598</c:v>
                </c:pt>
                <c:pt idx="216198">
                  <c:v>500.87785662578898</c:v>
                </c:pt>
                <c:pt idx="216199">
                  <c:v>500.880173381063</c:v>
                </c:pt>
                <c:pt idx="216200">
                  <c:v>500.882490136336</c:v>
                </c:pt>
                <c:pt idx="216201">
                  <c:v>500.88480689161003</c:v>
                </c:pt>
                <c:pt idx="216202">
                  <c:v>500.88712364688303</c:v>
                </c:pt>
                <c:pt idx="216203">
                  <c:v>500.88944040215699</c:v>
                </c:pt>
                <c:pt idx="216204">
                  <c:v>500.89175715742999</c:v>
                </c:pt>
                <c:pt idx="216205">
                  <c:v>500.89407391270402</c:v>
                </c:pt>
                <c:pt idx="216206">
                  <c:v>500.89639066797702</c:v>
                </c:pt>
                <c:pt idx="216207">
                  <c:v>500.89870742325098</c:v>
                </c:pt>
                <c:pt idx="216208">
                  <c:v>500.90102417852398</c:v>
                </c:pt>
                <c:pt idx="216209">
                  <c:v>500.90334093379801</c:v>
                </c:pt>
                <c:pt idx="216210">
                  <c:v>500.90565768907101</c:v>
                </c:pt>
                <c:pt idx="216211">
                  <c:v>500.90797444434497</c:v>
                </c:pt>
                <c:pt idx="216212">
                  <c:v>500.91029119961797</c:v>
                </c:pt>
                <c:pt idx="216213">
                  <c:v>500.912607954892</c:v>
                </c:pt>
                <c:pt idx="216214">
                  <c:v>500.914924710165</c:v>
                </c:pt>
                <c:pt idx="216215">
                  <c:v>500.91724146543902</c:v>
                </c:pt>
                <c:pt idx="216216">
                  <c:v>500.91955822071202</c:v>
                </c:pt>
                <c:pt idx="216217">
                  <c:v>500.92187497598599</c:v>
                </c:pt>
                <c:pt idx="216218">
                  <c:v>500.92419173125899</c:v>
                </c:pt>
                <c:pt idx="216219">
                  <c:v>500.92650848653301</c:v>
                </c:pt>
                <c:pt idx="216220">
                  <c:v>500.92882524180601</c:v>
                </c:pt>
                <c:pt idx="216221">
                  <c:v>500.93114199707998</c:v>
                </c:pt>
                <c:pt idx="216222">
                  <c:v>500.933458752354</c:v>
                </c:pt>
                <c:pt idx="216223">
                  <c:v>500.935775507627</c:v>
                </c:pt>
                <c:pt idx="216224">
                  <c:v>500.93809226290102</c:v>
                </c:pt>
                <c:pt idx="216225">
                  <c:v>500.94040901817402</c:v>
                </c:pt>
                <c:pt idx="216226">
                  <c:v>500.94272577344799</c:v>
                </c:pt>
                <c:pt idx="216227">
                  <c:v>500.94504252872099</c:v>
                </c:pt>
                <c:pt idx="216228">
                  <c:v>500.94735928399501</c:v>
                </c:pt>
                <c:pt idx="216229">
                  <c:v>500.94967603926801</c:v>
                </c:pt>
                <c:pt idx="216230">
                  <c:v>500.95199279454198</c:v>
                </c:pt>
                <c:pt idx="216231">
                  <c:v>500.95430954981498</c:v>
                </c:pt>
                <c:pt idx="216232">
                  <c:v>500.956626305089</c:v>
                </c:pt>
                <c:pt idx="216233">
                  <c:v>500.958943060362</c:v>
                </c:pt>
                <c:pt idx="216234">
                  <c:v>500.96125981563603</c:v>
                </c:pt>
                <c:pt idx="216235">
                  <c:v>500.96357657090903</c:v>
                </c:pt>
                <c:pt idx="216236">
                  <c:v>500.96589332618299</c:v>
                </c:pt>
                <c:pt idx="216237">
                  <c:v>500.96821008145599</c:v>
                </c:pt>
                <c:pt idx="216238">
                  <c:v>500.97052683673002</c:v>
                </c:pt>
                <c:pt idx="216239">
                  <c:v>500.97284359200302</c:v>
                </c:pt>
                <c:pt idx="216240">
                  <c:v>500.97516034727698</c:v>
                </c:pt>
                <c:pt idx="216241">
                  <c:v>500.97747710254998</c:v>
                </c:pt>
                <c:pt idx="216242">
                  <c:v>500.97979385782401</c:v>
                </c:pt>
                <c:pt idx="216243">
                  <c:v>500.98211061309701</c:v>
                </c:pt>
                <c:pt idx="216244">
                  <c:v>500.98442736837097</c:v>
                </c:pt>
                <c:pt idx="216245">
                  <c:v>500.98674412364397</c:v>
                </c:pt>
                <c:pt idx="216246">
                  <c:v>500.989060878918</c:v>
                </c:pt>
                <c:pt idx="216247">
                  <c:v>500.991377634191</c:v>
                </c:pt>
                <c:pt idx="216248">
                  <c:v>500.99369438946502</c:v>
                </c:pt>
                <c:pt idx="216249">
                  <c:v>500.99601114473802</c:v>
                </c:pt>
                <c:pt idx="216250">
                  <c:v>500.99832790001199</c:v>
                </c:pt>
                <c:pt idx="216251">
                  <c:v>501.00064465528499</c:v>
                </c:pt>
                <c:pt idx="216252">
                  <c:v>501.00296141055901</c:v>
                </c:pt>
                <c:pt idx="216253">
                  <c:v>501.00527816583201</c:v>
                </c:pt>
                <c:pt idx="216254">
                  <c:v>501.00759492110598</c:v>
                </c:pt>
                <c:pt idx="216255">
                  <c:v>501.00991167637898</c:v>
                </c:pt>
                <c:pt idx="216256">
                  <c:v>501.012228431653</c:v>
                </c:pt>
                <c:pt idx="216257">
                  <c:v>501.014545186926</c:v>
                </c:pt>
                <c:pt idx="216258">
                  <c:v>501.01686194220002</c:v>
                </c:pt>
                <c:pt idx="216259">
                  <c:v>501.01917869747302</c:v>
                </c:pt>
                <c:pt idx="216260">
                  <c:v>501.02149545274699</c:v>
                </c:pt>
                <c:pt idx="216261">
                  <c:v>501.02381220801999</c:v>
                </c:pt>
                <c:pt idx="216262">
                  <c:v>501.02612896329401</c:v>
                </c:pt>
                <c:pt idx="216263">
                  <c:v>501.02844571856701</c:v>
                </c:pt>
                <c:pt idx="216264">
                  <c:v>501.03076247384098</c:v>
                </c:pt>
                <c:pt idx="216265">
                  <c:v>501.033079229115</c:v>
                </c:pt>
                <c:pt idx="216266">
                  <c:v>501.035395984388</c:v>
                </c:pt>
                <c:pt idx="216267">
                  <c:v>501.03771273966203</c:v>
                </c:pt>
                <c:pt idx="216268">
                  <c:v>501.04002949493503</c:v>
                </c:pt>
                <c:pt idx="216269">
                  <c:v>501.04234625020899</c:v>
                </c:pt>
                <c:pt idx="216270">
                  <c:v>501.04466300548199</c:v>
                </c:pt>
                <c:pt idx="216271">
                  <c:v>501.04697976075602</c:v>
                </c:pt>
                <c:pt idx="216272">
                  <c:v>501.04929651602902</c:v>
                </c:pt>
                <c:pt idx="216273">
                  <c:v>501.05161327130298</c:v>
                </c:pt>
                <c:pt idx="216274">
                  <c:v>501.05393002657598</c:v>
                </c:pt>
                <c:pt idx="216275">
                  <c:v>501.05624678185001</c:v>
                </c:pt>
                <c:pt idx="216276">
                  <c:v>501.05856353712301</c:v>
                </c:pt>
                <c:pt idx="216277">
                  <c:v>501.06088029239697</c:v>
                </c:pt>
                <c:pt idx="216278">
                  <c:v>501.06319704766997</c:v>
                </c:pt>
                <c:pt idx="216279">
                  <c:v>501.065513802944</c:v>
                </c:pt>
                <c:pt idx="216280">
                  <c:v>501.067830558217</c:v>
                </c:pt>
                <c:pt idx="216281">
                  <c:v>501.07014731349102</c:v>
                </c:pt>
                <c:pt idx="216282">
                  <c:v>501.07246406876402</c:v>
                </c:pt>
                <c:pt idx="216283">
                  <c:v>501.07478082403799</c:v>
                </c:pt>
                <c:pt idx="216284">
                  <c:v>501.07709757931099</c:v>
                </c:pt>
                <c:pt idx="216285">
                  <c:v>501.07941433458501</c:v>
                </c:pt>
                <c:pt idx="216286">
                  <c:v>501.08173108985801</c:v>
                </c:pt>
                <c:pt idx="216287">
                  <c:v>501.08404784513198</c:v>
                </c:pt>
                <c:pt idx="216288">
                  <c:v>501.08636460040498</c:v>
                </c:pt>
                <c:pt idx="216289">
                  <c:v>501.088681355679</c:v>
                </c:pt>
                <c:pt idx="216290">
                  <c:v>501.090998110952</c:v>
                </c:pt>
                <c:pt idx="216291">
                  <c:v>501.09331486622602</c:v>
                </c:pt>
                <c:pt idx="216292">
                  <c:v>501.09563162149902</c:v>
                </c:pt>
                <c:pt idx="216293">
                  <c:v>501.09794837677299</c:v>
                </c:pt>
                <c:pt idx="216294">
                  <c:v>501.10026513204599</c:v>
                </c:pt>
                <c:pt idx="216295">
                  <c:v>501.10258188732001</c:v>
                </c:pt>
                <c:pt idx="216296">
                  <c:v>501.10489864259301</c:v>
                </c:pt>
                <c:pt idx="216297">
                  <c:v>501.10721539786698</c:v>
                </c:pt>
                <c:pt idx="216298">
                  <c:v>501.10953215313998</c:v>
                </c:pt>
                <c:pt idx="216299">
                  <c:v>501.111848908414</c:v>
                </c:pt>
                <c:pt idx="216300">
                  <c:v>501.114165663687</c:v>
                </c:pt>
                <c:pt idx="216301">
                  <c:v>501.11648241896103</c:v>
                </c:pt>
                <c:pt idx="216302">
                  <c:v>501.11879917423403</c:v>
                </c:pt>
                <c:pt idx="216303">
                  <c:v>501.12111592950799</c:v>
                </c:pt>
                <c:pt idx="216304">
                  <c:v>501.12343268478099</c:v>
                </c:pt>
                <c:pt idx="216305">
                  <c:v>501.12574944005502</c:v>
                </c:pt>
                <c:pt idx="216306">
                  <c:v>501.12806619532898</c:v>
                </c:pt>
                <c:pt idx="216307">
                  <c:v>501.13038295060198</c:v>
                </c:pt>
                <c:pt idx="216308">
                  <c:v>501.13269970587601</c:v>
                </c:pt>
                <c:pt idx="216309">
                  <c:v>501.13501646114901</c:v>
                </c:pt>
                <c:pt idx="216310">
                  <c:v>501.13733321642297</c:v>
                </c:pt>
                <c:pt idx="216311">
                  <c:v>501.13964997169597</c:v>
                </c:pt>
                <c:pt idx="216312">
                  <c:v>501.14196672697</c:v>
                </c:pt>
                <c:pt idx="216313">
                  <c:v>501.144283482243</c:v>
                </c:pt>
                <c:pt idx="216314">
                  <c:v>501.14660023751702</c:v>
                </c:pt>
                <c:pt idx="216315">
                  <c:v>501.14891699279002</c:v>
                </c:pt>
                <c:pt idx="216316">
                  <c:v>501.15123374806399</c:v>
                </c:pt>
                <c:pt idx="216317">
                  <c:v>501.15355050333699</c:v>
                </c:pt>
                <c:pt idx="216318">
                  <c:v>501.15586725861101</c:v>
                </c:pt>
                <c:pt idx="216319">
                  <c:v>501.15818401388401</c:v>
                </c:pt>
                <c:pt idx="216320">
                  <c:v>501.16050076915798</c:v>
                </c:pt>
                <c:pt idx="216321">
                  <c:v>501.16281752443098</c:v>
                </c:pt>
                <c:pt idx="216322">
                  <c:v>501.165134279705</c:v>
                </c:pt>
                <c:pt idx="216323">
                  <c:v>501.167451034978</c:v>
                </c:pt>
                <c:pt idx="216324">
                  <c:v>501.16976779025202</c:v>
                </c:pt>
                <c:pt idx="216325">
                  <c:v>501.17208454552502</c:v>
                </c:pt>
                <c:pt idx="216326">
                  <c:v>501.17440130079899</c:v>
                </c:pt>
                <c:pt idx="216327">
                  <c:v>501.17671805607199</c:v>
                </c:pt>
                <c:pt idx="216328">
                  <c:v>501.17903481134601</c:v>
                </c:pt>
                <c:pt idx="216329">
                  <c:v>501.18135156661901</c:v>
                </c:pt>
                <c:pt idx="216330">
                  <c:v>501.18366832189298</c:v>
                </c:pt>
                <c:pt idx="216331">
                  <c:v>501.18598507716598</c:v>
                </c:pt>
                <c:pt idx="216332">
                  <c:v>501.18830183244</c:v>
                </c:pt>
                <c:pt idx="216333">
                  <c:v>501.190618587713</c:v>
                </c:pt>
                <c:pt idx="216334">
                  <c:v>501.19293534298703</c:v>
                </c:pt>
                <c:pt idx="216335">
                  <c:v>501.19525209826003</c:v>
                </c:pt>
                <c:pt idx="216336">
                  <c:v>501.19756885353399</c:v>
                </c:pt>
                <c:pt idx="216337">
                  <c:v>501.19988560880699</c:v>
                </c:pt>
                <c:pt idx="216338">
                  <c:v>501.20220236408102</c:v>
                </c:pt>
                <c:pt idx="216339">
                  <c:v>501.20451911935402</c:v>
                </c:pt>
                <c:pt idx="216340">
                  <c:v>501.20683587462798</c:v>
                </c:pt>
                <c:pt idx="216341">
                  <c:v>501.20915262990098</c:v>
                </c:pt>
                <c:pt idx="216342">
                  <c:v>501.21146938517501</c:v>
                </c:pt>
                <c:pt idx="216343">
                  <c:v>501.21378614044801</c:v>
                </c:pt>
                <c:pt idx="216344">
                  <c:v>501.21610289572197</c:v>
                </c:pt>
                <c:pt idx="216345">
                  <c:v>501.21841965099497</c:v>
                </c:pt>
                <c:pt idx="216346">
                  <c:v>501.220736406269</c:v>
                </c:pt>
                <c:pt idx="216347">
                  <c:v>501.223053161542</c:v>
                </c:pt>
                <c:pt idx="216348">
                  <c:v>501.22536991681602</c:v>
                </c:pt>
                <c:pt idx="216349">
                  <c:v>501.22768667208999</c:v>
                </c:pt>
                <c:pt idx="216350">
                  <c:v>501.23000342736299</c:v>
                </c:pt>
                <c:pt idx="216351">
                  <c:v>501.23232018263701</c:v>
                </c:pt>
                <c:pt idx="216352">
                  <c:v>501.23463693791001</c:v>
                </c:pt>
                <c:pt idx="216353">
                  <c:v>501.23695369318398</c:v>
                </c:pt>
                <c:pt idx="216354">
                  <c:v>501.23927044845698</c:v>
                </c:pt>
                <c:pt idx="216355">
                  <c:v>501.241587203731</c:v>
                </c:pt>
                <c:pt idx="216356">
                  <c:v>501.243903959004</c:v>
                </c:pt>
                <c:pt idx="216357">
                  <c:v>501.24622071427802</c:v>
                </c:pt>
                <c:pt idx="216358">
                  <c:v>501.24853746955102</c:v>
                </c:pt>
                <c:pt idx="216359">
                  <c:v>501.25085422482499</c:v>
                </c:pt>
                <c:pt idx="216360">
                  <c:v>501.25317098009799</c:v>
                </c:pt>
                <c:pt idx="216361">
                  <c:v>501.25548773537201</c:v>
                </c:pt>
                <c:pt idx="216362">
                  <c:v>501.25780449064501</c:v>
                </c:pt>
                <c:pt idx="216363">
                  <c:v>501.26012124591898</c:v>
                </c:pt>
                <c:pt idx="216364">
                  <c:v>501.26243800119198</c:v>
                </c:pt>
                <c:pt idx="216365">
                  <c:v>501.264754756466</c:v>
                </c:pt>
                <c:pt idx="216366">
                  <c:v>501.267071511739</c:v>
                </c:pt>
                <c:pt idx="216367">
                  <c:v>501.26938826701303</c:v>
                </c:pt>
                <c:pt idx="216368">
                  <c:v>501.27170502228603</c:v>
                </c:pt>
                <c:pt idx="216369">
                  <c:v>501.27402177755999</c:v>
                </c:pt>
                <c:pt idx="216370">
                  <c:v>501.27633853283299</c:v>
                </c:pt>
                <c:pt idx="216371">
                  <c:v>501.27865528810702</c:v>
                </c:pt>
                <c:pt idx="216372">
                  <c:v>501.28097204338002</c:v>
                </c:pt>
                <c:pt idx="216373">
                  <c:v>501.28328879865398</c:v>
                </c:pt>
                <c:pt idx="216374">
                  <c:v>501.28560555392698</c:v>
                </c:pt>
                <c:pt idx="216375">
                  <c:v>501.28792230920101</c:v>
                </c:pt>
                <c:pt idx="216376">
                  <c:v>501.29023906447401</c:v>
                </c:pt>
                <c:pt idx="216377">
                  <c:v>501.29255581974797</c:v>
                </c:pt>
                <c:pt idx="216378">
                  <c:v>501.29487257502097</c:v>
                </c:pt>
                <c:pt idx="216379">
                  <c:v>501.297189330295</c:v>
                </c:pt>
                <c:pt idx="216380">
                  <c:v>501.299506085568</c:v>
                </c:pt>
                <c:pt idx="216381">
                  <c:v>501.30182284084202</c:v>
                </c:pt>
                <c:pt idx="216382">
                  <c:v>501.30413959611502</c:v>
                </c:pt>
                <c:pt idx="216383">
                  <c:v>501.30645635138899</c:v>
                </c:pt>
                <c:pt idx="216384">
                  <c:v>501.30877310666199</c:v>
                </c:pt>
                <c:pt idx="216385">
                  <c:v>501.31108986193601</c:v>
                </c:pt>
                <c:pt idx="216386">
                  <c:v>501.31340661720901</c:v>
                </c:pt>
                <c:pt idx="216387">
                  <c:v>501.31572337248298</c:v>
                </c:pt>
                <c:pt idx="216388">
                  <c:v>501.31804012775598</c:v>
                </c:pt>
                <c:pt idx="216389">
                  <c:v>501.32035688303</c:v>
                </c:pt>
                <c:pt idx="216390">
                  <c:v>501.322673638303</c:v>
                </c:pt>
                <c:pt idx="216391">
                  <c:v>501.32499039357702</c:v>
                </c:pt>
                <c:pt idx="216392">
                  <c:v>501.32730714885099</c:v>
                </c:pt>
                <c:pt idx="216393">
                  <c:v>501.32962390412399</c:v>
                </c:pt>
                <c:pt idx="216394">
                  <c:v>501.33194065939801</c:v>
                </c:pt>
                <c:pt idx="216395">
                  <c:v>501.33425741467101</c:v>
                </c:pt>
                <c:pt idx="216396">
                  <c:v>501.33657416994498</c:v>
                </c:pt>
                <c:pt idx="216397">
                  <c:v>501.33889092521798</c:v>
                </c:pt>
                <c:pt idx="216398">
                  <c:v>501.341207680492</c:v>
                </c:pt>
                <c:pt idx="216399">
                  <c:v>501.343524435765</c:v>
                </c:pt>
                <c:pt idx="216400">
                  <c:v>501.34584119103903</c:v>
                </c:pt>
                <c:pt idx="216401">
                  <c:v>501.34815794631203</c:v>
                </c:pt>
                <c:pt idx="216402">
                  <c:v>501.35047470158599</c:v>
                </c:pt>
                <c:pt idx="216403">
                  <c:v>501.35279145685899</c:v>
                </c:pt>
                <c:pt idx="216404">
                  <c:v>501.35510821213302</c:v>
                </c:pt>
                <c:pt idx="216405">
                  <c:v>501.35742496740602</c:v>
                </c:pt>
                <c:pt idx="216406">
                  <c:v>501.35974172267998</c:v>
                </c:pt>
                <c:pt idx="216407">
                  <c:v>501.36205847795298</c:v>
                </c:pt>
                <c:pt idx="216408">
                  <c:v>501.36437523322701</c:v>
                </c:pt>
                <c:pt idx="216409">
                  <c:v>501.36669198850001</c:v>
                </c:pt>
                <c:pt idx="216410">
                  <c:v>501.36900874377397</c:v>
                </c:pt>
                <c:pt idx="216411">
                  <c:v>501.37132549904697</c:v>
                </c:pt>
                <c:pt idx="216412">
                  <c:v>501.373642254321</c:v>
                </c:pt>
                <c:pt idx="216413">
                  <c:v>501.375959009594</c:v>
                </c:pt>
                <c:pt idx="216414">
                  <c:v>501.37827576486802</c:v>
                </c:pt>
                <c:pt idx="216415">
                  <c:v>501.38059252014102</c:v>
                </c:pt>
                <c:pt idx="216416">
                  <c:v>501.38290927541499</c:v>
                </c:pt>
                <c:pt idx="216417">
                  <c:v>501.38522603068799</c:v>
                </c:pt>
                <c:pt idx="216418">
                  <c:v>501.38754278596201</c:v>
                </c:pt>
                <c:pt idx="216419">
                  <c:v>501.38985954123501</c:v>
                </c:pt>
                <c:pt idx="216420">
                  <c:v>501.39217629650898</c:v>
                </c:pt>
                <c:pt idx="216421">
                  <c:v>501.39449305178198</c:v>
                </c:pt>
                <c:pt idx="216422">
                  <c:v>501.396809807056</c:v>
                </c:pt>
                <c:pt idx="216423">
                  <c:v>501.399126562329</c:v>
                </c:pt>
                <c:pt idx="216424">
                  <c:v>501.40144331760303</c:v>
                </c:pt>
                <c:pt idx="216425">
                  <c:v>501.40376007287603</c:v>
                </c:pt>
                <c:pt idx="216426">
                  <c:v>501.40607682814999</c:v>
                </c:pt>
                <c:pt idx="216427">
                  <c:v>501.40839358342299</c:v>
                </c:pt>
                <c:pt idx="216428">
                  <c:v>501.41071033869702</c:v>
                </c:pt>
                <c:pt idx="216429">
                  <c:v>501.41302709397002</c:v>
                </c:pt>
                <c:pt idx="216430">
                  <c:v>501.41534384924398</c:v>
                </c:pt>
                <c:pt idx="216431">
                  <c:v>501.41766060451698</c:v>
                </c:pt>
                <c:pt idx="216432">
                  <c:v>501.41997735979101</c:v>
                </c:pt>
                <c:pt idx="216433">
                  <c:v>501.42229411506401</c:v>
                </c:pt>
                <c:pt idx="216434">
                  <c:v>501.42461087033797</c:v>
                </c:pt>
                <c:pt idx="216435">
                  <c:v>501.426927625612</c:v>
                </c:pt>
                <c:pt idx="216436">
                  <c:v>501.429244380885</c:v>
                </c:pt>
                <c:pt idx="216437">
                  <c:v>501.43156113615902</c:v>
                </c:pt>
                <c:pt idx="216438">
                  <c:v>501.43387789143202</c:v>
                </c:pt>
                <c:pt idx="216439">
                  <c:v>501.43619464670599</c:v>
                </c:pt>
                <c:pt idx="216440">
                  <c:v>501.43851140197899</c:v>
                </c:pt>
                <c:pt idx="216441">
                  <c:v>501.44082815725301</c:v>
                </c:pt>
                <c:pt idx="216442">
                  <c:v>501.44314491252601</c:v>
                </c:pt>
                <c:pt idx="216443">
                  <c:v>501.44546166779998</c:v>
                </c:pt>
                <c:pt idx="216444">
                  <c:v>501.44777842307298</c:v>
                </c:pt>
                <c:pt idx="216445">
                  <c:v>501.450095178347</c:v>
                </c:pt>
                <c:pt idx="216446">
                  <c:v>501.45241193362</c:v>
                </c:pt>
                <c:pt idx="216447">
                  <c:v>501.45472868889402</c:v>
                </c:pt>
                <c:pt idx="216448">
                  <c:v>501.45704544416702</c:v>
                </c:pt>
                <c:pt idx="216449">
                  <c:v>501.45936219944099</c:v>
                </c:pt>
                <c:pt idx="216450">
                  <c:v>501.46167895471399</c:v>
                </c:pt>
                <c:pt idx="216451">
                  <c:v>501.46399570998801</c:v>
                </c:pt>
                <c:pt idx="216452">
                  <c:v>501.46631246526101</c:v>
                </c:pt>
                <c:pt idx="216453">
                  <c:v>501.46862922053498</c:v>
                </c:pt>
                <c:pt idx="216454">
                  <c:v>501.47094597580798</c:v>
                </c:pt>
                <c:pt idx="216455">
                  <c:v>501.473262731082</c:v>
                </c:pt>
                <c:pt idx="216456">
                  <c:v>501.475579486355</c:v>
                </c:pt>
                <c:pt idx="216457">
                  <c:v>501.47789624162903</c:v>
                </c:pt>
                <c:pt idx="216458">
                  <c:v>501.48021299690203</c:v>
                </c:pt>
                <c:pt idx="216459">
                  <c:v>501.48252975217599</c:v>
                </c:pt>
                <c:pt idx="216460">
                  <c:v>501.48484650744899</c:v>
                </c:pt>
                <c:pt idx="216461">
                  <c:v>501.48716326272302</c:v>
                </c:pt>
                <c:pt idx="216462">
                  <c:v>501.48948001799602</c:v>
                </c:pt>
                <c:pt idx="216463">
                  <c:v>501.49179677326998</c:v>
                </c:pt>
                <c:pt idx="216464">
                  <c:v>501.49411352854298</c:v>
                </c:pt>
                <c:pt idx="216465">
                  <c:v>501.49643028381701</c:v>
                </c:pt>
                <c:pt idx="216466">
                  <c:v>501.49874703909001</c:v>
                </c:pt>
                <c:pt idx="216467">
                  <c:v>501.50106379436397</c:v>
                </c:pt>
                <c:pt idx="216468">
                  <c:v>501.50338054963697</c:v>
                </c:pt>
                <c:pt idx="216469">
                  <c:v>501.505697304911</c:v>
                </c:pt>
                <c:pt idx="216470">
                  <c:v>501.508014060184</c:v>
                </c:pt>
                <c:pt idx="216471">
                  <c:v>501.51033081545802</c:v>
                </c:pt>
                <c:pt idx="216472">
                  <c:v>501.51264757073102</c:v>
                </c:pt>
                <c:pt idx="216473">
                  <c:v>501.51496432600499</c:v>
                </c:pt>
                <c:pt idx="216474">
                  <c:v>501.51728108127799</c:v>
                </c:pt>
                <c:pt idx="216475">
                  <c:v>501.51959783655201</c:v>
                </c:pt>
                <c:pt idx="216476">
                  <c:v>501.52191459182501</c:v>
                </c:pt>
                <c:pt idx="216477">
                  <c:v>501.52423134709898</c:v>
                </c:pt>
                <c:pt idx="216478">
                  <c:v>501.526548102373</c:v>
                </c:pt>
                <c:pt idx="216479">
                  <c:v>501.528864857646</c:v>
                </c:pt>
                <c:pt idx="216480">
                  <c:v>501.53118161292002</c:v>
                </c:pt>
                <c:pt idx="216481">
                  <c:v>501.53349836819302</c:v>
                </c:pt>
                <c:pt idx="216482">
                  <c:v>501.53581512346699</c:v>
                </c:pt>
                <c:pt idx="216483">
                  <c:v>501.53813187873999</c:v>
                </c:pt>
                <c:pt idx="216484">
                  <c:v>501.54044863401401</c:v>
                </c:pt>
                <c:pt idx="216485">
                  <c:v>501.54276538928701</c:v>
                </c:pt>
                <c:pt idx="216486">
                  <c:v>501.54508214456098</c:v>
                </c:pt>
                <c:pt idx="216487">
                  <c:v>501.54739889983398</c:v>
                </c:pt>
                <c:pt idx="216488">
                  <c:v>501.549715655108</c:v>
                </c:pt>
                <c:pt idx="216489">
                  <c:v>501.552032410381</c:v>
                </c:pt>
                <c:pt idx="216490">
                  <c:v>501.55434916565503</c:v>
                </c:pt>
                <c:pt idx="216491">
                  <c:v>501.55666592092803</c:v>
                </c:pt>
                <c:pt idx="216492">
                  <c:v>501.55898267620199</c:v>
                </c:pt>
                <c:pt idx="216493">
                  <c:v>501.56129943147499</c:v>
                </c:pt>
                <c:pt idx="216494">
                  <c:v>501.56361618674902</c:v>
                </c:pt>
                <c:pt idx="216495">
                  <c:v>501.56593294202202</c:v>
                </c:pt>
                <c:pt idx="216496">
                  <c:v>501.56824969729598</c:v>
                </c:pt>
                <c:pt idx="216497">
                  <c:v>501.57056645256898</c:v>
                </c:pt>
                <c:pt idx="216498">
                  <c:v>501.57288320784301</c:v>
                </c:pt>
                <c:pt idx="216499">
                  <c:v>501.57519996311601</c:v>
                </c:pt>
                <c:pt idx="216500">
                  <c:v>501.57751671838997</c:v>
                </c:pt>
                <c:pt idx="216501">
                  <c:v>501.57983347366297</c:v>
                </c:pt>
                <c:pt idx="216502">
                  <c:v>501.582150228937</c:v>
                </c:pt>
                <c:pt idx="216503">
                  <c:v>501.58446698421</c:v>
                </c:pt>
                <c:pt idx="216504">
                  <c:v>501.58678373948402</c:v>
                </c:pt>
                <c:pt idx="216505">
                  <c:v>501.58910049475702</c:v>
                </c:pt>
                <c:pt idx="216506">
                  <c:v>501.59141725003099</c:v>
                </c:pt>
                <c:pt idx="216507">
                  <c:v>501.59373400530399</c:v>
                </c:pt>
                <c:pt idx="216508">
                  <c:v>501.59605076057801</c:v>
                </c:pt>
                <c:pt idx="216509">
                  <c:v>501.59836751585101</c:v>
                </c:pt>
                <c:pt idx="216510">
                  <c:v>501.60068427112498</c:v>
                </c:pt>
                <c:pt idx="216511">
                  <c:v>501.60300102639798</c:v>
                </c:pt>
                <c:pt idx="216512">
                  <c:v>501.605317781672</c:v>
                </c:pt>
                <c:pt idx="216513">
                  <c:v>501.607634536945</c:v>
                </c:pt>
                <c:pt idx="216514">
                  <c:v>501.60995129221902</c:v>
                </c:pt>
                <c:pt idx="216515">
                  <c:v>501.61226804749202</c:v>
                </c:pt>
                <c:pt idx="216516">
                  <c:v>501.61458480276599</c:v>
                </c:pt>
                <c:pt idx="216517">
                  <c:v>501.61690155803899</c:v>
                </c:pt>
                <c:pt idx="216518">
                  <c:v>501.61921831331301</c:v>
                </c:pt>
                <c:pt idx="216519">
                  <c:v>501.62153506858601</c:v>
                </c:pt>
                <c:pt idx="216520">
                  <c:v>501.62385182385998</c:v>
                </c:pt>
                <c:pt idx="216521">
                  <c:v>501.626168579134</c:v>
                </c:pt>
                <c:pt idx="216522">
                  <c:v>501.628485334407</c:v>
                </c:pt>
                <c:pt idx="216523">
                  <c:v>501.63080208968103</c:v>
                </c:pt>
                <c:pt idx="216524">
                  <c:v>501.63311884495403</c:v>
                </c:pt>
                <c:pt idx="216525">
                  <c:v>501.63543560022799</c:v>
                </c:pt>
                <c:pt idx="216526">
                  <c:v>501.63775235550099</c:v>
                </c:pt>
                <c:pt idx="216527">
                  <c:v>501.64006911077502</c:v>
                </c:pt>
                <c:pt idx="216528">
                  <c:v>501.64238586604802</c:v>
                </c:pt>
                <c:pt idx="216529">
                  <c:v>501.64470262132198</c:v>
                </c:pt>
                <c:pt idx="216530">
                  <c:v>501.64701937659498</c:v>
                </c:pt>
                <c:pt idx="216531">
                  <c:v>501.64933613186901</c:v>
                </c:pt>
                <c:pt idx="216532">
                  <c:v>501.65165288714201</c:v>
                </c:pt>
                <c:pt idx="216533">
                  <c:v>501.65396964241597</c:v>
                </c:pt>
                <c:pt idx="216534">
                  <c:v>501.65628639768897</c:v>
                </c:pt>
                <c:pt idx="216535">
                  <c:v>501.658603152963</c:v>
                </c:pt>
                <c:pt idx="216536">
                  <c:v>501.660919908236</c:v>
                </c:pt>
                <c:pt idx="216537">
                  <c:v>501.66323666351002</c:v>
                </c:pt>
                <c:pt idx="216538">
                  <c:v>501.66555341878302</c:v>
                </c:pt>
                <c:pt idx="216539">
                  <c:v>501.66787017405699</c:v>
                </c:pt>
                <c:pt idx="216540">
                  <c:v>501.67018692932999</c:v>
                </c:pt>
                <c:pt idx="216541">
                  <c:v>501.67250368460401</c:v>
                </c:pt>
                <c:pt idx="216542">
                  <c:v>501.67482043987701</c:v>
                </c:pt>
                <c:pt idx="216543">
                  <c:v>501.67713719515098</c:v>
                </c:pt>
                <c:pt idx="216544">
                  <c:v>501.67945395042398</c:v>
                </c:pt>
                <c:pt idx="216545">
                  <c:v>501.681770705698</c:v>
                </c:pt>
                <c:pt idx="216546">
                  <c:v>501.684087460971</c:v>
                </c:pt>
                <c:pt idx="216547">
                  <c:v>501.68640421624502</c:v>
                </c:pt>
                <c:pt idx="216548">
                  <c:v>501.68872097151802</c:v>
                </c:pt>
                <c:pt idx="216549">
                  <c:v>501.69103772679199</c:v>
                </c:pt>
                <c:pt idx="216550">
                  <c:v>501.69335448206499</c:v>
                </c:pt>
                <c:pt idx="216551">
                  <c:v>501.69567123733901</c:v>
                </c:pt>
                <c:pt idx="216552">
                  <c:v>501.69798799261201</c:v>
                </c:pt>
                <c:pt idx="216553">
                  <c:v>501.70030474788598</c:v>
                </c:pt>
                <c:pt idx="216554">
                  <c:v>501.70262150315898</c:v>
                </c:pt>
                <c:pt idx="216555">
                  <c:v>501.704938258433</c:v>
                </c:pt>
                <c:pt idx="216556">
                  <c:v>501.707255013706</c:v>
                </c:pt>
                <c:pt idx="216557">
                  <c:v>501.70957176898003</c:v>
                </c:pt>
                <c:pt idx="216558">
                  <c:v>501.71188852425303</c:v>
                </c:pt>
                <c:pt idx="216559">
                  <c:v>501.71420527952699</c:v>
                </c:pt>
                <c:pt idx="216560">
                  <c:v>501.71652203479999</c:v>
                </c:pt>
                <c:pt idx="216561">
                  <c:v>501.71883879007402</c:v>
                </c:pt>
                <c:pt idx="216562">
                  <c:v>501.72115554534798</c:v>
                </c:pt>
                <c:pt idx="216563">
                  <c:v>501.72347230062098</c:v>
                </c:pt>
                <c:pt idx="216564">
                  <c:v>501.72578905589501</c:v>
                </c:pt>
                <c:pt idx="216565">
                  <c:v>501.72810581116801</c:v>
                </c:pt>
                <c:pt idx="216566">
                  <c:v>501.73042256644197</c:v>
                </c:pt>
                <c:pt idx="216567">
                  <c:v>501.73273932171497</c:v>
                </c:pt>
                <c:pt idx="216568">
                  <c:v>501.735056076989</c:v>
                </c:pt>
                <c:pt idx="216569">
                  <c:v>501.737372832262</c:v>
                </c:pt>
                <c:pt idx="216570">
                  <c:v>501.73968958753602</c:v>
                </c:pt>
                <c:pt idx="216571">
                  <c:v>501.74200634280902</c:v>
                </c:pt>
                <c:pt idx="216572">
                  <c:v>501.74432309808299</c:v>
                </c:pt>
                <c:pt idx="216573">
                  <c:v>501.74663985335599</c:v>
                </c:pt>
                <c:pt idx="216574">
                  <c:v>501.74895660863001</c:v>
                </c:pt>
                <c:pt idx="216575">
                  <c:v>501.75127336390301</c:v>
                </c:pt>
                <c:pt idx="216576">
                  <c:v>501.75359011917698</c:v>
                </c:pt>
                <c:pt idx="216577">
                  <c:v>501.75590687444998</c:v>
                </c:pt>
                <c:pt idx="216578">
                  <c:v>501.758223629724</c:v>
                </c:pt>
                <c:pt idx="216579">
                  <c:v>501.760540384997</c:v>
                </c:pt>
                <c:pt idx="216580">
                  <c:v>501.76285714027102</c:v>
                </c:pt>
                <c:pt idx="216581">
                  <c:v>501.76517389554402</c:v>
                </c:pt>
                <c:pt idx="216582">
                  <c:v>501.76749065081799</c:v>
                </c:pt>
                <c:pt idx="216583">
                  <c:v>501.76980740609099</c:v>
                </c:pt>
                <c:pt idx="216584">
                  <c:v>501.77212416136501</c:v>
                </c:pt>
                <c:pt idx="216585">
                  <c:v>501.77444091663801</c:v>
                </c:pt>
                <c:pt idx="216586">
                  <c:v>501.77675767191198</c:v>
                </c:pt>
                <c:pt idx="216587">
                  <c:v>501.77907442718498</c:v>
                </c:pt>
                <c:pt idx="216588">
                  <c:v>501.781391182459</c:v>
                </c:pt>
                <c:pt idx="216589">
                  <c:v>501.783707937732</c:v>
                </c:pt>
                <c:pt idx="216590">
                  <c:v>501.78602469300603</c:v>
                </c:pt>
                <c:pt idx="216591">
                  <c:v>501.78834144827903</c:v>
                </c:pt>
                <c:pt idx="216592">
                  <c:v>501.79065820355299</c:v>
                </c:pt>
                <c:pt idx="216593">
                  <c:v>501.79297495882599</c:v>
                </c:pt>
                <c:pt idx="216594">
                  <c:v>501.79529171410002</c:v>
                </c:pt>
                <c:pt idx="216595">
                  <c:v>501.79760846937302</c:v>
                </c:pt>
                <c:pt idx="216596">
                  <c:v>501.79992522464698</c:v>
                </c:pt>
                <c:pt idx="216597">
                  <c:v>501.80224197991998</c:v>
                </c:pt>
                <c:pt idx="216598">
                  <c:v>501.80455873519401</c:v>
                </c:pt>
                <c:pt idx="216599">
                  <c:v>501.80687549046701</c:v>
                </c:pt>
                <c:pt idx="216600">
                  <c:v>501.80919224574097</c:v>
                </c:pt>
                <c:pt idx="216601">
                  <c:v>501.81150900101397</c:v>
                </c:pt>
                <c:pt idx="216602">
                  <c:v>501.813825756288</c:v>
                </c:pt>
                <c:pt idx="216603">
                  <c:v>501.816142511561</c:v>
                </c:pt>
                <c:pt idx="216604">
                  <c:v>501.81845926683502</c:v>
                </c:pt>
                <c:pt idx="216605">
                  <c:v>501.82077602210899</c:v>
                </c:pt>
                <c:pt idx="216606">
                  <c:v>501.82309277738199</c:v>
                </c:pt>
                <c:pt idx="216607">
                  <c:v>501.82540953265601</c:v>
                </c:pt>
                <c:pt idx="216608">
                  <c:v>501.82772628792901</c:v>
                </c:pt>
                <c:pt idx="216609">
                  <c:v>501.83004304320298</c:v>
                </c:pt>
                <c:pt idx="216610">
                  <c:v>501.83235979847598</c:v>
                </c:pt>
                <c:pt idx="216611">
                  <c:v>501.83467655375</c:v>
                </c:pt>
                <c:pt idx="216612">
                  <c:v>501.836993309023</c:v>
                </c:pt>
                <c:pt idx="216613">
                  <c:v>501.83931006429702</c:v>
                </c:pt>
                <c:pt idx="216614">
                  <c:v>501.84162681957002</c:v>
                </c:pt>
                <c:pt idx="216615">
                  <c:v>501.84394357484399</c:v>
                </c:pt>
                <c:pt idx="216616">
                  <c:v>501.84626033011699</c:v>
                </c:pt>
                <c:pt idx="216617">
                  <c:v>501.84857708539101</c:v>
                </c:pt>
                <c:pt idx="216618">
                  <c:v>501.85089384066401</c:v>
                </c:pt>
                <c:pt idx="216619">
                  <c:v>501.85321059593798</c:v>
                </c:pt>
                <c:pt idx="216620">
                  <c:v>501.85552735121098</c:v>
                </c:pt>
                <c:pt idx="216621">
                  <c:v>501.857844106485</c:v>
                </c:pt>
                <c:pt idx="216622">
                  <c:v>501.860160861758</c:v>
                </c:pt>
                <c:pt idx="216623">
                  <c:v>501.86247761703203</c:v>
                </c:pt>
                <c:pt idx="216624">
                  <c:v>501.86479437230503</c:v>
                </c:pt>
                <c:pt idx="216625">
                  <c:v>501.86711112757899</c:v>
                </c:pt>
                <c:pt idx="216626">
                  <c:v>501.86942788285199</c:v>
                </c:pt>
                <c:pt idx="216627">
                  <c:v>501.87174463812602</c:v>
                </c:pt>
                <c:pt idx="216628">
                  <c:v>501.87406139339902</c:v>
                </c:pt>
                <c:pt idx="216629">
                  <c:v>501.87637814867298</c:v>
                </c:pt>
                <c:pt idx="216630">
                  <c:v>501.87869490394598</c:v>
                </c:pt>
                <c:pt idx="216631">
                  <c:v>501.88101165922001</c:v>
                </c:pt>
                <c:pt idx="216632">
                  <c:v>501.88332841449301</c:v>
                </c:pt>
                <c:pt idx="216633">
                  <c:v>501.88564516976697</c:v>
                </c:pt>
                <c:pt idx="216634">
                  <c:v>501.88796192503997</c:v>
                </c:pt>
                <c:pt idx="216635">
                  <c:v>501.890278680314</c:v>
                </c:pt>
                <c:pt idx="216636">
                  <c:v>501.892595435587</c:v>
                </c:pt>
                <c:pt idx="216637">
                  <c:v>501.89491219086102</c:v>
                </c:pt>
                <c:pt idx="216638">
                  <c:v>501.89722894613402</c:v>
                </c:pt>
                <c:pt idx="216639">
                  <c:v>501.89954570140799</c:v>
                </c:pt>
                <c:pt idx="216640">
                  <c:v>501.90186245668099</c:v>
                </c:pt>
                <c:pt idx="216641">
                  <c:v>501.90417921195501</c:v>
                </c:pt>
                <c:pt idx="216642">
                  <c:v>501.90649596722801</c:v>
                </c:pt>
                <c:pt idx="216643">
                  <c:v>501.90881272250198</c:v>
                </c:pt>
                <c:pt idx="216644">
                  <c:v>501.91112947777498</c:v>
                </c:pt>
                <c:pt idx="216645">
                  <c:v>501.913446233049</c:v>
                </c:pt>
                <c:pt idx="216646">
                  <c:v>501.915762988322</c:v>
                </c:pt>
                <c:pt idx="216647">
                  <c:v>501.91807974359602</c:v>
                </c:pt>
                <c:pt idx="216648">
                  <c:v>501.92039649886999</c:v>
                </c:pt>
                <c:pt idx="216649">
                  <c:v>501.92271325414299</c:v>
                </c:pt>
                <c:pt idx="216650">
                  <c:v>501.92503000941701</c:v>
                </c:pt>
                <c:pt idx="216651">
                  <c:v>501.92734676469001</c:v>
                </c:pt>
                <c:pt idx="216652">
                  <c:v>501.92966351996398</c:v>
                </c:pt>
                <c:pt idx="216653">
                  <c:v>501.93198027523698</c:v>
                </c:pt>
                <c:pt idx="216654">
                  <c:v>501.934297030511</c:v>
                </c:pt>
                <c:pt idx="216655">
                  <c:v>501.936613785784</c:v>
                </c:pt>
                <c:pt idx="216656">
                  <c:v>501.93893054105803</c:v>
                </c:pt>
                <c:pt idx="216657">
                  <c:v>501.94124729633103</c:v>
                </c:pt>
                <c:pt idx="216658">
                  <c:v>501.94356405160499</c:v>
                </c:pt>
                <c:pt idx="216659">
                  <c:v>501.94588080687799</c:v>
                </c:pt>
                <c:pt idx="216660">
                  <c:v>501.94819756215202</c:v>
                </c:pt>
                <c:pt idx="216661">
                  <c:v>501.95051431742502</c:v>
                </c:pt>
                <c:pt idx="216662">
                  <c:v>501.95283107269898</c:v>
                </c:pt>
                <c:pt idx="216663">
                  <c:v>501.95514782797198</c:v>
                </c:pt>
                <c:pt idx="216664">
                  <c:v>501.95746458324601</c:v>
                </c:pt>
                <c:pt idx="216665">
                  <c:v>501.95978133851901</c:v>
                </c:pt>
                <c:pt idx="216666">
                  <c:v>501.96209809379297</c:v>
                </c:pt>
                <c:pt idx="216667">
                  <c:v>501.96441484906597</c:v>
                </c:pt>
                <c:pt idx="216668">
                  <c:v>501.96673160434</c:v>
                </c:pt>
                <c:pt idx="216669">
                  <c:v>501.969048359613</c:v>
                </c:pt>
                <c:pt idx="216670">
                  <c:v>501.97136511488702</c:v>
                </c:pt>
                <c:pt idx="216671">
                  <c:v>501.97368187016002</c:v>
                </c:pt>
                <c:pt idx="216672">
                  <c:v>501.97599862543399</c:v>
                </c:pt>
                <c:pt idx="216673">
                  <c:v>501.97831538070699</c:v>
                </c:pt>
                <c:pt idx="216674">
                  <c:v>501.98063213598101</c:v>
                </c:pt>
                <c:pt idx="216675">
                  <c:v>501.98294889125401</c:v>
                </c:pt>
                <c:pt idx="216676">
                  <c:v>501.98526564652798</c:v>
                </c:pt>
                <c:pt idx="216677">
                  <c:v>501.98758240180098</c:v>
                </c:pt>
                <c:pt idx="216678">
                  <c:v>501.989899157075</c:v>
                </c:pt>
                <c:pt idx="216679">
                  <c:v>501.992215912348</c:v>
                </c:pt>
                <c:pt idx="216680">
                  <c:v>501.99453266762202</c:v>
                </c:pt>
                <c:pt idx="216681">
                  <c:v>501.99684942289502</c:v>
                </c:pt>
                <c:pt idx="216682">
                  <c:v>501.99916617816899</c:v>
                </c:pt>
                <c:pt idx="216683">
                  <c:v>502.00148293344199</c:v>
                </c:pt>
                <c:pt idx="216684">
                  <c:v>502.00379968871601</c:v>
                </c:pt>
                <c:pt idx="216685">
                  <c:v>502.00611644398901</c:v>
                </c:pt>
                <c:pt idx="216686">
                  <c:v>502.00843319926298</c:v>
                </c:pt>
                <c:pt idx="216687">
                  <c:v>502.01074995453598</c:v>
                </c:pt>
                <c:pt idx="216688">
                  <c:v>502.01306670981</c:v>
                </c:pt>
                <c:pt idx="216689">
                  <c:v>502.015383465083</c:v>
                </c:pt>
                <c:pt idx="216690">
                  <c:v>502.01770022035703</c:v>
                </c:pt>
                <c:pt idx="216691">
                  <c:v>502.02001697563099</c:v>
                </c:pt>
                <c:pt idx="216692">
                  <c:v>502.02233373090399</c:v>
                </c:pt>
                <c:pt idx="216693">
                  <c:v>502.02465048617802</c:v>
                </c:pt>
                <c:pt idx="216694">
                  <c:v>502.02696724145102</c:v>
                </c:pt>
                <c:pt idx="216695">
                  <c:v>502.02928399672498</c:v>
                </c:pt>
                <c:pt idx="216696">
                  <c:v>502.03160075199798</c:v>
                </c:pt>
                <c:pt idx="216697">
                  <c:v>502.03391750727201</c:v>
                </c:pt>
                <c:pt idx="216698">
                  <c:v>502.03623426254501</c:v>
                </c:pt>
                <c:pt idx="216699">
                  <c:v>502.03855101781897</c:v>
                </c:pt>
                <c:pt idx="216700">
                  <c:v>502.04086777309197</c:v>
                </c:pt>
                <c:pt idx="216701">
                  <c:v>502.043184528366</c:v>
                </c:pt>
                <c:pt idx="216702">
                  <c:v>502.045501283639</c:v>
                </c:pt>
                <c:pt idx="216703">
                  <c:v>502.04781803891302</c:v>
                </c:pt>
                <c:pt idx="216704">
                  <c:v>502.05013479418602</c:v>
                </c:pt>
                <c:pt idx="216705">
                  <c:v>502.05245154945999</c:v>
                </c:pt>
                <c:pt idx="216706">
                  <c:v>502.05476830473299</c:v>
                </c:pt>
                <c:pt idx="216707">
                  <c:v>502.05708506000701</c:v>
                </c:pt>
                <c:pt idx="216708">
                  <c:v>502.05940181528001</c:v>
                </c:pt>
                <c:pt idx="216709">
                  <c:v>502.06171857055398</c:v>
                </c:pt>
                <c:pt idx="216710">
                  <c:v>502.06403532582698</c:v>
                </c:pt>
                <c:pt idx="216711">
                  <c:v>502.066352081101</c:v>
                </c:pt>
                <c:pt idx="216712">
                  <c:v>502.068668836374</c:v>
                </c:pt>
                <c:pt idx="216713">
                  <c:v>502.07098559164803</c:v>
                </c:pt>
                <c:pt idx="216714">
                  <c:v>502.07330234692103</c:v>
                </c:pt>
                <c:pt idx="216715">
                  <c:v>502.07561910219499</c:v>
                </c:pt>
                <c:pt idx="216716">
                  <c:v>502.07793585746799</c:v>
                </c:pt>
                <c:pt idx="216717">
                  <c:v>502.08025261274202</c:v>
                </c:pt>
                <c:pt idx="216718">
                  <c:v>502.08256936801502</c:v>
                </c:pt>
                <c:pt idx="216719">
                  <c:v>502.08488612328898</c:v>
                </c:pt>
                <c:pt idx="216720">
                  <c:v>502.08720287856198</c:v>
                </c:pt>
                <c:pt idx="216721">
                  <c:v>502.08951963383601</c:v>
                </c:pt>
                <c:pt idx="216722">
                  <c:v>502.09183638910901</c:v>
                </c:pt>
                <c:pt idx="216723">
                  <c:v>502.09415314438297</c:v>
                </c:pt>
                <c:pt idx="216724">
                  <c:v>502.09646989965597</c:v>
                </c:pt>
                <c:pt idx="216725">
                  <c:v>502.09878665493</c:v>
                </c:pt>
                <c:pt idx="216726">
                  <c:v>502.101103410203</c:v>
                </c:pt>
                <c:pt idx="216727">
                  <c:v>502.10342016547702</c:v>
                </c:pt>
                <c:pt idx="216728">
                  <c:v>502.10573692075002</c:v>
                </c:pt>
                <c:pt idx="216729">
                  <c:v>502.10805367602399</c:v>
                </c:pt>
                <c:pt idx="216730">
                  <c:v>502.11037043129699</c:v>
                </c:pt>
                <c:pt idx="216731">
                  <c:v>502.11268718657101</c:v>
                </c:pt>
                <c:pt idx="216732">
                  <c:v>502.11500394184401</c:v>
                </c:pt>
                <c:pt idx="216733">
                  <c:v>502.11732069711798</c:v>
                </c:pt>
                <c:pt idx="216734">
                  <c:v>502.119637452392</c:v>
                </c:pt>
                <c:pt idx="216735">
                  <c:v>502.121954207665</c:v>
                </c:pt>
                <c:pt idx="216736">
                  <c:v>502.12427096293902</c:v>
                </c:pt>
                <c:pt idx="216737">
                  <c:v>502.12658771821202</c:v>
                </c:pt>
                <c:pt idx="216738">
                  <c:v>502.12890447348599</c:v>
                </c:pt>
                <c:pt idx="216739">
                  <c:v>502.13122122875899</c:v>
                </c:pt>
                <c:pt idx="216740">
                  <c:v>502.13353798403301</c:v>
                </c:pt>
                <c:pt idx="216741">
                  <c:v>502.13585473930601</c:v>
                </c:pt>
                <c:pt idx="216742">
                  <c:v>502.13817149457998</c:v>
                </c:pt>
                <c:pt idx="216743">
                  <c:v>502.14048824985298</c:v>
                </c:pt>
                <c:pt idx="216744">
                  <c:v>502.142805005127</c:v>
                </c:pt>
                <c:pt idx="216745">
                  <c:v>502.1451217604</c:v>
                </c:pt>
                <c:pt idx="216746">
                  <c:v>502.14743851567403</c:v>
                </c:pt>
                <c:pt idx="216747">
                  <c:v>502.14975527094703</c:v>
                </c:pt>
                <c:pt idx="216748">
                  <c:v>502.15207202622099</c:v>
                </c:pt>
                <c:pt idx="216749">
                  <c:v>502.15438878149399</c:v>
                </c:pt>
                <c:pt idx="216750">
                  <c:v>502.15670553676802</c:v>
                </c:pt>
                <c:pt idx="216751">
                  <c:v>502.15902229204102</c:v>
                </c:pt>
                <c:pt idx="216752">
                  <c:v>502.16133904731498</c:v>
                </c:pt>
                <c:pt idx="216753">
                  <c:v>502.16365580258798</c:v>
                </c:pt>
                <c:pt idx="216754">
                  <c:v>502.16597255786201</c:v>
                </c:pt>
                <c:pt idx="216755">
                  <c:v>502.16828931313501</c:v>
                </c:pt>
                <c:pt idx="216756">
                  <c:v>502.17060606840897</c:v>
                </c:pt>
                <c:pt idx="216757">
                  <c:v>502.17292282368197</c:v>
                </c:pt>
                <c:pt idx="216758">
                  <c:v>502.175239578956</c:v>
                </c:pt>
                <c:pt idx="216759">
                  <c:v>502.177556334229</c:v>
                </c:pt>
                <c:pt idx="216760">
                  <c:v>502.17987308950302</c:v>
                </c:pt>
                <c:pt idx="216761">
                  <c:v>502.18218984477602</c:v>
                </c:pt>
                <c:pt idx="216762">
                  <c:v>502.18450660004999</c:v>
                </c:pt>
                <c:pt idx="216763">
                  <c:v>502.18682335532299</c:v>
                </c:pt>
                <c:pt idx="216764">
                  <c:v>502.18914011059701</c:v>
                </c:pt>
                <c:pt idx="216765">
                  <c:v>502.19145686587001</c:v>
                </c:pt>
                <c:pt idx="216766">
                  <c:v>502.19377362114398</c:v>
                </c:pt>
                <c:pt idx="216767">
                  <c:v>502.19609037641698</c:v>
                </c:pt>
                <c:pt idx="216768">
                  <c:v>502.198407131691</c:v>
                </c:pt>
                <c:pt idx="216769">
                  <c:v>502.200723886964</c:v>
                </c:pt>
                <c:pt idx="216770">
                  <c:v>502.20304064223802</c:v>
                </c:pt>
                <c:pt idx="216771">
                  <c:v>502.20535739751102</c:v>
                </c:pt>
                <c:pt idx="216772">
                  <c:v>502.20767415278499</c:v>
                </c:pt>
                <c:pt idx="216773">
                  <c:v>502.20999090805799</c:v>
                </c:pt>
                <c:pt idx="216774">
                  <c:v>502.21230766333201</c:v>
                </c:pt>
                <c:pt idx="216775">
                  <c:v>502.21462441860501</c:v>
                </c:pt>
                <c:pt idx="216776">
                  <c:v>502.21694117387898</c:v>
                </c:pt>
                <c:pt idx="216777">
                  <c:v>502.219257929153</c:v>
                </c:pt>
                <c:pt idx="216778">
                  <c:v>502.221574684426</c:v>
                </c:pt>
                <c:pt idx="216779">
                  <c:v>502.22389143970003</c:v>
                </c:pt>
                <c:pt idx="216780">
                  <c:v>502.22620819497303</c:v>
                </c:pt>
                <c:pt idx="216781">
                  <c:v>502.22852495024699</c:v>
                </c:pt>
                <c:pt idx="216782">
                  <c:v>502.23084170551999</c:v>
                </c:pt>
                <c:pt idx="216783">
                  <c:v>502.23315846079402</c:v>
                </c:pt>
                <c:pt idx="216784">
                  <c:v>502.23547521606702</c:v>
                </c:pt>
                <c:pt idx="216785">
                  <c:v>502.23779197134098</c:v>
                </c:pt>
                <c:pt idx="216786">
                  <c:v>502.24010872661398</c:v>
                </c:pt>
                <c:pt idx="216787">
                  <c:v>502.24242548188801</c:v>
                </c:pt>
                <c:pt idx="216788">
                  <c:v>502.24474223716101</c:v>
                </c:pt>
                <c:pt idx="216789">
                  <c:v>502.24705899243497</c:v>
                </c:pt>
                <c:pt idx="216790">
                  <c:v>502.24937574770797</c:v>
                </c:pt>
                <c:pt idx="216791">
                  <c:v>502.251692502982</c:v>
                </c:pt>
                <c:pt idx="216792">
                  <c:v>502.254009258255</c:v>
                </c:pt>
                <c:pt idx="216793">
                  <c:v>502.25632601352902</c:v>
                </c:pt>
                <c:pt idx="216794">
                  <c:v>502.25864276880202</c:v>
                </c:pt>
                <c:pt idx="216795">
                  <c:v>502.26095952407599</c:v>
                </c:pt>
                <c:pt idx="216796">
                  <c:v>502.26327627934899</c:v>
                </c:pt>
                <c:pt idx="216797">
                  <c:v>502.26559303462301</c:v>
                </c:pt>
                <c:pt idx="216798">
                  <c:v>502.26790978989601</c:v>
                </c:pt>
                <c:pt idx="216799">
                  <c:v>502.27022654516998</c:v>
                </c:pt>
                <c:pt idx="216800">
                  <c:v>502.27254330044298</c:v>
                </c:pt>
                <c:pt idx="216801">
                  <c:v>502.274860055717</c:v>
                </c:pt>
                <c:pt idx="216802">
                  <c:v>502.27717681099</c:v>
                </c:pt>
                <c:pt idx="216803">
                  <c:v>502.27949356626402</c:v>
                </c:pt>
                <c:pt idx="216804">
                  <c:v>502.28181032153702</c:v>
                </c:pt>
                <c:pt idx="216805">
                  <c:v>502.28412707681099</c:v>
                </c:pt>
                <c:pt idx="216806">
                  <c:v>502.28644383208399</c:v>
                </c:pt>
                <c:pt idx="216807">
                  <c:v>502.28876058735801</c:v>
                </c:pt>
                <c:pt idx="216808">
                  <c:v>502.29107734263101</c:v>
                </c:pt>
                <c:pt idx="216809">
                  <c:v>502.29339409790498</c:v>
                </c:pt>
                <c:pt idx="216810">
                  <c:v>502.29571085317798</c:v>
                </c:pt>
                <c:pt idx="216811">
                  <c:v>502.298027608452</c:v>
                </c:pt>
                <c:pt idx="216812">
                  <c:v>502.300344363725</c:v>
                </c:pt>
                <c:pt idx="216813">
                  <c:v>502.30266111899903</c:v>
                </c:pt>
                <c:pt idx="216814">
                  <c:v>502.30497787427203</c:v>
                </c:pt>
                <c:pt idx="216815">
                  <c:v>502.30729462954599</c:v>
                </c:pt>
                <c:pt idx="216816">
                  <c:v>502.30961138481899</c:v>
                </c:pt>
                <c:pt idx="216817">
                  <c:v>502.31192814009302</c:v>
                </c:pt>
                <c:pt idx="216818">
                  <c:v>502.31424489536602</c:v>
                </c:pt>
                <c:pt idx="216819">
                  <c:v>502.31656165063998</c:v>
                </c:pt>
                <c:pt idx="216820">
                  <c:v>502.31887840591401</c:v>
                </c:pt>
                <c:pt idx="216821">
                  <c:v>502.32119516118701</c:v>
                </c:pt>
                <c:pt idx="216822">
                  <c:v>502.32351191646097</c:v>
                </c:pt>
                <c:pt idx="216823">
                  <c:v>502.32582867173397</c:v>
                </c:pt>
                <c:pt idx="216824">
                  <c:v>502.328145427008</c:v>
                </c:pt>
                <c:pt idx="216825">
                  <c:v>502.330462182281</c:v>
                </c:pt>
                <c:pt idx="216826">
                  <c:v>502.33277893755502</c:v>
                </c:pt>
                <c:pt idx="216827">
                  <c:v>502.33509569282802</c:v>
                </c:pt>
                <c:pt idx="216828">
                  <c:v>502.33741244810199</c:v>
                </c:pt>
                <c:pt idx="216829">
                  <c:v>502.33972920337499</c:v>
                </c:pt>
                <c:pt idx="216830">
                  <c:v>502.34204595864901</c:v>
                </c:pt>
                <c:pt idx="216831">
                  <c:v>502.34436271392201</c:v>
                </c:pt>
                <c:pt idx="216832">
                  <c:v>502.34667946919598</c:v>
                </c:pt>
                <c:pt idx="216833">
                  <c:v>502.34899622446898</c:v>
                </c:pt>
                <c:pt idx="216834">
                  <c:v>502.351312979743</c:v>
                </c:pt>
                <c:pt idx="216835">
                  <c:v>502.353629735016</c:v>
                </c:pt>
                <c:pt idx="216836">
                  <c:v>502.35594649029002</c:v>
                </c:pt>
                <c:pt idx="216837">
                  <c:v>502.35826324556302</c:v>
                </c:pt>
                <c:pt idx="216838">
                  <c:v>502.36058000083699</c:v>
                </c:pt>
                <c:pt idx="216839">
                  <c:v>502.36289675610999</c:v>
                </c:pt>
                <c:pt idx="216840">
                  <c:v>502.36521351138401</c:v>
                </c:pt>
                <c:pt idx="216841">
                  <c:v>502.36753026665701</c:v>
                </c:pt>
                <c:pt idx="216842">
                  <c:v>502.36984702193098</c:v>
                </c:pt>
                <c:pt idx="216843">
                  <c:v>502.37216377720398</c:v>
                </c:pt>
                <c:pt idx="216844">
                  <c:v>502.374480532478</c:v>
                </c:pt>
                <c:pt idx="216845">
                  <c:v>502.376797287751</c:v>
                </c:pt>
                <c:pt idx="216846">
                  <c:v>502.37911404302503</c:v>
                </c:pt>
                <c:pt idx="216847">
                  <c:v>502.38143079829803</c:v>
                </c:pt>
                <c:pt idx="216848">
                  <c:v>502.38374755357199</c:v>
                </c:pt>
                <c:pt idx="216849">
                  <c:v>502.38606430884499</c:v>
                </c:pt>
                <c:pt idx="216850">
                  <c:v>502.38838106411902</c:v>
                </c:pt>
                <c:pt idx="216851">
                  <c:v>502.39069781939202</c:v>
                </c:pt>
                <c:pt idx="216852">
                  <c:v>502.39301457466598</c:v>
                </c:pt>
                <c:pt idx="216853">
                  <c:v>502.39533132993898</c:v>
                </c:pt>
                <c:pt idx="216854">
                  <c:v>502.39764808521301</c:v>
                </c:pt>
                <c:pt idx="216855">
                  <c:v>502.39996484048601</c:v>
                </c:pt>
                <c:pt idx="216856">
                  <c:v>502.40228159575997</c:v>
                </c:pt>
                <c:pt idx="216857">
                  <c:v>502.40459835103297</c:v>
                </c:pt>
                <c:pt idx="216858">
                  <c:v>502.406915106307</c:v>
                </c:pt>
                <c:pt idx="216859">
                  <c:v>502.40923186158</c:v>
                </c:pt>
                <c:pt idx="216860">
                  <c:v>502.41154861685402</c:v>
                </c:pt>
                <c:pt idx="216861">
                  <c:v>502.41386537212799</c:v>
                </c:pt>
                <c:pt idx="216862">
                  <c:v>502.41618212740099</c:v>
                </c:pt>
                <c:pt idx="216863">
                  <c:v>502.41849888267501</c:v>
                </c:pt>
                <c:pt idx="216864">
                  <c:v>502.42081563794801</c:v>
                </c:pt>
                <c:pt idx="216865">
                  <c:v>502.42313239322198</c:v>
                </c:pt>
                <c:pt idx="216866">
                  <c:v>502.42544914849498</c:v>
                </c:pt>
                <c:pt idx="216867">
                  <c:v>502.427765903769</c:v>
                </c:pt>
                <c:pt idx="216868">
                  <c:v>502.430082659042</c:v>
                </c:pt>
                <c:pt idx="216869">
                  <c:v>502.43239941431602</c:v>
                </c:pt>
                <c:pt idx="216870">
                  <c:v>502.43471616958902</c:v>
                </c:pt>
                <c:pt idx="216871">
                  <c:v>502.43703292486299</c:v>
                </c:pt>
                <c:pt idx="216872">
                  <c:v>502.43934968013599</c:v>
                </c:pt>
                <c:pt idx="216873">
                  <c:v>502.44166643541001</c:v>
                </c:pt>
                <c:pt idx="216874">
                  <c:v>502.44398319068301</c:v>
                </c:pt>
                <c:pt idx="216875">
                  <c:v>502.44629994595698</c:v>
                </c:pt>
                <c:pt idx="216876">
                  <c:v>502.44861670122998</c:v>
                </c:pt>
                <c:pt idx="216877">
                  <c:v>502.450933456504</c:v>
                </c:pt>
                <c:pt idx="216878">
                  <c:v>502.453250211777</c:v>
                </c:pt>
                <c:pt idx="216879">
                  <c:v>502.45556696705103</c:v>
                </c:pt>
                <c:pt idx="216880">
                  <c:v>502.45788372232403</c:v>
                </c:pt>
                <c:pt idx="216881">
                  <c:v>502.46020047759799</c:v>
                </c:pt>
                <c:pt idx="216882">
                  <c:v>502.46251723287099</c:v>
                </c:pt>
                <c:pt idx="216883">
                  <c:v>502.46483398814502</c:v>
                </c:pt>
                <c:pt idx="216884">
                  <c:v>502.46715074341802</c:v>
                </c:pt>
                <c:pt idx="216885">
                  <c:v>502.46946749869198</c:v>
                </c:pt>
                <c:pt idx="216886">
                  <c:v>502.47178425396498</c:v>
                </c:pt>
                <c:pt idx="216887">
                  <c:v>502.47410100923901</c:v>
                </c:pt>
                <c:pt idx="216888">
                  <c:v>502.47641776451201</c:v>
                </c:pt>
                <c:pt idx="216889">
                  <c:v>502.47873451978597</c:v>
                </c:pt>
                <c:pt idx="216890">
                  <c:v>502.48105127505897</c:v>
                </c:pt>
                <c:pt idx="216891">
                  <c:v>502.483368030333</c:v>
                </c:pt>
                <c:pt idx="216892">
                  <c:v>502.485684785606</c:v>
                </c:pt>
                <c:pt idx="216893">
                  <c:v>502.48800154088002</c:v>
                </c:pt>
                <c:pt idx="216894">
                  <c:v>502.49031829615302</c:v>
                </c:pt>
                <c:pt idx="216895">
                  <c:v>502.49263505142699</c:v>
                </c:pt>
                <c:pt idx="216896">
                  <c:v>502.49495180669999</c:v>
                </c:pt>
                <c:pt idx="216897">
                  <c:v>502.49726856197401</c:v>
                </c:pt>
                <c:pt idx="216898">
                  <c:v>502.49958531724701</c:v>
                </c:pt>
                <c:pt idx="216899">
                  <c:v>502.50190207252098</c:v>
                </c:pt>
                <c:pt idx="216900">
                  <c:v>502.50421882779398</c:v>
                </c:pt>
                <c:pt idx="216901">
                  <c:v>502.506535583068</c:v>
                </c:pt>
                <c:pt idx="216902">
                  <c:v>502.508852338341</c:v>
                </c:pt>
                <c:pt idx="216903">
                  <c:v>502.51116909361502</c:v>
                </c:pt>
                <c:pt idx="216904">
                  <c:v>502.51348584888899</c:v>
                </c:pt>
                <c:pt idx="216905">
                  <c:v>502.51580260416199</c:v>
                </c:pt>
                <c:pt idx="216906">
                  <c:v>502.51811935943601</c:v>
                </c:pt>
                <c:pt idx="216907">
                  <c:v>502.52043611470901</c:v>
                </c:pt>
                <c:pt idx="216908">
                  <c:v>502.52275286998298</c:v>
                </c:pt>
                <c:pt idx="216909">
                  <c:v>502.52506962525598</c:v>
                </c:pt>
                <c:pt idx="216910">
                  <c:v>502.52738638053</c:v>
                </c:pt>
                <c:pt idx="216911">
                  <c:v>502.529703135803</c:v>
                </c:pt>
                <c:pt idx="216912">
                  <c:v>502.53201989107703</c:v>
                </c:pt>
                <c:pt idx="216913">
                  <c:v>502.53433664635003</c:v>
                </c:pt>
                <c:pt idx="216914">
                  <c:v>502.53665340162399</c:v>
                </c:pt>
                <c:pt idx="216915">
                  <c:v>502.53897015689699</c:v>
                </c:pt>
                <c:pt idx="216916">
                  <c:v>502.54128691217102</c:v>
                </c:pt>
                <c:pt idx="216917">
                  <c:v>502.54360366744402</c:v>
                </c:pt>
                <c:pt idx="216918">
                  <c:v>502.54592042271798</c:v>
                </c:pt>
                <c:pt idx="216919">
                  <c:v>502.54823717799098</c:v>
                </c:pt>
                <c:pt idx="216920">
                  <c:v>502.55055393326501</c:v>
                </c:pt>
                <c:pt idx="216921">
                  <c:v>502.55287068853801</c:v>
                </c:pt>
                <c:pt idx="216922">
                  <c:v>502.55518744381197</c:v>
                </c:pt>
                <c:pt idx="216923">
                  <c:v>502.55750419908497</c:v>
                </c:pt>
                <c:pt idx="216924">
                  <c:v>502.559820954359</c:v>
                </c:pt>
                <c:pt idx="216925">
                  <c:v>502.562137709632</c:v>
                </c:pt>
                <c:pt idx="216926">
                  <c:v>502.56445446490602</c:v>
                </c:pt>
                <c:pt idx="216927">
                  <c:v>502.56677122017902</c:v>
                </c:pt>
                <c:pt idx="216928">
                  <c:v>502.56908797545299</c:v>
                </c:pt>
                <c:pt idx="216929">
                  <c:v>502.57140473072599</c:v>
                </c:pt>
                <c:pt idx="216930">
                  <c:v>502.57372148600001</c:v>
                </c:pt>
                <c:pt idx="216931">
                  <c:v>502.57603824127301</c:v>
                </c:pt>
                <c:pt idx="216932">
                  <c:v>502.57835499654698</c:v>
                </c:pt>
                <c:pt idx="216933">
                  <c:v>502.58067175181998</c:v>
                </c:pt>
                <c:pt idx="216934">
                  <c:v>502.582988507094</c:v>
                </c:pt>
                <c:pt idx="216935">
                  <c:v>502.585305262367</c:v>
                </c:pt>
                <c:pt idx="216936">
                  <c:v>502.58762201764102</c:v>
                </c:pt>
                <c:pt idx="216937">
                  <c:v>502.58993877291402</c:v>
                </c:pt>
                <c:pt idx="216938">
                  <c:v>502.59225552818799</c:v>
                </c:pt>
                <c:pt idx="216939">
                  <c:v>502.59457228346099</c:v>
                </c:pt>
                <c:pt idx="216940">
                  <c:v>502.59688903873501</c:v>
                </c:pt>
                <c:pt idx="216941">
                  <c:v>502.59920579400801</c:v>
                </c:pt>
                <c:pt idx="216942">
                  <c:v>502.60152254928198</c:v>
                </c:pt>
                <c:pt idx="216943">
                  <c:v>502.60383930455498</c:v>
                </c:pt>
                <c:pt idx="216944">
                  <c:v>502.606156059829</c:v>
                </c:pt>
                <c:pt idx="216945">
                  <c:v>502.608472815102</c:v>
                </c:pt>
                <c:pt idx="216946">
                  <c:v>502.61078957037603</c:v>
                </c:pt>
                <c:pt idx="216947">
                  <c:v>502.61310632564999</c:v>
                </c:pt>
                <c:pt idx="216948">
                  <c:v>502.61542308092299</c:v>
                </c:pt>
                <c:pt idx="216949">
                  <c:v>502.61773983619702</c:v>
                </c:pt>
                <c:pt idx="216950">
                  <c:v>502.62005659147002</c:v>
                </c:pt>
                <c:pt idx="216951">
                  <c:v>502.62237334674398</c:v>
                </c:pt>
                <c:pt idx="216952">
                  <c:v>502.62469010201698</c:v>
                </c:pt>
                <c:pt idx="216953">
                  <c:v>502.62700685729101</c:v>
                </c:pt>
                <c:pt idx="216954">
                  <c:v>502.62932361256401</c:v>
                </c:pt>
                <c:pt idx="216955">
                  <c:v>502.63164036783797</c:v>
                </c:pt>
                <c:pt idx="216956">
                  <c:v>502.63395712311097</c:v>
                </c:pt>
                <c:pt idx="216957">
                  <c:v>502.636273878385</c:v>
                </c:pt>
                <c:pt idx="216958">
                  <c:v>502.638590633658</c:v>
                </c:pt>
                <c:pt idx="216959">
                  <c:v>502.64090738893202</c:v>
                </c:pt>
                <c:pt idx="216960">
                  <c:v>502.64322414420502</c:v>
                </c:pt>
                <c:pt idx="216961">
                  <c:v>502.64554089947899</c:v>
                </c:pt>
                <c:pt idx="216962">
                  <c:v>502.64785765475199</c:v>
                </c:pt>
                <c:pt idx="216963">
                  <c:v>502.65017441002601</c:v>
                </c:pt>
                <c:pt idx="216964">
                  <c:v>502.65249116529901</c:v>
                </c:pt>
                <c:pt idx="216965">
                  <c:v>502.65480792057298</c:v>
                </c:pt>
                <c:pt idx="216966">
                  <c:v>502.65712467584598</c:v>
                </c:pt>
                <c:pt idx="216967">
                  <c:v>502.65944143112</c:v>
                </c:pt>
                <c:pt idx="216968">
                  <c:v>502.661758186393</c:v>
                </c:pt>
                <c:pt idx="216969">
                  <c:v>502.66407494166702</c:v>
                </c:pt>
                <c:pt idx="216970">
                  <c:v>502.66639169694002</c:v>
                </c:pt>
                <c:pt idx="216971">
                  <c:v>502.66870845221399</c:v>
                </c:pt>
                <c:pt idx="216972">
                  <c:v>502.67102520748699</c:v>
                </c:pt>
                <c:pt idx="216973">
                  <c:v>502.67334196276101</c:v>
                </c:pt>
                <c:pt idx="216974">
                  <c:v>502.67565871803401</c:v>
                </c:pt>
                <c:pt idx="216975">
                  <c:v>502.67797547330798</c:v>
                </c:pt>
                <c:pt idx="216976">
                  <c:v>502.68029222858098</c:v>
                </c:pt>
                <c:pt idx="216977">
                  <c:v>502.682608983855</c:v>
                </c:pt>
                <c:pt idx="216978">
                  <c:v>502.684925739128</c:v>
                </c:pt>
                <c:pt idx="216979">
                  <c:v>502.68724249440203</c:v>
                </c:pt>
                <c:pt idx="216980">
                  <c:v>502.68955924967503</c:v>
                </c:pt>
                <c:pt idx="216981">
                  <c:v>502.69187600494899</c:v>
                </c:pt>
                <c:pt idx="216982">
                  <c:v>502.69419276022199</c:v>
                </c:pt>
                <c:pt idx="216983">
                  <c:v>502.69650951549602</c:v>
                </c:pt>
                <c:pt idx="216984">
                  <c:v>502.69882627076902</c:v>
                </c:pt>
                <c:pt idx="216985">
                  <c:v>502.70114302604298</c:v>
                </c:pt>
                <c:pt idx="216986">
                  <c:v>502.70345978131598</c:v>
                </c:pt>
                <c:pt idx="216987">
                  <c:v>502.70577653659001</c:v>
                </c:pt>
                <c:pt idx="216988">
                  <c:v>502.70809329186301</c:v>
                </c:pt>
                <c:pt idx="216989">
                  <c:v>502.71041004713697</c:v>
                </c:pt>
                <c:pt idx="216990">
                  <c:v>502.712726802411</c:v>
                </c:pt>
                <c:pt idx="216991">
                  <c:v>502.715043557684</c:v>
                </c:pt>
                <c:pt idx="216992">
                  <c:v>502.71736031295802</c:v>
                </c:pt>
                <c:pt idx="216993">
                  <c:v>502.71967706823102</c:v>
                </c:pt>
                <c:pt idx="216994">
                  <c:v>502.72199382350499</c:v>
                </c:pt>
                <c:pt idx="216995">
                  <c:v>502.72431057877799</c:v>
                </c:pt>
                <c:pt idx="216996">
                  <c:v>502.72662733405201</c:v>
                </c:pt>
                <c:pt idx="216997">
                  <c:v>502.72894408932501</c:v>
                </c:pt>
                <c:pt idx="216998">
                  <c:v>502.73126084459898</c:v>
                </c:pt>
                <c:pt idx="216999">
                  <c:v>502.73357759987198</c:v>
                </c:pt>
                <c:pt idx="217000">
                  <c:v>502.735894355146</c:v>
                </c:pt>
                <c:pt idx="217001">
                  <c:v>502.738211110419</c:v>
                </c:pt>
                <c:pt idx="217002">
                  <c:v>502.74052786569302</c:v>
                </c:pt>
                <c:pt idx="217003">
                  <c:v>502.74284462096603</c:v>
                </c:pt>
                <c:pt idx="217004">
                  <c:v>502.74516137623999</c:v>
                </c:pt>
                <c:pt idx="217005">
                  <c:v>502.74747813151299</c:v>
                </c:pt>
                <c:pt idx="217006">
                  <c:v>502.74979488678702</c:v>
                </c:pt>
                <c:pt idx="217007">
                  <c:v>502.75211164206002</c:v>
                </c:pt>
                <c:pt idx="217008">
                  <c:v>502.75442839733398</c:v>
                </c:pt>
                <c:pt idx="217009">
                  <c:v>502.75674515260698</c:v>
                </c:pt>
                <c:pt idx="217010">
                  <c:v>502.75906190788101</c:v>
                </c:pt>
                <c:pt idx="217011">
                  <c:v>502.76137866315401</c:v>
                </c:pt>
                <c:pt idx="217012">
                  <c:v>502.76369541842797</c:v>
                </c:pt>
                <c:pt idx="217013">
                  <c:v>502.76601217370097</c:v>
                </c:pt>
                <c:pt idx="217014">
                  <c:v>502.768328928975</c:v>
                </c:pt>
                <c:pt idx="217015">
                  <c:v>502.770645684248</c:v>
                </c:pt>
                <c:pt idx="217016">
                  <c:v>502.77296243952202</c:v>
                </c:pt>
                <c:pt idx="217017">
                  <c:v>502.77527919479502</c:v>
                </c:pt>
                <c:pt idx="217018">
                  <c:v>502.77759595006899</c:v>
                </c:pt>
                <c:pt idx="217019">
                  <c:v>502.77991270534199</c:v>
                </c:pt>
                <c:pt idx="217020">
                  <c:v>502.78222946061601</c:v>
                </c:pt>
                <c:pt idx="217021">
                  <c:v>502.78454621588901</c:v>
                </c:pt>
                <c:pt idx="217022">
                  <c:v>502.78686297116298</c:v>
                </c:pt>
                <c:pt idx="217023">
                  <c:v>502.78917972643598</c:v>
                </c:pt>
                <c:pt idx="217024">
                  <c:v>502.79149648171</c:v>
                </c:pt>
                <c:pt idx="217025">
                  <c:v>502.793813236983</c:v>
                </c:pt>
                <c:pt idx="217026">
                  <c:v>502.79612999225702</c:v>
                </c:pt>
                <c:pt idx="217027">
                  <c:v>502.79844674753002</c:v>
                </c:pt>
                <c:pt idx="217028">
                  <c:v>502.80076350280399</c:v>
                </c:pt>
                <c:pt idx="217029">
                  <c:v>502.80308025807699</c:v>
                </c:pt>
                <c:pt idx="217030">
                  <c:v>502.80539701335101</c:v>
                </c:pt>
                <c:pt idx="217031">
                  <c:v>502.80771376862401</c:v>
                </c:pt>
                <c:pt idx="217032">
                  <c:v>502.81003052389798</c:v>
                </c:pt>
                <c:pt idx="217033">
                  <c:v>502.812347279172</c:v>
                </c:pt>
                <c:pt idx="217034">
                  <c:v>502.814664034445</c:v>
                </c:pt>
                <c:pt idx="217035">
                  <c:v>502.81698078971903</c:v>
                </c:pt>
                <c:pt idx="217036">
                  <c:v>502.81929754499203</c:v>
                </c:pt>
                <c:pt idx="217037">
                  <c:v>502.82161430026599</c:v>
                </c:pt>
                <c:pt idx="217038">
                  <c:v>502.82393105553899</c:v>
                </c:pt>
                <c:pt idx="217039">
                  <c:v>502.82624781081302</c:v>
                </c:pt>
                <c:pt idx="217040">
                  <c:v>502.82856456608602</c:v>
                </c:pt>
                <c:pt idx="217041">
                  <c:v>502.83088132135998</c:v>
                </c:pt>
                <c:pt idx="217042">
                  <c:v>502.83319807663298</c:v>
                </c:pt>
                <c:pt idx="217043">
                  <c:v>502.83551483190701</c:v>
                </c:pt>
                <c:pt idx="217044">
                  <c:v>502.83783158718001</c:v>
                </c:pt>
                <c:pt idx="217045">
                  <c:v>502.84014834245397</c:v>
                </c:pt>
                <c:pt idx="217046">
                  <c:v>502.84246509772697</c:v>
                </c:pt>
                <c:pt idx="217047">
                  <c:v>502.844781853001</c:v>
                </c:pt>
                <c:pt idx="217048">
                  <c:v>502.847098608274</c:v>
                </c:pt>
                <c:pt idx="217049">
                  <c:v>502.84941536354802</c:v>
                </c:pt>
                <c:pt idx="217050">
                  <c:v>502.85173211882102</c:v>
                </c:pt>
                <c:pt idx="217051">
                  <c:v>502.85404887409499</c:v>
                </c:pt>
                <c:pt idx="217052">
                  <c:v>502.85636562936799</c:v>
                </c:pt>
                <c:pt idx="217053">
                  <c:v>502.85868238464201</c:v>
                </c:pt>
                <c:pt idx="217054">
                  <c:v>502.86099913991501</c:v>
                </c:pt>
                <c:pt idx="217055">
                  <c:v>502.86331589518898</c:v>
                </c:pt>
                <c:pt idx="217056">
                  <c:v>502.86563265046198</c:v>
                </c:pt>
                <c:pt idx="217057">
                  <c:v>502.867949405736</c:v>
                </c:pt>
                <c:pt idx="217058">
                  <c:v>502.870266161009</c:v>
                </c:pt>
                <c:pt idx="217059">
                  <c:v>502.87258291628302</c:v>
                </c:pt>
                <c:pt idx="217060">
                  <c:v>502.87489967155602</c:v>
                </c:pt>
                <c:pt idx="217061">
                  <c:v>502.87721642682999</c:v>
                </c:pt>
                <c:pt idx="217062">
                  <c:v>502.87953318210299</c:v>
                </c:pt>
                <c:pt idx="217063">
                  <c:v>502.88184993737701</c:v>
                </c:pt>
                <c:pt idx="217064">
                  <c:v>502.88416669265001</c:v>
                </c:pt>
                <c:pt idx="217065">
                  <c:v>502.88648344792398</c:v>
                </c:pt>
                <c:pt idx="217066">
                  <c:v>502.88880020319698</c:v>
                </c:pt>
                <c:pt idx="217067">
                  <c:v>502.891116958471</c:v>
                </c:pt>
                <c:pt idx="217068">
                  <c:v>502.893433713744</c:v>
                </c:pt>
                <c:pt idx="217069">
                  <c:v>502.89575046901803</c:v>
                </c:pt>
                <c:pt idx="217070">
                  <c:v>502.89806722429103</c:v>
                </c:pt>
                <c:pt idx="217071">
                  <c:v>502.90038397956499</c:v>
                </c:pt>
                <c:pt idx="217072">
                  <c:v>502.90270073483799</c:v>
                </c:pt>
                <c:pt idx="217073">
                  <c:v>502.90501749011202</c:v>
                </c:pt>
                <c:pt idx="217074">
                  <c:v>502.90733424538502</c:v>
                </c:pt>
                <c:pt idx="217075">
                  <c:v>502.90965100065898</c:v>
                </c:pt>
                <c:pt idx="217076">
                  <c:v>502.91196775593301</c:v>
                </c:pt>
                <c:pt idx="217077">
                  <c:v>502.91428451120601</c:v>
                </c:pt>
                <c:pt idx="217078">
                  <c:v>502.91660126647997</c:v>
                </c:pt>
                <c:pt idx="217079">
                  <c:v>502.91891802175297</c:v>
                </c:pt>
                <c:pt idx="217080">
                  <c:v>502.921234777027</c:v>
                </c:pt>
                <c:pt idx="217081">
                  <c:v>502.9235515323</c:v>
                </c:pt>
                <c:pt idx="217082">
                  <c:v>502.92586828757402</c:v>
                </c:pt>
                <c:pt idx="217083">
                  <c:v>502.92818504284702</c:v>
                </c:pt>
                <c:pt idx="217084">
                  <c:v>502.93050179812099</c:v>
                </c:pt>
                <c:pt idx="217085">
                  <c:v>502.93281855339399</c:v>
                </c:pt>
                <c:pt idx="217086">
                  <c:v>502.93513530866801</c:v>
                </c:pt>
                <c:pt idx="217087">
                  <c:v>502.93745206394101</c:v>
                </c:pt>
                <c:pt idx="217088">
                  <c:v>502.93976881921498</c:v>
                </c:pt>
                <c:pt idx="217089">
                  <c:v>502.94208557448798</c:v>
                </c:pt>
                <c:pt idx="217090">
                  <c:v>502.944402329762</c:v>
                </c:pt>
                <c:pt idx="217091">
                  <c:v>502.946719085035</c:v>
                </c:pt>
                <c:pt idx="217092">
                  <c:v>502.94903584030902</c:v>
                </c:pt>
                <c:pt idx="217093">
                  <c:v>502.95135259558202</c:v>
                </c:pt>
                <c:pt idx="217094">
                  <c:v>502.95366935085599</c:v>
                </c:pt>
                <c:pt idx="217095">
                  <c:v>502.95598610612899</c:v>
                </c:pt>
                <c:pt idx="217096">
                  <c:v>502.95830286140301</c:v>
                </c:pt>
                <c:pt idx="217097">
                  <c:v>502.96061961667601</c:v>
                </c:pt>
                <c:pt idx="217098">
                  <c:v>502.96293637194998</c:v>
                </c:pt>
                <c:pt idx="217099">
                  <c:v>502.96525312722298</c:v>
                </c:pt>
                <c:pt idx="217100">
                  <c:v>502.967569882497</c:v>
                </c:pt>
                <c:pt idx="217101">
                  <c:v>502.96988663777</c:v>
                </c:pt>
                <c:pt idx="217102">
                  <c:v>502.97220339304403</c:v>
                </c:pt>
                <c:pt idx="217103">
                  <c:v>502.97452014831703</c:v>
                </c:pt>
                <c:pt idx="217104">
                  <c:v>502.97683690359099</c:v>
                </c:pt>
                <c:pt idx="217105">
                  <c:v>502.97915365886399</c:v>
                </c:pt>
                <c:pt idx="217106">
                  <c:v>502.98147041413802</c:v>
                </c:pt>
                <c:pt idx="217107">
                  <c:v>502.98378716941102</c:v>
                </c:pt>
                <c:pt idx="217108">
                  <c:v>502.98610392468498</c:v>
                </c:pt>
                <c:pt idx="217109">
                  <c:v>502.98842067995798</c:v>
                </c:pt>
                <c:pt idx="217110">
                  <c:v>502.99073743523201</c:v>
                </c:pt>
                <c:pt idx="217111">
                  <c:v>502.99305419050501</c:v>
                </c:pt>
                <c:pt idx="217112">
                  <c:v>502.99537094577897</c:v>
                </c:pt>
                <c:pt idx="217113">
                  <c:v>502.99768770105197</c:v>
                </c:pt>
                <c:pt idx="217114">
                  <c:v>503.000004456326</c:v>
                </c:pt>
                <c:pt idx="217115">
                  <c:v>503.002321211599</c:v>
                </c:pt>
                <c:pt idx="217116">
                  <c:v>503.00463796687302</c:v>
                </c:pt>
                <c:pt idx="217117">
                  <c:v>503.00695472214699</c:v>
                </c:pt>
                <c:pt idx="217118">
                  <c:v>503.00927147741999</c:v>
                </c:pt>
                <c:pt idx="217119">
                  <c:v>503.01158823269401</c:v>
                </c:pt>
                <c:pt idx="217120">
                  <c:v>503.01390498796701</c:v>
                </c:pt>
                <c:pt idx="217121">
                  <c:v>503.01622174324098</c:v>
                </c:pt>
                <c:pt idx="217122">
                  <c:v>503.01853849851398</c:v>
                </c:pt>
                <c:pt idx="217123">
                  <c:v>503.020855253788</c:v>
                </c:pt>
                <c:pt idx="217124">
                  <c:v>503.023172009061</c:v>
                </c:pt>
                <c:pt idx="217125">
                  <c:v>503.02548876433502</c:v>
                </c:pt>
                <c:pt idx="217126">
                  <c:v>503.02780551960802</c:v>
                </c:pt>
                <c:pt idx="217127">
                  <c:v>503.03012227488199</c:v>
                </c:pt>
                <c:pt idx="217128">
                  <c:v>503.03243903015499</c:v>
                </c:pt>
                <c:pt idx="217129">
                  <c:v>503.03475578542901</c:v>
                </c:pt>
                <c:pt idx="217130">
                  <c:v>503.03707254070201</c:v>
                </c:pt>
                <c:pt idx="217131">
                  <c:v>503.03938929597598</c:v>
                </c:pt>
                <c:pt idx="217132">
                  <c:v>503.04170605124898</c:v>
                </c:pt>
                <c:pt idx="217133">
                  <c:v>503.044022806523</c:v>
                </c:pt>
                <c:pt idx="217134">
                  <c:v>503.046339561796</c:v>
                </c:pt>
                <c:pt idx="217135">
                  <c:v>503.04865631707003</c:v>
                </c:pt>
                <c:pt idx="217136">
                  <c:v>503.05097307234303</c:v>
                </c:pt>
                <c:pt idx="217137">
                  <c:v>503.05328982761699</c:v>
                </c:pt>
                <c:pt idx="217138">
                  <c:v>503.05560658288999</c:v>
                </c:pt>
                <c:pt idx="217139">
                  <c:v>503.05792333816402</c:v>
                </c:pt>
                <c:pt idx="217140">
                  <c:v>503.06024009343702</c:v>
                </c:pt>
                <c:pt idx="217141">
                  <c:v>503.06255684871098</c:v>
                </c:pt>
                <c:pt idx="217142">
                  <c:v>503.06487360398398</c:v>
                </c:pt>
                <c:pt idx="217143">
                  <c:v>503.06719035925801</c:v>
                </c:pt>
                <c:pt idx="217144">
                  <c:v>503.06950711453101</c:v>
                </c:pt>
                <c:pt idx="217145">
                  <c:v>503.07182386980497</c:v>
                </c:pt>
                <c:pt idx="217146">
                  <c:v>503.07414062507797</c:v>
                </c:pt>
                <c:pt idx="217147">
                  <c:v>503.076457380352</c:v>
                </c:pt>
                <c:pt idx="217148">
                  <c:v>503.078774135625</c:v>
                </c:pt>
                <c:pt idx="217149">
                  <c:v>503.08109089089902</c:v>
                </c:pt>
                <c:pt idx="217150">
                  <c:v>503.08340764617202</c:v>
                </c:pt>
                <c:pt idx="217151">
                  <c:v>503.08572440144599</c:v>
                </c:pt>
                <c:pt idx="217152">
                  <c:v>503.08804115671899</c:v>
                </c:pt>
                <c:pt idx="217153">
                  <c:v>503.09035791199301</c:v>
                </c:pt>
                <c:pt idx="217154">
                  <c:v>503.09267466726601</c:v>
                </c:pt>
                <c:pt idx="217155">
                  <c:v>503.09499142253998</c:v>
                </c:pt>
                <c:pt idx="217156">
                  <c:v>503.09730817781298</c:v>
                </c:pt>
                <c:pt idx="217157">
                  <c:v>503.099624933087</c:v>
                </c:pt>
                <c:pt idx="217158">
                  <c:v>503.10194168836</c:v>
                </c:pt>
                <c:pt idx="217159">
                  <c:v>503.10425844363402</c:v>
                </c:pt>
                <c:pt idx="217160">
                  <c:v>503.10657519890799</c:v>
                </c:pt>
                <c:pt idx="217161">
                  <c:v>503.10889195418099</c:v>
                </c:pt>
                <c:pt idx="217162">
                  <c:v>503.11120870945501</c:v>
                </c:pt>
                <c:pt idx="217163">
                  <c:v>503.11352546472801</c:v>
                </c:pt>
                <c:pt idx="217164">
                  <c:v>503.11584222000198</c:v>
                </c:pt>
                <c:pt idx="217165">
                  <c:v>503.11815897527498</c:v>
                </c:pt>
                <c:pt idx="217166">
                  <c:v>503.120475730549</c:v>
                </c:pt>
                <c:pt idx="217167">
                  <c:v>503.122792485822</c:v>
                </c:pt>
                <c:pt idx="217168">
                  <c:v>503.12510924109603</c:v>
                </c:pt>
                <c:pt idx="217169">
                  <c:v>503.12742599636903</c:v>
                </c:pt>
                <c:pt idx="217170">
                  <c:v>503.12974275164299</c:v>
                </c:pt>
                <c:pt idx="217171">
                  <c:v>503.13205950691599</c:v>
                </c:pt>
                <c:pt idx="217172">
                  <c:v>503.13437626219002</c:v>
                </c:pt>
                <c:pt idx="217173">
                  <c:v>503.13669301746302</c:v>
                </c:pt>
                <c:pt idx="217174">
                  <c:v>503.13900977273698</c:v>
                </c:pt>
                <c:pt idx="217175">
                  <c:v>503.14132652800998</c:v>
                </c:pt>
                <c:pt idx="217176">
                  <c:v>503.14364328328401</c:v>
                </c:pt>
                <c:pt idx="217177">
                  <c:v>503.14596003855701</c:v>
                </c:pt>
                <c:pt idx="217178">
                  <c:v>503.14827679383097</c:v>
                </c:pt>
                <c:pt idx="217179">
                  <c:v>503.15059354910397</c:v>
                </c:pt>
                <c:pt idx="217180">
                  <c:v>503.152910304378</c:v>
                </c:pt>
                <c:pt idx="217181">
                  <c:v>503.155227059651</c:v>
                </c:pt>
                <c:pt idx="217182">
                  <c:v>503.15754381492502</c:v>
                </c:pt>
                <c:pt idx="217183">
                  <c:v>503.15986057019802</c:v>
                </c:pt>
                <c:pt idx="217184">
                  <c:v>503.16217732547199</c:v>
                </c:pt>
                <c:pt idx="217185">
                  <c:v>503.16449408074499</c:v>
                </c:pt>
                <c:pt idx="217186">
                  <c:v>503.16681083601901</c:v>
                </c:pt>
                <c:pt idx="217187">
                  <c:v>503.16912759129201</c:v>
                </c:pt>
                <c:pt idx="217188">
                  <c:v>503.17144434656598</c:v>
                </c:pt>
                <c:pt idx="217189">
                  <c:v>503.17376110183898</c:v>
                </c:pt>
                <c:pt idx="217190">
                  <c:v>503.176077857113</c:v>
                </c:pt>
                <c:pt idx="217191">
                  <c:v>503.178394612386</c:v>
                </c:pt>
                <c:pt idx="217192">
                  <c:v>503.18071136766002</c:v>
                </c:pt>
                <c:pt idx="217193">
                  <c:v>503.18302812293302</c:v>
                </c:pt>
                <c:pt idx="217194">
                  <c:v>503.18534487820699</c:v>
                </c:pt>
                <c:pt idx="217195">
                  <c:v>503.18766163347999</c:v>
                </c:pt>
                <c:pt idx="217196">
                  <c:v>503.18997838875401</c:v>
                </c:pt>
                <c:pt idx="217197">
                  <c:v>503.19229514402701</c:v>
                </c:pt>
                <c:pt idx="217198">
                  <c:v>503.19461189930098</c:v>
                </c:pt>
                <c:pt idx="217199">
                  <c:v>503.19692865457398</c:v>
                </c:pt>
                <c:pt idx="217200">
                  <c:v>503.199245409848</c:v>
                </c:pt>
                <c:pt idx="217201">
                  <c:v>503.201562165121</c:v>
                </c:pt>
                <c:pt idx="217202">
                  <c:v>503.20387892039503</c:v>
                </c:pt>
                <c:pt idx="217203">
                  <c:v>503.20619567566899</c:v>
                </c:pt>
                <c:pt idx="217204">
                  <c:v>503.20851243094199</c:v>
                </c:pt>
                <c:pt idx="217205">
                  <c:v>503.21082918621602</c:v>
                </c:pt>
                <c:pt idx="217206">
                  <c:v>503.21314594148902</c:v>
                </c:pt>
                <c:pt idx="217207">
                  <c:v>503.21546269676298</c:v>
                </c:pt>
                <c:pt idx="217208">
                  <c:v>503.21777945203598</c:v>
                </c:pt>
                <c:pt idx="217209">
                  <c:v>503.22009620731001</c:v>
                </c:pt>
                <c:pt idx="217210">
                  <c:v>503.22241296258301</c:v>
                </c:pt>
                <c:pt idx="217211">
                  <c:v>503.22472971785697</c:v>
                </c:pt>
                <c:pt idx="217212">
                  <c:v>503.22704647312997</c:v>
                </c:pt>
                <c:pt idx="217213">
                  <c:v>503.229363228404</c:v>
                </c:pt>
                <c:pt idx="217214">
                  <c:v>503.231679983677</c:v>
                </c:pt>
                <c:pt idx="217215">
                  <c:v>503.23399673895102</c:v>
                </c:pt>
                <c:pt idx="217216">
                  <c:v>503.23631349422402</c:v>
                </c:pt>
                <c:pt idx="217217">
                  <c:v>503.23863024949799</c:v>
                </c:pt>
                <c:pt idx="217218">
                  <c:v>503.24094700477099</c:v>
                </c:pt>
                <c:pt idx="217219">
                  <c:v>503.24326376004501</c:v>
                </c:pt>
                <c:pt idx="217220">
                  <c:v>503.24558051531801</c:v>
                </c:pt>
                <c:pt idx="217221">
                  <c:v>503.24789727059198</c:v>
                </c:pt>
                <c:pt idx="217222">
                  <c:v>503.25021402586498</c:v>
                </c:pt>
                <c:pt idx="217223">
                  <c:v>503.252530781139</c:v>
                </c:pt>
                <c:pt idx="217224">
                  <c:v>503.254847536412</c:v>
                </c:pt>
                <c:pt idx="217225">
                  <c:v>503.25716429168602</c:v>
                </c:pt>
                <c:pt idx="217226">
                  <c:v>503.25948104695902</c:v>
                </c:pt>
                <c:pt idx="217227">
                  <c:v>503.26179780223299</c:v>
                </c:pt>
                <c:pt idx="217228">
                  <c:v>503.26411455750599</c:v>
                </c:pt>
                <c:pt idx="217229">
                  <c:v>503.26643131278001</c:v>
                </c:pt>
                <c:pt idx="217230">
                  <c:v>503.26874806805301</c:v>
                </c:pt>
                <c:pt idx="217231">
                  <c:v>503.27106482332698</c:v>
                </c:pt>
                <c:pt idx="217232">
                  <c:v>503.27338157859998</c:v>
                </c:pt>
                <c:pt idx="217233">
                  <c:v>503.275698333874</c:v>
                </c:pt>
                <c:pt idx="217234">
                  <c:v>503.278015089147</c:v>
                </c:pt>
                <c:pt idx="217235">
                  <c:v>503.28033184442103</c:v>
                </c:pt>
                <c:pt idx="217236">
                  <c:v>503.28264859969403</c:v>
                </c:pt>
                <c:pt idx="217237">
                  <c:v>503.28496535496799</c:v>
                </c:pt>
                <c:pt idx="217238">
                  <c:v>503.28728211024099</c:v>
                </c:pt>
                <c:pt idx="217239">
                  <c:v>503.28959886551502</c:v>
                </c:pt>
                <c:pt idx="217240">
                  <c:v>503.29191562078802</c:v>
                </c:pt>
                <c:pt idx="217241">
                  <c:v>503.29423237606198</c:v>
                </c:pt>
                <c:pt idx="217242">
                  <c:v>503.29654913133498</c:v>
                </c:pt>
                <c:pt idx="217243">
                  <c:v>503.29886588660901</c:v>
                </c:pt>
                <c:pt idx="217244">
                  <c:v>503.30118264188201</c:v>
                </c:pt>
                <c:pt idx="217245">
                  <c:v>503.30349939715597</c:v>
                </c:pt>
                <c:pt idx="217246">
                  <c:v>503.30581615243</c:v>
                </c:pt>
                <c:pt idx="217247">
                  <c:v>503.308132907703</c:v>
                </c:pt>
                <c:pt idx="217248">
                  <c:v>503.31044966297702</c:v>
                </c:pt>
                <c:pt idx="217249">
                  <c:v>503.31276641825002</c:v>
                </c:pt>
                <c:pt idx="217250">
                  <c:v>503.31508317352399</c:v>
                </c:pt>
                <c:pt idx="217251">
                  <c:v>503.31739992879699</c:v>
                </c:pt>
                <c:pt idx="217252">
                  <c:v>503.31971668407101</c:v>
                </c:pt>
                <c:pt idx="217253">
                  <c:v>503.32203343934401</c:v>
                </c:pt>
                <c:pt idx="217254">
                  <c:v>503.32435019461798</c:v>
                </c:pt>
                <c:pt idx="217255">
                  <c:v>503.32666694989098</c:v>
                </c:pt>
                <c:pt idx="217256">
                  <c:v>503.328983705165</c:v>
                </c:pt>
                <c:pt idx="217257">
                  <c:v>503.331300460438</c:v>
                </c:pt>
                <c:pt idx="217258">
                  <c:v>503.33361721571202</c:v>
                </c:pt>
                <c:pt idx="217259">
                  <c:v>503.33593397098502</c:v>
                </c:pt>
                <c:pt idx="217260">
                  <c:v>503.33825072625899</c:v>
                </c:pt>
                <c:pt idx="217261">
                  <c:v>503.34056748153199</c:v>
                </c:pt>
                <c:pt idx="217262">
                  <c:v>503.34288423680601</c:v>
                </c:pt>
                <c:pt idx="217263">
                  <c:v>503.34520099207901</c:v>
                </c:pt>
                <c:pt idx="217264">
                  <c:v>503.34751774735298</c:v>
                </c:pt>
                <c:pt idx="217265">
                  <c:v>503.34983450262598</c:v>
                </c:pt>
                <c:pt idx="217266">
                  <c:v>503.3521512579</c:v>
                </c:pt>
                <c:pt idx="217267">
                  <c:v>503.354468013173</c:v>
                </c:pt>
                <c:pt idx="217268">
                  <c:v>503.35678476844703</c:v>
                </c:pt>
                <c:pt idx="217269">
                  <c:v>503.35910152372003</c:v>
                </c:pt>
                <c:pt idx="217270">
                  <c:v>503.36141827899399</c:v>
                </c:pt>
                <c:pt idx="217271">
                  <c:v>503.36373503426699</c:v>
                </c:pt>
                <c:pt idx="217272">
                  <c:v>503.36605178954102</c:v>
                </c:pt>
                <c:pt idx="217273">
                  <c:v>503.36836854481402</c:v>
                </c:pt>
                <c:pt idx="217274">
                  <c:v>503.37068530008798</c:v>
                </c:pt>
                <c:pt idx="217275">
                  <c:v>503.37300205536098</c:v>
                </c:pt>
                <c:pt idx="217276">
                  <c:v>503.37531881063501</c:v>
                </c:pt>
                <c:pt idx="217277">
                  <c:v>503.37763556590801</c:v>
                </c:pt>
                <c:pt idx="217278">
                  <c:v>503.37995232118197</c:v>
                </c:pt>
                <c:pt idx="217279">
                  <c:v>503.38226907645497</c:v>
                </c:pt>
                <c:pt idx="217280">
                  <c:v>503.384585831729</c:v>
                </c:pt>
                <c:pt idx="217281">
                  <c:v>503.386902587002</c:v>
                </c:pt>
                <c:pt idx="217282">
                  <c:v>503.38921934227602</c:v>
                </c:pt>
                <c:pt idx="217283">
                  <c:v>503.39153609754902</c:v>
                </c:pt>
                <c:pt idx="217284">
                  <c:v>503.39385285282299</c:v>
                </c:pt>
                <c:pt idx="217285">
                  <c:v>503.39616960809599</c:v>
                </c:pt>
                <c:pt idx="217286">
                  <c:v>503.39848636337001</c:v>
                </c:pt>
                <c:pt idx="217287">
                  <c:v>503.40080311864301</c:v>
                </c:pt>
                <c:pt idx="217288">
                  <c:v>503.40311987391698</c:v>
                </c:pt>
                <c:pt idx="217289">
                  <c:v>503.405436629191</c:v>
                </c:pt>
                <c:pt idx="217290">
                  <c:v>503.407753384464</c:v>
                </c:pt>
                <c:pt idx="217291">
                  <c:v>503.41007013973802</c:v>
                </c:pt>
                <c:pt idx="217292">
                  <c:v>503.41238689501102</c:v>
                </c:pt>
                <c:pt idx="217293">
                  <c:v>503.41470365028499</c:v>
                </c:pt>
                <c:pt idx="217294">
                  <c:v>503.41702040555799</c:v>
                </c:pt>
                <c:pt idx="217295">
                  <c:v>503.41933716083201</c:v>
                </c:pt>
                <c:pt idx="217296">
                  <c:v>503.42165391610502</c:v>
                </c:pt>
                <c:pt idx="217297">
                  <c:v>503.42397067137898</c:v>
                </c:pt>
                <c:pt idx="217298">
                  <c:v>503.42628742665198</c:v>
                </c:pt>
                <c:pt idx="217299">
                  <c:v>503.428604181926</c:v>
                </c:pt>
                <c:pt idx="217300">
                  <c:v>503.43092093719901</c:v>
                </c:pt>
                <c:pt idx="217301">
                  <c:v>503.43323769247303</c:v>
                </c:pt>
                <c:pt idx="217302">
                  <c:v>503.43555444774597</c:v>
                </c:pt>
                <c:pt idx="217303">
                  <c:v>503.43787120301999</c:v>
                </c:pt>
                <c:pt idx="217304">
                  <c:v>503.440187958293</c:v>
                </c:pt>
                <c:pt idx="217305">
                  <c:v>503.44250471356702</c:v>
                </c:pt>
                <c:pt idx="217306">
                  <c:v>503.44482146884002</c:v>
                </c:pt>
                <c:pt idx="217307">
                  <c:v>503.44713822411398</c:v>
                </c:pt>
                <c:pt idx="217308">
                  <c:v>503.44945497938699</c:v>
                </c:pt>
                <c:pt idx="217309">
                  <c:v>503.45177173466101</c:v>
                </c:pt>
                <c:pt idx="217310">
                  <c:v>503.45408848993401</c:v>
                </c:pt>
                <c:pt idx="217311">
                  <c:v>503.45640524520797</c:v>
                </c:pt>
                <c:pt idx="217312">
                  <c:v>503.45872200048098</c:v>
                </c:pt>
                <c:pt idx="217313">
                  <c:v>503.461038755755</c:v>
                </c:pt>
                <c:pt idx="217314">
                  <c:v>503.463355511028</c:v>
                </c:pt>
                <c:pt idx="217315">
                  <c:v>503.46567226630202</c:v>
                </c:pt>
                <c:pt idx="217316">
                  <c:v>503.46798902157502</c:v>
                </c:pt>
                <c:pt idx="217317">
                  <c:v>503.47030577684899</c:v>
                </c:pt>
                <c:pt idx="217318">
                  <c:v>503.47262253212199</c:v>
                </c:pt>
                <c:pt idx="217319">
                  <c:v>503.47493928739601</c:v>
                </c:pt>
                <c:pt idx="217320">
                  <c:v>503.47725604266901</c:v>
                </c:pt>
                <c:pt idx="217321">
                  <c:v>503.47957279794298</c:v>
                </c:pt>
                <c:pt idx="217322">
                  <c:v>503.48188955321598</c:v>
                </c:pt>
                <c:pt idx="217323">
                  <c:v>503.48420630849</c:v>
                </c:pt>
                <c:pt idx="217324">
                  <c:v>503.486523063763</c:v>
                </c:pt>
                <c:pt idx="217325">
                  <c:v>503.48883981903703</c:v>
                </c:pt>
                <c:pt idx="217326">
                  <c:v>503.49115657431003</c:v>
                </c:pt>
                <c:pt idx="217327">
                  <c:v>503.49347332958399</c:v>
                </c:pt>
                <c:pt idx="217328">
                  <c:v>503.49579008485699</c:v>
                </c:pt>
                <c:pt idx="217329">
                  <c:v>503.49810684013102</c:v>
                </c:pt>
                <c:pt idx="217330">
                  <c:v>503.50042359540402</c:v>
                </c:pt>
                <c:pt idx="217331">
                  <c:v>503.50274035067798</c:v>
                </c:pt>
                <c:pt idx="217332">
                  <c:v>503.50505710595201</c:v>
                </c:pt>
                <c:pt idx="217333">
                  <c:v>503.50737386122501</c:v>
                </c:pt>
                <c:pt idx="217334">
                  <c:v>503.50969061649897</c:v>
                </c:pt>
                <c:pt idx="217335">
                  <c:v>503.51200737177197</c:v>
                </c:pt>
                <c:pt idx="217336">
                  <c:v>503.514324127046</c:v>
                </c:pt>
                <c:pt idx="217337">
                  <c:v>503.516640882319</c:v>
                </c:pt>
                <c:pt idx="217338">
                  <c:v>503.51895763759302</c:v>
                </c:pt>
                <c:pt idx="217339">
                  <c:v>503.52127439286602</c:v>
                </c:pt>
                <c:pt idx="217340">
                  <c:v>503.52359114813999</c:v>
                </c:pt>
                <c:pt idx="217341">
                  <c:v>503.52590790341299</c:v>
                </c:pt>
                <c:pt idx="217342">
                  <c:v>503.52822465868701</c:v>
                </c:pt>
                <c:pt idx="217343">
                  <c:v>503.53054141396001</c:v>
                </c:pt>
                <c:pt idx="217344">
                  <c:v>503.53285816923398</c:v>
                </c:pt>
                <c:pt idx="217345">
                  <c:v>503.53517492450698</c:v>
                </c:pt>
                <c:pt idx="217346">
                  <c:v>503.537491679781</c:v>
                </c:pt>
                <c:pt idx="217347">
                  <c:v>503.539808435054</c:v>
                </c:pt>
                <c:pt idx="217348">
                  <c:v>503.54212519032802</c:v>
                </c:pt>
                <c:pt idx="217349">
                  <c:v>503.54444194560102</c:v>
                </c:pt>
                <c:pt idx="217350">
                  <c:v>503.54675870087499</c:v>
                </c:pt>
                <c:pt idx="217351">
                  <c:v>503.54907545614799</c:v>
                </c:pt>
                <c:pt idx="217352">
                  <c:v>503.55139221142201</c:v>
                </c:pt>
                <c:pt idx="217353">
                  <c:v>503.55370896669501</c:v>
                </c:pt>
                <c:pt idx="217354">
                  <c:v>503.55602572196898</c:v>
                </c:pt>
                <c:pt idx="217355">
                  <c:v>503.55834247724198</c:v>
                </c:pt>
                <c:pt idx="217356">
                  <c:v>503.560659232516</c:v>
                </c:pt>
                <c:pt idx="217357">
                  <c:v>503.562975987789</c:v>
                </c:pt>
                <c:pt idx="217358">
                  <c:v>503.56529274306303</c:v>
                </c:pt>
                <c:pt idx="217359">
                  <c:v>503.56760949833603</c:v>
                </c:pt>
                <c:pt idx="217360">
                  <c:v>503.56992625360999</c:v>
                </c:pt>
                <c:pt idx="217361">
                  <c:v>503.57224300888299</c:v>
                </c:pt>
                <c:pt idx="217362">
                  <c:v>503.57455976415702</c:v>
                </c:pt>
                <c:pt idx="217363">
                  <c:v>503.57687651943002</c:v>
                </c:pt>
                <c:pt idx="217364">
                  <c:v>503.57919327470398</c:v>
                </c:pt>
                <c:pt idx="217365">
                  <c:v>503.58151002997698</c:v>
                </c:pt>
                <c:pt idx="217366">
                  <c:v>503.58382678525101</c:v>
                </c:pt>
                <c:pt idx="217367">
                  <c:v>503.58614354052401</c:v>
                </c:pt>
                <c:pt idx="217368">
                  <c:v>503.58846029579797</c:v>
                </c:pt>
                <c:pt idx="217369">
                  <c:v>503.59077705107097</c:v>
                </c:pt>
                <c:pt idx="217370">
                  <c:v>503.593093806345</c:v>
                </c:pt>
                <c:pt idx="217371">
                  <c:v>503.595410561618</c:v>
                </c:pt>
                <c:pt idx="217372">
                  <c:v>503.59772731689202</c:v>
                </c:pt>
                <c:pt idx="217373">
                  <c:v>503.60004407216599</c:v>
                </c:pt>
                <c:pt idx="217374">
                  <c:v>503.60236082743899</c:v>
                </c:pt>
                <c:pt idx="217375">
                  <c:v>503.60467758271301</c:v>
                </c:pt>
                <c:pt idx="217376">
                  <c:v>503.60699433798601</c:v>
                </c:pt>
                <c:pt idx="217377">
                  <c:v>503.60931109325998</c:v>
                </c:pt>
                <c:pt idx="217378">
                  <c:v>503.61162784853298</c:v>
                </c:pt>
                <c:pt idx="217379">
                  <c:v>503.613944603807</c:v>
                </c:pt>
                <c:pt idx="217380">
                  <c:v>503.61626135908</c:v>
                </c:pt>
                <c:pt idx="217381">
                  <c:v>503.61857811435402</c:v>
                </c:pt>
                <c:pt idx="217382">
                  <c:v>503.62089486962702</c:v>
                </c:pt>
                <c:pt idx="217383">
                  <c:v>503.62321162490099</c:v>
                </c:pt>
                <c:pt idx="217384">
                  <c:v>503.62552838017399</c:v>
                </c:pt>
                <c:pt idx="217385">
                  <c:v>503.62784513544801</c:v>
                </c:pt>
                <c:pt idx="217386">
                  <c:v>503.63016189072101</c:v>
                </c:pt>
                <c:pt idx="217387">
                  <c:v>503.63247864599498</c:v>
                </c:pt>
                <c:pt idx="217388">
                  <c:v>503.63479540126798</c:v>
                </c:pt>
                <c:pt idx="217389">
                  <c:v>503.637112156542</c:v>
                </c:pt>
                <c:pt idx="217390">
                  <c:v>503.639428911815</c:v>
                </c:pt>
                <c:pt idx="217391">
                  <c:v>503.64174566708903</c:v>
                </c:pt>
                <c:pt idx="217392">
                  <c:v>503.64406242236203</c:v>
                </c:pt>
                <c:pt idx="217393">
                  <c:v>503.64637917763599</c:v>
                </c:pt>
                <c:pt idx="217394">
                  <c:v>503.64869593290899</c:v>
                </c:pt>
                <c:pt idx="217395">
                  <c:v>503.65101268818302</c:v>
                </c:pt>
                <c:pt idx="217396">
                  <c:v>503.65332944345602</c:v>
                </c:pt>
                <c:pt idx="217397">
                  <c:v>503.65564619872998</c:v>
                </c:pt>
                <c:pt idx="217398">
                  <c:v>503.65796295400298</c:v>
                </c:pt>
                <c:pt idx="217399">
                  <c:v>503.66027970927701</c:v>
                </c:pt>
                <c:pt idx="217400">
                  <c:v>503.66259646455001</c:v>
                </c:pt>
                <c:pt idx="217401">
                  <c:v>503.66491321982397</c:v>
                </c:pt>
                <c:pt idx="217402">
                  <c:v>503.66722997509697</c:v>
                </c:pt>
                <c:pt idx="217403">
                  <c:v>503.669546730371</c:v>
                </c:pt>
                <c:pt idx="217404">
                  <c:v>503.671863485644</c:v>
                </c:pt>
                <c:pt idx="217405">
                  <c:v>503.67418024091802</c:v>
                </c:pt>
                <c:pt idx="217406">
                  <c:v>503.67649699619102</c:v>
                </c:pt>
                <c:pt idx="217407">
                  <c:v>503.67881375146499</c:v>
                </c:pt>
                <c:pt idx="217408">
                  <c:v>503.68113050673799</c:v>
                </c:pt>
                <c:pt idx="217409">
                  <c:v>503.68344726201201</c:v>
                </c:pt>
                <c:pt idx="217410">
                  <c:v>503.68576401728501</c:v>
                </c:pt>
                <c:pt idx="217411">
                  <c:v>503.68808077255898</c:v>
                </c:pt>
                <c:pt idx="217412">
                  <c:v>503.69039752783198</c:v>
                </c:pt>
                <c:pt idx="217413">
                  <c:v>503.692714283106</c:v>
                </c:pt>
                <c:pt idx="217414">
                  <c:v>503.695031038379</c:v>
                </c:pt>
                <c:pt idx="217415">
                  <c:v>503.69734779365302</c:v>
                </c:pt>
                <c:pt idx="217416">
                  <c:v>503.69966454892699</c:v>
                </c:pt>
                <c:pt idx="217417">
                  <c:v>503.70198130419999</c:v>
                </c:pt>
                <c:pt idx="217418">
                  <c:v>503.70429805947401</c:v>
                </c:pt>
                <c:pt idx="217419">
                  <c:v>503.70661481474701</c:v>
                </c:pt>
                <c:pt idx="217420">
                  <c:v>503.70893157002098</c:v>
                </c:pt>
                <c:pt idx="217421">
                  <c:v>503.71124832529398</c:v>
                </c:pt>
                <c:pt idx="217422">
                  <c:v>503.713565080568</c:v>
                </c:pt>
                <c:pt idx="217423">
                  <c:v>503.715881835841</c:v>
                </c:pt>
                <c:pt idx="217424">
                  <c:v>503.71819859111503</c:v>
                </c:pt>
                <c:pt idx="217425">
                  <c:v>503.72051534638803</c:v>
                </c:pt>
                <c:pt idx="217426">
                  <c:v>503.72283210166199</c:v>
                </c:pt>
                <c:pt idx="217427">
                  <c:v>503.72514885693499</c:v>
                </c:pt>
                <c:pt idx="217428">
                  <c:v>503.72746561220902</c:v>
                </c:pt>
                <c:pt idx="217429">
                  <c:v>503.72978236748202</c:v>
                </c:pt>
                <c:pt idx="217430">
                  <c:v>503.73209912275598</c:v>
                </c:pt>
                <c:pt idx="217431">
                  <c:v>503.73441587802898</c:v>
                </c:pt>
                <c:pt idx="217432">
                  <c:v>503.73673263330301</c:v>
                </c:pt>
                <c:pt idx="217433">
                  <c:v>503.73904938857601</c:v>
                </c:pt>
                <c:pt idx="217434">
                  <c:v>503.74136614384997</c:v>
                </c:pt>
                <c:pt idx="217435">
                  <c:v>503.74368289912297</c:v>
                </c:pt>
                <c:pt idx="217436">
                  <c:v>503.745999654397</c:v>
                </c:pt>
                <c:pt idx="217437">
                  <c:v>503.74831640967</c:v>
                </c:pt>
                <c:pt idx="217438">
                  <c:v>503.75063316494402</c:v>
                </c:pt>
                <c:pt idx="217439">
                  <c:v>503.75294992021702</c:v>
                </c:pt>
                <c:pt idx="217440">
                  <c:v>503.75526667549099</c:v>
                </c:pt>
                <c:pt idx="217441">
                  <c:v>503.75758343076399</c:v>
                </c:pt>
                <c:pt idx="217442">
                  <c:v>503.75990018603801</c:v>
                </c:pt>
                <c:pt idx="217443">
                  <c:v>503.76221694131101</c:v>
                </c:pt>
                <c:pt idx="217444">
                  <c:v>503.76453369658498</c:v>
                </c:pt>
                <c:pt idx="217445">
                  <c:v>503.76685045185798</c:v>
                </c:pt>
                <c:pt idx="217446">
                  <c:v>503.769167207132</c:v>
                </c:pt>
                <c:pt idx="217447">
                  <c:v>503.771483962405</c:v>
                </c:pt>
                <c:pt idx="217448">
                  <c:v>503.77380071767902</c:v>
                </c:pt>
                <c:pt idx="217449">
                  <c:v>503.77611747295202</c:v>
                </c:pt>
                <c:pt idx="217450">
                  <c:v>503.77843422822599</c:v>
                </c:pt>
                <c:pt idx="217451">
                  <c:v>503.78075098349899</c:v>
                </c:pt>
                <c:pt idx="217452">
                  <c:v>503.78306773877301</c:v>
                </c:pt>
                <c:pt idx="217453">
                  <c:v>503.78538449404601</c:v>
                </c:pt>
                <c:pt idx="217454">
                  <c:v>503.78770124931998</c:v>
                </c:pt>
                <c:pt idx="217455">
                  <c:v>503.79001800459298</c:v>
                </c:pt>
                <c:pt idx="217456">
                  <c:v>503.792334759867</c:v>
                </c:pt>
                <c:pt idx="217457">
                  <c:v>503.79465151514</c:v>
                </c:pt>
                <c:pt idx="217458">
                  <c:v>503.79696827041403</c:v>
                </c:pt>
                <c:pt idx="217459">
                  <c:v>503.79928502568799</c:v>
                </c:pt>
                <c:pt idx="217460">
                  <c:v>503.80160178096099</c:v>
                </c:pt>
                <c:pt idx="217461">
                  <c:v>503.80391853623502</c:v>
                </c:pt>
                <c:pt idx="217462">
                  <c:v>503.80623529150802</c:v>
                </c:pt>
                <c:pt idx="217463">
                  <c:v>503.80855204678198</c:v>
                </c:pt>
                <c:pt idx="217464">
                  <c:v>503.81086880205498</c:v>
                </c:pt>
                <c:pt idx="217465">
                  <c:v>503.81318555732901</c:v>
                </c:pt>
                <c:pt idx="217466">
                  <c:v>503.81550231260201</c:v>
                </c:pt>
                <c:pt idx="217467">
                  <c:v>503.81781906787597</c:v>
                </c:pt>
                <c:pt idx="217468">
                  <c:v>503.82013582314897</c:v>
                </c:pt>
                <c:pt idx="217469">
                  <c:v>503.822452578423</c:v>
                </c:pt>
                <c:pt idx="217470">
                  <c:v>503.824769333696</c:v>
                </c:pt>
                <c:pt idx="217471">
                  <c:v>503.82708608897002</c:v>
                </c:pt>
                <c:pt idx="217472">
                  <c:v>503.82940284424302</c:v>
                </c:pt>
                <c:pt idx="217473">
                  <c:v>503.83171959951699</c:v>
                </c:pt>
                <c:pt idx="217474">
                  <c:v>503.83403635478999</c:v>
                </c:pt>
                <c:pt idx="217475">
                  <c:v>503.83635311006401</c:v>
                </c:pt>
                <c:pt idx="217476">
                  <c:v>503.83866986533701</c:v>
                </c:pt>
                <c:pt idx="217477">
                  <c:v>503.84098662061098</c:v>
                </c:pt>
                <c:pt idx="217478">
                  <c:v>503.84330337588398</c:v>
                </c:pt>
                <c:pt idx="217479">
                  <c:v>503.845620131158</c:v>
                </c:pt>
                <c:pt idx="217480">
                  <c:v>503.847936886431</c:v>
                </c:pt>
                <c:pt idx="217481">
                  <c:v>503.85025364170502</c:v>
                </c:pt>
                <c:pt idx="217482">
                  <c:v>503.85257039697802</c:v>
                </c:pt>
                <c:pt idx="217483">
                  <c:v>503.85488715225199</c:v>
                </c:pt>
                <c:pt idx="217484">
                  <c:v>503.85720390752499</c:v>
                </c:pt>
                <c:pt idx="217485">
                  <c:v>503.85952066279901</c:v>
                </c:pt>
                <c:pt idx="217486">
                  <c:v>503.86183741807201</c:v>
                </c:pt>
                <c:pt idx="217487">
                  <c:v>503.86415417334598</c:v>
                </c:pt>
                <c:pt idx="217488">
                  <c:v>503.86647092861898</c:v>
                </c:pt>
                <c:pt idx="217489">
                  <c:v>503.868787683893</c:v>
                </c:pt>
                <c:pt idx="217490">
                  <c:v>503.871104439166</c:v>
                </c:pt>
                <c:pt idx="217491">
                  <c:v>503.87342119444003</c:v>
                </c:pt>
                <c:pt idx="217492">
                  <c:v>503.87573794971303</c:v>
                </c:pt>
                <c:pt idx="217493">
                  <c:v>503.87805470498699</c:v>
                </c:pt>
                <c:pt idx="217494">
                  <c:v>503.88037146025999</c:v>
                </c:pt>
                <c:pt idx="217495">
                  <c:v>503.88268821553402</c:v>
                </c:pt>
                <c:pt idx="217496">
                  <c:v>503.88500497080702</c:v>
                </c:pt>
                <c:pt idx="217497">
                  <c:v>503.88732172608098</c:v>
                </c:pt>
                <c:pt idx="217498">
                  <c:v>503.88963848135398</c:v>
                </c:pt>
                <c:pt idx="217499">
                  <c:v>503.89195523662801</c:v>
                </c:pt>
                <c:pt idx="217500">
                  <c:v>503.89427199190101</c:v>
                </c:pt>
                <c:pt idx="217501">
                  <c:v>503.89658874717497</c:v>
                </c:pt>
                <c:pt idx="217502">
                  <c:v>503.898905502449</c:v>
                </c:pt>
                <c:pt idx="217503">
                  <c:v>503.901222257722</c:v>
                </c:pt>
                <c:pt idx="217504">
                  <c:v>503.90353901299602</c:v>
                </c:pt>
                <c:pt idx="217505">
                  <c:v>503.90585576826902</c:v>
                </c:pt>
                <c:pt idx="217506">
                  <c:v>503.90817252354299</c:v>
                </c:pt>
                <c:pt idx="217507">
                  <c:v>503.91048927881599</c:v>
                </c:pt>
                <c:pt idx="217508">
                  <c:v>503.91280603409001</c:v>
                </c:pt>
                <c:pt idx="217509">
                  <c:v>503.91512278936301</c:v>
                </c:pt>
                <c:pt idx="217510">
                  <c:v>503.91743954463698</c:v>
                </c:pt>
                <c:pt idx="217511">
                  <c:v>503.91975629990998</c:v>
                </c:pt>
                <c:pt idx="217512">
                  <c:v>503.922073055184</c:v>
                </c:pt>
                <c:pt idx="217513">
                  <c:v>503.924389810457</c:v>
                </c:pt>
                <c:pt idx="217514">
                  <c:v>503.92670656573102</c:v>
                </c:pt>
                <c:pt idx="217515">
                  <c:v>503.92902332100402</c:v>
                </c:pt>
                <c:pt idx="217516">
                  <c:v>503.93134007627799</c:v>
                </c:pt>
                <c:pt idx="217517">
                  <c:v>503.93365683155099</c:v>
                </c:pt>
                <c:pt idx="217518">
                  <c:v>503.93597358682501</c:v>
                </c:pt>
                <c:pt idx="217519">
                  <c:v>503.93829034209801</c:v>
                </c:pt>
                <c:pt idx="217520">
                  <c:v>503.94060709737198</c:v>
                </c:pt>
                <c:pt idx="217521">
                  <c:v>503.94292385264498</c:v>
                </c:pt>
                <c:pt idx="217522">
                  <c:v>503.945240607919</c:v>
                </c:pt>
                <c:pt idx="217523">
                  <c:v>503.947557363192</c:v>
                </c:pt>
                <c:pt idx="217524">
                  <c:v>503.94987411846603</c:v>
                </c:pt>
                <c:pt idx="217525">
                  <c:v>503.95219087373903</c:v>
                </c:pt>
                <c:pt idx="217526">
                  <c:v>503.95450762901299</c:v>
                </c:pt>
                <c:pt idx="217527">
                  <c:v>503.95682438428599</c:v>
                </c:pt>
                <c:pt idx="217528">
                  <c:v>503.95914113956002</c:v>
                </c:pt>
                <c:pt idx="217529">
                  <c:v>503.96145789483302</c:v>
                </c:pt>
                <c:pt idx="217530">
                  <c:v>503.96377465010698</c:v>
                </c:pt>
                <c:pt idx="217531">
                  <c:v>503.96609140537998</c:v>
                </c:pt>
                <c:pt idx="217532">
                  <c:v>503.96840816065401</c:v>
                </c:pt>
                <c:pt idx="217533">
                  <c:v>503.97072491592701</c:v>
                </c:pt>
                <c:pt idx="217534">
                  <c:v>503.97304167120097</c:v>
                </c:pt>
                <c:pt idx="217535">
                  <c:v>503.97535842647397</c:v>
                </c:pt>
                <c:pt idx="217536">
                  <c:v>503.977675181748</c:v>
                </c:pt>
                <c:pt idx="217537">
                  <c:v>503.979991937021</c:v>
                </c:pt>
                <c:pt idx="217538">
                  <c:v>503.98230869229502</c:v>
                </c:pt>
                <c:pt idx="217539">
                  <c:v>503.98462544756802</c:v>
                </c:pt>
                <c:pt idx="217540">
                  <c:v>503.98694220284199</c:v>
                </c:pt>
                <c:pt idx="217541">
                  <c:v>503.98925895811499</c:v>
                </c:pt>
                <c:pt idx="217542">
                  <c:v>503.99157571338901</c:v>
                </c:pt>
                <c:pt idx="217543">
                  <c:v>503.99389246866201</c:v>
                </c:pt>
                <c:pt idx="217544">
                  <c:v>503.99620922393598</c:v>
                </c:pt>
                <c:pt idx="217545">
                  <c:v>503.99852597921</c:v>
                </c:pt>
                <c:pt idx="217546">
                  <c:v>504.000842734483</c:v>
                </c:pt>
                <c:pt idx="217547">
                  <c:v>504.00315948975702</c:v>
                </c:pt>
                <c:pt idx="217548">
                  <c:v>504.00547624503002</c:v>
                </c:pt>
                <c:pt idx="217549">
                  <c:v>504.00779300030399</c:v>
                </c:pt>
                <c:pt idx="217550">
                  <c:v>504.01010975557699</c:v>
                </c:pt>
                <c:pt idx="217551">
                  <c:v>504.01242651085101</c:v>
                </c:pt>
                <c:pt idx="217552">
                  <c:v>504.01474326612401</c:v>
                </c:pt>
                <c:pt idx="217553">
                  <c:v>504.01706002139798</c:v>
                </c:pt>
                <c:pt idx="217554">
                  <c:v>504.01937677667098</c:v>
                </c:pt>
                <c:pt idx="217555">
                  <c:v>504.021693531945</c:v>
                </c:pt>
                <c:pt idx="217556">
                  <c:v>504.024010287218</c:v>
                </c:pt>
                <c:pt idx="217557">
                  <c:v>504.02632704249203</c:v>
                </c:pt>
                <c:pt idx="217558">
                  <c:v>504.02864379776503</c:v>
                </c:pt>
                <c:pt idx="217559">
                  <c:v>504.03096055303899</c:v>
                </c:pt>
                <c:pt idx="217560">
                  <c:v>504.03327730831199</c:v>
                </c:pt>
                <c:pt idx="217561">
                  <c:v>504.03559406358602</c:v>
                </c:pt>
                <c:pt idx="217562">
                  <c:v>504.03791081885902</c:v>
                </c:pt>
                <c:pt idx="217563">
                  <c:v>504.04022757413298</c:v>
                </c:pt>
                <c:pt idx="217564">
                  <c:v>504.04254432940598</c:v>
                </c:pt>
                <c:pt idx="217565">
                  <c:v>504.04486108468001</c:v>
                </c:pt>
                <c:pt idx="217566">
                  <c:v>504.04717783995301</c:v>
                </c:pt>
                <c:pt idx="217567">
                  <c:v>504.04949459522697</c:v>
                </c:pt>
                <c:pt idx="217568">
                  <c:v>504.05181135049997</c:v>
                </c:pt>
                <c:pt idx="217569">
                  <c:v>504.054128105774</c:v>
                </c:pt>
                <c:pt idx="217570">
                  <c:v>504.056444861047</c:v>
                </c:pt>
                <c:pt idx="217571">
                  <c:v>504.05876161632102</c:v>
                </c:pt>
                <c:pt idx="217572">
                  <c:v>504.06107837159402</c:v>
                </c:pt>
                <c:pt idx="217573">
                  <c:v>504.06339512686799</c:v>
                </c:pt>
                <c:pt idx="217574">
                  <c:v>504.06571188214099</c:v>
                </c:pt>
                <c:pt idx="217575">
                  <c:v>504.06802863741501</c:v>
                </c:pt>
                <c:pt idx="217576">
                  <c:v>504.07034539268801</c:v>
                </c:pt>
                <c:pt idx="217577">
                  <c:v>504.07266214796198</c:v>
                </c:pt>
                <c:pt idx="217578">
                  <c:v>504.07497890323498</c:v>
                </c:pt>
                <c:pt idx="217579">
                  <c:v>504.077295658509</c:v>
                </c:pt>
                <c:pt idx="217580">
                  <c:v>504.079612413782</c:v>
                </c:pt>
                <c:pt idx="217581">
                  <c:v>504.08192916905602</c:v>
                </c:pt>
                <c:pt idx="217582">
                  <c:v>504.08424592432903</c:v>
                </c:pt>
                <c:pt idx="217583">
                  <c:v>504.08656267960299</c:v>
                </c:pt>
                <c:pt idx="217584">
                  <c:v>504.08887943487599</c:v>
                </c:pt>
                <c:pt idx="217585">
                  <c:v>504.09119619015001</c:v>
                </c:pt>
                <c:pt idx="217586">
                  <c:v>504.09351294542302</c:v>
                </c:pt>
                <c:pt idx="217587">
                  <c:v>504.09582970069698</c:v>
                </c:pt>
                <c:pt idx="217588">
                  <c:v>504.098146455971</c:v>
                </c:pt>
                <c:pt idx="217589">
                  <c:v>504.100463211244</c:v>
                </c:pt>
                <c:pt idx="217590">
                  <c:v>504.10277996651803</c:v>
                </c:pt>
                <c:pt idx="217591">
                  <c:v>504.10509672179103</c:v>
                </c:pt>
                <c:pt idx="217592">
                  <c:v>504.10741347706499</c:v>
                </c:pt>
                <c:pt idx="217593">
                  <c:v>504.10973023233799</c:v>
                </c:pt>
                <c:pt idx="217594">
                  <c:v>504.11204698761202</c:v>
                </c:pt>
                <c:pt idx="217595">
                  <c:v>504.11436374288502</c:v>
                </c:pt>
                <c:pt idx="217596">
                  <c:v>504.11668049815898</c:v>
                </c:pt>
                <c:pt idx="217597">
                  <c:v>504.11899725343198</c:v>
                </c:pt>
                <c:pt idx="217598">
                  <c:v>504.12131400870601</c:v>
                </c:pt>
                <c:pt idx="217599">
                  <c:v>504.12363076397901</c:v>
                </c:pt>
                <c:pt idx="217600">
                  <c:v>504.12594751925297</c:v>
                </c:pt>
                <c:pt idx="217601">
                  <c:v>504.12826427452597</c:v>
                </c:pt>
                <c:pt idx="217602">
                  <c:v>504.1305810298</c:v>
                </c:pt>
                <c:pt idx="217603">
                  <c:v>504.132897785073</c:v>
                </c:pt>
                <c:pt idx="217604">
                  <c:v>504.13521454034702</c:v>
                </c:pt>
                <c:pt idx="217605">
                  <c:v>504.13753129562002</c:v>
                </c:pt>
                <c:pt idx="217606">
                  <c:v>504.13984805089399</c:v>
                </c:pt>
                <c:pt idx="217607">
                  <c:v>504.14216480616699</c:v>
                </c:pt>
                <c:pt idx="217608">
                  <c:v>504.14448156144101</c:v>
                </c:pt>
                <c:pt idx="217609">
                  <c:v>504.14679831671401</c:v>
                </c:pt>
                <c:pt idx="217610">
                  <c:v>504.14911507198798</c:v>
                </c:pt>
                <c:pt idx="217611">
                  <c:v>504.15143182726098</c:v>
                </c:pt>
                <c:pt idx="217612">
                  <c:v>504.153748582535</c:v>
                </c:pt>
                <c:pt idx="217613">
                  <c:v>504.156065337808</c:v>
                </c:pt>
                <c:pt idx="217614">
                  <c:v>504.15838209308203</c:v>
                </c:pt>
                <c:pt idx="217615">
                  <c:v>504.16069884835503</c:v>
                </c:pt>
                <c:pt idx="217616">
                  <c:v>504.16301560362899</c:v>
                </c:pt>
                <c:pt idx="217617">
                  <c:v>504.16533235890199</c:v>
                </c:pt>
                <c:pt idx="217618">
                  <c:v>504.16764911417602</c:v>
                </c:pt>
                <c:pt idx="217619">
                  <c:v>504.16996586944902</c:v>
                </c:pt>
                <c:pt idx="217620">
                  <c:v>504.17228262472298</c:v>
                </c:pt>
                <c:pt idx="217621">
                  <c:v>504.17459937999598</c:v>
                </c:pt>
                <c:pt idx="217622">
                  <c:v>504.17691613527001</c:v>
                </c:pt>
                <c:pt idx="217623">
                  <c:v>504.17923289054301</c:v>
                </c:pt>
                <c:pt idx="217624">
                  <c:v>504.18154964581697</c:v>
                </c:pt>
                <c:pt idx="217625">
                  <c:v>504.18386640108997</c:v>
                </c:pt>
                <c:pt idx="217626">
                  <c:v>504.186183156364</c:v>
                </c:pt>
                <c:pt idx="217627">
                  <c:v>504.188499911637</c:v>
                </c:pt>
                <c:pt idx="217628">
                  <c:v>504.19081666691102</c:v>
                </c:pt>
                <c:pt idx="217629">
                  <c:v>504.19313342218499</c:v>
                </c:pt>
                <c:pt idx="217630">
                  <c:v>504.19545017745799</c:v>
                </c:pt>
                <c:pt idx="217631">
                  <c:v>504.19776693273201</c:v>
                </c:pt>
                <c:pt idx="217632">
                  <c:v>504.20008368800501</c:v>
                </c:pt>
                <c:pt idx="217633">
                  <c:v>504.20240044327898</c:v>
                </c:pt>
                <c:pt idx="217634">
                  <c:v>504.20471719855198</c:v>
                </c:pt>
                <c:pt idx="217635">
                  <c:v>504.207033953826</c:v>
                </c:pt>
                <c:pt idx="217636">
                  <c:v>504.209350709099</c:v>
                </c:pt>
                <c:pt idx="217637">
                  <c:v>504.21166746437302</c:v>
                </c:pt>
                <c:pt idx="217638">
                  <c:v>504.21398421964602</c:v>
                </c:pt>
                <c:pt idx="217639">
                  <c:v>504.21630097491999</c:v>
                </c:pt>
                <c:pt idx="217640">
                  <c:v>504.21861773019299</c:v>
                </c:pt>
                <c:pt idx="217641">
                  <c:v>504.22093448546701</c:v>
                </c:pt>
                <c:pt idx="217642">
                  <c:v>504.22325124074001</c:v>
                </c:pt>
                <c:pt idx="217643">
                  <c:v>504.22556799601398</c:v>
                </c:pt>
                <c:pt idx="217644">
                  <c:v>504.22788475128698</c:v>
                </c:pt>
                <c:pt idx="217645">
                  <c:v>504.230201506561</c:v>
                </c:pt>
                <c:pt idx="217646">
                  <c:v>504.232518261834</c:v>
                </c:pt>
                <c:pt idx="217647">
                  <c:v>504.23483501710803</c:v>
                </c:pt>
                <c:pt idx="217648">
                  <c:v>504.23715177238103</c:v>
                </c:pt>
                <c:pt idx="217649">
                  <c:v>504.23946852765499</c:v>
                </c:pt>
                <c:pt idx="217650">
                  <c:v>504.24178528292799</c:v>
                </c:pt>
                <c:pt idx="217651">
                  <c:v>504.24410203820202</c:v>
                </c:pt>
                <c:pt idx="217652">
                  <c:v>504.24641879347502</c:v>
                </c:pt>
                <c:pt idx="217653">
                  <c:v>504.24873554874898</c:v>
                </c:pt>
                <c:pt idx="217654">
                  <c:v>504.25105230402198</c:v>
                </c:pt>
                <c:pt idx="217655">
                  <c:v>504.25336905929601</c:v>
                </c:pt>
                <c:pt idx="217656">
                  <c:v>504.25568581456901</c:v>
                </c:pt>
                <c:pt idx="217657">
                  <c:v>504.25800256984297</c:v>
                </c:pt>
                <c:pt idx="217658">
                  <c:v>504.26031932511597</c:v>
                </c:pt>
                <c:pt idx="217659">
                  <c:v>504.26263608039</c:v>
                </c:pt>
                <c:pt idx="217660">
                  <c:v>504.264952835663</c:v>
                </c:pt>
                <c:pt idx="217661">
                  <c:v>504.26726959093702</c:v>
                </c:pt>
                <c:pt idx="217662">
                  <c:v>504.26958634621002</c:v>
                </c:pt>
                <c:pt idx="217663">
                  <c:v>504.27190310148399</c:v>
                </c:pt>
                <c:pt idx="217664">
                  <c:v>504.27421985675699</c:v>
                </c:pt>
                <c:pt idx="217665">
                  <c:v>504.27653661203101</c:v>
                </c:pt>
                <c:pt idx="217666">
                  <c:v>504.27885336730401</c:v>
                </c:pt>
                <c:pt idx="217667">
                  <c:v>504.28117012257798</c:v>
                </c:pt>
                <c:pt idx="217668">
                  <c:v>504.28348687785098</c:v>
                </c:pt>
                <c:pt idx="217669">
                  <c:v>504.285803633125</c:v>
                </c:pt>
                <c:pt idx="217670">
                  <c:v>504.288120388398</c:v>
                </c:pt>
                <c:pt idx="217671">
                  <c:v>504.29043714367202</c:v>
                </c:pt>
                <c:pt idx="217672">
                  <c:v>504.29275389894599</c:v>
                </c:pt>
                <c:pt idx="217673">
                  <c:v>504.29507065421899</c:v>
                </c:pt>
                <c:pt idx="217674">
                  <c:v>504.29738740949301</c:v>
                </c:pt>
                <c:pt idx="217675">
                  <c:v>504.29970416476601</c:v>
                </c:pt>
                <c:pt idx="217676">
                  <c:v>504.30202092003998</c:v>
                </c:pt>
                <c:pt idx="217677">
                  <c:v>504.30433767531298</c:v>
                </c:pt>
                <c:pt idx="217678">
                  <c:v>504.306654430587</c:v>
                </c:pt>
                <c:pt idx="217679">
                  <c:v>504.30897118586</c:v>
                </c:pt>
                <c:pt idx="217680">
                  <c:v>504.31128794113403</c:v>
                </c:pt>
                <c:pt idx="217681">
                  <c:v>504.31360469640703</c:v>
                </c:pt>
                <c:pt idx="217682">
                  <c:v>504.31592145168099</c:v>
                </c:pt>
                <c:pt idx="217683">
                  <c:v>504.31823820695399</c:v>
                </c:pt>
                <c:pt idx="217684">
                  <c:v>504.32055496222802</c:v>
                </c:pt>
                <c:pt idx="217685">
                  <c:v>504.32287171750102</c:v>
                </c:pt>
                <c:pt idx="217686">
                  <c:v>504.32518847277498</c:v>
                </c:pt>
                <c:pt idx="217687">
                  <c:v>504.32750522804798</c:v>
                </c:pt>
                <c:pt idx="217688">
                  <c:v>504.32982198332201</c:v>
                </c:pt>
                <c:pt idx="217689">
                  <c:v>504.33213873859501</c:v>
                </c:pt>
                <c:pt idx="217690">
                  <c:v>504.33445549386897</c:v>
                </c:pt>
                <c:pt idx="217691">
                  <c:v>504.33677224914197</c:v>
                </c:pt>
                <c:pt idx="217692">
                  <c:v>504.339089004416</c:v>
                </c:pt>
                <c:pt idx="217693">
                  <c:v>504.341405759689</c:v>
                </c:pt>
                <c:pt idx="217694">
                  <c:v>504.34372251496302</c:v>
                </c:pt>
                <c:pt idx="217695">
                  <c:v>504.34603927023602</c:v>
                </c:pt>
                <c:pt idx="217696">
                  <c:v>504.34835602550999</c:v>
                </c:pt>
                <c:pt idx="217697">
                  <c:v>504.35067278078299</c:v>
                </c:pt>
                <c:pt idx="217698">
                  <c:v>504.35298953605701</c:v>
                </c:pt>
                <c:pt idx="217699">
                  <c:v>504.35530629133001</c:v>
                </c:pt>
                <c:pt idx="217700">
                  <c:v>504.35762304660398</c:v>
                </c:pt>
                <c:pt idx="217701">
                  <c:v>504.35993980187698</c:v>
                </c:pt>
                <c:pt idx="217702">
                  <c:v>504.362256557151</c:v>
                </c:pt>
                <c:pt idx="217703">
                  <c:v>504.364573312424</c:v>
                </c:pt>
                <c:pt idx="217704">
                  <c:v>504.36689006769802</c:v>
                </c:pt>
                <c:pt idx="217705">
                  <c:v>504.36920682297102</c:v>
                </c:pt>
                <c:pt idx="217706">
                  <c:v>504.37152357824499</c:v>
                </c:pt>
                <c:pt idx="217707">
                  <c:v>504.37384033351799</c:v>
                </c:pt>
                <c:pt idx="217708">
                  <c:v>504.37615708879201</c:v>
                </c:pt>
                <c:pt idx="217709">
                  <c:v>504.37847384406501</c:v>
                </c:pt>
                <c:pt idx="217710">
                  <c:v>504.38079059933898</c:v>
                </c:pt>
                <c:pt idx="217711">
                  <c:v>504.38310735461198</c:v>
                </c:pt>
                <c:pt idx="217712">
                  <c:v>504.385424109886</c:v>
                </c:pt>
                <c:pt idx="217713">
                  <c:v>504.387740865159</c:v>
                </c:pt>
                <c:pt idx="217714">
                  <c:v>504.39005762043303</c:v>
                </c:pt>
                <c:pt idx="217715">
                  <c:v>504.39237437570699</c:v>
                </c:pt>
                <c:pt idx="217716">
                  <c:v>504.39469113097999</c:v>
                </c:pt>
                <c:pt idx="217717">
                  <c:v>504.39700788625402</c:v>
                </c:pt>
                <c:pt idx="217718">
                  <c:v>504.39932464152702</c:v>
                </c:pt>
                <c:pt idx="217719">
                  <c:v>504.40164139680098</c:v>
                </c:pt>
                <c:pt idx="217720">
                  <c:v>504.40395815207398</c:v>
                </c:pt>
                <c:pt idx="217721">
                  <c:v>504.40627490734801</c:v>
                </c:pt>
                <c:pt idx="217722">
                  <c:v>504.40859166262101</c:v>
                </c:pt>
                <c:pt idx="217723">
                  <c:v>504.41090841789497</c:v>
                </c:pt>
                <c:pt idx="217724">
                  <c:v>504.41322517316797</c:v>
                </c:pt>
                <c:pt idx="217725">
                  <c:v>504.415541928442</c:v>
                </c:pt>
                <c:pt idx="217726">
                  <c:v>504.417858683715</c:v>
                </c:pt>
                <c:pt idx="217727">
                  <c:v>504.42017543898902</c:v>
                </c:pt>
                <c:pt idx="217728">
                  <c:v>504.42249219426202</c:v>
                </c:pt>
                <c:pt idx="217729">
                  <c:v>504.42480894953599</c:v>
                </c:pt>
                <c:pt idx="217730">
                  <c:v>504.42712570480899</c:v>
                </c:pt>
                <c:pt idx="217731">
                  <c:v>504.42944246008301</c:v>
                </c:pt>
                <c:pt idx="217732">
                  <c:v>504.43175921535601</c:v>
                </c:pt>
                <c:pt idx="217733">
                  <c:v>504.43407597062998</c:v>
                </c:pt>
                <c:pt idx="217734">
                  <c:v>504.43639272590298</c:v>
                </c:pt>
                <c:pt idx="217735">
                  <c:v>504.438709481177</c:v>
                </c:pt>
                <c:pt idx="217736">
                  <c:v>504.44102623645</c:v>
                </c:pt>
                <c:pt idx="217737">
                  <c:v>504.44334299172402</c:v>
                </c:pt>
                <c:pt idx="217738">
                  <c:v>504.44565974699702</c:v>
                </c:pt>
                <c:pt idx="217739">
                  <c:v>504.44797650227099</c:v>
                </c:pt>
                <c:pt idx="217740">
                  <c:v>504.45029325754399</c:v>
                </c:pt>
                <c:pt idx="217741">
                  <c:v>504.45261001281801</c:v>
                </c:pt>
                <c:pt idx="217742">
                  <c:v>504.45492676809101</c:v>
                </c:pt>
                <c:pt idx="217743">
                  <c:v>504.45724352336498</c:v>
                </c:pt>
                <c:pt idx="217744">
                  <c:v>504.45956027863798</c:v>
                </c:pt>
                <c:pt idx="217745">
                  <c:v>504.461877033912</c:v>
                </c:pt>
                <c:pt idx="217746">
                  <c:v>504.464193789185</c:v>
                </c:pt>
                <c:pt idx="217747">
                  <c:v>504.46651054445903</c:v>
                </c:pt>
                <c:pt idx="217748">
                  <c:v>504.46882729973203</c:v>
                </c:pt>
                <c:pt idx="217749">
                  <c:v>504.47114405500599</c:v>
                </c:pt>
                <c:pt idx="217750">
                  <c:v>504.47346081027899</c:v>
                </c:pt>
                <c:pt idx="217751">
                  <c:v>504.47577756555302</c:v>
                </c:pt>
                <c:pt idx="217752">
                  <c:v>504.47809432082602</c:v>
                </c:pt>
                <c:pt idx="217753">
                  <c:v>504.48041107609998</c:v>
                </c:pt>
                <c:pt idx="217754">
                  <c:v>504.48272783137298</c:v>
                </c:pt>
                <c:pt idx="217755">
                  <c:v>504.48504458664701</c:v>
                </c:pt>
                <c:pt idx="217756">
                  <c:v>504.48736134192001</c:v>
                </c:pt>
                <c:pt idx="217757">
                  <c:v>504.48967809719397</c:v>
                </c:pt>
                <c:pt idx="217758">
                  <c:v>504.491994852468</c:v>
                </c:pt>
                <c:pt idx="217759">
                  <c:v>504.494311607741</c:v>
                </c:pt>
                <c:pt idx="217760">
                  <c:v>504.49662836301502</c:v>
                </c:pt>
                <c:pt idx="217761">
                  <c:v>504.49894511828802</c:v>
                </c:pt>
                <c:pt idx="217762">
                  <c:v>504.50126187356199</c:v>
                </c:pt>
                <c:pt idx="217763">
                  <c:v>504.50357862883499</c:v>
                </c:pt>
                <c:pt idx="217764">
                  <c:v>504.50589538410901</c:v>
                </c:pt>
                <c:pt idx="217765">
                  <c:v>504.50821213938201</c:v>
                </c:pt>
                <c:pt idx="217766">
                  <c:v>504.51052889465598</c:v>
                </c:pt>
                <c:pt idx="217767">
                  <c:v>504.51284564992898</c:v>
                </c:pt>
                <c:pt idx="217768">
                  <c:v>504.515162405203</c:v>
                </c:pt>
                <c:pt idx="217769">
                  <c:v>504.517479160476</c:v>
                </c:pt>
                <c:pt idx="217770">
                  <c:v>504.51979591575002</c:v>
                </c:pt>
                <c:pt idx="217771">
                  <c:v>504.52211267102302</c:v>
                </c:pt>
                <c:pt idx="217772">
                  <c:v>504.52442942629699</c:v>
                </c:pt>
                <c:pt idx="217773">
                  <c:v>504.52674618156999</c:v>
                </c:pt>
                <c:pt idx="217774">
                  <c:v>504.52906293684401</c:v>
                </c:pt>
                <c:pt idx="217775">
                  <c:v>504.53137969211701</c:v>
                </c:pt>
                <c:pt idx="217776">
                  <c:v>504.53369644739098</c:v>
                </c:pt>
                <c:pt idx="217777">
                  <c:v>504.53601320266398</c:v>
                </c:pt>
                <c:pt idx="217778">
                  <c:v>504.538329957938</c:v>
                </c:pt>
                <c:pt idx="217779">
                  <c:v>504.540646713211</c:v>
                </c:pt>
                <c:pt idx="217780">
                  <c:v>504.54296346848503</c:v>
                </c:pt>
                <c:pt idx="217781">
                  <c:v>504.54528022375803</c:v>
                </c:pt>
                <c:pt idx="217782">
                  <c:v>504.54759697903199</c:v>
                </c:pt>
                <c:pt idx="217783">
                  <c:v>504.54991373430499</c:v>
                </c:pt>
                <c:pt idx="217784">
                  <c:v>504.55223048957902</c:v>
                </c:pt>
                <c:pt idx="217785">
                  <c:v>504.55454724485202</c:v>
                </c:pt>
                <c:pt idx="217786">
                  <c:v>504.55686400012598</c:v>
                </c:pt>
                <c:pt idx="217787">
                  <c:v>504.55918075539898</c:v>
                </c:pt>
                <c:pt idx="217788">
                  <c:v>504.56149751067301</c:v>
                </c:pt>
                <c:pt idx="217789">
                  <c:v>504.56381426594601</c:v>
                </c:pt>
                <c:pt idx="217790">
                  <c:v>504.56613102121997</c:v>
                </c:pt>
                <c:pt idx="217791">
                  <c:v>504.56844777649297</c:v>
                </c:pt>
                <c:pt idx="217792">
                  <c:v>504.570764531767</c:v>
                </c:pt>
                <c:pt idx="217793">
                  <c:v>504.57308128704</c:v>
                </c:pt>
                <c:pt idx="217794">
                  <c:v>504.57539804231402</c:v>
                </c:pt>
                <c:pt idx="217795">
                  <c:v>504.57771479758702</c:v>
                </c:pt>
                <c:pt idx="217796">
                  <c:v>504.58003155286099</c:v>
                </c:pt>
                <c:pt idx="217797">
                  <c:v>504.58234830813399</c:v>
                </c:pt>
                <c:pt idx="217798">
                  <c:v>504.58466506340801</c:v>
                </c:pt>
                <c:pt idx="217799">
                  <c:v>504.58698181868101</c:v>
                </c:pt>
                <c:pt idx="217800">
                  <c:v>504.58929857395498</c:v>
                </c:pt>
                <c:pt idx="217801">
                  <c:v>504.591615329229</c:v>
                </c:pt>
                <c:pt idx="217802">
                  <c:v>504.593932084502</c:v>
                </c:pt>
                <c:pt idx="217803">
                  <c:v>504.59624883977602</c:v>
                </c:pt>
                <c:pt idx="217804">
                  <c:v>504.59856559504902</c:v>
                </c:pt>
                <c:pt idx="217805">
                  <c:v>504.60088235032299</c:v>
                </c:pt>
                <c:pt idx="217806">
                  <c:v>504.60319910559599</c:v>
                </c:pt>
                <c:pt idx="217807">
                  <c:v>504.60551586087001</c:v>
                </c:pt>
                <c:pt idx="217808">
                  <c:v>504.60783261614301</c:v>
                </c:pt>
                <c:pt idx="217809">
                  <c:v>504.61014937141698</c:v>
                </c:pt>
                <c:pt idx="217810">
                  <c:v>504.61246612668998</c:v>
                </c:pt>
                <c:pt idx="217811">
                  <c:v>504.614782881964</c:v>
                </c:pt>
                <c:pt idx="217812">
                  <c:v>504.617099637237</c:v>
                </c:pt>
                <c:pt idx="217813">
                  <c:v>504.61941639251103</c:v>
                </c:pt>
                <c:pt idx="217814">
                  <c:v>504.62173314778403</c:v>
                </c:pt>
                <c:pt idx="217815">
                  <c:v>504.62404990305799</c:v>
                </c:pt>
                <c:pt idx="217816">
                  <c:v>504.62636665833099</c:v>
                </c:pt>
                <c:pt idx="217817">
                  <c:v>504.62868341360502</c:v>
                </c:pt>
                <c:pt idx="217818">
                  <c:v>504.63100016887802</c:v>
                </c:pt>
                <c:pt idx="217819">
                  <c:v>504.63331692415198</c:v>
                </c:pt>
                <c:pt idx="217820">
                  <c:v>504.63563367942498</c:v>
                </c:pt>
                <c:pt idx="217821">
                  <c:v>504.63795043469901</c:v>
                </c:pt>
                <c:pt idx="217822">
                  <c:v>504.64026718997201</c:v>
                </c:pt>
                <c:pt idx="217823">
                  <c:v>504.64258394524597</c:v>
                </c:pt>
                <c:pt idx="217824">
                  <c:v>504.64490070051897</c:v>
                </c:pt>
                <c:pt idx="217825">
                  <c:v>504.647217455793</c:v>
                </c:pt>
                <c:pt idx="217826">
                  <c:v>504.649534211066</c:v>
                </c:pt>
                <c:pt idx="217827">
                  <c:v>504.65185096634002</c:v>
                </c:pt>
                <c:pt idx="217828">
                  <c:v>504.65416772161302</c:v>
                </c:pt>
                <c:pt idx="217829">
                  <c:v>504.65648447688699</c:v>
                </c:pt>
                <c:pt idx="217830">
                  <c:v>504.65880123215999</c:v>
                </c:pt>
                <c:pt idx="217831">
                  <c:v>504.66111798743401</c:v>
                </c:pt>
                <c:pt idx="217832">
                  <c:v>504.66343474270701</c:v>
                </c:pt>
                <c:pt idx="217833">
                  <c:v>504.66575149798098</c:v>
                </c:pt>
                <c:pt idx="217834">
                  <c:v>504.66806825325398</c:v>
                </c:pt>
                <c:pt idx="217835">
                  <c:v>504.670385008528</c:v>
                </c:pt>
                <c:pt idx="217836">
                  <c:v>504.672701763801</c:v>
                </c:pt>
                <c:pt idx="217837">
                  <c:v>504.67501851907502</c:v>
                </c:pt>
                <c:pt idx="217838">
                  <c:v>504.67733527434802</c:v>
                </c:pt>
                <c:pt idx="217839">
                  <c:v>504.67965202962199</c:v>
                </c:pt>
                <c:pt idx="217840">
                  <c:v>504.68196878489499</c:v>
                </c:pt>
                <c:pt idx="217841">
                  <c:v>504.68428554016901</c:v>
                </c:pt>
                <c:pt idx="217842">
                  <c:v>504.68660229544201</c:v>
                </c:pt>
                <c:pt idx="217843">
                  <c:v>504.68891905071598</c:v>
                </c:pt>
                <c:pt idx="217844">
                  <c:v>504.69123580599</c:v>
                </c:pt>
                <c:pt idx="217845">
                  <c:v>504.693552561263</c:v>
                </c:pt>
                <c:pt idx="217846">
                  <c:v>504.69586931653703</c:v>
                </c:pt>
                <c:pt idx="217847">
                  <c:v>504.69818607181003</c:v>
                </c:pt>
                <c:pt idx="217848">
                  <c:v>504.70050282708399</c:v>
                </c:pt>
                <c:pt idx="217849">
                  <c:v>504.70281958235699</c:v>
                </c:pt>
                <c:pt idx="217850">
                  <c:v>504.70513633763102</c:v>
                </c:pt>
                <c:pt idx="217851">
                  <c:v>504.70745309290402</c:v>
                </c:pt>
                <c:pt idx="217852">
                  <c:v>504.70976984817798</c:v>
                </c:pt>
                <c:pt idx="217853">
                  <c:v>504.71208660345098</c:v>
                </c:pt>
                <c:pt idx="217854">
                  <c:v>504.71440335872501</c:v>
                </c:pt>
                <c:pt idx="217855">
                  <c:v>504.71672011399801</c:v>
                </c:pt>
                <c:pt idx="217856">
                  <c:v>504.71903686927197</c:v>
                </c:pt>
                <c:pt idx="217857">
                  <c:v>504.72135362454497</c:v>
                </c:pt>
                <c:pt idx="217858">
                  <c:v>504.723670379819</c:v>
                </c:pt>
                <c:pt idx="217859">
                  <c:v>504.725987135092</c:v>
                </c:pt>
                <c:pt idx="217860">
                  <c:v>504.72830389036602</c:v>
                </c:pt>
                <c:pt idx="217861">
                  <c:v>504.73062064563902</c:v>
                </c:pt>
                <c:pt idx="217862">
                  <c:v>504.73293740091299</c:v>
                </c:pt>
                <c:pt idx="217863">
                  <c:v>504.73525415618599</c:v>
                </c:pt>
                <c:pt idx="217864">
                  <c:v>504.73757091146001</c:v>
                </c:pt>
                <c:pt idx="217865">
                  <c:v>504.73988766673301</c:v>
                </c:pt>
                <c:pt idx="217866">
                  <c:v>504.74220442200698</c:v>
                </c:pt>
                <c:pt idx="217867">
                  <c:v>504.74452117727998</c:v>
                </c:pt>
                <c:pt idx="217868">
                  <c:v>504.746837932554</c:v>
                </c:pt>
                <c:pt idx="217869">
                  <c:v>504.749154687827</c:v>
                </c:pt>
                <c:pt idx="217870">
                  <c:v>504.75147144310102</c:v>
                </c:pt>
                <c:pt idx="217871">
                  <c:v>504.75378819837402</c:v>
                </c:pt>
                <c:pt idx="217872">
                  <c:v>504.75610495364799</c:v>
                </c:pt>
                <c:pt idx="217873">
                  <c:v>504.75842170892099</c:v>
                </c:pt>
                <c:pt idx="217874">
                  <c:v>504.76073846419501</c:v>
                </c:pt>
                <c:pt idx="217875">
                  <c:v>504.76305521946801</c:v>
                </c:pt>
                <c:pt idx="217876">
                  <c:v>504.76537197474198</c:v>
                </c:pt>
                <c:pt idx="217877">
                  <c:v>504.76768873001498</c:v>
                </c:pt>
                <c:pt idx="217878">
                  <c:v>504.770005485289</c:v>
                </c:pt>
                <c:pt idx="217879">
                  <c:v>504.772322240562</c:v>
                </c:pt>
                <c:pt idx="217880">
                  <c:v>504.77463899583603</c:v>
                </c:pt>
                <c:pt idx="217881">
                  <c:v>504.77695575110903</c:v>
                </c:pt>
                <c:pt idx="217882">
                  <c:v>504.77927250638299</c:v>
                </c:pt>
                <c:pt idx="217883">
                  <c:v>504.78158926165599</c:v>
                </c:pt>
                <c:pt idx="217884">
                  <c:v>504.78390601693002</c:v>
                </c:pt>
                <c:pt idx="217885">
                  <c:v>504.78622277220398</c:v>
                </c:pt>
                <c:pt idx="217886">
                  <c:v>504.78853952747698</c:v>
                </c:pt>
                <c:pt idx="217887">
                  <c:v>504.79085628275101</c:v>
                </c:pt>
                <c:pt idx="217888">
                  <c:v>504.79317303802401</c:v>
                </c:pt>
                <c:pt idx="217889">
                  <c:v>504.79548979329797</c:v>
                </c:pt>
                <c:pt idx="217890">
                  <c:v>504.79780654857097</c:v>
                </c:pt>
                <c:pt idx="217891">
                  <c:v>504.800123303845</c:v>
                </c:pt>
                <c:pt idx="217892">
                  <c:v>504.802440059118</c:v>
                </c:pt>
                <c:pt idx="217893">
                  <c:v>504.80475681439202</c:v>
                </c:pt>
                <c:pt idx="217894">
                  <c:v>504.80707356966502</c:v>
                </c:pt>
                <c:pt idx="217895">
                  <c:v>504.80939032493899</c:v>
                </c:pt>
                <c:pt idx="217896">
                  <c:v>504.81170708021199</c:v>
                </c:pt>
                <c:pt idx="217897">
                  <c:v>504.81402383548601</c:v>
                </c:pt>
                <c:pt idx="217898">
                  <c:v>504.81634059075901</c:v>
                </c:pt>
                <c:pt idx="217899">
                  <c:v>504.81865734603298</c:v>
                </c:pt>
                <c:pt idx="217900">
                  <c:v>504.82097410130598</c:v>
                </c:pt>
                <c:pt idx="217901">
                  <c:v>504.82329085658</c:v>
                </c:pt>
                <c:pt idx="217902">
                  <c:v>504.825607611853</c:v>
                </c:pt>
                <c:pt idx="217903">
                  <c:v>504.82792436712703</c:v>
                </c:pt>
                <c:pt idx="217904">
                  <c:v>504.83024112240003</c:v>
                </c:pt>
                <c:pt idx="217905">
                  <c:v>504.83255787767399</c:v>
                </c:pt>
                <c:pt idx="217906">
                  <c:v>504.83487463294699</c:v>
                </c:pt>
                <c:pt idx="217907">
                  <c:v>504.83719138822102</c:v>
                </c:pt>
                <c:pt idx="217908">
                  <c:v>504.83950814349402</c:v>
                </c:pt>
                <c:pt idx="217909">
                  <c:v>504.84182489876798</c:v>
                </c:pt>
                <c:pt idx="217910">
                  <c:v>504.84414165404098</c:v>
                </c:pt>
                <c:pt idx="217911">
                  <c:v>504.84645840931501</c:v>
                </c:pt>
                <c:pt idx="217912">
                  <c:v>504.84877516458801</c:v>
                </c:pt>
                <c:pt idx="217913">
                  <c:v>504.85109191986197</c:v>
                </c:pt>
                <c:pt idx="217914">
                  <c:v>504.85340867513497</c:v>
                </c:pt>
                <c:pt idx="217915">
                  <c:v>504.855725430409</c:v>
                </c:pt>
                <c:pt idx="217916">
                  <c:v>504.858042185682</c:v>
                </c:pt>
                <c:pt idx="217917">
                  <c:v>504.86035894095602</c:v>
                </c:pt>
                <c:pt idx="217918">
                  <c:v>504.86267569622902</c:v>
                </c:pt>
                <c:pt idx="217919">
                  <c:v>504.86499245150299</c:v>
                </c:pt>
                <c:pt idx="217920">
                  <c:v>504.86730920677599</c:v>
                </c:pt>
                <c:pt idx="217921">
                  <c:v>504.86962596205001</c:v>
                </c:pt>
                <c:pt idx="217922">
                  <c:v>504.87194271732301</c:v>
                </c:pt>
                <c:pt idx="217923">
                  <c:v>504.87425947259698</c:v>
                </c:pt>
                <c:pt idx="217924">
                  <c:v>504.87657622786998</c:v>
                </c:pt>
                <c:pt idx="217925">
                  <c:v>504.878892983144</c:v>
                </c:pt>
                <c:pt idx="217926">
                  <c:v>504.881209738417</c:v>
                </c:pt>
                <c:pt idx="217927">
                  <c:v>504.88352649369102</c:v>
                </c:pt>
                <c:pt idx="217928">
                  <c:v>504.88584324896499</c:v>
                </c:pt>
                <c:pt idx="217929">
                  <c:v>504.88816000423799</c:v>
                </c:pt>
                <c:pt idx="217930">
                  <c:v>504.89047675951201</c:v>
                </c:pt>
                <c:pt idx="217931">
                  <c:v>504.89279351478501</c:v>
                </c:pt>
                <c:pt idx="217932">
                  <c:v>504.89511027005898</c:v>
                </c:pt>
                <c:pt idx="217933">
                  <c:v>504.89742702533198</c:v>
                </c:pt>
                <c:pt idx="217934">
                  <c:v>504.899743780606</c:v>
                </c:pt>
                <c:pt idx="217935">
                  <c:v>504.902060535879</c:v>
                </c:pt>
                <c:pt idx="217936">
                  <c:v>504.90437729115303</c:v>
                </c:pt>
                <c:pt idx="217937">
                  <c:v>504.90669404642603</c:v>
                </c:pt>
                <c:pt idx="217938">
                  <c:v>504.90901080169999</c:v>
                </c:pt>
                <c:pt idx="217939">
                  <c:v>504.91132755697299</c:v>
                </c:pt>
                <c:pt idx="217940">
                  <c:v>504.91364431224702</c:v>
                </c:pt>
                <c:pt idx="217941">
                  <c:v>504.91596106752002</c:v>
                </c:pt>
                <c:pt idx="217942">
                  <c:v>504.91827782279398</c:v>
                </c:pt>
                <c:pt idx="217943">
                  <c:v>504.92059457806698</c:v>
                </c:pt>
                <c:pt idx="217944">
                  <c:v>504.92291133334101</c:v>
                </c:pt>
                <c:pt idx="217945">
                  <c:v>504.92522808861401</c:v>
                </c:pt>
                <c:pt idx="217946">
                  <c:v>504.92754484388797</c:v>
                </c:pt>
                <c:pt idx="217947">
                  <c:v>504.92986159916097</c:v>
                </c:pt>
                <c:pt idx="217948">
                  <c:v>504.932178354435</c:v>
                </c:pt>
                <c:pt idx="217949">
                  <c:v>504.934495109708</c:v>
                </c:pt>
                <c:pt idx="217950">
                  <c:v>504.93681186498202</c:v>
                </c:pt>
                <c:pt idx="217951">
                  <c:v>504.93912862025502</c:v>
                </c:pt>
                <c:pt idx="217952">
                  <c:v>504.94144537552899</c:v>
                </c:pt>
                <c:pt idx="217953">
                  <c:v>504.94376213080199</c:v>
                </c:pt>
                <c:pt idx="217954">
                  <c:v>504.94607888607601</c:v>
                </c:pt>
                <c:pt idx="217955">
                  <c:v>504.94839564134901</c:v>
                </c:pt>
                <c:pt idx="217956">
                  <c:v>504.95071239662298</c:v>
                </c:pt>
                <c:pt idx="217957">
                  <c:v>504.95302915189598</c:v>
                </c:pt>
                <c:pt idx="217958">
                  <c:v>504.95534590717</c:v>
                </c:pt>
                <c:pt idx="217959">
                  <c:v>504.957662662443</c:v>
                </c:pt>
                <c:pt idx="217960">
                  <c:v>504.95997941771702</c:v>
                </c:pt>
                <c:pt idx="217961">
                  <c:v>504.96229617299002</c:v>
                </c:pt>
                <c:pt idx="217962">
                  <c:v>504.96461292826399</c:v>
                </c:pt>
                <c:pt idx="217963">
                  <c:v>504.96692968353699</c:v>
                </c:pt>
                <c:pt idx="217964">
                  <c:v>504.96924643881101</c:v>
                </c:pt>
                <c:pt idx="217965">
                  <c:v>504.97156319408401</c:v>
                </c:pt>
                <c:pt idx="217966">
                  <c:v>504.97387994935798</c:v>
                </c:pt>
                <c:pt idx="217967">
                  <c:v>504.97619670463098</c:v>
                </c:pt>
                <c:pt idx="217968">
                  <c:v>504.978513459905</c:v>
                </c:pt>
                <c:pt idx="217969">
                  <c:v>504.980830215178</c:v>
                </c:pt>
                <c:pt idx="217970">
                  <c:v>504.98314697045203</c:v>
                </c:pt>
                <c:pt idx="217971">
                  <c:v>504.98546372572599</c:v>
                </c:pt>
                <c:pt idx="217972">
                  <c:v>504.98778048099899</c:v>
                </c:pt>
                <c:pt idx="217973">
                  <c:v>504.99009723627302</c:v>
                </c:pt>
                <c:pt idx="217974">
                  <c:v>504.99241399154602</c:v>
                </c:pt>
                <c:pt idx="217975">
                  <c:v>504.99473074681998</c:v>
                </c:pt>
                <c:pt idx="217976">
                  <c:v>504.99704750209298</c:v>
                </c:pt>
                <c:pt idx="217977">
                  <c:v>504.99936425736701</c:v>
                </c:pt>
                <c:pt idx="217978">
                  <c:v>505.00168101264001</c:v>
                </c:pt>
                <c:pt idx="217979">
                  <c:v>505.00399776791397</c:v>
                </c:pt>
                <c:pt idx="217980">
                  <c:v>505.00631452318697</c:v>
                </c:pt>
                <c:pt idx="217981">
                  <c:v>505.008631278461</c:v>
                </c:pt>
                <c:pt idx="217982">
                  <c:v>505.010948033734</c:v>
                </c:pt>
                <c:pt idx="217983">
                  <c:v>505.01326478900802</c:v>
                </c:pt>
                <c:pt idx="217984">
                  <c:v>505.01558154428102</c:v>
                </c:pt>
                <c:pt idx="217985">
                  <c:v>505.01789829955499</c:v>
                </c:pt>
                <c:pt idx="217986">
                  <c:v>505.02021505482799</c:v>
                </c:pt>
                <c:pt idx="217987">
                  <c:v>505.02253181010201</c:v>
                </c:pt>
                <c:pt idx="217988">
                  <c:v>505.02484856537501</c:v>
                </c:pt>
                <c:pt idx="217989">
                  <c:v>505.02716532064898</c:v>
                </c:pt>
                <c:pt idx="217990">
                  <c:v>505.02948207592198</c:v>
                </c:pt>
                <c:pt idx="217991">
                  <c:v>505.031798831196</c:v>
                </c:pt>
                <c:pt idx="217992">
                  <c:v>505.034115586469</c:v>
                </c:pt>
                <c:pt idx="217993">
                  <c:v>505.03643234174302</c:v>
                </c:pt>
                <c:pt idx="217994">
                  <c:v>505.03874909701602</c:v>
                </c:pt>
                <c:pt idx="217995">
                  <c:v>505.04106585228999</c:v>
                </c:pt>
                <c:pt idx="217996">
                  <c:v>505.04338260756299</c:v>
                </c:pt>
                <c:pt idx="217997">
                  <c:v>505.04569936283701</c:v>
                </c:pt>
                <c:pt idx="217998">
                  <c:v>505.04801611811001</c:v>
                </c:pt>
                <c:pt idx="217999">
                  <c:v>505.05033287338398</c:v>
                </c:pt>
                <c:pt idx="218000">
                  <c:v>505.05264962865698</c:v>
                </c:pt>
                <c:pt idx="218001">
                  <c:v>505.054966383931</c:v>
                </c:pt>
                <c:pt idx="218002">
                  <c:v>505.057283139204</c:v>
                </c:pt>
                <c:pt idx="218003">
                  <c:v>505.05959989447803</c:v>
                </c:pt>
                <c:pt idx="218004">
                  <c:v>505.06191664975103</c:v>
                </c:pt>
                <c:pt idx="218005">
                  <c:v>505.06423340502499</c:v>
                </c:pt>
                <c:pt idx="218006">
                  <c:v>505.06655016029799</c:v>
                </c:pt>
                <c:pt idx="218007">
                  <c:v>505.06886691557202</c:v>
                </c:pt>
                <c:pt idx="218008">
                  <c:v>505.07118367084502</c:v>
                </c:pt>
                <c:pt idx="218009">
                  <c:v>505.07350042611898</c:v>
                </c:pt>
                <c:pt idx="218010">
                  <c:v>505.07581718139198</c:v>
                </c:pt>
                <c:pt idx="218011">
                  <c:v>505.07813393666601</c:v>
                </c:pt>
                <c:pt idx="218012">
                  <c:v>505.08045069193901</c:v>
                </c:pt>
                <c:pt idx="218013">
                  <c:v>505.08276744721297</c:v>
                </c:pt>
                <c:pt idx="218014">
                  <c:v>505.085084202487</c:v>
                </c:pt>
                <c:pt idx="218015">
                  <c:v>505.08740095776</c:v>
                </c:pt>
                <c:pt idx="218016">
                  <c:v>505.08971771303402</c:v>
                </c:pt>
                <c:pt idx="218017">
                  <c:v>505.09203446830702</c:v>
                </c:pt>
                <c:pt idx="218018">
                  <c:v>505.09435122358099</c:v>
                </c:pt>
                <c:pt idx="218019">
                  <c:v>505.09666797885399</c:v>
                </c:pt>
                <c:pt idx="218020">
                  <c:v>505.09898473412801</c:v>
                </c:pt>
                <c:pt idx="218021">
                  <c:v>505.10130148940101</c:v>
                </c:pt>
                <c:pt idx="218022">
                  <c:v>505.10361824467498</c:v>
                </c:pt>
                <c:pt idx="218023">
                  <c:v>505.10593499994798</c:v>
                </c:pt>
                <c:pt idx="218024">
                  <c:v>505.108251755222</c:v>
                </c:pt>
                <c:pt idx="218025">
                  <c:v>505.110568510495</c:v>
                </c:pt>
                <c:pt idx="218026">
                  <c:v>505.11288526576902</c:v>
                </c:pt>
                <c:pt idx="218027">
                  <c:v>505.11520202104202</c:v>
                </c:pt>
                <c:pt idx="218028">
                  <c:v>505.11751877631599</c:v>
                </c:pt>
                <c:pt idx="218029">
                  <c:v>505.11983553158899</c:v>
                </c:pt>
                <c:pt idx="218030">
                  <c:v>505.12215228686301</c:v>
                </c:pt>
                <c:pt idx="218031">
                  <c:v>505.12446904213601</c:v>
                </c:pt>
                <c:pt idx="218032">
                  <c:v>505.12678579740998</c:v>
                </c:pt>
                <c:pt idx="218033">
                  <c:v>505.12910255268298</c:v>
                </c:pt>
                <c:pt idx="218034">
                  <c:v>505.131419307957</c:v>
                </c:pt>
                <c:pt idx="218035">
                  <c:v>505.13373606323</c:v>
                </c:pt>
                <c:pt idx="218036">
                  <c:v>505.13605281850403</c:v>
                </c:pt>
                <c:pt idx="218037">
                  <c:v>505.13836957377703</c:v>
                </c:pt>
                <c:pt idx="218038">
                  <c:v>505.14068632905099</c:v>
                </c:pt>
                <c:pt idx="218039">
                  <c:v>505.14300308432399</c:v>
                </c:pt>
                <c:pt idx="218040">
                  <c:v>505.14531983959802</c:v>
                </c:pt>
                <c:pt idx="218041">
                  <c:v>505.14763659487102</c:v>
                </c:pt>
                <c:pt idx="218042">
                  <c:v>505.14995335014498</c:v>
                </c:pt>
                <c:pt idx="218043">
                  <c:v>505.15227010541798</c:v>
                </c:pt>
                <c:pt idx="218044">
                  <c:v>505.15458686069201</c:v>
                </c:pt>
                <c:pt idx="218045">
                  <c:v>505.15690361596501</c:v>
                </c:pt>
                <c:pt idx="218046">
                  <c:v>505.15922037123897</c:v>
                </c:pt>
                <c:pt idx="218047">
                  <c:v>505.16153712651197</c:v>
                </c:pt>
                <c:pt idx="218048">
                  <c:v>505.163853881786</c:v>
                </c:pt>
                <c:pt idx="218049">
                  <c:v>505.166170637059</c:v>
                </c:pt>
                <c:pt idx="218050">
                  <c:v>505.16848739233302</c:v>
                </c:pt>
                <c:pt idx="218051">
                  <c:v>505.17080414760602</c:v>
                </c:pt>
                <c:pt idx="218052">
                  <c:v>505.17312090287999</c:v>
                </c:pt>
                <c:pt idx="218053">
                  <c:v>505.17543765815299</c:v>
                </c:pt>
                <c:pt idx="218054">
                  <c:v>505.17775441342701</c:v>
                </c:pt>
                <c:pt idx="218055">
                  <c:v>505.18007116870001</c:v>
                </c:pt>
                <c:pt idx="218056">
                  <c:v>505.18238792397398</c:v>
                </c:pt>
                <c:pt idx="218057">
                  <c:v>505.184704679248</c:v>
                </c:pt>
                <c:pt idx="218058">
                  <c:v>505.187021434521</c:v>
                </c:pt>
                <c:pt idx="218059">
                  <c:v>505.18933818979502</c:v>
                </c:pt>
                <c:pt idx="218060">
                  <c:v>505.19165494506802</c:v>
                </c:pt>
                <c:pt idx="218061">
                  <c:v>505.19397170034199</c:v>
                </c:pt>
                <c:pt idx="218062">
                  <c:v>505.19628845561499</c:v>
                </c:pt>
                <c:pt idx="218063">
                  <c:v>505.19860521088901</c:v>
                </c:pt>
                <c:pt idx="218064">
                  <c:v>505.20092196616201</c:v>
                </c:pt>
                <c:pt idx="218065">
                  <c:v>505.20323872143598</c:v>
                </c:pt>
                <c:pt idx="218066">
                  <c:v>505.20555547670898</c:v>
                </c:pt>
                <c:pt idx="218067">
                  <c:v>505.207872231983</c:v>
                </c:pt>
                <c:pt idx="218068">
                  <c:v>505.210188987256</c:v>
                </c:pt>
                <c:pt idx="218069">
                  <c:v>505.21250574253003</c:v>
                </c:pt>
                <c:pt idx="218070">
                  <c:v>505.21482249780303</c:v>
                </c:pt>
                <c:pt idx="218071">
                  <c:v>505.21713925307699</c:v>
                </c:pt>
                <c:pt idx="218072">
                  <c:v>505.21945600834999</c:v>
                </c:pt>
                <c:pt idx="218073">
                  <c:v>505.22177276362402</c:v>
                </c:pt>
                <c:pt idx="218074">
                  <c:v>505.22408951889702</c:v>
                </c:pt>
                <c:pt idx="218075">
                  <c:v>505.22640627417098</c:v>
                </c:pt>
                <c:pt idx="218076">
                  <c:v>505.22872302944398</c:v>
                </c:pt>
                <c:pt idx="218077">
                  <c:v>505.23103978471801</c:v>
                </c:pt>
                <c:pt idx="218078">
                  <c:v>505.23335653999101</c:v>
                </c:pt>
                <c:pt idx="218079">
                  <c:v>505.23567329526497</c:v>
                </c:pt>
                <c:pt idx="218080">
                  <c:v>505.23799005053797</c:v>
                </c:pt>
                <c:pt idx="218081">
                  <c:v>505.240306805812</c:v>
                </c:pt>
                <c:pt idx="218082">
                  <c:v>505.242623561085</c:v>
                </c:pt>
                <c:pt idx="218083">
                  <c:v>505.24494031635902</c:v>
                </c:pt>
                <c:pt idx="218084">
                  <c:v>505.24725707163202</c:v>
                </c:pt>
                <c:pt idx="218085">
                  <c:v>505.24957382690599</c:v>
                </c:pt>
                <c:pt idx="218086">
                  <c:v>505.25189058217899</c:v>
                </c:pt>
                <c:pt idx="218087">
                  <c:v>505.25420733745301</c:v>
                </c:pt>
                <c:pt idx="218088">
                  <c:v>505.25652409272601</c:v>
                </c:pt>
                <c:pt idx="218089">
                  <c:v>505.25884084799998</c:v>
                </c:pt>
                <c:pt idx="218090">
                  <c:v>505.26115760327298</c:v>
                </c:pt>
                <c:pt idx="218091">
                  <c:v>505.263474358547</c:v>
                </c:pt>
                <c:pt idx="218092">
                  <c:v>505.26579111382</c:v>
                </c:pt>
                <c:pt idx="218093">
                  <c:v>505.26810786909402</c:v>
                </c:pt>
                <c:pt idx="218094">
                  <c:v>505.27042462436702</c:v>
                </c:pt>
                <c:pt idx="218095">
                  <c:v>505.27274137964099</c:v>
                </c:pt>
                <c:pt idx="218096">
                  <c:v>505.27505813491399</c:v>
                </c:pt>
                <c:pt idx="218097">
                  <c:v>505.27737489018801</c:v>
                </c:pt>
                <c:pt idx="218098">
                  <c:v>505.27969164546101</c:v>
                </c:pt>
                <c:pt idx="218099">
                  <c:v>505.28200840073498</c:v>
                </c:pt>
                <c:pt idx="218100">
                  <c:v>505.284325156009</c:v>
                </c:pt>
                <c:pt idx="218101">
                  <c:v>505.286641911282</c:v>
                </c:pt>
                <c:pt idx="218102">
                  <c:v>505.28895866655603</c:v>
                </c:pt>
                <c:pt idx="218103">
                  <c:v>505.29127542182903</c:v>
                </c:pt>
                <c:pt idx="218104">
                  <c:v>505.29359217710299</c:v>
                </c:pt>
                <c:pt idx="218105">
                  <c:v>505.29590893237599</c:v>
                </c:pt>
                <c:pt idx="218106">
                  <c:v>505.29822568765002</c:v>
                </c:pt>
                <c:pt idx="218107">
                  <c:v>505.30054244292302</c:v>
                </c:pt>
                <c:pt idx="218108">
                  <c:v>505.30285919819698</c:v>
                </c:pt>
                <c:pt idx="218109">
                  <c:v>505.30517595346998</c:v>
                </c:pt>
                <c:pt idx="218110">
                  <c:v>505.30749270874401</c:v>
                </c:pt>
                <c:pt idx="218111">
                  <c:v>505.30980946401701</c:v>
                </c:pt>
                <c:pt idx="218112">
                  <c:v>505.31212621929097</c:v>
                </c:pt>
                <c:pt idx="218113">
                  <c:v>505.31444297456397</c:v>
                </c:pt>
                <c:pt idx="218114">
                  <c:v>505.316759729838</c:v>
                </c:pt>
                <c:pt idx="218115">
                  <c:v>505.319076485111</c:v>
                </c:pt>
                <c:pt idx="218116">
                  <c:v>505.32139324038502</c:v>
                </c:pt>
                <c:pt idx="218117">
                  <c:v>505.32370999565802</c:v>
                </c:pt>
                <c:pt idx="218118">
                  <c:v>505.32602675093199</c:v>
                </c:pt>
                <c:pt idx="218119">
                  <c:v>505.32834350620499</c:v>
                </c:pt>
                <c:pt idx="218120">
                  <c:v>505.33066026147901</c:v>
                </c:pt>
                <c:pt idx="218121">
                  <c:v>505.33297701675201</c:v>
                </c:pt>
                <c:pt idx="218122">
                  <c:v>505.33529377202598</c:v>
                </c:pt>
                <c:pt idx="218123">
                  <c:v>505.33761052729898</c:v>
                </c:pt>
                <c:pt idx="218124">
                  <c:v>505.339927282573</c:v>
                </c:pt>
                <c:pt idx="218125">
                  <c:v>505.342244037846</c:v>
                </c:pt>
                <c:pt idx="218126">
                  <c:v>505.34456079312002</c:v>
                </c:pt>
                <c:pt idx="218127">
                  <c:v>505.34687754839302</c:v>
                </c:pt>
                <c:pt idx="218128">
                  <c:v>505.34919430366699</c:v>
                </c:pt>
                <c:pt idx="218129">
                  <c:v>505.35151105893999</c:v>
                </c:pt>
                <c:pt idx="218130">
                  <c:v>505.35382781421401</c:v>
                </c:pt>
                <c:pt idx="218131">
                  <c:v>505.35614456948701</c:v>
                </c:pt>
                <c:pt idx="218132">
                  <c:v>505.35846132476098</c:v>
                </c:pt>
                <c:pt idx="218133">
                  <c:v>505.36077808003398</c:v>
                </c:pt>
                <c:pt idx="218134">
                  <c:v>505.363094835308</c:v>
                </c:pt>
                <c:pt idx="218135">
                  <c:v>505.365411590581</c:v>
                </c:pt>
                <c:pt idx="218136">
                  <c:v>505.36772834585503</c:v>
                </c:pt>
                <c:pt idx="218137">
                  <c:v>505.37004510112803</c:v>
                </c:pt>
                <c:pt idx="218138">
                  <c:v>505.37236185640199</c:v>
                </c:pt>
                <c:pt idx="218139">
                  <c:v>505.37467861167499</c:v>
                </c:pt>
                <c:pt idx="218140">
                  <c:v>505.37699536694902</c:v>
                </c:pt>
                <c:pt idx="218141">
                  <c:v>505.37931212222298</c:v>
                </c:pt>
                <c:pt idx="218142">
                  <c:v>505.38162887749598</c:v>
                </c:pt>
                <c:pt idx="218143">
                  <c:v>505.38394563277001</c:v>
                </c:pt>
                <c:pt idx="218144">
                  <c:v>505.38626238804301</c:v>
                </c:pt>
                <c:pt idx="218145">
                  <c:v>505.38857914331697</c:v>
                </c:pt>
                <c:pt idx="218146">
                  <c:v>505.39089589858997</c:v>
                </c:pt>
                <c:pt idx="218147">
                  <c:v>505.393212653864</c:v>
                </c:pt>
                <c:pt idx="218148">
                  <c:v>505.395529409137</c:v>
                </c:pt>
                <c:pt idx="218149">
                  <c:v>505.39784616441102</c:v>
                </c:pt>
                <c:pt idx="218150">
                  <c:v>505.40016291968402</c:v>
                </c:pt>
                <c:pt idx="218151">
                  <c:v>505.40247967495799</c:v>
                </c:pt>
                <c:pt idx="218152">
                  <c:v>505.40479643023099</c:v>
                </c:pt>
                <c:pt idx="218153">
                  <c:v>505.40711318550501</c:v>
                </c:pt>
                <c:pt idx="218154">
                  <c:v>505.40942994077801</c:v>
                </c:pt>
                <c:pt idx="218155">
                  <c:v>505.41174669605198</c:v>
                </c:pt>
                <c:pt idx="218156">
                  <c:v>505.41406345132498</c:v>
                </c:pt>
                <c:pt idx="218157">
                  <c:v>505.416380206599</c:v>
                </c:pt>
                <c:pt idx="218158">
                  <c:v>505.418696961872</c:v>
                </c:pt>
                <c:pt idx="218159">
                  <c:v>505.42101371714602</c:v>
                </c:pt>
                <c:pt idx="218160">
                  <c:v>505.42333047241902</c:v>
                </c:pt>
                <c:pt idx="218161">
                  <c:v>505.42564722769299</c:v>
                </c:pt>
                <c:pt idx="218162">
                  <c:v>505.42796398296599</c:v>
                </c:pt>
                <c:pt idx="218163">
                  <c:v>505.43028073824001</c:v>
                </c:pt>
                <c:pt idx="218164">
                  <c:v>505.43259749351301</c:v>
                </c:pt>
                <c:pt idx="218165">
                  <c:v>505.43491424878698</c:v>
                </c:pt>
                <c:pt idx="218166">
                  <c:v>505.43723100405998</c:v>
                </c:pt>
                <c:pt idx="218167">
                  <c:v>505.439547759334</c:v>
                </c:pt>
                <c:pt idx="218168">
                  <c:v>505.441864514607</c:v>
                </c:pt>
                <c:pt idx="218169">
                  <c:v>505.44418126988103</c:v>
                </c:pt>
                <c:pt idx="218170">
                  <c:v>505.44649802515403</c:v>
                </c:pt>
                <c:pt idx="218171">
                  <c:v>505.44881478042799</c:v>
                </c:pt>
                <c:pt idx="218172">
                  <c:v>505.45113153570099</c:v>
                </c:pt>
                <c:pt idx="218173">
                  <c:v>505.45344829097502</c:v>
                </c:pt>
                <c:pt idx="218174">
                  <c:v>505.45576504624802</c:v>
                </c:pt>
                <c:pt idx="218175">
                  <c:v>505.45808180152198</c:v>
                </c:pt>
                <c:pt idx="218176">
                  <c:v>505.46039855679498</c:v>
                </c:pt>
                <c:pt idx="218177">
                  <c:v>505.46271531206901</c:v>
                </c:pt>
                <c:pt idx="218178">
                  <c:v>505.46503206734201</c:v>
                </c:pt>
                <c:pt idx="218179">
                  <c:v>505.46734882261597</c:v>
                </c:pt>
                <c:pt idx="218180">
                  <c:v>505.46966557788897</c:v>
                </c:pt>
                <c:pt idx="218181">
                  <c:v>505.471982333163</c:v>
                </c:pt>
                <c:pt idx="218182">
                  <c:v>505.474299088436</c:v>
                </c:pt>
                <c:pt idx="218183">
                  <c:v>505.47661584371002</c:v>
                </c:pt>
                <c:pt idx="218184">
                  <c:v>505.47893259898399</c:v>
                </c:pt>
                <c:pt idx="218185">
                  <c:v>505.48124935425699</c:v>
                </c:pt>
                <c:pt idx="218186">
                  <c:v>505.48356610953101</c:v>
                </c:pt>
                <c:pt idx="218187">
                  <c:v>505.48588286480401</c:v>
                </c:pt>
                <c:pt idx="218188">
                  <c:v>505.48819962007798</c:v>
                </c:pt>
                <c:pt idx="218189">
                  <c:v>505.49051637535098</c:v>
                </c:pt>
                <c:pt idx="218190">
                  <c:v>505.492833130625</c:v>
                </c:pt>
                <c:pt idx="218191">
                  <c:v>505.495149885898</c:v>
                </c:pt>
                <c:pt idx="218192">
                  <c:v>505.49746664117202</c:v>
                </c:pt>
                <c:pt idx="218193">
                  <c:v>505.49978339644503</c:v>
                </c:pt>
                <c:pt idx="218194">
                  <c:v>505.50210015171899</c:v>
                </c:pt>
                <c:pt idx="218195">
                  <c:v>505.50441690699199</c:v>
                </c:pt>
                <c:pt idx="218196">
                  <c:v>505.50673366226602</c:v>
                </c:pt>
                <c:pt idx="218197">
                  <c:v>505.50905041753902</c:v>
                </c:pt>
                <c:pt idx="218198">
                  <c:v>505.51136717281298</c:v>
                </c:pt>
                <c:pt idx="218199">
                  <c:v>505.51368392808598</c:v>
                </c:pt>
                <c:pt idx="218200">
                  <c:v>505.51600068336001</c:v>
                </c:pt>
                <c:pt idx="218201">
                  <c:v>505.51831743863301</c:v>
                </c:pt>
                <c:pt idx="218202">
                  <c:v>505.52063419390697</c:v>
                </c:pt>
                <c:pt idx="218203">
                  <c:v>505.52295094917997</c:v>
                </c:pt>
                <c:pt idx="218204">
                  <c:v>505.525267704454</c:v>
                </c:pt>
                <c:pt idx="218205">
                  <c:v>505.527584459727</c:v>
                </c:pt>
                <c:pt idx="218206">
                  <c:v>505.52990121500102</c:v>
                </c:pt>
                <c:pt idx="218207">
                  <c:v>505.53221797027402</c:v>
                </c:pt>
                <c:pt idx="218208">
                  <c:v>505.53453472554799</c:v>
                </c:pt>
                <c:pt idx="218209">
                  <c:v>505.53685148082099</c:v>
                </c:pt>
                <c:pt idx="218210">
                  <c:v>505.53916823609501</c:v>
                </c:pt>
                <c:pt idx="218211">
                  <c:v>505.54148499136801</c:v>
                </c:pt>
                <c:pt idx="218212">
                  <c:v>505.54380174664198</c:v>
                </c:pt>
                <c:pt idx="218213">
                  <c:v>505.54611850191498</c:v>
                </c:pt>
                <c:pt idx="218214">
                  <c:v>505.548435257189</c:v>
                </c:pt>
                <c:pt idx="218215">
                  <c:v>505.550752012462</c:v>
                </c:pt>
                <c:pt idx="218216">
                  <c:v>505.55306876773602</c:v>
                </c:pt>
                <c:pt idx="218217">
                  <c:v>505.55538552300902</c:v>
                </c:pt>
                <c:pt idx="218218">
                  <c:v>505.55770227828299</c:v>
                </c:pt>
                <c:pt idx="218219">
                  <c:v>505.56001903355599</c:v>
                </c:pt>
                <c:pt idx="218220">
                  <c:v>505.56233578883001</c:v>
                </c:pt>
                <c:pt idx="218221">
                  <c:v>505.56465254410301</c:v>
                </c:pt>
                <c:pt idx="218222">
                  <c:v>505.56696929937698</c:v>
                </c:pt>
                <c:pt idx="218223">
                  <c:v>505.56928605464998</c:v>
                </c:pt>
                <c:pt idx="218224">
                  <c:v>505.571602809924</c:v>
                </c:pt>
                <c:pt idx="218225">
                  <c:v>505.573919565197</c:v>
                </c:pt>
                <c:pt idx="218226">
                  <c:v>505.57623632047103</c:v>
                </c:pt>
                <c:pt idx="218227">
                  <c:v>505.57855307574499</c:v>
                </c:pt>
                <c:pt idx="218228">
                  <c:v>505.58086983101799</c:v>
                </c:pt>
                <c:pt idx="218229">
                  <c:v>505.58318658629202</c:v>
                </c:pt>
                <c:pt idx="218230">
                  <c:v>505.58550334156502</c:v>
                </c:pt>
                <c:pt idx="218231">
                  <c:v>505.58782009683898</c:v>
                </c:pt>
                <c:pt idx="218232">
                  <c:v>505.59013685211198</c:v>
                </c:pt>
                <c:pt idx="218233">
                  <c:v>505.59245360738601</c:v>
                </c:pt>
                <c:pt idx="218234">
                  <c:v>505.59477036265901</c:v>
                </c:pt>
                <c:pt idx="218235">
                  <c:v>505.59708711793297</c:v>
                </c:pt>
                <c:pt idx="218236">
                  <c:v>505.59940387320597</c:v>
                </c:pt>
                <c:pt idx="218237">
                  <c:v>505.60172062848</c:v>
                </c:pt>
                <c:pt idx="218238">
                  <c:v>505.604037383753</c:v>
                </c:pt>
                <c:pt idx="218239">
                  <c:v>505.60635413902702</c:v>
                </c:pt>
                <c:pt idx="218240">
                  <c:v>505.60867089430002</c:v>
                </c:pt>
                <c:pt idx="218241">
                  <c:v>505.61098764957399</c:v>
                </c:pt>
                <c:pt idx="218242">
                  <c:v>505.61330440484699</c:v>
                </c:pt>
                <c:pt idx="218243">
                  <c:v>505.61562116012101</c:v>
                </c:pt>
                <c:pt idx="218244">
                  <c:v>505.61793791539401</c:v>
                </c:pt>
                <c:pt idx="218245">
                  <c:v>505.62025467066798</c:v>
                </c:pt>
                <c:pt idx="218246">
                  <c:v>505.62257142594098</c:v>
                </c:pt>
                <c:pt idx="218247">
                  <c:v>505.624888181215</c:v>
                </c:pt>
                <c:pt idx="218248">
                  <c:v>505.627204936488</c:v>
                </c:pt>
                <c:pt idx="218249">
                  <c:v>505.62952169176202</c:v>
                </c:pt>
                <c:pt idx="218250">
                  <c:v>505.63183844703502</c:v>
                </c:pt>
                <c:pt idx="218251">
                  <c:v>505.63415520230899</c:v>
                </c:pt>
                <c:pt idx="218252">
                  <c:v>505.63647195758199</c:v>
                </c:pt>
                <c:pt idx="218253">
                  <c:v>505.63878871285601</c:v>
                </c:pt>
                <c:pt idx="218254">
                  <c:v>505.64110546812901</c:v>
                </c:pt>
                <c:pt idx="218255">
                  <c:v>505.64342222340298</c:v>
                </c:pt>
                <c:pt idx="218256">
                  <c:v>505.64573897867598</c:v>
                </c:pt>
                <c:pt idx="218257">
                  <c:v>505.64805573395</c:v>
                </c:pt>
                <c:pt idx="218258">
                  <c:v>505.650372489223</c:v>
                </c:pt>
                <c:pt idx="218259">
                  <c:v>505.65268924449703</c:v>
                </c:pt>
                <c:pt idx="218260">
                  <c:v>505.65500599977003</c:v>
                </c:pt>
                <c:pt idx="218261">
                  <c:v>505.65732275504399</c:v>
                </c:pt>
                <c:pt idx="218262">
                  <c:v>505.65963951031699</c:v>
                </c:pt>
                <c:pt idx="218263">
                  <c:v>505.66195626559102</c:v>
                </c:pt>
                <c:pt idx="218264">
                  <c:v>505.66427302086402</c:v>
                </c:pt>
                <c:pt idx="218265">
                  <c:v>505.66658977613798</c:v>
                </c:pt>
                <c:pt idx="218266">
                  <c:v>505.66890653141098</c:v>
                </c:pt>
                <c:pt idx="218267">
                  <c:v>505.67122328668501</c:v>
                </c:pt>
                <c:pt idx="218268">
                  <c:v>505.67354004195801</c:v>
                </c:pt>
                <c:pt idx="218269">
                  <c:v>505.67585679723197</c:v>
                </c:pt>
                <c:pt idx="218270">
                  <c:v>505.678173552506</c:v>
                </c:pt>
                <c:pt idx="218271">
                  <c:v>505.680490307779</c:v>
                </c:pt>
                <c:pt idx="218272">
                  <c:v>505.68280706305302</c:v>
                </c:pt>
                <c:pt idx="218273">
                  <c:v>505.68512381832602</c:v>
                </c:pt>
                <c:pt idx="218274">
                  <c:v>505.68744057359999</c:v>
                </c:pt>
                <c:pt idx="218275">
                  <c:v>505.68975732887299</c:v>
                </c:pt>
                <c:pt idx="218276">
                  <c:v>505.69207408414701</c:v>
                </c:pt>
                <c:pt idx="218277">
                  <c:v>505.69439083942001</c:v>
                </c:pt>
                <c:pt idx="218278">
                  <c:v>505.69670759469398</c:v>
                </c:pt>
                <c:pt idx="218279">
                  <c:v>505.69902434996698</c:v>
                </c:pt>
                <c:pt idx="218280">
                  <c:v>505.701341105241</c:v>
                </c:pt>
                <c:pt idx="218281">
                  <c:v>505.703657860514</c:v>
                </c:pt>
                <c:pt idx="218282">
                  <c:v>505.70597461578802</c:v>
                </c:pt>
                <c:pt idx="218283">
                  <c:v>505.70829137106102</c:v>
                </c:pt>
                <c:pt idx="218284">
                  <c:v>505.71060812633499</c:v>
                </c:pt>
                <c:pt idx="218285">
                  <c:v>505.71292488160799</c:v>
                </c:pt>
                <c:pt idx="218286">
                  <c:v>505.71524163688201</c:v>
                </c:pt>
                <c:pt idx="218287">
                  <c:v>505.71755839215501</c:v>
                </c:pt>
                <c:pt idx="218288">
                  <c:v>505.71987514742898</c:v>
                </c:pt>
                <c:pt idx="218289">
                  <c:v>505.72219190270198</c:v>
                </c:pt>
                <c:pt idx="218290">
                  <c:v>505.724508657976</c:v>
                </c:pt>
                <c:pt idx="218291">
                  <c:v>505.726825413249</c:v>
                </c:pt>
                <c:pt idx="218292">
                  <c:v>505.72914216852303</c:v>
                </c:pt>
                <c:pt idx="218293">
                  <c:v>505.73145892379603</c:v>
                </c:pt>
                <c:pt idx="218294">
                  <c:v>505.73377567906999</c:v>
                </c:pt>
                <c:pt idx="218295">
                  <c:v>505.73609243434299</c:v>
                </c:pt>
                <c:pt idx="218296">
                  <c:v>505.73840918961702</c:v>
                </c:pt>
                <c:pt idx="218297">
                  <c:v>505.74072594489002</c:v>
                </c:pt>
                <c:pt idx="218298">
                  <c:v>505.74304270016398</c:v>
                </c:pt>
                <c:pt idx="218299">
                  <c:v>505.74535945543698</c:v>
                </c:pt>
                <c:pt idx="218300">
                  <c:v>505.74767621071101</c:v>
                </c:pt>
                <c:pt idx="218301">
                  <c:v>505.74999296598401</c:v>
                </c:pt>
                <c:pt idx="218302">
                  <c:v>505.75230972125797</c:v>
                </c:pt>
                <c:pt idx="218303">
                  <c:v>505.75462647653097</c:v>
                </c:pt>
                <c:pt idx="218304">
                  <c:v>505.756943231805</c:v>
                </c:pt>
                <c:pt idx="218305">
                  <c:v>505.759259987078</c:v>
                </c:pt>
                <c:pt idx="218306">
                  <c:v>505.76157674235202</c:v>
                </c:pt>
                <c:pt idx="218307">
                  <c:v>505.76389349762502</c:v>
                </c:pt>
                <c:pt idx="218308">
                  <c:v>505.76621025289899</c:v>
                </c:pt>
                <c:pt idx="218309">
                  <c:v>505.76852700817199</c:v>
                </c:pt>
                <c:pt idx="218310">
                  <c:v>505.77084376344601</c:v>
                </c:pt>
                <c:pt idx="218311">
                  <c:v>505.77316051871901</c:v>
                </c:pt>
                <c:pt idx="218312">
                  <c:v>505.77547727399298</c:v>
                </c:pt>
                <c:pt idx="218313">
                  <c:v>505.777794029267</c:v>
                </c:pt>
                <c:pt idx="218314">
                  <c:v>505.78011078454</c:v>
                </c:pt>
                <c:pt idx="218315">
                  <c:v>505.78242753981402</c:v>
                </c:pt>
                <c:pt idx="218316">
                  <c:v>505.78474429508702</c:v>
                </c:pt>
                <c:pt idx="218317">
                  <c:v>505.78706105036099</c:v>
                </c:pt>
                <c:pt idx="218318">
                  <c:v>505.78937780563399</c:v>
                </c:pt>
                <c:pt idx="218319">
                  <c:v>505.79169456090801</c:v>
                </c:pt>
                <c:pt idx="218320">
                  <c:v>505.79401131618101</c:v>
                </c:pt>
                <c:pt idx="218321">
                  <c:v>505.79632807145498</c:v>
                </c:pt>
                <c:pt idx="218322">
                  <c:v>505.79864482672798</c:v>
                </c:pt>
                <c:pt idx="218323">
                  <c:v>505.800961582002</c:v>
                </c:pt>
                <c:pt idx="218324">
                  <c:v>505.803278337275</c:v>
                </c:pt>
                <c:pt idx="218325">
                  <c:v>505.80559509254903</c:v>
                </c:pt>
                <c:pt idx="218326">
                  <c:v>505.80791184782203</c:v>
                </c:pt>
                <c:pt idx="218327">
                  <c:v>505.81022860309599</c:v>
                </c:pt>
                <c:pt idx="218328">
                  <c:v>505.81254535836899</c:v>
                </c:pt>
                <c:pt idx="218329">
                  <c:v>505.81486211364302</c:v>
                </c:pt>
                <c:pt idx="218330">
                  <c:v>505.81717886891602</c:v>
                </c:pt>
                <c:pt idx="218331">
                  <c:v>505.81949562418998</c:v>
                </c:pt>
                <c:pt idx="218332">
                  <c:v>505.82181237946298</c:v>
                </c:pt>
                <c:pt idx="218333">
                  <c:v>505.82412913473701</c:v>
                </c:pt>
                <c:pt idx="218334">
                  <c:v>505.82644589001001</c:v>
                </c:pt>
                <c:pt idx="218335">
                  <c:v>505.82876264528397</c:v>
                </c:pt>
                <c:pt idx="218336">
                  <c:v>505.83107940055697</c:v>
                </c:pt>
                <c:pt idx="218337">
                  <c:v>505.833396155831</c:v>
                </c:pt>
                <c:pt idx="218338">
                  <c:v>505.835712911104</c:v>
                </c:pt>
                <c:pt idx="218339">
                  <c:v>505.83802966637802</c:v>
                </c:pt>
                <c:pt idx="218340">
                  <c:v>505.84034642165102</c:v>
                </c:pt>
                <c:pt idx="218341">
                  <c:v>505.84266317692499</c:v>
                </c:pt>
                <c:pt idx="218342">
                  <c:v>505.84497993219799</c:v>
                </c:pt>
                <c:pt idx="218343">
                  <c:v>505.84729668747201</c:v>
                </c:pt>
                <c:pt idx="218344">
                  <c:v>505.84961344274501</c:v>
                </c:pt>
                <c:pt idx="218345">
                  <c:v>505.85193019801898</c:v>
                </c:pt>
                <c:pt idx="218346">
                  <c:v>505.85424695329198</c:v>
                </c:pt>
                <c:pt idx="218347">
                  <c:v>505.856563708566</c:v>
                </c:pt>
                <c:pt idx="218348">
                  <c:v>505.858880463839</c:v>
                </c:pt>
                <c:pt idx="218349">
                  <c:v>505.86119721911302</c:v>
                </c:pt>
                <c:pt idx="218350">
                  <c:v>505.86351397438602</c:v>
                </c:pt>
                <c:pt idx="218351">
                  <c:v>505.86583072965999</c:v>
                </c:pt>
                <c:pt idx="218352">
                  <c:v>505.86814748493299</c:v>
                </c:pt>
                <c:pt idx="218353">
                  <c:v>505.87046424020701</c:v>
                </c:pt>
                <c:pt idx="218354">
                  <c:v>505.87278099548001</c:v>
                </c:pt>
                <c:pt idx="218355">
                  <c:v>505.87509775075398</c:v>
                </c:pt>
                <c:pt idx="218356">
                  <c:v>505.877414506028</c:v>
                </c:pt>
                <c:pt idx="218357">
                  <c:v>505.879731261301</c:v>
                </c:pt>
                <c:pt idx="218358">
                  <c:v>505.88204801657503</c:v>
                </c:pt>
                <c:pt idx="218359">
                  <c:v>505.88436477184803</c:v>
                </c:pt>
                <c:pt idx="218360">
                  <c:v>505.88668152712199</c:v>
                </c:pt>
                <c:pt idx="218361">
                  <c:v>505.88899828239499</c:v>
                </c:pt>
                <c:pt idx="218362">
                  <c:v>505.89131503766902</c:v>
                </c:pt>
                <c:pt idx="218363">
                  <c:v>505.89363179294202</c:v>
                </c:pt>
                <c:pt idx="218364">
                  <c:v>505.89594854821598</c:v>
                </c:pt>
                <c:pt idx="218365">
                  <c:v>505.89826530348898</c:v>
                </c:pt>
                <c:pt idx="218366">
                  <c:v>505.90058205876301</c:v>
                </c:pt>
                <c:pt idx="218367">
                  <c:v>505.90289881403601</c:v>
                </c:pt>
                <c:pt idx="218368">
                  <c:v>505.90521556930997</c:v>
                </c:pt>
                <c:pt idx="218369">
                  <c:v>505.90753232458297</c:v>
                </c:pt>
                <c:pt idx="218370">
                  <c:v>505.909849079857</c:v>
                </c:pt>
                <c:pt idx="218371">
                  <c:v>505.91216583513</c:v>
                </c:pt>
                <c:pt idx="218372">
                  <c:v>505.91448259040402</c:v>
                </c:pt>
                <c:pt idx="218373">
                  <c:v>505.91679934567702</c:v>
                </c:pt>
                <c:pt idx="218374">
                  <c:v>505.91911610095099</c:v>
                </c:pt>
                <c:pt idx="218375">
                  <c:v>505.92143285622399</c:v>
                </c:pt>
                <c:pt idx="218376">
                  <c:v>505.92374961149801</c:v>
                </c:pt>
                <c:pt idx="218377">
                  <c:v>505.92606636677101</c:v>
                </c:pt>
                <c:pt idx="218378">
                  <c:v>505.92838312204498</c:v>
                </c:pt>
                <c:pt idx="218379">
                  <c:v>505.93069987731798</c:v>
                </c:pt>
                <c:pt idx="218380">
                  <c:v>505.933016632592</c:v>
                </c:pt>
                <c:pt idx="218381">
                  <c:v>505.935333387865</c:v>
                </c:pt>
                <c:pt idx="218382">
                  <c:v>505.93765014313902</c:v>
                </c:pt>
                <c:pt idx="218383">
                  <c:v>505.93996689841202</c:v>
                </c:pt>
                <c:pt idx="218384">
                  <c:v>505.94228365368599</c:v>
                </c:pt>
                <c:pt idx="218385">
                  <c:v>505.94460040895899</c:v>
                </c:pt>
                <c:pt idx="218386">
                  <c:v>505.94691716423301</c:v>
                </c:pt>
                <c:pt idx="218387">
                  <c:v>505.94923391950601</c:v>
                </c:pt>
                <c:pt idx="218388">
                  <c:v>505.95155067477998</c:v>
                </c:pt>
                <c:pt idx="218389">
                  <c:v>505.95386743005298</c:v>
                </c:pt>
                <c:pt idx="218390">
                  <c:v>505.956184185327</c:v>
                </c:pt>
                <c:pt idx="218391">
                  <c:v>505.9585009406</c:v>
                </c:pt>
                <c:pt idx="218392">
                  <c:v>505.96081769587403</c:v>
                </c:pt>
                <c:pt idx="218393">
                  <c:v>505.96313445114703</c:v>
                </c:pt>
                <c:pt idx="218394">
                  <c:v>505.96545120642099</c:v>
                </c:pt>
                <c:pt idx="218395">
                  <c:v>505.96776796169399</c:v>
                </c:pt>
                <c:pt idx="218396">
                  <c:v>505.97008471696802</c:v>
                </c:pt>
                <c:pt idx="218397">
                  <c:v>505.97240147224198</c:v>
                </c:pt>
                <c:pt idx="218398">
                  <c:v>505.97471822751498</c:v>
                </c:pt>
                <c:pt idx="218399">
                  <c:v>505.97703498278901</c:v>
                </c:pt>
                <c:pt idx="218400">
                  <c:v>505.97935173806201</c:v>
                </c:pt>
                <c:pt idx="218401">
                  <c:v>505.98166849333597</c:v>
                </c:pt>
                <c:pt idx="218402">
                  <c:v>505.98398524860897</c:v>
                </c:pt>
                <c:pt idx="218403">
                  <c:v>505.986302003883</c:v>
                </c:pt>
                <c:pt idx="218404">
                  <c:v>505.988618759156</c:v>
                </c:pt>
                <c:pt idx="218405">
                  <c:v>505.99093551443002</c:v>
                </c:pt>
                <c:pt idx="218406">
                  <c:v>505.99325226970302</c:v>
                </c:pt>
                <c:pt idx="218407">
                  <c:v>505.99556902497699</c:v>
                </c:pt>
                <c:pt idx="218408">
                  <c:v>505.99788578024999</c:v>
                </c:pt>
                <c:pt idx="218409">
                  <c:v>506.00020253552401</c:v>
                </c:pt>
                <c:pt idx="218410">
                  <c:v>506.00251929079701</c:v>
                </c:pt>
                <c:pt idx="218411">
                  <c:v>506.00483604607098</c:v>
                </c:pt>
                <c:pt idx="218412">
                  <c:v>506.00715280134398</c:v>
                </c:pt>
                <c:pt idx="218413">
                  <c:v>506.009469556618</c:v>
                </c:pt>
                <c:pt idx="218414">
                  <c:v>506.011786311891</c:v>
                </c:pt>
                <c:pt idx="218415">
                  <c:v>506.01410306716502</c:v>
                </c:pt>
                <c:pt idx="218416">
                  <c:v>506.01641982243802</c:v>
                </c:pt>
                <c:pt idx="218417">
                  <c:v>506.01873657771199</c:v>
                </c:pt>
                <c:pt idx="218418">
                  <c:v>506.02105333298499</c:v>
                </c:pt>
                <c:pt idx="218419">
                  <c:v>506.02337008825901</c:v>
                </c:pt>
                <c:pt idx="218420">
                  <c:v>506.02568684353201</c:v>
                </c:pt>
                <c:pt idx="218421">
                  <c:v>506.02800359880598</c:v>
                </c:pt>
                <c:pt idx="218422">
                  <c:v>506.03032035407898</c:v>
                </c:pt>
                <c:pt idx="218423">
                  <c:v>506.032637109353</c:v>
                </c:pt>
                <c:pt idx="218424">
                  <c:v>506.034953864626</c:v>
                </c:pt>
                <c:pt idx="218425">
                  <c:v>506.03727061990003</c:v>
                </c:pt>
                <c:pt idx="218426">
                  <c:v>506.03958737517303</c:v>
                </c:pt>
                <c:pt idx="218427">
                  <c:v>506.04190413044699</c:v>
                </c:pt>
                <c:pt idx="218428">
                  <c:v>506.04422088571999</c:v>
                </c:pt>
                <c:pt idx="218429">
                  <c:v>506.04653764099402</c:v>
                </c:pt>
                <c:pt idx="218430">
                  <c:v>506.04885439626702</c:v>
                </c:pt>
                <c:pt idx="218431">
                  <c:v>506.05117115154098</c:v>
                </c:pt>
                <c:pt idx="218432">
                  <c:v>506.05348790681398</c:v>
                </c:pt>
                <c:pt idx="218433">
                  <c:v>506.05580466208801</c:v>
                </c:pt>
                <c:pt idx="218434">
                  <c:v>506.05812141736101</c:v>
                </c:pt>
                <c:pt idx="218435">
                  <c:v>506.06043817263497</c:v>
                </c:pt>
                <c:pt idx="218436">
                  <c:v>506.06275492790797</c:v>
                </c:pt>
                <c:pt idx="218437">
                  <c:v>506.065071683182</c:v>
                </c:pt>
                <c:pt idx="218438">
                  <c:v>506.067388438455</c:v>
                </c:pt>
                <c:pt idx="218439">
                  <c:v>506.06970519372902</c:v>
                </c:pt>
                <c:pt idx="218440">
                  <c:v>506.07202194900299</c:v>
                </c:pt>
                <c:pt idx="218441">
                  <c:v>506.07433870427599</c:v>
                </c:pt>
                <c:pt idx="218442">
                  <c:v>506.07665545955001</c:v>
                </c:pt>
                <c:pt idx="218443">
                  <c:v>506.07897221482301</c:v>
                </c:pt>
                <c:pt idx="218444">
                  <c:v>506.08128897009698</c:v>
                </c:pt>
                <c:pt idx="218445">
                  <c:v>506.08360572536998</c:v>
                </c:pt>
                <c:pt idx="218446">
                  <c:v>506.085922480644</c:v>
                </c:pt>
                <c:pt idx="218447">
                  <c:v>506.088239235917</c:v>
                </c:pt>
                <c:pt idx="218448">
                  <c:v>506.09055599119102</c:v>
                </c:pt>
                <c:pt idx="218449">
                  <c:v>506.09287274646402</c:v>
                </c:pt>
                <c:pt idx="218450">
                  <c:v>506.09518950173799</c:v>
                </c:pt>
                <c:pt idx="218451">
                  <c:v>506.09750625701099</c:v>
                </c:pt>
                <c:pt idx="218452">
                  <c:v>506.09982301228501</c:v>
                </c:pt>
                <c:pt idx="218453">
                  <c:v>506.10213976755801</c:v>
                </c:pt>
                <c:pt idx="218454">
                  <c:v>506.10445652283198</c:v>
                </c:pt>
                <c:pt idx="218455">
                  <c:v>506.10677327810498</c:v>
                </c:pt>
                <c:pt idx="218456">
                  <c:v>506.109090033379</c:v>
                </c:pt>
                <c:pt idx="218457">
                  <c:v>506.111406788652</c:v>
                </c:pt>
                <c:pt idx="218458">
                  <c:v>506.11372354392603</c:v>
                </c:pt>
                <c:pt idx="218459">
                  <c:v>506.11604029919903</c:v>
                </c:pt>
                <c:pt idx="218460">
                  <c:v>506.11835705447299</c:v>
                </c:pt>
                <c:pt idx="218461">
                  <c:v>506.12067380974599</c:v>
                </c:pt>
                <c:pt idx="218462">
                  <c:v>506.12299056502002</c:v>
                </c:pt>
                <c:pt idx="218463">
                  <c:v>506.12530732029302</c:v>
                </c:pt>
                <c:pt idx="218464">
                  <c:v>506.12762407556698</c:v>
                </c:pt>
                <c:pt idx="218465">
                  <c:v>506.12994083083998</c:v>
                </c:pt>
                <c:pt idx="218466">
                  <c:v>506.13225758611401</c:v>
                </c:pt>
                <c:pt idx="218467">
                  <c:v>506.13457434138701</c:v>
                </c:pt>
                <c:pt idx="218468">
                  <c:v>506.13689109666097</c:v>
                </c:pt>
                <c:pt idx="218469">
                  <c:v>506.13920785193397</c:v>
                </c:pt>
                <c:pt idx="218470">
                  <c:v>506.141524607208</c:v>
                </c:pt>
                <c:pt idx="218471">
                  <c:v>506.143841362481</c:v>
                </c:pt>
                <c:pt idx="218472">
                  <c:v>506.14615811775502</c:v>
                </c:pt>
                <c:pt idx="218473">
                  <c:v>506.14847487302802</c:v>
                </c:pt>
                <c:pt idx="218474">
                  <c:v>506.15079162830199</c:v>
                </c:pt>
                <c:pt idx="218475">
                  <c:v>506.15310838357499</c:v>
                </c:pt>
                <c:pt idx="218476">
                  <c:v>506.15542513884901</c:v>
                </c:pt>
                <c:pt idx="218477">
                  <c:v>506.15774189412201</c:v>
                </c:pt>
                <c:pt idx="218478">
                  <c:v>506.16005864939598</c:v>
                </c:pt>
                <c:pt idx="218479">
                  <c:v>506.16237540466898</c:v>
                </c:pt>
                <c:pt idx="218480">
                  <c:v>506.164692159943</c:v>
                </c:pt>
                <c:pt idx="218481">
                  <c:v>506.167008915216</c:v>
                </c:pt>
                <c:pt idx="218482">
                  <c:v>506.16932567049003</c:v>
                </c:pt>
                <c:pt idx="218483">
                  <c:v>506.17164242576399</c:v>
                </c:pt>
                <c:pt idx="218484">
                  <c:v>506.17395918103699</c:v>
                </c:pt>
                <c:pt idx="218485">
                  <c:v>506.17627593631101</c:v>
                </c:pt>
                <c:pt idx="218486">
                  <c:v>506.17859269158402</c:v>
                </c:pt>
                <c:pt idx="218487">
                  <c:v>506.18090944685798</c:v>
                </c:pt>
                <c:pt idx="218488">
                  <c:v>506.18322620213098</c:v>
                </c:pt>
                <c:pt idx="218489">
                  <c:v>506.185542957405</c:v>
                </c:pt>
                <c:pt idx="218490">
                  <c:v>506.18785971267801</c:v>
                </c:pt>
                <c:pt idx="218491">
                  <c:v>506.19017646795203</c:v>
                </c:pt>
                <c:pt idx="218492">
                  <c:v>506.19249322322497</c:v>
                </c:pt>
                <c:pt idx="218493">
                  <c:v>506.19480997849899</c:v>
                </c:pt>
                <c:pt idx="218494">
                  <c:v>506.197126733772</c:v>
                </c:pt>
                <c:pt idx="218495">
                  <c:v>506.19944348904602</c:v>
                </c:pt>
                <c:pt idx="218496">
                  <c:v>506.20176024431902</c:v>
                </c:pt>
                <c:pt idx="218497">
                  <c:v>506.20407699959298</c:v>
                </c:pt>
                <c:pt idx="218498">
                  <c:v>506.20639375486599</c:v>
                </c:pt>
                <c:pt idx="218499">
                  <c:v>506.20871051014001</c:v>
                </c:pt>
                <c:pt idx="218500">
                  <c:v>506.21102726541301</c:v>
                </c:pt>
                <c:pt idx="218501">
                  <c:v>506.21334402068697</c:v>
                </c:pt>
                <c:pt idx="218502">
                  <c:v>506.21566077595998</c:v>
                </c:pt>
                <c:pt idx="218503">
                  <c:v>506.217977531234</c:v>
                </c:pt>
                <c:pt idx="218504">
                  <c:v>506.220294286507</c:v>
                </c:pt>
                <c:pt idx="218505">
                  <c:v>506.22261104178102</c:v>
                </c:pt>
                <c:pt idx="218506">
                  <c:v>506.22492779705402</c:v>
                </c:pt>
                <c:pt idx="218507">
                  <c:v>506.22724455232799</c:v>
                </c:pt>
                <c:pt idx="218508">
                  <c:v>506.22956130760099</c:v>
                </c:pt>
                <c:pt idx="218509">
                  <c:v>506.23187806287501</c:v>
                </c:pt>
                <c:pt idx="218510">
                  <c:v>506.23419481814801</c:v>
                </c:pt>
                <c:pt idx="218511">
                  <c:v>506.23651157342198</c:v>
                </c:pt>
                <c:pt idx="218512">
                  <c:v>506.23882832869498</c:v>
                </c:pt>
                <c:pt idx="218513">
                  <c:v>506.241145083969</c:v>
                </c:pt>
                <c:pt idx="218514">
                  <c:v>506.243461839242</c:v>
                </c:pt>
                <c:pt idx="218515">
                  <c:v>506.24577859451603</c:v>
                </c:pt>
                <c:pt idx="218516">
                  <c:v>506.24809534978903</c:v>
                </c:pt>
                <c:pt idx="218517">
                  <c:v>506.25041210506299</c:v>
                </c:pt>
                <c:pt idx="218518">
                  <c:v>506.25272886033599</c:v>
                </c:pt>
                <c:pt idx="218519">
                  <c:v>506.25504561561002</c:v>
                </c:pt>
                <c:pt idx="218520">
                  <c:v>506.25736237088302</c:v>
                </c:pt>
                <c:pt idx="218521">
                  <c:v>506.25967912615698</c:v>
                </c:pt>
                <c:pt idx="218522">
                  <c:v>506.26199588142998</c:v>
                </c:pt>
                <c:pt idx="218523">
                  <c:v>506.26431263670401</c:v>
                </c:pt>
                <c:pt idx="218524">
                  <c:v>506.26662939197701</c:v>
                </c:pt>
                <c:pt idx="218525">
                  <c:v>506.26894614725097</c:v>
                </c:pt>
                <c:pt idx="218526">
                  <c:v>506.271262902525</c:v>
                </c:pt>
                <c:pt idx="218527">
                  <c:v>506.273579657798</c:v>
                </c:pt>
                <c:pt idx="218528">
                  <c:v>506.27589641307202</c:v>
                </c:pt>
                <c:pt idx="218529">
                  <c:v>506.27821316834502</c:v>
                </c:pt>
                <c:pt idx="218530">
                  <c:v>506.28052992361899</c:v>
                </c:pt>
                <c:pt idx="218531">
                  <c:v>506.28284667889199</c:v>
                </c:pt>
                <c:pt idx="218532">
                  <c:v>506.28516343416601</c:v>
                </c:pt>
                <c:pt idx="218533">
                  <c:v>506.28748018943901</c:v>
                </c:pt>
                <c:pt idx="218534">
                  <c:v>506.28979694471298</c:v>
                </c:pt>
                <c:pt idx="218535">
                  <c:v>506.29211369998598</c:v>
                </c:pt>
                <c:pt idx="218536">
                  <c:v>506.29443045526</c:v>
                </c:pt>
                <c:pt idx="218537">
                  <c:v>506.296747210533</c:v>
                </c:pt>
                <c:pt idx="218538">
                  <c:v>506.29906396580702</c:v>
                </c:pt>
                <c:pt idx="218539">
                  <c:v>506.30138072108002</c:v>
                </c:pt>
                <c:pt idx="218540">
                  <c:v>506.30369747635399</c:v>
                </c:pt>
                <c:pt idx="218541">
                  <c:v>506.30601423162699</c:v>
                </c:pt>
                <c:pt idx="218542">
                  <c:v>506.30833098690101</c:v>
                </c:pt>
                <c:pt idx="218543">
                  <c:v>506.31064774217401</c:v>
                </c:pt>
                <c:pt idx="218544">
                  <c:v>506.31296449744798</c:v>
                </c:pt>
                <c:pt idx="218545">
                  <c:v>506.31528125272098</c:v>
                </c:pt>
                <c:pt idx="218546">
                  <c:v>506.317598007995</c:v>
                </c:pt>
                <c:pt idx="218547">
                  <c:v>506.319914763268</c:v>
                </c:pt>
                <c:pt idx="218548">
                  <c:v>506.32223151854203</c:v>
                </c:pt>
                <c:pt idx="218549">
                  <c:v>506.32454827381503</c:v>
                </c:pt>
                <c:pt idx="218550">
                  <c:v>506.32686502908899</c:v>
                </c:pt>
                <c:pt idx="218551">
                  <c:v>506.32918178436199</c:v>
                </c:pt>
                <c:pt idx="218552">
                  <c:v>506.33149853963602</c:v>
                </c:pt>
                <c:pt idx="218553">
                  <c:v>506.33381529490902</c:v>
                </c:pt>
                <c:pt idx="218554">
                  <c:v>506.33613205018298</c:v>
                </c:pt>
                <c:pt idx="218555">
                  <c:v>506.33844880545598</c:v>
                </c:pt>
                <c:pt idx="218556">
                  <c:v>506.34076556073001</c:v>
                </c:pt>
                <c:pt idx="218557">
                  <c:v>506.34308231600301</c:v>
                </c:pt>
                <c:pt idx="218558">
                  <c:v>506.34539907127697</c:v>
                </c:pt>
                <c:pt idx="218559">
                  <c:v>506.34771582654997</c:v>
                </c:pt>
                <c:pt idx="218560">
                  <c:v>506.350032581824</c:v>
                </c:pt>
                <c:pt idx="218561">
                  <c:v>506.352349337097</c:v>
                </c:pt>
                <c:pt idx="218562">
                  <c:v>506.35466609237102</c:v>
                </c:pt>
                <c:pt idx="218563">
                  <c:v>506.35698284764402</c:v>
                </c:pt>
                <c:pt idx="218564">
                  <c:v>506.35929960291799</c:v>
                </c:pt>
                <c:pt idx="218565">
                  <c:v>506.36161635819099</c:v>
                </c:pt>
                <c:pt idx="218566">
                  <c:v>506.36393311346501</c:v>
                </c:pt>
                <c:pt idx="218567">
                  <c:v>506.36624986873801</c:v>
                </c:pt>
                <c:pt idx="218568">
                  <c:v>506.36856662401198</c:v>
                </c:pt>
                <c:pt idx="218569">
                  <c:v>506.370883379286</c:v>
                </c:pt>
                <c:pt idx="218570">
                  <c:v>506.373200134559</c:v>
                </c:pt>
                <c:pt idx="218571">
                  <c:v>506.37551688983302</c:v>
                </c:pt>
                <c:pt idx="218572">
                  <c:v>506.37783364510602</c:v>
                </c:pt>
                <c:pt idx="218573">
                  <c:v>506.38015040037999</c:v>
                </c:pt>
                <c:pt idx="218574">
                  <c:v>506.38246715565299</c:v>
                </c:pt>
                <c:pt idx="218575">
                  <c:v>506.38478391092701</c:v>
                </c:pt>
                <c:pt idx="218576">
                  <c:v>506.38710066620001</c:v>
                </c:pt>
                <c:pt idx="218577">
                  <c:v>506.38941742147398</c:v>
                </c:pt>
                <c:pt idx="218578">
                  <c:v>506.39173417674698</c:v>
                </c:pt>
                <c:pt idx="218579">
                  <c:v>506.394050932021</c:v>
                </c:pt>
                <c:pt idx="218580">
                  <c:v>506.396367687294</c:v>
                </c:pt>
                <c:pt idx="218581">
                  <c:v>506.39868444256803</c:v>
                </c:pt>
                <c:pt idx="218582">
                  <c:v>506.40100119784103</c:v>
                </c:pt>
                <c:pt idx="218583">
                  <c:v>506.40331795311499</c:v>
                </c:pt>
                <c:pt idx="218584">
                  <c:v>506.40563470838799</c:v>
                </c:pt>
                <c:pt idx="218585">
                  <c:v>506.40795146366202</c:v>
                </c:pt>
                <c:pt idx="218586">
                  <c:v>506.41026821893502</c:v>
                </c:pt>
                <c:pt idx="218587">
                  <c:v>506.41258497420898</c:v>
                </c:pt>
                <c:pt idx="218588">
                  <c:v>506.41490172948198</c:v>
                </c:pt>
                <c:pt idx="218589">
                  <c:v>506.41721848475601</c:v>
                </c:pt>
                <c:pt idx="218590">
                  <c:v>506.41953524002901</c:v>
                </c:pt>
                <c:pt idx="218591">
                  <c:v>506.42185199530297</c:v>
                </c:pt>
                <c:pt idx="218592">
                  <c:v>506.42416875057597</c:v>
                </c:pt>
                <c:pt idx="218593">
                  <c:v>506.42648550585</c:v>
                </c:pt>
                <c:pt idx="218594">
                  <c:v>506.428802261123</c:v>
                </c:pt>
                <c:pt idx="218595">
                  <c:v>506.43111901639702</c:v>
                </c:pt>
                <c:pt idx="218596">
                  <c:v>506.43343577167002</c:v>
                </c:pt>
                <c:pt idx="218597">
                  <c:v>506.43575252694399</c:v>
                </c:pt>
                <c:pt idx="218598">
                  <c:v>506.43806928221699</c:v>
                </c:pt>
                <c:pt idx="218599">
                  <c:v>506.44038603749101</c:v>
                </c:pt>
                <c:pt idx="218600">
                  <c:v>506.44270279276401</c:v>
                </c:pt>
                <c:pt idx="218601">
                  <c:v>506.44501954803798</c:v>
                </c:pt>
                <c:pt idx="218602">
                  <c:v>506.44733630331098</c:v>
                </c:pt>
                <c:pt idx="218603">
                  <c:v>506.449653058585</c:v>
                </c:pt>
                <c:pt idx="218604">
                  <c:v>506.451969813858</c:v>
                </c:pt>
                <c:pt idx="218605">
                  <c:v>506.45428656913202</c:v>
                </c:pt>
                <c:pt idx="218606">
                  <c:v>506.45660332440502</c:v>
                </c:pt>
                <c:pt idx="218607">
                  <c:v>506.45892007967899</c:v>
                </c:pt>
                <c:pt idx="218608">
                  <c:v>506.46123683495199</c:v>
                </c:pt>
                <c:pt idx="218609">
                  <c:v>506.46355359022601</c:v>
                </c:pt>
                <c:pt idx="218610">
                  <c:v>506.46587034549901</c:v>
                </c:pt>
                <c:pt idx="218611">
                  <c:v>506.46818710077298</c:v>
                </c:pt>
                <c:pt idx="218612">
                  <c:v>506.470503856047</c:v>
                </c:pt>
                <c:pt idx="218613">
                  <c:v>506.47282061132</c:v>
                </c:pt>
                <c:pt idx="218614">
                  <c:v>506.47513736659403</c:v>
                </c:pt>
                <c:pt idx="218615">
                  <c:v>506.47745412186703</c:v>
                </c:pt>
                <c:pt idx="218616">
                  <c:v>506.47977087714099</c:v>
                </c:pt>
                <c:pt idx="218617">
                  <c:v>506.48208763241399</c:v>
                </c:pt>
                <c:pt idx="218618">
                  <c:v>506.48440438768802</c:v>
                </c:pt>
                <c:pt idx="218619">
                  <c:v>506.48672114296102</c:v>
                </c:pt>
                <c:pt idx="218620">
                  <c:v>506.48903789823498</c:v>
                </c:pt>
                <c:pt idx="218621">
                  <c:v>506.49135465350798</c:v>
                </c:pt>
                <c:pt idx="218622">
                  <c:v>506.49367140878201</c:v>
                </c:pt>
                <c:pt idx="218623">
                  <c:v>506.49598816405501</c:v>
                </c:pt>
                <c:pt idx="218624">
                  <c:v>506.49830491932897</c:v>
                </c:pt>
                <c:pt idx="218625">
                  <c:v>506.50062167460197</c:v>
                </c:pt>
                <c:pt idx="218626">
                  <c:v>506.502938429876</c:v>
                </c:pt>
                <c:pt idx="218627">
                  <c:v>506.505255185149</c:v>
                </c:pt>
                <c:pt idx="218628">
                  <c:v>506.50757194042302</c:v>
                </c:pt>
                <c:pt idx="218629">
                  <c:v>506.50988869569602</c:v>
                </c:pt>
                <c:pt idx="218630">
                  <c:v>506.51220545096999</c:v>
                </c:pt>
                <c:pt idx="218631">
                  <c:v>506.51452220624299</c:v>
                </c:pt>
                <c:pt idx="218632">
                  <c:v>506.51683896151701</c:v>
                </c:pt>
                <c:pt idx="218633">
                  <c:v>506.51915571679001</c:v>
                </c:pt>
                <c:pt idx="218634">
                  <c:v>506.52147247206398</c:v>
                </c:pt>
                <c:pt idx="218635">
                  <c:v>506.52378922733698</c:v>
                </c:pt>
                <c:pt idx="218636">
                  <c:v>506.526105982611</c:v>
                </c:pt>
                <c:pt idx="218637">
                  <c:v>506.528422737884</c:v>
                </c:pt>
                <c:pt idx="218638">
                  <c:v>506.53073949315802</c:v>
                </c:pt>
                <c:pt idx="218639">
                  <c:v>506.53305624843102</c:v>
                </c:pt>
                <c:pt idx="218640">
                  <c:v>506.53537300370499</c:v>
                </c:pt>
                <c:pt idx="218641">
                  <c:v>506.53768975897799</c:v>
                </c:pt>
                <c:pt idx="218642">
                  <c:v>506.54000651425201</c:v>
                </c:pt>
                <c:pt idx="218643">
                  <c:v>506.54232326952501</c:v>
                </c:pt>
                <c:pt idx="218644">
                  <c:v>506.54464002479898</c:v>
                </c:pt>
                <c:pt idx="218645">
                  <c:v>506.54695678007198</c:v>
                </c:pt>
                <c:pt idx="218646">
                  <c:v>506.549273535346</c:v>
                </c:pt>
                <c:pt idx="218647">
                  <c:v>506.551590290619</c:v>
                </c:pt>
                <c:pt idx="218648">
                  <c:v>506.55390704589303</c:v>
                </c:pt>
                <c:pt idx="218649">
                  <c:v>506.55622380116603</c:v>
                </c:pt>
                <c:pt idx="218650">
                  <c:v>506.55854055643999</c:v>
                </c:pt>
                <c:pt idx="218651">
                  <c:v>506.56085731171299</c:v>
                </c:pt>
                <c:pt idx="218652">
                  <c:v>506.56317406698702</c:v>
                </c:pt>
                <c:pt idx="218653">
                  <c:v>506.56549082226098</c:v>
                </c:pt>
                <c:pt idx="218654">
                  <c:v>506.56780757753398</c:v>
                </c:pt>
                <c:pt idx="218655">
                  <c:v>506.57012433280801</c:v>
                </c:pt>
                <c:pt idx="218656">
                  <c:v>506.57244108808101</c:v>
                </c:pt>
                <c:pt idx="218657">
                  <c:v>506.57475784335497</c:v>
                </c:pt>
                <c:pt idx="218658">
                  <c:v>506.57707459862797</c:v>
                </c:pt>
                <c:pt idx="218659">
                  <c:v>506.579391353902</c:v>
                </c:pt>
                <c:pt idx="218660">
                  <c:v>506.581708109175</c:v>
                </c:pt>
                <c:pt idx="218661">
                  <c:v>506.58402486444902</c:v>
                </c:pt>
                <c:pt idx="218662">
                  <c:v>506.58634161972202</c:v>
                </c:pt>
                <c:pt idx="218663">
                  <c:v>506.58865837499599</c:v>
                </c:pt>
                <c:pt idx="218664">
                  <c:v>506.59097513026899</c:v>
                </c:pt>
                <c:pt idx="218665">
                  <c:v>506.59329188554301</c:v>
                </c:pt>
                <c:pt idx="218666">
                  <c:v>506.59560864081601</c:v>
                </c:pt>
                <c:pt idx="218667">
                  <c:v>506.59792539608998</c:v>
                </c:pt>
                <c:pt idx="218668">
                  <c:v>506.60024215136298</c:v>
                </c:pt>
                <c:pt idx="218669">
                  <c:v>506.602558906637</c:v>
                </c:pt>
                <c:pt idx="218670">
                  <c:v>506.60487566191</c:v>
                </c:pt>
                <c:pt idx="218671">
                  <c:v>506.60719241718402</c:v>
                </c:pt>
                <c:pt idx="218672">
                  <c:v>506.60950917245702</c:v>
                </c:pt>
                <c:pt idx="218673">
                  <c:v>506.61182592773099</c:v>
                </c:pt>
                <c:pt idx="218674">
                  <c:v>506.61414268300399</c:v>
                </c:pt>
                <c:pt idx="218675">
                  <c:v>506.61645943827801</c:v>
                </c:pt>
                <c:pt idx="218676">
                  <c:v>506.61877619355101</c:v>
                </c:pt>
                <c:pt idx="218677">
                  <c:v>506.62109294882498</c:v>
                </c:pt>
                <c:pt idx="218678">
                  <c:v>506.62340970409798</c:v>
                </c:pt>
                <c:pt idx="218679">
                  <c:v>506.625726459372</c:v>
                </c:pt>
                <c:pt idx="218680">
                  <c:v>506.628043214645</c:v>
                </c:pt>
                <c:pt idx="218681">
                  <c:v>506.63035996991903</c:v>
                </c:pt>
                <c:pt idx="218682">
                  <c:v>506.63267672519203</c:v>
                </c:pt>
                <c:pt idx="218683">
                  <c:v>506.63499348046599</c:v>
                </c:pt>
                <c:pt idx="218684">
                  <c:v>506.63731023573899</c:v>
                </c:pt>
                <c:pt idx="218685">
                  <c:v>506.63962699101302</c:v>
                </c:pt>
                <c:pt idx="218686">
                  <c:v>506.64194374628602</c:v>
                </c:pt>
                <c:pt idx="218687">
                  <c:v>506.64426050155998</c:v>
                </c:pt>
                <c:pt idx="218688">
                  <c:v>506.64657725683298</c:v>
                </c:pt>
                <c:pt idx="218689">
                  <c:v>506.64889401210701</c:v>
                </c:pt>
                <c:pt idx="218690">
                  <c:v>506.65121076738001</c:v>
                </c:pt>
                <c:pt idx="218691">
                  <c:v>506.65352752265397</c:v>
                </c:pt>
                <c:pt idx="218692">
                  <c:v>506.65584427792697</c:v>
                </c:pt>
                <c:pt idx="218693">
                  <c:v>506.658161033201</c:v>
                </c:pt>
                <c:pt idx="218694">
                  <c:v>506.660477788474</c:v>
                </c:pt>
                <c:pt idx="218695">
                  <c:v>506.66279454374802</c:v>
                </c:pt>
                <c:pt idx="218696">
                  <c:v>506.66511129902199</c:v>
                </c:pt>
                <c:pt idx="218697">
                  <c:v>506.66742805429499</c:v>
                </c:pt>
                <c:pt idx="218698">
                  <c:v>506.66974480956901</c:v>
                </c:pt>
                <c:pt idx="218699">
                  <c:v>506.67206156484201</c:v>
                </c:pt>
                <c:pt idx="218700">
                  <c:v>506.67437832011598</c:v>
                </c:pt>
                <c:pt idx="218701">
                  <c:v>506.67669507538898</c:v>
                </c:pt>
                <c:pt idx="218702">
                  <c:v>506.679011830663</c:v>
                </c:pt>
                <c:pt idx="218703">
                  <c:v>506.681328585936</c:v>
                </c:pt>
                <c:pt idx="218704">
                  <c:v>506.68364534121002</c:v>
                </c:pt>
                <c:pt idx="218705">
                  <c:v>506.68596209648302</c:v>
                </c:pt>
                <c:pt idx="218706">
                  <c:v>506.68827885175699</c:v>
                </c:pt>
                <c:pt idx="218707">
                  <c:v>506.69059560702999</c:v>
                </c:pt>
                <c:pt idx="218708">
                  <c:v>506.69291236230401</c:v>
                </c:pt>
                <c:pt idx="218709">
                  <c:v>506.69522911757701</c:v>
                </c:pt>
                <c:pt idx="218710">
                  <c:v>506.69754587285098</c:v>
                </c:pt>
                <c:pt idx="218711">
                  <c:v>506.69986262812398</c:v>
                </c:pt>
                <c:pt idx="218712">
                  <c:v>506.702179383398</c:v>
                </c:pt>
                <c:pt idx="218713">
                  <c:v>506.704496138671</c:v>
                </c:pt>
                <c:pt idx="218714">
                  <c:v>506.70681289394503</c:v>
                </c:pt>
                <c:pt idx="218715">
                  <c:v>506.70912964921803</c:v>
                </c:pt>
                <c:pt idx="218716">
                  <c:v>506.71144640449199</c:v>
                </c:pt>
                <c:pt idx="218717">
                  <c:v>506.71376315976499</c:v>
                </c:pt>
                <c:pt idx="218718">
                  <c:v>506.71607991503902</c:v>
                </c:pt>
                <c:pt idx="218719">
                  <c:v>506.71839667031202</c:v>
                </c:pt>
                <c:pt idx="218720">
                  <c:v>506.72071342558598</c:v>
                </c:pt>
                <c:pt idx="218721">
                  <c:v>506.72303018085898</c:v>
                </c:pt>
                <c:pt idx="218722">
                  <c:v>506.72534693613301</c:v>
                </c:pt>
                <c:pt idx="218723">
                  <c:v>506.72766369140601</c:v>
                </c:pt>
                <c:pt idx="218724">
                  <c:v>506.72998044667997</c:v>
                </c:pt>
                <c:pt idx="218725">
                  <c:v>506.73229720195297</c:v>
                </c:pt>
                <c:pt idx="218726">
                  <c:v>506.734613957227</c:v>
                </c:pt>
                <c:pt idx="218727">
                  <c:v>506.7369307125</c:v>
                </c:pt>
                <c:pt idx="218728">
                  <c:v>506.73924746777402</c:v>
                </c:pt>
                <c:pt idx="218729">
                  <c:v>506.74156422304702</c:v>
                </c:pt>
                <c:pt idx="218730">
                  <c:v>506.74388097832099</c:v>
                </c:pt>
                <c:pt idx="218731">
                  <c:v>506.74619773359399</c:v>
                </c:pt>
                <c:pt idx="218732">
                  <c:v>506.74851448886801</c:v>
                </c:pt>
                <c:pt idx="218733">
                  <c:v>506.75083124414101</c:v>
                </c:pt>
                <c:pt idx="218734">
                  <c:v>506.75314799941498</c:v>
                </c:pt>
                <c:pt idx="218735">
                  <c:v>506.75546475468798</c:v>
                </c:pt>
                <c:pt idx="218736">
                  <c:v>506.757781509962</c:v>
                </c:pt>
                <c:pt idx="218737">
                  <c:v>506.760098265235</c:v>
                </c:pt>
                <c:pt idx="218738">
                  <c:v>506.76241502050902</c:v>
                </c:pt>
                <c:pt idx="218739">
                  <c:v>506.76473177578299</c:v>
                </c:pt>
                <c:pt idx="218740">
                  <c:v>506.76704853105599</c:v>
                </c:pt>
                <c:pt idx="218741">
                  <c:v>506.76936528633001</c:v>
                </c:pt>
                <c:pt idx="218742">
                  <c:v>506.77168204160301</c:v>
                </c:pt>
                <c:pt idx="218743">
                  <c:v>506.77399879687698</c:v>
                </c:pt>
                <c:pt idx="218744">
                  <c:v>506.77631555214998</c:v>
                </c:pt>
                <c:pt idx="218745">
                  <c:v>506.778632307424</c:v>
                </c:pt>
                <c:pt idx="218746">
                  <c:v>506.780949062697</c:v>
                </c:pt>
                <c:pt idx="218747">
                  <c:v>506.78326581797103</c:v>
                </c:pt>
                <c:pt idx="218748">
                  <c:v>506.78558257324403</c:v>
                </c:pt>
                <c:pt idx="218749">
                  <c:v>506.78789932851799</c:v>
                </c:pt>
                <c:pt idx="218750">
                  <c:v>506.79021608379099</c:v>
                </c:pt>
                <c:pt idx="218751">
                  <c:v>506.79253283906502</c:v>
                </c:pt>
                <c:pt idx="218752">
                  <c:v>506.79484959433802</c:v>
                </c:pt>
                <c:pt idx="218753">
                  <c:v>506.79716634961198</c:v>
                </c:pt>
                <c:pt idx="218754">
                  <c:v>506.79948310488498</c:v>
                </c:pt>
                <c:pt idx="218755">
                  <c:v>506.80179986015901</c:v>
                </c:pt>
                <c:pt idx="218756">
                  <c:v>506.80411661543201</c:v>
                </c:pt>
                <c:pt idx="218757">
                  <c:v>506.80643337070597</c:v>
                </c:pt>
                <c:pt idx="218758">
                  <c:v>506.80875012597897</c:v>
                </c:pt>
                <c:pt idx="218759">
                  <c:v>506.811066881253</c:v>
                </c:pt>
                <c:pt idx="218760">
                  <c:v>506.813383636526</c:v>
                </c:pt>
                <c:pt idx="218761">
                  <c:v>506.81570039180002</c:v>
                </c:pt>
                <c:pt idx="218762">
                  <c:v>506.81801714707302</c:v>
                </c:pt>
                <c:pt idx="218763">
                  <c:v>506.82033390234699</c:v>
                </c:pt>
                <c:pt idx="218764">
                  <c:v>506.82265065761999</c:v>
                </c:pt>
                <c:pt idx="218765">
                  <c:v>506.82496741289401</c:v>
                </c:pt>
                <c:pt idx="218766">
                  <c:v>506.82728416816701</c:v>
                </c:pt>
                <c:pt idx="218767">
                  <c:v>506.82960092344098</c:v>
                </c:pt>
                <c:pt idx="218768">
                  <c:v>506.83191767871398</c:v>
                </c:pt>
                <c:pt idx="218769">
                  <c:v>506.834234433988</c:v>
                </c:pt>
                <c:pt idx="218770">
                  <c:v>506.836551189261</c:v>
                </c:pt>
                <c:pt idx="218771">
                  <c:v>506.83886794453502</c:v>
                </c:pt>
                <c:pt idx="218772">
                  <c:v>506.84118469980803</c:v>
                </c:pt>
                <c:pt idx="218773">
                  <c:v>506.84350145508199</c:v>
                </c:pt>
                <c:pt idx="218774">
                  <c:v>506.84581821035499</c:v>
                </c:pt>
                <c:pt idx="218775">
                  <c:v>506.84813496562901</c:v>
                </c:pt>
                <c:pt idx="218776">
                  <c:v>506.85045172090202</c:v>
                </c:pt>
                <c:pt idx="218777">
                  <c:v>506.85276847617598</c:v>
                </c:pt>
                <c:pt idx="218778">
                  <c:v>506.85508523144898</c:v>
                </c:pt>
                <c:pt idx="218779">
                  <c:v>506.857401986723</c:v>
                </c:pt>
                <c:pt idx="218780">
                  <c:v>506.85971874199601</c:v>
                </c:pt>
                <c:pt idx="218781">
                  <c:v>506.86203549727003</c:v>
                </c:pt>
                <c:pt idx="218782">
                  <c:v>506.86435225254399</c:v>
                </c:pt>
                <c:pt idx="218783">
                  <c:v>506.86666900781699</c:v>
                </c:pt>
                <c:pt idx="218784">
                  <c:v>506.86898576309102</c:v>
                </c:pt>
                <c:pt idx="218785">
                  <c:v>506.87130251836402</c:v>
                </c:pt>
                <c:pt idx="218786">
                  <c:v>506.87361927363798</c:v>
                </c:pt>
                <c:pt idx="218787">
                  <c:v>506.87593602891098</c:v>
                </c:pt>
                <c:pt idx="218788">
                  <c:v>506.87825278418501</c:v>
                </c:pt>
                <c:pt idx="218789">
                  <c:v>506.88056953945801</c:v>
                </c:pt>
                <c:pt idx="218790">
                  <c:v>506.88288629473197</c:v>
                </c:pt>
                <c:pt idx="218791">
                  <c:v>506.88520305000498</c:v>
                </c:pt>
                <c:pt idx="218792">
                  <c:v>506.887519805279</c:v>
                </c:pt>
                <c:pt idx="218793">
                  <c:v>506.889836560552</c:v>
                </c:pt>
                <c:pt idx="218794">
                  <c:v>506.89215331582602</c:v>
                </c:pt>
                <c:pt idx="218795">
                  <c:v>506.89447007109902</c:v>
                </c:pt>
                <c:pt idx="218796">
                  <c:v>506.89678682637299</c:v>
                </c:pt>
                <c:pt idx="218797">
                  <c:v>506.89910358164599</c:v>
                </c:pt>
                <c:pt idx="218798">
                  <c:v>506.90142033692001</c:v>
                </c:pt>
                <c:pt idx="218799">
                  <c:v>506.90373709219301</c:v>
                </c:pt>
                <c:pt idx="218800">
                  <c:v>506.90605384746698</c:v>
                </c:pt>
                <c:pt idx="218801">
                  <c:v>506.90837060273998</c:v>
                </c:pt>
                <c:pt idx="218802">
                  <c:v>506.910687358014</c:v>
                </c:pt>
                <c:pt idx="218803">
                  <c:v>506.913004113287</c:v>
                </c:pt>
                <c:pt idx="218804">
                  <c:v>506.91532086856103</c:v>
                </c:pt>
                <c:pt idx="218805">
                  <c:v>506.91763762383403</c:v>
                </c:pt>
                <c:pt idx="218806">
                  <c:v>506.91995437910799</c:v>
                </c:pt>
                <c:pt idx="218807">
                  <c:v>506.92227113438099</c:v>
                </c:pt>
                <c:pt idx="218808">
                  <c:v>506.92458788965502</c:v>
                </c:pt>
                <c:pt idx="218809">
                  <c:v>506.92690464492802</c:v>
                </c:pt>
                <c:pt idx="218810">
                  <c:v>506.92922140020198</c:v>
                </c:pt>
                <c:pt idx="218811">
                  <c:v>506.93153815547498</c:v>
                </c:pt>
                <c:pt idx="218812">
                  <c:v>506.93385491074901</c:v>
                </c:pt>
                <c:pt idx="218813">
                  <c:v>506.93617166602201</c:v>
                </c:pt>
                <c:pt idx="218814">
                  <c:v>506.93848842129597</c:v>
                </c:pt>
                <c:pt idx="218815">
                  <c:v>506.94080517656897</c:v>
                </c:pt>
                <c:pt idx="218816">
                  <c:v>506.943121931843</c:v>
                </c:pt>
                <c:pt idx="218817">
                  <c:v>506.945438687116</c:v>
                </c:pt>
                <c:pt idx="218818">
                  <c:v>506.94775544239002</c:v>
                </c:pt>
                <c:pt idx="218819">
                  <c:v>506.95007219766302</c:v>
                </c:pt>
                <c:pt idx="218820">
                  <c:v>506.95238895293699</c:v>
                </c:pt>
                <c:pt idx="218821">
                  <c:v>506.95470570820999</c:v>
                </c:pt>
                <c:pt idx="218822">
                  <c:v>506.95702246348401</c:v>
                </c:pt>
                <c:pt idx="218823">
                  <c:v>506.95933921875701</c:v>
                </c:pt>
                <c:pt idx="218824">
                  <c:v>506.96165597403098</c:v>
                </c:pt>
                <c:pt idx="218825">
                  <c:v>506.963972729305</c:v>
                </c:pt>
                <c:pt idx="218826">
                  <c:v>506.966289484578</c:v>
                </c:pt>
                <c:pt idx="218827">
                  <c:v>506.96860623985202</c:v>
                </c:pt>
                <c:pt idx="218828">
                  <c:v>506.97092299512502</c:v>
                </c:pt>
                <c:pt idx="218829">
                  <c:v>506.97323975039899</c:v>
                </c:pt>
                <c:pt idx="218830">
                  <c:v>506.97555650567199</c:v>
                </c:pt>
                <c:pt idx="218831">
                  <c:v>506.97787326094601</c:v>
                </c:pt>
                <c:pt idx="218832">
                  <c:v>506.98019001621901</c:v>
                </c:pt>
                <c:pt idx="218833">
                  <c:v>506.98250677149298</c:v>
                </c:pt>
                <c:pt idx="218834">
                  <c:v>506.98482352676598</c:v>
                </c:pt>
                <c:pt idx="218835">
                  <c:v>506.98714028204</c:v>
                </c:pt>
                <c:pt idx="218836">
                  <c:v>506.989457037313</c:v>
                </c:pt>
                <c:pt idx="218837">
                  <c:v>506.99177379258703</c:v>
                </c:pt>
                <c:pt idx="218838">
                  <c:v>506.99409054786003</c:v>
                </c:pt>
                <c:pt idx="218839">
                  <c:v>506.99640730313399</c:v>
                </c:pt>
                <c:pt idx="218840">
                  <c:v>506.99872405840699</c:v>
                </c:pt>
                <c:pt idx="218841">
                  <c:v>507.00104081368102</c:v>
                </c:pt>
                <c:pt idx="218842">
                  <c:v>507.00335756895402</c:v>
                </c:pt>
                <c:pt idx="218843">
                  <c:v>507.00567432422798</c:v>
                </c:pt>
                <c:pt idx="218844">
                  <c:v>507.00799107950098</c:v>
                </c:pt>
                <c:pt idx="218845">
                  <c:v>507.01030783477501</c:v>
                </c:pt>
                <c:pt idx="218846">
                  <c:v>507.01262459004801</c:v>
                </c:pt>
                <c:pt idx="218847">
                  <c:v>507.01494134532197</c:v>
                </c:pt>
                <c:pt idx="218848">
                  <c:v>507.01725810059497</c:v>
                </c:pt>
                <c:pt idx="218849">
                  <c:v>507.019574855869</c:v>
                </c:pt>
                <c:pt idx="218850">
                  <c:v>507.021891611142</c:v>
                </c:pt>
                <c:pt idx="218851">
                  <c:v>507.02420836641602</c:v>
                </c:pt>
                <c:pt idx="218852">
                  <c:v>507.02652512168902</c:v>
                </c:pt>
                <c:pt idx="218853">
                  <c:v>507.02884187696299</c:v>
                </c:pt>
                <c:pt idx="218854">
                  <c:v>507.03115863223599</c:v>
                </c:pt>
                <c:pt idx="218855">
                  <c:v>507.03347538751001</c:v>
                </c:pt>
                <c:pt idx="218856">
                  <c:v>507.03579214278301</c:v>
                </c:pt>
                <c:pt idx="218857">
                  <c:v>507.03810889805698</c:v>
                </c:pt>
                <c:pt idx="218858">
                  <c:v>507.04042565332998</c:v>
                </c:pt>
                <c:pt idx="218859">
                  <c:v>507.042742408604</c:v>
                </c:pt>
                <c:pt idx="218860">
                  <c:v>507.045059163877</c:v>
                </c:pt>
                <c:pt idx="218861">
                  <c:v>507.04737591915102</c:v>
                </c:pt>
                <c:pt idx="218862">
                  <c:v>507.04969267442402</c:v>
                </c:pt>
                <c:pt idx="218863">
                  <c:v>507.05200942969799</c:v>
                </c:pt>
                <c:pt idx="218864">
                  <c:v>507.05432618497099</c:v>
                </c:pt>
                <c:pt idx="218865">
                  <c:v>507.05664294024501</c:v>
                </c:pt>
                <c:pt idx="218866">
                  <c:v>507.05895969551801</c:v>
                </c:pt>
                <c:pt idx="218867">
                  <c:v>507.06127645079198</c:v>
                </c:pt>
                <c:pt idx="218868">
                  <c:v>507.063593206066</c:v>
                </c:pt>
                <c:pt idx="218869">
                  <c:v>507.065909961339</c:v>
                </c:pt>
                <c:pt idx="218870">
                  <c:v>507.06822671661303</c:v>
                </c:pt>
                <c:pt idx="218871">
                  <c:v>507.07054347188603</c:v>
                </c:pt>
                <c:pt idx="218872">
                  <c:v>507.07286022715999</c:v>
                </c:pt>
                <c:pt idx="218873">
                  <c:v>507.07517698243299</c:v>
                </c:pt>
                <c:pt idx="218874">
                  <c:v>507.07749373770702</c:v>
                </c:pt>
                <c:pt idx="218875">
                  <c:v>507.07981049298002</c:v>
                </c:pt>
                <c:pt idx="218876">
                  <c:v>507.08212724825398</c:v>
                </c:pt>
                <c:pt idx="218877">
                  <c:v>507.08444400352698</c:v>
                </c:pt>
                <c:pt idx="218878">
                  <c:v>507.08676075880101</c:v>
                </c:pt>
                <c:pt idx="218879">
                  <c:v>507.08907751407401</c:v>
                </c:pt>
                <c:pt idx="218880">
                  <c:v>507.09139426934797</c:v>
                </c:pt>
                <c:pt idx="218881">
                  <c:v>507.09371102462097</c:v>
                </c:pt>
                <c:pt idx="218882">
                  <c:v>507.096027779895</c:v>
                </c:pt>
                <c:pt idx="218883">
                  <c:v>507.098344535168</c:v>
                </c:pt>
                <c:pt idx="218884">
                  <c:v>507.10066129044202</c:v>
                </c:pt>
                <c:pt idx="218885">
                  <c:v>507.10297804571502</c:v>
                </c:pt>
                <c:pt idx="218886">
                  <c:v>507.10529480098899</c:v>
                </c:pt>
                <c:pt idx="218887">
                  <c:v>507.10761155626199</c:v>
                </c:pt>
                <c:pt idx="218888">
                  <c:v>507.10992831153601</c:v>
                </c:pt>
                <c:pt idx="218889">
                  <c:v>507.11224506680901</c:v>
                </c:pt>
                <c:pt idx="218890">
                  <c:v>507.11456182208298</c:v>
                </c:pt>
                <c:pt idx="218891">
                  <c:v>507.11687857735598</c:v>
                </c:pt>
                <c:pt idx="218892">
                  <c:v>507.11919533263</c:v>
                </c:pt>
                <c:pt idx="218893">
                  <c:v>507.121512087903</c:v>
                </c:pt>
                <c:pt idx="218894">
                  <c:v>507.12382884317702</c:v>
                </c:pt>
                <c:pt idx="218895">
                  <c:v>507.12614559845002</c:v>
                </c:pt>
                <c:pt idx="218896">
                  <c:v>507.12846235372399</c:v>
                </c:pt>
                <c:pt idx="218897">
                  <c:v>507.13077910899699</c:v>
                </c:pt>
                <c:pt idx="218898">
                  <c:v>507.13309586427101</c:v>
                </c:pt>
                <c:pt idx="218899">
                  <c:v>507.13541261954401</c:v>
                </c:pt>
                <c:pt idx="218900">
                  <c:v>507.13772937481798</c:v>
                </c:pt>
                <c:pt idx="218901">
                  <c:v>507.14004613009098</c:v>
                </c:pt>
                <c:pt idx="218902">
                  <c:v>507.142362885365</c:v>
                </c:pt>
                <c:pt idx="218903">
                  <c:v>507.144679640638</c:v>
                </c:pt>
                <c:pt idx="218904">
                  <c:v>507.14699639591203</c:v>
                </c:pt>
                <c:pt idx="218905">
                  <c:v>507.14931315118503</c:v>
                </c:pt>
                <c:pt idx="218906">
                  <c:v>507.15162990645899</c:v>
                </c:pt>
                <c:pt idx="218907">
                  <c:v>507.15394666173199</c:v>
                </c:pt>
                <c:pt idx="218908">
                  <c:v>507.15626341700602</c:v>
                </c:pt>
                <c:pt idx="218909">
                  <c:v>507.15858017227902</c:v>
                </c:pt>
                <c:pt idx="218910">
                  <c:v>507.16089692755298</c:v>
                </c:pt>
                <c:pt idx="218911">
                  <c:v>507.16321368282701</c:v>
                </c:pt>
                <c:pt idx="218912">
                  <c:v>507.16553043810001</c:v>
                </c:pt>
                <c:pt idx="218913">
                  <c:v>507.16784719337397</c:v>
                </c:pt>
                <c:pt idx="218914">
                  <c:v>507.17016394864697</c:v>
                </c:pt>
                <c:pt idx="218915">
                  <c:v>507.172480703921</c:v>
                </c:pt>
                <c:pt idx="218916">
                  <c:v>507.174797459194</c:v>
                </c:pt>
                <c:pt idx="218917">
                  <c:v>507.17711421446802</c:v>
                </c:pt>
                <c:pt idx="218918">
                  <c:v>507.17943096974102</c:v>
                </c:pt>
                <c:pt idx="218919">
                  <c:v>507.18174772501499</c:v>
                </c:pt>
                <c:pt idx="218920">
                  <c:v>507.18406448028799</c:v>
                </c:pt>
                <c:pt idx="218921">
                  <c:v>507.18638123556201</c:v>
                </c:pt>
                <c:pt idx="218922">
                  <c:v>507.18869799083501</c:v>
                </c:pt>
                <c:pt idx="218923">
                  <c:v>507.19101474610898</c:v>
                </c:pt>
                <c:pt idx="218924">
                  <c:v>507.19333150138198</c:v>
                </c:pt>
                <c:pt idx="218925">
                  <c:v>507.195648256656</c:v>
                </c:pt>
                <c:pt idx="218926">
                  <c:v>507.197965011929</c:v>
                </c:pt>
                <c:pt idx="218927">
                  <c:v>507.20028176720302</c:v>
                </c:pt>
                <c:pt idx="218928">
                  <c:v>507.20259852247602</c:v>
                </c:pt>
                <c:pt idx="218929">
                  <c:v>507.20491527774999</c:v>
                </c:pt>
                <c:pt idx="218930">
                  <c:v>507.20723203302299</c:v>
                </c:pt>
                <c:pt idx="218931">
                  <c:v>507.20954878829701</c:v>
                </c:pt>
                <c:pt idx="218932">
                  <c:v>507.21186554357001</c:v>
                </c:pt>
                <c:pt idx="218933">
                  <c:v>507.21418229884398</c:v>
                </c:pt>
                <c:pt idx="218934">
                  <c:v>507.21649905411698</c:v>
                </c:pt>
                <c:pt idx="218935">
                  <c:v>507.218815809391</c:v>
                </c:pt>
                <c:pt idx="218936">
                  <c:v>507.221132564664</c:v>
                </c:pt>
                <c:pt idx="218937">
                  <c:v>507.22344931993803</c:v>
                </c:pt>
                <c:pt idx="218938">
                  <c:v>507.22576607521103</c:v>
                </c:pt>
                <c:pt idx="218939">
                  <c:v>507.22808283048499</c:v>
                </c:pt>
                <c:pt idx="218940">
                  <c:v>507.23039958575799</c:v>
                </c:pt>
                <c:pt idx="218941">
                  <c:v>507.23271634103202</c:v>
                </c:pt>
                <c:pt idx="218942">
                  <c:v>507.23503309630502</c:v>
                </c:pt>
                <c:pt idx="218943">
                  <c:v>507.23734985157898</c:v>
                </c:pt>
                <c:pt idx="218944">
                  <c:v>507.23966660685198</c:v>
                </c:pt>
                <c:pt idx="218945">
                  <c:v>507.24198336212601</c:v>
                </c:pt>
                <c:pt idx="218946">
                  <c:v>507.24430011739901</c:v>
                </c:pt>
                <c:pt idx="218947">
                  <c:v>507.24661687267297</c:v>
                </c:pt>
                <c:pt idx="218948">
                  <c:v>507.24893362794597</c:v>
                </c:pt>
                <c:pt idx="218949">
                  <c:v>507.25125038322</c:v>
                </c:pt>
                <c:pt idx="218950">
                  <c:v>507.253567138493</c:v>
                </c:pt>
                <c:pt idx="218951">
                  <c:v>507.25588389376702</c:v>
                </c:pt>
                <c:pt idx="218952">
                  <c:v>507.25820064904099</c:v>
                </c:pt>
                <c:pt idx="218953">
                  <c:v>507.26051740431399</c:v>
                </c:pt>
                <c:pt idx="218954">
                  <c:v>507.26283415958801</c:v>
                </c:pt>
                <c:pt idx="218955">
                  <c:v>507.26515091486101</c:v>
                </c:pt>
                <c:pt idx="218956">
                  <c:v>507.26746767013498</c:v>
                </c:pt>
                <c:pt idx="218957">
                  <c:v>507.26978442540798</c:v>
                </c:pt>
                <c:pt idx="218958">
                  <c:v>507.272101180682</c:v>
                </c:pt>
                <c:pt idx="218959">
                  <c:v>507.274417935955</c:v>
                </c:pt>
                <c:pt idx="218960">
                  <c:v>507.27673469122902</c:v>
                </c:pt>
                <c:pt idx="218961">
                  <c:v>507.27905144650202</c:v>
                </c:pt>
                <c:pt idx="218962">
                  <c:v>507.28136820177599</c:v>
                </c:pt>
                <c:pt idx="218963">
                  <c:v>507.28368495704899</c:v>
                </c:pt>
                <c:pt idx="218964">
                  <c:v>507.28600171232301</c:v>
                </c:pt>
                <c:pt idx="218965">
                  <c:v>507.28831846759601</c:v>
                </c:pt>
                <c:pt idx="218966">
                  <c:v>507.29063522286998</c:v>
                </c:pt>
                <c:pt idx="218967">
                  <c:v>507.29295197814298</c:v>
                </c:pt>
                <c:pt idx="218968">
                  <c:v>507.295268733417</c:v>
                </c:pt>
                <c:pt idx="218969">
                  <c:v>507.29758548869</c:v>
                </c:pt>
                <c:pt idx="218970">
                  <c:v>507.29990224396403</c:v>
                </c:pt>
                <c:pt idx="218971">
                  <c:v>507.30221899923703</c:v>
                </c:pt>
                <c:pt idx="218972">
                  <c:v>507.30453575451099</c:v>
                </c:pt>
                <c:pt idx="218973">
                  <c:v>507.30685250978399</c:v>
                </c:pt>
                <c:pt idx="218974">
                  <c:v>507.30916926505802</c:v>
                </c:pt>
                <c:pt idx="218975">
                  <c:v>507.31148602033102</c:v>
                </c:pt>
                <c:pt idx="218976">
                  <c:v>507.31380277560498</c:v>
                </c:pt>
                <c:pt idx="218977">
                  <c:v>507.31611953087798</c:v>
                </c:pt>
                <c:pt idx="218978">
                  <c:v>507.31843628615201</c:v>
                </c:pt>
                <c:pt idx="218979">
                  <c:v>507.32075304142501</c:v>
                </c:pt>
                <c:pt idx="218980">
                  <c:v>507.32306979669897</c:v>
                </c:pt>
                <c:pt idx="218981">
                  <c:v>507.32538655197197</c:v>
                </c:pt>
                <c:pt idx="218982">
                  <c:v>507.327703307246</c:v>
                </c:pt>
                <c:pt idx="218983">
                  <c:v>507.330020062519</c:v>
                </c:pt>
                <c:pt idx="218984">
                  <c:v>507.33233681779302</c:v>
                </c:pt>
                <c:pt idx="218985">
                  <c:v>507.33465357306602</c:v>
                </c:pt>
                <c:pt idx="218986">
                  <c:v>507.33697032833999</c:v>
                </c:pt>
                <c:pt idx="218987">
                  <c:v>507.33928708361299</c:v>
                </c:pt>
                <c:pt idx="218988">
                  <c:v>507.34160383888701</c:v>
                </c:pt>
                <c:pt idx="218989">
                  <c:v>507.34392059416001</c:v>
                </c:pt>
                <c:pt idx="218990">
                  <c:v>507.34623734943398</c:v>
                </c:pt>
                <c:pt idx="218991">
                  <c:v>507.34855410470698</c:v>
                </c:pt>
                <c:pt idx="218992">
                  <c:v>507.350870859981</c:v>
                </c:pt>
                <c:pt idx="218993">
                  <c:v>507.353187615254</c:v>
                </c:pt>
                <c:pt idx="218994">
                  <c:v>507.35550437052802</c:v>
                </c:pt>
                <c:pt idx="218995">
                  <c:v>507.35782112580199</c:v>
                </c:pt>
                <c:pt idx="218996">
                  <c:v>507.36013788107499</c:v>
                </c:pt>
                <c:pt idx="218997">
                  <c:v>507.36245463634901</c:v>
                </c:pt>
                <c:pt idx="218998">
                  <c:v>507.36477139162201</c:v>
                </c:pt>
                <c:pt idx="218999">
                  <c:v>507.36708814689598</c:v>
                </c:pt>
                <c:pt idx="219000">
                  <c:v>507.36940490216898</c:v>
                </c:pt>
                <c:pt idx="219001">
                  <c:v>507.371721657443</c:v>
                </c:pt>
                <c:pt idx="219002">
                  <c:v>507.374038412716</c:v>
                </c:pt>
                <c:pt idx="219003">
                  <c:v>507.37635516799003</c:v>
                </c:pt>
                <c:pt idx="219004">
                  <c:v>507.37867192326303</c:v>
                </c:pt>
                <c:pt idx="219005">
                  <c:v>507.38098867853699</c:v>
                </c:pt>
                <c:pt idx="219006">
                  <c:v>507.38330543380999</c:v>
                </c:pt>
                <c:pt idx="219007">
                  <c:v>507.38562218908402</c:v>
                </c:pt>
                <c:pt idx="219008">
                  <c:v>507.38793894435702</c:v>
                </c:pt>
                <c:pt idx="219009">
                  <c:v>507.39025569963098</c:v>
                </c:pt>
                <c:pt idx="219010">
                  <c:v>507.39257245490398</c:v>
                </c:pt>
                <c:pt idx="219011">
                  <c:v>507.39488921017801</c:v>
                </c:pt>
                <c:pt idx="219012">
                  <c:v>507.39720596545101</c:v>
                </c:pt>
                <c:pt idx="219013">
                  <c:v>507.39952272072497</c:v>
                </c:pt>
                <c:pt idx="219014">
                  <c:v>507.40183947599797</c:v>
                </c:pt>
                <c:pt idx="219015">
                  <c:v>507.404156231272</c:v>
                </c:pt>
                <c:pt idx="219016">
                  <c:v>507.406472986545</c:v>
                </c:pt>
                <c:pt idx="219017">
                  <c:v>507.40878974181902</c:v>
                </c:pt>
                <c:pt idx="219018">
                  <c:v>507.41110649709202</c:v>
                </c:pt>
                <c:pt idx="219019">
                  <c:v>507.41342325236599</c:v>
                </c:pt>
                <c:pt idx="219020">
                  <c:v>507.41574000763899</c:v>
                </c:pt>
                <c:pt idx="219021">
                  <c:v>507.41805676291301</c:v>
                </c:pt>
                <c:pt idx="219022">
                  <c:v>507.42037351818601</c:v>
                </c:pt>
                <c:pt idx="219023">
                  <c:v>507.42269027345998</c:v>
                </c:pt>
                <c:pt idx="219024">
                  <c:v>507.42500702873298</c:v>
                </c:pt>
                <c:pt idx="219025">
                  <c:v>507.427323784007</c:v>
                </c:pt>
                <c:pt idx="219026">
                  <c:v>507.42964053928</c:v>
                </c:pt>
                <c:pt idx="219027">
                  <c:v>507.43195729455402</c:v>
                </c:pt>
                <c:pt idx="219028">
                  <c:v>507.43427404982702</c:v>
                </c:pt>
                <c:pt idx="219029">
                  <c:v>507.43659080510099</c:v>
                </c:pt>
                <c:pt idx="219030">
                  <c:v>507.43890756037399</c:v>
                </c:pt>
                <c:pt idx="219031">
                  <c:v>507.44122431564801</c:v>
                </c:pt>
                <c:pt idx="219032">
                  <c:v>507.44354107092101</c:v>
                </c:pt>
                <c:pt idx="219033">
                  <c:v>507.44585782619498</c:v>
                </c:pt>
                <c:pt idx="219034">
                  <c:v>507.44817458146798</c:v>
                </c:pt>
                <c:pt idx="219035">
                  <c:v>507.450491336742</c:v>
                </c:pt>
                <c:pt idx="219036">
                  <c:v>507.452808092015</c:v>
                </c:pt>
                <c:pt idx="219037">
                  <c:v>507.45512484728903</c:v>
                </c:pt>
                <c:pt idx="219038">
                  <c:v>507.45744160256299</c:v>
                </c:pt>
                <c:pt idx="219039">
                  <c:v>507.45975835783599</c:v>
                </c:pt>
                <c:pt idx="219040">
                  <c:v>507.46207511311002</c:v>
                </c:pt>
                <c:pt idx="219041">
                  <c:v>507.46439186838302</c:v>
                </c:pt>
                <c:pt idx="219042">
                  <c:v>507.46670862365698</c:v>
                </c:pt>
                <c:pt idx="219043">
                  <c:v>507.46902537892998</c:v>
                </c:pt>
                <c:pt idx="219044">
                  <c:v>507.47134213420401</c:v>
                </c:pt>
                <c:pt idx="219045">
                  <c:v>507.47365888947701</c:v>
                </c:pt>
                <c:pt idx="219046">
                  <c:v>507.47597564475097</c:v>
                </c:pt>
                <c:pt idx="219047">
                  <c:v>507.47829240002397</c:v>
                </c:pt>
                <c:pt idx="219048">
                  <c:v>507.480609155298</c:v>
                </c:pt>
                <c:pt idx="219049">
                  <c:v>507.482925910571</c:v>
                </c:pt>
                <c:pt idx="219050">
                  <c:v>507.48524266584502</c:v>
                </c:pt>
                <c:pt idx="219051">
                  <c:v>507.48755942111802</c:v>
                </c:pt>
                <c:pt idx="219052">
                  <c:v>507.48987617639199</c:v>
                </c:pt>
                <c:pt idx="219053">
                  <c:v>507.49219293166499</c:v>
                </c:pt>
                <c:pt idx="219054">
                  <c:v>507.49450968693901</c:v>
                </c:pt>
                <c:pt idx="219055">
                  <c:v>507.49682644221201</c:v>
                </c:pt>
                <c:pt idx="219056">
                  <c:v>507.49914319748598</c:v>
                </c:pt>
                <c:pt idx="219057">
                  <c:v>507.50145995275898</c:v>
                </c:pt>
                <c:pt idx="219058">
                  <c:v>507.503776708033</c:v>
                </c:pt>
                <c:pt idx="219059">
                  <c:v>507.506093463306</c:v>
                </c:pt>
                <c:pt idx="219060">
                  <c:v>507.50841021858002</c:v>
                </c:pt>
                <c:pt idx="219061">
                  <c:v>507.51072697385302</c:v>
                </c:pt>
                <c:pt idx="219062">
                  <c:v>507.51304372912699</c:v>
                </c:pt>
                <c:pt idx="219063">
                  <c:v>507.51536048439999</c:v>
                </c:pt>
                <c:pt idx="219064">
                  <c:v>507.51767723967401</c:v>
                </c:pt>
                <c:pt idx="219065">
                  <c:v>507.51999399494701</c:v>
                </c:pt>
                <c:pt idx="219066">
                  <c:v>507.52231075022098</c:v>
                </c:pt>
                <c:pt idx="219067">
                  <c:v>507.52462750549398</c:v>
                </c:pt>
                <c:pt idx="219068">
                  <c:v>507.526944260768</c:v>
                </c:pt>
                <c:pt idx="219069">
                  <c:v>507.529261016041</c:v>
                </c:pt>
                <c:pt idx="219070">
                  <c:v>507.53157777131503</c:v>
                </c:pt>
                <c:pt idx="219071">
                  <c:v>507.53389452658803</c:v>
                </c:pt>
                <c:pt idx="219072">
                  <c:v>507.53621128186199</c:v>
                </c:pt>
                <c:pt idx="219073">
                  <c:v>507.53852803713499</c:v>
                </c:pt>
                <c:pt idx="219074">
                  <c:v>507.54084479240902</c:v>
                </c:pt>
                <c:pt idx="219075">
                  <c:v>507.54316154768202</c:v>
                </c:pt>
                <c:pt idx="219076">
                  <c:v>507.54547830295598</c:v>
                </c:pt>
                <c:pt idx="219077">
                  <c:v>507.54779505822898</c:v>
                </c:pt>
                <c:pt idx="219078">
                  <c:v>507.55011181350301</c:v>
                </c:pt>
                <c:pt idx="219079">
                  <c:v>507.55242856877601</c:v>
                </c:pt>
                <c:pt idx="219080">
                  <c:v>507.55474532404997</c:v>
                </c:pt>
                <c:pt idx="219081">
                  <c:v>507.557062079324</c:v>
                </c:pt>
                <c:pt idx="219082">
                  <c:v>507.559378834597</c:v>
                </c:pt>
                <c:pt idx="219083">
                  <c:v>507.56169558987102</c:v>
                </c:pt>
                <c:pt idx="219084">
                  <c:v>507.56401234514402</c:v>
                </c:pt>
                <c:pt idx="219085">
                  <c:v>507.56632910041799</c:v>
                </c:pt>
                <c:pt idx="219086">
                  <c:v>507.56864585569099</c:v>
                </c:pt>
                <c:pt idx="219087">
                  <c:v>507.57096261096501</c:v>
                </c:pt>
                <c:pt idx="219088">
                  <c:v>507.57327936623801</c:v>
                </c:pt>
                <c:pt idx="219089">
                  <c:v>507.57559612151198</c:v>
                </c:pt>
                <c:pt idx="219090">
                  <c:v>507.57791287678498</c:v>
                </c:pt>
                <c:pt idx="219091">
                  <c:v>507.580229632059</c:v>
                </c:pt>
                <c:pt idx="219092">
                  <c:v>507.582546387332</c:v>
                </c:pt>
                <c:pt idx="219093">
                  <c:v>507.58486314260603</c:v>
                </c:pt>
                <c:pt idx="219094">
                  <c:v>507.58717989787903</c:v>
                </c:pt>
                <c:pt idx="219095">
                  <c:v>507.58949665315299</c:v>
                </c:pt>
                <c:pt idx="219096">
                  <c:v>507.59181340842599</c:v>
                </c:pt>
                <c:pt idx="219097">
                  <c:v>507.59413016370002</c:v>
                </c:pt>
                <c:pt idx="219098">
                  <c:v>507.59644691897302</c:v>
                </c:pt>
                <c:pt idx="219099">
                  <c:v>507.59876367424698</c:v>
                </c:pt>
                <c:pt idx="219100">
                  <c:v>507.60108042951998</c:v>
                </c:pt>
                <c:pt idx="219101">
                  <c:v>507.60339718479401</c:v>
                </c:pt>
                <c:pt idx="219102">
                  <c:v>507.60571394006701</c:v>
                </c:pt>
                <c:pt idx="219103">
                  <c:v>507.60803069534097</c:v>
                </c:pt>
                <c:pt idx="219104">
                  <c:v>507.61034745061397</c:v>
                </c:pt>
                <c:pt idx="219105">
                  <c:v>507.612664205888</c:v>
                </c:pt>
                <c:pt idx="219106">
                  <c:v>507.614980961161</c:v>
                </c:pt>
                <c:pt idx="219107">
                  <c:v>507.61729771643502</c:v>
                </c:pt>
                <c:pt idx="219108">
                  <c:v>507.61961447170802</c:v>
                </c:pt>
                <c:pt idx="219109">
                  <c:v>507.62193122698199</c:v>
                </c:pt>
                <c:pt idx="219110">
                  <c:v>507.62424798225499</c:v>
                </c:pt>
                <c:pt idx="219111">
                  <c:v>507.62656473752901</c:v>
                </c:pt>
                <c:pt idx="219112">
                  <c:v>507.62888149280201</c:v>
                </c:pt>
                <c:pt idx="219113">
                  <c:v>507.63119824807598</c:v>
                </c:pt>
                <c:pt idx="219114">
                  <c:v>507.63351500334898</c:v>
                </c:pt>
                <c:pt idx="219115">
                  <c:v>507.635831758623</c:v>
                </c:pt>
                <c:pt idx="219116">
                  <c:v>507.638148513896</c:v>
                </c:pt>
                <c:pt idx="219117">
                  <c:v>507.64046526917002</c:v>
                </c:pt>
                <c:pt idx="219118">
                  <c:v>507.64278202444302</c:v>
                </c:pt>
                <c:pt idx="219119">
                  <c:v>507.64509877971699</c:v>
                </c:pt>
                <c:pt idx="219120">
                  <c:v>507.64741553498999</c:v>
                </c:pt>
                <c:pt idx="219121">
                  <c:v>507.64973229026401</c:v>
                </c:pt>
                <c:pt idx="219122">
                  <c:v>507.65204904553701</c:v>
                </c:pt>
                <c:pt idx="219123">
                  <c:v>507.65436580081098</c:v>
                </c:pt>
                <c:pt idx="219124">
                  <c:v>507.656682556085</c:v>
                </c:pt>
                <c:pt idx="219125">
                  <c:v>507.658999311358</c:v>
                </c:pt>
                <c:pt idx="219126">
                  <c:v>507.66131606663203</c:v>
                </c:pt>
                <c:pt idx="219127">
                  <c:v>507.66363282190503</c:v>
                </c:pt>
                <c:pt idx="219128">
                  <c:v>507.66594957717899</c:v>
                </c:pt>
                <c:pt idx="219129">
                  <c:v>507.66826633245199</c:v>
                </c:pt>
                <c:pt idx="219130">
                  <c:v>507.67058308772602</c:v>
                </c:pt>
                <c:pt idx="219131">
                  <c:v>507.67289984299902</c:v>
                </c:pt>
                <c:pt idx="219132">
                  <c:v>507.67521659827298</c:v>
                </c:pt>
                <c:pt idx="219133">
                  <c:v>507.67753335354598</c:v>
                </c:pt>
                <c:pt idx="219134">
                  <c:v>507.67985010882001</c:v>
                </c:pt>
                <c:pt idx="219135">
                  <c:v>507.68216686409301</c:v>
                </c:pt>
                <c:pt idx="219136">
                  <c:v>507.68448361936697</c:v>
                </c:pt>
                <c:pt idx="219137">
                  <c:v>507.68680037463997</c:v>
                </c:pt>
                <c:pt idx="219138">
                  <c:v>507.689117129914</c:v>
                </c:pt>
                <c:pt idx="219139">
                  <c:v>507.691433885187</c:v>
                </c:pt>
                <c:pt idx="219140">
                  <c:v>507.69375064046102</c:v>
                </c:pt>
                <c:pt idx="219141">
                  <c:v>507.69606739573402</c:v>
                </c:pt>
                <c:pt idx="219142">
                  <c:v>507.69838415100799</c:v>
                </c:pt>
                <c:pt idx="219143">
                  <c:v>507.70070090628099</c:v>
                </c:pt>
                <c:pt idx="219144">
                  <c:v>507.70301766155501</c:v>
                </c:pt>
                <c:pt idx="219145">
                  <c:v>507.70533441682801</c:v>
                </c:pt>
                <c:pt idx="219146">
                  <c:v>507.70765117210198</c:v>
                </c:pt>
                <c:pt idx="219147">
                  <c:v>507.70996792737498</c:v>
                </c:pt>
                <c:pt idx="219148">
                  <c:v>507.712284682649</c:v>
                </c:pt>
                <c:pt idx="219149">
                  <c:v>507.714601437922</c:v>
                </c:pt>
                <c:pt idx="219150">
                  <c:v>507.71691819319602</c:v>
                </c:pt>
                <c:pt idx="219151">
                  <c:v>507.71923494846902</c:v>
                </c:pt>
                <c:pt idx="219152">
                  <c:v>507.72155170374299</c:v>
                </c:pt>
                <c:pt idx="219153">
                  <c:v>507.72386845901599</c:v>
                </c:pt>
                <c:pt idx="219154">
                  <c:v>507.72618521429001</c:v>
                </c:pt>
                <c:pt idx="219155">
                  <c:v>507.72850196956301</c:v>
                </c:pt>
                <c:pt idx="219156">
                  <c:v>507.73081872483698</c:v>
                </c:pt>
                <c:pt idx="219157">
                  <c:v>507.73313548010998</c:v>
                </c:pt>
                <c:pt idx="219158">
                  <c:v>507.735452235384</c:v>
                </c:pt>
                <c:pt idx="219159">
                  <c:v>507.737768990657</c:v>
                </c:pt>
                <c:pt idx="219160">
                  <c:v>507.74008574593103</c:v>
                </c:pt>
                <c:pt idx="219161">
                  <c:v>507.74240250120403</c:v>
                </c:pt>
                <c:pt idx="219162">
                  <c:v>507.74471925647799</c:v>
                </c:pt>
                <c:pt idx="219163">
                  <c:v>507.74703601175099</c:v>
                </c:pt>
                <c:pt idx="219164">
                  <c:v>507.74935276702502</c:v>
                </c:pt>
                <c:pt idx="219165">
                  <c:v>507.75166952229802</c:v>
                </c:pt>
                <c:pt idx="219166">
                  <c:v>507.75398627757198</c:v>
                </c:pt>
                <c:pt idx="219167">
                  <c:v>507.75630303284601</c:v>
                </c:pt>
                <c:pt idx="219168">
                  <c:v>507.75861978811901</c:v>
                </c:pt>
                <c:pt idx="219169">
                  <c:v>507.76093654339297</c:v>
                </c:pt>
                <c:pt idx="219170">
                  <c:v>507.76325329866597</c:v>
                </c:pt>
                <c:pt idx="219171">
                  <c:v>507.76557005394</c:v>
                </c:pt>
                <c:pt idx="219172">
                  <c:v>507.767886809213</c:v>
                </c:pt>
                <c:pt idx="219173">
                  <c:v>507.77020356448702</c:v>
                </c:pt>
                <c:pt idx="219174">
                  <c:v>507.77252031976002</c:v>
                </c:pt>
                <c:pt idx="219175">
                  <c:v>507.77483707503399</c:v>
                </c:pt>
                <c:pt idx="219176">
                  <c:v>507.77715383030699</c:v>
                </c:pt>
                <c:pt idx="219177">
                  <c:v>507.77947058558101</c:v>
                </c:pt>
                <c:pt idx="219178">
                  <c:v>507.78178734085401</c:v>
                </c:pt>
                <c:pt idx="219179">
                  <c:v>507.78410409612798</c:v>
                </c:pt>
                <c:pt idx="219180">
                  <c:v>507.78642085140098</c:v>
                </c:pt>
                <c:pt idx="219181">
                  <c:v>507.788737606675</c:v>
                </c:pt>
                <c:pt idx="219182">
                  <c:v>507.791054361948</c:v>
                </c:pt>
                <c:pt idx="219183">
                  <c:v>507.79337111722202</c:v>
                </c:pt>
                <c:pt idx="219184">
                  <c:v>507.79568787249502</c:v>
                </c:pt>
                <c:pt idx="219185">
                  <c:v>507.79800462776899</c:v>
                </c:pt>
                <c:pt idx="219186">
                  <c:v>507.80032138304199</c:v>
                </c:pt>
                <c:pt idx="219187">
                  <c:v>507.80263813831601</c:v>
                </c:pt>
                <c:pt idx="219188">
                  <c:v>507.80495489358901</c:v>
                </c:pt>
                <c:pt idx="219189">
                  <c:v>507.80727164886298</c:v>
                </c:pt>
                <c:pt idx="219190">
                  <c:v>507.80958840413598</c:v>
                </c:pt>
                <c:pt idx="219191">
                  <c:v>507.81190515941</c:v>
                </c:pt>
                <c:pt idx="219192">
                  <c:v>507.814221914683</c:v>
                </c:pt>
                <c:pt idx="219193">
                  <c:v>507.81653866995703</c:v>
                </c:pt>
                <c:pt idx="219194">
                  <c:v>507.81885542523003</c:v>
                </c:pt>
                <c:pt idx="219195">
                  <c:v>507.82117218050399</c:v>
                </c:pt>
                <c:pt idx="219196">
                  <c:v>507.82348893577699</c:v>
                </c:pt>
                <c:pt idx="219197">
                  <c:v>507.82580569105102</c:v>
                </c:pt>
                <c:pt idx="219198">
                  <c:v>507.82812244632402</c:v>
                </c:pt>
                <c:pt idx="219199">
                  <c:v>507.83043920159798</c:v>
                </c:pt>
                <c:pt idx="219200">
                  <c:v>507.83275595687098</c:v>
                </c:pt>
                <c:pt idx="219201">
                  <c:v>507.83507271214501</c:v>
                </c:pt>
                <c:pt idx="219202">
                  <c:v>507.83738946741801</c:v>
                </c:pt>
                <c:pt idx="219203">
                  <c:v>507.83970622269197</c:v>
                </c:pt>
                <c:pt idx="219204">
                  <c:v>507.84202297796497</c:v>
                </c:pt>
                <c:pt idx="219205">
                  <c:v>507.844339733239</c:v>
                </c:pt>
                <c:pt idx="219206">
                  <c:v>507.846656488512</c:v>
                </c:pt>
                <c:pt idx="219207">
                  <c:v>507.84897324378602</c:v>
                </c:pt>
                <c:pt idx="219208">
                  <c:v>507.85128999905999</c:v>
                </c:pt>
                <c:pt idx="219209">
                  <c:v>507.85360675433299</c:v>
                </c:pt>
                <c:pt idx="219210">
                  <c:v>507.85592350960701</c:v>
                </c:pt>
                <c:pt idx="219211">
                  <c:v>507.85824026488001</c:v>
                </c:pt>
                <c:pt idx="219212">
                  <c:v>507.86055702015398</c:v>
                </c:pt>
                <c:pt idx="219213">
                  <c:v>507.86287377542698</c:v>
                </c:pt>
                <c:pt idx="219214">
                  <c:v>507.865190530701</c:v>
                </c:pt>
                <c:pt idx="219215">
                  <c:v>507.867507285974</c:v>
                </c:pt>
                <c:pt idx="219216">
                  <c:v>507.86982404124802</c:v>
                </c:pt>
                <c:pt idx="219217">
                  <c:v>507.87214079652102</c:v>
                </c:pt>
                <c:pt idx="219218">
                  <c:v>507.87445755179499</c:v>
                </c:pt>
                <c:pt idx="219219">
                  <c:v>507.87677430706799</c:v>
                </c:pt>
                <c:pt idx="219220">
                  <c:v>507.87909106234201</c:v>
                </c:pt>
                <c:pt idx="219221">
                  <c:v>507.88140781761501</c:v>
                </c:pt>
                <c:pt idx="219222">
                  <c:v>507.88372457288898</c:v>
                </c:pt>
                <c:pt idx="219223">
                  <c:v>507.88604132816198</c:v>
                </c:pt>
                <c:pt idx="219224">
                  <c:v>507.888358083436</c:v>
                </c:pt>
                <c:pt idx="219225">
                  <c:v>507.890674838709</c:v>
                </c:pt>
                <c:pt idx="219226">
                  <c:v>507.89299159398303</c:v>
                </c:pt>
                <c:pt idx="219227">
                  <c:v>507.89530834925603</c:v>
                </c:pt>
                <c:pt idx="219228">
                  <c:v>507.89762510452999</c:v>
                </c:pt>
                <c:pt idx="219229">
                  <c:v>507.89994185980299</c:v>
                </c:pt>
                <c:pt idx="219230">
                  <c:v>507.90225861507702</c:v>
                </c:pt>
                <c:pt idx="219231">
                  <c:v>507.90457537035002</c:v>
                </c:pt>
                <c:pt idx="219232">
                  <c:v>507.90689212562398</c:v>
                </c:pt>
                <c:pt idx="219233">
                  <c:v>507.90920888089698</c:v>
                </c:pt>
                <c:pt idx="219234">
                  <c:v>507.91152563617101</c:v>
                </c:pt>
                <c:pt idx="219235">
                  <c:v>507.91384239144401</c:v>
                </c:pt>
                <c:pt idx="219236">
                  <c:v>507.91615914671797</c:v>
                </c:pt>
                <c:pt idx="219237">
                  <c:v>507.91847590199097</c:v>
                </c:pt>
                <c:pt idx="219238">
                  <c:v>507.920792657265</c:v>
                </c:pt>
                <c:pt idx="219239">
                  <c:v>507.923109412538</c:v>
                </c:pt>
                <c:pt idx="219240">
                  <c:v>507.92542616781202</c:v>
                </c:pt>
                <c:pt idx="219241">
                  <c:v>507.92774292308502</c:v>
                </c:pt>
                <c:pt idx="219242">
                  <c:v>507.93005967835899</c:v>
                </c:pt>
                <c:pt idx="219243">
                  <c:v>507.93237643363199</c:v>
                </c:pt>
                <c:pt idx="219244">
                  <c:v>507.93469318890601</c:v>
                </c:pt>
                <c:pt idx="219245">
                  <c:v>507.93700994417901</c:v>
                </c:pt>
                <c:pt idx="219246">
                  <c:v>507.93932669945298</c:v>
                </c:pt>
                <c:pt idx="219247">
                  <c:v>507.94164345472598</c:v>
                </c:pt>
                <c:pt idx="219248">
                  <c:v>507.94396021</c:v>
                </c:pt>
                <c:pt idx="219249">
                  <c:v>507.946276965273</c:v>
                </c:pt>
                <c:pt idx="219250">
                  <c:v>507.94859372054702</c:v>
                </c:pt>
                <c:pt idx="219251">
                  <c:v>507.95091047582099</c:v>
                </c:pt>
                <c:pt idx="219252">
                  <c:v>507.95322723109399</c:v>
                </c:pt>
                <c:pt idx="219253">
                  <c:v>507.95554398636801</c:v>
                </c:pt>
                <c:pt idx="219254">
                  <c:v>507.95786074164101</c:v>
                </c:pt>
                <c:pt idx="219255">
                  <c:v>507.96017749691498</c:v>
                </c:pt>
                <c:pt idx="219256">
                  <c:v>507.96249425218798</c:v>
                </c:pt>
                <c:pt idx="219257">
                  <c:v>507.964811007462</c:v>
                </c:pt>
                <c:pt idx="219258">
                  <c:v>507.967127762735</c:v>
                </c:pt>
                <c:pt idx="219259">
                  <c:v>507.96944451800903</c:v>
                </c:pt>
                <c:pt idx="219260">
                  <c:v>507.97176127328203</c:v>
                </c:pt>
                <c:pt idx="219261">
                  <c:v>507.97407802855599</c:v>
                </c:pt>
                <c:pt idx="219262">
                  <c:v>507.97639478382899</c:v>
                </c:pt>
                <c:pt idx="219263">
                  <c:v>507.97871153910302</c:v>
                </c:pt>
                <c:pt idx="219264">
                  <c:v>507.98102829437602</c:v>
                </c:pt>
                <c:pt idx="219265">
                  <c:v>507.98334504964998</c:v>
                </c:pt>
                <c:pt idx="219266">
                  <c:v>507.98566180492298</c:v>
                </c:pt>
                <c:pt idx="219267">
                  <c:v>507.98797856019701</c:v>
                </c:pt>
                <c:pt idx="219268">
                  <c:v>507.99029531547001</c:v>
                </c:pt>
                <c:pt idx="219269">
                  <c:v>507.99261207074397</c:v>
                </c:pt>
                <c:pt idx="219270">
                  <c:v>507.99492882601697</c:v>
                </c:pt>
                <c:pt idx="219271">
                  <c:v>507.997245581291</c:v>
                </c:pt>
                <c:pt idx="219272">
                  <c:v>507.999562336564</c:v>
                </c:pt>
                <c:pt idx="219273">
                  <c:v>508.00187909183802</c:v>
                </c:pt>
                <c:pt idx="219274">
                  <c:v>508.00419584711102</c:v>
                </c:pt>
                <c:pt idx="219275">
                  <c:v>508.00651260238499</c:v>
                </c:pt>
                <c:pt idx="219276">
                  <c:v>508.00882935765799</c:v>
                </c:pt>
                <c:pt idx="219277">
                  <c:v>508.01114611293201</c:v>
                </c:pt>
                <c:pt idx="219278">
                  <c:v>508.01346286820501</c:v>
                </c:pt>
                <c:pt idx="219279">
                  <c:v>508.01577962347898</c:v>
                </c:pt>
                <c:pt idx="219280">
                  <c:v>508.01809637875198</c:v>
                </c:pt>
                <c:pt idx="219281">
                  <c:v>508.020413134026</c:v>
                </c:pt>
                <c:pt idx="219282">
                  <c:v>508.022729889299</c:v>
                </c:pt>
                <c:pt idx="219283">
                  <c:v>508.02504664457302</c:v>
                </c:pt>
                <c:pt idx="219284">
                  <c:v>508.02736339984602</c:v>
                </c:pt>
                <c:pt idx="219285">
                  <c:v>508.02968015511999</c:v>
                </c:pt>
                <c:pt idx="219286">
                  <c:v>508.03199691039299</c:v>
                </c:pt>
                <c:pt idx="219287">
                  <c:v>508.03431366566701</c:v>
                </c:pt>
                <c:pt idx="219288">
                  <c:v>508.03663042094001</c:v>
                </c:pt>
                <c:pt idx="219289">
                  <c:v>508.03894717621398</c:v>
                </c:pt>
                <c:pt idx="219290">
                  <c:v>508.04126393148698</c:v>
                </c:pt>
                <c:pt idx="219291">
                  <c:v>508.043580686761</c:v>
                </c:pt>
                <c:pt idx="219292">
                  <c:v>508.045897442034</c:v>
                </c:pt>
                <c:pt idx="219293">
                  <c:v>508.04821419730803</c:v>
                </c:pt>
                <c:pt idx="219294">
                  <c:v>508.05053095258199</c:v>
                </c:pt>
                <c:pt idx="219295">
                  <c:v>508.05284770785499</c:v>
                </c:pt>
                <c:pt idx="219296">
                  <c:v>508.05516446312902</c:v>
                </c:pt>
                <c:pt idx="219297">
                  <c:v>508.05748121840202</c:v>
                </c:pt>
                <c:pt idx="219298">
                  <c:v>508.05979797367598</c:v>
                </c:pt>
                <c:pt idx="219299">
                  <c:v>508.06211472894898</c:v>
                </c:pt>
                <c:pt idx="219300">
                  <c:v>508.06443148422301</c:v>
                </c:pt>
                <c:pt idx="219301">
                  <c:v>508.06674823949601</c:v>
                </c:pt>
                <c:pt idx="219302">
                  <c:v>508.06906499476997</c:v>
                </c:pt>
                <c:pt idx="219303">
                  <c:v>508.07138175004297</c:v>
                </c:pt>
                <c:pt idx="219304">
                  <c:v>508.073698505317</c:v>
                </c:pt>
                <c:pt idx="219305">
                  <c:v>508.07601526059</c:v>
                </c:pt>
                <c:pt idx="219306">
                  <c:v>508.07833201586402</c:v>
                </c:pt>
                <c:pt idx="219307">
                  <c:v>508.08064877113702</c:v>
                </c:pt>
                <c:pt idx="219308">
                  <c:v>508.08296552641099</c:v>
                </c:pt>
                <c:pt idx="219309">
                  <c:v>508.08528228168399</c:v>
                </c:pt>
                <c:pt idx="219310">
                  <c:v>508.08759903695801</c:v>
                </c:pt>
                <c:pt idx="219311">
                  <c:v>508.08991579223101</c:v>
                </c:pt>
                <c:pt idx="219312">
                  <c:v>508.09223254750498</c:v>
                </c:pt>
                <c:pt idx="219313">
                  <c:v>508.09454930277798</c:v>
                </c:pt>
                <c:pt idx="219314">
                  <c:v>508.096866058052</c:v>
                </c:pt>
                <c:pt idx="219315">
                  <c:v>508.099182813325</c:v>
                </c:pt>
                <c:pt idx="219316">
                  <c:v>508.10149956859902</c:v>
                </c:pt>
                <c:pt idx="219317">
                  <c:v>508.10381632387202</c:v>
                </c:pt>
                <c:pt idx="219318">
                  <c:v>508.10613307914599</c:v>
                </c:pt>
                <c:pt idx="219319">
                  <c:v>508.10844983441899</c:v>
                </c:pt>
                <c:pt idx="219320">
                  <c:v>508.11076658969301</c:v>
                </c:pt>
                <c:pt idx="219321">
                  <c:v>508.11308334496601</c:v>
                </c:pt>
                <c:pt idx="219322">
                  <c:v>508.11540010023998</c:v>
                </c:pt>
                <c:pt idx="219323">
                  <c:v>508.11771685551298</c:v>
                </c:pt>
                <c:pt idx="219324">
                  <c:v>508.120033610787</c:v>
                </c:pt>
                <c:pt idx="219325">
                  <c:v>508.12235036606</c:v>
                </c:pt>
                <c:pt idx="219326">
                  <c:v>508.12466712133403</c:v>
                </c:pt>
                <c:pt idx="219327">
                  <c:v>508.12698387660703</c:v>
                </c:pt>
                <c:pt idx="219328">
                  <c:v>508.12930063188099</c:v>
                </c:pt>
                <c:pt idx="219329">
                  <c:v>508.13161738715399</c:v>
                </c:pt>
                <c:pt idx="219330">
                  <c:v>508.13393414242802</c:v>
                </c:pt>
                <c:pt idx="219331">
                  <c:v>508.13625089770102</c:v>
                </c:pt>
                <c:pt idx="219332">
                  <c:v>508.13856765297498</c:v>
                </c:pt>
                <c:pt idx="219333">
                  <c:v>508.14088440824798</c:v>
                </c:pt>
                <c:pt idx="219334">
                  <c:v>508.14320116352201</c:v>
                </c:pt>
                <c:pt idx="219335">
                  <c:v>508.14551791879501</c:v>
                </c:pt>
                <c:pt idx="219336">
                  <c:v>508.14783467406897</c:v>
                </c:pt>
                <c:pt idx="219337">
                  <c:v>508.150151429343</c:v>
                </c:pt>
                <c:pt idx="219338">
                  <c:v>508.152468184616</c:v>
                </c:pt>
                <c:pt idx="219339">
                  <c:v>508.15478493989002</c:v>
                </c:pt>
                <c:pt idx="219340">
                  <c:v>508.15710169516302</c:v>
                </c:pt>
                <c:pt idx="219341">
                  <c:v>508.15941845043699</c:v>
                </c:pt>
                <c:pt idx="219342">
                  <c:v>508.16173520570999</c:v>
                </c:pt>
                <c:pt idx="219343">
                  <c:v>508.16405196098401</c:v>
                </c:pt>
                <c:pt idx="219344">
                  <c:v>508.16636871625701</c:v>
                </c:pt>
                <c:pt idx="219345">
                  <c:v>508.16868547153098</c:v>
                </c:pt>
                <c:pt idx="219346">
                  <c:v>508.17100222680398</c:v>
                </c:pt>
                <c:pt idx="219347">
                  <c:v>508.173318982078</c:v>
                </c:pt>
                <c:pt idx="219348">
                  <c:v>508.175635737351</c:v>
                </c:pt>
                <c:pt idx="219349">
                  <c:v>508.17795249262502</c:v>
                </c:pt>
                <c:pt idx="219350">
                  <c:v>508.18026924789802</c:v>
                </c:pt>
                <c:pt idx="219351">
                  <c:v>508.18258600317199</c:v>
                </c:pt>
                <c:pt idx="219352">
                  <c:v>508.18490275844499</c:v>
                </c:pt>
                <c:pt idx="219353">
                  <c:v>508.18721951371901</c:v>
                </c:pt>
                <c:pt idx="219354">
                  <c:v>508.18953626899201</c:v>
                </c:pt>
                <c:pt idx="219355">
                  <c:v>508.19185302426598</c:v>
                </c:pt>
                <c:pt idx="219356">
                  <c:v>508.19416977953898</c:v>
                </c:pt>
                <c:pt idx="219357">
                  <c:v>508.196486534813</c:v>
                </c:pt>
                <c:pt idx="219358">
                  <c:v>508.198803290086</c:v>
                </c:pt>
                <c:pt idx="219359">
                  <c:v>508.20112004536003</c:v>
                </c:pt>
                <c:pt idx="219360">
                  <c:v>508.20343680063303</c:v>
                </c:pt>
                <c:pt idx="219361">
                  <c:v>508.20575355590699</c:v>
                </c:pt>
                <c:pt idx="219362">
                  <c:v>508.20807031117999</c:v>
                </c:pt>
                <c:pt idx="219363">
                  <c:v>508.21038706645402</c:v>
                </c:pt>
                <c:pt idx="219364">
                  <c:v>508.21270382172702</c:v>
                </c:pt>
                <c:pt idx="219365">
                  <c:v>508.21502057700098</c:v>
                </c:pt>
                <c:pt idx="219366">
                  <c:v>508.21733733227398</c:v>
                </c:pt>
                <c:pt idx="219367">
                  <c:v>508.21965408754801</c:v>
                </c:pt>
                <c:pt idx="219368">
                  <c:v>508.22197084282101</c:v>
                </c:pt>
                <c:pt idx="219369">
                  <c:v>508.22428759809497</c:v>
                </c:pt>
                <c:pt idx="219370">
                  <c:v>508.22660435336797</c:v>
                </c:pt>
                <c:pt idx="219371">
                  <c:v>508.228921108642</c:v>
                </c:pt>
                <c:pt idx="219372">
                  <c:v>508.231237863915</c:v>
                </c:pt>
                <c:pt idx="219373">
                  <c:v>508.23355461918902</c:v>
                </c:pt>
                <c:pt idx="219374">
                  <c:v>508.23587137446202</c:v>
                </c:pt>
                <c:pt idx="219375">
                  <c:v>508.23818812973599</c:v>
                </c:pt>
                <c:pt idx="219376">
                  <c:v>508.24050488500899</c:v>
                </c:pt>
                <c:pt idx="219377">
                  <c:v>508.24282164028301</c:v>
                </c:pt>
                <c:pt idx="219378">
                  <c:v>508.24513839555601</c:v>
                </c:pt>
                <c:pt idx="219379">
                  <c:v>508.24745515082998</c:v>
                </c:pt>
                <c:pt idx="219380">
                  <c:v>508.249771906104</c:v>
                </c:pt>
                <c:pt idx="219381">
                  <c:v>508.252088661377</c:v>
                </c:pt>
                <c:pt idx="219382">
                  <c:v>508.25440541665103</c:v>
                </c:pt>
                <c:pt idx="219383">
                  <c:v>508.25672217192403</c:v>
                </c:pt>
                <c:pt idx="219384">
                  <c:v>508.25903892719799</c:v>
                </c:pt>
                <c:pt idx="219385">
                  <c:v>508.26135568247099</c:v>
                </c:pt>
                <c:pt idx="219386">
                  <c:v>508.26367243774502</c:v>
                </c:pt>
                <c:pt idx="219387">
                  <c:v>508.26598919301802</c:v>
                </c:pt>
                <c:pt idx="219388">
                  <c:v>508.26830594829198</c:v>
                </c:pt>
                <c:pt idx="219389">
                  <c:v>508.27062270356498</c:v>
                </c:pt>
                <c:pt idx="219390">
                  <c:v>508.27293945883901</c:v>
                </c:pt>
                <c:pt idx="219391">
                  <c:v>508.27525621411201</c:v>
                </c:pt>
                <c:pt idx="219392">
                  <c:v>508.27757296938597</c:v>
                </c:pt>
                <c:pt idx="219393">
                  <c:v>508.27988972465897</c:v>
                </c:pt>
                <c:pt idx="219394">
                  <c:v>508.282206479933</c:v>
                </c:pt>
                <c:pt idx="219395">
                  <c:v>508.284523235206</c:v>
                </c:pt>
                <c:pt idx="219396">
                  <c:v>508.28683999048002</c:v>
                </c:pt>
                <c:pt idx="219397">
                  <c:v>508.28915674575302</c:v>
                </c:pt>
                <c:pt idx="219398">
                  <c:v>508.29147350102699</c:v>
                </c:pt>
                <c:pt idx="219399">
                  <c:v>508.29379025629999</c:v>
                </c:pt>
                <c:pt idx="219400">
                  <c:v>508.29610701157401</c:v>
                </c:pt>
                <c:pt idx="219401">
                  <c:v>508.29842376684701</c:v>
                </c:pt>
                <c:pt idx="219402">
                  <c:v>508.30074052212098</c:v>
                </c:pt>
                <c:pt idx="219403">
                  <c:v>508.30305727739398</c:v>
                </c:pt>
                <c:pt idx="219404">
                  <c:v>508.305374032668</c:v>
                </c:pt>
                <c:pt idx="219405">
                  <c:v>508.307690787941</c:v>
                </c:pt>
                <c:pt idx="219406">
                  <c:v>508.31000754321502</c:v>
                </c:pt>
                <c:pt idx="219407">
                  <c:v>508.31232429848802</c:v>
                </c:pt>
                <c:pt idx="219408">
                  <c:v>508.31464105376199</c:v>
                </c:pt>
                <c:pt idx="219409">
                  <c:v>508.31695780903499</c:v>
                </c:pt>
                <c:pt idx="219410">
                  <c:v>508.31927456430901</c:v>
                </c:pt>
                <c:pt idx="219411">
                  <c:v>508.32159131958201</c:v>
                </c:pt>
                <c:pt idx="219412">
                  <c:v>508.32390807485598</c:v>
                </c:pt>
                <c:pt idx="219413">
                  <c:v>508.32622483012898</c:v>
                </c:pt>
                <c:pt idx="219414">
                  <c:v>508.328541585403</c:v>
                </c:pt>
                <c:pt idx="219415">
                  <c:v>508.330858340676</c:v>
                </c:pt>
                <c:pt idx="219416">
                  <c:v>508.33317509595003</c:v>
                </c:pt>
                <c:pt idx="219417">
                  <c:v>508.33549185122303</c:v>
                </c:pt>
                <c:pt idx="219418">
                  <c:v>508.33780860649699</c:v>
                </c:pt>
                <c:pt idx="219419">
                  <c:v>508.34012536176999</c:v>
                </c:pt>
                <c:pt idx="219420">
                  <c:v>508.34244211704402</c:v>
                </c:pt>
                <c:pt idx="219421">
                  <c:v>508.34475887231702</c:v>
                </c:pt>
                <c:pt idx="219422">
                  <c:v>508.34707562759098</c:v>
                </c:pt>
                <c:pt idx="219423">
                  <c:v>508.34939238286501</c:v>
                </c:pt>
                <c:pt idx="219424">
                  <c:v>508.35170913813801</c:v>
                </c:pt>
                <c:pt idx="219425">
                  <c:v>508.35402589341197</c:v>
                </c:pt>
                <c:pt idx="219426">
                  <c:v>508.35634264868497</c:v>
                </c:pt>
                <c:pt idx="219427">
                  <c:v>508.358659403959</c:v>
                </c:pt>
                <c:pt idx="219428">
                  <c:v>508.360976159232</c:v>
                </c:pt>
                <c:pt idx="219429">
                  <c:v>508.36329291450602</c:v>
                </c:pt>
                <c:pt idx="219430">
                  <c:v>508.36560966977902</c:v>
                </c:pt>
                <c:pt idx="219431">
                  <c:v>508.36792642505299</c:v>
                </c:pt>
                <c:pt idx="219432">
                  <c:v>508.37024318032599</c:v>
                </c:pt>
                <c:pt idx="219433">
                  <c:v>508.37255993560001</c:v>
                </c:pt>
                <c:pt idx="219434">
                  <c:v>508.37487669087301</c:v>
                </c:pt>
                <c:pt idx="219435">
                  <c:v>508.37719344614698</c:v>
                </c:pt>
                <c:pt idx="219436">
                  <c:v>508.37951020141998</c:v>
                </c:pt>
                <c:pt idx="219437">
                  <c:v>508.381826956694</c:v>
                </c:pt>
                <c:pt idx="219438">
                  <c:v>508.384143711967</c:v>
                </c:pt>
                <c:pt idx="219439">
                  <c:v>508.38646046724102</c:v>
                </c:pt>
                <c:pt idx="219440">
                  <c:v>508.38877722251402</c:v>
                </c:pt>
                <c:pt idx="219441">
                  <c:v>508.39109397778799</c:v>
                </c:pt>
                <c:pt idx="219442">
                  <c:v>508.39341073306099</c:v>
                </c:pt>
                <c:pt idx="219443">
                  <c:v>508.39572748833501</c:v>
                </c:pt>
                <c:pt idx="219444">
                  <c:v>508.39804424360801</c:v>
                </c:pt>
                <c:pt idx="219445">
                  <c:v>508.40036099888198</c:v>
                </c:pt>
                <c:pt idx="219446">
                  <c:v>508.40267775415498</c:v>
                </c:pt>
                <c:pt idx="219447">
                  <c:v>508.404994509429</c:v>
                </c:pt>
                <c:pt idx="219448">
                  <c:v>508.407311264702</c:v>
                </c:pt>
                <c:pt idx="219449">
                  <c:v>508.40962801997603</c:v>
                </c:pt>
                <c:pt idx="219450">
                  <c:v>508.41194477524903</c:v>
                </c:pt>
                <c:pt idx="219451">
                  <c:v>508.41426153052299</c:v>
                </c:pt>
                <c:pt idx="219452">
                  <c:v>508.41657828579599</c:v>
                </c:pt>
                <c:pt idx="219453">
                  <c:v>508.41889504107002</c:v>
                </c:pt>
                <c:pt idx="219454">
                  <c:v>508.42121179634302</c:v>
                </c:pt>
                <c:pt idx="219455">
                  <c:v>508.42352855161698</c:v>
                </c:pt>
                <c:pt idx="219456">
                  <c:v>508.42584530688998</c:v>
                </c:pt>
                <c:pt idx="219457">
                  <c:v>508.42816206216401</c:v>
                </c:pt>
                <c:pt idx="219458">
                  <c:v>508.43047881743701</c:v>
                </c:pt>
                <c:pt idx="219459">
                  <c:v>508.43279557271097</c:v>
                </c:pt>
                <c:pt idx="219460">
                  <c:v>508.43511232798397</c:v>
                </c:pt>
                <c:pt idx="219461">
                  <c:v>508.437429083258</c:v>
                </c:pt>
                <c:pt idx="219462">
                  <c:v>508.439745838531</c:v>
                </c:pt>
                <c:pt idx="219463">
                  <c:v>508.44206259380502</c:v>
                </c:pt>
                <c:pt idx="219464">
                  <c:v>508.44437934907899</c:v>
                </c:pt>
                <c:pt idx="219465">
                  <c:v>508.44669610435199</c:v>
                </c:pt>
                <c:pt idx="219466">
                  <c:v>508.44901285962601</c:v>
                </c:pt>
                <c:pt idx="219467">
                  <c:v>508.45132961489901</c:v>
                </c:pt>
                <c:pt idx="219468">
                  <c:v>508.45364637017298</c:v>
                </c:pt>
                <c:pt idx="219469">
                  <c:v>508.45596312544598</c:v>
                </c:pt>
                <c:pt idx="219470">
                  <c:v>508.45827988072</c:v>
                </c:pt>
                <c:pt idx="219471">
                  <c:v>508.460596635993</c:v>
                </c:pt>
                <c:pt idx="219472">
                  <c:v>508.46291339126702</c:v>
                </c:pt>
                <c:pt idx="219473">
                  <c:v>508.46523014654002</c:v>
                </c:pt>
                <c:pt idx="219474">
                  <c:v>508.46754690181399</c:v>
                </c:pt>
                <c:pt idx="219475">
                  <c:v>508.46986365708699</c:v>
                </c:pt>
                <c:pt idx="219476">
                  <c:v>508.47218041236101</c:v>
                </c:pt>
                <c:pt idx="219477">
                  <c:v>508.47449716763401</c:v>
                </c:pt>
                <c:pt idx="219478">
                  <c:v>508.47681392290798</c:v>
                </c:pt>
                <c:pt idx="219479">
                  <c:v>508.47913067818098</c:v>
                </c:pt>
                <c:pt idx="219480">
                  <c:v>508.481447433455</c:v>
                </c:pt>
                <c:pt idx="219481">
                  <c:v>508.483764188728</c:v>
                </c:pt>
                <c:pt idx="219482">
                  <c:v>508.48608094400203</c:v>
                </c:pt>
                <c:pt idx="219483">
                  <c:v>508.48839769927503</c:v>
                </c:pt>
                <c:pt idx="219484">
                  <c:v>508.49071445454899</c:v>
                </c:pt>
                <c:pt idx="219485">
                  <c:v>508.49303120982199</c:v>
                </c:pt>
                <c:pt idx="219486">
                  <c:v>508.49534796509602</c:v>
                </c:pt>
                <c:pt idx="219487">
                  <c:v>508.49766472036902</c:v>
                </c:pt>
                <c:pt idx="219488">
                  <c:v>508.49998147564298</c:v>
                </c:pt>
                <c:pt idx="219489">
                  <c:v>508.50229823091598</c:v>
                </c:pt>
                <c:pt idx="219490">
                  <c:v>508.50461498619001</c:v>
                </c:pt>
                <c:pt idx="219491">
                  <c:v>508.50693174146301</c:v>
                </c:pt>
                <c:pt idx="219492">
                  <c:v>508.50924849673697</c:v>
                </c:pt>
                <c:pt idx="219493">
                  <c:v>508.51156525200997</c:v>
                </c:pt>
                <c:pt idx="219494">
                  <c:v>508.513882007284</c:v>
                </c:pt>
                <c:pt idx="219495">
                  <c:v>508.516198762557</c:v>
                </c:pt>
                <c:pt idx="219496">
                  <c:v>508.51851551783102</c:v>
                </c:pt>
                <c:pt idx="219497">
                  <c:v>508.52083227310402</c:v>
                </c:pt>
                <c:pt idx="219498">
                  <c:v>508.52314902837799</c:v>
                </c:pt>
                <c:pt idx="219499">
                  <c:v>508.52546578365099</c:v>
                </c:pt>
                <c:pt idx="219500">
                  <c:v>508.52778253892501</c:v>
                </c:pt>
                <c:pt idx="219501">
                  <c:v>508.53009929419801</c:v>
                </c:pt>
                <c:pt idx="219502">
                  <c:v>508.53241604947198</c:v>
                </c:pt>
                <c:pt idx="219503">
                  <c:v>508.53473280474498</c:v>
                </c:pt>
                <c:pt idx="219504">
                  <c:v>508.537049560019</c:v>
                </c:pt>
                <c:pt idx="219505">
                  <c:v>508.539366315292</c:v>
                </c:pt>
                <c:pt idx="219506">
                  <c:v>508.54168307056602</c:v>
                </c:pt>
                <c:pt idx="219507">
                  <c:v>508.54399982583999</c:v>
                </c:pt>
                <c:pt idx="219508">
                  <c:v>508.54631658111299</c:v>
                </c:pt>
                <c:pt idx="219509">
                  <c:v>508.54863333638701</c:v>
                </c:pt>
                <c:pt idx="219510">
                  <c:v>508.55095009166001</c:v>
                </c:pt>
                <c:pt idx="219511">
                  <c:v>508.55326684693398</c:v>
                </c:pt>
                <c:pt idx="219512">
                  <c:v>508.55558360220698</c:v>
                </c:pt>
                <c:pt idx="219513">
                  <c:v>508.557900357481</c:v>
                </c:pt>
                <c:pt idx="219514">
                  <c:v>508.560217112754</c:v>
                </c:pt>
                <c:pt idx="219515">
                  <c:v>508.56253386802803</c:v>
                </c:pt>
                <c:pt idx="219516">
                  <c:v>508.56485062330103</c:v>
                </c:pt>
                <c:pt idx="219517">
                  <c:v>508.56716737857499</c:v>
                </c:pt>
                <c:pt idx="219518">
                  <c:v>508.56948413384799</c:v>
                </c:pt>
                <c:pt idx="219519">
                  <c:v>508.57180088912202</c:v>
                </c:pt>
                <c:pt idx="219520">
                  <c:v>508.57411764439502</c:v>
                </c:pt>
                <c:pt idx="219521">
                  <c:v>508.57643439966898</c:v>
                </c:pt>
                <c:pt idx="219522">
                  <c:v>508.57875115494198</c:v>
                </c:pt>
                <c:pt idx="219523">
                  <c:v>508.58106791021601</c:v>
                </c:pt>
                <c:pt idx="219524">
                  <c:v>508.58338466548901</c:v>
                </c:pt>
                <c:pt idx="219525">
                  <c:v>508.58570142076297</c:v>
                </c:pt>
                <c:pt idx="219526">
                  <c:v>508.58801817603597</c:v>
                </c:pt>
                <c:pt idx="219527">
                  <c:v>508.59033493131</c:v>
                </c:pt>
                <c:pt idx="219528">
                  <c:v>508.592651686583</c:v>
                </c:pt>
                <c:pt idx="219529">
                  <c:v>508.59496844185702</c:v>
                </c:pt>
                <c:pt idx="219530">
                  <c:v>508.59728519713002</c:v>
                </c:pt>
                <c:pt idx="219531">
                  <c:v>508.59960195240399</c:v>
                </c:pt>
                <c:pt idx="219532">
                  <c:v>508.60191870767699</c:v>
                </c:pt>
                <c:pt idx="219533">
                  <c:v>508.60423546295101</c:v>
                </c:pt>
                <c:pt idx="219534">
                  <c:v>508.60655221822401</c:v>
                </c:pt>
                <c:pt idx="219535">
                  <c:v>508.60886897349798</c:v>
                </c:pt>
                <c:pt idx="219536">
                  <c:v>508.61118572877098</c:v>
                </c:pt>
                <c:pt idx="219537">
                  <c:v>508.613502484045</c:v>
                </c:pt>
                <c:pt idx="219538">
                  <c:v>508.615819239318</c:v>
                </c:pt>
                <c:pt idx="219539">
                  <c:v>508.61813599459202</c:v>
                </c:pt>
                <c:pt idx="219540">
                  <c:v>508.62045274986502</c:v>
                </c:pt>
                <c:pt idx="219541">
                  <c:v>508.62276950513899</c:v>
                </c:pt>
                <c:pt idx="219542">
                  <c:v>508.62508626041199</c:v>
                </c:pt>
                <c:pt idx="219543">
                  <c:v>508.62740301568601</c:v>
                </c:pt>
                <c:pt idx="219544">
                  <c:v>508.62971977095901</c:v>
                </c:pt>
                <c:pt idx="219545">
                  <c:v>508.63203652623298</c:v>
                </c:pt>
                <c:pt idx="219546">
                  <c:v>508.63435328150598</c:v>
                </c:pt>
                <c:pt idx="219547">
                  <c:v>508.63667003678</c:v>
                </c:pt>
                <c:pt idx="219548">
                  <c:v>508.638986792053</c:v>
                </c:pt>
                <c:pt idx="219549">
                  <c:v>508.64130354732703</c:v>
                </c:pt>
                <c:pt idx="219550">
                  <c:v>508.64362030260099</c:v>
                </c:pt>
                <c:pt idx="219551">
                  <c:v>508.64593705787399</c:v>
                </c:pt>
                <c:pt idx="219552">
                  <c:v>508.64825381314802</c:v>
                </c:pt>
                <c:pt idx="219553">
                  <c:v>508.65057056842102</c:v>
                </c:pt>
                <c:pt idx="219554">
                  <c:v>508.65288732369498</c:v>
                </c:pt>
                <c:pt idx="219555">
                  <c:v>508.65520407896798</c:v>
                </c:pt>
                <c:pt idx="219556">
                  <c:v>508.65752083424201</c:v>
                </c:pt>
                <c:pt idx="219557">
                  <c:v>508.65983758951501</c:v>
                </c:pt>
                <c:pt idx="219558">
                  <c:v>508.66215434478897</c:v>
                </c:pt>
                <c:pt idx="219559">
                  <c:v>508.66447110006197</c:v>
                </c:pt>
                <c:pt idx="219560">
                  <c:v>508.666787855336</c:v>
                </c:pt>
                <c:pt idx="219561">
                  <c:v>508.669104610609</c:v>
                </c:pt>
                <c:pt idx="219562">
                  <c:v>508.67142136588302</c:v>
                </c:pt>
                <c:pt idx="219563">
                  <c:v>508.67373812115602</c:v>
                </c:pt>
                <c:pt idx="219564">
                  <c:v>508.67605487642999</c:v>
                </c:pt>
                <c:pt idx="219565">
                  <c:v>508.67837163170299</c:v>
                </c:pt>
                <c:pt idx="219566">
                  <c:v>508.68068838697701</c:v>
                </c:pt>
                <c:pt idx="219567">
                  <c:v>508.68300514225001</c:v>
                </c:pt>
                <c:pt idx="219568">
                  <c:v>508.68532189752398</c:v>
                </c:pt>
                <c:pt idx="219569">
                  <c:v>508.68763865279698</c:v>
                </c:pt>
                <c:pt idx="219570">
                  <c:v>508.689955408071</c:v>
                </c:pt>
                <c:pt idx="219571">
                  <c:v>508.692272163344</c:v>
                </c:pt>
                <c:pt idx="219572">
                  <c:v>508.69458891861802</c:v>
                </c:pt>
                <c:pt idx="219573">
                  <c:v>508.69690567389102</c:v>
                </c:pt>
                <c:pt idx="219574">
                  <c:v>508.69922242916499</c:v>
                </c:pt>
                <c:pt idx="219575">
                  <c:v>508.70153918443799</c:v>
                </c:pt>
                <c:pt idx="219576">
                  <c:v>508.70385593971201</c:v>
                </c:pt>
                <c:pt idx="219577">
                  <c:v>508.70617269498501</c:v>
                </c:pt>
                <c:pt idx="219578">
                  <c:v>508.70848945025898</c:v>
                </c:pt>
                <c:pt idx="219579">
                  <c:v>508.71080620553198</c:v>
                </c:pt>
                <c:pt idx="219580">
                  <c:v>508.713122960806</c:v>
                </c:pt>
                <c:pt idx="219581">
                  <c:v>508.715439716079</c:v>
                </c:pt>
                <c:pt idx="219582">
                  <c:v>508.71775647135303</c:v>
                </c:pt>
                <c:pt idx="219583">
                  <c:v>508.72007322662603</c:v>
                </c:pt>
                <c:pt idx="219584">
                  <c:v>508.72238998189999</c:v>
                </c:pt>
                <c:pt idx="219585">
                  <c:v>508.72470673717299</c:v>
                </c:pt>
                <c:pt idx="219586">
                  <c:v>508.72702349244702</c:v>
                </c:pt>
                <c:pt idx="219587">
                  <c:v>508.72934024772002</c:v>
                </c:pt>
                <c:pt idx="219588">
                  <c:v>508.73165700299398</c:v>
                </c:pt>
                <c:pt idx="219589">
                  <c:v>508.73397375826698</c:v>
                </c:pt>
                <c:pt idx="219590">
                  <c:v>508.73629051354101</c:v>
                </c:pt>
                <c:pt idx="219591">
                  <c:v>508.73860726881401</c:v>
                </c:pt>
                <c:pt idx="219592">
                  <c:v>508.74092402408797</c:v>
                </c:pt>
                <c:pt idx="219593">
                  <c:v>508.743240779362</c:v>
                </c:pt>
                <c:pt idx="219594">
                  <c:v>508.745557534635</c:v>
                </c:pt>
                <c:pt idx="219595">
                  <c:v>508.74787428990902</c:v>
                </c:pt>
                <c:pt idx="219596">
                  <c:v>508.75019104518202</c:v>
                </c:pt>
                <c:pt idx="219597">
                  <c:v>508.75250780045599</c:v>
                </c:pt>
                <c:pt idx="219598">
                  <c:v>508.75482455572899</c:v>
                </c:pt>
                <c:pt idx="219599">
                  <c:v>508.75714131100301</c:v>
                </c:pt>
                <c:pt idx="219600">
                  <c:v>508.75945806627601</c:v>
                </c:pt>
                <c:pt idx="219601">
                  <c:v>508.76177482154998</c:v>
                </c:pt>
                <c:pt idx="219602">
                  <c:v>508.76409157682298</c:v>
                </c:pt>
                <c:pt idx="219603">
                  <c:v>508.766408332097</c:v>
                </c:pt>
                <c:pt idx="219604">
                  <c:v>508.76872508737</c:v>
                </c:pt>
                <c:pt idx="219605">
                  <c:v>508.77104184264402</c:v>
                </c:pt>
                <c:pt idx="219606">
                  <c:v>508.77335859791702</c:v>
                </c:pt>
                <c:pt idx="219607">
                  <c:v>508.77567535319099</c:v>
                </c:pt>
                <c:pt idx="219608">
                  <c:v>508.77799210846399</c:v>
                </c:pt>
                <c:pt idx="219609">
                  <c:v>508.78030886373801</c:v>
                </c:pt>
                <c:pt idx="219610">
                  <c:v>508.78262561901101</c:v>
                </c:pt>
                <c:pt idx="219611">
                  <c:v>508.78494237428498</c:v>
                </c:pt>
                <c:pt idx="219612">
                  <c:v>508.78725912955798</c:v>
                </c:pt>
                <c:pt idx="219613">
                  <c:v>508.789575884832</c:v>
                </c:pt>
                <c:pt idx="219614">
                  <c:v>508.791892640105</c:v>
                </c:pt>
                <c:pt idx="219615">
                  <c:v>508.79420939537903</c:v>
                </c:pt>
                <c:pt idx="219616">
                  <c:v>508.79652615065203</c:v>
                </c:pt>
                <c:pt idx="219617">
                  <c:v>508.79884290592599</c:v>
                </c:pt>
                <c:pt idx="219618">
                  <c:v>508.80115966119899</c:v>
                </c:pt>
                <c:pt idx="219619">
                  <c:v>508.80347641647302</c:v>
                </c:pt>
                <c:pt idx="219620">
                  <c:v>508.80579317174602</c:v>
                </c:pt>
                <c:pt idx="219621">
                  <c:v>508.80810992701998</c:v>
                </c:pt>
                <c:pt idx="219622">
                  <c:v>508.81042668229298</c:v>
                </c:pt>
                <c:pt idx="219623">
                  <c:v>508.81274343756701</c:v>
                </c:pt>
                <c:pt idx="219624">
                  <c:v>508.81506019284001</c:v>
                </c:pt>
                <c:pt idx="219625">
                  <c:v>508.81737694811397</c:v>
                </c:pt>
                <c:pt idx="219626">
                  <c:v>508.81969370338697</c:v>
                </c:pt>
                <c:pt idx="219627">
                  <c:v>508.822010458661</c:v>
                </c:pt>
                <c:pt idx="219628">
                  <c:v>508.824327213934</c:v>
                </c:pt>
                <c:pt idx="219629">
                  <c:v>508.82664396920802</c:v>
                </c:pt>
                <c:pt idx="219630">
                  <c:v>508.82896072448102</c:v>
                </c:pt>
                <c:pt idx="219631">
                  <c:v>508.83127747975499</c:v>
                </c:pt>
                <c:pt idx="219632">
                  <c:v>508.83359423502799</c:v>
                </c:pt>
                <c:pt idx="219633">
                  <c:v>508.83591099030201</c:v>
                </c:pt>
                <c:pt idx="219634">
                  <c:v>508.83822774557501</c:v>
                </c:pt>
                <c:pt idx="219635">
                  <c:v>508.84054450084898</c:v>
                </c:pt>
                <c:pt idx="219636">
                  <c:v>508.842861256123</c:v>
                </c:pt>
                <c:pt idx="219637">
                  <c:v>508.845178011396</c:v>
                </c:pt>
                <c:pt idx="219638">
                  <c:v>508.84749476667002</c:v>
                </c:pt>
                <c:pt idx="219639">
                  <c:v>508.84981152194302</c:v>
                </c:pt>
                <c:pt idx="219640">
                  <c:v>508.85212827721699</c:v>
                </c:pt>
                <c:pt idx="219641">
                  <c:v>508.85444503248999</c:v>
                </c:pt>
                <c:pt idx="219642">
                  <c:v>508.85676178776401</c:v>
                </c:pt>
                <c:pt idx="219643">
                  <c:v>508.85907854303701</c:v>
                </c:pt>
                <c:pt idx="219644">
                  <c:v>508.86139529831098</c:v>
                </c:pt>
                <c:pt idx="219645">
                  <c:v>508.86371205358398</c:v>
                </c:pt>
                <c:pt idx="219646">
                  <c:v>508.866028808858</c:v>
                </c:pt>
                <c:pt idx="219647">
                  <c:v>508.868345564131</c:v>
                </c:pt>
                <c:pt idx="219648">
                  <c:v>508.87066231940503</c:v>
                </c:pt>
                <c:pt idx="219649">
                  <c:v>508.87297907467803</c:v>
                </c:pt>
                <c:pt idx="219650">
                  <c:v>508.87529582995199</c:v>
                </c:pt>
                <c:pt idx="219651">
                  <c:v>508.87761258522499</c:v>
                </c:pt>
                <c:pt idx="219652">
                  <c:v>508.87992934049902</c:v>
                </c:pt>
                <c:pt idx="219653">
                  <c:v>508.88224609577202</c:v>
                </c:pt>
                <c:pt idx="219654">
                  <c:v>508.88456285104598</c:v>
                </c:pt>
                <c:pt idx="219655">
                  <c:v>508.88687960631898</c:v>
                </c:pt>
                <c:pt idx="219656">
                  <c:v>508.88919636159301</c:v>
                </c:pt>
                <c:pt idx="219657">
                  <c:v>508.89151311686601</c:v>
                </c:pt>
                <c:pt idx="219658">
                  <c:v>508.89382987213997</c:v>
                </c:pt>
                <c:pt idx="219659">
                  <c:v>508.89614662741297</c:v>
                </c:pt>
                <c:pt idx="219660">
                  <c:v>508.898463382687</c:v>
                </c:pt>
                <c:pt idx="219661">
                  <c:v>508.90078013796</c:v>
                </c:pt>
                <c:pt idx="219662">
                  <c:v>508.90309689323402</c:v>
                </c:pt>
                <c:pt idx="219663">
                  <c:v>508.90541364850702</c:v>
                </c:pt>
                <c:pt idx="219664">
                  <c:v>508.90773040378099</c:v>
                </c:pt>
                <c:pt idx="219665">
                  <c:v>508.91004715905399</c:v>
                </c:pt>
                <c:pt idx="219666">
                  <c:v>508.91236391432801</c:v>
                </c:pt>
                <c:pt idx="219667">
                  <c:v>508.91468066960101</c:v>
                </c:pt>
                <c:pt idx="219668">
                  <c:v>508.91699742487498</c:v>
                </c:pt>
                <c:pt idx="219669">
                  <c:v>508.91931418014798</c:v>
                </c:pt>
                <c:pt idx="219670">
                  <c:v>508.921630935422</c:v>
                </c:pt>
                <c:pt idx="219671">
                  <c:v>508.923947690695</c:v>
                </c:pt>
                <c:pt idx="219672">
                  <c:v>508.92626444596903</c:v>
                </c:pt>
                <c:pt idx="219673">
                  <c:v>508.92858120124203</c:v>
                </c:pt>
                <c:pt idx="219674">
                  <c:v>508.93089795651599</c:v>
                </c:pt>
                <c:pt idx="219675">
                  <c:v>508.93321471178899</c:v>
                </c:pt>
                <c:pt idx="219676">
                  <c:v>508.93553146706302</c:v>
                </c:pt>
                <c:pt idx="219677">
                  <c:v>508.93784822233602</c:v>
                </c:pt>
                <c:pt idx="219678">
                  <c:v>508.94016497760998</c:v>
                </c:pt>
                <c:pt idx="219679">
                  <c:v>508.942481732884</c:v>
                </c:pt>
                <c:pt idx="219680">
                  <c:v>508.94479848815701</c:v>
                </c:pt>
                <c:pt idx="219681">
                  <c:v>508.94711524343103</c:v>
                </c:pt>
                <c:pt idx="219682">
                  <c:v>508.94943199870397</c:v>
                </c:pt>
                <c:pt idx="219683">
                  <c:v>508.95174875397799</c:v>
                </c:pt>
                <c:pt idx="219684">
                  <c:v>508.954065509251</c:v>
                </c:pt>
                <c:pt idx="219685">
                  <c:v>508.95638226452502</c:v>
                </c:pt>
                <c:pt idx="219686">
                  <c:v>508.95869901979802</c:v>
                </c:pt>
                <c:pt idx="219687">
                  <c:v>508.96101577507198</c:v>
                </c:pt>
                <c:pt idx="219688">
                  <c:v>508.96333253034499</c:v>
                </c:pt>
                <c:pt idx="219689">
                  <c:v>508.96564928561901</c:v>
                </c:pt>
                <c:pt idx="219690">
                  <c:v>508.96796604089201</c:v>
                </c:pt>
                <c:pt idx="219691">
                  <c:v>508.97028279616598</c:v>
                </c:pt>
                <c:pt idx="219692">
                  <c:v>508.97259955143898</c:v>
                </c:pt>
                <c:pt idx="219693">
                  <c:v>508.974916306713</c:v>
                </c:pt>
                <c:pt idx="219694">
                  <c:v>508.977233061986</c:v>
                </c:pt>
                <c:pt idx="219695">
                  <c:v>508.97954981726002</c:v>
                </c:pt>
                <c:pt idx="219696">
                  <c:v>508.98186657253302</c:v>
                </c:pt>
                <c:pt idx="219697">
                  <c:v>508.98418332780699</c:v>
                </c:pt>
                <c:pt idx="219698">
                  <c:v>508.98650008307999</c:v>
                </c:pt>
                <c:pt idx="219699">
                  <c:v>508.98881683835401</c:v>
                </c:pt>
                <c:pt idx="219700">
                  <c:v>508.99113359362701</c:v>
                </c:pt>
                <c:pt idx="219701">
                  <c:v>508.99345034890098</c:v>
                </c:pt>
                <c:pt idx="219702">
                  <c:v>508.99576710417398</c:v>
                </c:pt>
                <c:pt idx="219703">
                  <c:v>508.998083859448</c:v>
                </c:pt>
                <c:pt idx="219704">
                  <c:v>509.000400614721</c:v>
                </c:pt>
                <c:pt idx="219705">
                  <c:v>509.00271736999503</c:v>
                </c:pt>
                <c:pt idx="219706">
                  <c:v>509.00503412526803</c:v>
                </c:pt>
                <c:pt idx="219707">
                  <c:v>509.00735088054199</c:v>
                </c:pt>
                <c:pt idx="219708">
                  <c:v>509.00966763581499</c:v>
                </c:pt>
                <c:pt idx="219709">
                  <c:v>509.01198439108902</c:v>
                </c:pt>
                <c:pt idx="219710">
                  <c:v>509.01430114636202</c:v>
                </c:pt>
                <c:pt idx="219711">
                  <c:v>509.01661790163598</c:v>
                </c:pt>
                <c:pt idx="219712">
                  <c:v>509.01893465690898</c:v>
                </c:pt>
                <c:pt idx="219713">
                  <c:v>509.02125141218301</c:v>
                </c:pt>
                <c:pt idx="219714">
                  <c:v>509.02356816745601</c:v>
                </c:pt>
                <c:pt idx="219715">
                  <c:v>509.02588492272997</c:v>
                </c:pt>
                <c:pt idx="219716">
                  <c:v>509.02820167800297</c:v>
                </c:pt>
                <c:pt idx="219717">
                  <c:v>509.030518433277</c:v>
                </c:pt>
                <c:pt idx="219718">
                  <c:v>509.03283518855</c:v>
                </c:pt>
                <c:pt idx="219719">
                  <c:v>509.03515194382402</c:v>
                </c:pt>
                <c:pt idx="219720">
                  <c:v>509.03746869909799</c:v>
                </c:pt>
                <c:pt idx="219721">
                  <c:v>509.03978545437099</c:v>
                </c:pt>
                <c:pt idx="219722">
                  <c:v>509.04210220964501</c:v>
                </c:pt>
                <c:pt idx="219723">
                  <c:v>509.04441896491801</c:v>
                </c:pt>
                <c:pt idx="219724">
                  <c:v>509.04673572019198</c:v>
                </c:pt>
                <c:pt idx="219725">
                  <c:v>509.04905247546498</c:v>
                </c:pt>
                <c:pt idx="219726">
                  <c:v>509.051369230739</c:v>
                </c:pt>
                <c:pt idx="219727">
                  <c:v>509.053685986012</c:v>
                </c:pt>
                <c:pt idx="219728">
                  <c:v>509.05600274128602</c:v>
                </c:pt>
                <c:pt idx="219729">
                  <c:v>509.05831949655902</c:v>
                </c:pt>
                <c:pt idx="219730">
                  <c:v>509.06063625183299</c:v>
                </c:pt>
                <c:pt idx="219731">
                  <c:v>509.06295300710599</c:v>
                </c:pt>
                <c:pt idx="219732">
                  <c:v>509.06526976238001</c:v>
                </c:pt>
                <c:pt idx="219733">
                  <c:v>509.06758651765301</c:v>
                </c:pt>
                <c:pt idx="219734">
                  <c:v>509.06990327292698</c:v>
                </c:pt>
                <c:pt idx="219735">
                  <c:v>509.07222002819998</c:v>
                </c:pt>
                <c:pt idx="219736">
                  <c:v>509.074536783474</c:v>
                </c:pt>
                <c:pt idx="219737">
                  <c:v>509.076853538747</c:v>
                </c:pt>
                <c:pt idx="219738">
                  <c:v>509.07917029402103</c:v>
                </c:pt>
                <c:pt idx="219739">
                  <c:v>509.08148704929403</c:v>
                </c:pt>
                <c:pt idx="219740">
                  <c:v>509.08380380456799</c:v>
                </c:pt>
                <c:pt idx="219741">
                  <c:v>509.08612055984099</c:v>
                </c:pt>
                <c:pt idx="219742">
                  <c:v>509.08843731511502</c:v>
                </c:pt>
                <c:pt idx="219743">
                  <c:v>509.09075407038802</c:v>
                </c:pt>
                <c:pt idx="219744">
                  <c:v>509.09307082566198</c:v>
                </c:pt>
                <c:pt idx="219745">
                  <c:v>509.09538758093498</c:v>
                </c:pt>
                <c:pt idx="219746">
                  <c:v>509.09770433620901</c:v>
                </c:pt>
                <c:pt idx="219747">
                  <c:v>509.10002109148201</c:v>
                </c:pt>
                <c:pt idx="219748">
                  <c:v>509.10233784675597</c:v>
                </c:pt>
                <c:pt idx="219749">
                  <c:v>509.10465460202897</c:v>
                </c:pt>
                <c:pt idx="219750">
                  <c:v>509.106971357303</c:v>
                </c:pt>
                <c:pt idx="219751">
                  <c:v>509.109288112576</c:v>
                </c:pt>
                <c:pt idx="219752">
                  <c:v>509.11160486785002</c:v>
                </c:pt>
                <c:pt idx="219753">
                  <c:v>509.11392162312302</c:v>
                </c:pt>
                <c:pt idx="219754">
                  <c:v>509.11623837839699</c:v>
                </c:pt>
                <c:pt idx="219755">
                  <c:v>509.11855513366999</c:v>
                </c:pt>
                <c:pt idx="219756">
                  <c:v>509.12087188894401</c:v>
                </c:pt>
                <c:pt idx="219757">
                  <c:v>509.12318864421701</c:v>
                </c:pt>
                <c:pt idx="219758">
                  <c:v>509.12550539949098</c:v>
                </c:pt>
                <c:pt idx="219759">
                  <c:v>509.12782215476398</c:v>
                </c:pt>
                <c:pt idx="219760">
                  <c:v>509.130138910038</c:v>
                </c:pt>
                <c:pt idx="219761">
                  <c:v>509.132455665311</c:v>
                </c:pt>
                <c:pt idx="219762">
                  <c:v>509.13477242058502</c:v>
                </c:pt>
                <c:pt idx="219763">
                  <c:v>509.13708917585899</c:v>
                </c:pt>
                <c:pt idx="219764">
                  <c:v>509.13940593113199</c:v>
                </c:pt>
                <c:pt idx="219765">
                  <c:v>509.14172268640601</c:v>
                </c:pt>
                <c:pt idx="219766">
                  <c:v>509.14403944167901</c:v>
                </c:pt>
                <c:pt idx="219767">
                  <c:v>509.14635619695298</c:v>
                </c:pt>
                <c:pt idx="219768">
                  <c:v>509.14867295222598</c:v>
                </c:pt>
                <c:pt idx="219769">
                  <c:v>509.1509897075</c:v>
                </c:pt>
                <c:pt idx="219770">
                  <c:v>509.153306462773</c:v>
                </c:pt>
                <c:pt idx="219771">
                  <c:v>509.15562321804703</c:v>
                </c:pt>
                <c:pt idx="219772">
                  <c:v>509.15793997332003</c:v>
                </c:pt>
                <c:pt idx="219773">
                  <c:v>509.16025672859399</c:v>
                </c:pt>
                <c:pt idx="219774">
                  <c:v>509.16257348386699</c:v>
                </c:pt>
                <c:pt idx="219775">
                  <c:v>509.16489023914102</c:v>
                </c:pt>
                <c:pt idx="219776">
                  <c:v>509.16720699441402</c:v>
                </c:pt>
                <c:pt idx="219777">
                  <c:v>509.16952374968798</c:v>
                </c:pt>
                <c:pt idx="219778">
                  <c:v>509.17184050496098</c:v>
                </c:pt>
                <c:pt idx="219779">
                  <c:v>509.17415726023501</c:v>
                </c:pt>
                <c:pt idx="219780">
                  <c:v>509.17647401550801</c:v>
                </c:pt>
                <c:pt idx="219781">
                  <c:v>509.17879077078197</c:v>
                </c:pt>
                <c:pt idx="219782">
                  <c:v>509.18110752605497</c:v>
                </c:pt>
                <c:pt idx="219783">
                  <c:v>509.183424281329</c:v>
                </c:pt>
                <c:pt idx="219784">
                  <c:v>509.185741036602</c:v>
                </c:pt>
                <c:pt idx="219785">
                  <c:v>509.18805779187602</c:v>
                </c:pt>
                <c:pt idx="219786">
                  <c:v>509.19037454714902</c:v>
                </c:pt>
                <c:pt idx="219787">
                  <c:v>509.19269130242299</c:v>
                </c:pt>
                <c:pt idx="219788">
                  <c:v>509.19500805769599</c:v>
                </c:pt>
                <c:pt idx="219789">
                  <c:v>509.19732481297001</c:v>
                </c:pt>
                <c:pt idx="219790">
                  <c:v>509.19964156824301</c:v>
                </c:pt>
                <c:pt idx="219791">
                  <c:v>509.20195832351698</c:v>
                </c:pt>
                <c:pt idx="219792">
                  <c:v>509.20427507878998</c:v>
                </c:pt>
                <c:pt idx="219793">
                  <c:v>509.206591834064</c:v>
                </c:pt>
                <c:pt idx="219794">
                  <c:v>509.208908589337</c:v>
                </c:pt>
                <c:pt idx="219795">
                  <c:v>509.21122534461102</c:v>
                </c:pt>
                <c:pt idx="219796">
                  <c:v>509.21354209988402</c:v>
                </c:pt>
                <c:pt idx="219797">
                  <c:v>509.21585885515799</c:v>
                </c:pt>
                <c:pt idx="219798">
                  <c:v>509.21817561043099</c:v>
                </c:pt>
                <c:pt idx="219799">
                  <c:v>509.22049236570501</c:v>
                </c:pt>
                <c:pt idx="219800">
                  <c:v>509.22280912097801</c:v>
                </c:pt>
                <c:pt idx="219801">
                  <c:v>509.22512587625198</c:v>
                </c:pt>
                <c:pt idx="219802">
                  <c:v>509.22744263152498</c:v>
                </c:pt>
                <c:pt idx="219803">
                  <c:v>509.229759386799</c:v>
                </c:pt>
                <c:pt idx="219804">
                  <c:v>509.232076142072</c:v>
                </c:pt>
                <c:pt idx="219805">
                  <c:v>509.23439289734603</c:v>
                </c:pt>
                <c:pt idx="219806">
                  <c:v>509.23670965261999</c:v>
                </c:pt>
                <c:pt idx="219807">
                  <c:v>509.23902640789299</c:v>
                </c:pt>
                <c:pt idx="219808">
                  <c:v>509.24134316316702</c:v>
                </c:pt>
                <c:pt idx="219809">
                  <c:v>509.24365991844002</c:v>
                </c:pt>
                <c:pt idx="219810">
                  <c:v>509.24597667371398</c:v>
                </c:pt>
                <c:pt idx="219811">
                  <c:v>509.24829342898698</c:v>
                </c:pt>
                <c:pt idx="219812">
                  <c:v>509.25061018426101</c:v>
                </c:pt>
                <c:pt idx="219813">
                  <c:v>509.25292693953401</c:v>
                </c:pt>
                <c:pt idx="219814">
                  <c:v>509.25524369480797</c:v>
                </c:pt>
                <c:pt idx="219815">
                  <c:v>509.25756045008097</c:v>
                </c:pt>
                <c:pt idx="219816">
                  <c:v>509.259877205355</c:v>
                </c:pt>
                <c:pt idx="219817">
                  <c:v>509.262193960628</c:v>
                </c:pt>
                <c:pt idx="219818">
                  <c:v>509.26451071590202</c:v>
                </c:pt>
                <c:pt idx="219819">
                  <c:v>509.26682747117502</c:v>
                </c:pt>
                <c:pt idx="219820">
                  <c:v>509.26914422644899</c:v>
                </c:pt>
                <c:pt idx="219821">
                  <c:v>509.27146098172199</c:v>
                </c:pt>
                <c:pt idx="219822">
                  <c:v>509.27377773699601</c:v>
                </c:pt>
                <c:pt idx="219823">
                  <c:v>509.27609449226901</c:v>
                </c:pt>
                <c:pt idx="219824">
                  <c:v>509.27841124754298</c:v>
                </c:pt>
                <c:pt idx="219825">
                  <c:v>509.28072800281598</c:v>
                </c:pt>
                <c:pt idx="219826">
                  <c:v>509.28304475809</c:v>
                </c:pt>
                <c:pt idx="219827">
                  <c:v>509.285361513363</c:v>
                </c:pt>
                <c:pt idx="219828">
                  <c:v>509.28767826863702</c:v>
                </c:pt>
                <c:pt idx="219829">
                  <c:v>509.28999502391002</c:v>
                </c:pt>
                <c:pt idx="219830">
                  <c:v>509.29231177918399</c:v>
                </c:pt>
                <c:pt idx="219831">
                  <c:v>509.29462853445699</c:v>
                </c:pt>
                <c:pt idx="219832">
                  <c:v>509.29694528973101</c:v>
                </c:pt>
                <c:pt idx="219833">
                  <c:v>509.29926204500401</c:v>
                </c:pt>
                <c:pt idx="219834">
                  <c:v>509.30157880027798</c:v>
                </c:pt>
                <c:pt idx="219835">
                  <c:v>509.30389555555098</c:v>
                </c:pt>
                <c:pt idx="219836">
                  <c:v>509.306212310825</c:v>
                </c:pt>
                <c:pt idx="219837">
                  <c:v>509.308529066098</c:v>
                </c:pt>
                <c:pt idx="219838">
                  <c:v>509.31084582137203</c:v>
                </c:pt>
                <c:pt idx="219839">
                  <c:v>509.31316257664503</c:v>
                </c:pt>
                <c:pt idx="219840">
                  <c:v>509.31547933191899</c:v>
                </c:pt>
                <c:pt idx="219841">
                  <c:v>509.31779608719199</c:v>
                </c:pt>
                <c:pt idx="219842">
                  <c:v>509.32011284246602</c:v>
                </c:pt>
                <c:pt idx="219843">
                  <c:v>509.32242959773902</c:v>
                </c:pt>
                <c:pt idx="219844">
                  <c:v>509.32474635301298</c:v>
                </c:pt>
                <c:pt idx="219845">
                  <c:v>509.32706310828598</c:v>
                </c:pt>
                <c:pt idx="219846">
                  <c:v>509.32937986356001</c:v>
                </c:pt>
                <c:pt idx="219847">
                  <c:v>509.33169661883301</c:v>
                </c:pt>
                <c:pt idx="219848">
                  <c:v>509.33401337410697</c:v>
                </c:pt>
                <c:pt idx="219849">
                  <c:v>509.336330129381</c:v>
                </c:pt>
                <c:pt idx="219850">
                  <c:v>509.338646884654</c:v>
                </c:pt>
                <c:pt idx="219851">
                  <c:v>509.34096363992802</c:v>
                </c:pt>
                <c:pt idx="219852">
                  <c:v>509.34328039520102</c:v>
                </c:pt>
                <c:pt idx="219853">
                  <c:v>509.34559715047499</c:v>
                </c:pt>
                <c:pt idx="219854">
                  <c:v>509.34791390574799</c:v>
                </c:pt>
                <c:pt idx="219855">
                  <c:v>509.35023066102201</c:v>
                </c:pt>
                <c:pt idx="219856">
                  <c:v>509.35254741629501</c:v>
                </c:pt>
                <c:pt idx="219857">
                  <c:v>509.35486417156898</c:v>
                </c:pt>
                <c:pt idx="219858">
                  <c:v>509.35718092684198</c:v>
                </c:pt>
                <c:pt idx="219859">
                  <c:v>509.359497682116</c:v>
                </c:pt>
                <c:pt idx="219860">
                  <c:v>509.361814437389</c:v>
                </c:pt>
                <c:pt idx="219861">
                  <c:v>509.36413119266302</c:v>
                </c:pt>
                <c:pt idx="219862">
                  <c:v>509.36644794793602</c:v>
                </c:pt>
                <c:pt idx="219863">
                  <c:v>509.36876470320999</c:v>
                </c:pt>
                <c:pt idx="219864">
                  <c:v>509.37108145848299</c:v>
                </c:pt>
                <c:pt idx="219865">
                  <c:v>509.37339821375701</c:v>
                </c:pt>
                <c:pt idx="219866">
                  <c:v>509.37571496903001</c:v>
                </c:pt>
                <c:pt idx="219867">
                  <c:v>509.37803172430398</c:v>
                </c:pt>
                <c:pt idx="219868">
                  <c:v>509.38034847957698</c:v>
                </c:pt>
                <c:pt idx="219869">
                  <c:v>509.382665234851</c:v>
                </c:pt>
                <c:pt idx="219870">
                  <c:v>509.384981990124</c:v>
                </c:pt>
                <c:pt idx="219871">
                  <c:v>509.38729874539803</c:v>
                </c:pt>
                <c:pt idx="219872">
                  <c:v>509.38961550067103</c:v>
                </c:pt>
                <c:pt idx="219873">
                  <c:v>509.39193225594499</c:v>
                </c:pt>
                <c:pt idx="219874">
                  <c:v>509.39424901121799</c:v>
                </c:pt>
                <c:pt idx="219875">
                  <c:v>509.39656576649202</c:v>
                </c:pt>
                <c:pt idx="219876">
                  <c:v>509.39888252176502</c:v>
                </c:pt>
                <c:pt idx="219877">
                  <c:v>509.40119927703898</c:v>
                </c:pt>
                <c:pt idx="219878">
                  <c:v>509.40351603231198</c:v>
                </c:pt>
                <c:pt idx="219879">
                  <c:v>509.40583278758601</c:v>
                </c:pt>
                <c:pt idx="219880">
                  <c:v>509.40814954285901</c:v>
                </c:pt>
                <c:pt idx="219881">
                  <c:v>509.41046629813297</c:v>
                </c:pt>
                <c:pt idx="219882">
                  <c:v>509.41278305340597</c:v>
                </c:pt>
                <c:pt idx="219883">
                  <c:v>509.41509980868</c:v>
                </c:pt>
                <c:pt idx="219884">
                  <c:v>509.417416563953</c:v>
                </c:pt>
                <c:pt idx="219885">
                  <c:v>509.41973331922702</c:v>
                </c:pt>
                <c:pt idx="219886">
                  <c:v>509.42205007450002</c:v>
                </c:pt>
                <c:pt idx="219887">
                  <c:v>509.42436682977399</c:v>
                </c:pt>
                <c:pt idx="219888">
                  <c:v>509.42668358504699</c:v>
                </c:pt>
                <c:pt idx="219889">
                  <c:v>509.42900034032101</c:v>
                </c:pt>
                <c:pt idx="219890">
                  <c:v>509.43131709559401</c:v>
                </c:pt>
                <c:pt idx="219891">
                  <c:v>509.43363385086798</c:v>
                </c:pt>
                <c:pt idx="219892">
                  <c:v>509.435950606142</c:v>
                </c:pt>
                <c:pt idx="219893">
                  <c:v>509.438267361415</c:v>
                </c:pt>
                <c:pt idx="219894">
                  <c:v>509.44058411668902</c:v>
                </c:pt>
                <c:pt idx="219895">
                  <c:v>509.44290087196202</c:v>
                </c:pt>
                <c:pt idx="219896">
                  <c:v>509.44521762723599</c:v>
                </c:pt>
                <c:pt idx="219897">
                  <c:v>509.44753438250899</c:v>
                </c:pt>
                <c:pt idx="219898">
                  <c:v>509.44985113778301</c:v>
                </c:pt>
                <c:pt idx="219899">
                  <c:v>509.45216789305601</c:v>
                </c:pt>
                <c:pt idx="219900">
                  <c:v>509.45448464832998</c:v>
                </c:pt>
                <c:pt idx="219901">
                  <c:v>509.45680140360298</c:v>
                </c:pt>
                <c:pt idx="219902">
                  <c:v>509.459118158877</c:v>
                </c:pt>
                <c:pt idx="219903">
                  <c:v>509.46143491415</c:v>
                </c:pt>
                <c:pt idx="219904">
                  <c:v>509.46375166942403</c:v>
                </c:pt>
                <c:pt idx="219905">
                  <c:v>509.46606842469703</c:v>
                </c:pt>
                <c:pt idx="219906">
                  <c:v>509.46838517997099</c:v>
                </c:pt>
                <c:pt idx="219907">
                  <c:v>509.47070193524399</c:v>
                </c:pt>
                <c:pt idx="219908">
                  <c:v>509.47301869051802</c:v>
                </c:pt>
                <c:pt idx="219909">
                  <c:v>509.47533544579102</c:v>
                </c:pt>
                <c:pt idx="219910">
                  <c:v>509.47765220106498</c:v>
                </c:pt>
                <c:pt idx="219911">
                  <c:v>509.47996895633798</c:v>
                </c:pt>
                <c:pt idx="219912">
                  <c:v>509.48228571161201</c:v>
                </c:pt>
                <c:pt idx="219913">
                  <c:v>509.48460246688501</c:v>
                </c:pt>
                <c:pt idx="219914">
                  <c:v>509.48691922215897</c:v>
                </c:pt>
                <c:pt idx="219915">
                  <c:v>509.48923597743197</c:v>
                </c:pt>
                <c:pt idx="219916">
                  <c:v>509.491552732706</c:v>
                </c:pt>
                <c:pt idx="219917">
                  <c:v>509.493869487979</c:v>
                </c:pt>
                <c:pt idx="219918">
                  <c:v>509.49618624325302</c:v>
                </c:pt>
                <c:pt idx="219919">
                  <c:v>509.49850299852602</c:v>
                </c:pt>
                <c:pt idx="219920">
                  <c:v>509.50081975379999</c:v>
                </c:pt>
                <c:pt idx="219921">
                  <c:v>509.50313650907299</c:v>
                </c:pt>
                <c:pt idx="219922">
                  <c:v>509.50545326434701</c:v>
                </c:pt>
                <c:pt idx="219923">
                  <c:v>509.50777001962001</c:v>
                </c:pt>
                <c:pt idx="219924">
                  <c:v>509.51008677489398</c:v>
                </c:pt>
                <c:pt idx="219925">
                  <c:v>509.51240353016698</c:v>
                </c:pt>
                <c:pt idx="219926">
                  <c:v>509.514720285441</c:v>
                </c:pt>
                <c:pt idx="219927">
                  <c:v>509.517037040714</c:v>
                </c:pt>
                <c:pt idx="219928">
                  <c:v>509.51935379598802</c:v>
                </c:pt>
                <c:pt idx="219929">
                  <c:v>509.52167055126102</c:v>
                </c:pt>
                <c:pt idx="219930">
                  <c:v>509.52398730653499</c:v>
                </c:pt>
                <c:pt idx="219931">
                  <c:v>509.52630406180799</c:v>
                </c:pt>
                <c:pt idx="219932">
                  <c:v>509.52862081708201</c:v>
                </c:pt>
                <c:pt idx="219933">
                  <c:v>509.53093757235501</c:v>
                </c:pt>
                <c:pt idx="219934">
                  <c:v>509.53325432762898</c:v>
                </c:pt>
                <c:pt idx="219935">
                  <c:v>509.535571082903</c:v>
                </c:pt>
                <c:pt idx="219936">
                  <c:v>509.537887838176</c:v>
                </c:pt>
                <c:pt idx="219937">
                  <c:v>509.54020459345003</c:v>
                </c:pt>
                <c:pt idx="219938">
                  <c:v>509.54252134872303</c:v>
                </c:pt>
                <c:pt idx="219939">
                  <c:v>509.54483810399699</c:v>
                </c:pt>
                <c:pt idx="219940">
                  <c:v>509.54715485926999</c:v>
                </c:pt>
                <c:pt idx="219941">
                  <c:v>509.54947161454402</c:v>
                </c:pt>
                <c:pt idx="219942">
                  <c:v>509.55178836981702</c:v>
                </c:pt>
                <c:pt idx="219943">
                  <c:v>509.55410512509098</c:v>
                </c:pt>
                <c:pt idx="219944">
                  <c:v>509.55642188036398</c:v>
                </c:pt>
                <c:pt idx="219945">
                  <c:v>509.55873863563801</c:v>
                </c:pt>
                <c:pt idx="219946">
                  <c:v>509.56105539091101</c:v>
                </c:pt>
                <c:pt idx="219947">
                  <c:v>509.56337214618497</c:v>
                </c:pt>
                <c:pt idx="219948">
                  <c:v>509.56568890145797</c:v>
                </c:pt>
                <c:pt idx="219949">
                  <c:v>509.568005656732</c:v>
                </c:pt>
                <c:pt idx="219950">
                  <c:v>509.570322412005</c:v>
                </c:pt>
                <c:pt idx="219951">
                  <c:v>509.57263916727902</c:v>
                </c:pt>
                <c:pt idx="219952">
                  <c:v>509.57495592255202</c:v>
                </c:pt>
                <c:pt idx="219953">
                  <c:v>509.57727267782599</c:v>
                </c:pt>
                <c:pt idx="219954">
                  <c:v>509.57958943309899</c:v>
                </c:pt>
                <c:pt idx="219955">
                  <c:v>509.58190618837301</c:v>
                </c:pt>
                <c:pt idx="219956">
                  <c:v>509.58422294364601</c:v>
                </c:pt>
                <c:pt idx="219957">
                  <c:v>509.58653969891998</c:v>
                </c:pt>
                <c:pt idx="219958">
                  <c:v>509.58885645419298</c:v>
                </c:pt>
                <c:pt idx="219959">
                  <c:v>509.591173209467</c:v>
                </c:pt>
                <c:pt idx="219960">
                  <c:v>509.59348996474</c:v>
                </c:pt>
                <c:pt idx="219961">
                  <c:v>509.59580672001402</c:v>
                </c:pt>
                <c:pt idx="219962">
                  <c:v>509.59812347528703</c:v>
                </c:pt>
                <c:pt idx="219963">
                  <c:v>509.60044023056099</c:v>
                </c:pt>
                <c:pt idx="219964">
                  <c:v>509.60275698583399</c:v>
                </c:pt>
                <c:pt idx="219965">
                  <c:v>509.60507374110801</c:v>
                </c:pt>
                <c:pt idx="219966">
                  <c:v>509.60739049638102</c:v>
                </c:pt>
                <c:pt idx="219967">
                  <c:v>509.60970725165498</c:v>
                </c:pt>
                <c:pt idx="219968">
                  <c:v>509.61202400692798</c:v>
                </c:pt>
                <c:pt idx="219969">
                  <c:v>509.614340762202</c:v>
                </c:pt>
                <c:pt idx="219970">
                  <c:v>509.61665751747501</c:v>
                </c:pt>
                <c:pt idx="219971">
                  <c:v>509.61897427274903</c:v>
                </c:pt>
                <c:pt idx="219972">
                  <c:v>509.62129102802197</c:v>
                </c:pt>
                <c:pt idx="219973">
                  <c:v>509.62360778329599</c:v>
                </c:pt>
                <c:pt idx="219974">
                  <c:v>509.625924538569</c:v>
                </c:pt>
                <c:pt idx="219975">
                  <c:v>509.62824129384302</c:v>
                </c:pt>
                <c:pt idx="219976">
                  <c:v>509.63055804911698</c:v>
                </c:pt>
                <c:pt idx="219977">
                  <c:v>509.63287480438999</c:v>
                </c:pt>
                <c:pt idx="219978">
                  <c:v>509.63519155966401</c:v>
                </c:pt>
                <c:pt idx="219979">
                  <c:v>509.63750831493701</c:v>
                </c:pt>
                <c:pt idx="219980">
                  <c:v>509.63982507021097</c:v>
                </c:pt>
                <c:pt idx="219981">
                  <c:v>509.64214182548398</c:v>
                </c:pt>
                <c:pt idx="219982">
                  <c:v>509.644458580758</c:v>
                </c:pt>
                <c:pt idx="219983">
                  <c:v>509.646775336031</c:v>
                </c:pt>
                <c:pt idx="219984">
                  <c:v>509.64909209130502</c:v>
                </c:pt>
                <c:pt idx="219985">
                  <c:v>509.65140884657802</c:v>
                </c:pt>
                <c:pt idx="219986">
                  <c:v>509.65372560185199</c:v>
                </c:pt>
                <c:pt idx="219987">
                  <c:v>509.65604235712499</c:v>
                </c:pt>
                <c:pt idx="219988">
                  <c:v>509.65835911239901</c:v>
                </c:pt>
                <c:pt idx="219989">
                  <c:v>509.66067586767201</c:v>
                </c:pt>
                <c:pt idx="219990">
                  <c:v>509.66299262294598</c:v>
                </c:pt>
                <c:pt idx="219991">
                  <c:v>509.66530937821898</c:v>
                </c:pt>
                <c:pt idx="219992">
                  <c:v>509.667626133493</c:v>
                </c:pt>
                <c:pt idx="219993">
                  <c:v>509.669942888766</c:v>
                </c:pt>
                <c:pt idx="219994">
                  <c:v>509.67225964404003</c:v>
                </c:pt>
                <c:pt idx="219995">
                  <c:v>509.67457639931303</c:v>
                </c:pt>
                <c:pt idx="219996">
                  <c:v>509.67689315458699</c:v>
                </c:pt>
                <c:pt idx="219997">
                  <c:v>509.67920990985999</c:v>
                </c:pt>
                <c:pt idx="219998">
                  <c:v>509.68152666513402</c:v>
                </c:pt>
                <c:pt idx="219999">
                  <c:v>509.68384342040702</c:v>
                </c:pt>
                <c:pt idx="220000">
                  <c:v>509.68616017568098</c:v>
                </c:pt>
                <c:pt idx="220001">
                  <c:v>509.68847693095398</c:v>
                </c:pt>
                <c:pt idx="220002">
                  <c:v>509.69079368622801</c:v>
                </c:pt>
                <c:pt idx="220003">
                  <c:v>509.69311044150101</c:v>
                </c:pt>
                <c:pt idx="220004">
                  <c:v>509.69542719677497</c:v>
                </c:pt>
                <c:pt idx="220005">
                  <c:v>509.69774395204797</c:v>
                </c:pt>
                <c:pt idx="220006">
                  <c:v>509.700060707322</c:v>
                </c:pt>
                <c:pt idx="220007">
                  <c:v>509.702377462595</c:v>
                </c:pt>
                <c:pt idx="220008">
                  <c:v>509.70469421786902</c:v>
                </c:pt>
                <c:pt idx="220009">
                  <c:v>509.70701097314202</c:v>
                </c:pt>
                <c:pt idx="220010">
                  <c:v>509.70932772841599</c:v>
                </c:pt>
                <c:pt idx="220011">
                  <c:v>509.71164448368899</c:v>
                </c:pt>
                <c:pt idx="220012">
                  <c:v>509.71396123896301</c:v>
                </c:pt>
                <c:pt idx="220013">
                  <c:v>509.71627799423601</c:v>
                </c:pt>
                <c:pt idx="220014">
                  <c:v>509.71859474950998</c:v>
                </c:pt>
                <c:pt idx="220015">
                  <c:v>509.72091150478298</c:v>
                </c:pt>
                <c:pt idx="220016">
                  <c:v>509.723228260057</c:v>
                </c:pt>
                <c:pt idx="220017">
                  <c:v>509.72554501533</c:v>
                </c:pt>
                <c:pt idx="220018">
                  <c:v>509.72786177060402</c:v>
                </c:pt>
                <c:pt idx="220019">
                  <c:v>509.73017852587799</c:v>
                </c:pt>
                <c:pt idx="220020">
                  <c:v>509.73249528115099</c:v>
                </c:pt>
                <c:pt idx="220021">
                  <c:v>509.73481203642501</c:v>
                </c:pt>
                <c:pt idx="220022">
                  <c:v>509.73712879169801</c:v>
                </c:pt>
                <c:pt idx="220023">
                  <c:v>509.73944554697198</c:v>
                </c:pt>
                <c:pt idx="220024">
                  <c:v>509.74176230224498</c:v>
                </c:pt>
                <c:pt idx="220025">
                  <c:v>509.744079057519</c:v>
                </c:pt>
                <c:pt idx="220026">
                  <c:v>509.746395812792</c:v>
                </c:pt>
                <c:pt idx="220027">
                  <c:v>509.74871256806603</c:v>
                </c:pt>
                <c:pt idx="220028">
                  <c:v>509.75102932333903</c:v>
                </c:pt>
                <c:pt idx="220029">
                  <c:v>509.75334607861299</c:v>
                </c:pt>
                <c:pt idx="220030">
                  <c:v>509.75566283388599</c:v>
                </c:pt>
                <c:pt idx="220031">
                  <c:v>509.75797958916002</c:v>
                </c:pt>
                <c:pt idx="220032">
                  <c:v>509.76029634443302</c:v>
                </c:pt>
                <c:pt idx="220033">
                  <c:v>509.76261309970698</c:v>
                </c:pt>
                <c:pt idx="220034">
                  <c:v>509.76492985497998</c:v>
                </c:pt>
                <c:pt idx="220035">
                  <c:v>509.76724661025401</c:v>
                </c:pt>
                <c:pt idx="220036">
                  <c:v>509.76956336552701</c:v>
                </c:pt>
                <c:pt idx="220037">
                  <c:v>509.77188012080097</c:v>
                </c:pt>
                <c:pt idx="220038">
                  <c:v>509.77419687607397</c:v>
                </c:pt>
                <c:pt idx="220039">
                  <c:v>509.776513631348</c:v>
                </c:pt>
                <c:pt idx="220040">
                  <c:v>509.778830386621</c:v>
                </c:pt>
                <c:pt idx="220041">
                  <c:v>509.78114714189502</c:v>
                </c:pt>
                <c:pt idx="220042">
                  <c:v>509.78346389716802</c:v>
                </c:pt>
                <c:pt idx="220043">
                  <c:v>509.78578065244199</c:v>
                </c:pt>
                <c:pt idx="220044">
                  <c:v>509.78809740771499</c:v>
                </c:pt>
                <c:pt idx="220045">
                  <c:v>509.79041416298901</c:v>
                </c:pt>
                <c:pt idx="220046">
                  <c:v>509.79273091826201</c:v>
                </c:pt>
                <c:pt idx="220047">
                  <c:v>509.79504767353598</c:v>
                </c:pt>
                <c:pt idx="220048">
                  <c:v>509.79736442880898</c:v>
                </c:pt>
                <c:pt idx="220049">
                  <c:v>509.799681184083</c:v>
                </c:pt>
                <c:pt idx="220050">
                  <c:v>509.801997939356</c:v>
                </c:pt>
                <c:pt idx="220051">
                  <c:v>509.80431469463002</c:v>
                </c:pt>
                <c:pt idx="220052">
                  <c:v>509.80663144990302</c:v>
                </c:pt>
                <c:pt idx="220053">
                  <c:v>509.80894820517699</c:v>
                </c:pt>
                <c:pt idx="220054">
                  <c:v>509.81126496044999</c:v>
                </c:pt>
                <c:pt idx="220055">
                  <c:v>509.81358171572401</c:v>
                </c:pt>
                <c:pt idx="220056">
                  <c:v>509.81589847099701</c:v>
                </c:pt>
                <c:pt idx="220057">
                  <c:v>509.81821522627098</c:v>
                </c:pt>
                <c:pt idx="220058">
                  <c:v>509.82053198154398</c:v>
                </c:pt>
                <c:pt idx="220059">
                  <c:v>509.822848736818</c:v>
                </c:pt>
                <c:pt idx="220060">
                  <c:v>509.825165492091</c:v>
                </c:pt>
                <c:pt idx="220061">
                  <c:v>509.82748224736503</c:v>
                </c:pt>
                <c:pt idx="220062">
                  <c:v>509.82979900263899</c:v>
                </c:pt>
                <c:pt idx="220063">
                  <c:v>509.83211575791199</c:v>
                </c:pt>
                <c:pt idx="220064">
                  <c:v>509.83443251318602</c:v>
                </c:pt>
                <c:pt idx="220065">
                  <c:v>509.83674926845902</c:v>
                </c:pt>
                <c:pt idx="220066">
                  <c:v>509.83906602373298</c:v>
                </c:pt>
                <c:pt idx="220067">
                  <c:v>509.84138277900598</c:v>
                </c:pt>
                <c:pt idx="220068">
                  <c:v>509.84369953428001</c:v>
                </c:pt>
                <c:pt idx="220069">
                  <c:v>509.84601628955301</c:v>
                </c:pt>
                <c:pt idx="220070">
                  <c:v>509.84833304482697</c:v>
                </c:pt>
                <c:pt idx="220071">
                  <c:v>509.85064980009997</c:v>
                </c:pt>
                <c:pt idx="220072">
                  <c:v>509.852966555374</c:v>
                </c:pt>
                <c:pt idx="220073">
                  <c:v>509.855283310647</c:v>
                </c:pt>
                <c:pt idx="220074">
                  <c:v>509.85760006592102</c:v>
                </c:pt>
                <c:pt idx="220075">
                  <c:v>509.85991682119402</c:v>
                </c:pt>
                <c:pt idx="220076">
                  <c:v>509.86223357646799</c:v>
                </c:pt>
                <c:pt idx="220077">
                  <c:v>509.86455033174099</c:v>
                </c:pt>
                <c:pt idx="220078">
                  <c:v>509.86686708701501</c:v>
                </c:pt>
                <c:pt idx="220079">
                  <c:v>509.86918384228801</c:v>
                </c:pt>
                <c:pt idx="220080">
                  <c:v>509.87150059756198</c:v>
                </c:pt>
                <c:pt idx="220081">
                  <c:v>509.87381735283498</c:v>
                </c:pt>
                <c:pt idx="220082">
                  <c:v>509.876134108109</c:v>
                </c:pt>
                <c:pt idx="220083">
                  <c:v>509.878450863382</c:v>
                </c:pt>
                <c:pt idx="220084">
                  <c:v>509.88076761865602</c:v>
                </c:pt>
                <c:pt idx="220085">
                  <c:v>509.88308437392902</c:v>
                </c:pt>
                <c:pt idx="220086">
                  <c:v>509.88540112920299</c:v>
                </c:pt>
                <c:pt idx="220087">
                  <c:v>509.88771788447599</c:v>
                </c:pt>
                <c:pt idx="220088">
                  <c:v>509.89003463975001</c:v>
                </c:pt>
                <c:pt idx="220089">
                  <c:v>509.89235139502301</c:v>
                </c:pt>
                <c:pt idx="220090">
                  <c:v>509.89466815029698</c:v>
                </c:pt>
                <c:pt idx="220091">
                  <c:v>509.89698490556998</c:v>
                </c:pt>
                <c:pt idx="220092">
                  <c:v>509.899301660844</c:v>
                </c:pt>
                <c:pt idx="220093">
                  <c:v>509.901618416117</c:v>
                </c:pt>
                <c:pt idx="220094">
                  <c:v>509.90393517139103</c:v>
                </c:pt>
                <c:pt idx="220095">
                  <c:v>509.90625192666403</c:v>
                </c:pt>
                <c:pt idx="220096">
                  <c:v>509.90856868193799</c:v>
                </c:pt>
                <c:pt idx="220097">
                  <c:v>509.91088543721099</c:v>
                </c:pt>
                <c:pt idx="220098">
                  <c:v>509.91320219248502</c:v>
                </c:pt>
                <c:pt idx="220099">
                  <c:v>509.91551894775802</c:v>
                </c:pt>
                <c:pt idx="220100">
                  <c:v>509.91783570303198</c:v>
                </c:pt>
                <c:pt idx="220101">
                  <c:v>509.92015245830498</c:v>
                </c:pt>
                <c:pt idx="220102">
                  <c:v>509.92246921357901</c:v>
                </c:pt>
                <c:pt idx="220103">
                  <c:v>509.92478596885201</c:v>
                </c:pt>
                <c:pt idx="220104">
                  <c:v>509.92710272412597</c:v>
                </c:pt>
                <c:pt idx="220105">
                  <c:v>509.9294194794</c:v>
                </c:pt>
                <c:pt idx="220106">
                  <c:v>509.931736234673</c:v>
                </c:pt>
                <c:pt idx="220107">
                  <c:v>509.93405298994702</c:v>
                </c:pt>
                <c:pt idx="220108">
                  <c:v>509.93636974522002</c:v>
                </c:pt>
                <c:pt idx="220109">
                  <c:v>509.93868650049399</c:v>
                </c:pt>
                <c:pt idx="220110">
                  <c:v>509.94100325576699</c:v>
                </c:pt>
                <c:pt idx="220111">
                  <c:v>509.94332001104101</c:v>
                </c:pt>
                <c:pt idx="220112">
                  <c:v>509.94563676631401</c:v>
                </c:pt>
                <c:pt idx="220113">
                  <c:v>509.94795352158798</c:v>
                </c:pt>
                <c:pt idx="220114">
                  <c:v>509.95027027686098</c:v>
                </c:pt>
                <c:pt idx="220115">
                  <c:v>509.952587032135</c:v>
                </c:pt>
                <c:pt idx="220116">
                  <c:v>509.954903787408</c:v>
                </c:pt>
                <c:pt idx="220117">
                  <c:v>509.95722054268202</c:v>
                </c:pt>
                <c:pt idx="220118">
                  <c:v>509.95953729795502</c:v>
                </c:pt>
                <c:pt idx="220119">
                  <c:v>509.96185405322899</c:v>
                </c:pt>
                <c:pt idx="220120">
                  <c:v>509.96417080850199</c:v>
                </c:pt>
                <c:pt idx="220121">
                  <c:v>509.96648756377601</c:v>
                </c:pt>
                <c:pt idx="220122">
                  <c:v>509.96880431904901</c:v>
                </c:pt>
                <c:pt idx="220123">
                  <c:v>509.97112107432298</c:v>
                </c:pt>
                <c:pt idx="220124">
                  <c:v>509.97343782959598</c:v>
                </c:pt>
                <c:pt idx="220125">
                  <c:v>509.97575458487</c:v>
                </c:pt>
                <c:pt idx="220126">
                  <c:v>509.978071340143</c:v>
                </c:pt>
                <c:pt idx="220127">
                  <c:v>509.98038809541703</c:v>
                </c:pt>
                <c:pt idx="220128">
                  <c:v>509.98270485069003</c:v>
                </c:pt>
                <c:pt idx="220129">
                  <c:v>509.98502160596399</c:v>
                </c:pt>
                <c:pt idx="220130">
                  <c:v>509.98733836123699</c:v>
                </c:pt>
                <c:pt idx="220131">
                  <c:v>509.98965511651102</c:v>
                </c:pt>
                <c:pt idx="220132">
                  <c:v>509.99197187178402</c:v>
                </c:pt>
                <c:pt idx="220133">
                  <c:v>509.99428862705798</c:v>
                </c:pt>
                <c:pt idx="220134">
                  <c:v>509.99660538233098</c:v>
                </c:pt>
                <c:pt idx="220135">
                  <c:v>509.99892213760501</c:v>
                </c:pt>
                <c:pt idx="220136">
                  <c:v>510.00123889287801</c:v>
                </c:pt>
                <c:pt idx="220137">
                  <c:v>510.00355564815197</c:v>
                </c:pt>
                <c:pt idx="220138">
                  <c:v>510.00587240342497</c:v>
                </c:pt>
                <c:pt idx="220139">
                  <c:v>510.008189158699</c:v>
                </c:pt>
                <c:pt idx="220140">
                  <c:v>510.010505913972</c:v>
                </c:pt>
                <c:pt idx="220141">
                  <c:v>510.01282266924602</c:v>
                </c:pt>
                <c:pt idx="220142">
                  <c:v>510.01513942451902</c:v>
                </c:pt>
                <c:pt idx="220143">
                  <c:v>510.01745617979299</c:v>
                </c:pt>
                <c:pt idx="220144">
                  <c:v>510.01977293506599</c:v>
                </c:pt>
                <c:pt idx="220145">
                  <c:v>510.02208969034001</c:v>
                </c:pt>
                <c:pt idx="220146">
                  <c:v>510.02440644561301</c:v>
                </c:pt>
                <c:pt idx="220147">
                  <c:v>510.02672320088698</c:v>
                </c:pt>
                <c:pt idx="220148">
                  <c:v>510.029039956161</c:v>
                </c:pt>
                <c:pt idx="220149">
                  <c:v>510.031356711434</c:v>
                </c:pt>
                <c:pt idx="220150">
                  <c:v>510.03367346670802</c:v>
                </c:pt>
                <c:pt idx="220151">
                  <c:v>510.03599022198102</c:v>
                </c:pt>
                <c:pt idx="220152">
                  <c:v>510.03830697725499</c:v>
                </c:pt>
                <c:pt idx="220153">
                  <c:v>510.04062373252799</c:v>
                </c:pt>
                <c:pt idx="220154">
                  <c:v>510.04294048780201</c:v>
                </c:pt>
                <c:pt idx="220155">
                  <c:v>510.04525724307501</c:v>
                </c:pt>
                <c:pt idx="220156">
                  <c:v>510.04757399834898</c:v>
                </c:pt>
                <c:pt idx="220157">
                  <c:v>510.04989075362198</c:v>
                </c:pt>
                <c:pt idx="220158">
                  <c:v>510.052207508896</c:v>
                </c:pt>
                <c:pt idx="220159">
                  <c:v>510.054524264169</c:v>
                </c:pt>
                <c:pt idx="220160">
                  <c:v>510.05684101944303</c:v>
                </c:pt>
                <c:pt idx="220161">
                  <c:v>510.05915777471603</c:v>
                </c:pt>
                <c:pt idx="220162">
                  <c:v>510.06147452998999</c:v>
                </c:pt>
                <c:pt idx="220163">
                  <c:v>510.06379128526299</c:v>
                </c:pt>
                <c:pt idx="220164">
                  <c:v>510.06610804053702</c:v>
                </c:pt>
                <c:pt idx="220165">
                  <c:v>510.06842479581002</c:v>
                </c:pt>
                <c:pt idx="220166">
                  <c:v>510.07074155108398</c:v>
                </c:pt>
                <c:pt idx="220167">
                  <c:v>510.07305830635698</c:v>
                </c:pt>
                <c:pt idx="220168">
                  <c:v>510.07537506163101</c:v>
                </c:pt>
                <c:pt idx="220169">
                  <c:v>510.07769181690401</c:v>
                </c:pt>
                <c:pt idx="220170">
                  <c:v>510.08000857217797</c:v>
                </c:pt>
                <c:pt idx="220171">
                  <c:v>510.08232532745097</c:v>
                </c:pt>
                <c:pt idx="220172">
                  <c:v>510.084642082725</c:v>
                </c:pt>
                <c:pt idx="220173">
                  <c:v>510.086958837998</c:v>
                </c:pt>
                <c:pt idx="220174">
                  <c:v>510.08927559327202</c:v>
                </c:pt>
                <c:pt idx="220175">
                  <c:v>510.09159234854502</c:v>
                </c:pt>
                <c:pt idx="220176">
                  <c:v>510.09390910381899</c:v>
                </c:pt>
                <c:pt idx="220177">
                  <c:v>510.09622585909199</c:v>
                </c:pt>
                <c:pt idx="220178">
                  <c:v>510.09854261436601</c:v>
                </c:pt>
                <c:pt idx="220179">
                  <c:v>510.10085936963901</c:v>
                </c:pt>
                <c:pt idx="220180">
                  <c:v>510.10317612491298</c:v>
                </c:pt>
                <c:pt idx="220181">
                  <c:v>510.10549288018598</c:v>
                </c:pt>
                <c:pt idx="220182">
                  <c:v>510.10780963546</c:v>
                </c:pt>
                <c:pt idx="220183">
                  <c:v>510.110126390733</c:v>
                </c:pt>
                <c:pt idx="220184">
                  <c:v>510.11244314600702</c:v>
                </c:pt>
                <c:pt idx="220185">
                  <c:v>510.11475990128002</c:v>
                </c:pt>
                <c:pt idx="220186">
                  <c:v>510.11707665655399</c:v>
                </c:pt>
                <c:pt idx="220187">
                  <c:v>510.11939341182699</c:v>
                </c:pt>
                <c:pt idx="220188">
                  <c:v>510.12171016710101</c:v>
                </c:pt>
                <c:pt idx="220189">
                  <c:v>510.12402692237401</c:v>
                </c:pt>
                <c:pt idx="220190">
                  <c:v>510.12634367764798</c:v>
                </c:pt>
                <c:pt idx="220191">
                  <c:v>510.128660432922</c:v>
                </c:pt>
                <c:pt idx="220192">
                  <c:v>510.130977188195</c:v>
                </c:pt>
                <c:pt idx="220193">
                  <c:v>510.13329394346903</c:v>
                </c:pt>
                <c:pt idx="220194">
                  <c:v>510.13561069874203</c:v>
                </c:pt>
                <c:pt idx="220195">
                  <c:v>510.13792745401599</c:v>
                </c:pt>
                <c:pt idx="220196">
                  <c:v>510.14024420928899</c:v>
                </c:pt>
                <c:pt idx="220197">
                  <c:v>510.14256096456302</c:v>
                </c:pt>
                <c:pt idx="220198">
                  <c:v>510.14487771983602</c:v>
                </c:pt>
                <c:pt idx="220199">
                  <c:v>510.14719447510998</c:v>
                </c:pt>
                <c:pt idx="220200">
                  <c:v>510.14951123038298</c:v>
                </c:pt>
                <c:pt idx="220201">
                  <c:v>510.15182798565701</c:v>
                </c:pt>
                <c:pt idx="220202">
                  <c:v>510.15414474093001</c:v>
                </c:pt>
                <c:pt idx="220203">
                  <c:v>510.15646149620397</c:v>
                </c:pt>
                <c:pt idx="220204">
                  <c:v>510.15877825147697</c:v>
                </c:pt>
                <c:pt idx="220205">
                  <c:v>510.161095006751</c:v>
                </c:pt>
                <c:pt idx="220206">
                  <c:v>510.163411762024</c:v>
                </c:pt>
                <c:pt idx="220207">
                  <c:v>510.16572851729802</c:v>
                </c:pt>
                <c:pt idx="220208">
                  <c:v>510.16804527257102</c:v>
                </c:pt>
                <c:pt idx="220209">
                  <c:v>510.17036202784499</c:v>
                </c:pt>
                <c:pt idx="220210">
                  <c:v>510.17267878311799</c:v>
                </c:pt>
                <c:pt idx="220211">
                  <c:v>510.17499553839201</c:v>
                </c:pt>
                <c:pt idx="220212">
                  <c:v>510.17731229366501</c:v>
                </c:pt>
                <c:pt idx="220213">
                  <c:v>510.17962904893898</c:v>
                </c:pt>
                <c:pt idx="220214">
                  <c:v>510.18194580421198</c:v>
                </c:pt>
                <c:pt idx="220215">
                  <c:v>510.184262559486</c:v>
                </c:pt>
                <c:pt idx="220216">
                  <c:v>510.186579314759</c:v>
                </c:pt>
                <c:pt idx="220217">
                  <c:v>510.18889607003302</c:v>
                </c:pt>
                <c:pt idx="220218">
                  <c:v>510.19121282530602</c:v>
                </c:pt>
                <c:pt idx="220219">
                  <c:v>510.19352958057999</c:v>
                </c:pt>
                <c:pt idx="220220">
                  <c:v>510.19584633585299</c:v>
                </c:pt>
                <c:pt idx="220221">
                  <c:v>510.19816309112701</c:v>
                </c:pt>
                <c:pt idx="220222">
                  <c:v>510.20047984640001</c:v>
                </c:pt>
                <c:pt idx="220223">
                  <c:v>510.20279660167398</c:v>
                </c:pt>
                <c:pt idx="220224">
                  <c:v>510.20511335694698</c:v>
                </c:pt>
                <c:pt idx="220225">
                  <c:v>510.207430112221</c:v>
                </c:pt>
                <c:pt idx="220226">
                  <c:v>510.209746867494</c:v>
                </c:pt>
                <c:pt idx="220227">
                  <c:v>510.21206362276803</c:v>
                </c:pt>
                <c:pt idx="220228">
                  <c:v>510.21438037804103</c:v>
                </c:pt>
                <c:pt idx="220229">
                  <c:v>510.21669713331499</c:v>
                </c:pt>
                <c:pt idx="220230">
                  <c:v>510.21901388858799</c:v>
                </c:pt>
                <c:pt idx="220231">
                  <c:v>510.22133064386202</c:v>
                </c:pt>
                <c:pt idx="220232">
                  <c:v>510.22364739913598</c:v>
                </c:pt>
                <c:pt idx="220233">
                  <c:v>510.22596415440898</c:v>
                </c:pt>
                <c:pt idx="220234">
                  <c:v>510.22828090968301</c:v>
                </c:pt>
                <c:pt idx="220235">
                  <c:v>510.23059766495601</c:v>
                </c:pt>
                <c:pt idx="220236">
                  <c:v>510.23291442022997</c:v>
                </c:pt>
                <c:pt idx="220237">
                  <c:v>510.23523117550297</c:v>
                </c:pt>
                <c:pt idx="220238">
                  <c:v>510.237547930777</c:v>
                </c:pt>
                <c:pt idx="220239">
                  <c:v>510.23986468605</c:v>
                </c:pt>
                <c:pt idx="220240">
                  <c:v>510.24218144132402</c:v>
                </c:pt>
                <c:pt idx="220241">
                  <c:v>510.24449819659702</c:v>
                </c:pt>
                <c:pt idx="220242">
                  <c:v>510.24681495187099</c:v>
                </c:pt>
                <c:pt idx="220243">
                  <c:v>510.24913170714399</c:v>
                </c:pt>
                <c:pt idx="220244">
                  <c:v>510.25144846241801</c:v>
                </c:pt>
                <c:pt idx="220245">
                  <c:v>510.25376521769101</c:v>
                </c:pt>
                <c:pt idx="220246">
                  <c:v>510.25608197296498</c:v>
                </c:pt>
                <c:pt idx="220247">
                  <c:v>510.25839872823798</c:v>
                </c:pt>
                <c:pt idx="220248">
                  <c:v>510.260715483512</c:v>
                </c:pt>
                <c:pt idx="220249">
                  <c:v>510.263032238785</c:v>
                </c:pt>
                <c:pt idx="220250">
                  <c:v>510.26534899405902</c:v>
                </c:pt>
                <c:pt idx="220251">
                  <c:v>510.26766574933202</c:v>
                </c:pt>
                <c:pt idx="220252">
                  <c:v>510.26998250460599</c:v>
                </c:pt>
                <c:pt idx="220253">
                  <c:v>510.27229925987899</c:v>
                </c:pt>
                <c:pt idx="220254">
                  <c:v>510.27461601515301</c:v>
                </c:pt>
                <c:pt idx="220255">
                  <c:v>510.27693277042601</c:v>
                </c:pt>
                <c:pt idx="220256">
                  <c:v>510.27924952569998</c:v>
                </c:pt>
                <c:pt idx="220257">
                  <c:v>510.28156628097298</c:v>
                </c:pt>
                <c:pt idx="220258">
                  <c:v>510.283883036247</c:v>
                </c:pt>
                <c:pt idx="220259">
                  <c:v>510.28619979152</c:v>
                </c:pt>
                <c:pt idx="220260">
                  <c:v>510.28851654679403</c:v>
                </c:pt>
                <c:pt idx="220261">
                  <c:v>510.29083330206703</c:v>
                </c:pt>
                <c:pt idx="220262">
                  <c:v>510.29315005734099</c:v>
                </c:pt>
                <c:pt idx="220263">
                  <c:v>510.29546681261399</c:v>
                </c:pt>
                <c:pt idx="220264">
                  <c:v>510.29778356788802</c:v>
                </c:pt>
                <c:pt idx="220265">
                  <c:v>510.30010032316102</c:v>
                </c:pt>
                <c:pt idx="220266">
                  <c:v>510.30241707843498</c:v>
                </c:pt>
                <c:pt idx="220267">
                  <c:v>510.30473383370799</c:v>
                </c:pt>
                <c:pt idx="220268">
                  <c:v>510.30705058898201</c:v>
                </c:pt>
                <c:pt idx="220269">
                  <c:v>510.30936734425501</c:v>
                </c:pt>
                <c:pt idx="220270">
                  <c:v>510.31168409952897</c:v>
                </c:pt>
                <c:pt idx="220271">
                  <c:v>510.31400085480198</c:v>
                </c:pt>
                <c:pt idx="220272">
                  <c:v>510.316317610076</c:v>
                </c:pt>
                <c:pt idx="220273">
                  <c:v>510.318634365349</c:v>
                </c:pt>
                <c:pt idx="220274">
                  <c:v>510.32095112062302</c:v>
                </c:pt>
                <c:pt idx="220275">
                  <c:v>510.32326787589699</c:v>
                </c:pt>
                <c:pt idx="220276">
                  <c:v>510.32558463116999</c:v>
                </c:pt>
                <c:pt idx="220277">
                  <c:v>510.32790138644401</c:v>
                </c:pt>
                <c:pt idx="220278">
                  <c:v>510.33021814171701</c:v>
                </c:pt>
                <c:pt idx="220279">
                  <c:v>510.33253489699098</c:v>
                </c:pt>
                <c:pt idx="220280">
                  <c:v>510.33485165226398</c:v>
                </c:pt>
                <c:pt idx="220281">
                  <c:v>510.337168407538</c:v>
                </c:pt>
                <c:pt idx="220282">
                  <c:v>510.339485162811</c:v>
                </c:pt>
                <c:pt idx="220283">
                  <c:v>510.34180191808503</c:v>
                </c:pt>
                <c:pt idx="220284">
                  <c:v>510.34411867335803</c:v>
                </c:pt>
                <c:pt idx="220285">
                  <c:v>510.34643542863199</c:v>
                </c:pt>
                <c:pt idx="220286">
                  <c:v>510.34875218390499</c:v>
                </c:pt>
                <c:pt idx="220287">
                  <c:v>510.35106893917902</c:v>
                </c:pt>
                <c:pt idx="220288">
                  <c:v>510.35338569445202</c:v>
                </c:pt>
                <c:pt idx="220289">
                  <c:v>510.35570244972598</c:v>
                </c:pt>
                <c:pt idx="220290">
                  <c:v>510.35801920499898</c:v>
                </c:pt>
                <c:pt idx="220291">
                  <c:v>510.36033596027301</c:v>
                </c:pt>
                <c:pt idx="220292">
                  <c:v>510.36265271554601</c:v>
                </c:pt>
                <c:pt idx="220293">
                  <c:v>510.36496947081997</c:v>
                </c:pt>
                <c:pt idx="220294">
                  <c:v>510.36728622609297</c:v>
                </c:pt>
                <c:pt idx="220295">
                  <c:v>510.369602981367</c:v>
                </c:pt>
                <c:pt idx="220296">
                  <c:v>510.37191973664</c:v>
                </c:pt>
                <c:pt idx="220297">
                  <c:v>510.37423649191402</c:v>
                </c:pt>
                <c:pt idx="220298">
                  <c:v>510.37655324718702</c:v>
                </c:pt>
                <c:pt idx="220299">
                  <c:v>510.37887000246099</c:v>
                </c:pt>
                <c:pt idx="220300">
                  <c:v>510.38118675773399</c:v>
                </c:pt>
                <c:pt idx="220301">
                  <c:v>510.38350351300801</c:v>
                </c:pt>
                <c:pt idx="220302">
                  <c:v>510.38582026828101</c:v>
                </c:pt>
                <c:pt idx="220303">
                  <c:v>510.38813702355498</c:v>
                </c:pt>
                <c:pt idx="220304">
                  <c:v>510.39045377882798</c:v>
                </c:pt>
                <c:pt idx="220305">
                  <c:v>510.392770534102</c:v>
                </c:pt>
                <c:pt idx="220306">
                  <c:v>510.395087289375</c:v>
                </c:pt>
                <c:pt idx="220307">
                  <c:v>510.39740404464902</c:v>
                </c:pt>
                <c:pt idx="220308">
                  <c:v>510.39972079992202</c:v>
                </c:pt>
                <c:pt idx="220309">
                  <c:v>510.40203755519599</c:v>
                </c:pt>
                <c:pt idx="220310">
                  <c:v>510.40435431046899</c:v>
                </c:pt>
                <c:pt idx="220311">
                  <c:v>510.40667106574301</c:v>
                </c:pt>
                <c:pt idx="220312">
                  <c:v>510.40898782101601</c:v>
                </c:pt>
                <c:pt idx="220313">
                  <c:v>510.41130457628998</c:v>
                </c:pt>
                <c:pt idx="220314">
                  <c:v>510.41362133156298</c:v>
                </c:pt>
                <c:pt idx="220315">
                  <c:v>510.415938086837</c:v>
                </c:pt>
                <c:pt idx="220316">
                  <c:v>510.41825484211</c:v>
                </c:pt>
                <c:pt idx="220317">
                  <c:v>510.42057159738403</c:v>
                </c:pt>
                <c:pt idx="220318">
                  <c:v>510.42288835265799</c:v>
                </c:pt>
                <c:pt idx="220319">
                  <c:v>510.42520510793099</c:v>
                </c:pt>
                <c:pt idx="220320">
                  <c:v>510.42752186320502</c:v>
                </c:pt>
                <c:pt idx="220321">
                  <c:v>510.42983861847802</c:v>
                </c:pt>
                <c:pt idx="220322">
                  <c:v>510.43215537375198</c:v>
                </c:pt>
                <c:pt idx="220323">
                  <c:v>510.43447212902498</c:v>
                </c:pt>
                <c:pt idx="220324">
                  <c:v>510.43678888429901</c:v>
                </c:pt>
                <c:pt idx="220325">
                  <c:v>510.43910563957201</c:v>
                </c:pt>
                <c:pt idx="220326">
                  <c:v>510.44142239484597</c:v>
                </c:pt>
                <c:pt idx="220327">
                  <c:v>510.44373915011897</c:v>
                </c:pt>
                <c:pt idx="220328">
                  <c:v>510.446055905393</c:v>
                </c:pt>
                <c:pt idx="220329">
                  <c:v>510.448372660666</c:v>
                </c:pt>
                <c:pt idx="220330">
                  <c:v>510.45068941594002</c:v>
                </c:pt>
                <c:pt idx="220331">
                  <c:v>510.45300617121302</c:v>
                </c:pt>
                <c:pt idx="220332">
                  <c:v>510.45532292648699</c:v>
                </c:pt>
                <c:pt idx="220333">
                  <c:v>510.45763968175999</c:v>
                </c:pt>
                <c:pt idx="220334">
                  <c:v>510.45995643703401</c:v>
                </c:pt>
                <c:pt idx="220335">
                  <c:v>510.46227319230701</c:v>
                </c:pt>
                <c:pt idx="220336">
                  <c:v>510.46458994758098</c:v>
                </c:pt>
                <c:pt idx="220337">
                  <c:v>510.46690670285398</c:v>
                </c:pt>
                <c:pt idx="220338">
                  <c:v>510.469223458128</c:v>
                </c:pt>
                <c:pt idx="220339">
                  <c:v>510.471540213401</c:v>
                </c:pt>
                <c:pt idx="220340">
                  <c:v>510.47385696867502</c:v>
                </c:pt>
                <c:pt idx="220341">
                  <c:v>510.47617372394802</c:v>
                </c:pt>
                <c:pt idx="220342">
                  <c:v>510.47849047922199</c:v>
                </c:pt>
                <c:pt idx="220343">
                  <c:v>510.48080723449499</c:v>
                </c:pt>
                <c:pt idx="220344">
                  <c:v>510.48312398976901</c:v>
                </c:pt>
                <c:pt idx="220345">
                  <c:v>510.48544074504201</c:v>
                </c:pt>
                <c:pt idx="220346">
                  <c:v>510.48775750031598</c:v>
                </c:pt>
                <c:pt idx="220347">
                  <c:v>510.49007425558898</c:v>
                </c:pt>
                <c:pt idx="220348">
                  <c:v>510.492391010863</c:v>
                </c:pt>
                <c:pt idx="220349">
                  <c:v>510.494707766136</c:v>
                </c:pt>
                <c:pt idx="220350">
                  <c:v>510.49702452141003</c:v>
                </c:pt>
                <c:pt idx="220351">
                  <c:v>510.49934127668303</c:v>
                </c:pt>
                <c:pt idx="220352">
                  <c:v>510.50165803195699</c:v>
                </c:pt>
                <c:pt idx="220353">
                  <c:v>510.50397478722999</c:v>
                </c:pt>
                <c:pt idx="220354">
                  <c:v>510.50629154250402</c:v>
                </c:pt>
                <c:pt idx="220355">
                  <c:v>510.50860829777702</c:v>
                </c:pt>
                <c:pt idx="220356">
                  <c:v>510.51092505305098</c:v>
                </c:pt>
                <c:pt idx="220357">
                  <c:v>510.51324180832398</c:v>
                </c:pt>
                <c:pt idx="220358">
                  <c:v>510.51555856359801</c:v>
                </c:pt>
                <c:pt idx="220359">
                  <c:v>510.51787531887101</c:v>
                </c:pt>
                <c:pt idx="220360">
                  <c:v>510.52019207414497</c:v>
                </c:pt>
                <c:pt idx="220361">
                  <c:v>510.522508829419</c:v>
                </c:pt>
                <c:pt idx="220362">
                  <c:v>510.524825584692</c:v>
                </c:pt>
                <c:pt idx="220363">
                  <c:v>510.52714233996602</c:v>
                </c:pt>
                <c:pt idx="220364">
                  <c:v>510.52945909523902</c:v>
                </c:pt>
                <c:pt idx="220365">
                  <c:v>510.53177585051299</c:v>
                </c:pt>
                <c:pt idx="220366">
                  <c:v>510.53409260578599</c:v>
                </c:pt>
                <c:pt idx="220367">
                  <c:v>510.53640936106001</c:v>
                </c:pt>
                <c:pt idx="220368">
                  <c:v>510.53872611633301</c:v>
                </c:pt>
                <c:pt idx="220369">
                  <c:v>510.54104287160698</c:v>
                </c:pt>
                <c:pt idx="220370">
                  <c:v>510.54335962687998</c:v>
                </c:pt>
                <c:pt idx="220371">
                  <c:v>510.545676382154</c:v>
                </c:pt>
                <c:pt idx="220372">
                  <c:v>510.547993137427</c:v>
                </c:pt>
                <c:pt idx="220373">
                  <c:v>510.55030989270102</c:v>
                </c:pt>
                <c:pt idx="220374">
                  <c:v>510.55262664797402</c:v>
                </c:pt>
                <c:pt idx="220375">
                  <c:v>510.55494340324799</c:v>
                </c:pt>
                <c:pt idx="220376">
                  <c:v>510.55726015852099</c:v>
                </c:pt>
                <c:pt idx="220377">
                  <c:v>510.55957691379501</c:v>
                </c:pt>
                <c:pt idx="220378">
                  <c:v>510.56189366906801</c:v>
                </c:pt>
                <c:pt idx="220379">
                  <c:v>510.56421042434198</c:v>
                </c:pt>
                <c:pt idx="220380">
                  <c:v>510.56652717961498</c:v>
                </c:pt>
                <c:pt idx="220381">
                  <c:v>510.568843934889</c:v>
                </c:pt>
                <c:pt idx="220382">
                  <c:v>510.571160690162</c:v>
                </c:pt>
                <c:pt idx="220383">
                  <c:v>510.57347744543603</c:v>
                </c:pt>
                <c:pt idx="220384">
                  <c:v>510.57579420070903</c:v>
                </c:pt>
                <c:pt idx="220385">
                  <c:v>510.57811095598299</c:v>
                </c:pt>
                <c:pt idx="220386">
                  <c:v>510.58042771125599</c:v>
                </c:pt>
                <c:pt idx="220387">
                  <c:v>510.58274446653002</c:v>
                </c:pt>
                <c:pt idx="220388">
                  <c:v>510.58506122180302</c:v>
                </c:pt>
                <c:pt idx="220389">
                  <c:v>510.58737797707698</c:v>
                </c:pt>
                <c:pt idx="220390">
                  <c:v>510.58969473234998</c:v>
                </c:pt>
                <c:pt idx="220391">
                  <c:v>510.59201148762401</c:v>
                </c:pt>
                <c:pt idx="220392">
                  <c:v>510.59432824289701</c:v>
                </c:pt>
                <c:pt idx="220393">
                  <c:v>510.59664499817097</c:v>
                </c:pt>
                <c:pt idx="220394">
                  <c:v>510.59896175344397</c:v>
                </c:pt>
                <c:pt idx="220395">
                  <c:v>510.601278508718</c:v>
                </c:pt>
                <c:pt idx="220396">
                  <c:v>510.603595263991</c:v>
                </c:pt>
                <c:pt idx="220397">
                  <c:v>510.60591201926502</c:v>
                </c:pt>
                <c:pt idx="220398">
                  <c:v>510.60822877453802</c:v>
                </c:pt>
                <c:pt idx="220399">
                  <c:v>510.61054552981199</c:v>
                </c:pt>
                <c:pt idx="220400">
                  <c:v>510.61286228508499</c:v>
                </c:pt>
                <c:pt idx="220401">
                  <c:v>510.61517904035901</c:v>
                </c:pt>
                <c:pt idx="220402">
                  <c:v>510.61749579563201</c:v>
                </c:pt>
                <c:pt idx="220403">
                  <c:v>510.61981255090598</c:v>
                </c:pt>
                <c:pt idx="220404">
                  <c:v>510.62212930618</c:v>
                </c:pt>
                <c:pt idx="220405">
                  <c:v>510.624446061453</c:v>
                </c:pt>
                <c:pt idx="220406">
                  <c:v>510.62676281672702</c:v>
                </c:pt>
                <c:pt idx="220407">
                  <c:v>510.62907957200002</c:v>
                </c:pt>
                <c:pt idx="220408">
                  <c:v>510.63139632727399</c:v>
                </c:pt>
                <c:pt idx="220409">
                  <c:v>510.63371308254699</c:v>
                </c:pt>
                <c:pt idx="220410">
                  <c:v>510.63602983782101</c:v>
                </c:pt>
                <c:pt idx="220411">
                  <c:v>510.63834659309401</c:v>
                </c:pt>
                <c:pt idx="220412">
                  <c:v>510.64066334836798</c:v>
                </c:pt>
                <c:pt idx="220413">
                  <c:v>510.64298010364098</c:v>
                </c:pt>
                <c:pt idx="220414">
                  <c:v>510.645296858915</c:v>
                </c:pt>
                <c:pt idx="220415">
                  <c:v>510.647613614188</c:v>
                </c:pt>
                <c:pt idx="220416">
                  <c:v>510.64993036946203</c:v>
                </c:pt>
                <c:pt idx="220417">
                  <c:v>510.65224712473503</c:v>
                </c:pt>
                <c:pt idx="220418">
                  <c:v>510.65456388000899</c:v>
                </c:pt>
                <c:pt idx="220419">
                  <c:v>510.65688063528199</c:v>
                </c:pt>
                <c:pt idx="220420">
                  <c:v>510.65919739055602</c:v>
                </c:pt>
                <c:pt idx="220421">
                  <c:v>510.66151414582902</c:v>
                </c:pt>
                <c:pt idx="220422">
                  <c:v>510.66383090110298</c:v>
                </c:pt>
                <c:pt idx="220423">
                  <c:v>510.66614765637598</c:v>
                </c:pt>
                <c:pt idx="220424">
                  <c:v>510.66846441165001</c:v>
                </c:pt>
                <c:pt idx="220425">
                  <c:v>510.67078116692301</c:v>
                </c:pt>
                <c:pt idx="220426">
                  <c:v>510.67309792219697</c:v>
                </c:pt>
                <c:pt idx="220427">
                  <c:v>510.67541467746997</c:v>
                </c:pt>
                <c:pt idx="220428">
                  <c:v>510.677731432744</c:v>
                </c:pt>
                <c:pt idx="220429">
                  <c:v>510.680048188017</c:v>
                </c:pt>
                <c:pt idx="220430">
                  <c:v>510.68236494329102</c:v>
                </c:pt>
                <c:pt idx="220431">
                  <c:v>510.68468169856402</c:v>
                </c:pt>
                <c:pt idx="220432">
                  <c:v>510.68699845383799</c:v>
                </c:pt>
                <c:pt idx="220433">
                  <c:v>510.68931520911099</c:v>
                </c:pt>
                <c:pt idx="220434">
                  <c:v>510.69163196438501</c:v>
                </c:pt>
                <c:pt idx="220435">
                  <c:v>510.69394871965801</c:v>
                </c:pt>
                <c:pt idx="220436">
                  <c:v>510.69626547493198</c:v>
                </c:pt>
                <c:pt idx="220437">
                  <c:v>510.69858223020498</c:v>
                </c:pt>
                <c:pt idx="220438">
                  <c:v>510.700898985479</c:v>
                </c:pt>
                <c:pt idx="220439">
                  <c:v>510.703215740752</c:v>
                </c:pt>
                <c:pt idx="220440">
                  <c:v>510.70553249602602</c:v>
                </c:pt>
                <c:pt idx="220441">
                  <c:v>510.70784925129902</c:v>
                </c:pt>
                <c:pt idx="220442">
                  <c:v>510.71016600657299</c:v>
                </c:pt>
                <c:pt idx="220443">
                  <c:v>510.71248276184599</c:v>
                </c:pt>
                <c:pt idx="220444">
                  <c:v>510.71479951712001</c:v>
                </c:pt>
                <c:pt idx="220445">
                  <c:v>510.71711627239301</c:v>
                </c:pt>
                <c:pt idx="220446">
                  <c:v>510.71943302766698</c:v>
                </c:pt>
                <c:pt idx="220447">
                  <c:v>510.721749782941</c:v>
                </c:pt>
                <c:pt idx="220448">
                  <c:v>510.724066538214</c:v>
                </c:pt>
                <c:pt idx="220449">
                  <c:v>510.72638329348803</c:v>
                </c:pt>
                <c:pt idx="220450">
                  <c:v>510.72870004876103</c:v>
                </c:pt>
                <c:pt idx="220451">
                  <c:v>510.73101680403499</c:v>
                </c:pt>
                <c:pt idx="220452">
                  <c:v>510.73333355930799</c:v>
                </c:pt>
                <c:pt idx="220453">
                  <c:v>510.73565031458202</c:v>
                </c:pt>
                <c:pt idx="220454">
                  <c:v>510.73796706985502</c:v>
                </c:pt>
                <c:pt idx="220455">
                  <c:v>510.74028382512898</c:v>
                </c:pt>
                <c:pt idx="220456">
                  <c:v>510.74260058040198</c:v>
                </c:pt>
                <c:pt idx="220457">
                  <c:v>510.74491733567601</c:v>
                </c:pt>
                <c:pt idx="220458">
                  <c:v>510.74723409094901</c:v>
                </c:pt>
                <c:pt idx="220459">
                  <c:v>510.74955084622297</c:v>
                </c:pt>
                <c:pt idx="220460">
                  <c:v>510.75186760149597</c:v>
                </c:pt>
                <c:pt idx="220461">
                  <c:v>510.75418435677</c:v>
                </c:pt>
                <c:pt idx="220462">
                  <c:v>510.756501112043</c:v>
                </c:pt>
                <c:pt idx="220463">
                  <c:v>510.75881786731702</c:v>
                </c:pt>
                <c:pt idx="220464">
                  <c:v>510.76113462259002</c:v>
                </c:pt>
                <c:pt idx="220465">
                  <c:v>510.76345137786399</c:v>
                </c:pt>
                <c:pt idx="220466">
                  <c:v>510.76576813313699</c:v>
                </c:pt>
                <c:pt idx="220467">
                  <c:v>510.76808488841101</c:v>
                </c:pt>
                <c:pt idx="220468">
                  <c:v>510.77040164368401</c:v>
                </c:pt>
                <c:pt idx="220469">
                  <c:v>510.77271839895798</c:v>
                </c:pt>
                <c:pt idx="220470">
                  <c:v>510.77503515423098</c:v>
                </c:pt>
                <c:pt idx="220471">
                  <c:v>510.777351909505</c:v>
                </c:pt>
                <c:pt idx="220472">
                  <c:v>510.779668664778</c:v>
                </c:pt>
                <c:pt idx="220473">
                  <c:v>510.78198542005202</c:v>
                </c:pt>
                <c:pt idx="220474">
                  <c:v>510.78430217532502</c:v>
                </c:pt>
                <c:pt idx="220475">
                  <c:v>510.78661893059899</c:v>
                </c:pt>
                <c:pt idx="220476">
                  <c:v>510.78893568587199</c:v>
                </c:pt>
                <c:pt idx="220477">
                  <c:v>510.79125244114601</c:v>
                </c:pt>
                <c:pt idx="220478">
                  <c:v>510.79356919641901</c:v>
                </c:pt>
                <c:pt idx="220479">
                  <c:v>510.79588595169298</c:v>
                </c:pt>
                <c:pt idx="220480">
                  <c:v>510.79820270696598</c:v>
                </c:pt>
                <c:pt idx="220481">
                  <c:v>510.80051946224</c:v>
                </c:pt>
                <c:pt idx="220482">
                  <c:v>510.802836217513</c:v>
                </c:pt>
                <c:pt idx="220483">
                  <c:v>510.80515297278703</c:v>
                </c:pt>
                <c:pt idx="220484">
                  <c:v>510.80746972806003</c:v>
                </c:pt>
                <c:pt idx="220485">
                  <c:v>510.80978648333399</c:v>
                </c:pt>
                <c:pt idx="220486">
                  <c:v>510.81210323860699</c:v>
                </c:pt>
                <c:pt idx="220487">
                  <c:v>510.81441999388102</c:v>
                </c:pt>
                <c:pt idx="220488">
                  <c:v>510.81673674915498</c:v>
                </c:pt>
                <c:pt idx="220489">
                  <c:v>510.81905350442798</c:v>
                </c:pt>
                <c:pt idx="220490">
                  <c:v>510.82137025970201</c:v>
                </c:pt>
                <c:pt idx="220491">
                  <c:v>510.82368701497501</c:v>
                </c:pt>
                <c:pt idx="220492">
                  <c:v>510.82600377024897</c:v>
                </c:pt>
                <c:pt idx="220493">
                  <c:v>510.82832052552197</c:v>
                </c:pt>
                <c:pt idx="220494">
                  <c:v>510.830637280796</c:v>
                </c:pt>
                <c:pt idx="220495">
                  <c:v>510.832954036069</c:v>
                </c:pt>
                <c:pt idx="220496">
                  <c:v>510.83527079134302</c:v>
                </c:pt>
                <c:pt idx="220497">
                  <c:v>510.83758754661602</c:v>
                </c:pt>
                <c:pt idx="220498">
                  <c:v>510.83990430188999</c:v>
                </c:pt>
                <c:pt idx="220499">
                  <c:v>510.84222105716299</c:v>
                </c:pt>
                <c:pt idx="220500">
                  <c:v>510.84453781243701</c:v>
                </c:pt>
                <c:pt idx="220501">
                  <c:v>510.84685456771001</c:v>
                </c:pt>
                <c:pt idx="220502">
                  <c:v>510.84917132298398</c:v>
                </c:pt>
                <c:pt idx="220503">
                  <c:v>510.85148807825698</c:v>
                </c:pt>
                <c:pt idx="220504">
                  <c:v>510.853804833531</c:v>
                </c:pt>
                <c:pt idx="220505">
                  <c:v>510.856121588804</c:v>
                </c:pt>
                <c:pt idx="220506">
                  <c:v>510.85843834407802</c:v>
                </c:pt>
                <c:pt idx="220507">
                  <c:v>510.86075509935102</c:v>
                </c:pt>
                <c:pt idx="220508">
                  <c:v>510.86307185462499</c:v>
                </c:pt>
                <c:pt idx="220509">
                  <c:v>510.86538860989799</c:v>
                </c:pt>
                <c:pt idx="220510">
                  <c:v>510.86770536517201</c:v>
                </c:pt>
                <c:pt idx="220511">
                  <c:v>510.87002212044501</c:v>
                </c:pt>
                <c:pt idx="220512">
                  <c:v>510.87233887571898</c:v>
                </c:pt>
                <c:pt idx="220513">
                  <c:v>510.87465563099198</c:v>
                </c:pt>
                <c:pt idx="220514">
                  <c:v>510.876972386266</c:v>
                </c:pt>
                <c:pt idx="220515">
                  <c:v>510.879289141539</c:v>
                </c:pt>
                <c:pt idx="220516">
                  <c:v>510.88160589681303</c:v>
                </c:pt>
                <c:pt idx="220517">
                  <c:v>510.88392265208603</c:v>
                </c:pt>
                <c:pt idx="220518">
                  <c:v>510.88623940735999</c:v>
                </c:pt>
                <c:pt idx="220519">
                  <c:v>510.88855616263299</c:v>
                </c:pt>
                <c:pt idx="220520">
                  <c:v>510.89087291790702</c:v>
                </c:pt>
                <c:pt idx="220521">
                  <c:v>510.89318967318002</c:v>
                </c:pt>
                <c:pt idx="220522">
                  <c:v>510.89550642845398</c:v>
                </c:pt>
                <c:pt idx="220523">
                  <c:v>510.89782318372698</c:v>
                </c:pt>
                <c:pt idx="220524">
                  <c:v>510.90013993900101</c:v>
                </c:pt>
                <c:pt idx="220525">
                  <c:v>510.90245669427401</c:v>
                </c:pt>
                <c:pt idx="220526">
                  <c:v>510.90477344954797</c:v>
                </c:pt>
                <c:pt idx="220527">
                  <c:v>510.90709020482097</c:v>
                </c:pt>
                <c:pt idx="220528">
                  <c:v>510.909406960095</c:v>
                </c:pt>
                <c:pt idx="220529">
                  <c:v>510.911723715368</c:v>
                </c:pt>
                <c:pt idx="220530">
                  <c:v>510.91404047064202</c:v>
                </c:pt>
                <c:pt idx="220531">
                  <c:v>510.91635722591599</c:v>
                </c:pt>
                <c:pt idx="220532">
                  <c:v>510.91867398118899</c:v>
                </c:pt>
                <c:pt idx="220533">
                  <c:v>510.92099073646301</c:v>
                </c:pt>
                <c:pt idx="220534">
                  <c:v>510.92330749173601</c:v>
                </c:pt>
                <c:pt idx="220535">
                  <c:v>510.92562424700998</c:v>
                </c:pt>
                <c:pt idx="220536">
                  <c:v>510.92794100228298</c:v>
                </c:pt>
                <c:pt idx="220537">
                  <c:v>510.930257757557</c:v>
                </c:pt>
                <c:pt idx="220538">
                  <c:v>510.93257451283</c:v>
                </c:pt>
                <c:pt idx="220539">
                  <c:v>510.93489126810402</c:v>
                </c:pt>
                <c:pt idx="220540">
                  <c:v>510.93720802337702</c:v>
                </c:pt>
                <c:pt idx="220541">
                  <c:v>510.93952477865099</c:v>
                </c:pt>
                <c:pt idx="220542">
                  <c:v>510.94184153392399</c:v>
                </c:pt>
                <c:pt idx="220543">
                  <c:v>510.94415828919801</c:v>
                </c:pt>
                <c:pt idx="220544">
                  <c:v>510.94647504447101</c:v>
                </c:pt>
                <c:pt idx="220545">
                  <c:v>510.94879179974498</c:v>
                </c:pt>
                <c:pt idx="220546">
                  <c:v>510.95110855501798</c:v>
                </c:pt>
                <c:pt idx="220547">
                  <c:v>510.953425310292</c:v>
                </c:pt>
                <c:pt idx="220548">
                  <c:v>510.955742065565</c:v>
                </c:pt>
                <c:pt idx="220549">
                  <c:v>510.95805882083903</c:v>
                </c:pt>
                <c:pt idx="220550">
                  <c:v>510.96037557611203</c:v>
                </c:pt>
                <c:pt idx="220551">
                  <c:v>510.96269233138599</c:v>
                </c:pt>
                <c:pt idx="220552">
                  <c:v>510.96500908665899</c:v>
                </c:pt>
                <c:pt idx="220553">
                  <c:v>510.96732584193302</c:v>
                </c:pt>
                <c:pt idx="220554">
                  <c:v>510.96964259720602</c:v>
                </c:pt>
                <c:pt idx="220555">
                  <c:v>510.97195935247998</c:v>
                </c:pt>
                <c:pt idx="220556">
                  <c:v>510.97427610775298</c:v>
                </c:pt>
                <c:pt idx="220557">
                  <c:v>510.97659286302701</c:v>
                </c:pt>
                <c:pt idx="220558">
                  <c:v>510.97890961830001</c:v>
                </c:pt>
                <c:pt idx="220559">
                  <c:v>510.98122637357397</c:v>
                </c:pt>
                <c:pt idx="220560">
                  <c:v>510.98354312884697</c:v>
                </c:pt>
                <c:pt idx="220561">
                  <c:v>510.985859884121</c:v>
                </c:pt>
                <c:pt idx="220562">
                  <c:v>510.988176639394</c:v>
                </c:pt>
                <c:pt idx="220563">
                  <c:v>510.99049339466802</c:v>
                </c:pt>
                <c:pt idx="220564">
                  <c:v>510.99281014994102</c:v>
                </c:pt>
                <c:pt idx="220565">
                  <c:v>510.99512690521499</c:v>
                </c:pt>
                <c:pt idx="220566">
                  <c:v>510.99744366048799</c:v>
                </c:pt>
                <c:pt idx="220567">
                  <c:v>510.99976041576201</c:v>
                </c:pt>
                <c:pt idx="220568">
                  <c:v>511.00207717103501</c:v>
                </c:pt>
                <c:pt idx="220569">
                  <c:v>511.00439392630898</c:v>
                </c:pt>
                <c:pt idx="220570">
                  <c:v>511.00671068158198</c:v>
                </c:pt>
                <c:pt idx="220571">
                  <c:v>511.009027436856</c:v>
                </c:pt>
                <c:pt idx="220572">
                  <c:v>511.011344192129</c:v>
                </c:pt>
                <c:pt idx="220573">
                  <c:v>511.01366094740303</c:v>
                </c:pt>
                <c:pt idx="220574">
                  <c:v>511.01597770267699</c:v>
                </c:pt>
                <c:pt idx="220575">
                  <c:v>511.01829445794999</c:v>
                </c:pt>
                <c:pt idx="220576">
                  <c:v>511.02061121322402</c:v>
                </c:pt>
                <c:pt idx="220577">
                  <c:v>511.02292796849702</c:v>
                </c:pt>
                <c:pt idx="220578">
                  <c:v>511.02524472377098</c:v>
                </c:pt>
                <c:pt idx="220579">
                  <c:v>511.02756147904398</c:v>
                </c:pt>
                <c:pt idx="220580">
                  <c:v>511.02987823431801</c:v>
                </c:pt>
                <c:pt idx="220581">
                  <c:v>511.03219498959101</c:v>
                </c:pt>
                <c:pt idx="220582">
                  <c:v>511.03451174486497</c:v>
                </c:pt>
                <c:pt idx="220583">
                  <c:v>511.03682850013797</c:v>
                </c:pt>
                <c:pt idx="220584">
                  <c:v>511.039145255412</c:v>
                </c:pt>
                <c:pt idx="220585">
                  <c:v>511.041462010685</c:v>
                </c:pt>
                <c:pt idx="220586">
                  <c:v>511.04377876595902</c:v>
                </c:pt>
                <c:pt idx="220587">
                  <c:v>511.04609552123202</c:v>
                </c:pt>
                <c:pt idx="220588">
                  <c:v>511.04841227650599</c:v>
                </c:pt>
                <c:pt idx="220589">
                  <c:v>511.05072903177899</c:v>
                </c:pt>
                <c:pt idx="220590">
                  <c:v>511.05304578705301</c:v>
                </c:pt>
                <c:pt idx="220591">
                  <c:v>511.05536254232601</c:v>
                </c:pt>
                <c:pt idx="220592">
                  <c:v>511.05767929759998</c:v>
                </c:pt>
                <c:pt idx="220593">
                  <c:v>511.05999605287298</c:v>
                </c:pt>
                <c:pt idx="220594">
                  <c:v>511.062312808147</c:v>
                </c:pt>
                <c:pt idx="220595">
                  <c:v>511.06462956342</c:v>
                </c:pt>
                <c:pt idx="220596">
                  <c:v>511.06694631869402</c:v>
                </c:pt>
                <c:pt idx="220597">
                  <c:v>511.06926307396702</c:v>
                </c:pt>
                <c:pt idx="220598">
                  <c:v>511.07157982924099</c:v>
                </c:pt>
                <c:pt idx="220599">
                  <c:v>511.07389658451399</c:v>
                </c:pt>
                <c:pt idx="220600">
                  <c:v>511.07621333978801</c:v>
                </c:pt>
                <c:pt idx="220601">
                  <c:v>511.07853009506101</c:v>
                </c:pt>
                <c:pt idx="220602">
                  <c:v>511.08084685033498</c:v>
                </c:pt>
                <c:pt idx="220603">
                  <c:v>511.08316360560798</c:v>
                </c:pt>
                <c:pt idx="220604">
                  <c:v>511.085480360882</c:v>
                </c:pt>
                <c:pt idx="220605">
                  <c:v>511.087797116155</c:v>
                </c:pt>
                <c:pt idx="220606">
                  <c:v>511.09011387142903</c:v>
                </c:pt>
                <c:pt idx="220607">
                  <c:v>511.09243062670203</c:v>
                </c:pt>
                <c:pt idx="220608">
                  <c:v>511.09474738197599</c:v>
                </c:pt>
                <c:pt idx="220609">
                  <c:v>511.09706413724899</c:v>
                </c:pt>
                <c:pt idx="220610">
                  <c:v>511.09938089252302</c:v>
                </c:pt>
                <c:pt idx="220611">
                  <c:v>511.10169764779602</c:v>
                </c:pt>
                <c:pt idx="220612">
                  <c:v>511.10401440306998</c:v>
                </c:pt>
                <c:pt idx="220613">
                  <c:v>511.10633115834298</c:v>
                </c:pt>
                <c:pt idx="220614">
                  <c:v>511.10864791361701</c:v>
                </c:pt>
                <c:pt idx="220615">
                  <c:v>511.11096466889001</c:v>
                </c:pt>
                <c:pt idx="220616">
                  <c:v>511.11328142416397</c:v>
                </c:pt>
                <c:pt idx="220617">
                  <c:v>511.115598179438</c:v>
                </c:pt>
                <c:pt idx="220618">
                  <c:v>511.117914934711</c:v>
                </c:pt>
                <c:pt idx="220619">
                  <c:v>511.12023168998502</c:v>
                </c:pt>
                <c:pt idx="220620">
                  <c:v>511.12254844525802</c:v>
                </c:pt>
                <c:pt idx="220621">
                  <c:v>511.12486520053199</c:v>
                </c:pt>
                <c:pt idx="220622">
                  <c:v>511.12718195580499</c:v>
                </c:pt>
                <c:pt idx="220623">
                  <c:v>511.12949871107901</c:v>
                </c:pt>
                <c:pt idx="220624">
                  <c:v>511.13181546635201</c:v>
                </c:pt>
                <c:pt idx="220625">
                  <c:v>511.13413222162598</c:v>
                </c:pt>
                <c:pt idx="220626">
                  <c:v>511.13644897689898</c:v>
                </c:pt>
                <c:pt idx="220627">
                  <c:v>511.138765732173</c:v>
                </c:pt>
                <c:pt idx="220628">
                  <c:v>511.141082487446</c:v>
                </c:pt>
                <c:pt idx="220629">
                  <c:v>511.14339924272002</c:v>
                </c:pt>
                <c:pt idx="220630">
                  <c:v>511.14571599799302</c:v>
                </c:pt>
                <c:pt idx="220631">
                  <c:v>511.14803275326699</c:v>
                </c:pt>
                <c:pt idx="220632">
                  <c:v>511.15034950853999</c:v>
                </c:pt>
                <c:pt idx="220633">
                  <c:v>511.15266626381401</c:v>
                </c:pt>
                <c:pt idx="220634">
                  <c:v>511.15498301908701</c:v>
                </c:pt>
                <c:pt idx="220635">
                  <c:v>511.15729977436098</c:v>
                </c:pt>
                <c:pt idx="220636">
                  <c:v>511.15961652963398</c:v>
                </c:pt>
                <c:pt idx="220637">
                  <c:v>511.161933284908</c:v>
                </c:pt>
                <c:pt idx="220638">
                  <c:v>511.164250040181</c:v>
                </c:pt>
                <c:pt idx="220639">
                  <c:v>511.16656679545503</c:v>
                </c:pt>
                <c:pt idx="220640">
                  <c:v>511.16888355072803</c:v>
                </c:pt>
                <c:pt idx="220641">
                  <c:v>511.17120030600199</c:v>
                </c:pt>
                <c:pt idx="220642">
                  <c:v>511.17351706127499</c:v>
                </c:pt>
                <c:pt idx="220643">
                  <c:v>511.17583381654902</c:v>
                </c:pt>
                <c:pt idx="220644">
                  <c:v>511.17815057182202</c:v>
                </c:pt>
                <c:pt idx="220645">
                  <c:v>511.18046732709598</c:v>
                </c:pt>
                <c:pt idx="220646">
                  <c:v>511.18278408236898</c:v>
                </c:pt>
                <c:pt idx="220647">
                  <c:v>511.18510083764301</c:v>
                </c:pt>
                <c:pt idx="220648">
                  <c:v>511.18741759291601</c:v>
                </c:pt>
                <c:pt idx="220649">
                  <c:v>511.18973434818997</c:v>
                </c:pt>
                <c:pt idx="220650">
                  <c:v>511.19205110346297</c:v>
                </c:pt>
                <c:pt idx="220651">
                  <c:v>511.194367858737</c:v>
                </c:pt>
                <c:pt idx="220652">
                  <c:v>511.19668461401</c:v>
                </c:pt>
                <c:pt idx="220653">
                  <c:v>511.19900136928402</c:v>
                </c:pt>
                <c:pt idx="220654">
                  <c:v>511.20131812455702</c:v>
                </c:pt>
                <c:pt idx="220655">
                  <c:v>511.20363487983099</c:v>
                </c:pt>
                <c:pt idx="220656">
                  <c:v>511.20595163510399</c:v>
                </c:pt>
                <c:pt idx="220657">
                  <c:v>511.20826839037801</c:v>
                </c:pt>
                <c:pt idx="220658">
                  <c:v>511.21058514565101</c:v>
                </c:pt>
                <c:pt idx="220659">
                  <c:v>511.21290190092498</c:v>
                </c:pt>
                <c:pt idx="220660">
                  <c:v>511.215218656199</c:v>
                </c:pt>
                <c:pt idx="220661">
                  <c:v>511.217535411472</c:v>
                </c:pt>
                <c:pt idx="220662">
                  <c:v>511.21985216674602</c:v>
                </c:pt>
                <c:pt idx="220663">
                  <c:v>511.22216892201902</c:v>
                </c:pt>
                <c:pt idx="220664">
                  <c:v>511.22448567729299</c:v>
                </c:pt>
                <c:pt idx="220665">
                  <c:v>511.22680243256599</c:v>
                </c:pt>
                <c:pt idx="220666">
                  <c:v>511.22911918784001</c:v>
                </c:pt>
                <c:pt idx="220667">
                  <c:v>511.23143594311301</c:v>
                </c:pt>
                <c:pt idx="220668">
                  <c:v>511.23375269838698</c:v>
                </c:pt>
                <c:pt idx="220669">
                  <c:v>511.23606945365998</c:v>
                </c:pt>
                <c:pt idx="220670">
                  <c:v>511.238386208934</c:v>
                </c:pt>
                <c:pt idx="220671">
                  <c:v>511.240702964207</c:v>
                </c:pt>
                <c:pt idx="220672">
                  <c:v>511.24301971948103</c:v>
                </c:pt>
                <c:pt idx="220673">
                  <c:v>511.24533647475403</c:v>
                </c:pt>
                <c:pt idx="220674">
                  <c:v>511.24765323002799</c:v>
                </c:pt>
                <c:pt idx="220675">
                  <c:v>511.24996998530099</c:v>
                </c:pt>
                <c:pt idx="220676">
                  <c:v>511.25228674057502</c:v>
                </c:pt>
                <c:pt idx="220677">
                  <c:v>511.25460349584802</c:v>
                </c:pt>
                <c:pt idx="220678">
                  <c:v>511.25692025112198</c:v>
                </c:pt>
                <c:pt idx="220679">
                  <c:v>511.25923700639498</c:v>
                </c:pt>
                <c:pt idx="220680">
                  <c:v>511.26155376166901</c:v>
                </c:pt>
                <c:pt idx="220681">
                  <c:v>511.26387051694201</c:v>
                </c:pt>
                <c:pt idx="220682">
                  <c:v>511.26618727221597</c:v>
                </c:pt>
                <c:pt idx="220683">
                  <c:v>511.26850402748897</c:v>
                </c:pt>
                <c:pt idx="220684">
                  <c:v>511.270820782763</c:v>
                </c:pt>
                <c:pt idx="220685">
                  <c:v>511.273137538036</c:v>
                </c:pt>
                <c:pt idx="220686">
                  <c:v>511.27545429331002</c:v>
                </c:pt>
                <c:pt idx="220687">
                  <c:v>511.27777104858302</c:v>
                </c:pt>
                <c:pt idx="220688">
                  <c:v>511.28008780385699</c:v>
                </c:pt>
                <c:pt idx="220689">
                  <c:v>511.28240455912999</c:v>
                </c:pt>
                <c:pt idx="220690">
                  <c:v>511.28472131440401</c:v>
                </c:pt>
                <c:pt idx="220691">
                  <c:v>511.28703806967701</c:v>
                </c:pt>
                <c:pt idx="220692">
                  <c:v>511.28935482495098</c:v>
                </c:pt>
                <c:pt idx="220693">
                  <c:v>511.29167158022398</c:v>
                </c:pt>
                <c:pt idx="220694">
                  <c:v>511.293988335498</c:v>
                </c:pt>
                <c:pt idx="220695">
                  <c:v>511.296305090771</c:v>
                </c:pt>
                <c:pt idx="220696">
                  <c:v>511.29862184604502</c:v>
                </c:pt>
                <c:pt idx="220697">
                  <c:v>511.30093860131802</c:v>
                </c:pt>
                <c:pt idx="220698">
                  <c:v>511.30325535659199</c:v>
                </c:pt>
                <c:pt idx="220699">
                  <c:v>511.30557211186499</c:v>
                </c:pt>
                <c:pt idx="220700">
                  <c:v>511.30788886713901</c:v>
                </c:pt>
                <c:pt idx="220701">
                  <c:v>511.31020562241201</c:v>
                </c:pt>
                <c:pt idx="220702">
                  <c:v>511.31252237768598</c:v>
                </c:pt>
                <c:pt idx="220703">
                  <c:v>511.31483913296</c:v>
                </c:pt>
                <c:pt idx="220704">
                  <c:v>511.317155888233</c:v>
                </c:pt>
                <c:pt idx="220705">
                  <c:v>511.31947264350703</c:v>
                </c:pt>
                <c:pt idx="220706">
                  <c:v>511.32178939878003</c:v>
                </c:pt>
                <c:pt idx="220707">
                  <c:v>511.32410615405399</c:v>
                </c:pt>
                <c:pt idx="220708">
                  <c:v>511.32642290932699</c:v>
                </c:pt>
                <c:pt idx="220709">
                  <c:v>511.32873966460102</c:v>
                </c:pt>
                <c:pt idx="220710">
                  <c:v>511.33105641987402</c:v>
                </c:pt>
                <c:pt idx="220711">
                  <c:v>511.33337317514798</c:v>
                </c:pt>
                <c:pt idx="220712">
                  <c:v>511.33568993042098</c:v>
                </c:pt>
                <c:pt idx="220713">
                  <c:v>511.33800668569501</c:v>
                </c:pt>
                <c:pt idx="220714">
                  <c:v>511.34032344096801</c:v>
                </c:pt>
                <c:pt idx="220715">
                  <c:v>511.34264019624197</c:v>
                </c:pt>
                <c:pt idx="220716">
                  <c:v>511.34495695151497</c:v>
                </c:pt>
                <c:pt idx="220717">
                  <c:v>511.347273706789</c:v>
                </c:pt>
                <c:pt idx="220718">
                  <c:v>511.349590462062</c:v>
                </c:pt>
                <c:pt idx="220719">
                  <c:v>511.35190721733602</c:v>
                </c:pt>
                <c:pt idx="220720">
                  <c:v>511.35422397260902</c:v>
                </c:pt>
                <c:pt idx="220721">
                  <c:v>511.35654072788299</c:v>
                </c:pt>
                <c:pt idx="220722">
                  <c:v>511.35885748315599</c:v>
                </c:pt>
                <c:pt idx="220723">
                  <c:v>511.36117423843001</c:v>
                </c:pt>
                <c:pt idx="220724">
                  <c:v>511.36349099370301</c:v>
                </c:pt>
                <c:pt idx="220725">
                  <c:v>511.36580774897698</c:v>
                </c:pt>
                <c:pt idx="220726">
                  <c:v>511.36812450424998</c:v>
                </c:pt>
                <c:pt idx="220727">
                  <c:v>511.370441259524</c:v>
                </c:pt>
                <c:pt idx="220728">
                  <c:v>511.372758014797</c:v>
                </c:pt>
                <c:pt idx="220729">
                  <c:v>511.37507477007102</c:v>
                </c:pt>
                <c:pt idx="220730">
                  <c:v>511.37739152534402</c:v>
                </c:pt>
                <c:pt idx="220731">
                  <c:v>511.37970828061799</c:v>
                </c:pt>
                <c:pt idx="220732">
                  <c:v>511.38202503589099</c:v>
                </c:pt>
                <c:pt idx="220733">
                  <c:v>511.38434179116501</c:v>
                </c:pt>
                <c:pt idx="220734">
                  <c:v>511.38665854643801</c:v>
                </c:pt>
                <c:pt idx="220735">
                  <c:v>511.38897530171198</c:v>
                </c:pt>
                <c:pt idx="220736">
                  <c:v>511.39129205698498</c:v>
                </c:pt>
                <c:pt idx="220737">
                  <c:v>511.393608812259</c:v>
                </c:pt>
                <c:pt idx="220738">
                  <c:v>511.395925567532</c:v>
                </c:pt>
                <c:pt idx="220739">
                  <c:v>511.39824232280603</c:v>
                </c:pt>
                <c:pt idx="220740">
                  <c:v>511.40055907807903</c:v>
                </c:pt>
                <c:pt idx="220741">
                  <c:v>511.40287583335299</c:v>
                </c:pt>
                <c:pt idx="220742">
                  <c:v>511.40519258862599</c:v>
                </c:pt>
                <c:pt idx="220743">
                  <c:v>511.40750934390002</c:v>
                </c:pt>
                <c:pt idx="220744">
                  <c:v>511.40982609917398</c:v>
                </c:pt>
                <c:pt idx="220745">
                  <c:v>511.41214285444698</c:v>
                </c:pt>
                <c:pt idx="220746">
                  <c:v>511.41445960972101</c:v>
                </c:pt>
                <c:pt idx="220747">
                  <c:v>511.41677636499401</c:v>
                </c:pt>
                <c:pt idx="220748">
                  <c:v>511.41909312026797</c:v>
                </c:pt>
                <c:pt idx="220749">
                  <c:v>511.42140987554097</c:v>
                </c:pt>
                <c:pt idx="220750">
                  <c:v>511.423726630815</c:v>
                </c:pt>
                <c:pt idx="220751">
                  <c:v>511.426043386088</c:v>
                </c:pt>
                <c:pt idx="220752">
                  <c:v>511.42836014136202</c:v>
                </c:pt>
                <c:pt idx="220753">
                  <c:v>511.43067689663502</c:v>
                </c:pt>
                <c:pt idx="220754">
                  <c:v>511.43299365190899</c:v>
                </c:pt>
                <c:pt idx="220755">
                  <c:v>511.43531040718199</c:v>
                </c:pt>
                <c:pt idx="220756">
                  <c:v>511.43762716245601</c:v>
                </c:pt>
                <c:pt idx="220757">
                  <c:v>511.43994391772901</c:v>
                </c:pt>
                <c:pt idx="220758">
                  <c:v>511.44226067300298</c:v>
                </c:pt>
                <c:pt idx="220759">
                  <c:v>511.44457742827598</c:v>
                </c:pt>
                <c:pt idx="220760">
                  <c:v>511.44689418355</c:v>
                </c:pt>
                <c:pt idx="220761">
                  <c:v>511.449210938823</c:v>
                </c:pt>
                <c:pt idx="220762">
                  <c:v>511.45152769409702</c:v>
                </c:pt>
                <c:pt idx="220763">
                  <c:v>511.45384444937002</c:v>
                </c:pt>
                <c:pt idx="220764">
                  <c:v>511.45616120464399</c:v>
                </c:pt>
                <c:pt idx="220765">
                  <c:v>511.45847795991699</c:v>
                </c:pt>
                <c:pt idx="220766">
                  <c:v>511.46079471519101</c:v>
                </c:pt>
                <c:pt idx="220767">
                  <c:v>511.46311147046401</c:v>
                </c:pt>
                <c:pt idx="220768">
                  <c:v>511.46542822573798</c:v>
                </c:pt>
                <c:pt idx="220769">
                  <c:v>511.46774498101098</c:v>
                </c:pt>
                <c:pt idx="220770">
                  <c:v>511.470061736285</c:v>
                </c:pt>
                <c:pt idx="220771">
                  <c:v>511.472378491558</c:v>
                </c:pt>
                <c:pt idx="220772">
                  <c:v>511.47469524683203</c:v>
                </c:pt>
                <c:pt idx="220773">
                  <c:v>511.47701200210503</c:v>
                </c:pt>
                <c:pt idx="220774">
                  <c:v>511.47932875737899</c:v>
                </c:pt>
                <c:pt idx="220775">
                  <c:v>511.48164551265199</c:v>
                </c:pt>
                <c:pt idx="220776">
                  <c:v>511.48396226792602</c:v>
                </c:pt>
                <c:pt idx="220777">
                  <c:v>511.48627902319902</c:v>
                </c:pt>
                <c:pt idx="220778">
                  <c:v>511.48859577847298</c:v>
                </c:pt>
                <c:pt idx="220779">
                  <c:v>511.49091253374598</c:v>
                </c:pt>
                <c:pt idx="220780">
                  <c:v>511.49322928902001</c:v>
                </c:pt>
                <c:pt idx="220781">
                  <c:v>511.49554604429301</c:v>
                </c:pt>
                <c:pt idx="220782">
                  <c:v>511.49786279956697</c:v>
                </c:pt>
                <c:pt idx="220783">
                  <c:v>511.50017955483997</c:v>
                </c:pt>
                <c:pt idx="220784">
                  <c:v>511.502496310114</c:v>
                </c:pt>
                <c:pt idx="220785">
                  <c:v>511.504813065387</c:v>
                </c:pt>
                <c:pt idx="220786">
                  <c:v>511.50712982066102</c:v>
                </c:pt>
                <c:pt idx="220787">
                  <c:v>511.50944657593499</c:v>
                </c:pt>
                <c:pt idx="220788">
                  <c:v>511.51176333120799</c:v>
                </c:pt>
                <c:pt idx="220789">
                  <c:v>511.51408008648201</c:v>
                </c:pt>
                <c:pt idx="220790">
                  <c:v>511.51639684175501</c:v>
                </c:pt>
                <c:pt idx="220791">
                  <c:v>511.51871359702898</c:v>
                </c:pt>
                <c:pt idx="220792">
                  <c:v>511.52103035230198</c:v>
                </c:pt>
                <c:pt idx="220793">
                  <c:v>511.523347107576</c:v>
                </c:pt>
                <c:pt idx="220794">
                  <c:v>511.525663862849</c:v>
                </c:pt>
                <c:pt idx="220795">
                  <c:v>511.52798061812302</c:v>
                </c:pt>
                <c:pt idx="220796">
                  <c:v>511.53029737339602</c:v>
                </c:pt>
                <c:pt idx="220797">
                  <c:v>511.53261412866999</c:v>
                </c:pt>
                <c:pt idx="220798">
                  <c:v>511.53493088394299</c:v>
                </c:pt>
                <c:pt idx="220799">
                  <c:v>511.53724763921701</c:v>
                </c:pt>
                <c:pt idx="220800">
                  <c:v>511.53956439449001</c:v>
                </c:pt>
                <c:pt idx="220801">
                  <c:v>511.54188114976398</c:v>
                </c:pt>
                <c:pt idx="220802">
                  <c:v>511.54419790503698</c:v>
                </c:pt>
                <c:pt idx="220803">
                  <c:v>511.546514660311</c:v>
                </c:pt>
                <c:pt idx="220804">
                  <c:v>511.548831415584</c:v>
                </c:pt>
                <c:pt idx="220805">
                  <c:v>511.55114817085803</c:v>
                </c:pt>
                <c:pt idx="220806">
                  <c:v>511.55346492613103</c:v>
                </c:pt>
                <c:pt idx="220807">
                  <c:v>511.55578168140499</c:v>
                </c:pt>
                <c:pt idx="220808">
                  <c:v>511.55809843667799</c:v>
                </c:pt>
                <c:pt idx="220809">
                  <c:v>511.56041519195202</c:v>
                </c:pt>
                <c:pt idx="220810">
                  <c:v>511.56273194722502</c:v>
                </c:pt>
                <c:pt idx="220811">
                  <c:v>511.56504870249898</c:v>
                </c:pt>
                <c:pt idx="220812">
                  <c:v>511.56736545777198</c:v>
                </c:pt>
                <c:pt idx="220813">
                  <c:v>511.56968221304601</c:v>
                </c:pt>
                <c:pt idx="220814">
                  <c:v>511.57199896831901</c:v>
                </c:pt>
                <c:pt idx="220815">
                  <c:v>511.57431572359297</c:v>
                </c:pt>
                <c:pt idx="220816">
                  <c:v>511.57663247886597</c:v>
                </c:pt>
                <c:pt idx="220817">
                  <c:v>511.57894923414</c:v>
                </c:pt>
                <c:pt idx="220818">
                  <c:v>511.581265989413</c:v>
                </c:pt>
                <c:pt idx="220819">
                  <c:v>511.58358274468702</c:v>
                </c:pt>
                <c:pt idx="220820">
                  <c:v>511.58589949996002</c:v>
                </c:pt>
                <c:pt idx="220821">
                  <c:v>511.58821625523399</c:v>
                </c:pt>
                <c:pt idx="220822">
                  <c:v>511.59053301050699</c:v>
                </c:pt>
                <c:pt idx="220823">
                  <c:v>511.59284976578101</c:v>
                </c:pt>
                <c:pt idx="220824">
                  <c:v>511.59516652105401</c:v>
                </c:pt>
                <c:pt idx="220825">
                  <c:v>511.59748327632798</c:v>
                </c:pt>
                <c:pt idx="220826">
                  <c:v>511.59980003160098</c:v>
                </c:pt>
                <c:pt idx="220827">
                  <c:v>511.602116786875</c:v>
                </c:pt>
                <c:pt idx="220828">
                  <c:v>511.604433542148</c:v>
                </c:pt>
                <c:pt idx="220829">
                  <c:v>511.60675029742202</c:v>
                </c:pt>
                <c:pt idx="220830">
                  <c:v>511.60906705269599</c:v>
                </c:pt>
                <c:pt idx="220831">
                  <c:v>511.61138380796899</c:v>
                </c:pt>
                <c:pt idx="220832">
                  <c:v>511.61370056324301</c:v>
                </c:pt>
                <c:pt idx="220833">
                  <c:v>511.61601731851601</c:v>
                </c:pt>
                <c:pt idx="220834">
                  <c:v>511.61833407378998</c:v>
                </c:pt>
                <c:pt idx="220835">
                  <c:v>511.62065082906298</c:v>
                </c:pt>
                <c:pt idx="220836">
                  <c:v>511.622967584337</c:v>
                </c:pt>
                <c:pt idx="220837">
                  <c:v>511.62528433961</c:v>
                </c:pt>
                <c:pt idx="220838">
                  <c:v>511.62760109488403</c:v>
                </c:pt>
                <c:pt idx="220839">
                  <c:v>511.62991785015703</c:v>
                </c:pt>
                <c:pt idx="220840">
                  <c:v>511.63223460543099</c:v>
                </c:pt>
                <c:pt idx="220841">
                  <c:v>511.63455136070399</c:v>
                </c:pt>
                <c:pt idx="220842">
                  <c:v>511.63686811597802</c:v>
                </c:pt>
                <c:pt idx="220843">
                  <c:v>511.63918487125102</c:v>
                </c:pt>
                <c:pt idx="220844">
                  <c:v>511.64150162652498</c:v>
                </c:pt>
                <c:pt idx="220845">
                  <c:v>511.64381838179798</c:v>
                </c:pt>
                <c:pt idx="220846">
                  <c:v>511.64613513707201</c:v>
                </c:pt>
                <c:pt idx="220847">
                  <c:v>511.64845189234501</c:v>
                </c:pt>
                <c:pt idx="220848">
                  <c:v>511.65076864761897</c:v>
                </c:pt>
                <c:pt idx="220849">
                  <c:v>511.65308540289197</c:v>
                </c:pt>
                <c:pt idx="220850">
                  <c:v>511.655402158166</c:v>
                </c:pt>
                <c:pt idx="220851">
                  <c:v>511.657718913439</c:v>
                </c:pt>
                <c:pt idx="220852">
                  <c:v>511.66003566871302</c:v>
                </c:pt>
                <c:pt idx="220853">
                  <c:v>511.66235242398602</c:v>
                </c:pt>
                <c:pt idx="220854">
                  <c:v>511.66466917925999</c:v>
                </c:pt>
                <c:pt idx="220855">
                  <c:v>511.66698593453299</c:v>
                </c:pt>
                <c:pt idx="220856">
                  <c:v>511.66930268980701</c:v>
                </c:pt>
                <c:pt idx="220857">
                  <c:v>511.67161944508001</c:v>
                </c:pt>
                <c:pt idx="220858">
                  <c:v>511.67393620035398</c:v>
                </c:pt>
                <c:pt idx="220859">
                  <c:v>511.67625295562698</c:v>
                </c:pt>
                <c:pt idx="220860">
                  <c:v>511.678569710901</c:v>
                </c:pt>
                <c:pt idx="220861">
                  <c:v>511.680886466174</c:v>
                </c:pt>
                <c:pt idx="220862">
                  <c:v>511.68320322144803</c:v>
                </c:pt>
                <c:pt idx="220863">
                  <c:v>511.68551997672103</c:v>
                </c:pt>
                <c:pt idx="220864">
                  <c:v>511.68783673199499</c:v>
                </c:pt>
                <c:pt idx="220865">
                  <c:v>511.69015348726799</c:v>
                </c:pt>
                <c:pt idx="220866">
                  <c:v>511.69247024254202</c:v>
                </c:pt>
                <c:pt idx="220867">
                  <c:v>511.69478699781502</c:v>
                </c:pt>
                <c:pt idx="220868">
                  <c:v>511.69710375308898</c:v>
                </c:pt>
                <c:pt idx="220869">
                  <c:v>511.69942050836198</c:v>
                </c:pt>
                <c:pt idx="220870">
                  <c:v>511.70173726363601</c:v>
                </c:pt>
                <c:pt idx="220871">
                  <c:v>511.70405401890901</c:v>
                </c:pt>
                <c:pt idx="220872">
                  <c:v>511.70637077418297</c:v>
                </c:pt>
                <c:pt idx="220873">
                  <c:v>511.70868752945699</c:v>
                </c:pt>
                <c:pt idx="220874">
                  <c:v>511.71100428473</c:v>
                </c:pt>
                <c:pt idx="220875">
                  <c:v>511.71332104000402</c:v>
                </c:pt>
                <c:pt idx="220876">
                  <c:v>511.71563779527702</c:v>
                </c:pt>
                <c:pt idx="220877">
                  <c:v>511.71795455055099</c:v>
                </c:pt>
                <c:pt idx="220878">
                  <c:v>511.72027130582399</c:v>
                </c:pt>
                <c:pt idx="220879">
                  <c:v>511.72258806109801</c:v>
                </c:pt>
                <c:pt idx="220880">
                  <c:v>511.72490481637101</c:v>
                </c:pt>
                <c:pt idx="220881">
                  <c:v>511.72722157164498</c:v>
                </c:pt>
                <c:pt idx="220882">
                  <c:v>511.72953832691798</c:v>
                </c:pt>
                <c:pt idx="220883">
                  <c:v>511.731855082192</c:v>
                </c:pt>
                <c:pt idx="220884">
                  <c:v>511.734171837465</c:v>
                </c:pt>
                <c:pt idx="220885">
                  <c:v>511.73648859273902</c:v>
                </c:pt>
                <c:pt idx="220886">
                  <c:v>511.73880534801202</c:v>
                </c:pt>
                <c:pt idx="220887">
                  <c:v>511.74112210328599</c:v>
                </c:pt>
                <c:pt idx="220888">
                  <c:v>511.74343885855899</c:v>
                </c:pt>
                <c:pt idx="220889">
                  <c:v>511.74575561383301</c:v>
                </c:pt>
                <c:pt idx="220890">
                  <c:v>511.74807236910601</c:v>
                </c:pt>
                <c:pt idx="220891">
                  <c:v>511.75038912437998</c:v>
                </c:pt>
                <c:pt idx="220892">
                  <c:v>511.75270587965298</c:v>
                </c:pt>
                <c:pt idx="220893">
                  <c:v>511.755022634927</c:v>
                </c:pt>
                <c:pt idx="220894">
                  <c:v>511.7573393902</c:v>
                </c:pt>
                <c:pt idx="220895">
                  <c:v>511.75965614547403</c:v>
                </c:pt>
                <c:pt idx="220896">
                  <c:v>511.76197290074703</c:v>
                </c:pt>
                <c:pt idx="220897">
                  <c:v>511.76428965602099</c:v>
                </c:pt>
                <c:pt idx="220898">
                  <c:v>511.76660641129399</c:v>
                </c:pt>
                <c:pt idx="220899">
                  <c:v>511.76892316656802</c:v>
                </c:pt>
                <c:pt idx="220900">
                  <c:v>511.77123992184102</c:v>
                </c:pt>
                <c:pt idx="220901">
                  <c:v>511.77355667711498</c:v>
                </c:pt>
                <c:pt idx="220902">
                  <c:v>511.77587343238798</c:v>
                </c:pt>
                <c:pt idx="220903">
                  <c:v>511.77819018766201</c:v>
                </c:pt>
                <c:pt idx="220904">
                  <c:v>511.78050694293501</c:v>
                </c:pt>
                <c:pt idx="220905">
                  <c:v>511.78282369820897</c:v>
                </c:pt>
                <c:pt idx="220906">
                  <c:v>511.78514045348197</c:v>
                </c:pt>
                <c:pt idx="220907">
                  <c:v>511.787457208756</c:v>
                </c:pt>
                <c:pt idx="220908">
                  <c:v>511.789773964029</c:v>
                </c:pt>
                <c:pt idx="220909">
                  <c:v>511.79209071930302</c:v>
                </c:pt>
                <c:pt idx="220910">
                  <c:v>511.79440747457602</c:v>
                </c:pt>
                <c:pt idx="220911">
                  <c:v>511.79672422984999</c:v>
                </c:pt>
                <c:pt idx="220912">
                  <c:v>511.79904098512299</c:v>
                </c:pt>
                <c:pt idx="220913">
                  <c:v>511.80135774039701</c:v>
                </c:pt>
                <c:pt idx="220914">
                  <c:v>511.80367449567001</c:v>
                </c:pt>
                <c:pt idx="220915">
                  <c:v>511.80599125094398</c:v>
                </c:pt>
                <c:pt idx="220916">
                  <c:v>511.808308006218</c:v>
                </c:pt>
                <c:pt idx="220917">
                  <c:v>511.810624761491</c:v>
                </c:pt>
                <c:pt idx="220918">
                  <c:v>511.81294151676502</c:v>
                </c:pt>
                <c:pt idx="220919">
                  <c:v>511.81525827203802</c:v>
                </c:pt>
                <c:pt idx="220920">
                  <c:v>511.81757502731199</c:v>
                </c:pt>
                <c:pt idx="220921">
                  <c:v>511.81989178258499</c:v>
                </c:pt>
                <c:pt idx="220922">
                  <c:v>511.82220853785901</c:v>
                </c:pt>
                <c:pt idx="220923">
                  <c:v>511.82452529313201</c:v>
                </c:pt>
                <c:pt idx="220924">
                  <c:v>511.82684204840598</c:v>
                </c:pt>
                <c:pt idx="220925">
                  <c:v>511.82915880367898</c:v>
                </c:pt>
                <c:pt idx="220926">
                  <c:v>511.831475558953</c:v>
                </c:pt>
                <c:pt idx="220927">
                  <c:v>511.833792314226</c:v>
                </c:pt>
                <c:pt idx="220928">
                  <c:v>511.83610906950003</c:v>
                </c:pt>
                <c:pt idx="220929">
                  <c:v>511.83842582477303</c:v>
                </c:pt>
                <c:pt idx="220930">
                  <c:v>511.84074258004699</c:v>
                </c:pt>
                <c:pt idx="220931">
                  <c:v>511.84305933531999</c:v>
                </c:pt>
                <c:pt idx="220932">
                  <c:v>511.84537609059402</c:v>
                </c:pt>
                <c:pt idx="220933">
                  <c:v>511.84769284586702</c:v>
                </c:pt>
                <c:pt idx="220934">
                  <c:v>511.85000960114098</c:v>
                </c:pt>
                <c:pt idx="220935">
                  <c:v>511.85232635641398</c:v>
                </c:pt>
                <c:pt idx="220936">
                  <c:v>511.85464311168801</c:v>
                </c:pt>
                <c:pt idx="220937">
                  <c:v>511.85695986696101</c:v>
                </c:pt>
                <c:pt idx="220938">
                  <c:v>511.85927662223497</c:v>
                </c:pt>
                <c:pt idx="220939">
                  <c:v>511.86159337750797</c:v>
                </c:pt>
                <c:pt idx="220940">
                  <c:v>511.863910132782</c:v>
                </c:pt>
                <c:pt idx="220941">
                  <c:v>511.866226888055</c:v>
                </c:pt>
                <c:pt idx="220942">
                  <c:v>511.86854364332902</c:v>
                </c:pt>
                <c:pt idx="220943">
                  <c:v>511.87086039860202</c:v>
                </c:pt>
                <c:pt idx="220944">
                  <c:v>511.87317715387599</c:v>
                </c:pt>
                <c:pt idx="220945">
                  <c:v>511.87549390914899</c:v>
                </c:pt>
                <c:pt idx="220946">
                  <c:v>511.87781066442301</c:v>
                </c:pt>
                <c:pt idx="220947">
                  <c:v>511.88012741969601</c:v>
                </c:pt>
                <c:pt idx="220948">
                  <c:v>511.88244417496998</c:v>
                </c:pt>
                <c:pt idx="220949">
                  <c:v>511.88476093024298</c:v>
                </c:pt>
                <c:pt idx="220950">
                  <c:v>511.887077685517</c:v>
                </c:pt>
                <c:pt idx="220951">
                  <c:v>511.88939444079</c:v>
                </c:pt>
                <c:pt idx="220952">
                  <c:v>511.89171119606402</c:v>
                </c:pt>
                <c:pt idx="220953">
                  <c:v>511.89402795133702</c:v>
                </c:pt>
                <c:pt idx="220954">
                  <c:v>511.89634470661099</c:v>
                </c:pt>
                <c:pt idx="220955">
                  <c:v>511.89866146188399</c:v>
                </c:pt>
                <c:pt idx="220956">
                  <c:v>511.90097821715801</c:v>
                </c:pt>
                <c:pt idx="220957">
                  <c:v>511.90329497243101</c:v>
                </c:pt>
                <c:pt idx="220958">
                  <c:v>511.90561172770498</c:v>
                </c:pt>
                <c:pt idx="220959">
                  <c:v>511.907928482979</c:v>
                </c:pt>
                <c:pt idx="220960">
                  <c:v>511.910245238252</c:v>
                </c:pt>
                <c:pt idx="220961">
                  <c:v>511.91256199352603</c:v>
                </c:pt>
                <c:pt idx="220962">
                  <c:v>511.91487874879903</c:v>
                </c:pt>
                <c:pt idx="220963">
                  <c:v>511.91719550407299</c:v>
                </c:pt>
                <c:pt idx="220964">
                  <c:v>511.91951225934599</c:v>
                </c:pt>
                <c:pt idx="220965">
                  <c:v>511.92182901462002</c:v>
                </c:pt>
                <c:pt idx="220966">
                  <c:v>511.92414576989302</c:v>
                </c:pt>
                <c:pt idx="220967">
                  <c:v>511.92646252516698</c:v>
                </c:pt>
                <c:pt idx="220968">
                  <c:v>511.92877928043998</c:v>
                </c:pt>
                <c:pt idx="220969">
                  <c:v>511.93109603571401</c:v>
                </c:pt>
                <c:pt idx="220970">
                  <c:v>511.93341279098701</c:v>
                </c:pt>
                <c:pt idx="220971">
                  <c:v>511.93572954626097</c:v>
                </c:pt>
                <c:pt idx="220972">
                  <c:v>511.93804630153397</c:v>
                </c:pt>
                <c:pt idx="220973">
                  <c:v>511.940363056808</c:v>
                </c:pt>
                <c:pt idx="220974">
                  <c:v>511.942679812081</c:v>
                </c:pt>
                <c:pt idx="220975">
                  <c:v>511.94499656735502</c:v>
                </c:pt>
                <c:pt idx="220976">
                  <c:v>511.94731332262802</c:v>
                </c:pt>
                <c:pt idx="220977">
                  <c:v>511.94963007790199</c:v>
                </c:pt>
                <c:pt idx="220978">
                  <c:v>511.95194683317499</c:v>
                </c:pt>
                <c:pt idx="220979">
                  <c:v>511.95426358844901</c:v>
                </c:pt>
                <c:pt idx="220980">
                  <c:v>511.95658034372201</c:v>
                </c:pt>
                <c:pt idx="220981">
                  <c:v>511.95889709899598</c:v>
                </c:pt>
                <c:pt idx="220982">
                  <c:v>511.96121385426898</c:v>
                </c:pt>
                <c:pt idx="220983">
                  <c:v>511.963530609543</c:v>
                </c:pt>
                <c:pt idx="220984">
                  <c:v>511.965847364816</c:v>
                </c:pt>
                <c:pt idx="220985">
                  <c:v>511.96816412009002</c:v>
                </c:pt>
                <c:pt idx="220986">
                  <c:v>511.97048087536302</c:v>
                </c:pt>
                <c:pt idx="220987">
                  <c:v>511.97279763063699</c:v>
                </c:pt>
                <c:pt idx="220988">
                  <c:v>511.97511438590999</c:v>
                </c:pt>
                <c:pt idx="220989">
                  <c:v>511.97743114118401</c:v>
                </c:pt>
                <c:pt idx="220990">
                  <c:v>511.97974789645701</c:v>
                </c:pt>
                <c:pt idx="220991">
                  <c:v>511.98206465173098</c:v>
                </c:pt>
                <c:pt idx="220992">
                  <c:v>511.98438140700398</c:v>
                </c:pt>
                <c:pt idx="220993">
                  <c:v>511.986698162278</c:v>
                </c:pt>
                <c:pt idx="220994">
                  <c:v>511.989014917551</c:v>
                </c:pt>
                <c:pt idx="220995">
                  <c:v>511.99133167282503</c:v>
                </c:pt>
                <c:pt idx="220996">
                  <c:v>511.99364842809803</c:v>
                </c:pt>
                <c:pt idx="220997">
                  <c:v>511.99596518337199</c:v>
                </c:pt>
                <c:pt idx="220998">
                  <c:v>511.99828193864499</c:v>
                </c:pt>
                <c:pt idx="220999">
                  <c:v>512.00059869391896</c:v>
                </c:pt>
                <c:pt idx="221000">
                  <c:v>512.00291544919298</c:v>
                </c:pt>
                <c:pt idx="221001">
                  <c:v>512.00523220446598</c:v>
                </c:pt>
                <c:pt idx="221002">
                  <c:v>512.00754895974001</c:v>
                </c:pt>
                <c:pt idx="221003">
                  <c:v>512.00986571501301</c:v>
                </c:pt>
                <c:pt idx="221004">
                  <c:v>512.01218247028703</c:v>
                </c:pt>
                <c:pt idx="221005">
                  <c:v>512.01449922556003</c:v>
                </c:pt>
                <c:pt idx="221006">
                  <c:v>512.01681598083405</c:v>
                </c:pt>
                <c:pt idx="221007">
                  <c:v>512.01913273610796</c:v>
                </c:pt>
                <c:pt idx="221008">
                  <c:v>512.02144949138096</c:v>
                </c:pt>
                <c:pt idx="221009">
                  <c:v>512.02376624665499</c:v>
                </c:pt>
                <c:pt idx="221010">
                  <c:v>512.02608300192799</c:v>
                </c:pt>
                <c:pt idx="221011">
                  <c:v>512.02839975720201</c:v>
                </c:pt>
                <c:pt idx="221012">
                  <c:v>512.03071651247501</c:v>
                </c:pt>
                <c:pt idx="221013">
                  <c:v>512.03303326774903</c:v>
                </c:pt>
                <c:pt idx="221014">
                  <c:v>512.03535002302306</c:v>
                </c:pt>
                <c:pt idx="221015">
                  <c:v>512.03766677829606</c:v>
                </c:pt>
                <c:pt idx="221016">
                  <c:v>512.03998353356997</c:v>
                </c:pt>
                <c:pt idx="221017">
                  <c:v>512.04230028884297</c:v>
                </c:pt>
                <c:pt idx="221018">
                  <c:v>512.04461704411699</c:v>
                </c:pt>
                <c:pt idx="221019">
                  <c:v>512.04693379938999</c:v>
                </c:pt>
                <c:pt idx="221020">
                  <c:v>512.04925055466401</c:v>
                </c:pt>
                <c:pt idx="221021">
                  <c:v>512.05156730993804</c:v>
                </c:pt>
                <c:pt idx="221022">
                  <c:v>512.05388406521104</c:v>
                </c:pt>
                <c:pt idx="221023">
                  <c:v>512.05620082048495</c:v>
                </c:pt>
                <c:pt idx="221024">
                  <c:v>512.05851757575795</c:v>
                </c:pt>
                <c:pt idx="221025">
                  <c:v>512.06083433103197</c:v>
                </c:pt>
                <c:pt idx="221026">
                  <c:v>512.06315108630497</c:v>
                </c:pt>
                <c:pt idx="221027">
                  <c:v>512.06546784157899</c:v>
                </c:pt>
                <c:pt idx="221028">
                  <c:v>512.06778459685199</c:v>
                </c:pt>
                <c:pt idx="221029">
                  <c:v>512.07010135212602</c:v>
                </c:pt>
                <c:pt idx="221030">
                  <c:v>512.07241810740004</c:v>
                </c:pt>
                <c:pt idx="221031">
                  <c:v>512.07473486267304</c:v>
                </c:pt>
                <c:pt idx="221032">
                  <c:v>512.07705161794695</c:v>
                </c:pt>
                <c:pt idx="221033">
                  <c:v>512.07936837321995</c:v>
                </c:pt>
                <c:pt idx="221034">
                  <c:v>512.08168512849397</c:v>
                </c:pt>
                <c:pt idx="221035">
                  <c:v>512.08400188376697</c:v>
                </c:pt>
                <c:pt idx="221036">
                  <c:v>512.086318639041</c:v>
                </c:pt>
                <c:pt idx="221037">
                  <c:v>512.08863539431502</c:v>
                </c:pt>
                <c:pt idx="221038">
                  <c:v>512.09095214958802</c:v>
                </c:pt>
                <c:pt idx="221039">
                  <c:v>512.09326890486204</c:v>
                </c:pt>
                <c:pt idx="221040">
                  <c:v>512.09558566013504</c:v>
                </c:pt>
                <c:pt idx="221041">
                  <c:v>512.09790241540895</c:v>
                </c:pt>
                <c:pt idx="221042">
                  <c:v>512.10021917068195</c:v>
                </c:pt>
                <c:pt idx="221043">
                  <c:v>512.10253592595598</c:v>
                </c:pt>
                <c:pt idx="221044">
                  <c:v>512.10485268123</c:v>
                </c:pt>
                <c:pt idx="221045">
                  <c:v>512.107169436503</c:v>
                </c:pt>
                <c:pt idx="221046">
                  <c:v>512.10948619177702</c:v>
                </c:pt>
                <c:pt idx="221047">
                  <c:v>512.11180294705002</c:v>
                </c:pt>
                <c:pt idx="221048">
                  <c:v>512.11411970232405</c:v>
                </c:pt>
                <c:pt idx="221049">
                  <c:v>512.11643645759705</c:v>
                </c:pt>
                <c:pt idx="221050">
                  <c:v>512.11875321287096</c:v>
                </c:pt>
                <c:pt idx="221051">
                  <c:v>512.12106996814498</c:v>
                </c:pt>
                <c:pt idx="221052">
                  <c:v>512.12338672341798</c:v>
                </c:pt>
                <c:pt idx="221053">
                  <c:v>512.125703478692</c:v>
                </c:pt>
                <c:pt idx="221054">
                  <c:v>512.128020233965</c:v>
                </c:pt>
                <c:pt idx="221055">
                  <c:v>512.13033698923903</c:v>
                </c:pt>
                <c:pt idx="221056">
                  <c:v>512.13265374451203</c:v>
                </c:pt>
                <c:pt idx="221057">
                  <c:v>512.13497049978605</c:v>
                </c:pt>
                <c:pt idx="221058">
                  <c:v>512.13728725505996</c:v>
                </c:pt>
                <c:pt idx="221059">
                  <c:v>512.13960401033296</c:v>
                </c:pt>
                <c:pt idx="221060">
                  <c:v>512.14192076560698</c:v>
                </c:pt>
                <c:pt idx="221061">
                  <c:v>512.14423752087998</c:v>
                </c:pt>
                <c:pt idx="221062">
                  <c:v>512.14655427615401</c:v>
                </c:pt>
                <c:pt idx="221063">
                  <c:v>512.14887103142701</c:v>
                </c:pt>
                <c:pt idx="221064">
                  <c:v>512.15118778670103</c:v>
                </c:pt>
                <c:pt idx="221065">
                  <c:v>512.15350454197505</c:v>
                </c:pt>
                <c:pt idx="221066">
                  <c:v>512.15582129724805</c:v>
                </c:pt>
                <c:pt idx="221067">
                  <c:v>512.15813805252196</c:v>
                </c:pt>
                <c:pt idx="221068">
                  <c:v>512.16045480779496</c:v>
                </c:pt>
                <c:pt idx="221069">
                  <c:v>512.16277156306899</c:v>
                </c:pt>
                <c:pt idx="221070">
                  <c:v>512.16508831834199</c:v>
                </c:pt>
                <c:pt idx="221071">
                  <c:v>512.16740507361601</c:v>
                </c:pt>
                <c:pt idx="221072">
                  <c:v>512.16972182889003</c:v>
                </c:pt>
                <c:pt idx="221073">
                  <c:v>512.17203858416303</c:v>
                </c:pt>
                <c:pt idx="221074">
                  <c:v>512.17435533943706</c:v>
                </c:pt>
                <c:pt idx="221075">
                  <c:v>512.17667209471006</c:v>
                </c:pt>
                <c:pt idx="221076">
                  <c:v>512.17898884998397</c:v>
                </c:pt>
                <c:pt idx="221077">
                  <c:v>512.18130560525697</c:v>
                </c:pt>
                <c:pt idx="221078">
                  <c:v>512.18362236053099</c:v>
                </c:pt>
                <c:pt idx="221079">
                  <c:v>512.18593911580399</c:v>
                </c:pt>
                <c:pt idx="221080">
                  <c:v>512.18825587107801</c:v>
                </c:pt>
                <c:pt idx="221081">
                  <c:v>512.19057262635204</c:v>
                </c:pt>
                <c:pt idx="221082">
                  <c:v>512.19288938162504</c:v>
                </c:pt>
                <c:pt idx="221083">
                  <c:v>512.19520613689895</c:v>
                </c:pt>
                <c:pt idx="221084">
                  <c:v>512.19752289217195</c:v>
                </c:pt>
                <c:pt idx="221085">
                  <c:v>512.19983964744597</c:v>
                </c:pt>
                <c:pt idx="221086">
                  <c:v>512.20215640271897</c:v>
                </c:pt>
                <c:pt idx="221087">
                  <c:v>512.20447315799299</c:v>
                </c:pt>
                <c:pt idx="221088">
                  <c:v>512.20678991326702</c:v>
                </c:pt>
                <c:pt idx="221089">
                  <c:v>512.20910666854002</c:v>
                </c:pt>
                <c:pt idx="221090">
                  <c:v>512.21142342381404</c:v>
                </c:pt>
                <c:pt idx="221091">
                  <c:v>512.21374017908704</c:v>
                </c:pt>
                <c:pt idx="221092">
                  <c:v>512.21605693436095</c:v>
                </c:pt>
                <c:pt idx="221093">
                  <c:v>512.21837368963395</c:v>
                </c:pt>
                <c:pt idx="221094">
                  <c:v>512.22069044490797</c:v>
                </c:pt>
                <c:pt idx="221095">
                  <c:v>512.223007200182</c:v>
                </c:pt>
                <c:pt idx="221096">
                  <c:v>512.225323955455</c:v>
                </c:pt>
                <c:pt idx="221097">
                  <c:v>512.22764071072902</c:v>
                </c:pt>
                <c:pt idx="221098">
                  <c:v>512.22995746600202</c:v>
                </c:pt>
                <c:pt idx="221099">
                  <c:v>512.23227422127604</c:v>
                </c:pt>
                <c:pt idx="221100">
                  <c:v>512.23459097654904</c:v>
                </c:pt>
                <c:pt idx="221101">
                  <c:v>512.23690773182295</c:v>
                </c:pt>
                <c:pt idx="221102">
                  <c:v>512.23922448709698</c:v>
                </c:pt>
                <c:pt idx="221103">
                  <c:v>512.24154124236998</c:v>
                </c:pt>
                <c:pt idx="221104">
                  <c:v>512.243857997644</c:v>
                </c:pt>
                <c:pt idx="221105">
                  <c:v>512.246174752917</c:v>
                </c:pt>
                <c:pt idx="221106">
                  <c:v>512.24849150819102</c:v>
                </c:pt>
                <c:pt idx="221107">
                  <c:v>512.25080826346402</c:v>
                </c:pt>
                <c:pt idx="221108">
                  <c:v>512.25312501873805</c:v>
                </c:pt>
                <c:pt idx="221109">
                  <c:v>512.25544177401196</c:v>
                </c:pt>
                <c:pt idx="221110">
                  <c:v>512.25775852928496</c:v>
                </c:pt>
                <c:pt idx="221111">
                  <c:v>512.26007528455898</c:v>
                </c:pt>
                <c:pt idx="221112">
                  <c:v>512.26239203983198</c:v>
                </c:pt>
                <c:pt idx="221113">
                  <c:v>512.264708795106</c:v>
                </c:pt>
                <c:pt idx="221114">
                  <c:v>512.267025550379</c:v>
                </c:pt>
                <c:pt idx="221115">
                  <c:v>512.26934230565303</c:v>
                </c:pt>
                <c:pt idx="221116">
                  <c:v>512.27165906092705</c:v>
                </c:pt>
                <c:pt idx="221117">
                  <c:v>512.27397581620005</c:v>
                </c:pt>
                <c:pt idx="221118">
                  <c:v>512.27629257147396</c:v>
                </c:pt>
                <c:pt idx="221119">
                  <c:v>512.27860932674696</c:v>
                </c:pt>
                <c:pt idx="221120">
                  <c:v>512.28092608202098</c:v>
                </c:pt>
                <c:pt idx="221121">
                  <c:v>512.28324283729398</c:v>
                </c:pt>
                <c:pt idx="221122">
                  <c:v>512.28555959256801</c:v>
                </c:pt>
                <c:pt idx="221123">
                  <c:v>512.28787634784203</c:v>
                </c:pt>
                <c:pt idx="221124">
                  <c:v>512.29019310311503</c:v>
                </c:pt>
                <c:pt idx="221125">
                  <c:v>512.29250985838905</c:v>
                </c:pt>
                <c:pt idx="221126">
                  <c:v>512.29482661366205</c:v>
                </c:pt>
                <c:pt idx="221127">
                  <c:v>512.29714336893596</c:v>
                </c:pt>
                <c:pt idx="221128">
                  <c:v>512.29946012420896</c:v>
                </c:pt>
                <c:pt idx="221129">
                  <c:v>512.30177687948299</c:v>
                </c:pt>
                <c:pt idx="221130">
                  <c:v>512.30409363475599</c:v>
                </c:pt>
                <c:pt idx="221131">
                  <c:v>512.30641039003001</c:v>
                </c:pt>
                <c:pt idx="221132">
                  <c:v>512.30872714530403</c:v>
                </c:pt>
                <c:pt idx="221133">
                  <c:v>512.31104390057703</c:v>
                </c:pt>
                <c:pt idx="221134">
                  <c:v>512.31336065585106</c:v>
                </c:pt>
                <c:pt idx="221135">
                  <c:v>512.31567741112406</c:v>
                </c:pt>
                <c:pt idx="221136">
                  <c:v>512.31799416639797</c:v>
                </c:pt>
                <c:pt idx="221137">
                  <c:v>512.32031092167097</c:v>
                </c:pt>
                <c:pt idx="221138">
                  <c:v>512.32262767694499</c:v>
                </c:pt>
                <c:pt idx="221139">
                  <c:v>512.32494443221901</c:v>
                </c:pt>
                <c:pt idx="221140">
                  <c:v>512.32726118749201</c:v>
                </c:pt>
                <c:pt idx="221141">
                  <c:v>512.32957794276604</c:v>
                </c:pt>
                <c:pt idx="221142">
                  <c:v>512.33189469803904</c:v>
                </c:pt>
                <c:pt idx="221143">
                  <c:v>512.33421145331295</c:v>
                </c:pt>
                <c:pt idx="221144">
                  <c:v>512.33652820858595</c:v>
                </c:pt>
                <c:pt idx="221145">
                  <c:v>512.33884496385997</c:v>
                </c:pt>
                <c:pt idx="221146">
                  <c:v>512.34116171913399</c:v>
                </c:pt>
                <c:pt idx="221147">
                  <c:v>512.34347847440699</c:v>
                </c:pt>
                <c:pt idx="221148">
                  <c:v>512.34579522968102</c:v>
                </c:pt>
                <c:pt idx="221149">
                  <c:v>512.34811198495402</c:v>
                </c:pt>
                <c:pt idx="221150">
                  <c:v>512.35042874022804</c:v>
                </c:pt>
                <c:pt idx="221151">
                  <c:v>512.35274549550104</c:v>
                </c:pt>
                <c:pt idx="221152">
                  <c:v>512.35506225077495</c:v>
                </c:pt>
                <c:pt idx="221153">
                  <c:v>512.35737900604897</c:v>
                </c:pt>
                <c:pt idx="221154">
                  <c:v>512.35969576132197</c:v>
                </c:pt>
                <c:pt idx="221155">
                  <c:v>512.362012516596</c:v>
                </c:pt>
                <c:pt idx="221156">
                  <c:v>512.364329271869</c:v>
                </c:pt>
                <c:pt idx="221157">
                  <c:v>512.36664602714302</c:v>
                </c:pt>
                <c:pt idx="221158">
                  <c:v>512.36896278241602</c:v>
                </c:pt>
                <c:pt idx="221159">
                  <c:v>512.37127953769004</c:v>
                </c:pt>
                <c:pt idx="221160">
                  <c:v>512.37359629296395</c:v>
                </c:pt>
                <c:pt idx="221161">
                  <c:v>512.37591304823695</c:v>
                </c:pt>
                <c:pt idx="221162">
                  <c:v>512.37822980351098</c:v>
                </c:pt>
                <c:pt idx="221163">
                  <c:v>512.38054655878398</c:v>
                </c:pt>
                <c:pt idx="221164">
                  <c:v>512.382863314058</c:v>
                </c:pt>
                <c:pt idx="221165">
                  <c:v>512.385180069331</c:v>
                </c:pt>
                <c:pt idx="221166">
                  <c:v>512.38749682460502</c:v>
                </c:pt>
                <c:pt idx="221167">
                  <c:v>512.38981357987905</c:v>
                </c:pt>
                <c:pt idx="221168">
                  <c:v>512.39213033515205</c:v>
                </c:pt>
                <c:pt idx="221169">
                  <c:v>512.39444709042596</c:v>
                </c:pt>
                <c:pt idx="221170">
                  <c:v>512.39676384569896</c:v>
                </c:pt>
                <c:pt idx="221171">
                  <c:v>512.39908060097298</c:v>
                </c:pt>
                <c:pt idx="221172">
                  <c:v>512.40139735624598</c:v>
                </c:pt>
                <c:pt idx="221173">
                  <c:v>512.40371411152</c:v>
                </c:pt>
                <c:pt idx="221174">
                  <c:v>512.40603086679403</c:v>
                </c:pt>
                <c:pt idx="221175">
                  <c:v>512.40834762206703</c:v>
                </c:pt>
                <c:pt idx="221176">
                  <c:v>512.41066437734105</c:v>
                </c:pt>
                <c:pt idx="221177">
                  <c:v>512.41298113261405</c:v>
                </c:pt>
                <c:pt idx="221178">
                  <c:v>512.41529788788796</c:v>
                </c:pt>
                <c:pt idx="221179">
                  <c:v>512.41761464316096</c:v>
                </c:pt>
                <c:pt idx="221180">
                  <c:v>512.41993139843498</c:v>
                </c:pt>
                <c:pt idx="221181">
                  <c:v>512.42224815370798</c:v>
                </c:pt>
                <c:pt idx="221182">
                  <c:v>512.42456490898201</c:v>
                </c:pt>
                <c:pt idx="221183">
                  <c:v>512.42688166425603</c:v>
                </c:pt>
                <c:pt idx="221184">
                  <c:v>512.42919841952903</c:v>
                </c:pt>
                <c:pt idx="221185">
                  <c:v>512.43151517480305</c:v>
                </c:pt>
                <c:pt idx="221186">
                  <c:v>512.43383193007605</c:v>
                </c:pt>
                <c:pt idx="221187">
                  <c:v>512.43614868534996</c:v>
                </c:pt>
                <c:pt idx="221188">
                  <c:v>512.43846544062296</c:v>
                </c:pt>
                <c:pt idx="221189">
                  <c:v>512.44078219589699</c:v>
                </c:pt>
                <c:pt idx="221190">
                  <c:v>512.44309895117101</c:v>
                </c:pt>
                <c:pt idx="221191">
                  <c:v>512.44541570644401</c:v>
                </c:pt>
                <c:pt idx="221192">
                  <c:v>512.44773246171803</c:v>
                </c:pt>
                <c:pt idx="221193">
                  <c:v>512.45004921699103</c:v>
                </c:pt>
                <c:pt idx="221194">
                  <c:v>512.45236597226506</c:v>
                </c:pt>
                <c:pt idx="221195">
                  <c:v>512.45468272753806</c:v>
                </c:pt>
                <c:pt idx="221196">
                  <c:v>512.45699948281197</c:v>
                </c:pt>
                <c:pt idx="221197">
                  <c:v>512.45931623808599</c:v>
                </c:pt>
                <c:pt idx="221198">
                  <c:v>512.46163299335899</c:v>
                </c:pt>
                <c:pt idx="221199">
                  <c:v>512.46394974863301</c:v>
                </c:pt>
                <c:pt idx="221200">
                  <c:v>512.46626650390601</c:v>
                </c:pt>
                <c:pt idx="221201">
                  <c:v>512.46858325918004</c:v>
                </c:pt>
                <c:pt idx="221202">
                  <c:v>512.47090001445304</c:v>
                </c:pt>
                <c:pt idx="221203">
                  <c:v>512.47321676972695</c:v>
                </c:pt>
                <c:pt idx="221204">
                  <c:v>512.47553352500097</c:v>
                </c:pt>
                <c:pt idx="221205">
                  <c:v>512.47785028027397</c:v>
                </c:pt>
                <c:pt idx="221206">
                  <c:v>512.48016703554799</c:v>
                </c:pt>
                <c:pt idx="221207">
                  <c:v>512.48248379082099</c:v>
                </c:pt>
                <c:pt idx="221208">
                  <c:v>512.48480054609502</c:v>
                </c:pt>
                <c:pt idx="221209">
                  <c:v>512.48711730136802</c:v>
                </c:pt>
                <c:pt idx="221210">
                  <c:v>512.48943405664204</c:v>
                </c:pt>
                <c:pt idx="221211">
                  <c:v>512.49175081191595</c:v>
                </c:pt>
                <c:pt idx="221212">
                  <c:v>512.49406756718895</c:v>
                </c:pt>
                <c:pt idx="221213">
                  <c:v>512.49638432246297</c:v>
                </c:pt>
                <c:pt idx="221214">
                  <c:v>512.49870107773597</c:v>
                </c:pt>
                <c:pt idx="221215">
                  <c:v>512.50101783301</c:v>
                </c:pt>
                <c:pt idx="221216">
                  <c:v>512.503334588283</c:v>
                </c:pt>
                <c:pt idx="221217">
                  <c:v>512.50565134355702</c:v>
                </c:pt>
                <c:pt idx="221218">
                  <c:v>512.50796809883104</c:v>
                </c:pt>
                <c:pt idx="221219">
                  <c:v>512.51028485410404</c:v>
                </c:pt>
                <c:pt idx="221220">
                  <c:v>512.51260160937795</c:v>
                </c:pt>
                <c:pt idx="221221">
                  <c:v>512.51491836465095</c:v>
                </c:pt>
                <c:pt idx="221222">
                  <c:v>512.51723511992498</c:v>
                </c:pt>
                <c:pt idx="221223">
                  <c:v>512.51955187519798</c:v>
                </c:pt>
                <c:pt idx="221224">
                  <c:v>512.521868630472</c:v>
                </c:pt>
                <c:pt idx="221225">
                  <c:v>512.52418538574602</c:v>
                </c:pt>
                <c:pt idx="221226">
                  <c:v>512.52650214101902</c:v>
                </c:pt>
                <c:pt idx="221227">
                  <c:v>512.52881889629305</c:v>
                </c:pt>
                <c:pt idx="221228">
                  <c:v>512.53113565156605</c:v>
                </c:pt>
                <c:pt idx="221229">
                  <c:v>512.53345240683996</c:v>
                </c:pt>
                <c:pt idx="221230">
                  <c:v>512.53576916211296</c:v>
                </c:pt>
                <c:pt idx="221231">
                  <c:v>512.53808591738698</c:v>
                </c:pt>
                <c:pt idx="221232">
                  <c:v>512.54040267265998</c:v>
                </c:pt>
                <c:pt idx="221233">
                  <c:v>512.542719427934</c:v>
                </c:pt>
                <c:pt idx="221234">
                  <c:v>512.54503618320803</c:v>
                </c:pt>
                <c:pt idx="221235">
                  <c:v>512.54735293848103</c:v>
                </c:pt>
                <c:pt idx="221236">
                  <c:v>512.54966969375505</c:v>
                </c:pt>
                <c:pt idx="221237">
                  <c:v>512.55198644902805</c:v>
                </c:pt>
                <c:pt idx="221238">
                  <c:v>512.55430320430196</c:v>
                </c:pt>
                <c:pt idx="221239">
                  <c:v>512.55661995957496</c:v>
                </c:pt>
                <c:pt idx="221240">
                  <c:v>512.55893671484898</c:v>
                </c:pt>
                <c:pt idx="221241">
                  <c:v>512.56125347012301</c:v>
                </c:pt>
                <c:pt idx="221242">
                  <c:v>512.56357022539601</c:v>
                </c:pt>
                <c:pt idx="221243">
                  <c:v>512.56588698067003</c:v>
                </c:pt>
                <c:pt idx="221244">
                  <c:v>512.56820373594303</c:v>
                </c:pt>
                <c:pt idx="221245">
                  <c:v>512.57052049121705</c:v>
                </c:pt>
                <c:pt idx="221246">
                  <c:v>512.57283724649005</c:v>
                </c:pt>
                <c:pt idx="221247">
                  <c:v>512.57515400176396</c:v>
                </c:pt>
                <c:pt idx="221248">
                  <c:v>512.57747075703799</c:v>
                </c:pt>
                <c:pt idx="221249">
                  <c:v>512.57978751231099</c:v>
                </c:pt>
                <c:pt idx="221250">
                  <c:v>512.58210426758501</c:v>
                </c:pt>
                <c:pt idx="221251">
                  <c:v>512.58442102285801</c:v>
                </c:pt>
                <c:pt idx="221252">
                  <c:v>512.58673777813203</c:v>
                </c:pt>
                <c:pt idx="221253">
                  <c:v>512.58905453340503</c:v>
                </c:pt>
                <c:pt idx="221254">
                  <c:v>512.59137128867906</c:v>
                </c:pt>
                <c:pt idx="221255">
                  <c:v>512.59368804395297</c:v>
                </c:pt>
                <c:pt idx="221256">
                  <c:v>512.59600479922597</c:v>
                </c:pt>
                <c:pt idx="221257">
                  <c:v>512.59832155449999</c:v>
                </c:pt>
                <c:pt idx="221258">
                  <c:v>512.60063830977299</c:v>
                </c:pt>
                <c:pt idx="221259">
                  <c:v>512.60295506504701</c:v>
                </c:pt>
                <c:pt idx="221260">
                  <c:v>512.60527182032001</c:v>
                </c:pt>
                <c:pt idx="221261">
                  <c:v>512.60758857559404</c:v>
                </c:pt>
                <c:pt idx="221262">
                  <c:v>512.60990533086795</c:v>
                </c:pt>
                <c:pt idx="221263">
                  <c:v>512.61222208614095</c:v>
                </c:pt>
                <c:pt idx="221264">
                  <c:v>512.61453884141497</c:v>
                </c:pt>
                <c:pt idx="221265">
                  <c:v>512.61685559668797</c:v>
                </c:pt>
                <c:pt idx="221266">
                  <c:v>512.61917235196199</c:v>
                </c:pt>
                <c:pt idx="221267">
                  <c:v>512.62148910723499</c:v>
                </c:pt>
                <c:pt idx="221268">
                  <c:v>512.62380586250902</c:v>
                </c:pt>
                <c:pt idx="221269">
                  <c:v>512.62612261778304</c:v>
                </c:pt>
                <c:pt idx="221270">
                  <c:v>512.62843937305604</c:v>
                </c:pt>
                <c:pt idx="221271">
                  <c:v>512.63075612832995</c:v>
                </c:pt>
                <c:pt idx="221272">
                  <c:v>512.63307288360295</c:v>
                </c:pt>
                <c:pt idx="221273">
                  <c:v>512.63538963887697</c:v>
                </c:pt>
                <c:pt idx="221274">
                  <c:v>512.63770639414997</c:v>
                </c:pt>
                <c:pt idx="221275">
                  <c:v>512.640023149424</c:v>
                </c:pt>
                <c:pt idx="221276">
                  <c:v>512.64233990469802</c:v>
                </c:pt>
                <c:pt idx="221277">
                  <c:v>512.64465665997102</c:v>
                </c:pt>
                <c:pt idx="221278">
                  <c:v>512.64697341524504</c:v>
                </c:pt>
                <c:pt idx="221279">
                  <c:v>512.64929017051804</c:v>
                </c:pt>
                <c:pt idx="221280">
                  <c:v>512.65160692579195</c:v>
                </c:pt>
                <c:pt idx="221281">
                  <c:v>512.65392368106495</c:v>
                </c:pt>
                <c:pt idx="221282">
                  <c:v>512.65624043633898</c:v>
                </c:pt>
                <c:pt idx="221283">
                  <c:v>512.65855719161198</c:v>
                </c:pt>
                <c:pt idx="221284">
                  <c:v>512.660873946886</c:v>
                </c:pt>
                <c:pt idx="221285">
                  <c:v>512.66319070216002</c:v>
                </c:pt>
                <c:pt idx="221286">
                  <c:v>512.66550745743302</c:v>
                </c:pt>
                <c:pt idx="221287">
                  <c:v>512.66782421270705</c:v>
                </c:pt>
                <c:pt idx="221288">
                  <c:v>512.67014096798005</c:v>
                </c:pt>
                <c:pt idx="221289">
                  <c:v>512.67245772325396</c:v>
                </c:pt>
                <c:pt idx="221290">
                  <c:v>512.67477447852696</c:v>
                </c:pt>
                <c:pt idx="221291">
                  <c:v>512.67709123380098</c:v>
                </c:pt>
                <c:pt idx="221292">
                  <c:v>512.679407989075</c:v>
                </c:pt>
                <c:pt idx="221293">
                  <c:v>512.681724744348</c:v>
                </c:pt>
                <c:pt idx="221294">
                  <c:v>512.68404149962203</c:v>
                </c:pt>
                <c:pt idx="221295">
                  <c:v>512.68635825489503</c:v>
                </c:pt>
                <c:pt idx="221296">
                  <c:v>512.68867501016905</c:v>
                </c:pt>
                <c:pt idx="221297">
                  <c:v>512.69099176544205</c:v>
                </c:pt>
                <c:pt idx="221298">
                  <c:v>512.69330852071596</c:v>
                </c:pt>
                <c:pt idx="221299">
                  <c:v>512.69562527598998</c:v>
                </c:pt>
                <c:pt idx="221300">
                  <c:v>512.69794203126298</c:v>
                </c:pt>
                <c:pt idx="221301">
                  <c:v>512.70025878653701</c:v>
                </c:pt>
                <c:pt idx="221302">
                  <c:v>512.70257554181001</c:v>
                </c:pt>
                <c:pt idx="221303">
                  <c:v>512.70489229708403</c:v>
                </c:pt>
                <c:pt idx="221304">
                  <c:v>512.70720905235703</c:v>
                </c:pt>
                <c:pt idx="221305">
                  <c:v>512.70952580763105</c:v>
                </c:pt>
                <c:pt idx="221306">
                  <c:v>512.71184256290496</c:v>
                </c:pt>
                <c:pt idx="221307">
                  <c:v>512.71415931817796</c:v>
                </c:pt>
                <c:pt idx="221308">
                  <c:v>512.71647607345199</c:v>
                </c:pt>
                <c:pt idx="221309">
                  <c:v>512.71879282872499</c:v>
                </c:pt>
                <c:pt idx="221310">
                  <c:v>512.72110958399901</c:v>
                </c:pt>
                <c:pt idx="221311">
                  <c:v>512.72342633927201</c:v>
                </c:pt>
                <c:pt idx="221312">
                  <c:v>512.72574309454603</c:v>
                </c:pt>
                <c:pt idx="221313">
                  <c:v>512.72805984982006</c:v>
                </c:pt>
                <c:pt idx="221314">
                  <c:v>512.73037660509306</c:v>
                </c:pt>
                <c:pt idx="221315">
                  <c:v>512.73269336036697</c:v>
                </c:pt>
                <c:pt idx="221316">
                  <c:v>512.73501011563997</c:v>
                </c:pt>
                <c:pt idx="221317">
                  <c:v>512.73732687091399</c:v>
                </c:pt>
                <c:pt idx="221318">
                  <c:v>512.73964362618699</c:v>
                </c:pt>
                <c:pt idx="221319">
                  <c:v>512.74196038146101</c:v>
                </c:pt>
                <c:pt idx="221320">
                  <c:v>512.74427713673504</c:v>
                </c:pt>
                <c:pt idx="221321">
                  <c:v>512.74659389200804</c:v>
                </c:pt>
                <c:pt idx="221322">
                  <c:v>512.74891064728195</c:v>
                </c:pt>
                <c:pt idx="221323">
                  <c:v>512.75122740255495</c:v>
                </c:pt>
                <c:pt idx="221324">
                  <c:v>512.75354415782897</c:v>
                </c:pt>
                <c:pt idx="221325">
                  <c:v>512.75586091310197</c:v>
                </c:pt>
                <c:pt idx="221326">
                  <c:v>512.75817766837599</c:v>
                </c:pt>
                <c:pt idx="221327">
                  <c:v>512.76049442364899</c:v>
                </c:pt>
                <c:pt idx="221328">
                  <c:v>512.76281117892302</c:v>
                </c:pt>
                <c:pt idx="221329">
                  <c:v>512.76512793419704</c:v>
                </c:pt>
                <c:pt idx="221330">
                  <c:v>512.76744468947004</c:v>
                </c:pt>
                <c:pt idx="221331">
                  <c:v>512.76976144474395</c:v>
                </c:pt>
                <c:pt idx="221332">
                  <c:v>512.77207820001695</c:v>
                </c:pt>
                <c:pt idx="221333">
                  <c:v>512.77439495529097</c:v>
                </c:pt>
                <c:pt idx="221334">
                  <c:v>512.77671171056397</c:v>
                </c:pt>
                <c:pt idx="221335">
                  <c:v>512.779028465838</c:v>
                </c:pt>
                <c:pt idx="221336">
                  <c:v>512.78134522111202</c:v>
                </c:pt>
                <c:pt idx="221337">
                  <c:v>512.78366197638502</c:v>
                </c:pt>
                <c:pt idx="221338">
                  <c:v>512.78597873165904</c:v>
                </c:pt>
                <c:pt idx="221339">
                  <c:v>512.78829548693204</c:v>
                </c:pt>
                <c:pt idx="221340">
                  <c:v>512.79061224220595</c:v>
                </c:pt>
                <c:pt idx="221341">
                  <c:v>512.79292899747895</c:v>
                </c:pt>
                <c:pt idx="221342">
                  <c:v>512.79524575275298</c:v>
                </c:pt>
                <c:pt idx="221343">
                  <c:v>512.797562508027</c:v>
                </c:pt>
                <c:pt idx="221344">
                  <c:v>512.7998792633</c:v>
                </c:pt>
                <c:pt idx="221345">
                  <c:v>512.80219601857402</c:v>
                </c:pt>
                <c:pt idx="221346">
                  <c:v>512.80451277384702</c:v>
                </c:pt>
                <c:pt idx="221347">
                  <c:v>512.80682952912105</c:v>
                </c:pt>
                <c:pt idx="221348">
                  <c:v>512.80914628439405</c:v>
                </c:pt>
                <c:pt idx="221349">
                  <c:v>512.81146303966796</c:v>
                </c:pt>
                <c:pt idx="221350">
                  <c:v>512.81377979494198</c:v>
                </c:pt>
                <c:pt idx="221351">
                  <c:v>512.81609655021498</c:v>
                </c:pt>
                <c:pt idx="221352">
                  <c:v>512.818413305489</c:v>
                </c:pt>
                <c:pt idx="221353">
                  <c:v>512.820730060762</c:v>
                </c:pt>
                <c:pt idx="221354">
                  <c:v>512.82304681603603</c:v>
                </c:pt>
                <c:pt idx="221355">
                  <c:v>512.82536357130903</c:v>
                </c:pt>
                <c:pt idx="221356">
                  <c:v>512.82768032658305</c:v>
                </c:pt>
                <c:pt idx="221357">
                  <c:v>512.82999708185696</c:v>
                </c:pt>
                <c:pt idx="221358">
                  <c:v>512.83231383712996</c:v>
                </c:pt>
                <c:pt idx="221359">
                  <c:v>512.83463059240398</c:v>
                </c:pt>
                <c:pt idx="221360">
                  <c:v>512.83694734767698</c:v>
                </c:pt>
                <c:pt idx="221361">
                  <c:v>512.83926410295101</c:v>
                </c:pt>
                <c:pt idx="221362">
                  <c:v>512.84158085822401</c:v>
                </c:pt>
                <c:pt idx="221363">
                  <c:v>512.84389761349803</c:v>
                </c:pt>
                <c:pt idx="221364">
                  <c:v>512.84621436877205</c:v>
                </c:pt>
                <c:pt idx="221365">
                  <c:v>512.84853112404505</c:v>
                </c:pt>
                <c:pt idx="221366">
                  <c:v>512.85084787931896</c:v>
                </c:pt>
                <c:pt idx="221367">
                  <c:v>512.85316463459196</c:v>
                </c:pt>
                <c:pt idx="221368">
                  <c:v>512.85548138986599</c:v>
                </c:pt>
                <c:pt idx="221369">
                  <c:v>512.85779814513899</c:v>
                </c:pt>
                <c:pt idx="221370">
                  <c:v>512.86011490041301</c:v>
                </c:pt>
                <c:pt idx="221371">
                  <c:v>512.86243165568703</c:v>
                </c:pt>
                <c:pt idx="221372">
                  <c:v>512.86474841096003</c:v>
                </c:pt>
                <c:pt idx="221373">
                  <c:v>512.86706516623406</c:v>
                </c:pt>
                <c:pt idx="221374">
                  <c:v>512.86938192150706</c:v>
                </c:pt>
                <c:pt idx="221375">
                  <c:v>512.87169867678097</c:v>
                </c:pt>
                <c:pt idx="221376">
                  <c:v>512.87401543205397</c:v>
                </c:pt>
                <c:pt idx="221377">
                  <c:v>512.87633218732799</c:v>
                </c:pt>
                <c:pt idx="221378">
                  <c:v>512.87864894260099</c:v>
                </c:pt>
                <c:pt idx="221379">
                  <c:v>512.88096569787501</c:v>
                </c:pt>
                <c:pt idx="221380">
                  <c:v>512.88328245314904</c:v>
                </c:pt>
                <c:pt idx="221381">
                  <c:v>512.88559920842204</c:v>
                </c:pt>
                <c:pt idx="221382">
                  <c:v>512.88791596369595</c:v>
                </c:pt>
                <c:pt idx="221383">
                  <c:v>512.89023271896895</c:v>
                </c:pt>
                <c:pt idx="221384">
                  <c:v>512.89254947424297</c:v>
                </c:pt>
                <c:pt idx="221385">
                  <c:v>512.89486622951597</c:v>
                </c:pt>
                <c:pt idx="221386">
                  <c:v>512.89718298478999</c:v>
                </c:pt>
                <c:pt idx="221387">
                  <c:v>512.89949974006402</c:v>
                </c:pt>
                <c:pt idx="221388">
                  <c:v>512.90181649533702</c:v>
                </c:pt>
                <c:pt idx="221389">
                  <c:v>512.90413325061104</c:v>
                </c:pt>
                <c:pt idx="221390">
                  <c:v>512.90645000588404</c:v>
                </c:pt>
                <c:pt idx="221391">
                  <c:v>512.90876676115795</c:v>
                </c:pt>
                <c:pt idx="221392">
                  <c:v>512.91108351643095</c:v>
                </c:pt>
                <c:pt idx="221393">
                  <c:v>512.91340027170497</c:v>
                </c:pt>
                <c:pt idx="221394">
                  <c:v>512.915717026979</c:v>
                </c:pt>
                <c:pt idx="221395">
                  <c:v>512.918033782252</c:v>
                </c:pt>
                <c:pt idx="221396">
                  <c:v>512.92035053752602</c:v>
                </c:pt>
                <c:pt idx="221397">
                  <c:v>512.92266729279902</c:v>
                </c:pt>
                <c:pt idx="221398">
                  <c:v>512.92498404807304</c:v>
                </c:pt>
                <c:pt idx="221399">
                  <c:v>512.92730080334604</c:v>
                </c:pt>
                <c:pt idx="221400">
                  <c:v>512.92961755861995</c:v>
                </c:pt>
                <c:pt idx="221401">
                  <c:v>512.93193431389398</c:v>
                </c:pt>
                <c:pt idx="221402">
                  <c:v>512.93425106916698</c:v>
                </c:pt>
                <c:pt idx="221403">
                  <c:v>512.936567824441</c:v>
                </c:pt>
                <c:pt idx="221404">
                  <c:v>512.938884579714</c:v>
                </c:pt>
                <c:pt idx="221405">
                  <c:v>512.94120133498802</c:v>
                </c:pt>
                <c:pt idx="221406">
                  <c:v>512.94351809026102</c:v>
                </c:pt>
                <c:pt idx="221407">
                  <c:v>512.94583484553505</c:v>
                </c:pt>
                <c:pt idx="221408">
                  <c:v>512.94815160080896</c:v>
                </c:pt>
                <c:pt idx="221409">
                  <c:v>512.95046835608196</c:v>
                </c:pt>
                <c:pt idx="221410">
                  <c:v>512.95278511135598</c:v>
                </c:pt>
                <c:pt idx="221411">
                  <c:v>512.95510186662898</c:v>
                </c:pt>
                <c:pt idx="221412">
                  <c:v>512.957418621903</c:v>
                </c:pt>
                <c:pt idx="221413">
                  <c:v>512.959735377176</c:v>
                </c:pt>
                <c:pt idx="221414">
                  <c:v>512.96205213245003</c:v>
                </c:pt>
                <c:pt idx="221415">
                  <c:v>512.96436888772405</c:v>
                </c:pt>
                <c:pt idx="221416">
                  <c:v>512.96668564299705</c:v>
                </c:pt>
                <c:pt idx="221417">
                  <c:v>512.96900239827096</c:v>
                </c:pt>
                <c:pt idx="221418">
                  <c:v>512.97131915354396</c:v>
                </c:pt>
                <c:pt idx="221419">
                  <c:v>512.97363590881798</c:v>
                </c:pt>
                <c:pt idx="221420">
                  <c:v>512.97595266409098</c:v>
                </c:pt>
                <c:pt idx="221421">
                  <c:v>512.97826941936501</c:v>
                </c:pt>
                <c:pt idx="221422">
                  <c:v>512.98058617463903</c:v>
                </c:pt>
                <c:pt idx="221423">
                  <c:v>512.98290292991203</c:v>
                </c:pt>
                <c:pt idx="221424">
                  <c:v>512.98521968518605</c:v>
                </c:pt>
                <c:pt idx="221425">
                  <c:v>512.98753644045905</c:v>
                </c:pt>
                <c:pt idx="221426">
                  <c:v>512.98985319573296</c:v>
                </c:pt>
                <c:pt idx="221427">
                  <c:v>512.99216995100596</c:v>
                </c:pt>
                <c:pt idx="221428">
                  <c:v>512.99448670627999</c:v>
                </c:pt>
                <c:pt idx="221429">
                  <c:v>512.99680346155299</c:v>
                </c:pt>
                <c:pt idx="221430">
                  <c:v>512.99912021682701</c:v>
                </c:pt>
                <c:pt idx="221431">
                  <c:v>513.00143697210103</c:v>
                </c:pt>
                <c:pt idx="221432">
                  <c:v>513.00375372737403</c:v>
                </c:pt>
                <c:pt idx="221433">
                  <c:v>513.00607048264806</c:v>
                </c:pt>
                <c:pt idx="221434">
                  <c:v>513.00838723792106</c:v>
                </c:pt>
                <c:pt idx="221435">
                  <c:v>513.01070399319497</c:v>
                </c:pt>
                <c:pt idx="221436">
                  <c:v>513.01302074846797</c:v>
                </c:pt>
                <c:pt idx="221437">
                  <c:v>513.01533750374199</c:v>
                </c:pt>
                <c:pt idx="221438">
                  <c:v>513.01765425901601</c:v>
                </c:pt>
                <c:pt idx="221439">
                  <c:v>513.01997101428901</c:v>
                </c:pt>
                <c:pt idx="221440">
                  <c:v>513.02228776956304</c:v>
                </c:pt>
                <c:pt idx="221441">
                  <c:v>513.02460452483604</c:v>
                </c:pt>
                <c:pt idx="221442">
                  <c:v>513.02692128010995</c:v>
                </c:pt>
                <c:pt idx="221443">
                  <c:v>513.02923803538295</c:v>
                </c:pt>
                <c:pt idx="221444">
                  <c:v>513.03155479065697</c:v>
                </c:pt>
                <c:pt idx="221445">
                  <c:v>513.03387154593099</c:v>
                </c:pt>
                <c:pt idx="221446">
                  <c:v>513.03618830120399</c:v>
                </c:pt>
                <c:pt idx="221447">
                  <c:v>513.03850505647802</c:v>
                </c:pt>
                <c:pt idx="221448">
                  <c:v>513.04082181175102</c:v>
                </c:pt>
                <c:pt idx="221449">
                  <c:v>513.04313856702504</c:v>
                </c:pt>
                <c:pt idx="221450">
                  <c:v>513.04545532229804</c:v>
                </c:pt>
                <c:pt idx="221451">
                  <c:v>513.04777207757195</c:v>
                </c:pt>
                <c:pt idx="221452">
                  <c:v>513.05008883284597</c:v>
                </c:pt>
                <c:pt idx="221453">
                  <c:v>513.05240558811897</c:v>
                </c:pt>
                <c:pt idx="221454">
                  <c:v>513.054722343393</c:v>
                </c:pt>
                <c:pt idx="221455">
                  <c:v>513.057039098666</c:v>
                </c:pt>
                <c:pt idx="221456">
                  <c:v>513.05935585394002</c:v>
                </c:pt>
                <c:pt idx="221457">
                  <c:v>513.06167260921302</c:v>
                </c:pt>
                <c:pt idx="221458">
                  <c:v>513.06398936448704</c:v>
                </c:pt>
                <c:pt idx="221459">
                  <c:v>513.06630611976095</c:v>
                </c:pt>
                <c:pt idx="221460">
                  <c:v>513.06862287503395</c:v>
                </c:pt>
                <c:pt idx="221461">
                  <c:v>513.07093963030798</c:v>
                </c:pt>
                <c:pt idx="221462">
                  <c:v>513.07325638558098</c:v>
                </c:pt>
                <c:pt idx="221463">
                  <c:v>513.075573140855</c:v>
                </c:pt>
                <c:pt idx="221464">
                  <c:v>513.077889896128</c:v>
                </c:pt>
                <c:pt idx="221465">
                  <c:v>513.08020665140202</c:v>
                </c:pt>
                <c:pt idx="221466">
                  <c:v>513.08252340667605</c:v>
                </c:pt>
                <c:pt idx="221467">
                  <c:v>513.08484016194905</c:v>
                </c:pt>
                <c:pt idx="221468">
                  <c:v>513.08715691722296</c:v>
                </c:pt>
                <c:pt idx="221469">
                  <c:v>513.08947367249596</c:v>
                </c:pt>
                <c:pt idx="221470">
                  <c:v>513.09179042776998</c:v>
                </c:pt>
                <c:pt idx="221471">
                  <c:v>513.09410718304298</c:v>
                </c:pt>
                <c:pt idx="221472">
                  <c:v>513.096423938317</c:v>
                </c:pt>
                <c:pt idx="221473">
                  <c:v>513.09874069359103</c:v>
                </c:pt>
                <c:pt idx="221474">
                  <c:v>513.10105744886403</c:v>
                </c:pt>
                <c:pt idx="221475">
                  <c:v>513.10337420413805</c:v>
                </c:pt>
                <c:pt idx="221476">
                  <c:v>513.10569095941105</c:v>
                </c:pt>
                <c:pt idx="221477">
                  <c:v>513.10800771468496</c:v>
                </c:pt>
                <c:pt idx="221478">
                  <c:v>513.11032446995796</c:v>
                </c:pt>
                <c:pt idx="221479">
                  <c:v>513.11264122523198</c:v>
                </c:pt>
                <c:pt idx="221480">
                  <c:v>513.11495798050498</c:v>
                </c:pt>
                <c:pt idx="221481">
                  <c:v>513.11727473577901</c:v>
                </c:pt>
                <c:pt idx="221482">
                  <c:v>513.11959149105303</c:v>
                </c:pt>
                <c:pt idx="221483">
                  <c:v>513.12190824632603</c:v>
                </c:pt>
                <c:pt idx="221484">
                  <c:v>513.12422500160005</c:v>
                </c:pt>
                <c:pt idx="221485">
                  <c:v>513.12654175687305</c:v>
                </c:pt>
                <c:pt idx="221486">
                  <c:v>513.12885851214696</c:v>
                </c:pt>
                <c:pt idx="221487">
                  <c:v>513.13117526741996</c:v>
                </c:pt>
                <c:pt idx="221488">
                  <c:v>513.13349202269399</c:v>
                </c:pt>
                <c:pt idx="221489">
                  <c:v>513.13580877796801</c:v>
                </c:pt>
                <c:pt idx="221490">
                  <c:v>513.13812553324101</c:v>
                </c:pt>
                <c:pt idx="221491">
                  <c:v>513.14044228851503</c:v>
                </c:pt>
                <c:pt idx="221492">
                  <c:v>513.14275904378803</c:v>
                </c:pt>
                <c:pt idx="221493">
                  <c:v>513.14507579906206</c:v>
                </c:pt>
                <c:pt idx="221494">
                  <c:v>513.14739255433506</c:v>
                </c:pt>
                <c:pt idx="221495">
                  <c:v>513.14970930960897</c:v>
                </c:pt>
                <c:pt idx="221496">
                  <c:v>513.15202606488299</c:v>
                </c:pt>
                <c:pt idx="221497">
                  <c:v>513.15434282015599</c:v>
                </c:pt>
                <c:pt idx="221498">
                  <c:v>513.15665957543001</c:v>
                </c:pt>
                <c:pt idx="221499">
                  <c:v>513.15897633070301</c:v>
                </c:pt>
                <c:pt idx="221500">
                  <c:v>513.16129308597704</c:v>
                </c:pt>
                <c:pt idx="221501">
                  <c:v>513.16360984125004</c:v>
                </c:pt>
                <c:pt idx="221502">
                  <c:v>513.16592659652395</c:v>
                </c:pt>
                <c:pt idx="221503">
                  <c:v>513.16824335179797</c:v>
                </c:pt>
                <c:pt idx="221504">
                  <c:v>513.17056010707097</c:v>
                </c:pt>
                <c:pt idx="221505">
                  <c:v>513.17287686234499</c:v>
                </c:pt>
                <c:pt idx="221506">
                  <c:v>513.17519361761799</c:v>
                </c:pt>
                <c:pt idx="221507">
                  <c:v>513.17751037289202</c:v>
                </c:pt>
                <c:pt idx="221508">
                  <c:v>513.17982712816502</c:v>
                </c:pt>
                <c:pt idx="221509">
                  <c:v>513.18214388343904</c:v>
                </c:pt>
                <c:pt idx="221510">
                  <c:v>513.18446063871295</c:v>
                </c:pt>
                <c:pt idx="221511">
                  <c:v>513.18677739398595</c:v>
                </c:pt>
                <c:pt idx="221512">
                  <c:v>513.18909414925997</c:v>
                </c:pt>
                <c:pt idx="221513">
                  <c:v>513.19141090453297</c:v>
                </c:pt>
                <c:pt idx="221514">
                  <c:v>513.193727659807</c:v>
                </c:pt>
                <c:pt idx="221515">
                  <c:v>513.19604441508</c:v>
                </c:pt>
                <c:pt idx="221516">
                  <c:v>513.19836117035402</c:v>
                </c:pt>
                <c:pt idx="221517">
                  <c:v>513.20067792562804</c:v>
                </c:pt>
                <c:pt idx="221518">
                  <c:v>513.20299468090104</c:v>
                </c:pt>
                <c:pt idx="221519">
                  <c:v>513.20531143617495</c:v>
                </c:pt>
                <c:pt idx="221520">
                  <c:v>513.20762819144795</c:v>
                </c:pt>
                <c:pt idx="221521">
                  <c:v>513.20994494672198</c:v>
                </c:pt>
                <c:pt idx="221522">
                  <c:v>513.21226170199498</c:v>
                </c:pt>
                <c:pt idx="221523">
                  <c:v>513.214578457269</c:v>
                </c:pt>
                <c:pt idx="221524">
                  <c:v>513.21689521254302</c:v>
                </c:pt>
                <c:pt idx="221525">
                  <c:v>513.21921196781602</c:v>
                </c:pt>
                <c:pt idx="221526">
                  <c:v>513.22152872309005</c:v>
                </c:pt>
                <c:pt idx="221527">
                  <c:v>513.22384547836305</c:v>
                </c:pt>
                <c:pt idx="221528">
                  <c:v>513.22616223363696</c:v>
                </c:pt>
                <c:pt idx="221529">
                  <c:v>513.22847898890996</c:v>
                </c:pt>
                <c:pt idx="221530">
                  <c:v>513.23079574418398</c:v>
                </c:pt>
                <c:pt idx="221531">
                  <c:v>513.23311249945698</c:v>
                </c:pt>
                <c:pt idx="221532">
                  <c:v>513.235429254731</c:v>
                </c:pt>
                <c:pt idx="221533">
                  <c:v>513.23774601000503</c:v>
                </c:pt>
                <c:pt idx="221534">
                  <c:v>513.24006276527803</c:v>
                </c:pt>
                <c:pt idx="221535">
                  <c:v>513.24237952055205</c:v>
                </c:pt>
                <c:pt idx="221536">
                  <c:v>513.24469627582505</c:v>
                </c:pt>
                <c:pt idx="221537">
                  <c:v>513.24701303109896</c:v>
                </c:pt>
                <c:pt idx="221538">
                  <c:v>513.24932978637196</c:v>
                </c:pt>
                <c:pt idx="221539">
                  <c:v>513.25164654164598</c:v>
                </c:pt>
                <c:pt idx="221540">
                  <c:v>513.25396329692001</c:v>
                </c:pt>
                <c:pt idx="221541">
                  <c:v>513.25628005219301</c:v>
                </c:pt>
                <c:pt idx="221542">
                  <c:v>513.25859680746703</c:v>
                </c:pt>
                <c:pt idx="221543">
                  <c:v>513.26091356274003</c:v>
                </c:pt>
                <c:pt idx="221544">
                  <c:v>513.26323031801405</c:v>
                </c:pt>
                <c:pt idx="221545">
                  <c:v>513.26554707328705</c:v>
                </c:pt>
                <c:pt idx="221546">
                  <c:v>513.26786382856096</c:v>
                </c:pt>
                <c:pt idx="221547">
                  <c:v>513.27018058383499</c:v>
                </c:pt>
                <c:pt idx="221548">
                  <c:v>513.27249733910799</c:v>
                </c:pt>
                <c:pt idx="221549">
                  <c:v>513.27481409438201</c:v>
                </c:pt>
                <c:pt idx="221550">
                  <c:v>513.27713084965501</c:v>
                </c:pt>
                <c:pt idx="221551">
                  <c:v>513.27944760492903</c:v>
                </c:pt>
                <c:pt idx="221552">
                  <c:v>513.28176436020203</c:v>
                </c:pt>
                <c:pt idx="221553">
                  <c:v>513.28408111547606</c:v>
                </c:pt>
                <c:pt idx="221554">
                  <c:v>513.28639787074997</c:v>
                </c:pt>
                <c:pt idx="221555">
                  <c:v>513.28871462602297</c:v>
                </c:pt>
                <c:pt idx="221556">
                  <c:v>513.29103138129699</c:v>
                </c:pt>
                <c:pt idx="221557">
                  <c:v>513.29334813656999</c:v>
                </c:pt>
                <c:pt idx="221558">
                  <c:v>513.29566489184401</c:v>
                </c:pt>
                <c:pt idx="221559">
                  <c:v>513.29798164711701</c:v>
                </c:pt>
                <c:pt idx="221560">
                  <c:v>513.30029840239104</c:v>
                </c:pt>
                <c:pt idx="221561">
                  <c:v>513.30261515766495</c:v>
                </c:pt>
                <c:pt idx="221562">
                  <c:v>513.30493191293795</c:v>
                </c:pt>
                <c:pt idx="221563">
                  <c:v>513.30724866821197</c:v>
                </c:pt>
                <c:pt idx="221564">
                  <c:v>513.30956542348497</c:v>
                </c:pt>
                <c:pt idx="221565">
                  <c:v>513.31188217875899</c:v>
                </c:pt>
                <c:pt idx="221566">
                  <c:v>513.31419893403199</c:v>
                </c:pt>
                <c:pt idx="221567">
                  <c:v>513.31651568930602</c:v>
                </c:pt>
                <c:pt idx="221568">
                  <c:v>513.31883244458004</c:v>
                </c:pt>
                <c:pt idx="221569">
                  <c:v>513.32114919985304</c:v>
                </c:pt>
                <c:pt idx="221570">
                  <c:v>513.32346595512695</c:v>
                </c:pt>
                <c:pt idx="221571">
                  <c:v>513.32578271039995</c:v>
                </c:pt>
                <c:pt idx="221572">
                  <c:v>513.32809946567397</c:v>
                </c:pt>
                <c:pt idx="221573">
                  <c:v>513.33041622094697</c:v>
                </c:pt>
                <c:pt idx="221574">
                  <c:v>513.332732976221</c:v>
                </c:pt>
                <c:pt idx="221575">
                  <c:v>513.33504973149502</c:v>
                </c:pt>
                <c:pt idx="221576">
                  <c:v>513.33736648676802</c:v>
                </c:pt>
                <c:pt idx="221577">
                  <c:v>513.33968324204204</c:v>
                </c:pt>
                <c:pt idx="221578">
                  <c:v>513.34199999731504</c:v>
                </c:pt>
                <c:pt idx="221579">
                  <c:v>513.34431675258895</c:v>
                </c:pt>
                <c:pt idx="221580">
                  <c:v>513.34663350786195</c:v>
                </c:pt>
                <c:pt idx="221581">
                  <c:v>513.34895026313598</c:v>
                </c:pt>
                <c:pt idx="221582">
                  <c:v>513.35126701840898</c:v>
                </c:pt>
                <c:pt idx="221583">
                  <c:v>513.353583773683</c:v>
                </c:pt>
                <c:pt idx="221584">
                  <c:v>513.35590052895702</c:v>
                </c:pt>
                <c:pt idx="221585">
                  <c:v>513.35821728423002</c:v>
                </c:pt>
                <c:pt idx="221586">
                  <c:v>513.36053403950405</c:v>
                </c:pt>
                <c:pt idx="221587">
                  <c:v>513.36285079477705</c:v>
                </c:pt>
                <c:pt idx="221588">
                  <c:v>513.36516755005096</c:v>
                </c:pt>
                <c:pt idx="221589">
                  <c:v>513.36748430532396</c:v>
                </c:pt>
                <c:pt idx="221590">
                  <c:v>513.36980106059798</c:v>
                </c:pt>
                <c:pt idx="221591">
                  <c:v>513.372117815872</c:v>
                </c:pt>
                <c:pt idx="221592">
                  <c:v>513.374434571145</c:v>
                </c:pt>
                <c:pt idx="221593">
                  <c:v>513.37675132641903</c:v>
                </c:pt>
                <c:pt idx="221594">
                  <c:v>513.37906808169203</c:v>
                </c:pt>
                <c:pt idx="221595">
                  <c:v>513.38138483696605</c:v>
                </c:pt>
                <c:pt idx="221596">
                  <c:v>513.38370159223905</c:v>
                </c:pt>
                <c:pt idx="221597">
                  <c:v>513.38601834751296</c:v>
                </c:pt>
                <c:pt idx="221598">
                  <c:v>513.38833510278698</c:v>
                </c:pt>
                <c:pt idx="221599">
                  <c:v>513.39065185805998</c:v>
                </c:pt>
                <c:pt idx="221600">
                  <c:v>513.39296861333401</c:v>
                </c:pt>
                <c:pt idx="221601">
                  <c:v>513.39528536860701</c:v>
                </c:pt>
                <c:pt idx="221602">
                  <c:v>513.39760212388103</c:v>
                </c:pt>
                <c:pt idx="221603">
                  <c:v>513.39991887915403</c:v>
                </c:pt>
                <c:pt idx="221604">
                  <c:v>513.40223563442805</c:v>
                </c:pt>
                <c:pt idx="221605">
                  <c:v>513.40455238970196</c:v>
                </c:pt>
                <c:pt idx="221606">
                  <c:v>513.40686914497496</c:v>
                </c:pt>
                <c:pt idx="221607">
                  <c:v>513.40918590024899</c:v>
                </c:pt>
                <c:pt idx="221608">
                  <c:v>513.41150265552199</c:v>
                </c:pt>
                <c:pt idx="221609">
                  <c:v>513.41381941079601</c:v>
                </c:pt>
                <c:pt idx="221610">
                  <c:v>513.41613616606901</c:v>
                </c:pt>
                <c:pt idx="221611">
                  <c:v>513.41845292134303</c:v>
                </c:pt>
                <c:pt idx="221612">
                  <c:v>513.42076967661706</c:v>
                </c:pt>
                <c:pt idx="221613">
                  <c:v>513.42308643189006</c:v>
                </c:pt>
                <c:pt idx="221614">
                  <c:v>513.42540318716397</c:v>
                </c:pt>
                <c:pt idx="221615">
                  <c:v>513.42771994243697</c:v>
                </c:pt>
                <c:pt idx="221616">
                  <c:v>513.43003669771099</c:v>
                </c:pt>
                <c:pt idx="221617">
                  <c:v>513.43235345298399</c:v>
                </c:pt>
                <c:pt idx="221618">
                  <c:v>513.43467020825801</c:v>
                </c:pt>
                <c:pt idx="221619">
                  <c:v>513.43698696353204</c:v>
                </c:pt>
                <c:pt idx="221620">
                  <c:v>513.43930371880504</c:v>
                </c:pt>
                <c:pt idx="221621">
                  <c:v>513.44162047407895</c:v>
                </c:pt>
                <c:pt idx="221622">
                  <c:v>513.44393722935195</c:v>
                </c:pt>
                <c:pt idx="221623">
                  <c:v>513.44625398462597</c:v>
                </c:pt>
                <c:pt idx="221624">
                  <c:v>513.44857073989897</c:v>
                </c:pt>
                <c:pt idx="221625">
                  <c:v>513.45088749517299</c:v>
                </c:pt>
                <c:pt idx="221626">
                  <c:v>513.45320425044599</c:v>
                </c:pt>
                <c:pt idx="221627">
                  <c:v>513.45552100572002</c:v>
                </c:pt>
                <c:pt idx="221628">
                  <c:v>513.45783776099404</c:v>
                </c:pt>
                <c:pt idx="221629">
                  <c:v>513.46015451626704</c:v>
                </c:pt>
                <c:pt idx="221630">
                  <c:v>513.46247127154095</c:v>
                </c:pt>
                <c:pt idx="221631">
                  <c:v>513.46478802681395</c:v>
                </c:pt>
                <c:pt idx="221632">
                  <c:v>513.46710478208797</c:v>
                </c:pt>
                <c:pt idx="221633">
                  <c:v>513.46942153736097</c:v>
                </c:pt>
                <c:pt idx="221634">
                  <c:v>513.471738292635</c:v>
                </c:pt>
                <c:pt idx="221635">
                  <c:v>513.47405504790902</c:v>
                </c:pt>
                <c:pt idx="221636">
                  <c:v>513.47637180318202</c:v>
                </c:pt>
                <c:pt idx="221637">
                  <c:v>513.47868855845604</c:v>
                </c:pt>
                <c:pt idx="221638">
                  <c:v>513.48100531372904</c:v>
                </c:pt>
                <c:pt idx="221639">
                  <c:v>513.48332206900295</c:v>
                </c:pt>
                <c:pt idx="221640">
                  <c:v>513.48563882427595</c:v>
                </c:pt>
                <c:pt idx="221641">
                  <c:v>513.48795557954998</c:v>
                </c:pt>
                <c:pt idx="221642">
                  <c:v>513.490272334824</c:v>
                </c:pt>
                <c:pt idx="221643">
                  <c:v>513.492589090097</c:v>
                </c:pt>
                <c:pt idx="221644">
                  <c:v>513.49490584537102</c:v>
                </c:pt>
                <c:pt idx="221645">
                  <c:v>513.49722260064402</c:v>
                </c:pt>
                <c:pt idx="221646">
                  <c:v>513.49953935591805</c:v>
                </c:pt>
                <c:pt idx="221647">
                  <c:v>513.50185611119105</c:v>
                </c:pt>
                <c:pt idx="221648">
                  <c:v>513.50417286646496</c:v>
                </c:pt>
                <c:pt idx="221649">
                  <c:v>513.50648962173898</c:v>
                </c:pt>
                <c:pt idx="221650">
                  <c:v>513.50880637701198</c:v>
                </c:pt>
                <c:pt idx="221651">
                  <c:v>513.511123132286</c:v>
                </c:pt>
                <c:pt idx="221652">
                  <c:v>513.513439887559</c:v>
                </c:pt>
                <c:pt idx="221653">
                  <c:v>513.51575664283303</c:v>
                </c:pt>
                <c:pt idx="221654">
                  <c:v>513.51807339810603</c:v>
                </c:pt>
                <c:pt idx="221655">
                  <c:v>513.52039015338005</c:v>
                </c:pt>
                <c:pt idx="221656">
                  <c:v>513.52270690865396</c:v>
                </c:pt>
                <c:pt idx="221657">
                  <c:v>513.52502366392696</c:v>
                </c:pt>
                <c:pt idx="221658">
                  <c:v>513.52734041920098</c:v>
                </c:pt>
                <c:pt idx="221659">
                  <c:v>513.52965717447398</c:v>
                </c:pt>
                <c:pt idx="221660">
                  <c:v>513.53197392974801</c:v>
                </c:pt>
                <c:pt idx="221661">
                  <c:v>513.53429068502101</c:v>
                </c:pt>
                <c:pt idx="221662">
                  <c:v>513.53660744029503</c:v>
                </c:pt>
                <c:pt idx="221663">
                  <c:v>513.53892419556905</c:v>
                </c:pt>
                <c:pt idx="221664">
                  <c:v>513.54124095084205</c:v>
                </c:pt>
                <c:pt idx="221665">
                  <c:v>513.54355770611596</c:v>
                </c:pt>
                <c:pt idx="221666">
                  <c:v>513.54587446138896</c:v>
                </c:pt>
                <c:pt idx="221667">
                  <c:v>513.54819121666299</c:v>
                </c:pt>
                <c:pt idx="221668">
                  <c:v>513.55050797193599</c:v>
                </c:pt>
                <c:pt idx="221669">
                  <c:v>513.55282472721001</c:v>
                </c:pt>
                <c:pt idx="221670">
                  <c:v>513.55514148248403</c:v>
                </c:pt>
                <c:pt idx="221671">
                  <c:v>513.55745823775703</c:v>
                </c:pt>
                <c:pt idx="221672">
                  <c:v>513.55977499303106</c:v>
                </c:pt>
                <c:pt idx="221673">
                  <c:v>513.56209174830406</c:v>
                </c:pt>
                <c:pt idx="221674">
                  <c:v>513.56440850357797</c:v>
                </c:pt>
                <c:pt idx="221675">
                  <c:v>513.56672525885097</c:v>
                </c:pt>
                <c:pt idx="221676">
                  <c:v>513.56904201412499</c:v>
                </c:pt>
                <c:pt idx="221677">
                  <c:v>513.57135876939799</c:v>
                </c:pt>
                <c:pt idx="221678">
                  <c:v>513.57367552467201</c:v>
                </c:pt>
                <c:pt idx="221679">
                  <c:v>513.57599227994604</c:v>
                </c:pt>
                <c:pt idx="221680">
                  <c:v>513.57830903521904</c:v>
                </c:pt>
                <c:pt idx="221681">
                  <c:v>513.58062579049295</c:v>
                </c:pt>
                <c:pt idx="221682">
                  <c:v>513.58294254576595</c:v>
                </c:pt>
                <c:pt idx="221683">
                  <c:v>513.58525930103997</c:v>
                </c:pt>
                <c:pt idx="221684">
                  <c:v>513.58757605631297</c:v>
                </c:pt>
                <c:pt idx="221685">
                  <c:v>513.58989281158699</c:v>
                </c:pt>
                <c:pt idx="221686">
                  <c:v>513.59220956686102</c:v>
                </c:pt>
                <c:pt idx="221687">
                  <c:v>513.59452632213402</c:v>
                </c:pt>
                <c:pt idx="221688">
                  <c:v>513.59684307740804</c:v>
                </c:pt>
                <c:pt idx="221689">
                  <c:v>513.59915983268104</c:v>
                </c:pt>
                <c:pt idx="221690">
                  <c:v>513.60147658795495</c:v>
                </c:pt>
                <c:pt idx="221691">
                  <c:v>513.60379334322795</c:v>
                </c:pt>
                <c:pt idx="221692">
                  <c:v>513.60611009850197</c:v>
                </c:pt>
                <c:pt idx="221693">
                  <c:v>513.608426853776</c:v>
                </c:pt>
                <c:pt idx="221694">
                  <c:v>513.610743609049</c:v>
                </c:pt>
                <c:pt idx="221695">
                  <c:v>513.61306036432302</c:v>
                </c:pt>
                <c:pt idx="221696">
                  <c:v>513.61537711959602</c:v>
                </c:pt>
                <c:pt idx="221697">
                  <c:v>513.61769387487004</c:v>
                </c:pt>
                <c:pt idx="221698">
                  <c:v>513.62001063014304</c:v>
                </c:pt>
                <c:pt idx="221699">
                  <c:v>513.62232738541695</c:v>
                </c:pt>
                <c:pt idx="221700">
                  <c:v>513.62464414069098</c:v>
                </c:pt>
                <c:pt idx="221701">
                  <c:v>513.62696089596398</c:v>
                </c:pt>
                <c:pt idx="221702">
                  <c:v>513.629277651238</c:v>
                </c:pt>
                <c:pt idx="221703">
                  <c:v>513.631594406511</c:v>
                </c:pt>
                <c:pt idx="221704">
                  <c:v>513.63391116178502</c:v>
                </c:pt>
                <c:pt idx="221705">
                  <c:v>513.63622791705802</c:v>
                </c:pt>
                <c:pt idx="221706">
                  <c:v>513.63854467233205</c:v>
                </c:pt>
                <c:pt idx="221707">
                  <c:v>513.64086142760596</c:v>
                </c:pt>
                <c:pt idx="221708">
                  <c:v>513.64317818287896</c:v>
                </c:pt>
                <c:pt idx="221709">
                  <c:v>513.64549493815298</c:v>
                </c:pt>
                <c:pt idx="221710">
                  <c:v>513.64781169342598</c:v>
                </c:pt>
                <c:pt idx="221711">
                  <c:v>513.6501284487</c:v>
                </c:pt>
                <c:pt idx="221712">
                  <c:v>513.652445203973</c:v>
                </c:pt>
                <c:pt idx="221713">
                  <c:v>513.65476195924703</c:v>
                </c:pt>
                <c:pt idx="221714">
                  <c:v>513.65707871452105</c:v>
                </c:pt>
                <c:pt idx="221715">
                  <c:v>513.65939546979405</c:v>
                </c:pt>
                <c:pt idx="221716">
                  <c:v>513.66171222506796</c:v>
                </c:pt>
                <c:pt idx="221717">
                  <c:v>513.66402898034096</c:v>
                </c:pt>
                <c:pt idx="221718">
                  <c:v>513.66634573561498</c:v>
                </c:pt>
                <c:pt idx="221719">
                  <c:v>513.66866249088798</c:v>
                </c:pt>
                <c:pt idx="221720">
                  <c:v>513.67097924616201</c:v>
                </c:pt>
                <c:pt idx="221721">
                  <c:v>513.67329600143603</c:v>
                </c:pt>
                <c:pt idx="221722">
                  <c:v>513.67561275670903</c:v>
                </c:pt>
                <c:pt idx="221723">
                  <c:v>513.67792951198305</c:v>
                </c:pt>
                <c:pt idx="221724">
                  <c:v>513.68024626725605</c:v>
                </c:pt>
                <c:pt idx="221725">
                  <c:v>513.68256302252996</c:v>
                </c:pt>
                <c:pt idx="221726">
                  <c:v>513.68487977780296</c:v>
                </c:pt>
                <c:pt idx="221727">
                  <c:v>513.68719653307699</c:v>
                </c:pt>
                <c:pt idx="221728">
                  <c:v>513.68951328834999</c:v>
                </c:pt>
                <c:pt idx="221729">
                  <c:v>513.69183004362401</c:v>
                </c:pt>
                <c:pt idx="221730">
                  <c:v>513.69414679889803</c:v>
                </c:pt>
                <c:pt idx="221731">
                  <c:v>513.69646355417103</c:v>
                </c:pt>
                <c:pt idx="221732">
                  <c:v>513.69878030944506</c:v>
                </c:pt>
                <c:pt idx="221733">
                  <c:v>513.70109706471806</c:v>
                </c:pt>
                <c:pt idx="221734">
                  <c:v>513.70341381999197</c:v>
                </c:pt>
                <c:pt idx="221735">
                  <c:v>513.70573057526497</c:v>
                </c:pt>
                <c:pt idx="221736">
                  <c:v>513.70804733053899</c:v>
                </c:pt>
                <c:pt idx="221737">
                  <c:v>513.71036408581301</c:v>
                </c:pt>
                <c:pt idx="221738">
                  <c:v>513.71268084108601</c:v>
                </c:pt>
                <c:pt idx="221739">
                  <c:v>513.71499759636004</c:v>
                </c:pt>
                <c:pt idx="221740">
                  <c:v>513.71731435163304</c:v>
                </c:pt>
                <c:pt idx="221741">
                  <c:v>513.71963110690695</c:v>
                </c:pt>
                <c:pt idx="221742">
                  <c:v>513.72194786217995</c:v>
                </c:pt>
                <c:pt idx="221743">
                  <c:v>513.72426461745397</c:v>
                </c:pt>
                <c:pt idx="221744">
                  <c:v>513.72658137272799</c:v>
                </c:pt>
                <c:pt idx="221745">
                  <c:v>513.72889812800099</c:v>
                </c:pt>
                <c:pt idx="221746">
                  <c:v>513.73121488327502</c:v>
                </c:pt>
                <c:pt idx="221747">
                  <c:v>513.73353163854802</c:v>
                </c:pt>
                <c:pt idx="221748">
                  <c:v>513.73584839382204</c:v>
                </c:pt>
                <c:pt idx="221749">
                  <c:v>513.73816514909504</c:v>
                </c:pt>
                <c:pt idx="221750">
                  <c:v>513.74048190436895</c:v>
                </c:pt>
                <c:pt idx="221751">
                  <c:v>513.74279865964297</c:v>
                </c:pt>
                <c:pt idx="221752">
                  <c:v>513.74511541491597</c:v>
                </c:pt>
                <c:pt idx="221753">
                  <c:v>513.74743217019</c:v>
                </c:pt>
                <c:pt idx="221754">
                  <c:v>513.749748925463</c:v>
                </c:pt>
                <c:pt idx="221755">
                  <c:v>513.75206568073702</c:v>
                </c:pt>
                <c:pt idx="221756">
                  <c:v>513.75438243601002</c:v>
                </c:pt>
                <c:pt idx="221757">
                  <c:v>513.75669919128404</c:v>
                </c:pt>
                <c:pt idx="221758">
                  <c:v>513.75901594655795</c:v>
                </c:pt>
                <c:pt idx="221759">
                  <c:v>513.76133270183095</c:v>
                </c:pt>
                <c:pt idx="221760">
                  <c:v>513.76364945710498</c:v>
                </c:pt>
                <c:pt idx="221761">
                  <c:v>513.76596621237798</c:v>
                </c:pt>
                <c:pt idx="221762">
                  <c:v>513.768282967652</c:v>
                </c:pt>
                <c:pt idx="221763">
                  <c:v>513.770599722925</c:v>
                </c:pt>
                <c:pt idx="221764">
                  <c:v>513.77291647819902</c:v>
                </c:pt>
                <c:pt idx="221765">
                  <c:v>513.77523323347305</c:v>
                </c:pt>
                <c:pt idx="221766">
                  <c:v>513.77754998874605</c:v>
                </c:pt>
                <c:pt idx="221767">
                  <c:v>513.77986674401996</c:v>
                </c:pt>
                <c:pt idx="221768">
                  <c:v>513.78218349929296</c:v>
                </c:pt>
                <c:pt idx="221769">
                  <c:v>513.78450025456698</c:v>
                </c:pt>
                <c:pt idx="221770">
                  <c:v>513.78681700983998</c:v>
                </c:pt>
                <c:pt idx="221771">
                  <c:v>513.789133765114</c:v>
                </c:pt>
                <c:pt idx="221772">
                  <c:v>513.79145052038803</c:v>
                </c:pt>
                <c:pt idx="221773">
                  <c:v>513.79376727566103</c:v>
                </c:pt>
                <c:pt idx="221774">
                  <c:v>513.79608403093505</c:v>
                </c:pt>
                <c:pt idx="221775">
                  <c:v>513.79840078620805</c:v>
                </c:pt>
                <c:pt idx="221776">
                  <c:v>513.80071754148196</c:v>
                </c:pt>
                <c:pt idx="221777">
                  <c:v>513.80303429675496</c:v>
                </c:pt>
                <c:pt idx="221778">
                  <c:v>513.80535105202898</c:v>
                </c:pt>
                <c:pt idx="221779">
                  <c:v>513.80766780730198</c:v>
                </c:pt>
                <c:pt idx="221780">
                  <c:v>513.80998456257601</c:v>
                </c:pt>
                <c:pt idx="221781">
                  <c:v>513.81230131785003</c:v>
                </c:pt>
                <c:pt idx="221782">
                  <c:v>513.81461807312303</c:v>
                </c:pt>
                <c:pt idx="221783">
                  <c:v>513.81693482839705</c:v>
                </c:pt>
                <c:pt idx="221784">
                  <c:v>513.81925158367005</c:v>
                </c:pt>
                <c:pt idx="221785">
                  <c:v>513.82156833894396</c:v>
                </c:pt>
                <c:pt idx="221786">
                  <c:v>513.82388509421696</c:v>
                </c:pt>
                <c:pt idx="221787">
                  <c:v>513.82620184949099</c:v>
                </c:pt>
                <c:pt idx="221788">
                  <c:v>513.82851860476501</c:v>
                </c:pt>
                <c:pt idx="221789">
                  <c:v>513.83083536003801</c:v>
                </c:pt>
                <c:pt idx="221790">
                  <c:v>513.83315211531203</c:v>
                </c:pt>
                <c:pt idx="221791">
                  <c:v>513.83546887058503</c:v>
                </c:pt>
                <c:pt idx="221792">
                  <c:v>513.83778562585906</c:v>
                </c:pt>
                <c:pt idx="221793">
                  <c:v>513.84010238113206</c:v>
                </c:pt>
                <c:pt idx="221794">
                  <c:v>513.84241913640597</c:v>
                </c:pt>
                <c:pt idx="221795">
                  <c:v>513.84473589167999</c:v>
                </c:pt>
                <c:pt idx="221796">
                  <c:v>513.84705264695299</c:v>
                </c:pt>
                <c:pt idx="221797">
                  <c:v>513.84936940222701</c:v>
                </c:pt>
                <c:pt idx="221798">
                  <c:v>513.85168615750001</c:v>
                </c:pt>
                <c:pt idx="221799">
                  <c:v>513.85400291277404</c:v>
                </c:pt>
                <c:pt idx="221800">
                  <c:v>513.85631966804704</c:v>
                </c:pt>
                <c:pt idx="221801">
                  <c:v>513.85863642332095</c:v>
                </c:pt>
                <c:pt idx="221802">
                  <c:v>513.86095317859497</c:v>
                </c:pt>
                <c:pt idx="221803">
                  <c:v>513.86326993386797</c:v>
                </c:pt>
                <c:pt idx="221804">
                  <c:v>513.86558668914199</c:v>
                </c:pt>
                <c:pt idx="221805">
                  <c:v>513.86790344441499</c:v>
                </c:pt>
                <c:pt idx="221806">
                  <c:v>513.87022019968902</c:v>
                </c:pt>
                <c:pt idx="221807">
                  <c:v>513.87253695496202</c:v>
                </c:pt>
                <c:pt idx="221808">
                  <c:v>513.87485371023604</c:v>
                </c:pt>
                <c:pt idx="221809">
                  <c:v>513.87717046550995</c:v>
                </c:pt>
                <c:pt idx="221810">
                  <c:v>513.87948722078295</c:v>
                </c:pt>
                <c:pt idx="221811">
                  <c:v>513.88180397605697</c:v>
                </c:pt>
                <c:pt idx="221812">
                  <c:v>513.88412073132997</c:v>
                </c:pt>
                <c:pt idx="221813">
                  <c:v>513.886437486604</c:v>
                </c:pt>
                <c:pt idx="221814">
                  <c:v>513.888754241877</c:v>
                </c:pt>
                <c:pt idx="221815">
                  <c:v>513.89107099715102</c:v>
                </c:pt>
                <c:pt idx="221816">
                  <c:v>513.89338775242504</c:v>
                </c:pt>
                <c:pt idx="221817">
                  <c:v>513.89570450769804</c:v>
                </c:pt>
                <c:pt idx="221818">
                  <c:v>513.89802126297195</c:v>
                </c:pt>
                <c:pt idx="221819">
                  <c:v>513.90033801824495</c:v>
                </c:pt>
                <c:pt idx="221820">
                  <c:v>513.90265477351898</c:v>
                </c:pt>
                <c:pt idx="221821">
                  <c:v>513.90497152879198</c:v>
                </c:pt>
                <c:pt idx="221822">
                  <c:v>513.907288284066</c:v>
                </c:pt>
                <c:pt idx="221823">
                  <c:v>513.90960503934002</c:v>
                </c:pt>
                <c:pt idx="221824">
                  <c:v>513.91192179461302</c:v>
                </c:pt>
                <c:pt idx="221825">
                  <c:v>513.91423854988705</c:v>
                </c:pt>
                <c:pt idx="221826">
                  <c:v>513.91655530516005</c:v>
                </c:pt>
                <c:pt idx="221827">
                  <c:v>513.91887206043396</c:v>
                </c:pt>
                <c:pt idx="221828">
                  <c:v>513.92118881570696</c:v>
                </c:pt>
                <c:pt idx="221829">
                  <c:v>513.92350557098098</c:v>
                </c:pt>
                <c:pt idx="221830">
                  <c:v>513.92582232625398</c:v>
                </c:pt>
                <c:pt idx="221831">
                  <c:v>513.928139081528</c:v>
                </c:pt>
                <c:pt idx="221832">
                  <c:v>513.93045583680203</c:v>
                </c:pt>
                <c:pt idx="221833">
                  <c:v>513.93277259207503</c:v>
                </c:pt>
                <c:pt idx="221834">
                  <c:v>513.93508934734905</c:v>
                </c:pt>
                <c:pt idx="221835">
                  <c:v>513.93740610262205</c:v>
                </c:pt>
                <c:pt idx="221836">
                  <c:v>513.93972285789596</c:v>
                </c:pt>
                <c:pt idx="221837">
                  <c:v>513.94203961316896</c:v>
                </c:pt>
                <c:pt idx="221838">
                  <c:v>513.94435636844298</c:v>
                </c:pt>
                <c:pt idx="221839">
                  <c:v>513.94667312371701</c:v>
                </c:pt>
                <c:pt idx="221840">
                  <c:v>513.94898987899001</c:v>
                </c:pt>
                <c:pt idx="221841">
                  <c:v>513.95130663426403</c:v>
                </c:pt>
                <c:pt idx="221842">
                  <c:v>513.95362338953703</c:v>
                </c:pt>
                <c:pt idx="221843">
                  <c:v>513.95594014481105</c:v>
                </c:pt>
                <c:pt idx="221844">
                  <c:v>513.95825690008405</c:v>
                </c:pt>
                <c:pt idx="221845">
                  <c:v>513.96057365535796</c:v>
                </c:pt>
                <c:pt idx="221846">
                  <c:v>513.96289041063199</c:v>
                </c:pt>
                <c:pt idx="221847">
                  <c:v>513.96520716590499</c:v>
                </c:pt>
                <c:pt idx="221848">
                  <c:v>513.96752392117901</c:v>
                </c:pt>
                <c:pt idx="221849">
                  <c:v>513.96984067645201</c:v>
                </c:pt>
                <c:pt idx="221850">
                  <c:v>513.97215743172603</c:v>
                </c:pt>
                <c:pt idx="221851">
                  <c:v>513.97447418699903</c:v>
                </c:pt>
                <c:pt idx="221852">
                  <c:v>513.97679094227306</c:v>
                </c:pt>
                <c:pt idx="221853">
                  <c:v>513.97910769754697</c:v>
                </c:pt>
                <c:pt idx="221854">
                  <c:v>513.98142445281997</c:v>
                </c:pt>
                <c:pt idx="221855">
                  <c:v>513.98374120809399</c:v>
                </c:pt>
                <c:pt idx="221856">
                  <c:v>513.98605796336699</c:v>
                </c:pt>
                <c:pt idx="221857">
                  <c:v>513.98837471864101</c:v>
                </c:pt>
                <c:pt idx="221858">
                  <c:v>513.99069147391401</c:v>
                </c:pt>
                <c:pt idx="221859">
                  <c:v>513.99300822918804</c:v>
                </c:pt>
                <c:pt idx="221860">
                  <c:v>513.99532498446194</c:v>
                </c:pt>
                <c:pt idx="221861">
                  <c:v>513.99764173973495</c:v>
                </c:pt>
                <c:pt idx="221862">
                  <c:v>513.99995849500897</c:v>
                </c:pt>
                <c:pt idx="221863">
                  <c:v>514.00227525028197</c:v>
                </c:pt>
                <c:pt idx="221864">
                  <c:v>514.00459200555599</c:v>
                </c:pt>
                <c:pt idx="221865">
                  <c:v>514.00690876082899</c:v>
                </c:pt>
                <c:pt idx="221866">
                  <c:v>514.00922551610302</c:v>
                </c:pt>
                <c:pt idx="221867">
                  <c:v>514.01154227137704</c:v>
                </c:pt>
                <c:pt idx="221868">
                  <c:v>514.01385902665004</c:v>
                </c:pt>
                <c:pt idx="221869">
                  <c:v>514.01617578192395</c:v>
                </c:pt>
                <c:pt idx="221870">
                  <c:v>514.01849253719695</c:v>
                </c:pt>
                <c:pt idx="221871">
                  <c:v>514.02080929247097</c:v>
                </c:pt>
                <c:pt idx="221872">
                  <c:v>514.02312604774397</c:v>
                </c:pt>
                <c:pt idx="221873">
                  <c:v>514.025442803018</c:v>
                </c:pt>
                <c:pt idx="221874">
                  <c:v>514.02775955829202</c:v>
                </c:pt>
                <c:pt idx="221875">
                  <c:v>514.03007631356502</c:v>
                </c:pt>
                <c:pt idx="221876">
                  <c:v>514.03239306883904</c:v>
                </c:pt>
                <c:pt idx="221877">
                  <c:v>514.03470982411204</c:v>
                </c:pt>
                <c:pt idx="221878">
                  <c:v>514.03702657938595</c:v>
                </c:pt>
                <c:pt idx="221879">
                  <c:v>514.03934333465895</c:v>
                </c:pt>
                <c:pt idx="221880">
                  <c:v>514.04166008993298</c:v>
                </c:pt>
                <c:pt idx="221881">
                  <c:v>514.04397684520598</c:v>
                </c:pt>
                <c:pt idx="221882">
                  <c:v>514.04629360048</c:v>
                </c:pt>
                <c:pt idx="221883">
                  <c:v>514.04861035575402</c:v>
                </c:pt>
                <c:pt idx="221884">
                  <c:v>514.05092711102702</c:v>
                </c:pt>
                <c:pt idx="221885">
                  <c:v>514.05324386630105</c:v>
                </c:pt>
                <c:pt idx="221886">
                  <c:v>514.05556062157405</c:v>
                </c:pt>
                <c:pt idx="221887">
                  <c:v>514.05787737684796</c:v>
                </c:pt>
                <c:pt idx="221888">
                  <c:v>514.06019413212096</c:v>
                </c:pt>
                <c:pt idx="221889">
                  <c:v>514.06251088739498</c:v>
                </c:pt>
                <c:pt idx="221890">
                  <c:v>514.064827642669</c:v>
                </c:pt>
                <c:pt idx="221891">
                  <c:v>514.067144397942</c:v>
                </c:pt>
                <c:pt idx="221892">
                  <c:v>514.06946115321603</c:v>
                </c:pt>
                <c:pt idx="221893">
                  <c:v>514.07177790848903</c:v>
                </c:pt>
                <c:pt idx="221894">
                  <c:v>514.07409466376305</c:v>
                </c:pt>
                <c:pt idx="221895">
                  <c:v>514.07641141903605</c:v>
                </c:pt>
                <c:pt idx="221896">
                  <c:v>514.07872817430996</c:v>
                </c:pt>
                <c:pt idx="221897">
                  <c:v>514.08104492958398</c:v>
                </c:pt>
                <c:pt idx="221898">
                  <c:v>514.08336168485698</c:v>
                </c:pt>
                <c:pt idx="221899">
                  <c:v>514.08567844013101</c:v>
                </c:pt>
                <c:pt idx="221900">
                  <c:v>514.08799519540401</c:v>
                </c:pt>
                <c:pt idx="221901">
                  <c:v>514.09031195067803</c:v>
                </c:pt>
                <c:pt idx="221902">
                  <c:v>514.09262870595103</c:v>
                </c:pt>
                <c:pt idx="221903">
                  <c:v>514.09494546122505</c:v>
                </c:pt>
                <c:pt idx="221904">
                  <c:v>514.09726221649896</c:v>
                </c:pt>
                <c:pt idx="221905">
                  <c:v>514.09957897177196</c:v>
                </c:pt>
                <c:pt idx="221906">
                  <c:v>514.10189572704599</c:v>
                </c:pt>
                <c:pt idx="221907">
                  <c:v>514.10421248231899</c:v>
                </c:pt>
                <c:pt idx="221908">
                  <c:v>514.10652923759301</c:v>
                </c:pt>
                <c:pt idx="221909">
                  <c:v>514.10884599286601</c:v>
                </c:pt>
                <c:pt idx="221910">
                  <c:v>514.11116274814003</c:v>
                </c:pt>
                <c:pt idx="221911">
                  <c:v>514.11347950341406</c:v>
                </c:pt>
                <c:pt idx="221912">
                  <c:v>514.11579625868706</c:v>
                </c:pt>
                <c:pt idx="221913">
                  <c:v>514.11811301396096</c:v>
                </c:pt>
                <c:pt idx="221914">
                  <c:v>514.12042976923397</c:v>
                </c:pt>
                <c:pt idx="221915">
                  <c:v>514.12274652450799</c:v>
                </c:pt>
                <c:pt idx="221916">
                  <c:v>514.12506327978099</c:v>
                </c:pt>
                <c:pt idx="221917">
                  <c:v>514.12738003505501</c:v>
                </c:pt>
                <c:pt idx="221918">
                  <c:v>514.12969679032904</c:v>
                </c:pt>
                <c:pt idx="221919">
                  <c:v>514.13201354560204</c:v>
                </c:pt>
                <c:pt idx="221920">
                  <c:v>514.13433030087594</c:v>
                </c:pt>
                <c:pt idx="221921">
                  <c:v>514.13664705614895</c:v>
                </c:pt>
                <c:pt idx="221922">
                  <c:v>514.13896381142297</c:v>
                </c:pt>
                <c:pt idx="221923">
                  <c:v>514.14128056669597</c:v>
                </c:pt>
                <c:pt idx="221924">
                  <c:v>514.14359732196999</c:v>
                </c:pt>
                <c:pt idx="221925">
                  <c:v>514.14591407724299</c:v>
                </c:pt>
                <c:pt idx="221926">
                  <c:v>514.14823083251702</c:v>
                </c:pt>
                <c:pt idx="221927">
                  <c:v>514.15054758779104</c:v>
                </c:pt>
                <c:pt idx="221928">
                  <c:v>514.15286434306404</c:v>
                </c:pt>
                <c:pt idx="221929">
                  <c:v>514.15518109833795</c:v>
                </c:pt>
                <c:pt idx="221930">
                  <c:v>514.15749785361095</c:v>
                </c:pt>
                <c:pt idx="221931">
                  <c:v>514.15981460888497</c:v>
                </c:pt>
                <c:pt idx="221932">
                  <c:v>514.16213136415797</c:v>
                </c:pt>
                <c:pt idx="221933">
                  <c:v>514.164448119432</c:v>
                </c:pt>
                <c:pt idx="221934">
                  <c:v>514.16676487470602</c:v>
                </c:pt>
                <c:pt idx="221935">
                  <c:v>514.16908162997902</c:v>
                </c:pt>
                <c:pt idx="221936">
                  <c:v>514.17139838525304</c:v>
                </c:pt>
                <c:pt idx="221937">
                  <c:v>514.17371514052604</c:v>
                </c:pt>
                <c:pt idx="221938">
                  <c:v>514.17603189579995</c:v>
                </c:pt>
                <c:pt idx="221939">
                  <c:v>514.17834865107295</c:v>
                </c:pt>
                <c:pt idx="221940">
                  <c:v>514.18066540634698</c:v>
                </c:pt>
                <c:pt idx="221941">
                  <c:v>514.182982161621</c:v>
                </c:pt>
                <c:pt idx="221942">
                  <c:v>514.185298916894</c:v>
                </c:pt>
                <c:pt idx="221943">
                  <c:v>514.18761567216802</c:v>
                </c:pt>
                <c:pt idx="221944">
                  <c:v>514.18993242744102</c:v>
                </c:pt>
                <c:pt idx="221945">
                  <c:v>514.19224918271505</c:v>
                </c:pt>
                <c:pt idx="221946">
                  <c:v>514.19456593798805</c:v>
                </c:pt>
                <c:pt idx="221947">
                  <c:v>514.19688269326195</c:v>
                </c:pt>
                <c:pt idx="221948">
                  <c:v>514.19919944853598</c:v>
                </c:pt>
                <c:pt idx="221949">
                  <c:v>514.20151620380898</c:v>
                </c:pt>
                <c:pt idx="221950">
                  <c:v>514.203832959083</c:v>
                </c:pt>
                <c:pt idx="221951">
                  <c:v>514.206149714356</c:v>
                </c:pt>
                <c:pt idx="221952">
                  <c:v>514.20846646963003</c:v>
                </c:pt>
                <c:pt idx="221953">
                  <c:v>514.21078322490303</c:v>
                </c:pt>
                <c:pt idx="221954">
                  <c:v>514.21309998017705</c:v>
                </c:pt>
                <c:pt idx="221955">
                  <c:v>514.21541673545096</c:v>
                </c:pt>
                <c:pt idx="221956">
                  <c:v>514.21773349072396</c:v>
                </c:pt>
                <c:pt idx="221957">
                  <c:v>514.22005024599798</c:v>
                </c:pt>
                <c:pt idx="221958">
                  <c:v>514.22236700127098</c:v>
                </c:pt>
                <c:pt idx="221959">
                  <c:v>514.22468375654501</c:v>
                </c:pt>
                <c:pt idx="221960">
                  <c:v>514.22700051181801</c:v>
                </c:pt>
                <c:pt idx="221961">
                  <c:v>514.22931726709203</c:v>
                </c:pt>
                <c:pt idx="221962">
                  <c:v>514.23163402236605</c:v>
                </c:pt>
                <c:pt idx="221963">
                  <c:v>514.23395077763905</c:v>
                </c:pt>
                <c:pt idx="221964">
                  <c:v>514.23626753291296</c:v>
                </c:pt>
                <c:pt idx="221965">
                  <c:v>514.23858428818596</c:v>
                </c:pt>
                <c:pt idx="221966">
                  <c:v>514.24090104345998</c:v>
                </c:pt>
                <c:pt idx="221967">
                  <c:v>514.24321779873299</c:v>
                </c:pt>
                <c:pt idx="221968">
                  <c:v>514.24553455400701</c:v>
                </c:pt>
                <c:pt idx="221969">
                  <c:v>514.24785130928103</c:v>
                </c:pt>
                <c:pt idx="221970">
                  <c:v>514.25016806455403</c:v>
                </c:pt>
                <c:pt idx="221971">
                  <c:v>514.25248481982806</c:v>
                </c:pt>
                <c:pt idx="221972">
                  <c:v>514.25480157510106</c:v>
                </c:pt>
                <c:pt idx="221973">
                  <c:v>514.25711833037496</c:v>
                </c:pt>
                <c:pt idx="221974">
                  <c:v>514.25943508564797</c:v>
                </c:pt>
                <c:pt idx="221975">
                  <c:v>514.26175184092199</c:v>
                </c:pt>
                <c:pt idx="221976">
                  <c:v>514.26406859619499</c:v>
                </c:pt>
                <c:pt idx="221977">
                  <c:v>514.26638535146901</c:v>
                </c:pt>
                <c:pt idx="221978">
                  <c:v>514.26870210674304</c:v>
                </c:pt>
                <c:pt idx="221979">
                  <c:v>514.27101886201604</c:v>
                </c:pt>
                <c:pt idx="221980">
                  <c:v>514.27333561728994</c:v>
                </c:pt>
                <c:pt idx="221981">
                  <c:v>514.27565237256294</c:v>
                </c:pt>
                <c:pt idx="221982">
                  <c:v>514.27796912783697</c:v>
                </c:pt>
                <c:pt idx="221983">
                  <c:v>514.28028588310997</c:v>
                </c:pt>
                <c:pt idx="221984">
                  <c:v>514.28260263838399</c:v>
                </c:pt>
                <c:pt idx="221985">
                  <c:v>514.28491939365801</c:v>
                </c:pt>
                <c:pt idx="221986">
                  <c:v>514.28723614893102</c:v>
                </c:pt>
                <c:pt idx="221987">
                  <c:v>514.28955290420504</c:v>
                </c:pt>
                <c:pt idx="221988">
                  <c:v>514.29186965947804</c:v>
                </c:pt>
                <c:pt idx="221989">
                  <c:v>514.29418641475195</c:v>
                </c:pt>
                <c:pt idx="221990">
                  <c:v>514.29650317002495</c:v>
                </c:pt>
                <c:pt idx="221991">
                  <c:v>514.29881992529897</c:v>
                </c:pt>
                <c:pt idx="221992">
                  <c:v>514.30113668057299</c:v>
                </c:pt>
                <c:pt idx="221993">
                  <c:v>514.303453435846</c:v>
                </c:pt>
                <c:pt idx="221994">
                  <c:v>514.30577019112002</c:v>
                </c:pt>
                <c:pt idx="221995">
                  <c:v>514.30808694639302</c:v>
                </c:pt>
                <c:pt idx="221996">
                  <c:v>514.31040370166704</c:v>
                </c:pt>
                <c:pt idx="221997">
                  <c:v>514.31272045694004</c:v>
                </c:pt>
                <c:pt idx="221998">
                  <c:v>514.31503721221395</c:v>
                </c:pt>
                <c:pt idx="221999">
                  <c:v>514.31735396748797</c:v>
                </c:pt>
                <c:pt idx="222000">
                  <c:v>514.31967072276097</c:v>
                </c:pt>
                <c:pt idx="222001">
                  <c:v>514.321987478035</c:v>
                </c:pt>
                <c:pt idx="222002">
                  <c:v>514.324304233308</c:v>
                </c:pt>
                <c:pt idx="222003">
                  <c:v>514.32662098858202</c:v>
                </c:pt>
                <c:pt idx="222004">
                  <c:v>514.32893774385502</c:v>
                </c:pt>
                <c:pt idx="222005">
                  <c:v>514.33125449912905</c:v>
                </c:pt>
                <c:pt idx="222006">
                  <c:v>514.33357125440295</c:v>
                </c:pt>
                <c:pt idx="222007">
                  <c:v>514.33588800967595</c:v>
                </c:pt>
                <c:pt idx="222008">
                  <c:v>514.33820476494998</c:v>
                </c:pt>
                <c:pt idx="222009">
                  <c:v>514.34052152022298</c:v>
                </c:pt>
                <c:pt idx="222010">
                  <c:v>514.342838275497</c:v>
                </c:pt>
                <c:pt idx="222011">
                  <c:v>514.34515503077</c:v>
                </c:pt>
                <c:pt idx="222012">
                  <c:v>514.34747178604403</c:v>
                </c:pt>
                <c:pt idx="222013">
                  <c:v>514.34978854131805</c:v>
                </c:pt>
                <c:pt idx="222014">
                  <c:v>514.35210529659105</c:v>
                </c:pt>
                <c:pt idx="222015">
                  <c:v>514.35442205186496</c:v>
                </c:pt>
                <c:pt idx="222016">
                  <c:v>514.35673880713796</c:v>
                </c:pt>
                <c:pt idx="222017">
                  <c:v>514.35905556241198</c:v>
                </c:pt>
                <c:pt idx="222018">
                  <c:v>514.36137231768498</c:v>
                </c:pt>
                <c:pt idx="222019">
                  <c:v>514.363689072959</c:v>
                </c:pt>
                <c:pt idx="222020">
                  <c:v>514.36600582823303</c:v>
                </c:pt>
                <c:pt idx="222021">
                  <c:v>514.36832258350603</c:v>
                </c:pt>
                <c:pt idx="222022">
                  <c:v>514.37063933878005</c:v>
                </c:pt>
                <c:pt idx="222023">
                  <c:v>514.37295609405305</c:v>
                </c:pt>
                <c:pt idx="222024">
                  <c:v>514.37527284932696</c:v>
                </c:pt>
                <c:pt idx="222025">
                  <c:v>514.37758960459996</c:v>
                </c:pt>
                <c:pt idx="222026">
                  <c:v>514.37990635987398</c:v>
                </c:pt>
                <c:pt idx="222027">
                  <c:v>514.38222311514699</c:v>
                </c:pt>
                <c:pt idx="222028">
                  <c:v>514.38453987042101</c:v>
                </c:pt>
                <c:pt idx="222029">
                  <c:v>514.38685662569503</c:v>
                </c:pt>
                <c:pt idx="222030">
                  <c:v>514.38917338096803</c:v>
                </c:pt>
                <c:pt idx="222031">
                  <c:v>514.39149013624206</c:v>
                </c:pt>
                <c:pt idx="222032">
                  <c:v>514.39380689151506</c:v>
                </c:pt>
                <c:pt idx="222033">
                  <c:v>514.39612364678896</c:v>
                </c:pt>
                <c:pt idx="222034">
                  <c:v>514.39844040206196</c:v>
                </c:pt>
                <c:pt idx="222035">
                  <c:v>514.40075715733599</c:v>
                </c:pt>
                <c:pt idx="222036">
                  <c:v>514.40307391261001</c:v>
                </c:pt>
                <c:pt idx="222037">
                  <c:v>514.40539066788301</c:v>
                </c:pt>
                <c:pt idx="222038">
                  <c:v>514.40770742315704</c:v>
                </c:pt>
                <c:pt idx="222039">
                  <c:v>514.41002417843004</c:v>
                </c:pt>
                <c:pt idx="222040">
                  <c:v>514.41234093370394</c:v>
                </c:pt>
                <c:pt idx="222041">
                  <c:v>514.41465768897694</c:v>
                </c:pt>
                <c:pt idx="222042">
                  <c:v>514.41697444425097</c:v>
                </c:pt>
                <c:pt idx="222043">
                  <c:v>514.41929119952499</c:v>
                </c:pt>
                <c:pt idx="222044">
                  <c:v>514.42160795479799</c:v>
                </c:pt>
                <c:pt idx="222045">
                  <c:v>514.42392471007201</c:v>
                </c:pt>
                <c:pt idx="222046">
                  <c:v>514.42624146534502</c:v>
                </c:pt>
                <c:pt idx="222047">
                  <c:v>514.42855822061904</c:v>
                </c:pt>
                <c:pt idx="222048">
                  <c:v>514.43087497589204</c:v>
                </c:pt>
                <c:pt idx="222049">
                  <c:v>514.43319173116595</c:v>
                </c:pt>
                <c:pt idx="222050">
                  <c:v>514.43550848643997</c:v>
                </c:pt>
                <c:pt idx="222051">
                  <c:v>514.43782524171297</c:v>
                </c:pt>
                <c:pt idx="222052">
                  <c:v>514.44014199698699</c:v>
                </c:pt>
                <c:pt idx="222053">
                  <c:v>514.44245875225999</c:v>
                </c:pt>
                <c:pt idx="222054">
                  <c:v>514.44477550753402</c:v>
                </c:pt>
                <c:pt idx="222055">
                  <c:v>514.44709226280702</c:v>
                </c:pt>
                <c:pt idx="222056">
                  <c:v>514.44940901808104</c:v>
                </c:pt>
                <c:pt idx="222057">
                  <c:v>514.45172577335495</c:v>
                </c:pt>
                <c:pt idx="222058">
                  <c:v>514.45404252862795</c:v>
                </c:pt>
                <c:pt idx="222059">
                  <c:v>514.45635928390197</c:v>
                </c:pt>
                <c:pt idx="222060">
                  <c:v>514.45867603917497</c:v>
                </c:pt>
                <c:pt idx="222061">
                  <c:v>514.460992794449</c:v>
                </c:pt>
                <c:pt idx="222062">
                  <c:v>514.463309549722</c:v>
                </c:pt>
                <c:pt idx="222063">
                  <c:v>514.46562630499602</c:v>
                </c:pt>
                <c:pt idx="222064">
                  <c:v>514.46794306027004</c:v>
                </c:pt>
                <c:pt idx="222065">
                  <c:v>514.47025981554305</c:v>
                </c:pt>
                <c:pt idx="222066">
                  <c:v>514.47257657081695</c:v>
                </c:pt>
                <c:pt idx="222067">
                  <c:v>514.47489332608995</c:v>
                </c:pt>
                <c:pt idx="222068">
                  <c:v>514.47721008136398</c:v>
                </c:pt>
                <c:pt idx="222069">
                  <c:v>514.47952683663698</c:v>
                </c:pt>
                <c:pt idx="222070">
                  <c:v>514.481843591911</c:v>
                </c:pt>
                <c:pt idx="222071">
                  <c:v>514.48416034718502</c:v>
                </c:pt>
                <c:pt idx="222072">
                  <c:v>514.48647710245803</c:v>
                </c:pt>
                <c:pt idx="222073">
                  <c:v>514.48879385773205</c:v>
                </c:pt>
                <c:pt idx="222074">
                  <c:v>514.49111061300505</c:v>
                </c:pt>
                <c:pt idx="222075">
                  <c:v>514.49342736827896</c:v>
                </c:pt>
                <c:pt idx="222076">
                  <c:v>514.49574412355196</c:v>
                </c:pt>
                <c:pt idx="222077">
                  <c:v>514.49806087882598</c:v>
                </c:pt>
                <c:pt idx="222078">
                  <c:v>514.50037763409898</c:v>
                </c:pt>
                <c:pt idx="222079">
                  <c:v>514.502694389373</c:v>
                </c:pt>
                <c:pt idx="222080">
                  <c:v>514.50501114464703</c:v>
                </c:pt>
                <c:pt idx="222081">
                  <c:v>514.50732789992003</c:v>
                </c:pt>
                <c:pt idx="222082">
                  <c:v>514.50964465519405</c:v>
                </c:pt>
                <c:pt idx="222083">
                  <c:v>514.51196141046705</c:v>
                </c:pt>
                <c:pt idx="222084">
                  <c:v>514.51427816574096</c:v>
                </c:pt>
                <c:pt idx="222085">
                  <c:v>514.51659492101396</c:v>
                </c:pt>
                <c:pt idx="222086">
                  <c:v>514.51891167628798</c:v>
                </c:pt>
                <c:pt idx="222087">
                  <c:v>514.52122843156201</c:v>
                </c:pt>
                <c:pt idx="222088">
                  <c:v>514.52354518683501</c:v>
                </c:pt>
                <c:pt idx="222089">
                  <c:v>514.52586194210903</c:v>
                </c:pt>
                <c:pt idx="222090">
                  <c:v>514.52817869738203</c:v>
                </c:pt>
                <c:pt idx="222091">
                  <c:v>514.53049545265606</c:v>
                </c:pt>
                <c:pt idx="222092">
                  <c:v>514.53281220792906</c:v>
                </c:pt>
                <c:pt idx="222093">
                  <c:v>514.53512896320296</c:v>
                </c:pt>
                <c:pt idx="222094">
                  <c:v>514.53744571847699</c:v>
                </c:pt>
                <c:pt idx="222095">
                  <c:v>514.53976247374999</c:v>
                </c:pt>
                <c:pt idx="222096">
                  <c:v>514.54207922902401</c:v>
                </c:pt>
                <c:pt idx="222097">
                  <c:v>514.54439598429701</c:v>
                </c:pt>
                <c:pt idx="222098">
                  <c:v>514.54671273957103</c:v>
                </c:pt>
                <c:pt idx="222099">
                  <c:v>514.54902949484404</c:v>
                </c:pt>
                <c:pt idx="222100">
                  <c:v>514.55134625011794</c:v>
                </c:pt>
                <c:pt idx="222101">
                  <c:v>514.55366300539197</c:v>
                </c:pt>
                <c:pt idx="222102">
                  <c:v>514.55597976066497</c:v>
                </c:pt>
                <c:pt idx="222103">
                  <c:v>514.55829651593899</c:v>
                </c:pt>
                <c:pt idx="222104">
                  <c:v>514.56061327121199</c:v>
                </c:pt>
                <c:pt idx="222105">
                  <c:v>514.56293002648601</c:v>
                </c:pt>
                <c:pt idx="222106">
                  <c:v>514.56524678175901</c:v>
                </c:pt>
                <c:pt idx="222107">
                  <c:v>514.56756353703304</c:v>
                </c:pt>
                <c:pt idx="222108">
                  <c:v>514.56988029230695</c:v>
                </c:pt>
                <c:pt idx="222109">
                  <c:v>514.57219704757995</c:v>
                </c:pt>
                <c:pt idx="222110">
                  <c:v>514.57451380285397</c:v>
                </c:pt>
                <c:pt idx="222111">
                  <c:v>514.57683055812697</c:v>
                </c:pt>
                <c:pt idx="222112">
                  <c:v>514.57914731340099</c:v>
                </c:pt>
                <c:pt idx="222113">
                  <c:v>514.58146406867399</c:v>
                </c:pt>
                <c:pt idx="222114">
                  <c:v>514.58378082394802</c:v>
                </c:pt>
                <c:pt idx="222115">
                  <c:v>514.58609757922204</c:v>
                </c:pt>
                <c:pt idx="222116">
                  <c:v>514.58841433449504</c:v>
                </c:pt>
                <c:pt idx="222117">
                  <c:v>514.59073108976895</c:v>
                </c:pt>
                <c:pt idx="222118">
                  <c:v>514.59304784504195</c:v>
                </c:pt>
                <c:pt idx="222119">
                  <c:v>514.59536460031597</c:v>
                </c:pt>
                <c:pt idx="222120">
                  <c:v>514.59768135558897</c:v>
                </c:pt>
                <c:pt idx="222121">
                  <c:v>514.599998110863</c:v>
                </c:pt>
                <c:pt idx="222122">
                  <c:v>514.60231486613702</c:v>
                </c:pt>
                <c:pt idx="222123">
                  <c:v>514.60463162141002</c:v>
                </c:pt>
                <c:pt idx="222124">
                  <c:v>514.60694837668404</c:v>
                </c:pt>
                <c:pt idx="222125">
                  <c:v>514.60926513195705</c:v>
                </c:pt>
                <c:pt idx="222126">
                  <c:v>514.61158188723095</c:v>
                </c:pt>
                <c:pt idx="222127">
                  <c:v>514.61389864250395</c:v>
                </c:pt>
                <c:pt idx="222128">
                  <c:v>514.61621539777798</c:v>
                </c:pt>
                <c:pt idx="222129">
                  <c:v>514.61853215305098</c:v>
                </c:pt>
                <c:pt idx="222130">
                  <c:v>514.620848908325</c:v>
                </c:pt>
                <c:pt idx="222131">
                  <c:v>514.62316566359902</c:v>
                </c:pt>
                <c:pt idx="222132">
                  <c:v>514.62548241887202</c:v>
                </c:pt>
                <c:pt idx="222133">
                  <c:v>514.62779917414605</c:v>
                </c:pt>
                <c:pt idx="222134">
                  <c:v>514.63011592941905</c:v>
                </c:pt>
                <c:pt idx="222135">
                  <c:v>514.63243268469296</c:v>
                </c:pt>
                <c:pt idx="222136">
                  <c:v>514.63474943996596</c:v>
                </c:pt>
                <c:pt idx="222137">
                  <c:v>514.63706619523998</c:v>
                </c:pt>
                <c:pt idx="222138">
                  <c:v>514.639382950514</c:v>
                </c:pt>
                <c:pt idx="222139">
                  <c:v>514.641699705787</c:v>
                </c:pt>
                <c:pt idx="222140">
                  <c:v>514.64401646106103</c:v>
                </c:pt>
                <c:pt idx="222141">
                  <c:v>514.64633321633403</c:v>
                </c:pt>
                <c:pt idx="222142">
                  <c:v>514.64864997160805</c:v>
                </c:pt>
                <c:pt idx="222143">
                  <c:v>514.65096672688105</c:v>
                </c:pt>
                <c:pt idx="222144">
                  <c:v>514.65328348215496</c:v>
                </c:pt>
                <c:pt idx="222145">
                  <c:v>514.65560023742898</c:v>
                </c:pt>
                <c:pt idx="222146">
                  <c:v>514.65791699270198</c:v>
                </c:pt>
                <c:pt idx="222147">
                  <c:v>514.66023374797601</c:v>
                </c:pt>
                <c:pt idx="222148">
                  <c:v>514.66255050324901</c:v>
                </c:pt>
                <c:pt idx="222149">
                  <c:v>514.66486725852303</c:v>
                </c:pt>
                <c:pt idx="222150">
                  <c:v>514.66718401379603</c:v>
                </c:pt>
                <c:pt idx="222151">
                  <c:v>514.66950076907005</c:v>
                </c:pt>
                <c:pt idx="222152">
                  <c:v>514.67181752434396</c:v>
                </c:pt>
                <c:pt idx="222153">
                  <c:v>514.67413427961696</c:v>
                </c:pt>
                <c:pt idx="222154">
                  <c:v>514.67645103489099</c:v>
                </c:pt>
                <c:pt idx="222155">
                  <c:v>514.67876779016399</c:v>
                </c:pt>
                <c:pt idx="222156">
                  <c:v>514.68108454543801</c:v>
                </c:pt>
                <c:pt idx="222157">
                  <c:v>514.68340130071101</c:v>
                </c:pt>
                <c:pt idx="222158">
                  <c:v>514.68571805598503</c:v>
                </c:pt>
                <c:pt idx="222159">
                  <c:v>514.68803481125894</c:v>
                </c:pt>
                <c:pt idx="222160">
                  <c:v>514.69035156653194</c:v>
                </c:pt>
                <c:pt idx="222161">
                  <c:v>514.69266832180597</c:v>
                </c:pt>
                <c:pt idx="222162">
                  <c:v>514.69498507707897</c:v>
                </c:pt>
                <c:pt idx="222163">
                  <c:v>514.69730183235299</c:v>
                </c:pt>
                <c:pt idx="222164">
                  <c:v>514.69961858762599</c:v>
                </c:pt>
                <c:pt idx="222165">
                  <c:v>514.70193534290001</c:v>
                </c:pt>
                <c:pt idx="222166">
                  <c:v>514.70425209817404</c:v>
                </c:pt>
                <c:pt idx="222167">
                  <c:v>514.70656885344704</c:v>
                </c:pt>
                <c:pt idx="222168">
                  <c:v>514.70888560872095</c:v>
                </c:pt>
                <c:pt idx="222169">
                  <c:v>514.71120236399395</c:v>
                </c:pt>
                <c:pt idx="222170">
                  <c:v>514.71351911926797</c:v>
                </c:pt>
                <c:pt idx="222171">
                  <c:v>514.71583587454097</c:v>
                </c:pt>
                <c:pt idx="222172">
                  <c:v>514.71815262981499</c:v>
                </c:pt>
                <c:pt idx="222173">
                  <c:v>514.72046938508799</c:v>
                </c:pt>
                <c:pt idx="222174">
                  <c:v>514.72278614036202</c:v>
                </c:pt>
                <c:pt idx="222175">
                  <c:v>514.72510289563604</c:v>
                </c:pt>
                <c:pt idx="222176">
                  <c:v>514.72741965090904</c:v>
                </c:pt>
                <c:pt idx="222177">
                  <c:v>514.72973640618295</c:v>
                </c:pt>
                <c:pt idx="222178">
                  <c:v>514.73205316145595</c:v>
                </c:pt>
                <c:pt idx="222179">
                  <c:v>514.73436991672997</c:v>
                </c:pt>
                <c:pt idx="222180">
                  <c:v>514.73668667200297</c:v>
                </c:pt>
                <c:pt idx="222181">
                  <c:v>514.739003427277</c:v>
                </c:pt>
                <c:pt idx="222182">
                  <c:v>514.74132018255102</c:v>
                </c:pt>
                <c:pt idx="222183">
                  <c:v>514.74363693782402</c:v>
                </c:pt>
                <c:pt idx="222184">
                  <c:v>514.74595369309804</c:v>
                </c:pt>
                <c:pt idx="222185">
                  <c:v>514.74827044837104</c:v>
                </c:pt>
                <c:pt idx="222186">
                  <c:v>514.75058720364495</c:v>
                </c:pt>
                <c:pt idx="222187">
                  <c:v>514.75290395891795</c:v>
                </c:pt>
                <c:pt idx="222188">
                  <c:v>514.75522071419198</c:v>
                </c:pt>
                <c:pt idx="222189">
                  <c:v>514.757537469466</c:v>
                </c:pt>
                <c:pt idx="222190">
                  <c:v>514.759854224739</c:v>
                </c:pt>
                <c:pt idx="222191">
                  <c:v>514.76217098001302</c:v>
                </c:pt>
                <c:pt idx="222192">
                  <c:v>514.76448773528602</c:v>
                </c:pt>
                <c:pt idx="222193">
                  <c:v>514.76680449056005</c:v>
                </c:pt>
                <c:pt idx="222194">
                  <c:v>514.76912124583305</c:v>
                </c:pt>
                <c:pt idx="222195">
                  <c:v>514.77143800110696</c:v>
                </c:pt>
                <c:pt idx="222196">
                  <c:v>514.77375475638098</c:v>
                </c:pt>
                <c:pt idx="222197">
                  <c:v>514.77607151165398</c:v>
                </c:pt>
                <c:pt idx="222198">
                  <c:v>514.778388266928</c:v>
                </c:pt>
                <c:pt idx="222199">
                  <c:v>514.780705022201</c:v>
                </c:pt>
                <c:pt idx="222200">
                  <c:v>514.78302177747503</c:v>
                </c:pt>
                <c:pt idx="222201">
                  <c:v>514.78533853274803</c:v>
                </c:pt>
                <c:pt idx="222202">
                  <c:v>514.78765528802205</c:v>
                </c:pt>
                <c:pt idx="222203">
                  <c:v>514.78997204329596</c:v>
                </c:pt>
                <c:pt idx="222204">
                  <c:v>514.79228879856896</c:v>
                </c:pt>
                <c:pt idx="222205">
                  <c:v>514.79460555384298</c:v>
                </c:pt>
                <c:pt idx="222206">
                  <c:v>514.79692230911598</c:v>
                </c:pt>
                <c:pt idx="222207">
                  <c:v>514.79923906439001</c:v>
                </c:pt>
                <c:pt idx="222208">
                  <c:v>514.80155581966301</c:v>
                </c:pt>
                <c:pt idx="222209">
                  <c:v>514.80387257493703</c:v>
                </c:pt>
                <c:pt idx="222210">
                  <c:v>514.80618933021105</c:v>
                </c:pt>
                <c:pt idx="222211">
                  <c:v>514.80850608548405</c:v>
                </c:pt>
                <c:pt idx="222212">
                  <c:v>514.81082284075796</c:v>
                </c:pt>
                <c:pt idx="222213">
                  <c:v>514.81313959603096</c:v>
                </c:pt>
                <c:pt idx="222214">
                  <c:v>514.81545635130499</c:v>
                </c:pt>
                <c:pt idx="222215">
                  <c:v>514.81777310657799</c:v>
                </c:pt>
                <c:pt idx="222216">
                  <c:v>514.82008986185201</c:v>
                </c:pt>
                <c:pt idx="222217">
                  <c:v>514.82240661712603</c:v>
                </c:pt>
                <c:pt idx="222218">
                  <c:v>514.82472337239903</c:v>
                </c:pt>
                <c:pt idx="222219">
                  <c:v>514.82704012767294</c:v>
                </c:pt>
                <c:pt idx="222220">
                  <c:v>514.82935688294594</c:v>
                </c:pt>
                <c:pt idx="222221">
                  <c:v>514.83167363821997</c:v>
                </c:pt>
                <c:pt idx="222222">
                  <c:v>514.83399039349297</c:v>
                </c:pt>
                <c:pt idx="222223">
                  <c:v>514.83630714876699</c:v>
                </c:pt>
                <c:pt idx="222224">
                  <c:v>514.83862390403999</c:v>
                </c:pt>
                <c:pt idx="222225">
                  <c:v>514.84094065931401</c:v>
                </c:pt>
                <c:pt idx="222226">
                  <c:v>514.84325741458804</c:v>
                </c:pt>
                <c:pt idx="222227">
                  <c:v>514.84557416986104</c:v>
                </c:pt>
                <c:pt idx="222228">
                  <c:v>514.84789092513495</c:v>
                </c:pt>
                <c:pt idx="222229">
                  <c:v>514.85020768040795</c:v>
                </c:pt>
                <c:pt idx="222230">
                  <c:v>514.85252443568197</c:v>
                </c:pt>
                <c:pt idx="222231">
                  <c:v>514.85484119095497</c:v>
                </c:pt>
                <c:pt idx="222232">
                  <c:v>514.85715794622899</c:v>
                </c:pt>
                <c:pt idx="222233">
                  <c:v>514.85947470150302</c:v>
                </c:pt>
                <c:pt idx="222234">
                  <c:v>514.86179145677602</c:v>
                </c:pt>
                <c:pt idx="222235">
                  <c:v>514.86410821205004</c:v>
                </c:pt>
                <c:pt idx="222236">
                  <c:v>514.86642496732304</c:v>
                </c:pt>
                <c:pt idx="222237">
                  <c:v>514.86874172259695</c:v>
                </c:pt>
                <c:pt idx="222238">
                  <c:v>514.87105847786995</c:v>
                </c:pt>
                <c:pt idx="222239">
                  <c:v>514.87337523314397</c:v>
                </c:pt>
                <c:pt idx="222240">
                  <c:v>514.875691988418</c:v>
                </c:pt>
                <c:pt idx="222241">
                  <c:v>514.878008743691</c:v>
                </c:pt>
                <c:pt idx="222242">
                  <c:v>514.88032549896502</c:v>
                </c:pt>
                <c:pt idx="222243">
                  <c:v>514.88264225423802</c:v>
                </c:pt>
                <c:pt idx="222244">
                  <c:v>514.88495900951204</c:v>
                </c:pt>
                <c:pt idx="222245">
                  <c:v>514.88727576478504</c:v>
                </c:pt>
                <c:pt idx="222246">
                  <c:v>514.88959252005895</c:v>
                </c:pt>
                <c:pt idx="222247">
                  <c:v>514.89190927533298</c:v>
                </c:pt>
                <c:pt idx="222248">
                  <c:v>514.89422603060598</c:v>
                </c:pt>
                <c:pt idx="222249">
                  <c:v>514.89654278588</c:v>
                </c:pt>
                <c:pt idx="222250">
                  <c:v>514.898859541153</c:v>
                </c:pt>
                <c:pt idx="222251">
                  <c:v>514.90117629642702</c:v>
                </c:pt>
                <c:pt idx="222252">
                  <c:v>514.90349305170002</c:v>
                </c:pt>
                <c:pt idx="222253">
                  <c:v>514.90580980697405</c:v>
                </c:pt>
                <c:pt idx="222254">
                  <c:v>514.90812656224796</c:v>
                </c:pt>
                <c:pt idx="222255">
                  <c:v>514.91044331752096</c:v>
                </c:pt>
                <c:pt idx="222256">
                  <c:v>514.91276007279498</c:v>
                </c:pt>
                <c:pt idx="222257">
                  <c:v>514.91507682806798</c:v>
                </c:pt>
                <c:pt idx="222258">
                  <c:v>514.917393583342</c:v>
                </c:pt>
                <c:pt idx="222259">
                  <c:v>514.919710338615</c:v>
                </c:pt>
                <c:pt idx="222260">
                  <c:v>514.92202709388903</c:v>
                </c:pt>
                <c:pt idx="222261">
                  <c:v>514.92434384916305</c:v>
                </c:pt>
                <c:pt idx="222262">
                  <c:v>514.92666060443605</c:v>
                </c:pt>
                <c:pt idx="222263">
                  <c:v>514.92897735970996</c:v>
                </c:pt>
                <c:pt idx="222264">
                  <c:v>514.93129411498296</c:v>
                </c:pt>
                <c:pt idx="222265">
                  <c:v>514.93361087025698</c:v>
                </c:pt>
                <c:pt idx="222266">
                  <c:v>514.93592762552998</c:v>
                </c:pt>
                <c:pt idx="222267">
                  <c:v>514.93824438080401</c:v>
                </c:pt>
                <c:pt idx="222268">
                  <c:v>514.94056113607803</c:v>
                </c:pt>
                <c:pt idx="222269">
                  <c:v>514.94287789135103</c:v>
                </c:pt>
                <c:pt idx="222270">
                  <c:v>514.94519464662505</c:v>
                </c:pt>
                <c:pt idx="222271">
                  <c:v>514.94751140189805</c:v>
                </c:pt>
                <c:pt idx="222272">
                  <c:v>514.94982815717196</c:v>
                </c:pt>
                <c:pt idx="222273">
                  <c:v>514.95214491244496</c:v>
                </c:pt>
                <c:pt idx="222274">
                  <c:v>514.95446166771899</c:v>
                </c:pt>
                <c:pt idx="222275">
                  <c:v>514.95677842299199</c:v>
                </c:pt>
                <c:pt idx="222276">
                  <c:v>514.95909517826601</c:v>
                </c:pt>
                <c:pt idx="222277">
                  <c:v>514.96141193354003</c:v>
                </c:pt>
                <c:pt idx="222278">
                  <c:v>514.96372868881303</c:v>
                </c:pt>
                <c:pt idx="222279">
                  <c:v>514.96604544408694</c:v>
                </c:pt>
                <c:pt idx="222280">
                  <c:v>514.96836219935994</c:v>
                </c:pt>
                <c:pt idx="222281">
                  <c:v>514.97067895463397</c:v>
                </c:pt>
                <c:pt idx="222282">
                  <c:v>514.97299570990697</c:v>
                </c:pt>
                <c:pt idx="222283">
                  <c:v>514.97531246518099</c:v>
                </c:pt>
                <c:pt idx="222284">
                  <c:v>514.97762922045501</c:v>
                </c:pt>
                <c:pt idx="222285">
                  <c:v>514.97994597572801</c:v>
                </c:pt>
                <c:pt idx="222286">
                  <c:v>514.98226273100204</c:v>
                </c:pt>
                <c:pt idx="222287">
                  <c:v>514.98457948627504</c:v>
                </c:pt>
                <c:pt idx="222288">
                  <c:v>514.98689624154895</c:v>
                </c:pt>
                <c:pt idx="222289">
                  <c:v>514.98921299682195</c:v>
                </c:pt>
                <c:pt idx="222290">
                  <c:v>514.99152975209597</c:v>
                </c:pt>
                <c:pt idx="222291">
                  <c:v>514.99384650736999</c:v>
                </c:pt>
                <c:pt idx="222292">
                  <c:v>514.99616326264299</c:v>
                </c:pt>
                <c:pt idx="222293">
                  <c:v>514.99848001791702</c:v>
                </c:pt>
                <c:pt idx="222294">
                  <c:v>515.00079677319002</c:v>
                </c:pt>
                <c:pt idx="222295">
                  <c:v>515.00311352846404</c:v>
                </c:pt>
                <c:pt idx="222296">
                  <c:v>515.00543028373704</c:v>
                </c:pt>
                <c:pt idx="222297">
                  <c:v>515.00774703901095</c:v>
                </c:pt>
                <c:pt idx="222298">
                  <c:v>515.01006379428497</c:v>
                </c:pt>
                <c:pt idx="222299">
                  <c:v>515.01238054955797</c:v>
                </c:pt>
                <c:pt idx="222300">
                  <c:v>515.014697304832</c:v>
                </c:pt>
                <c:pt idx="222301">
                  <c:v>515.017014060105</c:v>
                </c:pt>
                <c:pt idx="222302">
                  <c:v>515.01933081537902</c:v>
                </c:pt>
                <c:pt idx="222303">
                  <c:v>515.02164757065202</c:v>
                </c:pt>
                <c:pt idx="222304">
                  <c:v>515.02396432592604</c:v>
                </c:pt>
                <c:pt idx="222305">
                  <c:v>515.02628108119995</c:v>
                </c:pt>
                <c:pt idx="222306">
                  <c:v>515.02859783647295</c:v>
                </c:pt>
                <c:pt idx="222307">
                  <c:v>515.03091459174698</c:v>
                </c:pt>
                <c:pt idx="222308">
                  <c:v>515.03323134701998</c:v>
                </c:pt>
                <c:pt idx="222309">
                  <c:v>515.035548102294</c:v>
                </c:pt>
                <c:pt idx="222310">
                  <c:v>515.037864857567</c:v>
                </c:pt>
                <c:pt idx="222311">
                  <c:v>515.04018161284102</c:v>
                </c:pt>
                <c:pt idx="222312">
                  <c:v>515.04249836811505</c:v>
                </c:pt>
                <c:pt idx="222313">
                  <c:v>515.04481512338805</c:v>
                </c:pt>
                <c:pt idx="222314">
                  <c:v>515.04713187866196</c:v>
                </c:pt>
                <c:pt idx="222315">
                  <c:v>515.04944863393496</c:v>
                </c:pt>
                <c:pt idx="222316">
                  <c:v>515.05176538920898</c:v>
                </c:pt>
                <c:pt idx="222317">
                  <c:v>515.05408214448198</c:v>
                </c:pt>
                <c:pt idx="222318">
                  <c:v>515.056398899756</c:v>
                </c:pt>
                <c:pt idx="222319">
                  <c:v>515.05871565503003</c:v>
                </c:pt>
                <c:pt idx="222320">
                  <c:v>515.06103241030303</c:v>
                </c:pt>
                <c:pt idx="222321">
                  <c:v>515.06334916557705</c:v>
                </c:pt>
                <c:pt idx="222322">
                  <c:v>515.06566592085005</c:v>
                </c:pt>
                <c:pt idx="222323">
                  <c:v>515.06798267612396</c:v>
                </c:pt>
                <c:pt idx="222324">
                  <c:v>515.07029943139696</c:v>
                </c:pt>
                <c:pt idx="222325">
                  <c:v>515.07261618667098</c:v>
                </c:pt>
                <c:pt idx="222326">
                  <c:v>515.07493294194398</c:v>
                </c:pt>
                <c:pt idx="222327">
                  <c:v>515.07724969721801</c:v>
                </c:pt>
                <c:pt idx="222328">
                  <c:v>515.07956645249203</c:v>
                </c:pt>
                <c:pt idx="222329">
                  <c:v>515.08188320776503</c:v>
                </c:pt>
                <c:pt idx="222330">
                  <c:v>515.08419996303905</c:v>
                </c:pt>
                <c:pt idx="222331">
                  <c:v>515.08651671831205</c:v>
                </c:pt>
                <c:pt idx="222332">
                  <c:v>515.08883347358596</c:v>
                </c:pt>
                <c:pt idx="222333">
                  <c:v>515.09115022885896</c:v>
                </c:pt>
                <c:pt idx="222334">
                  <c:v>515.09346698413299</c:v>
                </c:pt>
                <c:pt idx="222335">
                  <c:v>515.09578373940701</c:v>
                </c:pt>
                <c:pt idx="222336">
                  <c:v>515.09810049468001</c:v>
                </c:pt>
                <c:pt idx="222337">
                  <c:v>515.10041724995403</c:v>
                </c:pt>
                <c:pt idx="222338">
                  <c:v>515.10273400522703</c:v>
                </c:pt>
                <c:pt idx="222339">
                  <c:v>515.10505076050094</c:v>
                </c:pt>
                <c:pt idx="222340">
                  <c:v>515.10736751577394</c:v>
                </c:pt>
                <c:pt idx="222341">
                  <c:v>515.10968427104797</c:v>
                </c:pt>
                <c:pt idx="222342">
                  <c:v>515.11200102632199</c:v>
                </c:pt>
                <c:pt idx="222343">
                  <c:v>515.11431778159499</c:v>
                </c:pt>
                <c:pt idx="222344">
                  <c:v>515.11663453686901</c:v>
                </c:pt>
                <c:pt idx="222345">
                  <c:v>515.11895129214201</c:v>
                </c:pt>
                <c:pt idx="222346">
                  <c:v>515.12126804741604</c:v>
                </c:pt>
                <c:pt idx="222347">
                  <c:v>515.12358480268904</c:v>
                </c:pt>
                <c:pt idx="222348">
                  <c:v>515.12590155796295</c:v>
                </c:pt>
                <c:pt idx="222349">
                  <c:v>515.12821831323697</c:v>
                </c:pt>
                <c:pt idx="222350">
                  <c:v>515.13053506850997</c:v>
                </c:pt>
                <c:pt idx="222351">
                  <c:v>515.13285182378399</c:v>
                </c:pt>
                <c:pt idx="222352">
                  <c:v>515.13516857905699</c:v>
                </c:pt>
                <c:pt idx="222353">
                  <c:v>515.13748533433102</c:v>
                </c:pt>
                <c:pt idx="222354">
                  <c:v>515.13980208960402</c:v>
                </c:pt>
                <c:pt idx="222355">
                  <c:v>515.14211884487804</c:v>
                </c:pt>
                <c:pt idx="222356">
                  <c:v>515.14443560015195</c:v>
                </c:pt>
                <c:pt idx="222357">
                  <c:v>515.14675235542495</c:v>
                </c:pt>
                <c:pt idx="222358">
                  <c:v>515.14906911069897</c:v>
                </c:pt>
                <c:pt idx="222359">
                  <c:v>515.15138586597197</c:v>
                </c:pt>
                <c:pt idx="222360">
                  <c:v>515.153702621246</c:v>
                </c:pt>
                <c:pt idx="222361">
                  <c:v>515.156019376519</c:v>
                </c:pt>
                <c:pt idx="222362">
                  <c:v>515.15833613179302</c:v>
                </c:pt>
                <c:pt idx="222363">
                  <c:v>515.16065288706704</c:v>
                </c:pt>
                <c:pt idx="222364">
                  <c:v>515.16296964234004</c:v>
                </c:pt>
                <c:pt idx="222365">
                  <c:v>515.16528639761395</c:v>
                </c:pt>
                <c:pt idx="222366">
                  <c:v>515.16760315288695</c:v>
                </c:pt>
                <c:pt idx="222367">
                  <c:v>515.16991990816098</c:v>
                </c:pt>
                <c:pt idx="222368">
                  <c:v>515.17223666343398</c:v>
                </c:pt>
                <c:pt idx="222369">
                  <c:v>515.174553418708</c:v>
                </c:pt>
                <c:pt idx="222370">
                  <c:v>515.17687017398202</c:v>
                </c:pt>
                <c:pt idx="222371">
                  <c:v>515.17918692925502</c:v>
                </c:pt>
                <c:pt idx="222372">
                  <c:v>515.18150368452905</c:v>
                </c:pt>
                <c:pt idx="222373">
                  <c:v>515.18382043980205</c:v>
                </c:pt>
                <c:pt idx="222374">
                  <c:v>515.18613719507596</c:v>
                </c:pt>
                <c:pt idx="222375">
                  <c:v>515.18845395034896</c:v>
                </c:pt>
                <c:pt idx="222376">
                  <c:v>515.19077070562298</c:v>
                </c:pt>
                <c:pt idx="222377">
                  <c:v>515.19308746089598</c:v>
                </c:pt>
                <c:pt idx="222378">
                  <c:v>515.19540421617</c:v>
                </c:pt>
                <c:pt idx="222379">
                  <c:v>515.19772097144403</c:v>
                </c:pt>
                <c:pt idx="222380">
                  <c:v>515.20003772671703</c:v>
                </c:pt>
                <c:pt idx="222381">
                  <c:v>515.20235448199105</c:v>
                </c:pt>
                <c:pt idx="222382">
                  <c:v>515.20467123726405</c:v>
                </c:pt>
                <c:pt idx="222383">
                  <c:v>515.20698799253796</c:v>
                </c:pt>
                <c:pt idx="222384">
                  <c:v>515.20930474781096</c:v>
                </c:pt>
                <c:pt idx="222385">
                  <c:v>515.21162150308498</c:v>
                </c:pt>
                <c:pt idx="222386">
                  <c:v>515.21393825835901</c:v>
                </c:pt>
                <c:pt idx="222387">
                  <c:v>515.21625501363201</c:v>
                </c:pt>
                <c:pt idx="222388">
                  <c:v>515.21857176890603</c:v>
                </c:pt>
                <c:pt idx="222389">
                  <c:v>515.22088852417903</c:v>
                </c:pt>
                <c:pt idx="222390">
                  <c:v>515.22320527945305</c:v>
                </c:pt>
                <c:pt idx="222391">
                  <c:v>515.22552203472605</c:v>
                </c:pt>
                <c:pt idx="222392">
                  <c:v>515.22783878999996</c:v>
                </c:pt>
                <c:pt idx="222393">
                  <c:v>515.23015554527399</c:v>
                </c:pt>
                <c:pt idx="222394">
                  <c:v>515.23247230054699</c:v>
                </c:pt>
                <c:pt idx="222395">
                  <c:v>515.23478905582101</c:v>
                </c:pt>
                <c:pt idx="222396">
                  <c:v>515.23710581109401</c:v>
                </c:pt>
                <c:pt idx="222397">
                  <c:v>515.23942256636803</c:v>
                </c:pt>
                <c:pt idx="222398">
                  <c:v>515.24173932164103</c:v>
                </c:pt>
                <c:pt idx="222399">
                  <c:v>515.24405607691494</c:v>
                </c:pt>
                <c:pt idx="222400">
                  <c:v>515.24637283218897</c:v>
                </c:pt>
                <c:pt idx="222401">
                  <c:v>515.24868958746197</c:v>
                </c:pt>
                <c:pt idx="222402">
                  <c:v>515.25100634273599</c:v>
                </c:pt>
                <c:pt idx="222403">
                  <c:v>515.25332309800899</c:v>
                </c:pt>
                <c:pt idx="222404">
                  <c:v>515.25563985328301</c:v>
                </c:pt>
                <c:pt idx="222405">
                  <c:v>515.25795660855601</c:v>
                </c:pt>
                <c:pt idx="222406">
                  <c:v>515.26027336383004</c:v>
                </c:pt>
                <c:pt idx="222407">
                  <c:v>515.26259011910395</c:v>
                </c:pt>
                <c:pt idx="222408">
                  <c:v>515.26490687437695</c:v>
                </c:pt>
                <c:pt idx="222409">
                  <c:v>515.26722362965097</c:v>
                </c:pt>
                <c:pt idx="222410">
                  <c:v>515.26954038492397</c:v>
                </c:pt>
                <c:pt idx="222411">
                  <c:v>515.27185714019799</c:v>
                </c:pt>
                <c:pt idx="222412">
                  <c:v>515.27417389547099</c:v>
                </c:pt>
                <c:pt idx="222413">
                  <c:v>515.27649065074502</c:v>
                </c:pt>
                <c:pt idx="222414">
                  <c:v>515.27880740601904</c:v>
                </c:pt>
                <c:pt idx="222415">
                  <c:v>515.28112416129204</c:v>
                </c:pt>
                <c:pt idx="222416">
                  <c:v>515.28344091656595</c:v>
                </c:pt>
                <c:pt idx="222417">
                  <c:v>515.28575767183895</c:v>
                </c:pt>
                <c:pt idx="222418">
                  <c:v>515.28807442711297</c:v>
                </c:pt>
                <c:pt idx="222419">
                  <c:v>515.29039118238597</c:v>
                </c:pt>
                <c:pt idx="222420">
                  <c:v>515.29270793766</c:v>
                </c:pt>
                <c:pt idx="222421">
                  <c:v>515.29502469293402</c:v>
                </c:pt>
                <c:pt idx="222422">
                  <c:v>515.29734144820702</c:v>
                </c:pt>
                <c:pt idx="222423">
                  <c:v>515.29965820348104</c:v>
                </c:pt>
                <c:pt idx="222424">
                  <c:v>515.30197495875404</c:v>
                </c:pt>
                <c:pt idx="222425">
                  <c:v>515.30429171402795</c:v>
                </c:pt>
                <c:pt idx="222426">
                  <c:v>515.30660846930095</c:v>
                </c:pt>
                <c:pt idx="222427">
                  <c:v>515.30892522457498</c:v>
                </c:pt>
                <c:pt idx="222428">
                  <c:v>515.31124197984798</c:v>
                </c:pt>
                <c:pt idx="222429">
                  <c:v>515.313558735122</c:v>
                </c:pt>
                <c:pt idx="222430">
                  <c:v>515.31587549039602</c:v>
                </c:pt>
                <c:pt idx="222431">
                  <c:v>515.31819224566902</c:v>
                </c:pt>
                <c:pt idx="222432">
                  <c:v>515.32050900094305</c:v>
                </c:pt>
                <c:pt idx="222433">
                  <c:v>515.32282575621605</c:v>
                </c:pt>
                <c:pt idx="222434">
                  <c:v>515.32514251148996</c:v>
                </c:pt>
                <c:pt idx="222435">
                  <c:v>515.32745926676296</c:v>
                </c:pt>
                <c:pt idx="222436">
                  <c:v>515.32977602203698</c:v>
                </c:pt>
                <c:pt idx="222437">
                  <c:v>515.332092777311</c:v>
                </c:pt>
                <c:pt idx="222438">
                  <c:v>515.334409532584</c:v>
                </c:pt>
                <c:pt idx="222439">
                  <c:v>515.33672628785803</c:v>
                </c:pt>
                <c:pt idx="222440">
                  <c:v>515.33904304313103</c:v>
                </c:pt>
                <c:pt idx="222441">
                  <c:v>515.34135979840505</c:v>
                </c:pt>
                <c:pt idx="222442">
                  <c:v>515.34367655367805</c:v>
                </c:pt>
                <c:pt idx="222443">
                  <c:v>515.34599330895196</c:v>
                </c:pt>
                <c:pt idx="222444">
                  <c:v>515.34831006422598</c:v>
                </c:pt>
                <c:pt idx="222445">
                  <c:v>515.35062681949898</c:v>
                </c:pt>
                <c:pt idx="222446">
                  <c:v>515.35294357477301</c:v>
                </c:pt>
                <c:pt idx="222447">
                  <c:v>515.35526033004601</c:v>
                </c:pt>
                <c:pt idx="222448">
                  <c:v>515.35757708532003</c:v>
                </c:pt>
                <c:pt idx="222449">
                  <c:v>515.35989384059303</c:v>
                </c:pt>
                <c:pt idx="222450">
                  <c:v>515.36221059586705</c:v>
                </c:pt>
                <c:pt idx="222451">
                  <c:v>515.36452735114096</c:v>
                </c:pt>
                <c:pt idx="222452">
                  <c:v>515.36684410641396</c:v>
                </c:pt>
                <c:pt idx="222453">
                  <c:v>515.36916086168799</c:v>
                </c:pt>
                <c:pt idx="222454">
                  <c:v>515.37147761696099</c:v>
                </c:pt>
                <c:pt idx="222455">
                  <c:v>515.37379437223501</c:v>
                </c:pt>
                <c:pt idx="222456">
                  <c:v>515.37611112750801</c:v>
                </c:pt>
                <c:pt idx="222457">
                  <c:v>515.37842788278203</c:v>
                </c:pt>
                <c:pt idx="222458">
                  <c:v>515.38074463805594</c:v>
                </c:pt>
                <c:pt idx="222459">
                  <c:v>515.38306139332894</c:v>
                </c:pt>
                <c:pt idx="222460">
                  <c:v>515.38537814860297</c:v>
                </c:pt>
                <c:pt idx="222461">
                  <c:v>515.38769490387597</c:v>
                </c:pt>
                <c:pt idx="222462">
                  <c:v>515.39001165914999</c:v>
                </c:pt>
                <c:pt idx="222463">
                  <c:v>515.39232841442299</c:v>
                </c:pt>
                <c:pt idx="222464">
                  <c:v>515.39464516969701</c:v>
                </c:pt>
                <c:pt idx="222465">
                  <c:v>515.39696192497104</c:v>
                </c:pt>
                <c:pt idx="222466">
                  <c:v>515.39927868024404</c:v>
                </c:pt>
                <c:pt idx="222467">
                  <c:v>515.40159543551795</c:v>
                </c:pt>
                <c:pt idx="222468">
                  <c:v>515.40391219079095</c:v>
                </c:pt>
                <c:pt idx="222469">
                  <c:v>515.40622894606497</c:v>
                </c:pt>
                <c:pt idx="222470">
                  <c:v>515.40854570133797</c:v>
                </c:pt>
                <c:pt idx="222471">
                  <c:v>515.41086245661199</c:v>
                </c:pt>
                <c:pt idx="222472">
                  <c:v>515.41317921188499</c:v>
                </c:pt>
                <c:pt idx="222473">
                  <c:v>515.41549596715902</c:v>
                </c:pt>
                <c:pt idx="222474">
                  <c:v>515.41781272243304</c:v>
                </c:pt>
                <c:pt idx="222475">
                  <c:v>515.42012947770604</c:v>
                </c:pt>
                <c:pt idx="222476">
                  <c:v>515.42244623297995</c:v>
                </c:pt>
                <c:pt idx="222477">
                  <c:v>515.42476298825295</c:v>
                </c:pt>
                <c:pt idx="222478">
                  <c:v>515.42707974352697</c:v>
                </c:pt>
                <c:pt idx="222479">
                  <c:v>515.42939649879997</c:v>
                </c:pt>
                <c:pt idx="222480">
                  <c:v>515.431713254074</c:v>
                </c:pt>
                <c:pt idx="222481">
                  <c:v>515.43403000934802</c:v>
                </c:pt>
                <c:pt idx="222482">
                  <c:v>515.43634676462102</c:v>
                </c:pt>
                <c:pt idx="222483">
                  <c:v>515.43866351989504</c:v>
                </c:pt>
                <c:pt idx="222484">
                  <c:v>515.44098027516804</c:v>
                </c:pt>
                <c:pt idx="222485">
                  <c:v>515.44329703044195</c:v>
                </c:pt>
                <c:pt idx="222486">
                  <c:v>515.44561378571495</c:v>
                </c:pt>
                <c:pt idx="222487">
                  <c:v>515.44793054098898</c:v>
                </c:pt>
                <c:pt idx="222488">
                  <c:v>515.450247296263</c:v>
                </c:pt>
                <c:pt idx="222489">
                  <c:v>515.452564051536</c:v>
                </c:pt>
                <c:pt idx="222490">
                  <c:v>515.45488080681002</c:v>
                </c:pt>
                <c:pt idx="222491">
                  <c:v>515.45719756208302</c:v>
                </c:pt>
                <c:pt idx="222492">
                  <c:v>515.45951431735705</c:v>
                </c:pt>
                <c:pt idx="222493">
                  <c:v>515.46183107263005</c:v>
                </c:pt>
                <c:pt idx="222494">
                  <c:v>515.46414782790396</c:v>
                </c:pt>
                <c:pt idx="222495">
                  <c:v>515.46646458317798</c:v>
                </c:pt>
                <c:pt idx="222496">
                  <c:v>515.46878133845098</c:v>
                </c:pt>
                <c:pt idx="222497">
                  <c:v>515.471098093725</c:v>
                </c:pt>
                <c:pt idx="222498">
                  <c:v>515.473414848998</c:v>
                </c:pt>
                <c:pt idx="222499">
                  <c:v>515.47573160427203</c:v>
                </c:pt>
                <c:pt idx="222500">
                  <c:v>515.47804835954503</c:v>
                </c:pt>
                <c:pt idx="222501">
                  <c:v>515.48036511481905</c:v>
                </c:pt>
                <c:pt idx="222502">
                  <c:v>515.48268187009296</c:v>
                </c:pt>
                <c:pt idx="222503">
                  <c:v>515.48499862536596</c:v>
                </c:pt>
                <c:pt idx="222504">
                  <c:v>515.48731538063998</c:v>
                </c:pt>
                <c:pt idx="222505">
                  <c:v>515.48963213591298</c:v>
                </c:pt>
                <c:pt idx="222506">
                  <c:v>515.49194889118701</c:v>
                </c:pt>
                <c:pt idx="222507">
                  <c:v>515.49426564646001</c:v>
                </c:pt>
                <c:pt idx="222508">
                  <c:v>515.49658240173403</c:v>
                </c:pt>
                <c:pt idx="222509">
                  <c:v>515.49889915700805</c:v>
                </c:pt>
                <c:pt idx="222510">
                  <c:v>515.50121591228105</c:v>
                </c:pt>
                <c:pt idx="222511">
                  <c:v>515.50353266755496</c:v>
                </c:pt>
                <c:pt idx="222512">
                  <c:v>515.50584942282796</c:v>
                </c:pt>
                <c:pt idx="222513">
                  <c:v>515.50816617810199</c:v>
                </c:pt>
                <c:pt idx="222514">
                  <c:v>515.51048293337499</c:v>
                </c:pt>
                <c:pt idx="222515">
                  <c:v>515.51279968864901</c:v>
                </c:pt>
                <c:pt idx="222516">
                  <c:v>515.51511644392303</c:v>
                </c:pt>
                <c:pt idx="222517">
                  <c:v>515.51743319919603</c:v>
                </c:pt>
                <c:pt idx="222518">
                  <c:v>515.51974995446994</c:v>
                </c:pt>
                <c:pt idx="222519">
                  <c:v>515.52206670974294</c:v>
                </c:pt>
                <c:pt idx="222520">
                  <c:v>515.52438346501697</c:v>
                </c:pt>
                <c:pt idx="222521">
                  <c:v>515.52670022028997</c:v>
                </c:pt>
                <c:pt idx="222522">
                  <c:v>515.52901697556399</c:v>
                </c:pt>
                <c:pt idx="222523">
                  <c:v>515.53133373083699</c:v>
                </c:pt>
                <c:pt idx="222524">
                  <c:v>515.53365048611101</c:v>
                </c:pt>
                <c:pt idx="222525">
                  <c:v>515.53596724138504</c:v>
                </c:pt>
                <c:pt idx="222526">
                  <c:v>515.53828399665804</c:v>
                </c:pt>
                <c:pt idx="222527">
                  <c:v>515.54060075193195</c:v>
                </c:pt>
                <c:pt idx="222528">
                  <c:v>515.54291750720495</c:v>
                </c:pt>
                <c:pt idx="222529">
                  <c:v>515.54523426247897</c:v>
                </c:pt>
                <c:pt idx="222530">
                  <c:v>515.54755101775197</c:v>
                </c:pt>
                <c:pt idx="222531">
                  <c:v>515.54986777302599</c:v>
                </c:pt>
                <c:pt idx="222532">
                  <c:v>515.55218452830002</c:v>
                </c:pt>
                <c:pt idx="222533">
                  <c:v>515.55450128357302</c:v>
                </c:pt>
                <c:pt idx="222534">
                  <c:v>515.55681803884704</c:v>
                </c:pt>
                <c:pt idx="222535">
                  <c:v>515.55913479412004</c:v>
                </c:pt>
                <c:pt idx="222536">
                  <c:v>515.56145154939395</c:v>
                </c:pt>
                <c:pt idx="222537">
                  <c:v>515.56376830466695</c:v>
                </c:pt>
                <c:pt idx="222538">
                  <c:v>515.56608505994097</c:v>
                </c:pt>
                <c:pt idx="222539">
                  <c:v>515.568401815215</c:v>
                </c:pt>
                <c:pt idx="222540">
                  <c:v>515.570718570488</c:v>
                </c:pt>
                <c:pt idx="222541">
                  <c:v>515.57303532576202</c:v>
                </c:pt>
                <c:pt idx="222542">
                  <c:v>515.57535208103502</c:v>
                </c:pt>
                <c:pt idx="222543">
                  <c:v>515.57766883630904</c:v>
                </c:pt>
                <c:pt idx="222544">
                  <c:v>515.57998559158204</c:v>
                </c:pt>
                <c:pt idx="222545">
                  <c:v>515.58230234685595</c:v>
                </c:pt>
                <c:pt idx="222546">
                  <c:v>515.58461910212998</c:v>
                </c:pt>
                <c:pt idx="222547">
                  <c:v>515.58693585740298</c:v>
                </c:pt>
                <c:pt idx="222548">
                  <c:v>515.589252612677</c:v>
                </c:pt>
                <c:pt idx="222549">
                  <c:v>515.59156936795</c:v>
                </c:pt>
                <c:pt idx="222550">
                  <c:v>515.59388612322402</c:v>
                </c:pt>
                <c:pt idx="222551">
                  <c:v>515.59620287849702</c:v>
                </c:pt>
                <c:pt idx="222552">
                  <c:v>515.59851963377105</c:v>
                </c:pt>
                <c:pt idx="222553">
                  <c:v>515.60083638904496</c:v>
                </c:pt>
                <c:pt idx="222554">
                  <c:v>515.60315314431796</c:v>
                </c:pt>
                <c:pt idx="222555">
                  <c:v>515.60546989959198</c:v>
                </c:pt>
                <c:pt idx="222556">
                  <c:v>515.60778665486498</c:v>
                </c:pt>
                <c:pt idx="222557">
                  <c:v>515.610103410139</c:v>
                </c:pt>
                <c:pt idx="222558">
                  <c:v>515.612420165412</c:v>
                </c:pt>
                <c:pt idx="222559">
                  <c:v>515.61473692068603</c:v>
                </c:pt>
                <c:pt idx="222560">
                  <c:v>515.61705367596005</c:v>
                </c:pt>
                <c:pt idx="222561">
                  <c:v>515.61937043123305</c:v>
                </c:pt>
                <c:pt idx="222562">
                  <c:v>515.62168718650696</c:v>
                </c:pt>
                <c:pt idx="222563">
                  <c:v>515.62400394177996</c:v>
                </c:pt>
                <c:pt idx="222564">
                  <c:v>515.62632069705398</c:v>
                </c:pt>
                <c:pt idx="222565">
                  <c:v>515.62863745232698</c:v>
                </c:pt>
                <c:pt idx="222566">
                  <c:v>515.63095420760101</c:v>
                </c:pt>
                <c:pt idx="222567">
                  <c:v>515.63327096287503</c:v>
                </c:pt>
                <c:pt idx="222568">
                  <c:v>515.63558771814803</c:v>
                </c:pt>
                <c:pt idx="222569">
                  <c:v>515.63790447342205</c:v>
                </c:pt>
                <c:pt idx="222570">
                  <c:v>515.64022122869505</c:v>
                </c:pt>
                <c:pt idx="222571">
                  <c:v>515.64253798396896</c:v>
                </c:pt>
                <c:pt idx="222572">
                  <c:v>515.64485473924196</c:v>
                </c:pt>
                <c:pt idx="222573">
                  <c:v>515.64717149451599</c:v>
                </c:pt>
                <c:pt idx="222574">
                  <c:v>515.64948824978899</c:v>
                </c:pt>
                <c:pt idx="222575">
                  <c:v>515.65180500506301</c:v>
                </c:pt>
                <c:pt idx="222576">
                  <c:v>515.65412176033703</c:v>
                </c:pt>
                <c:pt idx="222577">
                  <c:v>515.65643851561003</c:v>
                </c:pt>
                <c:pt idx="222578">
                  <c:v>515.65875527088394</c:v>
                </c:pt>
                <c:pt idx="222579">
                  <c:v>515.66107202615694</c:v>
                </c:pt>
                <c:pt idx="222580">
                  <c:v>515.66338878143097</c:v>
                </c:pt>
                <c:pt idx="222581">
                  <c:v>515.66570553670397</c:v>
                </c:pt>
                <c:pt idx="222582">
                  <c:v>515.66802229197799</c:v>
                </c:pt>
                <c:pt idx="222583">
                  <c:v>515.67033904725201</c:v>
                </c:pt>
                <c:pt idx="222584">
                  <c:v>515.67265580252501</c:v>
                </c:pt>
                <c:pt idx="222585">
                  <c:v>515.67497255779904</c:v>
                </c:pt>
                <c:pt idx="222586">
                  <c:v>515.67728931307204</c:v>
                </c:pt>
                <c:pt idx="222587">
                  <c:v>515.67960606834595</c:v>
                </c:pt>
                <c:pt idx="222588">
                  <c:v>515.68192282361895</c:v>
                </c:pt>
                <c:pt idx="222589">
                  <c:v>515.68423957889297</c:v>
                </c:pt>
                <c:pt idx="222590">
                  <c:v>515.68655633416699</c:v>
                </c:pt>
                <c:pt idx="222591">
                  <c:v>515.68887308943999</c:v>
                </c:pt>
                <c:pt idx="222592">
                  <c:v>515.69118984471402</c:v>
                </c:pt>
                <c:pt idx="222593">
                  <c:v>515.69350659998702</c:v>
                </c:pt>
                <c:pt idx="222594">
                  <c:v>515.69582335526104</c:v>
                </c:pt>
                <c:pt idx="222595">
                  <c:v>515.69814011053404</c:v>
                </c:pt>
                <c:pt idx="222596">
                  <c:v>515.70045686580795</c:v>
                </c:pt>
                <c:pt idx="222597">
                  <c:v>515.70277362108197</c:v>
                </c:pt>
                <c:pt idx="222598">
                  <c:v>515.70509037635497</c:v>
                </c:pt>
                <c:pt idx="222599">
                  <c:v>515.707407131629</c:v>
                </c:pt>
                <c:pt idx="222600">
                  <c:v>515.709723886902</c:v>
                </c:pt>
                <c:pt idx="222601">
                  <c:v>515.71204064217602</c:v>
                </c:pt>
                <c:pt idx="222602">
                  <c:v>515.71435739744902</c:v>
                </c:pt>
                <c:pt idx="222603">
                  <c:v>515.71667415272304</c:v>
                </c:pt>
                <c:pt idx="222604">
                  <c:v>515.71899090799695</c:v>
                </c:pt>
                <c:pt idx="222605">
                  <c:v>515.72130766326995</c:v>
                </c:pt>
                <c:pt idx="222606">
                  <c:v>515.72362441854398</c:v>
                </c:pt>
                <c:pt idx="222607">
                  <c:v>515.72594117381698</c:v>
                </c:pt>
                <c:pt idx="222608">
                  <c:v>515.728257929091</c:v>
                </c:pt>
                <c:pt idx="222609">
                  <c:v>515.730574684364</c:v>
                </c:pt>
                <c:pt idx="222610">
                  <c:v>515.73289143963802</c:v>
                </c:pt>
                <c:pt idx="222611">
                  <c:v>515.73520819491205</c:v>
                </c:pt>
                <c:pt idx="222612">
                  <c:v>515.73752495018505</c:v>
                </c:pt>
                <c:pt idx="222613">
                  <c:v>515.73984170545896</c:v>
                </c:pt>
                <c:pt idx="222614">
                  <c:v>515.74215846073196</c:v>
                </c:pt>
                <c:pt idx="222615">
                  <c:v>515.74447521600598</c:v>
                </c:pt>
                <c:pt idx="222616">
                  <c:v>515.74679197127898</c:v>
                </c:pt>
                <c:pt idx="222617">
                  <c:v>515.749108726553</c:v>
                </c:pt>
                <c:pt idx="222618">
                  <c:v>515.75142548182703</c:v>
                </c:pt>
                <c:pt idx="222619">
                  <c:v>515.75374223710003</c:v>
                </c:pt>
                <c:pt idx="222620">
                  <c:v>515.75605899237405</c:v>
                </c:pt>
                <c:pt idx="222621">
                  <c:v>515.75837574764705</c:v>
                </c:pt>
                <c:pt idx="222622">
                  <c:v>515.76069250292096</c:v>
                </c:pt>
                <c:pt idx="222623">
                  <c:v>515.76300925819396</c:v>
                </c:pt>
                <c:pt idx="222624">
                  <c:v>515.76532601346798</c:v>
                </c:pt>
                <c:pt idx="222625">
                  <c:v>515.76764276874098</c:v>
                </c:pt>
                <c:pt idx="222626">
                  <c:v>515.76995952401501</c:v>
                </c:pt>
                <c:pt idx="222627">
                  <c:v>515.77227627928903</c:v>
                </c:pt>
                <c:pt idx="222628">
                  <c:v>515.77459303456203</c:v>
                </c:pt>
                <c:pt idx="222629">
                  <c:v>515.77690978983605</c:v>
                </c:pt>
                <c:pt idx="222630">
                  <c:v>515.77922654510905</c:v>
                </c:pt>
                <c:pt idx="222631">
                  <c:v>515.78154330038296</c:v>
                </c:pt>
                <c:pt idx="222632">
                  <c:v>515.78386005565596</c:v>
                </c:pt>
                <c:pt idx="222633">
                  <c:v>515.78617681092999</c:v>
                </c:pt>
                <c:pt idx="222634">
                  <c:v>515.78849356620401</c:v>
                </c:pt>
                <c:pt idx="222635">
                  <c:v>515.79081032147701</c:v>
                </c:pt>
                <c:pt idx="222636">
                  <c:v>515.79312707675103</c:v>
                </c:pt>
                <c:pt idx="222637">
                  <c:v>515.79544383202403</c:v>
                </c:pt>
                <c:pt idx="222638">
                  <c:v>515.79776058729794</c:v>
                </c:pt>
                <c:pt idx="222639">
                  <c:v>515.80007734257094</c:v>
                </c:pt>
                <c:pt idx="222640">
                  <c:v>515.80239409784497</c:v>
                </c:pt>
                <c:pt idx="222641">
                  <c:v>515.80471085311899</c:v>
                </c:pt>
                <c:pt idx="222642">
                  <c:v>515.80702760839199</c:v>
                </c:pt>
                <c:pt idx="222643">
                  <c:v>515.80934436366601</c:v>
                </c:pt>
                <c:pt idx="222644">
                  <c:v>515.81166111893901</c:v>
                </c:pt>
                <c:pt idx="222645">
                  <c:v>515.81397787421304</c:v>
                </c:pt>
                <c:pt idx="222646">
                  <c:v>515.81629462948604</c:v>
                </c:pt>
                <c:pt idx="222647">
                  <c:v>515.81861138475995</c:v>
                </c:pt>
                <c:pt idx="222648">
                  <c:v>515.82092814003397</c:v>
                </c:pt>
                <c:pt idx="222649">
                  <c:v>515.82324489530697</c:v>
                </c:pt>
                <c:pt idx="222650">
                  <c:v>515.82556165058099</c:v>
                </c:pt>
                <c:pt idx="222651">
                  <c:v>515.82787840585399</c:v>
                </c:pt>
                <c:pt idx="222652">
                  <c:v>515.83019516112802</c:v>
                </c:pt>
                <c:pt idx="222653">
                  <c:v>515.83251191640102</c:v>
                </c:pt>
                <c:pt idx="222654">
                  <c:v>515.83482867167504</c:v>
                </c:pt>
                <c:pt idx="222655">
                  <c:v>515.83714542694895</c:v>
                </c:pt>
                <c:pt idx="222656">
                  <c:v>515.83946218222195</c:v>
                </c:pt>
                <c:pt idx="222657">
                  <c:v>515.84177893749597</c:v>
                </c:pt>
                <c:pt idx="222658">
                  <c:v>515.84409569276897</c:v>
                </c:pt>
                <c:pt idx="222659">
                  <c:v>515.846412448043</c:v>
                </c:pt>
                <c:pt idx="222660">
                  <c:v>515.848729203316</c:v>
                </c:pt>
                <c:pt idx="222661">
                  <c:v>515.85104595859002</c:v>
                </c:pt>
                <c:pt idx="222662">
                  <c:v>515.85336271386404</c:v>
                </c:pt>
                <c:pt idx="222663">
                  <c:v>515.85567946913704</c:v>
                </c:pt>
                <c:pt idx="222664">
                  <c:v>515.85799622441095</c:v>
                </c:pt>
                <c:pt idx="222665">
                  <c:v>515.86031297968395</c:v>
                </c:pt>
                <c:pt idx="222666">
                  <c:v>515.86262973495798</c:v>
                </c:pt>
                <c:pt idx="222667">
                  <c:v>515.86494649023098</c:v>
                </c:pt>
                <c:pt idx="222668">
                  <c:v>515.867263245505</c:v>
                </c:pt>
                <c:pt idx="222669">
                  <c:v>515.86958000077902</c:v>
                </c:pt>
                <c:pt idx="222670">
                  <c:v>515.87189675605202</c:v>
                </c:pt>
                <c:pt idx="222671">
                  <c:v>515.87421351132605</c:v>
                </c:pt>
                <c:pt idx="222672">
                  <c:v>515.87653026659905</c:v>
                </c:pt>
                <c:pt idx="222673">
                  <c:v>515.87884702187296</c:v>
                </c:pt>
                <c:pt idx="222674">
                  <c:v>515.88116377714596</c:v>
                </c:pt>
                <c:pt idx="222675">
                  <c:v>515.88348053241998</c:v>
                </c:pt>
                <c:pt idx="222676">
                  <c:v>515.88579728769298</c:v>
                </c:pt>
                <c:pt idx="222677">
                  <c:v>515.888114042967</c:v>
                </c:pt>
                <c:pt idx="222678">
                  <c:v>515.89043079824103</c:v>
                </c:pt>
                <c:pt idx="222679">
                  <c:v>515.89274755351403</c:v>
                </c:pt>
                <c:pt idx="222680">
                  <c:v>515.89506430878805</c:v>
                </c:pt>
                <c:pt idx="222681">
                  <c:v>515.89738106406105</c:v>
                </c:pt>
                <c:pt idx="222682">
                  <c:v>515.89969781933496</c:v>
                </c:pt>
                <c:pt idx="222683">
                  <c:v>515.90201457460796</c:v>
                </c:pt>
                <c:pt idx="222684">
                  <c:v>515.90433132988198</c:v>
                </c:pt>
                <c:pt idx="222685">
                  <c:v>515.90664808515601</c:v>
                </c:pt>
                <c:pt idx="222686">
                  <c:v>515.90896484042901</c:v>
                </c:pt>
                <c:pt idx="222687">
                  <c:v>515.91128159570303</c:v>
                </c:pt>
                <c:pt idx="222688">
                  <c:v>515.91359835097603</c:v>
                </c:pt>
                <c:pt idx="222689">
                  <c:v>515.91591510625005</c:v>
                </c:pt>
                <c:pt idx="222690">
                  <c:v>515.91823186152305</c:v>
                </c:pt>
                <c:pt idx="222691">
                  <c:v>515.92054861679696</c:v>
                </c:pt>
                <c:pt idx="222692">
                  <c:v>515.92286537207099</c:v>
                </c:pt>
                <c:pt idx="222693">
                  <c:v>515.92518212734399</c:v>
                </c:pt>
                <c:pt idx="222694">
                  <c:v>515.92749888261801</c:v>
                </c:pt>
                <c:pt idx="222695">
                  <c:v>515.92981563789101</c:v>
                </c:pt>
                <c:pt idx="222696">
                  <c:v>515.93213239316503</c:v>
                </c:pt>
                <c:pt idx="222697">
                  <c:v>515.93444914843803</c:v>
                </c:pt>
                <c:pt idx="222698">
                  <c:v>515.93676590371194</c:v>
                </c:pt>
                <c:pt idx="222699">
                  <c:v>515.93908265898597</c:v>
                </c:pt>
                <c:pt idx="222700">
                  <c:v>515.94139941425897</c:v>
                </c:pt>
                <c:pt idx="222701">
                  <c:v>515.94371616953299</c:v>
                </c:pt>
                <c:pt idx="222702">
                  <c:v>515.94603292480599</c:v>
                </c:pt>
                <c:pt idx="222703">
                  <c:v>515.94834968008001</c:v>
                </c:pt>
                <c:pt idx="222704">
                  <c:v>515.95066643535301</c:v>
                </c:pt>
                <c:pt idx="222705">
                  <c:v>515.95298319062704</c:v>
                </c:pt>
                <c:pt idx="222706">
                  <c:v>515.95529994590095</c:v>
                </c:pt>
                <c:pt idx="222707">
                  <c:v>515.95761670117395</c:v>
                </c:pt>
                <c:pt idx="222708">
                  <c:v>515.95993345644797</c:v>
                </c:pt>
                <c:pt idx="222709">
                  <c:v>515.96225021172097</c:v>
                </c:pt>
                <c:pt idx="222710">
                  <c:v>515.96456696699499</c:v>
                </c:pt>
                <c:pt idx="222711">
                  <c:v>515.96688372226799</c:v>
                </c:pt>
                <c:pt idx="222712">
                  <c:v>515.96920047754202</c:v>
                </c:pt>
                <c:pt idx="222713">
                  <c:v>515.97151723281604</c:v>
                </c:pt>
                <c:pt idx="222714">
                  <c:v>515.97383398808904</c:v>
                </c:pt>
                <c:pt idx="222715">
                  <c:v>515.97615074336295</c:v>
                </c:pt>
                <c:pt idx="222716">
                  <c:v>515.97846749863595</c:v>
                </c:pt>
                <c:pt idx="222717">
                  <c:v>515.98078425390997</c:v>
                </c:pt>
                <c:pt idx="222718">
                  <c:v>515.98310100918297</c:v>
                </c:pt>
                <c:pt idx="222719">
                  <c:v>515.985417764457</c:v>
                </c:pt>
                <c:pt idx="222720">
                  <c:v>515.98773451973102</c:v>
                </c:pt>
                <c:pt idx="222721">
                  <c:v>515.99005127500402</c:v>
                </c:pt>
                <c:pt idx="222722">
                  <c:v>515.99236803027804</c:v>
                </c:pt>
                <c:pt idx="222723">
                  <c:v>515.99468478555104</c:v>
                </c:pt>
                <c:pt idx="222724">
                  <c:v>515.99700154082495</c:v>
                </c:pt>
                <c:pt idx="222725">
                  <c:v>515.99931829609795</c:v>
                </c:pt>
                <c:pt idx="222726">
                  <c:v>516.00163505137198</c:v>
                </c:pt>
                <c:pt idx="222727">
                  <c:v>516.00395180664498</c:v>
                </c:pt>
                <c:pt idx="222728">
                  <c:v>516.006268561919</c:v>
                </c:pt>
                <c:pt idx="222729">
                  <c:v>516.00858531719302</c:v>
                </c:pt>
                <c:pt idx="222730">
                  <c:v>516.01090207246602</c:v>
                </c:pt>
                <c:pt idx="222731">
                  <c:v>516.01321882774005</c:v>
                </c:pt>
                <c:pt idx="222732">
                  <c:v>516.01553558301305</c:v>
                </c:pt>
                <c:pt idx="222733">
                  <c:v>516.01785233828696</c:v>
                </c:pt>
                <c:pt idx="222734">
                  <c:v>516.02016909355996</c:v>
                </c:pt>
                <c:pt idx="222735">
                  <c:v>516.02248584883398</c:v>
                </c:pt>
                <c:pt idx="222736">
                  <c:v>516.024802604108</c:v>
                </c:pt>
                <c:pt idx="222737">
                  <c:v>516.027119359381</c:v>
                </c:pt>
                <c:pt idx="222738">
                  <c:v>516.02943611465503</c:v>
                </c:pt>
                <c:pt idx="222739">
                  <c:v>516.03175286992803</c:v>
                </c:pt>
                <c:pt idx="222740">
                  <c:v>516.03406962520205</c:v>
                </c:pt>
                <c:pt idx="222741">
                  <c:v>516.03638638047505</c:v>
                </c:pt>
                <c:pt idx="222742">
                  <c:v>516.03870313574896</c:v>
                </c:pt>
                <c:pt idx="222743">
                  <c:v>516.04101989102298</c:v>
                </c:pt>
                <c:pt idx="222744">
                  <c:v>516.04333664629598</c:v>
                </c:pt>
                <c:pt idx="222745">
                  <c:v>516.04565340157001</c:v>
                </c:pt>
                <c:pt idx="222746">
                  <c:v>516.04797015684301</c:v>
                </c:pt>
                <c:pt idx="222747">
                  <c:v>516.05028691211703</c:v>
                </c:pt>
                <c:pt idx="222748">
                  <c:v>516.05260366739003</c:v>
                </c:pt>
                <c:pt idx="222749">
                  <c:v>516.05492042266405</c:v>
                </c:pt>
                <c:pt idx="222750">
                  <c:v>516.05723717793796</c:v>
                </c:pt>
                <c:pt idx="222751">
                  <c:v>516.05955393321096</c:v>
                </c:pt>
                <c:pt idx="222752">
                  <c:v>516.06187068848499</c:v>
                </c:pt>
                <c:pt idx="222753">
                  <c:v>516.06418744375799</c:v>
                </c:pt>
                <c:pt idx="222754">
                  <c:v>516.06650419903201</c:v>
                </c:pt>
                <c:pt idx="222755">
                  <c:v>516.06882095430501</c:v>
                </c:pt>
                <c:pt idx="222756">
                  <c:v>516.07113770957903</c:v>
                </c:pt>
                <c:pt idx="222757">
                  <c:v>516.07345446485294</c:v>
                </c:pt>
                <c:pt idx="222758">
                  <c:v>516.07577122012594</c:v>
                </c:pt>
                <c:pt idx="222759">
                  <c:v>516.07808797539997</c:v>
                </c:pt>
                <c:pt idx="222760">
                  <c:v>516.08040473067297</c:v>
                </c:pt>
                <c:pt idx="222761">
                  <c:v>516.08272148594699</c:v>
                </c:pt>
                <c:pt idx="222762">
                  <c:v>516.08503824121999</c:v>
                </c:pt>
                <c:pt idx="222763">
                  <c:v>516.08735499649401</c:v>
                </c:pt>
                <c:pt idx="222764">
                  <c:v>516.08967175176804</c:v>
                </c:pt>
                <c:pt idx="222765">
                  <c:v>516.09198850704104</c:v>
                </c:pt>
                <c:pt idx="222766">
                  <c:v>516.09430526231495</c:v>
                </c:pt>
                <c:pt idx="222767">
                  <c:v>516.09662201758795</c:v>
                </c:pt>
                <c:pt idx="222768">
                  <c:v>516.09893877286197</c:v>
                </c:pt>
                <c:pt idx="222769">
                  <c:v>516.10125552813497</c:v>
                </c:pt>
                <c:pt idx="222770">
                  <c:v>516.10357228340899</c:v>
                </c:pt>
                <c:pt idx="222771">
                  <c:v>516.10588903868199</c:v>
                </c:pt>
                <c:pt idx="222772">
                  <c:v>516.10820579395602</c:v>
                </c:pt>
                <c:pt idx="222773">
                  <c:v>516.11052254923004</c:v>
                </c:pt>
                <c:pt idx="222774">
                  <c:v>516.11283930450304</c:v>
                </c:pt>
                <c:pt idx="222775">
                  <c:v>516.11515605977695</c:v>
                </c:pt>
                <c:pt idx="222776">
                  <c:v>516.11747281504995</c:v>
                </c:pt>
                <c:pt idx="222777">
                  <c:v>516.11978957032397</c:v>
                </c:pt>
                <c:pt idx="222778">
                  <c:v>516.12210632559697</c:v>
                </c:pt>
                <c:pt idx="222779">
                  <c:v>516.124423080871</c:v>
                </c:pt>
                <c:pt idx="222780">
                  <c:v>516.12673983614502</c:v>
                </c:pt>
                <c:pt idx="222781">
                  <c:v>516.12905659141802</c:v>
                </c:pt>
                <c:pt idx="222782">
                  <c:v>516.13137334669204</c:v>
                </c:pt>
                <c:pt idx="222783">
                  <c:v>516.13369010196504</c:v>
                </c:pt>
                <c:pt idx="222784">
                  <c:v>516.13600685723895</c:v>
                </c:pt>
                <c:pt idx="222785">
                  <c:v>516.13832361251195</c:v>
                </c:pt>
                <c:pt idx="222786">
                  <c:v>516.14064036778598</c:v>
                </c:pt>
                <c:pt idx="222787">
                  <c:v>516.14295712306</c:v>
                </c:pt>
                <c:pt idx="222788">
                  <c:v>516.145273878333</c:v>
                </c:pt>
                <c:pt idx="222789">
                  <c:v>516.14759063360702</c:v>
                </c:pt>
                <c:pt idx="222790">
                  <c:v>516.14990738888002</c:v>
                </c:pt>
                <c:pt idx="222791">
                  <c:v>516.15222414415405</c:v>
                </c:pt>
                <c:pt idx="222792">
                  <c:v>516.15454089942705</c:v>
                </c:pt>
                <c:pt idx="222793">
                  <c:v>516.15685765470096</c:v>
                </c:pt>
                <c:pt idx="222794">
                  <c:v>516.15917440997498</c:v>
                </c:pt>
                <c:pt idx="222795">
                  <c:v>516.16149116524798</c:v>
                </c:pt>
                <c:pt idx="222796">
                  <c:v>516.163807920522</c:v>
                </c:pt>
                <c:pt idx="222797">
                  <c:v>516.166124675795</c:v>
                </c:pt>
                <c:pt idx="222798">
                  <c:v>516.16844143106903</c:v>
                </c:pt>
                <c:pt idx="222799">
                  <c:v>516.17075818634203</c:v>
                </c:pt>
                <c:pt idx="222800">
                  <c:v>516.17307494161605</c:v>
                </c:pt>
                <c:pt idx="222801">
                  <c:v>516.17539169688996</c:v>
                </c:pt>
                <c:pt idx="222802">
                  <c:v>516.17770845216296</c:v>
                </c:pt>
                <c:pt idx="222803">
                  <c:v>516.18002520743698</c:v>
                </c:pt>
                <c:pt idx="222804">
                  <c:v>516.18234196270998</c:v>
                </c:pt>
                <c:pt idx="222805">
                  <c:v>516.18465871798401</c:v>
                </c:pt>
                <c:pt idx="222806">
                  <c:v>516.18697547325701</c:v>
                </c:pt>
                <c:pt idx="222807">
                  <c:v>516.18929222853103</c:v>
                </c:pt>
                <c:pt idx="222808">
                  <c:v>516.19160898380505</c:v>
                </c:pt>
                <c:pt idx="222809">
                  <c:v>516.19392573907805</c:v>
                </c:pt>
                <c:pt idx="222810">
                  <c:v>516.19624249435196</c:v>
                </c:pt>
                <c:pt idx="222811">
                  <c:v>516.19855924962496</c:v>
                </c:pt>
                <c:pt idx="222812">
                  <c:v>516.20087600489899</c:v>
                </c:pt>
                <c:pt idx="222813">
                  <c:v>516.20319276017199</c:v>
                </c:pt>
                <c:pt idx="222814">
                  <c:v>516.20550951544601</c:v>
                </c:pt>
                <c:pt idx="222815">
                  <c:v>516.20782627072003</c:v>
                </c:pt>
                <c:pt idx="222816">
                  <c:v>516.21014302599303</c:v>
                </c:pt>
                <c:pt idx="222817">
                  <c:v>516.21245978126694</c:v>
                </c:pt>
                <c:pt idx="222818">
                  <c:v>516.21477653653994</c:v>
                </c:pt>
                <c:pt idx="222819">
                  <c:v>516.21709329181397</c:v>
                </c:pt>
                <c:pt idx="222820">
                  <c:v>516.21941004708697</c:v>
                </c:pt>
                <c:pt idx="222821">
                  <c:v>516.22172680236099</c:v>
                </c:pt>
                <c:pt idx="222822">
                  <c:v>516.22404355763399</c:v>
                </c:pt>
                <c:pt idx="222823">
                  <c:v>516.22636031290801</c:v>
                </c:pt>
                <c:pt idx="222824">
                  <c:v>516.22867706818204</c:v>
                </c:pt>
                <c:pt idx="222825">
                  <c:v>516.23099382345504</c:v>
                </c:pt>
                <c:pt idx="222826">
                  <c:v>516.23331057872895</c:v>
                </c:pt>
                <c:pt idx="222827">
                  <c:v>516.23562733400195</c:v>
                </c:pt>
                <c:pt idx="222828">
                  <c:v>516.23794408927597</c:v>
                </c:pt>
                <c:pt idx="222829">
                  <c:v>516.24026084454897</c:v>
                </c:pt>
                <c:pt idx="222830">
                  <c:v>516.24257759982299</c:v>
                </c:pt>
                <c:pt idx="222831">
                  <c:v>516.24489435509702</c:v>
                </c:pt>
                <c:pt idx="222832">
                  <c:v>516.24721111037002</c:v>
                </c:pt>
                <c:pt idx="222833">
                  <c:v>516.24952786564404</c:v>
                </c:pt>
                <c:pt idx="222834">
                  <c:v>516.25184462091704</c:v>
                </c:pt>
                <c:pt idx="222835">
                  <c:v>516.25416137619095</c:v>
                </c:pt>
                <c:pt idx="222836">
                  <c:v>516.25647813146395</c:v>
                </c:pt>
                <c:pt idx="222837">
                  <c:v>516.25879488673797</c:v>
                </c:pt>
                <c:pt idx="222838">
                  <c:v>516.261111642012</c:v>
                </c:pt>
                <c:pt idx="222839">
                  <c:v>516.263428397285</c:v>
                </c:pt>
                <c:pt idx="222840">
                  <c:v>516.26574515255902</c:v>
                </c:pt>
                <c:pt idx="222841">
                  <c:v>516.26806190783202</c:v>
                </c:pt>
                <c:pt idx="222842">
                  <c:v>516.27037866310604</c:v>
                </c:pt>
                <c:pt idx="222843">
                  <c:v>516.27269541837904</c:v>
                </c:pt>
                <c:pt idx="222844">
                  <c:v>516.27501217365295</c:v>
                </c:pt>
                <c:pt idx="222845">
                  <c:v>516.27732892892698</c:v>
                </c:pt>
                <c:pt idx="222846">
                  <c:v>516.27964568419998</c:v>
                </c:pt>
                <c:pt idx="222847">
                  <c:v>516.281962439474</c:v>
                </c:pt>
                <c:pt idx="222848">
                  <c:v>516.284279194747</c:v>
                </c:pt>
                <c:pt idx="222849">
                  <c:v>516.28659595002102</c:v>
                </c:pt>
                <c:pt idx="222850">
                  <c:v>516.28891270529402</c:v>
                </c:pt>
                <c:pt idx="222851">
                  <c:v>516.29122946056805</c:v>
                </c:pt>
                <c:pt idx="222852">
                  <c:v>516.29354621584196</c:v>
                </c:pt>
                <c:pt idx="222853">
                  <c:v>516.29586297111496</c:v>
                </c:pt>
                <c:pt idx="222854">
                  <c:v>516.29817972638898</c:v>
                </c:pt>
                <c:pt idx="222855">
                  <c:v>516.30049648166198</c:v>
                </c:pt>
                <c:pt idx="222856">
                  <c:v>516.302813236936</c:v>
                </c:pt>
                <c:pt idx="222857">
                  <c:v>516.305129992209</c:v>
                </c:pt>
                <c:pt idx="222858">
                  <c:v>516.30744674748303</c:v>
                </c:pt>
                <c:pt idx="222859">
                  <c:v>516.30976350275705</c:v>
                </c:pt>
                <c:pt idx="222860">
                  <c:v>516.31208025803005</c:v>
                </c:pt>
                <c:pt idx="222861">
                  <c:v>516.31439701330396</c:v>
                </c:pt>
                <c:pt idx="222862">
                  <c:v>516.31671376857696</c:v>
                </c:pt>
                <c:pt idx="222863">
                  <c:v>516.31903052385098</c:v>
                </c:pt>
                <c:pt idx="222864">
                  <c:v>516.32134727912398</c:v>
                </c:pt>
                <c:pt idx="222865">
                  <c:v>516.32366403439801</c:v>
                </c:pt>
                <c:pt idx="222866">
                  <c:v>516.32598078967203</c:v>
                </c:pt>
                <c:pt idx="222867">
                  <c:v>516.32829754494503</c:v>
                </c:pt>
                <c:pt idx="222868">
                  <c:v>516.33061430021905</c:v>
                </c:pt>
                <c:pt idx="222869">
                  <c:v>516.33293105549205</c:v>
                </c:pt>
                <c:pt idx="222870">
                  <c:v>516.33524781076596</c:v>
                </c:pt>
                <c:pt idx="222871">
                  <c:v>516.33756456603896</c:v>
                </c:pt>
                <c:pt idx="222872">
                  <c:v>516.33988132131299</c:v>
                </c:pt>
                <c:pt idx="222873">
                  <c:v>516.34219807658599</c:v>
                </c:pt>
                <c:pt idx="222874">
                  <c:v>516.34451483186001</c:v>
                </c:pt>
                <c:pt idx="222875">
                  <c:v>516.34683158713403</c:v>
                </c:pt>
                <c:pt idx="222876">
                  <c:v>516.34914834240703</c:v>
                </c:pt>
                <c:pt idx="222877">
                  <c:v>516.35146509768094</c:v>
                </c:pt>
                <c:pt idx="222878">
                  <c:v>516.35378185295394</c:v>
                </c:pt>
                <c:pt idx="222879">
                  <c:v>516.35609860822797</c:v>
                </c:pt>
                <c:pt idx="222880">
                  <c:v>516.35841536350097</c:v>
                </c:pt>
                <c:pt idx="222881">
                  <c:v>516.36073211877499</c:v>
                </c:pt>
                <c:pt idx="222882">
                  <c:v>516.36304887404901</c:v>
                </c:pt>
                <c:pt idx="222883">
                  <c:v>516.36536562932201</c:v>
                </c:pt>
                <c:pt idx="222884">
                  <c:v>516.36768238459604</c:v>
                </c:pt>
                <c:pt idx="222885">
                  <c:v>516.36999913986904</c:v>
                </c:pt>
                <c:pt idx="222886">
                  <c:v>516.37231589514295</c:v>
                </c:pt>
                <c:pt idx="222887">
                  <c:v>516.37463265041595</c:v>
                </c:pt>
                <c:pt idx="222888">
                  <c:v>516.37694940568997</c:v>
                </c:pt>
                <c:pt idx="222889">
                  <c:v>516.37926616096399</c:v>
                </c:pt>
                <c:pt idx="222890">
                  <c:v>516.38158291623699</c:v>
                </c:pt>
                <c:pt idx="222891">
                  <c:v>516.38389967151102</c:v>
                </c:pt>
                <c:pt idx="222892">
                  <c:v>516.38621642678402</c:v>
                </c:pt>
                <c:pt idx="222893">
                  <c:v>516.38853318205804</c:v>
                </c:pt>
                <c:pt idx="222894">
                  <c:v>516.39084993733104</c:v>
                </c:pt>
                <c:pt idx="222895">
                  <c:v>516.39316669260495</c:v>
                </c:pt>
                <c:pt idx="222896">
                  <c:v>516.39548344787897</c:v>
                </c:pt>
                <c:pt idx="222897">
                  <c:v>516.39780020315197</c:v>
                </c:pt>
                <c:pt idx="222898">
                  <c:v>516.400116958426</c:v>
                </c:pt>
                <c:pt idx="222899">
                  <c:v>516.402433713699</c:v>
                </c:pt>
                <c:pt idx="222900">
                  <c:v>516.40475046897302</c:v>
                </c:pt>
                <c:pt idx="222901">
                  <c:v>516.40706722424602</c:v>
                </c:pt>
                <c:pt idx="222902">
                  <c:v>516.40938397952004</c:v>
                </c:pt>
                <c:pt idx="222903">
                  <c:v>516.41170073479395</c:v>
                </c:pt>
                <c:pt idx="222904">
                  <c:v>516.41401749006695</c:v>
                </c:pt>
                <c:pt idx="222905">
                  <c:v>516.41633424534098</c:v>
                </c:pt>
                <c:pt idx="222906">
                  <c:v>516.41865100061398</c:v>
                </c:pt>
                <c:pt idx="222907">
                  <c:v>516.420967755888</c:v>
                </c:pt>
                <c:pt idx="222908">
                  <c:v>516.423284511161</c:v>
                </c:pt>
                <c:pt idx="222909">
                  <c:v>516.42560126643502</c:v>
                </c:pt>
                <c:pt idx="222910">
                  <c:v>516.42791802170905</c:v>
                </c:pt>
                <c:pt idx="222911">
                  <c:v>516.43023477698205</c:v>
                </c:pt>
                <c:pt idx="222912">
                  <c:v>516.43255153225596</c:v>
                </c:pt>
                <c:pt idx="222913">
                  <c:v>516.43486828752896</c:v>
                </c:pt>
                <c:pt idx="222914">
                  <c:v>516.43718504280298</c:v>
                </c:pt>
                <c:pt idx="222915">
                  <c:v>516.43950179807598</c:v>
                </c:pt>
                <c:pt idx="222916">
                  <c:v>516.44181855335</c:v>
                </c:pt>
                <c:pt idx="222917">
                  <c:v>516.44413530862403</c:v>
                </c:pt>
                <c:pt idx="222918">
                  <c:v>516.44645206389703</c:v>
                </c:pt>
                <c:pt idx="222919">
                  <c:v>516.44876881917105</c:v>
                </c:pt>
                <c:pt idx="222920">
                  <c:v>516.45108557444405</c:v>
                </c:pt>
                <c:pt idx="222921">
                  <c:v>516.45340232971796</c:v>
                </c:pt>
                <c:pt idx="222922">
                  <c:v>516.45571908499096</c:v>
                </c:pt>
                <c:pt idx="222923">
                  <c:v>516.45803584026498</c:v>
                </c:pt>
                <c:pt idx="222924">
                  <c:v>516.46035259553798</c:v>
                </c:pt>
                <c:pt idx="222925">
                  <c:v>516.46266935081201</c:v>
                </c:pt>
                <c:pt idx="222926">
                  <c:v>516.46498610608603</c:v>
                </c:pt>
                <c:pt idx="222927">
                  <c:v>516.46730286135903</c:v>
                </c:pt>
                <c:pt idx="222928">
                  <c:v>516.46961961663305</c:v>
                </c:pt>
                <c:pt idx="222929">
                  <c:v>516.47193637190605</c:v>
                </c:pt>
                <c:pt idx="222930">
                  <c:v>516.47425312717996</c:v>
                </c:pt>
                <c:pt idx="222931">
                  <c:v>516.47656988245296</c:v>
                </c:pt>
                <c:pt idx="222932">
                  <c:v>516.47888663772699</c:v>
                </c:pt>
                <c:pt idx="222933">
                  <c:v>516.48120339300101</c:v>
                </c:pt>
                <c:pt idx="222934">
                  <c:v>516.48352014827401</c:v>
                </c:pt>
                <c:pt idx="222935">
                  <c:v>516.48583690354803</c:v>
                </c:pt>
                <c:pt idx="222936">
                  <c:v>516.48815365882103</c:v>
                </c:pt>
                <c:pt idx="222937">
                  <c:v>516.49047041409494</c:v>
                </c:pt>
                <c:pt idx="222938">
                  <c:v>516.49278716936794</c:v>
                </c:pt>
                <c:pt idx="222939">
                  <c:v>516.49510392464197</c:v>
                </c:pt>
                <c:pt idx="222940">
                  <c:v>516.49742067991599</c:v>
                </c:pt>
                <c:pt idx="222941">
                  <c:v>516.49973743518899</c:v>
                </c:pt>
                <c:pt idx="222942">
                  <c:v>516.50205419046301</c:v>
                </c:pt>
                <c:pt idx="222943">
                  <c:v>516.50437094573601</c:v>
                </c:pt>
                <c:pt idx="222944">
                  <c:v>516.50668770101004</c:v>
                </c:pt>
                <c:pt idx="222945">
                  <c:v>516.50900445628304</c:v>
                </c:pt>
                <c:pt idx="222946">
                  <c:v>516.51132121155695</c:v>
                </c:pt>
                <c:pt idx="222947">
                  <c:v>516.51363796683097</c:v>
                </c:pt>
                <c:pt idx="222948">
                  <c:v>516.51595472210397</c:v>
                </c:pt>
                <c:pt idx="222949">
                  <c:v>516.51827147737799</c:v>
                </c:pt>
                <c:pt idx="222950">
                  <c:v>516.52058823265099</c:v>
                </c:pt>
                <c:pt idx="222951">
                  <c:v>516.52290498792502</c:v>
                </c:pt>
                <c:pt idx="222952">
                  <c:v>516.52522174319802</c:v>
                </c:pt>
                <c:pt idx="222953">
                  <c:v>516.52753849847204</c:v>
                </c:pt>
                <c:pt idx="222954">
                  <c:v>516.52985525374595</c:v>
                </c:pt>
                <c:pt idx="222955">
                  <c:v>516.53217200901895</c:v>
                </c:pt>
                <c:pt idx="222956">
                  <c:v>516.53448876429297</c:v>
                </c:pt>
                <c:pt idx="222957">
                  <c:v>516.53680551956597</c:v>
                </c:pt>
                <c:pt idx="222958">
                  <c:v>516.53912227484</c:v>
                </c:pt>
                <c:pt idx="222959">
                  <c:v>516.541439030113</c:v>
                </c:pt>
                <c:pt idx="222960">
                  <c:v>516.54375578538702</c:v>
                </c:pt>
                <c:pt idx="222961">
                  <c:v>516.54607254066104</c:v>
                </c:pt>
                <c:pt idx="222962">
                  <c:v>516.54838929593404</c:v>
                </c:pt>
                <c:pt idx="222963">
                  <c:v>516.55070605120795</c:v>
                </c:pt>
                <c:pt idx="222964">
                  <c:v>516.55302280648095</c:v>
                </c:pt>
                <c:pt idx="222965">
                  <c:v>516.55533956175498</c:v>
                </c:pt>
                <c:pt idx="222966">
                  <c:v>516.55765631702798</c:v>
                </c:pt>
                <c:pt idx="222967">
                  <c:v>516.559973072302</c:v>
                </c:pt>
                <c:pt idx="222968">
                  <c:v>516.56228982757602</c:v>
                </c:pt>
                <c:pt idx="222969">
                  <c:v>516.56460658284902</c:v>
                </c:pt>
                <c:pt idx="222970">
                  <c:v>516.56692333812305</c:v>
                </c:pt>
                <c:pt idx="222971">
                  <c:v>516.56924009339605</c:v>
                </c:pt>
                <c:pt idx="222972">
                  <c:v>516.57155684866996</c:v>
                </c:pt>
                <c:pt idx="222973">
                  <c:v>516.57387360394296</c:v>
                </c:pt>
                <c:pt idx="222974">
                  <c:v>516.57619035921698</c:v>
                </c:pt>
                <c:pt idx="222975">
                  <c:v>516.57850711448998</c:v>
                </c:pt>
                <c:pt idx="222976">
                  <c:v>516.580823869764</c:v>
                </c:pt>
                <c:pt idx="222977">
                  <c:v>516.58314062503803</c:v>
                </c:pt>
                <c:pt idx="222978">
                  <c:v>516.58545738031103</c:v>
                </c:pt>
                <c:pt idx="222979">
                  <c:v>516.58777413558505</c:v>
                </c:pt>
                <c:pt idx="222980">
                  <c:v>516.59009089085805</c:v>
                </c:pt>
                <c:pt idx="222981">
                  <c:v>516.59240764613196</c:v>
                </c:pt>
                <c:pt idx="222982">
                  <c:v>516.59472440140496</c:v>
                </c:pt>
                <c:pt idx="222983">
                  <c:v>516.59704115667898</c:v>
                </c:pt>
                <c:pt idx="222984">
                  <c:v>516.59935791195301</c:v>
                </c:pt>
                <c:pt idx="222985">
                  <c:v>516.60167466722601</c:v>
                </c:pt>
                <c:pt idx="222986">
                  <c:v>516.60399142250003</c:v>
                </c:pt>
                <c:pt idx="222987">
                  <c:v>516.60630817777303</c:v>
                </c:pt>
                <c:pt idx="222988">
                  <c:v>516.60862493304705</c:v>
                </c:pt>
                <c:pt idx="222989">
                  <c:v>516.61094168832005</c:v>
                </c:pt>
                <c:pt idx="222990">
                  <c:v>516.61325844359396</c:v>
                </c:pt>
                <c:pt idx="222991">
                  <c:v>516.61557519886799</c:v>
                </c:pt>
                <c:pt idx="222992">
                  <c:v>516.61789195414099</c:v>
                </c:pt>
                <c:pt idx="222993">
                  <c:v>516.62020870941501</c:v>
                </c:pt>
                <c:pt idx="222994">
                  <c:v>516.62252546468801</c:v>
                </c:pt>
                <c:pt idx="222995">
                  <c:v>516.62484221996203</c:v>
                </c:pt>
                <c:pt idx="222996">
                  <c:v>516.62715897523503</c:v>
                </c:pt>
                <c:pt idx="222997">
                  <c:v>516.62947573050894</c:v>
                </c:pt>
                <c:pt idx="222998">
                  <c:v>516.63179248578297</c:v>
                </c:pt>
                <c:pt idx="222999">
                  <c:v>516.63410924105597</c:v>
                </c:pt>
                <c:pt idx="223000">
                  <c:v>516.63642599632999</c:v>
                </c:pt>
                <c:pt idx="223001">
                  <c:v>516.63874275160299</c:v>
                </c:pt>
                <c:pt idx="223002">
                  <c:v>516.64105950687701</c:v>
                </c:pt>
                <c:pt idx="223003">
                  <c:v>516.64337626215001</c:v>
                </c:pt>
                <c:pt idx="223004">
                  <c:v>516.64569301742404</c:v>
                </c:pt>
                <c:pt idx="223005">
                  <c:v>516.64800977269795</c:v>
                </c:pt>
                <c:pt idx="223006">
                  <c:v>516.65032652797095</c:v>
                </c:pt>
                <c:pt idx="223007">
                  <c:v>516.65264328324497</c:v>
                </c:pt>
                <c:pt idx="223008">
                  <c:v>516.65496003851797</c:v>
                </c:pt>
                <c:pt idx="223009">
                  <c:v>516.65727679379199</c:v>
                </c:pt>
                <c:pt idx="223010">
                  <c:v>516.65959354906499</c:v>
                </c:pt>
                <c:pt idx="223011">
                  <c:v>516.66191030433902</c:v>
                </c:pt>
                <c:pt idx="223012">
                  <c:v>516.66422705961304</c:v>
                </c:pt>
                <c:pt idx="223013">
                  <c:v>516.66654381488604</c:v>
                </c:pt>
                <c:pt idx="223014">
                  <c:v>516.66886057015995</c:v>
                </c:pt>
                <c:pt idx="223015">
                  <c:v>516.67117732543295</c:v>
                </c:pt>
                <c:pt idx="223016">
                  <c:v>516.67349408070697</c:v>
                </c:pt>
                <c:pt idx="223017">
                  <c:v>516.67581083597997</c:v>
                </c:pt>
                <c:pt idx="223018">
                  <c:v>516.678127591254</c:v>
                </c:pt>
                <c:pt idx="223019">
                  <c:v>516.68044434652802</c:v>
                </c:pt>
                <c:pt idx="223020">
                  <c:v>516.68276110180102</c:v>
                </c:pt>
                <c:pt idx="223021">
                  <c:v>516.68507785707504</c:v>
                </c:pt>
                <c:pt idx="223022">
                  <c:v>516.68739461234804</c:v>
                </c:pt>
                <c:pt idx="223023">
                  <c:v>516.68971136762195</c:v>
                </c:pt>
                <c:pt idx="223024">
                  <c:v>516.69202812289495</c:v>
                </c:pt>
                <c:pt idx="223025">
                  <c:v>516.69434487816898</c:v>
                </c:pt>
                <c:pt idx="223026">
                  <c:v>516.69666163344198</c:v>
                </c:pt>
                <c:pt idx="223027">
                  <c:v>516.698978388716</c:v>
                </c:pt>
                <c:pt idx="223028">
                  <c:v>516.70129514399002</c:v>
                </c:pt>
                <c:pt idx="223029">
                  <c:v>516.70361189926302</c:v>
                </c:pt>
                <c:pt idx="223030">
                  <c:v>516.70592865453705</c:v>
                </c:pt>
                <c:pt idx="223031">
                  <c:v>516.70824540981005</c:v>
                </c:pt>
                <c:pt idx="223032">
                  <c:v>516.71056216508396</c:v>
                </c:pt>
                <c:pt idx="223033">
                  <c:v>516.71287892035696</c:v>
                </c:pt>
                <c:pt idx="223034">
                  <c:v>516.71519567563098</c:v>
                </c:pt>
                <c:pt idx="223035">
                  <c:v>516.717512430905</c:v>
                </c:pt>
                <c:pt idx="223036">
                  <c:v>516.719829186178</c:v>
                </c:pt>
                <c:pt idx="223037">
                  <c:v>516.72214594145203</c:v>
                </c:pt>
                <c:pt idx="223038">
                  <c:v>516.72446269672503</c:v>
                </c:pt>
                <c:pt idx="223039">
                  <c:v>516.72677945199905</c:v>
                </c:pt>
                <c:pt idx="223040">
                  <c:v>516.72909620727205</c:v>
                </c:pt>
                <c:pt idx="223041">
                  <c:v>516.73141296254596</c:v>
                </c:pt>
                <c:pt idx="223042">
                  <c:v>516.73372971781998</c:v>
                </c:pt>
                <c:pt idx="223043">
                  <c:v>516.73604647309298</c:v>
                </c:pt>
                <c:pt idx="223044">
                  <c:v>516.73836322836701</c:v>
                </c:pt>
                <c:pt idx="223045">
                  <c:v>516.74067998364001</c:v>
                </c:pt>
                <c:pt idx="223046">
                  <c:v>516.74299673891403</c:v>
                </c:pt>
                <c:pt idx="223047">
                  <c:v>516.74531349418703</c:v>
                </c:pt>
                <c:pt idx="223048">
                  <c:v>516.74763024946105</c:v>
                </c:pt>
                <c:pt idx="223049">
                  <c:v>516.74994700473496</c:v>
                </c:pt>
                <c:pt idx="223050">
                  <c:v>516.75226376000796</c:v>
                </c:pt>
                <c:pt idx="223051">
                  <c:v>516.75458051528199</c:v>
                </c:pt>
                <c:pt idx="223052">
                  <c:v>516.75689727055499</c:v>
                </c:pt>
                <c:pt idx="223053">
                  <c:v>516.75921402582901</c:v>
                </c:pt>
                <c:pt idx="223054">
                  <c:v>516.76153078110201</c:v>
                </c:pt>
                <c:pt idx="223055">
                  <c:v>516.76384753637603</c:v>
                </c:pt>
                <c:pt idx="223056">
                  <c:v>516.76616429165006</c:v>
                </c:pt>
                <c:pt idx="223057">
                  <c:v>516.76848104692294</c:v>
                </c:pt>
                <c:pt idx="223058">
                  <c:v>516.77079780219697</c:v>
                </c:pt>
                <c:pt idx="223059">
                  <c:v>516.77311455746997</c:v>
                </c:pt>
                <c:pt idx="223060">
                  <c:v>516.77543131274399</c:v>
                </c:pt>
                <c:pt idx="223061">
                  <c:v>516.77774806801699</c:v>
                </c:pt>
                <c:pt idx="223062">
                  <c:v>516.78006482329101</c:v>
                </c:pt>
                <c:pt idx="223063">
                  <c:v>516.78238157856504</c:v>
                </c:pt>
                <c:pt idx="223064">
                  <c:v>516.78469833383804</c:v>
                </c:pt>
                <c:pt idx="223065">
                  <c:v>516.78701508911195</c:v>
                </c:pt>
                <c:pt idx="223066">
                  <c:v>516.78933184438495</c:v>
                </c:pt>
                <c:pt idx="223067">
                  <c:v>516.79164859965897</c:v>
                </c:pt>
                <c:pt idx="223068">
                  <c:v>516.79396535493197</c:v>
                </c:pt>
                <c:pt idx="223069">
                  <c:v>516.79628211020599</c:v>
                </c:pt>
                <c:pt idx="223070">
                  <c:v>516.79859886547899</c:v>
                </c:pt>
                <c:pt idx="223071">
                  <c:v>516.80091562075302</c:v>
                </c:pt>
                <c:pt idx="223072">
                  <c:v>516.80323237602704</c:v>
                </c:pt>
                <c:pt idx="223073">
                  <c:v>516.80554913130004</c:v>
                </c:pt>
                <c:pt idx="223074">
                  <c:v>516.80786588657395</c:v>
                </c:pt>
                <c:pt idx="223075">
                  <c:v>516.81018264184695</c:v>
                </c:pt>
                <c:pt idx="223076">
                  <c:v>516.81249939712097</c:v>
                </c:pt>
                <c:pt idx="223077">
                  <c:v>516.81481615239397</c:v>
                </c:pt>
                <c:pt idx="223078">
                  <c:v>516.817132907668</c:v>
                </c:pt>
                <c:pt idx="223079">
                  <c:v>516.81944966294202</c:v>
                </c:pt>
                <c:pt idx="223080">
                  <c:v>516.82176641821502</c:v>
                </c:pt>
                <c:pt idx="223081">
                  <c:v>516.82408317348904</c:v>
                </c:pt>
                <c:pt idx="223082">
                  <c:v>516.82639992876204</c:v>
                </c:pt>
                <c:pt idx="223083">
                  <c:v>516.82871668403595</c:v>
                </c:pt>
                <c:pt idx="223084">
                  <c:v>516.83103343930895</c:v>
                </c:pt>
                <c:pt idx="223085">
                  <c:v>516.83335019458298</c:v>
                </c:pt>
                <c:pt idx="223086">
                  <c:v>516.835666949857</c:v>
                </c:pt>
                <c:pt idx="223087">
                  <c:v>516.83798370513</c:v>
                </c:pt>
                <c:pt idx="223088">
                  <c:v>516.84030046040402</c:v>
                </c:pt>
                <c:pt idx="223089">
                  <c:v>516.84261721567702</c:v>
                </c:pt>
                <c:pt idx="223090">
                  <c:v>516.84493397095105</c:v>
                </c:pt>
                <c:pt idx="223091">
                  <c:v>516.84725072622405</c:v>
                </c:pt>
                <c:pt idx="223092">
                  <c:v>516.84956748149796</c:v>
                </c:pt>
                <c:pt idx="223093">
                  <c:v>516.85188423677198</c:v>
                </c:pt>
                <c:pt idx="223094">
                  <c:v>516.85420099204498</c:v>
                </c:pt>
                <c:pt idx="223095">
                  <c:v>516.856517747319</c:v>
                </c:pt>
                <c:pt idx="223096">
                  <c:v>516.858834502592</c:v>
                </c:pt>
                <c:pt idx="223097">
                  <c:v>516.86115125786603</c:v>
                </c:pt>
                <c:pt idx="223098">
                  <c:v>516.86346801313903</c:v>
                </c:pt>
                <c:pt idx="223099">
                  <c:v>516.86578476841305</c:v>
                </c:pt>
                <c:pt idx="223100">
                  <c:v>516.86810152368696</c:v>
                </c:pt>
                <c:pt idx="223101">
                  <c:v>516.87041827895996</c:v>
                </c:pt>
                <c:pt idx="223102">
                  <c:v>516.87273503423398</c:v>
                </c:pt>
                <c:pt idx="223103">
                  <c:v>516.87505178950698</c:v>
                </c:pt>
                <c:pt idx="223104">
                  <c:v>516.87736854478101</c:v>
                </c:pt>
                <c:pt idx="223105">
                  <c:v>516.87968530005401</c:v>
                </c:pt>
                <c:pt idx="223106">
                  <c:v>516.88200205532803</c:v>
                </c:pt>
                <c:pt idx="223107">
                  <c:v>516.88431881060205</c:v>
                </c:pt>
                <c:pt idx="223108">
                  <c:v>516.88663556587505</c:v>
                </c:pt>
                <c:pt idx="223109">
                  <c:v>516.88895232114896</c:v>
                </c:pt>
                <c:pt idx="223110">
                  <c:v>516.89126907642196</c:v>
                </c:pt>
                <c:pt idx="223111">
                  <c:v>516.89358583169599</c:v>
                </c:pt>
                <c:pt idx="223112">
                  <c:v>516.89590258696899</c:v>
                </c:pt>
                <c:pt idx="223113">
                  <c:v>516.89821934224301</c:v>
                </c:pt>
                <c:pt idx="223114">
                  <c:v>516.90053609751703</c:v>
                </c:pt>
                <c:pt idx="223115">
                  <c:v>516.90285285279003</c:v>
                </c:pt>
                <c:pt idx="223116">
                  <c:v>516.90516960806406</c:v>
                </c:pt>
                <c:pt idx="223117">
                  <c:v>516.90748636333694</c:v>
                </c:pt>
                <c:pt idx="223118">
                  <c:v>516.90980311861097</c:v>
                </c:pt>
                <c:pt idx="223119">
                  <c:v>516.91211987388397</c:v>
                </c:pt>
                <c:pt idx="223120">
                  <c:v>516.91443662915799</c:v>
                </c:pt>
                <c:pt idx="223121">
                  <c:v>516.91675338443099</c:v>
                </c:pt>
                <c:pt idx="223122">
                  <c:v>516.91907013970501</c:v>
                </c:pt>
                <c:pt idx="223123">
                  <c:v>516.92138689497904</c:v>
                </c:pt>
                <c:pt idx="223124">
                  <c:v>516.92370365025204</c:v>
                </c:pt>
                <c:pt idx="223125">
                  <c:v>516.92602040552595</c:v>
                </c:pt>
                <c:pt idx="223126">
                  <c:v>516.92833716079895</c:v>
                </c:pt>
                <c:pt idx="223127">
                  <c:v>516.93065391607297</c:v>
                </c:pt>
                <c:pt idx="223128">
                  <c:v>516.93297067134597</c:v>
                </c:pt>
                <c:pt idx="223129">
                  <c:v>516.93528742661999</c:v>
                </c:pt>
                <c:pt idx="223130">
                  <c:v>516.93760418189402</c:v>
                </c:pt>
                <c:pt idx="223131">
                  <c:v>516.93992093716702</c:v>
                </c:pt>
                <c:pt idx="223132">
                  <c:v>516.94223769244104</c:v>
                </c:pt>
                <c:pt idx="223133">
                  <c:v>516.94455444771404</c:v>
                </c:pt>
                <c:pt idx="223134">
                  <c:v>516.94687120298795</c:v>
                </c:pt>
                <c:pt idx="223135">
                  <c:v>516.94918795826095</c:v>
                </c:pt>
                <c:pt idx="223136">
                  <c:v>516.95150471353497</c:v>
                </c:pt>
                <c:pt idx="223137">
                  <c:v>516.953821468809</c:v>
                </c:pt>
                <c:pt idx="223138">
                  <c:v>516.956138224082</c:v>
                </c:pt>
                <c:pt idx="223139">
                  <c:v>516.95845497935602</c:v>
                </c:pt>
                <c:pt idx="223140">
                  <c:v>516.96077173462902</c:v>
                </c:pt>
                <c:pt idx="223141">
                  <c:v>516.96308848990304</c:v>
                </c:pt>
                <c:pt idx="223142">
                  <c:v>516.96540524517604</c:v>
                </c:pt>
                <c:pt idx="223143">
                  <c:v>516.96772200044995</c:v>
                </c:pt>
                <c:pt idx="223144">
                  <c:v>516.97003875572398</c:v>
                </c:pt>
                <c:pt idx="223145">
                  <c:v>516.97235551099698</c:v>
                </c:pt>
                <c:pt idx="223146">
                  <c:v>516.974672266271</c:v>
                </c:pt>
                <c:pt idx="223147">
                  <c:v>516.976989021544</c:v>
                </c:pt>
                <c:pt idx="223148">
                  <c:v>516.97930577681802</c:v>
                </c:pt>
                <c:pt idx="223149">
                  <c:v>516.98162253209102</c:v>
                </c:pt>
                <c:pt idx="223150">
                  <c:v>516.98393928736505</c:v>
                </c:pt>
                <c:pt idx="223151">
                  <c:v>516.98625604263896</c:v>
                </c:pt>
                <c:pt idx="223152">
                  <c:v>516.98857279791196</c:v>
                </c:pt>
                <c:pt idx="223153">
                  <c:v>516.99088955318598</c:v>
                </c:pt>
                <c:pt idx="223154">
                  <c:v>516.99320630845898</c:v>
                </c:pt>
                <c:pt idx="223155">
                  <c:v>516.995523063733</c:v>
                </c:pt>
                <c:pt idx="223156">
                  <c:v>516.997839819006</c:v>
                </c:pt>
                <c:pt idx="223157">
                  <c:v>517.00015657428003</c:v>
                </c:pt>
                <c:pt idx="223158">
                  <c:v>517.00247332955405</c:v>
                </c:pt>
                <c:pt idx="223159">
                  <c:v>517.00479008482705</c:v>
                </c:pt>
                <c:pt idx="223160">
                  <c:v>517.00710684010096</c:v>
                </c:pt>
                <c:pt idx="223161">
                  <c:v>517.00942359537396</c:v>
                </c:pt>
                <c:pt idx="223162">
                  <c:v>517.01174035064798</c:v>
                </c:pt>
                <c:pt idx="223163">
                  <c:v>517.01405710592098</c:v>
                </c:pt>
                <c:pt idx="223164">
                  <c:v>517.01637386119501</c:v>
                </c:pt>
                <c:pt idx="223165">
                  <c:v>517.01869061646903</c:v>
                </c:pt>
                <c:pt idx="223166">
                  <c:v>517.02100737174203</c:v>
                </c:pt>
                <c:pt idx="223167">
                  <c:v>517.02332412701605</c:v>
                </c:pt>
                <c:pt idx="223168">
                  <c:v>517.02564088228905</c:v>
                </c:pt>
                <c:pt idx="223169">
                  <c:v>517.02795763756296</c:v>
                </c:pt>
                <c:pt idx="223170">
                  <c:v>517.03027439283596</c:v>
                </c:pt>
                <c:pt idx="223171">
                  <c:v>517.03259114810999</c:v>
                </c:pt>
                <c:pt idx="223172">
                  <c:v>517.03490790338299</c:v>
                </c:pt>
                <c:pt idx="223173">
                  <c:v>517.03722465865701</c:v>
                </c:pt>
                <c:pt idx="223174">
                  <c:v>517.03954141393103</c:v>
                </c:pt>
                <c:pt idx="223175">
                  <c:v>517.04185816920403</c:v>
                </c:pt>
                <c:pt idx="223176">
                  <c:v>517.04417492447806</c:v>
                </c:pt>
                <c:pt idx="223177">
                  <c:v>517.04649167975094</c:v>
                </c:pt>
                <c:pt idx="223178">
                  <c:v>517.04880843502497</c:v>
                </c:pt>
                <c:pt idx="223179">
                  <c:v>517.05112519029797</c:v>
                </c:pt>
                <c:pt idx="223180">
                  <c:v>517.05344194557199</c:v>
                </c:pt>
                <c:pt idx="223181">
                  <c:v>517.05575870084601</c:v>
                </c:pt>
                <c:pt idx="223182">
                  <c:v>517.05807545611901</c:v>
                </c:pt>
                <c:pt idx="223183">
                  <c:v>517.06039221139304</c:v>
                </c:pt>
                <c:pt idx="223184">
                  <c:v>517.06270896666604</c:v>
                </c:pt>
                <c:pt idx="223185">
                  <c:v>517.06502572193995</c:v>
                </c:pt>
                <c:pt idx="223186">
                  <c:v>517.06734247721295</c:v>
                </c:pt>
                <c:pt idx="223187">
                  <c:v>517.06965923248697</c:v>
                </c:pt>
                <c:pt idx="223188">
                  <c:v>517.07197598776099</c:v>
                </c:pt>
                <c:pt idx="223189">
                  <c:v>517.07429274303399</c:v>
                </c:pt>
                <c:pt idx="223190">
                  <c:v>517.07660949830802</c:v>
                </c:pt>
                <c:pt idx="223191">
                  <c:v>517.07892625358102</c:v>
                </c:pt>
                <c:pt idx="223192">
                  <c:v>517.08124300885504</c:v>
                </c:pt>
                <c:pt idx="223193">
                  <c:v>517.08355976412804</c:v>
                </c:pt>
                <c:pt idx="223194">
                  <c:v>517.08587651940195</c:v>
                </c:pt>
                <c:pt idx="223195">
                  <c:v>517.08819327467597</c:v>
                </c:pt>
                <c:pt idx="223196">
                  <c:v>517.09051002994897</c:v>
                </c:pt>
                <c:pt idx="223197">
                  <c:v>517.092826785223</c:v>
                </c:pt>
                <c:pt idx="223198">
                  <c:v>517.095143540496</c:v>
                </c:pt>
                <c:pt idx="223199">
                  <c:v>517.09746029577002</c:v>
                </c:pt>
                <c:pt idx="223200">
                  <c:v>517.09977705104302</c:v>
                </c:pt>
                <c:pt idx="223201">
                  <c:v>517.10209380631704</c:v>
                </c:pt>
                <c:pt idx="223202">
                  <c:v>517.10441056159095</c:v>
                </c:pt>
                <c:pt idx="223203">
                  <c:v>517.10672731686395</c:v>
                </c:pt>
                <c:pt idx="223204">
                  <c:v>517.10904407213798</c:v>
                </c:pt>
                <c:pt idx="223205">
                  <c:v>517.11136082741098</c:v>
                </c:pt>
                <c:pt idx="223206">
                  <c:v>517.113677582685</c:v>
                </c:pt>
                <c:pt idx="223207">
                  <c:v>517.115994337958</c:v>
                </c:pt>
                <c:pt idx="223208">
                  <c:v>517.11831109323202</c:v>
                </c:pt>
                <c:pt idx="223209">
                  <c:v>517.12062784850605</c:v>
                </c:pt>
                <c:pt idx="223210">
                  <c:v>517.12294460377905</c:v>
                </c:pt>
                <c:pt idx="223211">
                  <c:v>517.12526135905296</c:v>
                </c:pt>
                <c:pt idx="223212">
                  <c:v>517.12757811432596</c:v>
                </c:pt>
                <c:pt idx="223213">
                  <c:v>517.12989486959998</c:v>
                </c:pt>
                <c:pt idx="223214">
                  <c:v>517.13221162487298</c:v>
                </c:pt>
                <c:pt idx="223215">
                  <c:v>517.134528380147</c:v>
                </c:pt>
                <c:pt idx="223216">
                  <c:v>517.13684513542103</c:v>
                </c:pt>
                <c:pt idx="223217">
                  <c:v>517.13916189069403</c:v>
                </c:pt>
                <c:pt idx="223218">
                  <c:v>517.14147864596805</c:v>
                </c:pt>
                <c:pt idx="223219">
                  <c:v>517.14379540124105</c:v>
                </c:pt>
                <c:pt idx="223220">
                  <c:v>517.14611215651496</c:v>
                </c:pt>
                <c:pt idx="223221">
                  <c:v>517.14842891178796</c:v>
                </c:pt>
                <c:pt idx="223222">
                  <c:v>517.15074566706198</c:v>
                </c:pt>
                <c:pt idx="223223">
                  <c:v>517.15306242233498</c:v>
                </c:pt>
                <c:pt idx="223224">
                  <c:v>517.15537917760901</c:v>
                </c:pt>
                <c:pt idx="223225">
                  <c:v>517.15769593288303</c:v>
                </c:pt>
                <c:pt idx="223226">
                  <c:v>517.16001268815603</c:v>
                </c:pt>
                <c:pt idx="223227">
                  <c:v>517.16232944343005</c:v>
                </c:pt>
                <c:pt idx="223228">
                  <c:v>517.16464619870305</c:v>
                </c:pt>
                <c:pt idx="223229">
                  <c:v>517.16696295397696</c:v>
                </c:pt>
                <c:pt idx="223230">
                  <c:v>517.16927970924996</c:v>
                </c:pt>
                <c:pt idx="223231">
                  <c:v>517.17159646452399</c:v>
                </c:pt>
                <c:pt idx="223232">
                  <c:v>517.17391321979801</c:v>
                </c:pt>
                <c:pt idx="223233">
                  <c:v>517.17622997507101</c:v>
                </c:pt>
                <c:pt idx="223234">
                  <c:v>517.17854673034503</c:v>
                </c:pt>
                <c:pt idx="223235">
                  <c:v>517.18086348561803</c:v>
                </c:pt>
                <c:pt idx="223236">
                  <c:v>517.18318024089206</c:v>
                </c:pt>
                <c:pt idx="223237">
                  <c:v>517.18549699616506</c:v>
                </c:pt>
                <c:pt idx="223238">
                  <c:v>517.18781375143897</c:v>
                </c:pt>
                <c:pt idx="223239">
                  <c:v>517.19013050671299</c:v>
                </c:pt>
                <c:pt idx="223240">
                  <c:v>517.19244726198599</c:v>
                </c:pt>
                <c:pt idx="223241">
                  <c:v>517.19476401726001</c:v>
                </c:pt>
                <c:pt idx="223242">
                  <c:v>517.19708077253301</c:v>
                </c:pt>
                <c:pt idx="223243">
                  <c:v>517.19939752780704</c:v>
                </c:pt>
                <c:pt idx="223244">
                  <c:v>517.20171428308004</c:v>
                </c:pt>
                <c:pt idx="223245">
                  <c:v>517.20403103835395</c:v>
                </c:pt>
                <c:pt idx="223246">
                  <c:v>517.20634779362797</c:v>
                </c:pt>
                <c:pt idx="223247">
                  <c:v>517.20866454890097</c:v>
                </c:pt>
                <c:pt idx="223248">
                  <c:v>517.21098130417499</c:v>
                </c:pt>
                <c:pt idx="223249">
                  <c:v>517.21329805944799</c:v>
                </c:pt>
                <c:pt idx="223250">
                  <c:v>517.21561481472202</c:v>
                </c:pt>
                <c:pt idx="223251">
                  <c:v>517.21793156999502</c:v>
                </c:pt>
                <c:pt idx="223252">
                  <c:v>517.22024832526904</c:v>
                </c:pt>
                <c:pt idx="223253">
                  <c:v>517.22256508054295</c:v>
                </c:pt>
                <c:pt idx="223254">
                  <c:v>517.22488183581595</c:v>
                </c:pt>
                <c:pt idx="223255">
                  <c:v>517.22719859108997</c:v>
                </c:pt>
                <c:pt idx="223256">
                  <c:v>517.22951534636297</c:v>
                </c:pt>
                <c:pt idx="223257">
                  <c:v>517.231832101637</c:v>
                </c:pt>
                <c:pt idx="223258">
                  <c:v>517.23414885691</c:v>
                </c:pt>
                <c:pt idx="223259">
                  <c:v>517.23646561218402</c:v>
                </c:pt>
                <c:pt idx="223260">
                  <c:v>517.23878236745804</c:v>
                </c:pt>
                <c:pt idx="223261">
                  <c:v>517.24109912273104</c:v>
                </c:pt>
                <c:pt idx="223262">
                  <c:v>517.24341587800495</c:v>
                </c:pt>
                <c:pt idx="223263">
                  <c:v>517.24573263327795</c:v>
                </c:pt>
                <c:pt idx="223264">
                  <c:v>517.24804938855198</c:v>
                </c:pt>
                <c:pt idx="223265">
                  <c:v>517.25036614382498</c:v>
                </c:pt>
                <c:pt idx="223266">
                  <c:v>517.252682899099</c:v>
                </c:pt>
                <c:pt idx="223267">
                  <c:v>517.25499965437302</c:v>
                </c:pt>
                <c:pt idx="223268">
                  <c:v>517.25731640964602</c:v>
                </c:pt>
                <c:pt idx="223269">
                  <c:v>517.25963316492005</c:v>
                </c:pt>
                <c:pt idx="223270">
                  <c:v>517.26194992019305</c:v>
                </c:pt>
                <c:pt idx="223271">
                  <c:v>517.26426667546696</c:v>
                </c:pt>
                <c:pt idx="223272">
                  <c:v>517.26658343073996</c:v>
                </c:pt>
                <c:pt idx="223273">
                  <c:v>517.26890018601398</c:v>
                </c:pt>
                <c:pt idx="223274">
                  <c:v>517.27121694128698</c:v>
                </c:pt>
                <c:pt idx="223275">
                  <c:v>517.273533696561</c:v>
                </c:pt>
                <c:pt idx="223276">
                  <c:v>517.27585045183503</c:v>
                </c:pt>
                <c:pt idx="223277">
                  <c:v>517.27816720710803</c:v>
                </c:pt>
                <c:pt idx="223278">
                  <c:v>517.28048396238205</c:v>
                </c:pt>
                <c:pt idx="223279">
                  <c:v>517.28280071765505</c:v>
                </c:pt>
                <c:pt idx="223280">
                  <c:v>517.28511747292896</c:v>
                </c:pt>
                <c:pt idx="223281">
                  <c:v>517.28743422820196</c:v>
                </c:pt>
                <c:pt idx="223282">
                  <c:v>517.28975098347598</c:v>
                </c:pt>
                <c:pt idx="223283">
                  <c:v>517.29206773875001</c:v>
                </c:pt>
                <c:pt idx="223284">
                  <c:v>517.29438449402301</c:v>
                </c:pt>
                <c:pt idx="223285">
                  <c:v>517.29670124929703</c:v>
                </c:pt>
                <c:pt idx="223286">
                  <c:v>517.29901800457003</c:v>
                </c:pt>
                <c:pt idx="223287">
                  <c:v>517.30133475984405</c:v>
                </c:pt>
                <c:pt idx="223288">
                  <c:v>517.30365151511705</c:v>
                </c:pt>
                <c:pt idx="223289">
                  <c:v>517.30596827039096</c:v>
                </c:pt>
                <c:pt idx="223290">
                  <c:v>517.30828502566499</c:v>
                </c:pt>
                <c:pt idx="223291">
                  <c:v>517.31060178093799</c:v>
                </c:pt>
                <c:pt idx="223292">
                  <c:v>517.31291853621201</c:v>
                </c:pt>
                <c:pt idx="223293">
                  <c:v>517.31523529148501</c:v>
                </c:pt>
                <c:pt idx="223294">
                  <c:v>517.31755204675903</c:v>
                </c:pt>
                <c:pt idx="223295">
                  <c:v>517.31986880203203</c:v>
                </c:pt>
                <c:pt idx="223296">
                  <c:v>517.32218555730606</c:v>
                </c:pt>
                <c:pt idx="223297">
                  <c:v>517.32450231257997</c:v>
                </c:pt>
                <c:pt idx="223298">
                  <c:v>517.32681906785297</c:v>
                </c:pt>
                <c:pt idx="223299">
                  <c:v>517.32913582312699</c:v>
                </c:pt>
                <c:pt idx="223300">
                  <c:v>517.33145257839999</c:v>
                </c:pt>
                <c:pt idx="223301">
                  <c:v>517.33376933367401</c:v>
                </c:pt>
                <c:pt idx="223302">
                  <c:v>517.33608608894701</c:v>
                </c:pt>
                <c:pt idx="223303">
                  <c:v>517.33840284422104</c:v>
                </c:pt>
                <c:pt idx="223304">
                  <c:v>517.34071959949495</c:v>
                </c:pt>
                <c:pt idx="223305">
                  <c:v>517.34303635476795</c:v>
                </c:pt>
                <c:pt idx="223306">
                  <c:v>517.34535311004197</c:v>
                </c:pt>
                <c:pt idx="223307">
                  <c:v>517.34766986531497</c:v>
                </c:pt>
                <c:pt idx="223308">
                  <c:v>517.34998662058899</c:v>
                </c:pt>
                <c:pt idx="223309">
                  <c:v>517.35230337586199</c:v>
                </c:pt>
                <c:pt idx="223310">
                  <c:v>517.35462013113602</c:v>
                </c:pt>
                <c:pt idx="223311">
                  <c:v>517.35693688641004</c:v>
                </c:pt>
                <c:pt idx="223312">
                  <c:v>517.35925364168304</c:v>
                </c:pt>
                <c:pt idx="223313">
                  <c:v>517.36157039695695</c:v>
                </c:pt>
                <c:pt idx="223314">
                  <c:v>517.36388715222995</c:v>
                </c:pt>
                <c:pt idx="223315">
                  <c:v>517.36620390750397</c:v>
                </c:pt>
                <c:pt idx="223316">
                  <c:v>517.36852066277697</c:v>
                </c:pt>
                <c:pt idx="223317">
                  <c:v>517.370837418051</c:v>
                </c:pt>
                <c:pt idx="223318">
                  <c:v>517.37315417332502</c:v>
                </c:pt>
                <c:pt idx="223319">
                  <c:v>517.37547092859802</c:v>
                </c:pt>
                <c:pt idx="223320">
                  <c:v>517.37778768387204</c:v>
                </c:pt>
                <c:pt idx="223321">
                  <c:v>517.38010443914504</c:v>
                </c:pt>
                <c:pt idx="223322">
                  <c:v>517.38242119441895</c:v>
                </c:pt>
                <c:pt idx="223323">
                  <c:v>517.38473794969195</c:v>
                </c:pt>
                <c:pt idx="223324">
                  <c:v>517.38705470496598</c:v>
                </c:pt>
                <c:pt idx="223325">
                  <c:v>517.38937146023898</c:v>
                </c:pt>
                <c:pt idx="223326">
                  <c:v>517.391688215513</c:v>
                </c:pt>
                <c:pt idx="223327">
                  <c:v>517.39400497078702</c:v>
                </c:pt>
                <c:pt idx="223328">
                  <c:v>517.39632172606002</c:v>
                </c:pt>
                <c:pt idx="223329">
                  <c:v>517.39863848133405</c:v>
                </c:pt>
                <c:pt idx="223330">
                  <c:v>517.40095523660705</c:v>
                </c:pt>
                <c:pt idx="223331">
                  <c:v>517.40327199188096</c:v>
                </c:pt>
                <c:pt idx="223332">
                  <c:v>517.40558874715396</c:v>
                </c:pt>
                <c:pt idx="223333">
                  <c:v>517.40790550242798</c:v>
                </c:pt>
                <c:pt idx="223334">
                  <c:v>517.410222257702</c:v>
                </c:pt>
                <c:pt idx="223335">
                  <c:v>517.412539012975</c:v>
                </c:pt>
                <c:pt idx="223336">
                  <c:v>517.41485576824903</c:v>
                </c:pt>
                <c:pt idx="223337">
                  <c:v>517.41717252352203</c:v>
                </c:pt>
                <c:pt idx="223338">
                  <c:v>517.41948927879605</c:v>
                </c:pt>
                <c:pt idx="223339">
                  <c:v>517.42180603406905</c:v>
                </c:pt>
                <c:pt idx="223340">
                  <c:v>517.42412278934296</c:v>
                </c:pt>
                <c:pt idx="223341">
                  <c:v>517.42643954461698</c:v>
                </c:pt>
                <c:pt idx="223342">
                  <c:v>517.42875629988998</c:v>
                </c:pt>
                <c:pt idx="223343">
                  <c:v>517.43107305516401</c:v>
                </c:pt>
                <c:pt idx="223344">
                  <c:v>517.43338981043701</c:v>
                </c:pt>
                <c:pt idx="223345">
                  <c:v>517.43570656571103</c:v>
                </c:pt>
                <c:pt idx="223346">
                  <c:v>517.43802332098403</c:v>
                </c:pt>
                <c:pt idx="223347">
                  <c:v>517.44034007625805</c:v>
                </c:pt>
                <c:pt idx="223348">
                  <c:v>517.44265683153196</c:v>
                </c:pt>
                <c:pt idx="223349">
                  <c:v>517.44497358680496</c:v>
                </c:pt>
                <c:pt idx="223350">
                  <c:v>517.44729034207899</c:v>
                </c:pt>
                <c:pt idx="223351">
                  <c:v>517.44960709735199</c:v>
                </c:pt>
                <c:pt idx="223352">
                  <c:v>517.45192385262601</c:v>
                </c:pt>
                <c:pt idx="223353">
                  <c:v>517.45424060789901</c:v>
                </c:pt>
                <c:pt idx="223354">
                  <c:v>517.45655736317303</c:v>
                </c:pt>
                <c:pt idx="223355">
                  <c:v>517.45887411844706</c:v>
                </c:pt>
                <c:pt idx="223356">
                  <c:v>517.46119087372006</c:v>
                </c:pt>
                <c:pt idx="223357">
                  <c:v>517.46350762899397</c:v>
                </c:pt>
                <c:pt idx="223358">
                  <c:v>517.46582438426697</c:v>
                </c:pt>
                <c:pt idx="223359">
                  <c:v>517.46814113954099</c:v>
                </c:pt>
                <c:pt idx="223360">
                  <c:v>517.47045789481399</c:v>
                </c:pt>
                <c:pt idx="223361">
                  <c:v>517.47277465008801</c:v>
                </c:pt>
                <c:pt idx="223362">
                  <c:v>517.47509140536204</c:v>
                </c:pt>
                <c:pt idx="223363">
                  <c:v>517.47740816063504</c:v>
                </c:pt>
                <c:pt idx="223364">
                  <c:v>517.47972491590895</c:v>
                </c:pt>
                <c:pt idx="223365">
                  <c:v>517.48204167118195</c:v>
                </c:pt>
                <c:pt idx="223366">
                  <c:v>517.48435842645597</c:v>
                </c:pt>
                <c:pt idx="223367">
                  <c:v>517.48667518172897</c:v>
                </c:pt>
                <c:pt idx="223368">
                  <c:v>517.48899193700299</c:v>
                </c:pt>
                <c:pt idx="223369">
                  <c:v>517.49130869227599</c:v>
                </c:pt>
                <c:pt idx="223370">
                  <c:v>517.49362544755002</c:v>
                </c:pt>
                <c:pt idx="223371">
                  <c:v>517.49594220282404</c:v>
                </c:pt>
                <c:pt idx="223372">
                  <c:v>517.49825895809704</c:v>
                </c:pt>
                <c:pt idx="223373">
                  <c:v>517.50057571337095</c:v>
                </c:pt>
                <c:pt idx="223374">
                  <c:v>517.50289246864395</c:v>
                </c:pt>
                <c:pt idx="223375">
                  <c:v>517.50520922391797</c:v>
                </c:pt>
                <c:pt idx="223376">
                  <c:v>517.50752597919097</c:v>
                </c:pt>
                <c:pt idx="223377">
                  <c:v>517.509842734465</c:v>
                </c:pt>
                <c:pt idx="223378">
                  <c:v>517.51215948973902</c:v>
                </c:pt>
                <c:pt idx="223379">
                  <c:v>517.51447624501202</c:v>
                </c:pt>
                <c:pt idx="223380">
                  <c:v>517.51679300028604</c:v>
                </c:pt>
                <c:pt idx="223381">
                  <c:v>517.51910975555904</c:v>
                </c:pt>
                <c:pt idx="223382">
                  <c:v>517.52142651083295</c:v>
                </c:pt>
                <c:pt idx="223383">
                  <c:v>517.52374326610595</c:v>
                </c:pt>
                <c:pt idx="223384">
                  <c:v>517.52606002137998</c:v>
                </c:pt>
                <c:pt idx="223385">
                  <c:v>517.528376776654</c:v>
                </c:pt>
                <c:pt idx="223386">
                  <c:v>517.530693531927</c:v>
                </c:pt>
                <c:pt idx="223387">
                  <c:v>517.53301028720102</c:v>
                </c:pt>
                <c:pt idx="223388">
                  <c:v>517.53532704247402</c:v>
                </c:pt>
                <c:pt idx="223389">
                  <c:v>517.53764379774805</c:v>
                </c:pt>
                <c:pt idx="223390">
                  <c:v>517.53996055302105</c:v>
                </c:pt>
                <c:pt idx="223391">
                  <c:v>517.54227730829496</c:v>
                </c:pt>
                <c:pt idx="223392">
                  <c:v>517.54459406356898</c:v>
                </c:pt>
                <c:pt idx="223393">
                  <c:v>517.54691081884198</c:v>
                </c:pt>
                <c:pt idx="223394">
                  <c:v>517.549227574116</c:v>
                </c:pt>
                <c:pt idx="223395">
                  <c:v>517.551544329389</c:v>
                </c:pt>
                <c:pt idx="223396">
                  <c:v>517.55386108466303</c:v>
                </c:pt>
                <c:pt idx="223397">
                  <c:v>517.55617783993603</c:v>
                </c:pt>
                <c:pt idx="223398">
                  <c:v>517.55849459521005</c:v>
                </c:pt>
                <c:pt idx="223399">
                  <c:v>517.56081135048396</c:v>
                </c:pt>
                <c:pt idx="223400">
                  <c:v>517.56312810575696</c:v>
                </c:pt>
                <c:pt idx="223401">
                  <c:v>517.56544486103098</c:v>
                </c:pt>
                <c:pt idx="223402">
                  <c:v>517.56776161630398</c:v>
                </c:pt>
                <c:pt idx="223403">
                  <c:v>517.57007837157801</c:v>
                </c:pt>
                <c:pt idx="223404">
                  <c:v>517.57239512685101</c:v>
                </c:pt>
                <c:pt idx="223405">
                  <c:v>517.57471188212503</c:v>
                </c:pt>
                <c:pt idx="223406">
                  <c:v>517.57702863739905</c:v>
                </c:pt>
                <c:pt idx="223407">
                  <c:v>517.57934539267205</c:v>
                </c:pt>
                <c:pt idx="223408">
                  <c:v>517.58166214794596</c:v>
                </c:pt>
                <c:pt idx="223409">
                  <c:v>517.58397890321896</c:v>
                </c:pt>
                <c:pt idx="223410">
                  <c:v>517.58629565849299</c:v>
                </c:pt>
                <c:pt idx="223411">
                  <c:v>517.58861241376599</c:v>
                </c:pt>
                <c:pt idx="223412">
                  <c:v>517.59092916904001</c:v>
                </c:pt>
                <c:pt idx="223413">
                  <c:v>517.59324592431403</c:v>
                </c:pt>
                <c:pt idx="223414">
                  <c:v>517.59556267958703</c:v>
                </c:pt>
                <c:pt idx="223415">
                  <c:v>517.59787943486106</c:v>
                </c:pt>
                <c:pt idx="223416">
                  <c:v>517.60019619013406</c:v>
                </c:pt>
                <c:pt idx="223417">
                  <c:v>517.60251294540797</c:v>
                </c:pt>
                <c:pt idx="223418">
                  <c:v>517.60482970068097</c:v>
                </c:pt>
                <c:pt idx="223419">
                  <c:v>517.60714645595499</c:v>
                </c:pt>
                <c:pt idx="223420">
                  <c:v>517.60946321122799</c:v>
                </c:pt>
                <c:pt idx="223421">
                  <c:v>517.61177996650201</c:v>
                </c:pt>
                <c:pt idx="223422">
                  <c:v>517.61409672177604</c:v>
                </c:pt>
                <c:pt idx="223423">
                  <c:v>517.61641347704904</c:v>
                </c:pt>
                <c:pt idx="223424">
                  <c:v>517.61873023232295</c:v>
                </c:pt>
                <c:pt idx="223425">
                  <c:v>517.62104698759595</c:v>
                </c:pt>
                <c:pt idx="223426">
                  <c:v>517.62336374286997</c:v>
                </c:pt>
                <c:pt idx="223427">
                  <c:v>517.62568049814297</c:v>
                </c:pt>
                <c:pt idx="223428">
                  <c:v>517.62799725341699</c:v>
                </c:pt>
                <c:pt idx="223429">
                  <c:v>517.63031400869102</c:v>
                </c:pt>
                <c:pt idx="223430">
                  <c:v>517.63263076396402</c:v>
                </c:pt>
                <c:pt idx="223431">
                  <c:v>517.63494751923804</c:v>
                </c:pt>
                <c:pt idx="223432">
                  <c:v>517.63726427451104</c:v>
                </c:pt>
                <c:pt idx="223433">
                  <c:v>517.63958102978495</c:v>
                </c:pt>
                <c:pt idx="223434">
                  <c:v>517.64189778505795</c:v>
                </c:pt>
                <c:pt idx="223435">
                  <c:v>517.64421454033197</c:v>
                </c:pt>
                <c:pt idx="223436">
                  <c:v>517.646531295606</c:v>
                </c:pt>
                <c:pt idx="223437">
                  <c:v>517.648848050879</c:v>
                </c:pt>
                <c:pt idx="223438">
                  <c:v>517.65116480615302</c:v>
                </c:pt>
                <c:pt idx="223439">
                  <c:v>517.65348156142602</c:v>
                </c:pt>
                <c:pt idx="223440">
                  <c:v>517.65579831670004</c:v>
                </c:pt>
                <c:pt idx="223441">
                  <c:v>517.65811507197304</c:v>
                </c:pt>
                <c:pt idx="223442">
                  <c:v>517.66043182724695</c:v>
                </c:pt>
                <c:pt idx="223443">
                  <c:v>517.66274858252098</c:v>
                </c:pt>
                <c:pt idx="223444">
                  <c:v>517.66506533779398</c:v>
                </c:pt>
                <c:pt idx="223445">
                  <c:v>517.667382093068</c:v>
                </c:pt>
                <c:pt idx="223446">
                  <c:v>517.669698848341</c:v>
                </c:pt>
                <c:pt idx="223447">
                  <c:v>517.67201560361502</c:v>
                </c:pt>
                <c:pt idx="223448">
                  <c:v>517.67433235888802</c:v>
                </c:pt>
                <c:pt idx="223449">
                  <c:v>517.67664911416205</c:v>
                </c:pt>
                <c:pt idx="223450">
                  <c:v>517.67896586943596</c:v>
                </c:pt>
                <c:pt idx="223451">
                  <c:v>517.68128262470896</c:v>
                </c:pt>
                <c:pt idx="223452">
                  <c:v>517.68359937998298</c:v>
                </c:pt>
                <c:pt idx="223453">
                  <c:v>517.68591613525598</c:v>
                </c:pt>
                <c:pt idx="223454">
                  <c:v>517.68823289053</c:v>
                </c:pt>
                <c:pt idx="223455">
                  <c:v>517.690549645803</c:v>
                </c:pt>
                <c:pt idx="223456">
                  <c:v>517.69286640107703</c:v>
                </c:pt>
                <c:pt idx="223457">
                  <c:v>517.69518315635105</c:v>
                </c:pt>
                <c:pt idx="223458">
                  <c:v>517.69749991162405</c:v>
                </c:pt>
                <c:pt idx="223459">
                  <c:v>517.69981666689796</c:v>
                </c:pt>
                <c:pt idx="223460">
                  <c:v>517.70213342217096</c:v>
                </c:pt>
                <c:pt idx="223461">
                  <c:v>517.70445017744498</c:v>
                </c:pt>
                <c:pt idx="223462">
                  <c:v>517.70676693271798</c:v>
                </c:pt>
                <c:pt idx="223463">
                  <c:v>517.70908368799201</c:v>
                </c:pt>
                <c:pt idx="223464">
                  <c:v>517.71140044326603</c:v>
                </c:pt>
                <c:pt idx="223465">
                  <c:v>517.71371719853903</c:v>
                </c:pt>
                <c:pt idx="223466">
                  <c:v>517.71603395381305</c:v>
                </c:pt>
                <c:pt idx="223467">
                  <c:v>517.71835070908605</c:v>
                </c:pt>
                <c:pt idx="223468">
                  <c:v>517.72066746435996</c:v>
                </c:pt>
                <c:pt idx="223469">
                  <c:v>517.72298421963296</c:v>
                </c:pt>
                <c:pt idx="223470">
                  <c:v>517.72530097490699</c:v>
                </c:pt>
                <c:pt idx="223471">
                  <c:v>517.72761773017999</c:v>
                </c:pt>
                <c:pt idx="223472">
                  <c:v>517.72993448545401</c:v>
                </c:pt>
                <c:pt idx="223473">
                  <c:v>517.73225124072803</c:v>
                </c:pt>
                <c:pt idx="223474">
                  <c:v>517.73456799600103</c:v>
                </c:pt>
                <c:pt idx="223475">
                  <c:v>517.73688475127506</c:v>
                </c:pt>
                <c:pt idx="223476">
                  <c:v>517.73920150654806</c:v>
                </c:pt>
                <c:pt idx="223477">
                  <c:v>517.74151826182197</c:v>
                </c:pt>
                <c:pt idx="223478">
                  <c:v>517.74383501709497</c:v>
                </c:pt>
                <c:pt idx="223479">
                  <c:v>517.74615177236899</c:v>
                </c:pt>
                <c:pt idx="223480">
                  <c:v>517.74846852764301</c:v>
                </c:pt>
                <c:pt idx="223481">
                  <c:v>517.75078528291601</c:v>
                </c:pt>
                <c:pt idx="223482">
                  <c:v>517.75310203819004</c:v>
                </c:pt>
                <c:pt idx="223483">
                  <c:v>517.75541879346304</c:v>
                </c:pt>
                <c:pt idx="223484">
                  <c:v>517.75773554873695</c:v>
                </c:pt>
                <c:pt idx="223485">
                  <c:v>517.76005230400995</c:v>
                </c:pt>
                <c:pt idx="223486">
                  <c:v>517.76236905928397</c:v>
                </c:pt>
                <c:pt idx="223487">
                  <c:v>517.76468581455799</c:v>
                </c:pt>
                <c:pt idx="223488">
                  <c:v>517.76700256983099</c:v>
                </c:pt>
                <c:pt idx="223489">
                  <c:v>517.76931932510502</c:v>
                </c:pt>
                <c:pt idx="223490">
                  <c:v>517.77163608037802</c:v>
                </c:pt>
                <c:pt idx="223491">
                  <c:v>517.77395283565204</c:v>
                </c:pt>
                <c:pt idx="223492">
                  <c:v>517.77626959092504</c:v>
                </c:pt>
                <c:pt idx="223493">
                  <c:v>517.77858634619895</c:v>
                </c:pt>
                <c:pt idx="223494">
                  <c:v>517.78090310147297</c:v>
                </c:pt>
                <c:pt idx="223495">
                  <c:v>517.78321985674597</c:v>
                </c:pt>
                <c:pt idx="223496">
                  <c:v>517.78553661202</c:v>
                </c:pt>
                <c:pt idx="223497">
                  <c:v>517.787853367293</c:v>
                </c:pt>
                <c:pt idx="223498">
                  <c:v>517.79017012256702</c:v>
                </c:pt>
                <c:pt idx="223499">
                  <c:v>517.79248687784002</c:v>
                </c:pt>
                <c:pt idx="223500">
                  <c:v>517.79480363311404</c:v>
                </c:pt>
                <c:pt idx="223501">
                  <c:v>517.79712038838795</c:v>
                </c:pt>
                <c:pt idx="223502">
                  <c:v>517.79943714366095</c:v>
                </c:pt>
                <c:pt idx="223503">
                  <c:v>517.80175389893498</c:v>
                </c:pt>
                <c:pt idx="223504">
                  <c:v>517.80407065420798</c:v>
                </c:pt>
                <c:pt idx="223505">
                  <c:v>517.806387409482</c:v>
                </c:pt>
                <c:pt idx="223506">
                  <c:v>517.808704164755</c:v>
                </c:pt>
                <c:pt idx="223507">
                  <c:v>517.81102092002902</c:v>
                </c:pt>
                <c:pt idx="223508">
                  <c:v>517.81333767530305</c:v>
                </c:pt>
                <c:pt idx="223509">
                  <c:v>517.81565443057605</c:v>
                </c:pt>
                <c:pt idx="223510">
                  <c:v>517.81797118584996</c:v>
                </c:pt>
                <c:pt idx="223511">
                  <c:v>517.82028794112296</c:v>
                </c:pt>
                <c:pt idx="223512">
                  <c:v>517.82260469639698</c:v>
                </c:pt>
                <c:pt idx="223513">
                  <c:v>517.82492145166998</c:v>
                </c:pt>
                <c:pt idx="223514">
                  <c:v>517.827238206944</c:v>
                </c:pt>
                <c:pt idx="223515">
                  <c:v>517.82955496221803</c:v>
                </c:pt>
                <c:pt idx="223516">
                  <c:v>517.83187171749103</c:v>
                </c:pt>
                <c:pt idx="223517">
                  <c:v>517.83418847276505</c:v>
                </c:pt>
                <c:pt idx="223518">
                  <c:v>517.83650522803805</c:v>
                </c:pt>
                <c:pt idx="223519">
                  <c:v>517.83882198331196</c:v>
                </c:pt>
                <c:pt idx="223520">
                  <c:v>517.84113873858496</c:v>
                </c:pt>
                <c:pt idx="223521">
                  <c:v>517.84345549385898</c:v>
                </c:pt>
                <c:pt idx="223522">
                  <c:v>517.84577224913198</c:v>
                </c:pt>
                <c:pt idx="223523">
                  <c:v>517.84808900440601</c:v>
                </c:pt>
                <c:pt idx="223524">
                  <c:v>517.85040575968003</c:v>
                </c:pt>
                <c:pt idx="223525">
                  <c:v>517.85272251495303</c:v>
                </c:pt>
                <c:pt idx="223526">
                  <c:v>517.85503927022705</c:v>
                </c:pt>
                <c:pt idx="223527">
                  <c:v>517.85735602550005</c:v>
                </c:pt>
                <c:pt idx="223528">
                  <c:v>517.85967278077396</c:v>
                </c:pt>
                <c:pt idx="223529">
                  <c:v>517.86198953604696</c:v>
                </c:pt>
                <c:pt idx="223530">
                  <c:v>517.86430629132099</c:v>
                </c:pt>
                <c:pt idx="223531">
                  <c:v>517.86662304659501</c:v>
                </c:pt>
                <c:pt idx="223532">
                  <c:v>517.86893980186801</c:v>
                </c:pt>
                <c:pt idx="223533">
                  <c:v>517.87125655714203</c:v>
                </c:pt>
                <c:pt idx="223534">
                  <c:v>517.87357331241503</c:v>
                </c:pt>
                <c:pt idx="223535">
                  <c:v>517.87589006768906</c:v>
                </c:pt>
                <c:pt idx="223536">
                  <c:v>517.87820682296206</c:v>
                </c:pt>
                <c:pt idx="223537">
                  <c:v>517.88052357823597</c:v>
                </c:pt>
                <c:pt idx="223538">
                  <c:v>517.88284033350999</c:v>
                </c:pt>
                <c:pt idx="223539">
                  <c:v>517.88515708878299</c:v>
                </c:pt>
                <c:pt idx="223540">
                  <c:v>517.88747384405701</c:v>
                </c:pt>
                <c:pt idx="223541">
                  <c:v>517.88979059933001</c:v>
                </c:pt>
                <c:pt idx="223542">
                  <c:v>517.89210735460404</c:v>
                </c:pt>
                <c:pt idx="223543">
                  <c:v>517.89442410987704</c:v>
                </c:pt>
                <c:pt idx="223544">
                  <c:v>517.89674086515095</c:v>
                </c:pt>
                <c:pt idx="223545">
                  <c:v>517.89905762042497</c:v>
                </c:pt>
                <c:pt idx="223546">
                  <c:v>517.90137437569797</c:v>
                </c:pt>
                <c:pt idx="223547">
                  <c:v>517.90369113097199</c:v>
                </c:pt>
                <c:pt idx="223548">
                  <c:v>517.90600788624499</c:v>
                </c:pt>
                <c:pt idx="223549">
                  <c:v>517.90832464151902</c:v>
                </c:pt>
                <c:pt idx="223550">
                  <c:v>517.91064139679202</c:v>
                </c:pt>
                <c:pt idx="223551">
                  <c:v>517.91295815206604</c:v>
                </c:pt>
                <c:pt idx="223552">
                  <c:v>517.91527490733995</c:v>
                </c:pt>
                <c:pt idx="223553">
                  <c:v>517.91759166261295</c:v>
                </c:pt>
                <c:pt idx="223554">
                  <c:v>517.91990841788697</c:v>
                </c:pt>
                <c:pt idx="223555">
                  <c:v>517.92222517315997</c:v>
                </c:pt>
                <c:pt idx="223556">
                  <c:v>517.924541928434</c:v>
                </c:pt>
                <c:pt idx="223557">
                  <c:v>517.926858683707</c:v>
                </c:pt>
                <c:pt idx="223558">
                  <c:v>517.92917543898102</c:v>
                </c:pt>
                <c:pt idx="223559">
                  <c:v>517.93149219425504</c:v>
                </c:pt>
                <c:pt idx="223560">
                  <c:v>517.93380894952804</c:v>
                </c:pt>
                <c:pt idx="223561">
                  <c:v>517.93612570480195</c:v>
                </c:pt>
                <c:pt idx="223562">
                  <c:v>517.93844246007495</c:v>
                </c:pt>
                <c:pt idx="223563">
                  <c:v>517.94075921534898</c:v>
                </c:pt>
                <c:pt idx="223564">
                  <c:v>517.94307597062198</c:v>
                </c:pt>
                <c:pt idx="223565">
                  <c:v>517.945392725896</c:v>
                </c:pt>
                <c:pt idx="223566">
                  <c:v>517.94770948117002</c:v>
                </c:pt>
                <c:pt idx="223567">
                  <c:v>517.95002623644302</c:v>
                </c:pt>
                <c:pt idx="223568">
                  <c:v>517.95234299171705</c:v>
                </c:pt>
                <c:pt idx="223569">
                  <c:v>517.95465974699005</c:v>
                </c:pt>
                <c:pt idx="223570">
                  <c:v>517.95697650226396</c:v>
                </c:pt>
                <c:pt idx="223571">
                  <c:v>517.95929325753696</c:v>
                </c:pt>
                <c:pt idx="223572">
                  <c:v>517.96161001281098</c:v>
                </c:pt>
                <c:pt idx="223573">
                  <c:v>517.96392676808398</c:v>
                </c:pt>
                <c:pt idx="223574">
                  <c:v>517.966243523358</c:v>
                </c:pt>
                <c:pt idx="223575">
                  <c:v>517.96856027863203</c:v>
                </c:pt>
                <c:pt idx="223576">
                  <c:v>517.97087703390503</c:v>
                </c:pt>
                <c:pt idx="223577">
                  <c:v>517.97319378917905</c:v>
                </c:pt>
                <c:pt idx="223578">
                  <c:v>517.97551054445205</c:v>
                </c:pt>
                <c:pt idx="223579">
                  <c:v>517.97782729972596</c:v>
                </c:pt>
                <c:pt idx="223580">
                  <c:v>517.98014405499896</c:v>
                </c:pt>
                <c:pt idx="223581">
                  <c:v>517.98246081027298</c:v>
                </c:pt>
                <c:pt idx="223582">
                  <c:v>517.98477756554701</c:v>
                </c:pt>
                <c:pt idx="223583">
                  <c:v>517.98709432082001</c:v>
                </c:pt>
                <c:pt idx="223584">
                  <c:v>517.98941107609403</c:v>
                </c:pt>
                <c:pt idx="223585">
                  <c:v>517.99172783136703</c:v>
                </c:pt>
                <c:pt idx="223586">
                  <c:v>517.99404458664105</c:v>
                </c:pt>
                <c:pt idx="223587">
                  <c:v>517.99636134191405</c:v>
                </c:pt>
                <c:pt idx="223588">
                  <c:v>517.99867809718796</c:v>
                </c:pt>
                <c:pt idx="223589">
                  <c:v>518.00099485246199</c:v>
                </c:pt>
                <c:pt idx="223590">
                  <c:v>518.00331160773499</c:v>
                </c:pt>
                <c:pt idx="223591">
                  <c:v>518.00562836300901</c:v>
                </c:pt>
                <c:pt idx="223592">
                  <c:v>518.00794511828201</c:v>
                </c:pt>
                <c:pt idx="223593">
                  <c:v>518.01026187355603</c:v>
                </c:pt>
                <c:pt idx="223594">
                  <c:v>518.01257862882903</c:v>
                </c:pt>
                <c:pt idx="223595">
                  <c:v>518.01489538410306</c:v>
                </c:pt>
                <c:pt idx="223596">
                  <c:v>518.01721213937697</c:v>
                </c:pt>
                <c:pt idx="223597">
                  <c:v>518.01952889464997</c:v>
                </c:pt>
                <c:pt idx="223598">
                  <c:v>518.02184564992399</c:v>
                </c:pt>
                <c:pt idx="223599">
                  <c:v>518.02416240519699</c:v>
                </c:pt>
                <c:pt idx="223600">
                  <c:v>518.02647916047101</c:v>
                </c:pt>
                <c:pt idx="223601">
                  <c:v>518.02879591574401</c:v>
                </c:pt>
                <c:pt idx="223602">
                  <c:v>518.03111267101804</c:v>
                </c:pt>
                <c:pt idx="223603">
                  <c:v>518.03342942629195</c:v>
                </c:pt>
                <c:pt idx="223604">
                  <c:v>518.03574618156495</c:v>
                </c:pt>
                <c:pt idx="223605">
                  <c:v>518.03806293683897</c:v>
                </c:pt>
                <c:pt idx="223606">
                  <c:v>518.04037969211197</c:v>
                </c:pt>
                <c:pt idx="223607">
                  <c:v>518.04269644738599</c:v>
                </c:pt>
                <c:pt idx="223608">
                  <c:v>518.04501320265899</c:v>
                </c:pt>
                <c:pt idx="223609">
                  <c:v>518.04732995793302</c:v>
                </c:pt>
                <c:pt idx="223610">
                  <c:v>518.04964671320704</c:v>
                </c:pt>
                <c:pt idx="223611">
                  <c:v>518.05196346848004</c:v>
                </c:pt>
                <c:pt idx="223612">
                  <c:v>518.05428022375395</c:v>
                </c:pt>
                <c:pt idx="223613">
                  <c:v>518.05659697902695</c:v>
                </c:pt>
                <c:pt idx="223614">
                  <c:v>518.05891373430097</c:v>
                </c:pt>
                <c:pt idx="223615">
                  <c:v>518.06123048957397</c:v>
                </c:pt>
                <c:pt idx="223616">
                  <c:v>518.063547244848</c:v>
                </c:pt>
                <c:pt idx="223617">
                  <c:v>518.06586400012202</c:v>
                </c:pt>
                <c:pt idx="223618">
                  <c:v>518.06818075539502</c:v>
                </c:pt>
                <c:pt idx="223619">
                  <c:v>518.07049751066904</c:v>
                </c:pt>
                <c:pt idx="223620">
                  <c:v>518.07281426594204</c:v>
                </c:pt>
                <c:pt idx="223621">
                  <c:v>518.07513102121595</c:v>
                </c:pt>
                <c:pt idx="223622">
                  <c:v>518.07744777648895</c:v>
                </c:pt>
                <c:pt idx="223623">
                  <c:v>518.07976453176298</c:v>
                </c:pt>
                <c:pt idx="223624">
                  <c:v>518.08208128703598</c:v>
                </c:pt>
                <c:pt idx="223625">
                  <c:v>518.08439804231</c:v>
                </c:pt>
                <c:pt idx="223626">
                  <c:v>518.08671479758402</c:v>
                </c:pt>
                <c:pt idx="223627">
                  <c:v>518.08903155285702</c:v>
                </c:pt>
                <c:pt idx="223628">
                  <c:v>518.09134830813105</c:v>
                </c:pt>
                <c:pt idx="223629">
                  <c:v>518.09366506340405</c:v>
                </c:pt>
                <c:pt idx="223630">
                  <c:v>518.09598181867796</c:v>
                </c:pt>
                <c:pt idx="223631">
                  <c:v>518.09829857395096</c:v>
                </c:pt>
                <c:pt idx="223632">
                  <c:v>518.10061532922498</c:v>
                </c:pt>
                <c:pt idx="223633">
                  <c:v>518.102932084499</c:v>
                </c:pt>
                <c:pt idx="223634">
                  <c:v>518.105248839772</c:v>
                </c:pt>
                <c:pt idx="223635">
                  <c:v>518.10756559504603</c:v>
                </c:pt>
                <c:pt idx="223636">
                  <c:v>518.10988235031903</c:v>
                </c:pt>
                <c:pt idx="223637">
                  <c:v>518.11219910559305</c:v>
                </c:pt>
                <c:pt idx="223638">
                  <c:v>518.11451586086605</c:v>
                </c:pt>
                <c:pt idx="223639">
                  <c:v>518.11683261613996</c:v>
                </c:pt>
                <c:pt idx="223640">
                  <c:v>518.11914937141398</c:v>
                </c:pt>
                <c:pt idx="223641">
                  <c:v>518.12146612668698</c:v>
                </c:pt>
                <c:pt idx="223642">
                  <c:v>518.12378288196101</c:v>
                </c:pt>
                <c:pt idx="223643">
                  <c:v>518.12609963723401</c:v>
                </c:pt>
                <c:pt idx="223644">
                  <c:v>518.12841639250803</c:v>
                </c:pt>
                <c:pt idx="223645">
                  <c:v>518.13073314778103</c:v>
                </c:pt>
                <c:pt idx="223646">
                  <c:v>518.13304990305505</c:v>
                </c:pt>
                <c:pt idx="223647">
                  <c:v>518.13536665832896</c:v>
                </c:pt>
                <c:pt idx="223648">
                  <c:v>518.13768341360196</c:v>
                </c:pt>
                <c:pt idx="223649">
                  <c:v>518.14000016887599</c:v>
                </c:pt>
                <c:pt idx="223650">
                  <c:v>518.14231692414899</c:v>
                </c:pt>
                <c:pt idx="223651">
                  <c:v>518.14463367942301</c:v>
                </c:pt>
                <c:pt idx="223652">
                  <c:v>518.14695043469601</c:v>
                </c:pt>
                <c:pt idx="223653">
                  <c:v>518.14926718997003</c:v>
                </c:pt>
                <c:pt idx="223654">
                  <c:v>518.15158394524406</c:v>
                </c:pt>
                <c:pt idx="223655">
                  <c:v>518.15390070051706</c:v>
                </c:pt>
                <c:pt idx="223656">
                  <c:v>518.15621745579097</c:v>
                </c:pt>
                <c:pt idx="223657">
                  <c:v>518.15853421106397</c:v>
                </c:pt>
                <c:pt idx="223658">
                  <c:v>518.16085096633799</c:v>
                </c:pt>
                <c:pt idx="223659">
                  <c:v>518.16316772161099</c:v>
                </c:pt>
                <c:pt idx="223660">
                  <c:v>518.16548447688501</c:v>
                </c:pt>
                <c:pt idx="223661">
                  <c:v>518.16780123215904</c:v>
                </c:pt>
                <c:pt idx="223662">
                  <c:v>518.17011798743204</c:v>
                </c:pt>
                <c:pt idx="223663">
                  <c:v>518.17243474270595</c:v>
                </c:pt>
                <c:pt idx="223664">
                  <c:v>518.17475149797895</c:v>
                </c:pt>
                <c:pt idx="223665">
                  <c:v>518.17706825325297</c:v>
                </c:pt>
                <c:pt idx="223666">
                  <c:v>518.17938500852597</c:v>
                </c:pt>
                <c:pt idx="223667">
                  <c:v>518.18170176379999</c:v>
                </c:pt>
                <c:pt idx="223668">
                  <c:v>518.18401851907299</c:v>
                </c:pt>
                <c:pt idx="223669">
                  <c:v>518.18633527434702</c:v>
                </c:pt>
                <c:pt idx="223670">
                  <c:v>518.18865202962104</c:v>
                </c:pt>
                <c:pt idx="223671">
                  <c:v>518.19096878489404</c:v>
                </c:pt>
                <c:pt idx="223672">
                  <c:v>518.19328554016795</c:v>
                </c:pt>
                <c:pt idx="223673">
                  <c:v>518.19560229544095</c:v>
                </c:pt>
                <c:pt idx="223674">
                  <c:v>518.19791905071497</c:v>
                </c:pt>
                <c:pt idx="223675">
                  <c:v>518.20023580598797</c:v>
                </c:pt>
                <c:pt idx="223676">
                  <c:v>518.202552561262</c:v>
                </c:pt>
                <c:pt idx="223677">
                  <c:v>518.20486931653602</c:v>
                </c:pt>
                <c:pt idx="223678">
                  <c:v>518.20718607180902</c:v>
                </c:pt>
                <c:pt idx="223679">
                  <c:v>518.20950282708304</c:v>
                </c:pt>
                <c:pt idx="223680">
                  <c:v>518.21181958235604</c:v>
                </c:pt>
                <c:pt idx="223681">
                  <c:v>518.21413633762995</c:v>
                </c:pt>
                <c:pt idx="223682">
                  <c:v>518.21645309290295</c:v>
                </c:pt>
                <c:pt idx="223683">
                  <c:v>518.21876984817698</c:v>
                </c:pt>
                <c:pt idx="223684">
                  <c:v>518.221086603451</c:v>
                </c:pt>
                <c:pt idx="223685">
                  <c:v>518.223403358724</c:v>
                </c:pt>
                <c:pt idx="223686">
                  <c:v>518.22572011399802</c:v>
                </c:pt>
                <c:pt idx="223687">
                  <c:v>518.22803686927102</c:v>
                </c:pt>
                <c:pt idx="223688">
                  <c:v>518.23035362454505</c:v>
                </c:pt>
                <c:pt idx="223689">
                  <c:v>518.23267037981805</c:v>
                </c:pt>
                <c:pt idx="223690">
                  <c:v>518.23498713509196</c:v>
                </c:pt>
                <c:pt idx="223691">
                  <c:v>518.23730389036598</c:v>
                </c:pt>
                <c:pt idx="223692">
                  <c:v>518.23962064563898</c:v>
                </c:pt>
                <c:pt idx="223693">
                  <c:v>518.241937400913</c:v>
                </c:pt>
                <c:pt idx="223694">
                  <c:v>518.244254156186</c:v>
                </c:pt>
                <c:pt idx="223695">
                  <c:v>518.24657091146003</c:v>
                </c:pt>
                <c:pt idx="223696">
                  <c:v>518.24888766673303</c:v>
                </c:pt>
                <c:pt idx="223697">
                  <c:v>518.25120442200705</c:v>
                </c:pt>
                <c:pt idx="223698">
                  <c:v>518.25352117728096</c:v>
                </c:pt>
                <c:pt idx="223699">
                  <c:v>518.25583793255396</c:v>
                </c:pt>
                <c:pt idx="223700">
                  <c:v>518.25815468782798</c:v>
                </c:pt>
                <c:pt idx="223701">
                  <c:v>518.26047144310098</c:v>
                </c:pt>
                <c:pt idx="223702">
                  <c:v>518.26278819837501</c:v>
                </c:pt>
                <c:pt idx="223703">
                  <c:v>518.26510495364801</c:v>
                </c:pt>
                <c:pt idx="223704">
                  <c:v>518.26742170892203</c:v>
                </c:pt>
                <c:pt idx="223705">
                  <c:v>518.26973846419605</c:v>
                </c:pt>
                <c:pt idx="223706">
                  <c:v>518.27205521946905</c:v>
                </c:pt>
                <c:pt idx="223707">
                  <c:v>518.27437197474296</c:v>
                </c:pt>
                <c:pt idx="223708">
                  <c:v>518.27668873001596</c:v>
                </c:pt>
                <c:pt idx="223709">
                  <c:v>518.27900548528999</c:v>
                </c:pt>
                <c:pt idx="223710">
                  <c:v>518.28132224056299</c:v>
                </c:pt>
                <c:pt idx="223711">
                  <c:v>518.28363899583701</c:v>
                </c:pt>
                <c:pt idx="223712">
                  <c:v>518.28595575111103</c:v>
                </c:pt>
                <c:pt idx="223713">
                  <c:v>518.28827250638403</c:v>
                </c:pt>
                <c:pt idx="223714">
                  <c:v>518.29058926165806</c:v>
                </c:pt>
                <c:pt idx="223715">
                  <c:v>518.29290601693106</c:v>
                </c:pt>
                <c:pt idx="223716">
                  <c:v>518.29522277220497</c:v>
                </c:pt>
                <c:pt idx="223717">
                  <c:v>518.29753952747797</c:v>
                </c:pt>
                <c:pt idx="223718">
                  <c:v>518.29985628275199</c:v>
                </c:pt>
                <c:pt idx="223719">
                  <c:v>518.30217303802499</c:v>
                </c:pt>
                <c:pt idx="223720">
                  <c:v>518.30448979329901</c:v>
                </c:pt>
                <c:pt idx="223721">
                  <c:v>518.30680654857304</c:v>
                </c:pt>
                <c:pt idx="223722">
                  <c:v>518.30912330384604</c:v>
                </c:pt>
                <c:pt idx="223723">
                  <c:v>518.31144005911995</c:v>
                </c:pt>
                <c:pt idx="223724">
                  <c:v>518.31375681439295</c:v>
                </c:pt>
                <c:pt idx="223725">
                  <c:v>518.31607356966697</c:v>
                </c:pt>
                <c:pt idx="223726">
                  <c:v>518.31839032493997</c:v>
                </c:pt>
                <c:pt idx="223727">
                  <c:v>518.32070708021399</c:v>
                </c:pt>
                <c:pt idx="223728">
                  <c:v>518.32302383548802</c:v>
                </c:pt>
                <c:pt idx="223729">
                  <c:v>518.32534059076102</c:v>
                </c:pt>
                <c:pt idx="223730">
                  <c:v>518.32765734603504</c:v>
                </c:pt>
                <c:pt idx="223731">
                  <c:v>518.32997410130804</c:v>
                </c:pt>
                <c:pt idx="223732">
                  <c:v>518.33229085658195</c:v>
                </c:pt>
                <c:pt idx="223733">
                  <c:v>518.33460761185495</c:v>
                </c:pt>
                <c:pt idx="223734">
                  <c:v>518.33692436712897</c:v>
                </c:pt>
                <c:pt idx="223735">
                  <c:v>518.339241122403</c:v>
                </c:pt>
                <c:pt idx="223736">
                  <c:v>518.341557877676</c:v>
                </c:pt>
                <c:pt idx="223737">
                  <c:v>518.34387463295002</c:v>
                </c:pt>
                <c:pt idx="223738">
                  <c:v>518.34619138822302</c:v>
                </c:pt>
                <c:pt idx="223739">
                  <c:v>518.34850814349704</c:v>
                </c:pt>
                <c:pt idx="223740">
                  <c:v>518.35082489877004</c:v>
                </c:pt>
                <c:pt idx="223741">
                  <c:v>518.35314165404395</c:v>
                </c:pt>
                <c:pt idx="223742">
                  <c:v>518.35545840931798</c:v>
                </c:pt>
                <c:pt idx="223743">
                  <c:v>518.35777516459098</c:v>
                </c:pt>
                <c:pt idx="223744">
                  <c:v>518.360091919865</c:v>
                </c:pt>
                <c:pt idx="223745">
                  <c:v>518.362408675138</c:v>
                </c:pt>
                <c:pt idx="223746">
                  <c:v>518.36472543041202</c:v>
                </c:pt>
                <c:pt idx="223747">
                  <c:v>518.36704218568502</c:v>
                </c:pt>
                <c:pt idx="223748">
                  <c:v>518.36935894095905</c:v>
                </c:pt>
                <c:pt idx="223749">
                  <c:v>518.37167569623296</c:v>
                </c:pt>
                <c:pt idx="223750">
                  <c:v>518.37399245150596</c:v>
                </c:pt>
                <c:pt idx="223751">
                  <c:v>518.37630920677998</c:v>
                </c:pt>
                <c:pt idx="223752">
                  <c:v>518.37862596205298</c:v>
                </c:pt>
                <c:pt idx="223753">
                  <c:v>518.380942717327</c:v>
                </c:pt>
                <c:pt idx="223754">
                  <c:v>518.3832594726</c:v>
                </c:pt>
                <c:pt idx="223755">
                  <c:v>518.38557622787403</c:v>
                </c:pt>
                <c:pt idx="223756">
                  <c:v>518.38789298314805</c:v>
                </c:pt>
                <c:pt idx="223757">
                  <c:v>518.39020973842105</c:v>
                </c:pt>
                <c:pt idx="223758">
                  <c:v>518.39252649369496</c:v>
                </c:pt>
                <c:pt idx="223759">
                  <c:v>518.39484324896796</c:v>
                </c:pt>
                <c:pt idx="223760">
                  <c:v>518.39716000424198</c:v>
                </c:pt>
                <c:pt idx="223761">
                  <c:v>518.39947675951498</c:v>
                </c:pt>
                <c:pt idx="223762">
                  <c:v>518.40179351478901</c:v>
                </c:pt>
                <c:pt idx="223763">
                  <c:v>518.40411027006303</c:v>
                </c:pt>
                <c:pt idx="223764">
                  <c:v>518.40642702533603</c:v>
                </c:pt>
                <c:pt idx="223765">
                  <c:v>518.40874378061005</c:v>
                </c:pt>
                <c:pt idx="223766">
                  <c:v>518.41106053588305</c:v>
                </c:pt>
                <c:pt idx="223767">
                  <c:v>518.41337729115696</c:v>
                </c:pt>
                <c:pt idx="223768">
                  <c:v>518.41569404642996</c:v>
                </c:pt>
                <c:pt idx="223769">
                  <c:v>518.41801080170399</c:v>
                </c:pt>
                <c:pt idx="223770">
                  <c:v>518.42032755697699</c:v>
                </c:pt>
                <c:pt idx="223771">
                  <c:v>518.42264431225101</c:v>
                </c:pt>
                <c:pt idx="223772">
                  <c:v>518.42496106752503</c:v>
                </c:pt>
                <c:pt idx="223773">
                  <c:v>518.42727782279803</c:v>
                </c:pt>
                <c:pt idx="223774">
                  <c:v>518.42959457807206</c:v>
                </c:pt>
                <c:pt idx="223775">
                  <c:v>518.43191133334506</c:v>
                </c:pt>
                <c:pt idx="223776">
                  <c:v>518.43422808861897</c:v>
                </c:pt>
                <c:pt idx="223777">
                  <c:v>518.43654484389197</c:v>
                </c:pt>
                <c:pt idx="223778">
                  <c:v>518.43886159916599</c:v>
                </c:pt>
                <c:pt idx="223779">
                  <c:v>518.44117835444001</c:v>
                </c:pt>
                <c:pt idx="223780">
                  <c:v>518.44349510971301</c:v>
                </c:pt>
                <c:pt idx="223781">
                  <c:v>518.44581186498704</c:v>
                </c:pt>
                <c:pt idx="223782">
                  <c:v>518.44812862026004</c:v>
                </c:pt>
                <c:pt idx="223783">
                  <c:v>518.45044537553395</c:v>
                </c:pt>
                <c:pt idx="223784">
                  <c:v>518.45276213080695</c:v>
                </c:pt>
                <c:pt idx="223785">
                  <c:v>518.45507888608097</c:v>
                </c:pt>
                <c:pt idx="223786">
                  <c:v>518.45739564135499</c:v>
                </c:pt>
                <c:pt idx="223787">
                  <c:v>518.45971239662799</c:v>
                </c:pt>
                <c:pt idx="223788">
                  <c:v>518.46202915190202</c:v>
                </c:pt>
                <c:pt idx="223789">
                  <c:v>518.46434590717502</c:v>
                </c:pt>
                <c:pt idx="223790">
                  <c:v>518.46666266244904</c:v>
                </c:pt>
                <c:pt idx="223791">
                  <c:v>518.46897941772204</c:v>
                </c:pt>
                <c:pt idx="223792">
                  <c:v>518.47129617299595</c:v>
                </c:pt>
                <c:pt idx="223793">
                  <c:v>518.47361292826997</c:v>
                </c:pt>
                <c:pt idx="223794">
                  <c:v>518.47592968354297</c:v>
                </c:pt>
                <c:pt idx="223795">
                  <c:v>518.478246438817</c:v>
                </c:pt>
                <c:pt idx="223796">
                  <c:v>518.48056319409</c:v>
                </c:pt>
                <c:pt idx="223797">
                  <c:v>518.48287994936402</c:v>
                </c:pt>
                <c:pt idx="223798">
                  <c:v>518.48519670463702</c:v>
                </c:pt>
                <c:pt idx="223799">
                  <c:v>518.48751345991104</c:v>
                </c:pt>
                <c:pt idx="223800">
                  <c:v>518.48983021518495</c:v>
                </c:pt>
                <c:pt idx="223801">
                  <c:v>518.49214697045795</c:v>
                </c:pt>
                <c:pt idx="223802">
                  <c:v>518.49446372573198</c:v>
                </c:pt>
                <c:pt idx="223803">
                  <c:v>518.49678048100498</c:v>
                </c:pt>
                <c:pt idx="223804">
                  <c:v>518.499097236279</c:v>
                </c:pt>
                <c:pt idx="223805">
                  <c:v>518.501413991552</c:v>
                </c:pt>
                <c:pt idx="223806">
                  <c:v>518.50373074682602</c:v>
                </c:pt>
                <c:pt idx="223807">
                  <c:v>518.50604750210005</c:v>
                </c:pt>
                <c:pt idx="223808">
                  <c:v>518.50836425737305</c:v>
                </c:pt>
                <c:pt idx="223809">
                  <c:v>518.51068101264696</c:v>
                </c:pt>
                <c:pt idx="223810">
                  <c:v>518.51299776791996</c:v>
                </c:pt>
                <c:pt idx="223811">
                  <c:v>518.51531452319398</c:v>
                </c:pt>
                <c:pt idx="223812">
                  <c:v>518.51763127846698</c:v>
                </c:pt>
                <c:pt idx="223813">
                  <c:v>518.519948033741</c:v>
                </c:pt>
                <c:pt idx="223814">
                  <c:v>518.52226478901503</c:v>
                </c:pt>
                <c:pt idx="223815">
                  <c:v>518.52458154428803</c:v>
                </c:pt>
                <c:pt idx="223816">
                  <c:v>518.52689829956205</c:v>
                </c:pt>
                <c:pt idx="223817">
                  <c:v>518.52921505483505</c:v>
                </c:pt>
                <c:pt idx="223818">
                  <c:v>518.53153181010896</c:v>
                </c:pt>
                <c:pt idx="223819">
                  <c:v>518.53384856538196</c:v>
                </c:pt>
                <c:pt idx="223820">
                  <c:v>518.53616532065598</c:v>
                </c:pt>
                <c:pt idx="223821">
                  <c:v>518.53848207592898</c:v>
                </c:pt>
                <c:pt idx="223822">
                  <c:v>518.54079883120301</c:v>
                </c:pt>
                <c:pt idx="223823">
                  <c:v>518.54311558647703</c:v>
                </c:pt>
                <c:pt idx="223824">
                  <c:v>518.54543234175003</c:v>
                </c:pt>
                <c:pt idx="223825">
                  <c:v>518.54774909702405</c:v>
                </c:pt>
                <c:pt idx="223826">
                  <c:v>518.55006585229705</c:v>
                </c:pt>
                <c:pt idx="223827">
                  <c:v>518.55238260757096</c:v>
                </c:pt>
                <c:pt idx="223828">
                  <c:v>518.55469936284396</c:v>
                </c:pt>
                <c:pt idx="223829">
                  <c:v>518.55701611811799</c:v>
                </c:pt>
                <c:pt idx="223830">
                  <c:v>518.55933287339201</c:v>
                </c:pt>
                <c:pt idx="223831">
                  <c:v>518.56164962866501</c:v>
                </c:pt>
                <c:pt idx="223832">
                  <c:v>518.56396638393903</c:v>
                </c:pt>
                <c:pt idx="223833">
                  <c:v>518.56628313921203</c:v>
                </c:pt>
                <c:pt idx="223834">
                  <c:v>518.56859989448606</c:v>
                </c:pt>
                <c:pt idx="223835">
                  <c:v>518.57091664975906</c:v>
                </c:pt>
                <c:pt idx="223836">
                  <c:v>518.57323340503297</c:v>
                </c:pt>
                <c:pt idx="223837">
                  <c:v>518.57555016030699</c:v>
                </c:pt>
                <c:pt idx="223838">
                  <c:v>518.57786691557999</c:v>
                </c:pt>
                <c:pt idx="223839">
                  <c:v>518.58018367085401</c:v>
                </c:pt>
                <c:pt idx="223840">
                  <c:v>518.58250042612701</c:v>
                </c:pt>
                <c:pt idx="223841">
                  <c:v>518.58481718140104</c:v>
                </c:pt>
                <c:pt idx="223842">
                  <c:v>518.58713393667404</c:v>
                </c:pt>
                <c:pt idx="223843">
                  <c:v>518.58945069194795</c:v>
                </c:pt>
                <c:pt idx="223844">
                  <c:v>518.59176744722197</c:v>
                </c:pt>
                <c:pt idx="223845">
                  <c:v>518.59408420249497</c:v>
                </c:pt>
                <c:pt idx="223846">
                  <c:v>518.59640095776899</c:v>
                </c:pt>
                <c:pt idx="223847">
                  <c:v>518.59871771304199</c:v>
                </c:pt>
                <c:pt idx="223848">
                  <c:v>518.60103446831602</c:v>
                </c:pt>
                <c:pt idx="223849">
                  <c:v>518.60335122358902</c:v>
                </c:pt>
                <c:pt idx="223850">
                  <c:v>518.60566797886304</c:v>
                </c:pt>
                <c:pt idx="223851">
                  <c:v>518.60798473413695</c:v>
                </c:pt>
                <c:pt idx="223852">
                  <c:v>518.61030148940995</c:v>
                </c:pt>
                <c:pt idx="223853">
                  <c:v>518.61261824468397</c:v>
                </c:pt>
                <c:pt idx="223854">
                  <c:v>518.61493499995697</c:v>
                </c:pt>
                <c:pt idx="223855">
                  <c:v>518.617251755231</c:v>
                </c:pt>
                <c:pt idx="223856">
                  <c:v>518.619568510504</c:v>
                </c:pt>
                <c:pt idx="223857">
                  <c:v>518.62188526577802</c:v>
                </c:pt>
                <c:pt idx="223858">
                  <c:v>518.62420202105204</c:v>
                </c:pt>
                <c:pt idx="223859">
                  <c:v>518.62651877632504</c:v>
                </c:pt>
                <c:pt idx="223860">
                  <c:v>518.62883553159895</c:v>
                </c:pt>
                <c:pt idx="223861">
                  <c:v>518.63115228687195</c:v>
                </c:pt>
                <c:pt idx="223862">
                  <c:v>518.63346904214598</c:v>
                </c:pt>
                <c:pt idx="223863">
                  <c:v>518.63578579741898</c:v>
                </c:pt>
                <c:pt idx="223864">
                  <c:v>518.638102552693</c:v>
                </c:pt>
                <c:pt idx="223865">
                  <c:v>518.64041930796702</c:v>
                </c:pt>
                <c:pt idx="223866">
                  <c:v>518.64273606324002</c:v>
                </c:pt>
                <c:pt idx="223867">
                  <c:v>518.64505281851405</c:v>
                </c:pt>
                <c:pt idx="223868">
                  <c:v>518.64736957378705</c:v>
                </c:pt>
                <c:pt idx="223869">
                  <c:v>518.64968632906096</c:v>
                </c:pt>
                <c:pt idx="223870">
                  <c:v>518.65200308433396</c:v>
                </c:pt>
                <c:pt idx="223871">
                  <c:v>518.65431983960798</c:v>
                </c:pt>
                <c:pt idx="223872">
                  <c:v>518.65663659488098</c:v>
                </c:pt>
                <c:pt idx="223873">
                  <c:v>518.658953350155</c:v>
                </c:pt>
                <c:pt idx="223874">
                  <c:v>518.66127010542903</c:v>
                </c:pt>
                <c:pt idx="223875">
                  <c:v>518.66358686070203</c:v>
                </c:pt>
                <c:pt idx="223876">
                  <c:v>518.66590361597605</c:v>
                </c:pt>
                <c:pt idx="223877">
                  <c:v>518.66822037124905</c:v>
                </c:pt>
                <c:pt idx="223878">
                  <c:v>518.67053712652296</c:v>
                </c:pt>
                <c:pt idx="223879">
                  <c:v>518.67285388179596</c:v>
                </c:pt>
                <c:pt idx="223880">
                  <c:v>518.67517063706998</c:v>
                </c:pt>
                <c:pt idx="223881">
                  <c:v>518.67748739234401</c:v>
                </c:pt>
                <c:pt idx="223882">
                  <c:v>518.67980414761701</c:v>
                </c:pt>
                <c:pt idx="223883">
                  <c:v>518.68212090289103</c:v>
                </c:pt>
                <c:pt idx="223884">
                  <c:v>518.68443765816403</c:v>
                </c:pt>
                <c:pt idx="223885">
                  <c:v>518.68675441343805</c:v>
                </c:pt>
                <c:pt idx="223886">
                  <c:v>518.68907116871105</c:v>
                </c:pt>
                <c:pt idx="223887">
                  <c:v>518.69138792398496</c:v>
                </c:pt>
                <c:pt idx="223888">
                  <c:v>518.69370467925899</c:v>
                </c:pt>
                <c:pt idx="223889">
                  <c:v>518.69602143453199</c:v>
                </c:pt>
                <c:pt idx="223890">
                  <c:v>518.69833818980601</c:v>
                </c:pt>
                <c:pt idx="223891">
                  <c:v>518.70065494507901</c:v>
                </c:pt>
                <c:pt idx="223892">
                  <c:v>518.70297170035303</c:v>
                </c:pt>
                <c:pt idx="223893">
                  <c:v>518.70528845562603</c:v>
                </c:pt>
                <c:pt idx="223894">
                  <c:v>518.70760521090006</c:v>
                </c:pt>
                <c:pt idx="223895">
                  <c:v>518.70992196617397</c:v>
                </c:pt>
                <c:pt idx="223896">
                  <c:v>518.71223872144697</c:v>
                </c:pt>
                <c:pt idx="223897">
                  <c:v>518.71455547672099</c:v>
                </c:pt>
                <c:pt idx="223898">
                  <c:v>518.71687223199399</c:v>
                </c:pt>
                <c:pt idx="223899">
                  <c:v>518.71918898726801</c:v>
                </c:pt>
                <c:pt idx="223900">
                  <c:v>518.72150574254101</c:v>
                </c:pt>
                <c:pt idx="223901">
                  <c:v>518.72382249781504</c:v>
                </c:pt>
                <c:pt idx="223902">
                  <c:v>518.72613925308895</c:v>
                </c:pt>
                <c:pt idx="223903">
                  <c:v>518.72845600836195</c:v>
                </c:pt>
                <c:pt idx="223904">
                  <c:v>518.73077276363597</c:v>
                </c:pt>
                <c:pt idx="223905">
                  <c:v>518.73308951890897</c:v>
                </c:pt>
                <c:pt idx="223906">
                  <c:v>518.73540627418299</c:v>
                </c:pt>
                <c:pt idx="223907">
                  <c:v>518.73772302945599</c:v>
                </c:pt>
                <c:pt idx="223908">
                  <c:v>518.74003978473002</c:v>
                </c:pt>
                <c:pt idx="223909">
                  <c:v>518.74235654000404</c:v>
                </c:pt>
                <c:pt idx="223910">
                  <c:v>518.74467329527704</c:v>
                </c:pt>
                <c:pt idx="223911">
                  <c:v>518.74699005055095</c:v>
                </c:pt>
                <c:pt idx="223912">
                  <c:v>518.74930680582395</c:v>
                </c:pt>
                <c:pt idx="223913">
                  <c:v>518.75162356109797</c:v>
                </c:pt>
                <c:pt idx="223914">
                  <c:v>518.75394031637097</c:v>
                </c:pt>
                <c:pt idx="223915">
                  <c:v>518.756257071645</c:v>
                </c:pt>
                <c:pt idx="223916">
                  <c:v>518.75857382691902</c:v>
                </c:pt>
                <c:pt idx="223917">
                  <c:v>518.76089058219202</c:v>
                </c:pt>
                <c:pt idx="223918">
                  <c:v>518.76320733746604</c:v>
                </c:pt>
                <c:pt idx="223919">
                  <c:v>518.76552409273904</c:v>
                </c:pt>
                <c:pt idx="223920">
                  <c:v>518.76784084801295</c:v>
                </c:pt>
                <c:pt idx="223921">
                  <c:v>518.77015760328595</c:v>
                </c:pt>
                <c:pt idx="223922">
                  <c:v>518.77247435855998</c:v>
                </c:pt>
                <c:pt idx="223923">
                  <c:v>518.77479111383298</c:v>
                </c:pt>
                <c:pt idx="223924">
                  <c:v>518.777107869107</c:v>
                </c:pt>
                <c:pt idx="223925">
                  <c:v>518.77942462438102</c:v>
                </c:pt>
                <c:pt idx="223926">
                  <c:v>518.78174137965402</c:v>
                </c:pt>
                <c:pt idx="223927">
                  <c:v>518.78405813492805</c:v>
                </c:pt>
                <c:pt idx="223928">
                  <c:v>518.78637489020105</c:v>
                </c:pt>
                <c:pt idx="223929">
                  <c:v>518.78869164547496</c:v>
                </c:pt>
                <c:pt idx="223930">
                  <c:v>518.79100840074796</c:v>
                </c:pt>
                <c:pt idx="223931">
                  <c:v>518.79332515602198</c:v>
                </c:pt>
                <c:pt idx="223932">
                  <c:v>518.795641911296</c:v>
                </c:pt>
                <c:pt idx="223933">
                  <c:v>518.797958666569</c:v>
                </c:pt>
                <c:pt idx="223934">
                  <c:v>518.80027542184303</c:v>
                </c:pt>
                <c:pt idx="223935">
                  <c:v>518.80259217711603</c:v>
                </c:pt>
                <c:pt idx="223936">
                  <c:v>518.80490893239005</c:v>
                </c:pt>
                <c:pt idx="223937">
                  <c:v>518.80722568766305</c:v>
                </c:pt>
                <c:pt idx="223938">
                  <c:v>518.80954244293696</c:v>
                </c:pt>
                <c:pt idx="223939">
                  <c:v>518.81185919821098</c:v>
                </c:pt>
                <c:pt idx="223940">
                  <c:v>518.81417595348398</c:v>
                </c:pt>
                <c:pt idx="223941">
                  <c:v>518.81649270875801</c:v>
                </c:pt>
                <c:pt idx="223942">
                  <c:v>518.81880946403101</c:v>
                </c:pt>
                <c:pt idx="223943">
                  <c:v>518.82112621930503</c:v>
                </c:pt>
                <c:pt idx="223944">
                  <c:v>518.82344297457803</c:v>
                </c:pt>
                <c:pt idx="223945">
                  <c:v>518.82575972985205</c:v>
                </c:pt>
                <c:pt idx="223946">
                  <c:v>518.82807648512596</c:v>
                </c:pt>
                <c:pt idx="223947">
                  <c:v>518.83039324039896</c:v>
                </c:pt>
                <c:pt idx="223948">
                  <c:v>518.83270999567299</c:v>
                </c:pt>
                <c:pt idx="223949">
                  <c:v>518.83502675094599</c:v>
                </c:pt>
                <c:pt idx="223950">
                  <c:v>518.83734350622001</c:v>
                </c:pt>
                <c:pt idx="223951">
                  <c:v>518.83966026149301</c:v>
                </c:pt>
                <c:pt idx="223952">
                  <c:v>518.84197701676703</c:v>
                </c:pt>
                <c:pt idx="223953">
                  <c:v>518.84429377204106</c:v>
                </c:pt>
                <c:pt idx="223954">
                  <c:v>518.84661052731406</c:v>
                </c:pt>
                <c:pt idx="223955">
                  <c:v>518.84892728258797</c:v>
                </c:pt>
                <c:pt idx="223956">
                  <c:v>518.85124403786097</c:v>
                </c:pt>
                <c:pt idx="223957">
                  <c:v>518.85356079313499</c:v>
                </c:pt>
                <c:pt idx="223958">
                  <c:v>518.85587754840799</c:v>
                </c:pt>
                <c:pt idx="223959">
                  <c:v>518.85819430368201</c:v>
                </c:pt>
                <c:pt idx="223960">
                  <c:v>518.86051105895604</c:v>
                </c:pt>
                <c:pt idx="223961">
                  <c:v>518.86282781422904</c:v>
                </c:pt>
                <c:pt idx="223962">
                  <c:v>518.86514456950295</c:v>
                </c:pt>
                <c:pt idx="223963">
                  <c:v>518.86746132477595</c:v>
                </c:pt>
                <c:pt idx="223964">
                  <c:v>518.86977808004997</c:v>
                </c:pt>
                <c:pt idx="223965">
                  <c:v>518.87209483532297</c:v>
                </c:pt>
                <c:pt idx="223966">
                  <c:v>518.87441159059699</c:v>
                </c:pt>
                <c:pt idx="223967">
                  <c:v>518.87672834586999</c:v>
                </c:pt>
                <c:pt idx="223968">
                  <c:v>518.87904510114402</c:v>
                </c:pt>
                <c:pt idx="223969">
                  <c:v>518.88136185641804</c:v>
                </c:pt>
                <c:pt idx="223970">
                  <c:v>518.88367861169104</c:v>
                </c:pt>
                <c:pt idx="223971">
                  <c:v>518.88599536696495</c:v>
                </c:pt>
                <c:pt idx="223972">
                  <c:v>518.88831212223795</c:v>
                </c:pt>
                <c:pt idx="223973">
                  <c:v>518.89062887751197</c:v>
                </c:pt>
                <c:pt idx="223974">
                  <c:v>518.89294563278497</c:v>
                </c:pt>
                <c:pt idx="223975">
                  <c:v>518.895262388059</c:v>
                </c:pt>
                <c:pt idx="223976">
                  <c:v>518.89757914333302</c:v>
                </c:pt>
                <c:pt idx="223977">
                  <c:v>518.89989589860602</c:v>
                </c:pt>
                <c:pt idx="223978">
                  <c:v>518.90221265388004</c:v>
                </c:pt>
                <c:pt idx="223979">
                  <c:v>518.90452940915304</c:v>
                </c:pt>
                <c:pt idx="223980">
                  <c:v>518.90684616442695</c:v>
                </c:pt>
                <c:pt idx="223981">
                  <c:v>518.90916291969995</c:v>
                </c:pt>
                <c:pt idx="223982">
                  <c:v>518.91147967497398</c:v>
                </c:pt>
                <c:pt idx="223983">
                  <c:v>518.913796430248</c:v>
                </c:pt>
                <c:pt idx="223984">
                  <c:v>518.916113185521</c:v>
                </c:pt>
                <c:pt idx="223985">
                  <c:v>518.91842994079502</c:v>
                </c:pt>
                <c:pt idx="223986">
                  <c:v>518.92074669606802</c:v>
                </c:pt>
                <c:pt idx="223987">
                  <c:v>518.92306345134205</c:v>
                </c:pt>
                <c:pt idx="223988">
                  <c:v>518.92538020661505</c:v>
                </c:pt>
                <c:pt idx="223989">
                  <c:v>518.92769696188896</c:v>
                </c:pt>
                <c:pt idx="223990">
                  <c:v>518.93001371716298</c:v>
                </c:pt>
                <c:pt idx="223991">
                  <c:v>518.93233047243598</c:v>
                </c:pt>
                <c:pt idx="223992">
                  <c:v>518.93464722771</c:v>
                </c:pt>
                <c:pt idx="223993">
                  <c:v>518.936963982983</c:v>
                </c:pt>
                <c:pt idx="223994">
                  <c:v>518.93928073825703</c:v>
                </c:pt>
                <c:pt idx="223995">
                  <c:v>518.94159749353003</c:v>
                </c:pt>
                <c:pt idx="223996">
                  <c:v>518.94391424880405</c:v>
                </c:pt>
                <c:pt idx="223997">
                  <c:v>518.94623100407796</c:v>
                </c:pt>
                <c:pt idx="223998">
                  <c:v>518.94854775935096</c:v>
                </c:pt>
                <c:pt idx="223999">
                  <c:v>518.95086451462498</c:v>
                </c:pt>
                <c:pt idx="224000">
                  <c:v>518.95318126989798</c:v>
                </c:pt>
                <c:pt idx="224001">
                  <c:v>518.95549802517201</c:v>
                </c:pt>
                <c:pt idx="224002">
                  <c:v>518.95781478044501</c:v>
                </c:pt>
                <c:pt idx="224003">
                  <c:v>518.96013153571903</c:v>
                </c:pt>
                <c:pt idx="224004">
                  <c:v>518.96244829099305</c:v>
                </c:pt>
                <c:pt idx="224005">
                  <c:v>518.96476504626605</c:v>
                </c:pt>
                <c:pt idx="224006">
                  <c:v>518.96708180153996</c:v>
                </c:pt>
                <c:pt idx="224007">
                  <c:v>518.96939855681296</c:v>
                </c:pt>
                <c:pt idx="224008">
                  <c:v>518.97171531208699</c:v>
                </c:pt>
                <c:pt idx="224009">
                  <c:v>518.97403206735999</c:v>
                </c:pt>
                <c:pt idx="224010">
                  <c:v>518.97634882263401</c:v>
                </c:pt>
                <c:pt idx="224011">
                  <c:v>518.97866557790803</c:v>
                </c:pt>
                <c:pt idx="224012">
                  <c:v>518.98098233318103</c:v>
                </c:pt>
                <c:pt idx="224013">
                  <c:v>518.98329908845506</c:v>
                </c:pt>
                <c:pt idx="224014">
                  <c:v>518.98561584372806</c:v>
                </c:pt>
                <c:pt idx="224015">
                  <c:v>518.98793259900197</c:v>
                </c:pt>
                <c:pt idx="224016">
                  <c:v>518.99024935427497</c:v>
                </c:pt>
                <c:pt idx="224017">
                  <c:v>518.99256610954899</c:v>
                </c:pt>
                <c:pt idx="224018">
                  <c:v>518.99488286482199</c:v>
                </c:pt>
                <c:pt idx="224019">
                  <c:v>518.99719962009601</c:v>
                </c:pt>
                <c:pt idx="224020">
                  <c:v>518.99951637537004</c:v>
                </c:pt>
                <c:pt idx="224021">
                  <c:v>519.00183313064304</c:v>
                </c:pt>
                <c:pt idx="224022">
                  <c:v>519.00414988591695</c:v>
                </c:pt>
                <c:pt idx="224023">
                  <c:v>519.00646664118995</c:v>
                </c:pt>
                <c:pt idx="224024">
                  <c:v>519.00878339646397</c:v>
                </c:pt>
                <c:pt idx="224025">
                  <c:v>519.01110015173697</c:v>
                </c:pt>
                <c:pt idx="224026">
                  <c:v>519.01341690701099</c:v>
                </c:pt>
                <c:pt idx="224027">
                  <c:v>519.01573366228502</c:v>
                </c:pt>
                <c:pt idx="224028">
                  <c:v>519.01805041755802</c:v>
                </c:pt>
                <c:pt idx="224029">
                  <c:v>519.02036717283204</c:v>
                </c:pt>
                <c:pt idx="224030">
                  <c:v>519.02268392810504</c:v>
                </c:pt>
                <c:pt idx="224031">
                  <c:v>519.02500068337895</c:v>
                </c:pt>
                <c:pt idx="224032">
                  <c:v>519.02731743865195</c:v>
                </c:pt>
                <c:pt idx="224033">
                  <c:v>519.02963419392597</c:v>
                </c:pt>
                <c:pt idx="224034">
                  <c:v>519.0319509492</c:v>
                </c:pt>
                <c:pt idx="224035">
                  <c:v>519.034267704473</c:v>
                </c:pt>
                <c:pt idx="224036">
                  <c:v>519.03658445974702</c:v>
                </c:pt>
                <c:pt idx="224037">
                  <c:v>519.03890121502002</c:v>
                </c:pt>
                <c:pt idx="224038">
                  <c:v>519.04121797029404</c:v>
                </c:pt>
                <c:pt idx="224039">
                  <c:v>519.04353472556704</c:v>
                </c:pt>
                <c:pt idx="224040">
                  <c:v>519.04585148084095</c:v>
                </c:pt>
                <c:pt idx="224041">
                  <c:v>519.04816823611498</c:v>
                </c:pt>
                <c:pt idx="224042">
                  <c:v>519.05048499138798</c:v>
                </c:pt>
                <c:pt idx="224043">
                  <c:v>519.052801746662</c:v>
                </c:pt>
                <c:pt idx="224044">
                  <c:v>519.055118501935</c:v>
                </c:pt>
                <c:pt idx="224045">
                  <c:v>519.05743525720902</c:v>
                </c:pt>
                <c:pt idx="224046">
                  <c:v>519.05975201248202</c:v>
                </c:pt>
                <c:pt idx="224047">
                  <c:v>519.06206876775605</c:v>
                </c:pt>
                <c:pt idx="224048">
                  <c:v>519.06438552302996</c:v>
                </c:pt>
                <c:pt idx="224049">
                  <c:v>519.06670227830296</c:v>
                </c:pt>
                <c:pt idx="224050">
                  <c:v>519.06901903357698</c:v>
                </c:pt>
                <c:pt idx="224051">
                  <c:v>519.07133578884998</c:v>
                </c:pt>
                <c:pt idx="224052">
                  <c:v>519.073652544124</c:v>
                </c:pt>
                <c:pt idx="224053">
                  <c:v>519.075969299397</c:v>
                </c:pt>
                <c:pt idx="224054">
                  <c:v>519.07828605467103</c:v>
                </c:pt>
                <c:pt idx="224055">
                  <c:v>519.08060280994505</c:v>
                </c:pt>
                <c:pt idx="224056">
                  <c:v>519.08291956521805</c:v>
                </c:pt>
                <c:pt idx="224057">
                  <c:v>519.08523632049196</c:v>
                </c:pt>
                <c:pt idx="224058">
                  <c:v>519.08755307576496</c:v>
                </c:pt>
                <c:pt idx="224059">
                  <c:v>519.08986983103898</c:v>
                </c:pt>
                <c:pt idx="224060">
                  <c:v>519.09218658631198</c:v>
                </c:pt>
                <c:pt idx="224061">
                  <c:v>519.09450334158601</c:v>
                </c:pt>
                <c:pt idx="224062">
                  <c:v>519.09682009686003</c:v>
                </c:pt>
                <c:pt idx="224063">
                  <c:v>519.09913685213303</c:v>
                </c:pt>
                <c:pt idx="224064">
                  <c:v>519.10145360740705</c:v>
                </c:pt>
                <c:pt idx="224065">
                  <c:v>519.10377036268005</c:v>
                </c:pt>
                <c:pt idx="224066">
                  <c:v>519.10608711795396</c:v>
                </c:pt>
                <c:pt idx="224067">
                  <c:v>519.10840387322696</c:v>
                </c:pt>
                <c:pt idx="224068">
                  <c:v>519.11072062850099</c:v>
                </c:pt>
                <c:pt idx="224069">
                  <c:v>519.11303738377399</c:v>
                </c:pt>
                <c:pt idx="224070">
                  <c:v>519.11535413904801</c:v>
                </c:pt>
                <c:pt idx="224071">
                  <c:v>519.11767089432203</c:v>
                </c:pt>
                <c:pt idx="224072">
                  <c:v>519.11998764959503</c:v>
                </c:pt>
                <c:pt idx="224073">
                  <c:v>519.12230440486906</c:v>
                </c:pt>
                <c:pt idx="224074">
                  <c:v>519.12462116014206</c:v>
                </c:pt>
                <c:pt idx="224075">
                  <c:v>519.12693791541597</c:v>
                </c:pt>
                <c:pt idx="224076">
                  <c:v>519.12925467068897</c:v>
                </c:pt>
                <c:pt idx="224077">
                  <c:v>519.13157142596299</c:v>
                </c:pt>
                <c:pt idx="224078">
                  <c:v>519.13388818123701</c:v>
                </c:pt>
                <c:pt idx="224079">
                  <c:v>519.13620493651001</c:v>
                </c:pt>
                <c:pt idx="224080">
                  <c:v>519.13852169178404</c:v>
                </c:pt>
                <c:pt idx="224081">
                  <c:v>519.14083844705704</c:v>
                </c:pt>
                <c:pt idx="224082">
                  <c:v>519.14315520233095</c:v>
                </c:pt>
                <c:pt idx="224083">
                  <c:v>519.14547195760395</c:v>
                </c:pt>
                <c:pt idx="224084">
                  <c:v>519.14778871287797</c:v>
                </c:pt>
                <c:pt idx="224085">
                  <c:v>519.15010546815199</c:v>
                </c:pt>
                <c:pt idx="224086">
                  <c:v>519.15242222342499</c:v>
                </c:pt>
                <c:pt idx="224087">
                  <c:v>519.15473897869902</c:v>
                </c:pt>
                <c:pt idx="224088">
                  <c:v>519.15705573397202</c:v>
                </c:pt>
                <c:pt idx="224089">
                  <c:v>519.15937248924604</c:v>
                </c:pt>
                <c:pt idx="224090">
                  <c:v>519.16168924451904</c:v>
                </c:pt>
                <c:pt idx="224091">
                  <c:v>519.16400599979295</c:v>
                </c:pt>
                <c:pt idx="224092">
                  <c:v>519.16632275506697</c:v>
                </c:pt>
                <c:pt idx="224093">
                  <c:v>519.16863951033997</c:v>
                </c:pt>
                <c:pt idx="224094">
                  <c:v>519.170956265614</c:v>
                </c:pt>
                <c:pt idx="224095">
                  <c:v>519.173273020887</c:v>
                </c:pt>
                <c:pt idx="224096">
                  <c:v>519.17558977616102</c:v>
                </c:pt>
                <c:pt idx="224097">
                  <c:v>519.17790653143402</c:v>
                </c:pt>
                <c:pt idx="224098">
                  <c:v>519.18022328670804</c:v>
                </c:pt>
                <c:pt idx="224099">
                  <c:v>519.18254004198195</c:v>
                </c:pt>
                <c:pt idx="224100">
                  <c:v>519.18485679725495</c:v>
                </c:pt>
                <c:pt idx="224101">
                  <c:v>519.18717355252898</c:v>
                </c:pt>
                <c:pt idx="224102">
                  <c:v>519.18949030780198</c:v>
                </c:pt>
                <c:pt idx="224103">
                  <c:v>519.191807063076</c:v>
                </c:pt>
                <c:pt idx="224104">
                  <c:v>519.194123818349</c:v>
                </c:pt>
                <c:pt idx="224105">
                  <c:v>519.19644057362302</c:v>
                </c:pt>
                <c:pt idx="224106">
                  <c:v>519.19875732889705</c:v>
                </c:pt>
                <c:pt idx="224107">
                  <c:v>519.20107408417005</c:v>
                </c:pt>
                <c:pt idx="224108">
                  <c:v>519.20339083944395</c:v>
                </c:pt>
                <c:pt idx="224109">
                  <c:v>519.20570759471696</c:v>
                </c:pt>
                <c:pt idx="224110">
                  <c:v>519.20802434999098</c:v>
                </c:pt>
                <c:pt idx="224111">
                  <c:v>519.21034110526398</c:v>
                </c:pt>
                <c:pt idx="224112">
                  <c:v>519.212657860538</c:v>
                </c:pt>
                <c:pt idx="224113">
                  <c:v>519.21497461581203</c:v>
                </c:pt>
                <c:pt idx="224114">
                  <c:v>519.21729137108503</c:v>
                </c:pt>
                <c:pt idx="224115">
                  <c:v>519.21960812635905</c:v>
                </c:pt>
                <c:pt idx="224116">
                  <c:v>519.22192488163205</c:v>
                </c:pt>
                <c:pt idx="224117">
                  <c:v>519.22424163690596</c:v>
                </c:pt>
                <c:pt idx="224118">
                  <c:v>519.22655839217896</c:v>
                </c:pt>
                <c:pt idx="224119">
                  <c:v>519.22887514745298</c:v>
                </c:pt>
                <c:pt idx="224120">
                  <c:v>519.23119190272598</c:v>
                </c:pt>
                <c:pt idx="224121">
                  <c:v>519.23350865800001</c:v>
                </c:pt>
                <c:pt idx="224122">
                  <c:v>519.23582541327403</c:v>
                </c:pt>
                <c:pt idx="224123">
                  <c:v>519.23814216854703</c:v>
                </c:pt>
                <c:pt idx="224124">
                  <c:v>519.24045892382105</c:v>
                </c:pt>
                <c:pt idx="224125">
                  <c:v>519.24277567909405</c:v>
                </c:pt>
                <c:pt idx="224126">
                  <c:v>519.24509243436796</c:v>
                </c:pt>
                <c:pt idx="224127">
                  <c:v>519.24740918964096</c:v>
                </c:pt>
                <c:pt idx="224128">
                  <c:v>519.24972594491499</c:v>
                </c:pt>
                <c:pt idx="224129">
                  <c:v>519.25204270018901</c:v>
                </c:pt>
                <c:pt idx="224130">
                  <c:v>519.25435945546201</c:v>
                </c:pt>
                <c:pt idx="224131">
                  <c:v>519.25667621073603</c:v>
                </c:pt>
                <c:pt idx="224132">
                  <c:v>519.25899296600903</c:v>
                </c:pt>
                <c:pt idx="224133">
                  <c:v>519.26130972128306</c:v>
                </c:pt>
                <c:pt idx="224134">
                  <c:v>519.26362647655606</c:v>
                </c:pt>
                <c:pt idx="224135">
                  <c:v>519.26594323182997</c:v>
                </c:pt>
                <c:pt idx="224136">
                  <c:v>519.26825998710399</c:v>
                </c:pt>
                <c:pt idx="224137">
                  <c:v>519.27057674237699</c:v>
                </c:pt>
                <c:pt idx="224138">
                  <c:v>519.27289349765101</c:v>
                </c:pt>
                <c:pt idx="224139">
                  <c:v>519.27521025292401</c:v>
                </c:pt>
                <c:pt idx="224140">
                  <c:v>519.27752700819804</c:v>
                </c:pt>
                <c:pt idx="224141">
                  <c:v>519.27984376347104</c:v>
                </c:pt>
                <c:pt idx="224142">
                  <c:v>519.28216051874494</c:v>
                </c:pt>
                <c:pt idx="224143">
                  <c:v>519.28447727401897</c:v>
                </c:pt>
                <c:pt idx="224144">
                  <c:v>519.28679402929197</c:v>
                </c:pt>
                <c:pt idx="224145">
                  <c:v>519.28911078456599</c:v>
                </c:pt>
                <c:pt idx="224146">
                  <c:v>519.29142753983899</c:v>
                </c:pt>
                <c:pt idx="224147">
                  <c:v>519.29374429511302</c:v>
                </c:pt>
                <c:pt idx="224148">
                  <c:v>519.29606105038602</c:v>
                </c:pt>
                <c:pt idx="224149">
                  <c:v>519.29837780566004</c:v>
                </c:pt>
                <c:pt idx="224150">
                  <c:v>519.30069456093395</c:v>
                </c:pt>
                <c:pt idx="224151">
                  <c:v>519.30301131620695</c:v>
                </c:pt>
                <c:pt idx="224152">
                  <c:v>519.30532807148097</c:v>
                </c:pt>
                <c:pt idx="224153">
                  <c:v>519.30764482675397</c:v>
                </c:pt>
                <c:pt idx="224154">
                  <c:v>519.309961582028</c:v>
                </c:pt>
                <c:pt idx="224155">
                  <c:v>519.312278337301</c:v>
                </c:pt>
                <c:pt idx="224156">
                  <c:v>519.31459509257502</c:v>
                </c:pt>
                <c:pt idx="224157">
                  <c:v>519.31691184784904</c:v>
                </c:pt>
                <c:pt idx="224158">
                  <c:v>519.31922860312204</c:v>
                </c:pt>
                <c:pt idx="224159">
                  <c:v>519.32154535839595</c:v>
                </c:pt>
                <c:pt idx="224160">
                  <c:v>519.32386211366895</c:v>
                </c:pt>
                <c:pt idx="224161">
                  <c:v>519.32617886894297</c:v>
                </c:pt>
                <c:pt idx="224162">
                  <c:v>519.32849562421598</c:v>
                </c:pt>
                <c:pt idx="224163">
                  <c:v>519.33081237949</c:v>
                </c:pt>
                <c:pt idx="224164">
                  <c:v>519.33312913476402</c:v>
                </c:pt>
                <c:pt idx="224165">
                  <c:v>519.33544589003702</c:v>
                </c:pt>
                <c:pt idx="224166">
                  <c:v>519.33776264531105</c:v>
                </c:pt>
                <c:pt idx="224167">
                  <c:v>519.34007940058405</c:v>
                </c:pt>
                <c:pt idx="224168">
                  <c:v>519.34239615585795</c:v>
                </c:pt>
                <c:pt idx="224169">
                  <c:v>519.34471291113096</c:v>
                </c:pt>
                <c:pt idx="224170">
                  <c:v>519.34702966640498</c:v>
                </c:pt>
                <c:pt idx="224171">
                  <c:v>519.34934642167798</c:v>
                </c:pt>
                <c:pt idx="224172">
                  <c:v>519.351663176952</c:v>
                </c:pt>
                <c:pt idx="224173">
                  <c:v>519.35397993222603</c:v>
                </c:pt>
                <c:pt idx="224174">
                  <c:v>519.35629668749903</c:v>
                </c:pt>
                <c:pt idx="224175">
                  <c:v>519.35861344277305</c:v>
                </c:pt>
                <c:pt idx="224176">
                  <c:v>519.36093019804605</c:v>
                </c:pt>
                <c:pt idx="224177">
                  <c:v>519.36324695331996</c:v>
                </c:pt>
                <c:pt idx="224178">
                  <c:v>519.36556370859296</c:v>
                </c:pt>
                <c:pt idx="224179">
                  <c:v>519.36788046386698</c:v>
                </c:pt>
                <c:pt idx="224180">
                  <c:v>519.37019721914101</c:v>
                </c:pt>
                <c:pt idx="224181">
                  <c:v>519.37251397441401</c:v>
                </c:pt>
                <c:pt idx="224182">
                  <c:v>519.37483072968803</c:v>
                </c:pt>
                <c:pt idx="224183">
                  <c:v>519.37714748496103</c:v>
                </c:pt>
                <c:pt idx="224184">
                  <c:v>519.37946424023505</c:v>
                </c:pt>
                <c:pt idx="224185">
                  <c:v>519.38178099550805</c:v>
                </c:pt>
                <c:pt idx="224186">
                  <c:v>519.38409775078196</c:v>
                </c:pt>
                <c:pt idx="224187">
                  <c:v>519.38641450605598</c:v>
                </c:pt>
                <c:pt idx="224188">
                  <c:v>519.38873126132899</c:v>
                </c:pt>
                <c:pt idx="224189">
                  <c:v>519.39104801660301</c:v>
                </c:pt>
                <c:pt idx="224190">
                  <c:v>519.39336477187601</c:v>
                </c:pt>
                <c:pt idx="224191">
                  <c:v>519.39568152715003</c:v>
                </c:pt>
                <c:pt idx="224192">
                  <c:v>519.39799828242303</c:v>
                </c:pt>
                <c:pt idx="224193">
                  <c:v>519.40031503769706</c:v>
                </c:pt>
                <c:pt idx="224194">
                  <c:v>519.40263179297096</c:v>
                </c:pt>
                <c:pt idx="224195">
                  <c:v>519.40494854824396</c:v>
                </c:pt>
                <c:pt idx="224196">
                  <c:v>519.40726530351799</c:v>
                </c:pt>
                <c:pt idx="224197">
                  <c:v>519.40958205879099</c:v>
                </c:pt>
                <c:pt idx="224198">
                  <c:v>519.41189881406501</c:v>
                </c:pt>
                <c:pt idx="224199">
                  <c:v>519.41421556933801</c:v>
                </c:pt>
                <c:pt idx="224200">
                  <c:v>519.41653232461204</c:v>
                </c:pt>
                <c:pt idx="224201">
                  <c:v>519.41884907988594</c:v>
                </c:pt>
                <c:pt idx="224202">
                  <c:v>519.42116583515894</c:v>
                </c:pt>
                <c:pt idx="224203">
                  <c:v>519.42348259043297</c:v>
                </c:pt>
                <c:pt idx="224204">
                  <c:v>519.42579934570597</c:v>
                </c:pt>
                <c:pt idx="224205">
                  <c:v>519.42811610097999</c:v>
                </c:pt>
                <c:pt idx="224206">
                  <c:v>519.43043285625299</c:v>
                </c:pt>
                <c:pt idx="224207">
                  <c:v>519.43274961152702</c:v>
                </c:pt>
                <c:pt idx="224208">
                  <c:v>519.43506636680104</c:v>
                </c:pt>
                <c:pt idx="224209">
                  <c:v>519.43738312207404</c:v>
                </c:pt>
                <c:pt idx="224210">
                  <c:v>519.43969987734795</c:v>
                </c:pt>
                <c:pt idx="224211">
                  <c:v>519.44201663262095</c:v>
                </c:pt>
                <c:pt idx="224212">
                  <c:v>519.44433338789497</c:v>
                </c:pt>
                <c:pt idx="224213">
                  <c:v>519.44665014316797</c:v>
                </c:pt>
                <c:pt idx="224214">
                  <c:v>519.44896689844199</c:v>
                </c:pt>
                <c:pt idx="224215">
                  <c:v>519.451283653715</c:v>
                </c:pt>
                <c:pt idx="224216">
                  <c:v>519.45360040898902</c:v>
                </c:pt>
                <c:pt idx="224217">
                  <c:v>519.45591716426304</c:v>
                </c:pt>
                <c:pt idx="224218">
                  <c:v>519.45823391953604</c:v>
                </c:pt>
                <c:pt idx="224219">
                  <c:v>519.46055067480995</c:v>
                </c:pt>
                <c:pt idx="224220">
                  <c:v>519.46286743008295</c:v>
                </c:pt>
                <c:pt idx="224221">
                  <c:v>519.46518418535697</c:v>
                </c:pt>
                <c:pt idx="224222">
                  <c:v>519.46750094062998</c:v>
                </c:pt>
                <c:pt idx="224223">
                  <c:v>519.469817695904</c:v>
                </c:pt>
                <c:pt idx="224224">
                  <c:v>519.47213445117802</c:v>
                </c:pt>
                <c:pt idx="224225">
                  <c:v>519.47445120645102</c:v>
                </c:pt>
                <c:pt idx="224226">
                  <c:v>519.47676796172505</c:v>
                </c:pt>
                <c:pt idx="224227">
                  <c:v>519.47908471699805</c:v>
                </c:pt>
                <c:pt idx="224228">
                  <c:v>519.48140147227195</c:v>
                </c:pt>
                <c:pt idx="224229">
                  <c:v>519.48371822754495</c:v>
                </c:pt>
                <c:pt idx="224230">
                  <c:v>519.48603498281898</c:v>
                </c:pt>
                <c:pt idx="224231">
                  <c:v>519.488351738093</c:v>
                </c:pt>
                <c:pt idx="224232">
                  <c:v>519.490668493366</c:v>
                </c:pt>
                <c:pt idx="224233">
                  <c:v>519.49298524864003</c:v>
                </c:pt>
                <c:pt idx="224234">
                  <c:v>519.49530200391303</c:v>
                </c:pt>
                <c:pt idx="224235">
                  <c:v>519.49761875918705</c:v>
                </c:pt>
                <c:pt idx="224236">
                  <c:v>519.49993551446005</c:v>
                </c:pt>
                <c:pt idx="224237">
                  <c:v>519.50225226973396</c:v>
                </c:pt>
                <c:pt idx="224238">
                  <c:v>519.50456902500798</c:v>
                </c:pt>
                <c:pt idx="224239">
                  <c:v>519.50688578028098</c:v>
                </c:pt>
                <c:pt idx="224240">
                  <c:v>519.509202535555</c:v>
                </c:pt>
                <c:pt idx="224241">
                  <c:v>519.51151929082801</c:v>
                </c:pt>
                <c:pt idx="224242">
                  <c:v>519.51383604610203</c:v>
                </c:pt>
                <c:pt idx="224243">
                  <c:v>519.51615280137503</c:v>
                </c:pt>
                <c:pt idx="224244">
                  <c:v>519.51846955664905</c:v>
                </c:pt>
                <c:pt idx="224245">
                  <c:v>519.52078631192296</c:v>
                </c:pt>
                <c:pt idx="224246">
                  <c:v>519.52310306719596</c:v>
                </c:pt>
                <c:pt idx="224247">
                  <c:v>519.52541982246998</c:v>
                </c:pt>
                <c:pt idx="224248">
                  <c:v>519.52773657774298</c:v>
                </c:pt>
                <c:pt idx="224249">
                  <c:v>519.53005333301701</c:v>
                </c:pt>
                <c:pt idx="224250">
                  <c:v>519.53237008829001</c:v>
                </c:pt>
                <c:pt idx="224251">
                  <c:v>519.53468684356403</c:v>
                </c:pt>
                <c:pt idx="224252">
                  <c:v>519.53700359883806</c:v>
                </c:pt>
                <c:pt idx="224253">
                  <c:v>519.53932035411106</c:v>
                </c:pt>
                <c:pt idx="224254">
                  <c:v>519.54163710938496</c:v>
                </c:pt>
                <c:pt idx="224255">
                  <c:v>519.54395386465796</c:v>
                </c:pt>
                <c:pt idx="224256">
                  <c:v>519.54627061993199</c:v>
                </c:pt>
                <c:pt idx="224257">
                  <c:v>519.54858737520499</c:v>
                </c:pt>
                <c:pt idx="224258">
                  <c:v>519.55090413047901</c:v>
                </c:pt>
                <c:pt idx="224259">
                  <c:v>519.55322088575303</c:v>
                </c:pt>
                <c:pt idx="224260">
                  <c:v>519.55553764102604</c:v>
                </c:pt>
                <c:pt idx="224261">
                  <c:v>519.55785439629994</c:v>
                </c:pt>
                <c:pt idx="224262">
                  <c:v>519.56017115157294</c:v>
                </c:pt>
                <c:pt idx="224263">
                  <c:v>519.56248790684697</c:v>
                </c:pt>
                <c:pt idx="224264">
                  <c:v>519.56480466211997</c:v>
                </c:pt>
                <c:pt idx="224265">
                  <c:v>519.56712141739399</c:v>
                </c:pt>
                <c:pt idx="224266">
                  <c:v>519.56943817266699</c:v>
                </c:pt>
                <c:pt idx="224267">
                  <c:v>519.57175492794102</c:v>
                </c:pt>
                <c:pt idx="224268">
                  <c:v>519.57407168321504</c:v>
                </c:pt>
                <c:pt idx="224269">
                  <c:v>519.57638843848804</c:v>
                </c:pt>
                <c:pt idx="224270">
                  <c:v>519.57870519376195</c:v>
                </c:pt>
                <c:pt idx="224271">
                  <c:v>519.58102194903495</c:v>
                </c:pt>
                <c:pt idx="224272">
                  <c:v>519.58333870430897</c:v>
                </c:pt>
                <c:pt idx="224273">
                  <c:v>519.58565545958197</c:v>
                </c:pt>
                <c:pt idx="224274">
                  <c:v>519.58797221485599</c:v>
                </c:pt>
                <c:pt idx="224275">
                  <c:v>519.59028897013002</c:v>
                </c:pt>
                <c:pt idx="224276">
                  <c:v>519.59260572540302</c:v>
                </c:pt>
                <c:pt idx="224277">
                  <c:v>519.59492248067704</c:v>
                </c:pt>
                <c:pt idx="224278">
                  <c:v>519.59723923595004</c:v>
                </c:pt>
                <c:pt idx="224279">
                  <c:v>519.59955599122395</c:v>
                </c:pt>
                <c:pt idx="224280">
                  <c:v>519.60187274649695</c:v>
                </c:pt>
                <c:pt idx="224281">
                  <c:v>519.60418950177097</c:v>
                </c:pt>
                <c:pt idx="224282">
                  <c:v>519.606506257045</c:v>
                </c:pt>
                <c:pt idx="224283">
                  <c:v>519.608823012318</c:v>
                </c:pt>
                <c:pt idx="224284">
                  <c:v>519.61113976759202</c:v>
                </c:pt>
                <c:pt idx="224285">
                  <c:v>519.61345652286502</c:v>
                </c:pt>
                <c:pt idx="224286">
                  <c:v>519.61577327813905</c:v>
                </c:pt>
                <c:pt idx="224287">
                  <c:v>519.61809003341205</c:v>
                </c:pt>
                <c:pt idx="224288">
                  <c:v>519.62040678868595</c:v>
                </c:pt>
                <c:pt idx="224289">
                  <c:v>519.62272354395998</c:v>
                </c:pt>
                <c:pt idx="224290">
                  <c:v>519.62504029923298</c:v>
                </c:pt>
                <c:pt idx="224291">
                  <c:v>519.627357054507</c:v>
                </c:pt>
                <c:pt idx="224292">
                  <c:v>519.62967380978</c:v>
                </c:pt>
                <c:pt idx="224293">
                  <c:v>519.63199056505402</c:v>
                </c:pt>
                <c:pt idx="224294">
                  <c:v>519.63430732032703</c:v>
                </c:pt>
                <c:pt idx="224295">
                  <c:v>519.63662407560105</c:v>
                </c:pt>
                <c:pt idx="224296">
                  <c:v>519.63894083087496</c:v>
                </c:pt>
                <c:pt idx="224297">
                  <c:v>519.64125758614796</c:v>
                </c:pt>
                <c:pt idx="224298">
                  <c:v>519.64357434142198</c:v>
                </c:pt>
                <c:pt idx="224299">
                  <c:v>519.64589109669498</c:v>
                </c:pt>
                <c:pt idx="224300">
                  <c:v>519.648207851969</c:v>
                </c:pt>
                <c:pt idx="224301">
                  <c:v>519.65052460724201</c:v>
                </c:pt>
                <c:pt idx="224302">
                  <c:v>519.65284136251603</c:v>
                </c:pt>
                <c:pt idx="224303">
                  <c:v>519.65515811779005</c:v>
                </c:pt>
                <c:pt idx="224304">
                  <c:v>519.65747487306305</c:v>
                </c:pt>
                <c:pt idx="224305">
                  <c:v>519.65979162833696</c:v>
                </c:pt>
                <c:pt idx="224306">
                  <c:v>519.66210838360996</c:v>
                </c:pt>
                <c:pt idx="224307">
                  <c:v>519.66442513888398</c:v>
                </c:pt>
                <c:pt idx="224308">
                  <c:v>519.66674189415698</c:v>
                </c:pt>
                <c:pt idx="224309">
                  <c:v>519.66905864943101</c:v>
                </c:pt>
                <c:pt idx="224310">
                  <c:v>519.67137540470503</c:v>
                </c:pt>
                <c:pt idx="224311">
                  <c:v>519.67369215997803</c:v>
                </c:pt>
                <c:pt idx="224312">
                  <c:v>519.67600891525205</c:v>
                </c:pt>
                <c:pt idx="224313">
                  <c:v>519.67832567052506</c:v>
                </c:pt>
                <c:pt idx="224314">
                  <c:v>519.68064242579896</c:v>
                </c:pt>
                <c:pt idx="224315">
                  <c:v>519.68295918107196</c:v>
                </c:pt>
                <c:pt idx="224316">
                  <c:v>519.68527593634599</c:v>
                </c:pt>
                <c:pt idx="224317">
                  <c:v>519.68759269161899</c:v>
                </c:pt>
                <c:pt idx="224318">
                  <c:v>519.68990944689301</c:v>
                </c:pt>
                <c:pt idx="224319">
                  <c:v>519.69222620216703</c:v>
                </c:pt>
                <c:pt idx="224320">
                  <c:v>519.69454295744004</c:v>
                </c:pt>
                <c:pt idx="224321">
                  <c:v>519.69685971271394</c:v>
                </c:pt>
                <c:pt idx="224322">
                  <c:v>519.69917646798694</c:v>
                </c:pt>
                <c:pt idx="224323">
                  <c:v>519.70149322326097</c:v>
                </c:pt>
                <c:pt idx="224324">
                  <c:v>519.70380997853397</c:v>
                </c:pt>
                <c:pt idx="224325">
                  <c:v>519.70612673380799</c:v>
                </c:pt>
                <c:pt idx="224326">
                  <c:v>519.70844348908201</c:v>
                </c:pt>
                <c:pt idx="224327">
                  <c:v>519.71076024435501</c:v>
                </c:pt>
                <c:pt idx="224328">
                  <c:v>519.71307699962904</c:v>
                </c:pt>
                <c:pt idx="224329">
                  <c:v>519.71539375490204</c:v>
                </c:pt>
                <c:pt idx="224330">
                  <c:v>519.71771051017595</c:v>
                </c:pt>
                <c:pt idx="224331">
                  <c:v>519.72002726544895</c:v>
                </c:pt>
                <c:pt idx="224332">
                  <c:v>519.72234402072297</c:v>
                </c:pt>
                <c:pt idx="224333">
                  <c:v>519.72466077599699</c:v>
                </c:pt>
                <c:pt idx="224334">
                  <c:v>519.72697753126999</c:v>
                </c:pt>
                <c:pt idx="224335">
                  <c:v>519.72929428654402</c:v>
                </c:pt>
                <c:pt idx="224336">
                  <c:v>519.73161104181702</c:v>
                </c:pt>
                <c:pt idx="224337">
                  <c:v>519.73392779709104</c:v>
                </c:pt>
                <c:pt idx="224338">
                  <c:v>519.73624455236404</c:v>
                </c:pt>
                <c:pt idx="224339">
                  <c:v>519.73856130763795</c:v>
                </c:pt>
                <c:pt idx="224340">
                  <c:v>519.74087806291197</c:v>
                </c:pt>
                <c:pt idx="224341">
                  <c:v>519.74319481818497</c:v>
                </c:pt>
                <c:pt idx="224342">
                  <c:v>519.745511573459</c:v>
                </c:pt>
                <c:pt idx="224343">
                  <c:v>519.747828328732</c:v>
                </c:pt>
                <c:pt idx="224344">
                  <c:v>519.75014508400602</c:v>
                </c:pt>
                <c:pt idx="224345">
                  <c:v>519.75246183927902</c:v>
                </c:pt>
                <c:pt idx="224346">
                  <c:v>519.75477859455304</c:v>
                </c:pt>
                <c:pt idx="224347">
                  <c:v>519.75709534982695</c:v>
                </c:pt>
                <c:pt idx="224348">
                  <c:v>519.75941210509995</c:v>
                </c:pt>
                <c:pt idx="224349">
                  <c:v>519.76172886037398</c:v>
                </c:pt>
                <c:pt idx="224350">
                  <c:v>519.76404561564698</c:v>
                </c:pt>
                <c:pt idx="224351">
                  <c:v>519.766362370921</c:v>
                </c:pt>
                <c:pt idx="224352">
                  <c:v>519.768679126194</c:v>
                </c:pt>
                <c:pt idx="224353">
                  <c:v>519.77099588146802</c:v>
                </c:pt>
                <c:pt idx="224354">
                  <c:v>519.77331263674205</c:v>
                </c:pt>
                <c:pt idx="224355">
                  <c:v>519.77562939201505</c:v>
                </c:pt>
                <c:pt idx="224356">
                  <c:v>519.77794614728896</c:v>
                </c:pt>
                <c:pt idx="224357">
                  <c:v>519.78026290256196</c:v>
                </c:pt>
                <c:pt idx="224358">
                  <c:v>519.78257965783598</c:v>
                </c:pt>
                <c:pt idx="224359">
                  <c:v>519.78489641310898</c:v>
                </c:pt>
                <c:pt idx="224360">
                  <c:v>519.787213168383</c:v>
                </c:pt>
                <c:pt idx="224361">
                  <c:v>519.78952992365703</c:v>
                </c:pt>
                <c:pt idx="224362">
                  <c:v>519.79184667893003</c:v>
                </c:pt>
                <c:pt idx="224363">
                  <c:v>519.79416343420405</c:v>
                </c:pt>
                <c:pt idx="224364">
                  <c:v>519.79648018947705</c:v>
                </c:pt>
                <c:pt idx="224365">
                  <c:v>519.79879694475096</c:v>
                </c:pt>
                <c:pt idx="224366">
                  <c:v>519.80111370002396</c:v>
                </c:pt>
                <c:pt idx="224367">
                  <c:v>519.80343045529798</c:v>
                </c:pt>
                <c:pt idx="224368">
                  <c:v>519.80574721057098</c:v>
                </c:pt>
                <c:pt idx="224369">
                  <c:v>519.80806396584501</c:v>
                </c:pt>
                <c:pt idx="224370">
                  <c:v>519.81038072111903</c:v>
                </c:pt>
                <c:pt idx="224371">
                  <c:v>519.81269747639203</c:v>
                </c:pt>
                <c:pt idx="224372">
                  <c:v>519.81501423166605</c:v>
                </c:pt>
                <c:pt idx="224373">
                  <c:v>519.81733098693906</c:v>
                </c:pt>
                <c:pt idx="224374">
                  <c:v>519.81964774221296</c:v>
                </c:pt>
                <c:pt idx="224375">
                  <c:v>519.82196449748596</c:v>
                </c:pt>
                <c:pt idx="224376">
                  <c:v>519.82428125275999</c:v>
                </c:pt>
                <c:pt idx="224377">
                  <c:v>519.82659800803401</c:v>
                </c:pt>
                <c:pt idx="224378">
                  <c:v>519.82891476330701</c:v>
                </c:pt>
                <c:pt idx="224379">
                  <c:v>519.83123151858103</c:v>
                </c:pt>
                <c:pt idx="224380">
                  <c:v>519.83354827385403</c:v>
                </c:pt>
                <c:pt idx="224381">
                  <c:v>519.83586502912794</c:v>
                </c:pt>
                <c:pt idx="224382">
                  <c:v>519.83818178440094</c:v>
                </c:pt>
                <c:pt idx="224383">
                  <c:v>519.84049853967497</c:v>
                </c:pt>
                <c:pt idx="224384">
                  <c:v>519.84281529494899</c:v>
                </c:pt>
                <c:pt idx="224385">
                  <c:v>519.84513205022199</c:v>
                </c:pt>
                <c:pt idx="224386">
                  <c:v>519.84744880549601</c:v>
                </c:pt>
                <c:pt idx="224387">
                  <c:v>519.84976556076901</c:v>
                </c:pt>
                <c:pt idx="224388">
                  <c:v>519.85208231604304</c:v>
                </c:pt>
                <c:pt idx="224389">
                  <c:v>519.85439907131604</c:v>
                </c:pt>
                <c:pt idx="224390">
                  <c:v>519.85671582658995</c:v>
                </c:pt>
                <c:pt idx="224391">
                  <c:v>519.85903258186397</c:v>
                </c:pt>
                <c:pt idx="224392">
                  <c:v>519.86134933713697</c:v>
                </c:pt>
                <c:pt idx="224393">
                  <c:v>519.86366609241099</c:v>
                </c:pt>
                <c:pt idx="224394">
                  <c:v>519.86598284768399</c:v>
                </c:pt>
                <c:pt idx="224395">
                  <c:v>519.86829960295802</c:v>
                </c:pt>
                <c:pt idx="224396">
                  <c:v>519.87061635823102</c:v>
                </c:pt>
                <c:pt idx="224397">
                  <c:v>519.87293311350504</c:v>
                </c:pt>
                <c:pt idx="224398">
                  <c:v>519.87524986877895</c:v>
                </c:pt>
                <c:pt idx="224399">
                  <c:v>519.87756662405195</c:v>
                </c:pt>
                <c:pt idx="224400">
                  <c:v>519.87988337932597</c:v>
                </c:pt>
                <c:pt idx="224401">
                  <c:v>519.88220013459897</c:v>
                </c:pt>
                <c:pt idx="224402">
                  <c:v>519.884516889873</c:v>
                </c:pt>
                <c:pt idx="224403">
                  <c:v>519.886833645146</c:v>
                </c:pt>
                <c:pt idx="224404">
                  <c:v>519.88915040042002</c:v>
                </c:pt>
                <c:pt idx="224405">
                  <c:v>519.89146715569404</c:v>
                </c:pt>
                <c:pt idx="224406">
                  <c:v>519.89378391096704</c:v>
                </c:pt>
                <c:pt idx="224407">
                  <c:v>519.89610066624095</c:v>
                </c:pt>
                <c:pt idx="224408">
                  <c:v>519.89841742151395</c:v>
                </c:pt>
                <c:pt idx="224409">
                  <c:v>519.90073417678798</c:v>
                </c:pt>
                <c:pt idx="224410">
                  <c:v>519.90305093206098</c:v>
                </c:pt>
                <c:pt idx="224411">
                  <c:v>519.905367687335</c:v>
                </c:pt>
                <c:pt idx="224412">
                  <c:v>519.90768444260902</c:v>
                </c:pt>
                <c:pt idx="224413">
                  <c:v>519.91000119788202</c:v>
                </c:pt>
                <c:pt idx="224414">
                  <c:v>519.91231795315605</c:v>
                </c:pt>
                <c:pt idx="224415">
                  <c:v>519.91463470842905</c:v>
                </c:pt>
                <c:pt idx="224416">
                  <c:v>519.91695146370296</c:v>
                </c:pt>
                <c:pt idx="224417">
                  <c:v>519.91926821897596</c:v>
                </c:pt>
                <c:pt idx="224418">
                  <c:v>519.92158497424998</c:v>
                </c:pt>
                <c:pt idx="224419">
                  <c:v>519.92390172952298</c:v>
                </c:pt>
                <c:pt idx="224420">
                  <c:v>519.926218484797</c:v>
                </c:pt>
                <c:pt idx="224421">
                  <c:v>519.92853524007103</c:v>
                </c:pt>
                <c:pt idx="224422">
                  <c:v>519.93085199534403</c:v>
                </c:pt>
                <c:pt idx="224423">
                  <c:v>519.93316875061805</c:v>
                </c:pt>
                <c:pt idx="224424">
                  <c:v>519.93548550589105</c:v>
                </c:pt>
                <c:pt idx="224425">
                  <c:v>519.93780226116496</c:v>
                </c:pt>
                <c:pt idx="224426">
                  <c:v>519.94011901643796</c:v>
                </c:pt>
                <c:pt idx="224427">
                  <c:v>519.94243577171198</c:v>
                </c:pt>
                <c:pt idx="224428">
                  <c:v>519.94475252698601</c:v>
                </c:pt>
                <c:pt idx="224429">
                  <c:v>519.94706928225901</c:v>
                </c:pt>
                <c:pt idx="224430">
                  <c:v>519.94938603753303</c:v>
                </c:pt>
                <c:pt idx="224431">
                  <c:v>519.95170279280603</c:v>
                </c:pt>
                <c:pt idx="224432">
                  <c:v>519.95401954808005</c:v>
                </c:pt>
                <c:pt idx="224433">
                  <c:v>519.95633630335305</c:v>
                </c:pt>
                <c:pt idx="224434">
                  <c:v>519.95865305862696</c:v>
                </c:pt>
                <c:pt idx="224435">
                  <c:v>519.96096981390099</c:v>
                </c:pt>
                <c:pt idx="224436">
                  <c:v>519.96328656917399</c:v>
                </c:pt>
                <c:pt idx="224437">
                  <c:v>519.96560332444801</c:v>
                </c:pt>
                <c:pt idx="224438">
                  <c:v>519.96792007972101</c:v>
                </c:pt>
                <c:pt idx="224439">
                  <c:v>519.97023683499503</c:v>
                </c:pt>
                <c:pt idx="224440">
                  <c:v>519.97255359026803</c:v>
                </c:pt>
                <c:pt idx="224441">
                  <c:v>519.97487034554194</c:v>
                </c:pt>
                <c:pt idx="224442">
                  <c:v>519.97718710081597</c:v>
                </c:pt>
                <c:pt idx="224443">
                  <c:v>519.97950385608897</c:v>
                </c:pt>
                <c:pt idx="224444">
                  <c:v>519.98182061136299</c:v>
                </c:pt>
                <c:pt idx="224445">
                  <c:v>519.98413736663599</c:v>
                </c:pt>
                <c:pt idx="224446">
                  <c:v>519.98645412191001</c:v>
                </c:pt>
                <c:pt idx="224447">
                  <c:v>519.98877087718301</c:v>
                </c:pt>
                <c:pt idx="224448">
                  <c:v>519.99108763245704</c:v>
                </c:pt>
                <c:pt idx="224449">
                  <c:v>519.99340438773095</c:v>
                </c:pt>
                <c:pt idx="224450">
                  <c:v>519.99572114300395</c:v>
                </c:pt>
                <c:pt idx="224451">
                  <c:v>519.99803789827797</c:v>
                </c:pt>
                <c:pt idx="224452">
                  <c:v>520.00035465355097</c:v>
                </c:pt>
                <c:pt idx="224453">
                  <c:v>520.00267140882499</c:v>
                </c:pt>
                <c:pt idx="224454">
                  <c:v>520.00498816409799</c:v>
                </c:pt>
                <c:pt idx="224455">
                  <c:v>520.00730491937202</c:v>
                </c:pt>
                <c:pt idx="224456">
                  <c:v>520.00962167464604</c:v>
                </c:pt>
                <c:pt idx="224457">
                  <c:v>520.01193842991904</c:v>
                </c:pt>
                <c:pt idx="224458">
                  <c:v>520.01425518519295</c:v>
                </c:pt>
                <c:pt idx="224459">
                  <c:v>520.01657194046595</c:v>
                </c:pt>
                <c:pt idx="224460">
                  <c:v>520.01888869573997</c:v>
                </c:pt>
                <c:pt idx="224461">
                  <c:v>520.02120545101297</c:v>
                </c:pt>
                <c:pt idx="224462">
                  <c:v>520.023522206287</c:v>
                </c:pt>
                <c:pt idx="224463">
                  <c:v>520.02583896156102</c:v>
                </c:pt>
                <c:pt idx="224464">
                  <c:v>520.02815571683402</c:v>
                </c:pt>
                <c:pt idx="224465">
                  <c:v>520.03047247210804</c:v>
                </c:pt>
                <c:pt idx="224466">
                  <c:v>520.03278922738104</c:v>
                </c:pt>
                <c:pt idx="224467">
                  <c:v>520.03510598265495</c:v>
                </c:pt>
                <c:pt idx="224468">
                  <c:v>520.03742273792795</c:v>
                </c:pt>
                <c:pt idx="224469">
                  <c:v>520.03973949320198</c:v>
                </c:pt>
                <c:pt idx="224470">
                  <c:v>520.04205624847498</c:v>
                </c:pt>
                <c:pt idx="224471">
                  <c:v>520.044373003749</c:v>
                </c:pt>
                <c:pt idx="224472">
                  <c:v>520.04668975902302</c:v>
                </c:pt>
                <c:pt idx="224473">
                  <c:v>520.04900651429602</c:v>
                </c:pt>
                <c:pt idx="224474">
                  <c:v>520.05132326957005</c:v>
                </c:pt>
                <c:pt idx="224475">
                  <c:v>520.05364002484305</c:v>
                </c:pt>
                <c:pt idx="224476">
                  <c:v>520.05595678011696</c:v>
                </c:pt>
                <c:pt idx="224477">
                  <c:v>520.05827353538996</c:v>
                </c:pt>
                <c:pt idx="224478">
                  <c:v>520.06059029066398</c:v>
                </c:pt>
                <c:pt idx="224479">
                  <c:v>520.062907045938</c:v>
                </c:pt>
                <c:pt idx="224480">
                  <c:v>520.065223801211</c:v>
                </c:pt>
                <c:pt idx="224481">
                  <c:v>520.06754055648503</c:v>
                </c:pt>
                <c:pt idx="224482">
                  <c:v>520.06985731175803</c:v>
                </c:pt>
                <c:pt idx="224483">
                  <c:v>520.07217406703205</c:v>
                </c:pt>
                <c:pt idx="224484">
                  <c:v>520.07449082230505</c:v>
                </c:pt>
                <c:pt idx="224485">
                  <c:v>520.07680757757896</c:v>
                </c:pt>
                <c:pt idx="224486">
                  <c:v>520.07912433285298</c:v>
                </c:pt>
                <c:pt idx="224487">
                  <c:v>520.08144108812598</c:v>
                </c:pt>
                <c:pt idx="224488">
                  <c:v>520.08375784340001</c:v>
                </c:pt>
                <c:pt idx="224489">
                  <c:v>520.08607459867301</c:v>
                </c:pt>
                <c:pt idx="224490">
                  <c:v>520.08839135394703</c:v>
                </c:pt>
                <c:pt idx="224491">
                  <c:v>520.09070810922003</c:v>
                </c:pt>
                <c:pt idx="224492">
                  <c:v>520.09302486449405</c:v>
                </c:pt>
                <c:pt idx="224493">
                  <c:v>520.09534161976796</c:v>
                </c:pt>
                <c:pt idx="224494">
                  <c:v>520.09765837504096</c:v>
                </c:pt>
                <c:pt idx="224495">
                  <c:v>520.09997513031499</c:v>
                </c:pt>
                <c:pt idx="224496">
                  <c:v>520.10229188558799</c:v>
                </c:pt>
                <c:pt idx="224497">
                  <c:v>520.10460864086201</c:v>
                </c:pt>
                <c:pt idx="224498">
                  <c:v>520.10692539613501</c:v>
                </c:pt>
                <c:pt idx="224499">
                  <c:v>520.10924215140903</c:v>
                </c:pt>
                <c:pt idx="224500">
                  <c:v>520.11155890668294</c:v>
                </c:pt>
                <c:pt idx="224501">
                  <c:v>520.11387566195594</c:v>
                </c:pt>
                <c:pt idx="224502">
                  <c:v>520.11619241722997</c:v>
                </c:pt>
                <c:pt idx="224503">
                  <c:v>520.11850917250297</c:v>
                </c:pt>
                <c:pt idx="224504">
                  <c:v>520.12082592777699</c:v>
                </c:pt>
                <c:pt idx="224505">
                  <c:v>520.12314268304999</c:v>
                </c:pt>
                <c:pt idx="224506">
                  <c:v>520.12545943832401</c:v>
                </c:pt>
                <c:pt idx="224507">
                  <c:v>520.12777619359804</c:v>
                </c:pt>
                <c:pt idx="224508">
                  <c:v>520.13009294887104</c:v>
                </c:pt>
                <c:pt idx="224509">
                  <c:v>520.13240970414495</c:v>
                </c:pt>
                <c:pt idx="224510">
                  <c:v>520.13472645941795</c:v>
                </c:pt>
                <c:pt idx="224511">
                  <c:v>520.13704321469197</c:v>
                </c:pt>
                <c:pt idx="224512">
                  <c:v>520.13935996996497</c:v>
                </c:pt>
                <c:pt idx="224513">
                  <c:v>520.14167672523899</c:v>
                </c:pt>
                <c:pt idx="224514">
                  <c:v>520.14399348051199</c:v>
                </c:pt>
                <c:pt idx="224515">
                  <c:v>520.14631023578602</c:v>
                </c:pt>
                <c:pt idx="224516">
                  <c:v>520.14862699106004</c:v>
                </c:pt>
                <c:pt idx="224517">
                  <c:v>520.15094374633304</c:v>
                </c:pt>
                <c:pt idx="224518">
                  <c:v>520.15326050160695</c:v>
                </c:pt>
                <c:pt idx="224519">
                  <c:v>520.15557725687995</c:v>
                </c:pt>
                <c:pt idx="224520">
                  <c:v>520.15789401215397</c:v>
                </c:pt>
                <c:pt idx="224521">
                  <c:v>520.16021076742697</c:v>
                </c:pt>
                <c:pt idx="224522">
                  <c:v>520.162527522701</c:v>
                </c:pt>
                <c:pt idx="224523">
                  <c:v>520.16484427797502</c:v>
                </c:pt>
                <c:pt idx="224524">
                  <c:v>520.16716103324802</c:v>
                </c:pt>
                <c:pt idx="224525">
                  <c:v>520.16947778852204</c:v>
                </c:pt>
                <c:pt idx="224526">
                  <c:v>520.17179454379504</c:v>
                </c:pt>
                <c:pt idx="224527">
                  <c:v>520.17411129906895</c:v>
                </c:pt>
                <c:pt idx="224528">
                  <c:v>520.17642805434195</c:v>
                </c:pt>
                <c:pt idx="224529">
                  <c:v>520.17874480961598</c:v>
                </c:pt>
                <c:pt idx="224530">
                  <c:v>520.18106156489</c:v>
                </c:pt>
                <c:pt idx="224531">
                  <c:v>520.183378320163</c:v>
                </c:pt>
                <c:pt idx="224532">
                  <c:v>520.18569507543702</c:v>
                </c:pt>
                <c:pt idx="224533">
                  <c:v>520.18801183071002</c:v>
                </c:pt>
                <c:pt idx="224534">
                  <c:v>520.19032858598405</c:v>
                </c:pt>
                <c:pt idx="224535">
                  <c:v>520.19264534125705</c:v>
                </c:pt>
                <c:pt idx="224536">
                  <c:v>520.19496209653096</c:v>
                </c:pt>
                <c:pt idx="224537">
                  <c:v>520.19727885180498</c:v>
                </c:pt>
                <c:pt idx="224538">
                  <c:v>520.19959560707798</c:v>
                </c:pt>
                <c:pt idx="224539">
                  <c:v>520.201912362352</c:v>
                </c:pt>
                <c:pt idx="224540">
                  <c:v>520.204229117625</c:v>
                </c:pt>
                <c:pt idx="224541">
                  <c:v>520.20654587289903</c:v>
                </c:pt>
                <c:pt idx="224542">
                  <c:v>520.20886262817203</c:v>
                </c:pt>
                <c:pt idx="224543">
                  <c:v>520.21117938344605</c:v>
                </c:pt>
                <c:pt idx="224544">
                  <c:v>520.21349613871996</c:v>
                </c:pt>
                <c:pt idx="224545">
                  <c:v>520.21581289399296</c:v>
                </c:pt>
                <c:pt idx="224546">
                  <c:v>520.21812964926698</c:v>
                </c:pt>
                <c:pt idx="224547">
                  <c:v>520.22044640453998</c:v>
                </c:pt>
                <c:pt idx="224548">
                  <c:v>520.22276315981401</c:v>
                </c:pt>
                <c:pt idx="224549">
                  <c:v>520.22507991508701</c:v>
                </c:pt>
                <c:pt idx="224550">
                  <c:v>520.22739667036103</c:v>
                </c:pt>
                <c:pt idx="224551">
                  <c:v>520.22971342563505</c:v>
                </c:pt>
                <c:pt idx="224552">
                  <c:v>520.23203018090805</c:v>
                </c:pt>
                <c:pt idx="224553">
                  <c:v>520.23434693618196</c:v>
                </c:pt>
                <c:pt idx="224554">
                  <c:v>520.23666369145496</c:v>
                </c:pt>
                <c:pt idx="224555">
                  <c:v>520.23898044672899</c:v>
                </c:pt>
                <c:pt idx="224556">
                  <c:v>520.24129720200199</c:v>
                </c:pt>
                <c:pt idx="224557">
                  <c:v>520.24361395727601</c:v>
                </c:pt>
                <c:pt idx="224558">
                  <c:v>520.24593071255003</c:v>
                </c:pt>
                <c:pt idx="224559">
                  <c:v>520.24824746782303</c:v>
                </c:pt>
                <c:pt idx="224560">
                  <c:v>520.25056422309694</c:v>
                </c:pt>
                <c:pt idx="224561">
                  <c:v>520.25288097836994</c:v>
                </c:pt>
                <c:pt idx="224562">
                  <c:v>520.25519773364397</c:v>
                </c:pt>
                <c:pt idx="224563">
                  <c:v>520.25751448891697</c:v>
                </c:pt>
                <c:pt idx="224564">
                  <c:v>520.25983124419099</c:v>
                </c:pt>
                <c:pt idx="224565">
                  <c:v>520.26214799946399</c:v>
                </c:pt>
                <c:pt idx="224566">
                  <c:v>520.26446475473801</c:v>
                </c:pt>
                <c:pt idx="224567">
                  <c:v>520.26678151001204</c:v>
                </c:pt>
                <c:pt idx="224568">
                  <c:v>520.26909826528504</c:v>
                </c:pt>
                <c:pt idx="224569">
                  <c:v>520.27141502055895</c:v>
                </c:pt>
                <c:pt idx="224570">
                  <c:v>520.27373177583195</c:v>
                </c:pt>
                <c:pt idx="224571">
                  <c:v>520.27604853110597</c:v>
                </c:pt>
                <c:pt idx="224572">
                  <c:v>520.27836528637897</c:v>
                </c:pt>
                <c:pt idx="224573">
                  <c:v>520.28068204165299</c:v>
                </c:pt>
                <c:pt idx="224574">
                  <c:v>520.28299879692702</c:v>
                </c:pt>
                <c:pt idx="224575">
                  <c:v>520.28531555220002</c:v>
                </c:pt>
                <c:pt idx="224576">
                  <c:v>520.28763230747404</c:v>
                </c:pt>
                <c:pt idx="224577">
                  <c:v>520.28994906274704</c:v>
                </c:pt>
                <c:pt idx="224578">
                  <c:v>520.29226581802095</c:v>
                </c:pt>
                <c:pt idx="224579">
                  <c:v>520.29458257329395</c:v>
                </c:pt>
                <c:pt idx="224580">
                  <c:v>520.29689932856797</c:v>
                </c:pt>
                <c:pt idx="224581">
                  <c:v>520.299216083842</c:v>
                </c:pt>
                <c:pt idx="224582">
                  <c:v>520.301532839115</c:v>
                </c:pt>
                <c:pt idx="224583">
                  <c:v>520.30384959438902</c:v>
                </c:pt>
                <c:pt idx="224584">
                  <c:v>520.30616634966202</c:v>
                </c:pt>
                <c:pt idx="224585">
                  <c:v>520.30848310493604</c:v>
                </c:pt>
                <c:pt idx="224586">
                  <c:v>520.31079986020904</c:v>
                </c:pt>
                <c:pt idx="224587">
                  <c:v>520.31311661548295</c:v>
                </c:pt>
                <c:pt idx="224588">
                  <c:v>520.31543337075698</c:v>
                </c:pt>
                <c:pt idx="224589">
                  <c:v>520.31775012602998</c:v>
                </c:pt>
                <c:pt idx="224590">
                  <c:v>520.320066881304</c:v>
                </c:pt>
                <c:pt idx="224591">
                  <c:v>520.322383636577</c:v>
                </c:pt>
                <c:pt idx="224592">
                  <c:v>520.32470039185102</c:v>
                </c:pt>
                <c:pt idx="224593">
                  <c:v>520.32701714712402</c:v>
                </c:pt>
                <c:pt idx="224594">
                  <c:v>520.32933390239805</c:v>
                </c:pt>
                <c:pt idx="224595">
                  <c:v>520.33165065767196</c:v>
                </c:pt>
                <c:pt idx="224596">
                  <c:v>520.33396741294496</c:v>
                </c:pt>
                <c:pt idx="224597">
                  <c:v>520.33628416821898</c:v>
                </c:pt>
                <c:pt idx="224598">
                  <c:v>520.33860092349198</c:v>
                </c:pt>
                <c:pt idx="224599">
                  <c:v>520.340917678766</c:v>
                </c:pt>
                <c:pt idx="224600">
                  <c:v>520.343234434039</c:v>
                </c:pt>
                <c:pt idx="224601">
                  <c:v>520.34555118931303</c:v>
                </c:pt>
                <c:pt idx="224602">
                  <c:v>520.34786794458705</c:v>
                </c:pt>
                <c:pt idx="224603">
                  <c:v>520.35018469986005</c:v>
                </c:pt>
                <c:pt idx="224604">
                  <c:v>520.35250145513396</c:v>
                </c:pt>
                <c:pt idx="224605">
                  <c:v>520.35481821040696</c:v>
                </c:pt>
                <c:pt idx="224606">
                  <c:v>520.35713496568098</c:v>
                </c:pt>
                <c:pt idx="224607">
                  <c:v>520.35945172095398</c:v>
                </c:pt>
                <c:pt idx="224608">
                  <c:v>520.36176847622801</c:v>
                </c:pt>
                <c:pt idx="224609">
                  <c:v>520.36408523150203</c:v>
                </c:pt>
                <c:pt idx="224610">
                  <c:v>520.36640198677503</c:v>
                </c:pt>
                <c:pt idx="224611">
                  <c:v>520.36871874204905</c:v>
                </c:pt>
                <c:pt idx="224612">
                  <c:v>520.37103549732205</c:v>
                </c:pt>
                <c:pt idx="224613">
                  <c:v>520.37335225259596</c:v>
                </c:pt>
                <c:pt idx="224614">
                  <c:v>520.37566900786896</c:v>
                </c:pt>
                <c:pt idx="224615">
                  <c:v>520.37798576314299</c:v>
                </c:pt>
                <c:pt idx="224616">
                  <c:v>520.38030251841599</c:v>
                </c:pt>
                <c:pt idx="224617">
                  <c:v>520.38261927369001</c:v>
                </c:pt>
                <c:pt idx="224618">
                  <c:v>520.38493602896403</c:v>
                </c:pt>
                <c:pt idx="224619">
                  <c:v>520.38725278423703</c:v>
                </c:pt>
                <c:pt idx="224620">
                  <c:v>520.38956953951094</c:v>
                </c:pt>
                <c:pt idx="224621">
                  <c:v>520.39188629478394</c:v>
                </c:pt>
                <c:pt idx="224622">
                  <c:v>520.39420305005797</c:v>
                </c:pt>
                <c:pt idx="224623">
                  <c:v>520.39651980533097</c:v>
                </c:pt>
                <c:pt idx="224624">
                  <c:v>520.39883656060499</c:v>
                </c:pt>
                <c:pt idx="224625">
                  <c:v>520.40115331587901</c:v>
                </c:pt>
                <c:pt idx="224626">
                  <c:v>520.40347007115201</c:v>
                </c:pt>
                <c:pt idx="224627">
                  <c:v>520.40578682642604</c:v>
                </c:pt>
                <c:pt idx="224628">
                  <c:v>520.40810358169904</c:v>
                </c:pt>
                <c:pt idx="224629">
                  <c:v>520.41042033697295</c:v>
                </c:pt>
                <c:pt idx="224630">
                  <c:v>520.41273709224595</c:v>
                </c:pt>
                <c:pt idx="224631">
                  <c:v>520.41505384751997</c:v>
                </c:pt>
                <c:pt idx="224632">
                  <c:v>520.41737060279399</c:v>
                </c:pt>
                <c:pt idx="224633">
                  <c:v>520.41968735806699</c:v>
                </c:pt>
                <c:pt idx="224634">
                  <c:v>520.42200411334102</c:v>
                </c:pt>
                <c:pt idx="224635">
                  <c:v>520.42432086861402</c:v>
                </c:pt>
                <c:pt idx="224636">
                  <c:v>520.42663762388804</c:v>
                </c:pt>
                <c:pt idx="224637">
                  <c:v>520.42895437916104</c:v>
                </c:pt>
                <c:pt idx="224638">
                  <c:v>520.43127113443495</c:v>
                </c:pt>
                <c:pt idx="224639">
                  <c:v>520.43358788970897</c:v>
                </c:pt>
                <c:pt idx="224640">
                  <c:v>520.43590464498197</c:v>
                </c:pt>
                <c:pt idx="224641">
                  <c:v>520.438221400256</c:v>
                </c:pt>
                <c:pt idx="224642">
                  <c:v>520.440538155529</c:v>
                </c:pt>
                <c:pt idx="224643">
                  <c:v>520.44285491080302</c:v>
                </c:pt>
                <c:pt idx="224644">
                  <c:v>520.44517166607602</c:v>
                </c:pt>
                <c:pt idx="224645">
                  <c:v>520.44748842135004</c:v>
                </c:pt>
                <c:pt idx="224646">
                  <c:v>520.44980517662395</c:v>
                </c:pt>
                <c:pt idx="224647">
                  <c:v>520.45212193189695</c:v>
                </c:pt>
                <c:pt idx="224648">
                  <c:v>520.45443868717098</c:v>
                </c:pt>
                <c:pt idx="224649">
                  <c:v>520.45675544244398</c:v>
                </c:pt>
                <c:pt idx="224650">
                  <c:v>520.459072197718</c:v>
                </c:pt>
                <c:pt idx="224651">
                  <c:v>520.461388952991</c:v>
                </c:pt>
                <c:pt idx="224652">
                  <c:v>520.46370570826502</c:v>
                </c:pt>
                <c:pt idx="224653">
                  <c:v>520.46602246353905</c:v>
                </c:pt>
                <c:pt idx="224654">
                  <c:v>520.46833921881205</c:v>
                </c:pt>
                <c:pt idx="224655">
                  <c:v>520.47065597408596</c:v>
                </c:pt>
                <c:pt idx="224656">
                  <c:v>520.47297272935896</c:v>
                </c:pt>
                <c:pt idx="224657">
                  <c:v>520.47528948463298</c:v>
                </c:pt>
                <c:pt idx="224658">
                  <c:v>520.47760623990598</c:v>
                </c:pt>
                <c:pt idx="224659">
                  <c:v>520.47992299518</c:v>
                </c:pt>
                <c:pt idx="224660">
                  <c:v>520.48223975045403</c:v>
                </c:pt>
                <c:pt idx="224661">
                  <c:v>520.48455650572703</c:v>
                </c:pt>
                <c:pt idx="224662">
                  <c:v>520.48687326100105</c:v>
                </c:pt>
                <c:pt idx="224663">
                  <c:v>520.48919001627405</c:v>
                </c:pt>
                <c:pt idx="224664">
                  <c:v>520.49150677154796</c:v>
                </c:pt>
                <c:pt idx="224665">
                  <c:v>520.49382352682096</c:v>
                </c:pt>
                <c:pt idx="224666">
                  <c:v>520.49614028209498</c:v>
                </c:pt>
                <c:pt idx="224667">
                  <c:v>520.49845703736798</c:v>
                </c:pt>
                <c:pt idx="224668">
                  <c:v>520.50077379264201</c:v>
                </c:pt>
                <c:pt idx="224669">
                  <c:v>520.50309054791603</c:v>
                </c:pt>
                <c:pt idx="224670">
                  <c:v>520.50540730318903</c:v>
                </c:pt>
                <c:pt idx="224671">
                  <c:v>520.50772405846305</c:v>
                </c:pt>
                <c:pt idx="224672">
                  <c:v>520.51004081373605</c:v>
                </c:pt>
                <c:pt idx="224673">
                  <c:v>520.51235756900996</c:v>
                </c:pt>
                <c:pt idx="224674">
                  <c:v>520.51467432428296</c:v>
                </c:pt>
                <c:pt idx="224675">
                  <c:v>520.51699107955699</c:v>
                </c:pt>
                <c:pt idx="224676">
                  <c:v>520.51930783483101</c:v>
                </c:pt>
                <c:pt idx="224677">
                  <c:v>520.52162459010401</c:v>
                </c:pt>
                <c:pt idx="224678">
                  <c:v>520.52394134537803</c:v>
                </c:pt>
                <c:pt idx="224679">
                  <c:v>520.52625810065103</c:v>
                </c:pt>
                <c:pt idx="224680">
                  <c:v>520.52857485592494</c:v>
                </c:pt>
                <c:pt idx="224681">
                  <c:v>520.53089161119794</c:v>
                </c:pt>
                <c:pt idx="224682">
                  <c:v>520.53320836647197</c:v>
                </c:pt>
                <c:pt idx="224683">
                  <c:v>520.53552512174599</c:v>
                </c:pt>
                <c:pt idx="224684">
                  <c:v>520.53784187701899</c:v>
                </c:pt>
                <c:pt idx="224685">
                  <c:v>520.54015863229301</c:v>
                </c:pt>
                <c:pt idx="224686">
                  <c:v>520.54247538756601</c:v>
                </c:pt>
                <c:pt idx="224687">
                  <c:v>520.54479214284004</c:v>
                </c:pt>
                <c:pt idx="224688">
                  <c:v>520.54710889811304</c:v>
                </c:pt>
                <c:pt idx="224689">
                  <c:v>520.54942565338695</c:v>
                </c:pt>
                <c:pt idx="224690">
                  <c:v>520.55174240866097</c:v>
                </c:pt>
                <c:pt idx="224691">
                  <c:v>520.55405916393397</c:v>
                </c:pt>
                <c:pt idx="224692">
                  <c:v>520.55637591920799</c:v>
                </c:pt>
                <c:pt idx="224693">
                  <c:v>520.55869267448099</c:v>
                </c:pt>
                <c:pt idx="224694">
                  <c:v>520.56100942975502</c:v>
                </c:pt>
                <c:pt idx="224695">
                  <c:v>520.56332618502802</c:v>
                </c:pt>
                <c:pt idx="224696">
                  <c:v>520.56564294030204</c:v>
                </c:pt>
                <c:pt idx="224697">
                  <c:v>520.56795969557595</c:v>
                </c:pt>
                <c:pt idx="224698">
                  <c:v>520.57027645084895</c:v>
                </c:pt>
                <c:pt idx="224699">
                  <c:v>520.57259320612297</c:v>
                </c:pt>
                <c:pt idx="224700">
                  <c:v>520.57490996139597</c:v>
                </c:pt>
                <c:pt idx="224701">
                  <c:v>520.57722671667</c:v>
                </c:pt>
                <c:pt idx="224702">
                  <c:v>520.579543471943</c:v>
                </c:pt>
                <c:pt idx="224703">
                  <c:v>520.58186022721702</c:v>
                </c:pt>
                <c:pt idx="224704">
                  <c:v>520.58417698249104</c:v>
                </c:pt>
                <c:pt idx="224705">
                  <c:v>520.58649373776404</c:v>
                </c:pt>
                <c:pt idx="224706">
                  <c:v>520.58881049303795</c:v>
                </c:pt>
                <c:pt idx="224707">
                  <c:v>520.59112724831095</c:v>
                </c:pt>
                <c:pt idx="224708">
                  <c:v>520.59344400358498</c:v>
                </c:pt>
                <c:pt idx="224709">
                  <c:v>520.59576075885798</c:v>
                </c:pt>
                <c:pt idx="224710">
                  <c:v>520.598077514132</c:v>
                </c:pt>
                <c:pt idx="224711">
                  <c:v>520.60039426940602</c:v>
                </c:pt>
                <c:pt idx="224712">
                  <c:v>520.60271102467902</c:v>
                </c:pt>
                <c:pt idx="224713">
                  <c:v>520.60502777995305</c:v>
                </c:pt>
                <c:pt idx="224714">
                  <c:v>520.60734453522605</c:v>
                </c:pt>
                <c:pt idx="224715">
                  <c:v>520.60966129049996</c:v>
                </c:pt>
                <c:pt idx="224716">
                  <c:v>520.61197804577296</c:v>
                </c:pt>
                <c:pt idx="224717">
                  <c:v>520.61429480104698</c:v>
                </c:pt>
                <c:pt idx="224718">
                  <c:v>520.61661155631998</c:v>
                </c:pt>
                <c:pt idx="224719">
                  <c:v>520.618928311594</c:v>
                </c:pt>
                <c:pt idx="224720">
                  <c:v>520.62124506686803</c:v>
                </c:pt>
                <c:pt idx="224721">
                  <c:v>520.62356182214103</c:v>
                </c:pt>
                <c:pt idx="224722">
                  <c:v>520.62587857741505</c:v>
                </c:pt>
                <c:pt idx="224723">
                  <c:v>520.62819533268805</c:v>
                </c:pt>
                <c:pt idx="224724">
                  <c:v>520.63051208796196</c:v>
                </c:pt>
                <c:pt idx="224725">
                  <c:v>520.63282884323496</c:v>
                </c:pt>
                <c:pt idx="224726">
                  <c:v>520.63514559850898</c:v>
                </c:pt>
                <c:pt idx="224727">
                  <c:v>520.63746235378301</c:v>
                </c:pt>
                <c:pt idx="224728">
                  <c:v>520.63977910905601</c:v>
                </c:pt>
                <c:pt idx="224729">
                  <c:v>520.64209586433003</c:v>
                </c:pt>
                <c:pt idx="224730">
                  <c:v>520.64441261960303</c:v>
                </c:pt>
                <c:pt idx="224731">
                  <c:v>520.64672937487705</c:v>
                </c:pt>
                <c:pt idx="224732">
                  <c:v>520.64904613015005</c:v>
                </c:pt>
                <c:pt idx="224733">
                  <c:v>520.65136288542396</c:v>
                </c:pt>
                <c:pt idx="224734">
                  <c:v>520.65367964069799</c:v>
                </c:pt>
                <c:pt idx="224735">
                  <c:v>520.65599639597099</c:v>
                </c:pt>
                <c:pt idx="224736">
                  <c:v>520.65831315124501</c:v>
                </c:pt>
                <c:pt idx="224737">
                  <c:v>520.66062990651801</c:v>
                </c:pt>
                <c:pt idx="224738">
                  <c:v>520.66294666179203</c:v>
                </c:pt>
                <c:pt idx="224739">
                  <c:v>520.66526341706503</c:v>
                </c:pt>
                <c:pt idx="224740">
                  <c:v>520.66758017233894</c:v>
                </c:pt>
                <c:pt idx="224741">
                  <c:v>520.66989692761297</c:v>
                </c:pt>
                <c:pt idx="224742">
                  <c:v>520.67221368288597</c:v>
                </c:pt>
                <c:pt idx="224743">
                  <c:v>520.67453043815999</c:v>
                </c:pt>
                <c:pt idx="224744">
                  <c:v>520.67684719343299</c:v>
                </c:pt>
                <c:pt idx="224745">
                  <c:v>520.67916394870701</c:v>
                </c:pt>
                <c:pt idx="224746">
                  <c:v>520.68148070398001</c:v>
                </c:pt>
                <c:pt idx="224747">
                  <c:v>520.68379745925404</c:v>
                </c:pt>
                <c:pt idx="224748">
                  <c:v>520.68611421452795</c:v>
                </c:pt>
                <c:pt idx="224749">
                  <c:v>520.68843096980095</c:v>
                </c:pt>
                <c:pt idx="224750">
                  <c:v>520.69074772507497</c:v>
                </c:pt>
                <c:pt idx="224751">
                  <c:v>520.69306448034797</c:v>
                </c:pt>
                <c:pt idx="224752">
                  <c:v>520.69538123562199</c:v>
                </c:pt>
                <c:pt idx="224753">
                  <c:v>520.69769799089499</c:v>
                </c:pt>
                <c:pt idx="224754">
                  <c:v>520.70001474616902</c:v>
                </c:pt>
                <c:pt idx="224755">
                  <c:v>520.70233150144304</c:v>
                </c:pt>
                <c:pt idx="224756">
                  <c:v>520.70464825671604</c:v>
                </c:pt>
                <c:pt idx="224757">
                  <c:v>520.70696501198995</c:v>
                </c:pt>
                <c:pt idx="224758">
                  <c:v>520.70928176726295</c:v>
                </c:pt>
                <c:pt idx="224759">
                  <c:v>520.71159852253697</c:v>
                </c:pt>
                <c:pt idx="224760">
                  <c:v>520.71391527780997</c:v>
                </c:pt>
                <c:pt idx="224761">
                  <c:v>520.716232033084</c:v>
                </c:pt>
                <c:pt idx="224762">
                  <c:v>520.71854878835802</c:v>
                </c:pt>
                <c:pt idx="224763">
                  <c:v>520.72086554363102</c:v>
                </c:pt>
                <c:pt idx="224764">
                  <c:v>520.72318229890504</c:v>
                </c:pt>
                <c:pt idx="224765">
                  <c:v>520.72549905417804</c:v>
                </c:pt>
                <c:pt idx="224766">
                  <c:v>520.72781580945195</c:v>
                </c:pt>
                <c:pt idx="224767">
                  <c:v>520.73013256472495</c:v>
                </c:pt>
                <c:pt idx="224768">
                  <c:v>520.73244931999898</c:v>
                </c:pt>
                <c:pt idx="224769">
                  <c:v>520.73476607527198</c:v>
                </c:pt>
                <c:pt idx="224770">
                  <c:v>520.737082830546</c:v>
                </c:pt>
                <c:pt idx="224771">
                  <c:v>520.73939958582002</c:v>
                </c:pt>
                <c:pt idx="224772">
                  <c:v>520.74171634109302</c:v>
                </c:pt>
                <c:pt idx="224773">
                  <c:v>520.74403309636705</c:v>
                </c:pt>
                <c:pt idx="224774">
                  <c:v>520.74634985164005</c:v>
                </c:pt>
                <c:pt idx="224775">
                  <c:v>520.74866660691396</c:v>
                </c:pt>
                <c:pt idx="224776">
                  <c:v>520.75098336218696</c:v>
                </c:pt>
                <c:pt idx="224777">
                  <c:v>520.75330011746098</c:v>
                </c:pt>
                <c:pt idx="224778">
                  <c:v>520.755616872735</c:v>
                </c:pt>
                <c:pt idx="224779">
                  <c:v>520.757933628008</c:v>
                </c:pt>
                <c:pt idx="224780">
                  <c:v>520.76025038328203</c:v>
                </c:pt>
                <c:pt idx="224781">
                  <c:v>520.76256713855503</c:v>
                </c:pt>
                <c:pt idx="224782">
                  <c:v>520.76488389382905</c:v>
                </c:pt>
                <c:pt idx="224783">
                  <c:v>520.76720064910205</c:v>
                </c:pt>
                <c:pt idx="224784">
                  <c:v>520.76951740437596</c:v>
                </c:pt>
                <c:pt idx="224785">
                  <c:v>520.77183415964998</c:v>
                </c:pt>
                <c:pt idx="224786">
                  <c:v>520.77415091492298</c:v>
                </c:pt>
                <c:pt idx="224787">
                  <c:v>520.77646767019701</c:v>
                </c:pt>
                <c:pt idx="224788">
                  <c:v>520.77878442547001</c:v>
                </c:pt>
                <c:pt idx="224789">
                  <c:v>520.78110118074403</c:v>
                </c:pt>
                <c:pt idx="224790">
                  <c:v>520.78341793601703</c:v>
                </c:pt>
                <c:pt idx="224791">
                  <c:v>520.78573469129105</c:v>
                </c:pt>
                <c:pt idx="224792">
                  <c:v>520.78805144656496</c:v>
                </c:pt>
                <c:pt idx="224793">
                  <c:v>520.79036820183796</c:v>
                </c:pt>
                <c:pt idx="224794">
                  <c:v>520.79268495711199</c:v>
                </c:pt>
                <c:pt idx="224795">
                  <c:v>520.79500171238499</c:v>
                </c:pt>
                <c:pt idx="224796">
                  <c:v>520.79731846765901</c:v>
                </c:pt>
                <c:pt idx="224797">
                  <c:v>520.79963522293201</c:v>
                </c:pt>
                <c:pt idx="224798">
                  <c:v>520.80195197820603</c:v>
                </c:pt>
                <c:pt idx="224799">
                  <c:v>520.80426873347994</c:v>
                </c:pt>
                <c:pt idx="224800">
                  <c:v>520.80658548875294</c:v>
                </c:pt>
                <c:pt idx="224801">
                  <c:v>520.80890224402697</c:v>
                </c:pt>
                <c:pt idx="224802">
                  <c:v>520.81121899929997</c:v>
                </c:pt>
                <c:pt idx="224803">
                  <c:v>520.81353575457399</c:v>
                </c:pt>
                <c:pt idx="224804">
                  <c:v>520.81585250984699</c:v>
                </c:pt>
                <c:pt idx="224805">
                  <c:v>520.81816926512101</c:v>
                </c:pt>
                <c:pt idx="224806">
                  <c:v>520.82048602039504</c:v>
                </c:pt>
                <c:pt idx="224807">
                  <c:v>520.82280277566804</c:v>
                </c:pt>
                <c:pt idx="224808">
                  <c:v>520.82511953094195</c:v>
                </c:pt>
                <c:pt idx="224809">
                  <c:v>520.82743628621495</c:v>
                </c:pt>
                <c:pt idx="224810">
                  <c:v>520.82975304148897</c:v>
                </c:pt>
                <c:pt idx="224811">
                  <c:v>520.83206979676197</c:v>
                </c:pt>
                <c:pt idx="224812">
                  <c:v>520.83438655203599</c:v>
                </c:pt>
                <c:pt idx="224813">
                  <c:v>520.83670330730899</c:v>
                </c:pt>
                <c:pt idx="224814">
                  <c:v>520.83902006258302</c:v>
                </c:pt>
                <c:pt idx="224815">
                  <c:v>520.84133681785704</c:v>
                </c:pt>
                <c:pt idx="224816">
                  <c:v>520.84365357313004</c:v>
                </c:pt>
                <c:pt idx="224817">
                  <c:v>520.84597032840395</c:v>
                </c:pt>
                <c:pt idx="224818">
                  <c:v>520.84828708367695</c:v>
                </c:pt>
                <c:pt idx="224819">
                  <c:v>520.85060383895097</c:v>
                </c:pt>
                <c:pt idx="224820">
                  <c:v>520.85292059422397</c:v>
                </c:pt>
                <c:pt idx="224821">
                  <c:v>520.855237349498</c:v>
                </c:pt>
                <c:pt idx="224822">
                  <c:v>520.85755410477202</c:v>
                </c:pt>
                <c:pt idx="224823">
                  <c:v>520.85987086004502</c:v>
                </c:pt>
                <c:pt idx="224824">
                  <c:v>520.86218761531904</c:v>
                </c:pt>
                <c:pt idx="224825">
                  <c:v>520.86450437059204</c:v>
                </c:pt>
                <c:pt idx="224826">
                  <c:v>520.86682112586595</c:v>
                </c:pt>
                <c:pt idx="224827">
                  <c:v>520.86913788113895</c:v>
                </c:pt>
                <c:pt idx="224828">
                  <c:v>520.87145463641298</c:v>
                </c:pt>
                <c:pt idx="224829">
                  <c:v>520.873771391687</c:v>
                </c:pt>
                <c:pt idx="224830">
                  <c:v>520.87608814696</c:v>
                </c:pt>
                <c:pt idx="224831">
                  <c:v>520.87840490223402</c:v>
                </c:pt>
                <c:pt idx="224832">
                  <c:v>520.88072165750702</c:v>
                </c:pt>
                <c:pt idx="224833">
                  <c:v>520.88303841278105</c:v>
                </c:pt>
                <c:pt idx="224834">
                  <c:v>520.88535516805405</c:v>
                </c:pt>
                <c:pt idx="224835">
                  <c:v>520.88767192332796</c:v>
                </c:pt>
                <c:pt idx="224836">
                  <c:v>520.88998867860198</c:v>
                </c:pt>
                <c:pt idx="224837">
                  <c:v>520.89230543387498</c:v>
                </c:pt>
                <c:pt idx="224838">
                  <c:v>520.894622189149</c:v>
                </c:pt>
                <c:pt idx="224839">
                  <c:v>520.896938944422</c:v>
                </c:pt>
                <c:pt idx="224840">
                  <c:v>520.89925569969603</c:v>
                </c:pt>
                <c:pt idx="224841">
                  <c:v>520.90157245496903</c:v>
                </c:pt>
                <c:pt idx="224842">
                  <c:v>520.90388921024305</c:v>
                </c:pt>
                <c:pt idx="224843">
                  <c:v>520.90620596551696</c:v>
                </c:pt>
                <c:pt idx="224844">
                  <c:v>520.90852272078996</c:v>
                </c:pt>
                <c:pt idx="224845">
                  <c:v>520.91083947606398</c:v>
                </c:pt>
                <c:pt idx="224846">
                  <c:v>520.91315623133698</c:v>
                </c:pt>
                <c:pt idx="224847">
                  <c:v>520.91547298661101</c:v>
                </c:pt>
                <c:pt idx="224848">
                  <c:v>520.91778974188401</c:v>
                </c:pt>
                <c:pt idx="224849">
                  <c:v>520.92010649715803</c:v>
                </c:pt>
                <c:pt idx="224850">
                  <c:v>520.92242325243205</c:v>
                </c:pt>
                <c:pt idx="224851">
                  <c:v>520.92474000770505</c:v>
                </c:pt>
                <c:pt idx="224852">
                  <c:v>520.92705676297896</c:v>
                </c:pt>
                <c:pt idx="224853">
                  <c:v>520.92937351825196</c:v>
                </c:pt>
                <c:pt idx="224854">
                  <c:v>520.93169027352599</c:v>
                </c:pt>
                <c:pt idx="224855">
                  <c:v>520.93400702879899</c:v>
                </c:pt>
                <c:pt idx="224856">
                  <c:v>520.93632378407301</c:v>
                </c:pt>
                <c:pt idx="224857">
                  <c:v>520.93864053934703</c:v>
                </c:pt>
                <c:pt idx="224858">
                  <c:v>520.94095729462003</c:v>
                </c:pt>
                <c:pt idx="224859">
                  <c:v>520.94327404989394</c:v>
                </c:pt>
                <c:pt idx="224860">
                  <c:v>520.94559080516694</c:v>
                </c:pt>
                <c:pt idx="224861">
                  <c:v>520.94790756044097</c:v>
                </c:pt>
                <c:pt idx="224862">
                  <c:v>520.95022431571397</c:v>
                </c:pt>
                <c:pt idx="224863">
                  <c:v>520.95254107098799</c:v>
                </c:pt>
                <c:pt idx="224864">
                  <c:v>520.95485782626099</c:v>
                </c:pt>
                <c:pt idx="224865">
                  <c:v>520.95717458153501</c:v>
                </c:pt>
                <c:pt idx="224866">
                  <c:v>520.95949133680904</c:v>
                </c:pt>
                <c:pt idx="224867">
                  <c:v>520.96180809208204</c:v>
                </c:pt>
                <c:pt idx="224868">
                  <c:v>520.96412484735595</c:v>
                </c:pt>
                <c:pt idx="224869">
                  <c:v>520.96644160262895</c:v>
                </c:pt>
                <c:pt idx="224870">
                  <c:v>520.96875835790297</c:v>
                </c:pt>
                <c:pt idx="224871">
                  <c:v>520.97107511317597</c:v>
                </c:pt>
                <c:pt idx="224872">
                  <c:v>520.97339186844999</c:v>
                </c:pt>
                <c:pt idx="224873">
                  <c:v>520.97570862372402</c:v>
                </c:pt>
                <c:pt idx="224874">
                  <c:v>520.97802537899702</c:v>
                </c:pt>
                <c:pt idx="224875">
                  <c:v>520.98034213427104</c:v>
                </c:pt>
                <c:pt idx="224876">
                  <c:v>520.98265888954404</c:v>
                </c:pt>
                <c:pt idx="224877">
                  <c:v>520.98497564481795</c:v>
                </c:pt>
                <c:pt idx="224878">
                  <c:v>520.98729240009095</c:v>
                </c:pt>
                <c:pt idx="224879">
                  <c:v>520.98960915536497</c:v>
                </c:pt>
                <c:pt idx="224880">
                  <c:v>520.991925910639</c:v>
                </c:pt>
                <c:pt idx="224881">
                  <c:v>520.994242665912</c:v>
                </c:pt>
                <c:pt idx="224882">
                  <c:v>520.99655942118602</c:v>
                </c:pt>
                <c:pt idx="224883">
                  <c:v>520.99887617645902</c:v>
                </c:pt>
                <c:pt idx="224884">
                  <c:v>521.00119293173304</c:v>
                </c:pt>
                <c:pt idx="224885">
                  <c:v>521.00350968700604</c:v>
                </c:pt>
                <c:pt idx="224886">
                  <c:v>521.00582644227995</c:v>
                </c:pt>
                <c:pt idx="224887">
                  <c:v>521.00814319755398</c:v>
                </c:pt>
                <c:pt idx="224888">
                  <c:v>521.01045995282698</c:v>
                </c:pt>
                <c:pt idx="224889">
                  <c:v>521.012776708101</c:v>
                </c:pt>
                <c:pt idx="224890">
                  <c:v>521.015093463374</c:v>
                </c:pt>
                <c:pt idx="224891">
                  <c:v>521.01741021864802</c:v>
                </c:pt>
                <c:pt idx="224892">
                  <c:v>521.01972697392102</c:v>
                </c:pt>
                <c:pt idx="224893">
                  <c:v>521.02204372919505</c:v>
                </c:pt>
                <c:pt idx="224894">
                  <c:v>521.02436048446896</c:v>
                </c:pt>
                <c:pt idx="224895">
                  <c:v>521.02667723974196</c:v>
                </c:pt>
                <c:pt idx="224896">
                  <c:v>521.02899399501598</c:v>
                </c:pt>
                <c:pt idx="224897">
                  <c:v>521.03131075028898</c:v>
                </c:pt>
                <c:pt idx="224898">
                  <c:v>521.033627505563</c:v>
                </c:pt>
                <c:pt idx="224899">
                  <c:v>521.035944260836</c:v>
                </c:pt>
                <c:pt idx="224900">
                  <c:v>521.03826101611003</c:v>
                </c:pt>
                <c:pt idx="224901">
                  <c:v>521.04057777138405</c:v>
                </c:pt>
                <c:pt idx="224902">
                  <c:v>521.04289452665705</c:v>
                </c:pt>
                <c:pt idx="224903">
                  <c:v>521.04521128193096</c:v>
                </c:pt>
                <c:pt idx="224904">
                  <c:v>521.04752803720396</c:v>
                </c:pt>
                <c:pt idx="224905">
                  <c:v>521.04984479247798</c:v>
                </c:pt>
                <c:pt idx="224906">
                  <c:v>521.05216154775098</c:v>
                </c:pt>
                <c:pt idx="224907">
                  <c:v>521.05447830302501</c:v>
                </c:pt>
                <c:pt idx="224908">
                  <c:v>521.05679505829903</c:v>
                </c:pt>
                <c:pt idx="224909">
                  <c:v>521.05911181357203</c:v>
                </c:pt>
                <c:pt idx="224910">
                  <c:v>521.06142856884605</c:v>
                </c:pt>
                <c:pt idx="224911">
                  <c:v>521.06374532411905</c:v>
                </c:pt>
                <c:pt idx="224912">
                  <c:v>521.06606207939296</c:v>
                </c:pt>
                <c:pt idx="224913">
                  <c:v>521.06837883466596</c:v>
                </c:pt>
                <c:pt idx="224914">
                  <c:v>521.07069558993999</c:v>
                </c:pt>
                <c:pt idx="224915">
                  <c:v>521.07301234521299</c:v>
                </c:pt>
                <c:pt idx="224916">
                  <c:v>521.07532910048701</c:v>
                </c:pt>
                <c:pt idx="224917">
                  <c:v>521.07764585576103</c:v>
                </c:pt>
                <c:pt idx="224918">
                  <c:v>521.07996261103403</c:v>
                </c:pt>
                <c:pt idx="224919">
                  <c:v>521.08227936630794</c:v>
                </c:pt>
                <c:pt idx="224920">
                  <c:v>521.08459612158094</c:v>
                </c:pt>
                <c:pt idx="224921">
                  <c:v>521.08691287685497</c:v>
                </c:pt>
                <c:pt idx="224922">
                  <c:v>521.08922963212797</c:v>
                </c:pt>
                <c:pt idx="224923">
                  <c:v>521.09154638740199</c:v>
                </c:pt>
                <c:pt idx="224924">
                  <c:v>521.09386314267601</c:v>
                </c:pt>
                <c:pt idx="224925">
                  <c:v>521.09617989794901</c:v>
                </c:pt>
                <c:pt idx="224926">
                  <c:v>521.09849665322304</c:v>
                </c:pt>
                <c:pt idx="224927">
                  <c:v>521.10081340849604</c:v>
                </c:pt>
                <c:pt idx="224928">
                  <c:v>521.10313016376995</c:v>
                </c:pt>
                <c:pt idx="224929">
                  <c:v>521.10544691904295</c:v>
                </c:pt>
                <c:pt idx="224930">
                  <c:v>521.10776367431697</c:v>
                </c:pt>
                <c:pt idx="224931">
                  <c:v>521.11008042959099</c:v>
                </c:pt>
                <c:pt idx="224932">
                  <c:v>521.11239718486399</c:v>
                </c:pt>
                <c:pt idx="224933">
                  <c:v>521.11471394013802</c:v>
                </c:pt>
                <c:pt idx="224934">
                  <c:v>521.11703069541102</c:v>
                </c:pt>
                <c:pt idx="224935">
                  <c:v>521.11934745068504</c:v>
                </c:pt>
                <c:pt idx="224936">
                  <c:v>521.12166420595804</c:v>
                </c:pt>
                <c:pt idx="224937">
                  <c:v>521.12398096123195</c:v>
                </c:pt>
                <c:pt idx="224938">
                  <c:v>521.12629771650597</c:v>
                </c:pt>
                <c:pt idx="224939">
                  <c:v>521.12861447177897</c:v>
                </c:pt>
                <c:pt idx="224940">
                  <c:v>521.130931227053</c:v>
                </c:pt>
                <c:pt idx="224941">
                  <c:v>521.133247982326</c:v>
                </c:pt>
                <c:pt idx="224942">
                  <c:v>521.13556473760002</c:v>
                </c:pt>
                <c:pt idx="224943">
                  <c:v>521.13788149287302</c:v>
                </c:pt>
                <c:pt idx="224944">
                  <c:v>521.14019824814704</c:v>
                </c:pt>
                <c:pt idx="224945">
                  <c:v>521.14251500342095</c:v>
                </c:pt>
                <c:pt idx="224946">
                  <c:v>521.14483175869395</c:v>
                </c:pt>
                <c:pt idx="224947">
                  <c:v>521.14714851396798</c:v>
                </c:pt>
                <c:pt idx="224948">
                  <c:v>521.14946526924098</c:v>
                </c:pt>
                <c:pt idx="224949">
                  <c:v>521.151782024515</c:v>
                </c:pt>
                <c:pt idx="224950">
                  <c:v>521.154098779788</c:v>
                </c:pt>
                <c:pt idx="224951">
                  <c:v>521.15641553506202</c:v>
                </c:pt>
                <c:pt idx="224952">
                  <c:v>521.15873229033605</c:v>
                </c:pt>
                <c:pt idx="224953">
                  <c:v>521.16104904560905</c:v>
                </c:pt>
                <c:pt idx="224954">
                  <c:v>521.16336580088296</c:v>
                </c:pt>
                <c:pt idx="224955">
                  <c:v>521.16568255615596</c:v>
                </c:pt>
                <c:pt idx="224956">
                  <c:v>521.16799931142998</c:v>
                </c:pt>
                <c:pt idx="224957">
                  <c:v>521.17031606670298</c:v>
                </c:pt>
                <c:pt idx="224958">
                  <c:v>521.172632821977</c:v>
                </c:pt>
                <c:pt idx="224959">
                  <c:v>521.17494957725103</c:v>
                </c:pt>
                <c:pt idx="224960">
                  <c:v>521.17726633252403</c:v>
                </c:pt>
                <c:pt idx="224961">
                  <c:v>521.17958308779805</c:v>
                </c:pt>
                <c:pt idx="224962">
                  <c:v>521.18189984307105</c:v>
                </c:pt>
                <c:pt idx="224963">
                  <c:v>521.18421659834496</c:v>
                </c:pt>
                <c:pt idx="224964">
                  <c:v>521.18653335361796</c:v>
                </c:pt>
                <c:pt idx="224965">
                  <c:v>521.18885010889198</c:v>
                </c:pt>
                <c:pt idx="224966">
                  <c:v>521.19116686416498</c:v>
                </c:pt>
                <c:pt idx="224967">
                  <c:v>521.19348361943901</c:v>
                </c:pt>
                <c:pt idx="224968">
                  <c:v>521.19580037471303</c:v>
                </c:pt>
                <c:pt idx="224969">
                  <c:v>521.19811712998603</c:v>
                </c:pt>
                <c:pt idx="224970">
                  <c:v>521.20043388526005</c:v>
                </c:pt>
                <c:pt idx="224971">
                  <c:v>521.20275064053305</c:v>
                </c:pt>
                <c:pt idx="224972">
                  <c:v>521.20506739580696</c:v>
                </c:pt>
                <c:pt idx="224973">
                  <c:v>521.20738415107996</c:v>
                </c:pt>
                <c:pt idx="224974">
                  <c:v>521.20970090635399</c:v>
                </c:pt>
                <c:pt idx="224975">
                  <c:v>521.21201766162801</c:v>
                </c:pt>
                <c:pt idx="224976">
                  <c:v>521.21433441690101</c:v>
                </c:pt>
                <c:pt idx="224977">
                  <c:v>521.21665117217503</c:v>
                </c:pt>
                <c:pt idx="224978">
                  <c:v>521.21896792744803</c:v>
                </c:pt>
                <c:pt idx="224979">
                  <c:v>521.22128468272194</c:v>
                </c:pt>
                <c:pt idx="224980">
                  <c:v>521.22360143799494</c:v>
                </c:pt>
                <c:pt idx="224981">
                  <c:v>521.22591819326897</c:v>
                </c:pt>
                <c:pt idx="224982">
                  <c:v>521.22823494854299</c:v>
                </c:pt>
                <c:pt idx="224983">
                  <c:v>521.23055170381599</c:v>
                </c:pt>
                <c:pt idx="224984">
                  <c:v>521.23286845909001</c:v>
                </c:pt>
                <c:pt idx="224985">
                  <c:v>521.23518521436301</c:v>
                </c:pt>
                <c:pt idx="224986">
                  <c:v>521.23750196963704</c:v>
                </c:pt>
                <c:pt idx="224987">
                  <c:v>521.23981872491004</c:v>
                </c:pt>
                <c:pt idx="224988">
                  <c:v>521.24213548018395</c:v>
                </c:pt>
                <c:pt idx="224989">
                  <c:v>521.24445223545797</c:v>
                </c:pt>
                <c:pt idx="224990">
                  <c:v>521.24676899073097</c:v>
                </c:pt>
                <c:pt idx="224991">
                  <c:v>521.24908574600499</c:v>
                </c:pt>
                <c:pt idx="224992">
                  <c:v>521.25140250127799</c:v>
                </c:pt>
                <c:pt idx="224993">
                  <c:v>521.25371925655202</c:v>
                </c:pt>
                <c:pt idx="224994">
                  <c:v>521.25603601182502</c:v>
                </c:pt>
                <c:pt idx="224995">
                  <c:v>521.25835276709904</c:v>
                </c:pt>
                <c:pt idx="224996">
                  <c:v>521.26066952237295</c:v>
                </c:pt>
                <c:pt idx="224997">
                  <c:v>521.26298627764595</c:v>
                </c:pt>
                <c:pt idx="224998">
                  <c:v>521.26530303291997</c:v>
                </c:pt>
                <c:pt idx="224999">
                  <c:v>521.26761978819297</c:v>
                </c:pt>
                <c:pt idx="225000">
                  <c:v>521.269936543467</c:v>
                </c:pt>
                <c:pt idx="225001">
                  <c:v>521.27225329874</c:v>
                </c:pt>
                <c:pt idx="225002">
                  <c:v>521.27457005401402</c:v>
                </c:pt>
                <c:pt idx="225003">
                  <c:v>521.27688680928804</c:v>
                </c:pt>
                <c:pt idx="225004">
                  <c:v>521.27920356456104</c:v>
                </c:pt>
                <c:pt idx="225005">
                  <c:v>521.28152031983495</c:v>
                </c:pt>
                <c:pt idx="225006">
                  <c:v>521.28383707510795</c:v>
                </c:pt>
                <c:pt idx="225007">
                  <c:v>521.28615383038198</c:v>
                </c:pt>
                <c:pt idx="225008">
                  <c:v>521.28847058565498</c:v>
                </c:pt>
                <c:pt idx="225009">
                  <c:v>521.290787340929</c:v>
                </c:pt>
                <c:pt idx="225010">
                  <c:v>521.29310409620302</c:v>
                </c:pt>
                <c:pt idx="225011">
                  <c:v>521.29542085147602</c:v>
                </c:pt>
                <c:pt idx="225012">
                  <c:v>521.29773760675005</c:v>
                </c:pt>
                <c:pt idx="225013">
                  <c:v>521.30005436202305</c:v>
                </c:pt>
                <c:pt idx="225014">
                  <c:v>521.30237111729696</c:v>
                </c:pt>
                <c:pt idx="225015">
                  <c:v>521.30468787256996</c:v>
                </c:pt>
                <c:pt idx="225016">
                  <c:v>521.30700462784398</c:v>
                </c:pt>
                <c:pt idx="225017">
                  <c:v>521.30932138311698</c:v>
                </c:pt>
                <c:pt idx="225018">
                  <c:v>521.311638138391</c:v>
                </c:pt>
                <c:pt idx="225019">
                  <c:v>521.31395489366503</c:v>
                </c:pt>
                <c:pt idx="225020">
                  <c:v>521.31627164893803</c:v>
                </c:pt>
                <c:pt idx="225021">
                  <c:v>521.31858840421205</c:v>
                </c:pt>
                <c:pt idx="225022">
                  <c:v>521.32090515948505</c:v>
                </c:pt>
                <c:pt idx="225023">
                  <c:v>521.32322191475896</c:v>
                </c:pt>
                <c:pt idx="225024">
                  <c:v>521.32553867003196</c:v>
                </c:pt>
                <c:pt idx="225025">
                  <c:v>521.32785542530598</c:v>
                </c:pt>
                <c:pt idx="225026">
                  <c:v>521.33017218058001</c:v>
                </c:pt>
                <c:pt idx="225027">
                  <c:v>521.33248893585301</c:v>
                </c:pt>
                <c:pt idx="225028">
                  <c:v>521.33480569112703</c:v>
                </c:pt>
                <c:pt idx="225029">
                  <c:v>521.33712244640003</c:v>
                </c:pt>
                <c:pt idx="225030">
                  <c:v>521.33943920167405</c:v>
                </c:pt>
                <c:pt idx="225031">
                  <c:v>521.34175595694705</c:v>
                </c:pt>
                <c:pt idx="225032">
                  <c:v>521.34407271222096</c:v>
                </c:pt>
                <c:pt idx="225033">
                  <c:v>521.34638946749499</c:v>
                </c:pt>
                <c:pt idx="225034">
                  <c:v>521.34870622276799</c:v>
                </c:pt>
                <c:pt idx="225035">
                  <c:v>521.35102297804201</c:v>
                </c:pt>
                <c:pt idx="225036">
                  <c:v>521.35333973331501</c:v>
                </c:pt>
                <c:pt idx="225037">
                  <c:v>521.35565648858903</c:v>
                </c:pt>
                <c:pt idx="225038">
                  <c:v>521.35797324386203</c:v>
                </c:pt>
                <c:pt idx="225039">
                  <c:v>521.36028999913594</c:v>
                </c:pt>
                <c:pt idx="225040">
                  <c:v>521.36260675440997</c:v>
                </c:pt>
                <c:pt idx="225041">
                  <c:v>521.36492350968297</c:v>
                </c:pt>
                <c:pt idx="225042">
                  <c:v>521.36724026495699</c:v>
                </c:pt>
                <c:pt idx="225043">
                  <c:v>521.36955702022999</c:v>
                </c:pt>
                <c:pt idx="225044">
                  <c:v>521.37187377550401</c:v>
                </c:pt>
                <c:pt idx="225045">
                  <c:v>521.37419053077701</c:v>
                </c:pt>
                <c:pt idx="225046">
                  <c:v>521.37650728605104</c:v>
                </c:pt>
                <c:pt idx="225047">
                  <c:v>521.37882404132495</c:v>
                </c:pt>
                <c:pt idx="225048">
                  <c:v>521.38114079659795</c:v>
                </c:pt>
                <c:pt idx="225049">
                  <c:v>521.38345755187197</c:v>
                </c:pt>
                <c:pt idx="225050">
                  <c:v>521.38577430714497</c:v>
                </c:pt>
                <c:pt idx="225051">
                  <c:v>521.38809106241899</c:v>
                </c:pt>
                <c:pt idx="225052">
                  <c:v>521.39040781769199</c:v>
                </c:pt>
                <c:pt idx="225053">
                  <c:v>521.39272457296602</c:v>
                </c:pt>
                <c:pt idx="225054">
                  <c:v>521.39504132824004</c:v>
                </c:pt>
                <c:pt idx="225055">
                  <c:v>521.39735808351304</c:v>
                </c:pt>
                <c:pt idx="225056">
                  <c:v>521.39967483878695</c:v>
                </c:pt>
                <c:pt idx="225057">
                  <c:v>521.40199159405995</c:v>
                </c:pt>
                <c:pt idx="225058">
                  <c:v>521.40430834933397</c:v>
                </c:pt>
                <c:pt idx="225059">
                  <c:v>521.40662510460697</c:v>
                </c:pt>
                <c:pt idx="225060">
                  <c:v>521.408941859881</c:v>
                </c:pt>
                <c:pt idx="225061">
                  <c:v>521.41125861515502</c:v>
                </c:pt>
                <c:pt idx="225062">
                  <c:v>521.41357537042802</c:v>
                </c:pt>
                <c:pt idx="225063">
                  <c:v>521.41589212570204</c:v>
                </c:pt>
                <c:pt idx="225064">
                  <c:v>521.41820888097504</c:v>
                </c:pt>
                <c:pt idx="225065">
                  <c:v>521.42052563624895</c:v>
                </c:pt>
                <c:pt idx="225066">
                  <c:v>521.42284239152195</c:v>
                </c:pt>
                <c:pt idx="225067">
                  <c:v>521.42515914679598</c:v>
                </c:pt>
                <c:pt idx="225068">
                  <c:v>521.42747590206898</c:v>
                </c:pt>
                <c:pt idx="225069">
                  <c:v>521.429792657343</c:v>
                </c:pt>
                <c:pt idx="225070">
                  <c:v>521.43210941261702</c:v>
                </c:pt>
                <c:pt idx="225071">
                  <c:v>521.43442616789002</c:v>
                </c:pt>
                <c:pt idx="225072">
                  <c:v>521.43674292316405</c:v>
                </c:pt>
                <c:pt idx="225073">
                  <c:v>521.43905967843705</c:v>
                </c:pt>
                <c:pt idx="225074">
                  <c:v>521.44137643371096</c:v>
                </c:pt>
                <c:pt idx="225075">
                  <c:v>521.44369318898396</c:v>
                </c:pt>
                <c:pt idx="225076">
                  <c:v>521.44600994425798</c:v>
                </c:pt>
                <c:pt idx="225077">
                  <c:v>521.448326699532</c:v>
                </c:pt>
                <c:pt idx="225078">
                  <c:v>521.450643454805</c:v>
                </c:pt>
                <c:pt idx="225079">
                  <c:v>521.45296021007903</c:v>
                </c:pt>
                <c:pt idx="225080">
                  <c:v>521.45527696535203</c:v>
                </c:pt>
                <c:pt idx="225081">
                  <c:v>521.45759372062605</c:v>
                </c:pt>
                <c:pt idx="225082">
                  <c:v>521.45991047589905</c:v>
                </c:pt>
                <c:pt idx="225083">
                  <c:v>521.46222723117296</c:v>
                </c:pt>
                <c:pt idx="225084">
                  <c:v>521.46454398644698</c:v>
                </c:pt>
                <c:pt idx="225085">
                  <c:v>521.46686074171998</c:v>
                </c:pt>
                <c:pt idx="225086">
                  <c:v>521.46917749699401</c:v>
                </c:pt>
                <c:pt idx="225087">
                  <c:v>521.47149425226701</c:v>
                </c:pt>
                <c:pt idx="225088">
                  <c:v>521.47381100754103</c:v>
                </c:pt>
                <c:pt idx="225089">
                  <c:v>521.47612776281403</c:v>
                </c:pt>
                <c:pt idx="225090">
                  <c:v>521.47844451808805</c:v>
                </c:pt>
                <c:pt idx="225091">
                  <c:v>521.48076127336196</c:v>
                </c:pt>
                <c:pt idx="225092">
                  <c:v>521.48307802863496</c:v>
                </c:pt>
                <c:pt idx="225093">
                  <c:v>521.48539478390899</c:v>
                </c:pt>
                <c:pt idx="225094">
                  <c:v>521.48771153918199</c:v>
                </c:pt>
                <c:pt idx="225095">
                  <c:v>521.49002829445601</c:v>
                </c:pt>
                <c:pt idx="225096">
                  <c:v>521.49234504972901</c:v>
                </c:pt>
                <c:pt idx="225097">
                  <c:v>521.49466180500303</c:v>
                </c:pt>
                <c:pt idx="225098">
                  <c:v>521.49697856027694</c:v>
                </c:pt>
                <c:pt idx="225099">
                  <c:v>521.49929531554994</c:v>
                </c:pt>
                <c:pt idx="225100">
                  <c:v>521.50161207082397</c:v>
                </c:pt>
                <c:pt idx="225101">
                  <c:v>521.50392882609697</c:v>
                </c:pt>
                <c:pt idx="225102">
                  <c:v>521.50624558137099</c:v>
                </c:pt>
                <c:pt idx="225103">
                  <c:v>521.50856233664399</c:v>
                </c:pt>
                <c:pt idx="225104">
                  <c:v>521.51087909191801</c:v>
                </c:pt>
                <c:pt idx="225105">
                  <c:v>521.51319584719204</c:v>
                </c:pt>
                <c:pt idx="225106">
                  <c:v>521.51551260246504</c:v>
                </c:pt>
                <c:pt idx="225107">
                  <c:v>521.51782935773895</c:v>
                </c:pt>
                <c:pt idx="225108">
                  <c:v>521.52014611301195</c:v>
                </c:pt>
                <c:pt idx="225109">
                  <c:v>521.52246286828597</c:v>
                </c:pt>
                <c:pt idx="225110">
                  <c:v>521.52477962355897</c:v>
                </c:pt>
                <c:pt idx="225111">
                  <c:v>521.52709637883299</c:v>
                </c:pt>
                <c:pt idx="225112">
                  <c:v>521.52941313410599</c:v>
                </c:pt>
                <c:pt idx="225113">
                  <c:v>521.53172988938002</c:v>
                </c:pt>
                <c:pt idx="225114">
                  <c:v>521.53404664465404</c:v>
                </c:pt>
                <c:pt idx="225115">
                  <c:v>521.53636339992704</c:v>
                </c:pt>
                <c:pt idx="225116">
                  <c:v>521.53868015520095</c:v>
                </c:pt>
                <c:pt idx="225117">
                  <c:v>521.54099691047395</c:v>
                </c:pt>
                <c:pt idx="225118">
                  <c:v>521.54331366574797</c:v>
                </c:pt>
                <c:pt idx="225119">
                  <c:v>521.54563042102097</c:v>
                </c:pt>
                <c:pt idx="225120">
                  <c:v>521.547947176295</c:v>
                </c:pt>
                <c:pt idx="225121">
                  <c:v>521.55026393156902</c:v>
                </c:pt>
                <c:pt idx="225122">
                  <c:v>521.55258068684202</c:v>
                </c:pt>
                <c:pt idx="225123">
                  <c:v>521.55489744211604</c:v>
                </c:pt>
                <c:pt idx="225124">
                  <c:v>521.55721419738904</c:v>
                </c:pt>
                <c:pt idx="225125">
                  <c:v>521.55953095266295</c:v>
                </c:pt>
                <c:pt idx="225126">
                  <c:v>521.56184770793595</c:v>
                </c:pt>
                <c:pt idx="225127">
                  <c:v>521.56416446320998</c:v>
                </c:pt>
                <c:pt idx="225128">
                  <c:v>521.566481218484</c:v>
                </c:pt>
                <c:pt idx="225129">
                  <c:v>521.568797973757</c:v>
                </c:pt>
                <c:pt idx="225130">
                  <c:v>521.57111472903102</c:v>
                </c:pt>
                <c:pt idx="225131">
                  <c:v>521.57343148430402</c:v>
                </c:pt>
                <c:pt idx="225132">
                  <c:v>521.57574823957805</c:v>
                </c:pt>
                <c:pt idx="225133">
                  <c:v>521.57806499485105</c:v>
                </c:pt>
                <c:pt idx="225134">
                  <c:v>521.58038175012496</c:v>
                </c:pt>
                <c:pt idx="225135">
                  <c:v>521.58269850539898</c:v>
                </c:pt>
                <c:pt idx="225136">
                  <c:v>521.58501526067198</c:v>
                </c:pt>
                <c:pt idx="225137">
                  <c:v>521.587332015946</c:v>
                </c:pt>
                <c:pt idx="225138">
                  <c:v>521.589648771219</c:v>
                </c:pt>
                <c:pt idx="225139">
                  <c:v>521.59196552649303</c:v>
                </c:pt>
                <c:pt idx="225140">
                  <c:v>521.59428228176603</c:v>
                </c:pt>
                <c:pt idx="225141">
                  <c:v>521.59659903704005</c:v>
                </c:pt>
                <c:pt idx="225142">
                  <c:v>521.59891579231396</c:v>
                </c:pt>
                <c:pt idx="225143">
                  <c:v>521.60123254758696</c:v>
                </c:pt>
                <c:pt idx="225144">
                  <c:v>521.60354930286098</c:v>
                </c:pt>
                <c:pt idx="225145">
                  <c:v>521.60586605813398</c:v>
                </c:pt>
                <c:pt idx="225146">
                  <c:v>521.60818281340801</c:v>
                </c:pt>
                <c:pt idx="225147">
                  <c:v>521.61049956868101</c:v>
                </c:pt>
                <c:pt idx="225148">
                  <c:v>521.61281632395503</c:v>
                </c:pt>
                <c:pt idx="225149">
                  <c:v>521.61513307922905</c:v>
                </c:pt>
                <c:pt idx="225150">
                  <c:v>521.61744983450205</c:v>
                </c:pt>
                <c:pt idx="225151">
                  <c:v>521.61976658977596</c:v>
                </c:pt>
                <c:pt idx="225152">
                  <c:v>521.62208334504896</c:v>
                </c:pt>
                <c:pt idx="225153">
                  <c:v>521.62440010032299</c:v>
                </c:pt>
                <c:pt idx="225154">
                  <c:v>521.62671685559599</c:v>
                </c:pt>
                <c:pt idx="225155">
                  <c:v>521.62903361087001</c:v>
                </c:pt>
                <c:pt idx="225156">
                  <c:v>521.63135036614403</c:v>
                </c:pt>
                <c:pt idx="225157">
                  <c:v>521.63366712141703</c:v>
                </c:pt>
                <c:pt idx="225158">
                  <c:v>521.63598387669094</c:v>
                </c:pt>
                <c:pt idx="225159">
                  <c:v>521.63830063196394</c:v>
                </c:pt>
                <c:pt idx="225160">
                  <c:v>521.64061738723797</c:v>
                </c:pt>
                <c:pt idx="225161">
                  <c:v>521.64293414251097</c:v>
                </c:pt>
                <c:pt idx="225162">
                  <c:v>521.64525089778499</c:v>
                </c:pt>
                <c:pt idx="225163">
                  <c:v>521.64756765305799</c:v>
                </c:pt>
                <c:pt idx="225164">
                  <c:v>521.64988440833201</c:v>
                </c:pt>
                <c:pt idx="225165">
                  <c:v>521.65220116360604</c:v>
                </c:pt>
                <c:pt idx="225166">
                  <c:v>521.65451791887904</c:v>
                </c:pt>
                <c:pt idx="225167">
                  <c:v>521.65683467415295</c:v>
                </c:pt>
                <c:pt idx="225168">
                  <c:v>521.65915142942595</c:v>
                </c:pt>
                <c:pt idx="225169">
                  <c:v>521.66146818469997</c:v>
                </c:pt>
                <c:pt idx="225170">
                  <c:v>521.66378493997297</c:v>
                </c:pt>
                <c:pt idx="225171">
                  <c:v>521.66610169524699</c:v>
                </c:pt>
                <c:pt idx="225172">
                  <c:v>521.66841845052102</c:v>
                </c:pt>
                <c:pt idx="225173">
                  <c:v>521.67073520579402</c:v>
                </c:pt>
                <c:pt idx="225174">
                  <c:v>521.67305196106804</c:v>
                </c:pt>
                <c:pt idx="225175">
                  <c:v>521.67536871634104</c:v>
                </c:pt>
                <c:pt idx="225176">
                  <c:v>521.67768547161495</c:v>
                </c:pt>
                <c:pt idx="225177">
                  <c:v>521.68000222688795</c:v>
                </c:pt>
                <c:pt idx="225178">
                  <c:v>521.68231898216197</c:v>
                </c:pt>
                <c:pt idx="225179">
                  <c:v>521.684635737436</c:v>
                </c:pt>
                <c:pt idx="225180">
                  <c:v>521.686952492709</c:v>
                </c:pt>
                <c:pt idx="225181">
                  <c:v>521.68926924798302</c:v>
                </c:pt>
                <c:pt idx="225182">
                  <c:v>521.69158600325602</c:v>
                </c:pt>
                <c:pt idx="225183">
                  <c:v>521.69390275853004</c:v>
                </c:pt>
                <c:pt idx="225184">
                  <c:v>521.69621951380304</c:v>
                </c:pt>
                <c:pt idx="225185">
                  <c:v>521.69853626907695</c:v>
                </c:pt>
                <c:pt idx="225186">
                  <c:v>521.70085302435098</c:v>
                </c:pt>
                <c:pt idx="225187">
                  <c:v>521.70316977962398</c:v>
                </c:pt>
                <c:pt idx="225188">
                  <c:v>521.705486534898</c:v>
                </c:pt>
                <c:pt idx="225189">
                  <c:v>521.707803290171</c:v>
                </c:pt>
                <c:pt idx="225190">
                  <c:v>521.71012004544502</c:v>
                </c:pt>
                <c:pt idx="225191">
                  <c:v>521.71243680071802</c:v>
                </c:pt>
                <c:pt idx="225192">
                  <c:v>521.71475355599205</c:v>
                </c:pt>
                <c:pt idx="225193">
                  <c:v>521.71707031126596</c:v>
                </c:pt>
                <c:pt idx="225194">
                  <c:v>521.71938706653896</c:v>
                </c:pt>
                <c:pt idx="225195">
                  <c:v>521.72170382181298</c:v>
                </c:pt>
                <c:pt idx="225196">
                  <c:v>521.72402057708598</c:v>
                </c:pt>
                <c:pt idx="225197">
                  <c:v>521.72633733236</c:v>
                </c:pt>
                <c:pt idx="225198">
                  <c:v>521.728654087633</c:v>
                </c:pt>
                <c:pt idx="225199">
                  <c:v>521.73097084290703</c:v>
                </c:pt>
                <c:pt idx="225200">
                  <c:v>521.73328759818105</c:v>
                </c:pt>
                <c:pt idx="225201">
                  <c:v>521.73560435345405</c:v>
                </c:pt>
                <c:pt idx="225202">
                  <c:v>521.73792110872796</c:v>
                </c:pt>
                <c:pt idx="225203">
                  <c:v>521.74023786400096</c:v>
                </c:pt>
                <c:pt idx="225204">
                  <c:v>521.74255461927498</c:v>
                </c:pt>
                <c:pt idx="225205">
                  <c:v>521.74487137454798</c:v>
                </c:pt>
                <c:pt idx="225206">
                  <c:v>521.74718812982201</c:v>
                </c:pt>
                <c:pt idx="225207">
                  <c:v>521.74950488509603</c:v>
                </c:pt>
                <c:pt idx="225208">
                  <c:v>521.75182164036903</c:v>
                </c:pt>
                <c:pt idx="225209">
                  <c:v>521.75413839564305</c:v>
                </c:pt>
                <c:pt idx="225210">
                  <c:v>521.75645515091605</c:v>
                </c:pt>
                <c:pt idx="225211">
                  <c:v>521.75877190618996</c:v>
                </c:pt>
                <c:pt idx="225212">
                  <c:v>521.76108866146296</c:v>
                </c:pt>
                <c:pt idx="225213">
                  <c:v>521.76340541673699</c:v>
                </c:pt>
                <c:pt idx="225214">
                  <c:v>521.76572217200999</c:v>
                </c:pt>
                <c:pt idx="225215">
                  <c:v>521.76803892728401</c:v>
                </c:pt>
                <c:pt idx="225216">
                  <c:v>521.77035568255803</c:v>
                </c:pt>
                <c:pt idx="225217">
                  <c:v>521.77267243783103</c:v>
                </c:pt>
                <c:pt idx="225218">
                  <c:v>521.77498919310494</c:v>
                </c:pt>
                <c:pt idx="225219">
                  <c:v>521.77730594837794</c:v>
                </c:pt>
                <c:pt idx="225220">
                  <c:v>521.77962270365197</c:v>
                </c:pt>
                <c:pt idx="225221">
                  <c:v>521.78193945892497</c:v>
                </c:pt>
                <c:pt idx="225222">
                  <c:v>521.78425621419899</c:v>
                </c:pt>
                <c:pt idx="225223">
                  <c:v>521.78657296947301</c:v>
                </c:pt>
                <c:pt idx="225224">
                  <c:v>521.78888972474601</c:v>
                </c:pt>
                <c:pt idx="225225">
                  <c:v>521.79120648002004</c:v>
                </c:pt>
                <c:pt idx="225226">
                  <c:v>521.79352323529304</c:v>
                </c:pt>
                <c:pt idx="225227">
                  <c:v>521.79583999056695</c:v>
                </c:pt>
                <c:pt idx="225228">
                  <c:v>521.79815674583995</c:v>
                </c:pt>
                <c:pt idx="225229">
                  <c:v>521.80047350111397</c:v>
                </c:pt>
                <c:pt idx="225230">
                  <c:v>521.80279025638799</c:v>
                </c:pt>
                <c:pt idx="225231">
                  <c:v>521.80510701166099</c:v>
                </c:pt>
                <c:pt idx="225232">
                  <c:v>521.80742376693502</c:v>
                </c:pt>
                <c:pt idx="225233">
                  <c:v>521.80974052220802</c:v>
                </c:pt>
                <c:pt idx="225234">
                  <c:v>521.81205727748204</c:v>
                </c:pt>
                <c:pt idx="225235">
                  <c:v>521.81437403275504</c:v>
                </c:pt>
                <c:pt idx="225236">
                  <c:v>521.81669078802895</c:v>
                </c:pt>
                <c:pt idx="225237">
                  <c:v>521.81900754330297</c:v>
                </c:pt>
                <c:pt idx="225238">
                  <c:v>521.82132429857597</c:v>
                </c:pt>
                <c:pt idx="225239">
                  <c:v>521.82364105385</c:v>
                </c:pt>
                <c:pt idx="225240">
                  <c:v>521.825957809123</c:v>
                </c:pt>
                <c:pt idx="225241">
                  <c:v>521.82827456439702</c:v>
                </c:pt>
                <c:pt idx="225242">
                  <c:v>521.83059131967002</c:v>
                </c:pt>
                <c:pt idx="225243">
                  <c:v>521.83290807494404</c:v>
                </c:pt>
                <c:pt idx="225244">
                  <c:v>521.83522483021795</c:v>
                </c:pt>
                <c:pt idx="225245">
                  <c:v>521.83754158549095</c:v>
                </c:pt>
                <c:pt idx="225246">
                  <c:v>521.83985834076498</c:v>
                </c:pt>
                <c:pt idx="225247">
                  <c:v>521.84217509603798</c:v>
                </c:pt>
                <c:pt idx="225248">
                  <c:v>521.844491851312</c:v>
                </c:pt>
                <c:pt idx="225249">
                  <c:v>521.846808606585</c:v>
                </c:pt>
                <c:pt idx="225250">
                  <c:v>521.84912536185902</c:v>
                </c:pt>
                <c:pt idx="225251">
                  <c:v>521.85144211713305</c:v>
                </c:pt>
                <c:pt idx="225252">
                  <c:v>521.85375887240605</c:v>
                </c:pt>
                <c:pt idx="225253">
                  <c:v>521.85607562767996</c:v>
                </c:pt>
                <c:pt idx="225254">
                  <c:v>521.85839238295296</c:v>
                </c:pt>
                <c:pt idx="225255">
                  <c:v>521.86070913822698</c:v>
                </c:pt>
                <c:pt idx="225256">
                  <c:v>521.86302589349998</c:v>
                </c:pt>
                <c:pt idx="225257">
                  <c:v>521.865342648774</c:v>
                </c:pt>
                <c:pt idx="225258">
                  <c:v>521.86765940404803</c:v>
                </c:pt>
                <c:pt idx="225259">
                  <c:v>521.86997615932103</c:v>
                </c:pt>
                <c:pt idx="225260">
                  <c:v>521.87229291459505</c:v>
                </c:pt>
                <c:pt idx="225261">
                  <c:v>521.87460966986805</c:v>
                </c:pt>
                <c:pt idx="225262">
                  <c:v>521.87692642514196</c:v>
                </c:pt>
                <c:pt idx="225263">
                  <c:v>521.87924318041496</c:v>
                </c:pt>
                <c:pt idx="225264">
                  <c:v>521.88155993568898</c:v>
                </c:pt>
                <c:pt idx="225265">
                  <c:v>521.88387669096198</c:v>
                </c:pt>
                <c:pt idx="225266">
                  <c:v>521.88619344623601</c:v>
                </c:pt>
                <c:pt idx="225267">
                  <c:v>521.88851020151003</c:v>
                </c:pt>
                <c:pt idx="225268">
                  <c:v>521.89082695678303</c:v>
                </c:pt>
                <c:pt idx="225269">
                  <c:v>521.89314371205705</c:v>
                </c:pt>
                <c:pt idx="225270">
                  <c:v>521.89546046733005</c:v>
                </c:pt>
                <c:pt idx="225271">
                  <c:v>521.89777722260396</c:v>
                </c:pt>
                <c:pt idx="225272">
                  <c:v>521.90009397787696</c:v>
                </c:pt>
                <c:pt idx="225273">
                  <c:v>521.90241073315099</c:v>
                </c:pt>
                <c:pt idx="225274">
                  <c:v>521.90472748842501</c:v>
                </c:pt>
                <c:pt idx="225275">
                  <c:v>521.90704424369801</c:v>
                </c:pt>
                <c:pt idx="225276">
                  <c:v>521.90936099897203</c:v>
                </c:pt>
                <c:pt idx="225277">
                  <c:v>521.91167775424503</c:v>
                </c:pt>
                <c:pt idx="225278">
                  <c:v>521.91399450951894</c:v>
                </c:pt>
                <c:pt idx="225279">
                  <c:v>521.91631126479194</c:v>
                </c:pt>
                <c:pt idx="225280">
                  <c:v>521.91862802006597</c:v>
                </c:pt>
                <c:pt idx="225281">
                  <c:v>521.92094477533999</c:v>
                </c:pt>
                <c:pt idx="225282">
                  <c:v>521.92326153061299</c:v>
                </c:pt>
                <c:pt idx="225283">
                  <c:v>521.92557828588701</c:v>
                </c:pt>
                <c:pt idx="225284">
                  <c:v>521.92789504116001</c:v>
                </c:pt>
                <c:pt idx="225285">
                  <c:v>521.93021179643404</c:v>
                </c:pt>
                <c:pt idx="225286">
                  <c:v>521.93252855170704</c:v>
                </c:pt>
                <c:pt idx="225287">
                  <c:v>521.93484530698095</c:v>
                </c:pt>
                <c:pt idx="225288">
                  <c:v>521.93716206225497</c:v>
                </c:pt>
                <c:pt idx="225289">
                  <c:v>521.93947881752797</c:v>
                </c:pt>
                <c:pt idx="225290">
                  <c:v>521.94179557280199</c:v>
                </c:pt>
                <c:pt idx="225291">
                  <c:v>521.94411232807499</c:v>
                </c:pt>
                <c:pt idx="225292">
                  <c:v>521.94642908334902</c:v>
                </c:pt>
                <c:pt idx="225293">
                  <c:v>521.94874583862202</c:v>
                </c:pt>
                <c:pt idx="225294">
                  <c:v>521.95106259389604</c:v>
                </c:pt>
                <c:pt idx="225295">
                  <c:v>521.95337934916995</c:v>
                </c:pt>
                <c:pt idx="225296">
                  <c:v>521.95569610444295</c:v>
                </c:pt>
                <c:pt idx="225297">
                  <c:v>521.95801285971697</c:v>
                </c:pt>
                <c:pt idx="225298">
                  <c:v>521.96032961498997</c:v>
                </c:pt>
                <c:pt idx="225299">
                  <c:v>521.962646370264</c:v>
                </c:pt>
                <c:pt idx="225300">
                  <c:v>521.964963125537</c:v>
                </c:pt>
                <c:pt idx="225301">
                  <c:v>521.96727988081102</c:v>
                </c:pt>
                <c:pt idx="225302">
                  <c:v>521.96959663608504</c:v>
                </c:pt>
                <c:pt idx="225303">
                  <c:v>521.97191339135804</c:v>
                </c:pt>
                <c:pt idx="225304">
                  <c:v>521.97423014663195</c:v>
                </c:pt>
                <c:pt idx="225305">
                  <c:v>521.97654690190495</c:v>
                </c:pt>
                <c:pt idx="225306">
                  <c:v>521.97886365717898</c:v>
                </c:pt>
                <c:pt idx="225307">
                  <c:v>521.98118041245198</c:v>
                </c:pt>
                <c:pt idx="225308">
                  <c:v>521.983497167726</c:v>
                </c:pt>
                <c:pt idx="225309">
                  <c:v>521.98581392300002</c:v>
                </c:pt>
                <c:pt idx="225310">
                  <c:v>521.98813067827302</c:v>
                </c:pt>
                <c:pt idx="225311">
                  <c:v>521.99044743354705</c:v>
                </c:pt>
                <c:pt idx="225312">
                  <c:v>521.99276418882005</c:v>
                </c:pt>
                <c:pt idx="225313">
                  <c:v>521.99508094409396</c:v>
                </c:pt>
                <c:pt idx="225314">
                  <c:v>521.99739769936696</c:v>
                </c:pt>
                <c:pt idx="225315">
                  <c:v>521.99971445464098</c:v>
                </c:pt>
                <c:pt idx="225316">
                  <c:v>522.00203120991398</c:v>
                </c:pt>
                <c:pt idx="225317">
                  <c:v>522.004347965188</c:v>
                </c:pt>
                <c:pt idx="225318">
                  <c:v>522.00666472046203</c:v>
                </c:pt>
                <c:pt idx="225319">
                  <c:v>522.00898147573503</c:v>
                </c:pt>
                <c:pt idx="225320">
                  <c:v>522.01129823100905</c:v>
                </c:pt>
                <c:pt idx="225321">
                  <c:v>522.01361498628205</c:v>
                </c:pt>
                <c:pt idx="225322">
                  <c:v>522.01593174155596</c:v>
                </c:pt>
                <c:pt idx="225323">
                  <c:v>522.01824849682896</c:v>
                </c:pt>
                <c:pt idx="225324">
                  <c:v>522.02056525210298</c:v>
                </c:pt>
                <c:pt idx="225325">
                  <c:v>522.02288200737701</c:v>
                </c:pt>
                <c:pt idx="225326">
                  <c:v>522.02519876265001</c:v>
                </c:pt>
                <c:pt idx="225327">
                  <c:v>522.02751551792403</c:v>
                </c:pt>
                <c:pt idx="225328">
                  <c:v>522.02983227319703</c:v>
                </c:pt>
                <c:pt idx="225329">
                  <c:v>522.03214902847105</c:v>
                </c:pt>
                <c:pt idx="225330">
                  <c:v>522.03446578374405</c:v>
                </c:pt>
                <c:pt idx="225331">
                  <c:v>522.03678253901796</c:v>
                </c:pt>
                <c:pt idx="225332">
                  <c:v>522.03909929429199</c:v>
                </c:pt>
                <c:pt idx="225333">
                  <c:v>522.04141604956499</c:v>
                </c:pt>
                <c:pt idx="225334">
                  <c:v>522.04373280483901</c:v>
                </c:pt>
                <c:pt idx="225335">
                  <c:v>522.04604956011201</c:v>
                </c:pt>
                <c:pt idx="225336">
                  <c:v>522.04836631538603</c:v>
                </c:pt>
                <c:pt idx="225337">
                  <c:v>522.05068307065903</c:v>
                </c:pt>
                <c:pt idx="225338">
                  <c:v>522.05299982593306</c:v>
                </c:pt>
                <c:pt idx="225339">
                  <c:v>522.05531658120697</c:v>
                </c:pt>
                <c:pt idx="225340">
                  <c:v>522.05763333647997</c:v>
                </c:pt>
                <c:pt idx="225341">
                  <c:v>522.05995009175399</c:v>
                </c:pt>
                <c:pt idx="225342">
                  <c:v>522.06226684702699</c:v>
                </c:pt>
                <c:pt idx="225343">
                  <c:v>522.06458360230101</c:v>
                </c:pt>
                <c:pt idx="225344">
                  <c:v>522.06690035757401</c:v>
                </c:pt>
                <c:pt idx="225345">
                  <c:v>522.06921711284804</c:v>
                </c:pt>
                <c:pt idx="225346">
                  <c:v>522.07153386812195</c:v>
                </c:pt>
                <c:pt idx="225347">
                  <c:v>522.07385062339495</c:v>
                </c:pt>
                <c:pt idx="225348">
                  <c:v>522.07616737866897</c:v>
                </c:pt>
                <c:pt idx="225349">
                  <c:v>522.07848413394197</c:v>
                </c:pt>
                <c:pt idx="225350">
                  <c:v>522.08080088921599</c:v>
                </c:pt>
                <c:pt idx="225351">
                  <c:v>522.08311764448899</c:v>
                </c:pt>
                <c:pt idx="225352">
                  <c:v>522.08543439976302</c:v>
                </c:pt>
                <c:pt idx="225353">
                  <c:v>522.08775115503704</c:v>
                </c:pt>
                <c:pt idx="225354">
                  <c:v>522.09006791031004</c:v>
                </c:pt>
                <c:pt idx="225355">
                  <c:v>522.09238466558395</c:v>
                </c:pt>
                <c:pt idx="225356">
                  <c:v>522.09470142085695</c:v>
                </c:pt>
                <c:pt idx="225357">
                  <c:v>522.09701817613097</c:v>
                </c:pt>
                <c:pt idx="225358">
                  <c:v>522.09933493140397</c:v>
                </c:pt>
                <c:pt idx="225359">
                  <c:v>522.101651686678</c:v>
                </c:pt>
                <c:pt idx="225360">
                  <c:v>522.10396844195202</c:v>
                </c:pt>
                <c:pt idx="225361">
                  <c:v>522.10628519722502</c:v>
                </c:pt>
                <c:pt idx="225362">
                  <c:v>522.10860195249904</c:v>
                </c:pt>
                <c:pt idx="225363">
                  <c:v>522.11091870777204</c:v>
                </c:pt>
                <c:pt idx="225364">
                  <c:v>522.11323546304595</c:v>
                </c:pt>
                <c:pt idx="225365">
                  <c:v>522.11555221831895</c:v>
                </c:pt>
                <c:pt idx="225366">
                  <c:v>522.11786897359298</c:v>
                </c:pt>
                <c:pt idx="225367">
                  <c:v>522.12018572886598</c:v>
                </c:pt>
                <c:pt idx="225368">
                  <c:v>522.12250248414</c:v>
                </c:pt>
                <c:pt idx="225369">
                  <c:v>522.12481923941402</c:v>
                </c:pt>
                <c:pt idx="225370">
                  <c:v>522.12713599468702</c:v>
                </c:pt>
                <c:pt idx="225371">
                  <c:v>522.12945274996105</c:v>
                </c:pt>
                <c:pt idx="225372">
                  <c:v>522.13176950523405</c:v>
                </c:pt>
                <c:pt idx="225373">
                  <c:v>522.13408626050796</c:v>
                </c:pt>
                <c:pt idx="225374">
                  <c:v>522.13640301578096</c:v>
                </c:pt>
                <c:pt idx="225375">
                  <c:v>522.13871977105498</c:v>
                </c:pt>
                <c:pt idx="225376">
                  <c:v>522.141036526329</c:v>
                </c:pt>
                <c:pt idx="225377">
                  <c:v>522.143353281602</c:v>
                </c:pt>
                <c:pt idx="225378">
                  <c:v>522.14567003687603</c:v>
                </c:pt>
                <c:pt idx="225379">
                  <c:v>522.14798679214903</c:v>
                </c:pt>
                <c:pt idx="225380">
                  <c:v>522.15030354742305</c:v>
                </c:pt>
                <c:pt idx="225381">
                  <c:v>522.15262030269605</c:v>
                </c:pt>
                <c:pt idx="225382">
                  <c:v>522.15493705796996</c:v>
                </c:pt>
                <c:pt idx="225383">
                  <c:v>522.15725381324398</c:v>
                </c:pt>
                <c:pt idx="225384">
                  <c:v>522.15957056851698</c:v>
                </c:pt>
                <c:pt idx="225385">
                  <c:v>522.16188732379101</c:v>
                </c:pt>
                <c:pt idx="225386">
                  <c:v>522.16420407906401</c:v>
                </c:pt>
                <c:pt idx="225387">
                  <c:v>522.16652083433803</c:v>
                </c:pt>
                <c:pt idx="225388">
                  <c:v>522.16883758961103</c:v>
                </c:pt>
                <c:pt idx="225389">
                  <c:v>522.17115434488505</c:v>
                </c:pt>
                <c:pt idx="225390">
                  <c:v>522.17347110015896</c:v>
                </c:pt>
                <c:pt idx="225391">
                  <c:v>522.17578785543196</c:v>
                </c:pt>
                <c:pt idx="225392">
                  <c:v>522.17810461070599</c:v>
                </c:pt>
                <c:pt idx="225393">
                  <c:v>522.18042136597899</c:v>
                </c:pt>
                <c:pt idx="225394">
                  <c:v>522.18273812125301</c:v>
                </c:pt>
                <c:pt idx="225395">
                  <c:v>522.18505487652601</c:v>
                </c:pt>
                <c:pt idx="225396">
                  <c:v>522.18737163180003</c:v>
                </c:pt>
                <c:pt idx="225397">
                  <c:v>522.18968838707406</c:v>
                </c:pt>
                <c:pt idx="225398">
                  <c:v>522.19200514234706</c:v>
                </c:pt>
                <c:pt idx="225399">
                  <c:v>522.19432189762097</c:v>
                </c:pt>
                <c:pt idx="225400">
                  <c:v>522.19663865289397</c:v>
                </c:pt>
                <c:pt idx="225401">
                  <c:v>522.19895540816799</c:v>
                </c:pt>
                <c:pt idx="225402">
                  <c:v>522.20127216344099</c:v>
                </c:pt>
                <c:pt idx="225403">
                  <c:v>522.20358891871501</c:v>
                </c:pt>
                <c:pt idx="225404">
                  <c:v>522.20590567398904</c:v>
                </c:pt>
                <c:pt idx="225405">
                  <c:v>522.20822242926204</c:v>
                </c:pt>
                <c:pt idx="225406">
                  <c:v>522.21053918453595</c:v>
                </c:pt>
                <c:pt idx="225407">
                  <c:v>522.21285593980895</c:v>
                </c:pt>
                <c:pt idx="225408">
                  <c:v>522.21517269508297</c:v>
                </c:pt>
                <c:pt idx="225409">
                  <c:v>522.21748945035597</c:v>
                </c:pt>
                <c:pt idx="225410">
                  <c:v>522.21980620562999</c:v>
                </c:pt>
                <c:pt idx="225411">
                  <c:v>522.22212296090299</c:v>
                </c:pt>
                <c:pt idx="225412">
                  <c:v>522.22443971617702</c:v>
                </c:pt>
                <c:pt idx="225413">
                  <c:v>522.22675647145104</c:v>
                </c:pt>
                <c:pt idx="225414">
                  <c:v>522.22907322672404</c:v>
                </c:pt>
                <c:pt idx="225415">
                  <c:v>522.23138998199795</c:v>
                </c:pt>
                <c:pt idx="225416">
                  <c:v>522.23370673727095</c:v>
                </c:pt>
                <c:pt idx="225417">
                  <c:v>522.23602349254497</c:v>
                </c:pt>
                <c:pt idx="225418">
                  <c:v>522.23834024781797</c:v>
                </c:pt>
                <c:pt idx="225419">
                  <c:v>522.240657003092</c:v>
                </c:pt>
                <c:pt idx="225420">
                  <c:v>522.24297375836602</c:v>
                </c:pt>
                <c:pt idx="225421">
                  <c:v>522.24529051363902</c:v>
                </c:pt>
                <c:pt idx="225422">
                  <c:v>522.24760726891304</c:v>
                </c:pt>
                <c:pt idx="225423">
                  <c:v>522.24992402418604</c:v>
                </c:pt>
                <c:pt idx="225424">
                  <c:v>522.25224077945995</c:v>
                </c:pt>
                <c:pt idx="225425">
                  <c:v>522.25455753473295</c:v>
                </c:pt>
                <c:pt idx="225426">
                  <c:v>522.25687429000698</c:v>
                </c:pt>
                <c:pt idx="225427">
                  <c:v>522.259191045281</c:v>
                </c:pt>
                <c:pt idx="225428">
                  <c:v>522.261507800554</c:v>
                </c:pt>
                <c:pt idx="225429">
                  <c:v>522.26382455582802</c:v>
                </c:pt>
                <c:pt idx="225430">
                  <c:v>522.26614131110102</c:v>
                </c:pt>
                <c:pt idx="225431">
                  <c:v>522.26845806637505</c:v>
                </c:pt>
                <c:pt idx="225432">
                  <c:v>522.27077482164805</c:v>
                </c:pt>
                <c:pt idx="225433">
                  <c:v>522.27309157692196</c:v>
                </c:pt>
                <c:pt idx="225434">
                  <c:v>522.27540833219598</c:v>
                </c:pt>
                <c:pt idx="225435">
                  <c:v>522.27772508746898</c:v>
                </c:pt>
                <c:pt idx="225436">
                  <c:v>522.280041842743</c:v>
                </c:pt>
                <c:pt idx="225437">
                  <c:v>522.282358598016</c:v>
                </c:pt>
                <c:pt idx="225438">
                  <c:v>522.28467535329003</c:v>
                </c:pt>
                <c:pt idx="225439">
                  <c:v>522.28699210856303</c:v>
                </c:pt>
                <c:pt idx="225440">
                  <c:v>522.28930886383705</c:v>
                </c:pt>
                <c:pt idx="225441">
                  <c:v>522.29162561911096</c:v>
                </c:pt>
                <c:pt idx="225442">
                  <c:v>522.29394237438396</c:v>
                </c:pt>
                <c:pt idx="225443">
                  <c:v>522.29625912965798</c:v>
                </c:pt>
                <c:pt idx="225444">
                  <c:v>522.29857588493098</c:v>
                </c:pt>
                <c:pt idx="225445">
                  <c:v>522.30089264020501</c:v>
                </c:pt>
                <c:pt idx="225446">
                  <c:v>522.30320939547801</c:v>
                </c:pt>
                <c:pt idx="225447">
                  <c:v>522.30552615075203</c:v>
                </c:pt>
                <c:pt idx="225448">
                  <c:v>522.30784290602605</c:v>
                </c:pt>
                <c:pt idx="225449">
                  <c:v>522.31015966129905</c:v>
                </c:pt>
                <c:pt idx="225450">
                  <c:v>522.31247641657296</c:v>
                </c:pt>
                <c:pt idx="225451">
                  <c:v>522.31479317184596</c:v>
                </c:pt>
                <c:pt idx="225452">
                  <c:v>522.31710992711999</c:v>
                </c:pt>
                <c:pt idx="225453">
                  <c:v>522.31942668239299</c:v>
                </c:pt>
                <c:pt idx="225454">
                  <c:v>522.32174343766701</c:v>
                </c:pt>
                <c:pt idx="225455">
                  <c:v>522.32406019294103</c:v>
                </c:pt>
                <c:pt idx="225456">
                  <c:v>522.32637694821403</c:v>
                </c:pt>
                <c:pt idx="225457">
                  <c:v>522.32869370348806</c:v>
                </c:pt>
                <c:pt idx="225458">
                  <c:v>522.33101045876106</c:v>
                </c:pt>
                <c:pt idx="225459">
                  <c:v>522.33332721403497</c:v>
                </c:pt>
                <c:pt idx="225460">
                  <c:v>522.33564396930797</c:v>
                </c:pt>
                <c:pt idx="225461">
                  <c:v>522.33796072458199</c:v>
                </c:pt>
                <c:pt idx="225462">
                  <c:v>522.34027747985499</c:v>
                </c:pt>
                <c:pt idx="225463">
                  <c:v>522.34259423512901</c:v>
                </c:pt>
                <c:pt idx="225464">
                  <c:v>522.34491099040304</c:v>
                </c:pt>
                <c:pt idx="225465">
                  <c:v>522.34722774567604</c:v>
                </c:pt>
                <c:pt idx="225466">
                  <c:v>522.34954450094995</c:v>
                </c:pt>
                <c:pt idx="225467">
                  <c:v>522.35186125622295</c:v>
                </c:pt>
                <c:pt idx="225468">
                  <c:v>522.35417801149697</c:v>
                </c:pt>
                <c:pt idx="225469">
                  <c:v>522.35649476676997</c:v>
                </c:pt>
                <c:pt idx="225470">
                  <c:v>522.35881152204399</c:v>
                </c:pt>
                <c:pt idx="225471">
                  <c:v>522.36112827731802</c:v>
                </c:pt>
                <c:pt idx="225472">
                  <c:v>522.36344503259102</c:v>
                </c:pt>
                <c:pt idx="225473">
                  <c:v>522.36576178786504</c:v>
                </c:pt>
                <c:pt idx="225474">
                  <c:v>522.36807854313804</c:v>
                </c:pt>
                <c:pt idx="225475">
                  <c:v>522.37039529841195</c:v>
                </c:pt>
                <c:pt idx="225476">
                  <c:v>522.37271205368495</c:v>
                </c:pt>
                <c:pt idx="225477">
                  <c:v>522.37502880895897</c:v>
                </c:pt>
                <c:pt idx="225478">
                  <c:v>522.377345564233</c:v>
                </c:pt>
                <c:pt idx="225479">
                  <c:v>522.379662319506</c:v>
                </c:pt>
                <c:pt idx="225480">
                  <c:v>522.38197907478002</c:v>
                </c:pt>
                <c:pt idx="225481">
                  <c:v>522.38429583005302</c:v>
                </c:pt>
                <c:pt idx="225482">
                  <c:v>522.38661258532704</c:v>
                </c:pt>
                <c:pt idx="225483">
                  <c:v>522.38892934060004</c:v>
                </c:pt>
                <c:pt idx="225484">
                  <c:v>522.39124609587395</c:v>
                </c:pt>
                <c:pt idx="225485">
                  <c:v>522.39356285114798</c:v>
                </c:pt>
                <c:pt idx="225486">
                  <c:v>522.39587960642098</c:v>
                </c:pt>
                <c:pt idx="225487">
                  <c:v>522.398196361695</c:v>
                </c:pt>
                <c:pt idx="225488">
                  <c:v>522.400513116968</c:v>
                </c:pt>
                <c:pt idx="225489">
                  <c:v>522.40282987224202</c:v>
                </c:pt>
                <c:pt idx="225490">
                  <c:v>522.40514662751502</c:v>
                </c:pt>
                <c:pt idx="225491">
                  <c:v>522.40746338278905</c:v>
                </c:pt>
                <c:pt idx="225492">
                  <c:v>522.40978013806296</c:v>
                </c:pt>
                <c:pt idx="225493">
                  <c:v>522.41209689333596</c:v>
                </c:pt>
                <c:pt idx="225494">
                  <c:v>522.41441364860998</c:v>
                </c:pt>
                <c:pt idx="225495">
                  <c:v>522.41673040388298</c:v>
                </c:pt>
                <c:pt idx="225496">
                  <c:v>522.419047159157</c:v>
                </c:pt>
                <c:pt idx="225497">
                  <c:v>522.42136391443</c:v>
                </c:pt>
                <c:pt idx="225498">
                  <c:v>522.42368066970403</c:v>
                </c:pt>
                <c:pt idx="225499">
                  <c:v>522.42599742497805</c:v>
                </c:pt>
                <c:pt idx="225500">
                  <c:v>522.42831418025105</c:v>
                </c:pt>
                <c:pt idx="225501">
                  <c:v>522.43063093552496</c:v>
                </c:pt>
                <c:pt idx="225502">
                  <c:v>522.43294769079796</c:v>
                </c:pt>
                <c:pt idx="225503">
                  <c:v>522.43526444607198</c:v>
                </c:pt>
                <c:pt idx="225504">
                  <c:v>522.43758120134498</c:v>
                </c:pt>
                <c:pt idx="225505">
                  <c:v>522.43989795661901</c:v>
                </c:pt>
                <c:pt idx="225506">
                  <c:v>522.44221471189303</c:v>
                </c:pt>
                <c:pt idx="225507">
                  <c:v>522.44453146716603</c:v>
                </c:pt>
                <c:pt idx="225508">
                  <c:v>522.44684822244005</c:v>
                </c:pt>
                <c:pt idx="225509">
                  <c:v>522.44916497771305</c:v>
                </c:pt>
                <c:pt idx="225510">
                  <c:v>522.45148173298696</c:v>
                </c:pt>
                <c:pt idx="225511">
                  <c:v>522.45379848825996</c:v>
                </c:pt>
                <c:pt idx="225512">
                  <c:v>522.45611524353399</c:v>
                </c:pt>
                <c:pt idx="225513">
                  <c:v>522.45843199880699</c:v>
                </c:pt>
                <c:pt idx="225514">
                  <c:v>522.46074875408101</c:v>
                </c:pt>
                <c:pt idx="225515">
                  <c:v>522.46306550935503</c:v>
                </c:pt>
                <c:pt idx="225516">
                  <c:v>522.46538226462803</c:v>
                </c:pt>
                <c:pt idx="225517">
                  <c:v>522.46769901990206</c:v>
                </c:pt>
                <c:pt idx="225518">
                  <c:v>522.47001577517506</c:v>
                </c:pt>
                <c:pt idx="225519">
                  <c:v>522.47233253044897</c:v>
                </c:pt>
                <c:pt idx="225520">
                  <c:v>522.47464928572197</c:v>
                </c:pt>
                <c:pt idx="225521">
                  <c:v>522.47696604099599</c:v>
                </c:pt>
                <c:pt idx="225522">
                  <c:v>522.47928279627001</c:v>
                </c:pt>
                <c:pt idx="225523">
                  <c:v>522.48159955154301</c:v>
                </c:pt>
                <c:pt idx="225524">
                  <c:v>522.48391630681704</c:v>
                </c:pt>
                <c:pt idx="225525">
                  <c:v>522.48623306209004</c:v>
                </c:pt>
                <c:pt idx="225526">
                  <c:v>522.48854981736395</c:v>
                </c:pt>
                <c:pt idx="225527">
                  <c:v>522.49086657263695</c:v>
                </c:pt>
                <c:pt idx="225528">
                  <c:v>522.49318332791097</c:v>
                </c:pt>
                <c:pt idx="225529">
                  <c:v>522.49550008318499</c:v>
                </c:pt>
                <c:pt idx="225530">
                  <c:v>522.49781683845799</c:v>
                </c:pt>
                <c:pt idx="225531">
                  <c:v>522.50013359373202</c:v>
                </c:pt>
                <c:pt idx="225532">
                  <c:v>522.50245034900502</c:v>
                </c:pt>
                <c:pt idx="225533">
                  <c:v>522.50476710427904</c:v>
                </c:pt>
                <c:pt idx="225534">
                  <c:v>522.50708385955204</c:v>
                </c:pt>
                <c:pt idx="225535">
                  <c:v>522.50940061482595</c:v>
                </c:pt>
                <c:pt idx="225536">
                  <c:v>522.51171737009997</c:v>
                </c:pt>
                <c:pt idx="225537">
                  <c:v>522.51403412537297</c:v>
                </c:pt>
                <c:pt idx="225538">
                  <c:v>522.516350880647</c:v>
                </c:pt>
                <c:pt idx="225539">
                  <c:v>522.51866763592</c:v>
                </c:pt>
                <c:pt idx="225540">
                  <c:v>522.52098439119402</c:v>
                </c:pt>
                <c:pt idx="225541">
                  <c:v>522.52330114646702</c:v>
                </c:pt>
                <c:pt idx="225542">
                  <c:v>522.52561790174104</c:v>
                </c:pt>
                <c:pt idx="225543">
                  <c:v>522.52793465701495</c:v>
                </c:pt>
                <c:pt idx="225544">
                  <c:v>522.53025141228795</c:v>
                </c:pt>
                <c:pt idx="225545">
                  <c:v>522.53256816756198</c:v>
                </c:pt>
                <c:pt idx="225546">
                  <c:v>522.53488492283498</c:v>
                </c:pt>
                <c:pt idx="225547">
                  <c:v>522.537201678109</c:v>
                </c:pt>
                <c:pt idx="225548">
                  <c:v>522.539518433382</c:v>
                </c:pt>
                <c:pt idx="225549">
                  <c:v>522.54183518865602</c:v>
                </c:pt>
                <c:pt idx="225550">
                  <c:v>522.54415194393005</c:v>
                </c:pt>
                <c:pt idx="225551">
                  <c:v>522.54646869920305</c:v>
                </c:pt>
                <c:pt idx="225552">
                  <c:v>522.54878545447696</c:v>
                </c:pt>
                <c:pt idx="225553">
                  <c:v>522.55110220974996</c:v>
                </c:pt>
                <c:pt idx="225554">
                  <c:v>522.55341896502398</c:v>
                </c:pt>
                <c:pt idx="225555">
                  <c:v>522.55573572029698</c:v>
                </c:pt>
                <c:pt idx="225556">
                  <c:v>522.558052475571</c:v>
                </c:pt>
                <c:pt idx="225557">
                  <c:v>522.56036923084503</c:v>
                </c:pt>
                <c:pt idx="225558">
                  <c:v>522.56268598611803</c:v>
                </c:pt>
                <c:pt idx="225559">
                  <c:v>522.56500274139205</c:v>
                </c:pt>
                <c:pt idx="225560">
                  <c:v>522.56731949666505</c:v>
                </c:pt>
                <c:pt idx="225561">
                  <c:v>522.56963625193896</c:v>
                </c:pt>
                <c:pt idx="225562">
                  <c:v>522.57195300721196</c:v>
                </c:pt>
                <c:pt idx="225563">
                  <c:v>522.57426976248598</c:v>
                </c:pt>
                <c:pt idx="225564">
                  <c:v>522.57658651775898</c:v>
                </c:pt>
                <c:pt idx="225565">
                  <c:v>522.57890327303301</c:v>
                </c:pt>
                <c:pt idx="225566">
                  <c:v>522.58122002830703</c:v>
                </c:pt>
                <c:pt idx="225567">
                  <c:v>522.58353678358003</c:v>
                </c:pt>
                <c:pt idx="225568">
                  <c:v>522.58585353885405</c:v>
                </c:pt>
                <c:pt idx="225569">
                  <c:v>522.58817029412705</c:v>
                </c:pt>
                <c:pt idx="225570">
                  <c:v>522.59048704940096</c:v>
                </c:pt>
                <c:pt idx="225571">
                  <c:v>522.59280380467396</c:v>
                </c:pt>
                <c:pt idx="225572">
                  <c:v>522.59512055994799</c:v>
                </c:pt>
                <c:pt idx="225573">
                  <c:v>522.59743731522201</c:v>
                </c:pt>
                <c:pt idx="225574">
                  <c:v>522.59975407049501</c:v>
                </c:pt>
                <c:pt idx="225575">
                  <c:v>522.60207082576903</c:v>
                </c:pt>
                <c:pt idx="225576">
                  <c:v>522.60438758104203</c:v>
                </c:pt>
                <c:pt idx="225577">
                  <c:v>522.60670433631606</c:v>
                </c:pt>
                <c:pt idx="225578">
                  <c:v>522.60902109158906</c:v>
                </c:pt>
                <c:pt idx="225579">
                  <c:v>522.61133784686297</c:v>
                </c:pt>
                <c:pt idx="225580">
                  <c:v>522.61365460213699</c:v>
                </c:pt>
                <c:pt idx="225581">
                  <c:v>522.61597135740999</c:v>
                </c:pt>
                <c:pt idx="225582">
                  <c:v>522.61828811268401</c:v>
                </c:pt>
                <c:pt idx="225583">
                  <c:v>522.62060486795701</c:v>
                </c:pt>
                <c:pt idx="225584">
                  <c:v>522.62292162323104</c:v>
                </c:pt>
                <c:pt idx="225585">
                  <c:v>522.62523837850404</c:v>
                </c:pt>
                <c:pt idx="225586">
                  <c:v>522.62755513377795</c:v>
                </c:pt>
                <c:pt idx="225587">
                  <c:v>522.62987188905197</c:v>
                </c:pt>
                <c:pt idx="225588">
                  <c:v>522.63218864432497</c:v>
                </c:pt>
                <c:pt idx="225589">
                  <c:v>522.63450539959899</c:v>
                </c:pt>
                <c:pt idx="225590">
                  <c:v>522.63682215487199</c:v>
                </c:pt>
                <c:pt idx="225591">
                  <c:v>522.63913891014602</c:v>
                </c:pt>
                <c:pt idx="225592">
                  <c:v>522.64145566541902</c:v>
                </c:pt>
                <c:pt idx="225593">
                  <c:v>522.64377242069304</c:v>
                </c:pt>
                <c:pt idx="225594">
                  <c:v>522.64608917596695</c:v>
                </c:pt>
                <c:pt idx="225595">
                  <c:v>522.64840593123995</c:v>
                </c:pt>
                <c:pt idx="225596">
                  <c:v>522.65072268651397</c:v>
                </c:pt>
                <c:pt idx="225597">
                  <c:v>522.65303944178697</c:v>
                </c:pt>
                <c:pt idx="225598">
                  <c:v>522.655356197061</c:v>
                </c:pt>
                <c:pt idx="225599">
                  <c:v>522.657672952334</c:v>
                </c:pt>
                <c:pt idx="225600">
                  <c:v>522.65998970760802</c:v>
                </c:pt>
                <c:pt idx="225601">
                  <c:v>522.66230646288204</c:v>
                </c:pt>
                <c:pt idx="225602">
                  <c:v>522.66462321815504</c:v>
                </c:pt>
                <c:pt idx="225603">
                  <c:v>522.66693997342895</c:v>
                </c:pt>
                <c:pt idx="225604">
                  <c:v>522.66925672870195</c:v>
                </c:pt>
                <c:pt idx="225605">
                  <c:v>522.67157348397598</c:v>
                </c:pt>
                <c:pt idx="225606">
                  <c:v>522.67389023924898</c:v>
                </c:pt>
                <c:pt idx="225607">
                  <c:v>522.676206994523</c:v>
                </c:pt>
                <c:pt idx="225608">
                  <c:v>522.67852374979702</c:v>
                </c:pt>
                <c:pt idx="225609">
                  <c:v>522.68084050507002</c:v>
                </c:pt>
                <c:pt idx="225610">
                  <c:v>522.68315726034405</c:v>
                </c:pt>
                <c:pt idx="225611">
                  <c:v>522.68547401561705</c:v>
                </c:pt>
                <c:pt idx="225612">
                  <c:v>522.68779077089096</c:v>
                </c:pt>
                <c:pt idx="225613">
                  <c:v>522.69010752616396</c:v>
                </c:pt>
                <c:pt idx="225614">
                  <c:v>522.69242428143798</c:v>
                </c:pt>
                <c:pt idx="225615">
                  <c:v>522.69474103671098</c:v>
                </c:pt>
                <c:pt idx="225616">
                  <c:v>522.697057791985</c:v>
                </c:pt>
                <c:pt idx="225617">
                  <c:v>522.69937454725903</c:v>
                </c:pt>
                <c:pt idx="225618">
                  <c:v>522.70169130253203</c:v>
                </c:pt>
                <c:pt idx="225619">
                  <c:v>522.70400805780605</c:v>
                </c:pt>
                <c:pt idx="225620">
                  <c:v>522.70632481307905</c:v>
                </c:pt>
                <c:pt idx="225621">
                  <c:v>522.70864156835296</c:v>
                </c:pt>
                <c:pt idx="225622">
                  <c:v>522.71095832362596</c:v>
                </c:pt>
                <c:pt idx="225623">
                  <c:v>522.71327507889998</c:v>
                </c:pt>
                <c:pt idx="225624">
                  <c:v>522.71559183417401</c:v>
                </c:pt>
                <c:pt idx="225625">
                  <c:v>522.71790858944701</c:v>
                </c:pt>
                <c:pt idx="225626">
                  <c:v>522.72022534472103</c:v>
                </c:pt>
                <c:pt idx="225627">
                  <c:v>522.72254209999403</c:v>
                </c:pt>
                <c:pt idx="225628">
                  <c:v>522.72485885526805</c:v>
                </c:pt>
                <c:pt idx="225629">
                  <c:v>522.72717561054105</c:v>
                </c:pt>
                <c:pt idx="225630">
                  <c:v>522.72949236581496</c:v>
                </c:pt>
                <c:pt idx="225631">
                  <c:v>522.73180912108899</c:v>
                </c:pt>
                <c:pt idx="225632">
                  <c:v>522.73412587636199</c:v>
                </c:pt>
                <c:pt idx="225633">
                  <c:v>522.73644263163601</c:v>
                </c:pt>
                <c:pt idx="225634">
                  <c:v>522.73875938690901</c:v>
                </c:pt>
                <c:pt idx="225635">
                  <c:v>522.74107614218303</c:v>
                </c:pt>
                <c:pt idx="225636">
                  <c:v>522.74339289745603</c:v>
                </c:pt>
                <c:pt idx="225637">
                  <c:v>522.74570965273006</c:v>
                </c:pt>
                <c:pt idx="225638">
                  <c:v>522.74802640800397</c:v>
                </c:pt>
                <c:pt idx="225639">
                  <c:v>522.75034316327697</c:v>
                </c:pt>
                <c:pt idx="225640">
                  <c:v>522.75265991855099</c:v>
                </c:pt>
                <c:pt idx="225641">
                  <c:v>522.75497667382399</c:v>
                </c:pt>
                <c:pt idx="225642">
                  <c:v>522.75729342909801</c:v>
                </c:pt>
                <c:pt idx="225643">
                  <c:v>522.75961018437101</c:v>
                </c:pt>
                <c:pt idx="225644">
                  <c:v>522.76192693964504</c:v>
                </c:pt>
                <c:pt idx="225645">
                  <c:v>522.76424369491895</c:v>
                </c:pt>
                <c:pt idx="225646">
                  <c:v>522.76656045019195</c:v>
                </c:pt>
                <c:pt idx="225647">
                  <c:v>522.76887720546597</c:v>
                </c:pt>
                <c:pt idx="225648">
                  <c:v>522.77119396073897</c:v>
                </c:pt>
                <c:pt idx="225649">
                  <c:v>522.77351071601299</c:v>
                </c:pt>
                <c:pt idx="225650">
                  <c:v>522.77582747128599</c:v>
                </c:pt>
                <c:pt idx="225651">
                  <c:v>522.77814422656002</c:v>
                </c:pt>
                <c:pt idx="225652">
                  <c:v>522.78046098183404</c:v>
                </c:pt>
                <c:pt idx="225653">
                  <c:v>522.78277773710704</c:v>
                </c:pt>
                <c:pt idx="225654">
                  <c:v>522.78509449238095</c:v>
                </c:pt>
                <c:pt idx="225655">
                  <c:v>522.78741124765395</c:v>
                </c:pt>
                <c:pt idx="225656">
                  <c:v>522.78972800292797</c:v>
                </c:pt>
                <c:pt idx="225657">
                  <c:v>522.79204475820097</c:v>
                </c:pt>
                <c:pt idx="225658">
                  <c:v>522.794361513475</c:v>
                </c:pt>
                <c:pt idx="225659">
                  <c:v>522.79667826874902</c:v>
                </c:pt>
                <c:pt idx="225660">
                  <c:v>522.79899502402202</c:v>
                </c:pt>
                <c:pt idx="225661">
                  <c:v>522.80131177929604</c:v>
                </c:pt>
                <c:pt idx="225662">
                  <c:v>522.80362853456904</c:v>
                </c:pt>
                <c:pt idx="225663">
                  <c:v>522.80594528984295</c:v>
                </c:pt>
                <c:pt idx="225664">
                  <c:v>522.80826204511595</c:v>
                </c:pt>
                <c:pt idx="225665">
                  <c:v>522.81057880038998</c:v>
                </c:pt>
                <c:pt idx="225666">
                  <c:v>522.81289555566298</c:v>
                </c:pt>
                <c:pt idx="225667">
                  <c:v>522.815212310937</c:v>
                </c:pt>
                <c:pt idx="225668">
                  <c:v>522.81752906621102</c:v>
                </c:pt>
                <c:pt idx="225669">
                  <c:v>522.81984582148402</c:v>
                </c:pt>
                <c:pt idx="225670">
                  <c:v>522.82216257675805</c:v>
                </c:pt>
                <c:pt idx="225671">
                  <c:v>522.82447933203105</c:v>
                </c:pt>
                <c:pt idx="225672">
                  <c:v>522.82679608730496</c:v>
                </c:pt>
                <c:pt idx="225673">
                  <c:v>522.82911284257796</c:v>
                </c:pt>
                <c:pt idx="225674">
                  <c:v>522.83142959785198</c:v>
                </c:pt>
                <c:pt idx="225675">
                  <c:v>522.833746353126</c:v>
                </c:pt>
                <c:pt idx="225676">
                  <c:v>522.836063108399</c:v>
                </c:pt>
                <c:pt idx="225677">
                  <c:v>522.83837986367303</c:v>
                </c:pt>
                <c:pt idx="225678">
                  <c:v>522.84069661894603</c:v>
                </c:pt>
                <c:pt idx="225679">
                  <c:v>522.84301337422005</c:v>
                </c:pt>
                <c:pt idx="225680">
                  <c:v>522.84533012949305</c:v>
                </c:pt>
                <c:pt idx="225681">
                  <c:v>522.84764688476696</c:v>
                </c:pt>
                <c:pt idx="225682">
                  <c:v>522.84996364004098</c:v>
                </c:pt>
                <c:pt idx="225683">
                  <c:v>522.85228039531398</c:v>
                </c:pt>
                <c:pt idx="225684">
                  <c:v>522.85459715058801</c:v>
                </c:pt>
                <c:pt idx="225685">
                  <c:v>522.85691390586101</c:v>
                </c:pt>
                <c:pt idx="225686">
                  <c:v>522.85923066113503</c:v>
                </c:pt>
                <c:pt idx="225687">
                  <c:v>522.86154741640803</c:v>
                </c:pt>
                <c:pt idx="225688">
                  <c:v>522.86386417168205</c:v>
                </c:pt>
                <c:pt idx="225689">
                  <c:v>522.86618092695596</c:v>
                </c:pt>
                <c:pt idx="225690">
                  <c:v>522.86849768222896</c:v>
                </c:pt>
                <c:pt idx="225691">
                  <c:v>522.87081443750299</c:v>
                </c:pt>
                <c:pt idx="225692">
                  <c:v>522.87313119277599</c:v>
                </c:pt>
                <c:pt idx="225693">
                  <c:v>522.87544794805001</c:v>
                </c:pt>
                <c:pt idx="225694">
                  <c:v>522.87776470332301</c:v>
                </c:pt>
                <c:pt idx="225695">
                  <c:v>522.88008145859703</c:v>
                </c:pt>
                <c:pt idx="225696">
                  <c:v>522.88239821387106</c:v>
                </c:pt>
                <c:pt idx="225697">
                  <c:v>522.88471496914406</c:v>
                </c:pt>
                <c:pt idx="225698">
                  <c:v>522.88703172441797</c:v>
                </c:pt>
                <c:pt idx="225699">
                  <c:v>522.88934847969097</c:v>
                </c:pt>
                <c:pt idx="225700">
                  <c:v>522.89166523496499</c:v>
                </c:pt>
                <c:pt idx="225701">
                  <c:v>522.89398199023799</c:v>
                </c:pt>
                <c:pt idx="225702">
                  <c:v>522.89629874551201</c:v>
                </c:pt>
                <c:pt idx="225703">
                  <c:v>522.89861550078604</c:v>
                </c:pt>
                <c:pt idx="225704">
                  <c:v>522.90093225605904</c:v>
                </c:pt>
                <c:pt idx="225705">
                  <c:v>522.90324901133295</c:v>
                </c:pt>
                <c:pt idx="225706">
                  <c:v>522.90556576660595</c:v>
                </c:pt>
                <c:pt idx="225707">
                  <c:v>522.90788252187997</c:v>
                </c:pt>
                <c:pt idx="225708">
                  <c:v>522.91019927715297</c:v>
                </c:pt>
                <c:pt idx="225709">
                  <c:v>522.91251603242699</c:v>
                </c:pt>
                <c:pt idx="225710">
                  <c:v>522.91483278769999</c:v>
                </c:pt>
                <c:pt idx="225711">
                  <c:v>522.91714954297402</c:v>
                </c:pt>
                <c:pt idx="225712">
                  <c:v>522.91946629824804</c:v>
                </c:pt>
                <c:pt idx="225713">
                  <c:v>522.92178305352104</c:v>
                </c:pt>
                <c:pt idx="225714">
                  <c:v>522.92409980879495</c:v>
                </c:pt>
                <c:pt idx="225715">
                  <c:v>522.92641656406795</c:v>
                </c:pt>
                <c:pt idx="225716">
                  <c:v>522.92873331934197</c:v>
                </c:pt>
                <c:pt idx="225717">
                  <c:v>522.93105007461497</c:v>
                </c:pt>
                <c:pt idx="225718">
                  <c:v>522.933366829889</c:v>
                </c:pt>
                <c:pt idx="225719">
                  <c:v>522.93568358516302</c:v>
                </c:pt>
                <c:pt idx="225720">
                  <c:v>522.93800034043602</c:v>
                </c:pt>
                <c:pt idx="225721">
                  <c:v>522.94031709571004</c:v>
                </c:pt>
                <c:pt idx="225722">
                  <c:v>522.94263385098304</c:v>
                </c:pt>
                <c:pt idx="225723">
                  <c:v>522.94495060625695</c:v>
                </c:pt>
                <c:pt idx="225724">
                  <c:v>522.94726736152995</c:v>
                </c:pt>
                <c:pt idx="225725">
                  <c:v>522.94958411680398</c:v>
                </c:pt>
                <c:pt idx="225726">
                  <c:v>522.951900872078</c:v>
                </c:pt>
                <c:pt idx="225727">
                  <c:v>522.954217627351</c:v>
                </c:pt>
                <c:pt idx="225728">
                  <c:v>522.95653438262502</c:v>
                </c:pt>
                <c:pt idx="225729">
                  <c:v>522.95885113789802</c:v>
                </c:pt>
                <c:pt idx="225730">
                  <c:v>522.96116789317205</c:v>
                </c:pt>
                <c:pt idx="225731">
                  <c:v>522.96348464844505</c:v>
                </c:pt>
                <c:pt idx="225732">
                  <c:v>522.96580140371896</c:v>
                </c:pt>
                <c:pt idx="225733">
                  <c:v>522.96811815899298</c:v>
                </c:pt>
                <c:pt idx="225734">
                  <c:v>522.97043491426598</c:v>
                </c:pt>
                <c:pt idx="225735">
                  <c:v>522.97275166954</c:v>
                </c:pt>
                <c:pt idx="225736">
                  <c:v>522.975068424813</c:v>
                </c:pt>
                <c:pt idx="225737">
                  <c:v>522.97738518008703</c:v>
                </c:pt>
                <c:pt idx="225738">
                  <c:v>522.97970193536003</c:v>
                </c:pt>
                <c:pt idx="225739">
                  <c:v>522.98201869063405</c:v>
                </c:pt>
                <c:pt idx="225740">
                  <c:v>522.98433544590796</c:v>
                </c:pt>
                <c:pt idx="225741">
                  <c:v>522.98665220118096</c:v>
                </c:pt>
                <c:pt idx="225742">
                  <c:v>522.98896895645498</c:v>
                </c:pt>
                <c:pt idx="225743">
                  <c:v>522.99128571172798</c:v>
                </c:pt>
                <c:pt idx="225744">
                  <c:v>522.99360246700201</c:v>
                </c:pt>
                <c:pt idx="225745">
                  <c:v>522.99591922227501</c:v>
                </c:pt>
                <c:pt idx="225746">
                  <c:v>522.99823597754903</c:v>
                </c:pt>
                <c:pt idx="225747">
                  <c:v>523.00055273282305</c:v>
                </c:pt>
                <c:pt idx="225748">
                  <c:v>523.00286948809605</c:v>
                </c:pt>
                <c:pt idx="225749">
                  <c:v>523.00518624336996</c:v>
                </c:pt>
                <c:pt idx="225750">
                  <c:v>523.00750299864296</c:v>
                </c:pt>
                <c:pt idx="225751">
                  <c:v>523.00981975391699</c:v>
                </c:pt>
                <c:pt idx="225752">
                  <c:v>523.01213650918999</c:v>
                </c:pt>
                <c:pt idx="225753">
                  <c:v>523.01445326446401</c:v>
                </c:pt>
                <c:pt idx="225754">
                  <c:v>523.01677001973803</c:v>
                </c:pt>
                <c:pt idx="225755">
                  <c:v>523.01908677501103</c:v>
                </c:pt>
                <c:pt idx="225756">
                  <c:v>523.02140353028506</c:v>
                </c:pt>
                <c:pt idx="225757">
                  <c:v>523.02372028555806</c:v>
                </c:pt>
                <c:pt idx="225758">
                  <c:v>523.02603704083197</c:v>
                </c:pt>
                <c:pt idx="225759">
                  <c:v>523.02835379610497</c:v>
                </c:pt>
                <c:pt idx="225760">
                  <c:v>523.03067055137899</c:v>
                </c:pt>
                <c:pt idx="225761">
                  <c:v>523.03298730665199</c:v>
                </c:pt>
                <c:pt idx="225762">
                  <c:v>523.03530406192601</c:v>
                </c:pt>
                <c:pt idx="225763">
                  <c:v>523.03762081720004</c:v>
                </c:pt>
                <c:pt idx="225764">
                  <c:v>523.03993757247304</c:v>
                </c:pt>
                <c:pt idx="225765">
                  <c:v>523.04225432774695</c:v>
                </c:pt>
                <c:pt idx="225766">
                  <c:v>523.04457108301995</c:v>
                </c:pt>
                <c:pt idx="225767">
                  <c:v>523.04688783829397</c:v>
                </c:pt>
                <c:pt idx="225768">
                  <c:v>523.04920459356697</c:v>
                </c:pt>
                <c:pt idx="225769">
                  <c:v>523.05152134884099</c:v>
                </c:pt>
                <c:pt idx="225770">
                  <c:v>523.05383810411502</c:v>
                </c:pt>
                <c:pt idx="225771">
                  <c:v>523.05615485938802</c:v>
                </c:pt>
                <c:pt idx="225772">
                  <c:v>523.05847161466204</c:v>
                </c:pt>
                <c:pt idx="225773">
                  <c:v>523.06078836993504</c:v>
                </c:pt>
                <c:pt idx="225774">
                  <c:v>523.06310512520895</c:v>
                </c:pt>
                <c:pt idx="225775">
                  <c:v>523.06542188048195</c:v>
                </c:pt>
                <c:pt idx="225776">
                  <c:v>523.06773863575597</c:v>
                </c:pt>
                <c:pt idx="225777">
                  <c:v>523.07005539103</c:v>
                </c:pt>
                <c:pt idx="225778">
                  <c:v>523.072372146303</c:v>
                </c:pt>
                <c:pt idx="225779">
                  <c:v>523.07468890157702</c:v>
                </c:pt>
                <c:pt idx="225780">
                  <c:v>523.07700565685002</c:v>
                </c:pt>
                <c:pt idx="225781">
                  <c:v>523.07932241212404</c:v>
                </c:pt>
                <c:pt idx="225782">
                  <c:v>523.08163916739704</c:v>
                </c:pt>
                <c:pt idx="225783">
                  <c:v>523.08395592267095</c:v>
                </c:pt>
                <c:pt idx="225784">
                  <c:v>523.08627267794498</c:v>
                </c:pt>
                <c:pt idx="225785">
                  <c:v>523.08858943321798</c:v>
                </c:pt>
                <c:pt idx="225786">
                  <c:v>523.090906188492</c:v>
                </c:pt>
                <c:pt idx="225787">
                  <c:v>523.093222943765</c:v>
                </c:pt>
                <c:pt idx="225788">
                  <c:v>523.09553969903902</c:v>
                </c:pt>
                <c:pt idx="225789">
                  <c:v>523.09785645431202</c:v>
                </c:pt>
                <c:pt idx="225790">
                  <c:v>523.10017320958605</c:v>
                </c:pt>
                <c:pt idx="225791">
                  <c:v>523.10248996485996</c:v>
                </c:pt>
                <c:pt idx="225792">
                  <c:v>523.10480672013296</c:v>
                </c:pt>
                <c:pt idx="225793">
                  <c:v>523.10712347540698</c:v>
                </c:pt>
                <c:pt idx="225794">
                  <c:v>523.10944023067998</c:v>
                </c:pt>
                <c:pt idx="225795">
                  <c:v>523.111756985954</c:v>
                </c:pt>
                <c:pt idx="225796">
                  <c:v>523.114073741227</c:v>
                </c:pt>
                <c:pt idx="225797">
                  <c:v>523.11639049650103</c:v>
                </c:pt>
                <c:pt idx="225798">
                  <c:v>523.11870725177505</c:v>
                </c:pt>
                <c:pt idx="225799">
                  <c:v>523.12102400704805</c:v>
                </c:pt>
                <c:pt idx="225800">
                  <c:v>523.12334076232196</c:v>
                </c:pt>
                <c:pt idx="225801">
                  <c:v>523.12565751759496</c:v>
                </c:pt>
                <c:pt idx="225802">
                  <c:v>523.12797427286898</c:v>
                </c:pt>
                <c:pt idx="225803">
                  <c:v>523.13029102814198</c:v>
                </c:pt>
                <c:pt idx="225804">
                  <c:v>523.13260778341601</c:v>
                </c:pt>
                <c:pt idx="225805">
                  <c:v>523.13492453869003</c:v>
                </c:pt>
                <c:pt idx="225806">
                  <c:v>523.13724129396303</c:v>
                </c:pt>
                <c:pt idx="225807">
                  <c:v>523.13955804923705</c:v>
                </c:pt>
                <c:pt idx="225808">
                  <c:v>523.14187480451005</c:v>
                </c:pt>
                <c:pt idx="225809">
                  <c:v>523.14419155978396</c:v>
                </c:pt>
                <c:pt idx="225810">
                  <c:v>523.14650831505696</c:v>
                </c:pt>
                <c:pt idx="225811">
                  <c:v>523.14882507033099</c:v>
                </c:pt>
                <c:pt idx="225812">
                  <c:v>523.15114182560399</c:v>
                </c:pt>
                <c:pt idx="225813">
                  <c:v>523.15345858087801</c:v>
                </c:pt>
                <c:pt idx="225814">
                  <c:v>523.15577533615203</c:v>
                </c:pt>
                <c:pt idx="225815">
                  <c:v>523.15809209142503</c:v>
                </c:pt>
                <c:pt idx="225816">
                  <c:v>523.16040884669906</c:v>
                </c:pt>
                <c:pt idx="225817">
                  <c:v>523.16272560197206</c:v>
                </c:pt>
                <c:pt idx="225818">
                  <c:v>523.16504235724597</c:v>
                </c:pt>
                <c:pt idx="225819">
                  <c:v>523.16735911251897</c:v>
                </c:pt>
                <c:pt idx="225820">
                  <c:v>523.16967586779299</c:v>
                </c:pt>
                <c:pt idx="225821">
                  <c:v>523.17199262306701</c:v>
                </c:pt>
                <c:pt idx="225822">
                  <c:v>523.17430937834001</c:v>
                </c:pt>
                <c:pt idx="225823">
                  <c:v>523.17662613361404</c:v>
                </c:pt>
                <c:pt idx="225824">
                  <c:v>523.17894288888704</c:v>
                </c:pt>
                <c:pt idx="225825">
                  <c:v>523.18125964416095</c:v>
                </c:pt>
                <c:pt idx="225826">
                  <c:v>523.18357639943395</c:v>
                </c:pt>
                <c:pt idx="225827">
                  <c:v>523.18589315470797</c:v>
                </c:pt>
                <c:pt idx="225828">
                  <c:v>523.18820990998199</c:v>
                </c:pt>
                <c:pt idx="225829">
                  <c:v>523.19052666525499</c:v>
                </c:pt>
                <c:pt idx="225830">
                  <c:v>523.19284342052902</c:v>
                </c:pt>
                <c:pt idx="225831">
                  <c:v>523.19516017580202</c:v>
                </c:pt>
                <c:pt idx="225832">
                  <c:v>523.19747693107604</c:v>
                </c:pt>
                <c:pt idx="225833">
                  <c:v>523.19979368634904</c:v>
                </c:pt>
                <c:pt idx="225834">
                  <c:v>523.20211044162295</c:v>
                </c:pt>
                <c:pt idx="225835">
                  <c:v>523.20442719689697</c:v>
                </c:pt>
                <c:pt idx="225836">
                  <c:v>523.20674395216997</c:v>
                </c:pt>
                <c:pt idx="225837">
                  <c:v>523.209060707444</c:v>
                </c:pt>
                <c:pt idx="225838">
                  <c:v>523.211377462717</c:v>
                </c:pt>
                <c:pt idx="225839">
                  <c:v>523.21369421799102</c:v>
                </c:pt>
                <c:pt idx="225840">
                  <c:v>523.21601097326402</c:v>
                </c:pt>
                <c:pt idx="225841">
                  <c:v>523.21832772853804</c:v>
                </c:pt>
                <c:pt idx="225842">
                  <c:v>523.22064448381195</c:v>
                </c:pt>
                <c:pt idx="225843">
                  <c:v>523.22296123908495</c:v>
                </c:pt>
                <c:pt idx="225844">
                  <c:v>523.22527799435898</c:v>
                </c:pt>
                <c:pt idx="225845">
                  <c:v>523.22759474963198</c:v>
                </c:pt>
                <c:pt idx="225846">
                  <c:v>523.229911504906</c:v>
                </c:pt>
                <c:pt idx="225847">
                  <c:v>523.232228260179</c:v>
                </c:pt>
                <c:pt idx="225848">
                  <c:v>523.23454501545302</c:v>
                </c:pt>
                <c:pt idx="225849">
                  <c:v>523.23686177072705</c:v>
                </c:pt>
                <c:pt idx="225850">
                  <c:v>523.23917852600005</c:v>
                </c:pt>
                <c:pt idx="225851">
                  <c:v>523.24149528127396</c:v>
                </c:pt>
                <c:pt idx="225852">
                  <c:v>523.24381203654696</c:v>
                </c:pt>
                <c:pt idx="225853">
                  <c:v>523.24612879182098</c:v>
                </c:pt>
                <c:pt idx="225854">
                  <c:v>523.24844554709398</c:v>
                </c:pt>
                <c:pt idx="225855">
                  <c:v>523.250762302368</c:v>
                </c:pt>
                <c:pt idx="225856">
                  <c:v>523.25307905764203</c:v>
                </c:pt>
                <c:pt idx="225857">
                  <c:v>523.25539581291503</c:v>
                </c:pt>
                <c:pt idx="225858">
                  <c:v>523.25771256818905</c:v>
                </c:pt>
                <c:pt idx="225859">
                  <c:v>523.26002932346205</c:v>
                </c:pt>
                <c:pt idx="225860">
                  <c:v>523.26234607873596</c:v>
                </c:pt>
                <c:pt idx="225861">
                  <c:v>523.26466283400896</c:v>
                </c:pt>
                <c:pt idx="225862">
                  <c:v>523.26697958928298</c:v>
                </c:pt>
                <c:pt idx="225863">
                  <c:v>523.26929634455598</c:v>
                </c:pt>
                <c:pt idx="225864">
                  <c:v>523.27161309983001</c:v>
                </c:pt>
                <c:pt idx="225865">
                  <c:v>523.27392985510403</c:v>
                </c:pt>
                <c:pt idx="225866">
                  <c:v>523.27624661037703</c:v>
                </c:pt>
                <c:pt idx="225867">
                  <c:v>523.27856336565105</c:v>
                </c:pt>
                <c:pt idx="225868">
                  <c:v>523.28088012092405</c:v>
                </c:pt>
                <c:pt idx="225869">
                  <c:v>523.28319687619796</c:v>
                </c:pt>
                <c:pt idx="225870">
                  <c:v>523.28551363147096</c:v>
                </c:pt>
                <c:pt idx="225871">
                  <c:v>523.28783038674499</c:v>
                </c:pt>
                <c:pt idx="225872">
                  <c:v>523.29014714201901</c:v>
                </c:pt>
                <c:pt idx="225873">
                  <c:v>523.29246389729201</c:v>
                </c:pt>
                <c:pt idx="225874">
                  <c:v>523.29478065256603</c:v>
                </c:pt>
                <c:pt idx="225875">
                  <c:v>523.29709740783903</c:v>
                </c:pt>
                <c:pt idx="225876">
                  <c:v>523.29941416311306</c:v>
                </c:pt>
                <c:pt idx="225877">
                  <c:v>523.30173091838606</c:v>
                </c:pt>
                <c:pt idx="225878">
                  <c:v>523.30404767365997</c:v>
                </c:pt>
                <c:pt idx="225879">
                  <c:v>523.30636442893399</c:v>
                </c:pt>
                <c:pt idx="225880">
                  <c:v>523.30868118420699</c:v>
                </c:pt>
                <c:pt idx="225881">
                  <c:v>523.31099793948101</c:v>
                </c:pt>
                <c:pt idx="225882">
                  <c:v>523.31331469475401</c:v>
                </c:pt>
                <c:pt idx="225883">
                  <c:v>523.31563145002804</c:v>
                </c:pt>
                <c:pt idx="225884">
                  <c:v>523.31794820530104</c:v>
                </c:pt>
                <c:pt idx="225885">
                  <c:v>523.32026496057495</c:v>
                </c:pt>
                <c:pt idx="225886">
                  <c:v>523.32258171584897</c:v>
                </c:pt>
                <c:pt idx="225887">
                  <c:v>523.32489847112197</c:v>
                </c:pt>
                <c:pt idx="225888">
                  <c:v>523.32721522639599</c:v>
                </c:pt>
                <c:pt idx="225889">
                  <c:v>523.32953198166899</c:v>
                </c:pt>
                <c:pt idx="225890">
                  <c:v>523.33184873694302</c:v>
                </c:pt>
                <c:pt idx="225891">
                  <c:v>523.33416549221602</c:v>
                </c:pt>
                <c:pt idx="225892">
                  <c:v>523.33648224749004</c:v>
                </c:pt>
                <c:pt idx="225893">
                  <c:v>523.33879900276395</c:v>
                </c:pt>
                <c:pt idx="225894">
                  <c:v>523.34111575803695</c:v>
                </c:pt>
                <c:pt idx="225895">
                  <c:v>523.34343251331097</c:v>
                </c:pt>
                <c:pt idx="225896">
                  <c:v>523.34574926858397</c:v>
                </c:pt>
                <c:pt idx="225897">
                  <c:v>523.348066023858</c:v>
                </c:pt>
                <c:pt idx="225898">
                  <c:v>523.350382779131</c:v>
                </c:pt>
                <c:pt idx="225899">
                  <c:v>523.35269953440502</c:v>
                </c:pt>
                <c:pt idx="225900">
                  <c:v>523.35501628967904</c:v>
                </c:pt>
                <c:pt idx="225901">
                  <c:v>523.35733304495204</c:v>
                </c:pt>
                <c:pt idx="225902">
                  <c:v>523.35964980022595</c:v>
                </c:pt>
                <c:pt idx="225903">
                  <c:v>523.36196655549895</c:v>
                </c:pt>
                <c:pt idx="225904">
                  <c:v>523.36428331077298</c:v>
                </c:pt>
                <c:pt idx="225905">
                  <c:v>523.36660006604598</c:v>
                </c:pt>
                <c:pt idx="225906">
                  <c:v>523.36891682132</c:v>
                </c:pt>
                <c:pt idx="225907">
                  <c:v>523.37123357659402</c:v>
                </c:pt>
                <c:pt idx="225908">
                  <c:v>523.37355033186702</c:v>
                </c:pt>
                <c:pt idx="225909">
                  <c:v>523.37586708714105</c:v>
                </c:pt>
                <c:pt idx="225910">
                  <c:v>523.37818384241405</c:v>
                </c:pt>
                <c:pt idx="225911">
                  <c:v>523.38050059768796</c:v>
                </c:pt>
                <c:pt idx="225912">
                  <c:v>523.38281735296096</c:v>
                </c:pt>
                <c:pt idx="225913">
                  <c:v>523.38513410823498</c:v>
                </c:pt>
                <c:pt idx="225914">
                  <c:v>523.38745086350798</c:v>
                </c:pt>
                <c:pt idx="225915">
                  <c:v>523.389767618782</c:v>
                </c:pt>
                <c:pt idx="225916">
                  <c:v>523.39208437405603</c:v>
                </c:pt>
                <c:pt idx="225917">
                  <c:v>523.39440112932903</c:v>
                </c:pt>
                <c:pt idx="225918">
                  <c:v>523.39671788460305</c:v>
                </c:pt>
                <c:pt idx="225919">
                  <c:v>523.39903463987605</c:v>
                </c:pt>
                <c:pt idx="225920">
                  <c:v>523.40135139514996</c:v>
                </c:pt>
                <c:pt idx="225921">
                  <c:v>523.40366815042296</c:v>
                </c:pt>
                <c:pt idx="225922">
                  <c:v>523.40598490569698</c:v>
                </c:pt>
                <c:pt idx="225923">
                  <c:v>523.40830166097101</c:v>
                </c:pt>
                <c:pt idx="225924">
                  <c:v>523.41061841624401</c:v>
                </c:pt>
                <c:pt idx="225925">
                  <c:v>523.41293517151803</c:v>
                </c:pt>
                <c:pt idx="225926">
                  <c:v>523.41525192679103</c:v>
                </c:pt>
                <c:pt idx="225927">
                  <c:v>523.41756868206505</c:v>
                </c:pt>
                <c:pt idx="225928">
                  <c:v>523.41988543733805</c:v>
                </c:pt>
                <c:pt idx="225929">
                  <c:v>523.42220219261196</c:v>
                </c:pt>
                <c:pt idx="225930">
                  <c:v>523.42451894788599</c:v>
                </c:pt>
                <c:pt idx="225931">
                  <c:v>523.42683570315899</c:v>
                </c:pt>
                <c:pt idx="225932">
                  <c:v>523.42915245843301</c:v>
                </c:pt>
                <c:pt idx="225933">
                  <c:v>523.43146921370601</c:v>
                </c:pt>
                <c:pt idx="225934">
                  <c:v>523.43378596898003</c:v>
                </c:pt>
                <c:pt idx="225935">
                  <c:v>523.43610272425303</c:v>
                </c:pt>
                <c:pt idx="225936">
                  <c:v>523.43841947952706</c:v>
                </c:pt>
                <c:pt idx="225937">
                  <c:v>523.44073623480097</c:v>
                </c:pt>
                <c:pt idx="225938">
                  <c:v>523.44305299007397</c:v>
                </c:pt>
                <c:pt idx="225939">
                  <c:v>523.44536974534799</c:v>
                </c:pt>
                <c:pt idx="225940">
                  <c:v>523.44768650062099</c:v>
                </c:pt>
                <c:pt idx="225941">
                  <c:v>523.45000325589501</c:v>
                </c:pt>
                <c:pt idx="225942">
                  <c:v>523.45232001116801</c:v>
                </c:pt>
                <c:pt idx="225943">
                  <c:v>523.45463676644204</c:v>
                </c:pt>
                <c:pt idx="225944">
                  <c:v>523.45695352171595</c:v>
                </c:pt>
                <c:pt idx="225945">
                  <c:v>523.45927027698895</c:v>
                </c:pt>
                <c:pt idx="225946">
                  <c:v>523.46158703226297</c:v>
                </c:pt>
                <c:pt idx="225947">
                  <c:v>523.46390378753597</c:v>
                </c:pt>
                <c:pt idx="225948">
                  <c:v>523.46622054280999</c:v>
                </c:pt>
                <c:pt idx="225949">
                  <c:v>523.46853729808299</c:v>
                </c:pt>
                <c:pt idx="225950">
                  <c:v>523.47085405335702</c:v>
                </c:pt>
                <c:pt idx="225951">
                  <c:v>523.47317080863104</c:v>
                </c:pt>
                <c:pt idx="225952">
                  <c:v>523.47548756390404</c:v>
                </c:pt>
                <c:pt idx="225953">
                  <c:v>523.47780431917795</c:v>
                </c:pt>
                <c:pt idx="225954">
                  <c:v>523.48012107445095</c:v>
                </c:pt>
                <c:pt idx="225955">
                  <c:v>523.48243782972497</c:v>
                </c:pt>
                <c:pt idx="225956">
                  <c:v>523.48475458499797</c:v>
                </c:pt>
                <c:pt idx="225957">
                  <c:v>523.487071340272</c:v>
                </c:pt>
                <c:pt idx="225958">
                  <c:v>523.48938809554602</c:v>
                </c:pt>
                <c:pt idx="225959">
                  <c:v>523.49170485081902</c:v>
                </c:pt>
                <c:pt idx="225960">
                  <c:v>523.49402160609304</c:v>
                </c:pt>
                <c:pt idx="225961">
                  <c:v>523.49633836136604</c:v>
                </c:pt>
                <c:pt idx="225962">
                  <c:v>523.49865511663995</c:v>
                </c:pt>
                <c:pt idx="225963">
                  <c:v>523.50097187191295</c:v>
                </c:pt>
                <c:pt idx="225964">
                  <c:v>523.50328862718698</c:v>
                </c:pt>
                <c:pt idx="225965">
                  <c:v>523.50560538245998</c:v>
                </c:pt>
                <c:pt idx="225966">
                  <c:v>523.507922137734</c:v>
                </c:pt>
                <c:pt idx="225967">
                  <c:v>523.51023889300802</c:v>
                </c:pt>
                <c:pt idx="225968">
                  <c:v>523.51255564828102</c:v>
                </c:pt>
                <c:pt idx="225969">
                  <c:v>523.51487240355505</c:v>
                </c:pt>
                <c:pt idx="225970">
                  <c:v>523.51718915882805</c:v>
                </c:pt>
                <c:pt idx="225971">
                  <c:v>523.51950591410196</c:v>
                </c:pt>
                <c:pt idx="225972">
                  <c:v>523.52182266937496</c:v>
                </c:pt>
                <c:pt idx="225973">
                  <c:v>523.52413942464898</c:v>
                </c:pt>
                <c:pt idx="225974">
                  <c:v>523.526456179923</c:v>
                </c:pt>
                <c:pt idx="225975">
                  <c:v>523.528772935196</c:v>
                </c:pt>
                <c:pt idx="225976">
                  <c:v>523.53108969047003</c:v>
                </c:pt>
                <c:pt idx="225977">
                  <c:v>523.53340644574303</c:v>
                </c:pt>
                <c:pt idx="225978">
                  <c:v>523.53572320101705</c:v>
                </c:pt>
                <c:pt idx="225979">
                  <c:v>523.53803995629005</c:v>
                </c:pt>
                <c:pt idx="225980">
                  <c:v>523.54035671156396</c:v>
                </c:pt>
                <c:pt idx="225981">
                  <c:v>523.54267346683798</c:v>
                </c:pt>
                <c:pt idx="225982">
                  <c:v>523.54499022211098</c:v>
                </c:pt>
                <c:pt idx="225983">
                  <c:v>523.54730697738501</c:v>
                </c:pt>
                <c:pt idx="225984">
                  <c:v>523.54962373265801</c:v>
                </c:pt>
                <c:pt idx="225985">
                  <c:v>523.55194048793203</c:v>
                </c:pt>
                <c:pt idx="225986">
                  <c:v>523.55425724320503</c:v>
                </c:pt>
                <c:pt idx="225987">
                  <c:v>523.55657399847905</c:v>
                </c:pt>
                <c:pt idx="225988">
                  <c:v>523.55889075375296</c:v>
                </c:pt>
                <c:pt idx="225989">
                  <c:v>523.56120750902596</c:v>
                </c:pt>
                <c:pt idx="225990">
                  <c:v>523.56352426429999</c:v>
                </c:pt>
                <c:pt idx="225991">
                  <c:v>523.56584101957299</c:v>
                </c:pt>
                <c:pt idx="225992">
                  <c:v>523.56815777484701</c:v>
                </c:pt>
                <c:pt idx="225993">
                  <c:v>523.57047453012001</c:v>
                </c:pt>
                <c:pt idx="225994">
                  <c:v>523.57279128539403</c:v>
                </c:pt>
                <c:pt idx="225995">
                  <c:v>523.57510804066806</c:v>
                </c:pt>
                <c:pt idx="225996">
                  <c:v>523.57742479594106</c:v>
                </c:pt>
                <c:pt idx="225997">
                  <c:v>523.57974155121497</c:v>
                </c:pt>
                <c:pt idx="225998">
                  <c:v>523.58205830648797</c:v>
                </c:pt>
                <c:pt idx="225999">
                  <c:v>523.58437506176199</c:v>
                </c:pt>
                <c:pt idx="226000">
                  <c:v>523.58669181703499</c:v>
                </c:pt>
                <c:pt idx="226001">
                  <c:v>523.58900857230901</c:v>
                </c:pt>
                <c:pt idx="226002">
                  <c:v>523.59132532758304</c:v>
                </c:pt>
                <c:pt idx="226003">
                  <c:v>523.59364208285604</c:v>
                </c:pt>
                <c:pt idx="226004">
                  <c:v>523.59595883812995</c:v>
                </c:pt>
                <c:pt idx="226005">
                  <c:v>523.59827559340295</c:v>
                </c:pt>
                <c:pt idx="226006">
                  <c:v>523.60059234867697</c:v>
                </c:pt>
                <c:pt idx="226007">
                  <c:v>523.60290910394997</c:v>
                </c:pt>
                <c:pt idx="226008">
                  <c:v>523.60522585922399</c:v>
                </c:pt>
                <c:pt idx="226009">
                  <c:v>523.60754261449699</c:v>
                </c:pt>
                <c:pt idx="226010">
                  <c:v>523.60985936977102</c:v>
                </c:pt>
                <c:pt idx="226011">
                  <c:v>523.61217612504504</c:v>
                </c:pt>
                <c:pt idx="226012">
                  <c:v>523.61449288031804</c:v>
                </c:pt>
                <c:pt idx="226013">
                  <c:v>523.61680963559195</c:v>
                </c:pt>
                <c:pt idx="226014">
                  <c:v>523.61912639086495</c:v>
                </c:pt>
                <c:pt idx="226015">
                  <c:v>523.62144314613897</c:v>
                </c:pt>
                <c:pt idx="226016">
                  <c:v>523.62375990141197</c:v>
                </c:pt>
                <c:pt idx="226017">
                  <c:v>523.626076656686</c:v>
                </c:pt>
                <c:pt idx="226018">
                  <c:v>523.62839341196002</c:v>
                </c:pt>
                <c:pt idx="226019">
                  <c:v>523.63071016723302</c:v>
                </c:pt>
                <c:pt idx="226020">
                  <c:v>523.63302692250704</c:v>
                </c:pt>
                <c:pt idx="226021">
                  <c:v>523.63534367778004</c:v>
                </c:pt>
                <c:pt idx="226022">
                  <c:v>523.63766043305395</c:v>
                </c:pt>
                <c:pt idx="226023">
                  <c:v>523.63997718832695</c:v>
                </c:pt>
                <c:pt idx="226024">
                  <c:v>523.64229394360098</c:v>
                </c:pt>
                <c:pt idx="226025">
                  <c:v>523.644610698875</c:v>
                </c:pt>
                <c:pt idx="226026">
                  <c:v>523.646927454148</c:v>
                </c:pt>
                <c:pt idx="226027">
                  <c:v>523.64924420942202</c:v>
                </c:pt>
                <c:pt idx="226028">
                  <c:v>523.65156096469502</c:v>
                </c:pt>
                <c:pt idx="226029">
                  <c:v>523.65387771996905</c:v>
                </c:pt>
                <c:pt idx="226030">
                  <c:v>523.65619447524205</c:v>
                </c:pt>
                <c:pt idx="226031">
                  <c:v>523.65851123051596</c:v>
                </c:pt>
                <c:pt idx="226032">
                  <c:v>523.66082798578998</c:v>
                </c:pt>
                <c:pt idx="226033">
                  <c:v>523.66314474106298</c:v>
                </c:pt>
                <c:pt idx="226034">
                  <c:v>523.665461496337</c:v>
                </c:pt>
                <c:pt idx="226035">
                  <c:v>523.66777825161</c:v>
                </c:pt>
                <c:pt idx="226036">
                  <c:v>523.67009500688403</c:v>
                </c:pt>
                <c:pt idx="226037">
                  <c:v>523.67241176215703</c:v>
                </c:pt>
                <c:pt idx="226038">
                  <c:v>523.67472851743105</c:v>
                </c:pt>
                <c:pt idx="226039">
                  <c:v>523.67704527270496</c:v>
                </c:pt>
                <c:pt idx="226040">
                  <c:v>523.67936202797796</c:v>
                </c:pt>
                <c:pt idx="226041">
                  <c:v>523.68167878325198</c:v>
                </c:pt>
                <c:pt idx="226042">
                  <c:v>523.68399553852498</c:v>
                </c:pt>
                <c:pt idx="226043">
                  <c:v>523.68631229379901</c:v>
                </c:pt>
                <c:pt idx="226044">
                  <c:v>523.68862904907201</c:v>
                </c:pt>
                <c:pt idx="226045">
                  <c:v>523.69094580434603</c:v>
                </c:pt>
                <c:pt idx="226046">
                  <c:v>523.69326255962005</c:v>
                </c:pt>
                <c:pt idx="226047">
                  <c:v>523.69557931489305</c:v>
                </c:pt>
                <c:pt idx="226048">
                  <c:v>523.69789607016696</c:v>
                </c:pt>
                <c:pt idx="226049">
                  <c:v>523.70021282543996</c:v>
                </c:pt>
                <c:pt idx="226050">
                  <c:v>523.70252958071399</c:v>
                </c:pt>
                <c:pt idx="226051">
                  <c:v>523.70484633598699</c:v>
                </c:pt>
                <c:pt idx="226052">
                  <c:v>523.70716309126101</c:v>
                </c:pt>
                <c:pt idx="226053">
                  <c:v>523.70947984653503</c:v>
                </c:pt>
                <c:pt idx="226054">
                  <c:v>523.71179660180803</c:v>
                </c:pt>
                <c:pt idx="226055">
                  <c:v>523.71411335708206</c:v>
                </c:pt>
                <c:pt idx="226056">
                  <c:v>523.71643011235506</c:v>
                </c:pt>
                <c:pt idx="226057">
                  <c:v>523.71874686762897</c:v>
                </c:pt>
                <c:pt idx="226058">
                  <c:v>523.72106362290197</c:v>
                </c:pt>
                <c:pt idx="226059">
                  <c:v>523.72338037817599</c:v>
                </c:pt>
                <c:pt idx="226060">
                  <c:v>523.72569713344899</c:v>
                </c:pt>
                <c:pt idx="226061">
                  <c:v>523.72801388872301</c:v>
                </c:pt>
                <c:pt idx="226062">
                  <c:v>523.73033064399704</c:v>
                </c:pt>
                <c:pt idx="226063">
                  <c:v>523.73264739927004</c:v>
                </c:pt>
                <c:pt idx="226064">
                  <c:v>523.73496415454395</c:v>
                </c:pt>
                <c:pt idx="226065">
                  <c:v>523.73728090981695</c:v>
                </c:pt>
                <c:pt idx="226066">
                  <c:v>523.73959766509097</c:v>
                </c:pt>
                <c:pt idx="226067">
                  <c:v>523.74191442036397</c:v>
                </c:pt>
                <c:pt idx="226068">
                  <c:v>523.74423117563799</c:v>
                </c:pt>
                <c:pt idx="226069">
                  <c:v>523.74654793091202</c:v>
                </c:pt>
                <c:pt idx="226070">
                  <c:v>523.74886468618502</c:v>
                </c:pt>
                <c:pt idx="226071">
                  <c:v>523.75118144145904</c:v>
                </c:pt>
                <c:pt idx="226072">
                  <c:v>523.75349819673204</c:v>
                </c:pt>
                <c:pt idx="226073">
                  <c:v>523.75581495200595</c:v>
                </c:pt>
                <c:pt idx="226074">
                  <c:v>523.75813170727895</c:v>
                </c:pt>
                <c:pt idx="226075">
                  <c:v>523.76044846255297</c:v>
                </c:pt>
                <c:pt idx="226076">
                  <c:v>523.762765217827</c:v>
                </c:pt>
                <c:pt idx="226077">
                  <c:v>523.7650819731</c:v>
                </c:pt>
                <c:pt idx="226078">
                  <c:v>523.76739872837402</c:v>
                </c:pt>
                <c:pt idx="226079">
                  <c:v>523.76971548364702</c:v>
                </c:pt>
                <c:pt idx="226080">
                  <c:v>523.77203223892104</c:v>
                </c:pt>
                <c:pt idx="226081">
                  <c:v>523.77434899419404</c:v>
                </c:pt>
                <c:pt idx="226082">
                  <c:v>523.77666574946795</c:v>
                </c:pt>
                <c:pt idx="226083">
                  <c:v>523.77898250474198</c:v>
                </c:pt>
                <c:pt idx="226084">
                  <c:v>523.78129926001498</c:v>
                </c:pt>
                <c:pt idx="226085">
                  <c:v>523.783616015289</c:v>
                </c:pt>
                <c:pt idx="226086">
                  <c:v>523.785932770562</c:v>
                </c:pt>
                <c:pt idx="226087">
                  <c:v>523.78824952583602</c:v>
                </c:pt>
                <c:pt idx="226088">
                  <c:v>523.79056628110902</c:v>
                </c:pt>
                <c:pt idx="226089">
                  <c:v>523.79288303638305</c:v>
                </c:pt>
                <c:pt idx="226090">
                  <c:v>523.79519979165696</c:v>
                </c:pt>
                <c:pt idx="226091">
                  <c:v>523.79751654692996</c:v>
                </c:pt>
                <c:pt idx="226092">
                  <c:v>523.79983330220398</c:v>
                </c:pt>
                <c:pt idx="226093">
                  <c:v>523.80215005747698</c:v>
                </c:pt>
                <c:pt idx="226094">
                  <c:v>523.804466812751</c:v>
                </c:pt>
                <c:pt idx="226095">
                  <c:v>523.806783568024</c:v>
                </c:pt>
                <c:pt idx="226096">
                  <c:v>523.80910032329803</c:v>
                </c:pt>
                <c:pt idx="226097">
                  <c:v>523.81141707857205</c:v>
                </c:pt>
                <c:pt idx="226098">
                  <c:v>523.81373383384505</c:v>
                </c:pt>
                <c:pt idx="226099">
                  <c:v>523.81605058911896</c:v>
                </c:pt>
                <c:pt idx="226100">
                  <c:v>523.81836734439196</c:v>
                </c:pt>
                <c:pt idx="226101">
                  <c:v>523.82068409966598</c:v>
                </c:pt>
                <c:pt idx="226102">
                  <c:v>523.82300085493898</c:v>
                </c:pt>
                <c:pt idx="226103">
                  <c:v>523.82531761021301</c:v>
                </c:pt>
                <c:pt idx="226104">
                  <c:v>523.82763436548703</c:v>
                </c:pt>
                <c:pt idx="226105">
                  <c:v>523.82995112076003</c:v>
                </c:pt>
                <c:pt idx="226106">
                  <c:v>523.83226787603405</c:v>
                </c:pt>
                <c:pt idx="226107">
                  <c:v>523.83458463130705</c:v>
                </c:pt>
                <c:pt idx="226108">
                  <c:v>523.83690138658096</c:v>
                </c:pt>
                <c:pt idx="226109">
                  <c:v>523.83921814185396</c:v>
                </c:pt>
                <c:pt idx="226110">
                  <c:v>523.84153489712799</c:v>
                </c:pt>
                <c:pt idx="226111">
                  <c:v>523.84385165240099</c:v>
                </c:pt>
                <c:pt idx="226112">
                  <c:v>523.84616840767501</c:v>
                </c:pt>
                <c:pt idx="226113">
                  <c:v>523.84848516294903</c:v>
                </c:pt>
                <c:pt idx="226114">
                  <c:v>523.85080191822203</c:v>
                </c:pt>
                <c:pt idx="226115">
                  <c:v>523.85311867349606</c:v>
                </c:pt>
                <c:pt idx="226116">
                  <c:v>523.85543542876906</c:v>
                </c:pt>
                <c:pt idx="226117">
                  <c:v>523.85775218404297</c:v>
                </c:pt>
                <c:pt idx="226118">
                  <c:v>523.86006893931597</c:v>
                </c:pt>
                <c:pt idx="226119">
                  <c:v>523.86238569458999</c:v>
                </c:pt>
                <c:pt idx="226120">
                  <c:v>523.86470244986401</c:v>
                </c:pt>
                <c:pt idx="226121">
                  <c:v>523.86701920513701</c:v>
                </c:pt>
                <c:pt idx="226122">
                  <c:v>523.86933596041104</c:v>
                </c:pt>
                <c:pt idx="226123">
                  <c:v>523.87165271568404</c:v>
                </c:pt>
                <c:pt idx="226124">
                  <c:v>523.87396947095795</c:v>
                </c:pt>
                <c:pt idx="226125">
                  <c:v>523.87628622623095</c:v>
                </c:pt>
                <c:pt idx="226126">
                  <c:v>523.87860298150497</c:v>
                </c:pt>
                <c:pt idx="226127">
                  <c:v>523.88091973677899</c:v>
                </c:pt>
                <c:pt idx="226128">
                  <c:v>523.88323649205199</c:v>
                </c:pt>
                <c:pt idx="226129">
                  <c:v>523.88555324732602</c:v>
                </c:pt>
                <c:pt idx="226130">
                  <c:v>523.88787000259902</c:v>
                </c:pt>
                <c:pt idx="226131">
                  <c:v>523.89018675787304</c:v>
                </c:pt>
                <c:pt idx="226132">
                  <c:v>523.89250351314604</c:v>
                </c:pt>
                <c:pt idx="226133">
                  <c:v>523.89482026841995</c:v>
                </c:pt>
                <c:pt idx="226134">
                  <c:v>523.89713702369397</c:v>
                </c:pt>
                <c:pt idx="226135">
                  <c:v>523.89945377896697</c:v>
                </c:pt>
                <c:pt idx="226136">
                  <c:v>523.901770534241</c:v>
                </c:pt>
                <c:pt idx="226137">
                  <c:v>523.904087289514</c:v>
                </c:pt>
                <c:pt idx="226138">
                  <c:v>523.90640404478802</c:v>
                </c:pt>
                <c:pt idx="226139">
                  <c:v>523.90872080006102</c:v>
                </c:pt>
                <c:pt idx="226140">
                  <c:v>523.91103755533504</c:v>
                </c:pt>
                <c:pt idx="226141">
                  <c:v>523.91335431060895</c:v>
                </c:pt>
                <c:pt idx="226142">
                  <c:v>523.91567106588195</c:v>
                </c:pt>
                <c:pt idx="226143">
                  <c:v>523.91798782115598</c:v>
                </c:pt>
                <c:pt idx="226144">
                  <c:v>523.92030457642898</c:v>
                </c:pt>
                <c:pt idx="226145">
                  <c:v>523.922621331703</c:v>
                </c:pt>
                <c:pt idx="226146">
                  <c:v>523.924938086976</c:v>
                </c:pt>
                <c:pt idx="226147">
                  <c:v>523.92725484225002</c:v>
                </c:pt>
                <c:pt idx="226148">
                  <c:v>523.92957159752405</c:v>
                </c:pt>
                <c:pt idx="226149">
                  <c:v>523.93188835279705</c:v>
                </c:pt>
                <c:pt idx="226150">
                  <c:v>523.93420510807096</c:v>
                </c:pt>
                <c:pt idx="226151">
                  <c:v>523.93652186334396</c:v>
                </c:pt>
                <c:pt idx="226152">
                  <c:v>523.93883861861798</c:v>
                </c:pt>
                <c:pt idx="226153">
                  <c:v>523.94115537389098</c:v>
                </c:pt>
                <c:pt idx="226154">
                  <c:v>523.943472129165</c:v>
                </c:pt>
                <c:pt idx="226155">
                  <c:v>523.94578888443903</c:v>
                </c:pt>
                <c:pt idx="226156">
                  <c:v>523.94810563971203</c:v>
                </c:pt>
                <c:pt idx="226157">
                  <c:v>523.95042239498605</c:v>
                </c:pt>
                <c:pt idx="226158">
                  <c:v>523.95273915025905</c:v>
                </c:pt>
                <c:pt idx="226159">
                  <c:v>523.95505590553296</c:v>
                </c:pt>
                <c:pt idx="226160">
                  <c:v>523.95737266080596</c:v>
                </c:pt>
                <c:pt idx="226161">
                  <c:v>523.95968941607998</c:v>
                </c:pt>
                <c:pt idx="226162">
                  <c:v>523.96200617135298</c:v>
                </c:pt>
                <c:pt idx="226163">
                  <c:v>523.96432292662701</c:v>
                </c:pt>
                <c:pt idx="226164">
                  <c:v>523.96663968190103</c:v>
                </c:pt>
                <c:pt idx="226165">
                  <c:v>523.96895643717403</c:v>
                </c:pt>
                <c:pt idx="226166">
                  <c:v>523.97127319244805</c:v>
                </c:pt>
                <c:pt idx="226167">
                  <c:v>523.97358994772105</c:v>
                </c:pt>
                <c:pt idx="226168">
                  <c:v>523.97590670299496</c:v>
                </c:pt>
                <c:pt idx="226169">
                  <c:v>523.97822345826796</c:v>
                </c:pt>
                <c:pt idx="226170">
                  <c:v>523.98054021354199</c:v>
                </c:pt>
                <c:pt idx="226171">
                  <c:v>523.98285696881601</c:v>
                </c:pt>
                <c:pt idx="226172">
                  <c:v>523.98517372408901</c:v>
                </c:pt>
                <c:pt idx="226173">
                  <c:v>523.98749047936303</c:v>
                </c:pt>
                <c:pt idx="226174">
                  <c:v>523.98980723463603</c:v>
                </c:pt>
                <c:pt idx="226175">
                  <c:v>523.99212398991006</c:v>
                </c:pt>
                <c:pt idx="226176">
                  <c:v>523.99444074518306</c:v>
                </c:pt>
                <c:pt idx="226177">
                  <c:v>523.99675750045697</c:v>
                </c:pt>
                <c:pt idx="226178">
                  <c:v>523.99907425573099</c:v>
                </c:pt>
                <c:pt idx="226179">
                  <c:v>524.00139101100399</c:v>
                </c:pt>
                <c:pt idx="226180">
                  <c:v>524.00370776627801</c:v>
                </c:pt>
                <c:pt idx="226181">
                  <c:v>524.00602452155101</c:v>
                </c:pt>
                <c:pt idx="226182">
                  <c:v>524.00834127682504</c:v>
                </c:pt>
                <c:pt idx="226183">
                  <c:v>524.01065803209804</c:v>
                </c:pt>
                <c:pt idx="226184">
                  <c:v>524.01297478737195</c:v>
                </c:pt>
                <c:pt idx="226185">
                  <c:v>524.01529154264597</c:v>
                </c:pt>
                <c:pt idx="226186">
                  <c:v>524.01760829791897</c:v>
                </c:pt>
                <c:pt idx="226187">
                  <c:v>524.01992505319299</c:v>
                </c:pt>
                <c:pt idx="226188">
                  <c:v>524.02224180846599</c:v>
                </c:pt>
                <c:pt idx="226189">
                  <c:v>524.02455856374002</c:v>
                </c:pt>
                <c:pt idx="226190">
                  <c:v>524.02687531901302</c:v>
                </c:pt>
                <c:pt idx="226191">
                  <c:v>524.02919207428704</c:v>
                </c:pt>
                <c:pt idx="226192">
                  <c:v>524.03150882956095</c:v>
                </c:pt>
                <c:pt idx="226193">
                  <c:v>524.03382558483395</c:v>
                </c:pt>
                <c:pt idx="226194">
                  <c:v>524.03614234010797</c:v>
                </c:pt>
                <c:pt idx="226195">
                  <c:v>524.03845909538097</c:v>
                </c:pt>
                <c:pt idx="226196">
                  <c:v>524.040775850655</c:v>
                </c:pt>
                <c:pt idx="226197">
                  <c:v>524.043092605928</c:v>
                </c:pt>
                <c:pt idx="226198">
                  <c:v>524.04540936120202</c:v>
                </c:pt>
                <c:pt idx="226199">
                  <c:v>524.04772611647604</c:v>
                </c:pt>
                <c:pt idx="226200">
                  <c:v>524.05004287174904</c:v>
                </c:pt>
                <c:pt idx="226201">
                  <c:v>524.05235962702295</c:v>
                </c:pt>
                <c:pt idx="226202">
                  <c:v>524.05467638229595</c:v>
                </c:pt>
                <c:pt idx="226203">
                  <c:v>524.05699313756998</c:v>
                </c:pt>
                <c:pt idx="226204">
                  <c:v>524.05930989284298</c:v>
                </c:pt>
                <c:pt idx="226205">
                  <c:v>524.061626648117</c:v>
                </c:pt>
                <c:pt idx="226206">
                  <c:v>524.06394340339102</c:v>
                </c:pt>
                <c:pt idx="226207">
                  <c:v>524.06626015866402</c:v>
                </c:pt>
                <c:pt idx="226208">
                  <c:v>524.06857691393805</c:v>
                </c:pt>
                <c:pt idx="226209">
                  <c:v>524.07089366921105</c:v>
                </c:pt>
                <c:pt idx="226210">
                  <c:v>524.07321042448496</c:v>
                </c:pt>
                <c:pt idx="226211">
                  <c:v>524.07552717975796</c:v>
                </c:pt>
                <c:pt idx="226212">
                  <c:v>524.07784393503198</c:v>
                </c:pt>
                <c:pt idx="226213">
                  <c:v>524.08016069030498</c:v>
                </c:pt>
                <c:pt idx="226214">
                  <c:v>524.082477445579</c:v>
                </c:pt>
                <c:pt idx="226215">
                  <c:v>524.08479420085303</c:v>
                </c:pt>
                <c:pt idx="226216">
                  <c:v>524.08711095612603</c:v>
                </c:pt>
                <c:pt idx="226217">
                  <c:v>524.08942771140005</c:v>
                </c:pt>
                <c:pt idx="226218">
                  <c:v>524.09174446667305</c:v>
                </c:pt>
                <c:pt idx="226219">
                  <c:v>524.09406122194696</c:v>
                </c:pt>
                <c:pt idx="226220">
                  <c:v>524.09637797721996</c:v>
                </c:pt>
                <c:pt idx="226221">
                  <c:v>524.09869473249398</c:v>
                </c:pt>
                <c:pt idx="226222">
                  <c:v>524.10101148776801</c:v>
                </c:pt>
                <c:pt idx="226223">
                  <c:v>524.10332824304101</c:v>
                </c:pt>
                <c:pt idx="226224">
                  <c:v>524.10564499831503</c:v>
                </c:pt>
                <c:pt idx="226225">
                  <c:v>524.10796175358803</c:v>
                </c:pt>
                <c:pt idx="226226">
                  <c:v>524.11027850886205</c:v>
                </c:pt>
                <c:pt idx="226227">
                  <c:v>524.11259526413505</c:v>
                </c:pt>
                <c:pt idx="226228">
                  <c:v>524.11491201940896</c:v>
                </c:pt>
                <c:pt idx="226229">
                  <c:v>524.11722877468299</c:v>
                </c:pt>
                <c:pt idx="226230">
                  <c:v>524.11954552995599</c:v>
                </c:pt>
                <c:pt idx="226231">
                  <c:v>524.12186228523001</c:v>
                </c:pt>
                <c:pt idx="226232">
                  <c:v>524.12417904050301</c:v>
                </c:pt>
                <c:pt idx="226233">
                  <c:v>524.12649579577703</c:v>
                </c:pt>
                <c:pt idx="226234">
                  <c:v>524.12881255105003</c:v>
                </c:pt>
                <c:pt idx="226235">
                  <c:v>524.13112930632406</c:v>
                </c:pt>
                <c:pt idx="226236">
                  <c:v>524.13344606159797</c:v>
                </c:pt>
                <c:pt idx="226237">
                  <c:v>524.13576281687097</c:v>
                </c:pt>
                <c:pt idx="226238">
                  <c:v>524.13807957214499</c:v>
                </c:pt>
                <c:pt idx="226239">
                  <c:v>524.14039632741799</c:v>
                </c:pt>
                <c:pt idx="226240">
                  <c:v>524.14271308269201</c:v>
                </c:pt>
                <c:pt idx="226241">
                  <c:v>524.14502983796501</c:v>
                </c:pt>
                <c:pt idx="226242">
                  <c:v>524.14734659323904</c:v>
                </c:pt>
                <c:pt idx="226243">
                  <c:v>524.14966334851295</c:v>
                </c:pt>
                <c:pt idx="226244">
                  <c:v>524.15198010378595</c:v>
                </c:pt>
                <c:pt idx="226245">
                  <c:v>524.15429685905997</c:v>
                </c:pt>
                <c:pt idx="226246">
                  <c:v>524.15661361433297</c:v>
                </c:pt>
                <c:pt idx="226247">
                  <c:v>524.15893036960699</c:v>
                </c:pt>
                <c:pt idx="226248">
                  <c:v>524.16124712487999</c:v>
                </c:pt>
                <c:pt idx="226249">
                  <c:v>524.16356388015402</c:v>
                </c:pt>
                <c:pt idx="226250">
                  <c:v>524.16588063542804</c:v>
                </c:pt>
                <c:pt idx="226251">
                  <c:v>524.16819739070104</c:v>
                </c:pt>
                <c:pt idx="226252">
                  <c:v>524.17051414597495</c:v>
                </c:pt>
                <c:pt idx="226253">
                  <c:v>524.17283090124795</c:v>
                </c:pt>
                <c:pt idx="226254">
                  <c:v>524.17514765652197</c:v>
                </c:pt>
                <c:pt idx="226255">
                  <c:v>524.17746441179497</c:v>
                </c:pt>
                <c:pt idx="226256">
                  <c:v>524.179781167069</c:v>
                </c:pt>
                <c:pt idx="226257">
                  <c:v>524.18209792234302</c:v>
                </c:pt>
                <c:pt idx="226258">
                  <c:v>524.18441467761602</c:v>
                </c:pt>
                <c:pt idx="226259">
                  <c:v>524.18673143289004</c:v>
                </c:pt>
                <c:pt idx="226260">
                  <c:v>524.18904818816304</c:v>
                </c:pt>
                <c:pt idx="226261">
                  <c:v>524.19136494343695</c:v>
                </c:pt>
                <c:pt idx="226262">
                  <c:v>524.19368169870995</c:v>
                </c:pt>
                <c:pt idx="226263">
                  <c:v>524.19599845398398</c:v>
                </c:pt>
                <c:pt idx="226264">
                  <c:v>524.19831520925698</c:v>
                </c:pt>
                <c:pt idx="226265">
                  <c:v>524.200631964531</c:v>
                </c:pt>
                <c:pt idx="226266">
                  <c:v>524.20294871980502</c:v>
                </c:pt>
                <c:pt idx="226267">
                  <c:v>524.20526547507802</c:v>
                </c:pt>
                <c:pt idx="226268">
                  <c:v>524.20758223035205</c:v>
                </c:pt>
                <c:pt idx="226269">
                  <c:v>524.20989898562505</c:v>
                </c:pt>
                <c:pt idx="226270">
                  <c:v>524.21221574089896</c:v>
                </c:pt>
                <c:pt idx="226271">
                  <c:v>524.21453249617196</c:v>
                </c:pt>
                <c:pt idx="226272">
                  <c:v>524.21684925144598</c:v>
                </c:pt>
                <c:pt idx="226273">
                  <c:v>524.21916600672</c:v>
                </c:pt>
                <c:pt idx="226274">
                  <c:v>524.221482761993</c:v>
                </c:pt>
                <c:pt idx="226275">
                  <c:v>524.22379951726703</c:v>
                </c:pt>
                <c:pt idx="226276">
                  <c:v>524.22611627254003</c:v>
                </c:pt>
                <c:pt idx="226277">
                  <c:v>524.22843302781405</c:v>
                </c:pt>
                <c:pt idx="226278">
                  <c:v>524.23074978308705</c:v>
                </c:pt>
                <c:pt idx="226279">
                  <c:v>524.23306653836096</c:v>
                </c:pt>
                <c:pt idx="226280">
                  <c:v>524.23538329363498</c:v>
                </c:pt>
                <c:pt idx="226281">
                  <c:v>524.23770004890798</c:v>
                </c:pt>
                <c:pt idx="226282">
                  <c:v>524.24001680418201</c:v>
                </c:pt>
                <c:pt idx="226283">
                  <c:v>524.24233355945501</c:v>
                </c:pt>
                <c:pt idx="226284">
                  <c:v>524.24465031472903</c:v>
                </c:pt>
                <c:pt idx="226285">
                  <c:v>524.24696707000203</c:v>
                </c:pt>
                <c:pt idx="226286">
                  <c:v>524.24928382527605</c:v>
                </c:pt>
                <c:pt idx="226287">
                  <c:v>524.25160058054996</c:v>
                </c:pt>
                <c:pt idx="226288">
                  <c:v>524.25391733582296</c:v>
                </c:pt>
                <c:pt idx="226289">
                  <c:v>524.25623409109699</c:v>
                </c:pt>
                <c:pt idx="226290">
                  <c:v>524.25855084636999</c:v>
                </c:pt>
                <c:pt idx="226291">
                  <c:v>524.26086760164401</c:v>
                </c:pt>
                <c:pt idx="226292">
                  <c:v>524.26318435691701</c:v>
                </c:pt>
                <c:pt idx="226293">
                  <c:v>524.26550111219103</c:v>
                </c:pt>
                <c:pt idx="226294">
                  <c:v>524.26781786746506</c:v>
                </c:pt>
                <c:pt idx="226295">
                  <c:v>524.27013462273806</c:v>
                </c:pt>
                <c:pt idx="226296">
                  <c:v>524.27245137801197</c:v>
                </c:pt>
                <c:pt idx="226297">
                  <c:v>524.27476813328497</c:v>
                </c:pt>
                <c:pt idx="226298">
                  <c:v>524.27708488855899</c:v>
                </c:pt>
                <c:pt idx="226299">
                  <c:v>524.27940164383199</c:v>
                </c:pt>
                <c:pt idx="226300">
                  <c:v>524.28171839910601</c:v>
                </c:pt>
                <c:pt idx="226301">
                  <c:v>524.28403515438004</c:v>
                </c:pt>
                <c:pt idx="226302">
                  <c:v>524.28635190965304</c:v>
                </c:pt>
                <c:pt idx="226303">
                  <c:v>524.28866866492694</c:v>
                </c:pt>
                <c:pt idx="226304">
                  <c:v>524.29098542019995</c:v>
                </c:pt>
                <c:pt idx="226305">
                  <c:v>524.29330217547397</c:v>
                </c:pt>
                <c:pt idx="226306">
                  <c:v>524.29561893074697</c:v>
                </c:pt>
                <c:pt idx="226307">
                  <c:v>524.29793568602099</c:v>
                </c:pt>
                <c:pt idx="226308">
                  <c:v>524.30025244129399</c:v>
                </c:pt>
                <c:pt idx="226309">
                  <c:v>524.30256919656802</c:v>
                </c:pt>
                <c:pt idx="226310">
                  <c:v>524.30488595184204</c:v>
                </c:pt>
                <c:pt idx="226311">
                  <c:v>524.30720270711504</c:v>
                </c:pt>
                <c:pt idx="226312">
                  <c:v>524.30951946238895</c:v>
                </c:pt>
                <c:pt idx="226313">
                  <c:v>524.31183621766195</c:v>
                </c:pt>
                <c:pt idx="226314">
                  <c:v>524.31415297293597</c:v>
                </c:pt>
                <c:pt idx="226315">
                  <c:v>524.31646972820897</c:v>
                </c:pt>
                <c:pt idx="226316">
                  <c:v>524.318786483483</c:v>
                </c:pt>
                <c:pt idx="226317">
                  <c:v>524.32110323875702</c:v>
                </c:pt>
                <c:pt idx="226318">
                  <c:v>524.32341999403002</c:v>
                </c:pt>
                <c:pt idx="226319">
                  <c:v>524.32573674930404</c:v>
                </c:pt>
                <c:pt idx="226320">
                  <c:v>524.32805350457704</c:v>
                </c:pt>
                <c:pt idx="226321">
                  <c:v>524.33037025985095</c:v>
                </c:pt>
                <c:pt idx="226322">
                  <c:v>524.33268701512395</c:v>
                </c:pt>
                <c:pt idx="226323">
                  <c:v>524.33500377039798</c:v>
                </c:pt>
                <c:pt idx="226324">
                  <c:v>524.337320525672</c:v>
                </c:pt>
                <c:pt idx="226325">
                  <c:v>524.339637280945</c:v>
                </c:pt>
                <c:pt idx="226326">
                  <c:v>524.34195403621902</c:v>
                </c:pt>
                <c:pt idx="226327">
                  <c:v>524.34427079149202</c:v>
                </c:pt>
                <c:pt idx="226328">
                  <c:v>524.34658754676605</c:v>
                </c:pt>
                <c:pt idx="226329">
                  <c:v>524.34890430203905</c:v>
                </c:pt>
                <c:pt idx="226330">
                  <c:v>524.35122105731296</c:v>
                </c:pt>
                <c:pt idx="226331">
                  <c:v>524.35353781258698</c:v>
                </c:pt>
                <c:pt idx="226332">
                  <c:v>524.35585456785998</c:v>
                </c:pt>
                <c:pt idx="226333">
                  <c:v>524.358171323134</c:v>
                </c:pt>
                <c:pt idx="226334">
                  <c:v>524.360488078407</c:v>
                </c:pt>
                <c:pt idx="226335">
                  <c:v>524.36280483368103</c:v>
                </c:pt>
                <c:pt idx="226336">
                  <c:v>524.36512158895403</c:v>
                </c:pt>
                <c:pt idx="226337">
                  <c:v>524.36743834422805</c:v>
                </c:pt>
                <c:pt idx="226338">
                  <c:v>524.36975509950196</c:v>
                </c:pt>
                <c:pt idx="226339">
                  <c:v>524.37207185477496</c:v>
                </c:pt>
                <c:pt idx="226340">
                  <c:v>524.37438861004898</c:v>
                </c:pt>
                <c:pt idx="226341">
                  <c:v>524.37670536532198</c:v>
                </c:pt>
                <c:pt idx="226342">
                  <c:v>524.37902212059601</c:v>
                </c:pt>
                <c:pt idx="226343">
                  <c:v>524.38133887586901</c:v>
                </c:pt>
                <c:pt idx="226344">
                  <c:v>524.38365563114303</c:v>
                </c:pt>
                <c:pt idx="226345">
                  <c:v>524.38597238641705</c:v>
                </c:pt>
                <c:pt idx="226346">
                  <c:v>524.38828914169005</c:v>
                </c:pt>
                <c:pt idx="226347">
                  <c:v>524.39060589696396</c:v>
                </c:pt>
                <c:pt idx="226348">
                  <c:v>524.39292265223696</c:v>
                </c:pt>
                <c:pt idx="226349">
                  <c:v>524.39523940751099</c:v>
                </c:pt>
                <c:pt idx="226350">
                  <c:v>524.39755616278399</c:v>
                </c:pt>
                <c:pt idx="226351">
                  <c:v>524.39987291805801</c:v>
                </c:pt>
                <c:pt idx="226352">
                  <c:v>524.40218967333203</c:v>
                </c:pt>
                <c:pt idx="226353">
                  <c:v>524.40450642860503</c:v>
                </c:pt>
                <c:pt idx="226354">
                  <c:v>524.40682318387906</c:v>
                </c:pt>
                <c:pt idx="226355">
                  <c:v>524.40913993915206</c:v>
                </c:pt>
                <c:pt idx="226356">
                  <c:v>524.41145669442596</c:v>
                </c:pt>
                <c:pt idx="226357">
                  <c:v>524.41377344969897</c:v>
                </c:pt>
                <c:pt idx="226358">
                  <c:v>524.41609020497299</c:v>
                </c:pt>
                <c:pt idx="226359">
                  <c:v>524.41840696024599</c:v>
                </c:pt>
                <c:pt idx="226360">
                  <c:v>524.42072371552001</c:v>
                </c:pt>
                <c:pt idx="226361">
                  <c:v>524.42304047079404</c:v>
                </c:pt>
                <c:pt idx="226362">
                  <c:v>524.42535722606704</c:v>
                </c:pt>
                <c:pt idx="226363">
                  <c:v>524.42767398134094</c:v>
                </c:pt>
                <c:pt idx="226364">
                  <c:v>524.42999073661395</c:v>
                </c:pt>
                <c:pt idx="226365">
                  <c:v>524.43230749188797</c:v>
                </c:pt>
                <c:pt idx="226366">
                  <c:v>524.43462424716097</c:v>
                </c:pt>
                <c:pt idx="226367">
                  <c:v>524.43694100243499</c:v>
                </c:pt>
                <c:pt idx="226368">
                  <c:v>524.43925775770902</c:v>
                </c:pt>
                <c:pt idx="226369">
                  <c:v>524.44157451298202</c:v>
                </c:pt>
                <c:pt idx="226370">
                  <c:v>524.44389126825604</c:v>
                </c:pt>
                <c:pt idx="226371">
                  <c:v>524.44620802352904</c:v>
                </c:pt>
                <c:pt idx="226372">
                  <c:v>524.44852477880295</c:v>
                </c:pt>
                <c:pt idx="226373">
                  <c:v>524.45084153407595</c:v>
                </c:pt>
                <c:pt idx="226374">
                  <c:v>524.45315828934997</c:v>
                </c:pt>
                <c:pt idx="226375">
                  <c:v>524.455475044624</c:v>
                </c:pt>
                <c:pt idx="226376">
                  <c:v>524.457791799897</c:v>
                </c:pt>
                <c:pt idx="226377">
                  <c:v>524.46010855517102</c:v>
                </c:pt>
                <c:pt idx="226378">
                  <c:v>524.46242531044402</c:v>
                </c:pt>
                <c:pt idx="226379">
                  <c:v>524.46474206571804</c:v>
                </c:pt>
                <c:pt idx="226380">
                  <c:v>524.46705882099104</c:v>
                </c:pt>
                <c:pt idx="226381">
                  <c:v>524.46937557626495</c:v>
                </c:pt>
                <c:pt idx="226382">
                  <c:v>524.47169233153897</c:v>
                </c:pt>
                <c:pt idx="226383">
                  <c:v>524.47400908681198</c:v>
                </c:pt>
                <c:pt idx="226384">
                  <c:v>524.476325842086</c:v>
                </c:pt>
                <c:pt idx="226385">
                  <c:v>524.478642597359</c:v>
                </c:pt>
                <c:pt idx="226386">
                  <c:v>524.48095935263302</c:v>
                </c:pt>
                <c:pt idx="226387">
                  <c:v>524.48327610790602</c:v>
                </c:pt>
                <c:pt idx="226388">
                  <c:v>524.48559286318005</c:v>
                </c:pt>
                <c:pt idx="226389">
                  <c:v>524.48790961845395</c:v>
                </c:pt>
                <c:pt idx="226390">
                  <c:v>524.49022637372695</c:v>
                </c:pt>
                <c:pt idx="226391">
                  <c:v>524.49254312900098</c:v>
                </c:pt>
                <c:pt idx="226392">
                  <c:v>524.49485988427398</c:v>
                </c:pt>
                <c:pt idx="226393">
                  <c:v>524.497176639548</c:v>
                </c:pt>
                <c:pt idx="226394">
                  <c:v>524.499493394821</c:v>
                </c:pt>
                <c:pt idx="226395">
                  <c:v>524.50181015009503</c:v>
                </c:pt>
                <c:pt idx="226396">
                  <c:v>524.50412690536905</c:v>
                </c:pt>
                <c:pt idx="226397">
                  <c:v>524.50644366064205</c:v>
                </c:pt>
                <c:pt idx="226398">
                  <c:v>524.50876041591596</c:v>
                </c:pt>
                <c:pt idx="226399">
                  <c:v>524.51107717118896</c:v>
                </c:pt>
                <c:pt idx="226400">
                  <c:v>524.51339392646298</c:v>
                </c:pt>
                <c:pt idx="226401">
                  <c:v>524.51571068173598</c:v>
                </c:pt>
                <c:pt idx="226402">
                  <c:v>524.51802743701001</c:v>
                </c:pt>
                <c:pt idx="226403">
                  <c:v>524.52034419228403</c:v>
                </c:pt>
                <c:pt idx="226404">
                  <c:v>524.52266094755703</c:v>
                </c:pt>
                <c:pt idx="226405">
                  <c:v>524.52497770283105</c:v>
                </c:pt>
                <c:pt idx="226406">
                  <c:v>524.52729445810405</c:v>
                </c:pt>
                <c:pt idx="226407">
                  <c:v>524.52961121337796</c:v>
                </c:pt>
                <c:pt idx="226408">
                  <c:v>524.53192796865096</c:v>
                </c:pt>
                <c:pt idx="226409">
                  <c:v>524.53424472392499</c:v>
                </c:pt>
                <c:pt idx="226410">
                  <c:v>524.53656147919799</c:v>
                </c:pt>
                <c:pt idx="226411">
                  <c:v>524.53887823447201</c:v>
                </c:pt>
                <c:pt idx="226412">
                  <c:v>524.54119498974603</c:v>
                </c:pt>
                <c:pt idx="226413">
                  <c:v>524.54351174501903</c:v>
                </c:pt>
                <c:pt idx="226414">
                  <c:v>524.54582850029306</c:v>
                </c:pt>
                <c:pt idx="226415">
                  <c:v>524.54814525556606</c:v>
                </c:pt>
                <c:pt idx="226416">
                  <c:v>524.55046201083996</c:v>
                </c:pt>
                <c:pt idx="226417">
                  <c:v>524.55277876611297</c:v>
                </c:pt>
                <c:pt idx="226418">
                  <c:v>524.55509552138699</c:v>
                </c:pt>
                <c:pt idx="226419">
                  <c:v>524.55741227666101</c:v>
                </c:pt>
                <c:pt idx="226420">
                  <c:v>524.55972903193401</c:v>
                </c:pt>
                <c:pt idx="226421">
                  <c:v>524.56204578720804</c:v>
                </c:pt>
                <c:pt idx="226422">
                  <c:v>524.56436254248104</c:v>
                </c:pt>
                <c:pt idx="226423">
                  <c:v>524.56667929775494</c:v>
                </c:pt>
                <c:pt idx="226424">
                  <c:v>524.56899605302794</c:v>
                </c:pt>
                <c:pt idx="226425">
                  <c:v>524.57131280830197</c:v>
                </c:pt>
                <c:pt idx="226426">
                  <c:v>524.57362956357599</c:v>
                </c:pt>
                <c:pt idx="226427">
                  <c:v>524.57594631884899</c:v>
                </c:pt>
                <c:pt idx="226428">
                  <c:v>524.57826307412302</c:v>
                </c:pt>
                <c:pt idx="226429">
                  <c:v>524.58057982939602</c:v>
                </c:pt>
                <c:pt idx="226430">
                  <c:v>524.58289658467004</c:v>
                </c:pt>
                <c:pt idx="226431">
                  <c:v>524.58521333994304</c:v>
                </c:pt>
                <c:pt idx="226432">
                  <c:v>524.58753009521695</c:v>
                </c:pt>
                <c:pt idx="226433">
                  <c:v>524.58984685049097</c:v>
                </c:pt>
                <c:pt idx="226434">
                  <c:v>524.59216360576397</c:v>
                </c:pt>
                <c:pt idx="226435">
                  <c:v>524.59448036103799</c:v>
                </c:pt>
                <c:pt idx="226436">
                  <c:v>524.596797116311</c:v>
                </c:pt>
                <c:pt idx="226437">
                  <c:v>524.59911387158502</c:v>
                </c:pt>
                <c:pt idx="226438">
                  <c:v>524.60143062685802</c:v>
                </c:pt>
                <c:pt idx="226439">
                  <c:v>524.60374738213204</c:v>
                </c:pt>
                <c:pt idx="226440">
                  <c:v>524.60606413740595</c:v>
                </c:pt>
                <c:pt idx="226441">
                  <c:v>524.60838089267895</c:v>
                </c:pt>
                <c:pt idx="226442">
                  <c:v>524.61069764795297</c:v>
                </c:pt>
                <c:pt idx="226443">
                  <c:v>524.61301440322598</c:v>
                </c:pt>
                <c:pt idx="226444">
                  <c:v>524.6153311585</c:v>
                </c:pt>
                <c:pt idx="226445">
                  <c:v>524.617647913773</c:v>
                </c:pt>
                <c:pt idx="226446">
                  <c:v>524.61996466904702</c:v>
                </c:pt>
                <c:pt idx="226447">
                  <c:v>524.62228142432105</c:v>
                </c:pt>
                <c:pt idx="226448">
                  <c:v>524.62459817959405</c:v>
                </c:pt>
                <c:pt idx="226449">
                  <c:v>524.62691493486795</c:v>
                </c:pt>
                <c:pt idx="226450">
                  <c:v>524.62923169014095</c:v>
                </c:pt>
                <c:pt idx="226451">
                  <c:v>524.63154844541498</c:v>
                </c:pt>
                <c:pt idx="226452">
                  <c:v>524.63386520068798</c:v>
                </c:pt>
                <c:pt idx="226453">
                  <c:v>524.636181955962</c:v>
                </c:pt>
                <c:pt idx="226454">
                  <c:v>524.63849871123602</c:v>
                </c:pt>
                <c:pt idx="226455">
                  <c:v>524.64081546650903</c:v>
                </c:pt>
                <c:pt idx="226456">
                  <c:v>524.64313222178305</c:v>
                </c:pt>
                <c:pt idx="226457">
                  <c:v>524.64544897705605</c:v>
                </c:pt>
                <c:pt idx="226458">
                  <c:v>524.64776573232996</c:v>
                </c:pt>
                <c:pt idx="226459">
                  <c:v>524.65008248760296</c:v>
                </c:pt>
                <c:pt idx="226460">
                  <c:v>524.65239924287698</c:v>
                </c:pt>
                <c:pt idx="226461">
                  <c:v>524.65471599814998</c:v>
                </c:pt>
                <c:pt idx="226462">
                  <c:v>524.65703275342401</c:v>
                </c:pt>
                <c:pt idx="226463">
                  <c:v>524.65934950869803</c:v>
                </c:pt>
                <c:pt idx="226464">
                  <c:v>524.66166626397103</c:v>
                </c:pt>
                <c:pt idx="226465">
                  <c:v>524.66398301924505</c:v>
                </c:pt>
                <c:pt idx="226466">
                  <c:v>524.66629977451805</c:v>
                </c:pt>
                <c:pt idx="226467">
                  <c:v>524.66861652979196</c:v>
                </c:pt>
                <c:pt idx="226468">
                  <c:v>524.67093328506496</c:v>
                </c:pt>
                <c:pt idx="226469">
                  <c:v>524.67325004033898</c:v>
                </c:pt>
                <c:pt idx="226470">
                  <c:v>524.67556679561301</c:v>
                </c:pt>
                <c:pt idx="226471">
                  <c:v>524.67788355088601</c:v>
                </c:pt>
                <c:pt idx="226472">
                  <c:v>524.68020030616003</c:v>
                </c:pt>
                <c:pt idx="226473">
                  <c:v>524.68251706143303</c:v>
                </c:pt>
                <c:pt idx="226474">
                  <c:v>524.68483381670706</c:v>
                </c:pt>
                <c:pt idx="226475">
                  <c:v>524.68715057198006</c:v>
                </c:pt>
                <c:pt idx="226476">
                  <c:v>524.68946732725396</c:v>
                </c:pt>
                <c:pt idx="226477">
                  <c:v>524.69178408252799</c:v>
                </c:pt>
                <c:pt idx="226478">
                  <c:v>524.69410083780099</c:v>
                </c:pt>
                <c:pt idx="226479">
                  <c:v>524.69641759307501</c:v>
                </c:pt>
                <c:pt idx="226480">
                  <c:v>524.69873434834801</c:v>
                </c:pt>
                <c:pt idx="226481">
                  <c:v>524.70105110362204</c:v>
                </c:pt>
                <c:pt idx="226482">
                  <c:v>524.70336785889504</c:v>
                </c:pt>
                <c:pt idx="226483">
                  <c:v>524.70568461416894</c:v>
                </c:pt>
                <c:pt idx="226484">
                  <c:v>524.70800136944297</c:v>
                </c:pt>
                <c:pt idx="226485">
                  <c:v>524.71031812471597</c:v>
                </c:pt>
                <c:pt idx="226486">
                  <c:v>524.71263487998999</c:v>
                </c:pt>
                <c:pt idx="226487">
                  <c:v>524.71495163526299</c:v>
                </c:pt>
                <c:pt idx="226488">
                  <c:v>524.71726839053701</c:v>
                </c:pt>
                <c:pt idx="226489">
                  <c:v>524.71958514581002</c:v>
                </c:pt>
                <c:pt idx="226490">
                  <c:v>524.72190190108404</c:v>
                </c:pt>
                <c:pt idx="226491">
                  <c:v>524.72421865635795</c:v>
                </c:pt>
                <c:pt idx="226492">
                  <c:v>524.72653541163095</c:v>
                </c:pt>
                <c:pt idx="226493">
                  <c:v>524.72885216690497</c:v>
                </c:pt>
                <c:pt idx="226494">
                  <c:v>524.73116892217797</c:v>
                </c:pt>
                <c:pt idx="226495">
                  <c:v>524.73348567745199</c:v>
                </c:pt>
                <c:pt idx="226496">
                  <c:v>524.735802432725</c:v>
                </c:pt>
                <c:pt idx="226497">
                  <c:v>524.73811918799902</c:v>
                </c:pt>
                <c:pt idx="226498">
                  <c:v>524.74043594327304</c:v>
                </c:pt>
                <c:pt idx="226499">
                  <c:v>524.74275269854604</c:v>
                </c:pt>
                <c:pt idx="226500">
                  <c:v>524.74506945381995</c:v>
                </c:pt>
                <c:pt idx="226501">
                  <c:v>524.74738620909295</c:v>
                </c:pt>
                <c:pt idx="226502">
                  <c:v>524.74970296436697</c:v>
                </c:pt>
                <c:pt idx="226503">
                  <c:v>524.75201971963997</c:v>
                </c:pt>
                <c:pt idx="226504">
                  <c:v>524.754336474914</c:v>
                </c:pt>
                <c:pt idx="226505">
                  <c:v>524.75665323018802</c:v>
                </c:pt>
                <c:pt idx="226506">
                  <c:v>524.75896998546102</c:v>
                </c:pt>
                <c:pt idx="226507">
                  <c:v>524.76128674073504</c:v>
                </c:pt>
                <c:pt idx="226508">
                  <c:v>524.76360349600805</c:v>
                </c:pt>
                <c:pt idx="226509">
                  <c:v>524.76592025128195</c:v>
                </c:pt>
                <c:pt idx="226510">
                  <c:v>524.76823700655495</c:v>
                </c:pt>
                <c:pt idx="226511">
                  <c:v>524.77055376182898</c:v>
                </c:pt>
                <c:pt idx="226512">
                  <c:v>524.77287051710198</c:v>
                </c:pt>
                <c:pt idx="226513">
                  <c:v>524.775187272376</c:v>
                </c:pt>
                <c:pt idx="226514">
                  <c:v>524.77750402765002</c:v>
                </c:pt>
                <c:pt idx="226515">
                  <c:v>524.77982078292303</c:v>
                </c:pt>
                <c:pt idx="226516">
                  <c:v>524.78213753819705</c:v>
                </c:pt>
                <c:pt idx="226517">
                  <c:v>524.78445429347005</c:v>
                </c:pt>
                <c:pt idx="226518">
                  <c:v>524.78677104874396</c:v>
                </c:pt>
                <c:pt idx="226519">
                  <c:v>524.78908780401696</c:v>
                </c:pt>
                <c:pt idx="226520">
                  <c:v>524.79140455929098</c:v>
                </c:pt>
                <c:pt idx="226521">
                  <c:v>524.793721314565</c:v>
                </c:pt>
                <c:pt idx="226522">
                  <c:v>524.796038069838</c:v>
                </c:pt>
                <c:pt idx="226523">
                  <c:v>524.79835482511203</c:v>
                </c:pt>
                <c:pt idx="226524">
                  <c:v>524.80067158038503</c:v>
                </c:pt>
                <c:pt idx="226525">
                  <c:v>524.80298833565905</c:v>
                </c:pt>
                <c:pt idx="226526">
                  <c:v>524.80530509093205</c:v>
                </c:pt>
                <c:pt idx="226527">
                  <c:v>524.80762184620596</c:v>
                </c:pt>
                <c:pt idx="226528">
                  <c:v>524.80993860147998</c:v>
                </c:pt>
                <c:pt idx="226529">
                  <c:v>524.81225535675298</c:v>
                </c:pt>
                <c:pt idx="226530">
                  <c:v>524.81457211202701</c:v>
                </c:pt>
                <c:pt idx="226531">
                  <c:v>524.81688886730001</c:v>
                </c:pt>
                <c:pt idx="226532">
                  <c:v>524.81920562257403</c:v>
                </c:pt>
                <c:pt idx="226533">
                  <c:v>524.82152237784703</c:v>
                </c:pt>
                <c:pt idx="226534">
                  <c:v>524.82383913312106</c:v>
                </c:pt>
                <c:pt idx="226535">
                  <c:v>524.82615588839496</c:v>
                </c:pt>
                <c:pt idx="226536">
                  <c:v>524.82847264366796</c:v>
                </c:pt>
                <c:pt idx="226537">
                  <c:v>524.83078939894199</c:v>
                </c:pt>
                <c:pt idx="226538">
                  <c:v>524.83310615421499</c:v>
                </c:pt>
                <c:pt idx="226539">
                  <c:v>524.83542290948901</c:v>
                </c:pt>
                <c:pt idx="226540">
                  <c:v>524.83773966476201</c:v>
                </c:pt>
                <c:pt idx="226541">
                  <c:v>524.84005642003603</c:v>
                </c:pt>
                <c:pt idx="226542">
                  <c:v>524.84237317530994</c:v>
                </c:pt>
                <c:pt idx="226543">
                  <c:v>524.84468993058294</c:v>
                </c:pt>
                <c:pt idx="226544">
                  <c:v>524.84700668585697</c:v>
                </c:pt>
                <c:pt idx="226545">
                  <c:v>524.84932344112997</c:v>
                </c:pt>
                <c:pt idx="226546">
                  <c:v>524.85164019640399</c:v>
                </c:pt>
                <c:pt idx="226547">
                  <c:v>524.85395695167699</c:v>
                </c:pt>
                <c:pt idx="226548">
                  <c:v>524.85627370695101</c:v>
                </c:pt>
                <c:pt idx="226549">
                  <c:v>524.85859046222504</c:v>
                </c:pt>
                <c:pt idx="226550">
                  <c:v>524.86090721749804</c:v>
                </c:pt>
                <c:pt idx="226551">
                  <c:v>524.86322397277195</c:v>
                </c:pt>
                <c:pt idx="226552">
                  <c:v>524.86554072804495</c:v>
                </c:pt>
                <c:pt idx="226553">
                  <c:v>524.86785748331897</c:v>
                </c:pt>
                <c:pt idx="226554">
                  <c:v>524.87017423859197</c:v>
                </c:pt>
                <c:pt idx="226555">
                  <c:v>524.87249099386599</c:v>
                </c:pt>
                <c:pt idx="226556">
                  <c:v>524.87480774913899</c:v>
                </c:pt>
                <c:pt idx="226557">
                  <c:v>524.87712450441302</c:v>
                </c:pt>
                <c:pt idx="226558">
                  <c:v>524.87944125968704</c:v>
                </c:pt>
                <c:pt idx="226559">
                  <c:v>524.88175801496004</c:v>
                </c:pt>
                <c:pt idx="226560">
                  <c:v>524.88407477023395</c:v>
                </c:pt>
                <c:pt idx="226561">
                  <c:v>524.88639152550695</c:v>
                </c:pt>
                <c:pt idx="226562">
                  <c:v>524.88870828078097</c:v>
                </c:pt>
                <c:pt idx="226563">
                  <c:v>524.89102503605397</c:v>
                </c:pt>
                <c:pt idx="226564">
                  <c:v>524.893341791328</c:v>
                </c:pt>
                <c:pt idx="226565">
                  <c:v>524.89565854660202</c:v>
                </c:pt>
                <c:pt idx="226566">
                  <c:v>524.89797530187502</c:v>
                </c:pt>
                <c:pt idx="226567">
                  <c:v>524.90029205714904</c:v>
                </c:pt>
                <c:pt idx="226568">
                  <c:v>524.90260881242205</c:v>
                </c:pt>
                <c:pt idx="226569">
                  <c:v>524.90492556769595</c:v>
                </c:pt>
                <c:pt idx="226570">
                  <c:v>524.90724232296895</c:v>
                </c:pt>
                <c:pt idx="226571">
                  <c:v>524.90955907824298</c:v>
                </c:pt>
                <c:pt idx="226572">
                  <c:v>524.911875833517</c:v>
                </c:pt>
                <c:pt idx="226573">
                  <c:v>524.91419258879</c:v>
                </c:pt>
                <c:pt idx="226574">
                  <c:v>524.91650934406402</c:v>
                </c:pt>
                <c:pt idx="226575">
                  <c:v>524.91882609933702</c:v>
                </c:pt>
                <c:pt idx="226576">
                  <c:v>524.92114285461105</c:v>
                </c:pt>
                <c:pt idx="226577">
                  <c:v>524.92345960988405</c:v>
                </c:pt>
                <c:pt idx="226578">
                  <c:v>524.92577636515796</c:v>
                </c:pt>
                <c:pt idx="226579">
                  <c:v>524.92809312043198</c:v>
                </c:pt>
                <c:pt idx="226580">
                  <c:v>524.93040987570498</c:v>
                </c:pt>
                <c:pt idx="226581">
                  <c:v>524.932726630979</c:v>
                </c:pt>
                <c:pt idx="226582">
                  <c:v>524.935043386252</c:v>
                </c:pt>
                <c:pt idx="226583">
                  <c:v>524.93736014152603</c:v>
                </c:pt>
                <c:pt idx="226584">
                  <c:v>524.93967689679903</c:v>
                </c:pt>
                <c:pt idx="226585">
                  <c:v>524.94199365207305</c:v>
                </c:pt>
                <c:pt idx="226586">
                  <c:v>524.94431040734696</c:v>
                </c:pt>
                <c:pt idx="226587">
                  <c:v>524.94662716261996</c:v>
                </c:pt>
                <c:pt idx="226588">
                  <c:v>524.94894391789398</c:v>
                </c:pt>
                <c:pt idx="226589">
                  <c:v>524.95126067316698</c:v>
                </c:pt>
                <c:pt idx="226590">
                  <c:v>524.95357742844101</c:v>
                </c:pt>
                <c:pt idx="226591">
                  <c:v>524.95589418371401</c:v>
                </c:pt>
                <c:pt idx="226592">
                  <c:v>524.95821093898803</c:v>
                </c:pt>
                <c:pt idx="226593">
                  <c:v>524.96052769426205</c:v>
                </c:pt>
                <c:pt idx="226594">
                  <c:v>524.96284444953505</c:v>
                </c:pt>
                <c:pt idx="226595">
                  <c:v>524.96516120480896</c:v>
                </c:pt>
                <c:pt idx="226596">
                  <c:v>524.96747796008196</c:v>
                </c:pt>
                <c:pt idx="226597">
                  <c:v>524.96979471535599</c:v>
                </c:pt>
                <c:pt idx="226598">
                  <c:v>524.97211147062899</c:v>
                </c:pt>
                <c:pt idx="226599">
                  <c:v>524.97442822590301</c:v>
                </c:pt>
                <c:pt idx="226600">
                  <c:v>524.97674498117703</c:v>
                </c:pt>
                <c:pt idx="226601">
                  <c:v>524.97906173645003</c:v>
                </c:pt>
                <c:pt idx="226602">
                  <c:v>524.98137849172394</c:v>
                </c:pt>
                <c:pt idx="226603">
                  <c:v>524.98369524699694</c:v>
                </c:pt>
                <c:pt idx="226604">
                  <c:v>524.98601200227097</c:v>
                </c:pt>
                <c:pt idx="226605">
                  <c:v>524.98832875754397</c:v>
                </c:pt>
                <c:pt idx="226606">
                  <c:v>524.99064551281799</c:v>
                </c:pt>
                <c:pt idx="226607">
                  <c:v>524.99296226809099</c:v>
                </c:pt>
                <c:pt idx="226608">
                  <c:v>524.99527902336501</c:v>
                </c:pt>
                <c:pt idx="226609">
                  <c:v>524.99759577863904</c:v>
                </c:pt>
                <c:pt idx="226610">
                  <c:v>524.99991253391204</c:v>
                </c:pt>
                <c:pt idx="226611">
                  <c:v>525.00222928918595</c:v>
                </c:pt>
                <c:pt idx="226612">
                  <c:v>525.00454604445895</c:v>
                </c:pt>
                <c:pt idx="226613">
                  <c:v>525.00686279973297</c:v>
                </c:pt>
                <c:pt idx="226614">
                  <c:v>525.00917955500597</c:v>
                </c:pt>
                <c:pt idx="226615">
                  <c:v>525.01149631027999</c:v>
                </c:pt>
                <c:pt idx="226616">
                  <c:v>525.01381306555402</c:v>
                </c:pt>
                <c:pt idx="226617">
                  <c:v>525.01612982082702</c:v>
                </c:pt>
                <c:pt idx="226618">
                  <c:v>525.01844657610104</c:v>
                </c:pt>
                <c:pt idx="226619">
                  <c:v>525.02076333137404</c:v>
                </c:pt>
                <c:pt idx="226620">
                  <c:v>525.02308008664795</c:v>
                </c:pt>
                <c:pt idx="226621">
                  <c:v>525.02539684192095</c:v>
                </c:pt>
                <c:pt idx="226622">
                  <c:v>525.02771359719497</c:v>
                </c:pt>
                <c:pt idx="226623">
                  <c:v>525.030030352469</c:v>
                </c:pt>
                <c:pt idx="226624">
                  <c:v>525.032347107742</c:v>
                </c:pt>
                <c:pt idx="226625">
                  <c:v>525.03466386301602</c:v>
                </c:pt>
                <c:pt idx="226626">
                  <c:v>525.03698061828902</c:v>
                </c:pt>
                <c:pt idx="226627">
                  <c:v>525.03929737356304</c:v>
                </c:pt>
                <c:pt idx="226628">
                  <c:v>525.04161412883604</c:v>
                </c:pt>
                <c:pt idx="226629">
                  <c:v>525.04393088410995</c:v>
                </c:pt>
                <c:pt idx="226630">
                  <c:v>525.04624763938398</c:v>
                </c:pt>
                <c:pt idx="226631">
                  <c:v>525.04856439465698</c:v>
                </c:pt>
                <c:pt idx="226632">
                  <c:v>525.050881149931</c:v>
                </c:pt>
                <c:pt idx="226633">
                  <c:v>525.053197905204</c:v>
                </c:pt>
                <c:pt idx="226634">
                  <c:v>525.05551466047802</c:v>
                </c:pt>
                <c:pt idx="226635">
                  <c:v>525.05783141575102</c:v>
                </c:pt>
                <c:pt idx="226636">
                  <c:v>525.06014817102505</c:v>
                </c:pt>
                <c:pt idx="226637">
                  <c:v>525.06246492629896</c:v>
                </c:pt>
                <c:pt idx="226638">
                  <c:v>525.06478168157196</c:v>
                </c:pt>
                <c:pt idx="226639">
                  <c:v>525.06709843684598</c:v>
                </c:pt>
                <c:pt idx="226640">
                  <c:v>525.06941519211898</c:v>
                </c:pt>
                <c:pt idx="226641">
                  <c:v>525.071731947393</c:v>
                </c:pt>
                <c:pt idx="226642">
                  <c:v>525.074048702666</c:v>
                </c:pt>
                <c:pt idx="226643">
                  <c:v>525.07636545794003</c:v>
                </c:pt>
                <c:pt idx="226644">
                  <c:v>525.07868221321405</c:v>
                </c:pt>
                <c:pt idx="226645">
                  <c:v>525.08099896848705</c:v>
                </c:pt>
                <c:pt idx="226646">
                  <c:v>525.08331572376096</c:v>
                </c:pt>
                <c:pt idx="226647">
                  <c:v>525.08563247903396</c:v>
                </c:pt>
                <c:pt idx="226648">
                  <c:v>525.08794923430798</c:v>
                </c:pt>
                <c:pt idx="226649">
                  <c:v>525.09026598958098</c:v>
                </c:pt>
                <c:pt idx="226650">
                  <c:v>525.09258274485501</c:v>
                </c:pt>
                <c:pt idx="226651">
                  <c:v>525.09489950012903</c:v>
                </c:pt>
                <c:pt idx="226652">
                  <c:v>525.09721625540203</c:v>
                </c:pt>
                <c:pt idx="226653">
                  <c:v>525.09953301067605</c:v>
                </c:pt>
                <c:pt idx="226654">
                  <c:v>525.10184976594905</c:v>
                </c:pt>
                <c:pt idx="226655">
                  <c:v>525.10416652122296</c:v>
                </c:pt>
                <c:pt idx="226656">
                  <c:v>525.10648327649596</c:v>
                </c:pt>
                <c:pt idx="226657">
                  <c:v>525.10880003176999</c:v>
                </c:pt>
                <c:pt idx="226658">
                  <c:v>525.11111678704299</c:v>
                </c:pt>
                <c:pt idx="226659">
                  <c:v>525.11343354231701</c:v>
                </c:pt>
                <c:pt idx="226660">
                  <c:v>525.11575029759103</c:v>
                </c:pt>
                <c:pt idx="226661">
                  <c:v>525.11806705286403</c:v>
                </c:pt>
                <c:pt idx="226662">
                  <c:v>525.12038380813794</c:v>
                </c:pt>
                <c:pt idx="226663">
                  <c:v>525.12270056341094</c:v>
                </c:pt>
                <c:pt idx="226664">
                  <c:v>525.12501731868497</c:v>
                </c:pt>
                <c:pt idx="226665">
                  <c:v>525.12733407395797</c:v>
                </c:pt>
                <c:pt idx="226666">
                  <c:v>525.12965082923199</c:v>
                </c:pt>
                <c:pt idx="226667">
                  <c:v>525.13196758450601</c:v>
                </c:pt>
                <c:pt idx="226668">
                  <c:v>525.13428433977901</c:v>
                </c:pt>
                <c:pt idx="226669">
                  <c:v>525.13660109505304</c:v>
                </c:pt>
                <c:pt idx="226670">
                  <c:v>525.13891785032604</c:v>
                </c:pt>
                <c:pt idx="226671">
                  <c:v>525.14123460559995</c:v>
                </c:pt>
                <c:pt idx="226672">
                  <c:v>525.14355136087295</c:v>
                </c:pt>
                <c:pt idx="226673">
                  <c:v>525.14586811614697</c:v>
                </c:pt>
                <c:pt idx="226674">
                  <c:v>525.14818487142099</c:v>
                </c:pt>
                <c:pt idx="226675">
                  <c:v>525.15050162669399</c:v>
                </c:pt>
                <c:pt idx="226676">
                  <c:v>525.15281838196802</c:v>
                </c:pt>
                <c:pt idx="226677">
                  <c:v>525.15513513724102</c:v>
                </c:pt>
                <c:pt idx="226678">
                  <c:v>525.15745189251504</c:v>
                </c:pt>
                <c:pt idx="226679">
                  <c:v>525.15976864778804</c:v>
                </c:pt>
                <c:pt idx="226680">
                  <c:v>525.16208540306195</c:v>
                </c:pt>
                <c:pt idx="226681">
                  <c:v>525.16440215833597</c:v>
                </c:pt>
                <c:pt idx="226682">
                  <c:v>525.16671891360897</c:v>
                </c:pt>
                <c:pt idx="226683">
                  <c:v>525.169035668883</c:v>
                </c:pt>
                <c:pt idx="226684">
                  <c:v>525.171352424156</c:v>
                </c:pt>
                <c:pt idx="226685">
                  <c:v>525.17366917943002</c:v>
                </c:pt>
                <c:pt idx="226686">
                  <c:v>525.17598593470302</c:v>
                </c:pt>
                <c:pt idx="226687">
                  <c:v>525.17830268997704</c:v>
                </c:pt>
                <c:pt idx="226688">
                  <c:v>525.18061944525095</c:v>
                </c:pt>
                <c:pt idx="226689">
                  <c:v>525.18293620052395</c:v>
                </c:pt>
                <c:pt idx="226690">
                  <c:v>525.18525295579798</c:v>
                </c:pt>
                <c:pt idx="226691">
                  <c:v>525.18756971107098</c:v>
                </c:pt>
                <c:pt idx="226692">
                  <c:v>525.189886466345</c:v>
                </c:pt>
                <c:pt idx="226693">
                  <c:v>525.192203221618</c:v>
                </c:pt>
                <c:pt idx="226694">
                  <c:v>525.19451997689202</c:v>
                </c:pt>
                <c:pt idx="226695">
                  <c:v>525.19683673216605</c:v>
                </c:pt>
                <c:pt idx="226696">
                  <c:v>525.19915348743905</c:v>
                </c:pt>
                <c:pt idx="226697">
                  <c:v>525.20147024271296</c:v>
                </c:pt>
                <c:pt idx="226698">
                  <c:v>525.20378699798596</c:v>
                </c:pt>
                <c:pt idx="226699">
                  <c:v>525.20610375325998</c:v>
                </c:pt>
                <c:pt idx="226700">
                  <c:v>525.20842050853298</c:v>
                </c:pt>
                <c:pt idx="226701">
                  <c:v>525.210737263807</c:v>
                </c:pt>
                <c:pt idx="226702">
                  <c:v>525.21305401908103</c:v>
                </c:pt>
                <c:pt idx="226703">
                  <c:v>525.21537077435403</c:v>
                </c:pt>
                <c:pt idx="226704">
                  <c:v>525.21768752962805</c:v>
                </c:pt>
                <c:pt idx="226705">
                  <c:v>525.22000428490105</c:v>
                </c:pt>
                <c:pt idx="226706">
                  <c:v>525.22232104017496</c:v>
                </c:pt>
                <c:pt idx="226707">
                  <c:v>525.22463779544796</c:v>
                </c:pt>
                <c:pt idx="226708">
                  <c:v>525.22695455072198</c:v>
                </c:pt>
                <c:pt idx="226709">
                  <c:v>525.22927130599498</c:v>
                </c:pt>
                <c:pt idx="226710">
                  <c:v>525.23158806126901</c:v>
                </c:pt>
                <c:pt idx="226711">
                  <c:v>525.23390481654303</c:v>
                </c:pt>
                <c:pt idx="226712">
                  <c:v>525.23622157181603</c:v>
                </c:pt>
                <c:pt idx="226713">
                  <c:v>525.23853832709005</c:v>
                </c:pt>
                <c:pt idx="226714">
                  <c:v>525.24085508236305</c:v>
                </c:pt>
                <c:pt idx="226715">
                  <c:v>525.24317183763696</c:v>
                </c:pt>
                <c:pt idx="226716">
                  <c:v>525.24548859290996</c:v>
                </c:pt>
                <c:pt idx="226717">
                  <c:v>525.24780534818399</c:v>
                </c:pt>
                <c:pt idx="226718">
                  <c:v>525.25012210345801</c:v>
                </c:pt>
                <c:pt idx="226719">
                  <c:v>525.25243885873101</c:v>
                </c:pt>
                <c:pt idx="226720">
                  <c:v>525.25475561400503</c:v>
                </c:pt>
                <c:pt idx="226721">
                  <c:v>525.25707236927803</c:v>
                </c:pt>
                <c:pt idx="226722">
                  <c:v>525.25938912455194</c:v>
                </c:pt>
                <c:pt idx="226723">
                  <c:v>525.26170587982494</c:v>
                </c:pt>
                <c:pt idx="226724">
                  <c:v>525.26402263509897</c:v>
                </c:pt>
                <c:pt idx="226725">
                  <c:v>525.26633939037299</c:v>
                </c:pt>
                <c:pt idx="226726">
                  <c:v>525.26865614564599</c:v>
                </c:pt>
                <c:pt idx="226727">
                  <c:v>525.27097290092001</c:v>
                </c:pt>
                <c:pt idx="226728">
                  <c:v>525.27328965619301</c:v>
                </c:pt>
                <c:pt idx="226729">
                  <c:v>525.27560641146704</c:v>
                </c:pt>
                <c:pt idx="226730">
                  <c:v>525.27792316674004</c:v>
                </c:pt>
                <c:pt idx="226731">
                  <c:v>525.28023992201395</c:v>
                </c:pt>
                <c:pt idx="226732">
                  <c:v>525.28255667728797</c:v>
                </c:pt>
                <c:pt idx="226733">
                  <c:v>525.28487343256097</c:v>
                </c:pt>
                <c:pt idx="226734">
                  <c:v>525.28719018783499</c:v>
                </c:pt>
                <c:pt idx="226735">
                  <c:v>525.28950694310799</c:v>
                </c:pt>
                <c:pt idx="226736">
                  <c:v>525.29182369838202</c:v>
                </c:pt>
                <c:pt idx="226737">
                  <c:v>525.29414045365502</c:v>
                </c:pt>
                <c:pt idx="226738">
                  <c:v>525.29645720892904</c:v>
                </c:pt>
                <c:pt idx="226739">
                  <c:v>525.29877396420295</c:v>
                </c:pt>
                <c:pt idx="226740">
                  <c:v>525.30109071947595</c:v>
                </c:pt>
                <c:pt idx="226741">
                  <c:v>525.30340747474997</c:v>
                </c:pt>
                <c:pt idx="226742">
                  <c:v>525.30572423002297</c:v>
                </c:pt>
                <c:pt idx="226743">
                  <c:v>525.308040985297</c:v>
                </c:pt>
                <c:pt idx="226744">
                  <c:v>525.31035774057</c:v>
                </c:pt>
                <c:pt idx="226745">
                  <c:v>525.31267449584402</c:v>
                </c:pt>
                <c:pt idx="226746">
                  <c:v>525.31499125111804</c:v>
                </c:pt>
                <c:pt idx="226747">
                  <c:v>525.31730800639104</c:v>
                </c:pt>
                <c:pt idx="226748">
                  <c:v>525.31962476166495</c:v>
                </c:pt>
                <c:pt idx="226749">
                  <c:v>525.32194151693795</c:v>
                </c:pt>
                <c:pt idx="226750">
                  <c:v>525.32425827221198</c:v>
                </c:pt>
                <c:pt idx="226751">
                  <c:v>525.32657502748498</c:v>
                </c:pt>
                <c:pt idx="226752">
                  <c:v>525.328891782759</c:v>
                </c:pt>
                <c:pt idx="226753">
                  <c:v>525.33120853803302</c:v>
                </c:pt>
                <c:pt idx="226754">
                  <c:v>525.33352529330602</c:v>
                </c:pt>
                <c:pt idx="226755">
                  <c:v>525.33584204858005</c:v>
                </c:pt>
                <c:pt idx="226756">
                  <c:v>525.33815880385305</c:v>
                </c:pt>
                <c:pt idx="226757">
                  <c:v>525.34047555912696</c:v>
                </c:pt>
                <c:pt idx="226758">
                  <c:v>525.34279231439996</c:v>
                </c:pt>
                <c:pt idx="226759">
                  <c:v>525.34510906967398</c:v>
                </c:pt>
                <c:pt idx="226760">
                  <c:v>525.34742582494698</c:v>
                </c:pt>
                <c:pt idx="226761">
                  <c:v>525.349742580221</c:v>
                </c:pt>
                <c:pt idx="226762">
                  <c:v>525.35205933549503</c:v>
                </c:pt>
                <c:pt idx="226763">
                  <c:v>525.35437609076803</c:v>
                </c:pt>
                <c:pt idx="226764">
                  <c:v>525.35669284604205</c:v>
                </c:pt>
                <c:pt idx="226765">
                  <c:v>525.35900960131505</c:v>
                </c:pt>
                <c:pt idx="226766">
                  <c:v>525.36132635658896</c:v>
                </c:pt>
                <c:pt idx="226767">
                  <c:v>525.36364311186196</c:v>
                </c:pt>
                <c:pt idx="226768">
                  <c:v>525.36595986713598</c:v>
                </c:pt>
                <c:pt idx="226769">
                  <c:v>525.36827662241001</c:v>
                </c:pt>
                <c:pt idx="226770">
                  <c:v>525.37059337768301</c:v>
                </c:pt>
                <c:pt idx="226771">
                  <c:v>525.37291013295703</c:v>
                </c:pt>
                <c:pt idx="226772">
                  <c:v>525.37522688823003</c:v>
                </c:pt>
                <c:pt idx="226773">
                  <c:v>525.37754364350405</c:v>
                </c:pt>
                <c:pt idx="226774">
                  <c:v>525.37986039877705</c:v>
                </c:pt>
                <c:pt idx="226775">
                  <c:v>525.38217715405096</c:v>
                </c:pt>
                <c:pt idx="226776">
                  <c:v>525.38449390932499</c:v>
                </c:pt>
                <c:pt idx="226777">
                  <c:v>525.38681066459799</c:v>
                </c:pt>
                <c:pt idx="226778">
                  <c:v>525.38912741987201</c:v>
                </c:pt>
                <c:pt idx="226779">
                  <c:v>525.39144417514501</c:v>
                </c:pt>
                <c:pt idx="226780">
                  <c:v>525.39376093041903</c:v>
                </c:pt>
                <c:pt idx="226781">
                  <c:v>525.39607768569203</c:v>
                </c:pt>
                <c:pt idx="226782">
                  <c:v>525.39839444096594</c:v>
                </c:pt>
                <c:pt idx="226783">
                  <c:v>525.40071119623997</c:v>
                </c:pt>
                <c:pt idx="226784">
                  <c:v>525.40302795151297</c:v>
                </c:pt>
                <c:pt idx="226785">
                  <c:v>525.40534470678699</c:v>
                </c:pt>
                <c:pt idx="226786">
                  <c:v>525.40766146205999</c:v>
                </c:pt>
                <c:pt idx="226787">
                  <c:v>525.40997821733401</c:v>
                </c:pt>
                <c:pt idx="226788">
                  <c:v>525.41229497260701</c:v>
                </c:pt>
                <c:pt idx="226789">
                  <c:v>525.41461172788104</c:v>
                </c:pt>
                <c:pt idx="226790">
                  <c:v>525.41692848315495</c:v>
                </c:pt>
                <c:pt idx="226791">
                  <c:v>525.41924523842795</c:v>
                </c:pt>
                <c:pt idx="226792">
                  <c:v>525.42156199370197</c:v>
                </c:pt>
                <c:pt idx="226793">
                  <c:v>525.42387874897497</c:v>
                </c:pt>
                <c:pt idx="226794">
                  <c:v>525.42619550424899</c:v>
                </c:pt>
                <c:pt idx="226795">
                  <c:v>525.42851225952199</c:v>
                </c:pt>
                <c:pt idx="226796">
                  <c:v>525.43082901479602</c:v>
                </c:pt>
                <c:pt idx="226797">
                  <c:v>525.43314577007004</c:v>
                </c:pt>
                <c:pt idx="226798">
                  <c:v>525.43546252534304</c:v>
                </c:pt>
                <c:pt idx="226799">
                  <c:v>525.43777928061695</c:v>
                </c:pt>
                <c:pt idx="226800">
                  <c:v>525.44009603588995</c:v>
                </c:pt>
                <c:pt idx="226801">
                  <c:v>525.44241279116397</c:v>
                </c:pt>
                <c:pt idx="226802">
                  <c:v>525.44472954643697</c:v>
                </c:pt>
                <c:pt idx="226803">
                  <c:v>525.447046301711</c:v>
                </c:pt>
                <c:pt idx="226804">
                  <c:v>525.44936305698502</c:v>
                </c:pt>
                <c:pt idx="226805">
                  <c:v>525.45167981225802</c:v>
                </c:pt>
                <c:pt idx="226806">
                  <c:v>525.45399656753204</c:v>
                </c:pt>
                <c:pt idx="226807">
                  <c:v>525.45631332280504</c:v>
                </c:pt>
                <c:pt idx="226808">
                  <c:v>525.45863007807895</c:v>
                </c:pt>
                <c:pt idx="226809">
                  <c:v>525.46094683335195</c:v>
                </c:pt>
                <c:pt idx="226810">
                  <c:v>525.46326358862598</c:v>
                </c:pt>
                <c:pt idx="226811">
                  <c:v>525.46558034389898</c:v>
                </c:pt>
                <c:pt idx="226812">
                  <c:v>525.467897099173</c:v>
                </c:pt>
                <c:pt idx="226813">
                  <c:v>525.47021385444702</c:v>
                </c:pt>
                <c:pt idx="226814">
                  <c:v>525.47253060972002</c:v>
                </c:pt>
                <c:pt idx="226815">
                  <c:v>525.47484736499405</c:v>
                </c:pt>
                <c:pt idx="226816">
                  <c:v>525.47716412026705</c:v>
                </c:pt>
                <c:pt idx="226817">
                  <c:v>525.47948087554096</c:v>
                </c:pt>
                <c:pt idx="226818">
                  <c:v>525.48179763081396</c:v>
                </c:pt>
                <c:pt idx="226819">
                  <c:v>525.48411438608798</c:v>
                </c:pt>
                <c:pt idx="226820">
                  <c:v>525.486431141362</c:v>
                </c:pt>
                <c:pt idx="226821">
                  <c:v>525.488747896635</c:v>
                </c:pt>
                <c:pt idx="226822">
                  <c:v>525.49106465190903</c:v>
                </c:pt>
                <c:pt idx="226823">
                  <c:v>525.49338140718203</c:v>
                </c:pt>
                <c:pt idx="226824">
                  <c:v>525.49569816245605</c:v>
                </c:pt>
                <c:pt idx="226825">
                  <c:v>525.49801491772905</c:v>
                </c:pt>
                <c:pt idx="226826">
                  <c:v>525.50033167300296</c:v>
                </c:pt>
                <c:pt idx="226827">
                  <c:v>525.50264842827698</c:v>
                </c:pt>
                <c:pt idx="226828">
                  <c:v>525.50496518354998</c:v>
                </c:pt>
                <c:pt idx="226829">
                  <c:v>525.50728193882401</c:v>
                </c:pt>
                <c:pt idx="226830">
                  <c:v>525.50959869409701</c:v>
                </c:pt>
                <c:pt idx="226831">
                  <c:v>525.51191544937103</c:v>
                </c:pt>
                <c:pt idx="226832">
                  <c:v>525.51423220464403</c:v>
                </c:pt>
                <c:pt idx="226833">
                  <c:v>525.51654895991805</c:v>
                </c:pt>
                <c:pt idx="226834">
                  <c:v>525.51886571519196</c:v>
                </c:pt>
                <c:pt idx="226835">
                  <c:v>525.52118247046496</c:v>
                </c:pt>
                <c:pt idx="226836">
                  <c:v>525.52349922573899</c:v>
                </c:pt>
                <c:pt idx="226837">
                  <c:v>525.52581598101199</c:v>
                </c:pt>
                <c:pt idx="226838">
                  <c:v>525.52813273628601</c:v>
                </c:pt>
                <c:pt idx="226839">
                  <c:v>525.53044949155901</c:v>
                </c:pt>
                <c:pt idx="226840">
                  <c:v>525.53276624683303</c:v>
                </c:pt>
                <c:pt idx="226841">
                  <c:v>525.53508300210694</c:v>
                </c:pt>
                <c:pt idx="226842">
                  <c:v>525.53739975737994</c:v>
                </c:pt>
                <c:pt idx="226843">
                  <c:v>525.53971651265397</c:v>
                </c:pt>
                <c:pt idx="226844">
                  <c:v>525.54203326792697</c:v>
                </c:pt>
                <c:pt idx="226845">
                  <c:v>525.54435002320099</c:v>
                </c:pt>
                <c:pt idx="226846">
                  <c:v>525.54666677847399</c:v>
                </c:pt>
                <c:pt idx="226847">
                  <c:v>525.54898353374801</c:v>
                </c:pt>
                <c:pt idx="226848">
                  <c:v>525.55130028902204</c:v>
                </c:pt>
                <c:pt idx="226849">
                  <c:v>525.55361704429504</c:v>
                </c:pt>
                <c:pt idx="226850">
                  <c:v>525.55593379956895</c:v>
                </c:pt>
                <c:pt idx="226851">
                  <c:v>525.55825055484195</c:v>
                </c:pt>
                <c:pt idx="226852">
                  <c:v>525.56056731011597</c:v>
                </c:pt>
                <c:pt idx="226853">
                  <c:v>525.56288406538897</c:v>
                </c:pt>
                <c:pt idx="226854">
                  <c:v>525.56520082066299</c:v>
                </c:pt>
                <c:pt idx="226855">
                  <c:v>525.56751757593599</c:v>
                </c:pt>
                <c:pt idx="226856">
                  <c:v>525.56983433121002</c:v>
                </c:pt>
                <c:pt idx="226857">
                  <c:v>525.57215108648404</c:v>
                </c:pt>
                <c:pt idx="226858">
                  <c:v>525.57446784175704</c:v>
                </c:pt>
                <c:pt idx="226859">
                  <c:v>525.57678459703095</c:v>
                </c:pt>
                <c:pt idx="226860">
                  <c:v>525.57910135230395</c:v>
                </c:pt>
                <c:pt idx="226861">
                  <c:v>525.58141810757797</c:v>
                </c:pt>
                <c:pt idx="226862">
                  <c:v>525.58373486285097</c:v>
                </c:pt>
                <c:pt idx="226863">
                  <c:v>525.586051618125</c:v>
                </c:pt>
                <c:pt idx="226864">
                  <c:v>525.58836837339902</c:v>
                </c:pt>
                <c:pt idx="226865">
                  <c:v>525.59068512867202</c:v>
                </c:pt>
                <c:pt idx="226866">
                  <c:v>525.59300188394604</c:v>
                </c:pt>
                <c:pt idx="226867">
                  <c:v>525.59531863921904</c:v>
                </c:pt>
                <c:pt idx="226868">
                  <c:v>525.59763539449295</c:v>
                </c:pt>
                <c:pt idx="226869">
                  <c:v>525.59995214976595</c:v>
                </c:pt>
                <c:pt idx="226870">
                  <c:v>525.60226890503998</c:v>
                </c:pt>
                <c:pt idx="226871">
                  <c:v>525.604585660314</c:v>
                </c:pt>
                <c:pt idx="226872">
                  <c:v>525.606902415587</c:v>
                </c:pt>
                <c:pt idx="226873">
                  <c:v>525.60921917086102</c:v>
                </c:pt>
                <c:pt idx="226874">
                  <c:v>525.61153592613402</c:v>
                </c:pt>
                <c:pt idx="226875">
                  <c:v>525.61385268140805</c:v>
                </c:pt>
                <c:pt idx="226876">
                  <c:v>525.61616943668105</c:v>
                </c:pt>
                <c:pt idx="226877">
                  <c:v>525.61848619195496</c:v>
                </c:pt>
                <c:pt idx="226878">
                  <c:v>525.62080294722898</c:v>
                </c:pt>
                <c:pt idx="226879">
                  <c:v>525.62311970250198</c:v>
                </c:pt>
                <c:pt idx="226880">
                  <c:v>525.625436457776</c:v>
                </c:pt>
                <c:pt idx="226881">
                  <c:v>525.627753213049</c:v>
                </c:pt>
                <c:pt idx="226882">
                  <c:v>525.63006996832303</c:v>
                </c:pt>
                <c:pt idx="226883">
                  <c:v>525.63238672359603</c:v>
                </c:pt>
                <c:pt idx="226884">
                  <c:v>525.63470347887005</c:v>
                </c:pt>
                <c:pt idx="226885">
                  <c:v>525.63702023414396</c:v>
                </c:pt>
                <c:pt idx="226886">
                  <c:v>525.63933698941696</c:v>
                </c:pt>
                <c:pt idx="226887">
                  <c:v>525.64165374469098</c:v>
                </c:pt>
                <c:pt idx="226888">
                  <c:v>525.64397049996398</c:v>
                </c:pt>
                <c:pt idx="226889">
                  <c:v>525.64628725523801</c:v>
                </c:pt>
                <c:pt idx="226890">
                  <c:v>525.64860401051101</c:v>
                </c:pt>
                <c:pt idx="226891">
                  <c:v>525.65092076578503</c:v>
                </c:pt>
                <c:pt idx="226892">
                  <c:v>525.65323752105905</c:v>
                </c:pt>
                <c:pt idx="226893">
                  <c:v>525.65555427633205</c:v>
                </c:pt>
                <c:pt idx="226894">
                  <c:v>525.65787103160596</c:v>
                </c:pt>
                <c:pt idx="226895">
                  <c:v>525.66018778687896</c:v>
                </c:pt>
                <c:pt idx="226896">
                  <c:v>525.66250454215299</c:v>
                </c:pt>
                <c:pt idx="226897">
                  <c:v>525.66482129742599</c:v>
                </c:pt>
                <c:pt idx="226898">
                  <c:v>525.66713805270001</c:v>
                </c:pt>
                <c:pt idx="226899">
                  <c:v>525.66945480797403</c:v>
                </c:pt>
                <c:pt idx="226900">
                  <c:v>525.67177156324703</c:v>
                </c:pt>
                <c:pt idx="226901">
                  <c:v>525.67408831852094</c:v>
                </c:pt>
                <c:pt idx="226902">
                  <c:v>525.67640507379394</c:v>
                </c:pt>
                <c:pt idx="226903">
                  <c:v>525.67872182906797</c:v>
                </c:pt>
                <c:pt idx="226904">
                  <c:v>525.68103858434097</c:v>
                </c:pt>
                <c:pt idx="226905">
                  <c:v>525.68335533961499</c:v>
                </c:pt>
                <c:pt idx="226906">
                  <c:v>525.68567209488799</c:v>
                </c:pt>
                <c:pt idx="226907">
                  <c:v>525.68798885016201</c:v>
                </c:pt>
                <c:pt idx="226908">
                  <c:v>525.69030560543604</c:v>
                </c:pt>
                <c:pt idx="226909">
                  <c:v>525.69262236070904</c:v>
                </c:pt>
                <c:pt idx="226910">
                  <c:v>525.69493911598295</c:v>
                </c:pt>
                <c:pt idx="226911">
                  <c:v>525.69725587125595</c:v>
                </c:pt>
                <c:pt idx="226912">
                  <c:v>525.69957262652997</c:v>
                </c:pt>
                <c:pt idx="226913">
                  <c:v>525.70188938180297</c:v>
                </c:pt>
                <c:pt idx="226914">
                  <c:v>525.70420613707699</c:v>
                </c:pt>
                <c:pt idx="226915">
                  <c:v>525.70652289235102</c:v>
                </c:pt>
                <c:pt idx="226916">
                  <c:v>525.70883964762402</c:v>
                </c:pt>
                <c:pt idx="226917">
                  <c:v>525.71115640289804</c:v>
                </c:pt>
                <c:pt idx="226918">
                  <c:v>525.71347315817104</c:v>
                </c:pt>
                <c:pt idx="226919">
                  <c:v>525.71578991344495</c:v>
                </c:pt>
                <c:pt idx="226920">
                  <c:v>525.71810666871795</c:v>
                </c:pt>
                <c:pt idx="226921">
                  <c:v>525.72042342399197</c:v>
                </c:pt>
                <c:pt idx="226922">
                  <c:v>525.722740179266</c:v>
                </c:pt>
                <c:pt idx="226923">
                  <c:v>525.725056934539</c:v>
                </c:pt>
                <c:pt idx="226924">
                  <c:v>525.72737368981302</c:v>
                </c:pt>
                <c:pt idx="226925">
                  <c:v>525.72969044508602</c:v>
                </c:pt>
                <c:pt idx="226926">
                  <c:v>525.73200720036004</c:v>
                </c:pt>
                <c:pt idx="226927">
                  <c:v>525.73432395563304</c:v>
                </c:pt>
                <c:pt idx="226928">
                  <c:v>525.73664071090695</c:v>
                </c:pt>
                <c:pt idx="226929">
                  <c:v>525.73895746618098</c:v>
                </c:pt>
                <c:pt idx="226930">
                  <c:v>525.74127422145398</c:v>
                </c:pt>
                <c:pt idx="226931">
                  <c:v>525.743590976728</c:v>
                </c:pt>
                <c:pt idx="226932">
                  <c:v>525.745907732001</c:v>
                </c:pt>
                <c:pt idx="226933">
                  <c:v>525.74822448727502</c:v>
                </c:pt>
                <c:pt idx="226934">
                  <c:v>525.75054124254802</c:v>
                </c:pt>
                <c:pt idx="226935">
                  <c:v>525.75285799782205</c:v>
                </c:pt>
                <c:pt idx="226936">
                  <c:v>525.75517475309596</c:v>
                </c:pt>
                <c:pt idx="226937">
                  <c:v>525.75749150836896</c:v>
                </c:pt>
                <c:pt idx="226938">
                  <c:v>525.75980826364298</c:v>
                </c:pt>
                <c:pt idx="226939">
                  <c:v>525.76212501891598</c:v>
                </c:pt>
                <c:pt idx="226940">
                  <c:v>525.76444177419</c:v>
                </c:pt>
                <c:pt idx="226941">
                  <c:v>525.766758529463</c:v>
                </c:pt>
                <c:pt idx="226942">
                  <c:v>525.76907528473703</c:v>
                </c:pt>
                <c:pt idx="226943">
                  <c:v>525.77139204001105</c:v>
                </c:pt>
                <c:pt idx="226944">
                  <c:v>525.77370879528405</c:v>
                </c:pt>
                <c:pt idx="226945">
                  <c:v>525.77602555055796</c:v>
                </c:pt>
                <c:pt idx="226946">
                  <c:v>525.77834230583096</c:v>
                </c:pt>
                <c:pt idx="226947">
                  <c:v>525.78065906110498</c:v>
                </c:pt>
                <c:pt idx="226948">
                  <c:v>525.78297581637798</c:v>
                </c:pt>
                <c:pt idx="226949">
                  <c:v>525.78529257165201</c:v>
                </c:pt>
                <c:pt idx="226950">
                  <c:v>525.78760932692603</c:v>
                </c:pt>
                <c:pt idx="226951">
                  <c:v>525.78992608219903</c:v>
                </c:pt>
                <c:pt idx="226952">
                  <c:v>525.79224283747305</c:v>
                </c:pt>
                <c:pt idx="226953">
                  <c:v>525.79455959274605</c:v>
                </c:pt>
                <c:pt idx="226954">
                  <c:v>525.79687634801996</c:v>
                </c:pt>
                <c:pt idx="226955">
                  <c:v>525.79919310329296</c:v>
                </c:pt>
                <c:pt idx="226956">
                  <c:v>525.80150985856699</c:v>
                </c:pt>
                <c:pt idx="226957">
                  <c:v>525.80382661383999</c:v>
                </c:pt>
                <c:pt idx="226958">
                  <c:v>525.80614336911401</c:v>
                </c:pt>
                <c:pt idx="226959">
                  <c:v>525.80846012438803</c:v>
                </c:pt>
                <c:pt idx="226960">
                  <c:v>525.81077687966103</c:v>
                </c:pt>
                <c:pt idx="226961">
                  <c:v>525.81309363493494</c:v>
                </c:pt>
                <c:pt idx="226962">
                  <c:v>525.81541039020794</c:v>
                </c:pt>
                <c:pt idx="226963">
                  <c:v>525.81772714548197</c:v>
                </c:pt>
                <c:pt idx="226964">
                  <c:v>525.82004390075497</c:v>
                </c:pt>
                <c:pt idx="226965">
                  <c:v>525.82236065602899</c:v>
                </c:pt>
                <c:pt idx="226966">
                  <c:v>525.82467741130301</c:v>
                </c:pt>
                <c:pt idx="226967">
                  <c:v>525.82699416657601</c:v>
                </c:pt>
                <c:pt idx="226968">
                  <c:v>525.82931092185004</c:v>
                </c:pt>
                <c:pt idx="226969">
                  <c:v>525.83162767712304</c:v>
                </c:pt>
                <c:pt idx="226970">
                  <c:v>525.83394443239695</c:v>
                </c:pt>
                <c:pt idx="226971">
                  <c:v>525.83626118766995</c:v>
                </c:pt>
                <c:pt idx="226972">
                  <c:v>525.83857794294397</c:v>
                </c:pt>
                <c:pt idx="226973">
                  <c:v>525.84089469821799</c:v>
                </c:pt>
                <c:pt idx="226974">
                  <c:v>525.84321145349099</c:v>
                </c:pt>
                <c:pt idx="226975">
                  <c:v>525.84552820876502</c:v>
                </c:pt>
                <c:pt idx="226976">
                  <c:v>525.84784496403802</c:v>
                </c:pt>
                <c:pt idx="226977">
                  <c:v>525.85016171931204</c:v>
                </c:pt>
                <c:pt idx="226978">
                  <c:v>525.85247847458504</c:v>
                </c:pt>
                <c:pt idx="226979">
                  <c:v>525.85479522985895</c:v>
                </c:pt>
                <c:pt idx="226980">
                  <c:v>525.85711198513297</c:v>
                </c:pt>
                <c:pt idx="226981">
                  <c:v>525.85942874040597</c:v>
                </c:pt>
                <c:pt idx="226982">
                  <c:v>525.86174549568</c:v>
                </c:pt>
                <c:pt idx="226983">
                  <c:v>525.864062250953</c:v>
                </c:pt>
                <c:pt idx="226984">
                  <c:v>525.86637900622702</c:v>
                </c:pt>
                <c:pt idx="226985">
                  <c:v>525.86869576150002</c:v>
                </c:pt>
                <c:pt idx="226986">
                  <c:v>525.87101251677404</c:v>
                </c:pt>
                <c:pt idx="226987">
                  <c:v>525.87332927204795</c:v>
                </c:pt>
                <c:pt idx="226988">
                  <c:v>525.87564602732095</c:v>
                </c:pt>
                <c:pt idx="226989">
                  <c:v>525.87796278259498</c:v>
                </c:pt>
                <c:pt idx="226990">
                  <c:v>525.88027953786798</c:v>
                </c:pt>
                <c:pt idx="226991">
                  <c:v>525.882596293142</c:v>
                </c:pt>
                <c:pt idx="226992">
                  <c:v>525.884913048415</c:v>
                </c:pt>
                <c:pt idx="226993">
                  <c:v>525.88722980368902</c:v>
                </c:pt>
                <c:pt idx="226994">
                  <c:v>525.88954655896305</c:v>
                </c:pt>
                <c:pt idx="226995">
                  <c:v>525.89186331423605</c:v>
                </c:pt>
                <c:pt idx="226996">
                  <c:v>525.89418006950996</c:v>
                </c:pt>
                <c:pt idx="226997">
                  <c:v>525.89649682478296</c:v>
                </c:pt>
                <c:pt idx="226998">
                  <c:v>525.89881358005698</c:v>
                </c:pt>
                <c:pt idx="226999">
                  <c:v>525.90113033532998</c:v>
                </c:pt>
                <c:pt idx="227000">
                  <c:v>525.903447090604</c:v>
                </c:pt>
                <c:pt idx="227001">
                  <c:v>525.90576384587803</c:v>
                </c:pt>
                <c:pt idx="227002">
                  <c:v>525.90808060115103</c:v>
                </c:pt>
                <c:pt idx="227003">
                  <c:v>525.91039735642505</c:v>
                </c:pt>
                <c:pt idx="227004">
                  <c:v>525.91271411169805</c:v>
                </c:pt>
                <c:pt idx="227005">
                  <c:v>525.91503086697196</c:v>
                </c:pt>
                <c:pt idx="227006">
                  <c:v>525.91734762224496</c:v>
                </c:pt>
                <c:pt idx="227007">
                  <c:v>525.91966437751898</c:v>
                </c:pt>
                <c:pt idx="227008">
                  <c:v>525.92198113279198</c:v>
                </c:pt>
                <c:pt idx="227009">
                  <c:v>525.92429788806601</c:v>
                </c:pt>
                <c:pt idx="227010">
                  <c:v>525.92661464334003</c:v>
                </c:pt>
                <c:pt idx="227011">
                  <c:v>525.92893139861303</c:v>
                </c:pt>
                <c:pt idx="227012">
                  <c:v>525.93124815388705</c:v>
                </c:pt>
                <c:pt idx="227013">
                  <c:v>525.93356490916005</c:v>
                </c:pt>
                <c:pt idx="227014">
                  <c:v>525.93588166443396</c:v>
                </c:pt>
                <c:pt idx="227015">
                  <c:v>525.93819841970696</c:v>
                </c:pt>
                <c:pt idx="227016">
                  <c:v>525.94051517498099</c:v>
                </c:pt>
                <c:pt idx="227017">
                  <c:v>525.94283193025501</c:v>
                </c:pt>
                <c:pt idx="227018">
                  <c:v>525.94514868552801</c:v>
                </c:pt>
                <c:pt idx="227019">
                  <c:v>525.94746544080203</c:v>
                </c:pt>
                <c:pt idx="227020">
                  <c:v>525.94978219607503</c:v>
                </c:pt>
                <c:pt idx="227021">
                  <c:v>525.95209895134894</c:v>
                </c:pt>
                <c:pt idx="227022">
                  <c:v>525.95441570662194</c:v>
                </c:pt>
                <c:pt idx="227023">
                  <c:v>525.95673246189597</c:v>
                </c:pt>
                <c:pt idx="227024">
                  <c:v>525.95904921716999</c:v>
                </c:pt>
                <c:pt idx="227025">
                  <c:v>525.96136597244299</c:v>
                </c:pt>
                <c:pt idx="227026">
                  <c:v>525.96368272771701</c:v>
                </c:pt>
                <c:pt idx="227027">
                  <c:v>525.96599948299001</c:v>
                </c:pt>
                <c:pt idx="227028">
                  <c:v>525.96831623826404</c:v>
                </c:pt>
                <c:pt idx="227029">
                  <c:v>525.97063299353704</c:v>
                </c:pt>
                <c:pt idx="227030">
                  <c:v>525.97294974881095</c:v>
                </c:pt>
                <c:pt idx="227031">
                  <c:v>525.97526650408497</c:v>
                </c:pt>
                <c:pt idx="227032">
                  <c:v>525.97758325935797</c:v>
                </c:pt>
                <c:pt idx="227033">
                  <c:v>525.97990001463199</c:v>
                </c:pt>
                <c:pt idx="227034">
                  <c:v>525.98221676990499</c:v>
                </c:pt>
                <c:pt idx="227035">
                  <c:v>525.98453352517902</c:v>
                </c:pt>
                <c:pt idx="227036">
                  <c:v>525.98685028045202</c:v>
                </c:pt>
                <c:pt idx="227037">
                  <c:v>525.98916703572604</c:v>
                </c:pt>
                <c:pt idx="227038">
                  <c:v>525.99148379099995</c:v>
                </c:pt>
                <c:pt idx="227039">
                  <c:v>525.99380054627295</c:v>
                </c:pt>
                <c:pt idx="227040">
                  <c:v>525.99611730154697</c:v>
                </c:pt>
                <c:pt idx="227041">
                  <c:v>525.99843405681997</c:v>
                </c:pt>
                <c:pt idx="227042">
                  <c:v>526.000750812094</c:v>
                </c:pt>
                <c:pt idx="227043">
                  <c:v>526.003067567367</c:v>
                </c:pt>
                <c:pt idx="227044">
                  <c:v>526.00538432264102</c:v>
                </c:pt>
                <c:pt idx="227045">
                  <c:v>526.00770107791504</c:v>
                </c:pt>
                <c:pt idx="227046">
                  <c:v>526.01001783318804</c:v>
                </c:pt>
                <c:pt idx="227047">
                  <c:v>526.01233458846195</c:v>
                </c:pt>
                <c:pt idx="227048">
                  <c:v>526.01465134373495</c:v>
                </c:pt>
                <c:pt idx="227049">
                  <c:v>526.01696809900898</c:v>
                </c:pt>
                <c:pt idx="227050">
                  <c:v>526.01928485428198</c:v>
                </c:pt>
                <c:pt idx="227051">
                  <c:v>526.021601609556</c:v>
                </c:pt>
                <c:pt idx="227052">
                  <c:v>526.02391836483002</c:v>
                </c:pt>
                <c:pt idx="227053">
                  <c:v>526.02623512010302</c:v>
                </c:pt>
                <c:pt idx="227054">
                  <c:v>526.02855187537705</c:v>
                </c:pt>
                <c:pt idx="227055">
                  <c:v>526.03086863065005</c:v>
                </c:pt>
                <c:pt idx="227056">
                  <c:v>526.03318538592396</c:v>
                </c:pt>
                <c:pt idx="227057">
                  <c:v>526.03550214119696</c:v>
                </c:pt>
                <c:pt idx="227058">
                  <c:v>526.03781889647098</c:v>
                </c:pt>
                <c:pt idx="227059">
                  <c:v>526.04013565174398</c:v>
                </c:pt>
                <c:pt idx="227060">
                  <c:v>526.042452407018</c:v>
                </c:pt>
                <c:pt idx="227061">
                  <c:v>526.04476916229203</c:v>
                </c:pt>
                <c:pt idx="227062">
                  <c:v>526.04708591756503</c:v>
                </c:pt>
                <c:pt idx="227063">
                  <c:v>526.04940267283905</c:v>
                </c:pt>
                <c:pt idx="227064">
                  <c:v>526.05171942811205</c:v>
                </c:pt>
                <c:pt idx="227065">
                  <c:v>526.05403618338596</c:v>
                </c:pt>
                <c:pt idx="227066">
                  <c:v>526.05635293865896</c:v>
                </c:pt>
                <c:pt idx="227067">
                  <c:v>526.05866969393298</c:v>
                </c:pt>
                <c:pt idx="227068">
                  <c:v>526.06098644920701</c:v>
                </c:pt>
                <c:pt idx="227069">
                  <c:v>526.06330320448001</c:v>
                </c:pt>
                <c:pt idx="227070">
                  <c:v>526.06561995975403</c:v>
                </c:pt>
                <c:pt idx="227071">
                  <c:v>526.06793671502703</c:v>
                </c:pt>
                <c:pt idx="227072">
                  <c:v>526.07025347030105</c:v>
                </c:pt>
                <c:pt idx="227073">
                  <c:v>526.07257022557405</c:v>
                </c:pt>
                <c:pt idx="227074">
                  <c:v>526.07488698084796</c:v>
                </c:pt>
                <c:pt idx="227075">
                  <c:v>526.07720373612199</c:v>
                </c:pt>
                <c:pt idx="227076">
                  <c:v>526.07952049139499</c:v>
                </c:pt>
                <c:pt idx="227077">
                  <c:v>526.08183724666901</c:v>
                </c:pt>
                <c:pt idx="227078">
                  <c:v>526.08415400194201</c:v>
                </c:pt>
                <c:pt idx="227079">
                  <c:v>526.08647075721603</c:v>
                </c:pt>
                <c:pt idx="227080">
                  <c:v>526.08878751248903</c:v>
                </c:pt>
                <c:pt idx="227081">
                  <c:v>526.09110426776294</c:v>
                </c:pt>
                <c:pt idx="227082">
                  <c:v>526.09342102303697</c:v>
                </c:pt>
                <c:pt idx="227083">
                  <c:v>526.09573777830997</c:v>
                </c:pt>
                <c:pt idx="227084">
                  <c:v>526.09805453358399</c:v>
                </c:pt>
                <c:pt idx="227085">
                  <c:v>526.10037128885699</c:v>
                </c:pt>
                <c:pt idx="227086">
                  <c:v>526.10268804413101</c:v>
                </c:pt>
                <c:pt idx="227087">
                  <c:v>526.10500479940401</c:v>
                </c:pt>
                <c:pt idx="227088">
                  <c:v>526.10732155467804</c:v>
                </c:pt>
                <c:pt idx="227089">
                  <c:v>526.10963830995195</c:v>
                </c:pt>
                <c:pt idx="227090">
                  <c:v>526.11195506522495</c:v>
                </c:pt>
                <c:pt idx="227091">
                  <c:v>526.11427182049897</c:v>
                </c:pt>
                <c:pt idx="227092">
                  <c:v>526.11658857577197</c:v>
                </c:pt>
                <c:pt idx="227093">
                  <c:v>526.11890533104599</c:v>
                </c:pt>
                <c:pt idx="227094">
                  <c:v>526.12122208631899</c:v>
                </c:pt>
                <c:pt idx="227095">
                  <c:v>526.12353884159302</c:v>
                </c:pt>
                <c:pt idx="227096">
                  <c:v>526.12585559686704</c:v>
                </c:pt>
                <c:pt idx="227097">
                  <c:v>526.12817235214004</c:v>
                </c:pt>
                <c:pt idx="227098">
                  <c:v>526.13048910741395</c:v>
                </c:pt>
                <c:pt idx="227099">
                  <c:v>526.13280586268695</c:v>
                </c:pt>
                <c:pt idx="227100">
                  <c:v>526.13512261796097</c:v>
                </c:pt>
                <c:pt idx="227101">
                  <c:v>526.13743937323397</c:v>
                </c:pt>
                <c:pt idx="227102">
                  <c:v>526.139756128508</c:v>
                </c:pt>
                <c:pt idx="227103">
                  <c:v>526.14207288378202</c:v>
                </c:pt>
                <c:pt idx="227104">
                  <c:v>526.14438963905502</c:v>
                </c:pt>
                <c:pt idx="227105">
                  <c:v>526.14670639432904</c:v>
                </c:pt>
                <c:pt idx="227106">
                  <c:v>526.14902314960204</c:v>
                </c:pt>
                <c:pt idx="227107">
                  <c:v>526.15133990487595</c:v>
                </c:pt>
                <c:pt idx="227108">
                  <c:v>526.15365666014895</c:v>
                </c:pt>
                <c:pt idx="227109">
                  <c:v>526.15597341542298</c:v>
                </c:pt>
                <c:pt idx="227110">
                  <c:v>526.15829017069598</c:v>
                </c:pt>
                <c:pt idx="227111">
                  <c:v>526.16060692597</c:v>
                </c:pt>
                <c:pt idx="227112">
                  <c:v>526.16292368124402</c:v>
                </c:pt>
                <c:pt idx="227113">
                  <c:v>526.16524043651702</c:v>
                </c:pt>
                <c:pt idx="227114">
                  <c:v>526.16755719179105</c:v>
                </c:pt>
                <c:pt idx="227115">
                  <c:v>526.16987394706405</c:v>
                </c:pt>
                <c:pt idx="227116">
                  <c:v>526.17219070233796</c:v>
                </c:pt>
                <c:pt idx="227117">
                  <c:v>526.17450745761096</c:v>
                </c:pt>
                <c:pt idx="227118">
                  <c:v>526.17682421288498</c:v>
                </c:pt>
                <c:pt idx="227119">
                  <c:v>526.179140968159</c:v>
                </c:pt>
                <c:pt idx="227120">
                  <c:v>526.181457723432</c:v>
                </c:pt>
                <c:pt idx="227121">
                  <c:v>526.18377447870603</c:v>
                </c:pt>
                <c:pt idx="227122">
                  <c:v>526.18609123397903</c:v>
                </c:pt>
                <c:pt idx="227123">
                  <c:v>526.18840798925305</c:v>
                </c:pt>
                <c:pt idx="227124">
                  <c:v>526.19072474452605</c:v>
                </c:pt>
                <c:pt idx="227125">
                  <c:v>526.19304149979996</c:v>
                </c:pt>
                <c:pt idx="227126">
                  <c:v>526.19535825507398</c:v>
                </c:pt>
                <c:pt idx="227127">
                  <c:v>526.19767501034698</c:v>
                </c:pt>
                <c:pt idx="227128">
                  <c:v>526.19999176562101</c:v>
                </c:pt>
                <c:pt idx="227129">
                  <c:v>526.20230852089401</c:v>
                </c:pt>
                <c:pt idx="227130">
                  <c:v>526.20462527616803</c:v>
                </c:pt>
                <c:pt idx="227131">
                  <c:v>526.20694203144103</c:v>
                </c:pt>
                <c:pt idx="227132">
                  <c:v>526.20925878671505</c:v>
                </c:pt>
                <c:pt idx="227133">
                  <c:v>526.21157554198896</c:v>
                </c:pt>
                <c:pt idx="227134">
                  <c:v>526.21389229726196</c:v>
                </c:pt>
                <c:pt idx="227135">
                  <c:v>526.21620905253599</c:v>
                </c:pt>
                <c:pt idx="227136">
                  <c:v>526.21852580780899</c:v>
                </c:pt>
                <c:pt idx="227137">
                  <c:v>526.22084256308301</c:v>
                </c:pt>
                <c:pt idx="227138">
                  <c:v>526.22315931835601</c:v>
                </c:pt>
                <c:pt idx="227139">
                  <c:v>526.22547607363003</c:v>
                </c:pt>
                <c:pt idx="227140">
                  <c:v>526.22779282890394</c:v>
                </c:pt>
                <c:pt idx="227141">
                  <c:v>526.23010958417694</c:v>
                </c:pt>
                <c:pt idx="227142">
                  <c:v>526.23242633945097</c:v>
                </c:pt>
                <c:pt idx="227143">
                  <c:v>526.23474309472397</c:v>
                </c:pt>
                <c:pt idx="227144">
                  <c:v>526.23705984999799</c:v>
                </c:pt>
                <c:pt idx="227145">
                  <c:v>526.23937660527099</c:v>
                </c:pt>
                <c:pt idx="227146">
                  <c:v>526.24169336054501</c:v>
                </c:pt>
                <c:pt idx="227147">
                  <c:v>526.24401011581904</c:v>
                </c:pt>
                <c:pt idx="227148">
                  <c:v>526.24632687109204</c:v>
                </c:pt>
                <c:pt idx="227149">
                  <c:v>526.24864362636595</c:v>
                </c:pt>
                <c:pt idx="227150">
                  <c:v>526.25096038163895</c:v>
                </c:pt>
                <c:pt idx="227151">
                  <c:v>526.25327713691297</c:v>
                </c:pt>
                <c:pt idx="227152">
                  <c:v>526.25559389218597</c:v>
                </c:pt>
                <c:pt idx="227153">
                  <c:v>526.25791064745999</c:v>
                </c:pt>
                <c:pt idx="227154">
                  <c:v>526.26022740273299</c:v>
                </c:pt>
                <c:pt idx="227155">
                  <c:v>526.26254415800702</c:v>
                </c:pt>
                <c:pt idx="227156">
                  <c:v>526.26486091328104</c:v>
                </c:pt>
                <c:pt idx="227157">
                  <c:v>526.26717766855404</c:v>
                </c:pt>
                <c:pt idx="227158">
                  <c:v>526.26949442382795</c:v>
                </c:pt>
                <c:pt idx="227159">
                  <c:v>526.27181117910095</c:v>
                </c:pt>
                <c:pt idx="227160">
                  <c:v>526.27412793437497</c:v>
                </c:pt>
                <c:pt idx="227161">
                  <c:v>526.27644468964797</c:v>
                </c:pt>
                <c:pt idx="227162">
                  <c:v>526.278761444922</c:v>
                </c:pt>
                <c:pt idx="227163">
                  <c:v>526.28107820019602</c:v>
                </c:pt>
                <c:pt idx="227164">
                  <c:v>526.28339495546902</c:v>
                </c:pt>
                <c:pt idx="227165">
                  <c:v>526.28571171074304</c:v>
                </c:pt>
                <c:pt idx="227166">
                  <c:v>526.28802846601604</c:v>
                </c:pt>
                <c:pt idx="227167">
                  <c:v>526.29034522128995</c:v>
                </c:pt>
                <c:pt idx="227168">
                  <c:v>526.29266197656295</c:v>
                </c:pt>
                <c:pt idx="227169">
                  <c:v>526.29497873183698</c:v>
                </c:pt>
                <c:pt idx="227170">
                  <c:v>526.297295487111</c:v>
                </c:pt>
                <c:pt idx="227171">
                  <c:v>526.299612242384</c:v>
                </c:pt>
                <c:pt idx="227172">
                  <c:v>526.30192899765802</c:v>
                </c:pt>
                <c:pt idx="227173">
                  <c:v>526.30424575293102</c:v>
                </c:pt>
                <c:pt idx="227174">
                  <c:v>526.30656250820505</c:v>
                </c:pt>
                <c:pt idx="227175">
                  <c:v>526.30887926347805</c:v>
                </c:pt>
                <c:pt idx="227176">
                  <c:v>526.31119601875196</c:v>
                </c:pt>
                <c:pt idx="227177">
                  <c:v>526.31351277402598</c:v>
                </c:pt>
                <c:pt idx="227178">
                  <c:v>526.31582952929898</c:v>
                </c:pt>
                <c:pt idx="227179">
                  <c:v>526.318146284573</c:v>
                </c:pt>
                <c:pt idx="227180">
                  <c:v>526.320463039846</c:v>
                </c:pt>
                <c:pt idx="227181">
                  <c:v>526.32277979512003</c:v>
                </c:pt>
                <c:pt idx="227182">
                  <c:v>526.32509655039303</c:v>
                </c:pt>
                <c:pt idx="227183">
                  <c:v>526.32741330566705</c:v>
                </c:pt>
                <c:pt idx="227184">
                  <c:v>526.32973006094096</c:v>
                </c:pt>
                <c:pt idx="227185">
                  <c:v>526.33204681621396</c:v>
                </c:pt>
                <c:pt idx="227186">
                  <c:v>526.33436357148798</c:v>
                </c:pt>
                <c:pt idx="227187">
                  <c:v>526.33668032676098</c:v>
                </c:pt>
                <c:pt idx="227188">
                  <c:v>526.33899708203501</c:v>
                </c:pt>
                <c:pt idx="227189">
                  <c:v>526.34131383730801</c:v>
                </c:pt>
                <c:pt idx="227190">
                  <c:v>526.34363059258203</c:v>
                </c:pt>
                <c:pt idx="227191">
                  <c:v>526.34594734785605</c:v>
                </c:pt>
                <c:pt idx="227192">
                  <c:v>526.34826410312905</c:v>
                </c:pt>
                <c:pt idx="227193">
                  <c:v>526.35058085840296</c:v>
                </c:pt>
                <c:pt idx="227194">
                  <c:v>526.35289761367596</c:v>
                </c:pt>
                <c:pt idx="227195">
                  <c:v>526.35521436894999</c:v>
                </c:pt>
                <c:pt idx="227196">
                  <c:v>526.35753112422299</c:v>
                </c:pt>
                <c:pt idx="227197">
                  <c:v>526.35984787949701</c:v>
                </c:pt>
                <c:pt idx="227198">
                  <c:v>526.36216463477103</c:v>
                </c:pt>
                <c:pt idx="227199">
                  <c:v>526.36448139004403</c:v>
                </c:pt>
                <c:pt idx="227200">
                  <c:v>526.36679814531794</c:v>
                </c:pt>
                <c:pt idx="227201">
                  <c:v>526.36911490059094</c:v>
                </c:pt>
                <c:pt idx="227202">
                  <c:v>526.37143165586497</c:v>
                </c:pt>
                <c:pt idx="227203">
                  <c:v>526.37374841113797</c:v>
                </c:pt>
                <c:pt idx="227204">
                  <c:v>526.37606516641199</c:v>
                </c:pt>
                <c:pt idx="227205">
                  <c:v>526.37838192168499</c:v>
                </c:pt>
                <c:pt idx="227206">
                  <c:v>526.38069867695901</c:v>
                </c:pt>
                <c:pt idx="227207">
                  <c:v>526.38301543223304</c:v>
                </c:pt>
                <c:pt idx="227208">
                  <c:v>526.38533218750604</c:v>
                </c:pt>
                <c:pt idx="227209">
                  <c:v>526.38764894277995</c:v>
                </c:pt>
                <c:pt idx="227210">
                  <c:v>526.38996569805295</c:v>
                </c:pt>
                <c:pt idx="227211">
                  <c:v>526.39228245332697</c:v>
                </c:pt>
                <c:pt idx="227212">
                  <c:v>526.39459920859997</c:v>
                </c:pt>
                <c:pt idx="227213">
                  <c:v>526.39691596387399</c:v>
                </c:pt>
                <c:pt idx="227214">
                  <c:v>526.39923271914802</c:v>
                </c:pt>
                <c:pt idx="227215">
                  <c:v>526.40154947442102</c:v>
                </c:pt>
                <c:pt idx="227216">
                  <c:v>526.40386622969504</c:v>
                </c:pt>
                <c:pt idx="227217">
                  <c:v>526.40618298496804</c:v>
                </c:pt>
                <c:pt idx="227218">
                  <c:v>526.40849974024195</c:v>
                </c:pt>
                <c:pt idx="227219">
                  <c:v>526.41081649551495</c:v>
                </c:pt>
                <c:pt idx="227220">
                  <c:v>526.41313325078897</c:v>
                </c:pt>
                <c:pt idx="227221">
                  <c:v>526.415450006063</c:v>
                </c:pt>
                <c:pt idx="227222">
                  <c:v>526.417766761336</c:v>
                </c:pt>
                <c:pt idx="227223">
                  <c:v>526.42008351661002</c:v>
                </c:pt>
                <c:pt idx="227224">
                  <c:v>526.42240027188302</c:v>
                </c:pt>
                <c:pt idx="227225">
                  <c:v>526.42471702715704</c:v>
                </c:pt>
                <c:pt idx="227226">
                  <c:v>526.42703378243004</c:v>
                </c:pt>
                <c:pt idx="227227">
                  <c:v>526.42935053770395</c:v>
                </c:pt>
                <c:pt idx="227228">
                  <c:v>526.43166729297798</c:v>
                </c:pt>
                <c:pt idx="227229">
                  <c:v>526.43398404825098</c:v>
                </c:pt>
                <c:pt idx="227230">
                  <c:v>526.436300803525</c:v>
                </c:pt>
                <c:pt idx="227231">
                  <c:v>526.438617558798</c:v>
                </c:pt>
                <c:pt idx="227232">
                  <c:v>526.44093431407202</c:v>
                </c:pt>
                <c:pt idx="227233">
                  <c:v>526.44325106934502</c:v>
                </c:pt>
                <c:pt idx="227234">
                  <c:v>526.44556782461905</c:v>
                </c:pt>
                <c:pt idx="227235">
                  <c:v>526.44788457989296</c:v>
                </c:pt>
                <c:pt idx="227236">
                  <c:v>526.45020133516596</c:v>
                </c:pt>
                <c:pt idx="227237">
                  <c:v>526.45251809043998</c:v>
                </c:pt>
                <c:pt idx="227238">
                  <c:v>526.45483484571298</c:v>
                </c:pt>
                <c:pt idx="227239">
                  <c:v>526.457151600987</c:v>
                </c:pt>
                <c:pt idx="227240">
                  <c:v>526.45946835626</c:v>
                </c:pt>
                <c:pt idx="227241">
                  <c:v>526.46178511153403</c:v>
                </c:pt>
                <c:pt idx="227242">
                  <c:v>526.46410186680805</c:v>
                </c:pt>
                <c:pt idx="227243">
                  <c:v>526.46641862208105</c:v>
                </c:pt>
                <c:pt idx="227244">
                  <c:v>526.46873537735496</c:v>
                </c:pt>
                <c:pt idx="227245">
                  <c:v>526.47105213262796</c:v>
                </c:pt>
                <c:pt idx="227246">
                  <c:v>526.47336888790198</c:v>
                </c:pt>
                <c:pt idx="227247">
                  <c:v>526.47568564317498</c:v>
                </c:pt>
                <c:pt idx="227248">
                  <c:v>526.47800239844901</c:v>
                </c:pt>
                <c:pt idx="227249">
                  <c:v>526.48031915372303</c:v>
                </c:pt>
                <c:pt idx="227250">
                  <c:v>526.48263590899603</c:v>
                </c:pt>
                <c:pt idx="227251">
                  <c:v>526.48495266427005</c:v>
                </c:pt>
                <c:pt idx="227252">
                  <c:v>526.48726941954305</c:v>
                </c:pt>
                <c:pt idx="227253">
                  <c:v>526.48958617481696</c:v>
                </c:pt>
                <c:pt idx="227254">
                  <c:v>526.49190293008996</c:v>
                </c:pt>
                <c:pt idx="227255">
                  <c:v>526.49421968536399</c:v>
                </c:pt>
                <c:pt idx="227256">
                  <c:v>526.49653644063699</c:v>
                </c:pt>
                <c:pt idx="227257">
                  <c:v>526.49885319591101</c:v>
                </c:pt>
                <c:pt idx="227258">
                  <c:v>526.50116995118503</c:v>
                </c:pt>
                <c:pt idx="227259">
                  <c:v>526.50348670645803</c:v>
                </c:pt>
                <c:pt idx="227260">
                  <c:v>526.50580346173194</c:v>
                </c:pt>
                <c:pt idx="227261">
                  <c:v>526.50812021700494</c:v>
                </c:pt>
                <c:pt idx="227262">
                  <c:v>526.51043697227897</c:v>
                </c:pt>
                <c:pt idx="227263">
                  <c:v>526.51275372755197</c:v>
                </c:pt>
                <c:pt idx="227264">
                  <c:v>526.51507048282599</c:v>
                </c:pt>
                <c:pt idx="227265">
                  <c:v>526.51738723810001</c:v>
                </c:pt>
                <c:pt idx="227266">
                  <c:v>526.51970399337301</c:v>
                </c:pt>
                <c:pt idx="227267">
                  <c:v>526.52202074864704</c:v>
                </c:pt>
                <c:pt idx="227268">
                  <c:v>526.52433750392004</c:v>
                </c:pt>
                <c:pt idx="227269">
                  <c:v>526.52665425919395</c:v>
                </c:pt>
                <c:pt idx="227270">
                  <c:v>526.52897101446695</c:v>
                </c:pt>
                <c:pt idx="227271">
                  <c:v>526.53128776974097</c:v>
                </c:pt>
                <c:pt idx="227272">
                  <c:v>526.53360452501499</c:v>
                </c:pt>
                <c:pt idx="227273">
                  <c:v>526.53592128028799</c:v>
                </c:pt>
                <c:pt idx="227274">
                  <c:v>526.53823803556202</c:v>
                </c:pt>
                <c:pt idx="227275">
                  <c:v>526.54055479083502</c:v>
                </c:pt>
                <c:pt idx="227276">
                  <c:v>526.54287154610904</c:v>
                </c:pt>
                <c:pt idx="227277">
                  <c:v>526.54518830138204</c:v>
                </c:pt>
                <c:pt idx="227278">
                  <c:v>526.54750505665595</c:v>
                </c:pt>
                <c:pt idx="227279">
                  <c:v>526.54982181192997</c:v>
                </c:pt>
                <c:pt idx="227280">
                  <c:v>526.55213856720297</c:v>
                </c:pt>
                <c:pt idx="227281">
                  <c:v>526.554455322477</c:v>
                </c:pt>
                <c:pt idx="227282">
                  <c:v>526.55677207775</c:v>
                </c:pt>
                <c:pt idx="227283">
                  <c:v>526.55908883302402</c:v>
                </c:pt>
                <c:pt idx="227284">
                  <c:v>526.56140558829702</c:v>
                </c:pt>
                <c:pt idx="227285">
                  <c:v>526.56372234357104</c:v>
                </c:pt>
                <c:pt idx="227286">
                  <c:v>526.56603909884495</c:v>
                </c:pt>
                <c:pt idx="227287">
                  <c:v>526.56835585411795</c:v>
                </c:pt>
                <c:pt idx="227288">
                  <c:v>526.57067260939198</c:v>
                </c:pt>
                <c:pt idx="227289">
                  <c:v>526.57298936466498</c:v>
                </c:pt>
                <c:pt idx="227290">
                  <c:v>526.575306119939</c:v>
                </c:pt>
                <c:pt idx="227291">
                  <c:v>526.577622875212</c:v>
                </c:pt>
                <c:pt idx="227292">
                  <c:v>526.57993963048602</c:v>
                </c:pt>
                <c:pt idx="227293">
                  <c:v>526.58225638576005</c:v>
                </c:pt>
                <c:pt idx="227294">
                  <c:v>526.58457314103305</c:v>
                </c:pt>
                <c:pt idx="227295">
                  <c:v>526.58688989630696</c:v>
                </c:pt>
                <c:pt idx="227296">
                  <c:v>526.58920665157996</c:v>
                </c:pt>
                <c:pt idx="227297">
                  <c:v>526.59152340685398</c:v>
                </c:pt>
                <c:pt idx="227298">
                  <c:v>526.59384016212698</c:v>
                </c:pt>
                <c:pt idx="227299">
                  <c:v>526.596156917401</c:v>
                </c:pt>
                <c:pt idx="227300">
                  <c:v>526.59847367267503</c:v>
                </c:pt>
                <c:pt idx="227301">
                  <c:v>526.60079042794803</c:v>
                </c:pt>
                <c:pt idx="227302">
                  <c:v>526.60310718322205</c:v>
                </c:pt>
                <c:pt idx="227303">
                  <c:v>526.60542393849505</c:v>
                </c:pt>
                <c:pt idx="227304">
                  <c:v>526.60774069376896</c:v>
                </c:pt>
                <c:pt idx="227305">
                  <c:v>526.61005744904196</c:v>
                </c:pt>
                <c:pt idx="227306">
                  <c:v>526.61237420431598</c:v>
                </c:pt>
                <c:pt idx="227307">
                  <c:v>526.61469095958898</c:v>
                </c:pt>
                <c:pt idx="227308">
                  <c:v>526.61700771486301</c:v>
                </c:pt>
                <c:pt idx="227309">
                  <c:v>526.61932447013703</c:v>
                </c:pt>
                <c:pt idx="227310">
                  <c:v>526.62164122541003</c:v>
                </c:pt>
                <c:pt idx="227311">
                  <c:v>526.62395798068405</c:v>
                </c:pt>
                <c:pt idx="227312">
                  <c:v>526.62627473595705</c:v>
                </c:pt>
                <c:pt idx="227313">
                  <c:v>526.62859149123096</c:v>
                </c:pt>
                <c:pt idx="227314">
                  <c:v>526.63090824650396</c:v>
                </c:pt>
                <c:pt idx="227315">
                  <c:v>526.63322500177799</c:v>
                </c:pt>
                <c:pt idx="227316">
                  <c:v>526.63554175705201</c:v>
                </c:pt>
                <c:pt idx="227317">
                  <c:v>526.63785851232501</c:v>
                </c:pt>
                <c:pt idx="227318">
                  <c:v>526.64017526759903</c:v>
                </c:pt>
                <c:pt idx="227319">
                  <c:v>526.64249202287203</c:v>
                </c:pt>
                <c:pt idx="227320">
                  <c:v>526.64480877814594</c:v>
                </c:pt>
                <c:pt idx="227321">
                  <c:v>526.64712553341894</c:v>
                </c:pt>
                <c:pt idx="227322">
                  <c:v>526.64944228869297</c:v>
                </c:pt>
                <c:pt idx="227323">
                  <c:v>526.65175904396699</c:v>
                </c:pt>
                <c:pt idx="227324">
                  <c:v>526.65407579923999</c:v>
                </c:pt>
                <c:pt idx="227325">
                  <c:v>526.65639255451401</c:v>
                </c:pt>
                <c:pt idx="227326">
                  <c:v>526.65870930978701</c:v>
                </c:pt>
                <c:pt idx="227327">
                  <c:v>526.66102606506104</c:v>
                </c:pt>
                <c:pt idx="227328">
                  <c:v>526.66334282033404</c:v>
                </c:pt>
                <c:pt idx="227329">
                  <c:v>526.66565957560795</c:v>
                </c:pt>
                <c:pt idx="227330">
                  <c:v>526.66797633088197</c:v>
                </c:pt>
                <c:pt idx="227331">
                  <c:v>526.67029308615497</c:v>
                </c:pt>
                <c:pt idx="227332">
                  <c:v>526.67260984142899</c:v>
                </c:pt>
                <c:pt idx="227333">
                  <c:v>526.67492659670199</c:v>
                </c:pt>
                <c:pt idx="227334">
                  <c:v>526.67724335197602</c:v>
                </c:pt>
                <c:pt idx="227335">
                  <c:v>526.67956010724902</c:v>
                </c:pt>
                <c:pt idx="227336">
                  <c:v>526.68187686252304</c:v>
                </c:pt>
                <c:pt idx="227337">
                  <c:v>526.68419361779695</c:v>
                </c:pt>
                <c:pt idx="227338">
                  <c:v>526.68651037306995</c:v>
                </c:pt>
                <c:pt idx="227339">
                  <c:v>526.68882712834397</c:v>
                </c:pt>
                <c:pt idx="227340">
                  <c:v>526.69114388361697</c:v>
                </c:pt>
                <c:pt idx="227341">
                  <c:v>526.693460638891</c:v>
                </c:pt>
                <c:pt idx="227342">
                  <c:v>526.695777394164</c:v>
                </c:pt>
                <c:pt idx="227343">
                  <c:v>526.69809414943802</c:v>
                </c:pt>
                <c:pt idx="227344">
                  <c:v>526.70041090471204</c:v>
                </c:pt>
                <c:pt idx="227345">
                  <c:v>526.70272765998504</c:v>
                </c:pt>
                <c:pt idx="227346">
                  <c:v>526.70504441525895</c:v>
                </c:pt>
                <c:pt idx="227347">
                  <c:v>526.70736117053195</c:v>
                </c:pt>
                <c:pt idx="227348">
                  <c:v>526.70967792580598</c:v>
                </c:pt>
                <c:pt idx="227349">
                  <c:v>526.71199468107898</c:v>
                </c:pt>
                <c:pt idx="227350">
                  <c:v>526.714311436353</c:v>
                </c:pt>
                <c:pt idx="227351">
                  <c:v>526.71662819162702</c:v>
                </c:pt>
                <c:pt idx="227352">
                  <c:v>526.71894494690002</c:v>
                </c:pt>
                <c:pt idx="227353">
                  <c:v>526.72126170217405</c:v>
                </c:pt>
                <c:pt idx="227354">
                  <c:v>526.72357845744705</c:v>
                </c:pt>
                <c:pt idx="227355">
                  <c:v>526.72589521272096</c:v>
                </c:pt>
                <c:pt idx="227356">
                  <c:v>526.72821196799396</c:v>
                </c:pt>
                <c:pt idx="227357">
                  <c:v>526.73052872326798</c:v>
                </c:pt>
                <c:pt idx="227358">
                  <c:v>526.73284547854098</c:v>
                </c:pt>
                <c:pt idx="227359">
                  <c:v>526.735162233815</c:v>
                </c:pt>
                <c:pt idx="227360">
                  <c:v>526.73747898908903</c:v>
                </c:pt>
                <c:pt idx="227361">
                  <c:v>526.73979574436203</c:v>
                </c:pt>
                <c:pt idx="227362">
                  <c:v>526.74211249963605</c:v>
                </c:pt>
                <c:pt idx="227363">
                  <c:v>526.74442925490905</c:v>
                </c:pt>
                <c:pt idx="227364">
                  <c:v>526.74674601018296</c:v>
                </c:pt>
                <c:pt idx="227365">
                  <c:v>526.74906276545596</c:v>
                </c:pt>
                <c:pt idx="227366">
                  <c:v>526.75137952072998</c:v>
                </c:pt>
                <c:pt idx="227367">
                  <c:v>526.75369627600401</c:v>
                </c:pt>
                <c:pt idx="227368">
                  <c:v>526.75601303127701</c:v>
                </c:pt>
                <c:pt idx="227369">
                  <c:v>526.75832978655103</c:v>
                </c:pt>
                <c:pt idx="227370">
                  <c:v>526.76064654182403</c:v>
                </c:pt>
                <c:pt idx="227371">
                  <c:v>526.76296329709805</c:v>
                </c:pt>
                <c:pt idx="227372">
                  <c:v>526.76528005237105</c:v>
                </c:pt>
                <c:pt idx="227373">
                  <c:v>526.76759680764496</c:v>
                </c:pt>
                <c:pt idx="227374">
                  <c:v>526.76991356291899</c:v>
                </c:pt>
                <c:pt idx="227375">
                  <c:v>526.77223031819199</c:v>
                </c:pt>
                <c:pt idx="227376">
                  <c:v>526.77454707346601</c:v>
                </c:pt>
                <c:pt idx="227377">
                  <c:v>526.77686382873901</c:v>
                </c:pt>
                <c:pt idx="227378">
                  <c:v>526.77918058401303</c:v>
                </c:pt>
                <c:pt idx="227379">
                  <c:v>526.78149733928603</c:v>
                </c:pt>
                <c:pt idx="227380">
                  <c:v>526.78381409455994</c:v>
                </c:pt>
                <c:pt idx="227381">
                  <c:v>526.78613084983397</c:v>
                </c:pt>
                <c:pt idx="227382">
                  <c:v>526.78844760510697</c:v>
                </c:pt>
                <c:pt idx="227383">
                  <c:v>526.79076436038099</c:v>
                </c:pt>
                <c:pt idx="227384">
                  <c:v>526.79308111565399</c:v>
                </c:pt>
                <c:pt idx="227385">
                  <c:v>526.79539787092801</c:v>
                </c:pt>
                <c:pt idx="227386">
                  <c:v>526.79771462620101</c:v>
                </c:pt>
                <c:pt idx="227387">
                  <c:v>526.80003138147504</c:v>
                </c:pt>
                <c:pt idx="227388">
                  <c:v>526.80234813674895</c:v>
                </c:pt>
                <c:pt idx="227389">
                  <c:v>526.80466489202195</c:v>
                </c:pt>
                <c:pt idx="227390">
                  <c:v>526.80698164729597</c:v>
                </c:pt>
                <c:pt idx="227391">
                  <c:v>526.80929840256897</c:v>
                </c:pt>
                <c:pt idx="227392">
                  <c:v>526.81161515784299</c:v>
                </c:pt>
                <c:pt idx="227393">
                  <c:v>526.81393191311599</c:v>
                </c:pt>
                <c:pt idx="227394">
                  <c:v>526.81624866839002</c:v>
                </c:pt>
                <c:pt idx="227395">
                  <c:v>526.81856542366404</c:v>
                </c:pt>
                <c:pt idx="227396">
                  <c:v>526.82088217893704</c:v>
                </c:pt>
                <c:pt idx="227397">
                  <c:v>526.82319893421095</c:v>
                </c:pt>
                <c:pt idx="227398">
                  <c:v>526.82551568948395</c:v>
                </c:pt>
                <c:pt idx="227399">
                  <c:v>526.82783244475797</c:v>
                </c:pt>
                <c:pt idx="227400">
                  <c:v>526.83014920003097</c:v>
                </c:pt>
                <c:pt idx="227401">
                  <c:v>526.832465955305</c:v>
                </c:pt>
                <c:pt idx="227402">
                  <c:v>526.83478271057902</c:v>
                </c:pt>
                <c:pt idx="227403">
                  <c:v>526.83709946585202</c:v>
                </c:pt>
                <c:pt idx="227404">
                  <c:v>526.83941622112604</c:v>
                </c:pt>
                <c:pt idx="227405">
                  <c:v>526.84173297639904</c:v>
                </c:pt>
                <c:pt idx="227406">
                  <c:v>526.84404973167295</c:v>
                </c:pt>
                <c:pt idx="227407">
                  <c:v>526.84636648694595</c:v>
                </c:pt>
                <c:pt idx="227408">
                  <c:v>526.84868324221998</c:v>
                </c:pt>
                <c:pt idx="227409">
                  <c:v>526.85099999749298</c:v>
                </c:pt>
                <c:pt idx="227410">
                  <c:v>526.853316752767</c:v>
                </c:pt>
                <c:pt idx="227411">
                  <c:v>526.85563350804102</c:v>
                </c:pt>
                <c:pt idx="227412">
                  <c:v>526.85795026331402</c:v>
                </c:pt>
                <c:pt idx="227413">
                  <c:v>526.86026701858805</c:v>
                </c:pt>
                <c:pt idx="227414">
                  <c:v>526.86258377386105</c:v>
                </c:pt>
                <c:pt idx="227415">
                  <c:v>526.86490052913496</c:v>
                </c:pt>
                <c:pt idx="227416">
                  <c:v>526.86721728440796</c:v>
                </c:pt>
                <c:pt idx="227417">
                  <c:v>526.86953403968198</c:v>
                </c:pt>
                <c:pt idx="227418">
                  <c:v>526.871850794956</c:v>
                </c:pt>
                <c:pt idx="227419">
                  <c:v>526.874167550229</c:v>
                </c:pt>
                <c:pt idx="227420">
                  <c:v>526.87648430550303</c:v>
                </c:pt>
                <c:pt idx="227421">
                  <c:v>526.87880106077603</c:v>
                </c:pt>
                <c:pt idx="227422">
                  <c:v>526.88111781605005</c:v>
                </c:pt>
                <c:pt idx="227423">
                  <c:v>526.88343457132305</c:v>
                </c:pt>
                <c:pt idx="227424">
                  <c:v>526.88575132659696</c:v>
                </c:pt>
                <c:pt idx="227425">
                  <c:v>526.88806808187098</c:v>
                </c:pt>
                <c:pt idx="227426">
                  <c:v>526.89038483714398</c:v>
                </c:pt>
                <c:pt idx="227427">
                  <c:v>526.89270159241801</c:v>
                </c:pt>
                <c:pt idx="227428">
                  <c:v>526.89501834769101</c:v>
                </c:pt>
                <c:pt idx="227429">
                  <c:v>526.89733510296503</c:v>
                </c:pt>
                <c:pt idx="227430">
                  <c:v>526.89965185823803</c:v>
                </c:pt>
                <c:pt idx="227431">
                  <c:v>526.90196861351205</c:v>
                </c:pt>
                <c:pt idx="227432">
                  <c:v>526.90428536878596</c:v>
                </c:pt>
                <c:pt idx="227433">
                  <c:v>526.90660212405896</c:v>
                </c:pt>
                <c:pt idx="227434">
                  <c:v>526.90891887933299</c:v>
                </c:pt>
                <c:pt idx="227435">
                  <c:v>526.91123563460599</c:v>
                </c:pt>
                <c:pt idx="227436">
                  <c:v>526.91355238988001</c:v>
                </c:pt>
                <c:pt idx="227437">
                  <c:v>526.91586914515301</c:v>
                </c:pt>
                <c:pt idx="227438">
                  <c:v>526.91818590042703</c:v>
                </c:pt>
                <c:pt idx="227439">
                  <c:v>526.92050265570094</c:v>
                </c:pt>
                <c:pt idx="227440">
                  <c:v>526.92281941097394</c:v>
                </c:pt>
                <c:pt idx="227441">
                  <c:v>526.92513616624797</c:v>
                </c:pt>
                <c:pt idx="227442">
                  <c:v>526.92745292152097</c:v>
                </c:pt>
                <c:pt idx="227443">
                  <c:v>526.92976967679499</c:v>
                </c:pt>
                <c:pt idx="227444">
                  <c:v>526.93208643206799</c:v>
                </c:pt>
                <c:pt idx="227445">
                  <c:v>526.93440318734201</c:v>
                </c:pt>
                <c:pt idx="227446">
                  <c:v>526.93671994261604</c:v>
                </c:pt>
                <c:pt idx="227447">
                  <c:v>526.93903669788904</c:v>
                </c:pt>
                <c:pt idx="227448">
                  <c:v>526.94135345316295</c:v>
                </c:pt>
                <c:pt idx="227449">
                  <c:v>526.94367020843595</c:v>
                </c:pt>
                <c:pt idx="227450">
                  <c:v>526.94598696370997</c:v>
                </c:pt>
                <c:pt idx="227451">
                  <c:v>526.94830371898297</c:v>
                </c:pt>
                <c:pt idx="227452">
                  <c:v>526.95062047425699</c:v>
                </c:pt>
                <c:pt idx="227453">
                  <c:v>526.95293722952999</c:v>
                </c:pt>
                <c:pt idx="227454">
                  <c:v>526.95525398480402</c:v>
                </c:pt>
                <c:pt idx="227455">
                  <c:v>526.95757074007804</c:v>
                </c:pt>
                <c:pt idx="227456">
                  <c:v>526.95988749535104</c:v>
                </c:pt>
                <c:pt idx="227457">
                  <c:v>526.96220425062495</c:v>
                </c:pt>
                <c:pt idx="227458">
                  <c:v>526.96452100589795</c:v>
                </c:pt>
                <c:pt idx="227459">
                  <c:v>526.96683776117197</c:v>
                </c:pt>
                <c:pt idx="227460">
                  <c:v>526.96915451644497</c:v>
                </c:pt>
                <c:pt idx="227461">
                  <c:v>526.971471271719</c:v>
                </c:pt>
                <c:pt idx="227462">
                  <c:v>526.97378802699302</c:v>
                </c:pt>
                <c:pt idx="227463">
                  <c:v>526.97610478226602</c:v>
                </c:pt>
                <c:pt idx="227464">
                  <c:v>526.97842153754004</c:v>
                </c:pt>
                <c:pt idx="227465">
                  <c:v>526.98073829281304</c:v>
                </c:pt>
                <c:pt idx="227466">
                  <c:v>526.98305504808695</c:v>
                </c:pt>
                <c:pt idx="227467">
                  <c:v>526.98537180335995</c:v>
                </c:pt>
                <c:pt idx="227468">
                  <c:v>526.98768855863398</c:v>
                </c:pt>
                <c:pt idx="227469">
                  <c:v>526.990005313908</c:v>
                </c:pt>
                <c:pt idx="227470">
                  <c:v>526.992322069181</c:v>
                </c:pt>
                <c:pt idx="227471">
                  <c:v>526.99463882445502</c:v>
                </c:pt>
                <c:pt idx="227472">
                  <c:v>526.99695557972802</c:v>
                </c:pt>
                <c:pt idx="227473">
                  <c:v>526.99927233500205</c:v>
                </c:pt>
                <c:pt idx="227474">
                  <c:v>527.00158909027505</c:v>
                </c:pt>
                <c:pt idx="227475">
                  <c:v>527.00390584554896</c:v>
                </c:pt>
                <c:pt idx="227476">
                  <c:v>527.00622260082298</c:v>
                </c:pt>
                <c:pt idx="227477">
                  <c:v>527.00853935609598</c:v>
                </c:pt>
                <c:pt idx="227478">
                  <c:v>527.01085611137</c:v>
                </c:pt>
                <c:pt idx="227479">
                  <c:v>527.013172866643</c:v>
                </c:pt>
                <c:pt idx="227480">
                  <c:v>527.01548962191703</c:v>
                </c:pt>
                <c:pt idx="227481">
                  <c:v>527.01780637719003</c:v>
                </c:pt>
                <c:pt idx="227482">
                  <c:v>527.02012313246405</c:v>
                </c:pt>
                <c:pt idx="227483">
                  <c:v>527.02243988773796</c:v>
                </c:pt>
                <c:pt idx="227484">
                  <c:v>527.02475664301096</c:v>
                </c:pt>
                <c:pt idx="227485">
                  <c:v>527.02707339828498</c:v>
                </c:pt>
                <c:pt idx="227486">
                  <c:v>527.02939015355798</c:v>
                </c:pt>
                <c:pt idx="227487">
                  <c:v>527.03170690883201</c:v>
                </c:pt>
                <c:pt idx="227488">
                  <c:v>527.03402366410501</c:v>
                </c:pt>
                <c:pt idx="227489">
                  <c:v>527.03634041937903</c:v>
                </c:pt>
                <c:pt idx="227490">
                  <c:v>527.03865717465305</c:v>
                </c:pt>
                <c:pt idx="227491">
                  <c:v>527.04097392992605</c:v>
                </c:pt>
                <c:pt idx="227492">
                  <c:v>527.04329068519996</c:v>
                </c:pt>
                <c:pt idx="227493">
                  <c:v>527.04560744047296</c:v>
                </c:pt>
                <c:pt idx="227494">
                  <c:v>527.04792419574699</c:v>
                </c:pt>
                <c:pt idx="227495">
                  <c:v>527.05024095101999</c:v>
                </c:pt>
                <c:pt idx="227496">
                  <c:v>527.05255770629401</c:v>
                </c:pt>
                <c:pt idx="227497">
                  <c:v>527.05487446156803</c:v>
                </c:pt>
                <c:pt idx="227498">
                  <c:v>527.05719121684103</c:v>
                </c:pt>
                <c:pt idx="227499">
                  <c:v>527.05950797211494</c:v>
                </c:pt>
                <c:pt idx="227500">
                  <c:v>527.06182472738794</c:v>
                </c:pt>
                <c:pt idx="227501">
                  <c:v>527.06414148266197</c:v>
                </c:pt>
                <c:pt idx="227502">
                  <c:v>527.06645823793497</c:v>
                </c:pt>
                <c:pt idx="227503">
                  <c:v>527.06877499320899</c:v>
                </c:pt>
                <c:pt idx="227504">
                  <c:v>527.07109174848199</c:v>
                </c:pt>
                <c:pt idx="227505">
                  <c:v>527.07340850375601</c:v>
                </c:pt>
                <c:pt idx="227506">
                  <c:v>527.07572525903004</c:v>
                </c:pt>
                <c:pt idx="227507">
                  <c:v>527.07804201430304</c:v>
                </c:pt>
                <c:pt idx="227508">
                  <c:v>527.08035876957695</c:v>
                </c:pt>
                <c:pt idx="227509">
                  <c:v>527.08267552484995</c:v>
                </c:pt>
                <c:pt idx="227510">
                  <c:v>527.08499228012397</c:v>
                </c:pt>
                <c:pt idx="227511">
                  <c:v>527.08730903539697</c:v>
                </c:pt>
                <c:pt idx="227512">
                  <c:v>527.08962579067099</c:v>
                </c:pt>
                <c:pt idx="227513">
                  <c:v>527.09194254594502</c:v>
                </c:pt>
                <c:pt idx="227514">
                  <c:v>527.09425930121802</c:v>
                </c:pt>
                <c:pt idx="227515">
                  <c:v>527.09657605649204</c:v>
                </c:pt>
                <c:pt idx="227516">
                  <c:v>527.09889281176504</c:v>
                </c:pt>
                <c:pt idx="227517">
                  <c:v>527.10120956703895</c:v>
                </c:pt>
                <c:pt idx="227518">
                  <c:v>527.10352632231195</c:v>
                </c:pt>
                <c:pt idx="227519">
                  <c:v>527.10584307758597</c:v>
                </c:pt>
                <c:pt idx="227520">
                  <c:v>527.10815983286</c:v>
                </c:pt>
                <c:pt idx="227521">
                  <c:v>527.110476588133</c:v>
                </c:pt>
                <c:pt idx="227522">
                  <c:v>527.11279334340702</c:v>
                </c:pt>
                <c:pt idx="227523">
                  <c:v>527.11511009868002</c:v>
                </c:pt>
                <c:pt idx="227524">
                  <c:v>527.11742685395404</c:v>
                </c:pt>
                <c:pt idx="227525">
                  <c:v>527.11974360922704</c:v>
                </c:pt>
                <c:pt idx="227526">
                  <c:v>527.12206036450095</c:v>
                </c:pt>
                <c:pt idx="227527">
                  <c:v>527.12437711977498</c:v>
                </c:pt>
                <c:pt idx="227528">
                  <c:v>527.12669387504798</c:v>
                </c:pt>
                <c:pt idx="227529">
                  <c:v>527.129010630322</c:v>
                </c:pt>
                <c:pt idx="227530">
                  <c:v>527.131327385595</c:v>
                </c:pt>
                <c:pt idx="227531">
                  <c:v>527.13364414086902</c:v>
                </c:pt>
                <c:pt idx="227532">
                  <c:v>527.13596089614202</c:v>
                </c:pt>
                <c:pt idx="227533">
                  <c:v>527.13827765141605</c:v>
                </c:pt>
                <c:pt idx="227534">
                  <c:v>527.14059440668996</c:v>
                </c:pt>
                <c:pt idx="227535">
                  <c:v>527.14291116196296</c:v>
                </c:pt>
                <c:pt idx="227536">
                  <c:v>527.14522791723698</c:v>
                </c:pt>
                <c:pt idx="227537">
                  <c:v>527.14754467250998</c:v>
                </c:pt>
                <c:pt idx="227538">
                  <c:v>527.149861427784</c:v>
                </c:pt>
                <c:pt idx="227539">
                  <c:v>527.152178183057</c:v>
                </c:pt>
                <c:pt idx="227540">
                  <c:v>527.15449493833103</c:v>
                </c:pt>
                <c:pt idx="227541">
                  <c:v>527.15681169360505</c:v>
                </c:pt>
                <c:pt idx="227542">
                  <c:v>527.15912844887805</c:v>
                </c:pt>
                <c:pt idx="227543">
                  <c:v>527.16144520415196</c:v>
                </c:pt>
                <c:pt idx="227544">
                  <c:v>527.16376195942496</c:v>
                </c:pt>
                <c:pt idx="227545">
                  <c:v>527.16607871469898</c:v>
                </c:pt>
                <c:pt idx="227546">
                  <c:v>527.16839546997198</c:v>
                </c:pt>
                <c:pt idx="227547">
                  <c:v>527.17071222524601</c:v>
                </c:pt>
                <c:pt idx="227548">
                  <c:v>527.17302898052003</c:v>
                </c:pt>
                <c:pt idx="227549">
                  <c:v>527.17534573579303</c:v>
                </c:pt>
                <c:pt idx="227550">
                  <c:v>527.17766249106705</c:v>
                </c:pt>
                <c:pt idx="227551">
                  <c:v>527.17997924634005</c:v>
                </c:pt>
                <c:pt idx="227552">
                  <c:v>527.18229600161396</c:v>
                </c:pt>
                <c:pt idx="227553">
                  <c:v>527.18461275688696</c:v>
                </c:pt>
                <c:pt idx="227554">
                  <c:v>527.18692951216099</c:v>
                </c:pt>
                <c:pt idx="227555">
                  <c:v>527.18924626743399</c:v>
                </c:pt>
                <c:pt idx="227556">
                  <c:v>527.19156302270801</c:v>
                </c:pt>
                <c:pt idx="227557">
                  <c:v>527.19387977798203</c:v>
                </c:pt>
                <c:pt idx="227558">
                  <c:v>527.19619653325503</c:v>
                </c:pt>
                <c:pt idx="227559">
                  <c:v>527.19851328852906</c:v>
                </c:pt>
                <c:pt idx="227560">
                  <c:v>527.20083004380194</c:v>
                </c:pt>
                <c:pt idx="227561">
                  <c:v>527.20314679907597</c:v>
                </c:pt>
                <c:pt idx="227562">
                  <c:v>527.20546355434897</c:v>
                </c:pt>
                <c:pt idx="227563">
                  <c:v>527.20778030962299</c:v>
                </c:pt>
                <c:pt idx="227564">
                  <c:v>527.21009706489701</c:v>
                </c:pt>
                <c:pt idx="227565">
                  <c:v>527.21241382017001</c:v>
                </c:pt>
                <c:pt idx="227566">
                  <c:v>527.21473057544404</c:v>
                </c:pt>
                <c:pt idx="227567">
                  <c:v>527.21704733071704</c:v>
                </c:pt>
                <c:pt idx="227568">
                  <c:v>527.21936408599095</c:v>
                </c:pt>
                <c:pt idx="227569">
                  <c:v>527.22168084126395</c:v>
                </c:pt>
                <c:pt idx="227570">
                  <c:v>527.22399759653797</c:v>
                </c:pt>
                <c:pt idx="227571">
                  <c:v>527.22631435181199</c:v>
                </c:pt>
                <c:pt idx="227572">
                  <c:v>527.22863110708499</c:v>
                </c:pt>
                <c:pt idx="227573">
                  <c:v>527.23094786235902</c:v>
                </c:pt>
                <c:pt idx="227574">
                  <c:v>527.23326461763202</c:v>
                </c:pt>
                <c:pt idx="227575">
                  <c:v>527.23558137290604</c:v>
                </c:pt>
                <c:pt idx="227576">
                  <c:v>527.23789812817904</c:v>
                </c:pt>
                <c:pt idx="227577">
                  <c:v>527.24021488345295</c:v>
                </c:pt>
                <c:pt idx="227578">
                  <c:v>527.24253163872697</c:v>
                </c:pt>
                <c:pt idx="227579">
                  <c:v>527.24484839399997</c:v>
                </c:pt>
                <c:pt idx="227580">
                  <c:v>527.247165149274</c:v>
                </c:pt>
                <c:pt idx="227581">
                  <c:v>527.249481904547</c:v>
                </c:pt>
                <c:pt idx="227582">
                  <c:v>527.25179865982102</c:v>
                </c:pt>
                <c:pt idx="227583">
                  <c:v>527.25411541509402</c:v>
                </c:pt>
                <c:pt idx="227584">
                  <c:v>527.25643217036804</c:v>
                </c:pt>
                <c:pt idx="227585">
                  <c:v>527.25874892564195</c:v>
                </c:pt>
                <c:pt idx="227586">
                  <c:v>527.26106568091495</c:v>
                </c:pt>
                <c:pt idx="227587">
                  <c:v>527.26338243618898</c:v>
                </c:pt>
                <c:pt idx="227588">
                  <c:v>527.26569919146198</c:v>
                </c:pt>
                <c:pt idx="227589">
                  <c:v>527.268015946736</c:v>
                </c:pt>
                <c:pt idx="227590">
                  <c:v>527.270332702009</c:v>
                </c:pt>
                <c:pt idx="227591">
                  <c:v>527.27264945728302</c:v>
                </c:pt>
                <c:pt idx="227592">
                  <c:v>527.27496621255705</c:v>
                </c:pt>
                <c:pt idx="227593">
                  <c:v>527.27728296783005</c:v>
                </c:pt>
                <c:pt idx="227594">
                  <c:v>527.27959972310396</c:v>
                </c:pt>
                <c:pt idx="227595">
                  <c:v>527.28191647837696</c:v>
                </c:pt>
                <c:pt idx="227596">
                  <c:v>527.28423323365098</c:v>
                </c:pt>
                <c:pt idx="227597">
                  <c:v>527.28654998892398</c:v>
                </c:pt>
                <c:pt idx="227598">
                  <c:v>527.288866744198</c:v>
                </c:pt>
                <c:pt idx="227599">
                  <c:v>527.29118349947203</c:v>
                </c:pt>
                <c:pt idx="227600">
                  <c:v>527.29350025474503</c:v>
                </c:pt>
                <c:pt idx="227601">
                  <c:v>527.29581701001905</c:v>
                </c:pt>
                <c:pt idx="227602">
                  <c:v>527.29813376529205</c:v>
                </c:pt>
                <c:pt idx="227603">
                  <c:v>527.30045052056596</c:v>
                </c:pt>
                <c:pt idx="227604">
                  <c:v>527.30276727583896</c:v>
                </c:pt>
                <c:pt idx="227605">
                  <c:v>527.30508403111298</c:v>
                </c:pt>
                <c:pt idx="227606">
                  <c:v>527.30740078638598</c:v>
                </c:pt>
                <c:pt idx="227607">
                  <c:v>527.30971754166001</c:v>
                </c:pt>
                <c:pt idx="227608">
                  <c:v>527.31203429693403</c:v>
                </c:pt>
                <c:pt idx="227609">
                  <c:v>527.31435105220703</c:v>
                </c:pt>
                <c:pt idx="227610">
                  <c:v>527.31666780748105</c:v>
                </c:pt>
                <c:pt idx="227611">
                  <c:v>527.31898456275405</c:v>
                </c:pt>
                <c:pt idx="227612">
                  <c:v>527.32130131802796</c:v>
                </c:pt>
                <c:pt idx="227613">
                  <c:v>527.32361807330096</c:v>
                </c:pt>
                <c:pt idx="227614">
                  <c:v>527.32593482857499</c:v>
                </c:pt>
                <c:pt idx="227615">
                  <c:v>527.32825158384901</c:v>
                </c:pt>
                <c:pt idx="227616">
                  <c:v>527.33056833912201</c:v>
                </c:pt>
                <c:pt idx="227617">
                  <c:v>527.33288509439603</c:v>
                </c:pt>
                <c:pt idx="227618">
                  <c:v>527.33520184966903</c:v>
                </c:pt>
                <c:pt idx="227619">
                  <c:v>527.33751860494306</c:v>
                </c:pt>
                <c:pt idx="227620">
                  <c:v>527.33983536021606</c:v>
                </c:pt>
                <c:pt idx="227621">
                  <c:v>527.34215211548997</c:v>
                </c:pt>
                <c:pt idx="227622">
                  <c:v>527.34446887076399</c:v>
                </c:pt>
                <c:pt idx="227623">
                  <c:v>527.34678562603699</c:v>
                </c:pt>
                <c:pt idx="227624">
                  <c:v>527.34910238131101</c:v>
                </c:pt>
                <c:pt idx="227625">
                  <c:v>527.35141913658401</c:v>
                </c:pt>
                <c:pt idx="227626">
                  <c:v>527.35373589185804</c:v>
                </c:pt>
                <c:pt idx="227627">
                  <c:v>527.35605264713104</c:v>
                </c:pt>
                <c:pt idx="227628">
                  <c:v>527.35836940240495</c:v>
                </c:pt>
                <c:pt idx="227629">
                  <c:v>527.36068615767897</c:v>
                </c:pt>
                <c:pt idx="227630">
                  <c:v>527.36300291295197</c:v>
                </c:pt>
                <c:pt idx="227631">
                  <c:v>527.36531966822599</c:v>
                </c:pt>
                <c:pt idx="227632">
                  <c:v>527.36763642349899</c:v>
                </c:pt>
                <c:pt idx="227633">
                  <c:v>527.36995317877302</c:v>
                </c:pt>
                <c:pt idx="227634">
                  <c:v>527.37226993404602</c:v>
                </c:pt>
                <c:pt idx="227635">
                  <c:v>527.37458668932004</c:v>
                </c:pt>
                <c:pt idx="227636">
                  <c:v>527.37690344459395</c:v>
                </c:pt>
                <c:pt idx="227637">
                  <c:v>527.37922019986695</c:v>
                </c:pt>
                <c:pt idx="227638">
                  <c:v>527.38153695514097</c:v>
                </c:pt>
                <c:pt idx="227639">
                  <c:v>527.38385371041397</c:v>
                </c:pt>
                <c:pt idx="227640">
                  <c:v>527.386170465688</c:v>
                </c:pt>
                <c:pt idx="227641">
                  <c:v>527.388487220961</c:v>
                </c:pt>
                <c:pt idx="227642">
                  <c:v>527.39080397623502</c:v>
                </c:pt>
                <c:pt idx="227643">
                  <c:v>527.39312073150904</c:v>
                </c:pt>
                <c:pt idx="227644">
                  <c:v>527.39543748678204</c:v>
                </c:pt>
                <c:pt idx="227645">
                  <c:v>527.39775424205595</c:v>
                </c:pt>
                <c:pt idx="227646">
                  <c:v>527.40007099732895</c:v>
                </c:pt>
                <c:pt idx="227647">
                  <c:v>527.40238775260298</c:v>
                </c:pt>
                <c:pt idx="227648">
                  <c:v>527.40470450787598</c:v>
                </c:pt>
                <c:pt idx="227649">
                  <c:v>527.40702126315</c:v>
                </c:pt>
                <c:pt idx="227650">
                  <c:v>527.40933801842402</c:v>
                </c:pt>
                <c:pt idx="227651">
                  <c:v>527.41165477369702</c:v>
                </c:pt>
                <c:pt idx="227652">
                  <c:v>527.41397152897105</c:v>
                </c:pt>
                <c:pt idx="227653">
                  <c:v>527.41628828424405</c:v>
                </c:pt>
                <c:pt idx="227654">
                  <c:v>527.41860503951796</c:v>
                </c:pt>
                <c:pt idx="227655">
                  <c:v>527.42092179479096</c:v>
                </c:pt>
                <c:pt idx="227656">
                  <c:v>527.42323855006498</c:v>
                </c:pt>
                <c:pt idx="227657">
                  <c:v>527.42555530533798</c:v>
                </c:pt>
                <c:pt idx="227658">
                  <c:v>527.427872060612</c:v>
                </c:pt>
                <c:pt idx="227659">
                  <c:v>527.43018881588603</c:v>
                </c:pt>
                <c:pt idx="227660">
                  <c:v>527.43250557115903</c:v>
                </c:pt>
                <c:pt idx="227661">
                  <c:v>527.43482232643305</c:v>
                </c:pt>
                <c:pt idx="227662">
                  <c:v>527.43713908170605</c:v>
                </c:pt>
                <c:pt idx="227663">
                  <c:v>527.43945583697996</c:v>
                </c:pt>
                <c:pt idx="227664">
                  <c:v>527.44177259225296</c:v>
                </c:pt>
                <c:pt idx="227665">
                  <c:v>527.44408934752698</c:v>
                </c:pt>
                <c:pt idx="227666">
                  <c:v>527.44640610280101</c:v>
                </c:pt>
                <c:pt idx="227667">
                  <c:v>527.44872285807401</c:v>
                </c:pt>
                <c:pt idx="227668">
                  <c:v>527.45103961334803</c:v>
                </c:pt>
                <c:pt idx="227669">
                  <c:v>527.45335636862103</c:v>
                </c:pt>
                <c:pt idx="227670">
                  <c:v>527.45567312389505</c:v>
                </c:pt>
                <c:pt idx="227671">
                  <c:v>527.45798987916805</c:v>
                </c:pt>
                <c:pt idx="227672">
                  <c:v>527.46030663444196</c:v>
                </c:pt>
                <c:pt idx="227673">
                  <c:v>527.46262338971599</c:v>
                </c:pt>
                <c:pt idx="227674">
                  <c:v>527.46494014498899</c:v>
                </c:pt>
                <c:pt idx="227675">
                  <c:v>527.46725690026301</c:v>
                </c:pt>
                <c:pt idx="227676">
                  <c:v>527.46957365553601</c:v>
                </c:pt>
                <c:pt idx="227677">
                  <c:v>527.47189041081003</c:v>
                </c:pt>
                <c:pt idx="227678">
                  <c:v>527.47420716608303</c:v>
                </c:pt>
                <c:pt idx="227679">
                  <c:v>527.47652392135706</c:v>
                </c:pt>
                <c:pt idx="227680">
                  <c:v>527.47884067663097</c:v>
                </c:pt>
                <c:pt idx="227681">
                  <c:v>527.48115743190397</c:v>
                </c:pt>
                <c:pt idx="227682">
                  <c:v>527.48347418717799</c:v>
                </c:pt>
                <c:pt idx="227683">
                  <c:v>527.48579094245099</c:v>
                </c:pt>
                <c:pt idx="227684">
                  <c:v>527.48810769772501</c:v>
                </c:pt>
                <c:pt idx="227685">
                  <c:v>527.49042445299801</c:v>
                </c:pt>
                <c:pt idx="227686">
                  <c:v>527.49274120827204</c:v>
                </c:pt>
                <c:pt idx="227687">
                  <c:v>527.49505796354595</c:v>
                </c:pt>
                <c:pt idx="227688">
                  <c:v>527.49737471881895</c:v>
                </c:pt>
                <c:pt idx="227689">
                  <c:v>527.49969147409297</c:v>
                </c:pt>
                <c:pt idx="227690">
                  <c:v>527.50200822936597</c:v>
                </c:pt>
                <c:pt idx="227691">
                  <c:v>527.50432498463999</c:v>
                </c:pt>
                <c:pt idx="227692">
                  <c:v>527.50664173991299</c:v>
                </c:pt>
                <c:pt idx="227693">
                  <c:v>527.50895849518702</c:v>
                </c:pt>
                <c:pt idx="227694">
                  <c:v>527.51127525046104</c:v>
                </c:pt>
                <c:pt idx="227695">
                  <c:v>527.51359200573404</c:v>
                </c:pt>
                <c:pt idx="227696">
                  <c:v>527.51590876100795</c:v>
                </c:pt>
                <c:pt idx="227697">
                  <c:v>527.51822551628095</c:v>
                </c:pt>
                <c:pt idx="227698">
                  <c:v>527.52054227155497</c:v>
                </c:pt>
                <c:pt idx="227699">
                  <c:v>527.52285902682797</c:v>
                </c:pt>
                <c:pt idx="227700">
                  <c:v>527.525175782102</c:v>
                </c:pt>
                <c:pt idx="227701">
                  <c:v>527.52749253737602</c:v>
                </c:pt>
                <c:pt idx="227702">
                  <c:v>527.52980929264902</c:v>
                </c:pt>
                <c:pt idx="227703">
                  <c:v>527.53212604792304</c:v>
                </c:pt>
                <c:pt idx="227704">
                  <c:v>527.53444280319604</c:v>
                </c:pt>
                <c:pt idx="227705">
                  <c:v>527.53675955846995</c:v>
                </c:pt>
                <c:pt idx="227706">
                  <c:v>527.53907631374295</c:v>
                </c:pt>
                <c:pt idx="227707">
                  <c:v>527.54139306901698</c:v>
                </c:pt>
                <c:pt idx="227708">
                  <c:v>527.54370982428998</c:v>
                </c:pt>
                <c:pt idx="227709">
                  <c:v>527.546026579564</c:v>
                </c:pt>
                <c:pt idx="227710">
                  <c:v>527.54834333483802</c:v>
                </c:pt>
                <c:pt idx="227711">
                  <c:v>527.55066009011102</c:v>
                </c:pt>
                <c:pt idx="227712">
                  <c:v>527.55297684538505</c:v>
                </c:pt>
                <c:pt idx="227713">
                  <c:v>527.55529360065805</c:v>
                </c:pt>
                <c:pt idx="227714">
                  <c:v>527.55761035593196</c:v>
                </c:pt>
                <c:pt idx="227715">
                  <c:v>527.55992711120496</c:v>
                </c:pt>
                <c:pt idx="227716">
                  <c:v>527.56224386647898</c:v>
                </c:pt>
                <c:pt idx="227717">
                  <c:v>527.564560621753</c:v>
                </c:pt>
                <c:pt idx="227718">
                  <c:v>527.566877377026</c:v>
                </c:pt>
                <c:pt idx="227719">
                  <c:v>527.56919413230003</c:v>
                </c:pt>
                <c:pt idx="227720">
                  <c:v>527.57151088757303</c:v>
                </c:pt>
                <c:pt idx="227721">
                  <c:v>527.57382764284705</c:v>
                </c:pt>
                <c:pt idx="227722">
                  <c:v>527.57614439812005</c:v>
                </c:pt>
                <c:pt idx="227723">
                  <c:v>527.57846115339396</c:v>
                </c:pt>
                <c:pt idx="227724">
                  <c:v>527.58077790866798</c:v>
                </c:pt>
                <c:pt idx="227725">
                  <c:v>527.58309466394098</c:v>
                </c:pt>
                <c:pt idx="227726">
                  <c:v>527.58541141921501</c:v>
                </c:pt>
                <c:pt idx="227727">
                  <c:v>527.58772817448801</c:v>
                </c:pt>
                <c:pt idx="227728">
                  <c:v>527.59004492976203</c:v>
                </c:pt>
                <c:pt idx="227729">
                  <c:v>527.59236168503503</c:v>
                </c:pt>
                <c:pt idx="227730">
                  <c:v>527.59467844030905</c:v>
                </c:pt>
                <c:pt idx="227731">
                  <c:v>527.59699519558296</c:v>
                </c:pt>
                <c:pt idx="227732">
                  <c:v>527.59931195085596</c:v>
                </c:pt>
                <c:pt idx="227733">
                  <c:v>527.60162870612999</c:v>
                </c:pt>
                <c:pt idx="227734">
                  <c:v>527.60394546140299</c:v>
                </c:pt>
                <c:pt idx="227735">
                  <c:v>527.60626221667701</c:v>
                </c:pt>
                <c:pt idx="227736">
                  <c:v>527.60857897195001</c:v>
                </c:pt>
                <c:pt idx="227737">
                  <c:v>527.61089572722403</c:v>
                </c:pt>
                <c:pt idx="227738">
                  <c:v>527.61321248249806</c:v>
                </c:pt>
                <c:pt idx="227739">
                  <c:v>527.61552923777106</c:v>
                </c:pt>
                <c:pt idx="227740">
                  <c:v>527.61784599304497</c:v>
                </c:pt>
                <c:pt idx="227741">
                  <c:v>527.62016274831797</c:v>
                </c:pt>
                <c:pt idx="227742">
                  <c:v>527.62247950359199</c:v>
                </c:pt>
                <c:pt idx="227743">
                  <c:v>527.62479625886499</c:v>
                </c:pt>
                <c:pt idx="227744">
                  <c:v>527.62711301413901</c:v>
                </c:pt>
                <c:pt idx="227745">
                  <c:v>527.62942976941304</c:v>
                </c:pt>
                <c:pt idx="227746">
                  <c:v>527.63174652468604</c:v>
                </c:pt>
                <c:pt idx="227747">
                  <c:v>527.63406327995995</c:v>
                </c:pt>
                <c:pt idx="227748">
                  <c:v>527.63638003523295</c:v>
                </c:pt>
                <c:pt idx="227749">
                  <c:v>527.63869679050697</c:v>
                </c:pt>
                <c:pt idx="227750">
                  <c:v>527.64101354577997</c:v>
                </c:pt>
                <c:pt idx="227751">
                  <c:v>527.64333030105399</c:v>
                </c:pt>
                <c:pt idx="227752">
                  <c:v>527.64564705632699</c:v>
                </c:pt>
                <c:pt idx="227753">
                  <c:v>527.64796381160102</c:v>
                </c:pt>
                <c:pt idx="227754">
                  <c:v>527.65028056687504</c:v>
                </c:pt>
                <c:pt idx="227755">
                  <c:v>527.65259732214804</c:v>
                </c:pt>
                <c:pt idx="227756">
                  <c:v>527.65491407742195</c:v>
                </c:pt>
                <c:pt idx="227757">
                  <c:v>527.65723083269495</c:v>
                </c:pt>
                <c:pt idx="227758">
                  <c:v>527.65954758796897</c:v>
                </c:pt>
                <c:pt idx="227759">
                  <c:v>527.66186434324197</c:v>
                </c:pt>
                <c:pt idx="227760">
                  <c:v>527.664181098516</c:v>
                </c:pt>
                <c:pt idx="227761">
                  <c:v>527.66649785379002</c:v>
                </c:pt>
                <c:pt idx="227762">
                  <c:v>527.66881460906302</c:v>
                </c:pt>
                <c:pt idx="227763">
                  <c:v>527.67113136433704</c:v>
                </c:pt>
                <c:pt idx="227764">
                  <c:v>527.67344811961004</c:v>
                </c:pt>
                <c:pt idx="227765">
                  <c:v>527.67576487488395</c:v>
                </c:pt>
                <c:pt idx="227766">
                  <c:v>527.67808163015695</c:v>
                </c:pt>
                <c:pt idx="227767">
                  <c:v>527.68039838543098</c:v>
                </c:pt>
                <c:pt idx="227768">
                  <c:v>527.682715140705</c:v>
                </c:pt>
                <c:pt idx="227769">
                  <c:v>527.685031895978</c:v>
                </c:pt>
                <c:pt idx="227770">
                  <c:v>527.68734865125202</c:v>
                </c:pt>
                <c:pt idx="227771">
                  <c:v>527.68966540652502</c:v>
                </c:pt>
                <c:pt idx="227772">
                  <c:v>527.69198216179905</c:v>
                </c:pt>
                <c:pt idx="227773">
                  <c:v>527.69429891707205</c:v>
                </c:pt>
                <c:pt idx="227774">
                  <c:v>527.69661567234596</c:v>
                </c:pt>
                <c:pt idx="227775">
                  <c:v>527.69893242761998</c:v>
                </c:pt>
                <c:pt idx="227776">
                  <c:v>527.70124918289298</c:v>
                </c:pt>
                <c:pt idx="227777">
                  <c:v>527.703565938167</c:v>
                </c:pt>
                <c:pt idx="227778">
                  <c:v>527.70588269344</c:v>
                </c:pt>
                <c:pt idx="227779">
                  <c:v>527.70819944871403</c:v>
                </c:pt>
                <c:pt idx="227780">
                  <c:v>527.71051620398703</c:v>
                </c:pt>
                <c:pt idx="227781">
                  <c:v>527.71283295926105</c:v>
                </c:pt>
                <c:pt idx="227782">
                  <c:v>527.71514971453496</c:v>
                </c:pt>
                <c:pt idx="227783">
                  <c:v>527.71746646980796</c:v>
                </c:pt>
                <c:pt idx="227784">
                  <c:v>527.71978322508198</c:v>
                </c:pt>
                <c:pt idx="227785">
                  <c:v>527.72209998035498</c:v>
                </c:pt>
                <c:pt idx="227786">
                  <c:v>527.72441673562901</c:v>
                </c:pt>
                <c:pt idx="227787">
                  <c:v>527.72673349090201</c:v>
                </c:pt>
                <c:pt idx="227788">
                  <c:v>527.72905024617603</c:v>
                </c:pt>
                <c:pt idx="227789">
                  <c:v>527.73136700145005</c:v>
                </c:pt>
                <c:pt idx="227790">
                  <c:v>527.73368375672305</c:v>
                </c:pt>
                <c:pt idx="227791">
                  <c:v>527.73600051199696</c:v>
                </c:pt>
                <c:pt idx="227792">
                  <c:v>527.73831726726996</c:v>
                </c:pt>
                <c:pt idx="227793">
                  <c:v>527.74063402254399</c:v>
                </c:pt>
                <c:pt idx="227794">
                  <c:v>527.74295077781699</c:v>
                </c:pt>
                <c:pt idx="227795">
                  <c:v>527.74526753309101</c:v>
                </c:pt>
                <c:pt idx="227796">
                  <c:v>527.74758428836503</c:v>
                </c:pt>
                <c:pt idx="227797">
                  <c:v>527.74990104363803</c:v>
                </c:pt>
                <c:pt idx="227798">
                  <c:v>527.75221779891206</c:v>
                </c:pt>
                <c:pt idx="227799">
                  <c:v>527.75453455418506</c:v>
                </c:pt>
                <c:pt idx="227800">
                  <c:v>527.75685130945897</c:v>
                </c:pt>
                <c:pt idx="227801">
                  <c:v>527.75916806473197</c:v>
                </c:pt>
                <c:pt idx="227802">
                  <c:v>527.76148482000599</c:v>
                </c:pt>
                <c:pt idx="227803">
                  <c:v>527.76380157527899</c:v>
                </c:pt>
                <c:pt idx="227804">
                  <c:v>527.76611833055301</c:v>
                </c:pt>
                <c:pt idx="227805">
                  <c:v>527.76843508582704</c:v>
                </c:pt>
                <c:pt idx="227806">
                  <c:v>527.77075184110004</c:v>
                </c:pt>
                <c:pt idx="227807">
                  <c:v>527.77306859637395</c:v>
                </c:pt>
                <c:pt idx="227808">
                  <c:v>527.77538535164695</c:v>
                </c:pt>
                <c:pt idx="227809">
                  <c:v>527.77770210692097</c:v>
                </c:pt>
                <c:pt idx="227810">
                  <c:v>527.78001886219397</c:v>
                </c:pt>
                <c:pt idx="227811">
                  <c:v>527.78233561746799</c:v>
                </c:pt>
                <c:pt idx="227812">
                  <c:v>527.78465237274202</c:v>
                </c:pt>
                <c:pt idx="227813">
                  <c:v>527.78696912801502</c:v>
                </c:pt>
                <c:pt idx="227814">
                  <c:v>527.78928588328904</c:v>
                </c:pt>
                <c:pt idx="227815">
                  <c:v>527.79160263856204</c:v>
                </c:pt>
                <c:pt idx="227816">
                  <c:v>527.79391939383595</c:v>
                </c:pt>
                <c:pt idx="227817">
                  <c:v>527.79623614910895</c:v>
                </c:pt>
                <c:pt idx="227818">
                  <c:v>527.79855290438297</c:v>
                </c:pt>
                <c:pt idx="227819">
                  <c:v>527.800869659657</c:v>
                </c:pt>
                <c:pt idx="227820">
                  <c:v>527.80318641493</c:v>
                </c:pt>
                <c:pt idx="227821">
                  <c:v>527.80550317020402</c:v>
                </c:pt>
                <c:pt idx="227822">
                  <c:v>527.80781992547702</c:v>
                </c:pt>
                <c:pt idx="227823">
                  <c:v>527.81013668075104</c:v>
                </c:pt>
                <c:pt idx="227824">
                  <c:v>527.81245343602404</c:v>
                </c:pt>
                <c:pt idx="227825">
                  <c:v>527.81477019129795</c:v>
                </c:pt>
                <c:pt idx="227826">
                  <c:v>527.81708694657198</c:v>
                </c:pt>
                <c:pt idx="227827">
                  <c:v>527.81940370184498</c:v>
                </c:pt>
                <c:pt idx="227828">
                  <c:v>527.821720457119</c:v>
                </c:pt>
                <c:pt idx="227829">
                  <c:v>527.824037212392</c:v>
                </c:pt>
                <c:pt idx="227830">
                  <c:v>527.82635396766602</c:v>
                </c:pt>
                <c:pt idx="227831">
                  <c:v>527.82867072293902</c:v>
                </c:pt>
                <c:pt idx="227832">
                  <c:v>527.83098747821305</c:v>
                </c:pt>
                <c:pt idx="227833">
                  <c:v>527.83330423348696</c:v>
                </c:pt>
                <c:pt idx="227834">
                  <c:v>527.83562098875996</c:v>
                </c:pt>
                <c:pt idx="227835">
                  <c:v>527.83793774403398</c:v>
                </c:pt>
                <c:pt idx="227836">
                  <c:v>527.84025449930698</c:v>
                </c:pt>
                <c:pt idx="227837">
                  <c:v>527.842571254581</c:v>
                </c:pt>
                <c:pt idx="227838">
                  <c:v>527.844888009854</c:v>
                </c:pt>
                <c:pt idx="227839">
                  <c:v>527.84720476512803</c:v>
                </c:pt>
                <c:pt idx="227840">
                  <c:v>527.84952152040205</c:v>
                </c:pt>
                <c:pt idx="227841">
                  <c:v>527.85183827567505</c:v>
                </c:pt>
                <c:pt idx="227842">
                  <c:v>527.85415503094896</c:v>
                </c:pt>
                <c:pt idx="227843">
                  <c:v>527.85647178622196</c:v>
                </c:pt>
                <c:pt idx="227844">
                  <c:v>527.85878854149598</c:v>
                </c:pt>
                <c:pt idx="227845">
                  <c:v>527.86110529676898</c:v>
                </c:pt>
                <c:pt idx="227846">
                  <c:v>527.86342205204301</c:v>
                </c:pt>
                <c:pt idx="227847">
                  <c:v>527.86573880731703</c:v>
                </c:pt>
                <c:pt idx="227848">
                  <c:v>527.86805556259003</c:v>
                </c:pt>
                <c:pt idx="227849">
                  <c:v>527.87037231786405</c:v>
                </c:pt>
                <c:pt idx="227850">
                  <c:v>527.87268907313705</c:v>
                </c:pt>
                <c:pt idx="227851">
                  <c:v>527.87500582841096</c:v>
                </c:pt>
                <c:pt idx="227852">
                  <c:v>527.87732258368396</c:v>
                </c:pt>
                <c:pt idx="227853">
                  <c:v>527.87963933895799</c:v>
                </c:pt>
                <c:pt idx="227854">
                  <c:v>527.88195609423099</c:v>
                </c:pt>
                <c:pt idx="227855">
                  <c:v>527.88427284950501</c:v>
                </c:pt>
                <c:pt idx="227856">
                  <c:v>527.88658960477903</c:v>
                </c:pt>
                <c:pt idx="227857">
                  <c:v>527.88890636005203</c:v>
                </c:pt>
                <c:pt idx="227858">
                  <c:v>527.89122311532606</c:v>
                </c:pt>
                <c:pt idx="227859">
                  <c:v>527.89353987059906</c:v>
                </c:pt>
                <c:pt idx="227860">
                  <c:v>527.89585662587297</c:v>
                </c:pt>
                <c:pt idx="227861">
                  <c:v>527.89817338114597</c:v>
                </c:pt>
                <c:pt idx="227862">
                  <c:v>527.90049013641999</c:v>
                </c:pt>
                <c:pt idx="227863">
                  <c:v>527.90280689169401</c:v>
                </c:pt>
                <c:pt idx="227864">
                  <c:v>527.90512364696701</c:v>
                </c:pt>
                <c:pt idx="227865">
                  <c:v>527.90744040224104</c:v>
                </c:pt>
                <c:pt idx="227866">
                  <c:v>527.90975715751404</c:v>
                </c:pt>
                <c:pt idx="227867">
                  <c:v>527.91207391278795</c:v>
                </c:pt>
                <c:pt idx="227868">
                  <c:v>527.91439066806095</c:v>
                </c:pt>
                <c:pt idx="227869">
                  <c:v>527.91670742333497</c:v>
                </c:pt>
                <c:pt idx="227870">
                  <c:v>527.91902417860899</c:v>
                </c:pt>
                <c:pt idx="227871">
                  <c:v>527.92134093388199</c:v>
                </c:pt>
                <c:pt idx="227872">
                  <c:v>527.92365768915602</c:v>
                </c:pt>
                <c:pt idx="227873">
                  <c:v>527.92597444442902</c:v>
                </c:pt>
                <c:pt idx="227874">
                  <c:v>527.92829119970304</c:v>
                </c:pt>
                <c:pt idx="227875">
                  <c:v>527.93060795497604</c:v>
                </c:pt>
                <c:pt idx="227876">
                  <c:v>527.93292471024995</c:v>
                </c:pt>
                <c:pt idx="227877">
                  <c:v>527.93524146552397</c:v>
                </c:pt>
                <c:pt idx="227878">
                  <c:v>527.93755822079697</c:v>
                </c:pt>
                <c:pt idx="227879">
                  <c:v>527.939874976071</c:v>
                </c:pt>
                <c:pt idx="227880">
                  <c:v>527.942191731344</c:v>
                </c:pt>
                <c:pt idx="227881">
                  <c:v>527.94450848661802</c:v>
                </c:pt>
                <c:pt idx="227882">
                  <c:v>527.94682524189102</c:v>
                </c:pt>
                <c:pt idx="227883">
                  <c:v>527.94914199716504</c:v>
                </c:pt>
                <c:pt idx="227884">
                  <c:v>527.95145875243895</c:v>
                </c:pt>
                <c:pt idx="227885">
                  <c:v>527.95377550771195</c:v>
                </c:pt>
                <c:pt idx="227886">
                  <c:v>527.95609226298598</c:v>
                </c:pt>
                <c:pt idx="227887">
                  <c:v>527.95840901825898</c:v>
                </c:pt>
                <c:pt idx="227888">
                  <c:v>527.960725773533</c:v>
                </c:pt>
                <c:pt idx="227889">
                  <c:v>527.963042528806</c:v>
                </c:pt>
                <c:pt idx="227890">
                  <c:v>527.96535928408002</c:v>
                </c:pt>
                <c:pt idx="227891">
                  <c:v>527.96767603935405</c:v>
                </c:pt>
                <c:pt idx="227892">
                  <c:v>527.96999279462705</c:v>
                </c:pt>
                <c:pt idx="227893">
                  <c:v>527.97230954990096</c:v>
                </c:pt>
                <c:pt idx="227894">
                  <c:v>527.97462630517396</c:v>
                </c:pt>
                <c:pt idx="227895">
                  <c:v>527.97694306044798</c:v>
                </c:pt>
                <c:pt idx="227896">
                  <c:v>527.97925981572098</c:v>
                </c:pt>
                <c:pt idx="227897">
                  <c:v>527.981576570995</c:v>
                </c:pt>
                <c:pt idx="227898">
                  <c:v>527.98389332626903</c:v>
                </c:pt>
                <c:pt idx="227899">
                  <c:v>527.98621008154203</c:v>
                </c:pt>
                <c:pt idx="227900">
                  <c:v>527.98852683681605</c:v>
                </c:pt>
                <c:pt idx="227901">
                  <c:v>527.99084359208905</c:v>
                </c:pt>
                <c:pt idx="227902">
                  <c:v>527.99316034736296</c:v>
                </c:pt>
                <c:pt idx="227903">
                  <c:v>527.99547710263596</c:v>
                </c:pt>
                <c:pt idx="227904">
                  <c:v>527.99779385790998</c:v>
                </c:pt>
                <c:pt idx="227905">
                  <c:v>528.00011061318298</c:v>
                </c:pt>
                <c:pt idx="227906">
                  <c:v>528.00242736845701</c:v>
                </c:pt>
                <c:pt idx="227907">
                  <c:v>528.00474412373103</c:v>
                </c:pt>
                <c:pt idx="227908">
                  <c:v>528.00706087900403</c:v>
                </c:pt>
                <c:pt idx="227909">
                  <c:v>528.00937763427805</c:v>
                </c:pt>
                <c:pt idx="227910">
                  <c:v>528.01169438955105</c:v>
                </c:pt>
                <c:pt idx="227911">
                  <c:v>528.01401114482496</c:v>
                </c:pt>
                <c:pt idx="227912">
                  <c:v>528.01632790009796</c:v>
                </c:pt>
                <c:pt idx="227913">
                  <c:v>528.01864465537199</c:v>
                </c:pt>
                <c:pt idx="227914">
                  <c:v>528.02096141064601</c:v>
                </c:pt>
                <c:pt idx="227915">
                  <c:v>528.02327816591901</c:v>
                </c:pt>
                <c:pt idx="227916">
                  <c:v>528.02559492119303</c:v>
                </c:pt>
                <c:pt idx="227917">
                  <c:v>528.02791167646603</c:v>
                </c:pt>
                <c:pt idx="227918">
                  <c:v>528.03022843174006</c:v>
                </c:pt>
                <c:pt idx="227919">
                  <c:v>528.03254518701306</c:v>
                </c:pt>
                <c:pt idx="227920">
                  <c:v>528.03486194228697</c:v>
                </c:pt>
                <c:pt idx="227921">
                  <c:v>528.03717869756099</c:v>
                </c:pt>
                <c:pt idx="227922">
                  <c:v>528.03949545283399</c:v>
                </c:pt>
                <c:pt idx="227923">
                  <c:v>528.04181220810801</c:v>
                </c:pt>
                <c:pt idx="227924">
                  <c:v>528.04412896338101</c:v>
                </c:pt>
                <c:pt idx="227925">
                  <c:v>528.04644571865504</c:v>
                </c:pt>
                <c:pt idx="227926">
                  <c:v>528.04876247392804</c:v>
                </c:pt>
                <c:pt idx="227927">
                  <c:v>528.05107922920195</c:v>
                </c:pt>
                <c:pt idx="227928">
                  <c:v>528.05339598447597</c:v>
                </c:pt>
                <c:pt idx="227929">
                  <c:v>528.05571273974897</c:v>
                </c:pt>
                <c:pt idx="227930">
                  <c:v>528.05802949502299</c:v>
                </c:pt>
                <c:pt idx="227931">
                  <c:v>528.06034625029599</c:v>
                </c:pt>
                <c:pt idx="227932">
                  <c:v>528.06266300557002</c:v>
                </c:pt>
                <c:pt idx="227933">
                  <c:v>528.06497976084302</c:v>
                </c:pt>
                <c:pt idx="227934">
                  <c:v>528.06729651611704</c:v>
                </c:pt>
                <c:pt idx="227935">
                  <c:v>528.06961327139095</c:v>
                </c:pt>
                <c:pt idx="227936">
                  <c:v>528.07193002666395</c:v>
                </c:pt>
                <c:pt idx="227937">
                  <c:v>528.07424678193797</c:v>
                </c:pt>
                <c:pt idx="227938">
                  <c:v>528.07656353721097</c:v>
                </c:pt>
                <c:pt idx="227939">
                  <c:v>528.078880292485</c:v>
                </c:pt>
                <c:pt idx="227940">
                  <c:v>528.081197047758</c:v>
                </c:pt>
                <c:pt idx="227941">
                  <c:v>528.08351380303202</c:v>
                </c:pt>
                <c:pt idx="227942">
                  <c:v>528.08583055830604</c:v>
                </c:pt>
                <c:pt idx="227943">
                  <c:v>528.08814731357904</c:v>
                </c:pt>
                <c:pt idx="227944">
                  <c:v>528.09046406885295</c:v>
                </c:pt>
                <c:pt idx="227945">
                  <c:v>528.09278082412595</c:v>
                </c:pt>
                <c:pt idx="227946">
                  <c:v>528.09509757939998</c:v>
                </c:pt>
                <c:pt idx="227947">
                  <c:v>528.09741433467298</c:v>
                </c:pt>
                <c:pt idx="227948">
                  <c:v>528.099731089947</c:v>
                </c:pt>
                <c:pt idx="227949">
                  <c:v>528.10204784522102</c:v>
                </c:pt>
                <c:pt idx="227950">
                  <c:v>528.10436460049402</c:v>
                </c:pt>
                <c:pt idx="227951">
                  <c:v>528.10668135576805</c:v>
                </c:pt>
                <c:pt idx="227952">
                  <c:v>528.10899811104105</c:v>
                </c:pt>
                <c:pt idx="227953">
                  <c:v>528.11131486631496</c:v>
                </c:pt>
                <c:pt idx="227954">
                  <c:v>528.11363162158796</c:v>
                </c:pt>
                <c:pt idx="227955">
                  <c:v>528.11594837686198</c:v>
                </c:pt>
                <c:pt idx="227956">
                  <c:v>528.11826513213498</c:v>
                </c:pt>
                <c:pt idx="227957">
                  <c:v>528.120581887409</c:v>
                </c:pt>
                <c:pt idx="227958">
                  <c:v>528.12289864268303</c:v>
                </c:pt>
                <c:pt idx="227959">
                  <c:v>528.12521539795603</c:v>
                </c:pt>
                <c:pt idx="227960">
                  <c:v>528.12753215323005</c:v>
                </c:pt>
                <c:pt idx="227961">
                  <c:v>528.12984890850305</c:v>
                </c:pt>
                <c:pt idx="227962">
                  <c:v>528.13216566377696</c:v>
                </c:pt>
                <c:pt idx="227963">
                  <c:v>528.13448241904996</c:v>
                </c:pt>
                <c:pt idx="227964">
                  <c:v>528.13679917432398</c:v>
                </c:pt>
                <c:pt idx="227965">
                  <c:v>528.13911592959801</c:v>
                </c:pt>
                <c:pt idx="227966">
                  <c:v>528.14143268487101</c:v>
                </c:pt>
                <c:pt idx="227967">
                  <c:v>528.14374944014503</c:v>
                </c:pt>
                <c:pt idx="227968">
                  <c:v>528.14606619541803</c:v>
                </c:pt>
                <c:pt idx="227969">
                  <c:v>528.14838295069205</c:v>
                </c:pt>
                <c:pt idx="227970">
                  <c:v>528.15069970596505</c:v>
                </c:pt>
                <c:pt idx="227971">
                  <c:v>528.15301646123896</c:v>
                </c:pt>
                <c:pt idx="227972">
                  <c:v>528.15533321651299</c:v>
                </c:pt>
                <c:pt idx="227973">
                  <c:v>528.15764997178599</c:v>
                </c:pt>
                <c:pt idx="227974">
                  <c:v>528.15996672706001</c:v>
                </c:pt>
                <c:pt idx="227975">
                  <c:v>528.16228348233301</c:v>
                </c:pt>
                <c:pt idx="227976">
                  <c:v>528.16460023760703</c:v>
                </c:pt>
                <c:pt idx="227977">
                  <c:v>528.16691699288003</c:v>
                </c:pt>
                <c:pt idx="227978">
                  <c:v>528.16923374815406</c:v>
                </c:pt>
                <c:pt idx="227979">
                  <c:v>528.17155050342797</c:v>
                </c:pt>
                <c:pt idx="227980">
                  <c:v>528.17386725870097</c:v>
                </c:pt>
                <c:pt idx="227981">
                  <c:v>528.17618401397499</c:v>
                </c:pt>
                <c:pt idx="227982">
                  <c:v>528.17850076924799</c:v>
                </c:pt>
                <c:pt idx="227983">
                  <c:v>528.18081752452201</c:v>
                </c:pt>
                <c:pt idx="227984">
                  <c:v>528.18313427979501</c:v>
                </c:pt>
                <c:pt idx="227985">
                  <c:v>528.18545103506904</c:v>
                </c:pt>
                <c:pt idx="227986">
                  <c:v>528.18776779034295</c:v>
                </c:pt>
                <c:pt idx="227987">
                  <c:v>528.19008454561595</c:v>
                </c:pt>
                <c:pt idx="227988">
                  <c:v>528.19240130088997</c:v>
                </c:pt>
                <c:pt idx="227989">
                  <c:v>528.19471805616297</c:v>
                </c:pt>
                <c:pt idx="227990">
                  <c:v>528.19703481143699</c:v>
                </c:pt>
                <c:pt idx="227991">
                  <c:v>528.19935156670999</c:v>
                </c:pt>
                <c:pt idx="227992">
                  <c:v>528.20166832198402</c:v>
                </c:pt>
                <c:pt idx="227993">
                  <c:v>528.20398507725804</c:v>
                </c:pt>
                <c:pt idx="227994">
                  <c:v>528.20630183253104</c:v>
                </c:pt>
                <c:pt idx="227995">
                  <c:v>528.20861858780495</c:v>
                </c:pt>
                <c:pt idx="227996">
                  <c:v>528.21093534307795</c:v>
                </c:pt>
                <c:pt idx="227997">
                  <c:v>528.21325209835197</c:v>
                </c:pt>
                <c:pt idx="227998">
                  <c:v>528.21556885362497</c:v>
                </c:pt>
                <c:pt idx="227999">
                  <c:v>528.217885608899</c:v>
                </c:pt>
                <c:pt idx="228000">
                  <c:v>528.22020236417302</c:v>
                </c:pt>
                <c:pt idx="228001">
                  <c:v>528.22251911944602</c:v>
                </c:pt>
                <c:pt idx="228002">
                  <c:v>528.22483587472004</c:v>
                </c:pt>
                <c:pt idx="228003">
                  <c:v>528.22715262999304</c:v>
                </c:pt>
                <c:pt idx="228004">
                  <c:v>528.22946938526695</c:v>
                </c:pt>
                <c:pt idx="228005">
                  <c:v>528.23178614053995</c:v>
                </c:pt>
                <c:pt idx="228006">
                  <c:v>528.23410289581398</c:v>
                </c:pt>
                <c:pt idx="228007">
                  <c:v>528.23641965108698</c:v>
                </c:pt>
                <c:pt idx="228008">
                  <c:v>528.238736406361</c:v>
                </c:pt>
                <c:pt idx="228009">
                  <c:v>528.24105316163502</c:v>
                </c:pt>
                <c:pt idx="228010">
                  <c:v>528.24336991690802</c:v>
                </c:pt>
                <c:pt idx="228011">
                  <c:v>528.24568667218205</c:v>
                </c:pt>
                <c:pt idx="228012">
                  <c:v>528.24800342745505</c:v>
                </c:pt>
                <c:pt idx="228013">
                  <c:v>528.25032018272896</c:v>
                </c:pt>
                <c:pt idx="228014">
                  <c:v>528.25263693800196</c:v>
                </c:pt>
                <c:pt idx="228015">
                  <c:v>528.25495369327598</c:v>
                </c:pt>
                <c:pt idx="228016">
                  <c:v>528.25727044855</c:v>
                </c:pt>
                <c:pt idx="228017">
                  <c:v>528.259587203823</c:v>
                </c:pt>
                <c:pt idx="228018">
                  <c:v>528.26190395909703</c:v>
                </c:pt>
                <c:pt idx="228019">
                  <c:v>528.26422071437003</c:v>
                </c:pt>
                <c:pt idx="228020">
                  <c:v>528.26653746964405</c:v>
                </c:pt>
                <c:pt idx="228021">
                  <c:v>528.26885422491705</c:v>
                </c:pt>
                <c:pt idx="228022">
                  <c:v>528.27117098019096</c:v>
                </c:pt>
                <c:pt idx="228023">
                  <c:v>528.27348773546498</c:v>
                </c:pt>
                <c:pt idx="228024">
                  <c:v>528.27580449073798</c:v>
                </c:pt>
                <c:pt idx="228025">
                  <c:v>528.27812124601201</c:v>
                </c:pt>
                <c:pt idx="228026">
                  <c:v>528.28043800128501</c:v>
                </c:pt>
                <c:pt idx="228027">
                  <c:v>528.28275475655903</c:v>
                </c:pt>
                <c:pt idx="228028">
                  <c:v>528.28507151183203</c:v>
                </c:pt>
                <c:pt idx="228029">
                  <c:v>528.28738826710605</c:v>
                </c:pt>
                <c:pt idx="228030">
                  <c:v>528.28970502237996</c:v>
                </c:pt>
                <c:pt idx="228031">
                  <c:v>528.29202177765296</c:v>
                </c:pt>
                <c:pt idx="228032">
                  <c:v>528.29433853292699</c:v>
                </c:pt>
                <c:pt idx="228033">
                  <c:v>528.29665528819999</c:v>
                </c:pt>
                <c:pt idx="228034">
                  <c:v>528.29897204347401</c:v>
                </c:pt>
                <c:pt idx="228035">
                  <c:v>528.30128879874701</c:v>
                </c:pt>
                <c:pt idx="228036">
                  <c:v>528.30360555402103</c:v>
                </c:pt>
                <c:pt idx="228037">
                  <c:v>528.30592230929506</c:v>
                </c:pt>
                <c:pt idx="228038">
                  <c:v>528.30823906456806</c:v>
                </c:pt>
                <c:pt idx="228039">
                  <c:v>528.31055581984197</c:v>
                </c:pt>
                <c:pt idx="228040">
                  <c:v>528.31287257511497</c:v>
                </c:pt>
                <c:pt idx="228041">
                  <c:v>528.31518933038899</c:v>
                </c:pt>
                <c:pt idx="228042">
                  <c:v>528.31750608566199</c:v>
                </c:pt>
                <c:pt idx="228043">
                  <c:v>528.31982284093601</c:v>
                </c:pt>
                <c:pt idx="228044">
                  <c:v>528.32213959621004</c:v>
                </c:pt>
                <c:pt idx="228045">
                  <c:v>528.32445635148304</c:v>
                </c:pt>
                <c:pt idx="228046">
                  <c:v>528.32677310675695</c:v>
                </c:pt>
                <c:pt idx="228047">
                  <c:v>528.32908986202995</c:v>
                </c:pt>
                <c:pt idx="228048">
                  <c:v>528.33140661730397</c:v>
                </c:pt>
                <c:pt idx="228049">
                  <c:v>528.33372337257697</c:v>
                </c:pt>
                <c:pt idx="228050">
                  <c:v>528.33604012785099</c:v>
                </c:pt>
                <c:pt idx="228051">
                  <c:v>528.33835688312399</c:v>
                </c:pt>
                <c:pt idx="228052">
                  <c:v>528.34067363839802</c:v>
                </c:pt>
                <c:pt idx="228053">
                  <c:v>528.34299039367204</c:v>
                </c:pt>
                <c:pt idx="228054">
                  <c:v>528.34530714894504</c:v>
                </c:pt>
                <c:pt idx="228055">
                  <c:v>528.34762390421895</c:v>
                </c:pt>
                <c:pt idx="228056">
                  <c:v>528.34994065949195</c:v>
                </c:pt>
                <c:pt idx="228057">
                  <c:v>528.35225741476597</c:v>
                </c:pt>
                <c:pt idx="228058">
                  <c:v>528.35457417003897</c:v>
                </c:pt>
                <c:pt idx="228059">
                  <c:v>528.356890925313</c:v>
                </c:pt>
                <c:pt idx="228060">
                  <c:v>528.35920768058702</c:v>
                </c:pt>
                <c:pt idx="228061">
                  <c:v>528.36152443586002</c:v>
                </c:pt>
                <c:pt idx="228062">
                  <c:v>528.36384119113404</c:v>
                </c:pt>
                <c:pt idx="228063">
                  <c:v>528.36615794640704</c:v>
                </c:pt>
                <c:pt idx="228064">
                  <c:v>528.36847470168095</c:v>
                </c:pt>
                <c:pt idx="228065">
                  <c:v>528.37079145695395</c:v>
                </c:pt>
                <c:pt idx="228066">
                  <c:v>528.37310821222798</c:v>
                </c:pt>
                <c:pt idx="228067">
                  <c:v>528.375424967502</c:v>
                </c:pt>
                <c:pt idx="228068">
                  <c:v>528.377741722775</c:v>
                </c:pt>
                <c:pt idx="228069">
                  <c:v>528.38005847804902</c:v>
                </c:pt>
                <c:pt idx="228070">
                  <c:v>528.38237523332202</c:v>
                </c:pt>
                <c:pt idx="228071">
                  <c:v>528.38469198859605</c:v>
                </c:pt>
                <c:pt idx="228072">
                  <c:v>528.38700874386905</c:v>
                </c:pt>
                <c:pt idx="228073">
                  <c:v>528.38932549914296</c:v>
                </c:pt>
                <c:pt idx="228074">
                  <c:v>528.39164225441698</c:v>
                </c:pt>
                <c:pt idx="228075">
                  <c:v>528.39395900968998</c:v>
                </c:pt>
                <c:pt idx="228076">
                  <c:v>528.396275764964</c:v>
                </c:pt>
                <c:pt idx="228077">
                  <c:v>528.398592520237</c:v>
                </c:pt>
                <c:pt idx="228078">
                  <c:v>528.40090927551103</c:v>
                </c:pt>
                <c:pt idx="228079">
                  <c:v>528.40322603078403</c:v>
                </c:pt>
                <c:pt idx="228080">
                  <c:v>528.40554278605805</c:v>
                </c:pt>
                <c:pt idx="228081">
                  <c:v>528.40785954133196</c:v>
                </c:pt>
                <c:pt idx="228082">
                  <c:v>528.41017629660496</c:v>
                </c:pt>
                <c:pt idx="228083">
                  <c:v>528.41249305187898</c:v>
                </c:pt>
                <c:pt idx="228084">
                  <c:v>528.41480980715198</c:v>
                </c:pt>
                <c:pt idx="228085">
                  <c:v>528.41712656242601</c:v>
                </c:pt>
                <c:pt idx="228086">
                  <c:v>528.41944331769901</c:v>
                </c:pt>
                <c:pt idx="228087">
                  <c:v>528.42176007297303</c:v>
                </c:pt>
                <c:pt idx="228088">
                  <c:v>528.42407682824705</c:v>
                </c:pt>
                <c:pt idx="228089">
                  <c:v>528.42639358352005</c:v>
                </c:pt>
                <c:pt idx="228090">
                  <c:v>528.42871033879396</c:v>
                </c:pt>
                <c:pt idx="228091">
                  <c:v>528.43102709406696</c:v>
                </c:pt>
                <c:pt idx="228092">
                  <c:v>528.43334384934099</c:v>
                </c:pt>
                <c:pt idx="228093">
                  <c:v>528.43566060461399</c:v>
                </c:pt>
                <c:pt idx="228094">
                  <c:v>528.43797735988801</c:v>
                </c:pt>
                <c:pt idx="228095">
                  <c:v>528.44029411516203</c:v>
                </c:pt>
                <c:pt idx="228096">
                  <c:v>528.44261087043503</c:v>
                </c:pt>
                <c:pt idx="228097">
                  <c:v>528.44492762570906</c:v>
                </c:pt>
                <c:pt idx="228098">
                  <c:v>528.44724438098206</c:v>
                </c:pt>
                <c:pt idx="228099">
                  <c:v>528.44956113625597</c:v>
                </c:pt>
                <c:pt idx="228100">
                  <c:v>528.45187789152897</c:v>
                </c:pt>
                <c:pt idx="228101">
                  <c:v>528.45419464680299</c:v>
                </c:pt>
                <c:pt idx="228102">
                  <c:v>528.45651140207599</c:v>
                </c:pt>
                <c:pt idx="228103">
                  <c:v>528.45882815735001</c:v>
                </c:pt>
                <c:pt idx="228104">
                  <c:v>528.46114491262404</c:v>
                </c:pt>
                <c:pt idx="228105">
                  <c:v>528.46346166789704</c:v>
                </c:pt>
                <c:pt idx="228106">
                  <c:v>528.46577842317095</c:v>
                </c:pt>
                <c:pt idx="228107">
                  <c:v>528.46809517844395</c:v>
                </c:pt>
                <c:pt idx="228108">
                  <c:v>528.47041193371797</c:v>
                </c:pt>
                <c:pt idx="228109">
                  <c:v>528.47272868899097</c:v>
                </c:pt>
                <c:pt idx="228110">
                  <c:v>528.47504544426499</c:v>
                </c:pt>
                <c:pt idx="228111">
                  <c:v>528.47736219953902</c:v>
                </c:pt>
                <c:pt idx="228112">
                  <c:v>528.47967895481202</c:v>
                </c:pt>
                <c:pt idx="228113">
                  <c:v>528.48199571008604</c:v>
                </c:pt>
                <c:pt idx="228114">
                  <c:v>528.48431246535904</c:v>
                </c:pt>
                <c:pt idx="228115">
                  <c:v>528.48662922063295</c:v>
                </c:pt>
                <c:pt idx="228116">
                  <c:v>528.48894597590595</c:v>
                </c:pt>
                <c:pt idx="228117">
                  <c:v>528.49126273117997</c:v>
                </c:pt>
                <c:pt idx="228118">
                  <c:v>528.493579486454</c:v>
                </c:pt>
                <c:pt idx="228119">
                  <c:v>528.495896241727</c:v>
                </c:pt>
                <c:pt idx="228120">
                  <c:v>528.49821299700102</c:v>
                </c:pt>
                <c:pt idx="228121">
                  <c:v>528.50052975227402</c:v>
                </c:pt>
                <c:pt idx="228122">
                  <c:v>528.50284650754804</c:v>
                </c:pt>
                <c:pt idx="228123">
                  <c:v>528.50516326282104</c:v>
                </c:pt>
                <c:pt idx="228124">
                  <c:v>528.50748001809495</c:v>
                </c:pt>
                <c:pt idx="228125">
                  <c:v>528.50979677336898</c:v>
                </c:pt>
                <c:pt idx="228126">
                  <c:v>528.51211352864198</c:v>
                </c:pt>
                <c:pt idx="228127">
                  <c:v>528.514430283916</c:v>
                </c:pt>
                <c:pt idx="228128">
                  <c:v>528.516747039189</c:v>
                </c:pt>
                <c:pt idx="228129">
                  <c:v>528.51906379446302</c:v>
                </c:pt>
                <c:pt idx="228130">
                  <c:v>528.52138054973602</c:v>
                </c:pt>
                <c:pt idx="228131">
                  <c:v>528.52369730501005</c:v>
                </c:pt>
                <c:pt idx="228132">
                  <c:v>528.52601406028396</c:v>
                </c:pt>
                <c:pt idx="228133">
                  <c:v>528.52833081555696</c:v>
                </c:pt>
                <c:pt idx="228134">
                  <c:v>528.53064757083098</c:v>
                </c:pt>
                <c:pt idx="228135">
                  <c:v>528.53296432610398</c:v>
                </c:pt>
                <c:pt idx="228136">
                  <c:v>528.535281081378</c:v>
                </c:pt>
                <c:pt idx="228137">
                  <c:v>528.537597836651</c:v>
                </c:pt>
                <c:pt idx="228138">
                  <c:v>528.53991459192503</c:v>
                </c:pt>
                <c:pt idx="228139">
                  <c:v>528.54223134719905</c:v>
                </c:pt>
                <c:pt idx="228140">
                  <c:v>528.54454810247205</c:v>
                </c:pt>
                <c:pt idx="228141">
                  <c:v>528.54686485774596</c:v>
                </c:pt>
                <c:pt idx="228142">
                  <c:v>528.54918161301896</c:v>
                </c:pt>
                <c:pt idx="228143">
                  <c:v>528.55149836829298</c:v>
                </c:pt>
                <c:pt idx="228144">
                  <c:v>528.55381512356598</c:v>
                </c:pt>
                <c:pt idx="228145">
                  <c:v>528.55613187884001</c:v>
                </c:pt>
                <c:pt idx="228146">
                  <c:v>528.55844863411403</c:v>
                </c:pt>
                <c:pt idx="228147">
                  <c:v>528.56076538938703</c:v>
                </c:pt>
                <c:pt idx="228148">
                  <c:v>528.56308214466105</c:v>
                </c:pt>
                <c:pt idx="228149">
                  <c:v>528.56539889993405</c:v>
                </c:pt>
                <c:pt idx="228150">
                  <c:v>528.56771565520796</c:v>
                </c:pt>
                <c:pt idx="228151">
                  <c:v>528.57003241048096</c:v>
                </c:pt>
                <c:pt idx="228152">
                  <c:v>528.57234916575499</c:v>
                </c:pt>
                <c:pt idx="228153">
                  <c:v>528.57466592102799</c:v>
                </c:pt>
                <c:pt idx="228154">
                  <c:v>528.57698267630201</c:v>
                </c:pt>
                <c:pt idx="228155">
                  <c:v>528.57929943157603</c:v>
                </c:pt>
                <c:pt idx="228156">
                  <c:v>528.58161618684903</c:v>
                </c:pt>
                <c:pt idx="228157">
                  <c:v>528.58393294212306</c:v>
                </c:pt>
                <c:pt idx="228158">
                  <c:v>528.58624969739606</c:v>
                </c:pt>
                <c:pt idx="228159">
                  <c:v>528.58856645266997</c:v>
                </c:pt>
                <c:pt idx="228160">
                  <c:v>528.59088320794297</c:v>
                </c:pt>
                <c:pt idx="228161">
                  <c:v>528.59319996321699</c:v>
                </c:pt>
                <c:pt idx="228162">
                  <c:v>528.59551671849101</c:v>
                </c:pt>
                <c:pt idx="228163">
                  <c:v>528.59783347376401</c:v>
                </c:pt>
                <c:pt idx="228164">
                  <c:v>528.60015022903804</c:v>
                </c:pt>
                <c:pt idx="228165">
                  <c:v>528.60246698431104</c:v>
                </c:pt>
                <c:pt idx="228166">
                  <c:v>528.60478373958495</c:v>
                </c:pt>
                <c:pt idx="228167">
                  <c:v>528.60710049485795</c:v>
                </c:pt>
                <c:pt idx="228168">
                  <c:v>528.60941725013197</c:v>
                </c:pt>
                <c:pt idx="228169">
                  <c:v>528.61173400540599</c:v>
                </c:pt>
                <c:pt idx="228170">
                  <c:v>528.61405076067899</c:v>
                </c:pt>
                <c:pt idx="228171">
                  <c:v>528.61636751595302</c:v>
                </c:pt>
                <c:pt idx="228172">
                  <c:v>528.61868427122602</c:v>
                </c:pt>
                <c:pt idx="228173">
                  <c:v>528.62100102650004</c:v>
                </c:pt>
                <c:pt idx="228174">
                  <c:v>528.62331778177304</c:v>
                </c:pt>
                <c:pt idx="228175">
                  <c:v>528.62563453704695</c:v>
                </c:pt>
                <c:pt idx="228176">
                  <c:v>528.62795129232097</c:v>
                </c:pt>
                <c:pt idx="228177">
                  <c:v>528.63026804759397</c:v>
                </c:pt>
                <c:pt idx="228178">
                  <c:v>528.632584802868</c:v>
                </c:pt>
                <c:pt idx="228179">
                  <c:v>528.634901558141</c:v>
                </c:pt>
                <c:pt idx="228180">
                  <c:v>528.63721831341502</c:v>
                </c:pt>
                <c:pt idx="228181">
                  <c:v>528.63953506868802</c:v>
                </c:pt>
                <c:pt idx="228182">
                  <c:v>528.64185182396204</c:v>
                </c:pt>
                <c:pt idx="228183">
                  <c:v>528.64416857923595</c:v>
                </c:pt>
                <c:pt idx="228184">
                  <c:v>528.64648533450895</c:v>
                </c:pt>
                <c:pt idx="228185">
                  <c:v>528.64880208978298</c:v>
                </c:pt>
                <c:pt idx="228186">
                  <c:v>528.65111884505598</c:v>
                </c:pt>
                <c:pt idx="228187">
                  <c:v>528.65343560033</c:v>
                </c:pt>
                <c:pt idx="228188">
                  <c:v>528.655752355603</c:v>
                </c:pt>
                <c:pt idx="228189">
                  <c:v>528.65806911087702</c:v>
                </c:pt>
                <c:pt idx="228190">
                  <c:v>528.66038586615105</c:v>
                </c:pt>
                <c:pt idx="228191">
                  <c:v>528.66270262142405</c:v>
                </c:pt>
                <c:pt idx="228192">
                  <c:v>528.66501937669796</c:v>
                </c:pt>
                <c:pt idx="228193">
                  <c:v>528.66733613197096</c:v>
                </c:pt>
                <c:pt idx="228194">
                  <c:v>528.66965288724498</c:v>
                </c:pt>
                <c:pt idx="228195">
                  <c:v>528.67196964251798</c:v>
                </c:pt>
                <c:pt idx="228196">
                  <c:v>528.674286397792</c:v>
                </c:pt>
                <c:pt idx="228197">
                  <c:v>528.67660315306603</c:v>
                </c:pt>
                <c:pt idx="228198">
                  <c:v>528.67891990833903</c:v>
                </c:pt>
                <c:pt idx="228199">
                  <c:v>528.68123666361305</c:v>
                </c:pt>
                <c:pt idx="228200">
                  <c:v>528.68355341888605</c:v>
                </c:pt>
                <c:pt idx="228201">
                  <c:v>528.68587017415996</c:v>
                </c:pt>
                <c:pt idx="228202">
                  <c:v>528.68818692943296</c:v>
                </c:pt>
                <c:pt idx="228203">
                  <c:v>528.69050368470698</c:v>
                </c:pt>
                <c:pt idx="228204">
                  <c:v>528.69282043997998</c:v>
                </c:pt>
                <c:pt idx="228205">
                  <c:v>528.69513719525401</c:v>
                </c:pt>
                <c:pt idx="228206">
                  <c:v>528.69745395052803</c:v>
                </c:pt>
                <c:pt idx="228207">
                  <c:v>528.69977070580103</c:v>
                </c:pt>
                <c:pt idx="228208">
                  <c:v>528.70208746107505</c:v>
                </c:pt>
                <c:pt idx="228209">
                  <c:v>528.70440421634805</c:v>
                </c:pt>
                <c:pt idx="228210">
                  <c:v>528.70672097162196</c:v>
                </c:pt>
                <c:pt idx="228211">
                  <c:v>528.70903772689496</c:v>
                </c:pt>
                <c:pt idx="228212">
                  <c:v>528.71135448216899</c:v>
                </c:pt>
                <c:pt idx="228213">
                  <c:v>528.71367123744301</c:v>
                </c:pt>
                <c:pt idx="228214">
                  <c:v>528.71598799271601</c:v>
                </c:pt>
                <c:pt idx="228215">
                  <c:v>528.71830474799003</c:v>
                </c:pt>
                <c:pt idx="228216">
                  <c:v>528.72062150326303</c:v>
                </c:pt>
                <c:pt idx="228217">
                  <c:v>528.72293825853706</c:v>
                </c:pt>
                <c:pt idx="228218">
                  <c:v>528.72525501381006</c:v>
                </c:pt>
                <c:pt idx="228219">
                  <c:v>528.72757176908397</c:v>
                </c:pt>
                <c:pt idx="228220">
                  <c:v>528.72988852435799</c:v>
                </c:pt>
                <c:pt idx="228221">
                  <c:v>528.73220527963099</c:v>
                </c:pt>
                <c:pt idx="228222">
                  <c:v>528.73452203490501</c:v>
                </c:pt>
                <c:pt idx="228223">
                  <c:v>528.73683879017801</c:v>
                </c:pt>
                <c:pt idx="228224">
                  <c:v>528.73915554545204</c:v>
                </c:pt>
                <c:pt idx="228225">
                  <c:v>528.74147230072504</c:v>
                </c:pt>
                <c:pt idx="228226">
                  <c:v>528.74378905599895</c:v>
                </c:pt>
                <c:pt idx="228227">
                  <c:v>528.74610581127297</c:v>
                </c:pt>
                <c:pt idx="228228">
                  <c:v>528.74842256654597</c:v>
                </c:pt>
                <c:pt idx="228229">
                  <c:v>528.75073932181999</c:v>
                </c:pt>
                <c:pt idx="228230">
                  <c:v>528.75305607709299</c:v>
                </c:pt>
                <c:pt idx="228231">
                  <c:v>528.75537283236702</c:v>
                </c:pt>
                <c:pt idx="228232">
                  <c:v>528.75768958764002</c:v>
                </c:pt>
                <c:pt idx="228233">
                  <c:v>528.76000634291404</c:v>
                </c:pt>
                <c:pt idx="228234">
                  <c:v>528.76232309818795</c:v>
                </c:pt>
                <c:pt idx="228235">
                  <c:v>528.76463985346095</c:v>
                </c:pt>
                <c:pt idx="228236">
                  <c:v>528.76695660873497</c:v>
                </c:pt>
                <c:pt idx="228237">
                  <c:v>528.76927336400797</c:v>
                </c:pt>
                <c:pt idx="228238">
                  <c:v>528.771590119282</c:v>
                </c:pt>
                <c:pt idx="228239">
                  <c:v>528.773906874555</c:v>
                </c:pt>
                <c:pt idx="228240">
                  <c:v>528.77622362982902</c:v>
                </c:pt>
                <c:pt idx="228241">
                  <c:v>528.77854038510304</c:v>
                </c:pt>
                <c:pt idx="228242">
                  <c:v>528.78085714037604</c:v>
                </c:pt>
                <c:pt idx="228243">
                  <c:v>528.78317389564995</c:v>
                </c:pt>
                <c:pt idx="228244">
                  <c:v>528.78549065092295</c:v>
                </c:pt>
                <c:pt idx="228245">
                  <c:v>528.78780740619698</c:v>
                </c:pt>
                <c:pt idx="228246">
                  <c:v>528.79012416146998</c:v>
                </c:pt>
                <c:pt idx="228247">
                  <c:v>528.792440916744</c:v>
                </c:pt>
                <c:pt idx="228248">
                  <c:v>528.79475767201802</c:v>
                </c:pt>
                <c:pt idx="228249">
                  <c:v>528.79707442729102</c:v>
                </c:pt>
                <c:pt idx="228250">
                  <c:v>528.79939118256505</c:v>
                </c:pt>
                <c:pt idx="228251">
                  <c:v>528.80170793783805</c:v>
                </c:pt>
                <c:pt idx="228252">
                  <c:v>528.80402469311196</c:v>
                </c:pt>
                <c:pt idx="228253">
                  <c:v>528.80634144838496</c:v>
                </c:pt>
                <c:pt idx="228254">
                  <c:v>528.80865820365898</c:v>
                </c:pt>
                <c:pt idx="228255">
                  <c:v>528.81097495893198</c:v>
                </c:pt>
                <c:pt idx="228256">
                  <c:v>528.813291714206</c:v>
                </c:pt>
                <c:pt idx="228257">
                  <c:v>528.81560846948003</c:v>
                </c:pt>
                <c:pt idx="228258">
                  <c:v>528.81792522475303</c:v>
                </c:pt>
                <c:pt idx="228259">
                  <c:v>528.82024198002705</c:v>
                </c:pt>
                <c:pt idx="228260">
                  <c:v>528.82255873530005</c:v>
                </c:pt>
                <c:pt idx="228261">
                  <c:v>528.82487549057396</c:v>
                </c:pt>
                <c:pt idx="228262">
                  <c:v>528.82719224584696</c:v>
                </c:pt>
                <c:pt idx="228263">
                  <c:v>528.82950900112098</c:v>
                </c:pt>
                <c:pt idx="228264">
                  <c:v>528.83182575639501</c:v>
                </c:pt>
                <c:pt idx="228265">
                  <c:v>528.83414251166801</c:v>
                </c:pt>
                <c:pt idx="228266">
                  <c:v>528.83645926694203</c:v>
                </c:pt>
                <c:pt idx="228267">
                  <c:v>528.83877602221503</c:v>
                </c:pt>
                <c:pt idx="228268">
                  <c:v>528.84109277748905</c:v>
                </c:pt>
                <c:pt idx="228269">
                  <c:v>528.84340953276205</c:v>
                </c:pt>
                <c:pt idx="228270">
                  <c:v>528.84572628803596</c:v>
                </c:pt>
                <c:pt idx="228271">
                  <c:v>528.84804304330999</c:v>
                </c:pt>
                <c:pt idx="228272">
                  <c:v>528.85035979858299</c:v>
                </c:pt>
                <c:pt idx="228273">
                  <c:v>528.85267655385701</c:v>
                </c:pt>
                <c:pt idx="228274">
                  <c:v>528.85499330913001</c:v>
                </c:pt>
                <c:pt idx="228275">
                  <c:v>528.85731006440403</c:v>
                </c:pt>
                <c:pt idx="228276">
                  <c:v>528.85962681967703</c:v>
                </c:pt>
                <c:pt idx="228277">
                  <c:v>528.86194357495106</c:v>
                </c:pt>
                <c:pt idx="228278">
                  <c:v>528.86426033022497</c:v>
                </c:pt>
                <c:pt idx="228279">
                  <c:v>528.86657708549797</c:v>
                </c:pt>
                <c:pt idx="228280">
                  <c:v>528.86889384077199</c:v>
                </c:pt>
                <c:pt idx="228281">
                  <c:v>528.87121059604499</c:v>
                </c:pt>
                <c:pt idx="228282">
                  <c:v>528.87352735131901</c:v>
                </c:pt>
                <c:pt idx="228283">
                  <c:v>528.87584410659201</c:v>
                </c:pt>
                <c:pt idx="228284">
                  <c:v>528.87816086186604</c:v>
                </c:pt>
                <c:pt idx="228285">
                  <c:v>528.88047761713995</c:v>
                </c:pt>
                <c:pt idx="228286">
                  <c:v>528.88279437241295</c:v>
                </c:pt>
                <c:pt idx="228287">
                  <c:v>528.88511112768697</c:v>
                </c:pt>
                <c:pt idx="228288">
                  <c:v>528.88742788295997</c:v>
                </c:pt>
                <c:pt idx="228289">
                  <c:v>528.88974463823399</c:v>
                </c:pt>
                <c:pt idx="228290">
                  <c:v>528.89206139350699</c:v>
                </c:pt>
                <c:pt idx="228291">
                  <c:v>528.89437814878102</c:v>
                </c:pt>
                <c:pt idx="228292">
                  <c:v>528.89669490405504</c:v>
                </c:pt>
                <c:pt idx="228293">
                  <c:v>528.89901165932804</c:v>
                </c:pt>
                <c:pt idx="228294">
                  <c:v>528.90132841460195</c:v>
                </c:pt>
                <c:pt idx="228295">
                  <c:v>528.90364516987495</c:v>
                </c:pt>
                <c:pt idx="228296">
                  <c:v>528.90596192514897</c:v>
                </c:pt>
                <c:pt idx="228297">
                  <c:v>528.90827868042197</c:v>
                </c:pt>
                <c:pt idx="228298">
                  <c:v>528.910595435696</c:v>
                </c:pt>
                <c:pt idx="228299">
                  <c:v>528.91291219097002</c:v>
                </c:pt>
                <c:pt idx="228300">
                  <c:v>528.91522894624302</c:v>
                </c:pt>
                <c:pt idx="228301">
                  <c:v>528.91754570151704</c:v>
                </c:pt>
                <c:pt idx="228302">
                  <c:v>528.91986245679004</c:v>
                </c:pt>
                <c:pt idx="228303">
                  <c:v>528.92217921206395</c:v>
                </c:pt>
                <c:pt idx="228304">
                  <c:v>528.92449596733695</c:v>
                </c:pt>
                <c:pt idx="228305">
                  <c:v>528.92681272261098</c:v>
                </c:pt>
                <c:pt idx="228306">
                  <c:v>528.92912947788398</c:v>
                </c:pt>
                <c:pt idx="228307">
                  <c:v>528.931446233158</c:v>
                </c:pt>
                <c:pt idx="228308">
                  <c:v>528.93376298843202</c:v>
                </c:pt>
                <c:pt idx="228309">
                  <c:v>528.93607974370502</c:v>
                </c:pt>
                <c:pt idx="228310">
                  <c:v>528.93839649897905</c:v>
                </c:pt>
                <c:pt idx="228311">
                  <c:v>528.94071325425205</c:v>
                </c:pt>
                <c:pt idx="228312">
                  <c:v>528.94303000952596</c:v>
                </c:pt>
                <c:pt idx="228313">
                  <c:v>528.94534676479896</c:v>
                </c:pt>
                <c:pt idx="228314">
                  <c:v>528.94766352007298</c:v>
                </c:pt>
                <c:pt idx="228315">
                  <c:v>528.949980275347</c:v>
                </c:pt>
                <c:pt idx="228316">
                  <c:v>528.95229703062</c:v>
                </c:pt>
                <c:pt idx="228317">
                  <c:v>528.95461378589403</c:v>
                </c:pt>
                <c:pt idx="228318">
                  <c:v>528.95693054116703</c:v>
                </c:pt>
                <c:pt idx="228319">
                  <c:v>528.95924729644105</c:v>
                </c:pt>
                <c:pt idx="228320">
                  <c:v>528.96156405171405</c:v>
                </c:pt>
                <c:pt idx="228321">
                  <c:v>528.96388080698796</c:v>
                </c:pt>
                <c:pt idx="228322">
                  <c:v>528.96619756226198</c:v>
                </c:pt>
                <c:pt idx="228323">
                  <c:v>528.96851431753498</c:v>
                </c:pt>
                <c:pt idx="228324">
                  <c:v>528.97083107280901</c:v>
                </c:pt>
                <c:pt idx="228325">
                  <c:v>528.97314782808201</c:v>
                </c:pt>
                <c:pt idx="228326">
                  <c:v>528.97546458335603</c:v>
                </c:pt>
                <c:pt idx="228327">
                  <c:v>528.97778133862903</c:v>
                </c:pt>
                <c:pt idx="228328">
                  <c:v>528.98009809390305</c:v>
                </c:pt>
                <c:pt idx="228329">
                  <c:v>528.98241484917696</c:v>
                </c:pt>
                <c:pt idx="228330">
                  <c:v>528.98473160444996</c:v>
                </c:pt>
                <c:pt idx="228331">
                  <c:v>528.98704835972399</c:v>
                </c:pt>
                <c:pt idx="228332">
                  <c:v>528.98936511499699</c:v>
                </c:pt>
                <c:pt idx="228333">
                  <c:v>528.99168187027101</c:v>
                </c:pt>
                <c:pt idx="228334">
                  <c:v>528.99399862554401</c:v>
                </c:pt>
                <c:pt idx="228335">
                  <c:v>528.99631538081803</c:v>
                </c:pt>
                <c:pt idx="228336">
                  <c:v>528.99863213609206</c:v>
                </c:pt>
                <c:pt idx="228337">
                  <c:v>529.00094889136506</c:v>
                </c:pt>
                <c:pt idx="228338">
                  <c:v>529.00326564663897</c:v>
                </c:pt>
                <c:pt idx="228339">
                  <c:v>529.00558240191197</c:v>
                </c:pt>
                <c:pt idx="228340">
                  <c:v>529.00789915718599</c:v>
                </c:pt>
                <c:pt idx="228341">
                  <c:v>529.01021591245899</c:v>
                </c:pt>
                <c:pt idx="228342">
                  <c:v>529.01253266773301</c:v>
                </c:pt>
                <c:pt idx="228343">
                  <c:v>529.01484942300704</c:v>
                </c:pt>
                <c:pt idx="228344">
                  <c:v>529.01716617828004</c:v>
                </c:pt>
                <c:pt idx="228345">
                  <c:v>529.01948293355395</c:v>
                </c:pt>
                <c:pt idx="228346">
                  <c:v>529.02179968882695</c:v>
                </c:pt>
                <c:pt idx="228347">
                  <c:v>529.02411644410097</c:v>
                </c:pt>
                <c:pt idx="228348">
                  <c:v>529.02643319937397</c:v>
                </c:pt>
                <c:pt idx="228349">
                  <c:v>529.02874995464799</c:v>
                </c:pt>
                <c:pt idx="228350">
                  <c:v>529.03106670992099</c:v>
                </c:pt>
                <c:pt idx="228351">
                  <c:v>529.03338346519502</c:v>
                </c:pt>
                <c:pt idx="228352">
                  <c:v>529.03570022046904</c:v>
                </c:pt>
                <c:pt idx="228353">
                  <c:v>529.03801697574204</c:v>
                </c:pt>
                <c:pt idx="228354">
                  <c:v>529.04033373101595</c:v>
                </c:pt>
                <c:pt idx="228355">
                  <c:v>529.04265048628895</c:v>
                </c:pt>
                <c:pt idx="228356">
                  <c:v>529.04496724156297</c:v>
                </c:pt>
                <c:pt idx="228357">
                  <c:v>529.04728399683597</c:v>
                </c:pt>
                <c:pt idx="228358">
                  <c:v>529.04960075211</c:v>
                </c:pt>
                <c:pt idx="228359">
                  <c:v>529.05191750738402</c:v>
                </c:pt>
                <c:pt idx="228360">
                  <c:v>529.05423426265702</c:v>
                </c:pt>
                <c:pt idx="228361">
                  <c:v>529.05655101793104</c:v>
                </c:pt>
                <c:pt idx="228362">
                  <c:v>529.05886777320404</c:v>
                </c:pt>
                <c:pt idx="228363">
                  <c:v>529.06118452847795</c:v>
                </c:pt>
                <c:pt idx="228364">
                  <c:v>529.06350128375095</c:v>
                </c:pt>
                <c:pt idx="228365">
                  <c:v>529.06581803902498</c:v>
                </c:pt>
                <c:pt idx="228366">
                  <c:v>529.068134794299</c:v>
                </c:pt>
                <c:pt idx="228367">
                  <c:v>529.070451549572</c:v>
                </c:pt>
                <c:pt idx="228368">
                  <c:v>529.07276830484602</c:v>
                </c:pt>
                <c:pt idx="228369">
                  <c:v>529.07508506011902</c:v>
                </c:pt>
                <c:pt idx="228370">
                  <c:v>529.07740181539305</c:v>
                </c:pt>
                <c:pt idx="228371">
                  <c:v>529.07971857066605</c:v>
                </c:pt>
                <c:pt idx="228372">
                  <c:v>529.08203532593996</c:v>
                </c:pt>
                <c:pt idx="228373">
                  <c:v>529.08435208121398</c:v>
                </c:pt>
                <c:pt idx="228374">
                  <c:v>529.08666883648698</c:v>
                </c:pt>
                <c:pt idx="228375">
                  <c:v>529.088985591761</c:v>
                </c:pt>
                <c:pt idx="228376">
                  <c:v>529.091302347034</c:v>
                </c:pt>
                <c:pt idx="228377">
                  <c:v>529.09361910230803</c:v>
                </c:pt>
                <c:pt idx="228378">
                  <c:v>529.09593585758103</c:v>
                </c:pt>
                <c:pt idx="228379">
                  <c:v>529.09825261285505</c:v>
                </c:pt>
                <c:pt idx="228380">
                  <c:v>529.10056936812896</c:v>
                </c:pt>
                <c:pt idx="228381">
                  <c:v>529.10288612340196</c:v>
                </c:pt>
                <c:pt idx="228382">
                  <c:v>529.10520287867598</c:v>
                </c:pt>
                <c:pt idx="228383">
                  <c:v>529.10751963394898</c:v>
                </c:pt>
                <c:pt idx="228384">
                  <c:v>529.10983638922301</c:v>
                </c:pt>
                <c:pt idx="228385">
                  <c:v>529.11215314449601</c:v>
                </c:pt>
                <c:pt idx="228386">
                  <c:v>529.11446989977003</c:v>
                </c:pt>
                <c:pt idx="228387">
                  <c:v>529.11678665504405</c:v>
                </c:pt>
                <c:pt idx="228388">
                  <c:v>529.11910341031705</c:v>
                </c:pt>
                <c:pt idx="228389">
                  <c:v>529.12142016559096</c:v>
                </c:pt>
                <c:pt idx="228390">
                  <c:v>529.12373692086396</c:v>
                </c:pt>
                <c:pt idx="228391">
                  <c:v>529.12605367613799</c:v>
                </c:pt>
                <c:pt idx="228392">
                  <c:v>529.12837043141099</c:v>
                </c:pt>
                <c:pt idx="228393">
                  <c:v>529.13068718668501</c:v>
                </c:pt>
                <c:pt idx="228394">
                  <c:v>529.13300394195903</c:v>
                </c:pt>
                <c:pt idx="228395">
                  <c:v>529.13532069723203</c:v>
                </c:pt>
                <c:pt idx="228396">
                  <c:v>529.13763745250606</c:v>
                </c:pt>
                <c:pt idx="228397">
                  <c:v>529.13995420777906</c:v>
                </c:pt>
                <c:pt idx="228398">
                  <c:v>529.14227096305297</c:v>
                </c:pt>
                <c:pt idx="228399">
                  <c:v>529.14458771832597</c:v>
                </c:pt>
                <c:pt idx="228400">
                  <c:v>529.14690447359999</c:v>
                </c:pt>
                <c:pt idx="228401">
                  <c:v>529.14922122887299</c:v>
                </c:pt>
                <c:pt idx="228402">
                  <c:v>529.15153798414701</c:v>
                </c:pt>
                <c:pt idx="228403">
                  <c:v>529.15385473942104</c:v>
                </c:pt>
                <c:pt idx="228404">
                  <c:v>529.15617149469404</c:v>
                </c:pt>
                <c:pt idx="228405">
                  <c:v>529.15848824996795</c:v>
                </c:pt>
                <c:pt idx="228406">
                  <c:v>529.16080500524095</c:v>
                </c:pt>
                <c:pt idx="228407">
                  <c:v>529.16312176051497</c:v>
                </c:pt>
                <c:pt idx="228408">
                  <c:v>529.16543851578797</c:v>
                </c:pt>
                <c:pt idx="228409">
                  <c:v>529.16775527106199</c:v>
                </c:pt>
                <c:pt idx="228410">
                  <c:v>529.17007202633602</c:v>
                </c:pt>
                <c:pt idx="228411">
                  <c:v>529.17238878160902</c:v>
                </c:pt>
                <c:pt idx="228412">
                  <c:v>529.17470553688304</c:v>
                </c:pt>
                <c:pt idx="228413">
                  <c:v>529.17702229215604</c:v>
                </c:pt>
                <c:pt idx="228414">
                  <c:v>529.17933904742995</c:v>
                </c:pt>
                <c:pt idx="228415">
                  <c:v>529.18165580270295</c:v>
                </c:pt>
                <c:pt idx="228416">
                  <c:v>529.18397255797697</c:v>
                </c:pt>
                <c:pt idx="228417">
                  <c:v>529.186289313251</c:v>
                </c:pt>
                <c:pt idx="228418">
                  <c:v>529.188606068524</c:v>
                </c:pt>
                <c:pt idx="228419">
                  <c:v>529.19092282379802</c:v>
                </c:pt>
                <c:pt idx="228420">
                  <c:v>529.19323957907102</c:v>
                </c:pt>
                <c:pt idx="228421">
                  <c:v>529.19555633434504</c:v>
                </c:pt>
                <c:pt idx="228422">
                  <c:v>529.19787308961804</c:v>
                </c:pt>
                <c:pt idx="228423">
                  <c:v>529.20018984489195</c:v>
                </c:pt>
                <c:pt idx="228424">
                  <c:v>529.20250660016598</c:v>
                </c:pt>
                <c:pt idx="228425">
                  <c:v>529.20482335543898</c:v>
                </c:pt>
                <c:pt idx="228426">
                  <c:v>529.207140110713</c:v>
                </c:pt>
                <c:pt idx="228427">
                  <c:v>529.209456865986</c:v>
                </c:pt>
                <c:pt idx="228428">
                  <c:v>529.21177362126002</c:v>
                </c:pt>
                <c:pt idx="228429">
                  <c:v>529.21409037653302</c:v>
                </c:pt>
                <c:pt idx="228430">
                  <c:v>529.21640713180705</c:v>
                </c:pt>
                <c:pt idx="228431">
                  <c:v>529.21872388708096</c:v>
                </c:pt>
                <c:pt idx="228432">
                  <c:v>529.22104064235396</c:v>
                </c:pt>
                <c:pt idx="228433">
                  <c:v>529.22335739762798</c:v>
                </c:pt>
                <c:pt idx="228434">
                  <c:v>529.22567415290098</c:v>
                </c:pt>
                <c:pt idx="228435">
                  <c:v>529.227990908175</c:v>
                </c:pt>
                <c:pt idx="228436">
                  <c:v>529.230307663448</c:v>
                </c:pt>
                <c:pt idx="228437">
                  <c:v>529.23262441872203</c:v>
                </c:pt>
                <c:pt idx="228438">
                  <c:v>529.23494117399605</c:v>
                </c:pt>
                <c:pt idx="228439">
                  <c:v>529.23725792926905</c:v>
                </c:pt>
                <c:pt idx="228440">
                  <c:v>529.23957468454296</c:v>
                </c:pt>
                <c:pt idx="228441">
                  <c:v>529.24189143981596</c:v>
                </c:pt>
                <c:pt idx="228442">
                  <c:v>529.24420819508998</c:v>
                </c:pt>
                <c:pt idx="228443">
                  <c:v>529.24652495036298</c:v>
                </c:pt>
                <c:pt idx="228444">
                  <c:v>529.24884170563701</c:v>
                </c:pt>
                <c:pt idx="228445">
                  <c:v>529.25115846091103</c:v>
                </c:pt>
                <c:pt idx="228446">
                  <c:v>529.25347521618403</c:v>
                </c:pt>
                <c:pt idx="228447">
                  <c:v>529.25579197145805</c:v>
                </c:pt>
                <c:pt idx="228448">
                  <c:v>529.25810872673105</c:v>
                </c:pt>
                <c:pt idx="228449">
                  <c:v>529.26042548200496</c:v>
                </c:pt>
                <c:pt idx="228450">
                  <c:v>529.26274223727796</c:v>
                </c:pt>
                <c:pt idx="228451">
                  <c:v>529.26505899255199</c:v>
                </c:pt>
                <c:pt idx="228452">
                  <c:v>529.26737574782499</c:v>
                </c:pt>
                <c:pt idx="228453">
                  <c:v>529.26969250309901</c:v>
                </c:pt>
                <c:pt idx="228454">
                  <c:v>529.27200925837303</c:v>
                </c:pt>
                <c:pt idx="228455">
                  <c:v>529.27432601364603</c:v>
                </c:pt>
                <c:pt idx="228456">
                  <c:v>529.27664276892006</c:v>
                </c:pt>
                <c:pt idx="228457">
                  <c:v>529.27895952419306</c:v>
                </c:pt>
                <c:pt idx="228458">
                  <c:v>529.28127627946697</c:v>
                </c:pt>
                <c:pt idx="228459">
                  <c:v>529.28359303473997</c:v>
                </c:pt>
                <c:pt idx="228460">
                  <c:v>529.28590979001399</c:v>
                </c:pt>
                <c:pt idx="228461">
                  <c:v>529.28822654528801</c:v>
                </c:pt>
                <c:pt idx="228462">
                  <c:v>529.29054330056101</c:v>
                </c:pt>
                <c:pt idx="228463">
                  <c:v>529.29286005583504</c:v>
                </c:pt>
                <c:pt idx="228464">
                  <c:v>529.29517681110804</c:v>
                </c:pt>
                <c:pt idx="228465">
                  <c:v>529.29749356638195</c:v>
                </c:pt>
                <c:pt idx="228466">
                  <c:v>529.29981032165495</c:v>
                </c:pt>
                <c:pt idx="228467">
                  <c:v>529.30212707692897</c:v>
                </c:pt>
                <c:pt idx="228468">
                  <c:v>529.30444383220299</c:v>
                </c:pt>
                <c:pt idx="228469">
                  <c:v>529.30676058747599</c:v>
                </c:pt>
                <c:pt idx="228470">
                  <c:v>529.30907734275002</c:v>
                </c:pt>
                <c:pt idx="228471">
                  <c:v>529.31139409802302</c:v>
                </c:pt>
                <c:pt idx="228472">
                  <c:v>529.31371085329704</c:v>
                </c:pt>
                <c:pt idx="228473">
                  <c:v>529.31602760857004</c:v>
                </c:pt>
                <c:pt idx="228474">
                  <c:v>529.31834436384395</c:v>
                </c:pt>
                <c:pt idx="228475">
                  <c:v>529.32066111911797</c:v>
                </c:pt>
                <c:pt idx="228476">
                  <c:v>529.32297787439097</c:v>
                </c:pt>
                <c:pt idx="228477">
                  <c:v>529.325294629665</c:v>
                </c:pt>
                <c:pt idx="228478">
                  <c:v>529.327611384938</c:v>
                </c:pt>
                <c:pt idx="228479">
                  <c:v>529.32992814021202</c:v>
                </c:pt>
                <c:pt idx="228480">
                  <c:v>529.33224489548502</c:v>
                </c:pt>
                <c:pt idx="228481">
                  <c:v>529.33456165075904</c:v>
                </c:pt>
                <c:pt idx="228482">
                  <c:v>529.33687840603295</c:v>
                </c:pt>
                <c:pt idx="228483">
                  <c:v>529.33919516130595</c:v>
                </c:pt>
                <c:pt idx="228484">
                  <c:v>529.34151191657998</c:v>
                </c:pt>
                <c:pt idx="228485">
                  <c:v>529.34382867185298</c:v>
                </c:pt>
                <c:pt idx="228486">
                  <c:v>529.346145427127</c:v>
                </c:pt>
                <c:pt idx="228487">
                  <c:v>529.3484621824</c:v>
                </c:pt>
                <c:pt idx="228488">
                  <c:v>529.35077893767402</c:v>
                </c:pt>
                <c:pt idx="228489">
                  <c:v>529.35309569294805</c:v>
                </c:pt>
                <c:pt idx="228490">
                  <c:v>529.35541244822105</c:v>
                </c:pt>
                <c:pt idx="228491">
                  <c:v>529.35772920349496</c:v>
                </c:pt>
                <c:pt idx="228492">
                  <c:v>529.36004595876796</c:v>
                </c:pt>
                <c:pt idx="228493">
                  <c:v>529.36236271404198</c:v>
                </c:pt>
                <c:pt idx="228494">
                  <c:v>529.36467946931498</c:v>
                </c:pt>
                <c:pt idx="228495">
                  <c:v>529.366996224589</c:v>
                </c:pt>
                <c:pt idx="228496">
                  <c:v>529.36931297986303</c:v>
                </c:pt>
                <c:pt idx="228497">
                  <c:v>529.37162973513603</c:v>
                </c:pt>
                <c:pt idx="228498">
                  <c:v>529.37394649041005</c:v>
                </c:pt>
                <c:pt idx="228499">
                  <c:v>529.37626324568305</c:v>
                </c:pt>
                <c:pt idx="228500">
                  <c:v>529.37858000095696</c:v>
                </c:pt>
                <c:pt idx="228501">
                  <c:v>529.38089675622996</c:v>
                </c:pt>
                <c:pt idx="228502">
                  <c:v>529.38321351150398</c:v>
                </c:pt>
                <c:pt idx="228503">
                  <c:v>529.38553026677698</c:v>
                </c:pt>
                <c:pt idx="228504">
                  <c:v>529.38784702205101</c:v>
                </c:pt>
                <c:pt idx="228505">
                  <c:v>529.39016377732503</c:v>
                </c:pt>
                <c:pt idx="228506">
                  <c:v>529.39248053259803</c:v>
                </c:pt>
                <c:pt idx="228507">
                  <c:v>529.39479728787205</c:v>
                </c:pt>
                <c:pt idx="228508">
                  <c:v>529.39711404314505</c:v>
                </c:pt>
                <c:pt idx="228509">
                  <c:v>529.39943079841896</c:v>
                </c:pt>
                <c:pt idx="228510">
                  <c:v>529.40174755369196</c:v>
                </c:pt>
                <c:pt idx="228511">
                  <c:v>529.40406430896599</c:v>
                </c:pt>
                <c:pt idx="228512">
                  <c:v>529.40638106424001</c:v>
                </c:pt>
                <c:pt idx="228513">
                  <c:v>529.40869781951301</c:v>
                </c:pt>
                <c:pt idx="228514">
                  <c:v>529.41101457478703</c:v>
                </c:pt>
                <c:pt idx="228515">
                  <c:v>529.41333133006003</c:v>
                </c:pt>
                <c:pt idx="228516">
                  <c:v>529.41564808533406</c:v>
                </c:pt>
                <c:pt idx="228517">
                  <c:v>529.41796484060706</c:v>
                </c:pt>
                <c:pt idx="228518">
                  <c:v>529.42028159588097</c:v>
                </c:pt>
                <c:pt idx="228519">
                  <c:v>529.42259835115499</c:v>
                </c:pt>
                <c:pt idx="228520">
                  <c:v>529.42491510642799</c:v>
                </c:pt>
                <c:pt idx="228521">
                  <c:v>529.42723186170201</c:v>
                </c:pt>
                <c:pt idx="228522">
                  <c:v>529.42954861697501</c:v>
                </c:pt>
                <c:pt idx="228523">
                  <c:v>529.43186537224904</c:v>
                </c:pt>
                <c:pt idx="228524">
                  <c:v>529.43418212752204</c:v>
                </c:pt>
                <c:pt idx="228525">
                  <c:v>529.43649888279595</c:v>
                </c:pt>
                <c:pt idx="228526">
                  <c:v>529.43881563806997</c:v>
                </c:pt>
                <c:pt idx="228527">
                  <c:v>529.44113239334297</c:v>
                </c:pt>
                <c:pt idx="228528">
                  <c:v>529.44344914861699</c:v>
                </c:pt>
                <c:pt idx="228529">
                  <c:v>529.44576590388999</c:v>
                </c:pt>
                <c:pt idx="228530">
                  <c:v>529.44808265916402</c:v>
                </c:pt>
                <c:pt idx="228531">
                  <c:v>529.45039941443702</c:v>
                </c:pt>
                <c:pt idx="228532">
                  <c:v>529.45271616971104</c:v>
                </c:pt>
                <c:pt idx="228533">
                  <c:v>529.45503292498495</c:v>
                </c:pt>
                <c:pt idx="228534">
                  <c:v>529.45734968025795</c:v>
                </c:pt>
                <c:pt idx="228535">
                  <c:v>529.45966643553197</c:v>
                </c:pt>
                <c:pt idx="228536">
                  <c:v>529.46198319080497</c:v>
                </c:pt>
                <c:pt idx="228537">
                  <c:v>529.464299946079</c:v>
                </c:pt>
                <c:pt idx="228538">
                  <c:v>529.466616701352</c:v>
                </c:pt>
                <c:pt idx="228539">
                  <c:v>529.46893345662602</c:v>
                </c:pt>
                <c:pt idx="228540">
                  <c:v>529.47125021190004</c:v>
                </c:pt>
                <c:pt idx="228541">
                  <c:v>529.47356696717304</c:v>
                </c:pt>
                <c:pt idx="228542">
                  <c:v>529.47588372244695</c:v>
                </c:pt>
                <c:pt idx="228543">
                  <c:v>529.47820047771995</c:v>
                </c:pt>
                <c:pt idx="228544">
                  <c:v>529.48051723299398</c:v>
                </c:pt>
                <c:pt idx="228545">
                  <c:v>529.48283398826698</c:v>
                </c:pt>
                <c:pt idx="228546">
                  <c:v>529.485150743541</c:v>
                </c:pt>
                <c:pt idx="228547">
                  <c:v>529.48746749881502</c:v>
                </c:pt>
                <c:pt idx="228548">
                  <c:v>529.48978425408802</c:v>
                </c:pt>
                <c:pt idx="228549">
                  <c:v>529.49210100936205</c:v>
                </c:pt>
                <c:pt idx="228550">
                  <c:v>529.49441776463505</c:v>
                </c:pt>
                <c:pt idx="228551">
                  <c:v>529.49673451990896</c:v>
                </c:pt>
                <c:pt idx="228552">
                  <c:v>529.49905127518196</c:v>
                </c:pt>
                <c:pt idx="228553">
                  <c:v>529.50136803045598</c:v>
                </c:pt>
                <c:pt idx="228554">
                  <c:v>529.50368478572898</c:v>
                </c:pt>
                <c:pt idx="228555">
                  <c:v>529.506001541003</c:v>
                </c:pt>
                <c:pt idx="228556">
                  <c:v>529.50831829627703</c:v>
                </c:pt>
                <c:pt idx="228557">
                  <c:v>529.51063505155003</c:v>
                </c:pt>
                <c:pt idx="228558">
                  <c:v>529.51295180682405</c:v>
                </c:pt>
                <c:pt idx="228559">
                  <c:v>529.51526856209705</c:v>
                </c:pt>
                <c:pt idx="228560">
                  <c:v>529.51758531737096</c:v>
                </c:pt>
                <c:pt idx="228561">
                  <c:v>529.51990207264396</c:v>
                </c:pt>
                <c:pt idx="228562">
                  <c:v>529.52221882791798</c:v>
                </c:pt>
                <c:pt idx="228563">
                  <c:v>529.52453558319201</c:v>
                </c:pt>
                <c:pt idx="228564">
                  <c:v>529.52685233846501</c:v>
                </c:pt>
                <c:pt idx="228565">
                  <c:v>529.52916909373903</c:v>
                </c:pt>
                <c:pt idx="228566">
                  <c:v>529.53148584901203</c:v>
                </c:pt>
                <c:pt idx="228567">
                  <c:v>529.53380260428605</c:v>
                </c:pt>
                <c:pt idx="228568">
                  <c:v>529.53611935955905</c:v>
                </c:pt>
                <c:pt idx="228569">
                  <c:v>529.53843611483296</c:v>
                </c:pt>
                <c:pt idx="228570">
                  <c:v>529.54075287010699</c:v>
                </c:pt>
                <c:pt idx="228571">
                  <c:v>529.54306962537999</c:v>
                </c:pt>
                <c:pt idx="228572">
                  <c:v>529.54538638065401</c:v>
                </c:pt>
                <c:pt idx="228573">
                  <c:v>529.54770313592701</c:v>
                </c:pt>
                <c:pt idx="228574">
                  <c:v>529.55001989120103</c:v>
                </c:pt>
                <c:pt idx="228575">
                  <c:v>529.55233664647403</c:v>
                </c:pt>
                <c:pt idx="228576">
                  <c:v>529.55465340174806</c:v>
                </c:pt>
                <c:pt idx="228577">
                  <c:v>529.55697015702196</c:v>
                </c:pt>
                <c:pt idx="228578">
                  <c:v>529.55928691229497</c:v>
                </c:pt>
                <c:pt idx="228579">
                  <c:v>529.56160366756899</c:v>
                </c:pt>
                <c:pt idx="228580">
                  <c:v>529.56392042284199</c:v>
                </c:pt>
                <c:pt idx="228581">
                  <c:v>529.56623717811601</c:v>
                </c:pt>
                <c:pt idx="228582">
                  <c:v>529.56855393338901</c:v>
                </c:pt>
                <c:pt idx="228583">
                  <c:v>529.57087068866304</c:v>
                </c:pt>
                <c:pt idx="228584">
                  <c:v>529.57318744393694</c:v>
                </c:pt>
                <c:pt idx="228585">
                  <c:v>529.57550419920994</c:v>
                </c:pt>
                <c:pt idx="228586">
                  <c:v>529.57782095448397</c:v>
                </c:pt>
                <c:pt idx="228587">
                  <c:v>529.58013770975697</c:v>
                </c:pt>
                <c:pt idx="228588">
                  <c:v>529.58245446503099</c:v>
                </c:pt>
                <c:pt idx="228589">
                  <c:v>529.58477122030399</c:v>
                </c:pt>
                <c:pt idx="228590">
                  <c:v>529.58708797557802</c:v>
                </c:pt>
                <c:pt idx="228591">
                  <c:v>529.58940473085204</c:v>
                </c:pt>
                <c:pt idx="228592">
                  <c:v>529.59172148612504</c:v>
                </c:pt>
                <c:pt idx="228593">
                  <c:v>529.59403824139895</c:v>
                </c:pt>
                <c:pt idx="228594">
                  <c:v>529.59635499667195</c:v>
                </c:pt>
                <c:pt idx="228595">
                  <c:v>529.59867175194597</c:v>
                </c:pt>
                <c:pt idx="228596">
                  <c:v>529.60098850721897</c:v>
                </c:pt>
                <c:pt idx="228597">
                  <c:v>529.603305262493</c:v>
                </c:pt>
                <c:pt idx="228598">
                  <c:v>529.605622017766</c:v>
                </c:pt>
                <c:pt idx="228599">
                  <c:v>529.60793877304002</c:v>
                </c:pt>
                <c:pt idx="228600">
                  <c:v>529.61025552831404</c:v>
                </c:pt>
                <c:pt idx="228601">
                  <c:v>529.61257228358704</c:v>
                </c:pt>
                <c:pt idx="228602">
                  <c:v>529.61488903886095</c:v>
                </c:pt>
                <c:pt idx="228603">
                  <c:v>529.61720579413395</c:v>
                </c:pt>
                <c:pt idx="228604">
                  <c:v>529.61952254940798</c:v>
                </c:pt>
                <c:pt idx="228605">
                  <c:v>529.62183930468098</c:v>
                </c:pt>
                <c:pt idx="228606">
                  <c:v>529.624156059955</c:v>
                </c:pt>
                <c:pt idx="228607">
                  <c:v>529.62647281522902</c:v>
                </c:pt>
                <c:pt idx="228608">
                  <c:v>529.62878957050202</c:v>
                </c:pt>
                <c:pt idx="228609">
                  <c:v>529.63110632577605</c:v>
                </c:pt>
                <c:pt idx="228610">
                  <c:v>529.63342308104905</c:v>
                </c:pt>
                <c:pt idx="228611">
                  <c:v>529.63573983632295</c:v>
                </c:pt>
                <c:pt idx="228612">
                  <c:v>529.63805659159596</c:v>
                </c:pt>
                <c:pt idx="228613">
                  <c:v>529.64037334686998</c:v>
                </c:pt>
                <c:pt idx="228614">
                  <c:v>529.642690102144</c:v>
                </c:pt>
                <c:pt idx="228615">
                  <c:v>529.645006857417</c:v>
                </c:pt>
                <c:pt idx="228616">
                  <c:v>529.64732361269103</c:v>
                </c:pt>
                <c:pt idx="228617">
                  <c:v>529.64964036796403</c:v>
                </c:pt>
                <c:pt idx="228618">
                  <c:v>529.65195712323805</c:v>
                </c:pt>
                <c:pt idx="228619">
                  <c:v>529.65427387851105</c:v>
                </c:pt>
                <c:pt idx="228620">
                  <c:v>529.65659063378496</c:v>
                </c:pt>
                <c:pt idx="228621">
                  <c:v>529.65890738905898</c:v>
                </c:pt>
                <c:pt idx="228622">
                  <c:v>529.66122414433198</c:v>
                </c:pt>
                <c:pt idx="228623">
                  <c:v>529.66354089960601</c:v>
                </c:pt>
                <c:pt idx="228624">
                  <c:v>529.66585765487901</c:v>
                </c:pt>
                <c:pt idx="228625">
                  <c:v>529.66817441015303</c:v>
                </c:pt>
                <c:pt idx="228626">
                  <c:v>529.67049116542603</c:v>
                </c:pt>
                <c:pt idx="228627">
                  <c:v>529.67280792070005</c:v>
                </c:pt>
                <c:pt idx="228628">
                  <c:v>529.67512467597396</c:v>
                </c:pt>
                <c:pt idx="228629">
                  <c:v>529.67744143124696</c:v>
                </c:pt>
                <c:pt idx="228630">
                  <c:v>529.67975818652098</c:v>
                </c:pt>
                <c:pt idx="228631">
                  <c:v>529.68207494179399</c:v>
                </c:pt>
                <c:pt idx="228632">
                  <c:v>529.68439169706801</c:v>
                </c:pt>
                <c:pt idx="228633">
                  <c:v>529.68670845234101</c:v>
                </c:pt>
                <c:pt idx="228634">
                  <c:v>529.68902520761503</c:v>
                </c:pt>
                <c:pt idx="228635">
                  <c:v>529.69134196288906</c:v>
                </c:pt>
                <c:pt idx="228636">
                  <c:v>529.69365871816206</c:v>
                </c:pt>
                <c:pt idx="228637">
                  <c:v>529.69597547343596</c:v>
                </c:pt>
                <c:pt idx="228638">
                  <c:v>529.69829222870897</c:v>
                </c:pt>
                <c:pt idx="228639">
                  <c:v>529.70060898398299</c:v>
                </c:pt>
                <c:pt idx="228640">
                  <c:v>529.70292573925599</c:v>
                </c:pt>
                <c:pt idx="228641">
                  <c:v>529.70524249453001</c:v>
                </c:pt>
                <c:pt idx="228642">
                  <c:v>529.70755924980404</c:v>
                </c:pt>
                <c:pt idx="228643">
                  <c:v>529.70987600507704</c:v>
                </c:pt>
                <c:pt idx="228644">
                  <c:v>529.71219276035094</c:v>
                </c:pt>
                <c:pt idx="228645">
                  <c:v>529.71450951562394</c:v>
                </c:pt>
                <c:pt idx="228646">
                  <c:v>529.71682627089797</c:v>
                </c:pt>
                <c:pt idx="228647">
                  <c:v>529.71914302617097</c:v>
                </c:pt>
                <c:pt idx="228648">
                  <c:v>529.72145978144499</c:v>
                </c:pt>
                <c:pt idx="228649">
                  <c:v>529.72377653671799</c:v>
                </c:pt>
                <c:pt idx="228650">
                  <c:v>529.72609329199202</c:v>
                </c:pt>
                <c:pt idx="228651">
                  <c:v>529.72841004726604</c:v>
                </c:pt>
                <c:pt idx="228652">
                  <c:v>529.73072680253904</c:v>
                </c:pt>
                <c:pt idx="228653">
                  <c:v>529.73304355781295</c:v>
                </c:pt>
                <c:pt idx="228654">
                  <c:v>529.73536031308595</c:v>
                </c:pt>
                <c:pt idx="228655">
                  <c:v>529.73767706835997</c:v>
                </c:pt>
                <c:pt idx="228656">
                  <c:v>529.73999382363297</c:v>
                </c:pt>
                <c:pt idx="228657">
                  <c:v>529.742310578907</c:v>
                </c:pt>
                <c:pt idx="228658">
                  <c:v>529.74462733418102</c:v>
                </c:pt>
                <c:pt idx="228659">
                  <c:v>529.74694408945402</c:v>
                </c:pt>
                <c:pt idx="228660">
                  <c:v>529.74926084472804</c:v>
                </c:pt>
                <c:pt idx="228661">
                  <c:v>529.75157760000104</c:v>
                </c:pt>
                <c:pt idx="228662">
                  <c:v>529.75389435527495</c:v>
                </c:pt>
                <c:pt idx="228663">
                  <c:v>529.75621111054795</c:v>
                </c:pt>
                <c:pt idx="228664">
                  <c:v>529.75852786582197</c:v>
                </c:pt>
                <c:pt idx="228665">
                  <c:v>529.760844621096</c:v>
                </c:pt>
                <c:pt idx="228666">
                  <c:v>529.763161376369</c:v>
                </c:pt>
                <c:pt idx="228667">
                  <c:v>529.76547813164302</c:v>
                </c:pt>
                <c:pt idx="228668">
                  <c:v>529.76779488691602</c:v>
                </c:pt>
                <c:pt idx="228669">
                  <c:v>529.77011164219005</c:v>
                </c:pt>
                <c:pt idx="228670">
                  <c:v>529.77242839746305</c:v>
                </c:pt>
                <c:pt idx="228671">
                  <c:v>529.77474515273695</c:v>
                </c:pt>
                <c:pt idx="228672">
                  <c:v>529.77706190801098</c:v>
                </c:pt>
                <c:pt idx="228673">
                  <c:v>529.77937866328398</c:v>
                </c:pt>
                <c:pt idx="228674">
                  <c:v>529.781695418558</c:v>
                </c:pt>
                <c:pt idx="228675">
                  <c:v>529.784012173831</c:v>
                </c:pt>
                <c:pt idx="228676">
                  <c:v>529.78632892910503</c:v>
                </c:pt>
                <c:pt idx="228677">
                  <c:v>529.78864568437803</c:v>
                </c:pt>
                <c:pt idx="228678">
                  <c:v>529.79096243965205</c:v>
                </c:pt>
                <c:pt idx="228679">
                  <c:v>529.79327919492596</c:v>
                </c:pt>
                <c:pt idx="228680">
                  <c:v>529.79559595019896</c:v>
                </c:pt>
                <c:pt idx="228681">
                  <c:v>529.79791270547298</c:v>
                </c:pt>
                <c:pt idx="228682">
                  <c:v>529.80022946074598</c:v>
                </c:pt>
                <c:pt idx="228683">
                  <c:v>529.80254621602</c:v>
                </c:pt>
                <c:pt idx="228684">
                  <c:v>529.80486297129301</c:v>
                </c:pt>
                <c:pt idx="228685">
                  <c:v>529.80717972656703</c:v>
                </c:pt>
                <c:pt idx="228686">
                  <c:v>529.80949648184105</c:v>
                </c:pt>
                <c:pt idx="228687">
                  <c:v>529.81181323711405</c:v>
                </c:pt>
                <c:pt idx="228688">
                  <c:v>529.81412999238796</c:v>
                </c:pt>
                <c:pt idx="228689">
                  <c:v>529.81644674766096</c:v>
                </c:pt>
                <c:pt idx="228690">
                  <c:v>529.81876350293498</c:v>
                </c:pt>
                <c:pt idx="228691">
                  <c:v>529.82108025820799</c:v>
                </c:pt>
                <c:pt idx="228692">
                  <c:v>529.82339701348201</c:v>
                </c:pt>
                <c:pt idx="228693">
                  <c:v>529.82571376875603</c:v>
                </c:pt>
                <c:pt idx="228694">
                  <c:v>529.82803052402903</c:v>
                </c:pt>
                <c:pt idx="228695">
                  <c:v>529.83034727930306</c:v>
                </c:pt>
                <c:pt idx="228696">
                  <c:v>529.83266403457606</c:v>
                </c:pt>
                <c:pt idx="228697">
                  <c:v>529.83498078984996</c:v>
                </c:pt>
                <c:pt idx="228698">
                  <c:v>529.83729754512296</c:v>
                </c:pt>
                <c:pt idx="228699">
                  <c:v>529.83961430039699</c:v>
                </c:pt>
                <c:pt idx="228700">
                  <c:v>529.84193105566999</c:v>
                </c:pt>
                <c:pt idx="228701">
                  <c:v>529.84424781094401</c:v>
                </c:pt>
                <c:pt idx="228702">
                  <c:v>529.84656456621803</c:v>
                </c:pt>
                <c:pt idx="228703">
                  <c:v>529.84888132149104</c:v>
                </c:pt>
                <c:pt idx="228704">
                  <c:v>529.85119807676494</c:v>
                </c:pt>
                <c:pt idx="228705">
                  <c:v>529.85351483203794</c:v>
                </c:pt>
                <c:pt idx="228706">
                  <c:v>529.85583158731197</c:v>
                </c:pt>
                <c:pt idx="228707">
                  <c:v>529.85814834258497</c:v>
                </c:pt>
                <c:pt idx="228708">
                  <c:v>529.86046509785899</c:v>
                </c:pt>
                <c:pt idx="228709">
                  <c:v>529.86278185313301</c:v>
                </c:pt>
                <c:pt idx="228710">
                  <c:v>529.86509860840602</c:v>
                </c:pt>
                <c:pt idx="228711">
                  <c:v>529.86741536368004</c:v>
                </c:pt>
                <c:pt idx="228712">
                  <c:v>529.86973211895304</c:v>
                </c:pt>
                <c:pt idx="228713">
                  <c:v>529.87204887422695</c:v>
                </c:pt>
                <c:pt idx="228714">
                  <c:v>529.87436562949995</c:v>
                </c:pt>
                <c:pt idx="228715">
                  <c:v>529.87668238477397</c:v>
                </c:pt>
                <c:pt idx="228716">
                  <c:v>529.87899914004799</c:v>
                </c:pt>
                <c:pt idx="228717">
                  <c:v>529.88131589532099</c:v>
                </c:pt>
                <c:pt idx="228718">
                  <c:v>529.88363265059502</c:v>
                </c:pt>
                <c:pt idx="228719">
                  <c:v>529.88594940586802</c:v>
                </c:pt>
                <c:pt idx="228720">
                  <c:v>529.88826616114204</c:v>
                </c:pt>
                <c:pt idx="228721">
                  <c:v>529.89058291641504</c:v>
                </c:pt>
                <c:pt idx="228722">
                  <c:v>529.89289967168895</c:v>
                </c:pt>
                <c:pt idx="228723">
                  <c:v>529.89521642696297</c:v>
                </c:pt>
                <c:pt idx="228724">
                  <c:v>529.89753318223597</c:v>
                </c:pt>
                <c:pt idx="228725">
                  <c:v>529.89984993751</c:v>
                </c:pt>
                <c:pt idx="228726">
                  <c:v>529.902166692783</c:v>
                </c:pt>
                <c:pt idx="228727">
                  <c:v>529.90448344805702</c:v>
                </c:pt>
                <c:pt idx="228728">
                  <c:v>529.90680020333002</c:v>
                </c:pt>
                <c:pt idx="228729">
                  <c:v>529.90911695860405</c:v>
                </c:pt>
                <c:pt idx="228730">
                  <c:v>529.91143371387795</c:v>
                </c:pt>
                <c:pt idx="228731">
                  <c:v>529.91375046915095</c:v>
                </c:pt>
                <c:pt idx="228732">
                  <c:v>529.91606722442498</c:v>
                </c:pt>
                <c:pt idx="228733">
                  <c:v>529.91838397969798</c:v>
                </c:pt>
                <c:pt idx="228734">
                  <c:v>529.920700734972</c:v>
                </c:pt>
                <c:pt idx="228735">
                  <c:v>529.923017490245</c:v>
                </c:pt>
                <c:pt idx="228736">
                  <c:v>529.92533424551902</c:v>
                </c:pt>
                <c:pt idx="228737">
                  <c:v>529.92765100079305</c:v>
                </c:pt>
                <c:pt idx="228738">
                  <c:v>529.92996775606605</c:v>
                </c:pt>
                <c:pt idx="228739">
                  <c:v>529.93228451133996</c:v>
                </c:pt>
                <c:pt idx="228740">
                  <c:v>529.93460126661296</c:v>
                </c:pt>
                <c:pt idx="228741">
                  <c:v>529.93691802188698</c:v>
                </c:pt>
                <c:pt idx="228742">
                  <c:v>529.93923477715998</c:v>
                </c:pt>
                <c:pt idx="228743">
                  <c:v>529.941551532434</c:v>
                </c:pt>
                <c:pt idx="228744">
                  <c:v>529.94386828770803</c:v>
                </c:pt>
                <c:pt idx="228745">
                  <c:v>529.94618504298103</c:v>
                </c:pt>
                <c:pt idx="228746">
                  <c:v>529.94850179825505</c:v>
                </c:pt>
                <c:pt idx="228747">
                  <c:v>529.95081855352805</c:v>
                </c:pt>
                <c:pt idx="228748">
                  <c:v>529.95313530880196</c:v>
                </c:pt>
                <c:pt idx="228749">
                  <c:v>529.95545206407496</c:v>
                </c:pt>
                <c:pt idx="228750">
                  <c:v>529.95776881934898</c:v>
                </c:pt>
                <c:pt idx="228751">
                  <c:v>529.96008557462198</c:v>
                </c:pt>
                <c:pt idx="228752">
                  <c:v>529.96240232989601</c:v>
                </c:pt>
                <c:pt idx="228753">
                  <c:v>529.96471908517003</c:v>
                </c:pt>
                <c:pt idx="228754">
                  <c:v>529.96703584044303</c:v>
                </c:pt>
                <c:pt idx="228755">
                  <c:v>529.96935259571706</c:v>
                </c:pt>
                <c:pt idx="228756">
                  <c:v>529.97166935099006</c:v>
                </c:pt>
                <c:pt idx="228757">
                  <c:v>529.97398610626396</c:v>
                </c:pt>
                <c:pt idx="228758">
                  <c:v>529.97630286153696</c:v>
                </c:pt>
                <c:pt idx="228759">
                  <c:v>529.97861961681099</c:v>
                </c:pt>
                <c:pt idx="228760">
                  <c:v>529.98093637208501</c:v>
                </c:pt>
                <c:pt idx="228761">
                  <c:v>529.98325312735801</c:v>
                </c:pt>
                <c:pt idx="228762">
                  <c:v>529.98556988263203</c:v>
                </c:pt>
                <c:pt idx="228763">
                  <c:v>529.98788663790504</c:v>
                </c:pt>
                <c:pt idx="228764">
                  <c:v>529.99020339317894</c:v>
                </c:pt>
                <c:pt idx="228765">
                  <c:v>529.99252014845194</c:v>
                </c:pt>
                <c:pt idx="228766">
                  <c:v>529.99483690372597</c:v>
                </c:pt>
                <c:pt idx="228767">
                  <c:v>529.99715365899999</c:v>
                </c:pt>
                <c:pt idx="228768">
                  <c:v>529.99947041427299</c:v>
                </c:pt>
                <c:pt idx="228769">
                  <c:v>530.00178716954701</c:v>
                </c:pt>
                <c:pt idx="228770">
                  <c:v>530.00410392482001</c:v>
                </c:pt>
                <c:pt idx="228771">
                  <c:v>530.00642068009404</c:v>
                </c:pt>
                <c:pt idx="228772">
                  <c:v>530.00873743536704</c:v>
                </c:pt>
                <c:pt idx="228773">
                  <c:v>530.01105419064095</c:v>
                </c:pt>
                <c:pt idx="228774">
                  <c:v>530.01337094591497</c:v>
                </c:pt>
                <c:pt idx="228775">
                  <c:v>530.01568770118797</c:v>
                </c:pt>
                <c:pt idx="228776">
                  <c:v>530.01800445646199</c:v>
                </c:pt>
                <c:pt idx="228777">
                  <c:v>530.02032121173499</c:v>
                </c:pt>
                <c:pt idx="228778">
                  <c:v>530.02263796700902</c:v>
                </c:pt>
                <c:pt idx="228779">
                  <c:v>530.02495472228202</c:v>
                </c:pt>
                <c:pt idx="228780">
                  <c:v>530.02727147755604</c:v>
                </c:pt>
                <c:pt idx="228781">
                  <c:v>530.02958823282995</c:v>
                </c:pt>
                <c:pt idx="228782">
                  <c:v>530.03190498810295</c:v>
                </c:pt>
                <c:pt idx="228783">
                  <c:v>530.03422174337697</c:v>
                </c:pt>
                <c:pt idx="228784">
                  <c:v>530.03653849864997</c:v>
                </c:pt>
                <c:pt idx="228785">
                  <c:v>530.038855253924</c:v>
                </c:pt>
                <c:pt idx="228786">
                  <c:v>530.041172009197</c:v>
                </c:pt>
                <c:pt idx="228787">
                  <c:v>530.04348876447102</c:v>
                </c:pt>
                <c:pt idx="228788">
                  <c:v>530.04580551974504</c:v>
                </c:pt>
                <c:pt idx="228789">
                  <c:v>530.04812227501805</c:v>
                </c:pt>
                <c:pt idx="228790">
                  <c:v>530.05043903029195</c:v>
                </c:pt>
                <c:pt idx="228791">
                  <c:v>530.05275578556495</c:v>
                </c:pt>
                <c:pt idx="228792">
                  <c:v>530.05507254083898</c:v>
                </c:pt>
                <c:pt idx="228793">
                  <c:v>530.05738929611198</c:v>
                </c:pt>
                <c:pt idx="228794">
                  <c:v>530.059706051386</c:v>
                </c:pt>
                <c:pt idx="228795">
                  <c:v>530.06202280666002</c:v>
                </c:pt>
                <c:pt idx="228796">
                  <c:v>530.06433956193302</c:v>
                </c:pt>
                <c:pt idx="228797">
                  <c:v>530.06665631720705</c:v>
                </c:pt>
                <c:pt idx="228798">
                  <c:v>530.06897307248005</c:v>
                </c:pt>
                <c:pt idx="228799">
                  <c:v>530.07128982775396</c:v>
                </c:pt>
                <c:pt idx="228800">
                  <c:v>530.07360658302696</c:v>
                </c:pt>
                <c:pt idx="228801">
                  <c:v>530.07592333830098</c:v>
                </c:pt>
                <c:pt idx="228802">
                  <c:v>530.07824009357398</c:v>
                </c:pt>
                <c:pt idx="228803">
                  <c:v>530.080556848848</c:v>
                </c:pt>
                <c:pt idx="228804">
                  <c:v>530.08287360412203</c:v>
                </c:pt>
                <c:pt idx="228805">
                  <c:v>530.08519035939503</c:v>
                </c:pt>
                <c:pt idx="228806">
                  <c:v>530.08750711466905</c:v>
                </c:pt>
                <c:pt idx="228807">
                  <c:v>530.08982386994205</c:v>
                </c:pt>
                <c:pt idx="228808">
                  <c:v>530.09214062521596</c:v>
                </c:pt>
                <c:pt idx="228809">
                  <c:v>530.09445738048896</c:v>
                </c:pt>
                <c:pt idx="228810">
                  <c:v>530.09677413576298</c:v>
                </c:pt>
                <c:pt idx="228811">
                  <c:v>530.09909089103701</c:v>
                </c:pt>
                <c:pt idx="228812">
                  <c:v>530.10140764631001</c:v>
                </c:pt>
                <c:pt idx="228813">
                  <c:v>530.10372440158403</c:v>
                </c:pt>
                <c:pt idx="228814">
                  <c:v>530.10604115685703</c:v>
                </c:pt>
                <c:pt idx="228815">
                  <c:v>530.10835791213105</c:v>
                </c:pt>
                <c:pt idx="228816">
                  <c:v>530.11067466740406</c:v>
                </c:pt>
                <c:pt idx="228817">
                  <c:v>530.11299142267796</c:v>
                </c:pt>
                <c:pt idx="228818">
                  <c:v>530.11530817795199</c:v>
                </c:pt>
                <c:pt idx="228819">
                  <c:v>530.11762493322499</c:v>
                </c:pt>
                <c:pt idx="228820">
                  <c:v>530.11994168849901</c:v>
                </c:pt>
                <c:pt idx="228821">
                  <c:v>530.12225844377201</c:v>
                </c:pt>
                <c:pt idx="228822">
                  <c:v>530.12457519904603</c:v>
                </c:pt>
                <c:pt idx="228823">
                  <c:v>530.12689195431903</c:v>
                </c:pt>
                <c:pt idx="228824">
                  <c:v>530.12920870959294</c:v>
                </c:pt>
                <c:pt idx="228825">
                  <c:v>530.13152546486697</c:v>
                </c:pt>
                <c:pt idx="228826">
                  <c:v>530.13384222013997</c:v>
                </c:pt>
                <c:pt idx="228827">
                  <c:v>530.13615897541399</c:v>
                </c:pt>
                <c:pt idx="228828">
                  <c:v>530.13847573068699</c:v>
                </c:pt>
                <c:pt idx="228829">
                  <c:v>530.14079248596101</c:v>
                </c:pt>
                <c:pt idx="228830">
                  <c:v>530.14310924123401</c:v>
                </c:pt>
                <c:pt idx="228831">
                  <c:v>530.14542599650804</c:v>
                </c:pt>
                <c:pt idx="228832">
                  <c:v>530.14774275178195</c:v>
                </c:pt>
                <c:pt idx="228833">
                  <c:v>530.15005950705495</c:v>
                </c:pt>
                <c:pt idx="228834">
                  <c:v>530.15237626232897</c:v>
                </c:pt>
                <c:pt idx="228835">
                  <c:v>530.15469301760197</c:v>
                </c:pt>
                <c:pt idx="228836">
                  <c:v>530.15700977287599</c:v>
                </c:pt>
                <c:pt idx="228837">
                  <c:v>530.15932652814899</c:v>
                </c:pt>
                <c:pt idx="228838">
                  <c:v>530.16164328342302</c:v>
                </c:pt>
                <c:pt idx="228839">
                  <c:v>530.16396003869704</c:v>
                </c:pt>
                <c:pt idx="228840">
                  <c:v>530.16627679397004</c:v>
                </c:pt>
                <c:pt idx="228841">
                  <c:v>530.16859354924395</c:v>
                </c:pt>
                <c:pt idx="228842">
                  <c:v>530.17091030451695</c:v>
                </c:pt>
                <c:pt idx="228843">
                  <c:v>530.17322705979097</c:v>
                </c:pt>
                <c:pt idx="228844">
                  <c:v>530.17554381506397</c:v>
                </c:pt>
                <c:pt idx="228845">
                  <c:v>530.177860570338</c:v>
                </c:pt>
                <c:pt idx="228846">
                  <c:v>530.18017732561202</c:v>
                </c:pt>
                <c:pt idx="228847">
                  <c:v>530.18249408088502</c:v>
                </c:pt>
                <c:pt idx="228848">
                  <c:v>530.18481083615904</c:v>
                </c:pt>
                <c:pt idx="228849">
                  <c:v>530.18712759143204</c:v>
                </c:pt>
                <c:pt idx="228850">
                  <c:v>530.18944434670595</c:v>
                </c:pt>
                <c:pt idx="228851">
                  <c:v>530.19176110197895</c:v>
                </c:pt>
                <c:pt idx="228852">
                  <c:v>530.19407785725298</c:v>
                </c:pt>
                <c:pt idx="228853">
                  <c:v>530.19639461252598</c:v>
                </c:pt>
                <c:pt idx="228854">
                  <c:v>530.1987113678</c:v>
                </c:pt>
                <c:pt idx="228855">
                  <c:v>530.20102812307402</c:v>
                </c:pt>
                <c:pt idx="228856">
                  <c:v>530.20334487834702</c:v>
                </c:pt>
                <c:pt idx="228857">
                  <c:v>530.20566163362105</c:v>
                </c:pt>
                <c:pt idx="228858">
                  <c:v>530.20797838889405</c:v>
                </c:pt>
                <c:pt idx="228859">
                  <c:v>530.21029514416796</c:v>
                </c:pt>
                <c:pt idx="228860">
                  <c:v>530.21261189944096</c:v>
                </c:pt>
                <c:pt idx="228861">
                  <c:v>530.21492865471498</c:v>
                </c:pt>
                <c:pt idx="228862">
                  <c:v>530.217245409989</c:v>
                </c:pt>
                <c:pt idx="228863">
                  <c:v>530.219562165262</c:v>
                </c:pt>
                <c:pt idx="228864">
                  <c:v>530.22187892053603</c:v>
                </c:pt>
                <c:pt idx="228865">
                  <c:v>530.22419567580903</c:v>
                </c:pt>
                <c:pt idx="228866">
                  <c:v>530.22651243108305</c:v>
                </c:pt>
                <c:pt idx="228867">
                  <c:v>530.22882918635605</c:v>
                </c:pt>
                <c:pt idx="228868">
                  <c:v>530.23114594162996</c:v>
                </c:pt>
                <c:pt idx="228869">
                  <c:v>530.23346269690398</c:v>
                </c:pt>
                <c:pt idx="228870">
                  <c:v>530.23577945217698</c:v>
                </c:pt>
                <c:pt idx="228871">
                  <c:v>530.23809620745101</c:v>
                </c:pt>
                <c:pt idx="228872">
                  <c:v>530.24041296272401</c:v>
                </c:pt>
                <c:pt idx="228873">
                  <c:v>530.24272971799803</c:v>
                </c:pt>
                <c:pt idx="228874">
                  <c:v>530.24504647327103</c:v>
                </c:pt>
                <c:pt idx="228875">
                  <c:v>530.24736322854505</c:v>
                </c:pt>
                <c:pt idx="228876">
                  <c:v>530.24967998381896</c:v>
                </c:pt>
                <c:pt idx="228877">
                  <c:v>530.25199673909196</c:v>
                </c:pt>
                <c:pt idx="228878">
                  <c:v>530.25431349436599</c:v>
                </c:pt>
                <c:pt idx="228879">
                  <c:v>530.25663024963899</c:v>
                </c:pt>
                <c:pt idx="228880">
                  <c:v>530.25894700491301</c:v>
                </c:pt>
                <c:pt idx="228881">
                  <c:v>530.26126376018601</c:v>
                </c:pt>
                <c:pt idx="228882">
                  <c:v>530.26358051546003</c:v>
                </c:pt>
                <c:pt idx="228883">
                  <c:v>530.26589727073394</c:v>
                </c:pt>
                <c:pt idx="228884">
                  <c:v>530.26821402600694</c:v>
                </c:pt>
                <c:pt idx="228885">
                  <c:v>530.27053078128097</c:v>
                </c:pt>
                <c:pt idx="228886">
                  <c:v>530.27284753655397</c:v>
                </c:pt>
                <c:pt idx="228887">
                  <c:v>530.27516429182799</c:v>
                </c:pt>
                <c:pt idx="228888">
                  <c:v>530.27748104710099</c:v>
                </c:pt>
                <c:pt idx="228889">
                  <c:v>530.27979780237501</c:v>
                </c:pt>
                <c:pt idx="228890">
                  <c:v>530.28211455764904</c:v>
                </c:pt>
                <c:pt idx="228891">
                  <c:v>530.28443131292204</c:v>
                </c:pt>
                <c:pt idx="228892">
                  <c:v>530.28674806819595</c:v>
                </c:pt>
                <c:pt idx="228893">
                  <c:v>530.28906482346895</c:v>
                </c:pt>
                <c:pt idx="228894">
                  <c:v>530.29138157874297</c:v>
                </c:pt>
                <c:pt idx="228895">
                  <c:v>530.29369833401597</c:v>
                </c:pt>
                <c:pt idx="228896">
                  <c:v>530.29601508928999</c:v>
                </c:pt>
                <c:pt idx="228897">
                  <c:v>530.29833184456299</c:v>
                </c:pt>
                <c:pt idx="228898">
                  <c:v>530.30064859983702</c:v>
                </c:pt>
                <c:pt idx="228899">
                  <c:v>530.30296535511104</c:v>
                </c:pt>
                <c:pt idx="228900">
                  <c:v>530.30528211038404</c:v>
                </c:pt>
                <c:pt idx="228901">
                  <c:v>530.30759886565795</c:v>
                </c:pt>
                <c:pt idx="228902">
                  <c:v>530.30991562093095</c:v>
                </c:pt>
                <c:pt idx="228903">
                  <c:v>530.31223237620497</c:v>
                </c:pt>
                <c:pt idx="228904">
                  <c:v>530.31454913147797</c:v>
                </c:pt>
                <c:pt idx="228905">
                  <c:v>530.316865886752</c:v>
                </c:pt>
                <c:pt idx="228906">
                  <c:v>530.31918264202602</c:v>
                </c:pt>
                <c:pt idx="228907">
                  <c:v>530.32149939729902</c:v>
                </c:pt>
                <c:pt idx="228908">
                  <c:v>530.32381615257304</c:v>
                </c:pt>
                <c:pt idx="228909">
                  <c:v>530.32613290784604</c:v>
                </c:pt>
                <c:pt idx="228910">
                  <c:v>530.32844966311995</c:v>
                </c:pt>
                <c:pt idx="228911">
                  <c:v>530.33076641839295</c:v>
                </c:pt>
                <c:pt idx="228912">
                  <c:v>530.33308317366698</c:v>
                </c:pt>
                <c:pt idx="228913">
                  <c:v>530.335399928941</c:v>
                </c:pt>
                <c:pt idx="228914">
                  <c:v>530.337716684214</c:v>
                </c:pt>
                <c:pt idx="228915">
                  <c:v>530.34003343948802</c:v>
                </c:pt>
                <c:pt idx="228916">
                  <c:v>530.34235019476102</c:v>
                </c:pt>
                <c:pt idx="228917">
                  <c:v>530.34466695003505</c:v>
                </c:pt>
                <c:pt idx="228918">
                  <c:v>530.34698370530805</c:v>
                </c:pt>
                <c:pt idx="228919">
                  <c:v>530.34930046058196</c:v>
                </c:pt>
                <c:pt idx="228920">
                  <c:v>530.35161721585598</c:v>
                </c:pt>
                <c:pt idx="228921">
                  <c:v>530.35393397112898</c:v>
                </c:pt>
                <c:pt idx="228922">
                  <c:v>530.356250726403</c:v>
                </c:pt>
                <c:pt idx="228923">
                  <c:v>530.358567481676</c:v>
                </c:pt>
                <c:pt idx="228924">
                  <c:v>530.36088423695003</c:v>
                </c:pt>
                <c:pt idx="228925">
                  <c:v>530.36320099222303</c:v>
                </c:pt>
                <c:pt idx="228926">
                  <c:v>530.36551774749705</c:v>
                </c:pt>
                <c:pt idx="228927">
                  <c:v>530.36783450277096</c:v>
                </c:pt>
                <c:pt idx="228928">
                  <c:v>530.37015125804396</c:v>
                </c:pt>
                <c:pt idx="228929">
                  <c:v>530.37246801331798</c:v>
                </c:pt>
                <c:pt idx="228930">
                  <c:v>530.37478476859098</c:v>
                </c:pt>
                <c:pt idx="228931">
                  <c:v>530.37710152386501</c:v>
                </c:pt>
                <c:pt idx="228932">
                  <c:v>530.37941827913801</c:v>
                </c:pt>
                <c:pt idx="228933">
                  <c:v>530.38173503441203</c:v>
                </c:pt>
                <c:pt idx="228934">
                  <c:v>530.38405178968605</c:v>
                </c:pt>
                <c:pt idx="228935">
                  <c:v>530.38636854495905</c:v>
                </c:pt>
                <c:pt idx="228936">
                  <c:v>530.38868530023296</c:v>
                </c:pt>
                <c:pt idx="228937">
                  <c:v>530.39100205550596</c:v>
                </c:pt>
                <c:pt idx="228938">
                  <c:v>530.39331881077999</c:v>
                </c:pt>
                <c:pt idx="228939">
                  <c:v>530.39563556605299</c:v>
                </c:pt>
                <c:pt idx="228940">
                  <c:v>530.39795232132701</c:v>
                </c:pt>
                <c:pt idx="228941">
                  <c:v>530.40026907660103</c:v>
                </c:pt>
                <c:pt idx="228942">
                  <c:v>530.40258583187403</c:v>
                </c:pt>
                <c:pt idx="228943">
                  <c:v>530.40490258714794</c:v>
                </c:pt>
                <c:pt idx="228944">
                  <c:v>530.40721934242094</c:v>
                </c:pt>
                <c:pt idx="228945">
                  <c:v>530.40953609769497</c:v>
                </c:pt>
                <c:pt idx="228946">
                  <c:v>530.41185285296797</c:v>
                </c:pt>
                <c:pt idx="228947">
                  <c:v>530.41416960824199</c:v>
                </c:pt>
                <c:pt idx="228948">
                  <c:v>530.41648636351499</c:v>
                </c:pt>
                <c:pt idx="228949">
                  <c:v>530.41880311878901</c:v>
                </c:pt>
                <c:pt idx="228950">
                  <c:v>530.42111987406304</c:v>
                </c:pt>
                <c:pt idx="228951">
                  <c:v>530.42343662933604</c:v>
                </c:pt>
                <c:pt idx="228952">
                  <c:v>530.42575338460995</c:v>
                </c:pt>
                <c:pt idx="228953">
                  <c:v>530.42807013988295</c:v>
                </c:pt>
                <c:pt idx="228954">
                  <c:v>530.43038689515697</c:v>
                </c:pt>
                <c:pt idx="228955">
                  <c:v>530.43270365042997</c:v>
                </c:pt>
                <c:pt idx="228956">
                  <c:v>530.43502040570399</c:v>
                </c:pt>
                <c:pt idx="228957">
                  <c:v>530.43733716097802</c:v>
                </c:pt>
                <c:pt idx="228958">
                  <c:v>530.43965391625102</c:v>
                </c:pt>
                <c:pt idx="228959">
                  <c:v>530.44197067152504</c:v>
                </c:pt>
                <c:pt idx="228960">
                  <c:v>530.44428742679804</c:v>
                </c:pt>
                <c:pt idx="228961">
                  <c:v>530.44660418207195</c:v>
                </c:pt>
                <c:pt idx="228962">
                  <c:v>530.44892093734495</c:v>
                </c:pt>
                <c:pt idx="228963">
                  <c:v>530.45123769261897</c:v>
                </c:pt>
                <c:pt idx="228964">
                  <c:v>530.453554447893</c:v>
                </c:pt>
                <c:pt idx="228965">
                  <c:v>530.455871203166</c:v>
                </c:pt>
                <c:pt idx="228966">
                  <c:v>530.45818795844002</c:v>
                </c:pt>
                <c:pt idx="228967">
                  <c:v>530.46050471371302</c:v>
                </c:pt>
                <c:pt idx="228968">
                  <c:v>530.46282146898704</c:v>
                </c:pt>
                <c:pt idx="228969">
                  <c:v>530.46513822426004</c:v>
                </c:pt>
                <c:pt idx="228970">
                  <c:v>530.46745497953395</c:v>
                </c:pt>
                <c:pt idx="228971">
                  <c:v>530.46977173480798</c:v>
                </c:pt>
                <c:pt idx="228972">
                  <c:v>530.47208849008098</c:v>
                </c:pt>
                <c:pt idx="228973">
                  <c:v>530.474405245355</c:v>
                </c:pt>
                <c:pt idx="228974">
                  <c:v>530.476722000628</c:v>
                </c:pt>
                <c:pt idx="228975">
                  <c:v>530.47903875590202</c:v>
                </c:pt>
                <c:pt idx="228976">
                  <c:v>530.48135551117502</c:v>
                </c:pt>
                <c:pt idx="228977">
                  <c:v>530.48367226644905</c:v>
                </c:pt>
                <c:pt idx="228978">
                  <c:v>530.48598902172296</c:v>
                </c:pt>
                <c:pt idx="228979">
                  <c:v>530.48830577699596</c:v>
                </c:pt>
                <c:pt idx="228980">
                  <c:v>530.49062253226998</c:v>
                </c:pt>
                <c:pt idx="228981">
                  <c:v>530.49293928754298</c:v>
                </c:pt>
                <c:pt idx="228982">
                  <c:v>530.495256042817</c:v>
                </c:pt>
                <c:pt idx="228983">
                  <c:v>530.49757279809</c:v>
                </c:pt>
                <c:pt idx="228984">
                  <c:v>530.49988955336403</c:v>
                </c:pt>
                <c:pt idx="228985">
                  <c:v>530.50220630863805</c:v>
                </c:pt>
                <c:pt idx="228986">
                  <c:v>530.50452306391105</c:v>
                </c:pt>
                <c:pt idx="228987">
                  <c:v>530.50683981918496</c:v>
                </c:pt>
                <c:pt idx="228988">
                  <c:v>530.50915657445796</c:v>
                </c:pt>
                <c:pt idx="228989">
                  <c:v>530.51147332973198</c:v>
                </c:pt>
                <c:pt idx="228990">
                  <c:v>530.51379008500498</c:v>
                </c:pt>
                <c:pt idx="228991">
                  <c:v>530.51610684027901</c:v>
                </c:pt>
                <c:pt idx="228992">
                  <c:v>530.51842359555303</c:v>
                </c:pt>
                <c:pt idx="228993">
                  <c:v>530.52074035082603</c:v>
                </c:pt>
                <c:pt idx="228994">
                  <c:v>530.52305710610005</c:v>
                </c:pt>
                <c:pt idx="228995">
                  <c:v>530.52537386137305</c:v>
                </c:pt>
                <c:pt idx="228996">
                  <c:v>530.52769061664696</c:v>
                </c:pt>
                <c:pt idx="228997">
                  <c:v>530.53000737191996</c:v>
                </c:pt>
                <c:pt idx="228998">
                  <c:v>530.53232412719399</c:v>
                </c:pt>
                <c:pt idx="228999">
                  <c:v>530.53464088246699</c:v>
                </c:pt>
                <c:pt idx="229000">
                  <c:v>530.53695763774101</c:v>
                </c:pt>
                <c:pt idx="229001">
                  <c:v>530.53927439301503</c:v>
                </c:pt>
                <c:pt idx="229002">
                  <c:v>530.54159114828803</c:v>
                </c:pt>
                <c:pt idx="229003">
                  <c:v>530.54390790356194</c:v>
                </c:pt>
                <c:pt idx="229004">
                  <c:v>530.54622465883494</c:v>
                </c:pt>
                <c:pt idx="229005">
                  <c:v>530.54854141410897</c:v>
                </c:pt>
                <c:pt idx="229006">
                  <c:v>530.55085816938197</c:v>
                </c:pt>
                <c:pt idx="229007">
                  <c:v>530.55317492465599</c:v>
                </c:pt>
                <c:pt idx="229008">
                  <c:v>530.55549167993001</c:v>
                </c:pt>
                <c:pt idx="229009">
                  <c:v>530.55780843520301</c:v>
                </c:pt>
                <c:pt idx="229010">
                  <c:v>530.56012519047704</c:v>
                </c:pt>
                <c:pt idx="229011">
                  <c:v>530.56244194575004</c:v>
                </c:pt>
                <c:pt idx="229012">
                  <c:v>530.56475870102395</c:v>
                </c:pt>
                <c:pt idx="229013">
                  <c:v>530.56707545629695</c:v>
                </c:pt>
                <c:pt idx="229014">
                  <c:v>530.56939221157097</c:v>
                </c:pt>
                <c:pt idx="229015">
                  <c:v>530.57170896684499</c:v>
                </c:pt>
                <c:pt idx="229016">
                  <c:v>530.57402572211799</c:v>
                </c:pt>
                <c:pt idx="229017">
                  <c:v>530.57634247739202</c:v>
                </c:pt>
                <c:pt idx="229018">
                  <c:v>530.57865923266502</c:v>
                </c:pt>
                <c:pt idx="229019">
                  <c:v>530.58097598793904</c:v>
                </c:pt>
                <c:pt idx="229020">
                  <c:v>530.58329274321204</c:v>
                </c:pt>
                <c:pt idx="229021">
                  <c:v>530.58560949848595</c:v>
                </c:pt>
                <c:pt idx="229022">
                  <c:v>530.58792625375997</c:v>
                </c:pt>
                <c:pt idx="229023">
                  <c:v>530.59024300903297</c:v>
                </c:pt>
                <c:pt idx="229024">
                  <c:v>530.592559764307</c:v>
                </c:pt>
                <c:pt idx="229025">
                  <c:v>530.59487651958</c:v>
                </c:pt>
                <c:pt idx="229026">
                  <c:v>530.59719327485402</c:v>
                </c:pt>
                <c:pt idx="229027">
                  <c:v>530.59951003012702</c:v>
                </c:pt>
                <c:pt idx="229028">
                  <c:v>530.60182678540104</c:v>
                </c:pt>
                <c:pt idx="229029">
                  <c:v>530.60414354067495</c:v>
                </c:pt>
                <c:pt idx="229030">
                  <c:v>530.60646029594795</c:v>
                </c:pt>
                <c:pt idx="229031">
                  <c:v>530.60877705122198</c:v>
                </c:pt>
                <c:pt idx="229032">
                  <c:v>530.61109380649498</c:v>
                </c:pt>
                <c:pt idx="229033">
                  <c:v>530.613410561769</c:v>
                </c:pt>
                <c:pt idx="229034">
                  <c:v>530.615727317042</c:v>
                </c:pt>
                <c:pt idx="229035">
                  <c:v>530.61804407231602</c:v>
                </c:pt>
                <c:pt idx="229036">
                  <c:v>530.62036082759005</c:v>
                </c:pt>
                <c:pt idx="229037">
                  <c:v>530.62267758286305</c:v>
                </c:pt>
                <c:pt idx="229038">
                  <c:v>530.62499433813696</c:v>
                </c:pt>
                <c:pt idx="229039">
                  <c:v>530.62731109340996</c:v>
                </c:pt>
                <c:pt idx="229040">
                  <c:v>530.62962784868398</c:v>
                </c:pt>
                <c:pt idx="229041">
                  <c:v>530.63194460395698</c:v>
                </c:pt>
                <c:pt idx="229042">
                  <c:v>530.634261359231</c:v>
                </c:pt>
                <c:pt idx="229043">
                  <c:v>530.63657811450503</c:v>
                </c:pt>
                <c:pt idx="229044">
                  <c:v>530.63889486977803</c:v>
                </c:pt>
                <c:pt idx="229045">
                  <c:v>530.64121162505205</c:v>
                </c:pt>
                <c:pt idx="229046">
                  <c:v>530.64352838032505</c:v>
                </c:pt>
                <c:pt idx="229047">
                  <c:v>530.64584513559896</c:v>
                </c:pt>
                <c:pt idx="229048">
                  <c:v>530.64816189087196</c:v>
                </c:pt>
                <c:pt idx="229049">
                  <c:v>530.65047864614598</c:v>
                </c:pt>
                <c:pt idx="229050">
                  <c:v>530.65279540141898</c:v>
                </c:pt>
                <c:pt idx="229051">
                  <c:v>530.65511215669301</c:v>
                </c:pt>
                <c:pt idx="229052">
                  <c:v>530.65742891196703</c:v>
                </c:pt>
                <c:pt idx="229053">
                  <c:v>530.65974566724003</c:v>
                </c:pt>
                <c:pt idx="229054">
                  <c:v>530.66206242251405</c:v>
                </c:pt>
                <c:pt idx="229055">
                  <c:v>530.66437917778705</c:v>
                </c:pt>
                <c:pt idx="229056">
                  <c:v>530.66669593306096</c:v>
                </c:pt>
                <c:pt idx="229057">
                  <c:v>530.66901268833396</c:v>
                </c:pt>
                <c:pt idx="229058">
                  <c:v>530.67132944360799</c:v>
                </c:pt>
                <c:pt idx="229059">
                  <c:v>530.67364619888201</c:v>
                </c:pt>
                <c:pt idx="229060">
                  <c:v>530.67596295415501</c:v>
                </c:pt>
                <c:pt idx="229061">
                  <c:v>530.67827970942903</c:v>
                </c:pt>
                <c:pt idx="229062">
                  <c:v>530.68059646470203</c:v>
                </c:pt>
                <c:pt idx="229063">
                  <c:v>530.68291321997594</c:v>
                </c:pt>
                <c:pt idx="229064">
                  <c:v>530.68522997524894</c:v>
                </c:pt>
                <c:pt idx="229065">
                  <c:v>530.68754673052297</c:v>
                </c:pt>
                <c:pt idx="229066">
                  <c:v>530.68986348579699</c:v>
                </c:pt>
                <c:pt idx="229067">
                  <c:v>530.69218024106999</c:v>
                </c:pt>
                <c:pt idx="229068">
                  <c:v>530.69449699634401</c:v>
                </c:pt>
                <c:pt idx="229069">
                  <c:v>530.69681375161701</c:v>
                </c:pt>
                <c:pt idx="229070">
                  <c:v>530.69913050689104</c:v>
                </c:pt>
                <c:pt idx="229071">
                  <c:v>530.70144726216404</c:v>
                </c:pt>
                <c:pt idx="229072">
                  <c:v>530.70376401743795</c:v>
                </c:pt>
                <c:pt idx="229073">
                  <c:v>530.70608077271197</c:v>
                </c:pt>
                <c:pt idx="229074">
                  <c:v>530.70839752798497</c:v>
                </c:pt>
                <c:pt idx="229075">
                  <c:v>530.71071428325899</c:v>
                </c:pt>
                <c:pt idx="229076">
                  <c:v>530.71303103853199</c:v>
                </c:pt>
                <c:pt idx="229077">
                  <c:v>530.71534779380602</c:v>
                </c:pt>
                <c:pt idx="229078">
                  <c:v>530.71766454907902</c:v>
                </c:pt>
                <c:pt idx="229079">
                  <c:v>530.71998130435304</c:v>
                </c:pt>
                <c:pt idx="229080">
                  <c:v>530.72229805962695</c:v>
                </c:pt>
                <c:pt idx="229081">
                  <c:v>530.72461481489995</c:v>
                </c:pt>
                <c:pt idx="229082">
                  <c:v>530.72693157017397</c:v>
                </c:pt>
                <c:pt idx="229083">
                  <c:v>530.72924832544697</c:v>
                </c:pt>
                <c:pt idx="229084">
                  <c:v>530.731565080721</c:v>
                </c:pt>
                <c:pt idx="229085">
                  <c:v>530.733881835994</c:v>
                </c:pt>
                <c:pt idx="229086">
                  <c:v>530.73619859126802</c:v>
                </c:pt>
                <c:pt idx="229087">
                  <c:v>530.73851534654204</c:v>
                </c:pt>
                <c:pt idx="229088">
                  <c:v>530.74083210181504</c:v>
                </c:pt>
                <c:pt idx="229089">
                  <c:v>530.74314885708895</c:v>
                </c:pt>
                <c:pt idx="229090">
                  <c:v>530.74546561236195</c:v>
                </c:pt>
                <c:pt idx="229091">
                  <c:v>530.74778236763598</c:v>
                </c:pt>
                <c:pt idx="229092">
                  <c:v>530.75009912290898</c:v>
                </c:pt>
                <c:pt idx="229093">
                  <c:v>530.752415878183</c:v>
                </c:pt>
                <c:pt idx="229094">
                  <c:v>530.75473263345702</c:v>
                </c:pt>
                <c:pt idx="229095">
                  <c:v>530.75704938873002</c:v>
                </c:pt>
                <c:pt idx="229096">
                  <c:v>530.75936614400405</c:v>
                </c:pt>
                <c:pt idx="229097">
                  <c:v>530.76168289927705</c:v>
                </c:pt>
                <c:pt idx="229098">
                  <c:v>530.76399965455096</c:v>
                </c:pt>
                <c:pt idx="229099">
                  <c:v>530.76631640982396</c:v>
                </c:pt>
                <c:pt idx="229100">
                  <c:v>530.76863316509798</c:v>
                </c:pt>
                <c:pt idx="229101">
                  <c:v>530.77094992037098</c:v>
                </c:pt>
                <c:pt idx="229102">
                  <c:v>530.773266675645</c:v>
                </c:pt>
                <c:pt idx="229103">
                  <c:v>530.77558343091903</c:v>
                </c:pt>
                <c:pt idx="229104">
                  <c:v>530.77790018619203</c:v>
                </c:pt>
                <c:pt idx="229105">
                  <c:v>530.78021694146605</c:v>
                </c:pt>
                <c:pt idx="229106">
                  <c:v>530.78253369673905</c:v>
                </c:pt>
                <c:pt idx="229107">
                  <c:v>530.78485045201296</c:v>
                </c:pt>
                <c:pt idx="229108">
                  <c:v>530.78716720728596</c:v>
                </c:pt>
                <c:pt idx="229109">
                  <c:v>530.78948396255998</c:v>
                </c:pt>
                <c:pt idx="229110">
                  <c:v>530.79180071783401</c:v>
                </c:pt>
                <c:pt idx="229111">
                  <c:v>530.79411747310701</c:v>
                </c:pt>
                <c:pt idx="229112">
                  <c:v>530.79643422838103</c:v>
                </c:pt>
                <c:pt idx="229113">
                  <c:v>530.79875098365403</c:v>
                </c:pt>
                <c:pt idx="229114">
                  <c:v>530.80106773892805</c:v>
                </c:pt>
                <c:pt idx="229115">
                  <c:v>530.80338449420105</c:v>
                </c:pt>
                <c:pt idx="229116">
                  <c:v>530.80570124947496</c:v>
                </c:pt>
                <c:pt idx="229117">
                  <c:v>530.80801800474899</c:v>
                </c:pt>
                <c:pt idx="229118">
                  <c:v>530.81033476002199</c:v>
                </c:pt>
                <c:pt idx="229119">
                  <c:v>530.81265151529601</c:v>
                </c:pt>
                <c:pt idx="229120">
                  <c:v>530.81496827056901</c:v>
                </c:pt>
                <c:pt idx="229121">
                  <c:v>530.81728502584303</c:v>
                </c:pt>
                <c:pt idx="229122">
                  <c:v>530.81960178111603</c:v>
                </c:pt>
                <c:pt idx="229123">
                  <c:v>530.82191853638994</c:v>
                </c:pt>
                <c:pt idx="229124">
                  <c:v>530.82423529166397</c:v>
                </c:pt>
                <c:pt idx="229125">
                  <c:v>530.82655204693697</c:v>
                </c:pt>
                <c:pt idx="229126">
                  <c:v>530.82886880221099</c:v>
                </c:pt>
                <c:pt idx="229127">
                  <c:v>530.83118555748399</c:v>
                </c:pt>
                <c:pt idx="229128">
                  <c:v>530.83350231275801</c:v>
                </c:pt>
                <c:pt idx="229129">
                  <c:v>530.83581906803101</c:v>
                </c:pt>
                <c:pt idx="229130">
                  <c:v>530.83813582330504</c:v>
                </c:pt>
                <c:pt idx="229131">
                  <c:v>530.84045257857895</c:v>
                </c:pt>
                <c:pt idx="229132">
                  <c:v>530.84276933385195</c:v>
                </c:pt>
                <c:pt idx="229133">
                  <c:v>530.84508608912597</c:v>
                </c:pt>
                <c:pt idx="229134">
                  <c:v>530.84740284439897</c:v>
                </c:pt>
                <c:pt idx="229135">
                  <c:v>530.84971959967299</c:v>
                </c:pt>
                <c:pt idx="229136">
                  <c:v>530.85203635494599</c:v>
                </c:pt>
                <c:pt idx="229137">
                  <c:v>530.85435311022002</c:v>
                </c:pt>
                <c:pt idx="229138">
                  <c:v>530.85666986549404</c:v>
                </c:pt>
                <c:pt idx="229139">
                  <c:v>530.85898662076704</c:v>
                </c:pt>
                <c:pt idx="229140">
                  <c:v>530.86130337604095</c:v>
                </c:pt>
                <c:pt idx="229141">
                  <c:v>530.86362013131395</c:v>
                </c:pt>
                <c:pt idx="229142">
                  <c:v>530.86593688658797</c:v>
                </c:pt>
                <c:pt idx="229143">
                  <c:v>530.86825364186097</c:v>
                </c:pt>
                <c:pt idx="229144">
                  <c:v>530.870570397135</c:v>
                </c:pt>
                <c:pt idx="229145">
                  <c:v>530.87288715240902</c:v>
                </c:pt>
                <c:pt idx="229146">
                  <c:v>530.87520390768202</c:v>
                </c:pt>
                <c:pt idx="229147">
                  <c:v>530.87752066295604</c:v>
                </c:pt>
                <c:pt idx="229148">
                  <c:v>530.87983741822904</c:v>
                </c:pt>
                <c:pt idx="229149">
                  <c:v>530.88215417350295</c:v>
                </c:pt>
                <c:pt idx="229150">
                  <c:v>530.88447092877595</c:v>
                </c:pt>
                <c:pt idx="229151">
                  <c:v>530.88678768404998</c:v>
                </c:pt>
                <c:pt idx="229152">
                  <c:v>530.88910443932298</c:v>
                </c:pt>
                <c:pt idx="229153">
                  <c:v>530.891421194597</c:v>
                </c:pt>
                <c:pt idx="229154">
                  <c:v>530.89373794987102</c:v>
                </c:pt>
                <c:pt idx="229155">
                  <c:v>530.89605470514402</c:v>
                </c:pt>
                <c:pt idx="229156">
                  <c:v>530.89837146041805</c:v>
                </c:pt>
                <c:pt idx="229157">
                  <c:v>530.90068821569105</c:v>
                </c:pt>
                <c:pt idx="229158">
                  <c:v>530.90300497096496</c:v>
                </c:pt>
                <c:pt idx="229159">
                  <c:v>530.90532172623796</c:v>
                </c:pt>
                <c:pt idx="229160">
                  <c:v>530.90763848151198</c:v>
                </c:pt>
                <c:pt idx="229161">
                  <c:v>530.909955236786</c:v>
                </c:pt>
                <c:pt idx="229162">
                  <c:v>530.912271992059</c:v>
                </c:pt>
                <c:pt idx="229163">
                  <c:v>530.91458874733303</c:v>
                </c:pt>
                <c:pt idx="229164">
                  <c:v>530.91690550260603</c:v>
                </c:pt>
                <c:pt idx="229165">
                  <c:v>530.91922225788005</c:v>
                </c:pt>
                <c:pt idx="229166">
                  <c:v>530.92153901315305</c:v>
                </c:pt>
                <c:pt idx="229167">
                  <c:v>530.92385576842696</c:v>
                </c:pt>
                <c:pt idx="229168">
                  <c:v>530.92617252370098</c:v>
                </c:pt>
                <c:pt idx="229169">
                  <c:v>530.92848927897398</c:v>
                </c:pt>
                <c:pt idx="229170">
                  <c:v>530.93080603424801</c:v>
                </c:pt>
                <c:pt idx="229171">
                  <c:v>530.93312278952101</c:v>
                </c:pt>
                <c:pt idx="229172">
                  <c:v>530.93543954479503</c:v>
                </c:pt>
                <c:pt idx="229173">
                  <c:v>530.93775630006803</c:v>
                </c:pt>
                <c:pt idx="229174">
                  <c:v>530.94007305534205</c:v>
                </c:pt>
                <c:pt idx="229175">
                  <c:v>530.94238981061596</c:v>
                </c:pt>
                <c:pt idx="229176">
                  <c:v>530.94470656588896</c:v>
                </c:pt>
                <c:pt idx="229177">
                  <c:v>530.94702332116299</c:v>
                </c:pt>
                <c:pt idx="229178">
                  <c:v>530.94934007643599</c:v>
                </c:pt>
                <c:pt idx="229179">
                  <c:v>530.95165683171001</c:v>
                </c:pt>
                <c:pt idx="229180">
                  <c:v>530.95397358698301</c:v>
                </c:pt>
                <c:pt idx="229181">
                  <c:v>530.95629034225703</c:v>
                </c:pt>
                <c:pt idx="229182">
                  <c:v>530.95860709753094</c:v>
                </c:pt>
                <c:pt idx="229183">
                  <c:v>530.96092385280394</c:v>
                </c:pt>
                <c:pt idx="229184">
                  <c:v>530.96324060807797</c:v>
                </c:pt>
                <c:pt idx="229185">
                  <c:v>530.96555736335097</c:v>
                </c:pt>
                <c:pt idx="229186">
                  <c:v>530.96787411862499</c:v>
                </c:pt>
                <c:pt idx="229187">
                  <c:v>530.97019087389799</c:v>
                </c:pt>
                <c:pt idx="229188">
                  <c:v>530.97250762917201</c:v>
                </c:pt>
                <c:pt idx="229189">
                  <c:v>530.97482438444604</c:v>
                </c:pt>
                <c:pt idx="229190">
                  <c:v>530.97714113971904</c:v>
                </c:pt>
                <c:pt idx="229191">
                  <c:v>530.97945789499295</c:v>
                </c:pt>
                <c:pt idx="229192">
                  <c:v>530.98177465026595</c:v>
                </c:pt>
                <c:pt idx="229193">
                  <c:v>530.98409140553997</c:v>
                </c:pt>
                <c:pt idx="229194">
                  <c:v>530.98640816081297</c:v>
                </c:pt>
                <c:pt idx="229195">
                  <c:v>530.98872491608699</c:v>
                </c:pt>
                <c:pt idx="229196">
                  <c:v>530.99104167135999</c:v>
                </c:pt>
                <c:pt idx="229197">
                  <c:v>530.99335842663402</c:v>
                </c:pt>
                <c:pt idx="229198">
                  <c:v>530.99567518190804</c:v>
                </c:pt>
                <c:pt idx="229199">
                  <c:v>530.99799193718104</c:v>
                </c:pt>
                <c:pt idx="229200">
                  <c:v>531.00030869245495</c:v>
                </c:pt>
                <c:pt idx="229201">
                  <c:v>531.00262544772795</c:v>
                </c:pt>
                <c:pt idx="229202">
                  <c:v>531.00494220300197</c:v>
                </c:pt>
                <c:pt idx="229203">
                  <c:v>531.00725895827497</c:v>
                </c:pt>
                <c:pt idx="229204">
                  <c:v>531.009575713549</c:v>
                </c:pt>
                <c:pt idx="229205">
                  <c:v>531.01189246882302</c:v>
                </c:pt>
                <c:pt idx="229206">
                  <c:v>531.01420922409602</c:v>
                </c:pt>
                <c:pt idx="229207">
                  <c:v>531.01652597937004</c:v>
                </c:pt>
                <c:pt idx="229208">
                  <c:v>531.01884273464304</c:v>
                </c:pt>
                <c:pt idx="229209">
                  <c:v>531.02115948991695</c:v>
                </c:pt>
                <c:pt idx="229210">
                  <c:v>531.02347624518995</c:v>
                </c:pt>
                <c:pt idx="229211">
                  <c:v>531.02579300046398</c:v>
                </c:pt>
                <c:pt idx="229212">
                  <c:v>531.028109755738</c:v>
                </c:pt>
                <c:pt idx="229213">
                  <c:v>531.030426511011</c:v>
                </c:pt>
                <c:pt idx="229214">
                  <c:v>531.03274326628502</c:v>
                </c:pt>
                <c:pt idx="229215">
                  <c:v>531.03506002155802</c:v>
                </c:pt>
                <c:pt idx="229216">
                  <c:v>531.03737677683205</c:v>
                </c:pt>
                <c:pt idx="229217">
                  <c:v>531.03969353210505</c:v>
                </c:pt>
                <c:pt idx="229218">
                  <c:v>531.04201028737896</c:v>
                </c:pt>
                <c:pt idx="229219">
                  <c:v>531.04432704265298</c:v>
                </c:pt>
                <c:pt idx="229220">
                  <c:v>531.04664379792598</c:v>
                </c:pt>
                <c:pt idx="229221">
                  <c:v>531.0489605532</c:v>
                </c:pt>
                <c:pt idx="229222">
                  <c:v>531.051277308473</c:v>
                </c:pt>
                <c:pt idx="229223">
                  <c:v>531.05359406374703</c:v>
                </c:pt>
                <c:pt idx="229224">
                  <c:v>531.05591081902003</c:v>
                </c:pt>
                <c:pt idx="229225">
                  <c:v>531.05822757429405</c:v>
                </c:pt>
                <c:pt idx="229226">
                  <c:v>531.06054432956796</c:v>
                </c:pt>
                <c:pt idx="229227">
                  <c:v>531.06286108484096</c:v>
                </c:pt>
                <c:pt idx="229228">
                  <c:v>531.06517784011498</c:v>
                </c:pt>
                <c:pt idx="229229">
                  <c:v>531.06749459538798</c:v>
                </c:pt>
                <c:pt idx="229230">
                  <c:v>531.06981135066201</c:v>
                </c:pt>
                <c:pt idx="229231">
                  <c:v>531.07212810593501</c:v>
                </c:pt>
                <c:pt idx="229232">
                  <c:v>531.07444486120903</c:v>
                </c:pt>
                <c:pt idx="229233">
                  <c:v>531.07676161648305</c:v>
                </c:pt>
                <c:pt idx="229234">
                  <c:v>531.07907837175605</c:v>
                </c:pt>
                <c:pt idx="229235">
                  <c:v>531.08139512702996</c:v>
                </c:pt>
                <c:pt idx="229236">
                  <c:v>531.08371188230296</c:v>
                </c:pt>
                <c:pt idx="229237">
                  <c:v>531.08602863757699</c:v>
                </c:pt>
                <c:pt idx="229238">
                  <c:v>531.08834539284999</c:v>
                </c:pt>
                <c:pt idx="229239">
                  <c:v>531.09066214812401</c:v>
                </c:pt>
                <c:pt idx="229240">
                  <c:v>531.09297890339803</c:v>
                </c:pt>
                <c:pt idx="229241">
                  <c:v>531.09529565867103</c:v>
                </c:pt>
                <c:pt idx="229242">
                  <c:v>531.09761241394494</c:v>
                </c:pt>
                <c:pt idx="229243">
                  <c:v>531.09992916921794</c:v>
                </c:pt>
                <c:pt idx="229244">
                  <c:v>531.10224592449197</c:v>
                </c:pt>
                <c:pt idx="229245">
                  <c:v>531.10456267976497</c:v>
                </c:pt>
                <c:pt idx="229246">
                  <c:v>531.10687943503899</c:v>
                </c:pt>
                <c:pt idx="229247">
                  <c:v>531.10919619031199</c:v>
                </c:pt>
                <c:pt idx="229248">
                  <c:v>531.11151294558601</c:v>
                </c:pt>
                <c:pt idx="229249">
                  <c:v>531.11382970086004</c:v>
                </c:pt>
                <c:pt idx="229250">
                  <c:v>531.11614645613304</c:v>
                </c:pt>
                <c:pt idx="229251">
                  <c:v>531.11846321140695</c:v>
                </c:pt>
                <c:pt idx="229252">
                  <c:v>531.12077996667995</c:v>
                </c:pt>
                <c:pt idx="229253">
                  <c:v>531.12309672195397</c:v>
                </c:pt>
                <c:pt idx="229254">
                  <c:v>531.12541347722697</c:v>
                </c:pt>
                <c:pt idx="229255">
                  <c:v>531.12773023250099</c:v>
                </c:pt>
                <c:pt idx="229256">
                  <c:v>531.13004698777502</c:v>
                </c:pt>
                <c:pt idx="229257">
                  <c:v>531.13236374304802</c:v>
                </c:pt>
                <c:pt idx="229258">
                  <c:v>531.13468049832204</c:v>
                </c:pt>
                <c:pt idx="229259">
                  <c:v>531.13699725359504</c:v>
                </c:pt>
                <c:pt idx="229260">
                  <c:v>531.13931400886895</c:v>
                </c:pt>
                <c:pt idx="229261">
                  <c:v>531.14163076414195</c:v>
                </c:pt>
                <c:pt idx="229262">
                  <c:v>531.14394751941597</c:v>
                </c:pt>
                <c:pt idx="229263">
                  <c:v>531.14626427469</c:v>
                </c:pt>
                <c:pt idx="229264">
                  <c:v>531.148581029963</c:v>
                </c:pt>
                <c:pt idx="229265">
                  <c:v>531.15089778523702</c:v>
                </c:pt>
                <c:pt idx="229266">
                  <c:v>531.15321454051002</c:v>
                </c:pt>
                <c:pt idx="229267">
                  <c:v>531.15553129578404</c:v>
                </c:pt>
                <c:pt idx="229268">
                  <c:v>531.15784805105704</c:v>
                </c:pt>
                <c:pt idx="229269">
                  <c:v>531.16016480633095</c:v>
                </c:pt>
                <c:pt idx="229270">
                  <c:v>531.16248156160498</c:v>
                </c:pt>
                <c:pt idx="229271">
                  <c:v>531.16479831687798</c:v>
                </c:pt>
                <c:pt idx="229272">
                  <c:v>531.167115072152</c:v>
                </c:pt>
                <c:pt idx="229273">
                  <c:v>531.169431827425</c:v>
                </c:pt>
                <c:pt idx="229274">
                  <c:v>531.17174858269902</c:v>
                </c:pt>
                <c:pt idx="229275">
                  <c:v>531.17406533797202</c:v>
                </c:pt>
                <c:pt idx="229276">
                  <c:v>531.17638209324605</c:v>
                </c:pt>
                <c:pt idx="229277">
                  <c:v>531.17869884851996</c:v>
                </c:pt>
                <c:pt idx="229278">
                  <c:v>531.18101560379296</c:v>
                </c:pt>
                <c:pt idx="229279">
                  <c:v>531.18333235906698</c:v>
                </c:pt>
                <c:pt idx="229280">
                  <c:v>531.18564911433998</c:v>
                </c:pt>
                <c:pt idx="229281">
                  <c:v>531.187965869614</c:v>
                </c:pt>
                <c:pt idx="229282">
                  <c:v>531.190282624887</c:v>
                </c:pt>
                <c:pt idx="229283">
                  <c:v>531.19259938016103</c:v>
                </c:pt>
                <c:pt idx="229284">
                  <c:v>531.19491613543505</c:v>
                </c:pt>
                <c:pt idx="229285">
                  <c:v>531.19723289070805</c:v>
                </c:pt>
                <c:pt idx="229286">
                  <c:v>531.19954964598196</c:v>
                </c:pt>
                <c:pt idx="229287">
                  <c:v>531.20186640125496</c:v>
                </c:pt>
                <c:pt idx="229288">
                  <c:v>531.20418315652898</c:v>
                </c:pt>
                <c:pt idx="229289">
                  <c:v>531.20649991180198</c:v>
                </c:pt>
                <c:pt idx="229290">
                  <c:v>531.20881666707601</c:v>
                </c:pt>
                <c:pt idx="229291">
                  <c:v>531.21113342235003</c:v>
                </c:pt>
                <c:pt idx="229292">
                  <c:v>531.21345017762303</c:v>
                </c:pt>
                <c:pt idx="229293">
                  <c:v>531.21576693289705</c:v>
                </c:pt>
                <c:pt idx="229294">
                  <c:v>531.21808368817005</c:v>
                </c:pt>
                <c:pt idx="229295">
                  <c:v>531.22040044344396</c:v>
                </c:pt>
                <c:pt idx="229296">
                  <c:v>531.22271719871696</c:v>
                </c:pt>
                <c:pt idx="229297">
                  <c:v>531.22503395399099</c:v>
                </c:pt>
                <c:pt idx="229298">
                  <c:v>531.22735070926399</c:v>
                </c:pt>
                <c:pt idx="229299">
                  <c:v>531.22966746453801</c:v>
                </c:pt>
                <c:pt idx="229300">
                  <c:v>531.23198421981203</c:v>
                </c:pt>
                <c:pt idx="229301">
                  <c:v>531.23430097508503</c:v>
                </c:pt>
                <c:pt idx="229302">
                  <c:v>531.23661773035894</c:v>
                </c:pt>
                <c:pt idx="229303">
                  <c:v>531.23893448563194</c:v>
                </c:pt>
                <c:pt idx="229304">
                  <c:v>531.24125124090597</c:v>
                </c:pt>
                <c:pt idx="229305">
                  <c:v>531.24356799617897</c:v>
                </c:pt>
                <c:pt idx="229306">
                  <c:v>531.24588475145299</c:v>
                </c:pt>
                <c:pt idx="229307">
                  <c:v>531.24820150672701</c:v>
                </c:pt>
                <c:pt idx="229308">
                  <c:v>531.25051826200001</c:v>
                </c:pt>
                <c:pt idx="229309">
                  <c:v>531.25283501727404</c:v>
                </c:pt>
                <c:pt idx="229310">
                  <c:v>531.25515177254704</c:v>
                </c:pt>
                <c:pt idx="229311">
                  <c:v>531.25746852782095</c:v>
                </c:pt>
                <c:pt idx="229312">
                  <c:v>531.25978528309395</c:v>
                </c:pt>
                <c:pt idx="229313">
                  <c:v>531.26210203836797</c:v>
                </c:pt>
                <c:pt idx="229314">
                  <c:v>531.26441879364199</c:v>
                </c:pt>
                <c:pt idx="229315">
                  <c:v>531.26673554891499</c:v>
                </c:pt>
                <c:pt idx="229316">
                  <c:v>531.26905230418902</c:v>
                </c:pt>
                <c:pt idx="229317">
                  <c:v>531.27136905946202</c:v>
                </c:pt>
                <c:pt idx="229318">
                  <c:v>531.27368581473604</c:v>
                </c:pt>
                <c:pt idx="229319">
                  <c:v>531.27600257000904</c:v>
                </c:pt>
                <c:pt idx="229320">
                  <c:v>531.27831932528295</c:v>
                </c:pt>
                <c:pt idx="229321">
                  <c:v>531.28063608055697</c:v>
                </c:pt>
                <c:pt idx="229322">
                  <c:v>531.28295283582997</c:v>
                </c:pt>
                <c:pt idx="229323">
                  <c:v>531.285269591104</c:v>
                </c:pt>
                <c:pt idx="229324">
                  <c:v>531.287586346377</c:v>
                </c:pt>
                <c:pt idx="229325">
                  <c:v>531.28990310165102</c:v>
                </c:pt>
                <c:pt idx="229326">
                  <c:v>531.29221985692402</c:v>
                </c:pt>
                <c:pt idx="229327">
                  <c:v>531.29453661219804</c:v>
                </c:pt>
                <c:pt idx="229328">
                  <c:v>531.29685336747195</c:v>
                </c:pt>
                <c:pt idx="229329">
                  <c:v>531.29917012274495</c:v>
                </c:pt>
                <c:pt idx="229330">
                  <c:v>531.30148687801898</c:v>
                </c:pt>
                <c:pt idx="229331">
                  <c:v>531.30380363329198</c:v>
                </c:pt>
                <c:pt idx="229332">
                  <c:v>531.306120388566</c:v>
                </c:pt>
                <c:pt idx="229333">
                  <c:v>531.308437143839</c:v>
                </c:pt>
                <c:pt idx="229334">
                  <c:v>531.31075389911302</c:v>
                </c:pt>
                <c:pt idx="229335">
                  <c:v>531.31307065438705</c:v>
                </c:pt>
                <c:pt idx="229336">
                  <c:v>531.31538740966005</c:v>
                </c:pt>
                <c:pt idx="229337">
                  <c:v>531.31770416493396</c:v>
                </c:pt>
                <c:pt idx="229338">
                  <c:v>531.32002092020696</c:v>
                </c:pt>
                <c:pt idx="229339">
                  <c:v>531.32233767548098</c:v>
                </c:pt>
                <c:pt idx="229340">
                  <c:v>531.32465443075398</c:v>
                </c:pt>
                <c:pt idx="229341">
                  <c:v>531.326971186028</c:v>
                </c:pt>
                <c:pt idx="229342">
                  <c:v>531.32928794130203</c:v>
                </c:pt>
                <c:pt idx="229343">
                  <c:v>531.33160469657503</c:v>
                </c:pt>
                <c:pt idx="229344">
                  <c:v>531.33392145184905</c:v>
                </c:pt>
                <c:pt idx="229345">
                  <c:v>531.33623820712205</c:v>
                </c:pt>
                <c:pt idx="229346">
                  <c:v>531.33855496239596</c:v>
                </c:pt>
                <c:pt idx="229347">
                  <c:v>531.34087171766896</c:v>
                </c:pt>
                <c:pt idx="229348">
                  <c:v>531.34318847294298</c:v>
                </c:pt>
                <c:pt idx="229349">
                  <c:v>531.34550522821598</c:v>
                </c:pt>
                <c:pt idx="229350">
                  <c:v>531.34782198349001</c:v>
                </c:pt>
                <c:pt idx="229351">
                  <c:v>531.35013873876403</c:v>
                </c:pt>
                <c:pt idx="229352">
                  <c:v>531.35245549403703</c:v>
                </c:pt>
                <c:pt idx="229353">
                  <c:v>531.35477224931105</c:v>
                </c:pt>
                <c:pt idx="229354">
                  <c:v>531.35708900458405</c:v>
                </c:pt>
                <c:pt idx="229355">
                  <c:v>531.35940575985796</c:v>
                </c:pt>
                <c:pt idx="229356">
                  <c:v>531.36172251513096</c:v>
                </c:pt>
                <c:pt idx="229357">
                  <c:v>531.36403927040499</c:v>
                </c:pt>
                <c:pt idx="229358">
                  <c:v>531.36635602567901</c:v>
                </c:pt>
                <c:pt idx="229359">
                  <c:v>531.36867278095201</c:v>
                </c:pt>
                <c:pt idx="229360">
                  <c:v>531.37098953622603</c:v>
                </c:pt>
                <c:pt idx="229361">
                  <c:v>531.37330629149903</c:v>
                </c:pt>
                <c:pt idx="229362">
                  <c:v>531.37562304677294</c:v>
                </c:pt>
                <c:pt idx="229363">
                  <c:v>531.37793980204594</c:v>
                </c:pt>
                <c:pt idx="229364">
                  <c:v>531.38025655731997</c:v>
                </c:pt>
                <c:pt idx="229365">
                  <c:v>531.38257331259399</c:v>
                </c:pt>
                <c:pt idx="229366">
                  <c:v>531.38489006786699</c:v>
                </c:pt>
                <c:pt idx="229367">
                  <c:v>531.38720682314101</c:v>
                </c:pt>
                <c:pt idx="229368">
                  <c:v>531.38952357841401</c:v>
                </c:pt>
                <c:pt idx="229369">
                  <c:v>531.39184033368804</c:v>
                </c:pt>
                <c:pt idx="229370">
                  <c:v>531.39415708896104</c:v>
                </c:pt>
                <c:pt idx="229371">
                  <c:v>531.39647384423495</c:v>
                </c:pt>
                <c:pt idx="229372">
                  <c:v>531.39879059950897</c:v>
                </c:pt>
                <c:pt idx="229373">
                  <c:v>531.40110735478197</c:v>
                </c:pt>
                <c:pt idx="229374">
                  <c:v>531.40342411005599</c:v>
                </c:pt>
                <c:pt idx="229375">
                  <c:v>531.40574086532899</c:v>
                </c:pt>
                <c:pt idx="229376">
                  <c:v>531.40805762060302</c:v>
                </c:pt>
                <c:pt idx="229377">
                  <c:v>531.41037437587602</c:v>
                </c:pt>
                <c:pt idx="229378">
                  <c:v>531.41269113115004</c:v>
                </c:pt>
                <c:pt idx="229379">
                  <c:v>531.41500788642395</c:v>
                </c:pt>
                <c:pt idx="229380">
                  <c:v>531.41732464169695</c:v>
                </c:pt>
                <c:pt idx="229381">
                  <c:v>531.41964139697097</c:v>
                </c:pt>
                <c:pt idx="229382">
                  <c:v>531.42195815224397</c:v>
                </c:pt>
                <c:pt idx="229383">
                  <c:v>531.424274907518</c:v>
                </c:pt>
                <c:pt idx="229384">
                  <c:v>531.426591662791</c:v>
                </c:pt>
                <c:pt idx="229385">
                  <c:v>531.42890841806502</c:v>
                </c:pt>
                <c:pt idx="229386">
                  <c:v>531.43122517333904</c:v>
                </c:pt>
                <c:pt idx="229387">
                  <c:v>531.43354192861204</c:v>
                </c:pt>
                <c:pt idx="229388">
                  <c:v>531.43585868388595</c:v>
                </c:pt>
                <c:pt idx="229389">
                  <c:v>531.43817543915895</c:v>
                </c:pt>
                <c:pt idx="229390">
                  <c:v>531.44049219443298</c:v>
                </c:pt>
                <c:pt idx="229391">
                  <c:v>531.44280894970598</c:v>
                </c:pt>
                <c:pt idx="229392">
                  <c:v>531.44512570498</c:v>
                </c:pt>
                <c:pt idx="229393">
                  <c:v>531.44744246025402</c:v>
                </c:pt>
                <c:pt idx="229394">
                  <c:v>531.44975921552702</c:v>
                </c:pt>
                <c:pt idx="229395">
                  <c:v>531.45207597080105</c:v>
                </c:pt>
                <c:pt idx="229396">
                  <c:v>531.45439272607405</c:v>
                </c:pt>
                <c:pt idx="229397">
                  <c:v>531.45670948134796</c:v>
                </c:pt>
                <c:pt idx="229398">
                  <c:v>531.45902623662096</c:v>
                </c:pt>
                <c:pt idx="229399">
                  <c:v>531.46134299189498</c:v>
                </c:pt>
                <c:pt idx="229400">
                  <c:v>531.46365974716798</c:v>
                </c:pt>
                <c:pt idx="229401">
                  <c:v>531.465976502442</c:v>
                </c:pt>
                <c:pt idx="229402">
                  <c:v>531.46829325771603</c:v>
                </c:pt>
                <c:pt idx="229403">
                  <c:v>531.47061001298903</c:v>
                </c:pt>
                <c:pt idx="229404">
                  <c:v>531.47292676826305</c:v>
                </c:pt>
                <c:pt idx="229405">
                  <c:v>531.47524352353605</c:v>
                </c:pt>
                <c:pt idx="229406">
                  <c:v>531.47756027880996</c:v>
                </c:pt>
                <c:pt idx="229407">
                  <c:v>531.47987703408296</c:v>
                </c:pt>
                <c:pt idx="229408">
                  <c:v>531.48219378935698</c:v>
                </c:pt>
                <c:pt idx="229409">
                  <c:v>531.48451054463101</c:v>
                </c:pt>
                <c:pt idx="229410">
                  <c:v>531.48682729990401</c:v>
                </c:pt>
                <c:pt idx="229411">
                  <c:v>531.48914405517803</c:v>
                </c:pt>
                <c:pt idx="229412">
                  <c:v>531.49146081045103</c:v>
                </c:pt>
                <c:pt idx="229413">
                  <c:v>531.49377756572505</c:v>
                </c:pt>
                <c:pt idx="229414">
                  <c:v>531.49609432099805</c:v>
                </c:pt>
                <c:pt idx="229415">
                  <c:v>531.49841107627196</c:v>
                </c:pt>
                <c:pt idx="229416">
                  <c:v>531.50072783154599</c:v>
                </c:pt>
                <c:pt idx="229417">
                  <c:v>531.50304458681899</c:v>
                </c:pt>
                <c:pt idx="229418">
                  <c:v>531.50536134209301</c:v>
                </c:pt>
                <c:pt idx="229419">
                  <c:v>531.50767809736601</c:v>
                </c:pt>
                <c:pt idx="229420">
                  <c:v>531.50999485264003</c:v>
                </c:pt>
                <c:pt idx="229421">
                  <c:v>531.51231160791303</c:v>
                </c:pt>
                <c:pt idx="229422">
                  <c:v>531.51462836318694</c:v>
                </c:pt>
                <c:pt idx="229423">
                  <c:v>531.51694511846097</c:v>
                </c:pt>
                <c:pt idx="229424">
                  <c:v>531.51926187373397</c:v>
                </c:pt>
                <c:pt idx="229425">
                  <c:v>531.52157862900799</c:v>
                </c:pt>
                <c:pt idx="229426">
                  <c:v>531.52389538428099</c:v>
                </c:pt>
                <c:pt idx="229427">
                  <c:v>531.52621213955501</c:v>
                </c:pt>
                <c:pt idx="229428">
                  <c:v>531.52852889482801</c:v>
                </c:pt>
                <c:pt idx="229429">
                  <c:v>531.53084565010204</c:v>
                </c:pt>
                <c:pt idx="229430">
                  <c:v>531.53316240537595</c:v>
                </c:pt>
                <c:pt idx="229431">
                  <c:v>531.53547916064895</c:v>
                </c:pt>
                <c:pt idx="229432">
                  <c:v>531.53779591592297</c:v>
                </c:pt>
                <c:pt idx="229433">
                  <c:v>531.54011267119597</c:v>
                </c:pt>
                <c:pt idx="229434">
                  <c:v>531.54242942646999</c:v>
                </c:pt>
                <c:pt idx="229435">
                  <c:v>531.54474618174299</c:v>
                </c:pt>
                <c:pt idx="229436">
                  <c:v>531.54706293701702</c:v>
                </c:pt>
                <c:pt idx="229437">
                  <c:v>531.54937969229104</c:v>
                </c:pt>
                <c:pt idx="229438">
                  <c:v>531.55169644756404</c:v>
                </c:pt>
                <c:pt idx="229439">
                  <c:v>531.55401320283795</c:v>
                </c:pt>
                <c:pt idx="229440">
                  <c:v>531.55632995811095</c:v>
                </c:pt>
                <c:pt idx="229441">
                  <c:v>531.55864671338497</c:v>
                </c:pt>
                <c:pt idx="229442">
                  <c:v>531.56096346865797</c:v>
                </c:pt>
                <c:pt idx="229443">
                  <c:v>531.563280223932</c:v>
                </c:pt>
                <c:pt idx="229444">
                  <c:v>531.56559697920602</c:v>
                </c:pt>
                <c:pt idx="229445">
                  <c:v>531.56791373447902</c:v>
                </c:pt>
                <c:pt idx="229446">
                  <c:v>531.57023048975304</c:v>
                </c:pt>
                <c:pt idx="229447">
                  <c:v>531.57254724502604</c:v>
                </c:pt>
                <c:pt idx="229448">
                  <c:v>531.57486400029995</c:v>
                </c:pt>
                <c:pt idx="229449">
                  <c:v>531.57718075557295</c:v>
                </c:pt>
                <c:pt idx="229450">
                  <c:v>531.57949751084698</c:v>
                </c:pt>
                <c:pt idx="229451">
                  <c:v>531.58181426611998</c:v>
                </c:pt>
                <c:pt idx="229452">
                  <c:v>531.584131021394</c:v>
                </c:pt>
                <c:pt idx="229453">
                  <c:v>531.58644777666802</c:v>
                </c:pt>
                <c:pt idx="229454">
                  <c:v>531.58876453194102</c:v>
                </c:pt>
                <c:pt idx="229455">
                  <c:v>531.59108128721505</c:v>
                </c:pt>
                <c:pt idx="229456">
                  <c:v>531.59339804248805</c:v>
                </c:pt>
                <c:pt idx="229457">
                  <c:v>531.59571479776196</c:v>
                </c:pt>
                <c:pt idx="229458">
                  <c:v>531.59803155303496</c:v>
                </c:pt>
                <c:pt idx="229459">
                  <c:v>531.60034830830898</c:v>
                </c:pt>
                <c:pt idx="229460">
                  <c:v>531.602665063583</c:v>
                </c:pt>
                <c:pt idx="229461">
                  <c:v>531.604981818856</c:v>
                </c:pt>
                <c:pt idx="229462">
                  <c:v>531.60729857413003</c:v>
                </c:pt>
                <c:pt idx="229463">
                  <c:v>531.60961532940303</c:v>
                </c:pt>
                <c:pt idx="229464">
                  <c:v>531.61193208467705</c:v>
                </c:pt>
                <c:pt idx="229465">
                  <c:v>531.61424883995005</c:v>
                </c:pt>
                <c:pt idx="229466">
                  <c:v>531.61656559522396</c:v>
                </c:pt>
                <c:pt idx="229467">
                  <c:v>531.61888235049798</c:v>
                </c:pt>
                <c:pt idx="229468">
                  <c:v>531.62119910577098</c:v>
                </c:pt>
                <c:pt idx="229469">
                  <c:v>531.62351586104501</c:v>
                </c:pt>
                <c:pt idx="229470">
                  <c:v>531.62583261631801</c:v>
                </c:pt>
                <c:pt idx="229471">
                  <c:v>531.62814937159203</c:v>
                </c:pt>
                <c:pt idx="229472">
                  <c:v>531.63046612686503</c:v>
                </c:pt>
                <c:pt idx="229473">
                  <c:v>531.63278288213905</c:v>
                </c:pt>
                <c:pt idx="229474">
                  <c:v>531.63509963741296</c:v>
                </c:pt>
                <c:pt idx="229475">
                  <c:v>531.63741639268596</c:v>
                </c:pt>
                <c:pt idx="229476">
                  <c:v>531.63973314795999</c:v>
                </c:pt>
                <c:pt idx="229477">
                  <c:v>531.64204990323299</c:v>
                </c:pt>
                <c:pt idx="229478">
                  <c:v>531.64436665850701</c:v>
                </c:pt>
                <c:pt idx="229479">
                  <c:v>531.64668341378001</c:v>
                </c:pt>
                <c:pt idx="229480">
                  <c:v>531.64900016905403</c:v>
                </c:pt>
                <c:pt idx="229481">
                  <c:v>531.65131692432794</c:v>
                </c:pt>
                <c:pt idx="229482">
                  <c:v>531.65363367960094</c:v>
                </c:pt>
                <c:pt idx="229483">
                  <c:v>531.65595043487497</c:v>
                </c:pt>
                <c:pt idx="229484">
                  <c:v>531.65826719014797</c:v>
                </c:pt>
                <c:pt idx="229485">
                  <c:v>531.66058394542199</c:v>
                </c:pt>
                <c:pt idx="229486">
                  <c:v>531.66290070069499</c:v>
                </c:pt>
                <c:pt idx="229487">
                  <c:v>531.66521745596901</c:v>
                </c:pt>
                <c:pt idx="229488">
                  <c:v>531.66753421124304</c:v>
                </c:pt>
                <c:pt idx="229489">
                  <c:v>531.66985096651604</c:v>
                </c:pt>
                <c:pt idx="229490">
                  <c:v>531.67216772178995</c:v>
                </c:pt>
                <c:pt idx="229491">
                  <c:v>531.67448447706295</c:v>
                </c:pt>
                <c:pt idx="229492">
                  <c:v>531.67680123233697</c:v>
                </c:pt>
                <c:pt idx="229493">
                  <c:v>531.67911798760997</c:v>
                </c:pt>
                <c:pt idx="229494">
                  <c:v>531.68143474288399</c:v>
                </c:pt>
                <c:pt idx="229495">
                  <c:v>531.68375149815699</c:v>
                </c:pt>
                <c:pt idx="229496">
                  <c:v>531.68606825343102</c:v>
                </c:pt>
                <c:pt idx="229497">
                  <c:v>531.68838500870504</c:v>
                </c:pt>
                <c:pt idx="229498">
                  <c:v>531.69070176397804</c:v>
                </c:pt>
                <c:pt idx="229499">
                  <c:v>531.69301851925195</c:v>
                </c:pt>
                <c:pt idx="229500">
                  <c:v>531.69533527452495</c:v>
                </c:pt>
                <c:pt idx="229501">
                  <c:v>531.69765202979897</c:v>
                </c:pt>
                <c:pt idx="229502">
                  <c:v>531.69996878507197</c:v>
                </c:pt>
                <c:pt idx="229503">
                  <c:v>531.702285540346</c:v>
                </c:pt>
                <c:pt idx="229504">
                  <c:v>531.70460229562002</c:v>
                </c:pt>
                <c:pt idx="229505">
                  <c:v>531.70691905089302</c:v>
                </c:pt>
                <c:pt idx="229506">
                  <c:v>531.70923580616704</c:v>
                </c:pt>
                <c:pt idx="229507">
                  <c:v>531.71155256144004</c:v>
                </c:pt>
                <c:pt idx="229508">
                  <c:v>531.71386931671395</c:v>
                </c:pt>
                <c:pt idx="229509">
                  <c:v>531.71618607198695</c:v>
                </c:pt>
                <c:pt idx="229510">
                  <c:v>531.71850282726098</c:v>
                </c:pt>
                <c:pt idx="229511">
                  <c:v>531.720819582535</c:v>
                </c:pt>
                <c:pt idx="229512">
                  <c:v>531.723136337808</c:v>
                </c:pt>
                <c:pt idx="229513">
                  <c:v>531.72545309308202</c:v>
                </c:pt>
                <c:pt idx="229514">
                  <c:v>531.72776984835502</c:v>
                </c:pt>
                <c:pt idx="229515">
                  <c:v>531.73008660362905</c:v>
                </c:pt>
                <c:pt idx="229516">
                  <c:v>531.73240335890205</c:v>
                </c:pt>
                <c:pt idx="229517">
                  <c:v>531.73472011417596</c:v>
                </c:pt>
                <c:pt idx="229518">
                  <c:v>531.73703686944998</c:v>
                </c:pt>
                <c:pt idx="229519">
                  <c:v>531.73935362472298</c:v>
                </c:pt>
                <c:pt idx="229520">
                  <c:v>531.741670379997</c:v>
                </c:pt>
                <c:pt idx="229521">
                  <c:v>531.74398713527</c:v>
                </c:pt>
                <c:pt idx="229522">
                  <c:v>531.74630389054403</c:v>
                </c:pt>
                <c:pt idx="229523">
                  <c:v>531.74862064581703</c:v>
                </c:pt>
                <c:pt idx="229524">
                  <c:v>531.75093740109105</c:v>
                </c:pt>
                <c:pt idx="229525">
                  <c:v>531.75325415636496</c:v>
                </c:pt>
                <c:pt idx="229526">
                  <c:v>531.75557091163796</c:v>
                </c:pt>
                <c:pt idx="229527">
                  <c:v>531.75788766691198</c:v>
                </c:pt>
                <c:pt idx="229528">
                  <c:v>531.76020442218498</c:v>
                </c:pt>
                <c:pt idx="229529">
                  <c:v>531.76252117745901</c:v>
                </c:pt>
                <c:pt idx="229530">
                  <c:v>531.76483793273201</c:v>
                </c:pt>
                <c:pt idx="229531">
                  <c:v>531.76715468800603</c:v>
                </c:pt>
                <c:pt idx="229532">
                  <c:v>531.76947144328005</c:v>
                </c:pt>
                <c:pt idx="229533">
                  <c:v>531.77178819855305</c:v>
                </c:pt>
                <c:pt idx="229534">
                  <c:v>531.77410495382696</c:v>
                </c:pt>
                <c:pt idx="229535">
                  <c:v>531.77642170909996</c:v>
                </c:pt>
                <c:pt idx="229536">
                  <c:v>531.77873846437399</c:v>
                </c:pt>
                <c:pt idx="229537">
                  <c:v>531.78105521964699</c:v>
                </c:pt>
                <c:pt idx="229538">
                  <c:v>531.78337197492101</c:v>
                </c:pt>
                <c:pt idx="229539">
                  <c:v>531.78568873019503</c:v>
                </c:pt>
                <c:pt idx="229540">
                  <c:v>531.78800548546803</c:v>
                </c:pt>
                <c:pt idx="229541">
                  <c:v>531.79032224074194</c:v>
                </c:pt>
                <c:pt idx="229542">
                  <c:v>531.79263899601494</c:v>
                </c:pt>
                <c:pt idx="229543">
                  <c:v>531.79495575128897</c:v>
                </c:pt>
                <c:pt idx="229544">
                  <c:v>531.79727250656197</c:v>
                </c:pt>
                <c:pt idx="229545">
                  <c:v>531.79958926183599</c:v>
                </c:pt>
                <c:pt idx="229546">
                  <c:v>531.80190601710899</c:v>
                </c:pt>
                <c:pt idx="229547">
                  <c:v>531.80422277238301</c:v>
                </c:pt>
                <c:pt idx="229548">
                  <c:v>531.80653952765704</c:v>
                </c:pt>
                <c:pt idx="229549">
                  <c:v>531.80885628293004</c:v>
                </c:pt>
                <c:pt idx="229550">
                  <c:v>531.81117303820395</c:v>
                </c:pt>
                <c:pt idx="229551">
                  <c:v>531.81348979347695</c:v>
                </c:pt>
                <c:pt idx="229552">
                  <c:v>531.81580654875097</c:v>
                </c:pt>
                <c:pt idx="229553">
                  <c:v>531.81812330402397</c:v>
                </c:pt>
                <c:pt idx="229554">
                  <c:v>531.82044005929799</c:v>
                </c:pt>
                <c:pt idx="229555">
                  <c:v>531.82275681457202</c:v>
                </c:pt>
                <c:pt idx="229556">
                  <c:v>531.82507356984502</c:v>
                </c:pt>
                <c:pt idx="229557">
                  <c:v>531.82739032511904</c:v>
                </c:pt>
                <c:pt idx="229558">
                  <c:v>531.82970708039204</c:v>
                </c:pt>
                <c:pt idx="229559">
                  <c:v>531.83202383566595</c:v>
                </c:pt>
                <c:pt idx="229560">
                  <c:v>531.83434059093895</c:v>
                </c:pt>
                <c:pt idx="229561">
                  <c:v>531.83665734621297</c:v>
                </c:pt>
                <c:pt idx="229562">
                  <c:v>531.838974101487</c:v>
                </c:pt>
                <c:pt idx="229563">
                  <c:v>531.84129085676</c:v>
                </c:pt>
                <c:pt idx="229564">
                  <c:v>531.84360761203402</c:v>
                </c:pt>
                <c:pt idx="229565">
                  <c:v>531.84592436730702</c:v>
                </c:pt>
                <c:pt idx="229566">
                  <c:v>531.84824112258104</c:v>
                </c:pt>
                <c:pt idx="229567">
                  <c:v>531.85055787785404</c:v>
                </c:pt>
                <c:pt idx="229568">
                  <c:v>531.85287463312795</c:v>
                </c:pt>
                <c:pt idx="229569">
                  <c:v>531.85519138840198</c:v>
                </c:pt>
                <c:pt idx="229570">
                  <c:v>531.85750814367498</c:v>
                </c:pt>
                <c:pt idx="229571">
                  <c:v>531.859824898949</c:v>
                </c:pt>
                <c:pt idx="229572">
                  <c:v>531.862141654222</c:v>
                </c:pt>
                <c:pt idx="229573">
                  <c:v>531.86445840949602</c:v>
                </c:pt>
                <c:pt idx="229574">
                  <c:v>531.86677516476902</c:v>
                </c:pt>
                <c:pt idx="229575">
                  <c:v>531.86909192004305</c:v>
                </c:pt>
                <c:pt idx="229576">
                  <c:v>531.87140867531696</c:v>
                </c:pt>
                <c:pt idx="229577">
                  <c:v>531.87372543058996</c:v>
                </c:pt>
                <c:pt idx="229578">
                  <c:v>531.87604218586398</c:v>
                </c:pt>
                <c:pt idx="229579">
                  <c:v>531.87835894113698</c:v>
                </c:pt>
                <c:pt idx="229580">
                  <c:v>531.880675696411</c:v>
                </c:pt>
                <c:pt idx="229581">
                  <c:v>531.882992451684</c:v>
                </c:pt>
                <c:pt idx="229582">
                  <c:v>531.88530920695803</c:v>
                </c:pt>
                <c:pt idx="229583">
                  <c:v>531.88762596223205</c:v>
                </c:pt>
                <c:pt idx="229584">
                  <c:v>531.88994271750505</c:v>
                </c:pt>
                <c:pt idx="229585">
                  <c:v>531.89225947277896</c:v>
                </c:pt>
                <c:pt idx="229586">
                  <c:v>531.89457622805196</c:v>
                </c:pt>
                <c:pt idx="229587">
                  <c:v>531.89689298332598</c:v>
                </c:pt>
                <c:pt idx="229588">
                  <c:v>531.89920973859898</c:v>
                </c:pt>
                <c:pt idx="229589">
                  <c:v>531.90152649387301</c:v>
                </c:pt>
                <c:pt idx="229590">
                  <c:v>531.90384324914703</c:v>
                </c:pt>
                <c:pt idx="229591">
                  <c:v>531.90616000442003</c:v>
                </c:pt>
                <c:pt idx="229592">
                  <c:v>531.90847675969405</c:v>
                </c:pt>
                <c:pt idx="229593">
                  <c:v>531.91079351496705</c:v>
                </c:pt>
                <c:pt idx="229594">
                  <c:v>531.91311027024096</c:v>
                </c:pt>
                <c:pt idx="229595">
                  <c:v>531.91542702551396</c:v>
                </c:pt>
                <c:pt idx="229596">
                  <c:v>531.91774378078799</c:v>
                </c:pt>
                <c:pt idx="229597">
                  <c:v>531.92006053606099</c:v>
                </c:pt>
                <c:pt idx="229598">
                  <c:v>531.92237729133501</c:v>
                </c:pt>
                <c:pt idx="229599">
                  <c:v>531.92469404660903</c:v>
                </c:pt>
                <c:pt idx="229600">
                  <c:v>531.92701080188203</c:v>
                </c:pt>
                <c:pt idx="229601">
                  <c:v>531.92932755715594</c:v>
                </c:pt>
                <c:pt idx="229602">
                  <c:v>531.93164431242894</c:v>
                </c:pt>
                <c:pt idx="229603">
                  <c:v>531.93396106770297</c:v>
                </c:pt>
                <c:pt idx="229604">
                  <c:v>531.93627782297597</c:v>
                </c:pt>
                <c:pt idx="229605">
                  <c:v>531.93859457824999</c:v>
                </c:pt>
                <c:pt idx="229606">
                  <c:v>531.94091133352401</c:v>
                </c:pt>
                <c:pt idx="229607">
                  <c:v>531.94322808879701</c:v>
                </c:pt>
                <c:pt idx="229608">
                  <c:v>531.94554484407104</c:v>
                </c:pt>
                <c:pt idx="229609">
                  <c:v>531.94786159934404</c:v>
                </c:pt>
                <c:pt idx="229610">
                  <c:v>531.95017835461795</c:v>
                </c:pt>
                <c:pt idx="229611">
                  <c:v>531.95249510989095</c:v>
                </c:pt>
                <c:pt idx="229612">
                  <c:v>531.95481186516497</c:v>
                </c:pt>
                <c:pt idx="229613">
                  <c:v>531.95712862043899</c:v>
                </c:pt>
                <c:pt idx="229614">
                  <c:v>531.95944537571199</c:v>
                </c:pt>
                <c:pt idx="229615">
                  <c:v>531.96176213098602</c:v>
                </c:pt>
                <c:pt idx="229616">
                  <c:v>531.96407888625902</c:v>
                </c:pt>
                <c:pt idx="229617">
                  <c:v>531.96639564153304</c:v>
                </c:pt>
                <c:pt idx="229618">
                  <c:v>531.96871239680604</c:v>
                </c:pt>
                <c:pt idx="229619">
                  <c:v>531.97102915207995</c:v>
                </c:pt>
                <c:pt idx="229620">
                  <c:v>531.97334590735397</c:v>
                </c:pt>
                <c:pt idx="229621">
                  <c:v>531.97566266262697</c:v>
                </c:pt>
                <c:pt idx="229622">
                  <c:v>531.977979417901</c:v>
                </c:pt>
                <c:pt idx="229623">
                  <c:v>531.980296173174</c:v>
                </c:pt>
                <c:pt idx="229624">
                  <c:v>531.98261292844802</c:v>
                </c:pt>
                <c:pt idx="229625">
                  <c:v>531.98492968372102</c:v>
                </c:pt>
                <c:pt idx="229626">
                  <c:v>531.98724643899504</c:v>
                </c:pt>
                <c:pt idx="229627">
                  <c:v>531.98956319426895</c:v>
                </c:pt>
                <c:pt idx="229628">
                  <c:v>531.99187994954195</c:v>
                </c:pt>
                <c:pt idx="229629">
                  <c:v>531.99419670481598</c:v>
                </c:pt>
                <c:pt idx="229630">
                  <c:v>531.99651346008898</c:v>
                </c:pt>
                <c:pt idx="229631">
                  <c:v>531.998830215363</c:v>
                </c:pt>
                <c:pt idx="229632">
                  <c:v>532.001146970636</c:v>
                </c:pt>
                <c:pt idx="229633">
                  <c:v>532.00346372591002</c:v>
                </c:pt>
                <c:pt idx="229634">
                  <c:v>532.00578048118405</c:v>
                </c:pt>
                <c:pt idx="229635">
                  <c:v>532.00809723645705</c:v>
                </c:pt>
                <c:pt idx="229636">
                  <c:v>532.01041399173096</c:v>
                </c:pt>
                <c:pt idx="229637">
                  <c:v>532.01273074700396</c:v>
                </c:pt>
                <c:pt idx="229638">
                  <c:v>532.01504750227798</c:v>
                </c:pt>
                <c:pt idx="229639">
                  <c:v>532.01736425755098</c:v>
                </c:pt>
                <c:pt idx="229640">
                  <c:v>532.019681012825</c:v>
                </c:pt>
                <c:pt idx="229641">
                  <c:v>532.02199776809903</c:v>
                </c:pt>
                <c:pt idx="229642">
                  <c:v>532.02431452337203</c:v>
                </c:pt>
                <c:pt idx="229643">
                  <c:v>532.02663127864605</c:v>
                </c:pt>
                <c:pt idx="229644">
                  <c:v>532.02894803391905</c:v>
                </c:pt>
                <c:pt idx="229645">
                  <c:v>532.03126478919296</c:v>
                </c:pt>
                <c:pt idx="229646">
                  <c:v>532.03358154446596</c:v>
                </c:pt>
                <c:pt idx="229647">
                  <c:v>532.03589829973998</c:v>
                </c:pt>
                <c:pt idx="229648">
                  <c:v>532.03821505501298</c:v>
                </c:pt>
                <c:pt idx="229649">
                  <c:v>532.04053181028701</c:v>
                </c:pt>
                <c:pt idx="229650">
                  <c:v>532.04284856556103</c:v>
                </c:pt>
                <c:pt idx="229651">
                  <c:v>532.04516532083403</c:v>
                </c:pt>
                <c:pt idx="229652">
                  <c:v>532.04748207610805</c:v>
                </c:pt>
                <c:pt idx="229653">
                  <c:v>532.04979883138105</c:v>
                </c:pt>
                <c:pt idx="229654">
                  <c:v>532.05211558665496</c:v>
                </c:pt>
                <c:pt idx="229655">
                  <c:v>532.05443234192796</c:v>
                </c:pt>
                <c:pt idx="229656">
                  <c:v>532.05674909720199</c:v>
                </c:pt>
                <c:pt idx="229657">
                  <c:v>532.05906585247601</c:v>
                </c:pt>
                <c:pt idx="229658">
                  <c:v>532.06138260774901</c:v>
                </c:pt>
                <c:pt idx="229659">
                  <c:v>532.06369936302303</c:v>
                </c:pt>
                <c:pt idx="229660">
                  <c:v>532.06601611829603</c:v>
                </c:pt>
                <c:pt idx="229661">
                  <c:v>532.06833287356994</c:v>
                </c:pt>
                <c:pt idx="229662">
                  <c:v>532.07064962884294</c:v>
                </c:pt>
                <c:pt idx="229663">
                  <c:v>532.07296638411697</c:v>
                </c:pt>
                <c:pt idx="229664">
                  <c:v>532.07528313939099</c:v>
                </c:pt>
                <c:pt idx="229665">
                  <c:v>532.07759989466399</c:v>
                </c:pt>
                <c:pt idx="229666">
                  <c:v>532.07991664993801</c:v>
                </c:pt>
                <c:pt idx="229667">
                  <c:v>532.08223340521101</c:v>
                </c:pt>
                <c:pt idx="229668">
                  <c:v>532.08455016048504</c:v>
                </c:pt>
                <c:pt idx="229669">
                  <c:v>532.08686691575804</c:v>
                </c:pt>
                <c:pt idx="229670">
                  <c:v>532.08918367103195</c:v>
                </c:pt>
                <c:pt idx="229671">
                  <c:v>532.09150042630597</c:v>
                </c:pt>
                <c:pt idx="229672">
                  <c:v>532.09381718157897</c:v>
                </c:pt>
                <c:pt idx="229673">
                  <c:v>532.09613393685299</c:v>
                </c:pt>
                <c:pt idx="229674">
                  <c:v>532.09845069212599</c:v>
                </c:pt>
                <c:pt idx="229675">
                  <c:v>532.10076744740002</c:v>
                </c:pt>
                <c:pt idx="229676">
                  <c:v>532.10308420267302</c:v>
                </c:pt>
                <c:pt idx="229677">
                  <c:v>532.10540095794704</c:v>
                </c:pt>
                <c:pt idx="229678">
                  <c:v>532.10771771322095</c:v>
                </c:pt>
                <c:pt idx="229679">
                  <c:v>532.11003446849395</c:v>
                </c:pt>
                <c:pt idx="229680">
                  <c:v>532.11235122376797</c:v>
                </c:pt>
                <c:pt idx="229681">
                  <c:v>532.11466797904097</c:v>
                </c:pt>
                <c:pt idx="229682">
                  <c:v>532.116984734315</c:v>
                </c:pt>
                <c:pt idx="229683">
                  <c:v>532.119301489588</c:v>
                </c:pt>
                <c:pt idx="229684">
                  <c:v>532.12161824486202</c:v>
                </c:pt>
                <c:pt idx="229685">
                  <c:v>532.12393500013604</c:v>
                </c:pt>
                <c:pt idx="229686">
                  <c:v>532.12625175540904</c:v>
                </c:pt>
                <c:pt idx="229687">
                  <c:v>532.12856851068295</c:v>
                </c:pt>
                <c:pt idx="229688">
                  <c:v>532.13088526595595</c:v>
                </c:pt>
                <c:pt idx="229689">
                  <c:v>532.13320202122998</c:v>
                </c:pt>
                <c:pt idx="229690">
                  <c:v>532.13551877650298</c:v>
                </c:pt>
                <c:pt idx="229691">
                  <c:v>532.137835531777</c:v>
                </c:pt>
                <c:pt idx="229692">
                  <c:v>532.14015228705102</c:v>
                </c:pt>
                <c:pt idx="229693">
                  <c:v>532.14246904232402</c:v>
                </c:pt>
                <c:pt idx="229694">
                  <c:v>532.14478579759805</c:v>
                </c:pt>
                <c:pt idx="229695">
                  <c:v>532.14710255287105</c:v>
                </c:pt>
                <c:pt idx="229696">
                  <c:v>532.14941930814496</c:v>
                </c:pt>
                <c:pt idx="229697">
                  <c:v>532.15173606341796</c:v>
                </c:pt>
                <c:pt idx="229698">
                  <c:v>532.15405281869198</c:v>
                </c:pt>
                <c:pt idx="229699">
                  <c:v>532.15636957396498</c:v>
                </c:pt>
                <c:pt idx="229700">
                  <c:v>532.158686329239</c:v>
                </c:pt>
                <c:pt idx="229701">
                  <c:v>532.16100308451303</c:v>
                </c:pt>
                <c:pt idx="229702">
                  <c:v>532.16331983978603</c:v>
                </c:pt>
                <c:pt idx="229703">
                  <c:v>532.16563659506005</c:v>
                </c:pt>
                <c:pt idx="229704">
                  <c:v>532.16795335033305</c:v>
                </c:pt>
                <c:pt idx="229705">
                  <c:v>532.17027010560696</c:v>
                </c:pt>
                <c:pt idx="229706">
                  <c:v>532.17258686087996</c:v>
                </c:pt>
                <c:pt idx="229707">
                  <c:v>532.17490361615398</c:v>
                </c:pt>
                <c:pt idx="229708">
                  <c:v>532.17722037142801</c:v>
                </c:pt>
                <c:pt idx="229709">
                  <c:v>532.17953712670101</c:v>
                </c:pt>
                <c:pt idx="229710">
                  <c:v>532.18185388197503</c:v>
                </c:pt>
                <c:pt idx="229711">
                  <c:v>532.18417063724803</c:v>
                </c:pt>
                <c:pt idx="229712">
                  <c:v>532.18648739252205</c:v>
                </c:pt>
                <c:pt idx="229713">
                  <c:v>532.18880414779505</c:v>
                </c:pt>
                <c:pt idx="229714">
                  <c:v>532.19112090306896</c:v>
                </c:pt>
                <c:pt idx="229715">
                  <c:v>532.19343765834299</c:v>
                </c:pt>
                <c:pt idx="229716">
                  <c:v>532.19575441361599</c:v>
                </c:pt>
                <c:pt idx="229717">
                  <c:v>532.19807116889001</c:v>
                </c:pt>
                <c:pt idx="229718">
                  <c:v>532.20038792416301</c:v>
                </c:pt>
                <c:pt idx="229719">
                  <c:v>532.20270467943703</c:v>
                </c:pt>
                <c:pt idx="229720">
                  <c:v>532.20502143471003</c:v>
                </c:pt>
                <c:pt idx="229721">
                  <c:v>532.20733818998394</c:v>
                </c:pt>
                <c:pt idx="229722">
                  <c:v>532.20965494525797</c:v>
                </c:pt>
                <c:pt idx="229723">
                  <c:v>532.21197170053097</c:v>
                </c:pt>
                <c:pt idx="229724">
                  <c:v>532.21428845580499</c:v>
                </c:pt>
                <c:pt idx="229725">
                  <c:v>532.21660521107799</c:v>
                </c:pt>
                <c:pt idx="229726">
                  <c:v>532.21892196635201</c:v>
                </c:pt>
                <c:pt idx="229727">
                  <c:v>532.22123872162501</c:v>
                </c:pt>
                <c:pt idx="229728">
                  <c:v>532.22355547689904</c:v>
                </c:pt>
                <c:pt idx="229729">
                  <c:v>532.22587223217295</c:v>
                </c:pt>
                <c:pt idx="229730">
                  <c:v>532.22818898744595</c:v>
                </c:pt>
                <c:pt idx="229731">
                  <c:v>532.23050574271997</c:v>
                </c:pt>
                <c:pt idx="229732">
                  <c:v>532.23282249799297</c:v>
                </c:pt>
                <c:pt idx="229733">
                  <c:v>532.23513925326699</c:v>
                </c:pt>
                <c:pt idx="229734">
                  <c:v>532.23745600853999</c:v>
                </c:pt>
                <c:pt idx="229735">
                  <c:v>532.23977276381402</c:v>
                </c:pt>
                <c:pt idx="229736">
                  <c:v>532.24208951908804</c:v>
                </c:pt>
                <c:pt idx="229737">
                  <c:v>532.24440627436104</c:v>
                </c:pt>
                <c:pt idx="229738">
                  <c:v>532.24672302963495</c:v>
                </c:pt>
                <c:pt idx="229739">
                  <c:v>532.24903978490795</c:v>
                </c:pt>
                <c:pt idx="229740">
                  <c:v>532.25135654018197</c:v>
                </c:pt>
                <c:pt idx="229741">
                  <c:v>532.25367329545497</c:v>
                </c:pt>
                <c:pt idx="229742">
                  <c:v>532.255990050729</c:v>
                </c:pt>
                <c:pt idx="229743">
                  <c:v>532.25830680600302</c:v>
                </c:pt>
                <c:pt idx="229744">
                  <c:v>532.26062356127602</c:v>
                </c:pt>
                <c:pt idx="229745">
                  <c:v>532.26294031655004</c:v>
                </c:pt>
                <c:pt idx="229746">
                  <c:v>532.26525707182304</c:v>
                </c:pt>
                <c:pt idx="229747">
                  <c:v>532.26757382709695</c:v>
                </c:pt>
                <c:pt idx="229748">
                  <c:v>532.26989058236995</c:v>
                </c:pt>
                <c:pt idx="229749">
                  <c:v>532.27220733764398</c:v>
                </c:pt>
                <c:pt idx="229750">
                  <c:v>532.27452409291698</c:v>
                </c:pt>
                <c:pt idx="229751">
                  <c:v>532.276840848191</c:v>
                </c:pt>
                <c:pt idx="229752">
                  <c:v>532.27915760346502</c:v>
                </c:pt>
                <c:pt idx="229753">
                  <c:v>532.28147435873802</c:v>
                </c:pt>
                <c:pt idx="229754">
                  <c:v>532.28379111401205</c:v>
                </c:pt>
                <c:pt idx="229755">
                  <c:v>532.28610786928505</c:v>
                </c:pt>
                <c:pt idx="229756">
                  <c:v>532.28842462455896</c:v>
                </c:pt>
                <c:pt idx="229757">
                  <c:v>532.29074137983196</c:v>
                </c:pt>
                <c:pt idx="229758">
                  <c:v>532.29305813510598</c:v>
                </c:pt>
                <c:pt idx="229759">
                  <c:v>532.29537489038</c:v>
                </c:pt>
                <c:pt idx="229760">
                  <c:v>532.297691645653</c:v>
                </c:pt>
                <c:pt idx="229761">
                  <c:v>532.30000840092703</c:v>
                </c:pt>
                <c:pt idx="229762">
                  <c:v>532.30232515620003</c:v>
                </c:pt>
                <c:pt idx="229763">
                  <c:v>532.30464191147405</c:v>
                </c:pt>
                <c:pt idx="229764">
                  <c:v>532.30695866674705</c:v>
                </c:pt>
                <c:pt idx="229765">
                  <c:v>532.30927542202096</c:v>
                </c:pt>
                <c:pt idx="229766">
                  <c:v>532.31159217729498</c:v>
                </c:pt>
                <c:pt idx="229767">
                  <c:v>532.31390893256798</c:v>
                </c:pt>
                <c:pt idx="229768">
                  <c:v>532.31622568784201</c:v>
                </c:pt>
                <c:pt idx="229769">
                  <c:v>532.31854244311501</c:v>
                </c:pt>
                <c:pt idx="229770">
                  <c:v>532.32085919838903</c:v>
                </c:pt>
                <c:pt idx="229771">
                  <c:v>532.32317595366203</c:v>
                </c:pt>
                <c:pt idx="229772">
                  <c:v>532.32549270893605</c:v>
                </c:pt>
                <c:pt idx="229773">
                  <c:v>532.32780946420996</c:v>
                </c:pt>
                <c:pt idx="229774">
                  <c:v>532.33012621948296</c:v>
                </c:pt>
                <c:pt idx="229775">
                  <c:v>532.33244297475699</c:v>
                </c:pt>
                <c:pt idx="229776">
                  <c:v>532.33475973002999</c:v>
                </c:pt>
                <c:pt idx="229777">
                  <c:v>532.33707648530401</c:v>
                </c:pt>
                <c:pt idx="229778">
                  <c:v>532.33939324057701</c:v>
                </c:pt>
                <c:pt idx="229779">
                  <c:v>532.34170999585103</c:v>
                </c:pt>
                <c:pt idx="229780">
                  <c:v>532.34402675112506</c:v>
                </c:pt>
                <c:pt idx="229781">
                  <c:v>532.34634350639794</c:v>
                </c:pt>
                <c:pt idx="229782">
                  <c:v>532.34866026167197</c:v>
                </c:pt>
                <c:pt idx="229783">
                  <c:v>532.35097701694497</c:v>
                </c:pt>
                <c:pt idx="229784">
                  <c:v>532.35329377221899</c:v>
                </c:pt>
                <c:pt idx="229785">
                  <c:v>532.35561052749199</c:v>
                </c:pt>
                <c:pt idx="229786">
                  <c:v>532.35792728276601</c:v>
                </c:pt>
                <c:pt idx="229787">
                  <c:v>532.36024403804004</c:v>
                </c:pt>
                <c:pt idx="229788">
                  <c:v>532.36256079331304</c:v>
                </c:pt>
                <c:pt idx="229789">
                  <c:v>532.36487754858695</c:v>
                </c:pt>
                <c:pt idx="229790">
                  <c:v>532.36719430385995</c:v>
                </c:pt>
                <c:pt idx="229791">
                  <c:v>532.36951105913397</c:v>
                </c:pt>
                <c:pt idx="229792">
                  <c:v>532.37182781440697</c:v>
                </c:pt>
                <c:pt idx="229793">
                  <c:v>532.37414456968099</c:v>
                </c:pt>
                <c:pt idx="229794">
                  <c:v>532.37646132495399</c:v>
                </c:pt>
                <c:pt idx="229795">
                  <c:v>532.37877808022802</c:v>
                </c:pt>
                <c:pt idx="229796">
                  <c:v>532.38109483550204</c:v>
                </c:pt>
                <c:pt idx="229797">
                  <c:v>532.38341159077504</c:v>
                </c:pt>
                <c:pt idx="229798">
                  <c:v>532.38572834604895</c:v>
                </c:pt>
                <c:pt idx="229799">
                  <c:v>532.38804510132195</c:v>
                </c:pt>
                <c:pt idx="229800">
                  <c:v>532.39036185659597</c:v>
                </c:pt>
                <c:pt idx="229801">
                  <c:v>532.39267861186897</c:v>
                </c:pt>
                <c:pt idx="229802">
                  <c:v>532.394995367143</c:v>
                </c:pt>
                <c:pt idx="229803">
                  <c:v>532.39731212241702</c:v>
                </c:pt>
                <c:pt idx="229804">
                  <c:v>532.39962887769002</c:v>
                </c:pt>
                <c:pt idx="229805">
                  <c:v>532.40194563296404</c:v>
                </c:pt>
                <c:pt idx="229806">
                  <c:v>532.40426238823704</c:v>
                </c:pt>
                <c:pt idx="229807">
                  <c:v>532.40657914351095</c:v>
                </c:pt>
                <c:pt idx="229808">
                  <c:v>532.40889589878395</c:v>
                </c:pt>
                <c:pt idx="229809">
                  <c:v>532.41121265405798</c:v>
                </c:pt>
                <c:pt idx="229810">
                  <c:v>532.413529409332</c:v>
                </c:pt>
                <c:pt idx="229811">
                  <c:v>532.415846164605</c:v>
                </c:pt>
                <c:pt idx="229812">
                  <c:v>532.41816291987902</c:v>
                </c:pt>
                <c:pt idx="229813">
                  <c:v>532.42047967515202</c:v>
                </c:pt>
                <c:pt idx="229814">
                  <c:v>532.42279643042605</c:v>
                </c:pt>
                <c:pt idx="229815">
                  <c:v>532.42511318569905</c:v>
                </c:pt>
                <c:pt idx="229816">
                  <c:v>532.42742994097296</c:v>
                </c:pt>
                <c:pt idx="229817">
                  <c:v>532.42974669624698</c:v>
                </c:pt>
                <c:pt idx="229818">
                  <c:v>532.43206345151998</c:v>
                </c:pt>
                <c:pt idx="229819">
                  <c:v>532.434380206794</c:v>
                </c:pt>
                <c:pt idx="229820">
                  <c:v>532.436696962067</c:v>
                </c:pt>
                <c:pt idx="229821">
                  <c:v>532.43901371734103</c:v>
                </c:pt>
                <c:pt idx="229822">
                  <c:v>532.44133047261403</c:v>
                </c:pt>
                <c:pt idx="229823">
                  <c:v>532.44364722788805</c:v>
                </c:pt>
                <c:pt idx="229824">
                  <c:v>532.44596398316196</c:v>
                </c:pt>
                <c:pt idx="229825">
                  <c:v>532.44828073843496</c:v>
                </c:pt>
                <c:pt idx="229826">
                  <c:v>532.45059749370898</c:v>
                </c:pt>
                <c:pt idx="229827">
                  <c:v>532.45291424898198</c:v>
                </c:pt>
                <c:pt idx="229828">
                  <c:v>532.45523100425601</c:v>
                </c:pt>
                <c:pt idx="229829">
                  <c:v>532.45754775952901</c:v>
                </c:pt>
                <c:pt idx="229830">
                  <c:v>532.45986451480303</c:v>
                </c:pt>
                <c:pt idx="229831">
                  <c:v>532.46218127007705</c:v>
                </c:pt>
                <c:pt idx="229832">
                  <c:v>532.46449802535005</c:v>
                </c:pt>
                <c:pt idx="229833">
                  <c:v>532.46681478062396</c:v>
                </c:pt>
                <c:pt idx="229834">
                  <c:v>532.46913153589696</c:v>
                </c:pt>
                <c:pt idx="229835">
                  <c:v>532.47144829117099</c:v>
                </c:pt>
                <c:pt idx="229836">
                  <c:v>532.47376504644399</c:v>
                </c:pt>
                <c:pt idx="229837">
                  <c:v>532.47608180171801</c:v>
                </c:pt>
                <c:pt idx="229838">
                  <c:v>532.47839855699203</c:v>
                </c:pt>
                <c:pt idx="229839">
                  <c:v>532.48071531226503</c:v>
                </c:pt>
                <c:pt idx="229840">
                  <c:v>532.48303206753906</c:v>
                </c:pt>
                <c:pt idx="229841">
                  <c:v>532.48534882281206</c:v>
                </c:pt>
                <c:pt idx="229842">
                  <c:v>532.48766557808597</c:v>
                </c:pt>
                <c:pt idx="229843">
                  <c:v>532.48998233335897</c:v>
                </c:pt>
                <c:pt idx="229844">
                  <c:v>532.49229908863299</c:v>
                </c:pt>
                <c:pt idx="229845">
                  <c:v>532.49461584390599</c:v>
                </c:pt>
                <c:pt idx="229846">
                  <c:v>532.49693259918001</c:v>
                </c:pt>
                <c:pt idx="229847">
                  <c:v>532.49924935445404</c:v>
                </c:pt>
                <c:pt idx="229848">
                  <c:v>532.50156610972704</c:v>
                </c:pt>
                <c:pt idx="229849">
                  <c:v>532.50388286500095</c:v>
                </c:pt>
                <c:pt idx="229850">
                  <c:v>532.50619962027395</c:v>
                </c:pt>
                <c:pt idx="229851">
                  <c:v>532.50851637554797</c:v>
                </c:pt>
                <c:pt idx="229852">
                  <c:v>532.51083313082097</c:v>
                </c:pt>
                <c:pt idx="229853">
                  <c:v>532.51314988609499</c:v>
                </c:pt>
                <c:pt idx="229854">
                  <c:v>532.51546664136902</c:v>
                </c:pt>
                <c:pt idx="229855">
                  <c:v>532.51778339664202</c:v>
                </c:pt>
                <c:pt idx="229856">
                  <c:v>532.52010015191604</c:v>
                </c:pt>
                <c:pt idx="229857">
                  <c:v>532.52241690718904</c:v>
                </c:pt>
                <c:pt idx="229858">
                  <c:v>532.52473366246295</c:v>
                </c:pt>
                <c:pt idx="229859">
                  <c:v>532.52705041773595</c:v>
                </c:pt>
                <c:pt idx="229860">
                  <c:v>532.52936717300997</c:v>
                </c:pt>
                <c:pt idx="229861">
                  <c:v>532.531683928284</c:v>
                </c:pt>
                <c:pt idx="229862">
                  <c:v>532.534000683557</c:v>
                </c:pt>
                <c:pt idx="229863">
                  <c:v>532.53631743883102</c:v>
                </c:pt>
                <c:pt idx="229864">
                  <c:v>532.53863419410402</c:v>
                </c:pt>
                <c:pt idx="229865">
                  <c:v>532.54095094937804</c:v>
                </c:pt>
                <c:pt idx="229866">
                  <c:v>532.54326770465104</c:v>
                </c:pt>
                <c:pt idx="229867">
                  <c:v>532.54558445992495</c:v>
                </c:pt>
                <c:pt idx="229868">
                  <c:v>532.54790121519898</c:v>
                </c:pt>
                <c:pt idx="229869">
                  <c:v>532.55021797047198</c:v>
                </c:pt>
                <c:pt idx="229870">
                  <c:v>532.552534725746</c:v>
                </c:pt>
                <c:pt idx="229871">
                  <c:v>532.554851481019</c:v>
                </c:pt>
                <c:pt idx="229872">
                  <c:v>532.55716823629302</c:v>
                </c:pt>
                <c:pt idx="229873">
                  <c:v>532.55948499156602</c:v>
                </c:pt>
                <c:pt idx="229874">
                  <c:v>532.56180174684005</c:v>
                </c:pt>
                <c:pt idx="229875">
                  <c:v>532.56411850211396</c:v>
                </c:pt>
                <c:pt idx="229876">
                  <c:v>532.56643525738696</c:v>
                </c:pt>
                <c:pt idx="229877">
                  <c:v>532.56875201266098</c:v>
                </c:pt>
                <c:pt idx="229878">
                  <c:v>532.57106876793398</c:v>
                </c:pt>
                <c:pt idx="229879">
                  <c:v>532.573385523208</c:v>
                </c:pt>
                <c:pt idx="229880">
                  <c:v>532.575702278481</c:v>
                </c:pt>
                <c:pt idx="229881">
                  <c:v>532.57801903375503</c:v>
                </c:pt>
                <c:pt idx="229882">
                  <c:v>532.58033578902905</c:v>
                </c:pt>
                <c:pt idx="229883">
                  <c:v>532.58265254430205</c:v>
                </c:pt>
                <c:pt idx="229884">
                  <c:v>532.58496929957596</c:v>
                </c:pt>
                <c:pt idx="229885">
                  <c:v>532.58728605484896</c:v>
                </c:pt>
                <c:pt idx="229886">
                  <c:v>532.58960281012298</c:v>
                </c:pt>
                <c:pt idx="229887">
                  <c:v>532.59191956539598</c:v>
                </c:pt>
                <c:pt idx="229888">
                  <c:v>532.59423632067001</c:v>
                </c:pt>
                <c:pt idx="229889">
                  <c:v>532.59655307594403</c:v>
                </c:pt>
                <c:pt idx="229890">
                  <c:v>532.59886983121703</c:v>
                </c:pt>
                <c:pt idx="229891">
                  <c:v>532.60118658649105</c:v>
                </c:pt>
                <c:pt idx="229892">
                  <c:v>532.60350334176405</c:v>
                </c:pt>
                <c:pt idx="229893">
                  <c:v>532.60582009703796</c:v>
                </c:pt>
                <c:pt idx="229894">
                  <c:v>532.60813685231096</c:v>
                </c:pt>
                <c:pt idx="229895">
                  <c:v>532.61045360758499</c:v>
                </c:pt>
                <c:pt idx="229896">
                  <c:v>532.61277036285799</c:v>
                </c:pt>
                <c:pt idx="229897">
                  <c:v>532.61508711813201</c:v>
                </c:pt>
                <c:pt idx="229898">
                  <c:v>532.61740387340603</c:v>
                </c:pt>
                <c:pt idx="229899">
                  <c:v>532.61972062867903</c:v>
                </c:pt>
                <c:pt idx="229900">
                  <c:v>532.62203738395306</c:v>
                </c:pt>
                <c:pt idx="229901">
                  <c:v>532.62435413922606</c:v>
                </c:pt>
                <c:pt idx="229902">
                  <c:v>532.62667089449997</c:v>
                </c:pt>
                <c:pt idx="229903">
                  <c:v>532.62898764977297</c:v>
                </c:pt>
                <c:pt idx="229904">
                  <c:v>532.63130440504699</c:v>
                </c:pt>
                <c:pt idx="229905">
                  <c:v>532.63362116032101</c:v>
                </c:pt>
                <c:pt idx="229906">
                  <c:v>532.63593791559401</c:v>
                </c:pt>
                <c:pt idx="229907">
                  <c:v>532.63825467086804</c:v>
                </c:pt>
                <c:pt idx="229908">
                  <c:v>532.64057142614104</c:v>
                </c:pt>
                <c:pt idx="229909">
                  <c:v>532.64288818141495</c:v>
                </c:pt>
                <c:pt idx="229910">
                  <c:v>532.64520493668795</c:v>
                </c:pt>
                <c:pt idx="229911">
                  <c:v>532.64752169196197</c:v>
                </c:pt>
                <c:pt idx="229912">
                  <c:v>532.64983844723599</c:v>
                </c:pt>
                <c:pt idx="229913">
                  <c:v>532.65215520250899</c:v>
                </c:pt>
                <c:pt idx="229914">
                  <c:v>532.65447195778302</c:v>
                </c:pt>
                <c:pt idx="229915">
                  <c:v>532.65678871305602</c:v>
                </c:pt>
                <c:pt idx="229916">
                  <c:v>532.65910546833004</c:v>
                </c:pt>
                <c:pt idx="229917">
                  <c:v>532.66142222360304</c:v>
                </c:pt>
                <c:pt idx="229918">
                  <c:v>532.66373897887695</c:v>
                </c:pt>
                <c:pt idx="229919">
                  <c:v>532.66605573415097</c:v>
                </c:pt>
                <c:pt idx="229920">
                  <c:v>532.66837248942397</c:v>
                </c:pt>
                <c:pt idx="229921">
                  <c:v>532.670689244698</c:v>
                </c:pt>
                <c:pt idx="229922">
                  <c:v>532.673005999971</c:v>
                </c:pt>
                <c:pt idx="229923">
                  <c:v>532.67532275524502</c:v>
                </c:pt>
                <c:pt idx="229924">
                  <c:v>532.67763951051802</c:v>
                </c:pt>
                <c:pt idx="229925">
                  <c:v>532.67995626579204</c:v>
                </c:pt>
                <c:pt idx="229926">
                  <c:v>532.68227302106595</c:v>
                </c:pt>
                <c:pt idx="229927">
                  <c:v>532.68458977633895</c:v>
                </c:pt>
                <c:pt idx="229928">
                  <c:v>532.68690653161298</c:v>
                </c:pt>
                <c:pt idx="229929">
                  <c:v>532.68922328688598</c:v>
                </c:pt>
                <c:pt idx="229930">
                  <c:v>532.69154004216</c:v>
                </c:pt>
                <c:pt idx="229931">
                  <c:v>532.693856797433</c:v>
                </c:pt>
                <c:pt idx="229932">
                  <c:v>532.69617355270702</c:v>
                </c:pt>
                <c:pt idx="229933">
                  <c:v>532.69849030798105</c:v>
                </c:pt>
                <c:pt idx="229934">
                  <c:v>532.70080706325405</c:v>
                </c:pt>
                <c:pt idx="229935">
                  <c:v>532.70312381852796</c:v>
                </c:pt>
                <c:pt idx="229936">
                  <c:v>532.70544057380096</c:v>
                </c:pt>
                <c:pt idx="229937">
                  <c:v>532.70775732907498</c:v>
                </c:pt>
                <c:pt idx="229938">
                  <c:v>532.71007408434798</c:v>
                </c:pt>
                <c:pt idx="229939">
                  <c:v>532.712390839622</c:v>
                </c:pt>
                <c:pt idx="229940">
                  <c:v>532.71470759489603</c:v>
                </c:pt>
                <c:pt idx="229941">
                  <c:v>532.71702435016903</c:v>
                </c:pt>
                <c:pt idx="229942">
                  <c:v>532.71934110544305</c:v>
                </c:pt>
                <c:pt idx="229943">
                  <c:v>532.72165786071605</c:v>
                </c:pt>
                <c:pt idx="229944">
                  <c:v>532.72397461598996</c:v>
                </c:pt>
                <c:pt idx="229945">
                  <c:v>532.72629137126296</c:v>
                </c:pt>
                <c:pt idx="229946">
                  <c:v>532.72860812653698</c:v>
                </c:pt>
                <c:pt idx="229947">
                  <c:v>532.73092488180998</c:v>
                </c:pt>
                <c:pt idx="229948">
                  <c:v>532.73324163708401</c:v>
                </c:pt>
                <c:pt idx="229949">
                  <c:v>532.73555839235803</c:v>
                </c:pt>
                <c:pt idx="229950">
                  <c:v>532.73787514763103</c:v>
                </c:pt>
                <c:pt idx="229951">
                  <c:v>532.74019190290505</c:v>
                </c:pt>
                <c:pt idx="229952">
                  <c:v>532.74250865817805</c:v>
                </c:pt>
                <c:pt idx="229953">
                  <c:v>532.74482541345196</c:v>
                </c:pt>
                <c:pt idx="229954">
                  <c:v>532.74714216872496</c:v>
                </c:pt>
                <c:pt idx="229955">
                  <c:v>532.74945892399899</c:v>
                </c:pt>
                <c:pt idx="229956">
                  <c:v>532.75177567927301</c:v>
                </c:pt>
                <c:pt idx="229957">
                  <c:v>532.75409243454601</c:v>
                </c:pt>
                <c:pt idx="229958">
                  <c:v>532.75640918982003</c:v>
                </c:pt>
                <c:pt idx="229959">
                  <c:v>532.75872594509303</c:v>
                </c:pt>
                <c:pt idx="229960">
                  <c:v>532.76104270036706</c:v>
                </c:pt>
                <c:pt idx="229961">
                  <c:v>532.76335945564006</c:v>
                </c:pt>
                <c:pt idx="229962">
                  <c:v>532.76567621091397</c:v>
                </c:pt>
                <c:pt idx="229963">
                  <c:v>532.76799296618799</c:v>
                </c:pt>
                <c:pt idx="229964">
                  <c:v>532.77030972146099</c:v>
                </c:pt>
                <c:pt idx="229965">
                  <c:v>532.77262647673501</c:v>
                </c:pt>
                <c:pt idx="229966">
                  <c:v>532.77494323200801</c:v>
                </c:pt>
                <c:pt idx="229967">
                  <c:v>532.77725998728204</c:v>
                </c:pt>
                <c:pt idx="229968">
                  <c:v>532.77957674255504</c:v>
                </c:pt>
                <c:pt idx="229969">
                  <c:v>532.78189349782895</c:v>
                </c:pt>
                <c:pt idx="229970">
                  <c:v>532.78421025310297</c:v>
                </c:pt>
                <c:pt idx="229971">
                  <c:v>532.78652700837597</c:v>
                </c:pt>
                <c:pt idx="229972">
                  <c:v>532.78884376364999</c:v>
                </c:pt>
                <c:pt idx="229973">
                  <c:v>532.79116051892299</c:v>
                </c:pt>
                <c:pt idx="229974">
                  <c:v>532.79347727419702</c:v>
                </c:pt>
                <c:pt idx="229975">
                  <c:v>532.79579402947002</c:v>
                </c:pt>
                <c:pt idx="229976">
                  <c:v>532.79811078474404</c:v>
                </c:pt>
                <c:pt idx="229977">
                  <c:v>532.80042754001795</c:v>
                </c:pt>
                <c:pt idx="229978">
                  <c:v>532.80274429529095</c:v>
                </c:pt>
                <c:pt idx="229979">
                  <c:v>532.80506105056497</c:v>
                </c:pt>
                <c:pt idx="229980">
                  <c:v>532.80737780583797</c:v>
                </c:pt>
                <c:pt idx="229981">
                  <c:v>532.809694561112</c:v>
                </c:pt>
                <c:pt idx="229982">
                  <c:v>532.812011316385</c:v>
                </c:pt>
                <c:pt idx="229983">
                  <c:v>532.81432807165902</c:v>
                </c:pt>
                <c:pt idx="229984">
                  <c:v>532.81664482693304</c:v>
                </c:pt>
                <c:pt idx="229985">
                  <c:v>532.81896158220604</c:v>
                </c:pt>
                <c:pt idx="229986">
                  <c:v>532.82127833747995</c:v>
                </c:pt>
                <c:pt idx="229987">
                  <c:v>532.82359509275295</c:v>
                </c:pt>
                <c:pt idx="229988">
                  <c:v>532.82591184802698</c:v>
                </c:pt>
                <c:pt idx="229989">
                  <c:v>532.82822860329998</c:v>
                </c:pt>
                <c:pt idx="229990">
                  <c:v>532.830545358574</c:v>
                </c:pt>
                <c:pt idx="229991">
                  <c:v>532.83286211384802</c:v>
                </c:pt>
                <c:pt idx="229992">
                  <c:v>532.83517886912102</c:v>
                </c:pt>
                <c:pt idx="229993">
                  <c:v>532.83749562439505</c:v>
                </c:pt>
                <c:pt idx="229994">
                  <c:v>532.83981237966805</c:v>
                </c:pt>
                <c:pt idx="229995">
                  <c:v>532.84212913494196</c:v>
                </c:pt>
                <c:pt idx="229996">
                  <c:v>532.84444589021496</c:v>
                </c:pt>
                <c:pt idx="229997">
                  <c:v>532.84676264548898</c:v>
                </c:pt>
                <c:pt idx="229998">
                  <c:v>532.84907940076198</c:v>
                </c:pt>
                <c:pt idx="229999">
                  <c:v>532.851396156036</c:v>
                </c:pt>
                <c:pt idx="230000">
                  <c:v>532.85371291131003</c:v>
                </c:pt>
                <c:pt idx="230001">
                  <c:v>532.85602966658303</c:v>
                </c:pt>
                <c:pt idx="230002">
                  <c:v>532.85834642185705</c:v>
                </c:pt>
                <c:pt idx="230003">
                  <c:v>532.86066317713005</c:v>
                </c:pt>
                <c:pt idx="230004">
                  <c:v>532.86297993240396</c:v>
                </c:pt>
                <c:pt idx="230005">
                  <c:v>532.86529668767696</c:v>
                </c:pt>
                <c:pt idx="230006">
                  <c:v>532.86761344295098</c:v>
                </c:pt>
                <c:pt idx="230007">
                  <c:v>532.86993019822501</c:v>
                </c:pt>
                <c:pt idx="230008">
                  <c:v>532.87224695349801</c:v>
                </c:pt>
                <c:pt idx="230009">
                  <c:v>532.87456370877203</c:v>
                </c:pt>
                <c:pt idx="230010">
                  <c:v>532.87688046404503</c:v>
                </c:pt>
                <c:pt idx="230011">
                  <c:v>532.87919721931905</c:v>
                </c:pt>
                <c:pt idx="230012">
                  <c:v>532.88151397459205</c:v>
                </c:pt>
                <c:pt idx="230013">
                  <c:v>532.88383072986596</c:v>
                </c:pt>
                <c:pt idx="230014">
                  <c:v>532.88614748513999</c:v>
                </c:pt>
                <c:pt idx="230015">
                  <c:v>532.88846424041299</c:v>
                </c:pt>
                <c:pt idx="230016">
                  <c:v>532.89078099568701</c:v>
                </c:pt>
                <c:pt idx="230017">
                  <c:v>532.89309775096001</c:v>
                </c:pt>
                <c:pt idx="230018">
                  <c:v>532.89541450623403</c:v>
                </c:pt>
                <c:pt idx="230019">
                  <c:v>532.89773126150703</c:v>
                </c:pt>
                <c:pt idx="230020">
                  <c:v>532.90004801678106</c:v>
                </c:pt>
                <c:pt idx="230021">
                  <c:v>532.90236477205497</c:v>
                </c:pt>
                <c:pt idx="230022">
                  <c:v>532.90468152732797</c:v>
                </c:pt>
                <c:pt idx="230023">
                  <c:v>532.90699828260199</c:v>
                </c:pt>
                <c:pt idx="230024">
                  <c:v>532.90931503787499</c:v>
                </c:pt>
                <c:pt idx="230025">
                  <c:v>532.91163179314901</c:v>
                </c:pt>
                <c:pt idx="230026">
                  <c:v>532.91394854842201</c:v>
                </c:pt>
                <c:pt idx="230027">
                  <c:v>532.91626530369604</c:v>
                </c:pt>
                <c:pt idx="230028">
                  <c:v>532.91858205896995</c:v>
                </c:pt>
                <c:pt idx="230029">
                  <c:v>532.92089881424295</c:v>
                </c:pt>
                <c:pt idx="230030">
                  <c:v>532.92321556951697</c:v>
                </c:pt>
                <c:pt idx="230031">
                  <c:v>532.92553232478997</c:v>
                </c:pt>
                <c:pt idx="230032">
                  <c:v>532.92784908006399</c:v>
                </c:pt>
                <c:pt idx="230033">
                  <c:v>532.93016583533699</c:v>
                </c:pt>
                <c:pt idx="230034">
                  <c:v>532.93248259061102</c:v>
                </c:pt>
                <c:pt idx="230035">
                  <c:v>532.93479934588504</c:v>
                </c:pt>
                <c:pt idx="230036">
                  <c:v>532.93711610115804</c:v>
                </c:pt>
                <c:pt idx="230037">
                  <c:v>532.93943285643195</c:v>
                </c:pt>
                <c:pt idx="230038">
                  <c:v>532.94174961170495</c:v>
                </c:pt>
                <c:pt idx="230039">
                  <c:v>532.94406636697897</c:v>
                </c:pt>
                <c:pt idx="230040">
                  <c:v>532.94638312225197</c:v>
                </c:pt>
                <c:pt idx="230041">
                  <c:v>532.948699877526</c:v>
                </c:pt>
                <c:pt idx="230042">
                  <c:v>532.95101663280002</c:v>
                </c:pt>
                <c:pt idx="230043">
                  <c:v>532.95333338807302</c:v>
                </c:pt>
                <c:pt idx="230044">
                  <c:v>532.95565014334704</c:v>
                </c:pt>
                <c:pt idx="230045">
                  <c:v>532.95796689862004</c:v>
                </c:pt>
                <c:pt idx="230046">
                  <c:v>532.96028365389395</c:v>
                </c:pt>
                <c:pt idx="230047">
                  <c:v>532.96260040916695</c:v>
                </c:pt>
                <c:pt idx="230048">
                  <c:v>532.96491716444098</c:v>
                </c:pt>
                <c:pt idx="230049">
                  <c:v>532.96723391971398</c:v>
                </c:pt>
                <c:pt idx="230050">
                  <c:v>532.969550674988</c:v>
                </c:pt>
                <c:pt idx="230051">
                  <c:v>532.97186743026202</c:v>
                </c:pt>
                <c:pt idx="230052">
                  <c:v>532.97418418553502</c:v>
                </c:pt>
                <c:pt idx="230053">
                  <c:v>532.97650094080905</c:v>
                </c:pt>
                <c:pt idx="230054">
                  <c:v>532.97881769608205</c:v>
                </c:pt>
                <c:pt idx="230055">
                  <c:v>532.98113445135596</c:v>
                </c:pt>
                <c:pt idx="230056">
                  <c:v>532.98345120662896</c:v>
                </c:pt>
                <c:pt idx="230057">
                  <c:v>532.98576796190298</c:v>
                </c:pt>
                <c:pt idx="230058">
                  <c:v>532.988084717177</c:v>
                </c:pt>
                <c:pt idx="230059">
                  <c:v>532.99040147245</c:v>
                </c:pt>
                <c:pt idx="230060">
                  <c:v>532.99271822772403</c:v>
                </c:pt>
                <c:pt idx="230061">
                  <c:v>532.99503498299703</c:v>
                </c:pt>
                <c:pt idx="230062">
                  <c:v>532.99735173827105</c:v>
                </c:pt>
                <c:pt idx="230063">
                  <c:v>532.99966849354405</c:v>
                </c:pt>
                <c:pt idx="230064">
                  <c:v>533.00198524881796</c:v>
                </c:pt>
                <c:pt idx="230065">
                  <c:v>533.00430200409198</c:v>
                </c:pt>
                <c:pt idx="230066">
                  <c:v>533.00661875936498</c:v>
                </c:pt>
                <c:pt idx="230067">
                  <c:v>533.00893551463901</c:v>
                </c:pt>
                <c:pt idx="230068">
                  <c:v>533.01125226991201</c:v>
                </c:pt>
                <c:pt idx="230069">
                  <c:v>533.01356902518603</c:v>
                </c:pt>
                <c:pt idx="230070">
                  <c:v>533.01588578045903</c:v>
                </c:pt>
                <c:pt idx="230071">
                  <c:v>533.01820253573305</c:v>
                </c:pt>
                <c:pt idx="230072">
                  <c:v>533.02051929100696</c:v>
                </c:pt>
                <c:pt idx="230073">
                  <c:v>533.02283604627996</c:v>
                </c:pt>
                <c:pt idx="230074">
                  <c:v>533.02515280155399</c:v>
                </c:pt>
                <c:pt idx="230075">
                  <c:v>533.02746955682699</c:v>
                </c:pt>
                <c:pt idx="230076">
                  <c:v>533.02978631210101</c:v>
                </c:pt>
                <c:pt idx="230077">
                  <c:v>533.03210306737401</c:v>
                </c:pt>
                <c:pt idx="230078">
                  <c:v>533.03441982264803</c:v>
                </c:pt>
                <c:pt idx="230079">
                  <c:v>533.03673657792206</c:v>
                </c:pt>
                <c:pt idx="230080">
                  <c:v>533.03905333319506</c:v>
                </c:pt>
                <c:pt idx="230081">
                  <c:v>533.04137008846897</c:v>
                </c:pt>
                <c:pt idx="230082">
                  <c:v>533.04368684374197</c:v>
                </c:pt>
                <c:pt idx="230083">
                  <c:v>533.04600359901599</c:v>
                </c:pt>
                <c:pt idx="230084">
                  <c:v>533.04832035428899</c:v>
                </c:pt>
                <c:pt idx="230085">
                  <c:v>533.05063710956301</c:v>
                </c:pt>
                <c:pt idx="230086">
                  <c:v>533.05295386483704</c:v>
                </c:pt>
                <c:pt idx="230087">
                  <c:v>533.05527062011004</c:v>
                </c:pt>
                <c:pt idx="230088">
                  <c:v>533.05758737538395</c:v>
                </c:pt>
                <c:pt idx="230089">
                  <c:v>533.05990413065695</c:v>
                </c:pt>
                <c:pt idx="230090">
                  <c:v>533.06222088593097</c:v>
                </c:pt>
                <c:pt idx="230091">
                  <c:v>533.06453764120397</c:v>
                </c:pt>
                <c:pt idx="230092">
                  <c:v>533.06685439647799</c:v>
                </c:pt>
                <c:pt idx="230093">
                  <c:v>533.06917115175099</c:v>
                </c:pt>
                <c:pt idx="230094">
                  <c:v>533.07148790702502</c:v>
                </c:pt>
                <c:pt idx="230095">
                  <c:v>533.07380466229904</c:v>
                </c:pt>
                <c:pt idx="230096">
                  <c:v>533.07612141757204</c:v>
                </c:pt>
                <c:pt idx="230097">
                  <c:v>533.07843817284595</c:v>
                </c:pt>
                <c:pt idx="230098">
                  <c:v>533.08075492811895</c:v>
                </c:pt>
                <c:pt idx="230099">
                  <c:v>533.08307168339297</c:v>
                </c:pt>
                <c:pt idx="230100">
                  <c:v>533.08538843866597</c:v>
                </c:pt>
                <c:pt idx="230101">
                  <c:v>533.08770519394</c:v>
                </c:pt>
                <c:pt idx="230102">
                  <c:v>533.09002194921402</c:v>
                </c:pt>
                <c:pt idx="230103">
                  <c:v>533.09233870448702</c:v>
                </c:pt>
                <c:pt idx="230104">
                  <c:v>533.09465545976104</c:v>
                </c:pt>
                <c:pt idx="230105">
                  <c:v>533.09697221503404</c:v>
                </c:pt>
                <c:pt idx="230106">
                  <c:v>533.09928897030795</c:v>
                </c:pt>
                <c:pt idx="230107">
                  <c:v>533.10160572558095</c:v>
                </c:pt>
                <c:pt idx="230108">
                  <c:v>533.10392248085498</c:v>
                </c:pt>
                <c:pt idx="230109">
                  <c:v>533.106239236129</c:v>
                </c:pt>
                <c:pt idx="230110">
                  <c:v>533.108555991402</c:v>
                </c:pt>
                <c:pt idx="230111">
                  <c:v>533.11087274667602</c:v>
                </c:pt>
                <c:pt idx="230112">
                  <c:v>533.11318950194902</c:v>
                </c:pt>
                <c:pt idx="230113">
                  <c:v>533.11550625722305</c:v>
                </c:pt>
                <c:pt idx="230114">
                  <c:v>533.11782301249605</c:v>
                </c:pt>
                <c:pt idx="230115">
                  <c:v>533.12013976776996</c:v>
                </c:pt>
                <c:pt idx="230116">
                  <c:v>533.12245652304398</c:v>
                </c:pt>
                <c:pt idx="230117">
                  <c:v>533.12477327831698</c:v>
                </c:pt>
                <c:pt idx="230118">
                  <c:v>533.127090033591</c:v>
                </c:pt>
                <c:pt idx="230119">
                  <c:v>533.129406788864</c:v>
                </c:pt>
                <c:pt idx="230120">
                  <c:v>533.13172354413803</c:v>
                </c:pt>
                <c:pt idx="230121">
                  <c:v>533.13404029941103</c:v>
                </c:pt>
                <c:pt idx="230122">
                  <c:v>533.13635705468505</c:v>
                </c:pt>
                <c:pt idx="230123">
                  <c:v>533.13867380995896</c:v>
                </c:pt>
                <c:pt idx="230124">
                  <c:v>533.14099056523196</c:v>
                </c:pt>
                <c:pt idx="230125">
                  <c:v>533.14330732050598</c:v>
                </c:pt>
                <c:pt idx="230126">
                  <c:v>533.14562407577898</c:v>
                </c:pt>
                <c:pt idx="230127">
                  <c:v>533.14794083105301</c:v>
                </c:pt>
                <c:pt idx="230128">
                  <c:v>533.15025758632601</c:v>
                </c:pt>
                <c:pt idx="230129">
                  <c:v>533.15257434160003</c:v>
                </c:pt>
                <c:pt idx="230130">
                  <c:v>533.15489109687405</c:v>
                </c:pt>
                <c:pt idx="230131">
                  <c:v>533.15720785214705</c:v>
                </c:pt>
                <c:pt idx="230132">
                  <c:v>533.15952460742096</c:v>
                </c:pt>
                <c:pt idx="230133">
                  <c:v>533.16184136269396</c:v>
                </c:pt>
                <c:pt idx="230134">
                  <c:v>533.16415811796799</c:v>
                </c:pt>
                <c:pt idx="230135">
                  <c:v>533.16647487324099</c:v>
                </c:pt>
                <c:pt idx="230136">
                  <c:v>533.16879162851501</c:v>
                </c:pt>
                <c:pt idx="230137">
                  <c:v>533.17110838378903</c:v>
                </c:pt>
                <c:pt idx="230138">
                  <c:v>533.17342513906203</c:v>
                </c:pt>
                <c:pt idx="230139">
                  <c:v>533.17574189433606</c:v>
                </c:pt>
                <c:pt idx="230140">
                  <c:v>533.17805864960906</c:v>
                </c:pt>
                <c:pt idx="230141">
                  <c:v>533.18037540488297</c:v>
                </c:pt>
                <c:pt idx="230142">
                  <c:v>533.18269216015597</c:v>
                </c:pt>
                <c:pt idx="230143">
                  <c:v>533.18500891542999</c:v>
                </c:pt>
                <c:pt idx="230144">
                  <c:v>533.18732567070299</c:v>
                </c:pt>
                <c:pt idx="230145">
                  <c:v>533.18964242597701</c:v>
                </c:pt>
                <c:pt idx="230146">
                  <c:v>533.19195918125104</c:v>
                </c:pt>
                <c:pt idx="230147">
                  <c:v>533.19427593652404</c:v>
                </c:pt>
                <c:pt idx="230148">
                  <c:v>533.19659269179795</c:v>
                </c:pt>
                <c:pt idx="230149">
                  <c:v>533.19890944707095</c:v>
                </c:pt>
                <c:pt idx="230150">
                  <c:v>533.20122620234497</c:v>
                </c:pt>
                <c:pt idx="230151">
                  <c:v>533.20354295761797</c:v>
                </c:pt>
                <c:pt idx="230152">
                  <c:v>533.20585971289199</c:v>
                </c:pt>
                <c:pt idx="230153">
                  <c:v>533.20817646816602</c:v>
                </c:pt>
                <c:pt idx="230154">
                  <c:v>533.21049322343902</c:v>
                </c:pt>
                <c:pt idx="230155">
                  <c:v>533.21280997871304</c:v>
                </c:pt>
                <c:pt idx="230156">
                  <c:v>533.21512673398604</c:v>
                </c:pt>
                <c:pt idx="230157">
                  <c:v>533.21744348925995</c:v>
                </c:pt>
                <c:pt idx="230158">
                  <c:v>533.21976024453295</c:v>
                </c:pt>
                <c:pt idx="230159">
                  <c:v>533.22207699980697</c:v>
                </c:pt>
                <c:pt idx="230160">
                  <c:v>533.224393755081</c:v>
                </c:pt>
                <c:pt idx="230161">
                  <c:v>533.226710510354</c:v>
                </c:pt>
                <c:pt idx="230162">
                  <c:v>533.22902726562802</c:v>
                </c:pt>
                <c:pt idx="230163">
                  <c:v>533.23134402090102</c:v>
                </c:pt>
                <c:pt idx="230164">
                  <c:v>533.23366077617504</c:v>
                </c:pt>
                <c:pt idx="230165">
                  <c:v>533.23597753144804</c:v>
                </c:pt>
                <c:pt idx="230166">
                  <c:v>533.23829428672195</c:v>
                </c:pt>
                <c:pt idx="230167">
                  <c:v>533.24061104199598</c:v>
                </c:pt>
                <c:pt idx="230168">
                  <c:v>533.24292779726898</c:v>
                </c:pt>
                <c:pt idx="230169">
                  <c:v>533.245244552543</c:v>
                </c:pt>
                <c:pt idx="230170">
                  <c:v>533.247561307816</c:v>
                </c:pt>
                <c:pt idx="230171">
                  <c:v>533.24987806309002</c:v>
                </c:pt>
                <c:pt idx="230172">
                  <c:v>533.25219481836302</c:v>
                </c:pt>
                <c:pt idx="230173">
                  <c:v>533.25451157363705</c:v>
                </c:pt>
                <c:pt idx="230174">
                  <c:v>533.25682832891096</c:v>
                </c:pt>
                <c:pt idx="230175">
                  <c:v>533.25914508418396</c:v>
                </c:pt>
                <c:pt idx="230176">
                  <c:v>533.26146183945798</c:v>
                </c:pt>
                <c:pt idx="230177">
                  <c:v>533.26377859473098</c:v>
                </c:pt>
                <c:pt idx="230178">
                  <c:v>533.266095350005</c:v>
                </c:pt>
                <c:pt idx="230179">
                  <c:v>533.268412105278</c:v>
                </c:pt>
                <c:pt idx="230180">
                  <c:v>533.27072886055203</c:v>
                </c:pt>
                <c:pt idx="230181">
                  <c:v>533.27304561582605</c:v>
                </c:pt>
                <c:pt idx="230182">
                  <c:v>533.27536237109905</c:v>
                </c:pt>
                <c:pt idx="230183">
                  <c:v>533.27767912637296</c:v>
                </c:pt>
                <c:pt idx="230184">
                  <c:v>533.27999588164596</c:v>
                </c:pt>
                <c:pt idx="230185">
                  <c:v>533.28231263691998</c:v>
                </c:pt>
                <c:pt idx="230186">
                  <c:v>533.28462939219298</c:v>
                </c:pt>
                <c:pt idx="230187">
                  <c:v>533.28694614746701</c:v>
                </c:pt>
                <c:pt idx="230188">
                  <c:v>533.28926290274103</c:v>
                </c:pt>
                <c:pt idx="230189">
                  <c:v>533.29157965801403</c:v>
                </c:pt>
                <c:pt idx="230190">
                  <c:v>533.29389641328805</c:v>
                </c:pt>
                <c:pt idx="230191">
                  <c:v>533.29621316856105</c:v>
                </c:pt>
                <c:pt idx="230192">
                  <c:v>533.29852992383496</c:v>
                </c:pt>
                <c:pt idx="230193">
                  <c:v>533.30084667910796</c:v>
                </c:pt>
                <c:pt idx="230194">
                  <c:v>533.30316343438199</c:v>
                </c:pt>
                <c:pt idx="230195">
                  <c:v>533.30548018965499</c:v>
                </c:pt>
                <c:pt idx="230196">
                  <c:v>533.30779694492901</c:v>
                </c:pt>
                <c:pt idx="230197">
                  <c:v>533.31011370020303</c:v>
                </c:pt>
                <c:pt idx="230198">
                  <c:v>533.31243045547603</c:v>
                </c:pt>
                <c:pt idx="230199">
                  <c:v>533.31474721075006</c:v>
                </c:pt>
                <c:pt idx="230200">
                  <c:v>533.31706396602306</c:v>
                </c:pt>
                <c:pt idx="230201">
                  <c:v>533.31938072129697</c:v>
                </c:pt>
                <c:pt idx="230202">
                  <c:v>533.32169747656997</c:v>
                </c:pt>
                <c:pt idx="230203">
                  <c:v>533.32401423184399</c:v>
                </c:pt>
                <c:pt idx="230204">
                  <c:v>533.32633098711801</c:v>
                </c:pt>
                <c:pt idx="230205">
                  <c:v>533.32864774239101</c:v>
                </c:pt>
                <c:pt idx="230206">
                  <c:v>533.33096449766504</c:v>
                </c:pt>
                <c:pt idx="230207">
                  <c:v>533.33328125293804</c:v>
                </c:pt>
                <c:pt idx="230208">
                  <c:v>533.33559800821195</c:v>
                </c:pt>
                <c:pt idx="230209">
                  <c:v>533.33791476348495</c:v>
                </c:pt>
                <c:pt idx="230210">
                  <c:v>533.34023151875897</c:v>
                </c:pt>
                <c:pt idx="230211">
                  <c:v>533.34254827403299</c:v>
                </c:pt>
                <c:pt idx="230212">
                  <c:v>533.34486502930599</c:v>
                </c:pt>
                <c:pt idx="230213">
                  <c:v>533.34718178458002</c:v>
                </c:pt>
                <c:pt idx="230214">
                  <c:v>533.34949853985302</c:v>
                </c:pt>
                <c:pt idx="230215">
                  <c:v>533.35181529512704</c:v>
                </c:pt>
                <c:pt idx="230216">
                  <c:v>533.35413205040004</c:v>
                </c:pt>
                <c:pt idx="230217">
                  <c:v>533.35644880567395</c:v>
                </c:pt>
                <c:pt idx="230218">
                  <c:v>533.35876556094797</c:v>
                </c:pt>
                <c:pt idx="230219">
                  <c:v>533.36108231622097</c:v>
                </c:pt>
                <c:pt idx="230220">
                  <c:v>533.363399071495</c:v>
                </c:pt>
                <c:pt idx="230221">
                  <c:v>533.365715826768</c:v>
                </c:pt>
                <c:pt idx="230222">
                  <c:v>533.36803258204202</c:v>
                </c:pt>
                <c:pt idx="230223">
                  <c:v>533.37034933731502</c:v>
                </c:pt>
                <c:pt idx="230224">
                  <c:v>533.37266609258904</c:v>
                </c:pt>
                <c:pt idx="230225">
                  <c:v>533.37498284786295</c:v>
                </c:pt>
                <c:pt idx="230226">
                  <c:v>533.37729960313595</c:v>
                </c:pt>
                <c:pt idx="230227">
                  <c:v>533.37961635840998</c:v>
                </c:pt>
                <c:pt idx="230228">
                  <c:v>533.38193311368298</c:v>
                </c:pt>
                <c:pt idx="230229">
                  <c:v>533.384249868957</c:v>
                </c:pt>
                <c:pt idx="230230">
                  <c:v>533.38656662423</c:v>
                </c:pt>
                <c:pt idx="230231">
                  <c:v>533.38888337950402</c:v>
                </c:pt>
                <c:pt idx="230232">
                  <c:v>533.39120013477805</c:v>
                </c:pt>
                <c:pt idx="230233">
                  <c:v>533.39351689005105</c:v>
                </c:pt>
                <c:pt idx="230234">
                  <c:v>533.39583364532496</c:v>
                </c:pt>
                <c:pt idx="230235">
                  <c:v>533.39815040059796</c:v>
                </c:pt>
                <c:pt idx="230236">
                  <c:v>533.40046715587198</c:v>
                </c:pt>
                <c:pt idx="230237">
                  <c:v>533.40278391114498</c:v>
                </c:pt>
                <c:pt idx="230238">
                  <c:v>533.405100666419</c:v>
                </c:pt>
                <c:pt idx="230239">
                  <c:v>533.40741742169303</c:v>
                </c:pt>
                <c:pt idx="230240">
                  <c:v>533.40973417696603</c:v>
                </c:pt>
                <c:pt idx="230241">
                  <c:v>533.41205093224005</c:v>
                </c:pt>
                <c:pt idx="230242">
                  <c:v>533.41436768751305</c:v>
                </c:pt>
                <c:pt idx="230243">
                  <c:v>533.41668444278696</c:v>
                </c:pt>
                <c:pt idx="230244">
                  <c:v>533.41900119805996</c:v>
                </c:pt>
                <c:pt idx="230245">
                  <c:v>533.42131795333398</c:v>
                </c:pt>
                <c:pt idx="230246">
                  <c:v>533.42363470860698</c:v>
                </c:pt>
                <c:pt idx="230247">
                  <c:v>533.42595146388101</c:v>
                </c:pt>
                <c:pt idx="230248">
                  <c:v>533.42826821915503</c:v>
                </c:pt>
                <c:pt idx="230249">
                  <c:v>533.43058497442803</c:v>
                </c:pt>
                <c:pt idx="230250">
                  <c:v>533.43290172970205</c:v>
                </c:pt>
                <c:pt idx="230251">
                  <c:v>533.43521848497505</c:v>
                </c:pt>
                <c:pt idx="230252">
                  <c:v>533.43753524024896</c:v>
                </c:pt>
                <c:pt idx="230253">
                  <c:v>533.43985199552196</c:v>
                </c:pt>
                <c:pt idx="230254">
                  <c:v>533.44216875079599</c:v>
                </c:pt>
                <c:pt idx="230255">
                  <c:v>533.44448550607001</c:v>
                </c:pt>
                <c:pt idx="230256">
                  <c:v>533.44680226134301</c:v>
                </c:pt>
                <c:pt idx="230257">
                  <c:v>533.44911901661703</c:v>
                </c:pt>
                <c:pt idx="230258">
                  <c:v>533.45143577189003</c:v>
                </c:pt>
                <c:pt idx="230259">
                  <c:v>533.45375252716406</c:v>
                </c:pt>
                <c:pt idx="230260">
                  <c:v>533.45606928243706</c:v>
                </c:pt>
                <c:pt idx="230261">
                  <c:v>533.45838603771097</c:v>
                </c:pt>
                <c:pt idx="230262">
                  <c:v>533.46070279298499</c:v>
                </c:pt>
                <c:pt idx="230263">
                  <c:v>533.46301954825799</c:v>
                </c:pt>
                <c:pt idx="230264">
                  <c:v>533.46533630353201</c:v>
                </c:pt>
                <c:pt idx="230265">
                  <c:v>533.46765305880501</c:v>
                </c:pt>
                <c:pt idx="230266">
                  <c:v>533.46996981407904</c:v>
                </c:pt>
                <c:pt idx="230267">
                  <c:v>533.47228656935204</c:v>
                </c:pt>
                <c:pt idx="230268">
                  <c:v>533.47460332462595</c:v>
                </c:pt>
                <c:pt idx="230269">
                  <c:v>533.47692007989997</c:v>
                </c:pt>
                <c:pt idx="230270">
                  <c:v>533.47923683517297</c:v>
                </c:pt>
                <c:pt idx="230271">
                  <c:v>533.48155359044699</c:v>
                </c:pt>
                <c:pt idx="230272">
                  <c:v>533.48387034571999</c:v>
                </c:pt>
                <c:pt idx="230273">
                  <c:v>533.48618710099402</c:v>
                </c:pt>
                <c:pt idx="230274">
                  <c:v>533.48850385626702</c:v>
                </c:pt>
                <c:pt idx="230275">
                  <c:v>533.49082061154104</c:v>
                </c:pt>
                <c:pt idx="230276">
                  <c:v>533.49313736681495</c:v>
                </c:pt>
                <c:pt idx="230277">
                  <c:v>533.49545412208795</c:v>
                </c:pt>
                <c:pt idx="230278">
                  <c:v>533.49777087736197</c:v>
                </c:pt>
                <c:pt idx="230279">
                  <c:v>533.50008763263497</c:v>
                </c:pt>
                <c:pt idx="230280">
                  <c:v>533.502404387909</c:v>
                </c:pt>
                <c:pt idx="230281">
                  <c:v>533.504721143182</c:v>
                </c:pt>
                <c:pt idx="230282">
                  <c:v>533.50703789845602</c:v>
                </c:pt>
                <c:pt idx="230283">
                  <c:v>533.50935465373004</c:v>
                </c:pt>
                <c:pt idx="230284">
                  <c:v>533.51167140900304</c:v>
                </c:pt>
                <c:pt idx="230285">
                  <c:v>533.51398816427695</c:v>
                </c:pt>
                <c:pt idx="230286">
                  <c:v>533.51630491954995</c:v>
                </c:pt>
                <c:pt idx="230287">
                  <c:v>533.51862167482398</c:v>
                </c:pt>
                <c:pt idx="230288">
                  <c:v>533.52093843009698</c:v>
                </c:pt>
                <c:pt idx="230289">
                  <c:v>533.523255185371</c:v>
                </c:pt>
                <c:pt idx="230290">
                  <c:v>533.52557194064502</c:v>
                </c:pt>
                <c:pt idx="230291">
                  <c:v>533.52788869591802</c:v>
                </c:pt>
                <c:pt idx="230292">
                  <c:v>533.53020545119205</c:v>
                </c:pt>
                <c:pt idx="230293">
                  <c:v>533.53252220646505</c:v>
                </c:pt>
                <c:pt idx="230294">
                  <c:v>533.53483896173896</c:v>
                </c:pt>
                <c:pt idx="230295">
                  <c:v>533.53715571701196</c:v>
                </c:pt>
                <c:pt idx="230296">
                  <c:v>533.53947247228598</c:v>
                </c:pt>
                <c:pt idx="230297">
                  <c:v>533.54178922755898</c:v>
                </c:pt>
                <c:pt idx="230298">
                  <c:v>533.544105982833</c:v>
                </c:pt>
                <c:pt idx="230299">
                  <c:v>533.54642273810703</c:v>
                </c:pt>
                <c:pt idx="230300">
                  <c:v>533.54873949338003</c:v>
                </c:pt>
                <c:pt idx="230301">
                  <c:v>533.55105624865405</c:v>
                </c:pt>
                <c:pt idx="230302">
                  <c:v>533.55337300392705</c:v>
                </c:pt>
                <c:pt idx="230303">
                  <c:v>533.55568975920096</c:v>
                </c:pt>
                <c:pt idx="230304">
                  <c:v>533.55800651447396</c:v>
                </c:pt>
                <c:pt idx="230305">
                  <c:v>533.56032326974798</c:v>
                </c:pt>
                <c:pt idx="230306">
                  <c:v>533.56264002502201</c:v>
                </c:pt>
                <c:pt idx="230307">
                  <c:v>533.56495678029501</c:v>
                </c:pt>
                <c:pt idx="230308">
                  <c:v>533.56727353556903</c:v>
                </c:pt>
                <c:pt idx="230309">
                  <c:v>533.56959029084203</c:v>
                </c:pt>
                <c:pt idx="230310">
                  <c:v>533.57190704611605</c:v>
                </c:pt>
                <c:pt idx="230311">
                  <c:v>533.57422380138905</c:v>
                </c:pt>
                <c:pt idx="230312">
                  <c:v>533.57654055666296</c:v>
                </c:pt>
                <c:pt idx="230313">
                  <c:v>533.57885731193699</c:v>
                </c:pt>
                <c:pt idx="230314">
                  <c:v>533.58117406720999</c:v>
                </c:pt>
                <c:pt idx="230315">
                  <c:v>533.58349082248401</c:v>
                </c:pt>
                <c:pt idx="230316">
                  <c:v>533.58580757775701</c:v>
                </c:pt>
                <c:pt idx="230317">
                  <c:v>533.58812433303103</c:v>
                </c:pt>
                <c:pt idx="230318">
                  <c:v>533.59044108830403</c:v>
                </c:pt>
                <c:pt idx="230319">
                  <c:v>533.59275784357806</c:v>
                </c:pt>
                <c:pt idx="230320">
                  <c:v>533.59507459885197</c:v>
                </c:pt>
                <c:pt idx="230321">
                  <c:v>533.59739135412497</c:v>
                </c:pt>
                <c:pt idx="230322">
                  <c:v>533.59970810939899</c:v>
                </c:pt>
                <c:pt idx="230323">
                  <c:v>533.60202486467199</c:v>
                </c:pt>
                <c:pt idx="230324">
                  <c:v>533.60434161994601</c:v>
                </c:pt>
                <c:pt idx="230325">
                  <c:v>533.60665837521901</c:v>
                </c:pt>
                <c:pt idx="230326">
                  <c:v>533.60897513049304</c:v>
                </c:pt>
                <c:pt idx="230327">
                  <c:v>533.61129188576695</c:v>
                </c:pt>
                <c:pt idx="230328">
                  <c:v>533.61360864103995</c:v>
                </c:pt>
                <c:pt idx="230329">
                  <c:v>533.61592539631397</c:v>
                </c:pt>
                <c:pt idx="230330">
                  <c:v>533.61824215158697</c:v>
                </c:pt>
                <c:pt idx="230331">
                  <c:v>533.62055890686099</c:v>
                </c:pt>
                <c:pt idx="230332">
                  <c:v>533.62287566213399</c:v>
                </c:pt>
                <c:pt idx="230333">
                  <c:v>533.62519241740802</c:v>
                </c:pt>
                <c:pt idx="230334">
                  <c:v>533.62750917268204</c:v>
                </c:pt>
                <c:pt idx="230335">
                  <c:v>533.62982592795504</c:v>
                </c:pt>
                <c:pt idx="230336">
                  <c:v>533.63214268322895</c:v>
                </c:pt>
                <c:pt idx="230337">
                  <c:v>533.63445943850195</c:v>
                </c:pt>
                <c:pt idx="230338">
                  <c:v>533.63677619377597</c:v>
                </c:pt>
                <c:pt idx="230339">
                  <c:v>533.63909294904897</c:v>
                </c:pt>
                <c:pt idx="230340">
                  <c:v>533.641409704323</c:v>
                </c:pt>
                <c:pt idx="230341">
                  <c:v>533.64372645959702</c:v>
                </c:pt>
                <c:pt idx="230342">
                  <c:v>533.64604321487002</c:v>
                </c:pt>
                <c:pt idx="230343">
                  <c:v>533.64835997014404</c:v>
                </c:pt>
                <c:pt idx="230344">
                  <c:v>533.65067672541704</c:v>
                </c:pt>
                <c:pt idx="230345">
                  <c:v>533.65299348069095</c:v>
                </c:pt>
                <c:pt idx="230346">
                  <c:v>533.65531023596395</c:v>
                </c:pt>
                <c:pt idx="230347">
                  <c:v>533.65762699123798</c:v>
                </c:pt>
                <c:pt idx="230348">
                  <c:v>533.65994374651098</c:v>
                </c:pt>
                <c:pt idx="230349">
                  <c:v>533.662260501785</c:v>
                </c:pt>
                <c:pt idx="230350">
                  <c:v>533.66457725705902</c:v>
                </c:pt>
                <c:pt idx="230351">
                  <c:v>533.66689401233202</c:v>
                </c:pt>
                <c:pt idx="230352">
                  <c:v>533.66921076760605</c:v>
                </c:pt>
                <c:pt idx="230353">
                  <c:v>533.67152752287905</c:v>
                </c:pt>
                <c:pt idx="230354">
                  <c:v>533.67384427815296</c:v>
                </c:pt>
                <c:pt idx="230355">
                  <c:v>533.67616103342596</c:v>
                </c:pt>
                <c:pt idx="230356">
                  <c:v>533.67847778869998</c:v>
                </c:pt>
                <c:pt idx="230357">
                  <c:v>533.680794543974</c:v>
                </c:pt>
                <c:pt idx="230358">
                  <c:v>533.683111299247</c:v>
                </c:pt>
                <c:pt idx="230359">
                  <c:v>533.68542805452103</c:v>
                </c:pt>
                <c:pt idx="230360">
                  <c:v>533.68774480979403</c:v>
                </c:pt>
                <c:pt idx="230361">
                  <c:v>533.69006156506805</c:v>
                </c:pt>
                <c:pt idx="230362">
                  <c:v>533.69237832034105</c:v>
                </c:pt>
                <c:pt idx="230363">
                  <c:v>533.69469507561496</c:v>
                </c:pt>
                <c:pt idx="230364">
                  <c:v>533.69701183088898</c:v>
                </c:pt>
                <c:pt idx="230365">
                  <c:v>533.69932858616198</c:v>
                </c:pt>
                <c:pt idx="230366">
                  <c:v>533.70164534143601</c:v>
                </c:pt>
                <c:pt idx="230367">
                  <c:v>533.70396209670901</c:v>
                </c:pt>
                <c:pt idx="230368">
                  <c:v>533.70627885198303</c:v>
                </c:pt>
                <c:pt idx="230369">
                  <c:v>533.70859560725603</c:v>
                </c:pt>
                <c:pt idx="230370">
                  <c:v>533.71091236253005</c:v>
                </c:pt>
                <c:pt idx="230371">
                  <c:v>533.71322911780396</c:v>
                </c:pt>
                <c:pt idx="230372">
                  <c:v>533.71554587307696</c:v>
                </c:pt>
                <c:pt idx="230373">
                  <c:v>533.71786262835099</c:v>
                </c:pt>
                <c:pt idx="230374">
                  <c:v>533.72017938362399</c:v>
                </c:pt>
                <c:pt idx="230375">
                  <c:v>533.72249613889801</c:v>
                </c:pt>
                <c:pt idx="230376">
                  <c:v>533.72481289417101</c:v>
                </c:pt>
                <c:pt idx="230377">
                  <c:v>533.72712964944503</c:v>
                </c:pt>
                <c:pt idx="230378">
                  <c:v>533.72944640471906</c:v>
                </c:pt>
                <c:pt idx="230379">
                  <c:v>533.73176315999206</c:v>
                </c:pt>
                <c:pt idx="230380">
                  <c:v>533.73407991526597</c:v>
                </c:pt>
                <c:pt idx="230381">
                  <c:v>533.73639667053897</c:v>
                </c:pt>
                <c:pt idx="230382">
                  <c:v>533.73871342581299</c:v>
                </c:pt>
                <c:pt idx="230383">
                  <c:v>533.74103018108599</c:v>
                </c:pt>
                <c:pt idx="230384">
                  <c:v>533.74334693636001</c:v>
                </c:pt>
                <c:pt idx="230385">
                  <c:v>533.74566369163404</c:v>
                </c:pt>
                <c:pt idx="230386">
                  <c:v>533.74798044690704</c:v>
                </c:pt>
                <c:pt idx="230387">
                  <c:v>533.75029720218095</c:v>
                </c:pt>
                <c:pt idx="230388">
                  <c:v>533.75261395745395</c:v>
                </c:pt>
                <c:pt idx="230389">
                  <c:v>533.75493071272797</c:v>
                </c:pt>
                <c:pt idx="230390">
                  <c:v>533.75724746800097</c:v>
                </c:pt>
                <c:pt idx="230391">
                  <c:v>533.75956422327499</c:v>
                </c:pt>
                <c:pt idx="230392">
                  <c:v>533.76188097854799</c:v>
                </c:pt>
                <c:pt idx="230393">
                  <c:v>533.76419773382202</c:v>
                </c:pt>
                <c:pt idx="230394">
                  <c:v>533.76651448909604</c:v>
                </c:pt>
                <c:pt idx="230395">
                  <c:v>533.76883124436904</c:v>
                </c:pt>
                <c:pt idx="230396">
                  <c:v>533.77114799964295</c:v>
                </c:pt>
                <c:pt idx="230397">
                  <c:v>533.77346475491595</c:v>
                </c:pt>
                <c:pt idx="230398">
                  <c:v>533.77578151018997</c:v>
                </c:pt>
                <c:pt idx="230399">
                  <c:v>533.77809826546297</c:v>
                </c:pt>
                <c:pt idx="230400">
                  <c:v>533.780415020737</c:v>
                </c:pt>
                <c:pt idx="230401">
                  <c:v>533.78273177601102</c:v>
                </c:pt>
                <c:pt idx="230402">
                  <c:v>533.78504853128402</c:v>
                </c:pt>
                <c:pt idx="230403">
                  <c:v>533.78736528655804</c:v>
                </c:pt>
                <c:pt idx="230404">
                  <c:v>533.78968204183104</c:v>
                </c:pt>
                <c:pt idx="230405">
                  <c:v>533.79199879710495</c:v>
                </c:pt>
                <c:pt idx="230406">
                  <c:v>533.79431555237795</c:v>
                </c:pt>
                <c:pt idx="230407">
                  <c:v>533.79663230765198</c:v>
                </c:pt>
                <c:pt idx="230408">
                  <c:v>533.798949062926</c:v>
                </c:pt>
                <c:pt idx="230409">
                  <c:v>533.801265818199</c:v>
                </c:pt>
                <c:pt idx="230410">
                  <c:v>533.80358257347302</c:v>
                </c:pt>
                <c:pt idx="230411">
                  <c:v>533.80589932874602</c:v>
                </c:pt>
                <c:pt idx="230412">
                  <c:v>533.80821608402005</c:v>
                </c:pt>
                <c:pt idx="230413">
                  <c:v>533.81053283929305</c:v>
                </c:pt>
                <c:pt idx="230414">
                  <c:v>533.81284959456696</c:v>
                </c:pt>
                <c:pt idx="230415">
                  <c:v>533.81516634984098</c:v>
                </c:pt>
                <c:pt idx="230416">
                  <c:v>533.81748310511398</c:v>
                </c:pt>
                <c:pt idx="230417">
                  <c:v>533.819799860388</c:v>
                </c:pt>
                <c:pt idx="230418">
                  <c:v>533.822116615661</c:v>
                </c:pt>
                <c:pt idx="230419">
                  <c:v>533.82443337093503</c:v>
                </c:pt>
                <c:pt idx="230420">
                  <c:v>533.82675012620803</c:v>
                </c:pt>
                <c:pt idx="230421">
                  <c:v>533.82906688148205</c:v>
                </c:pt>
                <c:pt idx="230422">
                  <c:v>533.83138363675596</c:v>
                </c:pt>
                <c:pt idx="230423">
                  <c:v>533.83370039202896</c:v>
                </c:pt>
                <c:pt idx="230424">
                  <c:v>533.83601714730298</c:v>
                </c:pt>
                <c:pt idx="230425">
                  <c:v>533.83833390257598</c:v>
                </c:pt>
                <c:pt idx="230426">
                  <c:v>533.84065065785001</c:v>
                </c:pt>
                <c:pt idx="230427">
                  <c:v>533.84296741312301</c:v>
                </c:pt>
                <c:pt idx="230428">
                  <c:v>533.84528416839703</c:v>
                </c:pt>
                <c:pt idx="230429">
                  <c:v>533.84760092367105</c:v>
                </c:pt>
                <c:pt idx="230430">
                  <c:v>533.84991767894405</c:v>
                </c:pt>
                <c:pt idx="230431">
                  <c:v>533.85223443421796</c:v>
                </c:pt>
                <c:pt idx="230432">
                  <c:v>533.85455118949096</c:v>
                </c:pt>
                <c:pt idx="230433">
                  <c:v>533.85686794476499</c:v>
                </c:pt>
                <c:pt idx="230434">
                  <c:v>533.85918470003799</c:v>
                </c:pt>
                <c:pt idx="230435">
                  <c:v>533.86150145531201</c:v>
                </c:pt>
                <c:pt idx="230436">
                  <c:v>533.86381821058603</c:v>
                </c:pt>
                <c:pt idx="230437">
                  <c:v>533.86613496585903</c:v>
                </c:pt>
                <c:pt idx="230438">
                  <c:v>533.86845172113306</c:v>
                </c:pt>
                <c:pt idx="230439">
                  <c:v>533.87076847640606</c:v>
                </c:pt>
                <c:pt idx="230440">
                  <c:v>533.87308523167997</c:v>
                </c:pt>
                <c:pt idx="230441">
                  <c:v>533.87540198695297</c:v>
                </c:pt>
                <c:pt idx="230442">
                  <c:v>533.87771874222699</c:v>
                </c:pt>
                <c:pt idx="230443">
                  <c:v>533.88003549749999</c:v>
                </c:pt>
                <c:pt idx="230444">
                  <c:v>533.88235225277401</c:v>
                </c:pt>
                <c:pt idx="230445">
                  <c:v>533.88466900804804</c:v>
                </c:pt>
                <c:pt idx="230446">
                  <c:v>533.88698576332104</c:v>
                </c:pt>
                <c:pt idx="230447">
                  <c:v>533.88930251859495</c:v>
                </c:pt>
                <c:pt idx="230448">
                  <c:v>533.89161927386795</c:v>
                </c:pt>
                <c:pt idx="230449">
                  <c:v>533.89393602914197</c:v>
                </c:pt>
                <c:pt idx="230450">
                  <c:v>533.89625278441497</c:v>
                </c:pt>
                <c:pt idx="230451">
                  <c:v>533.89856953968899</c:v>
                </c:pt>
                <c:pt idx="230452">
                  <c:v>533.90088629496302</c:v>
                </c:pt>
                <c:pt idx="230453">
                  <c:v>533.90320305023602</c:v>
                </c:pt>
                <c:pt idx="230454">
                  <c:v>533.90551980551004</c:v>
                </c:pt>
                <c:pt idx="230455">
                  <c:v>533.90783656078304</c:v>
                </c:pt>
                <c:pt idx="230456">
                  <c:v>533.91015331605695</c:v>
                </c:pt>
                <c:pt idx="230457">
                  <c:v>533.91247007132995</c:v>
                </c:pt>
                <c:pt idx="230458">
                  <c:v>533.91478682660397</c:v>
                </c:pt>
                <c:pt idx="230459">
                  <c:v>533.917103581878</c:v>
                </c:pt>
                <c:pt idx="230460">
                  <c:v>533.919420337151</c:v>
                </c:pt>
                <c:pt idx="230461">
                  <c:v>533.92173709242502</c:v>
                </c:pt>
                <c:pt idx="230462">
                  <c:v>533.92405384769802</c:v>
                </c:pt>
                <c:pt idx="230463">
                  <c:v>533.92637060297204</c:v>
                </c:pt>
                <c:pt idx="230464">
                  <c:v>533.92868735824504</c:v>
                </c:pt>
                <c:pt idx="230465">
                  <c:v>533.93100411351895</c:v>
                </c:pt>
                <c:pt idx="230466">
                  <c:v>533.93332086879298</c:v>
                </c:pt>
                <c:pt idx="230467">
                  <c:v>533.93563762406598</c:v>
                </c:pt>
                <c:pt idx="230468">
                  <c:v>533.93795437934</c:v>
                </c:pt>
                <c:pt idx="230469">
                  <c:v>533.940271134613</c:v>
                </c:pt>
                <c:pt idx="230470">
                  <c:v>533.94258788988702</c:v>
                </c:pt>
                <c:pt idx="230471">
                  <c:v>533.94490464516002</c:v>
                </c:pt>
                <c:pt idx="230472">
                  <c:v>533.94722140043405</c:v>
                </c:pt>
                <c:pt idx="230473">
                  <c:v>533.94953815570796</c:v>
                </c:pt>
                <c:pt idx="230474">
                  <c:v>533.95185491098096</c:v>
                </c:pt>
                <c:pt idx="230475">
                  <c:v>533.95417166625498</c:v>
                </c:pt>
                <c:pt idx="230476">
                  <c:v>533.95648842152798</c:v>
                </c:pt>
                <c:pt idx="230477">
                  <c:v>533.958805176802</c:v>
                </c:pt>
                <c:pt idx="230478">
                  <c:v>533.961121932075</c:v>
                </c:pt>
                <c:pt idx="230479">
                  <c:v>533.96343868734903</c:v>
                </c:pt>
                <c:pt idx="230480">
                  <c:v>533.96575544262305</c:v>
                </c:pt>
                <c:pt idx="230481">
                  <c:v>533.96807219789605</c:v>
                </c:pt>
                <c:pt idx="230482">
                  <c:v>533.97038895316996</c:v>
                </c:pt>
                <c:pt idx="230483">
                  <c:v>533.97270570844296</c:v>
                </c:pt>
                <c:pt idx="230484">
                  <c:v>533.97502246371698</c:v>
                </c:pt>
                <c:pt idx="230485">
                  <c:v>533.97733921898998</c:v>
                </c:pt>
                <c:pt idx="230486">
                  <c:v>533.97965597426401</c:v>
                </c:pt>
                <c:pt idx="230487">
                  <c:v>533.98197272953803</c:v>
                </c:pt>
                <c:pt idx="230488">
                  <c:v>533.98428948481103</c:v>
                </c:pt>
                <c:pt idx="230489">
                  <c:v>533.98660624008505</c:v>
                </c:pt>
                <c:pt idx="230490">
                  <c:v>533.98892299535805</c:v>
                </c:pt>
                <c:pt idx="230491">
                  <c:v>533.99123975063196</c:v>
                </c:pt>
                <c:pt idx="230492">
                  <c:v>533.99355650590496</c:v>
                </c:pt>
                <c:pt idx="230493">
                  <c:v>533.99587326117899</c:v>
                </c:pt>
                <c:pt idx="230494">
                  <c:v>533.99819001645199</c:v>
                </c:pt>
                <c:pt idx="230495">
                  <c:v>534.00050677172601</c:v>
                </c:pt>
                <c:pt idx="230496">
                  <c:v>534.00282352700003</c:v>
                </c:pt>
                <c:pt idx="230497">
                  <c:v>534.00514028227303</c:v>
                </c:pt>
                <c:pt idx="230498">
                  <c:v>534.00745703754706</c:v>
                </c:pt>
                <c:pt idx="230499">
                  <c:v>534.00977379282006</c:v>
                </c:pt>
                <c:pt idx="230500">
                  <c:v>534.01209054809397</c:v>
                </c:pt>
                <c:pt idx="230501">
                  <c:v>534.01440730336697</c:v>
                </c:pt>
                <c:pt idx="230502">
                  <c:v>534.01672405864099</c:v>
                </c:pt>
                <c:pt idx="230503">
                  <c:v>534.01904081391501</c:v>
                </c:pt>
                <c:pt idx="230504">
                  <c:v>534.02135756918801</c:v>
                </c:pt>
                <c:pt idx="230505">
                  <c:v>534.02367432446204</c:v>
                </c:pt>
                <c:pt idx="230506">
                  <c:v>534.02599107973504</c:v>
                </c:pt>
                <c:pt idx="230507">
                  <c:v>534.02830783500895</c:v>
                </c:pt>
                <c:pt idx="230508">
                  <c:v>534.03062459028195</c:v>
                </c:pt>
                <c:pt idx="230509">
                  <c:v>534.03294134555597</c:v>
                </c:pt>
                <c:pt idx="230510">
                  <c:v>534.03525810082999</c:v>
                </c:pt>
                <c:pt idx="230511">
                  <c:v>534.03757485610299</c:v>
                </c:pt>
                <c:pt idx="230512">
                  <c:v>534.03989161137702</c:v>
                </c:pt>
                <c:pt idx="230513">
                  <c:v>534.04220836665002</c:v>
                </c:pt>
                <c:pt idx="230514">
                  <c:v>534.04452512192404</c:v>
                </c:pt>
                <c:pt idx="230515">
                  <c:v>534.04684187719704</c:v>
                </c:pt>
                <c:pt idx="230516">
                  <c:v>534.04915863247095</c:v>
                </c:pt>
                <c:pt idx="230517">
                  <c:v>534.05147538774497</c:v>
                </c:pt>
                <c:pt idx="230518">
                  <c:v>534.05379214301797</c:v>
                </c:pt>
                <c:pt idx="230519">
                  <c:v>534.056108898292</c:v>
                </c:pt>
                <c:pt idx="230520">
                  <c:v>534.058425653565</c:v>
                </c:pt>
                <c:pt idx="230521">
                  <c:v>534.06074240883902</c:v>
                </c:pt>
                <c:pt idx="230522">
                  <c:v>534.06305916411202</c:v>
                </c:pt>
                <c:pt idx="230523">
                  <c:v>534.06537591938604</c:v>
                </c:pt>
                <c:pt idx="230524">
                  <c:v>534.06769267465995</c:v>
                </c:pt>
                <c:pt idx="230525">
                  <c:v>534.07000942993295</c:v>
                </c:pt>
                <c:pt idx="230526">
                  <c:v>534.07232618520698</c:v>
                </c:pt>
                <c:pt idx="230527">
                  <c:v>534.07464294047998</c:v>
                </c:pt>
                <c:pt idx="230528">
                  <c:v>534.076959695754</c:v>
                </c:pt>
                <c:pt idx="230529">
                  <c:v>534.079276451027</c:v>
                </c:pt>
                <c:pt idx="230530">
                  <c:v>534.08159320630102</c:v>
                </c:pt>
                <c:pt idx="230531">
                  <c:v>534.08390996157505</c:v>
                </c:pt>
                <c:pt idx="230532">
                  <c:v>534.08622671684805</c:v>
                </c:pt>
                <c:pt idx="230533">
                  <c:v>534.08854347212196</c:v>
                </c:pt>
                <c:pt idx="230534">
                  <c:v>534.09086022739496</c:v>
                </c:pt>
                <c:pt idx="230535">
                  <c:v>534.09317698266898</c:v>
                </c:pt>
                <c:pt idx="230536">
                  <c:v>534.09549373794198</c:v>
                </c:pt>
                <c:pt idx="230537">
                  <c:v>534.097810493216</c:v>
                </c:pt>
                <c:pt idx="230538">
                  <c:v>534.10012724849003</c:v>
                </c:pt>
                <c:pt idx="230539">
                  <c:v>534.10244400376303</c:v>
                </c:pt>
                <c:pt idx="230540">
                  <c:v>534.10476075903705</c:v>
                </c:pt>
                <c:pt idx="230541">
                  <c:v>534.10707751431005</c:v>
                </c:pt>
                <c:pt idx="230542">
                  <c:v>534.10939426958396</c:v>
                </c:pt>
                <c:pt idx="230543">
                  <c:v>534.11171102485696</c:v>
                </c:pt>
                <c:pt idx="230544">
                  <c:v>534.11402778013098</c:v>
                </c:pt>
                <c:pt idx="230545">
                  <c:v>534.11634453540398</c:v>
                </c:pt>
                <c:pt idx="230546">
                  <c:v>534.11866129067801</c:v>
                </c:pt>
                <c:pt idx="230547">
                  <c:v>534.12097804595203</c:v>
                </c:pt>
                <c:pt idx="230548">
                  <c:v>534.12329480122503</c:v>
                </c:pt>
                <c:pt idx="230549">
                  <c:v>534.12561155649905</c:v>
                </c:pt>
                <c:pt idx="230550">
                  <c:v>534.12792831177205</c:v>
                </c:pt>
                <c:pt idx="230551">
                  <c:v>534.13024506704596</c:v>
                </c:pt>
                <c:pt idx="230552">
                  <c:v>534.13256182231896</c:v>
                </c:pt>
                <c:pt idx="230553">
                  <c:v>534.13487857759299</c:v>
                </c:pt>
                <c:pt idx="230554">
                  <c:v>534.13719533286701</c:v>
                </c:pt>
                <c:pt idx="230555">
                  <c:v>534.13951208814001</c:v>
                </c:pt>
                <c:pt idx="230556">
                  <c:v>534.14182884341403</c:v>
                </c:pt>
                <c:pt idx="230557">
                  <c:v>534.14414559868703</c:v>
                </c:pt>
                <c:pt idx="230558">
                  <c:v>534.14646235396106</c:v>
                </c:pt>
                <c:pt idx="230559">
                  <c:v>534.14877910923406</c:v>
                </c:pt>
                <c:pt idx="230560">
                  <c:v>534.15109586450797</c:v>
                </c:pt>
                <c:pt idx="230561">
                  <c:v>534.15341261978199</c:v>
                </c:pt>
                <c:pt idx="230562">
                  <c:v>534.15572937505499</c:v>
                </c:pt>
                <c:pt idx="230563">
                  <c:v>534.15804613032901</c:v>
                </c:pt>
                <c:pt idx="230564">
                  <c:v>534.16036288560201</c:v>
                </c:pt>
                <c:pt idx="230565">
                  <c:v>534.16267964087604</c:v>
                </c:pt>
                <c:pt idx="230566">
                  <c:v>534.16499639614904</c:v>
                </c:pt>
                <c:pt idx="230567">
                  <c:v>534.16731315142295</c:v>
                </c:pt>
                <c:pt idx="230568">
                  <c:v>534.16962990669697</c:v>
                </c:pt>
                <c:pt idx="230569">
                  <c:v>534.17194666196997</c:v>
                </c:pt>
                <c:pt idx="230570">
                  <c:v>534.17426341724399</c:v>
                </c:pt>
                <c:pt idx="230571">
                  <c:v>534.17658017251699</c:v>
                </c:pt>
                <c:pt idx="230572">
                  <c:v>534.17889692779102</c:v>
                </c:pt>
                <c:pt idx="230573">
                  <c:v>534.18121368306402</c:v>
                </c:pt>
                <c:pt idx="230574">
                  <c:v>534.18353043833804</c:v>
                </c:pt>
                <c:pt idx="230575">
                  <c:v>534.18584719361195</c:v>
                </c:pt>
                <c:pt idx="230576">
                  <c:v>534.18816394888495</c:v>
                </c:pt>
                <c:pt idx="230577">
                  <c:v>534.19048070415897</c:v>
                </c:pt>
                <c:pt idx="230578">
                  <c:v>534.19279745943197</c:v>
                </c:pt>
                <c:pt idx="230579">
                  <c:v>534.195114214706</c:v>
                </c:pt>
                <c:pt idx="230580">
                  <c:v>534.197430969979</c:v>
                </c:pt>
                <c:pt idx="230581">
                  <c:v>534.19974772525302</c:v>
                </c:pt>
                <c:pt idx="230582">
                  <c:v>534.20206448052704</c:v>
                </c:pt>
                <c:pt idx="230583">
                  <c:v>534.20438123580004</c:v>
                </c:pt>
                <c:pt idx="230584">
                  <c:v>534.20669799107395</c:v>
                </c:pt>
                <c:pt idx="230585">
                  <c:v>534.20901474634695</c:v>
                </c:pt>
                <c:pt idx="230586">
                  <c:v>534.21133150162098</c:v>
                </c:pt>
                <c:pt idx="230587">
                  <c:v>534.21364825689398</c:v>
                </c:pt>
                <c:pt idx="230588">
                  <c:v>534.215965012168</c:v>
                </c:pt>
                <c:pt idx="230589">
                  <c:v>534.21828176744202</c:v>
                </c:pt>
                <c:pt idx="230590">
                  <c:v>534.22059852271502</c:v>
                </c:pt>
                <c:pt idx="230591">
                  <c:v>534.22291527798905</c:v>
                </c:pt>
                <c:pt idx="230592">
                  <c:v>534.22523203326205</c:v>
                </c:pt>
                <c:pt idx="230593">
                  <c:v>534.22754878853596</c:v>
                </c:pt>
                <c:pt idx="230594">
                  <c:v>534.22986554380896</c:v>
                </c:pt>
                <c:pt idx="230595">
                  <c:v>534.23218229908298</c:v>
                </c:pt>
                <c:pt idx="230596">
                  <c:v>534.23449905435598</c:v>
                </c:pt>
                <c:pt idx="230597">
                  <c:v>534.23681580963</c:v>
                </c:pt>
                <c:pt idx="230598">
                  <c:v>534.23913256490403</c:v>
                </c:pt>
                <c:pt idx="230599">
                  <c:v>534.24144932017703</c:v>
                </c:pt>
                <c:pt idx="230600">
                  <c:v>534.24376607545105</c:v>
                </c:pt>
                <c:pt idx="230601">
                  <c:v>534.24608283072405</c:v>
                </c:pt>
                <c:pt idx="230602">
                  <c:v>534.24839958599796</c:v>
                </c:pt>
                <c:pt idx="230603">
                  <c:v>534.25071634127096</c:v>
                </c:pt>
                <c:pt idx="230604">
                  <c:v>534.25303309654498</c:v>
                </c:pt>
                <c:pt idx="230605">
                  <c:v>534.25534985181901</c:v>
                </c:pt>
                <c:pt idx="230606">
                  <c:v>534.25766660709201</c:v>
                </c:pt>
                <c:pt idx="230607">
                  <c:v>534.25998336236603</c:v>
                </c:pt>
                <c:pt idx="230608">
                  <c:v>534.26230011763903</c:v>
                </c:pt>
                <c:pt idx="230609">
                  <c:v>534.26461687291305</c:v>
                </c:pt>
                <c:pt idx="230610">
                  <c:v>534.26693362818605</c:v>
                </c:pt>
                <c:pt idx="230611">
                  <c:v>534.26925038345996</c:v>
                </c:pt>
                <c:pt idx="230612">
                  <c:v>534.27156713873399</c:v>
                </c:pt>
                <c:pt idx="230613">
                  <c:v>534.27388389400699</c:v>
                </c:pt>
                <c:pt idx="230614">
                  <c:v>534.27620064928101</c:v>
                </c:pt>
                <c:pt idx="230615">
                  <c:v>534.27851740455401</c:v>
                </c:pt>
                <c:pt idx="230616">
                  <c:v>534.28083415982803</c:v>
                </c:pt>
                <c:pt idx="230617">
                  <c:v>534.28315091510103</c:v>
                </c:pt>
                <c:pt idx="230618">
                  <c:v>534.28546767037506</c:v>
                </c:pt>
                <c:pt idx="230619">
                  <c:v>534.28778442564897</c:v>
                </c:pt>
                <c:pt idx="230620">
                  <c:v>534.29010118092197</c:v>
                </c:pt>
                <c:pt idx="230621">
                  <c:v>534.29241793619599</c:v>
                </c:pt>
                <c:pt idx="230622">
                  <c:v>534.29473469146899</c:v>
                </c:pt>
                <c:pt idx="230623">
                  <c:v>534.29705144674301</c:v>
                </c:pt>
                <c:pt idx="230624">
                  <c:v>534.29936820201601</c:v>
                </c:pt>
                <c:pt idx="230625">
                  <c:v>534.30168495729004</c:v>
                </c:pt>
                <c:pt idx="230626">
                  <c:v>534.30400171256395</c:v>
                </c:pt>
                <c:pt idx="230627">
                  <c:v>534.30631846783695</c:v>
                </c:pt>
                <c:pt idx="230628">
                  <c:v>534.30863522311097</c:v>
                </c:pt>
                <c:pt idx="230629">
                  <c:v>534.31095197838397</c:v>
                </c:pt>
                <c:pt idx="230630">
                  <c:v>534.31326873365799</c:v>
                </c:pt>
                <c:pt idx="230631">
                  <c:v>534.31558548893099</c:v>
                </c:pt>
                <c:pt idx="230632">
                  <c:v>534.31790224420502</c:v>
                </c:pt>
                <c:pt idx="230633">
                  <c:v>534.32021899947904</c:v>
                </c:pt>
                <c:pt idx="230634">
                  <c:v>534.32253575475204</c:v>
                </c:pt>
                <c:pt idx="230635">
                  <c:v>534.32485251002595</c:v>
                </c:pt>
                <c:pt idx="230636">
                  <c:v>534.32716926529895</c:v>
                </c:pt>
                <c:pt idx="230637">
                  <c:v>534.32948602057297</c:v>
                </c:pt>
                <c:pt idx="230638">
                  <c:v>534.33180277584597</c:v>
                </c:pt>
                <c:pt idx="230639">
                  <c:v>534.33411953112</c:v>
                </c:pt>
                <c:pt idx="230640">
                  <c:v>534.33643628639402</c:v>
                </c:pt>
                <c:pt idx="230641">
                  <c:v>534.33875304166702</c:v>
                </c:pt>
                <c:pt idx="230642">
                  <c:v>534.34106979694104</c:v>
                </c:pt>
                <c:pt idx="230643">
                  <c:v>534.34338655221404</c:v>
                </c:pt>
                <c:pt idx="230644">
                  <c:v>534.34570330748795</c:v>
                </c:pt>
                <c:pt idx="230645">
                  <c:v>534.34802006276095</c:v>
                </c:pt>
                <c:pt idx="230646">
                  <c:v>534.35033681803498</c:v>
                </c:pt>
                <c:pt idx="230647">
                  <c:v>534.35265357330798</c:v>
                </c:pt>
                <c:pt idx="230648">
                  <c:v>534.354970328582</c:v>
                </c:pt>
                <c:pt idx="230649">
                  <c:v>534.35728708385602</c:v>
                </c:pt>
                <c:pt idx="230650">
                  <c:v>534.35960383912902</c:v>
                </c:pt>
                <c:pt idx="230651">
                  <c:v>534.36192059440305</c:v>
                </c:pt>
                <c:pt idx="230652">
                  <c:v>534.36423734967605</c:v>
                </c:pt>
                <c:pt idx="230653">
                  <c:v>534.36655410494996</c:v>
                </c:pt>
                <c:pt idx="230654">
                  <c:v>534.36887086022296</c:v>
                </c:pt>
                <c:pt idx="230655">
                  <c:v>534.37118761549698</c:v>
                </c:pt>
                <c:pt idx="230656">
                  <c:v>534.373504370771</c:v>
                </c:pt>
                <c:pt idx="230657">
                  <c:v>534.375821126044</c:v>
                </c:pt>
                <c:pt idx="230658">
                  <c:v>534.37813788131803</c:v>
                </c:pt>
                <c:pt idx="230659">
                  <c:v>534.38045463659103</c:v>
                </c:pt>
                <c:pt idx="230660">
                  <c:v>534.38277139186505</c:v>
                </c:pt>
                <c:pt idx="230661">
                  <c:v>534.38508814713805</c:v>
                </c:pt>
                <c:pt idx="230662">
                  <c:v>534.38740490241196</c:v>
                </c:pt>
                <c:pt idx="230663">
                  <c:v>534.38972165768598</c:v>
                </c:pt>
                <c:pt idx="230664">
                  <c:v>534.39203841295898</c:v>
                </c:pt>
                <c:pt idx="230665">
                  <c:v>534.39435516823301</c:v>
                </c:pt>
                <c:pt idx="230666">
                  <c:v>534.39667192350601</c:v>
                </c:pt>
                <c:pt idx="230667">
                  <c:v>534.39898867878003</c:v>
                </c:pt>
                <c:pt idx="230668">
                  <c:v>534.40130543405303</c:v>
                </c:pt>
                <c:pt idx="230669">
                  <c:v>534.40362218932705</c:v>
                </c:pt>
                <c:pt idx="230670">
                  <c:v>534.40593894460096</c:v>
                </c:pt>
                <c:pt idx="230671">
                  <c:v>534.40825569987396</c:v>
                </c:pt>
                <c:pt idx="230672">
                  <c:v>534.41057245514799</c:v>
                </c:pt>
                <c:pt idx="230673">
                  <c:v>534.41288921042099</c:v>
                </c:pt>
                <c:pt idx="230674">
                  <c:v>534.41520596569501</c:v>
                </c:pt>
                <c:pt idx="230675">
                  <c:v>534.41752272096801</c:v>
                </c:pt>
                <c:pt idx="230676">
                  <c:v>534.41983947624203</c:v>
                </c:pt>
                <c:pt idx="230677">
                  <c:v>534.42215623151606</c:v>
                </c:pt>
                <c:pt idx="230678">
                  <c:v>534.42447298678906</c:v>
                </c:pt>
                <c:pt idx="230679">
                  <c:v>534.42678974206297</c:v>
                </c:pt>
                <c:pt idx="230680">
                  <c:v>534.42910649733597</c:v>
                </c:pt>
                <c:pt idx="230681">
                  <c:v>534.43142325260999</c:v>
                </c:pt>
                <c:pt idx="230682">
                  <c:v>534.43374000788299</c:v>
                </c:pt>
                <c:pt idx="230683">
                  <c:v>534.43605676315701</c:v>
                </c:pt>
                <c:pt idx="230684">
                  <c:v>534.43837351843104</c:v>
                </c:pt>
                <c:pt idx="230685">
                  <c:v>534.44069027370404</c:v>
                </c:pt>
                <c:pt idx="230686">
                  <c:v>534.44300702897795</c:v>
                </c:pt>
                <c:pt idx="230687">
                  <c:v>534.44532378425095</c:v>
                </c:pt>
                <c:pt idx="230688">
                  <c:v>534.44764053952497</c:v>
                </c:pt>
                <c:pt idx="230689">
                  <c:v>534.44995729479797</c:v>
                </c:pt>
                <c:pt idx="230690">
                  <c:v>534.45227405007199</c:v>
                </c:pt>
                <c:pt idx="230691">
                  <c:v>534.45459080534499</c:v>
                </c:pt>
                <c:pt idx="230692">
                  <c:v>534.45690756061902</c:v>
                </c:pt>
                <c:pt idx="230693">
                  <c:v>534.45922431589304</c:v>
                </c:pt>
                <c:pt idx="230694">
                  <c:v>534.46154107116604</c:v>
                </c:pt>
                <c:pt idx="230695">
                  <c:v>534.46385782643995</c:v>
                </c:pt>
                <c:pt idx="230696">
                  <c:v>534.46617458171295</c:v>
                </c:pt>
                <c:pt idx="230697">
                  <c:v>534.46849133698697</c:v>
                </c:pt>
                <c:pt idx="230698">
                  <c:v>534.47080809225997</c:v>
                </c:pt>
                <c:pt idx="230699">
                  <c:v>534.473124847534</c:v>
                </c:pt>
                <c:pt idx="230700">
                  <c:v>534.47544160280802</c:v>
                </c:pt>
                <c:pt idx="230701">
                  <c:v>534.47775835808102</c:v>
                </c:pt>
                <c:pt idx="230702">
                  <c:v>534.48007511335504</c:v>
                </c:pt>
                <c:pt idx="230703">
                  <c:v>534.48239186862804</c:v>
                </c:pt>
                <c:pt idx="230704">
                  <c:v>534.48470862390195</c:v>
                </c:pt>
                <c:pt idx="230705">
                  <c:v>534.48702537917495</c:v>
                </c:pt>
                <c:pt idx="230706">
                  <c:v>534.48934213444898</c:v>
                </c:pt>
                <c:pt idx="230707">
                  <c:v>534.491658889723</c:v>
                </c:pt>
                <c:pt idx="230708">
                  <c:v>534.493975644996</c:v>
                </c:pt>
                <c:pt idx="230709">
                  <c:v>534.49629240027002</c:v>
                </c:pt>
                <c:pt idx="230710">
                  <c:v>534.49860915554302</c:v>
                </c:pt>
                <c:pt idx="230711">
                  <c:v>534.50092591081705</c:v>
                </c:pt>
                <c:pt idx="230712">
                  <c:v>534.50324266609005</c:v>
                </c:pt>
                <c:pt idx="230713">
                  <c:v>534.50555942136396</c:v>
                </c:pt>
                <c:pt idx="230714">
                  <c:v>534.50787617663798</c:v>
                </c:pt>
                <c:pt idx="230715">
                  <c:v>534.51019293191098</c:v>
                </c:pt>
                <c:pt idx="230716">
                  <c:v>534.512509687185</c:v>
                </c:pt>
                <c:pt idx="230717">
                  <c:v>534.514826442458</c:v>
                </c:pt>
                <c:pt idx="230718">
                  <c:v>534.51714319773203</c:v>
                </c:pt>
                <c:pt idx="230719">
                  <c:v>534.51945995300503</c:v>
                </c:pt>
                <c:pt idx="230720">
                  <c:v>534.52177670827905</c:v>
                </c:pt>
                <c:pt idx="230721">
                  <c:v>534.52409346355296</c:v>
                </c:pt>
                <c:pt idx="230722">
                  <c:v>534.52641021882596</c:v>
                </c:pt>
                <c:pt idx="230723">
                  <c:v>534.52872697409998</c:v>
                </c:pt>
                <c:pt idx="230724">
                  <c:v>534.53104372937298</c:v>
                </c:pt>
                <c:pt idx="230725">
                  <c:v>534.53336048464701</c:v>
                </c:pt>
                <c:pt idx="230726">
                  <c:v>534.53567723992001</c:v>
                </c:pt>
                <c:pt idx="230727">
                  <c:v>534.53799399519403</c:v>
                </c:pt>
                <c:pt idx="230728">
                  <c:v>534.54031075046805</c:v>
                </c:pt>
                <c:pt idx="230729">
                  <c:v>534.54262750574105</c:v>
                </c:pt>
                <c:pt idx="230730">
                  <c:v>534.54494426101496</c:v>
                </c:pt>
                <c:pt idx="230731">
                  <c:v>534.54726101628796</c:v>
                </c:pt>
                <c:pt idx="230732">
                  <c:v>534.54957777156199</c:v>
                </c:pt>
                <c:pt idx="230733">
                  <c:v>534.55189452683499</c:v>
                </c:pt>
                <c:pt idx="230734">
                  <c:v>534.55421128210901</c:v>
                </c:pt>
                <c:pt idx="230735">
                  <c:v>534.55652803738303</c:v>
                </c:pt>
                <c:pt idx="230736">
                  <c:v>534.55884479265603</c:v>
                </c:pt>
                <c:pt idx="230737">
                  <c:v>534.56116154793006</c:v>
                </c:pt>
                <c:pt idx="230738">
                  <c:v>534.56347830320306</c:v>
                </c:pt>
                <c:pt idx="230739">
                  <c:v>534.56579505847697</c:v>
                </c:pt>
                <c:pt idx="230740">
                  <c:v>534.56811181374997</c:v>
                </c:pt>
                <c:pt idx="230741">
                  <c:v>534.57042856902399</c:v>
                </c:pt>
                <c:pt idx="230742">
                  <c:v>534.57274532429699</c:v>
                </c:pt>
                <c:pt idx="230743">
                  <c:v>534.57506207957101</c:v>
                </c:pt>
                <c:pt idx="230744">
                  <c:v>534.57737883484504</c:v>
                </c:pt>
                <c:pt idx="230745">
                  <c:v>534.57969559011804</c:v>
                </c:pt>
                <c:pt idx="230746">
                  <c:v>534.58201234539195</c:v>
                </c:pt>
                <c:pt idx="230747">
                  <c:v>534.58432910066495</c:v>
                </c:pt>
                <c:pt idx="230748">
                  <c:v>534.58664585593897</c:v>
                </c:pt>
                <c:pt idx="230749">
                  <c:v>534.58896261121197</c:v>
                </c:pt>
                <c:pt idx="230750">
                  <c:v>534.59127936648599</c:v>
                </c:pt>
                <c:pt idx="230751">
                  <c:v>534.59359612176002</c:v>
                </c:pt>
                <c:pt idx="230752">
                  <c:v>534.59591287703302</c:v>
                </c:pt>
                <c:pt idx="230753">
                  <c:v>534.59822963230704</c:v>
                </c:pt>
                <c:pt idx="230754">
                  <c:v>534.60054638758004</c:v>
                </c:pt>
                <c:pt idx="230755">
                  <c:v>534.60286314285395</c:v>
                </c:pt>
                <c:pt idx="230756">
                  <c:v>534.60517989812695</c:v>
                </c:pt>
                <c:pt idx="230757">
                  <c:v>534.60749665340097</c:v>
                </c:pt>
                <c:pt idx="230758">
                  <c:v>534.609813408675</c:v>
                </c:pt>
                <c:pt idx="230759">
                  <c:v>534.612130163948</c:v>
                </c:pt>
                <c:pt idx="230760">
                  <c:v>534.61444691922202</c:v>
                </c:pt>
                <c:pt idx="230761">
                  <c:v>534.61676367449502</c:v>
                </c:pt>
                <c:pt idx="230762">
                  <c:v>534.61908042976904</c:v>
                </c:pt>
                <c:pt idx="230763">
                  <c:v>534.62139718504204</c:v>
                </c:pt>
                <c:pt idx="230764">
                  <c:v>534.62371394031595</c:v>
                </c:pt>
                <c:pt idx="230765">
                  <c:v>534.62603069558998</c:v>
                </c:pt>
                <c:pt idx="230766">
                  <c:v>534.62834745086298</c:v>
                </c:pt>
                <c:pt idx="230767">
                  <c:v>534.630664206137</c:v>
                </c:pt>
                <c:pt idx="230768">
                  <c:v>534.63298096141</c:v>
                </c:pt>
                <c:pt idx="230769">
                  <c:v>534.63529771668402</c:v>
                </c:pt>
                <c:pt idx="230770">
                  <c:v>534.63761447195702</c:v>
                </c:pt>
                <c:pt idx="230771">
                  <c:v>534.63993122723105</c:v>
                </c:pt>
                <c:pt idx="230772">
                  <c:v>534.64224798250495</c:v>
                </c:pt>
                <c:pt idx="230773">
                  <c:v>534.64456473777796</c:v>
                </c:pt>
                <c:pt idx="230774">
                  <c:v>534.64688149305198</c:v>
                </c:pt>
                <c:pt idx="230775">
                  <c:v>534.64919824832498</c:v>
                </c:pt>
                <c:pt idx="230776">
                  <c:v>534.651515003599</c:v>
                </c:pt>
                <c:pt idx="230777">
                  <c:v>534.653831758872</c:v>
                </c:pt>
                <c:pt idx="230778">
                  <c:v>534.65614851414603</c:v>
                </c:pt>
                <c:pt idx="230779">
                  <c:v>534.65846526942005</c:v>
                </c:pt>
                <c:pt idx="230780">
                  <c:v>534.66078202469305</c:v>
                </c:pt>
                <c:pt idx="230781">
                  <c:v>534.66309877996696</c:v>
                </c:pt>
                <c:pt idx="230782">
                  <c:v>534.66541553523996</c:v>
                </c:pt>
                <c:pt idx="230783">
                  <c:v>534.66773229051398</c:v>
                </c:pt>
                <c:pt idx="230784">
                  <c:v>534.67004904578698</c:v>
                </c:pt>
                <c:pt idx="230785">
                  <c:v>534.67236580106101</c:v>
                </c:pt>
                <c:pt idx="230786">
                  <c:v>534.67468255633503</c:v>
                </c:pt>
                <c:pt idx="230787">
                  <c:v>534.67699931160803</c:v>
                </c:pt>
                <c:pt idx="230788">
                  <c:v>534.67931606688205</c:v>
                </c:pt>
                <c:pt idx="230789">
                  <c:v>534.68163282215505</c:v>
                </c:pt>
                <c:pt idx="230790">
                  <c:v>534.68394957742896</c:v>
                </c:pt>
                <c:pt idx="230791">
                  <c:v>534.68626633270196</c:v>
                </c:pt>
                <c:pt idx="230792">
                  <c:v>534.68858308797599</c:v>
                </c:pt>
                <c:pt idx="230793">
                  <c:v>534.69089984324899</c:v>
                </c:pt>
                <c:pt idx="230794">
                  <c:v>534.69321659852301</c:v>
                </c:pt>
                <c:pt idx="230795">
                  <c:v>534.69553335379703</c:v>
                </c:pt>
                <c:pt idx="230796">
                  <c:v>534.69785010907003</c:v>
                </c:pt>
                <c:pt idx="230797">
                  <c:v>534.70016686434406</c:v>
                </c:pt>
                <c:pt idx="230798">
                  <c:v>534.70248361961706</c:v>
                </c:pt>
                <c:pt idx="230799">
                  <c:v>534.70480037489097</c:v>
                </c:pt>
                <c:pt idx="230800">
                  <c:v>534.70711713016397</c:v>
                </c:pt>
                <c:pt idx="230801">
                  <c:v>534.70943388543799</c:v>
                </c:pt>
                <c:pt idx="230802">
                  <c:v>534.71175064071201</c:v>
                </c:pt>
                <c:pt idx="230803">
                  <c:v>534.71406739598501</c:v>
                </c:pt>
                <c:pt idx="230804">
                  <c:v>534.71638415125904</c:v>
                </c:pt>
                <c:pt idx="230805">
                  <c:v>534.71870090653204</c:v>
                </c:pt>
                <c:pt idx="230806">
                  <c:v>534.72101766180594</c:v>
                </c:pt>
                <c:pt idx="230807">
                  <c:v>534.72333441707895</c:v>
                </c:pt>
                <c:pt idx="230808">
                  <c:v>534.72565117235297</c:v>
                </c:pt>
                <c:pt idx="230809">
                  <c:v>534.72796792762699</c:v>
                </c:pt>
                <c:pt idx="230810">
                  <c:v>534.73028468289999</c:v>
                </c:pt>
                <c:pt idx="230811">
                  <c:v>534.73260143817402</c:v>
                </c:pt>
                <c:pt idx="230812">
                  <c:v>534.73491819344702</c:v>
                </c:pt>
                <c:pt idx="230813">
                  <c:v>534.73723494872104</c:v>
                </c:pt>
                <c:pt idx="230814">
                  <c:v>534.73955170399404</c:v>
                </c:pt>
                <c:pt idx="230815">
                  <c:v>534.74186845926795</c:v>
                </c:pt>
                <c:pt idx="230816">
                  <c:v>534.74418521454197</c:v>
                </c:pt>
                <c:pt idx="230817">
                  <c:v>534.74650196981497</c:v>
                </c:pt>
                <c:pt idx="230818">
                  <c:v>534.748818725089</c:v>
                </c:pt>
                <c:pt idx="230819">
                  <c:v>534.751135480362</c:v>
                </c:pt>
                <c:pt idx="230820">
                  <c:v>534.75345223563602</c:v>
                </c:pt>
                <c:pt idx="230821">
                  <c:v>534.75576899090902</c:v>
                </c:pt>
                <c:pt idx="230822">
                  <c:v>534.75808574618304</c:v>
                </c:pt>
                <c:pt idx="230823">
                  <c:v>534.76040250145695</c:v>
                </c:pt>
                <c:pt idx="230824">
                  <c:v>534.76271925672995</c:v>
                </c:pt>
                <c:pt idx="230825">
                  <c:v>534.76503601200397</c:v>
                </c:pt>
                <c:pt idx="230826">
                  <c:v>534.76735276727698</c:v>
                </c:pt>
                <c:pt idx="230827">
                  <c:v>534.769669522551</c:v>
                </c:pt>
                <c:pt idx="230828">
                  <c:v>534.771986277824</c:v>
                </c:pt>
                <c:pt idx="230829">
                  <c:v>534.77430303309802</c:v>
                </c:pt>
                <c:pt idx="230830">
                  <c:v>534.77661978837205</c:v>
                </c:pt>
                <c:pt idx="230831">
                  <c:v>534.77893654364505</c:v>
                </c:pt>
                <c:pt idx="230832">
                  <c:v>534.78125329891895</c:v>
                </c:pt>
                <c:pt idx="230833">
                  <c:v>534.78357005419196</c:v>
                </c:pt>
                <c:pt idx="230834">
                  <c:v>534.78588680946598</c:v>
                </c:pt>
                <c:pt idx="230835">
                  <c:v>534.78820356473898</c:v>
                </c:pt>
                <c:pt idx="230836">
                  <c:v>534.790520320013</c:v>
                </c:pt>
                <c:pt idx="230837">
                  <c:v>534.79283707528703</c:v>
                </c:pt>
                <c:pt idx="230838">
                  <c:v>534.79515383056003</c:v>
                </c:pt>
                <c:pt idx="230839">
                  <c:v>534.79747058583405</c:v>
                </c:pt>
                <c:pt idx="230840">
                  <c:v>534.79978734110705</c:v>
                </c:pt>
                <c:pt idx="230841">
                  <c:v>534.80210409638096</c:v>
                </c:pt>
                <c:pt idx="230842">
                  <c:v>534.80442085165396</c:v>
                </c:pt>
                <c:pt idx="230843">
                  <c:v>534.80673760692798</c:v>
                </c:pt>
                <c:pt idx="230844">
                  <c:v>534.80905436220098</c:v>
                </c:pt>
                <c:pt idx="230845">
                  <c:v>534.81137111747501</c:v>
                </c:pt>
                <c:pt idx="230846">
                  <c:v>534.81368787274903</c:v>
                </c:pt>
                <c:pt idx="230847">
                  <c:v>534.81600462802203</c:v>
                </c:pt>
                <c:pt idx="230848">
                  <c:v>534.81832138329605</c:v>
                </c:pt>
                <c:pt idx="230849">
                  <c:v>534.82063813856905</c:v>
                </c:pt>
                <c:pt idx="230850">
                  <c:v>534.82295489384296</c:v>
                </c:pt>
                <c:pt idx="230851">
                  <c:v>534.82527164911596</c:v>
                </c:pt>
                <c:pt idx="230852">
                  <c:v>534.82758840438999</c:v>
                </c:pt>
                <c:pt idx="230853">
                  <c:v>534.82990515966401</c:v>
                </c:pt>
                <c:pt idx="230854">
                  <c:v>534.83222191493701</c:v>
                </c:pt>
                <c:pt idx="230855">
                  <c:v>534.83453867021103</c:v>
                </c:pt>
                <c:pt idx="230856">
                  <c:v>534.83685542548403</c:v>
                </c:pt>
                <c:pt idx="230857">
                  <c:v>534.83917218075806</c:v>
                </c:pt>
                <c:pt idx="230858">
                  <c:v>534.84148893603106</c:v>
                </c:pt>
                <c:pt idx="230859">
                  <c:v>534.84380569130496</c:v>
                </c:pt>
                <c:pt idx="230860">
                  <c:v>534.84612244657899</c:v>
                </c:pt>
                <c:pt idx="230861">
                  <c:v>534.84843920185199</c:v>
                </c:pt>
                <c:pt idx="230862">
                  <c:v>534.85075595712601</c:v>
                </c:pt>
                <c:pt idx="230863">
                  <c:v>534.85307271239901</c:v>
                </c:pt>
                <c:pt idx="230864">
                  <c:v>534.85538946767304</c:v>
                </c:pt>
                <c:pt idx="230865">
                  <c:v>534.85770622294604</c:v>
                </c:pt>
                <c:pt idx="230866">
                  <c:v>534.86002297821994</c:v>
                </c:pt>
                <c:pt idx="230867">
                  <c:v>534.86233973349397</c:v>
                </c:pt>
                <c:pt idx="230868">
                  <c:v>534.86465648876697</c:v>
                </c:pt>
                <c:pt idx="230869">
                  <c:v>534.86697324404099</c:v>
                </c:pt>
                <c:pt idx="230870">
                  <c:v>534.86928999931399</c:v>
                </c:pt>
                <c:pt idx="230871">
                  <c:v>534.87160675458802</c:v>
                </c:pt>
                <c:pt idx="230872">
                  <c:v>534.87392350986102</c:v>
                </c:pt>
                <c:pt idx="230873">
                  <c:v>534.87624026513504</c:v>
                </c:pt>
                <c:pt idx="230874">
                  <c:v>534.87855702040895</c:v>
                </c:pt>
                <c:pt idx="230875">
                  <c:v>534.88087377568195</c:v>
                </c:pt>
                <c:pt idx="230876">
                  <c:v>534.88319053095597</c:v>
                </c:pt>
                <c:pt idx="230877">
                  <c:v>534.88550728622897</c:v>
                </c:pt>
                <c:pt idx="230878">
                  <c:v>534.88782404150299</c:v>
                </c:pt>
                <c:pt idx="230879">
                  <c:v>534.890140796776</c:v>
                </c:pt>
                <c:pt idx="230880">
                  <c:v>534.89245755205002</c:v>
                </c:pt>
                <c:pt idx="230881">
                  <c:v>534.89477430732404</c:v>
                </c:pt>
                <c:pt idx="230882">
                  <c:v>534.89709106259704</c:v>
                </c:pt>
                <c:pt idx="230883">
                  <c:v>534.89940781787095</c:v>
                </c:pt>
                <c:pt idx="230884">
                  <c:v>534.90172457314395</c:v>
                </c:pt>
                <c:pt idx="230885">
                  <c:v>534.90404132841797</c:v>
                </c:pt>
                <c:pt idx="230886">
                  <c:v>534.90635808369098</c:v>
                </c:pt>
                <c:pt idx="230887">
                  <c:v>534.908674838965</c:v>
                </c:pt>
                <c:pt idx="230888">
                  <c:v>534.91099159423902</c:v>
                </c:pt>
                <c:pt idx="230889">
                  <c:v>534.91330834951202</c:v>
                </c:pt>
                <c:pt idx="230890">
                  <c:v>534.91562510478605</c:v>
                </c:pt>
                <c:pt idx="230891">
                  <c:v>534.91794186005905</c:v>
                </c:pt>
                <c:pt idx="230892">
                  <c:v>534.92025861533295</c:v>
                </c:pt>
                <c:pt idx="230893">
                  <c:v>534.92257537060595</c:v>
                </c:pt>
                <c:pt idx="230894">
                  <c:v>534.92489212587998</c:v>
                </c:pt>
                <c:pt idx="230895">
                  <c:v>534.92720888115298</c:v>
                </c:pt>
                <c:pt idx="230896">
                  <c:v>534.929525636427</c:v>
                </c:pt>
                <c:pt idx="230897">
                  <c:v>534.93184239170103</c:v>
                </c:pt>
                <c:pt idx="230898">
                  <c:v>534.93415914697403</c:v>
                </c:pt>
                <c:pt idx="230899">
                  <c:v>534.93647590224805</c:v>
                </c:pt>
                <c:pt idx="230900">
                  <c:v>534.93879265752105</c:v>
                </c:pt>
                <c:pt idx="230901">
                  <c:v>534.94110941279496</c:v>
                </c:pt>
                <c:pt idx="230902">
                  <c:v>534.94342616806796</c:v>
                </c:pt>
                <c:pt idx="230903">
                  <c:v>534.94574292334198</c:v>
                </c:pt>
                <c:pt idx="230904">
                  <c:v>534.948059678616</c:v>
                </c:pt>
                <c:pt idx="230905">
                  <c:v>534.95037643388901</c:v>
                </c:pt>
                <c:pt idx="230906">
                  <c:v>534.95269318916303</c:v>
                </c:pt>
                <c:pt idx="230907">
                  <c:v>534.95500994443603</c:v>
                </c:pt>
                <c:pt idx="230908">
                  <c:v>534.95732669971005</c:v>
                </c:pt>
                <c:pt idx="230909">
                  <c:v>534.95964345498305</c:v>
                </c:pt>
                <c:pt idx="230910">
                  <c:v>534.96196021025696</c:v>
                </c:pt>
                <c:pt idx="230911">
                  <c:v>534.96427696553098</c:v>
                </c:pt>
                <c:pt idx="230912">
                  <c:v>534.96659372080398</c:v>
                </c:pt>
                <c:pt idx="230913">
                  <c:v>534.96891047607801</c:v>
                </c:pt>
                <c:pt idx="230914">
                  <c:v>534.97122723135101</c:v>
                </c:pt>
                <c:pt idx="230915">
                  <c:v>534.97354398662503</c:v>
                </c:pt>
                <c:pt idx="230916">
                  <c:v>534.97586074189803</c:v>
                </c:pt>
                <c:pt idx="230917">
                  <c:v>534.97817749717206</c:v>
                </c:pt>
                <c:pt idx="230918">
                  <c:v>534.98049425244596</c:v>
                </c:pt>
                <c:pt idx="230919">
                  <c:v>534.98281100771896</c:v>
                </c:pt>
                <c:pt idx="230920">
                  <c:v>534.98512776299299</c:v>
                </c:pt>
                <c:pt idx="230921">
                  <c:v>534.98744451826599</c:v>
                </c:pt>
                <c:pt idx="230922">
                  <c:v>534.98976127354001</c:v>
                </c:pt>
                <c:pt idx="230923">
                  <c:v>534.99207802881301</c:v>
                </c:pt>
                <c:pt idx="230924">
                  <c:v>534.99439478408704</c:v>
                </c:pt>
                <c:pt idx="230925">
                  <c:v>534.99671153936094</c:v>
                </c:pt>
                <c:pt idx="230926">
                  <c:v>534.99902829463394</c:v>
                </c:pt>
                <c:pt idx="230927">
                  <c:v>535.00134504990797</c:v>
                </c:pt>
                <c:pt idx="230928">
                  <c:v>535.00366180518097</c:v>
                </c:pt>
                <c:pt idx="230929">
                  <c:v>535.00597856045499</c:v>
                </c:pt>
                <c:pt idx="230930">
                  <c:v>535.00829531572799</c:v>
                </c:pt>
                <c:pt idx="230931">
                  <c:v>535.01061207100201</c:v>
                </c:pt>
                <c:pt idx="230932">
                  <c:v>535.01292882627604</c:v>
                </c:pt>
                <c:pt idx="230933">
                  <c:v>535.01524558154904</c:v>
                </c:pt>
                <c:pt idx="230934">
                  <c:v>535.01756233682295</c:v>
                </c:pt>
                <c:pt idx="230935">
                  <c:v>535.01987909209595</c:v>
                </c:pt>
                <c:pt idx="230936">
                  <c:v>535.02219584736997</c:v>
                </c:pt>
                <c:pt idx="230937">
                  <c:v>535.02451260264297</c:v>
                </c:pt>
                <c:pt idx="230938">
                  <c:v>535.02682935791699</c:v>
                </c:pt>
                <c:pt idx="230939">
                  <c:v>535.02914611319</c:v>
                </c:pt>
                <c:pt idx="230940">
                  <c:v>535.03146286846402</c:v>
                </c:pt>
                <c:pt idx="230941">
                  <c:v>535.03377962373804</c:v>
                </c:pt>
                <c:pt idx="230942">
                  <c:v>535.03609637901104</c:v>
                </c:pt>
                <c:pt idx="230943">
                  <c:v>535.03841313428495</c:v>
                </c:pt>
                <c:pt idx="230944">
                  <c:v>535.04072988955795</c:v>
                </c:pt>
                <c:pt idx="230945">
                  <c:v>535.04304664483197</c:v>
                </c:pt>
                <c:pt idx="230946">
                  <c:v>535.04536340010497</c:v>
                </c:pt>
                <c:pt idx="230947">
                  <c:v>535.047680155379</c:v>
                </c:pt>
                <c:pt idx="230948">
                  <c:v>535.04999691065302</c:v>
                </c:pt>
                <c:pt idx="230949">
                  <c:v>535.05231366592602</c:v>
                </c:pt>
                <c:pt idx="230950">
                  <c:v>535.05463042120005</c:v>
                </c:pt>
                <c:pt idx="230951">
                  <c:v>535.05694717647305</c:v>
                </c:pt>
                <c:pt idx="230952">
                  <c:v>535.05926393174695</c:v>
                </c:pt>
                <c:pt idx="230953">
                  <c:v>535.06158068701995</c:v>
                </c:pt>
                <c:pt idx="230954">
                  <c:v>535.06389744229398</c:v>
                </c:pt>
                <c:pt idx="230955">
                  <c:v>535.066214197568</c:v>
                </c:pt>
                <c:pt idx="230956">
                  <c:v>535.068530952841</c:v>
                </c:pt>
                <c:pt idx="230957">
                  <c:v>535.07084770811502</c:v>
                </c:pt>
                <c:pt idx="230958">
                  <c:v>535.07316446338803</c:v>
                </c:pt>
                <c:pt idx="230959">
                  <c:v>535.07548121866205</c:v>
                </c:pt>
                <c:pt idx="230960">
                  <c:v>535.07779797393505</c:v>
                </c:pt>
                <c:pt idx="230961">
                  <c:v>535.08011472920896</c:v>
                </c:pt>
                <c:pt idx="230962">
                  <c:v>535.08243148448298</c:v>
                </c:pt>
                <c:pt idx="230963">
                  <c:v>535.08474823975598</c:v>
                </c:pt>
                <c:pt idx="230964">
                  <c:v>535.08706499503</c:v>
                </c:pt>
                <c:pt idx="230965">
                  <c:v>535.089381750303</c:v>
                </c:pt>
                <c:pt idx="230966">
                  <c:v>535.09169850557703</c:v>
                </c:pt>
                <c:pt idx="230967">
                  <c:v>535.09401526085003</c:v>
                </c:pt>
                <c:pt idx="230968">
                  <c:v>535.09633201612405</c:v>
                </c:pt>
                <c:pt idx="230969">
                  <c:v>535.09864877139796</c:v>
                </c:pt>
                <c:pt idx="230970">
                  <c:v>535.10096552667096</c:v>
                </c:pt>
                <c:pt idx="230971">
                  <c:v>535.10328228194498</c:v>
                </c:pt>
                <c:pt idx="230972">
                  <c:v>535.10559903721798</c:v>
                </c:pt>
                <c:pt idx="230973">
                  <c:v>535.10791579249201</c:v>
                </c:pt>
                <c:pt idx="230974">
                  <c:v>535.11023254776501</c:v>
                </c:pt>
                <c:pt idx="230975">
                  <c:v>535.11254930303903</c:v>
                </c:pt>
                <c:pt idx="230976">
                  <c:v>535.11486605831305</c:v>
                </c:pt>
                <c:pt idx="230977">
                  <c:v>535.11718281358606</c:v>
                </c:pt>
                <c:pt idx="230978">
                  <c:v>535.11949956885996</c:v>
                </c:pt>
                <c:pt idx="230979">
                  <c:v>535.12181632413296</c:v>
                </c:pt>
                <c:pt idx="230980">
                  <c:v>535.12413307940699</c:v>
                </c:pt>
                <c:pt idx="230981">
                  <c:v>535.12644983467999</c:v>
                </c:pt>
                <c:pt idx="230982">
                  <c:v>535.12876658995401</c:v>
                </c:pt>
                <c:pt idx="230983">
                  <c:v>535.13108334522803</c:v>
                </c:pt>
                <c:pt idx="230984">
                  <c:v>535.13340010050104</c:v>
                </c:pt>
                <c:pt idx="230985">
                  <c:v>535.13571685577494</c:v>
                </c:pt>
                <c:pt idx="230986">
                  <c:v>535.13803361104794</c:v>
                </c:pt>
                <c:pt idx="230987">
                  <c:v>535.14035036632197</c:v>
                </c:pt>
                <c:pt idx="230988">
                  <c:v>535.14266712159497</c:v>
                </c:pt>
                <c:pt idx="230989">
                  <c:v>535.14498387686899</c:v>
                </c:pt>
                <c:pt idx="230990">
                  <c:v>535.14730063214199</c:v>
                </c:pt>
                <c:pt idx="230991">
                  <c:v>535.14961738741601</c:v>
                </c:pt>
                <c:pt idx="230992">
                  <c:v>535.15193414269004</c:v>
                </c:pt>
                <c:pt idx="230993">
                  <c:v>535.15425089796304</c:v>
                </c:pt>
                <c:pt idx="230994">
                  <c:v>535.15656765323695</c:v>
                </c:pt>
                <c:pt idx="230995">
                  <c:v>535.15888440850995</c:v>
                </c:pt>
                <c:pt idx="230996">
                  <c:v>535.16120116378397</c:v>
                </c:pt>
                <c:pt idx="230997">
                  <c:v>535.16351791905697</c:v>
                </c:pt>
                <c:pt idx="230998">
                  <c:v>535.16583467433099</c:v>
                </c:pt>
                <c:pt idx="230999">
                  <c:v>535.16815142960502</c:v>
                </c:pt>
                <c:pt idx="231000">
                  <c:v>535.17046818487802</c:v>
                </c:pt>
                <c:pt idx="231001">
                  <c:v>535.17278494015204</c:v>
                </c:pt>
                <c:pt idx="231002">
                  <c:v>535.17510169542504</c:v>
                </c:pt>
                <c:pt idx="231003">
                  <c:v>535.17741845069895</c:v>
                </c:pt>
                <c:pt idx="231004">
                  <c:v>535.17973520597195</c:v>
                </c:pt>
                <c:pt idx="231005">
                  <c:v>535.18205196124597</c:v>
                </c:pt>
                <c:pt idx="231006">
                  <c:v>535.18436871652</c:v>
                </c:pt>
                <c:pt idx="231007">
                  <c:v>535.186685471793</c:v>
                </c:pt>
                <c:pt idx="231008">
                  <c:v>535.18900222706702</c:v>
                </c:pt>
                <c:pt idx="231009">
                  <c:v>535.19131898234002</c:v>
                </c:pt>
                <c:pt idx="231010">
                  <c:v>535.19363573761404</c:v>
                </c:pt>
                <c:pt idx="231011">
                  <c:v>535.19595249288705</c:v>
                </c:pt>
                <c:pt idx="231012">
                  <c:v>535.19826924816095</c:v>
                </c:pt>
                <c:pt idx="231013">
                  <c:v>535.20058600343498</c:v>
                </c:pt>
                <c:pt idx="231014">
                  <c:v>535.20290275870798</c:v>
                </c:pt>
                <c:pt idx="231015">
                  <c:v>535.205219513982</c:v>
                </c:pt>
                <c:pt idx="231016">
                  <c:v>535.207536269255</c:v>
                </c:pt>
                <c:pt idx="231017">
                  <c:v>535.20985302452902</c:v>
                </c:pt>
                <c:pt idx="231018">
                  <c:v>535.21216977980203</c:v>
                </c:pt>
                <c:pt idx="231019">
                  <c:v>535.21448653507605</c:v>
                </c:pt>
                <c:pt idx="231020">
                  <c:v>535.21680329034996</c:v>
                </c:pt>
                <c:pt idx="231021">
                  <c:v>535.21912004562296</c:v>
                </c:pt>
                <c:pt idx="231022">
                  <c:v>535.22143680089698</c:v>
                </c:pt>
                <c:pt idx="231023">
                  <c:v>535.22375355616998</c:v>
                </c:pt>
                <c:pt idx="231024">
                  <c:v>535.226070311444</c:v>
                </c:pt>
                <c:pt idx="231025">
                  <c:v>535.228387066717</c:v>
                </c:pt>
                <c:pt idx="231026">
                  <c:v>535.23070382199103</c:v>
                </c:pt>
                <c:pt idx="231027">
                  <c:v>535.23302057726505</c:v>
                </c:pt>
                <c:pt idx="231028">
                  <c:v>535.23533733253805</c:v>
                </c:pt>
                <c:pt idx="231029">
                  <c:v>535.23765408781196</c:v>
                </c:pt>
                <c:pt idx="231030">
                  <c:v>535.23997084308496</c:v>
                </c:pt>
                <c:pt idx="231031">
                  <c:v>535.24228759835898</c:v>
                </c:pt>
                <c:pt idx="231032">
                  <c:v>535.24460435363198</c:v>
                </c:pt>
                <c:pt idx="231033">
                  <c:v>535.24692110890601</c:v>
                </c:pt>
                <c:pt idx="231034">
                  <c:v>535.24923786418003</c:v>
                </c:pt>
                <c:pt idx="231035">
                  <c:v>535.25155461945303</c:v>
                </c:pt>
                <c:pt idx="231036">
                  <c:v>535.25387137472705</c:v>
                </c:pt>
                <c:pt idx="231037">
                  <c:v>535.25618813000006</c:v>
                </c:pt>
                <c:pt idx="231038">
                  <c:v>535.25850488527396</c:v>
                </c:pt>
                <c:pt idx="231039">
                  <c:v>535.26082164054696</c:v>
                </c:pt>
                <c:pt idx="231040">
                  <c:v>535.26313839582099</c:v>
                </c:pt>
                <c:pt idx="231041">
                  <c:v>535.26545515109399</c:v>
                </c:pt>
                <c:pt idx="231042">
                  <c:v>535.26777190636801</c:v>
                </c:pt>
                <c:pt idx="231043">
                  <c:v>535.27008866164203</c:v>
                </c:pt>
                <c:pt idx="231044">
                  <c:v>535.27240541691503</c:v>
                </c:pt>
                <c:pt idx="231045">
                  <c:v>535.27472217218894</c:v>
                </c:pt>
                <c:pt idx="231046">
                  <c:v>535.27703892746194</c:v>
                </c:pt>
                <c:pt idx="231047">
                  <c:v>535.27935568273597</c:v>
                </c:pt>
                <c:pt idx="231048">
                  <c:v>535.28167243800897</c:v>
                </c:pt>
                <c:pt idx="231049">
                  <c:v>535.28398919328299</c:v>
                </c:pt>
                <c:pt idx="231050">
                  <c:v>535.28630594855701</c:v>
                </c:pt>
                <c:pt idx="231051">
                  <c:v>535.28862270383001</c:v>
                </c:pt>
                <c:pt idx="231052">
                  <c:v>535.29093945910404</c:v>
                </c:pt>
                <c:pt idx="231053">
                  <c:v>535.29325621437704</c:v>
                </c:pt>
                <c:pt idx="231054">
                  <c:v>535.29557296965095</c:v>
                </c:pt>
                <c:pt idx="231055">
                  <c:v>535.29788972492395</c:v>
                </c:pt>
                <c:pt idx="231056">
                  <c:v>535.30020648019797</c:v>
                </c:pt>
                <c:pt idx="231057">
                  <c:v>535.30252323547199</c:v>
                </c:pt>
                <c:pt idx="231058">
                  <c:v>535.30483999074499</c:v>
                </c:pt>
                <c:pt idx="231059">
                  <c:v>535.30715674601902</c:v>
                </c:pt>
                <c:pt idx="231060">
                  <c:v>535.30947350129202</c:v>
                </c:pt>
                <c:pt idx="231061">
                  <c:v>535.31179025656604</c:v>
                </c:pt>
                <c:pt idx="231062">
                  <c:v>535.31410701183904</c:v>
                </c:pt>
                <c:pt idx="231063">
                  <c:v>535.31642376711295</c:v>
                </c:pt>
                <c:pt idx="231064">
                  <c:v>535.31874052238697</c:v>
                </c:pt>
                <c:pt idx="231065">
                  <c:v>535.32105727765997</c:v>
                </c:pt>
                <c:pt idx="231066">
                  <c:v>535.323374032934</c:v>
                </c:pt>
                <c:pt idx="231067">
                  <c:v>535.325690788207</c:v>
                </c:pt>
                <c:pt idx="231068">
                  <c:v>535.32800754348102</c:v>
                </c:pt>
                <c:pt idx="231069">
                  <c:v>535.33032429875402</c:v>
                </c:pt>
                <c:pt idx="231070">
                  <c:v>535.33264105402804</c:v>
                </c:pt>
                <c:pt idx="231071">
                  <c:v>535.33495780930195</c:v>
                </c:pt>
                <c:pt idx="231072">
                  <c:v>535.33727456457495</c:v>
                </c:pt>
                <c:pt idx="231073">
                  <c:v>535.33959131984898</c:v>
                </c:pt>
                <c:pt idx="231074">
                  <c:v>535.34190807512198</c:v>
                </c:pt>
                <c:pt idx="231075">
                  <c:v>535.344224830396</c:v>
                </c:pt>
                <c:pt idx="231076">
                  <c:v>535.346541585669</c:v>
                </c:pt>
                <c:pt idx="231077">
                  <c:v>535.34885834094302</c:v>
                </c:pt>
                <c:pt idx="231078">
                  <c:v>535.35117509621705</c:v>
                </c:pt>
                <c:pt idx="231079">
                  <c:v>535.35349185149005</c:v>
                </c:pt>
                <c:pt idx="231080">
                  <c:v>535.35580860676396</c:v>
                </c:pt>
                <c:pt idx="231081">
                  <c:v>535.35812536203696</c:v>
                </c:pt>
                <c:pt idx="231082">
                  <c:v>535.36044211731098</c:v>
                </c:pt>
                <c:pt idx="231083">
                  <c:v>535.36275887258398</c:v>
                </c:pt>
                <c:pt idx="231084">
                  <c:v>535.365075627858</c:v>
                </c:pt>
                <c:pt idx="231085">
                  <c:v>535.36739238313203</c:v>
                </c:pt>
                <c:pt idx="231086">
                  <c:v>535.36970913840503</c:v>
                </c:pt>
                <c:pt idx="231087">
                  <c:v>535.37202589367905</c:v>
                </c:pt>
                <c:pt idx="231088">
                  <c:v>535.37434264895205</c:v>
                </c:pt>
                <c:pt idx="231089">
                  <c:v>535.37665940422596</c:v>
                </c:pt>
                <c:pt idx="231090">
                  <c:v>535.37897615949896</c:v>
                </c:pt>
                <c:pt idx="231091">
                  <c:v>535.38129291477298</c:v>
                </c:pt>
                <c:pt idx="231092">
                  <c:v>535.38360967004598</c:v>
                </c:pt>
                <c:pt idx="231093">
                  <c:v>535.38592642532001</c:v>
                </c:pt>
                <c:pt idx="231094">
                  <c:v>535.38824318059403</c:v>
                </c:pt>
                <c:pt idx="231095">
                  <c:v>535.39055993586703</c:v>
                </c:pt>
                <c:pt idx="231096">
                  <c:v>535.39287669114105</c:v>
                </c:pt>
                <c:pt idx="231097">
                  <c:v>535.39519344641405</c:v>
                </c:pt>
                <c:pt idx="231098">
                  <c:v>535.39751020168796</c:v>
                </c:pt>
                <c:pt idx="231099">
                  <c:v>535.39982695696096</c:v>
                </c:pt>
                <c:pt idx="231100">
                  <c:v>535.40214371223499</c:v>
                </c:pt>
                <c:pt idx="231101">
                  <c:v>535.40446046750901</c:v>
                </c:pt>
                <c:pt idx="231102">
                  <c:v>535.40677722278201</c:v>
                </c:pt>
                <c:pt idx="231103">
                  <c:v>535.40909397805603</c:v>
                </c:pt>
                <c:pt idx="231104">
                  <c:v>535.41141073332903</c:v>
                </c:pt>
                <c:pt idx="231105">
                  <c:v>535.41372748860294</c:v>
                </c:pt>
                <c:pt idx="231106">
                  <c:v>535.41604424387594</c:v>
                </c:pt>
                <c:pt idx="231107">
                  <c:v>535.41836099914997</c:v>
                </c:pt>
                <c:pt idx="231108">
                  <c:v>535.42067775442399</c:v>
                </c:pt>
                <c:pt idx="231109">
                  <c:v>535.42299450969699</c:v>
                </c:pt>
                <c:pt idx="231110">
                  <c:v>535.42531126497101</c:v>
                </c:pt>
                <c:pt idx="231111">
                  <c:v>535.42762802024401</c:v>
                </c:pt>
                <c:pt idx="231112">
                  <c:v>535.42994477551804</c:v>
                </c:pt>
                <c:pt idx="231113">
                  <c:v>535.43226153079104</c:v>
                </c:pt>
                <c:pt idx="231114">
                  <c:v>535.43457828606495</c:v>
                </c:pt>
                <c:pt idx="231115">
                  <c:v>535.43689504133897</c:v>
                </c:pt>
                <c:pt idx="231116">
                  <c:v>535.43921179661197</c:v>
                </c:pt>
                <c:pt idx="231117">
                  <c:v>535.44152855188599</c:v>
                </c:pt>
                <c:pt idx="231118">
                  <c:v>535.44384530715899</c:v>
                </c:pt>
                <c:pt idx="231119">
                  <c:v>535.44616206243302</c:v>
                </c:pt>
                <c:pt idx="231120">
                  <c:v>535.44847881770602</c:v>
                </c:pt>
                <c:pt idx="231121">
                  <c:v>535.45079557298004</c:v>
                </c:pt>
                <c:pt idx="231122">
                  <c:v>535.45311232825395</c:v>
                </c:pt>
                <c:pt idx="231123">
                  <c:v>535.45542908352695</c:v>
                </c:pt>
                <c:pt idx="231124">
                  <c:v>535.45774583880097</c:v>
                </c:pt>
                <c:pt idx="231125">
                  <c:v>535.46006259407397</c:v>
                </c:pt>
                <c:pt idx="231126">
                  <c:v>535.462379349348</c:v>
                </c:pt>
                <c:pt idx="231127">
                  <c:v>535.464696104621</c:v>
                </c:pt>
                <c:pt idx="231128">
                  <c:v>535.46701285989502</c:v>
                </c:pt>
                <c:pt idx="231129">
                  <c:v>535.46932961516904</c:v>
                </c:pt>
                <c:pt idx="231130">
                  <c:v>535.47164637044204</c:v>
                </c:pt>
                <c:pt idx="231131">
                  <c:v>535.47396312571595</c:v>
                </c:pt>
                <c:pt idx="231132">
                  <c:v>535.47627988098895</c:v>
                </c:pt>
                <c:pt idx="231133">
                  <c:v>535.47859663626298</c:v>
                </c:pt>
                <c:pt idx="231134">
                  <c:v>535.48091339153598</c:v>
                </c:pt>
                <c:pt idx="231135">
                  <c:v>535.48323014681</c:v>
                </c:pt>
                <c:pt idx="231136">
                  <c:v>535.48554690208402</c:v>
                </c:pt>
                <c:pt idx="231137">
                  <c:v>535.48786365735702</c:v>
                </c:pt>
                <c:pt idx="231138">
                  <c:v>535.49018041263105</c:v>
                </c:pt>
                <c:pt idx="231139">
                  <c:v>535.49249716790405</c:v>
                </c:pt>
                <c:pt idx="231140">
                  <c:v>535.49481392317796</c:v>
                </c:pt>
                <c:pt idx="231141">
                  <c:v>535.49713067845096</c:v>
                </c:pt>
                <c:pt idx="231142">
                  <c:v>535.49944743372498</c:v>
                </c:pt>
                <c:pt idx="231143">
                  <c:v>535.50176418899798</c:v>
                </c:pt>
                <c:pt idx="231144">
                  <c:v>535.504080944272</c:v>
                </c:pt>
                <c:pt idx="231145">
                  <c:v>535.50639769954603</c:v>
                </c:pt>
                <c:pt idx="231146">
                  <c:v>535.50871445481903</c:v>
                </c:pt>
                <c:pt idx="231147">
                  <c:v>535.51103121009305</c:v>
                </c:pt>
                <c:pt idx="231148">
                  <c:v>535.51334796536605</c:v>
                </c:pt>
                <c:pt idx="231149">
                  <c:v>535.51566472063996</c:v>
                </c:pt>
                <c:pt idx="231150">
                  <c:v>535.51798147591296</c:v>
                </c:pt>
                <c:pt idx="231151">
                  <c:v>535.52029823118698</c:v>
                </c:pt>
                <c:pt idx="231152">
                  <c:v>535.52261498646101</c:v>
                </c:pt>
                <c:pt idx="231153">
                  <c:v>535.52493174173401</c:v>
                </c:pt>
                <c:pt idx="231154">
                  <c:v>535.52724849700803</c:v>
                </c:pt>
                <c:pt idx="231155">
                  <c:v>535.52956525228103</c:v>
                </c:pt>
                <c:pt idx="231156">
                  <c:v>535.53188200755505</c:v>
                </c:pt>
                <c:pt idx="231157">
                  <c:v>535.53419876282805</c:v>
                </c:pt>
                <c:pt idx="231158">
                  <c:v>535.53651551810196</c:v>
                </c:pt>
                <c:pt idx="231159">
                  <c:v>535.53883227337599</c:v>
                </c:pt>
                <c:pt idx="231160">
                  <c:v>535.54114902864899</c:v>
                </c:pt>
                <c:pt idx="231161">
                  <c:v>535.54346578392301</c:v>
                </c:pt>
                <c:pt idx="231162">
                  <c:v>535.54578253919601</c:v>
                </c:pt>
                <c:pt idx="231163">
                  <c:v>535.54809929447003</c:v>
                </c:pt>
                <c:pt idx="231164">
                  <c:v>535.55041604974303</c:v>
                </c:pt>
                <c:pt idx="231165">
                  <c:v>535.55273280501694</c:v>
                </c:pt>
                <c:pt idx="231166">
                  <c:v>535.55504956029097</c:v>
                </c:pt>
                <c:pt idx="231167">
                  <c:v>535.55736631556397</c:v>
                </c:pt>
                <c:pt idx="231168">
                  <c:v>535.55968307083799</c:v>
                </c:pt>
                <c:pt idx="231169">
                  <c:v>535.56199982611099</c:v>
                </c:pt>
                <c:pt idx="231170">
                  <c:v>535.56431658138501</c:v>
                </c:pt>
                <c:pt idx="231171">
                  <c:v>535.56663333665801</c:v>
                </c:pt>
                <c:pt idx="231172">
                  <c:v>535.56895009193204</c:v>
                </c:pt>
                <c:pt idx="231173">
                  <c:v>535.57126684720595</c:v>
                </c:pt>
                <c:pt idx="231174">
                  <c:v>535.57358360247895</c:v>
                </c:pt>
                <c:pt idx="231175">
                  <c:v>535.57590035775297</c:v>
                </c:pt>
                <c:pt idx="231176">
                  <c:v>535.57821711302597</c:v>
                </c:pt>
                <c:pt idx="231177">
                  <c:v>535.58053386829999</c:v>
                </c:pt>
                <c:pt idx="231178">
                  <c:v>535.58285062357299</c:v>
                </c:pt>
                <c:pt idx="231179">
                  <c:v>535.58516737884702</c:v>
                </c:pt>
                <c:pt idx="231180">
                  <c:v>535.58748413412104</c:v>
                </c:pt>
                <c:pt idx="231181">
                  <c:v>535.58980088939404</c:v>
                </c:pt>
                <c:pt idx="231182">
                  <c:v>535.59211764466795</c:v>
                </c:pt>
                <c:pt idx="231183">
                  <c:v>535.59443439994095</c:v>
                </c:pt>
                <c:pt idx="231184">
                  <c:v>535.59675115521497</c:v>
                </c:pt>
                <c:pt idx="231185">
                  <c:v>535.59906791048797</c:v>
                </c:pt>
                <c:pt idx="231186">
                  <c:v>535.601384665762</c:v>
                </c:pt>
                <c:pt idx="231187">
                  <c:v>535.60370142103602</c:v>
                </c:pt>
                <c:pt idx="231188">
                  <c:v>535.60601817630902</c:v>
                </c:pt>
                <c:pt idx="231189">
                  <c:v>535.60833493158304</c:v>
                </c:pt>
                <c:pt idx="231190">
                  <c:v>535.61065168685604</c:v>
                </c:pt>
                <c:pt idx="231191">
                  <c:v>535.61296844212995</c:v>
                </c:pt>
                <c:pt idx="231192">
                  <c:v>535.61528519740295</c:v>
                </c:pt>
                <c:pt idx="231193">
                  <c:v>535.61760195267698</c:v>
                </c:pt>
                <c:pt idx="231194">
                  <c:v>535.61991870794998</c:v>
                </c:pt>
                <c:pt idx="231195">
                  <c:v>535.622235463224</c:v>
                </c:pt>
                <c:pt idx="231196">
                  <c:v>535.62455221849802</c:v>
                </c:pt>
                <c:pt idx="231197">
                  <c:v>535.62686897377102</c:v>
                </c:pt>
                <c:pt idx="231198">
                  <c:v>535.62918572904505</c:v>
                </c:pt>
                <c:pt idx="231199">
                  <c:v>535.63150248431805</c:v>
                </c:pt>
                <c:pt idx="231200">
                  <c:v>535.63381923959196</c:v>
                </c:pt>
                <c:pt idx="231201">
                  <c:v>535.63613599486496</c:v>
                </c:pt>
                <c:pt idx="231202">
                  <c:v>535.63845275013898</c:v>
                </c:pt>
                <c:pt idx="231203">
                  <c:v>535.640769505413</c:v>
                </c:pt>
                <c:pt idx="231204">
                  <c:v>535.643086260686</c:v>
                </c:pt>
                <c:pt idx="231205">
                  <c:v>535.64540301596003</c:v>
                </c:pt>
                <c:pt idx="231206">
                  <c:v>535.64771977123303</c:v>
                </c:pt>
                <c:pt idx="231207">
                  <c:v>535.65003652650705</c:v>
                </c:pt>
                <c:pt idx="231208">
                  <c:v>535.65235328178005</c:v>
                </c:pt>
                <c:pt idx="231209">
                  <c:v>535.65467003705396</c:v>
                </c:pt>
                <c:pt idx="231210">
                  <c:v>535.65698679232798</c:v>
                </c:pt>
                <c:pt idx="231211">
                  <c:v>535.65930354760098</c:v>
                </c:pt>
                <c:pt idx="231212">
                  <c:v>535.66162030287501</c:v>
                </c:pt>
                <c:pt idx="231213">
                  <c:v>535.66393705814801</c:v>
                </c:pt>
                <c:pt idx="231214">
                  <c:v>535.66625381342203</c:v>
                </c:pt>
                <c:pt idx="231215">
                  <c:v>535.66857056869503</c:v>
                </c:pt>
                <c:pt idx="231216">
                  <c:v>535.67088732396905</c:v>
                </c:pt>
                <c:pt idx="231217">
                  <c:v>535.67320407924296</c:v>
                </c:pt>
                <c:pt idx="231218">
                  <c:v>535.67552083451596</c:v>
                </c:pt>
                <c:pt idx="231219">
                  <c:v>535.67783758978999</c:v>
                </c:pt>
                <c:pt idx="231220">
                  <c:v>535.68015434506299</c:v>
                </c:pt>
                <c:pt idx="231221">
                  <c:v>535.68247110033701</c:v>
                </c:pt>
                <c:pt idx="231222">
                  <c:v>535.68478785561001</c:v>
                </c:pt>
                <c:pt idx="231223">
                  <c:v>535.68710461088403</c:v>
                </c:pt>
                <c:pt idx="231224">
                  <c:v>535.68942136615794</c:v>
                </c:pt>
                <c:pt idx="231225">
                  <c:v>535.69173812143094</c:v>
                </c:pt>
                <c:pt idx="231226">
                  <c:v>535.69405487670497</c:v>
                </c:pt>
                <c:pt idx="231227">
                  <c:v>535.69637163197797</c:v>
                </c:pt>
                <c:pt idx="231228">
                  <c:v>535.69868838725199</c:v>
                </c:pt>
                <c:pt idx="231229">
                  <c:v>535.70100514252499</c:v>
                </c:pt>
                <c:pt idx="231230">
                  <c:v>535.70332189779901</c:v>
                </c:pt>
                <c:pt idx="231231">
                  <c:v>535.70563865307304</c:v>
                </c:pt>
                <c:pt idx="231232">
                  <c:v>535.70795540834604</c:v>
                </c:pt>
                <c:pt idx="231233">
                  <c:v>535.71027216361995</c:v>
                </c:pt>
                <c:pt idx="231234">
                  <c:v>535.71258891889295</c:v>
                </c:pt>
                <c:pt idx="231235">
                  <c:v>535.71490567416697</c:v>
                </c:pt>
                <c:pt idx="231236">
                  <c:v>535.71722242943997</c:v>
                </c:pt>
                <c:pt idx="231237">
                  <c:v>535.71953918471399</c:v>
                </c:pt>
                <c:pt idx="231238">
                  <c:v>535.72185593998699</c:v>
                </c:pt>
                <c:pt idx="231239">
                  <c:v>535.72417269526102</c:v>
                </c:pt>
                <c:pt idx="231240">
                  <c:v>535.72648945053504</c:v>
                </c:pt>
                <c:pt idx="231241">
                  <c:v>535.72880620580804</c:v>
                </c:pt>
                <c:pt idx="231242">
                  <c:v>535.73112296108195</c:v>
                </c:pt>
                <c:pt idx="231243">
                  <c:v>535.73343971635495</c:v>
                </c:pt>
                <c:pt idx="231244">
                  <c:v>535.73575647162897</c:v>
                </c:pt>
                <c:pt idx="231245">
                  <c:v>535.73807322690197</c:v>
                </c:pt>
                <c:pt idx="231246">
                  <c:v>535.740389982176</c:v>
                </c:pt>
                <c:pt idx="231247">
                  <c:v>535.74270673745002</c:v>
                </c:pt>
                <c:pt idx="231248">
                  <c:v>535.74502349272302</c:v>
                </c:pt>
                <c:pt idx="231249">
                  <c:v>535.74734024799704</c:v>
                </c:pt>
                <c:pt idx="231250">
                  <c:v>535.74965700327004</c:v>
                </c:pt>
                <c:pt idx="231251">
                  <c:v>535.75197375854395</c:v>
                </c:pt>
                <c:pt idx="231252">
                  <c:v>535.75429051381695</c:v>
                </c:pt>
                <c:pt idx="231253">
                  <c:v>535.75660726909098</c:v>
                </c:pt>
                <c:pt idx="231254">
                  <c:v>535.758924024365</c:v>
                </c:pt>
                <c:pt idx="231255">
                  <c:v>535.761240779638</c:v>
                </c:pt>
                <c:pt idx="231256">
                  <c:v>535.76355753491202</c:v>
                </c:pt>
                <c:pt idx="231257">
                  <c:v>535.76587429018502</c:v>
                </c:pt>
                <c:pt idx="231258">
                  <c:v>535.76819104545905</c:v>
                </c:pt>
                <c:pt idx="231259">
                  <c:v>535.77050780073205</c:v>
                </c:pt>
                <c:pt idx="231260">
                  <c:v>535.77282455600596</c:v>
                </c:pt>
                <c:pt idx="231261">
                  <c:v>535.77514131127998</c:v>
                </c:pt>
                <c:pt idx="231262">
                  <c:v>535.77745806655298</c:v>
                </c:pt>
                <c:pt idx="231263">
                  <c:v>535.779774821827</c:v>
                </c:pt>
                <c:pt idx="231264">
                  <c:v>535.7820915771</c:v>
                </c:pt>
                <c:pt idx="231265">
                  <c:v>535.78440833237403</c:v>
                </c:pt>
                <c:pt idx="231266">
                  <c:v>535.78672508764703</c:v>
                </c:pt>
                <c:pt idx="231267">
                  <c:v>535.78904184292105</c:v>
                </c:pt>
                <c:pt idx="231268">
                  <c:v>535.79135859819496</c:v>
                </c:pt>
                <c:pt idx="231269">
                  <c:v>535.79367535346796</c:v>
                </c:pt>
                <c:pt idx="231270">
                  <c:v>535.79599210874198</c:v>
                </c:pt>
                <c:pt idx="231271">
                  <c:v>535.79830886401498</c:v>
                </c:pt>
                <c:pt idx="231272">
                  <c:v>535.80062561928901</c:v>
                </c:pt>
                <c:pt idx="231273">
                  <c:v>535.80294237456201</c:v>
                </c:pt>
                <c:pt idx="231274">
                  <c:v>535.80525912983603</c:v>
                </c:pt>
                <c:pt idx="231275">
                  <c:v>535.80757588511005</c:v>
                </c:pt>
                <c:pt idx="231276">
                  <c:v>535.80989264038305</c:v>
                </c:pt>
                <c:pt idx="231277">
                  <c:v>535.81220939565696</c:v>
                </c:pt>
                <c:pt idx="231278">
                  <c:v>535.81452615092996</c:v>
                </c:pt>
                <c:pt idx="231279">
                  <c:v>535.81684290620399</c:v>
                </c:pt>
                <c:pt idx="231280">
                  <c:v>535.81915966147699</c:v>
                </c:pt>
                <c:pt idx="231281">
                  <c:v>535.82147641675101</c:v>
                </c:pt>
                <c:pt idx="231282">
                  <c:v>535.82379317202503</c:v>
                </c:pt>
                <c:pt idx="231283">
                  <c:v>535.82610992729803</c:v>
                </c:pt>
                <c:pt idx="231284">
                  <c:v>535.82842668257194</c:v>
                </c:pt>
                <c:pt idx="231285">
                  <c:v>535.83074343784494</c:v>
                </c:pt>
                <c:pt idx="231286">
                  <c:v>535.83306019311897</c:v>
                </c:pt>
                <c:pt idx="231287">
                  <c:v>535.83537694839197</c:v>
                </c:pt>
                <c:pt idx="231288">
                  <c:v>535.83769370366599</c:v>
                </c:pt>
                <c:pt idx="231289">
                  <c:v>535.84001045893899</c:v>
                </c:pt>
                <c:pt idx="231290">
                  <c:v>535.84232721421301</c:v>
                </c:pt>
                <c:pt idx="231291">
                  <c:v>535.84464396948704</c:v>
                </c:pt>
                <c:pt idx="231292">
                  <c:v>535.84696072476004</c:v>
                </c:pt>
                <c:pt idx="231293">
                  <c:v>535.84927748003395</c:v>
                </c:pt>
                <c:pt idx="231294">
                  <c:v>535.85159423530695</c:v>
                </c:pt>
                <c:pt idx="231295">
                  <c:v>535.85391099058097</c:v>
                </c:pt>
                <c:pt idx="231296">
                  <c:v>535.85622774585397</c:v>
                </c:pt>
                <c:pt idx="231297">
                  <c:v>535.85854450112799</c:v>
                </c:pt>
                <c:pt idx="231298">
                  <c:v>535.86086125640202</c:v>
                </c:pt>
                <c:pt idx="231299">
                  <c:v>535.86317801167502</c:v>
                </c:pt>
                <c:pt idx="231300">
                  <c:v>535.86549476694904</c:v>
                </c:pt>
                <c:pt idx="231301">
                  <c:v>535.86781152222204</c:v>
                </c:pt>
                <c:pt idx="231302">
                  <c:v>535.87012827749595</c:v>
                </c:pt>
                <c:pt idx="231303">
                  <c:v>535.87244503276895</c:v>
                </c:pt>
                <c:pt idx="231304">
                  <c:v>535.87476178804297</c:v>
                </c:pt>
                <c:pt idx="231305">
                  <c:v>535.877078543317</c:v>
                </c:pt>
                <c:pt idx="231306">
                  <c:v>535.87939529859</c:v>
                </c:pt>
                <c:pt idx="231307">
                  <c:v>535.88171205386402</c:v>
                </c:pt>
                <c:pt idx="231308">
                  <c:v>535.88402880913702</c:v>
                </c:pt>
                <c:pt idx="231309">
                  <c:v>535.88634556441104</c:v>
                </c:pt>
                <c:pt idx="231310">
                  <c:v>535.88866231968404</c:v>
                </c:pt>
                <c:pt idx="231311">
                  <c:v>535.89097907495795</c:v>
                </c:pt>
                <c:pt idx="231312">
                  <c:v>535.89329583023198</c:v>
                </c:pt>
                <c:pt idx="231313">
                  <c:v>535.89561258550498</c:v>
                </c:pt>
                <c:pt idx="231314">
                  <c:v>535.897929340779</c:v>
                </c:pt>
                <c:pt idx="231315">
                  <c:v>535.900246096052</c:v>
                </c:pt>
                <c:pt idx="231316">
                  <c:v>535.90256285132602</c:v>
                </c:pt>
                <c:pt idx="231317">
                  <c:v>535.90487960659902</c:v>
                </c:pt>
                <c:pt idx="231318">
                  <c:v>535.90719636187305</c:v>
                </c:pt>
                <c:pt idx="231319">
                  <c:v>535.90951311714696</c:v>
                </c:pt>
                <c:pt idx="231320">
                  <c:v>535.91182987241996</c:v>
                </c:pt>
                <c:pt idx="231321">
                  <c:v>535.91414662769398</c:v>
                </c:pt>
                <c:pt idx="231322">
                  <c:v>535.91646338296698</c:v>
                </c:pt>
                <c:pt idx="231323">
                  <c:v>535.918780138241</c:v>
                </c:pt>
                <c:pt idx="231324">
                  <c:v>535.921096893514</c:v>
                </c:pt>
                <c:pt idx="231325">
                  <c:v>535.92341364878803</c:v>
                </c:pt>
                <c:pt idx="231326">
                  <c:v>535.92573040406205</c:v>
                </c:pt>
                <c:pt idx="231327">
                  <c:v>535.92804715933505</c:v>
                </c:pt>
                <c:pt idx="231328">
                  <c:v>535.93036391460896</c:v>
                </c:pt>
                <c:pt idx="231329">
                  <c:v>535.93268066988196</c:v>
                </c:pt>
                <c:pt idx="231330">
                  <c:v>535.93499742515598</c:v>
                </c:pt>
                <c:pt idx="231331">
                  <c:v>535.93731418042898</c:v>
                </c:pt>
                <c:pt idx="231332">
                  <c:v>535.93963093570301</c:v>
                </c:pt>
                <c:pt idx="231333">
                  <c:v>535.94194769097703</c:v>
                </c:pt>
                <c:pt idx="231334">
                  <c:v>535.94426444625003</c:v>
                </c:pt>
                <c:pt idx="231335">
                  <c:v>535.94658120152405</c:v>
                </c:pt>
                <c:pt idx="231336">
                  <c:v>535.94889795679705</c:v>
                </c:pt>
                <c:pt idx="231337">
                  <c:v>535.95121471207096</c:v>
                </c:pt>
                <c:pt idx="231338">
                  <c:v>535.95353146734396</c:v>
                </c:pt>
                <c:pt idx="231339">
                  <c:v>535.95584822261799</c:v>
                </c:pt>
                <c:pt idx="231340">
                  <c:v>535.95816497789099</c:v>
                </c:pt>
                <c:pt idx="231341">
                  <c:v>535.96048173316501</c:v>
                </c:pt>
                <c:pt idx="231342">
                  <c:v>535.96279848843903</c:v>
                </c:pt>
                <c:pt idx="231343">
                  <c:v>535.96511524371203</c:v>
                </c:pt>
                <c:pt idx="231344">
                  <c:v>535.96743199898594</c:v>
                </c:pt>
                <c:pt idx="231345">
                  <c:v>535.96974875425894</c:v>
                </c:pt>
                <c:pt idx="231346">
                  <c:v>535.97206550953297</c:v>
                </c:pt>
                <c:pt idx="231347">
                  <c:v>535.97438226480597</c:v>
                </c:pt>
                <c:pt idx="231348">
                  <c:v>535.97669902007999</c:v>
                </c:pt>
                <c:pt idx="231349">
                  <c:v>535.97901577535401</c:v>
                </c:pt>
                <c:pt idx="231350">
                  <c:v>535.98133253062701</c:v>
                </c:pt>
                <c:pt idx="231351">
                  <c:v>535.98364928590104</c:v>
                </c:pt>
                <c:pt idx="231352">
                  <c:v>535.98596604117404</c:v>
                </c:pt>
                <c:pt idx="231353">
                  <c:v>535.98828279644795</c:v>
                </c:pt>
                <c:pt idx="231354">
                  <c:v>535.99059955172095</c:v>
                </c:pt>
                <c:pt idx="231355">
                  <c:v>535.99291630699497</c:v>
                </c:pt>
                <c:pt idx="231356">
                  <c:v>535.99523306226899</c:v>
                </c:pt>
                <c:pt idx="231357">
                  <c:v>535.99754981754199</c:v>
                </c:pt>
                <c:pt idx="231358">
                  <c:v>535.99986657281602</c:v>
                </c:pt>
                <c:pt idx="231359">
                  <c:v>536.00218332808902</c:v>
                </c:pt>
                <c:pt idx="231360">
                  <c:v>536.00450008336304</c:v>
                </c:pt>
                <c:pt idx="231361">
                  <c:v>536.00681683863604</c:v>
                </c:pt>
                <c:pt idx="231362">
                  <c:v>536.00913359390995</c:v>
                </c:pt>
                <c:pt idx="231363">
                  <c:v>536.01145034918397</c:v>
                </c:pt>
                <c:pt idx="231364">
                  <c:v>536.01376710445697</c:v>
                </c:pt>
                <c:pt idx="231365">
                  <c:v>536.016083859731</c:v>
                </c:pt>
                <c:pt idx="231366">
                  <c:v>536.018400615004</c:v>
                </c:pt>
                <c:pt idx="231367">
                  <c:v>536.02071737027802</c:v>
                </c:pt>
                <c:pt idx="231368">
                  <c:v>536.02303412555102</c:v>
                </c:pt>
                <c:pt idx="231369">
                  <c:v>536.02535088082504</c:v>
                </c:pt>
                <c:pt idx="231370">
                  <c:v>536.02766763609895</c:v>
                </c:pt>
                <c:pt idx="231371">
                  <c:v>536.02998439137195</c:v>
                </c:pt>
                <c:pt idx="231372">
                  <c:v>536.03230114664598</c:v>
                </c:pt>
                <c:pt idx="231373">
                  <c:v>536.03461790191898</c:v>
                </c:pt>
                <c:pt idx="231374">
                  <c:v>536.036934657193</c:v>
                </c:pt>
                <c:pt idx="231375">
                  <c:v>536.039251412466</c:v>
                </c:pt>
                <c:pt idx="231376">
                  <c:v>536.04156816774002</c:v>
                </c:pt>
                <c:pt idx="231377">
                  <c:v>536.04388492301405</c:v>
                </c:pt>
                <c:pt idx="231378">
                  <c:v>536.04620167828705</c:v>
                </c:pt>
                <c:pt idx="231379">
                  <c:v>536.04851843356096</c:v>
                </c:pt>
                <c:pt idx="231380">
                  <c:v>536.05083518883396</c:v>
                </c:pt>
                <c:pt idx="231381">
                  <c:v>536.05315194410798</c:v>
                </c:pt>
                <c:pt idx="231382">
                  <c:v>536.05546869938098</c:v>
                </c:pt>
                <c:pt idx="231383">
                  <c:v>536.057785454655</c:v>
                </c:pt>
                <c:pt idx="231384">
                  <c:v>536.06010220992903</c:v>
                </c:pt>
                <c:pt idx="231385">
                  <c:v>536.06241896520203</c:v>
                </c:pt>
                <c:pt idx="231386">
                  <c:v>536.06473572047605</c:v>
                </c:pt>
                <c:pt idx="231387">
                  <c:v>536.06705247574905</c:v>
                </c:pt>
                <c:pt idx="231388">
                  <c:v>536.06936923102296</c:v>
                </c:pt>
                <c:pt idx="231389">
                  <c:v>536.07168598629596</c:v>
                </c:pt>
                <c:pt idx="231390">
                  <c:v>536.07400274156998</c:v>
                </c:pt>
                <c:pt idx="231391">
                  <c:v>536.07631949684298</c:v>
                </c:pt>
                <c:pt idx="231392">
                  <c:v>536.07863625211701</c:v>
                </c:pt>
                <c:pt idx="231393">
                  <c:v>536.08095300739103</c:v>
                </c:pt>
                <c:pt idx="231394">
                  <c:v>536.08326976266403</c:v>
                </c:pt>
                <c:pt idx="231395">
                  <c:v>536.08558651793805</c:v>
                </c:pt>
                <c:pt idx="231396">
                  <c:v>536.08790327321105</c:v>
                </c:pt>
                <c:pt idx="231397">
                  <c:v>536.09022002848496</c:v>
                </c:pt>
                <c:pt idx="231398">
                  <c:v>536.09253678375796</c:v>
                </c:pt>
                <c:pt idx="231399">
                  <c:v>536.09485353903199</c:v>
                </c:pt>
                <c:pt idx="231400">
                  <c:v>536.09717029430601</c:v>
                </c:pt>
                <c:pt idx="231401">
                  <c:v>536.09948704957901</c:v>
                </c:pt>
                <c:pt idx="231402">
                  <c:v>536.10180380485303</c:v>
                </c:pt>
                <c:pt idx="231403">
                  <c:v>536.10412056012603</c:v>
                </c:pt>
                <c:pt idx="231404">
                  <c:v>536.10643731539994</c:v>
                </c:pt>
                <c:pt idx="231405">
                  <c:v>536.10875407067294</c:v>
                </c:pt>
                <c:pt idx="231406">
                  <c:v>536.11107082594697</c:v>
                </c:pt>
                <c:pt idx="231407">
                  <c:v>536.11338758122099</c:v>
                </c:pt>
                <c:pt idx="231408">
                  <c:v>536.11570433649399</c:v>
                </c:pt>
                <c:pt idx="231409">
                  <c:v>536.11802109176801</c:v>
                </c:pt>
                <c:pt idx="231410">
                  <c:v>536.12033784704101</c:v>
                </c:pt>
                <c:pt idx="231411">
                  <c:v>536.12265460231504</c:v>
                </c:pt>
                <c:pt idx="231412">
                  <c:v>536.12497135758804</c:v>
                </c:pt>
                <c:pt idx="231413">
                  <c:v>536.12728811286195</c:v>
                </c:pt>
                <c:pt idx="231414">
                  <c:v>536.12960486813597</c:v>
                </c:pt>
                <c:pt idx="231415">
                  <c:v>536.13192162340897</c:v>
                </c:pt>
                <c:pt idx="231416">
                  <c:v>536.13423837868299</c:v>
                </c:pt>
                <c:pt idx="231417">
                  <c:v>536.13655513395599</c:v>
                </c:pt>
                <c:pt idx="231418">
                  <c:v>536.13887188923002</c:v>
                </c:pt>
                <c:pt idx="231419">
                  <c:v>536.14118864450302</c:v>
                </c:pt>
                <c:pt idx="231420">
                  <c:v>536.14350539977704</c:v>
                </c:pt>
                <c:pt idx="231421">
                  <c:v>536.14582215505095</c:v>
                </c:pt>
                <c:pt idx="231422">
                  <c:v>536.14813891032395</c:v>
                </c:pt>
                <c:pt idx="231423">
                  <c:v>536.15045566559797</c:v>
                </c:pt>
                <c:pt idx="231424">
                  <c:v>536.15277242087097</c:v>
                </c:pt>
                <c:pt idx="231425">
                  <c:v>536.155089176145</c:v>
                </c:pt>
                <c:pt idx="231426">
                  <c:v>536.157405931418</c:v>
                </c:pt>
                <c:pt idx="231427">
                  <c:v>536.15972268669202</c:v>
                </c:pt>
                <c:pt idx="231428">
                  <c:v>536.16203944196604</c:v>
                </c:pt>
                <c:pt idx="231429">
                  <c:v>536.16435619723904</c:v>
                </c:pt>
                <c:pt idx="231430">
                  <c:v>536.16667295251295</c:v>
                </c:pt>
                <c:pt idx="231431">
                  <c:v>536.16898970778595</c:v>
                </c:pt>
                <c:pt idx="231432">
                  <c:v>536.17130646305998</c:v>
                </c:pt>
                <c:pt idx="231433">
                  <c:v>536.17362321833298</c:v>
                </c:pt>
                <c:pt idx="231434">
                  <c:v>536.175939973607</c:v>
                </c:pt>
                <c:pt idx="231435">
                  <c:v>536.17825672888102</c:v>
                </c:pt>
                <c:pt idx="231436">
                  <c:v>536.18057348415402</c:v>
                </c:pt>
                <c:pt idx="231437">
                  <c:v>536.18289023942805</c:v>
                </c:pt>
                <c:pt idx="231438">
                  <c:v>536.18520699470105</c:v>
                </c:pt>
                <c:pt idx="231439">
                  <c:v>536.18752374997496</c:v>
                </c:pt>
                <c:pt idx="231440">
                  <c:v>536.18984050524796</c:v>
                </c:pt>
                <c:pt idx="231441">
                  <c:v>536.19215726052198</c:v>
                </c:pt>
                <c:pt idx="231442">
                  <c:v>536.19447401579498</c:v>
                </c:pt>
                <c:pt idx="231443">
                  <c:v>536.196790771069</c:v>
                </c:pt>
                <c:pt idx="231444">
                  <c:v>536.19910752634303</c:v>
                </c:pt>
                <c:pt idx="231445">
                  <c:v>536.20142428161603</c:v>
                </c:pt>
                <c:pt idx="231446">
                  <c:v>536.20374103689005</c:v>
                </c:pt>
                <c:pt idx="231447">
                  <c:v>536.20605779216305</c:v>
                </c:pt>
                <c:pt idx="231448">
                  <c:v>536.20837454743696</c:v>
                </c:pt>
                <c:pt idx="231449">
                  <c:v>536.21069130270996</c:v>
                </c:pt>
                <c:pt idx="231450">
                  <c:v>536.21300805798398</c:v>
                </c:pt>
                <c:pt idx="231451">
                  <c:v>536.21532481325801</c:v>
                </c:pt>
                <c:pt idx="231452">
                  <c:v>536.21764156853101</c:v>
                </c:pt>
                <c:pt idx="231453">
                  <c:v>536.21995832380503</c:v>
                </c:pt>
                <c:pt idx="231454">
                  <c:v>536.22227507907803</c:v>
                </c:pt>
                <c:pt idx="231455">
                  <c:v>536.22459183435205</c:v>
                </c:pt>
                <c:pt idx="231456">
                  <c:v>536.22690858962505</c:v>
                </c:pt>
                <c:pt idx="231457">
                  <c:v>536.22922534489896</c:v>
                </c:pt>
                <c:pt idx="231458">
                  <c:v>536.23154210017299</c:v>
                </c:pt>
                <c:pt idx="231459">
                  <c:v>536.23385885544599</c:v>
                </c:pt>
                <c:pt idx="231460">
                  <c:v>536.23617561072001</c:v>
                </c:pt>
                <c:pt idx="231461">
                  <c:v>536.23849236599301</c:v>
                </c:pt>
                <c:pt idx="231462">
                  <c:v>536.24080912126703</c:v>
                </c:pt>
                <c:pt idx="231463">
                  <c:v>536.24312587654003</c:v>
                </c:pt>
                <c:pt idx="231464">
                  <c:v>536.24544263181394</c:v>
                </c:pt>
                <c:pt idx="231465">
                  <c:v>536.24775938708797</c:v>
                </c:pt>
                <c:pt idx="231466">
                  <c:v>536.25007614236097</c:v>
                </c:pt>
                <c:pt idx="231467">
                  <c:v>536.25239289763499</c:v>
                </c:pt>
                <c:pt idx="231468">
                  <c:v>536.25470965290799</c:v>
                </c:pt>
                <c:pt idx="231469">
                  <c:v>536.25702640818201</c:v>
                </c:pt>
                <c:pt idx="231470">
                  <c:v>536.25934316345501</c:v>
                </c:pt>
                <c:pt idx="231471">
                  <c:v>536.26165991872904</c:v>
                </c:pt>
                <c:pt idx="231472">
                  <c:v>536.26397667400295</c:v>
                </c:pt>
                <c:pt idx="231473">
                  <c:v>536.26629342927595</c:v>
                </c:pt>
                <c:pt idx="231474">
                  <c:v>536.26861018454997</c:v>
                </c:pt>
                <c:pt idx="231475">
                  <c:v>536.27092693982297</c:v>
                </c:pt>
                <c:pt idx="231476">
                  <c:v>536.27324369509699</c:v>
                </c:pt>
                <c:pt idx="231477">
                  <c:v>536.27556045036999</c:v>
                </c:pt>
                <c:pt idx="231478">
                  <c:v>536.27787720564402</c:v>
                </c:pt>
                <c:pt idx="231479">
                  <c:v>536.28019396091804</c:v>
                </c:pt>
                <c:pt idx="231480">
                  <c:v>536.28251071619104</c:v>
                </c:pt>
                <c:pt idx="231481">
                  <c:v>536.28482747146495</c:v>
                </c:pt>
                <c:pt idx="231482">
                  <c:v>536.28714422673795</c:v>
                </c:pt>
                <c:pt idx="231483">
                  <c:v>536.28946098201197</c:v>
                </c:pt>
                <c:pt idx="231484">
                  <c:v>536.29177773728497</c:v>
                </c:pt>
                <c:pt idx="231485">
                  <c:v>536.294094492559</c:v>
                </c:pt>
                <c:pt idx="231486">
                  <c:v>536.29641124783302</c:v>
                </c:pt>
                <c:pt idx="231487">
                  <c:v>536.29872800310602</c:v>
                </c:pt>
                <c:pt idx="231488">
                  <c:v>536.30104475838004</c:v>
                </c:pt>
                <c:pt idx="231489">
                  <c:v>536.30336151365304</c:v>
                </c:pt>
                <c:pt idx="231490">
                  <c:v>536.30567826892695</c:v>
                </c:pt>
                <c:pt idx="231491">
                  <c:v>536.30799502419995</c:v>
                </c:pt>
                <c:pt idx="231492">
                  <c:v>536.31031177947398</c:v>
                </c:pt>
                <c:pt idx="231493">
                  <c:v>536.31262853474698</c:v>
                </c:pt>
                <c:pt idx="231494">
                  <c:v>536.314945290021</c:v>
                </c:pt>
                <c:pt idx="231495">
                  <c:v>536.31726204529502</c:v>
                </c:pt>
                <c:pt idx="231496">
                  <c:v>536.31957880056802</c:v>
                </c:pt>
                <c:pt idx="231497">
                  <c:v>536.32189555584205</c:v>
                </c:pt>
                <c:pt idx="231498">
                  <c:v>536.32421231111505</c:v>
                </c:pt>
                <c:pt idx="231499">
                  <c:v>536.32652906638896</c:v>
                </c:pt>
                <c:pt idx="231500">
                  <c:v>536.32884582166196</c:v>
                </c:pt>
                <c:pt idx="231501">
                  <c:v>536.33116257693598</c:v>
                </c:pt>
                <c:pt idx="231502">
                  <c:v>536.33347933221</c:v>
                </c:pt>
                <c:pt idx="231503">
                  <c:v>536.335796087483</c:v>
                </c:pt>
                <c:pt idx="231504">
                  <c:v>536.33811284275703</c:v>
                </c:pt>
                <c:pt idx="231505">
                  <c:v>536.34042959803003</c:v>
                </c:pt>
                <c:pt idx="231506">
                  <c:v>536.34274635330405</c:v>
                </c:pt>
                <c:pt idx="231507">
                  <c:v>536.34506310857705</c:v>
                </c:pt>
                <c:pt idx="231508">
                  <c:v>536.34737986385096</c:v>
                </c:pt>
                <c:pt idx="231509">
                  <c:v>536.34969661912498</c:v>
                </c:pt>
                <c:pt idx="231510">
                  <c:v>536.35201337439798</c:v>
                </c:pt>
                <c:pt idx="231511">
                  <c:v>536.35433012967201</c:v>
                </c:pt>
                <c:pt idx="231512">
                  <c:v>536.35664688494501</c:v>
                </c:pt>
                <c:pt idx="231513">
                  <c:v>536.35896364021903</c:v>
                </c:pt>
                <c:pt idx="231514">
                  <c:v>536.36128039549203</c:v>
                </c:pt>
                <c:pt idx="231515">
                  <c:v>536.36359715076605</c:v>
                </c:pt>
                <c:pt idx="231516">
                  <c:v>536.36591390603996</c:v>
                </c:pt>
                <c:pt idx="231517">
                  <c:v>536.36823066131296</c:v>
                </c:pt>
                <c:pt idx="231518">
                  <c:v>536.37054741658699</c:v>
                </c:pt>
                <c:pt idx="231519">
                  <c:v>536.37286417185999</c:v>
                </c:pt>
                <c:pt idx="231520">
                  <c:v>536.37518092713401</c:v>
                </c:pt>
                <c:pt idx="231521">
                  <c:v>536.37749768240701</c:v>
                </c:pt>
                <c:pt idx="231522">
                  <c:v>536.37981443768103</c:v>
                </c:pt>
                <c:pt idx="231523">
                  <c:v>536.38213119295494</c:v>
                </c:pt>
                <c:pt idx="231524">
                  <c:v>536.38444794822794</c:v>
                </c:pt>
                <c:pt idx="231525">
                  <c:v>536.38676470350197</c:v>
                </c:pt>
                <c:pt idx="231526">
                  <c:v>536.38908145877497</c:v>
                </c:pt>
                <c:pt idx="231527">
                  <c:v>536.39139821404899</c:v>
                </c:pt>
                <c:pt idx="231528">
                  <c:v>536.39371496932199</c:v>
                </c:pt>
                <c:pt idx="231529">
                  <c:v>536.39603172459601</c:v>
                </c:pt>
                <c:pt idx="231530">
                  <c:v>536.39834847987004</c:v>
                </c:pt>
                <c:pt idx="231531">
                  <c:v>536.40066523514304</c:v>
                </c:pt>
                <c:pt idx="231532">
                  <c:v>536.40298199041695</c:v>
                </c:pt>
                <c:pt idx="231533">
                  <c:v>536.40529874568995</c:v>
                </c:pt>
                <c:pt idx="231534">
                  <c:v>536.40761550096397</c:v>
                </c:pt>
                <c:pt idx="231535">
                  <c:v>536.40993225623697</c:v>
                </c:pt>
                <c:pt idx="231536">
                  <c:v>536.41224901151099</c:v>
                </c:pt>
                <c:pt idx="231537">
                  <c:v>536.41456576678399</c:v>
                </c:pt>
                <c:pt idx="231538">
                  <c:v>536.41688252205802</c:v>
                </c:pt>
                <c:pt idx="231539">
                  <c:v>536.41919927733204</c:v>
                </c:pt>
                <c:pt idx="231540">
                  <c:v>536.42151603260504</c:v>
                </c:pt>
                <c:pt idx="231541">
                  <c:v>536.42383278787895</c:v>
                </c:pt>
                <c:pt idx="231542">
                  <c:v>536.42614954315195</c:v>
                </c:pt>
                <c:pt idx="231543">
                  <c:v>536.42846629842597</c:v>
                </c:pt>
                <c:pt idx="231544">
                  <c:v>536.43078305369897</c:v>
                </c:pt>
                <c:pt idx="231545">
                  <c:v>536.433099808973</c:v>
                </c:pt>
                <c:pt idx="231546">
                  <c:v>536.43541656424702</c:v>
                </c:pt>
                <c:pt idx="231547">
                  <c:v>536.43773331952002</c:v>
                </c:pt>
                <c:pt idx="231548">
                  <c:v>536.44005007479404</c:v>
                </c:pt>
                <c:pt idx="231549">
                  <c:v>536.44236683006704</c:v>
                </c:pt>
                <c:pt idx="231550">
                  <c:v>536.44468358534095</c:v>
                </c:pt>
                <c:pt idx="231551">
                  <c:v>536.44700034061395</c:v>
                </c:pt>
                <c:pt idx="231552">
                  <c:v>536.44931709588798</c:v>
                </c:pt>
                <c:pt idx="231553">
                  <c:v>536.451633851162</c:v>
                </c:pt>
                <c:pt idx="231554">
                  <c:v>536.453950606435</c:v>
                </c:pt>
                <c:pt idx="231555">
                  <c:v>536.45626736170902</c:v>
                </c:pt>
                <c:pt idx="231556">
                  <c:v>536.45858411698202</c:v>
                </c:pt>
                <c:pt idx="231557">
                  <c:v>536.46090087225605</c:v>
                </c:pt>
                <c:pt idx="231558">
                  <c:v>536.46321762752905</c:v>
                </c:pt>
                <c:pt idx="231559">
                  <c:v>536.46553438280296</c:v>
                </c:pt>
                <c:pt idx="231560">
                  <c:v>536.46785113807698</c:v>
                </c:pt>
                <c:pt idx="231561">
                  <c:v>536.47016789334998</c:v>
                </c:pt>
                <c:pt idx="231562">
                  <c:v>536.472484648624</c:v>
                </c:pt>
                <c:pt idx="231563">
                  <c:v>536.474801403897</c:v>
                </c:pt>
                <c:pt idx="231564">
                  <c:v>536.47711815917103</c:v>
                </c:pt>
                <c:pt idx="231565">
                  <c:v>536.47943491444403</c:v>
                </c:pt>
                <c:pt idx="231566">
                  <c:v>536.48175166971805</c:v>
                </c:pt>
                <c:pt idx="231567">
                  <c:v>536.48406842499196</c:v>
                </c:pt>
                <c:pt idx="231568">
                  <c:v>536.48638518026496</c:v>
                </c:pt>
                <c:pt idx="231569">
                  <c:v>536.48870193553898</c:v>
                </c:pt>
                <c:pt idx="231570">
                  <c:v>536.49101869081198</c:v>
                </c:pt>
                <c:pt idx="231571">
                  <c:v>536.49333544608601</c:v>
                </c:pt>
                <c:pt idx="231572">
                  <c:v>536.49565220135901</c:v>
                </c:pt>
                <c:pt idx="231573">
                  <c:v>536.49796895663303</c:v>
                </c:pt>
                <c:pt idx="231574">
                  <c:v>536.50028571190705</c:v>
                </c:pt>
                <c:pt idx="231575">
                  <c:v>536.50260246718005</c:v>
                </c:pt>
                <c:pt idx="231576">
                  <c:v>536.50491922245396</c:v>
                </c:pt>
                <c:pt idx="231577">
                  <c:v>536.50723597772696</c:v>
                </c:pt>
                <c:pt idx="231578">
                  <c:v>536.50955273300099</c:v>
                </c:pt>
                <c:pt idx="231579">
                  <c:v>536.51186948827399</c:v>
                </c:pt>
                <c:pt idx="231580">
                  <c:v>536.51418624354801</c:v>
                </c:pt>
                <c:pt idx="231581">
                  <c:v>536.51650299882203</c:v>
                </c:pt>
                <c:pt idx="231582">
                  <c:v>536.51881975409503</c:v>
                </c:pt>
                <c:pt idx="231583">
                  <c:v>536.52113650936894</c:v>
                </c:pt>
                <c:pt idx="231584">
                  <c:v>536.52345326464194</c:v>
                </c:pt>
                <c:pt idx="231585">
                  <c:v>536.52577001991597</c:v>
                </c:pt>
                <c:pt idx="231586">
                  <c:v>536.52808677518897</c:v>
                </c:pt>
                <c:pt idx="231587">
                  <c:v>536.53040353046299</c:v>
                </c:pt>
                <c:pt idx="231588">
                  <c:v>536.53272028573599</c:v>
                </c:pt>
                <c:pt idx="231589">
                  <c:v>536.53503704101001</c:v>
                </c:pt>
                <c:pt idx="231590">
                  <c:v>536.53735379628404</c:v>
                </c:pt>
                <c:pt idx="231591">
                  <c:v>536.53967055155704</c:v>
                </c:pt>
                <c:pt idx="231592">
                  <c:v>536.54198730683095</c:v>
                </c:pt>
                <c:pt idx="231593">
                  <c:v>536.54430406210395</c:v>
                </c:pt>
                <c:pt idx="231594">
                  <c:v>536.54662081737797</c:v>
                </c:pt>
                <c:pt idx="231595">
                  <c:v>536.54893757265097</c:v>
                </c:pt>
                <c:pt idx="231596">
                  <c:v>536.55125432792499</c:v>
                </c:pt>
                <c:pt idx="231597">
                  <c:v>536.55357108319902</c:v>
                </c:pt>
                <c:pt idx="231598">
                  <c:v>536.55588783847202</c:v>
                </c:pt>
                <c:pt idx="231599">
                  <c:v>536.55820459374604</c:v>
                </c:pt>
                <c:pt idx="231600">
                  <c:v>536.56052134901904</c:v>
                </c:pt>
                <c:pt idx="231601">
                  <c:v>536.56283810429295</c:v>
                </c:pt>
                <c:pt idx="231602">
                  <c:v>536.56515485956595</c:v>
                </c:pt>
                <c:pt idx="231603">
                  <c:v>536.56747161483997</c:v>
                </c:pt>
                <c:pt idx="231604">
                  <c:v>536.569788370114</c:v>
                </c:pt>
                <c:pt idx="231605">
                  <c:v>536.572105125387</c:v>
                </c:pt>
                <c:pt idx="231606">
                  <c:v>536.57442188066102</c:v>
                </c:pt>
                <c:pt idx="231607">
                  <c:v>536.57673863593402</c:v>
                </c:pt>
                <c:pt idx="231608">
                  <c:v>536.57905539120804</c:v>
                </c:pt>
                <c:pt idx="231609">
                  <c:v>536.58137214648104</c:v>
                </c:pt>
                <c:pt idx="231610">
                  <c:v>536.58368890175495</c:v>
                </c:pt>
                <c:pt idx="231611">
                  <c:v>536.58600565702898</c:v>
                </c:pt>
                <c:pt idx="231612">
                  <c:v>536.58832241230198</c:v>
                </c:pt>
                <c:pt idx="231613">
                  <c:v>536.590639167576</c:v>
                </c:pt>
                <c:pt idx="231614">
                  <c:v>536.592955922849</c:v>
                </c:pt>
                <c:pt idx="231615">
                  <c:v>536.59527267812302</c:v>
                </c:pt>
                <c:pt idx="231616">
                  <c:v>536.59758943339602</c:v>
                </c:pt>
                <c:pt idx="231617">
                  <c:v>536.59990618867005</c:v>
                </c:pt>
                <c:pt idx="231618">
                  <c:v>536.60222294394396</c:v>
                </c:pt>
                <c:pt idx="231619">
                  <c:v>536.60453969921696</c:v>
                </c:pt>
                <c:pt idx="231620">
                  <c:v>536.60685645449098</c:v>
                </c:pt>
                <c:pt idx="231621">
                  <c:v>536.60917320976398</c:v>
                </c:pt>
                <c:pt idx="231622">
                  <c:v>536.611489965038</c:v>
                </c:pt>
                <c:pt idx="231623">
                  <c:v>536.613806720311</c:v>
                </c:pt>
                <c:pt idx="231624">
                  <c:v>536.61612347558503</c:v>
                </c:pt>
                <c:pt idx="231625">
                  <c:v>536.61844023085905</c:v>
                </c:pt>
                <c:pt idx="231626">
                  <c:v>536.62075698613205</c:v>
                </c:pt>
                <c:pt idx="231627">
                  <c:v>536.62307374140596</c:v>
                </c:pt>
                <c:pt idx="231628">
                  <c:v>536.62539049667896</c:v>
                </c:pt>
                <c:pt idx="231629">
                  <c:v>536.62770725195298</c:v>
                </c:pt>
                <c:pt idx="231630">
                  <c:v>536.63002400722598</c:v>
                </c:pt>
                <c:pt idx="231631">
                  <c:v>536.63234076250001</c:v>
                </c:pt>
                <c:pt idx="231632">
                  <c:v>536.63465751777403</c:v>
                </c:pt>
                <c:pt idx="231633">
                  <c:v>536.63697427304703</c:v>
                </c:pt>
                <c:pt idx="231634">
                  <c:v>536.63929102832105</c:v>
                </c:pt>
                <c:pt idx="231635">
                  <c:v>536.64160778359405</c:v>
                </c:pt>
                <c:pt idx="231636">
                  <c:v>536.64392453886796</c:v>
                </c:pt>
                <c:pt idx="231637">
                  <c:v>536.64624129414096</c:v>
                </c:pt>
                <c:pt idx="231638">
                  <c:v>536.64855804941499</c:v>
                </c:pt>
                <c:pt idx="231639">
                  <c:v>536.65087480468799</c:v>
                </c:pt>
                <c:pt idx="231640">
                  <c:v>536.65319155996201</c:v>
                </c:pt>
                <c:pt idx="231641">
                  <c:v>536.65550831523603</c:v>
                </c:pt>
                <c:pt idx="231642">
                  <c:v>536.65782507050903</c:v>
                </c:pt>
                <c:pt idx="231643">
                  <c:v>536.66014182578294</c:v>
                </c:pt>
                <c:pt idx="231644">
                  <c:v>536.66245858105594</c:v>
                </c:pt>
                <c:pt idx="231645">
                  <c:v>536.66477533632997</c:v>
                </c:pt>
                <c:pt idx="231646">
                  <c:v>536.66709209160297</c:v>
                </c:pt>
                <c:pt idx="231647">
                  <c:v>536.66940884687699</c:v>
                </c:pt>
                <c:pt idx="231648">
                  <c:v>536.67172560215101</c:v>
                </c:pt>
                <c:pt idx="231649">
                  <c:v>536.67404235742401</c:v>
                </c:pt>
                <c:pt idx="231650">
                  <c:v>536.67635911269804</c:v>
                </c:pt>
                <c:pt idx="231651">
                  <c:v>536.67867586797104</c:v>
                </c:pt>
                <c:pt idx="231652">
                  <c:v>536.68099262324495</c:v>
                </c:pt>
                <c:pt idx="231653">
                  <c:v>536.68330937851795</c:v>
                </c:pt>
                <c:pt idx="231654">
                  <c:v>536.68562613379197</c:v>
                </c:pt>
                <c:pt idx="231655">
                  <c:v>536.68794288906599</c:v>
                </c:pt>
                <c:pt idx="231656">
                  <c:v>536.69025964433899</c:v>
                </c:pt>
                <c:pt idx="231657">
                  <c:v>536.69257639961302</c:v>
                </c:pt>
                <c:pt idx="231658">
                  <c:v>536.69489315488602</c:v>
                </c:pt>
                <c:pt idx="231659">
                  <c:v>536.69720991016004</c:v>
                </c:pt>
                <c:pt idx="231660">
                  <c:v>536.69952666543304</c:v>
                </c:pt>
                <c:pt idx="231661">
                  <c:v>536.70184342070695</c:v>
                </c:pt>
                <c:pt idx="231662">
                  <c:v>536.70416017598097</c:v>
                </c:pt>
                <c:pt idx="231663">
                  <c:v>536.70647693125397</c:v>
                </c:pt>
                <c:pt idx="231664">
                  <c:v>536.708793686528</c:v>
                </c:pt>
                <c:pt idx="231665">
                  <c:v>536.711110441801</c:v>
                </c:pt>
                <c:pt idx="231666">
                  <c:v>536.71342719707502</c:v>
                </c:pt>
                <c:pt idx="231667">
                  <c:v>536.71574395234802</c:v>
                </c:pt>
                <c:pt idx="231668">
                  <c:v>536.71806070762204</c:v>
                </c:pt>
                <c:pt idx="231669">
                  <c:v>536.72037746289595</c:v>
                </c:pt>
                <c:pt idx="231670">
                  <c:v>536.72269421816895</c:v>
                </c:pt>
                <c:pt idx="231671">
                  <c:v>536.72501097344298</c:v>
                </c:pt>
                <c:pt idx="231672">
                  <c:v>536.72732772871598</c:v>
                </c:pt>
                <c:pt idx="231673">
                  <c:v>536.72964448399</c:v>
                </c:pt>
                <c:pt idx="231674">
                  <c:v>536.731961239263</c:v>
                </c:pt>
                <c:pt idx="231675">
                  <c:v>536.73427799453702</c:v>
                </c:pt>
                <c:pt idx="231676">
                  <c:v>536.73659474981105</c:v>
                </c:pt>
                <c:pt idx="231677">
                  <c:v>536.73891150508405</c:v>
                </c:pt>
                <c:pt idx="231678">
                  <c:v>536.74122826035796</c:v>
                </c:pt>
                <c:pt idx="231679">
                  <c:v>536.74354501563096</c:v>
                </c:pt>
                <c:pt idx="231680">
                  <c:v>536.74586177090498</c:v>
                </c:pt>
                <c:pt idx="231681">
                  <c:v>536.74817852617798</c:v>
                </c:pt>
                <c:pt idx="231682">
                  <c:v>536.750495281452</c:v>
                </c:pt>
                <c:pt idx="231683">
                  <c:v>536.75281203672603</c:v>
                </c:pt>
                <c:pt idx="231684">
                  <c:v>536.75512879199903</c:v>
                </c:pt>
                <c:pt idx="231685">
                  <c:v>536.75744554727305</c:v>
                </c:pt>
                <c:pt idx="231686">
                  <c:v>536.75976230254605</c:v>
                </c:pt>
                <c:pt idx="231687">
                  <c:v>536.76207905781996</c:v>
                </c:pt>
                <c:pt idx="231688">
                  <c:v>536.76439581309296</c:v>
                </c:pt>
                <c:pt idx="231689">
                  <c:v>536.76671256836698</c:v>
                </c:pt>
                <c:pt idx="231690">
                  <c:v>536.76902932363998</c:v>
                </c:pt>
                <c:pt idx="231691">
                  <c:v>536.77134607891401</c:v>
                </c:pt>
                <c:pt idx="231692">
                  <c:v>536.77366283418803</c:v>
                </c:pt>
                <c:pt idx="231693">
                  <c:v>536.77597958946103</c:v>
                </c:pt>
                <c:pt idx="231694">
                  <c:v>536.77829634473505</c:v>
                </c:pt>
                <c:pt idx="231695">
                  <c:v>536.78061310000805</c:v>
                </c:pt>
                <c:pt idx="231696">
                  <c:v>536.78292985528196</c:v>
                </c:pt>
                <c:pt idx="231697">
                  <c:v>536.78524661055496</c:v>
                </c:pt>
                <c:pt idx="231698">
                  <c:v>536.78756336582899</c:v>
                </c:pt>
                <c:pt idx="231699">
                  <c:v>536.78988012110301</c:v>
                </c:pt>
                <c:pt idx="231700">
                  <c:v>536.79219687637601</c:v>
                </c:pt>
                <c:pt idx="231701">
                  <c:v>536.79451363165003</c:v>
                </c:pt>
                <c:pt idx="231702">
                  <c:v>536.79683038692303</c:v>
                </c:pt>
                <c:pt idx="231703">
                  <c:v>536.79914714219694</c:v>
                </c:pt>
                <c:pt idx="231704">
                  <c:v>536.80146389746994</c:v>
                </c:pt>
                <c:pt idx="231705">
                  <c:v>536.80378065274397</c:v>
                </c:pt>
                <c:pt idx="231706">
                  <c:v>536.80609740801799</c:v>
                </c:pt>
                <c:pt idx="231707">
                  <c:v>536.80841416329099</c:v>
                </c:pt>
                <c:pt idx="231708">
                  <c:v>536.81073091856501</c:v>
                </c:pt>
                <c:pt idx="231709">
                  <c:v>536.81304767383801</c:v>
                </c:pt>
                <c:pt idx="231710">
                  <c:v>536.81536442911204</c:v>
                </c:pt>
                <c:pt idx="231711">
                  <c:v>536.81768118438504</c:v>
                </c:pt>
                <c:pt idx="231712">
                  <c:v>536.81999793965895</c:v>
                </c:pt>
                <c:pt idx="231713">
                  <c:v>536.82231469493297</c:v>
                </c:pt>
                <c:pt idx="231714">
                  <c:v>536.82463145020597</c:v>
                </c:pt>
                <c:pt idx="231715">
                  <c:v>536.82694820547999</c:v>
                </c:pt>
                <c:pt idx="231716">
                  <c:v>536.82926496075299</c:v>
                </c:pt>
                <c:pt idx="231717">
                  <c:v>536.83158171602702</c:v>
                </c:pt>
                <c:pt idx="231718">
                  <c:v>536.83389847130002</c:v>
                </c:pt>
                <c:pt idx="231719">
                  <c:v>536.83621522657404</c:v>
                </c:pt>
                <c:pt idx="231720">
                  <c:v>536.83853198184795</c:v>
                </c:pt>
                <c:pt idx="231721">
                  <c:v>536.84084873712095</c:v>
                </c:pt>
                <c:pt idx="231722">
                  <c:v>536.84316549239497</c:v>
                </c:pt>
                <c:pt idx="231723">
                  <c:v>536.84548224766797</c:v>
                </c:pt>
                <c:pt idx="231724">
                  <c:v>536.847799002942</c:v>
                </c:pt>
                <c:pt idx="231725">
                  <c:v>536.850115758215</c:v>
                </c:pt>
                <c:pt idx="231726">
                  <c:v>536.85243251348902</c:v>
                </c:pt>
                <c:pt idx="231727">
                  <c:v>536.85474926876304</c:v>
                </c:pt>
                <c:pt idx="231728">
                  <c:v>536.85706602403604</c:v>
                </c:pt>
                <c:pt idx="231729">
                  <c:v>536.85938277930995</c:v>
                </c:pt>
                <c:pt idx="231730">
                  <c:v>536.86169953458295</c:v>
                </c:pt>
                <c:pt idx="231731">
                  <c:v>536.86401628985698</c:v>
                </c:pt>
                <c:pt idx="231732">
                  <c:v>536.86633304512998</c:v>
                </c:pt>
                <c:pt idx="231733">
                  <c:v>536.868649800404</c:v>
                </c:pt>
                <c:pt idx="231734">
                  <c:v>536.87096655567802</c:v>
                </c:pt>
                <c:pt idx="231735">
                  <c:v>536.87328331095102</c:v>
                </c:pt>
                <c:pt idx="231736">
                  <c:v>536.87560006622505</c:v>
                </c:pt>
                <c:pt idx="231737">
                  <c:v>536.87791682149805</c:v>
                </c:pt>
                <c:pt idx="231738">
                  <c:v>536.88023357677196</c:v>
                </c:pt>
                <c:pt idx="231739">
                  <c:v>536.88255033204496</c:v>
                </c:pt>
                <c:pt idx="231740">
                  <c:v>536.88486708731898</c:v>
                </c:pt>
                <c:pt idx="231741">
                  <c:v>536.88718384259198</c:v>
                </c:pt>
                <c:pt idx="231742">
                  <c:v>536.889500597866</c:v>
                </c:pt>
                <c:pt idx="231743">
                  <c:v>536.89181735314003</c:v>
                </c:pt>
                <c:pt idx="231744">
                  <c:v>536.89413410841303</c:v>
                </c:pt>
                <c:pt idx="231745">
                  <c:v>536.89645086368705</c:v>
                </c:pt>
                <c:pt idx="231746">
                  <c:v>536.89876761896005</c:v>
                </c:pt>
                <c:pt idx="231747">
                  <c:v>536.90108437423396</c:v>
                </c:pt>
                <c:pt idx="231748">
                  <c:v>536.90340112950696</c:v>
                </c:pt>
                <c:pt idx="231749">
                  <c:v>536.90571788478098</c:v>
                </c:pt>
                <c:pt idx="231750">
                  <c:v>536.90803464005501</c:v>
                </c:pt>
                <c:pt idx="231751">
                  <c:v>536.91035139532801</c:v>
                </c:pt>
                <c:pt idx="231752">
                  <c:v>536.91266815060203</c:v>
                </c:pt>
                <c:pt idx="231753">
                  <c:v>536.91498490587503</c:v>
                </c:pt>
                <c:pt idx="231754">
                  <c:v>536.91730166114905</c:v>
                </c:pt>
                <c:pt idx="231755">
                  <c:v>536.91961841642205</c:v>
                </c:pt>
                <c:pt idx="231756">
                  <c:v>536.92193517169596</c:v>
                </c:pt>
                <c:pt idx="231757">
                  <c:v>536.92425192696999</c:v>
                </c:pt>
                <c:pt idx="231758">
                  <c:v>536.92656868224299</c:v>
                </c:pt>
                <c:pt idx="231759">
                  <c:v>536.92888543751701</c:v>
                </c:pt>
                <c:pt idx="231760">
                  <c:v>536.93120219279001</c:v>
                </c:pt>
                <c:pt idx="231761">
                  <c:v>536.93351894806403</c:v>
                </c:pt>
                <c:pt idx="231762">
                  <c:v>536.93583570333703</c:v>
                </c:pt>
                <c:pt idx="231763">
                  <c:v>536.93815245861094</c:v>
                </c:pt>
                <c:pt idx="231764">
                  <c:v>536.94046921388497</c:v>
                </c:pt>
                <c:pt idx="231765">
                  <c:v>536.94278596915797</c:v>
                </c:pt>
                <c:pt idx="231766">
                  <c:v>536.94510272443199</c:v>
                </c:pt>
                <c:pt idx="231767">
                  <c:v>536.94741947970499</c:v>
                </c:pt>
                <c:pt idx="231768">
                  <c:v>536.94973623497901</c:v>
                </c:pt>
                <c:pt idx="231769">
                  <c:v>536.95205299025201</c:v>
                </c:pt>
                <c:pt idx="231770">
                  <c:v>536.95436974552604</c:v>
                </c:pt>
                <c:pt idx="231771">
                  <c:v>536.95668650079995</c:v>
                </c:pt>
                <c:pt idx="231772">
                  <c:v>536.95900325607295</c:v>
                </c:pt>
                <c:pt idx="231773">
                  <c:v>536.96132001134697</c:v>
                </c:pt>
                <c:pt idx="231774">
                  <c:v>536.96363676661997</c:v>
                </c:pt>
                <c:pt idx="231775">
                  <c:v>536.96595352189399</c:v>
                </c:pt>
                <c:pt idx="231776">
                  <c:v>536.96827027716699</c:v>
                </c:pt>
                <c:pt idx="231777">
                  <c:v>536.97058703244102</c:v>
                </c:pt>
                <c:pt idx="231778">
                  <c:v>536.97290378771504</c:v>
                </c:pt>
                <c:pt idx="231779">
                  <c:v>536.97522054298804</c:v>
                </c:pt>
                <c:pt idx="231780">
                  <c:v>536.97753729826195</c:v>
                </c:pt>
                <c:pt idx="231781">
                  <c:v>536.97985405353495</c:v>
                </c:pt>
                <c:pt idx="231782">
                  <c:v>536.98217080880897</c:v>
                </c:pt>
                <c:pt idx="231783">
                  <c:v>536.98448756408197</c:v>
                </c:pt>
                <c:pt idx="231784">
                  <c:v>536.986804319356</c:v>
                </c:pt>
                <c:pt idx="231785">
                  <c:v>536.98912107463002</c:v>
                </c:pt>
                <c:pt idx="231786">
                  <c:v>536.99143782990302</c:v>
                </c:pt>
                <c:pt idx="231787">
                  <c:v>536.99375458517704</c:v>
                </c:pt>
                <c:pt idx="231788">
                  <c:v>536.99607134045004</c:v>
                </c:pt>
                <c:pt idx="231789">
                  <c:v>536.99838809572395</c:v>
                </c:pt>
                <c:pt idx="231790">
                  <c:v>537.00070485099695</c:v>
                </c:pt>
                <c:pt idx="231791">
                  <c:v>537.00302160627098</c:v>
                </c:pt>
                <c:pt idx="231792">
                  <c:v>537.00533836154398</c:v>
                </c:pt>
                <c:pt idx="231793">
                  <c:v>537.007655116818</c:v>
                </c:pt>
                <c:pt idx="231794">
                  <c:v>537.00997187209202</c:v>
                </c:pt>
                <c:pt idx="231795">
                  <c:v>537.01228862736502</c:v>
                </c:pt>
                <c:pt idx="231796">
                  <c:v>537.01460538263905</c:v>
                </c:pt>
                <c:pt idx="231797">
                  <c:v>537.01692213791205</c:v>
                </c:pt>
                <c:pt idx="231798">
                  <c:v>537.01923889318596</c:v>
                </c:pt>
                <c:pt idx="231799">
                  <c:v>537.02155564845896</c:v>
                </c:pt>
                <c:pt idx="231800">
                  <c:v>537.02387240373298</c:v>
                </c:pt>
                <c:pt idx="231801">
                  <c:v>537.026189159007</c:v>
                </c:pt>
                <c:pt idx="231802">
                  <c:v>537.02850591428</c:v>
                </c:pt>
                <c:pt idx="231803">
                  <c:v>537.03082266955403</c:v>
                </c:pt>
                <c:pt idx="231804">
                  <c:v>537.03313942482703</c:v>
                </c:pt>
                <c:pt idx="231805">
                  <c:v>537.03545618010105</c:v>
                </c:pt>
                <c:pt idx="231806">
                  <c:v>537.03777293537405</c:v>
                </c:pt>
                <c:pt idx="231807">
                  <c:v>537.04008969064796</c:v>
                </c:pt>
                <c:pt idx="231808">
                  <c:v>537.04240644592198</c:v>
                </c:pt>
                <c:pt idx="231809">
                  <c:v>537.04472320119498</c:v>
                </c:pt>
                <c:pt idx="231810">
                  <c:v>537.04703995646901</c:v>
                </c:pt>
                <c:pt idx="231811">
                  <c:v>537.04935671174201</c:v>
                </c:pt>
                <c:pt idx="231812">
                  <c:v>537.05167346701603</c:v>
                </c:pt>
                <c:pt idx="231813">
                  <c:v>537.05399022228903</c:v>
                </c:pt>
                <c:pt idx="231814">
                  <c:v>537.05630697756305</c:v>
                </c:pt>
                <c:pt idx="231815">
                  <c:v>537.05862373283696</c:v>
                </c:pt>
                <c:pt idx="231816">
                  <c:v>537.06094048810996</c:v>
                </c:pt>
                <c:pt idx="231817">
                  <c:v>537.06325724338399</c:v>
                </c:pt>
                <c:pt idx="231818">
                  <c:v>537.06557399865699</c:v>
                </c:pt>
                <c:pt idx="231819">
                  <c:v>537.06789075393101</c:v>
                </c:pt>
                <c:pt idx="231820">
                  <c:v>537.07020750920401</c:v>
                </c:pt>
                <c:pt idx="231821">
                  <c:v>537.07252426447803</c:v>
                </c:pt>
                <c:pt idx="231822">
                  <c:v>537.07484101975194</c:v>
                </c:pt>
                <c:pt idx="231823">
                  <c:v>537.07715777502494</c:v>
                </c:pt>
                <c:pt idx="231824">
                  <c:v>537.07947453029897</c:v>
                </c:pt>
                <c:pt idx="231825">
                  <c:v>537.08179128557197</c:v>
                </c:pt>
                <c:pt idx="231826">
                  <c:v>537.08410804084599</c:v>
                </c:pt>
                <c:pt idx="231827">
                  <c:v>537.08642479611899</c:v>
                </c:pt>
                <c:pt idx="231828">
                  <c:v>537.08874155139301</c:v>
                </c:pt>
                <c:pt idx="231829">
                  <c:v>537.09105830666704</c:v>
                </c:pt>
                <c:pt idx="231830">
                  <c:v>537.09337506194004</c:v>
                </c:pt>
                <c:pt idx="231831">
                  <c:v>537.09569181721395</c:v>
                </c:pt>
                <c:pt idx="231832">
                  <c:v>537.09800857248695</c:v>
                </c:pt>
                <c:pt idx="231833">
                  <c:v>537.10032532776097</c:v>
                </c:pt>
                <c:pt idx="231834">
                  <c:v>537.10264208303397</c:v>
                </c:pt>
                <c:pt idx="231835">
                  <c:v>537.10495883830799</c:v>
                </c:pt>
                <c:pt idx="231836">
                  <c:v>537.10727559358099</c:v>
                </c:pt>
                <c:pt idx="231837">
                  <c:v>537.10959234885502</c:v>
                </c:pt>
                <c:pt idx="231838">
                  <c:v>537.11190910412904</c:v>
                </c:pt>
                <c:pt idx="231839">
                  <c:v>537.11422585940204</c:v>
                </c:pt>
                <c:pt idx="231840">
                  <c:v>537.11654261467595</c:v>
                </c:pt>
                <c:pt idx="231841">
                  <c:v>537.11885936994895</c:v>
                </c:pt>
                <c:pt idx="231842">
                  <c:v>537.12117612522297</c:v>
                </c:pt>
                <c:pt idx="231843">
                  <c:v>537.12349288049597</c:v>
                </c:pt>
                <c:pt idx="231844">
                  <c:v>537.12580963577</c:v>
                </c:pt>
                <c:pt idx="231845">
                  <c:v>537.12812639104402</c:v>
                </c:pt>
                <c:pt idx="231846">
                  <c:v>537.13044314631702</c:v>
                </c:pt>
                <c:pt idx="231847">
                  <c:v>537.13275990159104</c:v>
                </c:pt>
                <c:pt idx="231848">
                  <c:v>537.13507665686404</c:v>
                </c:pt>
                <c:pt idx="231849">
                  <c:v>537.13739341213795</c:v>
                </c:pt>
                <c:pt idx="231850">
                  <c:v>537.13971016741095</c:v>
                </c:pt>
                <c:pt idx="231851">
                  <c:v>537.14202692268498</c:v>
                </c:pt>
                <c:pt idx="231852">
                  <c:v>537.144343677959</c:v>
                </c:pt>
                <c:pt idx="231853">
                  <c:v>537.146660433232</c:v>
                </c:pt>
                <c:pt idx="231854">
                  <c:v>537.14897718850602</c:v>
                </c:pt>
                <c:pt idx="231855">
                  <c:v>537.15129394377902</c:v>
                </c:pt>
                <c:pt idx="231856">
                  <c:v>537.15361069905305</c:v>
                </c:pt>
                <c:pt idx="231857">
                  <c:v>537.15592745432605</c:v>
                </c:pt>
                <c:pt idx="231858">
                  <c:v>537.15824420959996</c:v>
                </c:pt>
                <c:pt idx="231859">
                  <c:v>537.16056096487398</c:v>
                </c:pt>
                <c:pt idx="231860">
                  <c:v>537.16287772014698</c:v>
                </c:pt>
                <c:pt idx="231861">
                  <c:v>537.165194475421</c:v>
                </c:pt>
                <c:pt idx="231862">
                  <c:v>537.167511230694</c:v>
                </c:pt>
                <c:pt idx="231863">
                  <c:v>537.16982798596803</c:v>
                </c:pt>
                <c:pt idx="231864">
                  <c:v>537.17214474124103</c:v>
                </c:pt>
                <c:pt idx="231865">
                  <c:v>537.17446149651505</c:v>
                </c:pt>
                <c:pt idx="231866">
                  <c:v>537.17677825178896</c:v>
                </c:pt>
                <c:pt idx="231867">
                  <c:v>537.17909500706196</c:v>
                </c:pt>
                <c:pt idx="231868">
                  <c:v>537.18141176233598</c:v>
                </c:pt>
                <c:pt idx="231869">
                  <c:v>537.18372851760898</c:v>
                </c:pt>
                <c:pt idx="231870">
                  <c:v>537.18604527288301</c:v>
                </c:pt>
                <c:pt idx="231871">
                  <c:v>537.18836202815601</c:v>
                </c:pt>
                <c:pt idx="231872">
                  <c:v>537.19067878343003</c:v>
                </c:pt>
                <c:pt idx="231873">
                  <c:v>537.19299553870405</c:v>
                </c:pt>
                <c:pt idx="231874">
                  <c:v>537.19531229397705</c:v>
                </c:pt>
                <c:pt idx="231875">
                  <c:v>537.19762904925096</c:v>
                </c:pt>
                <c:pt idx="231876">
                  <c:v>537.19994580452396</c:v>
                </c:pt>
                <c:pt idx="231877">
                  <c:v>537.20226255979799</c:v>
                </c:pt>
                <c:pt idx="231878">
                  <c:v>537.20457931507099</c:v>
                </c:pt>
                <c:pt idx="231879">
                  <c:v>537.20689607034501</c:v>
                </c:pt>
                <c:pt idx="231880">
                  <c:v>537.20921282561903</c:v>
                </c:pt>
                <c:pt idx="231881">
                  <c:v>537.21152958089203</c:v>
                </c:pt>
                <c:pt idx="231882">
                  <c:v>537.21384633616594</c:v>
                </c:pt>
                <c:pt idx="231883">
                  <c:v>537.21616309143894</c:v>
                </c:pt>
                <c:pt idx="231884">
                  <c:v>537.21847984671297</c:v>
                </c:pt>
                <c:pt idx="231885">
                  <c:v>537.22079660198597</c:v>
                </c:pt>
                <c:pt idx="231886">
                  <c:v>537.22311335725999</c:v>
                </c:pt>
                <c:pt idx="231887">
                  <c:v>537.22543011253299</c:v>
                </c:pt>
                <c:pt idx="231888">
                  <c:v>537.22774686780701</c:v>
                </c:pt>
                <c:pt idx="231889">
                  <c:v>537.23006362308104</c:v>
                </c:pt>
                <c:pt idx="231890">
                  <c:v>537.23238037835404</c:v>
                </c:pt>
                <c:pt idx="231891">
                  <c:v>537.23469713362795</c:v>
                </c:pt>
                <c:pt idx="231892">
                  <c:v>537.23701388890095</c:v>
                </c:pt>
                <c:pt idx="231893">
                  <c:v>537.23933064417497</c:v>
                </c:pt>
                <c:pt idx="231894">
                  <c:v>537.24164739944797</c:v>
                </c:pt>
                <c:pt idx="231895">
                  <c:v>537.24396415472199</c:v>
                </c:pt>
                <c:pt idx="231896">
                  <c:v>537.24628090999602</c:v>
                </c:pt>
                <c:pt idx="231897">
                  <c:v>537.24859766526902</c:v>
                </c:pt>
                <c:pt idx="231898">
                  <c:v>537.25091442054304</c:v>
                </c:pt>
                <c:pt idx="231899">
                  <c:v>537.25323117581604</c:v>
                </c:pt>
                <c:pt idx="231900">
                  <c:v>537.25554793108995</c:v>
                </c:pt>
                <c:pt idx="231901">
                  <c:v>537.25786468636295</c:v>
                </c:pt>
                <c:pt idx="231902">
                  <c:v>537.26018144163697</c:v>
                </c:pt>
                <c:pt idx="231903">
                  <c:v>537.262498196911</c:v>
                </c:pt>
                <c:pt idx="231904">
                  <c:v>537.264814952184</c:v>
                </c:pt>
                <c:pt idx="231905">
                  <c:v>537.26713170745802</c:v>
                </c:pt>
                <c:pt idx="231906">
                  <c:v>537.26944846273102</c:v>
                </c:pt>
                <c:pt idx="231907">
                  <c:v>537.27176521800504</c:v>
                </c:pt>
                <c:pt idx="231908">
                  <c:v>537.27408197327804</c:v>
                </c:pt>
                <c:pt idx="231909">
                  <c:v>537.27639872855195</c:v>
                </c:pt>
                <c:pt idx="231910">
                  <c:v>537.27871548382598</c:v>
                </c:pt>
                <c:pt idx="231911">
                  <c:v>537.28103223909898</c:v>
                </c:pt>
                <c:pt idx="231912">
                  <c:v>537.283348994373</c:v>
                </c:pt>
                <c:pt idx="231913">
                  <c:v>537.285665749646</c:v>
                </c:pt>
                <c:pt idx="231914">
                  <c:v>537.28798250492002</c:v>
                </c:pt>
                <c:pt idx="231915">
                  <c:v>537.29029926019302</c:v>
                </c:pt>
                <c:pt idx="231916">
                  <c:v>537.29261601546705</c:v>
                </c:pt>
                <c:pt idx="231917">
                  <c:v>537.29493277074096</c:v>
                </c:pt>
                <c:pt idx="231918">
                  <c:v>537.29724952601396</c:v>
                </c:pt>
                <c:pt idx="231919">
                  <c:v>537.29956628128798</c:v>
                </c:pt>
                <c:pt idx="231920">
                  <c:v>537.30188303656098</c:v>
                </c:pt>
                <c:pt idx="231921">
                  <c:v>537.304199791835</c:v>
                </c:pt>
                <c:pt idx="231922">
                  <c:v>537.306516547108</c:v>
                </c:pt>
                <c:pt idx="231923">
                  <c:v>537.30883330238203</c:v>
                </c:pt>
                <c:pt idx="231924">
                  <c:v>537.31115005765605</c:v>
                </c:pt>
                <c:pt idx="231925">
                  <c:v>537.31346681292905</c:v>
                </c:pt>
                <c:pt idx="231926">
                  <c:v>537.31578356820296</c:v>
                </c:pt>
                <c:pt idx="231927">
                  <c:v>537.31810032347596</c:v>
                </c:pt>
                <c:pt idx="231928">
                  <c:v>537.32041707874998</c:v>
                </c:pt>
                <c:pt idx="231929">
                  <c:v>537.32273383402298</c:v>
                </c:pt>
                <c:pt idx="231930">
                  <c:v>537.32505058929701</c:v>
                </c:pt>
                <c:pt idx="231931">
                  <c:v>537.32736734457103</c:v>
                </c:pt>
                <c:pt idx="231932">
                  <c:v>537.32968409984403</c:v>
                </c:pt>
                <c:pt idx="231933">
                  <c:v>537.33200085511805</c:v>
                </c:pt>
                <c:pt idx="231934">
                  <c:v>537.33431761039105</c:v>
                </c:pt>
                <c:pt idx="231935">
                  <c:v>537.33663436566496</c:v>
                </c:pt>
                <c:pt idx="231936">
                  <c:v>537.33895112093796</c:v>
                </c:pt>
                <c:pt idx="231937">
                  <c:v>537.34126787621199</c:v>
                </c:pt>
                <c:pt idx="231938">
                  <c:v>537.34358463148499</c:v>
                </c:pt>
                <c:pt idx="231939">
                  <c:v>537.34590138675901</c:v>
                </c:pt>
                <c:pt idx="231940">
                  <c:v>537.34821814203303</c:v>
                </c:pt>
                <c:pt idx="231941">
                  <c:v>537.35053489730603</c:v>
                </c:pt>
                <c:pt idx="231942">
                  <c:v>537.35285165257994</c:v>
                </c:pt>
                <c:pt idx="231943">
                  <c:v>537.35516840785294</c:v>
                </c:pt>
                <c:pt idx="231944">
                  <c:v>537.35748516312697</c:v>
                </c:pt>
                <c:pt idx="231945">
                  <c:v>537.35980191839997</c:v>
                </c:pt>
                <c:pt idx="231946">
                  <c:v>537.36211867367399</c:v>
                </c:pt>
                <c:pt idx="231947">
                  <c:v>537.36443542894801</c:v>
                </c:pt>
                <c:pt idx="231948">
                  <c:v>537.36675218422101</c:v>
                </c:pt>
                <c:pt idx="231949">
                  <c:v>537.36906893949504</c:v>
                </c:pt>
                <c:pt idx="231950">
                  <c:v>537.37138569476804</c:v>
                </c:pt>
                <c:pt idx="231951">
                  <c:v>537.37370245004195</c:v>
                </c:pt>
                <c:pt idx="231952">
                  <c:v>537.37601920531495</c:v>
                </c:pt>
                <c:pt idx="231953">
                  <c:v>537.37833596058897</c:v>
                </c:pt>
                <c:pt idx="231954">
                  <c:v>537.38065271586299</c:v>
                </c:pt>
                <c:pt idx="231955">
                  <c:v>537.38296947113599</c:v>
                </c:pt>
                <c:pt idx="231956">
                  <c:v>537.38528622641002</c:v>
                </c:pt>
                <c:pt idx="231957">
                  <c:v>537.38760298168302</c:v>
                </c:pt>
                <c:pt idx="231958">
                  <c:v>537.38991973695704</c:v>
                </c:pt>
                <c:pt idx="231959">
                  <c:v>537.39223649223004</c:v>
                </c:pt>
                <c:pt idx="231960">
                  <c:v>537.39455324750395</c:v>
                </c:pt>
                <c:pt idx="231961">
                  <c:v>537.39687000277797</c:v>
                </c:pt>
                <c:pt idx="231962">
                  <c:v>537.39918675805097</c:v>
                </c:pt>
                <c:pt idx="231963">
                  <c:v>537.401503513325</c:v>
                </c:pt>
                <c:pt idx="231964">
                  <c:v>537.403820268598</c:v>
                </c:pt>
                <c:pt idx="231965">
                  <c:v>537.40613702387202</c:v>
                </c:pt>
                <c:pt idx="231966">
                  <c:v>537.40845377914502</c:v>
                </c:pt>
                <c:pt idx="231967">
                  <c:v>537.41077053441904</c:v>
                </c:pt>
                <c:pt idx="231968">
                  <c:v>537.41308728969295</c:v>
                </c:pt>
                <c:pt idx="231969">
                  <c:v>537.41540404496595</c:v>
                </c:pt>
                <c:pt idx="231970">
                  <c:v>537.41772080023998</c:v>
                </c:pt>
                <c:pt idx="231971">
                  <c:v>537.42003755551298</c:v>
                </c:pt>
                <c:pt idx="231972">
                  <c:v>537.422354310787</c:v>
                </c:pt>
                <c:pt idx="231973">
                  <c:v>537.42467106606</c:v>
                </c:pt>
                <c:pt idx="231974">
                  <c:v>537.42698782133402</c:v>
                </c:pt>
                <c:pt idx="231975">
                  <c:v>537.42930457660805</c:v>
                </c:pt>
                <c:pt idx="231976">
                  <c:v>537.43162133188105</c:v>
                </c:pt>
                <c:pt idx="231977">
                  <c:v>537.43393808715496</c:v>
                </c:pt>
                <c:pt idx="231978">
                  <c:v>537.43625484242796</c:v>
                </c:pt>
                <c:pt idx="231979">
                  <c:v>537.43857159770198</c:v>
                </c:pt>
                <c:pt idx="231980">
                  <c:v>537.44088835297498</c:v>
                </c:pt>
                <c:pt idx="231981">
                  <c:v>537.443205108249</c:v>
                </c:pt>
                <c:pt idx="231982">
                  <c:v>537.44552186352303</c:v>
                </c:pt>
                <c:pt idx="231983">
                  <c:v>537.44783861879603</c:v>
                </c:pt>
                <c:pt idx="231984">
                  <c:v>537.45015537407005</c:v>
                </c:pt>
                <c:pt idx="231985">
                  <c:v>537.45247212934305</c:v>
                </c:pt>
                <c:pt idx="231986">
                  <c:v>537.45478888461696</c:v>
                </c:pt>
                <c:pt idx="231987">
                  <c:v>537.45710563988996</c:v>
                </c:pt>
                <c:pt idx="231988">
                  <c:v>537.45942239516398</c:v>
                </c:pt>
                <c:pt idx="231989">
                  <c:v>537.46173915043698</c:v>
                </c:pt>
                <c:pt idx="231990">
                  <c:v>537.46405590571101</c:v>
                </c:pt>
                <c:pt idx="231991">
                  <c:v>537.46637266098503</c:v>
                </c:pt>
                <c:pt idx="231992">
                  <c:v>537.46868941625803</c:v>
                </c:pt>
                <c:pt idx="231993">
                  <c:v>537.47100617153205</c:v>
                </c:pt>
                <c:pt idx="231994">
                  <c:v>537.47332292680505</c:v>
                </c:pt>
                <c:pt idx="231995">
                  <c:v>537.47563968207896</c:v>
                </c:pt>
                <c:pt idx="231996">
                  <c:v>537.47795643735196</c:v>
                </c:pt>
                <c:pt idx="231997">
                  <c:v>537.48027319262599</c:v>
                </c:pt>
                <c:pt idx="231998">
                  <c:v>537.48258994790001</c:v>
                </c:pt>
                <c:pt idx="231999">
                  <c:v>537.48490670317301</c:v>
                </c:pt>
                <c:pt idx="232000">
                  <c:v>537.48722345844703</c:v>
                </c:pt>
                <c:pt idx="232001">
                  <c:v>537.48954021372003</c:v>
                </c:pt>
                <c:pt idx="232002">
                  <c:v>537.49185696899394</c:v>
                </c:pt>
                <c:pt idx="232003">
                  <c:v>537.49417372426694</c:v>
                </c:pt>
                <c:pt idx="232004">
                  <c:v>537.49649047954097</c:v>
                </c:pt>
                <c:pt idx="232005">
                  <c:v>537.49880723481499</c:v>
                </c:pt>
                <c:pt idx="232006">
                  <c:v>537.50112399008799</c:v>
                </c:pt>
                <c:pt idx="232007">
                  <c:v>537.50344074536201</c:v>
                </c:pt>
                <c:pt idx="232008">
                  <c:v>537.50575750063501</c:v>
                </c:pt>
                <c:pt idx="232009">
                  <c:v>537.50807425590904</c:v>
                </c:pt>
                <c:pt idx="232010">
                  <c:v>537.51039101118204</c:v>
                </c:pt>
                <c:pt idx="232011">
                  <c:v>537.51270776645595</c:v>
                </c:pt>
                <c:pt idx="232012">
                  <c:v>537.51502452172997</c:v>
                </c:pt>
                <c:pt idx="232013">
                  <c:v>537.51734127700297</c:v>
                </c:pt>
                <c:pt idx="232014">
                  <c:v>537.51965803227699</c:v>
                </c:pt>
                <c:pt idx="232015">
                  <c:v>537.52197478754999</c:v>
                </c:pt>
                <c:pt idx="232016">
                  <c:v>537.52429154282402</c:v>
                </c:pt>
                <c:pt idx="232017">
                  <c:v>537.52660829809702</c:v>
                </c:pt>
                <c:pt idx="232018">
                  <c:v>537.52892505337104</c:v>
                </c:pt>
                <c:pt idx="232019">
                  <c:v>537.53124180864495</c:v>
                </c:pt>
                <c:pt idx="232020">
                  <c:v>537.53355856391795</c:v>
                </c:pt>
                <c:pt idx="232021">
                  <c:v>537.53587531919197</c:v>
                </c:pt>
                <c:pt idx="232022">
                  <c:v>537.53819207446497</c:v>
                </c:pt>
                <c:pt idx="232023">
                  <c:v>537.540508829739</c:v>
                </c:pt>
                <c:pt idx="232024">
                  <c:v>537.542825585012</c:v>
                </c:pt>
                <c:pt idx="232025">
                  <c:v>537.54514234028602</c:v>
                </c:pt>
                <c:pt idx="232026">
                  <c:v>537.54745909556004</c:v>
                </c:pt>
                <c:pt idx="232027">
                  <c:v>537.54977585083304</c:v>
                </c:pt>
                <c:pt idx="232028">
                  <c:v>537.55209260610695</c:v>
                </c:pt>
                <c:pt idx="232029">
                  <c:v>537.55440936137995</c:v>
                </c:pt>
                <c:pt idx="232030">
                  <c:v>537.55672611665398</c:v>
                </c:pt>
                <c:pt idx="232031">
                  <c:v>537.55904287192698</c:v>
                </c:pt>
                <c:pt idx="232032">
                  <c:v>537.561359627201</c:v>
                </c:pt>
                <c:pt idx="232033">
                  <c:v>537.56367638247502</c:v>
                </c:pt>
                <c:pt idx="232034">
                  <c:v>537.56599313774802</c:v>
                </c:pt>
                <c:pt idx="232035">
                  <c:v>537.56830989302205</c:v>
                </c:pt>
                <c:pt idx="232036">
                  <c:v>537.57062664829505</c:v>
                </c:pt>
                <c:pt idx="232037">
                  <c:v>537.57294340356896</c:v>
                </c:pt>
                <c:pt idx="232038">
                  <c:v>537.57526015884196</c:v>
                </c:pt>
                <c:pt idx="232039">
                  <c:v>537.57757691411598</c:v>
                </c:pt>
                <c:pt idx="232040">
                  <c:v>537.57989366938898</c:v>
                </c:pt>
                <c:pt idx="232041">
                  <c:v>537.582210424663</c:v>
                </c:pt>
                <c:pt idx="232042">
                  <c:v>537.58452717993703</c:v>
                </c:pt>
                <c:pt idx="232043">
                  <c:v>537.58684393521003</c:v>
                </c:pt>
                <c:pt idx="232044">
                  <c:v>537.58916069048405</c:v>
                </c:pt>
                <c:pt idx="232045">
                  <c:v>537.59147744575705</c:v>
                </c:pt>
                <c:pt idx="232046">
                  <c:v>537.59379420103096</c:v>
                </c:pt>
                <c:pt idx="232047">
                  <c:v>537.59611095630396</c:v>
                </c:pt>
                <c:pt idx="232048">
                  <c:v>537.59842771157798</c:v>
                </c:pt>
                <c:pt idx="232049">
                  <c:v>537.60074446685201</c:v>
                </c:pt>
                <c:pt idx="232050">
                  <c:v>537.60306122212501</c:v>
                </c:pt>
                <c:pt idx="232051">
                  <c:v>537.60537797739903</c:v>
                </c:pt>
                <c:pt idx="232052">
                  <c:v>537.60769473267203</c:v>
                </c:pt>
                <c:pt idx="232053">
                  <c:v>537.61001148794605</c:v>
                </c:pt>
                <c:pt idx="232054">
                  <c:v>537.61232824321905</c:v>
                </c:pt>
                <c:pt idx="232055">
                  <c:v>537.61464499849296</c:v>
                </c:pt>
                <c:pt idx="232056">
                  <c:v>537.61696175376699</c:v>
                </c:pt>
                <c:pt idx="232057">
                  <c:v>537.61927850903999</c:v>
                </c:pt>
                <c:pt idx="232058">
                  <c:v>537.62159526431401</c:v>
                </c:pt>
                <c:pt idx="232059">
                  <c:v>537.62391201958701</c:v>
                </c:pt>
                <c:pt idx="232060">
                  <c:v>537.62622877486103</c:v>
                </c:pt>
                <c:pt idx="232061">
                  <c:v>537.62854553013403</c:v>
                </c:pt>
                <c:pt idx="232062">
                  <c:v>537.63086228540806</c:v>
                </c:pt>
                <c:pt idx="232063">
                  <c:v>537.63317904068197</c:v>
                </c:pt>
                <c:pt idx="232064">
                  <c:v>537.63549579595497</c:v>
                </c:pt>
                <c:pt idx="232065">
                  <c:v>537.63781255122899</c:v>
                </c:pt>
                <c:pt idx="232066">
                  <c:v>537.64012930650199</c:v>
                </c:pt>
                <c:pt idx="232067">
                  <c:v>537.64244606177601</c:v>
                </c:pt>
                <c:pt idx="232068">
                  <c:v>537.64476281704901</c:v>
                </c:pt>
                <c:pt idx="232069">
                  <c:v>537.64707957232304</c:v>
                </c:pt>
                <c:pt idx="232070">
                  <c:v>537.64939632759695</c:v>
                </c:pt>
                <c:pt idx="232071">
                  <c:v>537.65171308286995</c:v>
                </c:pt>
                <c:pt idx="232072">
                  <c:v>537.65402983814397</c:v>
                </c:pt>
                <c:pt idx="232073">
                  <c:v>537.65634659341697</c:v>
                </c:pt>
                <c:pt idx="232074">
                  <c:v>537.65866334869099</c:v>
                </c:pt>
                <c:pt idx="232075">
                  <c:v>537.66098010396399</c:v>
                </c:pt>
                <c:pt idx="232076">
                  <c:v>537.66329685923802</c:v>
                </c:pt>
                <c:pt idx="232077">
                  <c:v>537.66561361451204</c:v>
                </c:pt>
                <c:pt idx="232078">
                  <c:v>537.66793036978504</c:v>
                </c:pt>
                <c:pt idx="232079">
                  <c:v>537.67024712505895</c:v>
                </c:pt>
                <c:pt idx="232080">
                  <c:v>537.67256388033195</c:v>
                </c:pt>
                <c:pt idx="232081">
                  <c:v>537.67488063560597</c:v>
                </c:pt>
                <c:pt idx="232082">
                  <c:v>537.67719739087897</c:v>
                </c:pt>
                <c:pt idx="232083">
                  <c:v>537.679514146153</c:v>
                </c:pt>
                <c:pt idx="232084">
                  <c:v>537.68183090142702</c:v>
                </c:pt>
                <c:pt idx="232085">
                  <c:v>537.68414765670002</c:v>
                </c:pt>
                <c:pt idx="232086">
                  <c:v>537.68646441197404</c:v>
                </c:pt>
                <c:pt idx="232087">
                  <c:v>537.68878116724704</c:v>
                </c:pt>
                <c:pt idx="232088">
                  <c:v>537.69109792252095</c:v>
                </c:pt>
                <c:pt idx="232089">
                  <c:v>537.69341467779395</c:v>
                </c:pt>
                <c:pt idx="232090">
                  <c:v>537.69573143306798</c:v>
                </c:pt>
                <c:pt idx="232091">
                  <c:v>537.69804818834098</c:v>
                </c:pt>
                <c:pt idx="232092">
                  <c:v>537.700364943615</c:v>
                </c:pt>
                <c:pt idx="232093">
                  <c:v>537.70268169888902</c:v>
                </c:pt>
                <c:pt idx="232094">
                  <c:v>537.70499845416202</c:v>
                </c:pt>
                <c:pt idx="232095">
                  <c:v>537.70731520943605</c:v>
                </c:pt>
                <c:pt idx="232096">
                  <c:v>537.70963196470905</c:v>
                </c:pt>
                <c:pt idx="232097">
                  <c:v>537.71194871998296</c:v>
                </c:pt>
                <c:pt idx="232098">
                  <c:v>537.71426547525596</c:v>
                </c:pt>
                <c:pt idx="232099">
                  <c:v>537.71658223052998</c:v>
                </c:pt>
                <c:pt idx="232100">
                  <c:v>537.718898985804</c:v>
                </c:pt>
                <c:pt idx="232101">
                  <c:v>537.721215741077</c:v>
                </c:pt>
                <c:pt idx="232102">
                  <c:v>537.72353249635103</c:v>
                </c:pt>
                <c:pt idx="232103">
                  <c:v>537.72584925162403</c:v>
                </c:pt>
                <c:pt idx="232104">
                  <c:v>537.72816600689805</c:v>
                </c:pt>
                <c:pt idx="232105">
                  <c:v>537.73048276217105</c:v>
                </c:pt>
                <c:pt idx="232106">
                  <c:v>537.73279951744496</c:v>
                </c:pt>
                <c:pt idx="232107">
                  <c:v>537.73511627271898</c:v>
                </c:pt>
                <c:pt idx="232108">
                  <c:v>537.73743302799198</c:v>
                </c:pt>
                <c:pt idx="232109">
                  <c:v>537.73974978326601</c:v>
                </c:pt>
                <c:pt idx="232110">
                  <c:v>537.74206653853901</c:v>
                </c:pt>
                <c:pt idx="232111">
                  <c:v>537.74438329381303</c:v>
                </c:pt>
                <c:pt idx="232112">
                  <c:v>537.74670004908603</c:v>
                </c:pt>
                <c:pt idx="232113">
                  <c:v>537.74901680436005</c:v>
                </c:pt>
                <c:pt idx="232114">
                  <c:v>537.75133355963396</c:v>
                </c:pt>
                <c:pt idx="232115">
                  <c:v>537.75365031490696</c:v>
                </c:pt>
                <c:pt idx="232116">
                  <c:v>537.75596707018099</c:v>
                </c:pt>
                <c:pt idx="232117">
                  <c:v>537.75828382545399</c:v>
                </c:pt>
                <c:pt idx="232118">
                  <c:v>537.76060058072801</c:v>
                </c:pt>
                <c:pt idx="232119">
                  <c:v>537.76291733600101</c:v>
                </c:pt>
                <c:pt idx="232120">
                  <c:v>537.76523409127503</c:v>
                </c:pt>
                <c:pt idx="232121">
                  <c:v>537.76755084654906</c:v>
                </c:pt>
                <c:pt idx="232122">
                  <c:v>537.76986760182206</c:v>
                </c:pt>
                <c:pt idx="232123">
                  <c:v>537.77218435709597</c:v>
                </c:pt>
                <c:pt idx="232124">
                  <c:v>537.77450111236897</c:v>
                </c:pt>
                <c:pt idx="232125">
                  <c:v>537.77681786764299</c:v>
                </c:pt>
                <c:pt idx="232126">
                  <c:v>537.77913462291599</c:v>
                </c:pt>
                <c:pt idx="232127">
                  <c:v>537.78145137819001</c:v>
                </c:pt>
                <c:pt idx="232128">
                  <c:v>537.78376813346404</c:v>
                </c:pt>
                <c:pt idx="232129">
                  <c:v>537.78608488873704</c:v>
                </c:pt>
                <c:pt idx="232130">
                  <c:v>537.78840164401095</c:v>
                </c:pt>
                <c:pt idx="232131">
                  <c:v>537.79071839928395</c:v>
                </c:pt>
                <c:pt idx="232132">
                  <c:v>537.79303515455797</c:v>
                </c:pt>
                <c:pt idx="232133">
                  <c:v>537.79535190983097</c:v>
                </c:pt>
                <c:pt idx="232134">
                  <c:v>537.79766866510499</c:v>
                </c:pt>
                <c:pt idx="232135">
                  <c:v>537.79998542037799</c:v>
                </c:pt>
                <c:pt idx="232136">
                  <c:v>537.80230217565202</c:v>
                </c:pt>
                <c:pt idx="232137">
                  <c:v>537.80461893092604</c:v>
                </c:pt>
                <c:pt idx="232138">
                  <c:v>537.80693568619904</c:v>
                </c:pt>
                <c:pt idx="232139">
                  <c:v>537.80925244147295</c:v>
                </c:pt>
                <c:pt idx="232140">
                  <c:v>537.81156919674595</c:v>
                </c:pt>
                <c:pt idx="232141">
                  <c:v>537.81388595201997</c:v>
                </c:pt>
                <c:pt idx="232142">
                  <c:v>537.81620270729297</c:v>
                </c:pt>
                <c:pt idx="232143">
                  <c:v>537.818519462567</c:v>
                </c:pt>
                <c:pt idx="232144">
                  <c:v>537.82083621784102</c:v>
                </c:pt>
                <c:pt idx="232145">
                  <c:v>537.82315297311402</c:v>
                </c:pt>
                <c:pt idx="232146">
                  <c:v>537.82546972838804</c:v>
                </c:pt>
                <c:pt idx="232147">
                  <c:v>537.82778648366104</c:v>
                </c:pt>
                <c:pt idx="232148">
                  <c:v>537.83010323893495</c:v>
                </c:pt>
                <c:pt idx="232149">
                  <c:v>537.83241999420795</c:v>
                </c:pt>
                <c:pt idx="232150">
                  <c:v>537.83473674948198</c:v>
                </c:pt>
                <c:pt idx="232151">
                  <c:v>537.837053504756</c:v>
                </c:pt>
                <c:pt idx="232152">
                  <c:v>537.839370260029</c:v>
                </c:pt>
                <c:pt idx="232153">
                  <c:v>537.84168701530302</c:v>
                </c:pt>
                <c:pt idx="232154">
                  <c:v>537.84400377057602</c:v>
                </c:pt>
                <c:pt idx="232155">
                  <c:v>537.84632052585005</c:v>
                </c:pt>
                <c:pt idx="232156">
                  <c:v>537.84863728112305</c:v>
                </c:pt>
                <c:pt idx="232157">
                  <c:v>537.85095403639696</c:v>
                </c:pt>
                <c:pt idx="232158">
                  <c:v>537.85327079167098</c:v>
                </c:pt>
                <c:pt idx="232159">
                  <c:v>537.85558754694398</c:v>
                </c:pt>
                <c:pt idx="232160">
                  <c:v>537.857904302218</c:v>
                </c:pt>
                <c:pt idx="232161">
                  <c:v>537.860221057491</c:v>
                </c:pt>
                <c:pt idx="232162">
                  <c:v>537.86253781276503</c:v>
                </c:pt>
                <c:pt idx="232163">
                  <c:v>537.86485456803803</c:v>
                </c:pt>
                <c:pt idx="232164">
                  <c:v>537.86717132331205</c:v>
                </c:pt>
                <c:pt idx="232165">
                  <c:v>537.86948807858596</c:v>
                </c:pt>
                <c:pt idx="232166">
                  <c:v>537.87180483385896</c:v>
                </c:pt>
                <c:pt idx="232167">
                  <c:v>537.87412158913298</c:v>
                </c:pt>
                <c:pt idx="232168">
                  <c:v>537.87643834440598</c:v>
                </c:pt>
                <c:pt idx="232169">
                  <c:v>537.87875509968001</c:v>
                </c:pt>
                <c:pt idx="232170">
                  <c:v>537.88107185495301</c:v>
                </c:pt>
                <c:pt idx="232171">
                  <c:v>537.88338861022703</c:v>
                </c:pt>
                <c:pt idx="232172">
                  <c:v>537.88570536550105</c:v>
                </c:pt>
                <c:pt idx="232173">
                  <c:v>537.88802212077405</c:v>
                </c:pt>
                <c:pt idx="232174">
                  <c:v>537.89033887604796</c:v>
                </c:pt>
                <c:pt idx="232175">
                  <c:v>537.89265563132096</c:v>
                </c:pt>
                <c:pt idx="232176">
                  <c:v>537.89497238659499</c:v>
                </c:pt>
                <c:pt idx="232177">
                  <c:v>537.89728914186799</c:v>
                </c:pt>
                <c:pt idx="232178">
                  <c:v>537.89960589714201</c:v>
                </c:pt>
                <c:pt idx="232179">
                  <c:v>537.90192265241603</c:v>
                </c:pt>
                <c:pt idx="232180">
                  <c:v>537.90423940768903</c:v>
                </c:pt>
                <c:pt idx="232181">
                  <c:v>537.90655616296306</c:v>
                </c:pt>
                <c:pt idx="232182">
                  <c:v>537.90887291823606</c:v>
                </c:pt>
                <c:pt idx="232183">
                  <c:v>537.91118967350997</c:v>
                </c:pt>
                <c:pt idx="232184">
                  <c:v>537.91350642878297</c:v>
                </c:pt>
                <c:pt idx="232185">
                  <c:v>537.91582318405699</c:v>
                </c:pt>
                <c:pt idx="232186">
                  <c:v>537.91813993932999</c:v>
                </c:pt>
                <c:pt idx="232187">
                  <c:v>537.92045669460401</c:v>
                </c:pt>
                <c:pt idx="232188">
                  <c:v>537.92277344987804</c:v>
                </c:pt>
                <c:pt idx="232189">
                  <c:v>537.92509020515104</c:v>
                </c:pt>
                <c:pt idx="232190">
                  <c:v>537.92740696042495</c:v>
                </c:pt>
                <c:pt idx="232191">
                  <c:v>537.92972371569795</c:v>
                </c:pt>
                <c:pt idx="232192">
                  <c:v>537.93204047097197</c:v>
                </c:pt>
                <c:pt idx="232193">
                  <c:v>537.93435722624497</c:v>
                </c:pt>
                <c:pt idx="232194">
                  <c:v>537.93667398151899</c:v>
                </c:pt>
                <c:pt idx="232195">
                  <c:v>537.93899073679302</c:v>
                </c:pt>
                <c:pt idx="232196">
                  <c:v>537.94130749206602</c:v>
                </c:pt>
                <c:pt idx="232197">
                  <c:v>537.94362424734004</c:v>
                </c:pt>
                <c:pt idx="232198">
                  <c:v>537.94594100261304</c:v>
                </c:pt>
                <c:pt idx="232199">
                  <c:v>537.94825775788695</c:v>
                </c:pt>
                <c:pt idx="232200">
                  <c:v>537.95057451315995</c:v>
                </c:pt>
                <c:pt idx="232201">
                  <c:v>537.95289126843397</c:v>
                </c:pt>
                <c:pt idx="232202">
                  <c:v>537.955208023708</c:v>
                </c:pt>
                <c:pt idx="232203">
                  <c:v>537.957524778981</c:v>
                </c:pt>
                <c:pt idx="232204">
                  <c:v>537.95984153425502</c:v>
                </c:pt>
                <c:pt idx="232205">
                  <c:v>537.96215828952802</c:v>
                </c:pt>
                <c:pt idx="232206">
                  <c:v>537.96447504480204</c:v>
                </c:pt>
                <c:pt idx="232207">
                  <c:v>537.96679180007504</c:v>
                </c:pt>
                <c:pt idx="232208">
                  <c:v>537.96910855534895</c:v>
                </c:pt>
                <c:pt idx="232209">
                  <c:v>537.97142531062298</c:v>
                </c:pt>
                <c:pt idx="232210">
                  <c:v>537.97374206589598</c:v>
                </c:pt>
                <c:pt idx="232211">
                  <c:v>537.97605882117</c:v>
                </c:pt>
                <c:pt idx="232212">
                  <c:v>537.978375576443</c:v>
                </c:pt>
                <c:pt idx="232213">
                  <c:v>537.98069233171702</c:v>
                </c:pt>
                <c:pt idx="232214">
                  <c:v>537.98300908699002</c:v>
                </c:pt>
                <c:pt idx="232215">
                  <c:v>537.98532584226405</c:v>
                </c:pt>
                <c:pt idx="232216">
                  <c:v>537.98764259753796</c:v>
                </c:pt>
                <c:pt idx="232217">
                  <c:v>537.98995935281096</c:v>
                </c:pt>
                <c:pt idx="232218">
                  <c:v>537.99227610808498</c:v>
                </c:pt>
                <c:pt idx="232219">
                  <c:v>537.99459286335798</c:v>
                </c:pt>
                <c:pt idx="232220">
                  <c:v>537.996909618632</c:v>
                </c:pt>
                <c:pt idx="232221">
                  <c:v>537.999226373905</c:v>
                </c:pt>
                <c:pt idx="232222">
                  <c:v>538.00154312917903</c:v>
                </c:pt>
                <c:pt idx="232223">
                  <c:v>538.00385988445305</c:v>
                </c:pt>
                <c:pt idx="232224">
                  <c:v>538.00617663972605</c:v>
                </c:pt>
                <c:pt idx="232225">
                  <c:v>538.00849339499996</c:v>
                </c:pt>
                <c:pt idx="232226">
                  <c:v>538.01081015027296</c:v>
                </c:pt>
                <c:pt idx="232227">
                  <c:v>538.01312690554698</c:v>
                </c:pt>
                <c:pt idx="232228">
                  <c:v>538.01544366081998</c:v>
                </c:pt>
                <c:pt idx="232229">
                  <c:v>538.01776041609401</c:v>
                </c:pt>
                <c:pt idx="232230">
                  <c:v>538.02007717136803</c:v>
                </c:pt>
                <c:pt idx="232231">
                  <c:v>538.02239392664103</c:v>
                </c:pt>
                <c:pt idx="232232">
                  <c:v>538.02471068191505</c:v>
                </c:pt>
                <c:pt idx="232233">
                  <c:v>538.02702743718805</c:v>
                </c:pt>
                <c:pt idx="232234">
                  <c:v>538.02934419246196</c:v>
                </c:pt>
                <c:pt idx="232235">
                  <c:v>538.03166094773496</c:v>
                </c:pt>
                <c:pt idx="232236">
                  <c:v>538.03397770300899</c:v>
                </c:pt>
                <c:pt idx="232237">
                  <c:v>538.03629445828199</c:v>
                </c:pt>
                <c:pt idx="232238">
                  <c:v>538.03861121355601</c:v>
                </c:pt>
                <c:pt idx="232239">
                  <c:v>538.04092796883003</c:v>
                </c:pt>
                <c:pt idx="232240">
                  <c:v>538.04324472410303</c:v>
                </c:pt>
                <c:pt idx="232241">
                  <c:v>538.04556147937706</c:v>
                </c:pt>
                <c:pt idx="232242">
                  <c:v>538.04787823465006</c:v>
                </c:pt>
                <c:pt idx="232243">
                  <c:v>538.05019498992397</c:v>
                </c:pt>
                <c:pt idx="232244">
                  <c:v>538.05251174519697</c:v>
                </c:pt>
                <c:pt idx="232245">
                  <c:v>538.05482850047099</c:v>
                </c:pt>
                <c:pt idx="232246">
                  <c:v>538.05714525574501</c:v>
                </c:pt>
                <c:pt idx="232247">
                  <c:v>538.05946201101801</c:v>
                </c:pt>
                <c:pt idx="232248">
                  <c:v>538.06177876629204</c:v>
                </c:pt>
                <c:pt idx="232249">
                  <c:v>538.06409552156504</c:v>
                </c:pt>
                <c:pt idx="232250">
                  <c:v>538.06641227683895</c:v>
                </c:pt>
                <c:pt idx="232251">
                  <c:v>538.06872903211195</c:v>
                </c:pt>
                <c:pt idx="232252">
                  <c:v>538.07104578738597</c:v>
                </c:pt>
                <c:pt idx="232253">
                  <c:v>538.07336254265999</c:v>
                </c:pt>
                <c:pt idx="232254">
                  <c:v>538.07567929793299</c:v>
                </c:pt>
                <c:pt idx="232255">
                  <c:v>538.07799605320702</c:v>
                </c:pt>
                <c:pt idx="232256">
                  <c:v>538.08031280848002</c:v>
                </c:pt>
                <c:pt idx="232257">
                  <c:v>538.08262956375404</c:v>
                </c:pt>
                <c:pt idx="232258">
                  <c:v>538.08494631902704</c:v>
                </c:pt>
                <c:pt idx="232259">
                  <c:v>538.08726307430095</c:v>
                </c:pt>
                <c:pt idx="232260">
                  <c:v>538.08957982957497</c:v>
                </c:pt>
                <c:pt idx="232261">
                  <c:v>538.09189658484797</c:v>
                </c:pt>
                <c:pt idx="232262">
                  <c:v>538.094213340122</c:v>
                </c:pt>
                <c:pt idx="232263">
                  <c:v>538.096530095395</c:v>
                </c:pt>
                <c:pt idx="232264">
                  <c:v>538.09884685066902</c:v>
                </c:pt>
                <c:pt idx="232265">
                  <c:v>538.10116360594202</c:v>
                </c:pt>
                <c:pt idx="232266">
                  <c:v>538.10348036121604</c:v>
                </c:pt>
                <c:pt idx="232267">
                  <c:v>538.10579711648995</c:v>
                </c:pt>
                <c:pt idx="232268">
                  <c:v>538.10811387176295</c:v>
                </c:pt>
                <c:pt idx="232269">
                  <c:v>538.11043062703698</c:v>
                </c:pt>
                <c:pt idx="232270">
                  <c:v>538.11274738230998</c:v>
                </c:pt>
                <c:pt idx="232271">
                  <c:v>538.115064137584</c:v>
                </c:pt>
                <c:pt idx="232272">
                  <c:v>538.117380892857</c:v>
                </c:pt>
                <c:pt idx="232273">
                  <c:v>538.11969764813102</c:v>
                </c:pt>
                <c:pt idx="232274">
                  <c:v>538.12201440340505</c:v>
                </c:pt>
                <c:pt idx="232275">
                  <c:v>538.12433115867805</c:v>
                </c:pt>
                <c:pt idx="232276">
                  <c:v>538.12664791395196</c:v>
                </c:pt>
                <c:pt idx="232277">
                  <c:v>538.12896466922496</c:v>
                </c:pt>
                <c:pt idx="232278">
                  <c:v>538.13128142449898</c:v>
                </c:pt>
                <c:pt idx="232279">
                  <c:v>538.13359817977198</c:v>
                </c:pt>
                <c:pt idx="232280">
                  <c:v>538.135914935046</c:v>
                </c:pt>
                <c:pt idx="232281">
                  <c:v>538.13823169032003</c:v>
                </c:pt>
                <c:pt idx="232282">
                  <c:v>538.14054844559303</c:v>
                </c:pt>
                <c:pt idx="232283">
                  <c:v>538.14286520086705</c:v>
                </c:pt>
                <c:pt idx="232284">
                  <c:v>538.14518195614005</c:v>
                </c:pt>
                <c:pt idx="232285">
                  <c:v>538.14749871141396</c:v>
                </c:pt>
                <c:pt idx="232286">
                  <c:v>538.14981546668696</c:v>
                </c:pt>
                <c:pt idx="232287">
                  <c:v>538.15213222196098</c:v>
                </c:pt>
                <c:pt idx="232288">
                  <c:v>538.15444897723398</c:v>
                </c:pt>
                <c:pt idx="232289">
                  <c:v>538.15676573250801</c:v>
                </c:pt>
                <c:pt idx="232290">
                  <c:v>538.15908248778203</c:v>
                </c:pt>
                <c:pt idx="232291">
                  <c:v>538.16139924305503</c:v>
                </c:pt>
                <c:pt idx="232292">
                  <c:v>538.16371599832905</c:v>
                </c:pt>
                <c:pt idx="232293">
                  <c:v>538.16603275360205</c:v>
                </c:pt>
                <c:pt idx="232294">
                  <c:v>538.16834950887596</c:v>
                </c:pt>
                <c:pt idx="232295">
                  <c:v>538.17066626414896</c:v>
                </c:pt>
                <c:pt idx="232296">
                  <c:v>538.17298301942299</c:v>
                </c:pt>
                <c:pt idx="232297">
                  <c:v>538.17529977469701</c:v>
                </c:pt>
                <c:pt idx="232298">
                  <c:v>538.17761652997001</c:v>
                </c:pt>
                <c:pt idx="232299">
                  <c:v>538.17993328524403</c:v>
                </c:pt>
                <c:pt idx="232300">
                  <c:v>538.18225004051703</c:v>
                </c:pt>
                <c:pt idx="232301">
                  <c:v>538.18456679579106</c:v>
                </c:pt>
                <c:pt idx="232302">
                  <c:v>538.18688355106406</c:v>
                </c:pt>
                <c:pt idx="232303">
                  <c:v>538.18920030633797</c:v>
                </c:pt>
                <c:pt idx="232304">
                  <c:v>538.19151706161199</c:v>
                </c:pt>
                <c:pt idx="232305">
                  <c:v>538.19383381688499</c:v>
                </c:pt>
                <c:pt idx="232306">
                  <c:v>538.19615057215901</c:v>
                </c:pt>
                <c:pt idx="232307">
                  <c:v>538.19846732743201</c:v>
                </c:pt>
                <c:pt idx="232308">
                  <c:v>538.20078408270604</c:v>
                </c:pt>
                <c:pt idx="232309">
                  <c:v>538.20310083797904</c:v>
                </c:pt>
                <c:pt idx="232310">
                  <c:v>538.20541759325295</c:v>
                </c:pt>
                <c:pt idx="232311">
                  <c:v>538.20773434852697</c:v>
                </c:pt>
                <c:pt idx="232312">
                  <c:v>538.21005110379997</c:v>
                </c:pt>
                <c:pt idx="232313">
                  <c:v>538.21236785907399</c:v>
                </c:pt>
                <c:pt idx="232314">
                  <c:v>538.21468461434699</c:v>
                </c:pt>
                <c:pt idx="232315">
                  <c:v>538.21700136962102</c:v>
                </c:pt>
                <c:pt idx="232316">
                  <c:v>538.21931812489402</c:v>
                </c:pt>
                <c:pt idx="232317">
                  <c:v>538.22163488016804</c:v>
                </c:pt>
                <c:pt idx="232318">
                  <c:v>538.22395163544195</c:v>
                </c:pt>
                <c:pt idx="232319">
                  <c:v>538.22626839071495</c:v>
                </c:pt>
                <c:pt idx="232320">
                  <c:v>538.22858514598897</c:v>
                </c:pt>
                <c:pt idx="232321">
                  <c:v>538.23090190126197</c:v>
                </c:pt>
                <c:pt idx="232322">
                  <c:v>538.233218656536</c:v>
                </c:pt>
                <c:pt idx="232323">
                  <c:v>538.235535411809</c:v>
                </c:pt>
                <c:pt idx="232324">
                  <c:v>538.23785216708302</c:v>
                </c:pt>
                <c:pt idx="232325">
                  <c:v>538.24016892235704</c:v>
                </c:pt>
                <c:pt idx="232326">
                  <c:v>538.24248567763004</c:v>
                </c:pt>
                <c:pt idx="232327">
                  <c:v>538.24480243290395</c:v>
                </c:pt>
                <c:pt idx="232328">
                  <c:v>538.24711918817695</c:v>
                </c:pt>
                <c:pt idx="232329">
                  <c:v>538.24943594345098</c:v>
                </c:pt>
                <c:pt idx="232330">
                  <c:v>538.25175269872398</c:v>
                </c:pt>
                <c:pt idx="232331">
                  <c:v>538.254069453998</c:v>
                </c:pt>
                <c:pt idx="232332">
                  <c:v>538.25638620927202</c:v>
                </c:pt>
                <c:pt idx="232333">
                  <c:v>538.25870296454502</c:v>
                </c:pt>
                <c:pt idx="232334">
                  <c:v>538.26101971981905</c:v>
                </c:pt>
                <c:pt idx="232335">
                  <c:v>538.26333647509205</c:v>
                </c:pt>
                <c:pt idx="232336">
                  <c:v>538.26565323036596</c:v>
                </c:pt>
                <c:pt idx="232337">
                  <c:v>538.26796998563896</c:v>
                </c:pt>
                <c:pt idx="232338">
                  <c:v>538.27028674091298</c:v>
                </c:pt>
                <c:pt idx="232339">
                  <c:v>538.27260349618598</c:v>
                </c:pt>
                <c:pt idx="232340">
                  <c:v>538.27492025146</c:v>
                </c:pt>
                <c:pt idx="232341">
                  <c:v>538.27723700673403</c:v>
                </c:pt>
                <c:pt idx="232342">
                  <c:v>538.27955376200703</c:v>
                </c:pt>
                <c:pt idx="232343">
                  <c:v>538.28187051728105</c:v>
                </c:pt>
                <c:pt idx="232344">
                  <c:v>538.28418727255405</c:v>
                </c:pt>
                <c:pt idx="232345">
                  <c:v>538.28650402782796</c:v>
                </c:pt>
                <c:pt idx="232346">
                  <c:v>538.28882078310096</c:v>
                </c:pt>
                <c:pt idx="232347">
                  <c:v>538.29113753837498</c:v>
                </c:pt>
                <c:pt idx="232348">
                  <c:v>538.29345429364901</c:v>
                </c:pt>
                <c:pt idx="232349">
                  <c:v>538.29577104892201</c:v>
                </c:pt>
                <c:pt idx="232350">
                  <c:v>538.29808780419603</c:v>
                </c:pt>
                <c:pt idx="232351">
                  <c:v>538.30040455946903</c:v>
                </c:pt>
                <c:pt idx="232352">
                  <c:v>538.30272131474305</c:v>
                </c:pt>
                <c:pt idx="232353">
                  <c:v>538.30503807001605</c:v>
                </c:pt>
                <c:pt idx="232354">
                  <c:v>538.30735482528996</c:v>
                </c:pt>
                <c:pt idx="232355">
                  <c:v>538.30967158056399</c:v>
                </c:pt>
                <c:pt idx="232356">
                  <c:v>538.31198833583699</c:v>
                </c:pt>
                <c:pt idx="232357">
                  <c:v>538.31430509111101</c:v>
                </c:pt>
                <c:pt idx="232358">
                  <c:v>538.31662184638401</c:v>
                </c:pt>
                <c:pt idx="232359">
                  <c:v>538.31893860165803</c:v>
                </c:pt>
                <c:pt idx="232360">
                  <c:v>538.32125535693103</c:v>
                </c:pt>
                <c:pt idx="232361">
                  <c:v>538.32357211220506</c:v>
                </c:pt>
                <c:pt idx="232362">
                  <c:v>538.32588886747897</c:v>
                </c:pt>
                <c:pt idx="232363">
                  <c:v>538.32820562275197</c:v>
                </c:pt>
                <c:pt idx="232364">
                  <c:v>538.33052237802599</c:v>
                </c:pt>
                <c:pt idx="232365">
                  <c:v>538.33283913329899</c:v>
                </c:pt>
                <c:pt idx="232366">
                  <c:v>538.33515588857301</c:v>
                </c:pt>
                <c:pt idx="232367">
                  <c:v>538.33747264384601</c:v>
                </c:pt>
                <c:pt idx="232368">
                  <c:v>538.33978939912004</c:v>
                </c:pt>
                <c:pt idx="232369">
                  <c:v>538.34210615439395</c:v>
                </c:pt>
                <c:pt idx="232370">
                  <c:v>538.34442290966695</c:v>
                </c:pt>
                <c:pt idx="232371">
                  <c:v>538.34673966494097</c:v>
                </c:pt>
                <c:pt idx="232372">
                  <c:v>538.34905642021397</c:v>
                </c:pt>
                <c:pt idx="232373">
                  <c:v>538.35137317548799</c:v>
                </c:pt>
                <c:pt idx="232374">
                  <c:v>538.35368993076099</c:v>
                </c:pt>
                <c:pt idx="232375">
                  <c:v>538.35600668603502</c:v>
                </c:pt>
                <c:pt idx="232376">
                  <c:v>538.35832344130904</c:v>
                </c:pt>
                <c:pt idx="232377">
                  <c:v>538.36064019658204</c:v>
                </c:pt>
                <c:pt idx="232378">
                  <c:v>538.36295695185595</c:v>
                </c:pt>
                <c:pt idx="232379">
                  <c:v>538.36527370712895</c:v>
                </c:pt>
                <c:pt idx="232380">
                  <c:v>538.36759046240297</c:v>
                </c:pt>
                <c:pt idx="232381">
                  <c:v>538.36990721767597</c:v>
                </c:pt>
                <c:pt idx="232382">
                  <c:v>538.37222397295</c:v>
                </c:pt>
                <c:pt idx="232383">
                  <c:v>538.37454072822402</c:v>
                </c:pt>
                <c:pt idx="232384">
                  <c:v>538.37685748349702</c:v>
                </c:pt>
                <c:pt idx="232385">
                  <c:v>538.37917423877104</c:v>
                </c:pt>
                <c:pt idx="232386">
                  <c:v>538.38149099404404</c:v>
                </c:pt>
                <c:pt idx="232387">
                  <c:v>538.38380774931795</c:v>
                </c:pt>
                <c:pt idx="232388">
                  <c:v>538.38612450459095</c:v>
                </c:pt>
                <c:pt idx="232389">
                  <c:v>538.38844125986498</c:v>
                </c:pt>
                <c:pt idx="232390">
                  <c:v>538.39075801513798</c:v>
                </c:pt>
                <c:pt idx="232391">
                  <c:v>538.393074770412</c:v>
                </c:pt>
                <c:pt idx="232392">
                  <c:v>538.39539152568602</c:v>
                </c:pt>
                <c:pt idx="232393">
                  <c:v>538.39770828095902</c:v>
                </c:pt>
                <c:pt idx="232394">
                  <c:v>538.40002503623305</c:v>
                </c:pt>
                <c:pt idx="232395">
                  <c:v>538.40234179150605</c:v>
                </c:pt>
                <c:pt idx="232396">
                  <c:v>538.40465854677996</c:v>
                </c:pt>
                <c:pt idx="232397">
                  <c:v>538.40697530205296</c:v>
                </c:pt>
                <c:pt idx="232398">
                  <c:v>538.40929205732698</c:v>
                </c:pt>
                <c:pt idx="232399">
                  <c:v>538.411608812601</c:v>
                </c:pt>
                <c:pt idx="232400">
                  <c:v>538.413925567874</c:v>
                </c:pt>
                <c:pt idx="232401">
                  <c:v>538.41624232314803</c:v>
                </c:pt>
                <c:pt idx="232402">
                  <c:v>538.41855907842103</c:v>
                </c:pt>
                <c:pt idx="232403">
                  <c:v>538.42087583369505</c:v>
                </c:pt>
                <c:pt idx="232404">
                  <c:v>538.42319258896805</c:v>
                </c:pt>
                <c:pt idx="232405">
                  <c:v>538.42550934424196</c:v>
                </c:pt>
                <c:pt idx="232406">
                  <c:v>538.42782609951598</c:v>
                </c:pt>
                <c:pt idx="232407">
                  <c:v>538.43014285478898</c:v>
                </c:pt>
                <c:pt idx="232408">
                  <c:v>538.43245961006301</c:v>
                </c:pt>
                <c:pt idx="232409">
                  <c:v>538.43477636533601</c:v>
                </c:pt>
                <c:pt idx="232410">
                  <c:v>538.43709312061003</c:v>
                </c:pt>
                <c:pt idx="232411">
                  <c:v>538.43940987588303</c:v>
                </c:pt>
                <c:pt idx="232412">
                  <c:v>538.44172663115705</c:v>
                </c:pt>
                <c:pt idx="232413">
                  <c:v>538.44404338643096</c:v>
                </c:pt>
                <c:pt idx="232414">
                  <c:v>538.44636014170396</c:v>
                </c:pt>
                <c:pt idx="232415">
                  <c:v>538.44867689697799</c:v>
                </c:pt>
                <c:pt idx="232416">
                  <c:v>538.45099365225099</c:v>
                </c:pt>
                <c:pt idx="232417">
                  <c:v>538.45331040752501</c:v>
                </c:pt>
                <c:pt idx="232418">
                  <c:v>538.45562716279801</c:v>
                </c:pt>
                <c:pt idx="232419">
                  <c:v>538.45794391807203</c:v>
                </c:pt>
                <c:pt idx="232420">
                  <c:v>538.46026067334606</c:v>
                </c:pt>
                <c:pt idx="232421">
                  <c:v>538.46257742861906</c:v>
                </c:pt>
                <c:pt idx="232422">
                  <c:v>538.46489418389297</c:v>
                </c:pt>
                <c:pt idx="232423">
                  <c:v>538.46721093916597</c:v>
                </c:pt>
                <c:pt idx="232424">
                  <c:v>538.46952769443999</c:v>
                </c:pt>
                <c:pt idx="232425">
                  <c:v>538.47184444971299</c:v>
                </c:pt>
                <c:pt idx="232426">
                  <c:v>538.47416120498701</c:v>
                </c:pt>
                <c:pt idx="232427">
                  <c:v>538.47647796026104</c:v>
                </c:pt>
                <c:pt idx="232428">
                  <c:v>538.47879471553404</c:v>
                </c:pt>
                <c:pt idx="232429">
                  <c:v>538.48111147080795</c:v>
                </c:pt>
                <c:pt idx="232430">
                  <c:v>538.48342822608095</c:v>
                </c:pt>
                <c:pt idx="232431">
                  <c:v>538.48574498135497</c:v>
                </c:pt>
                <c:pt idx="232432">
                  <c:v>538.48806173662797</c:v>
                </c:pt>
                <c:pt idx="232433">
                  <c:v>538.49037849190199</c:v>
                </c:pt>
                <c:pt idx="232434">
                  <c:v>538.49269524717499</c:v>
                </c:pt>
                <c:pt idx="232435">
                  <c:v>538.49501200244902</c:v>
                </c:pt>
                <c:pt idx="232436">
                  <c:v>538.49732875772304</c:v>
                </c:pt>
                <c:pt idx="232437">
                  <c:v>538.49964551299604</c:v>
                </c:pt>
                <c:pt idx="232438">
                  <c:v>538.50196226826995</c:v>
                </c:pt>
                <c:pt idx="232439">
                  <c:v>538.50427902354295</c:v>
                </c:pt>
                <c:pt idx="232440">
                  <c:v>538.50659577881697</c:v>
                </c:pt>
                <c:pt idx="232441">
                  <c:v>538.50891253408997</c:v>
                </c:pt>
                <c:pt idx="232442">
                  <c:v>538.511229289364</c:v>
                </c:pt>
                <c:pt idx="232443">
                  <c:v>538.51354604463802</c:v>
                </c:pt>
                <c:pt idx="232444">
                  <c:v>538.51586279991102</c:v>
                </c:pt>
                <c:pt idx="232445">
                  <c:v>538.51817955518504</c:v>
                </c:pt>
                <c:pt idx="232446">
                  <c:v>538.52049631045804</c:v>
                </c:pt>
                <c:pt idx="232447">
                  <c:v>538.52281306573195</c:v>
                </c:pt>
                <c:pt idx="232448">
                  <c:v>538.52512982100495</c:v>
                </c:pt>
                <c:pt idx="232449">
                  <c:v>538.52744657627898</c:v>
                </c:pt>
                <c:pt idx="232450">
                  <c:v>538.529763331553</c:v>
                </c:pt>
                <c:pt idx="232451">
                  <c:v>538.532080086826</c:v>
                </c:pt>
                <c:pt idx="232452">
                  <c:v>538.53439684210002</c:v>
                </c:pt>
                <c:pt idx="232453">
                  <c:v>538.53671359737302</c:v>
                </c:pt>
                <c:pt idx="232454">
                  <c:v>538.53903035264705</c:v>
                </c:pt>
                <c:pt idx="232455">
                  <c:v>538.54134710792005</c:v>
                </c:pt>
                <c:pt idx="232456">
                  <c:v>538.54366386319396</c:v>
                </c:pt>
                <c:pt idx="232457">
                  <c:v>538.54598061846798</c:v>
                </c:pt>
                <c:pt idx="232458">
                  <c:v>538.54829737374098</c:v>
                </c:pt>
                <c:pt idx="232459">
                  <c:v>538.550614129015</c:v>
                </c:pt>
                <c:pt idx="232460">
                  <c:v>538.552930884288</c:v>
                </c:pt>
                <c:pt idx="232461">
                  <c:v>538.55524763956203</c:v>
                </c:pt>
                <c:pt idx="232462">
                  <c:v>538.55756439483503</c:v>
                </c:pt>
                <c:pt idx="232463">
                  <c:v>538.55988115010905</c:v>
                </c:pt>
                <c:pt idx="232464">
                  <c:v>538.56219790538296</c:v>
                </c:pt>
                <c:pt idx="232465">
                  <c:v>538.56451466065596</c:v>
                </c:pt>
                <c:pt idx="232466">
                  <c:v>538.56683141592998</c:v>
                </c:pt>
                <c:pt idx="232467">
                  <c:v>538.56914817120298</c:v>
                </c:pt>
                <c:pt idx="232468">
                  <c:v>538.57146492647701</c:v>
                </c:pt>
                <c:pt idx="232469">
                  <c:v>538.57378168175001</c:v>
                </c:pt>
                <c:pt idx="232470">
                  <c:v>538.57609843702403</c:v>
                </c:pt>
                <c:pt idx="232471">
                  <c:v>538.57841519229805</c:v>
                </c:pt>
                <c:pt idx="232472">
                  <c:v>538.58073194757105</c:v>
                </c:pt>
                <c:pt idx="232473">
                  <c:v>538.58304870284496</c:v>
                </c:pt>
                <c:pt idx="232474">
                  <c:v>538.58536545811796</c:v>
                </c:pt>
                <c:pt idx="232475">
                  <c:v>538.58768221339199</c:v>
                </c:pt>
                <c:pt idx="232476">
                  <c:v>538.58999896866499</c:v>
                </c:pt>
                <c:pt idx="232477">
                  <c:v>538.59231572393901</c:v>
                </c:pt>
                <c:pt idx="232478">
                  <c:v>538.59463247921303</c:v>
                </c:pt>
                <c:pt idx="232479">
                  <c:v>538.59694923448603</c:v>
                </c:pt>
                <c:pt idx="232480">
                  <c:v>538.59926598976006</c:v>
                </c:pt>
                <c:pt idx="232481">
                  <c:v>538.60158274503306</c:v>
                </c:pt>
                <c:pt idx="232482">
                  <c:v>538.60389950030697</c:v>
                </c:pt>
                <c:pt idx="232483">
                  <c:v>538.60621625557997</c:v>
                </c:pt>
                <c:pt idx="232484">
                  <c:v>538.60853301085399</c:v>
                </c:pt>
                <c:pt idx="232485">
                  <c:v>538.61084976612699</c:v>
                </c:pt>
                <c:pt idx="232486">
                  <c:v>538.61316652140101</c:v>
                </c:pt>
                <c:pt idx="232487">
                  <c:v>538.61548327667504</c:v>
                </c:pt>
                <c:pt idx="232488">
                  <c:v>538.61780003194804</c:v>
                </c:pt>
                <c:pt idx="232489">
                  <c:v>538.62011678722195</c:v>
                </c:pt>
                <c:pt idx="232490">
                  <c:v>538.62243354249495</c:v>
                </c:pt>
                <c:pt idx="232491">
                  <c:v>538.62475029776897</c:v>
                </c:pt>
                <c:pt idx="232492">
                  <c:v>538.62706705304197</c:v>
                </c:pt>
                <c:pt idx="232493">
                  <c:v>538.62938380831599</c:v>
                </c:pt>
                <c:pt idx="232494">
                  <c:v>538.63170056359002</c:v>
                </c:pt>
                <c:pt idx="232495">
                  <c:v>538.63401731886302</c:v>
                </c:pt>
                <c:pt idx="232496">
                  <c:v>538.63633407413704</c:v>
                </c:pt>
                <c:pt idx="232497">
                  <c:v>538.63865082941004</c:v>
                </c:pt>
                <c:pt idx="232498">
                  <c:v>538.64096758468395</c:v>
                </c:pt>
                <c:pt idx="232499">
                  <c:v>538.64328433995695</c:v>
                </c:pt>
                <c:pt idx="232500">
                  <c:v>538.64560109523097</c:v>
                </c:pt>
                <c:pt idx="232501">
                  <c:v>538.647917850505</c:v>
                </c:pt>
                <c:pt idx="232502">
                  <c:v>538.650234605778</c:v>
                </c:pt>
                <c:pt idx="232503">
                  <c:v>538.65255136105202</c:v>
                </c:pt>
                <c:pt idx="232504">
                  <c:v>538.65486811632502</c:v>
                </c:pt>
                <c:pt idx="232505">
                  <c:v>538.65718487159904</c:v>
                </c:pt>
                <c:pt idx="232506">
                  <c:v>538.65950162687204</c:v>
                </c:pt>
                <c:pt idx="232507">
                  <c:v>538.66181838214595</c:v>
                </c:pt>
                <c:pt idx="232508">
                  <c:v>538.66413513741998</c:v>
                </c:pt>
                <c:pt idx="232509">
                  <c:v>538.66645189269298</c:v>
                </c:pt>
                <c:pt idx="232510">
                  <c:v>538.668768647967</c:v>
                </c:pt>
                <c:pt idx="232511">
                  <c:v>538.67108540324</c:v>
                </c:pt>
                <c:pt idx="232512">
                  <c:v>538.67340215851402</c:v>
                </c:pt>
                <c:pt idx="232513">
                  <c:v>538.67571891378702</c:v>
                </c:pt>
                <c:pt idx="232514">
                  <c:v>538.67803566906105</c:v>
                </c:pt>
                <c:pt idx="232515">
                  <c:v>538.68035242433496</c:v>
                </c:pt>
                <c:pt idx="232516">
                  <c:v>538.68266917960796</c:v>
                </c:pt>
                <c:pt idx="232517">
                  <c:v>538.68498593488198</c:v>
                </c:pt>
                <c:pt idx="232518">
                  <c:v>538.68730269015498</c:v>
                </c:pt>
                <c:pt idx="232519">
                  <c:v>538.689619445429</c:v>
                </c:pt>
                <c:pt idx="232520">
                  <c:v>538.691936200702</c:v>
                </c:pt>
                <c:pt idx="232521">
                  <c:v>538.69425295597603</c:v>
                </c:pt>
                <c:pt idx="232522">
                  <c:v>538.69656971125005</c:v>
                </c:pt>
                <c:pt idx="232523">
                  <c:v>538.69888646652305</c:v>
                </c:pt>
                <c:pt idx="232524">
                  <c:v>538.70120322179696</c:v>
                </c:pt>
                <c:pt idx="232525">
                  <c:v>538.70351997706996</c:v>
                </c:pt>
                <c:pt idx="232526">
                  <c:v>538.70583673234398</c:v>
                </c:pt>
                <c:pt idx="232527">
                  <c:v>538.70815348761698</c:v>
                </c:pt>
                <c:pt idx="232528">
                  <c:v>538.71047024289101</c:v>
                </c:pt>
                <c:pt idx="232529">
                  <c:v>538.71278699816503</c:v>
                </c:pt>
                <c:pt idx="232530">
                  <c:v>538.71510375343803</c:v>
                </c:pt>
                <c:pt idx="232531">
                  <c:v>538.71742050871205</c:v>
                </c:pt>
                <c:pt idx="232532">
                  <c:v>538.71973726398505</c:v>
                </c:pt>
                <c:pt idx="232533">
                  <c:v>538.72205401925896</c:v>
                </c:pt>
                <c:pt idx="232534">
                  <c:v>538.72437077453196</c:v>
                </c:pt>
                <c:pt idx="232535">
                  <c:v>538.72668752980599</c:v>
                </c:pt>
                <c:pt idx="232536">
                  <c:v>538.72900428507899</c:v>
                </c:pt>
                <c:pt idx="232537">
                  <c:v>538.73132104035301</c:v>
                </c:pt>
                <c:pt idx="232538">
                  <c:v>538.73363779562703</c:v>
                </c:pt>
                <c:pt idx="232539">
                  <c:v>538.73595455090003</c:v>
                </c:pt>
                <c:pt idx="232540">
                  <c:v>538.73827130617406</c:v>
                </c:pt>
                <c:pt idx="232541">
                  <c:v>538.74058806144706</c:v>
                </c:pt>
                <c:pt idx="232542">
                  <c:v>538.74290481672097</c:v>
                </c:pt>
                <c:pt idx="232543">
                  <c:v>538.74522157199397</c:v>
                </c:pt>
                <c:pt idx="232544">
                  <c:v>538.74753832726799</c:v>
                </c:pt>
                <c:pt idx="232545">
                  <c:v>538.74985508254201</c:v>
                </c:pt>
                <c:pt idx="232546">
                  <c:v>538.75217183781501</c:v>
                </c:pt>
                <c:pt idx="232547">
                  <c:v>538.75448859308904</c:v>
                </c:pt>
                <c:pt idx="232548">
                  <c:v>538.75680534836204</c:v>
                </c:pt>
                <c:pt idx="232549">
                  <c:v>538.75912210363595</c:v>
                </c:pt>
                <c:pt idx="232550">
                  <c:v>538.76143885890895</c:v>
                </c:pt>
                <c:pt idx="232551">
                  <c:v>538.76375561418297</c:v>
                </c:pt>
                <c:pt idx="232552">
                  <c:v>538.76607236945699</c:v>
                </c:pt>
                <c:pt idx="232553">
                  <c:v>538.76838912472999</c:v>
                </c:pt>
                <c:pt idx="232554">
                  <c:v>538.77070588000402</c:v>
                </c:pt>
                <c:pt idx="232555">
                  <c:v>538.77302263527702</c:v>
                </c:pt>
                <c:pt idx="232556">
                  <c:v>538.77533939055104</c:v>
                </c:pt>
                <c:pt idx="232557">
                  <c:v>538.77765614582404</c:v>
                </c:pt>
                <c:pt idx="232558">
                  <c:v>538.77997290109795</c:v>
                </c:pt>
                <c:pt idx="232559">
                  <c:v>538.78228965637197</c:v>
                </c:pt>
                <c:pt idx="232560">
                  <c:v>538.78460641164497</c:v>
                </c:pt>
                <c:pt idx="232561">
                  <c:v>538.786923166919</c:v>
                </c:pt>
                <c:pt idx="232562">
                  <c:v>538.789239922192</c:v>
                </c:pt>
                <c:pt idx="232563">
                  <c:v>538.79155667746602</c:v>
                </c:pt>
                <c:pt idx="232564">
                  <c:v>538.79387343273902</c:v>
                </c:pt>
                <c:pt idx="232565">
                  <c:v>538.79619018801304</c:v>
                </c:pt>
                <c:pt idx="232566">
                  <c:v>538.79850694328695</c:v>
                </c:pt>
                <c:pt idx="232567">
                  <c:v>538.80082369855995</c:v>
                </c:pt>
                <c:pt idx="232568">
                  <c:v>538.80314045383398</c:v>
                </c:pt>
                <c:pt idx="232569">
                  <c:v>538.80545720910698</c:v>
                </c:pt>
                <c:pt idx="232570">
                  <c:v>538.807773964381</c:v>
                </c:pt>
                <c:pt idx="232571">
                  <c:v>538.810090719654</c:v>
                </c:pt>
                <c:pt idx="232572">
                  <c:v>538.81240747492802</c:v>
                </c:pt>
                <c:pt idx="232573">
                  <c:v>538.81472423020205</c:v>
                </c:pt>
                <c:pt idx="232574">
                  <c:v>538.81704098547505</c:v>
                </c:pt>
                <c:pt idx="232575">
                  <c:v>538.81935774074896</c:v>
                </c:pt>
                <c:pt idx="232576">
                  <c:v>538.82167449602196</c:v>
                </c:pt>
                <c:pt idx="232577">
                  <c:v>538.82399125129598</c:v>
                </c:pt>
                <c:pt idx="232578">
                  <c:v>538.82630800656898</c:v>
                </c:pt>
                <c:pt idx="232579">
                  <c:v>538.828624761843</c:v>
                </c:pt>
                <c:pt idx="232580">
                  <c:v>538.83094151711703</c:v>
                </c:pt>
                <c:pt idx="232581">
                  <c:v>538.83325827239003</c:v>
                </c:pt>
                <c:pt idx="232582">
                  <c:v>538.83557502766405</c:v>
                </c:pt>
                <c:pt idx="232583">
                  <c:v>538.83789178293705</c:v>
                </c:pt>
                <c:pt idx="232584">
                  <c:v>538.84020853821096</c:v>
                </c:pt>
                <c:pt idx="232585">
                  <c:v>538.84252529348396</c:v>
                </c:pt>
                <c:pt idx="232586">
                  <c:v>538.84484204875798</c:v>
                </c:pt>
                <c:pt idx="232587">
                  <c:v>538.84715880403098</c:v>
                </c:pt>
                <c:pt idx="232588">
                  <c:v>538.84947555930501</c:v>
                </c:pt>
                <c:pt idx="232589">
                  <c:v>538.85179231457903</c:v>
                </c:pt>
                <c:pt idx="232590">
                  <c:v>538.85410906985203</c:v>
                </c:pt>
                <c:pt idx="232591">
                  <c:v>538.85642582512605</c:v>
                </c:pt>
                <c:pt idx="232592">
                  <c:v>538.85874258039905</c:v>
                </c:pt>
                <c:pt idx="232593">
                  <c:v>538.86105933567296</c:v>
                </c:pt>
                <c:pt idx="232594">
                  <c:v>538.86337609094596</c:v>
                </c:pt>
                <c:pt idx="232595">
                  <c:v>538.86569284621999</c:v>
                </c:pt>
                <c:pt idx="232596">
                  <c:v>538.86800960149401</c:v>
                </c:pt>
                <c:pt idx="232597">
                  <c:v>538.87032635676701</c:v>
                </c:pt>
                <c:pt idx="232598">
                  <c:v>538.87264311204103</c:v>
                </c:pt>
                <c:pt idx="232599">
                  <c:v>538.87495986731403</c:v>
                </c:pt>
                <c:pt idx="232600">
                  <c:v>538.87727662258806</c:v>
                </c:pt>
                <c:pt idx="232601">
                  <c:v>538.87959337786106</c:v>
                </c:pt>
                <c:pt idx="232602">
                  <c:v>538.88191013313497</c:v>
                </c:pt>
                <c:pt idx="232603">
                  <c:v>538.88422688840899</c:v>
                </c:pt>
                <c:pt idx="232604">
                  <c:v>538.88654364368199</c:v>
                </c:pt>
                <c:pt idx="232605">
                  <c:v>538.88886039895601</c:v>
                </c:pt>
                <c:pt idx="232606">
                  <c:v>538.89117715422901</c:v>
                </c:pt>
                <c:pt idx="232607">
                  <c:v>538.89349390950304</c:v>
                </c:pt>
                <c:pt idx="232608">
                  <c:v>538.89581066477604</c:v>
                </c:pt>
                <c:pt idx="232609">
                  <c:v>538.89812742004995</c:v>
                </c:pt>
                <c:pt idx="232610">
                  <c:v>538.90044417532397</c:v>
                </c:pt>
                <c:pt idx="232611">
                  <c:v>538.90276093059697</c:v>
                </c:pt>
                <c:pt idx="232612">
                  <c:v>538.90507768587099</c:v>
                </c:pt>
                <c:pt idx="232613">
                  <c:v>538.90739444114399</c:v>
                </c:pt>
                <c:pt idx="232614">
                  <c:v>538.90971119641802</c:v>
                </c:pt>
                <c:pt idx="232615">
                  <c:v>538.91202795169102</c:v>
                </c:pt>
                <c:pt idx="232616">
                  <c:v>538.91434470696504</c:v>
                </c:pt>
                <c:pt idx="232617">
                  <c:v>538.91666146223895</c:v>
                </c:pt>
                <c:pt idx="232618">
                  <c:v>538.91897821751195</c:v>
                </c:pt>
                <c:pt idx="232619">
                  <c:v>538.92129497278597</c:v>
                </c:pt>
                <c:pt idx="232620">
                  <c:v>538.92361172805897</c:v>
                </c:pt>
                <c:pt idx="232621">
                  <c:v>538.925928483333</c:v>
                </c:pt>
                <c:pt idx="232622">
                  <c:v>538.928245238606</c:v>
                </c:pt>
                <c:pt idx="232623">
                  <c:v>538.93056199388002</c:v>
                </c:pt>
                <c:pt idx="232624">
                  <c:v>538.93287874915404</c:v>
                </c:pt>
                <c:pt idx="232625">
                  <c:v>538.93519550442704</c:v>
                </c:pt>
                <c:pt idx="232626">
                  <c:v>538.93751225970095</c:v>
                </c:pt>
                <c:pt idx="232627">
                  <c:v>538.93982901497395</c:v>
                </c:pt>
                <c:pt idx="232628">
                  <c:v>538.94214577024798</c:v>
                </c:pt>
                <c:pt idx="232629">
                  <c:v>538.94446252552098</c:v>
                </c:pt>
                <c:pt idx="232630">
                  <c:v>538.946779280795</c:v>
                </c:pt>
                <c:pt idx="232631">
                  <c:v>538.94909603606902</c:v>
                </c:pt>
                <c:pt idx="232632">
                  <c:v>538.95141279134202</c:v>
                </c:pt>
                <c:pt idx="232633">
                  <c:v>538.95372954661605</c:v>
                </c:pt>
                <c:pt idx="232634">
                  <c:v>538.95604630188905</c:v>
                </c:pt>
                <c:pt idx="232635">
                  <c:v>538.95836305716296</c:v>
                </c:pt>
                <c:pt idx="232636">
                  <c:v>538.96067981243596</c:v>
                </c:pt>
                <c:pt idx="232637">
                  <c:v>538.96299656770998</c:v>
                </c:pt>
                <c:pt idx="232638">
                  <c:v>538.96531332298298</c:v>
                </c:pt>
                <c:pt idx="232639">
                  <c:v>538.967630078257</c:v>
                </c:pt>
                <c:pt idx="232640">
                  <c:v>538.96994683353103</c:v>
                </c:pt>
                <c:pt idx="232641">
                  <c:v>538.97226358880403</c:v>
                </c:pt>
                <c:pt idx="232642">
                  <c:v>538.97458034407805</c:v>
                </c:pt>
                <c:pt idx="232643">
                  <c:v>538.97689709935105</c:v>
                </c:pt>
                <c:pt idx="232644">
                  <c:v>538.97921385462496</c:v>
                </c:pt>
                <c:pt idx="232645">
                  <c:v>538.98153060989796</c:v>
                </c:pt>
                <c:pt idx="232646">
                  <c:v>538.98384736517198</c:v>
                </c:pt>
                <c:pt idx="232647">
                  <c:v>538.98616412044601</c:v>
                </c:pt>
                <c:pt idx="232648">
                  <c:v>538.98848087571901</c:v>
                </c:pt>
                <c:pt idx="232649">
                  <c:v>538.99079763099303</c:v>
                </c:pt>
                <c:pt idx="232650">
                  <c:v>538.99311438626603</c:v>
                </c:pt>
                <c:pt idx="232651">
                  <c:v>538.99543114154005</c:v>
                </c:pt>
                <c:pt idx="232652">
                  <c:v>538.99774789681305</c:v>
                </c:pt>
                <c:pt idx="232653">
                  <c:v>539.00006465208696</c:v>
                </c:pt>
                <c:pt idx="232654">
                  <c:v>539.00238140736099</c:v>
                </c:pt>
                <c:pt idx="232655">
                  <c:v>539.00469816263399</c:v>
                </c:pt>
                <c:pt idx="232656">
                  <c:v>539.00701491790801</c:v>
                </c:pt>
                <c:pt idx="232657">
                  <c:v>539.00933167318101</c:v>
                </c:pt>
                <c:pt idx="232658">
                  <c:v>539.01164842845503</c:v>
                </c:pt>
                <c:pt idx="232659">
                  <c:v>539.01396518372803</c:v>
                </c:pt>
                <c:pt idx="232660">
                  <c:v>539.01628193900206</c:v>
                </c:pt>
                <c:pt idx="232661">
                  <c:v>539.01859869427597</c:v>
                </c:pt>
                <c:pt idx="232662">
                  <c:v>539.02091544954897</c:v>
                </c:pt>
                <c:pt idx="232663">
                  <c:v>539.02323220482299</c:v>
                </c:pt>
                <c:pt idx="232664">
                  <c:v>539.02554896009599</c:v>
                </c:pt>
                <c:pt idx="232665">
                  <c:v>539.02786571537001</c:v>
                </c:pt>
                <c:pt idx="232666">
                  <c:v>539.03018247064301</c:v>
                </c:pt>
                <c:pt idx="232667">
                  <c:v>539.03249922591704</c:v>
                </c:pt>
                <c:pt idx="232668">
                  <c:v>539.03481598119095</c:v>
                </c:pt>
                <c:pt idx="232669">
                  <c:v>539.03713273646395</c:v>
                </c:pt>
                <c:pt idx="232670">
                  <c:v>539.03944949173797</c:v>
                </c:pt>
                <c:pt idx="232671">
                  <c:v>539.04176624701097</c:v>
                </c:pt>
                <c:pt idx="232672">
                  <c:v>539.04408300228499</c:v>
                </c:pt>
                <c:pt idx="232673">
                  <c:v>539.04639975755799</c:v>
                </c:pt>
                <c:pt idx="232674">
                  <c:v>539.04871651283202</c:v>
                </c:pt>
                <c:pt idx="232675">
                  <c:v>539.05103326810604</c:v>
                </c:pt>
                <c:pt idx="232676">
                  <c:v>539.05335002337904</c:v>
                </c:pt>
                <c:pt idx="232677">
                  <c:v>539.05566677865295</c:v>
                </c:pt>
                <c:pt idx="232678">
                  <c:v>539.05798353392595</c:v>
                </c:pt>
                <c:pt idx="232679">
                  <c:v>539.06030028919997</c:v>
                </c:pt>
                <c:pt idx="232680">
                  <c:v>539.06261704447297</c:v>
                </c:pt>
                <c:pt idx="232681">
                  <c:v>539.064933799747</c:v>
                </c:pt>
                <c:pt idx="232682">
                  <c:v>539.06725055502102</c:v>
                </c:pt>
                <c:pt idx="232683">
                  <c:v>539.06956731029402</c:v>
                </c:pt>
                <c:pt idx="232684">
                  <c:v>539.07188406556804</c:v>
                </c:pt>
                <c:pt idx="232685">
                  <c:v>539.07420082084104</c:v>
                </c:pt>
                <c:pt idx="232686">
                  <c:v>539.07651757611495</c:v>
                </c:pt>
                <c:pt idx="232687">
                  <c:v>539.07883433138795</c:v>
                </c:pt>
                <c:pt idx="232688">
                  <c:v>539.08115108666198</c:v>
                </c:pt>
                <c:pt idx="232689">
                  <c:v>539.08346784193498</c:v>
                </c:pt>
                <c:pt idx="232690">
                  <c:v>539.085784597209</c:v>
                </c:pt>
                <c:pt idx="232691">
                  <c:v>539.08810135248302</c:v>
                </c:pt>
                <c:pt idx="232692">
                  <c:v>539.09041810775602</c:v>
                </c:pt>
                <c:pt idx="232693">
                  <c:v>539.09273486303005</c:v>
                </c:pt>
                <c:pt idx="232694">
                  <c:v>539.09505161830305</c:v>
                </c:pt>
                <c:pt idx="232695">
                  <c:v>539.09736837357696</c:v>
                </c:pt>
                <c:pt idx="232696">
                  <c:v>539.09968512884996</c:v>
                </c:pt>
                <c:pt idx="232697">
                  <c:v>539.10200188412398</c:v>
                </c:pt>
                <c:pt idx="232698">
                  <c:v>539.104318639398</c:v>
                </c:pt>
                <c:pt idx="232699">
                  <c:v>539.106635394671</c:v>
                </c:pt>
                <c:pt idx="232700">
                  <c:v>539.10895214994503</c:v>
                </c:pt>
                <c:pt idx="232701">
                  <c:v>539.11126890521803</c:v>
                </c:pt>
                <c:pt idx="232702">
                  <c:v>539.11358566049205</c:v>
                </c:pt>
                <c:pt idx="232703">
                  <c:v>539.11590241576505</c:v>
                </c:pt>
                <c:pt idx="232704">
                  <c:v>539.11821917103896</c:v>
                </c:pt>
                <c:pt idx="232705">
                  <c:v>539.12053592631298</c:v>
                </c:pt>
                <c:pt idx="232706">
                  <c:v>539.12285268158598</c:v>
                </c:pt>
                <c:pt idx="232707">
                  <c:v>539.12516943686001</c:v>
                </c:pt>
                <c:pt idx="232708">
                  <c:v>539.12748619213301</c:v>
                </c:pt>
                <c:pt idx="232709">
                  <c:v>539.12980294740703</c:v>
                </c:pt>
                <c:pt idx="232710">
                  <c:v>539.13211970268003</c:v>
                </c:pt>
                <c:pt idx="232711">
                  <c:v>539.13443645795405</c:v>
                </c:pt>
                <c:pt idx="232712">
                  <c:v>539.13675321322796</c:v>
                </c:pt>
                <c:pt idx="232713">
                  <c:v>539.13906996850096</c:v>
                </c:pt>
                <c:pt idx="232714">
                  <c:v>539.14138672377499</c:v>
                </c:pt>
                <c:pt idx="232715">
                  <c:v>539.14370347904799</c:v>
                </c:pt>
                <c:pt idx="232716">
                  <c:v>539.14602023432201</c:v>
                </c:pt>
                <c:pt idx="232717">
                  <c:v>539.14833698959501</c:v>
                </c:pt>
                <c:pt idx="232718">
                  <c:v>539.15065374486903</c:v>
                </c:pt>
                <c:pt idx="232719">
                  <c:v>539.15297050014306</c:v>
                </c:pt>
                <c:pt idx="232720">
                  <c:v>539.15528725541606</c:v>
                </c:pt>
                <c:pt idx="232721">
                  <c:v>539.15760401068997</c:v>
                </c:pt>
                <c:pt idx="232722">
                  <c:v>539.15992076596297</c:v>
                </c:pt>
                <c:pt idx="232723">
                  <c:v>539.16223752123699</c:v>
                </c:pt>
                <c:pt idx="232724">
                  <c:v>539.16455427650999</c:v>
                </c:pt>
                <c:pt idx="232725">
                  <c:v>539.16687103178401</c:v>
                </c:pt>
                <c:pt idx="232726">
                  <c:v>539.16918778705804</c:v>
                </c:pt>
                <c:pt idx="232727">
                  <c:v>539.17150454233104</c:v>
                </c:pt>
                <c:pt idx="232728">
                  <c:v>539.17382129760495</c:v>
                </c:pt>
                <c:pt idx="232729">
                  <c:v>539.17613805287795</c:v>
                </c:pt>
                <c:pt idx="232730">
                  <c:v>539.17845480815197</c:v>
                </c:pt>
                <c:pt idx="232731">
                  <c:v>539.18077156342497</c:v>
                </c:pt>
                <c:pt idx="232732">
                  <c:v>539.18308831869899</c:v>
                </c:pt>
                <c:pt idx="232733">
                  <c:v>539.18540507397199</c:v>
                </c:pt>
                <c:pt idx="232734">
                  <c:v>539.18772182924602</c:v>
                </c:pt>
                <c:pt idx="232735">
                  <c:v>539.19003858452004</c:v>
                </c:pt>
                <c:pt idx="232736">
                  <c:v>539.19235533979304</c:v>
                </c:pt>
                <c:pt idx="232737">
                  <c:v>539.19467209506695</c:v>
                </c:pt>
                <c:pt idx="232738">
                  <c:v>539.19698885033995</c:v>
                </c:pt>
                <c:pt idx="232739">
                  <c:v>539.19930560561397</c:v>
                </c:pt>
                <c:pt idx="232740">
                  <c:v>539.20162236088697</c:v>
                </c:pt>
                <c:pt idx="232741">
                  <c:v>539.203939116161</c:v>
                </c:pt>
                <c:pt idx="232742">
                  <c:v>539.20625587143502</c:v>
                </c:pt>
                <c:pt idx="232743">
                  <c:v>539.20857262670802</c:v>
                </c:pt>
                <c:pt idx="232744">
                  <c:v>539.21088938198204</c:v>
                </c:pt>
                <c:pt idx="232745">
                  <c:v>539.21320613725504</c:v>
                </c:pt>
                <c:pt idx="232746">
                  <c:v>539.21552289252895</c:v>
                </c:pt>
                <c:pt idx="232747">
                  <c:v>539.21783964780195</c:v>
                </c:pt>
                <c:pt idx="232748">
                  <c:v>539.22015640307598</c:v>
                </c:pt>
                <c:pt idx="232749">
                  <c:v>539.22247315835</c:v>
                </c:pt>
                <c:pt idx="232750">
                  <c:v>539.224789913623</c:v>
                </c:pt>
                <c:pt idx="232751">
                  <c:v>539.22710666889702</c:v>
                </c:pt>
                <c:pt idx="232752">
                  <c:v>539.22942342417002</c:v>
                </c:pt>
                <c:pt idx="232753">
                  <c:v>539.23174017944405</c:v>
                </c:pt>
                <c:pt idx="232754">
                  <c:v>539.23405693471705</c:v>
                </c:pt>
                <c:pt idx="232755">
                  <c:v>539.23637368999096</c:v>
                </c:pt>
                <c:pt idx="232756">
                  <c:v>539.23869044526498</c:v>
                </c:pt>
                <c:pt idx="232757">
                  <c:v>539.24100720053798</c:v>
                </c:pt>
                <c:pt idx="232758">
                  <c:v>539.243323955812</c:v>
                </c:pt>
                <c:pt idx="232759">
                  <c:v>539.245640711085</c:v>
                </c:pt>
                <c:pt idx="232760">
                  <c:v>539.24795746635903</c:v>
                </c:pt>
                <c:pt idx="232761">
                  <c:v>539.25027422163203</c:v>
                </c:pt>
                <c:pt idx="232762">
                  <c:v>539.25259097690605</c:v>
                </c:pt>
                <c:pt idx="232763">
                  <c:v>539.25490773217996</c:v>
                </c:pt>
                <c:pt idx="232764">
                  <c:v>539.25722448745296</c:v>
                </c:pt>
                <c:pt idx="232765">
                  <c:v>539.25954124272698</c:v>
                </c:pt>
                <c:pt idx="232766">
                  <c:v>539.26185799799998</c:v>
                </c:pt>
                <c:pt idx="232767">
                  <c:v>539.26417475327401</c:v>
                </c:pt>
                <c:pt idx="232768">
                  <c:v>539.26649150854701</c:v>
                </c:pt>
                <c:pt idx="232769">
                  <c:v>539.26880826382103</c:v>
                </c:pt>
                <c:pt idx="232770">
                  <c:v>539.27112501909505</c:v>
                </c:pt>
                <c:pt idx="232771">
                  <c:v>539.27344177436805</c:v>
                </c:pt>
                <c:pt idx="232772">
                  <c:v>539.27575852964196</c:v>
                </c:pt>
                <c:pt idx="232773">
                  <c:v>539.27807528491496</c:v>
                </c:pt>
                <c:pt idx="232774">
                  <c:v>539.28039204018899</c:v>
                </c:pt>
                <c:pt idx="232775">
                  <c:v>539.28270879546199</c:v>
                </c:pt>
                <c:pt idx="232776">
                  <c:v>539.28502555073601</c:v>
                </c:pt>
                <c:pt idx="232777">
                  <c:v>539.28734230601003</c:v>
                </c:pt>
                <c:pt idx="232778">
                  <c:v>539.28965906128303</c:v>
                </c:pt>
                <c:pt idx="232779">
                  <c:v>539.29197581655706</c:v>
                </c:pt>
                <c:pt idx="232780">
                  <c:v>539.29429257183006</c:v>
                </c:pt>
                <c:pt idx="232781">
                  <c:v>539.29660932710397</c:v>
                </c:pt>
                <c:pt idx="232782">
                  <c:v>539.29892608237697</c:v>
                </c:pt>
                <c:pt idx="232783">
                  <c:v>539.30124283765099</c:v>
                </c:pt>
                <c:pt idx="232784">
                  <c:v>539.30355959292399</c:v>
                </c:pt>
                <c:pt idx="232785">
                  <c:v>539.30587634819801</c:v>
                </c:pt>
                <c:pt idx="232786">
                  <c:v>539.30819310347204</c:v>
                </c:pt>
                <c:pt idx="232787">
                  <c:v>539.31050985874504</c:v>
                </c:pt>
                <c:pt idx="232788">
                  <c:v>539.31282661401895</c:v>
                </c:pt>
                <c:pt idx="232789">
                  <c:v>539.31514336929195</c:v>
                </c:pt>
                <c:pt idx="232790">
                  <c:v>539.31746012456597</c:v>
                </c:pt>
                <c:pt idx="232791">
                  <c:v>539.31977687983897</c:v>
                </c:pt>
                <c:pt idx="232792">
                  <c:v>539.32209363511299</c:v>
                </c:pt>
                <c:pt idx="232793">
                  <c:v>539.32441039038702</c:v>
                </c:pt>
                <c:pt idx="232794">
                  <c:v>539.32672714566002</c:v>
                </c:pt>
                <c:pt idx="232795">
                  <c:v>539.32904390093404</c:v>
                </c:pt>
                <c:pt idx="232796">
                  <c:v>539.33136065620704</c:v>
                </c:pt>
                <c:pt idx="232797">
                  <c:v>539.33367741148095</c:v>
                </c:pt>
                <c:pt idx="232798">
                  <c:v>539.33599416675395</c:v>
                </c:pt>
                <c:pt idx="232799">
                  <c:v>539.33831092202797</c:v>
                </c:pt>
                <c:pt idx="232800">
                  <c:v>539.340627677302</c:v>
                </c:pt>
                <c:pt idx="232801">
                  <c:v>539.342944432575</c:v>
                </c:pt>
                <c:pt idx="232802">
                  <c:v>539.34526118784902</c:v>
                </c:pt>
                <c:pt idx="232803">
                  <c:v>539.34757794312202</c:v>
                </c:pt>
                <c:pt idx="232804">
                  <c:v>539.34989469839604</c:v>
                </c:pt>
                <c:pt idx="232805">
                  <c:v>539.35221145366904</c:v>
                </c:pt>
                <c:pt idx="232806">
                  <c:v>539.35452820894295</c:v>
                </c:pt>
                <c:pt idx="232807">
                  <c:v>539.35684496421698</c:v>
                </c:pt>
                <c:pt idx="232808">
                  <c:v>539.35916171948998</c:v>
                </c:pt>
                <c:pt idx="232809">
                  <c:v>539.361478474764</c:v>
                </c:pt>
                <c:pt idx="232810">
                  <c:v>539.363795230037</c:v>
                </c:pt>
                <c:pt idx="232811">
                  <c:v>539.36611198531102</c:v>
                </c:pt>
                <c:pt idx="232812">
                  <c:v>539.36842874058402</c:v>
                </c:pt>
                <c:pt idx="232813">
                  <c:v>539.37074549585805</c:v>
                </c:pt>
                <c:pt idx="232814">
                  <c:v>539.37306225113196</c:v>
                </c:pt>
                <c:pt idx="232815">
                  <c:v>539.37537900640496</c:v>
                </c:pt>
                <c:pt idx="232816">
                  <c:v>539.37769576167898</c:v>
                </c:pt>
                <c:pt idx="232817">
                  <c:v>539.38001251695198</c:v>
                </c:pt>
                <c:pt idx="232818">
                  <c:v>539.382329272226</c:v>
                </c:pt>
                <c:pt idx="232819">
                  <c:v>539.384646027499</c:v>
                </c:pt>
                <c:pt idx="232820">
                  <c:v>539.38696278277303</c:v>
                </c:pt>
                <c:pt idx="232821">
                  <c:v>539.38927953804705</c:v>
                </c:pt>
                <c:pt idx="232822">
                  <c:v>539.39159629332005</c:v>
                </c:pt>
                <c:pt idx="232823">
                  <c:v>539.39391304859396</c:v>
                </c:pt>
                <c:pt idx="232824">
                  <c:v>539.39622980386696</c:v>
                </c:pt>
                <c:pt idx="232825">
                  <c:v>539.39854655914098</c:v>
                </c:pt>
                <c:pt idx="232826">
                  <c:v>539.40086331441398</c:v>
                </c:pt>
                <c:pt idx="232827">
                  <c:v>539.40318006968801</c:v>
                </c:pt>
                <c:pt idx="232828">
                  <c:v>539.40549682496203</c:v>
                </c:pt>
                <c:pt idx="232829">
                  <c:v>539.40781358023503</c:v>
                </c:pt>
                <c:pt idx="232830">
                  <c:v>539.41013033550905</c:v>
                </c:pt>
                <c:pt idx="232831">
                  <c:v>539.41244709078205</c:v>
                </c:pt>
                <c:pt idx="232832">
                  <c:v>539.41476384605596</c:v>
                </c:pt>
                <c:pt idx="232833">
                  <c:v>539.41708060132896</c:v>
                </c:pt>
                <c:pt idx="232834">
                  <c:v>539.41939735660299</c:v>
                </c:pt>
                <c:pt idx="232835">
                  <c:v>539.42171411187599</c:v>
                </c:pt>
                <c:pt idx="232836">
                  <c:v>539.42403086715001</c:v>
                </c:pt>
                <c:pt idx="232837">
                  <c:v>539.42634762242403</c:v>
                </c:pt>
                <c:pt idx="232838">
                  <c:v>539.42866437769703</c:v>
                </c:pt>
                <c:pt idx="232839">
                  <c:v>539.43098113297106</c:v>
                </c:pt>
                <c:pt idx="232840">
                  <c:v>539.43329788824406</c:v>
                </c:pt>
                <c:pt idx="232841">
                  <c:v>539.43561464351797</c:v>
                </c:pt>
                <c:pt idx="232842">
                  <c:v>539.43793139879097</c:v>
                </c:pt>
                <c:pt idx="232843">
                  <c:v>539.44024815406499</c:v>
                </c:pt>
                <c:pt idx="232844">
                  <c:v>539.44256490933901</c:v>
                </c:pt>
                <c:pt idx="232845">
                  <c:v>539.44488166461201</c:v>
                </c:pt>
                <c:pt idx="232846">
                  <c:v>539.44719841988604</c:v>
                </c:pt>
                <c:pt idx="232847">
                  <c:v>539.44951517515904</c:v>
                </c:pt>
                <c:pt idx="232848">
                  <c:v>539.45183193043295</c:v>
                </c:pt>
                <c:pt idx="232849">
                  <c:v>539.45414868570595</c:v>
                </c:pt>
                <c:pt idx="232850">
                  <c:v>539.45646544097997</c:v>
                </c:pt>
                <c:pt idx="232851">
                  <c:v>539.45878219625399</c:v>
                </c:pt>
                <c:pt idx="232852">
                  <c:v>539.46109895152699</c:v>
                </c:pt>
                <c:pt idx="232853">
                  <c:v>539.46341570680102</c:v>
                </c:pt>
                <c:pt idx="232854">
                  <c:v>539.46573246207402</c:v>
                </c:pt>
                <c:pt idx="232855">
                  <c:v>539.46804921734804</c:v>
                </c:pt>
                <c:pt idx="232856">
                  <c:v>539.47036597262104</c:v>
                </c:pt>
                <c:pt idx="232857">
                  <c:v>539.47268272789495</c:v>
                </c:pt>
                <c:pt idx="232858">
                  <c:v>539.47499948316897</c:v>
                </c:pt>
                <c:pt idx="232859">
                  <c:v>539.47731623844197</c:v>
                </c:pt>
                <c:pt idx="232860">
                  <c:v>539.479632993716</c:v>
                </c:pt>
                <c:pt idx="232861">
                  <c:v>539.481949748989</c:v>
                </c:pt>
                <c:pt idx="232862">
                  <c:v>539.48426650426302</c:v>
                </c:pt>
                <c:pt idx="232863">
                  <c:v>539.48658325953602</c:v>
                </c:pt>
                <c:pt idx="232864">
                  <c:v>539.48890001481004</c:v>
                </c:pt>
                <c:pt idx="232865">
                  <c:v>539.49121677008395</c:v>
                </c:pt>
                <c:pt idx="232866">
                  <c:v>539.49353352535695</c:v>
                </c:pt>
                <c:pt idx="232867">
                  <c:v>539.49585028063098</c:v>
                </c:pt>
                <c:pt idx="232868">
                  <c:v>539.49816703590398</c:v>
                </c:pt>
                <c:pt idx="232869">
                  <c:v>539.500483791178</c:v>
                </c:pt>
                <c:pt idx="232870">
                  <c:v>539.502800546451</c:v>
                </c:pt>
                <c:pt idx="232871">
                  <c:v>539.50511730172502</c:v>
                </c:pt>
                <c:pt idx="232872">
                  <c:v>539.50743405699905</c:v>
                </c:pt>
                <c:pt idx="232873">
                  <c:v>539.50975081227205</c:v>
                </c:pt>
                <c:pt idx="232874">
                  <c:v>539.51206756754596</c:v>
                </c:pt>
                <c:pt idx="232875">
                  <c:v>539.51438432281896</c:v>
                </c:pt>
                <c:pt idx="232876">
                  <c:v>539.51670107809298</c:v>
                </c:pt>
                <c:pt idx="232877">
                  <c:v>539.51901783336598</c:v>
                </c:pt>
                <c:pt idx="232878">
                  <c:v>539.52133458864</c:v>
                </c:pt>
                <c:pt idx="232879">
                  <c:v>539.52365134391403</c:v>
                </c:pt>
                <c:pt idx="232880">
                  <c:v>539.52596809918703</c:v>
                </c:pt>
                <c:pt idx="232881">
                  <c:v>539.52828485446105</c:v>
                </c:pt>
                <c:pt idx="232882">
                  <c:v>539.53060160973405</c:v>
                </c:pt>
                <c:pt idx="232883">
                  <c:v>539.53291836500796</c:v>
                </c:pt>
                <c:pt idx="232884">
                  <c:v>539.53523512028096</c:v>
                </c:pt>
                <c:pt idx="232885">
                  <c:v>539.53755187555498</c:v>
                </c:pt>
                <c:pt idx="232886">
                  <c:v>539.53986863082798</c:v>
                </c:pt>
                <c:pt idx="232887">
                  <c:v>539.54218538610201</c:v>
                </c:pt>
                <c:pt idx="232888">
                  <c:v>539.54450214137603</c:v>
                </c:pt>
                <c:pt idx="232889">
                  <c:v>539.54681889664903</c:v>
                </c:pt>
                <c:pt idx="232890">
                  <c:v>539.54913565192305</c:v>
                </c:pt>
                <c:pt idx="232891">
                  <c:v>539.55145240719605</c:v>
                </c:pt>
                <c:pt idx="232892">
                  <c:v>539.55376916246996</c:v>
                </c:pt>
                <c:pt idx="232893">
                  <c:v>539.55608591774296</c:v>
                </c:pt>
                <c:pt idx="232894">
                  <c:v>539.55840267301699</c:v>
                </c:pt>
                <c:pt idx="232895">
                  <c:v>539.56071942829101</c:v>
                </c:pt>
                <c:pt idx="232896">
                  <c:v>539.56303618356401</c:v>
                </c:pt>
                <c:pt idx="232897">
                  <c:v>539.56535293883803</c:v>
                </c:pt>
                <c:pt idx="232898">
                  <c:v>539.56766969411103</c:v>
                </c:pt>
                <c:pt idx="232899">
                  <c:v>539.56998644938506</c:v>
                </c:pt>
                <c:pt idx="232900">
                  <c:v>539.57230320465806</c:v>
                </c:pt>
                <c:pt idx="232901">
                  <c:v>539.57461995993197</c:v>
                </c:pt>
                <c:pt idx="232902">
                  <c:v>539.57693671520599</c:v>
                </c:pt>
                <c:pt idx="232903">
                  <c:v>539.57925347047899</c:v>
                </c:pt>
                <c:pt idx="232904">
                  <c:v>539.58157022575301</c:v>
                </c:pt>
                <c:pt idx="232905">
                  <c:v>539.58388698102601</c:v>
                </c:pt>
                <c:pt idx="232906">
                  <c:v>539.58620373630004</c:v>
                </c:pt>
                <c:pt idx="232907">
                  <c:v>539.58852049157304</c:v>
                </c:pt>
                <c:pt idx="232908">
                  <c:v>539.59083724684695</c:v>
                </c:pt>
                <c:pt idx="232909">
                  <c:v>539.59315400212097</c:v>
                </c:pt>
                <c:pt idx="232910">
                  <c:v>539.59547075739397</c:v>
                </c:pt>
                <c:pt idx="232911">
                  <c:v>539.59778751266799</c:v>
                </c:pt>
                <c:pt idx="232912">
                  <c:v>539.60010426794099</c:v>
                </c:pt>
                <c:pt idx="232913">
                  <c:v>539.60242102321502</c:v>
                </c:pt>
                <c:pt idx="232914">
                  <c:v>539.60473777848802</c:v>
                </c:pt>
                <c:pt idx="232915">
                  <c:v>539.60705453376204</c:v>
                </c:pt>
                <c:pt idx="232916">
                  <c:v>539.60937128903595</c:v>
                </c:pt>
                <c:pt idx="232917">
                  <c:v>539.61168804430895</c:v>
                </c:pt>
                <c:pt idx="232918">
                  <c:v>539.61400479958297</c:v>
                </c:pt>
                <c:pt idx="232919">
                  <c:v>539.61632155485597</c:v>
                </c:pt>
                <c:pt idx="232920">
                  <c:v>539.61863831013</c:v>
                </c:pt>
                <c:pt idx="232921">
                  <c:v>539.620955065403</c:v>
                </c:pt>
                <c:pt idx="232922">
                  <c:v>539.62327182067702</c:v>
                </c:pt>
                <c:pt idx="232923">
                  <c:v>539.62558857595104</c:v>
                </c:pt>
                <c:pt idx="232924">
                  <c:v>539.62790533122404</c:v>
                </c:pt>
                <c:pt idx="232925">
                  <c:v>539.63022208649795</c:v>
                </c:pt>
                <c:pt idx="232926">
                  <c:v>539.63253884177095</c:v>
                </c:pt>
                <c:pt idx="232927">
                  <c:v>539.63485559704498</c:v>
                </c:pt>
                <c:pt idx="232928">
                  <c:v>539.63717235231798</c:v>
                </c:pt>
                <c:pt idx="232929">
                  <c:v>539.639489107592</c:v>
                </c:pt>
                <c:pt idx="232930">
                  <c:v>539.64180586286602</c:v>
                </c:pt>
                <c:pt idx="232931">
                  <c:v>539.64412261813902</c:v>
                </c:pt>
                <c:pt idx="232932">
                  <c:v>539.64643937341305</c:v>
                </c:pt>
                <c:pt idx="232933">
                  <c:v>539.64875612868605</c:v>
                </c:pt>
                <c:pt idx="232934">
                  <c:v>539.65107288395996</c:v>
                </c:pt>
                <c:pt idx="232935">
                  <c:v>539.65338963923296</c:v>
                </c:pt>
                <c:pt idx="232936">
                  <c:v>539.65570639450698</c:v>
                </c:pt>
                <c:pt idx="232937">
                  <c:v>539.65802314977998</c:v>
                </c:pt>
                <c:pt idx="232938">
                  <c:v>539.660339905054</c:v>
                </c:pt>
                <c:pt idx="232939">
                  <c:v>539.66265666032803</c:v>
                </c:pt>
                <c:pt idx="232940">
                  <c:v>539.66497341560103</c:v>
                </c:pt>
                <c:pt idx="232941">
                  <c:v>539.66729017087505</c:v>
                </c:pt>
                <c:pt idx="232942">
                  <c:v>539.66960692614805</c:v>
                </c:pt>
                <c:pt idx="232943">
                  <c:v>539.67192368142196</c:v>
                </c:pt>
                <c:pt idx="232944">
                  <c:v>539.67424043669496</c:v>
                </c:pt>
                <c:pt idx="232945">
                  <c:v>539.67655719196898</c:v>
                </c:pt>
                <c:pt idx="232946">
                  <c:v>539.67887394724301</c:v>
                </c:pt>
                <c:pt idx="232947">
                  <c:v>539.68119070251601</c:v>
                </c:pt>
                <c:pt idx="232948">
                  <c:v>539.68350745779003</c:v>
                </c:pt>
                <c:pt idx="232949">
                  <c:v>539.68582421306303</c:v>
                </c:pt>
                <c:pt idx="232950">
                  <c:v>539.68814096833705</c:v>
                </c:pt>
                <c:pt idx="232951">
                  <c:v>539.69045772361005</c:v>
                </c:pt>
                <c:pt idx="232952">
                  <c:v>539.69277447888396</c:v>
                </c:pt>
                <c:pt idx="232953">
                  <c:v>539.69509123415799</c:v>
                </c:pt>
                <c:pt idx="232954">
                  <c:v>539.69740798943099</c:v>
                </c:pt>
                <c:pt idx="232955">
                  <c:v>539.69972474470501</c:v>
                </c:pt>
                <c:pt idx="232956">
                  <c:v>539.70204149997801</c:v>
                </c:pt>
                <c:pt idx="232957">
                  <c:v>539.70435825525203</c:v>
                </c:pt>
                <c:pt idx="232958">
                  <c:v>539.70667501052503</c:v>
                </c:pt>
                <c:pt idx="232959">
                  <c:v>539.70899176579906</c:v>
                </c:pt>
                <c:pt idx="232960">
                  <c:v>539.71130852107297</c:v>
                </c:pt>
                <c:pt idx="232961">
                  <c:v>539.71362527634597</c:v>
                </c:pt>
                <c:pt idx="232962">
                  <c:v>539.71594203161999</c:v>
                </c:pt>
                <c:pt idx="232963">
                  <c:v>539.71825878689299</c:v>
                </c:pt>
                <c:pt idx="232964">
                  <c:v>539.72057554216701</c:v>
                </c:pt>
                <c:pt idx="232965">
                  <c:v>539.72289229744001</c:v>
                </c:pt>
                <c:pt idx="232966">
                  <c:v>539.72520905271404</c:v>
                </c:pt>
                <c:pt idx="232967">
                  <c:v>539.72752580798794</c:v>
                </c:pt>
                <c:pt idx="232968">
                  <c:v>539.72984256326095</c:v>
                </c:pt>
                <c:pt idx="232969">
                  <c:v>539.73215931853497</c:v>
                </c:pt>
                <c:pt idx="232970">
                  <c:v>539.73447607380797</c:v>
                </c:pt>
                <c:pt idx="232971">
                  <c:v>539.73679282908199</c:v>
                </c:pt>
                <c:pt idx="232972">
                  <c:v>539.73910958435499</c:v>
                </c:pt>
                <c:pt idx="232973">
                  <c:v>539.74142633962902</c:v>
                </c:pt>
                <c:pt idx="232974">
                  <c:v>539.74374309490304</c:v>
                </c:pt>
                <c:pt idx="232975">
                  <c:v>539.74605985017604</c:v>
                </c:pt>
                <c:pt idx="232976">
                  <c:v>539.74837660544995</c:v>
                </c:pt>
                <c:pt idx="232977">
                  <c:v>539.75069336072295</c:v>
                </c:pt>
                <c:pt idx="232978">
                  <c:v>539.75301011599697</c:v>
                </c:pt>
                <c:pt idx="232979">
                  <c:v>539.75532687126997</c:v>
                </c:pt>
                <c:pt idx="232980">
                  <c:v>539.757643626544</c:v>
                </c:pt>
                <c:pt idx="232981">
                  <c:v>539.75996038181802</c:v>
                </c:pt>
                <c:pt idx="232982">
                  <c:v>539.76227713709102</c:v>
                </c:pt>
                <c:pt idx="232983">
                  <c:v>539.76459389236504</c:v>
                </c:pt>
                <c:pt idx="232984">
                  <c:v>539.76691064763804</c:v>
                </c:pt>
                <c:pt idx="232985">
                  <c:v>539.76922740291195</c:v>
                </c:pt>
                <c:pt idx="232986">
                  <c:v>539.77154415818495</c:v>
                </c:pt>
                <c:pt idx="232987">
                  <c:v>539.77386091345898</c:v>
                </c:pt>
                <c:pt idx="232988">
                  <c:v>539.77617766873198</c:v>
                </c:pt>
                <c:pt idx="232989">
                  <c:v>539.778494424006</c:v>
                </c:pt>
                <c:pt idx="232990">
                  <c:v>539.78081117928002</c:v>
                </c:pt>
                <c:pt idx="232991">
                  <c:v>539.78312793455302</c:v>
                </c:pt>
                <c:pt idx="232992">
                  <c:v>539.78544468982705</c:v>
                </c:pt>
                <c:pt idx="232993">
                  <c:v>539.78776144510005</c:v>
                </c:pt>
                <c:pt idx="232994">
                  <c:v>539.79007820037396</c:v>
                </c:pt>
                <c:pt idx="232995">
                  <c:v>539.79239495564696</c:v>
                </c:pt>
                <c:pt idx="232996">
                  <c:v>539.79471171092098</c:v>
                </c:pt>
                <c:pt idx="232997">
                  <c:v>539.797028466195</c:v>
                </c:pt>
                <c:pt idx="232998">
                  <c:v>539.799345221468</c:v>
                </c:pt>
                <c:pt idx="232999">
                  <c:v>539.80166197674203</c:v>
                </c:pt>
                <c:pt idx="233000">
                  <c:v>539.80397873201503</c:v>
                </c:pt>
                <c:pt idx="233001">
                  <c:v>539.80629548728905</c:v>
                </c:pt>
                <c:pt idx="233002">
                  <c:v>539.80861224256205</c:v>
                </c:pt>
                <c:pt idx="233003">
                  <c:v>539.81092899783596</c:v>
                </c:pt>
                <c:pt idx="233004">
                  <c:v>539.81324575310998</c:v>
                </c:pt>
                <c:pt idx="233005">
                  <c:v>539.81556250838298</c:v>
                </c:pt>
                <c:pt idx="233006">
                  <c:v>539.81787926365701</c:v>
                </c:pt>
                <c:pt idx="233007">
                  <c:v>539.82019601893001</c:v>
                </c:pt>
                <c:pt idx="233008">
                  <c:v>539.82251277420403</c:v>
                </c:pt>
                <c:pt idx="233009">
                  <c:v>539.82482952947703</c:v>
                </c:pt>
                <c:pt idx="233010">
                  <c:v>539.82714628475105</c:v>
                </c:pt>
                <c:pt idx="233011">
                  <c:v>539.82946304002496</c:v>
                </c:pt>
                <c:pt idx="233012">
                  <c:v>539.83177979529796</c:v>
                </c:pt>
                <c:pt idx="233013">
                  <c:v>539.83409655057199</c:v>
                </c:pt>
                <c:pt idx="233014">
                  <c:v>539.83641330584499</c:v>
                </c:pt>
                <c:pt idx="233015">
                  <c:v>539.83873006111901</c:v>
                </c:pt>
                <c:pt idx="233016">
                  <c:v>539.84104681639201</c:v>
                </c:pt>
                <c:pt idx="233017">
                  <c:v>539.84336357166603</c:v>
                </c:pt>
                <c:pt idx="233018">
                  <c:v>539.84568032694006</c:v>
                </c:pt>
                <c:pt idx="233019">
                  <c:v>539.84799708221306</c:v>
                </c:pt>
                <c:pt idx="233020">
                  <c:v>539.85031383748696</c:v>
                </c:pt>
                <c:pt idx="233021">
                  <c:v>539.85263059275997</c:v>
                </c:pt>
                <c:pt idx="233022">
                  <c:v>539.85494734803399</c:v>
                </c:pt>
                <c:pt idx="233023">
                  <c:v>539.85726410330699</c:v>
                </c:pt>
                <c:pt idx="233024">
                  <c:v>539.85958085858101</c:v>
                </c:pt>
                <c:pt idx="233025">
                  <c:v>539.86189761385504</c:v>
                </c:pt>
                <c:pt idx="233026">
                  <c:v>539.86421436912804</c:v>
                </c:pt>
                <c:pt idx="233027">
                  <c:v>539.86653112440194</c:v>
                </c:pt>
                <c:pt idx="233028">
                  <c:v>539.86884787967495</c:v>
                </c:pt>
                <c:pt idx="233029">
                  <c:v>539.87116463494897</c:v>
                </c:pt>
                <c:pt idx="233030">
                  <c:v>539.87348139022197</c:v>
                </c:pt>
                <c:pt idx="233031">
                  <c:v>539.87579814549599</c:v>
                </c:pt>
                <c:pt idx="233032">
                  <c:v>539.87811490076899</c:v>
                </c:pt>
                <c:pt idx="233033">
                  <c:v>539.88043165604302</c:v>
                </c:pt>
                <c:pt idx="233034">
                  <c:v>539.88274841131704</c:v>
                </c:pt>
                <c:pt idx="233035">
                  <c:v>539.88506516659004</c:v>
                </c:pt>
                <c:pt idx="233036">
                  <c:v>539.88738192186395</c:v>
                </c:pt>
                <c:pt idx="233037">
                  <c:v>539.88969867713695</c:v>
                </c:pt>
                <c:pt idx="233038">
                  <c:v>539.89201543241097</c:v>
                </c:pt>
                <c:pt idx="233039">
                  <c:v>539.89433218768397</c:v>
                </c:pt>
                <c:pt idx="233040">
                  <c:v>539.896648942958</c:v>
                </c:pt>
                <c:pt idx="233041">
                  <c:v>539.89896569823202</c:v>
                </c:pt>
                <c:pt idx="233042">
                  <c:v>539.90128245350502</c:v>
                </c:pt>
                <c:pt idx="233043">
                  <c:v>539.90359920877904</c:v>
                </c:pt>
                <c:pt idx="233044">
                  <c:v>539.90591596405204</c:v>
                </c:pt>
                <c:pt idx="233045">
                  <c:v>539.90823271932595</c:v>
                </c:pt>
                <c:pt idx="233046">
                  <c:v>539.91054947459895</c:v>
                </c:pt>
                <c:pt idx="233047">
                  <c:v>539.91286622987298</c:v>
                </c:pt>
                <c:pt idx="233048">
                  <c:v>539.915182985147</c:v>
                </c:pt>
                <c:pt idx="233049">
                  <c:v>539.91749974042</c:v>
                </c:pt>
                <c:pt idx="233050">
                  <c:v>539.91981649569402</c:v>
                </c:pt>
                <c:pt idx="233051">
                  <c:v>539.92213325096702</c:v>
                </c:pt>
                <c:pt idx="233052">
                  <c:v>539.92445000624105</c:v>
                </c:pt>
                <c:pt idx="233053">
                  <c:v>539.92676676151405</c:v>
                </c:pt>
                <c:pt idx="233054">
                  <c:v>539.92908351678795</c:v>
                </c:pt>
                <c:pt idx="233055">
                  <c:v>539.93140027206198</c:v>
                </c:pt>
                <c:pt idx="233056">
                  <c:v>539.93371702733498</c:v>
                </c:pt>
                <c:pt idx="233057">
                  <c:v>539.936033782609</c:v>
                </c:pt>
                <c:pt idx="233058">
                  <c:v>539.938350537882</c:v>
                </c:pt>
                <c:pt idx="233059">
                  <c:v>539.94066729315603</c:v>
                </c:pt>
                <c:pt idx="233060">
                  <c:v>539.94298404842903</c:v>
                </c:pt>
                <c:pt idx="233061">
                  <c:v>539.94530080370305</c:v>
                </c:pt>
                <c:pt idx="233062">
                  <c:v>539.94761755897696</c:v>
                </c:pt>
                <c:pt idx="233063">
                  <c:v>539.94993431424996</c:v>
                </c:pt>
                <c:pt idx="233064">
                  <c:v>539.95225106952398</c:v>
                </c:pt>
                <c:pt idx="233065">
                  <c:v>539.95456782479698</c:v>
                </c:pt>
                <c:pt idx="233066">
                  <c:v>539.95688458007101</c:v>
                </c:pt>
                <c:pt idx="233067">
                  <c:v>539.95920133534401</c:v>
                </c:pt>
                <c:pt idx="233068">
                  <c:v>539.96151809061803</c:v>
                </c:pt>
                <c:pt idx="233069">
                  <c:v>539.96383484589205</c:v>
                </c:pt>
                <c:pt idx="233070">
                  <c:v>539.96615160116505</c:v>
                </c:pt>
                <c:pt idx="233071">
                  <c:v>539.96846835643896</c:v>
                </c:pt>
                <c:pt idx="233072">
                  <c:v>539.97078511171196</c:v>
                </c:pt>
                <c:pt idx="233073">
                  <c:v>539.97310186698598</c:v>
                </c:pt>
                <c:pt idx="233074">
                  <c:v>539.97541862225899</c:v>
                </c:pt>
                <c:pt idx="233075">
                  <c:v>539.97773537753301</c:v>
                </c:pt>
                <c:pt idx="233076">
                  <c:v>539.98005213280703</c:v>
                </c:pt>
                <c:pt idx="233077">
                  <c:v>539.98236888808003</c:v>
                </c:pt>
                <c:pt idx="233078">
                  <c:v>539.98468564335406</c:v>
                </c:pt>
                <c:pt idx="233079">
                  <c:v>539.98700239862706</c:v>
                </c:pt>
                <c:pt idx="233080">
                  <c:v>539.98931915390096</c:v>
                </c:pt>
                <c:pt idx="233081">
                  <c:v>539.99163590917397</c:v>
                </c:pt>
                <c:pt idx="233082">
                  <c:v>539.99395266444799</c:v>
                </c:pt>
                <c:pt idx="233083">
                  <c:v>539.99626941972099</c:v>
                </c:pt>
                <c:pt idx="233084">
                  <c:v>539.99858617499501</c:v>
                </c:pt>
                <c:pt idx="233085">
                  <c:v>540.00090293026904</c:v>
                </c:pt>
                <c:pt idx="233086">
                  <c:v>540.00321968554204</c:v>
                </c:pt>
                <c:pt idx="233087">
                  <c:v>540.00553644081594</c:v>
                </c:pt>
                <c:pt idx="233088">
                  <c:v>540.00785319608894</c:v>
                </c:pt>
                <c:pt idx="233089">
                  <c:v>540.01016995136297</c:v>
                </c:pt>
                <c:pt idx="233090">
                  <c:v>540.01248670663597</c:v>
                </c:pt>
                <c:pt idx="233091">
                  <c:v>540.01480346190999</c:v>
                </c:pt>
                <c:pt idx="233092">
                  <c:v>540.01712021718402</c:v>
                </c:pt>
                <c:pt idx="233093">
                  <c:v>540.01943697245702</c:v>
                </c:pt>
                <c:pt idx="233094">
                  <c:v>540.02175372773104</c:v>
                </c:pt>
                <c:pt idx="233095">
                  <c:v>540.02407048300404</c:v>
                </c:pt>
                <c:pt idx="233096">
                  <c:v>540.02638723827795</c:v>
                </c:pt>
                <c:pt idx="233097">
                  <c:v>540.02870399355095</c:v>
                </c:pt>
                <c:pt idx="233098">
                  <c:v>540.03102074882497</c:v>
                </c:pt>
                <c:pt idx="233099">
                  <c:v>540.03333750409899</c:v>
                </c:pt>
                <c:pt idx="233100">
                  <c:v>540.035654259372</c:v>
                </c:pt>
                <c:pt idx="233101">
                  <c:v>540.03797101464602</c:v>
                </c:pt>
                <c:pt idx="233102">
                  <c:v>540.04028776991902</c:v>
                </c:pt>
                <c:pt idx="233103">
                  <c:v>540.04260452519304</c:v>
                </c:pt>
                <c:pt idx="233104">
                  <c:v>540.04492128046604</c:v>
                </c:pt>
                <c:pt idx="233105">
                  <c:v>540.04723803573995</c:v>
                </c:pt>
                <c:pt idx="233106">
                  <c:v>540.04955479101397</c:v>
                </c:pt>
                <c:pt idx="233107">
                  <c:v>540.05187154628697</c:v>
                </c:pt>
                <c:pt idx="233108">
                  <c:v>540.054188301561</c:v>
                </c:pt>
                <c:pt idx="233109">
                  <c:v>540.056505056834</c:v>
                </c:pt>
                <c:pt idx="233110">
                  <c:v>540.05882181210802</c:v>
                </c:pt>
                <c:pt idx="233111">
                  <c:v>540.06113856738102</c:v>
                </c:pt>
                <c:pt idx="233112">
                  <c:v>540.06345532265505</c:v>
                </c:pt>
                <c:pt idx="233113">
                  <c:v>540.06577207792895</c:v>
                </c:pt>
                <c:pt idx="233114">
                  <c:v>540.06808883320195</c:v>
                </c:pt>
                <c:pt idx="233115">
                  <c:v>540.07040558847598</c:v>
                </c:pt>
                <c:pt idx="233116">
                  <c:v>540.07272234374898</c:v>
                </c:pt>
                <c:pt idx="233117">
                  <c:v>540.075039099023</c:v>
                </c:pt>
                <c:pt idx="233118">
                  <c:v>540.077355854296</c:v>
                </c:pt>
                <c:pt idx="233119">
                  <c:v>540.07967260957003</c:v>
                </c:pt>
                <c:pt idx="233120">
                  <c:v>540.08198936484405</c:v>
                </c:pt>
                <c:pt idx="233121">
                  <c:v>540.08430612011705</c:v>
                </c:pt>
                <c:pt idx="233122">
                  <c:v>540.08662287539096</c:v>
                </c:pt>
                <c:pt idx="233123">
                  <c:v>540.08893963066396</c:v>
                </c:pt>
                <c:pt idx="233124">
                  <c:v>540.09125638593798</c:v>
                </c:pt>
                <c:pt idx="233125">
                  <c:v>540.09357314121098</c:v>
                </c:pt>
                <c:pt idx="233126">
                  <c:v>540.09588989648501</c:v>
                </c:pt>
                <c:pt idx="233127">
                  <c:v>540.09820665175903</c:v>
                </c:pt>
                <c:pt idx="233128">
                  <c:v>540.10052340703203</c:v>
                </c:pt>
                <c:pt idx="233129">
                  <c:v>540.10284016230605</c:v>
                </c:pt>
                <c:pt idx="233130">
                  <c:v>540.10515691757905</c:v>
                </c:pt>
                <c:pt idx="233131">
                  <c:v>540.10747367285296</c:v>
                </c:pt>
                <c:pt idx="233132">
                  <c:v>540.10979042812596</c:v>
                </c:pt>
                <c:pt idx="233133">
                  <c:v>540.11210718339998</c:v>
                </c:pt>
                <c:pt idx="233134">
                  <c:v>540.11442393867299</c:v>
                </c:pt>
                <c:pt idx="233135">
                  <c:v>540.11674069394701</c:v>
                </c:pt>
                <c:pt idx="233136">
                  <c:v>540.11905744922103</c:v>
                </c:pt>
                <c:pt idx="233137">
                  <c:v>540.12137420449403</c:v>
                </c:pt>
                <c:pt idx="233138">
                  <c:v>540.12369095976806</c:v>
                </c:pt>
                <c:pt idx="233139">
                  <c:v>540.12600771504106</c:v>
                </c:pt>
                <c:pt idx="233140">
                  <c:v>540.12832447031496</c:v>
                </c:pt>
                <c:pt idx="233141">
                  <c:v>540.13064122558796</c:v>
                </c:pt>
                <c:pt idx="233142">
                  <c:v>540.13295798086199</c:v>
                </c:pt>
                <c:pt idx="233143">
                  <c:v>540.13527473613601</c:v>
                </c:pt>
                <c:pt idx="233144">
                  <c:v>540.13759149140901</c:v>
                </c:pt>
                <c:pt idx="233145">
                  <c:v>540.13990824668304</c:v>
                </c:pt>
                <c:pt idx="233146">
                  <c:v>540.14222500195604</c:v>
                </c:pt>
                <c:pt idx="233147">
                  <c:v>540.14454175722994</c:v>
                </c:pt>
                <c:pt idx="233148">
                  <c:v>540.14685851250294</c:v>
                </c:pt>
                <c:pt idx="233149">
                  <c:v>540.14917526777697</c:v>
                </c:pt>
                <c:pt idx="233150">
                  <c:v>540.15149202305099</c:v>
                </c:pt>
                <c:pt idx="233151">
                  <c:v>540.15380877832399</c:v>
                </c:pt>
                <c:pt idx="233152">
                  <c:v>540.15612553359801</c:v>
                </c:pt>
                <c:pt idx="233153">
                  <c:v>540.15844228887102</c:v>
                </c:pt>
                <c:pt idx="233154">
                  <c:v>540.16075904414504</c:v>
                </c:pt>
                <c:pt idx="233155">
                  <c:v>540.16307579941804</c:v>
                </c:pt>
                <c:pt idx="233156">
                  <c:v>540.16539255469195</c:v>
                </c:pt>
                <c:pt idx="233157">
                  <c:v>540.16770930996597</c:v>
                </c:pt>
                <c:pt idx="233158">
                  <c:v>540.17002606523897</c:v>
                </c:pt>
                <c:pt idx="233159">
                  <c:v>540.17234282051299</c:v>
                </c:pt>
                <c:pt idx="233160">
                  <c:v>540.174659575786</c:v>
                </c:pt>
                <c:pt idx="233161">
                  <c:v>540.17697633106002</c:v>
                </c:pt>
                <c:pt idx="233162">
                  <c:v>540.17929308633302</c:v>
                </c:pt>
                <c:pt idx="233163">
                  <c:v>540.18160984160704</c:v>
                </c:pt>
                <c:pt idx="233164">
                  <c:v>540.18392659688095</c:v>
                </c:pt>
                <c:pt idx="233165">
                  <c:v>540.18624335215395</c:v>
                </c:pt>
                <c:pt idx="233166">
                  <c:v>540.18856010742797</c:v>
                </c:pt>
                <c:pt idx="233167">
                  <c:v>540.19087686270097</c:v>
                </c:pt>
                <c:pt idx="233168">
                  <c:v>540.193193617975</c:v>
                </c:pt>
                <c:pt idx="233169">
                  <c:v>540.195510373248</c:v>
                </c:pt>
                <c:pt idx="233170">
                  <c:v>540.19782712852202</c:v>
                </c:pt>
                <c:pt idx="233171">
                  <c:v>540.20014388379604</c:v>
                </c:pt>
                <c:pt idx="233172">
                  <c:v>540.20246063906905</c:v>
                </c:pt>
                <c:pt idx="233173">
                  <c:v>540.20477739434295</c:v>
                </c:pt>
                <c:pt idx="233174">
                  <c:v>540.20709414961595</c:v>
                </c:pt>
                <c:pt idx="233175">
                  <c:v>540.20941090488998</c:v>
                </c:pt>
                <c:pt idx="233176">
                  <c:v>540.21172766016298</c:v>
                </c:pt>
                <c:pt idx="233177">
                  <c:v>540.214044415437</c:v>
                </c:pt>
                <c:pt idx="233178">
                  <c:v>540.21636117071102</c:v>
                </c:pt>
                <c:pt idx="233179">
                  <c:v>540.21867792598403</c:v>
                </c:pt>
                <c:pt idx="233180">
                  <c:v>540.22099468125805</c:v>
                </c:pt>
                <c:pt idx="233181">
                  <c:v>540.22331143653105</c:v>
                </c:pt>
                <c:pt idx="233182">
                  <c:v>540.22562819180496</c:v>
                </c:pt>
                <c:pt idx="233183">
                  <c:v>540.22794494707796</c:v>
                </c:pt>
                <c:pt idx="233184">
                  <c:v>540.23026170235198</c:v>
                </c:pt>
                <c:pt idx="233185">
                  <c:v>540.23257845762498</c:v>
                </c:pt>
                <c:pt idx="233186">
                  <c:v>540.234895212899</c:v>
                </c:pt>
                <c:pt idx="233187">
                  <c:v>540.23721196817303</c:v>
                </c:pt>
                <c:pt idx="233188">
                  <c:v>540.23952872344603</c:v>
                </c:pt>
                <c:pt idx="233189">
                  <c:v>540.24184547872005</c:v>
                </c:pt>
                <c:pt idx="233190">
                  <c:v>540.24416223399305</c:v>
                </c:pt>
                <c:pt idx="233191">
                  <c:v>540.24647898926696</c:v>
                </c:pt>
                <c:pt idx="233192">
                  <c:v>540.24879574453996</c:v>
                </c:pt>
                <c:pt idx="233193">
                  <c:v>540.25111249981398</c:v>
                </c:pt>
                <c:pt idx="233194">
                  <c:v>540.25342925508801</c:v>
                </c:pt>
                <c:pt idx="233195">
                  <c:v>540.25574601036101</c:v>
                </c:pt>
                <c:pt idx="233196">
                  <c:v>540.25806276563503</c:v>
                </c:pt>
                <c:pt idx="233197">
                  <c:v>540.26037952090803</c:v>
                </c:pt>
                <c:pt idx="233198">
                  <c:v>540.26269627618206</c:v>
                </c:pt>
                <c:pt idx="233199">
                  <c:v>540.26501303145506</c:v>
                </c:pt>
                <c:pt idx="233200">
                  <c:v>540.26732978672896</c:v>
                </c:pt>
                <c:pt idx="233201">
                  <c:v>540.26964654200299</c:v>
                </c:pt>
                <c:pt idx="233202">
                  <c:v>540.27196329727599</c:v>
                </c:pt>
                <c:pt idx="233203">
                  <c:v>540.27428005255001</c:v>
                </c:pt>
                <c:pt idx="233204">
                  <c:v>540.27659680782301</c:v>
                </c:pt>
                <c:pt idx="233205">
                  <c:v>540.27891356309703</c:v>
                </c:pt>
                <c:pt idx="233206">
                  <c:v>540.28123031837004</c:v>
                </c:pt>
                <c:pt idx="233207">
                  <c:v>540.28354707364394</c:v>
                </c:pt>
                <c:pt idx="233208">
                  <c:v>540.28586382891797</c:v>
                </c:pt>
                <c:pt idx="233209">
                  <c:v>540.28818058419097</c:v>
                </c:pt>
                <c:pt idx="233210">
                  <c:v>540.29049733946499</c:v>
                </c:pt>
                <c:pt idx="233211">
                  <c:v>540.29281409473799</c:v>
                </c:pt>
                <c:pt idx="233212">
                  <c:v>540.29513085001201</c:v>
                </c:pt>
                <c:pt idx="233213">
                  <c:v>540.29744760528502</c:v>
                </c:pt>
                <c:pt idx="233214">
                  <c:v>540.29976436055904</c:v>
                </c:pt>
                <c:pt idx="233215">
                  <c:v>540.30208111583295</c:v>
                </c:pt>
                <c:pt idx="233216">
                  <c:v>540.30439787110595</c:v>
                </c:pt>
                <c:pt idx="233217">
                  <c:v>540.30671462637997</c:v>
                </c:pt>
                <c:pt idx="233218">
                  <c:v>540.30903138165297</c:v>
                </c:pt>
                <c:pt idx="233219">
                  <c:v>540.31134813692699</c:v>
                </c:pt>
                <c:pt idx="233220">
                  <c:v>540.31366489219999</c:v>
                </c:pt>
                <c:pt idx="233221">
                  <c:v>540.31598164747402</c:v>
                </c:pt>
                <c:pt idx="233222">
                  <c:v>540.31829840274804</c:v>
                </c:pt>
                <c:pt idx="233223">
                  <c:v>540.32061515802104</c:v>
                </c:pt>
                <c:pt idx="233224">
                  <c:v>540.32293191329495</c:v>
                </c:pt>
                <c:pt idx="233225">
                  <c:v>540.32524866856795</c:v>
                </c:pt>
                <c:pt idx="233226">
                  <c:v>540.32756542384197</c:v>
                </c:pt>
                <c:pt idx="233227">
                  <c:v>540.32988217911497</c:v>
                </c:pt>
                <c:pt idx="233228">
                  <c:v>540.332198934389</c:v>
                </c:pt>
                <c:pt idx="233229">
                  <c:v>540.33451568966302</c:v>
                </c:pt>
                <c:pt idx="233230">
                  <c:v>540.33683244493602</c:v>
                </c:pt>
                <c:pt idx="233231">
                  <c:v>540.33914920021004</c:v>
                </c:pt>
                <c:pt idx="233232">
                  <c:v>540.34146595548305</c:v>
                </c:pt>
                <c:pt idx="233233">
                  <c:v>540.34378271075695</c:v>
                </c:pt>
                <c:pt idx="233234">
                  <c:v>540.34609946602995</c:v>
                </c:pt>
                <c:pt idx="233235">
                  <c:v>540.34841622130398</c:v>
                </c:pt>
                <c:pt idx="233236">
                  <c:v>540.35073297657698</c:v>
                </c:pt>
                <c:pt idx="233237">
                  <c:v>540.353049731851</c:v>
                </c:pt>
                <c:pt idx="233238">
                  <c:v>540.35536648712502</c:v>
                </c:pt>
                <c:pt idx="233239">
                  <c:v>540.35768324239802</c:v>
                </c:pt>
                <c:pt idx="233240">
                  <c:v>540.35999999767205</c:v>
                </c:pt>
                <c:pt idx="233241">
                  <c:v>540.36231675294505</c:v>
                </c:pt>
                <c:pt idx="233242">
                  <c:v>540.36463350821896</c:v>
                </c:pt>
                <c:pt idx="233243">
                  <c:v>540.36695026349196</c:v>
                </c:pt>
                <c:pt idx="233244">
                  <c:v>540.36926701876598</c:v>
                </c:pt>
                <c:pt idx="233245">
                  <c:v>540.37158377404</c:v>
                </c:pt>
                <c:pt idx="233246">
                  <c:v>540.373900529313</c:v>
                </c:pt>
                <c:pt idx="233247">
                  <c:v>540.37621728458703</c:v>
                </c:pt>
                <c:pt idx="233248">
                  <c:v>540.37853403986003</c:v>
                </c:pt>
                <c:pt idx="233249">
                  <c:v>540.38085079513405</c:v>
                </c:pt>
                <c:pt idx="233250">
                  <c:v>540.38316755040705</c:v>
                </c:pt>
                <c:pt idx="233251">
                  <c:v>540.38548430568096</c:v>
                </c:pt>
                <c:pt idx="233252">
                  <c:v>540.38780106095498</c:v>
                </c:pt>
                <c:pt idx="233253">
                  <c:v>540.39011781622798</c:v>
                </c:pt>
                <c:pt idx="233254">
                  <c:v>540.39243457150201</c:v>
                </c:pt>
                <c:pt idx="233255">
                  <c:v>540.39475132677501</c:v>
                </c:pt>
                <c:pt idx="233256">
                  <c:v>540.39706808204903</c:v>
                </c:pt>
                <c:pt idx="233257">
                  <c:v>540.39938483732203</c:v>
                </c:pt>
                <c:pt idx="233258">
                  <c:v>540.40170159259605</c:v>
                </c:pt>
                <c:pt idx="233259">
                  <c:v>540.40401834786996</c:v>
                </c:pt>
                <c:pt idx="233260">
                  <c:v>540.40633510314296</c:v>
                </c:pt>
                <c:pt idx="233261">
                  <c:v>540.40865185841699</c:v>
                </c:pt>
                <c:pt idx="233262">
                  <c:v>540.41096861368999</c:v>
                </c:pt>
                <c:pt idx="233263">
                  <c:v>540.41328536896401</c:v>
                </c:pt>
                <c:pt idx="233264">
                  <c:v>540.41560212423701</c:v>
                </c:pt>
                <c:pt idx="233265">
                  <c:v>540.41791887951103</c:v>
                </c:pt>
                <c:pt idx="233266">
                  <c:v>540.42023563478494</c:v>
                </c:pt>
                <c:pt idx="233267">
                  <c:v>540.42255239005794</c:v>
                </c:pt>
                <c:pt idx="233268">
                  <c:v>540.42486914533197</c:v>
                </c:pt>
                <c:pt idx="233269">
                  <c:v>540.42718590060497</c:v>
                </c:pt>
                <c:pt idx="233270">
                  <c:v>540.42950265587899</c:v>
                </c:pt>
                <c:pt idx="233271">
                  <c:v>540.43181941115199</c:v>
                </c:pt>
                <c:pt idx="233272">
                  <c:v>540.43413616642601</c:v>
                </c:pt>
                <c:pt idx="233273">
                  <c:v>540.43645292170004</c:v>
                </c:pt>
                <c:pt idx="233274">
                  <c:v>540.43876967697304</c:v>
                </c:pt>
                <c:pt idx="233275">
                  <c:v>540.44108643224695</c:v>
                </c:pt>
                <c:pt idx="233276">
                  <c:v>540.44340318751995</c:v>
                </c:pt>
                <c:pt idx="233277">
                  <c:v>540.44571994279397</c:v>
                </c:pt>
                <c:pt idx="233278">
                  <c:v>540.44803669806697</c:v>
                </c:pt>
                <c:pt idx="233279">
                  <c:v>540.45035345334099</c:v>
                </c:pt>
                <c:pt idx="233280">
                  <c:v>540.45267020861399</c:v>
                </c:pt>
                <c:pt idx="233281">
                  <c:v>540.45498696388802</c:v>
                </c:pt>
                <c:pt idx="233282">
                  <c:v>540.45730371916204</c:v>
                </c:pt>
                <c:pt idx="233283">
                  <c:v>540.45962047443504</c:v>
                </c:pt>
                <c:pt idx="233284">
                  <c:v>540.46193722970895</c:v>
                </c:pt>
                <c:pt idx="233285">
                  <c:v>540.46425398498195</c:v>
                </c:pt>
                <c:pt idx="233286">
                  <c:v>540.46657074025597</c:v>
                </c:pt>
                <c:pt idx="233287">
                  <c:v>540.46888749552897</c:v>
                </c:pt>
                <c:pt idx="233288">
                  <c:v>540.471204250803</c:v>
                </c:pt>
                <c:pt idx="233289">
                  <c:v>540.47352100607702</c:v>
                </c:pt>
                <c:pt idx="233290">
                  <c:v>540.47583776135002</c:v>
                </c:pt>
                <c:pt idx="233291">
                  <c:v>540.47815451662404</c:v>
                </c:pt>
                <c:pt idx="233292">
                  <c:v>540.48047127189704</c:v>
                </c:pt>
                <c:pt idx="233293">
                  <c:v>540.48278802717095</c:v>
                </c:pt>
                <c:pt idx="233294">
                  <c:v>540.48510478244395</c:v>
                </c:pt>
                <c:pt idx="233295">
                  <c:v>540.48742153771798</c:v>
                </c:pt>
                <c:pt idx="233296">
                  <c:v>540.489738292992</c:v>
                </c:pt>
                <c:pt idx="233297">
                  <c:v>540.492055048265</c:v>
                </c:pt>
                <c:pt idx="233298">
                  <c:v>540.49437180353902</c:v>
                </c:pt>
                <c:pt idx="233299">
                  <c:v>540.49668855881202</c:v>
                </c:pt>
                <c:pt idx="233300">
                  <c:v>540.49900531408605</c:v>
                </c:pt>
                <c:pt idx="233301">
                  <c:v>540.50132206935905</c:v>
                </c:pt>
                <c:pt idx="233302">
                  <c:v>540.50363882463296</c:v>
                </c:pt>
                <c:pt idx="233303">
                  <c:v>540.50595557990698</c:v>
                </c:pt>
                <c:pt idx="233304">
                  <c:v>540.50827233517998</c:v>
                </c:pt>
                <c:pt idx="233305">
                  <c:v>540.510589090454</c:v>
                </c:pt>
                <c:pt idx="233306">
                  <c:v>540.512905845727</c:v>
                </c:pt>
                <c:pt idx="233307">
                  <c:v>540.51522260100103</c:v>
                </c:pt>
                <c:pt idx="233308">
                  <c:v>540.51753935627403</c:v>
                </c:pt>
                <c:pt idx="233309">
                  <c:v>540.51985611154805</c:v>
                </c:pt>
                <c:pt idx="233310">
                  <c:v>540.52217286682196</c:v>
                </c:pt>
                <c:pt idx="233311">
                  <c:v>540.52448962209496</c:v>
                </c:pt>
                <c:pt idx="233312">
                  <c:v>540.52680637736898</c:v>
                </c:pt>
                <c:pt idx="233313">
                  <c:v>540.52912313264198</c:v>
                </c:pt>
                <c:pt idx="233314">
                  <c:v>540.53143988791601</c:v>
                </c:pt>
                <c:pt idx="233315">
                  <c:v>540.53375664318901</c:v>
                </c:pt>
                <c:pt idx="233316">
                  <c:v>540.53607339846303</c:v>
                </c:pt>
                <c:pt idx="233317">
                  <c:v>540.53839015373705</c:v>
                </c:pt>
                <c:pt idx="233318">
                  <c:v>540.54070690901005</c:v>
                </c:pt>
                <c:pt idx="233319">
                  <c:v>540.54302366428396</c:v>
                </c:pt>
                <c:pt idx="233320">
                  <c:v>540.54534041955696</c:v>
                </c:pt>
                <c:pt idx="233321">
                  <c:v>540.54765717483099</c:v>
                </c:pt>
                <c:pt idx="233322">
                  <c:v>540.54997393010399</c:v>
                </c:pt>
                <c:pt idx="233323">
                  <c:v>540.55229068537801</c:v>
                </c:pt>
                <c:pt idx="233324">
                  <c:v>540.55460744065203</c:v>
                </c:pt>
                <c:pt idx="233325">
                  <c:v>540.55692419592503</c:v>
                </c:pt>
                <c:pt idx="233326">
                  <c:v>540.55924095119894</c:v>
                </c:pt>
                <c:pt idx="233327">
                  <c:v>540.56155770647194</c:v>
                </c:pt>
                <c:pt idx="233328">
                  <c:v>540.56387446174597</c:v>
                </c:pt>
                <c:pt idx="233329">
                  <c:v>540.56619121701897</c:v>
                </c:pt>
                <c:pt idx="233330">
                  <c:v>540.56850797229299</c:v>
                </c:pt>
                <c:pt idx="233331">
                  <c:v>540.57082472756599</c:v>
                </c:pt>
                <c:pt idx="233332">
                  <c:v>540.57314148284001</c:v>
                </c:pt>
                <c:pt idx="233333">
                  <c:v>540.57545823811404</c:v>
                </c:pt>
                <c:pt idx="233334">
                  <c:v>540.57777499338704</c:v>
                </c:pt>
                <c:pt idx="233335">
                  <c:v>540.58009174866095</c:v>
                </c:pt>
                <c:pt idx="233336">
                  <c:v>540.58240850393395</c:v>
                </c:pt>
                <c:pt idx="233337">
                  <c:v>540.58472525920797</c:v>
                </c:pt>
                <c:pt idx="233338">
                  <c:v>540.58704201448097</c:v>
                </c:pt>
                <c:pt idx="233339">
                  <c:v>540.58935876975499</c:v>
                </c:pt>
                <c:pt idx="233340">
                  <c:v>540.59167552502902</c:v>
                </c:pt>
                <c:pt idx="233341">
                  <c:v>540.59399228030202</c:v>
                </c:pt>
                <c:pt idx="233342">
                  <c:v>540.59630903557604</c:v>
                </c:pt>
                <c:pt idx="233343">
                  <c:v>540.59862579084904</c:v>
                </c:pt>
                <c:pt idx="233344">
                  <c:v>540.60094254612295</c:v>
                </c:pt>
                <c:pt idx="233345">
                  <c:v>540.60325930139595</c:v>
                </c:pt>
                <c:pt idx="233346">
                  <c:v>540.60557605666997</c:v>
                </c:pt>
                <c:pt idx="233347">
                  <c:v>540.607892811944</c:v>
                </c:pt>
                <c:pt idx="233348">
                  <c:v>540.610209567217</c:v>
                </c:pt>
                <c:pt idx="233349">
                  <c:v>540.61252632249102</c:v>
                </c:pt>
                <c:pt idx="233350">
                  <c:v>540.61484307776402</c:v>
                </c:pt>
                <c:pt idx="233351">
                  <c:v>540.61715983303804</c:v>
                </c:pt>
                <c:pt idx="233352">
                  <c:v>540.61947658831104</c:v>
                </c:pt>
                <c:pt idx="233353">
                  <c:v>540.62179334358495</c:v>
                </c:pt>
                <c:pt idx="233354">
                  <c:v>540.62411009885898</c:v>
                </c:pt>
                <c:pt idx="233355">
                  <c:v>540.62642685413198</c:v>
                </c:pt>
                <c:pt idx="233356">
                  <c:v>540.628743609406</c:v>
                </c:pt>
                <c:pt idx="233357">
                  <c:v>540.631060364679</c:v>
                </c:pt>
                <c:pt idx="233358">
                  <c:v>540.63337711995302</c:v>
                </c:pt>
                <c:pt idx="233359">
                  <c:v>540.63569387522602</c:v>
                </c:pt>
                <c:pt idx="233360">
                  <c:v>540.63801063050005</c:v>
                </c:pt>
                <c:pt idx="233361">
                  <c:v>540.64032738577396</c:v>
                </c:pt>
                <c:pt idx="233362">
                  <c:v>540.64264414104696</c:v>
                </c:pt>
                <c:pt idx="233363">
                  <c:v>540.64496089632098</c:v>
                </c:pt>
                <c:pt idx="233364">
                  <c:v>540.64727765159398</c:v>
                </c:pt>
                <c:pt idx="233365">
                  <c:v>540.649594406868</c:v>
                </c:pt>
                <c:pt idx="233366">
                  <c:v>540.651911162141</c:v>
                </c:pt>
                <c:pt idx="233367">
                  <c:v>540.65422791741503</c:v>
                </c:pt>
                <c:pt idx="233368">
                  <c:v>540.65654467268905</c:v>
                </c:pt>
                <c:pt idx="233369">
                  <c:v>540.65886142796205</c:v>
                </c:pt>
                <c:pt idx="233370">
                  <c:v>540.66117818323596</c:v>
                </c:pt>
                <c:pt idx="233371">
                  <c:v>540.66349493850896</c:v>
                </c:pt>
                <c:pt idx="233372">
                  <c:v>540.66581169378298</c:v>
                </c:pt>
                <c:pt idx="233373">
                  <c:v>540.66812844905598</c:v>
                </c:pt>
                <c:pt idx="233374">
                  <c:v>540.67044520433001</c:v>
                </c:pt>
                <c:pt idx="233375">
                  <c:v>540.67276195960403</c:v>
                </c:pt>
                <c:pt idx="233376">
                  <c:v>540.67507871487703</c:v>
                </c:pt>
                <c:pt idx="233377">
                  <c:v>540.67739547015105</c:v>
                </c:pt>
                <c:pt idx="233378">
                  <c:v>540.67971222542405</c:v>
                </c:pt>
                <c:pt idx="233379">
                  <c:v>540.68202898069796</c:v>
                </c:pt>
                <c:pt idx="233380">
                  <c:v>540.68434573597096</c:v>
                </c:pt>
                <c:pt idx="233381">
                  <c:v>540.68666249124499</c:v>
                </c:pt>
                <c:pt idx="233382">
                  <c:v>540.68897924651799</c:v>
                </c:pt>
                <c:pt idx="233383">
                  <c:v>540.69129600179201</c:v>
                </c:pt>
                <c:pt idx="233384">
                  <c:v>540.69361275706603</c:v>
                </c:pt>
                <c:pt idx="233385">
                  <c:v>540.69592951233903</c:v>
                </c:pt>
                <c:pt idx="233386">
                  <c:v>540.69824626761294</c:v>
                </c:pt>
                <c:pt idx="233387">
                  <c:v>540.70056302288594</c:v>
                </c:pt>
                <c:pt idx="233388">
                  <c:v>540.70287977815997</c:v>
                </c:pt>
                <c:pt idx="233389">
                  <c:v>540.70519653343297</c:v>
                </c:pt>
                <c:pt idx="233390">
                  <c:v>540.70751328870699</c:v>
                </c:pt>
                <c:pt idx="233391">
                  <c:v>540.70983004398101</c:v>
                </c:pt>
                <c:pt idx="233392">
                  <c:v>540.71214679925401</c:v>
                </c:pt>
                <c:pt idx="233393">
                  <c:v>540.71446355452804</c:v>
                </c:pt>
                <c:pt idx="233394">
                  <c:v>540.71678030980104</c:v>
                </c:pt>
                <c:pt idx="233395">
                  <c:v>540.71909706507495</c:v>
                </c:pt>
                <c:pt idx="233396">
                  <c:v>540.72141382034795</c:v>
                </c:pt>
                <c:pt idx="233397">
                  <c:v>540.72373057562197</c:v>
                </c:pt>
                <c:pt idx="233398">
                  <c:v>540.72604733089599</c:v>
                </c:pt>
                <c:pt idx="233399">
                  <c:v>540.72836408616899</c:v>
                </c:pt>
                <c:pt idx="233400">
                  <c:v>540.73068084144302</c:v>
                </c:pt>
                <c:pt idx="233401">
                  <c:v>540.73299759671602</c:v>
                </c:pt>
                <c:pt idx="233402">
                  <c:v>540.73531435199004</c:v>
                </c:pt>
                <c:pt idx="233403">
                  <c:v>540.73763110726304</c:v>
                </c:pt>
                <c:pt idx="233404">
                  <c:v>540.73994786253695</c:v>
                </c:pt>
                <c:pt idx="233405">
                  <c:v>540.74226461781097</c:v>
                </c:pt>
                <c:pt idx="233406">
                  <c:v>540.74458137308397</c:v>
                </c:pt>
                <c:pt idx="233407">
                  <c:v>540.746898128358</c:v>
                </c:pt>
                <c:pt idx="233408">
                  <c:v>540.749214883631</c:v>
                </c:pt>
                <c:pt idx="233409">
                  <c:v>540.75153163890502</c:v>
                </c:pt>
                <c:pt idx="233410">
                  <c:v>540.75384839417802</c:v>
                </c:pt>
                <c:pt idx="233411">
                  <c:v>540.75616514945204</c:v>
                </c:pt>
                <c:pt idx="233412">
                  <c:v>540.75848190472595</c:v>
                </c:pt>
                <c:pt idx="233413">
                  <c:v>540.76079865999895</c:v>
                </c:pt>
                <c:pt idx="233414">
                  <c:v>540.76311541527298</c:v>
                </c:pt>
                <c:pt idx="233415">
                  <c:v>540.76543217054598</c:v>
                </c:pt>
                <c:pt idx="233416">
                  <c:v>540.76774892582</c:v>
                </c:pt>
                <c:pt idx="233417">
                  <c:v>540.770065681093</c:v>
                </c:pt>
                <c:pt idx="233418">
                  <c:v>540.77238243636702</c:v>
                </c:pt>
                <c:pt idx="233419">
                  <c:v>540.77469919164105</c:v>
                </c:pt>
                <c:pt idx="233420">
                  <c:v>540.77701594691405</c:v>
                </c:pt>
                <c:pt idx="233421">
                  <c:v>540.77933270218796</c:v>
                </c:pt>
                <c:pt idx="233422">
                  <c:v>540.78164945746096</c:v>
                </c:pt>
                <c:pt idx="233423">
                  <c:v>540.78396621273498</c:v>
                </c:pt>
                <c:pt idx="233424">
                  <c:v>540.78628296800798</c:v>
                </c:pt>
                <c:pt idx="233425">
                  <c:v>540.788599723282</c:v>
                </c:pt>
                <c:pt idx="233426">
                  <c:v>540.79091647855603</c:v>
                </c:pt>
                <c:pt idx="233427">
                  <c:v>540.79323323382903</c:v>
                </c:pt>
                <c:pt idx="233428">
                  <c:v>540.79554998910305</c:v>
                </c:pt>
                <c:pt idx="233429">
                  <c:v>540.79786674437605</c:v>
                </c:pt>
                <c:pt idx="233430">
                  <c:v>540.80018349964996</c:v>
                </c:pt>
                <c:pt idx="233431">
                  <c:v>540.80250025492296</c:v>
                </c:pt>
                <c:pt idx="233432">
                  <c:v>540.80481701019698</c:v>
                </c:pt>
                <c:pt idx="233433">
                  <c:v>540.80713376546998</c:v>
                </c:pt>
                <c:pt idx="233434">
                  <c:v>540.80945052074401</c:v>
                </c:pt>
                <c:pt idx="233435">
                  <c:v>540.81176727601803</c:v>
                </c:pt>
                <c:pt idx="233436">
                  <c:v>540.81408403129103</c:v>
                </c:pt>
                <c:pt idx="233437">
                  <c:v>540.81640078656505</c:v>
                </c:pt>
                <c:pt idx="233438">
                  <c:v>540.81871754183805</c:v>
                </c:pt>
                <c:pt idx="233439">
                  <c:v>540.82103429711196</c:v>
                </c:pt>
                <c:pt idx="233440">
                  <c:v>540.82335105238496</c:v>
                </c:pt>
                <c:pt idx="233441">
                  <c:v>540.82566780765899</c:v>
                </c:pt>
                <c:pt idx="233442">
                  <c:v>540.82798456293301</c:v>
                </c:pt>
                <c:pt idx="233443">
                  <c:v>540.83030131820601</c:v>
                </c:pt>
                <c:pt idx="233444">
                  <c:v>540.83261807348003</c:v>
                </c:pt>
                <c:pt idx="233445">
                  <c:v>540.83493482875303</c:v>
                </c:pt>
                <c:pt idx="233446">
                  <c:v>540.83725158402694</c:v>
                </c:pt>
                <c:pt idx="233447">
                  <c:v>540.83956833929994</c:v>
                </c:pt>
                <c:pt idx="233448">
                  <c:v>540.84188509457397</c:v>
                </c:pt>
                <c:pt idx="233449">
                  <c:v>540.84420184984799</c:v>
                </c:pt>
                <c:pt idx="233450">
                  <c:v>540.84651860512099</c:v>
                </c:pt>
                <c:pt idx="233451">
                  <c:v>540.84883536039501</c:v>
                </c:pt>
                <c:pt idx="233452">
                  <c:v>540.85115211566801</c:v>
                </c:pt>
                <c:pt idx="233453">
                  <c:v>540.85346887094204</c:v>
                </c:pt>
                <c:pt idx="233454">
                  <c:v>540.85578562621504</c:v>
                </c:pt>
                <c:pt idx="233455">
                  <c:v>540.85810238148895</c:v>
                </c:pt>
                <c:pt idx="233456">
                  <c:v>540.86041913676297</c:v>
                </c:pt>
                <c:pt idx="233457">
                  <c:v>540.86273589203597</c:v>
                </c:pt>
                <c:pt idx="233458">
                  <c:v>540.86505264730999</c:v>
                </c:pt>
                <c:pt idx="233459">
                  <c:v>540.86736940258299</c:v>
                </c:pt>
                <c:pt idx="233460">
                  <c:v>540.86968615785702</c:v>
                </c:pt>
                <c:pt idx="233461">
                  <c:v>540.87200291313002</c:v>
                </c:pt>
                <c:pt idx="233462">
                  <c:v>540.87431966840404</c:v>
                </c:pt>
                <c:pt idx="233463">
                  <c:v>540.87663642367795</c:v>
                </c:pt>
                <c:pt idx="233464">
                  <c:v>540.87895317895095</c:v>
                </c:pt>
                <c:pt idx="233465">
                  <c:v>540.88126993422497</c:v>
                </c:pt>
                <c:pt idx="233466">
                  <c:v>540.88358668949797</c:v>
                </c:pt>
                <c:pt idx="233467">
                  <c:v>540.885903444772</c:v>
                </c:pt>
                <c:pt idx="233468">
                  <c:v>540.888220200045</c:v>
                </c:pt>
                <c:pt idx="233469">
                  <c:v>540.89053695531902</c:v>
                </c:pt>
                <c:pt idx="233470">
                  <c:v>540.89285371059304</c:v>
                </c:pt>
                <c:pt idx="233471">
                  <c:v>540.89517046586604</c:v>
                </c:pt>
                <c:pt idx="233472">
                  <c:v>540.89748722113995</c:v>
                </c:pt>
                <c:pt idx="233473">
                  <c:v>540.89980397641295</c:v>
                </c:pt>
                <c:pt idx="233474">
                  <c:v>540.90212073168698</c:v>
                </c:pt>
                <c:pt idx="233475">
                  <c:v>540.90443748695998</c:v>
                </c:pt>
                <c:pt idx="233476">
                  <c:v>540.906754242234</c:v>
                </c:pt>
                <c:pt idx="233477">
                  <c:v>540.90907099750802</c:v>
                </c:pt>
                <c:pt idx="233478">
                  <c:v>540.91138775278102</c:v>
                </c:pt>
                <c:pt idx="233479">
                  <c:v>540.91370450805505</c:v>
                </c:pt>
                <c:pt idx="233480">
                  <c:v>540.91602126332805</c:v>
                </c:pt>
                <c:pt idx="233481">
                  <c:v>540.91833801860196</c:v>
                </c:pt>
                <c:pt idx="233482">
                  <c:v>540.92065477387496</c:v>
                </c:pt>
                <c:pt idx="233483">
                  <c:v>540.92297152914898</c:v>
                </c:pt>
                <c:pt idx="233484">
                  <c:v>540.92528828442198</c:v>
                </c:pt>
                <c:pt idx="233485">
                  <c:v>540.927605039696</c:v>
                </c:pt>
                <c:pt idx="233486">
                  <c:v>540.92992179497003</c:v>
                </c:pt>
                <c:pt idx="233487">
                  <c:v>540.93223855024303</c:v>
                </c:pt>
                <c:pt idx="233488">
                  <c:v>540.93455530551705</c:v>
                </c:pt>
                <c:pt idx="233489">
                  <c:v>540.93687206079005</c:v>
                </c:pt>
                <c:pt idx="233490">
                  <c:v>540.93918881606396</c:v>
                </c:pt>
                <c:pt idx="233491">
                  <c:v>540.94150557133696</c:v>
                </c:pt>
                <c:pt idx="233492">
                  <c:v>540.94382232661098</c:v>
                </c:pt>
                <c:pt idx="233493">
                  <c:v>540.94613908188501</c:v>
                </c:pt>
                <c:pt idx="233494">
                  <c:v>540.94845583715801</c:v>
                </c:pt>
                <c:pt idx="233495">
                  <c:v>540.95077259243203</c:v>
                </c:pt>
                <c:pt idx="233496">
                  <c:v>540.95308934770503</c:v>
                </c:pt>
                <c:pt idx="233497">
                  <c:v>540.95540610297905</c:v>
                </c:pt>
                <c:pt idx="233498">
                  <c:v>540.95772285825205</c:v>
                </c:pt>
                <c:pt idx="233499">
                  <c:v>540.96003961352596</c:v>
                </c:pt>
                <c:pt idx="233500">
                  <c:v>540.96235636879999</c:v>
                </c:pt>
                <c:pt idx="233501">
                  <c:v>540.96467312407299</c:v>
                </c:pt>
                <c:pt idx="233502">
                  <c:v>540.96698987934701</c:v>
                </c:pt>
                <c:pt idx="233503">
                  <c:v>540.96930663462001</c:v>
                </c:pt>
                <c:pt idx="233504">
                  <c:v>540.97162338989403</c:v>
                </c:pt>
                <c:pt idx="233505">
                  <c:v>540.97394014516703</c:v>
                </c:pt>
                <c:pt idx="233506">
                  <c:v>540.97625690044094</c:v>
                </c:pt>
                <c:pt idx="233507">
                  <c:v>540.97857365571497</c:v>
                </c:pt>
                <c:pt idx="233508">
                  <c:v>540.98089041098797</c:v>
                </c:pt>
                <c:pt idx="233509">
                  <c:v>540.98320716626199</c:v>
                </c:pt>
                <c:pt idx="233510">
                  <c:v>540.98552392153499</c:v>
                </c:pt>
                <c:pt idx="233511">
                  <c:v>540.98784067680901</c:v>
                </c:pt>
                <c:pt idx="233512">
                  <c:v>540.99015743208201</c:v>
                </c:pt>
                <c:pt idx="233513">
                  <c:v>540.99247418735604</c:v>
                </c:pt>
                <c:pt idx="233514">
                  <c:v>540.99479094262995</c:v>
                </c:pt>
                <c:pt idx="233515">
                  <c:v>540.99710769790295</c:v>
                </c:pt>
                <c:pt idx="233516">
                  <c:v>540.99942445317697</c:v>
                </c:pt>
                <c:pt idx="233517">
                  <c:v>541.00174120844997</c:v>
                </c:pt>
                <c:pt idx="233518">
                  <c:v>541.00405796372399</c:v>
                </c:pt>
                <c:pt idx="233519">
                  <c:v>541.00637471899699</c:v>
                </c:pt>
                <c:pt idx="233520">
                  <c:v>541.00869147427102</c:v>
                </c:pt>
                <c:pt idx="233521">
                  <c:v>541.01100822954504</c:v>
                </c:pt>
                <c:pt idx="233522">
                  <c:v>541.01332498481804</c:v>
                </c:pt>
                <c:pt idx="233523">
                  <c:v>541.01564174009195</c:v>
                </c:pt>
                <c:pt idx="233524">
                  <c:v>541.01795849536495</c:v>
                </c:pt>
                <c:pt idx="233525">
                  <c:v>541.02027525063897</c:v>
                </c:pt>
                <c:pt idx="233526">
                  <c:v>541.02259200591197</c:v>
                </c:pt>
                <c:pt idx="233527">
                  <c:v>541.024908761186</c:v>
                </c:pt>
                <c:pt idx="233528">
                  <c:v>541.02722551646002</c:v>
                </c:pt>
                <c:pt idx="233529">
                  <c:v>541.02954227173302</c:v>
                </c:pt>
                <c:pt idx="233530">
                  <c:v>541.03185902700704</c:v>
                </c:pt>
                <c:pt idx="233531">
                  <c:v>541.03417578228004</c:v>
                </c:pt>
                <c:pt idx="233532">
                  <c:v>541.03649253755395</c:v>
                </c:pt>
                <c:pt idx="233533">
                  <c:v>541.03880929282695</c:v>
                </c:pt>
                <c:pt idx="233534">
                  <c:v>541.04112604810098</c:v>
                </c:pt>
                <c:pt idx="233535">
                  <c:v>541.04344280337398</c:v>
                </c:pt>
                <c:pt idx="233536">
                  <c:v>541.045759558648</c:v>
                </c:pt>
                <c:pt idx="233537">
                  <c:v>541.04807631392202</c:v>
                </c:pt>
                <c:pt idx="233538">
                  <c:v>541.05039306919502</c:v>
                </c:pt>
                <c:pt idx="233539">
                  <c:v>541.05270982446905</c:v>
                </c:pt>
                <c:pt idx="233540">
                  <c:v>541.05502657974205</c:v>
                </c:pt>
                <c:pt idx="233541">
                  <c:v>541.05734333501596</c:v>
                </c:pt>
                <c:pt idx="233542">
                  <c:v>541.05966009028896</c:v>
                </c:pt>
                <c:pt idx="233543">
                  <c:v>541.06197684556298</c:v>
                </c:pt>
                <c:pt idx="233544">
                  <c:v>541.064293600837</c:v>
                </c:pt>
                <c:pt idx="233545">
                  <c:v>541.06661035611</c:v>
                </c:pt>
                <c:pt idx="233546">
                  <c:v>541.06892711138403</c:v>
                </c:pt>
                <c:pt idx="233547">
                  <c:v>541.07124386665703</c:v>
                </c:pt>
                <c:pt idx="233548">
                  <c:v>541.07356062193105</c:v>
                </c:pt>
                <c:pt idx="233549">
                  <c:v>541.07587737720405</c:v>
                </c:pt>
                <c:pt idx="233550">
                  <c:v>541.07819413247796</c:v>
                </c:pt>
                <c:pt idx="233551">
                  <c:v>541.08051088775198</c:v>
                </c:pt>
                <c:pt idx="233552">
                  <c:v>541.08282764302498</c:v>
                </c:pt>
                <c:pt idx="233553">
                  <c:v>541.08514439829901</c:v>
                </c:pt>
                <c:pt idx="233554">
                  <c:v>541.08746115357201</c:v>
                </c:pt>
                <c:pt idx="233555">
                  <c:v>541.08977790884603</c:v>
                </c:pt>
                <c:pt idx="233556">
                  <c:v>541.09209466411903</c:v>
                </c:pt>
                <c:pt idx="233557">
                  <c:v>541.09441141939305</c:v>
                </c:pt>
                <c:pt idx="233558">
                  <c:v>541.09672817466696</c:v>
                </c:pt>
                <c:pt idx="233559">
                  <c:v>541.09904492993996</c:v>
                </c:pt>
                <c:pt idx="233560">
                  <c:v>541.10136168521399</c:v>
                </c:pt>
                <c:pt idx="233561">
                  <c:v>541.10367844048699</c:v>
                </c:pt>
                <c:pt idx="233562">
                  <c:v>541.10599519576101</c:v>
                </c:pt>
                <c:pt idx="233563">
                  <c:v>541.10831195103401</c:v>
                </c:pt>
                <c:pt idx="233564">
                  <c:v>541.11062870630803</c:v>
                </c:pt>
                <c:pt idx="233565">
                  <c:v>541.11294546158194</c:v>
                </c:pt>
                <c:pt idx="233566">
                  <c:v>541.11526221685494</c:v>
                </c:pt>
                <c:pt idx="233567">
                  <c:v>541.11757897212897</c:v>
                </c:pt>
                <c:pt idx="233568">
                  <c:v>541.11989572740197</c:v>
                </c:pt>
                <c:pt idx="233569">
                  <c:v>541.12221248267599</c:v>
                </c:pt>
                <c:pt idx="233570">
                  <c:v>541.12452923794899</c:v>
                </c:pt>
                <c:pt idx="233571">
                  <c:v>541.12684599322301</c:v>
                </c:pt>
                <c:pt idx="233572">
                  <c:v>541.12916274849704</c:v>
                </c:pt>
                <c:pt idx="233573">
                  <c:v>541.13147950377004</c:v>
                </c:pt>
                <c:pt idx="233574">
                  <c:v>541.13379625904395</c:v>
                </c:pt>
                <c:pt idx="233575">
                  <c:v>541.13611301431695</c:v>
                </c:pt>
                <c:pt idx="233576">
                  <c:v>541.13842976959097</c:v>
                </c:pt>
                <c:pt idx="233577">
                  <c:v>541.14074652486397</c:v>
                </c:pt>
                <c:pt idx="233578">
                  <c:v>541.14306328013799</c:v>
                </c:pt>
                <c:pt idx="233579">
                  <c:v>541.14538003541099</c:v>
                </c:pt>
                <c:pt idx="233580">
                  <c:v>541.14769679068502</c:v>
                </c:pt>
                <c:pt idx="233581">
                  <c:v>541.15001354595904</c:v>
                </c:pt>
                <c:pt idx="233582">
                  <c:v>541.15233030123204</c:v>
                </c:pt>
                <c:pt idx="233583">
                  <c:v>541.15464705650595</c:v>
                </c:pt>
                <c:pt idx="233584">
                  <c:v>541.15696381177895</c:v>
                </c:pt>
                <c:pt idx="233585">
                  <c:v>541.15928056705297</c:v>
                </c:pt>
                <c:pt idx="233586">
                  <c:v>541.16159732232597</c:v>
                </c:pt>
                <c:pt idx="233587">
                  <c:v>541.1639140776</c:v>
                </c:pt>
                <c:pt idx="233588">
                  <c:v>541.16623083287402</c:v>
                </c:pt>
                <c:pt idx="233589">
                  <c:v>541.16854758814702</c:v>
                </c:pt>
                <c:pt idx="233590">
                  <c:v>541.17086434342104</c:v>
                </c:pt>
                <c:pt idx="233591">
                  <c:v>541.17318109869404</c:v>
                </c:pt>
                <c:pt idx="233592">
                  <c:v>541.17549785396795</c:v>
                </c:pt>
                <c:pt idx="233593">
                  <c:v>541.17781460924095</c:v>
                </c:pt>
                <c:pt idx="233594">
                  <c:v>541.18013136451498</c:v>
                </c:pt>
                <c:pt idx="233595">
                  <c:v>541.182448119789</c:v>
                </c:pt>
                <c:pt idx="233596">
                  <c:v>541.184764875062</c:v>
                </c:pt>
                <c:pt idx="233597">
                  <c:v>541.18708163033602</c:v>
                </c:pt>
                <c:pt idx="233598">
                  <c:v>541.18939838560902</c:v>
                </c:pt>
                <c:pt idx="233599">
                  <c:v>541.19171514088305</c:v>
                </c:pt>
                <c:pt idx="233600">
                  <c:v>541.19403189615605</c:v>
                </c:pt>
                <c:pt idx="233601">
                  <c:v>541.19634865142996</c:v>
                </c:pt>
                <c:pt idx="233602">
                  <c:v>541.19866540670398</c:v>
                </c:pt>
                <c:pt idx="233603">
                  <c:v>541.20098216197698</c:v>
                </c:pt>
                <c:pt idx="233604">
                  <c:v>541.203298917251</c:v>
                </c:pt>
                <c:pt idx="233605">
                  <c:v>541.205615672524</c:v>
                </c:pt>
                <c:pt idx="233606">
                  <c:v>541.20793242779803</c:v>
                </c:pt>
                <c:pt idx="233607">
                  <c:v>541.21024918307103</c:v>
                </c:pt>
                <c:pt idx="233608">
                  <c:v>541.21256593834505</c:v>
                </c:pt>
                <c:pt idx="233609">
                  <c:v>541.21488269361896</c:v>
                </c:pt>
                <c:pt idx="233610">
                  <c:v>541.21719944889196</c:v>
                </c:pt>
                <c:pt idx="233611">
                  <c:v>541.21951620416598</c:v>
                </c:pt>
                <c:pt idx="233612">
                  <c:v>541.22183295943898</c:v>
                </c:pt>
                <c:pt idx="233613">
                  <c:v>541.22414971471301</c:v>
                </c:pt>
                <c:pt idx="233614">
                  <c:v>541.22646646998601</c:v>
                </c:pt>
                <c:pt idx="233615">
                  <c:v>541.22878322526003</c:v>
                </c:pt>
                <c:pt idx="233616">
                  <c:v>541.23109998053405</c:v>
                </c:pt>
                <c:pt idx="233617">
                  <c:v>541.23341673580705</c:v>
                </c:pt>
                <c:pt idx="233618">
                  <c:v>541.23573349108096</c:v>
                </c:pt>
                <c:pt idx="233619">
                  <c:v>541.23805024635396</c:v>
                </c:pt>
                <c:pt idx="233620">
                  <c:v>541.24036700162799</c:v>
                </c:pt>
                <c:pt idx="233621">
                  <c:v>541.24268375690099</c:v>
                </c:pt>
                <c:pt idx="233622">
                  <c:v>541.24500051217501</c:v>
                </c:pt>
                <c:pt idx="233623">
                  <c:v>541.24731726744903</c:v>
                </c:pt>
                <c:pt idx="233624">
                  <c:v>541.24963402272203</c:v>
                </c:pt>
                <c:pt idx="233625">
                  <c:v>541.25195077799594</c:v>
                </c:pt>
                <c:pt idx="233626">
                  <c:v>541.25426753326894</c:v>
                </c:pt>
                <c:pt idx="233627">
                  <c:v>541.25658428854297</c:v>
                </c:pt>
                <c:pt idx="233628">
                  <c:v>541.25890104381597</c:v>
                </c:pt>
                <c:pt idx="233629">
                  <c:v>541.26121779908999</c:v>
                </c:pt>
                <c:pt idx="233630">
                  <c:v>541.26353455436299</c:v>
                </c:pt>
                <c:pt idx="233631">
                  <c:v>541.26585130963701</c:v>
                </c:pt>
                <c:pt idx="233632">
                  <c:v>541.26816806491104</c:v>
                </c:pt>
                <c:pt idx="233633">
                  <c:v>541.27048482018404</c:v>
                </c:pt>
                <c:pt idx="233634">
                  <c:v>541.27280157545795</c:v>
                </c:pt>
                <c:pt idx="233635">
                  <c:v>541.27511833073095</c:v>
                </c:pt>
                <c:pt idx="233636">
                  <c:v>541.27743508600497</c:v>
                </c:pt>
                <c:pt idx="233637">
                  <c:v>541.27975184127797</c:v>
                </c:pt>
                <c:pt idx="233638">
                  <c:v>541.28206859655199</c:v>
                </c:pt>
                <c:pt idx="233639">
                  <c:v>541.28438535182602</c:v>
                </c:pt>
                <c:pt idx="233640">
                  <c:v>541.28670210709902</c:v>
                </c:pt>
                <c:pt idx="233641">
                  <c:v>541.28901886237304</c:v>
                </c:pt>
                <c:pt idx="233642">
                  <c:v>541.29133561764604</c:v>
                </c:pt>
                <c:pt idx="233643">
                  <c:v>541.29365237291995</c:v>
                </c:pt>
                <c:pt idx="233644">
                  <c:v>541.29596912819295</c:v>
                </c:pt>
                <c:pt idx="233645">
                  <c:v>541.29828588346697</c:v>
                </c:pt>
                <c:pt idx="233646">
                  <c:v>541.300602638741</c:v>
                </c:pt>
                <c:pt idx="233647">
                  <c:v>541.302919394014</c:v>
                </c:pt>
                <c:pt idx="233648">
                  <c:v>541.30523614928802</c:v>
                </c:pt>
                <c:pt idx="233649">
                  <c:v>541.30755290456102</c:v>
                </c:pt>
                <c:pt idx="233650">
                  <c:v>541.30986965983504</c:v>
                </c:pt>
                <c:pt idx="233651">
                  <c:v>541.31218641510804</c:v>
                </c:pt>
                <c:pt idx="233652">
                  <c:v>541.31450317038195</c:v>
                </c:pt>
                <c:pt idx="233653">
                  <c:v>541.31681992565598</c:v>
                </c:pt>
                <c:pt idx="233654">
                  <c:v>541.31913668092898</c:v>
                </c:pt>
                <c:pt idx="233655">
                  <c:v>541.321453436203</c:v>
                </c:pt>
                <c:pt idx="233656">
                  <c:v>541.323770191476</c:v>
                </c:pt>
                <c:pt idx="233657">
                  <c:v>541.32608694675002</c:v>
                </c:pt>
                <c:pt idx="233658">
                  <c:v>541.32840370202302</c:v>
                </c:pt>
                <c:pt idx="233659">
                  <c:v>541.33072045729705</c:v>
                </c:pt>
                <c:pt idx="233660">
                  <c:v>541.33303721257096</c:v>
                </c:pt>
                <c:pt idx="233661">
                  <c:v>541.33535396784396</c:v>
                </c:pt>
                <c:pt idx="233662">
                  <c:v>541.33767072311798</c:v>
                </c:pt>
                <c:pt idx="233663">
                  <c:v>541.33998747839098</c:v>
                </c:pt>
                <c:pt idx="233664">
                  <c:v>541.342304233665</c:v>
                </c:pt>
                <c:pt idx="233665">
                  <c:v>541.344620988938</c:v>
                </c:pt>
                <c:pt idx="233666">
                  <c:v>541.34693774421203</c:v>
                </c:pt>
                <c:pt idx="233667">
                  <c:v>541.34925449948605</c:v>
                </c:pt>
                <c:pt idx="233668">
                  <c:v>541.35157125475905</c:v>
                </c:pt>
                <c:pt idx="233669">
                  <c:v>541.35388801003296</c:v>
                </c:pt>
                <c:pt idx="233670">
                  <c:v>541.35620476530596</c:v>
                </c:pt>
                <c:pt idx="233671">
                  <c:v>541.35852152057998</c:v>
                </c:pt>
                <c:pt idx="233672">
                  <c:v>541.36083827585298</c:v>
                </c:pt>
                <c:pt idx="233673">
                  <c:v>541.36315503112701</c:v>
                </c:pt>
                <c:pt idx="233674">
                  <c:v>541.36547178640103</c:v>
                </c:pt>
                <c:pt idx="233675">
                  <c:v>541.36778854167403</c:v>
                </c:pt>
                <c:pt idx="233676">
                  <c:v>541.37010529694805</c:v>
                </c:pt>
                <c:pt idx="233677">
                  <c:v>541.37242205222105</c:v>
                </c:pt>
                <c:pt idx="233678">
                  <c:v>541.37473880749496</c:v>
                </c:pt>
                <c:pt idx="233679">
                  <c:v>541.37705556276796</c:v>
                </c:pt>
                <c:pt idx="233680">
                  <c:v>541.37937231804199</c:v>
                </c:pt>
                <c:pt idx="233681">
                  <c:v>541.38168907331499</c:v>
                </c:pt>
                <c:pt idx="233682">
                  <c:v>541.38400582858901</c:v>
                </c:pt>
                <c:pt idx="233683">
                  <c:v>541.38632258386303</c:v>
                </c:pt>
                <c:pt idx="233684">
                  <c:v>541.38863933913603</c:v>
                </c:pt>
                <c:pt idx="233685">
                  <c:v>541.39095609440994</c:v>
                </c:pt>
                <c:pt idx="233686">
                  <c:v>541.39327284968294</c:v>
                </c:pt>
                <c:pt idx="233687">
                  <c:v>541.39558960495697</c:v>
                </c:pt>
                <c:pt idx="233688">
                  <c:v>541.39790636022997</c:v>
                </c:pt>
                <c:pt idx="233689">
                  <c:v>541.40022311550399</c:v>
                </c:pt>
                <c:pt idx="233690">
                  <c:v>541.40253987077801</c:v>
                </c:pt>
                <c:pt idx="233691">
                  <c:v>541.40485662605101</c:v>
                </c:pt>
                <c:pt idx="233692">
                  <c:v>541.40717338132504</c:v>
                </c:pt>
                <c:pt idx="233693">
                  <c:v>541.40949013659804</c:v>
                </c:pt>
                <c:pt idx="233694">
                  <c:v>541.41180689187195</c:v>
                </c:pt>
                <c:pt idx="233695">
                  <c:v>541.41412364714495</c:v>
                </c:pt>
                <c:pt idx="233696">
                  <c:v>541.41644040241897</c:v>
                </c:pt>
                <c:pt idx="233697">
                  <c:v>541.41875715769299</c:v>
                </c:pt>
                <c:pt idx="233698">
                  <c:v>541.42107391296599</c:v>
                </c:pt>
                <c:pt idx="233699">
                  <c:v>541.42339066824002</c:v>
                </c:pt>
                <c:pt idx="233700">
                  <c:v>541.42570742351302</c:v>
                </c:pt>
                <c:pt idx="233701">
                  <c:v>541.42802417878704</c:v>
                </c:pt>
                <c:pt idx="233702">
                  <c:v>541.43034093406004</c:v>
                </c:pt>
                <c:pt idx="233703">
                  <c:v>541.43265768933395</c:v>
                </c:pt>
                <c:pt idx="233704">
                  <c:v>541.43497444460797</c:v>
                </c:pt>
                <c:pt idx="233705">
                  <c:v>541.43729119988097</c:v>
                </c:pt>
                <c:pt idx="233706">
                  <c:v>541.439607955155</c:v>
                </c:pt>
                <c:pt idx="233707">
                  <c:v>541.441924710428</c:v>
                </c:pt>
                <c:pt idx="233708">
                  <c:v>541.44424146570202</c:v>
                </c:pt>
                <c:pt idx="233709">
                  <c:v>541.44655822097502</c:v>
                </c:pt>
                <c:pt idx="233710">
                  <c:v>541.44887497624904</c:v>
                </c:pt>
                <c:pt idx="233711">
                  <c:v>541.45119173152295</c:v>
                </c:pt>
                <c:pt idx="233712">
                  <c:v>541.45350848679595</c:v>
                </c:pt>
                <c:pt idx="233713">
                  <c:v>541.45582524206998</c:v>
                </c:pt>
                <c:pt idx="233714">
                  <c:v>541.45814199734298</c:v>
                </c:pt>
                <c:pt idx="233715">
                  <c:v>541.460458752617</c:v>
                </c:pt>
                <c:pt idx="233716">
                  <c:v>541.46277550789</c:v>
                </c:pt>
                <c:pt idx="233717">
                  <c:v>541.46509226316402</c:v>
                </c:pt>
                <c:pt idx="233718">
                  <c:v>541.46740901843805</c:v>
                </c:pt>
                <c:pt idx="233719">
                  <c:v>541.46972577371105</c:v>
                </c:pt>
                <c:pt idx="233720">
                  <c:v>541.47204252898496</c:v>
                </c:pt>
                <c:pt idx="233721">
                  <c:v>541.47435928425796</c:v>
                </c:pt>
                <c:pt idx="233722">
                  <c:v>541.47667603953198</c:v>
                </c:pt>
                <c:pt idx="233723">
                  <c:v>541.47899279480498</c:v>
                </c:pt>
                <c:pt idx="233724">
                  <c:v>541.481309550079</c:v>
                </c:pt>
                <c:pt idx="233725">
                  <c:v>541.48362630535303</c:v>
                </c:pt>
                <c:pt idx="233726">
                  <c:v>541.48594306062603</c:v>
                </c:pt>
                <c:pt idx="233727">
                  <c:v>541.48825981590005</c:v>
                </c:pt>
                <c:pt idx="233728">
                  <c:v>541.49057657117305</c:v>
                </c:pt>
                <c:pt idx="233729">
                  <c:v>541.49289332644696</c:v>
                </c:pt>
                <c:pt idx="233730">
                  <c:v>541.49521008171996</c:v>
                </c:pt>
                <c:pt idx="233731">
                  <c:v>541.49752683699398</c:v>
                </c:pt>
                <c:pt idx="233732">
                  <c:v>541.49984359226698</c:v>
                </c:pt>
                <c:pt idx="233733">
                  <c:v>541.50216034754101</c:v>
                </c:pt>
                <c:pt idx="233734">
                  <c:v>541.50447710281503</c:v>
                </c:pt>
                <c:pt idx="233735">
                  <c:v>541.50679385808803</c:v>
                </c:pt>
                <c:pt idx="233736">
                  <c:v>541.50911061336205</c:v>
                </c:pt>
                <c:pt idx="233737">
                  <c:v>541.51142736863505</c:v>
                </c:pt>
                <c:pt idx="233738">
                  <c:v>541.51374412390896</c:v>
                </c:pt>
                <c:pt idx="233739">
                  <c:v>541.51606087918196</c:v>
                </c:pt>
                <c:pt idx="233740">
                  <c:v>541.51837763445599</c:v>
                </c:pt>
                <c:pt idx="233741">
                  <c:v>541.52069438973001</c:v>
                </c:pt>
                <c:pt idx="233742">
                  <c:v>541.52301114500301</c:v>
                </c:pt>
                <c:pt idx="233743">
                  <c:v>541.52532790027703</c:v>
                </c:pt>
                <c:pt idx="233744">
                  <c:v>541.52764465555003</c:v>
                </c:pt>
                <c:pt idx="233745">
                  <c:v>541.52996141082394</c:v>
                </c:pt>
                <c:pt idx="233746">
                  <c:v>541.53227816609694</c:v>
                </c:pt>
                <c:pt idx="233747">
                  <c:v>541.53459492137097</c:v>
                </c:pt>
                <c:pt idx="233748">
                  <c:v>541.53691167664499</c:v>
                </c:pt>
                <c:pt idx="233749">
                  <c:v>541.53922843191799</c:v>
                </c:pt>
                <c:pt idx="233750">
                  <c:v>541.54154518719201</c:v>
                </c:pt>
                <c:pt idx="233751">
                  <c:v>541.54386194246501</c:v>
                </c:pt>
                <c:pt idx="233752">
                  <c:v>541.54617869773904</c:v>
                </c:pt>
                <c:pt idx="233753">
                  <c:v>541.54849545301204</c:v>
                </c:pt>
                <c:pt idx="233754">
                  <c:v>541.55081220828595</c:v>
                </c:pt>
                <c:pt idx="233755">
                  <c:v>541.55312896355997</c:v>
                </c:pt>
                <c:pt idx="233756">
                  <c:v>541.55544571883297</c:v>
                </c:pt>
                <c:pt idx="233757">
                  <c:v>541.55776247410699</c:v>
                </c:pt>
                <c:pt idx="233758">
                  <c:v>541.56007922937999</c:v>
                </c:pt>
                <c:pt idx="233759">
                  <c:v>541.56239598465402</c:v>
                </c:pt>
                <c:pt idx="233760">
                  <c:v>541.56471273992702</c:v>
                </c:pt>
                <c:pt idx="233761">
                  <c:v>541.56702949520104</c:v>
                </c:pt>
                <c:pt idx="233762">
                  <c:v>541.56934625047495</c:v>
                </c:pt>
                <c:pt idx="233763">
                  <c:v>541.57166300574795</c:v>
                </c:pt>
                <c:pt idx="233764">
                  <c:v>541.57397976102197</c:v>
                </c:pt>
                <c:pt idx="233765">
                  <c:v>541.57629651629497</c:v>
                </c:pt>
                <c:pt idx="233766">
                  <c:v>541.578613271569</c:v>
                </c:pt>
                <c:pt idx="233767">
                  <c:v>541.580930026842</c:v>
                </c:pt>
                <c:pt idx="233768">
                  <c:v>541.58324678211602</c:v>
                </c:pt>
                <c:pt idx="233769">
                  <c:v>541.58556353739004</c:v>
                </c:pt>
                <c:pt idx="233770">
                  <c:v>541.58788029266304</c:v>
                </c:pt>
                <c:pt idx="233771">
                  <c:v>541.59019704793695</c:v>
                </c:pt>
                <c:pt idx="233772">
                  <c:v>541.59251380320995</c:v>
                </c:pt>
                <c:pt idx="233773">
                  <c:v>541.59483055848398</c:v>
                </c:pt>
                <c:pt idx="233774">
                  <c:v>541.59714731375698</c:v>
                </c:pt>
                <c:pt idx="233775">
                  <c:v>541.599464069031</c:v>
                </c:pt>
                <c:pt idx="233776">
                  <c:v>541.60178082430502</c:v>
                </c:pt>
                <c:pt idx="233777">
                  <c:v>541.60409757957802</c:v>
                </c:pt>
                <c:pt idx="233778">
                  <c:v>541.60641433485205</c:v>
                </c:pt>
                <c:pt idx="233779">
                  <c:v>541.60873109012505</c:v>
                </c:pt>
                <c:pt idx="233780">
                  <c:v>541.61104784539896</c:v>
                </c:pt>
                <c:pt idx="233781">
                  <c:v>541.61336460067196</c:v>
                </c:pt>
                <c:pt idx="233782">
                  <c:v>541.61568135594598</c:v>
                </c:pt>
                <c:pt idx="233783">
                  <c:v>541.61799811121898</c:v>
                </c:pt>
                <c:pt idx="233784">
                  <c:v>541.620314866493</c:v>
                </c:pt>
                <c:pt idx="233785">
                  <c:v>541.62263162176703</c:v>
                </c:pt>
                <c:pt idx="233786">
                  <c:v>541.62494837704003</c:v>
                </c:pt>
                <c:pt idx="233787">
                  <c:v>541.62726513231405</c:v>
                </c:pt>
                <c:pt idx="233788">
                  <c:v>541.62958188758705</c:v>
                </c:pt>
                <c:pt idx="233789">
                  <c:v>541.63189864286096</c:v>
                </c:pt>
                <c:pt idx="233790">
                  <c:v>541.63421539813396</c:v>
                </c:pt>
                <c:pt idx="233791">
                  <c:v>541.63653215340798</c:v>
                </c:pt>
                <c:pt idx="233792">
                  <c:v>541.63884890868201</c:v>
                </c:pt>
                <c:pt idx="233793">
                  <c:v>541.64116566395501</c:v>
                </c:pt>
                <c:pt idx="233794">
                  <c:v>541.64348241922903</c:v>
                </c:pt>
                <c:pt idx="233795">
                  <c:v>541.64579917450203</c:v>
                </c:pt>
                <c:pt idx="233796">
                  <c:v>541.64811592977605</c:v>
                </c:pt>
                <c:pt idx="233797">
                  <c:v>541.65043268504905</c:v>
                </c:pt>
                <c:pt idx="233798">
                  <c:v>541.65274944032296</c:v>
                </c:pt>
                <c:pt idx="233799">
                  <c:v>541.65506619559699</c:v>
                </c:pt>
                <c:pt idx="233800">
                  <c:v>541.65738295086999</c:v>
                </c:pt>
                <c:pt idx="233801">
                  <c:v>541.65969970614401</c:v>
                </c:pt>
                <c:pt idx="233802">
                  <c:v>541.66201646141701</c:v>
                </c:pt>
                <c:pt idx="233803">
                  <c:v>541.66433321669103</c:v>
                </c:pt>
                <c:pt idx="233804">
                  <c:v>541.66664997196403</c:v>
                </c:pt>
                <c:pt idx="233805">
                  <c:v>541.66896672723794</c:v>
                </c:pt>
                <c:pt idx="233806">
                  <c:v>541.67128348251197</c:v>
                </c:pt>
                <c:pt idx="233807">
                  <c:v>541.67360023778497</c:v>
                </c:pt>
                <c:pt idx="233808">
                  <c:v>541.67591699305899</c:v>
                </c:pt>
                <c:pt idx="233809">
                  <c:v>541.67823374833199</c:v>
                </c:pt>
                <c:pt idx="233810">
                  <c:v>541.68055050360601</c:v>
                </c:pt>
                <c:pt idx="233811">
                  <c:v>541.68286725887901</c:v>
                </c:pt>
                <c:pt idx="233812">
                  <c:v>541.68518401415304</c:v>
                </c:pt>
                <c:pt idx="233813">
                  <c:v>541.68750076942695</c:v>
                </c:pt>
                <c:pt idx="233814">
                  <c:v>541.68981752469995</c:v>
                </c:pt>
                <c:pt idx="233815">
                  <c:v>541.69213427997397</c:v>
                </c:pt>
                <c:pt idx="233816">
                  <c:v>541.69445103524697</c:v>
                </c:pt>
                <c:pt idx="233817">
                  <c:v>541.69676779052099</c:v>
                </c:pt>
                <c:pt idx="233818">
                  <c:v>541.69908454579399</c:v>
                </c:pt>
                <c:pt idx="233819">
                  <c:v>541.70140130106802</c:v>
                </c:pt>
                <c:pt idx="233820">
                  <c:v>541.70371805634204</c:v>
                </c:pt>
                <c:pt idx="233821">
                  <c:v>541.70603481161504</c:v>
                </c:pt>
                <c:pt idx="233822">
                  <c:v>541.70835156688895</c:v>
                </c:pt>
                <c:pt idx="233823">
                  <c:v>541.71066832216195</c:v>
                </c:pt>
                <c:pt idx="233824">
                  <c:v>541.71298507743597</c:v>
                </c:pt>
                <c:pt idx="233825">
                  <c:v>541.71530183270897</c:v>
                </c:pt>
                <c:pt idx="233826">
                  <c:v>541.717618587983</c:v>
                </c:pt>
                <c:pt idx="233827">
                  <c:v>541.71993534325702</c:v>
                </c:pt>
                <c:pt idx="233828">
                  <c:v>541.72225209853002</c:v>
                </c:pt>
                <c:pt idx="233829">
                  <c:v>541.72456885380404</c:v>
                </c:pt>
                <c:pt idx="233830">
                  <c:v>541.72688560907704</c:v>
                </c:pt>
                <c:pt idx="233831">
                  <c:v>541.72920236435095</c:v>
                </c:pt>
                <c:pt idx="233832">
                  <c:v>541.73151911962395</c:v>
                </c:pt>
                <c:pt idx="233833">
                  <c:v>541.73383587489798</c:v>
                </c:pt>
                <c:pt idx="233834">
                  <c:v>541.73615263017098</c:v>
                </c:pt>
                <c:pt idx="233835">
                  <c:v>541.738469385445</c:v>
                </c:pt>
                <c:pt idx="233836">
                  <c:v>541.74078614071902</c:v>
                </c:pt>
                <c:pt idx="233837">
                  <c:v>541.74310289599202</c:v>
                </c:pt>
                <c:pt idx="233838">
                  <c:v>541.74541965126605</c:v>
                </c:pt>
                <c:pt idx="233839">
                  <c:v>541.74773640653905</c:v>
                </c:pt>
                <c:pt idx="233840">
                  <c:v>541.75005316181296</c:v>
                </c:pt>
                <c:pt idx="233841">
                  <c:v>541.75236991708596</c:v>
                </c:pt>
                <c:pt idx="233842">
                  <c:v>541.75468667235998</c:v>
                </c:pt>
                <c:pt idx="233843">
                  <c:v>541.757003427634</c:v>
                </c:pt>
                <c:pt idx="233844">
                  <c:v>541.759320182907</c:v>
                </c:pt>
                <c:pt idx="233845">
                  <c:v>541.76163693818103</c:v>
                </c:pt>
                <c:pt idx="233846">
                  <c:v>541.76395369345403</c:v>
                </c:pt>
                <c:pt idx="233847">
                  <c:v>541.76627044872805</c:v>
                </c:pt>
                <c:pt idx="233848">
                  <c:v>541.76858720400105</c:v>
                </c:pt>
                <c:pt idx="233849">
                  <c:v>541.77090395927496</c:v>
                </c:pt>
                <c:pt idx="233850">
                  <c:v>541.77322071454898</c:v>
                </c:pt>
                <c:pt idx="233851">
                  <c:v>541.77553746982198</c:v>
                </c:pt>
                <c:pt idx="233852">
                  <c:v>541.77785422509601</c:v>
                </c:pt>
                <c:pt idx="233853">
                  <c:v>541.78017098036901</c:v>
                </c:pt>
                <c:pt idx="233854">
                  <c:v>541.78248773564303</c:v>
                </c:pt>
                <c:pt idx="233855">
                  <c:v>541.78480449091603</c:v>
                </c:pt>
                <c:pt idx="233856">
                  <c:v>541.78712124619005</c:v>
                </c:pt>
                <c:pt idx="233857">
                  <c:v>541.78943800146396</c:v>
                </c:pt>
                <c:pt idx="233858">
                  <c:v>541.79175475673696</c:v>
                </c:pt>
                <c:pt idx="233859">
                  <c:v>541.79407151201099</c:v>
                </c:pt>
                <c:pt idx="233860">
                  <c:v>541.79638826728399</c:v>
                </c:pt>
                <c:pt idx="233861">
                  <c:v>541.79870502255801</c:v>
                </c:pt>
                <c:pt idx="233862">
                  <c:v>541.80102177783101</c:v>
                </c:pt>
                <c:pt idx="233863">
                  <c:v>541.80333853310503</c:v>
                </c:pt>
                <c:pt idx="233864">
                  <c:v>541.80565528837894</c:v>
                </c:pt>
                <c:pt idx="233865">
                  <c:v>541.80797204365194</c:v>
                </c:pt>
                <c:pt idx="233866">
                  <c:v>541.81028879892597</c:v>
                </c:pt>
                <c:pt idx="233867">
                  <c:v>541.81260555419897</c:v>
                </c:pt>
                <c:pt idx="233868">
                  <c:v>541.81492230947299</c:v>
                </c:pt>
                <c:pt idx="233869">
                  <c:v>541.81723906474599</c:v>
                </c:pt>
                <c:pt idx="233870">
                  <c:v>541.81955582002001</c:v>
                </c:pt>
                <c:pt idx="233871">
                  <c:v>541.82187257529404</c:v>
                </c:pt>
                <c:pt idx="233872">
                  <c:v>541.82418933056704</c:v>
                </c:pt>
                <c:pt idx="233873">
                  <c:v>541.82650608584095</c:v>
                </c:pt>
                <c:pt idx="233874">
                  <c:v>541.82882284111395</c:v>
                </c:pt>
                <c:pt idx="233875">
                  <c:v>541.83113959638797</c:v>
                </c:pt>
                <c:pt idx="233876">
                  <c:v>541.83345635166097</c:v>
                </c:pt>
                <c:pt idx="233877">
                  <c:v>541.83577310693499</c:v>
                </c:pt>
                <c:pt idx="233878">
                  <c:v>541.83808986220799</c:v>
                </c:pt>
                <c:pt idx="233879">
                  <c:v>541.84040661748202</c:v>
                </c:pt>
                <c:pt idx="233880">
                  <c:v>541.84272337275604</c:v>
                </c:pt>
                <c:pt idx="233881">
                  <c:v>541.84504012802904</c:v>
                </c:pt>
                <c:pt idx="233882">
                  <c:v>541.84735688330295</c:v>
                </c:pt>
                <c:pt idx="233883">
                  <c:v>541.84967363857595</c:v>
                </c:pt>
                <c:pt idx="233884">
                  <c:v>541.85199039384997</c:v>
                </c:pt>
                <c:pt idx="233885">
                  <c:v>541.85430714912297</c:v>
                </c:pt>
                <c:pt idx="233886">
                  <c:v>541.856623904397</c:v>
                </c:pt>
                <c:pt idx="233887">
                  <c:v>541.85894065967102</c:v>
                </c:pt>
                <c:pt idx="233888">
                  <c:v>541.86125741494402</c:v>
                </c:pt>
                <c:pt idx="233889">
                  <c:v>541.86357417021804</c:v>
                </c:pt>
                <c:pt idx="233890">
                  <c:v>541.86589092549104</c:v>
                </c:pt>
                <c:pt idx="233891">
                  <c:v>541.86820768076495</c:v>
                </c:pt>
                <c:pt idx="233892">
                  <c:v>541.87052443603795</c:v>
                </c:pt>
                <c:pt idx="233893">
                  <c:v>541.87284119131198</c:v>
                </c:pt>
                <c:pt idx="233894">
                  <c:v>541.875157946586</c:v>
                </c:pt>
                <c:pt idx="233895">
                  <c:v>541.877474701859</c:v>
                </c:pt>
                <c:pt idx="233896">
                  <c:v>541.87979145713302</c:v>
                </c:pt>
                <c:pt idx="233897">
                  <c:v>541.88210821240602</c:v>
                </c:pt>
                <c:pt idx="233898">
                  <c:v>541.88442496768005</c:v>
                </c:pt>
                <c:pt idx="233899">
                  <c:v>541.88674172295305</c:v>
                </c:pt>
                <c:pt idx="233900">
                  <c:v>541.88905847822696</c:v>
                </c:pt>
                <c:pt idx="233901">
                  <c:v>541.89137523350098</c:v>
                </c:pt>
                <c:pt idx="233902">
                  <c:v>541.89369198877398</c:v>
                </c:pt>
                <c:pt idx="233903">
                  <c:v>541.896008744048</c:v>
                </c:pt>
                <c:pt idx="233904">
                  <c:v>541.898325499321</c:v>
                </c:pt>
                <c:pt idx="233905">
                  <c:v>541.90064225459503</c:v>
                </c:pt>
                <c:pt idx="233906">
                  <c:v>541.90295900986803</c:v>
                </c:pt>
                <c:pt idx="233907">
                  <c:v>541.90527576514205</c:v>
                </c:pt>
                <c:pt idx="233908">
                  <c:v>541.90759252041596</c:v>
                </c:pt>
                <c:pt idx="233909">
                  <c:v>541.90990927568896</c:v>
                </c:pt>
                <c:pt idx="233910">
                  <c:v>541.91222603096298</c:v>
                </c:pt>
                <c:pt idx="233911">
                  <c:v>541.91454278623598</c:v>
                </c:pt>
                <c:pt idx="233912">
                  <c:v>541.91685954151001</c:v>
                </c:pt>
                <c:pt idx="233913">
                  <c:v>541.91917629678301</c:v>
                </c:pt>
                <c:pt idx="233914">
                  <c:v>541.92149305205703</c:v>
                </c:pt>
                <c:pt idx="233915">
                  <c:v>541.92380980733105</c:v>
                </c:pt>
                <c:pt idx="233916">
                  <c:v>541.92612656260405</c:v>
                </c:pt>
                <c:pt idx="233917">
                  <c:v>541.92844331787796</c:v>
                </c:pt>
                <c:pt idx="233918">
                  <c:v>541.93076007315096</c:v>
                </c:pt>
                <c:pt idx="233919">
                  <c:v>541.93307682842499</c:v>
                </c:pt>
                <c:pt idx="233920">
                  <c:v>541.93539358369799</c:v>
                </c:pt>
                <c:pt idx="233921">
                  <c:v>541.93771033897201</c:v>
                </c:pt>
                <c:pt idx="233922">
                  <c:v>541.94002709424603</c:v>
                </c:pt>
                <c:pt idx="233923">
                  <c:v>541.94234384951903</c:v>
                </c:pt>
                <c:pt idx="233924">
                  <c:v>541.94466060479294</c:v>
                </c:pt>
                <c:pt idx="233925">
                  <c:v>541.94697736006594</c:v>
                </c:pt>
                <c:pt idx="233926">
                  <c:v>541.94929411533997</c:v>
                </c:pt>
                <c:pt idx="233927">
                  <c:v>541.95161087061297</c:v>
                </c:pt>
                <c:pt idx="233928">
                  <c:v>541.95392762588699</c:v>
                </c:pt>
                <c:pt idx="233929">
                  <c:v>541.95624438115999</c:v>
                </c:pt>
                <c:pt idx="233930">
                  <c:v>541.95856113643401</c:v>
                </c:pt>
                <c:pt idx="233931">
                  <c:v>541.96087789170804</c:v>
                </c:pt>
                <c:pt idx="233932">
                  <c:v>541.96319464698104</c:v>
                </c:pt>
                <c:pt idx="233933">
                  <c:v>541.96551140225495</c:v>
                </c:pt>
                <c:pt idx="233934">
                  <c:v>541.96782815752795</c:v>
                </c:pt>
                <c:pt idx="233935">
                  <c:v>541.97014491280197</c:v>
                </c:pt>
                <c:pt idx="233936">
                  <c:v>541.97246166807497</c:v>
                </c:pt>
                <c:pt idx="233937">
                  <c:v>541.97477842334899</c:v>
                </c:pt>
                <c:pt idx="233938">
                  <c:v>541.97709517862302</c:v>
                </c:pt>
                <c:pt idx="233939">
                  <c:v>541.97941193389602</c:v>
                </c:pt>
                <c:pt idx="233940">
                  <c:v>541.98172868917004</c:v>
                </c:pt>
                <c:pt idx="233941">
                  <c:v>541.98404544444304</c:v>
                </c:pt>
                <c:pt idx="233942">
                  <c:v>541.98636219971695</c:v>
                </c:pt>
                <c:pt idx="233943">
                  <c:v>541.98867895498995</c:v>
                </c:pt>
                <c:pt idx="233944">
                  <c:v>541.99099571026397</c:v>
                </c:pt>
                <c:pt idx="233945">
                  <c:v>541.993312465538</c:v>
                </c:pt>
                <c:pt idx="233946">
                  <c:v>541.995629220811</c:v>
                </c:pt>
                <c:pt idx="233947">
                  <c:v>541.99794597608502</c:v>
                </c:pt>
                <c:pt idx="233948">
                  <c:v>542.00026273135802</c:v>
                </c:pt>
                <c:pt idx="233949">
                  <c:v>542.00257948663204</c:v>
                </c:pt>
                <c:pt idx="233950">
                  <c:v>542.00489624190504</c:v>
                </c:pt>
                <c:pt idx="233951">
                  <c:v>542.00721299717895</c:v>
                </c:pt>
                <c:pt idx="233952">
                  <c:v>542.00952975245298</c:v>
                </c:pt>
                <c:pt idx="233953">
                  <c:v>542.01184650772598</c:v>
                </c:pt>
                <c:pt idx="233954">
                  <c:v>542.014163263</c:v>
                </c:pt>
                <c:pt idx="233955">
                  <c:v>542.016480018273</c:v>
                </c:pt>
                <c:pt idx="233956">
                  <c:v>542.01879677354702</c:v>
                </c:pt>
                <c:pt idx="233957">
                  <c:v>542.02111352882002</c:v>
                </c:pt>
                <c:pt idx="233958">
                  <c:v>542.02343028409405</c:v>
                </c:pt>
                <c:pt idx="233959">
                  <c:v>542.02574703936796</c:v>
                </c:pt>
                <c:pt idx="233960">
                  <c:v>542.02806379464096</c:v>
                </c:pt>
                <c:pt idx="233961">
                  <c:v>542.03038054991498</c:v>
                </c:pt>
                <c:pt idx="233962">
                  <c:v>542.03269730518798</c:v>
                </c:pt>
                <c:pt idx="233963">
                  <c:v>542.035014060462</c:v>
                </c:pt>
                <c:pt idx="233964">
                  <c:v>542.037330815735</c:v>
                </c:pt>
                <c:pt idx="233965">
                  <c:v>542.03964757100903</c:v>
                </c:pt>
                <c:pt idx="233966">
                  <c:v>542.04196432628305</c:v>
                </c:pt>
                <c:pt idx="233967">
                  <c:v>542.04428108155605</c:v>
                </c:pt>
                <c:pt idx="233968">
                  <c:v>542.04659783682996</c:v>
                </c:pt>
                <c:pt idx="233969">
                  <c:v>542.04891459210296</c:v>
                </c:pt>
                <c:pt idx="233970">
                  <c:v>542.05123134737698</c:v>
                </c:pt>
                <c:pt idx="233971">
                  <c:v>542.05354810264998</c:v>
                </c:pt>
                <c:pt idx="233972">
                  <c:v>542.05586485792401</c:v>
                </c:pt>
                <c:pt idx="233973">
                  <c:v>542.05818161319803</c:v>
                </c:pt>
                <c:pt idx="233974">
                  <c:v>542.06049836847103</c:v>
                </c:pt>
                <c:pt idx="233975">
                  <c:v>542.06281512374505</c:v>
                </c:pt>
                <c:pt idx="233976">
                  <c:v>542.06513187901805</c:v>
                </c:pt>
                <c:pt idx="233977">
                  <c:v>542.06744863429196</c:v>
                </c:pt>
                <c:pt idx="233978">
                  <c:v>542.06976538956496</c:v>
                </c:pt>
                <c:pt idx="233979">
                  <c:v>542.07208214483899</c:v>
                </c:pt>
                <c:pt idx="233980">
                  <c:v>542.07439890011199</c:v>
                </c:pt>
                <c:pt idx="233981">
                  <c:v>542.07671565538601</c:v>
                </c:pt>
                <c:pt idx="233982">
                  <c:v>542.07903241066003</c:v>
                </c:pt>
                <c:pt idx="233983">
                  <c:v>542.08134916593303</c:v>
                </c:pt>
                <c:pt idx="233984">
                  <c:v>542.08366592120694</c:v>
                </c:pt>
                <c:pt idx="233985">
                  <c:v>542.08598267647994</c:v>
                </c:pt>
                <c:pt idx="233986">
                  <c:v>542.08829943175397</c:v>
                </c:pt>
                <c:pt idx="233987">
                  <c:v>542.09061618702697</c:v>
                </c:pt>
                <c:pt idx="233988">
                  <c:v>542.09293294230099</c:v>
                </c:pt>
                <c:pt idx="233989">
                  <c:v>542.09524969757501</c:v>
                </c:pt>
                <c:pt idx="233990">
                  <c:v>542.09756645284801</c:v>
                </c:pt>
                <c:pt idx="233991">
                  <c:v>542.09988320812204</c:v>
                </c:pt>
                <c:pt idx="233992">
                  <c:v>542.10219996339504</c:v>
                </c:pt>
                <c:pt idx="233993">
                  <c:v>542.10451671866895</c:v>
                </c:pt>
                <c:pt idx="233994">
                  <c:v>542.10683347394195</c:v>
                </c:pt>
                <c:pt idx="233995">
                  <c:v>542.10915022921597</c:v>
                </c:pt>
                <c:pt idx="233996">
                  <c:v>542.11146698448999</c:v>
                </c:pt>
                <c:pt idx="233997">
                  <c:v>542.11378373976299</c:v>
                </c:pt>
                <c:pt idx="233998">
                  <c:v>542.11610049503702</c:v>
                </c:pt>
                <c:pt idx="233999">
                  <c:v>542.11841725031002</c:v>
                </c:pt>
                <c:pt idx="234000">
                  <c:v>542.12073400558404</c:v>
                </c:pt>
                <c:pt idx="234001">
                  <c:v>542.12305076085704</c:v>
                </c:pt>
                <c:pt idx="234002">
                  <c:v>542.12536751613095</c:v>
                </c:pt>
                <c:pt idx="234003">
                  <c:v>542.12768427140497</c:v>
                </c:pt>
                <c:pt idx="234004">
                  <c:v>542.13000102667797</c:v>
                </c:pt>
                <c:pt idx="234005">
                  <c:v>542.132317781952</c:v>
                </c:pt>
                <c:pt idx="234006">
                  <c:v>542.134634537225</c:v>
                </c:pt>
                <c:pt idx="234007">
                  <c:v>542.13695129249902</c:v>
                </c:pt>
                <c:pt idx="234008">
                  <c:v>542.13926804777202</c:v>
                </c:pt>
                <c:pt idx="234009">
                  <c:v>542.14158480304604</c:v>
                </c:pt>
                <c:pt idx="234010">
                  <c:v>542.14390155831995</c:v>
                </c:pt>
                <c:pt idx="234011">
                  <c:v>542.14621831359295</c:v>
                </c:pt>
                <c:pt idx="234012">
                  <c:v>542.14853506886698</c:v>
                </c:pt>
                <c:pt idx="234013">
                  <c:v>542.15085182413998</c:v>
                </c:pt>
                <c:pt idx="234014">
                  <c:v>542.153168579414</c:v>
                </c:pt>
                <c:pt idx="234015">
                  <c:v>542.155485334687</c:v>
                </c:pt>
                <c:pt idx="234016">
                  <c:v>542.15780208996102</c:v>
                </c:pt>
                <c:pt idx="234017">
                  <c:v>542.16011884523505</c:v>
                </c:pt>
                <c:pt idx="234018">
                  <c:v>542.16243560050805</c:v>
                </c:pt>
                <c:pt idx="234019">
                  <c:v>542.16475235578196</c:v>
                </c:pt>
                <c:pt idx="234020">
                  <c:v>542.16706911105496</c:v>
                </c:pt>
                <c:pt idx="234021">
                  <c:v>542.16938586632898</c:v>
                </c:pt>
                <c:pt idx="234022">
                  <c:v>542.17170262160198</c:v>
                </c:pt>
                <c:pt idx="234023">
                  <c:v>542.174019376876</c:v>
                </c:pt>
                <c:pt idx="234024">
                  <c:v>542.17633613215003</c:v>
                </c:pt>
                <c:pt idx="234025">
                  <c:v>542.17865288742303</c:v>
                </c:pt>
                <c:pt idx="234026">
                  <c:v>542.18096964269705</c:v>
                </c:pt>
                <c:pt idx="234027">
                  <c:v>542.18328639797005</c:v>
                </c:pt>
                <c:pt idx="234028">
                  <c:v>542.18560315324396</c:v>
                </c:pt>
                <c:pt idx="234029">
                  <c:v>542.18791990851696</c:v>
                </c:pt>
                <c:pt idx="234030">
                  <c:v>542.19023666379098</c:v>
                </c:pt>
                <c:pt idx="234031">
                  <c:v>542.19255341906398</c:v>
                </c:pt>
                <c:pt idx="234032">
                  <c:v>542.19487017433801</c:v>
                </c:pt>
                <c:pt idx="234033">
                  <c:v>542.19718692961203</c:v>
                </c:pt>
                <c:pt idx="234034">
                  <c:v>542.19950368488503</c:v>
                </c:pt>
                <c:pt idx="234035">
                  <c:v>542.20182044015905</c:v>
                </c:pt>
                <c:pt idx="234036">
                  <c:v>542.20413719543205</c:v>
                </c:pt>
                <c:pt idx="234037">
                  <c:v>542.20645395070596</c:v>
                </c:pt>
                <c:pt idx="234038">
                  <c:v>542.20877070597896</c:v>
                </c:pt>
                <c:pt idx="234039">
                  <c:v>542.21108746125299</c:v>
                </c:pt>
                <c:pt idx="234040">
                  <c:v>542.21340421652701</c:v>
                </c:pt>
                <c:pt idx="234041">
                  <c:v>542.21572097180001</c:v>
                </c:pt>
                <c:pt idx="234042">
                  <c:v>542.21803772707403</c:v>
                </c:pt>
                <c:pt idx="234043">
                  <c:v>542.22035448234703</c:v>
                </c:pt>
                <c:pt idx="234044">
                  <c:v>542.22267123762094</c:v>
                </c:pt>
                <c:pt idx="234045">
                  <c:v>542.22498799289394</c:v>
                </c:pt>
                <c:pt idx="234046">
                  <c:v>542.22730474816797</c:v>
                </c:pt>
                <c:pt idx="234047">
                  <c:v>542.22962150344199</c:v>
                </c:pt>
                <c:pt idx="234048">
                  <c:v>542.23193825871499</c:v>
                </c:pt>
                <c:pt idx="234049">
                  <c:v>542.23425501398901</c:v>
                </c:pt>
                <c:pt idx="234050">
                  <c:v>542.23657176926201</c:v>
                </c:pt>
                <c:pt idx="234051">
                  <c:v>542.23888852453604</c:v>
                </c:pt>
                <c:pt idx="234052">
                  <c:v>542.24120527980904</c:v>
                </c:pt>
                <c:pt idx="234053">
                  <c:v>542.24352203508295</c:v>
                </c:pt>
                <c:pt idx="234054">
                  <c:v>542.24583879035697</c:v>
                </c:pt>
                <c:pt idx="234055">
                  <c:v>542.24815554562997</c:v>
                </c:pt>
                <c:pt idx="234056">
                  <c:v>542.25047230090399</c:v>
                </c:pt>
                <c:pt idx="234057">
                  <c:v>542.25278905617699</c:v>
                </c:pt>
                <c:pt idx="234058">
                  <c:v>542.25510581145102</c:v>
                </c:pt>
                <c:pt idx="234059">
                  <c:v>542.25742256672402</c:v>
                </c:pt>
                <c:pt idx="234060">
                  <c:v>542.25973932199804</c:v>
                </c:pt>
                <c:pt idx="234061">
                  <c:v>542.26205607727195</c:v>
                </c:pt>
                <c:pt idx="234062">
                  <c:v>542.26437283254495</c:v>
                </c:pt>
                <c:pt idx="234063">
                  <c:v>542.26668958781897</c:v>
                </c:pt>
                <c:pt idx="234064">
                  <c:v>542.26900634309197</c:v>
                </c:pt>
                <c:pt idx="234065">
                  <c:v>542.271323098366</c:v>
                </c:pt>
                <c:pt idx="234066">
                  <c:v>542.273639853639</c:v>
                </c:pt>
                <c:pt idx="234067">
                  <c:v>542.27595660891302</c:v>
                </c:pt>
                <c:pt idx="234068">
                  <c:v>542.27827336418704</c:v>
                </c:pt>
                <c:pt idx="234069">
                  <c:v>542.28059011946004</c:v>
                </c:pt>
                <c:pt idx="234070">
                  <c:v>542.28290687473395</c:v>
                </c:pt>
                <c:pt idx="234071">
                  <c:v>542.28522363000695</c:v>
                </c:pt>
                <c:pt idx="234072">
                  <c:v>542.28754038528098</c:v>
                </c:pt>
                <c:pt idx="234073">
                  <c:v>542.28985714055398</c:v>
                </c:pt>
                <c:pt idx="234074">
                  <c:v>542.292173895828</c:v>
                </c:pt>
                <c:pt idx="234075">
                  <c:v>542.29449065110202</c:v>
                </c:pt>
                <c:pt idx="234076">
                  <c:v>542.29680740637502</c:v>
                </c:pt>
                <c:pt idx="234077">
                  <c:v>542.29912416164905</c:v>
                </c:pt>
                <c:pt idx="234078">
                  <c:v>542.30144091692205</c:v>
                </c:pt>
                <c:pt idx="234079">
                  <c:v>542.30375767219596</c:v>
                </c:pt>
                <c:pt idx="234080">
                  <c:v>542.30607442746896</c:v>
                </c:pt>
                <c:pt idx="234081">
                  <c:v>542.30839118274298</c:v>
                </c:pt>
                <c:pt idx="234082">
                  <c:v>542.31070793801598</c:v>
                </c:pt>
                <c:pt idx="234083">
                  <c:v>542.31302469329</c:v>
                </c:pt>
                <c:pt idx="234084">
                  <c:v>542.31534144856403</c:v>
                </c:pt>
                <c:pt idx="234085">
                  <c:v>542.31765820383703</c:v>
                </c:pt>
                <c:pt idx="234086">
                  <c:v>542.31997495911105</c:v>
                </c:pt>
                <c:pt idx="234087">
                  <c:v>542.32229171438405</c:v>
                </c:pt>
                <c:pt idx="234088">
                  <c:v>542.32460846965796</c:v>
                </c:pt>
                <c:pt idx="234089">
                  <c:v>542.32692522493096</c:v>
                </c:pt>
                <c:pt idx="234090">
                  <c:v>542.32924198020498</c:v>
                </c:pt>
                <c:pt idx="234091">
                  <c:v>542.33155873547901</c:v>
                </c:pt>
                <c:pt idx="234092">
                  <c:v>542.33387549075201</c:v>
                </c:pt>
                <c:pt idx="234093">
                  <c:v>542.33619224602603</c:v>
                </c:pt>
                <c:pt idx="234094">
                  <c:v>542.33850900129903</c:v>
                </c:pt>
                <c:pt idx="234095">
                  <c:v>542.34082575657305</c:v>
                </c:pt>
                <c:pt idx="234096">
                  <c:v>542.34314251184605</c:v>
                </c:pt>
                <c:pt idx="234097">
                  <c:v>542.34545926711996</c:v>
                </c:pt>
                <c:pt idx="234098">
                  <c:v>542.34777602239399</c:v>
                </c:pt>
                <c:pt idx="234099">
                  <c:v>542.35009277766699</c:v>
                </c:pt>
                <c:pt idx="234100">
                  <c:v>542.35240953294101</c:v>
                </c:pt>
                <c:pt idx="234101">
                  <c:v>542.35472628821401</c:v>
                </c:pt>
                <c:pt idx="234102">
                  <c:v>542.35704304348803</c:v>
                </c:pt>
                <c:pt idx="234103">
                  <c:v>542.35935979876103</c:v>
                </c:pt>
                <c:pt idx="234104">
                  <c:v>542.36167655403494</c:v>
                </c:pt>
                <c:pt idx="234105">
                  <c:v>542.36399330930897</c:v>
                </c:pt>
                <c:pt idx="234106">
                  <c:v>542.36631006458197</c:v>
                </c:pt>
                <c:pt idx="234107">
                  <c:v>542.36862681985599</c:v>
                </c:pt>
                <c:pt idx="234108">
                  <c:v>542.37094357512899</c:v>
                </c:pt>
                <c:pt idx="234109">
                  <c:v>542.37326033040301</c:v>
                </c:pt>
                <c:pt idx="234110">
                  <c:v>542.37557708567601</c:v>
                </c:pt>
                <c:pt idx="234111">
                  <c:v>542.37789384095004</c:v>
                </c:pt>
                <c:pt idx="234112">
                  <c:v>542.38021059622395</c:v>
                </c:pt>
                <c:pt idx="234113">
                  <c:v>542.38252735149695</c:v>
                </c:pt>
                <c:pt idx="234114">
                  <c:v>542.38484410677097</c:v>
                </c:pt>
                <c:pt idx="234115">
                  <c:v>542.38716086204397</c:v>
                </c:pt>
                <c:pt idx="234116">
                  <c:v>542.38947761731799</c:v>
                </c:pt>
                <c:pt idx="234117">
                  <c:v>542.39179437259099</c:v>
                </c:pt>
                <c:pt idx="234118">
                  <c:v>542.39411112786502</c:v>
                </c:pt>
                <c:pt idx="234119">
                  <c:v>542.39642788313904</c:v>
                </c:pt>
                <c:pt idx="234120">
                  <c:v>542.39874463841204</c:v>
                </c:pt>
                <c:pt idx="234121">
                  <c:v>542.40106139368595</c:v>
                </c:pt>
                <c:pt idx="234122">
                  <c:v>542.40337814895895</c:v>
                </c:pt>
                <c:pt idx="234123">
                  <c:v>542.40569490423297</c:v>
                </c:pt>
                <c:pt idx="234124">
                  <c:v>542.40801165950597</c:v>
                </c:pt>
                <c:pt idx="234125">
                  <c:v>542.41032841478</c:v>
                </c:pt>
                <c:pt idx="234126">
                  <c:v>542.41264517005402</c:v>
                </c:pt>
                <c:pt idx="234127">
                  <c:v>542.41496192532702</c:v>
                </c:pt>
                <c:pt idx="234128">
                  <c:v>542.41727868060104</c:v>
                </c:pt>
                <c:pt idx="234129">
                  <c:v>542.41959543587404</c:v>
                </c:pt>
                <c:pt idx="234130">
                  <c:v>542.42191219114795</c:v>
                </c:pt>
                <c:pt idx="234131">
                  <c:v>542.42422894642095</c:v>
                </c:pt>
                <c:pt idx="234132">
                  <c:v>542.42654570169498</c:v>
                </c:pt>
                <c:pt idx="234133">
                  <c:v>542.42886245696798</c:v>
                </c:pt>
                <c:pt idx="234134">
                  <c:v>542.431179212242</c:v>
                </c:pt>
                <c:pt idx="234135">
                  <c:v>542.43349596751602</c:v>
                </c:pt>
                <c:pt idx="234136">
                  <c:v>542.43581272278902</c:v>
                </c:pt>
                <c:pt idx="234137">
                  <c:v>542.43812947806305</c:v>
                </c:pt>
                <c:pt idx="234138">
                  <c:v>542.44044623333605</c:v>
                </c:pt>
                <c:pt idx="234139">
                  <c:v>542.44276298860996</c:v>
                </c:pt>
                <c:pt idx="234140">
                  <c:v>542.44507974388296</c:v>
                </c:pt>
                <c:pt idx="234141">
                  <c:v>542.44739649915698</c:v>
                </c:pt>
                <c:pt idx="234142">
                  <c:v>542.449713254431</c:v>
                </c:pt>
                <c:pt idx="234143">
                  <c:v>542.452030009704</c:v>
                </c:pt>
                <c:pt idx="234144">
                  <c:v>542.45434676497803</c:v>
                </c:pt>
                <c:pt idx="234145">
                  <c:v>542.45666352025103</c:v>
                </c:pt>
                <c:pt idx="234146">
                  <c:v>542.45898027552505</c:v>
                </c:pt>
                <c:pt idx="234147">
                  <c:v>542.46129703079805</c:v>
                </c:pt>
                <c:pt idx="234148">
                  <c:v>542.46361378607196</c:v>
                </c:pt>
                <c:pt idx="234149">
                  <c:v>542.46593054134598</c:v>
                </c:pt>
                <c:pt idx="234150">
                  <c:v>542.46824729661898</c:v>
                </c:pt>
                <c:pt idx="234151">
                  <c:v>542.47056405189301</c:v>
                </c:pt>
                <c:pt idx="234152">
                  <c:v>542.47288080716601</c:v>
                </c:pt>
                <c:pt idx="234153">
                  <c:v>542.47519756244003</c:v>
                </c:pt>
                <c:pt idx="234154">
                  <c:v>542.47751431771303</c:v>
                </c:pt>
                <c:pt idx="234155">
                  <c:v>542.47983107298705</c:v>
                </c:pt>
                <c:pt idx="234156">
                  <c:v>542.48214782826096</c:v>
                </c:pt>
                <c:pt idx="234157">
                  <c:v>542.48446458353396</c:v>
                </c:pt>
                <c:pt idx="234158">
                  <c:v>542.48678133880799</c:v>
                </c:pt>
                <c:pt idx="234159">
                  <c:v>542.48909809408099</c:v>
                </c:pt>
                <c:pt idx="234160">
                  <c:v>542.49141484935501</c:v>
                </c:pt>
                <c:pt idx="234161">
                  <c:v>542.49373160462801</c:v>
                </c:pt>
                <c:pt idx="234162">
                  <c:v>542.49604835990203</c:v>
                </c:pt>
                <c:pt idx="234163">
                  <c:v>542.49836511517606</c:v>
                </c:pt>
                <c:pt idx="234164">
                  <c:v>542.50068187044894</c:v>
                </c:pt>
                <c:pt idx="234165">
                  <c:v>542.50299862572297</c:v>
                </c:pt>
                <c:pt idx="234166">
                  <c:v>542.50531538099597</c:v>
                </c:pt>
                <c:pt idx="234167">
                  <c:v>542.50763213626999</c:v>
                </c:pt>
                <c:pt idx="234168">
                  <c:v>542.50994889154299</c:v>
                </c:pt>
                <c:pt idx="234169">
                  <c:v>542.51226564681701</c:v>
                </c:pt>
                <c:pt idx="234170">
                  <c:v>542.51458240209104</c:v>
                </c:pt>
                <c:pt idx="234171">
                  <c:v>542.51689915736404</c:v>
                </c:pt>
                <c:pt idx="234172">
                  <c:v>542.51921591263795</c:v>
                </c:pt>
                <c:pt idx="234173">
                  <c:v>542.52153266791095</c:v>
                </c:pt>
                <c:pt idx="234174">
                  <c:v>542.52384942318497</c:v>
                </c:pt>
                <c:pt idx="234175">
                  <c:v>542.52616617845797</c:v>
                </c:pt>
                <c:pt idx="234176">
                  <c:v>542.52848293373199</c:v>
                </c:pt>
                <c:pt idx="234177">
                  <c:v>542.53079968900499</c:v>
                </c:pt>
                <c:pt idx="234178">
                  <c:v>542.53311644427902</c:v>
                </c:pt>
                <c:pt idx="234179">
                  <c:v>542.53543319955304</c:v>
                </c:pt>
                <c:pt idx="234180">
                  <c:v>542.53774995482604</c:v>
                </c:pt>
                <c:pt idx="234181">
                  <c:v>542.54006671009995</c:v>
                </c:pt>
                <c:pt idx="234182">
                  <c:v>542.54238346537295</c:v>
                </c:pt>
                <c:pt idx="234183">
                  <c:v>542.54470022064697</c:v>
                </c:pt>
                <c:pt idx="234184">
                  <c:v>542.54701697591997</c:v>
                </c:pt>
                <c:pt idx="234185">
                  <c:v>542.549333731194</c:v>
                </c:pt>
                <c:pt idx="234186">
                  <c:v>542.55165048646802</c:v>
                </c:pt>
                <c:pt idx="234187">
                  <c:v>542.55396724174102</c:v>
                </c:pt>
                <c:pt idx="234188">
                  <c:v>542.55628399701504</c:v>
                </c:pt>
                <c:pt idx="234189">
                  <c:v>542.55860075228804</c:v>
                </c:pt>
                <c:pt idx="234190">
                  <c:v>542.56091750756195</c:v>
                </c:pt>
                <c:pt idx="234191">
                  <c:v>542.56323426283495</c:v>
                </c:pt>
                <c:pt idx="234192">
                  <c:v>542.56555101810898</c:v>
                </c:pt>
                <c:pt idx="234193">
                  <c:v>542.567867773383</c:v>
                </c:pt>
                <c:pt idx="234194">
                  <c:v>542.570184528656</c:v>
                </c:pt>
                <c:pt idx="234195">
                  <c:v>542.57250128393002</c:v>
                </c:pt>
                <c:pt idx="234196">
                  <c:v>542.57481803920302</c:v>
                </c:pt>
                <c:pt idx="234197">
                  <c:v>542.57713479447705</c:v>
                </c:pt>
                <c:pt idx="234198">
                  <c:v>542.57945154975005</c:v>
                </c:pt>
                <c:pt idx="234199">
                  <c:v>542.58176830502396</c:v>
                </c:pt>
                <c:pt idx="234200">
                  <c:v>542.58408506029798</c:v>
                </c:pt>
                <c:pt idx="234201">
                  <c:v>542.58640181557098</c:v>
                </c:pt>
                <c:pt idx="234202">
                  <c:v>542.588718570845</c:v>
                </c:pt>
                <c:pt idx="234203">
                  <c:v>542.591035326118</c:v>
                </c:pt>
                <c:pt idx="234204">
                  <c:v>542.59335208139203</c:v>
                </c:pt>
                <c:pt idx="234205">
                  <c:v>542.59566883666503</c:v>
                </c:pt>
                <c:pt idx="234206">
                  <c:v>542.59798559193905</c:v>
                </c:pt>
                <c:pt idx="234207">
                  <c:v>542.60030234721296</c:v>
                </c:pt>
                <c:pt idx="234208">
                  <c:v>542.60261910248596</c:v>
                </c:pt>
                <c:pt idx="234209">
                  <c:v>542.60493585775998</c:v>
                </c:pt>
                <c:pt idx="234210">
                  <c:v>542.60725261303298</c:v>
                </c:pt>
                <c:pt idx="234211">
                  <c:v>542.60956936830701</c:v>
                </c:pt>
                <c:pt idx="234212">
                  <c:v>542.61188612358001</c:v>
                </c:pt>
                <c:pt idx="234213">
                  <c:v>542.61420287885403</c:v>
                </c:pt>
                <c:pt idx="234214">
                  <c:v>542.61651963412805</c:v>
                </c:pt>
                <c:pt idx="234215">
                  <c:v>542.61883638940105</c:v>
                </c:pt>
                <c:pt idx="234216">
                  <c:v>542.62115314467496</c:v>
                </c:pt>
                <c:pt idx="234217">
                  <c:v>542.62346989994796</c:v>
                </c:pt>
                <c:pt idx="234218">
                  <c:v>542.62578665522199</c:v>
                </c:pt>
                <c:pt idx="234219">
                  <c:v>542.62810341049499</c:v>
                </c:pt>
                <c:pt idx="234220">
                  <c:v>542.63042016576901</c:v>
                </c:pt>
                <c:pt idx="234221">
                  <c:v>542.63273692104303</c:v>
                </c:pt>
                <c:pt idx="234222">
                  <c:v>542.63505367631603</c:v>
                </c:pt>
                <c:pt idx="234223">
                  <c:v>542.63737043159006</c:v>
                </c:pt>
                <c:pt idx="234224">
                  <c:v>542.63968718686294</c:v>
                </c:pt>
                <c:pt idx="234225">
                  <c:v>542.64200394213697</c:v>
                </c:pt>
                <c:pt idx="234226">
                  <c:v>542.64432069740997</c:v>
                </c:pt>
                <c:pt idx="234227">
                  <c:v>542.64663745268399</c:v>
                </c:pt>
                <c:pt idx="234228">
                  <c:v>542.64895420795699</c:v>
                </c:pt>
                <c:pt idx="234229">
                  <c:v>542.65127096323101</c:v>
                </c:pt>
                <c:pt idx="234230">
                  <c:v>542.65358771850504</c:v>
                </c:pt>
                <c:pt idx="234231">
                  <c:v>542.65590447377804</c:v>
                </c:pt>
                <c:pt idx="234232">
                  <c:v>542.65822122905195</c:v>
                </c:pt>
                <c:pt idx="234233">
                  <c:v>542.66053798432495</c:v>
                </c:pt>
                <c:pt idx="234234">
                  <c:v>542.66285473959897</c:v>
                </c:pt>
                <c:pt idx="234235">
                  <c:v>542.66517149487197</c:v>
                </c:pt>
                <c:pt idx="234236">
                  <c:v>542.66748825014599</c:v>
                </c:pt>
                <c:pt idx="234237">
                  <c:v>542.66980500542002</c:v>
                </c:pt>
                <c:pt idx="234238">
                  <c:v>542.67212176069302</c:v>
                </c:pt>
                <c:pt idx="234239">
                  <c:v>542.67443851596704</c:v>
                </c:pt>
                <c:pt idx="234240">
                  <c:v>542.67675527124004</c:v>
                </c:pt>
                <c:pt idx="234241">
                  <c:v>542.67907202651395</c:v>
                </c:pt>
                <c:pt idx="234242">
                  <c:v>542.68138878178695</c:v>
                </c:pt>
                <c:pt idx="234243">
                  <c:v>542.68370553706097</c:v>
                </c:pt>
                <c:pt idx="234244">
                  <c:v>542.686022292335</c:v>
                </c:pt>
                <c:pt idx="234245">
                  <c:v>542.688339047608</c:v>
                </c:pt>
                <c:pt idx="234246">
                  <c:v>542.69065580288202</c:v>
                </c:pt>
                <c:pt idx="234247">
                  <c:v>542.69297255815502</c:v>
                </c:pt>
                <c:pt idx="234248">
                  <c:v>542.69528931342904</c:v>
                </c:pt>
                <c:pt idx="234249">
                  <c:v>542.69760606870204</c:v>
                </c:pt>
                <c:pt idx="234250">
                  <c:v>542.69992282397595</c:v>
                </c:pt>
                <c:pt idx="234251">
                  <c:v>542.70223957924998</c:v>
                </c:pt>
                <c:pt idx="234252">
                  <c:v>542.70455633452298</c:v>
                </c:pt>
                <c:pt idx="234253">
                  <c:v>542.706873089797</c:v>
                </c:pt>
                <c:pt idx="234254">
                  <c:v>542.70918984507</c:v>
                </c:pt>
                <c:pt idx="234255">
                  <c:v>542.71150660034402</c:v>
                </c:pt>
                <c:pt idx="234256">
                  <c:v>542.71382335561702</c:v>
                </c:pt>
                <c:pt idx="234257">
                  <c:v>542.71614011089105</c:v>
                </c:pt>
                <c:pt idx="234258">
                  <c:v>542.71845686616496</c:v>
                </c:pt>
                <c:pt idx="234259">
                  <c:v>542.72077362143796</c:v>
                </c:pt>
                <c:pt idx="234260">
                  <c:v>542.72309037671198</c:v>
                </c:pt>
                <c:pt idx="234261">
                  <c:v>542.72540713198498</c:v>
                </c:pt>
                <c:pt idx="234262">
                  <c:v>542.727723887259</c:v>
                </c:pt>
                <c:pt idx="234263">
                  <c:v>542.730040642532</c:v>
                </c:pt>
                <c:pt idx="234264">
                  <c:v>542.73235739780603</c:v>
                </c:pt>
                <c:pt idx="234265">
                  <c:v>542.73467415308005</c:v>
                </c:pt>
                <c:pt idx="234266">
                  <c:v>542.73699090835305</c:v>
                </c:pt>
                <c:pt idx="234267">
                  <c:v>542.73930766362696</c:v>
                </c:pt>
                <c:pt idx="234268">
                  <c:v>542.74162441889996</c:v>
                </c:pt>
                <c:pt idx="234269">
                  <c:v>542.74394117417398</c:v>
                </c:pt>
                <c:pt idx="234270">
                  <c:v>542.74625792944698</c:v>
                </c:pt>
                <c:pt idx="234271">
                  <c:v>542.74857468472101</c:v>
                </c:pt>
                <c:pt idx="234272">
                  <c:v>542.75089143999503</c:v>
                </c:pt>
                <c:pt idx="234273">
                  <c:v>542.75320819526803</c:v>
                </c:pt>
                <c:pt idx="234274">
                  <c:v>542.75552495054205</c:v>
                </c:pt>
                <c:pt idx="234275">
                  <c:v>542.75784170581505</c:v>
                </c:pt>
                <c:pt idx="234276">
                  <c:v>542.76015846108896</c:v>
                </c:pt>
                <c:pt idx="234277">
                  <c:v>542.76247521636196</c:v>
                </c:pt>
                <c:pt idx="234278">
                  <c:v>542.76479197163599</c:v>
                </c:pt>
                <c:pt idx="234279">
                  <c:v>542.76710872690899</c:v>
                </c:pt>
                <c:pt idx="234280">
                  <c:v>542.76942548218301</c:v>
                </c:pt>
                <c:pt idx="234281">
                  <c:v>542.77174223745703</c:v>
                </c:pt>
                <c:pt idx="234282">
                  <c:v>542.77405899273003</c:v>
                </c:pt>
                <c:pt idx="234283">
                  <c:v>542.77637574800406</c:v>
                </c:pt>
                <c:pt idx="234284">
                  <c:v>542.77869250327694</c:v>
                </c:pt>
                <c:pt idx="234285">
                  <c:v>542.78100925855097</c:v>
                </c:pt>
                <c:pt idx="234286">
                  <c:v>542.78332601382397</c:v>
                </c:pt>
                <c:pt idx="234287">
                  <c:v>542.78564276909799</c:v>
                </c:pt>
                <c:pt idx="234288">
                  <c:v>542.78795952437201</c:v>
                </c:pt>
                <c:pt idx="234289">
                  <c:v>542.79027627964501</c:v>
                </c:pt>
                <c:pt idx="234290">
                  <c:v>542.79259303491904</c:v>
                </c:pt>
                <c:pt idx="234291">
                  <c:v>542.79490979019204</c:v>
                </c:pt>
                <c:pt idx="234292">
                  <c:v>542.79722654546595</c:v>
                </c:pt>
                <c:pt idx="234293">
                  <c:v>542.79954330073895</c:v>
                </c:pt>
                <c:pt idx="234294">
                  <c:v>542.80186005601297</c:v>
                </c:pt>
                <c:pt idx="234295">
                  <c:v>542.80417681128699</c:v>
                </c:pt>
                <c:pt idx="234296">
                  <c:v>542.80649356655999</c:v>
                </c:pt>
                <c:pt idx="234297">
                  <c:v>542.80881032183402</c:v>
                </c:pt>
                <c:pt idx="234298">
                  <c:v>542.81112707710702</c:v>
                </c:pt>
                <c:pt idx="234299">
                  <c:v>542.81344383238104</c:v>
                </c:pt>
                <c:pt idx="234300">
                  <c:v>542.81576058765404</c:v>
                </c:pt>
                <c:pt idx="234301">
                  <c:v>542.81807734292795</c:v>
                </c:pt>
                <c:pt idx="234302">
                  <c:v>542.82039409820197</c:v>
                </c:pt>
                <c:pt idx="234303">
                  <c:v>542.82271085347497</c:v>
                </c:pt>
                <c:pt idx="234304">
                  <c:v>542.825027608749</c:v>
                </c:pt>
                <c:pt idx="234305">
                  <c:v>542.827344364022</c:v>
                </c:pt>
                <c:pt idx="234306">
                  <c:v>542.82966111929602</c:v>
                </c:pt>
                <c:pt idx="234307">
                  <c:v>542.83197787456902</c:v>
                </c:pt>
                <c:pt idx="234308">
                  <c:v>542.83429462984304</c:v>
                </c:pt>
                <c:pt idx="234309">
                  <c:v>542.83661138511695</c:v>
                </c:pt>
                <c:pt idx="234310">
                  <c:v>542.83892814038995</c:v>
                </c:pt>
                <c:pt idx="234311">
                  <c:v>542.84124489566398</c:v>
                </c:pt>
                <c:pt idx="234312">
                  <c:v>542.84356165093698</c:v>
                </c:pt>
                <c:pt idx="234313">
                  <c:v>542.845878406211</c:v>
                </c:pt>
                <c:pt idx="234314">
                  <c:v>542.848195161484</c:v>
                </c:pt>
                <c:pt idx="234315">
                  <c:v>542.85051191675802</c:v>
                </c:pt>
                <c:pt idx="234316">
                  <c:v>542.85282867203205</c:v>
                </c:pt>
                <c:pt idx="234317">
                  <c:v>542.85514542730505</c:v>
                </c:pt>
                <c:pt idx="234318">
                  <c:v>542.85746218257896</c:v>
                </c:pt>
                <c:pt idx="234319">
                  <c:v>542.85977893785196</c:v>
                </c:pt>
                <c:pt idx="234320">
                  <c:v>542.86209569312598</c:v>
                </c:pt>
                <c:pt idx="234321">
                  <c:v>542.86441244839898</c:v>
                </c:pt>
                <c:pt idx="234322">
                  <c:v>542.866729203673</c:v>
                </c:pt>
                <c:pt idx="234323">
                  <c:v>542.86904595894703</c:v>
                </c:pt>
                <c:pt idx="234324">
                  <c:v>542.87136271422003</c:v>
                </c:pt>
                <c:pt idx="234325">
                  <c:v>542.87367946949405</c:v>
                </c:pt>
                <c:pt idx="234326">
                  <c:v>542.87599622476705</c:v>
                </c:pt>
                <c:pt idx="234327">
                  <c:v>542.87831298004096</c:v>
                </c:pt>
                <c:pt idx="234328">
                  <c:v>542.88062973531396</c:v>
                </c:pt>
                <c:pt idx="234329">
                  <c:v>542.88294649058798</c:v>
                </c:pt>
                <c:pt idx="234330">
                  <c:v>542.88526324586098</c:v>
                </c:pt>
                <c:pt idx="234331">
                  <c:v>542.88758000113501</c:v>
                </c:pt>
                <c:pt idx="234332">
                  <c:v>542.88989675640903</c:v>
                </c:pt>
                <c:pt idx="234333">
                  <c:v>542.89221351168203</c:v>
                </c:pt>
                <c:pt idx="234334">
                  <c:v>542.89453026695605</c:v>
                </c:pt>
                <c:pt idx="234335">
                  <c:v>542.89684702222905</c:v>
                </c:pt>
                <c:pt idx="234336">
                  <c:v>542.89916377750296</c:v>
                </c:pt>
                <c:pt idx="234337">
                  <c:v>542.90148053277596</c:v>
                </c:pt>
                <c:pt idx="234338">
                  <c:v>542.90379728804999</c:v>
                </c:pt>
                <c:pt idx="234339">
                  <c:v>542.90611404332401</c:v>
                </c:pt>
                <c:pt idx="234340">
                  <c:v>542.90843079859701</c:v>
                </c:pt>
                <c:pt idx="234341">
                  <c:v>542.91074755387103</c:v>
                </c:pt>
                <c:pt idx="234342">
                  <c:v>542.91306430914403</c:v>
                </c:pt>
                <c:pt idx="234343">
                  <c:v>542.91538106441806</c:v>
                </c:pt>
                <c:pt idx="234344">
                  <c:v>542.91769781969106</c:v>
                </c:pt>
                <c:pt idx="234345">
                  <c:v>542.92001457496497</c:v>
                </c:pt>
                <c:pt idx="234346">
                  <c:v>542.92233133023899</c:v>
                </c:pt>
                <c:pt idx="234347">
                  <c:v>542.92464808551199</c:v>
                </c:pt>
                <c:pt idx="234348">
                  <c:v>542.92696484078601</c:v>
                </c:pt>
                <c:pt idx="234349">
                  <c:v>542.92928159605901</c:v>
                </c:pt>
                <c:pt idx="234350">
                  <c:v>542.93159835133304</c:v>
                </c:pt>
                <c:pt idx="234351">
                  <c:v>542.93391510660604</c:v>
                </c:pt>
                <c:pt idx="234352">
                  <c:v>542.93623186187995</c:v>
                </c:pt>
                <c:pt idx="234353">
                  <c:v>542.93854861715397</c:v>
                </c:pt>
                <c:pt idx="234354">
                  <c:v>542.94086537242697</c:v>
                </c:pt>
                <c:pt idx="234355">
                  <c:v>542.94318212770099</c:v>
                </c:pt>
                <c:pt idx="234356">
                  <c:v>542.94549888297399</c:v>
                </c:pt>
                <c:pt idx="234357">
                  <c:v>542.94781563824802</c:v>
                </c:pt>
                <c:pt idx="234358">
                  <c:v>542.95013239352102</c:v>
                </c:pt>
                <c:pt idx="234359">
                  <c:v>542.95244914879504</c:v>
                </c:pt>
                <c:pt idx="234360">
                  <c:v>542.95476590406895</c:v>
                </c:pt>
                <c:pt idx="234361">
                  <c:v>542.95708265934195</c:v>
                </c:pt>
                <c:pt idx="234362">
                  <c:v>542.95939941461597</c:v>
                </c:pt>
                <c:pt idx="234363">
                  <c:v>542.96171616988897</c:v>
                </c:pt>
                <c:pt idx="234364">
                  <c:v>542.964032925163</c:v>
                </c:pt>
                <c:pt idx="234365">
                  <c:v>542.966349680436</c:v>
                </c:pt>
                <c:pt idx="234366">
                  <c:v>542.96866643571002</c:v>
                </c:pt>
                <c:pt idx="234367">
                  <c:v>542.97098319098404</c:v>
                </c:pt>
                <c:pt idx="234368">
                  <c:v>542.97329994625704</c:v>
                </c:pt>
                <c:pt idx="234369">
                  <c:v>542.97561670153095</c:v>
                </c:pt>
                <c:pt idx="234370">
                  <c:v>542.97793345680395</c:v>
                </c:pt>
                <c:pt idx="234371">
                  <c:v>542.98025021207798</c:v>
                </c:pt>
                <c:pt idx="234372">
                  <c:v>542.98256696735098</c:v>
                </c:pt>
                <c:pt idx="234373">
                  <c:v>542.984883722625</c:v>
                </c:pt>
                <c:pt idx="234374">
                  <c:v>542.98720047789902</c:v>
                </c:pt>
                <c:pt idx="234375">
                  <c:v>542.98951723317202</c:v>
                </c:pt>
                <c:pt idx="234376">
                  <c:v>542.99183398844605</c:v>
                </c:pt>
                <c:pt idx="234377">
                  <c:v>542.99415074371905</c:v>
                </c:pt>
                <c:pt idx="234378">
                  <c:v>542.99646749899296</c:v>
                </c:pt>
                <c:pt idx="234379">
                  <c:v>542.99878425426596</c:v>
                </c:pt>
                <c:pt idx="234380">
                  <c:v>543.00110100953998</c:v>
                </c:pt>
                <c:pt idx="234381">
                  <c:v>543.00341776481298</c:v>
                </c:pt>
                <c:pt idx="234382">
                  <c:v>543.005734520087</c:v>
                </c:pt>
                <c:pt idx="234383">
                  <c:v>543.00805127536103</c:v>
                </c:pt>
                <c:pt idx="234384">
                  <c:v>543.01036803063403</c:v>
                </c:pt>
                <c:pt idx="234385">
                  <c:v>543.01268478590805</c:v>
                </c:pt>
                <c:pt idx="234386">
                  <c:v>543.01500154118105</c:v>
                </c:pt>
                <c:pt idx="234387">
                  <c:v>543.01731829645496</c:v>
                </c:pt>
                <c:pt idx="234388">
                  <c:v>543.01963505172796</c:v>
                </c:pt>
                <c:pt idx="234389">
                  <c:v>543.02195180700198</c:v>
                </c:pt>
                <c:pt idx="234390">
                  <c:v>543.02426856227601</c:v>
                </c:pt>
                <c:pt idx="234391">
                  <c:v>543.02658531754901</c:v>
                </c:pt>
                <c:pt idx="234392">
                  <c:v>543.02890207282303</c:v>
                </c:pt>
                <c:pt idx="234393">
                  <c:v>543.03121882809603</c:v>
                </c:pt>
                <c:pt idx="234394">
                  <c:v>543.03353558337005</c:v>
                </c:pt>
                <c:pt idx="234395">
                  <c:v>543.03585233864305</c:v>
                </c:pt>
                <c:pt idx="234396">
                  <c:v>543.03816909391696</c:v>
                </c:pt>
                <c:pt idx="234397">
                  <c:v>543.04048584919099</c:v>
                </c:pt>
                <c:pt idx="234398">
                  <c:v>543.04280260446399</c:v>
                </c:pt>
                <c:pt idx="234399">
                  <c:v>543.04511935973801</c:v>
                </c:pt>
                <c:pt idx="234400">
                  <c:v>543.04743611501101</c:v>
                </c:pt>
                <c:pt idx="234401">
                  <c:v>543.04975287028503</c:v>
                </c:pt>
                <c:pt idx="234402">
                  <c:v>543.05206962555803</c:v>
                </c:pt>
                <c:pt idx="234403">
                  <c:v>543.05438638083206</c:v>
                </c:pt>
                <c:pt idx="234404">
                  <c:v>543.05670313610597</c:v>
                </c:pt>
                <c:pt idx="234405">
                  <c:v>543.05901989137897</c:v>
                </c:pt>
                <c:pt idx="234406">
                  <c:v>543.06133664665299</c:v>
                </c:pt>
                <c:pt idx="234407">
                  <c:v>543.06365340192599</c:v>
                </c:pt>
                <c:pt idx="234408">
                  <c:v>543.06597015720001</c:v>
                </c:pt>
                <c:pt idx="234409">
                  <c:v>543.06828691247301</c:v>
                </c:pt>
                <c:pt idx="234410">
                  <c:v>543.07060366774704</c:v>
                </c:pt>
                <c:pt idx="234411">
                  <c:v>543.07292042302095</c:v>
                </c:pt>
                <c:pt idx="234412">
                  <c:v>543.07523717829395</c:v>
                </c:pt>
                <c:pt idx="234413">
                  <c:v>543.07755393356797</c:v>
                </c:pt>
                <c:pt idx="234414">
                  <c:v>543.07987068884097</c:v>
                </c:pt>
                <c:pt idx="234415">
                  <c:v>543.08218744411499</c:v>
                </c:pt>
                <c:pt idx="234416">
                  <c:v>543.08450419938799</c:v>
                </c:pt>
                <c:pt idx="234417">
                  <c:v>543.08682095466202</c:v>
                </c:pt>
                <c:pt idx="234418">
                  <c:v>543.08913770993604</c:v>
                </c:pt>
                <c:pt idx="234419">
                  <c:v>543.09145446520904</c:v>
                </c:pt>
                <c:pt idx="234420">
                  <c:v>543.09377122048295</c:v>
                </c:pt>
                <c:pt idx="234421">
                  <c:v>543.09608797575595</c:v>
                </c:pt>
                <c:pt idx="234422">
                  <c:v>543.09840473102997</c:v>
                </c:pt>
                <c:pt idx="234423">
                  <c:v>543.10072148630297</c:v>
                </c:pt>
                <c:pt idx="234424">
                  <c:v>543.103038241577</c:v>
                </c:pt>
                <c:pt idx="234425">
                  <c:v>543.10535499685102</c:v>
                </c:pt>
                <c:pt idx="234426">
                  <c:v>543.10767175212402</c:v>
                </c:pt>
                <c:pt idx="234427">
                  <c:v>543.10998850739804</c:v>
                </c:pt>
                <c:pt idx="234428">
                  <c:v>543.11230526267104</c:v>
                </c:pt>
                <c:pt idx="234429">
                  <c:v>543.11462201794495</c:v>
                </c:pt>
                <c:pt idx="234430">
                  <c:v>543.11693877321795</c:v>
                </c:pt>
                <c:pt idx="234431">
                  <c:v>543.11925552849198</c:v>
                </c:pt>
                <c:pt idx="234432">
                  <c:v>543.12157228376498</c:v>
                </c:pt>
                <c:pt idx="234433">
                  <c:v>543.123889039039</c:v>
                </c:pt>
                <c:pt idx="234434">
                  <c:v>543.12620579431302</c:v>
                </c:pt>
                <c:pt idx="234435">
                  <c:v>543.12852254958602</c:v>
                </c:pt>
                <c:pt idx="234436">
                  <c:v>543.13083930486005</c:v>
                </c:pt>
                <c:pt idx="234437">
                  <c:v>543.13315606013305</c:v>
                </c:pt>
                <c:pt idx="234438">
                  <c:v>543.13547281540696</c:v>
                </c:pt>
                <c:pt idx="234439">
                  <c:v>543.13778957067996</c:v>
                </c:pt>
                <c:pt idx="234440">
                  <c:v>543.14010632595398</c:v>
                </c:pt>
                <c:pt idx="234441">
                  <c:v>543.142423081228</c:v>
                </c:pt>
                <c:pt idx="234442">
                  <c:v>543.144739836501</c:v>
                </c:pt>
                <c:pt idx="234443">
                  <c:v>543.14705659177503</c:v>
                </c:pt>
                <c:pt idx="234444">
                  <c:v>543.14937334704803</c:v>
                </c:pt>
                <c:pt idx="234445">
                  <c:v>543.15169010232205</c:v>
                </c:pt>
                <c:pt idx="234446">
                  <c:v>543.15400685759505</c:v>
                </c:pt>
                <c:pt idx="234447">
                  <c:v>543.15632361286896</c:v>
                </c:pt>
                <c:pt idx="234448">
                  <c:v>543.15864036814298</c:v>
                </c:pt>
                <c:pt idx="234449">
                  <c:v>543.16095712341598</c:v>
                </c:pt>
                <c:pt idx="234450">
                  <c:v>543.16327387869001</c:v>
                </c:pt>
                <c:pt idx="234451">
                  <c:v>543.16559063396301</c:v>
                </c:pt>
                <c:pt idx="234452">
                  <c:v>543.16790738923703</c:v>
                </c:pt>
                <c:pt idx="234453">
                  <c:v>543.17022414451003</c:v>
                </c:pt>
                <c:pt idx="234454">
                  <c:v>543.17254089978405</c:v>
                </c:pt>
                <c:pt idx="234455">
                  <c:v>543.17485765505796</c:v>
                </c:pt>
                <c:pt idx="234456">
                  <c:v>543.17717441033096</c:v>
                </c:pt>
                <c:pt idx="234457">
                  <c:v>543.17949116560499</c:v>
                </c:pt>
                <c:pt idx="234458">
                  <c:v>543.18180792087799</c:v>
                </c:pt>
                <c:pt idx="234459">
                  <c:v>543.18412467615201</c:v>
                </c:pt>
                <c:pt idx="234460">
                  <c:v>543.18644143142501</c:v>
                </c:pt>
                <c:pt idx="234461">
                  <c:v>543.18875818669903</c:v>
                </c:pt>
                <c:pt idx="234462">
                  <c:v>543.19107494197306</c:v>
                </c:pt>
                <c:pt idx="234463">
                  <c:v>543.19339169724606</c:v>
                </c:pt>
                <c:pt idx="234464">
                  <c:v>543.19570845251997</c:v>
                </c:pt>
                <c:pt idx="234465">
                  <c:v>543.19802520779297</c:v>
                </c:pt>
                <c:pt idx="234466">
                  <c:v>543.20034196306699</c:v>
                </c:pt>
                <c:pt idx="234467">
                  <c:v>543.20265871833999</c:v>
                </c:pt>
                <c:pt idx="234468">
                  <c:v>543.20497547361401</c:v>
                </c:pt>
                <c:pt idx="234469">
                  <c:v>543.20729222888804</c:v>
                </c:pt>
                <c:pt idx="234470">
                  <c:v>543.20960898416104</c:v>
                </c:pt>
                <c:pt idx="234471">
                  <c:v>543.21192573943495</c:v>
                </c:pt>
                <c:pt idx="234472">
                  <c:v>543.21424249470795</c:v>
                </c:pt>
                <c:pt idx="234473">
                  <c:v>543.21655924998197</c:v>
                </c:pt>
                <c:pt idx="234474">
                  <c:v>543.21887600525497</c:v>
                </c:pt>
                <c:pt idx="234475">
                  <c:v>543.22119276052899</c:v>
                </c:pt>
                <c:pt idx="234476">
                  <c:v>543.22350951580199</c:v>
                </c:pt>
                <c:pt idx="234477">
                  <c:v>543.22582627107602</c:v>
                </c:pt>
                <c:pt idx="234478">
                  <c:v>543.22814302635004</c:v>
                </c:pt>
                <c:pt idx="234479">
                  <c:v>543.23045978162304</c:v>
                </c:pt>
                <c:pt idx="234480">
                  <c:v>543.23277653689695</c:v>
                </c:pt>
                <c:pt idx="234481">
                  <c:v>543.23509329216995</c:v>
                </c:pt>
                <c:pt idx="234482">
                  <c:v>543.23741004744397</c:v>
                </c:pt>
                <c:pt idx="234483">
                  <c:v>543.23972680271697</c:v>
                </c:pt>
                <c:pt idx="234484">
                  <c:v>543.242043557991</c:v>
                </c:pt>
                <c:pt idx="234485">
                  <c:v>543.24436031326502</c:v>
                </c:pt>
                <c:pt idx="234486">
                  <c:v>543.24667706853802</c:v>
                </c:pt>
                <c:pt idx="234487">
                  <c:v>543.24899382381204</c:v>
                </c:pt>
                <c:pt idx="234488">
                  <c:v>543.25131057908504</c:v>
                </c:pt>
                <c:pt idx="234489">
                  <c:v>543.25362733435895</c:v>
                </c:pt>
                <c:pt idx="234490">
                  <c:v>543.25594408963195</c:v>
                </c:pt>
                <c:pt idx="234491">
                  <c:v>543.25826084490598</c:v>
                </c:pt>
                <c:pt idx="234492">
                  <c:v>543.26057760018</c:v>
                </c:pt>
                <c:pt idx="234493">
                  <c:v>543.262894355453</c:v>
                </c:pt>
                <c:pt idx="234494">
                  <c:v>543.26521111072702</c:v>
                </c:pt>
                <c:pt idx="234495">
                  <c:v>543.26752786600002</c:v>
                </c:pt>
                <c:pt idx="234496">
                  <c:v>543.26984462127405</c:v>
                </c:pt>
                <c:pt idx="234497">
                  <c:v>543.27216137654705</c:v>
                </c:pt>
                <c:pt idx="234498">
                  <c:v>543.27447813182096</c:v>
                </c:pt>
                <c:pt idx="234499">
                  <c:v>543.27679488709498</c:v>
                </c:pt>
                <c:pt idx="234500">
                  <c:v>543.27911164236798</c:v>
                </c:pt>
                <c:pt idx="234501">
                  <c:v>543.281428397642</c:v>
                </c:pt>
                <c:pt idx="234502">
                  <c:v>543.283745152915</c:v>
                </c:pt>
                <c:pt idx="234503">
                  <c:v>543.28606190818903</c:v>
                </c:pt>
                <c:pt idx="234504">
                  <c:v>543.28837866346203</c:v>
                </c:pt>
                <c:pt idx="234505">
                  <c:v>543.29069541873605</c:v>
                </c:pt>
                <c:pt idx="234506">
                  <c:v>543.29301217400996</c:v>
                </c:pt>
                <c:pt idx="234507">
                  <c:v>543.29532892928296</c:v>
                </c:pt>
                <c:pt idx="234508">
                  <c:v>543.29764568455698</c:v>
                </c:pt>
                <c:pt idx="234509">
                  <c:v>543.29996243982998</c:v>
                </c:pt>
                <c:pt idx="234510">
                  <c:v>543.30227919510401</c:v>
                </c:pt>
                <c:pt idx="234511">
                  <c:v>543.30459595037701</c:v>
                </c:pt>
                <c:pt idx="234512">
                  <c:v>543.30691270565103</c:v>
                </c:pt>
                <c:pt idx="234513">
                  <c:v>543.30922946092505</c:v>
                </c:pt>
                <c:pt idx="234514">
                  <c:v>543.31154621619805</c:v>
                </c:pt>
                <c:pt idx="234515">
                  <c:v>543.31386297147196</c:v>
                </c:pt>
                <c:pt idx="234516">
                  <c:v>543.31617972674496</c:v>
                </c:pt>
                <c:pt idx="234517">
                  <c:v>543.31849648201899</c:v>
                </c:pt>
                <c:pt idx="234518">
                  <c:v>543.32081323729199</c:v>
                </c:pt>
                <c:pt idx="234519">
                  <c:v>543.32312999256601</c:v>
                </c:pt>
                <c:pt idx="234520">
                  <c:v>543.32544674784003</c:v>
                </c:pt>
                <c:pt idx="234521">
                  <c:v>543.32776350311303</c:v>
                </c:pt>
                <c:pt idx="234522">
                  <c:v>543.33008025838706</c:v>
                </c:pt>
                <c:pt idx="234523">
                  <c:v>543.33239701366006</c:v>
                </c:pt>
                <c:pt idx="234524">
                  <c:v>543.33471376893397</c:v>
                </c:pt>
                <c:pt idx="234525">
                  <c:v>543.33703052420697</c:v>
                </c:pt>
                <c:pt idx="234526">
                  <c:v>543.33934727948099</c:v>
                </c:pt>
                <c:pt idx="234527">
                  <c:v>543.34166403475399</c:v>
                </c:pt>
                <c:pt idx="234528">
                  <c:v>543.34398079002801</c:v>
                </c:pt>
                <c:pt idx="234529">
                  <c:v>543.34629754530204</c:v>
                </c:pt>
                <c:pt idx="234530">
                  <c:v>543.34861430057504</c:v>
                </c:pt>
                <c:pt idx="234531">
                  <c:v>543.35093105584895</c:v>
                </c:pt>
                <c:pt idx="234532">
                  <c:v>543.35324781112195</c:v>
                </c:pt>
                <c:pt idx="234533">
                  <c:v>543.35556456639597</c:v>
                </c:pt>
                <c:pt idx="234534">
                  <c:v>543.35788132166897</c:v>
                </c:pt>
                <c:pt idx="234535">
                  <c:v>543.36019807694299</c:v>
                </c:pt>
                <c:pt idx="234536">
                  <c:v>543.36251483221702</c:v>
                </c:pt>
                <c:pt idx="234537">
                  <c:v>543.36483158749002</c:v>
                </c:pt>
                <c:pt idx="234538">
                  <c:v>543.36714834276404</c:v>
                </c:pt>
                <c:pt idx="234539">
                  <c:v>543.36946509803704</c:v>
                </c:pt>
                <c:pt idx="234540">
                  <c:v>543.37178185331095</c:v>
                </c:pt>
                <c:pt idx="234541">
                  <c:v>543.37409860858395</c:v>
                </c:pt>
                <c:pt idx="234542">
                  <c:v>543.37641536385797</c:v>
                </c:pt>
                <c:pt idx="234543">
                  <c:v>543.378732119132</c:v>
                </c:pt>
                <c:pt idx="234544">
                  <c:v>543.381048874405</c:v>
                </c:pt>
                <c:pt idx="234545">
                  <c:v>543.38336562967902</c:v>
                </c:pt>
                <c:pt idx="234546">
                  <c:v>543.38568238495202</c:v>
                </c:pt>
                <c:pt idx="234547">
                  <c:v>543.38799914022604</c:v>
                </c:pt>
                <c:pt idx="234548">
                  <c:v>543.39031589549904</c:v>
                </c:pt>
                <c:pt idx="234549">
                  <c:v>543.39263265077295</c:v>
                </c:pt>
                <c:pt idx="234550">
                  <c:v>543.39494940604698</c:v>
                </c:pt>
                <c:pt idx="234551">
                  <c:v>543.39726616131998</c:v>
                </c:pt>
                <c:pt idx="234552">
                  <c:v>543.399582916594</c:v>
                </c:pt>
                <c:pt idx="234553">
                  <c:v>543.401899671867</c:v>
                </c:pt>
                <c:pt idx="234554">
                  <c:v>543.40421642714102</c:v>
                </c:pt>
                <c:pt idx="234555">
                  <c:v>543.40653318241402</c:v>
                </c:pt>
                <c:pt idx="234556">
                  <c:v>543.40884993768805</c:v>
                </c:pt>
                <c:pt idx="234557">
                  <c:v>543.41116669296196</c:v>
                </c:pt>
                <c:pt idx="234558">
                  <c:v>543.41348344823496</c:v>
                </c:pt>
                <c:pt idx="234559">
                  <c:v>543.41580020350898</c:v>
                </c:pt>
                <c:pt idx="234560">
                  <c:v>543.41811695878198</c:v>
                </c:pt>
                <c:pt idx="234561">
                  <c:v>543.420433714056</c:v>
                </c:pt>
                <c:pt idx="234562">
                  <c:v>543.422750469329</c:v>
                </c:pt>
                <c:pt idx="234563">
                  <c:v>543.42506722460303</c:v>
                </c:pt>
                <c:pt idx="234564">
                  <c:v>543.42738397987705</c:v>
                </c:pt>
                <c:pt idx="234565">
                  <c:v>543.42970073515005</c:v>
                </c:pt>
                <c:pt idx="234566">
                  <c:v>543.43201749042396</c:v>
                </c:pt>
                <c:pt idx="234567">
                  <c:v>543.43433424569696</c:v>
                </c:pt>
                <c:pt idx="234568">
                  <c:v>543.43665100097098</c:v>
                </c:pt>
                <c:pt idx="234569">
                  <c:v>543.43896775624398</c:v>
                </c:pt>
                <c:pt idx="234570">
                  <c:v>543.44128451151801</c:v>
                </c:pt>
                <c:pt idx="234571">
                  <c:v>543.44360126679203</c:v>
                </c:pt>
                <c:pt idx="234572">
                  <c:v>543.44591802206503</c:v>
                </c:pt>
                <c:pt idx="234573">
                  <c:v>543.44823477733905</c:v>
                </c:pt>
                <c:pt idx="234574">
                  <c:v>543.45055153261205</c:v>
                </c:pt>
                <c:pt idx="234575">
                  <c:v>543.45286828788596</c:v>
                </c:pt>
                <c:pt idx="234576">
                  <c:v>543.45518504315896</c:v>
                </c:pt>
                <c:pt idx="234577">
                  <c:v>543.45750179843299</c:v>
                </c:pt>
                <c:pt idx="234578">
                  <c:v>543.45981855370599</c:v>
                </c:pt>
                <c:pt idx="234579">
                  <c:v>543.46213530898001</c:v>
                </c:pt>
                <c:pt idx="234580">
                  <c:v>543.46445206425403</c:v>
                </c:pt>
                <c:pt idx="234581">
                  <c:v>543.46676881952703</c:v>
                </c:pt>
                <c:pt idx="234582">
                  <c:v>543.46908557480106</c:v>
                </c:pt>
                <c:pt idx="234583">
                  <c:v>543.47140233007406</c:v>
                </c:pt>
                <c:pt idx="234584">
                  <c:v>543.47371908534797</c:v>
                </c:pt>
                <c:pt idx="234585">
                  <c:v>543.47603584062097</c:v>
                </c:pt>
                <c:pt idx="234586">
                  <c:v>543.47835259589499</c:v>
                </c:pt>
                <c:pt idx="234587">
                  <c:v>543.48066935116901</c:v>
                </c:pt>
                <c:pt idx="234588">
                  <c:v>543.48298610644201</c:v>
                </c:pt>
                <c:pt idx="234589">
                  <c:v>543.48530286171604</c:v>
                </c:pt>
                <c:pt idx="234590">
                  <c:v>543.48761961698904</c:v>
                </c:pt>
                <c:pt idx="234591">
                  <c:v>543.48993637226295</c:v>
                </c:pt>
                <c:pt idx="234592">
                  <c:v>543.49225312753595</c:v>
                </c:pt>
                <c:pt idx="234593">
                  <c:v>543.49456988280997</c:v>
                </c:pt>
                <c:pt idx="234594">
                  <c:v>543.49688663808399</c:v>
                </c:pt>
                <c:pt idx="234595">
                  <c:v>543.49920339335699</c:v>
                </c:pt>
                <c:pt idx="234596">
                  <c:v>543.50152014863102</c:v>
                </c:pt>
                <c:pt idx="234597">
                  <c:v>543.50383690390402</c:v>
                </c:pt>
                <c:pt idx="234598">
                  <c:v>543.50615365917804</c:v>
                </c:pt>
                <c:pt idx="234599">
                  <c:v>543.50847041445104</c:v>
                </c:pt>
                <c:pt idx="234600">
                  <c:v>543.51078716972495</c:v>
                </c:pt>
                <c:pt idx="234601">
                  <c:v>543.51310392499897</c:v>
                </c:pt>
                <c:pt idx="234602">
                  <c:v>543.51542068027197</c:v>
                </c:pt>
                <c:pt idx="234603">
                  <c:v>543.517737435546</c:v>
                </c:pt>
                <c:pt idx="234604">
                  <c:v>543.520054190819</c:v>
                </c:pt>
                <c:pt idx="234605">
                  <c:v>543.52237094609302</c:v>
                </c:pt>
                <c:pt idx="234606">
                  <c:v>543.52468770136602</c:v>
                </c:pt>
                <c:pt idx="234607">
                  <c:v>543.52700445664004</c:v>
                </c:pt>
                <c:pt idx="234608">
                  <c:v>543.52932121191395</c:v>
                </c:pt>
                <c:pt idx="234609">
                  <c:v>543.53163796718695</c:v>
                </c:pt>
                <c:pt idx="234610">
                  <c:v>543.53395472246098</c:v>
                </c:pt>
                <c:pt idx="234611">
                  <c:v>543.53627147773398</c:v>
                </c:pt>
                <c:pt idx="234612">
                  <c:v>543.538588233008</c:v>
                </c:pt>
                <c:pt idx="234613">
                  <c:v>543.540904988281</c:v>
                </c:pt>
                <c:pt idx="234614">
                  <c:v>543.54322174355502</c:v>
                </c:pt>
                <c:pt idx="234615">
                  <c:v>543.54553849882905</c:v>
                </c:pt>
                <c:pt idx="234616">
                  <c:v>543.54785525410205</c:v>
                </c:pt>
                <c:pt idx="234617">
                  <c:v>543.55017200937596</c:v>
                </c:pt>
                <c:pt idx="234618">
                  <c:v>543.55248876464896</c:v>
                </c:pt>
                <c:pt idx="234619">
                  <c:v>543.55480551992298</c:v>
                </c:pt>
                <c:pt idx="234620">
                  <c:v>543.55712227519598</c:v>
                </c:pt>
                <c:pt idx="234621">
                  <c:v>543.55943903047</c:v>
                </c:pt>
                <c:pt idx="234622">
                  <c:v>543.56175578574403</c:v>
                </c:pt>
                <c:pt idx="234623">
                  <c:v>543.56407254101703</c:v>
                </c:pt>
                <c:pt idx="234624">
                  <c:v>543.56638929629105</c:v>
                </c:pt>
                <c:pt idx="234625">
                  <c:v>543.56870605156405</c:v>
                </c:pt>
                <c:pt idx="234626">
                  <c:v>543.57102280683796</c:v>
                </c:pt>
                <c:pt idx="234627">
                  <c:v>543.57333956211096</c:v>
                </c:pt>
                <c:pt idx="234628">
                  <c:v>543.57565631738498</c:v>
                </c:pt>
                <c:pt idx="234629">
                  <c:v>543.57797307265798</c:v>
                </c:pt>
                <c:pt idx="234630">
                  <c:v>543.58028982793201</c:v>
                </c:pt>
                <c:pt idx="234631">
                  <c:v>543.58260658320603</c:v>
                </c:pt>
                <c:pt idx="234632">
                  <c:v>543.58492333847903</c:v>
                </c:pt>
                <c:pt idx="234633">
                  <c:v>543.58724009375305</c:v>
                </c:pt>
                <c:pt idx="234634">
                  <c:v>543.58955684902605</c:v>
                </c:pt>
                <c:pt idx="234635">
                  <c:v>543.59187360429996</c:v>
                </c:pt>
                <c:pt idx="234636">
                  <c:v>543.59419035957296</c:v>
                </c:pt>
                <c:pt idx="234637">
                  <c:v>543.59650711484699</c:v>
                </c:pt>
                <c:pt idx="234638">
                  <c:v>543.59882387012101</c:v>
                </c:pt>
                <c:pt idx="234639">
                  <c:v>543.60114062539401</c:v>
                </c:pt>
                <c:pt idx="234640">
                  <c:v>543.60345738066803</c:v>
                </c:pt>
                <c:pt idx="234641">
                  <c:v>543.60577413594103</c:v>
                </c:pt>
                <c:pt idx="234642">
                  <c:v>543.60809089121506</c:v>
                </c:pt>
                <c:pt idx="234643">
                  <c:v>543.61040764648806</c:v>
                </c:pt>
                <c:pt idx="234644">
                  <c:v>543.61272440176197</c:v>
                </c:pt>
                <c:pt idx="234645">
                  <c:v>543.61504115703599</c:v>
                </c:pt>
                <c:pt idx="234646">
                  <c:v>543.61735791230899</c:v>
                </c:pt>
                <c:pt idx="234647">
                  <c:v>543.61967466758301</c:v>
                </c:pt>
                <c:pt idx="234648">
                  <c:v>543.62199142285601</c:v>
                </c:pt>
                <c:pt idx="234649">
                  <c:v>543.62430817813004</c:v>
                </c:pt>
                <c:pt idx="234650">
                  <c:v>543.62662493340304</c:v>
                </c:pt>
                <c:pt idx="234651">
                  <c:v>543.62894168867695</c:v>
                </c:pt>
                <c:pt idx="234652">
                  <c:v>543.63125844395097</c:v>
                </c:pt>
                <c:pt idx="234653">
                  <c:v>543.63357519922397</c:v>
                </c:pt>
                <c:pt idx="234654">
                  <c:v>543.63589195449799</c:v>
                </c:pt>
                <c:pt idx="234655">
                  <c:v>543.63820870977099</c:v>
                </c:pt>
                <c:pt idx="234656">
                  <c:v>543.64052546504502</c:v>
                </c:pt>
                <c:pt idx="234657">
                  <c:v>543.64284222031802</c:v>
                </c:pt>
                <c:pt idx="234658">
                  <c:v>543.64515897559204</c:v>
                </c:pt>
                <c:pt idx="234659">
                  <c:v>543.64747573086595</c:v>
                </c:pt>
                <c:pt idx="234660">
                  <c:v>543.64979248613895</c:v>
                </c:pt>
                <c:pt idx="234661">
                  <c:v>543.65210924141297</c:v>
                </c:pt>
                <c:pt idx="234662">
                  <c:v>543.65442599668597</c:v>
                </c:pt>
                <c:pt idx="234663">
                  <c:v>543.65674275196</c:v>
                </c:pt>
                <c:pt idx="234664">
                  <c:v>543.659059507233</c:v>
                </c:pt>
                <c:pt idx="234665">
                  <c:v>543.66137626250702</c:v>
                </c:pt>
                <c:pt idx="234666">
                  <c:v>543.66369301778104</c:v>
                </c:pt>
                <c:pt idx="234667">
                  <c:v>543.66600977305404</c:v>
                </c:pt>
                <c:pt idx="234668">
                  <c:v>543.66832652832795</c:v>
                </c:pt>
                <c:pt idx="234669">
                  <c:v>543.67064328360095</c:v>
                </c:pt>
                <c:pt idx="234670">
                  <c:v>543.67296003887498</c:v>
                </c:pt>
                <c:pt idx="234671">
                  <c:v>543.67527679414798</c:v>
                </c:pt>
                <c:pt idx="234672">
                  <c:v>543.677593549422</c:v>
                </c:pt>
                <c:pt idx="234673">
                  <c:v>543.67991030469602</c:v>
                </c:pt>
                <c:pt idx="234674">
                  <c:v>543.68222705996902</c:v>
                </c:pt>
                <c:pt idx="234675">
                  <c:v>543.68454381524305</c:v>
                </c:pt>
                <c:pt idx="234676">
                  <c:v>543.68686057051605</c:v>
                </c:pt>
                <c:pt idx="234677">
                  <c:v>543.68917732578996</c:v>
                </c:pt>
                <c:pt idx="234678">
                  <c:v>543.69149408106296</c:v>
                </c:pt>
                <c:pt idx="234679">
                  <c:v>543.69381083633698</c:v>
                </c:pt>
                <c:pt idx="234680">
                  <c:v>543.69612759160998</c:v>
                </c:pt>
                <c:pt idx="234681">
                  <c:v>543.698444346884</c:v>
                </c:pt>
                <c:pt idx="234682">
                  <c:v>543.70076110215803</c:v>
                </c:pt>
                <c:pt idx="234683">
                  <c:v>543.70307785743103</c:v>
                </c:pt>
                <c:pt idx="234684">
                  <c:v>543.70539461270505</c:v>
                </c:pt>
                <c:pt idx="234685">
                  <c:v>543.70771136797805</c:v>
                </c:pt>
                <c:pt idx="234686">
                  <c:v>543.71002812325196</c:v>
                </c:pt>
                <c:pt idx="234687">
                  <c:v>543.71234487852496</c:v>
                </c:pt>
                <c:pt idx="234688">
                  <c:v>543.71466163379898</c:v>
                </c:pt>
                <c:pt idx="234689">
                  <c:v>543.71697838907301</c:v>
                </c:pt>
                <c:pt idx="234690">
                  <c:v>543.71929514434601</c:v>
                </c:pt>
                <c:pt idx="234691">
                  <c:v>543.72161189962003</c:v>
                </c:pt>
                <c:pt idx="234692">
                  <c:v>543.72392865489303</c:v>
                </c:pt>
                <c:pt idx="234693">
                  <c:v>543.72624541016705</c:v>
                </c:pt>
                <c:pt idx="234694">
                  <c:v>543.72856216544005</c:v>
                </c:pt>
                <c:pt idx="234695">
                  <c:v>543.73087892071396</c:v>
                </c:pt>
                <c:pt idx="234696">
                  <c:v>543.73319567598799</c:v>
                </c:pt>
                <c:pt idx="234697">
                  <c:v>543.73551243126099</c:v>
                </c:pt>
                <c:pt idx="234698">
                  <c:v>543.73782918653501</c:v>
                </c:pt>
                <c:pt idx="234699">
                  <c:v>543.74014594180801</c:v>
                </c:pt>
                <c:pt idx="234700">
                  <c:v>543.74246269708203</c:v>
                </c:pt>
                <c:pt idx="234701">
                  <c:v>543.74477945235503</c:v>
                </c:pt>
                <c:pt idx="234702">
                  <c:v>543.74709620762906</c:v>
                </c:pt>
                <c:pt idx="234703">
                  <c:v>543.74941296290297</c:v>
                </c:pt>
                <c:pt idx="234704">
                  <c:v>543.75172971817597</c:v>
                </c:pt>
                <c:pt idx="234705">
                  <c:v>543.75404647344999</c:v>
                </c:pt>
                <c:pt idx="234706">
                  <c:v>543.75636322872299</c:v>
                </c:pt>
                <c:pt idx="234707">
                  <c:v>543.75867998399701</c:v>
                </c:pt>
                <c:pt idx="234708">
                  <c:v>543.76099673927001</c:v>
                </c:pt>
                <c:pt idx="234709">
                  <c:v>543.76331349454404</c:v>
                </c:pt>
                <c:pt idx="234710">
                  <c:v>543.76563024981795</c:v>
                </c:pt>
                <c:pt idx="234711">
                  <c:v>543.76794700509095</c:v>
                </c:pt>
                <c:pt idx="234712">
                  <c:v>543.77026376036497</c:v>
                </c:pt>
                <c:pt idx="234713">
                  <c:v>543.77258051563797</c:v>
                </c:pt>
                <c:pt idx="234714">
                  <c:v>543.77489727091199</c:v>
                </c:pt>
                <c:pt idx="234715">
                  <c:v>543.77721402618499</c:v>
                </c:pt>
                <c:pt idx="234716">
                  <c:v>543.77953078145902</c:v>
                </c:pt>
                <c:pt idx="234717">
                  <c:v>543.78184753673304</c:v>
                </c:pt>
                <c:pt idx="234718">
                  <c:v>543.78416429200604</c:v>
                </c:pt>
                <c:pt idx="234719">
                  <c:v>543.78648104727995</c:v>
                </c:pt>
                <c:pt idx="234720">
                  <c:v>543.78879780255295</c:v>
                </c:pt>
                <c:pt idx="234721">
                  <c:v>543.79111455782697</c:v>
                </c:pt>
                <c:pt idx="234722">
                  <c:v>543.79343131309997</c:v>
                </c:pt>
                <c:pt idx="234723">
                  <c:v>543.795748068374</c:v>
                </c:pt>
                <c:pt idx="234724">
                  <c:v>543.79806482364802</c:v>
                </c:pt>
                <c:pt idx="234725">
                  <c:v>543.80038157892102</c:v>
                </c:pt>
                <c:pt idx="234726">
                  <c:v>543.80269833419504</c:v>
                </c:pt>
                <c:pt idx="234727">
                  <c:v>543.80501508946804</c:v>
                </c:pt>
                <c:pt idx="234728">
                  <c:v>543.80733184474195</c:v>
                </c:pt>
                <c:pt idx="234729">
                  <c:v>543.80964860001495</c:v>
                </c:pt>
                <c:pt idx="234730">
                  <c:v>543.81196535528898</c:v>
                </c:pt>
                <c:pt idx="234731">
                  <c:v>543.81428211056198</c:v>
                </c:pt>
                <c:pt idx="234732">
                  <c:v>543.816598865836</c:v>
                </c:pt>
                <c:pt idx="234733">
                  <c:v>543.81891562111002</c:v>
                </c:pt>
                <c:pt idx="234734">
                  <c:v>543.82123237638302</c:v>
                </c:pt>
                <c:pt idx="234735">
                  <c:v>543.82354913165705</c:v>
                </c:pt>
                <c:pt idx="234736">
                  <c:v>543.82586588693005</c:v>
                </c:pt>
                <c:pt idx="234737">
                  <c:v>543.82818264220396</c:v>
                </c:pt>
                <c:pt idx="234738">
                  <c:v>543.83049939747696</c:v>
                </c:pt>
                <c:pt idx="234739">
                  <c:v>543.83281615275098</c:v>
                </c:pt>
                <c:pt idx="234740">
                  <c:v>543.835132908025</c:v>
                </c:pt>
                <c:pt idx="234741">
                  <c:v>543.837449663298</c:v>
                </c:pt>
                <c:pt idx="234742">
                  <c:v>543.83976641857203</c:v>
                </c:pt>
                <c:pt idx="234743">
                  <c:v>543.84208317384503</c:v>
                </c:pt>
                <c:pt idx="234744">
                  <c:v>543.84439992911905</c:v>
                </c:pt>
                <c:pt idx="234745">
                  <c:v>543.84671668439205</c:v>
                </c:pt>
                <c:pt idx="234746">
                  <c:v>543.84903343966596</c:v>
                </c:pt>
                <c:pt idx="234747">
                  <c:v>543.85135019493998</c:v>
                </c:pt>
                <c:pt idx="234748">
                  <c:v>543.85366695021298</c:v>
                </c:pt>
                <c:pt idx="234749">
                  <c:v>543.85598370548701</c:v>
                </c:pt>
                <c:pt idx="234750">
                  <c:v>543.85830046076001</c:v>
                </c:pt>
                <c:pt idx="234751">
                  <c:v>543.86061721603403</c:v>
                </c:pt>
                <c:pt idx="234752">
                  <c:v>543.86293397130703</c:v>
                </c:pt>
                <c:pt idx="234753">
                  <c:v>543.86525072658105</c:v>
                </c:pt>
                <c:pt idx="234754">
                  <c:v>543.86756748185496</c:v>
                </c:pt>
                <c:pt idx="234755">
                  <c:v>543.86988423712796</c:v>
                </c:pt>
                <c:pt idx="234756">
                  <c:v>543.87220099240199</c:v>
                </c:pt>
                <c:pt idx="234757">
                  <c:v>543.87451774767499</c:v>
                </c:pt>
                <c:pt idx="234758">
                  <c:v>543.87683450294901</c:v>
                </c:pt>
                <c:pt idx="234759">
                  <c:v>543.87915125822201</c:v>
                </c:pt>
                <c:pt idx="234760">
                  <c:v>543.88146801349603</c:v>
                </c:pt>
                <c:pt idx="234761">
                  <c:v>543.88378476877006</c:v>
                </c:pt>
                <c:pt idx="234762">
                  <c:v>543.88610152404306</c:v>
                </c:pt>
                <c:pt idx="234763">
                  <c:v>543.88841827931697</c:v>
                </c:pt>
                <c:pt idx="234764">
                  <c:v>543.89073503458997</c:v>
                </c:pt>
                <c:pt idx="234765">
                  <c:v>543.89305178986399</c:v>
                </c:pt>
                <c:pt idx="234766">
                  <c:v>543.89536854513699</c:v>
                </c:pt>
                <c:pt idx="234767">
                  <c:v>543.89768530041101</c:v>
                </c:pt>
                <c:pt idx="234768">
                  <c:v>543.90000205568504</c:v>
                </c:pt>
                <c:pt idx="234769">
                  <c:v>543.90231881095804</c:v>
                </c:pt>
                <c:pt idx="234770">
                  <c:v>543.90463556623195</c:v>
                </c:pt>
                <c:pt idx="234771">
                  <c:v>543.90695232150495</c:v>
                </c:pt>
                <c:pt idx="234772">
                  <c:v>543.90926907677897</c:v>
                </c:pt>
                <c:pt idx="234773">
                  <c:v>543.91158583205197</c:v>
                </c:pt>
                <c:pt idx="234774">
                  <c:v>543.91390258732599</c:v>
                </c:pt>
                <c:pt idx="234775">
                  <c:v>543.91621934259899</c:v>
                </c:pt>
                <c:pt idx="234776">
                  <c:v>543.91853609787302</c:v>
                </c:pt>
                <c:pt idx="234777">
                  <c:v>543.92085285314704</c:v>
                </c:pt>
                <c:pt idx="234778">
                  <c:v>543.92316960842004</c:v>
                </c:pt>
                <c:pt idx="234779">
                  <c:v>543.92548636369395</c:v>
                </c:pt>
                <c:pt idx="234780">
                  <c:v>543.92780311896695</c:v>
                </c:pt>
                <c:pt idx="234781">
                  <c:v>543.93011987424097</c:v>
                </c:pt>
                <c:pt idx="234782">
                  <c:v>543.93243662951397</c:v>
                </c:pt>
                <c:pt idx="234783">
                  <c:v>543.934753384788</c:v>
                </c:pt>
                <c:pt idx="234784">
                  <c:v>543.93707014006202</c:v>
                </c:pt>
                <c:pt idx="234785">
                  <c:v>543.93938689533502</c:v>
                </c:pt>
                <c:pt idx="234786">
                  <c:v>543.94170365060904</c:v>
                </c:pt>
                <c:pt idx="234787">
                  <c:v>543.94402040588204</c:v>
                </c:pt>
                <c:pt idx="234788">
                  <c:v>543.94633716115595</c:v>
                </c:pt>
                <c:pt idx="234789">
                  <c:v>543.94865391642895</c:v>
                </c:pt>
                <c:pt idx="234790">
                  <c:v>543.95097067170298</c:v>
                </c:pt>
                <c:pt idx="234791">
                  <c:v>543.953287426977</c:v>
                </c:pt>
                <c:pt idx="234792">
                  <c:v>543.95560418225</c:v>
                </c:pt>
                <c:pt idx="234793">
                  <c:v>543.95792093752402</c:v>
                </c:pt>
                <c:pt idx="234794">
                  <c:v>543.96023769279702</c:v>
                </c:pt>
                <c:pt idx="234795">
                  <c:v>543.96255444807105</c:v>
                </c:pt>
                <c:pt idx="234796">
                  <c:v>543.96487120334405</c:v>
                </c:pt>
                <c:pt idx="234797">
                  <c:v>543.96718795861796</c:v>
                </c:pt>
                <c:pt idx="234798">
                  <c:v>543.96950471389198</c:v>
                </c:pt>
                <c:pt idx="234799">
                  <c:v>543.97182146916498</c:v>
                </c:pt>
                <c:pt idx="234800">
                  <c:v>543.974138224439</c:v>
                </c:pt>
                <c:pt idx="234801">
                  <c:v>543.976454979712</c:v>
                </c:pt>
                <c:pt idx="234802">
                  <c:v>543.97877173498603</c:v>
                </c:pt>
                <c:pt idx="234803">
                  <c:v>543.98108849025903</c:v>
                </c:pt>
                <c:pt idx="234804">
                  <c:v>543.98340524553305</c:v>
                </c:pt>
                <c:pt idx="234805">
                  <c:v>543.98572200080696</c:v>
                </c:pt>
                <c:pt idx="234806">
                  <c:v>543.98803875607996</c:v>
                </c:pt>
                <c:pt idx="234807">
                  <c:v>543.99035551135398</c:v>
                </c:pt>
                <c:pt idx="234808">
                  <c:v>543.99267226662698</c:v>
                </c:pt>
                <c:pt idx="234809">
                  <c:v>543.99498902190101</c:v>
                </c:pt>
                <c:pt idx="234810">
                  <c:v>543.99730577717401</c:v>
                </c:pt>
                <c:pt idx="234811">
                  <c:v>543.99962253244803</c:v>
                </c:pt>
                <c:pt idx="234812">
                  <c:v>544.00193928772205</c:v>
                </c:pt>
                <c:pt idx="234813">
                  <c:v>544.00425604299505</c:v>
                </c:pt>
                <c:pt idx="234814">
                  <c:v>544.00657279826896</c:v>
                </c:pt>
                <c:pt idx="234815">
                  <c:v>544.00888955354196</c:v>
                </c:pt>
                <c:pt idx="234816">
                  <c:v>544.01120630881599</c:v>
                </c:pt>
                <c:pt idx="234817">
                  <c:v>544.01352306408899</c:v>
                </c:pt>
                <c:pt idx="234818">
                  <c:v>544.01583981936301</c:v>
                </c:pt>
                <c:pt idx="234819">
                  <c:v>544.01815657463703</c:v>
                </c:pt>
                <c:pt idx="234820">
                  <c:v>544.02047332991003</c:v>
                </c:pt>
                <c:pt idx="234821">
                  <c:v>544.02279008518406</c:v>
                </c:pt>
                <c:pt idx="234822">
                  <c:v>544.02510684045706</c:v>
                </c:pt>
                <c:pt idx="234823">
                  <c:v>544.02742359573097</c:v>
                </c:pt>
                <c:pt idx="234824">
                  <c:v>544.02974035100397</c:v>
                </c:pt>
                <c:pt idx="234825">
                  <c:v>544.03205710627799</c:v>
                </c:pt>
                <c:pt idx="234826">
                  <c:v>544.03437386155099</c:v>
                </c:pt>
                <c:pt idx="234827">
                  <c:v>544.03669061682501</c:v>
                </c:pt>
                <c:pt idx="234828">
                  <c:v>544.03900737209904</c:v>
                </c:pt>
                <c:pt idx="234829">
                  <c:v>544.04132412737204</c:v>
                </c:pt>
                <c:pt idx="234830">
                  <c:v>544.04364088264595</c:v>
                </c:pt>
                <c:pt idx="234831">
                  <c:v>544.04595763791895</c:v>
                </c:pt>
                <c:pt idx="234832">
                  <c:v>544.04827439319297</c:v>
                </c:pt>
                <c:pt idx="234833">
                  <c:v>544.05059114846597</c:v>
                </c:pt>
                <c:pt idx="234834">
                  <c:v>544.05290790373999</c:v>
                </c:pt>
                <c:pt idx="234835">
                  <c:v>544.05522465901402</c:v>
                </c:pt>
                <c:pt idx="234836">
                  <c:v>544.05754141428702</c:v>
                </c:pt>
                <c:pt idx="234837">
                  <c:v>544.05985816956104</c:v>
                </c:pt>
                <c:pt idx="234838">
                  <c:v>544.06217492483404</c:v>
                </c:pt>
                <c:pt idx="234839">
                  <c:v>544.06449168010795</c:v>
                </c:pt>
                <c:pt idx="234840">
                  <c:v>544.06680843538095</c:v>
                </c:pt>
                <c:pt idx="234841">
                  <c:v>544.06912519065497</c:v>
                </c:pt>
                <c:pt idx="234842">
                  <c:v>544.071441945929</c:v>
                </c:pt>
                <c:pt idx="234843">
                  <c:v>544.073758701202</c:v>
                </c:pt>
                <c:pt idx="234844">
                  <c:v>544.07607545647602</c:v>
                </c:pt>
                <c:pt idx="234845">
                  <c:v>544.07839221174902</c:v>
                </c:pt>
                <c:pt idx="234846">
                  <c:v>544.08070896702304</c:v>
                </c:pt>
                <c:pt idx="234847">
                  <c:v>544.08302572229604</c:v>
                </c:pt>
                <c:pt idx="234848">
                  <c:v>544.08534247756995</c:v>
                </c:pt>
                <c:pt idx="234849">
                  <c:v>544.08765923284398</c:v>
                </c:pt>
                <c:pt idx="234850">
                  <c:v>544.08997598811698</c:v>
                </c:pt>
                <c:pt idx="234851">
                  <c:v>544.092292743391</c:v>
                </c:pt>
                <c:pt idx="234852">
                  <c:v>544.094609498664</c:v>
                </c:pt>
                <c:pt idx="234853">
                  <c:v>544.09692625393802</c:v>
                </c:pt>
                <c:pt idx="234854">
                  <c:v>544.09924300921102</c:v>
                </c:pt>
                <c:pt idx="234855">
                  <c:v>544.10155976448505</c:v>
                </c:pt>
                <c:pt idx="234856">
                  <c:v>544.10387651975896</c:v>
                </c:pt>
                <c:pt idx="234857">
                  <c:v>544.10619327503196</c:v>
                </c:pt>
                <c:pt idx="234858">
                  <c:v>544.10851003030598</c:v>
                </c:pt>
                <c:pt idx="234859">
                  <c:v>544.11082678557898</c:v>
                </c:pt>
                <c:pt idx="234860">
                  <c:v>544.113143540853</c:v>
                </c:pt>
                <c:pt idx="234861">
                  <c:v>544.115460296126</c:v>
                </c:pt>
                <c:pt idx="234862">
                  <c:v>544.11777705140003</c:v>
                </c:pt>
                <c:pt idx="234863">
                  <c:v>544.12009380667405</c:v>
                </c:pt>
                <c:pt idx="234864">
                  <c:v>544.12241056194705</c:v>
                </c:pt>
                <c:pt idx="234865">
                  <c:v>544.12472731722096</c:v>
                </c:pt>
                <c:pt idx="234866">
                  <c:v>544.12704407249396</c:v>
                </c:pt>
                <c:pt idx="234867">
                  <c:v>544.12936082776798</c:v>
                </c:pt>
                <c:pt idx="234868">
                  <c:v>544.13167758304098</c:v>
                </c:pt>
                <c:pt idx="234869">
                  <c:v>544.13399433831501</c:v>
                </c:pt>
                <c:pt idx="234870">
                  <c:v>544.13631109358903</c:v>
                </c:pt>
                <c:pt idx="234871">
                  <c:v>544.13862784886203</c:v>
                </c:pt>
                <c:pt idx="234872">
                  <c:v>544.14094460413605</c:v>
                </c:pt>
                <c:pt idx="234873">
                  <c:v>544.14326135940905</c:v>
                </c:pt>
                <c:pt idx="234874">
                  <c:v>544.14557811468296</c:v>
                </c:pt>
                <c:pt idx="234875">
                  <c:v>544.14789486995596</c:v>
                </c:pt>
                <c:pt idx="234876">
                  <c:v>544.15021162522999</c:v>
                </c:pt>
                <c:pt idx="234877">
                  <c:v>544.15252838050299</c:v>
                </c:pt>
                <c:pt idx="234878">
                  <c:v>544.15484513577701</c:v>
                </c:pt>
                <c:pt idx="234879">
                  <c:v>544.15716189105103</c:v>
                </c:pt>
                <c:pt idx="234880">
                  <c:v>544.15947864632403</c:v>
                </c:pt>
                <c:pt idx="234881">
                  <c:v>544.16179540159806</c:v>
                </c:pt>
                <c:pt idx="234882">
                  <c:v>544.16411215687106</c:v>
                </c:pt>
                <c:pt idx="234883">
                  <c:v>544.16642891214497</c:v>
                </c:pt>
                <c:pt idx="234884">
                  <c:v>544.16874566741797</c:v>
                </c:pt>
                <c:pt idx="234885">
                  <c:v>544.17106242269199</c:v>
                </c:pt>
                <c:pt idx="234886">
                  <c:v>544.17337917796601</c:v>
                </c:pt>
                <c:pt idx="234887">
                  <c:v>544.17569593323901</c:v>
                </c:pt>
                <c:pt idx="234888">
                  <c:v>544.17801268851304</c:v>
                </c:pt>
                <c:pt idx="234889">
                  <c:v>544.18032944378604</c:v>
                </c:pt>
                <c:pt idx="234890">
                  <c:v>544.18264619905995</c:v>
                </c:pt>
                <c:pt idx="234891">
                  <c:v>544.18496295433295</c:v>
                </c:pt>
                <c:pt idx="234892">
                  <c:v>544.18727970960697</c:v>
                </c:pt>
                <c:pt idx="234893">
                  <c:v>544.18959646488099</c:v>
                </c:pt>
                <c:pt idx="234894">
                  <c:v>544.19191322015399</c:v>
                </c:pt>
                <c:pt idx="234895">
                  <c:v>544.19422997542802</c:v>
                </c:pt>
                <c:pt idx="234896">
                  <c:v>544.19654673070102</c:v>
                </c:pt>
                <c:pt idx="234897">
                  <c:v>544.19886348597504</c:v>
                </c:pt>
                <c:pt idx="234898">
                  <c:v>544.20118024124804</c:v>
                </c:pt>
                <c:pt idx="234899">
                  <c:v>544.20349699652195</c:v>
                </c:pt>
                <c:pt idx="234900">
                  <c:v>544.20581375179597</c:v>
                </c:pt>
                <c:pt idx="234901">
                  <c:v>544.20813050706897</c:v>
                </c:pt>
                <c:pt idx="234902">
                  <c:v>544.210447262343</c:v>
                </c:pt>
                <c:pt idx="234903">
                  <c:v>544.212764017616</c:v>
                </c:pt>
                <c:pt idx="234904">
                  <c:v>544.21508077289002</c:v>
                </c:pt>
                <c:pt idx="234905">
                  <c:v>544.21739752816302</c:v>
                </c:pt>
                <c:pt idx="234906">
                  <c:v>544.21971428343704</c:v>
                </c:pt>
                <c:pt idx="234907">
                  <c:v>544.22203103871095</c:v>
                </c:pt>
                <c:pt idx="234908">
                  <c:v>544.22434779398395</c:v>
                </c:pt>
                <c:pt idx="234909">
                  <c:v>544.22666454925798</c:v>
                </c:pt>
                <c:pt idx="234910">
                  <c:v>544.22898130453098</c:v>
                </c:pt>
                <c:pt idx="234911">
                  <c:v>544.231298059805</c:v>
                </c:pt>
                <c:pt idx="234912">
                  <c:v>544.233614815078</c:v>
                </c:pt>
                <c:pt idx="234913">
                  <c:v>544.23593157035202</c:v>
                </c:pt>
                <c:pt idx="234914">
                  <c:v>544.23824832562605</c:v>
                </c:pt>
                <c:pt idx="234915">
                  <c:v>544.24056508089905</c:v>
                </c:pt>
                <c:pt idx="234916">
                  <c:v>544.24288183617296</c:v>
                </c:pt>
                <c:pt idx="234917">
                  <c:v>544.24519859144596</c:v>
                </c:pt>
                <c:pt idx="234918">
                  <c:v>544.24751534671998</c:v>
                </c:pt>
                <c:pt idx="234919">
                  <c:v>544.24983210199298</c:v>
                </c:pt>
                <c:pt idx="234920">
                  <c:v>544.252148857267</c:v>
                </c:pt>
                <c:pt idx="234921">
                  <c:v>544.25446561254103</c:v>
                </c:pt>
                <c:pt idx="234922">
                  <c:v>544.25678236781403</c:v>
                </c:pt>
                <c:pt idx="234923">
                  <c:v>544.25909912308805</c:v>
                </c:pt>
                <c:pt idx="234924">
                  <c:v>544.26141587836105</c:v>
                </c:pt>
                <c:pt idx="234925">
                  <c:v>544.26373263363496</c:v>
                </c:pt>
                <c:pt idx="234926">
                  <c:v>544.26604938890796</c:v>
                </c:pt>
                <c:pt idx="234927">
                  <c:v>544.26836614418198</c:v>
                </c:pt>
                <c:pt idx="234928">
                  <c:v>544.27068289945498</c:v>
                </c:pt>
                <c:pt idx="234929">
                  <c:v>544.27299965472901</c:v>
                </c:pt>
                <c:pt idx="234930">
                  <c:v>544.27531641000303</c:v>
                </c:pt>
                <c:pt idx="234931">
                  <c:v>544.27763316527603</c:v>
                </c:pt>
                <c:pt idx="234932">
                  <c:v>544.27994992055005</c:v>
                </c:pt>
                <c:pt idx="234933">
                  <c:v>544.28226667582305</c:v>
                </c:pt>
                <c:pt idx="234934">
                  <c:v>544.28458343109696</c:v>
                </c:pt>
                <c:pt idx="234935">
                  <c:v>544.28690018636996</c:v>
                </c:pt>
                <c:pt idx="234936">
                  <c:v>544.28921694164399</c:v>
                </c:pt>
                <c:pt idx="234937">
                  <c:v>544.29153369691801</c:v>
                </c:pt>
                <c:pt idx="234938">
                  <c:v>544.29385045219101</c:v>
                </c:pt>
                <c:pt idx="234939">
                  <c:v>544.29616720746503</c:v>
                </c:pt>
                <c:pt idx="234940">
                  <c:v>544.29848396273803</c:v>
                </c:pt>
                <c:pt idx="234941">
                  <c:v>544.30080071801206</c:v>
                </c:pt>
                <c:pt idx="234942">
                  <c:v>544.30311747328506</c:v>
                </c:pt>
                <c:pt idx="234943">
                  <c:v>544.30543422855897</c:v>
                </c:pt>
                <c:pt idx="234944">
                  <c:v>544.30775098383299</c:v>
                </c:pt>
                <c:pt idx="234945">
                  <c:v>544.31006773910599</c:v>
                </c:pt>
                <c:pt idx="234946">
                  <c:v>544.31238449438001</c:v>
                </c:pt>
                <c:pt idx="234947">
                  <c:v>544.31470124965301</c:v>
                </c:pt>
                <c:pt idx="234948">
                  <c:v>544.31701800492704</c:v>
                </c:pt>
                <c:pt idx="234949">
                  <c:v>544.31933476020004</c:v>
                </c:pt>
                <c:pt idx="234950">
                  <c:v>544.32165151547395</c:v>
                </c:pt>
                <c:pt idx="234951">
                  <c:v>544.32396827074797</c:v>
                </c:pt>
                <c:pt idx="234952">
                  <c:v>544.32628502602097</c:v>
                </c:pt>
                <c:pt idx="234953">
                  <c:v>544.32860178129499</c:v>
                </c:pt>
                <c:pt idx="234954">
                  <c:v>544.33091853656799</c:v>
                </c:pt>
                <c:pt idx="234955">
                  <c:v>544.33323529184202</c:v>
                </c:pt>
                <c:pt idx="234956">
                  <c:v>544.33555204711502</c:v>
                </c:pt>
                <c:pt idx="234957">
                  <c:v>544.33786880238904</c:v>
                </c:pt>
                <c:pt idx="234958">
                  <c:v>544.34018555766295</c:v>
                </c:pt>
                <c:pt idx="234959">
                  <c:v>544.34250231293595</c:v>
                </c:pt>
                <c:pt idx="234960">
                  <c:v>544.34481906820997</c:v>
                </c:pt>
                <c:pt idx="234961">
                  <c:v>544.34713582348297</c:v>
                </c:pt>
                <c:pt idx="234962">
                  <c:v>544.349452578757</c:v>
                </c:pt>
                <c:pt idx="234963">
                  <c:v>544.35176933403</c:v>
                </c:pt>
                <c:pt idx="234964">
                  <c:v>544.35408608930402</c:v>
                </c:pt>
                <c:pt idx="234965">
                  <c:v>544.35640284457804</c:v>
                </c:pt>
                <c:pt idx="234966">
                  <c:v>544.35871959985104</c:v>
                </c:pt>
                <c:pt idx="234967">
                  <c:v>544.36103635512495</c:v>
                </c:pt>
                <c:pt idx="234968">
                  <c:v>544.36335311039795</c:v>
                </c:pt>
                <c:pt idx="234969">
                  <c:v>544.36566986567198</c:v>
                </c:pt>
                <c:pt idx="234970">
                  <c:v>544.36798662094498</c:v>
                </c:pt>
                <c:pt idx="234971">
                  <c:v>544.370303376219</c:v>
                </c:pt>
                <c:pt idx="234972">
                  <c:v>544.37262013149302</c:v>
                </c:pt>
                <c:pt idx="234973">
                  <c:v>544.37493688676602</c:v>
                </c:pt>
                <c:pt idx="234974">
                  <c:v>544.37725364204005</c:v>
                </c:pt>
                <c:pt idx="234975">
                  <c:v>544.37957039731305</c:v>
                </c:pt>
                <c:pt idx="234976">
                  <c:v>544.38188715258696</c:v>
                </c:pt>
                <c:pt idx="234977">
                  <c:v>544.38420390785996</c:v>
                </c:pt>
                <c:pt idx="234978">
                  <c:v>544.38652066313398</c:v>
                </c:pt>
                <c:pt idx="234979">
                  <c:v>544.38883741840698</c:v>
                </c:pt>
                <c:pt idx="234980">
                  <c:v>544.391154173681</c:v>
                </c:pt>
                <c:pt idx="234981">
                  <c:v>544.39347092895503</c:v>
                </c:pt>
                <c:pt idx="234982">
                  <c:v>544.39578768422803</c:v>
                </c:pt>
                <c:pt idx="234983">
                  <c:v>544.39810443950205</c:v>
                </c:pt>
                <c:pt idx="234984">
                  <c:v>544.40042119477505</c:v>
                </c:pt>
                <c:pt idx="234985">
                  <c:v>544.40273795004896</c:v>
                </c:pt>
                <c:pt idx="234986">
                  <c:v>544.40505470532196</c:v>
                </c:pt>
                <c:pt idx="234987">
                  <c:v>544.40737146059598</c:v>
                </c:pt>
                <c:pt idx="234988">
                  <c:v>544.40968821587001</c:v>
                </c:pt>
                <c:pt idx="234989">
                  <c:v>544.41200497114301</c:v>
                </c:pt>
                <c:pt idx="234990">
                  <c:v>544.41432172641703</c:v>
                </c:pt>
                <c:pt idx="234991">
                  <c:v>544.41663848169003</c:v>
                </c:pt>
                <c:pt idx="234992">
                  <c:v>544.41895523696405</c:v>
                </c:pt>
                <c:pt idx="234993">
                  <c:v>544.42127199223705</c:v>
                </c:pt>
                <c:pt idx="234994">
                  <c:v>544.42358874751096</c:v>
                </c:pt>
                <c:pt idx="234995">
                  <c:v>544.42590550278499</c:v>
                </c:pt>
                <c:pt idx="234996">
                  <c:v>544.42822225805799</c:v>
                </c:pt>
                <c:pt idx="234997">
                  <c:v>544.43053901333201</c:v>
                </c:pt>
                <c:pt idx="234998">
                  <c:v>544.43285576860501</c:v>
                </c:pt>
                <c:pt idx="234999">
                  <c:v>544.43517252387903</c:v>
                </c:pt>
                <c:pt idx="235000">
                  <c:v>544.43748927915203</c:v>
                </c:pt>
                <c:pt idx="235001">
                  <c:v>544.43980603442606</c:v>
                </c:pt>
                <c:pt idx="235002">
                  <c:v>544.44212278969997</c:v>
                </c:pt>
                <c:pt idx="235003">
                  <c:v>544.44443954497297</c:v>
                </c:pt>
                <c:pt idx="235004">
                  <c:v>544.44675630024699</c:v>
                </c:pt>
                <c:pt idx="235005">
                  <c:v>544.44907305551999</c:v>
                </c:pt>
                <c:pt idx="235006">
                  <c:v>544.45138981079401</c:v>
                </c:pt>
                <c:pt idx="235007">
                  <c:v>544.45370656606701</c:v>
                </c:pt>
                <c:pt idx="235008">
                  <c:v>544.45602332134104</c:v>
                </c:pt>
                <c:pt idx="235009">
                  <c:v>544.45834007661495</c:v>
                </c:pt>
                <c:pt idx="235010">
                  <c:v>544.46065683188795</c:v>
                </c:pt>
                <c:pt idx="235011">
                  <c:v>544.46297358716197</c:v>
                </c:pt>
                <c:pt idx="235012">
                  <c:v>544.46529034243497</c:v>
                </c:pt>
                <c:pt idx="235013">
                  <c:v>544.46760709770899</c:v>
                </c:pt>
                <c:pt idx="235014">
                  <c:v>544.46992385298199</c:v>
                </c:pt>
                <c:pt idx="235015">
                  <c:v>544.47224060825602</c:v>
                </c:pt>
                <c:pt idx="235016">
                  <c:v>544.47455736353004</c:v>
                </c:pt>
                <c:pt idx="235017">
                  <c:v>544.47687411880304</c:v>
                </c:pt>
                <c:pt idx="235018">
                  <c:v>544.47919087407695</c:v>
                </c:pt>
                <c:pt idx="235019">
                  <c:v>544.48150762934995</c:v>
                </c:pt>
                <c:pt idx="235020">
                  <c:v>544.48382438462397</c:v>
                </c:pt>
                <c:pt idx="235021">
                  <c:v>544.48614113989697</c:v>
                </c:pt>
                <c:pt idx="235022">
                  <c:v>544.488457895171</c:v>
                </c:pt>
                <c:pt idx="235023">
                  <c:v>544.49077465044502</c:v>
                </c:pt>
                <c:pt idx="235024">
                  <c:v>544.49309140571802</c:v>
                </c:pt>
                <c:pt idx="235025">
                  <c:v>544.49540816099204</c:v>
                </c:pt>
                <c:pt idx="235026">
                  <c:v>544.49772491626504</c:v>
                </c:pt>
                <c:pt idx="235027">
                  <c:v>544.50004167153895</c:v>
                </c:pt>
                <c:pt idx="235028">
                  <c:v>544.50235842681195</c:v>
                </c:pt>
                <c:pt idx="235029">
                  <c:v>544.50467518208598</c:v>
                </c:pt>
                <c:pt idx="235030">
                  <c:v>544.50699193735898</c:v>
                </c:pt>
                <c:pt idx="235031">
                  <c:v>544.509308692633</c:v>
                </c:pt>
                <c:pt idx="235032">
                  <c:v>544.51162544790702</c:v>
                </c:pt>
                <c:pt idx="235033">
                  <c:v>544.51394220318002</c:v>
                </c:pt>
                <c:pt idx="235034">
                  <c:v>544.51625895845405</c:v>
                </c:pt>
                <c:pt idx="235035">
                  <c:v>544.51857571372705</c:v>
                </c:pt>
                <c:pt idx="235036">
                  <c:v>544.52089246900096</c:v>
                </c:pt>
                <c:pt idx="235037">
                  <c:v>544.52320922427396</c:v>
                </c:pt>
                <c:pt idx="235038">
                  <c:v>544.52552597954798</c:v>
                </c:pt>
                <c:pt idx="235039">
                  <c:v>544.527842734822</c:v>
                </c:pt>
                <c:pt idx="235040">
                  <c:v>544.530159490095</c:v>
                </c:pt>
                <c:pt idx="235041">
                  <c:v>544.53247624536903</c:v>
                </c:pt>
                <c:pt idx="235042">
                  <c:v>544.53479300064203</c:v>
                </c:pt>
                <c:pt idx="235043">
                  <c:v>544.53710975591605</c:v>
                </c:pt>
                <c:pt idx="235044">
                  <c:v>544.53942651118905</c:v>
                </c:pt>
                <c:pt idx="235045">
                  <c:v>544.54174326646296</c:v>
                </c:pt>
                <c:pt idx="235046">
                  <c:v>544.54406002173698</c:v>
                </c:pt>
                <c:pt idx="235047">
                  <c:v>544.54637677700998</c:v>
                </c:pt>
                <c:pt idx="235048">
                  <c:v>544.54869353228401</c:v>
                </c:pt>
                <c:pt idx="235049">
                  <c:v>544.55101028755701</c:v>
                </c:pt>
                <c:pt idx="235050">
                  <c:v>544.55332704283103</c:v>
                </c:pt>
                <c:pt idx="235051">
                  <c:v>544.55564379810403</c:v>
                </c:pt>
                <c:pt idx="235052">
                  <c:v>544.55796055337805</c:v>
                </c:pt>
                <c:pt idx="235053">
                  <c:v>544.56027730865196</c:v>
                </c:pt>
                <c:pt idx="235054">
                  <c:v>544.56259406392496</c:v>
                </c:pt>
                <c:pt idx="235055">
                  <c:v>544.56491081919899</c:v>
                </c:pt>
                <c:pt idx="235056">
                  <c:v>544.56722757447199</c:v>
                </c:pt>
                <c:pt idx="235057">
                  <c:v>544.56954432974601</c:v>
                </c:pt>
                <c:pt idx="235058">
                  <c:v>544.57186108501901</c:v>
                </c:pt>
                <c:pt idx="235059">
                  <c:v>544.57417784029303</c:v>
                </c:pt>
                <c:pt idx="235060">
                  <c:v>544.57649459556706</c:v>
                </c:pt>
                <c:pt idx="235061">
                  <c:v>544.57881135084006</c:v>
                </c:pt>
                <c:pt idx="235062">
                  <c:v>544.58112810611397</c:v>
                </c:pt>
                <c:pt idx="235063">
                  <c:v>544.58344486138697</c:v>
                </c:pt>
                <c:pt idx="235064">
                  <c:v>544.58576161666099</c:v>
                </c:pt>
                <c:pt idx="235065">
                  <c:v>544.58807837193399</c:v>
                </c:pt>
                <c:pt idx="235066">
                  <c:v>544.59039512720801</c:v>
                </c:pt>
                <c:pt idx="235067">
                  <c:v>544.59271188248204</c:v>
                </c:pt>
                <c:pt idx="235068">
                  <c:v>544.59502863775504</c:v>
                </c:pt>
                <c:pt idx="235069">
                  <c:v>544.59734539302895</c:v>
                </c:pt>
                <c:pt idx="235070">
                  <c:v>544.59966214830195</c:v>
                </c:pt>
                <c:pt idx="235071">
                  <c:v>544.60197890357597</c:v>
                </c:pt>
                <c:pt idx="235072">
                  <c:v>544.60429565884897</c:v>
                </c:pt>
                <c:pt idx="235073">
                  <c:v>544.60661241412299</c:v>
                </c:pt>
                <c:pt idx="235074">
                  <c:v>544.60892916939599</c:v>
                </c:pt>
                <c:pt idx="235075">
                  <c:v>544.61124592467002</c:v>
                </c:pt>
                <c:pt idx="235076">
                  <c:v>544.61356267994404</c:v>
                </c:pt>
                <c:pt idx="235077">
                  <c:v>544.61587943521704</c:v>
                </c:pt>
                <c:pt idx="235078">
                  <c:v>544.61819619049095</c:v>
                </c:pt>
                <c:pt idx="235079">
                  <c:v>544.62051294576395</c:v>
                </c:pt>
                <c:pt idx="235080">
                  <c:v>544.62282970103797</c:v>
                </c:pt>
                <c:pt idx="235081">
                  <c:v>544.62514645631097</c:v>
                </c:pt>
                <c:pt idx="235082">
                  <c:v>544.627463211585</c:v>
                </c:pt>
                <c:pt idx="235083">
                  <c:v>544.62977996685902</c:v>
                </c:pt>
                <c:pt idx="235084">
                  <c:v>544.63209672213202</c:v>
                </c:pt>
                <c:pt idx="235085">
                  <c:v>544.63441347740604</c:v>
                </c:pt>
                <c:pt idx="235086">
                  <c:v>544.63673023267904</c:v>
                </c:pt>
                <c:pt idx="235087">
                  <c:v>544.63904698795295</c:v>
                </c:pt>
                <c:pt idx="235088">
                  <c:v>544.64136374322595</c:v>
                </c:pt>
                <c:pt idx="235089">
                  <c:v>544.64368049849998</c:v>
                </c:pt>
                <c:pt idx="235090">
                  <c:v>544.645997253774</c:v>
                </c:pt>
                <c:pt idx="235091">
                  <c:v>544.648314009047</c:v>
                </c:pt>
                <c:pt idx="235092">
                  <c:v>544.65063076432102</c:v>
                </c:pt>
                <c:pt idx="235093">
                  <c:v>544.65294751959402</c:v>
                </c:pt>
                <c:pt idx="235094">
                  <c:v>544.65526427486805</c:v>
                </c:pt>
                <c:pt idx="235095">
                  <c:v>544.65758103014105</c:v>
                </c:pt>
                <c:pt idx="235096">
                  <c:v>544.65989778541496</c:v>
                </c:pt>
                <c:pt idx="235097">
                  <c:v>544.66221454068898</c:v>
                </c:pt>
                <c:pt idx="235098">
                  <c:v>544.66453129596198</c:v>
                </c:pt>
                <c:pt idx="235099">
                  <c:v>544.666848051236</c:v>
                </c:pt>
                <c:pt idx="235100">
                  <c:v>544.669164806509</c:v>
                </c:pt>
                <c:pt idx="235101">
                  <c:v>544.67148156178303</c:v>
                </c:pt>
                <c:pt idx="235102">
                  <c:v>544.67379831705603</c:v>
                </c:pt>
                <c:pt idx="235103">
                  <c:v>544.67611507233005</c:v>
                </c:pt>
                <c:pt idx="235104">
                  <c:v>544.67843182760396</c:v>
                </c:pt>
                <c:pt idx="235105">
                  <c:v>544.68074858287696</c:v>
                </c:pt>
                <c:pt idx="235106">
                  <c:v>544.68306533815098</c:v>
                </c:pt>
                <c:pt idx="235107">
                  <c:v>544.68538209342398</c:v>
                </c:pt>
                <c:pt idx="235108">
                  <c:v>544.68769884869801</c:v>
                </c:pt>
                <c:pt idx="235109">
                  <c:v>544.69001560397101</c:v>
                </c:pt>
                <c:pt idx="235110">
                  <c:v>544.69233235924503</c:v>
                </c:pt>
                <c:pt idx="235111">
                  <c:v>544.69464911451905</c:v>
                </c:pt>
                <c:pt idx="235112">
                  <c:v>544.69696586979205</c:v>
                </c:pt>
                <c:pt idx="235113">
                  <c:v>544.69928262506596</c:v>
                </c:pt>
                <c:pt idx="235114">
                  <c:v>544.70159938033896</c:v>
                </c:pt>
                <c:pt idx="235115">
                  <c:v>544.70391613561299</c:v>
                </c:pt>
                <c:pt idx="235116">
                  <c:v>544.70623289088599</c:v>
                </c:pt>
                <c:pt idx="235117">
                  <c:v>544.70854964616001</c:v>
                </c:pt>
                <c:pt idx="235118">
                  <c:v>544.71086640143403</c:v>
                </c:pt>
                <c:pt idx="235119">
                  <c:v>544.71318315670703</c:v>
                </c:pt>
                <c:pt idx="235120">
                  <c:v>544.71549991198106</c:v>
                </c:pt>
                <c:pt idx="235121">
                  <c:v>544.71781666725406</c:v>
                </c:pt>
                <c:pt idx="235122">
                  <c:v>544.72013342252797</c:v>
                </c:pt>
                <c:pt idx="235123">
                  <c:v>544.72245017780097</c:v>
                </c:pt>
                <c:pt idx="235124">
                  <c:v>544.72476693307499</c:v>
                </c:pt>
                <c:pt idx="235125">
                  <c:v>544.72708368834799</c:v>
                </c:pt>
                <c:pt idx="235126">
                  <c:v>544.72940044362201</c:v>
                </c:pt>
                <c:pt idx="235127">
                  <c:v>544.73171719889604</c:v>
                </c:pt>
                <c:pt idx="235128">
                  <c:v>544.73403395416904</c:v>
                </c:pt>
                <c:pt idx="235129">
                  <c:v>544.73635070944295</c:v>
                </c:pt>
                <c:pt idx="235130">
                  <c:v>544.73866746471595</c:v>
                </c:pt>
                <c:pt idx="235131">
                  <c:v>544.74098421998997</c:v>
                </c:pt>
                <c:pt idx="235132">
                  <c:v>544.74330097526297</c:v>
                </c:pt>
                <c:pt idx="235133">
                  <c:v>544.74561773053699</c:v>
                </c:pt>
                <c:pt idx="235134">
                  <c:v>544.74793448581102</c:v>
                </c:pt>
                <c:pt idx="235135">
                  <c:v>544.75025124108402</c:v>
                </c:pt>
                <c:pt idx="235136">
                  <c:v>544.75256799635804</c:v>
                </c:pt>
                <c:pt idx="235137">
                  <c:v>544.75488475163104</c:v>
                </c:pt>
                <c:pt idx="235138">
                  <c:v>544.75720150690495</c:v>
                </c:pt>
                <c:pt idx="235139">
                  <c:v>544.75951826217795</c:v>
                </c:pt>
                <c:pt idx="235140">
                  <c:v>544.76183501745197</c:v>
                </c:pt>
                <c:pt idx="235141">
                  <c:v>544.764151772726</c:v>
                </c:pt>
                <c:pt idx="235142">
                  <c:v>544.766468527999</c:v>
                </c:pt>
                <c:pt idx="235143">
                  <c:v>544.76878528327302</c:v>
                </c:pt>
                <c:pt idx="235144">
                  <c:v>544.77110203854602</c:v>
                </c:pt>
                <c:pt idx="235145">
                  <c:v>544.77341879382004</c:v>
                </c:pt>
                <c:pt idx="235146">
                  <c:v>544.77573554909304</c:v>
                </c:pt>
                <c:pt idx="235147">
                  <c:v>544.77805230436695</c:v>
                </c:pt>
                <c:pt idx="235148">
                  <c:v>544.78036905964098</c:v>
                </c:pt>
                <c:pt idx="235149">
                  <c:v>544.78268581491398</c:v>
                </c:pt>
                <c:pt idx="235150">
                  <c:v>544.785002570188</c:v>
                </c:pt>
                <c:pt idx="235151">
                  <c:v>544.787319325461</c:v>
                </c:pt>
                <c:pt idx="235152">
                  <c:v>544.78963608073502</c:v>
                </c:pt>
                <c:pt idx="235153">
                  <c:v>544.79195283600802</c:v>
                </c:pt>
                <c:pt idx="235154">
                  <c:v>544.79426959128205</c:v>
                </c:pt>
                <c:pt idx="235155">
                  <c:v>544.79658634655596</c:v>
                </c:pt>
                <c:pt idx="235156">
                  <c:v>544.79890310182896</c:v>
                </c:pt>
                <c:pt idx="235157">
                  <c:v>544.80121985710298</c:v>
                </c:pt>
                <c:pt idx="235158">
                  <c:v>544.80353661237598</c:v>
                </c:pt>
                <c:pt idx="235159">
                  <c:v>544.80585336765</c:v>
                </c:pt>
                <c:pt idx="235160">
                  <c:v>544.808170122923</c:v>
                </c:pt>
                <c:pt idx="235161">
                  <c:v>544.81048687819703</c:v>
                </c:pt>
                <c:pt idx="235162">
                  <c:v>544.81280363347105</c:v>
                </c:pt>
                <c:pt idx="235163">
                  <c:v>544.81512038874405</c:v>
                </c:pt>
                <c:pt idx="235164">
                  <c:v>544.81743714401796</c:v>
                </c:pt>
                <c:pt idx="235165">
                  <c:v>544.81975389929096</c:v>
                </c:pt>
                <c:pt idx="235166">
                  <c:v>544.82207065456498</c:v>
                </c:pt>
                <c:pt idx="235167">
                  <c:v>544.82438740983798</c:v>
                </c:pt>
                <c:pt idx="235168">
                  <c:v>544.82670416511201</c:v>
                </c:pt>
                <c:pt idx="235169">
                  <c:v>544.82902092038603</c:v>
                </c:pt>
                <c:pt idx="235170">
                  <c:v>544.83133767565903</c:v>
                </c:pt>
                <c:pt idx="235171">
                  <c:v>544.83365443093305</c:v>
                </c:pt>
                <c:pt idx="235172">
                  <c:v>544.83597118620605</c:v>
                </c:pt>
                <c:pt idx="235173">
                  <c:v>544.83828794147996</c:v>
                </c:pt>
                <c:pt idx="235174">
                  <c:v>544.84060469675296</c:v>
                </c:pt>
                <c:pt idx="235175">
                  <c:v>544.84292145202699</c:v>
                </c:pt>
                <c:pt idx="235176">
                  <c:v>544.84523820729999</c:v>
                </c:pt>
                <c:pt idx="235177">
                  <c:v>544.84755496257401</c:v>
                </c:pt>
                <c:pt idx="235178">
                  <c:v>544.84987171784803</c:v>
                </c:pt>
                <c:pt idx="235179">
                  <c:v>544.85218847312103</c:v>
                </c:pt>
                <c:pt idx="235180">
                  <c:v>544.85450522839506</c:v>
                </c:pt>
                <c:pt idx="235181">
                  <c:v>544.85682198366806</c:v>
                </c:pt>
                <c:pt idx="235182">
                  <c:v>544.85913873894197</c:v>
                </c:pt>
                <c:pt idx="235183">
                  <c:v>544.86145549421497</c:v>
                </c:pt>
                <c:pt idx="235184">
                  <c:v>544.86377224948899</c:v>
                </c:pt>
                <c:pt idx="235185">
                  <c:v>544.86608900476301</c:v>
                </c:pt>
                <c:pt idx="235186">
                  <c:v>544.86840576003601</c:v>
                </c:pt>
                <c:pt idx="235187">
                  <c:v>544.87072251531004</c:v>
                </c:pt>
                <c:pt idx="235188">
                  <c:v>544.87303927058304</c:v>
                </c:pt>
                <c:pt idx="235189">
                  <c:v>544.87535602585695</c:v>
                </c:pt>
                <c:pt idx="235190">
                  <c:v>544.87767278112995</c:v>
                </c:pt>
                <c:pt idx="235191">
                  <c:v>544.87998953640397</c:v>
                </c:pt>
                <c:pt idx="235192">
                  <c:v>544.88230629167799</c:v>
                </c:pt>
                <c:pt idx="235193">
                  <c:v>544.88462304695099</c:v>
                </c:pt>
                <c:pt idx="235194">
                  <c:v>544.88693980222502</c:v>
                </c:pt>
                <c:pt idx="235195">
                  <c:v>544.88925655749802</c:v>
                </c:pt>
                <c:pt idx="235196">
                  <c:v>544.89157331277204</c:v>
                </c:pt>
                <c:pt idx="235197">
                  <c:v>544.89389006804504</c:v>
                </c:pt>
                <c:pt idx="235198">
                  <c:v>544.89620682331895</c:v>
                </c:pt>
                <c:pt idx="235199">
                  <c:v>544.89852357859297</c:v>
                </c:pt>
                <c:pt idx="235200">
                  <c:v>544.90084033386597</c:v>
                </c:pt>
                <c:pt idx="235201">
                  <c:v>544.90315708914</c:v>
                </c:pt>
                <c:pt idx="235202">
                  <c:v>544.905473844413</c:v>
                </c:pt>
                <c:pt idx="235203">
                  <c:v>544.90779059968702</c:v>
                </c:pt>
                <c:pt idx="235204">
                  <c:v>544.91010735496002</c:v>
                </c:pt>
                <c:pt idx="235205">
                  <c:v>544.91242411023404</c:v>
                </c:pt>
                <c:pt idx="235206">
                  <c:v>544.91474086550795</c:v>
                </c:pt>
                <c:pt idx="235207">
                  <c:v>544.91705762078095</c:v>
                </c:pt>
                <c:pt idx="235208">
                  <c:v>544.91937437605498</c:v>
                </c:pt>
                <c:pt idx="235209">
                  <c:v>544.92169113132798</c:v>
                </c:pt>
                <c:pt idx="235210">
                  <c:v>544.924007886602</c:v>
                </c:pt>
                <c:pt idx="235211">
                  <c:v>544.926324641875</c:v>
                </c:pt>
                <c:pt idx="235212">
                  <c:v>544.92864139714902</c:v>
                </c:pt>
                <c:pt idx="235213">
                  <c:v>544.93095815242305</c:v>
                </c:pt>
                <c:pt idx="235214">
                  <c:v>544.93327490769605</c:v>
                </c:pt>
                <c:pt idx="235215">
                  <c:v>544.93559166296995</c:v>
                </c:pt>
                <c:pt idx="235216">
                  <c:v>544.93790841824296</c:v>
                </c:pt>
                <c:pt idx="235217">
                  <c:v>544.94022517351698</c:v>
                </c:pt>
                <c:pt idx="235218">
                  <c:v>544.94254192878998</c:v>
                </c:pt>
                <c:pt idx="235219">
                  <c:v>544.944858684064</c:v>
                </c:pt>
                <c:pt idx="235220">
                  <c:v>544.94717543933803</c:v>
                </c:pt>
                <c:pt idx="235221">
                  <c:v>544.94949219461103</c:v>
                </c:pt>
                <c:pt idx="235222">
                  <c:v>544.95180894988505</c:v>
                </c:pt>
                <c:pt idx="235223">
                  <c:v>544.95412570515805</c:v>
                </c:pt>
                <c:pt idx="235224">
                  <c:v>544.95644246043196</c:v>
                </c:pt>
                <c:pt idx="235225">
                  <c:v>544.95875921570496</c:v>
                </c:pt>
                <c:pt idx="235226">
                  <c:v>544.96107597097898</c:v>
                </c:pt>
                <c:pt idx="235227">
                  <c:v>544.96339272625198</c:v>
                </c:pt>
                <c:pt idx="235228">
                  <c:v>544.96570948152601</c:v>
                </c:pt>
                <c:pt idx="235229">
                  <c:v>544.96802623680003</c:v>
                </c:pt>
                <c:pt idx="235230">
                  <c:v>544.97034299207303</c:v>
                </c:pt>
                <c:pt idx="235231">
                  <c:v>544.97265974734705</c:v>
                </c:pt>
                <c:pt idx="235232">
                  <c:v>544.97497650262005</c:v>
                </c:pt>
                <c:pt idx="235233">
                  <c:v>544.97729325789396</c:v>
                </c:pt>
                <c:pt idx="235234">
                  <c:v>544.97961001316696</c:v>
                </c:pt>
                <c:pt idx="235235">
                  <c:v>544.98192676844099</c:v>
                </c:pt>
                <c:pt idx="235236">
                  <c:v>544.98424352371501</c:v>
                </c:pt>
                <c:pt idx="235237">
                  <c:v>544.98656027898801</c:v>
                </c:pt>
                <c:pt idx="235238">
                  <c:v>544.98887703426203</c:v>
                </c:pt>
                <c:pt idx="235239">
                  <c:v>544.99119378953503</c:v>
                </c:pt>
                <c:pt idx="235240">
                  <c:v>544.99351054480906</c:v>
                </c:pt>
                <c:pt idx="235241">
                  <c:v>544.99582730008206</c:v>
                </c:pt>
                <c:pt idx="235242">
                  <c:v>544.99814405535597</c:v>
                </c:pt>
                <c:pt idx="235243">
                  <c:v>545.00046081062999</c:v>
                </c:pt>
                <c:pt idx="235244">
                  <c:v>545.00277756590299</c:v>
                </c:pt>
                <c:pt idx="235245">
                  <c:v>545.00509432117701</c:v>
                </c:pt>
                <c:pt idx="235246">
                  <c:v>545.00741107645001</c:v>
                </c:pt>
                <c:pt idx="235247">
                  <c:v>545.00972783172404</c:v>
                </c:pt>
                <c:pt idx="235248">
                  <c:v>545.01204458699704</c:v>
                </c:pt>
                <c:pt idx="235249">
                  <c:v>545.01436134227094</c:v>
                </c:pt>
                <c:pt idx="235250">
                  <c:v>545.01667809754497</c:v>
                </c:pt>
                <c:pt idx="235251">
                  <c:v>545.01899485281797</c:v>
                </c:pt>
                <c:pt idx="235252">
                  <c:v>545.02131160809199</c:v>
                </c:pt>
                <c:pt idx="235253">
                  <c:v>545.02362836336499</c:v>
                </c:pt>
                <c:pt idx="235254">
                  <c:v>545.02594511863902</c:v>
                </c:pt>
                <c:pt idx="235255">
                  <c:v>545.02826187391202</c:v>
                </c:pt>
                <c:pt idx="235256">
                  <c:v>545.03057862918604</c:v>
                </c:pt>
                <c:pt idx="235257">
                  <c:v>545.03289538445995</c:v>
                </c:pt>
                <c:pt idx="235258">
                  <c:v>545.03521213973295</c:v>
                </c:pt>
                <c:pt idx="235259">
                  <c:v>545.03752889500697</c:v>
                </c:pt>
                <c:pt idx="235260">
                  <c:v>545.03984565027997</c:v>
                </c:pt>
                <c:pt idx="235261">
                  <c:v>545.042162405554</c:v>
                </c:pt>
                <c:pt idx="235262">
                  <c:v>545.044479160827</c:v>
                </c:pt>
                <c:pt idx="235263">
                  <c:v>545.04679591610102</c:v>
                </c:pt>
                <c:pt idx="235264">
                  <c:v>545.04911267137504</c:v>
                </c:pt>
                <c:pt idx="235265">
                  <c:v>545.05142942664804</c:v>
                </c:pt>
                <c:pt idx="235266">
                  <c:v>545.05374618192195</c:v>
                </c:pt>
                <c:pt idx="235267">
                  <c:v>545.05606293719495</c:v>
                </c:pt>
                <c:pt idx="235268">
                  <c:v>545.05837969246898</c:v>
                </c:pt>
                <c:pt idx="235269">
                  <c:v>545.06069644774198</c:v>
                </c:pt>
                <c:pt idx="235270">
                  <c:v>545.063013203016</c:v>
                </c:pt>
                <c:pt idx="235271">
                  <c:v>545.06532995829002</c:v>
                </c:pt>
                <c:pt idx="235272">
                  <c:v>545.06764671356302</c:v>
                </c:pt>
                <c:pt idx="235273">
                  <c:v>545.06996346883705</c:v>
                </c:pt>
                <c:pt idx="235274">
                  <c:v>545.07228022411005</c:v>
                </c:pt>
                <c:pt idx="235275">
                  <c:v>545.07459697938395</c:v>
                </c:pt>
                <c:pt idx="235276">
                  <c:v>545.07691373465696</c:v>
                </c:pt>
                <c:pt idx="235277">
                  <c:v>545.07923048993098</c:v>
                </c:pt>
                <c:pt idx="235278">
                  <c:v>545.08154724520398</c:v>
                </c:pt>
                <c:pt idx="235279">
                  <c:v>545.083864000478</c:v>
                </c:pt>
                <c:pt idx="235280">
                  <c:v>545.08618075575203</c:v>
                </c:pt>
                <c:pt idx="235281">
                  <c:v>545.08849751102503</c:v>
                </c:pt>
                <c:pt idx="235282">
                  <c:v>545.09081426629905</c:v>
                </c:pt>
                <c:pt idx="235283">
                  <c:v>545.09313102157205</c:v>
                </c:pt>
                <c:pt idx="235284">
                  <c:v>545.09544777684596</c:v>
                </c:pt>
                <c:pt idx="235285">
                  <c:v>545.09776453211896</c:v>
                </c:pt>
                <c:pt idx="235286">
                  <c:v>545.10008128739298</c:v>
                </c:pt>
                <c:pt idx="235287">
                  <c:v>545.10239804266701</c:v>
                </c:pt>
                <c:pt idx="235288">
                  <c:v>545.10471479794001</c:v>
                </c:pt>
                <c:pt idx="235289">
                  <c:v>545.10703155321403</c:v>
                </c:pt>
                <c:pt idx="235290">
                  <c:v>545.10934830848703</c:v>
                </c:pt>
                <c:pt idx="235291">
                  <c:v>545.11166506376105</c:v>
                </c:pt>
                <c:pt idx="235292">
                  <c:v>545.11398181903405</c:v>
                </c:pt>
                <c:pt idx="235293">
                  <c:v>545.11629857430796</c:v>
                </c:pt>
                <c:pt idx="235294">
                  <c:v>545.11861532958198</c:v>
                </c:pt>
                <c:pt idx="235295">
                  <c:v>545.12093208485499</c:v>
                </c:pt>
                <c:pt idx="235296">
                  <c:v>545.12324884012901</c:v>
                </c:pt>
                <c:pt idx="235297">
                  <c:v>545.12556559540201</c:v>
                </c:pt>
                <c:pt idx="235298">
                  <c:v>545.12788235067603</c:v>
                </c:pt>
                <c:pt idx="235299">
                  <c:v>545.13019910594903</c:v>
                </c:pt>
                <c:pt idx="235300">
                  <c:v>545.13251586122306</c:v>
                </c:pt>
                <c:pt idx="235301">
                  <c:v>545.13483261649696</c:v>
                </c:pt>
                <c:pt idx="235302">
                  <c:v>545.13714937176997</c:v>
                </c:pt>
                <c:pt idx="235303">
                  <c:v>545.13946612704399</c:v>
                </c:pt>
                <c:pt idx="235304">
                  <c:v>545.14178288231699</c:v>
                </c:pt>
                <c:pt idx="235305">
                  <c:v>545.14409963759101</c:v>
                </c:pt>
                <c:pt idx="235306">
                  <c:v>545.14641639286401</c:v>
                </c:pt>
                <c:pt idx="235307">
                  <c:v>545.14873314813804</c:v>
                </c:pt>
                <c:pt idx="235308">
                  <c:v>545.15104990341194</c:v>
                </c:pt>
                <c:pt idx="235309">
                  <c:v>545.15336665868494</c:v>
                </c:pt>
                <c:pt idx="235310">
                  <c:v>545.15568341395897</c:v>
                </c:pt>
                <c:pt idx="235311">
                  <c:v>545.15800016923197</c:v>
                </c:pt>
                <c:pt idx="235312">
                  <c:v>545.16031692450599</c:v>
                </c:pt>
                <c:pt idx="235313">
                  <c:v>545.16263367977899</c:v>
                </c:pt>
                <c:pt idx="235314">
                  <c:v>545.16495043505302</c:v>
                </c:pt>
                <c:pt idx="235315">
                  <c:v>545.16726719032704</c:v>
                </c:pt>
                <c:pt idx="235316">
                  <c:v>545.16958394560004</c:v>
                </c:pt>
                <c:pt idx="235317">
                  <c:v>545.17190070087395</c:v>
                </c:pt>
                <c:pt idx="235318">
                  <c:v>545.17421745614695</c:v>
                </c:pt>
                <c:pt idx="235319">
                  <c:v>545.17653421142097</c:v>
                </c:pt>
                <c:pt idx="235320">
                  <c:v>545.17885096669397</c:v>
                </c:pt>
                <c:pt idx="235321">
                  <c:v>545.181167721968</c:v>
                </c:pt>
                <c:pt idx="235322">
                  <c:v>545.183484477241</c:v>
                </c:pt>
                <c:pt idx="235323">
                  <c:v>545.18580123251502</c:v>
                </c:pt>
                <c:pt idx="235324">
                  <c:v>545.18811798778904</c:v>
                </c:pt>
                <c:pt idx="235325">
                  <c:v>545.19043474306204</c:v>
                </c:pt>
                <c:pt idx="235326">
                  <c:v>545.19275149833595</c:v>
                </c:pt>
                <c:pt idx="235327">
                  <c:v>545.19506825360895</c:v>
                </c:pt>
                <c:pt idx="235328">
                  <c:v>545.19738500888297</c:v>
                </c:pt>
                <c:pt idx="235329">
                  <c:v>545.19970176415598</c:v>
                </c:pt>
                <c:pt idx="235330">
                  <c:v>545.20201851943</c:v>
                </c:pt>
                <c:pt idx="235331">
                  <c:v>545.20433527470402</c:v>
                </c:pt>
                <c:pt idx="235332">
                  <c:v>545.20665202997702</c:v>
                </c:pt>
                <c:pt idx="235333">
                  <c:v>545.20896878525105</c:v>
                </c:pt>
                <c:pt idx="235334">
                  <c:v>545.21128554052405</c:v>
                </c:pt>
                <c:pt idx="235335">
                  <c:v>545.21360229579795</c:v>
                </c:pt>
                <c:pt idx="235336">
                  <c:v>545.21591905107095</c:v>
                </c:pt>
                <c:pt idx="235337">
                  <c:v>545.21823580634498</c:v>
                </c:pt>
                <c:pt idx="235338">
                  <c:v>545.220552561619</c:v>
                </c:pt>
                <c:pt idx="235339">
                  <c:v>545.222869316892</c:v>
                </c:pt>
                <c:pt idx="235340">
                  <c:v>545.22518607216603</c:v>
                </c:pt>
                <c:pt idx="235341">
                  <c:v>545.22750282743903</c:v>
                </c:pt>
                <c:pt idx="235342">
                  <c:v>545.22981958271305</c:v>
                </c:pt>
                <c:pt idx="235343">
                  <c:v>545.23213633798605</c:v>
                </c:pt>
                <c:pt idx="235344">
                  <c:v>545.23445309325996</c:v>
                </c:pt>
                <c:pt idx="235345">
                  <c:v>545.23676984853398</c:v>
                </c:pt>
                <c:pt idx="235346">
                  <c:v>545.23908660380698</c:v>
                </c:pt>
                <c:pt idx="235347">
                  <c:v>545.241403359081</c:v>
                </c:pt>
                <c:pt idx="235348">
                  <c:v>545.24372011435401</c:v>
                </c:pt>
                <c:pt idx="235349">
                  <c:v>545.24603686962803</c:v>
                </c:pt>
                <c:pt idx="235350">
                  <c:v>545.24835362490103</c:v>
                </c:pt>
                <c:pt idx="235351">
                  <c:v>545.25067038017505</c:v>
                </c:pt>
                <c:pt idx="235352">
                  <c:v>545.25298713544896</c:v>
                </c:pt>
                <c:pt idx="235353">
                  <c:v>545.25530389072196</c:v>
                </c:pt>
                <c:pt idx="235354">
                  <c:v>545.25762064599598</c:v>
                </c:pt>
                <c:pt idx="235355">
                  <c:v>545.25993740126899</c:v>
                </c:pt>
                <c:pt idx="235356">
                  <c:v>545.26225415654301</c:v>
                </c:pt>
                <c:pt idx="235357">
                  <c:v>545.26457091181601</c:v>
                </c:pt>
                <c:pt idx="235358">
                  <c:v>545.26688766709003</c:v>
                </c:pt>
                <c:pt idx="235359">
                  <c:v>545.26920442236406</c:v>
                </c:pt>
                <c:pt idx="235360">
                  <c:v>545.27152117763706</c:v>
                </c:pt>
                <c:pt idx="235361">
                  <c:v>545.27383793291096</c:v>
                </c:pt>
                <c:pt idx="235362">
                  <c:v>545.27615468818396</c:v>
                </c:pt>
                <c:pt idx="235363">
                  <c:v>545.27847144345799</c:v>
                </c:pt>
                <c:pt idx="235364">
                  <c:v>545.28078819873099</c:v>
                </c:pt>
                <c:pt idx="235365">
                  <c:v>545.28310495400501</c:v>
                </c:pt>
                <c:pt idx="235366">
                  <c:v>545.28542170927903</c:v>
                </c:pt>
                <c:pt idx="235367">
                  <c:v>545.28773846455204</c:v>
                </c:pt>
                <c:pt idx="235368">
                  <c:v>545.29005521982594</c:v>
                </c:pt>
                <c:pt idx="235369">
                  <c:v>545.29237197509894</c:v>
                </c:pt>
                <c:pt idx="235370">
                  <c:v>545.29468873037297</c:v>
                </c:pt>
                <c:pt idx="235371">
                  <c:v>545.29700548564597</c:v>
                </c:pt>
                <c:pt idx="235372">
                  <c:v>545.29932224091999</c:v>
                </c:pt>
                <c:pt idx="235373">
                  <c:v>545.30163899619299</c:v>
                </c:pt>
                <c:pt idx="235374">
                  <c:v>545.30395575146702</c:v>
                </c:pt>
                <c:pt idx="235375">
                  <c:v>545.30627250674104</c:v>
                </c:pt>
                <c:pt idx="235376">
                  <c:v>545.30858926201404</c:v>
                </c:pt>
                <c:pt idx="235377">
                  <c:v>545.31090601728795</c:v>
                </c:pt>
                <c:pt idx="235378">
                  <c:v>545.31322277256095</c:v>
                </c:pt>
                <c:pt idx="235379">
                  <c:v>545.31553952783497</c:v>
                </c:pt>
                <c:pt idx="235380">
                  <c:v>545.31785628310797</c:v>
                </c:pt>
                <c:pt idx="235381">
                  <c:v>545.32017303838199</c:v>
                </c:pt>
                <c:pt idx="235382">
                  <c:v>545.32248979365602</c:v>
                </c:pt>
                <c:pt idx="235383">
                  <c:v>545.32480654892902</c:v>
                </c:pt>
                <c:pt idx="235384">
                  <c:v>545.32712330420304</c:v>
                </c:pt>
                <c:pt idx="235385">
                  <c:v>545.32944005947604</c:v>
                </c:pt>
                <c:pt idx="235386">
                  <c:v>545.33175681474995</c:v>
                </c:pt>
                <c:pt idx="235387">
                  <c:v>545.33407357002295</c:v>
                </c:pt>
                <c:pt idx="235388">
                  <c:v>545.33639032529697</c:v>
                </c:pt>
                <c:pt idx="235389">
                  <c:v>545.338707080571</c:v>
                </c:pt>
                <c:pt idx="235390">
                  <c:v>545.341023835844</c:v>
                </c:pt>
                <c:pt idx="235391">
                  <c:v>545.34334059111802</c:v>
                </c:pt>
                <c:pt idx="235392">
                  <c:v>545.34565734639102</c:v>
                </c:pt>
                <c:pt idx="235393">
                  <c:v>545.34797410166505</c:v>
                </c:pt>
                <c:pt idx="235394">
                  <c:v>545.35029085693805</c:v>
                </c:pt>
                <c:pt idx="235395">
                  <c:v>545.35260761221195</c:v>
                </c:pt>
                <c:pt idx="235396">
                  <c:v>545.35492436748598</c:v>
                </c:pt>
                <c:pt idx="235397">
                  <c:v>545.35724112275898</c:v>
                </c:pt>
                <c:pt idx="235398">
                  <c:v>545.359557878033</c:v>
                </c:pt>
                <c:pt idx="235399">
                  <c:v>545.361874633306</c:v>
                </c:pt>
                <c:pt idx="235400">
                  <c:v>545.36419138858002</c:v>
                </c:pt>
                <c:pt idx="235401">
                  <c:v>545.36650814385303</c:v>
                </c:pt>
                <c:pt idx="235402">
                  <c:v>545.36882489912705</c:v>
                </c:pt>
                <c:pt idx="235403">
                  <c:v>545.37114165440096</c:v>
                </c:pt>
                <c:pt idx="235404">
                  <c:v>545.37345840967396</c:v>
                </c:pt>
                <c:pt idx="235405">
                  <c:v>545.37577516494798</c:v>
                </c:pt>
                <c:pt idx="235406">
                  <c:v>545.37809192022098</c:v>
                </c:pt>
                <c:pt idx="235407">
                  <c:v>545.380408675495</c:v>
                </c:pt>
                <c:pt idx="235408">
                  <c:v>545.38272543076801</c:v>
                </c:pt>
                <c:pt idx="235409">
                  <c:v>545.38504218604203</c:v>
                </c:pt>
                <c:pt idx="235410">
                  <c:v>545.38735894131605</c:v>
                </c:pt>
                <c:pt idx="235411">
                  <c:v>545.38967569658905</c:v>
                </c:pt>
                <c:pt idx="235412">
                  <c:v>545.39199245186296</c:v>
                </c:pt>
                <c:pt idx="235413">
                  <c:v>545.39430920713596</c:v>
                </c:pt>
                <c:pt idx="235414">
                  <c:v>545.39662596240998</c:v>
                </c:pt>
                <c:pt idx="235415">
                  <c:v>545.39894271768298</c:v>
                </c:pt>
                <c:pt idx="235416">
                  <c:v>545.40125947295701</c:v>
                </c:pt>
                <c:pt idx="235417">
                  <c:v>545.40357622823103</c:v>
                </c:pt>
                <c:pt idx="235418">
                  <c:v>545.40589298350403</c:v>
                </c:pt>
                <c:pt idx="235419">
                  <c:v>545.40820973877805</c:v>
                </c:pt>
                <c:pt idx="235420">
                  <c:v>545.41052649405106</c:v>
                </c:pt>
                <c:pt idx="235421">
                  <c:v>545.41284324932496</c:v>
                </c:pt>
                <c:pt idx="235422">
                  <c:v>545.41516000459796</c:v>
                </c:pt>
                <c:pt idx="235423">
                  <c:v>545.41747675987199</c:v>
                </c:pt>
                <c:pt idx="235424">
                  <c:v>545.41979351514499</c:v>
                </c:pt>
                <c:pt idx="235425">
                  <c:v>545.42211027041901</c:v>
                </c:pt>
                <c:pt idx="235426">
                  <c:v>545.42442702569303</c:v>
                </c:pt>
                <c:pt idx="235427">
                  <c:v>545.42674378096604</c:v>
                </c:pt>
                <c:pt idx="235428">
                  <c:v>545.42906053623994</c:v>
                </c:pt>
                <c:pt idx="235429">
                  <c:v>545.43137729151294</c:v>
                </c:pt>
                <c:pt idx="235430">
                  <c:v>545.43369404678697</c:v>
                </c:pt>
                <c:pt idx="235431">
                  <c:v>545.43601080205997</c:v>
                </c:pt>
                <c:pt idx="235432">
                  <c:v>545.43832755733399</c:v>
                </c:pt>
                <c:pt idx="235433">
                  <c:v>545.44064431260801</c:v>
                </c:pt>
                <c:pt idx="235434">
                  <c:v>545.44296106788101</c:v>
                </c:pt>
                <c:pt idx="235435">
                  <c:v>545.44527782315504</c:v>
                </c:pt>
                <c:pt idx="235436">
                  <c:v>545.44759457842804</c:v>
                </c:pt>
                <c:pt idx="235437">
                  <c:v>545.44991133370195</c:v>
                </c:pt>
                <c:pt idx="235438">
                  <c:v>545.45222808897495</c:v>
                </c:pt>
                <c:pt idx="235439">
                  <c:v>545.45454484424897</c:v>
                </c:pt>
                <c:pt idx="235440">
                  <c:v>545.45686159952299</c:v>
                </c:pt>
                <c:pt idx="235441">
                  <c:v>545.45917835479599</c:v>
                </c:pt>
                <c:pt idx="235442">
                  <c:v>545.46149511007002</c:v>
                </c:pt>
                <c:pt idx="235443">
                  <c:v>545.46381186534302</c:v>
                </c:pt>
                <c:pt idx="235444">
                  <c:v>545.46612862061704</c:v>
                </c:pt>
                <c:pt idx="235445">
                  <c:v>545.46844537589004</c:v>
                </c:pt>
                <c:pt idx="235446">
                  <c:v>545.47076213116395</c:v>
                </c:pt>
                <c:pt idx="235447">
                  <c:v>545.47307888643797</c:v>
                </c:pt>
                <c:pt idx="235448">
                  <c:v>545.47539564171097</c:v>
                </c:pt>
                <c:pt idx="235449">
                  <c:v>545.477712396985</c:v>
                </c:pt>
                <c:pt idx="235450">
                  <c:v>545.480029152258</c:v>
                </c:pt>
                <c:pt idx="235451">
                  <c:v>545.48234590753202</c:v>
                </c:pt>
                <c:pt idx="235452">
                  <c:v>545.48466266280502</c:v>
                </c:pt>
                <c:pt idx="235453">
                  <c:v>545.48697941807904</c:v>
                </c:pt>
                <c:pt idx="235454">
                  <c:v>545.48929617335295</c:v>
                </c:pt>
                <c:pt idx="235455">
                  <c:v>545.49161292862595</c:v>
                </c:pt>
                <c:pt idx="235456">
                  <c:v>545.49392968389998</c:v>
                </c:pt>
                <c:pt idx="235457">
                  <c:v>545.49624643917298</c:v>
                </c:pt>
                <c:pt idx="235458">
                  <c:v>545.498563194447</c:v>
                </c:pt>
                <c:pt idx="235459">
                  <c:v>545.50087994972</c:v>
                </c:pt>
                <c:pt idx="235460">
                  <c:v>545.50319670499402</c:v>
                </c:pt>
                <c:pt idx="235461">
                  <c:v>545.50551346026805</c:v>
                </c:pt>
                <c:pt idx="235462">
                  <c:v>545.50783021554105</c:v>
                </c:pt>
                <c:pt idx="235463">
                  <c:v>545.51014697081496</c:v>
                </c:pt>
                <c:pt idx="235464">
                  <c:v>545.51246372608796</c:v>
                </c:pt>
                <c:pt idx="235465">
                  <c:v>545.51478048136198</c:v>
                </c:pt>
                <c:pt idx="235466">
                  <c:v>545.51709723663498</c:v>
                </c:pt>
                <c:pt idx="235467">
                  <c:v>545.519413991909</c:v>
                </c:pt>
                <c:pt idx="235468">
                  <c:v>545.52173074718303</c:v>
                </c:pt>
                <c:pt idx="235469">
                  <c:v>545.52404750245603</c:v>
                </c:pt>
                <c:pt idx="235470">
                  <c:v>545.52636425773005</c:v>
                </c:pt>
                <c:pt idx="235471">
                  <c:v>545.52868101300305</c:v>
                </c:pt>
                <c:pt idx="235472">
                  <c:v>545.53099776827696</c:v>
                </c:pt>
                <c:pt idx="235473">
                  <c:v>545.53331452354996</c:v>
                </c:pt>
                <c:pt idx="235474">
                  <c:v>545.53563127882398</c:v>
                </c:pt>
                <c:pt idx="235475">
                  <c:v>545.53794803409698</c:v>
                </c:pt>
                <c:pt idx="235476">
                  <c:v>545.54026478937101</c:v>
                </c:pt>
                <c:pt idx="235477">
                  <c:v>545.54258154464503</c:v>
                </c:pt>
                <c:pt idx="235478">
                  <c:v>545.54489829991803</c:v>
                </c:pt>
                <c:pt idx="235479">
                  <c:v>545.54721505519205</c:v>
                </c:pt>
                <c:pt idx="235480">
                  <c:v>545.54953181046506</c:v>
                </c:pt>
                <c:pt idx="235481">
                  <c:v>545.55184856573896</c:v>
                </c:pt>
                <c:pt idx="235482">
                  <c:v>545.55416532101196</c:v>
                </c:pt>
                <c:pt idx="235483">
                  <c:v>545.55648207628599</c:v>
                </c:pt>
                <c:pt idx="235484">
                  <c:v>545.55879883156001</c:v>
                </c:pt>
                <c:pt idx="235485">
                  <c:v>545.56111558683301</c:v>
                </c:pt>
                <c:pt idx="235486">
                  <c:v>545.56343234210703</c:v>
                </c:pt>
                <c:pt idx="235487">
                  <c:v>545.56574909738003</c:v>
                </c:pt>
                <c:pt idx="235488">
                  <c:v>545.56806585265394</c:v>
                </c:pt>
                <c:pt idx="235489">
                  <c:v>545.57038260792694</c:v>
                </c:pt>
                <c:pt idx="235490">
                  <c:v>545.57269936320097</c:v>
                </c:pt>
                <c:pt idx="235491">
                  <c:v>545.57501611847499</c:v>
                </c:pt>
                <c:pt idx="235492">
                  <c:v>545.57733287374799</c:v>
                </c:pt>
                <c:pt idx="235493">
                  <c:v>545.57964962902201</c:v>
                </c:pt>
                <c:pt idx="235494">
                  <c:v>545.58196638429501</c:v>
                </c:pt>
                <c:pt idx="235495">
                  <c:v>545.58428313956904</c:v>
                </c:pt>
                <c:pt idx="235496">
                  <c:v>545.58659989484204</c:v>
                </c:pt>
                <c:pt idx="235497">
                  <c:v>545.58891665011595</c:v>
                </c:pt>
                <c:pt idx="235498">
                  <c:v>545.59123340538997</c:v>
                </c:pt>
                <c:pt idx="235499">
                  <c:v>545.59355016066297</c:v>
                </c:pt>
                <c:pt idx="235500">
                  <c:v>545.59586691593699</c:v>
                </c:pt>
                <c:pt idx="235501">
                  <c:v>545.59818367120999</c:v>
                </c:pt>
                <c:pt idx="235502">
                  <c:v>545.60050042648402</c:v>
                </c:pt>
                <c:pt idx="235503">
                  <c:v>545.60281718175702</c:v>
                </c:pt>
                <c:pt idx="235504">
                  <c:v>545.60513393703104</c:v>
                </c:pt>
                <c:pt idx="235505">
                  <c:v>545.60745069230495</c:v>
                </c:pt>
                <c:pt idx="235506">
                  <c:v>545.60976744757795</c:v>
                </c:pt>
                <c:pt idx="235507">
                  <c:v>545.61208420285197</c:v>
                </c:pt>
                <c:pt idx="235508">
                  <c:v>545.61440095812497</c:v>
                </c:pt>
                <c:pt idx="235509">
                  <c:v>545.616717713399</c:v>
                </c:pt>
                <c:pt idx="235510">
                  <c:v>545.619034468672</c:v>
                </c:pt>
                <c:pt idx="235511">
                  <c:v>545.62135122394602</c:v>
                </c:pt>
                <c:pt idx="235512">
                  <c:v>545.62366797922004</c:v>
                </c:pt>
                <c:pt idx="235513">
                  <c:v>545.62598473449304</c:v>
                </c:pt>
                <c:pt idx="235514">
                  <c:v>545.62830148976695</c:v>
                </c:pt>
                <c:pt idx="235515">
                  <c:v>545.63061824503995</c:v>
                </c:pt>
                <c:pt idx="235516">
                  <c:v>545.63293500031398</c:v>
                </c:pt>
                <c:pt idx="235517">
                  <c:v>545.63525175558698</c:v>
                </c:pt>
                <c:pt idx="235518">
                  <c:v>545.637568510861</c:v>
                </c:pt>
                <c:pt idx="235519">
                  <c:v>545.63988526613502</c:v>
                </c:pt>
                <c:pt idx="235520">
                  <c:v>545.64220202140802</c:v>
                </c:pt>
                <c:pt idx="235521">
                  <c:v>545.64451877668205</c:v>
                </c:pt>
                <c:pt idx="235522">
                  <c:v>545.64683553195505</c:v>
                </c:pt>
                <c:pt idx="235523">
                  <c:v>545.64915228722896</c:v>
                </c:pt>
                <c:pt idx="235524">
                  <c:v>545.65146904250196</c:v>
                </c:pt>
                <c:pt idx="235525">
                  <c:v>545.65378579777598</c:v>
                </c:pt>
                <c:pt idx="235526">
                  <c:v>545.65610255304898</c:v>
                </c:pt>
                <c:pt idx="235527">
                  <c:v>545.658419308323</c:v>
                </c:pt>
                <c:pt idx="235528">
                  <c:v>545.66073606359703</c:v>
                </c:pt>
                <c:pt idx="235529">
                  <c:v>545.66305281887003</c:v>
                </c:pt>
                <c:pt idx="235530">
                  <c:v>545.66536957414405</c:v>
                </c:pt>
                <c:pt idx="235531">
                  <c:v>545.66768632941705</c:v>
                </c:pt>
                <c:pt idx="235532">
                  <c:v>545.67000308469096</c:v>
                </c:pt>
                <c:pt idx="235533">
                  <c:v>545.67231983996396</c:v>
                </c:pt>
                <c:pt idx="235534">
                  <c:v>545.67463659523798</c:v>
                </c:pt>
                <c:pt idx="235535">
                  <c:v>545.67695335051201</c:v>
                </c:pt>
                <c:pt idx="235536">
                  <c:v>545.67927010578501</c:v>
                </c:pt>
                <c:pt idx="235537">
                  <c:v>545.68158686105903</c:v>
                </c:pt>
                <c:pt idx="235538">
                  <c:v>545.68390361633203</c:v>
                </c:pt>
                <c:pt idx="235539">
                  <c:v>545.68622037160605</c:v>
                </c:pt>
                <c:pt idx="235540">
                  <c:v>545.68853712687905</c:v>
                </c:pt>
                <c:pt idx="235541">
                  <c:v>545.69085388215296</c:v>
                </c:pt>
                <c:pt idx="235542">
                  <c:v>545.69317063742699</c:v>
                </c:pt>
                <c:pt idx="235543">
                  <c:v>545.69548739269999</c:v>
                </c:pt>
                <c:pt idx="235544">
                  <c:v>545.69780414797401</c:v>
                </c:pt>
                <c:pt idx="235545">
                  <c:v>545.70012090324701</c:v>
                </c:pt>
                <c:pt idx="235546">
                  <c:v>545.70243765852103</c:v>
                </c:pt>
                <c:pt idx="235547">
                  <c:v>545.70475441379403</c:v>
                </c:pt>
                <c:pt idx="235548">
                  <c:v>545.70707116906794</c:v>
                </c:pt>
                <c:pt idx="235549">
                  <c:v>545.70938792434197</c:v>
                </c:pt>
                <c:pt idx="235550">
                  <c:v>545.71170467961497</c:v>
                </c:pt>
                <c:pt idx="235551">
                  <c:v>545.71402143488899</c:v>
                </c:pt>
                <c:pt idx="235552">
                  <c:v>545.71633819016199</c:v>
                </c:pt>
                <c:pt idx="235553">
                  <c:v>545.71865494543601</c:v>
                </c:pt>
                <c:pt idx="235554">
                  <c:v>545.72097170070901</c:v>
                </c:pt>
                <c:pt idx="235555">
                  <c:v>545.72328845598304</c:v>
                </c:pt>
                <c:pt idx="235556">
                  <c:v>545.72560521125695</c:v>
                </c:pt>
                <c:pt idx="235557">
                  <c:v>545.72792196652995</c:v>
                </c:pt>
                <c:pt idx="235558">
                  <c:v>545.73023872180397</c:v>
                </c:pt>
                <c:pt idx="235559">
                  <c:v>545.73255547707697</c:v>
                </c:pt>
                <c:pt idx="235560">
                  <c:v>545.73487223235099</c:v>
                </c:pt>
                <c:pt idx="235561">
                  <c:v>545.73718898762399</c:v>
                </c:pt>
                <c:pt idx="235562">
                  <c:v>545.73950574289802</c:v>
                </c:pt>
                <c:pt idx="235563">
                  <c:v>545.74182249817204</c:v>
                </c:pt>
                <c:pt idx="235564">
                  <c:v>545.74413925344504</c:v>
                </c:pt>
                <c:pt idx="235565">
                  <c:v>545.74645600871895</c:v>
                </c:pt>
                <c:pt idx="235566">
                  <c:v>545.74877276399195</c:v>
                </c:pt>
                <c:pt idx="235567">
                  <c:v>545.75108951926597</c:v>
                </c:pt>
                <c:pt idx="235568">
                  <c:v>545.75340627453897</c:v>
                </c:pt>
                <c:pt idx="235569">
                  <c:v>545.755723029813</c:v>
                </c:pt>
                <c:pt idx="235570">
                  <c:v>545.75803978508702</c:v>
                </c:pt>
                <c:pt idx="235571">
                  <c:v>545.76035654036002</c:v>
                </c:pt>
                <c:pt idx="235572">
                  <c:v>545.76267329563404</c:v>
                </c:pt>
                <c:pt idx="235573">
                  <c:v>545.76499005090704</c:v>
                </c:pt>
                <c:pt idx="235574">
                  <c:v>545.76730680618095</c:v>
                </c:pt>
                <c:pt idx="235575">
                  <c:v>545.76962356145395</c:v>
                </c:pt>
                <c:pt idx="235576">
                  <c:v>545.77194031672798</c:v>
                </c:pt>
                <c:pt idx="235577">
                  <c:v>545.77425707200098</c:v>
                </c:pt>
                <c:pt idx="235578">
                  <c:v>545.776573827275</c:v>
                </c:pt>
                <c:pt idx="235579">
                  <c:v>545.77889058254902</c:v>
                </c:pt>
                <c:pt idx="235580">
                  <c:v>545.78120733782202</c:v>
                </c:pt>
                <c:pt idx="235581">
                  <c:v>545.78352409309605</c:v>
                </c:pt>
                <c:pt idx="235582">
                  <c:v>545.78584084836905</c:v>
                </c:pt>
                <c:pt idx="235583">
                  <c:v>545.78815760364296</c:v>
                </c:pt>
                <c:pt idx="235584">
                  <c:v>545.79047435891596</c:v>
                </c:pt>
                <c:pt idx="235585">
                  <c:v>545.79279111418998</c:v>
                </c:pt>
                <c:pt idx="235586">
                  <c:v>545.795107869464</c:v>
                </c:pt>
                <c:pt idx="235587">
                  <c:v>545.797424624737</c:v>
                </c:pt>
                <c:pt idx="235588">
                  <c:v>545.79974138001103</c:v>
                </c:pt>
                <c:pt idx="235589">
                  <c:v>545.80205813528403</c:v>
                </c:pt>
                <c:pt idx="235590">
                  <c:v>545.80437489055805</c:v>
                </c:pt>
                <c:pt idx="235591">
                  <c:v>545.80669164583105</c:v>
                </c:pt>
                <c:pt idx="235592">
                  <c:v>545.80900840110496</c:v>
                </c:pt>
                <c:pt idx="235593">
                  <c:v>545.81132515637898</c:v>
                </c:pt>
                <c:pt idx="235594">
                  <c:v>545.81364191165198</c:v>
                </c:pt>
                <c:pt idx="235595">
                  <c:v>545.81595866692601</c:v>
                </c:pt>
                <c:pt idx="235596">
                  <c:v>545.81827542219901</c:v>
                </c:pt>
                <c:pt idx="235597">
                  <c:v>545.82059217747303</c:v>
                </c:pt>
                <c:pt idx="235598">
                  <c:v>545.82290893274603</c:v>
                </c:pt>
                <c:pt idx="235599">
                  <c:v>545.82522568802005</c:v>
                </c:pt>
                <c:pt idx="235600">
                  <c:v>545.82754244329396</c:v>
                </c:pt>
                <c:pt idx="235601">
                  <c:v>545.82985919856696</c:v>
                </c:pt>
                <c:pt idx="235602">
                  <c:v>545.83217595384099</c:v>
                </c:pt>
                <c:pt idx="235603">
                  <c:v>545.83449270911399</c:v>
                </c:pt>
                <c:pt idx="235604">
                  <c:v>545.83680946438801</c:v>
                </c:pt>
                <c:pt idx="235605">
                  <c:v>545.83912621966101</c:v>
                </c:pt>
                <c:pt idx="235606">
                  <c:v>545.84144297493503</c:v>
                </c:pt>
                <c:pt idx="235607">
                  <c:v>545.84375973020894</c:v>
                </c:pt>
                <c:pt idx="235608">
                  <c:v>545.84607648548194</c:v>
                </c:pt>
                <c:pt idx="235609">
                  <c:v>545.84839324075597</c:v>
                </c:pt>
                <c:pt idx="235610">
                  <c:v>545.85070999602897</c:v>
                </c:pt>
                <c:pt idx="235611">
                  <c:v>545.85302675130299</c:v>
                </c:pt>
                <c:pt idx="235612">
                  <c:v>545.85534350657599</c:v>
                </c:pt>
                <c:pt idx="235613">
                  <c:v>545.85766026185001</c:v>
                </c:pt>
                <c:pt idx="235614">
                  <c:v>545.85997701712404</c:v>
                </c:pt>
                <c:pt idx="235615">
                  <c:v>545.86229377239704</c:v>
                </c:pt>
                <c:pt idx="235616">
                  <c:v>545.86461052767095</c:v>
                </c:pt>
                <c:pt idx="235617">
                  <c:v>545.86692728294395</c:v>
                </c:pt>
                <c:pt idx="235618">
                  <c:v>545.86924403821797</c:v>
                </c:pt>
                <c:pt idx="235619">
                  <c:v>545.87156079349097</c:v>
                </c:pt>
                <c:pt idx="235620">
                  <c:v>545.87387754876499</c:v>
                </c:pt>
                <c:pt idx="235621">
                  <c:v>545.87619430403799</c:v>
                </c:pt>
                <c:pt idx="235622">
                  <c:v>545.87851105931202</c:v>
                </c:pt>
                <c:pt idx="235623">
                  <c:v>545.88082781458604</c:v>
                </c:pt>
                <c:pt idx="235624">
                  <c:v>545.88314456985904</c:v>
                </c:pt>
                <c:pt idx="235625">
                  <c:v>545.88546132513295</c:v>
                </c:pt>
                <c:pt idx="235626">
                  <c:v>545.88777808040595</c:v>
                </c:pt>
                <c:pt idx="235627">
                  <c:v>545.89009483567997</c:v>
                </c:pt>
                <c:pt idx="235628">
                  <c:v>545.89241159095297</c:v>
                </c:pt>
                <c:pt idx="235629">
                  <c:v>545.894728346227</c:v>
                </c:pt>
                <c:pt idx="235630">
                  <c:v>545.89704510150102</c:v>
                </c:pt>
                <c:pt idx="235631">
                  <c:v>545.89936185677402</c:v>
                </c:pt>
                <c:pt idx="235632">
                  <c:v>545.90167861204804</c:v>
                </c:pt>
                <c:pt idx="235633">
                  <c:v>545.90399536732104</c:v>
                </c:pt>
                <c:pt idx="235634">
                  <c:v>545.90631212259495</c:v>
                </c:pt>
                <c:pt idx="235635">
                  <c:v>545.90862887786795</c:v>
                </c:pt>
                <c:pt idx="235636">
                  <c:v>545.91094563314198</c:v>
                </c:pt>
                <c:pt idx="235637">
                  <c:v>545.913262388416</c:v>
                </c:pt>
                <c:pt idx="235638">
                  <c:v>545.915579143689</c:v>
                </c:pt>
                <c:pt idx="235639">
                  <c:v>545.91789589896302</c:v>
                </c:pt>
                <c:pt idx="235640">
                  <c:v>545.92021265423602</c:v>
                </c:pt>
                <c:pt idx="235641">
                  <c:v>545.92252940951005</c:v>
                </c:pt>
                <c:pt idx="235642">
                  <c:v>545.92484616478305</c:v>
                </c:pt>
                <c:pt idx="235643">
                  <c:v>545.92716292005696</c:v>
                </c:pt>
                <c:pt idx="235644">
                  <c:v>545.92947967533098</c:v>
                </c:pt>
                <c:pt idx="235645">
                  <c:v>545.93179643060398</c:v>
                </c:pt>
                <c:pt idx="235646">
                  <c:v>545.934113185878</c:v>
                </c:pt>
                <c:pt idx="235647">
                  <c:v>545.936429941151</c:v>
                </c:pt>
                <c:pt idx="235648">
                  <c:v>545.93874669642503</c:v>
                </c:pt>
                <c:pt idx="235649">
                  <c:v>545.94106345169803</c:v>
                </c:pt>
                <c:pt idx="235650">
                  <c:v>545.94338020697205</c:v>
                </c:pt>
                <c:pt idx="235651">
                  <c:v>545.94569696224596</c:v>
                </c:pt>
                <c:pt idx="235652">
                  <c:v>545.94801371751896</c:v>
                </c:pt>
                <c:pt idx="235653">
                  <c:v>545.95033047279298</c:v>
                </c:pt>
                <c:pt idx="235654">
                  <c:v>545.95264722806598</c:v>
                </c:pt>
                <c:pt idx="235655">
                  <c:v>545.95496398334001</c:v>
                </c:pt>
                <c:pt idx="235656">
                  <c:v>545.95728073861301</c:v>
                </c:pt>
                <c:pt idx="235657">
                  <c:v>545.95959749388703</c:v>
                </c:pt>
                <c:pt idx="235658">
                  <c:v>545.96191424916105</c:v>
                </c:pt>
                <c:pt idx="235659">
                  <c:v>545.96423100443405</c:v>
                </c:pt>
                <c:pt idx="235660">
                  <c:v>545.96654775970796</c:v>
                </c:pt>
                <c:pt idx="235661">
                  <c:v>545.96886451498096</c:v>
                </c:pt>
                <c:pt idx="235662">
                  <c:v>545.97118127025499</c:v>
                </c:pt>
                <c:pt idx="235663">
                  <c:v>545.97349802552799</c:v>
                </c:pt>
                <c:pt idx="235664">
                  <c:v>545.97581478080201</c:v>
                </c:pt>
                <c:pt idx="235665">
                  <c:v>545.97813153607603</c:v>
                </c:pt>
                <c:pt idx="235666">
                  <c:v>545.98044829134903</c:v>
                </c:pt>
                <c:pt idx="235667">
                  <c:v>545.98276504662294</c:v>
                </c:pt>
                <c:pt idx="235668">
                  <c:v>545.98508180189594</c:v>
                </c:pt>
                <c:pt idx="235669">
                  <c:v>545.98739855716997</c:v>
                </c:pt>
                <c:pt idx="235670">
                  <c:v>545.98971531244297</c:v>
                </c:pt>
                <c:pt idx="235671">
                  <c:v>545.99203206771699</c:v>
                </c:pt>
                <c:pt idx="235672">
                  <c:v>545.99434882298999</c:v>
                </c:pt>
                <c:pt idx="235673">
                  <c:v>545.99666557826401</c:v>
                </c:pt>
                <c:pt idx="235674">
                  <c:v>545.99898233353804</c:v>
                </c:pt>
                <c:pt idx="235675">
                  <c:v>546.00129908881104</c:v>
                </c:pt>
                <c:pt idx="235676">
                  <c:v>546.00361584408495</c:v>
                </c:pt>
                <c:pt idx="235677">
                  <c:v>546.00593259935795</c:v>
                </c:pt>
                <c:pt idx="235678">
                  <c:v>546.00824935463197</c:v>
                </c:pt>
                <c:pt idx="235679">
                  <c:v>546.01056610990497</c:v>
                </c:pt>
                <c:pt idx="235680">
                  <c:v>546.01288286517899</c:v>
                </c:pt>
                <c:pt idx="235681">
                  <c:v>546.01519962045302</c:v>
                </c:pt>
                <c:pt idx="235682">
                  <c:v>546.01751637572602</c:v>
                </c:pt>
                <c:pt idx="235683">
                  <c:v>546.01983313100004</c:v>
                </c:pt>
                <c:pt idx="235684">
                  <c:v>546.02214988627304</c:v>
                </c:pt>
                <c:pt idx="235685">
                  <c:v>546.02446664154695</c:v>
                </c:pt>
                <c:pt idx="235686">
                  <c:v>546.02678339681995</c:v>
                </c:pt>
                <c:pt idx="235687">
                  <c:v>546.02910015209397</c:v>
                </c:pt>
                <c:pt idx="235688">
                  <c:v>546.031416907368</c:v>
                </c:pt>
                <c:pt idx="235689">
                  <c:v>546.033733662641</c:v>
                </c:pt>
                <c:pt idx="235690">
                  <c:v>546.03605041791502</c:v>
                </c:pt>
                <c:pt idx="235691">
                  <c:v>546.03836717318802</c:v>
                </c:pt>
                <c:pt idx="235692">
                  <c:v>546.04068392846204</c:v>
                </c:pt>
                <c:pt idx="235693">
                  <c:v>546.04300068373504</c:v>
                </c:pt>
                <c:pt idx="235694">
                  <c:v>546.04531743900895</c:v>
                </c:pt>
                <c:pt idx="235695">
                  <c:v>546.04763419428298</c:v>
                </c:pt>
                <c:pt idx="235696">
                  <c:v>546.04995094955598</c:v>
                </c:pt>
                <c:pt idx="235697">
                  <c:v>546.05226770483</c:v>
                </c:pt>
                <c:pt idx="235698">
                  <c:v>546.054584460103</c:v>
                </c:pt>
                <c:pt idx="235699">
                  <c:v>546.05690121537702</c:v>
                </c:pt>
                <c:pt idx="235700">
                  <c:v>546.05921797065002</c:v>
                </c:pt>
                <c:pt idx="235701">
                  <c:v>546.06153472592405</c:v>
                </c:pt>
                <c:pt idx="235702">
                  <c:v>546.06385148119796</c:v>
                </c:pt>
                <c:pt idx="235703">
                  <c:v>546.06616823647096</c:v>
                </c:pt>
                <c:pt idx="235704">
                  <c:v>546.06848499174498</c:v>
                </c:pt>
                <c:pt idx="235705">
                  <c:v>546.07080174701798</c:v>
                </c:pt>
                <c:pt idx="235706">
                  <c:v>546.073118502292</c:v>
                </c:pt>
                <c:pt idx="235707">
                  <c:v>546.075435257565</c:v>
                </c:pt>
                <c:pt idx="235708">
                  <c:v>546.07775201283903</c:v>
                </c:pt>
                <c:pt idx="235709">
                  <c:v>546.08006876811305</c:v>
                </c:pt>
                <c:pt idx="235710">
                  <c:v>546.08238552338605</c:v>
                </c:pt>
                <c:pt idx="235711">
                  <c:v>546.08470227865996</c:v>
                </c:pt>
                <c:pt idx="235712">
                  <c:v>546.08701903393296</c:v>
                </c:pt>
                <c:pt idx="235713">
                  <c:v>546.08933578920698</c:v>
                </c:pt>
                <c:pt idx="235714">
                  <c:v>546.09165254447998</c:v>
                </c:pt>
                <c:pt idx="235715">
                  <c:v>546.09396929975401</c:v>
                </c:pt>
                <c:pt idx="235716">
                  <c:v>546.09628605502803</c:v>
                </c:pt>
                <c:pt idx="235717">
                  <c:v>546.09860281030103</c:v>
                </c:pt>
                <c:pt idx="235718">
                  <c:v>546.10091956557505</c:v>
                </c:pt>
                <c:pt idx="235719">
                  <c:v>546.10323632084805</c:v>
                </c:pt>
                <c:pt idx="235720">
                  <c:v>546.10555307612196</c:v>
                </c:pt>
                <c:pt idx="235721">
                  <c:v>546.10786983139496</c:v>
                </c:pt>
                <c:pt idx="235722">
                  <c:v>546.11018658666899</c:v>
                </c:pt>
                <c:pt idx="235723">
                  <c:v>546.11250334194199</c:v>
                </c:pt>
                <c:pt idx="235724">
                  <c:v>546.11482009721601</c:v>
                </c:pt>
                <c:pt idx="235725">
                  <c:v>546.11713685249003</c:v>
                </c:pt>
                <c:pt idx="235726">
                  <c:v>546.11945360776303</c:v>
                </c:pt>
                <c:pt idx="235727">
                  <c:v>546.12177036303694</c:v>
                </c:pt>
                <c:pt idx="235728">
                  <c:v>546.12408711830994</c:v>
                </c:pt>
                <c:pt idx="235729">
                  <c:v>546.12640387358397</c:v>
                </c:pt>
                <c:pt idx="235730">
                  <c:v>546.12872062885697</c:v>
                </c:pt>
                <c:pt idx="235731">
                  <c:v>546.13103738413099</c:v>
                </c:pt>
                <c:pt idx="235732">
                  <c:v>546.13335413940501</c:v>
                </c:pt>
                <c:pt idx="235733">
                  <c:v>546.13567089467801</c:v>
                </c:pt>
                <c:pt idx="235734">
                  <c:v>546.13798764995204</c:v>
                </c:pt>
                <c:pt idx="235735">
                  <c:v>546.14030440522504</c:v>
                </c:pt>
                <c:pt idx="235736">
                  <c:v>546.14262116049895</c:v>
                </c:pt>
                <c:pt idx="235737">
                  <c:v>546.14493791577195</c:v>
                </c:pt>
                <c:pt idx="235738">
                  <c:v>546.14725467104597</c:v>
                </c:pt>
                <c:pt idx="235739">
                  <c:v>546.14957142631999</c:v>
                </c:pt>
                <c:pt idx="235740">
                  <c:v>546.15188818159299</c:v>
                </c:pt>
                <c:pt idx="235741">
                  <c:v>546.15420493686702</c:v>
                </c:pt>
                <c:pt idx="235742">
                  <c:v>546.15652169214002</c:v>
                </c:pt>
                <c:pt idx="235743">
                  <c:v>546.15883844741404</c:v>
                </c:pt>
                <c:pt idx="235744">
                  <c:v>546.16115520268704</c:v>
                </c:pt>
                <c:pt idx="235745">
                  <c:v>546.16347195796095</c:v>
                </c:pt>
                <c:pt idx="235746">
                  <c:v>546.16578871323497</c:v>
                </c:pt>
                <c:pt idx="235747">
                  <c:v>546.16810546850797</c:v>
                </c:pt>
                <c:pt idx="235748">
                  <c:v>546.170422223782</c:v>
                </c:pt>
                <c:pt idx="235749">
                  <c:v>546.172738979055</c:v>
                </c:pt>
                <c:pt idx="235750">
                  <c:v>546.17505573432902</c:v>
                </c:pt>
                <c:pt idx="235751">
                  <c:v>546.17737248960202</c:v>
                </c:pt>
                <c:pt idx="235752">
                  <c:v>546.17968924487604</c:v>
                </c:pt>
                <c:pt idx="235753">
                  <c:v>546.18200600014995</c:v>
                </c:pt>
                <c:pt idx="235754">
                  <c:v>546.18432275542295</c:v>
                </c:pt>
                <c:pt idx="235755">
                  <c:v>546.18663951069698</c:v>
                </c:pt>
                <c:pt idx="235756">
                  <c:v>546.18895626596998</c:v>
                </c:pt>
                <c:pt idx="235757">
                  <c:v>546.191273021244</c:v>
                </c:pt>
                <c:pt idx="235758">
                  <c:v>546.193589776517</c:v>
                </c:pt>
                <c:pt idx="235759">
                  <c:v>546.19590653179102</c:v>
                </c:pt>
                <c:pt idx="235760">
                  <c:v>546.19822328706505</c:v>
                </c:pt>
                <c:pt idx="235761">
                  <c:v>546.20054004233805</c:v>
                </c:pt>
                <c:pt idx="235762">
                  <c:v>546.20285679761196</c:v>
                </c:pt>
                <c:pt idx="235763">
                  <c:v>546.20517355288496</c:v>
                </c:pt>
                <c:pt idx="235764">
                  <c:v>546.20749030815898</c:v>
                </c:pt>
                <c:pt idx="235765">
                  <c:v>546.20980706343198</c:v>
                </c:pt>
                <c:pt idx="235766">
                  <c:v>546.212123818706</c:v>
                </c:pt>
                <c:pt idx="235767">
                  <c:v>546.21444057398003</c:v>
                </c:pt>
                <c:pt idx="235768">
                  <c:v>546.21675732925303</c:v>
                </c:pt>
                <c:pt idx="235769">
                  <c:v>546.21907408452705</c:v>
                </c:pt>
                <c:pt idx="235770">
                  <c:v>546.22139083980005</c:v>
                </c:pt>
                <c:pt idx="235771">
                  <c:v>546.22370759507396</c:v>
                </c:pt>
                <c:pt idx="235772">
                  <c:v>546.22602435034696</c:v>
                </c:pt>
                <c:pt idx="235773">
                  <c:v>546.22834110562098</c:v>
                </c:pt>
                <c:pt idx="235774">
                  <c:v>546.23065786089398</c:v>
                </c:pt>
                <c:pt idx="235775">
                  <c:v>546.23297461616801</c:v>
                </c:pt>
                <c:pt idx="235776">
                  <c:v>546.23529137144203</c:v>
                </c:pt>
                <c:pt idx="235777">
                  <c:v>546.23760812671503</c:v>
                </c:pt>
                <c:pt idx="235778">
                  <c:v>546.23992488198905</c:v>
                </c:pt>
                <c:pt idx="235779">
                  <c:v>546.24224163726205</c:v>
                </c:pt>
                <c:pt idx="235780">
                  <c:v>546.24455839253596</c:v>
                </c:pt>
                <c:pt idx="235781">
                  <c:v>546.24687514780896</c:v>
                </c:pt>
                <c:pt idx="235782">
                  <c:v>546.24919190308299</c:v>
                </c:pt>
                <c:pt idx="235783">
                  <c:v>546.25150865835701</c:v>
                </c:pt>
                <c:pt idx="235784">
                  <c:v>546.25382541363001</c:v>
                </c:pt>
                <c:pt idx="235785">
                  <c:v>546.25614216890403</c:v>
                </c:pt>
                <c:pt idx="235786">
                  <c:v>546.25845892417703</c:v>
                </c:pt>
                <c:pt idx="235787">
                  <c:v>546.26077567945094</c:v>
                </c:pt>
                <c:pt idx="235788">
                  <c:v>546.26309243472394</c:v>
                </c:pt>
                <c:pt idx="235789">
                  <c:v>546.26540918999797</c:v>
                </c:pt>
                <c:pt idx="235790">
                  <c:v>546.26772594527199</c:v>
                </c:pt>
                <c:pt idx="235791">
                  <c:v>546.27004270054499</c:v>
                </c:pt>
                <c:pt idx="235792">
                  <c:v>546.27235945581901</c:v>
                </c:pt>
                <c:pt idx="235793">
                  <c:v>546.27467621109201</c:v>
                </c:pt>
                <c:pt idx="235794">
                  <c:v>546.27699296636604</c:v>
                </c:pt>
                <c:pt idx="235795">
                  <c:v>546.27930972163904</c:v>
                </c:pt>
                <c:pt idx="235796">
                  <c:v>546.28162647691295</c:v>
                </c:pt>
                <c:pt idx="235797">
                  <c:v>546.28394323218697</c:v>
                </c:pt>
                <c:pt idx="235798">
                  <c:v>546.28625998745997</c:v>
                </c:pt>
                <c:pt idx="235799">
                  <c:v>546.28857674273399</c:v>
                </c:pt>
                <c:pt idx="235800">
                  <c:v>546.29089349800699</c:v>
                </c:pt>
                <c:pt idx="235801">
                  <c:v>546.29321025328102</c:v>
                </c:pt>
                <c:pt idx="235802">
                  <c:v>546.29552700855402</c:v>
                </c:pt>
                <c:pt idx="235803">
                  <c:v>546.29784376382804</c:v>
                </c:pt>
                <c:pt idx="235804">
                  <c:v>546.30016051910195</c:v>
                </c:pt>
                <c:pt idx="235805">
                  <c:v>546.30247727437495</c:v>
                </c:pt>
                <c:pt idx="235806">
                  <c:v>546.30479402964897</c:v>
                </c:pt>
                <c:pt idx="235807">
                  <c:v>546.30711078492197</c:v>
                </c:pt>
                <c:pt idx="235808">
                  <c:v>546.309427540196</c:v>
                </c:pt>
                <c:pt idx="235809">
                  <c:v>546.311744295469</c:v>
                </c:pt>
                <c:pt idx="235810">
                  <c:v>546.31406105074302</c:v>
                </c:pt>
                <c:pt idx="235811">
                  <c:v>546.31637780601704</c:v>
                </c:pt>
                <c:pt idx="235812">
                  <c:v>546.31869456129004</c:v>
                </c:pt>
                <c:pt idx="235813">
                  <c:v>546.32101131656395</c:v>
                </c:pt>
                <c:pt idx="235814">
                  <c:v>546.32332807183695</c:v>
                </c:pt>
                <c:pt idx="235815">
                  <c:v>546.32564482711098</c:v>
                </c:pt>
                <c:pt idx="235816">
                  <c:v>546.32796158238398</c:v>
                </c:pt>
                <c:pt idx="235817">
                  <c:v>546.330278337658</c:v>
                </c:pt>
                <c:pt idx="235818">
                  <c:v>546.33259509293202</c:v>
                </c:pt>
                <c:pt idx="235819">
                  <c:v>546.33491184820502</c:v>
                </c:pt>
                <c:pt idx="235820">
                  <c:v>546.33722860347905</c:v>
                </c:pt>
                <c:pt idx="235821">
                  <c:v>546.33954535875205</c:v>
                </c:pt>
                <c:pt idx="235822">
                  <c:v>546.34186211402596</c:v>
                </c:pt>
                <c:pt idx="235823">
                  <c:v>546.34417886929896</c:v>
                </c:pt>
                <c:pt idx="235824">
                  <c:v>546.34649562457298</c:v>
                </c:pt>
                <c:pt idx="235825">
                  <c:v>546.34881237984598</c:v>
                </c:pt>
                <c:pt idx="235826">
                  <c:v>546.35112913512</c:v>
                </c:pt>
                <c:pt idx="235827">
                  <c:v>546.35344589039403</c:v>
                </c:pt>
                <c:pt idx="235828">
                  <c:v>546.35576264566703</c:v>
                </c:pt>
                <c:pt idx="235829">
                  <c:v>546.35807940094105</c:v>
                </c:pt>
                <c:pt idx="235830">
                  <c:v>546.36039615621405</c:v>
                </c:pt>
                <c:pt idx="235831">
                  <c:v>546.36271291148796</c:v>
                </c:pt>
                <c:pt idx="235832">
                  <c:v>546.36502966676096</c:v>
                </c:pt>
                <c:pt idx="235833">
                  <c:v>546.36734642203498</c:v>
                </c:pt>
                <c:pt idx="235834">
                  <c:v>546.36966317730901</c:v>
                </c:pt>
                <c:pt idx="235835">
                  <c:v>546.37197993258201</c:v>
                </c:pt>
                <c:pt idx="235836">
                  <c:v>546.37429668785603</c:v>
                </c:pt>
                <c:pt idx="235837">
                  <c:v>546.37661344312903</c:v>
                </c:pt>
                <c:pt idx="235838">
                  <c:v>546.37893019840305</c:v>
                </c:pt>
                <c:pt idx="235839">
                  <c:v>546.38124695367605</c:v>
                </c:pt>
                <c:pt idx="235840">
                  <c:v>546.38356370894996</c:v>
                </c:pt>
                <c:pt idx="235841">
                  <c:v>546.38588046422399</c:v>
                </c:pt>
                <c:pt idx="235842">
                  <c:v>546.38819721949699</c:v>
                </c:pt>
                <c:pt idx="235843">
                  <c:v>546.39051397477101</c:v>
                </c:pt>
                <c:pt idx="235844">
                  <c:v>546.39283073004401</c:v>
                </c:pt>
                <c:pt idx="235845">
                  <c:v>546.39514748531803</c:v>
                </c:pt>
                <c:pt idx="235846">
                  <c:v>546.39746424059103</c:v>
                </c:pt>
                <c:pt idx="235847">
                  <c:v>546.39978099586494</c:v>
                </c:pt>
                <c:pt idx="235848">
                  <c:v>546.40209775113897</c:v>
                </c:pt>
                <c:pt idx="235849">
                  <c:v>546.40441450641197</c:v>
                </c:pt>
                <c:pt idx="235850">
                  <c:v>546.40673126168599</c:v>
                </c:pt>
                <c:pt idx="235851">
                  <c:v>546.40904801695899</c:v>
                </c:pt>
                <c:pt idx="235852">
                  <c:v>546.41136477223301</c:v>
                </c:pt>
                <c:pt idx="235853">
                  <c:v>546.41368152750601</c:v>
                </c:pt>
                <c:pt idx="235854">
                  <c:v>546.41599828278004</c:v>
                </c:pt>
                <c:pt idx="235855">
                  <c:v>546.41831503805395</c:v>
                </c:pt>
                <c:pt idx="235856">
                  <c:v>546.42063179332695</c:v>
                </c:pt>
                <c:pt idx="235857">
                  <c:v>546.42294854860097</c:v>
                </c:pt>
                <c:pt idx="235858">
                  <c:v>546.42526530387397</c:v>
                </c:pt>
                <c:pt idx="235859">
                  <c:v>546.42758205914799</c:v>
                </c:pt>
                <c:pt idx="235860">
                  <c:v>546.42989881442099</c:v>
                </c:pt>
                <c:pt idx="235861">
                  <c:v>546.43221556969502</c:v>
                </c:pt>
                <c:pt idx="235862">
                  <c:v>546.43453232496904</c:v>
                </c:pt>
                <c:pt idx="235863">
                  <c:v>546.43684908024204</c:v>
                </c:pt>
                <c:pt idx="235864">
                  <c:v>546.43916583551595</c:v>
                </c:pt>
                <c:pt idx="235865">
                  <c:v>546.44148259078895</c:v>
                </c:pt>
                <c:pt idx="235866">
                  <c:v>546.44379934606297</c:v>
                </c:pt>
                <c:pt idx="235867">
                  <c:v>546.44611610133597</c:v>
                </c:pt>
                <c:pt idx="235868">
                  <c:v>546.44843285661</c:v>
                </c:pt>
                <c:pt idx="235869">
                  <c:v>546.45074961188402</c:v>
                </c:pt>
                <c:pt idx="235870">
                  <c:v>546.45306636715702</c:v>
                </c:pt>
                <c:pt idx="235871">
                  <c:v>546.45538312243104</c:v>
                </c:pt>
                <c:pt idx="235872">
                  <c:v>546.45769987770404</c:v>
                </c:pt>
                <c:pt idx="235873">
                  <c:v>546.46001663297795</c:v>
                </c:pt>
                <c:pt idx="235874">
                  <c:v>546.46233338825095</c:v>
                </c:pt>
                <c:pt idx="235875">
                  <c:v>546.46465014352498</c:v>
                </c:pt>
                <c:pt idx="235876">
                  <c:v>546.46696689879798</c:v>
                </c:pt>
                <c:pt idx="235877">
                  <c:v>546.469283654072</c:v>
                </c:pt>
                <c:pt idx="235878">
                  <c:v>546.47160040934602</c:v>
                </c:pt>
                <c:pt idx="235879">
                  <c:v>546.47391716461902</c:v>
                </c:pt>
                <c:pt idx="235880">
                  <c:v>546.47623391989305</c:v>
                </c:pt>
                <c:pt idx="235881">
                  <c:v>546.47855067516605</c:v>
                </c:pt>
                <c:pt idx="235882">
                  <c:v>546.48086743043996</c:v>
                </c:pt>
                <c:pt idx="235883">
                  <c:v>546.48318418571296</c:v>
                </c:pt>
                <c:pt idx="235884">
                  <c:v>546.48550094098698</c:v>
                </c:pt>
                <c:pt idx="235885">
                  <c:v>546.487817696261</c:v>
                </c:pt>
                <c:pt idx="235886">
                  <c:v>546.490134451534</c:v>
                </c:pt>
                <c:pt idx="235887">
                  <c:v>546.49245120680803</c:v>
                </c:pt>
                <c:pt idx="235888">
                  <c:v>546.49476796208103</c:v>
                </c:pt>
                <c:pt idx="235889">
                  <c:v>546.49708471735505</c:v>
                </c:pt>
                <c:pt idx="235890">
                  <c:v>546.49940147262805</c:v>
                </c:pt>
                <c:pt idx="235891">
                  <c:v>546.50171822790196</c:v>
                </c:pt>
                <c:pt idx="235892">
                  <c:v>546.50403498317598</c:v>
                </c:pt>
                <c:pt idx="235893">
                  <c:v>546.50635173844898</c:v>
                </c:pt>
                <c:pt idx="235894">
                  <c:v>546.50866849372301</c:v>
                </c:pt>
                <c:pt idx="235895">
                  <c:v>546.51098524899601</c:v>
                </c:pt>
                <c:pt idx="235896">
                  <c:v>546.51330200427003</c:v>
                </c:pt>
                <c:pt idx="235897">
                  <c:v>546.51561875954303</c:v>
                </c:pt>
                <c:pt idx="235898">
                  <c:v>546.51793551481705</c:v>
                </c:pt>
                <c:pt idx="235899">
                  <c:v>546.52025227009096</c:v>
                </c:pt>
                <c:pt idx="235900">
                  <c:v>546.52256902536396</c:v>
                </c:pt>
                <c:pt idx="235901">
                  <c:v>546.52488578063799</c:v>
                </c:pt>
                <c:pt idx="235902">
                  <c:v>546.52720253591099</c:v>
                </c:pt>
                <c:pt idx="235903">
                  <c:v>546.52951929118501</c:v>
                </c:pt>
                <c:pt idx="235904">
                  <c:v>546.53183604645801</c:v>
                </c:pt>
                <c:pt idx="235905">
                  <c:v>546.53415280173203</c:v>
                </c:pt>
                <c:pt idx="235906">
                  <c:v>546.53646955700594</c:v>
                </c:pt>
                <c:pt idx="235907">
                  <c:v>546.53878631227894</c:v>
                </c:pt>
                <c:pt idx="235908">
                  <c:v>546.54110306755297</c:v>
                </c:pt>
                <c:pt idx="235909">
                  <c:v>546.54341982282597</c:v>
                </c:pt>
                <c:pt idx="235910">
                  <c:v>546.54573657809999</c:v>
                </c:pt>
                <c:pt idx="235911">
                  <c:v>546.54805333337299</c:v>
                </c:pt>
                <c:pt idx="235912">
                  <c:v>546.55037008864701</c:v>
                </c:pt>
                <c:pt idx="235913">
                  <c:v>546.55268684392104</c:v>
                </c:pt>
                <c:pt idx="235914">
                  <c:v>546.55500359919404</c:v>
                </c:pt>
                <c:pt idx="235915">
                  <c:v>546.55732035446795</c:v>
                </c:pt>
                <c:pt idx="235916">
                  <c:v>546.55963710974095</c:v>
                </c:pt>
                <c:pt idx="235917">
                  <c:v>546.56195386501497</c:v>
                </c:pt>
                <c:pt idx="235918">
                  <c:v>546.56427062028797</c:v>
                </c:pt>
                <c:pt idx="235919">
                  <c:v>546.56658737556199</c:v>
                </c:pt>
                <c:pt idx="235920">
                  <c:v>546.56890413083499</c:v>
                </c:pt>
                <c:pt idx="235921">
                  <c:v>546.57122088610902</c:v>
                </c:pt>
                <c:pt idx="235922">
                  <c:v>546.57353764138304</c:v>
                </c:pt>
                <c:pt idx="235923">
                  <c:v>546.57585439665604</c:v>
                </c:pt>
                <c:pt idx="235924">
                  <c:v>546.57817115192995</c:v>
                </c:pt>
                <c:pt idx="235925">
                  <c:v>546.58048790720295</c:v>
                </c:pt>
                <c:pt idx="235926">
                  <c:v>546.58280466247697</c:v>
                </c:pt>
                <c:pt idx="235927">
                  <c:v>546.58512141774997</c:v>
                </c:pt>
                <c:pt idx="235928">
                  <c:v>546.587438173024</c:v>
                </c:pt>
                <c:pt idx="235929">
                  <c:v>546.58975492829802</c:v>
                </c:pt>
                <c:pt idx="235930">
                  <c:v>546.59207168357102</c:v>
                </c:pt>
                <c:pt idx="235931">
                  <c:v>546.59438843884504</c:v>
                </c:pt>
                <c:pt idx="235932">
                  <c:v>546.59670519411804</c:v>
                </c:pt>
                <c:pt idx="235933">
                  <c:v>546.59902194939195</c:v>
                </c:pt>
                <c:pt idx="235934">
                  <c:v>546.60133870466495</c:v>
                </c:pt>
                <c:pt idx="235935">
                  <c:v>546.60365545993898</c:v>
                </c:pt>
                <c:pt idx="235936">
                  <c:v>546.605972215213</c:v>
                </c:pt>
                <c:pt idx="235937">
                  <c:v>546.608288970486</c:v>
                </c:pt>
                <c:pt idx="235938">
                  <c:v>546.61060572576002</c:v>
                </c:pt>
                <c:pt idx="235939">
                  <c:v>546.61292248103302</c:v>
                </c:pt>
                <c:pt idx="235940">
                  <c:v>546.61523923630705</c:v>
                </c:pt>
                <c:pt idx="235941">
                  <c:v>546.61755599158005</c:v>
                </c:pt>
                <c:pt idx="235942">
                  <c:v>546.61987274685396</c:v>
                </c:pt>
                <c:pt idx="235943">
                  <c:v>546.62218950212798</c:v>
                </c:pt>
                <c:pt idx="235944">
                  <c:v>546.62450625740098</c:v>
                </c:pt>
                <c:pt idx="235945">
                  <c:v>546.626823012675</c:v>
                </c:pt>
                <c:pt idx="235946">
                  <c:v>546.629139767948</c:v>
                </c:pt>
                <c:pt idx="235947">
                  <c:v>546.63145652322203</c:v>
                </c:pt>
                <c:pt idx="235948">
                  <c:v>546.63377327849503</c:v>
                </c:pt>
                <c:pt idx="235949">
                  <c:v>546.63609003376905</c:v>
                </c:pt>
                <c:pt idx="235950">
                  <c:v>546.63840678904296</c:v>
                </c:pt>
                <c:pt idx="235951">
                  <c:v>546.64072354431596</c:v>
                </c:pt>
                <c:pt idx="235952">
                  <c:v>546.64304029958998</c:v>
                </c:pt>
                <c:pt idx="235953">
                  <c:v>546.64535705486298</c:v>
                </c:pt>
                <c:pt idx="235954">
                  <c:v>546.64767381013701</c:v>
                </c:pt>
                <c:pt idx="235955">
                  <c:v>546.64999056541001</c:v>
                </c:pt>
                <c:pt idx="235956">
                  <c:v>546.65230732068403</c:v>
                </c:pt>
                <c:pt idx="235957">
                  <c:v>546.65462407595805</c:v>
                </c:pt>
                <c:pt idx="235958">
                  <c:v>546.65694083123105</c:v>
                </c:pt>
                <c:pt idx="235959">
                  <c:v>546.65925758650496</c:v>
                </c:pt>
                <c:pt idx="235960">
                  <c:v>546.66157434177796</c:v>
                </c:pt>
                <c:pt idx="235961">
                  <c:v>546.66389109705199</c:v>
                </c:pt>
                <c:pt idx="235962">
                  <c:v>546.66620785232499</c:v>
                </c:pt>
                <c:pt idx="235963">
                  <c:v>546.66852460759901</c:v>
                </c:pt>
                <c:pt idx="235964">
                  <c:v>546.67084136287303</c:v>
                </c:pt>
                <c:pt idx="235965">
                  <c:v>546.67315811814603</c:v>
                </c:pt>
                <c:pt idx="235966">
                  <c:v>546.67547487341994</c:v>
                </c:pt>
                <c:pt idx="235967">
                  <c:v>546.67779162869294</c:v>
                </c:pt>
                <c:pt idx="235968">
                  <c:v>546.68010838396697</c:v>
                </c:pt>
                <c:pt idx="235969">
                  <c:v>546.68242513923997</c:v>
                </c:pt>
                <c:pt idx="235970">
                  <c:v>546.68474189451399</c:v>
                </c:pt>
                <c:pt idx="235971">
                  <c:v>546.68705864978699</c:v>
                </c:pt>
                <c:pt idx="235972">
                  <c:v>546.68937540506101</c:v>
                </c:pt>
                <c:pt idx="235973">
                  <c:v>546.69169216033504</c:v>
                </c:pt>
                <c:pt idx="235974">
                  <c:v>546.69400891560804</c:v>
                </c:pt>
                <c:pt idx="235975">
                  <c:v>546.69632567088195</c:v>
                </c:pt>
                <c:pt idx="235976">
                  <c:v>546.69864242615495</c:v>
                </c:pt>
                <c:pt idx="235977">
                  <c:v>546.70095918142897</c:v>
                </c:pt>
                <c:pt idx="235978">
                  <c:v>546.70327593670197</c:v>
                </c:pt>
                <c:pt idx="235979">
                  <c:v>546.70559269197599</c:v>
                </c:pt>
                <c:pt idx="235980">
                  <c:v>546.70790944725002</c:v>
                </c:pt>
                <c:pt idx="235981">
                  <c:v>546.71022620252302</c:v>
                </c:pt>
                <c:pt idx="235982">
                  <c:v>546.71254295779704</c:v>
                </c:pt>
                <c:pt idx="235983">
                  <c:v>546.71485971307004</c:v>
                </c:pt>
                <c:pt idx="235984">
                  <c:v>546.71717646834395</c:v>
                </c:pt>
                <c:pt idx="235985">
                  <c:v>546.71949322361695</c:v>
                </c:pt>
                <c:pt idx="235986">
                  <c:v>546.72180997889097</c:v>
                </c:pt>
                <c:pt idx="235987">
                  <c:v>546.724126734165</c:v>
                </c:pt>
                <c:pt idx="235988">
                  <c:v>546.726443489438</c:v>
                </c:pt>
                <c:pt idx="235989">
                  <c:v>546.72876024471202</c:v>
                </c:pt>
                <c:pt idx="235990">
                  <c:v>546.73107699998502</c:v>
                </c:pt>
                <c:pt idx="235991">
                  <c:v>546.73339375525904</c:v>
                </c:pt>
                <c:pt idx="235992">
                  <c:v>546.73571051053204</c:v>
                </c:pt>
                <c:pt idx="235993">
                  <c:v>546.73802726580595</c:v>
                </c:pt>
                <c:pt idx="235994">
                  <c:v>546.74034402107998</c:v>
                </c:pt>
                <c:pt idx="235995">
                  <c:v>546.74266077635298</c:v>
                </c:pt>
                <c:pt idx="235996">
                  <c:v>546.744977531627</c:v>
                </c:pt>
                <c:pt idx="235997">
                  <c:v>546.7472942869</c:v>
                </c:pt>
                <c:pt idx="235998">
                  <c:v>546.74961104217402</c:v>
                </c:pt>
                <c:pt idx="235999">
                  <c:v>546.75192779744702</c:v>
                </c:pt>
                <c:pt idx="236000">
                  <c:v>546.75424455272105</c:v>
                </c:pt>
                <c:pt idx="236001">
                  <c:v>546.75656130799496</c:v>
                </c:pt>
                <c:pt idx="236002">
                  <c:v>546.75887806326796</c:v>
                </c:pt>
                <c:pt idx="236003">
                  <c:v>546.76119481854198</c:v>
                </c:pt>
                <c:pt idx="236004">
                  <c:v>546.76351157381498</c:v>
                </c:pt>
                <c:pt idx="236005">
                  <c:v>546.765828329089</c:v>
                </c:pt>
                <c:pt idx="236006">
                  <c:v>546.768145084362</c:v>
                </c:pt>
                <c:pt idx="236007">
                  <c:v>546.77046183963603</c:v>
                </c:pt>
                <c:pt idx="236008">
                  <c:v>546.77277859491005</c:v>
                </c:pt>
                <c:pt idx="236009">
                  <c:v>546.77509535018305</c:v>
                </c:pt>
                <c:pt idx="236010">
                  <c:v>546.77741210545696</c:v>
                </c:pt>
                <c:pt idx="236011">
                  <c:v>546.77972886072996</c:v>
                </c:pt>
                <c:pt idx="236012">
                  <c:v>546.78204561600398</c:v>
                </c:pt>
                <c:pt idx="236013">
                  <c:v>546.78436237127698</c:v>
                </c:pt>
                <c:pt idx="236014">
                  <c:v>546.78667912655101</c:v>
                </c:pt>
                <c:pt idx="236015">
                  <c:v>546.78899588182503</c:v>
                </c:pt>
                <c:pt idx="236016">
                  <c:v>546.79131263709803</c:v>
                </c:pt>
                <c:pt idx="236017">
                  <c:v>546.79362939237205</c:v>
                </c:pt>
                <c:pt idx="236018">
                  <c:v>546.79594614764505</c:v>
                </c:pt>
                <c:pt idx="236019">
                  <c:v>546.79826290291896</c:v>
                </c:pt>
                <c:pt idx="236020">
                  <c:v>546.80057965819196</c:v>
                </c:pt>
                <c:pt idx="236021">
                  <c:v>546.80289641346599</c:v>
                </c:pt>
                <c:pt idx="236022">
                  <c:v>546.80521316873899</c:v>
                </c:pt>
                <c:pt idx="236023">
                  <c:v>546.80752992401301</c:v>
                </c:pt>
                <c:pt idx="236024">
                  <c:v>546.80984667928703</c:v>
                </c:pt>
                <c:pt idx="236025">
                  <c:v>546.81216343456003</c:v>
                </c:pt>
                <c:pt idx="236026">
                  <c:v>546.81448018983394</c:v>
                </c:pt>
                <c:pt idx="236027">
                  <c:v>546.81679694510694</c:v>
                </c:pt>
                <c:pt idx="236028">
                  <c:v>546.81911370038097</c:v>
                </c:pt>
                <c:pt idx="236029">
                  <c:v>546.82143045565397</c:v>
                </c:pt>
                <c:pt idx="236030">
                  <c:v>546.82374721092799</c:v>
                </c:pt>
                <c:pt idx="236031">
                  <c:v>546.82606396620201</c:v>
                </c:pt>
                <c:pt idx="236032">
                  <c:v>546.82838072147501</c:v>
                </c:pt>
                <c:pt idx="236033">
                  <c:v>546.83069747674904</c:v>
                </c:pt>
                <c:pt idx="236034">
                  <c:v>546.83301423202204</c:v>
                </c:pt>
                <c:pt idx="236035">
                  <c:v>546.83533098729595</c:v>
                </c:pt>
                <c:pt idx="236036">
                  <c:v>546.83764774256895</c:v>
                </c:pt>
                <c:pt idx="236037">
                  <c:v>546.83996449784297</c:v>
                </c:pt>
                <c:pt idx="236038">
                  <c:v>546.84228125311699</c:v>
                </c:pt>
                <c:pt idx="236039">
                  <c:v>546.84459800838999</c:v>
                </c:pt>
                <c:pt idx="236040">
                  <c:v>546.84691476366402</c:v>
                </c:pt>
                <c:pt idx="236041">
                  <c:v>546.84923151893702</c:v>
                </c:pt>
                <c:pt idx="236042">
                  <c:v>546.85154827421104</c:v>
                </c:pt>
                <c:pt idx="236043">
                  <c:v>546.85386502948404</c:v>
                </c:pt>
                <c:pt idx="236044">
                  <c:v>546.85618178475795</c:v>
                </c:pt>
                <c:pt idx="236045">
                  <c:v>546.85849854003197</c:v>
                </c:pt>
                <c:pt idx="236046">
                  <c:v>546.86081529530497</c:v>
                </c:pt>
                <c:pt idx="236047">
                  <c:v>546.863132050579</c:v>
                </c:pt>
                <c:pt idx="236048">
                  <c:v>546.865448805852</c:v>
                </c:pt>
                <c:pt idx="236049">
                  <c:v>546.86776556112602</c:v>
                </c:pt>
                <c:pt idx="236050">
                  <c:v>546.87008231639902</c:v>
                </c:pt>
                <c:pt idx="236051">
                  <c:v>546.87239907167304</c:v>
                </c:pt>
                <c:pt idx="236052">
                  <c:v>546.87471582694695</c:v>
                </c:pt>
                <c:pt idx="236053">
                  <c:v>546.87703258221995</c:v>
                </c:pt>
                <c:pt idx="236054">
                  <c:v>546.87934933749398</c:v>
                </c:pt>
                <c:pt idx="236055">
                  <c:v>546.88166609276698</c:v>
                </c:pt>
                <c:pt idx="236056">
                  <c:v>546.883982848041</c:v>
                </c:pt>
                <c:pt idx="236057">
                  <c:v>546.886299603314</c:v>
                </c:pt>
                <c:pt idx="236058">
                  <c:v>546.88861635858802</c:v>
                </c:pt>
                <c:pt idx="236059">
                  <c:v>546.89093311386205</c:v>
                </c:pt>
                <c:pt idx="236060">
                  <c:v>546.89324986913505</c:v>
                </c:pt>
                <c:pt idx="236061">
                  <c:v>546.89556662440896</c:v>
                </c:pt>
                <c:pt idx="236062">
                  <c:v>546.89788337968196</c:v>
                </c:pt>
                <c:pt idx="236063">
                  <c:v>546.90020013495598</c:v>
                </c:pt>
                <c:pt idx="236064">
                  <c:v>546.90251689022898</c:v>
                </c:pt>
                <c:pt idx="236065">
                  <c:v>546.904833645503</c:v>
                </c:pt>
                <c:pt idx="236066">
                  <c:v>546.90715040077703</c:v>
                </c:pt>
                <c:pt idx="236067">
                  <c:v>546.90946715605003</c:v>
                </c:pt>
                <c:pt idx="236068">
                  <c:v>546.91178391132405</c:v>
                </c:pt>
                <c:pt idx="236069">
                  <c:v>546.91410066659705</c:v>
                </c:pt>
                <c:pt idx="236070">
                  <c:v>546.91641742187096</c:v>
                </c:pt>
                <c:pt idx="236071">
                  <c:v>546.91873417714396</c:v>
                </c:pt>
                <c:pt idx="236072">
                  <c:v>546.92105093241798</c:v>
                </c:pt>
                <c:pt idx="236073">
                  <c:v>546.92336768769098</c:v>
                </c:pt>
                <c:pt idx="236074">
                  <c:v>546.92568444296501</c:v>
                </c:pt>
                <c:pt idx="236075">
                  <c:v>546.92800119823903</c:v>
                </c:pt>
                <c:pt idx="236076">
                  <c:v>546.93031795351203</c:v>
                </c:pt>
                <c:pt idx="236077">
                  <c:v>546.93263470878605</c:v>
                </c:pt>
                <c:pt idx="236078">
                  <c:v>546.93495146405905</c:v>
                </c:pt>
                <c:pt idx="236079">
                  <c:v>546.93726821933296</c:v>
                </c:pt>
                <c:pt idx="236080">
                  <c:v>546.93958497460596</c:v>
                </c:pt>
                <c:pt idx="236081">
                  <c:v>546.94190172987999</c:v>
                </c:pt>
                <c:pt idx="236082">
                  <c:v>546.94421848515401</c:v>
                </c:pt>
                <c:pt idx="236083">
                  <c:v>546.94653524042701</c:v>
                </c:pt>
                <c:pt idx="236084">
                  <c:v>546.94885199570103</c:v>
                </c:pt>
                <c:pt idx="236085">
                  <c:v>546.95116875097403</c:v>
                </c:pt>
                <c:pt idx="236086">
                  <c:v>546.95348550624794</c:v>
                </c:pt>
                <c:pt idx="236087">
                  <c:v>546.95580226152094</c:v>
                </c:pt>
                <c:pt idx="236088">
                  <c:v>546.95811901679497</c:v>
                </c:pt>
                <c:pt idx="236089">
                  <c:v>546.96043577206899</c:v>
                </c:pt>
                <c:pt idx="236090">
                  <c:v>546.96275252734199</c:v>
                </c:pt>
                <c:pt idx="236091">
                  <c:v>546.96506928261601</c:v>
                </c:pt>
                <c:pt idx="236092">
                  <c:v>546.96738603788901</c:v>
                </c:pt>
                <c:pt idx="236093">
                  <c:v>546.96970279316304</c:v>
                </c:pt>
                <c:pt idx="236094">
                  <c:v>546.97201954843604</c:v>
                </c:pt>
                <c:pt idx="236095">
                  <c:v>546.97433630370995</c:v>
                </c:pt>
                <c:pt idx="236096">
                  <c:v>546.97665305898397</c:v>
                </c:pt>
                <c:pt idx="236097">
                  <c:v>546.97896981425697</c:v>
                </c:pt>
                <c:pt idx="236098">
                  <c:v>546.98128656953099</c:v>
                </c:pt>
                <c:pt idx="236099">
                  <c:v>546.98360332480399</c:v>
                </c:pt>
                <c:pt idx="236100">
                  <c:v>546.98592008007802</c:v>
                </c:pt>
                <c:pt idx="236101">
                  <c:v>546.98823683535102</c:v>
                </c:pt>
                <c:pt idx="236102">
                  <c:v>546.99055359062504</c:v>
                </c:pt>
                <c:pt idx="236103">
                  <c:v>546.99287034589895</c:v>
                </c:pt>
                <c:pt idx="236104">
                  <c:v>546.99518710117195</c:v>
                </c:pt>
                <c:pt idx="236105">
                  <c:v>546.99750385644597</c:v>
                </c:pt>
                <c:pt idx="236106">
                  <c:v>546.99982061171897</c:v>
                </c:pt>
                <c:pt idx="236107">
                  <c:v>547.002137366993</c:v>
                </c:pt>
                <c:pt idx="236108">
                  <c:v>547.004454122266</c:v>
                </c:pt>
                <c:pt idx="236109">
                  <c:v>547.00677087754002</c:v>
                </c:pt>
                <c:pt idx="236110">
                  <c:v>547.00908763281404</c:v>
                </c:pt>
                <c:pt idx="236111">
                  <c:v>547.01140438808704</c:v>
                </c:pt>
                <c:pt idx="236112">
                  <c:v>547.01372114336095</c:v>
                </c:pt>
                <c:pt idx="236113">
                  <c:v>547.01603789863395</c:v>
                </c:pt>
                <c:pt idx="236114">
                  <c:v>547.01835465390798</c:v>
                </c:pt>
                <c:pt idx="236115">
                  <c:v>547.02067140918098</c:v>
                </c:pt>
                <c:pt idx="236116">
                  <c:v>547.022988164455</c:v>
                </c:pt>
                <c:pt idx="236117">
                  <c:v>547.02530491972902</c:v>
                </c:pt>
                <c:pt idx="236118">
                  <c:v>547.02762167500202</c:v>
                </c:pt>
                <c:pt idx="236119">
                  <c:v>547.02993843027605</c:v>
                </c:pt>
                <c:pt idx="236120">
                  <c:v>547.03225518554905</c:v>
                </c:pt>
                <c:pt idx="236121">
                  <c:v>547.03457194082296</c:v>
                </c:pt>
                <c:pt idx="236122">
                  <c:v>547.03688869609596</c:v>
                </c:pt>
                <c:pt idx="236123">
                  <c:v>547.03920545136998</c:v>
                </c:pt>
                <c:pt idx="236124">
                  <c:v>547.04152220664298</c:v>
                </c:pt>
                <c:pt idx="236125">
                  <c:v>547.043838961917</c:v>
                </c:pt>
                <c:pt idx="236126">
                  <c:v>547.04615571719103</c:v>
                </c:pt>
                <c:pt idx="236127">
                  <c:v>547.04847247246403</c:v>
                </c:pt>
                <c:pt idx="236128">
                  <c:v>547.05078922773805</c:v>
                </c:pt>
                <c:pt idx="236129">
                  <c:v>547.05310598301105</c:v>
                </c:pt>
                <c:pt idx="236130">
                  <c:v>547.05542273828496</c:v>
                </c:pt>
                <c:pt idx="236131">
                  <c:v>547.05773949355796</c:v>
                </c:pt>
                <c:pt idx="236132">
                  <c:v>547.06005624883198</c:v>
                </c:pt>
                <c:pt idx="236133">
                  <c:v>547.06237300410601</c:v>
                </c:pt>
                <c:pt idx="236134">
                  <c:v>547.06468975937901</c:v>
                </c:pt>
                <c:pt idx="236135">
                  <c:v>547.06700651465303</c:v>
                </c:pt>
                <c:pt idx="236136">
                  <c:v>547.06932326992603</c:v>
                </c:pt>
                <c:pt idx="236137">
                  <c:v>547.07164002520005</c:v>
                </c:pt>
                <c:pt idx="236138">
                  <c:v>547.07395678047305</c:v>
                </c:pt>
                <c:pt idx="236139">
                  <c:v>547.07627353574696</c:v>
                </c:pt>
                <c:pt idx="236140">
                  <c:v>547.07859029102099</c:v>
                </c:pt>
                <c:pt idx="236141">
                  <c:v>547.08090704629399</c:v>
                </c:pt>
                <c:pt idx="236142">
                  <c:v>547.08322380156801</c:v>
                </c:pt>
                <c:pt idx="236143">
                  <c:v>547.08554055684101</c:v>
                </c:pt>
                <c:pt idx="236144">
                  <c:v>547.08785731211503</c:v>
                </c:pt>
                <c:pt idx="236145">
                  <c:v>547.09017406738803</c:v>
                </c:pt>
                <c:pt idx="236146">
                  <c:v>547.09249082266194</c:v>
                </c:pt>
                <c:pt idx="236147">
                  <c:v>547.09480757793597</c:v>
                </c:pt>
                <c:pt idx="236148">
                  <c:v>547.09712433320897</c:v>
                </c:pt>
                <c:pt idx="236149">
                  <c:v>547.09944108848299</c:v>
                </c:pt>
                <c:pt idx="236150">
                  <c:v>547.10175784375599</c:v>
                </c:pt>
                <c:pt idx="236151">
                  <c:v>547.10407459903001</c:v>
                </c:pt>
                <c:pt idx="236152">
                  <c:v>547.10639135430301</c:v>
                </c:pt>
                <c:pt idx="236153">
                  <c:v>547.10870810957704</c:v>
                </c:pt>
                <c:pt idx="236154">
                  <c:v>547.11102486485095</c:v>
                </c:pt>
                <c:pt idx="236155">
                  <c:v>547.11334162012395</c:v>
                </c:pt>
                <c:pt idx="236156">
                  <c:v>547.11565837539797</c:v>
                </c:pt>
                <c:pt idx="236157">
                  <c:v>547.11797513067097</c:v>
                </c:pt>
                <c:pt idx="236158">
                  <c:v>547.12029188594499</c:v>
                </c:pt>
                <c:pt idx="236159">
                  <c:v>547.12260864121799</c:v>
                </c:pt>
                <c:pt idx="236160">
                  <c:v>547.12492539649202</c:v>
                </c:pt>
                <c:pt idx="236161">
                  <c:v>547.12724215176604</c:v>
                </c:pt>
                <c:pt idx="236162">
                  <c:v>547.12955890703904</c:v>
                </c:pt>
                <c:pt idx="236163">
                  <c:v>547.13187566231295</c:v>
                </c:pt>
                <c:pt idx="236164">
                  <c:v>547.13419241758595</c:v>
                </c:pt>
                <c:pt idx="236165">
                  <c:v>547.13650917285997</c:v>
                </c:pt>
                <c:pt idx="236166">
                  <c:v>547.13882592813297</c:v>
                </c:pt>
                <c:pt idx="236167">
                  <c:v>547.141142683407</c:v>
                </c:pt>
                <c:pt idx="236168">
                  <c:v>547.14345943868102</c:v>
                </c:pt>
                <c:pt idx="236169">
                  <c:v>547.14577619395402</c:v>
                </c:pt>
                <c:pt idx="236170">
                  <c:v>547.14809294922804</c:v>
                </c:pt>
                <c:pt idx="236171">
                  <c:v>547.15040970450104</c:v>
                </c:pt>
                <c:pt idx="236172">
                  <c:v>547.15272645977495</c:v>
                </c:pt>
                <c:pt idx="236173">
                  <c:v>547.15504321504795</c:v>
                </c:pt>
                <c:pt idx="236174">
                  <c:v>547.15735997032198</c:v>
                </c:pt>
                <c:pt idx="236175">
                  <c:v>547.15967672559498</c:v>
                </c:pt>
                <c:pt idx="236176">
                  <c:v>547.161993480869</c:v>
                </c:pt>
                <c:pt idx="236177">
                  <c:v>547.16431023614302</c:v>
                </c:pt>
                <c:pt idx="236178">
                  <c:v>547.16662699141602</c:v>
                </c:pt>
                <c:pt idx="236179">
                  <c:v>547.16894374669005</c:v>
                </c:pt>
                <c:pt idx="236180">
                  <c:v>547.17126050196305</c:v>
                </c:pt>
                <c:pt idx="236181">
                  <c:v>547.17357725723696</c:v>
                </c:pt>
                <c:pt idx="236182">
                  <c:v>547.17589401250996</c:v>
                </c:pt>
                <c:pt idx="236183">
                  <c:v>547.17821076778398</c:v>
                </c:pt>
                <c:pt idx="236184">
                  <c:v>547.180527523058</c:v>
                </c:pt>
                <c:pt idx="236185">
                  <c:v>547.182844278331</c:v>
                </c:pt>
                <c:pt idx="236186">
                  <c:v>547.18516103360503</c:v>
                </c:pt>
                <c:pt idx="236187">
                  <c:v>547.18747778887803</c:v>
                </c:pt>
                <c:pt idx="236188">
                  <c:v>547.18979454415205</c:v>
                </c:pt>
                <c:pt idx="236189">
                  <c:v>547.19211129942505</c:v>
                </c:pt>
                <c:pt idx="236190">
                  <c:v>547.19442805469896</c:v>
                </c:pt>
                <c:pt idx="236191">
                  <c:v>547.19674480997298</c:v>
                </c:pt>
                <c:pt idx="236192">
                  <c:v>547.19906156524598</c:v>
                </c:pt>
                <c:pt idx="236193">
                  <c:v>547.20137832052001</c:v>
                </c:pt>
                <c:pt idx="236194">
                  <c:v>547.20369507579301</c:v>
                </c:pt>
                <c:pt idx="236195">
                  <c:v>547.20601183106703</c:v>
                </c:pt>
                <c:pt idx="236196">
                  <c:v>547.20832858634003</c:v>
                </c:pt>
                <c:pt idx="236197">
                  <c:v>547.21064534161405</c:v>
                </c:pt>
                <c:pt idx="236198">
                  <c:v>547.21296209688796</c:v>
                </c:pt>
                <c:pt idx="236199">
                  <c:v>547.21527885216096</c:v>
                </c:pt>
                <c:pt idx="236200">
                  <c:v>547.21759560743499</c:v>
                </c:pt>
                <c:pt idx="236201">
                  <c:v>547.21991236270799</c:v>
                </c:pt>
                <c:pt idx="236202">
                  <c:v>547.22222911798201</c:v>
                </c:pt>
                <c:pt idx="236203">
                  <c:v>547.22454587325501</c:v>
                </c:pt>
                <c:pt idx="236204">
                  <c:v>547.22686262852903</c:v>
                </c:pt>
                <c:pt idx="236205">
                  <c:v>547.22917938380294</c:v>
                </c:pt>
                <c:pt idx="236206">
                  <c:v>547.23149613907594</c:v>
                </c:pt>
                <c:pt idx="236207">
                  <c:v>547.23381289434997</c:v>
                </c:pt>
                <c:pt idx="236208">
                  <c:v>547.23612964962297</c:v>
                </c:pt>
                <c:pt idx="236209">
                  <c:v>547.23844640489699</c:v>
                </c:pt>
                <c:pt idx="236210">
                  <c:v>547.24076316016999</c:v>
                </c:pt>
                <c:pt idx="236211">
                  <c:v>547.24307991544401</c:v>
                </c:pt>
                <c:pt idx="236212">
                  <c:v>547.24539667071804</c:v>
                </c:pt>
                <c:pt idx="236213">
                  <c:v>547.24771342599104</c:v>
                </c:pt>
                <c:pt idx="236214">
                  <c:v>547.25003018126495</c:v>
                </c:pt>
                <c:pt idx="236215">
                  <c:v>547.25234693653795</c:v>
                </c:pt>
                <c:pt idx="236216">
                  <c:v>547.25466369181197</c:v>
                </c:pt>
                <c:pt idx="236217">
                  <c:v>547.25698044708497</c:v>
                </c:pt>
                <c:pt idx="236218">
                  <c:v>547.25929720235899</c:v>
                </c:pt>
                <c:pt idx="236219">
                  <c:v>547.26161395763199</c:v>
                </c:pt>
                <c:pt idx="236220">
                  <c:v>547.26393071290602</c:v>
                </c:pt>
                <c:pt idx="236221">
                  <c:v>547.26624746818004</c:v>
                </c:pt>
                <c:pt idx="236222">
                  <c:v>547.26856422345304</c:v>
                </c:pt>
                <c:pt idx="236223">
                  <c:v>547.27088097872695</c:v>
                </c:pt>
                <c:pt idx="236224">
                  <c:v>547.27319773399995</c:v>
                </c:pt>
                <c:pt idx="236225">
                  <c:v>547.27551448927397</c:v>
                </c:pt>
                <c:pt idx="236226">
                  <c:v>547.27783124454697</c:v>
                </c:pt>
                <c:pt idx="236227">
                  <c:v>547.280147999821</c:v>
                </c:pt>
                <c:pt idx="236228">
                  <c:v>547.28246475509502</c:v>
                </c:pt>
                <c:pt idx="236229">
                  <c:v>547.28478151036802</c:v>
                </c:pt>
                <c:pt idx="236230">
                  <c:v>547.28709826564204</c:v>
                </c:pt>
                <c:pt idx="236231">
                  <c:v>547.28941502091504</c:v>
                </c:pt>
                <c:pt idx="236232">
                  <c:v>547.29173177618895</c:v>
                </c:pt>
                <c:pt idx="236233">
                  <c:v>547.29404853146195</c:v>
                </c:pt>
                <c:pt idx="236234">
                  <c:v>547.29636528673598</c:v>
                </c:pt>
                <c:pt idx="236235">
                  <c:v>547.29868204201</c:v>
                </c:pt>
                <c:pt idx="236236">
                  <c:v>547.300998797283</c:v>
                </c:pt>
                <c:pt idx="236237">
                  <c:v>547.30331555255702</c:v>
                </c:pt>
                <c:pt idx="236238">
                  <c:v>547.30563230783002</c:v>
                </c:pt>
                <c:pt idx="236239">
                  <c:v>547.30794906310405</c:v>
                </c:pt>
                <c:pt idx="236240">
                  <c:v>547.31026581837705</c:v>
                </c:pt>
                <c:pt idx="236241">
                  <c:v>547.31258257365096</c:v>
                </c:pt>
                <c:pt idx="236242">
                  <c:v>547.31489932892498</c:v>
                </c:pt>
                <c:pt idx="236243">
                  <c:v>547.31721608419798</c:v>
                </c:pt>
                <c:pt idx="236244">
                  <c:v>547.319532839472</c:v>
                </c:pt>
                <c:pt idx="236245">
                  <c:v>547.321849594745</c:v>
                </c:pt>
                <c:pt idx="236246">
                  <c:v>547.32416635001903</c:v>
                </c:pt>
                <c:pt idx="236247">
                  <c:v>547.32648310529203</c:v>
                </c:pt>
                <c:pt idx="236248">
                  <c:v>547.32879986056605</c:v>
                </c:pt>
                <c:pt idx="236249">
                  <c:v>547.33111661583996</c:v>
                </c:pt>
                <c:pt idx="236250">
                  <c:v>547.33343337111296</c:v>
                </c:pt>
                <c:pt idx="236251">
                  <c:v>547.33575012638698</c:v>
                </c:pt>
                <c:pt idx="236252">
                  <c:v>547.33806688165998</c:v>
                </c:pt>
                <c:pt idx="236253">
                  <c:v>547.34038363693401</c:v>
                </c:pt>
                <c:pt idx="236254">
                  <c:v>547.34270039220701</c:v>
                </c:pt>
                <c:pt idx="236255">
                  <c:v>547.34501714748103</c:v>
                </c:pt>
                <c:pt idx="236256">
                  <c:v>547.34733390275505</c:v>
                </c:pt>
                <c:pt idx="236257">
                  <c:v>547.34965065802805</c:v>
                </c:pt>
                <c:pt idx="236258">
                  <c:v>547.35196741330196</c:v>
                </c:pt>
                <c:pt idx="236259">
                  <c:v>547.35428416857496</c:v>
                </c:pt>
                <c:pt idx="236260">
                  <c:v>547.35660092384899</c:v>
                </c:pt>
                <c:pt idx="236261">
                  <c:v>547.35891767912199</c:v>
                </c:pt>
                <c:pt idx="236262">
                  <c:v>547.36123443439601</c:v>
                </c:pt>
                <c:pt idx="236263">
                  <c:v>547.36355118967003</c:v>
                </c:pt>
                <c:pt idx="236264">
                  <c:v>547.36586794494303</c:v>
                </c:pt>
                <c:pt idx="236265">
                  <c:v>547.36818470021694</c:v>
                </c:pt>
                <c:pt idx="236266">
                  <c:v>547.37050145548994</c:v>
                </c:pt>
                <c:pt idx="236267">
                  <c:v>547.37281821076397</c:v>
                </c:pt>
                <c:pt idx="236268">
                  <c:v>547.37513496603697</c:v>
                </c:pt>
                <c:pt idx="236269">
                  <c:v>547.37745172131099</c:v>
                </c:pt>
                <c:pt idx="236270">
                  <c:v>547.37976847658399</c:v>
                </c:pt>
                <c:pt idx="236271">
                  <c:v>547.38208523185801</c:v>
                </c:pt>
                <c:pt idx="236272">
                  <c:v>547.38440198713204</c:v>
                </c:pt>
                <c:pt idx="236273">
                  <c:v>547.38671874240504</c:v>
                </c:pt>
                <c:pt idx="236274">
                  <c:v>547.38903549767895</c:v>
                </c:pt>
                <c:pt idx="236275">
                  <c:v>547.39135225295195</c:v>
                </c:pt>
                <c:pt idx="236276">
                  <c:v>547.39366900822597</c:v>
                </c:pt>
                <c:pt idx="236277">
                  <c:v>547.39598576349897</c:v>
                </c:pt>
                <c:pt idx="236278">
                  <c:v>547.39830251877299</c:v>
                </c:pt>
                <c:pt idx="236279">
                  <c:v>547.40061927404702</c:v>
                </c:pt>
                <c:pt idx="236280">
                  <c:v>547.40293602932002</c:v>
                </c:pt>
                <c:pt idx="236281">
                  <c:v>547.40525278459404</c:v>
                </c:pt>
                <c:pt idx="236282">
                  <c:v>547.40756953986704</c:v>
                </c:pt>
                <c:pt idx="236283">
                  <c:v>547.40988629514095</c:v>
                </c:pt>
                <c:pt idx="236284">
                  <c:v>547.41220305041395</c:v>
                </c:pt>
                <c:pt idx="236285">
                  <c:v>547.41451980568797</c:v>
                </c:pt>
                <c:pt idx="236286">
                  <c:v>547.416836560962</c:v>
                </c:pt>
                <c:pt idx="236287">
                  <c:v>547.419153316235</c:v>
                </c:pt>
                <c:pt idx="236288">
                  <c:v>547.42147007150902</c:v>
                </c:pt>
                <c:pt idx="236289">
                  <c:v>547.42378682678202</c:v>
                </c:pt>
                <c:pt idx="236290">
                  <c:v>547.42610358205604</c:v>
                </c:pt>
                <c:pt idx="236291">
                  <c:v>547.42842033732904</c:v>
                </c:pt>
                <c:pt idx="236292">
                  <c:v>547.43073709260295</c:v>
                </c:pt>
                <c:pt idx="236293">
                  <c:v>547.43305384787698</c:v>
                </c:pt>
                <c:pt idx="236294">
                  <c:v>547.43537060314998</c:v>
                </c:pt>
                <c:pt idx="236295">
                  <c:v>547.437687358424</c:v>
                </c:pt>
                <c:pt idx="236296">
                  <c:v>547.440004113697</c:v>
                </c:pt>
                <c:pt idx="236297">
                  <c:v>547.44232086897102</c:v>
                </c:pt>
                <c:pt idx="236298">
                  <c:v>547.44463762424402</c:v>
                </c:pt>
                <c:pt idx="236299">
                  <c:v>547.44695437951805</c:v>
                </c:pt>
                <c:pt idx="236300">
                  <c:v>547.44927113479196</c:v>
                </c:pt>
                <c:pt idx="236301">
                  <c:v>547.45158789006496</c:v>
                </c:pt>
                <c:pt idx="236302">
                  <c:v>547.45390464533898</c:v>
                </c:pt>
                <c:pt idx="236303">
                  <c:v>547.45622140061198</c:v>
                </c:pt>
                <c:pt idx="236304">
                  <c:v>547.458538155886</c:v>
                </c:pt>
                <c:pt idx="236305">
                  <c:v>547.460854911159</c:v>
                </c:pt>
                <c:pt idx="236306">
                  <c:v>547.46317166643303</c:v>
                </c:pt>
                <c:pt idx="236307">
                  <c:v>547.46548842170705</c:v>
                </c:pt>
                <c:pt idx="236308">
                  <c:v>547.46780517698005</c:v>
                </c:pt>
                <c:pt idx="236309">
                  <c:v>547.47012193225396</c:v>
                </c:pt>
                <c:pt idx="236310">
                  <c:v>547.47243868752696</c:v>
                </c:pt>
                <c:pt idx="236311">
                  <c:v>547.47475544280098</c:v>
                </c:pt>
                <c:pt idx="236312">
                  <c:v>547.47707219807398</c:v>
                </c:pt>
                <c:pt idx="236313">
                  <c:v>547.47938895334801</c:v>
                </c:pt>
                <c:pt idx="236314">
                  <c:v>547.48170570862203</c:v>
                </c:pt>
                <c:pt idx="236315">
                  <c:v>547.48402246389503</c:v>
                </c:pt>
                <c:pt idx="236316">
                  <c:v>547.48633921916905</c:v>
                </c:pt>
                <c:pt idx="236317">
                  <c:v>547.48865597444205</c:v>
                </c:pt>
                <c:pt idx="236318">
                  <c:v>547.49097272971596</c:v>
                </c:pt>
                <c:pt idx="236319">
                  <c:v>547.49328948498896</c:v>
                </c:pt>
                <c:pt idx="236320">
                  <c:v>547.49560624026299</c:v>
                </c:pt>
                <c:pt idx="236321">
                  <c:v>547.49792299553599</c:v>
                </c:pt>
                <c:pt idx="236322">
                  <c:v>547.50023975081001</c:v>
                </c:pt>
                <c:pt idx="236323">
                  <c:v>547.50255650608403</c:v>
                </c:pt>
                <c:pt idx="236324">
                  <c:v>547.50487326135703</c:v>
                </c:pt>
                <c:pt idx="236325">
                  <c:v>547.50719001663094</c:v>
                </c:pt>
                <c:pt idx="236326">
                  <c:v>547.50950677190394</c:v>
                </c:pt>
                <c:pt idx="236327">
                  <c:v>547.51182352717797</c:v>
                </c:pt>
                <c:pt idx="236328">
                  <c:v>547.51414028245097</c:v>
                </c:pt>
                <c:pt idx="236329">
                  <c:v>547.51645703772499</c:v>
                </c:pt>
                <c:pt idx="236330">
                  <c:v>547.51877379299901</c:v>
                </c:pt>
                <c:pt idx="236331">
                  <c:v>547.52109054827201</c:v>
                </c:pt>
                <c:pt idx="236332">
                  <c:v>547.52340730354604</c:v>
                </c:pt>
                <c:pt idx="236333">
                  <c:v>547.52572405881904</c:v>
                </c:pt>
                <c:pt idx="236334">
                  <c:v>547.52804081409295</c:v>
                </c:pt>
                <c:pt idx="236335">
                  <c:v>547.53035756936595</c:v>
                </c:pt>
                <c:pt idx="236336">
                  <c:v>547.53267432463997</c:v>
                </c:pt>
                <c:pt idx="236337">
                  <c:v>547.53499107991399</c:v>
                </c:pt>
                <c:pt idx="236338">
                  <c:v>547.53730783518699</c:v>
                </c:pt>
                <c:pt idx="236339">
                  <c:v>547.53962459046102</c:v>
                </c:pt>
                <c:pt idx="236340">
                  <c:v>547.54194134573402</c:v>
                </c:pt>
                <c:pt idx="236341">
                  <c:v>547.54425810100804</c:v>
                </c:pt>
                <c:pt idx="236342">
                  <c:v>547.54657485628104</c:v>
                </c:pt>
                <c:pt idx="236343">
                  <c:v>547.54889161155495</c:v>
                </c:pt>
                <c:pt idx="236344">
                  <c:v>547.55120836682897</c:v>
                </c:pt>
                <c:pt idx="236345">
                  <c:v>547.55352512210197</c:v>
                </c:pt>
                <c:pt idx="236346">
                  <c:v>547.555841877376</c:v>
                </c:pt>
                <c:pt idx="236347">
                  <c:v>547.558158632649</c:v>
                </c:pt>
                <c:pt idx="236348">
                  <c:v>547.56047538792302</c:v>
                </c:pt>
                <c:pt idx="236349">
                  <c:v>547.56279214319602</c:v>
                </c:pt>
                <c:pt idx="236350">
                  <c:v>547.56510889847004</c:v>
                </c:pt>
                <c:pt idx="236351">
                  <c:v>547.56742565374395</c:v>
                </c:pt>
                <c:pt idx="236352">
                  <c:v>547.56974240901695</c:v>
                </c:pt>
                <c:pt idx="236353">
                  <c:v>547.57205916429098</c:v>
                </c:pt>
                <c:pt idx="236354">
                  <c:v>547.57437591956398</c:v>
                </c:pt>
                <c:pt idx="236355">
                  <c:v>547.576692674838</c:v>
                </c:pt>
                <c:pt idx="236356">
                  <c:v>547.579009430111</c:v>
                </c:pt>
                <c:pt idx="236357">
                  <c:v>547.58132618538502</c:v>
                </c:pt>
                <c:pt idx="236358">
                  <c:v>547.58364294065905</c:v>
                </c:pt>
                <c:pt idx="236359">
                  <c:v>547.58595969593205</c:v>
                </c:pt>
                <c:pt idx="236360">
                  <c:v>547.58827645120596</c:v>
                </c:pt>
                <c:pt idx="236361">
                  <c:v>547.59059320647896</c:v>
                </c:pt>
                <c:pt idx="236362">
                  <c:v>547.59290996175298</c:v>
                </c:pt>
                <c:pt idx="236363">
                  <c:v>547.59522671702598</c:v>
                </c:pt>
                <c:pt idx="236364">
                  <c:v>547.5975434723</c:v>
                </c:pt>
                <c:pt idx="236365">
                  <c:v>547.59986022757403</c:v>
                </c:pt>
                <c:pt idx="236366">
                  <c:v>547.60217698284703</c:v>
                </c:pt>
                <c:pt idx="236367">
                  <c:v>547.60449373812105</c:v>
                </c:pt>
                <c:pt idx="236368">
                  <c:v>547.60681049339405</c:v>
                </c:pt>
                <c:pt idx="236369">
                  <c:v>547.60912724866796</c:v>
                </c:pt>
                <c:pt idx="236370">
                  <c:v>547.61144400394096</c:v>
                </c:pt>
                <c:pt idx="236371">
                  <c:v>547.61376075921498</c:v>
                </c:pt>
                <c:pt idx="236372">
                  <c:v>547.61607751448798</c:v>
                </c:pt>
                <c:pt idx="236373">
                  <c:v>547.61839426976201</c:v>
                </c:pt>
                <c:pt idx="236374">
                  <c:v>547.62071102503603</c:v>
                </c:pt>
                <c:pt idx="236375">
                  <c:v>547.62302778030903</c:v>
                </c:pt>
                <c:pt idx="236376">
                  <c:v>547.62534453558305</c:v>
                </c:pt>
                <c:pt idx="236377">
                  <c:v>547.62766129085605</c:v>
                </c:pt>
                <c:pt idx="236378">
                  <c:v>547.62997804612996</c:v>
                </c:pt>
                <c:pt idx="236379">
                  <c:v>547.63229480140296</c:v>
                </c:pt>
                <c:pt idx="236380">
                  <c:v>547.63461155667699</c:v>
                </c:pt>
                <c:pt idx="236381">
                  <c:v>547.63692831195101</c:v>
                </c:pt>
                <c:pt idx="236382">
                  <c:v>547.63924506722401</c:v>
                </c:pt>
                <c:pt idx="236383">
                  <c:v>547.64156182249803</c:v>
                </c:pt>
                <c:pt idx="236384">
                  <c:v>547.64387857777103</c:v>
                </c:pt>
                <c:pt idx="236385">
                  <c:v>547.64619533304494</c:v>
                </c:pt>
                <c:pt idx="236386">
                  <c:v>547.64851208831794</c:v>
                </c:pt>
                <c:pt idx="236387">
                  <c:v>547.65082884359197</c:v>
                </c:pt>
                <c:pt idx="236388">
                  <c:v>547.65314559886599</c:v>
                </c:pt>
                <c:pt idx="236389">
                  <c:v>547.65546235413899</c:v>
                </c:pt>
                <c:pt idx="236390">
                  <c:v>547.65777910941301</c:v>
                </c:pt>
                <c:pt idx="236391">
                  <c:v>547.66009586468601</c:v>
                </c:pt>
                <c:pt idx="236392">
                  <c:v>547.66241261996004</c:v>
                </c:pt>
                <c:pt idx="236393">
                  <c:v>547.66472937523304</c:v>
                </c:pt>
                <c:pt idx="236394">
                  <c:v>547.66704613050695</c:v>
                </c:pt>
                <c:pt idx="236395">
                  <c:v>547.66936288578097</c:v>
                </c:pt>
                <c:pt idx="236396">
                  <c:v>547.67167964105397</c:v>
                </c:pt>
                <c:pt idx="236397">
                  <c:v>547.67399639632799</c:v>
                </c:pt>
                <c:pt idx="236398">
                  <c:v>547.67631315160099</c:v>
                </c:pt>
                <c:pt idx="236399">
                  <c:v>547.67862990687502</c:v>
                </c:pt>
                <c:pt idx="236400">
                  <c:v>547.68094666214802</c:v>
                </c:pt>
                <c:pt idx="236401">
                  <c:v>547.68326341742204</c:v>
                </c:pt>
                <c:pt idx="236402">
                  <c:v>547.68558017269595</c:v>
                </c:pt>
                <c:pt idx="236403">
                  <c:v>547.68789692796895</c:v>
                </c:pt>
                <c:pt idx="236404">
                  <c:v>547.69021368324297</c:v>
                </c:pt>
                <c:pt idx="236405">
                  <c:v>547.69253043851597</c:v>
                </c:pt>
                <c:pt idx="236406">
                  <c:v>547.69484719379</c:v>
                </c:pt>
                <c:pt idx="236407">
                  <c:v>547.697163949063</c:v>
                </c:pt>
                <c:pt idx="236408">
                  <c:v>547.69948070433702</c:v>
                </c:pt>
                <c:pt idx="236409">
                  <c:v>547.70179745961104</c:v>
                </c:pt>
                <c:pt idx="236410">
                  <c:v>547.70411421488404</c:v>
                </c:pt>
                <c:pt idx="236411">
                  <c:v>547.70643097015795</c:v>
                </c:pt>
                <c:pt idx="236412">
                  <c:v>547.70874772543095</c:v>
                </c:pt>
                <c:pt idx="236413">
                  <c:v>547.71106448070498</c:v>
                </c:pt>
                <c:pt idx="236414">
                  <c:v>547.71338123597798</c:v>
                </c:pt>
                <c:pt idx="236415">
                  <c:v>547.715697991252</c:v>
                </c:pt>
                <c:pt idx="236416">
                  <c:v>547.71801474652602</c:v>
                </c:pt>
                <c:pt idx="236417">
                  <c:v>547.72033150179902</c:v>
                </c:pt>
                <c:pt idx="236418">
                  <c:v>547.72264825707305</c:v>
                </c:pt>
                <c:pt idx="236419">
                  <c:v>547.72496501234605</c:v>
                </c:pt>
                <c:pt idx="236420">
                  <c:v>547.72728176761996</c:v>
                </c:pt>
                <c:pt idx="236421">
                  <c:v>547.72959852289296</c:v>
                </c:pt>
                <c:pt idx="236422">
                  <c:v>547.73191527816698</c:v>
                </c:pt>
                <c:pt idx="236423">
                  <c:v>547.73423203343998</c:v>
                </c:pt>
                <c:pt idx="236424">
                  <c:v>547.736548788714</c:v>
                </c:pt>
                <c:pt idx="236425">
                  <c:v>547.73886554398803</c:v>
                </c:pt>
                <c:pt idx="236426">
                  <c:v>547.74118229926103</c:v>
                </c:pt>
                <c:pt idx="236427">
                  <c:v>547.74349905453505</c:v>
                </c:pt>
                <c:pt idx="236428">
                  <c:v>547.74581580980805</c:v>
                </c:pt>
                <c:pt idx="236429">
                  <c:v>547.74813256508196</c:v>
                </c:pt>
                <c:pt idx="236430">
                  <c:v>547.75044932035496</c:v>
                </c:pt>
                <c:pt idx="236431">
                  <c:v>547.75276607562898</c:v>
                </c:pt>
                <c:pt idx="236432">
                  <c:v>547.75508283090301</c:v>
                </c:pt>
                <c:pt idx="236433">
                  <c:v>547.75739958617601</c:v>
                </c:pt>
                <c:pt idx="236434">
                  <c:v>547.75971634145003</c:v>
                </c:pt>
                <c:pt idx="236435">
                  <c:v>547.76203309672303</c:v>
                </c:pt>
                <c:pt idx="236436">
                  <c:v>547.76434985199705</c:v>
                </c:pt>
                <c:pt idx="236437">
                  <c:v>547.76666660727005</c:v>
                </c:pt>
                <c:pt idx="236438">
                  <c:v>547.76898336254396</c:v>
                </c:pt>
                <c:pt idx="236439">
                  <c:v>547.77130011781799</c:v>
                </c:pt>
                <c:pt idx="236440">
                  <c:v>547.77361687309099</c:v>
                </c:pt>
                <c:pt idx="236441">
                  <c:v>547.77593362836501</c:v>
                </c:pt>
                <c:pt idx="236442">
                  <c:v>547.77825038363801</c:v>
                </c:pt>
                <c:pt idx="236443">
                  <c:v>547.78056713891203</c:v>
                </c:pt>
                <c:pt idx="236444">
                  <c:v>547.78288389418503</c:v>
                </c:pt>
                <c:pt idx="236445">
                  <c:v>547.78520064945894</c:v>
                </c:pt>
                <c:pt idx="236446">
                  <c:v>547.78751740473297</c:v>
                </c:pt>
                <c:pt idx="236447">
                  <c:v>547.78983416000597</c:v>
                </c:pt>
                <c:pt idx="236448">
                  <c:v>547.79215091527999</c:v>
                </c:pt>
                <c:pt idx="236449">
                  <c:v>547.79446767055299</c:v>
                </c:pt>
                <c:pt idx="236450">
                  <c:v>547.79678442582701</c:v>
                </c:pt>
                <c:pt idx="236451">
                  <c:v>547.79910118110001</c:v>
                </c:pt>
                <c:pt idx="236452">
                  <c:v>547.80141793637404</c:v>
                </c:pt>
                <c:pt idx="236453">
                  <c:v>547.80373469164795</c:v>
                </c:pt>
                <c:pt idx="236454">
                  <c:v>547.80605144692095</c:v>
                </c:pt>
                <c:pt idx="236455">
                  <c:v>547.80836820219497</c:v>
                </c:pt>
                <c:pt idx="236456">
                  <c:v>547.81068495746797</c:v>
                </c:pt>
                <c:pt idx="236457">
                  <c:v>547.81300171274199</c:v>
                </c:pt>
                <c:pt idx="236458">
                  <c:v>547.81531846801499</c:v>
                </c:pt>
                <c:pt idx="236459">
                  <c:v>547.81763522328902</c:v>
                </c:pt>
                <c:pt idx="236460">
                  <c:v>547.81995197856304</c:v>
                </c:pt>
                <c:pt idx="236461">
                  <c:v>547.82226873383604</c:v>
                </c:pt>
                <c:pt idx="236462">
                  <c:v>547.82458548910995</c:v>
                </c:pt>
                <c:pt idx="236463">
                  <c:v>547.82690224438295</c:v>
                </c:pt>
                <c:pt idx="236464">
                  <c:v>547.82921899965697</c:v>
                </c:pt>
                <c:pt idx="236465">
                  <c:v>547.83153575492997</c:v>
                </c:pt>
                <c:pt idx="236466">
                  <c:v>547.833852510204</c:v>
                </c:pt>
                <c:pt idx="236467">
                  <c:v>547.83616926547802</c:v>
                </c:pt>
                <c:pt idx="236468">
                  <c:v>547.83848602075102</c:v>
                </c:pt>
                <c:pt idx="236469">
                  <c:v>547.84080277602504</c:v>
                </c:pt>
                <c:pt idx="236470">
                  <c:v>547.84311953129804</c:v>
                </c:pt>
                <c:pt idx="236471">
                  <c:v>547.84543628657195</c:v>
                </c:pt>
                <c:pt idx="236472">
                  <c:v>547.84775304184495</c:v>
                </c:pt>
                <c:pt idx="236473">
                  <c:v>547.85006979711898</c:v>
                </c:pt>
                <c:pt idx="236474">
                  <c:v>547.85238655239198</c:v>
                </c:pt>
                <c:pt idx="236475">
                  <c:v>547.854703307666</c:v>
                </c:pt>
                <c:pt idx="236476">
                  <c:v>547.85702006294002</c:v>
                </c:pt>
                <c:pt idx="236477">
                  <c:v>547.85933681821302</c:v>
                </c:pt>
                <c:pt idx="236478">
                  <c:v>547.86165357348705</c:v>
                </c:pt>
                <c:pt idx="236479">
                  <c:v>547.86397032876005</c:v>
                </c:pt>
                <c:pt idx="236480">
                  <c:v>547.86628708403396</c:v>
                </c:pt>
                <c:pt idx="236481">
                  <c:v>547.86860383930696</c:v>
                </c:pt>
                <c:pt idx="236482">
                  <c:v>547.87092059458098</c:v>
                </c:pt>
                <c:pt idx="236483">
                  <c:v>547.873237349855</c:v>
                </c:pt>
                <c:pt idx="236484">
                  <c:v>547.875554105128</c:v>
                </c:pt>
                <c:pt idx="236485">
                  <c:v>547.87787086040203</c:v>
                </c:pt>
                <c:pt idx="236486">
                  <c:v>547.88018761567503</c:v>
                </c:pt>
                <c:pt idx="236487">
                  <c:v>547.88250437094905</c:v>
                </c:pt>
                <c:pt idx="236488">
                  <c:v>547.88482112622205</c:v>
                </c:pt>
                <c:pt idx="236489">
                  <c:v>547.88713788149596</c:v>
                </c:pt>
                <c:pt idx="236490">
                  <c:v>547.88945463676998</c:v>
                </c:pt>
                <c:pt idx="236491">
                  <c:v>547.89177139204298</c:v>
                </c:pt>
                <c:pt idx="236492">
                  <c:v>547.89408814731701</c:v>
                </c:pt>
                <c:pt idx="236493">
                  <c:v>547.89640490259001</c:v>
                </c:pt>
                <c:pt idx="236494">
                  <c:v>547.89872165786403</c:v>
                </c:pt>
                <c:pt idx="236495">
                  <c:v>547.90103841313703</c:v>
                </c:pt>
                <c:pt idx="236496">
                  <c:v>547.90335516841105</c:v>
                </c:pt>
                <c:pt idx="236497">
                  <c:v>547.90567192368496</c:v>
                </c:pt>
                <c:pt idx="236498">
                  <c:v>547.90798867895796</c:v>
                </c:pt>
                <c:pt idx="236499">
                  <c:v>547.91030543423199</c:v>
                </c:pt>
                <c:pt idx="236500">
                  <c:v>547.91262218950499</c:v>
                </c:pt>
                <c:pt idx="236501">
                  <c:v>547.91493894477901</c:v>
                </c:pt>
                <c:pt idx="236502">
                  <c:v>547.91725570005201</c:v>
                </c:pt>
                <c:pt idx="236503">
                  <c:v>547.91957245532603</c:v>
                </c:pt>
                <c:pt idx="236504">
                  <c:v>547.92188921060006</c:v>
                </c:pt>
                <c:pt idx="236505">
                  <c:v>547.92420596587306</c:v>
                </c:pt>
                <c:pt idx="236506">
                  <c:v>547.92652272114697</c:v>
                </c:pt>
                <c:pt idx="236507">
                  <c:v>547.92883947641997</c:v>
                </c:pt>
                <c:pt idx="236508">
                  <c:v>547.93115623169399</c:v>
                </c:pt>
                <c:pt idx="236509">
                  <c:v>547.93347298696699</c:v>
                </c:pt>
                <c:pt idx="236510">
                  <c:v>547.93578974224101</c:v>
                </c:pt>
                <c:pt idx="236511">
                  <c:v>547.93810649751504</c:v>
                </c:pt>
                <c:pt idx="236512">
                  <c:v>547.94042325278804</c:v>
                </c:pt>
                <c:pt idx="236513">
                  <c:v>547.94274000806195</c:v>
                </c:pt>
                <c:pt idx="236514">
                  <c:v>547.94505676333495</c:v>
                </c:pt>
                <c:pt idx="236515">
                  <c:v>547.94737351860897</c:v>
                </c:pt>
                <c:pt idx="236516">
                  <c:v>547.94969027388197</c:v>
                </c:pt>
                <c:pt idx="236517">
                  <c:v>547.95200702915599</c:v>
                </c:pt>
                <c:pt idx="236518">
                  <c:v>547.95432378442899</c:v>
                </c:pt>
                <c:pt idx="236519">
                  <c:v>547.95664053970302</c:v>
                </c:pt>
                <c:pt idx="236520">
                  <c:v>547.95895729497704</c:v>
                </c:pt>
                <c:pt idx="236521">
                  <c:v>547.96127405025004</c:v>
                </c:pt>
                <c:pt idx="236522">
                  <c:v>547.96359080552395</c:v>
                </c:pt>
                <c:pt idx="236523">
                  <c:v>547.96590756079695</c:v>
                </c:pt>
                <c:pt idx="236524">
                  <c:v>547.96822431607097</c:v>
                </c:pt>
                <c:pt idx="236525">
                  <c:v>547.97054107134397</c:v>
                </c:pt>
                <c:pt idx="236526">
                  <c:v>547.972857826618</c:v>
                </c:pt>
                <c:pt idx="236527">
                  <c:v>547.97517458189202</c:v>
                </c:pt>
                <c:pt idx="236528">
                  <c:v>547.97749133716502</c:v>
                </c:pt>
                <c:pt idx="236529">
                  <c:v>547.97980809243904</c:v>
                </c:pt>
                <c:pt idx="236530">
                  <c:v>547.98212484771204</c:v>
                </c:pt>
                <c:pt idx="236531">
                  <c:v>547.98444160298595</c:v>
                </c:pt>
                <c:pt idx="236532">
                  <c:v>547.98675835825895</c:v>
                </c:pt>
                <c:pt idx="236533">
                  <c:v>547.98907511353298</c:v>
                </c:pt>
                <c:pt idx="236534">
                  <c:v>547.991391868807</c:v>
                </c:pt>
                <c:pt idx="236535">
                  <c:v>547.99370862408</c:v>
                </c:pt>
                <c:pt idx="236536">
                  <c:v>547.99602537935402</c:v>
                </c:pt>
                <c:pt idx="236537">
                  <c:v>547.99834213462702</c:v>
                </c:pt>
                <c:pt idx="236538">
                  <c:v>548.00065888990105</c:v>
                </c:pt>
                <c:pt idx="236539">
                  <c:v>548.00297564517405</c:v>
                </c:pt>
                <c:pt idx="236540">
                  <c:v>548.00529240044796</c:v>
                </c:pt>
                <c:pt idx="236541">
                  <c:v>548.00760915572198</c:v>
                </c:pt>
                <c:pt idx="236542">
                  <c:v>548.00992591099498</c:v>
                </c:pt>
                <c:pt idx="236543">
                  <c:v>548.012242666269</c:v>
                </c:pt>
                <c:pt idx="236544">
                  <c:v>548.014559421542</c:v>
                </c:pt>
                <c:pt idx="236545">
                  <c:v>548.01687617681603</c:v>
                </c:pt>
                <c:pt idx="236546">
                  <c:v>548.01919293208903</c:v>
                </c:pt>
                <c:pt idx="236547">
                  <c:v>548.02150968736305</c:v>
                </c:pt>
                <c:pt idx="236548">
                  <c:v>548.02382644263696</c:v>
                </c:pt>
                <c:pt idx="236549">
                  <c:v>548.02614319790996</c:v>
                </c:pt>
                <c:pt idx="236550">
                  <c:v>548.02845995318398</c:v>
                </c:pt>
                <c:pt idx="236551">
                  <c:v>548.03077670845698</c:v>
                </c:pt>
                <c:pt idx="236552">
                  <c:v>548.03309346373101</c:v>
                </c:pt>
                <c:pt idx="236553">
                  <c:v>548.03541021900401</c:v>
                </c:pt>
                <c:pt idx="236554">
                  <c:v>548.03772697427803</c:v>
                </c:pt>
                <c:pt idx="236555">
                  <c:v>548.04004372955205</c:v>
                </c:pt>
                <c:pt idx="236556">
                  <c:v>548.04236048482505</c:v>
                </c:pt>
                <c:pt idx="236557">
                  <c:v>548.04467724009896</c:v>
                </c:pt>
                <c:pt idx="236558">
                  <c:v>548.04699399537196</c:v>
                </c:pt>
                <c:pt idx="236559">
                  <c:v>548.04931075064599</c:v>
                </c:pt>
                <c:pt idx="236560">
                  <c:v>548.05162750591899</c:v>
                </c:pt>
                <c:pt idx="236561">
                  <c:v>548.05394426119301</c:v>
                </c:pt>
                <c:pt idx="236562">
                  <c:v>548.05626101646703</c:v>
                </c:pt>
                <c:pt idx="236563">
                  <c:v>548.05857777174003</c:v>
                </c:pt>
                <c:pt idx="236564">
                  <c:v>548.06089452701406</c:v>
                </c:pt>
                <c:pt idx="236565">
                  <c:v>548.06321128228706</c:v>
                </c:pt>
                <c:pt idx="236566">
                  <c:v>548.06552803756097</c:v>
                </c:pt>
                <c:pt idx="236567">
                  <c:v>548.06784479283397</c:v>
                </c:pt>
                <c:pt idx="236568">
                  <c:v>548.07016154810799</c:v>
                </c:pt>
                <c:pt idx="236569">
                  <c:v>548.07247830338099</c:v>
                </c:pt>
                <c:pt idx="236570">
                  <c:v>548.07479505865501</c:v>
                </c:pt>
                <c:pt idx="236571">
                  <c:v>548.07711181392904</c:v>
                </c:pt>
                <c:pt idx="236572">
                  <c:v>548.07942856920204</c:v>
                </c:pt>
                <c:pt idx="236573">
                  <c:v>548.08174532447595</c:v>
                </c:pt>
                <c:pt idx="236574">
                  <c:v>548.08406207974895</c:v>
                </c:pt>
                <c:pt idx="236575">
                  <c:v>548.08637883502297</c:v>
                </c:pt>
                <c:pt idx="236576">
                  <c:v>548.08869559029597</c:v>
                </c:pt>
                <c:pt idx="236577">
                  <c:v>548.09101234556999</c:v>
                </c:pt>
                <c:pt idx="236578">
                  <c:v>548.09332910084402</c:v>
                </c:pt>
                <c:pt idx="236579">
                  <c:v>548.09564585611702</c:v>
                </c:pt>
                <c:pt idx="236580">
                  <c:v>548.09796261139104</c:v>
                </c:pt>
                <c:pt idx="236581">
                  <c:v>548.10027936666404</c:v>
                </c:pt>
                <c:pt idx="236582">
                  <c:v>548.10259612193795</c:v>
                </c:pt>
                <c:pt idx="236583">
                  <c:v>548.10491287721095</c:v>
                </c:pt>
                <c:pt idx="236584">
                  <c:v>548.10722963248497</c:v>
                </c:pt>
                <c:pt idx="236585">
                  <c:v>548.109546387759</c:v>
                </c:pt>
                <c:pt idx="236586">
                  <c:v>548.111863143032</c:v>
                </c:pt>
                <c:pt idx="236587">
                  <c:v>548.11417989830602</c:v>
                </c:pt>
                <c:pt idx="236588">
                  <c:v>548.11649665357902</c:v>
                </c:pt>
                <c:pt idx="236589">
                  <c:v>548.11881340885304</c:v>
                </c:pt>
                <c:pt idx="236590">
                  <c:v>548.12113016412604</c:v>
                </c:pt>
                <c:pt idx="236591">
                  <c:v>548.12344691939995</c:v>
                </c:pt>
                <c:pt idx="236592">
                  <c:v>548.12576367467398</c:v>
                </c:pt>
                <c:pt idx="236593">
                  <c:v>548.12808042994698</c:v>
                </c:pt>
                <c:pt idx="236594">
                  <c:v>548.130397185221</c:v>
                </c:pt>
                <c:pt idx="236595">
                  <c:v>548.132713940494</c:v>
                </c:pt>
                <c:pt idx="236596">
                  <c:v>548.13503069576802</c:v>
                </c:pt>
                <c:pt idx="236597">
                  <c:v>548.13734745104102</c:v>
                </c:pt>
                <c:pt idx="236598">
                  <c:v>548.13966420631505</c:v>
                </c:pt>
                <c:pt idx="236599">
                  <c:v>548.14198096158896</c:v>
                </c:pt>
                <c:pt idx="236600">
                  <c:v>548.14429771686196</c:v>
                </c:pt>
                <c:pt idx="236601">
                  <c:v>548.14661447213598</c:v>
                </c:pt>
                <c:pt idx="236602">
                  <c:v>548.14893122740898</c:v>
                </c:pt>
                <c:pt idx="236603">
                  <c:v>548.151247982683</c:v>
                </c:pt>
                <c:pt idx="236604">
                  <c:v>548.153564737956</c:v>
                </c:pt>
                <c:pt idx="236605">
                  <c:v>548.15588149323003</c:v>
                </c:pt>
                <c:pt idx="236606">
                  <c:v>548.15819824850405</c:v>
                </c:pt>
                <c:pt idx="236607">
                  <c:v>548.16051500377705</c:v>
                </c:pt>
                <c:pt idx="236608">
                  <c:v>548.16283175905096</c:v>
                </c:pt>
                <c:pt idx="236609">
                  <c:v>548.16514851432396</c:v>
                </c:pt>
                <c:pt idx="236610">
                  <c:v>548.16746526959798</c:v>
                </c:pt>
                <c:pt idx="236611">
                  <c:v>548.16978202487098</c:v>
                </c:pt>
                <c:pt idx="236612">
                  <c:v>548.17209878014501</c:v>
                </c:pt>
                <c:pt idx="236613">
                  <c:v>548.17441553541903</c:v>
                </c:pt>
                <c:pt idx="236614">
                  <c:v>548.17673229069203</c:v>
                </c:pt>
                <c:pt idx="236615">
                  <c:v>548.17904904596605</c:v>
                </c:pt>
                <c:pt idx="236616">
                  <c:v>548.18136580123905</c:v>
                </c:pt>
                <c:pt idx="236617">
                  <c:v>548.18368255651296</c:v>
                </c:pt>
                <c:pt idx="236618">
                  <c:v>548.18599931178596</c:v>
                </c:pt>
                <c:pt idx="236619">
                  <c:v>548.18831606705999</c:v>
                </c:pt>
                <c:pt idx="236620">
                  <c:v>548.19063282233299</c:v>
                </c:pt>
                <c:pt idx="236621">
                  <c:v>548.19294957760701</c:v>
                </c:pt>
                <c:pt idx="236622">
                  <c:v>548.19526633288103</c:v>
                </c:pt>
                <c:pt idx="236623">
                  <c:v>548.19758308815403</c:v>
                </c:pt>
                <c:pt idx="236624">
                  <c:v>548.19989984342806</c:v>
                </c:pt>
                <c:pt idx="236625">
                  <c:v>548.20221659870106</c:v>
                </c:pt>
                <c:pt idx="236626">
                  <c:v>548.20453335397497</c:v>
                </c:pt>
                <c:pt idx="236627">
                  <c:v>548.20685010924797</c:v>
                </c:pt>
                <c:pt idx="236628">
                  <c:v>548.20916686452199</c:v>
                </c:pt>
                <c:pt idx="236629">
                  <c:v>548.21148361979601</c:v>
                </c:pt>
                <c:pt idx="236630">
                  <c:v>548.21380037506901</c:v>
                </c:pt>
                <c:pt idx="236631">
                  <c:v>548.21611713034304</c:v>
                </c:pt>
                <c:pt idx="236632">
                  <c:v>548.21843388561604</c:v>
                </c:pt>
                <c:pt idx="236633">
                  <c:v>548.22075064088995</c:v>
                </c:pt>
                <c:pt idx="236634">
                  <c:v>548.22306739616295</c:v>
                </c:pt>
                <c:pt idx="236635">
                  <c:v>548.22538415143697</c:v>
                </c:pt>
                <c:pt idx="236636">
                  <c:v>548.22770090671099</c:v>
                </c:pt>
                <c:pt idx="236637">
                  <c:v>548.23001766198399</c:v>
                </c:pt>
                <c:pt idx="236638">
                  <c:v>548.23233441725802</c:v>
                </c:pt>
                <c:pt idx="236639">
                  <c:v>548.23465117253102</c:v>
                </c:pt>
                <c:pt idx="236640">
                  <c:v>548.23696792780504</c:v>
                </c:pt>
                <c:pt idx="236641">
                  <c:v>548.23928468307804</c:v>
                </c:pt>
                <c:pt idx="236642">
                  <c:v>548.24160143835195</c:v>
                </c:pt>
                <c:pt idx="236643">
                  <c:v>548.24391819362597</c:v>
                </c:pt>
                <c:pt idx="236644">
                  <c:v>548.24623494889897</c:v>
                </c:pt>
                <c:pt idx="236645">
                  <c:v>548.248551704173</c:v>
                </c:pt>
                <c:pt idx="236646">
                  <c:v>548.250868459446</c:v>
                </c:pt>
                <c:pt idx="236647">
                  <c:v>548.25318521472002</c:v>
                </c:pt>
                <c:pt idx="236648">
                  <c:v>548.25550196999302</c:v>
                </c:pt>
                <c:pt idx="236649">
                  <c:v>548.25781872526704</c:v>
                </c:pt>
                <c:pt idx="236650">
                  <c:v>548.26013548054095</c:v>
                </c:pt>
                <c:pt idx="236651">
                  <c:v>548.26245223581395</c:v>
                </c:pt>
                <c:pt idx="236652">
                  <c:v>548.26476899108798</c:v>
                </c:pt>
                <c:pt idx="236653">
                  <c:v>548.26708574636098</c:v>
                </c:pt>
                <c:pt idx="236654">
                  <c:v>548.269402501635</c:v>
                </c:pt>
                <c:pt idx="236655">
                  <c:v>548.271719256908</c:v>
                </c:pt>
                <c:pt idx="236656">
                  <c:v>548.27403601218202</c:v>
                </c:pt>
                <c:pt idx="236657">
                  <c:v>548.27635276745605</c:v>
                </c:pt>
                <c:pt idx="236658">
                  <c:v>548.27866952272905</c:v>
                </c:pt>
                <c:pt idx="236659">
                  <c:v>548.28098627800296</c:v>
                </c:pt>
                <c:pt idx="236660">
                  <c:v>548.28330303327596</c:v>
                </c:pt>
                <c:pt idx="236661">
                  <c:v>548.28561978854998</c:v>
                </c:pt>
                <c:pt idx="236662">
                  <c:v>548.28793654382298</c:v>
                </c:pt>
                <c:pt idx="236663">
                  <c:v>548.290253299097</c:v>
                </c:pt>
                <c:pt idx="236664">
                  <c:v>548.29257005437103</c:v>
                </c:pt>
                <c:pt idx="236665">
                  <c:v>548.29488680964403</c:v>
                </c:pt>
                <c:pt idx="236666">
                  <c:v>548.29720356491805</c:v>
                </c:pt>
                <c:pt idx="236667">
                  <c:v>548.29952032019105</c:v>
                </c:pt>
                <c:pt idx="236668">
                  <c:v>548.30183707546496</c:v>
                </c:pt>
                <c:pt idx="236669">
                  <c:v>548.30415383073796</c:v>
                </c:pt>
                <c:pt idx="236670">
                  <c:v>548.30647058601198</c:v>
                </c:pt>
                <c:pt idx="236671">
                  <c:v>548.30878734128498</c:v>
                </c:pt>
                <c:pt idx="236672">
                  <c:v>548.31110409655901</c:v>
                </c:pt>
                <c:pt idx="236673">
                  <c:v>548.31342085183303</c:v>
                </c:pt>
                <c:pt idx="236674">
                  <c:v>548.31573760710603</c:v>
                </c:pt>
                <c:pt idx="236675">
                  <c:v>548.31805436238005</c:v>
                </c:pt>
                <c:pt idx="236676">
                  <c:v>548.32037111765305</c:v>
                </c:pt>
                <c:pt idx="236677">
                  <c:v>548.32268787292696</c:v>
                </c:pt>
                <c:pt idx="236678">
                  <c:v>548.32500462819996</c:v>
                </c:pt>
                <c:pt idx="236679">
                  <c:v>548.32732138347399</c:v>
                </c:pt>
                <c:pt idx="236680">
                  <c:v>548.32963813874801</c:v>
                </c:pt>
                <c:pt idx="236681">
                  <c:v>548.33195489402101</c:v>
                </c:pt>
                <c:pt idx="236682">
                  <c:v>548.33427164929503</c:v>
                </c:pt>
                <c:pt idx="236683">
                  <c:v>548.33658840456803</c:v>
                </c:pt>
                <c:pt idx="236684">
                  <c:v>548.33890515984206</c:v>
                </c:pt>
                <c:pt idx="236685">
                  <c:v>548.34122191511506</c:v>
                </c:pt>
                <c:pt idx="236686">
                  <c:v>548.34353867038897</c:v>
                </c:pt>
                <c:pt idx="236687">
                  <c:v>548.34585542566299</c:v>
                </c:pt>
                <c:pt idx="236688">
                  <c:v>548.34817218093599</c:v>
                </c:pt>
                <c:pt idx="236689">
                  <c:v>548.35048893621001</c:v>
                </c:pt>
                <c:pt idx="236690">
                  <c:v>548.35280569148301</c:v>
                </c:pt>
                <c:pt idx="236691">
                  <c:v>548.35512244675704</c:v>
                </c:pt>
                <c:pt idx="236692">
                  <c:v>548.35743920203004</c:v>
                </c:pt>
                <c:pt idx="236693">
                  <c:v>548.35975595730395</c:v>
                </c:pt>
                <c:pt idx="236694">
                  <c:v>548.36207271257797</c:v>
                </c:pt>
                <c:pt idx="236695">
                  <c:v>548.36438946785097</c:v>
                </c:pt>
                <c:pt idx="236696">
                  <c:v>548.36670622312499</c:v>
                </c:pt>
                <c:pt idx="236697">
                  <c:v>548.36902297839799</c:v>
                </c:pt>
                <c:pt idx="236698">
                  <c:v>548.37133973367202</c:v>
                </c:pt>
                <c:pt idx="236699">
                  <c:v>548.37365648894502</c:v>
                </c:pt>
                <c:pt idx="236700">
                  <c:v>548.37597324421904</c:v>
                </c:pt>
                <c:pt idx="236701">
                  <c:v>548.37828999949295</c:v>
                </c:pt>
                <c:pt idx="236702">
                  <c:v>548.38060675476595</c:v>
                </c:pt>
                <c:pt idx="236703">
                  <c:v>548.38292351003997</c:v>
                </c:pt>
                <c:pt idx="236704">
                  <c:v>548.38524026531297</c:v>
                </c:pt>
                <c:pt idx="236705">
                  <c:v>548.387557020587</c:v>
                </c:pt>
                <c:pt idx="236706">
                  <c:v>548.38987377586</c:v>
                </c:pt>
                <c:pt idx="236707">
                  <c:v>548.39219053113402</c:v>
                </c:pt>
                <c:pt idx="236708">
                  <c:v>548.39450728640804</c:v>
                </c:pt>
                <c:pt idx="236709">
                  <c:v>548.39682404168104</c:v>
                </c:pt>
                <c:pt idx="236710">
                  <c:v>548.39914079695495</c:v>
                </c:pt>
                <c:pt idx="236711">
                  <c:v>548.40145755222795</c:v>
                </c:pt>
                <c:pt idx="236712">
                  <c:v>548.40377430750198</c:v>
                </c:pt>
                <c:pt idx="236713">
                  <c:v>548.40609106277498</c:v>
                </c:pt>
                <c:pt idx="236714">
                  <c:v>548.408407818049</c:v>
                </c:pt>
                <c:pt idx="236715">
                  <c:v>548.41072457332302</c:v>
                </c:pt>
                <c:pt idx="236716">
                  <c:v>548.41304132859602</c:v>
                </c:pt>
                <c:pt idx="236717">
                  <c:v>548.41535808387005</c:v>
                </c:pt>
                <c:pt idx="236718">
                  <c:v>548.41767483914305</c:v>
                </c:pt>
                <c:pt idx="236719">
                  <c:v>548.41999159441696</c:v>
                </c:pt>
                <c:pt idx="236720">
                  <c:v>548.42230834968996</c:v>
                </c:pt>
                <c:pt idx="236721">
                  <c:v>548.42462510496398</c:v>
                </c:pt>
                <c:pt idx="236722">
                  <c:v>548.42694186023698</c:v>
                </c:pt>
                <c:pt idx="236723">
                  <c:v>548.429258615511</c:v>
                </c:pt>
                <c:pt idx="236724">
                  <c:v>548.43157537078503</c:v>
                </c:pt>
                <c:pt idx="236725">
                  <c:v>548.43389212605803</c:v>
                </c:pt>
                <c:pt idx="236726">
                  <c:v>548.43620888133205</c:v>
                </c:pt>
                <c:pt idx="236727">
                  <c:v>548.43852563660505</c:v>
                </c:pt>
                <c:pt idx="236728">
                  <c:v>548.44084239187896</c:v>
                </c:pt>
                <c:pt idx="236729">
                  <c:v>548.44315914715196</c:v>
                </c:pt>
                <c:pt idx="236730">
                  <c:v>548.44547590242598</c:v>
                </c:pt>
                <c:pt idx="236731">
                  <c:v>548.44779265770001</c:v>
                </c:pt>
                <c:pt idx="236732">
                  <c:v>548.45010941297301</c:v>
                </c:pt>
                <c:pt idx="236733">
                  <c:v>548.45242616824703</c:v>
                </c:pt>
                <c:pt idx="236734">
                  <c:v>548.45474292352003</c:v>
                </c:pt>
                <c:pt idx="236735">
                  <c:v>548.45705967879405</c:v>
                </c:pt>
                <c:pt idx="236736">
                  <c:v>548.45937643406705</c:v>
                </c:pt>
                <c:pt idx="236737">
                  <c:v>548.46169318934096</c:v>
                </c:pt>
                <c:pt idx="236738">
                  <c:v>548.46400994461499</c:v>
                </c:pt>
                <c:pt idx="236739">
                  <c:v>548.46632669988799</c:v>
                </c:pt>
                <c:pt idx="236740">
                  <c:v>548.46864345516201</c:v>
                </c:pt>
                <c:pt idx="236741">
                  <c:v>548.47096021043501</c:v>
                </c:pt>
                <c:pt idx="236742">
                  <c:v>548.47327696570903</c:v>
                </c:pt>
                <c:pt idx="236743">
                  <c:v>548.47559372098203</c:v>
                </c:pt>
                <c:pt idx="236744">
                  <c:v>548.47791047625606</c:v>
                </c:pt>
                <c:pt idx="236745">
                  <c:v>548.48022723152997</c:v>
                </c:pt>
                <c:pt idx="236746">
                  <c:v>548.48254398680297</c:v>
                </c:pt>
                <c:pt idx="236747">
                  <c:v>548.48486074207699</c:v>
                </c:pt>
                <c:pt idx="236748">
                  <c:v>548.48717749734999</c:v>
                </c:pt>
                <c:pt idx="236749">
                  <c:v>548.48949425262401</c:v>
                </c:pt>
                <c:pt idx="236750">
                  <c:v>548.49181100789701</c:v>
                </c:pt>
                <c:pt idx="236751">
                  <c:v>548.49412776317104</c:v>
                </c:pt>
                <c:pt idx="236752">
                  <c:v>548.49644451844495</c:v>
                </c:pt>
                <c:pt idx="236753">
                  <c:v>548.49876127371795</c:v>
                </c:pt>
                <c:pt idx="236754">
                  <c:v>548.50107802899197</c:v>
                </c:pt>
                <c:pt idx="236755">
                  <c:v>548.50339478426497</c:v>
                </c:pt>
                <c:pt idx="236756">
                  <c:v>548.50571153953899</c:v>
                </c:pt>
                <c:pt idx="236757">
                  <c:v>548.50802829481199</c:v>
                </c:pt>
                <c:pt idx="236758">
                  <c:v>548.51034505008602</c:v>
                </c:pt>
                <c:pt idx="236759">
                  <c:v>548.51266180536004</c:v>
                </c:pt>
                <c:pt idx="236760">
                  <c:v>548.51497856063304</c:v>
                </c:pt>
                <c:pt idx="236761">
                  <c:v>548.51729531590695</c:v>
                </c:pt>
                <c:pt idx="236762">
                  <c:v>548.51961207117995</c:v>
                </c:pt>
                <c:pt idx="236763">
                  <c:v>548.52192882645397</c:v>
                </c:pt>
                <c:pt idx="236764">
                  <c:v>548.52424558172697</c:v>
                </c:pt>
                <c:pt idx="236765">
                  <c:v>548.526562337001</c:v>
                </c:pt>
                <c:pt idx="236766">
                  <c:v>548.52887909227502</c:v>
                </c:pt>
                <c:pt idx="236767">
                  <c:v>548.53119584754802</c:v>
                </c:pt>
                <c:pt idx="236768">
                  <c:v>548.53351260282204</c:v>
                </c:pt>
                <c:pt idx="236769">
                  <c:v>548.53582935809504</c:v>
                </c:pt>
                <c:pt idx="236770">
                  <c:v>548.53814611336895</c:v>
                </c:pt>
                <c:pt idx="236771">
                  <c:v>548.54046286864195</c:v>
                </c:pt>
                <c:pt idx="236772">
                  <c:v>548.54277962391598</c:v>
                </c:pt>
                <c:pt idx="236773">
                  <c:v>548.54509637918898</c:v>
                </c:pt>
                <c:pt idx="236774">
                  <c:v>548.547413134463</c:v>
                </c:pt>
                <c:pt idx="236775">
                  <c:v>548.54972988973702</c:v>
                </c:pt>
                <c:pt idx="236776">
                  <c:v>548.55204664501002</c:v>
                </c:pt>
                <c:pt idx="236777">
                  <c:v>548.55436340028405</c:v>
                </c:pt>
                <c:pt idx="236778">
                  <c:v>548.55668015555705</c:v>
                </c:pt>
                <c:pt idx="236779">
                  <c:v>548.55899691083096</c:v>
                </c:pt>
                <c:pt idx="236780">
                  <c:v>548.56131366610396</c:v>
                </c:pt>
                <c:pt idx="236781">
                  <c:v>548.56363042137798</c:v>
                </c:pt>
                <c:pt idx="236782">
                  <c:v>548.565947176652</c:v>
                </c:pt>
                <c:pt idx="236783">
                  <c:v>548.568263931925</c:v>
                </c:pt>
                <c:pt idx="236784">
                  <c:v>548.57058068719903</c:v>
                </c:pt>
                <c:pt idx="236785">
                  <c:v>548.57289744247203</c:v>
                </c:pt>
                <c:pt idx="236786">
                  <c:v>548.57521419774605</c:v>
                </c:pt>
                <c:pt idx="236787">
                  <c:v>548.57753095301905</c:v>
                </c:pt>
                <c:pt idx="236788">
                  <c:v>548.57984770829296</c:v>
                </c:pt>
                <c:pt idx="236789">
                  <c:v>548.58216446356698</c:v>
                </c:pt>
                <c:pt idx="236790">
                  <c:v>548.58448121883998</c:v>
                </c:pt>
                <c:pt idx="236791">
                  <c:v>548.58679797411401</c:v>
                </c:pt>
                <c:pt idx="236792">
                  <c:v>548.58911472938701</c:v>
                </c:pt>
                <c:pt idx="236793">
                  <c:v>548.59143148466103</c:v>
                </c:pt>
                <c:pt idx="236794">
                  <c:v>548.59374823993403</c:v>
                </c:pt>
                <c:pt idx="236795">
                  <c:v>548.59606499520805</c:v>
                </c:pt>
                <c:pt idx="236796">
                  <c:v>548.59838175048196</c:v>
                </c:pt>
                <c:pt idx="236797">
                  <c:v>548.60069850575496</c:v>
                </c:pt>
                <c:pt idx="236798">
                  <c:v>548.60301526102899</c:v>
                </c:pt>
                <c:pt idx="236799">
                  <c:v>548.60533201630199</c:v>
                </c:pt>
                <c:pt idx="236800">
                  <c:v>548.60764877157601</c:v>
                </c:pt>
                <c:pt idx="236801">
                  <c:v>548.60996552684901</c:v>
                </c:pt>
                <c:pt idx="236802">
                  <c:v>548.61228228212303</c:v>
                </c:pt>
                <c:pt idx="236803">
                  <c:v>548.61459903739706</c:v>
                </c:pt>
                <c:pt idx="236804">
                  <c:v>548.61691579267006</c:v>
                </c:pt>
                <c:pt idx="236805">
                  <c:v>548.61923254794397</c:v>
                </c:pt>
                <c:pt idx="236806">
                  <c:v>548.62154930321697</c:v>
                </c:pt>
                <c:pt idx="236807">
                  <c:v>548.62386605849099</c:v>
                </c:pt>
                <c:pt idx="236808">
                  <c:v>548.62618281376399</c:v>
                </c:pt>
                <c:pt idx="236809">
                  <c:v>548.62849956903801</c:v>
                </c:pt>
                <c:pt idx="236810">
                  <c:v>548.63081632431204</c:v>
                </c:pt>
                <c:pt idx="236811">
                  <c:v>548.63313307958504</c:v>
                </c:pt>
                <c:pt idx="236812">
                  <c:v>548.63544983485895</c:v>
                </c:pt>
                <c:pt idx="236813">
                  <c:v>548.63776659013195</c:v>
                </c:pt>
                <c:pt idx="236814">
                  <c:v>548.64008334540597</c:v>
                </c:pt>
                <c:pt idx="236815">
                  <c:v>548.64240010067897</c:v>
                </c:pt>
                <c:pt idx="236816">
                  <c:v>548.64471685595299</c:v>
                </c:pt>
                <c:pt idx="236817">
                  <c:v>548.64703361122599</c:v>
                </c:pt>
                <c:pt idx="236818">
                  <c:v>548.64935036650002</c:v>
                </c:pt>
                <c:pt idx="236819">
                  <c:v>548.65166712177404</c:v>
                </c:pt>
                <c:pt idx="236820">
                  <c:v>548.65398387704704</c:v>
                </c:pt>
                <c:pt idx="236821">
                  <c:v>548.65630063232095</c:v>
                </c:pt>
                <c:pt idx="236822">
                  <c:v>548.65861738759395</c:v>
                </c:pt>
                <c:pt idx="236823">
                  <c:v>548.66093414286797</c:v>
                </c:pt>
                <c:pt idx="236824">
                  <c:v>548.66325089814097</c:v>
                </c:pt>
                <c:pt idx="236825">
                  <c:v>548.665567653415</c:v>
                </c:pt>
                <c:pt idx="236826">
                  <c:v>548.66788440868902</c:v>
                </c:pt>
                <c:pt idx="236827">
                  <c:v>548.67020116396202</c:v>
                </c:pt>
                <c:pt idx="236828">
                  <c:v>548.67251791923604</c:v>
                </c:pt>
                <c:pt idx="236829">
                  <c:v>548.67483467450904</c:v>
                </c:pt>
                <c:pt idx="236830">
                  <c:v>548.67715142978295</c:v>
                </c:pt>
                <c:pt idx="236831">
                  <c:v>548.67946818505595</c:v>
                </c:pt>
                <c:pt idx="236832">
                  <c:v>548.68178494032998</c:v>
                </c:pt>
                <c:pt idx="236833">
                  <c:v>548.684101695604</c:v>
                </c:pt>
                <c:pt idx="236834">
                  <c:v>548.686418450877</c:v>
                </c:pt>
                <c:pt idx="236835">
                  <c:v>548.68873520615102</c:v>
                </c:pt>
                <c:pt idx="236836">
                  <c:v>548.69105196142402</c:v>
                </c:pt>
                <c:pt idx="236837">
                  <c:v>548.69336871669805</c:v>
                </c:pt>
                <c:pt idx="236838">
                  <c:v>548.69568547197105</c:v>
                </c:pt>
                <c:pt idx="236839">
                  <c:v>548.69800222724496</c:v>
                </c:pt>
                <c:pt idx="236840">
                  <c:v>548.70031898251898</c:v>
                </c:pt>
                <c:pt idx="236841">
                  <c:v>548.70263573779198</c:v>
                </c:pt>
                <c:pt idx="236842">
                  <c:v>548.704952493066</c:v>
                </c:pt>
                <c:pt idx="236843">
                  <c:v>548.707269248339</c:v>
                </c:pt>
                <c:pt idx="236844">
                  <c:v>548.70958600361303</c:v>
                </c:pt>
                <c:pt idx="236845">
                  <c:v>548.71190275888603</c:v>
                </c:pt>
                <c:pt idx="236846">
                  <c:v>548.71421951416005</c:v>
                </c:pt>
                <c:pt idx="236847">
                  <c:v>548.71653626943396</c:v>
                </c:pt>
                <c:pt idx="236848">
                  <c:v>548.71885302470696</c:v>
                </c:pt>
                <c:pt idx="236849">
                  <c:v>548.72116977998098</c:v>
                </c:pt>
                <c:pt idx="236850">
                  <c:v>548.72348653525398</c:v>
                </c:pt>
                <c:pt idx="236851">
                  <c:v>548.72580329052801</c:v>
                </c:pt>
                <c:pt idx="236852">
                  <c:v>548.72812004580101</c:v>
                </c:pt>
                <c:pt idx="236853">
                  <c:v>548.73043680107503</c:v>
                </c:pt>
                <c:pt idx="236854">
                  <c:v>548.73275355634905</c:v>
                </c:pt>
                <c:pt idx="236855">
                  <c:v>548.73507031162205</c:v>
                </c:pt>
                <c:pt idx="236856">
                  <c:v>548.73738706689596</c:v>
                </c:pt>
                <c:pt idx="236857">
                  <c:v>548.73970382216896</c:v>
                </c:pt>
                <c:pt idx="236858">
                  <c:v>548.74202057744299</c:v>
                </c:pt>
                <c:pt idx="236859">
                  <c:v>548.74433733271599</c:v>
                </c:pt>
                <c:pt idx="236860">
                  <c:v>548.74665408799001</c:v>
                </c:pt>
                <c:pt idx="236861">
                  <c:v>548.74897084326403</c:v>
                </c:pt>
                <c:pt idx="236862">
                  <c:v>548.75128759853703</c:v>
                </c:pt>
                <c:pt idx="236863">
                  <c:v>548.75360435381106</c:v>
                </c:pt>
                <c:pt idx="236864">
                  <c:v>548.75592110908406</c:v>
                </c:pt>
                <c:pt idx="236865">
                  <c:v>548.75823786435797</c:v>
                </c:pt>
                <c:pt idx="236866">
                  <c:v>548.76055461963097</c:v>
                </c:pt>
                <c:pt idx="236867">
                  <c:v>548.76287137490499</c:v>
                </c:pt>
                <c:pt idx="236868">
                  <c:v>548.76518813017799</c:v>
                </c:pt>
                <c:pt idx="236869">
                  <c:v>548.76750488545201</c:v>
                </c:pt>
                <c:pt idx="236870">
                  <c:v>548.76982164072604</c:v>
                </c:pt>
                <c:pt idx="236871">
                  <c:v>548.77213839599904</c:v>
                </c:pt>
                <c:pt idx="236872">
                  <c:v>548.77445515127295</c:v>
                </c:pt>
                <c:pt idx="236873">
                  <c:v>548.77677190654595</c:v>
                </c:pt>
                <c:pt idx="236874">
                  <c:v>548.77908866181997</c:v>
                </c:pt>
                <c:pt idx="236875">
                  <c:v>548.78140541709297</c:v>
                </c:pt>
                <c:pt idx="236876">
                  <c:v>548.78372217236699</c:v>
                </c:pt>
                <c:pt idx="236877">
                  <c:v>548.78603892764102</c:v>
                </c:pt>
                <c:pt idx="236878">
                  <c:v>548.78835568291402</c:v>
                </c:pt>
                <c:pt idx="236879">
                  <c:v>548.79067243818804</c:v>
                </c:pt>
                <c:pt idx="236880">
                  <c:v>548.79298919346104</c:v>
                </c:pt>
                <c:pt idx="236881">
                  <c:v>548.79530594873495</c:v>
                </c:pt>
                <c:pt idx="236882">
                  <c:v>548.79762270400795</c:v>
                </c:pt>
                <c:pt idx="236883">
                  <c:v>548.79993945928197</c:v>
                </c:pt>
                <c:pt idx="236884">
                  <c:v>548.802256214556</c:v>
                </c:pt>
                <c:pt idx="236885">
                  <c:v>548.804572969829</c:v>
                </c:pt>
                <c:pt idx="236886">
                  <c:v>548.80688972510302</c:v>
                </c:pt>
                <c:pt idx="236887">
                  <c:v>548.80920648037602</c:v>
                </c:pt>
                <c:pt idx="236888">
                  <c:v>548.81152323565004</c:v>
                </c:pt>
                <c:pt idx="236889">
                  <c:v>548.81383999092304</c:v>
                </c:pt>
                <c:pt idx="236890">
                  <c:v>548.81615674619695</c:v>
                </c:pt>
                <c:pt idx="236891">
                  <c:v>548.81847350147098</c:v>
                </c:pt>
                <c:pt idx="236892">
                  <c:v>548.82079025674398</c:v>
                </c:pt>
                <c:pt idx="236893">
                  <c:v>548.823107012018</c:v>
                </c:pt>
                <c:pt idx="236894">
                  <c:v>548.825423767291</c:v>
                </c:pt>
                <c:pt idx="236895">
                  <c:v>548.82774052256502</c:v>
                </c:pt>
                <c:pt idx="236896">
                  <c:v>548.83005727783802</c:v>
                </c:pt>
                <c:pt idx="236897">
                  <c:v>548.83237403311205</c:v>
                </c:pt>
                <c:pt idx="236898">
                  <c:v>548.83469078838596</c:v>
                </c:pt>
                <c:pt idx="236899">
                  <c:v>548.83700754365896</c:v>
                </c:pt>
                <c:pt idx="236900">
                  <c:v>548.83932429893298</c:v>
                </c:pt>
                <c:pt idx="236901">
                  <c:v>548.84164105420598</c:v>
                </c:pt>
                <c:pt idx="236902">
                  <c:v>548.84395780948</c:v>
                </c:pt>
                <c:pt idx="236903">
                  <c:v>548.846274564753</c:v>
                </c:pt>
                <c:pt idx="236904">
                  <c:v>548.84859132002703</c:v>
                </c:pt>
                <c:pt idx="236905">
                  <c:v>548.85090807530105</c:v>
                </c:pt>
                <c:pt idx="236906">
                  <c:v>548.85322483057405</c:v>
                </c:pt>
                <c:pt idx="236907">
                  <c:v>548.85554158584796</c:v>
                </c:pt>
                <c:pt idx="236908">
                  <c:v>548.85785834112096</c:v>
                </c:pt>
                <c:pt idx="236909">
                  <c:v>548.86017509639498</c:v>
                </c:pt>
                <c:pt idx="236910">
                  <c:v>548.86249185166798</c:v>
                </c:pt>
                <c:pt idx="236911">
                  <c:v>548.86480860694201</c:v>
                </c:pt>
                <c:pt idx="236912">
                  <c:v>548.86712536221603</c:v>
                </c:pt>
                <c:pt idx="236913">
                  <c:v>548.86944211748903</c:v>
                </c:pt>
                <c:pt idx="236914">
                  <c:v>548.87175887276305</c:v>
                </c:pt>
                <c:pt idx="236915">
                  <c:v>548.87407562803605</c:v>
                </c:pt>
                <c:pt idx="236916">
                  <c:v>548.87639238330996</c:v>
                </c:pt>
                <c:pt idx="236917">
                  <c:v>548.87870913858296</c:v>
                </c:pt>
                <c:pt idx="236918">
                  <c:v>548.88102589385699</c:v>
                </c:pt>
                <c:pt idx="236919">
                  <c:v>548.88334264912999</c:v>
                </c:pt>
                <c:pt idx="236920">
                  <c:v>548.88565940440401</c:v>
                </c:pt>
                <c:pt idx="236921">
                  <c:v>548.88797615967803</c:v>
                </c:pt>
                <c:pt idx="236922">
                  <c:v>548.89029291495103</c:v>
                </c:pt>
                <c:pt idx="236923">
                  <c:v>548.89260967022506</c:v>
                </c:pt>
                <c:pt idx="236924">
                  <c:v>548.89492642549806</c:v>
                </c:pt>
                <c:pt idx="236925">
                  <c:v>548.89724318077197</c:v>
                </c:pt>
                <c:pt idx="236926">
                  <c:v>548.89955993604497</c:v>
                </c:pt>
                <c:pt idx="236927">
                  <c:v>548.90187669131899</c:v>
                </c:pt>
                <c:pt idx="236928">
                  <c:v>548.90419344659301</c:v>
                </c:pt>
                <c:pt idx="236929">
                  <c:v>548.90651020186601</c:v>
                </c:pt>
                <c:pt idx="236930">
                  <c:v>548.90882695714004</c:v>
                </c:pt>
                <c:pt idx="236931">
                  <c:v>548.91114371241304</c:v>
                </c:pt>
                <c:pt idx="236932">
                  <c:v>548.91346046768695</c:v>
                </c:pt>
                <c:pt idx="236933">
                  <c:v>548.91577722295995</c:v>
                </c:pt>
                <c:pt idx="236934">
                  <c:v>548.91809397823397</c:v>
                </c:pt>
                <c:pt idx="236935">
                  <c:v>548.92041073350799</c:v>
                </c:pt>
                <c:pt idx="236936">
                  <c:v>548.92272748878099</c:v>
                </c:pt>
                <c:pt idx="236937">
                  <c:v>548.92504424405502</c:v>
                </c:pt>
                <c:pt idx="236938">
                  <c:v>548.92736099932802</c:v>
                </c:pt>
                <c:pt idx="236939">
                  <c:v>548.92967775460204</c:v>
                </c:pt>
                <c:pt idx="236940">
                  <c:v>548.93199450987504</c:v>
                </c:pt>
                <c:pt idx="236941">
                  <c:v>548.93431126514895</c:v>
                </c:pt>
                <c:pt idx="236942">
                  <c:v>548.93662802042297</c:v>
                </c:pt>
                <c:pt idx="236943">
                  <c:v>548.93894477569597</c:v>
                </c:pt>
                <c:pt idx="236944">
                  <c:v>548.94126153097</c:v>
                </c:pt>
                <c:pt idx="236945">
                  <c:v>548.943578286243</c:v>
                </c:pt>
                <c:pt idx="236946">
                  <c:v>548.94589504151702</c:v>
                </c:pt>
                <c:pt idx="236947">
                  <c:v>548.94821179679002</c:v>
                </c:pt>
                <c:pt idx="236948">
                  <c:v>548.95052855206404</c:v>
                </c:pt>
                <c:pt idx="236949">
                  <c:v>548.95284530733795</c:v>
                </c:pt>
                <c:pt idx="236950">
                  <c:v>548.95516206261095</c:v>
                </c:pt>
                <c:pt idx="236951">
                  <c:v>548.95747881788498</c:v>
                </c:pt>
                <c:pt idx="236952">
                  <c:v>548.95979557315798</c:v>
                </c:pt>
                <c:pt idx="236953">
                  <c:v>548.962112328432</c:v>
                </c:pt>
                <c:pt idx="236954">
                  <c:v>548.964429083705</c:v>
                </c:pt>
                <c:pt idx="236955">
                  <c:v>548.96674583897902</c:v>
                </c:pt>
                <c:pt idx="236956">
                  <c:v>548.96906259425305</c:v>
                </c:pt>
                <c:pt idx="236957">
                  <c:v>548.97137934952605</c:v>
                </c:pt>
                <c:pt idx="236958">
                  <c:v>548.97369610479996</c:v>
                </c:pt>
                <c:pt idx="236959">
                  <c:v>548.97601286007296</c:v>
                </c:pt>
                <c:pt idx="236960">
                  <c:v>548.97832961534698</c:v>
                </c:pt>
                <c:pt idx="236961">
                  <c:v>548.98064637061998</c:v>
                </c:pt>
                <c:pt idx="236962">
                  <c:v>548.982963125894</c:v>
                </c:pt>
                <c:pt idx="236963">
                  <c:v>548.98527988116803</c:v>
                </c:pt>
                <c:pt idx="236964">
                  <c:v>548.98759663644103</c:v>
                </c:pt>
                <c:pt idx="236965">
                  <c:v>548.98991339171505</c:v>
                </c:pt>
                <c:pt idx="236966">
                  <c:v>548.99223014698805</c:v>
                </c:pt>
                <c:pt idx="236967">
                  <c:v>548.99454690226196</c:v>
                </c:pt>
                <c:pt idx="236968">
                  <c:v>548.99686365753496</c:v>
                </c:pt>
                <c:pt idx="236969">
                  <c:v>548.99918041280898</c:v>
                </c:pt>
                <c:pt idx="236970">
                  <c:v>549.00149716808198</c:v>
                </c:pt>
                <c:pt idx="236971">
                  <c:v>549.00381392335601</c:v>
                </c:pt>
                <c:pt idx="236972">
                  <c:v>549.00613067863003</c:v>
                </c:pt>
                <c:pt idx="236973">
                  <c:v>549.00844743390303</c:v>
                </c:pt>
                <c:pt idx="236974">
                  <c:v>549.01076418917705</c:v>
                </c:pt>
                <c:pt idx="236975">
                  <c:v>549.01308094445005</c:v>
                </c:pt>
                <c:pt idx="236976">
                  <c:v>549.01539769972396</c:v>
                </c:pt>
                <c:pt idx="236977">
                  <c:v>549.01771445499696</c:v>
                </c:pt>
                <c:pt idx="236978">
                  <c:v>549.02003121027099</c:v>
                </c:pt>
                <c:pt idx="236979">
                  <c:v>549.02234796554501</c:v>
                </c:pt>
                <c:pt idx="236980">
                  <c:v>549.02466472081801</c:v>
                </c:pt>
                <c:pt idx="236981">
                  <c:v>549.02698147609203</c:v>
                </c:pt>
                <c:pt idx="236982">
                  <c:v>549.02929823136503</c:v>
                </c:pt>
                <c:pt idx="236983">
                  <c:v>549.03161498663906</c:v>
                </c:pt>
                <c:pt idx="236984">
                  <c:v>549.03393174191206</c:v>
                </c:pt>
                <c:pt idx="236985">
                  <c:v>549.03624849718597</c:v>
                </c:pt>
                <c:pt idx="236986">
                  <c:v>549.03856525245999</c:v>
                </c:pt>
                <c:pt idx="236987">
                  <c:v>549.04088200773299</c:v>
                </c:pt>
                <c:pt idx="236988">
                  <c:v>549.04319876300701</c:v>
                </c:pt>
                <c:pt idx="236989">
                  <c:v>549.04551551828001</c:v>
                </c:pt>
                <c:pt idx="236990">
                  <c:v>549.04783227355404</c:v>
                </c:pt>
                <c:pt idx="236991">
                  <c:v>549.05014902882704</c:v>
                </c:pt>
                <c:pt idx="236992">
                  <c:v>549.05246578410095</c:v>
                </c:pt>
                <c:pt idx="236993">
                  <c:v>549.05478253937497</c:v>
                </c:pt>
                <c:pt idx="236994">
                  <c:v>549.05709929464797</c:v>
                </c:pt>
                <c:pt idx="236995">
                  <c:v>549.05941604992199</c:v>
                </c:pt>
                <c:pt idx="236996">
                  <c:v>549.06173280519499</c:v>
                </c:pt>
                <c:pt idx="236997">
                  <c:v>549.06404956046902</c:v>
                </c:pt>
                <c:pt idx="236998">
                  <c:v>549.06636631574202</c:v>
                </c:pt>
                <c:pt idx="236999">
                  <c:v>549.06868307101604</c:v>
                </c:pt>
                <c:pt idx="237000">
                  <c:v>549.07099982628995</c:v>
                </c:pt>
                <c:pt idx="237001">
                  <c:v>549.07331658156295</c:v>
                </c:pt>
                <c:pt idx="237002">
                  <c:v>549.07563333683697</c:v>
                </c:pt>
                <c:pt idx="237003">
                  <c:v>549.07795009210997</c:v>
                </c:pt>
                <c:pt idx="237004">
                  <c:v>549.080266847384</c:v>
                </c:pt>
                <c:pt idx="237005">
                  <c:v>549.082583602657</c:v>
                </c:pt>
                <c:pt idx="237006">
                  <c:v>549.08490035793102</c:v>
                </c:pt>
                <c:pt idx="237007">
                  <c:v>549.08721711320504</c:v>
                </c:pt>
                <c:pt idx="237008">
                  <c:v>549.08953386847804</c:v>
                </c:pt>
                <c:pt idx="237009">
                  <c:v>549.09185062375195</c:v>
                </c:pt>
                <c:pt idx="237010">
                  <c:v>549.09416737902495</c:v>
                </c:pt>
                <c:pt idx="237011">
                  <c:v>549.09648413429898</c:v>
                </c:pt>
                <c:pt idx="237012">
                  <c:v>549.09880088957198</c:v>
                </c:pt>
                <c:pt idx="237013">
                  <c:v>549.101117644846</c:v>
                </c:pt>
                <c:pt idx="237014">
                  <c:v>549.10343440012002</c:v>
                </c:pt>
                <c:pt idx="237015">
                  <c:v>549.10575115539302</c:v>
                </c:pt>
                <c:pt idx="237016">
                  <c:v>549.10806791066705</c:v>
                </c:pt>
                <c:pt idx="237017">
                  <c:v>549.11038466594005</c:v>
                </c:pt>
                <c:pt idx="237018">
                  <c:v>549.11270142121396</c:v>
                </c:pt>
                <c:pt idx="237019">
                  <c:v>549.11501817648696</c:v>
                </c:pt>
                <c:pt idx="237020">
                  <c:v>549.11733493176098</c:v>
                </c:pt>
                <c:pt idx="237021">
                  <c:v>549.11965168703398</c:v>
                </c:pt>
                <c:pt idx="237022">
                  <c:v>549.121968442308</c:v>
                </c:pt>
                <c:pt idx="237023">
                  <c:v>549.12428519758203</c:v>
                </c:pt>
                <c:pt idx="237024">
                  <c:v>549.12660195285503</c:v>
                </c:pt>
                <c:pt idx="237025">
                  <c:v>549.12891870812905</c:v>
                </c:pt>
                <c:pt idx="237026">
                  <c:v>549.13123546340205</c:v>
                </c:pt>
                <c:pt idx="237027">
                  <c:v>549.13355221867596</c:v>
                </c:pt>
                <c:pt idx="237028">
                  <c:v>549.13586897394896</c:v>
                </c:pt>
                <c:pt idx="237029">
                  <c:v>549.13818572922298</c:v>
                </c:pt>
                <c:pt idx="237030">
                  <c:v>549.14050248449701</c:v>
                </c:pt>
                <c:pt idx="237031">
                  <c:v>549.14281923977001</c:v>
                </c:pt>
                <c:pt idx="237032">
                  <c:v>549.14513599504403</c:v>
                </c:pt>
                <c:pt idx="237033">
                  <c:v>549.14745275031703</c:v>
                </c:pt>
                <c:pt idx="237034">
                  <c:v>549.14976950559105</c:v>
                </c:pt>
                <c:pt idx="237035">
                  <c:v>549.15208626086405</c:v>
                </c:pt>
                <c:pt idx="237036">
                  <c:v>549.15440301613796</c:v>
                </c:pt>
                <c:pt idx="237037">
                  <c:v>549.15671977141199</c:v>
                </c:pt>
                <c:pt idx="237038">
                  <c:v>549.15903652668499</c:v>
                </c:pt>
                <c:pt idx="237039">
                  <c:v>549.16135328195901</c:v>
                </c:pt>
                <c:pt idx="237040">
                  <c:v>549.16367003723201</c:v>
                </c:pt>
                <c:pt idx="237041">
                  <c:v>549.16598679250603</c:v>
                </c:pt>
                <c:pt idx="237042">
                  <c:v>549.16830354777903</c:v>
                </c:pt>
                <c:pt idx="237043">
                  <c:v>549.17062030305306</c:v>
                </c:pt>
                <c:pt idx="237044">
                  <c:v>549.17293705832697</c:v>
                </c:pt>
                <c:pt idx="237045">
                  <c:v>549.17525381359997</c:v>
                </c:pt>
                <c:pt idx="237046">
                  <c:v>549.17757056887399</c:v>
                </c:pt>
                <c:pt idx="237047">
                  <c:v>549.17988732414699</c:v>
                </c:pt>
                <c:pt idx="237048">
                  <c:v>549.18220407942101</c:v>
                </c:pt>
                <c:pt idx="237049">
                  <c:v>549.18452083469401</c:v>
                </c:pt>
                <c:pt idx="237050">
                  <c:v>549.18683758996804</c:v>
                </c:pt>
                <c:pt idx="237051">
                  <c:v>549.18915434524195</c:v>
                </c:pt>
                <c:pt idx="237052">
                  <c:v>549.19147110051495</c:v>
                </c:pt>
                <c:pt idx="237053">
                  <c:v>549.19378785578897</c:v>
                </c:pt>
                <c:pt idx="237054">
                  <c:v>549.19610461106197</c:v>
                </c:pt>
                <c:pt idx="237055">
                  <c:v>549.19842136633599</c:v>
                </c:pt>
                <c:pt idx="237056">
                  <c:v>549.20073812160899</c:v>
                </c:pt>
                <c:pt idx="237057">
                  <c:v>549.20305487688302</c:v>
                </c:pt>
                <c:pt idx="237058">
                  <c:v>549.20537163215704</c:v>
                </c:pt>
                <c:pt idx="237059">
                  <c:v>549.20768838743004</c:v>
                </c:pt>
                <c:pt idx="237060">
                  <c:v>549.21000514270395</c:v>
                </c:pt>
                <c:pt idx="237061">
                  <c:v>549.21232189797695</c:v>
                </c:pt>
                <c:pt idx="237062">
                  <c:v>549.21463865325097</c:v>
                </c:pt>
                <c:pt idx="237063">
                  <c:v>549.21695540852397</c:v>
                </c:pt>
                <c:pt idx="237064">
                  <c:v>549.219272163798</c:v>
                </c:pt>
                <c:pt idx="237065">
                  <c:v>549.22158891907202</c:v>
                </c:pt>
                <c:pt idx="237066">
                  <c:v>549.22390567434502</c:v>
                </c:pt>
                <c:pt idx="237067">
                  <c:v>549.22622242961904</c:v>
                </c:pt>
                <c:pt idx="237068">
                  <c:v>549.22853918489204</c:v>
                </c:pt>
                <c:pt idx="237069">
                  <c:v>549.23085594016595</c:v>
                </c:pt>
                <c:pt idx="237070">
                  <c:v>549.23317269543895</c:v>
                </c:pt>
                <c:pt idx="237071">
                  <c:v>549.23548945071298</c:v>
                </c:pt>
                <c:pt idx="237072">
                  <c:v>549.23780620598598</c:v>
                </c:pt>
                <c:pt idx="237073">
                  <c:v>549.24012296126</c:v>
                </c:pt>
                <c:pt idx="237074">
                  <c:v>549.24243971653402</c:v>
                </c:pt>
                <c:pt idx="237075">
                  <c:v>549.24475647180702</c:v>
                </c:pt>
                <c:pt idx="237076">
                  <c:v>549.24707322708105</c:v>
                </c:pt>
                <c:pt idx="237077">
                  <c:v>549.24938998235405</c:v>
                </c:pt>
                <c:pt idx="237078">
                  <c:v>549.25170673762796</c:v>
                </c:pt>
                <c:pt idx="237079">
                  <c:v>549.25402349290096</c:v>
                </c:pt>
                <c:pt idx="237080">
                  <c:v>549.25634024817498</c:v>
                </c:pt>
                <c:pt idx="237081">
                  <c:v>549.258657003449</c:v>
                </c:pt>
                <c:pt idx="237082">
                  <c:v>549.260973758722</c:v>
                </c:pt>
                <c:pt idx="237083">
                  <c:v>549.26329051399603</c:v>
                </c:pt>
                <c:pt idx="237084">
                  <c:v>549.26560726926903</c:v>
                </c:pt>
                <c:pt idx="237085">
                  <c:v>549.26792402454305</c:v>
                </c:pt>
                <c:pt idx="237086">
                  <c:v>549.27024077981605</c:v>
                </c:pt>
                <c:pt idx="237087">
                  <c:v>549.27255753508996</c:v>
                </c:pt>
                <c:pt idx="237088">
                  <c:v>549.27487429036398</c:v>
                </c:pt>
                <c:pt idx="237089">
                  <c:v>549.27719104563698</c:v>
                </c:pt>
                <c:pt idx="237090">
                  <c:v>549.27950780091101</c:v>
                </c:pt>
                <c:pt idx="237091">
                  <c:v>549.28182455618401</c:v>
                </c:pt>
                <c:pt idx="237092">
                  <c:v>549.28414131145803</c:v>
                </c:pt>
                <c:pt idx="237093">
                  <c:v>549.28645806673103</c:v>
                </c:pt>
                <c:pt idx="237094">
                  <c:v>549.28877482200505</c:v>
                </c:pt>
                <c:pt idx="237095">
                  <c:v>549.29109157727896</c:v>
                </c:pt>
                <c:pt idx="237096">
                  <c:v>549.29340833255196</c:v>
                </c:pt>
                <c:pt idx="237097">
                  <c:v>549.29572508782599</c:v>
                </c:pt>
                <c:pt idx="237098">
                  <c:v>549.29804184309899</c:v>
                </c:pt>
                <c:pt idx="237099">
                  <c:v>549.30035859837301</c:v>
                </c:pt>
                <c:pt idx="237100">
                  <c:v>549.30267535364601</c:v>
                </c:pt>
                <c:pt idx="237101">
                  <c:v>549.30499210892003</c:v>
                </c:pt>
                <c:pt idx="237102">
                  <c:v>549.30730886419406</c:v>
                </c:pt>
                <c:pt idx="237103">
                  <c:v>549.30962561946706</c:v>
                </c:pt>
                <c:pt idx="237104">
                  <c:v>549.31194237474097</c:v>
                </c:pt>
                <c:pt idx="237105">
                  <c:v>549.31425913001397</c:v>
                </c:pt>
                <c:pt idx="237106">
                  <c:v>549.31657588528799</c:v>
                </c:pt>
                <c:pt idx="237107">
                  <c:v>549.31889264056099</c:v>
                </c:pt>
                <c:pt idx="237108">
                  <c:v>549.32120939583501</c:v>
                </c:pt>
                <c:pt idx="237109">
                  <c:v>549.32352615110904</c:v>
                </c:pt>
                <c:pt idx="237110">
                  <c:v>549.32584290638204</c:v>
                </c:pt>
                <c:pt idx="237111">
                  <c:v>549.32815966165595</c:v>
                </c:pt>
                <c:pt idx="237112">
                  <c:v>549.33047641692895</c:v>
                </c:pt>
                <c:pt idx="237113">
                  <c:v>549.33279317220297</c:v>
                </c:pt>
                <c:pt idx="237114">
                  <c:v>549.33510992747597</c:v>
                </c:pt>
                <c:pt idx="237115">
                  <c:v>549.33742668274999</c:v>
                </c:pt>
                <c:pt idx="237116">
                  <c:v>549.33974343802299</c:v>
                </c:pt>
                <c:pt idx="237117">
                  <c:v>549.34206019329702</c:v>
                </c:pt>
                <c:pt idx="237118">
                  <c:v>549.34437694857104</c:v>
                </c:pt>
                <c:pt idx="237119">
                  <c:v>549.34669370384404</c:v>
                </c:pt>
                <c:pt idx="237120">
                  <c:v>549.34901045911795</c:v>
                </c:pt>
                <c:pt idx="237121">
                  <c:v>549.35132721439095</c:v>
                </c:pt>
                <c:pt idx="237122">
                  <c:v>549.35364396966497</c:v>
                </c:pt>
                <c:pt idx="237123">
                  <c:v>549.35596072493797</c:v>
                </c:pt>
                <c:pt idx="237124">
                  <c:v>549.358277480212</c:v>
                </c:pt>
                <c:pt idx="237125">
                  <c:v>549.36059423548602</c:v>
                </c:pt>
                <c:pt idx="237126">
                  <c:v>549.36291099075902</c:v>
                </c:pt>
                <c:pt idx="237127">
                  <c:v>549.36522774603304</c:v>
                </c:pt>
                <c:pt idx="237128">
                  <c:v>549.36754450130604</c:v>
                </c:pt>
                <c:pt idx="237129">
                  <c:v>549.36986125657995</c:v>
                </c:pt>
                <c:pt idx="237130">
                  <c:v>549.37217801185295</c:v>
                </c:pt>
                <c:pt idx="237131">
                  <c:v>549.37449476712698</c:v>
                </c:pt>
                <c:pt idx="237132">
                  <c:v>549.376811522401</c:v>
                </c:pt>
                <c:pt idx="237133">
                  <c:v>549.379128277674</c:v>
                </c:pt>
                <c:pt idx="237134">
                  <c:v>549.38144503294802</c:v>
                </c:pt>
                <c:pt idx="237135">
                  <c:v>549.38376178822102</c:v>
                </c:pt>
                <c:pt idx="237136">
                  <c:v>549.38607854349505</c:v>
                </c:pt>
                <c:pt idx="237137">
                  <c:v>549.38839529876805</c:v>
                </c:pt>
                <c:pt idx="237138">
                  <c:v>549.39071205404196</c:v>
                </c:pt>
                <c:pt idx="237139">
                  <c:v>549.39302880931598</c:v>
                </c:pt>
                <c:pt idx="237140">
                  <c:v>549.39534556458898</c:v>
                </c:pt>
                <c:pt idx="237141">
                  <c:v>549.397662319863</c:v>
                </c:pt>
                <c:pt idx="237142">
                  <c:v>549.399979075136</c:v>
                </c:pt>
                <c:pt idx="237143">
                  <c:v>549.40229583041003</c:v>
                </c:pt>
                <c:pt idx="237144">
                  <c:v>549.40461258568303</c:v>
                </c:pt>
                <c:pt idx="237145">
                  <c:v>549.40692934095705</c:v>
                </c:pt>
                <c:pt idx="237146">
                  <c:v>549.40924609623096</c:v>
                </c:pt>
                <c:pt idx="237147">
                  <c:v>549.41156285150396</c:v>
                </c:pt>
                <c:pt idx="237148">
                  <c:v>549.41387960677798</c:v>
                </c:pt>
                <c:pt idx="237149">
                  <c:v>549.41619636205098</c:v>
                </c:pt>
                <c:pt idx="237150">
                  <c:v>549.41851311732501</c:v>
                </c:pt>
                <c:pt idx="237151">
                  <c:v>549.42082987259801</c:v>
                </c:pt>
                <c:pt idx="237152">
                  <c:v>549.42314662787203</c:v>
                </c:pt>
                <c:pt idx="237153">
                  <c:v>549.42546338314605</c:v>
                </c:pt>
                <c:pt idx="237154">
                  <c:v>549.42778013841905</c:v>
                </c:pt>
                <c:pt idx="237155">
                  <c:v>549.43009689369296</c:v>
                </c:pt>
                <c:pt idx="237156">
                  <c:v>549.43241364896596</c:v>
                </c:pt>
                <c:pt idx="237157">
                  <c:v>549.43473040423999</c:v>
                </c:pt>
                <c:pt idx="237158">
                  <c:v>549.43704715951299</c:v>
                </c:pt>
                <c:pt idx="237159">
                  <c:v>549.43936391478701</c:v>
                </c:pt>
                <c:pt idx="237160">
                  <c:v>549.44168067006103</c:v>
                </c:pt>
                <c:pt idx="237161">
                  <c:v>549.44399742533403</c:v>
                </c:pt>
                <c:pt idx="237162">
                  <c:v>549.44631418060806</c:v>
                </c:pt>
                <c:pt idx="237163">
                  <c:v>549.44863093588106</c:v>
                </c:pt>
                <c:pt idx="237164">
                  <c:v>549.45094769115497</c:v>
                </c:pt>
                <c:pt idx="237165">
                  <c:v>549.45326444642797</c:v>
                </c:pt>
                <c:pt idx="237166">
                  <c:v>549.45558120170199</c:v>
                </c:pt>
                <c:pt idx="237167">
                  <c:v>549.45789795697499</c:v>
                </c:pt>
                <c:pt idx="237168">
                  <c:v>549.46021471224901</c:v>
                </c:pt>
                <c:pt idx="237169">
                  <c:v>549.46253146752304</c:v>
                </c:pt>
                <c:pt idx="237170">
                  <c:v>549.46484822279604</c:v>
                </c:pt>
                <c:pt idx="237171">
                  <c:v>549.46716497806995</c:v>
                </c:pt>
                <c:pt idx="237172">
                  <c:v>549.46948173334295</c:v>
                </c:pt>
                <c:pt idx="237173">
                  <c:v>549.47179848861697</c:v>
                </c:pt>
                <c:pt idx="237174">
                  <c:v>549.47411524388997</c:v>
                </c:pt>
                <c:pt idx="237175">
                  <c:v>549.47643199916399</c:v>
                </c:pt>
                <c:pt idx="237176">
                  <c:v>549.47874875443802</c:v>
                </c:pt>
                <c:pt idx="237177">
                  <c:v>549.48106550971102</c:v>
                </c:pt>
                <c:pt idx="237178">
                  <c:v>549.48338226498504</c:v>
                </c:pt>
                <c:pt idx="237179">
                  <c:v>549.48569902025804</c:v>
                </c:pt>
                <c:pt idx="237180">
                  <c:v>549.48801577553195</c:v>
                </c:pt>
                <c:pt idx="237181">
                  <c:v>549.49033253080495</c:v>
                </c:pt>
                <c:pt idx="237182">
                  <c:v>549.49264928607897</c:v>
                </c:pt>
                <c:pt idx="237183">
                  <c:v>549.494966041353</c:v>
                </c:pt>
                <c:pt idx="237184">
                  <c:v>549.497282796626</c:v>
                </c:pt>
                <c:pt idx="237185">
                  <c:v>549.49959955190002</c:v>
                </c:pt>
                <c:pt idx="237186">
                  <c:v>549.50191630717302</c:v>
                </c:pt>
                <c:pt idx="237187">
                  <c:v>549.50423306244704</c:v>
                </c:pt>
                <c:pt idx="237188">
                  <c:v>549.50654981772004</c:v>
                </c:pt>
                <c:pt idx="237189">
                  <c:v>549.50886657299395</c:v>
                </c:pt>
                <c:pt idx="237190">
                  <c:v>549.51118332826798</c:v>
                </c:pt>
                <c:pt idx="237191">
                  <c:v>549.51350008354098</c:v>
                </c:pt>
                <c:pt idx="237192">
                  <c:v>549.515816838815</c:v>
                </c:pt>
                <c:pt idx="237193">
                  <c:v>549.518133594088</c:v>
                </c:pt>
                <c:pt idx="237194">
                  <c:v>549.52045034936202</c:v>
                </c:pt>
                <c:pt idx="237195">
                  <c:v>549.52276710463502</c:v>
                </c:pt>
                <c:pt idx="237196">
                  <c:v>549.52508385990905</c:v>
                </c:pt>
                <c:pt idx="237197">
                  <c:v>549.52740061518296</c:v>
                </c:pt>
                <c:pt idx="237198">
                  <c:v>549.52971737045596</c:v>
                </c:pt>
                <c:pt idx="237199">
                  <c:v>549.53203412572998</c:v>
                </c:pt>
                <c:pt idx="237200">
                  <c:v>549.53435088100298</c:v>
                </c:pt>
                <c:pt idx="237201">
                  <c:v>549.536667636277</c:v>
                </c:pt>
                <c:pt idx="237202">
                  <c:v>549.53898439155</c:v>
                </c:pt>
                <c:pt idx="237203">
                  <c:v>549.54130114682403</c:v>
                </c:pt>
                <c:pt idx="237204">
                  <c:v>549.54361790209805</c:v>
                </c:pt>
                <c:pt idx="237205">
                  <c:v>549.54593465737105</c:v>
                </c:pt>
                <c:pt idx="237206">
                  <c:v>549.54825141264496</c:v>
                </c:pt>
                <c:pt idx="237207">
                  <c:v>549.55056816791796</c:v>
                </c:pt>
                <c:pt idx="237208">
                  <c:v>549.55288492319198</c:v>
                </c:pt>
                <c:pt idx="237209">
                  <c:v>549.55520167846498</c:v>
                </c:pt>
                <c:pt idx="237210">
                  <c:v>549.55751843373901</c:v>
                </c:pt>
                <c:pt idx="237211">
                  <c:v>549.55983518901303</c:v>
                </c:pt>
                <c:pt idx="237212">
                  <c:v>549.56215194428603</c:v>
                </c:pt>
                <c:pt idx="237213">
                  <c:v>549.56446869956005</c:v>
                </c:pt>
                <c:pt idx="237214">
                  <c:v>549.56678545483305</c:v>
                </c:pt>
                <c:pt idx="237215">
                  <c:v>549.56910221010696</c:v>
                </c:pt>
                <c:pt idx="237216">
                  <c:v>549.57141896537996</c:v>
                </c:pt>
                <c:pt idx="237217">
                  <c:v>549.57373572065399</c:v>
                </c:pt>
                <c:pt idx="237218">
                  <c:v>549.57605247592699</c:v>
                </c:pt>
                <c:pt idx="237219">
                  <c:v>549.57836923120101</c:v>
                </c:pt>
                <c:pt idx="237220">
                  <c:v>549.58068598647503</c:v>
                </c:pt>
                <c:pt idx="237221">
                  <c:v>549.58300274174803</c:v>
                </c:pt>
                <c:pt idx="237222">
                  <c:v>549.58531949702206</c:v>
                </c:pt>
                <c:pt idx="237223">
                  <c:v>549.58763625229506</c:v>
                </c:pt>
                <c:pt idx="237224">
                  <c:v>549.58995300756897</c:v>
                </c:pt>
                <c:pt idx="237225">
                  <c:v>549.59226976284197</c:v>
                </c:pt>
                <c:pt idx="237226">
                  <c:v>549.59458651811599</c:v>
                </c:pt>
                <c:pt idx="237227">
                  <c:v>549.59690327339001</c:v>
                </c:pt>
                <c:pt idx="237228">
                  <c:v>549.59922002866301</c:v>
                </c:pt>
                <c:pt idx="237229">
                  <c:v>549.60153678393704</c:v>
                </c:pt>
                <c:pt idx="237230">
                  <c:v>549.60385353921004</c:v>
                </c:pt>
                <c:pt idx="237231">
                  <c:v>549.60617029448395</c:v>
                </c:pt>
                <c:pt idx="237232">
                  <c:v>549.60848704975695</c:v>
                </c:pt>
                <c:pt idx="237233">
                  <c:v>549.61080380503097</c:v>
                </c:pt>
                <c:pt idx="237234">
                  <c:v>549.61312056030499</c:v>
                </c:pt>
                <c:pt idx="237235">
                  <c:v>549.61543731557799</c:v>
                </c:pt>
                <c:pt idx="237236">
                  <c:v>549.61775407085202</c:v>
                </c:pt>
                <c:pt idx="237237">
                  <c:v>549.62007082612502</c:v>
                </c:pt>
                <c:pt idx="237238">
                  <c:v>549.62238758139904</c:v>
                </c:pt>
                <c:pt idx="237239">
                  <c:v>549.62470433667204</c:v>
                </c:pt>
                <c:pt idx="237240">
                  <c:v>549.62702109194595</c:v>
                </c:pt>
                <c:pt idx="237241">
                  <c:v>549.62933784721997</c:v>
                </c:pt>
                <c:pt idx="237242">
                  <c:v>549.63165460249297</c:v>
                </c:pt>
                <c:pt idx="237243">
                  <c:v>549.633971357767</c:v>
                </c:pt>
                <c:pt idx="237244">
                  <c:v>549.63628811304</c:v>
                </c:pt>
                <c:pt idx="237245">
                  <c:v>549.63860486831402</c:v>
                </c:pt>
                <c:pt idx="237246">
                  <c:v>549.64092162358702</c:v>
                </c:pt>
                <c:pt idx="237247">
                  <c:v>549.64323837886104</c:v>
                </c:pt>
                <c:pt idx="237248">
                  <c:v>549.64555513413495</c:v>
                </c:pt>
                <c:pt idx="237249">
                  <c:v>549.64787188940795</c:v>
                </c:pt>
                <c:pt idx="237250">
                  <c:v>549.65018864468198</c:v>
                </c:pt>
                <c:pt idx="237251">
                  <c:v>549.65250539995498</c:v>
                </c:pt>
                <c:pt idx="237252">
                  <c:v>549.654822155229</c:v>
                </c:pt>
                <c:pt idx="237253">
                  <c:v>549.657138910502</c:v>
                </c:pt>
                <c:pt idx="237254">
                  <c:v>549.65945566577602</c:v>
                </c:pt>
                <c:pt idx="237255">
                  <c:v>549.66177242105005</c:v>
                </c:pt>
                <c:pt idx="237256">
                  <c:v>549.66408917632305</c:v>
                </c:pt>
                <c:pt idx="237257">
                  <c:v>549.66640593159696</c:v>
                </c:pt>
                <c:pt idx="237258">
                  <c:v>549.66872268686996</c:v>
                </c:pt>
                <c:pt idx="237259">
                  <c:v>549.67103944214398</c:v>
                </c:pt>
                <c:pt idx="237260">
                  <c:v>549.67335619741698</c:v>
                </c:pt>
                <c:pt idx="237261">
                  <c:v>549.675672952691</c:v>
                </c:pt>
                <c:pt idx="237262">
                  <c:v>549.67798970796503</c:v>
                </c:pt>
                <c:pt idx="237263">
                  <c:v>549.68030646323803</c:v>
                </c:pt>
                <c:pt idx="237264">
                  <c:v>549.68262321851205</c:v>
                </c:pt>
                <c:pt idx="237265">
                  <c:v>549.68493997378505</c:v>
                </c:pt>
                <c:pt idx="237266">
                  <c:v>549.68725672905896</c:v>
                </c:pt>
                <c:pt idx="237267">
                  <c:v>549.68957348433196</c:v>
                </c:pt>
                <c:pt idx="237268">
                  <c:v>549.69189023960598</c:v>
                </c:pt>
                <c:pt idx="237269">
                  <c:v>549.69420699487898</c:v>
                </c:pt>
                <c:pt idx="237270">
                  <c:v>549.69652375015301</c:v>
                </c:pt>
                <c:pt idx="237271">
                  <c:v>549.69884050542703</c:v>
                </c:pt>
                <c:pt idx="237272">
                  <c:v>549.70115726070003</c:v>
                </c:pt>
                <c:pt idx="237273">
                  <c:v>549.70347401597405</c:v>
                </c:pt>
                <c:pt idx="237274">
                  <c:v>549.70579077124705</c:v>
                </c:pt>
                <c:pt idx="237275">
                  <c:v>549.70810752652096</c:v>
                </c:pt>
                <c:pt idx="237276">
                  <c:v>549.71042428179396</c:v>
                </c:pt>
                <c:pt idx="237277">
                  <c:v>549.71274103706799</c:v>
                </c:pt>
                <c:pt idx="237278">
                  <c:v>549.71505779234201</c:v>
                </c:pt>
                <c:pt idx="237279">
                  <c:v>549.71737454761501</c:v>
                </c:pt>
                <c:pt idx="237280">
                  <c:v>549.71969130288903</c:v>
                </c:pt>
                <c:pt idx="237281">
                  <c:v>549.72200805816203</c:v>
                </c:pt>
                <c:pt idx="237282">
                  <c:v>549.72432481343606</c:v>
                </c:pt>
                <c:pt idx="237283">
                  <c:v>549.72664156870906</c:v>
                </c:pt>
                <c:pt idx="237284">
                  <c:v>549.72895832398297</c:v>
                </c:pt>
                <c:pt idx="237285">
                  <c:v>549.73127507925699</c:v>
                </c:pt>
                <c:pt idx="237286">
                  <c:v>549.73359183452999</c:v>
                </c:pt>
                <c:pt idx="237287">
                  <c:v>549.73590858980401</c:v>
                </c:pt>
                <c:pt idx="237288">
                  <c:v>549.73822534507701</c:v>
                </c:pt>
                <c:pt idx="237289">
                  <c:v>549.74054210035104</c:v>
                </c:pt>
                <c:pt idx="237290">
                  <c:v>549.74285885562404</c:v>
                </c:pt>
                <c:pt idx="237291">
                  <c:v>549.74517561089795</c:v>
                </c:pt>
                <c:pt idx="237292">
                  <c:v>549.74749236617197</c:v>
                </c:pt>
                <c:pt idx="237293">
                  <c:v>549.74980912144497</c:v>
                </c:pt>
                <c:pt idx="237294">
                  <c:v>549.75212587671899</c:v>
                </c:pt>
                <c:pt idx="237295">
                  <c:v>549.75444263199199</c:v>
                </c:pt>
                <c:pt idx="237296">
                  <c:v>549.75675938726602</c:v>
                </c:pt>
                <c:pt idx="237297">
                  <c:v>549.75907614253902</c:v>
                </c:pt>
                <c:pt idx="237298">
                  <c:v>549.76139289781304</c:v>
                </c:pt>
                <c:pt idx="237299">
                  <c:v>549.76370965308695</c:v>
                </c:pt>
                <c:pt idx="237300">
                  <c:v>549.76602640835995</c:v>
                </c:pt>
                <c:pt idx="237301">
                  <c:v>549.76834316363397</c:v>
                </c:pt>
                <c:pt idx="237302">
                  <c:v>549.77065991890697</c:v>
                </c:pt>
                <c:pt idx="237303">
                  <c:v>549.772976674181</c:v>
                </c:pt>
                <c:pt idx="237304">
                  <c:v>549.775293429454</c:v>
                </c:pt>
                <c:pt idx="237305">
                  <c:v>549.77761018472802</c:v>
                </c:pt>
                <c:pt idx="237306">
                  <c:v>549.77992694000204</c:v>
                </c:pt>
                <c:pt idx="237307">
                  <c:v>549.78224369527504</c:v>
                </c:pt>
                <c:pt idx="237308">
                  <c:v>549.78456045054895</c:v>
                </c:pt>
                <c:pt idx="237309">
                  <c:v>549.78687720582195</c:v>
                </c:pt>
                <c:pt idx="237310">
                  <c:v>549.78919396109598</c:v>
                </c:pt>
                <c:pt idx="237311">
                  <c:v>549.79151071636898</c:v>
                </c:pt>
                <c:pt idx="237312">
                  <c:v>549.793827471643</c:v>
                </c:pt>
                <c:pt idx="237313">
                  <c:v>549.79614422691702</c:v>
                </c:pt>
                <c:pt idx="237314">
                  <c:v>549.79846098219002</c:v>
                </c:pt>
                <c:pt idx="237315">
                  <c:v>549.80077773746405</c:v>
                </c:pt>
                <c:pt idx="237316">
                  <c:v>549.80309449273705</c:v>
                </c:pt>
                <c:pt idx="237317">
                  <c:v>549.80541124801096</c:v>
                </c:pt>
                <c:pt idx="237318">
                  <c:v>549.80772800328396</c:v>
                </c:pt>
                <c:pt idx="237319">
                  <c:v>549.81004475855798</c:v>
                </c:pt>
                <c:pt idx="237320">
                  <c:v>549.81236151383098</c:v>
                </c:pt>
                <c:pt idx="237321">
                  <c:v>549.814678269105</c:v>
                </c:pt>
                <c:pt idx="237322">
                  <c:v>549.81699502437903</c:v>
                </c:pt>
                <c:pt idx="237323">
                  <c:v>549.81931177965203</c:v>
                </c:pt>
                <c:pt idx="237324">
                  <c:v>549.82162853492605</c:v>
                </c:pt>
                <c:pt idx="237325">
                  <c:v>549.82394529019905</c:v>
                </c:pt>
                <c:pt idx="237326">
                  <c:v>549.82626204547296</c:v>
                </c:pt>
                <c:pt idx="237327">
                  <c:v>549.82857880074596</c:v>
                </c:pt>
                <c:pt idx="237328">
                  <c:v>549.83089555601998</c:v>
                </c:pt>
                <c:pt idx="237329">
                  <c:v>549.83321231129401</c:v>
                </c:pt>
                <c:pt idx="237330">
                  <c:v>549.83552906656701</c:v>
                </c:pt>
                <c:pt idx="237331">
                  <c:v>549.83784582184103</c:v>
                </c:pt>
                <c:pt idx="237332">
                  <c:v>549.84016257711403</c:v>
                </c:pt>
                <c:pt idx="237333">
                  <c:v>549.84247933238805</c:v>
                </c:pt>
                <c:pt idx="237334">
                  <c:v>549.84479608766105</c:v>
                </c:pt>
                <c:pt idx="237335">
                  <c:v>549.84711284293496</c:v>
                </c:pt>
                <c:pt idx="237336">
                  <c:v>549.84942959820899</c:v>
                </c:pt>
                <c:pt idx="237337">
                  <c:v>549.85174635348199</c:v>
                </c:pt>
                <c:pt idx="237338">
                  <c:v>549.85406310875601</c:v>
                </c:pt>
                <c:pt idx="237339">
                  <c:v>549.85637986402901</c:v>
                </c:pt>
                <c:pt idx="237340">
                  <c:v>549.85869661930303</c:v>
                </c:pt>
                <c:pt idx="237341">
                  <c:v>549.86101337457603</c:v>
                </c:pt>
                <c:pt idx="237342">
                  <c:v>549.86333012985006</c:v>
                </c:pt>
                <c:pt idx="237343">
                  <c:v>549.86564688512397</c:v>
                </c:pt>
                <c:pt idx="237344">
                  <c:v>549.86796364039697</c:v>
                </c:pt>
                <c:pt idx="237345">
                  <c:v>549.87028039567099</c:v>
                </c:pt>
                <c:pt idx="237346">
                  <c:v>549.87259715094399</c:v>
                </c:pt>
                <c:pt idx="237347">
                  <c:v>549.87491390621801</c:v>
                </c:pt>
                <c:pt idx="237348">
                  <c:v>549.87723066149101</c:v>
                </c:pt>
                <c:pt idx="237349">
                  <c:v>549.87954741676504</c:v>
                </c:pt>
                <c:pt idx="237350">
                  <c:v>549.88186417203895</c:v>
                </c:pt>
                <c:pt idx="237351">
                  <c:v>549.88418092731195</c:v>
                </c:pt>
                <c:pt idx="237352">
                  <c:v>549.88649768258597</c:v>
                </c:pt>
                <c:pt idx="237353">
                  <c:v>549.88881443785897</c:v>
                </c:pt>
                <c:pt idx="237354">
                  <c:v>549.89113119313299</c:v>
                </c:pt>
                <c:pt idx="237355">
                  <c:v>549.89344794840599</c:v>
                </c:pt>
                <c:pt idx="237356">
                  <c:v>549.89576470368002</c:v>
                </c:pt>
                <c:pt idx="237357">
                  <c:v>549.89808145895404</c:v>
                </c:pt>
                <c:pt idx="237358">
                  <c:v>549.90039821422704</c:v>
                </c:pt>
                <c:pt idx="237359">
                  <c:v>549.90271496950095</c:v>
                </c:pt>
                <c:pt idx="237360">
                  <c:v>549.90503172477395</c:v>
                </c:pt>
                <c:pt idx="237361">
                  <c:v>549.90734848004797</c:v>
                </c:pt>
                <c:pt idx="237362">
                  <c:v>549.90966523532097</c:v>
                </c:pt>
                <c:pt idx="237363">
                  <c:v>549.911981990595</c:v>
                </c:pt>
                <c:pt idx="237364">
                  <c:v>549.91429874586902</c:v>
                </c:pt>
                <c:pt idx="237365">
                  <c:v>549.91661550114202</c:v>
                </c:pt>
                <c:pt idx="237366">
                  <c:v>549.91893225641604</c:v>
                </c:pt>
                <c:pt idx="237367">
                  <c:v>549.92124901168904</c:v>
                </c:pt>
                <c:pt idx="237368">
                  <c:v>549.92356576696295</c:v>
                </c:pt>
                <c:pt idx="237369">
                  <c:v>549.92588252223595</c:v>
                </c:pt>
                <c:pt idx="237370">
                  <c:v>549.92819927750998</c:v>
                </c:pt>
                <c:pt idx="237371">
                  <c:v>549.93051603278298</c:v>
                </c:pt>
                <c:pt idx="237372">
                  <c:v>549.932832788057</c:v>
                </c:pt>
                <c:pt idx="237373">
                  <c:v>549.93514954333102</c:v>
                </c:pt>
                <c:pt idx="237374">
                  <c:v>549.93746629860402</c:v>
                </c:pt>
                <c:pt idx="237375">
                  <c:v>549.93978305387805</c:v>
                </c:pt>
                <c:pt idx="237376">
                  <c:v>549.94209980915105</c:v>
                </c:pt>
                <c:pt idx="237377">
                  <c:v>549.94441656442496</c:v>
                </c:pt>
                <c:pt idx="237378">
                  <c:v>549.94673331969796</c:v>
                </c:pt>
                <c:pt idx="237379">
                  <c:v>549.94905007497198</c:v>
                </c:pt>
                <c:pt idx="237380">
                  <c:v>549.951366830246</c:v>
                </c:pt>
                <c:pt idx="237381">
                  <c:v>549.953683585519</c:v>
                </c:pt>
                <c:pt idx="237382">
                  <c:v>549.95600034079303</c:v>
                </c:pt>
                <c:pt idx="237383">
                  <c:v>549.95831709606603</c:v>
                </c:pt>
                <c:pt idx="237384">
                  <c:v>549.96063385134005</c:v>
                </c:pt>
                <c:pt idx="237385">
                  <c:v>549.96295060661305</c:v>
                </c:pt>
                <c:pt idx="237386">
                  <c:v>549.96526736188696</c:v>
                </c:pt>
                <c:pt idx="237387">
                  <c:v>549.96758411716098</c:v>
                </c:pt>
                <c:pt idx="237388">
                  <c:v>549.96990087243398</c:v>
                </c:pt>
                <c:pt idx="237389">
                  <c:v>549.97221762770801</c:v>
                </c:pt>
                <c:pt idx="237390">
                  <c:v>549.97453438298101</c:v>
                </c:pt>
                <c:pt idx="237391">
                  <c:v>549.97685113825503</c:v>
                </c:pt>
                <c:pt idx="237392">
                  <c:v>549.97916789352803</c:v>
                </c:pt>
                <c:pt idx="237393">
                  <c:v>549.98148464880205</c:v>
                </c:pt>
                <c:pt idx="237394">
                  <c:v>549.98380140407596</c:v>
                </c:pt>
                <c:pt idx="237395">
                  <c:v>549.98611815934896</c:v>
                </c:pt>
                <c:pt idx="237396">
                  <c:v>549.98843491462299</c:v>
                </c:pt>
                <c:pt idx="237397">
                  <c:v>549.99075166989599</c:v>
                </c:pt>
                <c:pt idx="237398">
                  <c:v>549.99306842517001</c:v>
                </c:pt>
                <c:pt idx="237399">
                  <c:v>549.99538518044301</c:v>
                </c:pt>
                <c:pt idx="237400">
                  <c:v>549.99770193571703</c:v>
                </c:pt>
                <c:pt idx="237401">
                  <c:v>550.00001869099106</c:v>
                </c:pt>
                <c:pt idx="237402">
                  <c:v>550.00233544626406</c:v>
                </c:pt>
                <c:pt idx="237403">
                  <c:v>550.00465220153797</c:v>
                </c:pt>
                <c:pt idx="237404">
                  <c:v>550.00696895681097</c:v>
                </c:pt>
                <c:pt idx="237405">
                  <c:v>550.00928571208499</c:v>
                </c:pt>
                <c:pt idx="237406">
                  <c:v>550.01160246735799</c:v>
                </c:pt>
                <c:pt idx="237407">
                  <c:v>550.01391922263201</c:v>
                </c:pt>
                <c:pt idx="237408">
                  <c:v>550.01623597790604</c:v>
                </c:pt>
                <c:pt idx="237409">
                  <c:v>550.01855273317904</c:v>
                </c:pt>
                <c:pt idx="237410">
                  <c:v>550.02086948845295</c:v>
                </c:pt>
                <c:pt idx="237411">
                  <c:v>550.02318624372595</c:v>
                </c:pt>
                <c:pt idx="237412">
                  <c:v>550.02550299899997</c:v>
                </c:pt>
                <c:pt idx="237413">
                  <c:v>550.02781975427297</c:v>
                </c:pt>
                <c:pt idx="237414">
                  <c:v>550.03013650954699</c:v>
                </c:pt>
                <c:pt idx="237415">
                  <c:v>550.03245326481999</c:v>
                </c:pt>
                <c:pt idx="237416">
                  <c:v>550.03477002009402</c:v>
                </c:pt>
                <c:pt idx="237417">
                  <c:v>550.03708677536804</c:v>
                </c:pt>
                <c:pt idx="237418">
                  <c:v>550.03940353064104</c:v>
                </c:pt>
                <c:pt idx="237419">
                  <c:v>550.04172028591495</c:v>
                </c:pt>
                <c:pt idx="237420">
                  <c:v>550.04403704118795</c:v>
                </c:pt>
                <c:pt idx="237421">
                  <c:v>550.04635379646197</c:v>
                </c:pt>
                <c:pt idx="237422">
                  <c:v>550.04867055173497</c:v>
                </c:pt>
                <c:pt idx="237423">
                  <c:v>550.050987307009</c:v>
                </c:pt>
                <c:pt idx="237424">
                  <c:v>550.05330406228302</c:v>
                </c:pt>
                <c:pt idx="237425">
                  <c:v>550.05562081755602</c:v>
                </c:pt>
                <c:pt idx="237426">
                  <c:v>550.05793757283004</c:v>
                </c:pt>
                <c:pt idx="237427">
                  <c:v>550.06025432810304</c:v>
                </c:pt>
                <c:pt idx="237428">
                  <c:v>550.06257108337695</c:v>
                </c:pt>
                <c:pt idx="237429">
                  <c:v>550.06488783864995</c:v>
                </c:pt>
                <c:pt idx="237430">
                  <c:v>550.06720459392398</c:v>
                </c:pt>
                <c:pt idx="237431">
                  <c:v>550.069521349198</c:v>
                </c:pt>
                <c:pt idx="237432">
                  <c:v>550.071838104471</c:v>
                </c:pt>
                <c:pt idx="237433">
                  <c:v>550.07415485974502</c:v>
                </c:pt>
                <c:pt idx="237434">
                  <c:v>550.07647161501802</c:v>
                </c:pt>
                <c:pt idx="237435">
                  <c:v>550.07878837029205</c:v>
                </c:pt>
                <c:pt idx="237436">
                  <c:v>550.08110512556505</c:v>
                </c:pt>
                <c:pt idx="237437">
                  <c:v>550.08342188083896</c:v>
                </c:pt>
                <c:pt idx="237438">
                  <c:v>550.08573863611298</c:v>
                </c:pt>
                <c:pt idx="237439">
                  <c:v>550.08805539138598</c:v>
                </c:pt>
                <c:pt idx="237440">
                  <c:v>550.09037214666</c:v>
                </c:pt>
                <c:pt idx="237441">
                  <c:v>550.092688901933</c:v>
                </c:pt>
                <c:pt idx="237442">
                  <c:v>550.09500565720703</c:v>
                </c:pt>
                <c:pt idx="237443">
                  <c:v>550.09732241248003</c:v>
                </c:pt>
                <c:pt idx="237444">
                  <c:v>550.09963916775405</c:v>
                </c:pt>
                <c:pt idx="237445">
                  <c:v>550.10195592302796</c:v>
                </c:pt>
                <c:pt idx="237446">
                  <c:v>550.10427267830096</c:v>
                </c:pt>
                <c:pt idx="237447">
                  <c:v>550.10658943357498</c:v>
                </c:pt>
                <c:pt idx="237448">
                  <c:v>550.10890618884798</c:v>
                </c:pt>
                <c:pt idx="237449">
                  <c:v>550.11122294412201</c:v>
                </c:pt>
                <c:pt idx="237450">
                  <c:v>550.11353969939501</c:v>
                </c:pt>
                <c:pt idx="237451">
                  <c:v>550.11585645466903</c:v>
                </c:pt>
                <c:pt idx="237452">
                  <c:v>550.11817320994305</c:v>
                </c:pt>
                <c:pt idx="237453">
                  <c:v>550.12048996521605</c:v>
                </c:pt>
                <c:pt idx="237454">
                  <c:v>550.12280672048996</c:v>
                </c:pt>
                <c:pt idx="237455">
                  <c:v>550.12512347576296</c:v>
                </c:pt>
                <c:pt idx="237456">
                  <c:v>550.12744023103699</c:v>
                </c:pt>
                <c:pt idx="237457">
                  <c:v>550.12975698630999</c:v>
                </c:pt>
                <c:pt idx="237458">
                  <c:v>550.13207374158401</c:v>
                </c:pt>
                <c:pt idx="237459">
                  <c:v>550.13439049685803</c:v>
                </c:pt>
                <c:pt idx="237460">
                  <c:v>550.13670725213103</c:v>
                </c:pt>
                <c:pt idx="237461">
                  <c:v>550.13902400740506</c:v>
                </c:pt>
                <c:pt idx="237462">
                  <c:v>550.14134076267806</c:v>
                </c:pt>
                <c:pt idx="237463">
                  <c:v>550.14365751795197</c:v>
                </c:pt>
                <c:pt idx="237464">
                  <c:v>550.14597427322497</c:v>
                </c:pt>
                <c:pt idx="237465">
                  <c:v>550.14829102849899</c:v>
                </c:pt>
                <c:pt idx="237466">
                  <c:v>550.15060778377199</c:v>
                </c:pt>
                <c:pt idx="237467">
                  <c:v>550.15292453904601</c:v>
                </c:pt>
                <c:pt idx="237468">
                  <c:v>550.15524129432004</c:v>
                </c:pt>
                <c:pt idx="237469">
                  <c:v>550.15755804959304</c:v>
                </c:pt>
                <c:pt idx="237470">
                  <c:v>550.15987480486694</c:v>
                </c:pt>
                <c:pt idx="237471">
                  <c:v>550.16219156013995</c:v>
                </c:pt>
                <c:pt idx="237472">
                  <c:v>550.16450831541397</c:v>
                </c:pt>
                <c:pt idx="237473">
                  <c:v>550.16682507068697</c:v>
                </c:pt>
                <c:pt idx="237474">
                  <c:v>550.16914182596099</c:v>
                </c:pt>
                <c:pt idx="237475">
                  <c:v>550.17145858123502</c:v>
                </c:pt>
                <c:pt idx="237476">
                  <c:v>550.17377533650802</c:v>
                </c:pt>
                <c:pt idx="237477">
                  <c:v>550.17609209178204</c:v>
                </c:pt>
                <c:pt idx="237478">
                  <c:v>550.17840884705504</c:v>
                </c:pt>
                <c:pt idx="237479">
                  <c:v>550.18072560232895</c:v>
                </c:pt>
                <c:pt idx="237480">
                  <c:v>550.18304235760195</c:v>
                </c:pt>
                <c:pt idx="237481">
                  <c:v>550.18535911287597</c:v>
                </c:pt>
                <c:pt idx="237482">
                  <c:v>550.18767586815</c:v>
                </c:pt>
                <c:pt idx="237483">
                  <c:v>550.189992623423</c:v>
                </c:pt>
                <c:pt idx="237484">
                  <c:v>550.19230937869702</c:v>
                </c:pt>
                <c:pt idx="237485">
                  <c:v>550.19462613397002</c:v>
                </c:pt>
                <c:pt idx="237486">
                  <c:v>550.19694288924404</c:v>
                </c:pt>
                <c:pt idx="237487">
                  <c:v>550.19925964451704</c:v>
                </c:pt>
                <c:pt idx="237488">
                  <c:v>550.20157639979095</c:v>
                </c:pt>
                <c:pt idx="237489">
                  <c:v>550.20389315506497</c:v>
                </c:pt>
                <c:pt idx="237490">
                  <c:v>550.20620991033798</c:v>
                </c:pt>
                <c:pt idx="237491">
                  <c:v>550.208526665612</c:v>
                </c:pt>
                <c:pt idx="237492">
                  <c:v>550.210843420885</c:v>
                </c:pt>
                <c:pt idx="237493">
                  <c:v>550.21316017615902</c:v>
                </c:pt>
                <c:pt idx="237494">
                  <c:v>550.21547693143202</c:v>
                </c:pt>
                <c:pt idx="237495">
                  <c:v>550.21779368670605</c:v>
                </c:pt>
                <c:pt idx="237496">
                  <c:v>550.22011044197995</c:v>
                </c:pt>
                <c:pt idx="237497">
                  <c:v>550.22242719725296</c:v>
                </c:pt>
                <c:pt idx="237498">
                  <c:v>550.22474395252698</c:v>
                </c:pt>
                <c:pt idx="237499">
                  <c:v>550.22706070779998</c:v>
                </c:pt>
                <c:pt idx="237500">
                  <c:v>550.229377463074</c:v>
                </c:pt>
                <c:pt idx="237501">
                  <c:v>550.231694218347</c:v>
                </c:pt>
                <c:pt idx="237502">
                  <c:v>550.23401097362103</c:v>
                </c:pt>
                <c:pt idx="237503">
                  <c:v>550.23632772889505</c:v>
                </c:pt>
                <c:pt idx="237504">
                  <c:v>550.23864448416805</c:v>
                </c:pt>
                <c:pt idx="237505">
                  <c:v>550.24096123944196</c:v>
                </c:pt>
                <c:pt idx="237506">
                  <c:v>550.24327799471496</c:v>
                </c:pt>
                <c:pt idx="237507">
                  <c:v>550.24559474998898</c:v>
                </c:pt>
                <c:pt idx="237508">
                  <c:v>550.24791150526198</c:v>
                </c:pt>
                <c:pt idx="237509">
                  <c:v>550.25022826053601</c:v>
                </c:pt>
                <c:pt idx="237510">
                  <c:v>550.25254501581003</c:v>
                </c:pt>
                <c:pt idx="237511">
                  <c:v>550.25486177108303</c:v>
                </c:pt>
                <c:pt idx="237512">
                  <c:v>550.25717852635705</c:v>
                </c:pt>
                <c:pt idx="237513">
                  <c:v>550.25949528163005</c:v>
                </c:pt>
                <c:pt idx="237514">
                  <c:v>550.26181203690396</c:v>
                </c:pt>
                <c:pt idx="237515">
                  <c:v>550.26412879217696</c:v>
                </c:pt>
                <c:pt idx="237516">
                  <c:v>550.26644554745099</c:v>
                </c:pt>
                <c:pt idx="237517">
                  <c:v>550.26876230272399</c:v>
                </c:pt>
                <c:pt idx="237518">
                  <c:v>550.27107905799801</c:v>
                </c:pt>
                <c:pt idx="237519">
                  <c:v>550.27339581327203</c:v>
                </c:pt>
                <c:pt idx="237520">
                  <c:v>550.27571256854503</c:v>
                </c:pt>
                <c:pt idx="237521">
                  <c:v>550.27802932381906</c:v>
                </c:pt>
                <c:pt idx="237522">
                  <c:v>550.28034607909206</c:v>
                </c:pt>
                <c:pt idx="237523">
                  <c:v>550.28266283436596</c:v>
                </c:pt>
                <c:pt idx="237524">
                  <c:v>550.28497958963897</c:v>
                </c:pt>
                <c:pt idx="237525">
                  <c:v>550.28729634491299</c:v>
                </c:pt>
                <c:pt idx="237526">
                  <c:v>550.28961310018701</c:v>
                </c:pt>
                <c:pt idx="237527">
                  <c:v>550.29192985546001</c:v>
                </c:pt>
                <c:pt idx="237528">
                  <c:v>550.29424661073404</c:v>
                </c:pt>
                <c:pt idx="237529">
                  <c:v>550.29656336600704</c:v>
                </c:pt>
                <c:pt idx="237530">
                  <c:v>550.29888012128094</c:v>
                </c:pt>
                <c:pt idx="237531">
                  <c:v>550.30119687655395</c:v>
                </c:pt>
                <c:pt idx="237532">
                  <c:v>550.30351363182797</c:v>
                </c:pt>
                <c:pt idx="237533">
                  <c:v>550.30583038710199</c:v>
                </c:pt>
                <c:pt idx="237534">
                  <c:v>550.30814714237499</c:v>
                </c:pt>
                <c:pt idx="237535">
                  <c:v>550.31046389764902</c:v>
                </c:pt>
                <c:pt idx="237536">
                  <c:v>550.31278065292202</c:v>
                </c:pt>
                <c:pt idx="237537">
                  <c:v>550.31509740819604</c:v>
                </c:pt>
                <c:pt idx="237538">
                  <c:v>550.31741416346904</c:v>
                </c:pt>
                <c:pt idx="237539">
                  <c:v>550.31973091874295</c:v>
                </c:pt>
                <c:pt idx="237540">
                  <c:v>550.32204767401697</c:v>
                </c:pt>
                <c:pt idx="237541">
                  <c:v>550.32436442928997</c:v>
                </c:pt>
                <c:pt idx="237542">
                  <c:v>550.32668118456399</c:v>
                </c:pt>
                <c:pt idx="237543">
                  <c:v>550.328997939837</c:v>
                </c:pt>
                <c:pt idx="237544">
                  <c:v>550.33131469511102</c:v>
                </c:pt>
                <c:pt idx="237545">
                  <c:v>550.33363145038402</c:v>
                </c:pt>
                <c:pt idx="237546">
                  <c:v>550.33594820565804</c:v>
                </c:pt>
                <c:pt idx="237547">
                  <c:v>550.33826496093195</c:v>
                </c:pt>
                <c:pt idx="237548">
                  <c:v>550.34058171620495</c:v>
                </c:pt>
                <c:pt idx="237549">
                  <c:v>550.34289847147897</c:v>
                </c:pt>
                <c:pt idx="237550">
                  <c:v>550.34521522675198</c:v>
                </c:pt>
                <c:pt idx="237551">
                  <c:v>550.347531982026</c:v>
                </c:pt>
                <c:pt idx="237552">
                  <c:v>550.349848737299</c:v>
                </c:pt>
                <c:pt idx="237553">
                  <c:v>550.35216549257302</c:v>
                </c:pt>
                <c:pt idx="237554">
                  <c:v>550.35448224784705</c:v>
                </c:pt>
                <c:pt idx="237555">
                  <c:v>550.35679900312005</c:v>
                </c:pt>
                <c:pt idx="237556">
                  <c:v>550.35911575839395</c:v>
                </c:pt>
                <c:pt idx="237557">
                  <c:v>550.36143251366695</c:v>
                </c:pt>
                <c:pt idx="237558">
                  <c:v>550.36374926894098</c:v>
                </c:pt>
                <c:pt idx="237559">
                  <c:v>550.36606602421398</c:v>
                </c:pt>
                <c:pt idx="237560">
                  <c:v>550.368382779488</c:v>
                </c:pt>
                <c:pt idx="237561">
                  <c:v>550.37069953476202</c:v>
                </c:pt>
                <c:pt idx="237562">
                  <c:v>550.37301629003503</c:v>
                </c:pt>
                <c:pt idx="237563">
                  <c:v>550.37533304530905</c:v>
                </c:pt>
                <c:pt idx="237564">
                  <c:v>550.37764980058205</c:v>
                </c:pt>
                <c:pt idx="237565">
                  <c:v>550.37996655585596</c:v>
                </c:pt>
                <c:pt idx="237566">
                  <c:v>550.38228331112896</c:v>
                </c:pt>
                <c:pt idx="237567">
                  <c:v>550.38460006640298</c:v>
                </c:pt>
                <c:pt idx="237568">
                  <c:v>550.38691682167598</c:v>
                </c:pt>
                <c:pt idx="237569">
                  <c:v>550.38923357695001</c:v>
                </c:pt>
                <c:pt idx="237570">
                  <c:v>550.39155033222403</c:v>
                </c:pt>
                <c:pt idx="237571">
                  <c:v>550.39386708749703</c:v>
                </c:pt>
                <c:pt idx="237572">
                  <c:v>550.39618384277105</c:v>
                </c:pt>
                <c:pt idx="237573">
                  <c:v>550.39850059804405</c:v>
                </c:pt>
                <c:pt idx="237574">
                  <c:v>550.40081735331796</c:v>
                </c:pt>
                <c:pt idx="237575">
                  <c:v>550.40313410859096</c:v>
                </c:pt>
                <c:pt idx="237576">
                  <c:v>550.40545086386498</c:v>
                </c:pt>
                <c:pt idx="237577">
                  <c:v>550.40776761913901</c:v>
                </c:pt>
                <c:pt idx="237578">
                  <c:v>550.41008437441201</c:v>
                </c:pt>
                <c:pt idx="237579">
                  <c:v>550.41240112968603</c:v>
                </c:pt>
                <c:pt idx="237580">
                  <c:v>550.41471788495903</c:v>
                </c:pt>
                <c:pt idx="237581">
                  <c:v>550.41703464023306</c:v>
                </c:pt>
                <c:pt idx="237582">
                  <c:v>550.41935139550606</c:v>
                </c:pt>
                <c:pt idx="237583">
                  <c:v>550.42166815077996</c:v>
                </c:pt>
                <c:pt idx="237584">
                  <c:v>550.42398490605399</c:v>
                </c:pt>
                <c:pt idx="237585">
                  <c:v>550.42630166132699</c:v>
                </c:pt>
                <c:pt idx="237586">
                  <c:v>550.42861841660101</c:v>
                </c:pt>
                <c:pt idx="237587">
                  <c:v>550.43093517187401</c:v>
                </c:pt>
                <c:pt idx="237588">
                  <c:v>550.43325192714804</c:v>
                </c:pt>
                <c:pt idx="237589">
                  <c:v>550.43556868242104</c:v>
                </c:pt>
                <c:pt idx="237590">
                  <c:v>550.43788543769494</c:v>
                </c:pt>
                <c:pt idx="237591">
                  <c:v>550.44020219296897</c:v>
                </c:pt>
                <c:pt idx="237592">
                  <c:v>550.44251894824197</c:v>
                </c:pt>
                <c:pt idx="237593">
                  <c:v>550.44483570351599</c:v>
                </c:pt>
                <c:pt idx="237594">
                  <c:v>550.44715245878899</c:v>
                </c:pt>
                <c:pt idx="237595">
                  <c:v>550.44946921406301</c:v>
                </c:pt>
                <c:pt idx="237596">
                  <c:v>550.45178596933602</c:v>
                </c:pt>
                <c:pt idx="237597">
                  <c:v>550.45410272461004</c:v>
                </c:pt>
                <c:pt idx="237598">
                  <c:v>550.45641947988395</c:v>
                </c:pt>
                <c:pt idx="237599">
                  <c:v>550.45873623515695</c:v>
                </c:pt>
                <c:pt idx="237600">
                  <c:v>550.46105299043097</c:v>
                </c:pt>
                <c:pt idx="237601">
                  <c:v>550.46336974570397</c:v>
                </c:pt>
                <c:pt idx="237602">
                  <c:v>550.46568650097799</c:v>
                </c:pt>
                <c:pt idx="237603">
                  <c:v>550.468003256251</c:v>
                </c:pt>
                <c:pt idx="237604">
                  <c:v>550.47032001152502</c:v>
                </c:pt>
                <c:pt idx="237605">
                  <c:v>550.47263676679904</c:v>
                </c:pt>
                <c:pt idx="237606">
                  <c:v>550.47495352207204</c:v>
                </c:pt>
                <c:pt idx="237607">
                  <c:v>550.47727027734595</c:v>
                </c:pt>
                <c:pt idx="237608">
                  <c:v>550.47958703261895</c:v>
                </c:pt>
                <c:pt idx="237609">
                  <c:v>550.48190378789297</c:v>
                </c:pt>
                <c:pt idx="237610">
                  <c:v>550.48422054316597</c:v>
                </c:pt>
                <c:pt idx="237611">
                  <c:v>550.48653729844</c:v>
                </c:pt>
                <c:pt idx="237612">
                  <c:v>550.48885405371402</c:v>
                </c:pt>
                <c:pt idx="237613">
                  <c:v>550.49117080898702</c:v>
                </c:pt>
                <c:pt idx="237614">
                  <c:v>550.49348756426105</c:v>
                </c:pt>
                <c:pt idx="237615">
                  <c:v>550.49580431953405</c:v>
                </c:pt>
                <c:pt idx="237616">
                  <c:v>550.49812107480795</c:v>
                </c:pt>
                <c:pt idx="237617">
                  <c:v>550.50043783008095</c:v>
                </c:pt>
                <c:pt idx="237618">
                  <c:v>550.50275458535498</c:v>
                </c:pt>
                <c:pt idx="237619">
                  <c:v>550.50507134062798</c:v>
                </c:pt>
                <c:pt idx="237620">
                  <c:v>550.507388095902</c:v>
                </c:pt>
                <c:pt idx="237621">
                  <c:v>550.50970485117602</c:v>
                </c:pt>
                <c:pt idx="237622">
                  <c:v>550.51202160644903</c:v>
                </c:pt>
                <c:pt idx="237623">
                  <c:v>550.51433836172305</c:v>
                </c:pt>
                <c:pt idx="237624">
                  <c:v>550.51665511699605</c:v>
                </c:pt>
                <c:pt idx="237625">
                  <c:v>550.51897187226996</c:v>
                </c:pt>
                <c:pt idx="237626">
                  <c:v>550.52128862754296</c:v>
                </c:pt>
                <c:pt idx="237627">
                  <c:v>550.52360538281698</c:v>
                </c:pt>
                <c:pt idx="237628">
                  <c:v>550.525922138091</c:v>
                </c:pt>
                <c:pt idx="237629">
                  <c:v>550.528238893364</c:v>
                </c:pt>
                <c:pt idx="237630">
                  <c:v>550.53055564863803</c:v>
                </c:pt>
                <c:pt idx="237631">
                  <c:v>550.53287240391103</c:v>
                </c:pt>
                <c:pt idx="237632">
                  <c:v>550.53518915918505</c:v>
                </c:pt>
                <c:pt idx="237633">
                  <c:v>550.53750591445805</c:v>
                </c:pt>
                <c:pt idx="237634">
                  <c:v>550.53982266973196</c:v>
                </c:pt>
                <c:pt idx="237635">
                  <c:v>550.54213942500598</c:v>
                </c:pt>
                <c:pt idx="237636">
                  <c:v>550.54445618027898</c:v>
                </c:pt>
                <c:pt idx="237637">
                  <c:v>550.54677293555301</c:v>
                </c:pt>
                <c:pt idx="237638">
                  <c:v>550.54908969082601</c:v>
                </c:pt>
                <c:pt idx="237639">
                  <c:v>550.55140644610003</c:v>
                </c:pt>
                <c:pt idx="237640">
                  <c:v>550.55372320137303</c:v>
                </c:pt>
                <c:pt idx="237641">
                  <c:v>550.55603995664706</c:v>
                </c:pt>
                <c:pt idx="237642">
                  <c:v>550.55835671192096</c:v>
                </c:pt>
                <c:pt idx="237643">
                  <c:v>550.56067346719396</c:v>
                </c:pt>
                <c:pt idx="237644">
                  <c:v>550.56299022246799</c:v>
                </c:pt>
                <c:pt idx="237645">
                  <c:v>550.56530697774099</c:v>
                </c:pt>
                <c:pt idx="237646">
                  <c:v>550.56762373301501</c:v>
                </c:pt>
                <c:pt idx="237647">
                  <c:v>550.56994048828801</c:v>
                </c:pt>
                <c:pt idx="237648">
                  <c:v>550.57225724356204</c:v>
                </c:pt>
                <c:pt idx="237649">
                  <c:v>550.57457399883594</c:v>
                </c:pt>
                <c:pt idx="237650">
                  <c:v>550.57689075410894</c:v>
                </c:pt>
                <c:pt idx="237651">
                  <c:v>550.57920750938297</c:v>
                </c:pt>
                <c:pt idx="237652">
                  <c:v>550.58152426465597</c:v>
                </c:pt>
                <c:pt idx="237653">
                  <c:v>550.58384101992999</c:v>
                </c:pt>
                <c:pt idx="237654">
                  <c:v>550.58615777520299</c:v>
                </c:pt>
                <c:pt idx="237655">
                  <c:v>550.58847453047701</c:v>
                </c:pt>
                <c:pt idx="237656">
                  <c:v>550.59079128575104</c:v>
                </c:pt>
                <c:pt idx="237657">
                  <c:v>550.59310804102404</c:v>
                </c:pt>
                <c:pt idx="237658">
                  <c:v>550.59542479629795</c:v>
                </c:pt>
                <c:pt idx="237659">
                  <c:v>550.59774155157095</c:v>
                </c:pt>
                <c:pt idx="237660">
                  <c:v>550.60005830684497</c:v>
                </c:pt>
                <c:pt idx="237661">
                  <c:v>550.60237506211797</c:v>
                </c:pt>
                <c:pt idx="237662">
                  <c:v>550.60469181739199</c:v>
                </c:pt>
                <c:pt idx="237663">
                  <c:v>550.60700857266499</c:v>
                </c:pt>
                <c:pt idx="237664">
                  <c:v>550.60932532793902</c:v>
                </c:pt>
                <c:pt idx="237665">
                  <c:v>550.61164208321304</c:v>
                </c:pt>
                <c:pt idx="237666">
                  <c:v>550.61395883848604</c:v>
                </c:pt>
                <c:pt idx="237667">
                  <c:v>550.61627559375995</c:v>
                </c:pt>
                <c:pt idx="237668">
                  <c:v>550.61859234903295</c:v>
                </c:pt>
                <c:pt idx="237669">
                  <c:v>550.62090910430697</c:v>
                </c:pt>
                <c:pt idx="237670">
                  <c:v>550.62322585957997</c:v>
                </c:pt>
                <c:pt idx="237671">
                  <c:v>550.625542614854</c:v>
                </c:pt>
                <c:pt idx="237672">
                  <c:v>550.62785937012802</c:v>
                </c:pt>
                <c:pt idx="237673">
                  <c:v>550.63017612540102</c:v>
                </c:pt>
                <c:pt idx="237674">
                  <c:v>550.63249288067504</c:v>
                </c:pt>
                <c:pt idx="237675">
                  <c:v>550.63480963594805</c:v>
                </c:pt>
                <c:pt idx="237676">
                  <c:v>550.63712639122195</c:v>
                </c:pt>
                <c:pt idx="237677">
                  <c:v>550.63944314649495</c:v>
                </c:pt>
                <c:pt idx="237678">
                  <c:v>550.64175990176898</c:v>
                </c:pt>
                <c:pt idx="237679">
                  <c:v>550.644076657043</c:v>
                </c:pt>
                <c:pt idx="237680">
                  <c:v>550.646393412316</c:v>
                </c:pt>
                <c:pt idx="237681">
                  <c:v>550.64871016759002</c:v>
                </c:pt>
                <c:pt idx="237682">
                  <c:v>550.65102692286302</c:v>
                </c:pt>
                <c:pt idx="237683">
                  <c:v>550.65334367813705</c:v>
                </c:pt>
                <c:pt idx="237684">
                  <c:v>550.65566043341005</c:v>
                </c:pt>
                <c:pt idx="237685">
                  <c:v>550.65797718868396</c:v>
                </c:pt>
                <c:pt idx="237686">
                  <c:v>550.66029394395798</c:v>
                </c:pt>
                <c:pt idx="237687">
                  <c:v>550.66261069923098</c:v>
                </c:pt>
                <c:pt idx="237688">
                  <c:v>550.664927454505</c:v>
                </c:pt>
                <c:pt idx="237689">
                  <c:v>550.667244209778</c:v>
                </c:pt>
                <c:pt idx="237690">
                  <c:v>550.66956096505203</c:v>
                </c:pt>
                <c:pt idx="237691">
                  <c:v>550.67187772032503</c:v>
                </c:pt>
                <c:pt idx="237692">
                  <c:v>550.67419447559905</c:v>
                </c:pt>
                <c:pt idx="237693">
                  <c:v>550.67651123087296</c:v>
                </c:pt>
                <c:pt idx="237694">
                  <c:v>550.67882798614596</c:v>
                </c:pt>
                <c:pt idx="237695">
                  <c:v>550.68114474141998</c:v>
                </c:pt>
                <c:pt idx="237696">
                  <c:v>550.68346149669298</c:v>
                </c:pt>
                <c:pt idx="237697">
                  <c:v>550.68577825196701</c:v>
                </c:pt>
                <c:pt idx="237698">
                  <c:v>550.68809500724001</c:v>
                </c:pt>
                <c:pt idx="237699">
                  <c:v>550.69041176251403</c:v>
                </c:pt>
                <c:pt idx="237700">
                  <c:v>550.69272851778805</c:v>
                </c:pt>
                <c:pt idx="237701">
                  <c:v>550.69504527306106</c:v>
                </c:pt>
                <c:pt idx="237702">
                  <c:v>550.69736202833496</c:v>
                </c:pt>
                <c:pt idx="237703">
                  <c:v>550.69967878360796</c:v>
                </c:pt>
                <c:pt idx="237704">
                  <c:v>550.70199553888199</c:v>
                </c:pt>
                <c:pt idx="237705">
                  <c:v>550.70431229415499</c:v>
                </c:pt>
                <c:pt idx="237706">
                  <c:v>550.70662904942901</c:v>
                </c:pt>
                <c:pt idx="237707">
                  <c:v>550.70894580470303</c:v>
                </c:pt>
                <c:pt idx="237708">
                  <c:v>550.71126255997603</c:v>
                </c:pt>
                <c:pt idx="237709">
                  <c:v>550.71357931524994</c:v>
                </c:pt>
                <c:pt idx="237710">
                  <c:v>550.71589607052294</c:v>
                </c:pt>
                <c:pt idx="237711">
                  <c:v>550.71821282579697</c:v>
                </c:pt>
                <c:pt idx="237712">
                  <c:v>550.72052958106997</c:v>
                </c:pt>
                <c:pt idx="237713">
                  <c:v>550.72284633634399</c:v>
                </c:pt>
                <c:pt idx="237714">
                  <c:v>550.72516309161699</c:v>
                </c:pt>
                <c:pt idx="237715">
                  <c:v>550.72747984689101</c:v>
                </c:pt>
                <c:pt idx="237716">
                  <c:v>550.72979660216504</c:v>
                </c:pt>
                <c:pt idx="237717">
                  <c:v>550.73211335743804</c:v>
                </c:pt>
                <c:pt idx="237718">
                  <c:v>550.73443011271195</c:v>
                </c:pt>
                <c:pt idx="237719">
                  <c:v>550.73674686798495</c:v>
                </c:pt>
                <c:pt idx="237720">
                  <c:v>550.73906362325897</c:v>
                </c:pt>
                <c:pt idx="237721">
                  <c:v>550.74138037853197</c:v>
                </c:pt>
                <c:pt idx="237722">
                  <c:v>550.74369713380599</c:v>
                </c:pt>
                <c:pt idx="237723">
                  <c:v>550.74601388908002</c:v>
                </c:pt>
                <c:pt idx="237724">
                  <c:v>550.74833064435302</c:v>
                </c:pt>
                <c:pt idx="237725">
                  <c:v>550.75064739962704</c:v>
                </c:pt>
                <c:pt idx="237726">
                  <c:v>550.75296415490004</c:v>
                </c:pt>
                <c:pt idx="237727">
                  <c:v>550.75528091017395</c:v>
                </c:pt>
                <c:pt idx="237728">
                  <c:v>550.75759766544695</c:v>
                </c:pt>
                <c:pt idx="237729">
                  <c:v>550.75991442072097</c:v>
                </c:pt>
                <c:pt idx="237730">
                  <c:v>550.762231175995</c:v>
                </c:pt>
                <c:pt idx="237731">
                  <c:v>550.764547931268</c:v>
                </c:pt>
                <c:pt idx="237732">
                  <c:v>550.76686468654202</c:v>
                </c:pt>
                <c:pt idx="237733">
                  <c:v>550.76918144181502</c:v>
                </c:pt>
                <c:pt idx="237734">
                  <c:v>550.77149819708904</c:v>
                </c:pt>
                <c:pt idx="237735">
                  <c:v>550.77381495236205</c:v>
                </c:pt>
                <c:pt idx="237736">
                  <c:v>550.77613170763595</c:v>
                </c:pt>
                <c:pt idx="237737">
                  <c:v>550.77844846290998</c:v>
                </c:pt>
                <c:pt idx="237738">
                  <c:v>550.78076521818298</c:v>
                </c:pt>
                <c:pt idx="237739">
                  <c:v>550.783081973457</c:v>
                </c:pt>
                <c:pt idx="237740">
                  <c:v>550.78539872873</c:v>
                </c:pt>
                <c:pt idx="237741">
                  <c:v>550.78771548400402</c:v>
                </c:pt>
                <c:pt idx="237742">
                  <c:v>550.79003223927702</c:v>
                </c:pt>
                <c:pt idx="237743">
                  <c:v>550.79234899455105</c:v>
                </c:pt>
                <c:pt idx="237744">
                  <c:v>550.79466574982496</c:v>
                </c:pt>
                <c:pt idx="237745">
                  <c:v>550.79698250509796</c:v>
                </c:pt>
                <c:pt idx="237746">
                  <c:v>550.79929926037198</c:v>
                </c:pt>
                <c:pt idx="237747">
                  <c:v>550.80161601564498</c:v>
                </c:pt>
                <c:pt idx="237748">
                  <c:v>550.803932770919</c:v>
                </c:pt>
                <c:pt idx="237749">
                  <c:v>550.806249526192</c:v>
                </c:pt>
                <c:pt idx="237750">
                  <c:v>550.80856628146603</c:v>
                </c:pt>
                <c:pt idx="237751">
                  <c:v>550.81088303674005</c:v>
                </c:pt>
                <c:pt idx="237752">
                  <c:v>550.81319979201305</c:v>
                </c:pt>
                <c:pt idx="237753">
                  <c:v>550.81551654728696</c:v>
                </c:pt>
                <c:pt idx="237754">
                  <c:v>550.81783330255996</c:v>
                </c:pt>
                <c:pt idx="237755">
                  <c:v>550.82015005783398</c:v>
                </c:pt>
                <c:pt idx="237756">
                  <c:v>550.82246681310698</c:v>
                </c:pt>
                <c:pt idx="237757">
                  <c:v>550.82478356838101</c:v>
                </c:pt>
                <c:pt idx="237758">
                  <c:v>550.82710032365503</c:v>
                </c:pt>
                <c:pt idx="237759">
                  <c:v>550.82941707892803</c:v>
                </c:pt>
                <c:pt idx="237760">
                  <c:v>550.83173383420205</c:v>
                </c:pt>
                <c:pt idx="237761">
                  <c:v>550.83405058947505</c:v>
                </c:pt>
                <c:pt idx="237762">
                  <c:v>550.83636734474896</c:v>
                </c:pt>
                <c:pt idx="237763">
                  <c:v>550.83868410002196</c:v>
                </c:pt>
                <c:pt idx="237764">
                  <c:v>550.84100085529599</c:v>
                </c:pt>
                <c:pt idx="237765">
                  <c:v>550.84331761056899</c:v>
                </c:pt>
                <c:pt idx="237766">
                  <c:v>550.84563436584301</c:v>
                </c:pt>
                <c:pt idx="237767">
                  <c:v>550.84795112111703</c:v>
                </c:pt>
                <c:pt idx="237768">
                  <c:v>550.85026787639003</c:v>
                </c:pt>
                <c:pt idx="237769">
                  <c:v>550.85258463166394</c:v>
                </c:pt>
                <c:pt idx="237770">
                  <c:v>550.85490138693694</c:v>
                </c:pt>
                <c:pt idx="237771">
                  <c:v>550.85721814221097</c:v>
                </c:pt>
                <c:pt idx="237772">
                  <c:v>550.85953489748397</c:v>
                </c:pt>
                <c:pt idx="237773">
                  <c:v>550.86185165275799</c:v>
                </c:pt>
                <c:pt idx="237774">
                  <c:v>550.86416840803201</c:v>
                </c:pt>
                <c:pt idx="237775">
                  <c:v>550.86648516330501</c:v>
                </c:pt>
                <c:pt idx="237776">
                  <c:v>550.86880191857904</c:v>
                </c:pt>
                <c:pt idx="237777">
                  <c:v>550.87111867385204</c:v>
                </c:pt>
                <c:pt idx="237778">
                  <c:v>550.87343542912595</c:v>
                </c:pt>
                <c:pt idx="237779">
                  <c:v>550.87575218439895</c:v>
                </c:pt>
                <c:pt idx="237780">
                  <c:v>550.87806893967297</c:v>
                </c:pt>
                <c:pt idx="237781">
                  <c:v>550.88038569494699</c:v>
                </c:pt>
                <c:pt idx="237782">
                  <c:v>550.88270245021999</c:v>
                </c:pt>
                <c:pt idx="237783">
                  <c:v>550.88501920549402</c:v>
                </c:pt>
                <c:pt idx="237784">
                  <c:v>550.88733596076702</c:v>
                </c:pt>
                <c:pt idx="237785">
                  <c:v>550.88965271604104</c:v>
                </c:pt>
                <c:pt idx="237786">
                  <c:v>550.89196947131404</c:v>
                </c:pt>
                <c:pt idx="237787">
                  <c:v>550.89428622658795</c:v>
                </c:pt>
                <c:pt idx="237788">
                  <c:v>550.89660298186197</c:v>
                </c:pt>
                <c:pt idx="237789">
                  <c:v>550.89891973713497</c:v>
                </c:pt>
                <c:pt idx="237790">
                  <c:v>550.901236492409</c:v>
                </c:pt>
                <c:pt idx="237791">
                  <c:v>550.903553247682</c:v>
                </c:pt>
                <c:pt idx="237792">
                  <c:v>550.90587000295602</c:v>
                </c:pt>
                <c:pt idx="237793">
                  <c:v>550.90818675822902</c:v>
                </c:pt>
                <c:pt idx="237794">
                  <c:v>550.91050351350304</c:v>
                </c:pt>
                <c:pt idx="237795">
                  <c:v>550.91282026877695</c:v>
                </c:pt>
                <c:pt idx="237796">
                  <c:v>550.91513702404995</c:v>
                </c:pt>
                <c:pt idx="237797">
                  <c:v>550.91745377932398</c:v>
                </c:pt>
                <c:pt idx="237798">
                  <c:v>550.91977053459698</c:v>
                </c:pt>
                <c:pt idx="237799">
                  <c:v>550.922087289871</c:v>
                </c:pt>
                <c:pt idx="237800">
                  <c:v>550.924404045144</c:v>
                </c:pt>
                <c:pt idx="237801">
                  <c:v>550.92672080041802</c:v>
                </c:pt>
                <c:pt idx="237802">
                  <c:v>550.92903755569205</c:v>
                </c:pt>
                <c:pt idx="237803">
                  <c:v>550.93135431096505</c:v>
                </c:pt>
                <c:pt idx="237804">
                  <c:v>550.93367106623896</c:v>
                </c:pt>
                <c:pt idx="237805">
                  <c:v>550.93598782151196</c:v>
                </c:pt>
                <c:pt idx="237806">
                  <c:v>550.93830457678598</c:v>
                </c:pt>
                <c:pt idx="237807">
                  <c:v>550.94062133205898</c:v>
                </c:pt>
                <c:pt idx="237808">
                  <c:v>550.942938087333</c:v>
                </c:pt>
                <c:pt idx="237809">
                  <c:v>550.94525484260703</c:v>
                </c:pt>
                <c:pt idx="237810">
                  <c:v>550.94757159788003</c:v>
                </c:pt>
                <c:pt idx="237811">
                  <c:v>550.94988835315405</c:v>
                </c:pt>
                <c:pt idx="237812">
                  <c:v>550.95220510842705</c:v>
                </c:pt>
                <c:pt idx="237813">
                  <c:v>550.95452186370096</c:v>
                </c:pt>
                <c:pt idx="237814">
                  <c:v>550.95683861897396</c:v>
                </c:pt>
                <c:pt idx="237815">
                  <c:v>550.95915537424798</c:v>
                </c:pt>
                <c:pt idx="237816">
                  <c:v>550.96147212952098</c:v>
                </c:pt>
                <c:pt idx="237817">
                  <c:v>550.96378888479501</c:v>
                </c:pt>
                <c:pt idx="237818">
                  <c:v>550.96610564006903</c:v>
                </c:pt>
                <c:pt idx="237819">
                  <c:v>550.96842239534203</c:v>
                </c:pt>
                <c:pt idx="237820">
                  <c:v>550.97073915061605</c:v>
                </c:pt>
                <c:pt idx="237821">
                  <c:v>550.97305590588905</c:v>
                </c:pt>
                <c:pt idx="237822">
                  <c:v>550.97537266116296</c:v>
                </c:pt>
                <c:pt idx="237823">
                  <c:v>550.97768941643596</c:v>
                </c:pt>
                <c:pt idx="237824">
                  <c:v>550.98000617170999</c:v>
                </c:pt>
                <c:pt idx="237825">
                  <c:v>550.98232292698401</c:v>
                </c:pt>
                <c:pt idx="237826">
                  <c:v>550.98463968225701</c:v>
                </c:pt>
                <c:pt idx="237827">
                  <c:v>550.98695643753103</c:v>
                </c:pt>
                <c:pt idx="237828">
                  <c:v>550.98927319280403</c:v>
                </c:pt>
                <c:pt idx="237829">
                  <c:v>550.99158994807794</c:v>
                </c:pt>
                <c:pt idx="237830">
                  <c:v>550.99390670335094</c:v>
                </c:pt>
                <c:pt idx="237831">
                  <c:v>550.99622345862497</c:v>
                </c:pt>
                <c:pt idx="237832">
                  <c:v>550.99854021389899</c:v>
                </c:pt>
                <c:pt idx="237833">
                  <c:v>551.00085696917199</c:v>
                </c:pt>
                <c:pt idx="237834">
                  <c:v>551.00317372444601</c:v>
                </c:pt>
                <c:pt idx="237835">
                  <c:v>551.00549047971901</c:v>
                </c:pt>
                <c:pt idx="237836">
                  <c:v>551.00780723499304</c:v>
                </c:pt>
                <c:pt idx="237837">
                  <c:v>551.01012399026604</c:v>
                </c:pt>
                <c:pt idx="237838">
                  <c:v>551.01244074553995</c:v>
                </c:pt>
                <c:pt idx="237839">
                  <c:v>551.01475750081397</c:v>
                </c:pt>
                <c:pt idx="237840">
                  <c:v>551.01707425608697</c:v>
                </c:pt>
                <c:pt idx="237841">
                  <c:v>551.01939101136099</c:v>
                </c:pt>
                <c:pt idx="237842">
                  <c:v>551.02170776663399</c:v>
                </c:pt>
                <c:pt idx="237843">
                  <c:v>551.02402452190802</c:v>
                </c:pt>
                <c:pt idx="237844">
                  <c:v>551.02634127718102</c:v>
                </c:pt>
                <c:pt idx="237845">
                  <c:v>551.02865803245504</c:v>
                </c:pt>
                <c:pt idx="237846">
                  <c:v>551.03097478772895</c:v>
                </c:pt>
                <c:pt idx="237847">
                  <c:v>551.03329154300195</c:v>
                </c:pt>
                <c:pt idx="237848">
                  <c:v>551.03560829827597</c:v>
                </c:pt>
                <c:pt idx="237849">
                  <c:v>551.03792505354897</c:v>
                </c:pt>
                <c:pt idx="237850">
                  <c:v>551.040241808823</c:v>
                </c:pt>
                <c:pt idx="237851">
                  <c:v>551.042558564096</c:v>
                </c:pt>
                <c:pt idx="237852">
                  <c:v>551.04487531937002</c:v>
                </c:pt>
                <c:pt idx="237853">
                  <c:v>551.04719207464404</c:v>
                </c:pt>
                <c:pt idx="237854">
                  <c:v>551.04950882991704</c:v>
                </c:pt>
                <c:pt idx="237855">
                  <c:v>551.05182558519095</c:v>
                </c:pt>
                <c:pt idx="237856">
                  <c:v>551.05414234046395</c:v>
                </c:pt>
                <c:pt idx="237857">
                  <c:v>551.05645909573798</c:v>
                </c:pt>
                <c:pt idx="237858">
                  <c:v>551.05877585101098</c:v>
                </c:pt>
                <c:pt idx="237859">
                  <c:v>551.061092606285</c:v>
                </c:pt>
                <c:pt idx="237860">
                  <c:v>551.06340936155902</c:v>
                </c:pt>
                <c:pt idx="237861">
                  <c:v>551.06572611683202</c:v>
                </c:pt>
                <c:pt idx="237862">
                  <c:v>551.06804287210605</c:v>
                </c:pt>
                <c:pt idx="237863">
                  <c:v>551.07035962737905</c:v>
                </c:pt>
                <c:pt idx="237864">
                  <c:v>551.07267638265296</c:v>
                </c:pt>
                <c:pt idx="237865">
                  <c:v>551.07499313792596</c:v>
                </c:pt>
                <c:pt idx="237866">
                  <c:v>551.07730989319998</c:v>
                </c:pt>
                <c:pt idx="237867">
                  <c:v>551.07962664847298</c:v>
                </c:pt>
                <c:pt idx="237868">
                  <c:v>551.081943403747</c:v>
                </c:pt>
                <c:pt idx="237869">
                  <c:v>551.08426015902103</c:v>
                </c:pt>
                <c:pt idx="237870">
                  <c:v>551.08657691429403</c:v>
                </c:pt>
                <c:pt idx="237871">
                  <c:v>551.08889366956805</c:v>
                </c:pt>
                <c:pt idx="237872">
                  <c:v>551.09121042484105</c:v>
                </c:pt>
                <c:pt idx="237873">
                  <c:v>551.09352718011496</c:v>
                </c:pt>
                <c:pt idx="237874">
                  <c:v>551.09584393538796</c:v>
                </c:pt>
                <c:pt idx="237875">
                  <c:v>551.09816069066198</c:v>
                </c:pt>
                <c:pt idx="237876">
                  <c:v>551.10047744593601</c:v>
                </c:pt>
                <c:pt idx="237877">
                  <c:v>551.10279420120901</c:v>
                </c:pt>
                <c:pt idx="237878">
                  <c:v>551.10511095648303</c:v>
                </c:pt>
                <c:pt idx="237879">
                  <c:v>551.10742771175603</c:v>
                </c:pt>
                <c:pt idx="237880">
                  <c:v>551.10974446703005</c:v>
                </c:pt>
                <c:pt idx="237881">
                  <c:v>551.11206122230305</c:v>
                </c:pt>
                <c:pt idx="237882">
                  <c:v>551.11437797757696</c:v>
                </c:pt>
                <c:pt idx="237883">
                  <c:v>551.11669473285099</c:v>
                </c:pt>
                <c:pt idx="237884">
                  <c:v>551.11901148812399</c:v>
                </c:pt>
                <c:pt idx="237885">
                  <c:v>551.12132824339801</c:v>
                </c:pt>
                <c:pt idx="237886">
                  <c:v>551.12364499867101</c:v>
                </c:pt>
                <c:pt idx="237887">
                  <c:v>551.12596175394503</c:v>
                </c:pt>
                <c:pt idx="237888">
                  <c:v>551.12827850921803</c:v>
                </c:pt>
                <c:pt idx="237889">
                  <c:v>551.13059526449194</c:v>
                </c:pt>
                <c:pt idx="237890">
                  <c:v>551.13291201976597</c:v>
                </c:pt>
                <c:pt idx="237891">
                  <c:v>551.13522877503897</c:v>
                </c:pt>
                <c:pt idx="237892">
                  <c:v>551.13754553031299</c:v>
                </c:pt>
                <c:pt idx="237893">
                  <c:v>551.13986228558599</c:v>
                </c:pt>
                <c:pt idx="237894">
                  <c:v>551.14217904086001</c:v>
                </c:pt>
                <c:pt idx="237895">
                  <c:v>551.14449579613301</c:v>
                </c:pt>
                <c:pt idx="237896">
                  <c:v>551.14681255140704</c:v>
                </c:pt>
                <c:pt idx="237897">
                  <c:v>551.14912930668095</c:v>
                </c:pt>
                <c:pt idx="237898">
                  <c:v>551.15144606195395</c:v>
                </c:pt>
                <c:pt idx="237899">
                  <c:v>551.15376281722797</c:v>
                </c:pt>
                <c:pt idx="237900">
                  <c:v>551.15607957250097</c:v>
                </c:pt>
                <c:pt idx="237901">
                  <c:v>551.15839632777499</c:v>
                </c:pt>
                <c:pt idx="237902">
                  <c:v>551.16071308304799</c:v>
                </c:pt>
                <c:pt idx="237903">
                  <c:v>551.16302983832202</c:v>
                </c:pt>
                <c:pt idx="237904">
                  <c:v>551.16534659359604</c:v>
                </c:pt>
                <c:pt idx="237905">
                  <c:v>551.16766334886904</c:v>
                </c:pt>
                <c:pt idx="237906">
                  <c:v>551.16998010414295</c:v>
                </c:pt>
                <c:pt idx="237907">
                  <c:v>551.17229685941595</c:v>
                </c:pt>
                <c:pt idx="237908">
                  <c:v>551.17461361468997</c:v>
                </c:pt>
                <c:pt idx="237909">
                  <c:v>551.17693036996297</c:v>
                </c:pt>
                <c:pt idx="237910">
                  <c:v>551.179247125237</c:v>
                </c:pt>
                <c:pt idx="237911">
                  <c:v>551.18156388051102</c:v>
                </c:pt>
                <c:pt idx="237912">
                  <c:v>551.18388063578402</c:v>
                </c:pt>
                <c:pt idx="237913">
                  <c:v>551.18619739105804</c:v>
                </c:pt>
                <c:pt idx="237914">
                  <c:v>551.18851414633104</c:v>
                </c:pt>
                <c:pt idx="237915">
                  <c:v>551.19083090160495</c:v>
                </c:pt>
                <c:pt idx="237916">
                  <c:v>551.19314765687795</c:v>
                </c:pt>
                <c:pt idx="237917">
                  <c:v>551.19546441215198</c:v>
                </c:pt>
                <c:pt idx="237918">
                  <c:v>551.19778116742498</c:v>
                </c:pt>
                <c:pt idx="237919">
                  <c:v>551.200097922699</c:v>
                </c:pt>
                <c:pt idx="237920">
                  <c:v>551.20241467797302</c:v>
                </c:pt>
                <c:pt idx="237921">
                  <c:v>551.20473143324602</c:v>
                </c:pt>
                <c:pt idx="237922">
                  <c:v>551.20704818852005</c:v>
                </c:pt>
                <c:pt idx="237923">
                  <c:v>551.20936494379305</c:v>
                </c:pt>
                <c:pt idx="237924">
                  <c:v>551.21168169906696</c:v>
                </c:pt>
                <c:pt idx="237925">
                  <c:v>551.21399845433996</c:v>
                </c:pt>
                <c:pt idx="237926">
                  <c:v>551.21631520961398</c:v>
                </c:pt>
                <c:pt idx="237927">
                  <c:v>551.218631964888</c:v>
                </c:pt>
                <c:pt idx="237928">
                  <c:v>551.220948720161</c:v>
                </c:pt>
                <c:pt idx="237929">
                  <c:v>551.22326547543503</c:v>
                </c:pt>
                <c:pt idx="237930">
                  <c:v>551.22558223070803</c:v>
                </c:pt>
                <c:pt idx="237931">
                  <c:v>551.22789898598205</c:v>
                </c:pt>
                <c:pt idx="237932">
                  <c:v>551.23021574125505</c:v>
                </c:pt>
                <c:pt idx="237933">
                  <c:v>551.23253249652896</c:v>
                </c:pt>
                <c:pt idx="237934">
                  <c:v>551.23484925180298</c:v>
                </c:pt>
                <c:pt idx="237935">
                  <c:v>551.23716600707598</c:v>
                </c:pt>
                <c:pt idx="237936">
                  <c:v>551.23948276235001</c:v>
                </c:pt>
                <c:pt idx="237937">
                  <c:v>551.24179951762301</c:v>
                </c:pt>
                <c:pt idx="237938">
                  <c:v>551.24411627289703</c:v>
                </c:pt>
                <c:pt idx="237939">
                  <c:v>551.24643302817003</c:v>
                </c:pt>
                <c:pt idx="237940">
                  <c:v>551.24874978344405</c:v>
                </c:pt>
                <c:pt idx="237941">
                  <c:v>551.25106653871796</c:v>
                </c:pt>
                <c:pt idx="237942">
                  <c:v>551.25338329399096</c:v>
                </c:pt>
                <c:pt idx="237943">
                  <c:v>551.25570004926499</c:v>
                </c:pt>
                <c:pt idx="237944">
                  <c:v>551.25801680453799</c:v>
                </c:pt>
                <c:pt idx="237945">
                  <c:v>551.26033355981201</c:v>
                </c:pt>
                <c:pt idx="237946">
                  <c:v>551.26265031508501</c:v>
                </c:pt>
                <c:pt idx="237947">
                  <c:v>551.26496707035903</c:v>
                </c:pt>
                <c:pt idx="237948">
                  <c:v>551.26728382563294</c:v>
                </c:pt>
                <c:pt idx="237949">
                  <c:v>551.26960058090594</c:v>
                </c:pt>
                <c:pt idx="237950">
                  <c:v>551.27191733617997</c:v>
                </c:pt>
                <c:pt idx="237951">
                  <c:v>551.27423409145297</c:v>
                </c:pt>
                <c:pt idx="237952">
                  <c:v>551.27655084672699</c:v>
                </c:pt>
                <c:pt idx="237953">
                  <c:v>551.27886760199999</c:v>
                </c:pt>
                <c:pt idx="237954">
                  <c:v>551.28118435727401</c:v>
                </c:pt>
                <c:pt idx="237955">
                  <c:v>551.28350111254804</c:v>
                </c:pt>
                <c:pt idx="237956">
                  <c:v>551.28581786782104</c:v>
                </c:pt>
                <c:pt idx="237957">
                  <c:v>551.28813462309495</c:v>
                </c:pt>
                <c:pt idx="237958">
                  <c:v>551.29045137836795</c:v>
                </c:pt>
                <c:pt idx="237959">
                  <c:v>551.29276813364197</c:v>
                </c:pt>
                <c:pt idx="237960">
                  <c:v>551.29508488891497</c:v>
                </c:pt>
                <c:pt idx="237961">
                  <c:v>551.29740164418899</c:v>
                </c:pt>
                <c:pt idx="237962">
                  <c:v>551.29971839946199</c:v>
                </c:pt>
                <c:pt idx="237963">
                  <c:v>551.30203515473602</c:v>
                </c:pt>
                <c:pt idx="237964">
                  <c:v>551.30435191001004</c:v>
                </c:pt>
                <c:pt idx="237965">
                  <c:v>551.30666866528304</c:v>
                </c:pt>
                <c:pt idx="237966">
                  <c:v>551.30898542055695</c:v>
                </c:pt>
                <c:pt idx="237967">
                  <c:v>551.31130217582995</c:v>
                </c:pt>
                <c:pt idx="237968">
                  <c:v>551.31361893110397</c:v>
                </c:pt>
                <c:pt idx="237969">
                  <c:v>551.31593568637697</c:v>
                </c:pt>
                <c:pt idx="237970">
                  <c:v>551.318252441651</c:v>
                </c:pt>
                <c:pt idx="237971">
                  <c:v>551.32056919692502</c:v>
                </c:pt>
                <c:pt idx="237972">
                  <c:v>551.32288595219802</c:v>
                </c:pt>
                <c:pt idx="237973">
                  <c:v>551.32520270747204</c:v>
                </c:pt>
                <c:pt idx="237974">
                  <c:v>551.32751946274504</c:v>
                </c:pt>
                <c:pt idx="237975">
                  <c:v>551.32983621801895</c:v>
                </c:pt>
                <c:pt idx="237976">
                  <c:v>551.33215297329195</c:v>
                </c:pt>
                <c:pt idx="237977">
                  <c:v>551.33446972856598</c:v>
                </c:pt>
                <c:pt idx="237978">
                  <c:v>551.33678648384</c:v>
                </c:pt>
                <c:pt idx="237979">
                  <c:v>551.339103239113</c:v>
                </c:pt>
                <c:pt idx="237980">
                  <c:v>551.34141999438702</c:v>
                </c:pt>
                <c:pt idx="237981">
                  <c:v>551.34373674966002</c:v>
                </c:pt>
                <c:pt idx="237982">
                  <c:v>551.34605350493405</c:v>
                </c:pt>
                <c:pt idx="237983">
                  <c:v>551.34837026020705</c:v>
                </c:pt>
                <c:pt idx="237984">
                  <c:v>551.35068701548096</c:v>
                </c:pt>
                <c:pt idx="237985">
                  <c:v>551.35300377075498</c:v>
                </c:pt>
                <c:pt idx="237986">
                  <c:v>551.35532052602798</c:v>
                </c:pt>
                <c:pt idx="237987">
                  <c:v>551.357637281302</c:v>
                </c:pt>
                <c:pt idx="237988">
                  <c:v>551.359954036575</c:v>
                </c:pt>
                <c:pt idx="237989">
                  <c:v>551.36227079184903</c:v>
                </c:pt>
                <c:pt idx="237990">
                  <c:v>551.36458754712203</c:v>
                </c:pt>
                <c:pt idx="237991">
                  <c:v>551.36690430239605</c:v>
                </c:pt>
                <c:pt idx="237992">
                  <c:v>551.36922105766996</c:v>
                </c:pt>
                <c:pt idx="237993">
                  <c:v>551.37153781294296</c:v>
                </c:pt>
                <c:pt idx="237994">
                  <c:v>551.37385456821698</c:v>
                </c:pt>
                <c:pt idx="237995">
                  <c:v>551.37617132348998</c:v>
                </c:pt>
                <c:pt idx="237996">
                  <c:v>551.37848807876401</c:v>
                </c:pt>
                <c:pt idx="237997">
                  <c:v>551.38080483403701</c:v>
                </c:pt>
                <c:pt idx="237998">
                  <c:v>551.38312158931103</c:v>
                </c:pt>
                <c:pt idx="237999">
                  <c:v>551.38543834458505</c:v>
                </c:pt>
                <c:pt idx="238000">
                  <c:v>551.38775509985805</c:v>
                </c:pt>
                <c:pt idx="238001">
                  <c:v>551.39007185513196</c:v>
                </c:pt>
                <c:pt idx="238002">
                  <c:v>551.39238861040496</c:v>
                </c:pt>
                <c:pt idx="238003">
                  <c:v>551.39470536567899</c:v>
                </c:pt>
                <c:pt idx="238004">
                  <c:v>551.39702212095199</c:v>
                </c:pt>
                <c:pt idx="238005">
                  <c:v>551.39933887622601</c:v>
                </c:pt>
                <c:pt idx="238006">
                  <c:v>551.40165563150003</c:v>
                </c:pt>
                <c:pt idx="238007">
                  <c:v>551.40397238677303</c:v>
                </c:pt>
                <c:pt idx="238008">
                  <c:v>551.40628914204694</c:v>
                </c:pt>
                <c:pt idx="238009">
                  <c:v>551.40860589731994</c:v>
                </c:pt>
                <c:pt idx="238010">
                  <c:v>551.41092265259397</c:v>
                </c:pt>
                <c:pt idx="238011">
                  <c:v>551.41323940786697</c:v>
                </c:pt>
                <c:pt idx="238012">
                  <c:v>551.41555616314099</c:v>
                </c:pt>
                <c:pt idx="238013">
                  <c:v>551.41787291841399</c:v>
                </c:pt>
                <c:pt idx="238014">
                  <c:v>551.42018967368801</c:v>
                </c:pt>
                <c:pt idx="238015">
                  <c:v>551.42250642896204</c:v>
                </c:pt>
                <c:pt idx="238016">
                  <c:v>551.42482318423504</c:v>
                </c:pt>
                <c:pt idx="238017">
                  <c:v>551.42713993950895</c:v>
                </c:pt>
                <c:pt idx="238018">
                  <c:v>551.42945669478195</c:v>
                </c:pt>
                <c:pt idx="238019">
                  <c:v>551.43177345005597</c:v>
                </c:pt>
                <c:pt idx="238020">
                  <c:v>551.43409020532897</c:v>
                </c:pt>
                <c:pt idx="238021">
                  <c:v>551.43640696060299</c:v>
                </c:pt>
                <c:pt idx="238022">
                  <c:v>551.43872371587702</c:v>
                </c:pt>
                <c:pt idx="238023">
                  <c:v>551.44104047115002</c:v>
                </c:pt>
                <c:pt idx="238024">
                  <c:v>551.44335722642404</c:v>
                </c:pt>
                <c:pt idx="238025">
                  <c:v>551.44567398169704</c:v>
                </c:pt>
                <c:pt idx="238026">
                  <c:v>551.44799073697095</c:v>
                </c:pt>
                <c:pt idx="238027">
                  <c:v>551.45030749224395</c:v>
                </c:pt>
                <c:pt idx="238028">
                  <c:v>551.45262424751797</c:v>
                </c:pt>
                <c:pt idx="238029">
                  <c:v>551.454941002792</c:v>
                </c:pt>
                <c:pt idx="238030">
                  <c:v>551.457257758065</c:v>
                </c:pt>
                <c:pt idx="238031">
                  <c:v>551.45957451333902</c:v>
                </c:pt>
                <c:pt idx="238032">
                  <c:v>551.46189126861202</c:v>
                </c:pt>
                <c:pt idx="238033">
                  <c:v>551.46420802388604</c:v>
                </c:pt>
                <c:pt idx="238034">
                  <c:v>551.46652477915904</c:v>
                </c:pt>
                <c:pt idx="238035">
                  <c:v>551.46884153443295</c:v>
                </c:pt>
                <c:pt idx="238036">
                  <c:v>551.47115828970698</c:v>
                </c:pt>
                <c:pt idx="238037">
                  <c:v>551.47347504497998</c:v>
                </c:pt>
                <c:pt idx="238038">
                  <c:v>551.475791800254</c:v>
                </c:pt>
                <c:pt idx="238039">
                  <c:v>551.478108555527</c:v>
                </c:pt>
                <c:pt idx="238040">
                  <c:v>551.48042531080102</c:v>
                </c:pt>
                <c:pt idx="238041">
                  <c:v>551.48274206607402</c:v>
                </c:pt>
                <c:pt idx="238042">
                  <c:v>551.48505882134805</c:v>
                </c:pt>
                <c:pt idx="238043">
                  <c:v>551.48737557662196</c:v>
                </c:pt>
                <c:pt idx="238044">
                  <c:v>551.48969233189496</c:v>
                </c:pt>
                <c:pt idx="238045">
                  <c:v>551.49200908716898</c:v>
                </c:pt>
                <c:pt idx="238046">
                  <c:v>551.49432584244198</c:v>
                </c:pt>
                <c:pt idx="238047">
                  <c:v>551.496642597716</c:v>
                </c:pt>
                <c:pt idx="238048">
                  <c:v>551.498959352989</c:v>
                </c:pt>
                <c:pt idx="238049">
                  <c:v>551.50127610826303</c:v>
                </c:pt>
                <c:pt idx="238050">
                  <c:v>551.50359286353705</c:v>
                </c:pt>
                <c:pt idx="238051">
                  <c:v>551.50590961881005</c:v>
                </c:pt>
                <c:pt idx="238052">
                  <c:v>551.50822637408396</c:v>
                </c:pt>
                <c:pt idx="238053">
                  <c:v>551.51054312935696</c:v>
                </c:pt>
                <c:pt idx="238054">
                  <c:v>551.51285988463098</c:v>
                </c:pt>
                <c:pt idx="238055">
                  <c:v>551.51517663990398</c:v>
                </c:pt>
                <c:pt idx="238056">
                  <c:v>551.51749339517801</c:v>
                </c:pt>
                <c:pt idx="238057">
                  <c:v>551.51981015045203</c:v>
                </c:pt>
                <c:pt idx="238058">
                  <c:v>551.52212690572503</c:v>
                </c:pt>
                <c:pt idx="238059">
                  <c:v>551.52444366099905</c:v>
                </c:pt>
                <c:pt idx="238060">
                  <c:v>551.52676041627205</c:v>
                </c:pt>
                <c:pt idx="238061">
                  <c:v>551.52907717154596</c:v>
                </c:pt>
                <c:pt idx="238062">
                  <c:v>551.53139392681896</c:v>
                </c:pt>
                <c:pt idx="238063">
                  <c:v>551.53371068209299</c:v>
                </c:pt>
                <c:pt idx="238064">
                  <c:v>551.53602743736599</c:v>
                </c:pt>
                <c:pt idx="238065">
                  <c:v>551.53834419264001</c:v>
                </c:pt>
                <c:pt idx="238066">
                  <c:v>551.54066094791403</c:v>
                </c:pt>
                <c:pt idx="238067">
                  <c:v>551.54297770318703</c:v>
                </c:pt>
                <c:pt idx="238068">
                  <c:v>551.54529445846094</c:v>
                </c:pt>
                <c:pt idx="238069">
                  <c:v>551.54761121373394</c:v>
                </c:pt>
                <c:pt idx="238070">
                  <c:v>551.54992796900797</c:v>
                </c:pt>
                <c:pt idx="238071">
                  <c:v>551.55224472428097</c:v>
                </c:pt>
                <c:pt idx="238072">
                  <c:v>551.55456147955499</c:v>
                </c:pt>
                <c:pt idx="238073">
                  <c:v>551.55687823482901</c:v>
                </c:pt>
                <c:pt idx="238074">
                  <c:v>551.55919499010201</c:v>
                </c:pt>
                <c:pt idx="238075">
                  <c:v>551.56151174537604</c:v>
                </c:pt>
                <c:pt idx="238076">
                  <c:v>551.56382850064904</c:v>
                </c:pt>
                <c:pt idx="238077">
                  <c:v>551.56614525592295</c:v>
                </c:pt>
                <c:pt idx="238078">
                  <c:v>551.56846201119595</c:v>
                </c:pt>
                <c:pt idx="238079">
                  <c:v>551.57077876646997</c:v>
                </c:pt>
                <c:pt idx="238080">
                  <c:v>551.57309552174399</c:v>
                </c:pt>
                <c:pt idx="238081">
                  <c:v>551.57541227701699</c:v>
                </c:pt>
                <c:pt idx="238082">
                  <c:v>551.57772903229102</c:v>
                </c:pt>
                <c:pt idx="238083">
                  <c:v>551.58004578756402</c:v>
                </c:pt>
                <c:pt idx="238084">
                  <c:v>551.58236254283804</c:v>
                </c:pt>
                <c:pt idx="238085">
                  <c:v>551.58467929811104</c:v>
                </c:pt>
                <c:pt idx="238086">
                  <c:v>551.58699605338495</c:v>
                </c:pt>
                <c:pt idx="238087">
                  <c:v>551.58931280865897</c:v>
                </c:pt>
                <c:pt idx="238088">
                  <c:v>551.59162956393197</c:v>
                </c:pt>
                <c:pt idx="238089">
                  <c:v>551.593946319206</c:v>
                </c:pt>
                <c:pt idx="238090">
                  <c:v>551.596263074479</c:v>
                </c:pt>
                <c:pt idx="238091">
                  <c:v>551.59857982975302</c:v>
                </c:pt>
                <c:pt idx="238092">
                  <c:v>551.60089658502602</c:v>
                </c:pt>
                <c:pt idx="238093">
                  <c:v>551.60321334030004</c:v>
                </c:pt>
                <c:pt idx="238094">
                  <c:v>551.60553009557395</c:v>
                </c:pt>
                <c:pt idx="238095">
                  <c:v>551.60784685084695</c:v>
                </c:pt>
                <c:pt idx="238096">
                  <c:v>551.61016360612098</c:v>
                </c:pt>
                <c:pt idx="238097">
                  <c:v>551.61248036139398</c:v>
                </c:pt>
                <c:pt idx="238098">
                  <c:v>551.614797116668</c:v>
                </c:pt>
                <c:pt idx="238099">
                  <c:v>551.617113871941</c:v>
                </c:pt>
                <c:pt idx="238100">
                  <c:v>551.61943062721502</c:v>
                </c:pt>
                <c:pt idx="238101">
                  <c:v>551.62174738248905</c:v>
                </c:pt>
                <c:pt idx="238102">
                  <c:v>551.62406413776205</c:v>
                </c:pt>
                <c:pt idx="238103">
                  <c:v>551.62638089303596</c:v>
                </c:pt>
                <c:pt idx="238104">
                  <c:v>551.62869764830896</c:v>
                </c:pt>
                <c:pt idx="238105">
                  <c:v>551.63101440358298</c:v>
                </c:pt>
                <c:pt idx="238106">
                  <c:v>551.63333115885598</c:v>
                </c:pt>
                <c:pt idx="238107">
                  <c:v>551.63564791413</c:v>
                </c:pt>
                <c:pt idx="238108">
                  <c:v>551.63796466940403</c:v>
                </c:pt>
                <c:pt idx="238109">
                  <c:v>551.64028142467703</c:v>
                </c:pt>
                <c:pt idx="238110">
                  <c:v>551.64259817995105</c:v>
                </c:pt>
                <c:pt idx="238111">
                  <c:v>551.64491493522405</c:v>
                </c:pt>
                <c:pt idx="238112">
                  <c:v>551.64723169049796</c:v>
                </c:pt>
                <c:pt idx="238113">
                  <c:v>551.64954844577096</c:v>
                </c:pt>
                <c:pt idx="238114">
                  <c:v>551.65186520104498</c:v>
                </c:pt>
                <c:pt idx="238115">
                  <c:v>551.65418195631798</c:v>
                </c:pt>
                <c:pt idx="238116">
                  <c:v>551.65649871159201</c:v>
                </c:pt>
                <c:pt idx="238117">
                  <c:v>551.65881546686603</c:v>
                </c:pt>
                <c:pt idx="238118">
                  <c:v>551.66113222213903</c:v>
                </c:pt>
                <c:pt idx="238119">
                  <c:v>551.66344897741305</c:v>
                </c:pt>
                <c:pt idx="238120">
                  <c:v>551.66576573268605</c:v>
                </c:pt>
                <c:pt idx="238121">
                  <c:v>551.66808248795996</c:v>
                </c:pt>
                <c:pt idx="238122">
                  <c:v>551.67039924323296</c:v>
                </c:pt>
                <c:pt idx="238123">
                  <c:v>551.67271599850699</c:v>
                </c:pt>
                <c:pt idx="238124">
                  <c:v>551.67503275378101</c:v>
                </c:pt>
                <c:pt idx="238125">
                  <c:v>551.67734950905401</c:v>
                </c:pt>
                <c:pt idx="238126">
                  <c:v>551.67966626432803</c:v>
                </c:pt>
                <c:pt idx="238127">
                  <c:v>551.68198301960103</c:v>
                </c:pt>
                <c:pt idx="238128">
                  <c:v>551.68429977487494</c:v>
                </c:pt>
                <c:pt idx="238129">
                  <c:v>551.68661653014794</c:v>
                </c:pt>
                <c:pt idx="238130">
                  <c:v>551.68893328542197</c:v>
                </c:pt>
                <c:pt idx="238131">
                  <c:v>551.69125004069599</c:v>
                </c:pt>
                <c:pt idx="238132">
                  <c:v>551.69356679596899</c:v>
                </c:pt>
                <c:pt idx="238133">
                  <c:v>551.69588355124301</c:v>
                </c:pt>
                <c:pt idx="238134">
                  <c:v>551.69820030651601</c:v>
                </c:pt>
                <c:pt idx="238135">
                  <c:v>551.70051706179004</c:v>
                </c:pt>
                <c:pt idx="238136">
                  <c:v>551.70283381706304</c:v>
                </c:pt>
                <c:pt idx="238137">
                  <c:v>551.70515057233695</c:v>
                </c:pt>
                <c:pt idx="238138">
                  <c:v>551.70746732761097</c:v>
                </c:pt>
                <c:pt idx="238139">
                  <c:v>551.70978408288397</c:v>
                </c:pt>
                <c:pt idx="238140">
                  <c:v>551.71210083815799</c:v>
                </c:pt>
                <c:pt idx="238141">
                  <c:v>551.71441759343099</c:v>
                </c:pt>
                <c:pt idx="238142">
                  <c:v>551.71673434870502</c:v>
                </c:pt>
                <c:pt idx="238143">
                  <c:v>551.71905110397802</c:v>
                </c:pt>
                <c:pt idx="238144">
                  <c:v>551.72136785925204</c:v>
                </c:pt>
                <c:pt idx="238145">
                  <c:v>551.72368461452595</c:v>
                </c:pt>
                <c:pt idx="238146">
                  <c:v>551.72600136979895</c:v>
                </c:pt>
                <c:pt idx="238147">
                  <c:v>551.72831812507297</c:v>
                </c:pt>
                <c:pt idx="238148">
                  <c:v>551.73063488034597</c:v>
                </c:pt>
                <c:pt idx="238149">
                  <c:v>551.73295163562</c:v>
                </c:pt>
                <c:pt idx="238150">
                  <c:v>551.735268390893</c:v>
                </c:pt>
                <c:pt idx="238151">
                  <c:v>551.73758514616702</c:v>
                </c:pt>
                <c:pt idx="238152">
                  <c:v>551.73990190144104</c:v>
                </c:pt>
                <c:pt idx="238153">
                  <c:v>551.74221865671404</c:v>
                </c:pt>
                <c:pt idx="238154">
                  <c:v>551.74453541198795</c:v>
                </c:pt>
                <c:pt idx="238155">
                  <c:v>551.74685216726095</c:v>
                </c:pt>
                <c:pt idx="238156">
                  <c:v>551.74916892253498</c:v>
                </c:pt>
                <c:pt idx="238157">
                  <c:v>551.75148567780798</c:v>
                </c:pt>
                <c:pt idx="238158">
                  <c:v>551.753802433082</c:v>
                </c:pt>
                <c:pt idx="238159">
                  <c:v>551.75611918835602</c:v>
                </c:pt>
                <c:pt idx="238160">
                  <c:v>551.75843594362902</c:v>
                </c:pt>
                <c:pt idx="238161">
                  <c:v>551.76075269890305</c:v>
                </c:pt>
                <c:pt idx="238162">
                  <c:v>551.76306945417605</c:v>
                </c:pt>
                <c:pt idx="238163">
                  <c:v>551.76538620944996</c:v>
                </c:pt>
                <c:pt idx="238164">
                  <c:v>551.76770296472296</c:v>
                </c:pt>
                <c:pt idx="238165">
                  <c:v>551.77001971999698</c:v>
                </c:pt>
                <c:pt idx="238166">
                  <c:v>551.77233647526998</c:v>
                </c:pt>
                <c:pt idx="238167">
                  <c:v>551.774653230544</c:v>
                </c:pt>
                <c:pt idx="238168">
                  <c:v>551.77696998581803</c:v>
                </c:pt>
                <c:pt idx="238169">
                  <c:v>551.77928674109103</c:v>
                </c:pt>
                <c:pt idx="238170">
                  <c:v>551.78160349636505</c:v>
                </c:pt>
                <c:pt idx="238171">
                  <c:v>551.78392025163805</c:v>
                </c:pt>
                <c:pt idx="238172">
                  <c:v>551.78623700691196</c:v>
                </c:pt>
                <c:pt idx="238173">
                  <c:v>551.78855376218496</c:v>
                </c:pt>
                <c:pt idx="238174">
                  <c:v>551.79087051745898</c:v>
                </c:pt>
                <c:pt idx="238175">
                  <c:v>551.79318727273301</c:v>
                </c:pt>
                <c:pt idx="238176">
                  <c:v>551.79550402800601</c:v>
                </c:pt>
                <c:pt idx="238177">
                  <c:v>551.79782078328003</c:v>
                </c:pt>
                <c:pt idx="238178">
                  <c:v>551.80013753855303</c:v>
                </c:pt>
                <c:pt idx="238179">
                  <c:v>551.80245429382705</c:v>
                </c:pt>
                <c:pt idx="238180">
                  <c:v>551.80477104910005</c:v>
                </c:pt>
                <c:pt idx="238181">
                  <c:v>551.80708780437396</c:v>
                </c:pt>
                <c:pt idx="238182">
                  <c:v>551.80940455964799</c:v>
                </c:pt>
                <c:pt idx="238183">
                  <c:v>551.81172131492099</c:v>
                </c:pt>
                <c:pt idx="238184">
                  <c:v>551.81403807019501</c:v>
                </c:pt>
                <c:pt idx="238185">
                  <c:v>551.81635482546801</c:v>
                </c:pt>
                <c:pt idx="238186">
                  <c:v>551.81867158074203</c:v>
                </c:pt>
                <c:pt idx="238187">
                  <c:v>551.82098833601503</c:v>
                </c:pt>
                <c:pt idx="238188">
                  <c:v>551.82330509128894</c:v>
                </c:pt>
                <c:pt idx="238189">
                  <c:v>551.82562184656297</c:v>
                </c:pt>
                <c:pt idx="238190">
                  <c:v>551.82793860183597</c:v>
                </c:pt>
                <c:pt idx="238191">
                  <c:v>551.83025535710999</c:v>
                </c:pt>
                <c:pt idx="238192">
                  <c:v>551.83257211238299</c:v>
                </c:pt>
                <c:pt idx="238193">
                  <c:v>551.83488886765701</c:v>
                </c:pt>
                <c:pt idx="238194">
                  <c:v>551.83720562293001</c:v>
                </c:pt>
                <c:pt idx="238195">
                  <c:v>551.83952237820404</c:v>
                </c:pt>
                <c:pt idx="238196">
                  <c:v>551.84183913347795</c:v>
                </c:pt>
                <c:pt idx="238197">
                  <c:v>551.84415588875095</c:v>
                </c:pt>
                <c:pt idx="238198">
                  <c:v>551.84647264402497</c:v>
                </c:pt>
                <c:pt idx="238199">
                  <c:v>551.84878939929797</c:v>
                </c:pt>
                <c:pt idx="238200">
                  <c:v>551.85110615457199</c:v>
                </c:pt>
                <c:pt idx="238201">
                  <c:v>551.85342290984499</c:v>
                </c:pt>
                <c:pt idx="238202">
                  <c:v>551.85573966511902</c:v>
                </c:pt>
                <c:pt idx="238203">
                  <c:v>551.85805642039304</c:v>
                </c:pt>
                <c:pt idx="238204">
                  <c:v>551.86037317566604</c:v>
                </c:pt>
                <c:pt idx="238205">
                  <c:v>551.86268993093995</c:v>
                </c:pt>
                <c:pt idx="238206">
                  <c:v>551.86500668621295</c:v>
                </c:pt>
                <c:pt idx="238207">
                  <c:v>551.86732344148697</c:v>
                </c:pt>
                <c:pt idx="238208">
                  <c:v>551.86964019675997</c:v>
                </c:pt>
                <c:pt idx="238209">
                  <c:v>551.871956952034</c:v>
                </c:pt>
                <c:pt idx="238210">
                  <c:v>551.87427370730802</c:v>
                </c:pt>
                <c:pt idx="238211">
                  <c:v>551.87659046258102</c:v>
                </c:pt>
                <c:pt idx="238212">
                  <c:v>551.87890721785504</c:v>
                </c:pt>
                <c:pt idx="238213">
                  <c:v>551.88122397312804</c:v>
                </c:pt>
                <c:pt idx="238214">
                  <c:v>551.88354072840195</c:v>
                </c:pt>
                <c:pt idx="238215">
                  <c:v>551.88585748367495</c:v>
                </c:pt>
                <c:pt idx="238216">
                  <c:v>551.88817423894898</c:v>
                </c:pt>
                <c:pt idx="238217">
                  <c:v>551.89049099422198</c:v>
                </c:pt>
                <c:pt idx="238218">
                  <c:v>551.892807749496</c:v>
                </c:pt>
                <c:pt idx="238219">
                  <c:v>551.89512450477002</c:v>
                </c:pt>
                <c:pt idx="238220">
                  <c:v>551.89744126004302</c:v>
                </c:pt>
                <c:pt idx="238221">
                  <c:v>551.89975801531705</c:v>
                </c:pt>
                <c:pt idx="238222">
                  <c:v>551.90207477059005</c:v>
                </c:pt>
                <c:pt idx="238223">
                  <c:v>551.90439152586396</c:v>
                </c:pt>
                <c:pt idx="238224">
                  <c:v>551.90670828113696</c:v>
                </c:pt>
                <c:pt idx="238225">
                  <c:v>551.90902503641098</c:v>
                </c:pt>
                <c:pt idx="238226">
                  <c:v>551.911341791685</c:v>
                </c:pt>
                <c:pt idx="238227">
                  <c:v>551.913658546958</c:v>
                </c:pt>
                <c:pt idx="238228">
                  <c:v>551.91597530223203</c:v>
                </c:pt>
                <c:pt idx="238229">
                  <c:v>551.91829205750503</c:v>
                </c:pt>
                <c:pt idx="238230">
                  <c:v>551.92060881277905</c:v>
                </c:pt>
                <c:pt idx="238231">
                  <c:v>551.92292556805205</c:v>
                </c:pt>
                <c:pt idx="238232">
                  <c:v>551.92524232332596</c:v>
                </c:pt>
                <c:pt idx="238233">
                  <c:v>551.92755907859998</c:v>
                </c:pt>
                <c:pt idx="238234">
                  <c:v>551.92987583387298</c:v>
                </c:pt>
                <c:pt idx="238235">
                  <c:v>551.93219258914701</c:v>
                </c:pt>
                <c:pt idx="238236">
                  <c:v>551.93450934442001</c:v>
                </c:pt>
                <c:pt idx="238237">
                  <c:v>551.93682609969403</c:v>
                </c:pt>
                <c:pt idx="238238">
                  <c:v>551.93914285496703</c:v>
                </c:pt>
                <c:pt idx="238239">
                  <c:v>551.94145961024105</c:v>
                </c:pt>
                <c:pt idx="238240">
                  <c:v>551.94377636551496</c:v>
                </c:pt>
                <c:pt idx="238241">
                  <c:v>551.94609312078796</c:v>
                </c:pt>
                <c:pt idx="238242">
                  <c:v>551.94840987606199</c:v>
                </c:pt>
                <c:pt idx="238243">
                  <c:v>551.95072663133499</c:v>
                </c:pt>
                <c:pt idx="238244">
                  <c:v>551.95304338660901</c:v>
                </c:pt>
                <c:pt idx="238245">
                  <c:v>551.95536014188201</c:v>
                </c:pt>
                <c:pt idx="238246">
                  <c:v>551.95767689715603</c:v>
                </c:pt>
                <c:pt idx="238247">
                  <c:v>551.95999365242994</c:v>
                </c:pt>
                <c:pt idx="238248">
                  <c:v>551.96231040770294</c:v>
                </c:pt>
                <c:pt idx="238249">
                  <c:v>551.96462716297697</c:v>
                </c:pt>
                <c:pt idx="238250">
                  <c:v>551.96694391824997</c:v>
                </c:pt>
                <c:pt idx="238251">
                  <c:v>551.96926067352399</c:v>
                </c:pt>
                <c:pt idx="238252">
                  <c:v>551.97157742879699</c:v>
                </c:pt>
                <c:pt idx="238253">
                  <c:v>551.97389418407101</c:v>
                </c:pt>
                <c:pt idx="238254">
                  <c:v>551.97621093934504</c:v>
                </c:pt>
                <c:pt idx="238255">
                  <c:v>551.97852769461804</c:v>
                </c:pt>
                <c:pt idx="238256">
                  <c:v>551.98084444989195</c:v>
                </c:pt>
                <c:pt idx="238257">
                  <c:v>551.98316120516495</c:v>
                </c:pt>
                <c:pt idx="238258">
                  <c:v>551.98547796043897</c:v>
                </c:pt>
                <c:pt idx="238259">
                  <c:v>551.98779471571197</c:v>
                </c:pt>
                <c:pt idx="238260">
                  <c:v>551.99011147098599</c:v>
                </c:pt>
                <c:pt idx="238261">
                  <c:v>551.99242822625899</c:v>
                </c:pt>
                <c:pt idx="238262">
                  <c:v>551.99474498153302</c:v>
                </c:pt>
                <c:pt idx="238263">
                  <c:v>551.99706173680704</c:v>
                </c:pt>
                <c:pt idx="238264">
                  <c:v>551.99937849208004</c:v>
                </c:pt>
                <c:pt idx="238265">
                  <c:v>552.00169524735395</c:v>
                </c:pt>
                <c:pt idx="238266">
                  <c:v>552.00401200262695</c:v>
                </c:pt>
                <c:pt idx="238267">
                  <c:v>552.00632875790097</c:v>
                </c:pt>
                <c:pt idx="238268">
                  <c:v>552.00864551317397</c:v>
                </c:pt>
                <c:pt idx="238269">
                  <c:v>552.010962268448</c:v>
                </c:pt>
                <c:pt idx="238270">
                  <c:v>552.01327902372202</c:v>
                </c:pt>
                <c:pt idx="238271">
                  <c:v>552.01559577899502</c:v>
                </c:pt>
                <c:pt idx="238272">
                  <c:v>552.01791253426904</c:v>
                </c:pt>
                <c:pt idx="238273">
                  <c:v>552.02022928954204</c:v>
                </c:pt>
                <c:pt idx="238274">
                  <c:v>552.02254604481595</c:v>
                </c:pt>
                <c:pt idx="238275">
                  <c:v>552.02486280008895</c:v>
                </c:pt>
                <c:pt idx="238276">
                  <c:v>552.02717955536298</c:v>
                </c:pt>
                <c:pt idx="238277">
                  <c:v>552.029496310637</c:v>
                </c:pt>
                <c:pt idx="238278">
                  <c:v>552.03181306591</c:v>
                </c:pt>
                <c:pt idx="238279">
                  <c:v>552.03412982118402</c:v>
                </c:pt>
                <c:pt idx="238280">
                  <c:v>552.03644657645702</c:v>
                </c:pt>
                <c:pt idx="238281">
                  <c:v>552.03876333173105</c:v>
                </c:pt>
                <c:pt idx="238282">
                  <c:v>552.04108008700405</c:v>
                </c:pt>
                <c:pt idx="238283">
                  <c:v>552.04339684227796</c:v>
                </c:pt>
                <c:pt idx="238284">
                  <c:v>552.04571359755198</c:v>
                </c:pt>
                <c:pt idx="238285">
                  <c:v>552.04803035282498</c:v>
                </c:pt>
                <c:pt idx="238286">
                  <c:v>552.050347108099</c:v>
                </c:pt>
                <c:pt idx="238287">
                  <c:v>552.052663863372</c:v>
                </c:pt>
                <c:pt idx="238288">
                  <c:v>552.05498061864603</c:v>
                </c:pt>
                <c:pt idx="238289">
                  <c:v>552.05729737391903</c:v>
                </c:pt>
                <c:pt idx="238290">
                  <c:v>552.05961412919305</c:v>
                </c:pt>
                <c:pt idx="238291">
                  <c:v>552.06193088446696</c:v>
                </c:pt>
                <c:pt idx="238292">
                  <c:v>552.06424763973996</c:v>
                </c:pt>
                <c:pt idx="238293">
                  <c:v>552.06656439501398</c:v>
                </c:pt>
                <c:pt idx="238294">
                  <c:v>552.06888115028698</c:v>
                </c:pt>
                <c:pt idx="238295">
                  <c:v>552.07119790556101</c:v>
                </c:pt>
                <c:pt idx="238296">
                  <c:v>552.07351466083401</c:v>
                </c:pt>
                <c:pt idx="238297">
                  <c:v>552.07583141610803</c:v>
                </c:pt>
                <c:pt idx="238298">
                  <c:v>552.07814817138205</c:v>
                </c:pt>
                <c:pt idx="238299">
                  <c:v>552.08046492665505</c:v>
                </c:pt>
                <c:pt idx="238300">
                  <c:v>552.08278168192896</c:v>
                </c:pt>
                <c:pt idx="238301">
                  <c:v>552.08509843720196</c:v>
                </c:pt>
                <c:pt idx="238302">
                  <c:v>552.08741519247599</c:v>
                </c:pt>
                <c:pt idx="238303">
                  <c:v>552.08973194774899</c:v>
                </c:pt>
                <c:pt idx="238304">
                  <c:v>552.09204870302301</c:v>
                </c:pt>
                <c:pt idx="238305">
                  <c:v>552.09436545829703</c:v>
                </c:pt>
                <c:pt idx="238306">
                  <c:v>552.09668221357003</c:v>
                </c:pt>
                <c:pt idx="238307">
                  <c:v>552.09899896884394</c:v>
                </c:pt>
                <c:pt idx="238308">
                  <c:v>552.10131572411694</c:v>
                </c:pt>
                <c:pt idx="238309">
                  <c:v>552.10363247939097</c:v>
                </c:pt>
                <c:pt idx="238310">
                  <c:v>552.10594923466397</c:v>
                </c:pt>
                <c:pt idx="238311">
                  <c:v>552.10826598993799</c:v>
                </c:pt>
                <c:pt idx="238312">
                  <c:v>552.11058274521099</c:v>
                </c:pt>
                <c:pt idx="238313">
                  <c:v>552.11289950048501</c:v>
                </c:pt>
                <c:pt idx="238314">
                  <c:v>552.11521625575904</c:v>
                </c:pt>
                <c:pt idx="238315">
                  <c:v>552.11753301103204</c:v>
                </c:pt>
                <c:pt idx="238316">
                  <c:v>552.11984976630595</c:v>
                </c:pt>
                <c:pt idx="238317">
                  <c:v>552.12216652157895</c:v>
                </c:pt>
                <c:pt idx="238318">
                  <c:v>552.12448327685297</c:v>
                </c:pt>
                <c:pt idx="238319">
                  <c:v>552.12680003212597</c:v>
                </c:pt>
                <c:pt idx="238320">
                  <c:v>552.12911678739999</c:v>
                </c:pt>
                <c:pt idx="238321">
                  <c:v>552.13143354267402</c:v>
                </c:pt>
                <c:pt idx="238322">
                  <c:v>552.13375029794702</c:v>
                </c:pt>
                <c:pt idx="238323">
                  <c:v>552.13606705322104</c:v>
                </c:pt>
                <c:pt idx="238324">
                  <c:v>552.13838380849404</c:v>
                </c:pt>
                <c:pt idx="238325">
                  <c:v>552.14070056376795</c:v>
                </c:pt>
                <c:pt idx="238326">
                  <c:v>552.14301731904095</c:v>
                </c:pt>
                <c:pt idx="238327">
                  <c:v>552.14533407431497</c:v>
                </c:pt>
                <c:pt idx="238328">
                  <c:v>552.147650829589</c:v>
                </c:pt>
                <c:pt idx="238329">
                  <c:v>552.149967584862</c:v>
                </c:pt>
                <c:pt idx="238330">
                  <c:v>552.15228434013602</c:v>
                </c:pt>
                <c:pt idx="238331">
                  <c:v>552.15460109540902</c:v>
                </c:pt>
                <c:pt idx="238332">
                  <c:v>552.15691785068304</c:v>
                </c:pt>
                <c:pt idx="238333">
                  <c:v>552.15923460595604</c:v>
                </c:pt>
                <c:pt idx="238334">
                  <c:v>552.16155136122995</c:v>
                </c:pt>
                <c:pt idx="238335">
                  <c:v>552.16386811650398</c:v>
                </c:pt>
                <c:pt idx="238336">
                  <c:v>552.16618487177698</c:v>
                </c:pt>
                <c:pt idx="238337">
                  <c:v>552.168501627051</c:v>
                </c:pt>
                <c:pt idx="238338">
                  <c:v>552.170818382324</c:v>
                </c:pt>
                <c:pt idx="238339">
                  <c:v>552.17313513759802</c:v>
                </c:pt>
                <c:pt idx="238340">
                  <c:v>552.17545189287102</c:v>
                </c:pt>
                <c:pt idx="238341">
                  <c:v>552.17776864814505</c:v>
                </c:pt>
                <c:pt idx="238342">
                  <c:v>552.18008540341896</c:v>
                </c:pt>
                <c:pt idx="238343">
                  <c:v>552.18240215869196</c:v>
                </c:pt>
                <c:pt idx="238344">
                  <c:v>552.18471891396598</c:v>
                </c:pt>
                <c:pt idx="238345">
                  <c:v>552.18703566923898</c:v>
                </c:pt>
                <c:pt idx="238346">
                  <c:v>552.189352424513</c:v>
                </c:pt>
                <c:pt idx="238347">
                  <c:v>552.191669179786</c:v>
                </c:pt>
                <c:pt idx="238348">
                  <c:v>552.19398593506003</c:v>
                </c:pt>
                <c:pt idx="238349">
                  <c:v>552.19630269033405</c:v>
                </c:pt>
                <c:pt idx="238350">
                  <c:v>552.19861944560705</c:v>
                </c:pt>
                <c:pt idx="238351">
                  <c:v>552.20093620088096</c:v>
                </c:pt>
                <c:pt idx="238352">
                  <c:v>552.20325295615396</c:v>
                </c:pt>
                <c:pt idx="238353">
                  <c:v>552.20556971142798</c:v>
                </c:pt>
                <c:pt idx="238354">
                  <c:v>552.20788646670098</c:v>
                </c:pt>
                <c:pt idx="238355">
                  <c:v>552.21020322197501</c:v>
                </c:pt>
                <c:pt idx="238356">
                  <c:v>552.21251997724903</c:v>
                </c:pt>
                <c:pt idx="238357">
                  <c:v>552.21483673252203</c:v>
                </c:pt>
                <c:pt idx="238358">
                  <c:v>552.21715348779605</c:v>
                </c:pt>
                <c:pt idx="238359">
                  <c:v>552.21947024306905</c:v>
                </c:pt>
                <c:pt idx="238360">
                  <c:v>552.22178699834296</c:v>
                </c:pt>
                <c:pt idx="238361">
                  <c:v>552.22410375361596</c:v>
                </c:pt>
                <c:pt idx="238362">
                  <c:v>552.22642050888999</c:v>
                </c:pt>
                <c:pt idx="238363">
                  <c:v>552.22873726416299</c:v>
                </c:pt>
                <c:pt idx="238364">
                  <c:v>552.23105401943701</c:v>
                </c:pt>
                <c:pt idx="238365">
                  <c:v>552.23337077471103</c:v>
                </c:pt>
                <c:pt idx="238366">
                  <c:v>552.23568752998403</c:v>
                </c:pt>
                <c:pt idx="238367">
                  <c:v>552.23800428525794</c:v>
                </c:pt>
                <c:pt idx="238368">
                  <c:v>552.24032104053094</c:v>
                </c:pt>
                <c:pt idx="238369">
                  <c:v>552.24263779580497</c:v>
                </c:pt>
                <c:pt idx="238370">
                  <c:v>552.24495455107797</c:v>
                </c:pt>
                <c:pt idx="238371">
                  <c:v>552.24727130635199</c:v>
                </c:pt>
                <c:pt idx="238372">
                  <c:v>552.24958806162601</c:v>
                </c:pt>
                <c:pt idx="238373">
                  <c:v>552.25190481689901</c:v>
                </c:pt>
                <c:pt idx="238374">
                  <c:v>552.25422157217304</c:v>
                </c:pt>
                <c:pt idx="238375">
                  <c:v>552.25653832744604</c:v>
                </c:pt>
                <c:pt idx="238376">
                  <c:v>552.25885508271995</c:v>
                </c:pt>
                <c:pt idx="238377">
                  <c:v>552.26117183799295</c:v>
                </c:pt>
                <c:pt idx="238378">
                  <c:v>552.26348859326697</c:v>
                </c:pt>
                <c:pt idx="238379">
                  <c:v>552.26580534854099</c:v>
                </c:pt>
                <c:pt idx="238380">
                  <c:v>552.26812210381399</c:v>
                </c:pt>
                <c:pt idx="238381">
                  <c:v>552.27043885908802</c:v>
                </c:pt>
                <c:pt idx="238382">
                  <c:v>552.27275561436102</c:v>
                </c:pt>
                <c:pt idx="238383">
                  <c:v>552.27507236963504</c:v>
                </c:pt>
                <c:pt idx="238384">
                  <c:v>552.27738912490804</c:v>
                </c:pt>
                <c:pt idx="238385">
                  <c:v>552.27970588018195</c:v>
                </c:pt>
                <c:pt idx="238386">
                  <c:v>552.28202263545597</c:v>
                </c:pt>
                <c:pt idx="238387">
                  <c:v>552.28433939072897</c:v>
                </c:pt>
                <c:pt idx="238388">
                  <c:v>552.286656146003</c:v>
                </c:pt>
                <c:pt idx="238389">
                  <c:v>552.288972901276</c:v>
                </c:pt>
                <c:pt idx="238390">
                  <c:v>552.29128965655002</c:v>
                </c:pt>
                <c:pt idx="238391">
                  <c:v>552.29360641182302</c:v>
                </c:pt>
                <c:pt idx="238392">
                  <c:v>552.29592316709704</c:v>
                </c:pt>
                <c:pt idx="238393">
                  <c:v>552.29823992237095</c:v>
                </c:pt>
                <c:pt idx="238394">
                  <c:v>552.30055667764395</c:v>
                </c:pt>
                <c:pt idx="238395">
                  <c:v>552.30287343291798</c:v>
                </c:pt>
                <c:pt idx="238396">
                  <c:v>552.30519018819098</c:v>
                </c:pt>
                <c:pt idx="238397">
                  <c:v>552.307506943465</c:v>
                </c:pt>
                <c:pt idx="238398">
                  <c:v>552.309823698738</c:v>
                </c:pt>
                <c:pt idx="238399">
                  <c:v>552.31214045401202</c:v>
                </c:pt>
                <c:pt idx="238400">
                  <c:v>552.31445720928605</c:v>
                </c:pt>
                <c:pt idx="238401">
                  <c:v>552.31677396455905</c:v>
                </c:pt>
                <c:pt idx="238402">
                  <c:v>552.31909071983296</c:v>
                </c:pt>
                <c:pt idx="238403">
                  <c:v>552.32140747510596</c:v>
                </c:pt>
                <c:pt idx="238404">
                  <c:v>552.32372423037998</c:v>
                </c:pt>
                <c:pt idx="238405">
                  <c:v>552.32604098565298</c:v>
                </c:pt>
                <c:pt idx="238406">
                  <c:v>552.328357740927</c:v>
                </c:pt>
                <c:pt idx="238407">
                  <c:v>552.33067449620103</c:v>
                </c:pt>
                <c:pt idx="238408">
                  <c:v>552.33299125147403</c:v>
                </c:pt>
                <c:pt idx="238409">
                  <c:v>552.33530800674805</c:v>
                </c:pt>
                <c:pt idx="238410">
                  <c:v>552.33762476202105</c:v>
                </c:pt>
                <c:pt idx="238411">
                  <c:v>552.33994151729496</c:v>
                </c:pt>
                <c:pt idx="238412">
                  <c:v>552.34225827256796</c:v>
                </c:pt>
                <c:pt idx="238413">
                  <c:v>552.34457502784198</c:v>
                </c:pt>
                <c:pt idx="238414">
                  <c:v>552.34689178311498</c:v>
                </c:pt>
                <c:pt idx="238415">
                  <c:v>552.34920853838901</c:v>
                </c:pt>
                <c:pt idx="238416">
                  <c:v>552.35152529366303</c:v>
                </c:pt>
                <c:pt idx="238417">
                  <c:v>552.35384204893603</c:v>
                </c:pt>
                <c:pt idx="238418">
                  <c:v>552.35615880421005</c:v>
                </c:pt>
                <c:pt idx="238419">
                  <c:v>552.35847555948305</c:v>
                </c:pt>
                <c:pt idx="238420">
                  <c:v>552.36079231475696</c:v>
                </c:pt>
                <c:pt idx="238421">
                  <c:v>552.36310907002996</c:v>
                </c:pt>
                <c:pt idx="238422">
                  <c:v>552.36542582530399</c:v>
                </c:pt>
                <c:pt idx="238423">
                  <c:v>552.36774258057801</c:v>
                </c:pt>
                <c:pt idx="238424">
                  <c:v>552.37005933585101</c:v>
                </c:pt>
                <c:pt idx="238425">
                  <c:v>552.37237609112503</c:v>
                </c:pt>
                <c:pt idx="238426">
                  <c:v>552.37469284639803</c:v>
                </c:pt>
                <c:pt idx="238427">
                  <c:v>552.37700960167194</c:v>
                </c:pt>
                <c:pt idx="238428">
                  <c:v>552.37932635694494</c:v>
                </c:pt>
                <c:pt idx="238429">
                  <c:v>552.38164311221897</c:v>
                </c:pt>
                <c:pt idx="238430">
                  <c:v>552.38395986749299</c:v>
                </c:pt>
                <c:pt idx="238431">
                  <c:v>552.38627662276599</c:v>
                </c:pt>
                <c:pt idx="238432">
                  <c:v>552.38859337804001</c:v>
                </c:pt>
                <c:pt idx="238433">
                  <c:v>552.39091013331301</c:v>
                </c:pt>
                <c:pt idx="238434">
                  <c:v>552.39322688858704</c:v>
                </c:pt>
                <c:pt idx="238435">
                  <c:v>552.39554364386004</c:v>
                </c:pt>
                <c:pt idx="238436">
                  <c:v>552.39786039913395</c:v>
                </c:pt>
                <c:pt idx="238437">
                  <c:v>552.40017715440797</c:v>
                </c:pt>
                <c:pt idx="238438">
                  <c:v>552.40249390968097</c:v>
                </c:pt>
                <c:pt idx="238439">
                  <c:v>552.40481066495499</c:v>
                </c:pt>
                <c:pt idx="238440">
                  <c:v>552.40712742022799</c:v>
                </c:pt>
                <c:pt idx="238441">
                  <c:v>552.40944417550202</c:v>
                </c:pt>
                <c:pt idx="238442">
                  <c:v>552.41176093077502</c:v>
                </c:pt>
                <c:pt idx="238443">
                  <c:v>552.41407768604904</c:v>
                </c:pt>
                <c:pt idx="238444">
                  <c:v>552.41639444132295</c:v>
                </c:pt>
                <c:pt idx="238445">
                  <c:v>552.41871119659595</c:v>
                </c:pt>
                <c:pt idx="238446">
                  <c:v>552.42102795186997</c:v>
                </c:pt>
                <c:pt idx="238447">
                  <c:v>552.42334470714297</c:v>
                </c:pt>
                <c:pt idx="238448">
                  <c:v>552.425661462417</c:v>
                </c:pt>
                <c:pt idx="238449">
                  <c:v>552.42797821769</c:v>
                </c:pt>
                <c:pt idx="238450">
                  <c:v>552.43029497296402</c:v>
                </c:pt>
                <c:pt idx="238451">
                  <c:v>552.43261172823804</c:v>
                </c:pt>
                <c:pt idx="238452">
                  <c:v>552.43492848351104</c:v>
                </c:pt>
                <c:pt idx="238453">
                  <c:v>552.43724523878495</c:v>
                </c:pt>
                <c:pt idx="238454">
                  <c:v>552.43956199405795</c:v>
                </c:pt>
                <c:pt idx="238455">
                  <c:v>552.44187874933198</c:v>
                </c:pt>
                <c:pt idx="238456">
                  <c:v>552.44419550460498</c:v>
                </c:pt>
                <c:pt idx="238457">
                  <c:v>552.446512259879</c:v>
                </c:pt>
                <c:pt idx="238458">
                  <c:v>552.44882901515302</c:v>
                </c:pt>
                <c:pt idx="238459">
                  <c:v>552.45114577042602</c:v>
                </c:pt>
                <c:pt idx="238460">
                  <c:v>552.45346252570005</c:v>
                </c:pt>
                <c:pt idx="238461">
                  <c:v>552.45577928097305</c:v>
                </c:pt>
                <c:pt idx="238462">
                  <c:v>552.45809603624696</c:v>
                </c:pt>
                <c:pt idx="238463">
                  <c:v>552.46041279151996</c:v>
                </c:pt>
                <c:pt idx="238464">
                  <c:v>552.46272954679398</c:v>
                </c:pt>
                <c:pt idx="238465">
                  <c:v>552.46504630206698</c:v>
                </c:pt>
                <c:pt idx="238466">
                  <c:v>552.467363057341</c:v>
                </c:pt>
                <c:pt idx="238467">
                  <c:v>552.46967981261503</c:v>
                </c:pt>
                <c:pt idx="238468">
                  <c:v>552.47199656788803</c:v>
                </c:pt>
                <c:pt idx="238469">
                  <c:v>552.47431332316205</c:v>
                </c:pt>
                <c:pt idx="238470">
                  <c:v>552.47663007843505</c:v>
                </c:pt>
                <c:pt idx="238471">
                  <c:v>552.47894683370896</c:v>
                </c:pt>
                <c:pt idx="238472">
                  <c:v>552.48126358898196</c:v>
                </c:pt>
                <c:pt idx="238473">
                  <c:v>552.48358034425598</c:v>
                </c:pt>
                <c:pt idx="238474">
                  <c:v>552.48589709953001</c:v>
                </c:pt>
                <c:pt idx="238475">
                  <c:v>552.48821385480301</c:v>
                </c:pt>
                <c:pt idx="238476">
                  <c:v>552.49053061007703</c:v>
                </c:pt>
                <c:pt idx="238477">
                  <c:v>552.49284736535003</c:v>
                </c:pt>
                <c:pt idx="238478">
                  <c:v>552.49516412062405</c:v>
                </c:pt>
                <c:pt idx="238479">
                  <c:v>552.49748087589705</c:v>
                </c:pt>
                <c:pt idx="238480">
                  <c:v>552.49979763117096</c:v>
                </c:pt>
                <c:pt idx="238481">
                  <c:v>552.50211438644499</c:v>
                </c:pt>
                <c:pt idx="238482">
                  <c:v>552.50443114171799</c:v>
                </c:pt>
                <c:pt idx="238483">
                  <c:v>552.50674789699201</c:v>
                </c:pt>
                <c:pt idx="238484">
                  <c:v>552.50906465226501</c:v>
                </c:pt>
                <c:pt idx="238485">
                  <c:v>552.51138140753903</c:v>
                </c:pt>
                <c:pt idx="238486">
                  <c:v>552.51369816281203</c:v>
                </c:pt>
                <c:pt idx="238487">
                  <c:v>552.51601491808594</c:v>
                </c:pt>
                <c:pt idx="238488">
                  <c:v>552.51833167335997</c:v>
                </c:pt>
                <c:pt idx="238489">
                  <c:v>552.52064842863297</c:v>
                </c:pt>
                <c:pt idx="238490">
                  <c:v>552.52296518390699</c:v>
                </c:pt>
                <c:pt idx="238491">
                  <c:v>552.52528193917999</c:v>
                </c:pt>
                <c:pt idx="238492">
                  <c:v>552.52759869445401</c:v>
                </c:pt>
                <c:pt idx="238493">
                  <c:v>552.52991544972701</c:v>
                </c:pt>
                <c:pt idx="238494">
                  <c:v>552.53223220500104</c:v>
                </c:pt>
                <c:pt idx="238495">
                  <c:v>552.53454896027495</c:v>
                </c:pt>
                <c:pt idx="238496">
                  <c:v>552.53686571554795</c:v>
                </c:pt>
                <c:pt idx="238497">
                  <c:v>552.53918247082197</c:v>
                </c:pt>
                <c:pt idx="238498">
                  <c:v>552.54149922609497</c:v>
                </c:pt>
                <c:pt idx="238499">
                  <c:v>552.54381598136899</c:v>
                </c:pt>
                <c:pt idx="238500">
                  <c:v>552.54613273664199</c:v>
                </c:pt>
                <c:pt idx="238501">
                  <c:v>552.54844949191602</c:v>
                </c:pt>
                <c:pt idx="238502">
                  <c:v>552.55076624719004</c:v>
                </c:pt>
                <c:pt idx="238503">
                  <c:v>552.55308300246304</c:v>
                </c:pt>
                <c:pt idx="238504">
                  <c:v>552.55539975773695</c:v>
                </c:pt>
                <c:pt idx="238505">
                  <c:v>552.55771651300995</c:v>
                </c:pt>
                <c:pt idx="238506">
                  <c:v>552.56003326828397</c:v>
                </c:pt>
                <c:pt idx="238507">
                  <c:v>552.56235002355697</c:v>
                </c:pt>
                <c:pt idx="238508">
                  <c:v>552.564666778831</c:v>
                </c:pt>
                <c:pt idx="238509">
                  <c:v>552.56698353410502</c:v>
                </c:pt>
                <c:pt idx="238510">
                  <c:v>552.56930028937802</c:v>
                </c:pt>
                <c:pt idx="238511">
                  <c:v>552.57161704465204</c:v>
                </c:pt>
                <c:pt idx="238512">
                  <c:v>552.57393379992504</c:v>
                </c:pt>
                <c:pt idx="238513">
                  <c:v>552.57625055519895</c:v>
                </c:pt>
                <c:pt idx="238514">
                  <c:v>552.57856731047195</c:v>
                </c:pt>
                <c:pt idx="238515">
                  <c:v>552.58088406574598</c:v>
                </c:pt>
                <c:pt idx="238516">
                  <c:v>552.58320082101898</c:v>
                </c:pt>
                <c:pt idx="238517">
                  <c:v>552.585517576293</c:v>
                </c:pt>
                <c:pt idx="238518">
                  <c:v>552.58783433156702</c:v>
                </c:pt>
                <c:pt idx="238519">
                  <c:v>552.59015108684002</c:v>
                </c:pt>
                <c:pt idx="238520">
                  <c:v>552.59246784211405</c:v>
                </c:pt>
                <c:pt idx="238521">
                  <c:v>552.59478459738705</c:v>
                </c:pt>
                <c:pt idx="238522">
                  <c:v>552.59710135266096</c:v>
                </c:pt>
                <c:pt idx="238523">
                  <c:v>552.59941810793396</c:v>
                </c:pt>
                <c:pt idx="238524">
                  <c:v>552.60173486320798</c:v>
                </c:pt>
                <c:pt idx="238525">
                  <c:v>552.604051618482</c:v>
                </c:pt>
                <c:pt idx="238526">
                  <c:v>552.606368373755</c:v>
                </c:pt>
                <c:pt idx="238527">
                  <c:v>552.60868512902903</c:v>
                </c:pt>
                <c:pt idx="238528">
                  <c:v>552.61100188430203</c:v>
                </c:pt>
                <c:pt idx="238529">
                  <c:v>552.61331863957605</c:v>
                </c:pt>
                <c:pt idx="238530">
                  <c:v>552.61563539484905</c:v>
                </c:pt>
                <c:pt idx="238531">
                  <c:v>552.61795215012296</c:v>
                </c:pt>
                <c:pt idx="238532">
                  <c:v>552.62026890539698</c:v>
                </c:pt>
                <c:pt idx="238533">
                  <c:v>552.62258566066998</c:v>
                </c:pt>
                <c:pt idx="238534">
                  <c:v>552.62490241594401</c:v>
                </c:pt>
                <c:pt idx="238535">
                  <c:v>552.62721917121701</c:v>
                </c:pt>
                <c:pt idx="238536">
                  <c:v>552.62953592649103</c:v>
                </c:pt>
                <c:pt idx="238537">
                  <c:v>552.63185268176403</c:v>
                </c:pt>
                <c:pt idx="238538">
                  <c:v>552.63416943703805</c:v>
                </c:pt>
                <c:pt idx="238539">
                  <c:v>552.63648619231196</c:v>
                </c:pt>
                <c:pt idx="238540">
                  <c:v>552.63880294758496</c:v>
                </c:pt>
                <c:pt idx="238541">
                  <c:v>552.64111970285899</c:v>
                </c:pt>
                <c:pt idx="238542">
                  <c:v>552.64343645813199</c:v>
                </c:pt>
                <c:pt idx="238543">
                  <c:v>552.64575321340601</c:v>
                </c:pt>
                <c:pt idx="238544">
                  <c:v>552.64806996867901</c:v>
                </c:pt>
                <c:pt idx="238545">
                  <c:v>552.65038672395303</c:v>
                </c:pt>
                <c:pt idx="238546">
                  <c:v>552.65270347922694</c:v>
                </c:pt>
                <c:pt idx="238547">
                  <c:v>552.65502023449994</c:v>
                </c:pt>
                <c:pt idx="238548">
                  <c:v>552.65733698977397</c:v>
                </c:pt>
                <c:pt idx="238549">
                  <c:v>552.65965374504697</c:v>
                </c:pt>
                <c:pt idx="238550">
                  <c:v>552.66197050032099</c:v>
                </c:pt>
                <c:pt idx="238551">
                  <c:v>552.66428725559399</c:v>
                </c:pt>
                <c:pt idx="238552">
                  <c:v>552.66660401086801</c:v>
                </c:pt>
                <c:pt idx="238553">
                  <c:v>552.66892076614204</c:v>
                </c:pt>
                <c:pt idx="238554">
                  <c:v>552.67123752141504</c:v>
                </c:pt>
                <c:pt idx="238555">
                  <c:v>552.67355427668895</c:v>
                </c:pt>
                <c:pt idx="238556">
                  <c:v>552.67587103196195</c:v>
                </c:pt>
                <c:pt idx="238557">
                  <c:v>552.67818778723597</c:v>
                </c:pt>
                <c:pt idx="238558">
                  <c:v>552.68050454250897</c:v>
                </c:pt>
                <c:pt idx="238559">
                  <c:v>552.68282129778299</c:v>
                </c:pt>
                <c:pt idx="238560">
                  <c:v>552.68513805305599</c:v>
                </c:pt>
                <c:pt idx="238561">
                  <c:v>552.68745480833002</c:v>
                </c:pt>
                <c:pt idx="238562">
                  <c:v>552.68977156360404</c:v>
                </c:pt>
                <c:pt idx="238563">
                  <c:v>552.69208831887704</c:v>
                </c:pt>
                <c:pt idx="238564">
                  <c:v>552.69440507415095</c:v>
                </c:pt>
                <c:pt idx="238565">
                  <c:v>552.69672182942395</c:v>
                </c:pt>
                <c:pt idx="238566">
                  <c:v>552.69903858469797</c:v>
                </c:pt>
                <c:pt idx="238567">
                  <c:v>552.70135533997097</c:v>
                </c:pt>
                <c:pt idx="238568">
                  <c:v>552.703672095245</c:v>
                </c:pt>
                <c:pt idx="238569">
                  <c:v>552.70598885051902</c:v>
                </c:pt>
                <c:pt idx="238570">
                  <c:v>552.70830560579202</c:v>
                </c:pt>
                <c:pt idx="238571">
                  <c:v>552.71062236106604</c:v>
                </c:pt>
                <c:pt idx="238572">
                  <c:v>552.71293911633904</c:v>
                </c:pt>
                <c:pt idx="238573">
                  <c:v>552.71525587161295</c:v>
                </c:pt>
                <c:pt idx="238574">
                  <c:v>552.71757262688595</c:v>
                </c:pt>
                <c:pt idx="238575">
                  <c:v>552.71988938215998</c:v>
                </c:pt>
                <c:pt idx="238576">
                  <c:v>552.722206137434</c:v>
                </c:pt>
                <c:pt idx="238577">
                  <c:v>552.724522892707</c:v>
                </c:pt>
                <c:pt idx="238578">
                  <c:v>552.72683964798102</c:v>
                </c:pt>
                <c:pt idx="238579">
                  <c:v>552.72915640325402</c:v>
                </c:pt>
                <c:pt idx="238580">
                  <c:v>552.73147315852805</c:v>
                </c:pt>
                <c:pt idx="238581">
                  <c:v>552.73378991380105</c:v>
                </c:pt>
                <c:pt idx="238582">
                  <c:v>552.73610666907496</c:v>
                </c:pt>
                <c:pt idx="238583">
                  <c:v>552.73842342434898</c:v>
                </c:pt>
                <c:pt idx="238584">
                  <c:v>552.74074017962198</c:v>
                </c:pt>
                <c:pt idx="238585">
                  <c:v>552.743056934896</c:v>
                </c:pt>
                <c:pt idx="238586">
                  <c:v>552.745373690169</c:v>
                </c:pt>
                <c:pt idx="238587">
                  <c:v>552.74769044544303</c:v>
                </c:pt>
                <c:pt idx="238588">
                  <c:v>552.75000720071603</c:v>
                </c:pt>
                <c:pt idx="238589">
                  <c:v>552.75232395599005</c:v>
                </c:pt>
                <c:pt idx="238590">
                  <c:v>552.75464071126396</c:v>
                </c:pt>
                <c:pt idx="238591">
                  <c:v>552.75695746653696</c:v>
                </c:pt>
                <c:pt idx="238592">
                  <c:v>552.75927422181098</c:v>
                </c:pt>
                <c:pt idx="238593">
                  <c:v>552.76159097708398</c:v>
                </c:pt>
                <c:pt idx="238594">
                  <c:v>552.76390773235801</c:v>
                </c:pt>
                <c:pt idx="238595">
                  <c:v>552.76622448763101</c:v>
                </c:pt>
                <c:pt idx="238596">
                  <c:v>552.76854124290503</c:v>
                </c:pt>
                <c:pt idx="238597">
                  <c:v>552.77085799817905</c:v>
                </c:pt>
                <c:pt idx="238598">
                  <c:v>552.77317475345205</c:v>
                </c:pt>
                <c:pt idx="238599">
                  <c:v>552.77549150872596</c:v>
                </c:pt>
                <c:pt idx="238600">
                  <c:v>552.77780826399896</c:v>
                </c:pt>
                <c:pt idx="238601">
                  <c:v>552.78012501927299</c:v>
                </c:pt>
                <c:pt idx="238602">
                  <c:v>552.78244177454599</c:v>
                </c:pt>
                <c:pt idx="238603">
                  <c:v>552.78475852982001</c:v>
                </c:pt>
                <c:pt idx="238604">
                  <c:v>552.78707528509403</c:v>
                </c:pt>
                <c:pt idx="238605">
                  <c:v>552.78939204036703</c:v>
                </c:pt>
                <c:pt idx="238606">
                  <c:v>552.79170879564094</c:v>
                </c:pt>
                <c:pt idx="238607">
                  <c:v>552.79402555091394</c:v>
                </c:pt>
                <c:pt idx="238608">
                  <c:v>552.79634230618797</c:v>
                </c:pt>
                <c:pt idx="238609">
                  <c:v>552.79865906146097</c:v>
                </c:pt>
                <c:pt idx="238610">
                  <c:v>552.80097581673499</c:v>
                </c:pt>
                <c:pt idx="238611">
                  <c:v>552.80329257200799</c:v>
                </c:pt>
                <c:pt idx="238612">
                  <c:v>552.80560932728201</c:v>
                </c:pt>
                <c:pt idx="238613">
                  <c:v>552.80792608255604</c:v>
                </c:pt>
                <c:pt idx="238614">
                  <c:v>552.81024283782904</c:v>
                </c:pt>
                <c:pt idx="238615">
                  <c:v>552.81255959310295</c:v>
                </c:pt>
                <c:pt idx="238616">
                  <c:v>552.81487634837595</c:v>
                </c:pt>
                <c:pt idx="238617">
                  <c:v>552.81719310364997</c:v>
                </c:pt>
                <c:pt idx="238618">
                  <c:v>552.81950985892297</c:v>
                </c:pt>
                <c:pt idx="238619">
                  <c:v>552.82182661419699</c:v>
                </c:pt>
                <c:pt idx="238620">
                  <c:v>552.82414336947102</c:v>
                </c:pt>
                <c:pt idx="238621">
                  <c:v>552.82646012474402</c:v>
                </c:pt>
                <c:pt idx="238622">
                  <c:v>552.82877688001804</c:v>
                </c:pt>
                <c:pt idx="238623">
                  <c:v>552.83109363529104</c:v>
                </c:pt>
                <c:pt idx="238624">
                  <c:v>552.83341039056495</c:v>
                </c:pt>
                <c:pt idx="238625">
                  <c:v>552.83572714583795</c:v>
                </c:pt>
                <c:pt idx="238626">
                  <c:v>552.83804390111197</c:v>
                </c:pt>
                <c:pt idx="238627">
                  <c:v>552.840360656386</c:v>
                </c:pt>
                <c:pt idx="238628">
                  <c:v>552.842677411659</c:v>
                </c:pt>
                <c:pt idx="238629">
                  <c:v>552.84499416693302</c:v>
                </c:pt>
                <c:pt idx="238630">
                  <c:v>552.84731092220602</c:v>
                </c:pt>
                <c:pt idx="238631">
                  <c:v>552.84962767748004</c:v>
                </c:pt>
                <c:pt idx="238632">
                  <c:v>552.85194443275304</c:v>
                </c:pt>
                <c:pt idx="238633">
                  <c:v>552.85426118802695</c:v>
                </c:pt>
                <c:pt idx="238634">
                  <c:v>552.85657794330098</c:v>
                </c:pt>
                <c:pt idx="238635">
                  <c:v>552.85889469857398</c:v>
                </c:pt>
                <c:pt idx="238636">
                  <c:v>552.861211453848</c:v>
                </c:pt>
                <c:pt idx="238637">
                  <c:v>552.863528209121</c:v>
                </c:pt>
                <c:pt idx="238638">
                  <c:v>552.86584496439502</c:v>
                </c:pt>
                <c:pt idx="238639">
                  <c:v>552.86816171966802</c:v>
                </c:pt>
                <c:pt idx="238640">
                  <c:v>552.87047847494205</c:v>
                </c:pt>
                <c:pt idx="238641">
                  <c:v>552.87279523021596</c:v>
                </c:pt>
                <c:pt idx="238642">
                  <c:v>552.87511198548896</c:v>
                </c:pt>
                <c:pt idx="238643">
                  <c:v>552.87742874076298</c:v>
                </c:pt>
                <c:pt idx="238644">
                  <c:v>552.87974549603598</c:v>
                </c:pt>
                <c:pt idx="238645">
                  <c:v>552.88206225131</c:v>
                </c:pt>
                <c:pt idx="238646">
                  <c:v>552.884379006583</c:v>
                </c:pt>
                <c:pt idx="238647">
                  <c:v>552.88669576185703</c:v>
                </c:pt>
                <c:pt idx="238648">
                  <c:v>552.88901251713105</c:v>
                </c:pt>
                <c:pt idx="238649">
                  <c:v>552.89132927240405</c:v>
                </c:pt>
                <c:pt idx="238650">
                  <c:v>552.89364602767796</c:v>
                </c:pt>
                <c:pt idx="238651">
                  <c:v>552.89596278295096</c:v>
                </c:pt>
                <c:pt idx="238652">
                  <c:v>552.89827953822498</c:v>
                </c:pt>
                <c:pt idx="238653">
                  <c:v>552.90059629349798</c:v>
                </c:pt>
                <c:pt idx="238654">
                  <c:v>552.90291304877201</c:v>
                </c:pt>
                <c:pt idx="238655">
                  <c:v>552.90522980404603</c:v>
                </c:pt>
                <c:pt idx="238656">
                  <c:v>552.90754655931903</c:v>
                </c:pt>
                <c:pt idx="238657">
                  <c:v>552.90986331459305</c:v>
                </c:pt>
                <c:pt idx="238658">
                  <c:v>552.91218006986605</c:v>
                </c:pt>
                <c:pt idx="238659">
                  <c:v>552.91449682513996</c:v>
                </c:pt>
                <c:pt idx="238660">
                  <c:v>552.91681358041296</c:v>
                </c:pt>
                <c:pt idx="238661">
                  <c:v>552.91913033568699</c:v>
                </c:pt>
                <c:pt idx="238662">
                  <c:v>552.92144709095999</c:v>
                </c:pt>
                <c:pt idx="238663">
                  <c:v>552.92376384623401</c:v>
                </c:pt>
                <c:pt idx="238664">
                  <c:v>552.92608060150803</c:v>
                </c:pt>
                <c:pt idx="238665">
                  <c:v>552.92839735678103</c:v>
                </c:pt>
                <c:pt idx="238666">
                  <c:v>552.93071411205506</c:v>
                </c:pt>
                <c:pt idx="238667">
                  <c:v>552.93303086732794</c:v>
                </c:pt>
                <c:pt idx="238668">
                  <c:v>552.93534762260197</c:v>
                </c:pt>
                <c:pt idx="238669">
                  <c:v>552.93766437787497</c:v>
                </c:pt>
                <c:pt idx="238670">
                  <c:v>552.93998113314899</c:v>
                </c:pt>
                <c:pt idx="238671">
                  <c:v>552.94229788842301</c:v>
                </c:pt>
                <c:pt idx="238672">
                  <c:v>552.94461464369601</c:v>
                </c:pt>
                <c:pt idx="238673">
                  <c:v>552.94693139897004</c:v>
                </c:pt>
                <c:pt idx="238674">
                  <c:v>552.94924815424304</c:v>
                </c:pt>
                <c:pt idx="238675">
                  <c:v>552.95156490951695</c:v>
                </c:pt>
                <c:pt idx="238676">
                  <c:v>552.95388166478995</c:v>
                </c:pt>
                <c:pt idx="238677">
                  <c:v>552.95619842006397</c:v>
                </c:pt>
                <c:pt idx="238678">
                  <c:v>552.95851517533799</c:v>
                </c:pt>
                <c:pt idx="238679">
                  <c:v>552.96083193061099</c:v>
                </c:pt>
                <c:pt idx="238680">
                  <c:v>552.96314868588502</c:v>
                </c:pt>
                <c:pt idx="238681">
                  <c:v>552.96546544115802</c:v>
                </c:pt>
                <c:pt idx="238682">
                  <c:v>552.96778219643204</c:v>
                </c:pt>
                <c:pt idx="238683">
                  <c:v>552.97009895170504</c:v>
                </c:pt>
                <c:pt idx="238684">
                  <c:v>552.97241570697895</c:v>
                </c:pt>
                <c:pt idx="238685">
                  <c:v>552.97473246225297</c:v>
                </c:pt>
                <c:pt idx="238686">
                  <c:v>552.97704921752597</c:v>
                </c:pt>
                <c:pt idx="238687">
                  <c:v>552.9793659728</c:v>
                </c:pt>
                <c:pt idx="238688">
                  <c:v>552.981682728073</c:v>
                </c:pt>
                <c:pt idx="238689">
                  <c:v>552.98399948334702</c:v>
                </c:pt>
                <c:pt idx="238690">
                  <c:v>552.98631623862002</c:v>
                </c:pt>
                <c:pt idx="238691">
                  <c:v>552.98863299389404</c:v>
                </c:pt>
                <c:pt idx="238692">
                  <c:v>552.99094974916795</c:v>
                </c:pt>
                <c:pt idx="238693">
                  <c:v>552.99326650444095</c:v>
                </c:pt>
                <c:pt idx="238694">
                  <c:v>552.99558325971498</c:v>
                </c:pt>
                <c:pt idx="238695">
                  <c:v>552.99790001498798</c:v>
                </c:pt>
                <c:pt idx="238696">
                  <c:v>553.000216770262</c:v>
                </c:pt>
                <c:pt idx="238697">
                  <c:v>553.002533525535</c:v>
                </c:pt>
                <c:pt idx="238698">
                  <c:v>553.00485028080902</c:v>
                </c:pt>
                <c:pt idx="238699">
                  <c:v>553.00716703608305</c:v>
                </c:pt>
                <c:pt idx="238700">
                  <c:v>553.00948379135605</c:v>
                </c:pt>
                <c:pt idx="238701">
                  <c:v>553.01180054662996</c:v>
                </c:pt>
                <c:pt idx="238702">
                  <c:v>553.01411730190296</c:v>
                </c:pt>
                <c:pt idx="238703">
                  <c:v>553.01643405717698</c:v>
                </c:pt>
                <c:pt idx="238704">
                  <c:v>553.01875081244998</c:v>
                </c:pt>
                <c:pt idx="238705">
                  <c:v>553.021067567724</c:v>
                </c:pt>
                <c:pt idx="238706">
                  <c:v>553.02338432299803</c:v>
                </c:pt>
                <c:pt idx="238707">
                  <c:v>553.02570107827103</c:v>
                </c:pt>
                <c:pt idx="238708">
                  <c:v>553.02801783354505</c:v>
                </c:pt>
                <c:pt idx="238709">
                  <c:v>553.03033458881805</c:v>
                </c:pt>
                <c:pt idx="238710">
                  <c:v>553.03265134409196</c:v>
                </c:pt>
                <c:pt idx="238711">
                  <c:v>553.03496809936496</c:v>
                </c:pt>
                <c:pt idx="238712">
                  <c:v>553.03728485463898</c:v>
                </c:pt>
                <c:pt idx="238713">
                  <c:v>553.03960160991198</c:v>
                </c:pt>
                <c:pt idx="238714">
                  <c:v>553.04191836518601</c:v>
                </c:pt>
                <c:pt idx="238715">
                  <c:v>553.04423512046003</c:v>
                </c:pt>
                <c:pt idx="238716">
                  <c:v>553.04655187573303</c:v>
                </c:pt>
                <c:pt idx="238717">
                  <c:v>553.04886863100705</c:v>
                </c:pt>
                <c:pt idx="238718">
                  <c:v>553.05118538628005</c:v>
                </c:pt>
                <c:pt idx="238719">
                  <c:v>553.05350214155396</c:v>
                </c:pt>
                <c:pt idx="238720">
                  <c:v>553.05581889682696</c:v>
                </c:pt>
                <c:pt idx="238721">
                  <c:v>553.05813565210099</c:v>
                </c:pt>
                <c:pt idx="238722">
                  <c:v>553.06045240737501</c:v>
                </c:pt>
                <c:pt idx="238723">
                  <c:v>553.06276916264801</c:v>
                </c:pt>
                <c:pt idx="238724">
                  <c:v>553.06508591792203</c:v>
                </c:pt>
                <c:pt idx="238725">
                  <c:v>553.06740267319503</c:v>
                </c:pt>
                <c:pt idx="238726">
                  <c:v>553.06971942846906</c:v>
                </c:pt>
                <c:pt idx="238727">
                  <c:v>553.07203618374194</c:v>
                </c:pt>
                <c:pt idx="238728">
                  <c:v>553.07435293901597</c:v>
                </c:pt>
                <c:pt idx="238729">
                  <c:v>553.07666969428999</c:v>
                </c:pt>
                <c:pt idx="238730">
                  <c:v>553.07898644956299</c:v>
                </c:pt>
                <c:pt idx="238731">
                  <c:v>553.08130320483701</c:v>
                </c:pt>
                <c:pt idx="238732">
                  <c:v>553.08361996011001</c:v>
                </c:pt>
                <c:pt idx="238733">
                  <c:v>553.08593671538404</c:v>
                </c:pt>
                <c:pt idx="238734">
                  <c:v>553.08825347065704</c:v>
                </c:pt>
                <c:pt idx="238735">
                  <c:v>553.09057022593095</c:v>
                </c:pt>
                <c:pt idx="238736">
                  <c:v>553.09288698120497</c:v>
                </c:pt>
                <c:pt idx="238737">
                  <c:v>553.09520373647797</c:v>
                </c:pt>
                <c:pt idx="238738">
                  <c:v>553.09752049175199</c:v>
                </c:pt>
                <c:pt idx="238739">
                  <c:v>553.09983724702499</c:v>
                </c:pt>
                <c:pt idx="238740">
                  <c:v>553.10215400229902</c:v>
                </c:pt>
                <c:pt idx="238741">
                  <c:v>553.10447075757202</c:v>
                </c:pt>
                <c:pt idx="238742">
                  <c:v>553.10678751284604</c:v>
                </c:pt>
                <c:pt idx="238743">
                  <c:v>553.10910426811995</c:v>
                </c:pt>
                <c:pt idx="238744">
                  <c:v>553.11142102339295</c:v>
                </c:pt>
                <c:pt idx="238745">
                  <c:v>553.11373777866697</c:v>
                </c:pt>
                <c:pt idx="238746">
                  <c:v>553.11605453393997</c:v>
                </c:pt>
                <c:pt idx="238747">
                  <c:v>553.118371289214</c:v>
                </c:pt>
                <c:pt idx="238748">
                  <c:v>553.120688044487</c:v>
                </c:pt>
                <c:pt idx="238749">
                  <c:v>553.12300479976102</c:v>
                </c:pt>
                <c:pt idx="238750">
                  <c:v>553.12532155503504</c:v>
                </c:pt>
                <c:pt idx="238751">
                  <c:v>553.12763831030804</c:v>
                </c:pt>
                <c:pt idx="238752">
                  <c:v>553.12995506558195</c:v>
                </c:pt>
                <c:pt idx="238753">
                  <c:v>553.13227182085495</c:v>
                </c:pt>
                <c:pt idx="238754">
                  <c:v>553.13458857612898</c:v>
                </c:pt>
                <c:pt idx="238755">
                  <c:v>553.13690533140198</c:v>
                </c:pt>
                <c:pt idx="238756">
                  <c:v>553.139222086676</c:v>
                </c:pt>
                <c:pt idx="238757">
                  <c:v>553.14153884195002</c:v>
                </c:pt>
                <c:pt idx="238758">
                  <c:v>553.14385559722302</c:v>
                </c:pt>
                <c:pt idx="238759">
                  <c:v>553.14617235249705</c:v>
                </c:pt>
                <c:pt idx="238760">
                  <c:v>553.14848910777005</c:v>
                </c:pt>
                <c:pt idx="238761">
                  <c:v>553.15080586304396</c:v>
                </c:pt>
                <c:pt idx="238762">
                  <c:v>553.15312261831696</c:v>
                </c:pt>
                <c:pt idx="238763">
                  <c:v>553.15543937359098</c:v>
                </c:pt>
                <c:pt idx="238764">
                  <c:v>553.15775612886398</c:v>
                </c:pt>
                <c:pt idx="238765">
                  <c:v>553.160072884138</c:v>
                </c:pt>
                <c:pt idx="238766">
                  <c:v>553.16238963941203</c:v>
                </c:pt>
                <c:pt idx="238767">
                  <c:v>553.16470639468503</c:v>
                </c:pt>
                <c:pt idx="238768">
                  <c:v>553.16702314995905</c:v>
                </c:pt>
                <c:pt idx="238769">
                  <c:v>553.16933990523205</c:v>
                </c:pt>
                <c:pt idx="238770">
                  <c:v>553.17165666050596</c:v>
                </c:pt>
                <c:pt idx="238771">
                  <c:v>553.17397341577896</c:v>
                </c:pt>
                <c:pt idx="238772">
                  <c:v>553.17629017105298</c:v>
                </c:pt>
                <c:pt idx="238773">
                  <c:v>553.17860692632701</c:v>
                </c:pt>
                <c:pt idx="238774">
                  <c:v>553.18092368160001</c:v>
                </c:pt>
                <c:pt idx="238775">
                  <c:v>553.18324043687403</c:v>
                </c:pt>
                <c:pt idx="238776">
                  <c:v>553.18555719214703</c:v>
                </c:pt>
                <c:pt idx="238777">
                  <c:v>553.18787394742105</c:v>
                </c:pt>
                <c:pt idx="238778">
                  <c:v>553.19019070269405</c:v>
                </c:pt>
                <c:pt idx="238779">
                  <c:v>553.19250745796796</c:v>
                </c:pt>
                <c:pt idx="238780">
                  <c:v>553.19482421324199</c:v>
                </c:pt>
                <c:pt idx="238781">
                  <c:v>553.19714096851499</c:v>
                </c:pt>
                <c:pt idx="238782">
                  <c:v>553.19945772378901</c:v>
                </c:pt>
                <c:pt idx="238783">
                  <c:v>553.20177447906201</c:v>
                </c:pt>
                <c:pt idx="238784">
                  <c:v>553.20409123433603</c:v>
                </c:pt>
                <c:pt idx="238785">
                  <c:v>553.20640798960903</c:v>
                </c:pt>
                <c:pt idx="238786">
                  <c:v>553.20872474488306</c:v>
                </c:pt>
                <c:pt idx="238787">
                  <c:v>553.21104150015697</c:v>
                </c:pt>
                <c:pt idx="238788">
                  <c:v>553.21335825542997</c:v>
                </c:pt>
                <c:pt idx="238789">
                  <c:v>553.21567501070399</c:v>
                </c:pt>
                <c:pt idx="238790">
                  <c:v>553.21799176597699</c:v>
                </c:pt>
                <c:pt idx="238791">
                  <c:v>553.22030852125101</c:v>
                </c:pt>
                <c:pt idx="238792">
                  <c:v>553.22262527652401</c:v>
                </c:pt>
                <c:pt idx="238793">
                  <c:v>553.22494203179804</c:v>
                </c:pt>
                <c:pt idx="238794">
                  <c:v>553.22725878707195</c:v>
                </c:pt>
                <c:pt idx="238795">
                  <c:v>553.22957554234495</c:v>
                </c:pt>
                <c:pt idx="238796">
                  <c:v>553.23189229761897</c:v>
                </c:pt>
                <c:pt idx="238797">
                  <c:v>553.23420905289197</c:v>
                </c:pt>
                <c:pt idx="238798">
                  <c:v>553.23652580816599</c:v>
                </c:pt>
                <c:pt idx="238799">
                  <c:v>553.23884256343899</c:v>
                </c:pt>
                <c:pt idx="238800">
                  <c:v>553.24115931871302</c:v>
                </c:pt>
                <c:pt idx="238801">
                  <c:v>553.24347607398704</c:v>
                </c:pt>
                <c:pt idx="238802">
                  <c:v>553.24579282926004</c:v>
                </c:pt>
                <c:pt idx="238803">
                  <c:v>553.24810958453395</c:v>
                </c:pt>
                <c:pt idx="238804">
                  <c:v>553.25042633980695</c:v>
                </c:pt>
                <c:pt idx="238805">
                  <c:v>553.25274309508097</c:v>
                </c:pt>
                <c:pt idx="238806">
                  <c:v>553.25505985035397</c:v>
                </c:pt>
                <c:pt idx="238807">
                  <c:v>553.257376605628</c:v>
                </c:pt>
                <c:pt idx="238808">
                  <c:v>553.25969336090202</c:v>
                </c:pt>
                <c:pt idx="238809">
                  <c:v>553.26201011617502</c:v>
                </c:pt>
                <c:pt idx="238810">
                  <c:v>553.26432687144904</c:v>
                </c:pt>
                <c:pt idx="238811">
                  <c:v>553.26664362672204</c:v>
                </c:pt>
                <c:pt idx="238812">
                  <c:v>553.26896038199595</c:v>
                </c:pt>
                <c:pt idx="238813">
                  <c:v>553.27127713726895</c:v>
                </c:pt>
                <c:pt idx="238814">
                  <c:v>553.27359389254298</c:v>
                </c:pt>
                <c:pt idx="238815">
                  <c:v>553.27591064781598</c:v>
                </c:pt>
                <c:pt idx="238816">
                  <c:v>553.27822740309</c:v>
                </c:pt>
                <c:pt idx="238817">
                  <c:v>553.28054415836402</c:v>
                </c:pt>
                <c:pt idx="238818">
                  <c:v>553.28286091363702</c:v>
                </c:pt>
                <c:pt idx="238819">
                  <c:v>553.28517766891105</c:v>
                </c:pt>
                <c:pt idx="238820">
                  <c:v>553.28749442418405</c:v>
                </c:pt>
                <c:pt idx="238821">
                  <c:v>553.28981117945796</c:v>
                </c:pt>
                <c:pt idx="238822">
                  <c:v>553.29212793473096</c:v>
                </c:pt>
                <c:pt idx="238823">
                  <c:v>553.29444469000498</c:v>
                </c:pt>
                <c:pt idx="238824">
                  <c:v>553.296761445279</c:v>
                </c:pt>
                <c:pt idx="238825">
                  <c:v>553.299078200552</c:v>
                </c:pt>
                <c:pt idx="238826">
                  <c:v>553.30139495582603</c:v>
                </c:pt>
                <c:pt idx="238827">
                  <c:v>553.30371171109903</c:v>
                </c:pt>
                <c:pt idx="238828">
                  <c:v>553.30602846637305</c:v>
                </c:pt>
                <c:pt idx="238829">
                  <c:v>553.30834522164605</c:v>
                </c:pt>
                <c:pt idx="238830">
                  <c:v>553.31066197691996</c:v>
                </c:pt>
                <c:pt idx="238831">
                  <c:v>553.31297873219398</c:v>
                </c:pt>
                <c:pt idx="238832">
                  <c:v>553.31529548746698</c:v>
                </c:pt>
                <c:pt idx="238833">
                  <c:v>553.31761224274101</c:v>
                </c:pt>
                <c:pt idx="238834">
                  <c:v>553.31992899801401</c:v>
                </c:pt>
                <c:pt idx="238835">
                  <c:v>553.32224575328803</c:v>
                </c:pt>
                <c:pt idx="238836">
                  <c:v>553.32456250856103</c:v>
                </c:pt>
                <c:pt idx="238837">
                  <c:v>553.32687926383505</c:v>
                </c:pt>
                <c:pt idx="238838">
                  <c:v>553.32919601910896</c:v>
                </c:pt>
                <c:pt idx="238839">
                  <c:v>553.33151277438196</c:v>
                </c:pt>
                <c:pt idx="238840">
                  <c:v>553.33382952965599</c:v>
                </c:pt>
                <c:pt idx="238841">
                  <c:v>553.33614628492899</c:v>
                </c:pt>
                <c:pt idx="238842">
                  <c:v>553.33846304020301</c:v>
                </c:pt>
                <c:pt idx="238843">
                  <c:v>553.34077979547601</c:v>
                </c:pt>
                <c:pt idx="238844">
                  <c:v>553.34309655075003</c:v>
                </c:pt>
                <c:pt idx="238845">
                  <c:v>553.34541330602406</c:v>
                </c:pt>
                <c:pt idx="238846">
                  <c:v>553.34773006129706</c:v>
                </c:pt>
                <c:pt idx="238847">
                  <c:v>553.35004681657097</c:v>
                </c:pt>
                <c:pt idx="238848">
                  <c:v>553.35236357184397</c:v>
                </c:pt>
                <c:pt idx="238849">
                  <c:v>553.35468032711799</c:v>
                </c:pt>
                <c:pt idx="238850">
                  <c:v>553.35699708239099</c:v>
                </c:pt>
                <c:pt idx="238851">
                  <c:v>553.35931383766501</c:v>
                </c:pt>
                <c:pt idx="238852">
                  <c:v>553.36163059293904</c:v>
                </c:pt>
                <c:pt idx="238853">
                  <c:v>553.36394734821204</c:v>
                </c:pt>
                <c:pt idx="238854">
                  <c:v>553.36626410348595</c:v>
                </c:pt>
                <c:pt idx="238855">
                  <c:v>553.36858085875895</c:v>
                </c:pt>
                <c:pt idx="238856">
                  <c:v>553.37089761403297</c:v>
                </c:pt>
                <c:pt idx="238857">
                  <c:v>553.37321436930597</c:v>
                </c:pt>
                <c:pt idx="238858">
                  <c:v>553.37553112457999</c:v>
                </c:pt>
                <c:pt idx="238859">
                  <c:v>553.37784787985299</c:v>
                </c:pt>
                <c:pt idx="238860">
                  <c:v>553.38016463512702</c:v>
                </c:pt>
                <c:pt idx="238861">
                  <c:v>553.38248139040104</c:v>
                </c:pt>
                <c:pt idx="238862">
                  <c:v>553.38479814567404</c:v>
                </c:pt>
                <c:pt idx="238863">
                  <c:v>553.38711490094795</c:v>
                </c:pt>
                <c:pt idx="238864">
                  <c:v>553.38943165622095</c:v>
                </c:pt>
                <c:pt idx="238865">
                  <c:v>553.39174841149497</c:v>
                </c:pt>
                <c:pt idx="238866">
                  <c:v>553.39406516676797</c:v>
                </c:pt>
                <c:pt idx="238867">
                  <c:v>553.396381922042</c:v>
                </c:pt>
                <c:pt idx="238868">
                  <c:v>553.39869867731602</c:v>
                </c:pt>
                <c:pt idx="238869">
                  <c:v>553.40101543258902</c:v>
                </c:pt>
                <c:pt idx="238870">
                  <c:v>553.40333218786304</c:v>
                </c:pt>
                <c:pt idx="238871">
                  <c:v>553.40564894313604</c:v>
                </c:pt>
                <c:pt idx="238872">
                  <c:v>553.40796569840995</c:v>
                </c:pt>
                <c:pt idx="238873">
                  <c:v>553.41028245368295</c:v>
                </c:pt>
                <c:pt idx="238874">
                  <c:v>553.41259920895698</c:v>
                </c:pt>
                <c:pt idx="238875">
                  <c:v>553.414915964231</c:v>
                </c:pt>
                <c:pt idx="238876">
                  <c:v>553.417232719504</c:v>
                </c:pt>
                <c:pt idx="238877">
                  <c:v>553.41954947477802</c:v>
                </c:pt>
                <c:pt idx="238878">
                  <c:v>553.42186623005102</c:v>
                </c:pt>
                <c:pt idx="238879">
                  <c:v>553.42418298532505</c:v>
                </c:pt>
                <c:pt idx="238880">
                  <c:v>553.42649974059805</c:v>
                </c:pt>
                <c:pt idx="238881">
                  <c:v>553.42881649587196</c:v>
                </c:pt>
                <c:pt idx="238882">
                  <c:v>553.43113325114598</c:v>
                </c:pt>
                <c:pt idx="238883">
                  <c:v>553.43345000641898</c:v>
                </c:pt>
                <c:pt idx="238884">
                  <c:v>553.435766761693</c:v>
                </c:pt>
                <c:pt idx="238885">
                  <c:v>553.438083516966</c:v>
                </c:pt>
                <c:pt idx="238886">
                  <c:v>553.44040027224003</c:v>
                </c:pt>
                <c:pt idx="238887">
                  <c:v>553.44271702751303</c:v>
                </c:pt>
                <c:pt idx="238888">
                  <c:v>553.44503378278705</c:v>
                </c:pt>
                <c:pt idx="238889">
                  <c:v>553.44735053806096</c:v>
                </c:pt>
                <c:pt idx="238890">
                  <c:v>553.44966729333396</c:v>
                </c:pt>
                <c:pt idx="238891">
                  <c:v>553.45198404860798</c:v>
                </c:pt>
                <c:pt idx="238892">
                  <c:v>553.45430080388098</c:v>
                </c:pt>
                <c:pt idx="238893">
                  <c:v>553.45661755915501</c:v>
                </c:pt>
                <c:pt idx="238894">
                  <c:v>553.45893431442801</c:v>
                </c:pt>
                <c:pt idx="238895">
                  <c:v>553.46125106970203</c:v>
                </c:pt>
                <c:pt idx="238896">
                  <c:v>553.46356782497605</c:v>
                </c:pt>
                <c:pt idx="238897">
                  <c:v>553.46588458024905</c:v>
                </c:pt>
                <c:pt idx="238898">
                  <c:v>553.46820133552296</c:v>
                </c:pt>
                <c:pt idx="238899">
                  <c:v>553.47051809079596</c:v>
                </c:pt>
                <c:pt idx="238900">
                  <c:v>553.47283484606999</c:v>
                </c:pt>
                <c:pt idx="238901">
                  <c:v>553.47515160134299</c:v>
                </c:pt>
                <c:pt idx="238902">
                  <c:v>553.47746835661701</c:v>
                </c:pt>
                <c:pt idx="238903">
                  <c:v>553.47978511189103</c:v>
                </c:pt>
                <c:pt idx="238904">
                  <c:v>553.48210186716403</c:v>
                </c:pt>
                <c:pt idx="238905">
                  <c:v>553.48441862243806</c:v>
                </c:pt>
                <c:pt idx="238906">
                  <c:v>553.48673537771106</c:v>
                </c:pt>
                <c:pt idx="238907">
                  <c:v>553.48905213298497</c:v>
                </c:pt>
                <c:pt idx="238908">
                  <c:v>553.49136888825797</c:v>
                </c:pt>
                <c:pt idx="238909">
                  <c:v>553.49368564353199</c:v>
                </c:pt>
                <c:pt idx="238910">
                  <c:v>553.49600239880499</c:v>
                </c:pt>
                <c:pt idx="238911">
                  <c:v>553.49831915407901</c:v>
                </c:pt>
                <c:pt idx="238912">
                  <c:v>553.50063590935304</c:v>
                </c:pt>
                <c:pt idx="238913">
                  <c:v>553.50295266462604</c:v>
                </c:pt>
                <c:pt idx="238914">
                  <c:v>553.50526941989995</c:v>
                </c:pt>
                <c:pt idx="238915">
                  <c:v>553.50758617517295</c:v>
                </c:pt>
                <c:pt idx="238916">
                  <c:v>553.50990293044697</c:v>
                </c:pt>
                <c:pt idx="238917">
                  <c:v>553.51221968571997</c:v>
                </c:pt>
                <c:pt idx="238918">
                  <c:v>553.51453644099399</c:v>
                </c:pt>
                <c:pt idx="238919">
                  <c:v>553.51685319626802</c:v>
                </c:pt>
                <c:pt idx="238920">
                  <c:v>553.51916995154102</c:v>
                </c:pt>
                <c:pt idx="238921">
                  <c:v>553.52148670681504</c:v>
                </c:pt>
                <c:pt idx="238922">
                  <c:v>553.52380346208804</c:v>
                </c:pt>
                <c:pt idx="238923">
                  <c:v>553.52612021736195</c:v>
                </c:pt>
                <c:pt idx="238924">
                  <c:v>553.52843697263495</c:v>
                </c:pt>
                <c:pt idx="238925">
                  <c:v>553.53075372790897</c:v>
                </c:pt>
                <c:pt idx="238926">
                  <c:v>553.533070483183</c:v>
                </c:pt>
                <c:pt idx="238927">
                  <c:v>553.535387238456</c:v>
                </c:pt>
                <c:pt idx="238928">
                  <c:v>553.53770399373002</c:v>
                </c:pt>
                <c:pt idx="238929">
                  <c:v>553.54002074900302</c:v>
                </c:pt>
                <c:pt idx="238930">
                  <c:v>553.54233750427704</c:v>
                </c:pt>
                <c:pt idx="238931">
                  <c:v>553.54465425955004</c:v>
                </c:pt>
                <c:pt idx="238932">
                  <c:v>553.54697101482395</c:v>
                </c:pt>
                <c:pt idx="238933">
                  <c:v>553.54928777009798</c:v>
                </c:pt>
                <c:pt idx="238934">
                  <c:v>553.55160452537098</c:v>
                </c:pt>
                <c:pt idx="238935">
                  <c:v>553.553921280645</c:v>
                </c:pt>
                <c:pt idx="238936">
                  <c:v>553.556238035918</c:v>
                </c:pt>
                <c:pt idx="238937">
                  <c:v>553.55855479119202</c:v>
                </c:pt>
                <c:pt idx="238938">
                  <c:v>553.56087154646502</c:v>
                </c:pt>
                <c:pt idx="238939">
                  <c:v>553.56318830173905</c:v>
                </c:pt>
                <c:pt idx="238940">
                  <c:v>553.56550505701296</c:v>
                </c:pt>
                <c:pt idx="238941">
                  <c:v>553.56782181228596</c:v>
                </c:pt>
                <c:pt idx="238942">
                  <c:v>553.57013856755998</c:v>
                </c:pt>
                <c:pt idx="238943">
                  <c:v>553.57245532283298</c:v>
                </c:pt>
                <c:pt idx="238944">
                  <c:v>553.574772078107</c:v>
                </c:pt>
                <c:pt idx="238945">
                  <c:v>553.57708883338</c:v>
                </c:pt>
                <c:pt idx="238946">
                  <c:v>553.57940558865403</c:v>
                </c:pt>
                <c:pt idx="238947">
                  <c:v>553.58172234392805</c:v>
                </c:pt>
                <c:pt idx="238948">
                  <c:v>553.58403909920105</c:v>
                </c:pt>
                <c:pt idx="238949">
                  <c:v>553.58635585447496</c:v>
                </c:pt>
                <c:pt idx="238950">
                  <c:v>553.58867260974796</c:v>
                </c:pt>
                <c:pt idx="238951">
                  <c:v>553.59098936502198</c:v>
                </c:pt>
                <c:pt idx="238952">
                  <c:v>553.59330612029498</c:v>
                </c:pt>
                <c:pt idx="238953">
                  <c:v>553.59562287556901</c:v>
                </c:pt>
                <c:pt idx="238954">
                  <c:v>553.59793963084303</c:v>
                </c:pt>
                <c:pt idx="238955">
                  <c:v>553.60025638611603</c:v>
                </c:pt>
                <c:pt idx="238956">
                  <c:v>553.60257314139005</c:v>
                </c:pt>
                <c:pt idx="238957">
                  <c:v>553.60488989666305</c:v>
                </c:pt>
                <c:pt idx="238958">
                  <c:v>553.60720665193696</c:v>
                </c:pt>
                <c:pt idx="238959">
                  <c:v>553.60952340720996</c:v>
                </c:pt>
                <c:pt idx="238960">
                  <c:v>553.61184016248399</c:v>
                </c:pt>
                <c:pt idx="238961">
                  <c:v>553.61415691775699</c:v>
                </c:pt>
                <c:pt idx="238962">
                  <c:v>553.61647367303101</c:v>
                </c:pt>
                <c:pt idx="238963">
                  <c:v>553.61879042830503</c:v>
                </c:pt>
                <c:pt idx="238964">
                  <c:v>553.62110718357803</c:v>
                </c:pt>
                <c:pt idx="238965">
                  <c:v>553.62342393885206</c:v>
                </c:pt>
                <c:pt idx="238966">
                  <c:v>553.62574069412506</c:v>
                </c:pt>
                <c:pt idx="238967">
                  <c:v>553.62805744939897</c:v>
                </c:pt>
                <c:pt idx="238968">
                  <c:v>553.63037420467197</c:v>
                </c:pt>
                <c:pt idx="238969">
                  <c:v>553.63269095994599</c:v>
                </c:pt>
                <c:pt idx="238970">
                  <c:v>553.63500771522001</c:v>
                </c:pt>
                <c:pt idx="238971">
                  <c:v>553.63732447049301</c:v>
                </c:pt>
                <c:pt idx="238972">
                  <c:v>553.63964122576704</c:v>
                </c:pt>
                <c:pt idx="238973">
                  <c:v>553.64195798104004</c:v>
                </c:pt>
                <c:pt idx="238974">
                  <c:v>553.64427473631395</c:v>
                </c:pt>
                <c:pt idx="238975">
                  <c:v>553.64659149158695</c:v>
                </c:pt>
                <c:pt idx="238976">
                  <c:v>553.64890824686097</c:v>
                </c:pt>
                <c:pt idx="238977">
                  <c:v>553.65122500213499</c:v>
                </c:pt>
                <c:pt idx="238978">
                  <c:v>553.65354175740799</c:v>
                </c:pt>
                <c:pt idx="238979">
                  <c:v>553.65585851268202</c:v>
                </c:pt>
                <c:pt idx="238980">
                  <c:v>553.65817526795502</c:v>
                </c:pt>
                <c:pt idx="238981">
                  <c:v>553.66049202322904</c:v>
                </c:pt>
                <c:pt idx="238982">
                  <c:v>553.66280877850204</c:v>
                </c:pt>
                <c:pt idx="238983">
                  <c:v>553.66512553377595</c:v>
                </c:pt>
                <c:pt idx="238984">
                  <c:v>553.66744228904997</c:v>
                </c:pt>
                <c:pt idx="238985">
                  <c:v>553.66975904432297</c:v>
                </c:pt>
                <c:pt idx="238986">
                  <c:v>553.672075799597</c:v>
                </c:pt>
                <c:pt idx="238987">
                  <c:v>553.67439255487</c:v>
                </c:pt>
                <c:pt idx="238988">
                  <c:v>553.67670931014402</c:v>
                </c:pt>
                <c:pt idx="238989">
                  <c:v>553.67902606541702</c:v>
                </c:pt>
                <c:pt idx="238990">
                  <c:v>553.68134282069104</c:v>
                </c:pt>
                <c:pt idx="238991">
                  <c:v>553.68365957596495</c:v>
                </c:pt>
                <c:pt idx="238992">
                  <c:v>553.68597633123795</c:v>
                </c:pt>
                <c:pt idx="238993">
                  <c:v>553.68829308651198</c:v>
                </c:pt>
                <c:pt idx="238994">
                  <c:v>553.69060984178498</c:v>
                </c:pt>
                <c:pt idx="238995">
                  <c:v>553.692926597059</c:v>
                </c:pt>
                <c:pt idx="238996">
                  <c:v>553.695243352332</c:v>
                </c:pt>
                <c:pt idx="238997">
                  <c:v>553.69756010760602</c:v>
                </c:pt>
                <c:pt idx="238998">
                  <c:v>553.69987686288005</c:v>
                </c:pt>
                <c:pt idx="238999">
                  <c:v>553.70219361815305</c:v>
                </c:pt>
                <c:pt idx="239000">
                  <c:v>553.70451037342696</c:v>
                </c:pt>
                <c:pt idx="239001">
                  <c:v>553.70682712869996</c:v>
                </c:pt>
                <c:pt idx="239002">
                  <c:v>553.70914388397398</c:v>
                </c:pt>
                <c:pt idx="239003">
                  <c:v>553.71146063924698</c:v>
                </c:pt>
                <c:pt idx="239004">
                  <c:v>553.713777394521</c:v>
                </c:pt>
                <c:pt idx="239005">
                  <c:v>553.71609414979503</c:v>
                </c:pt>
                <c:pt idx="239006">
                  <c:v>553.71841090506803</c:v>
                </c:pt>
                <c:pt idx="239007">
                  <c:v>553.72072766034205</c:v>
                </c:pt>
                <c:pt idx="239008">
                  <c:v>553.72304441561505</c:v>
                </c:pt>
                <c:pt idx="239009">
                  <c:v>553.72536117088896</c:v>
                </c:pt>
                <c:pt idx="239010">
                  <c:v>553.72767792616196</c:v>
                </c:pt>
                <c:pt idx="239011">
                  <c:v>553.72999468143598</c:v>
                </c:pt>
                <c:pt idx="239012">
                  <c:v>553.73231143670898</c:v>
                </c:pt>
                <c:pt idx="239013">
                  <c:v>553.73462819198301</c:v>
                </c:pt>
                <c:pt idx="239014">
                  <c:v>553.73694494725703</c:v>
                </c:pt>
                <c:pt idx="239015">
                  <c:v>553.73926170253003</c:v>
                </c:pt>
                <c:pt idx="239016">
                  <c:v>553.74157845780405</c:v>
                </c:pt>
                <c:pt idx="239017">
                  <c:v>553.74389521307705</c:v>
                </c:pt>
                <c:pt idx="239018">
                  <c:v>553.74621196835096</c:v>
                </c:pt>
                <c:pt idx="239019">
                  <c:v>553.74852872362396</c:v>
                </c:pt>
                <c:pt idx="239020">
                  <c:v>553.75084547889799</c:v>
                </c:pt>
                <c:pt idx="239021">
                  <c:v>553.75316223417201</c:v>
                </c:pt>
                <c:pt idx="239022">
                  <c:v>553.75547898944501</c:v>
                </c:pt>
                <c:pt idx="239023">
                  <c:v>553.75779574471903</c:v>
                </c:pt>
                <c:pt idx="239024">
                  <c:v>553.76011249999203</c:v>
                </c:pt>
                <c:pt idx="239025">
                  <c:v>553.76242925526606</c:v>
                </c:pt>
                <c:pt idx="239026">
                  <c:v>553.76474601053906</c:v>
                </c:pt>
                <c:pt idx="239027">
                  <c:v>553.76706276581297</c:v>
                </c:pt>
                <c:pt idx="239028">
                  <c:v>553.76937952108699</c:v>
                </c:pt>
                <c:pt idx="239029">
                  <c:v>553.77169627635999</c:v>
                </c:pt>
                <c:pt idx="239030">
                  <c:v>553.77401303163401</c:v>
                </c:pt>
                <c:pt idx="239031">
                  <c:v>553.77632978690701</c:v>
                </c:pt>
                <c:pt idx="239032">
                  <c:v>553.77864654218104</c:v>
                </c:pt>
                <c:pt idx="239033">
                  <c:v>553.78096329745404</c:v>
                </c:pt>
                <c:pt idx="239034">
                  <c:v>553.78328005272795</c:v>
                </c:pt>
                <c:pt idx="239035">
                  <c:v>553.78559680800197</c:v>
                </c:pt>
                <c:pt idx="239036">
                  <c:v>553.78791356327497</c:v>
                </c:pt>
                <c:pt idx="239037">
                  <c:v>553.79023031854899</c:v>
                </c:pt>
                <c:pt idx="239038">
                  <c:v>553.79254707382199</c:v>
                </c:pt>
                <c:pt idx="239039">
                  <c:v>553.79486382909602</c:v>
                </c:pt>
                <c:pt idx="239040">
                  <c:v>553.79718058436902</c:v>
                </c:pt>
                <c:pt idx="239041">
                  <c:v>553.79949733964304</c:v>
                </c:pt>
                <c:pt idx="239042">
                  <c:v>553.80181409491695</c:v>
                </c:pt>
                <c:pt idx="239043">
                  <c:v>553.80413085018995</c:v>
                </c:pt>
                <c:pt idx="239044">
                  <c:v>553.80644760546397</c:v>
                </c:pt>
                <c:pt idx="239045">
                  <c:v>553.80876436073697</c:v>
                </c:pt>
                <c:pt idx="239046">
                  <c:v>553.811081116011</c:v>
                </c:pt>
                <c:pt idx="239047">
                  <c:v>553.813397871284</c:v>
                </c:pt>
                <c:pt idx="239048">
                  <c:v>553.81571462655802</c:v>
                </c:pt>
                <c:pt idx="239049">
                  <c:v>553.81803138183204</c:v>
                </c:pt>
                <c:pt idx="239050">
                  <c:v>553.82034813710504</c:v>
                </c:pt>
                <c:pt idx="239051">
                  <c:v>553.82266489237895</c:v>
                </c:pt>
                <c:pt idx="239052">
                  <c:v>553.82498164765195</c:v>
                </c:pt>
                <c:pt idx="239053">
                  <c:v>553.82729840292598</c:v>
                </c:pt>
                <c:pt idx="239054">
                  <c:v>553.82961515819898</c:v>
                </c:pt>
                <c:pt idx="239055">
                  <c:v>553.831931913473</c:v>
                </c:pt>
                <c:pt idx="239056">
                  <c:v>553.83424866874702</c:v>
                </c:pt>
                <c:pt idx="239057">
                  <c:v>553.83656542402002</c:v>
                </c:pt>
                <c:pt idx="239058">
                  <c:v>553.83888217929405</c:v>
                </c:pt>
                <c:pt idx="239059">
                  <c:v>553.84119893456705</c:v>
                </c:pt>
                <c:pt idx="239060">
                  <c:v>553.84351568984096</c:v>
                </c:pt>
                <c:pt idx="239061">
                  <c:v>553.84583244511396</c:v>
                </c:pt>
                <c:pt idx="239062">
                  <c:v>553.84814920038798</c:v>
                </c:pt>
                <c:pt idx="239063">
                  <c:v>553.85046595566098</c:v>
                </c:pt>
                <c:pt idx="239064">
                  <c:v>553.852782710935</c:v>
                </c:pt>
                <c:pt idx="239065">
                  <c:v>553.85509946620903</c:v>
                </c:pt>
                <c:pt idx="239066">
                  <c:v>553.85741622148203</c:v>
                </c:pt>
                <c:pt idx="239067">
                  <c:v>553.85973297675605</c:v>
                </c:pt>
                <c:pt idx="239068">
                  <c:v>553.86204973202905</c:v>
                </c:pt>
                <c:pt idx="239069">
                  <c:v>553.86436648730296</c:v>
                </c:pt>
                <c:pt idx="239070">
                  <c:v>553.86668324257596</c:v>
                </c:pt>
                <c:pt idx="239071">
                  <c:v>553.86899999784998</c:v>
                </c:pt>
                <c:pt idx="239072">
                  <c:v>553.87131675312401</c:v>
                </c:pt>
                <c:pt idx="239073">
                  <c:v>553.87363350839701</c:v>
                </c:pt>
                <c:pt idx="239074">
                  <c:v>553.87595026367103</c:v>
                </c:pt>
                <c:pt idx="239075">
                  <c:v>553.87826701894403</c:v>
                </c:pt>
                <c:pt idx="239076">
                  <c:v>553.88058377421805</c:v>
                </c:pt>
                <c:pt idx="239077">
                  <c:v>553.88290052949105</c:v>
                </c:pt>
                <c:pt idx="239078">
                  <c:v>553.88521728476496</c:v>
                </c:pt>
                <c:pt idx="239079">
                  <c:v>553.88753404003899</c:v>
                </c:pt>
                <c:pt idx="239080">
                  <c:v>553.88985079531199</c:v>
                </c:pt>
                <c:pt idx="239081">
                  <c:v>553.89216755058601</c:v>
                </c:pt>
                <c:pt idx="239082">
                  <c:v>553.89448430585901</c:v>
                </c:pt>
                <c:pt idx="239083">
                  <c:v>553.89680106113303</c:v>
                </c:pt>
                <c:pt idx="239084">
                  <c:v>553.89911781640603</c:v>
                </c:pt>
                <c:pt idx="239085">
                  <c:v>553.90143457168006</c:v>
                </c:pt>
                <c:pt idx="239086">
                  <c:v>553.90375132695397</c:v>
                </c:pt>
                <c:pt idx="239087">
                  <c:v>553.90606808222697</c:v>
                </c:pt>
                <c:pt idx="239088">
                  <c:v>553.90838483750099</c:v>
                </c:pt>
                <c:pt idx="239089">
                  <c:v>553.91070159277399</c:v>
                </c:pt>
                <c:pt idx="239090">
                  <c:v>553.91301834804801</c:v>
                </c:pt>
                <c:pt idx="239091">
                  <c:v>553.91533510332101</c:v>
                </c:pt>
                <c:pt idx="239092">
                  <c:v>553.91765185859504</c:v>
                </c:pt>
                <c:pt idx="239093">
                  <c:v>553.91996861386895</c:v>
                </c:pt>
                <c:pt idx="239094">
                  <c:v>553.92228536914195</c:v>
                </c:pt>
                <c:pt idx="239095">
                  <c:v>553.92460212441597</c:v>
                </c:pt>
                <c:pt idx="239096">
                  <c:v>553.92691887968897</c:v>
                </c:pt>
                <c:pt idx="239097">
                  <c:v>553.92923563496299</c:v>
                </c:pt>
                <c:pt idx="239098">
                  <c:v>553.93155239023599</c:v>
                </c:pt>
                <c:pt idx="239099">
                  <c:v>553.93386914551002</c:v>
                </c:pt>
                <c:pt idx="239100">
                  <c:v>553.93618590078404</c:v>
                </c:pt>
                <c:pt idx="239101">
                  <c:v>553.93850265605704</c:v>
                </c:pt>
                <c:pt idx="239102">
                  <c:v>553.94081941133095</c:v>
                </c:pt>
                <c:pt idx="239103">
                  <c:v>553.94313616660395</c:v>
                </c:pt>
                <c:pt idx="239104">
                  <c:v>553.94545292187797</c:v>
                </c:pt>
                <c:pt idx="239105">
                  <c:v>553.94776967715097</c:v>
                </c:pt>
                <c:pt idx="239106">
                  <c:v>553.950086432425</c:v>
                </c:pt>
                <c:pt idx="239107">
                  <c:v>553.95240318769902</c:v>
                </c:pt>
                <c:pt idx="239108">
                  <c:v>553.95471994297202</c:v>
                </c:pt>
                <c:pt idx="239109">
                  <c:v>553.95703669824604</c:v>
                </c:pt>
                <c:pt idx="239110">
                  <c:v>553.95935345351904</c:v>
                </c:pt>
                <c:pt idx="239111">
                  <c:v>553.96167020879295</c:v>
                </c:pt>
                <c:pt idx="239112">
                  <c:v>553.96398696406595</c:v>
                </c:pt>
                <c:pt idx="239113">
                  <c:v>553.96630371933998</c:v>
                </c:pt>
                <c:pt idx="239114">
                  <c:v>553.96862047461298</c:v>
                </c:pt>
                <c:pt idx="239115">
                  <c:v>553.970937229887</c:v>
                </c:pt>
                <c:pt idx="239116">
                  <c:v>553.97325398516102</c:v>
                </c:pt>
                <c:pt idx="239117">
                  <c:v>553.97557074043402</c:v>
                </c:pt>
                <c:pt idx="239118">
                  <c:v>553.97788749570805</c:v>
                </c:pt>
                <c:pt idx="239119">
                  <c:v>553.98020425098105</c:v>
                </c:pt>
                <c:pt idx="239120">
                  <c:v>553.98252100625496</c:v>
                </c:pt>
                <c:pt idx="239121">
                  <c:v>553.98483776152796</c:v>
                </c:pt>
                <c:pt idx="239122">
                  <c:v>553.98715451680198</c:v>
                </c:pt>
                <c:pt idx="239123">
                  <c:v>553.989471272076</c:v>
                </c:pt>
                <c:pt idx="239124">
                  <c:v>553.991788027349</c:v>
                </c:pt>
                <c:pt idx="239125">
                  <c:v>553.99410478262303</c:v>
                </c:pt>
                <c:pt idx="239126">
                  <c:v>553.99642153789603</c:v>
                </c:pt>
                <c:pt idx="239127">
                  <c:v>553.99873829317005</c:v>
                </c:pt>
                <c:pt idx="239128">
                  <c:v>554.00105504844305</c:v>
                </c:pt>
                <c:pt idx="239129">
                  <c:v>554.00337180371696</c:v>
                </c:pt>
                <c:pt idx="239130">
                  <c:v>554.00568855899098</c:v>
                </c:pt>
                <c:pt idx="239131">
                  <c:v>554.00800531426398</c:v>
                </c:pt>
                <c:pt idx="239132">
                  <c:v>554.01032206953801</c:v>
                </c:pt>
                <c:pt idx="239133">
                  <c:v>554.01263882481101</c:v>
                </c:pt>
                <c:pt idx="239134">
                  <c:v>554.01495558008503</c:v>
                </c:pt>
                <c:pt idx="239135">
                  <c:v>554.01727233535803</c:v>
                </c:pt>
                <c:pt idx="239136">
                  <c:v>554.01958909063205</c:v>
                </c:pt>
                <c:pt idx="239137">
                  <c:v>554.02190584590596</c:v>
                </c:pt>
                <c:pt idx="239138">
                  <c:v>554.02422260117896</c:v>
                </c:pt>
                <c:pt idx="239139">
                  <c:v>554.02653935645299</c:v>
                </c:pt>
                <c:pt idx="239140">
                  <c:v>554.02885611172599</c:v>
                </c:pt>
                <c:pt idx="239141">
                  <c:v>554.03117286700001</c:v>
                </c:pt>
                <c:pt idx="239142">
                  <c:v>554.03348962227301</c:v>
                </c:pt>
                <c:pt idx="239143">
                  <c:v>554.03580637754703</c:v>
                </c:pt>
                <c:pt idx="239144">
                  <c:v>554.03812313282106</c:v>
                </c:pt>
                <c:pt idx="239145">
                  <c:v>554.04043988809406</c:v>
                </c:pt>
                <c:pt idx="239146">
                  <c:v>554.04275664336797</c:v>
                </c:pt>
                <c:pt idx="239147">
                  <c:v>554.04507339864097</c:v>
                </c:pt>
                <c:pt idx="239148">
                  <c:v>554.04739015391499</c:v>
                </c:pt>
                <c:pt idx="239149">
                  <c:v>554.04970690918799</c:v>
                </c:pt>
                <c:pt idx="239150">
                  <c:v>554.05202366446201</c:v>
                </c:pt>
                <c:pt idx="239151">
                  <c:v>554.05434041973604</c:v>
                </c:pt>
                <c:pt idx="239152">
                  <c:v>554.05665717500904</c:v>
                </c:pt>
                <c:pt idx="239153">
                  <c:v>554.05897393028295</c:v>
                </c:pt>
                <c:pt idx="239154">
                  <c:v>554.06129068555595</c:v>
                </c:pt>
                <c:pt idx="239155">
                  <c:v>554.06360744082997</c:v>
                </c:pt>
                <c:pt idx="239156">
                  <c:v>554.06592419610297</c:v>
                </c:pt>
                <c:pt idx="239157">
                  <c:v>554.06824095137699</c:v>
                </c:pt>
                <c:pt idx="239158">
                  <c:v>554.07055770664999</c:v>
                </c:pt>
                <c:pt idx="239159">
                  <c:v>554.07287446192402</c:v>
                </c:pt>
                <c:pt idx="239160">
                  <c:v>554.07519121719804</c:v>
                </c:pt>
                <c:pt idx="239161">
                  <c:v>554.07750797247104</c:v>
                </c:pt>
                <c:pt idx="239162">
                  <c:v>554.07982472774495</c:v>
                </c:pt>
                <c:pt idx="239163">
                  <c:v>554.08214148301795</c:v>
                </c:pt>
                <c:pt idx="239164">
                  <c:v>554.08445823829197</c:v>
                </c:pt>
                <c:pt idx="239165">
                  <c:v>554.08677499356497</c:v>
                </c:pt>
                <c:pt idx="239166">
                  <c:v>554.089091748839</c:v>
                </c:pt>
                <c:pt idx="239167">
                  <c:v>554.09140850411302</c:v>
                </c:pt>
                <c:pt idx="239168">
                  <c:v>554.09372525938602</c:v>
                </c:pt>
                <c:pt idx="239169">
                  <c:v>554.09604201466004</c:v>
                </c:pt>
                <c:pt idx="239170">
                  <c:v>554.09835876993304</c:v>
                </c:pt>
                <c:pt idx="239171">
                  <c:v>554.10067552520695</c:v>
                </c:pt>
                <c:pt idx="239172">
                  <c:v>554.10299228047995</c:v>
                </c:pt>
                <c:pt idx="239173">
                  <c:v>554.10530903575398</c:v>
                </c:pt>
                <c:pt idx="239174">
                  <c:v>554.107625791028</c:v>
                </c:pt>
                <c:pt idx="239175">
                  <c:v>554.109942546301</c:v>
                </c:pt>
                <c:pt idx="239176">
                  <c:v>554.11225930157502</c:v>
                </c:pt>
                <c:pt idx="239177">
                  <c:v>554.11457605684802</c:v>
                </c:pt>
                <c:pt idx="239178">
                  <c:v>554.11689281212205</c:v>
                </c:pt>
                <c:pt idx="239179">
                  <c:v>554.11920956739505</c:v>
                </c:pt>
                <c:pt idx="239180">
                  <c:v>554.12152632266896</c:v>
                </c:pt>
                <c:pt idx="239181">
                  <c:v>554.12384307794298</c:v>
                </c:pt>
                <c:pt idx="239182">
                  <c:v>554.12615983321598</c:v>
                </c:pt>
                <c:pt idx="239183">
                  <c:v>554.12847658849</c:v>
                </c:pt>
                <c:pt idx="239184">
                  <c:v>554.130793343763</c:v>
                </c:pt>
                <c:pt idx="239185">
                  <c:v>554.13311009903703</c:v>
                </c:pt>
                <c:pt idx="239186">
                  <c:v>554.13542685431003</c:v>
                </c:pt>
                <c:pt idx="239187">
                  <c:v>554.13774360958405</c:v>
                </c:pt>
                <c:pt idx="239188">
                  <c:v>554.14006036485796</c:v>
                </c:pt>
                <c:pt idx="239189">
                  <c:v>554.14237712013096</c:v>
                </c:pt>
                <c:pt idx="239190">
                  <c:v>554.14469387540498</c:v>
                </c:pt>
                <c:pt idx="239191">
                  <c:v>554.14701063067798</c:v>
                </c:pt>
                <c:pt idx="239192">
                  <c:v>554.14932738595201</c:v>
                </c:pt>
                <c:pt idx="239193">
                  <c:v>554.15164414122501</c:v>
                </c:pt>
                <c:pt idx="239194">
                  <c:v>554.15396089649903</c:v>
                </c:pt>
                <c:pt idx="239195">
                  <c:v>554.15627765177305</c:v>
                </c:pt>
                <c:pt idx="239196">
                  <c:v>554.15859440704605</c:v>
                </c:pt>
                <c:pt idx="239197">
                  <c:v>554.16091116231996</c:v>
                </c:pt>
                <c:pt idx="239198">
                  <c:v>554.16322791759296</c:v>
                </c:pt>
                <c:pt idx="239199">
                  <c:v>554.16554467286699</c:v>
                </c:pt>
                <c:pt idx="239200">
                  <c:v>554.16786142813999</c:v>
                </c:pt>
                <c:pt idx="239201">
                  <c:v>554.17017818341401</c:v>
                </c:pt>
                <c:pt idx="239202">
                  <c:v>554.17249493868803</c:v>
                </c:pt>
                <c:pt idx="239203">
                  <c:v>554.17481169396103</c:v>
                </c:pt>
                <c:pt idx="239204">
                  <c:v>554.17712844923506</c:v>
                </c:pt>
                <c:pt idx="239205">
                  <c:v>554.17944520450806</c:v>
                </c:pt>
                <c:pt idx="239206">
                  <c:v>554.18176195978197</c:v>
                </c:pt>
                <c:pt idx="239207">
                  <c:v>554.18407871505497</c:v>
                </c:pt>
                <c:pt idx="239208">
                  <c:v>554.18639547032899</c:v>
                </c:pt>
                <c:pt idx="239209">
                  <c:v>554.18871222560199</c:v>
                </c:pt>
                <c:pt idx="239210">
                  <c:v>554.19102898087601</c:v>
                </c:pt>
                <c:pt idx="239211">
                  <c:v>554.19334573615004</c:v>
                </c:pt>
                <c:pt idx="239212">
                  <c:v>554.19566249142304</c:v>
                </c:pt>
                <c:pt idx="239213">
                  <c:v>554.19797924669695</c:v>
                </c:pt>
                <c:pt idx="239214">
                  <c:v>554.20029600196995</c:v>
                </c:pt>
                <c:pt idx="239215">
                  <c:v>554.20261275724397</c:v>
                </c:pt>
                <c:pt idx="239216">
                  <c:v>554.20492951251697</c:v>
                </c:pt>
                <c:pt idx="239217">
                  <c:v>554.20724626779099</c:v>
                </c:pt>
                <c:pt idx="239218">
                  <c:v>554.20956302306502</c:v>
                </c:pt>
                <c:pt idx="239219">
                  <c:v>554.21187977833802</c:v>
                </c:pt>
                <c:pt idx="239220">
                  <c:v>554.21419653361204</c:v>
                </c:pt>
                <c:pt idx="239221">
                  <c:v>554.21651328888504</c:v>
                </c:pt>
                <c:pt idx="239222">
                  <c:v>554.21883004415895</c:v>
                </c:pt>
                <c:pt idx="239223">
                  <c:v>554.22114679943195</c:v>
                </c:pt>
                <c:pt idx="239224">
                  <c:v>554.22346355470597</c:v>
                </c:pt>
                <c:pt idx="239225">
                  <c:v>554.22578030998</c:v>
                </c:pt>
                <c:pt idx="239226">
                  <c:v>554.228097065253</c:v>
                </c:pt>
                <c:pt idx="239227">
                  <c:v>554.23041382052702</c:v>
                </c:pt>
                <c:pt idx="239228">
                  <c:v>554.23273057580002</c:v>
                </c:pt>
                <c:pt idx="239229">
                  <c:v>554.23504733107404</c:v>
                </c:pt>
                <c:pt idx="239230">
                  <c:v>554.23736408634704</c:v>
                </c:pt>
                <c:pt idx="239231">
                  <c:v>554.23968084162095</c:v>
                </c:pt>
                <c:pt idx="239232">
                  <c:v>554.24199759689498</c:v>
                </c:pt>
                <c:pt idx="239233">
                  <c:v>554.24431435216798</c:v>
                </c:pt>
                <c:pt idx="239234">
                  <c:v>554.246631107442</c:v>
                </c:pt>
                <c:pt idx="239235">
                  <c:v>554.248947862715</c:v>
                </c:pt>
                <c:pt idx="239236">
                  <c:v>554.25126461798902</c:v>
                </c:pt>
                <c:pt idx="239237">
                  <c:v>554.25358137326202</c:v>
                </c:pt>
                <c:pt idx="239238">
                  <c:v>554.25589812853605</c:v>
                </c:pt>
                <c:pt idx="239239">
                  <c:v>554.25821488380996</c:v>
                </c:pt>
                <c:pt idx="239240">
                  <c:v>554.26053163908296</c:v>
                </c:pt>
                <c:pt idx="239241">
                  <c:v>554.26284839435698</c:v>
                </c:pt>
                <c:pt idx="239242">
                  <c:v>554.26516514962998</c:v>
                </c:pt>
                <c:pt idx="239243">
                  <c:v>554.267481904904</c:v>
                </c:pt>
                <c:pt idx="239244">
                  <c:v>554.269798660177</c:v>
                </c:pt>
                <c:pt idx="239245">
                  <c:v>554.27211541545103</c:v>
                </c:pt>
                <c:pt idx="239246">
                  <c:v>554.27443217072505</c:v>
                </c:pt>
                <c:pt idx="239247">
                  <c:v>554.27674892599805</c:v>
                </c:pt>
                <c:pt idx="239248">
                  <c:v>554.27906568127196</c:v>
                </c:pt>
                <c:pt idx="239249">
                  <c:v>554.28138243654496</c:v>
                </c:pt>
                <c:pt idx="239250">
                  <c:v>554.28369919181898</c:v>
                </c:pt>
                <c:pt idx="239251">
                  <c:v>554.28601594709198</c:v>
                </c:pt>
                <c:pt idx="239252">
                  <c:v>554.28833270236601</c:v>
                </c:pt>
                <c:pt idx="239253">
                  <c:v>554.29064945764003</c:v>
                </c:pt>
                <c:pt idx="239254">
                  <c:v>554.29296621291303</c:v>
                </c:pt>
                <c:pt idx="239255">
                  <c:v>554.29528296818705</c:v>
                </c:pt>
                <c:pt idx="239256">
                  <c:v>554.29759972346005</c:v>
                </c:pt>
                <c:pt idx="239257">
                  <c:v>554.29991647873396</c:v>
                </c:pt>
                <c:pt idx="239258">
                  <c:v>554.30223323400696</c:v>
                </c:pt>
                <c:pt idx="239259">
                  <c:v>554.30454998928099</c:v>
                </c:pt>
                <c:pt idx="239260">
                  <c:v>554.30686674455399</c:v>
                </c:pt>
                <c:pt idx="239261">
                  <c:v>554.30918349982801</c:v>
                </c:pt>
                <c:pt idx="239262">
                  <c:v>554.31150025510203</c:v>
                </c:pt>
                <c:pt idx="239263">
                  <c:v>554.31381701037503</c:v>
                </c:pt>
                <c:pt idx="239264">
                  <c:v>554.31613376564906</c:v>
                </c:pt>
                <c:pt idx="239265">
                  <c:v>554.31845052092206</c:v>
                </c:pt>
                <c:pt idx="239266">
                  <c:v>554.32076727619597</c:v>
                </c:pt>
                <c:pt idx="239267">
                  <c:v>554.32308403146897</c:v>
                </c:pt>
                <c:pt idx="239268">
                  <c:v>554.32540078674299</c:v>
                </c:pt>
                <c:pt idx="239269">
                  <c:v>554.32771754201701</c:v>
                </c:pt>
                <c:pt idx="239270">
                  <c:v>554.33003429729001</c:v>
                </c:pt>
                <c:pt idx="239271">
                  <c:v>554.33235105256404</c:v>
                </c:pt>
                <c:pt idx="239272">
                  <c:v>554.33466780783704</c:v>
                </c:pt>
                <c:pt idx="239273">
                  <c:v>554.33698456311095</c:v>
                </c:pt>
                <c:pt idx="239274">
                  <c:v>554.33930131838395</c:v>
                </c:pt>
                <c:pt idx="239275">
                  <c:v>554.34161807365797</c:v>
                </c:pt>
                <c:pt idx="239276">
                  <c:v>554.34393482893199</c:v>
                </c:pt>
                <c:pt idx="239277">
                  <c:v>554.34625158420499</c:v>
                </c:pt>
                <c:pt idx="239278">
                  <c:v>554.34856833947902</c:v>
                </c:pt>
                <c:pt idx="239279">
                  <c:v>554.35088509475202</c:v>
                </c:pt>
                <c:pt idx="239280">
                  <c:v>554.35320185002604</c:v>
                </c:pt>
                <c:pt idx="239281">
                  <c:v>554.35551860529904</c:v>
                </c:pt>
                <c:pt idx="239282">
                  <c:v>554.35783536057295</c:v>
                </c:pt>
                <c:pt idx="239283">
                  <c:v>554.36015211584697</c:v>
                </c:pt>
                <c:pt idx="239284">
                  <c:v>554.36246887111997</c:v>
                </c:pt>
                <c:pt idx="239285">
                  <c:v>554.364785626394</c:v>
                </c:pt>
                <c:pt idx="239286">
                  <c:v>554.367102381667</c:v>
                </c:pt>
                <c:pt idx="239287">
                  <c:v>554.36941913694102</c:v>
                </c:pt>
                <c:pt idx="239288">
                  <c:v>554.37173589221402</c:v>
                </c:pt>
                <c:pt idx="239289">
                  <c:v>554.37405264748804</c:v>
                </c:pt>
                <c:pt idx="239290">
                  <c:v>554.37636940276195</c:v>
                </c:pt>
                <c:pt idx="239291">
                  <c:v>554.37868615803495</c:v>
                </c:pt>
                <c:pt idx="239292">
                  <c:v>554.38100291330898</c:v>
                </c:pt>
                <c:pt idx="239293">
                  <c:v>554.38331966858198</c:v>
                </c:pt>
                <c:pt idx="239294">
                  <c:v>554.385636423856</c:v>
                </c:pt>
                <c:pt idx="239295">
                  <c:v>554.387953179129</c:v>
                </c:pt>
                <c:pt idx="239296">
                  <c:v>554.39026993440302</c:v>
                </c:pt>
                <c:pt idx="239297">
                  <c:v>554.39258668967705</c:v>
                </c:pt>
                <c:pt idx="239298">
                  <c:v>554.39490344495005</c:v>
                </c:pt>
                <c:pt idx="239299">
                  <c:v>554.39722020022396</c:v>
                </c:pt>
                <c:pt idx="239300">
                  <c:v>554.39953695549696</c:v>
                </c:pt>
                <c:pt idx="239301">
                  <c:v>554.40185371077098</c:v>
                </c:pt>
                <c:pt idx="239302">
                  <c:v>554.40417046604398</c:v>
                </c:pt>
                <c:pt idx="239303">
                  <c:v>554.406487221318</c:v>
                </c:pt>
                <c:pt idx="239304">
                  <c:v>554.40880397659203</c:v>
                </c:pt>
                <c:pt idx="239305">
                  <c:v>554.41112073186503</c:v>
                </c:pt>
                <c:pt idx="239306">
                  <c:v>554.41343748713905</c:v>
                </c:pt>
                <c:pt idx="239307">
                  <c:v>554.41575424241205</c:v>
                </c:pt>
                <c:pt idx="239308">
                  <c:v>554.41807099768596</c:v>
                </c:pt>
                <c:pt idx="239309">
                  <c:v>554.42038775295896</c:v>
                </c:pt>
                <c:pt idx="239310">
                  <c:v>554.42270450823298</c:v>
                </c:pt>
                <c:pt idx="239311">
                  <c:v>554.42502126350598</c:v>
                </c:pt>
                <c:pt idx="239312">
                  <c:v>554.42733801878001</c:v>
                </c:pt>
                <c:pt idx="239313">
                  <c:v>554.42965477405403</c:v>
                </c:pt>
                <c:pt idx="239314">
                  <c:v>554.43197152932703</c:v>
                </c:pt>
                <c:pt idx="239315">
                  <c:v>554.43428828460105</c:v>
                </c:pt>
                <c:pt idx="239316">
                  <c:v>554.43660503987405</c:v>
                </c:pt>
                <c:pt idx="239317">
                  <c:v>554.43892179514796</c:v>
                </c:pt>
                <c:pt idx="239318">
                  <c:v>554.44123855042096</c:v>
                </c:pt>
                <c:pt idx="239319">
                  <c:v>554.44355530569499</c:v>
                </c:pt>
                <c:pt idx="239320">
                  <c:v>554.44587206096901</c:v>
                </c:pt>
                <c:pt idx="239321">
                  <c:v>554.44818881624201</c:v>
                </c:pt>
                <c:pt idx="239322">
                  <c:v>554.45050557151603</c:v>
                </c:pt>
                <c:pt idx="239323">
                  <c:v>554.45282232678903</c:v>
                </c:pt>
                <c:pt idx="239324">
                  <c:v>554.45513908206306</c:v>
                </c:pt>
                <c:pt idx="239325">
                  <c:v>554.45745583733606</c:v>
                </c:pt>
                <c:pt idx="239326">
                  <c:v>554.45977259260997</c:v>
                </c:pt>
                <c:pt idx="239327">
                  <c:v>554.46208934788399</c:v>
                </c:pt>
                <c:pt idx="239328">
                  <c:v>554.46440610315699</c:v>
                </c:pt>
                <c:pt idx="239329">
                  <c:v>554.46672285843101</c:v>
                </c:pt>
                <c:pt idx="239330">
                  <c:v>554.46903961370401</c:v>
                </c:pt>
                <c:pt idx="239331">
                  <c:v>554.47135636897804</c:v>
                </c:pt>
                <c:pt idx="239332">
                  <c:v>554.47367312425104</c:v>
                </c:pt>
                <c:pt idx="239333">
                  <c:v>554.47598987952495</c:v>
                </c:pt>
                <c:pt idx="239334">
                  <c:v>554.47830663479897</c:v>
                </c:pt>
                <c:pt idx="239335">
                  <c:v>554.48062339007197</c:v>
                </c:pt>
                <c:pt idx="239336">
                  <c:v>554.48294014534599</c:v>
                </c:pt>
                <c:pt idx="239337">
                  <c:v>554.48525690061899</c:v>
                </c:pt>
                <c:pt idx="239338">
                  <c:v>554.48757365589302</c:v>
                </c:pt>
                <c:pt idx="239339">
                  <c:v>554.48989041116602</c:v>
                </c:pt>
                <c:pt idx="239340">
                  <c:v>554.49220716644004</c:v>
                </c:pt>
                <c:pt idx="239341">
                  <c:v>554.49452392171395</c:v>
                </c:pt>
                <c:pt idx="239342">
                  <c:v>554.49684067698695</c:v>
                </c:pt>
                <c:pt idx="239343">
                  <c:v>554.49915743226097</c:v>
                </c:pt>
                <c:pt idx="239344">
                  <c:v>554.50147418753397</c:v>
                </c:pt>
                <c:pt idx="239345">
                  <c:v>554.503790942808</c:v>
                </c:pt>
                <c:pt idx="239346">
                  <c:v>554.506107698081</c:v>
                </c:pt>
                <c:pt idx="239347">
                  <c:v>554.50842445335502</c:v>
                </c:pt>
                <c:pt idx="239348">
                  <c:v>554.51074120862904</c:v>
                </c:pt>
                <c:pt idx="239349">
                  <c:v>554.51305796390204</c:v>
                </c:pt>
                <c:pt idx="239350">
                  <c:v>554.51537471917595</c:v>
                </c:pt>
                <c:pt idx="239351">
                  <c:v>554.51769147444895</c:v>
                </c:pt>
                <c:pt idx="239352">
                  <c:v>554.52000822972298</c:v>
                </c:pt>
                <c:pt idx="239353">
                  <c:v>554.52232498499598</c:v>
                </c:pt>
                <c:pt idx="239354">
                  <c:v>554.52464174027</c:v>
                </c:pt>
                <c:pt idx="239355">
                  <c:v>554.52695849554402</c:v>
                </c:pt>
                <c:pt idx="239356">
                  <c:v>554.52927525081702</c:v>
                </c:pt>
                <c:pt idx="239357">
                  <c:v>554.53159200609105</c:v>
                </c:pt>
                <c:pt idx="239358">
                  <c:v>554.53390876136405</c:v>
                </c:pt>
                <c:pt idx="239359">
                  <c:v>554.53622551663796</c:v>
                </c:pt>
                <c:pt idx="239360">
                  <c:v>554.53854227191096</c:v>
                </c:pt>
                <c:pt idx="239361">
                  <c:v>554.54085902718498</c:v>
                </c:pt>
                <c:pt idx="239362">
                  <c:v>554.54317578245798</c:v>
                </c:pt>
                <c:pt idx="239363">
                  <c:v>554.545492537732</c:v>
                </c:pt>
                <c:pt idx="239364">
                  <c:v>554.54780929300603</c:v>
                </c:pt>
                <c:pt idx="239365">
                  <c:v>554.55012604827903</c:v>
                </c:pt>
                <c:pt idx="239366">
                  <c:v>554.55244280355305</c:v>
                </c:pt>
                <c:pt idx="239367">
                  <c:v>554.55475955882605</c:v>
                </c:pt>
                <c:pt idx="239368">
                  <c:v>554.55707631409996</c:v>
                </c:pt>
                <c:pt idx="239369">
                  <c:v>554.55939306937296</c:v>
                </c:pt>
                <c:pt idx="239370">
                  <c:v>554.56170982464698</c:v>
                </c:pt>
                <c:pt idx="239371">
                  <c:v>554.56402657992101</c:v>
                </c:pt>
                <c:pt idx="239372">
                  <c:v>554.56634333519401</c:v>
                </c:pt>
                <c:pt idx="239373">
                  <c:v>554.56866009046803</c:v>
                </c:pt>
                <c:pt idx="239374">
                  <c:v>554.57097684574103</c:v>
                </c:pt>
                <c:pt idx="239375">
                  <c:v>554.57329360101505</c:v>
                </c:pt>
                <c:pt idx="239376">
                  <c:v>554.57561035628805</c:v>
                </c:pt>
                <c:pt idx="239377">
                  <c:v>554.57792711156196</c:v>
                </c:pt>
                <c:pt idx="239378">
                  <c:v>554.58024386683599</c:v>
                </c:pt>
                <c:pt idx="239379">
                  <c:v>554.58256062210899</c:v>
                </c:pt>
                <c:pt idx="239380">
                  <c:v>554.58487737738301</c:v>
                </c:pt>
                <c:pt idx="239381">
                  <c:v>554.58719413265601</c:v>
                </c:pt>
                <c:pt idx="239382">
                  <c:v>554.58951088793003</c:v>
                </c:pt>
                <c:pt idx="239383">
                  <c:v>554.59182764320303</c:v>
                </c:pt>
                <c:pt idx="239384">
                  <c:v>554.59414439847706</c:v>
                </c:pt>
                <c:pt idx="239385">
                  <c:v>554.59646115375097</c:v>
                </c:pt>
                <c:pt idx="239386">
                  <c:v>554.59877790902397</c:v>
                </c:pt>
                <c:pt idx="239387">
                  <c:v>554.60109466429799</c:v>
                </c:pt>
                <c:pt idx="239388">
                  <c:v>554.60341141957099</c:v>
                </c:pt>
                <c:pt idx="239389">
                  <c:v>554.60572817484501</c:v>
                </c:pt>
                <c:pt idx="239390">
                  <c:v>554.60804493011801</c:v>
                </c:pt>
                <c:pt idx="239391">
                  <c:v>554.61036168539204</c:v>
                </c:pt>
                <c:pt idx="239392">
                  <c:v>554.61267844066595</c:v>
                </c:pt>
                <c:pt idx="239393">
                  <c:v>554.61499519593895</c:v>
                </c:pt>
                <c:pt idx="239394">
                  <c:v>554.61731195121297</c:v>
                </c:pt>
                <c:pt idx="239395">
                  <c:v>554.61962870648597</c:v>
                </c:pt>
                <c:pt idx="239396">
                  <c:v>554.62194546175999</c:v>
                </c:pt>
                <c:pt idx="239397">
                  <c:v>554.62426221703299</c:v>
                </c:pt>
                <c:pt idx="239398">
                  <c:v>554.62657897230702</c:v>
                </c:pt>
                <c:pt idx="239399">
                  <c:v>554.62889572758104</c:v>
                </c:pt>
                <c:pt idx="239400">
                  <c:v>554.63121248285404</c:v>
                </c:pt>
                <c:pt idx="239401">
                  <c:v>554.63352923812795</c:v>
                </c:pt>
                <c:pt idx="239402">
                  <c:v>554.63584599340095</c:v>
                </c:pt>
                <c:pt idx="239403">
                  <c:v>554.63816274867497</c:v>
                </c:pt>
                <c:pt idx="239404">
                  <c:v>554.64047950394797</c:v>
                </c:pt>
                <c:pt idx="239405">
                  <c:v>554.642796259222</c:v>
                </c:pt>
                <c:pt idx="239406">
                  <c:v>554.64511301449602</c:v>
                </c:pt>
                <c:pt idx="239407">
                  <c:v>554.64742976976902</c:v>
                </c:pt>
                <c:pt idx="239408">
                  <c:v>554.64974652504304</c:v>
                </c:pt>
                <c:pt idx="239409">
                  <c:v>554.65206328031604</c:v>
                </c:pt>
                <c:pt idx="239410">
                  <c:v>554.65438003558995</c:v>
                </c:pt>
                <c:pt idx="239411">
                  <c:v>554.65669679086295</c:v>
                </c:pt>
                <c:pt idx="239412">
                  <c:v>554.65901354613698</c:v>
                </c:pt>
                <c:pt idx="239413">
                  <c:v>554.66133030140998</c:v>
                </c:pt>
                <c:pt idx="239414">
                  <c:v>554.663647056684</c:v>
                </c:pt>
                <c:pt idx="239415">
                  <c:v>554.66596381195802</c:v>
                </c:pt>
                <c:pt idx="239416">
                  <c:v>554.66828056723102</c:v>
                </c:pt>
                <c:pt idx="239417">
                  <c:v>554.67059732250505</c:v>
                </c:pt>
                <c:pt idx="239418">
                  <c:v>554.67291407777805</c:v>
                </c:pt>
                <c:pt idx="239419">
                  <c:v>554.67523083305196</c:v>
                </c:pt>
                <c:pt idx="239420">
                  <c:v>554.67754758832496</c:v>
                </c:pt>
                <c:pt idx="239421">
                  <c:v>554.67986434359898</c:v>
                </c:pt>
                <c:pt idx="239422">
                  <c:v>554.682181098873</c:v>
                </c:pt>
                <c:pt idx="239423">
                  <c:v>554.684497854146</c:v>
                </c:pt>
                <c:pt idx="239424">
                  <c:v>554.68681460942003</c:v>
                </c:pt>
                <c:pt idx="239425">
                  <c:v>554.68913136469303</c:v>
                </c:pt>
                <c:pt idx="239426">
                  <c:v>554.69144811996705</c:v>
                </c:pt>
                <c:pt idx="239427">
                  <c:v>554.69376487524005</c:v>
                </c:pt>
                <c:pt idx="239428">
                  <c:v>554.69608163051396</c:v>
                </c:pt>
                <c:pt idx="239429">
                  <c:v>554.69839838578798</c:v>
                </c:pt>
                <c:pt idx="239430">
                  <c:v>554.70071514106098</c:v>
                </c:pt>
                <c:pt idx="239431">
                  <c:v>554.70303189633501</c:v>
                </c:pt>
                <c:pt idx="239432">
                  <c:v>554.70534865160801</c:v>
                </c:pt>
                <c:pt idx="239433">
                  <c:v>554.70766540688203</c:v>
                </c:pt>
                <c:pt idx="239434">
                  <c:v>554.70998216215503</c:v>
                </c:pt>
                <c:pt idx="239435">
                  <c:v>554.71229891742905</c:v>
                </c:pt>
                <c:pt idx="239436">
                  <c:v>554.71461567270296</c:v>
                </c:pt>
                <c:pt idx="239437">
                  <c:v>554.71693242797596</c:v>
                </c:pt>
                <c:pt idx="239438">
                  <c:v>554.71924918324999</c:v>
                </c:pt>
                <c:pt idx="239439">
                  <c:v>554.72156593852299</c:v>
                </c:pt>
                <c:pt idx="239440">
                  <c:v>554.72388269379701</c:v>
                </c:pt>
                <c:pt idx="239441">
                  <c:v>554.72619944907001</c:v>
                </c:pt>
                <c:pt idx="239442">
                  <c:v>554.72851620434403</c:v>
                </c:pt>
                <c:pt idx="239443">
                  <c:v>554.73083295961806</c:v>
                </c:pt>
                <c:pt idx="239444">
                  <c:v>554.73314971489106</c:v>
                </c:pt>
                <c:pt idx="239445">
                  <c:v>554.73546647016497</c:v>
                </c:pt>
                <c:pt idx="239446">
                  <c:v>554.73778322543797</c:v>
                </c:pt>
                <c:pt idx="239447">
                  <c:v>554.74009998071199</c:v>
                </c:pt>
                <c:pt idx="239448">
                  <c:v>554.74241673598499</c:v>
                </c:pt>
                <c:pt idx="239449">
                  <c:v>554.74473349125901</c:v>
                </c:pt>
                <c:pt idx="239450">
                  <c:v>554.74705024653304</c:v>
                </c:pt>
                <c:pt idx="239451">
                  <c:v>554.74936700180604</c:v>
                </c:pt>
                <c:pt idx="239452">
                  <c:v>554.75168375707995</c:v>
                </c:pt>
                <c:pt idx="239453">
                  <c:v>554.75400051235295</c:v>
                </c:pt>
                <c:pt idx="239454">
                  <c:v>554.75631726762697</c:v>
                </c:pt>
                <c:pt idx="239455">
                  <c:v>554.75863402289997</c:v>
                </c:pt>
                <c:pt idx="239456">
                  <c:v>554.76095077817399</c:v>
                </c:pt>
                <c:pt idx="239457">
                  <c:v>554.76326753344699</c:v>
                </c:pt>
                <c:pt idx="239458">
                  <c:v>554.76558428872102</c:v>
                </c:pt>
                <c:pt idx="239459">
                  <c:v>554.76790104399504</c:v>
                </c:pt>
                <c:pt idx="239460">
                  <c:v>554.77021779926804</c:v>
                </c:pt>
                <c:pt idx="239461">
                  <c:v>554.77253455454195</c:v>
                </c:pt>
                <c:pt idx="239462">
                  <c:v>554.77485130981495</c:v>
                </c:pt>
                <c:pt idx="239463">
                  <c:v>554.77716806508897</c:v>
                </c:pt>
                <c:pt idx="239464">
                  <c:v>554.77948482036197</c:v>
                </c:pt>
                <c:pt idx="239465">
                  <c:v>554.781801575636</c:v>
                </c:pt>
                <c:pt idx="239466">
                  <c:v>554.78411833091002</c:v>
                </c:pt>
                <c:pt idx="239467">
                  <c:v>554.78643508618302</c:v>
                </c:pt>
                <c:pt idx="239468">
                  <c:v>554.78875184145704</c:v>
                </c:pt>
                <c:pt idx="239469">
                  <c:v>554.79106859673004</c:v>
                </c:pt>
                <c:pt idx="239470">
                  <c:v>554.79338535200395</c:v>
                </c:pt>
                <c:pt idx="239471">
                  <c:v>554.79570210727695</c:v>
                </c:pt>
                <c:pt idx="239472">
                  <c:v>554.79801886255098</c:v>
                </c:pt>
                <c:pt idx="239473">
                  <c:v>554.800335617825</c:v>
                </c:pt>
                <c:pt idx="239474">
                  <c:v>554.802652373098</c:v>
                </c:pt>
                <c:pt idx="239475">
                  <c:v>554.80496912837202</c:v>
                </c:pt>
                <c:pt idx="239476">
                  <c:v>554.80728588364502</c:v>
                </c:pt>
                <c:pt idx="239477">
                  <c:v>554.80960263891905</c:v>
                </c:pt>
                <c:pt idx="239478">
                  <c:v>554.81191939419205</c:v>
                </c:pt>
                <c:pt idx="239479">
                  <c:v>554.81423614946596</c:v>
                </c:pt>
                <c:pt idx="239480">
                  <c:v>554.81655290473998</c:v>
                </c:pt>
                <c:pt idx="239481">
                  <c:v>554.81886966001298</c:v>
                </c:pt>
                <c:pt idx="239482">
                  <c:v>554.821186415287</c:v>
                </c:pt>
                <c:pt idx="239483">
                  <c:v>554.82350317056</c:v>
                </c:pt>
                <c:pt idx="239484">
                  <c:v>554.82581992583403</c:v>
                </c:pt>
                <c:pt idx="239485">
                  <c:v>554.82813668110703</c:v>
                </c:pt>
                <c:pt idx="239486">
                  <c:v>554.83045343638105</c:v>
                </c:pt>
                <c:pt idx="239487">
                  <c:v>554.83277019165496</c:v>
                </c:pt>
                <c:pt idx="239488">
                  <c:v>554.83508694692796</c:v>
                </c:pt>
                <c:pt idx="239489">
                  <c:v>554.83740370220198</c:v>
                </c:pt>
                <c:pt idx="239490">
                  <c:v>554.83972045747498</c:v>
                </c:pt>
                <c:pt idx="239491">
                  <c:v>554.84203721274901</c:v>
                </c:pt>
                <c:pt idx="239492">
                  <c:v>554.84435396802201</c:v>
                </c:pt>
                <c:pt idx="239493">
                  <c:v>554.84667072329603</c:v>
                </c:pt>
                <c:pt idx="239494">
                  <c:v>554.84898747857005</c:v>
                </c:pt>
                <c:pt idx="239495">
                  <c:v>554.85130423384305</c:v>
                </c:pt>
                <c:pt idx="239496">
                  <c:v>554.85362098911696</c:v>
                </c:pt>
                <c:pt idx="239497">
                  <c:v>554.85593774438996</c:v>
                </c:pt>
                <c:pt idx="239498">
                  <c:v>554.85825449966399</c:v>
                </c:pt>
                <c:pt idx="239499">
                  <c:v>554.86057125493699</c:v>
                </c:pt>
                <c:pt idx="239500">
                  <c:v>554.86288801021101</c:v>
                </c:pt>
                <c:pt idx="239501">
                  <c:v>554.86520476548503</c:v>
                </c:pt>
                <c:pt idx="239502">
                  <c:v>554.86752152075803</c:v>
                </c:pt>
                <c:pt idx="239503">
                  <c:v>554.86983827603206</c:v>
                </c:pt>
                <c:pt idx="239504">
                  <c:v>554.87215503130506</c:v>
                </c:pt>
                <c:pt idx="239505">
                  <c:v>554.87447178657897</c:v>
                </c:pt>
                <c:pt idx="239506">
                  <c:v>554.87678854185197</c:v>
                </c:pt>
                <c:pt idx="239507">
                  <c:v>554.87910529712599</c:v>
                </c:pt>
                <c:pt idx="239508">
                  <c:v>554.88142205239899</c:v>
                </c:pt>
                <c:pt idx="239509">
                  <c:v>554.88373880767301</c:v>
                </c:pt>
                <c:pt idx="239510">
                  <c:v>554.88605556294704</c:v>
                </c:pt>
                <c:pt idx="239511">
                  <c:v>554.88837231822004</c:v>
                </c:pt>
                <c:pt idx="239512">
                  <c:v>554.89068907349395</c:v>
                </c:pt>
                <c:pt idx="239513">
                  <c:v>554.89300582876695</c:v>
                </c:pt>
                <c:pt idx="239514">
                  <c:v>554.89532258404097</c:v>
                </c:pt>
                <c:pt idx="239515">
                  <c:v>554.89763933931397</c:v>
                </c:pt>
                <c:pt idx="239516">
                  <c:v>554.89995609458799</c:v>
                </c:pt>
                <c:pt idx="239517">
                  <c:v>554.90227284986202</c:v>
                </c:pt>
                <c:pt idx="239518">
                  <c:v>554.90458960513502</c:v>
                </c:pt>
                <c:pt idx="239519">
                  <c:v>554.90690636040904</c:v>
                </c:pt>
                <c:pt idx="239520">
                  <c:v>554.90922311568204</c:v>
                </c:pt>
                <c:pt idx="239521">
                  <c:v>554.91153987095595</c:v>
                </c:pt>
                <c:pt idx="239522">
                  <c:v>554.91385662622895</c:v>
                </c:pt>
                <c:pt idx="239523">
                  <c:v>554.91617338150297</c:v>
                </c:pt>
                <c:pt idx="239524">
                  <c:v>554.918490136777</c:v>
                </c:pt>
                <c:pt idx="239525">
                  <c:v>554.92080689205</c:v>
                </c:pt>
                <c:pt idx="239526">
                  <c:v>554.92312364732402</c:v>
                </c:pt>
                <c:pt idx="239527">
                  <c:v>554.92544040259702</c:v>
                </c:pt>
                <c:pt idx="239528">
                  <c:v>554.92775715787104</c:v>
                </c:pt>
                <c:pt idx="239529">
                  <c:v>554.93007391314404</c:v>
                </c:pt>
                <c:pt idx="239530">
                  <c:v>554.93239066841795</c:v>
                </c:pt>
                <c:pt idx="239531">
                  <c:v>554.93470742369198</c:v>
                </c:pt>
                <c:pt idx="239532">
                  <c:v>554.93702417896498</c:v>
                </c:pt>
                <c:pt idx="239533">
                  <c:v>554.939340934239</c:v>
                </c:pt>
                <c:pt idx="239534">
                  <c:v>554.941657689512</c:v>
                </c:pt>
                <c:pt idx="239535">
                  <c:v>554.94397444478602</c:v>
                </c:pt>
                <c:pt idx="239536">
                  <c:v>554.94629120005902</c:v>
                </c:pt>
                <c:pt idx="239537">
                  <c:v>554.94860795533305</c:v>
                </c:pt>
                <c:pt idx="239538">
                  <c:v>554.95092471060696</c:v>
                </c:pt>
                <c:pt idx="239539">
                  <c:v>554.95324146587996</c:v>
                </c:pt>
                <c:pt idx="239540">
                  <c:v>554.95555822115398</c:v>
                </c:pt>
                <c:pt idx="239541">
                  <c:v>554.95787497642698</c:v>
                </c:pt>
                <c:pt idx="239542">
                  <c:v>554.960191731701</c:v>
                </c:pt>
                <c:pt idx="239543">
                  <c:v>554.962508486974</c:v>
                </c:pt>
                <c:pt idx="239544">
                  <c:v>554.96482524224803</c:v>
                </c:pt>
                <c:pt idx="239545">
                  <c:v>554.96714199752205</c:v>
                </c:pt>
                <c:pt idx="239546">
                  <c:v>554.96945875279505</c:v>
                </c:pt>
                <c:pt idx="239547">
                  <c:v>554.97177550806896</c:v>
                </c:pt>
                <c:pt idx="239548">
                  <c:v>554.97409226334196</c:v>
                </c:pt>
                <c:pt idx="239549">
                  <c:v>554.97640901861598</c:v>
                </c:pt>
                <c:pt idx="239550">
                  <c:v>554.97872577388898</c:v>
                </c:pt>
                <c:pt idx="239551">
                  <c:v>554.98104252916301</c:v>
                </c:pt>
                <c:pt idx="239552">
                  <c:v>554.98335928443703</c:v>
                </c:pt>
                <c:pt idx="239553">
                  <c:v>554.98567603971003</c:v>
                </c:pt>
                <c:pt idx="239554">
                  <c:v>554.98799279498405</c:v>
                </c:pt>
                <c:pt idx="239555">
                  <c:v>554.99030955025705</c:v>
                </c:pt>
                <c:pt idx="239556">
                  <c:v>554.99262630553096</c:v>
                </c:pt>
                <c:pt idx="239557">
                  <c:v>554.99494306080396</c:v>
                </c:pt>
                <c:pt idx="239558">
                  <c:v>554.99725981607799</c:v>
                </c:pt>
                <c:pt idx="239559">
                  <c:v>554.99957657135099</c:v>
                </c:pt>
                <c:pt idx="239560">
                  <c:v>555.00189332662501</c:v>
                </c:pt>
                <c:pt idx="239561">
                  <c:v>555.00421008189903</c:v>
                </c:pt>
                <c:pt idx="239562">
                  <c:v>555.00652683717203</c:v>
                </c:pt>
                <c:pt idx="239563">
                  <c:v>555.00884359244606</c:v>
                </c:pt>
                <c:pt idx="239564">
                  <c:v>555.01116034771906</c:v>
                </c:pt>
                <c:pt idx="239565">
                  <c:v>555.01347710299297</c:v>
                </c:pt>
                <c:pt idx="239566">
                  <c:v>555.01579385826597</c:v>
                </c:pt>
                <c:pt idx="239567">
                  <c:v>555.01811061353999</c:v>
                </c:pt>
                <c:pt idx="239568">
                  <c:v>555.02042736881401</c:v>
                </c:pt>
                <c:pt idx="239569">
                  <c:v>555.02274412408701</c:v>
                </c:pt>
                <c:pt idx="239570">
                  <c:v>555.02506087936104</c:v>
                </c:pt>
                <c:pt idx="239571">
                  <c:v>555.02737763463404</c:v>
                </c:pt>
                <c:pt idx="239572">
                  <c:v>555.02969438990795</c:v>
                </c:pt>
                <c:pt idx="239573">
                  <c:v>555.03201114518095</c:v>
                </c:pt>
                <c:pt idx="239574">
                  <c:v>555.03432790045497</c:v>
                </c:pt>
                <c:pt idx="239575">
                  <c:v>555.03664465572899</c:v>
                </c:pt>
                <c:pt idx="239576">
                  <c:v>555.03896141100199</c:v>
                </c:pt>
                <c:pt idx="239577">
                  <c:v>555.04127816627602</c:v>
                </c:pt>
                <c:pt idx="239578">
                  <c:v>555.04359492154902</c:v>
                </c:pt>
                <c:pt idx="239579">
                  <c:v>555.04591167682304</c:v>
                </c:pt>
                <c:pt idx="239580">
                  <c:v>555.04822843209604</c:v>
                </c:pt>
                <c:pt idx="239581">
                  <c:v>555.05054518736995</c:v>
                </c:pt>
                <c:pt idx="239582">
                  <c:v>555.05286194264397</c:v>
                </c:pt>
                <c:pt idx="239583">
                  <c:v>555.05517869791697</c:v>
                </c:pt>
                <c:pt idx="239584">
                  <c:v>555.057495453191</c:v>
                </c:pt>
                <c:pt idx="239585">
                  <c:v>555.059812208464</c:v>
                </c:pt>
                <c:pt idx="239586">
                  <c:v>555.06212896373802</c:v>
                </c:pt>
                <c:pt idx="239587">
                  <c:v>555.06444571901102</c:v>
                </c:pt>
                <c:pt idx="239588">
                  <c:v>555.06676247428504</c:v>
                </c:pt>
                <c:pt idx="239589">
                  <c:v>555.06907922955895</c:v>
                </c:pt>
                <c:pt idx="239590">
                  <c:v>555.07139598483195</c:v>
                </c:pt>
                <c:pt idx="239591">
                  <c:v>555.07371274010598</c:v>
                </c:pt>
                <c:pt idx="239592">
                  <c:v>555.07602949537898</c:v>
                </c:pt>
                <c:pt idx="239593">
                  <c:v>555.078346250653</c:v>
                </c:pt>
                <c:pt idx="239594">
                  <c:v>555.080663005926</c:v>
                </c:pt>
                <c:pt idx="239595">
                  <c:v>555.08297976120002</c:v>
                </c:pt>
                <c:pt idx="239596">
                  <c:v>555.08529651647405</c:v>
                </c:pt>
                <c:pt idx="239597">
                  <c:v>555.08761327174705</c:v>
                </c:pt>
                <c:pt idx="239598">
                  <c:v>555.08993002702096</c:v>
                </c:pt>
                <c:pt idx="239599">
                  <c:v>555.09224678229396</c:v>
                </c:pt>
                <c:pt idx="239600">
                  <c:v>555.09456353756798</c:v>
                </c:pt>
                <c:pt idx="239601">
                  <c:v>555.09688029284098</c:v>
                </c:pt>
                <c:pt idx="239602">
                  <c:v>555.099197048115</c:v>
                </c:pt>
                <c:pt idx="239603">
                  <c:v>555.10151380338903</c:v>
                </c:pt>
                <c:pt idx="239604">
                  <c:v>555.10383055866203</c:v>
                </c:pt>
                <c:pt idx="239605">
                  <c:v>555.10614731393605</c:v>
                </c:pt>
                <c:pt idx="239606">
                  <c:v>555.10846406920905</c:v>
                </c:pt>
                <c:pt idx="239607">
                  <c:v>555.11078082448296</c:v>
                </c:pt>
                <c:pt idx="239608">
                  <c:v>555.11309757975596</c:v>
                </c:pt>
                <c:pt idx="239609">
                  <c:v>555.11541433502998</c:v>
                </c:pt>
                <c:pt idx="239610">
                  <c:v>555.11773109030298</c:v>
                </c:pt>
                <c:pt idx="239611">
                  <c:v>555.12004784557701</c:v>
                </c:pt>
                <c:pt idx="239612">
                  <c:v>555.12236460085103</c:v>
                </c:pt>
                <c:pt idx="239613">
                  <c:v>555.12468135612403</c:v>
                </c:pt>
                <c:pt idx="239614">
                  <c:v>555.12699811139805</c:v>
                </c:pt>
                <c:pt idx="239615">
                  <c:v>555.12931486667105</c:v>
                </c:pt>
                <c:pt idx="239616">
                  <c:v>555.13163162194496</c:v>
                </c:pt>
                <c:pt idx="239617">
                  <c:v>555.13394837721796</c:v>
                </c:pt>
                <c:pt idx="239618">
                  <c:v>555.13626513249199</c:v>
                </c:pt>
                <c:pt idx="239619">
                  <c:v>555.13858188776601</c:v>
                </c:pt>
                <c:pt idx="239620">
                  <c:v>555.14089864303901</c:v>
                </c:pt>
                <c:pt idx="239621">
                  <c:v>555.14321539831303</c:v>
                </c:pt>
                <c:pt idx="239622">
                  <c:v>555.14553215358603</c:v>
                </c:pt>
                <c:pt idx="239623">
                  <c:v>555.14784890886006</c:v>
                </c:pt>
                <c:pt idx="239624">
                  <c:v>555.15016566413306</c:v>
                </c:pt>
                <c:pt idx="239625">
                  <c:v>555.15248241940697</c:v>
                </c:pt>
                <c:pt idx="239626">
                  <c:v>555.15479917468099</c:v>
                </c:pt>
                <c:pt idx="239627">
                  <c:v>555.15711592995399</c:v>
                </c:pt>
                <c:pt idx="239628">
                  <c:v>555.15943268522801</c:v>
                </c:pt>
                <c:pt idx="239629">
                  <c:v>555.16174944050101</c:v>
                </c:pt>
                <c:pt idx="239630">
                  <c:v>555.16406619577504</c:v>
                </c:pt>
                <c:pt idx="239631">
                  <c:v>555.16638295104804</c:v>
                </c:pt>
                <c:pt idx="239632">
                  <c:v>555.16869970632195</c:v>
                </c:pt>
                <c:pt idx="239633">
                  <c:v>555.17101646159597</c:v>
                </c:pt>
                <c:pt idx="239634">
                  <c:v>555.17333321686897</c:v>
                </c:pt>
                <c:pt idx="239635">
                  <c:v>555.17564997214299</c:v>
                </c:pt>
                <c:pt idx="239636">
                  <c:v>555.17796672741599</c:v>
                </c:pt>
                <c:pt idx="239637">
                  <c:v>555.18028348269002</c:v>
                </c:pt>
                <c:pt idx="239638">
                  <c:v>555.18260023796302</c:v>
                </c:pt>
                <c:pt idx="239639">
                  <c:v>555.18491699323704</c:v>
                </c:pt>
                <c:pt idx="239640">
                  <c:v>555.18723374851095</c:v>
                </c:pt>
                <c:pt idx="239641">
                  <c:v>555.18955050378395</c:v>
                </c:pt>
                <c:pt idx="239642">
                  <c:v>555.19186725905797</c:v>
                </c:pt>
                <c:pt idx="239643">
                  <c:v>555.19418401433097</c:v>
                </c:pt>
                <c:pt idx="239644">
                  <c:v>555.196500769605</c:v>
                </c:pt>
                <c:pt idx="239645">
                  <c:v>555.198817524878</c:v>
                </c:pt>
                <c:pt idx="239646">
                  <c:v>555.20113428015202</c:v>
                </c:pt>
                <c:pt idx="239647">
                  <c:v>555.20345103542604</c:v>
                </c:pt>
                <c:pt idx="239648">
                  <c:v>555.20576779069904</c:v>
                </c:pt>
                <c:pt idx="239649">
                  <c:v>555.20808454597295</c:v>
                </c:pt>
                <c:pt idx="239650">
                  <c:v>555.21040130124595</c:v>
                </c:pt>
                <c:pt idx="239651">
                  <c:v>555.21271805651998</c:v>
                </c:pt>
                <c:pt idx="239652">
                  <c:v>555.21503481179298</c:v>
                </c:pt>
                <c:pt idx="239653">
                  <c:v>555.217351567067</c:v>
                </c:pt>
                <c:pt idx="239654">
                  <c:v>555.21966832234102</c:v>
                </c:pt>
                <c:pt idx="239655">
                  <c:v>555.22198507761402</c:v>
                </c:pt>
                <c:pt idx="239656">
                  <c:v>555.22430183288805</c:v>
                </c:pt>
                <c:pt idx="239657">
                  <c:v>555.22661858816105</c:v>
                </c:pt>
                <c:pt idx="239658">
                  <c:v>555.22893534343496</c:v>
                </c:pt>
                <c:pt idx="239659">
                  <c:v>555.23125209870796</c:v>
                </c:pt>
                <c:pt idx="239660">
                  <c:v>555.23356885398198</c:v>
                </c:pt>
                <c:pt idx="239661">
                  <c:v>555.23588560925498</c:v>
                </c:pt>
                <c:pt idx="239662">
                  <c:v>555.238202364529</c:v>
                </c:pt>
                <c:pt idx="239663">
                  <c:v>555.24051911980303</c:v>
                </c:pt>
                <c:pt idx="239664">
                  <c:v>555.24283587507603</c:v>
                </c:pt>
                <c:pt idx="239665">
                  <c:v>555.24515263035005</c:v>
                </c:pt>
                <c:pt idx="239666">
                  <c:v>555.24746938562305</c:v>
                </c:pt>
                <c:pt idx="239667">
                  <c:v>555.24978614089696</c:v>
                </c:pt>
                <c:pt idx="239668">
                  <c:v>555.25210289616996</c:v>
                </c:pt>
                <c:pt idx="239669">
                  <c:v>555.25441965144398</c:v>
                </c:pt>
                <c:pt idx="239670">
                  <c:v>555.25673640671801</c:v>
                </c:pt>
                <c:pt idx="239671">
                  <c:v>555.25905316199101</c:v>
                </c:pt>
                <c:pt idx="239672">
                  <c:v>555.26136991726503</c:v>
                </c:pt>
                <c:pt idx="239673">
                  <c:v>555.26368667253803</c:v>
                </c:pt>
                <c:pt idx="239674">
                  <c:v>555.26600342781205</c:v>
                </c:pt>
                <c:pt idx="239675">
                  <c:v>555.26832018308505</c:v>
                </c:pt>
                <c:pt idx="239676">
                  <c:v>555.27063693835896</c:v>
                </c:pt>
                <c:pt idx="239677">
                  <c:v>555.27295369363299</c:v>
                </c:pt>
                <c:pt idx="239678">
                  <c:v>555.27527044890599</c:v>
                </c:pt>
                <c:pt idx="239679">
                  <c:v>555.27758720418001</c:v>
                </c:pt>
                <c:pt idx="239680">
                  <c:v>555.27990395945301</c:v>
                </c:pt>
                <c:pt idx="239681">
                  <c:v>555.28222071472703</c:v>
                </c:pt>
                <c:pt idx="239682">
                  <c:v>555.28453747000003</c:v>
                </c:pt>
                <c:pt idx="239683">
                  <c:v>555.28685422527406</c:v>
                </c:pt>
                <c:pt idx="239684">
                  <c:v>555.28917098054796</c:v>
                </c:pt>
                <c:pt idx="239685">
                  <c:v>555.29148773582097</c:v>
                </c:pt>
                <c:pt idx="239686">
                  <c:v>555.29380449109499</c:v>
                </c:pt>
                <c:pt idx="239687">
                  <c:v>555.29612124636799</c:v>
                </c:pt>
                <c:pt idx="239688">
                  <c:v>555.29843800164201</c:v>
                </c:pt>
                <c:pt idx="239689">
                  <c:v>555.30075475691501</c:v>
                </c:pt>
                <c:pt idx="239690">
                  <c:v>555.30307151218904</c:v>
                </c:pt>
                <c:pt idx="239691">
                  <c:v>555.30538826746294</c:v>
                </c:pt>
                <c:pt idx="239692">
                  <c:v>555.30770502273595</c:v>
                </c:pt>
                <c:pt idx="239693">
                  <c:v>555.31002177800997</c:v>
                </c:pt>
                <c:pt idx="239694">
                  <c:v>555.31233853328297</c:v>
                </c:pt>
                <c:pt idx="239695">
                  <c:v>555.31465528855699</c:v>
                </c:pt>
                <c:pt idx="239696">
                  <c:v>555.31697204382999</c:v>
                </c:pt>
                <c:pt idx="239697">
                  <c:v>555.31928879910402</c:v>
                </c:pt>
                <c:pt idx="239698">
                  <c:v>555.32160555437804</c:v>
                </c:pt>
                <c:pt idx="239699">
                  <c:v>555.32392230965104</c:v>
                </c:pt>
                <c:pt idx="239700">
                  <c:v>555.32623906492495</c:v>
                </c:pt>
                <c:pt idx="239701">
                  <c:v>555.32855582019795</c:v>
                </c:pt>
                <c:pt idx="239702">
                  <c:v>555.33087257547197</c:v>
                </c:pt>
                <c:pt idx="239703">
                  <c:v>555.33318933074497</c:v>
                </c:pt>
                <c:pt idx="239704">
                  <c:v>555.335506086019</c:v>
                </c:pt>
                <c:pt idx="239705">
                  <c:v>555.337822841292</c:v>
                </c:pt>
                <c:pt idx="239706">
                  <c:v>555.34013959656602</c:v>
                </c:pt>
                <c:pt idx="239707">
                  <c:v>555.34245635184004</c:v>
                </c:pt>
                <c:pt idx="239708">
                  <c:v>555.34477310711304</c:v>
                </c:pt>
                <c:pt idx="239709">
                  <c:v>555.34708986238695</c:v>
                </c:pt>
                <c:pt idx="239710">
                  <c:v>555.34940661765995</c:v>
                </c:pt>
                <c:pt idx="239711">
                  <c:v>555.35172337293398</c:v>
                </c:pt>
                <c:pt idx="239712">
                  <c:v>555.35404012820698</c:v>
                </c:pt>
                <c:pt idx="239713">
                  <c:v>555.356356883481</c:v>
                </c:pt>
                <c:pt idx="239714">
                  <c:v>555.35867363875502</c:v>
                </c:pt>
                <c:pt idx="239715">
                  <c:v>555.36099039402802</c:v>
                </c:pt>
                <c:pt idx="239716">
                  <c:v>555.36330714930205</c:v>
                </c:pt>
                <c:pt idx="239717">
                  <c:v>555.36562390457505</c:v>
                </c:pt>
                <c:pt idx="239718">
                  <c:v>555.36794065984895</c:v>
                </c:pt>
                <c:pt idx="239719">
                  <c:v>555.37025741512196</c:v>
                </c:pt>
                <c:pt idx="239720">
                  <c:v>555.37257417039598</c:v>
                </c:pt>
                <c:pt idx="239721">
                  <c:v>555.37489092567</c:v>
                </c:pt>
                <c:pt idx="239722">
                  <c:v>555.377207680943</c:v>
                </c:pt>
                <c:pt idx="239723">
                  <c:v>555.37952443621703</c:v>
                </c:pt>
                <c:pt idx="239724">
                  <c:v>555.38184119149003</c:v>
                </c:pt>
                <c:pt idx="239725">
                  <c:v>555.38415794676405</c:v>
                </c:pt>
                <c:pt idx="239726">
                  <c:v>555.38647470203705</c:v>
                </c:pt>
                <c:pt idx="239727">
                  <c:v>555.38879145731096</c:v>
                </c:pt>
                <c:pt idx="239728">
                  <c:v>555.39110821258498</c:v>
                </c:pt>
                <c:pt idx="239729">
                  <c:v>555.39342496785798</c:v>
                </c:pt>
                <c:pt idx="239730">
                  <c:v>555.39574172313201</c:v>
                </c:pt>
                <c:pt idx="239731">
                  <c:v>555.39805847840501</c:v>
                </c:pt>
                <c:pt idx="239732">
                  <c:v>555.40037523367903</c:v>
                </c:pt>
                <c:pt idx="239733">
                  <c:v>555.40269198895203</c:v>
                </c:pt>
                <c:pt idx="239734">
                  <c:v>555.40500874422605</c:v>
                </c:pt>
                <c:pt idx="239735">
                  <c:v>555.40732549949996</c:v>
                </c:pt>
                <c:pt idx="239736">
                  <c:v>555.40964225477296</c:v>
                </c:pt>
                <c:pt idx="239737">
                  <c:v>555.41195901004698</c:v>
                </c:pt>
                <c:pt idx="239738">
                  <c:v>555.41427576531999</c:v>
                </c:pt>
                <c:pt idx="239739">
                  <c:v>555.41659252059401</c:v>
                </c:pt>
                <c:pt idx="239740">
                  <c:v>555.41890927586701</c:v>
                </c:pt>
                <c:pt idx="239741">
                  <c:v>555.42122603114103</c:v>
                </c:pt>
                <c:pt idx="239742">
                  <c:v>555.42354278641506</c:v>
                </c:pt>
                <c:pt idx="239743">
                  <c:v>555.42585954168806</c:v>
                </c:pt>
                <c:pt idx="239744">
                  <c:v>555.42817629696196</c:v>
                </c:pt>
                <c:pt idx="239745">
                  <c:v>555.43049305223497</c:v>
                </c:pt>
                <c:pt idx="239746">
                  <c:v>555.43280980750899</c:v>
                </c:pt>
                <c:pt idx="239747">
                  <c:v>555.43512656278199</c:v>
                </c:pt>
                <c:pt idx="239748">
                  <c:v>555.43744331805601</c:v>
                </c:pt>
                <c:pt idx="239749">
                  <c:v>555.43976007333004</c:v>
                </c:pt>
                <c:pt idx="239750">
                  <c:v>555.44207682860304</c:v>
                </c:pt>
                <c:pt idx="239751">
                  <c:v>555.44439358387694</c:v>
                </c:pt>
                <c:pt idx="239752">
                  <c:v>555.44671033914994</c:v>
                </c:pt>
                <c:pt idx="239753">
                  <c:v>555.44902709442397</c:v>
                </c:pt>
                <c:pt idx="239754">
                  <c:v>555.45134384969697</c:v>
                </c:pt>
                <c:pt idx="239755">
                  <c:v>555.45366060497099</c:v>
                </c:pt>
                <c:pt idx="239756">
                  <c:v>555.45597736024399</c:v>
                </c:pt>
                <c:pt idx="239757">
                  <c:v>555.45829411551802</c:v>
                </c:pt>
                <c:pt idx="239758">
                  <c:v>555.46061087079204</c:v>
                </c:pt>
                <c:pt idx="239759">
                  <c:v>555.46292762606504</c:v>
                </c:pt>
                <c:pt idx="239760">
                  <c:v>555.46524438133895</c:v>
                </c:pt>
                <c:pt idx="239761">
                  <c:v>555.46756113661195</c:v>
                </c:pt>
                <c:pt idx="239762">
                  <c:v>555.46987789188597</c:v>
                </c:pt>
                <c:pt idx="239763">
                  <c:v>555.47219464715897</c:v>
                </c:pt>
                <c:pt idx="239764">
                  <c:v>555.474511402433</c:v>
                </c:pt>
                <c:pt idx="239765">
                  <c:v>555.47682815770702</c:v>
                </c:pt>
                <c:pt idx="239766">
                  <c:v>555.47914491298002</c:v>
                </c:pt>
                <c:pt idx="239767">
                  <c:v>555.48146166825404</c:v>
                </c:pt>
                <c:pt idx="239768">
                  <c:v>555.48377842352704</c:v>
                </c:pt>
                <c:pt idx="239769">
                  <c:v>555.48609517880095</c:v>
                </c:pt>
                <c:pt idx="239770">
                  <c:v>555.48841193407395</c:v>
                </c:pt>
                <c:pt idx="239771">
                  <c:v>555.49072868934797</c:v>
                </c:pt>
                <c:pt idx="239772">
                  <c:v>555.493045444622</c:v>
                </c:pt>
                <c:pt idx="239773">
                  <c:v>555.495362199895</c:v>
                </c:pt>
                <c:pt idx="239774">
                  <c:v>555.49767895516902</c:v>
                </c:pt>
                <c:pt idx="239775">
                  <c:v>555.49999571044202</c:v>
                </c:pt>
                <c:pt idx="239776">
                  <c:v>555.50231246571605</c:v>
                </c:pt>
                <c:pt idx="239777">
                  <c:v>555.50462922098905</c:v>
                </c:pt>
                <c:pt idx="239778">
                  <c:v>555.50694597626295</c:v>
                </c:pt>
                <c:pt idx="239779">
                  <c:v>555.50926273153698</c:v>
                </c:pt>
                <c:pt idx="239780">
                  <c:v>555.51157948680998</c:v>
                </c:pt>
                <c:pt idx="239781">
                  <c:v>555.513896242084</c:v>
                </c:pt>
                <c:pt idx="239782">
                  <c:v>555.516212997357</c:v>
                </c:pt>
                <c:pt idx="239783">
                  <c:v>555.51852975263103</c:v>
                </c:pt>
                <c:pt idx="239784">
                  <c:v>555.52084650790403</c:v>
                </c:pt>
                <c:pt idx="239785">
                  <c:v>555.52316326317805</c:v>
                </c:pt>
                <c:pt idx="239786">
                  <c:v>555.52548001845196</c:v>
                </c:pt>
                <c:pt idx="239787">
                  <c:v>555.52779677372496</c:v>
                </c:pt>
                <c:pt idx="239788">
                  <c:v>555.53011352899898</c:v>
                </c:pt>
                <c:pt idx="239789">
                  <c:v>555.53243028427198</c:v>
                </c:pt>
                <c:pt idx="239790">
                  <c:v>555.534747039546</c:v>
                </c:pt>
                <c:pt idx="239791">
                  <c:v>555.53706379481901</c:v>
                </c:pt>
                <c:pt idx="239792">
                  <c:v>555.53938055009303</c:v>
                </c:pt>
                <c:pt idx="239793">
                  <c:v>555.54169730536705</c:v>
                </c:pt>
                <c:pt idx="239794">
                  <c:v>555.54401406064005</c:v>
                </c:pt>
                <c:pt idx="239795">
                  <c:v>555.54633081591396</c:v>
                </c:pt>
                <c:pt idx="239796">
                  <c:v>555.54864757118696</c:v>
                </c:pt>
                <c:pt idx="239797">
                  <c:v>555.55096432646098</c:v>
                </c:pt>
                <c:pt idx="239798">
                  <c:v>555.55328108173399</c:v>
                </c:pt>
                <c:pt idx="239799">
                  <c:v>555.55559783700801</c:v>
                </c:pt>
                <c:pt idx="239800">
                  <c:v>555.55791459228203</c:v>
                </c:pt>
                <c:pt idx="239801">
                  <c:v>555.56023134755503</c:v>
                </c:pt>
                <c:pt idx="239802">
                  <c:v>555.56254810282906</c:v>
                </c:pt>
                <c:pt idx="239803">
                  <c:v>555.56486485810206</c:v>
                </c:pt>
                <c:pt idx="239804">
                  <c:v>555.56718161337596</c:v>
                </c:pt>
                <c:pt idx="239805">
                  <c:v>555.56949836864896</c:v>
                </c:pt>
                <c:pt idx="239806">
                  <c:v>555.57181512392299</c:v>
                </c:pt>
                <c:pt idx="239807">
                  <c:v>555.57413187919599</c:v>
                </c:pt>
                <c:pt idx="239808">
                  <c:v>555.57644863447001</c:v>
                </c:pt>
                <c:pt idx="239809">
                  <c:v>555.57876538974404</c:v>
                </c:pt>
                <c:pt idx="239810">
                  <c:v>555.58108214501704</c:v>
                </c:pt>
                <c:pt idx="239811">
                  <c:v>555.58339890029094</c:v>
                </c:pt>
                <c:pt idx="239812">
                  <c:v>555.58571565556394</c:v>
                </c:pt>
                <c:pt idx="239813">
                  <c:v>555.58803241083797</c:v>
                </c:pt>
                <c:pt idx="239814">
                  <c:v>555.59034916611097</c:v>
                </c:pt>
                <c:pt idx="239815">
                  <c:v>555.59266592138499</c:v>
                </c:pt>
                <c:pt idx="239816">
                  <c:v>555.59498267665901</c:v>
                </c:pt>
                <c:pt idx="239817">
                  <c:v>555.59729943193202</c:v>
                </c:pt>
                <c:pt idx="239818">
                  <c:v>555.59961618720604</c:v>
                </c:pt>
                <c:pt idx="239819">
                  <c:v>555.60193294247904</c:v>
                </c:pt>
                <c:pt idx="239820">
                  <c:v>555.60424969775295</c:v>
                </c:pt>
                <c:pt idx="239821">
                  <c:v>555.60656645302595</c:v>
                </c:pt>
                <c:pt idx="239822">
                  <c:v>555.60888320829997</c:v>
                </c:pt>
                <c:pt idx="239823">
                  <c:v>555.61119996357399</c:v>
                </c:pt>
                <c:pt idx="239824">
                  <c:v>555.61351671884699</c:v>
                </c:pt>
                <c:pt idx="239825">
                  <c:v>555.61583347412102</c:v>
                </c:pt>
                <c:pt idx="239826">
                  <c:v>555.61815022939402</c:v>
                </c:pt>
                <c:pt idx="239827">
                  <c:v>555.62046698466804</c:v>
                </c:pt>
                <c:pt idx="239828">
                  <c:v>555.62278373994104</c:v>
                </c:pt>
                <c:pt idx="239829">
                  <c:v>555.62510049521495</c:v>
                </c:pt>
                <c:pt idx="239830">
                  <c:v>555.62741725048897</c:v>
                </c:pt>
                <c:pt idx="239831">
                  <c:v>555.62973400576197</c:v>
                </c:pt>
                <c:pt idx="239832">
                  <c:v>555.632050761036</c:v>
                </c:pt>
                <c:pt idx="239833">
                  <c:v>555.634367516309</c:v>
                </c:pt>
                <c:pt idx="239834">
                  <c:v>555.63668427158302</c:v>
                </c:pt>
                <c:pt idx="239835">
                  <c:v>555.63900102685602</c:v>
                </c:pt>
                <c:pt idx="239836">
                  <c:v>555.64131778213005</c:v>
                </c:pt>
                <c:pt idx="239837">
                  <c:v>555.64363453740395</c:v>
                </c:pt>
                <c:pt idx="239838">
                  <c:v>555.64595129267695</c:v>
                </c:pt>
                <c:pt idx="239839">
                  <c:v>555.64826804795098</c:v>
                </c:pt>
                <c:pt idx="239840">
                  <c:v>555.65058480322398</c:v>
                </c:pt>
                <c:pt idx="239841">
                  <c:v>555.652901558498</c:v>
                </c:pt>
                <c:pt idx="239842">
                  <c:v>555.655218313771</c:v>
                </c:pt>
                <c:pt idx="239843">
                  <c:v>555.65753506904503</c:v>
                </c:pt>
                <c:pt idx="239844">
                  <c:v>555.65985182431905</c:v>
                </c:pt>
                <c:pt idx="239845">
                  <c:v>555.66216857959205</c:v>
                </c:pt>
                <c:pt idx="239846">
                  <c:v>555.66448533486596</c:v>
                </c:pt>
                <c:pt idx="239847">
                  <c:v>555.66680209013896</c:v>
                </c:pt>
                <c:pt idx="239848">
                  <c:v>555.66911884541298</c:v>
                </c:pt>
                <c:pt idx="239849">
                  <c:v>555.67143560068598</c:v>
                </c:pt>
                <c:pt idx="239850">
                  <c:v>555.67375235596</c:v>
                </c:pt>
                <c:pt idx="239851">
                  <c:v>555.67606911123403</c:v>
                </c:pt>
                <c:pt idx="239852">
                  <c:v>555.67838586650703</c:v>
                </c:pt>
                <c:pt idx="239853">
                  <c:v>555.68070262178105</c:v>
                </c:pt>
                <c:pt idx="239854">
                  <c:v>555.68301937705405</c:v>
                </c:pt>
                <c:pt idx="239855">
                  <c:v>555.68533613232796</c:v>
                </c:pt>
                <c:pt idx="239856">
                  <c:v>555.68765288760096</c:v>
                </c:pt>
                <c:pt idx="239857">
                  <c:v>555.68996964287498</c:v>
                </c:pt>
                <c:pt idx="239858">
                  <c:v>555.69228639814798</c:v>
                </c:pt>
                <c:pt idx="239859">
                  <c:v>555.69460315342201</c:v>
                </c:pt>
                <c:pt idx="239860">
                  <c:v>555.69691990869603</c:v>
                </c:pt>
                <c:pt idx="239861">
                  <c:v>555.69923666396903</c:v>
                </c:pt>
                <c:pt idx="239862">
                  <c:v>555.70155341924306</c:v>
                </c:pt>
                <c:pt idx="239863">
                  <c:v>555.70387017451606</c:v>
                </c:pt>
                <c:pt idx="239864">
                  <c:v>555.70618692978996</c:v>
                </c:pt>
                <c:pt idx="239865">
                  <c:v>555.70850368506296</c:v>
                </c:pt>
                <c:pt idx="239866">
                  <c:v>555.71082044033699</c:v>
                </c:pt>
                <c:pt idx="239867">
                  <c:v>555.71313719561101</c:v>
                </c:pt>
                <c:pt idx="239868">
                  <c:v>555.71545395088401</c:v>
                </c:pt>
                <c:pt idx="239869">
                  <c:v>555.71777070615803</c:v>
                </c:pt>
                <c:pt idx="239870">
                  <c:v>555.72008746143104</c:v>
                </c:pt>
                <c:pt idx="239871">
                  <c:v>555.72240421670494</c:v>
                </c:pt>
                <c:pt idx="239872">
                  <c:v>555.72472097197794</c:v>
                </c:pt>
                <c:pt idx="239873">
                  <c:v>555.72703772725197</c:v>
                </c:pt>
                <c:pt idx="239874">
                  <c:v>555.72935448252599</c:v>
                </c:pt>
                <c:pt idx="239875">
                  <c:v>555.73167123779899</c:v>
                </c:pt>
                <c:pt idx="239876">
                  <c:v>555.73398799307301</c:v>
                </c:pt>
                <c:pt idx="239877">
                  <c:v>555.73630474834602</c:v>
                </c:pt>
                <c:pt idx="239878">
                  <c:v>555.73862150362004</c:v>
                </c:pt>
                <c:pt idx="239879">
                  <c:v>555.74093825889304</c:v>
                </c:pt>
                <c:pt idx="239880">
                  <c:v>555.74325501416695</c:v>
                </c:pt>
                <c:pt idx="239881">
                  <c:v>555.74557176944097</c:v>
                </c:pt>
                <c:pt idx="239882">
                  <c:v>555.74788852471397</c:v>
                </c:pt>
                <c:pt idx="239883">
                  <c:v>555.75020527998799</c:v>
                </c:pt>
                <c:pt idx="239884">
                  <c:v>555.75252203526099</c:v>
                </c:pt>
                <c:pt idx="239885">
                  <c:v>555.75483879053502</c:v>
                </c:pt>
                <c:pt idx="239886">
                  <c:v>555.75715554580802</c:v>
                </c:pt>
                <c:pt idx="239887">
                  <c:v>555.75947230108204</c:v>
                </c:pt>
                <c:pt idx="239888">
                  <c:v>555.76178905635595</c:v>
                </c:pt>
                <c:pt idx="239889">
                  <c:v>555.76410581162895</c:v>
                </c:pt>
                <c:pt idx="239890">
                  <c:v>555.76642256690297</c:v>
                </c:pt>
                <c:pt idx="239891">
                  <c:v>555.76873932217597</c:v>
                </c:pt>
                <c:pt idx="239892">
                  <c:v>555.77105607745</c:v>
                </c:pt>
                <c:pt idx="239893">
                  <c:v>555.773372832723</c:v>
                </c:pt>
                <c:pt idx="239894">
                  <c:v>555.77568958799702</c:v>
                </c:pt>
                <c:pt idx="239895">
                  <c:v>555.77800634327104</c:v>
                </c:pt>
                <c:pt idx="239896">
                  <c:v>555.78032309854405</c:v>
                </c:pt>
                <c:pt idx="239897">
                  <c:v>555.78263985381795</c:v>
                </c:pt>
                <c:pt idx="239898">
                  <c:v>555.78495660909095</c:v>
                </c:pt>
                <c:pt idx="239899">
                  <c:v>555.78727336436498</c:v>
                </c:pt>
                <c:pt idx="239900">
                  <c:v>555.78959011963798</c:v>
                </c:pt>
                <c:pt idx="239901">
                  <c:v>555.791906874912</c:v>
                </c:pt>
                <c:pt idx="239902">
                  <c:v>555.79422363018602</c:v>
                </c:pt>
                <c:pt idx="239903">
                  <c:v>555.79654038545902</c:v>
                </c:pt>
                <c:pt idx="239904">
                  <c:v>555.79885714073305</c:v>
                </c:pt>
                <c:pt idx="239905">
                  <c:v>555.80117389600605</c:v>
                </c:pt>
                <c:pt idx="239906">
                  <c:v>555.80349065127996</c:v>
                </c:pt>
                <c:pt idx="239907">
                  <c:v>555.80580740655296</c:v>
                </c:pt>
                <c:pt idx="239908">
                  <c:v>555.80812416182698</c:v>
                </c:pt>
                <c:pt idx="239909">
                  <c:v>555.81044091709998</c:v>
                </c:pt>
                <c:pt idx="239910">
                  <c:v>555.812757672374</c:v>
                </c:pt>
                <c:pt idx="239911">
                  <c:v>555.81507442764803</c:v>
                </c:pt>
                <c:pt idx="239912">
                  <c:v>555.81739118292103</c:v>
                </c:pt>
                <c:pt idx="239913">
                  <c:v>555.81970793819505</c:v>
                </c:pt>
                <c:pt idx="239914">
                  <c:v>555.82202469346805</c:v>
                </c:pt>
                <c:pt idx="239915">
                  <c:v>555.82434144874196</c:v>
                </c:pt>
                <c:pt idx="239916">
                  <c:v>555.82665820401496</c:v>
                </c:pt>
                <c:pt idx="239917">
                  <c:v>555.82897495928898</c:v>
                </c:pt>
                <c:pt idx="239918">
                  <c:v>555.83129171456301</c:v>
                </c:pt>
                <c:pt idx="239919">
                  <c:v>555.83360846983601</c:v>
                </c:pt>
                <c:pt idx="239920">
                  <c:v>555.83592522511003</c:v>
                </c:pt>
                <c:pt idx="239921">
                  <c:v>555.83824198038303</c:v>
                </c:pt>
                <c:pt idx="239922">
                  <c:v>555.84055873565705</c:v>
                </c:pt>
                <c:pt idx="239923">
                  <c:v>555.84287549093006</c:v>
                </c:pt>
                <c:pt idx="239924">
                  <c:v>555.84519224620396</c:v>
                </c:pt>
                <c:pt idx="239925">
                  <c:v>555.84750900147799</c:v>
                </c:pt>
                <c:pt idx="239926">
                  <c:v>555.84982575675099</c:v>
                </c:pt>
                <c:pt idx="239927">
                  <c:v>555.85214251202501</c:v>
                </c:pt>
                <c:pt idx="239928">
                  <c:v>555.85445926729801</c:v>
                </c:pt>
                <c:pt idx="239929">
                  <c:v>555.85677602257203</c:v>
                </c:pt>
                <c:pt idx="239930">
                  <c:v>555.85909277784504</c:v>
                </c:pt>
                <c:pt idx="239931">
                  <c:v>555.86140953311894</c:v>
                </c:pt>
                <c:pt idx="239932">
                  <c:v>555.86372628839297</c:v>
                </c:pt>
                <c:pt idx="239933">
                  <c:v>555.86604304366597</c:v>
                </c:pt>
                <c:pt idx="239934">
                  <c:v>555.86835979893999</c:v>
                </c:pt>
                <c:pt idx="239935">
                  <c:v>555.87067655421299</c:v>
                </c:pt>
                <c:pt idx="239936">
                  <c:v>555.87299330948701</c:v>
                </c:pt>
                <c:pt idx="239937">
                  <c:v>555.87531006476001</c:v>
                </c:pt>
                <c:pt idx="239938">
                  <c:v>555.87762682003404</c:v>
                </c:pt>
                <c:pt idx="239939">
                  <c:v>555.87994357530795</c:v>
                </c:pt>
                <c:pt idx="239940">
                  <c:v>555.88226033058095</c:v>
                </c:pt>
                <c:pt idx="239941">
                  <c:v>555.88457708585497</c:v>
                </c:pt>
                <c:pt idx="239942">
                  <c:v>555.88689384112797</c:v>
                </c:pt>
                <c:pt idx="239943">
                  <c:v>555.88921059640199</c:v>
                </c:pt>
                <c:pt idx="239944">
                  <c:v>555.89152735167499</c:v>
                </c:pt>
                <c:pt idx="239945">
                  <c:v>555.89384410694902</c:v>
                </c:pt>
                <c:pt idx="239946">
                  <c:v>555.89616086222304</c:v>
                </c:pt>
                <c:pt idx="239947">
                  <c:v>555.89847761749604</c:v>
                </c:pt>
                <c:pt idx="239948">
                  <c:v>555.90079437276995</c:v>
                </c:pt>
                <c:pt idx="239949">
                  <c:v>555.90311112804295</c:v>
                </c:pt>
                <c:pt idx="239950">
                  <c:v>555.90542788331697</c:v>
                </c:pt>
                <c:pt idx="239951">
                  <c:v>555.90774463858997</c:v>
                </c:pt>
                <c:pt idx="239952">
                  <c:v>555.910061393864</c:v>
                </c:pt>
                <c:pt idx="239953">
                  <c:v>555.91237814913802</c:v>
                </c:pt>
                <c:pt idx="239954">
                  <c:v>555.91469490441102</c:v>
                </c:pt>
                <c:pt idx="239955">
                  <c:v>555.91701165968504</c:v>
                </c:pt>
                <c:pt idx="239956">
                  <c:v>555.91932841495804</c:v>
                </c:pt>
                <c:pt idx="239957">
                  <c:v>555.92164517023195</c:v>
                </c:pt>
                <c:pt idx="239958">
                  <c:v>555.92396192550495</c:v>
                </c:pt>
                <c:pt idx="239959">
                  <c:v>555.92627868077898</c:v>
                </c:pt>
                <c:pt idx="239960">
                  <c:v>555.92859543605198</c:v>
                </c:pt>
                <c:pt idx="239961">
                  <c:v>555.930912191326</c:v>
                </c:pt>
                <c:pt idx="239962">
                  <c:v>555.93322894660002</c:v>
                </c:pt>
                <c:pt idx="239963">
                  <c:v>555.93554570187302</c:v>
                </c:pt>
                <c:pt idx="239964">
                  <c:v>555.93786245714705</c:v>
                </c:pt>
                <c:pt idx="239965">
                  <c:v>555.94017921242005</c:v>
                </c:pt>
                <c:pt idx="239966">
                  <c:v>555.94249596769396</c:v>
                </c:pt>
                <c:pt idx="239967">
                  <c:v>555.94481272296696</c:v>
                </c:pt>
                <c:pt idx="239968">
                  <c:v>555.94712947824098</c:v>
                </c:pt>
                <c:pt idx="239969">
                  <c:v>555.949446233515</c:v>
                </c:pt>
                <c:pt idx="239970">
                  <c:v>555.951762988788</c:v>
                </c:pt>
                <c:pt idx="239971">
                  <c:v>555.95407974406203</c:v>
                </c:pt>
                <c:pt idx="239972">
                  <c:v>555.95639649933503</c:v>
                </c:pt>
                <c:pt idx="239973">
                  <c:v>555.95871325460905</c:v>
                </c:pt>
                <c:pt idx="239974">
                  <c:v>555.96103000988205</c:v>
                </c:pt>
                <c:pt idx="239975">
                  <c:v>555.96334676515596</c:v>
                </c:pt>
                <c:pt idx="239976">
                  <c:v>555.96566352042998</c:v>
                </c:pt>
                <c:pt idx="239977">
                  <c:v>555.96798027570298</c:v>
                </c:pt>
                <c:pt idx="239978">
                  <c:v>555.97029703097701</c:v>
                </c:pt>
                <c:pt idx="239979">
                  <c:v>555.97261378625001</c:v>
                </c:pt>
                <c:pt idx="239980">
                  <c:v>555.97493054152403</c:v>
                </c:pt>
                <c:pt idx="239981">
                  <c:v>555.97724729679703</c:v>
                </c:pt>
                <c:pt idx="239982">
                  <c:v>555.97956405207105</c:v>
                </c:pt>
                <c:pt idx="239983">
                  <c:v>555.98188080734496</c:v>
                </c:pt>
                <c:pt idx="239984">
                  <c:v>555.98419756261796</c:v>
                </c:pt>
                <c:pt idx="239985">
                  <c:v>555.98651431789199</c:v>
                </c:pt>
                <c:pt idx="239986">
                  <c:v>555.98883107316499</c:v>
                </c:pt>
                <c:pt idx="239987">
                  <c:v>555.99114782843901</c:v>
                </c:pt>
                <c:pt idx="239988">
                  <c:v>555.99346458371201</c:v>
                </c:pt>
                <c:pt idx="239989">
                  <c:v>555.99578133898603</c:v>
                </c:pt>
                <c:pt idx="239990">
                  <c:v>555.99809809425994</c:v>
                </c:pt>
                <c:pt idx="239991">
                  <c:v>556.00041484953294</c:v>
                </c:pt>
                <c:pt idx="239992">
                  <c:v>556.00273160480697</c:v>
                </c:pt>
                <c:pt idx="239993">
                  <c:v>556.00504836007997</c:v>
                </c:pt>
                <c:pt idx="239994">
                  <c:v>556.00736511535399</c:v>
                </c:pt>
                <c:pt idx="239995">
                  <c:v>556.00968187062699</c:v>
                </c:pt>
                <c:pt idx="239996">
                  <c:v>556.01199862590101</c:v>
                </c:pt>
                <c:pt idx="239997">
                  <c:v>556.01431538117504</c:v>
                </c:pt>
                <c:pt idx="239998">
                  <c:v>556.01663213644804</c:v>
                </c:pt>
                <c:pt idx="239999">
                  <c:v>556.01894889172195</c:v>
                </c:pt>
                <c:pt idx="240000">
                  <c:v>556.02126564699495</c:v>
                </c:pt>
                <c:pt idx="240001">
                  <c:v>556.02358240226897</c:v>
                </c:pt>
                <c:pt idx="240002">
                  <c:v>556.02589915754197</c:v>
                </c:pt>
                <c:pt idx="240003">
                  <c:v>556.02821591281599</c:v>
                </c:pt>
                <c:pt idx="240004">
                  <c:v>556.03053266808899</c:v>
                </c:pt>
                <c:pt idx="240005">
                  <c:v>556.03284942336302</c:v>
                </c:pt>
                <c:pt idx="240006">
                  <c:v>556.03516617863704</c:v>
                </c:pt>
                <c:pt idx="240007">
                  <c:v>556.03748293391004</c:v>
                </c:pt>
                <c:pt idx="240008">
                  <c:v>556.03979968918395</c:v>
                </c:pt>
                <c:pt idx="240009">
                  <c:v>556.04211644445695</c:v>
                </c:pt>
                <c:pt idx="240010">
                  <c:v>556.04443319973097</c:v>
                </c:pt>
                <c:pt idx="240011">
                  <c:v>556.04674995500397</c:v>
                </c:pt>
                <c:pt idx="240012">
                  <c:v>556.049066710278</c:v>
                </c:pt>
                <c:pt idx="240013">
                  <c:v>556.05138346555202</c:v>
                </c:pt>
                <c:pt idx="240014">
                  <c:v>556.05370022082502</c:v>
                </c:pt>
                <c:pt idx="240015">
                  <c:v>556.05601697609904</c:v>
                </c:pt>
                <c:pt idx="240016">
                  <c:v>556.05833373137204</c:v>
                </c:pt>
                <c:pt idx="240017">
                  <c:v>556.06065048664595</c:v>
                </c:pt>
                <c:pt idx="240018">
                  <c:v>556.06296724191895</c:v>
                </c:pt>
                <c:pt idx="240019">
                  <c:v>556.06528399719298</c:v>
                </c:pt>
                <c:pt idx="240020">
                  <c:v>556.067600752467</c:v>
                </c:pt>
                <c:pt idx="240021">
                  <c:v>556.06991750774</c:v>
                </c:pt>
                <c:pt idx="240022">
                  <c:v>556.07223426301402</c:v>
                </c:pt>
                <c:pt idx="240023">
                  <c:v>556.07455101828702</c:v>
                </c:pt>
                <c:pt idx="240024">
                  <c:v>556.07686777356105</c:v>
                </c:pt>
                <c:pt idx="240025">
                  <c:v>556.07918452883405</c:v>
                </c:pt>
                <c:pt idx="240026">
                  <c:v>556.08150128410796</c:v>
                </c:pt>
                <c:pt idx="240027">
                  <c:v>556.08381803938198</c:v>
                </c:pt>
                <c:pt idx="240028">
                  <c:v>556.08613479465498</c:v>
                </c:pt>
                <c:pt idx="240029">
                  <c:v>556.088451549929</c:v>
                </c:pt>
                <c:pt idx="240030">
                  <c:v>556.090768305202</c:v>
                </c:pt>
                <c:pt idx="240031">
                  <c:v>556.09308506047603</c:v>
                </c:pt>
                <c:pt idx="240032">
                  <c:v>556.09540181574903</c:v>
                </c:pt>
                <c:pt idx="240033">
                  <c:v>556.09771857102305</c:v>
                </c:pt>
                <c:pt idx="240034">
                  <c:v>556.10003532629696</c:v>
                </c:pt>
                <c:pt idx="240035">
                  <c:v>556.10235208156996</c:v>
                </c:pt>
                <c:pt idx="240036">
                  <c:v>556.10466883684398</c:v>
                </c:pt>
                <c:pt idx="240037">
                  <c:v>556.10698559211698</c:v>
                </c:pt>
                <c:pt idx="240038">
                  <c:v>556.10930234739101</c:v>
                </c:pt>
                <c:pt idx="240039">
                  <c:v>556.11161910266401</c:v>
                </c:pt>
                <c:pt idx="240040">
                  <c:v>556.11393585793803</c:v>
                </c:pt>
                <c:pt idx="240041">
                  <c:v>556.11625261321205</c:v>
                </c:pt>
                <c:pt idx="240042">
                  <c:v>556.11856936848505</c:v>
                </c:pt>
                <c:pt idx="240043">
                  <c:v>556.12088612375896</c:v>
                </c:pt>
                <c:pt idx="240044">
                  <c:v>556.12320287903196</c:v>
                </c:pt>
                <c:pt idx="240045">
                  <c:v>556.12551963430599</c:v>
                </c:pt>
                <c:pt idx="240046">
                  <c:v>556.12783638957899</c:v>
                </c:pt>
                <c:pt idx="240047">
                  <c:v>556.13015314485301</c:v>
                </c:pt>
                <c:pt idx="240048">
                  <c:v>556.13246990012703</c:v>
                </c:pt>
                <c:pt idx="240049">
                  <c:v>556.13478665540003</c:v>
                </c:pt>
                <c:pt idx="240050">
                  <c:v>556.13710341067394</c:v>
                </c:pt>
                <c:pt idx="240051">
                  <c:v>556.13942016594694</c:v>
                </c:pt>
                <c:pt idx="240052">
                  <c:v>556.14173692122097</c:v>
                </c:pt>
                <c:pt idx="240053">
                  <c:v>556.14405367649397</c:v>
                </c:pt>
                <c:pt idx="240054">
                  <c:v>556.14637043176799</c:v>
                </c:pt>
                <c:pt idx="240055">
                  <c:v>556.14868718704099</c:v>
                </c:pt>
                <c:pt idx="240056">
                  <c:v>556.15100394231501</c:v>
                </c:pt>
                <c:pt idx="240057">
                  <c:v>556.15332069758904</c:v>
                </c:pt>
                <c:pt idx="240058">
                  <c:v>556.15563745286204</c:v>
                </c:pt>
                <c:pt idx="240059">
                  <c:v>556.15795420813595</c:v>
                </c:pt>
                <c:pt idx="240060">
                  <c:v>556.16027096340895</c:v>
                </c:pt>
                <c:pt idx="240061">
                  <c:v>556.16258771868297</c:v>
                </c:pt>
                <c:pt idx="240062">
                  <c:v>556.16490447395597</c:v>
                </c:pt>
                <c:pt idx="240063">
                  <c:v>556.16722122922999</c:v>
                </c:pt>
                <c:pt idx="240064">
                  <c:v>556.16953798450402</c:v>
                </c:pt>
                <c:pt idx="240065">
                  <c:v>556.17185473977702</c:v>
                </c:pt>
                <c:pt idx="240066">
                  <c:v>556.17417149505104</c:v>
                </c:pt>
                <c:pt idx="240067">
                  <c:v>556.17648825032404</c:v>
                </c:pt>
                <c:pt idx="240068">
                  <c:v>556.17880500559795</c:v>
                </c:pt>
                <c:pt idx="240069">
                  <c:v>556.18112176087095</c:v>
                </c:pt>
                <c:pt idx="240070">
                  <c:v>556.18343851614497</c:v>
                </c:pt>
                <c:pt idx="240071">
                  <c:v>556.185755271419</c:v>
                </c:pt>
                <c:pt idx="240072">
                  <c:v>556.188072026692</c:v>
                </c:pt>
                <c:pt idx="240073">
                  <c:v>556.19038878196602</c:v>
                </c:pt>
                <c:pt idx="240074">
                  <c:v>556.19270553723902</c:v>
                </c:pt>
                <c:pt idx="240075">
                  <c:v>556.19502229251304</c:v>
                </c:pt>
                <c:pt idx="240076">
                  <c:v>556.19733904778604</c:v>
                </c:pt>
                <c:pt idx="240077">
                  <c:v>556.19965580305995</c:v>
                </c:pt>
                <c:pt idx="240078">
                  <c:v>556.20197255833398</c:v>
                </c:pt>
                <c:pt idx="240079">
                  <c:v>556.20428931360698</c:v>
                </c:pt>
                <c:pt idx="240080">
                  <c:v>556.206606068881</c:v>
                </c:pt>
                <c:pt idx="240081">
                  <c:v>556.208922824154</c:v>
                </c:pt>
                <c:pt idx="240082">
                  <c:v>556.21123957942802</c:v>
                </c:pt>
                <c:pt idx="240083">
                  <c:v>556.21355633470102</c:v>
                </c:pt>
                <c:pt idx="240084">
                  <c:v>556.21587308997505</c:v>
                </c:pt>
                <c:pt idx="240085">
                  <c:v>556.21818984524896</c:v>
                </c:pt>
                <c:pt idx="240086">
                  <c:v>556.22050660052196</c:v>
                </c:pt>
                <c:pt idx="240087">
                  <c:v>556.22282335579598</c:v>
                </c:pt>
                <c:pt idx="240088">
                  <c:v>556.22514011106898</c:v>
                </c:pt>
                <c:pt idx="240089">
                  <c:v>556.227456866343</c:v>
                </c:pt>
                <c:pt idx="240090">
                  <c:v>556.229773621616</c:v>
                </c:pt>
                <c:pt idx="240091">
                  <c:v>556.23209037689003</c:v>
                </c:pt>
                <c:pt idx="240092">
                  <c:v>556.23440713216405</c:v>
                </c:pt>
                <c:pt idx="240093">
                  <c:v>556.23672388743705</c:v>
                </c:pt>
                <c:pt idx="240094">
                  <c:v>556.23904064271096</c:v>
                </c:pt>
                <c:pt idx="240095">
                  <c:v>556.24135739798396</c:v>
                </c:pt>
                <c:pt idx="240096">
                  <c:v>556.24367415325798</c:v>
                </c:pt>
                <c:pt idx="240097">
                  <c:v>556.24599090853098</c:v>
                </c:pt>
                <c:pt idx="240098">
                  <c:v>556.24830766380501</c:v>
                </c:pt>
                <c:pt idx="240099">
                  <c:v>556.25062441907903</c:v>
                </c:pt>
                <c:pt idx="240100">
                  <c:v>556.25294117435203</c:v>
                </c:pt>
                <c:pt idx="240101">
                  <c:v>556.25525792962605</c:v>
                </c:pt>
                <c:pt idx="240102">
                  <c:v>556.25757468489905</c:v>
                </c:pt>
                <c:pt idx="240103">
                  <c:v>556.25989144017296</c:v>
                </c:pt>
                <c:pt idx="240104">
                  <c:v>556.26220819544596</c:v>
                </c:pt>
                <c:pt idx="240105">
                  <c:v>556.26452495071999</c:v>
                </c:pt>
                <c:pt idx="240106">
                  <c:v>556.26684170599299</c:v>
                </c:pt>
                <c:pt idx="240107">
                  <c:v>556.26915846126701</c:v>
                </c:pt>
                <c:pt idx="240108">
                  <c:v>556.27147521654103</c:v>
                </c:pt>
                <c:pt idx="240109">
                  <c:v>556.27379197181403</c:v>
                </c:pt>
                <c:pt idx="240110">
                  <c:v>556.27610872708794</c:v>
                </c:pt>
                <c:pt idx="240111">
                  <c:v>556.27842548236094</c:v>
                </c:pt>
                <c:pt idx="240112">
                  <c:v>556.28074223763497</c:v>
                </c:pt>
                <c:pt idx="240113">
                  <c:v>556.28305899290797</c:v>
                </c:pt>
                <c:pt idx="240114">
                  <c:v>556.28537574818199</c:v>
                </c:pt>
                <c:pt idx="240115">
                  <c:v>556.28769250345601</c:v>
                </c:pt>
                <c:pt idx="240116">
                  <c:v>556.29000925872901</c:v>
                </c:pt>
                <c:pt idx="240117">
                  <c:v>556.29232601400304</c:v>
                </c:pt>
                <c:pt idx="240118">
                  <c:v>556.29464276927604</c:v>
                </c:pt>
                <c:pt idx="240119">
                  <c:v>556.29695952454995</c:v>
                </c:pt>
                <c:pt idx="240120">
                  <c:v>556.29927627982295</c:v>
                </c:pt>
                <c:pt idx="240121">
                  <c:v>556.30159303509697</c:v>
                </c:pt>
                <c:pt idx="240122">
                  <c:v>556.30390979037099</c:v>
                </c:pt>
                <c:pt idx="240123">
                  <c:v>556.30622654564399</c:v>
                </c:pt>
                <c:pt idx="240124">
                  <c:v>556.30854330091802</c:v>
                </c:pt>
                <c:pt idx="240125">
                  <c:v>556.31086005619102</c:v>
                </c:pt>
                <c:pt idx="240126">
                  <c:v>556.31317681146504</c:v>
                </c:pt>
                <c:pt idx="240127">
                  <c:v>556.31549356673804</c:v>
                </c:pt>
                <c:pt idx="240128">
                  <c:v>556.31781032201195</c:v>
                </c:pt>
                <c:pt idx="240129">
                  <c:v>556.32012707728597</c:v>
                </c:pt>
                <c:pt idx="240130">
                  <c:v>556.32244383255897</c:v>
                </c:pt>
                <c:pt idx="240131">
                  <c:v>556.324760587833</c:v>
                </c:pt>
                <c:pt idx="240132">
                  <c:v>556.327077343106</c:v>
                </c:pt>
                <c:pt idx="240133">
                  <c:v>556.32939409838002</c:v>
                </c:pt>
                <c:pt idx="240134">
                  <c:v>556.33171085365302</c:v>
                </c:pt>
                <c:pt idx="240135">
                  <c:v>556.33402760892704</c:v>
                </c:pt>
                <c:pt idx="240136">
                  <c:v>556.33634436420095</c:v>
                </c:pt>
                <c:pt idx="240137">
                  <c:v>556.33866111947395</c:v>
                </c:pt>
                <c:pt idx="240138">
                  <c:v>556.34097787474798</c:v>
                </c:pt>
                <c:pt idx="240139">
                  <c:v>556.34329463002098</c:v>
                </c:pt>
                <c:pt idx="240140">
                  <c:v>556.345611385295</c:v>
                </c:pt>
                <c:pt idx="240141">
                  <c:v>556.347928140568</c:v>
                </c:pt>
                <c:pt idx="240142">
                  <c:v>556.35024489584202</c:v>
                </c:pt>
                <c:pt idx="240143">
                  <c:v>556.35256165111605</c:v>
                </c:pt>
                <c:pt idx="240144">
                  <c:v>556.35487840638905</c:v>
                </c:pt>
                <c:pt idx="240145">
                  <c:v>556.35719516166296</c:v>
                </c:pt>
                <c:pt idx="240146">
                  <c:v>556.35951191693596</c:v>
                </c:pt>
                <c:pt idx="240147">
                  <c:v>556.36182867220998</c:v>
                </c:pt>
                <c:pt idx="240148">
                  <c:v>556.36414542748298</c:v>
                </c:pt>
                <c:pt idx="240149">
                  <c:v>556.366462182757</c:v>
                </c:pt>
                <c:pt idx="240150">
                  <c:v>556.36877893803103</c:v>
                </c:pt>
                <c:pt idx="240151">
                  <c:v>556.37109569330403</c:v>
                </c:pt>
                <c:pt idx="240152">
                  <c:v>556.37341244857805</c:v>
                </c:pt>
                <c:pt idx="240153">
                  <c:v>556.37572920385105</c:v>
                </c:pt>
                <c:pt idx="240154">
                  <c:v>556.37804595912496</c:v>
                </c:pt>
                <c:pt idx="240155">
                  <c:v>556.38036271439796</c:v>
                </c:pt>
                <c:pt idx="240156">
                  <c:v>556.38267946967198</c:v>
                </c:pt>
                <c:pt idx="240157">
                  <c:v>556.38499622494498</c:v>
                </c:pt>
                <c:pt idx="240158">
                  <c:v>556.38731298021901</c:v>
                </c:pt>
                <c:pt idx="240159">
                  <c:v>556.38962973549303</c:v>
                </c:pt>
                <c:pt idx="240160">
                  <c:v>556.39194649076603</c:v>
                </c:pt>
                <c:pt idx="240161">
                  <c:v>556.39426324604005</c:v>
                </c:pt>
                <c:pt idx="240162">
                  <c:v>556.39658000131305</c:v>
                </c:pt>
                <c:pt idx="240163">
                  <c:v>556.39889675658696</c:v>
                </c:pt>
                <c:pt idx="240164">
                  <c:v>556.40121351185996</c:v>
                </c:pt>
                <c:pt idx="240165">
                  <c:v>556.40353026713399</c:v>
                </c:pt>
                <c:pt idx="240166">
                  <c:v>556.40584702240801</c:v>
                </c:pt>
                <c:pt idx="240167">
                  <c:v>556.40816377768101</c:v>
                </c:pt>
                <c:pt idx="240168">
                  <c:v>556.41048053295503</c:v>
                </c:pt>
                <c:pt idx="240169">
                  <c:v>556.41279728822803</c:v>
                </c:pt>
                <c:pt idx="240170">
                  <c:v>556.41511404350194</c:v>
                </c:pt>
                <c:pt idx="240171">
                  <c:v>556.41743079877494</c:v>
                </c:pt>
                <c:pt idx="240172">
                  <c:v>556.41974755404897</c:v>
                </c:pt>
                <c:pt idx="240173">
                  <c:v>556.42206430932299</c:v>
                </c:pt>
                <c:pt idx="240174">
                  <c:v>556.42438106459599</c:v>
                </c:pt>
                <c:pt idx="240175">
                  <c:v>556.42669781987001</c:v>
                </c:pt>
                <c:pt idx="240176">
                  <c:v>556.42901457514301</c:v>
                </c:pt>
                <c:pt idx="240177">
                  <c:v>556.43133133041704</c:v>
                </c:pt>
                <c:pt idx="240178">
                  <c:v>556.43364808569004</c:v>
                </c:pt>
                <c:pt idx="240179">
                  <c:v>556.43596484096395</c:v>
                </c:pt>
                <c:pt idx="240180">
                  <c:v>556.43828159623797</c:v>
                </c:pt>
                <c:pt idx="240181">
                  <c:v>556.44059835151097</c:v>
                </c:pt>
                <c:pt idx="240182">
                  <c:v>556.44291510678499</c:v>
                </c:pt>
                <c:pt idx="240183">
                  <c:v>556.44523186205799</c:v>
                </c:pt>
                <c:pt idx="240184">
                  <c:v>556.44754861733202</c:v>
                </c:pt>
                <c:pt idx="240185">
                  <c:v>556.44986537260502</c:v>
                </c:pt>
                <c:pt idx="240186">
                  <c:v>556.45218212787904</c:v>
                </c:pt>
                <c:pt idx="240187">
                  <c:v>556.45449888315295</c:v>
                </c:pt>
                <c:pt idx="240188">
                  <c:v>556.45681563842595</c:v>
                </c:pt>
                <c:pt idx="240189">
                  <c:v>556.45913239369997</c:v>
                </c:pt>
                <c:pt idx="240190">
                  <c:v>556.46144914897297</c:v>
                </c:pt>
                <c:pt idx="240191">
                  <c:v>556.463765904247</c:v>
                </c:pt>
                <c:pt idx="240192">
                  <c:v>556.46608265952</c:v>
                </c:pt>
                <c:pt idx="240193">
                  <c:v>556.46839941479402</c:v>
                </c:pt>
                <c:pt idx="240194">
                  <c:v>556.47071617006804</c:v>
                </c:pt>
                <c:pt idx="240195">
                  <c:v>556.47303292534104</c:v>
                </c:pt>
                <c:pt idx="240196">
                  <c:v>556.47534968061495</c:v>
                </c:pt>
                <c:pt idx="240197">
                  <c:v>556.47766643588795</c:v>
                </c:pt>
                <c:pt idx="240198">
                  <c:v>556.47998319116198</c:v>
                </c:pt>
                <c:pt idx="240199">
                  <c:v>556.48229994643498</c:v>
                </c:pt>
                <c:pt idx="240200">
                  <c:v>556.484616701709</c:v>
                </c:pt>
                <c:pt idx="240201">
                  <c:v>556.48693345698302</c:v>
                </c:pt>
                <c:pt idx="240202">
                  <c:v>556.48925021225602</c:v>
                </c:pt>
                <c:pt idx="240203">
                  <c:v>556.49156696753005</c:v>
                </c:pt>
                <c:pt idx="240204">
                  <c:v>556.49388372280305</c:v>
                </c:pt>
                <c:pt idx="240205">
                  <c:v>556.49620047807696</c:v>
                </c:pt>
                <c:pt idx="240206">
                  <c:v>556.49851723334996</c:v>
                </c:pt>
                <c:pt idx="240207">
                  <c:v>556.50083398862398</c:v>
                </c:pt>
                <c:pt idx="240208">
                  <c:v>556.50315074389698</c:v>
                </c:pt>
                <c:pt idx="240209">
                  <c:v>556.505467499171</c:v>
                </c:pt>
                <c:pt idx="240210">
                  <c:v>556.50778425444503</c:v>
                </c:pt>
                <c:pt idx="240211">
                  <c:v>556.51010100971803</c:v>
                </c:pt>
                <c:pt idx="240212">
                  <c:v>556.51241776499205</c:v>
                </c:pt>
                <c:pt idx="240213">
                  <c:v>556.51473452026505</c:v>
                </c:pt>
                <c:pt idx="240214">
                  <c:v>556.51705127553896</c:v>
                </c:pt>
                <c:pt idx="240215">
                  <c:v>556.51936803081196</c:v>
                </c:pt>
                <c:pt idx="240216">
                  <c:v>556.52168478608598</c:v>
                </c:pt>
                <c:pt idx="240217">
                  <c:v>556.52400154136001</c:v>
                </c:pt>
                <c:pt idx="240218">
                  <c:v>556.52631829663301</c:v>
                </c:pt>
                <c:pt idx="240219">
                  <c:v>556.52863505190703</c:v>
                </c:pt>
                <c:pt idx="240220">
                  <c:v>556.53095180718003</c:v>
                </c:pt>
                <c:pt idx="240221">
                  <c:v>556.53326856245405</c:v>
                </c:pt>
                <c:pt idx="240222">
                  <c:v>556.53558531772705</c:v>
                </c:pt>
                <c:pt idx="240223">
                  <c:v>556.53790207300096</c:v>
                </c:pt>
                <c:pt idx="240224">
                  <c:v>556.54021882827499</c:v>
                </c:pt>
                <c:pt idx="240225">
                  <c:v>556.54253558354799</c:v>
                </c:pt>
                <c:pt idx="240226">
                  <c:v>556.54485233882201</c:v>
                </c:pt>
                <c:pt idx="240227">
                  <c:v>556.54716909409501</c:v>
                </c:pt>
                <c:pt idx="240228">
                  <c:v>556.54948584936903</c:v>
                </c:pt>
                <c:pt idx="240229">
                  <c:v>556.55180260464203</c:v>
                </c:pt>
                <c:pt idx="240230">
                  <c:v>556.55411935991594</c:v>
                </c:pt>
                <c:pt idx="240231">
                  <c:v>556.55643611518997</c:v>
                </c:pt>
                <c:pt idx="240232">
                  <c:v>556.55875287046297</c:v>
                </c:pt>
                <c:pt idx="240233">
                  <c:v>556.56106962573699</c:v>
                </c:pt>
                <c:pt idx="240234">
                  <c:v>556.56338638100999</c:v>
                </c:pt>
                <c:pt idx="240235">
                  <c:v>556.56570313628401</c:v>
                </c:pt>
                <c:pt idx="240236">
                  <c:v>556.56801989155701</c:v>
                </c:pt>
                <c:pt idx="240237">
                  <c:v>556.57033664683104</c:v>
                </c:pt>
                <c:pt idx="240238">
                  <c:v>556.57265340210495</c:v>
                </c:pt>
                <c:pt idx="240239">
                  <c:v>556.57497015737795</c:v>
                </c:pt>
                <c:pt idx="240240">
                  <c:v>556.57728691265197</c:v>
                </c:pt>
                <c:pt idx="240241">
                  <c:v>556.57960366792497</c:v>
                </c:pt>
                <c:pt idx="240242">
                  <c:v>556.58192042319899</c:v>
                </c:pt>
                <c:pt idx="240243">
                  <c:v>556.58423717847199</c:v>
                </c:pt>
                <c:pt idx="240244">
                  <c:v>556.58655393374602</c:v>
                </c:pt>
                <c:pt idx="240245">
                  <c:v>556.58887068902004</c:v>
                </c:pt>
                <c:pt idx="240246">
                  <c:v>556.59118744429304</c:v>
                </c:pt>
                <c:pt idx="240247">
                  <c:v>556.59350419956695</c:v>
                </c:pt>
                <c:pt idx="240248">
                  <c:v>556.59582095483995</c:v>
                </c:pt>
                <c:pt idx="240249">
                  <c:v>556.59813771011397</c:v>
                </c:pt>
                <c:pt idx="240250">
                  <c:v>556.60045446538697</c:v>
                </c:pt>
                <c:pt idx="240251">
                  <c:v>556.602771220661</c:v>
                </c:pt>
                <c:pt idx="240252">
                  <c:v>556.60508797593502</c:v>
                </c:pt>
                <c:pt idx="240253">
                  <c:v>556.60740473120802</c:v>
                </c:pt>
                <c:pt idx="240254">
                  <c:v>556.60972148648204</c:v>
                </c:pt>
                <c:pt idx="240255">
                  <c:v>556.61203824175504</c:v>
                </c:pt>
                <c:pt idx="240256">
                  <c:v>556.61435499702895</c:v>
                </c:pt>
                <c:pt idx="240257">
                  <c:v>556.61667175230195</c:v>
                </c:pt>
                <c:pt idx="240258">
                  <c:v>556.61898850757598</c:v>
                </c:pt>
                <c:pt idx="240259">
                  <c:v>556.62130526284898</c:v>
                </c:pt>
                <c:pt idx="240260">
                  <c:v>556.623622018123</c:v>
                </c:pt>
                <c:pt idx="240261">
                  <c:v>556.62593877339702</c:v>
                </c:pt>
                <c:pt idx="240262">
                  <c:v>556.62825552867002</c:v>
                </c:pt>
                <c:pt idx="240263">
                  <c:v>556.63057228394405</c:v>
                </c:pt>
                <c:pt idx="240264">
                  <c:v>556.63288903921705</c:v>
                </c:pt>
                <c:pt idx="240265">
                  <c:v>556.63520579449096</c:v>
                </c:pt>
                <c:pt idx="240266">
                  <c:v>556.63752254976396</c:v>
                </c:pt>
                <c:pt idx="240267">
                  <c:v>556.63983930503798</c:v>
                </c:pt>
                <c:pt idx="240268">
                  <c:v>556.642156060312</c:v>
                </c:pt>
                <c:pt idx="240269">
                  <c:v>556.644472815585</c:v>
                </c:pt>
                <c:pt idx="240270">
                  <c:v>556.64678957085903</c:v>
                </c:pt>
                <c:pt idx="240271">
                  <c:v>556.64910632613203</c:v>
                </c:pt>
                <c:pt idx="240272">
                  <c:v>556.65142308140605</c:v>
                </c:pt>
                <c:pt idx="240273">
                  <c:v>556.65373983667905</c:v>
                </c:pt>
                <c:pt idx="240274">
                  <c:v>556.65605659195296</c:v>
                </c:pt>
                <c:pt idx="240275">
                  <c:v>556.65837334722698</c:v>
                </c:pt>
                <c:pt idx="240276">
                  <c:v>556.66069010249998</c:v>
                </c:pt>
                <c:pt idx="240277">
                  <c:v>556.66300685777401</c:v>
                </c:pt>
                <c:pt idx="240278">
                  <c:v>556.66532361304701</c:v>
                </c:pt>
                <c:pt idx="240279">
                  <c:v>556.66764036832103</c:v>
                </c:pt>
                <c:pt idx="240280">
                  <c:v>556.66995712359403</c:v>
                </c:pt>
                <c:pt idx="240281">
                  <c:v>556.67227387886805</c:v>
                </c:pt>
                <c:pt idx="240282">
                  <c:v>556.67459063414196</c:v>
                </c:pt>
                <c:pt idx="240283">
                  <c:v>556.67690738941496</c:v>
                </c:pt>
                <c:pt idx="240284">
                  <c:v>556.67922414468899</c:v>
                </c:pt>
                <c:pt idx="240285">
                  <c:v>556.68154089996199</c:v>
                </c:pt>
                <c:pt idx="240286">
                  <c:v>556.68385765523601</c:v>
                </c:pt>
                <c:pt idx="240287">
                  <c:v>556.68617441050901</c:v>
                </c:pt>
                <c:pt idx="240288">
                  <c:v>556.68849116578303</c:v>
                </c:pt>
                <c:pt idx="240289">
                  <c:v>556.69080792105694</c:v>
                </c:pt>
                <c:pt idx="240290">
                  <c:v>556.69312467632994</c:v>
                </c:pt>
                <c:pt idx="240291">
                  <c:v>556.69544143160397</c:v>
                </c:pt>
                <c:pt idx="240292">
                  <c:v>556.69775818687697</c:v>
                </c:pt>
                <c:pt idx="240293">
                  <c:v>556.70007494215099</c:v>
                </c:pt>
                <c:pt idx="240294">
                  <c:v>556.70239169742399</c:v>
                </c:pt>
                <c:pt idx="240295">
                  <c:v>556.70470845269801</c:v>
                </c:pt>
                <c:pt idx="240296">
                  <c:v>556.70702520797204</c:v>
                </c:pt>
                <c:pt idx="240297">
                  <c:v>556.70934196324504</c:v>
                </c:pt>
                <c:pt idx="240298">
                  <c:v>556.71165871851895</c:v>
                </c:pt>
                <c:pt idx="240299">
                  <c:v>556.71397547379195</c:v>
                </c:pt>
                <c:pt idx="240300">
                  <c:v>556.71629222906597</c:v>
                </c:pt>
                <c:pt idx="240301">
                  <c:v>556.71860898433897</c:v>
                </c:pt>
                <c:pt idx="240302">
                  <c:v>556.72092573961299</c:v>
                </c:pt>
                <c:pt idx="240303">
                  <c:v>556.72324249488599</c:v>
                </c:pt>
                <c:pt idx="240304">
                  <c:v>556.72555925016002</c:v>
                </c:pt>
                <c:pt idx="240305">
                  <c:v>556.72787600543404</c:v>
                </c:pt>
                <c:pt idx="240306">
                  <c:v>556.73019276070704</c:v>
                </c:pt>
                <c:pt idx="240307">
                  <c:v>556.73250951598095</c:v>
                </c:pt>
                <c:pt idx="240308">
                  <c:v>556.73482627125395</c:v>
                </c:pt>
                <c:pt idx="240309">
                  <c:v>556.73714302652797</c:v>
                </c:pt>
                <c:pt idx="240310">
                  <c:v>556.73945978180097</c:v>
                </c:pt>
                <c:pt idx="240311">
                  <c:v>556.741776537075</c:v>
                </c:pt>
                <c:pt idx="240312">
                  <c:v>556.74409329234902</c:v>
                </c:pt>
                <c:pt idx="240313">
                  <c:v>556.74641004762202</c:v>
                </c:pt>
                <c:pt idx="240314">
                  <c:v>556.74872680289604</c:v>
                </c:pt>
                <c:pt idx="240315">
                  <c:v>556.75104355816904</c:v>
                </c:pt>
                <c:pt idx="240316">
                  <c:v>556.75336031344295</c:v>
                </c:pt>
                <c:pt idx="240317">
                  <c:v>556.75567706871595</c:v>
                </c:pt>
                <c:pt idx="240318">
                  <c:v>556.75799382398998</c:v>
                </c:pt>
                <c:pt idx="240319">
                  <c:v>556.760310579264</c:v>
                </c:pt>
                <c:pt idx="240320">
                  <c:v>556.762627334537</c:v>
                </c:pt>
                <c:pt idx="240321">
                  <c:v>556.76494408981102</c:v>
                </c:pt>
                <c:pt idx="240322">
                  <c:v>556.76726084508402</c:v>
                </c:pt>
                <c:pt idx="240323">
                  <c:v>556.76957760035805</c:v>
                </c:pt>
                <c:pt idx="240324">
                  <c:v>556.77189435563105</c:v>
                </c:pt>
                <c:pt idx="240325">
                  <c:v>556.77421111090496</c:v>
                </c:pt>
                <c:pt idx="240326">
                  <c:v>556.77652786617898</c:v>
                </c:pt>
                <c:pt idx="240327">
                  <c:v>556.77884462145198</c:v>
                </c:pt>
                <c:pt idx="240328">
                  <c:v>556.781161376726</c:v>
                </c:pt>
                <c:pt idx="240329">
                  <c:v>556.783478131999</c:v>
                </c:pt>
                <c:pt idx="240330">
                  <c:v>556.78579488727303</c:v>
                </c:pt>
                <c:pt idx="240331">
                  <c:v>556.78811164254603</c:v>
                </c:pt>
                <c:pt idx="240332">
                  <c:v>556.79042839782005</c:v>
                </c:pt>
                <c:pt idx="240333">
                  <c:v>556.79274515309396</c:v>
                </c:pt>
                <c:pt idx="240334">
                  <c:v>556.79506190836696</c:v>
                </c:pt>
                <c:pt idx="240335">
                  <c:v>556.79737866364098</c:v>
                </c:pt>
                <c:pt idx="240336">
                  <c:v>556.79969541891398</c:v>
                </c:pt>
                <c:pt idx="240337">
                  <c:v>556.80201217418801</c:v>
                </c:pt>
                <c:pt idx="240338">
                  <c:v>556.80432892946101</c:v>
                </c:pt>
                <c:pt idx="240339">
                  <c:v>556.80664568473503</c:v>
                </c:pt>
                <c:pt idx="240340">
                  <c:v>556.80896244000905</c:v>
                </c:pt>
                <c:pt idx="240341">
                  <c:v>556.81127919528205</c:v>
                </c:pt>
                <c:pt idx="240342">
                  <c:v>556.81359595055596</c:v>
                </c:pt>
                <c:pt idx="240343">
                  <c:v>556.81591270582896</c:v>
                </c:pt>
                <c:pt idx="240344">
                  <c:v>556.81822946110299</c:v>
                </c:pt>
                <c:pt idx="240345">
                  <c:v>556.82054621637599</c:v>
                </c:pt>
                <c:pt idx="240346">
                  <c:v>556.82286297165001</c:v>
                </c:pt>
                <c:pt idx="240347">
                  <c:v>556.82517972692403</c:v>
                </c:pt>
                <c:pt idx="240348">
                  <c:v>556.82749648219703</c:v>
                </c:pt>
                <c:pt idx="240349">
                  <c:v>556.82981323747094</c:v>
                </c:pt>
                <c:pt idx="240350">
                  <c:v>556.83212999274394</c:v>
                </c:pt>
                <c:pt idx="240351">
                  <c:v>556.83444674801797</c:v>
                </c:pt>
                <c:pt idx="240352">
                  <c:v>556.83676350329097</c:v>
                </c:pt>
                <c:pt idx="240353">
                  <c:v>556.83908025856499</c:v>
                </c:pt>
                <c:pt idx="240354">
                  <c:v>556.84139701383799</c:v>
                </c:pt>
                <c:pt idx="240355">
                  <c:v>556.84371376911201</c:v>
                </c:pt>
                <c:pt idx="240356">
                  <c:v>556.84603052438604</c:v>
                </c:pt>
                <c:pt idx="240357">
                  <c:v>556.84834727965904</c:v>
                </c:pt>
                <c:pt idx="240358">
                  <c:v>556.85066403493295</c:v>
                </c:pt>
                <c:pt idx="240359">
                  <c:v>556.85298079020595</c:v>
                </c:pt>
                <c:pt idx="240360">
                  <c:v>556.85529754547997</c:v>
                </c:pt>
                <c:pt idx="240361">
                  <c:v>556.85761430075297</c:v>
                </c:pt>
                <c:pt idx="240362">
                  <c:v>556.85993105602699</c:v>
                </c:pt>
                <c:pt idx="240363">
                  <c:v>556.86224781130102</c:v>
                </c:pt>
                <c:pt idx="240364">
                  <c:v>556.86456456657402</c:v>
                </c:pt>
                <c:pt idx="240365">
                  <c:v>556.86688132184804</c:v>
                </c:pt>
                <c:pt idx="240366">
                  <c:v>556.86919807712104</c:v>
                </c:pt>
                <c:pt idx="240367">
                  <c:v>556.87151483239495</c:v>
                </c:pt>
                <c:pt idx="240368">
                  <c:v>556.87383158766795</c:v>
                </c:pt>
                <c:pt idx="240369">
                  <c:v>556.87614834294197</c:v>
                </c:pt>
                <c:pt idx="240370">
                  <c:v>556.878465098216</c:v>
                </c:pt>
                <c:pt idx="240371">
                  <c:v>556.880781853489</c:v>
                </c:pt>
                <c:pt idx="240372">
                  <c:v>556.88309860876302</c:v>
                </c:pt>
                <c:pt idx="240373">
                  <c:v>556.88541536403602</c:v>
                </c:pt>
                <c:pt idx="240374">
                  <c:v>556.88773211931004</c:v>
                </c:pt>
                <c:pt idx="240375">
                  <c:v>556.89004887458304</c:v>
                </c:pt>
                <c:pt idx="240376">
                  <c:v>556.89236562985695</c:v>
                </c:pt>
                <c:pt idx="240377">
                  <c:v>556.89468238513098</c:v>
                </c:pt>
                <c:pt idx="240378">
                  <c:v>556.89699914040398</c:v>
                </c:pt>
                <c:pt idx="240379">
                  <c:v>556.899315895678</c:v>
                </c:pt>
                <c:pt idx="240380">
                  <c:v>556.901632650951</c:v>
                </c:pt>
                <c:pt idx="240381">
                  <c:v>556.90394940622502</c:v>
                </c:pt>
                <c:pt idx="240382">
                  <c:v>556.90626616149802</c:v>
                </c:pt>
                <c:pt idx="240383">
                  <c:v>556.90858291677205</c:v>
                </c:pt>
                <c:pt idx="240384">
                  <c:v>556.91089967204596</c:v>
                </c:pt>
                <c:pt idx="240385">
                  <c:v>556.91321642731896</c:v>
                </c:pt>
                <c:pt idx="240386">
                  <c:v>556.91553318259298</c:v>
                </c:pt>
                <c:pt idx="240387">
                  <c:v>556.91784993786598</c:v>
                </c:pt>
                <c:pt idx="240388">
                  <c:v>556.92016669314</c:v>
                </c:pt>
                <c:pt idx="240389">
                  <c:v>556.922483448413</c:v>
                </c:pt>
                <c:pt idx="240390">
                  <c:v>556.92480020368703</c:v>
                </c:pt>
                <c:pt idx="240391">
                  <c:v>556.92711695896105</c:v>
                </c:pt>
                <c:pt idx="240392">
                  <c:v>556.92943371423405</c:v>
                </c:pt>
                <c:pt idx="240393">
                  <c:v>556.93175046950796</c:v>
                </c:pt>
                <c:pt idx="240394">
                  <c:v>556.93406722478096</c:v>
                </c:pt>
                <c:pt idx="240395">
                  <c:v>556.93638398005498</c:v>
                </c:pt>
                <c:pt idx="240396">
                  <c:v>556.93870073532798</c:v>
                </c:pt>
                <c:pt idx="240397">
                  <c:v>556.94101749060201</c:v>
                </c:pt>
                <c:pt idx="240398">
                  <c:v>556.94333424587603</c:v>
                </c:pt>
                <c:pt idx="240399">
                  <c:v>556.94565100114903</c:v>
                </c:pt>
                <c:pt idx="240400">
                  <c:v>556.94796775642305</c:v>
                </c:pt>
                <c:pt idx="240401">
                  <c:v>556.95028451169605</c:v>
                </c:pt>
                <c:pt idx="240402">
                  <c:v>556.95260126696996</c:v>
                </c:pt>
                <c:pt idx="240403">
                  <c:v>556.95491802224296</c:v>
                </c:pt>
                <c:pt idx="240404">
                  <c:v>556.95723477751699</c:v>
                </c:pt>
                <c:pt idx="240405">
                  <c:v>556.95955153278999</c:v>
                </c:pt>
                <c:pt idx="240406">
                  <c:v>556.96186828806401</c:v>
                </c:pt>
                <c:pt idx="240407">
                  <c:v>556.96418504333803</c:v>
                </c:pt>
                <c:pt idx="240408">
                  <c:v>556.96650179861103</c:v>
                </c:pt>
                <c:pt idx="240409">
                  <c:v>556.96881855388494</c:v>
                </c:pt>
                <c:pt idx="240410">
                  <c:v>556.97113530915794</c:v>
                </c:pt>
                <c:pt idx="240411">
                  <c:v>556.97345206443197</c:v>
                </c:pt>
                <c:pt idx="240412">
                  <c:v>556.97576881970497</c:v>
                </c:pt>
                <c:pt idx="240413">
                  <c:v>556.97808557497899</c:v>
                </c:pt>
                <c:pt idx="240414">
                  <c:v>556.98040233025301</c:v>
                </c:pt>
                <c:pt idx="240415">
                  <c:v>556.98271908552601</c:v>
                </c:pt>
                <c:pt idx="240416">
                  <c:v>556.98503584080004</c:v>
                </c:pt>
                <c:pt idx="240417">
                  <c:v>556.98735259607304</c:v>
                </c:pt>
                <c:pt idx="240418">
                  <c:v>556.98966935134695</c:v>
                </c:pt>
                <c:pt idx="240419">
                  <c:v>556.99198610661995</c:v>
                </c:pt>
                <c:pt idx="240420">
                  <c:v>556.99430286189397</c:v>
                </c:pt>
                <c:pt idx="240421">
                  <c:v>556.99661961716799</c:v>
                </c:pt>
                <c:pt idx="240422">
                  <c:v>556.99893637244099</c:v>
                </c:pt>
                <c:pt idx="240423">
                  <c:v>557.00125312771502</c:v>
                </c:pt>
                <c:pt idx="240424">
                  <c:v>557.00356988298802</c:v>
                </c:pt>
                <c:pt idx="240425">
                  <c:v>557.00588663826204</c:v>
                </c:pt>
                <c:pt idx="240426">
                  <c:v>557.00820339353504</c:v>
                </c:pt>
                <c:pt idx="240427">
                  <c:v>557.01052014880895</c:v>
                </c:pt>
                <c:pt idx="240428">
                  <c:v>557.01283690408297</c:v>
                </c:pt>
                <c:pt idx="240429">
                  <c:v>557.01515365935597</c:v>
                </c:pt>
                <c:pt idx="240430">
                  <c:v>557.01747041463</c:v>
                </c:pt>
                <c:pt idx="240431">
                  <c:v>557.019787169903</c:v>
                </c:pt>
                <c:pt idx="240432">
                  <c:v>557.02210392517702</c:v>
                </c:pt>
                <c:pt idx="240433">
                  <c:v>557.02442068045002</c:v>
                </c:pt>
                <c:pt idx="240434">
                  <c:v>557.02673743572404</c:v>
                </c:pt>
                <c:pt idx="240435">
                  <c:v>557.02905419099795</c:v>
                </c:pt>
                <c:pt idx="240436">
                  <c:v>557.03137094627095</c:v>
                </c:pt>
                <c:pt idx="240437">
                  <c:v>557.03368770154498</c:v>
                </c:pt>
                <c:pt idx="240438">
                  <c:v>557.03600445681798</c:v>
                </c:pt>
                <c:pt idx="240439">
                  <c:v>557.038321212092</c:v>
                </c:pt>
                <c:pt idx="240440">
                  <c:v>557.040637967365</c:v>
                </c:pt>
                <c:pt idx="240441">
                  <c:v>557.04295472263902</c:v>
                </c:pt>
                <c:pt idx="240442">
                  <c:v>557.04527147791305</c:v>
                </c:pt>
                <c:pt idx="240443">
                  <c:v>557.04758823318605</c:v>
                </c:pt>
                <c:pt idx="240444">
                  <c:v>557.04990498845996</c:v>
                </c:pt>
                <c:pt idx="240445">
                  <c:v>557.05222174373296</c:v>
                </c:pt>
                <c:pt idx="240446">
                  <c:v>557.05453849900698</c:v>
                </c:pt>
                <c:pt idx="240447">
                  <c:v>557.05685525427998</c:v>
                </c:pt>
                <c:pt idx="240448">
                  <c:v>557.059172009554</c:v>
                </c:pt>
                <c:pt idx="240449">
                  <c:v>557.06148876482803</c:v>
                </c:pt>
                <c:pt idx="240450">
                  <c:v>557.06380552010103</c:v>
                </c:pt>
                <c:pt idx="240451">
                  <c:v>557.06612227537505</c:v>
                </c:pt>
                <c:pt idx="240452">
                  <c:v>557.06843903064805</c:v>
                </c:pt>
                <c:pt idx="240453">
                  <c:v>557.07075578592196</c:v>
                </c:pt>
                <c:pt idx="240454">
                  <c:v>557.07307254119496</c:v>
                </c:pt>
                <c:pt idx="240455">
                  <c:v>557.07538929646898</c:v>
                </c:pt>
                <c:pt idx="240456">
                  <c:v>557.07770605174198</c:v>
                </c:pt>
                <c:pt idx="240457">
                  <c:v>557.08002280701601</c:v>
                </c:pt>
                <c:pt idx="240458">
                  <c:v>557.08233956229003</c:v>
                </c:pt>
                <c:pt idx="240459">
                  <c:v>557.08465631756303</c:v>
                </c:pt>
                <c:pt idx="240460">
                  <c:v>557.08697307283705</c:v>
                </c:pt>
                <c:pt idx="240461">
                  <c:v>557.08928982811005</c:v>
                </c:pt>
                <c:pt idx="240462">
                  <c:v>557.09160658338396</c:v>
                </c:pt>
                <c:pt idx="240463">
                  <c:v>557.09392333865696</c:v>
                </c:pt>
                <c:pt idx="240464">
                  <c:v>557.09624009393099</c:v>
                </c:pt>
                <c:pt idx="240465">
                  <c:v>557.09855684920501</c:v>
                </c:pt>
                <c:pt idx="240466">
                  <c:v>557.10087360447801</c:v>
                </c:pt>
                <c:pt idx="240467">
                  <c:v>557.10319035975203</c:v>
                </c:pt>
                <c:pt idx="240468">
                  <c:v>557.10550711502503</c:v>
                </c:pt>
                <c:pt idx="240469">
                  <c:v>557.10782387029894</c:v>
                </c:pt>
                <c:pt idx="240470">
                  <c:v>557.11014062557194</c:v>
                </c:pt>
                <c:pt idx="240471">
                  <c:v>557.11245738084597</c:v>
                </c:pt>
                <c:pt idx="240472">
                  <c:v>557.11477413611999</c:v>
                </c:pt>
                <c:pt idx="240473">
                  <c:v>557.11709089139299</c:v>
                </c:pt>
                <c:pt idx="240474">
                  <c:v>557.11940764666701</c:v>
                </c:pt>
                <c:pt idx="240475">
                  <c:v>557.12172440194001</c:v>
                </c:pt>
                <c:pt idx="240476">
                  <c:v>557.12404115721404</c:v>
                </c:pt>
                <c:pt idx="240477">
                  <c:v>557.12635791248704</c:v>
                </c:pt>
                <c:pt idx="240478">
                  <c:v>557.12867466776095</c:v>
                </c:pt>
                <c:pt idx="240479">
                  <c:v>557.13099142303497</c:v>
                </c:pt>
                <c:pt idx="240480">
                  <c:v>557.13330817830797</c:v>
                </c:pt>
                <c:pt idx="240481">
                  <c:v>557.13562493358199</c:v>
                </c:pt>
                <c:pt idx="240482">
                  <c:v>557.13794168885499</c:v>
                </c:pt>
                <c:pt idx="240483">
                  <c:v>557.14025844412902</c:v>
                </c:pt>
                <c:pt idx="240484">
                  <c:v>557.14257519940202</c:v>
                </c:pt>
                <c:pt idx="240485">
                  <c:v>557.14489195467604</c:v>
                </c:pt>
                <c:pt idx="240486">
                  <c:v>557.14720870994995</c:v>
                </c:pt>
                <c:pt idx="240487">
                  <c:v>557.14952546522295</c:v>
                </c:pt>
                <c:pt idx="240488">
                  <c:v>557.15184222049697</c:v>
                </c:pt>
                <c:pt idx="240489">
                  <c:v>557.15415897576997</c:v>
                </c:pt>
                <c:pt idx="240490">
                  <c:v>557.156475731044</c:v>
                </c:pt>
                <c:pt idx="240491">
                  <c:v>557.158792486317</c:v>
                </c:pt>
                <c:pt idx="240492">
                  <c:v>557.16110924159102</c:v>
                </c:pt>
                <c:pt idx="240493">
                  <c:v>557.16342599686504</c:v>
                </c:pt>
                <c:pt idx="240494">
                  <c:v>557.16574275213804</c:v>
                </c:pt>
                <c:pt idx="240495">
                  <c:v>557.16805950741195</c:v>
                </c:pt>
                <c:pt idx="240496">
                  <c:v>557.17037626268495</c:v>
                </c:pt>
                <c:pt idx="240497">
                  <c:v>557.17269301795898</c:v>
                </c:pt>
                <c:pt idx="240498">
                  <c:v>557.17500977323198</c:v>
                </c:pt>
                <c:pt idx="240499">
                  <c:v>557.177326528506</c:v>
                </c:pt>
                <c:pt idx="240500">
                  <c:v>557.17964328378002</c:v>
                </c:pt>
                <c:pt idx="240501">
                  <c:v>557.18196003905302</c:v>
                </c:pt>
                <c:pt idx="240502">
                  <c:v>557.18427679432705</c:v>
                </c:pt>
                <c:pt idx="240503">
                  <c:v>557.18659354960005</c:v>
                </c:pt>
                <c:pt idx="240504">
                  <c:v>557.18891030487396</c:v>
                </c:pt>
                <c:pt idx="240505">
                  <c:v>557.19122706014696</c:v>
                </c:pt>
                <c:pt idx="240506">
                  <c:v>557.19354381542098</c:v>
                </c:pt>
                <c:pt idx="240507">
                  <c:v>557.19586057069398</c:v>
                </c:pt>
                <c:pt idx="240508">
                  <c:v>557.198177325968</c:v>
                </c:pt>
                <c:pt idx="240509">
                  <c:v>557.20049408124203</c:v>
                </c:pt>
                <c:pt idx="240510">
                  <c:v>557.20281083651503</c:v>
                </c:pt>
                <c:pt idx="240511">
                  <c:v>557.20512759178905</c:v>
                </c:pt>
                <c:pt idx="240512">
                  <c:v>557.20744434706205</c:v>
                </c:pt>
                <c:pt idx="240513">
                  <c:v>557.20976110233596</c:v>
                </c:pt>
                <c:pt idx="240514">
                  <c:v>557.21207785760896</c:v>
                </c:pt>
                <c:pt idx="240515">
                  <c:v>557.21439461288298</c:v>
                </c:pt>
                <c:pt idx="240516">
                  <c:v>557.21671136815701</c:v>
                </c:pt>
                <c:pt idx="240517">
                  <c:v>557.21902812343001</c:v>
                </c:pt>
                <c:pt idx="240518">
                  <c:v>557.22134487870403</c:v>
                </c:pt>
                <c:pt idx="240519">
                  <c:v>557.22366163397703</c:v>
                </c:pt>
                <c:pt idx="240520">
                  <c:v>557.22597838925105</c:v>
                </c:pt>
                <c:pt idx="240521">
                  <c:v>557.22829514452405</c:v>
                </c:pt>
                <c:pt idx="240522">
                  <c:v>557.23061189979796</c:v>
                </c:pt>
                <c:pt idx="240523">
                  <c:v>557.23292865507199</c:v>
                </c:pt>
                <c:pt idx="240524">
                  <c:v>557.23524541034499</c:v>
                </c:pt>
                <c:pt idx="240525">
                  <c:v>557.23756216561901</c:v>
                </c:pt>
                <c:pt idx="240526">
                  <c:v>557.23987892089201</c:v>
                </c:pt>
                <c:pt idx="240527">
                  <c:v>557.24219567616603</c:v>
                </c:pt>
                <c:pt idx="240528">
                  <c:v>557.24451243143903</c:v>
                </c:pt>
                <c:pt idx="240529">
                  <c:v>557.24682918671294</c:v>
                </c:pt>
                <c:pt idx="240530">
                  <c:v>557.24914594198697</c:v>
                </c:pt>
                <c:pt idx="240531">
                  <c:v>557.25146269725997</c:v>
                </c:pt>
                <c:pt idx="240532">
                  <c:v>557.25377945253399</c:v>
                </c:pt>
                <c:pt idx="240533">
                  <c:v>557.25609620780699</c:v>
                </c:pt>
                <c:pt idx="240534">
                  <c:v>557.25841296308101</c:v>
                </c:pt>
                <c:pt idx="240535">
                  <c:v>557.26072971835401</c:v>
                </c:pt>
                <c:pt idx="240536">
                  <c:v>557.26304647362804</c:v>
                </c:pt>
                <c:pt idx="240537">
                  <c:v>557.26536322890195</c:v>
                </c:pt>
                <c:pt idx="240538">
                  <c:v>557.26767998417495</c:v>
                </c:pt>
                <c:pt idx="240539">
                  <c:v>557.26999673944897</c:v>
                </c:pt>
                <c:pt idx="240540">
                  <c:v>557.27231349472197</c:v>
                </c:pt>
                <c:pt idx="240541">
                  <c:v>557.27463024999599</c:v>
                </c:pt>
                <c:pt idx="240542">
                  <c:v>557.27694700526899</c:v>
                </c:pt>
                <c:pt idx="240543">
                  <c:v>557.27926376054302</c:v>
                </c:pt>
                <c:pt idx="240544">
                  <c:v>557.28158051581704</c:v>
                </c:pt>
                <c:pt idx="240545">
                  <c:v>557.28389727109004</c:v>
                </c:pt>
                <c:pt idx="240546">
                  <c:v>557.28621402636395</c:v>
                </c:pt>
                <c:pt idx="240547">
                  <c:v>557.28853078163695</c:v>
                </c:pt>
                <c:pt idx="240548">
                  <c:v>557.29084753691097</c:v>
                </c:pt>
                <c:pt idx="240549">
                  <c:v>557.29316429218397</c:v>
                </c:pt>
                <c:pt idx="240550">
                  <c:v>557.295481047458</c:v>
                </c:pt>
                <c:pt idx="240551">
                  <c:v>557.29779780273202</c:v>
                </c:pt>
                <c:pt idx="240552">
                  <c:v>557.30011455800502</c:v>
                </c:pt>
                <c:pt idx="240553">
                  <c:v>557.30243131327904</c:v>
                </c:pt>
                <c:pt idx="240554">
                  <c:v>557.30474806855204</c:v>
                </c:pt>
                <c:pt idx="240555">
                  <c:v>557.30706482382595</c:v>
                </c:pt>
                <c:pt idx="240556">
                  <c:v>557.30938157909895</c:v>
                </c:pt>
                <c:pt idx="240557">
                  <c:v>557.31169833437298</c:v>
                </c:pt>
                <c:pt idx="240558">
                  <c:v>557.31401508964598</c:v>
                </c:pt>
                <c:pt idx="240559">
                  <c:v>557.31633184492</c:v>
                </c:pt>
                <c:pt idx="240560">
                  <c:v>557.31864860019402</c:v>
                </c:pt>
                <c:pt idx="240561">
                  <c:v>557.32096535546702</c:v>
                </c:pt>
                <c:pt idx="240562">
                  <c:v>557.32328211074105</c:v>
                </c:pt>
                <c:pt idx="240563">
                  <c:v>557.32559886601405</c:v>
                </c:pt>
                <c:pt idx="240564">
                  <c:v>557.32791562128796</c:v>
                </c:pt>
                <c:pt idx="240565">
                  <c:v>557.33023237656096</c:v>
                </c:pt>
                <c:pt idx="240566">
                  <c:v>557.33254913183498</c:v>
                </c:pt>
                <c:pt idx="240567">
                  <c:v>557.334865887109</c:v>
                </c:pt>
                <c:pt idx="240568">
                  <c:v>557.337182642382</c:v>
                </c:pt>
                <c:pt idx="240569">
                  <c:v>557.33949939765603</c:v>
                </c:pt>
                <c:pt idx="240570">
                  <c:v>557.34181615292903</c:v>
                </c:pt>
                <c:pt idx="240571">
                  <c:v>557.34413290820305</c:v>
                </c:pt>
                <c:pt idx="240572">
                  <c:v>557.34644966347605</c:v>
                </c:pt>
                <c:pt idx="240573">
                  <c:v>557.34876641874996</c:v>
                </c:pt>
                <c:pt idx="240574">
                  <c:v>557.35108317402398</c:v>
                </c:pt>
                <c:pt idx="240575">
                  <c:v>557.35339992929698</c:v>
                </c:pt>
                <c:pt idx="240576">
                  <c:v>557.35571668457101</c:v>
                </c:pt>
                <c:pt idx="240577">
                  <c:v>557.35803343984401</c:v>
                </c:pt>
                <c:pt idx="240578">
                  <c:v>557.36035019511803</c:v>
                </c:pt>
                <c:pt idx="240579">
                  <c:v>557.36266695039103</c:v>
                </c:pt>
                <c:pt idx="240580">
                  <c:v>557.36498370566505</c:v>
                </c:pt>
                <c:pt idx="240581">
                  <c:v>557.36730046093896</c:v>
                </c:pt>
                <c:pt idx="240582">
                  <c:v>557.36961721621196</c:v>
                </c:pt>
                <c:pt idx="240583">
                  <c:v>557.37193397148599</c:v>
                </c:pt>
                <c:pt idx="240584">
                  <c:v>557.37425072675899</c:v>
                </c:pt>
                <c:pt idx="240585">
                  <c:v>557.37656748203301</c:v>
                </c:pt>
                <c:pt idx="240586">
                  <c:v>557.37888423730601</c:v>
                </c:pt>
                <c:pt idx="240587">
                  <c:v>557.38120099258003</c:v>
                </c:pt>
                <c:pt idx="240588">
                  <c:v>557.38351774785394</c:v>
                </c:pt>
                <c:pt idx="240589">
                  <c:v>557.38583450312694</c:v>
                </c:pt>
                <c:pt idx="240590">
                  <c:v>557.38815125840097</c:v>
                </c:pt>
                <c:pt idx="240591">
                  <c:v>557.39046801367397</c:v>
                </c:pt>
                <c:pt idx="240592">
                  <c:v>557.39278476894799</c:v>
                </c:pt>
                <c:pt idx="240593">
                  <c:v>557.39510152422099</c:v>
                </c:pt>
                <c:pt idx="240594">
                  <c:v>557.39741827949501</c:v>
                </c:pt>
                <c:pt idx="240595">
                  <c:v>557.39973503476904</c:v>
                </c:pt>
                <c:pt idx="240596">
                  <c:v>557.40205179004204</c:v>
                </c:pt>
                <c:pt idx="240597">
                  <c:v>557.40436854531595</c:v>
                </c:pt>
                <c:pt idx="240598">
                  <c:v>557.40668530058895</c:v>
                </c:pt>
                <c:pt idx="240599">
                  <c:v>557.40900205586297</c:v>
                </c:pt>
                <c:pt idx="240600">
                  <c:v>557.41131881113597</c:v>
                </c:pt>
                <c:pt idx="240601">
                  <c:v>557.41363556640999</c:v>
                </c:pt>
                <c:pt idx="240602">
                  <c:v>557.41595232168299</c:v>
                </c:pt>
                <c:pt idx="240603">
                  <c:v>557.41826907695702</c:v>
                </c:pt>
                <c:pt idx="240604">
                  <c:v>557.42058583223104</c:v>
                </c:pt>
                <c:pt idx="240605">
                  <c:v>557.42290258750404</c:v>
                </c:pt>
                <c:pt idx="240606">
                  <c:v>557.42521934277795</c:v>
                </c:pt>
                <c:pt idx="240607">
                  <c:v>557.42753609805095</c:v>
                </c:pt>
                <c:pt idx="240608">
                  <c:v>557.42985285332497</c:v>
                </c:pt>
                <c:pt idx="240609">
                  <c:v>557.43216960859797</c:v>
                </c:pt>
                <c:pt idx="240610">
                  <c:v>557.434486363872</c:v>
                </c:pt>
                <c:pt idx="240611">
                  <c:v>557.43680311914602</c:v>
                </c:pt>
                <c:pt idx="240612">
                  <c:v>557.43911987441902</c:v>
                </c:pt>
                <c:pt idx="240613">
                  <c:v>557.44143662969304</c:v>
                </c:pt>
                <c:pt idx="240614">
                  <c:v>557.44375338496604</c:v>
                </c:pt>
                <c:pt idx="240615">
                  <c:v>557.44607014023995</c:v>
                </c:pt>
                <c:pt idx="240616">
                  <c:v>557.44838689551295</c:v>
                </c:pt>
                <c:pt idx="240617">
                  <c:v>557.45070365078698</c:v>
                </c:pt>
                <c:pt idx="240618">
                  <c:v>557.453020406061</c:v>
                </c:pt>
                <c:pt idx="240619">
                  <c:v>557.455337161334</c:v>
                </c:pt>
                <c:pt idx="240620">
                  <c:v>557.45765391660802</c:v>
                </c:pt>
                <c:pt idx="240621">
                  <c:v>557.45997067188102</c:v>
                </c:pt>
                <c:pt idx="240622">
                  <c:v>557.46228742715505</c:v>
                </c:pt>
                <c:pt idx="240623">
                  <c:v>557.46460418242805</c:v>
                </c:pt>
                <c:pt idx="240624">
                  <c:v>557.46692093770196</c:v>
                </c:pt>
                <c:pt idx="240625">
                  <c:v>557.46923769297598</c:v>
                </c:pt>
                <c:pt idx="240626">
                  <c:v>557.47155444824898</c:v>
                </c:pt>
                <c:pt idx="240627">
                  <c:v>557.473871203523</c:v>
                </c:pt>
                <c:pt idx="240628">
                  <c:v>557.476187958796</c:v>
                </c:pt>
                <c:pt idx="240629">
                  <c:v>557.47850471407003</c:v>
                </c:pt>
                <c:pt idx="240630">
                  <c:v>557.48082146934303</c:v>
                </c:pt>
                <c:pt idx="240631">
                  <c:v>557.48313822461705</c:v>
                </c:pt>
                <c:pt idx="240632">
                  <c:v>557.48545497989096</c:v>
                </c:pt>
                <c:pt idx="240633">
                  <c:v>557.48777173516396</c:v>
                </c:pt>
                <c:pt idx="240634">
                  <c:v>557.49008849043798</c:v>
                </c:pt>
                <c:pt idx="240635">
                  <c:v>557.49240524571098</c:v>
                </c:pt>
                <c:pt idx="240636">
                  <c:v>557.49472200098501</c:v>
                </c:pt>
                <c:pt idx="240637">
                  <c:v>557.49703875625801</c:v>
                </c:pt>
                <c:pt idx="240638">
                  <c:v>557.49935551153203</c:v>
                </c:pt>
                <c:pt idx="240639">
                  <c:v>557.50167226680605</c:v>
                </c:pt>
                <c:pt idx="240640">
                  <c:v>557.50398902207905</c:v>
                </c:pt>
                <c:pt idx="240641">
                  <c:v>557.50630577735296</c:v>
                </c:pt>
                <c:pt idx="240642">
                  <c:v>557.50862253262596</c:v>
                </c:pt>
                <c:pt idx="240643">
                  <c:v>557.51093928789999</c:v>
                </c:pt>
                <c:pt idx="240644">
                  <c:v>557.51325604317299</c:v>
                </c:pt>
                <c:pt idx="240645">
                  <c:v>557.51557279844701</c:v>
                </c:pt>
                <c:pt idx="240646">
                  <c:v>557.51788955372103</c:v>
                </c:pt>
                <c:pt idx="240647">
                  <c:v>557.52020630899403</c:v>
                </c:pt>
                <c:pt idx="240648">
                  <c:v>557.52252306426794</c:v>
                </c:pt>
                <c:pt idx="240649">
                  <c:v>557.52483981954094</c:v>
                </c:pt>
                <c:pt idx="240650">
                  <c:v>557.52715657481497</c:v>
                </c:pt>
                <c:pt idx="240651">
                  <c:v>557.52947333008797</c:v>
                </c:pt>
                <c:pt idx="240652">
                  <c:v>557.53179008536199</c:v>
                </c:pt>
                <c:pt idx="240653">
                  <c:v>557.53410684063499</c:v>
                </c:pt>
                <c:pt idx="240654">
                  <c:v>557.53642359590901</c:v>
                </c:pt>
                <c:pt idx="240655">
                  <c:v>557.53874035118304</c:v>
                </c:pt>
                <c:pt idx="240656">
                  <c:v>557.54105710645604</c:v>
                </c:pt>
                <c:pt idx="240657">
                  <c:v>557.54337386172995</c:v>
                </c:pt>
                <c:pt idx="240658">
                  <c:v>557.54569061700295</c:v>
                </c:pt>
                <c:pt idx="240659">
                  <c:v>557.54800737227697</c:v>
                </c:pt>
                <c:pt idx="240660">
                  <c:v>557.55032412754997</c:v>
                </c:pt>
                <c:pt idx="240661">
                  <c:v>557.55264088282399</c:v>
                </c:pt>
                <c:pt idx="240662">
                  <c:v>557.55495763809802</c:v>
                </c:pt>
                <c:pt idx="240663">
                  <c:v>557.55727439337102</c:v>
                </c:pt>
                <c:pt idx="240664">
                  <c:v>557.55959114864504</c:v>
                </c:pt>
                <c:pt idx="240665">
                  <c:v>557.56190790391804</c:v>
                </c:pt>
                <c:pt idx="240666">
                  <c:v>557.56422465919195</c:v>
                </c:pt>
                <c:pt idx="240667">
                  <c:v>557.56654141446495</c:v>
                </c:pt>
                <c:pt idx="240668">
                  <c:v>557.56885816973897</c:v>
                </c:pt>
                <c:pt idx="240669">
                  <c:v>557.571174925013</c:v>
                </c:pt>
                <c:pt idx="240670">
                  <c:v>557.573491680286</c:v>
                </c:pt>
                <c:pt idx="240671">
                  <c:v>557.57580843556002</c:v>
                </c:pt>
                <c:pt idx="240672">
                  <c:v>557.57812519083302</c:v>
                </c:pt>
                <c:pt idx="240673">
                  <c:v>557.58044194610704</c:v>
                </c:pt>
                <c:pt idx="240674">
                  <c:v>557.58275870138004</c:v>
                </c:pt>
                <c:pt idx="240675">
                  <c:v>557.58507545665395</c:v>
                </c:pt>
                <c:pt idx="240676">
                  <c:v>557.58739221192798</c:v>
                </c:pt>
                <c:pt idx="240677">
                  <c:v>557.58970896720098</c:v>
                </c:pt>
                <c:pt idx="240678">
                  <c:v>557.592025722475</c:v>
                </c:pt>
                <c:pt idx="240679">
                  <c:v>557.594342477748</c:v>
                </c:pt>
                <c:pt idx="240680">
                  <c:v>557.59665923302202</c:v>
                </c:pt>
                <c:pt idx="240681">
                  <c:v>557.59897598829502</c:v>
                </c:pt>
                <c:pt idx="240682">
                  <c:v>557.60129274356905</c:v>
                </c:pt>
                <c:pt idx="240683">
                  <c:v>557.60360949884296</c:v>
                </c:pt>
                <c:pt idx="240684">
                  <c:v>557.60592625411596</c:v>
                </c:pt>
                <c:pt idx="240685">
                  <c:v>557.60824300938998</c:v>
                </c:pt>
                <c:pt idx="240686">
                  <c:v>557.61055976466298</c:v>
                </c:pt>
                <c:pt idx="240687">
                  <c:v>557.612876519937</c:v>
                </c:pt>
                <c:pt idx="240688">
                  <c:v>557.61519327521</c:v>
                </c:pt>
                <c:pt idx="240689">
                  <c:v>557.61751003048403</c:v>
                </c:pt>
                <c:pt idx="240690">
                  <c:v>557.61982678575805</c:v>
                </c:pt>
                <c:pt idx="240691">
                  <c:v>557.62214354103105</c:v>
                </c:pt>
                <c:pt idx="240692">
                  <c:v>557.62446029630496</c:v>
                </c:pt>
                <c:pt idx="240693">
                  <c:v>557.62677705157796</c:v>
                </c:pt>
                <c:pt idx="240694">
                  <c:v>557.62909380685198</c:v>
                </c:pt>
                <c:pt idx="240695">
                  <c:v>557.63141056212498</c:v>
                </c:pt>
                <c:pt idx="240696">
                  <c:v>557.63372731739901</c:v>
                </c:pt>
                <c:pt idx="240697">
                  <c:v>557.63604407267303</c:v>
                </c:pt>
                <c:pt idx="240698">
                  <c:v>557.63836082794603</c:v>
                </c:pt>
                <c:pt idx="240699">
                  <c:v>557.64067758322005</c:v>
                </c:pt>
                <c:pt idx="240700">
                  <c:v>557.64299433849305</c:v>
                </c:pt>
                <c:pt idx="240701">
                  <c:v>557.64531109376696</c:v>
                </c:pt>
                <c:pt idx="240702">
                  <c:v>557.64762784903996</c:v>
                </c:pt>
                <c:pt idx="240703">
                  <c:v>557.64994460431399</c:v>
                </c:pt>
                <c:pt idx="240704">
                  <c:v>557.65226135958699</c:v>
                </c:pt>
                <c:pt idx="240705">
                  <c:v>557.65457811486101</c:v>
                </c:pt>
                <c:pt idx="240706">
                  <c:v>557.65689487013503</c:v>
                </c:pt>
                <c:pt idx="240707">
                  <c:v>557.65921162540803</c:v>
                </c:pt>
                <c:pt idx="240708">
                  <c:v>557.66152838068194</c:v>
                </c:pt>
                <c:pt idx="240709">
                  <c:v>557.66384513595494</c:v>
                </c:pt>
                <c:pt idx="240710">
                  <c:v>557.66616189122897</c:v>
                </c:pt>
                <c:pt idx="240711">
                  <c:v>557.66847864650197</c:v>
                </c:pt>
                <c:pt idx="240712">
                  <c:v>557.67079540177599</c:v>
                </c:pt>
                <c:pt idx="240713">
                  <c:v>557.67311215705001</c:v>
                </c:pt>
                <c:pt idx="240714">
                  <c:v>557.67542891232301</c:v>
                </c:pt>
                <c:pt idx="240715">
                  <c:v>557.67774566759704</c:v>
                </c:pt>
                <c:pt idx="240716">
                  <c:v>557.68006242287004</c:v>
                </c:pt>
                <c:pt idx="240717">
                  <c:v>557.68237917814395</c:v>
                </c:pt>
                <c:pt idx="240718">
                  <c:v>557.68469593341695</c:v>
                </c:pt>
                <c:pt idx="240719">
                  <c:v>557.68701268869097</c:v>
                </c:pt>
                <c:pt idx="240720">
                  <c:v>557.68932944396499</c:v>
                </c:pt>
                <c:pt idx="240721">
                  <c:v>557.69164619923799</c:v>
                </c:pt>
                <c:pt idx="240722">
                  <c:v>557.69396295451202</c:v>
                </c:pt>
                <c:pt idx="240723">
                  <c:v>557.69627970978502</c:v>
                </c:pt>
                <c:pt idx="240724">
                  <c:v>557.69859646505904</c:v>
                </c:pt>
                <c:pt idx="240725">
                  <c:v>557.70091322033204</c:v>
                </c:pt>
                <c:pt idx="240726">
                  <c:v>557.70322997560595</c:v>
                </c:pt>
                <c:pt idx="240727">
                  <c:v>557.70554673087997</c:v>
                </c:pt>
                <c:pt idx="240728">
                  <c:v>557.70786348615297</c:v>
                </c:pt>
                <c:pt idx="240729">
                  <c:v>557.710180241427</c:v>
                </c:pt>
                <c:pt idx="240730">
                  <c:v>557.7124969967</c:v>
                </c:pt>
                <c:pt idx="240731">
                  <c:v>557.71481375197402</c:v>
                </c:pt>
                <c:pt idx="240732">
                  <c:v>557.71713050724702</c:v>
                </c:pt>
                <c:pt idx="240733">
                  <c:v>557.71944726252104</c:v>
                </c:pt>
                <c:pt idx="240734">
                  <c:v>557.72176401779495</c:v>
                </c:pt>
                <c:pt idx="240735">
                  <c:v>557.72408077306795</c:v>
                </c:pt>
                <c:pt idx="240736">
                  <c:v>557.72639752834198</c:v>
                </c:pt>
                <c:pt idx="240737">
                  <c:v>557.72871428361498</c:v>
                </c:pt>
                <c:pt idx="240738">
                  <c:v>557.731031038889</c:v>
                </c:pt>
                <c:pt idx="240739">
                  <c:v>557.733347794162</c:v>
                </c:pt>
                <c:pt idx="240740">
                  <c:v>557.73566454943602</c:v>
                </c:pt>
                <c:pt idx="240741">
                  <c:v>557.73798130471005</c:v>
                </c:pt>
                <c:pt idx="240742">
                  <c:v>557.74029805998305</c:v>
                </c:pt>
                <c:pt idx="240743">
                  <c:v>557.74261481525696</c:v>
                </c:pt>
                <c:pt idx="240744">
                  <c:v>557.74493157052996</c:v>
                </c:pt>
                <c:pt idx="240745">
                  <c:v>557.74724832580398</c:v>
                </c:pt>
                <c:pt idx="240746">
                  <c:v>557.74956508107698</c:v>
                </c:pt>
                <c:pt idx="240747">
                  <c:v>557.751881836351</c:v>
                </c:pt>
                <c:pt idx="240748">
                  <c:v>557.75419859162503</c:v>
                </c:pt>
                <c:pt idx="240749">
                  <c:v>557.75651534689803</c:v>
                </c:pt>
                <c:pt idx="240750">
                  <c:v>557.75883210217205</c:v>
                </c:pt>
                <c:pt idx="240751">
                  <c:v>557.76114885744505</c:v>
                </c:pt>
                <c:pt idx="240752">
                  <c:v>557.76346561271896</c:v>
                </c:pt>
                <c:pt idx="240753">
                  <c:v>557.76578236799196</c:v>
                </c:pt>
                <c:pt idx="240754">
                  <c:v>557.76809912326598</c:v>
                </c:pt>
                <c:pt idx="240755">
                  <c:v>557.77041587853898</c:v>
                </c:pt>
                <c:pt idx="240756">
                  <c:v>557.77273263381301</c:v>
                </c:pt>
                <c:pt idx="240757">
                  <c:v>557.77504938908703</c:v>
                </c:pt>
                <c:pt idx="240758">
                  <c:v>557.77736614436003</c:v>
                </c:pt>
                <c:pt idx="240759">
                  <c:v>557.77968289963405</c:v>
                </c:pt>
                <c:pt idx="240760">
                  <c:v>557.78199965490705</c:v>
                </c:pt>
                <c:pt idx="240761">
                  <c:v>557.78431641018096</c:v>
                </c:pt>
                <c:pt idx="240762">
                  <c:v>557.78663316545396</c:v>
                </c:pt>
                <c:pt idx="240763">
                  <c:v>557.78894992072799</c:v>
                </c:pt>
                <c:pt idx="240764">
                  <c:v>557.79126667600201</c:v>
                </c:pt>
                <c:pt idx="240765">
                  <c:v>557.79358343127501</c:v>
                </c:pt>
                <c:pt idx="240766">
                  <c:v>557.79590018654903</c:v>
                </c:pt>
                <c:pt idx="240767">
                  <c:v>557.79821694182203</c:v>
                </c:pt>
                <c:pt idx="240768">
                  <c:v>557.80053369709594</c:v>
                </c:pt>
                <c:pt idx="240769">
                  <c:v>557.80285045236894</c:v>
                </c:pt>
                <c:pt idx="240770">
                  <c:v>557.80516720764297</c:v>
                </c:pt>
                <c:pt idx="240771">
                  <c:v>557.80748396291699</c:v>
                </c:pt>
                <c:pt idx="240772">
                  <c:v>557.80980071818999</c:v>
                </c:pt>
                <c:pt idx="240773">
                  <c:v>557.81211747346401</c:v>
                </c:pt>
                <c:pt idx="240774">
                  <c:v>557.81443422873701</c:v>
                </c:pt>
                <c:pt idx="240775">
                  <c:v>557.81675098401104</c:v>
                </c:pt>
                <c:pt idx="240776">
                  <c:v>557.81906773928404</c:v>
                </c:pt>
                <c:pt idx="240777">
                  <c:v>557.82138449455795</c:v>
                </c:pt>
                <c:pt idx="240778">
                  <c:v>557.82370124983197</c:v>
                </c:pt>
                <c:pt idx="240779">
                  <c:v>557.82601800510497</c:v>
                </c:pt>
                <c:pt idx="240780">
                  <c:v>557.82833476037899</c:v>
                </c:pt>
                <c:pt idx="240781">
                  <c:v>557.83065151565199</c:v>
                </c:pt>
                <c:pt idx="240782">
                  <c:v>557.83296827092602</c:v>
                </c:pt>
                <c:pt idx="240783">
                  <c:v>557.83528502619902</c:v>
                </c:pt>
                <c:pt idx="240784">
                  <c:v>557.83760178147304</c:v>
                </c:pt>
                <c:pt idx="240785">
                  <c:v>557.83991853674695</c:v>
                </c:pt>
                <c:pt idx="240786">
                  <c:v>557.84223529201995</c:v>
                </c:pt>
                <c:pt idx="240787">
                  <c:v>557.84455204729397</c:v>
                </c:pt>
                <c:pt idx="240788">
                  <c:v>557.84686880256697</c:v>
                </c:pt>
                <c:pt idx="240789">
                  <c:v>557.849185557841</c:v>
                </c:pt>
                <c:pt idx="240790">
                  <c:v>557.851502313114</c:v>
                </c:pt>
                <c:pt idx="240791">
                  <c:v>557.85381906838802</c:v>
                </c:pt>
                <c:pt idx="240792">
                  <c:v>557.85613582366204</c:v>
                </c:pt>
                <c:pt idx="240793">
                  <c:v>557.85845257893504</c:v>
                </c:pt>
                <c:pt idx="240794">
                  <c:v>557.86076933420895</c:v>
                </c:pt>
                <c:pt idx="240795">
                  <c:v>557.86308608948195</c:v>
                </c:pt>
                <c:pt idx="240796">
                  <c:v>557.86540284475598</c:v>
                </c:pt>
                <c:pt idx="240797">
                  <c:v>557.86771960002898</c:v>
                </c:pt>
                <c:pt idx="240798">
                  <c:v>557.870036355303</c:v>
                </c:pt>
                <c:pt idx="240799">
                  <c:v>557.87235311057702</c:v>
                </c:pt>
                <c:pt idx="240800">
                  <c:v>557.87466986585002</c:v>
                </c:pt>
                <c:pt idx="240801">
                  <c:v>557.87698662112405</c:v>
                </c:pt>
                <c:pt idx="240802">
                  <c:v>557.87930337639705</c:v>
                </c:pt>
                <c:pt idx="240803">
                  <c:v>557.88162013167096</c:v>
                </c:pt>
                <c:pt idx="240804">
                  <c:v>557.88393688694396</c:v>
                </c:pt>
                <c:pt idx="240805">
                  <c:v>557.88625364221798</c:v>
                </c:pt>
                <c:pt idx="240806">
                  <c:v>557.88857039749098</c:v>
                </c:pt>
                <c:pt idx="240807">
                  <c:v>557.890887152765</c:v>
                </c:pt>
                <c:pt idx="240808">
                  <c:v>557.89320390803903</c:v>
                </c:pt>
                <c:pt idx="240809">
                  <c:v>557.89552066331203</c:v>
                </c:pt>
                <c:pt idx="240810">
                  <c:v>557.89783741858605</c:v>
                </c:pt>
                <c:pt idx="240811">
                  <c:v>557.90015417385905</c:v>
                </c:pt>
                <c:pt idx="240812">
                  <c:v>557.90247092913296</c:v>
                </c:pt>
                <c:pt idx="240813">
                  <c:v>557.90478768440596</c:v>
                </c:pt>
                <c:pt idx="240814">
                  <c:v>557.90710443967998</c:v>
                </c:pt>
                <c:pt idx="240815">
                  <c:v>557.90942119495401</c:v>
                </c:pt>
                <c:pt idx="240816">
                  <c:v>557.91173795022701</c:v>
                </c:pt>
                <c:pt idx="240817">
                  <c:v>557.91405470550103</c:v>
                </c:pt>
                <c:pt idx="240818">
                  <c:v>557.91637146077403</c:v>
                </c:pt>
                <c:pt idx="240819">
                  <c:v>557.91868821604805</c:v>
                </c:pt>
                <c:pt idx="240820">
                  <c:v>557.92100497132105</c:v>
                </c:pt>
                <c:pt idx="240821">
                  <c:v>557.92332172659496</c:v>
                </c:pt>
                <c:pt idx="240822">
                  <c:v>557.92563848186899</c:v>
                </c:pt>
                <c:pt idx="240823">
                  <c:v>557.92795523714199</c:v>
                </c:pt>
                <c:pt idx="240824">
                  <c:v>557.93027199241601</c:v>
                </c:pt>
                <c:pt idx="240825">
                  <c:v>557.93258874768901</c:v>
                </c:pt>
                <c:pt idx="240826">
                  <c:v>557.93490550296303</c:v>
                </c:pt>
                <c:pt idx="240827">
                  <c:v>557.93722225823603</c:v>
                </c:pt>
                <c:pt idx="240828">
                  <c:v>557.93953901350994</c:v>
                </c:pt>
                <c:pt idx="240829">
                  <c:v>557.94185576878397</c:v>
                </c:pt>
                <c:pt idx="240830">
                  <c:v>557.94417252405697</c:v>
                </c:pt>
                <c:pt idx="240831">
                  <c:v>557.94648927933099</c:v>
                </c:pt>
                <c:pt idx="240832">
                  <c:v>557.94880603460399</c:v>
                </c:pt>
                <c:pt idx="240833">
                  <c:v>557.95112278987801</c:v>
                </c:pt>
                <c:pt idx="240834">
                  <c:v>557.95343954515101</c:v>
                </c:pt>
                <c:pt idx="240835">
                  <c:v>557.95575630042504</c:v>
                </c:pt>
                <c:pt idx="240836">
                  <c:v>557.95807305569895</c:v>
                </c:pt>
                <c:pt idx="240837">
                  <c:v>557.96038981097195</c:v>
                </c:pt>
                <c:pt idx="240838">
                  <c:v>557.96270656624597</c:v>
                </c:pt>
                <c:pt idx="240839">
                  <c:v>557.96502332151897</c:v>
                </c:pt>
                <c:pt idx="240840">
                  <c:v>557.96734007679299</c:v>
                </c:pt>
                <c:pt idx="240841">
                  <c:v>557.96965683206599</c:v>
                </c:pt>
                <c:pt idx="240842">
                  <c:v>557.97197358734002</c:v>
                </c:pt>
                <c:pt idx="240843">
                  <c:v>557.97429034261404</c:v>
                </c:pt>
                <c:pt idx="240844">
                  <c:v>557.97660709788704</c:v>
                </c:pt>
                <c:pt idx="240845">
                  <c:v>557.97892385316095</c:v>
                </c:pt>
                <c:pt idx="240846">
                  <c:v>557.98124060843395</c:v>
                </c:pt>
                <c:pt idx="240847">
                  <c:v>557.98355736370797</c:v>
                </c:pt>
                <c:pt idx="240848">
                  <c:v>557.98587411898097</c:v>
                </c:pt>
                <c:pt idx="240849">
                  <c:v>557.988190874255</c:v>
                </c:pt>
                <c:pt idx="240850">
                  <c:v>557.99050762952902</c:v>
                </c:pt>
                <c:pt idx="240851">
                  <c:v>557.99282438480202</c:v>
                </c:pt>
                <c:pt idx="240852">
                  <c:v>557.99514114007604</c:v>
                </c:pt>
                <c:pt idx="240853">
                  <c:v>557.99745789534904</c:v>
                </c:pt>
                <c:pt idx="240854">
                  <c:v>557.99977465062295</c:v>
                </c:pt>
                <c:pt idx="240855">
                  <c:v>558.00209140589595</c:v>
                </c:pt>
                <c:pt idx="240856">
                  <c:v>558.00440816116998</c:v>
                </c:pt>
                <c:pt idx="240857">
                  <c:v>558.00672491644298</c:v>
                </c:pt>
                <c:pt idx="240858">
                  <c:v>558.009041671717</c:v>
                </c:pt>
                <c:pt idx="240859">
                  <c:v>558.01135842699102</c:v>
                </c:pt>
                <c:pt idx="240860">
                  <c:v>558.01367518226402</c:v>
                </c:pt>
                <c:pt idx="240861">
                  <c:v>558.01599193753805</c:v>
                </c:pt>
                <c:pt idx="240862">
                  <c:v>558.01830869281105</c:v>
                </c:pt>
                <c:pt idx="240863">
                  <c:v>558.02062544808496</c:v>
                </c:pt>
                <c:pt idx="240864">
                  <c:v>558.02294220335796</c:v>
                </c:pt>
                <c:pt idx="240865">
                  <c:v>558.02525895863198</c:v>
                </c:pt>
                <c:pt idx="240866">
                  <c:v>558.027575713906</c:v>
                </c:pt>
                <c:pt idx="240867">
                  <c:v>558.029892469179</c:v>
                </c:pt>
                <c:pt idx="240868">
                  <c:v>558.03220922445303</c:v>
                </c:pt>
                <c:pt idx="240869">
                  <c:v>558.03452597972603</c:v>
                </c:pt>
                <c:pt idx="240870">
                  <c:v>558.03684273500005</c:v>
                </c:pt>
                <c:pt idx="240871">
                  <c:v>558.03915949027305</c:v>
                </c:pt>
                <c:pt idx="240872">
                  <c:v>558.04147624554696</c:v>
                </c:pt>
                <c:pt idx="240873">
                  <c:v>558.04379300082098</c:v>
                </c:pt>
                <c:pt idx="240874">
                  <c:v>558.04610975609398</c:v>
                </c:pt>
                <c:pt idx="240875">
                  <c:v>558.04842651136801</c:v>
                </c:pt>
                <c:pt idx="240876">
                  <c:v>558.05074326664101</c:v>
                </c:pt>
                <c:pt idx="240877">
                  <c:v>558.05306002191503</c:v>
                </c:pt>
                <c:pt idx="240878">
                  <c:v>558.05537677718803</c:v>
                </c:pt>
                <c:pt idx="240879">
                  <c:v>558.05769353246205</c:v>
                </c:pt>
                <c:pt idx="240880">
                  <c:v>558.06001028773596</c:v>
                </c:pt>
                <c:pt idx="240881">
                  <c:v>558.06232704300896</c:v>
                </c:pt>
                <c:pt idx="240882">
                  <c:v>558.06464379828299</c:v>
                </c:pt>
                <c:pt idx="240883">
                  <c:v>558.06696055355599</c:v>
                </c:pt>
                <c:pt idx="240884">
                  <c:v>558.06927730883001</c:v>
                </c:pt>
                <c:pt idx="240885">
                  <c:v>558.07159406410301</c:v>
                </c:pt>
                <c:pt idx="240886">
                  <c:v>558.07391081937703</c:v>
                </c:pt>
                <c:pt idx="240887">
                  <c:v>558.07622757465106</c:v>
                </c:pt>
                <c:pt idx="240888">
                  <c:v>558.07854432992394</c:v>
                </c:pt>
                <c:pt idx="240889">
                  <c:v>558.08086108519797</c:v>
                </c:pt>
                <c:pt idx="240890">
                  <c:v>558.08317784047097</c:v>
                </c:pt>
                <c:pt idx="240891">
                  <c:v>558.08549459574499</c:v>
                </c:pt>
                <c:pt idx="240892">
                  <c:v>558.08781135101799</c:v>
                </c:pt>
                <c:pt idx="240893">
                  <c:v>558.09012810629201</c:v>
                </c:pt>
                <c:pt idx="240894">
                  <c:v>558.09244486156604</c:v>
                </c:pt>
                <c:pt idx="240895">
                  <c:v>558.09476161683904</c:v>
                </c:pt>
                <c:pt idx="240896">
                  <c:v>558.09707837211295</c:v>
                </c:pt>
                <c:pt idx="240897">
                  <c:v>558.09939512738595</c:v>
                </c:pt>
                <c:pt idx="240898">
                  <c:v>558.10171188265997</c:v>
                </c:pt>
                <c:pt idx="240899">
                  <c:v>558.10402863793297</c:v>
                </c:pt>
                <c:pt idx="240900">
                  <c:v>558.10634539320699</c:v>
                </c:pt>
                <c:pt idx="240901">
                  <c:v>558.10866214847999</c:v>
                </c:pt>
                <c:pt idx="240902">
                  <c:v>558.11097890375402</c:v>
                </c:pt>
                <c:pt idx="240903">
                  <c:v>558.11329565902804</c:v>
                </c:pt>
                <c:pt idx="240904">
                  <c:v>558.11561241430104</c:v>
                </c:pt>
                <c:pt idx="240905">
                  <c:v>558.11792916957495</c:v>
                </c:pt>
                <c:pt idx="240906">
                  <c:v>558.12024592484795</c:v>
                </c:pt>
                <c:pt idx="240907">
                  <c:v>558.12256268012197</c:v>
                </c:pt>
                <c:pt idx="240908">
                  <c:v>558.12487943539497</c:v>
                </c:pt>
                <c:pt idx="240909">
                  <c:v>558.127196190669</c:v>
                </c:pt>
                <c:pt idx="240910">
                  <c:v>558.12951294594302</c:v>
                </c:pt>
                <c:pt idx="240911">
                  <c:v>558.13182970121602</c:v>
                </c:pt>
                <c:pt idx="240912">
                  <c:v>558.13414645649004</c:v>
                </c:pt>
                <c:pt idx="240913">
                  <c:v>558.13646321176304</c:v>
                </c:pt>
                <c:pt idx="240914">
                  <c:v>558.13877996703695</c:v>
                </c:pt>
                <c:pt idx="240915">
                  <c:v>558.14109672230995</c:v>
                </c:pt>
                <c:pt idx="240916">
                  <c:v>558.14341347758398</c:v>
                </c:pt>
                <c:pt idx="240917">
                  <c:v>558.145730232858</c:v>
                </c:pt>
                <c:pt idx="240918">
                  <c:v>558.148046988131</c:v>
                </c:pt>
                <c:pt idx="240919">
                  <c:v>558.15036374340502</c:v>
                </c:pt>
                <c:pt idx="240920">
                  <c:v>558.15268049867802</c:v>
                </c:pt>
                <c:pt idx="240921">
                  <c:v>558.15499725395205</c:v>
                </c:pt>
                <c:pt idx="240922">
                  <c:v>558.15731400922505</c:v>
                </c:pt>
                <c:pt idx="240923">
                  <c:v>558.15963076449896</c:v>
                </c:pt>
                <c:pt idx="240924">
                  <c:v>558.16194751977298</c:v>
                </c:pt>
                <c:pt idx="240925">
                  <c:v>558.16426427504598</c:v>
                </c:pt>
                <c:pt idx="240926">
                  <c:v>558.16658103032</c:v>
                </c:pt>
                <c:pt idx="240927">
                  <c:v>558.168897785593</c:v>
                </c:pt>
                <c:pt idx="240928">
                  <c:v>558.17121454086703</c:v>
                </c:pt>
                <c:pt idx="240929">
                  <c:v>558.17353129614003</c:v>
                </c:pt>
                <c:pt idx="240930">
                  <c:v>558.17584805141405</c:v>
                </c:pt>
                <c:pt idx="240931">
                  <c:v>558.17816480668796</c:v>
                </c:pt>
                <c:pt idx="240932">
                  <c:v>558.18048156196096</c:v>
                </c:pt>
                <c:pt idx="240933">
                  <c:v>558.18279831723498</c:v>
                </c:pt>
                <c:pt idx="240934">
                  <c:v>558.18511507250798</c:v>
                </c:pt>
                <c:pt idx="240935">
                  <c:v>558.18743182778201</c:v>
                </c:pt>
                <c:pt idx="240936">
                  <c:v>558.18974858305501</c:v>
                </c:pt>
                <c:pt idx="240937">
                  <c:v>558.19206533832903</c:v>
                </c:pt>
                <c:pt idx="240938">
                  <c:v>558.19438209360305</c:v>
                </c:pt>
                <c:pt idx="240939">
                  <c:v>558.19669884887605</c:v>
                </c:pt>
                <c:pt idx="240940">
                  <c:v>558.19901560414996</c:v>
                </c:pt>
                <c:pt idx="240941">
                  <c:v>558.20133235942296</c:v>
                </c:pt>
                <c:pt idx="240942">
                  <c:v>558.20364911469699</c:v>
                </c:pt>
                <c:pt idx="240943">
                  <c:v>558.20596586996999</c:v>
                </c:pt>
                <c:pt idx="240944">
                  <c:v>558.20828262524401</c:v>
                </c:pt>
                <c:pt idx="240945">
                  <c:v>558.21059938051803</c:v>
                </c:pt>
                <c:pt idx="240946">
                  <c:v>558.21291613579103</c:v>
                </c:pt>
                <c:pt idx="240947">
                  <c:v>558.21523289106506</c:v>
                </c:pt>
                <c:pt idx="240948">
                  <c:v>558.21754964633806</c:v>
                </c:pt>
                <c:pt idx="240949">
                  <c:v>558.21986640161197</c:v>
                </c:pt>
                <c:pt idx="240950">
                  <c:v>558.22218315688497</c:v>
                </c:pt>
                <c:pt idx="240951">
                  <c:v>558.22449991215899</c:v>
                </c:pt>
                <c:pt idx="240952">
                  <c:v>558.22681666743199</c:v>
                </c:pt>
                <c:pt idx="240953">
                  <c:v>558.22913342270601</c:v>
                </c:pt>
                <c:pt idx="240954">
                  <c:v>558.23145017798004</c:v>
                </c:pt>
                <c:pt idx="240955">
                  <c:v>558.23376693325304</c:v>
                </c:pt>
                <c:pt idx="240956">
                  <c:v>558.23608368852695</c:v>
                </c:pt>
                <c:pt idx="240957">
                  <c:v>558.23840044379995</c:v>
                </c:pt>
                <c:pt idx="240958">
                  <c:v>558.24071719907397</c:v>
                </c:pt>
                <c:pt idx="240959">
                  <c:v>558.24303395434697</c:v>
                </c:pt>
                <c:pt idx="240960">
                  <c:v>558.24535070962099</c:v>
                </c:pt>
                <c:pt idx="240961">
                  <c:v>558.24766746489502</c:v>
                </c:pt>
                <c:pt idx="240962">
                  <c:v>558.24998422016802</c:v>
                </c:pt>
                <c:pt idx="240963">
                  <c:v>558.25230097544204</c:v>
                </c:pt>
                <c:pt idx="240964">
                  <c:v>558.25461773071504</c:v>
                </c:pt>
                <c:pt idx="240965">
                  <c:v>558.25693448598895</c:v>
                </c:pt>
                <c:pt idx="240966">
                  <c:v>558.25925124126195</c:v>
                </c:pt>
                <c:pt idx="240967">
                  <c:v>558.26156799653597</c:v>
                </c:pt>
                <c:pt idx="240968">
                  <c:v>558.26388475181</c:v>
                </c:pt>
                <c:pt idx="240969">
                  <c:v>558.266201507083</c:v>
                </c:pt>
                <c:pt idx="240970">
                  <c:v>558.26851826235702</c:v>
                </c:pt>
                <c:pt idx="240971">
                  <c:v>558.27083501763002</c:v>
                </c:pt>
                <c:pt idx="240972">
                  <c:v>558.27315177290404</c:v>
                </c:pt>
                <c:pt idx="240973">
                  <c:v>558.27546852817704</c:v>
                </c:pt>
                <c:pt idx="240974">
                  <c:v>558.27778528345095</c:v>
                </c:pt>
                <c:pt idx="240975">
                  <c:v>558.28010203872498</c:v>
                </c:pt>
                <c:pt idx="240976">
                  <c:v>558.28241879399798</c:v>
                </c:pt>
                <c:pt idx="240977">
                  <c:v>558.284735549272</c:v>
                </c:pt>
                <c:pt idx="240978">
                  <c:v>558.287052304545</c:v>
                </c:pt>
                <c:pt idx="240979">
                  <c:v>558.28936905981902</c:v>
                </c:pt>
                <c:pt idx="240980">
                  <c:v>558.29168581509202</c:v>
                </c:pt>
                <c:pt idx="240981">
                  <c:v>558.29400257036605</c:v>
                </c:pt>
                <c:pt idx="240982">
                  <c:v>558.29631932563996</c:v>
                </c:pt>
                <c:pt idx="240983">
                  <c:v>558.29863608091296</c:v>
                </c:pt>
                <c:pt idx="240984">
                  <c:v>558.30095283618698</c:v>
                </c:pt>
                <c:pt idx="240985">
                  <c:v>558.30326959145998</c:v>
                </c:pt>
                <c:pt idx="240986">
                  <c:v>558.305586346734</c:v>
                </c:pt>
                <c:pt idx="240987">
                  <c:v>558.307903102007</c:v>
                </c:pt>
                <c:pt idx="240988">
                  <c:v>558.31021985728103</c:v>
                </c:pt>
                <c:pt idx="240989">
                  <c:v>558.31253661255505</c:v>
                </c:pt>
                <c:pt idx="240990">
                  <c:v>558.31485336782805</c:v>
                </c:pt>
                <c:pt idx="240991">
                  <c:v>558.31717012310196</c:v>
                </c:pt>
                <c:pt idx="240992">
                  <c:v>558.31948687837496</c:v>
                </c:pt>
                <c:pt idx="240993">
                  <c:v>558.32180363364898</c:v>
                </c:pt>
                <c:pt idx="240994">
                  <c:v>558.32412038892198</c:v>
                </c:pt>
                <c:pt idx="240995">
                  <c:v>558.32643714419601</c:v>
                </c:pt>
                <c:pt idx="240996">
                  <c:v>558.32875389947003</c:v>
                </c:pt>
                <c:pt idx="240997">
                  <c:v>558.33107065474303</c:v>
                </c:pt>
                <c:pt idx="240998">
                  <c:v>558.33338741001705</c:v>
                </c:pt>
                <c:pt idx="240999">
                  <c:v>558.33570416529005</c:v>
                </c:pt>
                <c:pt idx="241000">
                  <c:v>558.33802092056396</c:v>
                </c:pt>
                <c:pt idx="241001">
                  <c:v>558.34033767583696</c:v>
                </c:pt>
                <c:pt idx="241002">
                  <c:v>558.34265443111099</c:v>
                </c:pt>
                <c:pt idx="241003">
                  <c:v>558.34497118638399</c:v>
                </c:pt>
                <c:pt idx="241004">
                  <c:v>558.34728794165801</c:v>
                </c:pt>
                <c:pt idx="241005">
                  <c:v>558.34960469693203</c:v>
                </c:pt>
                <c:pt idx="241006">
                  <c:v>558.35192145220503</c:v>
                </c:pt>
                <c:pt idx="241007">
                  <c:v>558.35423820747906</c:v>
                </c:pt>
                <c:pt idx="241008">
                  <c:v>558.35655496275206</c:v>
                </c:pt>
                <c:pt idx="241009">
                  <c:v>558.35887171802597</c:v>
                </c:pt>
                <c:pt idx="241010">
                  <c:v>558.36118847329897</c:v>
                </c:pt>
                <c:pt idx="241011">
                  <c:v>558.36350522857299</c:v>
                </c:pt>
                <c:pt idx="241012">
                  <c:v>558.36582198384701</c:v>
                </c:pt>
                <c:pt idx="241013">
                  <c:v>558.36813873912001</c:v>
                </c:pt>
                <c:pt idx="241014">
                  <c:v>558.37045549439404</c:v>
                </c:pt>
                <c:pt idx="241015">
                  <c:v>558.37277224966704</c:v>
                </c:pt>
                <c:pt idx="241016">
                  <c:v>558.37508900494095</c:v>
                </c:pt>
                <c:pt idx="241017">
                  <c:v>558.37740576021395</c:v>
                </c:pt>
                <c:pt idx="241018">
                  <c:v>558.37972251548797</c:v>
                </c:pt>
                <c:pt idx="241019">
                  <c:v>558.38203927076199</c:v>
                </c:pt>
                <c:pt idx="241020">
                  <c:v>558.38435602603499</c:v>
                </c:pt>
                <c:pt idx="241021">
                  <c:v>558.38667278130902</c:v>
                </c:pt>
                <c:pt idx="241022">
                  <c:v>558.38898953658202</c:v>
                </c:pt>
                <c:pt idx="241023">
                  <c:v>558.39130629185604</c:v>
                </c:pt>
                <c:pt idx="241024">
                  <c:v>558.39362304712904</c:v>
                </c:pt>
                <c:pt idx="241025">
                  <c:v>558.39593980240295</c:v>
                </c:pt>
                <c:pt idx="241026">
                  <c:v>558.39825655767697</c:v>
                </c:pt>
                <c:pt idx="241027">
                  <c:v>558.40057331294997</c:v>
                </c:pt>
                <c:pt idx="241028">
                  <c:v>558.402890068224</c:v>
                </c:pt>
                <c:pt idx="241029">
                  <c:v>558.405206823497</c:v>
                </c:pt>
                <c:pt idx="241030">
                  <c:v>558.40752357877102</c:v>
                </c:pt>
                <c:pt idx="241031">
                  <c:v>558.40984033404402</c:v>
                </c:pt>
                <c:pt idx="241032">
                  <c:v>558.41215708931804</c:v>
                </c:pt>
                <c:pt idx="241033">
                  <c:v>558.41447384459195</c:v>
                </c:pt>
                <c:pt idx="241034">
                  <c:v>558.41679059986495</c:v>
                </c:pt>
                <c:pt idx="241035">
                  <c:v>558.41910735513898</c:v>
                </c:pt>
                <c:pt idx="241036">
                  <c:v>558.42142411041198</c:v>
                </c:pt>
                <c:pt idx="241037">
                  <c:v>558.423740865686</c:v>
                </c:pt>
                <c:pt idx="241038">
                  <c:v>558.426057620959</c:v>
                </c:pt>
                <c:pt idx="241039">
                  <c:v>558.42837437623302</c:v>
                </c:pt>
                <c:pt idx="241040">
                  <c:v>558.43069113150705</c:v>
                </c:pt>
                <c:pt idx="241041">
                  <c:v>558.43300788678005</c:v>
                </c:pt>
                <c:pt idx="241042">
                  <c:v>558.43532464205396</c:v>
                </c:pt>
                <c:pt idx="241043">
                  <c:v>558.43764139732696</c:v>
                </c:pt>
                <c:pt idx="241044">
                  <c:v>558.43995815260098</c:v>
                </c:pt>
                <c:pt idx="241045">
                  <c:v>558.44227490787398</c:v>
                </c:pt>
                <c:pt idx="241046">
                  <c:v>558.444591663148</c:v>
                </c:pt>
                <c:pt idx="241047">
                  <c:v>558.44690841842203</c:v>
                </c:pt>
                <c:pt idx="241048">
                  <c:v>558.44922517369503</c:v>
                </c:pt>
                <c:pt idx="241049">
                  <c:v>558.45154192896905</c:v>
                </c:pt>
                <c:pt idx="241050">
                  <c:v>558.45385868424205</c:v>
                </c:pt>
                <c:pt idx="241051">
                  <c:v>558.45617543951596</c:v>
                </c:pt>
                <c:pt idx="241052">
                  <c:v>558.45849219478896</c:v>
                </c:pt>
                <c:pt idx="241053">
                  <c:v>558.46080895006298</c:v>
                </c:pt>
                <c:pt idx="241054">
                  <c:v>558.46312570533598</c:v>
                </c:pt>
                <c:pt idx="241055">
                  <c:v>558.46544246061001</c:v>
                </c:pt>
                <c:pt idx="241056">
                  <c:v>558.46775921588403</c:v>
                </c:pt>
                <c:pt idx="241057">
                  <c:v>558.47007597115703</c:v>
                </c:pt>
                <c:pt idx="241058">
                  <c:v>558.47239272643105</c:v>
                </c:pt>
                <c:pt idx="241059">
                  <c:v>558.47470948170405</c:v>
                </c:pt>
                <c:pt idx="241060">
                  <c:v>558.47702623697796</c:v>
                </c:pt>
                <c:pt idx="241061">
                  <c:v>558.47934299225096</c:v>
                </c:pt>
                <c:pt idx="241062">
                  <c:v>558.48165974752499</c:v>
                </c:pt>
                <c:pt idx="241063">
                  <c:v>558.48397650279901</c:v>
                </c:pt>
                <c:pt idx="241064">
                  <c:v>558.48629325807201</c:v>
                </c:pt>
                <c:pt idx="241065">
                  <c:v>558.48861001334603</c:v>
                </c:pt>
                <c:pt idx="241066">
                  <c:v>558.49092676861903</c:v>
                </c:pt>
                <c:pt idx="241067">
                  <c:v>558.49324352389306</c:v>
                </c:pt>
                <c:pt idx="241068">
                  <c:v>558.49556027916606</c:v>
                </c:pt>
                <c:pt idx="241069">
                  <c:v>558.49787703443997</c:v>
                </c:pt>
                <c:pt idx="241070">
                  <c:v>558.50019378971399</c:v>
                </c:pt>
                <c:pt idx="241071">
                  <c:v>558.50251054498699</c:v>
                </c:pt>
                <c:pt idx="241072">
                  <c:v>558.50482730026101</c:v>
                </c:pt>
                <c:pt idx="241073">
                  <c:v>558.50714405553401</c:v>
                </c:pt>
                <c:pt idx="241074">
                  <c:v>558.50946081080804</c:v>
                </c:pt>
                <c:pt idx="241075">
                  <c:v>558.51177756608104</c:v>
                </c:pt>
                <c:pt idx="241076">
                  <c:v>558.51409432135495</c:v>
                </c:pt>
                <c:pt idx="241077">
                  <c:v>558.51641107662897</c:v>
                </c:pt>
                <c:pt idx="241078">
                  <c:v>558.51872783190197</c:v>
                </c:pt>
                <c:pt idx="241079">
                  <c:v>558.52104458717599</c:v>
                </c:pt>
                <c:pt idx="241080">
                  <c:v>558.52336134244899</c:v>
                </c:pt>
                <c:pt idx="241081">
                  <c:v>558.52567809772302</c:v>
                </c:pt>
                <c:pt idx="241082">
                  <c:v>558.52799485299602</c:v>
                </c:pt>
                <c:pt idx="241083">
                  <c:v>558.53031160827004</c:v>
                </c:pt>
                <c:pt idx="241084">
                  <c:v>558.53262836354395</c:v>
                </c:pt>
                <c:pt idx="241085">
                  <c:v>558.53494511881695</c:v>
                </c:pt>
                <c:pt idx="241086">
                  <c:v>558.53726187409097</c:v>
                </c:pt>
                <c:pt idx="241087">
                  <c:v>558.53957862936397</c:v>
                </c:pt>
                <c:pt idx="241088">
                  <c:v>558.541895384638</c:v>
                </c:pt>
                <c:pt idx="241089">
                  <c:v>558.544212139911</c:v>
                </c:pt>
                <c:pt idx="241090">
                  <c:v>558.54652889518502</c:v>
                </c:pt>
                <c:pt idx="241091">
                  <c:v>558.54884565045904</c:v>
                </c:pt>
                <c:pt idx="241092">
                  <c:v>558.55116240573204</c:v>
                </c:pt>
                <c:pt idx="241093">
                  <c:v>558.55347916100595</c:v>
                </c:pt>
                <c:pt idx="241094">
                  <c:v>558.55579591627895</c:v>
                </c:pt>
                <c:pt idx="241095">
                  <c:v>558.55811267155298</c:v>
                </c:pt>
                <c:pt idx="241096">
                  <c:v>558.56042942682598</c:v>
                </c:pt>
                <c:pt idx="241097">
                  <c:v>558.5627461821</c:v>
                </c:pt>
                <c:pt idx="241098">
                  <c:v>558.56506293737402</c:v>
                </c:pt>
                <c:pt idx="241099">
                  <c:v>558.56737969264702</c:v>
                </c:pt>
                <c:pt idx="241100">
                  <c:v>558.56969644792105</c:v>
                </c:pt>
                <c:pt idx="241101">
                  <c:v>558.57201320319405</c:v>
                </c:pt>
                <c:pt idx="241102">
                  <c:v>558.57432995846796</c:v>
                </c:pt>
                <c:pt idx="241103">
                  <c:v>558.57664671374096</c:v>
                </c:pt>
                <c:pt idx="241104">
                  <c:v>558.57896346901498</c:v>
                </c:pt>
                <c:pt idx="241105">
                  <c:v>558.58128022428798</c:v>
                </c:pt>
                <c:pt idx="241106">
                  <c:v>558.583596979562</c:v>
                </c:pt>
                <c:pt idx="241107">
                  <c:v>558.58591373483603</c:v>
                </c:pt>
                <c:pt idx="241108">
                  <c:v>558.58823049010903</c:v>
                </c:pt>
                <c:pt idx="241109">
                  <c:v>558.59054724538305</c:v>
                </c:pt>
                <c:pt idx="241110">
                  <c:v>558.59286400065605</c:v>
                </c:pt>
                <c:pt idx="241111">
                  <c:v>558.59518075592996</c:v>
                </c:pt>
                <c:pt idx="241112">
                  <c:v>558.59749751120296</c:v>
                </c:pt>
                <c:pt idx="241113">
                  <c:v>558.59981426647698</c:v>
                </c:pt>
                <c:pt idx="241114">
                  <c:v>558.60213102175101</c:v>
                </c:pt>
                <c:pt idx="241115">
                  <c:v>558.60444777702401</c:v>
                </c:pt>
                <c:pt idx="241116">
                  <c:v>558.60676453229803</c:v>
                </c:pt>
                <c:pt idx="241117">
                  <c:v>558.60908128757103</c:v>
                </c:pt>
                <c:pt idx="241118">
                  <c:v>558.61139804284505</c:v>
                </c:pt>
                <c:pt idx="241119">
                  <c:v>558.61371479811805</c:v>
                </c:pt>
                <c:pt idx="241120">
                  <c:v>558.61603155339196</c:v>
                </c:pt>
                <c:pt idx="241121">
                  <c:v>558.61834830866599</c:v>
                </c:pt>
                <c:pt idx="241122">
                  <c:v>558.62066506393899</c:v>
                </c:pt>
                <c:pt idx="241123">
                  <c:v>558.62298181921301</c:v>
                </c:pt>
                <c:pt idx="241124">
                  <c:v>558.62529857448601</c:v>
                </c:pt>
                <c:pt idx="241125">
                  <c:v>558.62761532976003</c:v>
                </c:pt>
                <c:pt idx="241126">
                  <c:v>558.62993208503303</c:v>
                </c:pt>
                <c:pt idx="241127">
                  <c:v>558.63224884030706</c:v>
                </c:pt>
                <c:pt idx="241128">
                  <c:v>558.63456559558097</c:v>
                </c:pt>
                <c:pt idx="241129">
                  <c:v>558.63688235085397</c:v>
                </c:pt>
                <c:pt idx="241130">
                  <c:v>558.63919910612799</c:v>
                </c:pt>
                <c:pt idx="241131">
                  <c:v>558.64151586140099</c:v>
                </c:pt>
                <c:pt idx="241132">
                  <c:v>558.64383261667501</c:v>
                </c:pt>
                <c:pt idx="241133">
                  <c:v>558.64614937194801</c:v>
                </c:pt>
                <c:pt idx="241134">
                  <c:v>558.64846612722204</c:v>
                </c:pt>
                <c:pt idx="241135">
                  <c:v>558.65078288249595</c:v>
                </c:pt>
                <c:pt idx="241136">
                  <c:v>558.65309963776895</c:v>
                </c:pt>
                <c:pt idx="241137">
                  <c:v>558.65541639304297</c:v>
                </c:pt>
                <c:pt idx="241138">
                  <c:v>558.65773314831597</c:v>
                </c:pt>
                <c:pt idx="241139">
                  <c:v>558.66004990358999</c:v>
                </c:pt>
                <c:pt idx="241140">
                  <c:v>558.66236665886299</c:v>
                </c:pt>
                <c:pt idx="241141">
                  <c:v>558.66468341413702</c:v>
                </c:pt>
                <c:pt idx="241142">
                  <c:v>558.66700016941104</c:v>
                </c:pt>
                <c:pt idx="241143">
                  <c:v>558.66931692468404</c:v>
                </c:pt>
                <c:pt idx="241144">
                  <c:v>558.67163367995795</c:v>
                </c:pt>
                <c:pt idx="241145">
                  <c:v>558.67395043523095</c:v>
                </c:pt>
                <c:pt idx="241146">
                  <c:v>558.67626719050497</c:v>
                </c:pt>
                <c:pt idx="241147">
                  <c:v>558.67858394577797</c:v>
                </c:pt>
                <c:pt idx="241148">
                  <c:v>558.680900701052</c:v>
                </c:pt>
                <c:pt idx="241149">
                  <c:v>558.68321745632602</c:v>
                </c:pt>
                <c:pt idx="241150">
                  <c:v>558.68553421159902</c:v>
                </c:pt>
                <c:pt idx="241151">
                  <c:v>558.68785096687304</c:v>
                </c:pt>
                <c:pt idx="241152">
                  <c:v>558.69016772214604</c:v>
                </c:pt>
                <c:pt idx="241153">
                  <c:v>558.69248447741995</c:v>
                </c:pt>
                <c:pt idx="241154">
                  <c:v>558.69480123269295</c:v>
                </c:pt>
                <c:pt idx="241155">
                  <c:v>558.69711798796698</c:v>
                </c:pt>
                <c:pt idx="241156">
                  <c:v>558.69943474323998</c:v>
                </c:pt>
                <c:pt idx="241157">
                  <c:v>558.701751498514</c:v>
                </c:pt>
                <c:pt idx="241158">
                  <c:v>558.70406825378802</c:v>
                </c:pt>
                <c:pt idx="241159">
                  <c:v>558.70638500906102</c:v>
                </c:pt>
                <c:pt idx="241160">
                  <c:v>558.70870176433505</c:v>
                </c:pt>
                <c:pt idx="241161">
                  <c:v>558.71101851960805</c:v>
                </c:pt>
                <c:pt idx="241162">
                  <c:v>558.71333527488196</c:v>
                </c:pt>
                <c:pt idx="241163">
                  <c:v>558.71565203015496</c:v>
                </c:pt>
                <c:pt idx="241164">
                  <c:v>558.71796878542898</c:v>
                </c:pt>
                <c:pt idx="241165">
                  <c:v>558.720285540703</c:v>
                </c:pt>
                <c:pt idx="241166">
                  <c:v>558.722602295976</c:v>
                </c:pt>
                <c:pt idx="241167">
                  <c:v>558.72491905125003</c:v>
                </c:pt>
                <c:pt idx="241168">
                  <c:v>558.72723580652303</c:v>
                </c:pt>
                <c:pt idx="241169">
                  <c:v>558.72955256179705</c:v>
                </c:pt>
                <c:pt idx="241170">
                  <c:v>558.73186931707005</c:v>
                </c:pt>
                <c:pt idx="241171">
                  <c:v>558.73418607234396</c:v>
                </c:pt>
                <c:pt idx="241172">
                  <c:v>558.73650282761798</c:v>
                </c:pt>
                <c:pt idx="241173">
                  <c:v>558.73881958289098</c:v>
                </c:pt>
                <c:pt idx="241174">
                  <c:v>558.74113633816501</c:v>
                </c:pt>
                <c:pt idx="241175">
                  <c:v>558.74345309343801</c:v>
                </c:pt>
                <c:pt idx="241176">
                  <c:v>558.74576984871203</c:v>
                </c:pt>
                <c:pt idx="241177">
                  <c:v>558.74808660398503</c:v>
                </c:pt>
                <c:pt idx="241178">
                  <c:v>558.75040335925905</c:v>
                </c:pt>
                <c:pt idx="241179">
                  <c:v>558.75272011453296</c:v>
                </c:pt>
                <c:pt idx="241180">
                  <c:v>558.75503686980596</c:v>
                </c:pt>
                <c:pt idx="241181">
                  <c:v>558.75735362507999</c:v>
                </c:pt>
                <c:pt idx="241182">
                  <c:v>558.75967038035299</c:v>
                </c:pt>
                <c:pt idx="241183">
                  <c:v>558.76198713562701</c:v>
                </c:pt>
                <c:pt idx="241184">
                  <c:v>558.76430389090001</c:v>
                </c:pt>
                <c:pt idx="241185">
                  <c:v>558.76662064617403</c:v>
                </c:pt>
                <c:pt idx="241186">
                  <c:v>558.76893740144806</c:v>
                </c:pt>
                <c:pt idx="241187">
                  <c:v>558.77125415672106</c:v>
                </c:pt>
                <c:pt idx="241188">
                  <c:v>558.77357091199497</c:v>
                </c:pt>
                <c:pt idx="241189">
                  <c:v>558.77588766726797</c:v>
                </c:pt>
                <c:pt idx="241190">
                  <c:v>558.77820442254199</c:v>
                </c:pt>
                <c:pt idx="241191">
                  <c:v>558.78052117781499</c:v>
                </c:pt>
                <c:pt idx="241192">
                  <c:v>558.78283793308901</c:v>
                </c:pt>
                <c:pt idx="241193">
                  <c:v>558.78515468836304</c:v>
                </c:pt>
                <c:pt idx="241194">
                  <c:v>558.78747144363604</c:v>
                </c:pt>
                <c:pt idx="241195">
                  <c:v>558.78978819890995</c:v>
                </c:pt>
                <c:pt idx="241196">
                  <c:v>558.79210495418295</c:v>
                </c:pt>
                <c:pt idx="241197">
                  <c:v>558.79442170945697</c:v>
                </c:pt>
                <c:pt idx="241198">
                  <c:v>558.79673846472997</c:v>
                </c:pt>
                <c:pt idx="241199">
                  <c:v>558.79905522000399</c:v>
                </c:pt>
                <c:pt idx="241200">
                  <c:v>558.80137197527699</c:v>
                </c:pt>
                <c:pt idx="241201">
                  <c:v>558.80368873055102</c:v>
                </c:pt>
                <c:pt idx="241202">
                  <c:v>558.80600548582504</c:v>
                </c:pt>
                <c:pt idx="241203">
                  <c:v>558.80832224109804</c:v>
                </c:pt>
                <c:pt idx="241204">
                  <c:v>558.81063899637195</c:v>
                </c:pt>
                <c:pt idx="241205">
                  <c:v>558.81295575164495</c:v>
                </c:pt>
                <c:pt idx="241206">
                  <c:v>558.81527250691897</c:v>
                </c:pt>
                <c:pt idx="241207">
                  <c:v>558.81758926219197</c:v>
                </c:pt>
                <c:pt idx="241208">
                  <c:v>558.819906017466</c:v>
                </c:pt>
                <c:pt idx="241209">
                  <c:v>558.82222277274002</c:v>
                </c:pt>
                <c:pt idx="241210">
                  <c:v>558.82453952801302</c:v>
                </c:pt>
                <c:pt idx="241211">
                  <c:v>558.82685628328704</c:v>
                </c:pt>
                <c:pt idx="241212">
                  <c:v>558.82917303856004</c:v>
                </c:pt>
                <c:pt idx="241213">
                  <c:v>558.83148979383395</c:v>
                </c:pt>
                <c:pt idx="241214">
                  <c:v>558.83380654910695</c:v>
                </c:pt>
                <c:pt idx="241215">
                  <c:v>558.83612330438098</c:v>
                </c:pt>
                <c:pt idx="241216">
                  <c:v>558.838440059655</c:v>
                </c:pt>
                <c:pt idx="241217">
                  <c:v>558.840756814928</c:v>
                </c:pt>
                <c:pt idx="241218">
                  <c:v>558.84307357020202</c:v>
                </c:pt>
                <c:pt idx="241219">
                  <c:v>558.84539032547502</c:v>
                </c:pt>
                <c:pt idx="241220">
                  <c:v>558.84770708074905</c:v>
                </c:pt>
                <c:pt idx="241221">
                  <c:v>558.85002383602205</c:v>
                </c:pt>
                <c:pt idx="241222">
                  <c:v>558.85234059129596</c:v>
                </c:pt>
                <c:pt idx="241223">
                  <c:v>558.85465734656998</c:v>
                </c:pt>
                <c:pt idx="241224">
                  <c:v>558.85697410184298</c:v>
                </c:pt>
                <c:pt idx="241225">
                  <c:v>558.859290857117</c:v>
                </c:pt>
                <c:pt idx="241226">
                  <c:v>558.86160761239</c:v>
                </c:pt>
                <c:pt idx="241227">
                  <c:v>558.86392436766403</c:v>
                </c:pt>
                <c:pt idx="241228">
                  <c:v>558.86624112293703</c:v>
                </c:pt>
                <c:pt idx="241229">
                  <c:v>558.86855787821105</c:v>
                </c:pt>
                <c:pt idx="241230">
                  <c:v>558.87087463348496</c:v>
                </c:pt>
                <c:pt idx="241231">
                  <c:v>558.87319138875796</c:v>
                </c:pt>
                <c:pt idx="241232">
                  <c:v>558.87550814403198</c:v>
                </c:pt>
                <c:pt idx="241233">
                  <c:v>558.87782489930498</c:v>
                </c:pt>
                <c:pt idx="241234">
                  <c:v>558.88014165457901</c:v>
                </c:pt>
                <c:pt idx="241235">
                  <c:v>558.88245840985201</c:v>
                </c:pt>
                <c:pt idx="241236">
                  <c:v>558.88477516512603</c:v>
                </c:pt>
                <c:pt idx="241237">
                  <c:v>558.88709192040005</c:v>
                </c:pt>
                <c:pt idx="241238">
                  <c:v>558.88940867567305</c:v>
                </c:pt>
                <c:pt idx="241239">
                  <c:v>558.89172543094696</c:v>
                </c:pt>
                <c:pt idx="241240">
                  <c:v>558.89404218621996</c:v>
                </c:pt>
                <c:pt idx="241241">
                  <c:v>558.89635894149399</c:v>
                </c:pt>
                <c:pt idx="241242">
                  <c:v>558.89867569676699</c:v>
                </c:pt>
                <c:pt idx="241243">
                  <c:v>558.90099245204101</c:v>
                </c:pt>
                <c:pt idx="241244">
                  <c:v>558.90330920731503</c:v>
                </c:pt>
                <c:pt idx="241245">
                  <c:v>558.90562596258803</c:v>
                </c:pt>
                <c:pt idx="241246">
                  <c:v>558.90794271786206</c:v>
                </c:pt>
                <c:pt idx="241247">
                  <c:v>558.91025947313506</c:v>
                </c:pt>
                <c:pt idx="241248">
                  <c:v>558.91257622840897</c:v>
                </c:pt>
                <c:pt idx="241249">
                  <c:v>558.91489298368197</c:v>
                </c:pt>
                <c:pt idx="241250">
                  <c:v>558.91720973895599</c:v>
                </c:pt>
                <c:pt idx="241251">
                  <c:v>558.91952649422899</c:v>
                </c:pt>
                <c:pt idx="241252">
                  <c:v>558.92184324950301</c:v>
                </c:pt>
                <c:pt idx="241253">
                  <c:v>558.92416000477704</c:v>
                </c:pt>
                <c:pt idx="241254">
                  <c:v>558.92647676005004</c:v>
                </c:pt>
                <c:pt idx="241255">
                  <c:v>558.92879351532395</c:v>
                </c:pt>
                <c:pt idx="241256">
                  <c:v>558.93111027059695</c:v>
                </c:pt>
                <c:pt idx="241257">
                  <c:v>558.93342702587097</c:v>
                </c:pt>
                <c:pt idx="241258">
                  <c:v>558.93574378114397</c:v>
                </c:pt>
                <c:pt idx="241259">
                  <c:v>558.93806053641799</c:v>
                </c:pt>
                <c:pt idx="241260">
                  <c:v>558.94037729169202</c:v>
                </c:pt>
                <c:pt idx="241261">
                  <c:v>558.94269404696502</c:v>
                </c:pt>
                <c:pt idx="241262">
                  <c:v>558.94501080223904</c:v>
                </c:pt>
                <c:pt idx="241263">
                  <c:v>558.94732755751204</c:v>
                </c:pt>
                <c:pt idx="241264">
                  <c:v>558.94964431278595</c:v>
                </c:pt>
                <c:pt idx="241265">
                  <c:v>558.95196106805895</c:v>
                </c:pt>
                <c:pt idx="241266">
                  <c:v>558.95427782333297</c:v>
                </c:pt>
                <c:pt idx="241267">
                  <c:v>558.956594578607</c:v>
                </c:pt>
                <c:pt idx="241268">
                  <c:v>558.95891133388</c:v>
                </c:pt>
                <c:pt idx="241269">
                  <c:v>558.96122808915402</c:v>
                </c:pt>
                <c:pt idx="241270">
                  <c:v>558.96354484442702</c:v>
                </c:pt>
                <c:pt idx="241271">
                  <c:v>558.96586159970104</c:v>
                </c:pt>
                <c:pt idx="241272">
                  <c:v>558.96817835497404</c:v>
                </c:pt>
                <c:pt idx="241273">
                  <c:v>558.97049511024795</c:v>
                </c:pt>
                <c:pt idx="241274">
                  <c:v>558.97281186552198</c:v>
                </c:pt>
                <c:pt idx="241275">
                  <c:v>558.97512862079498</c:v>
                </c:pt>
                <c:pt idx="241276">
                  <c:v>558.977445376069</c:v>
                </c:pt>
                <c:pt idx="241277">
                  <c:v>558.979762131342</c:v>
                </c:pt>
                <c:pt idx="241278">
                  <c:v>558.98207888661602</c:v>
                </c:pt>
                <c:pt idx="241279">
                  <c:v>558.98439564188902</c:v>
                </c:pt>
                <c:pt idx="241280">
                  <c:v>558.98671239716305</c:v>
                </c:pt>
                <c:pt idx="241281">
                  <c:v>558.98902915243696</c:v>
                </c:pt>
                <c:pt idx="241282">
                  <c:v>558.99134590770996</c:v>
                </c:pt>
                <c:pt idx="241283">
                  <c:v>558.99366266298398</c:v>
                </c:pt>
                <c:pt idx="241284">
                  <c:v>558.99597941825698</c:v>
                </c:pt>
                <c:pt idx="241285">
                  <c:v>558.998296173531</c:v>
                </c:pt>
                <c:pt idx="241286">
                  <c:v>559.000612928804</c:v>
                </c:pt>
                <c:pt idx="241287">
                  <c:v>559.00292968407803</c:v>
                </c:pt>
                <c:pt idx="241288">
                  <c:v>559.00524643935205</c:v>
                </c:pt>
                <c:pt idx="241289">
                  <c:v>559.00756319462505</c:v>
                </c:pt>
                <c:pt idx="241290">
                  <c:v>559.00987994989896</c:v>
                </c:pt>
                <c:pt idx="241291">
                  <c:v>559.01219670517196</c:v>
                </c:pt>
                <c:pt idx="241292">
                  <c:v>559.01451346044598</c:v>
                </c:pt>
                <c:pt idx="241293">
                  <c:v>559.01683021571898</c:v>
                </c:pt>
                <c:pt idx="241294">
                  <c:v>559.01914697099301</c:v>
                </c:pt>
                <c:pt idx="241295">
                  <c:v>559.02146372626703</c:v>
                </c:pt>
                <c:pt idx="241296">
                  <c:v>559.02378048154003</c:v>
                </c:pt>
                <c:pt idx="241297">
                  <c:v>559.02609723681405</c:v>
                </c:pt>
                <c:pt idx="241298">
                  <c:v>559.02841399208705</c:v>
                </c:pt>
                <c:pt idx="241299">
                  <c:v>559.03073074736096</c:v>
                </c:pt>
                <c:pt idx="241300">
                  <c:v>559.03304750263396</c:v>
                </c:pt>
                <c:pt idx="241301">
                  <c:v>559.03536425790799</c:v>
                </c:pt>
                <c:pt idx="241302">
                  <c:v>559.03768101318099</c:v>
                </c:pt>
                <c:pt idx="241303">
                  <c:v>559.03999776845501</c:v>
                </c:pt>
                <c:pt idx="241304">
                  <c:v>559.04231452372903</c:v>
                </c:pt>
                <c:pt idx="241305">
                  <c:v>559.04463127900203</c:v>
                </c:pt>
                <c:pt idx="241306">
                  <c:v>559.04694803427606</c:v>
                </c:pt>
                <c:pt idx="241307">
                  <c:v>559.04926478954906</c:v>
                </c:pt>
                <c:pt idx="241308">
                  <c:v>559.05158154482297</c:v>
                </c:pt>
                <c:pt idx="241309">
                  <c:v>559.05389830009597</c:v>
                </c:pt>
                <c:pt idx="241310">
                  <c:v>559.05621505536999</c:v>
                </c:pt>
                <c:pt idx="241311">
                  <c:v>559.05853181064401</c:v>
                </c:pt>
                <c:pt idx="241312">
                  <c:v>559.06084856591701</c:v>
                </c:pt>
                <c:pt idx="241313">
                  <c:v>559.06316532119104</c:v>
                </c:pt>
                <c:pt idx="241314">
                  <c:v>559.06548207646404</c:v>
                </c:pt>
                <c:pt idx="241315">
                  <c:v>559.06779883173795</c:v>
                </c:pt>
                <c:pt idx="241316">
                  <c:v>559.07011558701095</c:v>
                </c:pt>
                <c:pt idx="241317">
                  <c:v>559.07243234228497</c:v>
                </c:pt>
                <c:pt idx="241318">
                  <c:v>559.07474909755899</c:v>
                </c:pt>
                <c:pt idx="241319">
                  <c:v>559.07706585283199</c:v>
                </c:pt>
                <c:pt idx="241320">
                  <c:v>559.07938260810602</c:v>
                </c:pt>
                <c:pt idx="241321">
                  <c:v>559.08169936337902</c:v>
                </c:pt>
                <c:pt idx="241322">
                  <c:v>559.08401611865304</c:v>
                </c:pt>
                <c:pt idx="241323">
                  <c:v>559.08633287392604</c:v>
                </c:pt>
                <c:pt idx="241324">
                  <c:v>559.08864962919995</c:v>
                </c:pt>
                <c:pt idx="241325">
                  <c:v>559.09096638447397</c:v>
                </c:pt>
                <c:pt idx="241326">
                  <c:v>559.09328313974697</c:v>
                </c:pt>
                <c:pt idx="241327">
                  <c:v>559.095599895021</c:v>
                </c:pt>
                <c:pt idx="241328">
                  <c:v>559.097916650294</c:v>
                </c:pt>
                <c:pt idx="241329">
                  <c:v>559.10023340556802</c:v>
                </c:pt>
                <c:pt idx="241330">
                  <c:v>559.10255016084102</c:v>
                </c:pt>
                <c:pt idx="241331">
                  <c:v>559.10486691611504</c:v>
                </c:pt>
                <c:pt idx="241332">
                  <c:v>559.10718367138895</c:v>
                </c:pt>
                <c:pt idx="241333">
                  <c:v>559.10950042666195</c:v>
                </c:pt>
                <c:pt idx="241334">
                  <c:v>559.11181718193598</c:v>
                </c:pt>
                <c:pt idx="241335">
                  <c:v>559.11413393720898</c:v>
                </c:pt>
                <c:pt idx="241336">
                  <c:v>559.116450692483</c:v>
                </c:pt>
                <c:pt idx="241337">
                  <c:v>559.118767447756</c:v>
                </c:pt>
                <c:pt idx="241338">
                  <c:v>559.12108420303002</c:v>
                </c:pt>
                <c:pt idx="241339">
                  <c:v>559.12340095830405</c:v>
                </c:pt>
                <c:pt idx="241340">
                  <c:v>559.12571771357705</c:v>
                </c:pt>
                <c:pt idx="241341">
                  <c:v>559.12803446885096</c:v>
                </c:pt>
                <c:pt idx="241342">
                  <c:v>559.13035122412396</c:v>
                </c:pt>
                <c:pt idx="241343">
                  <c:v>559.13266797939798</c:v>
                </c:pt>
                <c:pt idx="241344">
                  <c:v>559.13498473467098</c:v>
                </c:pt>
                <c:pt idx="241345">
                  <c:v>559.137301489945</c:v>
                </c:pt>
                <c:pt idx="241346">
                  <c:v>559.13961824521903</c:v>
                </c:pt>
                <c:pt idx="241347">
                  <c:v>559.14193500049203</c:v>
                </c:pt>
                <c:pt idx="241348">
                  <c:v>559.14425175576605</c:v>
                </c:pt>
                <c:pt idx="241349">
                  <c:v>559.14656851103905</c:v>
                </c:pt>
                <c:pt idx="241350">
                  <c:v>559.14888526631296</c:v>
                </c:pt>
                <c:pt idx="241351">
                  <c:v>559.15120202158596</c:v>
                </c:pt>
                <c:pt idx="241352">
                  <c:v>559.15351877685998</c:v>
                </c:pt>
                <c:pt idx="241353">
                  <c:v>559.15583553213298</c:v>
                </c:pt>
                <c:pt idx="241354">
                  <c:v>559.15815228740701</c:v>
                </c:pt>
                <c:pt idx="241355">
                  <c:v>559.16046904268103</c:v>
                </c:pt>
                <c:pt idx="241356">
                  <c:v>559.16278579795403</c:v>
                </c:pt>
                <c:pt idx="241357">
                  <c:v>559.16510255322805</c:v>
                </c:pt>
                <c:pt idx="241358">
                  <c:v>559.16741930850105</c:v>
                </c:pt>
                <c:pt idx="241359">
                  <c:v>559.16973606377496</c:v>
                </c:pt>
                <c:pt idx="241360">
                  <c:v>559.17205281904796</c:v>
                </c:pt>
                <c:pt idx="241361">
                  <c:v>559.17436957432199</c:v>
                </c:pt>
                <c:pt idx="241362">
                  <c:v>559.17668632959601</c:v>
                </c:pt>
                <c:pt idx="241363">
                  <c:v>559.17900308486901</c:v>
                </c:pt>
                <c:pt idx="241364">
                  <c:v>559.18131984014303</c:v>
                </c:pt>
                <c:pt idx="241365">
                  <c:v>559.18363659541603</c:v>
                </c:pt>
                <c:pt idx="241366">
                  <c:v>559.18595335069006</c:v>
                </c:pt>
                <c:pt idx="241367">
                  <c:v>559.18827010596306</c:v>
                </c:pt>
                <c:pt idx="241368">
                  <c:v>559.19058686123697</c:v>
                </c:pt>
                <c:pt idx="241369">
                  <c:v>559.19290361651099</c:v>
                </c:pt>
                <c:pt idx="241370">
                  <c:v>559.19522037178399</c:v>
                </c:pt>
                <c:pt idx="241371">
                  <c:v>559.19753712705801</c:v>
                </c:pt>
                <c:pt idx="241372">
                  <c:v>559.19985388233101</c:v>
                </c:pt>
                <c:pt idx="241373">
                  <c:v>559.20217063760504</c:v>
                </c:pt>
                <c:pt idx="241374">
                  <c:v>559.20448739287804</c:v>
                </c:pt>
                <c:pt idx="241375">
                  <c:v>559.20680414815195</c:v>
                </c:pt>
                <c:pt idx="241376">
                  <c:v>559.20912090342597</c:v>
                </c:pt>
                <c:pt idx="241377">
                  <c:v>559.21143765869897</c:v>
                </c:pt>
                <c:pt idx="241378">
                  <c:v>559.21375441397299</c:v>
                </c:pt>
                <c:pt idx="241379">
                  <c:v>559.21607116924599</c:v>
                </c:pt>
                <c:pt idx="241380">
                  <c:v>559.21838792452002</c:v>
                </c:pt>
                <c:pt idx="241381">
                  <c:v>559.22070467979302</c:v>
                </c:pt>
                <c:pt idx="241382">
                  <c:v>559.22302143506704</c:v>
                </c:pt>
                <c:pt idx="241383">
                  <c:v>559.22533819034095</c:v>
                </c:pt>
                <c:pt idx="241384">
                  <c:v>559.22765494561395</c:v>
                </c:pt>
                <c:pt idx="241385">
                  <c:v>559.22997170088797</c:v>
                </c:pt>
                <c:pt idx="241386">
                  <c:v>559.23228845616097</c:v>
                </c:pt>
                <c:pt idx="241387">
                  <c:v>559.234605211435</c:v>
                </c:pt>
                <c:pt idx="241388">
                  <c:v>559.236921966708</c:v>
                </c:pt>
                <c:pt idx="241389">
                  <c:v>559.23923872198202</c:v>
                </c:pt>
                <c:pt idx="241390">
                  <c:v>559.24155547725604</c:v>
                </c:pt>
                <c:pt idx="241391">
                  <c:v>559.24387223252904</c:v>
                </c:pt>
                <c:pt idx="241392">
                  <c:v>559.24618898780295</c:v>
                </c:pt>
                <c:pt idx="241393">
                  <c:v>559.24850574307595</c:v>
                </c:pt>
                <c:pt idx="241394">
                  <c:v>559.25082249834998</c:v>
                </c:pt>
                <c:pt idx="241395">
                  <c:v>559.25313925362298</c:v>
                </c:pt>
                <c:pt idx="241396">
                  <c:v>559.255456008897</c:v>
                </c:pt>
                <c:pt idx="241397">
                  <c:v>559.25777276417102</c:v>
                </c:pt>
                <c:pt idx="241398">
                  <c:v>559.26008951944402</c:v>
                </c:pt>
                <c:pt idx="241399">
                  <c:v>559.26240627471805</c:v>
                </c:pt>
                <c:pt idx="241400">
                  <c:v>559.26472302999105</c:v>
                </c:pt>
                <c:pt idx="241401">
                  <c:v>559.26703978526496</c:v>
                </c:pt>
                <c:pt idx="241402">
                  <c:v>559.26935654053796</c:v>
                </c:pt>
                <c:pt idx="241403">
                  <c:v>559.27167329581198</c:v>
                </c:pt>
                <c:pt idx="241404">
                  <c:v>559.27399005108498</c:v>
                </c:pt>
                <c:pt idx="241405">
                  <c:v>559.276306806359</c:v>
                </c:pt>
                <c:pt idx="241406">
                  <c:v>559.27862356163303</c:v>
                </c:pt>
                <c:pt idx="241407">
                  <c:v>559.28094031690603</c:v>
                </c:pt>
                <c:pt idx="241408">
                  <c:v>559.28325707218005</c:v>
                </c:pt>
                <c:pt idx="241409">
                  <c:v>559.28557382745305</c:v>
                </c:pt>
                <c:pt idx="241410">
                  <c:v>559.28789058272696</c:v>
                </c:pt>
                <c:pt idx="241411">
                  <c:v>559.29020733799996</c:v>
                </c:pt>
                <c:pt idx="241412">
                  <c:v>559.29252409327398</c:v>
                </c:pt>
                <c:pt idx="241413">
                  <c:v>559.29484084854801</c:v>
                </c:pt>
                <c:pt idx="241414">
                  <c:v>559.29715760382101</c:v>
                </c:pt>
                <c:pt idx="241415">
                  <c:v>559.29947435909503</c:v>
                </c:pt>
                <c:pt idx="241416">
                  <c:v>559.30179111436803</c:v>
                </c:pt>
                <c:pt idx="241417">
                  <c:v>559.30410786964205</c:v>
                </c:pt>
                <c:pt idx="241418">
                  <c:v>559.30642462491505</c:v>
                </c:pt>
                <c:pt idx="241419">
                  <c:v>559.30874138018896</c:v>
                </c:pt>
                <c:pt idx="241420">
                  <c:v>559.31105813546299</c:v>
                </c:pt>
                <c:pt idx="241421">
                  <c:v>559.31337489073599</c:v>
                </c:pt>
                <c:pt idx="241422">
                  <c:v>559.31569164601001</c:v>
                </c:pt>
                <c:pt idx="241423">
                  <c:v>559.31800840128301</c:v>
                </c:pt>
                <c:pt idx="241424">
                  <c:v>559.32032515655703</c:v>
                </c:pt>
                <c:pt idx="241425">
                  <c:v>559.32264191183003</c:v>
                </c:pt>
                <c:pt idx="241426">
                  <c:v>559.32495866710406</c:v>
                </c:pt>
                <c:pt idx="241427">
                  <c:v>559.32727542237797</c:v>
                </c:pt>
                <c:pt idx="241428">
                  <c:v>559.32959217765097</c:v>
                </c:pt>
                <c:pt idx="241429">
                  <c:v>559.33190893292499</c:v>
                </c:pt>
                <c:pt idx="241430">
                  <c:v>559.33422568819799</c:v>
                </c:pt>
                <c:pt idx="241431">
                  <c:v>559.33654244347201</c:v>
                </c:pt>
                <c:pt idx="241432">
                  <c:v>559.33885919874501</c:v>
                </c:pt>
                <c:pt idx="241433">
                  <c:v>559.34117595401904</c:v>
                </c:pt>
                <c:pt idx="241434">
                  <c:v>559.34349270929295</c:v>
                </c:pt>
                <c:pt idx="241435">
                  <c:v>559.34580946456595</c:v>
                </c:pt>
                <c:pt idx="241436">
                  <c:v>559.34812621983997</c:v>
                </c:pt>
                <c:pt idx="241437">
                  <c:v>559.35044297511297</c:v>
                </c:pt>
                <c:pt idx="241438">
                  <c:v>559.35275973038699</c:v>
                </c:pt>
                <c:pt idx="241439">
                  <c:v>559.35507648565999</c:v>
                </c:pt>
                <c:pt idx="241440">
                  <c:v>559.35739324093402</c:v>
                </c:pt>
                <c:pt idx="241441">
                  <c:v>559.35970999620804</c:v>
                </c:pt>
                <c:pt idx="241442">
                  <c:v>559.36202675148104</c:v>
                </c:pt>
                <c:pt idx="241443">
                  <c:v>559.36434350675495</c:v>
                </c:pt>
                <c:pt idx="241444">
                  <c:v>559.36666026202795</c:v>
                </c:pt>
                <c:pt idx="241445">
                  <c:v>559.36897701730197</c:v>
                </c:pt>
                <c:pt idx="241446">
                  <c:v>559.37129377257497</c:v>
                </c:pt>
                <c:pt idx="241447">
                  <c:v>559.373610527849</c:v>
                </c:pt>
                <c:pt idx="241448">
                  <c:v>559.37592728312302</c:v>
                </c:pt>
                <c:pt idx="241449">
                  <c:v>559.37824403839602</c:v>
                </c:pt>
                <c:pt idx="241450">
                  <c:v>559.38056079367004</c:v>
                </c:pt>
                <c:pt idx="241451">
                  <c:v>559.38287754894304</c:v>
                </c:pt>
                <c:pt idx="241452">
                  <c:v>559.38519430421695</c:v>
                </c:pt>
                <c:pt idx="241453">
                  <c:v>559.38751105948995</c:v>
                </c:pt>
                <c:pt idx="241454">
                  <c:v>559.38982781476398</c:v>
                </c:pt>
                <c:pt idx="241455">
                  <c:v>559.39214457003698</c:v>
                </c:pt>
                <c:pt idx="241456">
                  <c:v>559.394461325311</c:v>
                </c:pt>
                <c:pt idx="241457">
                  <c:v>559.39677808058502</c:v>
                </c:pt>
                <c:pt idx="241458">
                  <c:v>559.39909483585802</c:v>
                </c:pt>
                <c:pt idx="241459">
                  <c:v>559.40141159113205</c:v>
                </c:pt>
                <c:pt idx="241460">
                  <c:v>559.40372834640505</c:v>
                </c:pt>
                <c:pt idx="241461">
                  <c:v>559.40604510167896</c:v>
                </c:pt>
                <c:pt idx="241462">
                  <c:v>559.40836185695196</c:v>
                </c:pt>
                <c:pt idx="241463">
                  <c:v>559.41067861222598</c:v>
                </c:pt>
                <c:pt idx="241464">
                  <c:v>559.4129953675</c:v>
                </c:pt>
                <c:pt idx="241465">
                  <c:v>559.415312122773</c:v>
                </c:pt>
                <c:pt idx="241466">
                  <c:v>559.41762887804703</c:v>
                </c:pt>
                <c:pt idx="241467">
                  <c:v>559.41994563332003</c:v>
                </c:pt>
                <c:pt idx="241468">
                  <c:v>559.42226238859405</c:v>
                </c:pt>
                <c:pt idx="241469">
                  <c:v>559.42457914386705</c:v>
                </c:pt>
                <c:pt idx="241470">
                  <c:v>559.42689589914096</c:v>
                </c:pt>
                <c:pt idx="241471">
                  <c:v>559.42921265441498</c:v>
                </c:pt>
                <c:pt idx="241472">
                  <c:v>559.43152940968798</c:v>
                </c:pt>
                <c:pt idx="241473">
                  <c:v>559.43384616496201</c:v>
                </c:pt>
                <c:pt idx="241474">
                  <c:v>559.43616292023501</c:v>
                </c:pt>
                <c:pt idx="241475">
                  <c:v>559.43847967550903</c:v>
                </c:pt>
                <c:pt idx="241476">
                  <c:v>559.44079643078203</c:v>
                </c:pt>
                <c:pt idx="241477">
                  <c:v>559.44311318605605</c:v>
                </c:pt>
                <c:pt idx="241478">
                  <c:v>559.44542994132996</c:v>
                </c:pt>
                <c:pt idx="241479">
                  <c:v>559.44774669660296</c:v>
                </c:pt>
                <c:pt idx="241480">
                  <c:v>559.45006345187699</c:v>
                </c:pt>
                <c:pt idx="241481">
                  <c:v>559.45238020714999</c:v>
                </c:pt>
                <c:pt idx="241482">
                  <c:v>559.45469696242401</c:v>
                </c:pt>
                <c:pt idx="241483">
                  <c:v>559.45701371769701</c:v>
                </c:pt>
                <c:pt idx="241484">
                  <c:v>559.45933047297103</c:v>
                </c:pt>
                <c:pt idx="241485">
                  <c:v>559.46164722824506</c:v>
                </c:pt>
                <c:pt idx="241486">
                  <c:v>559.46396398351806</c:v>
                </c:pt>
                <c:pt idx="241487">
                  <c:v>559.46628073879197</c:v>
                </c:pt>
                <c:pt idx="241488">
                  <c:v>559.46859749406497</c:v>
                </c:pt>
                <c:pt idx="241489">
                  <c:v>559.47091424933899</c:v>
                </c:pt>
                <c:pt idx="241490">
                  <c:v>559.47323100461199</c:v>
                </c:pt>
                <c:pt idx="241491">
                  <c:v>559.47554775988601</c:v>
                </c:pt>
                <c:pt idx="241492">
                  <c:v>559.47786451516004</c:v>
                </c:pt>
                <c:pt idx="241493">
                  <c:v>559.48018127043304</c:v>
                </c:pt>
                <c:pt idx="241494">
                  <c:v>559.48249802570695</c:v>
                </c:pt>
                <c:pt idx="241495">
                  <c:v>559.48481478097995</c:v>
                </c:pt>
                <c:pt idx="241496">
                  <c:v>559.48713153625397</c:v>
                </c:pt>
                <c:pt idx="241497">
                  <c:v>559.48944829152697</c:v>
                </c:pt>
                <c:pt idx="241498">
                  <c:v>559.49176504680099</c:v>
                </c:pt>
                <c:pt idx="241499">
                  <c:v>559.49408180207399</c:v>
                </c:pt>
                <c:pt idx="241500">
                  <c:v>559.49639855734802</c:v>
                </c:pt>
                <c:pt idx="241501">
                  <c:v>559.49871531262204</c:v>
                </c:pt>
                <c:pt idx="241502">
                  <c:v>559.50103206789504</c:v>
                </c:pt>
                <c:pt idx="241503">
                  <c:v>559.50334882316895</c:v>
                </c:pt>
                <c:pt idx="241504">
                  <c:v>559.50566557844195</c:v>
                </c:pt>
                <c:pt idx="241505">
                  <c:v>559.50798233371597</c:v>
                </c:pt>
                <c:pt idx="241506">
                  <c:v>559.51029908898897</c:v>
                </c:pt>
                <c:pt idx="241507">
                  <c:v>559.512615844263</c:v>
                </c:pt>
                <c:pt idx="241508">
                  <c:v>559.51493259953702</c:v>
                </c:pt>
                <c:pt idx="241509">
                  <c:v>559.51724935481002</c:v>
                </c:pt>
                <c:pt idx="241510">
                  <c:v>559.51956611008404</c:v>
                </c:pt>
                <c:pt idx="241511">
                  <c:v>559.52188286535704</c:v>
                </c:pt>
                <c:pt idx="241512">
                  <c:v>559.52419962063095</c:v>
                </c:pt>
                <c:pt idx="241513">
                  <c:v>559.52651637590395</c:v>
                </c:pt>
                <c:pt idx="241514">
                  <c:v>559.52883313117798</c:v>
                </c:pt>
                <c:pt idx="241515">
                  <c:v>559.531149886452</c:v>
                </c:pt>
                <c:pt idx="241516">
                  <c:v>559.533466641725</c:v>
                </c:pt>
                <c:pt idx="241517">
                  <c:v>559.53578339699902</c:v>
                </c:pt>
                <c:pt idx="241518">
                  <c:v>559.53810015227202</c:v>
                </c:pt>
                <c:pt idx="241519">
                  <c:v>559.54041690754605</c:v>
                </c:pt>
                <c:pt idx="241520">
                  <c:v>559.54273366281905</c:v>
                </c:pt>
                <c:pt idx="241521">
                  <c:v>559.54505041809296</c:v>
                </c:pt>
                <c:pt idx="241522">
                  <c:v>559.54736717336698</c:v>
                </c:pt>
                <c:pt idx="241523">
                  <c:v>559.54968392863998</c:v>
                </c:pt>
                <c:pt idx="241524">
                  <c:v>559.552000683914</c:v>
                </c:pt>
                <c:pt idx="241525">
                  <c:v>559.554317439187</c:v>
                </c:pt>
                <c:pt idx="241526">
                  <c:v>559.55663419446103</c:v>
                </c:pt>
                <c:pt idx="241527">
                  <c:v>559.55895094973403</c:v>
                </c:pt>
                <c:pt idx="241528">
                  <c:v>559.56126770500805</c:v>
                </c:pt>
                <c:pt idx="241529">
                  <c:v>559.56358446028196</c:v>
                </c:pt>
                <c:pt idx="241530">
                  <c:v>559.56590121555496</c:v>
                </c:pt>
                <c:pt idx="241531">
                  <c:v>559.56821797082898</c:v>
                </c:pt>
                <c:pt idx="241532">
                  <c:v>559.57053472610198</c:v>
                </c:pt>
                <c:pt idx="241533">
                  <c:v>559.57285148137601</c:v>
                </c:pt>
                <c:pt idx="241534">
                  <c:v>559.57516823664901</c:v>
                </c:pt>
                <c:pt idx="241535">
                  <c:v>559.57748499192303</c:v>
                </c:pt>
                <c:pt idx="241536">
                  <c:v>559.57980174719705</c:v>
                </c:pt>
                <c:pt idx="241537">
                  <c:v>559.58211850247005</c:v>
                </c:pt>
                <c:pt idx="241538">
                  <c:v>559.58443525774396</c:v>
                </c:pt>
                <c:pt idx="241539">
                  <c:v>559.58675201301696</c:v>
                </c:pt>
                <c:pt idx="241540">
                  <c:v>559.58906876829099</c:v>
                </c:pt>
                <c:pt idx="241541">
                  <c:v>559.59138552356399</c:v>
                </c:pt>
                <c:pt idx="241542">
                  <c:v>559.59370227883801</c:v>
                </c:pt>
                <c:pt idx="241543">
                  <c:v>559.59601903411203</c:v>
                </c:pt>
                <c:pt idx="241544">
                  <c:v>559.59833578938503</c:v>
                </c:pt>
                <c:pt idx="241545">
                  <c:v>559.60065254465906</c:v>
                </c:pt>
                <c:pt idx="241546">
                  <c:v>559.60296929993206</c:v>
                </c:pt>
                <c:pt idx="241547">
                  <c:v>559.60528605520597</c:v>
                </c:pt>
                <c:pt idx="241548">
                  <c:v>559.60760281047897</c:v>
                </c:pt>
                <c:pt idx="241549">
                  <c:v>559.60991956575299</c:v>
                </c:pt>
                <c:pt idx="241550">
                  <c:v>559.61223632102599</c:v>
                </c:pt>
                <c:pt idx="241551">
                  <c:v>559.61455307630001</c:v>
                </c:pt>
                <c:pt idx="241552">
                  <c:v>559.61686983157404</c:v>
                </c:pt>
                <c:pt idx="241553">
                  <c:v>559.61918658684704</c:v>
                </c:pt>
                <c:pt idx="241554">
                  <c:v>559.62150334212095</c:v>
                </c:pt>
                <c:pt idx="241555">
                  <c:v>559.62382009739395</c:v>
                </c:pt>
                <c:pt idx="241556">
                  <c:v>559.62613685266797</c:v>
                </c:pt>
                <c:pt idx="241557">
                  <c:v>559.62845360794097</c:v>
                </c:pt>
                <c:pt idx="241558">
                  <c:v>559.63077036321499</c:v>
                </c:pt>
                <c:pt idx="241559">
                  <c:v>559.63308711848902</c:v>
                </c:pt>
                <c:pt idx="241560">
                  <c:v>559.63540387376202</c:v>
                </c:pt>
                <c:pt idx="241561">
                  <c:v>559.63772062903604</c:v>
                </c:pt>
                <c:pt idx="241562">
                  <c:v>559.64003738430904</c:v>
                </c:pt>
                <c:pt idx="241563">
                  <c:v>559.64235413958295</c:v>
                </c:pt>
                <c:pt idx="241564">
                  <c:v>559.64467089485595</c:v>
                </c:pt>
                <c:pt idx="241565">
                  <c:v>559.64698765012997</c:v>
                </c:pt>
                <c:pt idx="241566">
                  <c:v>559.649304405404</c:v>
                </c:pt>
                <c:pt idx="241567">
                  <c:v>559.651621160677</c:v>
                </c:pt>
                <c:pt idx="241568">
                  <c:v>559.65393791595102</c:v>
                </c:pt>
                <c:pt idx="241569">
                  <c:v>559.65625467122402</c:v>
                </c:pt>
                <c:pt idx="241570">
                  <c:v>559.65857142649804</c:v>
                </c:pt>
                <c:pt idx="241571">
                  <c:v>559.66088818177104</c:v>
                </c:pt>
                <c:pt idx="241572">
                  <c:v>559.66320493704495</c:v>
                </c:pt>
                <c:pt idx="241573">
                  <c:v>559.66552169231898</c:v>
                </c:pt>
                <c:pt idx="241574">
                  <c:v>559.66783844759198</c:v>
                </c:pt>
                <c:pt idx="241575">
                  <c:v>559.670155202866</c:v>
                </c:pt>
                <c:pt idx="241576">
                  <c:v>559.672471958139</c:v>
                </c:pt>
                <c:pt idx="241577">
                  <c:v>559.67478871341302</c:v>
                </c:pt>
                <c:pt idx="241578">
                  <c:v>559.67710546868602</c:v>
                </c:pt>
                <c:pt idx="241579">
                  <c:v>559.67942222396005</c:v>
                </c:pt>
                <c:pt idx="241580">
                  <c:v>559.68173897923396</c:v>
                </c:pt>
                <c:pt idx="241581">
                  <c:v>559.68405573450696</c:v>
                </c:pt>
                <c:pt idx="241582">
                  <c:v>559.68637248978098</c:v>
                </c:pt>
                <c:pt idx="241583">
                  <c:v>559.68868924505398</c:v>
                </c:pt>
                <c:pt idx="241584">
                  <c:v>559.691006000328</c:v>
                </c:pt>
                <c:pt idx="241585">
                  <c:v>559.693322755601</c:v>
                </c:pt>
                <c:pt idx="241586">
                  <c:v>559.69563951087503</c:v>
                </c:pt>
                <c:pt idx="241587">
                  <c:v>559.69795626614905</c:v>
                </c:pt>
                <c:pt idx="241588">
                  <c:v>559.70027302142205</c:v>
                </c:pt>
                <c:pt idx="241589">
                  <c:v>559.70258977669596</c:v>
                </c:pt>
                <c:pt idx="241590">
                  <c:v>559.70490653196896</c:v>
                </c:pt>
                <c:pt idx="241591">
                  <c:v>559.70722328724298</c:v>
                </c:pt>
                <c:pt idx="241592">
                  <c:v>559.70954004251598</c:v>
                </c:pt>
                <c:pt idx="241593">
                  <c:v>559.71185679779001</c:v>
                </c:pt>
                <c:pt idx="241594">
                  <c:v>559.71417355306403</c:v>
                </c:pt>
                <c:pt idx="241595">
                  <c:v>559.71649030833703</c:v>
                </c:pt>
                <c:pt idx="241596">
                  <c:v>559.71880706361105</c:v>
                </c:pt>
                <c:pt idx="241597">
                  <c:v>559.72112381888405</c:v>
                </c:pt>
                <c:pt idx="241598">
                  <c:v>559.72344057415796</c:v>
                </c:pt>
                <c:pt idx="241599">
                  <c:v>559.72575732943096</c:v>
                </c:pt>
                <c:pt idx="241600">
                  <c:v>559.72807408470499</c:v>
                </c:pt>
                <c:pt idx="241601">
                  <c:v>559.73039083997799</c:v>
                </c:pt>
                <c:pt idx="241602">
                  <c:v>559.73270759525201</c:v>
                </c:pt>
                <c:pt idx="241603">
                  <c:v>559.73502435052603</c:v>
                </c:pt>
                <c:pt idx="241604">
                  <c:v>559.73734110579903</c:v>
                </c:pt>
                <c:pt idx="241605">
                  <c:v>559.73965786107306</c:v>
                </c:pt>
                <c:pt idx="241606">
                  <c:v>559.74197461634606</c:v>
                </c:pt>
                <c:pt idx="241607">
                  <c:v>559.74429137161997</c:v>
                </c:pt>
                <c:pt idx="241608">
                  <c:v>559.74660812689297</c:v>
                </c:pt>
                <c:pt idx="241609">
                  <c:v>559.74892488216699</c:v>
                </c:pt>
                <c:pt idx="241610">
                  <c:v>559.75124163744101</c:v>
                </c:pt>
                <c:pt idx="241611">
                  <c:v>559.75355839271401</c:v>
                </c:pt>
                <c:pt idx="241612">
                  <c:v>559.75587514798804</c:v>
                </c:pt>
                <c:pt idx="241613">
                  <c:v>559.75819190326104</c:v>
                </c:pt>
                <c:pt idx="241614">
                  <c:v>559.76050865853495</c:v>
                </c:pt>
                <c:pt idx="241615">
                  <c:v>559.76282541380795</c:v>
                </c:pt>
                <c:pt idx="241616">
                  <c:v>559.76514216908197</c:v>
                </c:pt>
                <c:pt idx="241617">
                  <c:v>559.76745892435599</c:v>
                </c:pt>
                <c:pt idx="241618">
                  <c:v>559.76977567962899</c:v>
                </c:pt>
                <c:pt idx="241619">
                  <c:v>559.77209243490302</c:v>
                </c:pt>
                <c:pt idx="241620">
                  <c:v>559.77440919017602</c:v>
                </c:pt>
                <c:pt idx="241621">
                  <c:v>559.77672594545004</c:v>
                </c:pt>
                <c:pt idx="241622">
                  <c:v>559.77904270072304</c:v>
                </c:pt>
                <c:pt idx="241623">
                  <c:v>559.78135945599695</c:v>
                </c:pt>
                <c:pt idx="241624">
                  <c:v>559.78367621127097</c:v>
                </c:pt>
                <c:pt idx="241625">
                  <c:v>559.78599296654397</c:v>
                </c:pt>
                <c:pt idx="241626">
                  <c:v>559.788309721818</c:v>
                </c:pt>
                <c:pt idx="241627">
                  <c:v>559.790626477091</c:v>
                </c:pt>
                <c:pt idx="241628">
                  <c:v>559.79294323236502</c:v>
                </c:pt>
                <c:pt idx="241629">
                  <c:v>559.79525998763802</c:v>
                </c:pt>
                <c:pt idx="241630">
                  <c:v>559.79757674291204</c:v>
                </c:pt>
                <c:pt idx="241631">
                  <c:v>559.79989349818595</c:v>
                </c:pt>
                <c:pt idx="241632">
                  <c:v>559.80221025345895</c:v>
                </c:pt>
                <c:pt idx="241633">
                  <c:v>559.80452700873298</c:v>
                </c:pt>
                <c:pt idx="241634">
                  <c:v>559.80684376400598</c:v>
                </c:pt>
                <c:pt idx="241635">
                  <c:v>559.80916051928</c:v>
                </c:pt>
                <c:pt idx="241636">
                  <c:v>559.811477274553</c:v>
                </c:pt>
                <c:pt idx="241637">
                  <c:v>559.81379402982702</c:v>
                </c:pt>
                <c:pt idx="241638">
                  <c:v>559.81611078510105</c:v>
                </c:pt>
                <c:pt idx="241639">
                  <c:v>559.81842754037405</c:v>
                </c:pt>
                <c:pt idx="241640">
                  <c:v>559.82074429564796</c:v>
                </c:pt>
                <c:pt idx="241641">
                  <c:v>559.82306105092096</c:v>
                </c:pt>
                <c:pt idx="241642">
                  <c:v>559.82537780619498</c:v>
                </c:pt>
                <c:pt idx="241643">
                  <c:v>559.82769456146798</c:v>
                </c:pt>
                <c:pt idx="241644">
                  <c:v>559.830011316742</c:v>
                </c:pt>
                <c:pt idx="241645">
                  <c:v>559.83232807201603</c:v>
                </c:pt>
                <c:pt idx="241646">
                  <c:v>559.83464482728903</c:v>
                </c:pt>
                <c:pt idx="241647">
                  <c:v>559.83696158256305</c:v>
                </c:pt>
                <c:pt idx="241648">
                  <c:v>559.83927833783605</c:v>
                </c:pt>
                <c:pt idx="241649">
                  <c:v>559.84159509310996</c:v>
                </c:pt>
                <c:pt idx="241650">
                  <c:v>559.84391184838296</c:v>
                </c:pt>
                <c:pt idx="241651">
                  <c:v>559.84622860365698</c:v>
                </c:pt>
                <c:pt idx="241652">
                  <c:v>559.84854535892998</c:v>
                </c:pt>
                <c:pt idx="241653">
                  <c:v>559.85086211420401</c:v>
                </c:pt>
                <c:pt idx="241654">
                  <c:v>559.85317886947803</c:v>
                </c:pt>
                <c:pt idx="241655">
                  <c:v>559.85549562475103</c:v>
                </c:pt>
                <c:pt idx="241656">
                  <c:v>559.85781238002505</c:v>
                </c:pt>
                <c:pt idx="241657">
                  <c:v>559.86012913529805</c:v>
                </c:pt>
                <c:pt idx="241658">
                  <c:v>559.86244589057196</c:v>
                </c:pt>
                <c:pt idx="241659">
                  <c:v>559.86476264584496</c:v>
                </c:pt>
                <c:pt idx="241660">
                  <c:v>559.86707940111899</c:v>
                </c:pt>
                <c:pt idx="241661">
                  <c:v>559.86939615639301</c:v>
                </c:pt>
                <c:pt idx="241662">
                  <c:v>559.87171291166601</c:v>
                </c:pt>
                <c:pt idx="241663">
                  <c:v>559.87402966694003</c:v>
                </c:pt>
                <c:pt idx="241664">
                  <c:v>559.87634642221303</c:v>
                </c:pt>
                <c:pt idx="241665">
                  <c:v>559.87866317748706</c:v>
                </c:pt>
                <c:pt idx="241666">
                  <c:v>559.88097993276006</c:v>
                </c:pt>
                <c:pt idx="241667">
                  <c:v>559.88329668803397</c:v>
                </c:pt>
                <c:pt idx="241668">
                  <c:v>559.88561344330799</c:v>
                </c:pt>
                <c:pt idx="241669">
                  <c:v>559.88793019858099</c:v>
                </c:pt>
                <c:pt idx="241670">
                  <c:v>559.89024695385501</c:v>
                </c:pt>
                <c:pt idx="241671">
                  <c:v>559.89256370912801</c:v>
                </c:pt>
                <c:pt idx="241672">
                  <c:v>559.89488046440204</c:v>
                </c:pt>
                <c:pt idx="241673">
                  <c:v>559.89719721967504</c:v>
                </c:pt>
                <c:pt idx="241674">
                  <c:v>559.89951397494895</c:v>
                </c:pt>
                <c:pt idx="241675">
                  <c:v>559.90183073022297</c:v>
                </c:pt>
                <c:pt idx="241676">
                  <c:v>559.90414748549597</c:v>
                </c:pt>
                <c:pt idx="241677">
                  <c:v>559.90646424076999</c:v>
                </c:pt>
                <c:pt idx="241678">
                  <c:v>559.90878099604299</c:v>
                </c:pt>
                <c:pt idx="241679">
                  <c:v>559.91109775131702</c:v>
                </c:pt>
                <c:pt idx="241680">
                  <c:v>559.91341450659002</c:v>
                </c:pt>
                <c:pt idx="241681">
                  <c:v>559.91573126186404</c:v>
                </c:pt>
                <c:pt idx="241682">
                  <c:v>559.91804801713795</c:v>
                </c:pt>
                <c:pt idx="241683">
                  <c:v>559.92036477241095</c:v>
                </c:pt>
                <c:pt idx="241684">
                  <c:v>559.92268152768497</c:v>
                </c:pt>
                <c:pt idx="241685">
                  <c:v>559.92499828295797</c:v>
                </c:pt>
                <c:pt idx="241686">
                  <c:v>559.927315038232</c:v>
                </c:pt>
                <c:pt idx="241687">
                  <c:v>559.929631793505</c:v>
                </c:pt>
                <c:pt idx="241688">
                  <c:v>559.93194854877902</c:v>
                </c:pt>
                <c:pt idx="241689">
                  <c:v>559.93426530405304</c:v>
                </c:pt>
                <c:pt idx="241690">
                  <c:v>559.93658205932604</c:v>
                </c:pt>
                <c:pt idx="241691">
                  <c:v>559.93889881459995</c:v>
                </c:pt>
                <c:pt idx="241692">
                  <c:v>559.94121556987295</c:v>
                </c:pt>
                <c:pt idx="241693">
                  <c:v>559.94353232514698</c:v>
                </c:pt>
                <c:pt idx="241694">
                  <c:v>559.94584908041998</c:v>
                </c:pt>
                <c:pt idx="241695">
                  <c:v>559.948165835694</c:v>
                </c:pt>
                <c:pt idx="241696">
                  <c:v>559.95048259096802</c:v>
                </c:pt>
                <c:pt idx="241697">
                  <c:v>559.95279934624102</c:v>
                </c:pt>
                <c:pt idx="241698">
                  <c:v>559.95511610151505</c:v>
                </c:pt>
                <c:pt idx="241699">
                  <c:v>559.95743285678805</c:v>
                </c:pt>
                <c:pt idx="241700">
                  <c:v>559.95974961206196</c:v>
                </c:pt>
                <c:pt idx="241701">
                  <c:v>559.96206636733496</c:v>
                </c:pt>
                <c:pt idx="241702">
                  <c:v>559.96438312260898</c:v>
                </c:pt>
                <c:pt idx="241703">
                  <c:v>559.96669987788198</c:v>
                </c:pt>
                <c:pt idx="241704">
                  <c:v>559.969016633156</c:v>
                </c:pt>
                <c:pt idx="241705">
                  <c:v>559.97133338843003</c:v>
                </c:pt>
                <c:pt idx="241706">
                  <c:v>559.97365014370303</c:v>
                </c:pt>
                <c:pt idx="241707">
                  <c:v>559.97596689897705</c:v>
                </c:pt>
                <c:pt idx="241708">
                  <c:v>559.97828365425005</c:v>
                </c:pt>
                <c:pt idx="241709">
                  <c:v>559.98060040952396</c:v>
                </c:pt>
                <c:pt idx="241710">
                  <c:v>559.98291716479696</c:v>
                </c:pt>
                <c:pt idx="241711">
                  <c:v>559.98523392007098</c:v>
                </c:pt>
                <c:pt idx="241712">
                  <c:v>559.98755067534501</c:v>
                </c:pt>
                <c:pt idx="241713">
                  <c:v>559.98986743061801</c:v>
                </c:pt>
                <c:pt idx="241714">
                  <c:v>559.99218418589203</c:v>
                </c:pt>
                <c:pt idx="241715">
                  <c:v>559.99450094116503</c:v>
                </c:pt>
                <c:pt idx="241716">
                  <c:v>559.99681769643905</c:v>
                </c:pt>
                <c:pt idx="241717">
                  <c:v>559.99913445171205</c:v>
                </c:pt>
                <c:pt idx="241718">
                  <c:v>560.00145120698596</c:v>
                </c:pt>
                <c:pt idx="241719">
                  <c:v>560.00376796225999</c:v>
                </c:pt>
                <c:pt idx="241720">
                  <c:v>560.00608471753299</c:v>
                </c:pt>
                <c:pt idx="241721">
                  <c:v>560.00840147280701</c:v>
                </c:pt>
                <c:pt idx="241722">
                  <c:v>560.01071822808001</c:v>
                </c:pt>
                <c:pt idx="241723">
                  <c:v>560.01303498335403</c:v>
                </c:pt>
                <c:pt idx="241724">
                  <c:v>560.01535173862703</c:v>
                </c:pt>
                <c:pt idx="241725">
                  <c:v>560.01766849390106</c:v>
                </c:pt>
                <c:pt idx="241726">
                  <c:v>560.01998524917497</c:v>
                </c:pt>
                <c:pt idx="241727">
                  <c:v>560.02230200444797</c:v>
                </c:pt>
                <c:pt idx="241728">
                  <c:v>560.02461875972199</c:v>
                </c:pt>
                <c:pt idx="241729">
                  <c:v>560.02693551499499</c:v>
                </c:pt>
                <c:pt idx="241730">
                  <c:v>560.02925227026901</c:v>
                </c:pt>
                <c:pt idx="241731">
                  <c:v>560.03156902554201</c:v>
                </c:pt>
                <c:pt idx="241732">
                  <c:v>560.03388578081604</c:v>
                </c:pt>
                <c:pt idx="241733">
                  <c:v>560.03620253608995</c:v>
                </c:pt>
                <c:pt idx="241734">
                  <c:v>560.03851929136295</c:v>
                </c:pt>
                <c:pt idx="241735">
                  <c:v>560.04083604663697</c:v>
                </c:pt>
                <c:pt idx="241736">
                  <c:v>560.04315280190997</c:v>
                </c:pt>
                <c:pt idx="241737">
                  <c:v>560.04546955718399</c:v>
                </c:pt>
                <c:pt idx="241738">
                  <c:v>560.04778631245699</c:v>
                </c:pt>
                <c:pt idx="241739">
                  <c:v>560.05010306773102</c:v>
                </c:pt>
                <c:pt idx="241740">
                  <c:v>560.05241982300504</c:v>
                </c:pt>
                <c:pt idx="241741">
                  <c:v>560.05473657827804</c:v>
                </c:pt>
                <c:pt idx="241742">
                  <c:v>560.05705333355195</c:v>
                </c:pt>
                <c:pt idx="241743">
                  <c:v>560.05937008882495</c:v>
                </c:pt>
                <c:pt idx="241744">
                  <c:v>560.06168684409897</c:v>
                </c:pt>
                <c:pt idx="241745">
                  <c:v>560.06400359937197</c:v>
                </c:pt>
                <c:pt idx="241746">
                  <c:v>560.066320354646</c:v>
                </c:pt>
                <c:pt idx="241747">
                  <c:v>560.06863710992002</c:v>
                </c:pt>
                <c:pt idx="241748">
                  <c:v>560.07095386519302</c:v>
                </c:pt>
                <c:pt idx="241749">
                  <c:v>560.07327062046704</c:v>
                </c:pt>
                <c:pt idx="241750">
                  <c:v>560.07558737574004</c:v>
                </c:pt>
                <c:pt idx="241751">
                  <c:v>560.07790413101395</c:v>
                </c:pt>
                <c:pt idx="241752">
                  <c:v>560.08022088628695</c:v>
                </c:pt>
                <c:pt idx="241753">
                  <c:v>560.08253764156098</c:v>
                </c:pt>
                <c:pt idx="241754">
                  <c:v>560.08485439683398</c:v>
                </c:pt>
                <c:pt idx="241755">
                  <c:v>560.087171152108</c:v>
                </c:pt>
                <c:pt idx="241756">
                  <c:v>560.08948790738202</c:v>
                </c:pt>
                <c:pt idx="241757">
                  <c:v>560.09180466265502</c:v>
                </c:pt>
                <c:pt idx="241758">
                  <c:v>560.09412141792905</c:v>
                </c:pt>
                <c:pt idx="241759">
                  <c:v>560.09643817320205</c:v>
                </c:pt>
                <c:pt idx="241760">
                  <c:v>560.09875492847596</c:v>
                </c:pt>
                <c:pt idx="241761">
                  <c:v>560.10107168374896</c:v>
                </c:pt>
                <c:pt idx="241762">
                  <c:v>560.10338843902298</c:v>
                </c:pt>
                <c:pt idx="241763">
                  <c:v>560.105705194297</c:v>
                </c:pt>
                <c:pt idx="241764">
                  <c:v>560.10802194957</c:v>
                </c:pt>
                <c:pt idx="241765">
                  <c:v>560.11033870484403</c:v>
                </c:pt>
                <c:pt idx="241766">
                  <c:v>560.11265546011703</c:v>
                </c:pt>
                <c:pt idx="241767">
                  <c:v>560.11497221539105</c:v>
                </c:pt>
                <c:pt idx="241768">
                  <c:v>560.11728897066405</c:v>
                </c:pt>
                <c:pt idx="241769">
                  <c:v>560.11960572593796</c:v>
                </c:pt>
                <c:pt idx="241770">
                  <c:v>560.12192248121198</c:v>
                </c:pt>
                <c:pt idx="241771">
                  <c:v>560.12423923648498</c:v>
                </c:pt>
                <c:pt idx="241772">
                  <c:v>560.12655599175901</c:v>
                </c:pt>
                <c:pt idx="241773">
                  <c:v>560.12887274703201</c:v>
                </c:pt>
                <c:pt idx="241774">
                  <c:v>560.13118950230603</c:v>
                </c:pt>
                <c:pt idx="241775">
                  <c:v>560.13350625757903</c:v>
                </c:pt>
                <c:pt idx="241776">
                  <c:v>560.13582301285305</c:v>
                </c:pt>
                <c:pt idx="241777">
                  <c:v>560.13813976812696</c:v>
                </c:pt>
                <c:pt idx="241778">
                  <c:v>560.14045652339996</c:v>
                </c:pt>
                <c:pt idx="241779">
                  <c:v>560.14277327867399</c:v>
                </c:pt>
                <c:pt idx="241780">
                  <c:v>560.14509003394699</c:v>
                </c:pt>
                <c:pt idx="241781">
                  <c:v>560.14740678922101</c:v>
                </c:pt>
                <c:pt idx="241782">
                  <c:v>560.14972354449401</c:v>
                </c:pt>
                <c:pt idx="241783">
                  <c:v>560.15204029976803</c:v>
                </c:pt>
                <c:pt idx="241784">
                  <c:v>560.15435705504206</c:v>
                </c:pt>
                <c:pt idx="241785">
                  <c:v>560.15667381031506</c:v>
                </c:pt>
                <c:pt idx="241786">
                  <c:v>560.15899056558897</c:v>
                </c:pt>
                <c:pt idx="241787">
                  <c:v>560.16130732086197</c:v>
                </c:pt>
                <c:pt idx="241788">
                  <c:v>560.16362407613599</c:v>
                </c:pt>
                <c:pt idx="241789">
                  <c:v>560.16594083140899</c:v>
                </c:pt>
                <c:pt idx="241790">
                  <c:v>560.16825758668301</c:v>
                </c:pt>
                <c:pt idx="241791">
                  <c:v>560.17057434195704</c:v>
                </c:pt>
                <c:pt idx="241792">
                  <c:v>560.17289109723004</c:v>
                </c:pt>
                <c:pt idx="241793">
                  <c:v>560.17520785250395</c:v>
                </c:pt>
                <c:pt idx="241794">
                  <c:v>560.17752460777695</c:v>
                </c:pt>
                <c:pt idx="241795">
                  <c:v>560.17984136305097</c:v>
                </c:pt>
                <c:pt idx="241796">
                  <c:v>560.18215811832397</c:v>
                </c:pt>
                <c:pt idx="241797">
                  <c:v>560.18447487359799</c:v>
                </c:pt>
                <c:pt idx="241798">
                  <c:v>560.18679162887099</c:v>
                </c:pt>
                <c:pt idx="241799">
                  <c:v>560.18910838414502</c:v>
                </c:pt>
                <c:pt idx="241800">
                  <c:v>560.19142513941904</c:v>
                </c:pt>
                <c:pt idx="241801">
                  <c:v>560.19374189469204</c:v>
                </c:pt>
                <c:pt idx="241802">
                  <c:v>560.19605864996595</c:v>
                </c:pt>
                <c:pt idx="241803">
                  <c:v>560.19837540523895</c:v>
                </c:pt>
                <c:pt idx="241804">
                  <c:v>560.20069216051297</c:v>
                </c:pt>
                <c:pt idx="241805">
                  <c:v>560.20300891578597</c:v>
                </c:pt>
                <c:pt idx="241806">
                  <c:v>560.20532567106</c:v>
                </c:pt>
                <c:pt idx="241807">
                  <c:v>560.20764242633402</c:v>
                </c:pt>
                <c:pt idx="241808">
                  <c:v>560.20995918160702</c:v>
                </c:pt>
                <c:pt idx="241809">
                  <c:v>560.21227593688104</c:v>
                </c:pt>
                <c:pt idx="241810">
                  <c:v>560.21459269215404</c:v>
                </c:pt>
                <c:pt idx="241811">
                  <c:v>560.21690944742795</c:v>
                </c:pt>
                <c:pt idx="241812">
                  <c:v>560.21922620270095</c:v>
                </c:pt>
                <c:pt idx="241813">
                  <c:v>560.22154295797498</c:v>
                </c:pt>
                <c:pt idx="241814">
                  <c:v>560.223859713249</c:v>
                </c:pt>
                <c:pt idx="241815">
                  <c:v>560.226176468522</c:v>
                </c:pt>
                <c:pt idx="241816">
                  <c:v>560.22849322379602</c:v>
                </c:pt>
                <c:pt idx="241817">
                  <c:v>560.23080997906902</c:v>
                </c:pt>
                <c:pt idx="241818">
                  <c:v>560.23312673434305</c:v>
                </c:pt>
                <c:pt idx="241819">
                  <c:v>560.23544348961605</c:v>
                </c:pt>
                <c:pt idx="241820">
                  <c:v>560.23776024488996</c:v>
                </c:pt>
                <c:pt idx="241821">
                  <c:v>560.24007700016398</c:v>
                </c:pt>
                <c:pt idx="241822">
                  <c:v>560.24239375543698</c:v>
                </c:pt>
                <c:pt idx="241823">
                  <c:v>560.244710510711</c:v>
                </c:pt>
                <c:pt idx="241824">
                  <c:v>560.247027265984</c:v>
                </c:pt>
                <c:pt idx="241825">
                  <c:v>560.24934402125803</c:v>
                </c:pt>
                <c:pt idx="241826">
                  <c:v>560.25166077653103</c:v>
                </c:pt>
                <c:pt idx="241827">
                  <c:v>560.25397753180505</c:v>
                </c:pt>
                <c:pt idx="241828">
                  <c:v>560.25629428707896</c:v>
                </c:pt>
                <c:pt idx="241829">
                  <c:v>560.25861104235196</c:v>
                </c:pt>
                <c:pt idx="241830">
                  <c:v>560.26092779762598</c:v>
                </c:pt>
                <c:pt idx="241831">
                  <c:v>560.26324455289898</c:v>
                </c:pt>
                <c:pt idx="241832">
                  <c:v>560.26556130817301</c:v>
                </c:pt>
                <c:pt idx="241833">
                  <c:v>560.26787806344601</c:v>
                </c:pt>
                <c:pt idx="241834">
                  <c:v>560.27019481872003</c:v>
                </c:pt>
                <c:pt idx="241835">
                  <c:v>560.27251157399405</c:v>
                </c:pt>
                <c:pt idx="241836">
                  <c:v>560.27482832926705</c:v>
                </c:pt>
                <c:pt idx="241837">
                  <c:v>560.27714508454096</c:v>
                </c:pt>
                <c:pt idx="241838">
                  <c:v>560.27946183981396</c:v>
                </c:pt>
                <c:pt idx="241839">
                  <c:v>560.28177859508799</c:v>
                </c:pt>
                <c:pt idx="241840">
                  <c:v>560.28409535036099</c:v>
                </c:pt>
                <c:pt idx="241841">
                  <c:v>560.28641210563501</c:v>
                </c:pt>
                <c:pt idx="241842">
                  <c:v>560.28872886090903</c:v>
                </c:pt>
                <c:pt idx="241843">
                  <c:v>560.29104561618203</c:v>
                </c:pt>
                <c:pt idx="241844">
                  <c:v>560.29336237145606</c:v>
                </c:pt>
                <c:pt idx="241845">
                  <c:v>560.29567912672906</c:v>
                </c:pt>
                <c:pt idx="241846">
                  <c:v>560.29799588200297</c:v>
                </c:pt>
                <c:pt idx="241847">
                  <c:v>560.30031263727597</c:v>
                </c:pt>
                <c:pt idx="241848">
                  <c:v>560.30262939254999</c:v>
                </c:pt>
                <c:pt idx="241849">
                  <c:v>560.30494614782299</c:v>
                </c:pt>
                <c:pt idx="241850">
                  <c:v>560.30726290309701</c:v>
                </c:pt>
                <c:pt idx="241851">
                  <c:v>560.30957965837104</c:v>
                </c:pt>
                <c:pt idx="241852">
                  <c:v>560.31189641364404</c:v>
                </c:pt>
                <c:pt idx="241853">
                  <c:v>560.31421316891795</c:v>
                </c:pt>
                <c:pt idx="241854">
                  <c:v>560.31652992419095</c:v>
                </c:pt>
                <c:pt idx="241855">
                  <c:v>560.31884667946497</c:v>
                </c:pt>
                <c:pt idx="241856">
                  <c:v>560.32116343473797</c:v>
                </c:pt>
                <c:pt idx="241857">
                  <c:v>560.32348019001199</c:v>
                </c:pt>
                <c:pt idx="241858">
                  <c:v>560.32579694528602</c:v>
                </c:pt>
                <c:pt idx="241859">
                  <c:v>560.32811370055902</c:v>
                </c:pt>
                <c:pt idx="241860">
                  <c:v>560.33043045583304</c:v>
                </c:pt>
                <c:pt idx="241861">
                  <c:v>560.33274721110604</c:v>
                </c:pt>
                <c:pt idx="241862">
                  <c:v>560.33506396637995</c:v>
                </c:pt>
                <c:pt idx="241863">
                  <c:v>560.33738072165295</c:v>
                </c:pt>
                <c:pt idx="241864">
                  <c:v>560.33969747692697</c:v>
                </c:pt>
                <c:pt idx="241865">
                  <c:v>560.342014232201</c:v>
                </c:pt>
                <c:pt idx="241866">
                  <c:v>560.344330987474</c:v>
                </c:pt>
                <c:pt idx="241867">
                  <c:v>560.34664774274802</c:v>
                </c:pt>
                <c:pt idx="241868">
                  <c:v>560.34896449802102</c:v>
                </c:pt>
                <c:pt idx="241869">
                  <c:v>560.35128125329504</c:v>
                </c:pt>
                <c:pt idx="241870">
                  <c:v>560.35359800856804</c:v>
                </c:pt>
                <c:pt idx="241871">
                  <c:v>560.35591476384195</c:v>
                </c:pt>
                <c:pt idx="241872">
                  <c:v>560.35823151911598</c:v>
                </c:pt>
                <c:pt idx="241873">
                  <c:v>560.36054827438898</c:v>
                </c:pt>
                <c:pt idx="241874">
                  <c:v>560.362865029663</c:v>
                </c:pt>
                <c:pt idx="241875">
                  <c:v>560.365181784936</c:v>
                </c:pt>
                <c:pt idx="241876">
                  <c:v>560.36749854021002</c:v>
                </c:pt>
                <c:pt idx="241877">
                  <c:v>560.36981529548302</c:v>
                </c:pt>
                <c:pt idx="241878">
                  <c:v>560.37213205075705</c:v>
                </c:pt>
                <c:pt idx="241879">
                  <c:v>560.37444880603095</c:v>
                </c:pt>
                <c:pt idx="241880">
                  <c:v>560.37676556130396</c:v>
                </c:pt>
                <c:pt idx="241881">
                  <c:v>560.37908231657798</c:v>
                </c:pt>
                <c:pt idx="241882">
                  <c:v>560.38139907185098</c:v>
                </c:pt>
                <c:pt idx="241883">
                  <c:v>560.383715827125</c:v>
                </c:pt>
                <c:pt idx="241884">
                  <c:v>560.386032582398</c:v>
                </c:pt>
                <c:pt idx="241885">
                  <c:v>560.38834933767203</c:v>
                </c:pt>
                <c:pt idx="241886">
                  <c:v>560.39066609294605</c:v>
                </c:pt>
                <c:pt idx="241887">
                  <c:v>560.39298284821905</c:v>
                </c:pt>
                <c:pt idx="241888">
                  <c:v>560.39529960349296</c:v>
                </c:pt>
                <c:pt idx="241889">
                  <c:v>560.39761635876596</c:v>
                </c:pt>
                <c:pt idx="241890">
                  <c:v>560.39993311403998</c:v>
                </c:pt>
                <c:pt idx="241891">
                  <c:v>560.40224986931298</c:v>
                </c:pt>
                <c:pt idx="241892">
                  <c:v>560.40456662458701</c:v>
                </c:pt>
                <c:pt idx="241893">
                  <c:v>560.40688337986103</c:v>
                </c:pt>
                <c:pt idx="241894">
                  <c:v>560.40920013513403</c:v>
                </c:pt>
                <c:pt idx="241895">
                  <c:v>560.41151689040805</c:v>
                </c:pt>
                <c:pt idx="241896">
                  <c:v>560.41383364568105</c:v>
                </c:pt>
                <c:pt idx="241897">
                  <c:v>560.41615040095496</c:v>
                </c:pt>
                <c:pt idx="241898">
                  <c:v>560.41846715622796</c:v>
                </c:pt>
                <c:pt idx="241899">
                  <c:v>560.42078391150199</c:v>
                </c:pt>
                <c:pt idx="241900">
                  <c:v>560.42310066677499</c:v>
                </c:pt>
                <c:pt idx="241901">
                  <c:v>560.42541742204901</c:v>
                </c:pt>
                <c:pt idx="241902">
                  <c:v>560.42773417732303</c:v>
                </c:pt>
                <c:pt idx="241903">
                  <c:v>560.43005093259603</c:v>
                </c:pt>
                <c:pt idx="241904">
                  <c:v>560.43236768787006</c:v>
                </c:pt>
                <c:pt idx="241905">
                  <c:v>560.43468444314306</c:v>
                </c:pt>
                <c:pt idx="241906">
                  <c:v>560.43700119841697</c:v>
                </c:pt>
                <c:pt idx="241907">
                  <c:v>560.43931795368997</c:v>
                </c:pt>
                <c:pt idx="241908">
                  <c:v>560.44163470896399</c:v>
                </c:pt>
                <c:pt idx="241909">
                  <c:v>560.44395146423801</c:v>
                </c:pt>
                <c:pt idx="241910">
                  <c:v>560.44626821951101</c:v>
                </c:pt>
                <c:pt idx="241911">
                  <c:v>560.44858497478504</c:v>
                </c:pt>
                <c:pt idx="241912">
                  <c:v>560.45090173005804</c:v>
                </c:pt>
                <c:pt idx="241913">
                  <c:v>560.45321848533194</c:v>
                </c:pt>
                <c:pt idx="241914">
                  <c:v>560.45553524060495</c:v>
                </c:pt>
                <c:pt idx="241915">
                  <c:v>560.45785199587897</c:v>
                </c:pt>
                <c:pt idx="241916">
                  <c:v>560.46016875115299</c:v>
                </c:pt>
                <c:pt idx="241917">
                  <c:v>560.46248550642599</c:v>
                </c:pt>
                <c:pt idx="241918">
                  <c:v>560.46480226170002</c:v>
                </c:pt>
                <c:pt idx="241919">
                  <c:v>560.46711901697302</c:v>
                </c:pt>
                <c:pt idx="241920">
                  <c:v>560.46943577224704</c:v>
                </c:pt>
                <c:pt idx="241921">
                  <c:v>560.47175252752004</c:v>
                </c:pt>
                <c:pt idx="241922">
                  <c:v>560.47406928279395</c:v>
                </c:pt>
                <c:pt idx="241923">
                  <c:v>560.47638603806797</c:v>
                </c:pt>
                <c:pt idx="241924">
                  <c:v>560.47870279334097</c:v>
                </c:pt>
                <c:pt idx="241925">
                  <c:v>560.481019548615</c:v>
                </c:pt>
                <c:pt idx="241926">
                  <c:v>560.483336303888</c:v>
                </c:pt>
                <c:pt idx="241927">
                  <c:v>560.48565305916202</c:v>
                </c:pt>
                <c:pt idx="241928">
                  <c:v>560.48796981443502</c:v>
                </c:pt>
                <c:pt idx="241929">
                  <c:v>560.49028656970904</c:v>
                </c:pt>
                <c:pt idx="241930">
                  <c:v>560.49260332498295</c:v>
                </c:pt>
                <c:pt idx="241931">
                  <c:v>560.49492008025595</c:v>
                </c:pt>
                <c:pt idx="241932">
                  <c:v>560.49723683552997</c:v>
                </c:pt>
                <c:pt idx="241933">
                  <c:v>560.49955359080298</c:v>
                </c:pt>
                <c:pt idx="241934">
                  <c:v>560.501870346077</c:v>
                </c:pt>
                <c:pt idx="241935">
                  <c:v>560.50418710135</c:v>
                </c:pt>
                <c:pt idx="241936">
                  <c:v>560.50650385662402</c:v>
                </c:pt>
                <c:pt idx="241937">
                  <c:v>560.50882061189805</c:v>
                </c:pt>
                <c:pt idx="241938">
                  <c:v>560.51113736717105</c:v>
                </c:pt>
                <c:pt idx="241939">
                  <c:v>560.51345412244495</c:v>
                </c:pt>
                <c:pt idx="241940">
                  <c:v>560.51577087771796</c:v>
                </c:pt>
                <c:pt idx="241941">
                  <c:v>560.51808763299198</c:v>
                </c:pt>
                <c:pt idx="241942">
                  <c:v>560.52040438826498</c:v>
                </c:pt>
                <c:pt idx="241943">
                  <c:v>560.522721143539</c:v>
                </c:pt>
                <c:pt idx="241944">
                  <c:v>560.52503789881303</c:v>
                </c:pt>
                <c:pt idx="241945">
                  <c:v>560.52735465408603</c:v>
                </c:pt>
                <c:pt idx="241946">
                  <c:v>560.52967140936005</c:v>
                </c:pt>
                <c:pt idx="241947">
                  <c:v>560.53198816463305</c:v>
                </c:pt>
                <c:pt idx="241948">
                  <c:v>560.53430491990696</c:v>
                </c:pt>
                <c:pt idx="241949">
                  <c:v>560.53662167517996</c:v>
                </c:pt>
                <c:pt idx="241950">
                  <c:v>560.53893843045398</c:v>
                </c:pt>
                <c:pt idx="241951">
                  <c:v>560.54125518572698</c:v>
                </c:pt>
                <c:pt idx="241952">
                  <c:v>560.54357194100101</c:v>
                </c:pt>
                <c:pt idx="241953">
                  <c:v>560.54588869627503</c:v>
                </c:pt>
                <c:pt idx="241954">
                  <c:v>560.54820545154803</c:v>
                </c:pt>
                <c:pt idx="241955">
                  <c:v>560.55052220682205</c:v>
                </c:pt>
                <c:pt idx="241956">
                  <c:v>560.55283896209505</c:v>
                </c:pt>
                <c:pt idx="241957">
                  <c:v>560.55515571736896</c:v>
                </c:pt>
                <c:pt idx="241958">
                  <c:v>560.55747247264196</c:v>
                </c:pt>
                <c:pt idx="241959">
                  <c:v>560.55978922791599</c:v>
                </c:pt>
                <c:pt idx="241960">
                  <c:v>560.56210598319001</c:v>
                </c:pt>
                <c:pt idx="241961">
                  <c:v>560.56442273846301</c:v>
                </c:pt>
                <c:pt idx="241962">
                  <c:v>560.56673949373703</c:v>
                </c:pt>
                <c:pt idx="241963">
                  <c:v>560.56905624901003</c:v>
                </c:pt>
                <c:pt idx="241964">
                  <c:v>560.57137300428406</c:v>
                </c:pt>
                <c:pt idx="241965">
                  <c:v>560.57368975955706</c:v>
                </c:pt>
                <c:pt idx="241966">
                  <c:v>560.57600651483096</c:v>
                </c:pt>
                <c:pt idx="241967">
                  <c:v>560.57832327010499</c:v>
                </c:pt>
                <c:pt idx="241968">
                  <c:v>560.58064002537799</c:v>
                </c:pt>
                <c:pt idx="241969">
                  <c:v>560.58295678065201</c:v>
                </c:pt>
                <c:pt idx="241970">
                  <c:v>560.58527353592501</c:v>
                </c:pt>
                <c:pt idx="241971">
                  <c:v>560.58759029119904</c:v>
                </c:pt>
                <c:pt idx="241972">
                  <c:v>560.58990704647204</c:v>
                </c:pt>
                <c:pt idx="241973">
                  <c:v>560.59222380174594</c:v>
                </c:pt>
                <c:pt idx="241974">
                  <c:v>560.59454055701997</c:v>
                </c:pt>
                <c:pt idx="241975">
                  <c:v>560.59685731229297</c:v>
                </c:pt>
                <c:pt idx="241976">
                  <c:v>560.59917406756699</c:v>
                </c:pt>
                <c:pt idx="241977">
                  <c:v>560.60149082283999</c:v>
                </c:pt>
                <c:pt idx="241978">
                  <c:v>560.60380757811402</c:v>
                </c:pt>
                <c:pt idx="241979">
                  <c:v>560.60612433338702</c:v>
                </c:pt>
                <c:pt idx="241980">
                  <c:v>560.60844108866104</c:v>
                </c:pt>
                <c:pt idx="241981">
                  <c:v>560.61075784393495</c:v>
                </c:pt>
                <c:pt idx="241982">
                  <c:v>560.61307459920795</c:v>
                </c:pt>
                <c:pt idx="241983">
                  <c:v>560.61539135448197</c:v>
                </c:pt>
                <c:pt idx="241984">
                  <c:v>560.61770810975497</c:v>
                </c:pt>
                <c:pt idx="241985">
                  <c:v>560.620024865029</c:v>
                </c:pt>
                <c:pt idx="241986">
                  <c:v>560.622341620302</c:v>
                </c:pt>
                <c:pt idx="241987">
                  <c:v>560.62465837557602</c:v>
                </c:pt>
                <c:pt idx="241988">
                  <c:v>560.62697513085004</c:v>
                </c:pt>
                <c:pt idx="241989">
                  <c:v>560.62929188612304</c:v>
                </c:pt>
                <c:pt idx="241990">
                  <c:v>560.63160864139695</c:v>
                </c:pt>
                <c:pt idx="241991">
                  <c:v>560.63392539666995</c:v>
                </c:pt>
                <c:pt idx="241992">
                  <c:v>560.63624215194397</c:v>
                </c:pt>
                <c:pt idx="241993">
                  <c:v>560.63855890721698</c:v>
                </c:pt>
                <c:pt idx="241994">
                  <c:v>560.640875662491</c:v>
                </c:pt>
                <c:pt idx="241995">
                  <c:v>560.64319241776502</c:v>
                </c:pt>
                <c:pt idx="241996">
                  <c:v>560.64550917303802</c:v>
                </c:pt>
                <c:pt idx="241997">
                  <c:v>560.64782592831205</c:v>
                </c:pt>
                <c:pt idx="241998">
                  <c:v>560.65014268358505</c:v>
                </c:pt>
                <c:pt idx="241999">
                  <c:v>560.65245943885895</c:v>
                </c:pt>
                <c:pt idx="242000">
                  <c:v>560.65477619413195</c:v>
                </c:pt>
                <c:pt idx="242001">
                  <c:v>560.65709294940598</c:v>
                </c:pt>
                <c:pt idx="242002">
                  <c:v>560.65940970467898</c:v>
                </c:pt>
                <c:pt idx="242003">
                  <c:v>560.661726459953</c:v>
                </c:pt>
                <c:pt idx="242004">
                  <c:v>560.66404321522703</c:v>
                </c:pt>
                <c:pt idx="242005">
                  <c:v>560.66635997050003</c:v>
                </c:pt>
                <c:pt idx="242006">
                  <c:v>560.66867672577405</c:v>
                </c:pt>
                <c:pt idx="242007">
                  <c:v>560.67099348104705</c:v>
                </c:pt>
                <c:pt idx="242008">
                  <c:v>560.67331023632096</c:v>
                </c:pt>
                <c:pt idx="242009">
                  <c:v>560.67562699159396</c:v>
                </c:pt>
                <c:pt idx="242010">
                  <c:v>560.67794374686798</c:v>
                </c:pt>
                <c:pt idx="242011">
                  <c:v>560.680260502142</c:v>
                </c:pt>
                <c:pt idx="242012">
                  <c:v>560.68257725741501</c:v>
                </c:pt>
                <c:pt idx="242013">
                  <c:v>560.68489401268903</c:v>
                </c:pt>
                <c:pt idx="242014">
                  <c:v>560.68721076796203</c:v>
                </c:pt>
                <c:pt idx="242015">
                  <c:v>560.68952752323605</c:v>
                </c:pt>
                <c:pt idx="242016">
                  <c:v>560.69184427850905</c:v>
                </c:pt>
                <c:pt idx="242017">
                  <c:v>560.69416103378296</c:v>
                </c:pt>
                <c:pt idx="242018">
                  <c:v>560.69647778905698</c:v>
                </c:pt>
                <c:pt idx="242019">
                  <c:v>560.69879454432999</c:v>
                </c:pt>
                <c:pt idx="242020">
                  <c:v>560.70111129960401</c:v>
                </c:pt>
                <c:pt idx="242021">
                  <c:v>560.70342805487701</c:v>
                </c:pt>
                <c:pt idx="242022">
                  <c:v>560.70574481015103</c:v>
                </c:pt>
                <c:pt idx="242023">
                  <c:v>560.70806156542403</c:v>
                </c:pt>
                <c:pt idx="242024">
                  <c:v>560.71037832069806</c:v>
                </c:pt>
                <c:pt idx="242025">
                  <c:v>560.71269507597196</c:v>
                </c:pt>
                <c:pt idx="242026">
                  <c:v>560.71501183124496</c:v>
                </c:pt>
                <c:pt idx="242027">
                  <c:v>560.71732858651899</c:v>
                </c:pt>
                <c:pt idx="242028">
                  <c:v>560.71964534179199</c:v>
                </c:pt>
                <c:pt idx="242029">
                  <c:v>560.72196209706601</c:v>
                </c:pt>
                <c:pt idx="242030">
                  <c:v>560.72427885233901</c:v>
                </c:pt>
                <c:pt idx="242031">
                  <c:v>560.72659560761304</c:v>
                </c:pt>
                <c:pt idx="242032">
                  <c:v>560.72891236288694</c:v>
                </c:pt>
                <c:pt idx="242033">
                  <c:v>560.73122911815994</c:v>
                </c:pt>
                <c:pt idx="242034">
                  <c:v>560.73354587343397</c:v>
                </c:pt>
                <c:pt idx="242035">
                  <c:v>560.73586262870697</c:v>
                </c:pt>
                <c:pt idx="242036">
                  <c:v>560.73817938398099</c:v>
                </c:pt>
                <c:pt idx="242037">
                  <c:v>560.74049613925399</c:v>
                </c:pt>
                <c:pt idx="242038">
                  <c:v>560.74281289452802</c:v>
                </c:pt>
                <c:pt idx="242039">
                  <c:v>560.74512964980204</c:v>
                </c:pt>
                <c:pt idx="242040">
                  <c:v>560.74744640507504</c:v>
                </c:pt>
                <c:pt idx="242041">
                  <c:v>560.74976316034895</c:v>
                </c:pt>
                <c:pt idx="242042">
                  <c:v>560.75207991562195</c:v>
                </c:pt>
                <c:pt idx="242043">
                  <c:v>560.75439667089597</c:v>
                </c:pt>
                <c:pt idx="242044">
                  <c:v>560.75671342616897</c:v>
                </c:pt>
                <c:pt idx="242045">
                  <c:v>560.75903018144299</c:v>
                </c:pt>
                <c:pt idx="242046">
                  <c:v>560.761346936716</c:v>
                </c:pt>
                <c:pt idx="242047">
                  <c:v>560.76366369199002</c:v>
                </c:pt>
                <c:pt idx="242048">
                  <c:v>560.76598044726404</c:v>
                </c:pt>
                <c:pt idx="242049">
                  <c:v>560.76829720253704</c:v>
                </c:pt>
                <c:pt idx="242050">
                  <c:v>560.77061395781095</c:v>
                </c:pt>
                <c:pt idx="242051">
                  <c:v>560.77293071308395</c:v>
                </c:pt>
                <c:pt idx="242052">
                  <c:v>560.77524746835797</c:v>
                </c:pt>
                <c:pt idx="242053">
                  <c:v>560.77756422363097</c:v>
                </c:pt>
                <c:pt idx="242054">
                  <c:v>560.779880978905</c:v>
                </c:pt>
                <c:pt idx="242055">
                  <c:v>560.78219773417902</c:v>
                </c:pt>
                <c:pt idx="242056">
                  <c:v>560.78451448945202</c:v>
                </c:pt>
                <c:pt idx="242057">
                  <c:v>560.78683124472605</c:v>
                </c:pt>
                <c:pt idx="242058">
                  <c:v>560.78914799999905</c:v>
                </c:pt>
                <c:pt idx="242059">
                  <c:v>560.79146475527295</c:v>
                </c:pt>
                <c:pt idx="242060">
                  <c:v>560.79378151054595</c:v>
                </c:pt>
                <c:pt idx="242061">
                  <c:v>560.79609826581998</c:v>
                </c:pt>
                <c:pt idx="242062">
                  <c:v>560.798415021094</c:v>
                </c:pt>
                <c:pt idx="242063">
                  <c:v>560.800731776367</c:v>
                </c:pt>
                <c:pt idx="242064">
                  <c:v>560.80304853164102</c:v>
                </c:pt>
                <c:pt idx="242065">
                  <c:v>560.80536528691403</c:v>
                </c:pt>
                <c:pt idx="242066">
                  <c:v>560.80768204218805</c:v>
                </c:pt>
                <c:pt idx="242067">
                  <c:v>560.80999879746105</c:v>
                </c:pt>
                <c:pt idx="242068">
                  <c:v>560.81231555273496</c:v>
                </c:pt>
                <c:pt idx="242069">
                  <c:v>560.81463230800898</c:v>
                </c:pt>
                <c:pt idx="242070">
                  <c:v>560.81694906328198</c:v>
                </c:pt>
                <c:pt idx="242071">
                  <c:v>560.819265818556</c:v>
                </c:pt>
                <c:pt idx="242072">
                  <c:v>560.82158257382901</c:v>
                </c:pt>
                <c:pt idx="242073">
                  <c:v>560.82389932910303</c:v>
                </c:pt>
                <c:pt idx="242074">
                  <c:v>560.82621608437603</c:v>
                </c:pt>
                <c:pt idx="242075">
                  <c:v>560.82853283965005</c:v>
                </c:pt>
                <c:pt idx="242076">
                  <c:v>560.83084959492396</c:v>
                </c:pt>
                <c:pt idx="242077">
                  <c:v>560.83316635019696</c:v>
                </c:pt>
                <c:pt idx="242078">
                  <c:v>560.83548310547098</c:v>
                </c:pt>
                <c:pt idx="242079">
                  <c:v>560.83779986074398</c:v>
                </c:pt>
                <c:pt idx="242080">
                  <c:v>560.84011661601801</c:v>
                </c:pt>
                <c:pt idx="242081">
                  <c:v>560.84243337129101</c:v>
                </c:pt>
                <c:pt idx="242082">
                  <c:v>560.84475012656503</c:v>
                </c:pt>
                <c:pt idx="242083">
                  <c:v>560.84706688183905</c:v>
                </c:pt>
                <c:pt idx="242084">
                  <c:v>560.84938363711206</c:v>
                </c:pt>
                <c:pt idx="242085">
                  <c:v>560.85170039238596</c:v>
                </c:pt>
                <c:pt idx="242086">
                  <c:v>560.85401714765896</c:v>
                </c:pt>
                <c:pt idx="242087">
                  <c:v>560.85633390293299</c:v>
                </c:pt>
                <c:pt idx="242088">
                  <c:v>560.85865065820599</c:v>
                </c:pt>
                <c:pt idx="242089">
                  <c:v>560.86096741348001</c:v>
                </c:pt>
                <c:pt idx="242090">
                  <c:v>560.86328416875403</c:v>
                </c:pt>
                <c:pt idx="242091">
                  <c:v>560.86560092402704</c:v>
                </c:pt>
                <c:pt idx="242092">
                  <c:v>560.86791767930094</c:v>
                </c:pt>
                <c:pt idx="242093">
                  <c:v>560.87023443457394</c:v>
                </c:pt>
                <c:pt idx="242094">
                  <c:v>560.87255118984797</c:v>
                </c:pt>
                <c:pt idx="242095">
                  <c:v>560.87486794512097</c:v>
                </c:pt>
                <c:pt idx="242096">
                  <c:v>560.87718470039499</c:v>
                </c:pt>
                <c:pt idx="242097">
                  <c:v>560.87950145566799</c:v>
                </c:pt>
                <c:pt idx="242098">
                  <c:v>560.88181821094201</c:v>
                </c:pt>
                <c:pt idx="242099">
                  <c:v>560.88413496621604</c:v>
                </c:pt>
                <c:pt idx="242100">
                  <c:v>560.88645172148904</c:v>
                </c:pt>
                <c:pt idx="242101">
                  <c:v>560.88876847676295</c:v>
                </c:pt>
                <c:pt idx="242102">
                  <c:v>560.89108523203595</c:v>
                </c:pt>
                <c:pt idx="242103">
                  <c:v>560.89340198730997</c:v>
                </c:pt>
                <c:pt idx="242104">
                  <c:v>560.89571874258297</c:v>
                </c:pt>
                <c:pt idx="242105">
                  <c:v>560.89803549785699</c:v>
                </c:pt>
                <c:pt idx="242106">
                  <c:v>560.90035225313102</c:v>
                </c:pt>
                <c:pt idx="242107">
                  <c:v>560.90266900840402</c:v>
                </c:pt>
                <c:pt idx="242108">
                  <c:v>560.90498576367804</c:v>
                </c:pt>
                <c:pt idx="242109">
                  <c:v>560.90730251895104</c:v>
                </c:pt>
                <c:pt idx="242110">
                  <c:v>560.90961927422495</c:v>
                </c:pt>
                <c:pt idx="242111">
                  <c:v>560.91193602949795</c:v>
                </c:pt>
                <c:pt idx="242112">
                  <c:v>560.91425278477197</c:v>
                </c:pt>
                <c:pt idx="242113">
                  <c:v>560.916569540046</c:v>
                </c:pt>
                <c:pt idx="242114">
                  <c:v>560.918886295319</c:v>
                </c:pt>
                <c:pt idx="242115">
                  <c:v>560.92120305059302</c:v>
                </c:pt>
                <c:pt idx="242116">
                  <c:v>560.92351980586602</c:v>
                </c:pt>
                <c:pt idx="242117">
                  <c:v>560.92583656114004</c:v>
                </c:pt>
                <c:pt idx="242118">
                  <c:v>560.92815331641305</c:v>
                </c:pt>
                <c:pt idx="242119">
                  <c:v>560.93047007168695</c:v>
                </c:pt>
                <c:pt idx="242120">
                  <c:v>560.93278682696098</c:v>
                </c:pt>
                <c:pt idx="242121">
                  <c:v>560.93510358223398</c:v>
                </c:pt>
                <c:pt idx="242122">
                  <c:v>560.937420337508</c:v>
                </c:pt>
                <c:pt idx="242123">
                  <c:v>560.939737092781</c:v>
                </c:pt>
                <c:pt idx="242124">
                  <c:v>560.94205384805502</c:v>
                </c:pt>
                <c:pt idx="242125">
                  <c:v>560.94437060332803</c:v>
                </c:pt>
                <c:pt idx="242126">
                  <c:v>560.94668735860205</c:v>
                </c:pt>
                <c:pt idx="242127">
                  <c:v>560.94900411387596</c:v>
                </c:pt>
                <c:pt idx="242128">
                  <c:v>560.95132086914896</c:v>
                </c:pt>
                <c:pt idx="242129">
                  <c:v>560.95363762442298</c:v>
                </c:pt>
                <c:pt idx="242130">
                  <c:v>560.95595437969598</c:v>
                </c:pt>
                <c:pt idx="242131">
                  <c:v>560.95827113497</c:v>
                </c:pt>
                <c:pt idx="242132">
                  <c:v>560.960587890243</c:v>
                </c:pt>
                <c:pt idx="242133">
                  <c:v>560.96290464551703</c:v>
                </c:pt>
                <c:pt idx="242134">
                  <c:v>560.96522140079105</c:v>
                </c:pt>
                <c:pt idx="242135">
                  <c:v>560.96753815606405</c:v>
                </c:pt>
                <c:pt idx="242136">
                  <c:v>560.96985491133796</c:v>
                </c:pt>
                <c:pt idx="242137">
                  <c:v>560.97217166661096</c:v>
                </c:pt>
                <c:pt idx="242138">
                  <c:v>560.97448842188498</c:v>
                </c:pt>
                <c:pt idx="242139">
                  <c:v>560.97680517715798</c:v>
                </c:pt>
                <c:pt idx="242140">
                  <c:v>560.97912193243201</c:v>
                </c:pt>
                <c:pt idx="242141">
                  <c:v>560.98143868770603</c:v>
                </c:pt>
                <c:pt idx="242142">
                  <c:v>560.98375544297903</c:v>
                </c:pt>
                <c:pt idx="242143">
                  <c:v>560.98607219825305</c:v>
                </c:pt>
                <c:pt idx="242144">
                  <c:v>560.98838895352606</c:v>
                </c:pt>
                <c:pt idx="242145">
                  <c:v>560.99070570879996</c:v>
                </c:pt>
                <c:pt idx="242146">
                  <c:v>560.99302246407296</c:v>
                </c:pt>
                <c:pt idx="242147">
                  <c:v>560.99533921934699</c:v>
                </c:pt>
                <c:pt idx="242148">
                  <c:v>560.99765597461999</c:v>
                </c:pt>
                <c:pt idx="242149">
                  <c:v>560.99997272989401</c:v>
                </c:pt>
                <c:pt idx="242150">
                  <c:v>561.00228948516803</c:v>
                </c:pt>
                <c:pt idx="242151">
                  <c:v>561.00460624044103</c:v>
                </c:pt>
                <c:pt idx="242152">
                  <c:v>561.00692299571494</c:v>
                </c:pt>
                <c:pt idx="242153">
                  <c:v>561.00923975098794</c:v>
                </c:pt>
                <c:pt idx="242154">
                  <c:v>561.01155650626197</c:v>
                </c:pt>
                <c:pt idx="242155">
                  <c:v>561.01387326153497</c:v>
                </c:pt>
                <c:pt idx="242156">
                  <c:v>561.01619001680899</c:v>
                </c:pt>
                <c:pt idx="242157">
                  <c:v>561.01850677208301</c:v>
                </c:pt>
                <c:pt idx="242158">
                  <c:v>561.02082352735601</c:v>
                </c:pt>
                <c:pt idx="242159">
                  <c:v>561.02314028263004</c:v>
                </c:pt>
                <c:pt idx="242160">
                  <c:v>561.02545703790304</c:v>
                </c:pt>
                <c:pt idx="242161">
                  <c:v>561.02777379317695</c:v>
                </c:pt>
                <c:pt idx="242162">
                  <c:v>561.03009054844995</c:v>
                </c:pt>
                <c:pt idx="242163">
                  <c:v>561.03240730372397</c:v>
                </c:pt>
                <c:pt idx="242164">
                  <c:v>561.03472405899799</c:v>
                </c:pt>
                <c:pt idx="242165">
                  <c:v>561.03704081427099</c:v>
                </c:pt>
                <c:pt idx="242166">
                  <c:v>561.03935756954502</c:v>
                </c:pt>
                <c:pt idx="242167">
                  <c:v>561.04167432481802</c:v>
                </c:pt>
                <c:pt idx="242168">
                  <c:v>561.04399108009204</c:v>
                </c:pt>
                <c:pt idx="242169">
                  <c:v>561.04630783536504</c:v>
                </c:pt>
                <c:pt idx="242170">
                  <c:v>561.04862459063895</c:v>
                </c:pt>
                <c:pt idx="242171">
                  <c:v>561.05094134591297</c:v>
                </c:pt>
                <c:pt idx="242172">
                  <c:v>561.05325810118597</c:v>
                </c:pt>
                <c:pt idx="242173">
                  <c:v>561.05557485646</c:v>
                </c:pt>
                <c:pt idx="242174">
                  <c:v>561.057891611733</c:v>
                </c:pt>
                <c:pt idx="242175">
                  <c:v>561.06020836700702</c:v>
                </c:pt>
                <c:pt idx="242176">
                  <c:v>561.06252512228002</c:v>
                </c:pt>
                <c:pt idx="242177">
                  <c:v>561.06484187755404</c:v>
                </c:pt>
                <c:pt idx="242178">
                  <c:v>561.06715863282795</c:v>
                </c:pt>
                <c:pt idx="242179">
                  <c:v>561.06947538810095</c:v>
                </c:pt>
                <c:pt idx="242180">
                  <c:v>561.07179214337498</c:v>
                </c:pt>
                <c:pt idx="242181">
                  <c:v>561.07410889864798</c:v>
                </c:pt>
                <c:pt idx="242182">
                  <c:v>561.076425653922</c:v>
                </c:pt>
                <c:pt idx="242183">
                  <c:v>561.078742409195</c:v>
                </c:pt>
                <c:pt idx="242184">
                  <c:v>561.08105916446902</c:v>
                </c:pt>
                <c:pt idx="242185">
                  <c:v>561.08337591974305</c:v>
                </c:pt>
                <c:pt idx="242186">
                  <c:v>561.08569267501605</c:v>
                </c:pt>
                <c:pt idx="242187">
                  <c:v>561.08800943028996</c:v>
                </c:pt>
                <c:pt idx="242188">
                  <c:v>561.09032618556296</c:v>
                </c:pt>
                <c:pt idx="242189">
                  <c:v>561.09264294083698</c:v>
                </c:pt>
                <c:pt idx="242190">
                  <c:v>561.09495969610998</c:v>
                </c:pt>
                <c:pt idx="242191">
                  <c:v>561.097276451384</c:v>
                </c:pt>
                <c:pt idx="242192">
                  <c:v>561.09959320665803</c:v>
                </c:pt>
                <c:pt idx="242193">
                  <c:v>561.10190996193103</c:v>
                </c:pt>
                <c:pt idx="242194">
                  <c:v>561.10422671720505</c:v>
                </c:pt>
                <c:pt idx="242195">
                  <c:v>561.10654347247805</c:v>
                </c:pt>
                <c:pt idx="242196">
                  <c:v>561.10886022775196</c:v>
                </c:pt>
                <c:pt idx="242197">
                  <c:v>561.11117698302496</c:v>
                </c:pt>
                <c:pt idx="242198">
                  <c:v>561.11349373829898</c:v>
                </c:pt>
                <c:pt idx="242199">
                  <c:v>561.11581049357198</c:v>
                </c:pt>
                <c:pt idx="242200">
                  <c:v>561.11812724884601</c:v>
                </c:pt>
                <c:pt idx="242201">
                  <c:v>561.12044400412003</c:v>
                </c:pt>
                <c:pt idx="242202">
                  <c:v>561.12276075939303</c:v>
                </c:pt>
                <c:pt idx="242203">
                  <c:v>561.12507751466705</c:v>
                </c:pt>
                <c:pt idx="242204">
                  <c:v>561.12739426994005</c:v>
                </c:pt>
                <c:pt idx="242205">
                  <c:v>561.12971102521396</c:v>
                </c:pt>
                <c:pt idx="242206">
                  <c:v>561.13202778048696</c:v>
                </c:pt>
                <c:pt idx="242207">
                  <c:v>561.13434453576099</c:v>
                </c:pt>
                <c:pt idx="242208">
                  <c:v>561.13666129103501</c:v>
                </c:pt>
                <c:pt idx="242209">
                  <c:v>561.13897804630801</c:v>
                </c:pt>
                <c:pt idx="242210">
                  <c:v>561.14129480158203</c:v>
                </c:pt>
                <c:pt idx="242211">
                  <c:v>561.14361155685503</c:v>
                </c:pt>
                <c:pt idx="242212">
                  <c:v>561.14592831212894</c:v>
                </c:pt>
                <c:pt idx="242213">
                  <c:v>561.14824506740194</c:v>
                </c:pt>
                <c:pt idx="242214">
                  <c:v>561.15056182267597</c:v>
                </c:pt>
                <c:pt idx="242215">
                  <c:v>561.15287857794999</c:v>
                </c:pt>
                <c:pt idx="242216">
                  <c:v>561.15519533322299</c:v>
                </c:pt>
                <c:pt idx="242217">
                  <c:v>561.15751208849701</c:v>
                </c:pt>
                <c:pt idx="242218">
                  <c:v>561.15982884377001</c:v>
                </c:pt>
                <c:pt idx="242219">
                  <c:v>561.16214559904404</c:v>
                </c:pt>
                <c:pt idx="242220">
                  <c:v>561.16446235431704</c:v>
                </c:pt>
                <c:pt idx="242221">
                  <c:v>561.16677910959095</c:v>
                </c:pt>
                <c:pt idx="242222">
                  <c:v>561.16909586486497</c:v>
                </c:pt>
                <c:pt idx="242223">
                  <c:v>561.17141262013797</c:v>
                </c:pt>
                <c:pt idx="242224">
                  <c:v>561.17372937541199</c:v>
                </c:pt>
                <c:pt idx="242225">
                  <c:v>561.17604613068499</c:v>
                </c:pt>
                <c:pt idx="242226">
                  <c:v>561.17836288595902</c:v>
                </c:pt>
                <c:pt idx="242227">
                  <c:v>561.18067964123202</c:v>
                </c:pt>
                <c:pt idx="242228">
                  <c:v>561.18299639650604</c:v>
                </c:pt>
                <c:pt idx="242229">
                  <c:v>561.18531315177995</c:v>
                </c:pt>
                <c:pt idx="242230">
                  <c:v>561.18762990705295</c:v>
                </c:pt>
                <c:pt idx="242231">
                  <c:v>561.18994666232697</c:v>
                </c:pt>
                <c:pt idx="242232">
                  <c:v>561.19226341759997</c:v>
                </c:pt>
                <c:pt idx="242233">
                  <c:v>561.194580172874</c:v>
                </c:pt>
                <c:pt idx="242234">
                  <c:v>561.196896928147</c:v>
                </c:pt>
                <c:pt idx="242235">
                  <c:v>561.19921368342102</c:v>
                </c:pt>
                <c:pt idx="242236">
                  <c:v>561.20153043869504</c:v>
                </c:pt>
                <c:pt idx="242237">
                  <c:v>561.20384719396804</c:v>
                </c:pt>
                <c:pt idx="242238">
                  <c:v>561.20616394924195</c:v>
                </c:pt>
                <c:pt idx="242239">
                  <c:v>561.20848070451495</c:v>
                </c:pt>
                <c:pt idx="242240">
                  <c:v>561.21079745978898</c:v>
                </c:pt>
                <c:pt idx="242241">
                  <c:v>561.21311421506198</c:v>
                </c:pt>
                <c:pt idx="242242">
                  <c:v>561.215430970336</c:v>
                </c:pt>
                <c:pt idx="242243">
                  <c:v>561.21774772561002</c:v>
                </c:pt>
                <c:pt idx="242244">
                  <c:v>561.22006448088302</c:v>
                </c:pt>
                <c:pt idx="242245">
                  <c:v>561.22238123615705</c:v>
                </c:pt>
                <c:pt idx="242246">
                  <c:v>561.22469799143005</c:v>
                </c:pt>
                <c:pt idx="242247">
                  <c:v>561.22701474670396</c:v>
                </c:pt>
                <c:pt idx="242248">
                  <c:v>561.22933150197696</c:v>
                </c:pt>
                <c:pt idx="242249">
                  <c:v>561.23164825725098</c:v>
                </c:pt>
                <c:pt idx="242250">
                  <c:v>561.23396501252398</c:v>
                </c:pt>
                <c:pt idx="242251">
                  <c:v>561.236281767798</c:v>
                </c:pt>
                <c:pt idx="242252">
                  <c:v>561.23859852307203</c:v>
                </c:pt>
                <c:pt idx="242253">
                  <c:v>561.24091527834503</c:v>
                </c:pt>
                <c:pt idx="242254">
                  <c:v>561.24323203361905</c:v>
                </c:pt>
                <c:pt idx="242255">
                  <c:v>561.24554878889205</c:v>
                </c:pt>
                <c:pt idx="242256">
                  <c:v>561.24786554416596</c:v>
                </c:pt>
                <c:pt idx="242257">
                  <c:v>561.25018229943896</c:v>
                </c:pt>
                <c:pt idx="242258">
                  <c:v>561.25249905471298</c:v>
                </c:pt>
                <c:pt idx="242259">
                  <c:v>561.25481580998701</c:v>
                </c:pt>
                <c:pt idx="242260">
                  <c:v>561.25713256526001</c:v>
                </c:pt>
                <c:pt idx="242261">
                  <c:v>561.25944932053403</c:v>
                </c:pt>
                <c:pt idx="242262">
                  <c:v>561.26176607580703</c:v>
                </c:pt>
                <c:pt idx="242263">
                  <c:v>561.26408283108105</c:v>
                </c:pt>
                <c:pt idx="242264">
                  <c:v>561.26639958635405</c:v>
                </c:pt>
                <c:pt idx="242265">
                  <c:v>561.26871634162796</c:v>
                </c:pt>
                <c:pt idx="242266">
                  <c:v>561.27103309690199</c:v>
                </c:pt>
                <c:pt idx="242267">
                  <c:v>561.27334985217499</c:v>
                </c:pt>
                <c:pt idx="242268">
                  <c:v>561.27566660744901</c:v>
                </c:pt>
                <c:pt idx="242269">
                  <c:v>561.27798336272201</c:v>
                </c:pt>
                <c:pt idx="242270">
                  <c:v>561.28030011799603</c:v>
                </c:pt>
                <c:pt idx="242271">
                  <c:v>561.28261687326903</c:v>
                </c:pt>
                <c:pt idx="242272">
                  <c:v>561.28493362854294</c:v>
                </c:pt>
                <c:pt idx="242273">
                  <c:v>561.28725038381697</c:v>
                </c:pt>
                <c:pt idx="242274">
                  <c:v>561.28956713908997</c:v>
                </c:pt>
                <c:pt idx="242275">
                  <c:v>561.29188389436399</c:v>
                </c:pt>
                <c:pt idx="242276">
                  <c:v>561.29420064963699</c:v>
                </c:pt>
                <c:pt idx="242277">
                  <c:v>561.29651740491101</c:v>
                </c:pt>
                <c:pt idx="242278">
                  <c:v>561.29883416018401</c:v>
                </c:pt>
                <c:pt idx="242279">
                  <c:v>561.30115091545804</c:v>
                </c:pt>
                <c:pt idx="242280">
                  <c:v>561.30346767073195</c:v>
                </c:pt>
                <c:pt idx="242281">
                  <c:v>561.30578442600495</c:v>
                </c:pt>
                <c:pt idx="242282">
                  <c:v>561.30810118127897</c:v>
                </c:pt>
                <c:pt idx="242283">
                  <c:v>561.31041793655197</c:v>
                </c:pt>
                <c:pt idx="242284">
                  <c:v>561.31273469182599</c:v>
                </c:pt>
                <c:pt idx="242285">
                  <c:v>561.31505144709899</c:v>
                </c:pt>
                <c:pt idx="242286">
                  <c:v>561.31736820237302</c:v>
                </c:pt>
                <c:pt idx="242287">
                  <c:v>561.31968495764704</c:v>
                </c:pt>
                <c:pt idx="242288">
                  <c:v>561.32200171292004</c:v>
                </c:pt>
                <c:pt idx="242289">
                  <c:v>561.32431846819395</c:v>
                </c:pt>
                <c:pt idx="242290">
                  <c:v>561.32663522346695</c:v>
                </c:pt>
                <c:pt idx="242291">
                  <c:v>561.32895197874097</c:v>
                </c:pt>
                <c:pt idx="242292">
                  <c:v>561.33126873401397</c:v>
                </c:pt>
                <c:pt idx="242293">
                  <c:v>561.333585489288</c:v>
                </c:pt>
                <c:pt idx="242294">
                  <c:v>561.33590224456202</c:v>
                </c:pt>
                <c:pt idx="242295">
                  <c:v>561.33821899983502</c:v>
                </c:pt>
                <c:pt idx="242296">
                  <c:v>561.34053575510904</c:v>
                </c:pt>
                <c:pt idx="242297">
                  <c:v>561.34285251038204</c:v>
                </c:pt>
                <c:pt idx="242298">
                  <c:v>561.34516926565595</c:v>
                </c:pt>
                <c:pt idx="242299">
                  <c:v>561.34748602092895</c:v>
                </c:pt>
                <c:pt idx="242300">
                  <c:v>561.34980277620298</c:v>
                </c:pt>
                <c:pt idx="242301">
                  <c:v>561.35211953147598</c:v>
                </c:pt>
                <c:pt idx="242302">
                  <c:v>561.35443628675</c:v>
                </c:pt>
                <c:pt idx="242303">
                  <c:v>561.35675304202402</c:v>
                </c:pt>
                <c:pt idx="242304">
                  <c:v>561.35906979729702</c:v>
                </c:pt>
                <c:pt idx="242305">
                  <c:v>561.36138655257105</c:v>
                </c:pt>
                <c:pt idx="242306">
                  <c:v>561.36370330784405</c:v>
                </c:pt>
                <c:pt idx="242307">
                  <c:v>561.36602006311796</c:v>
                </c:pt>
                <c:pt idx="242308">
                  <c:v>561.36833681839096</c:v>
                </c:pt>
                <c:pt idx="242309">
                  <c:v>561.37065357366498</c:v>
                </c:pt>
                <c:pt idx="242310">
                  <c:v>561.372970328939</c:v>
                </c:pt>
                <c:pt idx="242311">
                  <c:v>561.375287084212</c:v>
                </c:pt>
                <c:pt idx="242312">
                  <c:v>561.37760383948603</c:v>
                </c:pt>
                <c:pt idx="242313">
                  <c:v>561.37992059475903</c:v>
                </c:pt>
                <c:pt idx="242314">
                  <c:v>561.38223735003305</c:v>
                </c:pt>
                <c:pt idx="242315">
                  <c:v>561.38455410530605</c:v>
                </c:pt>
                <c:pt idx="242316">
                  <c:v>561.38687086057996</c:v>
                </c:pt>
                <c:pt idx="242317">
                  <c:v>561.38918761585398</c:v>
                </c:pt>
                <c:pt idx="242318">
                  <c:v>561.39150437112698</c:v>
                </c:pt>
                <c:pt idx="242319">
                  <c:v>561.39382112640101</c:v>
                </c:pt>
                <c:pt idx="242320">
                  <c:v>561.39613788167401</c:v>
                </c:pt>
                <c:pt idx="242321">
                  <c:v>561.39845463694803</c:v>
                </c:pt>
                <c:pt idx="242322">
                  <c:v>561.40077139222103</c:v>
                </c:pt>
                <c:pt idx="242323">
                  <c:v>561.40308814749505</c:v>
                </c:pt>
                <c:pt idx="242324">
                  <c:v>561.40540490276896</c:v>
                </c:pt>
                <c:pt idx="242325">
                  <c:v>561.40772165804196</c:v>
                </c:pt>
                <c:pt idx="242326">
                  <c:v>561.41003841331599</c:v>
                </c:pt>
                <c:pt idx="242327">
                  <c:v>561.41235516858899</c:v>
                </c:pt>
                <c:pt idx="242328">
                  <c:v>561.41467192386301</c:v>
                </c:pt>
                <c:pt idx="242329">
                  <c:v>561.41698867913601</c:v>
                </c:pt>
                <c:pt idx="242330">
                  <c:v>561.41930543441003</c:v>
                </c:pt>
                <c:pt idx="242331">
                  <c:v>561.42162218968394</c:v>
                </c:pt>
                <c:pt idx="242332">
                  <c:v>561.42393894495694</c:v>
                </c:pt>
                <c:pt idx="242333">
                  <c:v>561.42625570023097</c:v>
                </c:pt>
                <c:pt idx="242334">
                  <c:v>561.42857245550397</c:v>
                </c:pt>
                <c:pt idx="242335">
                  <c:v>561.43088921077799</c:v>
                </c:pt>
                <c:pt idx="242336">
                  <c:v>561.43320596605099</c:v>
                </c:pt>
                <c:pt idx="242337">
                  <c:v>561.43552272132501</c:v>
                </c:pt>
                <c:pt idx="242338">
                  <c:v>561.43783947659904</c:v>
                </c:pt>
                <c:pt idx="242339">
                  <c:v>561.44015623187204</c:v>
                </c:pt>
                <c:pt idx="242340">
                  <c:v>561.44247298714595</c:v>
                </c:pt>
                <c:pt idx="242341">
                  <c:v>561.44478974241895</c:v>
                </c:pt>
                <c:pt idx="242342">
                  <c:v>561.44710649769297</c:v>
                </c:pt>
                <c:pt idx="242343">
                  <c:v>561.44942325296597</c:v>
                </c:pt>
                <c:pt idx="242344">
                  <c:v>561.45174000823999</c:v>
                </c:pt>
                <c:pt idx="242345">
                  <c:v>561.45405676351299</c:v>
                </c:pt>
                <c:pt idx="242346">
                  <c:v>561.45637351878702</c:v>
                </c:pt>
                <c:pt idx="242347">
                  <c:v>561.45869027406104</c:v>
                </c:pt>
                <c:pt idx="242348">
                  <c:v>561.46100702933404</c:v>
                </c:pt>
                <c:pt idx="242349">
                  <c:v>561.46332378460795</c:v>
                </c:pt>
                <c:pt idx="242350">
                  <c:v>561.46564053988095</c:v>
                </c:pt>
                <c:pt idx="242351">
                  <c:v>561.46795729515497</c:v>
                </c:pt>
                <c:pt idx="242352">
                  <c:v>561.47027405042797</c:v>
                </c:pt>
                <c:pt idx="242353">
                  <c:v>561.472590805702</c:v>
                </c:pt>
                <c:pt idx="242354">
                  <c:v>561.47490756097602</c:v>
                </c:pt>
                <c:pt idx="242355">
                  <c:v>561.47722431624902</c:v>
                </c:pt>
                <c:pt idx="242356">
                  <c:v>561.47954107152304</c:v>
                </c:pt>
                <c:pt idx="242357">
                  <c:v>561.48185782679604</c:v>
                </c:pt>
                <c:pt idx="242358">
                  <c:v>561.48417458206995</c:v>
                </c:pt>
                <c:pt idx="242359">
                  <c:v>561.48649133734295</c:v>
                </c:pt>
                <c:pt idx="242360">
                  <c:v>561.48880809261698</c:v>
                </c:pt>
                <c:pt idx="242361">
                  <c:v>561.491124847891</c:v>
                </c:pt>
                <c:pt idx="242362">
                  <c:v>561.493441603164</c:v>
                </c:pt>
                <c:pt idx="242363">
                  <c:v>561.49575835843802</c:v>
                </c:pt>
                <c:pt idx="242364">
                  <c:v>561.49807511371102</c:v>
                </c:pt>
                <c:pt idx="242365">
                  <c:v>561.50039186898505</c:v>
                </c:pt>
                <c:pt idx="242366">
                  <c:v>561.50270862425805</c:v>
                </c:pt>
                <c:pt idx="242367">
                  <c:v>561.50502537953196</c:v>
                </c:pt>
                <c:pt idx="242368">
                  <c:v>561.50734213480598</c:v>
                </c:pt>
                <c:pt idx="242369">
                  <c:v>561.50965889007898</c:v>
                </c:pt>
                <c:pt idx="242370">
                  <c:v>561.511975645353</c:v>
                </c:pt>
                <c:pt idx="242371">
                  <c:v>561.514292400626</c:v>
                </c:pt>
                <c:pt idx="242372">
                  <c:v>561.51660915590003</c:v>
                </c:pt>
                <c:pt idx="242373">
                  <c:v>561.51892591117303</c:v>
                </c:pt>
                <c:pt idx="242374">
                  <c:v>561.52124266644705</c:v>
                </c:pt>
                <c:pt idx="242375">
                  <c:v>561.52355942172096</c:v>
                </c:pt>
                <c:pt idx="242376">
                  <c:v>561.52587617699396</c:v>
                </c:pt>
                <c:pt idx="242377">
                  <c:v>561.52819293226798</c:v>
                </c:pt>
                <c:pt idx="242378">
                  <c:v>561.53050968754098</c:v>
                </c:pt>
                <c:pt idx="242379">
                  <c:v>561.53282644281501</c:v>
                </c:pt>
                <c:pt idx="242380">
                  <c:v>561.53514319808801</c:v>
                </c:pt>
                <c:pt idx="242381">
                  <c:v>561.53745995336203</c:v>
                </c:pt>
                <c:pt idx="242382">
                  <c:v>561.53977670863605</c:v>
                </c:pt>
                <c:pt idx="242383">
                  <c:v>561.54209346390905</c:v>
                </c:pt>
                <c:pt idx="242384">
                  <c:v>561.54441021918296</c:v>
                </c:pt>
                <c:pt idx="242385">
                  <c:v>561.54672697445596</c:v>
                </c:pt>
                <c:pt idx="242386">
                  <c:v>561.54904372972999</c:v>
                </c:pt>
                <c:pt idx="242387">
                  <c:v>561.55136048500299</c:v>
                </c:pt>
                <c:pt idx="242388">
                  <c:v>561.55367724027701</c:v>
                </c:pt>
                <c:pt idx="242389">
                  <c:v>561.55599399555103</c:v>
                </c:pt>
                <c:pt idx="242390">
                  <c:v>561.55831075082403</c:v>
                </c:pt>
                <c:pt idx="242391">
                  <c:v>561.56062750609794</c:v>
                </c:pt>
                <c:pt idx="242392">
                  <c:v>561.56294426137094</c:v>
                </c:pt>
                <c:pt idx="242393">
                  <c:v>561.56526101664497</c:v>
                </c:pt>
                <c:pt idx="242394">
                  <c:v>561.56757777191797</c:v>
                </c:pt>
                <c:pt idx="242395">
                  <c:v>561.56989452719199</c:v>
                </c:pt>
                <c:pt idx="242396">
                  <c:v>561.57221128246499</c:v>
                </c:pt>
                <c:pt idx="242397">
                  <c:v>561.57452803773901</c:v>
                </c:pt>
                <c:pt idx="242398">
                  <c:v>561.57684479301304</c:v>
                </c:pt>
                <c:pt idx="242399">
                  <c:v>561.57916154828604</c:v>
                </c:pt>
                <c:pt idx="242400">
                  <c:v>561.58147830355995</c:v>
                </c:pt>
                <c:pt idx="242401">
                  <c:v>561.58379505883295</c:v>
                </c:pt>
                <c:pt idx="242402">
                  <c:v>561.58611181410697</c:v>
                </c:pt>
                <c:pt idx="242403">
                  <c:v>561.58842856937997</c:v>
                </c:pt>
                <c:pt idx="242404">
                  <c:v>561.59074532465399</c:v>
                </c:pt>
                <c:pt idx="242405">
                  <c:v>561.59306207992802</c:v>
                </c:pt>
                <c:pt idx="242406">
                  <c:v>561.59537883520102</c:v>
                </c:pt>
                <c:pt idx="242407">
                  <c:v>561.59769559047504</c:v>
                </c:pt>
                <c:pt idx="242408">
                  <c:v>561.60001234574804</c:v>
                </c:pt>
                <c:pt idx="242409">
                  <c:v>561.60232910102195</c:v>
                </c:pt>
                <c:pt idx="242410">
                  <c:v>561.60464585629495</c:v>
                </c:pt>
                <c:pt idx="242411">
                  <c:v>561.60696261156897</c:v>
                </c:pt>
                <c:pt idx="242412">
                  <c:v>561.609279366843</c:v>
                </c:pt>
                <c:pt idx="242413">
                  <c:v>561.611596122116</c:v>
                </c:pt>
                <c:pt idx="242414">
                  <c:v>561.61391287739002</c:v>
                </c:pt>
                <c:pt idx="242415">
                  <c:v>561.61622963266302</c:v>
                </c:pt>
                <c:pt idx="242416">
                  <c:v>561.61854638793704</c:v>
                </c:pt>
                <c:pt idx="242417">
                  <c:v>561.62086314321004</c:v>
                </c:pt>
                <c:pt idx="242418">
                  <c:v>561.62317989848395</c:v>
                </c:pt>
                <c:pt idx="242419">
                  <c:v>561.62549665375798</c:v>
                </c:pt>
                <c:pt idx="242420">
                  <c:v>561.62781340903098</c:v>
                </c:pt>
                <c:pt idx="242421">
                  <c:v>561.630130164305</c:v>
                </c:pt>
                <c:pt idx="242422">
                  <c:v>561.632446919578</c:v>
                </c:pt>
                <c:pt idx="242423">
                  <c:v>561.63476367485202</c:v>
                </c:pt>
                <c:pt idx="242424">
                  <c:v>561.63708043012502</c:v>
                </c:pt>
                <c:pt idx="242425">
                  <c:v>561.63939718539905</c:v>
                </c:pt>
                <c:pt idx="242426">
                  <c:v>561.64171394067296</c:v>
                </c:pt>
                <c:pt idx="242427">
                  <c:v>561.64403069594596</c:v>
                </c:pt>
                <c:pt idx="242428">
                  <c:v>561.64634745121998</c:v>
                </c:pt>
                <c:pt idx="242429">
                  <c:v>561.64866420649298</c:v>
                </c:pt>
                <c:pt idx="242430">
                  <c:v>561.650980961767</c:v>
                </c:pt>
                <c:pt idx="242431">
                  <c:v>561.65329771704</c:v>
                </c:pt>
                <c:pt idx="242432">
                  <c:v>561.65561447231403</c:v>
                </c:pt>
                <c:pt idx="242433">
                  <c:v>561.65793122758805</c:v>
                </c:pt>
                <c:pt idx="242434">
                  <c:v>561.66024798286105</c:v>
                </c:pt>
                <c:pt idx="242435">
                  <c:v>561.66256473813496</c:v>
                </c:pt>
                <c:pt idx="242436">
                  <c:v>561.66488149340796</c:v>
                </c:pt>
                <c:pt idx="242437">
                  <c:v>561.66719824868198</c:v>
                </c:pt>
                <c:pt idx="242438">
                  <c:v>561.66951500395498</c:v>
                </c:pt>
                <c:pt idx="242439">
                  <c:v>561.67183175922901</c:v>
                </c:pt>
                <c:pt idx="242440">
                  <c:v>561.67414851450303</c:v>
                </c:pt>
                <c:pt idx="242441">
                  <c:v>561.67646526977603</c:v>
                </c:pt>
                <c:pt idx="242442">
                  <c:v>561.67878202505005</c:v>
                </c:pt>
                <c:pt idx="242443">
                  <c:v>561.68109878032305</c:v>
                </c:pt>
                <c:pt idx="242444">
                  <c:v>561.68341553559696</c:v>
                </c:pt>
                <c:pt idx="242445">
                  <c:v>561.68573229086996</c:v>
                </c:pt>
                <c:pt idx="242446">
                  <c:v>561.68804904614399</c:v>
                </c:pt>
                <c:pt idx="242447">
                  <c:v>561.69036580141699</c:v>
                </c:pt>
                <c:pt idx="242448">
                  <c:v>561.69268255669101</c:v>
                </c:pt>
                <c:pt idx="242449">
                  <c:v>561.69499931196503</c:v>
                </c:pt>
                <c:pt idx="242450">
                  <c:v>561.69731606723803</c:v>
                </c:pt>
                <c:pt idx="242451">
                  <c:v>561.69963282251194</c:v>
                </c:pt>
                <c:pt idx="242452">
                  <c:v>561.70194957778494</c:v>
                </c:pt>
                <c:pt idx="242453">
                  <c:v>561.70426633305897</c:v>
                </c:pt>
                <c:pt idx="242454">
                  <c:v>561.70658308833197</c:v>
                </c:pt>
                <c:pt idx="242455">
                  <c:v>561.70889984360599</c:v>
                </c:pt>
                <c:pt idx="242456">
                  <c:v>561.71121659888001</c:v>
                </c:pt>
                <c:pt idx="242457">
                  <c:v>561.71353335415301</c:v>
                </c:pt>
                <c:pt idx="242458">
                  <c:v>561.71585010942704</c:v>
                </c:pt>
                <c:pt idx="242459">
                  <c:v>561.71816686470004</c:v>
                </c:pt>
                <c:pt idx="242460">
                  <c:v>561.72048361997395</c:v>
                </c:pt>
                <c:pt idx="242461">
                  <c:v>561.72280037524695</c:v>
                </c:pt>
                <c:pt idx="242462">
                  <c:v>561.72511713052097</c:v>
                </c:pt>
                <c:pt idx="242463">
                  <c:v>561.72743388579499</c:v>
                </c:pt>
                <c:pt idx="242464">
                  <c:v>561.72975064106799</c:v>
                </c:pt>
                <c:pt idx="242465">
                  <c:v>561.73206739634202</c:v>
                </c:pt>
                <c:pt idx="242466">
                  <c:v>561.73438415161502</c:v>
                </c:pt>
                <c:pt idx="242467">
                  <c:v>561.73670090688904</c:v>
                </c:pt>
                <c:pt idx="242468">
                  <c:v>561.73901766216204</c:v>
                </c:pt>
                <c:pt idx="242469">
                  <c:v>561.74133441743595</c:v>
                </c:pt>
                <c:pt idx="242470">
                  <c:v>561.74365117270997</c:v>
                </c:pt>
                <c:pt idx="242471">
                  <c:v>561.74596792798297</c:v>
                </c:pt>
                <c:pt idx="242472">
                  <c:v>561.748284683257</c:v>
                </c:pt>
                <c:pt idx="242473">
                  <c:v>561.75060143853</c:v>
                </c:pt>
                <c:pt idx="242474">
                  <c:v>561.75291819380402</c:v>
                </c:pt>
                <c:pt idx="242475">
                  <c:v>561.75523494907702</c:v>
                </c:pt>
                <c:pt idx="242476">
                  <c:v>561.75755170435104</c:v>
                </c:pt>
                <c:pt idx="242477">
                  <c:v>561.75986845962495</c:v>
                </c:pt>
                <c:pt idx="242478">
                  <c:v>561.76218521489795</c:v>
                </c:pt>
                <c:pt idx="242479">
                  <c:v>561.76450197017198</c:v>
                </c:pt>
                <c:pt idx="242480">
                  <c:v>561.76681872544498</c:v>
                </c:pt>
                <c:pt idx="242481">
                  <c:v>561.769135480719</c:v>
                </c:pt>
                <c:pt idx="242482">
                  <c:v>561.771452235992</c:v>
                </c:pt>
                <c:pt idx="242483">
                  <c:v>561.77376899126602</c:v>
                </c:pt>
                <c:pt idx="242484">
                  <c:v>561.77608574654005</c:v>
                </c:pt>
                <c:pt idx="242485">
                  <c:v>561.77840250181305</c:v>
                </c:pt>
                <c:pt idx="242486">
                  <c:v>561.78071925708696</c:v>
                </c:pt>
                <c:pt idx="242487">
                  <c:v>561.78303601235996</c:v>
                </c:pt>
                <c:pt idx="242488">
                  <c:v>561.78535276763398</c:v>
                </c:pt>
                <c:pt idx="242489">
                  <c:v>561.78766952290698</c:v>
                </c:pt>
                <c:pt idx="242490">
                  <c:v>561.789986278181</c:v>
                </c:pt>
                <c:pt idx="242491">
                  <c:v>561.79230303345503</c:v>
                </c:pt>
                <c:pt idx="242492">
                  <c:v>561.79461978872803</c:v>
                </c:pt>
                <c:pt idx="242493">
                  <c:v>561.79693654400205</c:v>
                </c:pt>
                <c:pt idx="242494">
                  <c:v>561.79925329927505</c:v>
                </c:pt>
                <c:pt idx="242495">
                  <c:v>561.80157005454896</c:v>
                </c:pt>
                <c:pt idx="242496">
                  <c:v>561.80388680982196</c:v>
                </c:pt>
                <c:pt idx="242497">
                  <c:v>561.80620356509598</c:v>
                </c:pt>
                <c:pt idx="242498">
                  <c:v>561.80852032036898</c:v>
                </c:pt>
                <c:pt idx="242499">
                  <c:v>561.81083707564301</c:v>
                </c:pt>
                <c:pt idx="242500">
                  <c:v>561.81315383091703</c:v>
                </c:pt>
                <c:pt idx="242501">
                  <c:v>561.81547058619003</c:v>
                </c:pt>
                <c:pt idx="242502">
                  <c:v>561.81778734146405</c:v>
                </c:pt>
                <c:pt idx="242503">
                  <c:v>561.82010409673705</c:v>
                </c:pt>
                <c:pt idx="242504">
                  <c:v>561.82242085201096</c:v>
                </c:pt>
                <c:pt idx="242505">
                  <c:v>561.82473760728396</c:v>
                </c:pt>
                <c:pt idx="242506">
                  <c:v>561.82705436255799</c:v>
                </c:pt>
                <c:pt idx="242507">
                  <c:v>561.82937111783201</c:v>
                </c:pt>
                <c:pt idx="242508">
                  <c:v>561.83168787310501</c:v>
                </c:pt>
                <c:pt idx="242509">
                  <c:v>561.83400462837903</c:v>
                </c:pt>
                <c:pt idx="242510">
                  <c:v>561.83632138365203</c:v>
                </c:pt>
                <c:pt idx="242511">
                  <c:v>561.83863813892594</c:v>
                </c:pt>
                <c:pt idx="242512">
                  <c:v>561.84095489419894</c:v>
                </c:pt>
                <c:pt idx="242513">
                  <c:v>561.84327164947297</c:v>
                </c:pt>
                <c:pt idx="242514">
                  <c:v>561.84558840474699</c:v>
                </c:pt>
                <c:pt idx="242515">
                  <c:v>561.84790516001999</c:v>
                </c:pt>
                <c:pt idx="242516">
                  <c:v>561.85022191529401</c:v>
                </c:pt>
                <c:pt idx="242517">
                  <c:v>561.85253867056701</c:v>
                </c:pt>
                <c:pt idx="242518">
                  <c:v>561.85485542584104</c:v>
                </c:pt>
                <c:pt idx="242519">
                  <c:v>561.85717218111404</c:v>
                </c:pt>
                <c:pt idx="242520">
                  <c:v>561.85948893638795</c:v>
                </c:pt>
                <c:pt idx="242521">
                  <c:v>561.86180569166197</c:v>
                </c:pt>
                <c:pt idx="242522">
                  <c:v>561.86412244693497</c:v>
                </c:pt>
                <c:pt idx="242523">
                  <c:v>561.86643920220899</c:v>
                </c:pt>
                <c:pt idx="242524">
                  <c:v>561.86875595748199</c:v>
                </c:pt>
                <c:pt idx="242525">
                  <c:v>561.87107271275602</c:v>
                </c:pt>
                <c:pt idx="242526">
                  <c:v>561.87338946802902</c:v>
                </c:pt>
                <c:pt idx="242527">
                  <c:v>561.87570622330304</c:v>
                </c:pt>
                <c:pt idx="242528">
                  <c:v>561.87802297857695</c:v>
                </c:pt>
                <c:pt idx="242529">
                  <c:v>561.88033973384995</c:v>
                </c:pt>
                <c:pt idx="242530">
                  <c:v>561.88265648912397</c:v>
                </c:pt>
                <c:pt idx="242531">
                  <c:v>561.88497324439697</c:v>
                </c:pt>
                <c:pt idx="242532">
                  <c:v>561.887289999671</c:v>
                </c:pt>
                <c:pt idx="242533">
                  <c:v>561.889606754944</c:v>
                </c:pt>
                <c:pt idx="242534">
                  <c:v>561.89192351021802</c:v>
                </c:pt>
                <c:pt idx="242535">
                  <c:v>561.89424026549204</c:v>
                </c:pt>
                <c:pt idx="242536">
                  <c:v>561.89655702076504</c:v>
                </c:pt>
                <c:pt idx="242537">
                  <c:v>561.89887377603895</c:v>
                </c:pt>
                <c:pt idx="242538">
                  <c:v>561.90119053131195</c:v>
                </c:pt>
                <c:pt idx="242539">
                  <c:v>561.90350728658598</c:v>
                </c:pt>
                <c:pt idx="242540">
                  <c:v>561.90582404185898</c:v>
                </c:pt>
                <c:pt idx="242541">
                  <c:v>561.908140797133</c:v>
                </c:pt>
                <c:pt idx="242542">
                  <c:v>561.91045755240702</c:v>
                </c:pt>
                <c:pt idx="242543">
                  <c:v>561.91277430768002</c:v>
                </c:pt>
                <c:pt idx="242544">
                  <c:v>561.91509106295405</c:v>
                </c:pt>
                <c:pt idx="242545">
                  <c:v>561.91740781822705</c:v>
                </c:pt>
                <c:pt idx="242546">
                  <c:v>561.91972457350096</c:v>
                </c:pt>
                <c:pt idx="242547">
                  <c:v>561.92204132877396</c:v>
                </c:pt>
                <c:pt idx="242548">
                  <c:v>561.92435808404798</c:v>
                </c:pt>
                <c:pt idx="242549">
                  <c:v>561.92667483932098</c:v>
                </c:pt>
                <c:pt idx="242550">
                  <c:v>561.928991594595</c:v>
                </c:pt>
                <c:pt idx="242551">
                  <c:v>561.93130834986903</c:v>
                </c:pt>
                <c:pt idx="242552">
                  <c:v>561.93362510514203</c:v>
                </c:pt>
                <c:pt idx="242553">
                  <c:v>561.93594186041605</c:v>
                </c:pt>
                <c:pt idx="242554">
                  <c:v>561.93825861568905</c:v>
                </c:pt>
                <c:pt idx="242555">
                  <c:v>561.94057537096296</c:v>
                </c:pt>
                <c:pt idx="242556">
                  <c:v>561.94289212623596</c:v>
                </c:pt>
                <c:pt idx="242557">
                  <c:v>561.94520888150998</c:v>
                </c:pt>
                <c:pt idx="242558">
                  <c:v>561.94752563678401</c:v>
                </c:pt>
                <c:pt idx="242559">
                  <c:v>561.94984239205701</c:v>
                </c:pt>
                <c:pt idx="242560">
                  <c:v>561.95215914733103</c:v>
                </c:pt>
                <c:pt idx="242561">
                  <c:v>561.95447590260403</c:v>
                </c:pt>
                <c:pt idx="242562">
                  <c:v>561.95679265787805</c:v>
                </c:pt>
                <c:pt idx="242563">
                  <c:v>561.95910941315105</c:v>
                </c:pt>
                <c:pt idx="242564">
                  <c:v>561.96142616842496</c:v>
                </c:pt>
                <c:pt idx="242565">
                  <c:v>561.96374292369899</c:v>
                </c:pt>
                <c:pt idx="242566">
                  <c:v>561.96605967897199</c:v>
                </c:pt>
                <c:pt idx="242567">
                  <c:v>561.96837643424601</c:v>
                </c:pt>
                <c:pt idx="242568">
                  <c:v>561.97069318951901</c:v>
                </c:pt>
                <c:pt idx="242569">
                  <c:v>561.97300994479303</c:v>
                </c:pt>
                <c:pt idx="242570">
                  <c:v>561.97532670006603</c:v>
                </c:pt>
                <c:pt idx="242571">
                  <c:v>561.97764345533994</c:v>
                </c:pt>
                <c:pt idx="242572">
                  <c:v>561.97996021061397</c:v>
                </c:pt>
                <c:pt idx="242573">
                  <c:v>561.98227696588697</c:v>
                </c:pt>
                <c:pt idx="242574">
                  <c:v>561.98459372116099</c:v>
                </c:pt>
                <c:pt idx="242575">
                  <c:v>561.98691047643399</c:v>
                </c:pt>
                <c:pt idx="242576">
                  <c:v>561.98922723170801</c:v>
                </c:pt>
                <c:pt idx="242577">
                  <c:v>561.99154398698101</c:v>
                </c:pt>
                <c:pt idx="242578">
                  <c:v>561.99386074225504</c:v>
                </c:pt>
                <c:pt idx="242579">
                  <c:v>561.99617749752895</c:v>
                </c:pt>
                <c:pt idx="242580">
                  <c:v>561.99849425280195</c:v>
                </c:pt>
                <c:pt idx="242581">
                  <c:v>562.00081100807597</c:v>
                </c:pt>
                <c:pt idx="242582">
                  <c:v>562.00312776334897</c:v>
                </c:pt>
                <c:pt idx="242583">
                  <c:v>562.00544451862299</c:v>
                </c:pt>
                <c:pt idx="242584">
                  <c:v>562.00776127389599</c:v>
                </c:pt>
                <c:pt idx="242585">
                  <c:v>562.01007802917002</c:v>
                </c:pt>
                <c:pt idx="242586">
                  <c:v>562.01239478444404</c:v>
                </c:pt>
                <c:pt idx="242587">
                  <c:v>562.01471153971704</c:v>
                </c:pt>
                <c:pt idx="242588">
                  <c:v>562.01702829499095</c:v>
                </c:pt>
                <c:pt idx="242589">
                  <c:v>562.01934505026395</c:v>
                </c:pt>
                <c:pt idx="242590">
                  <c:v>562.02166180553797</c:v>
                </c:pt>
                <c:pt idx="242591">
                  <c:v>562.02397856081097</c:v>
                </c:pt>
                <c:pt idx="242592">
                  <c:v>562.026295316085</c:v>
                </c:pt>
                <c:pt idx="242593">
                  <c:v>562.02861207135902</c:v>
                </c:pt>
                <c:pt idx="242594">
                  <c:v>562.03092882663202</c:v>
                </c:pt>
                <c:pt idx="242595">
                  <c:v>562.03324558190604</c:v>
                </c:pt>
                <c:pt idx="242596">
                  <c:v>562.03556233717904</c:v>
                </c:pt>
                <c:pt idx="242597">
                  <c:v>562.03787909245295</c:v>
                </c:pt>
                <c:pt idx="242598">
                  <c:v>562.04019584772595</c:v>
                </c:pt>
                <c:pt idx="242599">
                  <c:v>562.04251260299998</c:v>
                </c:pt>
                <c:pt idx="242600">
                  <c:v>562.04482935827298</c:v>
                </c:pt>
                <c:pt idx="242601">
                  <c:v>562.047146113547</c:v>
                </c:pt>
                <c:pt idx="242602">
                  <c:v>562.04946286882102</c:v>
                </c:pt>
                <c:pt idx="242603">
                  <c:v>562.05177962409402</c:v>
                </c:pt>
                <c:pt idx="242604">
                  <c:v>562.05409637936805</c:v>
                </c:pt>
                <c:pt idx="242605">
                  <c:v>562.05641313464105</c:v>
                </c:pt>
                <c:pt idx="242606">
                  <c:v>562.05872988991496</c:v>
                </c:pt>
                <c:pt idx="242607">
                  <c:v>562.06104664518796</c:v>
                </c:pt>
                <c:pt idx="242608">
                  <c:v>562.06336340046198</c:v>
                </c:pt>
                <c:pt idx="242609">
                  <c:v>562.065680155736</c:v>
                </c:pt>
                <c:pt idx="242610">
                  <c:v>562.067996911009</c:v>
                </c:pt>
                <c:pt idx="242611">
                  <c:v>562.07031366628303</c:v>
                </c:pt>
                <c:pt idx="242612">
                  <c:v>562.07263042155603</c:v>
                </c:pt>
                <c:pt idx="242613">
                  <c:v>562.07494717683005</c:v>
                </c:pt>
                <c:pt idx="242614">
                  <c:v>562.07726393210305</c:v>
                </c:pt>
                <c:pt idx="242615">
                  <c:v>562.07958068737696</c:v>
                </c:pt>
                <c:pt idx="242616">
                  <c:v>562.08189744265098</c:v>
                </c:pt>
                <c:pt idx="242617">
                  <c:v>562.08421419792398</c:v>
                </c:pt>
                <c:pt idx="242618">
                  <c:v>562.08653095319801</c:v>
                </c:pt>
                <c:pt idx="242619">
                  <c:v>562.08884770847101</c:v>
                </c:pt>
                <c:pt idx="242620">
                  <c:v>562.09116446374503</c:v>
                </c:pt>
                <c:pt idx="242621">
                  <c:v>562.09348121901803</c:v>
                </c:pt>
                <c:pt idx="242622">
                  <c:v>562.09579797429205</c:v>
                </c:pt>
                <c:pt idx="242623">
                  <c:v>562.09811472956596</c:v>
                </c:pt>
                <c:pt idx="242624">
                  <c:v>562.10043148483896</c:v>
                </c:pt>
                <c:pt idx="242625">
                  <c:v>562.10274824011299</c:v>
                </c:pt>
                <c:pt idx="242626">
                  <c:v>562.10506499538599</c:v>
                </c:pt>
                <c:pt idx="242627">
                  <c:v>562.10738175066001</c:v>
                </c:pt>
                <c:pt idx="242628">
                  <c:v>562.10969850593301</c:v>
                </c:pt>
                <c:pt idx="242629">
                  <c:v>562.11201526120703</c:v>
                </c:pt>
                <c:pt idx="242630">
                  <c:v>562.11433201648094</c:v>
                </c:pt>
                <c:pt idx="242631">
                  <c:v>562.11664877175394</c:v>
                </c:pt>
                <c:pt idx="242632">
                  <c:v>562.11896552702797</c:v>
                </c:pt>
                <c:pt idx="242633">
                  <c:v>562.12128228230097</c:v>
                </c:pt>
                <c:pt idx="242634">
                  <c:v>562.12359903757499</c:v>
                </c:pt>
                <c:pt idx="242635">
                  <c:v>562.12591579284799</c:v>
                </c:pt>
                <c:pt idx="242636">
                  <c:v>562.12823254812201</c:v>
                </c:pt>
                <c:pt idx="242637">
                  <c:v>562.13054930339604</c:v>
                </c:pt>
                <c:pt idx="242638">
                  <c:v>562.13286605866904</c:v>
                </c:pt>
                <c:pt idx="242639">
                  <c:v>562.13518281394295</c:v>
                </c:pt>
                <c:pt idx="242640">
                  <c:v>562.13749956921595</c:v>
                </c:pt>
                <c:pt idx="242641">
                  <c:v>562.13981632448997</c:v>
                </c:pt>
                <c:pt idx="242642">
                  <c:v>562.14213307976297</c:v>
                </c:pt>
                <c:pt idx="242643">
                  <c:v>562.14444983503699</c:v>
                </c:pt>
                <c:pt idx="242644">
                  <c:v>562.14676659030999</c:v>
                </c:pt>
                <c:pt idx="242645">
                  <c:v>562.14908334558402</c:v>
                </c:pt>
                <c:pt idx="242646">
                  <c:v>562.15140010085804</c:v>
                </c:pt>
                <c:pt idx="242647">
                  <c:v>562.15371685613104</c:v>
                </c:pt>
                <c:pt idx="242648">
                  <c:v>562.15603361140495</c:v>
                </c:pt>
                <c:pt idx="242649">
                  <c:v>562.15835036667795</c:v>
                </c:pt>
                <c:pt idx="242650">
                  <c:v>562.16066712195197</c:v>
                </c:pt>
                <c:pt idx="242651">
                  <c:v>562.16298387722497</c:v>
                </c:pt>
                <c:pt idx="242652">
                  <c:v>562.165300632499</c:v>
                </c:pt>
                <c:pt idx="242653">
                  <c:v>562.16761738777302</c:v>
                </c:pt>
                <c:pt idx="242654">
                  <c:v>562.16993414304602</c:v>
                </c:pt>
                <c:pt idx="242655">
                  <c:v>562.17225089832004</c:v>
                </c:pt>
                <c:pt idx="242656">
                  <c:v>562.17456765359304</c:v>
                </c:pt>
                <c:pt idx="242657">
                  <c:v>562.17688440886695</c:v>
                </c:pt>
                <c:pt idx="242658">
                  <c:v>562.17920116413995</c:v>
                </c:pt>
                <c:pt idx="242659">
                  <c:v>562.18151791941398</c:v>
                </c:pt>
                <c:pt idx="242660">
                  <c:v>562.183834674688</c:v>
                </c:pt>
                <c:pt idx="242661">
                  <c:v>562.186151429961</c:v>
                </c:pt>
                <c:pt idx="242662">
                  <c:v>562.18846818523502</c:v>
                </c:pt>
                <c:pt idx="242663">
                  <c:v>562.19078494050802</c:v>
                </c:pt>
                <c:pt idx="242664">
                  <c:v>562.19310169578205</c:v>
                </c:pt>
                <c:pt idx="242665">
                  <c:v>562.19541845105505</c:v>
                </c:pt>
                <c:pt idx="242666">
                  <c:v>562.19773520632896</c:v>
                </c:pt>
                <c:pt idx="242667">
                  <c:v>562.20005196160298</c:v>
                </c:pt>
                <c:pt idx="242668">
                  <c:v>562.20236871687598</c:v>
                </c:pt>
                <c:pt idx="242669">
                  <c:v>562.20468547215</c:v>
                </c:pt>
                <c:pt idx="242670">
                  <c:v>562.207002227423</c:v>
                </c:pt>
                <c:pt idx="242671">
                  <c:v>562.20931898269703</c:v>
                </c:pt>
                <c:pt idx="242672">
                  <c:v>562.21163573797003</c:v>
                </c:pt>
                <c:pt idx="242673">
                  <c:v>562.21395249324405</c:v>
                </c:pt>
                <c:pt idx="242674">
                  <c:v>562.21626924851796</c:v>
                </c:pt>
                <c:pt idx="242675">
                  <c:v>562.21858600379096</c:v>
                </c:pt>
                <c:pt idx="242676">
                  <c:v>562.22090275906498</c:v>
                </c:pt>
                <c:pt idx="242677">
                  <c:v>562.22321951433798</c:v>
                </c:pt>
                <c:pt idx="242678">
                  <c:v>562.22553626961201</c:v>
                </c:pt>
                <c:pt idx="242679">
                  <c:v>562.22785302488501</c:v>
                </c:pt>
                <c:pt idx="242680">
                  <c:v>562.23016978015903</c:v>
                </c:pt>
                <c:pt idx="242681">
                  <c:v>562.23248653543305</c:v>
                </c:pt>
                <c:pt idx="242682">
                  <c:v>562.23480329070605</c:v>
                </c:pt>
                <c:pt idx="242683">
                  <c:v>562.23712004597996</c:v>
                </c:pt>
                <c:pt idx="242684">
                  <c:v>562.23943680125296</c:v>
                </c:pt>
                <c:pt idx="242685">
                  <c:v>562.24175355652699</c:v>
                </c:pt>
                <c:pt idx="242686">
                  <c:v>562.24407031179999</c:v>
                </c:pt>
                <c:pt idx="242687">
                  <c:v>562.24638706707401</c:v>
                </c:pt>
                <c:pt idx="242688">
                  <c:v>562.24870382234803</c:v>
                </c:pt>
                <c:pt idx="242689">
                  <c:v>562.25102057762103</c:v>
                </c:pt>
                <c:pt idx="242690">
                  <c:v>562.25333733289494</c:v>
                </c:pt>
                <c:pt idx="242691">
                  <c:v>562.25565408816794</c:v>
                </c:pt>
                <c:pt idx="242692">
                  <c:v>562.25797084344197</c:v>
                </c:pt>
                <c:pt idx="242693">
                  <c:v>562.26028759871497</c:v>
                </c:pt>
                <c:pt idx="242694">
                  <c:v>562.26260435398899</c:v>
                </c:pt>
                <c:pt idx="242695">
                  <c:v>562.26492110926199</c:v>
                </c:pt>
                <c:pt idx="242696">
                  <c:v>562.26723786453601</c:v>
                </c:pt>
                <c:pt idx="242697">
                  <c:v>562.26955461981004</c:v>
                </c:pt>
                <c:pt idx="242698">
                  <c:v>562.27187137508304</c:v>
                </c:pt>
                <c:pt idx="242699">
                  <c:v>562.27418813035695</c:v>
                </c:pt>
                <c:pt idx="242700">
                  <c:v>562.27650488562995</c:v>
                </c:pt>
                <c:pt idx="242701">
                  <c:v>562.27882164090397</c:v>
                </c:pt>
                <c:pt idx="242702">
                  <c:v>562.28113839617697</c:v>
                </c:pt>
                <c:pt idx="242703">
                  <c:v>562.28345515145099</c:v>
                </c:pt>
                <c:pt idx="242704">
                  <c:v>562.28577190672502</c:v>
                </c:pt>
                <c:pt idx="242705">
                  <c:v>562.28808866199802</c:v>
                </c:pt>
                <c:pt idx="242706">
                  <c:v>562.29040541727204</c:v>
                </c:pt>
                <c:pt idx="242707">
                  <c:v>562.29272217254504</c:v>
                </c:pt>
                <c:pt idx="242708">
                  <c:v>562.29503892781895</c:v>
                </c:pt>
                <c:pt idx="242709">
                  <c:v>562.29735568309195</c:v>
                </c:pt>
                <c:pt idx="242710">
                  <c:v>562.29967243836597</c:v>
                </c:pt>
                <c:pt idx="242711">
                  <c:v>562.30198919364</c:v>
                </c:pt>
                <c:pt idx="242712">
                  <c:v>562.304305948913</c:v>
                </c:pt>
                <c:pt idx="242713">
                  <c:v>562.30662270418702</c:v>
                </c:pt>
                <c:pt idx="242714">
                  <c:v>562.30893945946002</c:v>
                </c:pt>
                <c:pt idx="242715">
                  <c:v>562.31125621473404</c:v>
                </c:pt>
                <c:pt idx="242716">
                  <c:v>562.31357297000704</c:v>
                </c:pt>
                <c:pt idx="242717">
                  <c:v>562.31588972528095</c:v>
                </c:pt>
                <c:pt idx="242718">
                  <c:v>562.31820648055498</c:v>
                </c:pt>
                <c:pt idx="242719">
                  <c:v>562.32052323582798</c:v>
                </c:pt>
                <c:pt idx="242720">
                  <c:v>562.322839991102</c:v>
                </c:pt>
                <c:pt idx="242721">
                  <c:v>562.325156746375</c:v>
                </c:pt>
                <c:pt idx="242722">
                  <c:v>562.32747350164902</c:v>
                </c:pt>
                <c:pt idx="242723">
                  <c:v>562.32979025692202</c:v>
                </c:pt>
                <c:pt idx="242724">
                  <c:v>562.33210701219605</c:v>
                </c:pt>
                <c:pt idx="242725">
                  <c:v>562.33442376746996</c:v>
                </c:pt>
                <c:pt idx="242726">
                  <c:v>562.33674052274296</c:v>
                </c:pt>
                <c:pt idx="242727">
                  <c:v>562.33905727801698</c:v>
                </c:pt>
                <c:pt idx="242728">
                  <c:v>562.34137403328998</c:v>
                </c:pt>
                <c:pt idx="242729">
                  <c:v>562.343690788564</c:v>
                </c:pt>
                <c:pt idx="242730">
                  <c:v>562.346007543837</c:v>
                </c:pt>
                <c:pt idx="242731">
                  <c:v>562.34832429911103</c:v>
                </c:pt>
                <c:pt idx="242732">
                  <c:v>562.35064105438505</c:v>
                </c:pt>
                <c:pt idx="242733">
                  <c:v>562.35295780965805</c:v>
                </c:pt>
                <c:pt idx="242734">
                  <c:v>562.35527456493196</c:v>
                </c:pt>
                <c:pt idx="242735">
                  <c:v>562.35759132020496</c:v>
                </c:pt>
                <c:pt idx="242736">
                  <c:v>562.35990807547898</c:v>
                </c:pt>
                <c:pt idx="242737">
                  <c:v>562.36222483075198</c:v>
                </c:pt>
                <c:pt idx="242738">
                  <c:v>562.36454158602601</c:v>
                </c:pt>
                <c:pt idx="242739">
                  <c:v>562.36685834130003</c:v>
                </c:pt>
                <c:pt idx="242740">
                  <c:v>562.36917509657303</c:v>
                </c:pt>
                <c:pt idx="242741">
                  <c:v>562.37149185184705</c:v>
                </c:pt>
                <c:pt idx="242742">
                  <c:v>562.37380860712005</c:v>
                </c:pt>
                <c:pt idx="242743">
                  <c:v>562.37612536239396</c:v>
                </c:pt>
                <c:pt idx="242744">
                  <c:v>562.37844211766696</c:v>
                </c:pt>
                <c:pt idx="242745">
                  <c:v>562.38075887294099</c:v>
                </c:pt>
                <c:pt idx="242746">
                  <c:v>562.38307562821399</c:v>
                </c:pt>
                <c:pt idx="242747">
                  <c:v>562.38539238348801</c:v>
                </c:pt>
                <c:pt idx="242748">
                  <c:v>562.38770913876203</c:v>
                </c:pt>
                <c:pt idx="242749">
                  <c:v>562.39002589403503</c:v>
                </c:pt>
                <c:pt idx="242750">
                  <c:v>562.39234264930894</c:v>
                </c:pt>
                <c:pt idx="242751">
                  <c:v>562.39465940458194</c:v>
                </c:pt>
                <c:pt idx="242752">
                  <c:v>562.39697615985597</c:v>
                </c:pt>
                <c:pt idx="242753">
                  <c:v>562.39929291512897</c:v>
                </c:pt>
                <c:pt idx="242754">
                  <c:v>562.40160967040299</c:v>
                </c:pt>
                <c:pt idx="242755">
                  <c:v>562.40392642567701</c:v>
                </c:pt>
                <c:pt idx="242756">
                  <c:v>562.40624318095001</c:v>
                </c:pt>
                <c:pt idx="242757">
                  <c:v>562.40855993622404</c:v>
                </c:pt>
                <c:pt idx="242758">
                  <c:v>562.41087669149704</c:v>
                </c:pt>
                <c:pt idx="242759">
                  <c:v>562.41319344677095</c:v>
                </c:pt>
                <c:pt idx="242760">
                  <c:v>562.41551020204395</c:v>
                </c:pt>
                <c:pt idx="242761">
                  <c:v>562.41782695731797</c:v>
                </c:pt>
                <c:pt idx="242762">
                  <c:v>562.42014371259199</c:v>
                </c:pt>
                <c:pt idx="242763">
                  <c:v>562.42246046786499</c:v>
                </c:pt>
                <c:pt idx="242764">
                  <c:v>562.42477722313902</c:v>
                </c:pt>
                <c:pt idx="242765">
                  <c:v>562.42709397841202</c:v>
                </c:pt>
                <c:pt idx="242766">
                  <c:v>562.42941073368604</c:v>
                </c:pt>
                <c:pt idx="242767">
                  <c:v>562.43172748895904</c:v>
                </c:pt>
                <c:pt idx="242768">
                  <c:v>562.43404424423295</c:v>
                </c:pt>
                <c:pt idx="242769">
                  <c:v>562.43636099950697</c:v>
                </c:pt>
                <c:pt idx="242770">
                  <c:v>562.43867775477997</c:v>
                </c:pt>
                <c:pt idx="242771">
                  <c:v>562.440994510054</c:v>
                </c:pt>
                <c:pt idx="242772">
                  <c:v>562.443311265327</c:v>
                </c:pt>
                <c:pt idx="242773">
                  <c:v>562.44562802060102</c:v>
                </c:pt>
                <c:pt idx="242774">
                  <c:v>562.44794477587402</c:v>
                </c:pt>
                <c:pt idx="242775">
                  <c:v>562.45026153114804</c:v>
                </c:pt>
                <c:pt idx="242776">
                  <c:v>562.45257828642195</c:v>
                </c:pt>
                <c:pt idx="242777">
                  <c:v>562.45489504169495</c:v>
                </c:pt>
                <c:pt idx="242778">
                  <c:v>562.45721179696898</c:v>
                </c:pt>
                <c:pt idx="242779">
                  <c:v>562.45952855224198</c:v>
                </c:pt>
                <c:pt idx="242780">
                  <c:v>562.461845307516</c:v>
                </c:pt>
                <c:pt idx="242781">
                  <c:v>562.464162062789</c:v>
                </c:pt>
                <c:pt idx="242782">
                  <c:v>562.46647881806302</c:v>
                </c:pt>
                <c:pt idx="242783">
                  <c:v>562.46879557333705</c:v>
                </c:pt>
                <c:pt idx="242784">
                  <c:v>562.47111232861005</c:v>
                </c:pt>
                <c:pt idx="242785">
                  <c:v>562.47342908388396</c:v>
                </c:pt>
                <c:pt idx="242786">
                  <c:v>562.47574583915696</c:v>
                </c:pt>
                <c:pt idx="242787">
                  <c:v>562.47806259443098</c:v>
                </c:pt>
                <c:pt idx="242788">
                  <c:v>562.48037934970398</c:v>
                </c:pt>
                <c:pt idx="242789">
                  <c:v>562.482696104978</c:v>
                </c:pt>
                <c:pt idx="242790">
                  <c:v>562.48501286025203</c:v>
                </c:pt>
                <c:pt idx="242791">
                  <c:v>562.48732961552503</c:v>
                </c:pt>
                <c:pt idx="242792">
                  <c:v>562.48964637079905</c:v>
                </c:pt>
                <c:pt idx="242793">
                  <c:v>562.49196312607205</c:v>
                </c:pt>
                <c:pt idx="242794">
                  <c:v>562.49427988134596</c:v>
                </c:pt>
                <c:pt idx="242795">
                  <c:v>562.49659663661896</c:v>
                </c:pt>
                <c:pt idx="242796">
                  <c:v>562.49891339189298</c:v>
                </c:pt>
                <c:pt idx="242797">
                  <c:v>562.50123014716598</c:v>
                </c:pt>
                <c:pt idx="242798">
                  <c:v>562.50354690244001</c:v>
                </c:pt>
                <c:pt idx="242799">
                  <c:v>562.50586365771403</c:v>
                </c:pt>
                <c:pt idx="242800">
                  <c:v>562.50818041298703</c:v>
                </c:pt>
                <c:pt idx="242801">
                  <c:v>562.51049716826105</c:v>
                </c:pt>
                <c:pt idx="242802">
                  <c:v>562.51281392353405</c:v>
                </c:pt>
                <c:pt idx="242803">
                  <c:v>562.51513067880796</c:v>
                </c:pt>
                <c:pt idx="242804">
                  <c:v>562.51744743408096</c:v>
                </c:pt>
                <c:pt idx="242805">
                  <c:v>562.51976418935499</c:v>
                </c:pt>
                <c:pt idx="242806">
                  <c:v>562.52208094462901</c:v>
                </c:pt>
                <c:pt idx="242807">
                  <c:v>562.52439769990201</c:v>
                </c:pt>
                <c:pt idx="242808">
                  <c:v>562.52671445517603</c:v>
                </c:pt>
                <c:pt idx="242809">
                  <c:v>562.52903121044903</c:v>
                </c:pt>
                <c:pt idx="242810">
                  <c:v>562.53134796572294</c:v>
                </c:pt>
                <c:pt idx="242811">
                  <c:v>562.53366472099594</c:v>
                </c:pt>
                <c:pt idx="242812">
                  <c:v>562.53598147626997</c:v>
                </c:pt>
                <c:pt idx="242813">
                  <c:v>562.53829823154399</c:v>
                </c:pt>
                <c:pt idx="242814">
                  <c:v>562.54061498681699</c:v>
                </c:pt>
                <c:pt idx="242815">
                  <c:v>562.54293174209101</c:v>
                </c:pt>
                <c:pt idx="242816">
                  <c:v>562.54524849736401</c:v>
                </c:pt>
                <c:pt idx="242817">
                  <c:v>562.54756525263804</c:v>
                </c:pt>
                <c:pt idx="242818">
                  <c:v>562.54988200791104</c:v>
                </c:pt>
                <c:pt idx="242819">
                  <c:v>562.55219876318495</c:v>
                </c:pt>
                <c:pt idx="242820">
                  <c:v>562.55451551845897</c:v>
                </c:pt>
                <c:pt idx="242821">
                  <c:v>562.55683227373197</c:v>
                </c:pt>
                <c:pt idx="242822">
                  <c:v>562.55914902900599</c:v>
                </c:pt>
                <c:pt idx="242823">
                  <c:v>562.56146578427899</c:v>
                </c:pt>
                <c:pt idx="242824">
                  <c:v>562.56378253955302</c:v>
                </c:pt>
                <c:pt idx="242825">
                  <c:v>562.56609929482602</c:v>
                </c:pt>
                <c:pt idx="242826">
                  <c:v>562.56841605010004</c:v>
                </c:pt>
                <c:pt idx="242827">
                  <c:v>562.57073280537395</c:v>
                </c:pt>
                <c:pt idx="242828">
                  <c:v>562.57304956064695</c:v>
                </c:pt>
                <c:pt idx="242829">
                  <c:v>562.57536631592097</c:v>
                </c:pt>
                <c:pt idx="242830">
                  <c:v>562.57768307119397</c:v>
                </c:pt>
                <c:pt idx="242831">
                  <c:v>562.579999826468</c:v>
                </c:pt>
                <c:pt idx="242832">
                  <c:v>562.582316581741</c:v>
                </c:pt>
                <c:pt idx="242833">
                  <c:v>562.58463333701502</c:v>
                </c:pt>
                <c:pt idx="242834">
                  <c:v>562.58695009228904</c:v>
                </c:pt>
                <c:pt idx="242835">
                  <c:v>562.58926684756204</c:v>
                </c:pt>
                <c:pt idx="242836">
                  <c:v>562.59158360283595</c:v>
                </c:pt>
                <c:pt idx="242837">
                  <c:v>562.59390035810895</c:v>
                </c:pt>
                <c:pt idx="242838">
                  <c:v>562.59621711338298</c:v>
                </c:pt>
                <c:pt idx="242839">
                  <c:v>562.59853386865598</c:v>
                </c:pt>
                <c:pt idx="242840">
                  <c:v>562.60085062393</c:v>
                </c:pt>
                <c:pt idx="242841">
                  <c:v>562.60316737920402</c:v>
                </c:pt>
                <c:pt idx="242842">
                  <c:v>562.60548413447702</c:v>
                </c:pt>
                <c:pt idx="242843">
                  <c:v>562.60780088975105</c:v>
                </c:pt>
                <c:pt idx="242844">
                  <c:v>562.61011764502405</c:v>
                </c:pt>
                <c:pt idx="242845">
                  <c:v>562.61243440029796</c:v>
                </c:pt>
                <c:pt idx="242846">
                  <c:v>562.61475115557096</c:v>
                </c:pt>
                <c:pt idx="242847">
                  <c:v>562.61706791084498</c:v>
                </c:pt>
                <c:pt idx="242848">
                  <c:v>562.61938466611798</c:v>
                </c:pt>
                <c:pt idx="242849">
                  <c:v>562.621701421392</c:v>
                </c:pt>
                <c:pt idx="242850">
                  <c:v>562.62401817666603</c:v>
                </c:pt>
                <c:pt idx="242851">
                  <c:v>562.62633493193903</c:v>
                </c:pt>
                <c:pt idx="242852">
                  <c:v>562.62865168721305</c:v>
                </c:pt>
                <c:pt idx="242853">
                  <c:v>562.63096844248605</c:v>
                </c:pt>
                <c:pt idx="242854">
                  <c:v>562.63328519775996</c:v>
                </c:pt>
                <c:pt idx="242855">
                  <c:v>562.63560195303296</c:v>
                </c:pt>
                <c:pt idx="242856">
                  <c:v>562.63791870830698</c:v>
                </c:pt>
                <c:pt idx="242857">
                  <c:v>562.64023546358101</c:v>
                </c:pt>
                <c:pt idx="242858">
                  <c:v>562.64255221885401</c:v>
                </c:pt>
                <c:pt idx="242859">
                  <c:v>562.64486897412803</c:v>
                </c:pt>
                <c:pt idx="242860">
                  <c:v>562.64718572940103</c:v>
                </c:pt>
                <c:pt idx="242861">
                  <c:v>562.64950248467505</c:v>
                </c:pt>
                <c:pt idx="242862">
                  <c:v>562.65181923994805</c:v>
                </c:pt>
                <c:pt idx="242863">
                  <c:v>562.65413599522196</c:v>
                </c:pt>
                <c:pt idx="242864">
                  <c:v>562.65645275049599</c:v>
                </c:pt>
                <c:pt idx="242865">
                  <c:v>562.65876950576899</c:v>
                </c:pt>
                <c:pt idx="242866">
                  <c:v>562.66108626104301</c:v>
                </c:pt>
                <c:pt idx="242867">
                  <c:v>562.66340301631601</c:v>
                </c:pt>
                <c:pt idx="242868">
                  <c:v>562.66571977159003</c:v>
                </c:pt>
                <c:pt idx="242869">
                  <c:v>562.66803652686303</c:v>
                </c:pt>
                <c:pt idx="242870">
                  <c:v>562.67035328213694</c:v>
                </c:pt>
                <c:pt idx="242871">
                  <c:v>562.67267003741097</c:v>
                </c:pt>
                <c:pt idx="242872">
                  <c:v>562.67498679268397</c:v>
                </c:pt>
                <c:pt idx="242873">
                  <c:v>562.67730354795799</c:v>
                </c:pt>
                <c:pt idx="242874">
                  <c:v>562.67962030323099</c:v>
                </c:pt>
                <c:pt idx="242875">
                  <c:v>562.68193705850501</c:v>
                </c:pt>
                <c:pt idx="242876">
                  <c:v>562.68425381377801</c:v>
                </c:pt>
                <c:pt idx="242877">
                  <c:v>562.68657056905204</c:v>
                </c:pt>
                <c:pt idx="242878">
                  <c:v>562.68888732432595</c:v>
                </c:pt>
                <c:pt idx="242879">
                  <c:v>562.69120407959895</c:v>
                </c:pt>
                <c:pt idx="242880">
                  <c:v>562.69352083487297</c:v>
                </c:pt>
                <c:pt idx="242881">
                  <c:v>562.69583759014597</c:v>
                </c:pt>
                <c:pt idx="242882">
                  <c:v>562.69815434541999</c:v>
                </c:pt>
                <c:pt idx="242883">
                  <c:v>562.70047110069299</c:v>
                </c:pt>
                <c:pt idx="242884">
                  <c:v>562.70278785596702</c:v>
                </c:pt>
                <c:pt idx="242885">
                  <c:v>562.70510461124104</c:v>
                </c:pt>
                <c:pt idx="242886">
                  <c:v>562.70742136651404</c:v>
                </c:pt>
                <c:pt idx="242887">
                  <c:v>562.70973812178795</c:v>
                </c:pt>
                <c:pt idx="242888">
                  <c:v>562.71205487706095</c:v>
                </c:pt>
                <c:pt idx="242889">
                  <c:v>562.71437163233497</c:v>
                </c:pt>
                <c:pt idx="242890">
                  <c:v>562.71668838760797</c:v>
                </c:pt>
                <c:pt idx="242891">
                  <c:v>562.719005142882</c:v>
                </c:pt>
                <c:pt idx="242892">
                  <c:v>562.72132189815602</c:v>
                </c:pt>
                <c:pt idx="242893">
                  <c:v>562.72363865342902</c:v>
                </c:pt>
                <c:pt idx="242894">
                  <c:v>562.72595540870304</c:v>
                </c:pt>
                <c:pt idx="242895">
                  <c:v>562.72827216397604</c:v>
                </c:pt>
                <c:pt idx="242896">
                  <c:v>562.73058891924995</c:v>
                </c:pt>
                <c:pt idx="242897">
                  <c:v>562.73290567452295</c:v>
                </c:pt>
                <c:pt idx="242898">
                  <c:v>562.73522242979698</c:v>
                </c:pt>
                <c:pt idx="242899">
                  <c:v>562.73753918506998</c:v>
                </c:pt>
                <c:pt idx="242900">
                  <c:v>562.739855940344</c:v>
                </c:pt>
                <c:pt idx="242901">
                  <c:v>562.74217269561802</c:v>
                </c:pt>
                <c:pt idx="242902">
                  <c:v>562.74448945089102</c:v>
                </c:pt>
                <c:pt idx="242903">
                  <c:v>562.74680620616505</c:v>
                </c:pt>
                <c:pt idx="242904">
                  <c:v>562.74912296143805</c:v>
                </c:pt>
                <c:pt idx="242905">
                  <c:v>562.75143971671196</c:v>
                </c:pt>
                <c:pt idx="242906">
                  <c:v>562.75375647198496</c:v>
                </c:pt>
                <c:pt idx="242907">
                  <c:v>562.75607322725898</c:v>
                </c:pt>
                <c:pt idx="242908">
                  <c:v>562.758389982533</c:v>
                </c:pt>
                <c:pt idx="242909">
                  <c:v>562.760706737806</c:v>
                </c:pt>
                <c:pt idx="242910">
                  <c:v>562.76302349308003</c:v>
                </c:pt>
                <c:pt idx="242911">
                  <c:v>562.76534024835303</c:v>
                </c:pt>
                <c:pt idx="242912">
                  <c:v>562.76765700362705</c:v>
                </c:pt>
                <c:pt idx="242913">
                  <c:v>562.76997375890005</c:v>
                </c:pt>
                <c:pt idx="242914">
                  <c:v>562.77229051417396</c:v>
                </c:pt>
                <c:pt idx="242915">
                  <c:v>562.77460726944798</c:v>
                </c:pt>
                <c:pt idx="242916">
                  <c:v>562.77692402472098</c:v>
                </c:pt>
                <c:pt idx="242917">
                  <c:v>562.77924077999501</c:v>
                </c:pt>
                <c:pt idx="242918">
                  <c:v>562.78155753526801</c:v>
                </c:pt>
                <c:pt idx="242919">
                  <c:v>562.78387429054203</c:v>
                </c:pt>
                <c:pt idx="242920">
                  <c:v>562.78619104581503</c:v>
                </c:pt>
                <c:pt idx="242921">
                  <c:v>562.78850780108905</c:v>
                </c:pt>
                <c:pt idx="242922">
                  <c:v>562.79082455636296</c:v>
                </c:pt>
                <c:pt idx="242923">
                  <c:v>562.79314131163596</c:v>
                </c:pt>
                <c:pt idx="242924">
                  <c:v>562.79545806690999</c:v>
                </c:pt>
                <c:pt idx="242925">
                  <c:v>562.79777482218299</c:v>
                </c:pt>
                <c:pt idx="242926">
                  <c:v>562.80009157745701</c:v>
                </c:pt>
                <c:pt idx="242927">
                  <c:v>562.80240833273001</c:v>
                </c:pt>
                <c:pt idx="242928">
                  <c:v>562.80472508800403</c:v>
                </c:pt>
                <c:pt idx="242929">
                  <c:v>562.80704184327794</c:v>
                </c:pt>
                <c:pt idx="242930">
                  <c:v>562.80935859855094</c:v>
                </c:pt>
                <c:pt idx="242931">
                  <c:v>562.81167535382497</c:v>
                </c:pt>
                <c:pt idx="242932">
                  <c:v>562.81399210909797</c:v>
                </c:pt>
                <c:pt idx="242933">
                  <c:v>562.81630886437199</c:v>
                </c:pt>
                <c:pt idx="242934">
                  <c:v>562.81862561964499</c:v>
                </c:pt>
                <c:pt idx="242935">
                  <c:v>562.82094237491901</c:v>
                </c:pt>
                <c:pt idx="242936">
                  <c:v>562.82325913019304</c:v>
                </c:pt>
                <c:pt idx="242937">
                  <c:v>562.82557588546604</c:v>
                </c:pt>
                <c:pt idx="242938">
                  <c:v>562.82789264073995</c:v>
                </c:pt>
                <c:pt idx="242939">
                  <c:v>562.83020939601295</c:v>
                </c:pt>
                <c:pt idx="242940">
                  <c:v>562.83252615128697</c:v>
                </c:pt>
                <c:pt idx="242941">
                  <c:v>562.83484290655997</c:v>
                </c:pt>
                <c:pt idx="242942">
                  <c:v>562.83715966183399</c:v>
                </c:pt>
                <c:pt idx="242943">
                  <c:v>562.83947641710699</c:v>
                </c:pt>
                <c:pt idx="242944">
                  <c:v>562.84179317238102</c:v>
                </c:pt>
                <c:pt idx="242945">
                  <c:v>562.84410992765504</c:v>
                </c:pt>
                <c:pt idx="242946">
                  <c:v>562.84642668292804</c:v>
                </c:pt>
                <c:pt idx="242947">
                  <c:v>562.84874343820195</c:v>
                </c:pt>
                <c:pt idx="242948">
                  <c:v>562.85106019347495</c:v>
                </c:pt>
                <c:pt idx="242949">
                  <c:v>562.85337694874897</c:v>
                </c:pt>
                <c:pt idx="242950">
                  <c:v>562.85569370402197</c:v>
                </c:pt>
                <c:pt idx="242951">
                  <c:v>562.858010459296</c:v>
                </c:pt>
                <c:pt idx="242952">
                  <c:v>562.86032721457002</c:v>
                </c:pt>
                <c:pt idx="242953">
                  <c:v>562.86264396984302</c:v>
                </c:pt>
                <c:pt idx="242954">
                  <c:v>562.86496072511704</c:v>
                </c:pt>
                <c:pt idx="242955">
                  <c:v>562.86727748039004</c:v>
                </c:pt>
                <c:pt idx="242956">
                  <c:v>562.86959423566395</c:v>
                </c:pt>
                <c:pt idx="242957">
                  <c:v>562.87191099093695</c:v>
                </c:pt>
                <c:pt idx="242958">
                  <c:v>562.87422774621098</c:v>
                </c:pt>
                <c:pt idx="242959">
                  <c:v>562.876544501485</c:v>
                </c:pt>
                <c:pt idx="242960">
                  <c:v>562.878861256758</c:v>
                </c:pt>
                <c:pt idx="242961">
                  <c:v>562.88117801203202</c:v>
                </c:pt>
                <c:pt idx="242962">
                  <c:v>562.88349476730502</c:v>
                </c:pt>
                <c:pt idx="242963">
                  <c:v>562.88581152257905</c:v>
                </c:pt>
                <c:pt idx="242964">
                  <c:v>562.88812827785205</c:v>
                </c:pt>
                <c:pt idx="242965">
                  <c:v>562.89044503312596</c:v>
                </c:pt>
                <c:pt idx="242966">
                  <c:v>562.89276178839998</c:v>
                </c:pt>
                <c:pt idx="242967">
                  <c:v>562.89507854367298</c:v>
                </c:pt>
                <c:pt idx="242968">
                  <c:v>562.897395298947</c:v>
                </c:pt>
                <c:pt idx="242969">
                  <c:v>562.89971205422</c:v>
                </c:pt>
                <c:pt idx="242970">
                  <c:v>562.90202880949403</c:v>
                </c:pt>
                <c:pt idx="242971">
                  <c:v>562.90434556476703</c:v>
                </c:pt>
                <c:pt idx="242972">
                  <c:v>562.90666232004105</c:v>
                </c:pt>
                <c:pt idx="242973">
                  <c:v>562.90897907531496</c:v>
                </c:pt>
                <c:pt idx="242974">
                  <c:v>562.91129583058796</c:v>
                </c:pt>
                <c:pt idx="242975">
                  <c:v>562.91361258586198</c:v>
                </c:pt>
                <c:pt idx="242976">
                  <c:v>562.91592934113498</c:v>
                </c:pt>
                <c:pt idx="242977">
                  <c:v>562.91824609640901</c:v>
                </c:pt>
                <c:pt idx="242978">
                  <c:v>562.92056285168201</c:v>
                </c:pt>
                <c:pt idx="242979">
                  <c:v>562.92287960695603</c:v>
                </c:pt>
                <c:pt idx="242980">
                  <c:v>562.92519636223005</c:v>
                </c:pt>
                <c:pt idx="242981">
                  <c:v>562.92751311750305</c:v>
                </c:pt>
                <c:pt idx="242982">
                  <c:v>562.92982987277696</c:v>
                </c:pt>
                <c:pt idx="242983">
                  <c:v>562.93214662804996</c:v>
                </c:pt>
                <c:pt idx="242984">
                  <c:v>562.93446338332399</c:v>
                </c:pt>
                <c:pt idx="242985">
                  <c:v>562.93678013859699</c:v>
                </c:pt>
                <c:pt idx="242986">
                  <c:v>562.93909689387101</c:v>
                </c:pt>
                <c:pt idx="242987">
                  <c:v>562.94141364914503</c:v>
                </c:pt>
                <c:pt idx="242988">
                  <c:v>562.94373040441803</c:v>
                </c:pt>
                <c:pt idx="242989">
                  <c:v>562.94604715969194</c:v>
                </c:pt>
                <c:pt idx="242990">
                  <c:v>562.94836391496494</c:v>
                </c:pt>
                <c:pt idx="242991">
                  <c:v>562.95068067023897</c:v>
                </c:pt>
                <c:pt idx="242992">
                  <c:v>562.95299742551197</c:v>
                </c:pt>
                <c:pt idx="242993">
                  <c:v>562.95531418078599</c:v>
                </c:pt>
                <c:pt idx="242994">
                  <c:v>562.95763093605899</c:v>
                </c:pt>
                <c:pt idx="242995">
                  <c:v>562.95994769133301</c:v>
                </c:pt>
                <c:pt idx="242996">
                  <c:v>562.96226444660704</c:v>
                </c:pt>
                <c:pt idx="242997">
                  <c:v>562.96458120188004</c:v>
                </c:pt>
                <c:pt idx="242998">
                  <c:v>562.96689795715395</c:v>
                </c:pt>
                <c:pt idx="242999">
                  <c:v>562.96921471242695</c:v>
                </c:pt>
                <c:pt idx="243000">
                  <c:v>562.97153146770097</c:v>
                </c:pt>
                <c:pt idx="243001">
                  <c:v>562.97384822297397</c:v>
                </c:pt>
                <c:pt idx="243002">
                  <c:v>562.97616497824799</c:v>
                </c:pt>
                <c:pt idx="243003">
                  <c:v>562.97848173352202</c:v>
                </c:pt>
                <c:pt idx="243004">
                  <c:v>562.98079848879502</c:v>
                </c:pt>
                <c:pt idx="243005">
                  <c:v>562.98311524406904</c:v>
                </c:pt>
                <c:pt idx="243006">
                  <c:v>562.98543199934204</c:v>
                </c:pt>
                <c:pt idx="243007">
                  <c:v>562.98774875461595</c:v>
                </c:pt>
                <c:pt idx="243008">
                  <c:v>562.99006550988895</c:v>
                </c:pt>
                <c:pt idx="243009">
                  <c:v>562.99238226516297</c:v>
                </c:pt>
                <c:pt idx="243010">
                  <c:v>562.994699020437</c:v>
                </c:pt>
                <c:pt idx="243011">
                  <c:v>562.99701577571</c:v>
                </c:pt>
                <c:pt idx="243012">
                  <c:v>562.99933253098402</c:v>
                </c:pt>
                <c:pt idx="243013">
                  <c:v>563.00164928625702</c:v>
                </c:pt>
                <c:pt idx="243014">
                  <c:v>563.00396604153104</c:v>
                </c:pt>
                <c:pt idx="243015">
                  <c:v>563.00628279680404</c:v>
                </c:pt>
                <c:pt idx="243016">
                  <c:v>563.00859955207795</c:v>
                </c:pt>
                <c:pt idx="243017">
                  <c:v>563.01091630735198</c:v>
                </c:pt>
                <c:pt idx="243018">
                  <c:v>563.01323306262498</c:v>
                </c:pt>
                <c:pt idx="243019">
                  <c:v>563.015549817899</c:v>
                </c:pt>
                <c:pt idx="243020">
                  <c:v>563.017866573172</c:v>
                </c:pt>
                <c:pt idx="243021">
                  <c:v>563.02018332844602</c:v>
                </c:pt>
                <c:pt idx="243022">
                  <c:v>563.02250008371902</c:v>
                </c:pt>
                <c:pt idx="243023">
                  <c:v>563.02481683899305</c:v>
                </c:pt>
                <c:pt idx="243024">
                  <c:v>563.02713359426696</c:v>
                </c:pt>
                <c:pt idx="243025">
                  <c:v>563.02945034953996</c:v>
                </c:pt>
                <c:pt idx="243026">
                  <c:v>563.03176710481398</c:v>
                </c:pt>
                <c:pt idx="243027">
                  <c:v>563.03408386008698</c:v>
                </c:pt>
                <c:pt idx="243028">
                  <c:v>563.036400615361</c:v>
                </c:pt>
                <c:pt idx="243029">
                  <c:v>563.038717370634</c:v>
                </c:pt>
                <c:pt idx="243030">
                  <c:v>563.04103412590803</c:v>
                </c:pt>
                <c:pt idx="243031">
                  <c:v>563.04335088118205</c:v>
                </c:pt>
                <c:pt idx="243032">
                  <c:v>563.04566763645505</c:v>
                </c:pt>
                <c:pt idx="243033">
                  <c:v>563.04798439172896</c:v>
                </c:pt>
                <c:pt idx="243034">
                  <c:v>563.05030114700196</c:v>
                </c:pt>
                <c:pt idx="243035">
                  <c:v>563.05261790227598</c:v>
                </c:pt>
                <c:pt idx="243036">
                  <c:v>563.05493465754898</c:v>
                </c:pt>
                <c:pt idx="243037">
                  <c:v>563.05725141282301</c:v>
                </c:pt>
                <c:pt idx="243038">
                  <c:v>563.05956816809703</c:v>
                </c:pt>
                <c:pt idx="243039">
                  <c:v>563.06188492337003</c:v>
                </c:pt>
                <c:pt idx="243040">
                  <c:v>563.06420167864405</c:v>
                </c:pt>
                <c:pt idx="243041">
                  <c:v>563.06651843391705</c:v>
                </c:pt>
                <c:pt idx="243042">
                  <c:v>563.06883518919096</c:v>
                </c:pt>
                <c:pt idx="243043">
                  <c:v>563.07115194446396</c:v>
                </c:pt>
                <c:pt idx="243044">
                  <c:v>563.07346869973799</c:v>
                </c:pt>
                <c:pt idx="243045">
                  <c:v>563.07578545501099</c:v>
                </c:pt>
                <c:pt idx="243046">
                  <c:v>563.07810221028501</c:v>
                </c:pt>
                <c:pt idx="243047">
                  <c:v>563.08041896555903</c:v>
                </c:pt>
                <c:pt idx="243048">
                  <c:v>563.08273572083203</c:v>
                </c:pt>
                <c:pt idx="243049">
                  <c:v>563.08505247610594</c:v>
                </c:pt>
                <c:pt idx="243050">
                  <c:v>563.08736923137894</c:v>
                </c:pt>
                <c:pt idx="243051">
                  <c:v>563.08968598665297</c:v>
                </c:pt>
                <c:pt idx="243052">
                  <c:v>563.09200274192597</c:v>
                </c:pt>
                <c:pt idx="243053">
                  <c:v>563.09431949719999</c:v>
                </c:pt>
                <c:pt idx="243054">
                  <c:v>563.09663625247401</c:v>
                </c:pt>
                <c:pt idx="243055">
                  <c:v>563.09895300774701</c:v>
                </c:pt>
                <c:pt idx="243056">
                  <c:v>563.10126976302104</c:v>
                </c:pt>
                <c:pt idx="243057">
                  <c:v>563.10358651829404</c:v>
                </c:pt>
                <c:pt idx="243058">
                  <c:v>563.10590327356795</c:v>
                </c:pt>
                <c:pt idx="243059">
                  <c:v>563.10822002884095</c:v>
                </c:pt>
                <c:pt idx="243060">
                  <c:v>563.11053678411497</c:v>
                </c:pt>
                <c:pt idx="243061">
                  <c:v>563.11285353938899</c:v>
                </c:pt>
                <c:pt idx="243062">
                  <c:v>563.11517029466199</c:v>
                </c:pt>
                <c:pt idx="243063">
                  <c:v>563.11748704993602</c:v>
                </c:pt>
                <c:pt idx="243064">
                  <c:v>563.11980380520902</c:v>
                </c:pt>
                <c:pt idx="243065">
                  <c:v>563.12212056048304</c:v>
                </c:pt>
                <c:pt idx="243066">
                  <c:v>563.12443731575604</c:v>
                </c:pt>
                <c:pt idx="243067">
                  <c:v>563.12675407102995</c:v>
                </c:pt>
                <c:pt idx="243068">
                  <c:v>563.12907082630397</c:v>
                </c:pt>
                <c:pt idx="243069">
                  <c:v>563.13138758157697</c:v>
                </c:pt>
                <c:pt idx="243070">
                  <c:v>563.133704336851</c:v>
                </c:pt>
                <c:pt idx="243071">
                  <c:v>563.136021092124</c:v>
                </c:pt>
                <c:pt idx="243072">
                  <c:v>563.13833784739802</c:v>
                </c:pt>
                <c:pt idx="243073">
                  <c:v>563.14065460267102</c:v>
                </c:pt>
                <c:pt idx="243074">
                  <c:v>563.14297135794504</c:v>
                </c:pt>
                <c:pt idx="243075">
                  <c:v>563.14528811321895</c:v>
                </c:pt>
                <c:pt idx="243076">
                  <c:v>563.14760486849195</c:v>
                </c:pt>
                <c:pt idx="243077">
                  <c:v>563.14992162376598</c:v>
                </c:pt>
                <c:pt idx="243078">
                  <c:v>563.15223837903898</c:v>
                </c:pt>
                <c:pt idx="243079">
                  <c:v>563.154555134313</c:v>
                </c:pt>
                <c:pt idx="243080">
                  <c:v>563.156871889586</c:v>
                </c:pt>
                <c:pt idx="243081">
                  <c:v>563.15918864486002</c:v>
                </c:pt>
                <c:pt idx="243082">
                  <c:v>563.16150540013405</c:v>
                </c:pt>
                <c:pt idx="243083">
                  <c:v>563.16382215540705</c:v>
                </c:pt>
                <c:pt idx="243084">
                  <c:v>563.16613891068096</c:v>
                </c:pt>
                <c:pt idx="243085">
                  <c:v>563.16845566595396</c:v>
                </c:pt>
                <c:pt idx="243086">
                  <c:v>563.17077242122798</c:v>
                </c:pt>
                <c:pt idx="243087">
                  <c:v>563.17308917650098</c:v>
                </c:pt>
                <c:pt idx="243088">
                  <c:v>563.175405931775</c:v>
                </c:pt>
                <c:pt idx="243089">
                  <c:v>563.17772268704903</c:v>
                </c:pt>
                <c:pt idx="243090">
                  <c:v>563.18003944232203</c:v>
                </c:pt>
                <c:pt idx="243091">
                  <c:v>563.18235619759605</c:v>
                </c:pt>
                <c:pt idx="243092">
                  <c:v>563.18467295286905</c:v>
                </c:pt>
                <c:pt idx="243093">
                  <c:v>563.18698970814296</c:v>
                </c:pt>
                <c:pt idx="243094">
                  <c:v>563.18930646341596</c:v>
                </c:pt>
                <c:pt idx="243095">
                  <c:v>563.19162321868998</c:v>
                </c:pt>
                <c:pt idx="243096">
                  <c:v>563.19393997396298</c:v>
                </c:pt>
                <c:pt idx="243097">
                  <c:v>563.19625672923701</c:v>
                </c:pt>
                <c:pt idx="243098">
                  <c:v>563.19857348451103</c:v>
                </c:pt>
                <c:pt idx="243099">
                  <c:v>563.20089023978403</c:v>
                </c:pt>
                <c:pt idx="243100">
                  <c:v>563.20320699505805</c:v>
                </c:pt>
                <c:pt idx="243101">
                  <c:v>563.20552375033105</c:v>
                </c:pt>
                <c:pt idx="243102">
                  <c:v>563.20784050560496</c:v>
                </c:pt>
                <c:pt idx="243103">
                  <c:v>563.21015726087796</c:v>
                </c:pt>
                <c:pt idx="243104">
                  <c:v>563.21247401615199</c:v>
                </c:pt>
                <c:pt idx="243105">
                  <c:v>563.21479077142601</c:v>
                </c:pt>
                <c:pt idx="243106">
                  <c:v>563.21710752669901</c:v>
                </c:pt>
                <c:pt idx="243107">
                  <c:v>563.21942428197303</c:v>
                </c:pt>
                <c:pt idx="243108">
                  <c:v>563.22174103724603</c:v>
                </c:pt>
                <c:pt idx="243109">
                  <c:v>563.22405779251994</c:v>
                </c:pt>
                <c:pt idx="243110">
                  <c:v>563.22637454779294</c:v>
                </c:pt>
                <c:pt idx="243111">
                  <c:v>563.22869130306697</c:v>
                </c:pt>
                <c:pt idx="243112">
                  <c:v>563.23100805834099</c:v>
                </c:pt>
                <c:pt idx="243113">
                  <c:v>563.23332481361399</c:v>
                </c:pt>
                <c:pt idx="243114">
                  <c:v>563.23564156888801</c:v>
                </c:pt>
                <c:pt idx="243115">
                  <c:v>563.23795832416101</c:v>
                </c:pt>
                <c:pt idx="243116">
                  <c:v>563.24027507943504</c:v>
                </c:pt>
                <c:pt idx="243117">
                  <c:v>563.24259183470804</c:v>
                </c:pt>
                <c:pt idx="243118">
                  <c:v>563.24490858998195</c:v>
                </c:pt>
                <c:pt idx="243119">
                  <c:v>563.24722534525597</c:v>
                </c:pt>
                <c:pt idx="243120">
                  <c:v>563.24954210052897</c:v>
                </c:pt>
                <c:pt idx="243121">
                  <c:v>563.25185885580299</c:v>
                </c:pt>
                <c:pt idx="243122">
                  <c:v>563.25417561107599</c:v>
                </c:pt>
                <c:pt idx="243123">
                  <c:v>563.25649236635002</c:v>
                </c:pt>
                <c:pt idx="243124">
                  <c:v>563.25880912162302</c:v>
                </c:pt>
                <c:pt idx="243125">
                  <c:v>563.26112587689704</c:v>
                </c:pt>
                <c:pt idx="243126">
                  <c:v>563.26344263217095</c:v>
                </c:pt>
                <c:pt idx="243127">
                  <c:v>563.26575938744395</c:v>
                </c:pt>
                <c:pt idx="243128">
                  <c:v>563.26807614271797</c:v>
                </c:pt>
                <c:pt idx="243129">
                  <c:v>563.27039289799097</c:v>
                </c:pt>
                <c:pt idx="243130">
                  <c:v>563.272709653265</c:v>
                </c:pt>
                <c:pt idx="243131">
                  <c:v>563.275026408538</c:v>
                </c:pt>
                <c:pt idx="243132">
                  <c:v>563.27734316381202</c:v>
                </c:pt>
                <c:pt idx="243133">
                  <c:v>563.27965991908604</c:v>
                </c:pt>
                <c:pt idx="243134">
                  <c:v>563.28197667435904</c:v>
                </c:pt>
                <c:pt idx="243135">
                  <c:v>563.28429342963295</c:v>
                </c:pt>
                <c:pt idx="243136">
                  <c:v>563.28661018490595</c:v>
                </c:pt>
                <c:pt idx="243137">
                  <c:v>563.28892694017998</c:v>
                </c:pt>
                <c:pt idx="243138">
                  <c:v>563.29124369545298</c:v>
                </c:pt>
                <c:pt idx="243139">
                  <c:v>563.293560450727</c:v>
                </c:pt>
                <c:pt idx="243140">
                  <c:v>563.29587720600102</c:v>
                </c:pt>
                <c:pt idx="243141">
                  <c:v>563.29819396127402</c:v>
                </c:pt>
                <c:pt idx="243142">
                  <c:v>563.30051071654805</c:v>
                </c:pt>
                <c:pt idx="243143">
                  <c:v>563.30282747182105</c:v>
                </c:pt>
                <c:pt idx="243144">
                  <c:v>563.30514422709496</c:v>
                </c:pt>
                <c:pt idx="243145">
                  <c:v>563.30746098236796</c:v>
                </c:pt>
                <c:pt idx="243146">
                  <c:v>563.30977773764198</c:v>
                </c:pt>
                <c:pt idx="243147">
                  <c:v>563.31209449291498</c:v>
                </c:pt>
                <c:pt idx="243148">
                  <c:v>563.314411248189</c:v>
                </c:pt>
                <c:pt idx="243149">
                  <c:v>563.31672800346303</c:v>
                </c:pt>
                <c:pt idx="243150">
                  <c:v>563.31904475873603</c:v>
                </c:pt>
                <c:pt idx="243151">
                  <c:v>563.32136151401005</c:v>
                </c:pt>
                <c:pt idx="243152">
                  <c:v>563.32367826928305</c:v>
                </c:pt>
                <c:pt idx="243153">
                  <c:v>563.32599502455696</c:v>
                </c:pt>
                <c:pt idx="243154">
                  <c:v>563.32831177982996</c:v>
                </c:pt>
                <c:pt idx="243155">
                  <c:v>563.33062853510398</c:v>
                </c:pt>
                <c:pt idx="243156">
                  <c:v>563.33294529037801</c:v>
                </c:pt>
                <c:pt idx="243157">
                  <c:v>563.33526204565101</c:v>
                </c:pt>
                <c:pt idx="243158">
                  <c:v>563.33757880092503</c:v>
                </c:pt>
                <c:pt idx="243159">
                  <c:v>563.33989555619803</c:v>
                </c:pt>
                <c:pt idx="243160">
                  <c:v>563.34221231147205</c:v>
                </c:pt>
                <c:pt idx="243161">
                  <c:v>563.34452906674505</c:v>
                </c:pt>
                <c:pt idx="243162">
                  <c:v>563.34684582201896</c:v>
                </c:pt>
                <c:pt idx="243163">
                  <c:v>563.34916257729299</c:v>
                </c:pt>
                <c:pt idx="243164">
                  <c:v>563.35147933256599</c:v>
                </c:pt>
                <c:pt idx="243165">
                  <c:v>563.35379608784001</c:v>
                </c:pt>
                <c:pt idx="243166">
                  <c:v>563.35611284311301</c:v>
                </c:pt>
                <c:pt idx="243167">
                  <c:v>563.35842959838703</c:v>
                </c:pt>
                <c:pt idx="243168">
                  <c:v>563.36074635366003</c:v>
                </c:pt>
                <c:pt idx="243169">
                  <c:v>563.36306310893406</c:v>
                </c:pt>
                <c:pt idx="243170">
                  <c:v>563.36537986420797</c:v>
                </c:pt>
                <c:pt idx="243171">
                  <c:v>563.36769661948097</c:v>
                </c:pt>
                <c:pt idx="243172">
                  <c:v>563.37001337475499</c:v>
                </c:pt>
                <c:pt idx="243173">
                  <c:v>563.37233013002799</c:v>
                </c:pt>
                <c:pt idx="243174">
                  <c:v>563.37464688530201</c:v>
                </c:pt>
                <c:pt idx="243175">
                  <c:v>563.37696364057501</c:v>
                </c:pt>
                <c:pt idx="243176">
                  <c:v>563.37928039584904</c:v>
                </c:pt>
                <c:pt idx="243177">
                  <c:v>563.38159715112295</c:v>
                </c:pt>
                <c:pt idx="243178">
                  <c:v>563.38391390639595</c:v>
                </c:pt>
                <c:pt idx="243179">
                  <c:v>563.38623066166997</c:v>
                </c:pt>
                <c:pt idx="243180">
                  <c:v>563.38854741694297</c:v>
                </c:pt>
                <c:pt idx="243181">
                  <c:v>563.39086417221699</c:v>
                </c:pt>
                <c:pt idx="243182">
                  <c:v>563.39318092748999</c:v>
                </c:pt>
                <c:pt idx="243183">
                  <c:v>563.39549768276402</c:v>
                </c:pt>
                <c:pt idx="243184">
                  <c:v>563.39781443803804</c:v>
                </c:pt>
                <c:pt idx="243185">
                  <c:v>563.40013119331104</c:v>
                </c:pt>
                <c:pt idx="243186">
                  <c:v>563.40244794858495</c:v>
                </c:pt>
                <c:pt idx="243187">
                  <c:v>563.40476470385795</c:v>
                </c:pt>
                <c:pt idx="243188">
                  <c:v>563.40708145913197</c:v>
                </c:pt>
                <c:pt idx="243189">
                  <c:v>563.40939821440497</c:v>
                </c:pt>
                <c:pt idx="243190">
                  <c:v>563.411714969679</c:v>
                </c:pt>
                <c:pt idx="243191">
                  <c:v>563.41403172495302</c:v>
                </c:pt>
                <c:pt idx="243192">
                  <c:v>563.41634848022602</c:v>
                </c:pt>
                <c:pt idx="243193">
                  <c:v>563.41866523550004</c:v>
                </c:pt>
                <c:pt idx="243194">
                  <c:v>563.42098199077304</c:v>
                </c:pt>
                <c:pt idx="243195">
                  <c:v>563.42329874604695</c:v>
                </c:pt>
                <c:pt idx="243196">
                  <c:v>563.42561550131995</c:v>
                </c:pt>
                <c:pt idx="243197">
                  <c:v>563.42793225659398</c:v>
                </c:pt>
                <c:pt idx="243198">
                  <c:v>563.43024901186698</c:v>
                </c:pt>
                <c:pt idx="243199">
                  <c:v>563.432565767141</c:v>
                </c:pt>
                <c:pt idx="243200">
                  <c:v>563.43488252241502</c:v>
                </c:pt>
                <c:pt idx="243201">
                  <c:v>563.43719927768802</c:v>
                </c:pt>
                <c:pt idx="243202">
                  <c:v>563.43951603296205</c:v>
                </c:pt>
                <c:pt idx="243203">
                  <c:v>563.44183278823505</c:v>
                </c:pt>
                <c:pt idx="243204">
                  <c:v>563.44414954350896</c:v>
                </c:pt>
                <c:pt idx="243205">
                  <c:v>563.44646629878196</c:v>
                </c:pt>
                <c:pt idx="243206">
                  <c:v>563.44878305405598</c:v>
                </c:pt>
                <c:pt idx="243207">
                  <c:v>563.45109980933</c:v>
                </c:pt>
                <c:pt idx="243208">
                  <c:v>563.453416564603</c:v>
                </c:pt>
                <c:pt idx="243209">
                  <c:v>563.45573331987703</c:v>
                </c:pt>
                <c:pt idx="243210">
                  <c:v>563.45805007515003</c:v>
                </c:pt>
                <c:pt idx="243211">
                  <c:v>563.46036683042405</c:v>
                </c:pt>
                <c:pt idx="243212">
                  <c:v>563.46268358569705</c:v>
                </c:pt>
                <c:pt idx="243213">
                  <c:v>563.46500034097096</c:v>
                </c:pt>
                <c:pt idx="243214">
                  <c:v>563.46731709624498</c:v>
                </c:pt>
                <c:pt idx="243215">
                  <c:v>563.46963385151798</c:v>
                </c:pt>
                <c:pt idx="243216">
                  <c:v>563.47195060679201</c:v>
                </c:pt>
                <c:pt idx="243217">
                  <c:v>563.47426736206501</c:v>
                </c:pt>
                <c:pt idx="243218">
                  <c:v>563.47658411733903</c:v>
                </c:pt>
                <c:pt idx="243219">
                  <c:v>563.47890087261203</c:v>
                </c:pt>
                <c:pt idx="243220">
                  <c:v>563.48121762788605</c:v>
                </c:pt>
                <c:pt idx="243221">
                  <c:v>563.48353438315996</c:v>
                </c:pt>
                <c:pt idx="243222">
                  <c:v>563.48585113843296</c:v>
                </c:pt>
                <c:pt idx="243223">
                  <c:v>563.48816789370699</c:v>
                </c:pt>
                <c:pt idx="243224">
                  <c:v>563.49048464897999</c:v>
                </c:pt>
                <c:pt idx="243225">
                  <c:v>563.49280140425401</c:v>
                </c:pt>
                <c:pt idx="243226">
                  <c:v>563.49511815952701</c:v>
                </c:pt>
                <c:pt idx="243227">
                  <c:v>563.49743491480103</c:v>
                </c:pt>
                <c:pt idx="243228">
                  <c:v>563.49975167007506</c:v>
                </c:pt>
                <c:pt idx="243229">
                  <c:v>563.50206842534806</c:v>
                </c:pt>
                <c:pt idx="243230">
                  <c:v>563.50438518062197</c:v>
                </c:pt>
                <c:pt idx="243231">
                  <c:v>563.50670193589497</c:v>
                </c:pt>
                <c:pt idx="243232">
                  <c:v>563.50901869116899</c:v>
                </c:pt>
                <c:pt idx="243233">
                  <c:v>563.51133544644199</c:v>
                </c:pt>
                <c:pt idx="243234">
                  <c:v>563.51365220171601</c:v>
                </c:pt>
                <c:pt idx="243235">
                  <c:v>563.51596895699004</c:v>
                </c:pt>
                <c:pt idx="243236">
                  <c:v>563.51828571226304</c:v>
                </c:pt>
                <c:pt idx="243237">
                  <c:v>563.52060246753695</c:v>
                </c:pt>
                <c:pt idx="243238">
                  <c:v>563.52291922280995</c:v>
                </c:pt>
                <c:pt idx="243239">
                  <c:v>563.52523597808397</c:v>
                </c:pt>
                <c:pt idx="243240">
                  <c:v>563.52755273335697</c:v>
                </c:pt>
                <c:pt idx="243241">
                  <c:v>563.52986948863099</c:v>
                </c:pt>
                <c:pt idx="243242">
                  <c:v>563.53218624390399</c:v>
                </c:pt>
                <c:pt idx="243243">
                  <c:v>563.53450299917802</c:v>
                </c:pt>
                <c:pt idx="243244">
                  <c:v>563.53681975445204</c:v>
                </c:pt>
                <c:pt idx="243245">
                  <c:v>563.53913650972504</c:v>
                </c:pt>
                <c:pt idx="243246">
                  <c:v>563.54145326499895</c:v>
                </c:pt>
                <c:pt idx="243247">
                  <c:v>563.54377002027195</c:v>
                </c:pt>
                <c:pt idx="243248">
                  <c:v>563.54608677554597</c:v>
                </c:pt>
                <c:pt idx="243249">
                  <c:v>563.54840353081897</c:v>
                </c:pt>
                <c:pt idx="243250">
                  <c:v>563.550720286093</c:v>
                </c:pt>
                <c:pt idx="243251">
                  <c:v>563.55303704136702</c:v>
                </c:pt>
                <c:pt idx="243252">
                  <c:v>563.55535379664002</c:v>
                </c:pt>
                <c:pt idx="243253">
                  <c:v>563.55767055191404</c:v>
                </c:pt>
                <c:pt idx="243254">
                  <c:v>563.55998730718704</c:v>
                </c:pt>
                <c:pt idx="243255">
                  <c:v>563.56230406246095</c:v>
                </c:pt>
                <c:pt idx="243256">
                  <c:v>563.56462081773395</c:v>
                </c:pt>
                <c:pt idx="243257">
                  <c:v>563.56693757300798</c:v>
                </c:pt>
                <c:pt idx="243258">
                  <c:v>563.569254328282</c:v>
                </c:pt>
                <c:pt idx="243259">
                  <c:v>563.571571083555</c:v>
                </c:pt>
                <c:pt idx="243260">
                  <c:v>563.57388783882902</c:v>
                </c:pt>
                <c:pt idx="243261">
                  <c:v>563.57620459410202</c:v>
                </c:pt>
                <c:pt idx="243262">
                  <c:v>563.57852134937605</c:v>
                </c:pt>
                <c:pt idx="243263">
                  <c:v>563.58083810464905</c:v>
                </c:pt>
                <c:pt idx="243264">
                  <c:v>563.58315485992296</c:v>
                </c:pt>
                <c:pt idx="243265">
                  <c:v>563.58547161519698</c:v>
                </c:pt>
                <c:pt idx="243266">
                  <c:v>563.58778837046998</c:v>
                </c:pt>
                <c:pt idx="243267">
                  <c:v>563.590105125744</c:v>
                </c:pt>
                <c:pt idx="243268">
                  <c:v>563.592421881017</c:v>
                </c:pt>
                <c:pt idx="243269">
                  <c:v>563.59473863629103</c:v>
                </c:pt>
                <c:pt idx="243270">
                  <c:v>563.59705539156403</c:v>
                </c:pt>
                <c:pt idx="243271">
                  <c:v>563.59937214683805</c:v>
                </c:pt>
                <c:pt idx="243272">
                  <c:v>563.60168890211196</c:v>
                </c:pt>
                <c:pt idx="243273">
                  <c:v>563.60400565738496</c:v>
                </c:pt>
                <c:pt idx="243274">
                  <c:v>563.60632241265898</c:v>
                </c:pt>
                <c:pt idx="243275">
                  <c:v>563.60863916793198</c:v>
                </c:pt>
                <c:pt idx="243276">
                  <c:v>563.61095592320601</c:v>
                </c:pt>
                <c:pt idx="243277">
                  <c:v>563.61327267847901</c:v>
                </c:pt>
                <c:pt idx="243278">
                  <c:v>563.61558943375303</c:v>
                </c:pt>
                <c:pt idx="243279">
                  <c:v>563.61790618902705</c:v>
                </c:pt>
                <c:pt idx="243280">
                  <c:v>563.62022294430005</c:v>
                </c:pt>
                <c:pt idx="243281">
                  <c:v>563.62253969957396</c:v>
                </c:pt>
                <c:pt idx="243282">
                  <c:v>563.62485645484696</c:v>
                </c:pt>
                <c:pt idx="243283">
                  <c:v>563.62717321012099</c:v>
                </c:pt>
                <c:pt idx="243284">
                  <c:v>563.62948996539399</c:v>
                </c:pt>
                <c:pt idx="243285">
                  <c:v>563.63180672066801</c:v>
                </c:pt>
                <c:pt idx="243286">
                  <c:v>563.63412347594203</c:v>
                </c:pt>
                <c:pt idx="243287">
                  <c:v>563.63644023121503</c:v>
                </c:pt>
                <c:pt idx="243288">
                  <c:v>563.63875698648906</c:v>
                </c:pt>
                <c:pt idx="243289">
                  <c:v>563.64107374176206</c:v>
                </c:pt>
                <c:pt idx="243290">
                  <c:v>563.64339049703597</c:v>
                </c:pt>
                <c:pt idx="243291">
                  <c:v>563.64570725230897</c:v>
                </c:pt>
                <c:pt idx="243292">
                  <c:v>563.64802400758299</c:v>
                </c:pt>
                <c:pt idx="243293">
                  <c:v>563.65034076285599</c:v>
                </c:pt>
                <c:pt idx="243294">
                  <c:v>563.65265751813001</c:v>
                </c:pt>
                <c:pt idx="243295">
                  <c:v>563.65497427340404</c:v>
                </c:pt>
                <c:pt idx="243296">
                  <c:v>563.65729102867704</c:v>
                </c:pt>
                <c:pt idx="243297">
                  <c:v>563.65960778395095</c:v>
                </c:pt>
                <c:pt idx="243298">
                  <c:v>563.66192453922395</c:v>
                </c:pt>
                <c:pt idx="243299">
                  <c:v>563.66424129449797</c:v>
                </c:pt>
                <c:pt idx="243300">
                  <c:v>563.66655804977097</c:v>
                </c:pt>
                <c:pt idx="243301">
                  <c:v>563.66887480504499</c:v>
                </c:pt>
                <c:pt idx="243302">
                  <c:v>563.67119156031902</c:v>
                </c:pt>
                <c:pt idx="243303">
                  <c:v>563.67350831559202</c:v>
                </c:pt>
                <c:pt idx="243304">
                  <c:v>563.67582507086604</c:v>
                </c:pt>
                <c:pt idx="243305">
                  <c:v>563.67814182613904</c:v>
                </c:pt>
                <c:pt idx="243306">
                  <c:v>563.68045858141295</c:v>
                </c:pt>
                <c:pt idx="243307">
                  <c:v>563.68277533668595</c:v>
                </c:pt>
                <c:pt idx="243308">
                  <c:v>563.68509209195997</c:v>
                </c:pt>
                <c:pt idx="243309">
                  <c:v>563.687408847234</c:v>
                </c:pt>
                <c:pt idx="243310">
                  <c:v>563.689725602507</c:v>
                </c:pt>
                <c:pt idx="243311">
                  <c:v>563.69204235778102</c:v>
                </c:pt>
                <c:pt idx="243312">
                  <c:v>563.69435911305402</c:v>
                </c:pt>
                <c:pt idx="243313">
                  <c:v>563.69667586832804</c:v>
                </c:pt>
                <c:pt idx="243314">
                  <c:v>563.69899262360104</c:v>
                </c:pt>
                <c:pt idx="243315">
                  <c:v>563.70130937887495</c:v>
                </c:pt>
                <c:pt idx="243316">
                  <c:v>563.70362613414898</c:v>
                </c:pt>
                <c:pt idx="243317">
                  <c:v>563.70594288942198</c:v>
                </c:pt>
                <c:pt idx="243318">
                  <c:v>563.708259644696</c:v>
                </c:pt>
                <c:pt idx="243319">
                  <c:v>563.710576399969</c:v>
                </c:pt>
                <c:pt idx="243320">
                  <c:v>563.71289315524302</c:v>
                </c:pt>
                <c:pt idx="243321">
                  <c:v>563.71520991051602</c:v>
                </c:pt>
                <c:pt idx="243322">
                  <c:v>563.71752666579005</c:v>
                </c:pt>
                <c:pt idx="243323">
                  <c:v>563.71984342106396</c:v>
                </c:pt>
                <c:pt idx="243324">
                  <c:v>563.72216017633696</c:v>
                </c:pt>
                <c:pt idx="243325">
                  <c:v>563.72447693161098</c:v>
                </c:pt>
                <c:pt idx="243326">
                  <c:v>563.72679368688398</c:v>
                </c:pt>
                <c:pt idx="243327">
                  <c:v>563.729110442158</c:v>
                </c:pt>
                <c:pt idx="243328">
                  <c:v>563.731427197431</c:v>
                </c:pt>
                <c:pt idx="243329">
                  <c:v>563.73374395270503</c:v>
                </c:pt>
                <c:pt idx="243330">
                  <c:v>563.73606070797905</c:v>
                </c:pt>
                <c:pt idx="243331">
                  <c:v>563.73837746325205</c:v>
                </c:pt>
                <c:pt idx="243332">
                  <c:v>563.74069421852596</c:v>
                </c:pt>
                <c:pt idx="243333">
                  <c:v>563.74301097379896</c:v>
                </c:pt>
                <c:pt idx="243334">
                  <c:v>563.74532772907298</c:v>
                </c:pt>
                <c:pt idx="243335">
                  <c:v>563.74764448434598</c:v>
                </c:pt>
                <c:pt idx="243336">
                  <c:v>563.74996123962001</c:v>
                </c:pt>
                <c:pt idx="243337">
                  <c:v>563.75227799489403</c:v>
                </c:pt>
                <c:pt idx="243338">
                  <c:v>563.75459475016703</c:v>
                </c:pt>
                <c:pt idx="243339">
                  <c:v>563.75691150544105</c:v>
                </c:pt>
                <c:pt idx="243340">
                  <c:v>563.75922826071405</c:v>
                </c:pt>
                <c:pt idx="243341">
                  <c:v>563.76154501598796</c:v>
                </c:pt>
                <c:pt idx="243342">
                  <c:v>563.76386177126096</c:v>
                </c:pt>
                <c:pt idx="243343">
                  <c:v>563.76617852653499</c:v>
                </c:pt>
                <c:pt idx="243344">
                  <c:v>563.76849528180799</c:v>
                </c:pt>
                <c:pt idx="243345">
                  <c:v>563.77081203708201</c:v>
                </c:pt>
                <c:pt idx="243346">
                  <c:v>563.77312879235603</c:v>
                </c:pt>
                <c:pt idx="243347">
                  <c:v>563.77544554762903</c:v>
                </c:pt>
                <c:pt idx="243348">
                  <c:v>563.77776230290306</c:v>
                </c:pt>
                <c:pt idx="243349">
                  <c:v>563.78007905817606</c:v>
                </c:pt>
                <c:pt idx="243350">
                  <c:v>563.78239581344997</c:v>
                </c:pt>
                <c:pt idx="243351">
                  <c:v>563.78471256872297</c:v>
                </c:pt>
                <c:pt idx="243352">
                  <c:v>563.78702932399699</c:v>
                </c:pt>
                <c:pt idx="243353">
                  <c:v>563.78934607927101</c:v>
                </c:pt>
                <c:pt idx="243354">
                  <c:v>563.79166283454401</c:v>
                </c:pt>
                <c:pt idx="243355">
                  <c:v>563.79397958981804</c:v>
                </c:pt>
                <c:pt idx="243356">
                  <c:v>563.79629634509104</c:v>
                </c:pt>
                <c:pt idx="243357">
                  <c:v>563.79861310036495</c:v>
                </c:pt>
                <c:pt idx="243358">
                  <c:v>563.80092985563795</c:v>
                </c:pt>
                <c:pt idx="243359">
                  <c:v>563.80324661091197</c:v>
                </c:pt>
                <c:pt idx="243360">
                  <c:v>563.80556336618599</c:v>
                </c:pt>
                <c:pt idx="243361">
                  <c:v>563.80788012145899</c:v>
                </c:pt>
                <c:pt idx="243362">
                  <c:v>563.81019687673302</c:v>
                </c:pt>
                <c:pt idx="243363">
                  <c:v>563.81251363200602</c:v>
                </c:pt>
                <c:pt idx="243364">
                  <c:v>563.81483038728004</c:v>
                </c:pt>
                <c:pt idx="243365">
                  <c:v>563.81714714255304</c:v>
                </c:pt>
                <c:pt idx="243366">
                  <c:v>563.81946389782695</c:v>
                </c:pt>
                <c:pt idx="243367">
                  <c:v>563.82178065310097</c:v>
                </c:pt>
                <c:pt idx="243368">
                  <c:v>563.82409740837397</c:v>
                </c:pt>
                <c:pt idx="243369">
                  <c:v>563.826414163648</c:v>
                </c:pt>
                <c:pt idx="243370">
                  <c:v>563.828730918921</c:v>
                </c:pt>
                <c:pt idx="243371">
                  <c:v>563.83104767419502</c:v>
                </c:pt>
                <c:pt idx="243372">
                  <c:v>563.83336442946802</c:v>
                </c:pt>
                <c:pt idx="243373">
                  <c:v>563.83568118474204</c:v>
                </c:pt>
                <c:pt idx="243374">
                  <c:v>563.83799794001595</c:v>
                </c:pt>
                <c:pt idx="243375">
                  <c:v>563.84031469528895</c:v>
                </c:pt>
                <c:pt idx="243376">
                  <c:v>563.84263145056298</c:v>
                </c:pt>
                <c:pt idx="243377">
                  <c:v>563.84494820583598</c:v>
                </c:pt>
                <c:pt idx="243378">
                  <c:v>563.84726496111</c:v>
                </c:pt>
                <c:pt idx="243379">
                  <c:v>563.849581716383</c:v>
                </c:pt>
                <c:pt idx="243380">
                  <c:v>563.85189847165702</c:v>
                </c:pt>
                <c:pt idx="243381">
                  <c:v>563.85421522693105</c:v>
                </c:pt>
                <c:pt idx="243382">
                  <c:v>563.85653198220405</c:v>
                </c:pt>
                <c:pt idx="243383">
                  <c:v>563.85884873747796</c:v>
                </c:pt>
                <c:pt idx="243384">
                  <c:v>563.86116549275096</c:v>
                </c:pt>
                <c:pt idx="243385">
                  <c:v>563.86348224802498</c:v>
                </c:pt>
                <c:pt idx="243386">
                  <c:v>563.86579900329798</c:v>
                </c:pt>
                <c:pt idx="243387">
                  <c:v>563.868115758572</c:v>
                </c:pt>
                <c:pt idx="243388">
                  <c:v>563.87043251384603</c:v>
                </c:pt>
                <c:pt idx="243389">
                  <c:v>563.87274926911903</c:v>
                </c:pt>
                <c:pt idx="243390">
                  <c:v>563.87506602439305</c:v>
                </c:pt>
                <c:pt idx="243391">
                  <c:v>563.87738277966605</c:v>
                </c:pt>
                <c:pt idx="243392">
                  <c:v>563.87969953493996</c:v>
                </c:pt>
                <c:pt idx="243393">
                  <c:v>563.88201629021296</c:v>
                </c:pt>
                <c:pt idx="243394">
                  <c:v>563.88433304548698</c:v>
                </c:pt>
                <c:pt idx="243395">
                  <c:v>563.88664980075998</c:v>
                </c:pt>
                <c:pt idx="243396">
                  <c:v>563.88896655603401</c:v>
                </c:pt>
                <c:pt idx="243397">
                  <c:v>563.89128331130803</c:v>
                </c:pt>
                <c:pt idx="243398">
                  <c:v>563.89360006658103</c:v>
                </c:pt>
                <c:pt idx="243399">
                  <c:v>563.89591682185505</c:v>
                </c:pt>
                <c:pt idx="243400">
                  <c:v>563.89823357712805</c:v>
                </c:pt>
                <c:pt idx="243401">
                  <c:v>563.90055033240196</c:v>
                </c:pt>
                <c:pt idx="243402">
                  <c:v>563.90286708767496</c:v>
                </c:pt>
                <c:pt idx="243403">
                  <c:v>563.90518384294899</c:v>
                </c:pt>
                <c:pt idx="243404">
                  <c:v>563.90750059822301</c:v>
                </c:pt>
                <c:pt idx="243405">
                  <c:v>563.90981735349601</c:v>
                </c:pt>
                <c:pt idx="243406">
                  <c:v>563.91213410877003</c:v>
                </c:pt>
                <c:pt idx="243407">
                  <c:v>563.91445086404303</c:v>
                </c:pt>
                <c:pt idx="243408">
                  <c:v>563.91676761931706</c:v>
                </c:pt>
                <c:pt idx="243409">
                  <c:v>563.91908437459006</c:v>
                </c:pt>
                <c:pt idx="243410">
                  <c:v>563.92140112986397</c:v>
                </c:pt>
                <c:pt idx="243411">
                  <c:v>563.92371788513799</c:v>
                </c:pt>
                <c:pt idx="243412">
                  <c:v>563.92603464041099</c:v>
                </c:pt>
                <c:pt idx="243413">
                  <c:v>563.92835139568501</c:v>
                </c:pt>
                <c:pt idx="243414">
                  <c:v>563.93066815095801</c:v>
                </c:pt>
                <c:pt idx="243415">
                  <c:v>563.93298490623204</c:v>
                </c:pt>
                <c:pt idx="243416">
                  <c:v>563.93530166150504</c:v>
                </c:pt>
                <c:pt idx="243417">
                  <c:v>563.93761841677895</c:v>
                </c:pt>
                <c:pt idx="243418">
                  <c:v>563.93993517205297</c:v>
                </c:pt>
                <c:pt idx="243419">
                  <c:v>563.94225192732597</c:v>
                </c:pt>
                <c:pt idx="243420">
                  <c:v>563.94456868259999</c:v>
                </c:pt>
                <c:pt idx="243421">
                  <c:v>563.94688543787299</c:v>
                </c:pt>
                <c:pt idx="243422">
                  <c:v>563.94920219314702</c:v>
                </c:pt>
                <c:pt idx="243423">
                  <c:v>563.95151894842002</c:v>
                </c:pt>
                <c:pt idx="243424">
                  <c:v>563.95383570369404</c:v>
                </c:pt>
                <c:pt idx="243425">
                  <c:v>563.95615245896795</c:v>
                </c:pt>
                <c:pt idx="243426">
                  <c:v>563.95846921424095</c:v>
                </c:pt>
                <c:pt idx="243427">
                  <c:v>563.96078596951497</c:v>
                </c:pt>
                <c:pt idx="243428">
                  <c:v>563.96310272478797</c:v>
                </c:pt>
                <c:pt idx="243429">
                  <c:v>563.965419480062</c:v>
                </c:pt>
                <c:pt idx="243430">
                  <c:v>563.967736235335</c:v>
                </c:pt>
                <c:pt idx="243431">
                  <c:v>563.97005299060902</c:v>
                </c:pt>
                <c:pt idx="243432">
                  <c:v>563.97236974588304</c:v>
                </c:pt>
                <c:pt idx="243433">
                  <c:v>563.97468650115604</c:v>
                </c:pt>
                <c:pt idx="243434">
                  <c:v>563.97700325642995</c:v>
                </c:pt>
                <c:pt idx="243435">
                  <c:v>563.97932001170295</c:v>
                </c:pt>
                <c:pt idx="243436">
                  <c:v>563.98163676697698</c:v>
                </c:pt>
                <c:pt idx="243437">
                  <c:v>563.98395352224998</c:v>
                </c:pt>
                <c:pt idx="243438">
                  <c:v>563.986270277524</c:v>
                </c:pt>
                <c:pt idx="243439">
                  <c:v>563.98858703279802</c:v>
                </c:pt>
                <c:pt idx="243440">
                  <c:v>563.99090378807102</c:v>
                </c:pt>
                <c:pt idx="243441">
                  <c:v>563.99322054334505</c:v>
                </c:pt>
                <c:pt idx="243442">
                  <c:v>563.99553729861805</c:v>
                </c:pt>
                <c:pt idx="243443">
                  <c:v>563.99785405389196</c:v>
                </c:pt>
                <c:pt idx="243444">
                  <c:v>564.00017080916496</c:v>
                </c:pt>
                <c:pt idx="243445">
                  <c:v>564.00248756443898</c:v>
                </c:pt>
                <c:pt idx="243446">
                  <c:v>564.00480431971198</c:v>
                </c:pt>
                <c:pt idx="243447">
                  <c:v>564.007121074986</c:v>
                </c:pt>
                <c:pt idx="243448">
                  <c:v>564.00943783026003</c:v>
                </c:pt>
                <c:pt idx="243449">
                  <c:v>564.01175458553303</c:v>
                </c:pt>
                <c:pt idx="243450">
                  <c:v>564.01407134080705</c:v>
                </c:pt>
                <c:pt idx="243451">
                  <c:v>564.01638809608005</c:v>
                </c:pt>
                <c:pt idx="243452">
                  <c:v>564.01870485135396</c:v>
                </c:pt>
                <c:pt idx="243453">
                  <c:v>564.02102160662696</c:v>
                </c:pt>
                <c:pt idx="243454">
                  <c:v>564.02333836190098</c:v>
                </c:pt>
                <c:pt idx="243455">
                  <c:v>564.02565511717501</c:v>
                </c:pt>
                <c:pt idx="243456">
                  <c:v>564.02797187244801</c:v>
                </c:pt>
                <c:pt idx="243457">
                  <c:v>564.03028862772203</c:v>
                </c:pt>
                <c:pt idx="243458">
                  <c:v>564.03260538299503</c:v>
                </c:pt>
                <c:pt idx="243459">
                  <c:v>564.03492213826905</c:v>
                </c:pt>
                <c:pt idx="243460">
                  <c:v>564.03723889354205</c:v>
                </c:pt>
                <c:pt idx="243461">
                  <c:v>564.03955564881596</c:v>
                </c:pt>
                <c:pt idx="243462">
                  <c:v>564.04187240408999</c:v>
                </c:pt>
                <c:pt idx="243463">
                  <c:v>564.04418915936299</c:v>
                </c:pt>
                <c:pt idx="243464">
                  <c:v>564.04650591463701</c:v>
                </c:pt>
                <c:pt idx="243465">
                  <c:v>564.04882266991001</c:v>
                </c:pt>
                <c:pt idx="243466">
                  <c:v>564.05113942518403</c:v>
                </c:pt>
                <c:pt idx="243467">
                  <c:v>564.05345618045703</c:v>
                </c:pt>
                <c:pt idx="243468">
                  <c:v>564.05577293573106</c:v>
                </c:pt>
                <c:pt idx="243469">
                  <c:v>564.05808969100497</c:v>
                </c:pt>
                <c:pt idx="243470">
                  <c:v>564.06040644627797</c:v>
                </c:pt>
                <c:pt idx="243471">
                  <c:v>564.06272320155199</c:v>
                </c:pt>
                <c:pt idx="243472">
                  <c:v>564.06503995682499</c:v>
                </c:pt>
                <c:pt idx="243473">
                  <c:v>564.06735671209901</c:v>
                </c:pt>
                <c:pt idx="243474">
                  <c:v>564.06967346737201</c:v>
                </c:pt>
                <c:pt idx="243475">
                  <c:v>564.07199022264604</c:v>
                </c:pt>
                <c:pt idx="243476">
                  <c:v>564.07430697791995</c:v>
                </c:pt>
                <c:pt idx="243477">
                  <c:v>564.07662373319295</c:v>
                </c:pt>
                <c:pt idx="243478">
                  <c:v>564.07894048846697</c:v>
                </c:pt>
                <c:pt idx="243479">
                  <c:v>564.08125724373997</c:v>
                </c:pt>
                <c:pt idx="243480">
                  <c:v>564.08357399901399</c:v>
                </c:pt>
                <c:pt idx="243481">
                  <c:v>564.08589075428699</c:v>
                </c:pt>
                <c:pt idx="243482">
                  <c:v>564.08820750956102</c:v>
                </c:pt>
                <c:pt idx="243483">
                  <c:v>564.09052426483504</c:v>
                </c:pt>
                <c:pt idx="243484">
                  <c:v>564.09284102010804</c:v>
                </c:pt>
                <c:pt idx="243485">
                  <c:v>564.09515777538195</c:v>
                </c:pt>
                <c:pt idx="243486">
                  <c:v>564.09747453065495</c:v>
                </c:pt>
                <c:pt idx="243487">
                  <c:v>564.09979128592897</c:v>
                </c:pt>
                <c:pt idx="243488">
                  <c:v>564.10210804120197</c:v>
                </c:pt>
                <c:pt idx="243489">
                  <c:v>564.104424796476</c:v>
                </c:pt>
                <c:pt idx="243490">
                  <c:v>564.10674155175002</c:v>
                </c:pt>
                <c:pt idx="243491">
                  <c:v>564.10905830702302</c:v>
                </c:pt>
                <c:pt idx="243492">
                  <c:v>564.11137506229704</c:v>
                </c:pt>
                <c:pt idx="243493">
                  <c:v>564.11369181757004</c:v>
                </c:pt>
                <c:pt idx="243494">
                  <c:v>564.11600857284395</c:v>
                </c:pt>
                <c:pt idx="243495">
                  <c:v>564.11832532811695</c:v>
                </c:pt>
                <c:pt idx="243496">
                  <c:v>564.12064208339098</c:v>
                </c:pt>
                <c:pt idx="243497">
                  <c:v>564.12295883866398</c:v>
                </c:pt>
                <c:pt idx="243498">
                  <c:v>564.125275593938</c:v>
                </c:pt>
                <c:pt idx="243499">
                  <c:v>564.12759234921202</c:v>
                </c:pt>
                <c:pt idx="243500">
                  <c:v>564.12990910448502</c:v>
                </c:pt>
                <c:pt idx="243501">
                  <c:v>564.13222585975905</c:v>
                </c:pt>
                <c:pt idx="243502">
                  <c:v>564.13454261503205</c:v>
                </c:pt>
                <c:pt idx="243503">
                  <c:v>564.13685937030596</c:v>
                </c:pt>
                <c:pt idx="243504">
                  <c:v>564.13917612557896</c:v>
                </c:pt>
                <c:pt idx="243505">
                  <c:v>564.14149288085298</c:v>
                </c:pt>
                <c:pt idx="243506">
                  <c:v>564.143809636127</c:v>
                </c:pt>
                <c:pt idx="243507">
                  <c:v>564.1461263914</c:v>
                </c:pt>
                <c:pt idx="243508">
                  <c:v>564.14844314667403</c:v>
                </c:pt>
                <c:pt idx="243509">
                  <c:v>564.15075990194703</c:v>
                </c:pt>
                <c:pt idx="243510">
                  <c:v>564.15307665722105</c:v>
                </c:pt>
                <c:pt idx="243511">
                  <c:v>564.15539341249405</c:v>
                </c:pt>
                <c:pt idx="243512">
                  <c:v>564.15771016776796</c:v>
                </c:pt>
                <c:pt idx="243513">
                  <c:v>564.16002692304198</c:v>
                </c:pt>
                <c:pt idx="243514">
                  <c:v>564.16234367831498</c:v>
                </c:pt>
                <c:pt idx="243515">
                  <c:v>564.16466043358901</c:v>
                </c:pt>
                <c:pt idx="243516">
                  <c:v>564.16697718886201</c:v>
                </c:pt>
                <c:pt idx="243517">
                  <c:v>564.16929394413603</c:v>
                </c:pt>
                <c:pt idx="243518">
                  <c:v>564.17161069940903</c:v>
                </c:pt>
                <c:pt idx="243519">
                  <c:v>564.17392745468305</c:v>
                </c:pt>
                <c:pt idx="243520">
                  <c:v>564.17624420995696</c:v>
                </c:pt>
                <c:pt idx="243521">
                  <c:v>564.17856096522996</c:v>
                </c:pt>
                <c:pt idx="243522">
                  <c:v>564.18087772050399</c:v>
                </c:pt>
                <c:pt idx="243523">
                  <c:v>564.18319447577699</c:v>
                </c:pt>
                <c:pt idx="243524">
                  <c:v>564.18551123105101</c:v>
                </c:pt>
                <c:pt idx="243525">
                  <c:v>564.18782798632401</c:v>
                </c:pt>
                <c:pt idx="243526">
                  <c:v>564.19014474159803</c:v>
                </c:pt>
                <c:pt idx="243527">
                  <c:v>564.19246149687206</c:v>
                </c:pt>
                <c:pt idx="243528">
                  <c:v>564.19477825214506</c:v>
                </c:pt>
                <c:pt idx="243529">
                  <c:v>564.19709500741897</c:v>
                </c:pt>
                <c:pt idx="243530">
                  <c:v>564.19941176269197</c:v>
                </c:pt>
                <c:pt idx="243531">
                  <c:v>564.20172851796599</c:v>
                </c:pt>
                <c:pt idx="243532">
                  <c:v>564.20404527323899</c:v>
                </c:pt>
                <c:pt idx="243533">
                  <c:v>564.20636202851301</c:v>
                </c:pt>
                <c:pt idx="243534">
                  <c:v>564.20867878378704</c:v>
                </c:pt>
                <c:pt idx="243535">
                  <c:v>564.21099553906004</c:v>
                </c:pt>
                <c:pt idx="243536">
                  <c:v>564.21331229433395</c:v>
                </c:pt>
                <c:pt idx="243537">
                  <c:v>564.21562904960695</c:v>
                </c:pt>
                <c:pt idx="243538">
                  <c:v>564.21794580488097</c:v>
                </c:pt>
                <c:pt idx="243539">
                  <c:v>564.22026256015397</c:v>
                </c:pt>
                <c:pt idx="243540">
                  <c:v>564.22257931542799</c:v>
                </c:pt>
                <c:pt idx="243541">
                  <c:v>564.22489607070099</c:v>
                </c:pt>
                <c:pt idx="243542">
                  <c:v>564.22721282597502</c:v>
                </c:pt>
                <c:pt idx="243543">
                  <c:v>564.22952958124904</c:v>
                </c:pt>
                <c:pt idx="243544">
                  <c:v>564.23184633652204</c:v>
                </c:pt>
                <c:pt idx="243545">
                  <c:v>564.23416309179595</c:v>
                </c:pt>
                <c:pt idx="243546">
                  <c:v>564.23647984706895</c:v>
                </c:pt>
                <c:pt idx="243547">
                  <c:v>564.23879660234297</c:v>
                </c:pt>
                <c:pt idx="243548">
                  <c:v>564.24111335761597</c:v>
                </c:pt>
                <c:pt idx="243549">
                  <c:v>564.24343011289</c:v>
                </c:pt>
                <c:pt idx="243550">
                  <c:v>564.24574686816402</c:v>
                </c:pt>
                <c:pt idx="243551">
                  <c:v>564.24806362343702</c:v>
                </c:pt>
                <c:pt idx="243552">
                  <c:v>564.25038037871104</c:v>
                </c:pt>
                <c:pt idx="243553">
                  <c:v>564.25269713398404</c:v>
                </c:pt>
                <c:pt idx="243554">
                  <c:v>564.25501388925795</c:v>
                </c:pt>
                <c:pt idx="243555">
                  <c:v>564.25733064453095</c:v>
                </c:pt>
                <c:pt idx="243556">
                  <c:v>564.25964739980498</c:v>
                </c:pt>
                <c:pt idx="243557">
                  <c:v>564.261964155079</c:v>
                </c:pt>
                <c:pt idx="243558">
                  <c:v>564.264280910352</c:v>
                </c:pt>
                <c:pt idx="243559">
                  <c:v>564.26659766562602</c:v>
                </c:pt>
                <c:pt idx="243560">
                  <c:v>564.26891442089902</c:v>
                </c:pt>
                <c:pt idx="243561">
                  <c:v>564.27123117617305</c:v>
                </c:pt>
                <c:pt idx="243562">
                  <c:v>564.27354793144605</c:v>
                </c:pt>
                <c:pt idx="243563">
                  <c:v>564.27586468671996</c:v>
                </c:pt>
                <c:pt idx="243564">
                  <c:v>564.27818144199398</c:v>
                </c:pt>
                <c:pt idx="243565">
                  <c:v>564.28049819726698</c:v>
                </c:pt>
                <c:pt idx="243566">
                  <c:v>564.282814952541</c:v>
                </c:pt>
                <c:pt idx="243567">
                  <c:v>564.285131707814</c:v>
                </c:pt>
                <c:pt idx="243568">
                  <c:v>564.28744846308803</c:v>
                </c:pt>
                <c:pt idx="243569">
                  <c:v>564.28976521836103</c:v>
                </c:pt>
                <c:pt idx="243570">
                  <c:v>564.29208197363505</c:v>
                </c:pt>
                <c:pt idx="243571">
                  <c:v>564.29439872890896</c:v>
                </c:pt>
                <c:pt idx="243572">
                  <c:v>564.29671548418196</c:v>
                </c:pt>
                <c:pt idx="243573">
                  <c:v>564.29903223945598</c:v>
                </c:pt>
                <c:pt idx="243574">
                  <c:v>564.30134899472898</c:v>
                </c:pt>
                <c:pt idx="243575">
                  <c:v>564.30366575000301</c:v>
                </c:pt>
                <c:pt idx="243576">
                  <c:v>564.30598250527601</c:v>
                </c:pt>
                <c:pt idx="243577">
                  <c:v>564.30829926055003</c:v>
                </c:pt>
                <c:pt idx="243578">
                  <c:v>564.31061601582405</c:v>
                </c:pt>
                <c:pt idx="243579">
                  <c:v>564.31293277109705</c:v>
                </c:pt>
                <c:pt idx="243580">
                  <c:v>564.31524952637096</c:v>
                </c:pt>
                <c:pt idx="243581">
                  <c:v>564.31756628164396</c:v>
                </c:pt>
                <c:pt idx="243582">
                  <c:v>564.31988303691799</c:v>
                </c:pt>
                <c:pt idx="243583">
                  <c:v>564.32219979219099</c:v>
                </c:pt>
                <c:pt idx="243584">
                  <c:v>564.32451654746501</c:v>
                </c:pt>
                <c:pt idx="243585">
                  <c:v>564.32683330273903</c:v>
                </c:pt>
                <c:pt idx="243586">
                  <c:v>564.32915005801203</c:v>
                </c:pt>
                <c:pt idx="243587">
                  <c:v>564.33146681328606</c:v>
                </c:pt>
                <c:pt idx="243588">
                  <c:v>564.33378356855906</c:v>
                </c:pt>
                <c:pt idx="243589">
                  <c:v>564.33610032383297</c:v>
                </c:pt>
                <c:pt idx="243590">
                  <c:v>564.33841707910597</c:v>
                </c:pt>
                <c:pt idx="243591">
                  <c:v>564.34073383437999</c:v>
                </c:pt>
                <c:pt idx="243592">
                  <c:v>564.34305058965299</c:v>
                </c:pt>
                <c:pt idx="243593">
                  <c:v>564.34536734492701</c:v>
                </c:pt>
                <c:pt idx="243594">
                  <c:v>564.34768410020104</c:v>
                </c:pt>
                <c:pt idx="243595">
                  <c:v>564.35000085547404</c:v>
                </c:pt>
                <c:pt idx="243596">
                  <c:v>564.35231761074795</c:v>
                </c:pt>
                <c:pt idx="243597">
                  <c:v>564.35463436602095</c:v>
                </c:pt>
                <c:pt idx="243598">
                  <c:v>564.35695112129497</c:v>
                </c:pt>
                <c:pt idx="243599">
                  <c:v>564.35926787656797</c:v>
                </c:pt>
                <c:pt idx="243600">
                  <c:v>564.36158463184199</c:v>
                </c:pt>
                <c:pt idx="243601">
                  <c:v>564.36390138711602</c:v>
                </c:pt>
                <c:pt idx="243602">
                  <c:v>564.36621814238902</c:v>
                </c:pt>
                <c:pt idx="243603">
                  <c:v>564.36853489766304</c:v>
                </c:pt>
                <c:pt idx="243604">
                  <c:v>564.37085165293604</c:v>
                </c:pt>
                <c:pt idx="243605">
                  <c:v>564.37316840820995</c:v>
                </c:pt>
                <c:pt idx="243606">
                  <c:v>564.37548516348295</c:v>
                </c:pt>
                <c:pt idx="243607">
                  <c:v>564.37780191875697</c:v>
                </c:pt>
                <c:pt idx="243608">
                  <c:v>564.380118674031</c:v>
                </c:pt>
                <c:pt idx="243609">
                  <c:v>564.382435429304</c:v>
                </c:pt>
                <c:pt idx="243610">
                  <c:v>564.38475218457802</c:v>
                </c:pt>
                <c:pt idx="243611">
                  <c:v>564.38706893985102</c:v>
                </c:pt>
                <c:pt idx="243612">
                  <c:v>564.38938569512504</c:v>
                </c:pt>
                <c:pt idx="243613">
                  <c:v>564.39170245039804</c:v>
                </c:pt>
                <c:pt idx="243614">
                  <c:v>564.39401920567195</c:v>
                </c:pt>
                <c:pt idx="243615">
                  <c:v>564.39633596094598</c:v>
                </c:pt>
                <c:pt idx="243616">
                  <c:v>564.39865271621898</c:v>
                </c:pt>
                <c:pt idx="243617">
                  <c:v>564.400969471493</c:v>
                </c:pt>
                <c:pt idx="243618">
                  <c:v>564.403286226766</c:v>
                </c:pt>
                <c:pt idx="243619">
                  <c:v>564.40560298204002</c:v>
                </c:pt>
                <c:pt idx="243620">
                  <c:v>564.40791973731302</c:v>
                </c:pt>
                <c:pt idx="243621">
                  <c:v>564.41023649258705</c:v>
                </c:pt>
                <c:pt idx="243622">
                  <c:v>564.41255324786096</c:v>
                </c:pt>
                <c:pt idx="243623">
                  <c:v>564.41487000313396</c:v>
                </c:pt>
                <c:pt idx="243624">
                  <c:v>564.41718675840798</c:v>
                </c:pt>
                <c:pt idx="243625">
                  <c:v>564.41950351368098</c:v>
                </c:pt>
                <c:pt idx="243626">
                  <c:v>564.421820268955</c:v>
                </c:pt>
                <c:pt idx="243627">
                  <c:v>564.424137024228</c:v>
                </c:pt>
                <c:pt idx="243628">
                  <c:v>564.42645377950203</c:v>
                </c:pt>
                <c:pt idx="243629">
                  <c:v>564.42877053477605</c:v>
                </c:pt>
                <c:pt idx="243630">
                  <c:v>564.43108729004905</c:v>
                </c:pt>
                <c:pt idx="243631">
                  <c:v>564.43340404532296</c:v>
                </c:pt>
                <c:pt idx="243632">
                  <c:v>564.43572080059596</c:v>
                </c:pt>
                <c:pt idx="243633">
                  <c:v>564.43803755586998</c:v>
                </c:pt>
                <c:pt idx="243634">
                  <c:v>564.44035431114298</c:v>
                </c:pt>
                <c:pt idx="243635">
                  <c:v>564.44267106641701</c:v>
                </c:pt>
                <c:pt idx="243636">
                  <c:v>564.44498782169103</c:v>
                </c:pt>
                <c:pt idx="243637">
                  <c:v>564.44730457696403</c:v>
                </c:pt>
                <c:pt idx="243638">
                  <c:v>564.44962133223805</c:v>
                </c:pt>
                <c:pt idx="243639">
                  <c:v>564.45193808751105</c:v>
                </c:pt>
                <c:pt idx="243640">
                  <c:v>564.45425484278496</c:v>
                </c:pt>
                <c:pt idx="243641">
                  <c:v>564.45657159805796</c:v>
                </c:pt>
                <c:pt idx="243642">
                  <c:v>564.45888835333199</c:v>
                </c:pt>
                <c:pt idx="243643">
                  <c:v>564.46120510860499</c:v>
                </c:pt>
                <c:pt idx="243644">
                  <c:v>564.46352186387901</c:v>
                </c:pt>
                <c:pt idx="243645">
                  <c:v>564.46583861915303</c:v>
                </c:pt>
                <c:pt idx="243646">
                  <c:v>564.46815537442603</c:v>
                </c:pt>
                <c:pt idx="243647">
                  <c:v>564.47047212970006</c:v>
                </c:pt>
                <c:pt idx="243648">
                  <c:v>564.47278888497306</c:v>
                </c:pt>
                <c:pt idx="243649">
                  <c:v>564.47510564024697</c:v>
                </c:pt>
                <c:pt idx="243650">
                  <c:v>564.47742239551997</c:v>
                </c:pt>
                <c:pt idx="243651">
                  <c:v>564.47973915079399</c:v>
                </c:pt>
                <c:pt idx="243652">
                  <c:v>564.48205590606801</c:v>
                </c:pt>
                <c:pt idx="243653">
                  <c:v>564.48437266134101</c:v>
                </c:pt>
                <c:pt idx="243654">
                  <c:v>564.48668941661504</c:v>
                </c:pt>
                <c:pt idx="243655">
                  <c:v>564.48900617188804</c:v>
                </c:pt>
                <c:pt idx="243656">
                  <c:v>564.49132292716195</c:v>
                </c:pt>
                <c:pt idx="243657">
                  <c:v>564.49363968243495</c:v>
                </c:pt>
                <c:pt idx="243658">
                  <c:v>564.49595643770897</c:v>
                </c:pt>
                <c:pt idx="243659">
                  <c:v>564.49827319298299</c:v>
                </c:pt>
                <c:pt idx="243660">
                  <c:v>564.50058994825599</c:v>
                </c:pt>
                <c:pt idx="243661">
                  <c:v>564.50290670353002</c:v>
                </c:pt>
                <c:pt idx="243662">
                  <c:v>564.50522345880302</c:v>
                </c:pt>
                <c:pt idx="243663">
                  <c:v>564.50754021407704</c:v>
                </c:pt>
                <c:pt idx="243664">
                  <c:v>564.50985696935004</c:v>
                </c:pt>
                <c:pt idx="243665">
                  <c:v>564.51217372462395</c:v>
                </c:pt>
                <c:pt idx="243666">
                  <c:v>564.51449047989797</c:v>
                </c:pt>
                <c:pt idx="243667">
                  <c:v>564.51680723517097</c:v>
                </c:pt>
                <c:pt idx="243668">
                  <c:v>564.519123990445</c:v>
                </c:pt>
                <c:pt idx="243669">
                  <c:v>564.521440745718</c:v>
                </c:pt>
                <c:pt idx="243670">
                  <c:v>564.52375750099202</c:v>
                </c:pt>
                <c:pt idx="243671">
                  <c:v>564.52607425626502</c:v>
                </c:pt>
                <c:pt idx="243672">
                  <c:v>564.52839101153904</c:v>
                </c:pt>
                <c:pt idx="243673">
                  <c:v>564.53070776681295</c:v>
                </c:pt>
                <c:pt idx="243674">
                  <c:v>564.53302452208595</c:v>
                </c:pt>
                <c:pt idx="243675">
                  <c:v>564.53534127735998</c:v>
                </c:pt>
                <c:pt idx="243676">
                  <c:v>564.53765803263298</c:v>
                </c:pt>
                <c:pt idx="243677">
                  <c:v>564.539974787907</c:v>
                </c:pt>
                <c:pt idx="243678">
                  <c:v>564.54229154318</c:v>
                </c:pt>
                <c:pt idx="243679">
                  <c:v>564.54460829845402</c:v>
                </c:pt>
                <c:pt idx="243680">
                  <c:v>564.54692505372805</c:v>
                </c:pt>
                <c:pt idx="243681">
                  <c:v>564.54924180900105</c:v>
                </c:pt>
                <c:pt idx="243682">
                  <c:v>564.55155856427496</c:v>
                </c:pt>
                <c:pt idx="243683">
                  <c:v>564.55387531954796</c:v>
                </c:pt>
                <c:pt idx="243684">
                  <c:v>564.55619207482198</c:v>
                </c:pt>
                <c:pt idx="243685">
                  <c:v>564.55850883009498</c:v>
                </c:pt>
                <c:pt idx="243686">
                  <c:v>564.560825585369</c:v>
                </c:pt>
                <c:pt idx="243687">
                  <c:v>564.56314234064303</c:v>
                </c:pt>
                <c:pt idx="243688">
                  <c:v>564.56545909591603</c:v>
                </c:pt>
                <c:pt idx="243689">
                  <c:v>564.56777585119005</c:v>
                </c:pt>
                <c:pt idx="243690">
                  <c:v>564.57009260646305</c:v>
                </c:pt>
                <c:pt idx="243691">
                  <c:v>564.57240936173696</c:v>
                </c:pt>
                <c:pt idx="243692">
                  <c:v>564.57472611700996</c:v>
                </c:pt>
                <c:pt idx="243693">
                  <c:v>564.57704287228398</c:v>
                </c:pt>
                <c:pt idx="243694">
                  <c:v>564.57935962755698</c:v>
                </c:pt>
                <c:pt idx="243695">
                  <c:v>564.58167638283101</c:v>
                </c:pt>
                <c:pt idx="243696">
                  <c:v>564.58399313810503</c:v>
                </c:pt>
                <c:pt idx="243697">
                  <c:v>564.58630989337803</c:v>
                </c:pt>
                <c:pt idx="243698">
                  <c:v>564.58862664865205</c:v>
                </c:pt>
                <c:pt idx="243699">
                  <c:v>564.59094340392505</c:v>
                </c:pt>
                <c:pt idx="243700">
                  <c:v>564.59326015919896</c:v>
                </c:pt>
                <c:pt idx="243701">
                  <c:v>564.59557691447196</c:v>
                </c:pt>
                <c:pt idx="243702">
                  <c:v>564.59789366974599</c:v>
                </c:pt>
                <c:pt idx="243703">
                  <c:v>564.60021042502001</c:v>
                </c:pt>
                <c:pt idx="243704">
                  <c:v>564.60252718029301</c:v>
                </c:pt>
                <c:pt idx="243705">
                  <c:v>564.60484393556703</c:v>
                </c:pt>
                <c:pt idx="243706">
                  <c:v>564.60716069084003</c:v>
                </c:pt>
                <c:pt idx="243707">
                  <c:v>564.60947744611406</c:v>
                </c:pt>
                <c:pt idx="243708">
                  <c:v>564.61179420138706</c:v>
                </c:pt>
                <c:pt idx="243709">
                  <c:v>564.61411095666097</c:v>
                </c:pt>
                <c:pt idx="243710">
                  <c:v>564.61642771193499</c:v>
                </c:pt>
                <c:pt idx="243711">
                  <c:v>564.61874446720799</c:v>
                </c:pt>
                <c:pt idx="243712">
                  <c:v>564.62106122248201</c:v>
                </c:pt>
                <c:pt idx="243713">
                  <c:v>564.62337797775501</c:v>
                </c:pt>
                <c:pt idx="243714">
                  <c:v>564.62569473302904</c:v>
                </c:pt>
                <c:pt idx="243715">
                  <c:v>564.62801148830204</c:v>
                </c:pt>
                <c:pt idx="243716">
                  <c:v>564.63032824357595</c:v>
                </c:pt>
                <c:pt idx="243717">
                  <c:v>564.63264499884997</c:v>
                </c:pt>
                <c:pt idx="243718">
                  <c:v>564.63496175412297</c:v>
                </c:pt>
                <c:pt idx="243719">
                  <c:v>564.63727850939699</c:v>
                </c:pt>
                <c:pt idx="243720">
                  <c:v>564.63959526466999</c:v>
                </c:pt>
                <c:pt idx="243721">
                  <c:v>564.64191201994402</c:v>
                </c:pt>
                <c:pt idx="243722">
                  <c:v>564.64422877521702</c:v>
                </c:pt>
                <c:pt idx="243723">
                  <c:v>564.64654553049104</c:v>
                </c:pt>
                <c:pt idx="243724">
                  <c:v>564.64886228576495</c:v>
                </c:pt>
                <c:pt idx="243725">
                  <c:v>564.65117904103795</c:v>
                </c:pt>
                <c:pt idx="243726">
                  <c:v>564.65349579631197</c:v>
                </c:pt>
                <c:pt idx="243727">
                  <c:v>564.65581255158497</c:v>
                </c:pt>
                <c:pt idx="243728">
                  <c:v>564.658129306859</c:v>
                </c:pt>
                <c:pt idx="243729">
                  <c:v>564.660446062132</c:v>
                </c:pt>
                <c:pt idx="243730">
                  <c:v>564.66276281740602</c:v>
                </c:pt>
                <c:pt idx="243731">
                  <c:v>564.66507957268004</c:v>
                </c:pt>
                <c:pt idx="243732">
                  <c:v>564.66739632795304</c:v>
                </c:pt>
                <c:pt idx="243733">
                  <c:v>564.66971308322695</c:v>
                </c:pt>
                <c:pt idx="243734">
                  <c:v>564.67202983849995</c:v>
                </c:pt>
                <c:pt idx="243735">
                  <c:v>564.67434659377398</c:v>
                </c:pt>
                <c:pt idx="243736">
                  <c:v>564.67666334904698</c:v>
                </c:pt>
                <c:pt idx="243737">
                  <c:v>564.678980104321</c:v>
                </c:pt>
                <c:pt idx="243738">
                  <c:v>564.68129685959502</c:v>
                </c:pt>
                <c:pt idx="243739">
                  <c:v>564.68361361486802</c:v>
                </c:pt>
                <c:pt idx="243740">
                  <c:v>564.68593037014205</c:v>
                </c:pt>
                <c:pt idx="243741">
                  <c:v>564.68824712541505</c:v>
                </c:pt>
                <c:pt idx="243742">
                  <c:v>564.69056388068896</c:v>
                </c:pt>
                <c:pt idx="243743">
                  <c:v>564.69288063596196</c:v>
                </c:pt>
                <c:pt idx="243744">
                  <c:v>564.69519739123598</c:v>
                </c:pt>
                <c:pt idx="243745">
                  <c:v>564.69751414650898</c:v>
                </c:pt>
                <c:pt idx="243746">
                  <c:v>564.699830901783</c:v>
                </c:pt>
                <c:pt idx="243747">
                  <c:v>564.70214765705703</c:v>
                </c:pt>
                <c:pt idx="243748">
                  <c:v>564.70446441233003</c:v>
                </c:pt>
                <c:pt idx="243749">
                  <c:v>564.70678116760405</c:v>
                </c:pt>
                <c:pt idx="243750">
                  <c:v>564.70909792287705</c:v>
                </c:pt>
                <c:pt idx="243751">
                  <c:v>564.71141467815096</c:v>
                </c:pt>
                <c:pt idx="243752">
                  <c:v>564.71373143342396</c:v>
                </c:pt>
                <c:pt idx="243753">
                  <c:v>564.71604818869798</c:v>
                </c:pt>
                <c:pt idx="243754">
                  <c:v>564.71836494397201</c:v>
                </c:pt>
                <c:pt idx="243755">
                  <c:v>564.72068169924501</c:v>
                </c:pt>
                <c:pt idx="243756">
                  <c:v>564.72299845451903</c:v>
                </c:pt>
                <c:pt idx="243757">
                  <c:v>564.72531520979203</c:v>
                </c:pt>
                <c:pt idx="243758">
                  <c:v>564.72763196506605</c:v>
                </c:pt>
                <c:pt idx="243759">
                  <c:v>564.72994872033905</c:v>
                </c:pt>
                <c:pt idx="243760">
                  <c:v>564.73226547561296</c:v>
                </c:pt>
                <c:pt idx="243761">
                  <c:v>564.73458223088699</c:v>
                </c:pt>
                <c:pt idx="243762">
                  <c:v>564.73689898615999</c:v>
                </c:pt>
                <c:pt idx="243763">
                  <c:v>564.73921574143401</c:v>
                </c:pt>
                <c:pt idx="243764">
                  <c:v>564.74153249670701</c:v>
                </c:pt>
                <c:pt idx="243765">
                  <c:v>564.74384925198103</c:v>
                </c:pt>
                <c:pt idx="243766">
                  <c:v>564.74616600725403</c:v>
                </c:pt>
                <c:pt idx="243767">
                  <c:v>564.74848276252806</c:v>
                </c:pt>
                <c:pt idx="243768">
                  <c:v>564.75079951780197</c:v>
                </c:pt>
                <c:pt idx="243769">
                  <c:v>564.75311627307497</c:v>
                </c:pt>
                <c:pt idx="243770">
                  <c:v>564.75543302834899</c:v>
                </c:pt>
                <c:pt idx="243771">
                  <c:v>564.75774978362199</c:v>
                </c:pt>
                <c:pt idx="243772">
                  <c:v>564.76006653889601</c:v>
                </c:pt>
                <c:pt idx="243773">
                  <c:v>564.76238329416901</c:v>
                </c:pt>
                <c:pt idx="243774">
                  <c:v>564.76470004944304</c:v>
                </c:pt>
                <c:pt idx="243775">
                  <c:v>564.76701680471695</c:v>
                </c:pt>
                <c:pt idx="243776">
                  <c:v>564.76933355998995</c:v>
                </c:pt>
                <c:pt idx="243777">
                  <c:v>564.77165031526397</c:v>
                </c:pt>
                <c:pt idx="243778">
                  <c:v>564.77396707053697</c:v>
                </c:pt>
                <c:pt idx="243779">
                  <c:v>564.77628382581099</c:v>
                </c:pt>
                <c:pt idx="243780">
                  <c:v>564.77860058108399</c:v>
                </c:pt>
                <c:pt idx="243781">
                  <c:v>564.78091733635802</c:v>
                </c:pt>
                <c:pt idx="243782">
                  <c:v>564.78323409163204</c:v>
                </c:pt>
                <c:pt idx="243783">
                  <c:v>564.78555084690504</c:v>
                </c:pt>
                <c:pt idx="243784">
                  <c:v>564.78786760217895</c:v>
                </c:pt>
                <c:pt idx="243785">
                  <c:v>564.79018435745195</c:v>
                </c:pt>
                <c:pt idx="243786">
                  <c:v>564.79250111272597</c:v>
                </c:pt>
                <c:pt idx="243787">
                  <c:v>564.79481786799897</c:v>
                </c:pt>
                <c:pt idx="243788">
                  <c:v>564.797134623273</c:v>
                </c:pt>
                <c:pt idx="243789">
                  <c:v>564.79945137854702</c:v>
                </c:pt>
                <c:pt idx="243790">
                  <c:v>564.80176813382002</c:v>
                </c:pt>
                <c:pt idx="243791">
                  <c:v>564.80408488909404</c:v>
                </c:pt>
                <c:pt idx="243792">
                  <c:v>564.80640164436704</c:v>
                </c:pt>
                <c:pt idx="243793">
                  <c:v>564.80871839964095</c:v>
                </c:pt>
                <c:pt idx="243794">
                  <c:v>564.81103515491395</c:v>
                </c:pt>
                <c:pt idx="243795">
                  <c:v>564.81335191018798</c:v>
                </c:pt>
                <c:pt idx="243796">
                  <c:v>564.81566866546098</c:v>
                </c:pt>
                <c:pt idx="243797">
                  <c:v>564.817985420735</c:v>
                </c:pt>
                <c:pt idx="243798">
                  <c:v>564.82030217600902</c:v>
                </c:pt>
                <c:pt idx="243799">
                  <c:v>564.82261893128202</c:v>
                </c:pt>
                <c:pt idx="243800">
                  <c:v>564.82493568655605</c:v>
                </c:pt>
                <c:pt idx="243801">
                  <c:v>564.82725244182905</c:v>
                </c:pt>
                <c:pt idx="243802">
                  <c:v>564.82956919710296</c:v>
                </c:pt>
                <c:pt idx="243803">
                  <c:v>564.83188595237596</c:v>
                </c:pt>
                <c:pt idx="243804">
                  <c:v>564.83420270764998</c:v>
                </c:pt>
                <c:pt idx="243805">
                  <c:v>564.836519462924</c:v>
                </c:pt>
                <c:pt idx="243806">
                  <c:v>564.838836218197</c:v>
                </c:pt>
                <c:pt idx="243807">
                  <c:v>564.84115297347103</c:v>
                </c:pt>
                <c:pt idx="243808">
                  <c:v>564.84346972874403</c:v>
                </c:pt>
                <c:pt idx="243809">
                  <c:v>564.84578648401805</c:v>
                </c:pt>
                <c:pt idx="243810">
                  <c:v>564.84810323929105</c:v>
                </c:pt>
                <c:pt idx="243811">
                  <c:v>564.85041999456496</c:v>
                </c:pt>
                <c:pt idx="243812">
                  <c:v>564.85273674983898</c:v>
                </c:pt>
                <c:pt idx="243813">
                  <c:v>564.85505350511198</c:v>
                </c:pt>
                <c:pt idx="243814">
                  <c:v>564.85737026038601</c:v>
                </c:pt>
                <c:pt idx="243815">
                  <c:v>564.85968701565901</c:v>
                </c:pt>
                <c:pt idx="243816">
                  <c:v>564.86200377093303</c:v>
                </c:pt>
                <c:pt idx="243817">
                  <c:v>564.86432052620603</c:v>
                </c:pt>
                <c:pt idx="243818">
                  <c:v>564.86663728148005</c:v>
                </c:pt>
                <c:pt idx="243819">
                  <c:v>564.86895403675396</c:v>
                </c:pt>
                <c:pt idx="243820">
                  <c:v>564.87127079202696</c:v>
                </c:pt>
                <c:pt idx="243821">
                  <c:v>564.87358754730099</c:v>
                </c:pt>
                <c:pt idx="243822">
                  <c:v>564.87590430257399</c:v>
                </c:pt>
                <c:pt idx="243823">
                  <c:v>564.87822105784801</c:v>
                </c:pt>
                <c:pt idx="243824">
                  <c:v>564.88053781312101</c:v>
                </c:pt>
                <c:pt idx="243825">
                  <c:v>564.88285456839503</c:v>
                </c:pt>
                <c:pt idx="243826">
                  <c:v>564.88517132366906</c:v>
                </c:pt>
                <c:pt idx="243827">
                  <c:v>564.88748807894206</c:v>
                </c:pt>
                <c:pt idx="243828">
                  <c:v>564.88980483421597</c:v>
                </c:pt>
                <c:pt idx="243829">
                  <c:v>564.89212158948897</c:v>
                </c:pt>
                <c:pt idx="243830">
                  <c:v>564.89443834476299</c:v>
                </c:pt>
                <c:pt idx="243831">
                  <c:v>564.89675510003599</c:v>
                </c:pt>
                <c:pt idx="243832">
                  <c:v>564.89907185531001</c:v>
                </c:pt>
                <c:pt idx="243833">
                  <c:v>564.90138861058404</c:v>
                </c:pt>
                <c:pt idx="243834">
                  <c:v>564.90370536585704</c:v>
                </c:pt>
                <c:pt idx="243835">
                  <c:v>564.90602212113095</c:v>
                </c:pt>
                <c:pt idx="243836">
                  <c:v>564.90833887640395</c:v>
                </c:pt>
                <c:pt idx="243837">
                  <c:v>564.91065563167797</c:v>
                </c:pt>
                <c:pt idx="243838">
                  <c:v>564.91297238695097</c:v>
                </c:pt>
                <c:pt idx="243839">
                  <c:v>564.91528914222499</c:v>
                </c:pt>
                <c:pt idx="243840">
                  <c:v>564.91760589749799</c:v>
                </c:pt>
                <c:pt idx="243841">
                  <c:v>564.91992265277202</c:v>
                </c:pt>
                <c:pt idx="243842">
                  <c:v>564.92223940804604</c:v>
                </c:pt>
                <c:pt idx="243843">
                  <c:v>564.92455616331904</c:v>
                </c:pt>
                <c:pt idx="243844">
                  <c:v>564.92687291859295</c:v>
                </c:pt>
                <c:pt idx="243845">
                  <c:v>564.92918967386595</c:v>
                </c:pt>
                <c:pt idx="243846">
                  <c:v>564.93150642913997</c:v>
                </c:pt>
                <c:pt idx="243847">
                  <c:v>564.93382318441297</c:v>
                </c:pt>
                <c:pt idx="243848">
                  <c:v>564.936139939687</c:v>
                </c:pt>
                <c:pt idx="243849">
                  <c:v>564.93845669496102</c:v>
                </c:pt>
                <c:pt idx="243850">
                  <c:v>564.94077345023402</c:v>
                </c:pt>
                <c:pt idx="243851">
                  <c:v>564.94309020550804</c:v>
                </c:pt>
                <c:pt idx="243852">
                  <c:v>564.94540696078104</c:v>
                </c:pt>
                <c:pt idx="243853">
                  <c:v>564.94772371605495</c:v>
                </c:pt>
                <c:pt idx="243854">
                  <c:v>564.95004047132795</c:v>
                </c:pt>
                <c:pt idx="243855">
                  <c:v>564.95235722660198</c:v>
                </c:pt>
                <c:pt idx="243856">
                  <c:v>564.954673981876</c:v>
                </c:pt>
                <c:pt idx="243857">
                  <c:v>564.956990737149</c:v>
                </c:pt>
                <c:pt idx="243858">
                  <c:v>564.95930749242302</c:v>
                </c:pt>
                <c:pt idx="243859">
                  <c:v>564.96162424769602</c:v>
                </c:pt>
                <c:pt idx="243860">
                  <c:v>564.96394100297005</c:v>
                </c:pt>
                <c:pt idx="243861">
                  <c:v>564.96625775824305</c:v>
                </c:pt>
                <c:pt idx="243862">
                  <c:v>564.96857451351696</c:v>
                </c:pt>
                <c:pt idx="243863">
                  <c:v>564.97089126879098</c:v>
                </c:pt>
                <c:pt idx="243864">
                  <c:v>564.97320802406398</c:v>
                </c:pt>
                <c:pt idx="243865">
                  <c:v>564.975524779338</c:v>
                </c:pt>
                <c:pt idx="243866">
                  <c:v>564.977841534611</c:v>
                </c:pt>
                <c:pt idx="243867">
                  <c:v>564.98015828988503</c:v>
                </c:pt>
                <c:pt idx="243868">
                  <c:v>564.98247504515803</c:v>
                </c:pt>
                <c:pt idx="243869">
                  <c:v>564.98479180043205</c:v>
                </c:pt>
                <c:pt idx="243870">
                  <c:v>564.98710855570596</c:v>
                </c:pt>
                <c:pt idx="243871">
                  <c:v>564.98942531097896</c:v>
                </c:pt>
                <c:pt idx="243872">
                  <c:v>564.99174206625298</c:v>
                </c:pt>
                <c:pt idx="243873">
                  <c:v>564.99405882152598</c:v>
                </c:pt>
                <c:pt idx="243874">
                  <c:v>564.99637557680001</c:v>
                </c:pt>
                <c:pt idx="243875">
                  <c:v>564.99869233207301</c:v>
                </c:pt>
                <c:pt idx="243876">
                  <c:v>565.00100908734703</c:v>
                </c:pt>
                <c:pt idx="243877">
                  <c:v>565.00332584262105</c:v>
                </c:pt>
                <c:pt idx="243878">
                  <c:v>565.00564259789405</c:v>
                </c:pt>
                <c:pt idx="243879">
                  <c:v>565.00795935316796</c:v>
                </c:pt>
                <c:pt idx="243880">
                  <c:v>565.01027610844096</c:v>
                </c:pt>
                <c:pt idx="243881">
                  <c:v>565.01259286371499</c:v>
                </c:pt>
                <c:pt idx="243882">
                  <c:v>565.01490961898799</c:v>
                </c:pt>
                <c:pt idx="243883">
                  <c:v>565.01722637426201</c:v>
                </c:pt>
                <c:pt idx="243884">
                  <c:v>565.01954312953603</c:v>
                </c:pt>
                <c:pt idx="243885">
                  <c:v>565.02185988480903</c:v>
                </c:pt>
                <c:pt idx="243886">
                  <c:v>565.02417664008306</c:v>
                </c:pt>
                <c:pt idx="243887">
                  <c:v>565.02649339535606</c:v>
                </c:pt>
                <c:pt idx="243888">
                  <c:v>565.02881015062997</c:v>
                </c:pt>
                <c:pt idx="243889">
                  <c:v>565.03112690590297</c:v>
                </c:pt>
                <c:pt idx="243890">
                  <c:v>565.03344366117699</c:v>
                </c:pt>
                <c:pt idx="243891">
                  <c:v>565.03576041644999</c:v>
                </c:pt>
                <c:pt idx="243892">
                  <c:v>565.03807717172401</c:v>
                </c:pt>
                <c:pt idx="243893">
                  <c:v>565.04039392699804</c:v>
                </c:pt>
                <c:pt idx="243894">
                  <c:v>565.04271068227104</c:v>
                </c:pt>
                <c:pt idx="243895">
                  <c:v>565.04502743754495</c:v>
                </c:pt>
                <c:pt idx="243896">
                  <c:v>565.04734419281795</c:v>
                </c:pt>
                <c:pt idx="243897">
                  <c:v>565.04966094809197</c:v>
                </c:pt>
                <c:pt idx="243898">
                  <c:v>565.05197770336497</c:v>
                </c:pt>
                <c:pt idx="243899">
                  <c:v>565.05429445863899</c:v>
                </c:pt>
                <c:pt idx="243900">
                  <c:v>565.05661121391302</c:v>
                </c:pt>
                <c:pt idx="243901">
                  <c:v>565.05892796918602</c:v>
                </c:pt>
                <c:pt idx="243902">
                  <c:v>565.06124472446004</c:v>
                </c:pt>
                <c:pt idx="243903">
                  <c:v>565.06356147973304</c:v>
                </c:pt>
                <c:pt idx="243904">
                  <c:v>565.06587823500695</c:v>
                </c:pt>
                <c:pt idx="243905">
                  <c:v>565.06819499027995</c:v>
                </c:pt>
                <c:pt idx="243906">
                  <c:v>565.07051174555397</c:v>
                </c:pt>
                <c:pt idx="243907">
                  <c:v>565.072828500828</c:v>
                </c:pt>
                <c:pt idx="243908">
                  <c:v>565.075145256101</c:v>
                </c:pt>
                <c:pt idx="243909">
                  <c:v>565.07746201137502</c:v>
                </c:pt>
                <c:pt idx="243910">
                  <c:v>565.07977876664802</c:v>
                </c:pt>
                <c:pt idx="243911">
                  <c:v>565.08209552192204</c:v>
                </c:pt>
                <c:pt idx="243912">
                  <c:v>565.08441227719504</c:v>
                </c:pt>
                <c:pt idx="243913">
                  <c:v>565.08672903246895</c:v>
                </c:pt>
                <c:pt idx="243914">
                  <c:v>565.08904578774298</c:v>
                </c:pt>
                <c:pt idx="243915">
                  <c:v>565.09136254301598</c:v>
                </c:pt>
                <c:pt idx="243916">
                  <c:v>565.09367929829</c:v>
                </c:pt>
                <c:pt idx="243917">
                  <c:v>565.095996053563</c:v>
                </c:pt>
                <c:pt idx="243918">
                  <c:v>565.09831280883702</c:v>
                </c:pt>
                <c:pt idx="243919">
                  <c:v>565.10062956411002</c:v>
                </c:pt>
                <c:pt idx="243920">
                  <c:v>565.10294631938405</c:v>
                </c:pt>
                <c:pt idx="243921">
                  <c:v>565.10526307465796</c:v>
                </c:pt>
                <c:pt idx="243922">
                  <c:v>565.10757982993096</c:v>
                </c:pt>
                <c:pt idx="243923">
                  <c:v>565.10989658520498</c:v>
                </c:pt>
                <c:pt idx="243924">
                  <c:v>565.11221334047798</c:v>
                </c:pt>
                <c:pt idx="243925">
                  <c:v>565.114530095752</c:v>
                </c:pt>
                <c:pt idx="243926">
                  <c:v>565.116846851025</c:v>
                </c:pt>
                <c:pt idx="243927">
                  <c:v>565.11916360629903</c:v>
                </c:pt>
                <c:pt idx="243928">
                  <c:v>565.12148036157305</c:v>
                </c:pt>
                <c:pt idx="243929">
                  <c:v>565.12379711684605</c:v>
                </c:pt>
                <c:pt idx="243930">
                  <c:v>565.12611387211996</c:v>
                </c:pt>
                <c:pt idx="243931">
                  <c:v>565.12843062739296</c:v>
                </c:pt>
                <c:pt idx="243932">
                  <c:v>565.13074738266698</c:v>
                </c:pt>
                <c:pt idx="243933">
                  <c:v>565.13306413793998</c:v>
                </c:pt>
                <c:pt idx="243934">
                  <c:v>565.13538089321401</c:v>
                </c:pt>
                <c:pt idx="243935">
                  <c:v>565.13769764848803</c:v>
                </c:pt>
                <c:pt idx="243936">
                  <c:v>565.14001440376103</c:v>
                </c:pt>
                <c:pt idx="243937">
                  <c:v>565.14233115903505</c:v>
                </c:pt>
                <c:pt idx="243938">
                  <c:v>565.14464791430805</c:v>
                </c:pt>
                <c:pt idx="243939">
                  <c:v>565.14696466958196</c:v>
                </c:pt>
                <c:pt idx="243940">
                  <c:v>565.14928142485496</c:v>
                </c:pt>
                <c:pt idx="243941">
                  <c:v>565.15159818012899</c:v>
                </c:pt>
                <c:pt idx="243942">
                  <c:v>565.15391493540199</c:v>
                </c:pt>
                <c:pt idx="243943">
                  <c:v>565.15623169067601</c:v>
                </c:pt>
                <c:pt idx="243944">
                  <c:v>565.15854844595003</c:v>
                </c:pt>
                <c:pt idx="243945">
                  <c:v>565.16086520122303</c:v>
                </c:pt>
                <c:pt idx="243946">
                  <c:v>565.16318195649706</c:v>
                </c:pt>
                <c:pt idx="243947">
                  <c:v>565.16549871177006</c:v>
                </c:pt>
                <c:pt idx="243948">
                  <c:v>565.16781546704397</c:v>
                </c:pt>
                <c:pt idx="243949">
                  <c:v>565.17013222231697</c:v>
                </c:pt>
                <c:pt idx="243950">
                  <c:v>565.17244897759099</c:v>
                </c:pt>
                <c:pt idx="243951">
                  <c:v>565.17476573286501</c:v>
                </c:pt>
                <c:pt idx="243952">
                  <c:v>565.17708248813801</c:v>
                </c:pt>
                <c:pt idx="243953">
                  <c:v>565.17939924341204</c:v>
                </c:pt>
                <c:pt idx="243954">
                  <c:v>565.18171599868504</c:v>
                </c:pt>
                <c:pt idx="243955">
                  <c:v>565.18403275395895</c:v>
                </c:pt>
                <c:pt idx="243956">
                  <c:v>565.18634950923195</c:v>
                </c:pt>
                <c:pt idx="243957">
                  <c:v>565.18866626450597</c:v>
                </c:pt>
                <c:pt idx="243958">
                  <c:v>565.19098301977999</c:v>
                </c:pt>
                <c:pt idx="243959">
                  <c:v>565.19329977505299</c:v>
                </c:pt>
                <c:pt idx="243960">
                  <c:v>565.19561653032702</c:v>
                </c:pt>
                <c:pt idx="243961">
                  <c:v>565.19793328560002</c:v>
                </c:pt>
                <c:pt idx="243962">
                  <c:v>565.20025004087404</c:v>
                </c:pt>
                <c:pt idx="243963">
                  <c:v>565.20256679614704</c:v>
                </c:pt>
                <c:pt idx="243964">
                  <c:v>565.20488355142095</c:v>
                </c:pt>
                <c:pt idx="243965">
                  <c:v>565.20720030669497</c:v>
                </c:pt>
                <c:pt idx="243966">
                  <c:v>565.20951706196797</c:v>
                </c:pt>
                <c:pt idx="243967">
                  <c:v>565.211833817242</c:v>
                </c:pt>
                <c:pt idx="243968">
                  <c:v>565.214150572515</c:v>
                </c:pt>
                <c:pt idx="243969">
                  <c:v>565.21646732778902</c:v>
                </c:pt>
                <c:pt idx="243970">
                  <c:v>565.21878408306202</c:v>
                </c:pt>
                <c:pt idx="243971">
                  <c:v>565.22110083833604</c:v>
                </c:pt>
                <c:pt idx="243972">
                  <c:v>565.22341759360995</c:v>
                </c:pt>
                <c:pt idx="243973">
                  <c:v>565.22573434888295</c:v>
                </c:pt>
                <c:pt idx="243974">
                  <c:v>565.22805110415698</c:v>
                </c:pt>
                <c:pt idx="243975">
                  <c:v>565.23036785942998</c:v>
                </c:pt>
                <c:pt idx="243976">
                  <c:v>565.232684614704</c:v>
                </c:pt>
                <c:pt idx="243977">
                  <c:v>565.235001369977</c:v>
                </c:pt>
                <c:pt idx="243978">
                  <c:v>565.23731812525102</c:v>
                </c:pt>
                <c:pt idx="243979">
                  <c:v>565.23963488052505</c:v>
                </c:pt>
                <c:pt idx="243980">
                  <c:v>565.24195163579805</c:v>
                </c:pt>
                <c:pt idx="243981">
                  <c:v>565.24426839107196</c:v>
                </c:pt>
                <c:pt idx="243982">
                  <c:v>565.24658514634496</c:v>
                </c:pt>
                <c:pt idx="243983">
                  <c:v>565.24890190161898</c:v>
                </c:pt>
                <c:pt idx="243984">
                  <c:v>565.25121865689198</c:v>
                </c:pt>
                <c:pt idx="243985">
                  <c:v>565.253535412166</c:v>
                </c:pt>
                <c:pt idx="243986">
                  <c:v>565.25585216744003</c:v>
                </c:pt>
                <c:pt idx="243987">
                  <c:v>565.25816892271303</c:v>
                </c:pt>
                <c:pt idx="243988">
                  <c:v>565.26048567798705</c:v>
                </c:pt>
                <c:pt idx="243989">
                  <c:v>565.26280243326005</c:v>
                </c:pt>
                <c:pt idx="243990">
                  <c:v>565.26511918853396</c:v>
                </c:pt>
                <c:pt idx="243991">
                  <c:v>565.26743594380696</c:v>
                </c:pt>
                <c:pt idx="243992">
                  <c:v>565.26975269908098</c:v>
                </c:pt>
                <c:pt idx="243993">
                  <c:v>565.27206945435398</c:v>
                </c:pt>
                <c:pt idx="243994">
                  <c:v>565.27438620962801</c:v>
                </c:pt>
                <c:pt idx="243995">
                  <c:v>565.27670296490203</c:v>
                </c:pt>
                <c:pt idx="243996">
                  <c:v>565.27901972017503</c:v>
                </c:pt>
                <c:pt idx="243997">
                  <c:v>565.28133647544905</c:v>
                </c:pt>
                <c:pt idx="243998">
                  <c:v>565.28365323072205</c:v>
                </c:pt>
                <c:pt idx="243999">
                  <c:v>565.28596998599596</c:v>
                </c:pt>
                <c:pt idx="244000">
                  <c:v>565.28828674126896</c:v>
                </c:pt>
                <c:pt idx="244001">
                  <c:v>565.29060349654299</c:v>
                </c:pt>
                <c:pt idx="244002">
                  <c:v>565.29292025181701</c:v>
                </c:pt>
                <c:pt idx="244003">
                  <c:v>565.29523700709001</c:v>
                </c:pt>
                <c:pt idx="244004">
                  <c:v>565.29755376236403</c:v>
                </c:pt>
                <c:pt idx="244005">
                  <c:v>565.29987051763703</c:v>
                </c:pt>
                <c:pt idx="244006">
                  <c:v>565.30218727291106</c:v>
                </c:pt>
                <c:pt idx="244007">
                  <c:v>565.30450402818406</c:v>
                </c:pt>
                <c:pt idx="244008">
                  <c:v>565.30682078345797</c:v>
                </c:pt>
                <c:pt idx="244009">
                  <c:v>565.30913753873199</c:v>
                </c:pt>
                <c:pt idx="244010">
                  <c:v>565.31145429400499</c:v>
                </c:pt>
                <c:pt idx="244011">
                  <c:v>565.31377104927901</c:v>
                </c:pt>
                <c:pt idx="244012">
                  <c:v>565.31608780455201</c:v>
                </c:pt>
                <c:pt idx="244013">
                  <c:v>565.31840455982604</c:v>
                </c:pt>
                <c:pt idx="244014">
                  <c:v>565.32072131509904</c:v>
                </c:pt>
                <c:pt idx="244015">
                  <c:v>565.32303807037295</c:v>
                </c:pt>
                <c:pt idx="244016">
                  <c:v>565.32535482564697</c:v>
                </c:pt>
                <c:pt idx="244017">
                  <c:v>565.32767158091997</c:v>
                </c:pt>
                <c:pt idx="244018">
                  <c:v>565.32998833619399</c:v>
                </c:pt>
                <c:pt idx="244019">
                  <c:v>565.33230509146699</c:v>
                </c:pt>
                <c:pt idx="244020">
                  <c:v>565.33462184674102</c:v>
                </c:pt>
                <c:pt idx="244021">
                  <c:v>565.33693860201402</c:v>
                </c:pt>
                <c:pt idx="244022">
                  <c:v>565.33925535728804</c:v>
                </c:pt>
                <c:pt idx="244023">
                  <c:v>565.34157211256195</c:v>
                </c:pt>
                <c:pt idx="244024">
                  <c:v>565.34388886783495</c:v>
                </c:pt>
                <c:pt idx="244025">
                  <c:v>565.34620562310897</c:v>
                </c:pt>
                <c:pt idx="244026">
                  <c:v>565.34852237838197</c:v>
                </c:pt>
                <c:pt idx="244027">
                  <c:v>565.350839133656</c:v>
                </c:pt>
                <c:pt idx="244028">
                  <c:v>565.353155888929</c:v>
                </c:pt>
                <c:pt idx="244029">
                  <c:v>565.35547264420302</c:v>
                </c:pt>
                <c:pt idx="244030">
                  <c:v>565.35778939947704</c:v>
                </c:pt>
                <c:pt idx="244031">
                  <c:v>565.36010615475004</c:v>
                </c:pt>
                <c:pt idx="244032">
                  <c:v>565.36242291002395</c:v>
                </c:pt>
                <c:pt idx="244033">
                  <c:v>565.36473966529695</c:v>
                </c:pt>
                <c:pt idx="244034">
                  <c:v>565.36705642057098</c:v>
                </c:pt>
                <c:pt idx="244035">
                  <c:v>565.36937317584398</c:v>
                </c:pt>
                <c:pt idx="244036">
                  <c:v>565.371689931118</c:v>
                </c:pt>
                <c:pt idx="244037">
                  <c:v>565.37400668639202</c:v>
                </c:pt>
                <c:pt idx="244038">
                  <c:v>565.37632344166502</c:v>
                </c:pt>
                <c:pt idx="244039">
                  <c:v>565.37864019693905</c:v>
                </c:pt>
                <c:pt idx="244040">
                  <c:v>565.38095695221205</c:v>
                </c:pt>
                <c:pt idx="244041">
                  <c:v>565.38327370748596</c:v>
                </c:pt>
                <c:pt idx="244042">
                  <c:v>565.38559046275896</c:v>
                </c:pt>
                <c:pt idx="244043">
                  <c:v>565.38790721803298</c:v>
                </c:pt>
                <c:pt idx="244044">
                  <c:v>565.39022397330598</c:v>
                </c:pt>
                <c:pt idx="244045">
                  <c:v>565.39254072858</c:v>
                </c:pt>
                <c:pt idx="244046">
                  <c:v>565.39485748385403</c:v>
                </c:pt>
                <c:pt idx="244047">
                  <c:v>565.39717423912703</c:v>
                </c:pt>
                <c:pt idx="244048">
                  <c:v>565.39949099440105</c:v>
                </c:pt>
                <c:pt idx="244049">
                  <c:v>565.40180774967405</c:v>
                </c:pt>
                <c:pt idx="244050">
                  <c:v>565.40412450494796</c:v>
                </c:pt>
                <c:pt idx="244051">
                  <c:v>565.40644126022096</c:v>
                </c:pt>
                <c:pt idx="244052">
                  <c:v>565.40875801549498</c:v>
                </c:pt>
                <c:pt idx="244053">
                  <c:v>565.41107477076901</c:v>
                </c:pt>
                <c:pt idx="244054">
                  <c:v>565.41339152604201</c:v>
                </c:pt>
                <c:pt idx="244055">
                  <c:v>565.41570828131603</c:v>
                </c:pt>
                <c:pt idx="244056">
                  <c:v>565.41802503658903</c:v>
                </c:pt>
                <c:pt idx="244057">
                  <c:v>565.42034179186305</c:v>
                </c:pt>
                <c:pt idx="244058">
                  <c:v>565.42265854713605</c:v>
                </c:pt>
                <c:pt idx="244059">
                  <c:v>565.42497530240996</c:v>
                </c:pt>
                <c:pt idx="244060">
                  <c:v>565.42729205768399</c:v>
                </c:pt>
                <c:pt idx="244061">
                  <c:v>565.42960881295699</c:v>
                </c:pt>
                <c:pt idx="244062">
                  <c:v>565.43192556823101</c:v>
                </c:pt>
                <c:pt idx="244063">
                  <c:v>565.43424232350401</c:v>
                </c:pt>
                <c:pt idx="244064">
                  <c:v>565.43655907877803</c:v>
                </c:pt>
                <c:pt idx="244065">
                  <c:v>565.43887583405103</c:v>
                </c:pt>
                <c:pt idx="244066">
                  <c:v>565.44119258932506</c:v>
                </c:pt>
                <c:pt idx="244067">
                  <c:v>565.44350934459897</c:v>
                </c:pt>
                <c:pt idx="244068">
                  <c:v>565.44582609987197</c:v>
                </c:pt>
                <c:pt idx="244069">
                  <c:v>565.44814285514599</c:v>
                </c:pt>
                <c:pt idx="244070">
                  <c:v>565.45045961041899</c:v>
                </c:pt>
                <c:pt idx="244071">
                  <c:v>565.45277636569301</c:v>
                </c:pt>
                <c:pt idx="244072">
                  <c:v>565.45509312096601</c:v>
                </c:pt>
                <c:pt idx="244073">
                  <c:v>565.45740987624004</c:v>
                </c:pt>
                <c:pt idx="244074">
                  <c:v>565.45972663151394</c:v>
                </c:pt>
                <c:pt idx="244075">
                  <c:v>565.46204338678695</c:v>
                </c:pt>
                <c:pt idx="244076">
                  <c:v>565.46436014206097</c:v>
                </c:pt>
                <c:pt idx="244077">
                  <c:v>565.46667689733397</c:v>
                </c:pt>
                <c:pt idx="244078">
                  <c:v>565.46899365260799</c:v>
                </c:pt>
                <c:pt idx="244079">
                  <c:v>565.47131040788099</c:v>
                </c:pt>
                <c:pt idx="244080">
                  <c:v>565.47362716315502</c:v>
                </c:pt>
                <c:pt idx="244081">
                  <c:v>565.47594391842904</c:v>
                </c:pt>
                <c:pt idx="244082">
                  <c:v>565.47826067370204</c:v>
                </c:pt>
                <c:pt idx="244083">
                  <c:v>565.48057742897595</c:v>
                </c:pt>
                <c:pt idx="244084">
                  <c:v>565.48289418424895</c:v>
                </c:pt>
                <c:pt idx="244085">
                  <c:v>565.48521093952297</c:v>
                </c:pt>
                <c:pt idx="244086">
                  <c:v>565.48752769479597</c:v>
                </c:pt>
                <c:pt idx="244087">
                  <c:v>565.48984445007</c:v>
                </c:pt>
                <c:pt idx="244088">
                  <c:v>565.49216120534402</c:v>
                </c:pt>
                <c:pt idx="244089">
                  <c:v>565.49447796061702</c:v>
                </c:pt>
                <c:pt idx="244090">
                  <c:v>565.49679471589104</c:v>
                </c:pt>
                <c:pt idx="244091">
                  <c:v>565.49911147116404</c:v>
                </c:pt>
                <c:pt idx="244092">
                  <c:v>565.50142822643795</c:v>
                </c:pt>
                <c:pt idx="244093">
                  <c:v>565.50374498171095</c:v>
                </c:pt>
                <c:pt idx="244094">
                  <c:v>565.50606173698498</c:v>
                </c:pt>
                <c:pt idx="244095">
                  <c:v>565.50837849225798</c:v>
                </c:pt>
                <c:pt idx="244096">
                  <c:v>565.510695247532</c:v>
                </c:pt>
                <c:pt idx="244097">
                  <c:v>565.51301200280602</c:v>
                </c:pt>
                <c:pt idx="244098">
                  <c:v>565.51532875807902</c:v>
                </c:pt>
                <c:pt idx="244099">
                  <c:v>565.51764551335305</c:v>
                </c:pt>
                <c:pt idx="244100">
                  <c:v>565.51996226862605</c:v>
                </c:pt>
                <c:pt idx="244101">
                  <c:v>565.52227902389996</c:v>
                </c:pt>
                <c:pt idx="244102">
                  <c:v>565.52459577917296</c:v>
                </c:pt>
                <c:pt idx="244103">
                  <c:v>565.52691253444698</c:v>
                </c:pt>
                <c:pt idx="244104">
                  <c:v>565.529229289721</c:v>
                </c:pt>
                <c:pt idx="244105">
                  <c:v>565.531546044994</c:v>
                </c:pt>
                <c:pt idx="244106">
                  <c:v>565.53386280026803</c:v>
                </c:pt>
                <c:pt idx="244107">
                  <c:v>565.53617955554103</c:v>
                </c:pt>
                <c:pt idx="244108">
                  <c:v>565.53849631081505</c:v>
                </c:pt>
                <c:pt idx="244109">
                  <c:v>565.54081306608805</c:v>
                </c:pt>
                <c:pt idx="244110">
                  <c:v>565.54312982136196</c:v>
                </c:pt>
                <c:pt idx="244111">
                  <c:v>565.54544657663598</c:v>
                </c:pt>
                <c:pt idx="244112">
                  <c:v>565.54776333190898</c:v>
                </c:pt>
                <c:pt idx="244113">
                  <c:v>565.55008008718301</c:v>
                </c:pt>
                <c:pt idx="244114">
                  <c:v>565.55239684245601</c:v>
                </c:pt>
                <c:pt idx="244115">
                  <c:v>565.55471359773003</c:v>
                </c:pt>
                <c:pt idx="244116">
                  <c:v>565.55703035300303</c:v>
                </c:pt>
                <c:pt idx="244117">
                  <c:v>565.55934710827705</c:v>
                </c:pt>
                <c:pt idx="244118">
                  <c:v>565.56166386355096</c:v>
                </c:pt>
                <c:pt idx="244119">
                  <c:v>565.56398061882396</c:v>
                </c:pt>
                <c:pt idx="244120">
                  <c:v>565.56629737409799</c:v>
                </c:pt>
                <c:pt idx="244121">
                  <c:v>565.56861412937099</c:v>
                </c:pt>
                <c:pt idx="244122">
                  <c:v>565.57093088464501</c:v>
                </c:pt>
                <c:pt idx="244123">
                  <c:v>565.57324763991801</c:v>
                </c:pt>
                <c:pt idx="244124">
                  <c:v>565.57556439519203</c:v>
                </c:pt>
                <c:pt idx="244125">
                  <c:v>565.57788115046606</c:v>
                </c:pt>
                <c:pt idx="244126">
                  <c:v>565.58019790573906</c:v>
                </c:pt>
                <c:pt idx="244127">
                  <c:v>565.58251466101297</c:v>
                </c:pt>
                <c:pt idx="244128">
                  <c:v>565.58483141628597</c:v>
                </c:pt>
                <c:pt idx="244129">
                  <c:v>565.58714817155999</c:v>
                </c:pt>
                <c:pt idx="244130">
                  <c:v>565.58946492683299</c:v>
                </c:pt>
                <c:pt idx="244131">
                  <c:v>565.59178168210701</c:v>
                </c:pt>
                <c:pt idx="244132">
                  <c:v>565.59409843738104</c:v>
                </c:pt>
                <c:pt idx="244133">
                  <c:v>565.59641519265404</c:v>
                </c:pt>
                <c:pt idx="244134">
                  <c:v>565.59873194792794</c:v>
                </c:pt>
                <c:pt idx="244135">
                  <c:v>565.60104870320095</c:v>
                </c:pt>
                <c:pt idx="244136">
                  <c:v>565.60336545847497</c:v>
                </c:pt>
                <c:pt idx="244137">
                  <c:v>565.60568221374797</c:v>
                </c:pt>
                <c:pt idx="244138">
                  <c:v>565.60799896902199</c:v>
                </c:pt>
                <c:pt idx="244139">
                  <c:v>565.61031572429499</c:v>
                </c:pt>
                <c:pt idx="244140">
                  <c:v>565.61263247956902</c:v>
                </c:pt>
                <c:pt idx="244141">
                  <c:v>565.61494923484304</c:v>
                </c:pt>
                <c:pt idx="244142">
                  <c:v>565.61726599011604</c:v>
                </c:pt>
                <c:pt idx="244143">
                  <c:v>565.61958274538995</c:v>
                </c:pt>
                <c:pt idx="244144">
                  <c:v>565.62189950066295</c:v>
                </c:pt>
                <c:pt idx="244145">
                  <c:v>565.62421625593697</c:v>
                </c:pt>
                <c:pt idx="244146">
                  <c:v>565.62653301120997</c:v>
                </c:pt>
                <c:pt idx="244147">
                  <c:v>565.628849766484</c:v>
                </c:pt>
                <c:pt idx="244148">
                  <c:v>565.63116652175802</c:v>
                </c:pt>
                <c:pt idx="244149">
                  <c:v>565.63348327703102</c:v>
                </c:pt>
                <c:pt idx="244150">
                  <c:v>565.63580003230504</c:v>
                </c:pt>
                <c:pt idx="244151">
                  <c:v>565.63811678757804</c:v>
                </c:pt>
                <c:pt idx="244152">
                  <c:v>565.64043354285195</c:v>
                </c:pt>
                <c:pt idx="244153">
                  <c:v>565.64275029812495</c:v>
                </c:pt>
                <c:pt idx="244154">
                  <c:v>565.64506705339898</c:v>
                </c:pt>
                <c:pt idx="244155">
                  <c:v>565.647383808673</c:v>
                </c:pt>
                <c:pt idx="244156">
                  <c:v>565.649700563946</c:v>
                </c:pt>
                <c:pt idx="244157">
                  <c:v>565.65201731922002</c:v>
                </c:pt>
                <c:pt idx="244158">
                  <c:v>565.65433407449302</c:v>
                </c:pt>
                <c:pt idx="244159">
                  <c:v>565.65665082976705</c:v>
                </c:pt>
                <c:pt idx="244160">
                  <c:v>565.65896758504005</c:v>
                </c:pt>
                <c:pt idx="244161">
                  <c:v>565.66128434031395</c:v>
                </c:pt>
                <c:pt idx="244162">
                  <c:v>565.66360109558798</c:v>
                </c:pt>
                <c:pt idx="244163">
                  <c:v>565.66591785086098</c:v>
                </c:pt>
                <c:pt idx="244164">
                  <c:v>565.668234606135</c:v>
                </c:pt>
                <c:pt idx="244165">
                  <c:v>565.670551361408</c:v>
                </c:pt>
                <c:pt idx="244166">
                  <c:v>565.67286811668203</c:v>
                </c:pt>
                <c:pt idx="244167">
                  <c:v>565.67518487195503</c:v>
                </c:pt>
                <c:pt idx="244168">
                  <c:v>565.67750162722905</c:v>
                </c:pt>
                <c:pt idx="244169">
                  <c:v>565.67981838250296</c:v>
                </c:pt>
                <c:pt idx="244170">
                  <c:v>565.68213513777596</c:v>
                </c:pt>
                <c:pt idx="244171">
                  <c:v>565.68445189304998</c:v>
                </c:pt>
                <c:pt idx="244172">
                  <c:v>565.68676864832298</c:v>
                </c:pt>
                <c:pt idx="244173">
                  <c:v>565.68908540359701</c:v>
                </c:pt>
                <c:pt idx="244174">
                  <c:v>565.69140215887001</c:v>
                </c:pt>
                <c:pt idx="244175">
                  <c:v>565.69371891414403</c:v>
                </c:pt>
                <c:pt idx="244176">
                  <c:v>565.69603566941805</c:v>
                </c:pt>
                <c:pt idx="244177">
                  <c:v>565.69835242469105</c:v>
                </c:pt>
                <c:pt idx="244178">
                  <c:v>565.70066917996496</c:v>
                </c:pt>
                <c:pt idx="244179">
                  <c:v>565.70298593523796</c:v>
                </c:pt>
                <c:pt idx="244180">
                  <c:v>565.70530269051199</c:v>
                </c:pt>
                <c:pt idx="244181">
                  <c:v>565.70761944578499</c:v>
                </c:pt>
                <c:pt idx="244182">
                  <c:v>565.70993620105901</c:v>
                </c:pt>
                <c:pt idx="244183">
                  <c:v>565.71225295633303</c:v>
                </c:pt>
                <c:pt idx="244184">
                  <c:v>565.71456971160603</c:v>
                </c:pt>
                <c:pt idx="244185">
                  <c:v>565.71688646688006</c:v>
                </c:pt>
                <c:pt idx="244186">
                  <c:v>565.71920322215306</c:v>
                </c:pt>
                <c:pt idx="244187">
                  <c:v>565.72151997742696</c:v>
                </c:pt>
                <c:pt idx="244188">
                  <c:v>565.72383673269997</c:v>
                </c:pt>
                <c:pt idx="244189">
                  <c:v>565.72615348797399</c:v>
                </c:pt>
                <c:pt idx="244190">
                  <c:v>565.72847024324699</c:v>
                </c:pt>
                <c:pt idx="244191">
                  <c:v>565.73078699852101</c:v>
                </c:pt>
                <c:pt idx="244192">
                  <c:v>565.73310375379504</c:v>
                </c:pt>
                <c:pt idx="244193">
                  <c:v>565.73542050906804</c:v>
                </c:pt>
                <c:pt idx="244194">
                  <c:v>565.73773726434194</c:v>
                </c:pt>
                <c:pt idx="244195">
                  <c:v>565.74005401961494</c:v>
                </c:pt>
                <c:pt idx="244196">
                  <c:v>565.74237077488897</c:v>
                </c:pt>
                <c:pt idx="244197">
                  <c:v>565.74468753016197</c:v>
                </c:pt>
                <c:pt idx="244198">
                  <c:v>565.74700428543599</c:v>
                </c:pt>
                <c:pt idx="244199">
                  <c:v>565.74932104071002</c:v>
                </c:pt>
                <c:pt idx="244200">
                  <c:v>565.75163779598302</c:v>
                </c:pt>
                <c:pt idx="244201">
                  <c:v>565.75395455125704</c:v>
                </c:pt>
                <c:pt idx="244202">
                  <c:v>565.75627130653004</c:v>
                </c:pt>
                <c:pt idx="244203">
                  <c:v>565.75858806180395</c:v>
                </c:pt>
                <c:pt idx="244204">
                  <c:v>565.76090481707695</c:v>
                </c:pt>
                <c:pt idx="244205">
                  <c:v>565.76322157235097</c:v>
                </c:pt>
                <c:pt idx="244206">
                  <c:v>565.76553832762499</c:v>
                </c:pt>
                <c:pt idx="244207">
                  <c:v>565.767855082898</c:v>
                </c:pt>
                <c:pt idx="244208">
                  <c:v>565.77017183817202</c:v>
                </c:pt>
                <c:pt idx="244209">
                  <c:v>565.77248859344502</c:v>
                </c:pt>
                <c:pt idx="244210">
                  <c:v>565.77480534871904</c:v>
                </c:pt>
                <c:pt idx="244211">
                  <c:v>565.77712210399204</c:v>
                </c:pt>
                <c:pt idx="244212">
                  <c:v>565.77943885926595</c:v>
                </c:pt>
                <c:pt idx="244213">
                  <c:v>565.78175561453997</c:v>
                </c:pt>
                <c:pt idx="244214">
                  <c:v>565.78407236981298</c:v>
                </c:pt>
                <c:pt idx="244215">
                  <c:v>565.786389125087</c:v>
                </c:pt>
                <c:pt idx="244216">
                  <c:v>565.78870588036</c:v>
                </c:pt>
                <c:pt idx="244217">
                  <c:v>565.79102263563402</c:v>
                </c:pt>
                <c:pt idx="244218">
                  <c:v>565.79333939090702</c:v>
                </c:pt>
                <c:pt idx="244219">
                  <c:v>565.79565614618105</c:v>
                </c:pt>
                <c:pt idx="244220">
                  <c:v>565.79797290145495</c:v>
                </c:pt>
                <c:pt idx="244221">
                  <c:v>565.80028965672795</c:v>
                </c:pt>
                <c:pt idx="244222">
                  <c:v>565.80260641200198</c:v>
                </c:pt>
                <c:pt idx="244223">
                  <c:v>565.80492316727498</c:v>
                </c:pt>
                <c:pt idx="244224">
                  <c:v>565.807239922549</c:v>
                </c:pt>
                <c:pt idx="244225">
                  <c:v>565.809556677822</c:v>
                </c:pt>
                <c:pt idx="244226">
                  <c:v>565.81187343309603</c:v>
                </c:pt>
                <c:pt idx="244227">
                  <c:v>565.81419018837005</c:v>
                </c:pt>
                <c:pt idx="244228">
                  <c:v>565.81650694364305</c:v>
                </c:pt>
                <c:pt idx="244229">
                  <c:v>565.81882369891696</c:v>
                </c:pt>
                <c:pt idx="244230">
                  <c:v>565.82114045418996</c:v>
                </c:pt>
                <c:pt idx="244231">
                  <c:v>565.82345720946398</c:v>
                </c:pt>
                <c:pt idx="244232">
                  <c:v>565.82577396473698</c:v>
                </c:pt>
                <c:pt idx="244233">
                  <c:v>565.82809072001101</c:v>
                </c:pt>
                <c:pt idx="244234">
                  <c:v>565.83040747528503</c:v>
                </c:pt>
                <c:pt idx="244235">
                  <c:v>565.83272423055803</c:v>
                </c:pt>
                <c:pt idx="244236">
                  <c:v>565.83504098583205</c:v>
                </c:pt>
                <c:pt idx="244237">
                  <c:v>565.83735774110505</c:v>
                </c:pt>
                <c:pt idx="244238">
                  <c:v>565.83967449637896</c:v>
                </c:pt>
                <c:pt idx="244239">
                  <c:v>565.84199125165196</c:v>
                </c:pt>
                <c:pt idx="244240">
                  <c:v>565.84430800692598</c:v>
                </c:pt>
                <c:pt idx="244241">
                  <c:v>565.84662476219899</c:v>
                </c:pt>
                <c:pt idx="244242">
                  <c:v>565.84894151747301</c:v>
                </c:pt>
                <c:pt idx="244243">
                  <c:v>565.85125827274703</c:v>
                </c:pt>
                <c:pt idx="244244">
                  <c:v>565.85357502802003</c:v>
                </c:pt>
                <c:pt idx="244245">
                  <c:v>565.85589178329406</c:v>
                </c:pt>
                <c:pt idx="244246">
                  <c:v>565.85820853856706</c:v>
                </c:pt>
                <c:pt idx="244247">
                  <c:v>565.86052529384096</c:v>
                </c:pt>
                <c:pt idx="244248">
                  <c:v>565.86284204911397</c:v>
                </c:pt>
                <c:pt idx="244249">
                  <c:v>565.86515880438799</c:v>
                </c:pt>
                <c:pt idx="244250">
                  <c:v>565.86747555966201</c:v>
                </c:pt>
                <c:pt idx="244251">
                  <c:v>565.86979231493501</c:v>
                </c:pt>
                <c:pt idx="244252">
                  <c:v>565.87210907020904</c:v>
                </c:pt>
                <c:pt idx="244253">
                  <c:v>565.87442582548204</c:v>
                </c:pt>
                <c:pt idx="244254">
                  <c:v>565.87674258075594</c:v>
                </c:pt>
                <c:pt idx="244255">
                  <c:v>565.87905933602894</c:v>
                </c:pt>
                <c:pt idx="244256">
                  <c:v>565.88137609130297</c:v>
                </c:pt>
                <c:pt idx="244257">
                  <c:v>565.88369284657699</c:v>
                </c:pt>
                <c:pt idx="244258">
                  <c:v>565.88600960184999</c:v>
                </c:pt>
                <c:pt idx="244259">
                  <c:v>565.88832635712401</c:v>
                </c:pt>
                <c:pt idx="244260">
                  <c:v>565.89064311239702</c:v>
                </c:pt>
                <c:pt idx="244261">
                  <c:v>565.89295986767104</c:v>
                </c:pt>
                <c:pt idx="244262">
                  <c:v>565.89527662294404</c:v>
                </c:pt>
                <c:pt idx="244263">
                  <c:v>565.89759337821795</c:v>
                </c:pt>
                <c:pt idx="244264">
                  <c:v>565.89991013349197</c:v>
                </c:pt>
                <c:pt idx="244265">
                  <c:v>565.90222688876497</c:v>
                </c:pt>
                <c:pt idx="244266">
                  <c:v>565.90454364403899</c:v>
                </c:pt>
                <c:pt idx="244267">
                  <c:v>565.906860399312</c:v>
                </c:pt>
                <c:pt idx="244268">
                  <c:v>565.90917715458602</c:v>
                </c:pt>
                <c:pt idx="244269">
                  <c:v>565.91149390985902</c:v>
                </c:pt>
                <c:pt idx="244270">
                  <c:v>565.91381066513304</c:v>
                </c:pt>
                <c:pt idx="244271">
                  <c:v>565.91612742040695</c:v>
                </c:pt>
                <c:pt idx="244272">
                  <c:v>565.91844417567995</c:v>
                </c:pt>
                <c:pt idx="244273">
                  <c:v>565.92076093095397</c:v>
                </c:pt>
                <c:pt idx="244274">
                  <c:v>565.92307768622697</c:v>
                </c:pt>
                <c:pt idx="244275">
                  <c:v>565.925394441501</c:v>
                </c:pt>
                <c:pt idx="244276">
                  <c:v>565.927711196774</c:v>
                </c:pt>
                <c:pt idx="244277">
                  <c:v>565.93002795204802</c:v>
                </c:pt>
                <c:pt idx="244278">
                  <c:v>565.93234470732204</c:v>
                </c:pt>
                <c:pt idx="244279">
                  <c:v>565.93466146259505</c:v>
                </c:pt>
                <c:pt idx="244280">
                  <c:v>565.93697821786895</c:v>
                </c:pt>
                <c:pt idx="244281">
                  <c:v>565.93929497314195</c:v>
                </c:pt>
                <c:pt idx="244282">
                  <c:v>565.94161172841598</c:v>
                </c:pt>
                <c:pt idx="244283">
                  <c:v>565.94392848368898</c:v>
                </c:pt>
                <c:pt idx="244284">
                  <c:v>565.946245238963</c:v>
                </c:pt>
                <c:pt idx="244285">
                  <c:v>565.94856199423702</c:v>
                </c:pt>
                <c:pt idx="244286">
                  <c:v>565.95087874951003</c:v>
                </c:pt>
                <c:pt idx="244287">
                  <c:v>565.95319550478405</c:v>
                </c:pt>
                <c:pt idx="244288">
                  <c:v>565.95551226005705</c:v>
                </c:pt>
                <c:pt idx="244289">
                  <c:v>565.95782901533096</c:v>
                </c:pt>
                <c:pt idx="244290">
                  <c:v>565.96014577060396</c:v>
                </c:pt>
                <c:pt idx="244291">
                  <c:v>565.96246252587798</c:v>
                </c:pt>
                <c:pt idx="244292">
                  <c:v>565.96477928115098</c:v>
                </c:pt>
                <c:pt idx="244293">
                  <c:v>565.967096036425</c:v>
                </c:pt>
                <c:pt idx="244294">
                  <c:v>565.96941279169903</c:v>
                </c:pt>
                <c:pt idx="244295">
                  <c:v>565.97172954697203</c:v>
                </c:pt>
                <c:pt idx="244296">
                  <c:v>565.97404630224605</c:v>
                </c:pt>
                <c:pt idx="244297">
                  <c:v>565.97636305751905</c:v>
                </c:pt>
                <c:pt idx="244298">
                  <c:v>565.97867981279296</c:v>
                </c:pt>
                <c:pt idx="244299">
                  <c:v>565.98099656806596</c:v>
                </c:pt>
                <c:pt idx="244300">
                  <c:v>565.98331332333998</c:v>
                </c:pt>
                <c:pt idx="244301">
                  <c:v>565.98563007861401</c:v>
                </c:pt>
                <c:pt idx="244302">
                  <c:v>565.98794683388701</c:v>
                </c:pt>
                <c:pt idx="244303">
                  <c:v>565.99026358916103</c:v>
                </c:pt>
                <c:pt idx="244304">
                  <c:v>565.99258034443403</c:v>
                </c:pt>
                <c:pt idx="244305">
                  <c:v>565.99489709970806</c:v>
                </c:pt>
                <c:pt idx="244306">
                  <c:v>565.99721385498106</c:v>
                </c:pt>
                <c:pt idx="244307">
                  <c:v>565.99953061025496</c:v>
                </c:pt>
                <c:pt idx="244308">
                  <c:v>566.00184736552899</c:v>
                </c:pt>
                <c:pt idx="244309">
                  <c:v>566.00416412080199</c:v>
                </c:pt>
                <c:pt idx="244310">
                  <c:v>566.00648087607601</c:v>
                </c:pt>
                <c:pt idx="244311">
                  <c:v>566.00879763134901</c:v>
                </c:pt>
                <c:pt idx="244312">
                  <c:v>566.01111438662303</c:v>
                </c:pt>
                <c:pt idx="244313">
                  <c:v>566.01343114189604</c:v>
                </c:pt>
                <c:pt idx="244314">
                  <c:v>566.01574789716994</c:v>
                </c:pt>
                <c:pt idx="244315">
                  <c:v>566.01806465244397</c:v>
                </c:pt>
                <c:pt idx="244316">
                  <c:v>566.02038140771697</c:v>
                </c:pt>
                <c:pt idx="244317">
                  <c:v>566.02269816299099</c:v>
                </c:pt>
                <c:pt idx="244318">
                  <c:v>566.02501491826399</c:v>
                </c:pt>
                <c:pt idx="244319">
                  <c:v>566.02733167353801</c:v>
                </c:pt>
                <c:pt idx="244320">
                  <c:v>566.02964842881102</c:v>
                </c:pt>
                <c:pt idx="244321">
                  <c:v>566.03196518408504</c:v>
                </c:pt>
                <c:pt idx="244322">
                  <c:v>566.03428193935895</c:v>
                </c:pt>
                <c:pt idx="244323">
                  <c:v>566.03659869463195</c:v>
                </c:pt>
                <c:pt idx="244324">
                  <c:v>566.03891544990597</c:v>
                </c:pt>
                <c:pt idx="244325">
                  <c:v>566.04123220517897</c:v>
                </c:pt>
                <c:pt idx="244326">
                  <c:v>566.04354896045299</c:v>
                </c:pt>
                <c:pt idx="244327">
                  <c:v>566.04586571572599</c:v>
                </c:pt>
                <c:pt idx="244328">
                  <c:v>566.04818247100002</c:v>
                </c:pt>
                <c:pt idx="244329">
                  <c:v>566.05049922627404</c:v>
                </c:pt>
                <c:pt idx="244330">
                  <c:v>566.05281598154704</c:v>
                </c:pt>
                <c:pt idx="244331">
                  <c:v>566.05513273682095</c:v>
                </c:pt>
                <c:pt idx="244332">
                  <c:v>566.05744949209395</c:v>
                </c:pt>
                <c:pt idx="244333">
                  <c:v>566.05976624736797</c:v>
                </c:pt>
                <c:pt idx="244334">
                  <c:v>566.06208300264097</c:v>
                </c:pt>
                <c:pt idx="244335">
                  <c:v>566.064399757915</c:v>
                </c:pt>
                <c:pt idx="244336">
                  <c:v>566.06671651318902</c:v>
                </c:pt>
                <c:pt idx="244337">
                  <c:v>566.06903326846202</c:v>
                </c:pt>
                <c:pt idx="244338">
                  <c:v>566.07135002373604</c:v>
                </c:pt>
                <c:pt idx="244339">
                  <c:v>566.07366677900905</c:v>
                </c:pt>
                <c:pt idx="244340">
                  <c:v>566.07598353428295</c:v>
                </c:pt>
                <c:pt idx="244341">
                  <c:v>566.07830028955595</c:v>
                </c:pt>
                <c:pt idx="244342">
                  <c:v>566.08061704482998</c:v>
                </c:pt>
                <c:pt idx="244343">
                  <c:v>566.08293380010298</c:v>
                </c:pt>
                <c:pt idx="244344">
                  <c:v>566.085250555377</c:v>
                </c:pt>
                <c:pt idx="244345">
                  <c:v>566.08756731065102</c:v>
                </c:pt>
                <c:pt idx="244346">
                  <c:v>566.08988406592402</c:v>
                </c:pt>
                <c:pt idx="244347">
                  <c:v>566.09220082119805</c:v>
                </c:pt>
                <c:pt idx="244348">
                  <c:v>566.09451757647105</c:v>
                </c:pt>
                <c:pt idx="244349">
                  <c:v>566.09683433174496</c:v>
                </c:pt>
                <c:pt idx="244350">
                  <c:v>566.09915108701796</c:v>
                </c:pt>
                <c:pt idx="244351">
                  <c:v>566.10146784229198</c:v>
                </c:pt>
                <c:pt idx="244352">
                  <c:v>566.103784597566</c:v>
                </c:pt>
                <c:pt idx="244353">
                  <c:v>566.106101352839</c:v>
                </c:pt>
                <c:pt idx="244354">
                  <c:v>566.10841810811303</c:v>
                </c:pt>
                <c:pt idx="244355">
                  <c:v>566.11073486338603</c:v>
                </c:pt>
                <c:pt idx="244356">
                  <c:v>566.11305161866005</c:v>
                </c:pt>
                <c:pt idx="244357">
                  <c:v>566.11536837393305</c:v>
                </c:pt>
                <c:pt idx="244358">
                  <c:v>566.11768512920696</c:v>
                </c:pt>
                <c:pt idx="244359">
                  <c:v>566.12000188448098</c:v>
                </c:pt>
                <c:pt idx="244360">
                  <c:v>566.12231863975398</c:v>
                </c:pt>
                <c:pt idx="244361">
                  <c:v>566.12463539502801</c:v>
                </c:pt>
                <c:pt idx="244362">
                  <c:v>566.12695215030101</c:v>
                </c:pt>
                <c:pt idx="244363">
                  <c:v>566.12926890557503</c:v>
                </c:pt>
                <c:pt idx="244364">
                  <c:v>566.13158566084803</c:v>
                </c:pt>
                <c:pt idx="244365">
                  <c:v>566.13390241612206</c:v>
                </c:pt>
                <c:pt idx="244366">
                  <c:v>566.13621917139596</c:v>
                </c:pt>
                <c:pt idx="244367">
                  <c:v>566.13853592666896</c:v>
                </c:pt>
                <c:pt idx="244368">
                  <c:v>566.14085268194299</c:v>
                </c:pt>
                <c:pt idx="244369">
                  <c:v>566.14316943721599</c:v>
                </c:pt>
                <c:pt idx="244370">
                  <c:v>566.14548619249001</c:v>
                </c:pt>
                <c:pt idx="244371">
                  <c:v>566.14780294776301</c:v>
                </c:pt>
                <c:pt idx="244372">
                  <c:v>566.15011970303703</c:v>
                </c:pt>
                <c:pt idx="244373">
                  <c:v>566.15243645831094</c:v>
                </c:pt>
                <c:pt idx="244374">
                  <c:v>566.15475321358394</c:v>
                </c:pt>
                <c:pt idx="244375">
                  <c:v>566.15706996885797</c:v>
                </c:pt>
                <c:pt idx="244376">
                  <c:v>566.15938672413097</c:v>
                </c:pt>
                <c:pt idx="244377">
                  <c:v>566.16170347940499</c:v>
                </c:pt>
                <c:pt idx="244378">
                  <c:v>566.16402023467799</c:v>
                </c:pt>
                <c:pt idx="244379">
                  <c:v>566.16633698995201</c:v>
                </c:pt>
                <c:pt idx="244380">
                  <c:v>566.16865374522604</c:v>
                </c:pt>
                <c:pt idx="244381">
                  <c:v>566.17097050049904</c:v>
                </c:pt>
                <c:pt idx="244382">
                  <c:v>566.17328725577295</c:v>
                </c:pt>
                <c:pt idx="244383">
                  <c:v>566.17560401104595</c:v>
                </c:pt>
                <c:pt idx="244384">
                  <c:v>566.17792076631997</c:v>
                </c:pt>
                <c:pt idx="244385">
                  <c:v>566.18023752159297</c:v>
                </c:pt>
                <c:pt idx="244386">
                  <c:v>566.18255427686699</c:v>
                </c:pt>
                <c:pt idx="244387">
                  <c:v>566.18487103213999</c:v>
                </c:pt>
                <c:pt idx="244388">
                  <c:v>566.18718778741402</c:v>
                </c:pt>
                <c:pt idx="244389">
                  <c:v>566.18950454268804</c:v>
                </c:pt>
                <c:pt idx="244390">
                  <c:v>566.19182129796104</c:v>
                </c:pt>
                <c:pt idx="244391">
                  <c:v>566.19413805323495</c:v>
                </c:pt>
                <c:pt idx="244392">
                  <c:v>566.19645480850795</c:v>
                </c:pt>
                <c:pt idx="244393">
                  <c:v>566.19877156378197</c:v>
                </c:pt>
                <c:pt idx="244394">
                  <c:v>566.20108831905497</c:v>
                </c:pt>
                <c:pt idx="244395">
                  <c:v>566.203405074329</c:v>
                </c:pt>
                <c:pt idx="244396">
                  <c:v>566.20572182960302</c:v>
                </c:pt>
                <c:pt idx="244397">
                  <c:v>566.20803858487602</c:v>
                </c:pt>
                <c:pt idx="244398">
                  <c:v>566.21035534015004</c:v>
                </c:pt>
                <c:pt idx="244399">
                  <c:v>566.21267209542304</c:v>
                </c:pt>
                <c:pt idx="244400">
                  <c:v>566.21498885069695</c:v>
                </c:pt>
                <c:pt idx="244401">
                  <c:v>566.21730560596995</c:v>
                </c:pt>
                <c:pt idx="244402">
                  <c:v>566.21962236124398</c:v>
                </c:pt>
                <c:pt idx="244403">
                  <c:v>566.221939116518</c:v>
                </c:pt>
                <c:pt idx="244404">
                  <c:v>566.224255871791</c:v>
                </c:pt>
                <c:pt idx="244405">
                  <c:v>566.22657262706502</c:v>
                </c:pt>
                <c:pt idx="244406">
                  <c:v>566.22888938233802</c:v>
                </c:pt>
                <c:pt idx="244407">
                  <c:v>566.23120613761205</c:v>
                </c:pt>
                <c:pt idx="244408">
                  <c:v>566.23352289288505</c:v>
                </c:pt>
                <c:pt idx="244409">
                  <c:v>566.23583964815896</c:v>
                </c:pt>
                <c:pt idx="244410">
                  <c:v>566.23815640343298</c:v>
                </c:pt>
                <c:pt idx="244411">
                  <c:v>566.24047315870598</c:v>
                </c:pt>
                <c:pt idx="244412">
                  <c:v>566.24278991398</c:v>
                </c:pt>
                <c:pt idx="244413">
                  <c:v>566.245106669253</c:v>
                </c:pt>
                <c:pt idx="244414">
                  <c:v>566.24742342452703</c:v>
                </c:pt>
                <c:pt idx="244415">
                  <c:v>566.24974017980003</c:v>
                </c:pt>
                <c:pt idx="244416">
                  <c:v>566.25205693507405</c:v>
                </c:pt>
                <c:pt idx="244417">
                  <c:v>566.25437369034796</c:v>
                </c:pt>
                <c:pt idx="244418">
                  <c:v>566.25669044562096</c:v>
                </c:pt>
                <c:pt idx="244419">
                  <c:v>566.25900720089498</c:v>
                </c:pt>
                <c:pt idx="244420">
                  <c:v>566.26132395616798</c:v>
                </c:pt>
                <c:pt idx="244421">
                  <c:v>566.26364071144201</c:v>
                </c:pt>
                <c:pt idx="244422">
                  <c:v>566.26595746671501</c:v>
                </c:pt>
                <c:pt idx="244423">
                  <c:v>566.26827422198903</c:v>
                </c:pt>
                <c:pt idx="244424">
                  <c:v>566.27059097726305</c:v>
                </c:pt>
                <c:pt idx="244425">
                  <c:v>566.27290773253605</c:v>
                </c:pt>
                <c:pt idx="244426">
                  <c:v>566.27522448780996</c:v>
                </c:pt>
                <c:pt idx="244427">
                  <c:v>566.27754124308296</c:v>
                </c:pt>
                <c:pt idx="244428">
                  <c:v>566.27985799835699</c:v>
                </c:pt>
                <c:pt idx="244429">
                  <c:v>566.28217475362999</c:v>
                </c:pt>
                <c:pt idx="244430">
                  <c:v>566.28449150890401</c:v>
                </c:pt>
                <c:pt idx="244431">
                  <c:v>566.28680826417803</c:v>
                </c:pt>
                <c:pt idx="244432">
                  <c:v>566.28912501945103</c:v>
                </c:pt>
                <c:pt idx="244433">
                  <c:v>566.29144177472494</c:v>
                </c:pt>
                <c:pt idx="244434">
                  <c:v>566.29375852999794</c:v>
                </c:pt>
                <c:pt idx="244435">
                  <c:v>566.29607528527197</c:v>
                </c:pt>
                <c:pt idx="244436">
                  <c:v>566.29839204054497</c:v>
                </c:pt>
                <c:pt idx="244437">
                  <c:v>566.30070879581899</c:v>
                </c:pt>
                <c:pt idx="244438">
                  <c:v>566.30302555109199</c:v>
                </c:pt>
                <c:pt idx="244439">
                  <c:v>566.30534230636601</c:v>
                </c:pt>
                <c:pt idx="244440">
                  <c:v>566.30765906164004</c:v>
                </c:pt>
                <c:pt idx="244441">
                  <c:v>566.30997581691304</c:v>
                </c:pt>
                <c:pt idx="244442">
                  <c:v>566.31229257218695</c:v>
                </c:pt>
                <c:pt idx="244443">
                  <c:v>566.31460932745995</c:v>
                </c:pt>
                <c:pt idx="244444">
                  <c:v>566.31692608273397</c:v>
                </c:pt>
                <c:pt idx="244445">
                  <c:v>566.31924283800697</c:v>
                </c:pt>
                <c:pt idx="244446">
                  <c:v>566.32155959328099</c:v>
                </c:pt>
                <c:pt idx="244447">
                  <c:v>566.32387634855502</c:v>
                </c:pt>
                <c:pt idx="244448">
                  <c:v>566.32619310382802</c:v>
                </c:pt>
                <c:pt idx="244449">
                  <c:v>566.32850985910204</c:v>
                </c:pt>
                <c:pt idx="244450">
                  <c:v>566.33082661437504</c:v>
                </c:pt>
                <c:pt idx="244451">
                  <c:v>566.33314336964895</c:v>
                </c:pt>
                <c:pt idx="244452">
                  <c:v>566.33546012492195</c:v>
                </c:pt>
                <c:pt idx="244453">
                  <c:v>566.33777688019597</c:v>
                </c:pt>
                <c:pt idx="244454">
                  <c:v>566.34009363547</c:v>
                </c:pt>
                <c:pt idx="244455">
                  <c:v>566.342410390743</c:v>
                </c:pt>
                <c:pt idx="244456">
                  <c:v>566.34472714601702</c:v>
                </c:pt>
                <c:pt idx="244457">
                  <c:v>566.34704390129002</c:v>
                </c:pt>
                <c:pt idx="244458">
                  <c:v>566.34936065656404</c:v>
                </c:pt>
                <c:pt idx="244459">
                  <c:v>566.35167741183704</c:v>
                </c:pt>
                <c:pt idx="244460">
                  <c:v>566.35399416711095</c:v>
                </c:pt>
                <c:pt idx="244461">
                  <c:v>566.35631092238498</c:v>
                </c:pt>
                <c:pt idx="244462">
                  <c:v>566.35862767765798</c:v>
                </c:pt>
                <c:pt idx="244463">
                  <c:v>566.360944432932</c:v>
                </c:pt>
                <c:pt idx="244464">
                  <c:v>566.363261188205</c:v>
                </c:pt>
                <c:pt idx="244465">
                  <c:v>566.36557794347902</c:v>
                </c:pt>
                <c:pt idx="244466">
                  <c:v>566.36789469875202</c:v>
                </c:pt>
                <c:pt idx="244467">
                  <c:v>566.37021145402605</c:v>
                </c:pt>
                <c:pt idx="244468">
                  <c:v>566.37252820929996</c:v>
                </c:pt>
                <c:pt idx="244469">
                  <c:v>566.37484496457296</c:v>
                </c:pt>
                <c:pt idx="244470">
                  <c:v>566.37716171984698</c:v>
                </c:pt>
                <c:pt idx="244471">
                  <c:v>566.37947847511998</c:v>
                </c:pt>
                <c:pt idx="244472">
                  <c:v>566.381795230394</c:v>
                </c:pt>
                <c:pt idx="244473">
                  <c:v>566.384111985667</c:v>
                </c:pt>
                <c:pt idx="244474">
                  <c:v>566.38642874094103</c:v>
                </c:pt>
                <c:pt idx="244475">
                  <c:v>566.38874549621505</c:v>
                </c:pt>
                <c:pt idx="244476">
                  <c:v>566.39106225148805</c:v>
                </c:pt>
                <c:pt idx="244477">
                  <c:v>566.39337900676196</c:v>
                </c:pt>
                <c:pt idx="244478">
                  <c:v>566.39569576203496</c:v>
                </c:pt>
                <c:pt idx="244479">
                  <c:v>566.39801251730898</c:v>
                </c:pt>
                <c:pt idx="244480">
                  <c:v>566.40032927258198</c:v>
                </c:pt>
                <c:pt idx="244481">
                  <c:v>566.40264602785601</c:v>
                </c:pt>
                <c:pt idx="244482">
                  <c:v>566.40496278313003</c:v>
                </c:pt>
                <c:pt idx="244483">
                  <c:v>566.40727953840303</c:v>
                </c:pt>
                <c:pt idx="244484">
                  <c:v>566.40959629367705</c:v>
                </c:pt>
                <c:pt idx="244485">
                  <c:v>566.41191304895005</c:v>
                </c:pt>
                <c:pt idx="244486">
                  <c:v>566.41422980422396</c:v>
                </c:pt>
                <c:pt idx="244487">
                  <c:v>566.41654655949696</c:v>
                </c:pt>
                <c:pt idx="244488">
                  <c:v>566.41886331477099</c:v>
                </c:pt>
                <c:pt idx="244489">
                  <c:v>566.42118007004399</c:v>
                </c:pt>
                <c:pt idx="244490">
                  <c:v>566.42349682531801</c:v>
                </c:pt>
                <c:pt idx="244491">
                  <c:v>566.42581358059203</c:v>
                </c:pt>
                <c:pt idx="244492">
                  <c:v>566.42813033586503</c:v>
                </c:pt>
                <c:pt idx="244493">
                  <c:v>566.43044709113894</c:v>
                </c:pt>
                <c:pt idx="244494">
                  <c:v>566.43276384641194</c:v>
                </c:pt>
                <c:pt idx="244495">
                  <c:v>566.43508060168597</c:v>
                </c:pt>
                <c:pt idx="244496">
                  <c:v>566.43739735695897</c:v>
                </c:pt>
                <c:pt idx="244497">
                  <c:v>566.43971411223299</c:v>
                </c:pt>
                <c:pt idx="244498">
                  <c:v>566.44203086750701</c:v>
                </c:pt>
                <c:pt idx="244499">
                  <c:v>566.44434762278001</c:v>
                </c:pt>
                <c:pt idx="244500">
                  <c:v>566.44666437805404</c:v>
                </c:pt>
                <c:pt idx="244501">
                  <c:v>566.44898113332704</c:v>
                </c:pt>
                <c:pt idx="244502">
                  <c:v>566.45129788860095</c:v>
                </c:pt>
                <c:pt idx="244503">
                  <c:v>566.45361464387395</c:v>
                </c:pt>
                <c:pt idx="244504">
                  <c:v>566.45593139914797</c:v>
                </c:pt>
                <c:pt idx="244505">
                  <c:v>566.45824815442199</c:v>
                </c:pt>
                <c:pt idx="244506">
                  <c:v>566.46056490969499</c:v>
                </c:pt>
                <c:pt idx="244507">
                  <c:v>566.46288166496902</c:v>
                </c:pt>
                <c:pt idx="244508">
                  <c:v>566.46519842024202</c:v>
                </c:pt>
                <c:pt idx="244509">
                  <c:v>566.46751517551604</c:v>
                </c:pt>
                <c:pt idx="244510">
                  <c:v>566.46983193078904</c:v>
                </c:pt>
                <c:pt idx="244511">
                  <c:v>566.47214868606295</c:v>
                </c:pt>
                <c:pt idx="244512">
                  <c:v>566.47446544133697</c:v>
                </c:pt>
                <c:pt idx="244513">
                  <c:v>566.47678219660997</c:v>
                </c:pt>
                <c:pt idx="244514">
                  <c:v>566.479098951884</c:v>
                </c:pt>
                <c:pt idx="244515">
                  <c:v>566.481415707157</c:v>
                </c:pt>
                <c:pt idx="244516">
                  <c:v>566.48373246243102</c:v>
                </c:pt>
                <c:pt idx="244517">
                  <c:v>566.48604921770402</c:v>
                </c:pt>
                <c:pt idx="244518">
                  <c:v>566.48836597297804</c:v>
                </c:pt>
                <c:pt idx="244519">
                  <c:v>566.49068272825195</c:v>
                </c:pt>
                <c:pt idx="244520">
                  <c:v>566.49299948352495</c:v>
                </c:pt>
                <c:pt idx="244521">
                  <c:v>566.49531623879898</c:v>
                </c:pt>
                <c:pt idx="244522">
                  <c:v>566.49763299407198</c:v>
                </c:pt>
                <c:pt idx="244523">
                  <c:v>566.499949749346</c:v>
                </c:pt>
                <c:pt idx="244524">
                  <c:v>566.502266504619</c:v>
                </c:pt>
                <c:pt idx="244525">
                  <c:v>566.50458325989302</c:v>
                </c:pt>
                <c:pt idx="244526">
                  <c:v>566.50690001516705</c:v>
                </c:pt>
                <c:pt idx="244527">
                  <c:v>566.50921677044005</c:v>
                </c:pt>
                <c:pt idx="244528">
                  <c:v>566.51153352571396</c:v>
                </c:pt>
                <c:pt idx="244529">
                  <c:v>566.51385028098696</c:v>
                </c:pt>
                <c:pt idx="244530">
                  <c:v>566.51616703626098</c:v>
                </c:pt>
                <c:pt idx="244531">
                  <c:v>566.51848379153398</c:v>
                </c:pt>
                <c:pt idx="244532">
                  <c:v>566.520800546808</c:v>
                </c:pt>
                <c:pt idx="244533">
                  <c:v>566.52311730208203</c:v>
                </c:pt>
                <c:pt idx="244534">
                  <c:v>566.52543405735503</c:v>
                </c:pt>
                <c:pt idx="244535">
                  <c:v>566.52775081262905</c:v>
                </c:pt>
                <c:pt idx="244536">
                  <c:v>566.53006756790205</c:v>
                </c:pt>
                <c:pt idx="244537">
                  <c:v>566.53238432317596</c:v>
                </c:pt>
                <c:pt idx="244538">
                  <c:v>566.53470107844896</c:v>
                </c:pt>
                <c:pt idx="244539">
                  <c:v>566.53701783372298</c:v>
                </c:pt>
                <c:pt idx="244540">
                  <c:v>566.53933458899598</c:v>
                </c:pt>
                <c:pt idx="244541">
                  <c:v>566.54165134427001</c:v>
                </c:pt>
                <c:pt idx="244542">
                  <c:v>566.54396809954403</c:v>
                </c:pt>
                <c:pt idx="244543">
                  <c:v>566.54628485481703</c:v>
                </c:pt>
                <c:pt idx="244544">
                  <c:v>566.54860161009105</c:v>
                </c:pt>
                <c:pt idx="244545">
                  <c:v>566.55091836536405</c:v>
                </c:pt>
                <c:pt idx="244546">
                  <c:v>566.55323512063796</c:v>
                </c:pt>
                <c:pt idx="244547">
                  <c:v>566.55555187591096</c:v>
                </c:pt>
                <c:pt idx="244548">
                  <c:v>566.55786863118499</c:v>
                </c:pt>
                <c:pt idx="244549">
                  <c:v>566.56018538645901</c:v>
                </c:pt>
                <c:pt idx="244550">
                  <c:v>566.56250214173201</c:v>
                </c:pt>
                <c:pt idx="244551">
                  <c:v>566.56481889700603</c:v>
                </c:pt>
                <c:pt idx="244552">
                  <c:v>566.56713565227903</c:v>
                </c:pt>
                <c:pt idx="244553">
                  <c:v>566.56945240755294</c:v>
                </c:pt>
                <c:pt idx="244554">
                  <c:v>566.57176916282594</c:v>
                </c:pt>
                <c:pt idx="244555">
                  <c:v>566.57408591809997</c:v>
                </c:pt>
                <c:pt idx="244556">
                  <c:v>566.57640267337399</c:v>
                </c:pt>
                <c:pt idx="244557">
                  <c:v>566.57871942864699</c:v>
                </c:pt>
                <c:pt idx="244558">
                  <c:v>566.58103618392101</c:v>
                </c:pt>
                <c:pt idx="244559">
                  <c:v>566.58335293919401</c:v>
                </c:pt>
                <c:pt idx="244560">
                  <c:v>566.58566969446804</c:v>
                </c:pt>
                <c:pt idx="244561">
                  <c:v>566.58798644974104</c:v>
                </c:pt>
                <c:pt idx="244562">
                  <c:v>566.59030320501495</c:v>
                </c:pt>
                <c:pt idx="244563">
                  <c:v>566.59261996028897</c:v>
                </c:pt>
                <c:pt idx="244564">
                  <c:v>566.59493671556197</c:v>
                </c:pt>
                <c:pt idx="244565">
                  <c:v>566.59725347083599</c:v>
                </c:pt>
                <c:pt idx="244566">
                  <c:v>566.59957022610899</c:v>
                </c:pt>
                <c:pt idx="244567">
                  <c:v>566.60188698138302</c:v>
                </c:pt>
                <c:pt idx="244568">
                  <c:v>566.60420373665602</c:v>
                </c:pt>
                <c:pt idx="244569">
                  <c:v>566.60652049193004</c:v>
                </c:pt>
                <c:pt idx="244570">
                  <c:v>566.60883724720395</c:v>
                </c:pt>
                <c:pt idx="244571">
                  <c:v>566.61115400247695</c:v>
                </c:pt>
                <c:pt idx="244572">
                  <c:v>566.61347075775097</c:v>
                </c:pt>
                <c:pt idx="244573">
                  <c:v>566.61578751302397</c:v>
                </c:pt>
                <c:pt idx="244574">
                  <c:v>566.618104268298</c:v>
                </c:pt>
                <c:pt idx="244575">
                  <c:v>566.620421023571</c:v>
                </c:pt>
                <c:pt idx="244576">
                  <c:v>566.62273777884502</c:v>
                </c:pt>
                <c:pt idx="244577">
                  <c:v>566.62505453411904</c:v>
                </c:pt>
                <c:pt idx="244578">
                  <c:v>566.62737128939204</c:v>
                </c:pt>
                <c:pt idx="244579">
                  <c:v>566.62968804466595</c:v>
                </c:pt>
                <c:pt idx="244580">
                  <c:v>566.63200479993895</c:v>
                </c:pt>
                <c:pt idx="244581">
                  <c:v>566.63432155521298</c:v>
                </c:pt>
                <c:pt idx="244582">
                  <c:v>566.63663831048598</c:v>
                </c:pt>
                <c:pt idx="244583">
                  <c:v>566.63895506576</c:v>
                </c:pt>
                <c:pt idx="244584">
                  <c:v>566.64127182103402</c:v>
                </c:pt>
                <c:pt idx="244585">
                  <c:v>566.64358857630702</c:v>
                </c:pt>
                <c:pt idx="244586">
                  <c:v>566.64590533158105</c:v>
                </c:pt>
                <c:pt idx="244587">
                  <c:v>566.64822208685405</c:v>
                </c:pt>
                <c:pt idx="244588">
                  <c:v>566.65053884212796</c:v>
                </c:pt>
                <c:pt idx="244589">
                  <c:v>566.65285559740096</c:v>
                </c:pt>
                <c:pt idx="244590">
                  <c:v>566.65517235267498</c:v>
                </c:pt>
                <c:pt idx="244591">
                  <c:v>566.65748910794798</c:v>
                </c:pt>
                <c:pt idx="244592">
                  <c:v>566.659805863222</c:v>
                </c:pt>
                <c:pt idx="244593">
                  <c:v>566.66212261849603</c:v>
                </c:pt>
                <c:pt idx="244594">
                  <c:v>566.66443937376903</c:v>
                </c:pt>
                <c:pt idx="244595">
                  <c:v>566.66675612904305</c:v>
                </c:pt>
                <c:pt idx="244596">
                  <c:v>566.66907288431605</c:v>
                </c:pt>
                <c:pt idx="244597">
                  <c:v>566.67138963958996</c:v>
                </c:pt>
                <c:pt idx="244598">
                  <c:v>566.67370639486296</c:v>
                </c:pt>
                <c:pt idx="244599">
                  <c:v>566.67602315013698</c:v>
                </c:pt>
                <c:pt idx="244600">
                  <c:v>566.67833990541101</c:v>
                </c:pt>
                <c:pt idx="244601">
                  <c:v>566.68065666068401</c:v>
                </c:pt>
                <c:pt idx="244602">
                  <c:v>566.68297341595803</c:v>
                </c:pt>
                <c:pt idx="244603">
                  <c:v>566.68529017123103</c:v>
                </c:pt>
                <c:pt idx="244604">
                  <c:v>566.68760692650505</c:v>
                </c:pt>
                <c:pt idx="244605">
                  <c:v>566.68992368177805</c:v>
                </c:pt>
                <c:pt idx="244606">
                  <c:v>566.69224043705196</c:v>
                </c:pt>
                <c:pt idx="244607">
                  <c:v>566.69455719232599</c:v>
                </c:pt>
                <c:pt idx="244608">
                  <c:v>566.69687394759899</c:v>
                </c:pt>
                <c:pt idx="244609">
                  <c:v>566.69919070287301</c:v>
                </c:pt>
                <c:pt idx="244610">
                  <c:v>566.70150745814601</c:v>
                </c:pt>
                <c:pt idx="244611">
                  <c:v>566.70382421342003</c:v>
                </c:pt>
                <c:pt idx="244612">
                  <c:v>566.70614096869303</c:v>
                </c:pt>
                <c:pt idx="244613">
                  <c:v>566.70845772396694</c:v>
                </c:pt>
                <c:pt idx="244614">
                  <c:v>566.71077447924097</c:v>
                </c:pt>
                <c:pt idx="244615">
                  <c:v>566.71309123451397</c:v>
                </c:pt>
                <c:pt idx="244616">
                  <c:v>566.71540798978799</c:v>
                </c:pt>
                <c:pt idx="244617">
                  <c:v>566.71772474506099</c:v>
                </c:pt>
                <c:pt idx="244618">
                  <c:v>566.72004150033501</c:v>
                </c:pt>
                <c:pt idx="244619">
                  <c:v>566.72235825560801</c:v>
                </c:pt>
                <c:pt idx="244620">
                  <c:v>566.72467501088204</c:v>
                </c:pt>
                <c:pt idx="244621">
                  <c:v>566.72699176615595</c:v>
                </c:pt>
                <c:pt idx="244622">
                  <c:v>566.72930852142895</c:v>
                </c:pt>
                <c:pt idx="244623">
                  <c:v>566.73162527670297</c:v>
                </c:pt>
                <c:pt idx="244624">
                  <c:v>566.73394203197597</c:v>
                </c:pt>
                <c:pt idx="244625">
                  <c:v>566.73625878724999</c:v>
                </c:pt>
                <c:pt idx="244626">
                  <c:v>566.73857554252299</c:v>
                </c:pt>
                <c:pt idx="244627">
                  <c:v>566.74089229779702</c:v>
                </c:pt>
                <c:pt idx="244628">
                  <c:v>566.74320905307104</c:v>
                </c:pt>
                <c:pt idx="244629">
                  <c:v>566.74552580834404</c:v>
                </c:pt>
                <c:pt idx="244630">
                  <c:v>566.74784256361795</c:v>
                </c:pt>
                <c:pt idx="244631">
                  <c:v>566.75015931889095</c:v>
                </c:pt>
                <c:pt idx="244632">
                  <c:v>566.75247607416497</c:v>
                </c:pt>
                <c:pt idx="244633">
                  <c:v>566.75479282943797</c:v>
                </c:pt>
                <c:pt idx="244634">
                  <c:v>566.757109584712</c:v>
                </c:pt>
                <c:pt idx="244635">
                  <c:v>566.75942633998602</c:v>
                </c:pt>
                <c:pt idx="244636">
                  <c:v>566.76174309525902</c:v>
                </c:pt>
                <c:pt idx="244637">
                  <c:v>566.76405985053304</c:v>
                </c:pt>
                <c:pt idx="244638">
                  <c:v>566.76637660580604</c:v>
                </c:pt>
                <c:pt idx="244639">
                  <c:v>566.76869336107995</c:v>
                </c:pt>
                <c:pt idx="244640">
                  <c:v>566.77101011635295</c:v>
                </c:pt>
                <c:pt idx="244641">
                  <c:v>566.77332687162698</c:v>
                </c:pt>
                <c:pt idx="244642">
                  <c:v>566.77564362689998</c:v>
                </c:pt>
                <c:pt idx="244643">
                  <c:v>566.777960382174</c:v>
                </c:pt>
                <c:pt idx="244644">
                  <c:v>566.78027713744802</c:v>
                </c:pt>
                <c:pt idx="244645">
                  <c:v>566.78259389272102</c:v>
                </c:pt>
                <c:pt idx="244646">
                  <c:v>566.78491064799505</c:v>
                </c:pt>
                <c:pt idx="244647">
                  <c:v>566.78722740326805</c:v>
                </c:pt>
                <c:pt idx="244648">
                  <c:v>566.78954415854196</c:v>
                </c:pt>
                <c:pt idx="244649">
                  <c:v>566.79186091381496</c:v>
                </c:pt>
                <c:pt idx="244650">
                  <c:v>566.79417766908898</c:v>
                </c:pt>
                <c:pt idx="244651">
                  <c:v>566.796494424363</c:v>
                </c:pt>
                <c:pt idx="244652">
                  <c:v>566.798811179636</c:v>
                </c:pt>
                <c:pt idx="244653">
                  <c:v>566.80112793491003</c:v>
                </c:pt>
                <c:pt idx="244654">
                  <c:v>566.80344469018303</c:v>
                </c:pt>
                <c:pt idx="244655">
                  <c:v>566.80576144545705</c:v>
                </c:pt>
                <c:pt idx="244656">
                  <c:v>566.80807820073005</c:v>
                </c:pt>
                <c:pt idx="244657">
                  <c:v>566.81039495600396</c:v>
                </c:pt>
                <c:pt idx="244658">
                  <c:v>566.81271171127798</c:v>
                </c:pt>
                <c:pt idx="244659">
                  <c:v>566.81502846655098</c:v>
                </c:pt>
                <c:pt idx="244660">
                  <c:v>566.81734522182501</c:v>
                </c:pt>
                <c:pt idx="244661">
                  <c:v>566.81966197709801</c:v>
                </c:pt>
                <c:pt idx="244662">
                  <c:v>566.82197873237203</c:v>
                </c:pt>
                <c:pt idx="244663">
                  <c:v>566.82429548764503</c:v>
                </c:pt>
                <c:pt idx="244664">
                  <c:v>566.82661224291905</c:v>
                </c:pt>
                <c:pt idx="244665">
                  <c:v>566.82892899819296</c:v>
                </c:pt>
                <c:pt idx="244666">
                  <c:v>566.83124575346596</c:v>
                </c:pt>
                <c:pt idx="244667">
                  <c:v>566.83356250873999</c:v>
                </c:pt>
                <c:pt idx="244668">
                  <c:v>566.83587926401299</c:v>
                </c:pt>
                <c:pt idx="244669">
                  <c:v>566.83819601928701</c:v>
                </c:pt>
                <c:pt idx="244670">
                  <c:v>566.84051277456001</c:v>
                </c:pt>
                <c:pt idx="244671">
                  <c:v>566.84282952983403</c:v>
                </c:pt>
                <c:pt idx="244672">
                  <c:v>566.84514628510794</c:v>
                </c:pt>
                <c:pt idx="244673">
                  <c:v>566.84746304038094</c:v>
                </c:pt>
                <c:pt idx="244674">
                  <c:v>566.84977979565497</c:v>
                </c:pt>
                <c:pt idx="244675">
                  <c:v>566.85209655092797</c:v>
                </c:pt>
                <c:pt idx="244676">
                  <c:v>566.85441330620199</c:v>
                </c:pt>
                <c:pt idx="244677">
                  <c:v>566.85673006147499</c:v>
                </c:pt>
                <c:pt idx="244678">
                  <c:v>566.85904681674901</c:v>
                </c:pt>
                <c:pt idx="244679">
                  <c:v>566.86136357202304</c:v>
                </c:pt>
                <c:pt idx="244680">
                  <c:v>566.86368032729604</c:v>
                </c:pt>
                <c:pt idx="244681">
                  <c:v>566.86599708256995</c:v>
                </c:pt>
                <c:pt idx="244682">
                  <c:v>566.86831383784295</c:v>
                </c:pt>
                <c:pt idx="244683">
                  <c:v>566.87063059311697</c:v>
                </c:pt>
                <c:pt idx="244684">
                  <c:v>566.87294734838997</c:v>
                </c:pt>
                <c:pt idx="244685">
                  <c:v>566.87526410366399</c:v>
                </c:pt>
                <c:pt idx="244686">
                  <c:v>566.87758085893699</c:v>
                </c:pt>
                <c:pt idx="244687">
                  <c:v>566.87989761421102</c:v>
                </c:pt>
                <c:pt idx="244688">
                  <c:v>566.88221436948504</c:v>
                </c:pt>
                <c:pt idx="244689">
                  <c:v>566.88453112475804</c:v>
                </c:pt>
                <c:pt idx="244690">
                  <c:v>566.88684788003195</c:v>
                </c:pt>
                <c:pt idx="244691">
                  <c:v>566.88916463530495</c:v>
                </c:pt>
                <c:pt idx="244692">
                  <c:v>566.89148139057897</c:v>
                </c:pt>
                <c:pt idx="244693">
                  <c:v>566.89379814585197</c:v>
                </c:pt>
                <c:pt idx="244694">
                  <c:v>566.896114901126</c:v>
                </c:pt>
                <c:pt idx="244695">
                  <c:v>566.89843165640002</c:v>
                </c:pt>
                <c:pt idx="244696">
                  <c:v>566.90074841167302</c:v>
                </c:pt>
                <c:pt idx="244697">
                  <c:v>566.90306516694704</c:v>
                </c:pt>
                <c:pt idx="244698">
                  <c:v>566.90538192222004</c:v>
                </c:pt>
                <c:pt idx="244699">
                  <c:v>566.90769867749395</c:v>
                </c:pt>
                <c:pt idx="244700">
                  <c:v>566.91001543276695</c:v>
                </c:pt>
                <c:pt idx="244701">
                  <c:v>566.91233218804098</c:v>
                </c:pt>
                <c:pt idx="244702">
                  <c:v>566.914648943315</c:v>
                </c:pt>
                <c:pt idx="244703">
                  <c:v>566.916965698588</c:v>
                </c:pt>
                <c:pt idx="244704">
                  <c:v>566.91928245386202</c:v>
                </c:pt>
                <c:pt idx="244705">
                  <c:v>566.92159920913502</c:v>
                </c:pt>
                <c:pt idx="244706">
                  <c:v>566.92391596440905</c:v>
                </c:pt>
                <c:pt idx="244707">
                  <c:v>566.92623271968205</c:v>
                </c:pt>
                <c:pt idx="244708">
                  <c:v>566.92854947495596</c:v>
                </c:pt>
                <c:pt idx="244709">
                  <c:v>566.93086623022998</c:v>
                </c:pt>
                <c:pt idx="244710">
                  <c:v>566.93318298550298</c:v>
                </c:pt>
                <c:pt idx="244711">
                  <c:v>566.935499740777</c:v>
                </c:pt>
                <c:pt idx="244712">
                  <c:v>566.93781649605</c:v>
                </c:pt>
                <c:pt idx="244713">
                  <c:v>566.94013325132403</c:v>
                </c:pt>
                <c:pt idx="244714">
                  <c:v>566.94245000659703</c:v>
                </c:pt>
                <c:pt idx="244715">
                  <c:v>566.94476676187105</c:v>
                </c:pt>
                <c:pt idx="244716">
                  <c:v>566.94708351714496</c:v>
                </c:pt>
                <c:pt idx="244717">
                  <c:v>566.94940027241796</c:v>
                </c:pt>
                <c:pt idx="244718">
                  <c:v>566.95171702769198</c:v>
                </c:pt>
                <c:pt idx="244719">
                  <c:v>566.95403378296498</c:v>
                </c:pt>
                <c:pt idx="244720">
                  <c:v>566.95635053823901</c:v>
                </c:pt>
                <c:pt idx="244721">
                  <c:v>566.95866729351201</c:v>
                </c:pt>
                <c:pt idx="244722">
                  <c:v>566.96098404878603</c:v>
                </c:pt>
                <c:pt idx="244723">
                  <c:v>566.96330080406005</c:v>
                </c:pt>
                <c:pt idx="244724">
                  <c:v>566.96561755933305</c:v>
                </c:pt>
                <c:pt idx="244725">
                  <c:v>566.96793431460696</c:v>
                </c:pt>
                <c:pt idx="244726">
                  <c:v>566.97025106987996</c:v>
                </c:pt>
                <c:pt idx="244727">
                  <c:v>566.97256782515399</c:v>
                </c:pt>
                <c:pt idx="244728">
                  <c:v>566.97488458042699</c:v>
                </c:pt>
                <c:pt idx="244729">
                  <c:v>566.97720133570101</c:v>
                </c:pt>
                <c:pt idx="244730">
                  <c:v>566.97951809097503</c:v>
                </c:pt>
                <c:pt idx="244731">
                  <c:v>566.98183484624803</c:v>
                </c:pt>
                <c:pt idx="244732">
                  <c:v>566.98415160152194</c:v>
                </c:pt>
                <c:pt idx="244733">
                  <c:v>566.98646835679494</c:v>
                </c:pt>
                <c:pt idx="244734">
                  <c:v>566.98878511206897</c:v>
                </c:pt>
                <c:pt idx="244735">
                  <c:v>566.99110186734197</c:v>
                </c:pt>
                <c:pt idx="244736">
                  <c:v>566.99341862261599</c:v>
                </c:pt>
                <c:pt idx="244737">
                  <c:v>566.99573537788899</c:v>
                </c:pt>
                <c:pt idx="244738">
                  <c:v>566.99805213316301</c:v>
                </c:pt>
                <c:pt idx="244739">
                  <c:v>567.00036888843704</c:v>
                </c:pt>
                <c:pt idx="244740">
                  <c:v>567.00268564371004</c:v>
                </c:pt>
                <c:pt idx="244741">
                  <c:v>567.00500239898395</c:v>
                </c:pt>
                <c:pt idx="244742">
                  <c:v>567.00731915425695</c:v>
                </c:pt>
                <c:pt idx="244743">
                  <c:v>567.00963590953097</c:v>
                </c:pt>
                <c:pt idx="244744">
                  <c:v>567.01195266480397</c:v>
                </c:pt>
                <c:pt idx="244745">
                  <c:v>567.01426942007799</c:v>
                </c:pt>
                <c:pt idx="244746">
                  <c:v>567.01658617535202</c:v>
                </c:pt>
                <c:pt idx="244747">
                  <c:v>567.01890293062502</c:v>
                </c:pt>
                <c:pt idx="244748">
                  <c:v>567.02121968589904</c:v>
                </c:pt>
                <c:pt idx="244749">
                  <c:v>567.02353644117204</c:v>
                </c:pt>
                <c:pt idx="244750">
                  <c:v>567.02585319644595</c:v>
                </c:pt>
                <c:pt idx="244751">
                  <c:v>567.02816995171895</c:v>
                </c:pt>
                <c:pt idx="244752">
                  <c:v>567.03048670699297</c:v>
                </c:pt>
                <c:pt idx="244753">
                  <c:v>567.032803462267</c:v>
                </c:pt>
                <c:pt idx="244754">
                  <c:v>567.03512021754</c:v>
                </c:pt>
                <c:pt idx="244755">
                  <c:v>567.03743697281402</c:v>
                </c:pt>
                <c:pt idx="244756">
                  <c:v>567.03975372808702</c:v>
                </c:pt>
                <c:pt idx="244757">
                  <c:v>567.04207048336104</c:v>
                </c:pt>
                <c:pt idx="244758">
                  <c:v>567.04438723863404</c:v>
                </c:pt>
                <c:pt idx="244759">
                  <c:v>567.04670399390795</c:v>
                </c:pt>
                <c:pt idx="244760">
                  <c:v>567.04902074918198</c:v>
                </c:pt>
                <c:pt idx="244761">
                  <c:v>567.05133750445498</c:v>
                </c:pt>
                <c:pt idx="244762">
                  <c:v>567.053654259729</c:v>
                </c:pt>
                <c:pt idx="244763">
                  <c:v>567.055971015002</c:v>
                </c:pt>
                <c:pt idx="244764">
                  <c:v>567.05828777027602</c:v>
                </c:pt>
                <c:pt idx="244765">
                  <c:v>567.06060452554902</c:v>
                </c:pt>
                <c:pt idx="244766">
                  <c:v>567.06292128082305</c:v>
                </c:pt>
                <c:pt idx="244767">
                  <c:v>567.06523803609696</c:v>
                </c:pt>
                <c:pt idx="244768">
                  <c:v>567.06755479136996</c:v>
                </c:pt>
                <c:pt idx="244769">
                  <c:v>567.06987154664398</c:v>
                </c:pt>
                <c:pt idx="244770">
                  <c:v>567.07218830191698</c:v>
                </c:pt>
                <c:pt idx="244771">
                  <c:v>567.074505057191</c:v>
                </c:pt>
                <c:pt idx="244772">
                  <c:v>567.076821812464</c:v>
                </c:pt>
                <c:pt idx="244773">
                  <c:v>567.07913856773803</c:v>
                </c:pt>
                <c:pt idx="244774">
                  <c:v>567.08145532301205</c:v>
                </c:pt>
                <c:pt idx="244775">
                  <c:v>567.08377207828505</c:v>
                </c:pt>
                <c:pt idx="244776">
                  <c:v>567.08608883355896</c:v>
                </c:pt>
                <c:pt idx="244777">
                  <c:v>567.08840558883196</c:v>
                </c:pt>
                <c:pt idx="244778">
                  <c:v>567.09072234410598</c:v>
                </c:pt>
                <c:pt idx="244779">
                  <c:v>567.09303909937898</c:v>
                </c:pt>
                <c:pt idx="244780">
                  <c:v>567.09535585465301</c:v>
                </c:pt>
                <c:pt idx="244781">
                  <c:v>567.09767260992703</c:v>
                </c:pt>
                <c:pt idx="244782">
                  <c:v>567.09998936520003</c:v>
                </c:pt>
                <c:pt idx="244783">
                  <c:v>567.10230612047405</c:v>
                </c:pt>
                <c:pt idx="244784">
                  <c:v>567.10462287574705</c:v>
                </c:pt>
                <c:pt idx="244785">
                  <c:v>567.10693963102096</c:v>
                </c:pt>
                <c:pt idx="244786">
                  <c:v>567.10925638629396</c:v>
                </c:pt>
                <c:pt idx="244787">
                  <c:v>567.11157314156799</c:v>
                </c:pt>
                <c:pt idx="244788">
                  <c:v>567.11388989684099</c:v>
                </c:pt>
                <c:pt idx="244789">
                  <c:v>567.11620665211501</c:v>
                </c:pt>
                <c:pt idx="244790">
                  <c:v>567.11852340738903</c:v>
                </c:pt>
                <c:pt idx="244791">
                  <c:v>567.12084016266203</c:v>
                </c:pt>
                <c:pt idx="244792">
                  <c:v>567.12315691793594</c:v>
                </c:pt>
                <c:pt idx="244793">
                  <c:v>567.12547367320894</c:v>
                </c:pt>
                <c:pt idx="244794">
                  <c:v>567.12779042848297</c:v>
                </c:pt>
                <c:pt idx="244795">
                  <c:v>567.13010718375597</c:v>
                </c:pt>
                <c:pt idx="244796">
                  <c:v>567.13242393902999</c:v>
                </c:pt>
                <c:pt idx="244797">
                  <c:v>567.13474069430401</c:v>
                </c:pt>
                <c:pt idx="244798">
                  <c:v>567.13705744957701</c:v>
                </c:pt>
                <c:pt idx="244799">
                  <c:v>567.13937420485104</c:v>
                </c:pt>
                <c:pt idx="244800">
                  <c:v>567.14169096012404</c:v>
                </c:pt>
                <c:pt idx="244801">
                  <c:v>567.14400771539795</c:v>
                </c:pt>
                <c:pt idx="244802">
                  <c:v>567.14632447067095</c:v>
                </c:pt>
                <c:pt idx="244803">
                  <c:v>567.14864122594497</c:v>
                </c:pt>
                <c:pt idx="244804">
                  <c:v>567.15095798121899</c:v>
                </c:pt>
                <c:pt idx="244805">
                  <c:v>567.15327473649199</c:v>
                </c:pt>
                <c:pt idx="244806">
                  <c:v>567.15559149176602</c:v>
                </c:pt>
                <c:pt idx="244807">
                  <c:v>567.15790824703902</c:v>
                </c:pt>
                <c:pt idx="244808">
                  <c:v>567.16022500231304</c:v>
                </c:pt>
                <c:pt idx="244809">
                  <c:v>567.16254175758604</c:v>
                </c:pt>
                <c:pt idx="244810">
                  <c:v>567.16485851285995</c:v>
                </c:pt>
                <c:pt idx="244811">
                  <c:v>567.16717526813397</c:v>
                </c:pt>
                <c:pt idx="244812">
                  <c:v>567.16949202340697</c:v>
                </c:pt>
                <c:pt idx="244813">
                  <c:v>567.171808778681</c:v>
                </c:pt>
                <c:pt idx="244814">
                  <c:v>567.174125533954</c:v>
                </c:pt>
                <c:pt idx="244815">
                  <c:v>567.17644228922802</c:v>
                </c:pt>
                <c:pt idx="244816">
                  <c:v>567.17875904450102</c:v>
                </c:pt>
                <c:pt idx="244817">
                  <c:v>567.18107579977504</c:v>
                </c:pt>
                <c:pt idx="244818">
                  <c:v>567.18339255504895</c:v>
                </c:pt>
                <c:pt idx="244819">
                  <c:v>567.18570931032195</c:v>
                </c:pt>
                <c:pt idx="244820">
                  <c:v>567.18802606559598</c:v>
                </c:pt>
                <c:pt idx="244821">
                  <c:v>567.19034282086898</c:v>
                </c:pt>
                <c:pt idx="244822">
                  <c:v>567.192659576143</c:v>
                </c:pt>
                <c:pt idx="244823">
                  <c:v>567.194976331416</c:v>
                </c:pt>
                <c:pt idx="244824">
                  <c:v>567.19729308669002</c:v>
                </c:pt>
                <c:pt idx="244825">
                  <c:v>567.19960984196405</c:v>
                </c:pt>
                <c:pt idx="244826">
                  <c:v>567.20192659723705</c:v>
                </c:pt>
                <c:pt idx="244827">
                  <c:v>567.20424335251096</c:v>
                </c:pt>
                <c:pt idx="244828">
                  <c:v>567.20656010778396</c:v>
                </c:pt>
                <c:pt idx="244829">
                  <c:v>567.20887686305798</c:v>
                </c:pt>
                <c:pt idx="244830">
                  <c:v>567.21119361833098</c:v>
                </c:pt>
                <c:pt idx="244831">
                  <c:v>567.213510373605</c:v>
                </c:pt>
                <c:pt idx="244832">
                  <c:v>567.21582712887903</c:v>
                </c:pt>
                <c:pt idx="244833">
                  <c:v>567.21814388415203</c:v>
                </c:pt>
                <c:pt idx="244834">
                  <c:v>567.22046063942605</c:v>
                </c:pt>
                <c:pt idx="244835">
                  <c:v>567.22277739469905</c:v>
                </c:pt>
                <c:pt idx="244836">
                  <c:v>567.22509414997296</c:v>
                </c:pt>
                <c:pt idx="244837">
                  <c:v>567.22741090524596</c:v>
                </c:pt>
                <c:pt idx="244838">
                  <c:v>567.22972766051998</c:v>
                </c:pt>
                <c:pt idx="244839">
                  <c:v>567.23204441579298</c:v>
                </c:pt>
                <c:pt idx="244840">
                  <c:v>567.23436117106701</c:v>
                </c:pt>
                <c:pt idx="244841">
                  <c:v>567.23667792634103</c:v>
                </c:pt>
                <c:pt idx="244842">
                  <c:v>567.23899468161403</c:v>
                </c:pt>
                <c:pt idx="244843">
                  <c:v>567.24131143688805</c:v>
                </c:pt>
                <c:pt idx="244844">
                  <c:v>567.24362819216105</c:v>
                </c:pt>
                <c:pt idx="244845">
                  <c:v>567.24594494743496</c:v>
                </c:pt>
                <c:pt idx="244846">
                  <c:v>567.24826170270796</c:v>
                </c:pt>
                <c:pt idx="244847">
                  <c:v>567.25057845798199</c:v>
                </c:pt>
                <c:pt idx="244848">
                  <c:v>567.25289521325601</c:v>
                </c:pt>
                <c:pt idx="244849">
                  <c:v>567.25521196852901</c:v>
                </c:pt>
                <c:pt idx="244850">
                  <c:v>567.25752872380303</c:v>
                </c:pt>
                <c:pt idx="244851">
                  <c:v>567.25984547907603</c:v>
                </c:pt>
                <c:pt idx="244852">
                  <c:v>567.26216223434994</c:v>
                </c:pt>
                <c:pt idx="244853">
                  <c:v>567.26447898962294</c:v>
                </c:pt>
                <c:pt idx="244854">
                  <c:v>567.26679574489697</c:v>
                </c:pt>
                <c:pt idx="244855">
                  <c:v>567.26911250017099</c:v>
                </c:pt>
                <c:pt idx="244856">
                  <c:v>567.27142925544399</c:v>
                </c:pt>
                <c:pt idx="244857">
                  <c:v>567.27374601071801</c:v>
                </c:pt>
                <c:pt idx="244858">
                  <c:v>567.27606276599101</c:v>
                </c:pt>
                <c:pt idx="244859">
                  <c:v>567.27837952126504</c:v>
                </c:pt>
                <c:pt idx="244860">
                  <c:v>567.28069627653804</c:v>
                </c:pt>
                <c:pt idx="244861">
                  <c:v>567.28301303181195</c:v>
                </c:pt>
                <c:pt idx="244862">
                  <c:v>567.28532978708597</c:v>
                </c:pt>
                <c:pt idx="244863">
                  <c:v>567.28764654235897</c:v>
                </c:pt>
                <c:pt idx="244864">
                  <c:v>567.28996329763299</c:v>
                </c:pt>
                <c:pt idx="244865">
                  <c:v>567.29228005290599</c:v>
                </c:pt>
                <c:pt idx="244866">
                  <c:v>567.29459680818002</c:v>
                </c:pt>
                <c:pt idx="244867">
                  <c:v>567.29691356345302</c:v>
                </c:pt>
                <c:pt idx="244868">
                  <c:v>567.29923031872704</c:v>
                </c:pt>
                <c:pt idx="244869">
                  <c:v>567.30154707400095</c:v>
                </c:pt>
                <c:pt idx="244870">
                  <c:v>567.30386382927395</c:v>
                </c:pt>
                <c:pt idx="244871">
                  <c:v>567.30618058454797</c:v>
                </c:pt>
                <c:pt idx="244872">
                  <c:v>567.30849733982097</c:v>
                </c:pt>
                <c:pt idx="244873">
                  <c:v>567.310814095095</c:v>
                </c:pt>
                <c:pt idx="244874">
                  <c:v>567.313130850368</c:v>
                </c:pt>
                <c:pt idx="244875">
                  <c:v>567.31544760564202</c:v>
                </c:pt>
                <c:pt idx="244876">
                  <c:v>567.31776436091604</c:v>
                </c:pt>
                <c:pt idx="244877">
                  <c:v>567.32008111618904</c:v>
                </c:pt>
                <c:pt idx="244878">
                  <c:v>567.32239787146295</c:v>
                </c:pt>
                <c:pt idx="244879">
                  <c:v>567.32471462673595</c:v>
                </c:pt>
                <c:pt idx="244880">
                  <c:v>567.32703138200998</c:v>
                </c:pt>
                <c:pt idx="244881">
                  <c:v>567.32934813728298</c:v>
                </c:pt>
                <c:pt idx="244882">
                  <c:v>567.331664892557</c:v>
                </c:pt>
                <c:pt idx="244883">
                  <c:v>567.33398164783102</c:v>
                </c:pt>
                <c:pt idx="244884">
                  <c:v>567.33629840310402</c:v>
                </c:pt>
                <c:pt idx="244885">
                  <c:v>567.33861515837805</c:v>
                </c:pt>
                <c:pt idx="244886">
                  <c:v>567.34093191365105</c:v>
                </c:pt>
                <c:pt idx="244887">
                  <c:v>567.34324866892496</c:v>
                </c:pt>
                <c:pt idx="244888">
                  <c:v>567.34556542419796</c:v>
                </c:pt>
                <c:pt idx="244889">
                  <c:v>567.34788217947198</c:v>
                </c:pt>
                <c:pt idx="244890">
                  <c:v>567.35019893474498</c:v>
                </c:pt>
                <c:pt idx="244891">
                  <c:v>567.352515690019</c:v>
                </c:pt>
                <c:pt idx="244892">
                  <c:v>567.35483244529303</c:v>
                </c:pt>
                <c:pt idx="244893">
                  <c:v>567.35714920056603</c:v>
                </c:pt>
                <c:pt idx="244894">
                  <c:v>567.35946595584005</c:v>
                </c:pt>
                <c:pt idx="244895">
                  <c:v>567.36178271111305</c:v>
                </c:pt>
                <c:pt idx="244896">
                  <c:v>567.36409946638696</c:v>
                </c:pt>
                <c:pt idx="244897">
                  <c:v>567.36641622165996</c:v>
                </c:pt>
                <c:pt idx="244898">
                  <c:v>567.36873297693398</c:v>
                </c:pt>
                <c:pt idx="244899">
                  <c:v>567.37104973220801</c:v>
                </c:pt>
                <c:pt idx="244900">
                  <c:v>567.37336648748101</c:v>
                </c:pt>
                <c:pt idx="244901">
                  <c:v>567.37568324275503</c:v>
                </c:pt>
                <c:pt idx="244902">
                  <c:v>567.37799999802803</c:v>
                </c:pt>
                <c:pt idx="244903">
                  <c:v>567.38031675330205</c:v>
                </c:pt>
                <c:pt idx="244904">
                  <c:v>567.38263350857505</c:v>
                </c:pt>
                <c:pt idx="244905">
                  <c:v>567.38495026384896</c:v>
                </c:pt>
                <c:pt idx="244906">
                  <c:v>567.38726701912299</c:v>
                </c:pt>
                <c:pt idx="244907">
                  <c:v>567.38958377439599</c:v>
                </c:pt>
                <c:pt idx="244908">
                  <c:v>567.39190052967001</c:v>
                </c:pt>
                <c:pt idx="244909">
                  <c:v>567.39421728494301</c:v>
                </c:pt>
                <c:pt idx="244910">
                  <c:v>567.39653404021703</c:v>
                </c:pt>
                <c:pt idx="244911">
                  <c:v>567.39885079549003</c:v>
                </c:pt>
                <c:pt idx="244912">
                  <c:v>567.40116755076394</c:v>
                </c:pt>
                <c:pt idx="244913">
                  <c:v>567.40348430603797</c:v>
                </c:pt>
                <c:pt idx="244914">
                  <c:v>567.40580106131097</c:v>
                </c:pt>
                <c:pt idx="244915">
                  <c:v>567.40811781658499</c:v>
                </c:pt>
                <c:pt idx="244916">
                  <c:v>567.41043457185799</c:v>
                </c:pt>
                <c:pt idx="244917">
                  <c:v>567.41275132713201</c:v>
                </c:pt>
                <c:pt idx="244918">
                  <c:v>567.41506808240501</c:v>
                </c:pt>
                <c:pt idx="244919">
                  <c:v>567.41738483767904</c:v>
                </c:pt>
                <c:pt idx="244920">
                  <c:v>567.41970159295295</c:v>
                </c:pt>
                <c:pt idx="244921">
                  <c:v>567.42201834822595</c:v>
                </c:pt>
                <c:pt idx="244922">
                  <c:v>567.42433510349997</c:v>
                </c:pt>
                <c:pt idx="244923">
                  <c:v>567.42665185877297</c:v>
                </c:pt>
                <c:pt idx="244924">
                  <c:v>567.42896861404699</c:v>
                </c:pt>
                <c:pt idx="244925">
                  <c:v>567.43128536931999</c:v>
                </c:pt>
                <c:pt idx="244926">
                  <c:v>567.43360212459402</c:v>
                </c:pt>
                <c:pt idx="244927">
                  <c:v>567.43591887986804</c:v>
                </c:pt>
                <c:pt idx="244928">
                  <c:v>567.43823563514104</c:v>
                </c:pt>
                <c:pt idx="244929">
                  <c:v>567.44055239041495</c:v>
                </c:pt>
                <c:pt idx="244930">
                  <c:v>567.44286914568795</c:v>
                </c:pt>
                <c:pt idx="244931">
                  <c:v>567.44518590096197</c:v>
                </c:pt>
                <c:pt idx="244932">
                  <c:v>567.44750265623497</c:v>
                </c:pt>
                <c:pt idx="244933">
                  <c:v>567.449819411509</c:v>
                </c:pt>
                <c:pt idx="244934">
                  <c:v>567.45213616678302</c:v>
                </c:pt>
                <c:pt idx="244935">
                  <c:v>567.45445292205602</c:v>
                </c:pt>
                <c:pt idx="244936">
                  <c:v>567.45676967733004</c:v>
                </c:pt>
                <c:pt idx="244937">
                  <c:v>567.45908643260304</c:v>
                </c:pt>
                <c:pt idx="244938">
                  <c:v>567.46140318787695</c:v>
                </c:pt>
                <c:pt idx="244939">
                  <c:v>567.46371994314995</c:v>
                </c:pt>
                <c:pt idx="244940">
                  <c:v>567.46603669842398</c:v>
                </c:pt>
                <c:pt idx="244941">
                  <c:v>567.46835345369698</c:v>
                </c:pt>
                <c:pt idx="244942">
                  <c:v>567.470670208971</c:v>
                </c:pt>
                <c:pt idx="244943">
                  <c:v>567.47298696424502</c:v>
                </c:pt>
                <c:pt idx="244944">
                  <c:v>567.47530371951802</c:v>
                </c:pt>
                <c:pt idx="244945">
                  <c:v>567.47762047479205</c:v>
                </c:pt>
                <c:pt idx="244946">
                  <c:v>567.47993723006505</c:v>
                </c:pt>
                <c:pt idx="244947">
                  <c:v>567.48225398533896</c:v>
                </c:pt>
                <c:pt idx="244948">
                  <c:v>567.48457074061196</c:v>
                </c:pt>
                <c:pt idx="244949">
                  <c:v>567.48688749588598</c:v>
                </c:pt>
                <c:pt idx="244950">
                  <c:v>567.48920425116</c:v>
                </c:pt>
                <c:pt idx="244951">
                  <c:v>567.491521006433</c:v>
                </c:pt>
                <c:pt idx="244952">
                  <c:v>567.49383776170703</c:v>
                </c:pt>
                <c:pt idx="244953">
                  <c:v>567.49615451698003</c:v>
                </c:pt>
                <c:pt idx="244954">
                  <c:v>567.49847127225405</c:v>
                </c:pt>
                <c:pt idx="244955">
                  <c:v>567.50078802752705</c:v>
                </c:pt>
                <c:pt idx="244956">
                  <c:v>567.50310478280096</c:v>
                </c:pt>
                <c:pt idx="244957">
                  <c:v>567.50542153807498</c:v>
                </c:pt>
                <c:pt idx="244958">
                  <c:v>567.50773829334798</c:v>
                </c:pt>
                <c:pt idx="244959">
                  <c:v>567.51005504862201</c:v>
                </c:pt>
                <c:pt idx="244960">
                  <c:v>567.51237180389501</c:v>
                </c:pt>
                <c:pt idx="244961">
                  <c:v>567.51468855916903</c:v>
                </c:pt>
                <c:pt idx="244962">
                  <c:v>567.51700531444203</c:v>
                </c:pt>
                <c:pt idx="244963">
                  <c:v>567.51932206971605</c:v>
                </c:pt>
                <c:pt idx="244964">
                  <c:v>567.52163882498996</c:v>
                </c:pt>
                <c:pt idx="244965">
                  <c:v>567.52395558026296</c:v>
                </c:pt>
                <c:pt idx="244966">
                  <c:v>567.52627233553699</c:v>
                </c:pt>
                <c:pt idx="244967">
                  <c:v>567.52858909080999</c:v>
                </c:pt>
                <c:pt idx="244968">
                  <c:v>567.53090584608401</c:v>
                </c:pt>
                <c:pt idx="244969">
                  <c:v>567.53322260135701</c:v>
                </c:pt>
                <c:pt idx="244970">
                  <c:v>567.53553935663103</c:v>
                </c:pt>
                <c:pt idx="244971">
                  <c:v>567.53785611190494</c:v>
                </c:pt>
                <c:pt idx="244972">
                  <c:v>567.54017286717794</c:v>
                </c:pt>
                <c:pt idx="244973">
                  <c:v>567.54248962245197</c:v>
                </c:pt>
                <c:pt idx="244974">
                  <c:v>567.54480637772497</c:v>
                </c:pt>
                <c:pt idx="244975">
                  <c:v>567.54712313299899</c:v>
                </c:pt>
                <c:pt idx="244976">
                  <c:v>567.54943988827199</c:v>
                </c:pt>
                <c:pt idx="244977">
                  <c:v>567.55175664354601</c:v>
                </c:pt>
                <c:pt idx="244978">
                  <c:v>567.55407339882004</c:v>
                </c:pt>
                <c:pt idx="244979">
                  <c:v>567.55639015409304</c:v>
                </c:pt>
                <c:pt idx="244980">
                  <c:v>567.55870690936695</c:v>
                </c:pt>
                <c:pt idx="244981">
                  <c:v>567.56102366463995</c:v>
                </c:pt>
                <c:pt idx="244982">
                  <c:v>567.56334041991397</c:v>
                </c:pt>
                <c:pt idx="244983">
                  <c:v>567.56565717518697</c:v>
                </c:pt>
                <c:pt idx="244984">
                  <c:v>567.56797393046099</c:v>
                </c:pt>
                <c:pt idx="244985">
                  <c:v>567.57029068573399</c:v>
                </c:pt>
                <c:pt idx="244986">
                  <c:v>567.57260744100802</c:v>
                </c:pt>
                <c:pt idx="244987">
                  <c:v>567.57492419628204</c:v>
                </c:pt>
                <c:pt idx="244988">
                  <c:v>567.57724095155504</c:v>
                </c:pt>
                <c:pt idx="244989">
                  <c:v>567.57955770682895</c:v>
                </c:pt>
                <c:pt idx="244990">
                  <c:v>567.58187446210195</c:v>
                </c:pt>
                <c:pt idx="244991">
                  <c:v>567.58419121737597</c:v>
                </c:pt>
                <c:pt idx="244992">
                  <c:v>567.58650797264897</c:v>
                </c:pt>
                <c:pt idx="244993">
                  <c:v>567.588824727923</c:v>
                </c:pt>
                <c:pt idx="244994">
                  <c:v>567.59114148319702</c:v>
                </c:pt>
                <c:pt idx="244995">
                  <c:v>567.59345823847002</c:v>
                </c:pt>
                <c:pt idx="244996">
                  <c:v>567.59577499374404</c:v>
                </c:pt>
                <c:pt idx="244997">
                  <c:v>567.59809174901704</c:v>
                </c:pt>
                <c:pt idx="244998">
                  <c:v>567.60040850429095</c:v>
                </c:pt>
                <c:pt idx="244999">
                  <c:v>567.60272525956395</c:v>
                </c:pt>
                <c:pt idx="245000">
                  <c:v>567.60504201483798</c:v>
                </c:pt>
                <c:pt idx="245001">
                  <c:v>567.607358770112</c:v>
                </c:pt>
                <c:pt idx="245002">
                  <c:v>567.609675525385</c:v>
                </c:pt>
                <c:pt idx="245003">
                  <c:v>567.61199228065902</c:v>
                </c:pt>
                <c:pt idx="245004">
                  <c:v>567.61430903593202</c:v>
                </c:pt>
                <c:pt idx="245005">
                  <c:v>567.61662579120605</c:v>
                </c:pt>
                <c:pt idx="245006">
                  <c:v>567.61894254647905</c:v>
                </c:pt>
                <c:pt idx="245007">
                  <c:v>567.62125930175296</c:v>
                </c:pt>
                <c:pt idx="245008">
                  <c:v>567.62357605702698</c:v>
                </c:pt>
                <c:pt idx="245009">
                  <c:v>567.62589281229998</c:v>
                </c:pt>
                <c:pt idx="245010">
                  <c:v>567.628209567574</c:v>
                </c:pt>
                <c:pt idx="245011">
                  <c:v>567.630526322847</c:v>
                </c:pt>
                <c:pt idx="245012">
                  <c:v>567.63284307812103</c:v>
                </c:pt>
                <c:pt idx="245013">
                  <c:v>567.63515983339403</c:v>
                </c:pt>
                <c:pt idx="245014">
                  <c:v>567.63747658866805</c:v>
                </c:pt>
                <c:pt idx="245015">
                  <c:v>567.63979334394196</c:v>
                </c:pt>
                <c:pt idx="245016">
                  <c:v>567.64211009921496</c:v>
                </c:pt>
                <c:pt idx="245017">
                  <c:v>567.64442685448898</c:v>
                </c:pt>
                <c:pt idx="245018">
                  <c:v>567.64674360976198</c:v>
                </c:pt>
                <c:pt idx="245019">
                  <c:v>567.64906036503601</c:v>
                </c:pt>
                <c:pt idx="245020">
                  <c:v>567.65137712030901</c:v>
                </c:pt>
                <c:pt idx="245021">
                  <c:v>567.65369387558303</c:v>
                </c:pt>
                <c:pt idx="245022">
                  <c:v>567.65601063085705</c:v>
                </c:pt>
                <c:pt idx="245023">
                  <c:v>567.65832738613005</c:v>
                </c:pt>
                <c:pt idx="245024">
                  <c:v>567.66064414140396</c:v>
                </c:pt>
                <c:pt idx="245025">
                  <c:v>567.66296089667696</c:v>
                </c:pt>
                <c:pt idx="245026">
                  <c:v>567.66527765195099</c:v>
                </c:pt>
                <c:pt idx="245027">
                  <c:v>567.66759440722399</c:v>
                </c:pt>
                <c:pt idx="245028">
                  <c:v>567.66991116249801</c:v>
                </c:pt>
                <c:pt idx="245029">
                  <c:v>567.67222791777203</c:v>
                </c:pt>
                <c:pt idx="245030">
                  <c:v>567.67454467304503</c:v>
                </c:pt>
                <c:pt idx="245031">
                  <c:v>567.67686142831894</c:v>
                </c:pt>
                <c:pt idx="245032">
                  <c:v>567.67917818359194</c:v>
                </c:pt>
                <c:pt idx="245033">
                  <c:v>567.68149493886597</c:v>
                </c:pt>
                <c:pt idx="245034">
                  <c:v>567.68381169413897</c:v>
                </c:pt>
                <c:pt idx="245035">
                  <c:v>567.68612844941299</c:v>
                </c:pt>
                <c:pt idx="245036">
                  <c:v>567.68844520468599</c:v>
                </c:pt>
                <c:pt idx="245037">
                  <c:v>567.69076195996001</c:v>
                </c:pt>
                <c:pt idx="245038">
                  <c:v>567.69307871523404</c:v>
                </c:pt>
                <c:pt idx="245039">
                  <c:v>567.69539547050704</c:v>
                </c:pt>
                <c:pt idx="245040">
                  <c:v>567.69771222578095</c:v>
                </c:pt>
                <c:pt idx="245041">
                  <c:v>567.70002898105395</c:v>
                </c:pt>
                <c:pt idx="245042">
                  <c:v>567.70234573632797</c:v>
                </c:pt>
                <c:pt idx="245043">
                  <c:v>567.70466249160097</c:v>
                </c:pt>
                <c:pt idx="245044">
                  <c:v>567.70697924687499</c:v>
                </c:pt>
                <c:pt idx="245045">
                  <c:v>567.70929600214902</c:v>
                </c:pt>
                <c:pt idx="245046">
                  <c:v>567.71161275742202</c:v>
                </c:pt>
                <c:pt idx="245047">
                  <c:v>567.71392951269604</c:v>
                </c:pt>
                <c:pt idx="245048">
                  <c:v>567.71624626796904</c:v>
                </c:pt>
                <c:pt idx="245049">
                  <c:v>567.71856302324295</c:v>
                </c:pt>
                <c:pt idx="245050">
                  <c:v>567.72087977851595</c:v>
                </c:pt>
                <c:pt idx="245051">
                  <c:v>567.72319653378997</c:v>
                </c:pt>
                <c:pt idx="245052">
                  <c:v>567.725513289064</c:v>
                </c:pt>
                <c:pt idx="245053">
                  <c:v>567.727830044337</c:v>
                </c:pt>
                <c:pt idx="245054">
                  <c:v>567.73014679961102</c:v>
                </c:pt>
                <c:pt idx="245055">
                  <c:v>567.73246355488402</c:v>
                </c:pt>
                <c:pt idx="245056">
                  <c:v>567.73478031015804</c:v>
                </c:pt>
                <c:pt idx="245057">
                  <c:v>567.73709706543104</c:v>
                </c:pt>
                <c:pt idx="245058">
                  <c:v>567.73941382070495</c:v>
                </c:pt>
                <c:pt idx="245059">
                  <c:v>567.74173057597898</c:v>
                </c:pt>
                <c:pt idx="245060">
                  <c:v>567.74404733125198</c:v>
                </c:pt>
                <c:pt idx="245061">
                  <c:v>567.746364086526</c:v>
                </c:pt>
                <c:pt idx="245062">
                  <c:v>567.748680841799</c:v>
                </c:pt>
                <c:pt idx="245063">
                  <c:v>567.75099759707302</c:v>
                </c:pt>
                <c:pt idx="245064">
                  <c:v>567.75331435234602</c:v>
                </c:pt>
                <c:pt idx="245065">
                  <c:v>567.75563110762005</c:v>
                </c:pt>
                <c:pt idx="245066">
                  <c:v>567.75794786289396</c:v>
                </c:pt>
                <c:pt idx="245067">
                  <c:v>567.76026461816696</c:v>
                </c:pt>
                <c:pt idx="245068">
                  <c:v>567.76258137344098</c:v>
                </c:pt>
                <c:pt idx="245069">
                  <c:v>567.76489812871398</c:v>
                </c:pt>
                <c:pt idx="245070">
                  <c:v>567.767214883988</c:v>
                </c:pt>
                <c:pt idx="245071">
                  <c:v>567.769531639261</c:v>
                </c:pt>
                <c:pt idx="245072">
                  <c:v>567.77184839453503</c:v>
                </c:pt>
                <c:pt idx="245073">
                  <c:v>567.77416514980905</c:v>
                </c:pt>
                <c:pt idx="245074">
                  <c:v>567.77648190508205</c:v>
                </c:pt>
                <c:pt idx="245075">
                  <c:v>567.77879866035596</c:v>
                </c:pt>
                <c:pt idx="245076">
                  <c:v>567.78111541562896</c:v>
                </c:pt>
                <c:pt idx="245077">
                  <c:v>567.78343217090298</c:v>
                </c:pt>
                <c:pt idx="245078">
                  <c:v>567.78574892617598</c:v>
                </c:pt>
                <c:pt idx="245079">
                  <c:v>567.78806568145001</c:v>
                </c:pt>
                <c:pt idx="245080">
                  <c:v>567.79038243672403</c:v>
                </c:pt>
                <c:pt idx="245081">
                  <c:v>567.79269919199703</c:v>
                </c:pt>
                <c:pt idx="245082">
                  <c:v>567.79501594727105</c:v>
                </c:pt>
                <c:pt idx="245083">
                  <c:v>567.79733270254405</c:v>
                </c:pt>
                <c:pt idx="245084">
                  <c:v>567.79964945781796</c:v>
                </c:pt>
                <c:pt idx="245085">
                  <c:v>567.80196621309096</c:v>
                </c:pt>
                <c:pt idx="245086">
                  <c:v>567.80428296836499</c:v>
                </c:pt>
                <c:pt idx="245087">
                  <c:v>567.80659972363799</c:v>
                </c:pt>
                <c:pt idx="245088">
                  <c:v>567.80891647891201</c:v>
                </c:pt>
                <c:pt idx="245089">
                  <c:v>567.81123323418603</c:v>
                </c:pt>
                <c:pt idx="245090">
                  <c:v>567.81354998945903</c:v>
                </c:pt>
                <c:pt idx="245091">
                  <c:v>567.81586674473294</c:v>
                </c:pt>
                <c:pt idx="245092">
                  <c:v>567.81818350000594</c:v>
                </c:pt>
                <c:pt idx="245093">
                  <c:v>567.82050025527997</c:v>
                </c:pt>
                <c:pt idx="245094">
                  <c:v>567.82281701055297</c:v>
                </c:pt>
                <c:pt idx="245095">
                  <c:v>567.82513376582699</c:v>
                </c:pt>
                <c:pt idx="245096">
                  <c:v>567.82745052110101</c:v>
                </c:pt>
                <c:pt idx="245097">
                  <c:v>567.82976727637401</c:v>
                </c:pt>
                <c:pt idx="245098">
                  <c:v>567.83208403164804</c:v>
                </c:pt>
                <c:pt idx="245099">
                  <c:v>567.83440078692104</c:v>
                </c:pt>
                <c:pt idx="245100">
                  <c:v>567.83671754219495</c:v>
                </c:pt>
                <c:pt idx="245101">
                  <c:v>567.83903429746795</c:v>
                </c:pt>
                <c:pt idx="245102">
                  <c:v>567.84135105274197</c:v>
                </c:pt>
                <c:pt idx="245103">
                  <c:v>567.84366780801599</c:v>
                </c:pt>
                <c:pt idx="245104">
                  <c:v>567.84598456328899</c:v>
                </c:pt>
                <c:pt idx="245105">
                  <c:v>567.84830131856302</c:v>
                </c:pt>
                <c:pt idx="245106">
                  <c:v>567.85061807383602</c:v>
                </c:pt>
                <c:pt idx="245107">
                  <c:v>567.85293482911004</c:v>
                </c:pt>
                <c:pt idx="245108">
                  <c:v>567.85525158438304</c:v>
                </c:pt>
                <c:pt idx="245109">
                  <c:v>567.85756833965695</c:v>
                </c:pt>
                <c:pt idx="245110">
                  <c:v>567.85988509493097</c:v>
                </c:pt>
                <c:pt idx="245111">
                  <c:v>567.86220185020397</c:v>
                </c:pt>
                <c:pt idx="245112">
                  <c:v>567.864518605478</c:v>
                </c:pt>
                <c:pt idx="245113">
                  <c:v>567.866835360751</c:v>
                </c:pt>
                <c:pt idx="245114">
                  <c:v>567.86915211602502</c:v>
                </c:pt>
                <c:pt idx="245115">
                  <c:v>567.87146887129802</c:v>
                </c:pt>
                <c:pt idx="245116">
                  <c:v>567.87378562657204</c:v>
                </c:pt>
                <c:pt idx="245117">
                  <c:v>567.87610238184595</c:v>
                </c:pt>
                <c:pt idx="245118">
                  <c:v>567.87841913711895</c:v>
                </c:pt>
                <c:pt idx="245119">
                  <c:v>567.88073589239298</c:v>
                </c:pt>
                <c:pt idx="245120">
                  <c:v>567.88305264766598</c:v>
                </c:pt>
                <c:pt idx="245121">
                  <c:v>567.88536940294</c:v>
                </c:pt>
                <c:pt idx="245122">
                  <c:v>567.887686158213</c:v>
                </c:pt>
                <c:pt idx="245123">
                  <c:v>567.89000291348702</c:v>
                </c:pt>
                <c:pt idx="245124">
                  <c:v>567.89231966876105</c:v>
                </c:pt>
                <c:pt idx="245125">
                  <c:v>567.89463642403405</c:v>
                </c:pt>
                <c:pt idx="245126">
                  <c:v>567.89695317930796</c:v>
                </c:pt>
                <c:pt idx="245127">
                  <c:v>567.89926993458096</c:v>
                </c:pt>
                <c:pt idx="245128">
                  <c:v>567.90158668985498</c:v>
                </c:pt>
                <c:pt idx="245129">
                  <c:v>567.90390344512798</c:v>
                </c:pt>
                <c:pt idx="245130">
                  <c:v>567.906220200402</c:v>
                </c:pt>
                <c:pt idx="245131">
                  <c:v>567.90853695567603</c:v>
                </c:pt>
                <c:pt idx="245132">
                  <c:v>567.91085371094903</c:v>
                </c:pt>
                <c:pt idx="245133">
                  <c:v>567.91317046622305</c:v>
                </c:pt>
                <c:pt idx="245134">
                  <c:v>567.91548722149605</c:v>
                </c:pt>
                <c:pt idx="245135">
                  <c:v>567.91780397676996</c:v>
                </c:pt>
                <c:pt idx="245136">
                  <c:v>567.92012073204296</c:v>
                </c:pt>
                <c:pt idx="245137">
                  <c:v>567.92243748731698</c:v>
                </c:pt>
                <c:pt idx="245138">
                  <c:v>567.92475424258998</c:v>
                </c:pt>
                <c:pt idx="245139">
                  <c:v>567.92707099786401</c:v>
                </c:pt>
                <c:pt idx="245140">
                  <c:v>567.92938775313803</c:v>
                </c:pt>
                <c:pt idx="245141">
                  <c:v>567.93170450841103</c:v>
                </c:pt>
                <c:pt idx="245142">
                  <c:v>567.93402126368505</c:v>
                </c:pt>
                <c:pt idx="245143">
                  <c:v>567.93633801895805</c:v>
                </c:pt>
                <c:pt idx="245144">
                  <c:v>567.93865477423196</c:v>
                </c:pt>
                <c:pt idx="245145">
                  <c:v>567.94097152950496</c:v>
                </c:pt>
                <c:pt idx="245146">
                  <c:v>567.94328828477899</c:v>
                </c:pt>
                <c:pt idx="245147">
                  <c:v>567.94560504005301</c:v>
                </c:pt>
                <c:pt idx="245148">
                  <c:v>567.94792179532601</c:v>
                </c:pt>
                <c:pt idx="245149">
                  <c:v>567.95023855060003</c:v>
                </c:pt>
                <c:pt idx="245150">
                  <c:v>567.95255530587303</c:v>
                </c:pt>
                <c:pt idx="245151">
                  <c:v>567.95487206114694</c:v>
                </c:pt>
                <c:pt idx="245152">
                  <c:v>567.95718881641994</c:v>
                </c:pt>
                <c:pt idx="245153">
                  <c:v>567.95950557169397</c:v>
                </c:pt>
                <c:pt idx="245154">
                  <c:v>567.96182232696799</c:v>
                </c:pt>
                <c:pt idx="245155">
                  <c:v>567.96413908224099</c:v>
                </c:pt>
                <c:pt idx="245156">
                  <c:v>567.96645583751501</c:v>
                </c:pt>
                <c:pt idx="245157">
                  <c:v>567.96877259278801</c:v>
                </c:pt>
                <c:pt idx="245158">
                  <c:v>567.97108934806204</c:v>
                </c:pt>
                <c:pt idx="245159">
                  <c:v>567.97340610333504</c:v>
                </c:pt>
                <c:pt idx="245160">
                  <c:v>567.97572285860895</c:v>
                </c:pt>
                <c:pt idx="245161">
                  <c:v>567.97803961388297</c:v>
                </c:pt>
                <c:pt idx="245162">
                  <c:v>567.98035636915597</c:v>
                </c:pt>
                <c:pt idx="245163">
                  <c:v>567.98267312442999</c:v>
                </c:pt>
                <c:pt idx="245164">
                  <c:v>567.98498987970299</c:v>
                </c:pt>
                <c:pt idx="245165">
                  <c:v>567.98730663497702</c:v>
                </c:pt>
                <c:pt idx="245166">
                  <c:v>567.98962339025002</c:v>
                </c:pt>
                <c:pt idx="245167">
                  <c:v>567.99194014552404</c:v>
                </c:pt>
                <c:pt idx="245168">
                  <c:v>567.99425690079795</c:v>
                </c:pt>
                <c:pt idx="245169">
                  <c:v>567.99657365607095</c:v>
                </c:pt>
                <c:pt idx="245170">
                  <c:v>567.99889041134497</c:v>
                </c:pt>
                <c:pt idx="245171">
                  <c:v>568.00120716661797</c:v>
                </c:pt>
                <c:pt idx="245172">
                  <c:v>568.003523921892</c:v>
                </c:pt>
                <c:pt idx="245173">
                  <c:v>568.005840677165</c:v>
                </c:pt>
                <c:pt idx="245174">
                  <c:v>568.00815743243902</c:v>
                </c:pt>
                <c:pt idx="245175">
                  <c:v>568.01047418771304</c:v>
                </c:pt>
                <c:pt idx="245176">
                  <c:v>568.01279094298604</c:v>
                </c:pt>
                <c:pt idx="245177">
                  <c:v>568.01510769825995</c:v>
                </c:pt>
                <c:pt idx="245178">
                  <c:v>568.01742445353295</c:v>
                </c:pt>
                <c:pt idx="245179">
                  <c:v>568.01974120880698</c:v>
                </c:pt>
                <c:pt idx="245180">
                  <c:v>568.02205796407998</c:v>
                </c:pt>
                <c:pt idx="245181">
                  <c:v>568.024374719354</c:v>
                </c:pt>
                <c:pt idx="245182">
                  <c:v>568.02669147462802</c:v>
                </c:pt>
                <c:pt idx="245183">
                  <c:v>568.02900822990102</c:v>
                </c:pt>
                <c:pt idx="245184">
                  <c:v>568.03132498517505</c:v>
                </c:pt>
                <c:pt idx="245185">
                  <c:v>568.03364174044805</c:v>
                </c:pt>
                <c:pt idx="245186">
                  <c:v>568.03595849572196</c:v>
                </c:pt>
                <c:pt idx="245187">
                  <c:v>568.03827525099496</c:v>
                </c:pt>
                <c:pt idx="245188">
                  <c:v>568.04059200626898</c:v>
                </c:pt>
                <c:pt idx="245189">
                  <c:v>568.04290876154198</c:v>
                </c:pt>
                <c:pt idx="245190">
                  <c:v>568.045225516816</c:v>
                </c:pt>
                <c:pt idx="245191">
                  <c:v>568.04754227209003</c:v>
                </c:pt>
                <c:pt idx="245192">
                  <c:v>568.04985902736303</c:v>
                </c:pt>
                <c:pt idx="245193">
                  <c:v>568.05217578263705</c:v>
                </c:pt>
                <c:pt idx="245194">
                  <c:v>568.05449253791005</c:v>
                </c:pt>
                <c:pt idx="245195">
                  <c:v>568.05680929318396</c:v>
                </c:pt>
                <c:pt idx="245196">
                  <c:v>568.05912604845696</c:v>
                </c:pt>
                <c:pt idx="245197">
                  <c:v>568.06144280373098</c:v>
                </c:pt>
                <c:pt idx="245198">
                  <c:v>568.06375955900501</c:v>
                </c:pt>
                <c:pt idx="245199">
                  <c:v>568.06607631427801</c:v>
                </c:pt>
                <c:pt idx="245200">
                  <c:v>568.06839306955203</c:v>
                </c:pt>
                <c:pt idx="245201">
                  <c:v>568.07070982482503</c:v>
                </c:pt>
                <c:pt idx="245202">
                  <c:v>568.07302658009905</c:v>
                </c:pt>
                <c:pt idx="245203">
                  <c:v>568.07534333537205</c:v>
                </c:pt>
                <c:pt idx="245204">
                  <c:v>568.07766009064596</c:v>
                </c:pt>
                <c:pt idx="245205">
                  <c:v>568.07997684591999</c:v>
                </c:pt>
                <c:pt idx="245206">
                  <c:v>568.08229360119299</c:v>
                </c:pt>
                <c:pt idx="245207">
                  <c:v>568.08461035646701</c:v>
                </c:pt>
                <c:pt idx="245208">
                  <c:v>568.08692711174001</c:v>
                </c:pt>
                <c:pt idx="245209">
                  <c:v>568.08924386701403</c:v>
                </c:pt>
                <c:pt idx="245210">
                  <c:v>568.09156062228703</c:v>
                </c:pt>
                <c:pt idx="245211">
                  <c:v>568.09387737756094</c:v>
                </c:pt>
                <c:pt idx="245212">
                  <c:v>568.09619413283497</c:v>
                </c:pt>
                <c:pt idx="245213">
                  <c:v>568.09851088810797</c:v>
                </c:pt>
                <c:pt idx="245214">
                  <c:v>568.10082764338199</c:v>
                </c:pt>
                <c:pt idx="245215">
                  <c:v>568.10314439865499</c:v>
                </c:pt>
                <c:pt idx="245216">
                  <c:v>568.10546115392901</c:v>
                </c:pt>
                <c:pt idx="245217">
                  <c:v>568.10777790920201</c:v>
                </c:pt>
                <c:pt idx="245218">
                  <c:v>568.11009466447604</c:v>
                </c:pt>
                <c:pt idx="245219">
                  <c:v>568.11241141974995</c:v>
                </c:pt>
                <c:pt idx="245220">
                  <c:v>568.11472817502295</c:v>
                </c:pt>
                <c:pt idx="245221">
                  <c:v>568.11704493029697</c:v>
                </c:pt>
                <c:pt idx="245222">
                  <c:v>568.11936168556997</c:v>
                </c:pt>
                <c:pt idx="245223">
                  <c:v>568.12167844084399</c:v>
                </c:pt>
                <c:pt idx="245224">
                  <c:v>568.12399519611699</c:v>
                </c:pt>
                <c:pt idx="245225">
                  <c:v>568.12631195139102</c:v>
                </c:pt>
                <c:pt idx="245226">
                  <c:v>568.12862870666504</c:v>
                </c:pt>
                <c:pt idx="245227">
                  <c:v>568.13094546193804</c:v>
                </c:pt>
                <c:pt idx="245228">
                  <c:v>568.13326221721195</c:v>
                </c:pt>
                <c:pt idx="245229">
                  <c:v>568.13557897248495</c:v>
                </c:pt>
                <c:pt idx="245230">
                  <c:v>568.13789572775897</c:v>
                </c:pt>
                <c:pt idx="245231">
                  <c:v>568.14021248303197</c:v>
                </c:pt>
                <c:pt idx="245232">
                  <c:v>568.142529238306</c:v>
                </c:pt>
                <c:pt idx="245233">
                  <c:v>568.14484599358002</c:v>
                </c:pt>
                <c:pt idx="245234">
                  <c:v>568.14716274885302</c:v>
                </c:pt>
                <c:pt idx="245235">
                  <c:v>568.14947950412704</c:v>
                </c:pt>
                <c:pt idx="245236">
                  <c:v>568.15179625940004</c:v>
                </c:pt>
                <c:pt idx="245237">
                  <c:v>568.15411301467395</c:v>
                </c:pt>
                <c:pt idx="245238">
                  <c:v>568.15642976994695</c:v>
                </c:pt>
                <c:pt idx="245239">
                  <c:v>568.15874652522098</c:v>
                </c:pt>
                <c:pt idx="245240">
                  <c:v>568.16106328049398</c:v>
                </c:pt>
                <c:pt idx="245241">
                  <c:v>568.163380035768</c:v>
                </c:pt>
                <c:pt idx="245242">
                  <c:v>568.16569679104202</c:v>
                </c:pt>
                <c:pt idx="245243">
                  <c:v>568.16801354631502</c:v>
                </c:pt>
                <c:pt idx="245244">
                  <c:v>568.17033030158905</c:v>
                </c:pt>
                <c:pt idx="245245">
                  <c:v>568.17264705686205</c:v>
                </c:pt>
                <c:pt idx="245246">
                  <c:v>568.17496381213596</c:v>
                </c:pt>
                <c:pt idx="245247">
                  <c:v>568.17728056740896</c:v>
                </c:pt>
                <c:pt idx="245248">
                  <c:v>568.17959732268298</c:v>
                </c:pt>
                <c:pt idx="245249">
                  <c:v>568.181914077957</c:v>
                </c:pt>
                <c:pt idx="245250">
                  <c:v>568.18423083323</c:v>
                </c:pt>
                <c:pt idx="245251">
                  <c:v>568.18654758850403</c:v>
                </c:pt>
                <c:pt idx="245252">
                  <c:v>568.18886434377703</c:v>
                </c:pt>
                <c:pt idx="245253">
                  <c:v>568.19118109905105</c:v>
                </c:pt>
                <c:pt idx="245254">
                  <c:v>568.19349785432405</c:v>
                </c:pt>
                <c:pt idx="245255">
                  <c:v>568.19581460959796</c:v>
                </c:pt>
                <c:pt idx="245256">
                  <c:v>568.19813136487198</c:v>
                </c:pt>
                <c:pt idx="245257">
                  <c:v>568.20044812014498</c:v>
                </c:pt>
                <c:pt idx="245258">
                  <c:v>568.20276487541901</c:v>
                </c:pt>
                <c:pt idx="245259">
                  <c:v>568.20508163069201</c:v>
                </c:pt>
                <c:pt idx="245260">
                  <c:v>568.20739838596603</c:v>
                </c:pt>
                <c:pt idx="245261">
                  <c:v>568.20971514123903</c:v>
                </c:pt>
                <c:pt idx="245262">
                  <c:v>568.21203189651305</c:v>
                </c:pt>
                <c:pt idx="245263">
                  <c:v>568.21434865178696</c:v>
                </c:pt>
                <c:pt idx="245264">
                  <c:v>568.21666540705996</c:v>
                </c:pt>
                <c:pt idx="245265">
                  <c:v>568.21898216233399</c:v>
                </c:pt>
                <c:pt idx="245266">
                  <c:v>568.22129891760699</c:v>
                </c:pt>
                <c:pt idx="245267">
                  <c:v>568.22361567288101</c:v>
                </c:pt>
                <c:pt idx="245268">
                  <c:v>568.22593242815401</c:v>
                </c:pt>
                <c:pt idx="245269">
                  <c:v>568.22824918342803</c:v>
                </c:pt>
                <c:pt idx="245270">
                  <c:v>568.23056593870194</c:v>
                </c:pt>
                <c:pt idx="245271">
                  <c:v>568.23288269397494</c:v>
                </c:pt>
                <c:pt idx="245272">
                  <c:v>568.23519944924897</c:v>
                </c:pt>
                <c:pt idx="245273">
                  <c:v>568.23751620452197</c:v>
                </c:pt>
                <c:pt idx="245274">
                  <c:v>568.23983295979599</c:v>
                </c:pt>
                <c:pt idx="245275">
                  <c:v>568.24214971506899</c:v>
                </c:pt>
                <c:pt idx="245276">
                  <c:v>568.24446647034301</c:v>
                </c:pt>
                <c:pt idx="245277">
                  <c:v>568.24678322561704</c:v>
                </c:pt>
                <c:pt idx="245278">
                  <c:v>568.24909998089004</c:v>
                </c:pt>
                <c:pt idx="245279">
                  <c:v>568.25141673616395</c:v>
                </c:pt>
                <c:pt idx="245280">
                  <c:v>568.25373349143695</c:v>
                </c:pt>
                <c:pt idx="245281">
                  <c:v>568.25605024671097</c:v>
                </c:pt>
                <c:pt idx="245282">
                  <c:v>568.25836700198397</c:v>
                </c:pt>
                <c:pt idx="245283">
                  <c:v>568.26068375725799</c:v>
                </c:pt>
                <c:pt idx="245284">
                  <c:v>568.26300051253099</c:v>
                </c:pt>
                <c:pt idx="245285">
                  <c:v>568.26531726780502</c:v>
                </c:pt>
                <c:pt idx="245286">
                  <c:v>568.26763402307904</c:v>
                </c:pt>
                <c:pt idx="245287">
                  <c:v>568.26995077835204</c:v>
                </c:pt>
                <c:pt idx="245288">
                  <c:v>568.27226753362595</c:v>
                </c:pt>
                <c:pt idx="245289">
                  <c:v>568.27458428889895</c:v>
                </c:pt>
                <c:pt idx="245290">
                  <c:v>568.27690104417297</c:v>
                </c:pt>
                <c:pt idx="245291">
                  <c:v>568.27921779944597</c:v>
                </c:pt>
                <c:pt idx="245292">
                  <c:v>568.28153455472</c:v>
                </c:pt>
                <c:pt idx="245293">
                  <c:v>568.28385130999402</c:v>
                </c:pt>
                <c:pt idx="245294">
                  <c:v>568.28616806526702</c:v>
                </c:pt>
                <c:pt idx="245295">
                  <c:v>568.28848482054104</c:v>
                </c:pt>
                <c:pt idx="245296">
                  <c:v>568.29080157581404</c:v>
                </c:pt>
                <c:pt idx="245297">
                  <c:v>568.29311833108795</c:v>
                </c:pt>
                <c:pt idx="245298">
                  <c:v>568.29543508636095</c:v>
                </c:pt>
                <c:pt idx="245299">
                  <c:v>568.29775184163498</c:v>
                </c:pt>
                <c:pt idx="245300">
                  <c:v>568.300068596909</c:v>
                </c:pt>
                <c:pt idx="245301">
                  <c:v>568.302385352182</c:v>
                </c:pt>
                <c:pt idx="245302">
                  <c:v>568.30470210745602</c:v>
                </c:pt>
                <c:pt idx="245303">
                  <c:v>568.30701886272902</c:v>
                </c:pt>
                <c:pt idx="245304">
                  <c:v>568.30933561800305</c:v>
                </c:pt>
                <c:pt idx="245305">
                  <c:v>568.31165237327605</c:v>
                </c:pt>
                <c:pt idx="245306">
                  <c:v>568.31396912854996</c:v>
                </c:pt>
                <c:pt idx="245307">
                  <c:v>568.31628588382398</c:v>
                </c:pt>
                <c:pt idx="245308">
                  <c:v>568.31860263909698</c:v>
                </c:pt>
                <c:pt idx="245309">
                  <c:v>568.320919394371</c:v>
                </c:pt>
                <c:pt idx="245310">
                  <c:v>568.323236149644</c:v>
                </c:pt>
                <c:pt idx="245311">
                  <c:v>568.32555290491803</c:v>
                </c:pt>
                <c:pt idx="245312">
                  <c:v>568.32786966019103</c:v>
                </c:pt>
                <c:pt idx="245313">
                  <c:v>568.33018641546505</c:v>
                </c:pt>
                <c:pt idx="245314">
                  <c:v>568.33250317073896</c:v>
                </c:pt>
                <c:pt idx="245315">
                  <c:v>568.33481992601196</c:v>
                </c:pt>
                <c:pt idx="245316">
                  <c:v>568.33713668128598</c:v>
                </c:pt>
                <c:pt idx="245317">
                  <c:v>568.33945343655898</c:v>
                </c:pt>
                <c:pt idx="245318">
                  <c:v>568.34177019183301</c:v>
                </c:pt>
                <c:pt idx="245319">
                  <c:v>568.34408694710601</c:v>
                </c:pt>
                <c:pt idx="245320">
                  <c:v>568.34640370238003</c:v>
                </c:pt>
                <c:pt idx="245321">
                  <c:v>568.34872045765405</c:v>
                </c:pt>
                <c:pt idx="245322">
                  <c:v>568.35103721292705</c:v>
                </c:pt>
                <c:pt idx="245323">
                  <c:v>568.35335396820096</c:v>
                </c:pt>
                <c:pt idx="245324">
                  <c:v>568.35567072347396</c:v>
                </c:pt>
                <c:pt idx="245325">
                  <c:v>568.35798747874799</c:v>
                </c:pt>
                <c:pt idx="245326">
                  <c:v>568.36030423402099</c:v>
                </c:pt>
                <c:pt idx="245327">
                  <c:v>568.36262098929501</c:v>
                </c:pt>
                <c:pt idx="245328">
                  <c:v>568.36493774456903</c:v>
                </c:pt>
                <c:pt idx="245329">
                  <c:v>568.36725449984203</c:v>
                </c:pt>
                <c:pt idx="245330">
                  <c:v>568.36957125511594</c:v>
                </c:pt>
                <c:pt idx="245331">
                  <c:v>568.37188801038894</c:v>
                </c:pt>
                <c:pt idx="245332">
                  <c:v>568.37420476566297</c:v>
                </c:pt>
                <c:pt idx="245333">
                  <c:v>568.37652152093597</c:v>
                </c:pt>
                <c:pt idx="245334">
                  <c:v>568.37883827620999</c:v>
                </c:pt>
                <c:pt idx="245335">
                  <c:v>568.38115503148299</c:v>
                </c:pt>
                <c:pt idx="245336">
                  <c:v>568.38347178675701</c:v>
                </c:pt>
                <c:pt idx="245337">
                  <c:v>568.38578854203104</c:v>
                </c:pt>
                <c:pt idx="245338">
                  <c:v>568.38810529730404</c:v>
                </c:pt>
                <c:pt idx="245339">
                  <c:v>568.39042205257795</c:v>
                </c:pt>
                <c:pt idx="245340">
                  <c:v>568.39273880785095</c:v>
                </c:pt>
                <c:pt idx="245341">
                  <c:v>568.39505556312497</c:v>
                </c:pt>
                <c:pt idx="245342">
                  <c:v>568.39737231839797</c:v>
                </c:pt>
                <c:pt idx="245343">
                  <c:v>568.39968907367199</c:v>
                </c:pt>
                <c:pt idx="245344">
                  <c:v>568.40200582894602</c:v>
                </c:pt>
                <c:pt idx="245345">
                  <c:v>568.40432258421902</c:v>
                </c:pt>
                <c:pt idx="245346">
                  <c:v>568.40663933949304</c:v>
                </c:pt>
                <c:pt idx="245347">
                  <c:v>568.40895609476604</c:v>
                </c:pt>
                <c:pt idx="245348">
                  <c:v>568.41127285003995</c:v>
                </c:pt>
                <c:pt idx="245349">
                  <c:v>568.41358960531295</c:v>
                </c:pt>
                <c:pt idx="245350">
                  <c:v>568.41590636058697</c:v>
                </c:pt>
                <c:pt idx="245351">
                  <c:v>568.418223115861</c:v>
                </c:pt>
                <c:pt idx="245352">
                  <c:v>568.420539871134</c:v>
                </c:pt>
                <c:pt idx="245353">
                  <c:v>568.42285662640802</c:v>
                </c:pt>
                <c:pt idx="245354">
                  <c:v>568.42517338168102</c:v>
                </c:pt>
                <c:pt idx="245355">
                  <c:v>568.42749013695504</c:v>
                </c:pt>
                <c:pt idx="245356">
                  <c:v>568.42980689222804</c:v>
                </c:pt>
                <c:pt idx="245357">
                  <c:v>568.43212364750195</c:v>
                </c:pt>
                <c:pt idx="245358">
                  <c:v>568.43444040277598</c:v>
                </c:pt>
                <c:pt idx="245359">
                  <c:v>568.43675715804898</c:v>
                </c:pt>
                <c:pt idx="245360">
                  <c:v>568.439073913323</c:v>
                </c:pt>
                <c:pt idx="245361">
                  <c:v>568.441390668596</c:v>
                </c:pt>
                <c:pt idx="245362">
                  <c:v>568.44370742387002</c:v>
                </c:pt>
                <c:pt idx="245363">
                  <c:v>568.44602417914302</c:v>
                </c:pt>
                <c:pt idx="245364">
                  <c:v>568.44834093441705</c:v>
                </c:pt>
                <c:pt idx="245365">
                  <c:v>568.45065768969096</c:v>
                </c:pt>
                <c:pt idx="245366">
                  <c:v>568.45297444496396</c:v>
                </c:pt>
                <c:pt idx="245367">
                  <c:v>568.45529120023798</c:v>
                </c:pt>
                <c:pt idx="245368">
                  <c:v>568.45760795551098</c:v>
                </c:pt>
                <c:pt idx="245369">
                  <c:v>568.459924710785</c:v>
                </c:pt>
                <c:pt idx="245370">
                  <c:v>568.462241466058</c:v>
                </c:pt>
                <c:pt idx="245371">
                  <c:v>568.46455822133203</c:v>
                </c:pt>
                <c:pt idx="245372">
                  <c:v>568.46687497660605</c:v>
                </c:pt>
                <c:pt idx="245373">
                  <c:v>568.46919173187905</c:v>
                </c:pt>
                <c:pt idx="245374">
                  <c:v>568.47150848715296</c:v>
                </c:pt>
                <c:pt idx="245375">
                  <c:v>568.47382524242596</c:v>
                </c:pt>
                <c:pt idx="245376">
                  <c:v>568.47614199769998</c:v>
                </c:pt>
                <c:pt idx="245377">
                  <c:v>568.47845875297298</c:v>
                </c:pt>
                <c:pt idx="245378">
                  <c:v>568.48077550824701</c:v>
                </c:pt>
                <c:pt idx="245379">
                  <c:v>568.48309226352103</c:v>
                </c:pt>
                <c:pt idx="245380">
                  <c:v>568.48540901879403</c:v>
                </c:pt>
                <c:pt idx="245381">
                  <c:v>568.48772577406805</c:v>
                </c:pt>
                <c:pt idx="245382">
                  <c:v>568.49004252934105</c:v>
                </c:pt>
                <c:pt idx="245383">
                  <c:v>568.49235928461496</c:v>
                </c:pt>
                <c:pt idx="245384">
                  <c:v>568.49467603988796</c:v>
                </c:pt>
                <c:pt idx="245385">
                  <c:v>568.49699279516199</c:v>
                </c:pt>
                <c:pt idx="245386">
                  <c:v>568.49930955043499</c:v>
                </c:pt>
                <c:pt idx="245387">
                  <c:v>568.50162630570901</c:v>
                </c:pt>
                <c:pt idx="245388">
                  <c:v>568.50394306098303</c:v>
                </c:pt>
                <c:pt idx="245389">
                  <c:v>568.50625981625603</c:v>
                </c:pt>
                <c:pt idx="245390">
                  <c:v>568.50857657153006</c:v>
                </c:pt>
                <c:pt idx="245391">
                  <c:v>568.51089332680294</c:v>
                </c:pt>
                <c:pt idx="245392">
                  <c:v>568.51321008207697</c:v>
                </c:pt>
                <c:pt idx="245393">
                  <c:v>568.51552683734997</c:v>
                </c:pt>
                <c:pt idx="245394">
                  <c:v>568.51784359262399</c:v>
                </c:pt>
                <c:pt idx="245395">
                  <c:v>568.52016034789801</c:v>
                </c:pt>
                <c:pt idx="245396">
                  <c:v>568.52247710317101</c:v>
                </c:pt>
                <c:pt idx="245397">
                  <c:v>568.52479385844504</c:v>
                </c:pt>
                <c:pt idx="245398">
                  <c:v>568.52711061371804</c:v>
                </c:pt>
                <c:pt idx="245399">
                  <c:v>568.52942736899195</c:v>
                </c:pt>
                <c:pt idx="245400">
                  <c:v>568.53174412426495</c:v>
                </c:pt>
                <c:pt idx="245401">
                  <c:v>568.53406087953897</c:v>
                </c:pt>
                <c:pt idx="245402">
                  <c:v>568.53637763481299</c:v>
                </c:pt>
                <c:pt idx="245403">
                  <c:v>568.53869439008599</c:v>
                </c:pt>
                <c:pt idx="245404">
                  <c:v>568.54101114536002</c:v>
                </c:pt>
                <c:pt idx="245405">
                  <c:v>568.54332790063302</c:v>
                </c:pt>
                <c:pt idx="245406">
                  <c:v>568.54564465590704</c:v>
                </c:pt>
                <c:pt idx="245407">
                  <c:v>568.54796141118004</c:v>
                </c:pt>
                <c:pt idx="245408">
                  <c:v>568.55027816645395</c:v>
                </c:pt>
                <c:pt idx="245409">
                  <c:v>568.55259492172797</c:v>
                </c:pt>
                <c:pt idx="245410">
                  <c:v>568.55491167700097</c:v>
                </c:pt>
                <c:pt idx="245411">
                  <c:v>568.557228432275</c:v>
                </c:pt>
                <c:pt idx="245412">
                  <c:v>568.559545187548</c:v>
                </c:pt>
                <c:pt idx="245413">
                  <c:v>568.56186194282202</c:v>
                </c:pt>
                <c:pt idx="245414">
                  <c:v>568.56417869809502</c:v>
                </c:pt>
                <c:pt idx="245415">
                  <c:v>568.56649545336904</c:v>
                </c:pt>
                <c:pt idx="245416">
                  <c:v>568.56881220864295</c:v>
                </c:pt>
                <c:pt idx="245417">
                  <c:v>568.57112896391595</c:v>
                </c:pt>
                <c:pt idx="245418">
                  <c:v>568.57344571918998</c:v>
                </c:pt>
                <c:pt idx="245419">
                  <c:v>568.57576247446298</c:v>
                </c:pt>
                <c:pt idx="245420">
                  <c:v>568.578079229737</c:v>
                </c:pt>
                <c:pt idx="245421">
                  <c:v>568.58039598501</c:v>
                </c:pt>
                <c:pt idx="245422">
                  <c:v>568.58271274028402</c:v>
                </c:pt>
                <c:pt idx="245423">
                  <c:v>568.58502949555805</c:v>
                </c:pt>
                <c:pt idx="245424">
                  <c:v>568.58734625083105</c:v>
                </c:pt>
                <c:pt idx="245425">
                  <c:v>568.58966300610496</c:v>
                </c:pt>
                <c:pt idx="245426">
                  <c:v>568.59197976137796</c:v>
                </c:pt>
                <c:pt idx="245427">
                  <c:v>568.59429651665198</c:v>
                </c:pt>
                <c:pt idx="245428">
                  <c:v>568.59661327192498</c:v>
                </c:pt>
                <c:pt idx="245429">
                  <c:v>568.598930027199</c:v>
                </c:pt>
                <c:pt idx="245430">
                  <c:v>568.60124678247303</c:v>
                </c:pt>
                <c:pt idx="245431">
                  <c:v>568.60356353774603</c:v>
                </c:pt>
                <c:pt idx="245432">
                  <c:v>568.60588029302005</c:v>
                </c:pt>
                <c:pt idx="245433">
                  <c:v>568.60819704829305</c:v>
                </c:pt>
                <c:pt idx="245434">
                  <c:v>568.61051380356696</c:v>
                </c:pt>
                <c:pt idx="245435">
                  <c:v>568.61283055883996</c:v>
                </c:pt>
                <c:pt idx="245436">
                  <c:v>568.61514731411398</c:v>
                </c:pt>
                <c:pt idx="245437">
                  <c:v>568.61746406938698</c:v>
                </c:pt>
                <c:pt idx="245438">
                  <c:v>568.61978082466101</c:v>
                </c:pt>
                <c:pt idx="245439">
                  <c:v>568.62209757993503</c:v>
                </c:pt>
                <c:pt idx="245440">
                  <c:v>568.62441433520803</c:v>
                </c:pt>
                <c:pt idx="245441">
                  <c:v>568.62673109048205</c:v>
                </c:pt>
                <c:pt idx="245442">
                  <c:v>568.62904784575505</c:v>
                </c:pt>
                <c:pt idx="245443">
                  <c:v>568.63136460102896</c:v>
                </c:pt>
                <c:pt idx="245444">
                  <c:v>568.63368135630196</c:v>
                </c:pt>
                <c:pt idx="245445">
                  <c:v>568.63599811157599</c:v>
                </c:pt>
                <c:pt idx="245446">
                  <c:v>568.63831486685001</c:v>
                </c:pt>
                <c:pt idx="245447">
                  <c:v>568.64063162212301</c:v>
                </c:pt>
                <c:pt idx="245448">
                  <c:v>568.64294837739703</c:v>
                </c:pt>
                <c:pt idx="245449">
                  <c:v>568.64526513267003</c:v>
                </c:pt>
                <c:pt idx="245450">
                  <c:v>568.64758188794406</c:v>
                </c:pt>
                <c:pt idx="245451">
                  <c:v>568.64989864321706</c:v>
                </c:pt>
                <c:pt idx="245452">
                  <c:v>568.65221539849097</c:v>
                </c:pt>
                <c:pt idx="245453">
                  <c:v>568.65453215376499</c:v>
                </c:pt>
                <c:pt idx="245454">
                  <c:v>568.65684890903799</c:v>
                </c:pt>
                <c:pt idx="245455">
                  <c:v>568.65916566431201</c:v>
                </c:pt>
                <c:pt idx="245456">
                  <c:v>568.66148241958501</c:v>
                </c:pt>
                <c:pt idx="245457">
                  <c:v>568.66379917485904</c:v>
                </c:pt>
                <c:pt idx="245458">
                  <c:v>568.66611593013204</c:v>
                </c:pt>
                <c:pt idx="245459">
                  <c:v>568.66843268540595</c:v>
                </c:pt>
                <c:pt idx="245460">
                  <c:v>568.67074944067997</c:v>
                </c:pt>
                <c:pt idx="245461">
                  <c:v>568.67306619595297</c:v>
                </c:pt>
                <c:pt idx="245462">
                  <c:v>568.67538295122699</c:v>
                </c:pt>
                <c:pt idx="245463">
                  <c:v>568.67769970649999</c:v>
                </c:pt>
                <c:pt idx="245464">
                  <c:v>568.68001646177402</c:v>
                </c:pt>
                <c:pt idx="245465">
                  <c:v>568.68233321704702</c:v>
                </c:pt>
                <c:pt idx="245466">
                  <c:v>568.68464997232104</c:v>
                </c:pt>
                <c:pt idx="245467">
                  <c:v>568.68696672759495</c:v>
                </c:pt>
                <c:pt idx="245468">
                  <c:v>568.68928348286795</c:v>
                </c:pt>
                <c:pt idx="245469">
                  <c:v>568.69160023814197</c:v>
                </c:pt>
                <c:pt idx="245470">
                  <c:v>568.69391699341497</c:v>
                </c:pt>
                <c:pt idx="245471">
                  <c:v>568.696233748689</c:v>
                </c:pt>
                <c:pt idx="245472">
                  <c:v>568.698550503962</c:v>
                </c:pt>
                <c:pt idx="245473">
                  <c:v>568.70086725923602</c:v>
                </c:pt>
                <c:pt idx="245474">
                  <c:v>568.70318401451004</c:v>
                </c:pt>
                <c:pt idx="245475">
                  <c:v>568.70550076978304</c:v>
                </c:pt>
                <c:pt idx="245476">
                  <c:v>568.70781752505695</c:v>
                </c:pt>
                <c:pt idx="245477">
                  <c:v>568.71013428032995</c:v>
                </c:pt>
                <c:pt idx="245478">
                  <c:v>568.71245103560398</c:v>
                </c:pt>
                <c:pt idx="245479">
                  <c:v>568.71476779087698</c:v>
                </c:pt>
                <c:pt idx="245480">
                  <c:v>568.717084546151</c:v>
                </c:pt>
                <c:pt idx="245481">
                  <c:v>568.71940130142502</c:v>
                </c:pt>
                <c:pt idx="245482">
                  <c:v>568.72171805669802</c:v>
                </c:pt>
                <c:pt idx="245483">
                  <c:v>568.72403481197205</c:v>
                </c:pt>
                <c:pt idx="245484">
                  <c:v>568.72635156724505</c:v>
                </c:pt>
                <c:pt idx="245485">
                  <c:v>568.72866832251896</c:v>
                </c:pt>
                <c:pt idx="245486">
                  <c:v>568.73098507779196</c:v>
                </c:pt>
                <c:pt idx="245487">
                  <c:v>568.73330183306598</c:v>
                </c:pt>
                <c:pt idx="245488">
                  <c:v>568.73561858833898</c:v>
                </c:pt>
                <c:pt idx="245489">
                  <c:v>568.737935343613</c:v>
                </c:pt>
                <c:pt idx="245490">
                  <c:v>568.74025209888703</c:v>
                </c:pt>
                <c:pt idx="245491">
                  <c:v>568.74256885416003</c:v>
                </c:pt>
                <c:pt idx="245492">
                  <c:v>568.74488560943405</c:v>
                </c:pt>
                <c:pt idx="245493">
                  <c:v>568.74720236470705</c:v>
                </c:pt>
                <c:pt idx="245494">
                  <c:v>568.74951911998096</c:v>
                </c:pt>
                <c:pt idx="245495">
                  <c:v>568.75183587525396</c:v>
                </c:pt>
                <c:pt idx="245496">
                  <c:v>568.75415263052798</c:v>
                </c:pt>
                <c:pt idx="245497">
                  <c:v>568.75646938580201</c:v>
                </c:pt>
                <c:pt idx="245498">
                  <c:v>568.75878614107501</c:v>
                </c:pt>
                <c:pt idx="245499">
                  <c:v>568.76110289634903</c:v>
                </c:pt>
                <c:pt idx="245500">
                  <c:v>568.76341965162203</c:v>
                </c:pt>
                <c:pt idx="245501">
                  <c:v>568.76573640689605</c:v>
                </c:pt>
                <c:pt idx="245502">
                  <c:v>568.76805316216905</c:v>
                </c:pt>
                <c:pt idx="245503">
                  <c:v>568.77036991744296</c:v>
                </c:pt>
                <c:pt idx="245504">
                  <c:v>568.77268667271699</c:v>
                </c:pt>
                <c:pt idx="245505">
                  <c:v>568.77500342798999</c:v>
                </c:pt>
                <c:pt idx="245506">
                  <c:v>568.77732018326401</c:v>
                </c:pt>
                <c:pt idx="245507">
                  <c:v>568.77963693853701</c:v>
                </c:pt>
                <c:pt idx="245508">
                  <c:v>568.78195369381103</c:v>
                </c:pt>
                <c:pt idx="245509">
                  <c:v>568.78427044908403</c:v>
                </c:pt>
                <c:pt idx="245510">
                  <c:v>568.78658720435806</c:v>
                </c:pt>
                <c:pt idx="245511">
                  <c:v>568.78890395963197</c:v>
                </c:pt>
                <c:pt idx="245512">
                  <c:v>568.79122071490497</c:v>
                </c:pt>
                <c:pt idx="245513">
                  <c:v>568.79353747017899</c:v>
                </c:pt>
                <c:pt idx="245514">
                  <c:v>568.79585422545199</c:v>
                </c:pt>
                <c:pt idx="245515">
                  <c:v>568.79817098072601</c:v>
                </c:pt>
                <c:pt idx="245516">
                  <c:v>568.80048773599901</c:v>
                </c:pt>
                <c:pt idx="245517">
                  <c:v>568.80280449127304</c:v>
                </c:pt>
                <c:pt idx="245518">
                  <c:v>568.80512124654695</c:v>
                </c:pt>
                <c:pt idx="245519">
                  <c:v>568.80743800181995</c:v>
                </c:pt>
                <c:pt idx="245520">
                  <c:v>568.80975475709397</c:v>
                </c:pt>
                <c:pt idx="245521">
                  <c:v>568.81207151236697</c:v>
                </c:pt>
                <c:pt idx="245522">
                  <c:v>568.81438826764099</c:v>
                </c:pt>
                <c:pt idx="245523">
                  <c:v>568.81670502291399</c:v>
                </c:pt>
                <c:pt idx="245524">
                  <c:v>568.81902177818802</c:v>
                </c:pt>
                <c:pt idx="245525">
                  <c:v>568.82133853346204</c:v>
                </c:pt>
                <c:pt idx="245526">
                  <c:v>568.82365528873504</c:v>
                </c:pt>
                <c:pt idx="245527">
                  <c:v>568.82597204400895</c:v>
                </c:pt>
                <c:pt idx="245528">
                  <c:v>568.82828879928195</c:v>
                </c:pt>
                <c:pt idx="245529">
                  <c:v>568.83060555455597</c:v>
                </c:pt>
                <c:pt idx="245530">
                  <c:v>568.83292230982897</c:v>
                </c:pt>
                <c:pt idx="245531">
                  <c:v>568.835239065103</c:v>
                </c:pt>
                <c:pt idx="245532">
                  <c:v>568.83755582037702</c:v>
                </c:pt>
                <c:pt idx="245533">
                  <c:v>568.83987257565002</c:v>
                </c:pt>
                <c:pt idx="245534">
                  <c:v>568.84218933092404</c:v>
                </c:pt>
                <c:pt idx="245535">
                  <c:v>568.84450608619704</c:v>
                </c:pt>
                <c:pt idx="245536">
                  <c:v>568.84682284147095</c:v>
                </c:pt>
                <c:pt idx="245537">
                  <c:v>568.84913959674395</c:v>
                </c:pt>
                <c:pt idx="245538">
                  <c:v>568.85145635201798</c:v>
                </c:pt>
                <c:pt idx="245539">
                  <c:v>568.85377310729098</c:v>
                </c:pt>
                <c:pt idx="245540">
                  <c:v>568.856089862565</c:v>
                </c:pt>
                <c:pt idx="245541">
                  <c:v>568.85840661783902</c:v>
                </c:pt>
                <c:pt idx="245542">
                  <c:v>568.86072337311202</c:v>
                </c:pt>
                <c:pt idx="245543">
                  <c:v>568.86304012838605</c:v>
                </c:pt>
                <c:pt idx="245544">
                  <c:v>568.86535688365905</c:v>
                </c:pt>
                <c:pt idx="245545">
                  <c:v>568.86767363893296</c:v>
                </c:pt>
                <c:pt idx="245546">
                  <c:v>568.86999039420596</c:v>
                </c:pt>
                <c:pt idx="245547">
                  <c:v>568.87230714947998</c:v>
                </c:pt>
                <c:pt idx="245548">
                  <c:v>568.874623904754</c:v>
                </c:pt>
                <c:pt idx="245549">
                  <c:v>568.876940660027</c:v>
                </c:pt>
                <c:pt idx="245550">
                  <c:v>568.87925741530103</c:v>
                </c:pt>
                <c:pt idx="245551">
                  <c:v>568.88157417057403</c:v>
                </c:pt>
                <c:pt idx="245552">
                  <c:v>568.88389092584805</c:v>
                </c:pt>
                <c:pt idx="245553">
                  <c:v>568.88620768112105</c:v>
                </c:pt>
                <c:pt idx="245554">
                  <c:v>568.88852443639496</c:v>
                </c:pt>
                <c:pt idx="245555">
                  <c:v>568.89084119166898</c:v>
                </c:pt>
                <c:pt idx="245556">
                  <c:v>568.89315794694198</c:v>
                </c:pt>
                <c:pt idx="245557">
                  <c:v>568.89547470221601</c:v>
                </c:pt>
                <c:pt idx="245558">
                  <c:v>568.89779145748901</c:v>
                </c:pt>
                <c:pt idx="245559">
                  <c:v>568.90010821276303</c:v>
                </c:pt>
                <c:pt idx="245560">
                  <c:v>568.90242496803603</c:v>
                </c:pt>
                <c:pt idx="245561">
                  <c:v>568.90474172331005</c:v>
                </c:pt>
                <c:pt idx="245562">
                  <c:v>568.90705847858396</c:v>
                </c:pt>
                <c:pt idx="245563">
                  <c:v>568.90937523385696</c:v>
                </c:pt>
                <c:pt idx="245564">
                  <c:v>568.91169198913099</c:v>
                </c:pt>
                <c:pt idx="245565">
                  <c:v>568.91400874440399</c:v>
                </c:pt>
                <c:pt idx="245566">
                  <c:v>568.91632549967801</c:v>
                </c:pt>
                <c:pt idx="245567">
                  <c:v>568.91864225495101</c:v>
                </c:pt>
                <c:pt idx="245568">
                  <c:v>568.92095901022503</c:v>
                </c:pt>
                <c:pt idx="245569">
                  <c:v>568.92327576549906</c:v>
                </c:pt>
                <c:pt idx="245570">
                  <c:v>568.92559252077206</c:v>
                </c:pt>
                <c:pt idx="245571">
                  <c:v>568.92790927604597</c:v>
                </c:pt>
                <c:pt idx="245572">
                  <c:v>568.93022603131897</c:v>
                </c:pt>
                <c:pt idx="245573">
                  <c:v>568.93254278659299</c:v>
                </c:pt>
                <c:pt idx="245574">
                  <c:v>568.93485954186599</c:v>
                </c:pt>
                <c:pt idx="245575">
                  <c:v>568.93717629714001</c:v>
                </c:pt>
                <c:pt idx="245576">
                  <c:v>568.93949305241404</c:v>
                </c:pt>
                <c:pt idx="245577">
                  <c:v>568.94180980768704</c:v>
                </c:pt>
                <c:pt idx="245578">
                  <c:v>568.94412656296095</c:v>
                </c:pt>
                <c:pt idx="245579">
                  <c:v>568.94644331823395</c:v>
                </c:pt>
                <c:pt idx="245580">
                  <c:v>568.94876007350797</c:v>
                </c:pt>
                <c:pt idx="245581">
                  <c:v>568.95107682878097</c:v>
                </c:pt>
                <c:pt idx="245582">
                  <c:v>568.95339358405499</c:v>
                </c:pt>
                <c:pt idx="245583">
                  <c:v>568.95571033932799</c:v>
                </c:pt>
                <c:pt idx="245584">
                  <c:v>568.95802709460202</c:v>
                </c:pt>
                <c:pt idx="245585">
                  <c:v>568.96034384987604</c:v>
                </c:pt>
                <c:pt idx="245586">
                  <c:v>568.96266060514904</c:v>
                </c:pt>
                <c:pt idx="245587">
                  <c:v>568.96497736042295</c:v>
                </c:pt>
                <c:pt idx="245588">
                  <c:v>568.96729411569595</c:v>
                </c:pt>
                <c:pt idx="245589">
                  <c:v>568.96961087096997</c:v>
                </c:pt>
                <c:pt idx="245590">
                  <c:v>568.97192762624297</c:v>
                </c:pt>
                <c:pt idx="245591">
                  <c:v>568.974244381517</c:v>
                </c:pt>
                <c:pt idx="245592">
                  <c:v>568.97656113679102</c:v>
                </c:pt>
                <c:pt idx="245593">
                  <c:v>568.97887789206402</c:v>
                </c:pt>
                <c:pt idx="245594">
                  <c:v>568.98119464733804</c:v>
                </c:pt>
                <c:pt idx="245595">
                  <c:v>568.98351140261104</c:v>
                </c:pt>
                <c:pt idx="245596">
                  <c:v>568.98582815788495</c:v>
                </c:pt>
                <c:pt idx="245597">
                  <c:v>568.98814491315795</c:v>
                </c:pt>
                <c:pt idx="245598">
                  <c:v>568.99046166843198</c:v>
                </c:pt>
                <c:pt idx="245599">
                  <c:v>568.992778423706</c:v>
                </c:pt>
                <c:pt idx="245600">
                  <c:v>568.995095178979</c:v>
                </c:pt>
                <c:pt idx="245601">
                  <c:v>568.99741193425302</c:v>
                </c:pt>
                <c:pt idx="245602">
                  <c:v>568.99972868952602</c:v>
                </c:pt>
                <c:pt idx="245603">
                  <c:v>569.00204544480005</c:v>
                </c:pt>
                <c:pt idx="245604">
                  <c:v>569.00436220007305</c:v>
                </c:pt>
                <c:pt idx="245605">
                  <c:v>569.00667895534696</c:v>
                </c:pt>
                <c:pt idx="245606">
                  <c:v>569.00899571062098</c:v>
                </c:pt>
                <c:pt idx="245607">
                  <c:v>569.01131246589398</c:v>
                </c:pt>
                <c:pt idx="245608">
                  <c:v>569.013629221168</c:v>
                </c:pt>
                <c:pt idx="245609">
                  <c:v>569.015945976441</c:v>
                </c:pt>
                <c:pt idx="245610">
                  <c:v>569.01826273171503</c:v>
                </c:pt>
                <c:pt idx="245611">
                  <c:v>569.02057948698803</c:v>
                </c:pt>
                <c:pt idx="245612">
                  <c:v>569.02289624226205</c:v>
                </c:pt>
                <c:pt idx="245613">
                  <c:v>569.02521299753596</c:v>
                </c:pt>
                <c:pt idx="245614">
                  <c:v>569.02752975280896</c:v>
                </c:pt>
                <c:pt idx="245615">
                  <c:v>569.02984650808298</c:v>
                </c:pt>
                <c:pt idx="245616">
                  <c:v>569.03216326335598</c:v>
                </c:pt>
                <c:pt idx="245617">
                  <c:v>569.03448001863001</c:v>
                </c:pt>
                <c:pt idx="245618">
                  <c:v>569.03679677390301</c:v>
                </c:pt>
                <c:pt idx="245619">
                  <c:v>569.03911352917703</c:v>
                </c:pt>
                <c:pt idx="245620">
                  <c:v>569.04143028445105</c:v>
                </c:pt>
                <c:pt idx="245621">
                  <c:v>569.04374703972405</c:v>
                </c:pt>
                <c:pt idx="245622">
                  <c:v>569.04606379499796</c:v>
                </c:pt>
                <c:pt idx="245623">
                  <c:v>569.04838055027096</c:v>
                </c:pt>
                <c:pt idx="245624">
                  <c:v>569.05069730554499</c:v>
                </c:pt>
                <c:pt idx="245625">
                  <c:v>569.05301406081799</c:v>
                </c:pt>
                <c:pt idx="245626">
                  <c:v>569.05533081609201</c:v>
                </c:pt>
                <c:pt idx="245627">
                  <c:v>569.05764757136603</c:v>
                </c:pt>
                <c:pt idx="245628">
                  <c:v>569.05996432663903</c:v>
                </c:pt>
                <c:pt idx="245629">
                  <c:v>569.06228108191306</c:v>
                </c:pt>
                <c:pt idx="245630">
                  <c:v>569.06459783718606</c:v>
                </c:pt>
                <c:pt idx="245631">
                  <c:v>569.06691459245997</c:v>
                </c:pt>
                <c:pt idx="245632">
                  <c:v>569.06923134773297</c:v>
                </c:pt>
                <c:pt idx="245633">
                  <c:v>569.07154810300699</c:v>
                </c:pt>
                <c:pt idx="245634">
                  <c:v>569.07386485827999</c:v>
                </c:pt>
                <c:pt idx="245635">
                  <c:v>569.07618161355401</c:v>
                </c:pt>
                <c:pt idx="245636">
                  <c:v>569.07849836882804</c:v>
                </c:pt>
                <c:pt idx="245637">
                  <c:v>569.08081512410104</c:v>
                </c:pt>
                <c:pt idx="245638">
                  <c:v>569.08313187937495</c:v>
                </c:pt>
                <c:pt idx="245639">
                  <c:v>569.08544863464795</c:v>
                </c:pt>
                <c:pt idx="245640">
                  <c:v>569.08776538992197</c:v>
                </c:pt>
                <c:pt idx="245641">
                  <c:v>569.09008214519497</c:v>
                </c:pt>
                <c:pt idx="245642">
                  <c:v>569.09239890046899</c:v>
                </c:pt>
                <c:pt idx="245643">
                  <c:v>569.09471565574302</c:v>
                </c:pt>
                <c:pt idx="245644">
                  <c:v>569.09703241101602</c:v>
                </c:pt>
                <c:pt idx="245645">
                  <c:v>569.09934916629004</c:v>
                </c:pt>
                <c:pt idx="245646">
                  <c:v>569.10166592156304</c:v>
                </c:pt>
                <c:pt idx="245647">
                  <c:v>569.10398267683695</c:v>
                </c:pt>
                <c:pt idx="245648">
                  <c:v>569.10629943210995</c:v>
                </c:pt>
                <c:pt idx="245649">
                  <c:v>569.10861618738397</c:v>
                </c:pt>
                <c:pt idx="245650">
                  <c:v>569.110932942658</c:v>
                </c:pt>
                <c:pt idx="245651">
                  <c:v>569.113249697931</c:v>
                </c:pt>
                <c:pt idx="245652">
                  <c:v>569.11556645320502</c:v>
                </c:pt>
                <c:pt idx="245653">
                  <c:v>569.11788320847802</c:v>
                </c:pt>
                <c:pt idx="245654">
                  <c:v>569.12019996375204</c:v>
                </c:pt>
                <c:pt idx="245655">
                  <c:v>569.12251671902504</c:v>
                </c:pt>
                <c:pt idx="245656">
                  <c:v>569.12483347429895</c:v>
                </c:pt>
                <c:pt idx="245657">
                  <c:v>569.12715022957298</c:v>
                </c:pt>
                <c:pt idx="245658">
                  <c:v>569.12946698484598</c:v>
                </c:pt>
                <c:pt idx="245659">
                  <c:v>569.13178374012</c:v>
                </c:pt>
                <c:pt idx="245660">
                  <c:v>569.134100495393</c:v>
                </c:pt>
                <c:pt idx="245661">
                  <c:v>569.13641725066702</c:v>
                </c:pt>
                <c:pt idx="245662">
                  <c:v>569.13873400594002</c:v>
                </c:pt>
                <c:pt idx="245663">
                  <c:v>569.14105076121405</c:v>
                </c:pt>
                <c:pt idx="245664">
                  <c:v>569.14336751648796</c:v>
                </c:pt>
                <c:pt idx="245665">
                  <c:v>569.14568427176096</c:v>
                </c:pt>
                <c:pt idx="245666">
                  <c:v>569.14800102703498</c:v>
                </c:pt>
                <c:pt idx="245667">
                  <c:v>569.15031778230798</c:v>
                </c:pt>
                <c:pt idx="245668">
                  <c:v>569.152634537582</c:v>
                </c:pt>
                <c:pt idx="245669">
                  <c:v>569.154951292855</c:v>
                </c:pt>
                <c:pt idx="245670">
                  <c:v>569.15726804812903</c:v>
                </c:pt>
                <c:pt idx="245671">
                  <c:v>569.15958480340305</c:v>
                </c:pt>
                <c:pt idx="245672">
                  <c:v>569.16190155867605</c:v>
                </c:pt>
                <c:pt idx="245673">
                  <c:v>569.16421831394996</c:v>
                </c:pt>
                <c:pt idx="245674">
                  <c:v>569.16653506922296</c:v>
                </c:pt>
                <c:pt idx="245675">
                  <c:v>569.16885182449698</c:v>
                </c:pt>
                <c:pt idx="245676">
                  <c:v>569.17116857976998</c:v>
                </c:pt>
                <c:pt idx="245677">
                  <c:v>569.17348533504401</c:v>
                </c:pt>
                <c:pt idx="245678">
                  <c:v>569.17580209031803</c:v>
                </c:pt>
                <c:pt idx="245679">
                  <c:v>569.17811884559103</c:v>
                </c:pt>
                <c:pt idx="245680">
                  <c:v>569.18043560086505</c:v>
                </c:pt>
                <c:pt idx="245681">
                  <c:v>569.18275235613805</c:v>
                </c:pt>
                <c:pt idx="245682">
                  <c:v>569.18506911141196</c:v>
                </c:pt>
                <c:pt idx="245683">
                  <c:v>569.18738586668496</c:v>
                </c:pt>
                <c:pt idx="245684">
                  <c:v>569.18970262195899</c:v>
                </c:pt>
                <c:pt idx="245685">
                  <c:v>569.19201937723199</c:v>
                </c:pt>
                <c:pt idx="245686">
                  <c:v>569.19433613250601</c:v>
                </c:pt>
                <c:pt idx="245687">
                  <c:v>569.19665288778003</c:v>
                </c:pt>
                <c:pt idx="245688">
                  <c:v>569.19896964305303</c:v>
                </c:pt>
                <c:pt idx="245689">
                  <c:v>569.20128639832706</c:v>
                </c:pt>
                <c:pt idx="245690">
                  <c:v>569.20360315360006</c:v>
                </c:pt>
                <c:pt idx="245691">
                  <c:v>569.20591990887397</c:v>
                </c:pt>
                <c:pt idx="245692">
                  <c:v>569.20823666414697</c:v>
                </c:pt>
                <c:pt idx="245693">
                  <c:v>569.21055341942099</c:v>
                </c:pt>
                <c:pt idx="245694">
                  <c:v>569.21287017469501</c:v>
                </c:pt>
                <c:pt idx="245695">
                  <c:v>569.21518692996801</c:v>
                </c:pt>
                <c:pt idx="245696">
                  <c:v>569.21750368524204</c:v>
                </c:pt>
                <c:pt idx="245697">
                  <c:v>569.21982044051504</c:v>
                </c:pt>
                <c:pt idx="245698">
                  <c:v>569.22213719578895</c:v>
                </c:pt>
                <c:pt idx="245699">
                  <c:v>569.22445395106195</c:v>
                </c:pt>
                <c:pt idx="245700">
                  <c:v>569.22677070633597</c:v>
                </c:pt>
                <c:pt idx="245701">
                  <c:v>569.22908746160999</c:v>
                </c:pt>
                <c:pt idx="245702">
                  <c:v>569.23140421688299</c:v>
                </c:pt>
                <c:pt idx="245703">
                  <c:v>569.23372097215702</c:v>
                </c:pt>
                <c:pt idx="245704">
                  <c:v>569.23603772743002</c:v>
                </c:pt>
                <c:pt idx="245705">
                  <c:v>569.23835448270404</c:v>
                </c:pt>
                <c:pt idx="245706">
                  <c:v>569.24067123797704</c:v>
                </c:pt>
                <c:pt idx="245707">
                  <c:v>569.24298799325095</c:v>
                </c:pt>
                <c:pt idx="245708">
                  <c:v>569.24530474852497</c:v>
                </c:pt>
                <c:pt idx="245709">
                  <c:v>569.24762150379797</c:v>
                </c:pt>
                <c:pt idx="245710">
                  <c:v>569.249938259072</c:v>
                </c:pt>
                <c:pt idx="245711">
                  <c:v>569.252255014345</c:v>
                </c:pt>
                <c:pt idx="245712">
                  <c:v>569.25457176961902</c:v>
                </c:pt>
                <c:pt idx="245713">
                  <c:v>569.25688852489202</c:v>
                </c:pt>
                <c:pt idx="245714">
                  <c:v>569.25920528016604</c:v>
                </c:pt>
                <c:pt idx="245715">
                  <c:v>569.26152203543995</c:v>
                </c:pt>
                <c:pt idx="245716">
                  <c:v>569.26383879071295</c:v>
                </c:pt>
                <c:pt idx="245717">
                  <c:v>569.26615554598698</c:v>
                </c:pt>
                <c:pt idx="245718">
                  <c:v>569.26847230125998</c:v>
                </c:pt>
                <c:pt idx="245719">
                  <c:v>569.270789056534</c:v>
                </c:pt>
                <c:pt idx="245720">
                  <c:v>569.273105811807</c:v>
                </c:pt>
                <c:pt idx="245721">
                  <c:v>569.27542256708102</c:v>
                </c:pt>
                <c:pt idx="245722">
                  <c:v>569.27773932235505</c:v>
                </c:pt>
                <c:pt idx="245723">
                  <c:v>569.28005607762805</c:v>
                </c:pt>
                <c:pt idx="245724">
                  <c:v>569.28237283290196</c:v>
                </c:pt>
                <c:pt idx="245725">
                  <c:v>569.28468958817496</c:v>
                </c:pt>
                <c:pt idx="245726">
                  <c:v>569.28700634344898</c:v>
                </c:pt>
                <c:pt idx="245727">
                  <c:v>569.28932309872198</c:v>
                </c:pt>
                <c:pt idx="245728">
                  <c:v>569.291639853996</c:v>
                </c:pt>
                <c:pt idx="245729">
                  <c:v>569.29395660927003</c:v>
                </c:pt>
                <c:pt idx="245730">
                  <c:v>569.29627336454303</c:v>
                </c:pt>
                <c:pt idx="245731">
                  <c:v>569.29859011981705</c:v>
                </c:pt>
                <c:pt idx="245732">
                  <c:v>569.30090687509005</c:v>
                </c:pt>
                <c:pt idx="245733">
                  <c:v>569.30322363036396</c:v>
                </c:pt>
                <c:pt idx="245734">
                  <c:v>569.30554038563696</c:v>
                </c:pt>
                <c:pt idx="245735">
                  <c:v>569.30785714091098</c:v>
                </c:pt>
                <c:pt idx="245736">
                  <c:v>569.31017389618398</c:v>
                </c:pt>
                <c:pt idx="245737">
                  <c:v>569.31249065145801</c:v>
                </c:pt>
                <c:pt idx="245738">
                  <c:v>569.31480740673203</c:v>
                </c:pt>
                <c:pt idx="245739">
                  <c:v>569.31712416200503</c:v>
                </c:pt>
                <c:pt idx="245740">
                  <c:v>569.31944091727905</c:v>
                </c:pt>
                <c:pt idx="245741">
                  <c:v>569.32175767255205</c:v>
                </c:pt>
                <c:pt idx="245742">
                  <c:v>569.32407442782596</c:v>
                </c:pt>
                <c:pt idx="245743">
                  <c:v>569.32639118309896</c:v>
                </c:pt>
                <c:pt idx="245744">
                  <c:v>569.32870793837299</c:v>
                </c:pt>
                <c:pt idx="245745">
                  <c:v>569.33102469364701</c:v>
                </c:pt>
                <c:pt idx="245746">
                  <c:v>569.33334144892001</c:v>
                </c:pt>
                <c:pt idx="245747">
                  <c:v>569.33565820419403</c:v>
                </c:pt>
                <c:pt idx="245748">
                  <c:v>569.33797495946703</c:v>
                </c:pt>
                <c:pt idx="245749">
                  <c:v>569.34029171474106</c:v>
                </c:pt>
                <c:pt idx="245750">
                  <c:v>569.34260847001406</c:v>
                </c:pt>
                <c:pt idx="245751">
                  <c:v>569.34492522528797</c:v>
                </c:pt>
                <c:pt idx="245752">
                  <c:v>569.34724198056199</c:v>
                </c:pt>
                <c:pt idx="245753">
                  <c:v>569.34955873583499</c:v>
                </c:pt>
                <c:pt idx="245754">
                  <c:v>569.35187549110901</c:v>
                </c:pt>
                <c:pt idx="245755">
                  <c:v>569.35419224638201</c:v>
                </c:pt>
                <c:pt idx="245756">
                  <c:v>569.35650900165604</c:v>
                </c:pt>
                <c:pt idx="245757">
                  <c:v>569.35882575692904</c:v>
                </c:pt>
                <c:pt idx="245758">
                  <c:v>569.36114251220295</c:v>
                </c:pt>
                <c:pt idx="245759">
                  <c:v>569.36345926747697</c:v>
                </c:pt>
                <c:pt idx="245760">
                  <c:v>569.36577602274997</c:v>
                </c:pt>
                <c:pt idx="245761">
                  <c:v>569.36809277802399</c:v>
                </c:pt>
                <c:pt idx="245762">
                  <c:v>569.37040953329699</c:v>
                </c:pt>
                <c:pt idx="245763">
                  <c:v>569.37272628857102</c:v>
                </c:pt>
                <c:pt idx="245764">
                  <c:v>569.37504304384402</c:v>
                </c:pt>
                <c:pt idx="245765">
                  <c:v>569.37735979911804</c:v>
                </c:pt>
                <c:pt idx="245766">
                  <c:v>569.37967655439195</c:v>
                </c:pt>
                <c:pt idx="245767">
                  <c:v>569.38199330966495</c:v>
                </c:pt>
                <c:pt idx="245768">
                  <c:v>569.38431006493897</c:v>
                </c:pt>
                <c:pt idx="245769">
                  <c:v>569.38662682021197</c:v>
                </c:pt>
                <c:pt idx="245770">
                  <c:v>569.388943575486</c:v>
                </c:pt>
                <c:pt idx="245771">
                  <c:v>569.391260330759</c:v>
                </c:pt>
                <c:pt idx="245772">
                  <c:v>569.39357708603302</c:v>
                </c:pt>
                <c:pt idx="245773">
                  <c:v>569.39589384130704</c:v>
                </c:pt>
                <c:pt idx="245774">
                  <c:v>569.39821059658004</c:v>
                </c:pt>
                <c:pt idx="245775">
                  <c:v>569.40052735185395</c:v>
                </c:pt>
                <c:pt idx="245776">
                  <c:v>569.40284410712695</c:v>
                </c:pt>
                <c:pt idx="245777">
                  <c:v>569.40516086240098</c:v>
                </c:pt>
                <c:pt idx="245778">
                  <c:v>569.40747761767398</c:v>
                </c:pt>
                <c:pt idx="245779">
                  <c:v>569.409794372948</c:v>
                </c:pt>
                <c:pt idx="245780">
                  <c:v>569.41211112822202</c:v>
                </c:pt>
                <c:pt idx="245781">
                  <c:v>569.41442788349502</c:v>
                </c:pt>
                <c:pt idx="245782">
                  <c:v>569.41674463876905</c:v>
                </c:pt>
                <c:pt idx="245783">
                  <c:v>569.41906139404205</c:v>
                </c:pt>
                <c:pt idx="245784">
                  <c:v>569.42137814931596</c:v>
                </c:pt>
                <c:pt idx="245785">
                  <c:v>569.42369490458896</c:v>
                </c:pt>
                <c:pt idx="245786">
                  <c:v>569.42601165986298</c:v>
                </c:pt>
                <c:pt idx="245787">
                  <c:v>569.42832841513598</c:v>
                </c:pt>
                <c:pt idx="245788">
                  <c:v>569.43064517041</c:v>
                </c:pt>
                <c:pt idx="245789">
                  <c:v>569.43296192568403</c:v>
                </c:pt>
                <c:pt idx="245790">
                  <c:v>569.43527868095703</c:v>
                </c:pt>
                <c:pt idx="245791">
                  <c:v>569.43759543623105</c:v>
                </c:pt>
                <c:pt idx="245792">
                  <c:v>569.43991219150405</c:v>
                </c:pt>
                <c:pt idx="245793">
                  <c:v>569.44222894677796</c:v>
                </c:pt>
                <c:pt idx="245794">
                  <c:v>569.44454570205096</c:v>
                </c:pt>
                <c:pt idx="245795">
                  <c:v>569.44686245732498</c:v>
                </c:pt>
                <c:pt idx="245796">
                  <c:v>569.44917921259901</c:v>
                </c:pt>
                <c:pt idx="245797">
                  <c:v>569.45149596787201</c:v>
                </c:pt>
                <c:pt idx="245798">
                  <c:v>569.45381272314603</c:v>
                </c:pt>
                <c:pt idx="245799">
                  <c:v>569.45612947841903</c:v>
                </c:pt>
                <c:pt idx="245800">
                  <c:v>569.45844623369305</c:v>
                </c:pt>
                <c:pt idx="245801">
                  <c:v>569.46076298896605</c:v>
                </c:pt>
                <c:pt idx="245802">
                  <c:v>569.46307974423996</c:v>
                </c:pt>
                <c:pt idx="245803">
                  <c:v>569.46539649951399</c:v>
                </c:pt>
                <c:pt idx="245804">
                  <c:v>569.46771325478699</c:v>
                </c:pt>
                <c:pt idx="245805">
                  <c:v>569.47003001006101</c:v>
                </c:pt>
                <c:pt idx="245806">
                  <c:v>569.47234676533401</c:v>
                </c:pt>
                <c:pt idx="245807">
                  <c:v>569.47466352060803</c:v>
                </c:pt>
                <c:pt idx="245808">
                  <c:v>569.47698027588103</c:v>
                </c:pt>
                <c:pt idx="245809">
                  <c:v>569.47929703115506</c:v>
                </c:pt>
                <c:pt idx="245810">
                  <c:v>569.48161378642897</c:v>
                </c:pt>
                <c:pt idx="245811">
                  <c:v>569.48393054170197</c:v>
                </c:pt>
                <c:pt idx="245812">
                  <c:v>569.48624729697599</c:v>
                </c:pt>
                <c:pt idx="245813">
                  <c:v>569.48856405224899</c:v>
                </c:pt>
                <c:pt idx="245814">
                  <c:v>569.49088080752301</c:v>
                </c:pt>
                <c:pt idx="245815">
                  <c:v>569.49319756279601</c:v>
                </c:pt>
                <c:pt idx="245816">
                  <c:v>569.49551431807004</c:v>
                </c:pt>
                <c:pt idx="245817">
                  <c:v>569.49783107334395</c:v>
                </c:pt>
                <c:pt idx="245818">
                  <c:v>569.50014782861695</c:v>
                </c:pt>
                <c:pt idx="245819">
                  <c:v>569.50246458389097</c:v>
                </c:pt>
                <c:pt idx="245820">
                  <c:v>569.50478133916397</c:v>
                </c:pt>
                <c:pt idx="245821">
                  <c:v>569.50709809443799</c:v>
                </c:pt>
                <c:pt idx="245822">
                  <c:v>569.50941484971099</c:v>
                </c:pt>
                <c:pt idx="245823">
                  <c:v>569.51173160498502</c:v>
                </c:pt>
                <c:pt idx="245824">
                  <c:v>569.51404836025904</c:v>
                </c:pt>
                <c:pt idx="245825">
                  <c:v>569.51636511553204</c:v>
                </c:pt>
                <c:pt idx="245826">
                  <c:v>569.51868187080595</c:v>
                </c:pt>
                <c:pt idx="245827">
                  <c:v>569.52099862607895</c:v>
                </c:pt>
                <c:pt idx="245828">
                  <c:v>569.52331538135297</c:v>
                </c:pt>
                <c:pt idx="245829">
                  <c:v>569.52563213662597</c:v>
                </c:pt>
                <c:pt idx="245830">
                  <c:v>569.5279488919</c:v>
                </c:pt>
                <c:pt idx="245831">
                  <c:v>569.53026564717402</c:v>
                </c:pt>
                <c:pt idx="245832">
                  <c:v>569.53258240244702</c:v>
                </c:pt>
                <c:pt idx="245833">
                  <c:v>569.53489915772104</c:v>
                </c:pt>
                <c:pt idx="245834">
                  <c:v>569.53721591299404</c:v>
                </c:pt>
                <c:pt idx="245835">
                  <c:v>569.53953266826795</c:v>
                </c:pt>
                <c:pt idx="245836">
                  <c:v>569.54184942354095</c:v>
                </c:pt>
                <c:pt idx="245837">
                  <c:v>569.54416617881498</c:v>
                </c:pt>
                <c:pt idx="245838">
                  <c:v>569.54648293408798</c:v>
                </c:pt>
                <c:pt idx="245839">
                  <c:v>569.548799689362</c:v>
                </c:pt>
                <c:pt idx="245840">
                  <c:v>569.55111644463602</c:v>
                </c:pt>
                <c:pt idx="245841">
                  <c:v>569.55343319990902</c:v>
                </c:pt>
                <c:pt idx="245842">
                  <c:v>569.55574995518305</c:v>
                </c:pt>
                <c:pt idx="245843">
                  <c:v>569.55806671045605</c:v>
                </c:pt>
                <c:pt idx="245844">
                  <c:v>569.56038346572996</c:v>
                </c:pt>
                <c:pt idx="245845">
                  <c:v>569.56270022100296</c:v>
                </c:pt>
                <c:pt idx="245846">
                  <c:v>569.56501697627698</c:v>
                </c:pt>
                <c:pt idx="245847">
                  <c:v>569.567333731551</c:v>
                </c:pt>
                <c:pt idx="245848">
                  <c:v>569.569650486824</c:v>
                </c:pt>
                <c:pt idx="245849">
                  <c:v>569.57196724209803</c:v>
                </c:pt>
                <c:pt idx="245850">
                  <c:v>569.57428399737103</c:v>
                </c:pt>
                <c:pt idx="245851">
                  <c:v>569.57660075264505</c:v>
                </c:pt>
                <c:pt idx="245852">
                  <c:v>569.57891750791805</c:v>
                </c:pt>
                <c:pt idx="245853">
                  <c:v>569.58123426319196</c:v>
                </c:pt>
                <c:pt idx="245854">
                  <c:v>569.58355101846598</c:v>
                </c:pt>
                <c:pt idx="245855">
                  <c:v>569.58586777373898</c:v>
                </c:pt>
                <c:pt idx="245856">
                  <c:v>569.58818452901301</c:v>
                </c:pt>
                <c:pt idx="245857">
                  <c:v>569.59050128428601</c:v>
                </c:pt>
                <c:pt idx="245858">
                  <c:v>569.59281803956003</c:v>
                </c:pt>
                <c:pt idx="245859">
                  <c:v>569.59513479483303</c:v>
                </c:pt>
                <c:pt idx="245860">
                  <c:v>569.59745155010705</c:v>
                </c:pt>
                <c:pt idx="245861">
                  <c:v>569.59976830538096</c:v>
                </c:pt>
                <c:pt idx="245862">
                  <c:v>569.60208506065396</c:v>
                </c:pt>
                <c:pt idx="245863">
                  <c:v>569.60440181592799</c:v>
                </c:pt>
                <c:pt idx="245864">
                  <c:v>569.60671857120099</c:v>
                </c:pt>
                <c:pt idx="245865">
                  <c:v>569.60903532647501</c:v>
                </c:pt>
                <c:pt idx="245866">
                  <c:v>569.61135208174801</c:v>
                </c:pt>
                <c:pt idx="245867">
                  <c:v>569.61366883702203</c:v>
                </c:pt>
                <c:pt idx="245868">
                  <c:v>569.61598559229606</c:v>
                </c:pt>
                <c:pt idx="245869">
                  <c:v>569.61830234756906</c:v>
                </c:pt>
                <c:pt idx="245870">
                  <c:v>569.62061910284297</c:v>
                </c:pt>
                <c:pt idx="245871">
                  <c:v>569.62293585811597</c:v>
                </c:pt>
                <c:pt idx="245872">
                  <c:v>569.62525261338999</c:v>
                </c:pt>
                <c:pt idx="245873">
                  <c:v>569.62756936866299</c:v>
                </c:pt>
                <c:pt idx="245874">
                  <c:v>569.62988612393701</c:v>
                </c:pt>
                <c:pt idx="245875">
                  <c:v>569.63220287921104</c:v>
                </c:pt>
                <c:pt idx="245876">
                  <c:v>569.63451963448404</c:v>
                </c:pt>
                <c:pt idx="245877">
                  <c:v>569.63683638975795</c:v>
                </c:pt>
                <c:pt idx="245878">
                  <c:v>569.63915314503095</c:v>
                </c:pt>
                <c:pt idx="245879">
                  <c:v>569.64146990030497</c:v>
                </c:pt>
                <c:pt idx="245880">
                  <c:v>569.64378665557797</c:v>
                </c:pt>
                <c:pt idx="245881">
                  <c:v>569.64610341085199</c:v>
                </c:pt>
                <c:pt idx="245882">
                  <c:v>569.64842016612499</c:v>
                </c:pt>
                <c:pt idx="245883">
                  <c:v>569.65073692139902</c:v>
                </c:pt>
                <c:pt idx="245884">
                  <c:v>569.65305367667304</c:v>
                </c:pt>
                <c:pt idx="245885">
                  <c:v>569.65537043194604</c:v>
                </c:pt>
                <c:pt idx="245886">
                  <c:v>569.65768718721995</c:v>
                </c:pt>
                <c:pt idx="245887">
                  <c:v>569.66000394249295</c:v>
                </c:pt>
                <c:pt idx="245888">
                  <c:v>569.66232069776697</c:v>
                </c:pt>
                <c:pt idx="245889">
                  <c:v>569.66463745303997</c:v>
                </c:pt>
                <c:pt idx="245890">
                  <c:v>569.666954208314</c:v>
                </c:pt>
                <c:pt idx="245891">
                  <c:v>569.66927096358802</c:v>
                </c:pt>
                <c:pt idx="245892">
                  <c:v>569.67158771886102</c:v>
                </c:pt>
                <c:pt idx="245893">
                  <c:v>569.67390447413504</c:v>
                </c:pt>
                <c:pt idx="245894">
                  <c:v>569.67622122940804</c:v>
                </c:pt>
                <c:pt idx="245895">
                  <c:v>569.67853798468195</c:v>
                </c:pt>
                <c:pt idx="245896">
                  <c:v>569.68085473995495</c:v>
                </c:pt>
                <c:pt idx="245897">
                  <c:v>569.68317149522898</c:v>
                </c:pt>
                <c:pt idx="245898">
                  <c:v>569.685488250503</c:v>
                </c:pt>
                <c:pt idx="245899">
                  <c:v>569.687805005776</c:v>
                </c:pt>
                <c:pt idx="245900">
                  <c:v>569.69012176105002</c:v>
                </c:pt>
                <c:pt idx="245901">
                  <c:v>569.69243851632302</c:v>
                </c:pt>
                <c:pt idx="245902">
                  <c:v>569.69475527159705</c:v>
                </c:pt>
                <c:pt idx="245903">
                  <c:v>569.69707202687005</c:v>
                </c:pt>
                <c:pt idx="245904">
                  <c:v>569.69938878214396</c:v>
                </c:pt>
                <c:pt idx="245905">
                  <c:v>569.70170553741798</c:v>
                </c:pt>
                <c:pt idx="245906">
                  <c:v>569.70402229269098</c:v>
                </c:pt>
                <c:pt idx="245907">
                  <c:v>569.706339047965</c:v>
                </c:pt>
                <c:pt idx="245908">
                  <c:v>569.708655803238</c:v>
                </c:pt>
                <c:pt idx="245909">
                  <c:v>569.71097255851203</c:v>
                </c:pt>
                <c:pt idx="245910">
                  <c:v>569.71328931378503</c:v>
                </c:pt>
                <c:pt idx="245911">
                  <c:v>569.71560606905905</c:v>
                </c:pt>
                <c:pt idx="245912">
                  <c:v>569.71792282433296</c:v>
                </c:pt>
                <c:pt idx="245913">
                  <c:v>569.72023957960596</c:v>
                </c:pt>
                <c:pt idx="245914">
                  <c:v>569.72255633487998</c:v>
                </c:pt>
                <c:pt idx="245915">
                  <c:v>569.72487309015298</c:v>
                </c:pt>
                <c:pt idx="245916">
                  <c:v>569.72718984542701</c:v>
                </c:pt>
                <c:pt idx="245917">
                  <c:v>569.72950660070001</c:v>
                </c:pt>
                <c:pt idx="245918">
                  <c:v>569.73182335597403</c:v>
                </c:pt>
                <c:pt idx="245919">
                  <c:v>569.73414011124805</c:v>
                </c:pt>
                <c:pt idx="245920">
                  <c:v>569.73645686652105</c:v>
                </c:pt>
                <c:pt idx="245921">
                  <c:v>569.73877362179496</c:v>
                </c:pt>
                <c:pt idx="245922">
                  <c:v>569.74109037706796</c:v>
                </c:pt>
                <c:pt idx="245923">
                  <c:v>569.74340713234199</c:v>
                </c:pt>
                <c:pt idx="245924">
                  <c:v>569.74572388761499</c:v>
                </c:pt>
                <c:pt idx="245925">
                  <c:v>569.74804064288901</c:v>
                </c:pt>
                <c:pt idx="245926">
                  <c:v>569.75035739816303</c:v>
                </c:pt>
                <c:pt idx="245927">
                  <c:v>569.75267415343603</c:v>
                </c:pt>
                <c:pt idx="245928">
                  <c:v>569.75499090871006</c:v>
                </c:pt>
                <c:pt idx="245929">
                  <c:v>569.75730766398306</c:v>
                </c:pt>
                <c:pt idx="245930">
                  <c:v>569.75962441925697</c:v>
                </c:pt>
                <c:pt idx="245931">
                  <c:v>569.76194117452997</c:v>
                </c:pt>
                <c:pt idx="245932">
                  <c:v>569.76425792980399</c:v>
                </c:pt>
                <c:pt idx="245933">
                  <c:v>569.76657468507699</c:v>
                </c:pt>
                <c:pt idx="245934">
                  <c:v>569.76889144035101</c:v>
                </c:pt>
                <c:pt idx="245935">
                  <c:v>569.77120819562504</c:v>
                </c:pt>
                <c:pt idx="245936">
                  <c:v>569.77352495089804</c:v>
                </c:pt>
                <c:pt idx="245937">
                  <c:v>569.77584170617195</c:v>
                </c:pt>
                <c:pt idx="245938">
                  <c:v>569.77815846144495</c:v>
                </c:pt>
                <c:pt idx="245939">
                  <c:v>569.78047521671897</c:v>
                </c:pt>
                <c:pt idx="245940">
                  <c:v>569.78279197199197</c:v>
                </c:pt>
                <c:pt idx="245941">
                  <c:v>569.78510872726599</c:v>
                </c:pt>
                <c:pt idx="245942">
                  <c:v>569.78742548254002</c:v>
                </c:pt>
                <c:pt idx="245943">
                  <c:v>569.78974223781302</c:v>
                </c:pt>
                <c:pt idx="245944">
                  <c:v>569.79205899308704</c:v>
                </c:pt>
                <c:pt idx="245945">
                  <c:v>569.79437574836004</c:v>
                </c:pt>
                <c:pt idx="245946">
                  <c:v>569.79669250363395</c:v>
                </c:pt>
                <c:pt idx="245947">
                  <c:v>569.79900925890695</c:v>
                </c:pt>
                <c:pt idx="245948">
                  <c:v>569.80132601418097</c:v>
                </c:pt>
                <c:pt idx="245949">
                  <c:v>569.803642769455</c:v>
                </c:pt>
                <c:pt idx="245950">
                  <c:v>569.805959524728</c:v>
                </c:pt>
                <c:pt idx="245951">
                  <c:v>569.80827628000202</c:v>
                </c:pt>
                <c:pt idx="245952">
                  <c:v>569.81059303527502</c:v>
                </c:pt>
                <c:pt idx="245953">
                  <c:v>569.81290979054904</c:v>
                </c:pt>
                <c:pt idx="245954">
                  <c:v>569.81522654582204</c:v>
                </c:pt>
                <c:pt idx="245955">
                  <c:v>569.81754330109595</c:v>
                </c:pt>
                <c:pt idx="245956">
                  <c:v>569.81986005636998</c:v>
                </c:pt>
                <c:pt idx="245957">
                  <c:v>569.82217681164298</c:v>
                </c:pt>
                <c:pt idx="245958">
                  <c:v>569.824493566917</c:v>
                </c:pt>
                <c:pt idx="245959">
                  <c:v>569.82681032219</c:v>
                </c:pt>
                <c:pt idx="245960">
                  <c:v>569.82912707746402</c:v>
                </c:pt>
                <c:pt idx="245961">
                  <c:v>569.83144383273702</c:v>
                </c:pt>
                <c:pt idx="245962">
                  <c:v>569.83376058801105</c:v>
                </c:pt>
                <c:pt idx="245963">
                  <c:v>569.83607734328496</c:v>
                </c:pt>
                <c:pt idx="245964">
                  <c:v>569.83839409855796</c:v>
                </c:pt>
                <c:pt idx="245965">
                  <c:v>569.84071085383198</c:v>
                </c:pt>
                <c:pt idx="245966">
                  <c:v>569.84302760910498</c:v>
                </c:pt>
                <c:pt idx="245967">
                  <c:v>569.845344364379</c:v>
                </c:pt>
                <c:pt idx="245968">
                  <c:v>569.847661119652</c:v>
                </c:pt>
                <c:pt idx="245969">
                  <c:v>569.84997787492603</c:v>
                </c:pt>
                <c:pt idx="245970">
                  <c:v>569.85229463020005</c:v>
                </c:pt>
                <c:pt idx="245971">
                  <c:v>569.85461138547305</c:v>
                </c:pt>
                <c:pt idx="245972">
                  <c:v>569.85692814074696</c:v>
                </c:pt>
                <c:pt idx="245973">
                  <c:v>569.85924489601996</c:v>
                </c:pt>
                <c:pt idx="245974">
                  <c:v>569.86156165129398</c:v>
                </c:pt>
                <c:pt idx="245975">
                  <c:v>569.86387840656698</c:v>
                </c:pt>
                <c:pt idx="245976">
                  <c:v>569.86619516184101</c:v>
                </c:pt>
                <c:pt idx="245977">
                  <c:v>569.86851191711503</c:v>
                </c:pt>
                <c:pt idx="245978">
                  <c:v>569.87082867238803</c:v>
                </c:pt>
                <c:pt idx="245979">
                  <c:v>569.87314542766205</c:v>
                </c:pt>
                <c:pt idx="245980">
                  <c:v>569.87546218293505</c:v>
                </c:pt>
                <c:pt idx="245981">
                  <c:v>569.87777893820896</c:v>
                </c:pt>
                <c:pt idx="245982">
                  <c:v>569.88009569348196</c:v>
                </c:pt>
                <c:pt idx="245983">
                  <c:v>569.88241244875599</c:v>
                </c:pt>
                <c:pt idx="245984">
                  <c:v>569.88472920402899</c:v>
                </c:pt>
                <c:pt idx="245985">
                  <c:v>569.88704595930301</c:v>
                </c:pt>
                <c:pt idx="245986">
                  <c:v>569.88936271457703</c:v>
                </c:pt>
                <c:pt idx="245987">
                  <c:v>569.89167946985003</c:v>
                </c:pt>
                <c:pt idx="245988">
                  <c:v>569.89399622512406</c:v>
                </c:pt>
                <c:pt idx="245989">
                  <c:v>569.89631298039706</c:v>
                </c:pt>
                <c:pt idx="245990">
                  <c:v>569.89862973567097</c:v>
                </c:pt>
                <c:pt idx="245991">
                  <c:v>569.90094649094397</c:v>
                </c:pt>
                <c:pt idx="245992">
                  <c:v>569.90326324621799</c:v>
                </c:pt>
                <c:pt idx="245993">
                  <c:v>569.90558000149201</c:v>
                </c:pt>
                <c:pt idx="245994">
                  <c:v>569.90789675676501</c:v>
                </c:pt>
                <c:pt idx="245995">
                  <c:v>569.91021351203904</c:v>
                </c:pt>
                <c:pt idx="245996">
                  <c:v>569.91253026731204</c:v>
                </c:pt>
                <c:pt idx="245997">
                  <c:v>569.91484702258595</c:v>
                </c:pt>
                <c:pt idx="245998">
                  <c:v>569.91716377785895</c:v>
                </c:pt>
                <c:pt idx="245999">
                  <c:v>569.91948053313297</c:v>
                </c:pt>
                <c:pt idx="246000">
                  <c:v>569.92179728840699</c:v>
                </c:pt>
                <c:pt idx="246001">
                  <c:v>569.92411404367999</c:v>
                </c:pt>
                <c:pt idx="246002">
                  <c:v>569.92643079895402</c:v>
                </c:pt>
                <c:pt idx="246003">
                  <c:v>569.92874755422702</c:v>
                </c:pt>
                <c:pt idx="246004">
                  <c:v>569.93106430950104</c:v>
                </c:pt>
                <c:pt idx="246005">
                  <c:v>569.93338106477404</c:v>
                </c:pt>
                <c:pt idx="246006">
                  <c:v>569.93569782004795</c:v>
                </c:pt>
                <c:pt idx="246007">
                  <c:v>569.93801457532197</c:v>
                </c:pt>
                <c:pt idx="246008">
                  <c:v>569.94033133059497</c:v>
                </c:pt>
                <c:pt idx="246009">
                  <c:v>569.942648085869</c:v>
                </c:pt>
                <c:pt idx="246010">
                  <c:v>569.944964841142</c:v>
                </c:pt>
                <c:pt idx="246011">
                  <c:v>569.94728159641602</c:v>
                </c:pt>
                <c:pt idx="246012">
                  <c:v>569.94959835168902</c:v>
                </c:pt>
                <c:pt idx="246013">
                  <c:v>569.95191510696304</c:v>
                </c:pt>
                <c:pt idx="246014">
                  <c:v>569.95423186223695</c:v>
                </c:pt>
                <c:pt idx="246015">
                  <c:v>569.95654861750995</c:v>
                </c:pt>
                <c:pt idx="246016">
                  <c:v>569.95886537278398</c:v>
                </c:pt>
                <c:pt idx="246017">
                  <c:v>569.96118212805698</c:v>
                </c:pt>
                <c:pt idx="246018">
                  <c:v>569.963498883331</c:v>
                </c:pt>
                <c:pt idx="246019">
                  <c:v>569.965815638604</c:v>
                </c:pt>
                <c:pt idx="246020">
                  <c:v>569.96813239387802</c:v>
                </c:pt>
                <c:pt idx="246021">
                  <c:v>569.97044914915205</c:v>
                </c:pt>
                <c:pt idx="246022">
                  <c:v>569.97276590442505</c:v>
                </c:pt>
                <c:pt idx="246023">
                  <c:v>569.97508265969896</c:v>
                </c:pt>
                <c:pt idx="246024">
                  <c:v>569.97739941497196</c:v>
                </c:pt>
                <c:pt idx="246025">
                  <c:v>569.97971617024598</c:v>
                </c:pt>
                <c:pt idx="246026">
                  <c:v>569.98203292551898</c:v>
                </c:pt>
                <c:pt idx="246027">
                  <c:v>569.984349680793</c:v>
                </c:pt>
                <c:pt idx="246028">
                  <c:v>569.98666643606703</c:v>
                </c:pt>
                <c:pt idx="246029">
                  <c:v>569.98898319134003</c:v>
                </c:pt>
                <c:pt idx="246030">
                  <c:v>569.99129994661405</c:v>
                </c:pt>
                <c:pt idx="246031">
                  <c:v>569.99361670188705</c:v>
                </c:pt>
                <c:pt idx="246032">
                  <c:v>569.99593345716096</c:v>
                </c:pt>
                <c:pt idx="246033">
                  <c:v>569.99825021243396</c:v>
                </c:pt>
                <c:pt idx="246034">
                  <c:v>570.00056696770798</c:v>
                </c:pt>
                <c:pt idx="246035">
                  <c:v>570.00288372298098</c:v>
                </c:pt>
                <c:pt idx="246036">
                  <c:v>570.00520047825501</c:v>
                </c:pt>
                <c:pt idx="246037">
                  <c:v>570.00751723352903</c:v>
                </c:pt>
                <c:pt idx="246038">
                  <c:v>570.00983398880203</c:v>
                </c:pt>
                <c:pt idx="246039">
                  <c:v>570.01215074407605</c:v>
                </c:pt>
                <c:pt idx="246040">
                  <c:v>570.01446749934905</c:v>
                </c:pt>
                <c:pt idx="246041">
                  <c:v>570.01678425462296</c:v>
                </c:pt>
                <c:pt idx="246042">
                  <c:v>570.01910100989596</c:v>
                </c:pt>
                <c:pt idx="246043">
                  <c:v>570.02141776516999</c:v>
                </c:pt>
                <c:pt idx="246044">
                  <c:v>570.02373452044401</c:v>
                </c:pt>
                <c:pt idx="246045">
                  <c:v>570.02605127571701</c:v>
                </c:pt>
                <c:pt idx="246046">
                  <c:v>570.02836803099103</c:v>
                </c:pt>
                <c:pt idx="246047">
                  <c:v>570.03068478626403</c:v>
                </c:pt>
                <c:pt idx="246048">
                  <c:v>570.03300154153806</c:v>
                </c:pt>
                <c:pt idx="246049">
                  <c:v>570.03531829681106</c:v>
                </c:pt>
                <c:pt idx="246050">
                  <c:v>570.03763505208497</c:v>
                </c:pt>
                <c:pt idx="246051">
                  <c:v>570.03995180735899</c:v>
                </c:pt>
                <c:pt idx="246052">
                  <c:v>570.04226856263199</c:v>
                </c:pt>
                <c:pt idx="246053">
                  <c:v>570.04458531790601</c:v>
                </c:pt>
                <c:pt idx="246054">
                  <c:v>570.04690207317901</c:v>
                </c:pt>
                <c:pt idx="246055">
                  <c:v>570.04921882845304</c:v>
                </c:pt>
                <c:pt idx="246056">
                  <c:v>570.05153558372604</c:v>
                </c:pt>
                <c:pt idx="246057">
                  <c:v>570.05385233899995</c:v>
                </c:pt>
                <c:pt idx="246058">
                  <c:v>570.05616909427397</c:v>
                </c:pt>
                <c:pt idx="246059">
                  <c:v>570.05848584954697</c:v>
                </c:pt>
                <c:pt idx="246060">
                  <c:v>570.06080260482099</c:v>
                </c:pt>
                <c:pt idx="246061">
                  <c:v>570.06311936009399</c:v>
                </c:pt>
                <c:pt idx="246062">
                  <c:v>570.06543611536802</c:v>
                </c:pt>
                <c:pt idx="246063">
                  <c:v>570.06775287064102</c:v>
                </c:pt>
                <c:pt idx="246064">
                  <c:v>570.07006962591504</c:v>
                </c:pt>
                <c:pt idx="246065">
                  <c:v>570.07238638118895</c:v>
                </c:pt>
                <c:pt idx="246066">
                  <c:v>570.07470313646195</c:v>
                </c:pt>
                <c:pt idx="246067">
                  <c:v>570.07701989173597</c:v>
                </c:pt>
                <c:pt idx="246068">
                  <c:v>570.07933664700897</c:v>
                </c:pt>
                <c:pt idx="246069">
                  <c:v>570.081653402283</c:v>
                </c:pt>
                <c:pt idx="246070">
                  <c:v>570.083970157556</c:v>
                </c:pt>
                <c:pt idx="246071">
                  <c:v>570.08628691283002</c:v>
                </c:pt>
                <c:pt idx="246072">
                  <c:v>570.08860366810404</c:v>
                </c:pt>
                <c:pt idx="246073">
                  <c:v>570.09092042337704</c:v>
                </c:pt>
                <c:pt idx="246074">
                  <c:v>570.09323717865095</c:v>
                </c:pt>
                <c:pt idx="246075">
                  <c:v>570.09555393392395</c:v>
                </c:pt>
                <c:pt idx="246076">
                  <c:v>570.09787068919798</c:v>
                </c:pt>
                <c:pt idx="246077">
                  <c:v>570.10018744447098</c:v>
                </c:pt>
                <c:pt idx="246078">
                  <c:v>570.102504199745</c:v>
                </c:pt>
                <c:pt idx="246079">
                  <c:v>570.10482095501902</c:v>
                </c:pt>
                <c:pt idx="246080">
                  <c:v>570.10713771029202</c:v>
                </c:pt>
                <c:pt idx="246081">
                  <c:v>570.10945446556605</c:v>
                </c:pt>
                <c:pt idx="246082">
                  <c:v>570.11177122083905</c:v>
                </c:pt>
                <c:pt idx="246083">
                  <c:v>570.11408797611296</c:v>
                </c:pt>
                <c:pt idx="246084">
                  <c:v>570.11640473138596</c:v>
                </c:pt>
                <c:pt idx="246085">
                  <c:v>570.11872148665998</c:v>
                </c:pt>
                <c:pt idx="246086">
                  <c:v>570.12103824193298</c:v>
                </c:pt>
                <c:pt idx="246087">
                  <c:v>570.123354997207</c:v>
                </c:pt>
                <c:pt idx="246088">
                  <c:v>570.12567175248103</c:v>
                </c:pt>
                <c:pt idx="246089">
                  <c:v>570.12798850775403</c:v>
                </c:pt>
                <c:pt idx="246090">
                  <c:v>570.13030526302805</c:v>
                </c:pt>
                <c:pt idx="246091">
                  <c:v>570.13262201830105</c:v>
                </c:pt>
                <c:pt idx="246092">
                  <c:v>570.13493877357496</c:v>
                </c:pt>
                <c:pt idx="246093">
                  <c:v>570.13725552884796</c:v>
                </c:pt>
                <c:pt idx="246094">
                  <c:v>570.13957228412198</c:v>
                </c:pt>
                <c:pt idx="246095">
                  <c:v>570.14188903939601</c:v>
                </c:pt>
                <c:pt idx="246096">
                  <c:v>570.14420579466901</c:v>
                </c:pt>
                <c:pt idx="246097">
                  <c:v>570.14652254994303</c:v>
                </c:pt>
                <c:pt idx="246098">
                  <c:v>570.14883930521603</c:v>
                </c:pt>
                <c:pt idx="246099">
                  <c:v>570.15115606049005</c:v>
                </c:pt>
                <c:pt idx="246100">
                  <c:v>570.15347281576305</c:v>
                </c:pt>
                <c:pt idx="246101">
                  <c:v>570.15578957103696</c:v>
                </c:pt>
                <c:pt idx="246102">
                  <c:v>570.15810632631099</c:v>
                </c:pt>
                <c:pt idx="246103">
                  <c:v>570.16042308158399</c:v>
                </c:pt>
                <c:pt idx="246104">
                  <c:v>570.16273983685801</c:v>
                </c:pt>
                <c:pt idx="246105">
                  <c:v>570.16505659213101</c:v>
                </c:pt>
                <c:pt idx="246106">
                  <c:v>570.16737334740503</c:v>
                </c:pt>
                <c:pt idx="246107">
                  <c:v>570.16969010267803</c:v>
                </c:pt>
                <c:pt idx="246108">
                  <c:v>570.17200685795206</c:v>
                </c:pt>
                <c:pt idx="246109">
                  <c:v>570.17432361322597</c:v>
                </c:pt>
                <c:pt idx="246110">
                  <c:v>570.17664036849897</c:v>
                </c:pt>
                <c:pt idx="246111">
                  <c:v>570.17895712377299</c:v>
                </c:pt>
                <c:pt idx="246112">
                  <c:v>570.18127387904599</c:v>
                </c:pt>
                <c:pt idx="246113">
                  <c:v>570.18359063432001</c:v>
                </c:pt>
                <c:pt idx="246114">
                  <c:v>570.18590738959301</c:v>
                </c:pt>
                <c:pt idx="246115">
                  <c:v>570.18822414486704</c:v>
                </c:pt>
                <c:pt idx="246116">
                  <c:v>570.19054090014095</c:v>
                </c:pt>
                <c:pt idx="246117">
                  <c:v>570.19285765541395</c:v>
                </c:pt>
                <c:pt idx="246118">
                  <c:v>570.19517441068797</c:v>
                </c:pt>
                <c:pt idx="246119">
                  <c:v>570.19749116596097</c:v>
                </c:pt>
                <c:pt idx="246120">
                  <c:v>570.19980792123499</c:v>
                </c:pt>
                <c:pt idx="246121">
                  <c:v>570.20212467650799</c:v>
                </c:pt>
                <c:pt idx="246122">
                  <c:v>570.20444143178202</c:v>
                </c:pt>
                <c:pt idx="246123">
                  <c:v>570.20675818705604</c:v>
                </c:pt>
                <c:pt idx="246124">
                  <c:v>570.20907494232904</c:v>
                </c:pt>
                <c:pt idx="246125">
                  <c:v>570.21139169760295</c:v>
                </c:pt>
                <c:pt idx="246126">
                  <c:v>570.21370845287595</c:v>
                </c:pt>
                <c:pt idx="246127">
                  <c:v>570.21602520814997</c:v>
                </c:pt>
                <c:pt idx="246128">
                  <c:v>570.21834196342297</c:v>
                </c:pt>
                <c:pt idx="246129">
                  <c:v>570.220658718697</c:v>
                </c:pt>
                <c:pt idx="246130">
                  <c:v>570.22297547397102</c:v>
                </c:pt>
                <c:pt idx="246131">
                  <c:v>570.22529222924402</c:v>
                </c:pt>
                <c:pt idx="246132">
                  <c:v>570.22760898451804</c:v>
                </c:pt>
                <c:pt idx="246133">
                  <c:v>570.22992573979104</c:v>
                </c:pt>
                <c:pt idx="246134">
                  <c:v>570.23224249506495</c:v>
                </c:pt>
                <c:pt idx="246135">
                  <c:v>570.23455925033795</c:v>
                </c:pt>
                <c:pt idx="246136">
                  <c:v>570.23687600561198</c:v>
                </c:pt>
                <c:pt idx="246137">
                  <c:v>570.23919276088498</c:v>
                </c:pt>
                <c:pt idx="246138">
                  <c:v>570.241509516159</c:v>
                </c:pt>
                <c:pt idx="246139">
                  <c:v>570.24382627143302</c:v>
                </c:pt>
                <c:pt idx="246140">
                  <c:v>570.24614302670602</c:v>
                </c:pt>
                <c:pt idx="246141">
                  <c:v>570.24845978198005</c:v>
                </c:pt>
                <c:pt idx="246142">
                  <c:v>570.25077653725305</c:v>
                </c:pt>
                <c:pt idx="246143">
                  <c:v>570.25309329252696</c:v>
                </c:pt>
                <c:pt idx="246144">
                  <c:v>570.25541004779996</c:v>
                </c:pt>
                <c:pt idx="246145">
                  <c:v>570.25772680307398</c:v>
                </c:pt>
                <c:pt idx="246146">
                  <c:v>570.260043558348</c:v>
                </c:pt>
                <c:pt idx="246147">
                  <c:v>570.262360313621</c:v>
                </c:pt>
                <c:pt idx="246148">
                  <c:v>570.26467706889503</c:v>
                </c:pt>
                <c:pt idx="246149">
                  <c:v>570.26699382416803</c:v>
                </c:pt>
                <c:pt idx="246150">
                  <c:v>570.26931057944205</c:v>
                </c:pt>
                <c:pt idx="246151">
                  <c:v>570.27162733471505</c:v>
                </c:pt>
                <c:pt idx="246152">
                  <c:v>570.27394408998896</c:v>
                </c:pt>
                <c:pt idx="246153">
                  <c:v>570.27626084526298</c:v>
                </c:pt>
                <c:pt idx="246154">
                  <c:v>570.27857760053598</c:v>
                </c:pt>
                <c:pt idx="246155">
                  <c:v>570.28089435581001</c:v>
                </c:pt>
                <c:pt idx="246156">
                  <c:v>570.28321111108301</c:v>
                </c:pt>
                <c:pt idx="246157">
                  <c:v>570.28552786635703</c:v>
                </c:pt>
                <c:pt idx="246158">
                  <c:v>570.28784462163003</c:v>
                </c:pt>
                <c:pt idx="246159">
                  <c:v>570.29016137690405</c:v>
                </c:pt>
                <c:pt idx="246160">
                  <c:v>570.29247813217796</c:v>
                </c:pt>
                <c:pt idx="246161">
                  <c:v>570.29479488745096</c:v>
                </c:pt>
                <c:pt idx="246162">
                  <c:v>570.29711164272499</c:v>
                </c:pt>
                <c:pt idx="246163">
                  <c:v>570.29942839799799</c:v>
                </c:pt>
                <c:pt idx="246164">
                  <c:v>570.30174515327201</c:v>
                </c:pt>
                <c:pt idx="246165">
                  <c:v>570.30406190854501</c:v>
                </c:pt>
                <c:pt idx="246166">
                  <c:v>570.30637866381903</c:v>
                </c:pt>
                <c:pt idx="246167">
                  <c:v>570.30869541909306</c:v>
                </c:pt>
                <c:pt idx="246168">
                  <c:v>570.31101217436606</c:v>
                </c:pt>
                <c:pt idx="246169">
                  <c:v>570.31332892963997</c:v>
                </c:pt>
                <c:pt idx="246170">
                  <c:v>570.31564568491297</c:v>
                </c:pt>
                <c:pt idx="246171">
                  <c:v>570.31796244018699</c:v>
                </c:pt>
                <c:pt idx="246172">
                  <c:v>570.32027919545999</c:v>
                </c:pt>
                <c:pt idx="246173">
                  <c:v>570.32259595073401</c:v>
                </c:pt>
                <c:pt idx="246174">
                  <c:v>570.32491270600804</c:v>
                </c:pt>
                <c:pt idx="246175">
                  <c:v>570.32722946128104</c:v>
                </c:pt>
                <c:pt idx="246176">
                  <c:v>570.32954621655495</c:v>
                </c:pt>
                <c:pt idx="246177">
                  <c:v>570.33186297182795</c:v>
                </c:pt>
                <c:pt idx="246178">
                  <c:v>570.33417972710197</c:v>
                </c:pt>
                <c:pt idx="246179">
                  <c:v>570.33649648237497</c:v>
                </c:pt>
                <c:pt idx="246180">
                  <c:v>570.33881323764899</c:v>
                </c:pt>
                <c:pt idx="246181">
                  <c:v>570.34112999292199</c:v>
                </c:pt>
                <c:pt idx="246182">
                  <c:v>570.34344674819602</c:v>
                </c:pt>
                <c:pt idx="246183">
                  <c:v>570.34576350347004</c:v>
                </c:pt>
                <c:pt idx="246184">
                  <c:v>570.34808025874304</c:v>
                </c:pt>
                <c:pt idx="246185">
                  <c:v>570.35039701401695</c:v>
                </c:pt>
                <c:pt idx="246186">
                  <c:v>570.35271376928995</c:v>
                </c:pt>
                <c:pt idx="246187">
                  <c:v>570.35503052456397</c:v>
                </c:pt>
                <c:pt idx="246188">
                  <c:v>570.35734727983697</c:v>
                </c:pt>
                <c:pt idx="246189">
                  <c:v>570.359664035111</c:v>
                </c:pt>
                <c:pt idx="246190">
                  <c:v>570.36198079038502</c:v>
                </c:pt>
                <c:pt idx="246191">
                  <c:v>570.36429754565802</c:v>
                </c:pt>
                <c:pt idx="246192">
                  <c:v>570.36661430093204</c:v>
                </c:pt>
                <c:pt idx="246193">
                  <c:v>570.36893105620504</c:v>
                </c:pt>
                <c:pt idx="246194">
                  <c:v>570.37124781147895</c:v>
                </c:pt>
                <c:pt idx="246195">
                  <c:v>570.37356456675195</c:v>
                </c:pt>
                <c:pt idx="246196">
                  <c:v>570.37588132202598</c:v>
                </c:pt>
                <c:pt idx="246197">
                  <c:v>570.3781980773</c:v>
                </c:pt>
                <c:pt idx="246198">
                  <c:v>570.380514832573</c:v>
                </c:pt>
                <c:pt idx="246199">
                  <c:v>570.38283158784702</c:v>
                </c:pt>
                <c:pt idx="246200">
                  <c:v>570.38514834312002</c:v>
                </c:pt>
                <c:pt idx="246201">
                  <c:v>570.38746509839405</c:v>
                </c:pt>
                <c:pt idx="246202">
                  <c:v>570.38978185366705</c:v>
                </c:pt>
                <c:pt idx="246203">
                  <c:v>570.39209860894096</c:v>
                </c:pt>
                <c:pt idx="246204">
                  <c:v>570.39441536421498</c:v>
                </c:pt>
                <c:pt idx="246205">
                  <c:v>570.39673211948798</c:v>
                </c:pt>
                <c:pt idx="246206">
                  <c:v>570.399048874762</c:v>
                </c:pt>
                <c:pt idx="246207">
                  <c:v>570.401365630035</c:v>
                </c:pt>
                <c:pt idx="246208">
                  <c:v>570.40368238530903</c:v>
                </c:pt>
                <c:pt idx="246209">
                  <c:v>570.40599914058203</c:v>
                </c:pt>
                <c:pt idx="246210">
                  <c:v>570.40831589585605</c:v>
                </c:pt>
                <c:pt idx="246211">
                  <c:v>570.41063265112996</c:v>
                </c:pt>
                <c:pt idx="246212">
                  <c:v>570.41294940640296</c:v>
                </c:pt>
                <c:pt idx="246213">
                  <c:v>570.41526616167698</c:v>
                </c:pt>
                <c:pt idx="246214">
                  <c:v>570.41758291694998</c:v>
                </c:pt>
                <c:pt idx="246215">
                  <c:v>570.41989967222401</c:v>
                </c:pt>
                <c:pt idx="246216">
                  <c:v>570.42221642749701</c:v>
                </c:pt>
                <c:pt idx="246217">
                  <c:v>570.42453318277103</c:v>
                </c:pt>
                <c:pt idx="246218">
                  <c:v>570.42684993804505</c:v>
                </c:pt>
                <c:pt idx="246219">
                  <c:v>570.42916669331805</c:v>
                </c:pt>
                <c:pt idx="246220">
                  <c:v>570.43148344859196</c:v>
                </c:pt>
                <c:pt idx="246221">
                  <c:v>570.43380020386496</c:v>
                </c:pt>
                <c:pt idx="246222">
                  <c:v>570.43611695913899</c:v>
                </c:pt>
                <c:pt idx="246223">
                  <c:v>570.43843371441199</c:v>
                </c:pt>
                <c:pt idx="246224">
                  <c:v>570.44075046968601</c:v>
                </c:pt>
                <c:pt idx="246225">
                  <c:v>570.44306722496003</c:v>
                </c:pt>
                <c:pt idx="246226">
                  <c:v>570.44538398023303</c:v>
                </c:pt>
                <c:pt idx="246227">
                  <c:v>570.44770073550706</c:v>
                </c:pt>
                <c:pt idx="246228">
                  <c:v>570.45001749078006</c:v>
                </c:pt>
                <c:pt idx="246229">
                  <c:v>570.45233424605397</c:v>
                </c:pt>
                <c:pt idx="246230">
                  <c:v>570.45465100132697</c:v>
                </c:pt>
                <c:pt idx="246231">
                  <c:v>570.45696775660099</c:v>
                </c:pt>
                <c:pt idx="246232">
                  <c:v>570.45928451187399</c:v>
                </c:pt>
                <c:pt idx="246233">
                  <c:v>570.46160126714801</c:v>
                </c:pt>
                <c:pt idx="246234">
                  <c:v>570.46391802242204</c:v>
                </c:pt>
                <c:pt idx="246235">
                  <c:v>570.46623477769504</c:v>
                </c:pt>
                <c:pt idx="246236">
                  <c:v>570.46855153296895</c:v>
                </c:pt>
                <c:pt idx="246237">
                  <c:v>570.47086828824195</c:v>
                </c:pt>
                <c:pt idx="246238">
                  <c:v>570.47318504351597</c:v>
                </c:pt>
                <c:pt idx="246239">
                  <c:v>570.47550179878897</c:v>
                </c:pt>
                <c:pt idx="246240">
                  <c:v>570.47781855406299</c:v>
                </c:pt>
                <c:pt idx="246241">
                  <c:v>570.48013530933702</c:v>
                </c:pt>
                <c:pt idx="246242">
                  <c:v>570.48245206461002</c:v>
                </c:pt>
                <c:pt idx="246243">
                  <c:v>570.48476881988404</c:v>
                </c:pt>
                <c:pt idx="246244">
                  <c:v>570.48708557515704</c:v>
                </c:pt>
                <c:pt idx="246245">
                  <c:v>570.48940233043095</c:v>
                </c:pt>
                <c:pt idx="246246">
                  <c:v>570.49171908570395</c:v>
                </c:pt>
                <c:pt idx="246247">
                  <c:v>570.49403584097797</c:v>
                </c:pt>
                <c:pt idx="246248">
                  <c:v>570.496352596252</c:v>
                </c:pt>
                <c:pt idx="246249">
                  <c:v>570.498669351525</c:v>
                </c:pt>
                <c:pt idx="246250">
                  <c:v>570.50098610679902</c:v>
                </c:pt>
                <c:pt idx="246251">
                  <c:v>570.50330286207202</c:v>
                </c:pt>
                <c:pt idx="246252">
                  <c:v>570.50561961734604</c:v>
                </c:pt>
                <c:pt idx="246253">
                  <c:v>570.50793637261904</c:v>
                </c:pt>
                <c:pt idx="246254">
                  <c:v>570.51025312789295</c:v>
                </c:pt>
                <c:pt idx="246255">
                  <c:v>570.51256988316698</c:v>
                </c:pt>
                <c:pt idx="246256">
                  <c:v>570.51488663843998</c:v>
                </c:pt>
                <c:pt idx="246257">
                  <c:v>570.517203393714</c:v>
                </c:pt>
                <c:pt idx="246258">
                  <c:v>570.519520148987</c:v>
                </c:pt>
                <c:pt idx="246259">
                  <c:v>570.52183690426102</c:v>
                </c:pt>
                <c:pt idx="246260">
                  <c:v>570.52415365953402</c:v>
                </c:pt>
                <c:pt idx="246261">
                  <c:v>570.52647041480805</c:v>
                </c:pt>
                <c:pt idx="246262">
                  <c:v>570.52878717008196</c:v>
                </c:pt>
                <c:pt idx="246263">
                  <c:v>570.53110392535496</c:v>
                </c:pt>
                <c:pt idx="246264">
                  <c:v>570.53342068062898</c:v>
                </c:pt>
                <c:pt idx="246265">
                  <c:v>570.53573743590198</c:v>
                </c:pt>
                <c:pt idx="246266">
                  <c:v>570.538054191176</c:v>
                </c:pt>
                <c:pt idx="246267">
                  <c:v>570.540370946449</c:v>
                </c:pt>
                <c:pt idx="246268">
                  <c:v>570.54268770172303</c:v>
                </c:pt>
                <c:pt idx="246269">
                  <c:v>570.54500445699705</c:v>
                </c:pt>
                <c:pt idx="246270">
                  <c:v>570.54732121227005</c:v>
                </c:pt>
                <c:pt idx="246271">
                  <c:v>570.54963796754396</c:v>
                </c:pt>
                <c:pt idx="246272">
                  <c:v>570.55195472281696</c:v>
                </c:pt>
                <c:pt idx="246273">
                  <c:v>570.55427147809098</c:v>
                </c:pt>
                <c:pt idx="246274">
                  <c:v>570.55658823336398</c:v>
                </c:pt>
                <c:pt idx="246275">
                  <c:v>570.55890498863801</c:v>
                </c:pt>
                <c:pt idx="246276">
                  <c:v>570.56122174391203</c:v>
                </c:pt>
                <c:pt idx="246277">
                  <c:v>570.56353849918503</c:v>
                </c:pt>
                <c:pt idx="246278">
                  <c:v>570.56585525445905</c:v>
                </c:pt>
                <c:pt idx="246279">
                  <c:v>570.56817200973205</c:v>
                </c:pt>
                <c:pt idx="246280">
                  <c:v>570.57048876500596</c:v>
                </c:pt>
                <c:pt idx="246281">
                  <c:v>570.57280552027896</c:v>
                </c:pt>
                <c:pt idx="246282">
                  <c:v>570.57512227555299</c:v>
                </c:pt>
                <c:pt idx="246283">
                  <c:v>570.57743903082599</c:v>
                </c:pt>
                <c:pt idx="246284">
                  <c:v>570.57975578610001</c:v>
                </c:pt>
                <c:pt idx="246285">
                  <c:v>570.58207254137403</c:v>
                </c:pt>
                <c:pt idx="246286">
                  <c:v>570.58438929664703</c:v>
                </c:pt>
                <c:pt idx="246287">
                  <c:v>570.58670605192106</c:v>
                </c:pt>
                <c:pt idx="246288">
                  <c:v>570.58902280719406</c:v>
                </c:pt>
                <c:pt idx="246289">
                  <c:v>570.59133956246797</c:v>
                </c:pt>
                <c:pt idx="246290">
                  <c:v>570.59365631774097</c:v>
                </c:pt>
                <c:pt idx="246291">
                  <c:v>570.59597307301499</c:v>
                </c:pt>
                <c:pt idx="246292">
                  <c:v>570.59828982828901</c:v>
                </c:pt>
                <c:pt idx="246293">
                  <c:v>570.60060658356201</c:v>
                </c:pt>
                <c:pt idx="246294">
                  <c:v>570.60292333883604</c:v>
                </c:pt>
                <c:pt idx="246295">
                  <c:v>570.60524009410904</c:v>
                </c:pt>
                <c:pt idx="246296">
                  <c:v>570.60755684938295</c:v>
                </c:pt>
                <c:pt idx="246297">
                  <c:v>570.60987360465595</c:v>
                </c:pt>
                <c:pt idx="246298">
                  <c:v>570.61219035992997</c:v>
                </c:pt>
                <c:pt idx="246299">
                  <c:v>570.61450711520399</c:v>
                </c:pt>
                <c:pt idx="246300">
                  <c:v>570.61682387047699</c:v>
                </c:pt>
                <c:pt idx="246301">
                  <c:v>570.61914062575102</c:v>
                </c:pt>
                <c:pt idx="246302">
                  <c:v>570.62145738102402</c:v>
                </c:pt>
                <c:pt idx="246303">
                  <c:v>570.62377413629804</c:v>
                </c:pt>
                <c:pt idx="246304">
                  <c:v>570.62609089157104</c:v>
                </c:pt>
                <c:pt idx="246305">
                  <c:v>570.62840764684495</c:v>
                </c:pt>
                <c:pt idx="246306">
                  <c:v>570.63072440211897</c:v>
                </c:pt>
                <c:pt idx="246307">
                  <c:v>570.63304115739197</c:v>
                </c:pt>
                <c:pt idx="246308">
                  <c:v>570.635357912666</c:v>
                </c:pt>
                <c:pt idx="246309">
                  <c:v>570.637674667939</c:v>
                </c:pt>
                <c:pt idx="246310">
                  <c:v>570.63999142321302</c:v>
                </c:pt>
                <c:pt idx="246311">
                  <c:v>570.64230817848602</c:v>
                </c:pt>
                <c:pt idx="246312">
                  <c:v>570.64462493376004</c:v>
                </c:pt>
                <c:pt idx="246313">
                  <c:v>570.64694168903395</c:v>
                </c:pt>
                <c:pt idx="246314">
                  <c:v>570.64925844430695</c:v>
                </c:pt>
                <c:pt idx="246315">
                  <c:v>570.65157519958098</c:v>
                </c:pt>
                <c:pt idx="246316">
                  <c:v>570.65389195485398</c:v>
                </c:pt>
                <c:pt idx="246317">
                  <c:v>570.656208710128</c:v>
                </c:pt>
                <c:pt idx="246318">
                  <c:v>570.658525465401</c:v>
                </c:pt>
                <c:pt idx="246319">
                  <c:v>570.66084222067502</c:v>
                </c:pt>
                <c:pt idx="246320">
                  <c:v>570.66315897594905</c:v>
                </c:pt>
                <c:pt idx="246321">
                  <c:v>570.66547573122205</c:v>
                </c:pt>
                <c:pt idx="246322">
                  <c:v>570.66779248649596</c:v>
                </c:pt>
                <c:pt idx="246323">
                  <c:v>570.67010924176896</c:v>
                </c:pt>
                <c:pt idx="246324">
                  <c:v>570.67242599704298</c:v>
                </c:pt>
                <c:pt idx="246325">
                  <c:v>570.67474275231598</c:v>
                </c:pt>
                <c:pt idx="246326">
                  <c:v>570.67705950759</c:v>
                </c:pt>
                <c:pt idx="246327">
                  <c:v>570.67937626286403</c:v>
                </c:pt>
                <c:pt idx="246328">
                  <c:v>570.68169301813703</c:v>
                </c:pt>
                <c:pt idx="246329">
                  <c:v>570.68400977341105</c:v>
                </c:pt>
                <c:pt idx="246330">
                  <c:v>570.68632652868405</c:v>
                </c:pt>
                <c:pt idx="246331">
                  <c:v>570.68864328395796</c:v>
                </c:pt>
                <c:pt idx="246332">
                  <c:v>570.69096003923096</c:v>
                </c:pt>
                <c:pt idx="246333">
                  <c:v>570.69327679450498</c:v>
                </c:pt>
                <c:pt idx="246334">
                  <c:v>570.69559354977798</c:v>
                </c:pt>
                <c:pt idx="246335">
                  <c:v>570.69791030505201</c:v>
                </c:pt>
                <c:pt idx="246336">
                  <c:v>570.70022706032603</c:v>
                </c:pt>
                <c:pt idx="246337">
                  <c:v>570.70254381559903</c:v>
                </c:pt>
                <c:pt idx="246338">
                  <c:v>570.70486057087305</c:v>
                </c:pt>
                <c:pt idx="246339">
                  <c:v>570.70717732614605</c:v>
                </c:pt>
                <c:pt idx="246340">
                  <c:v>570.70949408141996</c:v>
                </c:pt>
                <c:pt idx="246341">
                  <c:v>570.71181083669296</c:v>
                </c:pt>
                <c:pt idx="246342">
                  <c:v>570.71412759196699</c:v>
                </c:pt>
                <c:pt idx="246343">
                  <c:v>570.71644434724101</c:v>
                </c:pt>
                <c:pt idx="246344">
                  <c:v>570.71876110251401</c:v>
                </c:pt>
                <c:pt idx="246345">
                  <c:v>570.72107785778803</c:v>
                </c:pt>
                <c:pt idx="246346">
                  <c:v>570.72339461306103</c:v>
                </c:pt>
                <c:pt idx="246347">
                  <c:v>570.72571136833506</c:v>
                </c:pt>
                <c:pt idx="246348">
                  <c:v>570.72802812360806</c:v>
                </c:pt>
                <c:pt idx="246349">
                  <c:v>570.73034487888197</c:v>
                </c:pt>
                <c:pt idx="246350">
                  <c:v>570.73266163415599</c:v>
                </c:pt>
                <c:pt idx="246351">
                  <c:v>570.73497838942899</c:v>
                </c:pt>
                <c:pt idx="246352">
                  <c:v>570.73729514470301</c:v>
                </c:pt>
                <c:pt idx="246353">
                  <c:v>570.73961189997601</c:v>
                </c:pt>
                <c:pt idx="246354">
                  <c:v>570.74192865525004</c:v>
                </c:pt>
                <c:pt idx="246355">
                  <c:v>570.74424541052304</c:v>
                </c:pt>
                <c:pt idx="246356">
                  <c:v>570.74656216579695</c:v>
                </c:pt>
                <c:pt idx="246357">
                  <c:v>570.74887892107097</c:v>
                </c:pt>
                <c:pt idx="246358">
                  <c:v>570.75119567634397</c:v>
                </c:pt>
                <c:pt idx="246359">
                  <c:v>570.75351243161799</c:v>
                </c:pt>
                <c:pt idx="246360">
                  <c:v>570.75582918689099</c:v>
                </c:pt>
                <c:pt idx="246361">
                  <c:v>570.75814594216502</c:v>
                </c:pt>
                <c:pt idx="246362">
                  <c:v>570.76046269743802</c:v>
                </c:pt>
                <c:pt idx="246363">
                  <c:v>570.76277945271204</c:v>
                </c:pt>
                <c:pt idx="246364">
                  <c:v>570.76509620798595</c:v>
                </c:pt>
                <c:pt idx="246365">
                  <c:v>570.76741296325895</c:v>
                </c:pt>
                <c:pt idx="246366">
                  <c:v>570.76972971853297</c:v>
                </c:pt>
                <c:pt idx="246367">
                  <c:v>570.77204647380597</c:v>
                </c:pt>
                <c:pt idx="246368">
                  <c:v>570.77436322908</c:v>
                </c:pt>
                <c:pt idx="246369">
                  <c:v>570.776679984353</c:v>
                </c:pt>
                <c:pt idx="246370">
                  <c:v>570.77899673962702</c:v>
                </c:pt>
                <c:pt idx="246371">
                  <c:v>570.78131349490104</c:v>
                </c:pt>
                <c:pt idx="246372">
                  <c:v>570.78363025017404</c:v>
                </c:pt>
                <c:pt idx="246373">
                  <c:v>570.78594700544795</c:v>
                </c:pt>
                <c:pt idx="246374">
                  <c:v>570.78826376072095</c:v>
                </c:pt>
                <c:pt idx="246375">
                  <c:v>570.79058051599498</c:v>
                </c:pt>
                <c:pt idx="246376">
                  <c:v>570.79289727126798</c:v>
                </c:pt>
                <c:pt idx="246377">
                  <c:v>570.795214026542</c:v>
                </c:pt>
                <c:pt idx="246378">
                  <c:v>570.79753078181602</c:v>
                </c:pt>
                <c:pt idx="246379">
                  <c:v>570.79984753708902</c:v>
                </c:pt>
                <c:pt idx="246380">
                  <c:v>570.80216429236305</c:v>
                </c:pt>
                <c:pt idx="246381">
                  <c:v>570.80448104763605</c:v>
                </c:pt>
                <c:pt idx="246382">
                  <c:v>570.80679780290995</c:v>
                </c:pt>
                <c:pt idx="246383">
                  <c:v>570.80911455818296</c:v>
                </c:pt>
                <c:pt idx="246384">
                  <c:v>570.81143131345698</c:v>
                </c:pt>
                <c:pt idx="246385">
                  <c:v>570.81374806872998</c:v>
                </c:pt>
                <c:pt idx="246386">
                  <c:v>570.816064824004</c:v>
                </c:pt>
                <c:pt idx="246387">
                  <c:v>570.81838157927803</c:v>
                </c:pt>
                <c:pt idx="246388">
                  <c:v>570.82069833455103</c:v>
                </c:pt>
                <c:pt idx="246389">
                  <c:v>570.82301508982505</c:v>
                </c:pt>
                <c:pt idx="246390">
                  <c:v>570.82533184509805</c:v>
                </c:pt>
                <c:pt idx="246391">
                  <c:v>570.82764860037196</c:v>
                </c:pt>
                <c:pt idx="246392">
                  <c:v>570.82996535564496</c:v>
                </c:pt>
                <c:pt idx="246393">
                  <c:v>570.83228211091898</c:v>
                </c:pt>
                <c:pt idx="246394">
                  <c:v>570.83459886619301</c:v>
                </c:pt>
                <c:pt idx="246395">
                  <c:v>570.83691562146601</c:v>
                </c:pt>
                <c:pt idx="246396">
                  <c:v>570.83923237674003</c:v>
                </c:pt>
                <c:pt idx="246397">
                  <c:v>570.84154913201303</c:v>
                </c:pt>
                <c:pt idx="246398">
                  <c:v>570.84386588728705</c:v>
                </c:pt>
                <c:pt idx="246399">
                  <c:v>570.84618264256005</c:v>
                </c:pt>
                <c:pt idx="246400">
                  <c:v>570.84849939783396</c:v>
                </c:pt>
                <c:pt idx="246401">
                  <c:v>570.85081615310798</c:v>
                </c:pt>
                <c:pt idx="246402">
                  <c:v>570.85313290838099</c:v>
                </c:pt>
                <c:pt idx="246403">
                  <c:v>570.85544966365501</c:v>
                </c:pt>
                <c:pt idx="246404">
                  <c:v>570.85776641892801</c:v>
                </c:pt>
                <c:pt idx="246405">
                  <c:v>570.86008317420203</c:v>
                </c:pt>
                <c:pt idx="246406">
                  <c:v>570.86239992947503</c:v>
                </c:pt>
                <c:pt idx="246407">
                  <c:v>570.86471668474906</c:v>
                </c:pt>
                <c:pt idx="246408">
                  <c:v>570.86703344002296</c:v>
                </c:pt>
                <c:pt idx="246409">
                  <c:v>570.86935019529597</c:v>
                </c:pt>
                <c:pt idx="246410">
                  <c:v>570.87166695056999</c:v>
                </c:pt>
                <c:pt idx="246411">
                  <c:v>570.87398370584299</c:v>
                </c:pt>
                <c:pt idx="246412">
                  <c:v>570.87630046111701</c:v>
                </c:pt>
                <c:pt idx="246413">
                  <c:v>570.87861721639001</c:v>
                </c:pt>
                <c:pt idx="246414">
                  <c:v>570.88093397166404</c:v>
                </c:pt>
                <c:pt idx="246415">
                  <c:v>570.88325072693794</c:v>
                </c:pt>
                <c:pt idx="246416">
                  <c:v>570.88556748221094</c:v>
                </c:pt>
                <c:pt idx="246417">
                  <c:v>570.88788423748497</c:v>
                </c:pt>
                <c:pt idx="246418">
                  <c:v>570.89020099275797</c:v>
                </c:pt>
                <c:pt idx="246419">
                  <c:v>570.89251774803199</c:v>
                </c:pt>
                <c:pt idx="246420">
                  <c:v>570.89483450330499</c:v>
                </c:pt>
                <c:pt idx="246421">
                  <c:v>570.89715125857902</c:v>
                </c:pt>
                <c:pt idx="246422">
                  <c:v>570.89946801385304</c:v>
                </c:pt>
                <c:pt idx="246423">
                  <c:v>570.90178476912604</c:v>
                </c:pt>
                <c:pt idx="246424">
                  <c:v>570.90410152439995</c:v>
                </c:pt>
                <c:pt idx="246425">
                  <c:v>570.90641827967295</c:v>
                </c:pt>
                <c:pt idx="246426">
                  <c:v>570.90873503494697</c:v>
                </c:pt>
                <c:pt idx="246427">
                  <c:v>570.91105179021997</c:v>
                </c:pt>
                <c:pt idx="246428">
                  <c:v>570.913368545494</c:v>
                </c:pt>
                <c:pt idx="246429">
                  <c:v>570.915685300767</c:v>
                </c:pt>
                <c:pt idx="246430">
                  <c:v>570.91800205604102</c:v>
                </c:pt>
                <c:pt idx="246431">
                  <c:v>570.92031881131504</c:v>
                </c:pt>
                <c:pt idx="246432">
                  <c:v>570.92263556658804</c:v>
                </c:pt>
                <c:pt idx="246433">
                  <c:v>570.92495232186195</c:v>
                </c:pt>
                <c:pt idx="246434">
                  <c:v>570.92726907713495</c:v>
                </c:pt>
                <c:pt idx="246435">
                  <c:v>570.92958583240897</c:v>
                </c:pt>
                <c:pt idx="246436">
                  <c:v>570.93190258768198</c:v>
                </c:pt>
                <c:pt idx="246437">
                  <c:v>570.934219342956</c:v>
                </c:pt>
                <c:pt idx="246438">
                  <c:v>570.93653609823002</c:v>
                </c:pt>
                <c:pt idx="246439">
                  <c:v>570.93885285350302</c:v>
                </c:pt>
                <c:pt idx="246440">
                  <c:v>570.94116960877705</c:v>
                </c:pt>
                <c:pt idx="246441">
                  <c:v>570.94348636405005</c:v>
                </c:pt>
                <c:pt idx="246442">
                  <c:v>570.94580311932395</c:v>
                </c:pt>
                <c:pt idx="246443">
                  <c:v>570.94811987459696</c:v>
                </c:pt>
                <c:pt idx="246444">
                  <c:v>570.95043662987098</c:v>
                </c:pt>
                <c:pt idx="246445">
                  <c:v>570.952753385145</c:v>
                </c:pt>
                <c:pt idx="246446">
                  <c:v>570.955070140418</c:v>
                </c:pt>
                <c:pt idx="246447">
                  <c:v>570.95738689569203</c:v>
                </c:pt>
                <c:pt idx="246448">
                  <c:v>570.95970365096503</c:v>
                </c:pt>
                <c:pt idx="246449">
                  <c:v>570.96202040623905</c:v>
                </c:pt>
                <c:pt idx="246450">
                  <c:v>570.96433716151205</c:v>
                </c:pt>
                <c:pt idx="246451">
                  <c:v>570.96665391678596</c:v>
                </c:pt>
                <c:pt idx="246452">
                  <c:v>570.96897067205998</c:v>
                </c:pt>
                <c:pt idx="246453">
                  <c:v>570.97128742733298</c:v>
                </c:pt>
                <c:pt idx="246454">
                  <c:v>570.973604182607</c:v>
                </c:pt>
                <c:pt idx="246455">
                  <c:v>570.97592093788001</c:v>
                </c:pt>
                <c:pt idx="246456">
                  <c:v>570.97823769315403</c:v>
                </c:pt>
                <c:pt idx="246457">
                  <c:v>570.98055444842703</c:v>
                </c:pt>
                <c:pt idx="246458">
                  <c:v>570.98287120370105</c:v>
                </c:pt>
                <c:pt idx="246459">
                  <c:v>570.98518795897496</c:v>
                </c:pt>
                <c:pt idx="246460">
                  <c:v>570.98750471424796</c:v>
                </c:pt>
                <c:pt idx="246461">
                  <c:v>570.98982146952198</c:v>
                </c:pt>
                <c:pt idx="246462">
                  <c:v>570.99213822479499</c:v>
                </c:pt>
                <c:pt idx="246463">
                  <c:v>570.99445498006901</c:v>
                </c:pt>
                <c:pt idx="246464">
                  <c:v>570.99677173534201</c:v>
                </c:pt>
                <c:pt idx="246465">
                  <c:v>570.99908849061603</c:v>
                </c:pt>
                <c:pt idx="246466">
                  <c:v>571.00140524589006</c:v>
                </c:pt>
                <c:pt idx="246467">
                  <c:v>571.00372200116306</c:v>
                </c:pt>
                <c:pt idx="246468">
                  <c:v>571.00603875643696</c:v>
                </c:pt>
                <c:pt idx="246469">
                  <c:v>571.00835551170996</c:v>
                </c:pt>
                <c:pt idx="246470">
                  <c:v>571.01067226698399</c:v>
                </c:pt>
                <c:pt idx="246471">
                  <c:v>571.01298902225699</c:v>
                </c:pt>
                <c:pt idx="246472">
                  <c:v>571.01530577753101</c:v>
                </c:pt>
                <c:pt idx="246473">
                  <c:v>571.01762253280504</c:v>
                </c:pt>
                <c:pt idx="246474">
                  <c:v>571.01993928807804</c:v>
                </c:pt>
                <c:pt idx="246475">
                  <c:v>571.02225604335194</c:v>
                </c:pt>
                <c:pt idx="246476">
                  <c:v>571.02457279862494</c:v>
                </c:pt>
                <c:pt idx="246477">
                  <c:v>571.02688955389897</c:v>
                </c:pt>
                <c:pt idx="246478">
                  <c:v>571.02920630917197</c:v>
                </c:pt>
                <c:pt idx="246479">
                  <c:v>571.03152306444599</c:v>
                </c:pt>
                <c:pt idx="246480">
                  <c:v>571.03383981971899</c:v>
                </c:pt>
                <c:pt idx="246481">
                  <c:v>571.03615657499302</c:v>
                </c:pt>
                <c:pt idx="246482">
                  <c:v>571.03847333026704</c:v>
                </c:pt>
                <c:pt idx="246483">
                  <c:v>571.04079008554004</c:v>
                </c:pt>
                <c:pt idx="246484">
                  <c:v>571.04310684081395</c:v>
                </c:pt>
                <c:pt idx="246485">
                  <c:v>571.04542359608695</c:v>
                </c:pt>
                <c:pt idx="246486">
                  <c:v>571.04774035136097</c:v>
                </c:pt>
                <c:pt idx="246487">
                  <c:v>571.05005710663397</c:v>
                </c:pt>
                <c:pt idx="246488">
                  <c:v>571.05237386190799</c:v>
                </c:pt>
                <c:pt idx="246489">
                  <c:v>571.05469061718202</c:v>
                </c:pt>
                <c:pt idx="246490">
                  <c:v>571.05700737245502</c:v>
                </c:pt>
                <c:pt idx="246491">
                  <c:v>571.05932412772904</c:v>
                </c:pt>
                <c:pt idx="246492">
                  <c:v>571.06164088300204</c:v>
                </c:pt>
                <c:pt idx="246493">
                  <c:v>571.06395763827595</c:v>
                </c:pt>
                <c:pt idx="246494">
                  <c:v>571.06627439354895</c:v>
                </c:pt>
                <c:pt idx="246495">
                  <c:v>571.06859114882297</c:v>
                </c:pt>
                <c:pt idx="246496">
                  <c:v>571.070907904097</c:v>
                </c:pt>
                <c:pt idx="246497">
                  <c:v>571.07322465937</c:v>
                </c:pt>
                <c:pt idx="246498">
                  <c:v>571.07554141464402</c:v>
                </c:pt>
                <c:pt idx="246499">
                  <c:v>571.07785816991702</c:v>
                </c:pt>
                <c:pt idx="246500">
                  <c:v>571.08017492519105</c:v>
                </c:pt>
                <c:pt idx="246501">
                  <c:v>571.08249168046405</c:v>
                </c:pt>
                <c:pt idx="246502">
                  <c:v>571.08480843573795</c:v>
                </c:pt>
                <c:pt idx="246503">
                  <c:v>571.08712519101198</c:v>
                </c:pt>
                <c:pt idx="246504">
                  <c:v>571.08944194628498</c:v>
                </c:pt>
                <c:pt idx="246505">
                  <c:v>571.091758701559</c:v>
                </c:pt>
                <c:pt idx="246506">
                  <c:v>571.094075456832</c:v>
                </c:pt>
                <c:pt idx="246507">
                  <c:v>571.09639221210602</c:v>
                </c:pt>
                <c:pt idx="246508">
                  <c:v>571.09870896737903</c:v>
                </c:pt>
                <c:pt idx="246509">
                  <c:v>571.10102572265305</c:v>
                </c:pt>
                <c:pt idx="246510">
                  <c:v>571.10334247792696</c:v>
                </c:pt>
                <c:pt idx="246511">
                  <c:v>571.10565923319996</c:v>
                </c:pt>
                <c:pt idx="246512">
                  <c:v>571.10797598847398</c:v>
                </c:pt>
                <c:pt idx="246513">
                  <c:v>571.11029274374698</c:v>
                </c:pt>
                <c:pt idx="246514">
                  <c:v>571.112609499021</c:v>
                </c:pt>
                <c:pt idx="246515">
                  <c:v>571.11492625429401</c:v>
                </c:pt>
                <c:pt idx="246516">
                  <c:v>571.11724300956803</c:v>
                </c:pt>
                <c:pt idx="246517">
                  <c:v>571.11955976484205</c:v>
                </c:pt>
                <c:pt idx="246518">
                  <c:v>571.12187652011505</c:v>
                </c:pt>
                <c:pt idx="246519">
                  <c:v>571.12419327538896</c:v>
                </c:pt>
                <c:pt idx="246520">
                  <c:v>571.12651003066196</c:v>
                </c:pt>
                <c:pt idx="246521">
                  <c:v>571.12882678593598</c:v>
                </c:pt>
                <c:pt idx="246522">
                  <c:v>571.13114354120898</c:v>
                </c:pt>
                <c:pt idx="246523">
                  <c:v>571.13346029648301</c:v>
                </c:pt>
                <c:pt idx="246524">
                  <c:v>571.13577705175703</c:v>
                </c:pt>
                <c:pt idx="246525">
                  <c:v>571.13809380703003</c:v>
                </c:pt>
                <c:pt idx="246526">
                  <c:v>571.14041056230406</c:v>
                </c:pt>
                <c:pt idx="246527">
                  <c:v>571.14272731757706</c:v>
                </c:pt>
                <c:pt idx="246528">
                  <c:v>571.14504407285096</c:v>
                </c:pt>
                <c:pt idx="246529">
                  <c:v>571.14736082812396</c:v>
                </c:pt>
                <c:pt idx="246530">
                  <c:v>571.14967758339799</c:v>
                </c:pt>
                <c:pt idx="246531">
                  <c:v>571.15199433867099</c:v>
                </c:pt>
                <c:pt idx="246532">
                  <c:v>571.15431109394501</c:v>
                </c:pt>
                <c:pt idx="246533">
                  <c:v>571.15662784921903</c:v>
                </c:pt>
                <c:pt idx="246534">
                  <c:v>571.15894460449204</c:v>
                </c:pt>
                <c:pt idx="246535">
                  <c:v>571.16126135976594</c:v>
                </c:pt>
                <c:pt idx="246536">
                  <c:v>571.16357811503894</c:v>
                </c:pt>
                <c:pt idx="246537">
                  <c:v>571.16589487031297</c:v>
                </c:pt>
                <c:pt idx="246538">
                  <c:v>571.16821162558597</c:v>
                </c:pt>
                <c:pt idx="246539">
                  <c:v>571.17052838085999</c:v>
                </c:pt>
                <c:pt idx="246540">
                  <c:v>571.17284513613401</c:v>
                </c:pt>
                <c:pt idx="246541">
                  <c:v>571.17516189140701</c:v>
                </c:pt>
                <c:pt idx="246542">
                  <c:v>571.17747864668104</c:v>
                </c:pt>
                <c:pt idx="246543">
                  <c:v>571.17979540195404</c:v>
                </c:pt>
                <c:pt idx="246544">
                  <c:v>571.18211215722795</c:v>
                </c:pt>
                <c:pt idx="246545">
                  <c:v>571.18442891250095</c:v>
                </c:pt>
                <c:pt idx="246546">
                  <c:v>571.18674566777497</c:v>
                </c:pt>
                <c:pt idx="246547">
                  <c:v>571.18906242304899</c:v>
                </c:pt>
                <c:pt idx="246548">
                  <c:v>571.19137917832199</c:v>
                </c:pt>
                <c:pt idx="246549">
                  <c:v>571.19369593359602</c:v>
                </c:pt>
                <c:pt idx="246550">
                  <c:v>571.19601268886902</c:v>
                </c:pt>
                <c:pt idx="246551">
                  <c:v>571.19832944414304</c:v>
                </c:pt>
                <c:pt idx="246552">
                  <c:v>571.20064619941604</c:v>
                </c:pt>
                <c:pt idx="246553">
                  <c:v>571.20296295468995</c:v>
                </c:pt>
                <c:pt idx="246554">
                  <c:v>571.20527970996397</c:v>
                </c:pt>
                <c:pt idx="246555">
                  <c:v>571.20759646523697</c:v>
                </c:pt>
                <c:pt idx="246556">
                  <c:v>571.209913220511</c:v>
                </c:pt>
                <c:pt idx="246557">
                  <c:v>571.212229975784</c:v>
                </c:pt>
                <c:pt idx="246558">
                  <c:v>571.21454673105802</c:v>
                </c:pt>
                <c:pt idx="246559">
                  <c:v>571.21686348633102</c:v>
                </c:pt>
                <c:pt idx="246560">
                  <c:v>571.21918024160505</c:v>
                </c:pt>
                <c:pt idx="246561">
                  <c:v>571.22149699687895</c:v>
                </c:pt>
                <c:pt idx="246562">
                  <c:v>571.22381375215195</c:v>
                </c:pt>
                <c:pt idx="246563">
                  <c:v>571.22613050742598</c:v>
                </c:pt>
                <c:pt idx="246564">
                  <c:v>571.22844726269898</c:v>
                </c:pt>
                <c:pt idx="246565">
                  <c:v>571.230764017973</c:v>
                </c:pt>
                <c:pt idx="246566">
                  <c:v>571.233080773246</c:v>
                </c:pt>
                <c:pt idx="246567">
                  <c:v>571.23539752852002</c:v>
                </c:pt>
                <c:pt idx="246568">
                  <c:v>571.23771428379405</c:v>
                </c:pt>
                <c:pt idx="246569">
                  <c:v>571.24003103906705</c:v>
                </c:pt>
                <c:pt idx="246570">
                  <c:v>571.24234779434096</c:v>
                </c:pt>
                <c:pt idx="246571">
                  <c:v>571.24466454961396</c:v>
                </c:pt>
                <c:pt idx="246572">
                  <c:v>571.24698130488798</c:v>
                </c:pt>
                <c:pt idx="246573">
                  <c:v>571.24929806016098</c:v>
                </c:pt>
                <c:pt idx="246574">
                  <c:v>571.251614815435</c:v>
                </c:pt>
                <c:pt idx="246575">
                  <c:v>571.25393157070903</c:v>
                </c:pt>
                <c:pt idx="246576">
                  <c:v>571.25624832598203</c:v>
                </c:pt>
                <c:pt idx="246577">
                  <c:v>571.25856508125605</c:v>
                </c:pt>
                <c:pt idx="246578">
                  <c:v>571.26088183652905</c:v>
                </c:pt>
                <c:pt idx="246579">
                  <c:v>571.26319859180296</c:v>
                </c:pt>
                <c:pt idx="246580">
                  <c:v>571.26551534707596</c:v>
                </c:pt>
                <c:pt idx="246581">
                  <c:v>571.26783210234998</c:v>
                </c:pt>
                <c:pt idx="246582">
                  <c:v>571.27014885762298</c:v>
                </c:pt>
                <c:pt idx="246583">
                  <c:v>571.27246561289701</c:v>
                </c:pt>
                <c:pt idx="246584">
                  <c:v>571.27478236817103</c:v>
                </c:pt>
                <c:pt idx="246585">
                  <c:v>571.27709912344403</c:v>
                </c:pt>
                <c:pt idx="246586">
                  <c:v>571.27941587871805</c:v>
                </c:pt>
                <c:pt idx="246587">
                  <c:v>571.28173263399106</c:v>
                </c:pt>
                <c:pt idx="246588">
                  <c:v>571.28404938926496</c:v>
                </c:pt>
                <c:pt idx="246589">
                  <c:v>571.28636614453796</c:v>
                </c:pt>
                <c:pt idx="246590">
                  <c:v>571.28868289981199</c:v>
                </c:pt>
                <c:pt idx="246591">
                  <c:v>571.29099965508601</c:v>
                </c:pt>
                <c:pt idx="246592">
                  <c:v>571.29331641035901</c:v>
                </c:pt>
                <c:pt idx="246593">
                  <c:v>571.29563316563303</c:v>
                </c:pt>
                <c:pt idx="246594">
                  <c:v>571.29794992090604</c:v>
                </c:pt>
                <c:pt idx="246595">
                  <c:v>571.30026667617994</c:v>
                </c:pt>
                <c:pt idx="246596">
                  <c:v>571.30258343145294</c:v>
                </c:pt>
                <c:pt idx="246597">
                  <c:v>571.30490018672697</c:v>
                </c:pt>
                <c:pt idx="246598">
                  <c:v>571.30721694200099</c:v>
                </c:pt>
                <c:pt idx="246599">
                  <c:v>571.30953369727399</c:v>
                </c:pt>
                <c:pt idx="246600">
                  <c:v>571.31185045254801</c:v>
                </c:pt>
                <c:pt idx="246601">
                  <c:v>571.31416720782101</c:v>
                </c:pt>
                <c:pt idx="246602">
                  <c:v>571.31648396309504</c:v>
                </c:pt>
                <c:pt idx="246603">
                  <c:v>571.31880071836804</c:v>
                </c:pt>
                <c:pt idx="246604">
                  <c:v>571.32111747364195</c:v>
                </c:pt>
                <c:pt idx="246605">
                  <c:v>571.32343422891597</c:v>
                </c:pt>
                <c:pt idx="246606">
                  <c:v>571.32575098418897</c:v>
                </c:pt>
                <c:pt idx="246607">
                  <c:v>571.32806773946299</c:v>
                </c:pt>
                <c:pt idx="246608">
                  <c:v>571.33038449473599</c:v>
                </c:pt>
                <c:pt idx="246609">
                  <c:v>571.33270125001002</c:v>
                </c:pt>
                <c:pt idx="246610">
                  <c:v>571.33501800528302</c:v>
                </c:pt>
                <c:pt idx="246611">
                  <c:v>571.33733476055704</c:v>
                </c:pt>
                <c:pt idx="246612">
                  <c:v>571.33965151583095</c:v>
                </c:pt>
                <c:pt idx="246613">
                  <c:v>571.34196827110395</c:v>
                </c:pt>
                <c:pt idx="246614">
                  <c:v>571.34428502637797</c:v>
                </c:pt>
                <c:pt idx="246615">
                  <c:v>571.34660178165097</c:v>
                </c:pt>
                <c:pt idx="246616">
                  <c:v>571.348918536925</c:v>
                </c:pt>
                <c:pt idx="246617">
                  <c:v>571.351235292198</c:v>
                </c:pt>
                <c:pt idx="246618">
                  <c:v>571.35355204747202</c:v>
                </c:pt>
                <c:pt idx="246619">
                  <c:v>571.35586880274604</c:v>
                </c:pt>
                <c:pt idx="246620">
                  <c:v>571.35818555801904</c:v>
                </c:pt>
                <c:pt idx="246621">
                  <c:v>571.36050231329295</c:v>
                </c:pt>
                <c:pt idx="246622">
                  <c:v>571.36281906856595</c:v>
                </c:pt>
                <c:pt idx="246623">
                  <c:v>571.36513582383998</c:v>
                </c:pt>
                <c:pt idx="246624">
                  <c:v>571.36745257911298</c:v>
                </c:pt>
                <c:pt idx="246625">
                  <c:v>571.369769334387</c:v>
                </c:pt>
                <c:pt idx="246626">
                  <c:v>571.37208608966102</c:v>
                </c:pt>
                <c:pt idx="246627">
                  <c:v>571.37440284493402</c:v>
                </c:pt>
                <c:pt idx="246628">
                  <c:v>571.37671960020805</c:v>
                </c:pt>
                <c:pt idx="246629">
                  <c:v>571.37903635548105</c:v>
                </c:pt>
                <c:pt idx="246630">
                  <c:v>571.38135311075496</c:v>
                </c:pt>
                <c:pt idx="246631">
                  <c:v>571.38366986602796</c:v>
                </c:pt>
                <c:pt idx="246632">
                  <c:v>571.38598662130198</c:v>
                </c:pt>
                <c:pt idx="246633">
                  <c:v>571.38830337657498</c:v>
                </c:pt>
                <c:pt idx="246634">
                  <c:v>571.390620131849</c:v>
                </c:pt>
                <c:pt idx="246635">
                  <c:v>571.39293688712303</c:v>
                </c:pt>
                <c:pt idx="246636">
                  <c:v>571.39525364239603</c:v>
                </c:pt>
                <c:pt idx="246637">
                  <c:v>571.39757039767005</c:v>
                </c:pt>
                <c:pt idx="246638">
                  <c:v>571.39988715294305</c:v>
                </c:pt>
                <c:pt idx="246639">
                  <c:v>571.40220390821696</c:v>
                </c:pt>
                <c:pt idx="246640">
                  <c:v>571.40452066348996</c:v>
                </c:pt>
                <c:pt idx="246641">
                  <c:v>571.40683741876398</c:v>
                </c:pt>
                <c:pt idx="246642">
                  <c:v>571.40915417403801</c:v>
                </c:pt>
                <c:pt idx="246643">
                  <c:v>571.41147092931101</c:v>
                </c:pt>
                <c:pt idx="246644">
                  <c:v>571.41378768458503</c:v>
                </c:pt>
                <c:pt idx="246645">
                  <c:v>571.41610443985803</c:v>
                </c:pt>
                <c:pt idx="246646">
                  <c:v>571.41842119513205</c:v>
                </c:pt>
                <c:pt idx="246647">
                  <c:v>571.42073795040506</c:v>
                </c:pt>
                <c:pt idx="246648">
                  <c:v>571.42305470567896</c:v>
                </c:pt>
                <c:pt idx="246649">
                  <c:v>571.42537146095299</c:v>
                </c:pt>
                <c:pt idx="246650">
                  <c:v>571.42768821622599</c:v>
                </c:pt>
                <c:pt idx="246651">
                  <c:v>571.43000497150001</c:v>
                </c:pt>
                <c:pt idx="246652">
                  <c:v>571.43232172677301</c:v>
                </c:pt>
                <c:pt idx="246653">
                  <c:v>571.43463848204703</c:v>
                </c:pt>
                <c:pt idx="246654">
                  <c:v>571.43695523732003</c:v>
                </c:pt>
                <c:pt idx="246655">
                  <c:v>571.43927199259394</c:v>
                </c:pt>
                <c:pt idx="246656">
                  <c:v>571.44158874786797</c:v>
                </c:pt>
                <c:pt idx="246657">
                  <c:v>571.44390550314097</c:v>
                </c:pt>
                <c:pt idx="246658">
                  <c:v>571.44622225841499</c:v>
                </c:pt>
                <c:pt idx="246659">
                  <c:v>571.44853901368799</c:v>
                </c:pt>
                <c:pt idx="246660">
                  <c:v>571.45085576896201</c:v>
                </c:pt>
                <c:pt idx="246661">
                  <c:v>571.45317252423501</c:v>
                </c:pt>
                <c:pt idx="246662">
                  <c:v>571.45548927950904</c:v>
                </c:pt>
                <c:pt idx="246663">
                  <c:v>571.45780603478295</c:v>
                </c:pt>
                <c:pt idx="246664">
                  <c:v>571.46012279005595</c:v>
                </c:pt>
                <c:pt idx="246665">
                  <c:v>571.46243954532997</c:v>
                </c:pt>
                <c:pt idx="246666">
                  <c:v>571.46475630060297</c:v>
                </c:pt>
                <c:pt idx="246667">
                  <c:v>571.46707305587699</c:v>
                </c:pt>
                <c:pt idx="246668">
                  <c:v>571.46938981114999</c:v>
                </c:pt>
                <c:pt idx="246669">
                  <c:v>571.47170656642402</c:v>
                </c:pt>
                <c:pt idx="246670">
                  <c:v>571.47402332169804</c:v>
                </c:pt>
                <c:pt idx="246671">
                  <c:v>571.47634007697104</c:v>
                </c:pt>
                <c:pt idx="246672">
                  <c:v>571.47865683224495</c:v>
                </c:pt>
                <c:pt idx="246673">
                  <c:v>571.48097358751795</c:v>
                </c:pt>
                <c:pt idx="246674">
                  <c:v>571.48329034279197</c:v>
                </c:pt>
                <c:pt idx="246675">
                  <c:v>571.48560709806497</c:v>
                </c:pt>
                <c:pt idx="246676">
                  <c:v>571.487923853339</c:v>
                </c:pt>
                <c:pt idx="246677">
                  <c:v>571.49024060861302</c:v>
                </c:pt>
                <c:pt idx="246678">
                  <c:v>571.49255736388602</c:v>
                </c:pt>
                <c:pt idx="246679">
                  <c:v>571.49487411916004</c:v>
                </c:pt>
                <c:pt idx="246680">
                  <c:v>571.49719087443304</c:v>
                </c:pt>
                <c:pt idx="246681">
                  <c:v>571.49950762970695</c:v>
                </c:pt>
                <c:pt idx="246682">
                  <c:v>571.50182438497995</c:v>
                </c:pt>
                <c:pt idx="246683">
                  <c:v>571.50414114025398</c:v>
                </c:pt>
                <c:pt idx="246684">
                  <c:v>571.50645789552698</c:v>
                </c:pt>
                <c:pt idx="246685">
                  <c:v>571.508774650801</c:v>
                </c:pt>
                <c:pt idx="246686">
                  <c:v>571.51109140607502</c:v>
                </c:pt>
                <c:pt idx="246687">
                  <c:v>571.51340816134802</c:v>
                </c:pt>
                <c:pt idx="246688">
                  <c:v>571.51572491662205</c:v>
                </c:pt>
                <c:pt idx="246689">
                  <c:v>571.51804167189505</c:v>
                </c:pt>
                <c:pt idx="246690">
                  <c:v>571.52035842716896</c:v>
                </c:pt>
                <c:pt idx="246691">
                  <c:v>571.52267518244196</c:v>
                </c:pt>
                <c:pt idx="246692">
                  <c:v>571.52499193771598</c:v>
                </c:pt>
                <c:pt idx="246693">
                  <c:v>571.52730869299</c:v>
                </c:pt>
                <c:pt idx="246694">
                  <c:v>571.529625448263</c:v>
                </c:pt>
                <c:pt idx="246695">
                  <c:v>571.53194220353703</c:v>
                </c:pt>
                <c:pt idx="246696">
                  <c:v>571.53425895881003</c:v>
                </c:pt>
                <c:pt idx="246697">
                  <c:v>571.53657571408405</c:v>
                </c:pt>
                <c:pt idx="246698">
                  <c:v>571.53889246935705</c:v>
                </c:pt>
                <c:pt idx="246699">
                  <c:v>571.54120922463096</c:v>
                </c:pt>
                <c:pt idx="246700">
                  <c:v>571.54352597990498</c:v>
                </c:pt>
                <c:pt idx="246701">
                  <c:v>571.54584273517798</c:v>
                </c:pt>
                <c:pt idx="246702">
                  <c:v>571.54815949045201</c:v>
                </c:pt>
                <c:pt idx="246703">
                  <c:v>571.55047624572501</c:v>
                </c:pt>
                <c:pt idx="246704">
                  <c:v>571.55279300099903</c:v>
                </c:pt>
                <c:pt idx="246705">
                  <c:v>571.55510975627203</c:v>
                </c:pt>
                <c:pt idx="246706">
                  <c:v>571.55742651154605</c:v>
                </c:pt>
                <c:pt idx="246707">
                  <c:v>571.55974326681996</c:v>
                </c:pt>
                <c:pt idx="246708">
                  <c:v>571.56206002209296</c:v>
                </c:pt>
                <c:pt idx="246709">
                  <c:v>571.56437677736699</c:v>
                </c:pt>
                <c:pt idx="246710">
                  <c:v>571.56669353263999</c:v>
                </c:pt>
                <c:pt idx="246711">
                  <c:v>571.56901028791401</c:v>
                </c:pt>
                <c:pt idx="246712">
                  <c:v>571.57132704318701</c:v>
                </c:pt>
                <c:pt idx="246713">
                  <c:v>571.57364379846103</c:v>
                </c:pt>
                <c:pt idx="246714">
                  <c:v>571.57596055373494</c:v>
                </c:pt>
                <c:pt idx="246715">
                  <c:v>571.57827730900794</c:v>
                </c:pt>
                <c:pt idx="246716">
                  <c:v>571.58059406428197</c:v>
                </c:pt>
                <c:pt idx="246717">
                  <c:v>571.58291081955497</c:v>
                </c:pt>
                <c:pt idx="246718">
                  <c:v>571.58522757482899</c:v>
                </c:pt>
                <c:pt idx="246719">
                  <c:v>571.58754433010199</c:v>
                </c:pt>
                <c:pt idx="246720">
                  <c:v>571.58986108537601</c:v>
                </c:pt>
                <c:pt idx="246721">
                  <c:v>571.59217784065004</c:v>
                </c:pt>
                <c:pt idx="246722">
                  <c:v>571.59449459592304</c:v>
                </c:pt>
                <c:pt idx="246723">
                  <c:v>571.59681135119695</c:v>
                </c:pt>
                <c:pt idx="246724">
                  <c:v>571.59912810646995</c:v>
                </c:pt>
                <c:pt idx="246725">
                  <c:v>571.60144486174397</c:v>
                </c:pt>
                <c:pt idx="246726">
                  <c:v>571.60376161701697</c:v>
                </c:pt>
                <c:pt idx="246727">
                  <c:v>571.60607837229099</c:v>
                </c:pt>
                <c:pt idx="246728">
                  <c:v>571.60839512756399</c:v>
                </c:pt>
                <c:pt idx="246729">
                  <c:v>571.61071188283802</c:v>
                </c:pt>
                <c:pt idx="246730">
                  <c:v>571.61302863811204</c:v>
                </c:pt>
                <c:pt idx="246731">
                  <c:v>571.61534539338504</c:v>
                </c:pt>
                <c:pt idx="246732">
                  <c:v>571.61766214865895</c:v>
                </c:pt>
                <c:pt idx="246733">
                  <c:v>571.61997890393195</c:v>
                </c:pt>
                <c:pt idx="246734">
                  <c:v>571.62229565920597</c:v>
                </c:pt>
                <c:pt idx="246735">
                  <c:v>571.62461241447897</c:v>
                </c:pt>
                <c:pt idx="246736">
                  <c:v>571.626929169753</c:v>
                </c:pt>
                <c:pt idx="246737">
                  <c:v>571.62924592502702</c:v>
                </c:pt>
                <c:pt idx="246738">
                  <c:v>571.63156268030002</c:v>
                </c:pt>
                <c:pt idx="246739">
                  <c:v>571.63387943557404</c:v>
                </c:pt>
                <c:pt idx="246740">
                  <c:v>571.63619619084704</c:v>
                </c:pt>
                <c:pt idx="246741">
                  <c:v>571.63851294612095</c:v>
                </c:pt>
                <c:pt idx="246742">
                  <c:v>571.64082970139395</c:v>
                </c:pt>
                <c:pt idx="246743">
                  <c:v>571.64314645666798</c:v>
                </c:pt>
                <c:pt idx="246744">
                  <c:v>571.645463211942</c:v>
                </c:pt>
                <c:pt idx="246745">
                  <c:v>571.647779967215</c:v>
                </c:pt>
                <c:pt idx="246746">
                  <c:v>571.65009672248902</c:v>
                </c:pt>
                <c:pt idx="246747">
                  <c:v>571.65241347776202</c:v>
                </c:pt>
                <c:pt idx="246748">
                  <c:v>571.65473023303605</c:v>
                </c:pt>
                <c:pt idx="246749">
                  <c:v>571.65704698830905</c:v>
                </c:pt>
                <c:pt idx="246750">
                  <c:v>571.65936374358296</c:v>
                </c:pt>
                <c:pt idx="246751">
                  <c:v>571.66168049885698</c:v>
                </c:pt>
                <c:pt idx="246752">
                  <c:v>571.66399725412998</c:v>
                </c:pt>
                <c:pt idx="246753">
                  <c:v>571.666314009404</c:v>
                </c:pt>
                <c:pt idx="246754">
                  <c:v>571.668630764677</c:v>
                </c:pt>
                <c:pt idx="246755">
                  <c:v>571.67094751995103</c:v>
                </c:pt>
                <c:pt idx="246756">
                  <c:v>571.67326427522403</c:v>
                </c:pt>
                <c:pt idx="246757">
                  <c:v>571.67558103049805</c:v>
                </c:pt>
                <c:pt idx="246758">
                  <c:v>571.67789778577196</c:v>
                </c:pt>
                <c:pt idx="246759">
                  <c:v>571.68021454104496</c:v>
                </c:pt>
                <c:pt idx="246760">
                  <c:v>571.68253129631898</c:v>
                </c:pt>
                <c:pt idx="246761">
                  <c:v>571.68484805159198</c:v>
                </c:pt>
                <c:pt idx="246762">
                  <c:v>571.68716480686601</c:v>
                </c:pt>
                <c:pt idx="246763">
                  <c:v>571.68948156213901</c:v>
                </c:pt>
                <c:pt idx="246764">
                  <c:v>571.69179831741303</c:v>
                </c:pt>
                <c:pt idx="246765">
                  <c:v>571.69411507268705</c:v>
                </c:pt>
                <c:pt idx="246766">
                  <c:v>571.69643182796005</c:v>
                </c:pt>
                <c:pt idx="246767">
                  <c:v>571.69874858323396</c:v>
                </c:pt>
                <c:pt idx="246768">
                  <c:v>571.70106533850696</c:v>
                </c:pt>
                <c:pt idx="246769">
                  <c:v>571.70338209378099</c:v>
                </c:pt>
                <c:pt idx="246770">
                  <c:v>571.70569884905399</c:v>
                </c:pt>
                <c:pt idx="246771">
                  <c:v>571.70801560432801</c:v>
                </c:pt>
                <c:pt idx="246772">
                  <c:v>571.71033235960203</c:v>
                </c:pt>
                <c:pt idx="246773">
                  <c:v>571.71264911487503</c:v>
                </c:pt>
                <c:pt idx="246774">
                  <c:v>571.71496587014894</c:v>
                </c:pt>
                <c:pt idx="246775">
                  <c:v>571.71728262542194</c:v>
                </c:pt>
                <c:pt idx="246776">
                  <c:v>571.71959938069597</c:v>
                </c:pt>
                <c:pt idx="246777">
                  <c:v>571.72191613596897</c:v>
                </c:pt>
                <c:pt idx="246778">
                  <c:v>571.72423289124299</c:v>
                </c:pt>
                <c:pt idx="246779">
                  <c:v>571.72654964651599</c:v>
                </c:pt>
                <c:pt idx="246780">
                  <c:v>571.72886640179001</c:v>
                </c:pt>
                <c:pt idx="246781">
                  <c:v>571.73118315706404</c:v>
                </c:pt>
                <c:pt idx="246782">
                  <c:v>571.73349991233704</c:v>
                </c:pt>
                <c:pt idx="246783">
                  <c:v>571.73581666761095</c:v>
                </c:pt>
                <c:pt idx="246784">
                  <c:v>571.73813342288395</c:v>
                </c:pt>
                <c:pt idx="246785">
                  <c:v>571.74045017815797</c:v>
                </c:pt>
                <c:pt idx="246786">
                  <c:v>571.74276693343097</c:v>
                </c:pt>
                <c:pt idx="246787">
                  <c:v>571.74508368870499</c:v>
                </c:pt>
                <c:pt idx="246788">
                  <c:v>571.74740044397902</c:v>
                </c:pt>
                <c:pt idx="246789">
                  <c:v>571.74971719925202</c:v>
                </c:pt>
                <c:pt idx="246790">
                  <c:v>571.75203395452604</c:v>
                </c:pt>
                <c:pt idx="246791">
                  <c:v>571.75435070979904</c:v>
                </c:pt>
                <c:pt idx="246792">
                  <c:v>571.75666746507295</c:v>
                </c:pt>
                <c:pt idx="246793">
                  <c:v>571.75898422034595</c:v>
                </c:pt>
                <c:pt idx="246794">
                  <c:v>571.76130097561997</c:v>
                </c:pt>
                <c:pt idx="246795">
                  <c:v>571.763617730894</c:v>
                </c:pt>
                <c:pt idx="246796">
                  <c:v>571.765934486167</c:v>
                </c:pt>
                <c:pt idx="246797">
                  <c:v>571.76825124144102</c:v>
                </c:pt>
                <c:pt idx="246798">
                  <c:v>571.77056799671402</c:v>
                </c:pt>
                <c:pt idx="246799">
                  <c:v>571.77288475198804</c:v>
                </c:pt>
                <c:pt idx="246800">
                  <c:v>571.77520150726104</c:v>
                </c:pt>
                <c:pt idx="246801">
                  <c:v>571.77751826253495</c:v>
                </c:pt>
                <c:pt idx="246802">
                  <c:v>571.77983501780898</c:v>
                </c:pt>
                <c:pt idx="246803">
                  <c:v>571.78215177308198</c:v>
                </c:pt>
                <c:pt idx="246804">
                  <c:v>571.784468528356</c:v>
                </c:pt>
                <c:pt idx="246805">
                  <c:v>571.786785283629</c:v>
                </c:pt>
                <c:pt idx="246806">
                  <c:v>571.78910203890302</c:v>
                </c:pt>
                <c:pt idx="246807">
                  <c:v>571.79141879417602</c:v>
                </c:pt>
                <c:pt idx="246808">
                  <c:v>571.79373554945005</c:v>
                </c:pt>
                <c:pt idx="246809">
                  <c:v>571.79605230472396</c:v>
                </c:pt>
                <c:pt idx="246810">
                  <c:v>571.79836905999696</c:v>
                </c:pt>
                <c:pt idx="246811">
                  <c:v>571.80068581527098</c:v>
                </c:pt>
                <c:pt idx="246812">
                  <c:v>571.80300257054398</c:v>
                </c:pt>
                <c:pt idx="246813">
                  <c:v>571.805319325818</c:v>
                </c:pt>
                <c:pt idx="246814">
                  <c:v>571.807636081091</c:v>
                </c:pt>
                <c:pt idx="246815">
                  <c:v>571.80995283636503</c:v>
                </c:pt>
                <c:pt idx="246816">
                  <c:v>571.81226959163905</c:v>
                </c:pt>
                <c:pt idx="246817">
                  <c:v>571.81458634691205</c:v>
                </c:pt>
                <c:pt idx="246818">
                  <c:v>571.81690310218596</c:v>
                </c:pt>
                <c:pt idx="246819">
                  <c:v>571.81921985745896</c:v>
                </c:pt>
                <c:pt idx="246820">
                  <c:v>571.82153661273298</c:v>
                </c:pt>
                <c:pt idx="246821">
                  <c:v>571.82385336800598</c:v>
                </c:pt>
                <c:pt idx="246822">
                  <c:v>571.82617012328001</c:v>
                </c:pt>
                <c:pt idx="246823">
                  <c:v>571.82848687855403</c:v>
                </c:pt>
                <c:pt idx="246824">
                  <c:v>571.83080363382703</c:v>
                </c:pt>
                <c:pt idx="246825">
                  <c:v>571.83312038910105</c:v>
                </c:pt>
                <c:pt idx="246826">
                  <c:v>571.83543714437405</c:v>
                </c:pt>
                <c:pt idx="246827">
                  <c:v>571.83775389964796</c:v>
                </c:pt>
                <c:pt idx="246828">
                  <c:v>571.84007065492096</c:v>
                </c:pt>
                <c:pt idx="246829">
                  <c:v>571.84238741019499</c:v>
                </c:pt>
                <c:pt idx="246830">
                  <c:v>571.84470416546799</c:v>
                </c:pt>
                <c:pt idx="246831">
                  <c:v>571.84702092074201</c:v>
                </c:pt>
                <c:pt idx="246832">
                  <c:v>571.84933767601603</c:v>
                </c:pt>
                <c:pt idx="246833">
                  <c:v>571.85165443128903</c:v>
                </c:pt>
                <c:pt idx="246834">
                  <c:v>571.85397118656294</c:v>
                </c:pt>
                <c:pt idx="246835">
                  <c:v>571.85628794183594</c:v>
                </c:pt>
                <c:pt idx="246836">
                  <c:v>571.85860469710997</c:v>
                </c:pt>
                <c:pt idx="246837">
                  <c:v>571.86092145238297</c:v>
                </c:pt>
                <c:pt idx="246838">
                  <c:v>571.86323820765699</c:v>
                </c:pt>
                <c:pt idx="246839">
                  <c:v>571.86555496293101</c:v>
                </c:pt>
                <c:pt idx="246840">
                  <c:v>571.86787171820401</c:v>
                </c:pt>
                <c:pt idx="246841">
                  <c:v>571.87018847347804</c:v>
                </c:pt>
                <c:pt idx="246842">
                  <c:v>571.87250522875104</c:v>
                </c:pt>
                <c:pt idx="246843">
                  <c:v>571.87482198402495</c:v>
                </c:pt>
                <c:pt idx="246844">
                  <c:v>571.87713873929795</c:v>
                </c:pt>
                <c:pt idx="246845">
                  <c:v>571.87945549457197</c:v>
                </c:pt>
                <c:pt idx="246846">
                  <c:v>571.88177224984599</c:v>
                </c:pt>
                <c:pt idx="246847">
                  <c:v>571.88408900511899</c:v>
                </c:pt>
                <c:pt idx="246848">
                  <c:v>571.88640576039302</c:v>
                </c:pt>
                <c:pt idx="246849">
                  <c:v>571.88872251566602</c:v>
                </c:pt>
                <c:pt idx="246850">
                  <c:v>571.89103927094004</c:v>
                </c:pt>
                <c:pt idx="246851">
                  <c:v>571.89335602621304</c:v>
                </c:pt>
                <c:pt idx="246852">
                  <c:v>571.89567278148695</c:v>
                </c:pt>
                <c:pt idx="246853">
                  <c:v>571.89798953676097</c:v>
                </c:pt>
                <c:pt idx="246854">
                  <c:v>571.90030629203397</c:v>
                </c:pt>
                <c:pt idx="246855">
                  <c:v>571.902623047308</c:v>
                </c:pt>
                <c:pt idx="246856">
                  <c:v>571.904939802581</c:v>
                </c:pt>
                <c:pt idx="246857">
                  <c:v>571.90725655785502</c:v>
                </c:pt>
                <c:pt idx="246858">
                  <c:v>571.90957331312802</c:v>
                </c:pt>
                <c:pt idx="246859">
                  <c:v>571.91189006840204</c:v>
                </c:pt>
                <c:pt idx="246860">
                  <c:v>571.91420682367595</c:v>
                </c:pt>
                <c:pt idx="246861">
                  <c:v>571.91652357894895</c:v>
                </c:pt>
                <c:pt idx="246862">
                  <c:v>571.91884033422298</c:v>
                </c:pt>
                <c:pt idx="246863">
                  <c:v>571.92115708949598</c:v>
                </c:pt>
                <c:pt idx="246864">
                  <c:v>571.92347384477</c:v>
                </c:pt>
                <c:pt idx="246865">
                  <c:v>571.925790600043</c:v>
                </c:pt>
                <c:pt idx="246866">
                  <c:v>571.92810735531702</c:v>
                </c:pt>
                <c:pt idx="246867">
                  <c:v>571.93042411059105</c:v>
                </c:pt>
                <c:pt idx="246868">
                  <c:v>571.93274086586405</c:v>
                </c:pt>
                <c:pt idx="246869">
                  <c:v>571.93505762113796</c:v>
                </c:pt>
                <c:pt idx="246870">
                  <c:v>571.93737437641096</c:v>
                </c:pt>
                <c:pt idx="246871">
                  <c:v>571.93969113168498</c:v>
                </c:pt>
                <c:pt idx="246872">
                  <c:v>571.94200788695798</c:v>
                </c:pt>
                <c:pt idx="246873">
                  <c:v>571.944324642232</c:v>
                </c:pt>
                <c:pt idx="246874">
                  <c:v>571.94664139750603</c:v>
                </c:pt>
                <c:pt idx="246875">
                  <c:v>571.94895815277903</c:v>
                </c:pt>
                <c:pt idx="246876">
                  <c:v>571.95127490805305</c:v>
                </c:pt>
                <c:pt idx="246877">
                  <c:v>571.95359166332605</c:v>
                </c:pt>
                <c:pt idx="246878">
                  <c:v>571.95590841859996</c:v>
                </c:pt>
                <c:pt idx="246879">
                  <c:v>571.95822517387296</c:v>
                </c:pt>
                <c:pt idx="246880">
                  <c:v>571.96054192914698</c:v>
                </c:pt>
                <c:pt idx="246881">
                  <c:v>571.96285868441998</c:v>
                </c:pt>
                <c:pt idx="246882">
                  <c:v>571.96517543969401</c:v>
                </c:pt>
                <c:pt idx="246883">
                  <c:v>571.96749219496803</c:v>
                </c:pt>
                <c:pt idx="246884">
                  <c:v>571.96980895024103</c:v>
                </c:pt>
                <c:pt idx="246885">
                  <c:v>571.97212570551505</c:v>
                </c:pt>
                <c:pt idx="246886">
                  <c:v>571.97444246078805</c:v>
                </c:pt>
                <c:pt idx="246887">
                  <c:v>571.97675921606196</c:v>
                </c:pt>
                <c:pt idx="246888">
                  <c:v>571.97907597133496</c:v>
                </c:pt>
                <c:pt idx="246889">
                  <c:v>571.98139272660899</c:v>
                </c:pt>
                <c:pt idx="246890">
                  <c:v>571.98370948188301</c:v>
                </c:pt>
                <c:pt idx="246891">
                  <c:v>571.98602623715601</c:v>
                </c:pt>
                <c:pt idx="246892">
                  <c:v>571.98834299243003</c:v>
                </c:pt>
                <c:pt idx="246893">
                  <c:v>571.99065974770303</c:v>
                </c:pt>
                <c:pt idx="246894">
                  <c:v>571.99297650297694</c:v>
                </c:pt>
                <c:pt idx="246895">
                  <c:v>571.99529325824994</c:v>
                </c:pt>
                <c:pt idx="246896">
                  <c:v>571.99761001352397</c:v>
                </c:pt>
                <c:pt idx="246897">
                  <c:v>571.99992676879799</c:v>
                </c:pt>
                <c:pt idx="246898">
                  <c:v>572.00224352407099</c:v>
                </c:pt>
                <c:pt idx="246899">
                  <c:v>572.00456027934501</c:v>
                </c:pt>
                <c:pt idx="246900">
                  <c:v>572.00687703461801</c:v>
                </c:pt>
                <c:pt idx="246901">
                  <c:v>572.00919378989204</c:v>
                </c:pt>
                <c:pt idx="246902">
                  <c:v>572.01151054516504</c:v>
                </c:pt>
                <c:pt idx="246903">
                  <c:v>572.01382730043895</c:v>
                </c:pt>
                <c:pt idx="246904">
                  <c:v>572.01614405571297</c:v>
                </c:pt>
                <c:pt idx="246905">
                  <c:v>572.01846081098597</c:v>
                </c:pt>
                <c:pt idx="246906">
                  <c:v>572.02077756625999</c:v>
                </c:pt>
                <c:pt idx="246907">
                  <c:v>572.02309432153299</c:v>
                </c:pt>
                <c:pt idx="246908">
                  <c:v>572.02541107680702</c:v>
                </c:pt>
                <c:pt idx="246909">
                  <c:v>572.02772783208002</c:v>
                </c:pt>
                <c:pt idx="246910">
                  <c:v>572.03004458735404</c:v>
                </c:pt>
                <c:pt idx="246911">
                  <c:v>572.03236134262795</c:v>
                </c:pt>
                <c:pt idx="246912">
                  <c:v>572.03467809790095</c:v>
                </c:pt>
                <c:pt idx="246913">
                  <c:v>572.03699485317497</c:v>
                </c:pt>
                <c:pt idx="246914">
                  <c:v>572.03931160844797</c:v>
                </c:pt>
                <c:pt idx="246915">
                  <c:v>572.041628363722</c:v>
                </c:pt>
                <c:pt idx="246916">
                  <c:v>572.043945118995</c:v>
                </c:pt>
                <c:pt idx="246917">
                  <c:v>572.04626187426902</c:v>
                </c:pt>
                <c:pt idx="246918">
                  <c:v>572.04857862954304</c:v>
                </c:pt>
                <c:pt idx="246919">
                  <c:v>572.05089538481604</c:v>
                </c:pt>
                <c:pt idx="246920">
                  <c:v>572.05321214008995</c:v>
                </c:pt>
                <c:pt idx="246921">
                  <c:v>572.05552889536295</c:v>
                </c:pt>
                <c:pt idx="246922">
                  <c:v>572.05784565063698</c:v>
                </c:pt>
                <c:pt idx="246923">
                  <c:v>572.06016240590998</c:v>
                </c:pt>
                <c:pt idx="246924">
                  <c:v>572.062479161184</c:v>
                </c:pt>
                <c:pt idx="246925">
                  <c:v>572.06479591645802</c:v>
                </c:pt>
                <c:pt idx="246926">
                  <c:v>572.06711267173102</c:v>
                </c:pt>
                <c:pt idx="246927">
                  <c:v>572.06942942700505</c:v>
                </c:pt>
                <c:pt idx="246928">
                  <c:v>572.07174618227805</c:v>
                </c:pt>
                <c:pt idx="246929">
                  <c:v>572.07406293755196</c:v>
                </c:pt>
                <c:pt idx="246930">
                  <c:v>572.07637969282496</c:v>
                </c:pt>
                <c:pt idx="246931">
                  <c:v>572.07869644809898</c:v>
                </c:pt>
                <c:pt idx="246932">
                  <c:v>572.08101320337198</c:v>
                </c:pt>
                <c:pt idx="246933">
                  <c:v>572.083329958646</c:v>
                </c:pt>
                <c:pt idx="246934">
                  <c:v>572.08564671392003</c:v>
                </c:pt>
                <c:pt idx="246935">
                  <c:v>572.08796346919303</c:v>
                </c:pt>
                <c:pt idx="246936">
                  <c:v>572.09028022446705</c:v>
                </c:pt>
                <c:pt idx="246937">
                  <c:v>572.09259697974005</c:v>
                </c:pt>
                <c:pt idx="246938">
                  <c:v>572.09491373501396</c:v>
                </c:pt>
                <c:pt idx="246939">
                  <c:v>572.09723049028696</c:v>
                </c:pt>
                <c:pt idx="246940">
                  <c:v>572.09954724556098</c:v>
                </c:pt>
                <c:pt idx="246941">
                  <c:v>572.10186400083501</c:v>
                </c:pt>
                <c:pt idx="246942">
                  <c:v>572.10418075610801</c:v>
                </c:pt>
                <c:pt idx="246943">
                  <c:v>572.10649751138203</c:v>
                </c:pt>
                <c:pt idx="246944">
                  <c:v>572.10881426665503</c:v>
                </c:pt>
                <c:pt idx="246945">
                  <c:v>572.11113102192905</c:v>
                </c:pt>
                <c:pt idx="246946">
                  <c:v>572.11344777720205</c:v>
                </c:pt>
                <c:pt idx="246947">
                  <c:v>572.11576453247596</c:v>
                </c:pt>
                <c:pt idx="246948">
                  <c:v>572.11808128774999</c:v>
                </c:pt>
                <c:pt idx="246949">
                  <c:v>572.12039804302299</c:v>
                </c:pt>
                <c:pt idx="246950">
                  <c:v>572.12271479829701</c:v>
                </c:pt>
                <c:pt idx="246951">
                  <c:v>572.12503155357001</c:v>
                </c:pt>
                <c:pt idx="246952">
                  <c:v>572.12734830884403</c:v>
                </c:pt>
                <c:pt idx="246953">
                  <c:v>572.12966506411703</c:v>
                </c:pt>
                <c:pt idx="246954">
                  <c:v>572.13198181939094</c:v>
                </c:pt>
                <c:pt idx="246955">
                  <c:v>572.13429857466497</c:v>
                </c:pt>
                <c:pt idx="246956">
                  <c:v>572.13661532993797</c:v>
                </c:pt>
                <c:pt idx="246957">
                  <c:v>572.13893208521199</c:v>
                </c:pt>
                <c:pt idx="246958">
                  <c:v>572.14124884048499</c:v>
                </c:pt>
                <c:pt idx="246959">
                  <c:v>572.14356559575901</c:v>
                </c:pt>
                <c:pt idx="246960">
                  <c:v>572.14588235103201</c:v>
                </c:pt>
                <c:pt idx="246961">
                  <c:v>572.14819910630604</c:v>
                </c:pt>
                <c:pt idx="246962">
                  <c:v>572.15051586157995</c:v>
                </c:pt>
                <c:pt idx="246963">
                  <c:v>572.15283261685295</c:v>
                </c:pt>
                <c:pt idx="246964">
                  <c:v>572.15514937212697</c:v>
                </c:pt>
                <c:pt idx="246965">
                  <c:v>572.15746612739997</c:v>
                </c:pt>
                <c:pt idx="246966">
                  <c:v>572.15978288267399</c:v>
                </c:pt>
                <c:pt idx="246967">
                  <c:v>572.16209963794699</c:v>
                </c:pt>
                <c:pt idx="246968">
                  <c:v>572.16441639322102</c:v>
                </c:pt>
                <c:pt idx="246969">
                  <c:v>572.16673314849504</c:v>
                </c:pt>
                <c:pt idx="246970">
                  <c:v>572.16904990376804</c:v>
                </c:pt>
                <c:pt idx="246971">
                  <c:v>572.17136665904195</c:v>
                </c:pt>
                <c:pt idx="246972">
                  <c:v>572.17368341431495</c:v>
                </c:pt>
                <c:pt idx="246973">
                  <c:v>572.17600016958897</c:v>
                </c:pt>
                <c:pt idx="246974">
                  <c:v>572.17831692486197</c:v>
                </c:pt>
                <c:pt idx="246975">
                  <c:v>572.180633680136</c:v>
                </c:pt>
                <c:pt idx="246976">
                  <c:v>572.18295043541002</c:v>
                </c:pt>
                <c:pt idx="246977">
                  <c:v>572.18526719068302</c:v>
                </c:pt>
                <c:pt idx="246978">
                  <c:v>572.18758394595704</c:v>
                </c:pt>
                <c:pt idx="246979">
                  <c:v>572.18990070123004</c:v>
                </c:pt>
                <c:pt idx="246980">
                  <c:v>572.19221745650395</c:v>
                </c:pt>
                <c:pt idx="246981">
                  <c:v>572.19453421177695</c:v>
                </c:pt>
                <c:pt idx="246982">
                  <c:v>572.19685096705098</c:v>
                </c:pt>
                <c:pt idx="246983">
                  <c:v>572.19916772232398</c:v>
                </c:pt>
                <c:pt idx="246984">
                  <c:v>572.201484477598</c:v>
                </c:pt>
                <c:pt idx="246985">
                  <c:v>572.20380123287202</c:v>
                </c:pt>
                <c:pt idx="246986">
                  <c:v>572.20611798814502</c:v>
                </c:pt>
                <c:pt idx="246987">
                  <c:v>572.20843474341905</c:v>
                </c:pt>
                <c:pt idx="246988">
                  <c:v>572.21075149869205</c:v>
                </c:pt>
                <c:pt idx="246989">
                  <c:v>572.21306825396596</c:v>
                </c:pt>
                <c:pt idx="246990">
                  <c:v>572.21538500923896</c:v>
                </c:pt>
                <c:pt idx="246991">
                  <c:v>572.21770176451298</c:v>
                </c:pt>
                <c:pt idx="246992">
                  <c:v>572.220018519787</c:v>
                </c:pt>
                <c:pt idx="246993">
                  <c:v>572.22233527506</c:v>
                </c:pt>
                <c:pt idx="246994">
                  <c:v>572.22465203033403</c:v>
                </c:pt>
                <c:pt idx="246995">
                  <c:v>572.22696878560703</c:v>
                </c:pt>
                <c:pt idx="246996">
                  <c:v>572.22928554088105</c:v>
                </c:pt>
                <c:pt idx="246997">
                  <c:v>572.23160229615405</c:v>
                </c:pt>
                <c:pt idx="246998">
                  <c:v>572.23391905142796</c:v>
                </c:pt>
                <c:pt idx="246999">
                  <c:v>572.23623580670198</c:v>
                </c:pt>
                <c:pt idx="247000">
                  <c:v>572.23855256197498</c:v>
                </c:pt>
                <c:pt idx="247001">
                  <c:v>572.24086931724901</c:v>
                </c:pt>
                <c:pt idx="247002">
                  <c:v>572.24318607252201</c:v>
                </c:pt>
                <c:pt idx="247003">
                  <c:v>572.24550282779603</c:v>
                </c:pt>
                <c:pt idx="247004">
                  <c:v>572.24781958306903</c:v>
                </c:pt>
                <c:pt idx="247005">
                  <c:v>572.25013633834305</c:v>
                </c:pt>
                <c:pt idx="247006">
                  <c:v>572.25245309361696</c:v>
                </c:pt>
                <c:pt idx="247007">
                  <c:v>572.25476984888996</c:v>
                </c:pt>
                <c:pt idx="247008">
                  <c:v>572.25708660416399</c:v>
                </c:pt>
                <c:pt idx="247009">
                  <c:v>572.25940335943699</c:v>
                </c:pt>
                <c:pt idx="247010">
                  <c:v>572.26172011471101</c:v>
                </c:pt>
                <c:pt idx="247011">
                  <c:v>572.26403686998401</c:v>
                </c:pt>
                <c:pt idx="247012">
                  <c:v>572.26635362525803</c:v>
                </c:pt>
                <c:pt idx="247013">
                  <c:v>572.26867038053194</c:v>
                </c:pt>
                <c:pt idx="247014">
                  <c:v>572.27098713580494</c:v>
                </c:pt>
                <c:pt idx="247015">
                  <c:v>572.27330389107897</c:v>
                </c:pt>
                <c:pt idx="247016">
                  <c:v>572.27562064635197</c:v>
                </c:pt>
                <c:pt idx="247017">
                  <c:v>572.27793740162599</c:v>
                </c:pt>
                <c:pt idx="247018">
                  <c:v>572.28025415689899</c:v>
                </c:pt>
                <c:pt idx="247019">
                  <c:v>572.28257091217301</c:v>
                </c:pt>
                <c:pt idx="247020">
                  <c:v>572.28488766744704</c:v>
                </c:pt>
                <c:pt idx="247021">
                  <c:v>572.28720442272004</c:v>
                </c:pt>
                <c:pt idx="247022">
                  <c:v>572.28952117799395</c:v>
                </c:pt>
                <c:pt idx="247023">
                  <c:v>572.29183793326695</c:v>
                </c:pt>
                <c:pt idx="247024">
                  <c:v>572.29415468854097</c:v>
                </c:pt>
                <c:pt idx="247025">
                  <c:v>572.29647144381397</c:v>
                </c:pt>
                <c:pt idx="247026">
                  <c:v>572.29878819908799</c:v>
                </c:pt>
                <c:pt idx="247027">
                  <c:v>572.30110495436099</c:v>
                </c:pt>
                <c:pt idx="247028">
                  <c:v>572.30342170963502</c:v>
                </c:pt>
                <c:pt idx="247029">
                  <c:v>572.30573846490904</c:v>
                </c:pt>
                <c:pt idx="247030">
                  <c:v>572.30805522018204</c:v>
                </c:pt>
                <c:pt idx="247031">
                  <c:v>572.31037197545595</c:v>
                </c:pt>
                <c:pt idx="247032">
                  <c:v>572.31268873072895</c:v>
                </c:pt>
                <c:pt idx="247033">
                  <c:v>572.31500548600297</c:v>
                </c:pt>
                <c:pt idx="247034">
                  <c:v>572.31732224127597</c:v>
                </c:pt>
                <c:pt idx="247035">
                  <c:v>572.31963899655</c:v>
                </c:pt>
                <c:pt idx="247036">
                  <c:v>572.32195575182402</c:v>
                </c:pt>
                <c:pt idx="247037">
                  <c:v>572.32427250709702</c:v>
                </c:pt>
                <c:pt idx="247038">
                  <c:v>572.32658926237104</c:v>
                </c:pt>
                <c:pt idx="247039">
                  <c:v>572.32890601764404</c:v>
                </c:pt>
                <c:pt idx="247040">
                  <c:v>572.33122277291795</c:v>
                </c:pt>
                <c:pt idx="247041">
                  <c:v>572.33353952819095</c:v>
                </c:pt>
                <c:pt idx="247042">
                  <c:v>572.33585628346498</c:v>
                </c:pt>
                <c:pt idx="247043">
                  <c:v>572.338173038739</c:v>
                </c:pt>
                <c:pt idx="247044">
                  <c:v>572.340489794012</c:v>
                </c:pt>
                <c:pt idx="247045">
                  <c:v>572.34280654928602</c:v>
                </c:pt>
                <c:pt idx="247046">
                  <c:v>572.34512330455902</c:v>
                </c:pt>
                <c:pt idx="247047">
                  <c:v>572.34744005983305</c:v>
                </c:pt>
                <c:pt idx="247048">
                  <c:v>572.34975681510605</c:v>
                </c:pt>
                <c:pt idx="247049">
                  <c:v>572.35207357037996</c:v>
                </c:pt>
                <c:pt idx="247050">
                  <c:v>572.35439032565398</c:v>
                </c:pt>
                <c:pt idx="247051">
                  <c:v>572.35670708092698</c:v>
                </c:pt>
                <c:pt idx="247052">
                  <c:v>572.359023836201</c:v>
                </c:pt>
                <c:pt idx="247053">
                  <c:v>572.361340591474</c:v>
                </c:pt>
                <c:pt idx="247054">
                  <c:v>572.36365734674803</c:v>
                </c:pt>
                <c:pt idx="247055">
                  <c:v>572.36597410202103</c:v>
                </c:pt>
                <c:pt idx="247056">
                  <c:v>572.36829085729505</c:v>
                </c:pt>
                <c:pt idx="247057">
                  <c:v>572.37060761256896</c:v>
                </c:pt>
                <c:pt idx="247058">
                  <c:v>572.37292436784196</c:v>
                </c:pt>
                <c:pt idx="247059">
                  <c:v>572.37524112311598</c:v>
                </c:pt>
                <c:pt idx="247060">
                  <c:v>572.37755787838898</c:v>
                </c:pt>
                <c:pt idx="247061">
                  <c:v>572.37987463366301</c:v>
                </c:pt>
                <c:pt idx="247062">
                  <c:v>572.38219138893601</c:v>
                </c:pt>
                <c:pt idx="247063">
                  <c:v>572.38450814421003</c:v>
                </c:pt>
                <c:pt idx="247064">
                  <c:v>572.38682489948405</c:v>
                </c:pt>
                <c:pt idx="247065">
                  <c:v>572.38914165475705</c:v>
                </c:pt>
                <c:pt idx="247066">
                  <c:v>572.39145841003096</c:v>
                </c:pt>
                <c:pt idx="247067">
                  <c:v>572.39377516530396</c:v>
                </c:pt>
                <c:pt idx="247068">
                  <c:v>572.39609192057799</c:v>
                </c:pt>
                <c:pt idx="247069">
                  <c:v>572.39840867585099</c:v>
                </c:pt>
                <c:pt idx="247070">
                  <c:v>572.40072543112501</c:v>
                </c:pt>
                <c:pt idx="247071">
                  <c:v>572.40304218639903</c:v>
                </c:pt>
                <c:pt idx="247072">
                  <c:v>572.40535894167203</c:v>
                </c:pt>
                <c:pt idx="247073">
                  <c:v>572.40767569694594</c:v>
                </c:pt>
                <c:pt idx="247074">
                  <c:v>572.40999245221894</c:v>
                </c:pt>
                <c:pt idx="247075">
                  <c:v>572.41230920749297</c:v>
                </c:pt>
                <c:pt idx="247076">
                  <c:v>572.41462596276597</c:v>
                </c:pt>
                <c:pt idx="247077">
                  <c:v>572.41694271803999</c:v>
                </c:pt>
                <c:pt idx="247078">
                  <c:v>572.41925947331299</c:v>
                </c:pt>
                <c:pt idx="247079">
                  <c:v>572.42157622858701</c:v>
                </c:pt>
                <c:pt idx="247080">
                  <c:v>572.42389298386104</c:v>
                </c:pt>
                <c:pt idx="247081">
                  <c:v>572.42620973913404</c:v>
                </c:pt>
                <c:pt idx="247082">
                  <c:v>572.42852649440795</c:v>
                </c:pt>
                <c:pt idx="247083">
                  <c:v>572.43084324968095</c:v>
                </c:pt>
                <c:pt idx="247084">
                  <c:v>572.43316000495497</c:v>
                </c:pt>
                <c:pt idx="247085">
                  <c:v>572.43547676022797</c:v>
                </c:pt>
                <c:pt idx="247086">
                  <c:v>572.43779351550199</c:v>
                </c:pt>
                <c:pt idx="247087">
                  <c:v>572.44011027077602</c:v>
                </c:pt>
                <c:pt idx="247088">
                  <c:v>572.44242702604902</c:v>
                </c:pt>
                <c:pt idx="247089">
                  <c:v>572.44474378132304</c:v>
                </c:pt>
                <c:pt idx="247090">
                  <c:v>572.44706053659604</c:v>
                </c:pt>
                <c:pt idx="247091">
                  <c:v>572.44937729186995</c:v>
                </c:pt>
                <c:pt idx="247092">
                  <c:v>572.45169404714295</c:v>
                </c:pt>
                <c:pt idx="247093">
                  <c:v>572.45401080241697</c:v>
                </c:pt>
                <c:pt idx="247094">
                  <c:v>572.456327557691</c:v>
                </c:pt>
                <c:pt idx="247095">
                  <c:v>572.458644312964</c:v>
                </c:pt>
                <c:pt idx="247096">
                  <c:v>572.46096106823802</c:v>
                </c:pt>
                <c:pt idx="247097">
                  <c:v>572.46327782351102</c:v>
                </c:pt>
                <c:pt idx="247098">
                  <c:v>572.46559457878504</c:v>
                </c:pt>
                <c:pt idx="247099">
                  <c:v>572.46791133405804</c:v>
                </c:pt>
                <c:pt idx="247100">
                  <c:v>572.47022808933195</c:v>
                </c:pt>
                <c:pt idx="247101">
                  <c:v>572.47254484460598</c:v>
                </c:pt>
                <c:pt idx="247102">
                  <c:v>572.47486159987898</c:v>
                </c:pt>
                <c:pt idx="247103">
                  <c:v>572.477178355153</c:v>
                </c:pt>
                <c:pt idx="247104">
                  <c:v>572.479495110426</c:v>
                </c:pt>
                <c:pt idx="247105">
                  <c:v>572.48181186570002</c:v>
                </c:pt>
                <c:pt idx="247106">
                  <c:v>572.48412862097302</c:v>
                </c:pt>
                <c:pt idx="247107">
                  <c:v>572.48644537624705</c:v>
                </c:pt>
                <c:pt idx="247108">
                  <c:v>572.48876213152096</c:v>
                </c:pt>
                <c:pt idx="247109">
                  <c:v>572.49107888679396</c:v>
                </c:pt>
                <c:pt idx="247110">
                  <c:v>572.49339564206798</c:v>
                </c:pt>
                <c:pt idx="247111">
                  <c:v>572.49571239734098</c:v>
                </c:pt>
                <c:pt idx="247112">
                  <c:v>572.498029152615</c:v>
                </c:pt>
                <c:pt idx="247113">
                  <c:v>572.500345907888</c:v>
                </c:pt>
                <c:pt idx="247114">
                  <c:v>572.50266266316203</c:v>
                </c:pt>
                <c:pt idx="247115">
                  <c:v>572.50497941843605</c:v>
                </c:pt>
                <c:pt idx="247116">
                  <c:v>572.50729617370905</c:v>
                </c:pt>
                <c:pt idx="247117">
                  <c:v>572.50961292898296</c:v>
                </c:pt>
                <c:pt idx="247118">
                  <c:v>572.51192968425596</c:v>
                </c:pt>
                <c:pt idx="247119">
                  <c:v>572.51424643952998</c:v>
                </c:pt>
                <c:pt idx="247120">
                  <c:v>572.51656319480298</c:v>
                </c:pt>
                <c:pt idx="247121">
                  <c:v>572.51887995007701</c:v>
                </c:pt>
                <c:pt idx="247122">
                  <c:v>572.52119670535103</c:v>
                </c:pt>
                <c:pt idx="247123">
                  <c:v>572.52351346062403</c:v>
                </c:pt>
                <c:pt idx="247124">
                  <c:v>572.52583021589805</c:v>
                </c:pt>
                <c:pt idx="247125">
                  <c:v>572.52814697117105</c:v>
                </c:pt>
                <c:pt idx="247126">
                  <c:v>572.53046372644496</c:v>
                </c:pt>
                <c:pt idx="247127">
                  <c:v>572.53278048171796</c:v>
                </c:pt>
                <c:pt idx="247128">
                  <c:v>572.53509723699199</c:v>
                </c:pt>
                <c:pt idx="247129">
                  <c:v>572.53741399226499</c:v>
                </c:pt>
                <c:pt idx="247130">
                  <c:v>572.53973074753901</c:v>
                </c:pt>
                <c:pt idx="247131">
                  <c:v>572.54204750281303</c:v>
                </c:pt>
                <c:pt idx="247132">
                  <c:v>572.54436425808603</c:v>
                </c:pt>
                <c:pt idx="247133">
                  <c:v>572.54668101335994</c:v>
                </c:pt>
                <c:pt idx="247134">
                  <c:v>572.54899776863294</c:v>
                </c:pt>
                <c:pt idx="247135">
                  <c:v>572.55131452390697</c:v>
                </c:pt>
                <c:pt idx="247136">
                  <c:v>572.55363127917997</c:v>
                </c:pt>
                <c:pt idx="247137">
                  <c:v>572.55594803445399</c:v>
                </c:pt>
                <c:pt idx="247138">
                  <c:v>572.55826478972801</c:v>
                </c:pt>
                <c:pt idx="247139">
                  <c:v>572.56058154500101</c:v>
                </c:pt>
                <c:pt idx="247140">
                  <c:v>572.56289830027504</c:v>
                </c:pt>
                <c:pt idx="247141">
                  <c:v>572.56521505554804</c:v>
                </c:pt>
                <c:pt idx="247142">
                  <c:v>572.56753181082195</c:v>
                </c:pt>
                <c:pt idx="247143">
                  <c:v>572.56984856609495</c:v>
                </c:pt>
                <c:pt idx="247144">
                  <c:v>572.57216532136897</c:v>
                </c:pt>
                <c:pt idx="247145">
                  <c:v>572.57448207664299</c:v>
                </c:pt>
                <c:pt idx="247146">
                  <c:v>572.57679883191599</c:v>
                </c:pt>
                <c:pt idx="247147">
                  <c:v>572.57911558719002</c:v>
                </c:pt>
                <c:pt idx="247148">
                  <c:v>572.58143234246302</c:v>
                </c:pt>
                <c:pt idx="247149">
                  <c:v>572.58374909773704</c:v>
                </c:pt>
                <c:pt idx="247150">
                  <c:v>572.58606585301004</c:v>
                </c:pt>
                <c:pt idx="247151">
                  <c:v>572.58838260828395</c:v>
                </c:pt>
                <c:pt idx="247152">
                  <c:v>572.59069936355797</c:v>
                </c:pt>
                <c:pt idx="247153">
                  <c:v>572.59301611883097</c:v>
                </c:pt>
                <c:pt idx="247154">
                  <c:v>572.595332874105</c:v>
                </c:pt>
                <c:pt idx="247155">
                  <c:v>572.597649629378</c:v>
                </c:pt>
                <c:pt idx="247156">
                  <c:v>572.59996638465202</c:v>
                </c:pt>
                <c:pt idx="247157">
                  <c:v>572.60228313992502</c:v>
                </c:pt>
                <c:pt idx="247158">
                  <c:v>572.60459989519904</c:v>
                </c:pt>
                <c:pt idx="247159">
                  <c:v>572.60691665047295</c:v>
                </c:pt>
                <c:pt idx="247160">
                  <c:v>572.60923340574595</c:v>
                </c:pt>
                <c:pt idx="247161">
                  <c:v>572.61155016101998</c:v>
                </c:pt>
                <c:pt idx="247162">
                  <c:v>572.61386691629298</c:v>
                </c:pt>
                <c:pt idx="247163">
                  <c:v>572.616183671567</c:v>
                </c:pt>
                <c:pt idx="247164">
                  <c:v>572.61850042684</c:v>
                </c:pt>
                <c:pt idx="247165">
                  <c:v>572.62081718211402</c:v>
                </c:pt>
                <c:pt idx="247166">
                  <c:v>572.62313393738805</c:v>
                </c:pt>
                <c:pt idx="247167">
                  <c:v>572.62545069266105</c:v>
                </c:pt>
                <c:pt idx="247168">
                  <c:v>572.62776744793496</c:v>
                </c:pt>
                <c:pt idx="247169">
                  <c:v>572.63008420320796</c:v>
                </c:pt>
                <c:pt idx="247170">
                  <c:v>572.63240095848198</c:v>
                </c:pt>
                <c:pt idx="247171">
                  <c:v>572.63471771375498</c:v>
                </c:pt>
                <c:pt idx="247172">
                  <c:v>572.637034469029</c:v>
                </c:pt>
                <c:pt idx="247173">
                  <c:v>572.63935122430303</c:v>
                </c:pt>
                <c:pt idx="247174">
                  <c:v>572.64166797957603</c:v>
                </c:pt>
                <c:pt idx="247175">
                  <c:v>572.64398473485005</c:v>
                </c:pt>
                <c:pt idx="247176">
                  <c:v>572.64630149012305</c:v>
                </c:pt>
                <c:pt idx="247177">
                  <c:v>572.64861824539696</c:v>
                </c:pt>
                <c:pt idx="247178">
                  <c:v>572.65093500066996</c:v>
                </c:pt>
                <c:pt idx="247179">
                  <c:v>572.65325175594398</c:v>
                </c:pt>
                <c:pt idx="247180">
                  <c:v>572.65556851121698</c:v>
                </c:pt>
                <c:pt idx="247181">
                  <c:v>572.65788526649101</c:v>
                </c:pt>
                <c:pt idx="247182">
                  <c:v>572.66020202176503</c:v>
                </c:pt>
                <c:pt idx="247183">
                  <c:v>572.66251877703803</c:v>
                </c:pt>
                <c:pt idx="247184">
                  <c:v>572.66483553231205</c:v>
                </c:pt>
                <c:pt idx="247185">
                  <c:v>572.66715228758505</c:v>
                </c:pt>
                <c:pt idx="247186">
                  <c:v>572.66946904285896</c:v>
                </c:pt>
                <c:pt idx="247187">
                  <c:v>572.67178579813196</c:v>
                </c:pt>
                <c:pt idx="247188">
                  <c:v>572.67410255340599</c:v>
                </c:pt>
                <c:pt idx="247189">
                  <c:v>572.67641930868001</c:v>
                </c:pt>
                <c:pt idx="247190">
                  <c:v>572.67873606395301</c:v>
                </c:pt>
                <c:pt idx="247191">
                  <c:v>572.68105281922703</c:v>
                </c:pt>
                <c:pt idx="247192">
                  <c:v>572.68336957450003</c:v>
                </c:pt>
                <c:pt idx="247193">
                  <c:v>572.68568632977394</c:v>
                </c:pt>
                <c:pt idx="247194">
                  <c:v>572.68800308504694</c:v>
                </c:pt>
                <c:pt idx="247195">
                  <c:v>572.69031984032097</c:v>
                </c:pt>
                <c:pt idx="247196">
                  <c:v>572.69263659559499</c:v>
                </c:pt>
                <c:pt idx="247197">
                  <c:v>572.69495335086799</c:v>
                </c:pt>
                <c:pt idx="247198">
                  <c:v>572.69727010614201</c:v>
                </c:pt>
                <c:pt idx="247199">
                  <c:v>572.69958686141501</c:v>
                </c:pt>
                <c:pt idx="247200">
                  <c:v>572.70190361668904</c:v>
                </c:pt>
                <c:pt idx="247201">
                  <c:v>572.70422037196204</c:v>
                </c:pt>
                <c:pt idx="247202">
                  <c:v>572.70653712723595</c:v>
                </c:pt>
                <c:pt idx="247203">
                  <c:v>572.70885388250997</c:v>
                </c:pt>
                <c:pt idx="247204">
                  <c:v>572.71117063778297</c:v>
                </c:pt>
                <c:pt idx="247205">
                  <c:v>572.71348739305699</c:v>
                </c:pt>
                <c:pt idx="247206">
                  <c:v>572.71580414832999</c:v>
                </c:pt>
                <c:pt idx="247207">
                  <c:v>572.71812090360402</c:v>
                </c:pt>
                <c:pt idx="247208">
                  <c:v>572.72043765887702</c:v>
                </c:pt>
                <c:pt idx="247209">
                  <c:v>572.72275441415104</c:v>
                </c:pt>
                <c:pt idx="247210">
                  <c:v>572.72507116942495</c:v>
                </c:pt>
                <c:pt idx="247211">
                  <c:v>572.72738792469795</c:v>
                </c:pt>
                <c:pt idx="247212">
                  <c:v>572.72970467997197</c:v>
                </c:pt>
                <c:pt idx="247213">
                  <c:v>572.73202143524497</c:v>
                </c:pt>
                <c:pt idx="247214">
                  <c:v>572.734338190519</c:v>
                </c:pt>
                <c:pt idx="247215">
                  <c:v>572.736654945792</c:v>
                </c:pt>
                <c:pt idx="247216">
                  <c:v>572.73897170106602</c:v>
                </c:pt>
                <c:pt idx="247217">
                  <c:v>572.74128845634004</c:v>
                </c:pt>
                <c:pt idx="247218">
                  <c:v>572.74360521161304</c:v>
                </c:pt>
                <c:pt idx="247219">
                  <c:v>572.74592196688695</c:v>
                </c:pt>
                <c:pt idx="247220">
                  <c:v>572.74823872215995</c:v>
                </c:pt>
                <c:pt idx="247221">
                  <c:v>572.75055547743398</c:v>
                </c:pt>
                <c:pt idx="247222">
                  <c:v>572.75287223270698</c:v>
                </c:pt>
                <c:pt idx="247223">
                  <c:v>572.755188987981</c:v>
                </c:pt>
                <c:pt idx="247224">
                  <c:v>572.75750574325502</c:v>
                </c:pt>
                <c:pt idx="247225">
                  <c:v>572.75982249852802</c:v>
                </c:pt>
                <c:pt idx="247226">
                  <c:v>572.76213925380205</c:v>
                </c:pt>
                <c:pt idx="247227">
                  <c:v>572.76445600907505</c:v>
                </c:pt>
                <c:pt idx="247228">
                  <c:v>572.76677276434896</c:v>
                </c:pt>
                <c:pt idx="247229">
                  <c:v>572.76908951962196</c:v>
                </c:pt>
                <c:pt idx="247230">
                  <c:v>572.77140627489598</c:v>
                </c:pt>
                <c:pt idx="247231">
                  <c:v>572.77372303016898</c:v>
                </c:pt>
                <c:pt idx="247232">
                  <c:v>572.776039785443</c:v>
                </c:pt>
                <c:pt idx="247233">
                  <c:v>572.77835654071703</c:v>
                </c:pt>
                <c:pt idx="247234">
                  <c:v>572.78067329599003</c:v>
                </c:pt>
                <c:pt idx="247235">
                  <c:v>572.78299005126405</c:v>
                </c:pt>
                <c:pt idx="247236">
                  <c:v>572.78530680653705</c:v>
                </c:pt>
                <c:pt idx="247237">
                  <c:v>572.78762356181096</c:v>
                </c:pt>
                <c:pt idx="247238">
                  <c:v>572.78994031708396</c:v>
                </c:pt>
                <c:pt idx="247239">
                  <c:v>572.79225707235798</c:v>
                </c:pt>
                <c:pt idx="247240">
                  <c:v>572.79457382763201</c:v>
                </c:pt>
                <c:pt idx="247241">
                  <c:v>572.79689058290501</c:v>
                </c:pt>
                <c:pt idx="247242">
                  <c:v>572.79920733817903</c:v>
                </c:pt>
                <c:pt idx="247243">
                  <c:v>572.80152409345203</c:v>
                </c:pt>
                <c:pt idx="247244">
                  <c:v>572.80384084872605</c:v>
                </c:pt>
                <c:pt idx="247245">
                  <c:v>572.80615760399905</c:v>
                </c:pt>
                <c:pt idx="247246">
                  <c:v>572.80847435927296</c:v>
                </c:pt>
                <c:pt idx="247247">
                  <c:v>572.81079111454699</c:v>
                </c:pt>
                <c:pt idx="247248">
                  <c:v>572.81310786981999</c:v>
                </c:pt>
                <c:pt idx="247249">
                  <c:v>572.81542462509401</c:v>
                </c:pt>
                <c:pt idx="247250">
                  <c:v>572.81774138036701</c:v>
                </c:pt>
                <c:pt idx="247251">
                  <c:v>572.82005813564103</c:v>
                </c:pt>
                <c:pt idx="247252">
                  <c:v>572.82237489091403</c:v>
                </c:pt>
                <c:pt idx="247253">
                  <c:v>572.82469164618794</c:v>
                </c:pt>
                <c:pt idx="247254">
                  <c:v>572.82700840146197</c:v>
                </c:pt>
                <c:pt idx="247255">
                  <c:v>572.82932515673497</c:v>
                </c:pt>
                <c:pt idx="247256">
                  <c:v>572.83164191200899</c:v>
                </c:pt>
                <c:pt idx="247257">
                  <c:v>572.83395866728199</c:v>
                </c:pt>
                <c:pt idx="247258">
                  <c:v>572.83627542255601</c:v>
                </c:pt>
                <c:pt idx="247259">
                  <c:v>572.83859217782901</c:v>
                </c:pt>
                <c:pt idx="247260">
                  <c:v>572.84090893310304</c:v>
                </c:pt>
                <c:pt idx="247261">
                  <c:v>572.84322568837695</c:v>
                </c:pt>
                <c:pt idx="247262">
                  <c:v>572.84554244364995</c:v>
                </c:pt>
                <c:pt idx="247263">
                  <c:v>572.84785919892397</c:v>
                </c:pt>
                <c:pt idx="247264">
                  <c:v>572.85017595419697</c:v>
                </c:pt>
                <c:pt idx="247265">
                  <c:v>572.85249270947099</c:v>
                </c:pt>
                <c:pt idx="247266">
                  <c:v>572.85480946474399</c:v>
                </c:pt>
                <c:pt idx="247267">
                  <c:v>572.85712622001802</c:v>
                </c:pt>
                <c:pt idx="247268">
                  <c:v>572.85944297529204</c:v>
                </c:pt>
                <c:pt idx="247269">
                  <c:v>572.86175973056504</c:v>
                </c:pt>
                <c:pt idx="247270">
                  <c:v>572.86407648583895</c:v>
                </c:pt>
                <c:pt idx="247271">
                  <c:v>572.86639324111195</c:v>
                </c:pt>
                <c:pt idx="247272">
                  <c:v>572.86870999638597</c:v>
                </c:pt>
                <c:pt idx="247273">
                  <c:v>572.87102675165897</c:v>
                </c:pt>
                <c:pt idx="247274">
                  <c:v>572.873343506933</c:v>
                </c:pt>
                <c:pt idx="247275">
                  <c:v>572.87566026220702</c:v>
                </c:pt>
                <c:pt idx="247276">
                  <c:v>572.87797701748002</c:v>
                </c:pt>
                <c:pt idx="247277">
                  <c:v>572.88029377275404</c:v>
                </c:pt>
                <c:pt idx="247278">
                  <c:v>572.88261052802704</c:v>
                </c:pt>
                <c:pt idx="247279">
                  <c:v>572.88492728330095</c:v>
                </c:pt>
                <c:pt idx="247280">
                  <c:v>572.88724403857395</c:v>
                </c:pt>
                <c:pt idx="247281">
                  <c:v>572.88956079384798</c:v>
                </c:pt>
                <c:pt idx="247282">
                  <c:v>572.89187754912098</c:v>
                </c:pt>
                <c:pt idx="247283">
                  <c:v>572.894194304395</c:v>
                </c:pt>
                <c:pt idx="247284">
                  <c:v>572.89651105966902</c:v>
                </c:pt>
                <c:pt idx="247285">
                  <c:v>572.89882781494202</c:v>
                </c:pt>
                <c:pt idx="247286">
                  <c:v>572.90114457021605</c:v>
                </c:pt>
                <c:pt idx="247287">
                  <c:v>572.90346132548905</c:v>
                </c:pt>
                <c:pt idx="247288">
                  <c:v>572.90577808076296</c:v>
                </c:pt>
                <c:pt idx="247289">
                  <c:v>572.90809483603596</c:v>
                </c:pt>
                <c:pt idx="247290">
                  <c:v>572.91041159130998</c:v>
                </c:pt>
                <c:pt idx="247291">
                  <c:v>572.912728346584</c:v>
                </c:pt>
                <c:pt idx="247292">
                  <c:v>572.915045101857</c:v>
                </c:pt>
                <c:pt idx="247293">
                  <c:v>572.91736185713103</c:v>
                </c:pt>
                <c:pt idx="247294">
                  <c:v>572.91967861240403</c:v>
                </c:pt>
                <c:pt idx="247295">
                  <c:v>572.92199536767805</c:v>
                </c:pt>
                <c:pt idx="247296">
                  <c:v>572.92431212295105</c:v>
                </c:pt>
                <c:pt idx="247297">
                  <c:v>572.92662887822496</c:v>
                </c:pt>
                <c:pt idx="247298">
                  <c:v>572.92894563349898</c:v>
                </c:pt>
                <c:pt idx="247299">
                  <c:v>572.93126238877198</c:v>
                </c:pt>
                <c:pt idx="247300">
                  <c:v>572.93357914404601</c:v>
                </c:pt>
                <c:pt idx="247301">
                  <c:v>572.93589589931901</c:v>
                </c:pt>
                <c:pt idx="247302">
                  <c:v>572.93821265459303</c:v>
                </c:pt>
                <c:pt idx="247303">
                  <c:v>572.94052940986603</c:v>
                </c:pt>
                <c:pt idx="247304">
                  <c:v>572.94284616514005</c:v>
                </c:pt>
                <c:pt idx="247305">
                  <c:v>572.94516292041396</c:v>
                </c:pt>
                <c:pt idx="247306">
                  <c:v>572.94747967568696</c:v>
                </c:pt>
                <c:pt idx="247307">
                  <c:v>572.94979643096099</c:v>
                </c:pt>
                <c:pt idx="247308">
                  <c:v>572.95211318623399</c:v>
                </c:pt>
                <c:pt idx="247309">
                  <c:v>572.95442994150801</c:v>
                </c:pt>
                <c:pt idx="247310">
                  <c:v>572.95674669678101</c:v>
                </c:pt>
                <c:pt idx="247311">
                  <c:v>572.95906345205503</c:v>
                </c:pt>
                <c:pt idx="247312">
                  <c:v>572.96138020732894</c:v>
                </c:pt>
                <c:pt idx="247313">
                  <c:v>572.96369696260194</c:v>
                </c:pt>
                <c:pt idx="247314">
                  <c:v>572.96601371787597</c:v>
                </c:pt>
                <c:pt idx="247315">
                  <c:v>572.96833047314897</c:v>
                </c:pt>
                <c:pt idx="247316">
                  <c:v>572.97064722842299</c:v>
                </c:pt>
                <c:pt idx="247317">
                  <c:v>572.97296398369599</c:v>
                </c:pt>
                <c:pt idx="247318">
                  <c:v>572.97528073897001</c:v>
                </c:pt>
                <c:pt idx="247319">
                  <c:v>572.97759749424404</c:v>
                </c:pt>
                <c:pt idx="247320">
                  <c:v>572.97991424951704</c:v>
                </c:pt>
                <c:pt idx="247321">
                  <c:v>572.98223100479095</c:v>
                </c:pt>
                <c:pt idx="247322">
                  <c:v>572.98454776006395</c:v>
                </c:pt>
                <c:pt idx="247323">
                  <c:v>572.98686451533797</c:v>
                </c:pt>
                <c:pt idx="247324">
                  <c:v>572.98918127061097</c:v>
                </c:pt>
                <c:pt idx="247325">
                  <c:v>572.99149802588499</c:v>
                </c:pt>
                <c:pt idx="247326">
                  <c:v>572.99381478115799</c:v>
                </c:pt>
                <c:pt idx="247327">
                  <c:v>572.99613153643202</c:v>
                </c:pt>
                <c:pt idx="247328">
                  <c:v>572.99844829170604</c:v>
                </c:pt>
                <c:pt idx="247329">
                  <c:v>573.00076504697904</c:v>
                </c:pt>
                <c:pt idx="247330">
                  <c:v>573.00308180225295</c:v>
                </c:pt>
                <c:pt idx="247331">
                  <c:v>573.00539855752595</c:v>
                </c:pt>
                <c:pt idx="247332">
                  <c:v>573.00771531279997</c:v>
                </c:pt>
                <c:pt idx="247333">
                  <c:v>573.01003206807297</c:v>
                </c:pt>
                <c:pt idx="247334">
                  <c:v>573.012348823347</c:v>
                </c:pt>
                <c:pt idx="247335">
                  <c:v>573.01466557862102</c:v>
                </c:pt>
                <c:pt idx="247336">
                  <c:v>573.01698233389402</c:v>
                </c:pt>
                <c:pt idx="247337">
                  <c:v>573.01929908916804</c:v>
                </c:pt>
                <c:pt idx="247338">
                  <c:v>573.02161584444104</c:v>
                </c:pt>
                <c:pt idx="247339">
                  <c:v>573.02393259971495</c:v>
                </c:pt>
                <c:pt idx="247340">
                  <c:v>573.02624935498795</c:v>
                </c:pt>
                <c:pt idx="247341">
                  <c:v>573.02856611026198</c:v>
                </c:pt>
                <c:pt idx="247342">
                  <c:v>573.030882865536</c:v>
                </c:pt>
                <c:pt idx="247343">
                  <c:v>573.033199620809</c:v>
                </c:pt>
                <c:pt idx="247344">
                  <c:v>573.03551637608302</c:v>
                </c:pt>
                <c:pt idx="247345">
                  <c:v>573.03783313135602</c:v>
                </c:pt>
                <c:pt idx="247346">
                  <c:v>573.04014988663005</c:v>
                </c:pt>
                <c:pt idx="247347">
                  <c:v>573.04246664190305</c:v>
                </c:pt>
                <c:pt idx="247348">
                  <c:v>573.04478339717696</c:v>
                </c:pt>
                <c:pt idx="247349">
                  <c:v>573.04710015245098</c:v>
                </c:pt>
                <c:pt idx="247350">
                  <c:v>573.04941690772398</c:v>
                </c:pt>
                <c:pt idx="247351">
                  <c:v>573.051733662998</c:v>
                </c:pt>
                <c:pt idx="247352">
                  <c:v>573.054050418271</c:v>
                </c:pt>
                <c:pt idx="247353">
                  <c:v>573.05636717354503</c:v>
                </c:pt>
                <c:pt idx="247354">
                  <c:v>573.05868392881803</c:v>
                </c:pt>
                <c:pt idx="247355">
                  <c:v>573.06100068409205</c:v>
                </c:pt>
                <c:pt idx="247356">
                  <c:v>573.06331743936596</c:v>
                </c:pt>
                <c:pt idx="247357">
                  <c:v>573.06563419463896</c:v>
                </c:pt>
                <c:pt idx="247358">
                  <c:v>573.06795094991298</c:v>
                </c:pt>
                <c:pt idx="247359">
                  <c:v>573.07026770518598</c:v>
                </c:pt>
                <c:pt idx="247360">
                  <c:v>573.07258446046001</c:v>
                </c:pt>
                <c:pt idx="247361">
                  <c:v>573.07490121573301</c:v>
                </c:pt>
                <c:pt idx="247362">
                  <c:v>573.07721797100703</c:v>
                </c:pt>
                <c:pt idx="247363">
                  <c:v>573.07953472628105</c:v>
                </c:pt>
                <c:pt idx="247364">
                  <c:v>573.08185148155405</c:v>
                </c:pt>
                <c:pt idx="247365">
                  <c:v>573.08416823682796</c:v>
                </c:pt>
                <c:pt idx="247366">
                  <c:v>573.08648499210096</c:v>
                </c:pt>
                <c:pt idx="247367">
                  <c:v>573.08880174737499</c:v>
                </c:pt>
                <c:pt idx="247368">
                  <c:v>573.09111850264799</c:v>
                </c:pt>
                <c:pt idx="247369">
                  <c:v>573.09343525792201</c:v>
                </c:pt>
                <c:pt idx="247370">
                  <c:v>573.09575201319603</c:v>
                </c:pt>
                <c:pt idx="247371">
                  <c:v>573.09806876846903</c:v>
                </c:pt>
                <c:pt idx="247372">
                  <c:v>573.10038552374294</c:v>
                </c:pt>
                <c:pt idx="247373">
                  <c:v>573.10270227901594</c:v>
                </c:pt>
                <c:pt idx="247374">
                  <c:v>573.10501903428997</c:v>
                </c:pt>
                <c:pt idx="247375">
                  <c:v>573.10733578956297</c:v>
                </c:pt>
                <c:pt idx="247376">
                  <c:v>573.10965254483699</c:v>
                </c:pt>
                <c:pt idx="247377">
                  <c:v>573.11196930010999</c:v>
                </c:pt>
                <c:pt idx="247378">
                  <c:v>573.11428605538401</c:v>
                </c:pt>
                <c:pt idx="247379">
                  <c:v>573.11660281065804</c:v>
                </c:pt>
                <c:pt idx="247380">
                  <c:v>573.11891956593104</c:v>
                </c:pt>
                <c:pt idx="247381">
                  <c:v>573.12123632120495</c:v>
                </c:pt>
                <c:pt idx="247382">
                  <c:v>573.12355307647795</c:v>
                </c:pt>
                <c:pt idx="247383">
                  <c:v>573.12586983175197</c:v>
                </c:pt>
                <c:pt idx="247384">
                  <c:v>573.12818658702497</c:v>
                </c:pt>
                <c:pt idx="247385">
                  <c:v>573.13050334229899</c:v>
                </c:pt>
                <c:pt idx="247386">
                  <c:v>573.13282009757302</c:v>
                </c:pt>
                <c:pt idx="247387">
                  <c:v>573.13513685284602</c:v>
                </c:pt>
                <c:pt idx="247388">
                  <c:v>573.13745360812004</c:v>
                </c:pt>
                <c:pt idx="247389">
                  <c:v>573.13977036339304</c:v>
                </c:pt>
                <c:pt idx="247390">
                  <c:v>573.14208711866695</c:v>
                </c:pt>
                <c:pt idx="247391">
                  <c:v>573.14440387393995</c:v>
                </c:pt>
                <c:pt idx="247392">
                  <c:v>573.14672062921397</c:v>
                </c:pt>
                <c:pt idx="247393">
                  <c:v>573.149037384488</c:v>
                </c:pt>
                <c:pt idx="247394">
                  <c:v>573.151354139761</c:v>
                </c:pt>
                <c:pt idx="247395">
                  <c:v>573.15367089503502</c:v>
                </c:pt>
                <c:pt idx="247396">
                  <c:v>573.15598765030802</c:v>
                </c:pt>
                <c:pt idx="247397">
                  <c:v>573.15830440558204</c:v>
                </c:pt>
                <c:pt idx="247398">
                  <c:v>573.16062116085504</c:v>
                </c:pt>
                <c:pt idx="247399">
                  <c:v>573.16293791612895</c:v>
                </c:pt>
                <c:pt idx="247400">
                  <c:v>573.16525467140298</c:v>
                </c:pt>
                <c:pt idx="247401">
                  <c:v>573.16757142667598</c:v>
                </c:pt>
                <c:pt idx="247402">
                  <c:v>573.16988818195</c:v>
                </c:pt>
                <c:pt idx="247403">
                  <c:v>573.172204937223</c:v>
                </c:pt>
                <c:pt idx="247404">
                  <c:v>573.17452169249702</c:v>
                </c:pt>
                <c:pt idx="247405">
                  <c:v>573.17683844777002</c:v>
                </c:pt>
                <c:pt idx="247406">
                  <c:v>573.17915520304405</c:v>
                </c:pt>
                <c:pt idx="247407">
                  <c:v>573.18147195831796</c:v>
                </c:pt>
                <c:pt idx="247408">
                  <c:v>573.18378871359096</c:v>
                </c:pt>
                <c:pt idx="247409">
                  <c:v>573.18610546886498</c:v>
                </c:pt>
                <c:pt idx="247410">
                  <c:v>573.18842222413798</c:v>
                </c:pt>
                <c:pt idx="247411">
                  <c:v>573.190738979412</c:v>
                </c:pt>
                <c:pt idx="247412">
                  <c:v>573.193055734685</c:v>
                </c:pt>
                <c:pt idx="247413">
                  <c:v>573.19537248995903</c:v>
                </c:pt>
                <c:pt idx="247414">
                  <c:v>573.19768924523305</c:v>
                </c:pt>
                <c:pt idx="247415">
                  <c:v>573.20000600050605</c:v>
                </c:pt>
                <c:pt idx="247416">
                  <c:v>573.20232275577996</c:v>
                </c:pt>
                <c:pt idx="247417">
                  <c:v>573.20463951105296</c:v>
                </c:pt>
                <c:pt idx="247418">
                  <c:v>573.20695626632698</c:v>
                </c:pt>
                <c:pt idx="247419">
                  <c:v>573.20927302159998</c:v>
                </c:pt>
                <c:pt idx="247420">
                  <c:v>573.21158977687401</c:v>
                </c:pt>
                <c:pt idx="247421">
                  <c:v>573.21390653214803</c:v>
                </c:pt>
                <c:pt idx="247422">
                  <c:v>573.21622328742103</c:v>
                </c:pt>
                <c:pt idx="247423">
                  <c:v>573.21854004269505</c:v>
                </c:pt>
                <c:pt idx="247424">
                  <c:v>573.22085679796805</c:v>
                </c:pt>
                <c:pt idx="247425">
                  <c:v>573.22317355324196</c:v>
                </c:pt>
                <c:pt idx="247426">
                  <c:v>573.22549030851496</c:v>
                </c:pt>
                <c:pt idx="247427">
                  <c:v>573.22780706378899</c:v>
                </c:pt>
                <c:pt idx="247428">
                  <c:v>573.23012381906199</c:v>
                </c:pt>
                <c:pt idx="247429">
                  <c:v>573.23244057433601</c:v>
                </c:pt>
                <c:pt idx="247430">
                  <c:v>573.23475732961003</c:v>
                </c:pt>
                <c:pt idx="247431">
                  <c:v>573.23707408488303</c:v>
                </c:pt>
                <c:pt idx="247432">
                  <c:v>573.23939084015694</c:v>
                </c:pt>
                <c:pt idx="247433">
                  <c:v>573.24170759542994</c:v>
                </c:pt>
                <c:pt idx="247434">
                  <c:v>573.24402435070397</c:v>
                </c:pt>
                <c:pt idx="247435">
                  <c:v>573.24634110597697</c:v>
                </c:pt>
                <c:pt idx="247436">
                  <c:v>573.24865786125099</c:v>
                </c:pt>
                <c:pt idx="247437">
                  <c:v>573.25097461652501</c:v>
                </c:pt>
                <c:pt idx="247438">
                  <c:v>573.25329137179801</c:v>
                </c:pt>
                <c:pt idx="247439">
                  <c:v>573.25560812707204</c:v>
                </c:pt>
                <c:pt idx="247440">
                  <c:v>573.25792488234504</c:v>
                </c:pt>
                <c:pt idx="247441">
                  <c:v>573.26024163761895</c:v>
                </c:pt>
                <c:pt idx="247442">
                  <c:v>573.26255839289195</c:v>
                </c:pt>
                <c:pt idx="247443">
                  <c:v>573.26487514816597</c:v>
                </c:pt>
                <c:pt idx="247444">
                  <c:v>573.26719190343999</c:v>
                </c:pt>
                <c:pt idx="247445">
                  <c:v>573.26950865871299</c:v>
                </c:pt>
                <c:pt idx="247446">
                  <c:v>573.27182541398702</c:v>
                </c:pt>
                <c:pt idx="247447">
                  <c:v>573.27414216926002</c:v>
                </c:pt>
                <c:pt idx="247448">
                  <c:v>573.27645892453404</c:v>
                </c:pt>
                <c:pt idx="247449">
                  <c:v>573.27877567980704</c:v>
                </c:pt>
                <c:pt idx="247450">
                  <c:v>573.28109243508095</c:v>
                </c:pt>
                <c:pt idx="247451">
                  <c:v>573.28340919035497</c:v>
                </c:pt>
                <c:pt idx="247452">
                  <c:v>573.28572594562797</c:v>
                </c:pt>
                <c:pt idx="247453">
                  <c:v>573.288042700902</c:v>
                </c:pt>
                <c:pt idx="247454">
                  <c:v>573.290359456175</c:v>
                </c:pt>
                <c:pt idx="247455">
                  <c:v>573.29267621144902</c:v>
                </c:pt>
                <c:pt idx="247456">
                  <c:v>573.29499296672202</c:v>
                </c:pt>
                <c:pt idx="247457">
                  <c:v>573.29730972199604</c:v>
                </c:pt>
                <c:pt idx="247458">
                  <c:v>573.29962647726995</c:v>
                </c:pt>
                <c:pt idx="247459">
                  <c:v>573.30194323254295</c:v>
                </c:pt>
                <c:pt idx="247460">
                  <c:v>573.30425998781698</c:v>
                </c:pt>
                <c:pt idx="247461">
                  <c:v>573.30657674308998</c:v>
                </c:pt>
                <c:pt idx="247462">
                  <c:v>573.308893498364</c:v>
                </c:pt>
                <c:pt idx="247463">
                  <c:v>573.311210253637</c:v>
                </c:pt>
                <c:pt idx="247464">
                  <c:v>573.31352700891102</c:v>
                </c:pt>
                <c:pt idx="247465">
                  <c:v>573.31584376418505</c:v>
                </c:pt>
                <c:pt idx="247466">
                  <c:v>573.31816051945805</c:v>
                </c:pt>
                <c:pt idx="247467">
                  <c:v>573.32047727473196</c:v>
                </c:pt>
                <c:pt idx="247468">
                  <c:v>573.32279403000496</c:v>
                </c:pt>
                <c:pt idx="247469">
                  <c:v>573.32511078527898</c:v>
                </c:pt>
                <c:pt idx="247470">
                  <c:v>573.32742754055198</c:v>
                </c:pt>
                <c:pt idx="247471">
                  <c:v>573.329744295826</c:v>
                </c:pt>
                <c:pt idx="247472">
                  <c:v>573.33206105110003</c:v>
                </c:pt>
                <c:pt idx="247473">
                  <c:v>573.33437780637303</c:v>
                </c:pt>
                <c:pt idx="247474">
                  <c:v>573.33669456164705</c:v>
                </c:pt>
                <c:pt idx="247475">
                  <c:v>573.33901131692005</c:v>
                </c:pt>
                <c:pt idx="247476">
                  <c:v>573.34132807219396</c:v>
                </c:pt>
                <c:pt idx="247477">
                  <c:v>573.34364482746696</c:v>
                </c:pt>
                <c:pt idx="247478">
                  <c:v>573.34596158274098</c:v>
                </c:pt>
                <c:pt idx="247479">
                  <c:v>573.34827833801398</c:v>
                </c:pt>
                <c:pt idx="247480">
                  <c:v>573.35059509328801</c:v>
                </c:pt>
                <c:pt idx="247481">
                  <c:v>573.35291184856203</c:v>
                </c:pt>
                <c:pt idx="247482">
                  <c:v>573.35522860383503</c:v>
                </c:pt>
                <c:pt idx="247483">
                  <c:v>573.35754535910905</c:v>
                </c:pt>
                <c:pt idx="247484">
                  <c:v>573.35986211438205</c:v>
                </c:pt>
                <c:pt idx="247485">
                  <c:v>573.36217886965596</c:v>
                </c:pt>
                <c:pt idx="247486">
                  <c:v>573.36449562492896</c:v>
                </c:pt>
                <c:pt idx="247487">
                  <c:v>573.36681238020299</c:v>
                </c:pt>
                <c:pt idx="247488">
                  <c:v>573.36912913547701</c:v>
                </c:pt>
                <c:pt idx="247489">
                  <c:v>573.37144589075001</c:v>
                </c:pt>
                <c:pt idx="247490">
                  <c:v>573.37376264602403</c:v>
                </c:pt>
                <c:pt idx="247491">
                  <c:v>573.37607940129703</c:v>
                </c:pt>
                <c:pt idx="247492">
                  <c:v>573.37839615657094</c:v>
                </c:pt>
                <c:pt idx="247493">
                  <c:v>573.38071291184394</c:v>
                </c:pt>
                <c:pt idx="247494">
                  <c:v>573.38302966711797</c:v>
                </c:pt>
                <c:pt idx="247495">
                  <c:v>573.38534642239199</c:v>
                </c:pt>
                <c:pt idx="247496">
                  <c:v>573.38766317766499</c:v>
                </c:pt>
                <c:pt idx="247497">
                  <c:v>573.38997993293901</c:v>
                </c:pt>
                <c:pt idx="247498">
                  <c:v>573.39229668821201</c:v>
                </c:pt>
                <c:pt idx="247499">
                  <c:v>573.39461344348604</c:v>
                </c:pt>
                <c:pt idx="247500">
                  <c:v>573.39693019875904</c:v>
                </c:pt>
                <c:pt idx="247501">
                  <c:v>573.39924695403295</c:v>
                </c:pt>
                <c:pt idx="247502">
                  <c:v>573.40156370930697</c:v>
                </c:pt>
                <c:pt idx="247503">
                  <c:v>573.40388046457997</c:v>
                </c:pt>
                <c:pt idx="247504">
                  <c:v>573.40619721985399</c:v>
                </c:pt>
                <c:pt idx="247505">
                  <c:v>573.40851397512699</c:v>
                </c:pt>
                <c:pt idx="247506">
                  <c:v>573.41083073040102</c:v>
                </c:pt>
                <c:pt idx="247507">
                  <c:v>573.41314748567402</c:v>
                </c:pt>
                <c:pt idx="247508">
                  <c:v>573.41546424094804</c:v>
                </c:pt>
                <c:pt idx="247509">
                  <c:v>573.41778099622195</c:v>
                </c:pt>
                <c:pt idx="247510">
                  <c:v>573.42009775149495</c:v>
                </c:pt>
                <c:pt idx="247511">
                  <c:v>573.42241450676897</c:v>
                </c:pt>
                <c:pt idx="247512">
                  <c:v>573.42473126204197</c:v>
                </c:pt>
                <c:pt idx="247513">
                  <c:v>573.427048017316</c:v>
                </c:pt>
                <c:pt idx="247514">
                  <c:v>573.429364772589</c:v>
                </c:pt>
                <c:pt idx="247515">
                  <c:v>573.43168152786302</c:v>
                </c:pt>
                <c:pt idx="247516">
                  <c:v>573.43399828313704</c:v>
                </c:pt>
                <c:pt idx="247517">
                  <c:v>573.43631503841004</c:v>
                </c:pt>
                <c:pt idx="247518">
                  <c:v>573.43863179368395</c:v>
                </c:pt>
                <c:pt idx="247519">
                  <c:v>573.44094854895695</c:v>
                </c:pt>
                <c:pt idx="247520">
                  <c:v>573.44326530423098</c:v>
                </c:pt>
                <c:pt idx="247521">
                  <c:v>573.44558205950398</c:v>
                </c:pt>
                <c:pt idx="247522">
                  <c:v>573.447898814778</c:v>
                </c:pt>
                <c:pt idx="247523">
                  <c:v>573.45021557005202</c:v>
                </c:pt>
                <c:pt idx="247524">
                  <c:v>573.45253232532502</c:v>
                </c:pt>
                <c:pt idx="247525">
                  <c:v>573.45484908059905</c:v>
                </c:pt>
                <c:pt idx="247526">
                  <c:v>573.45716583587205</c:v>
                </c:pt>
                <c:pt idx="247527">
                  <c:v>573.45948259114596</c:v>
                </c:pt>
                <c:pt idx="247528">
                  <c:v>573.46179934641896</c:v>
                </c:pt>
                <c:pt idx="247529">
                  <c:v>573.46411610169298</c:v>
                </c:pt>
                <c:pt idx="247530">
                  <c:v>573.46643285696598</c:v>
                </c:pt>
                <c:pt idx="247531">
                  <c:v>573.46874961224</c:v>
                </c:pt>
                <c:pt idx="247532">
                  <c:v>573.47106636751403</c:v>
                </c:pt>
                <c:pt idx="247533">
                  <c:v>573.47338312278703</c:v>
                </c:pt>
                <c:pt idx="247534">
                  <c:v>573.47569987806105</c:v>
                </c:pt>
                <c:pt idx="247535">
                  <c:v>573.47801663333405</c:v>
                </c:pt>
                <c:pt idx="247536">
                  <c:v>573.48033338860796</c:v>
                </c:pt>
                <c:pt idx="247537">
                  <c:v>573.48265014388096</c:v>
                </c:pt>
                <c:pt idx="247538">
                  <c:v>573.48496689915498</c:v>
                </c:pt>
                <c:pt idx="247539">
                  <c:v>573.48728365442901</c:v>
                </c:pt>
                <c:pt idx="247540">
                  <c:v>573.48960040970201</c:v>
                </c:pt>
                <c:pt idx="247541">
                  <c:v>573.49191716497603</c:v>
                </c:pt>
                <c:pt idx="247542">
                  <c:v>573.49423392024903</c:v>
                </c:pt>
                <c:pt idx="247543">
                  <c:v>573.49655067552305</c:v>
                </c:pt>
                <c:pt idx="247544">
                  <c:v>573.49886743079605</c:v>
                </c:pt>
                <c:pt idx="247545">
                  <c:v>573.50118418606996</c:v>
                </c:pt>
                <c:pt idx="247546">
                  <c:v>573.50350094134399</c:v>
                </c:pt>
                <c:pt idx="247547">
                  <c:v>573.50581769661699</c:v>
                </c:pt>
                <c:pt idx="247548">
                  <c:v>573.50813445189101</c:v>
                </c:pt>
                <c:pt idx="247549">
                  <c:v>573.51045120716401</c:v>
                </c:pt>
                <c:pt idx="247550">
                  <c:v>573.51276796243803</c:v>
                </c:pt>
                <c:pt idx="247551">
                  <c:v>573.51508471771103</c:v>
                </c:pt>
                <c:pt idx="247552">
                  <c:v>573.51740147298494</c:v>
                </c:pt>
                <c:pt idx="247553">
                  <c:v>573.51971822825897</c:v>
                </c:pt>
                <c:pt idx="247554">
                  <c:v>573.52203498353197</c:v>
                </c:pt>
                <c:pt idx="247555">
                  <c:v>573.52435173880599</c:v>
                </c:pt>
                <c:pt idx="247556">
                  <c:v>573.52666849407899</c:v>
                </c:pt>
                <c:pt idx="247557">
                  <c:v>573.52898524935301</c:v>
                </c:pt>
                <c:pt idx="247558">
                  <c:v>573.53130200462601</c:v>
                </c:pt>
                <c:pt idx="247559">
                  <c:v>573.53361875990004</c:v>
                </c:pt>
                <c:pt idx="247560">
                  <c:v>573.53593551517395</c:v>
                </c:pt>
                <c:pt idx="247561">
                  <c:v>573.53825227044695</c:v>
                </c:pt>
                <c:pt idx="247562">
                  <c:v>573.54056902572097</c:v>
                </c:pt>
                <c:pt idx="247563">
                  <c:v>573.54288578099397</c:v>
                </c:pt>
                <c:pt idx="247564">
                  <c:v>573.54520253626799</c:v>
                </c:pt>
                <c:pt idx="247565">
                  <c:v>573.54751929154099</c:v>
                </c:pt>
                <c:pt idx="247566">
                  <c:v>573.54983604681502</c:v>
                </c:pt>
                <c:pt idx="247567">
                  <c:v>573.55215280208904</c:v>
                </c:pt>
                <c:pt idx="247568">
                  <c:v>573.55446955736204</c:v>
                </c:pt>
                <c:pt idx="247569">
                  <c:v>573.55678631263595</c:v>
                </c:pt>
                <c:pt idx="247570">
                  <c:v>573.55910306790895</c:v>
                </c:pt>
                <c:pt idx="247571">
                  <c:v>573.56141982318297</c:v>
                </c:pt>
                <c:pt idx="247572">
                  <c:v>573.56373657845597</c:v>
                </c:pt>
                <c:pt idx="247573">
                  <c:v>573.56605333373</c:v>
                </c:pt>
                <c:pt idx="247574">
                  <c:v>573.56837008900402</c:v>
                </c:pt>
                <c:pt idx="247575">
                  <c:v>573.57068684427702</c:v>
                </c:pt>
                <c:pt idx="247576">
                  <c:v>573.57300359955104</c:v>
                </c:pt>
                <c:pt idx="247577">
                  <c:v>573.57532035482404</c:v>
                </c:pt>
                <c:pt idx="247578">
                  <c:v>573.57763711009795</c:v>
                </c:pt>
                <c:pt idx="247579">
                  <c:v>573.57995386537095</c:v>
                </c:pt>
                <c:pt idx="247580">
                  <c:v>573.58227062064498</c:v>
                </c:pt>
                <c:pt idx="247581">
                  <c:v>573.58458737591798</c:v>
                </c:pt>
                <c:pt idx="247582">
                  <c:v>573.586904131192</c:v>
                </c:pt>
                <c:pt idx="247583">
                  <c:v>573.58922088646602</c:v>
                </c:pt>
                <c:pt idx="247584">
                  <c:v>573.59153764173902</c:v>
                </c:pt>
                <c:pt idx="247585">
                  <c:v>573.59385439701305</c:v>
                </c:pt>
                <c:pt idx="247586">
                  <c:v>573.59617115228605</c:v>
                </c:pt>
                <c:pt idx="247587">
                  <c:v>573.59848790755996</c:v>
                </c:pt>
                <c:pt idx="247588">
                  <c:v>573.60080466283296</c:v>
                </c:pt>
                <c:pt idx="247589">
                  <c:v>573.60312141810698</c:v>
                </c:pt>
                <c:pt idx="247590">
                  <c:v>573.605438173381</c:v>
                </c:pt>
                <c:pt idx="247591">
                  <c:v>573.607754928654</c:v>
                </c:pt>
                <c:pt idx="247592">
                  <c:v>573.61007168392803</c:v>
                </c:pt>
                <c:pt idx="247593">
                  <c:v>573.61238843920103</c:v>
                </c:pt>
                <c:pt idx="247594">
                  <c:v>573.61470519447505</c:v>
                </c:pt>
                <c:pt idx="247595">
                  <c:v>573.61702194974805</c:v>
                </c:pt>
                <c:pt idx="247596">
                  <c:v>573.61933870502196</c:v>
                </c:pt>
                <c:pt idx="247597">
                  <c:v>573.62165546029598</c:v>
                </c:pt>
                <c:pt idx="247598">
                  <c:v>573.62397221556898</c:v>
                </c:pt>
                <c:pt idx="247599">
                  <c:v>573.62628897084301</c:v>
                </c:pt>
                <c:pt idx="247600">
                  <c:v>573.62860572611601</c:v>
                </c:pt>
                <c:pt idx="247601">
                  <c:v>573.63092248139003</c:v>
                </c:pt>
                <c:pt idx="247602">
                  <c:v>573.63323923666303</c:v>
                </c:pt>
                <c:pt idx="247603">
                  <c:v>573.63555599193705</c:v>
                </c:pt>
                <c:pt idx="247604">
                  <c:v>573.63787274721096</c:v>
                </c:pt>
                <c:pt idx="247605">
                  <c:v>573.64018950248396</c:v>
                </c:pt>
                <c:pt idx="247606">
                  <c:v>573.64250625775799</c:v>
                </c:pt>
                <c:pt idx="247607">
                  <c:v>573.64482301303099</c:v>
                </c:pt>
                <c:pt idx="247608">
                  <c:v>573.64713976830501</c:v>
                </c:pt>
                <c:pt idx="247609">
                  <c:v>573.64945652357801</c:v>
                </c:pt>
                <c:pt idx="247610">
                  <c:v>573.65177327885203</c:v>
                </c:pt>
                <c:pt idx="247611">
                  <c:v>573.65409003412606</c:v>
                </c:pt>
                <c:pt idx="247612">
                  <c:v>573.65640678939894</c:v>
                </c:pt>
                <c:pt idx="247613">
                  <c:v>573.65872354467297</c:v>
                </c:pt>
                <c:pt idx="247614">
                  <c:v>573.66104029994597</c:v>
                </c:pt>
                <c:pt idx="247615">
                  <c:v>573.66335705521999</c:v>
                </c:pt>
                <c:pt idx="247616">
                  <c:v>573.66567381049299</c:v>
                </c:pt>
                <c:pt idx="247617">
                  <c:v>573.66799056576701</c:v>
                </c:pt>
                <c:pt idx="247618">
                  <c:v>573.67030732104104</c:v>
                </c:pt>
                <c:pt idx="247619">
                  <c:v>573.67262407631404</c:v>
                </c:pt>
                <c:pt idx="247620">
                  <c:v>573.67494083158795</c:v>
                </c:pt>
                <c:pt idx="247621">
                  <c:v>573.67725758686095</c:v>
                </c:pt>
                <c:pt idx="247622">
                  <c:v>573.67957434213497</c:v>
                </c:pt>
                <c:pt idx="247623">
                  <c:v>573.68189109740797</c:v>
                </c:pt>
                <c:pt idx="247624">
                  <c:v>573.68420785268199</c:v>
                </c:pt>
                <c:pt idx="247625">
                  <c:v>573.68652460795499</c:v>
                </c:pt>
                <c:pt idx="247626">
                  <c:v>573.68884136322902</c:v>
                </c:pt>
                <c:pt idx="247627">
                  <c:v>573.69115811850304</c:v>
                </c:pt>
                <c:pt idx="247628">
                  <c:v>573.69347487377604</c:v>
                </c:pt>
                <c:pt idx="247629">
                  <c:v>573.69579162904995</c:v>
                </c:pt>
                <c:pt idx="247630">
                  <c:v>573.69810838432295</c:v>
                </c:pt>
                <c:pt idx="247631">
                  <c:v>573.70042513959697</c:v>
                </c:pt>
                <c:pt idx="247632">
                  <c:v>573.70274189486997</c:v>
                </c:pt>
                <c:pt idx="247633">
                  <c:v>573.705058650144</c:v>
                </c:pt>
                <c:pt idx="247634">
                  <c:v>573.70737540541802</c:v>
                </c:pt>
                <c:pt idx="247635">
                  <c:v>573.70969216069102</c:v>
                </c:pt>
                <c:pt idx="247636">
                  <c:v>573.71200891596504</c:v>
                </c:pt>
                <c:pt idx="247637">
                  <c:v>573.71432567123804</c:v>
                </c:pt>
                <c:pt idx="247638">
                  <c:v>573.71664242651195</c:v>
                </c:pt>
                <c:pt idx="247639">
                  <c:v>573.71895918178495</c:v>
                </c:pt>
                <c:pt idx="247640">
                  <c:v>573.72127593705898</c:v>
                </c:pt>
                <c:pt idx="247641">
                  <c:v>573.723592692333</c:v>
                </c:pt>
                <c:pt idx="247642">
                  <c:v>573.725909447606</c:v>
                </c:pt>
                <c:pt idx="247643">
                  <c:v>573.72822620288002</c:v>
                </c:pt>
                <c:pt idx="247644">
                  <c:v>573.73054295815302</c:v>
                </c:pt>
                <c:pt idx="247645">
                  <c:v>573.73285971342705</c:v>
                </c:pt>
                <c:pt idx="247646">
                  <c:v>573.73517646870005</c:v>
                </c:pt>
                <c:pt idx="247647">
                  <c:v>573.73749322397396</c:v>
                </c:pt>
                <c:pt idx="247648">
                  <c:v>573.73980997924798</c:v>
                </c:pt>
                <c:pt idx="247649">
                  <c:v>573.74212673452098</c:v>
                </c:pt>
                <c:pt idx="247650">
                  <c:v>573.744443489795</c:v>
                </c:pt>
                <c:pt idx="247651">
                  <c:v>573.746760245068</c:v>
                </c:pt>
                <c:pt idx="247652">
                  <c:v>573.74907700034203</c:v>
                </c:pt>
                <c:pt idx="247653">
                  <c:v>573.75139375561503</c:v>
                </c:pt>
                <c:pt idx="247654">
                  <c:v>573.75371051088905</c:v>
                </c:pt>
                <c:pt idx="247655">
                  <c:v>573.75602726616296</c:v>
                </c:pt>
                <c:pt idx="247656">
                  <c:v>573.75834402143596</c:v>
                </c:pt>
                <c:pt idx="247657">
                  <c:v>573.76066077670998</c:v>
                </c:pt>
                <c:pt idx="247658">
                  <c:v>573.76297753198298</c:v>
                </c:pt>
                <c:pt idx="247659">
                  <c:v>573.76529428725701</c:v>
                </c:pt>
                <c:pt idx="247660">
                  <c:v>573.76761104253001</c:v>
                </c:pt>
                <c:pt idx="247661">
                  <c:v>573.76992779780403</c:v>
                </c:pt>
                <c:pt idx="247662">
                  <c:v>573.77224455307805</c:v>
                </c:pt>
                <c:pt idx="247663">
                  <c:v>573.77456130835105</c:v>
                </c:pt>
                <c:pt idx="247664">
                  <c:v>573.77687806362496</c:v>
                </c:pt>
                <c:pt idx="247665">
                  <c:v>573.77919481889796</c:v>
                </c:pt>
                <c:pt idx="247666">
                  <c:v>573.78151157417199</c:v>
                </c:pt>
                <c:pt idx="247667">
                  <c:v>573.78382832944499</c:v>
                </c:pt>
                <c:pt idx="247668">
                  <c:v>573.78614508471901</c:v>
                </c:pt>
                <c:pt idx="247669">
                  <c:v>573.78846183999303</c:v>
                </c:pt>
                <c:pt idx="247670">
                  <c:v>573.79077859526603</c:v>
                </c:pt>
                <c:pt idx="247671">
                  <c:v>573.79309535054006</c:v>
                </c:pt>
                <c:pt idx="247672">
                  <c:v>573.79541210581306</c:v>
                </c:pt>
                <c:pt idx="247673">
                  <c:v>573.79772886108697</c:v>
                </c:pt>
                <c:pt idx="247674">
                  <c:v>573.80004561635997</c:v>
                </c:pt>
                <c:pt idx="247675">
                  <c:v>573.80236237163399</c:v>
                </c:pt>
                <c:pt idx="247676">
                  <c:v>573.80467912690699</c:v>
                </c:pt>
                <c:pt idx="247677">
                  <c:v>573.80699588218101</c:v>
                </c:pt>
                <c:pt idx="247678">
                  <c:v>573.80931263745504</c:v>
                </c:pt>
                <c:pt idx="247679">
                  <c:v>573.81162939272804</c:v>
                </c:pt>
                <c:pt idx="247680">
                  <c:v>573.81394614800195</c:v>
                </c:pt>
                <c:pt idx="247681">
                  <c:v>573.81626290327495</c:v>
                </c:pt>
                <c:pt idx="247682">
                  <c:v>573.81857965854897</c:v>
                </c:pt>
                <c:pt idx="247683">
                  <c:v>573.82089641382197</c:v>
                </c:pt>
                <c:pt idx="247684">
                  <c:v>573.82321316909599</c:v>
                </c:pt>
                <c:pt idx="247685">
                  <c:v>573.82552992437002</c:v>
                </c:pt>
                <c:pt idx="247686">
                  <c:v>573.82784667964302</c:v>
                </c:pt>
                <c:pt idx="247687">
                  <c:v>573.83016343491704</c:v>
                </c:pt>
                <c:pt idx="247688">
                  <c:v>573.83248019019004</c:v>
                </c:pt>
                <c:pt idx="247689">
                  <c:v>573.83479694546395</c:v>
                </c:pt>
                <c:pt idx="247690">
                  <c:v>573.83711370073695</c:v>
                </c:pt>
                <c:pt idx="247691">
                  <c:v>573.83943045601097</c:v>
                </c:pt>
                <c:pt idx="247692">
                  <c:v>573.841747211285</c:v>
                </c:pt>
                <c:pt idx="247693">
                  <c:v>573.844063966558</c:v>
                </c:pt>
                <c:pt idx="247694">
                  <c:v>573.84638072183202</c:v>
                </c:pt>
                <c:pt idx="247695">
                  <c:v>573.84869747710502</c:v>
                </c:pt>
                <c:pt idx="247696">
                  <c:v>573.85101423237904</c:v>
                </c:pt>
                <c:pt idx="247697">
                  <c:v>573.85333098765204</c:v>
                </c:pt>
                <c:pt idx="247698">
                  <c:v>573.85564774292595</c:v>
                </c:pt>
                <c:pt idx="247699">
                  <c:v>573.85796449819998</c:v>
                </c:pt>
                <c:pt idx="247700">
                  <c:v>573.86028125347298</c:v>
                </c:pt>
                <c:pt idx="247701">
                  <c:v>573.862598008747</c:v>
                </c:pt>
                <c:pt idx="247702">
                  <c:v>573.86491476402</c:v>
                </c:pt>
                <c:pt idx="247703">
                  <c:v>573.86723151929402</c:v>
                </c:pt>
                <c:pt idx="247704">
                  <c:v>573.86954827456702</c:v>
                </c:pt>
                <c:pt idx="247705">
                  <c:v>573.87186502984105</c:v>
                </c:pt>
                <c:pt idx="247706">
                  <c:v>573.87418178511496</c:v>
                </c:pt>
                <c:pt idx="247707">
                  <c:v>573.87649854038796</c:v>
                </c:pt>
                <c:pt idx="247708">
                  <c:v>573.87881529566198</c:v>
                </c:pt>
                <c:pt idx="247709">
                  <c:v>573.88113205093498</c:v>
                </c:pt>
                <c:pt idx="247710">
                  <c:v>573.883448806209</c:v>
                </c:pt>
                <c:pt idx="247711">
                  <c:v>573.885765561482</c:v>
                </c:pt>
                <c:pt idx="247712">
                  <c:v>573.88808231675603</c:v>
                </c:pt>
                <c:pt idx="247713">
                  <c:v>573.89039907203005</c:v>
                </c:pt>
                <c:pt idx="247714">
                  <c:v>573.89271582730305</c:v>
                </c:pt>
                <c:pt idx="247715">
                  <c:v>573.89503258257696</c:v>
                </c:pt>
                <c:pt idx="247716">
                  <c:v>573.89734933784996</c:v>
                </c:pt>
                <c:pt idx="247717">
                  <c:v>573.89966609312398</c:v>
                </c:pt>
                <c:pt idx="247718">
                  <c:v>573.90198284839698</c:v>
                </c:pt>
                <c:pt idx="247719">
                  <c:v>573.90429960367101</c:v>
                </c:pt>
                <c:pt idx="247720">
                  <c:v>573.90661635894503</c:v>
                </c:pt>
                <c:pt idx="247721">
                  <c:v>573.90893311421803</c:v>
                </c:pt>
                <c:pt idx="247722">
                  <c:v>573.91124986949205</c:v>
                </c:pt>
                <c:pt idx="247723">
                  <c:v>573.91356662476505</c:v>
                </c:pt>
                <c:pt idx="247724">
                  <c:v>573.91588338003896</c:v>
                </c:pt>
                <c:pt idx="247725">
                  <c:v>573.91820013531196</c:v>
                </c:pt>
                <c:pt idx="247726">
                  <c:v>573.92051689058599</c:v>
                </c:pt>
                <c:pt idx="247727">
                  <c:v>573.92283364585899</c:v>
                </c:pt>
                <c:pt idx="247728">
                  <c:v>573.92515040113301</c:v>
                </c:pt>
                <c:pt idx="247729">
                  <c:v>573.92746715640703</c:v>
                </c:pt>
                <c:pt idx="247730">
                  <c:v>573.92978391168003</c:v>
                </c:pt>
                <c:pt idx="247731">
                  <c:v>573.93210066695406</c:v>
                </c:pt>
                <c:pt idx="247732">
                  <c:v>573.93441742222706</c:v>
                </c:pt>
                <c:pt idx="247733">
                  <c:v>573.93673417750097</c:v>
                </c:pt>
                <c:pt idx="247734">
                  <c:v>573.93905093277397</c:v>
                </c:pt>
                <c:pt idx="247735">
                  <c:v>573.94136768804799</c:v>
                </c:pt>
                <c:pt idx="247736">
                  <c:v>573.94368444332201</c:v>
                </c:pt>
                <c:pt idx="247737">
                  <c:v>573.94600119859501</c:v>
                </c:pt>
                <c:pt idx="247738">
                  <c:v>573.94831795386904</c:v>
                </c:pt>
                <c:pt idx="247739">
                  <c:v>573.95063470914204</c:v>
                </c:pt>
                <c:pt idx="247740">
                  <c:v>573.95295146441595</c:v>
                </c:pt>
                <c:pt idx="247741">
                  <c:v>573.95526821968895</c:v>
                </c:pt>
                <c:pt idx="247742">
                  <c:v>573.95758497496297</c:v>
                </c:pt>
                <c:pt idx="247743">
                  <c:v>573.95990173023699</c:v>
                </c:pt>
                <c:pt idx="247744">
                  <c:v>573.96221848550999</c:v>
                </c:pt>
                <c:pt idx="247745">
                  <c:v>573.96453524078402</c:v>
                </c:pt>
                <c:pt idx="247746">
                  <c:v>573.96685199605702</c:v>
                </c:pt>
                <c:pt idx="247747">
                  <c:v>573.96916875133104</c:v>
                </c:pt>
                <c:pt idx="247748">
                  <c:v>573.97148550660404</c:v>
                </c:pt>
                <c:pt idx="247749">
                  <c:v>573.97380226187795</c:v>
                </c:pt>
                <c:pt idx="247750">
                  <c:v>573.97611901715197</c:v>
                </c:pt>
                <c:pt idx="247751">
                  <c:v>573.97843577242497</c:v>
                </c:pt>
                <c:pt idx="247752">
                  <c:v>573.980752527699</c:v>
                </c:pt>
                <c:pt idx="247753">
                  <c:v>573.983069282972</c:v>
                </c:pt>
                <c:pt idx="247754">
                  <c:v>573.98538603824602</c:v>
                </c:pt>
                <c:pt idx="247755">
                  <c:v>573.98770279351902</c:v>
                </c:pt>
                <c:pt idx="247756">
                  <c:v>573.99001954879304</c:v>
                </c:pt>
                <c:pt idx="247757">
                  <c:v>573.99233630406695</c:v>
                </c:pt>
                <c:pt idx="247758">
                  <c:v>573.99465305933995</c:v>
                </c:pt>
                <c:pt idx="247759">
                  <c:v>573.99696981461398</c:v>
                </c:pt>
                <c:pt idx="247760">
                  <c:v>573.99928656988698</c:v>
                </c:pt>
                <c:pt idx="247761">
                  <c:v>574.001603325161</c:v>
                </c:pt>
                <c:pt idx="247762">
                  <c:v>574.003920080434</c:v>
                </c:pt>
                <c:pt idx="247763">
                  <c:v>574.00623683570802</c:v>
                </c:pt>
                <c:pt idx="247764">
                  <c:v>574.00855359098205</c:v>
                </c:pt>
                <c:pt idx="247765">
                  <c:v>574.01087034625505</c:v>
                </c:pt>
                <c:pt idx="247766">
                  <c:v>574.01318710152896</c:v>
                </c:pt>
                <c:pt idx="247767">
                  <c:v>574.01550385680196</c:v>
                </c:pt>
                <c:pt idx="247768">
                  <c:v>574.01782061207598</c:v>
                </c:pt>
                <c:pt idx="247769">
                  <c:v>574.02013736734898</c:v>
                </c:pt>
                <c:pt idx="247770">
                  <c:v>574.022454122623</c:v>
                </c:pt>
                <c:pt idx="247771">
                  <c:v>574.02477087789703</c:v>
                </c:pt>
                <c:pt idx="247772">
                  <c:v>574.02708763317003</c:v>
                </c:pt>
                <c:pt idx="247773">
                  <c:v>574.02940438844405</c:v>
                </c:pt>
                <c:pt idx="247774">
                  <c:v>574.03172114371705</c:v>
                </c:pt>
                <c:pt idx="247775">
                  <c:v>574.03403789899096</c:v>
                </c:pt>
                <c:pt idx="247776">
                  <c:v>574.03635465426396</c:v>
                </c:pt>
                <c:pt idx="247777">
                  <c:v>574.03867140953798</c:v>
                </c:pt>
                <c:pt idx="247778">
                  <c:v>574.04098816481098</c:v>
                </c:pt>
                <c:pt idx="247779">
                  <c:v>574.04330492008501</c:v>
                </c:pt>
                <c:pt idx="247780">
                  <c:v>574.04562167535903</c:v>
                </c:pt>
                <c:pt idx="247781">
                  <c:v>574.04793843063203</c:v>
                </c:pt>
                <c:pt idx="247782">
                  <c:v>574.05025518590605</c:v>
                </c:pt>
                <c:pt idx="247783">
                  <c:v>574.05257194117905</c:v>
                </c:pt>
                <c:pt idx="247784">
                  <c:v>574.05488869645296</c:v>
                </c:pt>
                <c:pt idx="247785">
                  <c:v>574.05720545172596</c:v>
                </c:pt>
                <c:pt idx="247786">
                  <c:v>574.05952220699999</c:v>
                </c:pt>
                <c:pt idx="247787">
                  <c:v>574.06183896227401</c:v>
                </c:pt>
                <c:pt idx="247788">
                  <c:v>574.06415571754701</c:v>
                </c:pt>
                <c:pt idx="247789">
                  <c:v>574.06647247282103</c:v>
                </c:pt>
                <c:pt idx="247790">
                  <c:v>574.06878922809403</c:v>
                </c:pt>
                <c:pt idx="247791">
                  <c:v>574.07110598336806</c:v>
                </c:pt>
                <c:pt idx="247792">
                  <c:v>574.07342273864106</c:v>
                </c:pt>
                <c:pt idx="247793">
                  <c:v>574.07573949391497</c:v>
                </c:pt>
                <c:pt idx="247794">
                  <c:v>574.07805624918899</c:v>
                </c:pt>
                <c:pt idx="247795">
                  <c:v>574.08037300446199</c:v>
                </c:pt>
                <c:pt idx="247796">
                  <c:v>574.08268975973601</c:v>
                </c:pt>
                <c:pt idx="247797">
                  <c:v>574.08500651500901</c:v>
                </c:pt>
                <c:pt idx="247798">
                  <c:v>574.08732327028304</c:v>
                </c:pt>
                <c:pt idx="247799">
                  <c:v>574.08964002555604</c:v>
                </c:pt>
                <c:pt idx="247800">
                  <c:v>574.09195678082995</c:v>
                </c:pt>
                <c:pt idx="247801">
                  <c:v>574.09427353610397</c:v>
                </c:pt>
                <c:pt idx="247802">
                  <c:v>574.09659029137697</c:v>
                </c:pt>
                <c:pt idx="247803">
                  <c:v>574.09890704665099</c:v>
                </c:pt>
                <c:pt idx="247804">
                  <c:v>574.10122380192399</c:v>
                </c:pt>
                <c:pt idx="247805">
                  <c:v>574.10354055719802</c:v>
                </c:pt>
                <c:pt idx="247806">
                  <c:v>574.10585731247102</c:v>
                </c:pt>
                <c:pt idx="247807">
                  <c:v>574.10817406774504</c:v>
                </c:pt>
                <c:pt idx="247808">
                  <c:v>574.11049082301895</c:v>
                </c:pt>
                <c:pt idx="247809">
                  <c:v>574.11280757829195</c:v>
                </c:pt>
                <c:pt idx="247810">
                  <c:v>574.11512433356597</c:v>
                </c:pt>
                <c:pt idx="247811">
                  <c:v>574.11744108883897</c:v>
                </c:pt>
                <c:pt idx="247812">
                  <c:v>574.119757844113</c:v>
                </c:pt>
                <c:pt idx="247813">
                  <c:v>574.122074599386</c:v>
                </c:pt>
                <c:pt idx="247814">
                  <c:v>574.12439135466002</c:v>
                </c:pt>
                <c:pt idx="247815">
                  <c:v>574.12670810993404</c:v>
                </c:pt>
                <c:pt idx="247816">
                  <c:v>574.12902486520704</c:v>
                </c:pt>
                <c:pt idx="247817">
                  <c:v>574.13134162048095</c:v>
                </c:pt>
                <c:pt idx="247818">
                  <c:v>574.13365837575395</c:v>
                </c:pt>
                <c:pt idx="247819">
                  <c:v>574.13597513102798</c:v>
                </c:pt>
                <c:pt idx="247820">
                  <c:v>574.13829188630098</c:v>
                </c:pt>
                <c:pt idx="247821">
                  <c:v>574.140608641575</c:v>
                </c:pt>
                <c:pt idx="247822">
                  <c:v>574.14292539684902</c:v>
                </c:pt>
                <c:pt idx="247823">
                  <c:v>574.14524215212202</c:v>
                </c:pt>
                <c:pt idx="247824">
                  <c:v>574.14755890739605</c:v>
                </c:pt>
                <c:pt idx="247825">
                  <c:v>574.14987566266905</c:v>
                </c:pt>
                <c:pt idx="247826">
                  <c:v>574.15219241794296</c:v>
                </c:pt>
                <c:pt idx="247827">
                  <c:v>574.15450917321596</c:v>
                </c:pt>
                <c:pt idx="247828">
                  <c:v>574.15682592848998</c:v>
                </c:pt>
                <c:pt idx="247829">
                  <c:v>574.15914268376298</c:v>
                </c:pt>
                <c:pt idx="247830">
                  <c:v>574.161459439037</c:v>
                </c:pt>
                <c:pt idx="247831">
                  <c:v>574.16377619431103</c:v>
                </c:pt>
                <c:pt idx="247832">
                  <c:v>574.16609294958403</c:v>
                </c:pt>
                <c:pt idx="247833">
                  <c:v>574.16840970485805</c:v>
                </c:pt>
                <c:pt idx="247834">
                  <c:v>574.17072646013105</c:v>
                </c:pt>
                <c:pt idx="247835">
                  <c:v>574.17304321540496</c:v>
                </c:pt>
                <c:pt idx="247836">
                  <c:v>574.17535997067796</c:v>
                </c:pt>
                <c:pt idx="247837">
                  <c:v>574.17767672595198</c:v>
                </c:pt>
                <c:pt idx="247838">
                  <c:v>574.17999348122601</c:v>
                </c:pt>
                <c:pt idx="247839">
                  <c:v>574.18231023649901</c:v>
                </c:pt>
                <c:pt idx="247840">
                  <c:v>574.18462699177303</c:v>
                </c:pt>
                <c:pt idx="247841">
                  <c:v>574.18694374704603</c:v>
                </c:pt>
                <c:pt idx="247842">
                  <c:v>574.18926050232005</c:v>
                </c:pt>
                <c:pt idx="247843">
                  <c:v>574.19157725759305</c:v>
                </c:pt>
                <c:pt idx="247844">
                  <c:v>574.19389401286696</c:v>
                </c:pt>
                <c:pt idx="247845">
                  <c:v>574.19621076814099</c:v>
                </c:pt>
                <c:pt idx="247846">
                  <c:v>574.19852752341399</c:v>
                </c:pt>
                <c:pt idx="247847">
                  <c:v>574.20084427868801</c:v>
                </c:pt>
                <c:pt idx="247848">
                  <c:v>574.20316103396101</c:v>
                </c:pt>
                <c:pt idx="247849">
                  <c:v>574.20547778923503</c:v>
                </c:pt>
                <c:pt idx="247850">
                  <c:v>574.20779454450803</c:v>
                </c:pt>
                <c:pt idx="247851">
                  <c:v>574.21011129978206</c:v>
                </c:pt>
                <c:pt idx="247852">
                  <c:v>574.21242805505597</c:v>
                </c:pt>
                <c:pt idx="247853">
                  <c:v>574.21474481032897</c:v>
                </c:pt>
                <c:pt idx="247854">
                  <c:v>574.21706156560299</c:v>
                </c:pt>
                <c:pt idx="247855">
                  <c:v>574.21937832087599</c:v>
                </c:pt>
                <c:pt idx="247856">
                  <c:v>574.22169507615001</c:v>
                </c:pt>
                <c:pt idx="247857">
                  <c:v>574.22401183142301</c:v>
                </c:pt>
                <c:pt idx="247858">
                  <c:v>574.22632858669704</c:v>
                </c:pt>
                <c:pt idx="247859">
                  <c:v>574.22864534197095</c:v>
                </c:pt>
                <c:pt idx="247860">
                  <c:v>574.23096209724395</c:v>
                </c:pt>
                <c:pt idx="247861">
                  <c:v>574.23327885251797</c:v>
                </c:pt>
                <c:pt idx="247862">
                  <c:v>574.23559560779097</c:v>
                </c:pt>
                <c:pt idx="247863">
                  <c:v>574.23791236306499</c:v>
                </c:pt>
                <c:pt idx="247864">
                  <c:v>574.24022911833799</c:v>
                </c:pt>
                <c:pt idx="247865">
                  <c:v>574.24254587361202</c:v>
                </c:pt>
                <c:pt idx="247866">
                  <c:v>574.24486262888604</c:v>
                </c:pt>
                <c:pt idx="247867">
                  <c:v>574.24717938415904</c:v>
                </c:pt>
                <c:pt idx="247868">
                  <c:v>574.24949613943295</c:v>
                </c:pt>
                <c:pt idx="247869">
                  <c:v>574.25181289470595</c:v>
                </c:pt>
                <c:pt idx="247870">
                  <c:v>574.25412964997997</c:v>
                </c:pt>
                <c:pt idx="247871">
                  <c:v>574.25644640525297</c:v>
                </c:pt>
                <c:pt idx="247872">
                  <c:v>574.258763160527</c:v>
                </c:pt>
                <c:pt idx="247873">
                  <c:v>574.26107991580102</c:v>
                </c:pt>
                <c:pt idx="247874">
                  <c:v>574.26339667107402</c:v>
                </c:pt>
                <c:pt idx="247875">
                  <c:v>574.26571342634804</c:v>
                </c:pt>
                <c:pt idx="247876">
                  <c:v>574.26803018162104</c:v>
                </c:pt>
                <c:pt idx="247877">
                  <c:v>574.27034693689495</c:v>
                </c:pt>
                <c:pt idx="247878">
                  <c:v>574.27266369216795</c:v>
                </c:pt>
                <c:pt idx="247879">
                  <c:v>574.27498044744198</c:v>
                </c:pt>
                <c:pt idx="247880">
                  <c:v>574.27729720271498</c:v>
                </c:pt>
                <c:pt idx="247881">
                  <c:v>574.279613957989</c:v>
                </c:pt>
                <c:pt idx="247882">
                  <c:v>574.28193071326302</c:v>
                </c:pt>
                <c:pt idx="247883">
                  <c:v>574.28424746853602</c:v>
                </c:pt>
                <c:pt idx="247884">
                  <c:v>574.28656422381005</c:v>
                </c:pt>
                <c:pt idx="247885">
                  <c:v>574.28888097908305</c:v>
                </c:pt>
                <c:pt idx="247886">
                  <c:v>574.29119773435696</c:v>
                </c:pt>
                <c:pt idx="247887">
                  <c:v>574.29351448962996</c:v>
                </c:pt>
                <c:pt idx="247888">
                  <c:v>574.29583124490398</c:v>
                </c:pt>
                <c:pt idx="247889">
                  <c:v>574.298148000178</c:v>
                </c:pt>
                <c:pt idx="247890">
                  <c:v>574.300464755451</c:v>
                </c:pt>
                <c:pt idx="247891">
                  <c:v>574.30278151072503</c:v>
                </c:pt>
                <c:pt idx="247892">
                  <c:v>574.30509826599803</c:v>
                </c:pt>
                <c:pt idx="247893">
                  <c:v>574.30741502127205</c:v>
                </c:pt>
                <c:pt idx="247894">
                  <c:v>574.30973177654505</c:v>
                </c:pt>
                <c:pt idx="247895">
                  <c:v>574.31204853181896</c:v>
                </c:pt>
                <c:pt idx="247896">
                  <c:v>574.31436528709298</c:v>
                </c:pt>
                <c:pt idx="247897">
                  <c:v>574.31668204236598</c:v>
                </c:pt>
                <c:pt idx="247898">
                  <c:v>574.31899879764001</c:v>
                </c:pt>
                <c:pt idx="247899">
                  <c:v>574.32131555291301</c:v>
                </c:pt>
                <c:pt idx="247900">
                  <c:v>574.32363230818703</c:v>
                </c:pt>
                <c:pt idx="247901">
                  <c:v>574.32594906346003</c:v>
                </c:pt>
                <c:pt idx="247902">
                  <c:v>574.32826581873405</c:v>
                </c:pt>
                <c:pt idx="247903">
                  <c:v>574.33058257400796</c:v>
                </c:pt>
                <c:pt idx="247904">
                  <c:v>574.33289932928096</c:v>
                </c:pt>
                <c:pt idx="247905">
                  <c:v>574.33521608455499</c:v>
                </c:pt>
                <c:pt idx="247906">
                  <c:v>574.33753283982799</c:v>
                </c:pt>
                <c:pt idx="247907">
                  <c:v>574.33984959510201</c:v>
                </c:pt>
                <c:pt idx="247908">
                  <c:v>574.34216635037501</c:v>
                </c:pt>
                <c:pt idx="247909">
                  <c:v>574.34448310564903</c:v>
                </c:pt>
                <c:pt idx="247910">
                  <c:v>574.34679986092306</c:v>
                </c:pt>
                <c:pt idx="247911">
                  <c:v>574.34911661619606</c:v>
                </c:pt>
                <c:pt idx="247912">
                  <c:v>574.35143337146997</c:v>
                </c:pt>
                <c:pt idx="247913">
                  <c:v>574.35375012674297</c:v>
                </c:pt>
                <c:pt idx="247914">
                  <c:v>574.35606688201699</c:v>
                </c:pt>
                <c:pt idx="247915">
                  <c:v>574.35838363728999</c:v>
                </c:pt>
                <c:pt idx="247916">
                  <c:v>574.36070039256401</c:v>
                </c:pt>
                <c:pt idx="247917">
                  <c:v>574.36301714783804</c:v>
                </c:pt>
                <c:pt idx="247918">
                  <c:v>574.36533390311104</c:v>
                </c:pt>
                <c:pt idx="247919">
                  <c:v>574.36765065838495</c:v>
                </c:pt>
                <c:pt idx="247920">
                  <c:v>574.36996741365795</c:v>
                </c:pt>
                <c:pt idx="247921">
                  <c:v>574.37228416893197</c:v>
                </c:pt>
                <c:pt idx="247922">
                  <c:v>574.37460092420497</c:v>
                </c:pt>
                <c:pt idx="247923">
                  <c:v>574.37691767947899</c:v>
                </c:pt>
                <c:pt idx="247924">
                  <c:v>574.37923443475199</c:v>
                </c:pt>
                <c:pt idx="247925">
                  <c:v>574.38155119002602</c:v>
                </c:pt>
                <c:pt idx="247926">
                  <c:v>574.38386794530004</c:v>
                </c:pt>
                <c:pt idx="247927">
                  <c:v>574.38618470057304</c:v>
                </c:pt>
                <c:pt idx="247928">
                  <c:v>574.38850145584695</c:v>
                </c:pt>
                <c:pt idx="247929">
                  <c:v>574.39081821111995</c:v>
                </c:pt>
                <c:pt idx="247930">
                  <c:v>574.39313496639397</c:v>
                </c:pt>
                <c:pt idx="247931">
                  <c:v>574.39545172166697</c:v>
                </c:pt>
                <c:pt idx="247932">
                  <c:v>574.397768476941</c:v>
                </c:pt>
                <c:pt idx="247933">
                  <c:v>574.40008523221502</c:v>
                </c:pt>
                <c:pt idx="247934">
                  <c:v>574.40240198748802</c:v>
                </c:pt>
                <c:pt idx="247935">
                  <c:v>574.40471874276204</c:v>
                </c:pt>
                <c:pt idx="247936">
                  <c:v>574.40703549803504</c:v>
                </c:pt>
                <c:pt idx="247937">
                  <c:v>574.40935225330895</c:v>
                </c:pt>
                <c:pt idx="247938">
                  <c:v>574.41166900858195</c:v>
                </c:pt>
                <c:pt idx="247939">
                  <c:v>574.41398576385598</c:v>
                </c:pt>
                <c:pt idx="247940">
                  <c:v>574.41630251913</c:v>
                </c:pt>
                <c:pt idx="247941">
                  <c:v>574.418619274403</c:v>
                </c:pt>
                <c:pt idx="247942">
                  <c:v>574.42093602967702</c:v>
                </c:pt>
                <c:pt idx="247943">
                  <c:v>574.42325278495002</c:v>
                </c:pt>
                <c:pt idx="247944">
                  <c:v>574.42556954022405</c:v>
                </c:pt>
                <c:pt idx="247945">
                  <c:v>574.42788629549705</c:v>
                </c:pt>
                <c:pt idx="247946">
                  <c:v>574.43020305077096</c:v>
                </c:pt>
                <c:pt idx="247947">
                  <c:v>574.43251980604498</c:v>
                </c:pt>
                <c:pt idx="247948">
                  <c:v>574.43483656131798</c:v>
                </c:pt>
                <c:pt idx="247949">
                  <c:v>574.437153316592</c:v>
                </c:pt>
                <c:pt idx="247950">
                  <c:v>574.439470071865</c:v>
                </c:pt>
                <c:pt idx="247951">
                  <c:v>574.44178682713903</c:v>
                </c:pt>
                <c:pt idx="247952">
                  <c:v>574.44410358241203</c:v>
                </c:pt>
                <c:pt idx="247953">
                  <c:v>574.44642033768605</c:v>
                </c:pt>
                <c:pt idx="247954">
                  <c:v>574.44873709295996</c:v>
                </c:pt>
                <c:pt idx="247955">
                  <c:v>574.45105384823296</c:v>
                </c:pt>
                <c:pt idx="247956">
                  <c:v>574.45337060350698</c:v>
                </c:pt>
                <c:pt idx="247957">
                  <c:v>574.45568735877998</c:v>
                </c:pt>
                <c:pt idx="247958">
                  <c:v>574.45800411405401</c:v>
                </c:pt>
                <c:pt idx="247959">
                  <c:v>574.46032086932701</c:v>
                </c:pt>
                <c:pt idx="247960">
                  <c:v>574.46263762460103</c:v>
                </c:pt>
                <c:pt idx="247961">
                  <c:v>574.46495437987505</c:v>
                </c:pt>
                <c:pt idx="247962">
                  <c:v>574.46727113514805</c:v>
                </c:pt>
                <c:pt idx="247963">
                  <c:v>574.46958789042196</c:v>
                </c:pt>
                <c:pt idx="247964">
                  <c:v>574.47190464569496</c:v>
                </c:pt>
                <c:pt idx="247965">
                  <c:v>574.47422140096899</c:v>
                </c:pt>
                <c:pt idx="247966">
                  <c:v>574.47653815624199</c:v>
                </c:pt>
                <c:pt idx="247967">
                  <c:v>574.47885491151601</c:v>
                </c:pt>
                <c:pt idx="247968">
                  <c:v>574.48117166679003</c:v>
                </c:pt>
                <c:pt idx="247969">
                  <c:v>574.48348842206303</c:v>
                </c:pt>
                <c:pt idx="247970">
                  <c:v>574.48580517733706</c:v>
                </c:pt>
                <c:pt idx="247971">
                  <c:v>574.48812193261006</c:v>
                </c:pt>
                <c:pt idx="247972">
                  <c:v>574.49043868788397</c:v>
                </c:pt>
                <c:pt idx="247973">
                  <c:v>574.49275544315697</c:v>
                </c:pt>
                <c:pt idx="247974">
                  <c:v>574.49507219843099</c:v>
                </c:pt>
                <c:pt idx="247975">
                  <c:v>574.49738895370399</c:v>
                </c:pt>
                <c:pt idx="247976">
                  <c:v>574.49970570897801</c:v>
                </c:pt>
                <c:pt idx="247977">
                  <c:v>574.50202246425204</c:v>
                </c:pt>
                <c:pt idx="247978">
                  <c:v>574.50433921952504</c:v>
                </c:pt>
                <c:pt idx="247979">
                  <c:v>574.50665597479895</c:v>
                </c:pt>
                <c:pt idx="247980">
                  <c:v>574.50897273007195</c:v>
                </c:pt>
                <c:pt idx="247981">
                  <c:v>574.51128948534597</c:v>
                </c:pt>
                <c:pt idx="247982">
                  <c:v>574.51360624061897</c:v>
                </c:pt>
                <c:pt idx="247983">
                  <c:v>574.51592299589299</c:v>
                </c:pt>
                <c:pt idx="247984">
                  <c:v>574.51823975116702</c:v>
                </c:pt>
                <c:pt idx="247985">
                  <c:v>574.52055650644002</c:v>
                </c:pt>
                <c:pt idx="247986">
                  <c:v>574.52287326171404</c:v>
                </c:pt>
                <c:pt idx="247987">
                  <c:v>574.52519001698704</c:v>
                </c:pt>
                <c:pt idx="247988">
                  <c:v>574.52750677226095</c:v>
                </c:pt>
                <c:pt idx="247989">
                  <c:v>574.52982352753395</c:v>
                </c:pt>
                <c:pt idx="247990">
                  <c:v>574.53214028280797</c:v>
                </c:pt>
                <c:pt idx="247991">
                  <c:v>574.534457038082</c:v>
                </c:pt>
                <c:pt idx="247992">
                  <c:v>574.536773793355</c:v>
                </c:pt>
                <c:pt idx="247993">
                  <c:v>574.53909054862902</c:v>
                </c:pt>
                <c:pt idx="247994">
                  <c:v>574.54140730390202</c:v>
                </c:pt>
                <c:pt idx="247995">
                  <c:v>574.54372405917604</c:v>
                </c:pt>
                <c:pt idx="247996">
                  <c:v>574.54604081444904</c:v>
                </c:pt>
                <c:pt idx="247997">
                  <c:v>574.54835756972295</c:v>
                </c:pt>
                <c:pt idx="247998">
                  <c:v>574.55067432499698</c:v>
                </c:pt>
                <c:pt idx="247999">
                  <c:v>574.55299108026998</c:v>
                </c:pt>
                <c:pt idx="248000">
                  <c:v>574.555307835544</c:v>
                </c:pt>
                <c:pt idx="248001">
                  <c:v>574.557624590817</c:v>
                </c:pt>
                <c:pt idx="248002">
                  <c:v>574.55994134609102</c:v>
                </c:pt>
                <c:pt idx="248003">
                  <c:v>574.56225810136402</c:v>
                </c:pt>
                <c:pt idx="248004">
                  <c:v>574.56457485663805</c:v>
                </c:pt>
                <c:pt idx="248005">
                  <c:v>574.56689161191196</c:v>
                </c:pt>
                <c:pt idx="248006">
                  <c:v>574.56920836718496</c:v>
                </c:pt>
                <c:pt idx="248007">
                  <c:v>574.57152512245898</c:v>
                </c:pt>
                <c:pt idx="248008">
                  <c:v>574.57384187773198</c:v>
                </c:pt>
                <c:pt idx="248009">
                  <c:v>574.576158633006</c:v>
                </c:pt>
                <c:pt idx="248010">
                  <c:v>574.578475388279</c:v>
                </c:pt>
                <c:pt idx="248011">
                  <c:v>574.58079214355303</c:v>
                </c:pt>
                <c:pt idx="248012">
                  <c:v>574.58310889882705</c:v>
                </c:pt>
                <c:pt idx="248013">
                  <c:v>574.58542565410005</c:v>
                </c:pt>
                <c:pt idx="248014">
                  <c:v>574.58774240937396</c:v>
                </c:pt>
                <c:pt idx="248015">
                  <c:v>574.59005916464696</c:v>
                </c:pt>
                <c:pt idx="248016">
                  <c:v>574.59237591992098</c:v>
                </c:pt>
                <c:pt idx="248017">
                  <c:v>574.59469267519398</c:v>
                </c:pt>
                <c:pt idx="248018">
                  <c:v>574.59700943046801</c:v>
                </c:pt>
                <c:pt idx="248019">
                  <c:v>574.59932618574203</c:v>
                </c:pt>
                <c:pt idx="248020">
                  <c:v>574.60164294101503</c:v>
                </c:pt>
                <c:pt idx="248021">
                  <c:v>574.60395969628905</c:v>
                </c:pt>
                <c:pt idx="248022">
                  <c:v>574.60627645156205</c:v>
                </c:pt>
                <c:pt idx="248023">
                  <c:v>574.60859320683596</c:v>
                </c:pt>
                <c:pt idx="248024">
                  <c:v>574.61090996210896</c:v>
                </c:pt>
                <c:pt idx="248025">
                  <c:v>574.61322671738299</c:v>
                </c:pt>
                <c:pt idx="248026">
                  <c:v>574.61554347265599</c:v>
                </c:pt>
                <c:pt idx="248027">
                  <c:v>574.61786022793001</c:v>
                </c:pt>
                <c:pt idx="248028">
                  <c:v>574.62017698320403</c:v>
                </c:pt>
                <c:pt idx="248029">
                  <c:v>574.62249373847703</c:v>
                </c:pt>
                <c:pt idx="248030">
                  <c:v>574.62481049375106</c:v>
                </c:pt>
                <c:pt idx="248031">
                  <c:v>574.62712724902406</c:v>
                </c:pt>
                <c:pt idx="248032">
                  <c:v>574.62944400429797</c:v>
                </c:pt>
                <c:pt idx="248033">
                  <c:v>574.63176075957097</c:v>
                </c:pt>
                <c:pt idx="248034">
                  <c:v>574.63407751484499</c:v>
                </c:pt>
                <c:pt idx="248035">
                  <c:v>574.63639427011901</c:v>
                </c:pt>
                <c:pt idx="248036">
                  <c:v>574.63871102539201</c:v>
                </c:pt>
                <c:pt idx="248037">
                  <c:v>574.64102778066604</c:v>
                </c:pt>
                <c:pt idx="248038">
                  <c:v>574.64334453593904</c:v>
                </c:pt>
                <c:pt idx="248039">
                  <c:v>574.64566129121295</c:v>
                </c:pt>
                <c:pt idx="248040">
                  <c:v>574.64797804648595</c:v>
                </c:pt>
                <c:pt idx="248041">
                  <c:v>574.65029480175997</c:v>
                </c:pt>
                <c:pt idx="248042">
                  <c:v>574.65261155703399</c:v>
                </c:pt>
                <c:pt idx="248043">
                  <c:v>574.65492831230699</c:v>
                </c:pt>
                <c:pt idx="248044">
                  <c:v>574.65724506758102</c:v>
                </c:pt>
                <c:pt idx="248045">
                  <c:v>574.65956182285402</c:v>
                </c:pt>
                <c:pt idx="248046">
                  <c:v>574.66187857812804</c:v>
                </c:pt>
                <c:pt idx="248047">
                  <c:v>574.66419533340104</c:v>
                </c:pt>
                <c:pt idx="248048">
                  <c:v>574.66651208867495</c:v>
                </c:pt>
                <c:pt idx="248049">
                  <c:v>574.66882884394897</c:v>
                </c:pt>
                <c:pt idx="248050">
                  <c:v>574.67114559922197</c:v>
                </c:pt>
                <c:pt idx="248051">
                  <c:v>574.673462354496</c:v>
                </c:pt>
                <c:pt idx="248052">
                  <c:v>574.675779109769</c:v>
                </c:pt>
                <c:pt idx="248053">
                  <c:v>574.67809586504302</c:v>
                </c:pt>
                <c:pt idx="248054">
                  <c:v>574.68041262031602</c:v>
                </c:pt>
                <c:pt idx="248055">
                  <c:v>574.68272937559004</c:v>
                </c:pt>
                <c:pt idx="248056">
                  <c:v>574.68504613086395</c:v>
                </c:pt>
                <c:pt idx="248057">
                  <c:v>574.68736288613695</c:v>
                </c:pt>
                <c:pt idx="248058">
                  <c:v>574.68967964141098</c:v>
                </c:pt>
                <c:pt idx="248059">
                  <c:v>574.69199639668398</c:v>
                </c:pt>
                <c:pt idx="248060">
                  <c:v>574.694313151958</c:v>
                </c:pt>
                <c:pt idx="248061">
                  <c:v>574.696629907231</c:v>
                </c:pt>
                <c:pt idx="248062">
                  <c:v>574.69894666250502</c:v>
                </c:pt>
                <c:pt idx="248063">
                  <c:v>574.70126341777905</c:v>
                </c:pt>
                <c:pt idx="248064">
                  <c:v>574.70358017305205</c:v>
                </c:pt>
                <c:pt idx="248065">
                  <c:v>574.70589692832596</c:v>
                </c:pt>
                <c:pt idx="248066">
                  <c:v>574.70821368359896</c:v>
                </c:pt>
                <c:pt idx="248067">
                  <c:v>574.71053043887298</c:v>
                </c:pt>
                <c:pt idx="248068">
                  <c:v>574.71284719414598</c:v>
                </c:pt>
                <c:pt idx="248069">
                  <c:v>574.71516394942</c:v>
                </c:pt>
                <c:pt idx="248070">
                  <c:v>574.71748070469403</c:v>
                </c:pt>
                <c:pt idx="248071">
                  <c:v>574.71979745996703</c:v>
                </c:pt>
                <c:pt idx="248072">
                  <c:v>574.72211421524105</c:v>
                </c:pt>
                <c:pt idx="248073">
                  <c:v>574.72443097051405</c:v>
                </c:pt>
                <c:pt idx="248074">
                  <c:v>574.72674772578796</c:v>
                </c:pt>
                <c:pt idx="248075">
                  <c:v>574.72906448106096</c:v>
                </c:pt>
                <c:pt idx="248076">
                  <c:v>574.73138123633498</c:v>
                </c:pt>
                <c:pt idx="248077">
                  <c:v>574.73369799160798</c:v>
                </c:pt>
                <c:pt idx="248078">
                  <c:v>574.73601474688201</c:v>
                </c:pt>
                <c:pt idx="248079">
                  <c:v>574.73833150215603</c:v>
                </c:pt>
                <c:pt idx="248080">
                  <c:v>574.74064825742903</c:v>
                </c:pt>
                <c:pt idx="248081">
                  <c:v>574.74296501270305</c:v>
                </c:pt>
                <c:pt idx="248082">
                  <c:v>574.74528176797605</c:v>
                </c:pt>
                <c:pt idx="248083">
                  <c:v>574.74759852324996</c:v>
                </c:pt>
                <c:pt idx="248084">
                  <c:v>574.74991527852296</c:v>
                </c:pt>
                <c:pt idx="248085">
                  <c:v>574.75223203379699</c:v>
                </c:pt>
                <c:pt idx="248086">
                  <c:v>574.75454878907101</c:v>
                </c:pt>
                <c:pt idx="248087">
                  <c:v>574.75686554434401</c:v>
                </c:pt>
                <c:pt idx="248088">
                  <c:v>574.75918229961803</c:v>
                </c:pt>
                <c:pt idx="248089">
                  <c:v>574.76149905489103</c:v>
                </c:pt>
                <c:pt idx="248090">
                  <c:v>574.76381581016506</c:v>
                </c:pt>
                <c:pt idx="248091">
                  <c:v>574.76613256543806</c:v>
                </c:pt>
                <c:pt idx="248092">
                  <c:v>574.76844932071197</c:v>
                </c:pt>
                <c:pt idx="248093">
                  <c:v>574.77076607598599</c:v>
                </c:pt>
                <c:pt idx="248094">
                  <c:v>574.77308283125899</c:v>
                </c:pt>
                <c:pt idx="248095">
                  <c:v>574.77539958653301</c:v>
                </c:pt>
                <c:pt idx="248096">
                  <c:v>574.77771634180601</c:v>
                </c:pt>
                <c:pt idx="248097">
                  <c:v>574.78003309708004</c:v>
                </c:pt>
                <c:pt idx="248098">
                  <c:v>574.78234985235304</c:v>
                </c:pt>
                <c:pt idx="248099">
                  <c:v>574.78466660762695</c:v>
                </c:pt>
                <c:pt idx="248100">
                  <c:v>574.78698336290097</c:v>
                </c:pt>
                <c:pt idx="248101">
                  <c:v>574.78930011817397</c:v>
                </c:pt>
                <c:pt idx="248102">
                  <c:v>574.79161687344799</c:v>
                </c:pt>
                <c:pt idx="248103">
                  <c:v>574.79393362872099</c:v>
                </c:pt>
                <c:pt idx="248104">
                  <c:v>574.79625038399502</c:v>
                </c:pt>
                <c:pt idx="248105">
                  <c:v>574.79856713926802</c:v>
                </c:pt>
                <c:pt idx="248106">
                  <c:v>574.80088389454204</c:v>
                </c:pt>
                <c:pt idx="248107">
                  <c:v>574.80320064981595</c:v>
                </c:pt>
                <c:pt idx="248108">
                  <c:v>574.80551740508895</c:v>
                </c:pt>
                <c:pt idx="248109">
                  <c:v>574.80783416036297</c:v>
                </c:pt>
                <c:pt idx="248110">
                  <c:v>574.81015091563597</c:v>
                </c:pt>
                <c:pt idx="248111">
                  <c:v>574.81246767091</c:v>
                </c:pt>
                <c:pt idx="248112">
                  <c:v>574.814784426183</c:v>
                </c:pt>
                <c:pt idx="248113">
                  <c:v>574.81710118145702</c:v>
                </c:pt>
                <c:pt idx="248114">
                  <c:v>574.81941793673104</c:v>
                </c:pt>
                <c:pt idx="248115">
                  <c:v>574.82173469200404</c:v>
                </c:pt>
                <c:pt idx="248116">
                  <c:v>574.82405144727795</c:v>
                </c:pt>
                <c:pt idx="248117">
                  <c:v>574.82636820255095</c:v>
                </c:pt>
                <c:pt idx="248118">
                  <c:v>574.82868495782498</c:v>
                </c:pt>
                <c:pt idx="248119">
                  <c:v>574.83100171309798</c:v>
                </c:pt>
                <c:pt idx="248120">
                  <c:v>574.833318468372</c:v>
                </c:pt>
                <c:pt idx="248121">
                  <c:v>574.83563522364602</c:v>
                </c:pt>
                <c:pt idx="248122">
                  <c:v>574.83795197891902</c:v>
                </c:pt>
                <c:pt idx="248123">
                  <c:v>574.84026873419305</c:v>
                </c:pt>
                <c:pt idx="248124">
                  <c:v>574.84258548946605</c:v>
                </c:pt>
                <c:pt idx="248125">
                  <c:v>574.84490224473996</c:v>
                </c:pt>
                <c:pt idx="248126">
                  <c:v>574.84721900001296</c:v>
                </c:pt>
                <c:pt idx="248127">
                  <c:v>574.84953575528698</c:v>
                </c:pt>
                <c:pt idx="248128">
                  <c:v>574.85185251055998</c:v>
                </c:pt>
                <c:pt idx="248129">
                  <c:v>574.854169265834</c:v>
                </c:pt>
                <c:pt idx="248130">
                  <c:v>574.85648602110803</c:v>
                </c:pt>
                <c:pt idx="248131">
                  <c:v>574.85880277638103</c:v>
                </c:pt>
                <c:pt idx="248132">
                  <c:v>574.86111953165505</c:v>
                </c:pt>
                <c:pt idx="248133">
                  <c:v>574.86343628692805</c:v>
                </c:pt>
                <c:pt idx="248134">
                  <c:v>574.86575304220196</c:v>
                </c:pt>
                <c:pt idx="248135">
                  <c:v>574.86806979747496</c:v>
                </c:pt>
                <c:pt idx="248136">
                  <c:v>574.87038655274898</c:v>
                </c:pt>
                <c:pt idx="248137">
                  <c:v>574.87270330802301</c:v>
                </c:pt>
                <c:pt idx="248138">
                  <c:v>574.87502006329601</c:v>
                </c:pt>
                <c:pt idx="248139">
                  <c:v>574.87733681857003</c:v>
                </c:pt>
                <c:pt idx="248140">
                  <c:v>574.87965357384303</c:v>
                </c:pt>
                <c:pt idx="248141">
                  <c:v>574.88197032911705</c:v>
                </c:pt>
                <c:pt idx="248142">
                  <c:v>574.88428708439005</c:v>
                </c:pt>
                <c:pt idx="248143">
                  <c:v>574.88660383966396</c:v>
                </c:pt>
                <c:pt idx="248144">
                  <c:v>574.88892059493799</c:v>
                </c:pt>
                <c:pt idx="248145">
                  <c:v>574.89123735021099</c:v>
                </c:pt>
                <c:pt idx="248146">
                  <c:v>574.89355410548501</c:v>
                </c:pt>
                <c:pt idx="248147">
                  <c:v>574.89587086075801</c:v>
                </c:pt>
                <c:pt idx="248148">
                  <c:v>574.89818761603203</c:v>
                </c:pt>
                <c:pt idx="248149">
                  <c:v>574.90050437130503</c:v>
                </c:pt>
                <c:pt idx="248150">
                  <c:v>574.90282112657906</c:v>
                </c:pt>
                <c:pt idx="248151">
                  <c:v>574.90513788185297</c:v>
                </c:pt>
                <c:pt idx="248152">
                  <c:v>574.90745463712597</c:v>
                </c:pt>
                <c:pt idx="248153">
                  <c:v>574.90977139239999</c:v>
                </c:pt>
                <c:pt idx="248154">
                  <c:v>574.91208814767299</c:v>
                </c:pt>
                <c:pt idx="248155">
                  <c:v>574.91440490294701</c:v>
                </c:pt>
                <c:pt idx="248156">
                  <c:v>574.91672165822001</c:v>
                </c:pt>
                <c:pt idx="248157">
                  <c:v>574.91903841349404</c:v>
                </c:pt>
                <c:pt idx="248158">
                  <c:v>574.92135516876795</c:v>
                </c:pt>
                <c:pt idx="248159">
                  <c:v>574.92367192404095</c:v>
                </c:pt>
                <c:pt idx="248160">
                  <c:v>574.92598867931497</c:v>
                </c:pt>
                <c:pt idx="248161">
                  <c:v>574.92830543458797</c:v>
                </c:pt>
                <c:pt idx="248162">
                  <c:v>574.93062218986199</c:v>
                </c:pt>
                <c:pt idx="248163">
                  <c:v>574.93293894513499</c:v>
                </c:pt>
                <c:pt idx="248164">
                  <c:v>574.93525570040902</c:v>
                </c:pt>
                <c:pt idx="248165">
                  <c:v>574.93757245568304</c:v>
                </c:pt>
                <c:pt idx="248166">
                  <c:v>574.93988921095604</c:v>
                </c:pt>
                <c:pt idx="248167">
                  <c:v>574.94220596622995</c:v>
                </c:pt>
                <c:pt idx="248168">
                  <c:v>574.94452272150295</c:v>
                </c:pt>
                <c:pt idx="248169">
                  <c:v>574.94683947677697</c:v>
                </c:pt>
                <c:pt idx="248170">
                  <c:v>574.94915623204997</c:v>
                </c:pt>
                <c:pt idx="248171">
                  <c:v>574.951472987324</c:v>
                </c:pt>
                <c:pt idx="248172">
                  <c:v>574.95378974259802</c:v>
                </c:pt>
                <c:pt idx="248173">
                  <c:v>574.95610649787102</c:v>
                </c:pt>
                <c:pt idx="248174">
                  <c:v>574.95842325314504</c:v>
                </c:pt>
                <c:pt idx="248175">
                  <c:v>574.96074000841804</c:v>
                </c:pt>
                <c:pt idx="248176">
                  <c:v>574.96305676369195</c:v>
                </c:pt>
                <c:pt idx="248177">
                  <c:v>574.96537351896495</c:v>
                </c:pt>
                <c:pt idx="248178">
                  <c:v>574.96769027423898</c:v>
                </c:pt>
                <c:pt idx="248179">
                  <c:v>574.97000702951198</c:v>
                </c:pt>
                <c:pt idx="248180">
                  <c:v>574.972323784786</c:v>
                </c:pt>
                <c:pt idx="248181">
                  <c:v>574.97464054006002</c:v>
                </c:pt>
                <c:pt idx="248182">
                  <c:v>574.97695729533302</c:v>
                </c:pt>
                <c:pt idx="248183">
                  <c:v>574.97927405060705</c:v>
                </c:pt>
                <c:pt idx="248184">
                  <c:v>574.98159080588005</c:v>
                </c:pt>
                <c:pt idx="248185">
                  <c:v>574.98390756115396</c:v>
                </c:pt>
                <c:pt idx="248186">
                  <c:v>574.98622431642696</c:v>
                </c:pt>
                <c:pt idx="248187">
                  <c:v>574.98854107170098</c:v>
                </c:pt>
                <c:pt idx="248188">
                  <c:v>574.990857826975</c:v>
                </c:pt>
                <c:pt idx="248189">
                  <c:v>574.993174582248</c:v>
                </c:pt>
                <c:pt idx="248190">
                  <c:v>574.99549133752203</c:v>
                </c:pt>
                <c:pt idx="248191">
                  <c:v>574.99780809279503</c:v>
                </c:pt>
                <c:pt idx="248192">
                  <c:v>575.00012484806905</c:v>
                </c:pt>
                <c:pt idx="248193">
                  <c:v>575.00244160334205</c:v>
                </c:pt>
                <c:pt idx="248194">
                  <c:v>575.00475835861596</c:v>
                </c:pt>
                <c:pt idx="248195">
                  <c:v>575.00707511388998</c:v>
                </c:pt>
                <c:pt idx="248196">
                  <c:v>575.00939186916298</c:v>
                </c:pt>
                <c:pt idx="248197">
                  <c:v>575.01170862443701</c:v>
                </c:pt>
                <c:pt idx="248198">
                  <c:v>575.01402537971001</c:v>
                </c:pt>
                <c:pt idx="248199">
                  <c:v>575.01634213498403</c:v>
                </c:pt>
                <c:pt idx="248200">
                  <c:v>575.01865889025703</c:v>
                </c:pt>
                <c:pt idx="248201">
                  <c:v>575.02097564553105</c:v>
                </c:pt>
                <c:pt idx="248202">
                  <c:v>575.02329240080496</c:v>
                </c:pt>
                <c:pt idx="248203">
                  <c:v>575.02560915607796</c:v>
                </c:pt>
                <c:pt idx="248204">
                  <c:v>575.02792591135199</c:v>
                </c:pt>
                <c:pt idx="248205">
                  <c:v>575.03024266662499</c:v>
                </c:pt>
                <c:pt idx="248206">
                  <c:v>575.03255942189901</c:v>
                </c:pt>
                <c:pt idx="248207">
                  <c:v>575.03487617717201</c:v>
                </c:pt>
                <c:pt idx="248208">
                  <c:v>575.03719293244603</c:v>
                </c:pt>
                <c:pt idx="248209">
                  <c:v>575.03950968772006</c:v>
                </c:pt>
                <c:pt idx="248210">
                  <c:v>575.04182644299306</c:v>
                </c:pt>
                <c:pt idx="248211">
                  <c:v>575.04414319826697</c:v>
                </c:pt>
                <c:pt idx="248212">
                  <c:v>575.04645995353997</c:v>
                </c:pt>
                <c:pt idx="248213">
                  <c:v>575.04877670881399</c:v>
                </c:pt>
                <c:pt idx="248214">
                  <c:v>575.05109346408699</c:v>
                </c:pt>
                <c:pt idx="248215">
                  <c:v>575.05341021936101</c:v>
                </c:pt>
                <c:pt idx="248216">
                  <c:v>575.05572697463504</c:v>
                </c:pt>
                <c:pt idx="248217">
                  <c:v>575.05804372990804</c:v>
                </c:pt>
                <c:pt idx="248218">
                  <c:v>575.06036048518195</c:v>
                </c:pt>
                <c:pt idx="248219">
                  <c:v>575.06267724045495</c:v>
                </c:pt>
                <c:pt idx="248220">
                  <c:v>575.06499399572897</c:v>
                </c:pt>
                <c:pt idx="248221">
                  <c:v>575.06731075100197</c:v>
                </c:pt>
                <c:pt idx="248222">
                  <c:v>575.06962750627599</c:v>
                </c:pt>
                <c:pt idx="248223">
                  <c:v>575.07194426154899</c:v>
                </c:pt>
                <c:pt idx="248224">
                  <c:v>575.07426101682302</c:v>
                </c:pt>
                <c:pt idx="248225">
                  <c:v>575.07657777209704</c:v>
                </c:pt>
                <c:pt idx="248226">
                  <c:v>575.07889452737004</c:v>
                </c:pt>
                <c:pt idx="248227">
                  <c:v>575.08121128264395</c:v>
                </c:pt>
                <c:pt idx="248228">
                  <c:v>575.08352803791695</c:v>
                </c:pt>
                <c:pt idx="248229">
                  <c:v>575.08584479319097</c:v>
                </c:pt>
                <c:pt idx="248230">
                  <c:v>575.08816154846397</c:v>
                </c:pt>
                <c:pt idx="248231">
                  <c:v>575.090478303738</c:v>
                </c:pt>
                <c:pt idx="248232">
                  <c:v>575.09279505901202</c:v>
                </c:pt>
                <c:pt idx="248233">
                  <c:v>575.09511181428502</c:v>
                </c:pt>
                <c:pt idx="248234">
                  <c:v>575.09742856955904</c:v>
                </c:pt>
                <c:pt idx="248235">
                  <c:v>575.09974532483204</c:v>
                </c:pt>
                <c:pt idx="248236">
                  <c:v>575.10206208010595</c:v>
                </c:pt>
                <c:pt idx="248237">
                  <c:v>575.10437883537895</c:v>
                </c:pt>
                <c:pt idx="248238">
                  <c:v>575.10669559065298</c:v>
                </c:pt>
                <c:pt idx="248239">
                  <c:v>575.109012345927</c:v>
                </c:pt>
                <c:pt idx="248240">
                  <c:v>575.1113291012</c:v>
                </c:pt>
                <c:pt idx="248241">
                  <c:v>575.11364585647402</c:v>
                </c:pt>
                <c:pt idx="248242">
                  <c:v>575.11596261174702</c:v>
                </c:pt>
                <c:pt idx="248243">
                  <c:v>575.11827936702105</c:v>
                </c:pt>
                <c:pt idx="248244">
                  <c:v>575.12059612229405</c:v>
                </c:pt>
                <c:pt idx="248245">
                  <c:v>575.12291287756796</c:v>
                </c:pt>
                <c:pt idx="248246">
                  <c:v>575.12522963284198</c:v>
                </c:pt>
                <c:pt idx="248247">
                  <c:v>575.12754638811498</c:v>
                </c:pt>
                <c:pt idx="248248">
                  <c:v>575.129863143389</c:v>
                </c:pt>
                <c:pt idx="248249">
                  <c:v>575.132179898662</c:v>
                </c:pt>
                <c:pt idx="248250">
                  <c:v>575.13449665393603</c:v>
                </c:pt>
                <c:pt idx="248251">
                  <c:v>575.13681340920903</c:v>
                </c:pt>
                <c:pt idx="248252">
                  <c:v>575.13913016448305</c:v>
                </c:pt>
                <c:pt idx="248253">
                  <c:v>575.14144691975696</c:v>
                </c:pt>
                <c:pt idx="248254">
                  <c:v>575.14376367502996</c:v>
                </c:pt>
                <c:pt idx="248255">
                  <c:v>575.14608043030398</c:v>
                </c:pt>
                <c:pt idx="248256">
                  <c:v>575.14839718557698</c:v>
                </c:pt>
                <c:pt idx="248257">
                  <c:v>575.15071394085101</c:v>
                </c:pt>
                <c:pt idx="248258">
                  <c:v>575.15303069612401</c:v>
                </c:pt>
                <c:pt idx="248259">
                  <c:v>575.15534745139803</c:v>
                </c:pt>
                <c:pt idx="248260">
                  <c:v>575.15766420667205</c:v>
                </c:pt>
                <c:pt idx="248261">
                  <c:v>575.15998096194505</c:v>
                </c:pt>
                <c:pt idx="248262">
                  <c:v>575.16229771721896</c:v>
                </c:pt>
                <c:pt idx="248263">
                  <c:v>575.16461447249196</c:v>
                </c:pt>
                <c:pt idx="248264">
                  <c:v>575.16693122776599</c:v>
                </c:pt>
                <c:pt idx="248265">
                  <c:v>575.16924798303899</c:v>
                </c:pt>
                <c:pt idx="248266">
                  <c:v>575.17156473831301</c:v>
                </c:pt>
                <c:pt idx="248267">
                  <c:v>575.17388149358703</c:v>
                </c:pt>
                <c:pt idx="248268">
                  <c:v>575.17619824886003</c:v>
                </c:pt>
                <c:pt idx="248269">
                  <c:v>575.17851500413406</c:v>
                </c:pt>
                <c:pt idx="248270">
                  <c:v>575.18083175940706</c:v>
                </c:pt>
                <c:pt idx="248271">
                  <c:v>575.18314851468097</c:v>
                </c:pt>
                <c:pt idx="248272">
                  <c:v>575.18546526995397</c:v>
                </c:pt>
                <c:pt idx="248273">
                  <c:v>575.18778202522799</c:v>
                </c:pt>
                <c:pt idx="248274">
                  <c:v>575.19009878050099</c:v>
                </c:pt>
                <c:pt idx="248275">
                  <c:v>575.19241553577501</c:v>
                </c:pt>
                <c:pt idx="248276">
                  <c:v>575.19473229104904</c:v>
                </c:pt>
                <c:pt idx="248277">
                  <c:v>575.19704904632204</c:v>
                </c:pt>
                <c:pt idx="248278">
                  <c:v>575.19936580159595</c:v>
                </c:pt>
                <c:pt idx="248279">
                  <c:v>575.20168255686895</c:v>
                </c:pt>
                <c:pt idx="248280">
                  <c:v>575.20399931214297</c:v>
                </c:pt>
                <c:pt idx="248281">
                  <c:v>575.20631606741597</c:v>
                </c:pt>
                <c:pt idx="248282">
                  <c:v>575.20863282268999</c:v>
                </c:pt>
                <c:pt idx="248283">
                  <c:v>575.21094957796402</c:v>
                </c:pt>
                <c:pt idx="248284">
                  <c:v>575.21326633323702</c:v>
                </c:pt>
                <c:pt idx="248285">
                  <c:v>575.21558308851104</c:v>
                </c:pt>
                <c:pt idx="248286">
                  <c:v>575.21789984378404</c:v>
                </c:pt>
                <c:pt idx="248287">
                  <c:v>575.22021659905795</c:v>
                </c:pt>
                <c:pt idx="248288">
                  <c:v>575.22253335433095</c:v>
                </c:pt>
                <c:pt idx="248289">
                  <c:v>575.22485010960497</c:v>
                </c:pt>
                <c:pt idx="248290">
                  <c:v>575.227166864879</c:v>
                </c:pt>
                <c:pt idx="248291">
                  <c:v>575.229483620152</c:v>
                </c:pt>
                <c:pt idx="248292">
                  <c:v>575.23180037542602</c:v>
                </c:pt>
                <c:pt idx="248293">
                  <c:v>575.23411713069902</c:v>
                </c:pt>
                <c:pt idx="248294">
                  <c:v>575.23643388597304</c:v>
                </c:pt>
                <c:pt idx="248295">
                  <c:v>575.23875064124604</c:v>
                </c:pt>
                <c:pt idx="248296">
                  <c:v>575.24106739651995</c:v>
                </c:pt>
                <c:pt idx="248297">
                  <c:v>575.24338415179398</c:v>
                </c:pt>
                <c:pt idx="248298">
                  <c:v>575.24570090706698</c:v>
                </c:pt>
                <c:pt idx="248299">
                  <c:v>575.248017662341</c:v>
                </c:pt>
                <c:pt idx="248300">
                  <c:v>575.250334417614</c:v>
                </c:pt>
                <c:pt idx="248301">
                  <c:v>575.25265117288802</c:v>
                </c:pt>
                <c:pt idx="248302">
                  <c:v>575.25496792816102</c:v>
                </c:pt>
                <c:pt idx="248303">
                  <c:v>575.25728468343505</c:v>
                </c:pt>
                <c:pt idx="248304">
                  <c:v>575.25960143870896</c:v>
                </c:pt>
                <c:pt idx="248305">
                  <c:v>575.26191819398196</c:v>
                </c:pt>
                <c:pt idx="248306">
                  <c:v>575.26423494925598</c:v>
                </c:pt>
                <c:pt idx="248307">
                  <c:v>575.26655170452898</c:v>
                </c:pt>
                <c:pt idx="248308">
                  <c:v>575.268868459803</c:v>
                </c:pt>
                <c:pt idx="248309">
                  <c:v>575.271185215076</c:v>
                </c:pt>
                <c:pt idx="248310">
                  <c:v>575.27350197035003</c:v>
                </c:pt>
                <c:pt idx="248311">
                  <c:v>575.27581872562405</c:v>
                </c:pt>
                <c:pt idx="248312">
                  <c:v>575.27813548089705</c:v>
                </c:pt>
                <c:pt idx="248313">
                  <c:v>575.28045223617096</c:v>
                </c:pt>
                <c:pt idx="248314">
                  <c:v>575.28276899144396</c:v>
                </c:pt>
                <c:pt idx="248315">
                  <c:v>575.28508574671798</c:v>
                </c:pt>
                <c:pt idx="248316">
                  <c:v>575.28740250199098</c:v>
                </c:pt>
                <c:pt idx="248317">
                  <c:v>575.28971925726501</c:v>
                </c:pt>
                <c:pt idx="248318">
                  <c:v>575.29203601253903</c:v>
                </c:pt>
                <c:pt idx="248319">
                  <c:v>575.29435276781203</c:v>
                </c:pt>
                <c:pt idx="248320">
                  <c:v>575.29666952308605</c:v>
                </c:pt>
                <c:pt idx="248321">
                  <c:v>575.29898627835905</c:v>
                </c:pt>
                <c:pt idx="248322">
                  <c:v>575.30130303363296</c:v>
                </c:pt>
                <c:pt idx="248323">
                  <c:v>575.30361978890596</c:v>
                </c:pt>
                <c:pt idx="248324">
                  <c:v>575.30593654417999</c:v>
                </c:pt>
                <c:pt idx="248325">
                  <c:v>575.30825329945299</c:v>
                </c:pt>
                <c:pt idx="248326">
                  <c:v>575.31057005472701</c:v>
                </c:pt>
                <c:pt idx="248327">
                  <c:v>575.31288681000103</c:v>
                </c:pt>
                <c:pt idx="248328">
                  <c:v>575.31520356527403</c:v>
                </c:pt>
                <c:pt idx="248329">
                  <c:v>575.31752032054806</c:v>
                </c:pt>
                <c:pt idx="248330">
                  <c:v>575.31983707582106</c:v>
                </c:pt>
                <c:pt idx="248331">
                  <c:v>575.32215383109497</c:v>
                </c:pt>
                <c:pt idx="248332">
                  <c:v>575.32447058636797</c:v>
                </c:pt>
                <c:pt idx="248333">
                  <c:v>575.32678734164199</c:v>
                </c:pt>
                <c:pt idx="248334">
                  <c:v>575.32910409691601</c:v>
                </c:pt>
                <c:pt idx="248335">
                  <c:v>575.33142085218901</c:v>
                </c:pt>
                <c:pt idx="248336">
                  <c:v>575.33373760746304</c:v>
                </c:pt>
                <c:pt idx="248337">
                  <c:v>575.33605436273604</c:v>
                </c:pt>
                <c:pt idx="248338">
                  <c:v>575.33837111800995</c:v>
                </c:pt>
                <c:pt idx="248339">
                  <c:v>575.34068787328295</c:v>
                </c:pt>
                <c:pt idx="248340">
                  <c:v>575.34300462855697</c:v>
                </c:pt>
                <c:pt idx="248341">
                  <c:v>575.34532138383099</c:v>
                </c:pt>
                <c:pt idx="248342">
                  <c:v>575.34763813910399</c:v>
                </c:pt>
                <c:pt idx="248343">
                  <c:v>575.34995489437802</c:v>
                </c:pt>
                <c:pt idx="248344">
                  <c:v>575.35227164965102</c:v>
                </c:pt>
                <c:pt idx="248345">
                  <c:v>575.35458840492504</c:v>
                </c:pt>
                <c:pt idx="248346">
                  <c:v>575.35690516019804</c:v>
                </c:pt>
                <c:pt idx="248347">
                  <c:v>575.35922191547195</c:v>
                </c:pt>
                <c:pt idx="248348">
                  <c:v>575.36153867074597</c:v>
                </c:pt>
                <c:pt idx="248349">
                  <c:v>575.36385542601897</c:v>
                </c:pt>
                <c:pt idx="248350">
                  <c:v>575.366172181293</c:v>
                </c:pt>
                <c:pt idx="248351">
                  <c:v>575.368488936566</c:v>
                </c:pt>
                <c:pt idx="248352">
                  <c:v>575.37080569184002</c:v>
                </c:pt>
                <c:pt idx="248353">
                  <c:v>575.37312244711302</c:v>
                </c:pt>
                <c:pt idx="248354">
                  <c:v>575.37543920238704</c:v>
                </c:pt>
                <c:pt idx="248355">
                  <c:v>575.37775595766095</c:v>
                </c:pt>
                <c:pt idx="248356">
                  <c:v>575.38007271293395</c:v>
                </c:pt>
                <c:pt idx="248357">
                  <c:v>575.38238946820798</c:v>
                </c:pt>
                <c:pt idx="248358">
                  <c:v>575.38470622348098</c:v>
                </c:pt>
                <c:pt idx="248359">
                  <c:v>575.387022978755</c:v>
                </c:pt>
                <c:pt idx="248360">
                  <c:v>575.389339734028</c:v>
                </c:pt>
                <c:pt idx="248361">
                  <c:v>575.39165648930202</c:v>
                </c:pt>
                <c:pt idx="248362">
                  <c:v>575.39397324457605</c:v>
                </c:pt>
                <c:pt idx="248363">
                  <c:v>575.39628999984905</c:v>
                </c:pt>
                <c:pt idx="248364">
                  <c:v>575.39860675512296</c:v>
                </c:pt>
                <c:pt idx="248365">
                  <c:v>575.40092351039596</c:v>
                </c:pt>
                <c:pt idx="248366">
                  <c:v>575.40324026566998</c:v>
                </c:pt>
                <c:pt idx="248367">
                  <c:v>575.40555702094298</c:v>
                </c:pt>
                <c:pt idx="248368">
                  <c:v>575.407873776217</c:v>
                </c:pt>
                <c:pt idx="248369">
                  <c:v>575.41019053149103</c:v>
                </c:pt>
                <c:pt idx="248370">
                  <c:v>575.41250728676403</c:v>
                </c:pt>
                <c:pt idx="248371">
                  <c:v>575.41482404203805</c:v>
                </c:pt>
                <c:pt idx="248372">
                  <c:v>575.41714079731105</c:v>
                </c:pt>
                <c:pt idx="248373">
                  <c:v>575.41945755258496</c:v>
                </c:pt>
                <c:pt idx="248374">
                  <c:v>575.42177430785796</c:v>
                </c:pt>
                <c:pt idx="248375">
                  <c:v>575.42409106313198</c:v>
                </c:pt>
                <c:pt idx="248376">
                  <c:v>575.42640781840498</c:v>
                </c:pt>
                <c:pt idx="248377">
                  <c:v>575.42872457367901</c:v>
                </c:pt>
                <c:pt idx="248378">
                  <c:v>575.43104132895303</c:v>
                </c:pt>
                <c:pt idx="248379">
                  <c:v>575.43335808422603</c:v>
                </c:pt>
                <c:pt idx="248380">
                  <c:v>575.43567483950005</c:v>
                </c:pt>
                <c:pt idx="248381">
                  <c:v>575.43799159477305</c:v>
                </c:pt>
                <c:pt idx="248382">
                  <c:v>575.44030835004696</c:v>
                </c:pt>
                <c:pt idx="248383">
                  <c:v>575.44262510531996</c:v>
                </c:pt>
                <c:pt idx="248384">
                  <c:v>575.44494186059399</c:v>
                </c:pt>
                <c:pt idx="248385">
                  <c:v>575.44725861586801</c:v>
                </c:pt>
                <c:pt idx="248386">
                  <c:v>575.44957537114101</c:v>
                </c:pt>
                <c:pt idx="248387">
                  <c:v>575.45189212641503</c:v>
                </c:pt>
                <c:pt idx="248388">
                  <c:v>575.45420888168803</c:v>
                </c:pt>
                <c:pt idx="248389">
                  <c:v>575.45652563696206</c:v>
                </c:pt>
                <c:pt idx="248390">
                  <c:v>575.45884239223506</c:v>
                </c:pt>
                <c:pt idx="248391">
                  <c:v>575.46115914750897</c:v>
                </c:pt>
                <c:pt idx="248392">
                  <c:v>575.46347590278299</c:v>
                </c:pt>
                <c:pt idx="248393">
                  <c:v>575.46579265805599</c:v>
                </c:pt>
                <c:pt idx="248394">
                  <c:v>575.46810941333001</c:v>
                </c:pt>
                <c:pt idx="248395">
                  <c:v>575.47042616860301</c:v>
                </c:pt>
                <c:pt idx="248396">
                  <c:v>575.47274292387704</c:v>
                </c:pt>
                <c:pt idx="248397">
                  <c:v>575.47505967915004</c:v>
                </c:pt>
                <c:pt idx="248398">
                  <c:v>575.47737643442395</c:v>
                </c:pt>
                <c:pt idx="248399">
                  <c:v>575.47969318969797</c:v>
                </c:pt>
                <c:pt idx="248400">
                  <c:v>575.48200994497097</c:v>
                </c:pt>
                <c:pt idx="248401">
                  <c:v>575.48432670024499</c:v>
                </c:pt>
                <c:pt idx="248402">
                  <c:v>575.48664345551799</c:v>
                </c:pt>
                <c:pt idx="248403">
                  <c:v>575.48896021079202</c:v>
                </c:pt>
                <c:pt idx="248404">
                  <c:v>575.49127696606502</c:v>
                </c:pt>
                <c:pt idx="248405">
                  <c:v>575.49359372133904</c:v>
                </c:pt>
                <c:pt idx="248406">
                  <c:v>575.49591047661295</c:v>
                </c:pt>
                <c:pt idx="248407">
                  <c:v>575.49822723188595</c:v>
                </c:pt>
                <c:pt idx="248408">
                  <c:v>575.50054398715997</c:v>
                </c:pt>
                <c:pt idx="248409">
                  <c:v>575.50286074243297</c:v>
                </c:pt>
                <c:pt idx="248410">
                  <c:v>575.505177497707</c:v>
                </c:pt>
                <c:pt idx="248411">
                  <c:v>575.50749425298</c:v>
                </c:pt>
                <c:pt idx="248412">
                  <c:v>575.50981100825402</c:v>
                </c:pt>
                <c:pt idx="248413">
                  <c:v>575.51212776352804</c:v>
                </c:pt>
                <c:pt idx="248414">
                  <c:v>575.51444451880104</c:v>
                </c:pt>
                <c:pt idx="248415">
                  <c:v>575.51676127407495</c:v>
                </c:pt>
                <c:pt idx="248416">
                  <c:v>575.51907802934795</c:v>
                </c:pt>
                <c:pt idx="248417">
                  <c:v>575.52139478462198</c:v>
                </c:pt>
                <c:pt idx="248418">
                  <c:v>575.52371153989498</c:v>
                </c:pt>
                <c:pt idx="248419">
                  <c:v>575.526028295169</c:v>
                </c:pt>
                <c:pt idx="248420">
                  <c:v>575.52834505044302</c:v>
                </c:pt>
                <c:pt idx="248421">
                  <c:v>575.53066180571602</c:v>
                </c:pt>
                <c:pt idx="248422">
                  <c:v>575.53297856099005</c:v>
                </c:pt>
                <c:pt idx="248423">
                  <c:v>575.53529531626305</c:v>
                </c:pt>
                <c:pt idx="248424">
                  <c:v>575.53761207153696</c:v>
                </c:pt>
                <c:pt idx="248425">
                  <c:v>575.53992882680996</c:v>
                </c:pt>
                <c:pt idx="248426">
                  <c:v>575.54224558208398</c:v>
                </c:pt>
                <c:pt idx="248427">
                  <c:v>575.54456233735698</c:v>
                </c:pt>
                <c:pt idx="248428">
                  <c:v>575.546879092631</c:v>
                </c:pt>
                <c:pt idx="248429">
                  <c:v>575.54919584790503</c:v>
                </c:pt>
                <c:pt idx="248430">
                  <c:v>575.55151260317803</c:v>
                </c:pt>
                <c:pt idx="248431">
                  <c:v>575.55382935845205</c:v>
                </c:pt>
                <c:pt idx="248432">
                  <c:v>575.55614611372505</c:v>
                </c:pt>
                <c:pt idx="248433">
                  <c:v>575.55846286899896</c:v>
                </c:pt>
                <c:pt idx="248434">
                  <c:v>575.56077962427196</c:v>
                </c:pt>
                <c:pt idx="248435">
                  <c:v>575.56309637954598</c:v>
                </c:pt>
                <c:pt idx="248436">
                  <c:v>575.56541313482001</c:v>
                </c:pt>
                <c:pt idx="248437">
                  <c:v>575.56772989009301</c:v>
                </c:pt>
                <c:pt idx="248438">
                  <c:v>575.57004664536703</c:v>
                </c:pt>
                <c:pt idx="248439">
                  <c:v>575.57236340064003</c:v>
                </c:pt>
                <c:pt idx="248440">
                  <c:v>575.57468015591405</c:v>
                </c:pt>
                <c:pt idx="248441">
                  <c:v>575.57699691118705</c:v>
                </c:pt>
                <c:pt idx="248442">
                  <c:v>575.57931366646096</c:v>
                </c:pt>
                <c:pt idx="248443">
                  <c:v>575.58163042173499</c:v>
                </c:pt>
                <c:pt idx="248444">
                  <c:v>575.58394717700799</c:v>
                </c:pt>
                <c:pt idx="248445">
                  <c:v>575.58626393228201</c:v>
                </c:pt>
                <c:pt idx="248446">
                  <c:v>575.58858068755501</c:v>
                </c:pt>
                <c:pt idx="248447">
                  <c:v>575.59089744282903</c:v>
                </c:pt>
                <c:pt idx="248448">
                  <c:v>575.59321419810203</c:v>
                </c:pt>
                <c:pt idx="248449">
                  <c:v>575.59553095337606</c:v>
                </c:pt>
                <c:pt idx="248450">
                  <c:v>575.59784770864997</c:v>
                </c:pt>
                <c:pt idx="248451">
                  <c:v>575.60016446392297</c:v>
                </c:pt>
                <c:pt idx="248452">
                  <c:v>575.60248121919699</c:v>
                </c:pt>
                <c:pt idx="248453">
                  <c:v>575.60479797446999</c:v>
                </c:pt>
                <c:pt idx="248454">
                  <c:v>575.60711472974401</c:v>
                </c:pt>
                <c:pt idx="248455">
                  <c:v>575.60943148501701</c:v>
                </c:pt>
                <c:pt idx="248456">
                  <c:v>575.61174824029104</c:v>
                </c:pt>
                <c:pt idx="248457">
                  <c:v>575.61406499556495</c:v>
                </c:pt>
                <c:pt idx="248458">
                  <c:v>575.61638175083795</c:v>
                </c:pt>
                <c:pt idx="248459">
                  <c:v>575.61869850611197</c:v>
                </c:pt>
                <c:pt idx="248460">
                  <c:v>575.62101526138497</c:v>
                </c:pt>
                <c:pt idx="248461">
                  <c:v>575.62333201665899</c:v>
                </c:pt>
                <c:pt idx="248462">
                  <c:v>575.62564877193199</c:v>
                </c:pt>
                <c:pt idx="248463">
                  <c:v>575.62796552720602</c:v>
                </c:pt>
                <c:pt idx="248464">
                  <c:v>575.63028228248004</c:v>
                </c:pt>
                <c:pt idx="248465">
                  <c:v>575.63259903775304</c:v>
                </c:pt>
                <c:pt idx="248466">
                  <c:v>575.63491579302695</c:v>
                </c:pt>
                <c:pt idx="248467">
                  <c:v>575.63723254829995</c:v>
                </c:pt>
                <c:pt idx="248468">
                  <c:v>575.63954930357397</c:v>
                </c:pt>
                <c:pt idx="248469">
                  <c:v>575.64186605884697</c:v>
                </c:pt>
                <c:pt idx="248470">
                  <c:v>575.644182814121</c:v>
                </c:pt>
                <c:pt idx="248471">
                  <c:v>575.64649956939502</c:v>
                </c:pt>
                <c:pt idx="248472">
                  <c:v>575.64881632466802</c:v>
                </c:pt>
                <c:pt idx="248473">
                  <c:v>575.65113307994204</c:v>
                </c:pt>
                <c:pt idx="248474">
                  <c:v>575.65344983521504</c:v>
                </c:pt>
                <c:pt idx="248475">
                  <c:v>575.65576659048895</c:v>
                </c:pt>
                <c:pt idx="248476">
                  <c:v>575.65808334576195</c:v>
                </c:pt>
                <c:pt idx="248477">
                  <c:v>575.66040010103598</c:v>
                </c:pt>
                <c:pt idx="248478">
                  <c:v>575.66271685630898</c:v>
                </c:pt>
                <c:pt idx="248479">
                  <c:v>575.665033611583</c:v>
                </c:pt>
                <c:pt idx="248480">
                  <c:v>575.66735036685702</c:v>
                </c:pt>
                <c:pt idx="248481">
                  <c:v>575.66966712213002</c:v>
                </c:pt>
                <c:pt idx="248482">
                  <c:v>575.67198387740405</c:v>
                </c:pt>
                <c:pt idx="248483">
                  <c:v>575.67430063267705</c:v>
                </c:pt>
                <c:pt idx="248484">
                  <c:v>575.67661738795096</c:v>
                </c:pt>
                <c:pt idx="248485">
                  <c:v>575.67893414322396</c:v>
                </c:pt>
                <c:pt idx="248486">
                  <c:v>575.68125089849798</c:v>
                </c:pt>
                <c:pt idx="248487">
                  <c:v>575.683567653772</c:v>
                </c:pt>
                <c:pt idx="248488">
                  <c:v>575.685884409045</c:v>
                </c:pt>
                <c:pt idx="248489">
                  <c:v>575.68820116431903</c:v>
                </c:pt>
                <c:pt idx="248490">
                  <c:v>575.69051791959203</c:v>
                </c:pt>
                <c:pt idx="248491">
                  <c:v>575.69283467486605</c:v>
                </c:pt>
                <c:pt idx="248492">
                  <c:v>575.69515143013905</c:v>
                </c:pt>
                <c:pt idx="248493">
                  <c:v>575.69746818541296</c:v>
                </c:pt>
                <c:pt idx="248494">
                  <c:v>575.69978494068698</c:v>
                </c:pt>
                <c:pt idx="248495">
                  <c:v>575.70210169595998</c:v>
                </c:pt>
                <c:pt idx="248496">
                  <c:v>575.70441845123401</c:v>
                </c:pt>
                <c:pt idx="248497">
                  <c:v>575.70673520650701</c:v>
                </c:pt>
                <c:pt idx="248498">
                  <c:v>575.70905196178103</c:v>
                </c:pt>
                <c:pt idx="248499">
                  <c:v>575.71136871705403</c:v>
                </c:pt>
                <c:pt idx="248500">
                  <c:v>575.71368547232805</c:v>
                </c:pt>
                <c:pt idx="248501">
                  <c:v>575.71600222760196</c:v>
                </c:pt>
                <c:pt idx="248502">
                  <c:v>575.71831898287496</c:v>
                </c:pt>
                <c:pt idx="248503">
                  <c:v>575.72063573814899</c:v>
                </c:pt>
                <c:pt idx="248504">
                  <c:v>575.72295249342199</c:v>
                </c:pt>
                <c:pt idx="248505">
                  <c:v>575.72526924869601</c:v>
                </c:pt>
                <c:pt idx="248506">
                  <c:v>575.72758600396901</c:v>
                </c:pt>
                <c:pt idx="248507">
                  <c:v>575.72990275924303</c:v>
                </c:pt>
                <c:pt idx="248508">
                  <c:v>575.73221951451706</c:v>
                </c:pt>
                <c:pt idx="248509">
                  <c:v>575.73453626979006</c:v>
                </c:pt>
                <c:pt idx="248510">
                  <c:v>575.73685302506397</c:v>
                </c:pt>
                <c:pt idx="248511">
                  <c:v>575.73916978033697</c:v>
                </c:pt>
                <c:pt idx="248512">
                  <c:v>575.74148653561099</c:v>
                </c:pt>
                <c:pt idx="248513">
                  <c:v>575.74380329088399</c:v>
                </c:pt>
                <c:pt idx="248514">
                  <c:v>575.74612004615801</c:v>
                </c:pt>
                <c:pt idx="248515">
                  <c:v>575.74843680143204</c:v>
                </c:pt>
                <c:pt idx="248516">
                  <c:v>575.75075355670504</c:v>
                </c:pt>
                <c:pt idx="248517">
                  <c:v>575.75307031197895</c:v>
                </c:pt>
                <c:pt idx="248518">
                  <c:v>575.75538706725195</c:v>
                </c:pt>
                <c:pt idx="248519">
                  <c:v>575.75770382252597</c:v>
                </c:pt>
                <c:pt idx="248520">
                  <c:v>575.76002057779897</c:v>
                </c:pt>
                <c:pt idx="248521">
                  <c:v>575.76233733307299</c:v>
                </c:pt>
                <c:pt idx="248522">
                  <c:v>575.76465408834599</c:v>
                </c:pt>
                <c:pt idx="248523">
                  <c:v>575.76697084362002</c:v>
                </c:pt>
                <c:pt idx="248524">
                  <c:v>575.76928759889404</c:v>
                </c:pt>
                <c:pt idx="248525">
                  <c:v>575.77160435416704</c:v>
                </c:pt>
                <c:pt idx="248526">
                  <c:v>575.77392110944095</c:v>
                </c:pt>
                <c:pt idx="248527">
                  <c:v>575.77623786471395</c:v>
                </c:pt>
                <c:pt idx="248528">
                  <c:v>575.77855461998797</c:v>
                </c:pt>
                <c:pt idx="248529">
                  <c:v>575.78087137526097</c:v>
                </c:pt>
                <c:pt idx="248530">
                  <c:v>575.783188130535</c:v>
                </c:pt>
                <c:pt idx="248531">
                  <c:v>575.78550488580902</c:v>
                </c:pt>
                <c:pt idx="248532">
                  <c:v>575.78782164108202</c:v>
                </c:pt>
                <c:pt idx="248533">
                  <c:v>575.79013839635604</c:v>
                </c:pt>
                <c:pt idx="248534">
                  <c:v>575.79245515162904</c:v>
                </c:pt>
                <c:pt idx="248535">
                  <c:v>575.79477190690295</c:v>
                </c:pt>
                <c:pt idx="248536">
                  <c:v>575.79708866217595</c:v>
                </c:pt>
                <c:pt idx="248537">
                  <c:v>575.79940541744998</c:v>
                </c:pt>
                <c:pt idx="248538">
                  <c:v>575.801722172724</c:v>
                </c:pt>
                <c:pt idx="248539">
                  <c:v>575.804038927997</c:v>
                </c:pt>
                <c:pt idx="248540">
                  <c:v>575.80635568327102</c:v>
                </c:pt>
                <c:pt idx="248541">
                  <c:v>575.80867243854402</c:v>
                </c:pt>
                <c:pt idx="248542">
                  <c:v>575.81098919381805</c:v>
                </c:pt>
                <c:pt idx="248543">
                  <c:v>575.81330594909105</c:v>
                </c:pt>
                <c:pt idx="248544">
                  <c:v>575.81562270436496</c:v>
                </c:pt>
                <c:pt idx="248545">
                  <c:v>575.81793945963898</c:v>
                </c:pt>
                <c:pt idx="248546">
                  <c:v>575.82025621491198</c:v>
                </c:pt>
                <c:pt idx="248547">
                  <c:v>575.822572970186</c:v>
                </c:pt>
                <c:pt idx="248548">
                  <c:v>575.824889725459</c:v>
                </c:pt>
                <c:pt idx="248549">
                  <c:v>575.82720648073303</c:v>
                </c:pt>
                <c:pt idx="248550">
                  <c:v>575.82952323600603</c:v>
                </c:pt>
                <c:pt idx="248551">
                  <c:v>575.83183999128005</c:v>
                </c:pt>
                <c:pt idx="248552">
                  <c:v>575.83415674655396</c:v>
                </c:pt>
                <c:pt idx="248553">
                  <c:v>575.83647350182696</c:v>
                </c:pt>
                <c:pt idx="248554">
                  <c:v>575.83879025710098</c:v>
                </c:pt>
                <c:pt idx="248555">
                  <c:v>575.84110701237398</c:v>
                </c:pt>
                <c:pt idx="248556">
                  <c:v>575.84342376764801</c:v>
                </c:pt>
                <c:pt idx="248557">
                  <c:v>575.84574052292101</c:v>
                </c:pt>
                <c:pt idx="248558">
                  <c:v>575.84805727819503</c:v>
                </c:pt>
                <c:pt idx="248559">
                  <c:v>575.85037403346905</c:v>
                </c:pt>
                <c:pt idx="248560">
                  <c:v>575.85269078874205</c:v>
                </c:pt>
                <c:pt idx="248561">
                  <c:v>575.85500754401596</c:v>
                </c:pt>
                <c:pt idx="248562">
                  <c:v>575.85732429928896</c:v>
                </c:pt>
                <c:pt idx="248563">
                  <c:v>575.85964105456299</c:v>
                </c:pt>
                <c:pt idx="248564">
                  <c:v>575.86195780983599</c:v>
                </c:pt>
                <c:pt idx="248565">
                  <c:v>575.86427456511001</c:v>
                </c:pt>
                <c:pt idx="248566">
                  <c:v>575.86659132038403</c:v>
                </c:pt>
                <c:pt idx="248567">
                  <c:v>575.86890807565703</c:v>
                </c:pt>
                <c:pt idx="248568">
                  <c:v>575.87122483093106</c:v>
                </c:pt>
                <c:pt idx="248569">
                  <c:v>575.87354158620406</c:v>
                </c:pt>
                <c:pt idx="248570">
                  <c:v>575.87585834147797</c:v>
                </c:pt>
                <c:pt idx="248571">
                  <c:v>575.87817509675097</c:v>
                </c:pt>
                <c:pt idx="248572">
                  <c:v>575.88049185202499</c:v>
                </c:pt>
                <c:pt idx="248573">
                  <c:v>575.88280860729799</c:v>
                </c:pt>
                <c:pt idx="248574">
                  <c:v>575.88512536257201</c:v>
                </c:pt>
                <c:pt idx="248575">
                  <c:v>575.88744211784604</c:v>
                </c:pt>
                <c:pt idx="248576">
                  <c:v>575.88975887311904</c:v>
                </c:pt>
                <c:pt idx="248577">
                  <c:v>575.89207562839294</c:v>
                </c:pt>
                <c:pt idx="248578">
                  <c:v>575.89439238366595</c:v>
                </c:pt>
                <c:pt idx="248579">
                  <c:v>575.89670913893997</c:v>
                </c:pt>
                <c:pt idx="248580">
                  <c:v>575.89902589421297</c:v>
                </c:pt>
                <c:pt idx="248581">
                  <c:v>575.90134264948699</c:v>
                </c:pt>
                <c:pt idx="248582">
                  <c:v>575.90365940476102</c:v>
                </c:pt>
                <c:pt idx="248583">
                  <c:v>575.90597616003402</c:v>
                </c:pt>
                <c:pt idx="248584">
                  <c:v>575.90829291530804</c:v>
                </c:pt>
                <c:pt idx="248585">
                  <c:v>575.91060967058104</c:v>
                </c:pt>
                <c:pt idx="248586">
                  <c:v>575.91292642585495</c:v>
                </c:pt>
                <c:pt idx="248587">
                  <c:v>575.91524318112795</c:v>
                </c:pt>
                <c:pt idx="248588">
                  <c:v>575.91755993640197</c:v>
                </c:pt>
                <c:pt idx="248589">
                  <c:v>575.919876691676</c:v>
                </c:pt>
                <c:pt idx="248590">
                  <c:v>575.922193446949</c:v>
                </c:pt>
                <c:pt idx="248591">
                  <c:v>575.92451020222302</c:v>
                </c:pt>
                <c:pt idx="248592">
                  <c:v>575.92682695749602</c:v>
                </c:pt>
                <c:pt idx="248593">
                  <c:v>575.92914371277004</c:v>
                </c:pt>
                <c:pt idx="248594">
                  <c:v>575.93146046804304</c:v>
                </c:pt>
                <c:pt idx="248595">
                  <c:v>575.93377722331695</c:v>
                </c:pt>
                <c:pt idx="248596">
                  <c:v>575.93609397859097</c:v>
                </c:pt>
                <c:pt idx="248597">
                  <c:v>575.93841073386398</c:v>
                </c:pt>
                <c:pt idx="248598">
                  <c:v>575.940727489138</c:v>
                </c:pt>
                <c:pt idx="248599">
                  <c:v>575.943044244411</c:v>
                </c:pt>
                <c:pt idx="248600">
                  <c:v>575.94536099968502</c:v>
                </c:pt>
                <c:pt idx="248601">
                  <c:v>575.94767775495802</c:v>
                </c:pt>
                <c:pt idx="248602">
                  <c:v>575.94999451023205</c:v>
                </c:pt>
                <c:pt idx="248603">
                  <c:v>575.95231126550595</c:v>
                </c:pt>
                <c:pt idx="248604">
                  <c:v>575.95462802077896</c:v>
                </c:pt>
                <c:pt idx="248605">
                  <c:v>575.95694477605298</c:v>
                </c:pt>
                <c:pt idx="248606">
                  <c:v>575.95926153132598</c:v>
                </c:pt>
                <c:pt idx="248607">
                  <c:v>575.9615782866</c:v>
                </c:pt>
                <c:pt idx="248608">
                  <c:v>575.963895041873</c:v>
                </c:pt>
                <c:pt idx="248609">
                  <c:v>575.96621179714703</c:v>
                </c:pt>
                <c:pt idx="248610">
                  <c:v>575.96852855242105</c:v>
                </c:pt>
                <c:pt idx="248611">
                  <c:v>575.97084530769405</c:v>
                </c:pt>
                <c:pt idx="248612">
                  <c:v>575.97316206296796</c:v>
                </c:pt>
                <c:pt idx="248613">
                  <c:v>575.97547881824096</c:v>
                </c:pt>
                <c:pt idx="248614">
                  <c:v>575.97779557351498</c:v>
                </c:pt>
                <c:pt idx="248615">
                  <c:v>575.98011232878798</c:v>
                </c:pt>
                <c:pt idx="248616">
                  <c:v>575.98242908406201</c:v>
                </c:pt>
                <c:pt idx="248617">
                  <c:v>575.98474583933603</c:v>
                </c:pt>
                <c:pt idx="248618">
                  <c:v>575.98706259460903</c:v>
                </c:pt>
                <c:pt idx="248619">
                  <c:v>575.98937934988305</c:v>
                </c:pt>
                <c:pt idx="248620">
                  <c:v>575.99169610515605</c:v>
                </c:pt>
                <c:pt idx="248621">
                  <c:v>575.99401286042996</c:v>
                </c:pt>
                <c:pt idx="248622">
                  <c:v>575.99632961570296</c:v>
                </c:pt>
                <c:pt idx="248623">
                  <c:v>575.99864637097699</c:v>
                </c:pt>
                <c:pt idx="248624">
                  <c:v>576.00096312624999</c:v>
                </c:pt>
                <c:pt idx="248625">
                  <c:v>576.00327988152401</c:v>
                </c:pt>
                <c:pt idx="248626">
                  <c:v>576.00559663679803</c:v>
                </c:pt>
                <c:pt idx="248627">
                  <c:v>576.00791339207103</c:v>
                </c:pt>
                <c:pt idx="248628">
                  <c:v>576.01023014734506</c:v>
                </c:pt>
                <c:pt idx="248629">
                  <c:v>576.01254690261806</c:v>
                </c:pt>
                <c:pt idx="248630">
                  <c:v>576.01486365789196</c:v>
                </c:pt>
                <c:pt idx="248631">
                  <c:v>576.01718041316497</c:v>
                </c:pt>
                <c:pt idx="248632">
                  <c:v>576.01949716843899</c:v>
                </c:pt>
                <c:pt idx="248633">
                  <c:v>576.02181392371301</c:v>
                </c:pt>
                <c:pt idx="248634">
                  <c:v>576.02413067898601</c:v>
                </c:pt>
                <c:pt idx="248635">
                  <c:v>576.02644743426004</c:v>
                </c:pt>
                <c:pt idx="248636">
                  <c:v>576.02876418953304</c:v>
                </c:pt>
                <c:pt idx="248637">
                  <c:v>576.03108094480694</c:v>
                </c:pt>
                <c:pt idx="248638">
                  <c:v>576.03339770007995</c:v>
                </c:pt>
                <c:pt idx="248639">
                  <c:v>576.03571445535397</c:v>
                </c:pt>
                <c:pt idx="248640">
                  <c:v>576.03803121062799</c:v>
                </c:pt>
                <c:pt idx="248641">
                  <c:v>576.04034796590099</c:v>
                </c:pt>
                <c:pt idx="248642">
                  <c:v>576.04266472117502</c:v>
                </c:pt>
                <c:pt idx="248643">
                  <c:v>576.04498147644802</c:v>
                </c:pt>
                <c:pt idx="248644">
                  <c:v>576.04729823172204</c:v>
                </c:pt>
                <c:pt idx="248645">
                  <c:v>576.04961498699504</c:v>
                </c:pt>
                <c:pt idx="248646">
                  <c:v>576.05193174226895</c:v>
                </c:pt>
                <c:pt idx="248647">
                  <c:v>576.05424849754297</c:v>
                </c:pt>
                <c:pt idx="248648">
                  <c:v>576.05656525281597</c:v>
                </c:pt>
                <c:pt idx="248649">
                  <c:v>576.05888200808999</c:v>
                </c:pt>
                <c:pt idx="248650">
                  <c:v>576.061198763363</c:v>
                </c:pt>
                <c:pt idx="248651">
                  <c:v>576.06351551863702</c:v>
                </c:pt>
                <c:pt idx="248652">
                  <c:v>576.06583227391002</c:v>
                </c:pt>
                <c:pt idx="248653">
                  <c:v>576.06814902918404</c:v>
                </c:pt>
                <c:pt idx="248654">
                  <c:v>576.07046578445795</c:v>
                </c:pt>
                <c:pt idx="248655">
                  <c:v>576.07278253973095</c:v>
                </c:pt>
                <c:pt idx="248656">
                  <c:v>576.07509929500497</c:v>
                </c:pt>
                <c:pt idx="248657">
                  <c:v>576.07741605027798</c:v>
                </c:pt>
                <c:pt idx="248658">
                  <c:v>576.079732805552</c:v>
                </c:pt>
                <c:pt idx="248659">
                  <c:v>576.082049560825</c:v>
                </c:pt>
                <c:pt idx="248660">
                  <c:v>576.08436631609902</c:v>
                </c:pt>
                <c:pt idx="248661">
                  <c:v>576.08668307137305</c:v>
                </c:pt>
                <c:pt idx="248662">
                  <c:v>576.08899982664605</c:v>
                </c:pt>
                <c:pt idx="248663">
                  <c:v>576.09131658191995</c:v>
                </c:pt>
                <c:pt idx="248664">
                  <c:v>576.09363333719295</c:v>
                </c:pt>
                <c:pt idx="248665">
                  <c:v>576.09595009246698</c:v>
                </c:pt>
                <c:pt idx="248666">
                  <c:v>576.09826684773998</c:v>
                </c:pt>
                <c:pt idx="248667">
                  <c:v>576.100583603014</c:v>
                </c:pt>
                <c:pt idx="248668">
                  <c:v>576.10290035828803</c:v>
                </c:pt>
                <c:pt idx="248669">
                  <c:v>576.10521711356103</c:v>
                </c:pt>
                <c:pt idx="248670">
                  <c:v>576.10753386883505</c:v>
                </c:pt>
                <c:pt idx="248671">
                  <c:v>576.10985062410805</c:v>
                </c:pt>
                <c:pt idx="248672">
                  <c:v>576.11216737938196</c:v>
                </c:pt>
                <c:pt idx="248673">
                  <c:v>576.11448413465496</c:v>
                </c:pt>
                <c:pt idx="248674">
                  <c:v>576.11680088992898</c:v>
                </c:pt>
                <c:pt idx="248675">
                  <c:v>576.11911764520198</c:v>
                </c:pt>
                <c:pt idx="248676">
                  <c:v>576.12143440047601</c:v>
                </c:pt>
                <c:pt idx="248677">
                  <c:v>576.12375115575003</c:v>
                </c:pt>
                <c:pt idx="248678">
                  <c:v>576.12606791102303</c:v>
                </c:pt>
                <c:pt idx="248679">
                  <c:v>576.12838466629705</c:v>
                </c:pt>
                <c:pt idx="248680">
                  <c:v>576.13070142157005</c:v>
                </c:pt>
                <c:pt idx="248681">
                  <c:v>576.13301817684396</c:v>
                </c:pt>
                <c:pt idx="248682">
                  <c:v>576.13533493211696</c:v>
                </c:pt>
                <c:pt idx="248683">
                  <c:v>576.13765168739098</c:v>
                </c:pt>
                <c:pt idx="248684">
                  <c:v>576.13996844266501</c:v>
                </c:pt>
                <c:pt idx="248685">
                  <c:v>576.14228519793801</c:v>
                </c:pt>
                <c:pt idx="248686">
                  <c:v>576.14460195321203</c:v>
                </c:pt>
                <c:pt idx="248687">
                  <c:v>576.14691870848503</c:v>
                </c:pt>
                <c:pt idx="248688">
                  <c:v>576.14923546375906</c:v>
                </c:pt>
                <c:pt idx="248689">
                  <c:v>576.15155221903206</c:v>
                </c:pt>
                <c:pt idx="248690">
                  <c:v>576.15386897430596</c:v>
                </c:pt>
                <c:pt idx="248691">
                  <c:v>576.15618572957999</c:v>
                </c:pt>
                <c:pt idx="248692">
                  <c:v>576.15850248485299</c:v>
                </c:pt>
                <c:pt idx="248693">
                  <c:v>576.16081924012701</c:v>
                </c:pt>
                <c:pt idx="248694">
                  <c:v>576.16313599540001</c:v>
                </c:pt>
                <c:pt idx="248695">
                  <c:v>576.16545275067404</c:v>
                </c:pt>
                <c:pt idx="248696">
                  <c:v>576.16776950594704</c:v>
                </c:pt>
                <c:pt idx="248697">
                  <c:v>576.17008626122094</c:v>
                </c:pt>
                <c:pt idx="248698">
                  <c:v>576.17240301649497</c:v>
                </c:pt>
                <c:pt idx="248699">
                  <c:v>576.17471977176797</c:v>
                </c:pt>
                <c:pt idx="248700">
                  <c:v>576.17703652704199</c:v>
                </c:pt>
                <c:pt idx="248701">
                  <c:v>576.17935328231499</c:v>
                </c:pt>
                <c:pt idx="248702">
                  <c:v>576.18167003758902</c:v>
                </c:pt>
                <c:pt idx="248703">
                  <c:v>576.18398679286202</c:v>
                </c:pt>
                <c:pt idx="248704">
                  <c:v>576.18630354813604</c:v>
                </c:pt>
                <c:pt idx="248705">
                  <c:v>576.18862030340995</c:v>
                </c:pt>
                <c:pt idx="248706">
                  <c:v>576.19093705868295</c:v>
                </c:pt>
                <c:pt idx="248707">
                  <c:v>576.19325381395697</c:v>
                </c:pt>
                <c:pt idx="248708">
                  <c:v>576.19557056922997</c:v>
                </c:pt>
                <c:pt idx="248709">
                  <c:v>576.19788732450399</c:v>
                </c:pt>
                <c:pt idx="248710">
                  <c:v>576.200204079777</c:v>
                </c:pt>
                <c:pt idx="248711">
                  <c:v>576.20252083505102</c:v>
                </c:pt>
                <c:pt idx="248712">
                  <c:v>576.20483759032504</c:v>
                </c:pt>
                <c:pt idx="248713">
                  <c:v>576.20715434559804</c:v>
                </c:pt>
                <c:pt idx="248714">
                  <c:v>576.20947110087195</c:v>
                </c:pt>
                <c:pt idx="248715">
                  <c:v>576.21178785614495</c:v>
                </c:pt>
                <c:pt idx="248716">
                  <c:v>576.21410461141897</c:v>
                </c:pt>
                <c:pt idx="248717">
                  <c:v>576.21642136669197</c:v>
                </c:pt>
                <c:pt idx="248718">
                  <c:v>576.218738121966</c:v>
                </c:pt>
                <c:pt idx="248719">
                  <c:v>576.22105487724002</c:v>
                </c:pt>
                <c:pt idx="248720">
                  <c:v>576.22337163251302</c:v>
                </c:pt>
                <c:pt idx="248721">
                  <c:v>576.22568838778705</c:v>
                </c:pt>
                <c:pt idx="248722">
                  <c:v>576.22800514306005</c:v>
                </c:pt>
                <c:pt idx="248723">
                  <c:v>576.23032189833395</c:v>
                </c:pt>
                <c:pt idx="248724">
                  <c:v>576.23263865360695</c:v>
                </c:pt>
                <c:pt idx="248725">
                  <c:v>576.23495540888098</c:v>
                </c:pt>
                <c:pt idx="248726">
                  <c:v>576.23727216415398</c:v>
                </c:pt>
                <c:pt idx="248727">
                  <c:v>576.239588919428</c:v>
                </c:pt>
                <c:pt idx="248728">
                  <c:v>576.24190567470202</c:v>
                </c:pt>
                <c:pt idx="248729">
                  <c:v>576.24422242997503</c:v>
                </c:pt>
                <c:pt idx="248730">
                  <c:v>576.24653918524905</c:v>
                </c:pt>
                <c:pt idx="248731">
                  <c:v>576.24885594052205</c:v>
                </c:pt>
                <c:pt idx="248732">
                  <c:v>576.25117269579596</c:v>
                </c:pt>
                <c:pt idx="248733">
                  <c:v>576.25348945106896</c:v>
                </c:pt>
                <c:pt idx="248734">
                  <c:v>576.25580620634298</c:v>
                </c:pt>
                <c:pt idx="248735">
                  <c:v>576.258122961617</c:v>
                </c:pt>
                <c:pt idx="248736">
                  <c:v>576.26043971689001</c:v>
                </c:pt>
                <c:pt idx="248737">
                  <c:v>576.26275647216403</c:v>
                </c:pt>
                <c:pt idx="248738">
                  <c:v>576.26507322743703</c:v>
                </c:pt>
                <c:pt idx="248739">
                  <c:v>576.26738998271105</c:v>
                </c:pt>
                <c:pt idx="248740">
                  <c:v>576.26970673798405</c:v>
                </c:pt>
                <c:pt idx="248741">
                  <c:v>576.27202349325796</c:v>
                </c:pt>
                <c:pt idx="248742">
                  <c:v>576.27434024853198</c:v>
                </c:pt>
                <c:pt idx="248743">
                  <c:v>576.27665700380498</c:v>
                </c:pt>
                <c:pt idx="248744">
                  <c:v>576.27897375907901</c:v>
                </c:pt>
                <c:pt idx="248745">
                  <c:v>576.28129051435201</c:v>
                </c:pt>
                <c:pt idx="248746">
                  <c:v>576.28360726962603</c:v>
                </c:pt>
                <c:pt idx="248747">
                  <c:v>576.28592402489903</c:v>
                </c:pt>
                <c:pt idx="248748">
                  <c:v>576.28824078017306</c:v>
                </c:pt>
                <c:pt idx="248749">
                  <c:v>576.29055753544696</c:v>
                </c:pt>
                <c:pt idx="248750">
                  <c:v>576.29287429071996</c:v>
                </c:pt>
                <c:pt idx="248751">
                  <c:v>576.29519104599399</c:v>
                </c:pt>
                <c:pt idx="248752">
                  <c:v>576.29750780126699</c:v>
                </c:pt>
                <c:pt idx="248753">
                  <c:v>576.29982455654101</c:v>
                </c:pt>
                <c:pt idx="248754">
                  <c:v>576.30214131181401</c:v>
                </c:pt>
                <c:pt idx="248755">
                  <c:v>576.30445806708804</c:v>
                </c:pt>
                <c:pt idx="248756">
                  <c:v>576.30677482236194</c:v>
                </c:pt>
                <c:pt idx="248757">
                  <c:v>576.30909157763494</c:v>
                </c:pt>
                <c:pt idx="248758">
                  <c:v>576.31140833290897</c:v>
                </c:pt>
                <c:pt idx="248759">
                  <c:v>576.31372508818197</c:v>
                </c:pt>
                <c:pt idx="248760">
                  <c:v>576.31604184345599</c:v>
                </c:pt>
                <c:pt idx="248761">
                  <c:v>576.31835859872899</c:v>
                </c:pt>
                <c:pt idx="248762">
                  <c:v>576.32067535400301</c:v>
                </c:pt>
                <c:pt idx="248763">
                  <c:v>576.32299210927704</c:v>
                </c:pt>
                <c:pt idx="248764">
                  <c:v>576.32530886455004</c:v>
                </c:pt>
                <c:pt idx="248765">
                  <c:v>576.32762561982395</c:v>
                </c:pt>
                <c:pt idx="248766">
                  <c:v>576.32994237509695</c:v>
                </c:pt>
                <c:pt idx="248767">
                  <c:v>576.33225913037097</c:v>
                </c:pt>
                <c:pt idx="248768">
                  <c:v>576.33457588564397</c:v>
                </c:pt>
                <c:pt idx="248769">
                  <c:v>576.33689264091799</c:v>
                </c:pt>
                <c:pt idx="248770">
                  <c:v>576.33920939619099</c:v>
                </c:pt>
                <c:pt idx="248771">
                  <c:v>576.34152615146502</c:v>
                </c:pt>
                <c:pt idx="248772">
                  <c:v>576.34384290673904</c:v>
                </c:pt>
                <c:pt idx="248773">
                  <c:v>576.34615966201204</c:v>
                </c:pt>
                <c:pt idx="248774">
                  <c:v>576.34847641728595</c:v>
                </c:pt>
                <c:pt idx="248775">
                  <c:v>576.35079317255895</c:v>
                </c:pt>
                <c:pt idx="248776">
                  <c:v>576.35310992783297</c:v>
                </c:pt>
                <c:pt idx="248777">
                  <c:v>576.35542668310597</c:v>
                </c:pt>
                <c:pt idx="248778">
                  <c:v>576.35774343838</c:v>
                </c:pt>
                <c:pt idx="248779">
                  <c:v>576.36006019365402</c:v>
                </c:pt>
                <c:pt idx="248780">
                  <c:v>576.36237694892702</c:v>
                </c:pt>
                <c:pt idx="248781">
                  <c:v>576.36469370420104</c:v>
                </c:pt>
                <c:pt idx="248782">
                  <c:v>576.36701045947405</c:v>
                </c:pt>
                <c:pt idx="248783">
                  <c:v>576.36932721474795</c:v>
                </c:pt>
                <c:pt idx="248784">
                  <c:v>576.37164397002095</c:v>
                </c:pt>
                <c:pt idx="248785">
                  <c:v>576.37396072529498</c:v>
                </c:pt>
                <c:pt idx="248786">
                  <c:v>576.376277480569</c:v>
                </c:pt>
                <c:pt idx="248787">
                  <c:v>576.378594235842</c:v>
                </c:pt>
                <c:pt idx="248788">
                  <c:v>576.38091099111602</c:v>
                </c:pt>
                <c:pt idx="248789">
                  <c:v>576.38322774638903</c:v>
                </c:pt>
                <c:pt idx="248790">
                  <c:v>576.38554450166305</c:v>
                </c:pt>
                <c:pt idx="248791">
                  <c:v>576.38786125693605</c:v>
                </c:pt>
                <c:pt idx="248792">
                  <c:v>576.39017801220996</c:v>
                </c:pt>
                <c:pt idx="248793">
                  <c:v>576.39249476748398</c:v>
                </c:pt>
                <c:pt idx="248794">
                  <c:v>576.39481152275698</c:v>
                </c:pt>
                <c:pt idx="248795">
                  <c:v>576.397128278031</c:v>
                </c:pt>
                <c:pt idx="248796">
                  <c:v>576.399445033304</c:v>
                </c:pt>
                <c:pt idx="248797">
                  <c:v>576.40176178857803</c:v>
                </c:pt>
                <c:pt idx="248798">
                  <c:v>576.40407854385103</c:v>
                </c:pt>
                <c:pt idx="248799">
                  <c:v>576.40639529912505</c:v>
                </c:pt>
                <c:pt idx="248800">
                  <c:v>576.40871205439896</c:v>
                </c:pt>
                <c:pt idx="248801">
                  <c:v>576.41102880967196</c:v>
                </c:pt>
                <c:pt idx="248802">
                  <c:v>576.41334556494598</c:v>
                </c:pt>
                <c:pt idx="248803">
                  <c:v>576.41566232021898</c:v>
                </c:pt>
                <c:pt idx="248804">
                  <c:v>576.41797907549301</c:v>
                </c:pt>
                <c:pt idx="248805">
                  <c:v>576.42029583076601</c:v>
                </c:pt>
                <c:pt idx="248806">
                  <c:v>576.42261258604003</c:v>
                </c:pt>
                <c:pt idx="248807">
                  <c:v>576.42492934131405</c:v>
                </c:pt>
                <c:pt idx="248808">
                  <c:v>576.42724609658706</c:v>
                </c:pt>
                <c:pt idx="248809">
                  <c:v>576.42956285186096</c:v>
                </c:pt>
                <c:pt idx="248810">
                  <c:v>576.43187960713396</c:v>
                </c:pt>
                <c:pt idx="248811">
                  <c:v>576.43419636240799</c:v>
                </c:pt>
                <c:pt idx="248812">
                  <c:v>576.43651311768099</c:v>
                </c:pt>
                <c:pt idx="248813">
                  <c:v>576.43882987295501</c:v>
                </c:pt>
                <c:pt idx="248814">
                  <c:v>576.44114662822903</c:v>
                </c:pt>
                <c:pt idx="248815">
                  <c:v>576.44346338350203</c:v>
                </c:pt>
                <c:pt idx="248816">
                  <c:v>576.44578013877594</c:v>
                </c:pt>
                <c:pt idx="248817">
                  <c:v>576.44809689404894</c:v>
                </c:pt>
                <c:pt idx="248818">
                  <c:v>576.45041364932297</c:v>
                </c:pt>
                <c:pt idx="248819">
                  <c:v>576.45273040459597</c:v>
                </c:pt>
                <c:pt idx="248820">
                  <c:v>576.45504715986999</c:v>
                </c:pt>
                <c:pt idx="248821">
                  <c:v>576.45736391514299</c:v>
                </c:pt>
                <c:pt idx="248822">
                  <c:v>576.45968067041701</c:v>
                </c:pt>
                <c:pt idx="248823">
                  <c:v>576.46199742569104</c:v>
                </c:pt>
                <c:pt idx="248824">
                  <c:v>576.46431418096404</c:v>
                </c:pt>
                <c:pt idx="248825">
                  <c:v>576.46663093623795</c:v>
                </c:pt>
                <c:pt idx="248826">
                  <c:v>576.46894769151095</c:v>
                </c:pt>
                <c:pt idx="248827">
                  <c:v>576.47126444678497</c:v>
                </c:pt>
                <c:pt idx="248828">
                  <c:v>576.47358120205797</c:v>
                </c:pt>
                <c:pt idx="248829">
                  <c:v>576.47589795733199</c:v>
                </c:pt>
                <c:pt idx="248830">
                  <c:v>576.47821471260602</c:v>
                </c:pt>
                <c:pt idx="248831">
                  <c:v>576.48053146787902</c:v>
                </c:pt>
                <c:pt idx="248832">
                  <c:v>576.48284822315304</c:v>
                </c:pt>
                <c:pt idx="248833">
                  <c:v>576.48516497842604</c:v>
                </c:pt>
                <c:pt idx="248834">
                  <c:v>576.48748173369995</c:v>
                </c:pt>
                <c:pt idx="248835">
                  <c:v>576.48979848897295</c:v>
                </c:pt>
                <c:pt idx="248836">
                  <c:v>576.49211524424697</c:v>
                </c:pt>
                <c:pt idx="248837">
                  <c:v>576.494431999521</c:v>
                </c:pt>
                <c:pt idx="248838">
                  <c:v>576.496748754794</c:v>
                </c:pt>
                <c:pt idx="248839">
                  <c:v>576.49906551006802</c:v>
                </c:pt>
                <c:pt idx="248840">
                  <c:v>576.50138226534102</c:v>
                </c:pt>
                <c:pt idx="248841">
                  <c:v>576.50369902061504</c:v>
                </c:pt>
                <c:pt idx="248842">
                  <c:v>576.50601577588805</c:v>
                </c:pt>
                <c:pt idx="248843">
                  <c:v>576.50833253116195</c:v>
                </c:pt>
                <c:pt idx="248844">
                  <c:v>576.51064928643598</c:v>
                </c:pt>
                <c:pt idx="248845">
                  <c:v>576.51296604170898</c:v>
                </c:pt>
                <c:pt idx="248846">
                  <c:v>576.515282796983</c:v>
                </c:pt>
                <c:pt idx="248847">
                  <c:v>576.517599552256</c:v>
                </c:pt>
                <c:pt idx="248848">
                  <c:v>576.51991630753002</c:v>
                </c:pt>
                <c:pt idx="248849">
                  <c:v>576.52223306280302</c:v>
                </c:pt>
                <c:pt idx="248850">
                  <c:v>576.52454981807705</c:v>
                </c:pt>
                <c:pt idx="248851">
                  <c:v>576.52686657335096</c:v>
                </c:pt>
                <c:pt idx="248852">
                  <c:v>576.52918332862396</c:v>
                </c:pt>
                <c:pt idx="248853">
                  <c:v>576.53150008389798</c:v>
                </c:pt>
                <c:pt idx="248854">
                  <c:v>576.53381683917098</c:v>
                </c:pt>
                <c:pt idx="248855">
                  <c:v>576.536133594445</c:v>
                </c:pt>
                <c:pt idx="248856">
                  <c:v>576.538450349718</c:v>
                </c:pt>
                <c:pt idx="248857">
                  <c:v>576.54076710499203</c:v>
                </c:pt>
                <c:pt idx="248858">
                  <c:v>576.54308386026605</c:v>
                </c:pt>
                <c:pt idx="248859">
                  <c:v>576.54540061553905</c:v>
                </c:pt>
                <c:pt idx="248860">
                  <c:v>576.54771737081296</c:v>
                </c:pt>
                <c:pt idx="248861">
                  <c:v>576.55003412608596</c:v>
                </c:pt>
                <c:pt idx="248862">
                  <c:v>576.55235088135998</c:v>
                </c:pt>
                <c:pt idx="248863">
                  <c:v>576.55466763663298</c:v>
                </c:pt>
                <c:pt idx="248864">
                  <c:v>576.55698439190701</c:v>
                </c:pt>
                <c:pt idx="248865">
                  <c:v>576.55930114718103</c:v>
                </c:pt>
                <c:pt idx="248866">
                  <c:v>576.56161790245403</c:v>
                </c:pt>
                <c:pt idx="248867">
                  <c:v>576.56393465772805</c:v>
                </c:pt>
                <c:pt idx="248868">
                  <c:v>576.56625141300105</c:v>
                </c:pt>
                <c:pt idx="248869">
                  <c:v>576.56856816827496</c:v>
                </c:pt>
                <c:pt idx="248870">
                  <c:v>576.57088492354796</c:v>
                </c:pt>
                <c:pt idx="248871">
                  <c:v>576.57320167882199</c:v>
                </c:pt>
                <c:pt idx="248872">
                  <c:v>576.57551843409499</c:v>
                </c:pt>
                <c:pt idx="248873">
                  <c:v>576.57783518936901</c:v>
                </c:pt>
                <c:pt idx="248874">
                  <c:v>576.58015194464303</c:v>
                </c:pt>
                <c:pt idx="248875">
                  <c:v>576.58246869991603</c:v>
                </c:pt>
                <c:pt idx="248876">
                  <c:v>576.58478545518994</c:v>
                </c:pt>
                <c:pt idx="248877">
                  <c:v>576.58710221046294</c:v>
                </c:pt>
                <c:pt idx="248878">
                  <c:v>576.58941896573697</c:v>
                </c:pt>
                <c:pt idx="248879">
                  <c:v>576.59173572100997</c:v>
                </c:pt>
                <c:pt idx="248880">
                  <c:v>576.59405247628399</c:v>
                </c:pt>
                <c:pt idx="248881">
                  <c:v>576.59636923155801</c:v>
                </c:pt>
                <c:pt idx="248882">
                  <c:v>576.59868598683101</c:v>
                </c:pt>
                <c:pt idx="248883">
                  <c:v>576.60100274210504</c:v>
                </c:pt>
                <c:pt idx="248884">
                  <c:v>576.60331949737804</c:v>
                </c:pt>
                <c:pt idx="248885">
                  <c:v>576.60563625265195</c:v>
                </c:pt>
                <c:pt idx="248886">
                  <c:v>576.60795300792495</c:v>
                </c:pt>
                <c:pt idx="248887">
                  <c:v>576.61026976319897</c:v>
                </c:pt>
                <c:pt idx="248888">
                  <c:v>576.61258651847299</c:v>
                </c:pt>
                <c:pt idx="248889">
                  <c:v>576.61490327374599</c:v>
                </c:pt>
                <c:pt idx="248890">
                  <c:v>576.61722002902002</c:v>
                </c:pt>
                <c:pt idx="248891">
                  <c:v>576.61953678429302</c:v>
                </c:pt>
                <c:pt idx="248892">
                  <c:v>576.62185353956704</c:v>
                </c:pt>
                <c:pt idx="248893">
                  <c:v>576.62417029484004</c:v>
                </c:pt>
                <c:pt idx="248894">
                  <c:v>576.62648705011395</c:v>
                </c:pt>
                <c:pt idx="248895">
                  <c:v>576.62880380538797</c:v>
                </c:pt>
                <c:pt idx="248896">
                  <c:v>576.63112056066097</c:v>
                </c:pt>
                <c:pt idx="248897">
                  <c:v>576.633437315935</c:v>
                </c:pt>
                <c:pt idx="248898">
                  <c:v>576.635754071208</c:v>
                </c:pt>
                <c:pt idx="248899">
                  <c:v>576.63807082648202</c:v>
                </c:pt>
                <c:pt idx="248900">
                  <c:v>576.64038758175502</c:v>
                </c:pt>
                <c:pt idx="248901">
                  <c:v>576.64270433702904</c:v>
                </c:pt>
                <c:pt idx="248902">
                  <c:v>576.64502109230295</c:v>
                </c:pt>
                <c:pt idx="248903">
                  <c:v>576.64733784757595</c:v>
                </c:pt>
                <c:pt idx="248904">
                  <c:v>576.64965460284998</c:v>
                </c:pt>
                <c:pt idx="248905">
                  <c:v>576.65197135812298</c:v>
                </c:pt>
                <c:pt idx="248906">
                  <c:v>576.654288113397</c:v>
                </c:pt>
                <c:pt idx="248907">
                  <c:v>576.65660486867</c:v>
                </c:pt>
                <c:pt idx="248908">
                  <c:v>576.65892162394402</c:v>
                </c:pt>
                <c:pt idx="248909">
                  <c:v>576.66123837921805</c:v>
                </c:pt>
                <c:pt idx="248910">
                  <c:v>576.66355513449105</c:v>
                </c:pt>
                <c:pt idx="248911">
                  <c:v>576.66587188976496</c:v>
                </c:pt>
                <c:pt idx="248912">
                  <c:v>576.66818864503796</c:v>
                </c:pt>
                <c:pt idx="248913">
                  <c:v>576.67050540031198</c:v>
                </c:pt>
                <c:pt idx="248914">
                  <c:v>576.67282215558498</c:v>
                </c:pt>
                <c:pt idx="248915">
                  <c:v>576.675138910859</c:v>
                </c:pt>
                <c:pt idx="248916">
                  <c:v>576.67745566613303</c:v>
                </c:pt>
                <c:pt idx="248917">
                  <c:v>576.67977242140603</c:v>
                </c:pt>
                <c:pt idx="248918">
                  <c:v>576.68208917668005</c:v>
                </c:pt>
                <c:pt idx="248919">
                  <c:v>576.68440593195305</c:v>
                </c:pt>
                <c:pt idx="248920">
                  <c:v>576.68672268722696</c:v>
                </c:pt>
                <c:pt idx="248921">
                  <c:v>576.68903944249996</c:v>
                </c:pt>
                <c:pt idx="248922">
                  <c:v>576.69135619777398</c:v>
                </c:pt>
                <c:pt idx="248923">
                  <c:v>576.69367295304698</c:v>
                </c:pt>
                <c:pt idx="248924">
                  <c:v>576.69598970832101</c:v>
                </c:pt>
                <c:pt idx="248925">
                  <c:v>576.69830646359503</c:v>
                </c:pt>
                <c:pt idx="248926">
                  <c:v>576.70062321886803</c:v>
                </c:pt>
                <c:pt idx="248927">
                  <c:v>576.70293997414205</c:v>
                </c:pt>
                <c:pt idx="248928">
                  <c:v>576.70525672941505</c:v>
                </c:pt>
                <c:pt idx="248929">
                  <c:v>576.70757348468896</c:v>
                </c:pt>
                <c:pt idx="248930">
                  <c:v>576.70989023996196</c:v>
                </c:pt>
                <c:pt idx="248931">
                  <c:v>576.71220699523599</c:v>
                </c:pt>
                <c:pt idx="248932">
                  <c:v>576.71452375051001</c:v>
                </c:pt>
                <c:pt idx="248933">
                  <c:v>576.71684050578301</c:v>
                </c:pt>
                <c:pt idx="248934">
                  <c:v>576.71915726105703</c:v>
                </c:pt>
                <c:pt idx="248935">
                  <c:v>576.72147401633003</c:v>
                </c:pt>
                <c:pt idx="248936">
                  <c:v>576.72379077160394</c:v>
                </c:pt>
                <c:pt idx="248937">
                  <c:v>576.72610752687694</c:v>
                </c:pt>
                <c:pt idx="248938">
                  <c:v>576.72842428215097</c:v>
                </c:pt>
                <c:pt idx="248939">
                  <c:v>576.73074103742499</c:v>
                </c:pt>
                <c:pt idx="248940">
                  <c:v>576.73305779269799</c:v>
                </c:pt>
                <c:pt idx="248941">
                  <c:v>576.73537454797201</c:v>
                </c:pt>
                <c:pt idx="248942">
                  <c:v>576.73769130324501</c:v>
                </c:pt>
                <c:pt idx="248943">
                  <c:v>576.74000805851904</c:v>
                </c:pt>
                <c:pt idx="248944">
                  <c:v>576.74232481379204</c:v>
                </c:pt>
                <c:pt idx="248945">
                  <c:v>576.74464156906595</c:v>
                </c:pt>
                <c:pt idx="248946">
                  <c:v>576.74695832433997</c:v>
                </c:pt>
                <c:pt idx="248947">
                  <c:v>576.74927507961297</c:v>
                </c:pt>
                <c:pt idx="248948">
                  <c:v>576.75159183488699</c:v>
                </c:pt>
                <c:pt idx="248949">
                  <c:v>576.75390859015999</c:v>
                </c:pt>
                <c:pt idx="248950">
                  <c:v>576.75622534543402</c:v>
                </c:pt>
                <c:pt idx="248951">
                  <c:v>576.75854210070702</c:v>
                </c:pt>
                <c:pt idx="248952">
                  <c:v>576.76085885598104</c:v>
                </c:pt>
                <c:pt idx="248953">
                  <c:v>576.76317561125495</c:v>
                </c:pt>
                <c:pt idx="248954">
                  <c:v>576.76549236652795</c:v>
                </c:pt>
                <c:pt idx="248955">
                  <c:v>576.76780912180197</c:v>
                </c:pt>
                <c:pt idx="248956">
                  <c:v>576.77012587707497</c:v>
                </c:pt>
                <c:pt idx="248957">
                  <c:v>576.772442632349</c:v>
                </c:pt>
                <c:pt idx="248958">
                  <c:v>576.774759387622</c:v>
                </c:pt>
                <c:pt idx="248959">
                  <c:v>576.77707614289602</c:v>
                </c:pt>
                <c:pt idx="248960">
                  <c:v>576.77939289817004</c:v>
                </c:pt>
                <c:pt idx="248961">
                  <c:v>576.78170965344304</c:v>
                </c:pt>
                <c:pt idx="248962">
                  <c:v>576.78402640871695</c:v>
                </c:pt>
                <c:pt idx="248963">
                  <c:v>576.78634316398995</c:v>
                </c:pt>
                <c:pt idx="248964">
                  <c:v>576.78865991926398</c:v>
                </c:pt>
                <c:pt idx="248965">
                  <c:v>576.79097667453698</c:v>
                </c:pt>
                <c:pt idx="248966">
                  <c:v>576.793293429811</c:v>
                </c:pt>
                <c:pt idx="248967">
                  <c:v>576.79561018508502</c:v>
                </c:pt>
                <c:pt idx="248968">
                  <c:v>576.79792694035802</c:v>
                </c:pt>
                <c:pt idx="248969">
                  <c:v>576.80024369563205</c:v>
                </c:pt>
                <c:pt idx="248970">
                  <c:v>576.80256045090505</c:v>
                </c:pt>
                <c:pt idx="248971">
                  <c:v>576.80487720617896</c:v>
                </c:pt>
                <c:pt idx="248972">
                  <c:v>576.80719396145196</c:v>
                </c:pt>
                <c:pt idx="248973">
                  <c:v>576.80951071672598</c:v>
                </c:pt>
                <c:pt idx="248974">
                  <c:v>576.81182747199898</c:v>
                </c:pt>
                <c:pt idx="248975">
                  <c:v>576.814144227273</c:v>
                </c:pt>
                <c:pt idx="248976">
                  <c:v>576.81646098254703</c:v>
                </c:pt>
                <c:pt idx="248977">
                  <c:v>576.81877773782003</c:v>
                </c:pt>
                <c:pt idx="248978">
                  <c:v>576.82109449309405</c:v>
                </c:pt>
                <c:pt idx="248979">
                  <c:v>576.82341124836705</c:v>
                </c:pt>
                <c:pt idx="248980">
                  <c:v>576.82572800364096</c:v>
                </c:pt>
                <c:pt idx="248981">
                  <c:v>576.82804475891396</c:v>
                </c:pt>
                <c:pt idx="248982">
                  <c:v>576.83036151418798</c:v>
                </c:pt>
                <c:pt idx="248983">
                  <c:v>576.83267826946201</c:v>
                </c:pt>
                <c:pt idx="248984">
                  <c:v>576.83499502473501</c:v>
                </c:pt>
                <c:pt idx="248985">
                  <c:v>576.83731178000903</c:v>
                </c:pt>
                <c:pt idx="248986">
                  <c:v>576.83962853528203</c:v>
                </c:pt>
                <c:pt idx="248987">
                  <c:v>576.84194529055605</c:v>
                </c:pt>
                <c:pt idx="248988">
                  <c:v>576.84426204582905</c:v>
                </c:pt>
                <c:pt idx="248989">
                  <c:v>576.84657880110296</c:v>
                </c:pt>
                <c:pt idx="248990">
                  <c:v>576.84889555637699</c:v>
                </c:pt>
                <c:pt idx="248991">
                  <c:v>576.85121231164999</c:v>
                </c:pt>
                <c:pt idx="248992">
                  <c:v>576.85352906692401</c:v>
                </c:pt>
                <c:pt idx="248993">
                  <c:v>576.85584582219701</c:v>
                </c:pt>
                <c:pt idx="248994">
                  <c:v>576.85816257747103</c:v>
                </c:pt>
                <c:pt idx="248995">
                  <c:v>576.86047933274403</c:v>
                </c:pt>
                <c:pt idx="248996">
                  <c:v>576.86279608801794</c:v>
                </c:pt>
                <c:pt idx="248997">
                  <c:v>576.86511284329197</c:v>
                </c:pt>
                <c:pt idx="248998">
                  <c:v>576.86742959856497</c:v>
                </c:pt>
                <c:pt idx="248999">
                  <c:v>576.86974635383899</c:v>
                </c:pt>
                <c:pt idx="249000">
                  <c:v>576.87206310911199</c:v>
                </c:pt>
                <c:pt idx="249001">
                  <c:v>576.87437986438601</c:v>
                </c:pt>
                <c:pt idx="249002">
                  <c:v>576.87669661965901</c:v>
                </c:pt>
                <c:pt idx="249003">
                  <c:v>576.87901337493304</c:v>
                </c:pt>
                <c:pt idx="249004">
                  <c:v>576.88133013020695</c:v>
                </c:pt>
                <c:pt idx="249005">
                  <c:v>576.88364688547995</c:v>
                </c:pt>
                <c:pt idx="249006">
                  <c:v>576.88596364075397</c:v>
                </c:pt>
                <c:pt idx="249007">
                  <c:v>576.88828039602697</c:v>
                </c:pt>
                <c:pt idx="249008">
                  <c:v>576.89059715130099</c:v>
                </c:pt>
                <c:pt idx="249009">
                  <c:v>576.89291390657399</c:v>
                </c:pt>
                <c:pt idx="249010">
                  <c:v>576.89523066184802</c:v>
                </c:pt>
                <c:pt idx="249011">
                  <c:v>576.89754741712204</c:v>
                </c:pt>
                <c:pt idx="249012">
                  <c:v>576.89986417239504</c:v>
                </c:pt>
                <c:pt idx="249013">
                  <c:v>576.90218092766895</c:v>
                </c:pt>
                <c:pt idx="249014">
                  <c:v>576.90449768294195</c:v>
                </c:pt>
                <c:pt idx="249015">
                  <c:v>576.90681443821597</c:v>
                </c:pt>
                <c:pt idx="249016">
                  <c:v>576.90913119348897</c:v>
                </c:pt>
                <c:pt idx="249017">
                  <c:v>576.911447948763</c:v>
                </c:pt>
                <c:pt idx="249018">
                  <c:v>576.91376470403702</c:v>
                </c:pt>
                <c:pt idx="249019">
                  <c:v>576.91608145931002</c:v>
                </c:pt>
                <c:pt idx="249020">
                  <c:v>576.91839821458404</c:v>
                </c:pt>
                <c:pt idx="249021">
                  <c:v>576.92071496985704</c:v>
                </c:pt>
                <c:pt idx="249022">
                  <c:v>576.92303172513095</c:v>
                </c:pt>
                <c:pt idx="249023">
                  <c:v>576.92534848040395</c:v>
                </c:pt>
                <c:pt idx="249024">
                  <c:v>576.92766523567798</c:v>
                </c:pt>
                <c:pt idx="249025">
                  <c:v>576.92998199095098</c:v>
                </c:pt>
                <c:pt idx="249026">
                  <c:v>576.932298746225</c:v>
                </c:pt>
                <c:pt idx="249027">
                  <c:v>576.93461550149902</c:v>
                </c:pt>
                <c:pt idx="249028">
                  <c:v>576.93693225677202</c:v>
                </c:pt>
                <c:pt idx="249029">
                  <c:v>576.93924901204605</c:v>
                </c:pt>
                <c:pt idx="249030">
                  <c:v>576.94156576731905</c:v>
                </c:pt>
                <c:pt idx="249031">
                  <c:v>576.94388252259296</c:v>
                </c:pt>
                <c:pt idx="249032">
                  <c:v>576.94619927786596</c:v>
                </c:pt>
                <c:pt idx="249033">
                  <c:v>576.94851603313998</c:v>
                </c:pt>
                <c:pt idx="249034">
                  <c:v>576.950832788414</c:v>
                </c:pt>
                <c:pt idx="249035">
                  <c:v>576.953149543687</c:v>
                </c:pt>
                <c:pt idx="249036">
                  <c:v>576.95546629896103</c:v>
                </c:pt>
                <c:pt idx="249037">
                  <c:v>576.95778305423403</c:v>
                </c:pt>
                <c:pt idx="249038">
                  <c:v>576.96009980950805</c:v>
                </c:pt>
                <c:pt idx="249039">
                  <c:v>576.96241656478105</c:v>
                </c:pt>
                <c:pt idx="249040">
                  <c:v>576.96473332005496</c:v>
                </c:pt>
                <c:pt idx="249041">
                  <c:v>576.96705007532898</c:v>
                </c:pt>
                <c:pt idx="249042">
                  <c:v>576.96936683060198</c:v>
                </c:pt>
                <c:pt idx="249043">
                  <c:v>576.97168358587601</c:v>
                </c:pt>
                <c:pt idx="249044">
                  <c:v>576.97400034114901</c:v>
                </c:pt>
                <c:pt idx="249045">
                  <c:v>576.97631709642303</c:v>
                </c:pt>
                <c:pt idx="249046">
                  <c:v>576.97863385169603</c:v>
                </c:pt>
                <c:pt idx="249047">
                  <c:v>576.98095060697005</c:v>
                </c:pt>
                <c:pt idx="249048">
                  <c:v>576.98326736224396</c:v>
                </c:pt>
                <c:pt idx="249049">
                  <c:v>576.98558411751696</c:v>
                </c:pt>
                <c:pt idx="249050">
                  <c:v>576.98790087279099</c:v>
                </c:pt>
                <c:pt idx="249051">
                  <c:v>576.99021762806399</c:v>
                </c:pt>
                <c:pt idx="249052">
                  <c:v>576.99253438333801</c:v>
                </c:pt>
                <c:pt idx="249053">
                  <c:v>576.99485113861101</c:v>
                </c:pt>
                <c:pt idx="249054">
                  <c:v>576.99716789388503</c:v>
                </c:pt>
                <c:pt idx="249055">
                  <c:v>576.99948464915894</c:v>
                </c:pt>
                <c:pt idx="249056">
                  <c:v>577.00180140443194</c:v>
                </c:pt>
                <c:pt idx="249057">
                  <c:v>577.00411815970597</c:v>
                </c:pt>
                <c:pt idx="249058">
                  <c:v>577.00643491497897</c:v>
                </c:pt>
                <c:pt idx="249059">
                  <c:v>577.00875167025299</c:v>
                </c:pt>
                <c:pt idx="249060">
                  <c:v>577.01106842552599</c:v>
                </c:pt>
                <c:pt idx="249061">
                  <c:v>577.01338518080001</c:v>
                </c:pt>
                <c:pt idx="249062">
                  <c:v>577.01570193607404</c:v>
                </c:pt>
                <c:pt idx="249063">
                  <c:v>577.01801869134704</c:v>
                </c:pt>
                <c:pt idx="249064">
                  <c:v>577.02033544662095</c:v>
                </c:pt>
                <c:pt idx="249065">
                  <c:v>577.02265220189395</c:v>
                </c:pt>
                <c:pt idx="249066">
                  <c:v>577.02496895716797</c:v>
                </c:pt>
                <c:pt idx="249067">
                  <c:v>577.02728571244097</c:v>
                </c:pt>
                <c:pt idx="249068">
                  <c:v>577.02960246771499</c:v>
                </c:pt>
                <c:pt idx="249069">
                  <c:v>577.03191922298799</c:v>
                </c:pt>
                <c:pt idx="249070">
                  <c:v>577.03423597826202</c:v>
                </c:pt>
                <c:pt idx="249071">
                  <c:v>577.03655273353604</c:v>
                </c:pt>
                <c:pt idx="249072">
                  <c:v>577.03886948880904</c:v>
                </c:pt>
                <c:pt idx="249073">
                  <c:v>577.04118624408295</c:v>
                </c:pt>
                <c:pt idx="249074">
                  <c:v>577.04350299935595</c:v>
                </c:pt>
                <c:pt idx="249075">
                  <c:v>577.04581975462997</c:v>
                </c:pt>
                <c:pt idx="249076">
                  <c:v>577.04813650990297</c:v>
                </c:pt>
                <c:pt idx="249077">
                  <c:v>577.050453265177</c:v>
                </c:pt>
                <c:pt idx="249078">
                  <c:v>577.05277002045102</c:v>
                </c:pt>
                <c:pt idx="249079">
                  <c:v>577.05508677572402</c:v>
                </c:pt>
                <c:pt idx="249080">
                  <c:v>577.05740353099804</c:v>
                </c:pt>
                <c:pt idx="249081">
                  <c:v>577.05972028627104</c:v>
                </c:pt>
                <c:pt idx="249082">
                  <c:v>577.06203704154495</c:v>
                </c:pt>
                <c:pt idx="249083">
                  <c:v>577.06435379681795</c:v>
                </c:pt>
                <c:pt idx="249084">
                  <c:v>577.06667055209198</c:v>
                </c:pt>
                <c:pt idx="249085">
                  <c:v>577.068987307366</c:v>
                </c:pt>
                <c:pt idx="249086">
                  <c:v>577.071304062639</c:v>
                </c:pt>
                <c:pt idx="249087">
                  <c:v>577.07362081791302</c:v>
                </c:pt>
                <c:pt idx="249088">
                  <c:v>577.07593757318602</c:v>
                </c:pt>
                <c:pt idx="249089">
                  <c:v>577.07825432846005</c:v>
                </c:pt>
                <c:pt idx="249090">
                  <c:v>577.08057108373305</c:v>
                </c:pt>
                <c:pt idx="249091">
                  <c:v>577.08288783900696</c:v>
                </c:pt>
                <c:pt idx="249092">
                  <c:v>577.08520459428098</c:v>
                </c:pt>
                <c:pt idx="249093">
                  <c:v>577.08752134955398</c:v>
                </c:pt>
                <c:pt idx="249094">
                  <c:v>577.089838104828</c:v>
                </c:pt>
                <c:pt idx="249095">
                  <c:v>577.092154860101</c:v>
                </c:pt>
                <c:pt idx="249096">
                  <c:v>577.09447161537503</c:v>
                </c:pt>
                <c:pt idx="249097">
                  <c:v>577.09678837064803</c:v>
                </c:pt>
                <c:pt idx="249098">
                  <c:v>577.09910512592205</c:v>
                </c:pt>
                <c:pt idx="249099">
                  <c:v>577.10142188119596</c:v>
                </c:pt>
                <c:pt idx="249100">
                  <c:v>577.10373863646896</c:v>
                </c:pt>
                <c:pt idx="249101">
                  <c:v>577.10605539174298</c:v>
                </c:pt>
                <c:pt idx="249102">
                  <c:v>577.10837214701598</c:v>
                </c:pt>
                <c:pt idx="249103">
                  <c:v>577.11068890229001</c:v>
                </c:pt>
                <c:pt idx="249104">
                  <c:v>577.11300565756301</c:v>
                </c:pt>
                <c:pt idx="249105">
                  <c:v>577.11532241283703</c:v>
                </c:pt>
                <c:pt idx="249106">
                  <c:v>577.11763916811105</c:v>
                </c:pt>
                <c:pt idx="249107">
                  <c:v>577.11995592338405</c:v>
                </c:pt>
                <c:pt idx="249108">
                  <c:v>577.12227267865796</c:v>
                </c:pt>
                <c:pt idx="249109">
                  <c:v>577.12458943393096</c:v>
                </c:pt>
                <c:pt idx="249110">
                  <c:v>577.12690618920499</c:v>
                </c:pt>
                <c:pt idx="249111">
                  <c:v>577.12922294447799</c:v>
                </c:pt>
                <c:pt idx="249112">
                  <c:v>577.13153969975201</c:v>
                </c:pt>
                <c:pt idx="249113">
                  <c:v>577.13385645502603</c:v>
                </c:pt>
                <c:pt idx="249114">
                  <c:v>577.13617321029903</c:v>
                </c:pt>
                <c:pt idx="249115">
                  <c:v>577.13848996557294</c:v>
                </c:pt>
                <c:pt idx="249116">
                  <c:v>577.14080672084594</c:v>
                </c:pt>
                <c:pt idx="249117">
                  <c:v>577.14312347611997</c:v>
                </c:pt>
                <c:pt idx="249118">
                  <c:v>577.14544023139297</c:v>
                </c:pt>
                <c:pt idx="249119">
                  <c:v>577.14775698666699</c:v>
                </c:pt>
                <c:pt idx="249120">
                  <c:v>577.15007374193999</c:v>
                </c:pt>
                <c:pt idx="249121">
                  <c:v>577.15239049721401</c:v>
                </c:pt>
                <c:pt idx="249122">
                  <c:v>577.15470725248804</c:v>
                </c:pt>
                <c:pt idx="249123">
                  <c:v>577.15702400776104</c:v>
                </c:pt>
                <c:pt idx="249124">
                  <c:v>577.15934076303495</c:v>
                </c:pt>
                <c:pt idx="249125">
                  <c:v>577.16165751830795</c:v>
                </c:pt>
                <c:pt idx="249126">
                  <c:v>577.16397427358197</c:v>
                </c:pt>
                <c:pt idx="249127">
                  <c:v>577.16629102885497</c:v>
                </c:pt>
                <c:pt idx="249128">
                  <c:v>577.16860778412899</c:v>
                </c:pt>
                <c:pt idx="249129">
                  <c:v>577.17092453940302</c:v>
                </c:pt>
                <c:pt idx="249130">
                  <c:v>577.17324129467602</c:v>
                </c:pt>
                <c:pt idx="249131">
                  <c:v>577.17555804995004</c:v>
                </c:pt>
                <c:pt idx="249132">
                  <c:v>577.17787480522304</c:v>
                </c:pt>
                <c:pt idx="249133">
                  <c:v>577.18019156049695</c:v>
                </c:pt>
                <c:pt idx="249134">
                  <c:v>577.18250831576995</c:v>
                </c:pt>
                <c:pt idx="249135">
                  <c:v>577.18482507104397</c:v>
                </c:pt>
                <c:pt idx="249136">
                  <c:v>577.187141826318</c:v>
                </c:pt>
                <c:pt idx="249137">
                  <c:v>577.189458581591</c:v>
                </c:pt>
                <c:pt idx="249138">
                  <c:v>577.19177533686502</c:v>
                </c:pt>
                <c:pt idx="249139">
                  <c:v>577.19409209213802</c:v>
                </c:pt>
                <c:pt idx="249140">
                  <c:v>577.19640884741204</c:v>
                </c:pt>
                <c:pt idx="249141">
                  <c:v>577.19872560268504</c:v>
                </c:pt>
                <c:pt idx="249142">
                  <c:v>577.20104235795895</c:v>
                </c:pt>
                <c:pt idx="249143">
                  <c:v>577.20335911323298</c:v>
                </c:pt>
                <c:pt idx="249144">
                  <c:v>577.20567586850598</c:v>
                </c:pt>
                <c:pt idx="249145">
                  <c:v>577.20799262378</c:v>
                </c:pt>
                <c:pt idx="249146">
                  <c:v>577.210309379053</c:v>
                </c:pt>
                <c:pt idx="249147">
                  <c:v>577.21262613432702</c:v>
                </c:pt>
                <c:pt idx="249148">
                  <c:v>577.21494288960002</c:v>
                </c:pt>
                <c:pt idx="249149">
                  <c:v>577.21725964487405</c:v>
                </c:pt>
                <c:pt idx="249150">
                  <c:v>577.21957640014796</c:v>
                </c:pt>
                <c:pt idx="249151">
                  <c:v>577.22189315542096</c:v>
                </c:pt>
                <c:pt idx="249152">
                  <c:v>577.22420991069498</c:v>
                </c:pt>
                <c:pt idx="249153">
                  <c:v>577.22652666596798</c:v>
                </c:pt>
                <c:pt idx="249154">
                  <c:v>577.228843421242</c:v>
                </c:pt>
                <c:pt idx="249155">
                  <c:v>577.231160176515</c:v>
                </c:pt>
                <c:pt idx="249156">
                  <c:v>577.23347693178903</c:v>
                </c:pt>
                <c:pt idx="249157">
                  <c:v>577.23579368706305</c:v>
                </c:pt>
                <c:pt idx="249158">
                  <c:v>577.23811044233605</c:v>
                </c:pt>
                <c:pt idx="249159">
                  <c:v>577.24042719760996</c:v>
                </c:pt>
                <c:pt idx="249160">
                  <c:v>577.24274395288296</c:v>
                </c:pt>
                <c:pt idx="249161">
                  <c:v>577.24506070815698</c:v>
                </c:pt>
                <c:pt idx="249162">
                  <c:v>577.24737746342998</c:v>
                </c:pt>
                <c:pt idx="249163">
                  <c:v>577.24969421870401</c:v>
                </c:pt>
                <c:pt idx="249164">
                  <c:v>577.25201097397803</c:v>
                </c:pt>
                <c:pt idx="249165">
                  <c:v>577.25432772925103</c:v>
                </c:pt>
                <c:pt idx="249166">
                  <c:v>577.25664448452505</c:v>
                </c:pt>
                <c:pt idx="249167">
                  <c:v>577.25896123979805</c:v>
                </c:pt>
                <c:pt idx="249168">
                  <c:v>577.26127799507196</c:v>
                </c:pt>
                <c:pt idx="249169">
                  <c:v>577.26359475034496</c:v>
                </c:pt>
                <c:pt idx="249170">
                  <c:v>577.26591150561899</c:v>
                </c:pt>
                <c:pt idx="249171">
                  <c:v>577.26822826089199</c:v>
                </c:pt>
                <c:pt idx="249172">
                  <c:v>577.27054501616601</c:v>
                </c:pt>
                <c:pt idx="249173">
                  <c:v>577.27286177144003</c:v>
                </c:pt>
                <c:pt idx="249174">
                  <c:v>577.27517852671303</c:v>
                </c:pt>
                <c:pt idx="249175">
                  <c:v>577.27749528198694</c:v>
                </c:pt>
                <c:pt idx="249176">
                  <c:v>577.27981203725994</c:v>
                </c:pt>
                <c:pt idx="249177">
                  <c:v>577.28212879253397</c:v>
                </c:pt>
                <c:pt idx="249178">
                  <c:v>577.28444554780697</c:v>
                </c:pt>
                <c:pt idx="249179">
                  <c:v>577.28676230308099</c:v>
                </c:pt>
                <c:pt idx="249180">
                  <c:v>577.28907905835501</c:v>
                </c:pt>
                <c:pt idx="249181">
                  <c:v>577.29139581362801</c:v>
                </c:pt>
                <c:pt idx="249182">
                  <c:v>577.29371256890204</c:v>
                </c:pt>
                <c:pt idx="249183">
                  <c:v>577.29602932417504</c:v>
                </c:pt>
                <c:pt idx="249184">
                  <c:v>577.29834607944895</c:v>
                </c:pt>
                <c:pt idx="249185">
                  <c:v>577.30066283472195</c:v>
                </c:pt>
                <c:pt idx="249186">
                  <c:v>577.30297958999597</c:v>
                </c:pt>
                <c:pt idx="249187">
                  <c:v>577.30529634526999</c:v>
                </c:pt>
                <c:pt idx="249188">
                  <c:v>577.30761310054299</c:v>
                </c:pt>
                <c:pt idx="249189">
                  <c:v>577.30992985581702</c:v>
                </c:pt>
                <c:pt idx="249190">
                  <c:v>577.31224661109002</c:v>
                </c:pt>
                <c:pt idx="249191">
                  <c:v>577.31456336636404</c:v>
                </c:pt>
                <c:pt idx="249192">
                  <c:v>577.31688012163704</c:v>
                </c:pt>
                <c:pt idx="249193">
                  <c:v>577.31919687691095</c:v>
                </c:pt>
                <c:pt idx="249194">
                  <c:v>577.32151363218497</c:v>
                </c:pt>
                <c:pt idx="249195">
                  <c:v>577.32383038745797</c:v>
                </c:pt>
                <c:pt idx="249196">
                  <c:v>577.326147142732</c:v>
                </c:pt>
                <c:pt idx="249197">
                  <c:v>577.328463898005</c:v>
                </c:pt>
                <c:pt idx="249198">
                  <c:v>577.33078065327902</c:v>
                </c:pt>
                <c:pt idx="249199">
                  <c:v>577.33309740855202</c:v>
                </c:pt>
                <c:pt idx="249200">
                  <c:v>577.33541416382604</c:v>
                </c:pt>
                <c:pt idx="249201">
                  <c:v>577.33773091909995</c:v>
                </c:pt>
                <c:pt idx="249202">
                  <c:v>577.34004767437295</c:v>
                </c:pt>
                <c:pt idx="249203">
                  <c:v>577.34236442964698</c:v>
                </c:pt>
                <c:pt idx="249204">
                  <c:v>577.34468118491998</c:v>
                </c:pt>
                <c:pt idx="249205">
                  <c:v>577.346997940194</c:v>
                </c:pt>
                <c:pt idx="249206">
                  <c:v>577.349314695467</c:v>
                </c:pt>
                <c:pt idx="249207">
                  <c:v>577.35163145074102</c:v>
                </c:pt>
                <c:pt idx="249208">
                  <c:v>577.35394820601505</c:v>
                </c:pt>
                <c:pt idx="249209">
                  <c:v>577.35626496128805</c:v>
                </c:pt>
                <c:pt idx="249210">
                  <c:v>577.35858171656196</c:v>
                </c:pt>
                <c:pt idx="249211">
                  <c:v>577.36089847183496</c:v>
                </c:pt>
                <c:pt idx="249212">
                  <c:v>577.36321522710898</c:v>
                </c:pt>
                <c:pt idx="249213">
                  <c:v>577.36553198238198</c:v>
                </c:pt>
                <c:pt idx="249214">
                  <c:v>577.367848737656</c:v>
                </c:pt>
                <c:pt idx="249215">
                  <c:v>577.37016549293003</c:v>
                </c:pt>
                <c:pt idx="249216">
                  <c:v>577.37248224820303</c:v>
                </c:pt>
                <c:pt idx="249217">
                  <c:v>577.37479900347705</c:v>
                </c:pt>
                <c:pt idx="249218">
                  <c:v>577.37711575875005</c:v>
                </c:pt>
                <c:pt idx="249219">
                  <c:v>577.37943251402396</c:v>
                </c:pt>
                <c:pt idx="249220">
                  <c:v>577.38174926929696</c:v>
                </c:pt>
                <c:pt idx="249221">
                  <c:v>577.38406602457098</c:v>
                </c:pt>
                <c:pt idx="249222">
                  <c:v>577.38638277984398</c:v>
                </c:pt>
                <c:pt idx="249223">
                  <c:v>577.38869953511801</c:v>
                </c:pt>
                <c:pt idx="249224">
                  <c:v>577.39101629039203</c:v>
                </c:pt>
                <c:pt idx="249225">
                  <c:v>577.39333304566503</c:v>
                </c:pt>
                <c:pt idx="249226">
                  <c:v>577.39564980093905</c:v>
                </c:pt>
                <c:pt idx="249227">
                  <c:v>577.39796655621205</c:v>
                </c:pt>
                <c:pt idx="249228">
                  <c:v>577.40028331148596</c:v>
                </c:pt>
                <c:pt idx="249229">
                  <c:v>577.40260006675896</c:v>
                </c:pt>
                <c:pt idx="249230">
                  <c:v>577.40491682203299</c:v>
                </c:pt>
                <c:pt idx="249231">
                  <c:v>577.40723357730701</c:v>
                </c:pt>
                <c:pt idx="249232">
                  <c:v>577.40955033258001</c:v>
                </c:pt>
                <c:pt idx="249233">
                  <c:v>577.41186708785403</c:v>
                </c:pt>
                <c:pt idx="249234">
                  <c:v>577.41418384312703</c:v>
                </c:pt>
                <c:pt idx="249235">
                  <c:v>577.41650059840094</c:v>
                </c:pt>
                <c:pt idx="249236">
                  <c:v>577.41881735367394</c:v>
                </c:pt>
                <c:pt idx="249237">
                  <c:v>577.42113410894797</c:v>
                </c:pt>
                <c:pt idx="249238">
                  <c:v>577.42345086422199</c:v>
                </c:pt>
                <c:pt idx="249239">
                  <c:v>577.42576761949499</c:v>
                </c:pt>
                <c:pt idx="249240">
                  <c:v>577.42808437476901</c:v>
                </c:pt>
                <c:pt idx="249241">
                  <c:v>577.43040113004201</c:v>
                </c:pt>
                <c:pt idx="249242">
                  <c:v>577.43271788531604</c:v>
                </c:pt>
                <c:pt idx="249243">
                  <c:v>577.43503464058904</c:v>
                </c:pt>
                <c:pt idx="249244">
                  <c:v>577.43735139586295</c:v>
                </c:pt>
                <c:pt idx="249245">
                  <c:v>577.43966815113697</c:v>
                </c:pt>
                <c:pt idx="249246">
                  <c:v>577.44198490640997</c:v>
                </c:pt>
                <c:pt idx="249247">
                  <c:v>577.44430166168399</c:v>
                </c:pt>
                <c:pt idx="249248">
                  <c:v>577.44661841695699</c:v>
                </c:pt>
                <c:pt idx="249249">
                  <c:v>577.44893517223102</c:v>
                </c:pt>
                <c:pt idx="249250">
                  <c:v>577.45125192750402</c:v>
                </c:pt>
                <c:pt idx="249251">
                  <c:v>577.45356868277804</c:v>
                </c:pt>
                <c:pt idx="249252">
                  <c:v>577.45588543805195</c:v>
                </c:pt>
                <c:pt idx="249253">
                  <c:v>577.45820219332495</c:v>
                </c:pt>
                <c:pt idx="249254">
                  <c:v>577.46051894859897</c:v>
                </c:pt>
                <c:pt idx="249255">
                  <c:v>577.46283570387197</c:v>
                </c:pt>
                <c:pt idx="249256">
                  <c:v>577.465152459146</c:v>
                </c:pt>
                <c:pt idx="249257">
                  <c:v>577.467469214419</c:v>
                </c:pt>
                <c:pt idx="249258">
                  <c:v>577.46978596969302</c:v>
                </c:pt>
                <c:pt idx="249259">
                  <c:v>577.47210272496704</c:v>
                </c:pt>
                <c:pt idx="249260">
                  <c:v>577.47441948024004</c:v>
                </c:pt>
                <c:pt idx="249261">
                  <c:v>577.47673623551395</c:v>
                </c:pt>
                <c:pt idx="249262">
                  <c:v>577.47905299078695</c:v>
                </c:pt>
                <c:pt idx="249263">
                  <c:v>577.48136974606098</c:v>
                </c:pt>
                <c:pt idx="249264">
                  <c:v>577.48368650133398</c:v>
                </c:pt>
                <c:pt idx="249265">
                  <c:v>577.486003256608</c:v>
                </c:pt>
                <c:pt idx="249266">
                  <c:v>577.48832001188202</c:v>
                </c:pt>
                <c:pt idx="249267">
                  <c:v>577.49063676715502</c:v>
                </c:pt>
                <c:pt idx="249268">
                  <c:v>577.49295352242905</c:v>
                </c:pt>
                <c:pt idx="249269">
                  <c:v>577.49527027770205</c:v>
                </c:pt>
                <c:pt idx="249270">
                  <c:v>577.49758703297596</c:v>
                </c:pt>
                <c:pt idx="249271">
                  <c:v>577.49990378824896</c:v>
                </c:pt>
                <c:pt idx="249272">
                  <c:v>577.50222054352298</c:v>
                </c:pt>
                <c:pt idx="249273">
                  <c:v>577.50453729879598</c:v>
                </c:pt>
                <c:pt idx="249274">
                  <c:v>577.50685405407</c:v>
                </c:pt>
                <c:pt idx="249275">
                  <c:v>577.50917080934403</c:v>
                </c:pt>
                <c:pt idx="249276">
                  <c:v>577.51148756461703</c:v>
                </c:pt>
                <c:pt idx="249277">
                  <c:v>577.51380431989105</c:v>
                </c:pt>
                <c:pt idx="249278">
                  <c:v>577.51612107516405</c:v>
                </c:pt>
                <c:pt idx="249279">
                  <c:v>577.51843783043796</c:v>
                </c:pt>
                <c:pt idx="249280">
                  <c:v>577.52075458571096</c:v>
                </c:pt>
                <c:pt idx="249281">
                  <c:v>577.52307134098498</c:v>
                </c:pt>
                <c:pt idx="249282">
                  <c:v>577.52538809625901</c:v>
                </c:pt>
                <c:pt idx="249283">
                  <c:v>577.52770485153201</c:v>
                </c:pt>
                <c:pt idx="249284">
                  <c:v>577.53002160680603</c:v>
                </c:pt>
                <c:pt idx="249285">
                  <c:v>577.53233836207903</c:v>
                </c:pt>
                <c:pt idx="249286">
                  <c:v>577.53465511735305</c:v>
                </c:pt>
                <c:pt idx="249287">
                  <c:v>577.53697187262605</c:v>
                </c:pt>
                <c:pt idx="249288">
                  <c:v>577.53928862789996</c:v>
                </c:pt>
                <c:pt idx="249289">
                  <c:v>577.54160538317399</c:v>
                </c:pt>
                <c:pt idx="249290">
                  <c:v>577.54392213844699</c:v>
                </c:pt>
                <c:pt idx="249291">
                  <c:v>577.54623889372101</c:v>
                </c:pt>
                <c:pt idx="249292">
                  <c:v>577.54855564899401</c:v>
                </c:pt>
                <c:pt idx="249293">
                  <c:v>577.55087240426803</c:v>
                </c:pt>
                <c:pt idx="249294">
                  <c:v>577.55318915954103</c:v>
                </c:pt>
                <c:pt idx="249295">
                  <c:v>577.55550591481494</c:v>
                </c:pt>
                <c:pt idx="249296">
                  <c:v>577.55782267008897</c:v>
                </c:pt>
                <c:pt idx="249297">
                  <c:v>577.56013942536197</c:v>
                </c:pt>
                <c:pt idx="249298">
                  <c:v>577.56245618063599</c:v>
                </c:pt>
                <c:pt idx="249299">
                  <c:v>577.56477293590899</c:v>
                </c:pt>
                <c:pt idx="249300">
                  <c:v>577.56708969118301</c:v>
                </c:pt>
                <c:pt idx="249301">
                  <c:v>577.56940644645601</c:v>
                </c:pt>
                <c:pt idx="249302">
                  <c:v>577.57172320173004</c:v>
                </c:pt>
                <c:pt idx="249303">
                  <c:v>577.57403995700395</c:v>
                </c:pt>
                <c:pt idx="249304">
                  <c:v>577.57635671227695</c:v>
                </c:pt>
                <c:pt idx="249305">
                  <c:v>577.57867346755097</c:v>
                </c:pt>
                <c:pt idx="249306">
                  <c:v>577.58099022282397</c:v>
                </c:pt>
                <c:pt idx="249307">
                  <c:v>577.58330697809799</c:v>
                </c:pt>
                <c:pt idx="249308">
                  <c:v>577.58562373337099</c:v>
                </c:pt>
                <c:pt idx="249309">
                  <c:v>577.58794048864502</c:v>
                </c:pt>
                <c:pt idx="249310">
                  <c:v>577.59025724391904</c:v>
                </c:pt>
                <c:pt idx="249311">
                  <c:v>577.59257399919204</c:v>
                </c:pt>
                <c:pt idx="249312">
                  <c:v>577.59489075446595</c:v>
                </c:pt>
                <c:pt idx="249313">
                  <c:v>577.59720750973895</c:v>
                </c:pt>
                <c:pt idx="249314">
                  <c:v>577.59952426501297</c:v>
                </c:pt>
                <c:pt idx="249315">
                  <c:v>577.60184102028597</c:v>
                </c:pt>
                <c:pt idx="249316">
                  <c:v>577.60415777556</c:v>
                </c:pt>
                <c:pt idx="249317">
                  <c:v>577.60647453083402</c:v>
                </c:pt>
                <c:pt idx="249318">
                  <c:v>577.60879128610702</c:v>
                </c:pt>
                <c:pt idx="249319">
                  <c:v>577.61110804138104</c:v>
                </c:pt>
                <c:pt idx="249320">
                  <c:v>577.61342479665404</c:v>
                </c:pt>
                <c:pt idx="249321">
                  <c:v>577.61574155192795</c:v>
                </c:pt>
                <c:pt idx="249322">
                  <c:v>577.61805830720095</c:v>
                </c:pt>
                <c:pt idx="249323">
                  <c:v>577.62037506247498</c:v>
                </c:pt>
                <c:pt idx="249324">
                  <c:v>577.62269181774798</c:v>
                </c:pt>
                <c:pt idx="249325">
                  <c:v>577.625008573022</c:v>
                </c:pt>
                <c:pt idx="249326">
                  <c:v>577.62732532829602</c:v>
                </c:pt>
                <c:pt idx="249327">
                  <c:v>577.62964208356902</c:v>
                </c:pt>
                <c:pt idx="249328">
                  <c:v>577.63195883884305</c:v>
                </c:pt>
                <c:pt idx="249329">
                  <c:v>577.63427559411605</c:v>
                </c:pt>
                <c:pt idx="249330">
                  <c:v>577.63659234938996</c:v>
                </c:pt>
                <c:pt idx="249331">
                  <c:v>577.63890910466296</c:v>
                </c:pt>
                <c:pt idx="249332">
                  <c:v>577.64122585993698</c:v>
                </c:pt>
                <c:pt idx="249333">
                  <c:v>577.643542615211</c:v>
                </c:pt>
                <c:pt idx="249334">
                  <c:v>577.645859370484</c:v>
                </c:pt>
                <c:pt idx="249335">
                  <c:v>577.64817612575803</c:v>
                </c:pt>
                <c:pt idx="249336">
                  <c:v>577.65049288103103</c:v>
                </c:pt>
                <c:pt idx="249337">
                  <c:v>577.65280963630505</c:v>
                </c:pt>
                <c:pt idx="249338">
                  <c:v>577.65512639157805</c:v>
                </c:pt>
                <c:pt idx="249339">
                  <c:v>577.65744314685196</c:v>
                </c:pt>
                <c:pt idx="249340">
                  <c:v>577.65975990212598</c:v>
                </c:pt>
                <c:pt idx="249341">
                  <c:v>577.66207665739898</c:v>
                </c:pt>
                <c:pt idx="249342">
                  <c:v>577.66439341267301</c:v>
                </c:pt>
                <c:pt idx="249343">
                  <c:v>577.66671016794601</c:v>
                </c:pt>
                <c:pt idx="249344">
                  <c:v>577.66902692322003</c:v>
                </c:pt>
                <c:pt idx="249345">
                  <c:v>577.67134367849303</c:v>
                </c:pt>
                <c:pt idx="249346">
                  <c:v>577.67366043376705</c:v>
                </c:pt>
                <c:pt idx="249347">
                  <c:v>577.67597718904096</c:v>
                </c:pt>
                <c:pt idx="249348">
                  <c:v>577.67829394431396</c:v>
                </c:pt>
                <c:pt idx="249349">
                  <c:v>577.68061069958799</c:v>
                </c:pt>
                <c:pt idx="249350">
                  <c:v>577.68292745486099</c:v>
                </c:pt>
                <c:pt idx="249351">
                  <c:v>577.68524421013501</c:v>
                </c:pt>
                <c:pt idx="249352">
                  <c:v>577.68756096540801</c:v>
                </c:pt>
                <c:pt idx="249353">
                  <c:v>577.68987772068203</c:v>
                </c:pt>
                <c:pt idx="249354">
                  <c:v>577.69219447595594</c:v>
                </c:pt>
                <c:pt idx="249355">
                  <c:v>577.69451123122894</c:v>
                </c:pt>
                <c:pt idx="249356">
                  <c:v>577.69682798650297</c:v>
                </c:pt>
                <c:pt idx="249357">
                  <c:v>577.69914474177597</c:v>
                </c:pt>
                <c:pt idx="249358">
                  <c:v>577.70146149704999</c:v>
                </c:pt>
                <c:pt idx="249359">
                  <c:v>577.70377825232299</c:v>
                </c:pt>
                <c:pt idx="249360">
                  <c:v>577.70609500759701</c:v>
                </c:pt>
                <c:pt idx="249361">
                  <c:v>577.70841176287104</c:v>
                </c:pt>
                <c:pt idx="249362">
                  <c:v>577.71072851814404</c:v>
                </c:pt>
                <c:pt idx="249363">
                  <c:v>577.71304527341795</c:v>
                </c:pt>
                <c:pt idx="249364">
                  <c:v>577.71536202869095</c:v>
                </c:pt>
                <c:pt idx="249365">
                  <c:v>577.71767878396497</c:v>
                </c:pt>
                <c:pt idx="249366">
                  <c:v>577.71999553923797</c:v>
                </c:pt>
                <c:pt idx="249367">
                  <c:v>577.72231229451199</c:v>
                </c:pt>
                <c:pt idx="249368">
                  <c:v>577.72462904978499</c:v>
                </c:pt>
                <c:pt idx="249369">
                  <c:v>577.72694580505902</c:v>
                </c:pt>
                <c:pt idx="249370">
                  <c:v>577.72926256033304</c:v>
                </c:pt>
                <c:pt idx="249371">
                  <c:v>577.73157931560604</c:v>
                </c:pt>
                <c:pt idx="249372">
                  <c:v>577.73389607087995</c:v>
                </c:pt>
                <c:pt idx="249373">
                  <c:v>577.73621282615295</c:v>
                </c:pt>
                <c:pt idx="249374">
                  <c:v>577.73852958142697</c:v>
                </c:pt>
                <c:pt idx="249375">
                  <c:v>577.74084633669997</c:v>
                </c:pt>
                <c:pt idx="249376">
                  <c:v>577.743163091974</c:v>
                </c:pt>
                <c:pt idx="249377">
                  <c:v>577.74547984724802</c:v>
                </c:pt>
                <c:pt idx="249378">
                  <c:v>577.74779660252102</c:v>
                </c:pt>
                <c:pt idx="249379">
                  <c:v>577.75011335779504</c:v>
                </c:pt>
                <c:pt idx="249380">
                  <c:v>577.75243011306804</c:v>
                </c:pt>
                <c:pt idx="249381">
                  <c:v>577.75474686834195</c:v>
                </c:pt>
                <c:pt idx="249382">
                  <c:v>577.75706362361495</c:v>
                </c:pt>
                <c:pt idx="249383">
                  <c:v>577.75938037888898</c:v>
                </c:pt>
                <c:pt idx="249384">
                  <c:v>577.761697134163</c:v>
                </c:pt>
                <c:pt idx="249385">
                  <c:v>577.764013889436</c:v>
                </c:pt>
                <c:pt idx="249386">
                  <c:v>577.76633064471002</c:v>
                </c:pt>
                <c:pt idx="249387">
                  <c:v>577.76864739998302</c:v>
                </c:pt>
                <c:pt idx="249388">
                  <c:v>577.77096415525705</c:v>
                </c:pt>
                <c:pt idx="249389">
                  <c:v>577.77328091053005</c:v>
                </c:pt>
                <c:pt idx="249390">
                  <c:v>577.77559766580396</c:v>
                </c:pt>
                <c:pt idx="249391">
                  <c:v>577.77791442107798</c:v>
                </c:pt>
                <c:pt idx="249392">
                  <c:v>577.78023117635098</c:v>
                </c:pt>
                <c:pt idx="249393">
                  <c:v>577.782547931625</c:v>
                </c:pt>
                <c:pt idx="249394">
                  <c:v>577.784864686898</c:v>
                </c:pt>
                <c:pt idx="249395">
                  <c:v>577.78718144217203</c:v>
                </c:pt>
                <c:pt idx="249396">
                  <c:v>577.78949819744503</c:v>
                </c:pt>
                <c:pt idx="249397">
                  <c:v>577.79181495271905</c:v>
                </c:pt>
                <c:pt idx="249398">
                  <c:v>577.79413170799296</c:v>
                </c:pt>
                <c:pt idx="249399">
                  <c:v>577.79644846326596</c:v>
                </c:pt>
                <c:pt idx="249400">
                  <c:v>577.79876521853998</c:v>
                </c:pt>
                <c:pt idx="249401">
                  <c:v>577.80108197381298</c:v>
                </c:pt>
                <c:pt idx="249402">
                  <c:v>577.80339872908701</c:v>
                </c:pt>
                <c:pt idx="249403">
                  <c:v>577.80571548436001</c:v>
                </c:pt>
                <c:pt idx="249404">
                  <c:v>577.80803223963403</c:v>
                </c:pt>
                <c:pt idx="249405">
                  <c:v>577.81034899490805</c:v>
                </c:pt>
                <c:pt idx="249406">
                  <c:v>577.81266575018105</c:v>
                </c:pt>
                <c:pt idx="249407">
                  <c:v>577.81498250545496</c:v>
                </c:pt>
                <c:pt idx="249408">
                  <c:v>577.81729926072796</c:v>
                </c:pt>
                <c:pt idx="249409">
                  <c:v>577.81961601600199</c:v>
                </c:pt>
                <c:pt idx="249410">
                  <c:v>577.82193277127499</c:v>
                </c:pt>
                <c:pt idx="249411">
                  <c:v>577.82424952654901</c:v>
                </c:pt>
                <c:pt idx="249412">
                  <c:v>577.82656628182303</c:v>
                </c:pt>
                <c:pt idx="249413">
                  <c:v>577.82888303709603</c:v>
                </c:pt>
                <c:pt idx="249414">
                  <c:v>577.83119979236994</c:v>
                </c:pt>
                <c:pt idx="249415">
                  <c:v>577.83351654764294</c:v>
                </c:pt>
                <c:pt idx="249416">
                  <c:v>577.83583330291697</c:v>
                </c:pt>
                <c:pt idx="249417">
                  <c:v>577.83815005818997</c:v>
                </c:pt>
                <c:pt idx="249418">
                  <c:v>577.84046681346399</c:v>
                </c:pt>
                <c:pt idx="249419">
                  <c:v>577.84278356873699</c:v>
                </c:pt>
                <c:pt idx="249420">
                  <c:v>577.84510032401101</c:v>
                </c:pt>
                <c:pt idx="249421">
                  <c:v>577.84741707928504</c:v>
                </c:pt>
                <c:pt idx="249422">
                  <c:v>577.84973383455804</c:v>
                </c:pt>
                <c:pt idx="249423">
                  <c:v>577.85205058983195</c:v>
                </c:pt>
                <c:pt idx="249424">
                  <c:v>577.85436734510495</c:v>
                </c:pt>
                <c:pt idx="249425">
                  <c:v>577.85668410037897</c:v>
                </c:pt>
                <c:pt idx="249426">
                  <c:v>577.85900085565197</c:v>
                </c:pt>
                <c:pt idx="249427">
                  <c:v>577.86131761092599</c:v>
                </c:pt>
                <c:pt idx="249428">
                  <c:v>577.86363436620002</c:v>
                </c:pt>
                <c:pt idx="249429">
                  <c:v>577.86595112147302</c:v>
                </c:pt>
                <c:pt idx="249430">
                  <c:v>577.86826787674704</c:v>
                </c:pt>
                <c:pt idx="249431">
                  <c:v>577.87058463202004</c:v>
                </c:pt>
                <c:pt idx="249432">
                  <c:v>577.87290138729395</c:v>
                </c:pt>
                <c:pt idx="249433">
                  <c:v>577.87521814256695</c:v>
                </c:pt>
                <c:pt idx="249434">
                  <c:v>577.87753489784097</c:v>
                </c:pt>
                <c:pt idx="249435">
                  <c:v>577.879851653115</c:v>
                </c:pt>
                <c:pt idx="249436">
                  <c:v>577.882168408388</c:v>
                </c:pt>
                <c:pt idx="249437">
                  <c:v>577.88448516366202</c:v>
                </c:pt>
                <c:pt idx="249438">
                  <c:v>577.88680191893502</c:v>
                </c:pt>
                <c:pt idx="249439">
                  <c:v>577.88911867420904</c:v>
                </c:pt>
                <c:pt idx="249440">
                  <c:v>577.89143542948204</c:v>
                </c:pt>
                <c:pt idx="249441">
                  <c:v>577.89375218475595</c:v>
                </c:pt>
                <c:pt idx="249442">
                  <c:v>577.89606894002998</c:v>
                </c:pt>
                <c:pt idx="249443">
                  <c:v>577.89838569530298</c:v>
                </c:pt>
                <c:pt idx="249444">
                  <c:v>577.900702450577</c:v>
                </c:pt>
                <c:pt idx="249445">
                  <c:v>577.90301920585</c:v>
                </c:pt>
                <c:pt idx="249446">
                  <c:v>577.90533596112402</c:v>
                </c:pt>
                <c:pt idx="249447">
                  <c:v>577.90765271639702</c:v>
                </c:pt>
                <c:pt idx="249448">
                  <c:v>577.90996947167105</c:v>
                </c:pt>
                <c:pt idx="249449">
                  <c:v>577.91228622694496</c:v>
                </c:pt>
                <c:pt idx="249450">
                  <c:v>577.91460298221796</c:v>
                </c:pt>
                <c:pt idx="249451">
                  <c:v>577.91691973749198</c:v>
                </c:pt>
                <c:pt idx="249452">
                  <c:v>577.91923649276498</c:v>
                </c:pt>
                <c:pt idx="249453">
                  <c:v>577.921553248039</c:v>
                </c:pt>
                <c:pt idx="249454">
                  <c:v>577.923870003312</c:v>
                </c:pt>
                <c:pt idx="249455">
                  <c:v>577.92618675858603</c:v>
                </c:pt>
                <c:pt idx="249456">
                  <c:v>577.92850351386005</c:v>
                </c:pt>
                <c:pt idx="249457">
                  <c:v>577.93082026913305</c:v>
                </c:pt>
                <c:pt idx="249458">
                  <c:v>577.93313702440696</c:v>
                </c:pt>
                <c:pt idx="249459">
                  <c:v>577.93545377967996</c:v>
                </c:pt>
                <c:pt idx="249460">
                  <c:v>577.93777053495398</c:v>
                </c:pt>
                <c:pt idx="249461">
                  <c:v>577.94008729022698</c:v>
                </c:pt>
                <c:pt idx="249462">
                  <c:v>577.94240404550101</c:v>
                </c:pt>
                <c:pt idx="249463">
                  <c:v>577.94472080077503</c:v>
                </c:pt>
                <c:pt idx="249464">
                  <c:v>577.94703755604803</c:v>
                </c:pt>
                <c:pt idx="249465">
                  <c:v>577.94935431132205</c:v>
                </c:pt>
                <c:pt idx="249466">
                  <c:v>577.95167106659505</c:v>
                </c:pt>
                <c:pt idx="249467">
                  <c:v>577.95398782186896</c:v>
                </c:pt>
                <c:pt idx="249468">
                  <c:v>577.95630457714196</c:v>
                </c:pt>
                <c:pt idx="249469">
                  <c:v>577.95862133241599</c:v>
                </c:pt>
                <c:pt idx="249470">
                  <c:v>577.96093808768899</c:v>
                </c:pt>
                <c:pt idx="249471">
                  <c:v>577.96325484296301</c:v>
                </c:pt>
                <c:pt idx="249472">
                  <c:v>577.96557159823703</c:v>
                </c:pt>
                <c:pt idx="249473">
                  <c:v>577.96788835351003</c:v>
                </c:pt>
                <c:pt idx="249474">
                  <c:v>577.97020510878394</c:v>
                </c:pt>
                <c:pt idx="249475">
                  <c:v>577.97252186405694</c:v>
                </c:pt>
                <c:pt idx="249476">
                  <c:v>577.97483861933097</c:v>
                </c:pt>
                <c:pt idx="249477">
                  <c:v>577.97715537460397</c:v>
                </c:pt>
                <c:pt idx="249478">
                  <c:v>577.97947212987799</c:v>
                </c:pt>
                <c:pt idx="249479">
                  <c:v>577.98178888515201</c:v>
                </c:pt>
                <c:pt idx="249480">
                  <c:v>577.98410564042501</c:v>
                </c:pt>
                <c:pt idx="249481">
                  <c:v>577.98642239569904</c:v>
                </c:pt>
                <c:pt idx="249482">
                  <c:v>577.98873915097204</c:v>
                </c:pt>
                <c:pt idx="249483">
                  <c:v>577.99105590624595</c:v>
                </c:pt>
                <c:pt idx="249484">
                  <c:v>577.99337266151895</c:v>
                </c:pt>
                <c:pt idx="249485">
                  <c:v>577.99568941679297</c:v>
                </c:pt>
                <c:pt idx="249486">
                  <c:v>577.99800617206699</c:v>
                </c:pt>
                <c:pt idx="249487">
                  <c:v>578.00032292733999</c:v>
                </c:pt>
                <c:pt idx="249488">
                  <c:v>578.00263968261402</c:v>
                </c:pt>
                <c:pt idx="249489">
                  <c:v>578.00495643788702</c:v>
                </c:pt>
                <c:pt idx="249490">
                  <c:v>578.00727319316104</c:v>
                </c:pt>
                <c:pt idx="249491">
                  <c:v>578.00958994843404</c:v>
                </c:pt>
                <c:pt idx="249492">
                  <c:v>578.01190670370795</c:v>
                </c:pt>
                <c:pt idx="249493">
                  <c:v>578.01422345898197</c:v>
                </c:pt>
                <c:pt idx="249494">
                  <c:v>578.01654021425497</c:v>
                </c:pt>
                <c:pt idx="249495">
                  <c:v>578.018856969529</c:v>
                </c:pt>
                <c:pt idx="249496">
                  <c:v>578.021173724802</c:v>
                </c:pt>
                <c:pt idx="249497">
                  <c:v>578.02349048007602</c:v>
                </c:pt>
                <c:pt idx="249498">
                  <c:v>578.02580723534902</c:v>
                </c:pt>
                <c:pt idx="249499">
                  <c:v>578.02812399062304</c:v>
                </c:pt>
                <c:pt idx="249500">
                  <c:v>578.03044074589695</c:v>
                </c:pt>
                <c:pt idx="249501">
                  <c:v>578.03275750116995</c:v>
                </c:pt>
                <c:pt idx="249502">
                  <c:v>578.03507425644398</c:v>
                </c:pt>
                <c:pt idx="249503">
                  <c:v>578.03739101171698</c:v>
                </c:pt>
                <c:pt idx="249504">
                  <c:v>578.039707766991</c:v>
                </c:pt>
                <c:pt idx="249505">
                  <c:v>578.042024522264</c:v>
                </c:pt>
                <c:pt idx="249506">
                  <c:v>578.04434127753802</c:v>
                </c:pt>
                <c:pt idx="249507">
                  <c:v>578.04665803281205</c:v>
                </c:pt>
                <c:pt idx="249508">
                  <c:v>578.04897478808505</c:v>
                </c:pt>
                <c:pt idx="249509">
                  <c:v>578.05129154335896</c:v>
                </c:pt>
                <c:pt idx="249510">
                  <c:v>578.05360829863196</c:v>
                </c:pt>
                <c:pt idx="249511">
                  <c:v>578.05592505390598</c:v>
                </c:pt>
                <c:pt idx="249512">
                  <c:v>578.05824180917898</c:v>
                </c:pt>
                <c:pt idx="249513">
                  <c:v>578.060558564453</c:v>
                </c:pt>
                <c:pt idx="249514">
                  <c:v>578.06287531972703</c:v>
                </c:pt>
                <c:pt idx="249515">
                  <c:v>578.06519207500003</c:v>
                </c:pt>
                <c:pt idx="249516">
                  <c:v>578.06750883027405</c:v>
                </c:pt>
                <c:pt idx="249517">
                  <c:v>578.06982558554705</c:v>
                </c:pt>
                <c:pt idx="249518">
                  <c:v>578.07214234082096</c:v>
                </c:pt>
                <c:pt idx="249519">
                  <c:v>578.07445909609396</c:v>
                </c:pt>
                <c:pt idx="249520">
                  <c:v>578.07677585136798</c:v>
                </c:pt>
                <c:pt idx="249521">
                  <c:v>578.07909260664098</c:v>
                </c:pt>
                <c:pt idx="249522">
                  <c:v>578.08140936191501</c:v>
                </c:pt>
                <c:pt idx="249523">
                  <c:v>578.08372611718903</c:v>
                </c:pt>
                <c:pt idx="249524">
                  <c:v>578.08604287246203</c:v>
                </c:pt>
                <c:pt idx="249525">
                  <c:v>578.08835962773605</c:v>
                </c:pt>
                <c:pt idx="249526">
                  <c:v>578.09067638300905</c:v>
                </c:pt>
                <c:pt idx="249527">
                  <c:v>578.09299313828296</c:v>
                </c:pt>
                <c:pt idx="249528">
                  <c:v>578.09530989355596</c:v>
                </c:pt>
                <c:pt idx="249529">
                  <c:v>578.09762664882999</c:v>
                </c:pt>
                <c:pt idx="249530">
                  <c:v>578.09994340410401</c:v>
                </c:pt>
                <c:pt idx="249531">
                  <c:v>578.10226015937701</c:v>
                </c:pt>
                <c:pt idx="249532">
                  <c:v>578.10457691465103</c:v>
                </c:pt>
                <c:pt idx="249533">
                  <c:v>578.10689366992403</c:v>
                </c:pt>
                <c:pt idx="249534">
                  <c:v>578.10921042519794</c:v>
                </c:pt>
                <c:pt idx="249535">
                  <c:v>578.11152718047094</c:v>
                </c:pt>
                <c:pt idx="249536">
                  <c:v>578.11384393574497</c:v>
                </c:pt>
                <c:pt idx="249537">
                  <c:v>578.11616069101899</c:v>
                </c:pt>
                <c:pt idx="249538">
                  <c:v>578.11847744629199</c:v>
                </c:pt>
                <c:pt idx="249539">
                  <c:v>578.12079420156601</c:v>
                </c:pt>
                <c:pt idx="249540">
                  <c:v>578.12311095683901</c:v>
                </c:pt>
                <c:pt idx="249541">
                  <c:v>578.12542771211304</c:v>
                </c:pt>
                <c:pt idx="249542">
                  <c:v>578.12774446738604</c:v>
                </c:pt>
                <c:pt idx="249543">
                  <c:v>578.13006122265995</c:v>
                </c:pt>
                <c:pt idx="249544">
                  <c:v>578.13237797793397</c:v>
                </c:pt>
                <c:pt idx="249545">
                  <c:v>578.13469473320697</c:v>
                </c:pt>
                <c:pt idx="249546">
                  <c:v>578.13701148848099</c:v>
                </c:pt>
                <c:pt idx="249547">
                  <c:v>578.13932824375399</c:v>
                </c:pt>
                <c:pt idx="249548">
                  <c:v>578.14164499902802</c:v>
                </c:pt>
                <c:pt idx="249549">
                  <c:v>578.14396175430102</c:v>
                </c:pt>
                <c:pt idx="249550">
                  <c:v>578.14627850957504</c:v>
                </c:pt>
                <c:pt idx="249551">
                  <c:v>578.14859526484895</c:v>
                </c:pt>
                <c:pt idx="249552">
                  <c:v>578.15091202012195</c:v>
                </c:pt>
                <c:pt idx="249553">
                  <c:v>578.15322877539597</c:v>
                </c:pt>
                <c:pt idx="249554">
                  <c:v>578.15554553066897</c:v>
                </c:pt>
                <c:pt idx="249555">
                  <c:v>578.157862285943</c:v>
                </c:pt>
                <c:pt idx="249556">
                  <c:v>578.160179041216</c:v>
                </c:pt>
                <c:pt idx="249557">
                  <c:v>578.16249579649002</c:v>
                </c:pt>
                <c:pt idx="249558">
                  <c:v>578.16481255176404</c:v>
                </c:pt>
                <c:pt idx="249559">
                  <c:v>578.16712930703704</c:v>
                </c:pt>
                <c:pt idx="249560">
                  <c:v>578.16944606231095</c:v>
                </c:pt>
                <c:pt idx="249561">
                  <c:v>578.17176281758395</c:v>
                </c:pt>
                <c:pt idx="249562">
                  <c:v>578.17407957285798</c:v>
                </c:pt>
                <c:pt idx="249563">
                  <c:v>578.17639632813098</c:v>
                </c:pt>
                <c:pt idx="249564">
                  <c:v>578.178713083405</c:v>
                </c:pt>
                <c:pt idx="249565">
                  <c:v>578.18102983867902</c:v>
                </c:pt>
                <c:pt idx="249566">
                  <c:v>578.18334659395202</c:v>
                </c:pt>
                <c:pt idx="249567">
                  <c:v>578.18566334922605</c:v>
                </c:pt>
                <c:pt idx="249568">
                  <c:v>578.18798010449905</c:v>
                </c:pt>
                <c:pt idx="249569">
                  <c:v>578.19029685977296</c:v>
                </c:pt>
                <c:pt idx="249570">
                  <c:v>578.19261361504596</c:v>
                </c:pt>
                <c:pt idx="249571">
                  <c:v>578.19493037031998</c:v>
                </c:pt>
                <c:pt idx="249572">
                  <c:v>578.19724712559298</c:v>
                </c:pt>
                <c:pt idx="249573">
                  <c:v>578.199563880867</c:v>
                </c:pt>
                <c:pt idx="249574">
                  <c:v>578.20188063614103</c:v>
                </c:pt>
                <c:pt idx="249575">
                  <c:v>578.20419739141403</c:v>
                </c:pt>
                <c:pt idx="249576">
                  <c:v>578.20651414668805</c:v>
                </c:pt>
                <c:pt idx="249577">
                  <c:v>578.20883090196105</c:v>
                </c:pt>
                <c:pt idx="249578">
                  <c:v>578.21114765723496</c:v>
                </c:pt>
                <c:pt idx="249579">
                  <c:v>578.21346441250796</c:v>
                </c:pt>
                <c:pt idx="249580">
                  <c:v>578.21578116778198</c:v>
                </c:pt>
                <c:pt idx="249581">
                  <c:v>578.21809792305601</c:v>
                </c:pt>
                <c:pt idx="249582">
                  <c:v>578.22041467832901</c:v>
                </c:pt>
                <c:pt idx="249583">
                  <c:v>578.22273143360303</c:v>
                </c:pt>
                <c:pt idx="249584">
                  <c:v>578.22504818887603</c:v>
                </c:pt>
                <c:pt idx="249585">
                  <c:v>578.22736494415005</c:v>
                </c:pt>
                <c:pt idx="249586">
                  <c:v>578.22968169942305</c:v>
                </c:pt>
                <c:pt idx="249587">
                  <c:v>578.23199845469696</c:v>
                </c:pt>
                <c:pt idx="249588">
                  <c:v>578.23431520997099</c:v>
                </c:pt>
                <c:pt idx="249589">
                  <c:v>578.23663196524399</c:v>
                </c:pt>
                <c:pt idx="249590">
                  <c:v>578.23894872051801</c:v>
                </c:pt>
                <c:pt idx="249591">
                  <c:v>578.24126547579101</c:v>
                </c:pt>
                <c:pt idx="249592">
                  <c:v>578.24358223106503</c:v>
                </c:pt>
                <c:pt idx="249593">
                  <c:v>578.24589898633803</c:v>
                </c:pt>
                <c:pt idx="249594">
                  <c:v>578.24821574161194</c:v>
                </c:pt>
                <c:pt idx="249595">
                  <c:v>578.25053249688597</c:v>
                </c:pt>
                <c:pt idx="249596">
                  <c:v>578.25284925215897</c:v>
                </c:pt>
                <c:pt idx="249597">
                  <c:v>578.25516600743299</c:v>
                </c:pt>
                <c:pt idx="249598">
                  <c:v>578.25748276270599</c:v>
                </c:pt>
                <c:pt idx="249599">
                  <c:v>578.25979951798001</c:v>
                </c:pt>
                <c:pt idx="249600">
                  <c:v>578.26211627325301</c:v>
                </c:pt>
                <c:pt idx="249601">
                  <c:v>578.26443302852704</c:v>
                </c:pt>
                <c:pt idx="249602">
                  <c:v>578.26674978380095</c:v>
                </c:pt>
                <c:pt idx="249603">
                  <c:v>578.26906653907395</c:v>
                </c:pt>
                <c:pt idx="249604">
                  <c:v>578.27138329434797</c:v>
                </c:pt>
                <c:pt idx="249605">
                  <c:v>578.27370004962097</c:v>
                </c:pt>
                <c:pt idx="249606">
                  <c:v>578.27601680489499</c:v>
                </c:pt>
                <c:pt idx="249607">
                  <c:v>578.27833356016799</c:v>
                </c:pt>
                <c:pt idx="249608">
                  <c:v>578.28065031544202</c:v>
                </c:pt>
                <c:pt idx="249609">
                  <c:v>578.28296707071604</c:v>
                </c:pt>
                <c:pt idx="249610">
                  <c:v>578.28528382598904</c:v>
                </c:pt>
                <c:pt idx="249611">
                  <c:v>578.28760058126295</c:v>
                </c:pt>
                <c:pt idx="249612">
                  <c:v>578.28991733653595</c:v>
                </c:pt>
                <c:pt idx="249613">
                  <c:v>578.29223409180997</c:v>
                </c:pt>
                <c:pt idx="249614">
                  <c:v>578.29455084708297</c:v>
                </c:pt>
                <c:pt idx="249615">
                  <c:v>578.296867602357</c:v>
                </c:pt>
                <c:pt idx="249616">
                  <c:v>578.29918435763102</c:v>
                </c:pt>
                <c:pt idx="249617">
                  <c:v>578.30150111290402</c:v>
                </c:pt>
                <c:pt idx="249618">
                  <c:v>578.30381786817804</c:v>
                </c:pt>
                <c:pt idx="249619">
                  <c:v>578.30613462345104</c:v>
                </c:pt>
                <c:pt idx="249620">
                  <c:v>578.30845137872495</c:v>
                </c:pt>
                <c:pt idx="249621">
                  <c:v>578.31076813399795</c:v>
                </c:pt>
                <c:pt idx="249622">
                  <c:v>578.31308488927198</c:v>
                </c:pt>
                <c:pt idx="249623">
                  <c:v>578.31540164454498</c:v>
                </c:pt>
                <c:pt idx="249624">
                  <c:v>578.317718399819</c:v>
                </c:pt>
                <c:pt idx="249625">
                  <c:v>578.32003515509302</c:v>
                </c:pt>
                <c:pt idx="249626">
                  <c:v>578.32235191036602</c:v>
                </c:pt>
                <c:pt idx="249627">
                  <c:v>578.32466866564005</c:v>
                </c:pt>
                <c:pt idx="249628">
                  <c:v>578.32698542091305</c:v>
                </c:pt>
                <c:pt idx="249629">
                  <c:v>578.32930217618696</c:v>
                </c:pt>
                <c:pt idx="249630">
                  <c:v>578.33161893145996</c:v>
                </c:pt>
                <c:pt idx="249631">
                  <c:v>578.33393568673398</c:v>
                </c:pt>
                <c:pt idx="249632">
                  <c:v>578.336252442008</c:v>
                </c:pt>
                <c:pt idx="249633">
                  <c:v>578.338569197281</c:v>
                </c:pt>
                <c:pt idx="249634">
                  <c:v>578.34088595255503</c:v>
                </c:pt>
                <c:pt idx="249635">
                  <c:v>578.34320270782803</c:v>
                </c:pt>
                <c:pt idx="249636">
                  <c:v>578.34551946310205</c:v>
                </c:pt>
                <c:pt idx="249637">
                  <c:v>578.34783621837505</c:v>
                </c:pt>
                <c:pt idx="249638">
                  <c:v>578.35015297364896</c:v>
                </c:pt>
                <c:pt idx="249639">
                  <c:v>578.35246972892298</c:v>
                </c:pt>
                <c:pt idx="249640">
                  <c:v>578.35478648419598</c:v>
                </c:pt>
                <c:pt idx="249641">
                  <c:v>578.35710323947001</c:v>
                </c:pt>
                <c:pt idx="249642">
                  <c:v>578.35941999474301</c:v>
                </c:pt>
                <c:pt idx="249643">
                  <c:v>578.36173675001703</c:v>
                </c:pt>
                <c:pt idx="249644">
                  <c:v>578.36405350529003</c:v>
                </c:pt>
                <c:pt idx="249645">
                  <c:v>578.36637026056405</c:v>
                </c:pt>
                <c:pt idx="249646">
                  <c:v>578.36868701583796</c:v>
                </c:pt>
                <c:pt idx="249647">
                  <c:v>578.37100377111096</c:v>
                </c:pt>
                <c:pt idx="249648">
                  <c:v>578.37332052638499</c:v>
                </c:pt>
                <c:pt idx="249649">
                  <c:v>578.37563728165799</c:v>
                </c:pt>
                <c:pt idx="249650">
                  <c:v>578.37795403693201</c:v>
                </c:pt>
                <c:pt idx="249651">
                  <c:v>578.38027079220501</c:v>
                </c:pt>
                <c:pt idx="249652">
                  <c:v>578.38258754747903</c:v>
                </c:pt>
                <c:pt idx="249653">
                  <c:v>578.38490430275294</c:v>
                </c:pt>
                <c:pt idx="249654">
                  <c:v>578.38722105802594</c:v>
                </c:pt>
                <c:pt idx="249655">
                  <c:v>578.38953781329997</c:v>
                </c:pt>
                <c:pt idx="249656">
                  <c:v>578.39185456857297</c:v>
                </c:pt>
                <c:pt idx="249657">
                  <c:v>578.39417132384699</c:v>
                </c:pt>
                <c:pt idx="249658">
                  <c:v>578.39648807911999</c:v>
                </c:pt>
                <c:pt idx="249659">
                  <c:v>578.39880483439401</c:v>
                </c:pt>
                <c:pt idx="249660">
                  <c:v>578.40112158966804</c:v>
                </c:pt>
                <c:pt idx="249661">
                  <c:v>578.40343834494104</c:v>
                </c:pt>
                <c:pt idx="249662">
                  <c:v>578.40575510021495</c:v>
                </c:pt>
                <c:pt idx="249663">
                  <c:v>578.40807185548795</c:v>
                </c:pt>
                <c:pt idx="249664">
                  <c:v>578.41038861076197</c:v>
                </c:pt>
                <c:pt idx="249665">
                  <c:v>578.41270536603497</c:v>
                </c:pt>
                <c:pt idx="249666">
                  <c:v>578.41502212130899</c:v>
                </c:pt>
                <c:pt idx="249667">
                  <c:v>578.41733887658199</c:v>
                </c:pt>
                <c:pt idx="249668">
                  <c:v>578.41965563185602</c:v>
                </c:pt>
                <c:pt idx="249669">
                  <c:v>578.42197238713004</c:v>
                </c:pt>
                <c:pt idx="249670">
                  <c:v>578.42428914240304</c:v>
                </c:pt>
                <c:pt idx="249671">
                  <c:v>578.42660589767695</c:v>
                </c:pt>
                <c:pt idx="249672">
                  <c:v>578.42892265294995</c:v>
                </c:pt>
                <c:pt idx="249673">
                  <c:v>578.43123940822397</c:v>
                </c:pt>
                <c:pt idx="249674">
                  <c:v>578.43355616349697</c:v>
                </c:pt>
                <c:pt idx="249675">
                  <c:v>578.435872918771</c:v>
                </c:pt>
                <c:pt idx="249676">
                  <c:v>578.43818967404502</c:v>
                </c:pt>
                <c:pt idx="249677">
                  <c:v>578.44050642931802</c:v>
                </c:pt>
                <c:pt idx="249678">
                  <c:v>578.44282318459204</c:v>
                </c:pt>
                <c:pt idx="249679">
                  <c:v>578.44513993986504</c:v>
                </c:pt>
                <c:pt idx="249680">
                  <c:v>578.44745669513895</c:v>
                </c:pt>
                <c:pt idx="249681">
                  <c:v>578.44977345041195</c:v>
                </c:pt>
                <c:pt idx="249682">
                  <c:v>578.45209020568598</c:v>
                </c:pt>
                <c:pt idx="249683">
                  <c:v>578.45440696096</c:v>
                </c:pt>
                <c:pt idx="249684">
                  <c:v>578.456723716233</c:v>
                </c:pt>
                <c:pt idx="249685">
                  <c:v>578.45904047150702</c:v>
                </c:pt>
                <c:pt idx="249686">
                  <c:v>578.46135722678002</c:v>
                </c:pt>
                <c:pt idx="249687">
                  <c:v>578.46367398205405</c:v>
                </c:pt>
                <c:pt idx="249688">
                  <c:v>578.46599073732705</c:v>
                </c:pt>
                <c:pt idx="249689">
                  <c:v>578.46830749260096</c:v>
                </c:pt>
                <c:pt idx="249690">
                  <c:v>578.47062424787498</c:v>
                </c:pt>
                <c:pt idx="249691">
                  <c:v>578.47294100314798</c:v>
                </c:pt>
                <c:pt idx="249692">
                  <c:v>578.475257758422</c:v>
                </c:pt>
                <c:pt idx="249693">
                  <c:v>578.477574513695</c:v>
                </c:pt>
                <c:pt idx="249694">
                  <c:v>578.47989126896903</c:v>
                </c:pt>
                <c:pt idx="249695">
                  <c:v>578.48220802424203</c:v>
                </c:pt>
                <c:pt idx="249696">
                  <c:v>578.48452477951605</c:v>
                </c:pt>
                <c:pt idx="249697">
                  <c:v>578.48684153478996</c:v>
                </c:pt>
                <c:pt idx="249698">
                  <c:v>578.48915829006296</c:v>
                </c:pt>
                <c:pt idx="249699">
                  <c:v>578.49147504533698</c:v>
                </c:pt>
                <c:pt idx="249700">
                  <c:v>578.49379180060998</c:v>
                </c:pt>
                <c:pt idx="249701">
                  <c:v>578.49610855588401</c:v>
                </c:pt>
                <c:pt idx="249702">
                  <c:v>578.49842531115701</c:v>
                </c:pt>
                <c:pt idx="249703">
                  <c:v>578.50074206643103</c:v>
                </c:pt>
                <c:pt idx="249704">
                  <c:v>578.50305882170505</c:v>
                </c:pt>
                <c:pt idx="249705">
                  <c:v>578.50537557697805</c:v>
                </c:pt>
                <c:pt idx="249706">
                  <c:v>578.50769233225196</c:v>
                </c:pt>
                <c:pt idx="249707">
                  <c:v>578.51000908752496</c:v>
                </c:pt>
                <c:pt idx="249708">
                  <c:v>578.51232584279899</c:v>
                </c:pt>
                <c:pt idx="249709">
                  <c:v>578.51464259807199</c:v>
                </c:pt>
                <c:pt idx="249710">
                  <c:v>578.51695935334601</c:v>
                </c:pt>
                <c:pt idx="249711">
                  <c:v>578.51927610862003</c:v>
                </c:pt>
                <c:pt idx="249712">
                  <c:v>578.52159286389303</c:v>
                </c:pt>
                <c:pt idx="249713">
                  <c:v>578.52390961916694</c:v>
                </c:pt>
                <c:pt idx="249714">
                  <c:v>578.52622637443994</c:v>
                </c:pt>
                <c:pt idx="249715">
                  <c:v>578.52854312971397</c:v>
                </c:pt>
                <c:pt idx="249716">
                  <c:v>578.53085988498697</c:v>
                </c:pt>
                <c:pt idx="249717">
                  <c:v>578.53317664026099</c:v>
                </c:pt>
                <c:pt idx="249718">
                  <c:v>578.53549339553399</c:v>
                </c:pt>
                <c:pt idx="249719">
                  <c:v>578.53781015080801</c:v>
                </c:pt>
                <c:pt idx="249720">
                  <c:v>578.54012690608204</c:v>
                </c:pt>
                <c:pt idx="249721">
                  <c:v>578.54244366135504</c:v>
                </c:pt>
                <c:pt idx="249722">
                  <c:v>578.54476041662895</c:v>
                </c:pt>
                <c:pt idx="249723">
                  <c:v>578.54707717190195</c:v>
                </c:pt>
                <c:pt idx="249724">
                  <c:v>578.54939392717597</c:v>
                </c:pt>
                <c:pt idx="249725">
                  <c:v>578.55171068244897</c:v>
                </c:pt>
                <c:pt idx="249726">
                  <c:v>578.55402743772299</c:v>
                </c:pt>
                <c:pt idx="249727">
                  <c:v>578.55634419299702</c:v>
                </c:pt>
                <c:pt idx="249728">
                  <c:v>578.55866094827002</c:v>
                </c:pt>
                <c:pt idx="249729">
                  <c:v>578.56097770354404</c:v>
                </c:pt>
                <c:pt idx="249730">
                  <c:v>578.56329445881704</c:v>
                </c:pt>
                <c:pt idx="249731">
                  <c:v>578.56561121409095</c:v>
                </c:pt>
                <c:pt idx="249732">
                  <c:v>578.56792796936395</c:v>
                </c:pt>
                <c:pt idx="249733">
                  <c:v>578.57024472463797</c:v>
                </c:pt>
                <c:pt idx="249734">
                  <c:v>578.572561479912</c:v>
                </c:pt>
                <c:pt idx="249735">
                  <c:v>578.574878235185</c:v>
                </c:pt>
                <c:pt idx="249736">
                  <c:v>578.57719499045902</c:v>
                </c:pt>
                <c:pt idx="249737">
                  <c:v>578.57951174573202</c:v>
                </c:pt>
                <c:pt idx="249738">
                  <c:v>578.58182850100604</c:v>
                </c:pt>
                <c:pt idx="249739">
                  <c:v>578.58414525627904</c:v>
                </c:pt>
                <c:pt idx="249740">
                  <c:v>578.58646201155295</c:v>
                </c:pt>
                <c:pt idx="249741">
                  <c:v>578.58877876682698</c:v>
                </c:pt>
                <c:pt idx="249742">
                  <c:v>578.59109552209998</c:v>
                </c:pt>
                <c:pt idx="249743">
                  <c:v>578.593412277374</c:v>
                </c:pt>
                <c:pt idx="249744">
                  <c:v>578.595729032647</c:v>
                </c:pt>
                <c:pt idx="249745">
                  <c:v>578.59804578792102</c:v>
                </c:pt>
                <c:pt idx="249746">
                  <c:v>578.60036254319402</c:v>
                </c:pt>
                <c:pt idx="249747">
                  <c:v>578.60267929846805</c:v>
                </c:pt>
                <c:pt idx="249748">
                  <c:v>578.60499605374196</c:v>
                </c:pt>
                <c:pt idx="249749">
                  <c:v>578.60731280901496</c:v>
                </c:pt>
                <c:pt idx="249750">
                  <c:v>578.60962956428898</c:v>
                </c:pt>
                <c:pt idx="249751">
                  <c:v>578.61194631956198</c:v>
                </c:pt>
                <c:pt idx="249752">
                  <c:v>578.614263074836</c:v>
                </c:pt>
                <c:pt idx="249753">
                  <c:v>578.616579830109</c:v>
                </c:pt>
                <c:pt idx="249754">
                  <c:v>578.61889658538303</c:v>
                </c:pt>
                <c:pt idx="249755">
                  <c:v>578.62121334065705</c:v>
                </c:pt>
                <c:pt idx="249756">
                  <c:v>578.62353009593005</c:v>
                </c:pt>
                <c:pt idx="249757">
                  <c:v>578.62584685120396</c:v>
                </c:pt>
                <c:pt idx="249758">
                  <c:v>578.62816360647696</c:v>
                </c:pt>
                <c:pt idx="249759">
                  <c:v>578.63048036175098</c:v>
                </c:pt>
                <c:pt idx="249760">
                  <c:v>578.63279711702398</c:v>
                </c:pt>
                <c:pt idx="249761">
                  <c:v>578.63511387229801</c:v>
                </c:pt>
                <c:pt idx="249762">
                  <c:v>578.63743062757203</c:v>
                </c:pt>
                <c:pt idx="249763">
                  <c:v>578.63974738284503</c:v>
                </c:pt>
                <c:pt idx="249764">
                  <c:v>578.64206413811905</c:v>
                </c:pt>
                <c:pt idx="249765">
                  <c:v>578.64438089339205</c:v>
                </c:pt>
                <c:pt idx="249766">
                  <c:v>578.64669764866596</c:v>
                </c:pt>
                <c:pt idx="249767">
                  <c:v>578.64901440393896</c:v>
                </c:pt>
                <c:pt idx="249768">
                  <c:v>578.65133115921299</c:v>
                </c:pt>
                <c:pt idx="249769">
                  <c:v>578.65364791448599</c:v>
                </c:pt>
                <c:pt idx="249770">
                  <c:v>578.65596466976001</c:v>
                </c:pt>
                <c:pt idx="249771">
                  <c:v>578.65828142503403</c:v>
                </c:pt>
                <c:pt idx="249772">
                  <c:v>578.66059818030703</c:v>
                </c:pt>
                <c:pt idx="249773">
                  <c:v>578.66291493558106</c:v>
                </c:pt>
                <c:pt idx="249774">
                  <c:v>578.66523169085394</c:v>
                </c:pt>
                <c:pt idx="249775">
                  <c:v>578.66754844612797</c:v>
                </c:pt>
                <c:pt idx="249776">
                  <c:v>578.66986520140097</c:v>
                </c:pt>
                <c:pt idx="249777">
                  <c:v>578.67218195667499</c:v>
                </c:pt>
                <c:pt idx="249778">
                  <c:v>578.67449871194901</c:v>
                </c:pt>
                <c:pt idx="249779">
                  <c:v>578.67681546722201</c:v>
                </c:pt>
                <c:pt idx="249780">
                  <c:v>578.67913222249604</c:v>
                </c:pt>
                <c:pt idx="249781">
                  <c:v>578.68144897776904</c:v>
                </c:pt>
                <c:pt idx="249782">
                  <c:v>578.68376573304295</c:v>
                </c:pt>
                <c:pt idx="249783">
                  <c:v>578.68608248831595</c:v>
                </c:pt>
                <c:pt idx="249784">
                  <c:v>578.68839924358997</c:v>
                </c:pt>
                <c:pt idx="249785">
                  <c:v>578.69071599886399</c:v>
                </c:pt>
                <c:pt idx="249786">
                  <c:v>578.69303275413699</c:v>
                </c:pt>
                <c:pt idx="249787">
                  <c:v>578.69534950941102</c:v>
                </c:pt>
                <c:pt idx="249788">
                  <c:v>578.69766626468402</c:v>
                </c:pt>
                <c:pt idx="249789">
                  <c:v>578.69998301995804</c:v>
                </c:pt>
                <c:pt idx="249790">
                  <c:v>578.70229977523104</c:v>
                </c:pt>
                <c:pt idx="249791">
                  <c:v>578.70461653050495</c:v>
                </c:pt>
                <c:pt idx="249792">
                  <c:v>578.70693328577897</c:v>
                </c:pt>
                <c:pt idx="249793">
                  <c:v>578.70925004105197</c:v>
                </c:pt>
                <c:pt idx="249794">
                  <c:v>578.711566796326</c:v>
                </c:pt>
                <c:pt idx="249795">
                  <c:v>578.713883551599</c:v>
                </c:pt>
                <c:pt idx="249796">
                  <c:v>578.71620030687302</c:v>
                </c:pt>
                <c:pt idx="249797">
                  <c:v>578.71851706214602</c:v>
                </c:pt>
                <c:pt idx="249798">
                  <c:v>578.72083381742004</c:v>
                </c:pt>
                <c:pt idx="249799">
                  <c:v>578.72315057269395</c:v>
                </c:pt>
                <c:pt idx="249800">
                  <c:v>578.72546732796695</c:v>
                </c:pt>
                <c:pt idx="249801">
                  <c:v>578.72778408324098</c:v>
                </c:pt>
                <c:pt idx="249802">
                  <c:v>578.73010083851398</c:v>
                </c:pt>
                <c:pt idx="249803">
                  <c:v>578.732417593788</c:v>
                </c:pt>
                <c:pt idx="249804">
                  <c:v>578.734734349061</c:v>
                </c:pt>
                <c:pt idx="249805">
                  <c:v>578.73705110433502</c:v>
                </c:pt>
                <c:pt idx="249806">
                  <c:v>578.73936785960905</c:v>
                </c:pt>
                <c:pt idx="249807">
                  <c:v>578.74168461488205</c:v>
                </c:pt>
                <c:pt idx="249808">
                  <c:v>578.74400137015596</c:v>
                </c:pt>
                <c:pt idx="249809">
                  <c:v>578.74631812542896</c:v>
                </c:pt>
                <c:pt idx="249810">
                  <c:v>578.74863488070298</c:v>
                </c:pt>
                <c:pt idx="249811">
                  <c:v>578.75095163597598</c:v>
                </c:pt>
                <c:pt idx="249812">
                  <c:v>578.75326839125</c:v>
                </c:pt>
                <c:pt idx="249813">
                  <c:v>578.75558514652403</c:v>
                </c:pt>
                <c:pt idx="249814">
                  <c:v>578.75790190179703</c:v>
                </c:pt>
                <c:pt idx="249815">
                  <c:v>578.76021865707105</c:v>
                </c:pt>
                <c:pt idx="249816">
                  <c:v>578.76253541234405</c:v>
                </c:pt>
                <c:pt idx="249817">
                  <c:v>578.76485216761796</c:v>
                </c:pt>
                <c:pt idx="249818">
                  <c:v>578.76716892289096</c:v>
                </c:pt>
                <c:pt idx="249819">
                  <c:v>578.76948567816498</c:v>
                </c:pt>
                <c:pt idx="249820">
                  <c:v>578.77180243343798</c:v>
                </c:pt>
                <c:pt idx="249821">
                  <c:v>578.77411918871201</c:v>
                </c:pt>
                <c:pt idx="249822">
                  <c:v>578.77643594398603</c:v>
                </c:pt>
                <c:pt idx="249823">
                  <c:v>578.77875269925903</c:v>
                </c:pt>
                <c:pt idx="249824">
                  <c:v>578.78106945453305</c:v>
                </c:pt>
                <c:pt idx="249825">
                  <c:v>578.78338620980605</c:v>
                </c:pt>
                <c:pt idx="249826">
                  <c:v>578.78570296507996</c:v>
                </c:pt>
                <c:pt idx="249827">
                  <c:v>578.78801972035296</c:v>
                </c:pt>
                <c:pt idx="249828">
                  <c:v>578.79033647562699</c:v>
                </c:pt>
                <c:pt idx="249829">
                  <c:v>578.79265323090101</c:v>
                </c:pt>
                <c:pt idx="249830">
                  <c:v>578.79496998617401</c:v>
                </c:pt>
                <c:pt idx="249831">
                  <c:v>578.79728674144803</c:v>
                </c:pt>
                <c:pt idx="249832">
                  <c:v>578.79960349672103</c:v>
                </c:pt>
                <c:pt idx="249833">
                  <c:v>578.80192025199506</c:v>
                </c:pt>
                <c:pt idx="249834">
                  <c:v>578.80423700726794</c:v>
                </c:pt>
                <c:pt idx="249835">
                  <c:v>578.80655376254197</c:v>
                </c:pt>
                <c:pt idx="249836">
                  <c:v>578.80887051781599</c:v>
                </c:pt>
                <c:pt idx="249837">
                  <c:v>578.81118727308899</c:v>
                </c:pt>
                <c:pt idx="249838">
                  <c:v>578.81350402836301</c:v>
                </c:pt>
                <c:pt idx="249839">
                  <c:v>578.81582078363601</c:v>
                </c:pt>
                <c:pt idx="249840">
                  <c:v>578.81813753891004</c:v>
                </c:pt>
                <c:pt idx="249841">
                  <c:v>578.82045429418304</c:v>
                </c:pt>
                <c:pt idx="249842">
                  <c:v>578.82277104945695</c:v>
                </c:pt>
                <c:pt idx="249843">
                  <c:v>578.82508780473097</c:v>
                </c:pt>
                <c:pt idx="249844">
                  <c:v>578.82740456000397</c:v>
                </c:pt>
                <c:pt idx="249845">
                  <c:v>578.82972131527799</c:v>
                </c:pt>
                <c:pt idx="249846">
                  <c:v>578.83203807055099</c:v>
                </c:pt>
                <c:pt idx="249847">
                  <c:v>578.83435482582502</c:v>
                </c:pt>
                <c:pt idx="249848">
                  <c:v>578.83667158109802</c:v>
                </c:pt>
                <c:pt idx="249849">
                  <c:v>578.83898833637204</c:v>
                </c:pt>
                <c:pt idx="249850">
                  <c:v>578.84130509164595</c:v>
                </c:pt>
                <c:pt idx="249851">
                  <c:v>578.84362184691895</c:v>
                </c:pt>
                <c:pt idx="249852">
                  <c:v>578.84593860219297</c:v>
                </c:pt>
                <c:pt idx="249853">
                  <c:v>578.84825535746597</c:v>
                </c:pt>
                <c:pt idx="249854">
                  <c:v>578.85057211274</c:v>
                </c:pt>
                <c:pt idx="249855">
                  <c:v>578.852888868013</c:v>
                </c:pt>
                <c:pt idx="249856">
                  <c:v>578.85520562328702</c:v>
                </c:pt>
                <c:pt idx="249857">
                  <c:v>578.85752237856104</c:v>
                </c:pt>
                <c:pt idx="249858">
                  <c:v>578.85983913383404</c:v>
                </c:pt>
                <c:pt idx="249859">
                  <c:v>578.86215588910795</c:v>
                </c:pt>
                <c:pt idx="249860">
                  <c:v>578.86447264438095</c:v>
                </c:pt>
                <c:pt idx="249861">
                  <c:v>578.86678939965498</c:v>
                </c:pt>
                <c:pt idx="249862">
                  <c:v>578.86910615492798</c:v>
                </c:pt>
                <c:pt idx="249863">
                  <c:v>578.871422910202</c:v>
                </c:pt>
                <c:pt idx="249864">
                  <c:v>578.87373966547602</c:v>
                </c:pt>
                <c:pt idx="249865">
                  <c:v>578.87605642074902</c:v>
                </c:pt>
                <c:pt idx="249866">
                  <c:v>578.87837317602305</c:v>
                </c:pt>
                <c:pt idx="249867">
                  <c:v>578.88068993129605</c:v>
                </c:pt>
                <c:pt idx="249868">
                  <c:v>578.88300668656996</c:v>
                </c:pt>
                <c:pt idx="249869">
                  <c:v>578.88532344184296</c:v>
                </c:pt>
                <c:pt idx="249870">
                  <c:v>578.88764019711698</c:v>
                </c:pt>
                <c:pt idx="249871">
                  <c:v>578.88995695238998</c:v>
                </c:pt>
                <c:pt idx="249872">
                  <c:v>578.892273707664</c:v>
                </c:pt>
                <c:pt idx="249873">
                  <c:v>578.89459046293803</c:v>
                </c:pt>
                <c:pt idx="249874">
                  <c:v>578.89690721821103</c:v>
                </c:pt>
                <c:pt idx="249875">
                  <c:v>578.89922397348505</c:v>
                </c:pt>
                <c:pt idx="249876">
                  <c:v>578.90154072875805</c:v>
                </c:pt>
                <c:pt idx="249877">
                  <c:v>578.90385748403196</c:v>
                </c:pt>
                <c:pt idx="249878">
                  <c:v>578.90617423930496</c:v>
                </c:pt>
                <c:pt idx="249879">
                  <c:v>578.90849099457898</c:v>
                </c:pt>
                <c:pt idx="249880">
                  <c:v>578.91080774985301</c:v>
                </c:pt>
                <c:pt idx="249881">
                  <c:v>578.91312450512601</c:v>
                </c:pt>
                <c:pt idx="249882">
                  <c:v>578.91544126040003</c:v>
                </c:pt>
                <c:pt idx="249883">
                  <c:v>578.91775801567303</c:v>
                </c:pt>
                <c:pt idx="249884">
                  <c:v>578.92007477094705</c:v>
                </c:pt>
                <c:pt idx="249885">
                  <c:v>578.92239152622005</c:v>
                </c:pt>
                <c:pt idx="249886">
                  <c:v>578.92470828149396</c:v>
                </c:pt>
                <c:pt idx="249887">
                  <c:v>578.92702503676799</c:v>
                </c:pt>
                <c:pt idx="249888">
                  <c:v>578.92934179204099</c:v>
                </c:pt>
                <c:pt idx="249889">
                  <c:v>578.93165854731501</c:v>
                </c:pt>
                <c:pt idx="249890">
                  <c:v>578.93397530258801</c:v>
                </c:pt>
                <c:pt idx="249891">
                  <c:v>578.93629205786203</c:v>
                </c:pt>
                <c:pt idx="249892">
                  <c:v>578.93860881313503</c:v>
                </c:pt>
                <c:pt idx="249893">
                  <c:v>578.94092556840906</c:v>
                </c:pt>
                <c:pt idx="249894">
                  <c:v>578.94324232368297</c:v>
                </c:pt>
                <c:pt idx="249895">
                  <c:v>578.94555907895597</c:v>
                </c:pt>
                <c:pt idx="249896">
                  <c:v>578.94787583422999</c:v>
                </c:pt>
                <c:pt idx="249897">
                  <c:v>578.95019258950299</c:v>
                </c:pt>
                <c:pt idx="249898">
                  <c:v>578.95250934477701</c:v>
                </c:pt>
                <c:pt idx="249899">
                  <c:v>578.95482610005001</c:v>
                </c:pt>
                <c:pt idx="249900">
                  <c:v>578.95714285532404</c:v>
                </c:pt>
                <c:pt idx="249901">
                  <c:v>578.95945961059795</c:v>
                </c:pt>
                <c:pt idx="249902">
                  <c:v>578.96177636587095</c:v>
                </c:pt>
                <c:pt idx="249903">
                  <c:v>578.96409312114497</c:v>
                </c:pt>
                <c:pt idx="249904">
                  <c:v>578.96640987641797</c:v>
                </c:pt>
                <c:pt idx="249905">
                  <c:v>578.96872663169199</c:v>
                </c:pt>
                <c:pt idx="249906">
                  <c:v>578.97104338696499</c:v>
                </c:pt>
                <c:pt idx="249907">
                  <c:v>578.97336014223902</c:v>
                </c:pt>
                <c:pt idx="249908">
                  <c:v>578.97567689751304</c:v>
                </c:pt>
                <c:pt idx="249909">
                  <c:v>578.97799365278604</c:v>
                </c:pt>
                <c:pt idx="249910">
                  <c:v>578.98031040805995</c:v>
                </c:pt>
                <c:pt idx="249911">
                  <c:v>578.98262716333295</c:v>
                </c:pt>
                <c:pt idx="249912">
                  <c:v>578.98494391860697</c:v>
                </c:pt>
                <c:pt idx="249913">
                  <c:v>578.98726067387997</c:v>
                </c:pt>
                <c:pt idx="249914">
                  <c:v>578.989577429154</c:v>
                </c:pt>
                <c:pt idx="249915">
                  <c:v>578.99189418442802</c:v>
                </c:pt>
                <c:pt idx="249916">
                  <c:v>578.99421093970102</c:v>
                </c:pt>
                <c:pt idx="249917">
                  <c:v>578.99652769497504</c:v>
                </c:pt>
                <c:pt idx="249918">
                  <c:v>578.99884445024804</c:v>
                </c:pt>
                <c:pt idx="249919">
                  <c:v>579.00116120552195</c:v>
                </c:pt>
                <c:pt idx="249920">
                  <c:v>579.00347796079495</c:v>
                </c:pt>
                <c:pt idx="249921">
                  <c:v>579.00579471606898</c:v>
                </c:pt>
                <c:pt idx="249922">
                  <c:v>579.00811147134198</c:v>
                </c:pt>
                <c:pt idx="249923">
                  <c:v>579.010428226616</c:v>
                </c:pt>
                <c:pt idx="249924">
                  <c:v>579.01274498189002</c:v>
                </c:pt>
                <c:pt idx="249925">
                  <c:v>579.01506173716302</c:v>
                </c:pt>
                <c:pt idx="249926">
                  <c:v>579.01737849243705</c:v>
                </c:pt>
                <c:pt idx="249927">
                  <c:v>579.01969524771005</c:v>
                </c:pt>
                <c:pt idx="249928">
                  <c:v>579.02201200298396</c:v>
                </c:pt>
                <c:pt idx="249929">
                  <c:v>579.02432875825696</c:v>
                </c:pt>
                <c:pt idx="249930">
                  <c:v>579.02664551353098</c:v>
                </c:pt>
                <c:pt idx="249931">
                  <c:v>579.028962268805</c:v>
                </c:pt>
                <c:pt idx="249932">
                  <c:v>579.031279024078</c:v>
                </c:pt>
                <c:pt idx="249933">
                  <c:v>579.03359577935203</c:v>
                </c:pt>
                <c:pt idx="249934">
                  <c:v>579.03591253462503</c:v>
                </c:pt>
                <c:pt idx="249935">
                  <c:v>579.03822928989905</c:v>
                </c:pt>
                <c:pt idx="249936">
                  <c:v>579.04054604517205</c:v>
                </c:pt>
                <c:pt idx="249937">
                  <c:v>579.04286280044596</c:v>
                </c:pt>
                <c:pt idx="249938">
                  <c:v>579.04517955571998</c:v>
                </c:pt>
                <c:pt idx="249939">
                  <c:v>579.04749631099298</c:v>
                </c:pt>
                <c:pt idx="249940">
                  <c:v>579.04981306626701</c:v>
                </c:pt>
                <c:pt idx="249941">
                  <c:v>579.05212982154001</c:v>
                </c:pt>
                <c:pt idx="249942">
                  <c:v>579.05444657681403</c:v>
                </c:pt>
                <c:pt idx="249943">
                  <c:v>579.05676333208703</c:v>
                </c:pt>
                <c:pt idx="249944">
                  <c:v>579.05908008736105</c:v>
                </c:pt>
                <c:pt idx="249945">
                  <c:v>579.06139684263496</c:v>
                </c:pt>
                <c:pt idx="249946">
                  <c:v>579.06371359790796</c:v>
                </c:pt>
                <c:pt idx="249947">
                  <c:v>579.06603035318199</c:v>
                </c:pt>
                <c:pt idx="249948">
                  <c:v>579.06834710845499</c:v>
                </c:pt>
                <c:pt idx="249949">
                  <c:v>579.07066386372901</c:v>
                </c:pt>
                <c:pt idx="249950">
                  <c:v>579.07298061900201</c:v>
                </c:pt>
                <c:pt idx="249951">
                  <c:v>579.07529737427603</c:v>
                </c:pt>
                <c:pt idx="249952">
                  <c:v>579.07761412955006</c:v>
                </c:pt>
                <c:pt idx="249953">
                  <c:v>579.07993088482306</c:v>
                </c:pt>
                <c:pt idx="249954">
                  <c:v>579.08224764009697</c:v>
                </c:pt>
                <c:pt idx="249955">
                  <c:v>579.08456439536997</c:v>
                </c:pt>
                <c:pt idx="249956">
                  <c:v>579.08688115064399</c:v>
                </c:pt>
                <c:pt idx="249957">
                  <c:v>579.08919790591699</c:v>
                </c:pt>
                <c:pt idx="249958">
                  <c:v>579.09151466119101</c:v>
                </c:pt>
                <c:pt idx="249959">
                  <c:v>579.09383141646504</c:v>
                </c:pt>
                <c:pt idx="249960">
                  <c:v>579.09614817173804</c:v>
                </c:pt>
                <c:pt idx="249961">
                  <c:v>579.09846492701195</c:v>
                </c:pt>
                <c:pt idx="249962">
                  <c:v>579.10078168228495</c:v>
                </c:pt>
                <c:pt idx="249963">
                  <c:v>579.10309843755897</c:v>
                </c:pt>
                <c:pt idx="249964">
                  <c:v>579.10541519283197</c:v>
                </c:pt>
                <c:pt idx="249965">
                  <c:v>579.10773194810599</c:v>
                </c:pt>
                <c:pt idx="249966">
                  <c:v>579.11004870337899</c:v>
                </c:pt>
                <c:pt idx="249967">
                  <c:v>579.11236545865302</c:v>
                </c:pt>
                <c:pt idx="249968">
                  <c:v>579.11468221392704</c:v>
                </c:pt>
                <c:pt idx="249969">
                  <c:v>579.11699896920004</c:v>
                </c:pt>
                <c:pt idx="249970">
                  <c:v>579.11931572447395</c:v>
                </c:pt>
                <c:pt idx="249971">
                  <c:v>579.12163247974695</c:v>
                </c:pt>
                <c:pt idx="249972">
                  <c:v>579.12394923502097</c:v>
                </c:pt>
                <c:pt idx="249973">
                  <c:v>579.12626599029397</c:v>
                </c:pt>
                <c:pt idx="249974">
                  <c:v>579.128582745568</c:v>
                </c:pt>
                <c:pt idx="249975">
                  <c:v>579.13089950084202</c:v>
                </c:pt>
                <c:pt idx="249976">
                  <c:v>579.13321625611502</c:v>
                </c:pt>
                <c:pt idx="249977">
                  <c:v>579.13553301138904</c:v>
                </c:pt>
                <c:pt idx="249978">
                  <c:v>579.13784976666204</c:v>
                </c:pt>
                <c:pt idx="249979">
                  <c:v>579.14016652193595</c:v>
                </c:pt>
                <c:pt idx="249980">
                  <c:v>579.14248327720895</c:v>
                </c:pt>
                <c:pt idx="249981">
                  <c:v>579.14480003248298</c:v>
                </c:pt>
                <c:pt idx="249982">
                  <c:v>579.147116787757</c:v>
                </c:pt>
                <c:pt idx="249983">
                  <c:v>579.14943354303</c:v>
                </c:pt>
                <c:pt idx="249984">
                  <c:v>579.15175029830402</c:v>
                </c:pt>
                <c:pt idx="249985">
                  <c:v>579.15406705357702</c:v>
                </c:pt>
                <c:pt idx="249986">
                  <c:v>579.15638380885105</c:v>
                </c:pt>
                <c:pt idx="249987">
                  <c:v>579.15870056412405</c:v>
                </c:pt>
                <c:pt idx="249988">
                  <c:v>579.16101731939796</c:v>
                </c:pt>
                <c:pt idx="249989">
                  <c:v>579.16333407467198</c:v>
                </c:pt>
                <c:pt idx="249990">
                  <c:v>579.16565082994498</c:v>
                </c:pt>
                <c:pt idx="249991">
                  <c:v>579.167967585219</c:v>
                </c:pt>
                <c:pt idx="249992">
                  <c:v>579.170284340492</c:v>
                </c:pt>
                <c:pt idx="249993">
                  <c:v>579.17260109576603</c:v>
                </c:pt>
                <c:pt idx="249994">
                  <c:v>579.17491785103903</c:v>
                </c:pt>
                <c:pt idx="249995">
                  <c:v>579.17723460631305</c:v>
                </c:pt>
                <c:pt idx="249996">
                  <c:v>579.17955136158696</c:v>
                </c:pt>
                <c:pt idx="249997">
                  <c:v>579.18186811685996</c:v>
                </c:pt>
                <c:pt idx="249998">
                  <c:v>579.18418487213398</c:v>
                </c:pt>
                <c:pt idx="249999">
                  <c:v>579.18650162740698</c:v>
                </c:pt>
                <c:pt idx="250000">
                  <c:v>579.18881838268101</c:v>
                </c:pt>
                <c:pt idx="250001">
                  <c:v>579.19113513795401</c:v>
                </c:pt>
                <c:pt idx="250002">
                  <c:v>579.19345189322803</c:v>
                </c:pt>
                <c:pt idx="250003">
                  <c:v>579.19576864850205</c:v>
                </c:pt>
                <c:pt idx="250004">
                  <c:v>579.19808540377505</c:v>
                </c:pt>
                <c:pt idx="250005">
                  <c:v>579.20040215904896</c:v>
                </c:pt>
                <c:pt idx="250006">
                  <c:v>579.20271891432196</c:v>
                </c:pt>
                <c:pt idx="250007">
                  <c:v>579.20503566959599</c:v>
                </c:pt>
                <c:pt idx="250008">
                  <c:v>579.20735242486899</c:v>
                </c:pt>
                <c:pt idx="250009">
                  <c:v>579.20966918014301</c:v>
                </c:pt>
                <c:pt idx="250010">
                  <c:v>579.21198593541703</c:v>
                </c:pt>
                <c:pt idx="250011">
                  <c:v>579.21430269069003</c:v>
                </c:pt>
                <c:pt idx="250012">
                  <c:v>579.21661944596406</c:v>
                </c:pt>
                <c:pt idx="250013">
                  <c:v>579.21893620123706</c:v>
                </c:pt>
                <c:pt idx="250014">
                  <c:v>579.22125295651097</c:v>
                </c:pt>
                <c:pt idx="250015">
                  <c:v>579.22356971178397</c:v>
                </c:pt>
                <c:pt idx="250016">
                  <c:v>579.22588646705799</c:v>
                </c:pt>
                <c:pt idx="250017">
                  <c:v>579.22820322233099</c:v>
                </c:pt>
                <c:pt idx="250018">
                  <c:v>579.23051997760501</c:v>
                </c:pt>
                <c:pt idx="250019">
                  <c:v>579.23283673287904</c:v>
                </c:pt>
                <c:pt idx="250020">
                  <c:v>579.23515348815204</c:v>
                </c:pt>
                <c:pt idx="250021">
                  <c:v>579.23747024342595</c:v>
                </c:pt>
                <c:pt idx="250022">
                  <c:v>579.23978699869895</c:v>
                </c:pt>
                <c:pt idx="250023">
                  <c:v>579.24210375397297</c:v>
                </c:pt>
                <c:pt idx="250024">
                  <c:v>579.24442050924597</c:v>
                </c:pt>
                <c:pt idx="250025">
                  <c:v>579.24673726451999</c:v>
                </c:pt>
                <c:pt idx="250026">
                  <c:v>579.24905401979402</c:v>
                </c:pt>
                <c:pt idx="250027">
                  <c:v>579.25137077506702</c:v>
                </c:pt>
                <c:pt idx="250028">
                  <c:v>579.25368753034104</c:v>
                </c:pt>
                <c:pt idx="250029">
                  <c:v>579.25600428561404</c:v>
                </c:pt>
                <c:pt idx="250030">
                  <c:v>579.25832104088795</c:v>
                </c:pt>
                <c:pt idx="250031">
                  <c:v>579.26063779616095</c:v>
                </c:pt>
                <c:pt idx="250032">
                  <c:v>579.26295455143497</c:v>
                </c:pt>
                <c:pt idx="250033">
                  <c:v>579.265271306709</c:v>
                </c:pt>
                <c:pt idx="250034">
                  <c:v>579.267588061982</c:v>
                </c:pt>
                <c:pt idx="250035">
                  <c:v>579.26990481725602</c:v>
                </c:pt>
                <c:pt idx="250036">
                  <c:v>579.27222157252902</c:v>
                </c:pt>
                <c:pt idx="250037">
                  <c:v>579.27453832780304</c:v>
                </c:pt>
                <c:pt idx="250038">
                  <c:v>579.27685508307604</c:v>
                </c:pt>
                <c:pt idx="250039">
                  <c:v>579.27917183834995</c:v>
                </c:pt>
                <c:pt idx="250040">
                  <c:v>579.28148859362398</c:v>
                </c:pt>
                <c:pt idx="250041">
                  <c:v>579.28380534889698</c:v>
                </c:pt>
                <c:pt idx="250042">
                  <c:v>579.286122104171</c:v>
                </c:pt>
                <c:pt idx="250043">
                  <c:v>579.288438859444</c:v>
                </c:pt>
                <c:pt idx="250044">
                  <c:v>579.29075561471802</c:v>
                </c:pt>
                <c:pt idx="250045">
                  <c:v>579.29307236999102</c:v>
                </c:pt>
                <c:pt idx="250046">
                  <c:v>579.29538912526505</c:v>
                </c:pt>
                <c:pt idx="250047">
                  <c:v>579.29770588053896</c:v>
                </c:pt>
                <c:pt idx="250048">
                  <c:v>579.30002263581196</c:v>
                </c:pt>
                <c:pt idx="250049">
                  <c:v>579.30233939108598</c:v>
                </c:pt>
                <c:pt idx="250050">
                  <c:v>579.30465614635898</c:v>
                </c:pt>
                <c:pt idx="250051">
                  <c:v>579.306972901633</c:v>
                </c:pt>
                <c:pt idx="250052">
                  <c:v>579.309289656906</c:v>
                </c:pt>
                <c:pt idx="250053">
                  <c:v>579.31160641218003</c:v>
                </c:pt>
                <c:pt idx="250054">
                  <c:v>579.31392316745405</c:v>
                </c:pt>
                <c:pt idx="250055">
                  <c:v>579.31623992272705</c:v>
                </c:pt>
                <c:pt idx="250056">
                  <c:v>579.31855667800096</c:v>
                </c:pt>
                <c:pt idx="250057">
                  <c:v>579.32087343327396</c:v>
                </c:pt>
                <c:pt idx="250058">
                  <c:v>579.32319018854798</c:v>
                </c:pt>
                <c:pt idx="250059">
                  <c:v>579.32550694382098</c:v>
                </c:pt>
                <c:pt idx="250060">
                  <c:v>579.32782369909501</c:v>
                </c:pt>
                <c:pt idx="250061">
                  <c:v>579.33014045436903</c:v>
                </c:pt>
                <c:pt idx="250062">
                  <c:v>579.33245720964203</c:v>
                </c:pt>
                <c:pt idx="250063">
                  <c:v>579.33477396491605</c:v>
                </c:pt>
                <c:pt idx="250064">
                  <c:v>579.33709072018905</c:v>
                </c:pt>
                <c:pt idx="250065">
                  <c:v>579.33940747546296</c:v>
                </c:pt>
                <c:pt idx="250066">
                  <c:v>579.34172423073596</c:v>
                </c:pt>
                <c:pt idx="250067">
                  <c:v>579.34404098600999</c:v>
                </c:pt>
                <c:pt idx="250068">
                  <c:v>579.34635774128299</c:v>
                </c:pt>
                <c:pt idx="250069">
                  <c:v>579.34867449655701</c:v>
                </c:pt>
                <c:pt idx="250070">
                  <c:v>579.35099125183103</c:v>
                </c:pt>
                <c:pt idx="250071">
                  <c:v>579.35330800710403</c:v>
                </c:pt>
                <c:pt idx="250072">
                  <c:v>579.35562476237806</c:v>
                </c:pt>
                <c:pt idx="250073">
                  <c:v>579.35794151765106</c:v>
                </c:pt>
                <c:pt idx="250074">
                  <c:v>579.36025827292497</c:v>
                </c:pt>
                <c:pt idx="250075">
                  <c:v>579.36257502819797</c:v>
                </c:pt>
                <c:pt idx="250076">
                  <c:v>579.36489178347199</c:v>
                </c:pt>
                <c:pt idx="250077">
                  <c:v>579.36720853874601</c:v>
                </c:pt>
                <c:pt idx="250078">
                  <c:v>579.36952529401901</c:v>
                </c:pt>
                <c:pt idx="250079">
                  <c:v>579.37184204929304</c:v>
                </c:pt>
                <c:pt idx="250080">
                  <c:v>579.37415880456604</c:v>
                </c:pt>
                <c:pt idx="250081">
                  <c:v>579.37647555983995</c:v>
                </c:pt>
                <c:pt idx="250082">
                  <c:v>579.37879231511295</c:v>
                </c:pt>
                <c:pt idx="250083">
                  <c:v>579.38110907038697</c:v>
                </c:pt>
                <c:pt idx="250084">
                  <c:v>579.38342582566099</c:v>
                </c:pt>
                <c:pt idx="250085">
                  <c:v>579.38574258093399</c:v>
                </c:pt>
                <c:pt idx="250086">
                  <c:v>579.38805933620802</c:v>
                </c:pt>
                <c:pt idx="250087">
                  <c:v>579.39037609148102</c:v>
                </c:pt>
                <c:pt idx="250088">
                  <c:v>579.39269284675504</c:v>
                </c:pt>
                <c:pt idx="250089">
                  <c:v>579.39500960202804</c:v>
                </c:pt>
                <c:pt idx="250090">
                  <c:v>579.39732635730195</c:v>
                </c:pt>
                <c:pt idx="250091">
                  <c:v>579.39964311257597</c:v>
                </c:pt>
                <c:pt idx="250092">
                  <c:v>579.40195986784897</c:v>
                </c:pt>
                <c:pt idx="250093">
                  <c:v>579.404276623123</c:v>
                </c:pt>
                <c:pt idx="250094">
                  <c:v>579.406593378396</c:v>
                </c:pt>
                <c:pt idx="250095">
                  <c:v>579.40891013367002</c:v>
                </c:pt>
                <c:pt idx="250096">
                  <c:v>579.41122688894302</c:v>
                </c:pt>
                <c:pt idx="250097">
                  <c:v>579.41354364421704</c:v>
                </c:pt>
                <c:pt idx="250098">
                  <c:v>579.41586039949095</c:v>
                </c:pt>
                <c:pt idx="250099">
                  <c:v>579.41817715476395</c:v>
                </c:pt>
                <c:pt idx="250100">
                  <c:v>579.42049391003798</c:v>
                </c:pt>
                <c:pt idx="250101">
                  <c:v>579.42281066531098</c:v>
                </c:pt>
                <c:pt idx="250102">
                  <c:v>579.425127420585</c:v>
                </c:pt>
                <c:pt idx="250103">
                  <c:v>579.427444175858</c:v>
                </c:pt>
                <c:pt idx="250104">
                  <c:v>579.42976093113202</c:v>
                </c:pt>
                <c:pt idx="250105">
                  <c:v>579.43207768640605</c:v>
                </c:pt>
                <c:pt idx="250106">
                  <c:v>579.43439444167905</c:v>
                </c:pt>
                <c:pt idx="250107">
                  <c:v>579.43671119695296</c:v>
                </c:pt>
                <c:pt idx="250108">
                  <c:v>579.43902795222596</c:v>
                </c:pt>
                <c:pt idx="250109">
                  <c:v>579.44134470749998</c:v>
                </c:pt>
                <c:pt idx="250110">
                  <c:v>579.44366146277298</c:v>
                </c:pt>
                <c:pt idx="250111">
                  <c:v>579.445978218047</c:v>
                </c:pt>
                <c:pt idx="250112">
                  <c:v>579.44829497332103</c:v>
                </c:pt>
                <c:pt idx="250113">
                  <c:v>579.45061172859403</c:v>
                </c:pt>
                <c:pt idx="250114">
                  <c:v>579.45292848386805</c:v>
                </c:pt>
                <c:pt idx="250115">
                  <c:v>579.45524523914105</c:v>
                </c:pt>
                <c:pt idx="250116">
                  <c:v>579.45756199441496</c:v>
                </c:pt>
                <c:pt idx="250117">
                  <c:v>579.45987874968796</c:v>
                </c:pt>
                <c:pt idx="250118">
                  <c:v>579.46219550496198</c:v>
                </c:pt>
                <c:pt idx="250119">
                  <c:v>579.46451226023498</c:v>
                </c:pt>
                <c:pt idx="250120">
                  <c:v>579.46682901550901</c:v>
                </c:pt>
                <c:pt idx="250121">
                  <c:v>579.46914577078303</c:v>
                </c:pt>
                <c:pt idx="250122">
                  <c:v>579.47146252605603</c:v>
                </c:pt>
                <c:pt idx="250123">
                  <c:v>579.47377928133005</c:v>
                </c:pt>
                <c:pt idx="250124">
                  <c:v>579.47609603660305</c:v>
                </c:pt>
                <c:pt idx="250125">
                  <c:v>579.47841279187696</c:v>
                </c:pt>
                <c:pt idx="250126">
                  <c:v>579.48072954714996</c:v>
                </c:pt>
                <c:pt idx="250127">
                  <c:v>579.48304630242399</c:v>
                </c:pt>
                <c:pt idx="250128">
                  <c:v>579.48536305769801</c:v>
                </c:pt>
                <c:pt idx="250129">
                  <c:v>579.48767981297101</c:v>
                </c:pt>
                <c:pt idx="250130">
                  <c:v>579.48999656824503</c:v>
                </c:pt>
                <c:pt idx="250131">
                  <c:v>579.49231332351803</c:v>
                </c:pt>
                <c:pt idx="250132">
                  <c:v>579.49463007879206</c:v>
                </c:pt>
                <c:pt idx="250133">
                  <c:v>579.49694683406506</c:v>
                </c:pt>
                <c:pt idx="250134">
                  <c:v>579.49926358933897</c:v>
                </c:pt>
                <c:pt idx="250135">
                  <c:v>579.50158034461299</c:v>
                </c:pt>
                <c:pt idx="250136">
                  <c:v>579.50389709988599</c:v>
                </c:pt>
                <c:pt idx="250137">
                  <c:v>579.50621385516001</c:v>
                </c:pt>
                <c:pt idx="250138">
                  <c:v>579.50853061043301</c:v>
                </c:pt>
                <c:pt idx="250139">
                  <c:v>579.51084736570704</c:v>
                </c:pt>
                <c:pt idx="250140">
                  <c:v>579.51316412098004</c:v>
                </c:pt>
                <c:pt idx="250141">
                  <c:v>579.51548087625395</c:v>
                </c:pt>
                <c:pt idx="250142">
                  <c:v>579.51779763152797</c:v>
                </c:pt>
                <c:pt idx="250143">
                  <c:v>579.52011438680097</c:v>
                </c:pt>
                <c:pt idx="250144">
                  <c:v>579.52243114207499</c:v>
                </c:pt>
                <c:pt idx="250145">
                  <c:v>579.52474789734799</c:v>
                </c:pt>
                <c:pt idx="250146">
                  <c:v>579.52706465262202</c:v>
                </c:pt>
                <c:pt idx="250147">
                  <c:v>579.52938140789502</c:v>
                </c:pt>
                <c:pt idx="250148">
                  <c:v>579.53169816316904</c:v>
                </c:pt>
                <c:pt idx="250149">
                  <c:v>579.53401491844295</c:v>
                </c:pt>
                <c:pt idx="250150">
                  <c:v>579.53633167371595</c:v>
                </c:pt>
                <c:pt idx="250151">
                  <c:v>579.53864842898997</c:v>
                </c:pt>
                <c:pt idx="250152">
                  <c:v>579.54096518426297</c:v>
                </c:pt>
                <c:pt idx="250153">
                  <c:v>579.543281939537</c:v>
                </c:pt>
                <c:pt idx="250154">
                  <c:v>579.54559869481</c:v>
                </c:pt>
                <c:pt idx="250155">
                  <c:v>579.54791545008402</c:v>
                </c:pt>
                <c:pt idx="250156">
                  <c:v>579.55023220535804</c:v>
                </c:pt>
                <c:pt idx="250157">
                  <c:v>579.55254896063104</c:v>
                </c:pt>
                <c:pt idx="250158">
                  <c:v>579.55486571590495</c:v>
                </c:pt>
                <c:pt idx="250159">
                  <c:v>579.55718247117795</c:v>
                </c:pt>
                <c:pt idx="250160">
                  <c:v>579.55949922645198</c:v>
                </c:pt>
                <c:pt idx="250161">
                  <c:v>579.56181598172498</c:v>
                </c:pt>
                <c:pt idx="250162">
                  <c:v>579.564132736999</c:v>
                </c:pt>
                <c:pt idx="250163">
                  <c:v>579.56644949227302</c:v>
                </c:pt>
                <c:pt idx="250164">
                  <c:v>579.56876624754602</c:v>
                </c:pt>
                <c:pt idx="250165">
                  <c:v>579.57108300282005</c:v>
                </c:pt>
                <c:pt idx="250166">
                  <c:v>579.57339975809305</c:v>
                </c:pt>
                <c:pt idx="250167">
                  <c:v>579.57571651336696</c:v>
                </c:pt>
                <c:pt idx="250168">
                  <c:v>579.57803326863996</c:v>
                </c:pt>
                <c:pt idx="250169">
                  <c:v>579.58035002391398</c:v>
                </c:pt>
                <c:pt idx="250170">
                  <c:v>579.58266677918698</c:v>
                </c:pt>
                <c:pt idx="250171">
                  <c:v>579.584983534461</c:v>
                </c:pt>
                <c:pt idx="250172">
                  <c:v>579.58730028973503</c:v>
                </c:pt>
                <c:pt idx="250173">
                  <c:v>579.58961704500803</c:v>
                </c:pt>
                <c:pt idx="250174">
                  <c:v>579.59193380028205</c:v>
                </c:pt>
                <c:pt idx="250175">
                  <c:v>579.59425055555505</c:v>
                </c:pt>
                <c:pt idx="250176">
                  <c:v>579.59656731082896</c:v>
                </c:pt>
                <c:pt idx="250177">
                  <c:v>579.59888406610196</c:v>
                </c:pt>
                <c:pt idx="250178">
                  <c:v>579.60120082137598</c:v>
                </c:pt>
                <c:pt idx="250179">
                  <c:v>579.60351757665001</c:v>
                </c:pt>
                <c:pt idx="250180">
                  <c:v>579.60583433192301</c:v>
                </c:pt>
                <c:pt idx="250181">
                  <c:v>579.60815108719703</c:v>
                </c:pt>
                <c:pt idx="250182">
                  <c:v>579.61046784247003</c:v>
                </c:pt>
                <c:pt idx="250183">
                  <c:v>579.61278459774405</c:v>
                </c:pt>
                <c:pt idx="250184">
                  <c:v>579.61510135301705</c:v>
                </c:pt>
                <c:pt idx="250185">
                  <c:v>579.61741810829096</c:v>
                </c:pt>
                <c:pt idx="250186">
                  <c:v>579.61973486356499</c:v>
                </c:pt>
                <c:pt idx="250187">
                  <c:v>579.62205161883799</c:v>
                </c:pt>
                <c:pt idx="250188">
                  <c:v>579.62436837411201</c:v>
                </c:pt>
                <c:pt idx="250189">
                  <c:v>579.62668512938501</c:v>
                </c:pt>
                <c:pt idx="250190">
                  <c:v>579.62900188465903</c:v>
                </c:pt>
                <c:pt idx="250191">
                  <c:v>579.63131863993203</c:v>
                </c:pt>
                <c:pt idx="250192">
                  <c:v>579.63363539520606</c:v>
                </c:pt>
                <c:pt idx="250193">
                  <c:v>579.63595215047997</c:v>
                </c:pt>
                <c:pt idx="250194">
                  <c:v>579.63826890575297</c:v>
                </c:pt>
                <c:pt idx="250195">
                  <c:v>579.64058566102699</c:v>
                </c:pt>
                <c:pt idx="250196">
                  <c:v>579.64290241629999</c:v>
                </c:pt>
                <c:pt idx="250197">
                  <c:v>579.64521917157401</c:v>
                </c:pt>
                <c:pt idx="250198">
                  <c:v>579.64753592684701</c:v>
                </c:pt>
                <c:pt idx="250199">
                  <c:v>579.64985268212104</c:v>
                </c:pt>
                <c:pt idx="250200">
                  <c:v>579.65216943739495</c:v>
                </c:pt>
                <c:pt idx="250201">
                  <c:v>579.65448619266795</c:v>
                </c:pt>
                <c:pt idx="250202">
                  <c:v>579.65680294794197</c:v>
                </c:pt>
                <c:pt idx="250203">
                  <c:v>579.65911970321497</c:v>
                </c:pt>
                <c:pt idx="250204">
                  <c:v>579.66143645848899</c:v>
                </c:pt>
                <c:pt idx="250205">
                  <c:v>579.66375321376199</c:v>
                </c:pt>
                <c:pt idx="250206">
                  <c:v>579.66606996903602</c:v>
                </c:pt>
                <c:pt idx="250207">
                  <c:v>579.66838672431004</c:v>
                </c:pt>
                <c:pt idx="250208">
                  <c:v>579.67070347958304</c:v>
                </c:pt>
                <c:pt idx="250209">
                  <c:v>579.67302023485695</c:v>
                </c:pt>
                <c:pt idx="250210">
                  <c:v>579.67533699012995</c:v>
                </c:pt>
                <c:pt idx="250211">
                  <c:v>579.67765374540397</c:v>
                </c:pt>
                <c:pt idx="250212">
                  <c:v>579.67997050067697</c:v>
                </c:pt>
                <c:pt idx="250213">
                  <c:v>579.682287255951</c:v>
                </c:pt>
                <c:pt idx="250214">
                  <c:v>579.68460401122502</c:v>
                </c:pt>
                <c:pt idx="250215">
                  <c:v>579.68692076649802</c:v>
                </c:pt>
                <c:pt idx="250216">
                  <c:v>579.68923752177204</c:v>
                </c:pt>
                <c:pt idx="250217">
                  <c:v>579.69155427704504</c:v>
                </c:pt>
                <c:pt idx="250218">
                  <c:v>579.69387103231895</c:v>
                </c:pt>
                <c:pt idx="250219">
                  <c:v>579.69618778759195</c:v>
                </c:pt>
                <c:pt idx="250220">
                  <c:v>579.69850454286598</c:v>
                </c:pt>
                <c:pt idx="250221">
                  <c:v>579.70082129813898</c:v>
                </c:pt>
                <c:pt idx="250222">
                  <c:v>579.703138053413</c:v>
                </c:pt>
                <c:pt idx="250223">
                  <c:v>579.70545480868702</c:v>
                </c:pt>
                <c:pt idx="250224">
                  <c:v>579.70777156396002</c:v>
                </c:pt>
                <c:pt idx="250225">
                  <c:v>579.71008831923405</c:v>
                </c:pt>
                <c:pt idx="250226">
                  <c:v>579.71240507450705</c:v>
                </c:pt>
                <c:pt idx="250227">
                  <c:v>579.71472182978096</c:v>
                </c:pt>
                <c:pt idx="250228">
                  <c:v>579.71703858505396</c:v>
                </c:pt>
                <c:pt idx="250229">
                  <c:v>579.71935534032798</c:v>
                </c:pt>
                <c:pt idx="250230">
                  <c:v>579.721672095602</c:v>
                </c:pt>
                <c:pt idx="250231">
                  <c:v>579.723988850875</c:v>
                </c:pt>
                <c:pt idx="250232">
                  <c:v>579.72630560614903</c:v>
                </c:pt>
                <c:pt idx="250233">
                  <c:v>579.72862236142203</c:v>
                </c:pt>
                <c:pt idx="250234">
                  <c:v>579.73093911669605</c:v>
                </c:pt>
                <c:pt idx="250235">
                  <c:v>579.73325587196905</c:v>
                </c:pt>
                <c:pt idx="250236">
                  <c:v>579.73557262724296</c:v>
                </c:pt>
                <c:pt idx="250237">
                  <c:v>579.73788938251698</c:v>
                </c:pt>
                <c:pt idx="250238">
                  <c:v>579.74020613778998</c:v>
                </c:pt>
                <c:pt idx="250239">
                  <c:v>579.74252289306401</c:v>
                </c:pt>
                <c:pt idx="250240">
                  <c:v>579.74483964833701</c:v>
                </c:pt>
                <c:pt idx="250241">
                  <c:v>579.74715640361103</c:v>
                </c:pt>
                <c:pt idx="250242">
                  <c:v>579.74947315888403</c:v>
                </c:pt>
                <c:pt idx="250243">
                  <c:v>579.75178991415805</c:v>
                </c:pt>
                <c:pt idx="250244">
                  <c:v>579.75410666943196</c:v>
                </c:pt>
                <c:pt idx="250245">
                  <c:v>579.75642342470496</c:v>
                </c:pt>
                <c:pt idx="250246">
                  <c:v>579.75874017997899</c:v>
                </c:pt>
                <c:pt idx="250247">
                  <c:v>579.76105693525199</c:v>
                </c:pt>
                <c:pt idx="250248">
                  <c:v>579.76337369052601</c:v>
                </c:pt>
                <c:pt idx="250249">
                  <c:v>579.76569044579901</c:v>
                </c:pt>
                <c:pt idx="250250">
                  <c:v>579.76800720107303</c:v>
                </c:pt>
                <c:pt idx="250251">
                  <c:v>579.77032395634706</c:v>
                </c:pt>
                <c:pt idx="250252">
                  <c:v>579.77264071162006</c:v>
                </c:pt>
                <c:pt idx="250253">
                  <c:v>579.77495746689397</c:v>
                </c:pt>
                <c:pt idx="250254">
                  <c:v>579.77727422216697</c:v>
                </c:pt>
                <c:pt idx="250255">
                  <c:v>579.77959097744099</c:v>
                </c:pt>
                <c:pt idx="250256">
                  <c:v>579.78190773271399</c:v>
                </c:pt>
                <c:pt idx="250257">
                  <c:v>579.78422448798801</c:v>
                </c:pt>
                <c:pt idx="250258">
                  <c:v>579.78654124326204</c:v>
                </c:pt>
                <c:pt idx="250259">
                  <c:v>579.78885799853504</c:v>
                </c:pt>
                <c:pt idx="250260">
                  <c:v>579.79117475380895</c:v>
                </c:pt>
                <c:pt idx="250261">
                  <c:v>579.79349150908195</c:v>
                </c:pt>
                <c:pt idx="250262">
                  <c:v>579.79580826435597</c:v>
                </c:pt>
                <c:pt idx="250263">
                  <c:v>579.79812501962897</c:v>
                </c:pt>
                <c:pt idx="250264">
                  <c:v>579.80044177490299</c:v>
                </c:pt>
                <c:pt idx="250265">
                  <c:v>579.80275853017599</c:v>
                </c:pt>
                <c:pt idx="250266">
                  <c:v>579.80507528545002</c:v>
                </c:pt>
                <c:pt idx="250267">
                  <c:v>579.80739204072404</c:v>
                </c:pt>
                <c:pt idx="250268">
                  <c:v>579.80970879599704</c:v>
                </c:pt>
                <c:pt idx="250269">
                  <c:v>579.81202555127095</c:v>
                </c:pt>
                <c:pt idx="250270">
                  <c:v>579.81434230654395</c:v>
                </c:pt>
                <c:pt idx="250271">
                  <c:v>579.81665906181797</c:v>
                </c:pt>
                <c:pt idx="250272">
                  <c:v>579.81897581709097</c:v>
                </c:pt>
                <c:pt idx="250273">
                  <c:v>579.821292572365</c:v>
                </c:pt>
                <c:pt idx="250274">
                  <c:v>579.82360932763902</c:v>
                </c:pt>
                <c:pt idx="250275">
                  <c:v>579.82592608291202</c:v>
                </c:pt>
                <c:pt idx="250276">
                  <c:v>579.82824283818604</c:v>
                </c:pt>
                <c:pt idx="250277">
                  <c:v>579.83055959345904</c:v>
                </c:pt>
                <c:pt idx="250278">
                  <c:v>579.83287634873295</c:v>
                </c:pt>
                <c:pt idx="250279">
                  <c:v>579.83519310400595</c:v>
                </c:pt>
                <c:pt idx="250280">
                  <c:v>579.83750985927998</c:v>
                </c:pt>
                <c:pt idx="250281">
                  <c:v>579.839826614554</c:v>
                </c:pt>
                <c:pt idx="250282">
                  <c:v>579.842143369827</c:v>
                </c:pt>
                <c:pt idx="250283">
                  <c:v>579.84446012510102</c:v>
                </c:pt>
                <c:pt idx="250284">
                  <c:v>579.84677688037402</c:v>
                </c:pt>
                <c:pt idx="250285">
                  <c:v>579.84909363564805</c:v>
                </c:pt>
                <c:pt idx="250286">
                  <c:v>579.85141039092105</c:v>
                </c:pt>
                <c:pt idx="250287">
                  <c:v>579.85372714619496</c:v>
                </c:pt>
                <c:pt idx="250288">
                  <c:v>579.85604390146898</c:v>
                </c:pt>
                <c:pt idx="250289">
                  <c:v>579.85836065674198</c:v>
                </c:pt>
                <c:pt idx="250290">
                  <c:v>579.860677412016</c:v>
                </c:pt>
                <c:pt idx="250291">
                  <c:v>579.862994167289</c:v>
                </c:pt>
                <c:pt idx="250292">
                  <c:v>579.86531092256303</c:v>
                </c:pt>
                <c:pt idx="250293">
                  <c:v>579.86762767783603</c:v>
                </c:pt>
                <c:pt idx="250294">
                  <c:v>579.86994443311005</c:v>
                </c:pt>
                <c:pt idx="250295">
                  <c:v>579.87226118838396</c:v>
                </c:pt>
                <c:pt idx="250296">
                  <c:v>579.87457794365696</c:v>
                </c:pt>
                <c:pt idx="250297">
                  <c:v>579.87689469893098</c:v>
                </c:pt>
                <c:pt idx="250298">
                  <c:v>579.87921145420398</c:v>
                </c:pt>
                <c:pt idx="250299">
                  <c:v>579.88152820947801</c:v>
                </c:pt>
                <c:pt idx="250300">
                  <c:v>579.88384496475101</c:v>
                </c:pt>
                <c:pt idx="250301">
                  <c:v>579.88616172002503</c:v>
                </c:pt>
                <c:pt idx="250302">
                  <c:v>579.88847847529905</c:v>
                </c:pt>
                <c:pt idx="250303">
                  <c:v>579.89079523057205</c:v>
                </c:pt>
                <c:pt idx="250304">
                  <c:v>579.89311198584596</c:v>
                </c:pt>
                <c:pt idx="250305">
                  <c:v>579.89542874111896</c:v>
                </c:pt>
                <c:pt idx="250306">
                  <c:v>579.89774549639299</c:v>
                </c:pt>
                <c:pt idx="250307">
                  <c:v>579.90006225166599</c:v>
                </c:pt>
                <c:pt idx="250308">
                  <c:v>579.90237900694001</c:v>
                </c:pt>
                <c:pt idx="250309">
                  <c:v>579.90469576221403</c:v>
                </c:pt>
                <c:pt idx="250310">
                  <c:v>579.90701251748703</c:v>
                </c:pt>
                <c:pt idx="250311">
                  <c:v>579.90932927276106</c:v>
                </c:pt>
                <c:pt idx="250312">
                  <c:v>579.91164602803406</c:v>
                </c:pt>
                <c:pt idx="250313">
                  <c:v>579.91396278330797</c:v>
                </c:pt>
                <c:pt idx="250314">
                  <c:v>579.91627953858097</c:v>
                </c:pt>
                <c:pt idx="250315">
                  <c:v>579.91859629385499</c:v>
                </c:pt>
                <c:pt idx="250316">
                  <c:v>579.92091304912799</c:v>
                </c:pt>
                <c:pt idx="250317">
                  <c:v>579.92322980440201</c:v>
                </c:pt>
                <c:pt idx="250318">
                  <c:v>579.92554655967604</c:v>
                </c:pt>
                <c:pt idx="250319">
                  <c:v>579.92786331494904</c:v>
                </c:pt>
                <c:pt idx="250320">
                  <c:v>579.93018007022295</c:v>
                </c:pt>
                <c:pt idx="250321">
                  <c:v>579.93249682549595</c:v>
                </c:pt>
                <c:pt idx="250322">
                  <c:v>579.93481358076997</c:v>
                </c:pt>
                <c:pt idx="250323">
                  <c:v>579.93713033604297</c:v>
                </c:pt>
                <c:pt idx="250324">
                  <c:v>579.93944709131699</c:v>
                </c:pt>
                <c:pt idx="250325">
                  <c:v>579.94176384659102</c:v>
                </c:pt>
                <c:pt idx="250326">
                  <c:v>579.94408060186402</c:v>
                </c:pt>
                <c:pt idx="250327">
                  <c:v>579.94639735713804</c:v>
                </c:pt>
                <c:pt idx="250328">
                  <c:v>579.94871411241104</c:v>
                </c:pt>
                <c:pt idx="250329">
                  <c:v>579.95103086768495</c:v>
                </c:pt>
                <c:pt idx="250330">
                  <c:v>579.95334762295795</c:v>
                </c:pt>
                <c:pt idx="250331">
                  <c:v>579.95566437823197</c:v>
                </c:pt>
                <c:pt idx="250332">
                  <c:v>579.957981133506</c:v>
                </c:pt>
                <c:pt idx="250333">
                  <c:v>579.960297888779</c:v>
                </c:pt>
                <c:pt idx="250334">
                  <c:v>579.96261464405302</c:v>
                </c:pt>
                <c:pt idx="250335">
                  <c:v>579.96493139932602</c:v>
                </c:pt>
                <c:pt idx="250336">
                  <c:v>579.96724815460004</c:v>
                </c:pt>
                <c:pt idx="250337">
                  <c:v>579.96956490987304</c:v>
                </c:pt>
                <c:pt idx="250338">
                  <c:v>579.97188166514695</c:v>
                </c:pt>
                <c:pt idx="250339">
                  <c:v>579.97419842042098</c:v>
                </c:pt>
                <c:pt idx="250340">
                  <c:v>579.97651517569398</c:v>
                </c:pt>
                <c:pt idx="250341">
                  <c:v>579.978831930968</c:v>
                </c:pt>
                <c:pt idx="250342">
                  <c:v>579.981148686241</c:v>
                </c:pt>
                <c:pt idx="250343">
                  <c:v>579.98346544151502</c:v>
                </c:pt>
                <c:pt idx="250344">
                  <c:v>579.98578219678802</c:v>
                </c:pt>
                <c:pt idx="250345">
                  <c:v>579.98809895206205</c:v>
                </c:pt>
                <c:pt idx="250346">
                  <c:v>579.99041570733596</c:v>
                </c:pt>
                <c:pt idx="250347">
                  <c:v>579.99273246260896</c:v>
                </c:pt>
                <c:pt idx="250348">
                  <c:v>579.99504921788298</c:v>
                </c:pt>
                <c:pt idx="250349">
                  <c:v>579.99736597315598</c:v>
                </c:pt>
                <c:pt idx="250350">
                  <c:v>579.99968272843</c:v>
                </c:pt>
                <c:pt idx="250351">
                  <c:v>580.001999483703</c:v>
                </c:pt>
                <c:pt idx="250352">
                  <c:v>580.00431623897703</c:v>
                </c:pt>
                <c:pt idx="250353">
                  <c:v>580.00663299425105</c:v>
                </c:pt>
                <c:pt idx="250354">
                  <c:v>580.00894974952405</c:v>
                </c:pt>
                <c:pt idx="250355">
                  <c:v>580.01126650479796</c:v>
                </c:pt>
                <c:pt idx="250356">
                  <c:v>580.01358326007096</c:v>
                </c:pt>
                <c:pt idx="250357">
                  <c:v>580.01590001534498</c:v>
                </c:pt>
                <c:pt idx="250358">
                  <c:v>580.01821677061798</c:v>
                </c:pt>
                <c:pt idx="250359">
                  <c:v>580.02053352589201</c:v>
                </c:pt>
                <c:pt idx="250360">
                  <c:v>580.02285028116603</c:v>
                </c:pt>
                <c:pt idx="250361">
                  <c:v>580.02516703643903</c:v>
                </c:pt>
                <c:pt idx="250362">
                  <c:v>580.02748379171305</c:v>
                </c:pt>
                <c:pt idx="250363">
                  <c:v>580.02980054698605</c:v>
                </c:pt>
                <c:pt idx="250364">
                  <c:v>580.03211730225996</c:v>
                </c:pt>
                <c:pt idx="250365">
                  <c:v>580.03443405753296</c:v>
                </c:pt>
                <c:pt idx="250366">
                  <c:v>580.03675081280699</c:v>
                </c:pt>
                <c:pt idx="250367">
                  <c:v>580.03906756807999</c:v>
                </c:pt>
                <c:pt idx="250368">
                  <c:v>580.04138432335401</c:v>
                </c:pt>
                <c:pt idx="250369">
                  <c:v>580.04370107862803</c:v>
                </c:pt>
                <c:pt idx="250370">
                  <c:v>580.04601783390103</c:v>
                </c:pt>
                <c:pt idx="250371">
                  <c:v>580.04833458917506</c:v>
                </c:pt>
                <c:pt idx="250372">
                  <c:v>580.05065134444806</c:v>
                </c:pt>
                <c:pt idx="250373">
                  <c:v>580.05296809972197</c:v>
                </c:pt>
                <c:pt idx="250374">
                  <c:v>580.05528485499497</c:v>
                </c:pt>
                <c:pt idx="250375">
                  <c:v>580.05760161026899</c:v>
                </c:pt>
                <c:pt idx="250376">
                  <c:v>580.05991836554301</c:v>
                </c:pt>
                <c:pt idx="250377">
                  <c:v>580.06223512081601</c:v>
                </c:pt>
                <c:pt idx="250378">
                  <c:v>580.06455187609004</c:v>
                </c:pt>
                <c:pt idx="250379">
                  <c:v>580.06686863136304</c:v>
                </c:pt>
                <c:pt idx="250380">
                  <c:v>580.06918538663695</c:v>
                </c:pt>
                <c:pt idx="250381">
                  <c:v>580.07150214190995</c:v>
                </c:pt>
                <c:pt idx="250382">
                  <c:v>580.07381889718397</c:v>
                </c:pt>
                <c:pt idx="250383">
                  <c:v>580.07613565245799</c:v>
                </c:pt>
                <c:pt idx="250384">
                  <c:v>580.07845240773099</c:v>
                </c:pt>
                <c:pt idx="250385">
                  <c:v>580.08076916300502</c:v>
                </c:pt>
                <c:pt idx="250386">
                  <c:v>580.08308591827802</c:v>
                </c:pt>
                <c:pt idx="250387">
                  <c:v>580.08540267355204</c:v>
                </c:pt>
                <c:pt idx="250388">
                  <c:v>580.08771942882504</c:v>
                </c:pt>
                <c:pt idx="250389">
                  <c:v>580.09003618409895</c:v>
                </c:pt>
                <c:pt idx="250390">
                  <c:v>580.09235293937297</c:v>
                </c:pt>
                <c:pt idx="250391">
                  <c:v>580.09466969464597</c:v>
                </c:pt>
                <c:pt idx="250392">
                  <c:v>580.09698644992</c:v>
                </c:pt>
                <c:pt idx="250393">
                  <c:v>580.099303205193</c:v>
                </c:pt>
                <c:pt idx="250394">
                  <c:v>580.10161996046702</c:v>
                </c:pt>
                <c:pt idx="250395">
                  <c:v>580.10393671574002</c:v>
                </c:pt>
                <c:pt idx="250396">
                  <c:v>580.10625347101404</c:v>
                </c:pt>
                <c:pt idx="250397">
                  <c:v>580.10857022628795</c:v>
                </c:pt>
                <c:pt idx="250398">
                  <c:v>580.11088698156095</c:v>
                </c:pt>
                <c:pt idx="250399">
                  <c:v>580.11320373683498</c:v>
                </c:pt>
                <c:pt idx="250400">
                  <c:v>580.11552049210798</c:v>
                </c:pt>
                <c:pt idx="250401">
                  <c:v>580.117837247382</c:v>
                </c:pt>
                <c:pt idx="250402">
                  <c:v>580.120154002655</c:v>
                </c:pt>
                <c:pt idx="250403">
                  <c:v>580.12247075792902</c:v>
                </c:pt>
                <c:pt idx="250404">
                  <c:v>580.12478751320305</c:v>
                </c:pt>
                <c:pt idx="250405">
                  <c:v>580.12710426847605</c:v>
                </c:pt>
                <c:pt idx="250406">
                  <c:v>580.12942102374996</c:v>
                </c:pt>
                <c:pt idx="250407">
                  <c:v>580.13173777902296</c:v>
                </c:pt>
                <c:pt idx="250408">
                  <c:v>580.13405453429698</c:v>
                </c:pt>
                <c:pt idx="250409">
                  <c:v>580.13637128956998</c:v>
                </c:pt>
                <c:pt idx="250410">
                  <c:v>580.138688044844</c:v>
                </c:pt>
                <c:pt idx="250411">
                  <c:v>580.14100480011803</c:v>
                </c:pt>
                <c:pt idx="250412">
                  <c:v>580.14332155539103</c:v>
                </c:pt>
                <c:pt idx="250413">
                  <c:v>580.14563831066505</c:v>
                </c:pt>
                <c:pt idx="250414">
                  <c:v>580.14795506593805</c:v>
                </c:pt>
                <c:pt idx="250415">
                  <c:v>580.15027182121196</c:v>
                </c:pt>
                <c:pt idx="250416">
                  <c:v>580.15258857648496</c:v>
                </c:pt>
                <c:pt idx="250417">
                  <c:v>580.15490533175898</c:v>
                </c:pt>
                <c:pt idx="250418">
                  <c:v>580.15722208703198</c:v>
                </c:pt>
                <c:pt idx="250419">
                  <c:v>580.15953884230601</c:v>
                </c:pt>
                <c:pt idx="250420">
                  <c:v>580.16185559758003</c:v>
                </c:pt>
                <c:pt idx="250421">
                  <c:v>580.16417235285303</c:v>
                </c:pt>
                <c:pt idx="250422">
                  <c:v>580.16648910812705</c:v>
                </c:pt>
                <c:pt idx="250423">
                  <c:v>580.16880586340005</c:v>
                </c:pt>
                <c:pt idx="250424">
                  <c:v>580.17112261867396</c:v>
                </c:pt>
                <c:pt idx="250425">
                  <c:v>580.17343937394696</c:v>
                </c:pt>
                <c:pt idx="250426">
                  <c:v>580.17575612922099</c:v>
                </c:pt>
                <c:pt idx="250427">
                  <c:v>580.17807288449501</c:v>
                </c:pt>
                <c:pt idx="250428">
                  <c:v>580.18038963976801</c:v>
                </c:pt>
                <c:pt idx="250429">
                  <c:v>580.18270639504203</c:v>
                </c:pt>
                <c:pt idx="250430">
                  <c:v>580.18502315031503</c:v>
                </c:pt>
                <c:pt idx="250431">
                  <c:v>580.18733990558906</c:v>
                </c:pt>
                <c:pt idx="250432">
                  <c:v>580.18965666086206</c:v>
                </c:pt>
                <c:pt idx="250433">
                  <c:v>580.19197341613597</c:v>
                </c:pt>
                <c:pt idx="250434">
                  <c:v>580.19429017140999</c:v>
                </c:pt>
                <c:pt idx="250435">
                  <c:v>580.19660692668299</c:v>
                </c:pt>
                <c:pt idx="250436">
                  <c:v>580.19892368195701</c:v>
                </c:pt>
                <c:pt idx="250437">
                  <c:v>580.20124043723001</c:v>
                </c:pt>
                <c:pt idx="250438">
                  <c:v>580.20355719250404</c:v>
                </c:pt>
                <c:pt idx="250439">
                  <c:v>580.20587394777704</c:v>
                </c:pt>
                <c:pt idx="250440">
                  <c:v>580.20819070305095</c:v>
                </c:pt>
                <c:pt idx="250441">
                  <c:v>580.21050745832497</c:v>
                </c:pt>
                <c:pt idx="250442">
                  <c:v>580.21282421359797</c:v>
                </c:pt>
                <c:pt idx="250443">
                  <c:v>580.21514096887199</c:v>
                </c:pt>
                <c:pt idx="250444">
                  <c:v>580.21745772414499</c:v>
                </c:pt>
                <c:pt idx="250445">
                  <c:v>580.21977447941902</c:v>
                </c:pt>
                <c:pt idx="250446">
                  <c:v>580.22209123469202</c:v>
                </c:pt>
                <c:pt idx="250447">
                  <c:v>580.22440798996604</c:v>
                </c:pt>
                <c:pt idx="250448">
                  <c:v>580.22672474523995</c:v>
                </c:pt>
                <c:pt idx="250449">
                  <c:v>580.22904150051295</c:v>
                </c:pt>
                <c:pt idx="250450">
                  <c:v>580.23135825578697</c:v>
                </c:pt>
                <c:pt idx="250451">
                  <c:v>580.23367501105997</c:v>
                </c:pt>
                <c:pt idx="250452">
                  <c:v>580.235991766334</c:v>
                </c:pt>
                <c:pt idx="250453">
                  <c:v>580.238308521607</c:v>
                </c:pt>
                <c:pt idx="250454">
                  <c:v>580.24062527688102</c:v>
                </c:pt>
                <c:pt idx="250455">
                  <c:v>580.24294203215504</c:v>
                </c:pt>
                <c:pt idx="250456">
                  <c:v>580.24525878742804</c:v>
                </c:pt>
                <c:pt idx="250457">
                  <c:v>580.24757554270195</c:v>
                </c:pt>
                <c:pt idx="250458">
                  <c:v>580.24989229797495</c:v>
                </c:pt>
                <c:pt idx="250459">
                  <c:v>580.25220905324898</c:v>
                </c:pt>
                <c:pt idx="250460">
                  <c:v>580.25452580852198</c:v>
                </c:pt>
                <c:pt idx="250461">
                  <c:v>580.256842563796</c:v>
                </c:pt>
                <c:pt idx="250462">
                  <c:v>580.25915931907002</c:v>
                </c:pt>
                <c:pt idx="250463">
                  <c:v>580.26147607434302</c:v>
                </c:pt>
                <c:pt idx="250464">
                  <c:v>580.26379282961705</c:v>
                </c:pt>
                <c:pt idx="250465">
                  <c:v>580.26610958489005</c:v>
                </c:pt>
                <c:pt idx="250466">
                  <c:v>580.26842634016396</c:v>
                </c:pt>
                <c:pt idx="250467">
                  <c:v>580.27074309543696</c:v>
                </c:pt>
                <c:pt idx="250468">
                  <c:v>580.27305985071098</c:v>
                </c:pt>
                <c:pt idx="250469">
                  <c:v>580.27537660598398</c:v>
                </c:pt>
                <c:pt idx="250470">
                  <c:v>580.277693361258</c:v>
                </c:pt>
                <c:pt idx="250471">
                  <c:v>580.28001011653203</c:v>
                </c:pt>
                <c:pt idx="250472">
                  <c:v>580.28232687180503</c:v>
                </c:pt>
                <c:pt idx="250473">
                  <c:v>580.28464362707905</c:v>
                </c:pt>
                <c:pt idx="250474">
                  <c:v>580.28696038235205</c:v>
                </c:pt>
                <c:pt idx="250475">
                  <c:v>580.28927713762596</c:v>
                </c:pt>
                <c:pt idx="250476">
                  <c:v>580.29159389289896</c:v>
                </c:pt>
                <c:pt idx="250477">
                  <c:v>580.29391064817298</c:v>
                </c:pt>
                <c:pt idx="250478">
                  <c:v>580.29622740344701</c:v>
                </c:pt>
                <c:pt idx="250479">
                  <c:v>580.29854415872001</c:v>
                </c:pt>
                <c:pt idx="250480">
                  <c:v>580.30086091399403</c:v>
                </c:pt>
                <c:pt idx="250481">
                  <c:v>580.30317766926703</c:v>
                </c:pt>
                <c:pt idx="250482">
                  <c:v>580.30549442454105</c:v>
                </c:pt>
                <c:pt idx="250483">
                  <c:v>580.30781117981405</c:v>
                </c:pt>
                <c:pt idx="250484">
                  <c:v>580.31012793508796</c:v>
                </c:pt>
                <c:pt idx="250485">
                  <c:v>580.31244469036199</c:v>
                </c:pt>
                <c:pt idx="250486">
                  <c:v>580.31476144563499</c:v>
                </c:pt>
                <c:pt idx="250487">
                  <c:v>580.31707820090901</c:v>
                </c:pt>
                <c:pt idx="250488">
                  <c:v>580.31939495618201</c:v>
                </c:pt>
                <c:pt idx="250489">
                  <c:v>580.32171171145603</c:v>
                </c:pt>
                <c:pt idx="250490">
                  <c:v>580.32402846672903</c:v>
                </c:pt>
                <c:pt idx="250491">
                  <c:v>580.32634522200306</c:v>
                </c:pt>
                <c:pt idx="250492">
                  <c:v>580.32866197727697</c:v>
                </c:pt>
                <c:pt idx="250493">
                  <c:v>580.33097873254997</c:v>
                </c:pt>
                <c:pt idx="250494">
                  <c:v>580.33329548782399</c:v>
                </c:pt>
                <c:pt idx="250495">
                  <c:v>580.33561224309699</c:v>
                </c:pt>
                <c:pt idx="250496">
                  <c:v>580.33792899837101</c:v>
                </c:pt>
                <c:pt idx="250497">
                  <c:v>580.34024575364401</c:v>
                </c:pt>
                <c:pt idx="250498">
                  <c:v>580.34256250891804</c:v>
                </c:pt>
                <c:pt idx="250499">
                  <c:v>580.34487926419195</c:v>
                </c:pt>
                <c:pt idx="250500">
                  <c:v>580.34719601946495</c:v>
                </c:pt>
                <c:pt idx="250501">
                  <c:v>580.34951277473897</c:v>
                </c:pt>
                <c:pt idx="250502">
                  <c:v>580.35182953001197</c:v>
                </c:pt>
                <c:pt idx="250503">
                  <c:v>580.35414628528599</c:v>
                </c:pt>
                <c:pt idx="250504">
                  <c:v>580.35646304055899</c:v>
                </c:pt>
                <c:pt idx="250505">
                  <c:v>580.35877979583302</c:v>
                </c:pt>
                <c:pt idx="250506">
                  <c:v>580.36109655110704</c:v>
                </c:pt>
                <c:pt idx="250507">
                  <c:v>580.36341330638004</c:v>
                </c:pt>
                <c:pt idx="250508">
                  <c:v>580.36573006165395</c:v>
                </c:pt>
                <c:pt idx="250509">
                  <c:v>580.36804681692695</c:v>
                </c:pt>
                <c:pt idx="250510">
                  <c:v>580.37036357220097</c:v>
                </c:pt>
                <c:pt idx="250511">
                  <c:v>580.37268032747397</c:v>
                </c:pt>
                <c:pt idx="250512">
                  <c:v>580.374997082748</c:v>
                </c:pt>
                <c:pt idx="250513">
                  <c:v>580.37731383802202</c:v>
                </c:pt>
                <c:pt idx="250514">
                  <c:v>580.37963059329502</c:v>
                </c:pt>
                <c:pt idx="250515">
                  <c:v>580.38194734856904</c:v>
                </c:pt>
                <c:pt idx="250516">
                  <c:v>580.38426410384204</c:v>
                </c:pt>
                <c:pt idx="250517">
                  <c:v>580.38658085911595</c:v>
                </c:pt>
                <c:pt idx="250518">
                  <c:v>580.38889761438895</c:v>
                </c:pt>
                <c:pt idx="250519">
                  <c:v>580.39121436966298</c:v>
                </c:pt>
                <c:pt idx="250520">
                  <c:v>580.39353112493598</c:v>
                </c:pt>
                <c:pt idx="250521">
                  <c:v>580.39584788021</c:v>
                </c:pt>
                <c:pt idx="250522">
                  <c:v>580.39816463548402</c:v>
                </c:pt>
                <c:pt idx="250523">
                  <c:v>580.40048139075702</c:v>
                </c:pt>
                <c:pt idx="250524">
                  <c:v>580.40279814603105</c:v>
                </c:pt>
                <c:pt idx="250525">
                  <c:v>580.40511490130405</c:v>
                </c:pt>
                <c:pt idx="250526">
                  <c:v>580.40743165657796</c:v>
                </c:pt>
                <c:pt idx="250527">
                  <c:v>580.40974841185096</c:v>
                </c:pt>
                <c:pt idx="250528">
                  <c:v>580.41206516712498</c:v>
                </c:pt>
                <c:pt idx="250529">
                  <c:v>580.414381922399</c:v>
                </c:pt>
                <c:pt idx="250530">
                  <c:v>580.416698677672</c:v>
                </c:pt>
                <c:pt idx="250531">
                  <c:v>580.41901543294603</c:v>
                </c:pt>
                <c:pt idx="250532">
                  <c:v>580.42133218821903</c:v>
                </c:pt>
                <c:pt idx="250533">
                  <c:v>580.42364894349305</c:v>
                </c:pt>
                <c:pt idx="250534">
                  <c:v>580.42596569876605</c:v>
                </c:pt>
                <c:pt idx="250535">
                  <c:v>580.42828245403996</c:v>
                </c:pt>
                <c:pt idx="250536">
                  <c:v>580.43059920931398</c:v>
                </c:pt>
                <c:pt idx="250537">
                  <c:v>580.43291596458698</c:v>
                </c:pt>
                <c:pt idx="250538">
                  <c:v>580.43523271986101</c:v>
                </c:pt>
                <c:pt idx="250539">
                  <c:v>580.43754947513401</c:v>
                </c:pt>
                <c:pt idx="250540">
                  <c:v>580.43986623040803</c:v>
                </c:pt>
                <c:pt idx="250541">
                  <c:v>580.44218298568103</c:v>
                </c:pt>
                <c:pt idx="250542">
                  <c:v>580.44449974095505</c:v>
                </c:pt>
                <c:pt idx="250543">
                  <c:v>580.44681649622896</c:v>
                </c:pt>
                <c:pt idx="250544">
                  <c:v>580.44913325150196</c:v>
                </c:pt>
                <c:pt idx="250545">
                  <c:v>580.45145000677599</c:v>
                </c:pt>
                <c:pt idx="250546">
                  <c:v>580.45376676204899</c:v>
                </c:pt>
                <c:pt idx="250547">
                  <c:v>580.45608351732301</c:v>
                </c:pt>
                <c:pt idx="250548">
                  <c:v>580.45840027259601</c:v>
                </c:pt>
                <c:pt idx="250549">
                  <c:v>580.46071702787003</c:v>
                </c:pt>
                <c:pt idx="250550">
                  <c:v>580.46303378314406</c:v>
                </c:pt>
                <c:pt idx="250551">
                  <c:v>580.46535053841706</c:v>
                </c:pt>
                <c:pt idx="250552">
                  <c:v>580.46766729369097</c:v>
                </c:pt>
                <c:pt idx="250553">
                  <c:v>580.46998404896397</c:v>
                </c:pt>
                <c:pt idx="250554">
                  <c:v>580.47230080423799</c:v>
                </c:pt>
                <c:pt idx="250555">
                  <c:v>580.47461755951099</c:v>
                </c:pt>
                <c:pt idx="250556">
                  <c:v>580.47693431478501</c:v>
                </c:pt>
                <c:pt idx="250557">
                  <c:v>580.47925107005904</c:v>
                </c:pt>
                <c:pt idx="250558">
                  <c:v>580.48156782533204</c:v>
                </c:pt>
                <c:pt idx="250559">
                  <c:v>580.48388458060595</c:v>
                </c:pt>
                <c:pt idx="250560">
                  <c:v>580.48620133587895</c:v>
                </c:pt>
                <c:pt idx="250561">
                  <c:v>580.48851809115297</c:v>
                </c:pt>
                <c:pt idx="250562">
                  <c:v>580.49083484642597</c:v>
                </c:pt>
                <c:pt idx="250563">
                  <c:v>580.49315160169999</c:v>
                </c:pt>
                <c:pt idx="250564">
                  <c:v>580.49546835697299</c:v>
                </c:pt>
                <c:pt idx="250565">
                  <c:v>580.49778511224702</c:v>
                </c:pt>
                <c:pt idx="250566">
                  <c:v>580.50010186752104</c:v>
                </c:pt>
                <c:pt idx="250567">
                  <c:v>580.50241862279404</c:v>
                </c:pt>
                <c:pt idx="250568">
                  <c:v>580.50473537806795</c:v>
                </c:pt>
                <c:pt idx="250569">
                  <c:v>580.50705213334095</c:v>
                </c:pt>
                <c:pt idx="250570">
                  <c:v>580.50936888861497</c:v>
                </c:pt>
                <c:pt idx="250571">
                  <c:v>580.51168564388797</c:v>
                </c:pt>
                <c:pt idx="250572">
                  <c:v>580.514002399162</c:v>
                </c:pt>
                <c:pt idx="250573">
                  <c:v>580.51631915443602</c:v>
                </c:pt>
                <c:pt idx="250574">
                  <c:v>580.51863590970902</c:v>
                </c:pt>
                <c:pt idx="250575">
                  <c:v>580.52095266498304</c:v>
                </c:pt>
                <c:pt idx="250576">
                  <c:v>580.52326942025604</c:v>
                </c:pt>
                <c:pt idx="250577">
                  <c:v>580.52558617552995</c:v>
                </c:pt>
                <c:pt idx="250578">
                  <c:v>580.52790293080295</c:v>
                </c:pt>
                <c:pt idx="250579">
                  <c:v>580.53021968607698</c:v>
                </c:pt>
                <c:pt idx="250580">
                  <c:v>580.532536441351</c:v>
                </c:pt>
                <c:pt idx="250581">
                  <c:v>580.534853196624</c:v>
                </c:pt>
                <c:pt idx="250582">
                  <c:v>580.53716995189802</c:v>
                </c:pt>
                <c:pt idx="250583">
                  <c:v>580.53948670717102</c:v>
                </c:pt>
                <c:pt idx="250584">
                  <c:v>580.54180346244505</c:v>
                </c:pt>
                <c:pt idx="250585">
                  <c:v>580.54412021771805</c:v>
                </c:pt>
                <c:pt idx="250586">
                  <c:v>580.54643697299196</c:v>
                </c:pt>
                <c:pt idx="250587">
                  <c:v>580.54875372826598</c:v>
                </c:pt>
                <c:pt idx="250588">
                  <c:v>580.55107048353898</c:v>
                </c:pt>
                <c:pt idx="250589">
                  <c:v>580.553387238813</c:v>
                </c:pt>
                <c:pt idx="250590">
                  <c:v>580.555703994086</c:v>
                </c:pt>
                <c:pt idx="250591">
                  <c:v>580.55802074936003</c:v>
                </c:pt>
                <c:pt idx="250592">
                  <c:v>580.56033750463303</c:v>
                </c:pt>
                <c:pt idx="250593">
                  <c:v>580.56265425990705</c:v>
                </c:pt>
                <c:pt idx="250594">
                  <c:v>580.56497101518096</c:v>
                </c:pt>
                <c:pt idx="250595">
                  <c:v>580.56728777045396</c:v>
                </c:pt>
                <c:pt idx="250596">
                  <c:v>580.56960452572798</c:v>
                </c:pt>
                <c:pt idx="250597">
                  <c:v>580.57192128100098</c:v>
                </c:pt>
                <c:pt idx="250598">
                  <c:v>580.57423803627501</c:v>
                </c:pt>
                <c:pt idx="250599">
                  <c:v>580.57655479154801</c:v>
                </c:pt>
                <c:pt idx="250600">
                  <c:v>580.57887154682203</c:v>
                </c:pt>
                <c:pt idx="250601">
                  <c:v>580.58118830209605</c:v>
                </c:pt>
                <c:pt idx="250602">
                  <c:v>580.58350505736905</c:v>
                </c:pt>
                <c:pt idx="250603">
                  <c:v>580.58582181264296</c:v>
                </c:pt>
                <c:pt idx="250604">
                  <c:v>580.58813856791596</c:v>
                </c:pt>
                <c:pt idx="250605">
                  <c:v>580.59045532318999</c:v>
                </c:pt>
                <c:pt idx="250606">
                  <c:v>580.59277207846299</c:v>
                </c:pt>
                <c:pt idx="250607">
                  <c:v>580.59508883373701</c:v>
                </c:pt>
                <c:pt idx="250608">
                  <c:v>580.59740558901103</c:v>
                </c:pt>
                <c:pt idx="250609">
                  <c:v>580.59972234428403</c:v>
                </c:pt>
                <c:pt idx="250610">
                  <c:v>580.60203909955806</c:v>
                </c:pt>
                <c:pt idx="250611">
                  <c:v>580.60435585483106</c:v>
                </c:pt>
                <c:pt idx="250612">
                  <c:v>580.60667261010497</c:v>
                </c:pt>
                <c:pt idx="250613">
                  <c:v>580.60898936537797</c:v>
                </c:pt>
                <c:pt idx="250614">
                  <c:v>580.61130612065199</c:v>
                </c:pt>
                <c:pt idx="250615">
                  <c:v>580.61362287592499</c:v>
                </c:pt>
                <c:pt idx="250616">
                  <c:v>580.61593963119901</c:v>
                </c:pt>
                <c:pt idx="250617">
                  <c:v>580.61825638647304</c:v>
                </c:pt>
                <c:pt idx="250618">
                  <c:v>580.62057314174604</c:v>
                </c:pt>
                <c:pt idx="250619">
                  <c:v>580.62288989701995</c:v>
                </c:pt>
                <c:pt idx="250620">
                  <c:v>580.62520665229295</c:v>
                </c:pt>
                <c:pt idx="250621">
                  <c:v>580.62752340756697</c:v>
                </c:pt>
                <c:pt idx="250622">
                  <c:v>580.62984016283997</c:v>
                </c:pt>
                <c:pt idx="250623">
                  <c:v>580.63215691811399</c:v>
                </c:pt>
                <c:pt idx="250624">
                  <c:v>580.63447367338802</c:v>
                </c:pt>
                <c:pt idx="250625">
                  <c:v>580.63679042866102</c:v>
                </c:pt>
                <c:pt idx="250626">
                  <c:v>580.63910718393504</c:v>
                </c:pt>
                <c:pt idx="250627">
                  <c:v>580.64142393920804</c:v>
                </c:pt>
                <c:pt idx="250628">
                  <c:v>580.64374069448195</c:v>
                </c:pt>
                <c:pt idx="250629">
                  <c:v>580.64605744975495</c:v>
                </c:pt>
                <c:pt idx="250630">
                  <c:v>580.64837420502897</c:v>
                </c:pt>
                <c:pt idx="250631">
                  <c:v>580.650690960303</c:v>
                </c:pt>
                <c:pt idx="250632">
                  <c:v>580.653007715576</c:v>
                </c:pt>
                <c:pt idx="250633">
                  <c:v>580.65532447085002</c:v>
                </c:pt>
                <c:pt idx="250634">
                  <c:v>580.65764122612302</c:v>
                </c:pt>
                <c:pt idx="250635">
                  <c:v>580.65995798139704</c:v>
                </c:pt>
                <c:pt idx="250636">
                  <c:v>580.66227473667004</c:v>
                </c:pt>
                <c:pt idx="250637">
                  <c:v>580.66459149194395</c:v>
                </c:pt>
                <c:pt idx="250638">
                  <c:v>580.66690824721798</c:v>
                </c:pt>
                <c:pt idx="250639">
                  <c:v>580.66922500249098</c:v>
                </c:pt>
                <c:pt idx="250640">
                  <c:v>580.671541757765</c:v>
                </c:pt>
                <c:pt idx="250641">
                  <c:v>580.673858513038</c:v>
                </c:pt>
                <c:pt idx="250642">
                  <c:v>580.67617526831202</c:v>
                </c:pt>
                <c:pt idx="250643">
                  <c:v>580.67849202358502</c:v>
                </c:pt>
                <c:pt idx="250644">
                  <c:v>580.68080877885905</c:v>
                </c:pt>
                <c:pt idx="250645">
                  <c:v>580.68312553413296</c:v>
                </c:pt>
                <c:pt idx="250646">
                  <c:v>580.68544228940596</c:v>
                </c:pt>
                <c:pt idx="250647">
                  <c:v>580.68775904467998</c:v>
                </c:pt>
                <c:pt idx="250648">
                  <c:v>580.69007579995298</c:v>
                </c:pt>
                <c:pt idx="250649">
                  <c:v>580.692392555227</c:v>
                </c:pt>
                <c:pt idx="250650">
                  <c:v>580.6947093105</c:v>
                </c:pt>
                <c:pt idx="250651">
                  <c:v>580.69702606577403</c:v>
                </c:pt>
                <c:pt idx="250652">
                  <c:v>580.69934282104805</c:v>
                </c:pt>
                <c:pt idx="250653">
                  <c:v>580.70165957632105</c:v>
                </c:pt>
                <c:pt idx="250654">
                  <c:v>580.70397633159496</c:v>
                </c:pt>
                <c:pt idx="250655">
                  <c:v>580.70629308686796</c:v>
                </c:pt>
                <c:pt idx="250656">
                  <c:v>580.70860984214198</c:v>
                </c:pt>
                <c:pt idx="250657">
                  <c:v>580.71092659741498</c:v>
                </c:pt>
                <c:pt idx="250658">
                  <c:v>580.71324335268901</c:v>
                </c:pt>
                <c:pt idx="250659">
                  <c:v>580.71556010796303</c:v>
                </c:pt>
                <c:pt idx="250660">
                  <c:v>580.71787686323603</c:v>
                </c:pt>
                <c:pt idx="250661">
                  <c:v>580.72019361851005</c:v>
                </c:pt>
                <c:pt idx="250662">
                  <c:v>580.72251037378305</c:v>
                </c:pt>
                <c:pt idx="250663">
                  <c:v>580.72482712905696</c:v>
                </c:pt>
                <c:pt idx="250664">
                  <c:v>580.72714388432996</c:v>
                </c:pt>
                <c:pt idx="250665">
                  <c:v>580.72946063960399</c:v>
                </c:pt>
                <c:pt idx="250666">
                  <c:v>580.73177739487699</c:v>
                </c:pt>
                <c:pt idx="250667">
                  <c:v>580.73409415015101</c:v>
                </c:pt>
                <c:pt idx="250668">
                  <c:v>580.73641090542503</c:v>
                </c:pt>
                <c:pt idx="250669">
                  <c:v>580.73872766069803</c:v>
                </c:pt>
                <c:pt idx="250670">
                  <c:v>580.74104441597206</c:v>
                </c:pt>
                <c:pt idx="250671">
                  <c:v>580.74336117124506</c:v>
                </c:pt>
                <c:pt idx="250672">
                  <c:v>580.74567792651897</c:v>
                </c:pt>
                <c:pt idx="250673">
                  <c:v>580.74799468179197</c:v>
                </c:pt>
                <c:pt idx="250674">
                  <c:v>580.75031143706599</c:v>
                </c:pt>
                <c:pt idx="250675">
                  <c:v>580.75262819234001</c:v>
                </c:pt>
                <c:pt idx="250676">
                  <c:v>580.75494494761301</c:v>
                </c:pt>
                <c:pt idx="250677">
                  <c:v>580.75726170288704</c:v>
                </c:pt>
                <c:pt idx="250678">
                  <c:v>580.75957845816004</c:v>
                </c:pt>
                <c:pt idx="250679">
                  <c:v>580.76189521343395</c:v>
                </c:pt>
                <c:pt idx="250680">
                  <c:v>580.76421196870695</c:v>
                </c:pt>
                <c:pt idx="250681">
                  <c:v>580.76652872398097</c:v>
                </c:pt>
                <c:pt idx="250682">
                  <c:v>580.76884547925499</c:v>
                </c:pt>
                <c:pt idx="250683">
                  <c:v>580.77116223452799</c:v>
                </c:pt>
                <c:pt idx="250684">
                  <c:v>580.77347898980202</c:v>
                </c:pt>
                <c:pt idx="250685">
                  <c:v>580.77579574507502</c:v>
                </c:pt>
                <c:pt idx="250686">
                  <c:v>580.77811250034904</c:v>
                </c:pt>
                <c:pt idx="250687">
                  <c:v>580.78042925562204</c:v>
                </c:pt>
                <c:pt idx="250688">
                  <c:v>580.78274601089595</c:v>
                </c:pt>
                <c:pt idx="250689">
                  <c:v>580.78506276616997</c:v>
                </c:pt>
                <c:pt idx="250690">
                  <c:v>580.78737952144297</c:v>
                </c:pt>
                <c:pt idx="250691">
                  <c:v>580.789696276717</c:v>
                </c:pt>
                <c:pt idx="250692">
                  <c:v>580.79201303199</c:v>
                </c:pt>
                <c:pt idx="250693">
                  <c:v>580.79432978726402</c:v>
                </c:pt>
                <c:pt idx="250694">
                  <c:v>580.79664654253702</c:v>
                </c:pt>
                <c:pt idx="250695">
                  <c:v>580.79896329781104</c:v>
                </c:pt>
                <c:pt idx="250696">
                  <c:v>580.80128005308495</c:v>
                </c:pt>
                <c:pt idx="250697">
                  <c:v>580.80359680835795</c:v>
                </c:pt>
                <c:pt idx="250698">
                  <c:v>580.80591356363198</c:v>
                </c:pt>
                <c:pt idx="250699">
                  <c:v>580.80823031890498</c:v>
                </c:pt>
                <c:pt idx="250700">
                  <c:v>580.810547074179</c:v>
                </c:pt>
                <c:pt idx="250701">
                  <c:v>580.812863829452</c:v>
                </c:pt>
                <c:pt idx="250702">
                  <c:v>580.81518058472602</c:v>
                </c:pt>
                <c:pt idx="250703">
                  <c:v>580.81749734000005</c:v>
                </c:pt>
                <c:pt idx="250704">
                  <c:v>580.81981409527305</c:v>
                </c:pt>
                <c:pt idx="250705">
                  <c:v>580.82213085054696</c:v>
                </c:pt>
                <c:pt idx="250706">
                  <c:v>580.82444760581996</c:v>
                </c:pt>
                <c:pt idx="250707">
                  <c:v>580.82676436109398</c:v>
                </c:pt>
                <c:pt idx="250708">
                  <c:v>580.82908111636698</c:v>
                </c:pt>
                <c:pt idx="250709">
                  <c:v>580.831397871641</c:v>
                </c:pt>
                <c:pt idx="250710">
                  <c:v>580.83371462691503</c:v>
                </c:pt>
                <c:pt idx="250711">
                  <c:v>580.83603138218803</c:v>
                </c:pt>
                <c:pt idx="250712">
                  <c:v>580.83834813746205</c:v>
                </c:pt>
                <c:pt idx="250713">
                  <c:v>580.84066489273505</c:v>
                </c:pt>
                <c:pt idx="250714">
                  <c:v>580.84298164800896</c:v>
                </c:pt>
                <c:pt idx="250715">
                  <c:v>580.84529840328196</c:v>
                </c:pt>
                <c:pt idx="250716">
                  <c:v>580.84761515855598</c:v>
                </c:pt>
                <c:pt idx="250717">
                  <c:v>580.84993191382898</c:v>
                </c:pt>
                <c:pt idx="250718">
                  <c:v>580.85224866910301</c:v>
                </c:pt>
                <c:pt idx="250719">
                  <c:v>580.85456542437703</c:v>
                </c:pt>
                <c:pt idx="250720">
                  <c:v>580.85688217965003</c:v>
                </c:pt>
                <c:pt idx="250721">
                  <c:v>580.85919893492405</c:v>
                </c:pt>
                <c:pt idx="250722">
                  <c:v>580.86151569019705</c:v>
                </c:pt>
                <c:pt idx="250723">
                  <c:v>580.86383244547096</c:v>
                </c:pt>
                <c:pt idx="250724">
                  <c:v>580.86614920074396</c:v>
                </c:pt>
                <c:pt idx="250725">
                  <c:v>580.86846595601799</c:v>
                </c:pt>
                <c:pt idx="250726">
                  <c:v>580.87078271129201</c:v>
                </c:pt>
                <c:pt idx="250727">
                  <c:v>580.87309946656501</c:v>
                </c:pt>
                <c:pt idx="250728">
                  <c:v>580.87541622183903</c:v>
                </c:pt>
                <c:pt idx="250729">
                  <c:v>580.87773297711203</c:v>
                </c:pt>
                <c:pt idx="250730">
                  <c:v>580.88004973238606</c:v>
                </c:pt>
                <c:pt idx="250731">
                  <c:v>580.88236648765906</c:v>
                </c:pt>
                <c:pt idx="250732">
                  <c:v>580.88468324293297</c:v>
                </c:pt>
                <c:pt idx="250733">
                  <c:v>580.88699999820699</c:v>
                </c:pt>
                <c:pt idx="250734">
                  <c:v>580.88931675347999</c:v>
                </c:pt>
                <c:pt idx="250735">
                  <c:v>580.89163350875401</c:v>
                </c:pt>
                <c:pt idx="250736">
                  <c:v>580.89395026402701</c:v>
                </c:pt>
                <c:pt idx="250737">
                  <c:v>580.89626701930104</c:v>
                </c:pt>
                <c:pt idx="250738">
                  <c:v>580.89858377457404</c:v>
                </c:pt>
                <c:pt idx="250739">
                  <c:v>580.90090052984795</c:v>
                </c:pt>
                <c:pt idx="250740">
                  <c:v>580.90321728512197</c:v>
                </c:pt>
                <c:pt idx="250741">
                  <c:v>580.90553404039497</c:v>
                </c:pt>
                <c:pt idx="250742">
                  <c:v>580.90785079566899</c:v>
                </c:pt>
                <c:pt idx="250743">
                  <c:v>580.91016755094199</c:v>
                </c:pt>
                <c:pt idx="250744">
                  <c:v>580.91248430621602</c:v>
                </c:pt>
                <c:pt idx="250745">
                  <c:v>580.91480106148902</c:v>
                </c:pt>
                <c:pt idx="250746">
                  <c:v>580.91711781676304</c:v>
                </c:pt>
                <c:pt idx="250747">
                  <c:v>580.91943457203695</c:v>
                </c:pt>
                <c:pt idx="250748">
                  <c:v>580.92175132730995</c:v>
                </c:pt>
                <c:pt idx="250749">
                  <c:v>580.92406808258397</c:v>
                </c:pt>
                <c:pt idx="250750">
                  <c:v>580.92638483785697</c:v>
                </c:pt>
                <c:pt idx="250751">
                  <c:v>580.928701593131</c:v>
                </c:pt>
                <c:pt idx="250752">
                  <c:v>580.931018348404</c:v>
                </c:pt>
                <c:pt idx="250753">
                  <c:v>580.93333510367802</c:v>
                </c:pt>
                <c:pt idx="250754">
                  <c:v>580.93565185895204</c:v>
                </c:pt>
                <c:pt idx="250755">
                  <c:v>580.93796861422504</c:v>
                </c:pt>
                <c:pt idx="250756">
                  <c:v>580.94028536949895</c:v>
                </c:pt>
                <c:pt idx="250757">
                  <c:v>580.94260212477195</c:v>
                </c:pt>
                <c:pt idx="250758">
                  <c:v>580.94491888004598</c:v>
                </c:pt>
                <c:pt idx="250759">
                  <c:v>580.94723563531898</c:v>
                </c:pt>
                <c:pt idx="250760">
                  <c:v>580.949552390593</c:v>
                </c:pt>
                <c:pt idx="250761">
                  <c:v>580.95186914586702</c:v>
                </c:pt>
                <c:pt idx="250762">
                  <c:v>580.95418590114002</c:v>
                </c:pt>
                <c:pt idx="250763">
                  <c:v>580.95650265641405</c:v>
                </c:pt>
                <c:pt idx="250764">
                  <c:v>580.95881941168705</c:v>
                </c:pt>
                <c:pt idx="250765">
                  <c:v>580.96113616696096</c:v>
                </c:pt>
                <c:pt idx="250766">
                  <c:v>580.96345292223396</c:v>
                </c:pt>
                <c:pt idx="250767">
                  <c:v>580.96576967750798</c:v>
                </c:pt>
                <c:pt idx="250768">
                  <c:v>580.96808643278098</c:v>
                </c:pt>
                <c:pt idx="250769">
                  <c:v>580.970403188055</c:v>
                </c:pt>
                <c:pt idx="250770">
                  <c:v>580.97271994332903</c:v>
                </c:pt>
                <c:pt idx="250771">
                  <c:v>580.97503669860203</c:v>
                </c:pt>
                <c:pt idx="250772">
                  <c:v>580.97735345387605</c:v>
                </c:pt>
                <c:pt idx="250773">
                  <c:v>580.97967020914905</c:v>
                </c:pt>
                <c:pt idx="250774">
                  <c:v>580.98198696442296</c:v>
                </c:pt>
                <c:pt idx="250775">
                  <c:v>580.98430371969596</c:v>
                </c:pt>
                <c:pt idx="250776">
                  <c:v>580.98662047496998</c:v>
                </c:pt>
                <c:pt idx="250777">
                  <c:v>580.98893723024401</c:v>
                </c:pt>
                <c:pt idx="250778">
                  <c:v>580.99125398551701</c:v>
                </c:pt>
                <c:pt idx="250779">
                  <c:v>580.99357074079103</c:v>
                </c:pt>
                <c:pt idx="250780">
                  <c:v>580.99588749606403</c:v>
                </c:pt>
                <c:pt idx="250781">
                  <c:v>580.99820425133805</c:v>
                </c:pt>
                <c:pt idx="250782">
                  <c:v>581.00052100661105</c:v>
                </c:pt>
                <c:pt idx="250783">
                  <c:v>581.00283776188496</c:v>
                </c:pt>
                <c:pt idx="250784">
                  <c:v>581.00515451715899</c:v>
                </c:pt>
                <c:pt idx="250785">
                  <c:v>581.00747127243199</c:v>
                </c:pt>
                <c:pt idx="250786">
                  <c:v>581.00978802770601</c:v>
                </c:pt>
                <c:pt idx="250787">
                  <c:v>581.01210478297901</c:v>
                </c:pt>
                <c:pt idx="250788">
                  <c:v>581.01442153825303</c:v>
                </c:pt>
                <c:pt idx="250789">
                  <c:v>581.01673829352603</c:v>
                </c:pt>
                <c:pt idx="250790">
                  <c:v>581.01905504880006</c:v>
                </c:pt>
                <c:pt idx="250791">
                  <c:v>581.02137180407396</c:v>
                </c:pt>
                <c:pt idx="250792">
                  <c:v>581.02368855934697</c:v>
                </c:pt>
                <c:pt idx="250793">
                  <c:v>581.02600531462099</c:v>
                </c:pt>
                <c:pt idx="250794">
                  <c:v>581.02832206989399</c:v>
                </c:pt>
                <c:pt idx="250795">
                  <c:v>581.03063882516801</c:v>
                </c:pt>
                <c:pt idx="250796">
                  <c:v>581.03295558044101</c:v>
                </c:pt>
                <c:pt idx="250797">
                  <c:v>581.03527233571504</c:v>
                </c:pt>
                <c:pt idx="250798">
                  <c:v>581.03758909098894</c:v>
                </c:pt>
                <c:pt idx="250799">
                  <c:v>581.03990584626195</c:v>
                </c:pt>
                <c:pt idx="250800">
                  <c:v>581.04222260153597</c:v>
                </c:pt>
                <c:pt idx="250801">
                  <c:v>581.04453935680897</c:v>
                </c:pt>
                <c:pt idx="250802">
                  <c:v>581.04685611208299</c:v>
                </c:pt>
                <c:pt idx="250803">
                  <c:v>581.04917286735599</c:v>
                </c:pt>
                <c:pt idx="250804">
                  <c:v>581.05148962263002</c:v>
                </c:pt>
                <c:pt idx="250805">
                  <c:v>581.05380637790404</c:v>
                </c:pt>
                <c:pt idx="250806">
                  <c:v>581.05612313317704</c:v>
                </c:pt>
                <c:pt idx="250807">
                  <c:v>581.05843988845095</c:v>
                </c:pt>
                <c:pt idx="250808">
                  <c:v>581.06075664372395</c:v>
                </c:pt>
                <c:pt idx="250809">
                  <c:v>581.06307339899797</c:v>
                </c:pt>
                <c:pt idx="250810">
                  <c:v>581.06539015427097</c:v>
                </c:pt>
                <c:pt idx="250811">
                  <c:v>581.067706909545</c:v>
                </c:pt>
                <c:pt idx="250812">
                  <c:v>581.07002366481902</c:v>
                </c:pt>
                <c:pt idx="250813">
                  <c:v>581.07234042009202</c:v>
                </c:pt>
                <c:pt idx="250814">
                  <c:v>581.07465717536604</c:v>
                </c:pt>
                <c:pt idx="250815">
                  <c:v>581.07697393063904</c:v>
                </c:pt>
                <c:pt idx="250816">
                  <c:v>581.07929068591295</c:v>
                </c:pt>
                <c:pt idx="250817">
                  <c:v>581.08160744118595</c:v>
                </c:pt>
                <c:pt idx="250818">
                  <c:v>581.08392419645998</c:v>
                </c:pt>
                <c:pt idx="250819">
                  <c:v>581.08624095173298</c:v>
                </c:pt>
                <c:pt idx="250820">
                  <c:v>581.088557707007</c:v>
                </c:pt>
                <c:pt idx="250821">
                  <c:v>581.09087446228102</c:v>
                </c:pt>
                <c:pt idx="250822">
                  <c:v>581.09319121755402</c:v>
                </c:pt>
                <c:pt idx="250823">
                  <c:v>581.09550797282805</c:v>
                </c:pt>
                <c:pt idx="250824">
                  <c:v>581.09782472810105</c:v>
                </c:pt>
                <c:pt idx="250825">
                  <c:v>581.10014148337495</c:v>
                </c:pt>
                <c:pt idx="250826">
                  <c:v>581.10245823864796</c:v>
                </c:pt>
                <c:pt idx="250827">
                  <c:v>581.10477499392198</c:v>
                </c:pt>
                <c:pt idx="250828">
                  <c:v>581.107091749196</c:v>
                </c:pt>
                <c:pt idx="250829">
                  <c:v>581.109408504469</c:v>
                </c:pt>
                <c:pt idx="250830">
                  <c:v>581.11172525974303</c:v>
                </c:pt>
                <c:pt idx="250831">
                  <c:v>581.11404201501603</c:v>
                </c:pt>
                <c:pt idx="250832">
                  <c:v>581.11635877029005</c:v>
                </c:pt>
                <c:pt idx="250833">
                  <c:v>581.11867552556305</c:v>
                </c:pt>
                <c:pt idx="250834">
                  <c:v>581.12099228083696</c:v>
                </c:pt>
                <c:pt idx="250835">
                  <c:v>581.12330903611098</c:v>
                </c:pt>
                <c:pt idx="250836">
                  <c:v>581.12562579138398</c:v>
                </c:pt>
                <c:pt idx="250837">
                  <c:v>581.12794254665801</c:v>
                </c:pt>
                <c:pt idx="250838">
                  <c:v>581.13025930193101</c:v>
                </c:pt>
                <c:pt idx="250839">
                  <c:v>581.13257605720503</c:v>
                </c:pt>
                <c:pt idx="250840">
                  <c:v>581.13489281247803</c:v>
                </c:pt>
                <c:pt idx="250841">
                  <c:v>581.13720956775205</c:v>
                </c:pt>
                <c:pt idx="250842">
                  <c:v>581.13952632302596</c:v>
                </c:pt>
                <c:pt idx="250843">
                  <c:v>581.14184307829896</c:v>
                </c:pt>
                <c:pt idx="250844">
                  <c:v>581.14415983357299</c:v>
                </c:pt>
                <c:pt idx="250845">
                  <c:v>581.14647658884599</c:v>
                </c:pt>
                <c:pt idx="250846">
                  <c:v>581.14879334412001</c:v>
                </c:pt>
                <c:pt idx="250847">
                  <c:v>581.15111009939301</c:v>
                </c:pt>
                <c:pt idx="250848">
                  <c:v>581.15342685466703</c:v>
                </c:pt>
                <c:pt idx="250849">
                  <c:v>581.15574360994106</c:v>
                </c:pt>
                <c:pt idx="250850">
                  <c:v>581.15806036521406</c:v>
                </c:pt>
                <c:pt idx="250851">
                  <c:v>581.16037712048796</c:v>
                </c:pt>
                <c:pt idx="250852">
                  <c:v>581.16269387576097</c:v>
                </c:pt>
                <c:pt idx="250853">
                  <c:v>581.16501063103499</c:v>
                </c:pt>
                <c:pt idx="250854">
                  <c:v>581.16732738630799</c:v>
                </c:pt>
                <c:pt idx="250855">
                  <c:v>581.16964414158201</c:v>
                </c:pt>
                <c:pt idx="250856">
                  <c:v>581.17196089685604</c:v>
                </c:pt>
                <c:pt idx="250857">
                  <c:v>581.17427765212904</c:v>
                </c:pt>
                <c:pt idx="250858">
                  <c:v>581.17659440740294</c:v>
                </c:pt>
                <c:pt idx="250859">
                  <c:v>581.17891116267594</c:v>
                </c:pt>
                <c:pt idx="250860">
                  <c:v>581.18122791794997</c:v>
                </c:pt>
                <c:pt idx="250861">
                  <c:v>581.18354467322297</c:v>
                </c:pt>
                <c:pt idx="250862">
                  <c:v>581.18586142849699</c:v>
                </c:pt>
                <c:pt idx="250863">
                  <c:v>581.18817818376999</c:v>
                </c:pt>
                <c:pt idx="250864">
                  <c:v>581.19049493904402</c:v>
                </c:pt>
                <c:pt idx="250865">
                  <c:v>581.19281169431804</c:v>
                </c:pt>
                <c:pt idx="250866">
                  <c:v>581.19512844959104</c:v>
                </c:pt>
                <c:pt idx="250867">
                  <c:v>581.19744520486495</c:v>
                </c:pt>
                <c:pt idx="250868">
                  <c:v>581.19976196013795</c:v>
                </c:pt>
                <c:pt idx="250869">
                  <c:v>581.20207871541197</c:v>
                </c:pt>
                <c:pt idx="250870">
                  <c:v>581.20439547068497</c:v>
                </c:pt>
                <c:pt idx="250871">
                  <c:v>581.206712225959</c:v>
                </c:pt>
                <c:pt idx="250872">
                  <c:v>581.20902898123302</c:v>
                </c:pt>
                <c:pt idx="250873">
                  <c:v>581.21134573650602</c:v>
                </c:pt>
                <c:pt idx="250874">
                  <c:v>581.21366249178004</c:v>
                </c:pt>
                <c:pt idx="250875">
                  <c:v>581.21597924705304</c:v>
                </c:pt>
                <c:pt idx="250876">
                  <c:v>581.21829600232695</c:v>
                </c:pt>
                <c:pt idx="250877">
                  <c:v>581.22061275759995</c:v>
                </c:pt>
                <c:pt idx="250878">
                  <c:v>581.22292951287397</c:v>
                </c:pt>
                <c:pt idx="250879">
                  <c:v>581.225246268148</c:v>
                </c:pt>
                <c:pt idx="250880">
                  <c:v>581.227563023421</c:v>
                </c:pt>
                <c:pt idx="250881">
                  <c:v>581.22987977869502</c:v>
                </c:pt>
                <c:pt idx="250882">
                  <c:v>581.23219653396802</c:v>
                </c:pt>
                <c:pt idx="250883">
                  <c:v>581.23451328924205</c:v>
                </c:pt>
                <c:pt idx="250884">
                  <c:v>581.23683004451505</c:v>
                </c:pt>
                <c:pt idx="250885">
                  <c:v>581.23914679978895</c:v>
                </c:pt>
                <c:pt idx="250886">
                  <c:v>581.24146355506298</c:v>
                </c:pt>
                <c:pt idx="250887">
                  <c:v>581.24378031033598</c:v>
                </c:pt>
                <c:pt idx="250888">
                  <c:v>581.24609706561</c:v>
                </c:pt>
                <c:pt idx="250889">
                  <c:v>581.248413820883</c:v>
                </c:pt>
                <c:pt idx="250890">
                  <c:v>581.25073057615703</c:v>
                </c:pt>
                <c:pt idx="250891">
                  <c:v>581.25304733143003</c:v>
                </c:pt>
                <c:pt idx="250892">
                  <c:v>581.25536408670405</c:v>
                </c:pt>
                <c:pt idx="250893">
                  <c:v>581.25768084197796</c:v>
                </c:pt>
                <c:pt idx="250894">
                  <c:v>581.25999759725096</c:v>
                </c:pt>
                <c:pt idx="250895">
                  <c:v>581.26231435252498</c:v>
                </c:pt>
                <c:pt idx="250896">
                  <c:v>581.26463110779798</c:v>
                </c:pt>
                <c:pt idx="250897">
                  <c:v>581.26694786307201</c:v>
                </c:pt>
                <c:pt idx="250898">
                  <c:v>581.26926461834501</c:v>
                </c:pt>
                <c:pt idx="250899">
                  <c:v>581.27158137361903</c:v>
                </c:pt>
                <c:pt idx="250900">
                  <c:v>581.27389812889305</c:v>
                </c:pt>
                <c:pt idx="250901">
                  <c:v>581.27621488416605</c:v>
                </c:pt>
                <c:pt idx="250902">
                  <c:v>581.27853163943996</c:v>
                </c:pt>
                <c:pt idx="250903">
                  <c:v>581.28084839471296</c:v>
                </c:pt>
                <c:pt idx="250904">
                  <c:v>581.28316514998698</c:v>
                </c:pt>
                <c:pt idx="250905">
                  <c:v>581.28548190525999</c:v>
                </c:pt>
                <c:pt idx="250906">
                  <c:v>581.28779866053401</c:v>
                </c:pt>
                <c:pt idx="250907">
                  <c:v>581.29011541580803</c:v>
                </c:pt>
                <c:pt idx="250908">
                  <c:v>581.29243217108103</c:v>
                </c:pt>
                <c:pt idx="250909">
                  <c:v>581.29474892635506</c:v>
                </c:pt>
                <c:pt idx="250910">
                  <c:v>581.29706568162806</c:v>
                </c:pt>
                <c:pt idx="250911">
                  <c:v>581.29938243690196</c:v>
                </c:pt>
                <c:pt idx="250912">
                  <c:v>581.30169919217496</c:v>
                </c:pt>
                <c:pt idx="250913">
                  <c:v>581.30401594744899</c:v>
                </c:pt>
                <c:pt idx="250914">
                  <c:v>581.30633270272199</c:v>
                </c:pt>
                <c:pt idx="250915">
                  <c:v>581.30864945799601</c:v>
                </c:pt>
                <c:pt idx="250916">
                  <c:v>581.31096621327004</c:v>
                </c:pt>
                <c:pt idx="250917">
                  <c:v>581.31328296854304</c:v>
                </c:pt>
                <c:pt idx="250918">
                  <c:v>581.31559972381694</c:v>
                </c:pt>
                <c:pt idx="250919">
                  <c:v>581.31791647908994</c:v>
                </c:pt>
                <c:pt idx="250920">
                  <c:v>581.32023323436397</c:v>
                </c:pt>
                <c:pt idx="250921">
                  <c:v>581.32254998963697</c:v>
                </c:pt>
                <c:pt idx="250922">
                  <c:v>581.32486674491099</c:v>
                </c:pt>
                <c:pt idx="250923">
                  <c:v>581.32718350018501</c:v>
                </c:pt>
                <c:pt idx="250924">
                  <c:v>581.32950025545802</c:v>
                </c:pt>
                <c:pt idx="250925">
                  <c:v>581.33181701073204</c:v>
                </c:pt>
                <c:pt idx="250926">
                  <c:v>581.33413376600504</c:v>
                </c:pt>
                <c:pt idx="250927">
                  <c:v>581.33645052127895</c:v>
                </c:pt>
                <c:pt idx="250928">
                  <c:v>581.33876727655195</c:v>
                </c:pt>
                <c:pt idx="250929">
                  <c:v>581.34108403182597</c:v>
                </c:pt>
                <c:pt idx="250930">
                  <c:v>581.34340078709999</c:v>
                </c:pt>
                <c:pt idx="250931">
                  <c:v>581.345717542373</c:v>
                </c:pt>
                <c:pt idx="250932">
                  <c:v>581.34803429764702</c:v>
                </c:pt>
                <c:pt idx="250933">
                  <c:v>581.35035105292002</c:v>
                </c:pt>
                <c:pt idx="250934">
                  <c:v>581.35266780819404</c:v>
                </c:pt>
                <c:pt idx="250935">
                  <c:v>581.35498456346704</c:v>
                </c:pt>
                <c:pt idx="250936">
                  <c:v>581.35730131874095</c:v>
                </c:pt>
                <c:pt idx="250937">
                  <c:v>581.35961807401497</c:v>
                </c:pt>
                <c:pt idx="250938">
                  <c:v>581.36193482928797</c:v>
                </c:pt>
                <c:pt idx="250939">
                  <c:v>581.364251584562</c:v>
                </c:pt>
                <c:pt idx="250940">
                  <c:v>581.366568339835</c:v>
                </c:pt>
                <c:pt idx="250941">
                  <c:v>581.36888509510902</c:v>
                </c:pt>
                <c:pt idx="250942">
                  <c:v>581.37120185038202</c:v>
                </c:pt>
                <c:pt idx="250943">
                  <c:v>581.37351860565605</c:v>
                </c:pt>
                <c:pt idx="250944">
                  <c:v>581.37583536092995</c:v>
                </c:pt>
                <c:pt idx="250945">
                  <c:v>581.37815211620295</c:v>
                </c:pt>
                <c:pt idx="250946">
                  <c:v>581.38046887147698</c:v>
                </c:pt>
                <c:pt idx="250947">
                  <c:v>581.38278562674998</c:v>
                </c:pt>
                <c:pt idx="250948">
                  <c:v>581.385102382024</c:v>
                </c:pt>
                <c:pt idx="250949">
                  <c:v>581.387419137297</c:v>
                </c:pt>
                <c:pt idx="250950">
                  <c:v>581.38973589257103</c:v>
                </c:pt>
                <c:pt idx="250951">
                  <c:v>581.39205264784505</c:v>
                </c:pt>
                <c:pt idx="250952">
                  <c:v>581.39436940311805</c:v>
                </c:pt>
                <c:pt idx="250953">
                  <c:v>581.39668615839196</c:v>
                </c:pt>
                <c:pt idx="250954">
                  <c:v>581.39900291366496</c:v>
                </c:pt>
                <c:pt idx="250955">
                  <c:v>581.40131966893898</c:v>
                </c:pt>
                <c:pt idx="250956">
                  <c:v>581.40363642421198</c:v>
                </c:pt>
                <c:pt idx="250957">
                  <c:v>581.405953179486</c:v>
                </c:pt>
                <c:pt idx="250958">
                  <c:v>581.40826993476003</c:v>
                </c:pt>
                <c:pt idx="250959">
                  <c:v>581.41058669003303</c:v>
                </c:pt>
                <c:pt idx="250960">
                  <c:v>581.41290344530705</c:v>
                </c:pt>
                <c:pt idx="250961">
                  <c:v>581.41522020058005</c:v>
                </c:pt>
                <c:pt idx="250962">
                  <c:v>581.41753695585396</c:v>
                </c:pt>
                <c:pt idx="250963">
                  <c:v>581.41985371112696</c:v>
                </c:pt>
                <c:pt idx="250964">
                  <c:v>581.42217046640098</c:v>
                </c:pt>
                <c:pt idx="250965">
                  <c:v>581.42448722167399</c:v>
                </c:pt>
                <c:pt idx="250966">
                  <c:v>581.42680397694801</c:v>
                </c:pt>
                <c:pt idx="250967">
                  <c:v>581.42912073222203</c:v>
                </c:pt>
                <c:pt idx="250968">
                  <c:v>581.43143748749503</c:v>
                </c:pt>
                <c:pt idx="250969">
                  <c:v>581.43375424276906</c:v>
                </c:pt>
                <c:pt idx="250970">
                  <c:v>581.43607099804206</c:v>
                </c:pt>
                <c:pt idx="250971">
                  <c:v>581.43838775331596</c:v>
                </c:pt>
                <c:pt idx="250972">
                  <c:v>581.44070450858896</c:v>
                </c:pt>
                <c:pt idx="250973">
                  <c:v>581.44302126386299</c:v>
                </c:pt>
                <c:pt idx="250974">
                  <c:v>581.44533801913701</c:v>
                </c:pt>
                <c:pt idx="250975">
                  <c:v>581.44765477441001</c:v>
                </c:pt>
                <c:pt idx="250976">
                  <c:v>581.44997152968403</c:v>
                </c:pt>
                <c:pt idx="250977">
                  <c:v>581.45228828495704</c:v>
                </c:pt>
                <c:pt idx="250978">
                  <c:v>581.45460504023094</c:v>
                </c:pt>
                <c:pt idx="250979">
                  <c:v>581.45692179550394</c:v>
                </c:pt>
                <c:pt idx="250980">
                  <c:v>581.45923855077797</c:v>
                </c:pt>
                <c:pt idx="250981">
                  <c:v>581.46155530605199</c:v>
                </c:pt>
                <c:pt idx="250982">
                  <c:v>581.46387206132499</c:v>
                </c:pt>
                <c:pt idx="250983">
                  <c:v>581.46618881659901</c:v>
                </c:pt>
                <c:pt idx="250984">
                  <c:v>581.46850557187202</c:v>
                </c:pt>
                <c:pt idx="250985">
                  <c:v>581.47082232714604</c:v>
                </c:pt>
                <c:pt idx="250986">
                  <c:v>581.47313908241904</c:v>
                </c:pt>
                <c:pt idx="250987">
                  <c:v>581.47545583769295</c:v>
                </c:pt>
                <c:pt idx="250988">
                  <c:v>581.47777259296697</c:v>
                </c:pt>
                <c:pt idx="250989">
                  <c:v>581.48008934823997</c:v>
                </c:pt>
                <c:pt idx="250990">
                  <c:v>581.48240610351399</c:v>
                </c:pt>
                <c:pt idx="250991">
                  <c:v>581.48472285878699</c:v>
                </c:pt>
                <c:pt idx="250992">
                  <c:v>581.48703961406102</c:v>
                </c:pt>
                <c:pt idx="250993">
                  <c:v>581.48935636933402</c:v>
                </c:pt>
                <c:pt idx="250994">
                  <c:v>581.49167312460804</c:v>
                </c:pt>
                <c:pt idx="250995">
                  <c:v>581.49398987988195</c:v>
                </c:pt>
                <c:pt idx="250996">
                  <c:v>581.49630663515495</c:v>
                </c:pt>
                <c:pt idx="250997">
                  <c:v>581.49862339042897</c:v>
                </c:pt>
                <c:pt idx="250998">
                  <c:v>581.50094014570197</c:v>
                </c:pt>
                <c:pt idx="250999">
                  <c:v>581.503256900976</c:v>
                </c:pt>
                <c:pt idx="251000">
                  <c:v>581.505573656249</c:v>
                </c:pt>
                <c:pt idx="251001">
                  <c:v>581.50789041152302</c:v>
                </c:pt>
                <c:pt idx="251002">
                  <c:v>581.51020716679704</c:v>
                </c:pt>
                <c:pt idx="251003">
                  <c:v>581.51252392207005</c:v>
                </c:pt>
                <c:pt idx="251004">
                  <c:v>581.51484067734395</c:v>
                </c:pt>
                <c:pt idx="251005">
                  <c:v>581.51715743261695</c:v>
                </c:pt>
                <c:pt idx="251006">
                  <c:v>581.51947418789098</c:v>
                </c:pt>
                <c:pt idx="251007">
                  <c:v>581.52179094316398</c:v>
                </c:pt>
                <c:pt idx="251008">
                  <c:v>581.524107698438</c:v>
                </c:pt>
                <c:pt idx="251009">
                  <c:v>581.52642445371202</c:v>
                </c:pt>
                <c:pt idx="251010">
                  <c:v>581.52874120898502</c:v>
                </c:pt>
                <c:pt idx="251011">
                  <c:v>581.53105796425905</c:v>
                </c:pt>
                <c:pt idx="251012">
                  <c:v>581.53337471953205</c:v>
                </c:pt>
                <c:pt idx="251013">
                  <c:v>581.53569147480596</c:v>
                </c:pt>
                <c:pt idx="251014">
                  <c:v>581.53800823007896</c:v>
                </c:pt>
                <c:pt idx="251015">
                  <c:v>581.54032498535298</c:v>
                </c:pt>
                <c:pt idx="251016">
                  <c:v>581.54264174062598</c:v>
                </c:pt>
                <c:pt idx="251017">
                  <c:v>581.5449584959</c:v>
                </c:pt>
                <c:pt idx="251018">
                  <c:v>581.54727525117403</c:v>
                </c:pt>
                <c:pt idx="251019">
                  <c:v>581.54959200644703</c:v>
                </c:pt>
                <c:pt idx="251020">
                  <c:v>581.55190876172105</c:v>
                </c:pt>
                <c:pt idx="251021">
                  <c:v>581.55422551699405</c:v>
                </c:pt>
                <c:pt idx="251022">
                  <c:v>581.55654227226796</c:v>
                </c:pt>
                <c:pt idx="251023">
                  <c:v>581.55885902754096</c:v>
                </c:pt>
                <c:pt idx="251024">
                  <c:v>581.56117578281498</c:v>
                </c:pt>
                <c:pt idx="251025">
                  <c:v>581.56349253808901</c:v>
                </c:pt>
                <c:pt idx="251026">
                  <c:v>581.56580929336201</c:v>
                </c:pt>
                <c:pt idx="251027">
                  <c:v>581.56812604863603</c:v>
                </c:pt>
                <c:pt idx="251028">
                  <c:v>581.57044280390903</c:v>
                </c:pt>
                <c:pt idx="251029">
                  <c:v>581.57275955918305</c:v>
                </c:pt>
                <c:pt idx="251030">
                  <c:v>581.57507631445606</c:v>
                </c:pt>
                <c:pt idx="251031">
                  <c:v>581.57739306972996</c:v>
                </c:pt>
                <c:pt idx="251032">
                  <c:v>581.57970982500399</c:v>
                </c:pt>
                <c:pt idx="251033">
                  <c:v>581.58202658027699</c:v>
                </c:pt>
                <c:pt idx="251034">
                  <c:v>581.58434333555101</c:v>
                </c:pt>
                <c:pt idx="251035">
                  <c:v>581.58666009082401</c:v>
                </c:pt>
                <c:pt idx="251036">
                  <c:v>581.58897684609803</c:v>
                </c:pt>
                <c:pt idx="251037">
                  <c:v>581.59129360137104</c:v>
                </c:pt>
                <c:pt idx="251038">
                  <c:v>581.59361035664494</c:v>
                </c:pt>
                <c:pt idx="251039">
                  <c:v>581.59592711191897</c:v>
                </c:pt>
                <c:pt idx="251040">
                  <c:v>581.59824386719197</c:v>
                </c:pt>
                <c:pt idx="251041">
                  <c:v>581.60056062246599</c:v>
                </c:pt>
                <c:pt idx="251042">
                  <c:v>581.60287737773899</c:v>
                </c:pt>
                <c:pt idx="251043">
                  <c:v>581.60519413301301</c:v>
                </c:pt>
                <c:pt idx="251044">
                  <c:v>581.60751088828601</c:v>
                </c:pt>
                <c:pt idx="251045">
                  <c:v>581.60982764356004</c:v>
                </c:pt>
                <c:pt idx="251046">
                  <c:v>581.61214439883395</c:v>
                </c:pt>
                <c:pt idx="251047">
                  <c:v>581.61446115410695</c:v>
                </c:pt>
                <c:pt idx="251048">
                  <c:v>581.61677790938097</c:v>
                </c:pt>
                <c:pt idx="251049">
                  <c:v>581.61909466465397</c:v>
                </c:pt>
                <c:pt idx="251050">
                  <c:v>581.62141141992799</c:v>
                </c:pt>
                <c:pt idx="251051">
                  <c:v>581.62372817520099</c:v>
                </c:pt>
                <c:pt idx="251052">
                  <c:v>581.62604493047502</c:v>
                </c:pt>
                <c:pt idx="251053">
                  <c:v>581.62836168574904</c:v>
                </c:pt>
                <c:pt idx="251054">
                  <c:v>581.63067844102204</c:v>
                </c:pt>
                <c:pt idx="251055">
                  <c:v>581.63299519629595</c:v>
                </c:pt>
                <c:pt idx="251056">
                  <c:v>581.63531195156895</c:v>
                </c:pt>
                <c:pt idx="251057">
                  <c:v>581.63762870684297</c:v>
                </c:pt>
                <c:pt idx="251058">
                  <c:v>581.63994546211597</c:v>
                </c:pt>
                <c:pt idx="251059">
                  <c:v>581.64226221739</c:v>
                </c:pt>
                <c:pt idx="251060">
                  <c:v>581.64457897266402</c:v>
                </c:pt>
                <c:pt idx="251061">
                  <c:v>581.64689572793702</c:v>
                </c:pt>
                <c:pt idx="251062">
                  <c:v>581.64921248321104</c:v>
                </c:pt>
                <c:pt idx="251063">
                  <c:v>581.65152923848404</c:v>
                </c:pt>
                <c:pt idx="251064">
                  <c:v>581.65384599375795</c:v>
                </c:pt>
                <c:pt idx="251065">
                  <c:v>581.65616274903095</c:v>
                </c:pt>
                <c:pt idx="251066">
                  <c:v>581.65847950430498</c:v>
                </c:pt>
                <c:pt idx="251067">
                  <c:v>581.66079625957798</c:v>
                </c:pt>
                <c:pt idx="251068">
                  <c:v>581.663113014852</c:v>
                </c:pt>
                <c:pt idx="251069">
                  <c:v>581.66542977012602</c:v>
                </c:pt>
                <c:pt idx="251070">
                  <c:v>581.66774652539902</c:v>
                </c:pt>
                <c:pt idx="251071">
                  <c:v>581.67006328067305</c:v>
                </c:pt>
                <c:pt idx="251072">
                  <c:v>581.67238003594605</c:v>
                </c:pt>
                <c:pt idx="251073">
                  <c:v>581.67469679121996</c:v>
                </c:pt>
                <c:pt idx="251074">
                  <c:v>581.67701354649296</c:v>
                </c:pt>
                <c:pt idx="251075">
                  <c:v>581.67933030176698</c:v>
                </c:pt>
                <c:pt idx="251076">
                  <c:v>581.681647057041</c:v>
                </c:pt>
                <c:pt idx="251077">
                  <c:v>581.683963812314</c:v>
                </c:pt>
                <c:pt idx="251078">
                  <c:v>581.68628056758803</c:v>
                </c:pt>
                <c:pt idx="251079">
                  <c:v>581.68859732286103</c:v>
                </c:pt>
                <c:pt idx="251080">
                  <c:v>581.69091407813505</c:v>
                </c:pt>
                <c:pt idx="251081">
                  <c:v>581.69323083340805</c:v>
                </c:pt>
                <c:pt idx="251082">
                  <c:v>581.69554758868196</c:v>
                </c:pt>
                <c:pt idx="251083">
                  <c:v>581.69786434395598</c:v>
                </c:pt>
                <c:pt idx="251084">
                  <c:v>581.70018109922898</c:v>
                </c:pt>
                <c:pt idx="251085">
                  <c:v>581.70249785450301</c:v>
                </c:pt>
                <c:pt idx="251086">
                  <c:v>581.70481460977601</c:v>
                </c:pt>
                <c:pt idx="251087">
                  <c:v>581.70713136505003</c:v>
                </c:pt>
                <c:pt idx="251088">
                  <c:v>581.70944812032303</c:v>
                </c:pt>
                <c:pt idx="251089">
                  <c:v>581.71176487559705</c:v>
                </c:pt>
                <c:pt idx="251090">
                  <c:v>581.71408163087096</c:v>
                </c:pt>
                <c:pt idx="251091">
                  <c:v>581.71639838614396</c:v>
                </c:pt>
                <c:pt idx="251092">
                  <c:v>581.71871514141799</c:v>
                </c:pt>
                <c:pt idx="251093">
                  <c:v>581.72103189669099</c:v>
                </c:pt>
                <c:pt idx="251094">
                  <c:v>581.72334865196501</c:v>
                </c:pt>
                <c:pt idx="251095">
                  <c:v>581.72566540723801</c:v>
                </c:pt>
                <c:pt idx="251096">
                  <c:v>581.72798216251203</c:v>
                </c:pt>
                <c:pt idx="251097">
                  <c:v>581.73029891778594</c:v>
                </c:pt>
                <c:pt idx="251098">
                  <c:v>581.73261567305894</c:v>
                </c:pt>
                <c:pt idx="251099">
                  <c:v>581.73493242833297</c:v>
                </c:pt>
                <c:pt idx="251100">
                  <c:v>581.73724918360597</c:v>
                </c:pt>
                <c:pt idx="251101">
                  <c:v>581.73956593887999</c:v>
                </c:pt>
                <c:pt idx="251102">
                  <c:v>581.74188269415299</c:v>
                </c:pt>
                <c:pt idx="251103">
                  <c:v>581.74419944942701</c:v>
                </c:pt>
                <c:pt idx="251104">
                  <c:v>581.74651620470104</c:v>
                </c:pt>
                <c:pt idx="251105">
                  <c:v>581.74883295997404</c:v>
                </c:pt>
                <c:pt idx="251106">
                  <c:v>581.75114971524795</c:v>
                </c:pt>
                <c:pt idx="251107">
                  <c:v>581.75346647052095</c:v>
                </c:pt>
                <c:pt idx="251108">
                  <c:v>581.75578322579497</c:v>
                </c:pt>
                <c:pt idx="251109">
                  <c:v>581.75809998106797</c:v>
                </c:pt>
                <c:pt idx="251110">
                  <c:v>581.76041673634199</c:v>
                </c:pt>
                <c:pt idx="251111">
                  <c:v>581.76273349161499</c:v>
                </c:pt>
                <c:pt idx="251112">
                  <c:v>581.76505024688902</c:v>
                </c:pt>
                <c:pt idx="251113">
                  <c:v>581.76736700216304</c:v>
                </c:pt>
                <c:pt idx="251114">
                  <c:v>581.76968375743604</c:v>
                </c:pt>
                <c:pt idx="251115">
                  <c:v>581.77200051270995</c:v>
                </c:pt>
                <c:pt idx="251116">
                  <c:v>581.77431726798295</c:v>
                </c:pt>
                <c:pt idx="251117">
                  <c:v>581.77663402325697</c:v>
                </c:pt>
                <c:pt idx="251118">
                  <c:v>581.77895077852997</c:v>
                </c:pt>
                <c:pt idx="251119">
                  <c:v>581.781267533804</c:v>
                </c:pt>
                <c:pt idx="251120">
                  <c:v>581.78358428907802</c:v>
                </c:pt>
                <c:pt idx="251121">
                  <c:v>581.78590104435102</c:v>
                </c:pt>
                <c:pt idx="251122">
                  <c:v>581.78821779962504</c:v>
                </c:pt>
                <c:pt idx="251123">
                  <c:v>581.79053455489804</c:v>
                </c:pt>
                <c:pt idx="251124">
                  <c:v>581.79285131017195</c:v>
                </c:pt>
                <c:pt idx="251125">
                  <c:v>581.79516806544495</c:v>
                </c:pt>
                <c:pt idx="251126">
                  <c:v>581.79748482071898</c:v>
                </c:pt>
                <c:pt idx="251127">
                  <c:v>581.799801575993</c:v>
                </c:pt>
                <c:pt idx="251128">
                  <c:v>581.802118331266</c:v>
                </c:pt>
                <c:pt idx="251129">
                  <c:v>581.80443508654002</c:v>
                </c:pt>
                <c:pt idx="251130">
                  <c:v>581.80675184181302</c:v>
                </c:pt>
                <c:pt idx="251131">
                  <c:v>581.80906859708705</c:v>
                </c:pt>
                <c:pt idx="251132">
                  <c:v>581.81138535236005</c:v>
                </c:pt>
                <c:pt idx="251133">
                  <c:v>581.81370210763396</c:v>
                </c:pt>
                <c:pt idx="251134">
                  <c:v>581.81601886290798</c:v>
                </c:pt>
                <c:pt idx="251135">
                  <c:v>581.81833561818098</c:v>
                </c:pt>
                <c:pt idx="251136">
                  <c:v>581.820652373455</c:v>
                </c:pt>
                <c:pt idx="251137">
                  <c:v>581.822969128728</c:v>
                </c:pt>
                <c:pt idx="251138">
                  <c:v>581.82528588400203</c:v>
                </c:pt>
                <c:pt idx="251139">
                  <c:v>581.82760263927503</c:v>
                </c:pt>
                <c:pt idx="251140">
                  <c:v>581.82991939454905</c:v>
                </c:pt>
                <c:pt idx="251141">
                  <c:v>581.83223614982296</c:v>
                </c:pt>
                <c:pt idx="251142">
                  <c:v>581.83455290509596</c:v>
                </c:pt>
                <c:pt idx="251143">
                  <c:v>581.83686966036998</c:v>
                </c:pt>
                <c:pt idx="251144">
                  <c:v>581.83918641564298</c:v>
                </c:pt>
                <c:pt idx="251145">
                  <c:v>581.84150317091701</c:v>
                </c:pt>
                <c:pt idx="251146">
                  <c:v>581.84381992619001</c:v>
                </c:pt>
                <c:pt idx="251147">
                  <c:v>581.84613668146403</c:v>
                </c:pt>
                <c:pt idx="251148">
                  <c:v>581.84845343673805</c:v>
                </c:pt>
                <c:pt idx="251149">
                  <c:v>581.85077019201105</c:v>
                </c:pt>
                <c:pt idx="251150">
                  <c:v>581.85308694728496</c:v>
                </c:pt>
                <c:pt idx="251151">
                  <c:v>581.85540370255796</c:v>
                </c:pt>
                <c:pt idx="251152">
                  <c:v>581.85772045783199</c:v>
                </c:pt>
                <c:pt idx="251153">
                  <c:v>581.86003721310499</c:v>
                </c:pt>
                <c:pt idx="251154">
                  <c:v>581.86235396837901</c:v>
                </c:pt>
                <c:pt idx="251155">
                  <c:v>581.86467072365303</c:v>
                </c:pt>
                <c:pt idx="251156">
                  <c:v>581.86698747892603</c:v>
                </c:pt>
                <c:pt idx="251157">
                  <c:v>581.86930423419994</c:v>
                </c:pt>
                <c:pt idx="251158">
                  <c:v>581.87162098947294</c:v>
                </c:pt>
                <c:pt idx="251159">
                  <c:v>581.87393774474697</c:v>
                </c:pt>
                <c:pt idx="251160">
                  <c:v>581.87625450001997</c:v>
                </c:pt>
                <c:pt idx="251161">
                  <c:v>581.87857125529399</c:v>
                </c:pt>
                <c:pt idx="251162">
                  <c:v>581.88088801056699</c:v>
                </c:pt>
                <c:pt idx="251163">
                  <c:v>581.88320476584101</c:v>
                </c:pt>
                <c:pt idx="251164">
                  <c:v>581.88552152111504</c:v>
                </c:pt>
                <c:pt idx="251165">
                  <c:v>581.88783827638804</c:v>
                </c:pt>
                <c:pt idx="251166">
                  <c:v>581.89015503166195</c:v>
                </c:pt>
                <c:pt idx="251167">
                  <c:v>581.89247178693495</c:v>
                </c:pt>
                <c:pt idx="251168">
                  <c:v>581.89478854220897</c:v>
                </c:pt>
                <c:pt idx="251169">
                  <c:v>581.89710529748197</c:v>
                </c:pt>
                <c:pt idx="251170">
                  <c:v>581.89942205275599</c:v>
                </c:pt>
                <c:pt idx="251171">
                  <c:v>581.90173880803002</c:v>
                </c:pt>
                <c:pt idx="251172">
                  <c:v>581.90405556330302</c:v>
                </c:pt>
                <c:pt idx="251173">
                  <c:v>581.90637231857704</c:v>
                </c:pt>
                <c:pt idx="251174">
                  <c:v>581.90868907385004</c:v>
                </c:pt>
                <c:pt idx="251175">
                  <c:v>581.91100582912395</c:v>
                </c:pt>
                <c:pt idx="251176">
                  <c:v>581.91332258439695</c:v>
                </c:pt>
                <c:pt idx="251177">
                  <c:v>581.91563933967097</c:v>
                </c:pt>
                <c:pt idx="251178">
                  <c:v>581.917956094945</c:v>
                </c:pt>
                <c:pt idx="251179">
                  <c:v>581.920272850218</c:v>
                </c:pt>
                <c:pt idx="251180">
                  <c:v>581.92258960549202</c:v>
                </c:pt>
                <c:pt idx="251181">
                  <c:v>581.92490636076502</c:v>
                </c:pt>
                <c:pt idx="251182">
                  <c:v>581.92722311603904</c:v>
                </c:pt>
                <c:pt idx="251183">
                  <c:v>581.92953987131204</c:v>
                </c:pt>
                <c:pt idx="251184">
                  <c:v>581.93185662658595</c:v>
                </c:pt>
                <c:pt idx="251185">
                  <c:v>581.93417338185998</c:v>
                </c:pt>
                <c:pt idx="251186">
                  <c:v>581.93649013713298</c:v>
                </c:pt>
                <c:pt idx="251187">
                  <c:v>581.938806892407</c:v>
                </c:pt>
                <c:pt idx="251188">
                  <c:v>581.94112364768</c:v>
                </c:pt>
                <c:pt idx="251189">
                  <c:v>581.94344040295402</c:v>
                </c:pt>
                <c:pt idx="251190">
                  <c:v>581.94575715822702</c:v>
                </c:pt>
                <c:pt idx="251191">
                  <c:v>581.94807391350105</c:v>
                </c:pt>
                <c:pt idx="251192">
                  <c:v>581.95039066877496</c:v>
                </c:pt>
                <c:pt idx="251193">
                  <c:v>581.95270742404796</c:v>
                </c:pt>
                <c:pt idx="251194">
                  <c:v>581.95502417932198</c:v>
                </c:pt>
                <c:pt idx="251195">
                  <c:v>581.95734093459498</c:v>
                </c:pt>
                <c:pt idx="251196">
                  <c:v>581.959657689869</c:v>
                </c:pt>
                <c:pt idx="251197">
                  <c:v>581.961974445142</c:v>
                </c:pt>
                <c:pt idx="251198">
                  <c:v>581.96429120041603</c:v>
                </c:pt>
                <c:pt idx="251199">
                  <c:v>581.96660795569005</c:v>
                </c:pt>
                <c:pt idx="251200">
                  <c:v>581.96892471096305</c:v>
                </c:pt>
                <c:pt idx="251201">
                  <c:v>581.97124146623696</c:v>
                </c:pt>
                <c:pt idx="251202">
                  <c:v>581.97355822150996</c:v>
                </c:pt>
                <c:pt idx="251203">
                  <c:v>581.97587497678398</c:v>
                </c:pt>
                <c:pt idx="251204">
                  <c:v>581.97819173205698</c:v>
                </c:pt>
                <c:pt idx="251205">
                  <c:v>581.98050848733101</c:v>
                </c:pt>
                <c:pt idx="251206">
                  <c:v>581.98282524260503</c:v>
                </c:pt>
                <c:pt idx="251207">
                  <c:v>581.98514199787803</c:v>
                </c:pt>
                <c:pt idx="251208">
                  <c:v>581.98745875315205</c:v>
                </c:pt>
                <c:pt idx="251209">
                  <c:v>581.98977550842505</c:v>
                </c:pt>
                <c:pt idx="251210">
                  <c:v>581.99209226369896</c:v>
                </c:pt>
                <c:pt idx="251211">
                  <c:v>581.99440901897196</c:v>
                </c:pt>
                <c:pt idx="251212">
                  <c:v>581.99672577424599</c:v>
                </c:pt>
                <c:pt idx="251213">
                  <c:v>581.99904252951899</c:v>
                </c:pt>
                <c:pt idx="251214">
                  <c:v>582.00135928479301</c:v>
                </c:pt>
                <c:pt idx="251215">
                  <c:v>582.00367604006703</c:v>
                </c:pt>
                <c:pt idx="251216">
                  <c:v>582.00599279534003</c:v>
                </c:pt>
                <c:pt idx="251217">
                  <c:v>582.00830955061394</c:v>
                </c:pt>
                <c:pt idx="251218">
                  <c:v>582.01062630588694</c:v>
                </c:pt>
                <c:pt idx="251219">
                  <c:v>582.01294306116097</c:v>
                </c:pt>
                <c:pt idx="251220">
                  <c:v>582.01525981643397</c:v>
                </c:pt>
                <c:pt idx="251221">
                  <c:v>582.01757657170799</c:v>
                </c:pt>
                <c:pt idx="251222">
                  <c:v>582.01989332698201</c:v>
                </c:pt>
                <c:pt idx="251223">
                  <c:v>582.02221008225501</c:v>
                </c:pt>
                <c:pt idx="251224">
                  <c:v>582.02452683752904</c:v>
                </c:pt>
                <c:pt idx="251225">
                  <c:v>582.02684359280204</c:v>
                </c:pt>
                <c:pt idx="251226">
                  <c:v>582.02916034807595</c:v>
                </c:pt>
                <c:pt idx="251227">
                  <c:v>582.03147710334895</c:v>
                </c:pt>
                <c:pt idx="251228">
                  <c:v>582.03379385862297</c:v>
                </c:pt>
                <c:pt idx="251229">
                  <c:v>582.03611061389699</c:v>
                </c:pt>
                <c:pt idx="251230">
                  <c:v>582.03842736916999</c:v>
                </c:pt>
                <c:pt idx="251231">
                  <c:v>582.04074412444402</c:v>
                </c:pt>
                <c:pt idx="251232">
                  <c:v>582.04306087971702</c:v>
                </c:pt>
                <c:pt idx="251233">
                  <c:v>582.04537763499104</c:v>
                </c:pt>
                <c:pt idx="251234">
                  <c:v>582.04769439026404</c:v>
                </c:pt>
                <c:pt idx="251235">
                  <c:v>582.05001114553795</c:v>
                </c:pt>
                <c:pt idx="251236">
                  <c:v>582.05232790081197</c:v>
                </c:pt>
                <c:pt idx="251237">
                  <c:v>582.05464465608497</c:v>
                </c:pt>
                <c:pt idx="251238">
                  <c:v>582.056961411359</c:v>
                </c:pt>
                <c:pt idx="251239">
                  <c:v>582.059278166632</c:v>
                </c:pt>
                <c:pt idx="251240">
                  <c:v>582.06159492190602</c:v>
                </c:pt>
                <c:pt idx="251241">
                  <c:v>582.06391167717902</c:v>
                </c:pt>
                <c:pt idx="251242">
                  <c:v>582.06622843245304</c:v>
                </c:pt>
                <c:pt idx="251243">
                  <c:v>582.06854518772695</c:v>
                </c:pt>
                <c:pt idx="251244">
                  <c:v>582.07086194299995</c:v>
                </c:pt>
                <c:pt idx="251245">
                  <c:v>582.07317869827398</c:v>
                </c:pt>
                <c:pt idx="251246">
                  <c:v>582.07549545354698</c:v>
                </c:pt>
                <c:pt idx="251247">
                  <c:v>582.077812208821</c:v>
                </c:pt>
                <c:pt idx="251248">
                  <c:v>582.080128964094</c:v>
                </c:pt>
                <c:pt idx="251249">
                  <c:v>582.08244571936802</c:v>
                </c:pt>
                <c:pt idx="251250">
                  <c:v>582.08476247464205</c:v>
                </c:pt>
                <c:pt idx="251251">
                  <c:v>582.08707922991505</c:v>
                </c:pt>
                <c:pt idx="251252">
                  <c:v>582.08939598518896</c:v>
                </c:pt>
                <c:pt idx="251253">
                  <c:v>582.09171274046196</c:v>
                </c:pt>
                <c:pt idx="251254">
                  <c:v>582.09402949573598</c:v>
                </c:pt>
                <c:pt idx="251255">
                  <c:v>582.09634625100898</c:v>
                </c:pt>
                <c:pt idx="251256">
                  <c:v>582.098663006283</c:v>
                </c:pt>
                <c:pt idx="251257">
                  <c:v>582.10097976155703</c:v>
                </c:pt>
                <c:pt idx="251258">
                  <c:v>582.10329651683003</c:v>
                </c:pt>
                <c:pt idx="251259">
                  <c:v>582.10561327210405</c:v>
                </c:pt>
                <c:pt idx="251260">
                  <c:v>582.10793002737705</c:v>
                </c:pt>
                <c:pt idx="251261">
                  <c:v>582.11024678265096</c:v>
                </c:pt>
                <c:pt idx="251262">
                  <c:v>582.11256353792396</c:v>
                </c:pt>
                <c:pt idx="251263">
                  <c:v>582.11488029319798</c:v>
                </c:pt>
                <c:pt idx="251264">
                  <c:v>582.11719704847098</c:v>
                </c:pt>
                <c:pt idx="251265">
                  <c:v>582.11951380374501</c:v>
                </c:pt>
                <c:pt idx="251266">
                  <c:v>582.12183055901903</c:v>
                </c:pt>
                <c:pt idx="251267">
                  <c:v>582.12414731429203</c:v>
                </c:pt>
                <c:pt idx="251268">
                  <c:v>582.12646406956605</c:v>
                </c:pt>
                <c:pt idx="251269">
                  <c:v>582.12878082483905</c:v>
                </c:pt>
                <c:pt idx="251270">
                  <c:v>582.13109758011296</c:v>
                </c:pt>
                <c:pt idx="251271">
                  <c:v>582.13341433538596</c:v>
                </c:pt>
                <c:pt idx="251272">
                  <c:v>582.13573109065999</c:v>
                </c:pt>
                <c:pt idx="251273">
                  <c:v>582.13804784593401</c:v>
                </c:pt>
                <c:pt idx="251274">
                  <c:v>582.14036460120701</c:v>
                </c:pt>
                <c:pt idx="251275">
                  <c:v>582.14268135648103</c:v>
                </c:pt>
                <c:pt idx="251276">
                  <c:v>582.14499811175403</c:v>
                </c:pt>
                <c:pt idx="251277">
                  <c:v>582.14731486702794</c:v>
                </c:pt>
                <c:pt idx="251278">
                  <c:v>582.14963162230094</c:v>
                </c:pt>
                <c:pt idx="251279">
                  <c:v>582.15194837757497</c:v>
                </c:pt>
                <c:pt idx="251280">
                  <c:v>582.15426513284899</c:v>
                </c:pt>
                <c:pt idx="251281">
                  <c:v>582.15658188812199</c:v>
                </c:pt>
                <c:pt idx="251282">
                  <c:v>582.15889864339601</c:v>
                </c:pt>
                <c:pt idx="251283">
                  <c:v>582.16121539866901</c:v>
                </c:pt>
                <c:pt idx="251284">
                  <c:v>582.16353215394304</c:v>
                </c:pt>
                <c:pt idx="251285">
                  <c:v>582.16584890921604</c:v>
                </c:pt>
                <c:pt idx="251286">
                  <c:v>582.16816566448995</c:v>
                </c:pt>
                <c:pt idx="251287">
                  <c:v>582.17048241976397</c:v>
                </c:pt>
                <c:pt idx="251288">
                  <c:v>582.17279917503697</c:v>
                </c:pt>
                <c:pt idx="251289">
                  <c:v>582.17511593031099</c:v>
                </c:pt>
                <c:pt idx="251290">
                  <c:v>582.17743268558399</c:v>
                </c:pt>
                <c:pt idx="251291">
                  <c:v>582.17974944085802</c:v>
                </c:pt>
                <c:pt idx="251292">
                  <c:v>582.18206619613102</c:v>
                </c:pt>
                <c:pt idx="251293">
                  <c:v>582.18438295140504</c:v>
                </c:pt>
                <c:pt idx="251294">
                  <c:v>582.18669970667895</c:v>
                </c:pt>
                <c:pt idx="251295">
                  <c:v>582.18901646195195</c:v>
                </c:pt>
                <c:pt idx="251296">
                  <c:v>582.19133321722597</c:v>
                </c:pt>
                <c:pt idx="251297">
                  <c:v>582.19364997249897</c:v>
                </c:pt>
                <c:pt idx="251298">
                  <c:v>582.195966727773</c:v>
                </c:pt>
                <c:pt idx="251299">
                  <c:v>582.198283483046</c:v>
                </c:pt>
                <c:pt idx="251300">
                  <c:v>582.20060023832002</c:v>
                </c:pt>
                <c:pt idx="251301">
                  <c:v>582.20291699359404</c:v>
                </c:pt>
                <c:pt idx="251302">
                  <c:v>582.20523374886704</c:v>
                </c:pt>
                <c:pt idx="251303">
                  <c:v>582.20755050414095</c:v>
                </c:pt>
                <c:pt idx="251304">
                  <c:v>582.20986725941395</c:v>
                </c:pt>
                <c:pt idx="251305">
                  <c:v>582.21218401468798</c:v>
                </c:pt>
                <c:pt idx="251306">
                  <c:v>582.21450076996098</c:v>
                </c:pt>
                <c:pt idx="251307">
                  <c:v>582.216817525235</c:v>
                </c:pt>
                <c:pt idx="251308">
                  <c:v>582.21913428050902</c:v>
                </c:pt>
                <c:pt idx="251309">
                  <c:v>582.22145103578202</c:v>
                </c:pt>
                <c:pt idx="251310">
                  <c:v>582.22376779105605</c:v>
                </c:pt>
                <c:pt idx="251311">
                  <c:v>582.22608454632905</c:v>
                </c:pt>
                <c:pt idx="251312">
                  <c:v>582.22840130160296</c:v>
                </c:pt>
                <c:pt idx="251313">
                  <c:v>582.23071805687596</c:v>
                </c:pt>
                <c:pt idx="251314">
                  <c:v>582.23303481214998</c:v>
                </c:pt>
                <c:pt idx="251315">
                  <c:v>582.23535156742298</c:v>
                </c:pt>
                <c:pt idx="251316">
                  <c:v>582.237668322697</c:v>
                </c:pt>
                <c:pt idx="251317">
                  <c:v>582.23998507797103</c:v>
                </c:pt>
                <c:pt idx="251318">
                  <c:v>582.24230183324403</c:v>
                </c:pt>
                <c:pt idx="251319">
                  <c:v>582.24461858851805</c:v>
                </c:pt>
                <c:pt idx="251320">
                  <c:v>582.24693534379105</c:v>
                </c:pt>
                <c:pt idx="251321">
                  <c:v>582.24925209906496</c:v>
                </c:pt>
                <c:pt idx="251322">
                  <c:v>582.25156885433796</c:v>
                </c:pt>
                <c:pt idx="251323">
                  <c:v>582.25388560961198</c:v>
                </c:pt>
                <c:pt idx="251324">
                  <c:v>582.25620236488601</c:v>
                </c:pt>
                <c:pt idx="251325">
                  <c:v>582.25851912015901</c:v>
                </c:pt>
                <c:pt idx="251326">
                  <c:v>582.26083587543303</c:v>
                </c:pt>
                <c:pt idx="251327">
                  <c:v>582.26315263070603</c:v>
                </c:pt>
                <c:pt idx="251328">
                  <c:v>582.26546938598005</c:v>
                </c:pt>
                <c:pt idx="251329">
                  <c:v>582.26778614125305</c:v>
                </c:pt>
                <c:pt idx="251330">
                  <c:v>582.27010289652696</c:v>
                </c:pt>
                <c:pt idx="251331">
                  <c:v>582.27241965180099</c:v>
                </c:pt>
                <c:pt idx="251332">
                  <c:v>582.27473640707399</c:v>
                </c:pt>
                <c:pt idx="251333">
                  <c:v>582.27705316234801</c:v>
                </c:pt>
                <c:pt idx="251334">
                  <c:v>582.27936991762101</c:v>
                </c:pt>
                <c:pt idx="251335">
                  <c:v>582.28168667289503</c:v>
                </c:pt>
                <c:pt idx="251336">
                  <c:v>582.28400342816803</c:v>
                </c:pt>
                <c:pt idx="251337">
                  <c:v>582.28632018344194</c:v>
                </c:pt>
                <c:pt idx="251338">
                  <c:v>582.28863693871597</c:v>
                </c:pt>
                <c:pt idx="251339">
                  <c:v>582.29095369398897</c:v>
                </c:pt>
                <c:pt idx="251340">
                  <c:v>582.29327044926299</c:v>
                </c:pt>
                <c:pt idx="251341">
                  <c:v>582.29558720453599</c:v>
                </c:pt>
                <c:pt idx="251342">
                  <c:v>582.29790395981001</c:v>
                </c:pt>
                <c:pt idx="251343">
                  <c:v>582.30022071508301</c:v>
                </c:pt>
                <c:pt idx="251344">
                  <c:v>582.30253747035704</c:v>
                </c:pt>
                <c:pt idx="251345">
                  <c:v>582.30485422563095</c:v>
                </c:pt>
                <c:pt idx="251346">
                  <c:v>582.30717098090395</c:v>
                </c:pt>
                <c:pt idx="251347">
                  <c:v>582.30948773617797</c:v>
                </c:pt>
                <c:pt idx="251348">
                  <c:v>582.31180449145097</c:v>
                </c:pt>
                <c:pt idx="251349">
                  <c:v>582.31412124672499</c:v>
                </c:pt>
                <c:pt idx="251350">
                  <c:v>582.31643800199799</c:v>
                </c:pt>
                <c:pt idx="251351">
                  <c:v>582.31875475727202</c:v>
                </c:pt>
                <c:pt idx="251352">
                  <c:v>582.32107151254604</c:v>
                </c:pt>
                <c:pt idx="251353">
                  <c:v>582.32338826781904</c:v>
                </c:pt>
                <c:pt idx="251354">
                  <c:v>582.32570502309295</c:v>
                </c:pt>
                <c:pt idx="251355">
                  <c:v>582.32802177836595</c:v>
                </c:pt>
                <c:pt idx="251356">
                  <c:v>582.33033853363997</c:v>
                </c:pt>
                <c:pt idx="251357">
                  <c:v>582.33265528891297</c:v>
                </c:pt>
                <c:pt idx="251358">
                  <c:v>582.334972044187</c:v>
                </c:pt>
                <c:pt idx="251359">
                  <c:v>582.33728879946102</c:v>
                </c:pt>
                <c:pt idx="251360">
                  <c:v>582.33960555473402</c:v>
                </c:pt>
                <c:pt idx="251361">
                  <c:v>582.34192231000804</c:v>
                </c:pt>
                <c:pt idx="251362">
                  <c:v>582.34423906528104</c:v>
                </c:pt>
                <c:pt idx="251363">
                  <c:v>582.34655582055495</c:v>
                </c:pt>
                <c:pt idx="251364">
                  <c:v>582.34887257582795</c:v>
                </c:pt>
                <c:pt idx="251365">
                  <c:v>582.35118933110198</c:v>
                </c:pt>
                <c:pt idx="251366">
                  <c:v>582.35350608637498</c:v>
                </c:pt>
                <c:pt idx="251367">
                  <c:v>582.355822841649</c:v>
                </c:pt>
                <c:pt idx="251368">
                  <c:v>582.35813959692302</c:v>
                </c:pt>
                <c:pt idx="251369">
                  <c:v>582.36045635219602</c:v>
                </c:pt>
                <c:pt idx="251370">
                  <c:v>582.36277310747005</c:v>
                </c:pt>
                <c:pt idx="251371">
                  <c:v>582.36508986274305</c:v>
                </c:pt>
                <c:pt idx="251372">
                  <c:v>582.36740661801696</c:v>
                </c:pt>
                <c:pt idx="251373">
                  <c:v>582.36972337328996</c:v>
                </c:pt>
                <c:pt idx="251374">
                  <c:v>582.37204012856398</c:v>
                </c:pt>
                <c:pt idx="251375">
                  <c:v>582.374356883838</c:v>
                </c:pt>
                <c:pt idx="251376">
                  <c:v>582.376673639111</c:v>
                </c:pt>
                <c:pt idx="251377">
                  <c:v>582.37899039438503</c:v>
                </c:pt>
                <c:pt idx="251378">
                  <c:v>582.38130714965803</c:v>
                </c:pt>
                <c:pt idx="251379">
                  <c:v>582.38362390493205</c:v>
                </c:pt>
                <c:pt idx="251380">
                  <c:v>582.38594066020505</c:v>
                </c:pt>
                <c:pt idx="251381">
                  <c:v>582.38825741547896</c:v>
                </c:pt>
                <c:pt idx="251382">
                  <c:v>582.39057417075298</c:v>
                </c:pt>
                <c:pt idx="251383">
                  <c:v>582.39289092602598</c:v>
                </c:pt>
                <c:pt idx="251384">
                  <c:v>582.39520768130001</c:v>
                </c:pt>
                <c:pt idx="251385">
                  <c:v>582.39752443657301</c:v>
                </c:pt>
                <c:pt idx="251386">
                  <c:v>582.39984119184703</c:v>
                </c:pt>
                <c:pt idx="251387">
                  <c:v>582.40215794712003</c:v>
                </c:pt>
                <c:pt idx="251388">
                  <c:v>582.40447470239405</c:v>
                </c:pt>
                <c:pt idx="251389">
                  <c:v>582.40679145766796</c:v>
                </c:pt>
                <c:pt idx="251390">
                  <c:v>582.40910821294096</c:v>
                </c:pt>
                <c:pt idx="251391">
                  <c:v>582.41142496821499</c:v>
                </c:pt>
                <c:pt idx="251392">
                  <c:v>582.41374172348799</c:v>
                </c:pt>
                <c:pt idx="251393">
                  <c:v>582.41605847876201</c:v>
                </c:pt>
                <c:pt idx="251394">
                  <c:v>582.41837523403501</c:v>
                </c:pt>
                <c:pt idx="251395">
                  <c:v>582.42069198930903</c:v>
                </c:pt>
                <c:pt idx="251396">
                  <c:v>582.42300874458294</c:v>
                </c:pt>
                <c:pt idx="251397">
                  <c:v>582.42532549985594</c:v>
                </c:pt>
                <c:pt idx="251398">
                  <c:v>582.42764225512997</c:v>
                </c:pt>
                <c:pt idx="251399">
                  <c:v>582.42995901040297</c:v>
                </c:pt>
                <c:pt idx="251400">
                  <c:v>582.43227576567699</c:v>
                </c:pt>
                <c:pt idx="251401">
                  <c:v>582.43459252094999</c:v>
                </c:pt>
                <c:pt idx="251402">
                  <c:v>582.43690927622401</c:v>
                </c:pt>
                <c:pt idx="251403">
                  <c:v>582.43922603149804</c:v>
                </c:pt>
                <c:pt idx="251404">
                  <c:v>582.44154278677104</c:v>
                </c:pt>
                <c:pt idx="251405">
                  <c:v>582.44385954204495</c:v>
                </c:pt>
                <c:pt idx="251406">
                  <c:v>582.44617629731795</c:v>
                </c:pt>
                <c:pt idx="251407">
                  <c:v>582.44849305259197</c:v>
                </c:pt>
                <c:pt idx="251408">
                  <c:v>582.45080980786497</c:v>
                </c:pt>
                <c:pt idx="251409">
                  <c:v>582.45312656313899</c:v>
                </c:pt>
                <c:pt idx="251410">
                  <c:v>582.45544331841199</c:v>
                </c:pt>
                <c:pt idx="251411">
                  <c:v>582.45776007368602</c:v>
                </c:pt>
                <c:pt idx="251412">
                  <c:v>582.46007682896004</c:v>
                </c:pt>
                <c:pt idx="251413">
                  <c:v>582.46239358423304</c:v>
                </c:pt>
                <c:pt idx="251414">
                  <c:v>582.46471033950695</c:v>
                </c:pt>
                <c:pt idx="251415">
                  <c:v>582.46702709477995</c:v>
                </c:pt>
                <c:pt idx="251416">
                  <c:v>582.46934385005397</c:v>
                </c:pt>
                <c:pt idx="251417">
                  <c:v>582.47166060532697</c:v>
                </c:pt>
                <c:pt idx="251418">
                  <c:v>582.473977360601</c:v>
                </c:pt>
                <c:pt idx="251419">
                  <c:v>582.47629411587502</c:v>
                </c:pt>
                <c:pt idx="251420">
                  <c:v>582.47861087114802</c:v>
                </c:pt>
                <c:pt idx="251421">
                  <c:v>582.48092762642204</c:v>
                </c:pt>
                <c:pt idx="251422">
                  <c:v>582.48324438169504</c:v>
                </c:pt>
                <c:pt idx="251423">
                  <c:v>582.48556113696895</c:v>
                </c:pt>
                <c:pt idx="251424">
                  <c:v>582.48787789224195</c:v>
                </c:pt>
                <c:pt idx="251425">
                  <c:v>582.49019464751598</c:v>
                </c:pt>
                <c:pt idx="251426">
                  <c:v>582.49251140279</c:v>
                </c:pt>
                <c:pt idx="251427">
                  <c:v>582.494828158063</c:v>
                </c:pt>
                <c:pt idx="251428">
                  <c:v>582.49714491333702</c:v>
                </c:pt>
                <c:pt idx="251429">
                  <c:v>582.49946166861002</c:v>
                </c:pt>
                <c:pt idx="251430">
                  <c:v>582.50177842388405</c:v>
                </c:pt>
                <c:pt idx="251431">
                  <c:v>582.50409517915705</c:v>
                </c:pt>
                <c:pt idx="251432">
                  <c:v>582.50641193443096</c:v>
                </c:pt>
                <c:pt idx="251433">
                  <c:v>582.50872868970498</c:v>
                </c:pt>
                <c:pt idx="251434">
                  <c:v>582.51104544497798</c:v>
                </c:pt>
                <c:pt idx="251435">
                  <c:v>582.513362200252</c:v>
                </c:pt>
                <c:pt idx="251436">
                  <c:v>582.515678955525</c:v>
                </c:pt>
                <c:pt idx="251437">
                  <c:v>582.51799571079903</c:v>
                </c:pt>
                <c:pt idx="251438">
                  <c:v>582.52031246607203</c:v>
                </c:pt>
                <c:pt idx="251439">
                  <c:v>582.52262922134605</c:v>
                </c:pt>
                <c:pt idx="251440">
                  <c:v>582.52494597661996</c:v>
                </c:pt>
                <c:pt idx="251441">
                  <c:v>582.52726273189296</c:v>
                </c:pt>
                <c:pt idx="251442">
                  <c:v>582.52957948716698</c:v>
                </c:pt>
                <c:pt idx="251443">
                  <c:v>582.53189624243998</c:v>
                </c:pt>
                <c:pt idx="251444">
                  <c:v>582.53421299771401</c:v>
                </c:pt>
                <c:pt idx="251445">
                  <c:v>582.53652975298701</c:v>
                </c:pt>
                <c:pt idx="251446">
                  <c:v>582.53884650826103</c:v>
                </c:pt>
                <c:pt idx="251447">
                  <c:v>582.54116326353505</c:v>
                </c:pt>
                <c:pt idx="251448">
                  <c:v>582.54348001880805</c:v>
                </c:pt>
                <c:pt idx="251449">
                  <c:v>582.54579677408196</c:v>
                </c:pt>
                <c:pt idx="251450">
                  <c:v>582.54811352935496</c:v>
                </c:pt>
                <c:pt idx="251451">
                  <c:v>582.55043028462899</c:v>
                </c:pt>
                <c:pt idx="251452">
                  <c:v>582.55274703990199</c:v>
                </c:pt>
                <c:pt idx="251453">
                  <c:v>582.55506379517601</c:v>
                </c:pt>
                <c:pt idx="251454">
                  <c:v>582.55738055045003</c:v>
                </c:pt>
                <c:pt idx="251455">
                  <c:v>582.55969730572303</c:v>
                </c:pt>
                <c:pt idx="251456">
                  <c:v>582.56201406099694</c:v>
                </c:pt>
                <c:pt idx="251457">
                  <c:v>582.56433081626994</c:v>
                </c:pt>
                <c:pt idx="251458">
                  <c:v>582.56664757154397</c:v>
                </c:pt>
                <c:pt idx="251459">
                  <c:v>582.56896432681697</c:v>
                </c:pt>
                <c:pt idx="251460">
                  <c:v>582.57128108209099</c:v>
                </c:pt>
                <c:pt idx="251461">
                  <c:v>582.57359783736399</c:v>
                </c:pt>
                <c:pt idx="251462">
                  <c:v>582.57591459263801</c:v>
                </c:pt>
                <c:pt idx="251463">
                  <c:v>582.57823134791204</c:v>
                </c:pt>
                <c:pt idx="251464">
                  <c:v>582.58054810318504</c:v>
                </c:pt>
                <c:pt idx="251465">
                  <c:v>582.58286485845895</c:v>
                </c:pt>
                <c:pt idx="251466">
                  <c:v>582.58518161373195</c:v>
                </c:pt>
                <c:pt idx="251467">
                  <c:v>582.58749836900597</c:v>
                </c:pt>
                <c:pt idx="251468">
                  <c:v>582.58981512427897</c:v>
                </c:pt>
                <c:pt idx="251469">
                  <c:v>582.59213187955299</c:v>
                </c:pt>
                <c:pt idx="251470">
                  <c:v>582.59444863482702</c:v>
                </c:pt>
                <c:pt idx="251471">
                  <c:v>582.59676539010002</c:v>
                </c:pt>
                <c:pt idx="251472">
                  <c:v>582.59908214537404</c:v>
                </c:pt>
                <c:pt idx="251473">
                  <c:v>582.60139890064704</c:v>
                </c:pt>
                <c:pt idx="251474">
                  <c:v>582.60371565592095</c:v>
                </c:pt>
                <c:pt idx="251475">
                  <c:v>582.60603241119395</c:v>
                </c:pt>
                <c:pt idx="251476">
                  <c:v>582.60834916646797</c:v>
                </c:pt>
                <c:pt idx="251477">
                  <c:v>582.610665921742</c:v>
                </c:pt>
                <c:pt idx="251478">
                  <c:v>582.612982677015</c:v>
                </c:pt>
                <c:pt idx="251479">
                  <c:v>582.61529943228902</c:v>
                </c:pt>
                <c:pt idx="251480">
                  <c:v>582.61761618756202</c:v>
                </c:pt>
                <c:pt idx="251481">
                  <c:v>582.61993294283604</c:v>
                </c:pt>
                <c:pt idx="251482">
                  <c:v>582.62224969810904</c:v>
                </c:pt>
                <c:pt idx="251483">
                  <c:v>582.62456645338295</c:v>
                </c:pt>
                <c:pt idx="251484">
                  <c:v>582.62688320865698</c:v>
                </c:pt>
                <c:pt idx="251485">
                  <c:v>582.62919996392998</c:v>
                </c:pt>
                <c:pt idx="251486">
                  <c:v>582.631516719204</c:v>
                </c:pt>
                <c:pt idx="251487">
                  <c:v>582.633833474477</c:v>
                </c:pt>
                <c:pt idx="251488">
                  <c:v>582.63615022975102</c:v>
                </c:pt>
                <c:pt idx="251489">
                  <c:v>582.63846698502402</c:v>
                </c:pt>
                <c:pt idx="251490">
                  <c:v>582.64078374029805</c:v>
                </c:pt>
                <c:pt idx="251491">
                  <c:v>582.64310049557196</c:v>
                </c:pt>
                <c:pt idx="251492">
                  <c:v>582.64541725084496</c:v>
                </c:pt>
                <c:pt idx="251493">
                  <c:v>582.64773400611898</c:v>
                </c:pt>
                <c:pt idx="251494">
                  <c:v>582.65005076139198</c:v>
                </c:pt>
                <c:pt idx="251495">
                  <c:v>582.652367516666</c:v>
                </c:pt>
                <c:pt idx="251496">
                  <c:v>582.654684271939</c:v>
                </c:pt>
                <c:pt idx="251497">
                  <c:v>582.65700102721303</c:v>
                </c:pt>
                <c:pt idx="251498">
                  <c:v>582.65931778248705</c:v>
                </c:pt>
                <c:pt idx="251499">
                  <c:v>582.66163453776005</c:v>
                </c:pt>
                <c:pt idx="251500">
                  <c:v>582.66395129303396</c:v>
                </c:pt>
                <c:pt idx="251501">
                  <c:v>582.66626804830696</c:v>
                </c:pt>
                <c:pt idx="251502">
                  <c:v>582.66858480358098</c:v>
                </c:pt>
                <c:pt idx="251503">
                  <c:v>582.67090155885398</c:v>
                </c:pt>
                <c:pt idx="251504">
                  <c:v>582.67321831412801</c:v>
                </c:pt>
                <c:pt idx="251505">
                  <c:v>582.67553506940203</c:v>
                </c:pt>
                <c:pt idx="251506">
                  <c:v>582.67785182467503</c:v>
                </c:pt>
                <c:pt idx="251507">
                  <c:v>582.68016857994905</c:v>
                </c:pt>
                <c:pt idx="251508">
                  <c:v>582.68248533522205</c:v>
                </c:pt>
                <c:pt idx="251509">
                  <c:v>582.68480209049596</c:v>
                </c:pt>
                <c:pt idx="251510">
                  <c:v>582.68711884576896</c:v>
                </c:pt>
                <c:pt idx="251511">
                  <c:v>582.68943560104299</c:v>
                </c:pt>
                <c:pt idx="251512">
                  <c:v>582.69175235631599</c:v>
                </c:pt>
                <c:pt idx="251513">
                  <c:v>582.69406911159001</c:v>
                </c:pt>
                <c:pt idx="251514">
                  <c:v>582.69638586686403</c:v>
                </c:pt>
                <c:pt idx="251515">
                  <c:v>582.69870262213703</c:v>
                </c:pt>
                <c:pt idx="251516">
                  <c:v>582.70101937741094</c:v>
                </c:pt>
                <c:pt idx="251517">
                  <c:v>582.70333613268394</c:v>
                </c:pt>
                <c:pt idx="251518">
                  <c:v>582.70565288795797</c:v>
                </c:pt>
                <c:pt idx="251519">
                  <c:v>582.70796964323097</c:v>
                </c:pt>
                <c:pt idx="251520">
                  <c:v>582.71028639850499</c:v>
                </c:pt>
                <c:pt idx="251521">
                  <c:v>582.71260315377901</c:v>
                </c:pt>
                <c:pt idx="251522">
                  <c:v>582.71491990905201</c:v>
                </c:pt>
                <c:pt idx="251523">
                  <c:v>582.71723666432604</c:v>
                </c:pt>
                <c:pt idx="251524">
                  <c:v>582.71955341959904</c:v>
                </c:pt>
                <c:pt idx="251525">
                  <c:v>582.72187017487295</c:v>
                </c:pt>
                <c:pt idx="251526">
                  <c:v>582.72418693014595</c:v>
                </c:pt>
                <c:pt idx="251527">
                  <c:v>582.72650368541997</c:v>
                </c:pt>
                <c:pt idx="251528">
                  <c:v>582.72882044069399</c:v>
                </c:pt>
                <c:pt idx="251529">
                  <c:v>582.73113719596699</c:v>
                </c:pt>
                <c:pt idx="251530">
                  <c:v>582.73345395124102</c:v>
                </c:pt>
                <c:pt idx="251531">
                  <c:v>582.73577070651402</c:v>
                </c:pt>
                <c:pt idx="251532">
                  <c:v>582.73808746178804</c:v>
                </c:pt>
                <c:pt idx="251533">
                  <c:v>582.74040421706104</c:v>
                </c:pt>
                <c:pt idx="251534">
                  <c:v>582.74272097233495</c:v>
                </c:pt>
                <c:pt idx="251535">
                  <c:v>582.74503772760897</c:v>
                </c:pt>
                <c:pt idx="251536">
                  <c:v>582.74735448288197</c:v>
                </c:pt>
                <c:pt idx="251537">
                  <c:v>582.749671238156</c:v>
                </c:pt>
                <c:pt idx="251538">
                  <c:v>582.751987993429</c:v>
                </c:pt>
                <c:pt idx="251539">
                  <c:v>582.75430474870302</c:v>
                </c:pt>
                <c:pt idx="251540">
                  <c:v>582.75662150397602</c:v>
                </c:pt>
                <c:pt idx="251541">
                  <c:v>582.75893825925004</c:v>
                </c:pt>
                <c:pt idx="251542">
                  <c:v>582.76125501452395</c:v>
                </c:pt>
                <c:pt idx="251543">
                  <c:v>582.76357176979695</c:v>
                </c:pt>
                <c:pt idx="251544">
                  <c:v>582.76588852507098</c:v>
                </c:pt>
                <c:pt idx="251545">
                  <c:v>582.76820528034398</c:v>
                </c:pt>
                <c:pt idx="251546">
                  <c:v>582.770522035618</c:v>
                </c:pt>
                <c:pt idx="251547">
                  <c:v>582.772838790891</c:v>
                </c:pt>
                <c:pt idx="251548">
                  <c:v>582.77515554616502</c:v>
                </c:pt>
                <c:pt idx="251549">
                  <c:v>582.77747230143905</c:v>
                </c:pt>
                <c:pt idx="251550">
                  <c:v>582.77978905671205</c:v>
                </c:pt>
                <c:pt idx="251551">
                  <c:v>582.78210581198596</c:v>
                </c:pt>
                <c:pt idx="251552">
                  <c:v>582.78442256725896</c:v>
                </c:pt>
                <c:pt idx="251553">
                  <c:v>582.78673932253298</c:v>
                </c:pt>
                <c:pt idx="251554">
                  <c:v>582.78905607780598</c:v>
                </c:pt>
                <c:pt idx="251555">
                  <c:v>582.79137283308</c:v>
                </c:pt>
                <c:pt idx="251556">
                  <c:v>582.79368958835403</c:v>
                </c:pt>
                <c:pt idx="251557">
                  <c:v>582.79600634362703</c:v>
                </c:pt>
                <c:pt idx="251558">
                  <c:v>582.79832309890105</c:v>
                </c:pt>
                <c:pt idx="251559">
                  <c:v>582.80063985417405</c:v>
                </c:pt>
                <c:pt idx="251560">
                  <c:v>582.80295660944796</c:v>
                </c:pt>
                <c:pt idx="251561">
                  <c:v>582.80527336472096</c:v>
                </c:pt>
                <c:pt idx="251562">
                  <c:v>582.80759011999498</c:v>
                </c:pt>
                <c:pt idx="251563">
                  <c:v>582.80990687526798</c:v>
                </c:pt>
                <c:pt idx="251564">
                  <c:v>582.81222363054201</c:v>
                </c:pt>
                <c:pt idx="251565">
                  <c:v>582.81454038581603</c:v>
                </c:pt>
                <c:pt idx="251566">
                  <c:v>582.81685714108903</c:v>
                </c:pt>
                <c:pt idx="251567">
                  <c:v>582.81917389636305</c:v>
                </c:pt>
                <c:pt idx="251568">
                  <c:v>582.82149065163605</c:v>
                </c:pt>
                <c:pt idx="251569">
                  <c:v>582.82380740690996</c:v>
                </c:pt>
                <c:pt idx="251570">
                  <c:v>582.82612416218296</c:v>
                </c:pt>
                <c:pt idx="251571">
                  <c:v>582.82844091745699</c:v>
                </c:pt>
                <c:pt idx="251572">
                  <c:v>582.83075767273101</c:v>
                </c:pt>
                <c:pt idx="251573">
                  <c:v>582.83307442800401</c:v>
                </c:pt>
                <c:pt idx="251574">
                  <c:v>582.83539118327803</c:v>
                </c:pt>
                <c:pt idx="251575">
                  <c:v>582.83770793855103</c:v>
                </c:pt>
                <c:pt idx="251576">
                  <c:v>582.84002469382494</c:v>
                </c:pt>
                <c:pt idx="251577">
                  <c:v>582.84234144909794</c:v>
                </c:pt>
                <c:pt idx="251578">
                  <c:v>582.84465820437197</c:v>
                </c:pt>
                <c:pt idx="251579">
                  <c:v>582.84697495964599</c:v>
                </c:pt>
                <c:pt idx="251580">
                  <c:v>582.84929171491899</c:v>
                </c:pt>
                <c:pt idx="251581">
                  <c:v>582.85160847019301</c:v>
                </c:pt>
                <c:pt idx="251582">
                  <c:v>582.85392522546601</c:v>
                </c:pt>
                <c:pt idx="251583">
                  <c:v>582.85624198074004</c:v>
                </c:pt>
                <c:pt idx="251584">
                  <c:v>582.85855873601304</c:v>
                </c:pt>
                <c:pt idx="251585">
                  <c:v>582.86087549128695</c:v>
                </c:pt>
                <c:pt idx="251586">
                  <c:v>582.86319224656097</c:v>
                </c:pt>
                <c:pt idx="251587">
                  <c:v>582.86550900183397</c:v>
                </c:pt>
                <c:pt idx="251588">
                  <c:v>582.86782575710799</c:v>
                </c:pt>
                <c:pt idx="251589">
                  <c:v>582.87014251238099</c:v>
                </c:pt>
                <c:pt idx="251590">
                  <c:v>582.87245926765502</c:v>
                </c:pt>
                <c:pt idx="251591">
                  <c:v>582.87477602292802</c:v>
                </c:pt>
                <c:pt idx="251592">
                  <c:v>582.87709277820204</c:v>
                </c:pt>
                <c:pt idx="251593">
                  <c:v>582.87940953347595</c:v>
                </c:pt>
                <c:pt idx="251594">
                  <c:v>582.88172628874895</c:v>
                </c:pt>
                <c:pt idx="251595">
                  <c:v>582.88404304402297</c:v>
                </c:pt>
                <c:pt idx="251596">
                  <c:v>582.88635979929597</c:v>
                </c:pt>
                <c:pt idx="251597">
                  <c:v>582.88867655457</c:v>
                </c:pt>
                <c:pt idx="251598">
                  <c:v>582.890993309843</c:v>
                </c:pt>
                <c:pt idx="251599">
                  <c:v>582.89331006511702</c:v>
                </c:pt>
                <c:pt idx="251600">
                  <c:v>582.89562682039104</c:v>
                </c:pt>
                <c:pt idx="251601">
                  <c:v>582.89794357566404</c:v>
                </c:pt>
                <c:pt idx="251602">
                  <c:v>582.90026033093795</c:v>
                </c:pt>
                <c:pt idx="251603">
                  <c:v>582.90257708621095</c:v>
                </c:pt>
                <c:pt idx="251604">
                  <c:v>582.90489384148498</c:v>
                </c:pt>
                <c:pt idx="251605">
                  <c:v>582.90721059675798</c:v>
                </c:pt>
                <c:pt idx="251606">
                  <c:v>582.909527352032</c:v>
                </c:pt>
                <c:pt idx="251607">
                  <c:v>582.91184410730602</c:v>
                </c:pt>
                <c:pt idx="251608">
                  <c:v>582.91416086257902</c:v>
                </c:pt>
                <c:pt idx="251609">
                  <c:v>582.91647761785305</c:v>
                </c:pt>
                <c:pt idx="251610">
                  <c:v>582.91879437312605</c:v>
                </c:pt>
                <c:pt idx="251611">
                  <c:v>582.92111112839996</c:v>
                </c:pt>
                <c:pt idx="251612">
                  <c:v>582.92342788367296</c:v>
                </c:pt>
                <c:pt idx="251613">
                  <c:v>582.92574463894698</c:v>
                </c:pt>
                <c:pt idx="251614">
                  <c:v>582.92806139421998</c:v>
                </c:pt>
                <c:pt idx="251615">
                  <c:v>582.930378149494</c:v>
                </c:pt>
                <c:pt idx="251616">
                  <c:v>582.93269490476803</c:v>
                </c:pt>
                <c:pt idx="251617">
                  <c:v>582.93501166004103</c:v>
                </c:pt>
                <c:pt idx="251618">
                  <c:v>582.93732841531505</c:v>
                </c:pt>
                <c:pt idx="251619">
                  <c:v>582.93964517058805</c:v>
                </c:pt>
                <c:pt idx="251620">
                  <c:v>582.94196192586196</c:v>
                </c:pt>
                <c:pt idx="251621">
                  <c:v>582.94427868113496</c:v>
                </c:pt>
                <c:pt idx="251622">
                  <c:v>582.94659543640898</c:v>
                </c:pt>
                <c:pt idx="251623">
                  <c:v>582.94891219168301</c:v>
                </c:pt>
                <c:pt idx="251624">
                  <c:v>582.95122894695601</c:v>
                </c:pt>
                <c:pt idx="251625">
                  <c:v>582.95354570223003</c:v>
                </c:pt>
                <c:pt idx="251626">
                  <c:v>582.95586245750303</c:v>
                </c:pt>
                <c:pt idx="251627">
                  <c:v>582.95817921277705</c:v>
                </c:pt>
                <c:pt idx="251628">
                  <c:v>582.96049596805005</c:v>
                </c:pt>
                <c:pt idx="251629">
                  <c:v>582.96281272332396</c:v>
                </c:pt>
                <c:pt idx="251630">
                  <c:v>582.96512947859799</c:v>
                </c:pt>
                <c:pt idx="251631">
                  <c:v>582.96744623387099</c:v>
                </c:pt>
                <c:pt idx="251632">
                  <c:v>582.96976298914501</c:v>
                </c:pt>
                <c:pt idx="251633">
                  <c:v>582.97207974441801</c:v>
                </c:pt>
                <c:pt idx="251634">
                  <c:v>582.97439649969203</c:v>
                </c:pt>
                <c:pt idx="251635">
                  <c:v>582.97671325496503</c:v>
                </c:pt>
                <c:pt idx="251636">
                  <c:v>582.97903001023894</c:v>
                </c:pt>
                <c:pt idx="251637">
                  <c:v>582.98134676551297</c:v>
                </c:pt>
                <c:pt idx="251638">
                  <c:v>582.98366352078597</c:v>
                </c:pt>
                <c:pt idx="251639">
                  <c:v>582.98598027605999</c:v>
                </c:pt>
                <c:pt idx="251640">
                  <c:v>582.98829703133299</c:v>
                </c:pt>
                <c:pt idx="251641">
                  <c:v>582.99061378660701</c:v>
                </c:pt>
                <c:pt idx="251642">
                  <c:v>582.99293054188001</c:v>
                </c:pt>
                <c:pt idx="251643">
                  <c:v>582.99524729715404</c:v>
                </c:pt>
                <c:pt idx="251644">
                  <c:v>582.99756405242795</c:v>
                </c:pt>
                <c:pt idx="251645">
                  <c:v>582.99988080770095</c:v>
                </c:pt>
                <c:pt idx="251646">
                  <c:v>583.00219756297497</c:v>
                </c:pt>
                <c:pt idx="251647">
                  <c:v>583.00451431824797</c:v>
                </c:pt>
                <c:pt idx="251648">
                  <c:v>583.00683107352199</c:v>
                </c:pt>
                <c:pt idx="251649">
                  <c:v>583.00914782879499</c:v>
                </c:pt>
                <c:pt idx="251650">
                  <c:v>583.01146458406902</c:v>
                </c:pt>
                <c:pt idx="251651">
                  <c:v>583.01378133934304</c:v>
                </c:pt>
                <c:pt idx="251652">
                  <c:v>583.01609809461604</c:v>
                </c:pt>
                <c:pt idx="251653">
                  <c:v>583.01841484988995</c:v>
                </c:pt>
                <c:pt idx="251654">
                  <c:v>583.02073160516295</c:v>
                </c:pt>
                <c:pt idx="251655">
                  <c:v>583.02304836043697</c:v>
                </c:pt>
                <c:pt idx="251656">
                  <c:v>583.02536511570997</c:v>
                </c:pt>
                <c:pt idx="251657">
                  <c:v>583.027681870984</c:v>
                </c:pt>
                <c:pt idx="251658">
                  <c:v>583.02999862625802</c:v>
                </c:pt>
                <c:pt idx="251659">
                  <c:v>583.03231538153102</c:v>
                </c:pt>
                <c:pt idx="251660">
                  <c:v>583.03463213680504</c:v>
                </c:pt>
                <c:pt idx="251661">
                  <c:v>583.03694889207804</c:v>
                </c:pt>
                <c:pt idx="251662">
                  <c:v>583.03926564735195</c:v>
                </c:pt>
                <c:pt idx="251663">
                  <c:v>583.04158240262495</c:v>
                </c:pt>
                <c:pt idx="251664">
                  <c:v>583.04389915789898</c:v>
                </c:pt>
                <c:pt idx="251665">
                  <c:v>583.04621591317198</c:v>
                </c:pt>
                <c:pt idx="251666">
                  <c:v>583.048532668446</c:v>
                </c:pt>
                <c:pt idx="251667">
                  <c:v>583.05084942372002</c:v>
                </c:pt>
                <c:pt idx="251668">
                  <c:v>583.05316617899302</c:v>
                </c:pt>
                <c:pt idx="251669">
                  <c:v>583.05548293426705</c:v>
                </c:pt>
                <c:pt idx="251670">
                  <c:v>583.05779968954005</c:v>
                </c:pt>
                <c:pt idx="251671">
                  <c:v>583.06011644481396</c:v>
                </c:pt>
                <c:pt idx="251672">
                  <c:v>583.06243320008696</c:v>
                </c:pt>
                <c:pt idx="251673">
                  <c:v>583.06474995536098</c:v>
                </c:pt>
                <c:pt idx="251674">
                  <c:v>583.067066710635</c:v>
                </c:pt>
                <c:pt idx="251675">
                  <c:v>583.069383465908</c:v>
                </c:pt>
                <c:pt idx="251676">
                  <c:v>583.07170022118203</c:v>
                </c:pt>
                <c:pt idx="251677">
                  <c:v>583.07401697645503</c:v>
                </c:pt>
                <c:pt idx="251678">
                  <c:v>583.07633373172905</c:v>
                </c:pt>
                <c:pt idx="251679">
                  <c:v>583.07865048700205</c:v>
                </c:pt>
                <c:pt idx="251680">
                  <c:v>583.08096724227596</c:v>
                </c:pt>
                <c:pt idx="251681">
                  <c:v>583.08328399754998</c:v>
                </c:pt>
                <c:pt idx="251682">
                  <c:v>583.08560075282298</c:v>
                </c:pt>
                <c:pt idx="251683">
                  <c:v>583.08791750809701</c:v>
                </c:pt>
                <c:pt idx="251684">
                  <c:v>583.09023426337001</c:v>
                </c:pt>
                <c:pt idx="251685">
                  <c:v>583.09255101864403</c:v>
                </c:pt>
                <c:pt idx="251686">
                  <c:v>583.09486777391703</c:v>
                </c:pt>
                <c:pt idx="251687">
                  <c:v>583.09718452919105</c:v>
                </c:pt>
                <c:pt idx="251688">
                  <c:v>583.09950128446496</c:v>
                </c:pt>
                <c:pt idx="251689">
                  <c:v>583.10181803973796</c:v>
                </c:pt>
                <c:pt idx="251690">
                  <c:v>583.10413479501199</c:v>
                </c:pt>
                <c:pt idx="251691">
                  <c:v>583.10645155028499</c:v>
                </c:pt>
                <c:pt idx="251692">
                  <c:v>583.10876830555901</c:v>
                </c:pt>
                <c:pt idx="251693">
                  <c:v>583.11108506083201</c:v>
                </c:pt>
                <c:pt idx="251694">
                  <c:v>583.11340181610603</c:v>
                </c:pt>
                <c:pt idx="251695">
                  <c:v>583.11571857137994</c:v>
                </c:pt>
                <c:pt idx="251696">
                  <c:v>583.11803532665294</c:v>
                </c:pt>
                <c:pt idx="251697">
                  <c:v>583.12035208192697</c:v>
                </c:pt>
                <c:pt idx="251698">
                  <c:v>583.12266883719997</c:v>
                </c:pt>
                <c:pt idx="251699">
                  <c:v>583.12498559247399</c:v>
                </c:pt>
                <c:pt idx="251700">
                  <c:v>583.12730234774699</c:v>
                </c:pt>
                <c:pt idx="251701">
                  <c:v>583.12961910302101</c:v>
                </c:pt>
                <c:pt idx="251702">
                  <c:v>583.13193585829504</c:v>
                </c:pt>
                <c:pt idx="251703">
                  <c:v>583.13425261356804</c:v>
                </c:pt>
                <c:pt idx="251704">
                  <c:v>583.13656936884195</c:v>
                </c:pt>
                <c:pt idx="251705">
                  <c:v>583.13888612411495</c:v>
                </c:pt>
                <c:pt idx="251706">
                  <c:v>583.14120287938897</c:v>
                </c:pt>
                <c:pt idx="251707">
                  <c:v>583.14351963466197</c:v>
                </c:pt>
                <c:pt idx="251708">
                  <c:v>583.14583638993599</c:v>
                </c:pt>
                <c:pt idx="251709">
                  <c:v>583.14815314520899</c:v>
                </c:pt>
                <c:pt idx="251710">
                  <c:v>583.15046990048302</c:v>
                </c:pt>
                <c:pt idx="251711">
                  <c:v>583.15278665575704</c:v>
                </c:pt>
                <c:pt idx="251712">
                  <c:v>583.15510341103004</c:v>
                </c:pt>
                <c:pt idx="251713">
                  <c:v>583.15742016630395</c:v>
                </c:pt>
                <c:pt idx="251714">
                  <c:v>583.15973692157695</c:v>
                </c:pt>
                <c:pt idx="251715">
                  <c:v>583.16205367685097</c:v>
                </c:pt>
                <c:pt idx="251716">
                  <c:v>583.16437043212397</c:v>
                </c:pt>
                <c:pt idx="251717">
                  <c:v>583.166687187398</c:v>
                </c:pt>
                <c:pt idx="251718">
                  <c:v>583.16900394267202</c:v>
                </c:pt>
                <c:pt idx="251719">
                  <c:v>583.17132069794502</c:v>
                </c:pt>
                <c:pt idx="251720">
                  <c:v>583.17363745321904</c:v>
                </c:pt>
                <c:pt idx="251721">
                  <c:v>583.17595420849204</c:v>
                </c:pt>
                <c:pt idx="251722">
                  <c:v>583.17827096376595</c:v>
                </c:pt>
                <c:pt idx="251723">
                  <c:v>583.18058771903895</c:v>
                </c:pt>
                <c:pt idx="251724">
                  <c:v>583.18290447431298</c:v>
                </c:pt>
                <c:pt idx="251725">
                  <c:v>583.185221229587</c:v>
                </c:pt>
                <c:pt idx="251726">
                  <c:v>583.18753798486</c:v>
                </c:pt>
                <c:pt idx="251727">
                  <c:v>583.18985474013402</c:v>
                </c:pt>
                <c:pt idx="251728">
                  <c:v>583.19217149540702</c:v>
                </c:pt>
                <c:pt idx="251729">
                  <c:v>583.19448825068105</c:v>
                </c:pt>
                <c:pt idx="251730">
                  <c:v>583.19680500595405</c:v>
                </c:pt>
                <c:pt idx="251731">
                  <c:v>583.19912176122796</c:v>
                </c:pt>
                <c:pt idx="251732">
                  <c:v>583.20143851650198</c:v>
                </c:pt>
                <c:pt idx="251733">
                  <c:v>583.20375527177498</c:v>
                </c:pt>
                <c:pt idx="251734">
                  <c:v>583.206072027049</c:v>
                </c:pt>
                <c:pt idx="251735">
                  <c:v>583.208388782322</c:v>
                </c:pt>
                <c:pt idx="251736">
                  <c:v>583.21070553759603</c:v>
                </c:pt>
                <c:pt idx="251737">
                  <c:v>583.21302229286903</c:v>
                </c:pt>
                <c:pt idx="251738">
                  <c:v>583.21533904814305</c:v>
                </c:pt>
                <c:pt idx="251739">
                  <c:v>583.21765580341696</c:v>
                </c:pt>
                <c:pt idx="251740">
                  <c:v>583.21997255868996</c:v>
                </c:pt>
                <c:pt idx="251741">
                  <c:v>583.22228931396398</c:v>
                </c:pt>
                <c:pt idx="251742">
                  <c:v>583.22460606923698</c:v>
                </c:pt>
                <c:pt idx="251743">
                  <c:v>583.22692282451101</c:v>
                </c:pt>
                <c:pt idx="251744">
                  <c:v>583.22923957978401</c:v>
                </c:pt>
                <c:pt idx="251745">
                  <c:v>583.23155633505803</c:v>
                </c:pt>
                <c:pt idx="251746">
                  <c:v>583.23387309033205</c:v>
                </c:pt>
                <c:pt idx="251747">
                  <c:v>583.23618984560505</c:v>
                </c:pt>
                <c:pt idx="251748">
                  <c:v>583.23850660087896</c:v>
                </c:pt>
                <c:pt idx="251749">
                  <c:v>583.24082335615196</c:v>
                </c:pt>
                <c:pt idx="251750">
                  <c:v>583.24314011142599</c:v>
                </c:pt>
                <c:pt idx="251751">
                  <c:v>583.24545686669899</c:v>
                </c:pt>
                <c:pt idx="251752">
                  <c:v>583.24777362197301</c:v>
                </c:pt>
                <c:pt idx="251753">
                  <c:v>583.25009037724703</c:v>
                </c:pt>
                <c:pt idx="251754">
                  <c:v>583.25240713252003</c:v>
                </c:pt>
                <c:pt idx="251755">
                  <c:v>583.25472388779394</c:v>
                </c:pt>
                <c:pt idx="251756">
                  <c:v>583.25704064306694</c:v>
                </c:pt>
                <c:pt idx="251757">
                  <c:v>583.25935739834097</c:v>
                </c:pt>
                <c:pt idx="251758">
                  <c:v>583.26167415361397</c:v>
                </c:pt>
                <c:pt idx="251759">
                  <c:v>583.26399090888799</c:v>
                </c:pt>
                <c:pt idx="251760">
                  <c:v>583.26630766416099</c:v>
                </c:pt>
                <c:pt idx="251761">
                  <c:v>583.26862441943501</c:v>
                </c:pt>
                <c:pt idx="251762">
                  <c:v>583.27094117470904</c:v>
                </c:pt>
                <c:pt idx="251763">
                  <c:v>583.27325792998204</c:v>
                </c:pt>
                <c:pt idx="251764">
                  <c:v>583.27557468525595</c:v>
                </c:pt>
                <c:pt idx="251765">
                  <c:v>583.27789144052895</c:v>
                </c:pt>
                <c:pt idx="251766">
                  <c:v>583.28020819580297</c:v>
                </c:pt>
                <c:pt idx="251767">
                  <c:v>583.28252495107597</c:v>
                </c:pt>
                <c:pt idx="251768">
                  <c:v>583.28484170634999</c:v>
                </c:pt>
                <c:pt idx="251769">
                  <c:v>583.28715846162402</c:v>
                </c:pt>
                <c:pt idx="251770">
                  <c:v>583.28947521689702</c:v>
                </c:pt>
                <c:pt idx="251771">
                  <c:v>583.29179197217104</c:v>
                </c:pt>
                <c:pt idx="251772">
                  <c:v>583.29410872744404</c:v>
                </c:pt>
                <c:pt idx="251773">
                  <c:v>583.29642548271795</c:v>
                </c:pt>
                <c:pt idx="251774">
                  <c:v>583.29874223799095</c:v>
                </c:pt>
                <c:pt idx="251775">
                  <c:v>583.30105899326497</c:v>
                </c:pt>
                <c:pt idx="251776">
                  <c:v>583.303375748539</c:v>
                </c:pt>
                <c:pt idx="251777">
                  <c:v>583.305692503812</c:v>
                </c:pt>
                <c:pt idx="251778">
                  <c:v>583.30800925908602</c:v>
                </c:pt>
                <c:pt idx="251779">
                  <c:v>583.31032601435902</c:v>
                </c:pt>
                <c:pt idx="251780">
                  <c:v>583.31264276963304</c:v>
                </c:pt>
                <c:pt idx="251781">
                  <c:v>583.31495952490604</c:v>
                </c:pt>
                <c:pt idx="251782">
                  <c:v>583.31727628017995</c:v>
                </c:pt>
                <c:pt idx="251783">
                  <c:v>583.31959303545398</c:v>
                </c:pt>
                <c:pt idx="251784">
                  <c:v>583.32190979072698</c:v>
                </c:pt>
                <c:pt idx="251785">
                  <c:v>583.324226546001</c:v>
                </c:pt>
                <c:pt idx="251786">
                  <c:v>583.326543301274</c:v>
                </c:pt>
                <c:pt idx="251787">
                  <c:v>583.32886005654802</c:v>
                </c:pt>
                <c:pt idx="251788">
                  <c:v>583.33117681182102</c:v>
                </c:pt>
                <c:pt idx="251789">
                  <c:v>583.33349356709505</c:v>
                </c:pt>
                <c:pt idx="251790">
                  <c:v>583.33581032236896</c:v>
                </c:pt>
                <c:pt idx="251791">
                  <c:v>583.33812707764196</c:v>
                </c:pt>
                <c:pt idx="251792">
                  <c:v>583.34044383291598</c:v>
                </c:pt>
                <c:pt idx="251793">
                  <c:v>583.34276058818898</c:v>
                </c:pt>
                <c:pt idx="251794">
                  <c:v>583.345077343463</c:v>
                </c:pt>
                <c:pt idx="251795">
                  <c:v>583.347394098736</c:v>
                </c:pt>
                <c:pt idx="251796">
                  <c:v>583.34971085401003</c:v>
                </c:pt>
                <c:pt idx="251797">
                  <c:v>583.35202760928405</c:v>
                </c:pt>
                <c:pt idx="251798">
                  <c:v>583.35434436455705</c:v>
                </c:pt>
                <c:pt idx="251799">
                  <c:v>583.35666111983096</c:v>
                </c:pt>
                <c:pt idx="251800">
                  <c:v>583.35897787510396</c:v>
                </c:pt>
                <c:pt idx="251801">
                  <c:v>583.36129463037798</c:v>
                </c:pt>
                <c:pt idx="251802">
                  <c:v>583.36361138565098</c:v>
                </c:pt>
                <c:pt idx="251803">
                  <c:v>583.36592814092501</c:v>
                </c:pt>
                <c:pt idx="251804">
                  <c:v>583.36824489619903</c:v>
                </c:pt>
                <c:pt idx="251805">
                  <c:v>583.37056165147203</c:v>
                </c:pt>
                <c:pt idx="251806">
                  <c:v>583.37287840674605</c:v>
                </c:pt>
                <c:pt idx="251807">
                  <c:v>583.37519516201905</c:v>
                </c:pt>
                <c:pt idx="251808">
                  <c:v>583.37751191729296</c:v>
                </c:pt>
                <c:pt idx="251809">
                  <c:v>583.37982867256596</c:v>
                </c:pt>
                <c:pt idx="251810">
                  <c:v>583.38214542783999</c:v>
                </c:pt>
                <c:pt idx="251811">
                  <c:v>583.38446218311299</c:v>
                </c:pt>
                <c:pt idx="251812">
                  <c:v>583.38677893838701</c:v>
                </c:pt>
                <c:pt idx="251813">
                  <c:v>583.38909569366103</c:v>
                </c:pt>
                <c:pt idx="251814">
                  <c:v>583.39141244893403</c:v>
                </c:pt>
                <c:pt idx="251815">
                  <c:v>583.39372920420794</c:v>
                </c:pt>
                <c:pt idx="251816">
                  <c:v>583.39604595948094</c:v>
                </c:pt>
                <c:pt idx="251817">
                  <c:v>583.39836271475497</c:v>
                </c:pt>
                <c:pt idx="251818">
                  <c:v>583.40067947002797</c:v>
                </c:pt>
                <c:pt idx="251819">
                  <c:v>583.40299622530199</c:v>
                </c:pt>
                <c:pt idx="251820">
                  <c:v>583.40531298057601</c:v>
                </c:pt>
                <c:pt idx="251821">
                  <c:v>583.40762973584901</c:v>
                </c:pt>
                <c:pt idx="251822">
                  <c:v>583.40994649112304</c:v>
                </c:pt>
                <c:pt idx="251823">
                  <c:v>583.41226324639604</c:v>
                </c:pt>
                <c:pt idx="251824">
                  <c:v>583.41458000166995</c:v>
                </c:pt>
                <c:pt idx="251825">
                  <c:v>583.41689675694295</c:v>
                </c:pt>
                <c:pt idx="251826">
                  <c:v>583.41921351221697</c:v>
                </c:pt>
                <c:pt idx="251827">
                  <c:v>583.42153026749099</c:v>
                </c:pt>
                <c:pt idx="251828">
                  <c:v>583.42384702276399</c:v>
                </c:pt>
                <c:pt idx="251829">
                  <c:v>583.42616377803802</c:v>
                </c:pt>
                <c:pt idx="251830">
                  <c:v>583.42848053331102</c:v>
                </c:pt>
                <c:pt idx="251831">
                  <c:v>583.43079728858504</c:v>
                </c:pt>
                <c:pt idx="251832">
                  <c:v>583.43311404385804</c:v>
                </c:pt>
                <c:pt idx="251833">
                  <c:v>583.43543079913195</c:v>
                </c:pt>
                <c:pt idx="251834">
                  <c:v>583.43774755440597</c:v>
                </c:pt>
                <c:pt idx="251835">
                  <c:v>583.44006430967897</c:v>
                </c:pt>
                <c:pt idx="251836">
                  <c:v>583.442381064953</c:v>
                </c:pt>
                <c:pt idx="251837">
                  <c:v>583.444697820226</c:v>
                </c:pt>
                <c:pt idx="251838">
                  <c:v>583.44701457550002</c:v>
                </c:pt>
                <c:pt idx="251839">
                  <c:v>583.44933133077302</c:v>
                </c:pt>
                <c:pt idx="251840">
                  <c:v>583.45164808604704</c:v>
                </c:pt>
                <c:pt idx="251841">
                  <c:v>583.45396484132095</c:v>
                </c:pt>
                <c:pt idx="251842">
                  <c:v>583.45628159659395</c:v>
                </c:pt>
                <c:pt idx="251843">
                  <c:v>583.45859835186798</c:v>
                </c:pt>
                <c:pt idx="251844">
                  <c:v>583.46091510714098</c:v>
                </c:pt>
                <c:pt idx="251845">
                  <c:v>583.463231862415</c:v>
                </c:pt>
                <c:pt idx="251846">
                  <c:v>583.465548617688</c:v>
                </c:pt>
                <c:pt idx="251847">
                  <c:v>583.46786537296202</c:v>
                </c:pt>
                <c:pt idx="251848">
                  <c:v>583.47018212823605</c:v>
                </c:pt>
                <c:pt idx="251849">
                  <c:v>583.47249888350905</c:v>
                </c:pt>
                <c:pt idx="251850">
                  <c:v>583.47481563878296</c:v>
                </c:pt>
                <c:pt idx="251851">
                  <c:v>583.47713239405596</c:v>
                </c:pt>
                <c:pt idx="251852">
                  <c:v>583.47944914932998</c:v>
                </c:pt>
                <c:pt idx="251853">
                  <c:v>583.48176590460298</c:v>
                </c:pt>
                <c:pt idx="251854">
                  <c:v>583.484082659877</c:v>
                </c:pt>
                <c:pt idx="251855">
                  <c:v>583.48639941515103</c:v>
                </c:pt>
                <c:pt idx="251856">
                  <c:v>583.48871617042403</c:v>
                </c:pt>
                <c:pt idx="251857">
                  <c:v>583.49103292569805</c:v>
                </c:pt>
                <c:pt idx="251858">
                  <c:v>583.49334968097105</c:v>
                </c:pt>
                <c:pt idx="251859">
                  <c:v>583.49566643624496</c:v>
                </c:pt>
                <c:pt idx="251860">
                  <c:v>583.49798319151796</c:v>
                </c:pt>
                <c:pt idx="251861">
                  <c:v>583.50029994679198</c:v>
                </c:pt>
                <c:pt idx="251862">
                  <c:v>583.50261670206498</c:v>
                </c:pt>
                <c:pt idx="251863">
                  <c:v>583.50493345733901</c:v>
                </c:pt>
                <c:pt idx="251864">
                  <c:v>583.50725021261303</c:v>
                </c:pt>
                <c:pt idx="251865">
                  <c:v>583.50956696788603</c:v>
                </c:pt>
                <c:pt idx="251866">
                  <c:v>583.51188372316005</c:v>
                </c:pt>
                <c:pt idx="251867">
                  <c:v>583.51420047843305</c:v>
                </c:pt>
                <c:pt idx="251868">
                  <c:v>583.51651723370696</c:v>
                </c:pt>
                <c:pt idx="251869">
                  <c:v>583.51883398897996</c:v>
                </c:pt>
                <c:pt idx="251870">
                  <c:v>583.52115074425399</c:v>
                </c:pt>
                <c:pt idx="251871">
                  <c:v>583.52346749952801</c:v>
                </c:pt>
                <c:pt idx="251872">
                  <c:v>583.52578425480101</c:v>
                </c:pt>
                <c:pt idx="251873">
                  <c:v>583.52810101007503</c:v>
                </c:pt>
                <c:pt idx="251874">
                  <c:v>583.53041776534803</c:v>
                </c:pt>
                <c:pt idx="251875">
                  <c:v>583.53273452062194</c:v>
                </c:pt>
                <c:pt idx="251876">
                  <c:v>583.53505127589494</c:v>
                </c:pt>
                <c:pt idx="251877">
                  <c:v>583.53736803116897</c:v>
                </c:pt>
                <c:pt idx="251878">
                  <c:v>583.53968478644299</c:v>
                </c:pt>
                <c:pt idx="251879">
                  <c:v>583.54200154171599</c:v>
                </c:pt>
                <c:pt idx="251880">
                  <c:v>583.54431829699001</c:v>
                </c:pt>
                <c:pt idx="251881">
                  <c:v>583.54663505226301</c:v>
                </c:pt>
                <c:pt idx="251882">
                  <c:v>583.54895180753704</c:v>
                </c:pt>
                <c:pt idx="251883">
                  <c:v>583.55126856281004</c:v>
                </c:pt>
                <c:pt idx="251884">
                  <c:v>583.55358531808395</c:v>
                </c:pt>
                <c:pt idx="251885">
                  <c:v>583.55590207335797</c:v>
                </c:pt>
                <c:pt idx="251886">
                  <c:v>583.55821882863097</c:v>
                </c:pt>
                <c:pt idx="251887">
                  <c:v>583.56053558390499</c:v>
                </c:pt>
                <c:pt idx="251888">
                  <c:v>583.56285233917799</c:v>
                </c:pt>
                <c:pt idx="251889">
                  <c:v>583.56516909445202</c:v>
                </c:pt>
                <c:pt idx="251890">
                  <c:v>583.56748584972502</c:v>
                </c:pt>
                <c:pt idx="251891">
                  <c:v>583.56980260499904</c:v>
                </c:pt>
                <c:pt idx="251892">
                  <c:v>583.57211936027295</c:v>
                </c:pt>
                <c:pt idx="251893">
                  <c:v>583.57443611554595</c:v>
                </c:pt>
                <c:pt idx="251894">
                  <c:v>583.57675287081997</c:v>
                </c:pt>
                <c:pt idx="251895">
                  <c:v>583.57906962609297</c:v>
                </c:pt>
                <c:pt idx="251896">
                  <c:v>583.581386381367</c:v>
                </c:pt>
                <c:pt idx="251897">
                  <c:v>583.58370313664</c:v>
                </c:pt>
                <c:pt idx="251898">
                  <c:v>583.58601989191402</c:v>
                </c:pt>
                <c:pt idx="251899">
                  <c:v>583.58833664718804</c:v>
                </c:pt>
                <c:pt idx="251900">
                  <c:v>583.59065340246104</c:v>
                </c:pt>
                <c:pt idx="251901">
                  <c:v>583.59297015773495</c:v>
                </c:pt>
                <c:pt idx="251902">
                  <c:v>583.59528691300795</c:v>
                </c:pt>
                <c:pt idx="251903">
                  <c:v>583.59760366828198</c:v>
                </c:pt>
                <c:pt idx="251904">
                  <c:v>583.59992042355498</c:v>
                </c:pt>
                <c:pt idx="251905">
                  <c:v>583.602237178829</c:v>
                </c:pt>
                <c:pt idx="251906">
                  <c:v>583.60455393410302</c:v>
                </c:pt>
                <c:pt idx="251907">
                  <c:v>583.60687068937602</c:v>
                </c:pt>
                <c:pt idx="251908">
                  <c:v>583.60918744465005</c:v>
                </c:pt>
                <c:pt idx="251909">
                  <c:v>583.61150419992305</c:v>
                </c:pt>
                <c:pt idx="251910">
                  <c:v>583.61382095519696</c:v>
                </c:pt>
                <c:pt idx="251911">
                  <c:v>583.61613771046996</c:v>
                </c:pt>
                <c:pt idx="251912">
                  <c:v>583.61845446574398</c:v>
                </c:pt>
                <c:pt idx="251913">
                  <c:v>583.62077122101698</c:v>
                </c:pt>
                <c:pt idx="251914">
                  <c:v>583.623087976291</c:v>
                </c:pt>
                <c:pt idx="251915">
                  <c:v>583.62540473156503</c:v>
                </c:pt>
                <c:pt idx="251916">
                  <c:v>583.62772148683803</c:v>
                </c:pt>
                <c:pt idx="251917">
                  <c:v>583.63003824211205</c:v>
                </c:pt>
                <c:pt idx="251918">
                  <c:v>583.63235499738505</c:v>
                </c:pt>
                <c:pt idx="251919">
                  <c:v>583.63467175265896</c:v>
                </c:pt>
                <c:pt idx="251920">
                  <c:v>583.63698850793196</c:v>
                </c:pt>
                <c:pt idx="251921">
                  <c:v>583.63930526320598</c:v>
                </c:pt>
                <c:pt idx="251922">
                  <c:v>583.64162201848001</c:v>
                </c:pt>
                <c:pt idx="251923">
                  <c:v>583.64393877375301</c:v>
                </c:pt>
                <c:pt idx="251924">
                  <c:v>583.64625552902703</c:v>
                </c:pt>
                <c:pt idx="251925">
                  <c:v>583.64857228430003</c:v>
                </c:pt>
                <c:pt idx="251926">
                  <c:v>583.65088903957405</c:v>
                </c:pt>
                <c:pt idx="251927">
                  <c:v>583.65320579484705</c:v>
                </c:pt>
                <c:pt idx="251928">
                  <c:v>583.65552255012096</c:v>
                </c:pt>
                <c:pt idx="251929">
                  <c:v>583.65783930539499</c:v>
                </c:pt>
                <c:pt idx="251930">
                  <c:v>583.66015606066799</c:v>
                </c:pt>
                <c:pt idx="251931">
                  <c:v>583.66247281594201</c:v>
                </c:pt>
                <c:pt idx="251932">
                  <c:v>583.66478957121501</c:v>
                </c:pt>
                <c:pt idx="251933">
                  <c:v>583.66710632648903</c:v>
                </c:pt>
                <c:pt idx="251934">
                  <c:v>583.66942308176203</c:v>
                </c:pt>
                <c:pt idx="251935">
                  <c:v>583.67173983703594</c:v>
                </c:pt>
                <c:pt idx="251936">
                  <c:v>583.67405659230997</c:v>
                </c:pt>
                <c:pt idx="251937">
                  <c:v>583.67637334758297</c:v>
                </c:pt>
                <c:pt idx="251938">
                  <c:v>583.67869010285699</c:v>
                </c:pt>
                <c:pt idx="251939">
                  <c:v>583.68100685812999</c:v>
                </c:pt>
                <c:pt idx="251940">
                  <c:v>583.68332361340401</c:v>
                </c:pt>
                <c:pt idx="251941">
                  <c:v>583.68564036867701</c:v>
                </c:pt>
                <c:pt idx="251942">
                  <c:v>583.68795712395104</c:v>
                </c:pt>
                <c:pt idx="251943">
                  <c:v>583.69027387922495</c:v>
                </c:pt>
                <c:pt idx="251944">
                  <c:v>583.69259063449795</c:v>
                </c:pt>
                <c:pt idx="251945">
                  <c:v>583.69490738977197</c:v>
                </c:pt>
                <c:pt idx="251946">
                  <c:v>583.69722414504497</c:v>
                </c:pt>
                <c:pt idx="251947">
                  <c:v>583.69954090031899</c:v>
                </c:pt>
                <c:pt idx="251948">
                  <c:v>583.70185765559199</c:v>
                </c:pt>
                <c:pt idx="251949">
                  <c:v>583.70417441086602</c:v>
                </c:pt>
                <c:pt idx="251950">
                  <c:v>583.70649116614004</c:v>
                </c:pt>
                <c:pt idx="251951">
                  <c:v>583.70880792141304</c:v>
                </c:pt>
                <c:pt idx="251952">
                  <c:v>583.71112467668695</c:v>
                </c:pt>
                <c:pt idx="251953">
                  <c:v>583.71344143195995</c:v>
                </c:pt>
                <c:pt idx="251954">
                  <c:v>583.71575818723397</c:v>
                </c:pt>
                <c:pt idx="251955">
                  <c:v>583.71807494250697</c:v>
                </c:pt>
                <c:pt idx="251956">
                  <c:v>583.720391697781</c:v>
                </c:pt>
                <c:pt idx="251957">
                  <c:v>583.72270845305502</c:v>
                </c:pt>
                <c:pt idx="251958">
                  <c:v>583.72502520832802</c:v>
                </c:pt>
                <c:pt idx="251959">
                  <c:v>583.72734196360204</c:v>
                </c:pt>
                <c:pt idx="251960">
                  <c:v>583.72965871887504</c:v>
                </c:pt>
                <c:pt idx="251961">
                  <c:v>583.73197547414895</c:v>
                </c:pt>
                <c:pt idx="251962">
                  <c:v>583.73429222942195</c:v>
                </c:pt>
                <c:pt idx="251963">
                  <c:v>583.73660898469598</c:v>
                </c:pt>
                <c:pt idx="251964">
                  <c:v>583.73892573996898</c:v>
                </c:pt>
                <c:pt idx="251965">
                  <c:v>583.741242495243</c:v>
                </c:pt>
                <c:pt idx="251966">
                  <c:v>583.74355925051702</c:v>
                </c:pt>
                <c:pt idx="251967">
                  <c:v>583.74587600579002</c:v>
                </c:pt>
                <c:pt idx="251968">
                  <c:v>583.74819276106405</c:v>
                </c:pt>
                <c:pt idx="251969">
                  <c:v>583.75050951633705</c:v>
                </c:pt>
                <c:pt idx="251970">
                  <c:v>583.75282627161096</c:v>
                </c:pt>
                <c:pt idx="251971">
                  <c:v>583.75514302688396</c:v>
                </c:pt>
                <c:pt idx="251972">
                  <c:v>583.75745978215798</c:v>
                </c:pt>
                <c:pt idx="251973">
                  <c:v>583.759776537432</c:v>
                </c:pt>
                <c:pt idx="251974">
                  <c:v>583.762093292705</c:v>
                </c:pt>
                <c:pt idx="251975">
                  <c:v>583.76441004797903</c:v>
                </c:pt>
                <c:pt idx="251976">
                  <c:v>583.76672680325203</c:v>
                </c:pt>
                <c:pt idx="251977">
                  <c:v>583.76904355852605</c:v>
                </c:pt>
                <c:pt idx="251978">
                  <c:v>583.77136031379905</c:v>
                </c:pt>
                <c:pt idx="251979">
                  <c:v>583.77367706907296</c:v>
                </c:pt>
                <c:pt idx="251980">
                  <c:v>583.77599382434698</c:v>
                </c:pt>
                <c:pt idx="251981">
                  <c:v>583.77831057961998</c:v>
                </c:pt>
                <c:pt idx="251982">
                  <c:v>583.78062733489401</c:v>
                </c:pt>
                <c:pt idx="251983">
                  <c:v>583.78294409016701</c:v>
                </c:pt>
                <c:pt idx="251984">
                  <c:v>583.78526084544103</c:v>
                </c:pt>
                <c:pt idx="251985">
                  <c:v>583.78757760071403</c:v>
                </c:pt>
                <c:pt idx="251986">
                  <c:v>583.78989435598805</c:v>
                </c:pt>
                <c:pt idx="251987">
                  <c:v>583.79221111126196</c:v>
                </c:pt>
                <c:pt idx="251988">
                  <c:v>583.79452786653496</c:v>
                </c:pt>
                <c:pt idx="251989">
                  <c:v>583.79684462180899</c:v>
                </c:pt>
                <c:pt idx="251990">
                  <c:v>583.79916137708199</c:v>
                </c:pt>
                <c:pt idx="251991">
                  <c:v>583.80147813235601</c:v>
                </c:pt>
                <c:pt idx="251992">
                  <c:v>583.80379488762901</c:v>
                </c:pt>
                <c:pt idx="251993">
                  <c:v>583.80611164290303</c:v>
                </c:pt>
                <c:pt idx="251994">
                  <c:v>583.80842839817706</c:v>
                </c:pt>
                <c:pt idx="251995">
                  <c:v>583.81074515344994</c:v>
                </c:pt>
                <c:pt idx="251996">
                  <c:v>583.81306190872397</c:v>
                </c:pt>
                <c:pt idx="251997">
                  <c:v>583.81537866399697</c:v>
                </c:pt>
                <c:pt idx="251998">
                  <c:v>583.81769541927099</c:v>
                </c:pt>
                <c:pt idx="251999">
                  <c:v>583.82001217454399</c:v>
                </c:pt>
                <c:pt idx="252000">
                  <c:v>583.82232892981801</c:v>
                </c:pt>
                <c:pt idx="252001">
                  <c:v>583.82464568509204</c:v>
                </c:pt>
                <c:pt idx="252002">
                  <c:v>583.82696244036504</c:v>
                </c:pt>
                <c:pt idx="252003">
                  <c:v>583.82927919563895</c:v>
                </c:pt>
                <c:pt idx="252004">
                  <c:v>583.83159595091195</c:v>
                </c:pt>
                <c:pt idx="252005">
                  <c:v>583.83391270618597</c:v>
                </c:pt>
                <c:pt idx="252006">
                  <c:v>583.83622946145897</c:v>
                </c:pt>
                <c:pt idx="252007">
                  <c:v>583.83854621673299</c:v>
                </c:pt>
                <c:pt idx="252008">
                  <c:v>583.84086297200599</c:v>
                </c:pt>
                <c:pt idx="252009">
                  <c:v>583.84317972728002</c:v>
                </c:pt>
                <c:pt idx="252010">
                  <c:v>583.84549648255404</c:v>
                </c:pt>
                <c:pt idx="252011">
                  <c:v>583.84781323782704</c:v>
                </c:pt>
                <c:pt idx="252012">
                  <c:v>583.85012999310095</c:v>
                </c:pt>
                <c:pt idx="252013">
                  <c:v>583.85244674837395</c:v>
                </c:pt>
                <c:pt idx="252014">
                  <c:v>583.85476350364797</c:v>
                </c:pt>
                <c:pt idx="252015">
                  <c:v>583.85708025892097</c:v>
                </c:pt>
                <c:pt idx="252016">
                  <c:v>583.859397014195</c:v>
                </c:pt>
                <c:pt idx="252017">
                  <c:v>583.86171376946902</c:v>
                </c:pt>
                <c:pt idx="252018">
                  <c:v>583.86403052474202</c:v>
                </c:pt>
                <c:pt idx="252019">
                  <c:v>583.86634728001604</c:v>
                </c:pt>
                <c:pt idx="252020">
                  <c:v>583.86866403528904</c:v>
                </c:pt>
                <c:pt idx="252021">
                  <c:v>583.87098079056295</c:v>
                </c:pt>
                <c:pt idx="252022">
                  <c:v>583.87329754583595</c:v>
                </c:pt>
                <c:pt idx="252023">
                  <c:v>583.87561430110998</c:v>
                </c:pt>
                <c:pt idx="252024">
                  <c:v>583.877931056384</c:v>
                </c:pt>
                <c:pt idx="252025">
                  <c:v>583.880247811657</c:v>
                </c:pt>
                <c:pt idx="252026">
                  <c:v>583.88256456693102</c:v>
                </c:pt>
                <c:pt idx="252027">
                  <c:v>583.88488132220402</c:v>
                </c:pt>
                <c:pt idx="252028">
                  <c:v>583.88719807747805</c:v>
                </c:pt>
                <c:pt idx="252029">
                  <c:v>583.88951483275105</c:v>
                </c:pt>
                <c:pt idx="252030">
                  <c:v>583.89183158802496</c:v>
                </c:pt>
                <c:pt idx="252031">
                  <c:v>583.89414834329898</c:v>
                </c:pt>
                <c:pt idx="252032">
                  <c:v>583.89646509857198</c:v>
                </c:pt>
                <c:pt idx="252033">
                  <c:v>583.898781853846</c:v>
                </c:pt>
                <c:pt idx="252034">
                  <c:v>583.901098609119</c:v>
                </c:pt>
                <c:pt idx="252035">
                  <c:v>583.90341536439303</c:v>
                </c:pt>
                <c:pt idx="252036">
                  <c:v>583.90573211966603</c:v>
                </c:pt>
                <c:pt idx="252037">
                  <c:v>583.90804887494005</c:v>
                </c:pt>
                <c:pt idx="252038">
                  <c:v>583.91036563021396</c:v>
                </c:pt>
                <c:pt idx="252039">
                  <c:v>583.91268238548696</c:v>
                </c:pt>
                <c:pt idx="252040">
                  <c:v>583.91499914076098</c:v>
                </c:pt>
                <c:pt idx="252041">
                  <c:v>583.91731589603398</c:v>
                </c:pt>
                <c:pt idx="252042">
                  <c:v>583.91963265130801</c:v>
                </c:pt>
                <c:pt idx="252043">
                  <c:v>583.92194940658101</c:v>
                </c:pt>
                <c:pt idx="252044">
                  <c:v>583.92426616185503</c:v>
                </c:pt>
                <c:pt idx="252045">
                  <c:v>583.92658291712905</c:v>
                </c:pt>
                <c:pt idx="252046">
                  <c:v>583.92889967240205</c:v>
                </c:pt>
                <c:pt idx="252047">
                  <c:v>583.93121642767596</c:v>
                </c:pt>
                <c:pt idx="252048">
                  <c:v>583.93353318294896</c:v>
                </c:pt>
                <c:pt idx="252049">
                  <c:v>583.93584993822299</c:v>
                </c:pt>
                <c:pt idx="252050">
                  <c:v>583.93816669349599</c:v>
                </c:pt>
                <c:pt idx="252051">
                  <c:v>583.94048344877001</c:v>
                </c:pt>
                <c:pt idx="252052">
                  <c:v>583.94280020404403</c:v>
                </c:pt>
                <c:pt idx="252053">
                  <c:v>583.94511695931703</c:v>
                </c:pt>
                <c:pt idx="252054">
                  <c:v>583.94743371459106</c:v>
                </c:pt>
                <c:pt idx="252055">
                  <c:v>583.94975046986406</c:v>
                </c:pt>
                <c:pt idx="252056">
                  <c:v>583.95206722513797</c:v>
                </c:pt>
                <c:pt idx="252057">
                  <c:v>583.95438398041097</c:v>
                </c:pt>
                <c:pt idx="252058">
                  <c:v>583.95670073568499</c:v>
                </c:pt>
                <c:pt idx="252059">
                  <c:v>583.95901749095799</c:v>
                </c:pt>
                <c:pt idx="252060">
                  <c:v>583.96133424623201</c:v>
                </c:pt>
                <c:pt idx="252061">
                  <c:v>583.96365100150604</c:v>
                </c:pt>
                <c:pt idx="252062">
                  <c:v>583.96596775677904</c:v>
                </c:pt>
                <c:pt idx="252063">
                  <c:v>583.96828451205295</c:v>
                </c:pt>
                <c:pt idx="252064">
                  <c:v>583.97060126732595</c:v>
                </c:pt>
                <c:pt idx="252065">
                  <c:v>583.97291802259997</c:v>
                </c:pt>
                <c:pt idx="252066">
                  <c:v>583.97523477787297</c:v>
                </c:pt>
                <c:pt idx="252067">
                  <c:v>583.97755153314699</c:v>
                </c:pt>
                <c:pt idx="252068">
                  <c:v>583.97986828842102</c:v>
                </c:pt>
                <c:pt idx="252069">
                  <c:v>583.98218504369402</c:v>
                </c:pt>
                <c:pt idx="252070">
                  <c:v>583.98450179896804</c:v>
                </c:pt>
                <c:pt idx="252071">
                  <c:v>583.98681855424104</c:v>
                </c:pt>
                <c:pt idx="252072">
                  <c:v>583.98913530951495</c:v>
                </c:pt>
                <c:pt idx="252073">
                  <c:v>583.99145206478795</c:v>
                </c:pt>
                <c:pt idx="252074">
                  <c:v>583.99376882006197</c:v>
                </c:pt>
                <c:pt idx="252075">
                  <c:v>583.996085575336</c:v>
                </c:pt>
                <c:pt idx="252076">
                  <c:v>583.998402330609</c:v>
                </c:pt>
                <c:pt idx="252077">
                  <c:v>584.00071908588302</c:v>
                </c:pt>
                <c:pt idx="252078">
                  <c:v>584.00303584115602</c:v>
                </c:pt>
                <c:pt idx="252079">
                  <c:v>584.00535259643004</c:v>
                </c:pt>
                <c:pt idx="252080">
                  <c:v>584.00766935170304</c:v>
                </c:pt>
                <c:pt idx="252081">
                  <c:v>584.00998610697695</c:v>
                </c:pt>
                <c:pt idx="252082">
                  <c:v>584.01230286225098</c:v>
                </c:pt>
                <c:pt idx="252083">
                  <c:v>584.01461961752398</c:v>
                </c:pt>
                <c:pt idx="252084">
                  <c:v>584.016936372798</c:v>
                </c:pt>
                <c:pt idx="252085">
                  <c:v>584.019253128071</c:v>
                </c:pt>
                <c:pt idx="252086">
                  <c:v>584.02156988334502</c:v>
                </c:pt>
                <c:pt idx="252087">
                  <c:v>584.02388663861802</c:v>
                </c:pt>
                <c:pt idx="252088">
                  <c:v>584.02620339389205</c:v>
                </c:pt>
                <c:pt idx="252089">
                  <c:v>584.02852014916596</c:v>
                </c:pt>
                <c:pt idx="252090">
                  <c:v>584.03083690443896</c:v>
                </c:pt>
                <c:pt idx="252091">
                  <c:v>584.03315365971298</c:v>
                </c:pt>
                <c:pt idx="252092">
                  <c:v>584.03547041498598</c:v>
                </c:pt>
                <c:pt idx="252093">
                  <c:v>584.03778717026</c:v>
                </c:pt>
                <c:pt idx="252094">
                  <c:v>584.040103925533</c:v>
                </c:pt>
                <c:pt idx="252095">
                  <c:v>584.04242068080703</c:v>
                </c:pt>
                <c:pt idx="252096">
                  <c:v>584.04473743608105</c:v>
                </c:pt>
                <c:pt idx="252097">
                  <c:v>584.04705419135405</c:v>
                </c:pt>
                <c:pt idx="252098">
                  <c:v>584.04937094662796</c:v>
                </c:pt>
                <c:pt idx="252099">
                  <c:v>584.05168770190096</c:v>
                </c:pt>
                <c:pt idx="252100">
                  <c:v>584.05400445717498</c:v>
                </c:pt>
                <c:pt idx="252101">
                  <c:v>584.05632121244798</c:v>
                </c:pt>
                <c:pt idx="252102">
                  <c:v>584.05863796772201</c:v>
                </c:pt>
                <c:pt idx="252103">
                  <c:v>584.06095472299603</c:v>
                </c:pt>
                <c:pt idx="252104">
                  <c:v>584.06327147826903</c:v>
                </c:pt>
                <c:pt idx="252105">
                  <c:v>584.06558823354305</c:v>
                </c:pt>
                <c:pt idx="252106">
                  <c:v>584.06790498881605</c:v>
                </c:pt>
                <c:pt idx="252107">
                  <c:v>584.07022174408996</c:v>
                </c:pt>
                <c:pt idx="252108">
                  <c:v>584.07253849936296</c:v>
                </c:pt>
                <c:pt idx="252109">
                  <c:v>584.07485525463699</c:v>
                </c:pt>
                <c:pt idx="252110">
                  <c:v>584.07717200990999</c:v>
                </c:pt>
                <c:pt idx="252111">
                  <c:v>584.07948876518401</c:v>
                </c:pt>
                <c:pt idx="252112">
                  <c:v>584.08180552045803</c:v>
                </c:pt>
                <c:pt idx="252113">
                  <c:v>584.08412227573103</c:v>
                </c:pt>
                <c:pt idx="252114">
                  <c:v>584.08643903100506</c:v>
                </c:pt>
                <c:pt idx="252115">
                  <c:v>584.08875578627806</c:v>
                </c:pt>
                <c:pt idx="252116">
                  <c:v>584.09107254155197</c:v>
                </c:pt>
                <c:pt idx="252117">
                  <c:v>584.09338929682497</c:v>
                </c:pt>
                <c:pt idx="252118">
                  <c:v>584.09570605209899</c:v>
                </c:pt>
                <c:pt idx="252119">
                  <c:v>584.09802280737301</c:v>
                </c:pt>
                <c:pt idx="252120">
                  <c:v>584.10033956264601</c:v>
                </c:pt>
                <c:pt idx="252121">
                  <c:v>584.10265631792004</c:v>
                </c:pt>
                <c:pt idx="252122">
                  <c:v>584.10497307319304</c:v>
                </c:pt>
                <c:pt idx="252123">
                  <c:v>584.10728982846695</c:v>
                </c:pt>
                <c:pt idx="252124">
                  <c:v>584.10960658373995</c:v>
                </c:pt>
                <c:pt idx="252125">
                  <c:v>584.11192333901397</c:v>
                </c:pt>
                <c:pt idx="252126">
                  <c:v>584.11424009428799</c:v>
                </c:pt>
                <c:pt idx="252127">
                  <c:v>584.11655684956099</c:v>
                </c:pt>
                <c:pt idx="252128">
                  <c:v>584.11887360483502</c:v>
                </c:pt>
                <c:pt idx="252129">
                  <c:v>584.12119036010802</c:v>
                </c:pt>
                <c:pt idx="252130">
                  <c:v>584.12350711538204</c:v>
                </c:pt>
                <c:pt idx="252131">
                  <c:v>584.12582387065504</c:v>
                </c:pt>
                <c:pt idx="252132">
                  <c:v>584.12814062592895</c:v>
                </c:pt>
                <c:pt idx="252133">
                  <c:v>584.13045738120297</c:v>
                </c:pt>
                <c:pt idx="252134">
                  <c:v>584.13277413647597</c:v>
                </c:pt>
                <c:pt idx="252135">
                  <c:v>584.13509089175</c:v>
                </c:pt>
                <c:pt idx="252136">
                  <c:v>584.137407647023</c:v>
                </c:pt>
                <c:pt idx="252137">
                  <c:v>584.13972440229702</c:v>
                </c:pt>
                <c:pt idx="252138">
                  <c:v>584.14204115757002</c:v>
                </c:pt>
                <c:pt idx="252139">
                  <c:v>584.14435791284404</c:v>
                </c:pt>
                <c:pt idx="252140">
                  <c:v>584.14667466811795</c:v>
                </c:pt>
                <c:pt idx="252141">
                  <c:v>584.14899142339095</c:v>
                </c:pt>
                <c:pt idx="252142">
                  <c:v>584.15130817866498</c:v>
                </c:pt>
                <c:pt idx="252143">
                  <c:v>584.15362493393798</c:v>
                </c:pt>
                <c:pt idx="252144">
                  <c:v>584.155941689212</c:v>
                </c:pt>
                <c:pt idx="252145">
                  <c:v>584.158258444485</c:v>
                </c:pt>
                <c:pt idx="252146">
                  <c:v>584.16057519975902</c:v>
                </c:pt>
                <c:pt idx="252147">
                  <c:v>584.16289195503305</c:v>
                </c:pt>
                <c:pt idx="252148">
                  <c:v>584.16520871030605</c:v>
                </c:pt>
                <c:pt idx="252149">
                  <c:v>584.16752546557996</c:v>
                </c:pt>
                <c:pt idx="252150">
                  <c:v>584.16984222085296</c:v>
                </c:pt>
                <c:pt idx="252151">
                  <c:v>584.17215897612698</c:v>
                </c:pt>
                <c:pt idx="252152">
                  <c:v>584.17447573139998</c:v>
                </c:pt>
                <c:pt idx="252153">
                  <c:v>584.176792486674</c:v>
                </c:pt>
                <c:pt idx="252154">
                  <c:v>584.17910924194803</c:v>
                </c:pt>
                <c:pt idx="252155">
                  <c:v>584.18142599722103</c:v>
                </c:pt>
                <c:pt idx="252156">
                  <c:v>584.18374275249505</c:v>
                </c:pt>
                <c:pt idx="252157">
                  <c:v>584.18605950776805</c:v>
                </c:pt>
                <c:pt idx="252158">
                  <c:v>584.18837626304196</c:v>
                </c:pt>
                <c:pt idx="252159">
                  <c:v>584.19069301831496</c:v>
                </c:pt>
                <c:pt idx="252160">
                  <c:v>584.19300977358898</c:v>
                </c:pt>
                <c:pt idx="252161">
                  <c:v>584.19532652886198</c:v>
                </c:pt>
                <c:pt idx="252162">
                  <c:v>584.19764328413601</c:v>
                </c:pt>
                <c:pt idx="252163">
                  <c:v>584.19996003941003</c:v>
                </c:pt>
                <c:pt idx="252164">
                  <c:v>584.20227679468303</c:v>
                </c:pt>
                <c:pt idx="252165">
                  <c:v>584.20459354995705</c:v>
                </c:pt>
                <c:pt idx="252166">
                  <c:v>584.20691030523005</c:v>
                </c:pt>
                <c:pt idx="252167">
                  <c:v>584.20922706050396</c:v>
                </c:pt>
                <c:pt idx="252168">
                  <c:v>584.21154381577696</c:v>
                </c:pt>
                <c:pt idx="252169">
                  <c:v>584.21386057105099</c:v>
                </c:pt>
                <c:pt idx="252170">
                  <c:v>584.21617732632501</c:v>
                </c:pt>
                <c:pt idx="252171">
                  <c:v>584.21849408159801</c:v>
                </c:pt>
                <c:pt idx="252172">
                  <c:v>584.22081083687203</c:v>
                </c:pt>
                <c:pt idx="252173">
                  <c:v>584.22312759214503</c:v>
                </c:pt>
                <c:pt idx="252174">
                  <c:v>584.22544434741906</c:v>
                </c:pt>
                <c:pt idx="252175">
                  <c:v>584.22776110269206</c:v>
                </c:pt>
                <c:pt idx="252176">
                  <c:v>584.23007785796597</c:v>
                </c:pt>
                <c:pt idx="252177">
                  <c:v>584.23239461323999</c:v>
                </c:pt>
                <c:pt idx="252178">
                  <c:v>584.23471136851299</c:v>
                </c:pt>
                <c:pt idx="252179">
                  <c:v>584.23702812378701</c:v>
                </c:pt>
                <c:pt idx="252180">
                  <c:v>584.23934487906001</c:v>
                </c:pt>
                <c:pt idx="252181">
                  <c:v>584.24166163433404</c:v>
                </c:pt>
                <c:pt idx="252182">
                  <c:v>584.24397838960704</c:v>
                </c:pt>
                <c:pt idx="252183">
                  <c:v>584.24629514488095</c:v>
                </c:pt>
                <c:pt idx="252184">
                  <c:v>584.24861190015497</c:v>
                </c:pt>
                <c:pt idx="252185">
                  <c:v>584.25092865542797</c:v>
                </c:pt>
                <c:pt idx="252186">
                  <c:v>584.25324541070199</c:v>
                </c:pt>
                <c:pt idx="252187">
                  <c:v>584.25556216597499</c:v>
                </c:pt>
                <c:pt idx="252188">
                  <c:v>584.25787892124902</c:v>
                </c:pt>
                <c:pt idx="252189">
                  <c:v>584.26019567652202</c:v>
                </c:pt>
                <c:pt idx="252190">
                  <c:v>584.26251243179604</c:v>
                </c:pt>
                <c:pt idx="252191">
                  <c:v>584.26482918706995</c:v>
                </c:pt>
                <c:pt idx="252192">
                  <c:v>584.26714594234295</c:v>
                </c:pt>
                <c:pt idx="252193">
                  <c:v>584.26946269761697</c:v>
                </c:pt>
                <c:pt idx="252194">
                  <c:v>584.27177945288997</c:v>
                </c:pt>
                <c:pt idx="252195">
                  <c:v>584.274096208164</c:v>
                </c:pt>
                <c:pt idx="252196">
                  <c:v>584.276412963437</c:v>
                </c:pt>
                <c:pt idx="252197">
                  <c:v>584.27872971871102</c:v>
                </c:pt>
                <c:pt idx="252198">
                  <c:v>584.28104647398504</c:v>
                </c:pt>
                <c:pt idx="252199">
                  <c:v>584.28336322925804</c:v>
                </c:pt>
                <c:pt idx="252200">
                  <c:v>584.28567998453195</c:v>
                </c:pt>
                <c:pt idx="252201">
                  <c:v>584.28799673980495</c:v>
                </c:pt>
                <c:pt idx="252202">
                  <c:v>584.29031349507898</c:v>
                </c:pt>
                <c:pt idx="252203">
                  <c:v>584.29263025035198</c:v>
                </c:pt>
                <c:pt idx="252204">
                  <c:v>584.294947005626</c:v>
                </c:pt>
                <c:pt idx="252205">
                  <c:v>584.29726376090002</c:v>
                </c:pt>
                <c:pt idx="252206">
                  <c:v>584.29958051617302</c:v>
                </c:pt>
                <c:pt idx="252207">
                  <c:v>584.30189727144705</c:v>
                </c:pt>
                <c:pt idx="252208">
                  <c:v>584.30421402672005</c:v>
                </c:pt>
                <c:pt idx="252209">
                  <c:v>584.30653078199396</c:v>
                </c:pt>
                <c:pt idx="252210">
                  <c:v>584.30884753726696</c:v>
                </c:pt>
                <c:pt idx="252211">
                  <c:v>584.31116429254098</c:v>
                </c:pt>
                <c:pt idx="252212">
                  <c:v>584.31348104781398</c:v>
                </c:pt>
                <c:pt idx="252213">
                  <c:v>584.315797803088</c:v>
                </c:pt>
                <c:pt idx="252214">
                  <c:v>584.31811455836203</c:v>
                </c:pt>
                <c:pt idx="252215">
                  <c:v>584.32043131363503</c:v>
                </c:pt>
                <c:pt idx="252216">
                  <c:v>584.32274806890905</c:v>
                </c:pt>
                <c:pt idx="252217">
                  <c:v>584.32506482418205</c:v>
                </c:pt>
                <c:pt idx="252218">
                  <c:v>584.32738157945596</c:v>
                </c:pt>
                <c:pt idx="252219">
                  <c:v>584.32969833472896</c:v>
                </c:pt>
                <c:pt idx="252220">
                  <c:v>584.33201509000298</c:v>
                </c:pt>
                <c:pt idx="252221">
                  <c:v>584.33433184527701</c:v>
                </c:pt>
                <c:pt idx="252222">
                  <c:v>584.33664860055001</c:v>
                </c:pt>
                <c:pt idx="252223">
                  <c:v>584.33896535582403</c:v>
                </c:pt>
                <c:pt idx="252224">
                  <c:v>584.34128211109703</c:v>
                </c:pt>
                <c:pt idx="252225">
                  <c:v>584.34359886637105</c:v>
                </c:pt>
                <c:pt idx="252226">
                  <c:v>584.34591562164405</c:v>
                </c:pt>
                <c:pt idx="252227">
                  <c:v>584.34823237691796</c:v>
                </c:pt>
                <c:pt idx="252228">
                  <c:v>584.35054913219199</c:v>
                </c:pt>
                <c:pt idx="252229">
                  <c:v>584.35286588746499</c:v>
                </c:pt>
                <c:pt idx="252230">
                  <c:v>584.35518264273901</c:v>
                </c:pt>
                <c:pt idx="252231">
                  <c:v>584.35749939801201</c:v>
                </c:pt>
                <c:pt idx="252232">
                  <c:v>584.35981615328603</c:v>
                </c:pt>
                <c:pt idx="252233">
                  <c:v>584.36213290855903</c:v>
                </c:pt>
                <c:pt idx="252234">
                  <c:v>584.36444966383306</c:v>
                </c:pt>
                <c:pt idx="252235">
                  <c:v>584.36676641910697</c:v>
                </c:pt>
                <c:pt idx="252236">
                  <c:v>584.36908317437997</c:v>
                </c:pt>
                <c:pt idx="252237">
                  <c:v>584.37139992965399</c:v>
                </c:pt>
                <c:pt idx="252238">
                  <c:v>584.37371668492699</c:v>
                </c:pt>
                <c:pt idx="252239">
                  <c:v>584.37603344020101</c:v>
                </c:pt>
                <c:pt idx="252240">
                  <c:v>584.37835019547401</c:v>
                </c:pt>
                <c:pt idx="252241">
                  <c:v>584.38066695074804</c:v>
                </c:pt>
                <c:pt idx="252242">
                  <c:v>584.38298370602195</c:v>
                </c:pt>
                <c:pt idx="252243">
                  <c:v>584.38530046129495</c:v>
                </c:pt>
                <c:pt idx="252244">
                  <c:v>584.38761721656897</c:v>
                </c:pt>
                <c:pt idx="252245">
                  <c:v>584.38993397184197</c:v>
                </c:pt>
                <c:pt idx="252246">
                  <c:v>584.39225072711599</c:v>
                </c:pt>
                <c:pt idx="252247">
                  <c:v>584.39456748238899</c:v>
                </c:pt>
                <c:pt idx="252248">
                  <c:v>584.39688423766302</c:v>
                </c:pt>
                <c:pt idx="252249">
                  <c:v>584.39920099293704</c:v>
                </c:pt>
                <c:pt idx="252250">
                  <c:v>584.40151774821004</c:v>
                </c:pt>
                <c:pt idx="252251">
                  <c:v>584.40383450348395</c:v>
                </c:pt>
                <c:pt idx="252252">
                  <c:v>584.40615125875695</c:v>
                </c:pt>
                <c:pt idx="252253">
                  <c:v>584.40846801403097</c:v>
                </c:pt>
                <c:pt idx="252254">
                  <c:v>584.41078476930397</c:v>
                </c:pt>
                <c:pt idx="252255">
                  <c:v>584.413101524578</c:v>
                </c:pt>
                <c:pt idx="252256">
                  <c:v>584.41541827985202</c:v>
                </c:pt>
                <c:pt idx="252257">
                  <c:v>584.41773503512502</c:v>
                </c:pt>
                <c:pt idx="252258">
                  <c:v>584.42005179039904</c:v>
                </c:pt>
                <c:pt idx="252259">
                  <c:v>584.42236854567204</c:v>
                </c:pt>
                <c:pt idx="252260">
                  <c:v>584.42468530094595</c:v>
                </c:pt>
                <c:pt idx="252261">
                  <c:v>584.42700205621895</c:v>
                </c:pt>
                <c:pt idx="252262">
                  <c:v>584.42931881149298</c:v>
                </c:pt>
                <c:pt idx="252263">
                  <c:v>584.43163556676598</c:v>
                </c:pt>
                <c:pt idx="252264">
                  <c:v>584.43395232204</c:v>
                </c:pt>
                <c:pt idx="252265">
                  <c:v>584.43626907731402</c:v>
                </c:pt>
                <c:pt idx="252266">
                  <c:v>584.43858583258702</c:v>
                </c:pt>
                <c:pt idx="252267">
                  <c:v>584.44090258786105</c:v>
                </c:pt>
                <c:pt idx="252268">
                  <c:v>584.44321934313405</c:v>
                </c:pt>
                <c:pt idx="252269">
                  <c:v>584.44553609840796</c:v>
                </c:pt>
                <c:pt idx="252270">
                  <c:v>584.44785285368096</c:v>
                </c:pt>
                <c:pt idx="252271">
                  <c:v>584.45016960895498</c:v>
                </c:pt>
                <c:pt idx="252272">
                  <c:v>584.452486364229</c:v>
                </c:pt>
                <c:pt idx="252273">
                  <c:v>584.454803119502</c:v>
                </c:pt>
                <c:pt idx="252274">
                  <c:v>584.45711987477603</c:v>
                </c:pt>
                <c:pt idx="252275">
                  <c:v>584.45943663004903</c:v>
                </c:pt>
                <c:pt idx="252276">
                  <c:v>584.46175338532305</c:v>
                </c:pt>
                <c:pt idx="252277">
                  <c:v>584.46407014059605</c:v>
                </c:pt>
                <c:pt idx="252278">
                  <c:v>584.46638689586996</c:v>
                </c:pt>
                <c:pt idx="252279">
                  <c:v>584.46870365114398</c:v>
                </c:pt>
                <c:pt idx="252280">
                  <c:v>584.47102040641698</c:v>
                </c:pt>
                <c:pt idx="252281">
                  <c:v>584.47333716169101</c:v>
                </c:pt>
                <c:pt idx="252282">
                  <c:v>584.47565391696401</c:v>
                </c:pt>
                <c:pt idx="252283">
                  <c:v>584.47797067223803</c:v>
                </c:pt>
                <c:pt idx="252284">
                  <c:v>584.48028742751103</c:v>
                </c:pt>
                <c:pt idx="252285">
                  <c:v>584.48260418278505</c:v>
                </c:pt>
                <c:pt idx="252286">
                  <c:v>584.48492093805896</c:v>
                </c:pt>
                <c:pt idx="252287">
                  <c:v>584.48723769333196</c:v>
                </c:pt>
                <c:pt idx="252288">
                  <c:v>584.48955444860599</c:v>
                </c:pt>
                <c:pt idx="252289">
                  <c:v>584.49187120387899</c:v>
                </c:pt>
                <c:pt idx="252290">
                  <c:v>584.49418795915301</c:v>
                </c:pt>
                <c:pt idx="252291">
                  <c:v>584.49650471442601</c:v>
                </c:pt>
                <c:pt idx="252292">
                  <c:v>584.49882146970003</c:v>
                </c:pt>
                <c:pt idx="252293">
                  <c:v>584.50113822497406</c:v>
                </c:pt>
                <c:pt idx="252294">
                  <c:v>584.50345498024706</c:v>
                </c:pt>
                <c:pt idx="252295">
                  <c:v>584.50577173552097</c:v>
                </c:pt>
                <c:pt idx="252296">
                  <c:v>584.50808849079397</c:v>
                </c:pt>
                <c:pt idx="252297">
                  <c:v>584.51040524606799</c:v>
                </c:pt>
                <c:pt idx="252298">
                  <c:v>584.51272200134099</c:v>
                </c:pt>
                <c:pt idx="252299">
                  <c:v>584.51503875661501</c:v>
                </c:pt>
                <c:pt idx="252300">
                  <c:v>584.51735551188904</c:v>
                </c:pt>
                <c:pt idx="252301">
                  <c:v>584.51967226716204</c:v>
                </c:pt>
                <c:pt idx="252302">
                  <c:v>584.52198902243595</c:v>
                </c:pt>
                <c:pt idx="252303">
                  <c:v>584.52430577770895</c:v>
                </c:pt>
                <c:pt idx="252304">
                  <c:v>584.52662253298297</c:v>
                </c:pt>
                <c:pt idx="252305">
                  <c:v>584.52893928825597</c:v>
                </c:pt>
                <c:pt idx="252306">
                  <c:v>584.53125604352999</c:v>
                </c:pt>
                <c:pt idx="252307">
                  <c:v>584.53357279880299</c:v>
                </c:pt>
                <c:pt idx="252308">
                  <c:v>584.53588955407702</c:v>
                </c:pt>
                <c:pt idx="252309">
                  <c:v>584.53820630935104</c:v>
                </c:pt>
                <c:pt idx="252310">
                  <c:v>584.54052306462404</c:v>
                </c:pt>
                <c:pt idx="252311">
                  <c:v>584.54283981989795</c:v>
                </c:pt>
                <c:pt idx="252312">
                  <c:v>584.54515657517095</c:v>
                </c:pt>
                <c:pt idx="252313">
                  <c:v>584.54747333044497</c:v>
                </c:pt>
                <c:pt idx="252314">
                  <c:v>584.54979008571797</c:v>
                </c:pt>
                <c:pt idx="252315">
                  <c:v>584.552106840992</c:v>
                </c:pt>
                <c:pt idx="252316">
                  <c:v>584.55442359626602</c:v>
                </c:pt>
                <c:pt idx="252317">
                  <c:v>584.55674035153902</c:v>
                </c:pt>
                <c:pt idx="252318">
                  <c:v>584.55905710681304</c:v>
                </c:pt>
                <c:pt idx="252319">
                  <c:v>584.56137386208604</c:v>
                </c:pt>
                <c:pt idx="252320">
                  <c:v>584.56369061735995</c:v>
                </c:pt>
                <c:pt idx="252321">
                  <c:v>584.56600737263295</c:v>
                </c:pt>
                <c:pt idx="252322">
                  <c:v>584.56832412790698</c:v>
                </c:pt>
                <c:pt idx="252323">
                  <c:v>584.570640883181</c:v>
                </c:pt>
                <c:pt idx="252324">
                  <c:v>584.572957638454</c:v>
                </c:pt>
                <c:pt idx="252325">
                  <c:v>584.57527439372802</c:v>
                </c:pt>
                <c:pt idx="252326">
                  <c:v>584.57759114900102</c:v>
                </c:pt>
                <c:pt idx="252327">
                  <c:v>584.57990790427505</c:v>
                </c:pt>
                <c:pt idx="252328">
                  <c:v>584.58222465954805</c:v>
                </c:pt>
                <c:pt idx="252329">
                  <c:v>584.58454141482196</c:v>
                </c:pt>
                <c:pt idx="252330">
                  <c:v>584.58685817009598</c:v>
                </c:pt>
                <c:pt idx="252331">
                  <c:v>584.58917492536898</c:v>
                </c:pt>
                <c:pt idx="252332">
                  <c:v>584.591491680643</c:v>
                </c:pt>
                <c:pt idx="252333">
                  <c:v>584.593808435916</c:v>
                </c:pt>
                <c:pt idx="252334">
                  <c:v>584.59612519119003</c:v>
                </c:pt>
                <c:pt idx="252335">
                  <c:v>584.59844194646303</c:v>
                </c:pt>
                <c:pt idx="252336">
                  <c:v>584.60075870173705</c:v>
                </c:pt>
                <c:pt idx="252337">
                  <c:v>584.60307545701096</c:v>
                </c:pt>
                <c:pt idx="252338">
                  <c:v>584.60539221228396</c:v>
                </c:pt>
                <c:pt idx="252339">
                  <c:v>584.60770896755798</c:v>
                </c:pt>
                <c:pt idx="252340">
                  <c:v>584.61002572283098</c:v>
                </c:pt>
                <c:pt idx="252341">
                  <c:v>584.61234247810501</c:v>
                </c:pt>
                <c:pt idx="252342">
                  <c:v>584.61465923337801</c:v>
                </c:pt>
                <c:pt idx="252343">
                  <c:v>584.61697598865203</c:v>
                </c:pt>
                <c:pt idx="252344">
                  <c:v>584.61929274392605</c:v>
                </c:pt>
                <c:pt idx="252345">
                  <c:v>584.62160949919905</c:v>
                </c:pt>
                <c:pt idx="252346">
                  <c:v>584.62392625447296</c:v>
                </c:pt>
                <c:pt idx="252347">
                  <c:v>584.62624300974596</c:v>
                </c:pt>
                <c:pt idx="252348">
                  <c:v>584.62855976501999</c:v>
                </c:pt>
                <c:pt idx="252349">
                  <c:v>584.63087652029299</c:v>
                </c:pt>
                <c:pt idx="252350">
                  <c:v>584.63319327556701</c:v>
                </c:pt>
                <c:pt idx="252351">
                  <c:v>584.63551003084103</c:v>
                </c:pt>
                <c:pt idx="252352">
                  <c:v>584.63782678611403</c:v>
                </c:pt>
                <c:pt idx="252353">
                  <c:v>584.64014354138806</c:v>
                </c:pt>
                <c:pt idx="252354">
                  <c:v>584.64246029666106</c:v>
                </c:pt>
                <c:pt idx="252355">
                  <c:v>584.64477705193497</c:v>
                </c:pt>
                <c:pt idx="252356">
                  <c:v>584.64709380720797</c:v>
                </c:pt>
                <c:pt idx="252357">
                  <c:v>584.64941056248199</c:v>
                </c:pt>
                <c:pt idx="252358">
                  <c:v>584.65172731775499</c:v>
                </c:pt>
                <c:pt idx="252359">
                  <c:v>584.65404407302901</c:v>
                </c:pt>
                <c:pt idx="252360">
                  <c:v>584.65636082830304</c:v>
                </c:pt>
                <c:pt idx="252361">
                  <c:v>584.65867758357604</c:v>
                </c:pt>
                <c:pt idx="252362">
                  <c:v>584.66099433884995</c:v>
                </c:pt>
                <c:pt idx="252363">
                  <c:v>584.66331109412295</c:v>
                </c:pt>
                <c:pt idx="252364">
                  <c:v>584.66562784939697</c:v>
                </c:pt>
                <c:pt idx="252365">
                  <c:v>584.66794460466997</c:v>
                </c:pt>
                <c:pt idx="252366">
                  <c:v>584.67026135994399</c:v>
                </c:pt>
                <c:pt idx="252367">
                  <c:v>584.67257811521802</c:v>
                </c:pt>
                <c:pt idx="252368">
                  <c:v>584.67489487049102</c:v>
                </c:pt>
                <c:pt idx="252369">
                  <c:v>584.67721162576504</c:v>
                </c:pt>
                <c:pt idx="252370">
                  <c:v>584.67952838103804</c:v>
                </c:pt>
                <c:pt idx="252371">
                  <c:v>584.68184513631195</c:v>
                </c:pt>
                <c:pt idx="252372">
                  <c:v>584.68416189158495</c:v>
                </c:pt>
                <c:pt idx="252373">
                  <c:v>584.68647864685897</c:v>
                </c:pt>
                <c:pt idx="252374">
                  <c:v>584.688795402133</c:v>
                </c:pt>
                <c:pt idx="252375">
                  <c:v>584.691112157406</c:v>
                </c:pt>
                <c:pt idx="252376">
                  <c:v>584.69342891268002</c:v>
                </c:pt>
                <c:pt idx="252377">
                  <c:v>584.69574566795302</c:v>
                </c:pt>
                <c:pt idx="252378">
                  <c:v>584.69806242322704</c:v>
                </c:pt>
                <c:pt idx="252379">
                  <c:v>584.70037917850004</c:v>
                </c:pt>
                <c:pt idx="252380">
                  <c:v>584.70269593377395</c:v>
                </c:pt>
                <c:pt idx="252381">
                  <c:v>584.70501268904798</c:v>
                </c:pt>
                <c:pt idx="252382">
                  <c:v>584.70732944432098</c:v>
                </c:pt>
                <c:pt idx="252383">
                  <c:v>584.709646199595</c:v>
                </c:pt>
                <c:pt idx="252384">
                  <c:v>584.711962954868</c:v>
                </c:pt>
                <c:pt idx="252385">
                  <c:v>584.71427971014202</c:v>
                </c:pt>
                <c:pt idx="252386">
                  <c:v>584.71659646541502</c:v>
                </c:pt>
                <c:pt idx="252387">
                  <c:v>584.71891322068905</c:v>
                </c:pt>
                <c:pt idx="252388">
                  <c:v>584.72122997596296</c:v>
                </c:pt>
                <c:pt idx="252389">
                  <c:v>584.72354673123596</c:v>
                </c:pt>
                <c:pt idx="252390">
                  <c:v>584.72586348650998</c:v>
                </c:pt>
                <c:pt idx="252391">
                  <c:v>584.72818024178298</c:v>
                </c:pt>
                <c:pt idx="252392">
                  <c:v>584.730496997057</c:v>
                </c:pt>
                <c:pt idx="252393">
                  <c:v>584.73281375233</c:v>
                </c:pt>
                <c:pt idx="252394">
                  <c:v>584.73513050760403</c:v>
                </c:pt>
                <c:pt idx="252395">
                  <c:v>584.73744726287805</c:v>
                </c:pt>
                <c:pt idx="252396">
                  <c:v>584.73976401815105</c:v>
                </c:pt>
                <c:pt idx="252397">
                  <c:v>584.74208077342496</c:v>
                </c:pt>
                <c:pt idx="252398">
                  <c:v>584.74439752869796</c:v>
                </c:pt>
                <c:pt idx="252399">
                  <c:v>584.74671428397198</c:v>
                </c:pt>
                <c:pt idx="252400">
                  <c:v>584.74903103924498</c:v>
                </c:pt>
                <c:pt idx="252401">
                  <c:v>584.75134779451901</c:v>
                </c:pt>
                <c:pt idx="252402">
                  <c:v>584.75366454979303</c:v>
                </c:pt>
                <c:pt idx="252403">
                  <c:v>584.75598130506603</c:v>
                </c:pt>
                <c:pt idx="252404">
                  <c:v>584.75829806034005</c:v>
                </c:pt>
                <c:pt idx="252405">
                  <c:v>584.76061481561305</c:v>
                </c:pt>
                <c:pt idx="252406">
                  <c:v>584.76293157088696</c:v>
                </c:pt>
                <c:pt idx="252407">
                  <c:v>584.76524832615996</c:v>
                </c:pt>
                <c:pt idx="252408">
                  <c:v>584.76756508143399</c:v>
                </c:pt>
                <c:pt idx="252409">
                  <c:v>584.76988183670699</c:v>
                </c:pt>
                <c:pt idx="252410">
                  <c:v>584.77219859198101</c:v>
                </c:pt>
                <c:pt idx="252411">
                  <c:v>584.77451534725503</c:v>
                </c:pt>
                <c:pt idx="252412">
                  <c:v>584.77683210252803</c:v>
                </c:pt>
                <c:pt idx="252413">
                  <c:v>584.77914885780206</c:v>
                </c:pt>
                <c:pt idx="252414">
                  <c:v>584.78146561307506</c:v>
                </c:pt>
                <c:pt idx="252415">
                  <c:v>584.78378236834897</c:v>
                </c:pt>
                <c:pt idx="252416">
                  <c:v>584.78609912362197</c:v>
                </c:pt>
                <c:pt idx="252417">
                  <c:v>584.78841587889599</c:v>
                </c:pt>
                <c:pt idx="252418">
                  <c:v>584.79073263417001</c:v>
                </c:pt>
                <c:pt idx="252419">
                  <c:v>584.79304938944301</c:v>
                </c:pt>
                <c:pt idx="252420">
                  <c:v>584.79536614471704</c:v>
                </c:pt>
                <c:pt idx="252421">
                  <c:v>584.79768289999004</c:v>
                </c:pt>
                <c:pt idx="252422">
                  <c:v>584.79999965526395</c:v>
                </c:pt>
                <c:pt idx="252423">
                  <c:v>584.80231641053695</c:v>
                </c:pt>
                <c:pt idx="252424">
                  <c:v>584.80463316581097</c:v>
                </c:pt>
                <c:pt idx="252425">
                  <c:v>584.80694992108499</c:v>
                </c:pt>
                <c:pt idx="252426">
                  <c:v>584.80926667635799</c:v>
                </c:pt>
                <c:pt idx="252427">
                  <c:v>584.81158343163202</c:v>
                </c:pt>
                <c:pt idx="252428">
                  <c:v>584.81390018690502</c:v>
                </c:pt>
                <c:pt idx="252429">
                  <c:v>584.81621694217904</c:v>
                </c:pt>
                <c:pt idx="252430">
                  <c:v>584.81853369745204</c:v>
                </c:pt>
                <c:pt idx="252431">
                  <c:v>584.82085045272595</c:v>
                </c:pt>
                <c:pt idx="252432">
                  <c:v>584.82316720799997</c:v>
                </c:pt>
                <c:pt idx="252433">
                  <c:v>584.82548396327297</c:v>
                </c:pt>
                <c:pt idx="252434">
                  <c:v>584.827800718547</c:v>
                </c:pt>
                <c:pt idx="252435">
                  <c:v>584.83011747382</c:v>
                </c:pt>
                <c:pt idx="252436">
                  <c:v>584.83243422909402</c:v>
                </c:pt>
                <c:pt idx="252437">
                  <c:v>584.83475098436702</c:v>
                </c:pt>
                <c:pt idx="252438">
                  <c:v>584.83706773964104</c:v>
                </c:pt>
                <c:pt idx="252439">
                  <c:v>584.83938449491495</c:v>
                </c:pt>
                <c:pt idx="252440">
                  <c:v>584.84170125018795</c:v>
                </c:pt>
                <c:pt idx="252441">
                  <c:v>584.84401800546198</c:v>
                </c:pt>
                <c:pt idx="252442">
                  <c:v>584.84633476073498</c:v>
                </c:pt>
                <c:pt idx="252443">
                  <c:v>584.848651516009</c:v>
                </c:pt>
                <c:pt idx="252444">
                  <c:v>584.850968271282</c:v>
                </c:pt>
                <c:pt idx="252445">
                  <c:v>584.85328502655602</c:v>
                </c:pt>
                <c:pt idx="252446">
                  <c:v>584.85560178183005</c:v>
                </c:pt>
                <c:pt idx="252447">
                  <c:v>584.85791853710305</c:v>
                </c:pt>
                <c:pt idx="252448">
                  <c:v>584.86023529237696</c:v>
                </c:pt>
                <c:pt idx="252449">
                  <c:v>584.86255204764996</c:v>
                </c:pt>
                <c:pt idx="252450">
                  <c:v>584.86486880292398</c:v>
                </c:pt>
                <c:pt idx="252451">
                  <c:v>584.86718555819698</c:v>
                </c:pt>
                <c:pt idx="252452">
                  <c:v>584.869502313471</c:v>
                </c:pt>
                <c:pt idx="252453">
                  <c:v>584.87181906874503</c:v>
                </c:pt>
                <c:pt idx="252454">
                  <c:v>584.87413582401803</c:v>
                </c:pt>
                <c:pt idx="252455">
                  <c:v>584.87645257929205</c:v>
                </c:pt>
                <c:pt idx="252456">
                  <c:v>584.87876933456505</c:v>
                </c:pt>
                <c:pt idx="252457">
                  <c:v>584.88108608983896</c:v>
                </c:pt>
                <c:pt idx="252458">
                  <c:v>584.88340284511196</c:v>
                </c:pt>
                <c:pt idx="252459">
                  <c:v>584.88571960038598</c:v>
                </c:pt>
                <c:pt idx="252460">
                  <c:v>584.88803635565898</c:v>
                </c:pt>
                <c:pt idx="252461">
                  <c:v>584.89035311093301</c:v>
                </c:pt>
                <c:pt idx="252462">
                  <c:v>584.89266986620703</c:v>
                </c:pt>
                <c:pt idx="252463">
                  <c:v>584.89498662148003</c:v>
                </c:pt>
                <c:pt idx="252464">
                  <c:v>584.89730337675405</c:v>
                </c:pt>
                <c:pt idx="252465">
                  <c:v>584.89962013202705</c:v>
                </c:pt>
                <c:pt idx="252466">
                  <c:v>584.90193688730096</c:v>
                </c:pt>
                <c:pt idx="252467">
                  <c:v>584.90425364257396</c:v>
                </c:pt>
                <c:pt idx="252468">
                  <c:v>584.90657039784799</c:v>
                </c:pt>
                <c:pt idx="252469">
                  <c:v>584.90888715312201</c:v>
                </c:pt>
                <c:pt idx="252470">
                  <c:v>584.91120390839501</c:v>
                </c:pt>
                <c:pt idx="252471">
                  <c:v>584.91352066366903</c:v>
                </c:pt>
                <c:pt idx="252472">
                  <c:v>584.91583741894203</c:v>
                </c:pt>
                <c:pt idx="252473">
                  <c:v>584.91815417421606</c:v>
                </c:pt>
                <c:pt idx="252474">
                  <c:v>584.92047092948906</c:v>
                </c:pt>
                <c:pt idx="252475">
                  <c:v>584.92278768476297</c:v>
                </c:pt>
                <c:pt idx="252476">
                  <c:v>584.92510444003699</c:v>
                </c:pt>
                <c:pt idx="252477">
                  <c:v>584.92742119530999</c:v>
                </c:pt>
                <c:pt idx="252478">
                  <c:v>584.92973795058401</c:v>
                </c:pt>
                <c:pt idx="252479">
                  <c:v>584.93205470585701</c:v>
                </c:pt>
                <c:pt idx="252480">
                  <c:v>584.93437146113104</c:v>
                </c:pt>
                <c:pt idx="252481">
                  <c:v>584.93668821640404</c:v>
                </c:pt>
                <c:pt idx="252482">
                  <c:v>584.93900497167795</c:v>
                </c:pt>
                <c:pt idx="252483">
                  <c:v>584.94132172695197</c:v>
                </c:pt>
                <c:pt idx="252484">
                  <c:v>584.94363848222497</c:v>
                </c:pt>
                <c:pt idx="252485">
                  <c:v>584.94595523749899</c:v>
                </c:pt>
                <c:pt idx="252486">
                  <c:v>584.94827199277199</c:v>
                </c:pt>
                <c:pt idx="252487">
                  <c:v>584.95058874804602</c:v>
                </c:pt>
                <c:pt idx="252488">
                  <c:v>584.95290550331902</c:v>
                </c:pt>
                <c:pt idx="252489">
                  <c:v>584.95522225859304</c:v>
                </c:pt>
                <c:pt idx="252490">
                  <c:v>584.95753901386695</c:v>
                </c:pt>
                <c:pt idx="252491">
                  <c:v>584.95985576913995</c:v>
                </c:pt>
                <c:pt idx="252492">
                  <c:v>584.96217252441397</c:v>
                </c:pt>
                <c:pt idx="252493">
                  <c:v>584.96448927968697</c:v>
                </c:pt>
                <c:pt idx="252494">
                  <c:v>584.966806034961</c:v>
                </c:pt>
                <c:pt idx="252495">
                  <c:v>584.969122790234</c:v>
                </c:pt>
                <c:pt idx="252496">
                  <c:v>584.97143954550802</c:v>
                </c:pt>
                <c:pt idx="252497">
                  <c:v>584.97375630078204</c:v>
                </c:pt>
                <c:pt idx="252498">
                  <c:v>584.97607305605504</c:v>
                </c:pt>
                <c:pt idx="252499">
                  <c:v>584.97838981132895</c:v>
                </c:pt>
                <c:pt idx="252500">
                  <c:v>584.98070656660195</c:v>
                </c:pt>
                <c:pt idx="252501">
                  <c:v>584.98302332187598</c:v>
                </c:pt>
                <c:pt idx="252502">
                  <c:v>584.98534007714898</c:v>
                </c:pt>
                <c:pt idx="252503">
                  <c:v>584.987656832423</c:v>
                </c:pt>
                <c:pt idx="252504">
                  <c:v>584.98997358769702</c:v>
                </c:pt>
                <c:pt idx="252505">
                  <c:v>584.99229034297002</c:v>
                </c:pt>
                <c:pt idx="252506">
                  <c:v>584.99460709824405</c:v>
                </c:pt>
                <c:pt idx="252507">
                  <c:v>584.99692385351705</c:v>
                </c:pt>
                <c:pt idx="252508">
                  <c:v>584.99924060879096</c:v>
                </c:pt>
                <c:pt idx="252509">
                  <c:v>585.00155736406396</c:v>
                </c:pt>
                <c:pt idx="252510">
                  <c:v>585.00387411933798</c:v>
                </c:pt>
                <c:pt idx="252511">
                  <c:v>585.00619087461098</c:v>
                </c:pt>
                <c:pt idx="252512">
                  <c:v>585.008507629885</c:v>
                </c:pt>
                <c:pt idx="252513">
                  <c:v>585.01082438515903</c:v>
                </c:pt>
                <c:pt idx="252514">
                  <c:v>585.01314114043203</c:v>
                </c:pt>
                <c:pt idx="252515">
                  <c:v>585.01545789570605</c:v>
                </c:pt>
                <c:pt idx="252516">
                  <c:v>585.01777465097905</c:v>
                </c:pt>
                <c:pt idx="252517">
                  <c:v>585.02009140625296</c:v>
                </c:pt>
                <c:pt idx="252518">
                  <c:v>585.02240816152596</c:v>
                </c:pt>
                <c:pt idx="252519">
                  <c:v>585.02472491679998</c:v>
                </c:pt>
                <c:pt idx="252520">
                  <c:v>585.02704167207401</c:v>
                </c:pt>
                <c:pt idx="252521">
                  <c:v>585.02935842734701</c:v>
                </c:pt>
                <c:pt idx="252522">
                  <c:v>585.03167518262103</c:v>
                </c:pt>
                <c:pt idx="252523">
                  <c:v>585.03399193789403</c:v>
                </c:pt>
                <c:pt idx="252524">
                  <c:v>585.03630869316805</c:v>
                </c:pt>
                <c:pt idx="252525">
                  <c:v>585.03862544844105</c:v>
                </c:pt>
                <c:pt idx="252526">
                  <c:v>585.04094220371496</c:v>
                </c:pt>
                <c:pt idx="252527">
                  <c:v>585.04325895898899</c:v>
                </c:pt>
                <c:pt idx="252528">
                  <c:v>585.04557571426199</c:v>
                </c:pt>
                <c:pt idx="252529">
                  <c:v>585.04789246953601</c:v>
                </c:pt>
                <c:pt idx="252530">
                  <c:v>585.05020922480901</c:v>
                </c:pt>
                <c:pt idx="252531">
                  <c:v>585.05252598008303</c:v>
                </c:pt>
                <c:pt idx="252532">
                  <c:v>585.05484273535603</c:v>
                </c:pt>
                <c:pt idx="252533">
                  <c:v>585.05715949063006</c:v>
                </c:pt>
                <c:pt idx="252534">
                  <c:v>585.05947624590397</c:v>
                </c:pt>
                <c:pt idx="252535">
                  <c:v>585.06179300117697</c:v>
                </c:pt>
                <c:pt idx="252536">
                  <c:v>585.06410975645099</c:v>
                </c:pt>
                <c:pt idx="252537">
                  <c:v>585.06642651172399</c:v>
                </c:pt>
                <c:pt idx="252538">
                  <c:v>585.06874326699801</c:v>
                </c:pt>
                <c:pt idx="252539">
                  <c:v>585.07106002227101</c:v>
                </c:pt>
                <c:pt idx="252540">
                  <c:v>585.07337677754504</c:v>
                </c:pt>
                <c:pt idx="252541">
                  <c:v>585.07569353281895</c:v>
                </c:pt>
                <c:pt idx="252542">
                  <c:v>585.07801028809195</c:v>
                </c:pt>
                <c:pt idx="252543">
                  <c:v>585.08032704336597</c:v>
                </c:pt>
                <c:pt idx="252544">
                  <c:v>585.08264379863897</c:v>
                </c:pt>
                <c:pt idx="252545">
                  <c:v>585.08496055391299</c:v>
                </c:pt>
                <c:pt idx="252546">
                  <c:v>585.08727730918599</c:v>
                </c:pt>
                <c:pt idx="252547">
                  <c:v>585.08959406446002</c:v>
                </c:pt>
                <c:pt idx="252548">
                  <c:v>585.09191081973404</c:v>
                </c:pt>
                <c:pt idx="252549">
                  <c:v>585.09422757500704</c:v>
                </c:pt>
                <c:pt idx="252550">
                  <c:v>585.09654433028095</c:v>
                </c:pt>
                <c:pt idx="252551">
                  <c:v>585.09886108555395</c:v>
                </c:pt>
                <c:pt idx="252552">
                  <c:v>585.10117784082797</c:v>
                </c:pt>
                <c:pt idx="252553">
                  <c:v>585.10349459610097</c:v>
                </c:pt>
                <c:pt idx="252554">
                  <c:v>585.105811351375</c:v>
                </c:pt>
                <c:pt idx="252555">
                  <c:v>585.10812810664902</c:v>
                </c:pt>
                <c:pt idx="252556">
                  <c:v>585.11044486192202</c:v>
                </c:pt>
                <c:pt idx="252557">
                  <c:v>585.11276161719604</c:v>
                </c:pt>
                <c:pt idx="252558">
                  <c:v>585.11507837246904</c:v>
                </c:pt>
                <c:pt idx="252559">
                  <c:v>585.11739512774295</c:v>
                </c:pt>
                <c:pt idx="252560">
                  <c:v>585.11971188301595</c:v>
                </c:pt>
                <c:pt idx="252561">
                  <c:v>585.12202863828998</c:v>
                </c:pt>
                <c:pt idx="252562">
                  <c:v>585.12434539356298</c:v>
                </c:pt>
                <c:pt idx="252563">
                  <c:v>585.126662148837</c:v>
                </c:pt>
                <c:pt idx="252564">
                  <c:v>585.12897890411102</c:v>
                </c:pt>
                <c:pt idx="252565">
                  <c:v>585.13129565938402</c:v>
                </c:pt>
                <c:pt idx="252566">
                  <c:v>585.13361241465805</c:v>
                </c:pt>
                <c:pt idx="252567">
                  <c:v>585.13592916993105</c:v>
                </c:pt>
                <c:pt idx="252568">
                  <c:v>585.13824592520496</c:v>
                </c:pt>
                <c:pt idx="252569">
                  <c:v>585.14056268047796</c:v>
                </c:pt>
                <c:pt idx="252570">
                  <c:v>585.14287943575198</c:v>
                </c:pt>
                <c:pt idx="252571">
                  <c:v>585.145196191026</c:v>
                </c:pt>
                <c:pt idx="252572">
                  <c:v>585.147512946299</c:v>
                </c:pt>
                <c:pt idx="252573">
                  <c:v>585.14982970157303</c:v>
                </c:pt>
                <c:pt idx="252574">
                  <c:v>585.15214645684603</c:v>
                </c:pt>
                <c:pt idx="252575">
                  <c:v>585.15446321212005</c:v>
                </c:pt>
                <c:pt idx="252576">
                  <c:v>585.15677996739305</c:v>
                </c:pt>
                <c:pt idx="252577">
                  <c:v>585.15909672266696</c:v>
                </c:pt>
                <c:pt idx="252578">
                  <c:v>585.16141347794098</c:v>
                </c:pt>
                <c:pt idx="252579">
                  <c:v>585.16373023321398</c:v>
                </c:pt>
                <c:pt idx="252580">
                  <c:v>585.16604698848801</c:v>
                </c:pt>
                <c:pt idx="252581">
                  <c:v>585.16836374376101</c:v>
                </c:pt>
                <c:pt idx="252582">
                  <c:v>585.17068049903503</c:v>
                </c:pt>
                <c:pt idx="252583">
                  <c:v>585.17299725430803</c:v>
                </c:pt>
                <c:pt idx="252584">
                  <c:v>585.17531400958205</c:v>
                </c:pt>
                <c:pt idx="252585">
                  <c:v>585.17763076485596</c:v>
                </c:pt>
                <c:pt idx="252586">
                  <c:v>585.17994752012896</c:v>
                </c:pt>
                <c:pt idx="252587">
                  <c:v>585.18226427540299</c:v>
                </c:pt>
                <c:pt idx="252588">
                  <c:v>585.18458103067599</c:v>
                </c:pt>
                <c:pt idx="252589">
                  <c:v>585.18689778595001</c:v>
                </c:pt>
                <c:pt idx="252590">
                  <c:v>585.18921454122301</c:v>
                </c:pt>
                <c:pt idx="252591">
                  <c:v>585.19153129649703</c:v>
                </c:pt>
                <c:pt idx="252592">
                  <c:v>585.19384805177106</c:v>
                </c:pt>
                <c:pt idx="252593">
                  <c:v>585.19616480704406</c:v>
                </c:pt>
                <c:pt idx="252594">
                  <c:v>585.19848156231797</c:v>
                </c:pt>
                <c:pt idx="252595">
                  <c:v>585.20079831759097</c:v>
                </c:pt>
                <c:pt idx="252596">
                  <c:v>585.20311507286499</c:v>
                </c:pt>
                <c:pt idx="252597">
                  <c:v>585.20543182813799</c:v>
                </c:pt>
                <c:pt idx="252598">
                  <c:v>585.20774858341201</c:v>
                </c:pt>
                <c:pt idx="252599">
                  <c:v>585.21006533868604</c:v>
                </c:pt>
                <c:pt idx="252600">
                  <c:v>585.21238209395904</c:v>
                </c:pt>
                <c:pt idx="252601">
                  <c:v>585.21469884923295</c:v>
                </c:pt>
                <c:pt idx="252602">
                  <c:v>585.21701560450595</c:v>
                </c:pt>
                <c:pt idx="252603">
                  <c:v>585.21933235977997</c:v>
                </c:pt>
                <c:pt idx="252604">
                  <c:v>585.22164911505297</c:v>
                </c:pt>
                <c:pt idx="252605">
                  <c:v>585.22396587032699</c:v>
                </c:pt>
                <c:pt idx="252606">
                  <c:v>585.22628262559999</c:v>
                </c:pt>
                <c:pt idx="252607">
                  <c:v>585.22859938087402</c:v>
                </c:pt>
                <c:pt idx="252608">
                  <c:v>585.23091613614804</c:v>
                </c:pt>
                <c:pt idx="252609">
                  <c:v>585.23323289142104</c:v>
                </c:pt>
                <c:pt idx="252610">
                  <c:v>585.23554964669495</c:v>
                </c:pt>
                <c:pt idx="252611">
                  <c:v>585.23786640196795</c:v>
                </c:pt>
                <c:pt idx="252612">
                  <c:v>585.24018315724197</c:v>
                </c:pt>
                <c:pt idx="252613">
                  <c:v>585.24249991251497</c:v>
                </c:pt>
                <c:pt idx="252614">
                  <c:v>585.244816667789</c:v>
                </c:pt>
                <c:pt idx="252615">
                  <c:v>585.24713342306302</c:v>
                </c:pt>
                <c:pt idx="252616">
                  <c:v>585.24945017833602</c:v>
                </c:pt>
                <c:pt idx="252617">
                  <c:v>585.25176693361004</c:v>
                </c:pt>
                <c:pt idx="252618">
                  <c:v>585.25408368888304</c:v>
                </c:pt>
                <c:pt idx="252619">
                  <c:v>585.25640044415695</c:v>
                </c:pt>
                <c:pt idx="252620">
                  <c:v>585.25871719942995</c:v>
                </c:pt>
                <c:pt idx="252621">
                  <c:v>585.26103395470398</c:v>
                </c:pt>
                <c:pt idx="252622">
                  <c:v>585.263350709978</c:v>
                </c:pt>
                <c:pt idx="252623">
                  <c:v>585.265667465251</c:v>
                </c:pt>
                <c:pt idx="252624">
                  <c:v>585.26798422052502</c:v>
                </c:pt>
                <c:pt idx="252625">
                  <c:v>585.27030097579802</c:v>
                </c:pt>
                <c:pt idx="252626">
                  <c:v>585.27261773107205</c:v>
                </c:pt>
                <c:pt idx="252627">
                  <c:v>585.27493448634505</c:v>
                </c:pt>
                <c:pt idx="252628">
                  <c:v>585.27725124161896</c:v>
                </c:pt>
                <c:pt idx="252629">
                  <c:v>585.27956799689298</c:v>
                </c:pt>
                <c:pt idx="252630">
                  <c:v>585.28188475216598</c:v>
                </c:pt>
                <c:pt idx="252631">
                  <c:v>585.28420150744</c:v>
                </c:pt>
                <c:pt idx="252632">
                  <c:v>585.286518262713</c:v>
                </c:pt>
                <c:pt idx="252633">
                  <c:v>585.28883501798703</c:v>
                </c:pt>
                <c:pt idx="252634">
                  <c:v>585.29115177326003</c:v>
                </c:pt>
                <c:pt idx="252635">
                  <c:v>585.29346852853405</c:v>
                </c:pt>
                <c:pt idx="252636">
                  <c:v>585.29578528380796</c:v>
                </c:pt>
                <c:pt idx="252637">
                  <c:v>585.29810203908096</c:v>
                </c:pt>
                <c:pt idx="252638">
                  <c:v>585.30041879435498</c:v>
                </c:pt>
                <c:pt idx="252639">
                  <c:v>585.30273554962798</c:v>
                </c:pt>
                <c:pt idx="252640">
                  <c:v>585.30505230490201</c:v>
                </c:pt>
                <c:pt idx="252641">
                  <c:v>585.30736906017501</c:v>
                </c:pt>
                <c:pt idx="252642">
                  <c:v>585.30968581544903</c:v>
                </c:pt>
                <c:pt idx="252643">
                  <c:v>585.31200257072305</c:v>
                </c:pt>
                <c:pt idx="252644">
                  <c:v>585.31431932599605</c:v>
                </c:pt>
                <c:pt idx="252645">
                  <c:v>585.31663608126996</c:v>
                </c:pt>
                <c:pt idx="252646">
                  <c:v>585.31895283654296</c:v>
                </c:pt>
                <c:pt idx="252647">
                  <c:v>585.32126959181699</c:v>
                </c:pt>
                <c:pt idx="252648">
                  <c:v>585.32358634708999</c:v>
                </c:pt>
                <c:pt idx="252649">
                  <c:v>585.32590310236401</c:v>
                </c:pt>
                <c:pt idx="252650">
                  <c:v>585.32821985763803</c:v>
                </c:pt>
                <c:pt idx="252651">
                  <c:v>585.33053661291103</c:v>
                </c:pt>
                <c:pt idx="252652">
                  <c:v>585.33285336818506</c:v>
                </c:pt>
                <c:pt idx="252653">
                  <c:v>585.33517012345806</c:v>
                </c:pt>
                <c:pt idx="252654">
                  <c:v>585.33748687873197</c:v>
                </c:pt>
                <c:pt idx="252655">
                  <c:v>585.33980363400497</c:v>
                </c:pt>
                <c:pt idx="252656">
                  <c:v>585.34212038927899</c:v>
                </c:pt>
                <c:pt idx="252657">
                  <c:v>585.34443714455199</c:v>
                </c:pt>
                <c:pt idx="252658">
                  <c:v>585.34675389982601</c:v>
                </c:pt>
                <c:pt idx="252659">
                  <c:v>585.34907065510004</c:v>
                </c:pt>
                <c:pt idx="252660">
                  <c:v>585.35138741037304</c:v>
                </c:pt>
                <c:pt idx="252661">
                  <c:v>585.35370416564695</c:v>
                </c:pt>
                <c:pt idx="252662">
                  <c:v>585.35602092091995</c:v>
                </c:pt>
                <c:pt idx="252663">
                  <c:v>585.35833767619397</c:v>
                </c:pt>
                <c:pt idx="252664">
                  <c:v>585.36065443146697</c:v>
                </c:pt>
                <c:pt idx="252665">
                  <c:v>585.36297118674099</c:v>
                </c:pt>
                <c:pt idx="252666">
                  <c:v>585.36528794201502</c:v>
                </c:pt>
                <c:pt idx="252667">
                  <c:v>585.36760469728802</c:v>
                </c:pt>
                <c:pt idx="252668">
                  <c:v>585.36992145256204</c:v>
                </c:pt>
                <c:pt idx="252669">
                  <c:v>585.37223820783504</c:v>
                </c:pt>
                <c:pt idx="252670">
                  <c:v>585.37455496310895</c:v>
                </c:pt>
                <c:pt idx="252671">
                  <c:v>585.37687171838195</c:v>
                </c:pt>
                <c:pt idx="252672">
                  <c:v>585.37918847365597</c:v>
                </c:pt>
                <c:pt idx="252673">
                  <c:v>585.38150522893</c:v>
                </c:pt>
                <c:pt idx="252674">
                  <c:v>585.383821984203</c:v>
                </c:pt>
                <c:pt idx="252675">
                  <c:v>585.38613873947702</c:v>
                </c:pt>
                <c:pt idx="252676">
                  <c:v>585.38845549475002</c:v>
                </c:pt>
                <c:pt idx="252677">
                  <c:v>585.39077225002404</c:v>
                </c:pt>
                <c:pt idx="252678">
                  <c:v>585.39308900529704</c:v>
                </c:pt>
                <c:pt idx="252679">
                  <c:v>585.39540576057095</c:v>
                </c:pt>
                <c:pt idx="252680">
                  <c:v>585.39772251584498</c:v>
                </c:pt>
                <c:pt idx="252681">
                  <c:v>585.40003927111798</c:v>
                </c:pt>
                <c:pt idx="252682">
                  <c:v>585.402356026392</c:v>
                </c:pt>
                <c:pt idx="252683">
                  <c:v>585.404672781665</c:v>
                </c:pt>
                <c:pt idx="252684">
                  <c:v>585.40698953693902</c:v>
                </c:pt>
                <c:pt idx="252685">
                  <c:v>585.40930629221202</c:v>
                </c:pt>
                <c:pt idx="252686">
                  <c:v>585.41162304748605</c:v>
                </c:pt>
                <c:pt idx="252687">
                  <c:v>585.41393980275996</c:v>
                </c:pt>
                <c:pt idx="252688">
                  <c:v>585.41625655803296</c:v>
                </c:pt>
                <c:pt idx="252689">
                  <c:v>585.41857331330698</c:v>
                </c:pt>
                <c:pt idx="252690">
                  <c:v>585.42089006857998</c:v>
                </c:pt>
                <c:pt idx="252691">
                  <c:v>585.423206823854</c:v>
                </c:pt>
                <c:pt idx="252692">
                  <c:v>585.425523579127</c:v>
                </c:pt>
                <c:pt idx="252693">
                  <c:v>585.42784033440103</c:v>
                </c:pt>
                <c:pt idx="252694">
                  <c:v>585.43015708967505</c:v>
                </c:pt>
                <c:pt idx="252695">
                  <c:v>585.43247384494805</c:v>
                </c:pt>
                <c:pt idx="252696">
                  <c:v>585.43479060022196</c:v>
                </c:pt>
                <c:pt idx="252697">
                  <c:v>585.43710735549496</c:v>
                </c:pt>
                <c:pt idx="252698">
                  <c:v>585.43942411076898</c:v>
                </c:pt>
                <c:pt idx="252699">
                  <c:v>585.44174086604198</c:v>
                </c:pt>
                <c:pt idx="252700">
                  <c:v>585.44405762131601</c:v>
                </c:pt>
                <c:pt idx="252701">
                  <c:v>585.44637437659003</c:v>
                </c:pt>
                <c:pt idx="252702">
                  <c:v>585.44869113186303</c:v>
                </c:pt>
                <c:pt idx="252703">
                  <c:v>585.45100788713705</c:v>
                </c:pt>
                <c:pt idx="252704">
                  <c:v>585.45332464241005</c:v>
                </c:pt>
                <c:pt idx="252705">
                  <c:v>585.45564139768396</c:v>
                </c:pt>
                <c:pt idx="252706">
                  <c:v>585.45795815295696</c:v>
                </c:pt>
                <c:pt idx="252707">
                  <c:v>585.46027490823099</c:v>
                </c:pt>
                <c:pt idx="252708">
                  <c:v>585.46259166350399</c:v>
                </c:pt>
                <c:pt idx="252709">
                  <c:v>585.46490841877801</c:v>
                </c:pt>
                <c:pt idx="252710">
                  <c:v>585.46722517405203</c:v>
                </c:pt>
                <c:pt idx="252711">
                  <c:v>585.46954192932503</c:v>
                </c:pt>
                <c:pt idx="252712">
                  <c:v>585.47185868459906</c:v>
                </c:pt>
                <c:pt idx="252713">
                  <c:v>585.47417543987206</c:v>
                </c:pt>
                <c:pt idx="252714">
                  <c:v>585.47649219514597</c:v>
                </c:pt>
                <c:pt idx="252715">
                  <c:v>585.47880895041897</c:v>
                </c:pt>
                <c:pt idx="252716">
                  <c:v>585.48112570569299</c:v>
                </c:pt>
                <c:pt idx="252717">
                  <c:v>585.48344246096701</c:v>
                </c:pt>
                <c:pt idx="252718">
                  <c:v>585.48575921624001</c:v>
                </c:pt>
                <c:pt idx="252719">
                  <c:v>585.48807597151404</c:v>
                </c:pt>
                <c:pt idx="252720">
                  <c:v>585.49039272678704</c:v>
                </c:pt>
                <c:pt idx="252721">
                  <c:v>585.49270948206095</c:v>
                </c:pt>
                <c:pt idx="252722">
                  <c:v>585.49502623733395</c:v>
                </c:pt>
                <c:pt idx="252723">
                  <c:v>585.49734299260797</c:v>
                </c:pt>
                <c:pt idx="252724">
                  <c:v>585.49965974788199</c:v>
                </c:pt>
                <c:pt idx="252725">
                  <c:v>585.50197650315499</c:v>
                </c:pt>
                <c:pt idx="252726">
                  <c:v>585.50429325842902</c:v>
                </c:pt>
                <c:pt idx="252727">
                  <c:v>585.50661001370202</c:v>
                </c:pt>
                <c:pt idx="252728">
                  <c:v>585.50892676897604</c:v>
                </c:pt>
                <c:pt idx="252729">
                  <c:v>585.51124352424904</c:v>
                </c:pt>
                <c:pt idx="252730">
                  <c:v>585.51356027952295</c:v>
                </c:pt>
                <c:pt idx="252731">
                  <c:v>585.51587703479697</c:v>
                </c:pt>
                <c:pt idx="252732">
                  <c:v>585.51819379006997</c:v>
                </c:pt>
                <c:pt idx="252733">
                  <c:v>585.520510545344</c:v>
                </c:pt>
                <c:pt idx="252734">
                  <c:v>585.522827300617</c:v>
                </c:pt>
                <c:pt idx="252735">
                  <c:v>585.52514405589102</c:v>
                </c:pt>
                <c:pt idx="252736">
                  <c:v>585.52746081116402</c:v>
                </c:pt>
                <c:pt idx="252737">
                  <c:v>585.52977756643804</c:v>
                </c:pt>
                <c:pt idx="252738">
                  <c:v>585.53209432171195</c:v>
                </c:pt>
                <c:pt idx="252739">
                  <c:v>585.53441107698495</c:v>
                </c:pt>
                <c:pt idx="252740">
                  <c:v>585.53672783225898</c:v>
                </c:pt>
                <c:pt idx="252741">
                  <c:v>585.53904458753198</c:v>
                </c:pt>
                <c:pt idx="252742">
                  <c:v>585.541361342806</c:v>
                </c:pt>
                <c:pt idx="252743">
                  <c:v>585.543678098079</c:v>
                </c:pt>
                <c:pt idx="252744">
                  <c:v>585.54599485335302</c:v>
                </c:pt>
                <c:pt idx="252745">
                  <c:v>585.54831160862705</c:v>
                </c:pt>
                <c:pt idx="252746">
                  <c:v>585.55062836390005</c:v>
                </c:pt>
                <c:pt idx="252747">
                  <c:v>585.55294511917396</c:v>
                </c:pt>
                <c:pt idx="252748">
                  <c:v>585.55526187444696</c:v>
                </c:pt>
                <c:pt idx="252749">
                  <c:v>585.55757862972098</c:v>
                </c:pt>
                <c:pt idx="252750">
                  <c:v>585.55989538499398</c:v>
                </c:pt>
                <c:pt idx="252751">
                  <c:v>585.562212140268</c:v>
                </c:pt>
                <c:pt idx="252752">
                  <c:v>585.56452889554203</c:v>
                </c:pt>
                <c:pt idx="252753">
                  <c:v>585.56684565081503</c:v>
                </c:pt>
                <c:pt idx="252754">
                  <c:v>585.56916240608905</c:v>
                </c:pt>
                <c:pt idx="252755">
                  <c:v>585.57147916136205</c:v>
                </c:pt>
                <c:pt idx="252756">
                  <c:v>585.57379591663596</c:v>
                </c:pt>
                <c:pt idx="252757">
                  <c:v>585.57611267190896</c:v>
                </c:pt>
                <c:pt idx="252758">
                  <c:v>585.57842942718298</c:v>
                </c:pt>
                <c:pt idx="252759">
                  <c:v>585.58074618245598</c:v>
                </c:pt>
                <c:pt idx="252760">
                  <c:v>585.58306293773001</c:v>
                </c:pt>
                <c:pt idx="252761">
                  <c:v>585.58537969300403</c:v>
                </c:pt>
                <c:pt idx="252762">
                  <c:v>585.58769644827703</c:v>
                </c:pt>
                <c:pt idx="252763">
                  <c:v>585.59001320355105</c:v>
                </c:pt>
                <c:pt idx="252764">
                  <c:v>585.59232995882405</c:v>
                </c:pt>
                <c:pt idx="252765">
                  <c:v>585.59464671409796</c:v>
                </c:pt>
                <c:pt idx="252766">
                  <c:v>585.59696346937096</c:v>
                </c:pt>
                <c:pt idx="252767">
                  <c:v>585.59928022464499</c:v>
                </c:pt>
                <c:pt idx="252768">
                  <c:v>585.60159697991901</c:v>
                </c:pt>
                <c:pt idx="252769">
                  <c:v>585.60391373519201</c:v>
                </c:pt>
                <c:pt idx="252770">
                  <c:v>585.60623049046603</c:v>
                </c:pt>
                <c:pt idx="252771">
                  <c:v>585.60854724573903</c:v>
                </c:pt>
                <c:pt idx="252772">
                  <c:v>585.61086400101306</c:v>
                </c:pt>
                <c:pt idx="252773">
                  <c:v>585.61318075628606</c:v>
                </c:pt>
                <c:pt idx="252774">
                  <c:v>585.61549751155997</c:v>
                </c:pt>
                <c:pt idx="252775">
                  <c:v>585.61781426683399</c:v>
                </c:pt>
                <c:pt idx="252776">
                  <c:v>585.62013102210699</c:v>
                </c:pt>
                <c:pt idx="252777">
                  <c:v>585.62244777738101</c:v>
                </c:pt>
                <c:pt idx="252778">
                  <c:v>585.62476453265401</c:v>
                </c:pt>
                <c:pt idx="252779">
                  <c:v>585.62708128792804</c:v>
                </c:pt>
                <c:pt idx="252780">
                  <c:v>585.62939804320104</c:v>
                </c:pt>
                <c:pt idx="252781">
                  <c:v>585.63171479847495</c:v>
                </c:pt>
                <c:pt idx="252782">
                  <c:v>585.63403155374897</c:v>
                </c:pt>
                <c:pt idx="252783">
                  <c:v>585.63634830902197</c:v>
                </c:pt>
                <c:pt idx="252784">
                  <c:v>585.63866506429599</c:v>
                </c:pt>
                <c:pt idx="252785">
                  <c:v>585.64098181956899</c:v>
                </c:pt>
                <c:pt idx="252786">
                  <c:v>585.64329857484302</c:v>
                </c:pt>
                <c:pt idx="252787">
                  <c:v>585.64561533011602</c:v>
                </c:pt>
                <c:pt idx="252788">
                  <c:v>585.64793208539004</c:v>
                </c:pt>
                <c:pt idx="252789">
                  <c:v>585.65024884066395</c:v>
                </c:pt>
                <c:pt idx="252790">
                  <c:v>585.65256559593695</c:v>
                </c:pt>
                <c:pt idx="252791">
                  <c:v>585.65488235121097</c:v>
                </c:pt>
                <c:pt idx="252792">
                  <c:v>585.65719910648397</c:v>
                </c:pt>
                <c:pt idx="252793">
                  <c:v>585.659515861758</c:v>
                </c:pt>
                <c:pt idx="252794">
                  <c:v>585.661832617031</c:v>
                </c:pt>
                <c:pt idx="252795">
                  <c:v>585.66414937230502</c:v>
                </c:pt>
                <c:pt idx="252796">
                  <c:v>585.66646612757904</c:v>
                </c:pt>
                <c:pt idx="252797">
                  <c:v>585.66878288285204</c:v>
                </c:pt>
                <c:pt idx="252798">
                  <c:v>585.67109963812595</c:v>
                </c:pt>
                <c:pt idx="252799">
                  <c:v>585.67341639339895</c:v>
                </c:pt>
                <c:pt idx="252800">
                  <c:v>585.67573314867298</c:v>
                </c:pt>
                <c:pt idx="252801">
                  <c:v>585.67804990394598</c:v>
                </c:pt>
                <c:pt idx="252802">
                  <c:v>585.68036665922</c:v>
                </c:pt>
                <c:pt idx="252803">
                  <c:v>585.68268341449402</c:v>
                </c:pt>
                <c:pt idx="252804">
                  <c:v>585.68500016976702</c:v>
                </c:pt>
                <c:pt idx="252805">
                  <c:v>585.68731692504105</c:v>
                </c:pt>
                <c:pt idx="252806">
                  <c:v>585.68963368031405</c:v>
                </c:pt>
                <c:pt idx="252807">
                  <c:v>585.69195043558796</c:v>
                </c:pt>
                <c:pt idx="252808">
                  <c:v>585.69426719086096</c:v>
                </c:pt>
                <c:pt idx="252809">
                  <c:v>585.69658394613498</c:v>
                </c:pt>
                <c:pt idx="252810">
                  <c:v>585.69890070140798</c:v>
                </c:pt>
                <c:pt idx="252811">
                  <c:v>585.701217456682</c:v>
                </c:pt>
                <c:pt idx="252812">
                  <c:v>585.70353421195603</c:v>
                </c:pt>
                <c:pt idx="252813">
                  <c:v>585.70585096722903</c:v>
                </c:pt>
                <c:pt idx="252814">
                  <c:v>585.70816772250305</c:v>
                </c:pt>
                <c:pt idx="252815">
                  <c:v>585.71048447777605</c:v>
                </c:pt>
                <c:pt idx="252816">
                  <c:v>585.71280123304996</c:v>
                </c:pt>
                <c:pt idx="252817">
                  <c:v>585.71511798832296</c:v>
                </c:pt>
                <c:pt idx="252818">
                  <c:v>585.71743474359698</c:v>
                </c:pt>
                <c:pt idx="252819">
                  <c:v>585.71975149887101</c:v>
                </c:pt>
                <c:pt idx="252820">
                  <c:v>585.72206825414401</c:v>
                </c:pt>
                <c:pt idx="252821">
                  <c:v>585.72438500941803</c:v>
                </c:pt>
                <c:pt idx="252822">
                  <c:v>585.72670176469103</c:v>
                </c:pt>
                <c:pt idx="252823">
                  <c:v>585.72901851996505</c:v>
                </c:pt>
                <c:pt idx="252824">
                  <c:v>585.73133527523805</c:v>
                </c:pt>
                <c:pt idx="252825">
                  <c:v>585.73365203051196</c:v>
                </c:pt>
                <c:pt idx="252826">
                  <c:v>585.73596878578599</c:v>
                </c:pt>
                <c:pt idx="252827">
                  <c:v>585.73828554105899</c:v>
                </c:pt>
                <c:pt idx="252828">
                  <c:v>585.74060229633301</c:v>
                </c:pt>
                <c:pt idx="252829">
                  <c:v>585.74291905160601</c:v>
                </c:pt>
                <c:pt idx="252830">
                  <c:v>585.74523580688003</c:v>
                </c:pt>
                <c:pt idx="252831">
                  <c:v>585.74755256215303</c:v>
                </c:pt>
                <c:pt idx="252832">
                  <c:v>585.74986931742706</c:v>
                </c:pt>
                <c:pt idx="252833">
                  <c:v>585.75218607270097</c:v>
                </c:pt>
                <c:pt idx="252834">
                  <c:v>585.75450282797397</c:v>
                </c:pt>
                <c:pt idx="252835">
                  <c:v>585.75681958324799</c:v>
                </c:pt>
                <c:pt idx="252836">
                  <c:v>585.75913633852099</c:v>
                </c:pt>
                <c:pt idx="252837">
                  <c:v>585.76145309379501</c:v>
                </c:pt>
                <c:pt idx="252838">
                  <c:v>585.76376984906801</c:v>
                </c:pt>
                <c:pt idx="252839">
                  <c:v>585.76608660434204</c:v>
                </c:pt>
                <c:pt idx="252840">
                  <c:v>585.76840335961595</c:v>
                </c:pt>
                <c:pt idx="252841">
                  <c:v>585.77072011488895</c:v>
                </c:pt>
                <c:pt idx="252842">
                  <c:v>585.77303687016297</c:v>
                </c:pt>
                <c:pt idx="252843">
                  <c:v>585.77535362543597</c:v>
                </c:pt>
                <c:pt idx="252844">
                  <c:v>585.77767038070999</c:v>
                </c:pt>
                <c:pt idx="252845">
                  <c:v>585.77998713598299</c:v>
                </c:pt>
                <c:pt idx="252846">
                  <c:v>585.78230389125702</c:v>
                </c:pt>
                <c:pt idx="252847">
                  <c:v>585.78462064653104</c:v>
                </c:pt>
                <c:pt idx="252848">
                  <c:v>585.78693740180404</c:v>
                </c:pt>
                <c:pt idx="252849">
                  <c:v>585.78925415707795</c:v>
                </c:pt>
                <c:pt idx="252850">
                  <c:v>585.79157091235095</c:v>
                </c:pt>
                <c:pt idx="252851">
                  <c:v>585.79388766762497</c:v>
                </c:pt>
                <c:pt idx="252852">
                  <c:v>585.79620442289797</c:v>
                </c:pt>
                <c:pt idx="252853">
                  <c:v>585.798521178172</c:v>
                </c:pt>
                <c:pt idx="252854">
                  <c:v>585.80083793344602</c:v>
                </c:pt>
                <c:pt idx="252855">
                  <c:v>585.80315468871902</c:v>
                </c:pt>
                <c:pt idx="252856">
                  <c:v>585.80547144399304</c:v>
                </c:pt>
                <c:pt idx="252857">
                  <c:v>585.80778819926604</c:v>
                </c:pt>
                <c:pt idx="252858">
                  <c:v>585.81010495453995</c:v>
                </c:pt>
                <c:pt idx="252859">
                  <c:v>585.81242170981295</c:v>
                </c:pt>
                <c:pt idx="252860">
                  <c:v>585.81473846508698</c:v>
                </c:pt>
                <c:pt idx="252861">
                  <c:v>585.81705522035998</c:v>
                </c:pt>
                <c:pt idx="252862">
                  <c:v>585.819371975634</c:v>
                </c:pt>
                <c:pt idx="252863">
                  <c:v>585.82168873090802</c:v>
                </c:pt>
                <c:pt idx="252864">
                  <c:v>585.82400548618102</c:v>
                </c:pt>
                <c:pt idx="252865">
                  <c:v>585.82632224145505</c:v>
                </c:pt>
                <c:pt idx="252866">
                  <c:v>585.82863899672805</c:v>
                </c:pt>
                <c:pt idx="252867">
                  <c:v>585.83095575200196</c:v>
                </c:pt>
                <c:pt idx="252868">
                  <c:v>585.83327250727496</c:v>
                </c:pt>
                <c:pt idx="252869">
                  <c:v>585.83558926254898</c:v>
                </c:pt>
                <c:pt idx="252870">
                  <c:v>585.837906017823</c:v>
                </c:pt>
                <c:pt idx="252871">
                  <c:v>585.840222773096</c:v>
                </c:pt>
                <c:pt idx="252872">
                  <c:v>585.84253952837003</c:v>
                </c:pt>
                <c:pt idx="252873">
                  <c:v>585.84485628364303</c:v>
                </c:pt>
                <c:pt idx="252874">
                  <c:v>585.84717303891705</c:v>
                </c:pt>
                <c:pt idx="252875">
                  <c:v>585.84948979419005</c:v>
                </c:pt>
                <c:pt idx="252876">
                  <c:v>585.85180654946396</c:v>
                </c:pt>
                <c:pt idx="252877">
                  <c:v>585.85412330473798</c:v>
                </c:pt>
                <c:pt idx="252878">
                  <c:v>585.85644006001098</c:v>
                </c:pt>
                <c:pt idx="252879">
                  <c:v>585.85875681528501</c:v>
                </c:pt>
                <c:pt idx="252880">
                  <c:v>585.86107357055801</c:v>
                </c:pt>
                <c:pt idx="252881">
                  <c:v>585.86339032583203</c:v>
                </c:pt>
                <c:pt idx="252882">
                  <c:v>585.86570708110503</c:v>
                </c:pt>
                <c:pt idx="252883">
                  <c:v>585.86802383637905</c:v>
                </c:pt>
                <c:pt idx="252884">
                  <c:v>585.87034059165296</c:v>
                </c:pt>
                <c:pt idx="252885">
                  <c:v>585.87265734692596</c:v>
                </c:pt>
                <c:pt idx="252886">
                  <c:v>585.87497410219999</c:v>
                </c:pt>
                <c:pt idx="252887">
                  <c:v>585.87729085747299</c:v>
                </c:pt>
                <c:pt idx="252888">
                  <c:v>585.87960761274701</c:v>
                </c:pt>
                <c:pt idx="252889">
                  <c:v>585.88192436802001</c:v>
                </c:pt>
                <c:pt idx="252890">
                  <c:v>585.88424112329403</c:v>
                </c:pt>
                <c:pt idx="252891">
                  <c:v>585.88655787856806</c:v>
                </c:pt>
                <c:pt idx="252892">
                  <c:v>585.88887463384106</c:v>
                </c:pt>
                <c:pt idx="252893">
                  <c:v>585.89119138911497</c:v>
                </c:pt>
                <c:pt idx="252894">
                  <c:v>585.89350814438797</c:v>
                </c:pt>
                <c:pt idx="252895">
                  <c:v>585.89582489966199</c:v>
                </c:pt>
                <c:pt idx="252896">
                  <c:v>585.89814165493499</c:v>
                </c:pt>
                <c:pt idx="252897">
                  <c:v>585.90045841020901</c:v>
                </c:pt>
                <c:pt idx="252898">
                  <c:v>585.90277516548304</c:v>
                </c:pt>
                <c:pt idx="252899">
                  <c:v>585.90509192075604</c:v>
                </c:pt>
                <c:pt idx="252900">
                  <c:v>585.90740867602995</c:v>
                </c:pt>
                <c:pt idx="252901">
                  <c:v>585.90972543130295</c:v>
                </c:pt>
                <c:pt idx="252902">
                  <c:v>585.91204218657697</c:v>
                </c:pt>
                <c:pt idx="252903">
                  <c:v>585.91435894184997</c:v>
                </c:pt>
                <c:pt idx="252904">
                  <c:v>585.91667569712399</c:v>
                </c:pt>
                <c:pt idx="252905">
                  <c:v>585.91899245239699</c:v>
                </c:pt>
                <c:pt idx="252906">
                  <c:v>585.92130920767102</c:v>
                </c:pt>
                <c:pt idx="252907">
                  <c:v>585.92362596294504</c:v>
                </c:pt>
                <c:pt idx="252908">
                  <c:v>585.92594271821804</c:v>
                </c:pt>
                <c:pt idx="252909">
                  <c:v>585.92825947349195</c:v>
                </c:pt>
                <c:pt idx="252910">
                  <c:v>585.93057622876495</c:v>
                </c:pt>
                <c:pt idx="252911">
                  <c:v>585.93289298403897</c:v>
                </c:pt>
                <c:pt idx="252912">
                  <c:v>585.93520973931197</c:v>
                </c:pt>
                <c:pt idx="252913">
                  <c:v>585.937526494586</c:v>
                </c:pt>
                <c:pt idx="252914">
                  <c:v>585.93984324986002</c:v>
                </c:pt>
                <c:pt idx="252915">
                  <c:v>585.94216000513302</c:v>
                </c:pt>
                <c:pt idx="252916">
                  <c:v>585.94447676040704</c:v>
                </c:pt>
                <c:pt idx="252917">
                  <c:v>585.94679351568004</c:v>
                </c:pt>
                <c:pt idx="252918">
                  <c:v>585.94911027095395</c:v>
                </c:pt>
                <c:pt idx="252919">
                  <c:v>585.95142702622695</c:v>
                </c:pt>
                <c:pt idx="252920">
                  <c:v>585.95374378150098</c:v>
                </c:pt>
                <c:pt idx="252921">
                  <c:v>585.956060536775</c:v>
                </c:pt>
                <c:pt idx="252922">
                  <c:v>585.958377292048</c:v>
                </c:pt>
                <c:pt idx="252923">
                  <c:v>585.96069404732202</c:v>
                </c:pt>
                <c:pt idx="252924">
                  <c:v>585.96301080259502</c:v>
                </c:pt>
                <c:pt idx="252925">
                  <c:v>585.96532755786905</c:v>
                </c:pt>
                <c:pt idx="252926">
                  <c:v>585.96764431314205</c:v>
                </c:pt>
                <c:pt idx="252927">
                  <c:v>585.96996106841596</c:v>
                </c:pt>
                <c:pt idx="252928">
                  <c:v>585.97227782368998</c:v>
                </c:pt>
                <c:pt idx="252929">
                  <c:v>585.97459457896298</c:v>
                </c:pt>
                <c:pt idx="252930">
                  <c:v>585.976911334237</c:v>
                </c:pt>
                <c:pt idx="252931">
                  <c:v>585.97922808951</c:v>
                </c:pt>
                <c:pt idx="252932">
                  <c:v>585.98154484478403</c:v>
                </c:pt>
                <c:pt idx="252933">
                  <c:v>585.98386160005703</c:v>
                </c:pt>
                <c:pt idx="252934">
                  <c:v>585.98617835533105</c:v>
                </c:pt>
                <c:pt idx="252935">
                  <c:v>585.98849511060496</c:v>
                </c:pt>
                <c:pt idx="252936">
                  <c:v>585.99081186587796</c:v>
                </c:pt>
                <c:pt idx="252937">
                  <c:v>585.99312862115198</c:v>
                </c:pt>
                <c:pt idx="252938">
                  <c:v>585.99544537642498</c:v>
                </c:pt>
                <c:pt idx="252939">
                  <c:v>585.99776213169901</c:v>
                </c:pt>
                <c:pt idx="252940">
                  <c:v>586.00007888697201</c:v>
                </c:pt>
                <c:pt idx="252941">
                  <c:v>586.00239564224603</c:v>
                </c:pt>
                <c:pt idx="252942">
                  <c:v>586.00471239752005</c:v>
                </c:pt>
                <c:pt idx="252943">
                  <c:v>586.00702915279305</c:v>
                </c:pt>
                <c:pt idx="252944">
                  <c:v>586.00934590806696</c:v>
                </c:pt>
                <c:pt idx="252945">
                  <c:v>586.01166266333996</c:v>
                </c:pt>
                <c:pt idx="252946">
                  <c:v>586.01397941861399</c:v>
                </c:pt>
                <c:pt idx="252947">
                  <c:v>586.01629617388699</c:v>
                </c:pt>
                <c:pt idx="252948">
                  <c:v>586.01861292916101</c:v>
                </c:pt>
                <c:pt idx="252949">
                  <c:v>586.02092968443503</c:v>
                </c:pt>
                <c:pt idx="252950">
                  <c:v>586.02324643970803</c:v>
                </c:pt>
                <c:pt idx="252951">
                  <c:v>586.02556319498206</c:v>
                </c:pt>
                <c:pt idx="252952">
                  <c:v>586.02787995025506</c:v>
                </c:pt>
                <c:pt idx="252953">
                  <c:v>586.03019670552897</c:v>
                </c:pt>
                <c:pt idx="252954">
                  <c:v>586.03251346080197</c:v>
                </c:pt>
                <c:pt idx="252955">
                  <c:v>586.03483021607599</c:v>
                </c:pt>
                <c:pt idx="252956">
                  <c:v>586.03714697134899</c:v>
                </c:pt>
                <c:pt idx="252957">
                  <c:v>586.03946372662301</c:v>
                </c:pt>
                <c:pt idx="252958">
                  <c:v>586.04178048189704</c:v>
                </c:pt>
                <c:pt idx="252959">
                  <c:v>586.04409723717004</c:v>
                </c:pt>
                <c:pt idx="252960">
                  <c:v>586.04641399244395</c:v>
                </c:pt>
                <c:pt idx="252961">
                  <c:v>586.04873074771695</c:v>
                </c:pt>
                <c:pt idx="252962">
                  <c:v>586.05104750299097</c:v>
                </c:pt>
                <c:pt idx="252963">
                  <c:v>586.05336425826397</c:v>
                </c:pt>
                <c:pt idx="252964">
                  <c:v>586.05568101353799</c:v>
                </c:pt>
                <c:pt idx="252965">
                  <c:v>586.05799776881202</c:v>
                </c:pt>
                <c:pt idx="252966">
                  <c:v>586.06031452408502</c:v>
                </c:pt>
                <c:pt idx="252967">
                  <c:v>586.06263127935904</c:v>
                </c:pt>
                <c:pt idx="252968">
                  <c:v>586.06494803463204</c:v>
                </c:pt>
                <c:pt idx="252969">
                  <c:v>586.06726478990595</c:v>
                </c:pt>
                <c:pt idx="252970">
                  <c:v>586.06958154517895</c:v>
                </c:pt>
                <c:pt idx="252971">
                  <c:v>586.07189830045297</c:v>
                </c:pt>
                <c:pt idx="252972">
                  <c:v>586.074215055727</c:v>
                </c:pt>
                <c:pt idx="252973">
                  <c:v>586.076531811</c:v>
                </c:pt>
                <c:pt idx="252974">
                  <c:v>586.07884856627402</c:v>
                </c:pt>
                <c:pt idx="252975">
                  <c:v>586.08116532154702</c:v>
                </c:pt>
                <c:pt idx="252976">
                  <c:v>586.08348207682104</c:v>
                </c:pt>
                <c:pt idx="252977">
                  <c:v>586.08579883209404</c:v>
                </c:pt>
                <c:pt idx="252978">
                  <c:v>586.08811558736795</c:v>
                </c:pt>
                <c:pt idx="252979">
                  <c:v>586.09043234264198</c:v>
                </c:pt>
                <c:pt idx="252980">
                  <c:v>586.09274909791498</c:v>
                </c:pt>
                <c:pt idx="252981">
                  <c:v>586.095065853189</c:v>
                </c:pt>
                <c:pt idx="252982">
                  <c:v>586.097382608462</c:v>
                </c:pt>
                <c:pt idx="252983">
                  <c:v>586.09969936373602</c:v>
                </c:pt>
                <c:pt idx="252984">
                  <c:v>586.10201611900902</c:v>
                </c:pt>
                <c:pt idx="252985">
                  <c:v>586.10433287428305</c:v>
                </c:pt>
                <c:pt idx="252986">
                  <c:v>586.10664962955696</c:v>
                </c:pt>
                <c:pt idx="252987">
                  <c:v>586.10896638482996</c:v>
                </c:pt>
                <c:pt idx="252988">
                  <c:v>586.11128314010398</c:v>
                </c:pt>
                <c:pt idx="252989">
                  <c:v>586.11359989537698</c:v>
                </c:pt>
                <c:pt idx="252990">
                  <c:v>586.115916650651</c:v>
                </c:pt>
                <c:pt idx="252991">
                  <c:v>586.118233405924</c:v>
                </c:pt>
                <c:pt idx="252992">
                  <c:v>586.12055016119803</c:v>
                </c:pt>
                <c:pt idx="252993">
                  <c:v>586.12286691647205</c:v>
                </c:pt>
                <c:pt idx="252994">
                  <c:v>586.12518367174505</c:v>
                </c:pt>
                <c:pt idx="252995">
                  <c:v>586.12750042701896</c:v>
                </c:pt>
                <c:pt idx="252996">
                  <c:v>586.12981718229196</c:v>
                </c:pt>
                <c:pt idx="252997">
                  <c:v>586.13213393756598</c:v>
                </c:pt>
                <c:pt idx="252998">
                  <c:v>586.13445069283898</c:v>
                </c:pt>
                <c:pt idx="252999">
                  <c:v>586.13676744811301</c:v>
                </c:pt>
                <c:pt idx="253000">
                  <c:v>586.13908420338703</c:v>
                </c:pt>
                <c:pt idx="253001">
                  <c:v>586.14140095866003</c:v>
                </c:pt>
                <c:pt idx="253002">
                  <c:v>586.14371771393405</c:v>
                </c:pt>
                <c:pt idx="253003">
                  <c:v>586.14603446920705</c:v>
                </c:pt>
                <c:pt idx="253004">
                  <c:v>586.14835122448096</c:v>
                </c:pt>
                <c:pt idx="253005">
                  <c:v>586.15066797975396</c:v>
                </c:pt>
                <c:pt idx="253006">
                  <c:v>586.15298473502799</c:v>
                </c:pt>
                <c:pt idx="253007">
                  <c:v>586.15530149030099</c:v>
                </c:pt>
                <c:pt idx="253008">
                  <c:v>586.15761824557501</c:v>
                </c:pt>
                <c:pt idx="253009">
                  <c:v>586.15993500084903</c:v>
                </c:pt>
                <c:pt idx="253010">
                  <c:v>586.16225175612203</c:v>
                </c:pt>
                <c:pt idx="253011">
                  <c:v>586.16456851139606</c:v>
                </c:pt>
                <c:pt idx="253012">
                  <c:v>586.16688526666906</c:v>
                </c:pt>
                <c:pt idx="253013">
                  <c:v>586.16920202194297</c:v>
                </c:pt>
                <c:pt idx="253014">
                  <c:v>586.17151877721597</c:v>
                </c:pt>
                <c:pt idx="253015">
                  <c:v>586.17383553248999</c:v>
                </c:pt>
                <c:pt idx="253016">
                  <c:v>586.17615228776401</c:v>
                </c:pt>
                <c:pt idx="253017">
                  <c:v>586.17846904303701</c:v>
                </c:pt>
                <c:pt idx="253018">
                  <c:v>586.18078579831104</c:v>
                </c:pt>
                <c:pt idx="253019">
                  <c:v>586.18310255358404</c:v>
                </c:pt>
                <c:pt idx="253020">
                  <c:v>586.18541930885794</c:v>
                </c:pt>
                <c:pt idx="253021">
                  <c:v>586.18773606413095</c:v>
                </c:pt>
                <c:pt idx="253022">
                  <c:v>586.19005281940497</c:v>
                </c:pt>
                <c:pt idx="253023">
                  <c:v>586.19236957467899</c:v>
                </c:pt>
                <c:pt idx="253024">
                  <c:v>586.19468632995199</c:v>
                </c:pt>
                <c:pt idx="253025">
                  <c:v>586.19700308522602</c:v>
                </c:pt>
                <c:pt idx="253026">
                  <c:v>586.19931984049902</c:v>
                </c:pt>
                <c:pt idx="253027">
                  <c:v>586.20163659577304</c:v>
                </c:pt>
                <c:pt idx="253028">
                  <c:v>586.20395335104604</c:v>
                </c:pt>
                <c:pt idx="253029">
                  <c:v>586.20627010631995</c:v>
                </c:pt>
                <c:pt idx="253030">
                  <c:v>586.20858686159397</c:v>
                </c:pt>
                <c:pt idx="253031">
                  <c:v>586.21090361686697</c:v>
                </c:pt>
                <c:pt idx="253032">
                  <c:v>586.213220372141</c:v>
                </c:pt>
                <c:pt idx="253033">
                  <c:v>586.215537127414</c:v>
                </c:pt>
                <c:pt idx="253034">
                  <c:v>586.21785388268802</c:v>
                </c:pt>
                <c:pt idx="253035">
                  <c:v>586.22017063796102</c:v>
                </c:pt>
                <c:pt idx="253036">
                  <c:v>586.22248739323504</c:v>
                </c:pt>
                <c:pt idx="253037">
                  <c:v>586.22480414850895</c:v>
                </c:pt>
                <c:pt idx="253038">
                  <c:v>586.22712090378195</c:v>
                </c:pt>
                <c:pt idx="253039">
                  <c:v>586.22943765905598</c:v>
                </c:pt>
                <c:pt idx="253040">
                  <c:v>586.23175441432898</c:v>
                </c:pt>
                <c:pt idx="253041">
                  <c:v>586.234071169603</c:v>
                </c:pt>
                <c:pt idx="253042">
                  <c:v>586.236387924876</c:v>
                </c:pt>
                <c:pt idx="253043">
                  <c:v>586.23870468015002</c:v>
                </c:pt>
                <c:pt idx="253044">
                  <c:v>586.24102143542405</c:v>
                </c:pt>
                <c:pt idx="253045">
                  <c:v>586.24333819069705</c:v>
                </c:pt>
                <c:pt idx="253046">
                  <c:v>586.24565494597095</c:v>
                </c:pt>
                <c:pt idx="253047">
                  <c:v>586.24797170124396</c:v>
                </c:pt>
                <c:pt idx="253048">
                  <c:v>586.25028845651798</c:v>
                </c:pt>
                <c:pt idx="253049">
                  <c:v>586.25260521179098</c:v>
                </c:pt>
                <c:pt idx="253050">
                  <c:v>586.254921967065</c:v>
                </c:pt>
                <c:pt idx="253051">
                  <c:v>586.25723872233903</c:v>
                </c:pt>
                <c:pt idx="253052">
                  <c:v>586.25955547761203</c:v>
                </c:pt>
                <c:pt idx="253053">
                  <c:v>586.26187223288605</c:v>
                </c:pt>
                <c:pt idx="253054">
                  <c:v>586.26418898815905</c:v>
                </c:pt>
                <c:pt idx="253055">
                  <c:v>586.26650574343296</c:v>
                </c:pt>
                <c:pt idx="253056">
                  <c:v>586.26882249870596</c:v>
                </c:pt>
                <c:pt idx="253057">
                  <c:v>586.27113925397998</c:v>
                </c:pt>
                <c:pt idx="253058">
                  <c:v>586.27345600925298</c:v>
                </c:pt>
                <c:pt idx="253059">
                  <c:v>586.27577276452701</c:v>
                </c:pt>
                <c:pt idx="253060">
                  <c:v>586.27808951980103</c:v>
                </c:pt>
                <c:pt idx="253061">
                  <c:v>586.28040627507403</c:v>
                </c:pt>
                <c:pt idx="253062">
                  <c:v>586.28272303034805</c:v>
                </c:pt>
                <c:pt idx="253063">
                  <c:v>586.28503978562105</c:v>
                </c:pt>
                <c:pt idx="253064">
                  <c:v>586.28735654089496</c:v>
                </c:pt>
                <c:pt idx="253065">
                  <c:v>586.28967329616796</c:v>
                </c:pt>
                <c:pt idx="253066">
                  <c:v>586.29199005144199</c:v>
                </c:pt>
                <c:pt idx="253067">
                  <c:v>586.29430680671601</c:v>
                </c:pt>
                <c:pt idx="253068">
                  <c:v>586.29662356198901</c:v>
                </c:pt>
                <c:pt idx="253069">
                  <c:v>586.29894031726303</c:v>
                </c:pt>
                <c:pt idx="253070">
                  <c:v>586.30125707253603</c:v>
                </c:pt>
                <c:pt idx="253071">
                  <c:v>586.30357382781006</c:v>
                </c:pt>
                <c:pt idx="253072">
                  <c:v>586.30589058308306</c:v>
                </c:pt>
                <c:pt idx="253073">
                  <c:v>586.30820733835697</c:v>
                </c:pt>
                <c:pt idx="253074">
                  <c:v>586.31052409363099</c:v>
                </c:pt>
                <c:pt idx="253075">
                  <c:v>586.31284084890399</c:v>
                </c:pt>
                <c:pt idx="253076">
                  <c:v>586.31515760417801</c:v>
                </c:pt>
                <c:pt idx="253077">
                  <c:v>586.31747435945101</c:v>
                </c:pt>
                <c:pt idx="253078">
                  <c:v>586.31979111472504</c:v>
                </c:pt>
                <c:pt idx="253079">
                  <c:v>586.32210786999804</c:v>
                </c:pt>
                <c:pt idx="253080">
                  <c:v>586.32442462527194</c:v>
                </c:pt>
                <c:pt idx="253081">
                  <c:v>586.32674138054597</c:v>
                </c:pt>
                <c:pt idx="253082">
                  <c:v>586.32905813581897</c:v>
                </c:pt>
                <c:pt idx="253083">
                  <c:v>586.33137489109299</c:v>
                </c:pt>
                <c:pt idx="253084">
                  <c:v>586.33369164636599</c:v>
                </c:pt>
                <c:pt idx="253085">
                  <c:v>586.33600840164002</c:v>
                </c:pt>
                <c:pt idx="253086">
                  <c:v>586.33832515691302</c:v>
                </c:pt>
                <c:pt idx="253087">
                  <c:v>586.34064191218704</c:v>
                </c:pt>
                <c:pt idx="253088">
                  <c:v>586.34295866746095</c:v>
                </c:pt>
                <c:pt idx="253089">
                  <c:v>586.34527542273395</c:v>
                </c:pt>
                <c:pt idx="253090">
                  <c:v>586.34759217800797</c:v>
                </c:pt>
                <c:pt idx="253091">
                  <c:v>586.34990893328097</c:v>
                </c:pt>
                <c:pt idx="253092">
                  <c:v>586.352225688555</c:v>
                </c:pt>
                <c:pt idx="253093">
                  <c:v>586.354542443828</c:v>
                </c:pt>
                <c:pt idx="253094">
                  <c:v>586.35685919910202</c:v>
                </c:pt>
                <c:pt idx="253095">
                  <c:v>586.35917595437604</c:v>
                </c:pt>
                <c:pt idx="253096">
                  <c:v>586.36149270964904</c:v>
                </c:pt>
                <c:pt idx="253097">
                  <c:v>586.36380946492295</c:v>
                </c:pt>
                <c:pt idx="253098">
                  <c:v>586.36612622019595</c:v>
                </c:pt>
                <c:pt idx="253099">
                  <c:v>586.36844297546997</c:v>
                </c:pt>
                <c:pt idx="253100">
                  <c:v>586.37075973074298</c:v>
                </c:pt>
                <c:pt idx="253101">
                  <c:v>586.373076486017</c:v>
                </c:pt>
                <c:pt idx="253102">
                  <c:v>586.37539324129102</c:v>
                </c:pt>
                <c:pt idx="253103">
                  <c:v>586.37770999656402</c:v>
                </c:pt>
                <c:pt idx="253104">
                  <c:v>586.38002675183805</c:v>
                </c:pt>
                <c:pt idx="253105">
                  <c:v>586.38234350711105</c:v>
                </c:pt>
                <c:pt idx="253106">
                  <c:v>586.38466026238495</c:v>
                </c:pt>
                <c:pt idx="253107">
                  <c:v>586.38697701765796</c:v>
                </c:pt>
                <c:pt idx="253108">
                  <c:v>586.38929377293198</c:v>
                </c:pt>
                <c:pt idx="253109">
                  <c:v>586.39161052820498</c:v>
                </c:pt>
                <c:pt idx="253110">
                  <c:v>586.393927283479</c:v>
                </c:pt>
                <c:pt idx="253111">
                  <c:v>586.39624403875303</c:v>
                </c:pt>
                <c:pt idx="253112">
                  <c:v>586.39856079402603</c:v>
                </c:pt>
                <c:pt idx="253113">
                  <c:v>586.40087754930005</c:v>
                </c:pt>
                <c:pt idx="253114">
                  <c:v>586.40319430457305</c:v>
                </c:pt>
                <c:pt idx="253115">
                  <c:v>586.40551105984696</c:v>
                </c:pt>
                <c:pt idx="253116">
                  <c:v>586.40782781511996</c:v>
                </c:pt>
                <c:pt idx="253117">
                  <c:v>586.41014457039398</c:v>
                </c:pt>
                <c:pt idx="253118">
                  <c:v>586.412461325668</c:v>
                </c:pt>
                <c:pt idx="253119">
                  <c:v>586.41477808094101</c:v>
                </c:pt>
                <c:pt idx="253120">
                  <c:v>586.41709483621503</c:v>
                </c:pt>
                <c:pt idx="253121">
                  <c:v>586.41941159148803</c:v>
                </c:pt>
                <c:pt idx="253122">
                  <c:v>586.42172834676205</c:v>
                </c:pt>
                <c:pt idx="253123">
                  <c:v>586.42404510203505</c:v>
                </c:pt>
                <c:pt idx="253124">
                  <c:v>586.42636185730896</c:v>
                </c:pt>
                <c:pt idx="253125">
                  <c:v>586.42867861258298</c:v>
                </c:pt>
                <c:pt idx="253126">
                  <c:v>586.43099536785599</c:v>
                </c:pt>
                <c:pt idx="253127">
                  <c:v>586.43331212313001</c:v>
                </c:pt>
                <c:pt idx="253128">
                  <c:v>586.43562887840301</c:v>
                </c:pt>
                <c:pt idx="253129">
                  <c:v>586.43794563367703</c:v>
                </c:pt>
                <c:pt idx="253130">
                  <c:v>586.44026238895003</c:v>
                </c:pt>
                <c:pt idx="253131">
                  <c:v>586.44257914422406</c:v>
                </c:pt>
                <c:pt idx="253132">
                  <c:v>586.44489589949796</c:v>
                </c:pt>
                <c:pt idx="253133">
                  <c:v>586.44721265477096</c:v>
                </c:pt>
                <c:pt idx="253134">
                  <c:v>586.44952941004499</c:v>
                </c:pt>
                <c:pt idx="253135">
                  <c:v>586.45184616531799</c:v>
                </c:pt>
                <c:pt idx="253136">
                  <c:v>586.45416292059201</c:v>
                </c:pt>
                <c:pt idx="253137">
                  <c:v>586.45647967586501</c:v>
                </c:pt>
                <c:pt idx="253138">
                  <c:v>586.45879643113904</c:v>
                </c:pt>
                <c:pt idx="253139">
                  <c:v>586.46111318641294</c:v>
                </c:pt>
                <c:pt idx="253140">
                  <c:v>586.46342994168594</c:v>
                </c:pt>
                <c:pt idx="253141">
                  <c:v>586.46574669695997</c:v>
                </c:pt>
                <c:pt idx="253142">
                  <c:v>586.46806345223297</c:v>
                </c:pt>
                <c:pt idx="253143">
                  <c:v>586.47038020750699</c:v>
                </c:pt>
                <c:pt idx="253144">
                  <c:v>586.47269696277999</c:v>
                </c:pt>
                <c:pt idx="253145">
                  <c:v>586.47501371805402</c:v>
                </c:pt>
                <c:pt idx="253146">
                  <c:v>586.47733047332804</c:v>
                </c:pt>
                <c:pt idx="253147">
                  <c:v>586.47964722860104</c:v>
                </c:pt>
                <c:pt idx="253148">
                  <c:v>586.48196398387495</c:v>
                </c:pt>
                <c:pt idx="253149">
                  <c:v>586.48428073914795</c:v>
                </c:pt>
                <c:pt idx="253150">
                  <c:v>586.48659749442197</c:v>
                </c:pt>
                <c:pt idx="253151">
                  <c:v>586.48891424969497</c:v>
                </c:pt>
                <c:pt idx="253152">
                  <c:v>586.49123100496899</c:v>
                </c:pt>
                <c:pt idx="253153">
                  <c:v>586.493547760242</c:v>
                </c:pt>
                <c:pt idx="253154">
                  <c:v>586.49586451551602</c:v>
                </c:pt>
                <c:pt idx="253155">
                  <c:v>586.49818127079004</c:v>
                </c:pt>
                <c:pt idx="253156">
                  <c:v>586.50049802606304</c:v>
                </c:pt>
                <c:pt idx="253157">
                  <c:v>586.50281478133695</c:v>
                </c:pt>
                <c:pt idx="253158">
                  <c:v>586.50513153660995</c:v>
                </c:pt>
                <c:pt idx="253159">
                  <c:v>586.50744829188397</c:v>
                </c:pt>
                <c:pt idx="253160">
                  <c:v>586.50976504715698</c:v>
                </c:pt>
                <c:pt idx="253161">
                  <c:v>586.512081802431</c:v>
                </c:pt>
                <c:pt idx="253162">
                  <c:v>586.51439855770502</c:v>
                </c:pt>
                <c:pt idx="253163">
                  <c:v>586.51671531297802</c:v>
                </c:pt>
                <c:pt idx="253164">
                  <c:v>586.51903206825205</c:v>
                </c:pt>
                <c:pt idx="253165">
                  <c:v>586.52134882352505</c:v>
                </c:pt>
                <c:pt idx="253166">
                  <c:v>586.52366557879895</c:v>
                </c:pt>
                <c:pt idx="253167">
                  <c:v>586.52598233407195</c:v>
                </c:pt>
                <c:pt idx="253168">
                  <c:v>586.52829908934598</c:v>
                </c:pt>
                <c:pt idx="253169">
                  <c:v>586.53061584462</c:v>
                </c:pt>
                <c:pt idx="253170">
                  <c:v>586.532932599893</c:v>
                </c:pt>
                <c:pt idx="253171">
                  <c:v>586.53524935516702</c:v>
                </c:pt>
                <c:pt idx="253172">
                  <c:v>586.53756611044003</c:v>
                </c:pt>
                <c:pt idx="253173">
                  <c:v>586.53988286571405</c:v>
                </c:pt>
                <c:pt idx="253174">
                  <c:v>586.54219962098705</c:v>
                </c:pt>
                <c:pt idx="253175">
                  <c:v>586.54451637626096</c:v>
                </c:pt>
                <c:pt idx="253176">
                  <c:v>586.54683313153498</c:v>
                </c:pt>
                <c:pt idx="253177">
                  <c:v>586.54914988680798</c:v>
                </c:pt>
                <c:pt idx="253178">
                  <c:v>586.551466642082</c:v>
                </c:pt>
                <c:pt idx="253179">
                  <c:v>586.55378339735501</c:v>
                </c:pt>
                <c:pt idx="253180">
                  <c:v>586.55610015262903</c:v>
                </c:pt>
                <c:pt idx="253181">
                  <c:v>586.55841690790203</c:v>
                </c:pt>
                <c:pt idx="253182">
                  <c:v>586.56073366317605</c:v>
                </c:pt>
                <c:pt idx="253183">
                  <c:v>586.56305041844996</c:v>
                </c:pt>
                <c:pt idx="253184">
                  <c:v>586.56536717372296</c:v>
                </c:pt>
                <c:pt idx="253185">
                  <c:v>586.56768392899698</c:v>
                </c:pt>
                <c:pt idx="253186">
                  <c:v>586.57000068426998</c:v>
                </c:pt>
                <c:pt idx="253187">
                  <c:v>586.57231743954401</c:v>
                </c:pt>
                <c:pt idx="253188">
                  <c:v>586.57463419481701</c:v>
                </c:pt>
                <c:pt idx="253189">
                  <c:v>586.57695095009103</c:v>
                </c:pt>
                <c:pt idx="253190">
                  <c:v>586.57926770536506</c:v>
                </c:pt>
                <c:pt idx="253191">
                  <c:v>586.58158446063806</c:v>
                </c:pt>
                <c:pt idx="253192">
                  <c:v>586.58390121591196</c:v>
                </c:pt>
                <c:pt idx="253193">
                  <c:v>586.58621797118496</c:v>
                </c:pt>
                <c:pt idx="253194">
                  <c:v>586.58853472645899</c:v>
                </c:pt>
                <c:pt idx="253195">
                  <c:v>586.59085148173199</c:v>
                </c:pt>
                <c:pt idx="253196">
                  <c:v>586.59316823700601</c:v>
                </c:pt>
                <c:pt idx="253197">
                  <c:v>586.59548499228003</c:v>
                </c:pt>
                <c:pt idx="253198">
                  <c:v>586.59780174755304</c:v>
                </c:pt>
                <c:pt idx="253199">
                  <c:v>586.60011850282694</c:v>
                </c:pt>
                <c:pt idx="253200">
                  <c:v>586.60243525809994</c:v>
                </c:pt>
                <c:pt idx="253201">
                  <c:v>586.60475201337397</c:v>
                </c:pt>
                <c:pt idx="253202">
                  <c:v>586.60706876864697</c:v>
                </c:pt>
                <c:pt idx="253203">
                  <c:v>586.60938552392099</c:v>
                </c:pt>
                <c:pt idx="253204">
                  <c:v>586.61170227919399</c:v>
                </c:pt>
                <c:pt idx="253205">
                  <c:v>586.61401903446801</c:v>
                </c:pt>
                <c:pt idx="253206">
                  <c:v>586.61633578974204</c:v>
                </c:pt>
                <c:pt idx="253207">
                  <c:v>586.61865254501504</c:v>
                </c:pt>
                <c:pt idx="253208">
                  <c:v>586.62096930028895</c:v>
                </c:pt>
                <c:pt idx="253209">
                  <c:v>586.62328605556195</c:v>
                </c:pt>
                <c:pt idx="253210">
                  <c:v>586.62560281083597</c:v>
                </c:pt>
                <c:pt idx="253211">
                  <c:v>586.62791956610897</c:v>
                </c:pt>
                <c:pt idx="253212">
                  <c:v>586.63023632138299</c:v>
                </c:pt>
                <c:pt idx="253213">
                  <c:v>586.63255307665702</c:v>
                </c:pt>
                <c:pt idx="253214">
                  <c:v>586.63486983193002</c:v>
                </c:pt>
                <c:pt idx="253215">
                  <c:v>586.63718658720404</c:v>
                </c:pt>
                <c:pt idx="253216">
                  <c:v>586.63950334247704</c:v>
                </c:pt>
                <c:pt idx="253217">
                  <c:v>586.64182009775095</c:v>
                </c:pt>
                <c:pt idx="253218">
                  <c:v>586.64413685302395</c:v>
                </c:pt>
                <c:pt idx="253219">
                  <c:v>586.64645360829797</c:v>
                </c:pt>
                <c:pt idx="253220">
                  <c:v>586.648770363572</c:v>
                </c:pt>
                <c:pt idx="253221">
                  <c:v>586.651087118845</c:v>
                </c:pt>
                <c:pt idx="253222">
                  <c:v>586.65340387411902</c:v>
                </c:pt>
                <c:pt idx="253223">
                  <c:v>586.65572062939202</c:v>
                </c:pt>
                <c:pt idx="253224">
                  <c:v>586.65803738466604</c:v>
                </c:pt>
                <c:pt idx="253225">
                  <c:v>586.66035413993905</c:v>
                </c:pt>
                <c:pt idx="253226">
                  <c:v>586.66267089521295</c:v>
                </c:pt>
                <c:pt idx="253227">
                  <c:v>586.66498765048698</c:v>
                </c:pt>
                <c:pt idx="253228">
                  <c:v>586.66730440575998</c:v>
                </c:pt>
                <c:pt idx="253229">
                  <c:v>586.669621161034</c:v>
                </c:pt>
                <c:pt idx="253230">
                  <c:v>586.671937916307</c:v>
                </c:pt>
                <c:pt idx="253231">
                  <c:v>586.67425467158102</c:v>
                </c:pt>
                <c:pt idx="253232">
                  <c:v>586.67657142685403</c:v>
                </c:pt>
                <c:pt idx="253233">
                  <c:v>586.67888818212805</c:v>
                </c:pt>
                <c:pt idx="253234">
                  <c:v>586.68120493740196</c:v>
                </c:pt>
                <c:pt idx="253235">
                  <c:v>586.68352169267496</c:v>
                </c:pt>
                <c:pt idx="253236">
                  <c:v>586.68583844794898</c:v>
                </c:pt>
                <c:pt idx="253237">
                  <c:v>586.68815520322198</c:v>
                </c:pt>
                <c:pt idx="253238">
                  <c:v>586.690471958496</c:v>
                </c:pt>
                <c:pt idx="253239">
                  <c:v>586.692788713769</c:v>
                </c:pt>
                <c:pt idx="253240">
                  <c:v>586.69510546904303</c:v>
                </c:pt>
                <c:pt idx="253241">
                  <c:v>586.69742222431705</c:v>
                </c:pt>
                <c:pt idx="253242">
                  <c:v>586.69973897959005</c:v>
                </c:pt>
                <c:pt idx="253243">
                  <c:v>586.70205573486396</c:v>
                </c:pt>
                <c:pt idx="253244">
                  <c:v>586.70437249013696</c:v>
                </c:pt>
                <c:pt idx="253245">
                  <c:v>586.70668924541098</c:v>
                </c:pt>
                <c:pt idx="253246">
                  <c:v>586.70900600068398</c:v>
                </c:pt>
                <c:pt idx="253247">
                  <c:v>586.71132275595801</c:v>
                </c:pt>
                <c:pt idx="253248">
                  <c:v>586.71363951123203</c:v>
                </c:pt>
                <c:pt idx="253249">
                  <c:v>586.71595626650503</c:v>
                </c:pt>
                <c:pt idx="253250">
                  <c:v>586.71827302177905</c:v>
                </c:pt>
                <c:pt idx="253251">
                  <c:v>586.72058977705206</c:v>
                </c:pt>
                <c:pt idx="253252">
                  <c:v>586.72290653232596</c:v>
                </c:pt>
                <c:pt idx="253253">
                  <c:v>586.72522328759896</c:v>
                </c:pt>
                <c:pt idx="253254">
                  <c:v>586.72754004287299</c:v>
                </c:pt>
                <c:pt idx="253255">
                  <c:v>586.72985679814599</c:v>
                </c:pt>
                <c:pt idx="253256">
                  <c:v>586.73217355342001</c:v>
                </c:pt>
                <c:pt idx="253257">
                  <c:v>586.73449030869403</c:v>
                </c:pt>
                <c:pt idx="253258">
                  <c:v>586.73680706396703</c:v>
                </c:pt>
                <c:pt idx="253259">
                  <c:v>586.73912381924094</c:v>
                </c:pt>
                <c:pt idx="253260">
                  <c:v>586.74144057451394</c:v>
                </c:pt>
                <c:pt idx="253261">
                  <c:v>586.74375732978797</c:v>
                </c:pt>
                <c:pt idx="253262">
                  <c:v>586.74607408506097</c:v>
                </c:pt>
                <c:pt idx="253263">
                  <c:v>586.74839084033499</c:v>
                </c:pt>
                <c:pt idx="253264">
                  <c:v>586.75070759560901</c:v>
                </c:pt>
                <c:pt idx="253265">
                  <c:v>586.75302435088201</c:v>
                </c:pt>
                <c:pt idx="253266">
                  <c:v>586.75534110615604</c:v>
                </c:pt>
                <c:pt idx="253267">
                  <c:v>586.75765786142904</c:v>
                </c:pt>
                <c:pt idx="253268">
                  <c:v>586.75997461670295</c:v>
                </c:pt>
                <c:pt idx="253269">
                  <c:v>586.76229137197595</c:v>
                </c:pt>
                <c:pt idx="253270">
                  <c:v>586.76460812724997</c:v>
                </c:pt>
                <c:pt idx="253271">
                  <c:v>586.76692488252399</c:v>
                </c:pt>
                <c:pt idx="253272">
                  <c:v>586.76924163779699</c:v>
                </c:pt>
                <c:pt idx="253273">
                  <c:v>586.77155839307102</c:v>
                </c:pt>
                <c:pt idx="253274">
                  <c:v>586.77387514834402</c:v>
                </c:pt>
                <c:pt idx="253275">
                  <c:v>586.77619190361804</c:v>
                </c:pt>
                <c:pt idx="253276">
                  <c:v>586.77850865889104</c:v>
                </c:pt>
                <c:pt idx="253277">
                  <c:v>586.78082541416495</c:v>
                </c:pt>
                <c:pt idx="253278">
                  <c:v>586.78314216943897</c:v>
                </c:pt>
                <c:pt idx="253279">
                  <c:v>586.78545892471197</c:v>
                </c:pt>
                <c:pt idx="253280">
                  <c:v>586.787775679986</c:v>
                </c:pt>
                <c:pt idx="253281">
                  <c:v>586.790092435259</c:v>
                </c:pt>
                <c:pt idx="253282">
                  <c:v>586.79240919053302</c:v>
                </c:pt>
                <c:pt idx="253283">
                  <c:v>586.79472594580602</c:v>
                </c:pt>
                <c:pt idx="253284">
                  <c:v>586.79704270108004</c:v>
                </c:pt>
                <c:pt idx="253285">
                  <c:v>586.79935945635395</c:v>
                </c:pt>
                <c:pt idx="253286">
                  <c:v>586.80167621162695</c:v>
                </c:pt>
                <c:pt idx="253287">
                  <c:v>586.80399296690098</c:v>
                </c:pt>
                <c:pt idx="253288">
                  <c:v>586.80630972217398</c:v>
                </c:pt>
                <c:pt idx="253289">
                  <c:v>586.808626477448</c:v>
                </c:pt>
                <c:pt idx="253290">
                  <c:v>586.810943232721</c:v>
                </c:pt>
                <c:pt idx="253291">
                  <c:v>586.81325998799502</c:v>
                </c:pt>
                <c:pt idx="253292">
                  <c:v>586.81557674326905</c:v>
                </c:pt>
                <c:pt idx="253293">
                  <c:v>586.81789349854205</c:v>
                </c:pt>
                <c:pt idx="253294">
                  <c:v>586.82021025381596</c:v>
                </c:pt>
                <c:pt idx="253295">
                  <c:v>586.82252700908896</c:v>
                </c:pt>
                <c:pt idx="253296">
                  <c:v>586.82484376436298</c:v>
                </c:pt>
                <c:pt idx="253297">
                  <c:v>586.82716051963598</c:v>
                </c:pt>
                <c:pt idx="253298">
                  <c:v>586.82947727491</c:v>
                </c:pt>
                <c:pt idx="253299">
                  <c:v>586.83179403018403</c:v>
                </c:pt>
                <c:pt idx="253300">
                  <c:v>586.83411078545703</c:v>
                </c:pt>
                <c:pt idx="253301">
                  <c:v>586.83642754073105</c:v>
                </c:pt>
                <c:pt idx="253302">
                  <c:v>586.83874429600405</c:v>
                </c:pt>
                <c:pt idx="253303">
                  <c:v>586.84106105127796</c:v>
                </c:pt>
                <c:pt idx="253304">
                  <c:v>586.84337780655096</c:v>
                </c:pt>
                <c:pt idx="253305">
                  <c:v>586.84569456182498</c:v>
                </c:pt>
                <c:pt idx="253306">
                  <c:v>586.84801131709798</c:v>
                </c:pt>
                <c:pt idx="253307">
                  <c:v>586.85032807237201</c:v>
                </c:pt>
                <c:pt idx="253308">
                  <c:v>586.85264482764603</c:v>
                </c:pt>
                <c:pt idx="253309">
                  <c:v>586.85496158291903</c:v>
                </c:pt>
                <c:pt idx="253310">
                  <c:v>586.85727833819305</c:v>
                </c:pt>
                <c:pt idx="253311">
                  <c:v>586.85959509346606</c:v>
                </c:pt>
                <c:pt idx="253312">
                  <c:v>586.86191184873996</c:v>
                </c:pt>
                <c:pt idx="253313">
                  <c:v>586.86422860401296</c:v>
                </c:pt>
                <c:pt idx="253314">
                  <c:v>586.86654535928699</c:v>
                </c:pt>
                <c:pt idx="253315">
                  <c:v>586.86886211456101</c:v>
                </c:pt>
                <c:pt idx="253316">
                  <c:v>586.87117886983401</c:v>
                </c:pt>
                <c:pt idx="253317">
                  <c:v>586.87349562510803</c:v>
                </c:pt>
                <c:pt idx="253318">
                  <c:v>586.87581238038103</c:v>
                </c:pt>
                <c:pt idx="253319">
                  <c:v>586.87812913565494</c:v>
                </c:pt>
                <c:pt idx="253320">
                  <c:v>586.88044589092794</c:v>
                </c:pt>
                <c:pt idx="253321">
                  <c:v>586.88276264620197</c:v>
                </c:pt>
                <c:pt idx="253322">
                  <c:v>586.88507940147599</c:v>
                </c:pt>
                <c:pt idx="253323">
                  <c:v>586.88739615674899</c:v>
                </c:pt>
                <c:pt idx="253324">
                  <c:v>586.88971291202301</c:v>
                </c:pt>
                <c:pt idx="253325">
                  <c:v>586.89202966729601</c:v>
                </c:pt>
                <c:pt idx="253326">
                  <c:v>586.89434642257004</c:v>
                </c:pt>
                <c:pt idx="253327">
                  <c:v>586.89666317784304</c:v>
                </c:pt>
                <c:pt idx="253328">
                  <c:v>586.89897993311695</c:v>
                </c:pt>
                <c:pt idx="253329">
                  <c:v>586.90129668839097</c:v>
                </c:pt>
                <c:pt idx="253330">
                  <c:v>586.90361344366397</c:v>
                </c:pt>
                <c:pt idx="253331">
                  <c:v>586.90593019893799</c:v>
                </c:pt>
                <c:pt idx="253332">
                  <c:v>586.90824695421099</c:v>
                </c:pt>
                <c:pt idx="253333">
                  <c:v>586.91056370948502</c:v>
                </c:pt>
                <c:pt idx="253334">
                  <c:v>586.91288046475802</c:v>
                </c:pt>
                <c:pt idx="253335">
                  <c:v>586.91519722003204</c:v>
                </c:pt>
                <c:pt idx="253336">
                  <c:v>586.91751397530595</c:v>
                </c:pt>
                <c:pt idx="253337">
                  <c:v>586.91983073057895</c:v>
                </c:pt>
                <c:pt idx="253338">
                  <c:v>586.92214748585297</c:v>
                </c:pt>
                <c:pt idx="253339">
                  <c:v>586.92446424112597</c:v>
                </c:pt>
                <c:pt idx="253340">
                  <c:v>586.9267809964</c:v>
                </c:pt>
                <c:pt idx="253341">
                  <c:v>586.929097751673</c:v>
                </c:pt>
                <c:pt idx="253342">
                  <c:v>586.93141450694702</c:v>
                </c:pt>
                <c:pt idx="253343">
                  <c:v>586.93373126222104</c:v>
                </c:pt>
                <c:pt idx="253344">
                  <c:v>586.93604801749404</c:v>
                </c:pt>
                <c:pt idx="253345">
                  <c:v>586.93836477276795</c:v>
                </c:pt>
                <c:pt idx="253346">
                  <c:v>586.94068152804095</c:v>
                </c:pt>
                <c:pt idx="253347">
                  <c:v>586.94299828331498</c:v>
                </c:pt>
                <c:pt idx="253348">
                  <c:v>586.94531503858798</c:v>
                </c:pt>
                <c:pt idx="253349">
                  <c:v>586.947631793862</c:v>
                </c:pt>
                <c:pt idx="253350">
                  <c:v>586.94994854913602</c:v>
                </c:pt>
                <c:pt idx="253351">
                  <c:v>586.95226530440902</c:v>
                </c:pt>
                <c:pt idx="253352">
                  <c:v>586.95458205968305</c:v>
                </c:pt>
                <c:pt idx="253353">
                  <c:v>586.95689881495605</c:v>
                </c:pt>
                <c:pt idx="253354">
                  <c:v>586.95921557022996</c:v>
                </c:pt>
                <c:pt idx="253355">
                  <c:v>586.96153232550296</c:v>
                </c:pt>
                <c:pt idx="253356">
                  <c:v>586.96384908077698</c:v>
                </c:pt>
                <c:pt idx="253357">
                  <c:v>586.96616583604998</c:v>
                </c:pt>
                <c:pt idx="253358">
                  <c:v>586.968482591324</c:v>
                </c:pt>
                <c:pt idx="253359">
                  <c:v>586.97079934659803</c:v>
                </c:pt>
                <c:pt idx="253360">
                  <c:v>586.97311610187103</c:v>
                </c:pt>
                <c:pt idx="253361">
                  <c:v>586.97543285714505</c:v>
                </c:pt>
                <c:pt idx="253362">
                  <c:v>586.97774961241805</c:v>
                </c:pt>
                <c:pt idx="253363">
                  <c:v>586.98006636769196</c:v>
                </c:pt>
                <c:pt idx="253364">
                  <c:v>586.98238312296496</c:v>
                </c:pt>
                <c:pt idx="253365">
                  <c:v>586.98469987823898</c:v>
                </c:pt>
                <c:pt idx="253366">
                  <c:v>586.98701663351301</c:v>
                </c:pt>
                <c:pt idx="253367">
                  <c:v>586.98933338878601</c:v>
                </c:pt>
                <c:pt idx="253368">
                  <c:v>586.99165014406003</c:v>
                </c:pt>
                <c:pt idx="253369">
                  <c:v>586.99396689933303</c:v>
                </c:pt>
                <c:pt idx="253370">
                  <c:v>586.99628365460705</c:v>
                </c:pt>
                <c:pt idx="253371">
                  <c:v>586.99860040988005</c:v>
                </c:pt>
                <c:pt idx="253372">
                  <c:v>587.00091716515396</c:v>
                </c:pt>
                <c:pt idx="253373">
                  <c:v>587.00323392042799</c:v>
                </c:pt>
                <c:pt idx="253374">
                  <c:v>587.00555067570099</c:v>
                </c:pt>
                <c:pt idx="253375">
                  <c:v>587.00786743097501</c:v>
                </c:pt>
                <c:pt idx="253376">
                  <c:v>587.01018418624801</c:v>
                </c:pt>
                <c:pt idx="253377">
                  <c:v>587.01250094152203</c:v>
                </c:pt>
                <c:pt idx="253378">
                  <c:v>587.01481769679503</c:v>
                </c:pt>
                <c:pt idx="253379">
                  <c:v>587.01713445206894</c:v>
                </c:pt>
                <c:pt idx="253380">
                  <c:v>587.01945120734297</c:v>
                </c:pt>
                <c:pt idx="253381">
                  <c:v>587.02176796261597</c:v>
                </c:pt>
                <c:pt idx="253382">
                  <c:v>587.02408471788999</c:v>
                </c:pt>
                <c:pt idx="253383">
                  <c:v>587.02640147316299</c:v>
                </c:pt>
                <c:pt idx="253384">
                  <c:v>587.02871822843701</c:v>
                </c:pt>
                <c:pt idx="253385">
                  <c:v>587.03103498371001</c:v>
                </c:pt>
                <c:pt idx="253386">
                  <c:v>587.03335173898404</c:v>
                </c:pt>
                <c:pt idx="253387">
                  <c:v>587.03566849425795</c:v>
                </c:pt>
                <c:pt idx="253388">
                  <c:v>587.03798524953095</c:v>
                </c:pt>
                <c:pt idx="253389">
                  <c:v>587.04030200480497</c:v>
                </c:pt>
                <c:pt idx="253390">
                  <c:v>587.04261876007797</c:v>
                </c:pt>
                <c:pt idx="253391">
                  <c:v>587.04493551535199</c:v>
                </c:pt>
                <c:pt idx="253392">
                  <c:v>587.04725227062499</c:v>
                </c:pt>
                <c:pt idx="253393">
                  <c:v>587.04956902589902</c:v>
                </c:pt>
                <c:pt idx="253394">
                  <c:v>587.05188578117304</c:v>
                </c:pt>
                <c:pt idx="253395">
                  <c:v>587.05420253644604</c:v>
                </c:pt>
                <c:pt idx="253396">
                  <c:v>587.05651929171995</c:v>
                </c:pt>
                <c:pt idx="253397">
                  <c:v>587.05883604699295</c:v>
                </c:pt>
                <c:pt idx="253398">
                  <c:v>587.06115280226697</c:v>
                </c:pt>
                <c:pt idx="253399">
                  <c:v>587.06346955753997</c:v>
                </c:pt>
                <c:pt idx="253400">
                  <c:v>587.065786312814</c:v>
                </c:pt>
                <c:pt idx="253401">
                  <c:v>587.06810306808802</c:v>
                </c:pt>
                <c:pt idx="253402">
                  <c:v>587.07041982336102</c:v>
                </c:pt>
                <c:pt idx="253403">
                  <c:v>587.07273657863504</c:v>
                </c:pt>
                <c:pt idx="253404">
                  <c:v>587.07505333390804</c:v>
                </c:pt>
                <c:pt idx="253405">
                  <c:v>587.07737008918195</c:v>
                </c:pt>
                <c:pt idx="253406">
                  <c:v>587.07968684445495</c:v>
                </c:pt>
                <c:pt idx="253407">
                  <c:v>587.08200359972898</c:v>
                </c:pt>
                <c:pt idx="253408">
                  <c:v>587.08432035500198</c:v>
                </c:pt>
                <c:pt idx="253409">
                  <c:v>587.086637110276</c:v>
                </c:pt>
                <c:pt idx="253410">
                  <c:v>587.08895386555002</c:v>
                </c:pt>
                <c:pt idx="253411">
                  <c:v>587.09127062082302</c:v>
                </c:pt>
                <c:pt idx="253412">
                  <c:v>587.09358737609705</c:v>
                </c:pt>
                <c:pt idx="253413">
                  <c:v>587.09590413137005</c:v>
                </c:pt>
                <c:pt idx="253414">
                  <c:v>587.09822088664396</c:v>
                </c:pt>
                <c:pt idx="253415">
                  <c:v>587.10053764191696</c:v>
                </c:pt>
                <c:pt idx="253416">
                  <c:v>587.10285439719098</c:v>
                </c:pt>
                <c:pt idx="253417">
                  <c:v>587.105171152465</c:v>
                </c:pt>
                <c:pt idx="253418">
                  <c:v>587.107487907738</c:v>
                </c:pt>
                <c:pt idx="253419">
                  <c:v>587.10980466301203</c:v>
                </c:pt>
                <c:pt idx="253420">
                  <c:v>587.11212141828503</c:v>
                </c:pt>
                <c:pt idx="253421">
                  <c:v>587.11443817355905</c:v>
                </c:pt>
                <c:pt idx="253422">
                  <c:v>587.11675492883205</c:v>
                </c:pt>
                <c:pt idx="253423">
                  <c:v>587.11907168410596</c:v>
                </c:pt>
                <c:pt idx="253424">
                  <c:v>587.12138843937998</c:v>
                </c:pt>
                <c:pt idx="253425">
                  <c:v>587.12370519465298</c:v>
                </c:pt>
                <c:pt idx="253426">
                  <c:v>587.12602194992701</c:v>
                </c:pt>
                <c:pt idx="253427">
                  <c:v>587.12833870520001</c:v>
                </c:pt>
                <c:pt idx="253428">
                  <c:v>587.13065546047403</c:v>
                </c:pt>
                <c:pt idx="253429">
                  <c:v>587.13297221574703</c:v>
                </c:pt>
                <c:pt idx="253430">
                  <c:v>587.13528897102105</c:v>
                </c:pt>
                <c:pt idx="253431">
                  <c:v>587.13760572629496</c:v>
                </c:pt>
                <c:pt idx="253432">
                  <c:v>587.13992248156796</c:v>
                </c:pt>
                <c:pt idx="253433">
                  <c:v>587.14223923684199</c:v>
                </c:pt>
                <c:pt idx="253434">
                  <c:v>587.14455599211499</c:v>
                </c:pt>
                <c:pt idx="253435">
                  <c:v>587.14687274738901</c:v>
                </c:pt>
                <c:pt idx="253436">
                  <c:v>587.14918950266201</c:v>
                </c:pt>
                <c:pt idx="253437">
                  <c:v>587.15150625793603</c:v>
                </c:pt>
                <c:pt idx="253438">
                  <c:v>587.15382301320994</c:v>
                </c:pt>
                <c:pt idx="253439">
                  <c:v>587.15613976848294</c:v>
                </c:pt>
                <c:pt idx="253440">
                  <c:v>587.15845652375697</c:v>
                </c:pt>
                <c:pt idx="253441">
                  <c:v>587.16077327902997</c:v>
                </c:pt>
                <c:pt idx="253442">
                  <c:v>587.16309003430399</c:v>
                </c:pt>
                <c:pt idx="253443">
                  <c:v>587.16540678957699</c:v>
                </c:pt>
                <c:pt idx="253444">
                  <c:v>587.16772354485101</c:v>
                </c:pt>
                <c:pt idx="253445">
                  <c:v>587.17004030012504</c:v>
                </c:pt>
                <c:pt idx="253446">
                  <c:v>587.17235705539804</c:v>
                </c:pt>
                <c:pt idx="253447">
                  <c:v>587.17467381067195</c:v>
                </c:pt>
                <c:pt idx="253448">
                  <c:v>587.17699056594495</c:v>
                </c:pt>
                <c:pt idx="253449">
                  <c:v>587.17930732121897</c:v>
                </c:pt>
                <c:pt idx="253450">
                  <c:v>587.18162407649197</c:v>
                </c:pt>
                <c:pt idx="253451">
                  <c:v>587.18394083176599</c:v>
                </c:pt>
                <c:pt idx="253452">
                  <c:v>587.18625758703899</c:v>
                </c:pt>
                <c:pt idx="253453">
                  <c:v>587.18857434231302</c:v>
                </c:pt>
                <c:pt idx="253454">
                  <c:v>587.19089109758704</c:v>
                </c:pt>
                <c:pt idx="253455">
                  <c:v>587.19320785286004</c:v>
                </c:pt>
                <c:pt idx="253456">
                  <c:v>587.19552460813395</c:v>
                </c:pt>
                <c:pt idx="253457">
                  <c:v>587.19784136340695</c:v>
                </c:pt>
                <c:pt idx="253458">
                  <c:v>587.20015811868097</c:v>
                </c:pt>
                <c:pt idx="253459">
                  <c:v>587.20247487395397</c:v>
                </c:pt>
                <c:pt idx="253460">
                  <c:v>587.204791629228</c:v>
                </c:pt>
                <c:pt idx="253461">
                  <c:v>587.20710838450202</c:v>
                </c:pt>
                <c:pt idx="253462">
                  <c:v>587.20942513977502</c:v>
                </c:pt>
                <c:pt idx="253463">
                  <c:v>587.21174189504904</c:v>
                </c:pt>
                <c:pt idx="253464">
                  <c:v>587.21405865032204</c:v>
                </c:pt>
                <c:pt idx="253465">
                  <c:v>587.21637540559595</c:v>
                </c:pt>
                <c:pt idx="253466">
                  <c:v>587.21869216086895</c:v>
                </c:pt>
                <c:pt idx="253467">
                  <c:v>587.22100891614298</c:v>
                </c:pt>
                <c:pt idx="253468">
                  <c:v>587.223325671417</c:v>
                </c:pt>
                <c:pt idx="253469">
                  <c:v>587.22564242669</c:v>
                </c:pt>
                <c:pt idx="253470">
                  <c:v>587.22795918196402</c:v>
                </c:pt>
                <c:pt idx="253471">
                  <c:v>587.23027593723702</c:v>
                </c:pt>
                <c:pt idx="253472">
                  <c:v>587.23259269251105</c:v>
                </c:pt>
                <c:pt idx="253473">
                  <c:v>587.23490944778405</c:v>
                </c:pt>
                <c:pt idx="253474">
                  <c:v>587.23722620305796</c:v>
                </c:pt>
                <c:pt idx="253475">
                  <c:v>587.23954295833198</c:v>
                </c:pt>
                <c:pt idx="253476">
                  <c:v>587.24185971360498</c:v>
                </c:pt>
                <c:pt idx="253477">
                  <c:v>587.244176468879</c:v>
                </c:pt>
                <c:pt idx="253478">
                  <c:v>587.246493224152</c:v>
                </c:pt>
                <c:pt idx="253479">
                  <c:v>587.24880997942603</c:v>
                </c:pt>
                <c:pt idx="253480">
                  <c:v>587.25112673469903</c:v>
                </c:pt>
                <c:pt idx="253481">
                  <c:v>587.25344348997305</c:v>
                </c:pt>
                <c:pt idx="253482">
                  <c:v>587.25576024524696</c:v>
                </c:pt>
                <c:pt idx="253483">
                  <c:v>587.25807700051996</c:v>
                </c:pt>
                <c:pt idx="253484">
                  <c:v>587.26039375579398</c:v>
                </c:pt>
                <c:pt idx="253485">
                  <c:v>587.26271051106698</c:v>
                </c:pt>
                <c:pt idx="253486">
                  <c:v>587.26502726634101</c:v>
                </c:pt>
                <c:pt idx="253487">
                  <c:v>587.26734402161401</c:v>
                </c:pt>
                <c:pt idx="253488">
                  <c:v>587.26966077688803</c:v>
                </c:pt>
                <c:pt idx="253489">
                  <c:v>587.27197753216205</c:v>
                </c:pt>
                <c:pt idx="253490">
                  <c:v>587.27429428743505</c:v>
                </c:pt>
                <c:pt idx="253491">
                  <c:v>587.27661104270896</c:v>
                </c:pt>
                <c:pt idx="253492">
                  <c:v>587.27892779798196</c:v>
                </c:pt>
                <c:pt idx="253493">
                  <c:v>587.28124455325599</c:v>
                </c:pt>
                <c:pt idx="253494">
                  <c:v>587.28356130852899</c:v>
                </c:pt>
                <c:pt idx="253495">
                  <c:v>587.28587806380301</c:v>
                </c:pt>
                <c:pt idx="253496">
                  <c:v>587.28819481907703</c:v>
                </c:pt>
                <c:pt idx="253497">
                  <c:v>587.29051157435003</c:v>
                </c:pt>
                <c:pt idx="253498">
                  <c:v>587.29282832962394</c:v>
                </c:pt>
                <c:pt idx="253499">
                  <c:v>587.29514508489694</c:v>
                </c:pt>
                <c:pt idx="253500">
                  <c:v>587.29746184017097</c:v>
                </c:pt>
                <c:pt idx="253501">
                  <c:v>587.29977859544397</c:v>
                </c:pt>
                <c:pt idx="253502">
                  <c:v>587.30209535071799</c:v>
                </c:pt>
                <c:pt idx="253503">
                  <c:v>587.30441210599099</c:v>
                </c:pt>
                <c:pt idx="253504">
                  <c:v>587.30672886126501</c:v>
                </c:pt>
                <c:pt idx="253505">
                  <c:v>587.30904561653904</c:v>
                </c:pt>
                <c:pt idx="253506">
                  <c:v>587.31136237181204</c:v>
                </c:pt>
                <c:pt idx="253507">
                  <c:v>587.31367912708595</c:v>
                </c:pt>
                <c:pt idx="253508">
                  <c:v>587.31599588235895</c:v>
                </c:pt>
                <c:pt idx="253509">
                  <c:v>587.31831263763297</c:v>
                </c:pt>
                <c:pt idx="253510">
                  <c:v>587.32062939290597</c:v>
                </c:pt>
                <c:pt idx="253511">
                  <c:v>587.32294614817999</c:v>
                </c:pt>
                <c:pt idx="253512">
                  <c:v>587.32526290345402</c:v>
                </c:pt>
                <c:pt idx="253513">
                  <c:v>587.32757965872702</c:v>
                </c:pt>
                <c:pt idx="253514">
                  <c:v>587.32989641400104</c:v>
                </c:pt>
                <c:pt idx="253515">
                  <c:v>587.33221316927404</c:v>
                </c:pt>
                <c:pt idx="253516">
                  <c:v>587.33452992454795</c:v>
                </c:pt>
                <c:pt idx="253517">
                  <c:v>587.33684667982095</c:v>
                </c:pt>
                <c:pt idx="253518">
                  <c:v>587.33916343509497</c:v>
                </c:pt>
                <c:pt idx="253519">
                  <c:v>587.341480190369</c:v>
                </c:pt>
                <c:pt idx="253520">
                  <c:v>587.343796945642</c:v>
                </c:pt>
                <c:pt idx="253521">
                  <c:v>587.34611370091602</c:v>
                </c:pt>
                <c:pt idx="253522">
                  <c:v>587.34843045618902</c:v>
                </c:pt>
                <c:pt idx="253523">
                  <c:v>587.35074721146304</c:v>
                </c:pt>
                <c:pt idx="253524">
                  <c:v>587.35306396673604</c:v>
                </c:pt>
                <c:pt idx="253525">
                  <c:v>587.35538072200995</c:v>
                </c:pt>
                <c:pt idx="253526">
                  <c:v>587.35769747728398</c:v>
                </c:pt>
                <c:pt idx="253527">
                  <c:v>587.36001423255698</c:v>
                </c:pt>
                <c:pt idx="253528">
                  <c:v>587.362330987831</c:v>
                </c:pt>
                <c:pt idx="253529">
                  <c:v>587.364647743104</c:v>
                </c:pt>
                <c:pt idx="253530">
                  <c:v>587.36696449837802</c:v>
                </c:pt>
                <c:pt idx="253531">
                  <c:v>587.36928125365102</c:v>
                </c:pt>
                <c:pt idx="253532">
                  <c:v>587.37159800892505</c:v>
                </c:pt>
                <c:pt idx="253533">
                  <c:v>587.37391476419896</c:v>
                </c:pt>
                <c:pt idx="253534">
                  <c:v>587.37623151947196</c:v>
                </c:pt>
                <c:pt idx="253535">
                  <c:v>587.37854827474598</c:v>
                </c:pt>
                <c:pt idx="253536">
                  <c:v>587.38086503001898</c:v>
                </c:pt>
                <c:pt idx="253537">
                  <c:v>587.383181785293</c:v>
                </c:pt>
                <c:pt idx="253538">
                  <c:v>587.385498540566</c:v>
                </c:pt>
                <c:pt idx="253539">
                  <c:v>587.38781529584003</c:v>
                </c:pt>
                <c:pt idx="253540">
                  <c:v>587.39013205111405</c:v>
                </c:pt>
                <c:pt idx="253541">
                  <c:v>587.39244880638705</c:v>
                </c:pt>
                <c:pt idx="253542">
                  <c:v>587.39476556166096</c:v>
                </c:pt>
                <c:pt idx="253543">
                  <c:v>587.39708231693396</c:v>
                </c:pt>
                <c:pt idx="253544">
                  <c:v>587.39939907220798</c:v>
                </c:pt>
                <c:pt idx="253545">
                  <c:v>587.40171582748098</c:v>
                </c:pt>
                <c:pt idx="253546">
                  <c:v>587.40403258275501</c:v>
                </c:pt>
                <c:pt idx="253547">
                  <c:v>587.40634933802903</c:v>
                </c:pt>
                <c:pt idx="253548">
                  <c:v>587.40866609330203</c:v>
                </c:pt>
                <c:pt idx="253549">
                  <c:v>587.41098284857605</c:v>
                </c:pt>
                <c:pt idx="253550">
                  <c:v>587.41329960384905</c:v>
                </c:pt>
                <c:pt idx="253551">
                  <c:v>587.41561635912296</c:v>
                </c:pt>
                <c:pt idx="253552">
                  <c:v>587.41793311439596</c:v>
                </c:pt>
                <c:pt idx="253553">
                  <c:v>587.42024986966999</c:v>
                </c:pt>
                <c:pt idx="253554">
                  <c:v>587.42256662494299</c:v>
                </c:pt>
                <c:pt idx="253555">
                  <c:v>587.42488338021701</c:v>
                </c:pt>
                <c:pt idx="253556">
                  <c:v>587.42720013549103</c:v>
                </c:pt>
                <c:pt idx="253557">
                  <c:v>587.42951689076403</c:v>
                </c:pt>
                <c:pt idx="253558">
                  <c:v>587.43183364603794</c:v>
                </c:pt>
                <c:pt idx="253559">
                  <c:v>587.43415040131094</c:v>
                </c:pt>
                <c:pt idx="253560">
                  <c:v>587.43646715658497</c:v>
                </c:pt>
                <c:pt idx="253561">
                  <c:v>587.43878391185797</c:v>
                </c:pt>
                <c:pt idx="253562">
                  <c:v>587.44110066713199</c:v>
                </c:pt>
                <c:pt idx="253563">
                  <c:v>587.44341742240601</c:v>
                </c:pt>
                <c:pt idx="253564">
                  <c:v>587.44573417767901</c:v>
                </c:pt>
                <c:pt idx="253565">
                  <c:v>587.44805093295304</c:v>
                </c:pt>
                <c:pt idx="253566">
                  <c:v>587.45036768822604</c:v>
                </c:pt>
                <c:pt idx="253567">
                  <c:v>587.45268444349995</c:v>
                </c:pt>
                <c:pt idx="253568">
                  <c:v>587.45500119877295</c:v>
                </c:pt>
                <c:pt idx="253569">
                  <c:v>587.45731795404697</c:v>
                </c:pt>
                <c:pt idx="253570">
                  <c:v>587.45963470932099</c:v>
                </c:pt>
                <c:pt idx="253571">
                  <c:v>587.46195146459399</c:v>
                </c:pt>
                <c:pt idx="253572">
                  <c:v>587.46426821986802</c:v>
                </c:pt>
                <c:pt idx="253573">
                  <c:v>587.46658497514102</c:v>
                </c:pt>
                <c:pt idx="253574">
                  <c:v>587.46890173041504</c:v>
                </c:pt>
                <c:pt idx="253575">
                  <c:v>587.47121848568804</c:v>
                </c:pt>
                <c:pt idx="253576">
                  <c:v>587.47353524096195</c:v>
                </c:pt>
                <c:pt idx="253577">
                  <c:v>587.47585199623597</c:v>
                </c:pt>
                <c:pt idx="253578">
                  <c:v>587.47816875150897</c:v>
                </c:pt>
                <c:pt idx="253579">
                  <c:v>587.480485506783</c:v>
                </c:pt>
                <c:pt idx="253580">
                  <c:v>587.482802262056</c:v>
                </c:pt>
                <c:pt idx="253581">
                  <c:v>587.48511901733002</c:v>
                </c:pt>
                <c:pt idx="253582">
                  <c:v>587.48743577260302</c:v>
                </c:pt>
                <c:pt idx="253583">
                  <c:v>587.48975252787704</c:v>
                </c:pt>
                <c:pt idx="253584">
                  <c:v>587.49206928315095</c:v>
                </c:pt>
                <c:pt idx="253585">
                  <c:v>587.49438603842395</c:v>
                </c:pt>
                <c:pt idx="253586">
                  <c:v>587.49670279369798</c:v>
                </c:pt>
                <c:pt idx="253587">
                  <c:v>587.49901954897098</c:v>
                </c:pt>
                <c:pt idx="253588">
                  <c:v>587.501336304245</c:v>
                </c:pt>
                <c:pt idx="253589">
                  <c:v>587.503653059518</c:v>
                </c:pt>
                <c:pt idx="253590">
                  <c:v>587.50596981479202</c:v>
                </c:pt>
                <c:pt idx="253591">
                  <c:v>587.50828657006605</c:v>
                </c:pt>
                <c:pt idx="253592">
                  <c:v>587.51060332533905</c:v>
                </c:pt>
                <c:pt idx="253593">
                  <c:v>587.51292008061296</c:v>
                </c:pt>
                <c:pt idx="253594">
                  <c:v>587.51523683588596</c:v>
                </c:pt>
                <c:pt idx="253595">
                  <c:v>587.51755359115998</c:v>
                </c:pt>
                <c:pt idx="253596">
                  <c:v>587.51987034643298</c:v>
                </c:pt>
                <c:pt idx="253597">
                  <c:v>587.522187101707</c:v>
                </c:pt>
                <c:pt idx="253598">
                  <c:v>587.52450385698103</c:v>
                </c:pt>
                <c:pt idx="253599">
                  <c:v>587.52682061225403</c:v>
                </c:pt>
                <c:pt idx="253600">
                  <c:v>587.52913736752805</c:v>
                </c:pt>
                <c:pt idx="253601">
                  <c:v>587.53145412280105</c:v>
                </c:pt>
                <c:pt idx="253602">
                  <c:v>587.53377087807496</c:v>
                </c:pt>
                <c:pt idx="253603">
                  <c:v>587.53608763334796</c:v>
                </c:pt>
                <c:pt idx="253604">
                  <c:v>587.53840438862198</c:v>
                </c:pt>
                <c:pt idx="253605">
                  <c:v>587.54072114389498</c:v>
                </c:pt>
                <c:pt idx="253606">
                  <c:v>587.54303789916901</c:v>
                </c:pt>
                <c:pt idx="253607">
                  <c:v>587.54535465444303</c:v>
                </c:pt>
                <c:pt idx="253608">
                  <c:v>587.54767140971603</c:v>
                </c:pt>
                <c:pt idx="253609">
                  <c:v>587.54998816499005</c:v>
                </c:pt>
                <c:pt idx="253610">
                  <c:v>587.55230492026305</c:v>
                </c:pt>
                <c:pt idx="253611">
                  <c:v>587.55462167553696</c:v>
                </c:pt>
                <c:pt idx="253612">
                  <c:v>587.55693843080996</c:v>
                </c:pt>
                <c:pt idx="253613">
                  <c:v>587.55925518608399</c:v>
                </c:pt>
                <c:pt idx="253614">
                  <c:v>587.56157194135801</c:v>
                </c:pt>
                <c:pt idx="253615">
                  <c:v>587.56388869663101</c:v>
                </c:pt>
                <c:pt idx="253616">
                  <c:v>587.56620545190503</c:v>
                </c:pt>
                <c:pt idx="253617">
                  <c:v>587.56852220717803</c:v>
                </c:pt>
                <c:pt idx="253618">
                  <c:v>587.57083896245194</c:v>
                </c:pt>
                <c:pt idx="253619">
                  <c:v>587.57315571772494</c:v>
                </c:pt>
                <c:pt idx="253620">
                  <c:v>587.57547247299897</c:v>
                </c:pt>
                <c:pt idx="253621">
                  <c:v>587.57778922827299</c:v>
                </c:pt>
                <c:pt idx="253622">
                  <c:v>587.58010598354599</c:v>
                </c:pt>
                <c:pt idx="253623">
                  <c:v>587.58242273882001</c:v>
                </c:pt>
                <c:pt idx="253624">
                  <c:v>587.58473949409301</c:v>
                </c:pt>
                <c:pt idx="253625">
                  <c:v>587.58705624936704</c:v>
                </c:pt>
                <c:pt idx="253626">
                  <c:v>587.58937300464004</c:v>
                </c:pt>
                <c:pt idx="253627">
                  <c:v>587.59168975991395</c:v>
                </c:pt>
                <c:pt idx="253628">
                  <c:v>587.59400651518797</c:v>
                </c:pt>
                <c:pt idx="253629">
                  <c:v>587.59632327046097</c:v>
                </c:pt>
                <c:pt idx="253630">
                  <c:v>587.59864002573499</c:v>
                </c:pt>
                <c:pt idx="253631">
                  <c:v>587.60095678100799</c:v>
                </c:pt>
                <c:pt idx="253632">
                  <c:v>587.60327353628202</c:v>
                </c:pt>
                <c:pt idx="253633">
                  <c:v>587.60559029155502</c:v>
                </c:pt>
                <c:pt idx="253634">
                  <c:v>587.60790704682904</c:v>
                </c:pt>
                <c:pt idx="253635">
                  <c:v>587.61022380210295</c:v>
                </c:pt>
                <c:pt idx="253636">
                  <c:v>587.61254055737595</c:v>
                </c:pt>
                <c:pt idx="253637">
                  <c:v>587.61485731264997</c:v>
                </c:pt>
                <c:pt idx="253638">
                  <c:v>587.61717406792297</c:v>
                </c:pt>
                <c:pt idx="253639">
                  <c:v>587.619490823197</c:v>
                </c:pt>
                <c:pt idx="253640">
                  <c:v>587.62180757847</c:v>
                </c:pt>
                <c:pt idx="253641">
                  <c:v>587.62412433374402</c:v>
                </c:pt>
                <c:pt idx="253642">
                  <c:v>587.62644108901804</c:v>
                </c:pt>
                <c:pt idx="253643">
                  <c:v>587.62875784429104</c:v>
                </c:pt>
                <c:pt idx="253644">
                  <c:v>587.63107459956495</c:v>
                </c:pt>
                <c:pt idx="253645">
                  <c:v>587.63339135483795</c:v>
                </c:pt>
                <c:pt idx="253646">
                  <c:v>587.63570811011198</c:v>
                </c:pt>
                <c:pt idx="253647">
                  <c:v>587.63802486538498</c:v>
                </c:pt>
                <c:pt idx="253648">
                  <c:v>587.640341620659</c:v>
                </c:pt>
                <c:pt idx="253649">
                  <c:v>587.64265837593302</c:v>
                </c:pt>
                <c:pt idx="253650">
                  <c:v>587.64497513120602</c:v>
                </c:pt>
                <c:pt idx="253651">
                  <c:v>587.64729188648005</c:v>
                </c:pt>
                <c:pt idx="253652">
                  <c:v>587.64960864175305</c:v>
                </c:pt>
                <c:pt idx="253653">
                  <c:v>587.65192539702696</c:v>
                </c:pt>
                <c:pt idx="253654">
                  <c:v>587.65424215229996</c:v>
                </c:pt>
                <c:pt idx="253655">
                  <c:v>587.65655890757398</c:v>
                </c:pt>
                <c:pt idx="253656">
                  <c:v>587.65887566284698</c:v>
                </c:pt>
                <c:pt idx="253657">
                  <c:v>587.661192418121</c:v>
                </c:pt>
                <c:pt idx="253658">
                  <c:v>587.66350917339503</c:v>
                </c:pt>
                <c:pt idx="253659">
                  <c:v>587.66582592866803</c:v>
                </c:pt>
                <c:pt idx="253660">
                  <c:v>587.66814268394205</c:v>
                </c:pt>
                <c:pt idx="253661">
                  <c:v>587.67045943921505</c:v>
                </c:pt>
                <c:pt idx="253662">
                  <c:v>587.67277619448896</c:v>
                </c:pt>
                <c:pt idx="253663">
                  <c:v>587.67509294976196</c:v>
                </c:pt>
                <c:pt idx="253664">
                  <c:v>587.67740970503598</c:v>
                </c:pt>
                <c:pt idx="253665">
                  <c:v>587.67972646031001</c:v>
                </c:pt>
                <c:pt idx="253666">
                  <c:v>587.68204321558301</c:v>
                </c:pt>
                <c:pt idx="253667">
                  <c:v>587.68435997085703</c:v>
                </c:pt>
                <c:pt idx="253668">
                  <c:v>587.68667672613003</c:v>
                </c:pt>
                <c:pt idx="253669">
                  <c:v>587.68899348140405</c:v>
                </c:pt>
                <c:pt idx="253670">
                  <c:v>587.69131023667705</c:v>
                </c:pt>
                <c:pt idx="253671">
                  <c:v>587.69362699195096</c:v>
                </c:pt>
                <c:pt idx="253672">
                  <c:v>587.69594374722499</c:v>
                </c:pt>
                <c:pt idx="253673">
                  <c:v>587.69826050249799</c:v>
                </c:pt>
                <c:pt idx="253674">
                  <c:v>587.70057725777201</c:v>
                </c:pt>
                <c:pt idx="253675">
                  <c:v>587.70289401304501</c:v>
                </c:pt>
                <c:pt idx="253676">
                  <c:v>587.70521076831903</c:v>
                </c:pt>
                <c:pt idx="253677">
                  <c:v>587.70752752359203</c:v>
                </c:pt>
                <c:pt idx="253678">
                  <c:v>587.70984427886594</c:v>
                </c:pt>
                <c:pt idx="253679">
                  <c:v>587.71216103413997</c:v>
                </c:pt>
                <c:pt idx="253680">
                  <c:v>587.71447778941297</c:v>
                </c:pt>
                <c:pt idx="253681">
                  <c:v>587.71679454468699</c:v>
                </c:pt>
                <c:pt idx="253682">
                  <c:v>587.71911129995999</c:v>
                </c:pt>
                <c:pt idx="253683">
                  <c:v>587.72142805523401</c:v>
                </c:pt>
                <c:pt idx="253684">
                  <c:v>587.72374481050701</c:v>
                </c:pt>
                <c:pt idx="253685">
                  <c:v>587.72606156578104</c:v>
                </c:pt>
                <c:pt idx="253686">
                  <c:v>587.72837832105495</c:v>
                </c:pt>
                <c:pt idx="253687">
                  <c:v>587.73069507632795</c:v>
                </c:pt>
                <c:pt idx="253688">
                  <c:v>587.73301183160197</c:v>
                </c:pt>
                <c:pt idx="253689">
                  <c:v>587.73532858687497</c:v>
                </c:pt>
                <c:pt idx="253690">
                  <c:v>587.73764534214899</c:v>
                </c:pt>
                <c:pt idx="253691">
                  <c:v>587.73996209742199</c:v>
                </c:pt>
                <c:pt idx="253692">
                  <c:v>587.74227885269602</c:v>
                </c:pt>
                <c:pt idx="253693">
                  <c:v>587.74459560797004</c:v>
                </c:pt>
                <c:pt idx="253694">
                  <c:v>587.74691236324304</c:v>
                </c:pt>
                <c:pt idx="253695">
                  <c:v>587.74922911851695</c:v>
                </c:pt>
                <c:pt idx="253696">
                  <c:v>587.75154587378995</c:v>
                </c:pt>
                <c:pt idx="253697">
                  <c:v>587.75386262906397</c:v>
                </c:pt>
                <c:pt idx="253698">
                  <c:v>587.75617938433697</c:v>
                </c:pt>
                <c:pt idx="253699">
                  <c:v>587.758496139611</c:v>
                </c:pt>
                <c:pt idx="253700">
                  <c:v>587.76081289488502</c:v>
                </c:pt>
                <c:pt idx="253701">
                  <c:v>587.76312965015802</c:v>
                </c:pt>
                <c:pt idx="253702">
                  <c:v>587.76544640543204</c:v>
                </c:pt>
                <c:pt idx="253703">
                  <c:v>587.76776316070504</c:v>
                </c:pt>
                <c:pt idx="253704">
                  <c:v>587.77007991597895</c:v>
                </c:pt>
                <c:pt idx="253705">
                  <c:v>587.77239667125195</c:v>
                </c:pt>
                <c:pt idx="253706">
                  <c:v>587.77471342652598</c:v>
                </c:pt>
                <c:pt idx="253707">
                  <c:v>587.77703018179898</c:v>
                </c:pt>
                <c:pt idx="253708">
                  <c:v>587.779346937073</c:v>
                </c:pt>
                <c:pt idx="253709">
                  <c:v>587.78166369234702</c:v>
                </c:pt>
                <c:pt idx="253710">
                  <c:v>587.78398044762002</c:v>
                </c:pt>
                <c:pt idx="253711">
                  <c:v>587.78629720289405</c:v>
                </c:pt>
                <c:pt idx="253712">
                  <c:v>587.78861395816705</c:v>
                </c:pt>
                <c:pt idx="253713">
                  <c:v>587.79093071344096</c:v>
                </c:pt>
                <c:pt idx="253714">
                  <c:v>587.79324746871396</c:v>
                </c:pt>
                <c:pt idx="253715">
                  <c:v>587.79556422398798</c:v>
                </c:pt>
                <c:pt idx="253716">
                  <c:v>587.797880979262</c:v>
                </c:pt>
                <c:pt idx="253717">
                  <c:v>587.800197734535</c:v>
                </c:pt>
                <c:pt idx="253718">
                  <c:v>587.80251448980903</c:v>
                </c:pt>
                <c:pt idx="253719">
                  <c:v>587.80483124508203</c:v>
                </c:pt>
                <c:pt idx="253720">
                  <c:v>587.80714800035605</c:v>
                </c:pt>
                <c:pt idx="253721">
                  <c:v>587.80946475562905</c:v>
                </c:pt>
                <c:pt idx="253722">
                  <c:v>587.81178151090296</c:v>
                </c:pt>
                <c:pt idx="253723">
                  <c:v>587.81409826617698</c:v>
                </c:pt>
                <c:pt idx="253724">
                  <c:v>587.81641502144998</c:v>
                </c:pt>
                <c:pt idx="253725">
                  <c:v>587.81873177672401</c:v>
                </c:pt>
                <c:pt idx="253726">
                  <c:v>587.82104853199701</c:v>
                </c:pt>
                <c:pt idx="253727">
                  <c:v>587.82336528727103</c:v>
                </c:pt>
                <c:pt idx="253728">
                  <c:v>587.82568204254403</c:v>
                </c:pt>
                <c:pt idx="253729">
                  <c:v>587.82799879781805</c:v>
                </c:pt>
                <c:pt idx="253730">
                  <c:v>587.83031555309196</c:v>
                </c:pt>
                <c:pt idx="253731">
                  <c:v>587.83263230836496</c:v>
                </c:pt>
                <c:pt idx="253732">
                  <c:v>587.83494906363899</c:v>
                </c:pt>
                <c:pt idx="253733">
                  <c:v>587.83726581891199</c:v>
                </c:pt>
                <c:pt idx="253734">
                  <c:v>587.83958257418601</c:v>
                </c:pt>
                <c:pt idx="253735">
                  <c:v>587.84189932945901</c:v>
                </c:pt>
                <c:pt idx="253736">
                  <c:v>587.84421608473303</c:v>
                </c:pt>
                <c:pt idx="253737">
                  <c:v>587.84653284000694</c:v>
                </c:pt>
                <c:pt idx="253738">
                  <c:v>587.84884959527994</c:v>
                </c:pt>
                <c:pt idx="253739">
                  <c:v>587.85116635055397</c:v>
                </c:pt>
                <c:pt idx="253740">
                  <c:v>587.85348310582697</c:v>
                </c:pt>
                <c:pt idx="253741">
                  <c:v>587.85579986110099</c:v>
                </c:pt>
                <c:pt idx="253742">
                  <c:v>587.85811661637399</c:v>
                </c:pt>
                <c:pt idx="253743">
                  <c:v>587.86043337164801</c:v>
                </c:pt>
                <c:pt idx="253744">
                  <c:v>587.86275012692204</c:v>
                </c:pt>
                <c:pt idx="253745">
                  <c:v>587.86506688219504</c:v>
                </c:pt>
                <c:pt idx="253746">
                  <c:v>587.86738363746895</c:v>
                </c:pt>
                <c:pt idx="253747">
                  <c:v>587.86970039274195</c:v>
                </c:pt>
                <c:pt idx="253748">
                  <c:v>587.87201714801597</c:v>
                </c:pt>
                <c:pt idx="253749">
                  <c:v>587.87433390328897</c:v>
                </c:pt>
                <c:pt idx="253750">
                  <c:v>587.87665065856299</c:v>
                </c:pt>
                <c:pt idx="253751">
                  <c:v>587.87896741383599</c:v>
                </c:pt>
                <c:pt idx="253752">
                  <c:v>587.88128416911002</c:v>
                </c:pt>
                <c:pt idx="253753">
                  <c:v>587.88360092438404</c:v>
                </c:pt>
                <c:pt idx="253754">
                  <c:v>587.88591767965704</c:v>
                </c:pt>
                <c:pt idx="253755">
                  <c:v>587.88823443493095</c:v>
                </c:pt>
                <c:pt idx="253756">
                  <c:v>587.89055119020395</c:v>
                </c:pt>
                <c:pt idx="253757">
                  <c:v>587.89286794547797</c:v>
                </c:pt>
                <c:pt idx="253758">
                  <c:v>587.89518470075097</c:v>
                </c:pt>
                <c:pt idx="253759">
                  <c:v>587.897501456025</c:v>
                </c:pt>
                <c:pt idx="253760">
                  <c:v>587.89981821129902</c:v>
                </c:pt>
                <c:pt idx="253761">
                  <c:v>587.90213496657202</c:v>
                </c:pt>
                <c:pt idx="253762">
                  <c:v>587.90445172184604</c:v>
                </c:pt>
                <c:pt idx="253763">
                  <c:v>587.90676847711904</c:v>
                </c:pt>
                <c:pt idx="253764">
                  <c:v>587.90908523239295</c:v>
                </c:pt>
                <c:pt idx="253765">
                  <c:v>587.91140198766595</c:v>
                </c:pt>
                <c:pt idx="253766">
                  <c:v>587.91371874293998</c:v>
                </c:pt>
                <c:pt idx="253767">
                  <c:v>587.916035498214</c:v>
                </c:pt>
                <c:pt idx="253768">
                  <c:v>587.918352253487</c:v>
                </c:pt>
                <c:pt idx="253769">
                  <c:v>587.92066900876102</c:v>
                </c:pt>
                <c:pt idx="253770">
                  <c:v>587.92298576403402</c:v>
                </c:pt>
                <c:pt idx="253771">
                  <c:v>587.92530251930805</c:v>
                </c:pt>
                <c:pt idx="253772">
                  <c:v>587.92761927458105</c:v>
                </c:pt>
                <c:pt idx="253773">
                  <c:v>587.92993602985496</c:v>
                </c:pt>
                <c:pt idx="253774">
                  <c:v>587.93225278512898</c:v>
                </c:pt>
                <c:pt idx="253775">
                  <c:v>587.93456954040198</c:v>
                </c:pt>
                <c:pt idx="253776">
                  <c:v>587.936886295676</c:v>
                </c:pt>
                <c:pt idx="253777">
                  <c:v>587.939203050949</c:v>
                </c:pt>
                <c:pt idx="253778">
                  <c:v>587.94151980622303</c:v>
                </c:pt>
                <c:pt idx="253779">
                  <c:v>587.94383656149603</c:v>
                </c:pt>
                <c:pt idx="253780">
                  <c:v>587.94615331677005</c:v>
                </c:pt>
                <c:pt idx="253781">
                  <c:v>587.94847007204396</c:v>
                </c:pt>
                <c:pt idx="253782">
                  <c:v>587.95078682731696</c:v>
                </c:pt>
                <c:pt idx="253783">
                  <c:v>587.95310358259098</c:v>
                </c:pt>
                <c:pt idx="253784">
                  <c:v>587.95542033786398</c:v>
                </c:pt>
                <c:pt idx="253785">
                  <c:v>587.95773709313801</c:v>
                </c:pt>
                <c:pt idx="253786">
                  <c:v>587.96005384841101</c:v>
                </c:pt>
                <c:pt idx="253787">
                  <c:v>587.96237060368503</c:v>
                </c:pt>
                <c:pt idx="253788">
                  <c:v>587.96468735895905</c:v>
                </c:pt>
                <c:pt idx="253789">
                  <c:v>587.96700411423205</c:v>
                </c:pt>
                <c:pt idx="253790">
                  <c:v>587.96932086950596</c:v>
                </c:pt>
                <c:pt idx="253791">
                  <c:v>587.97163762477896</c:v>
                </c:pt>
                <c:pt idx="253792">
                  <c:v>587.97395438005299</c:v>
                </c:pt>
                <c:pt idx="253793">
                  <c:v>587.97627113532599</c:v>
                </c:pt>
                <c:pt idx="253794">
                  <c:v>587.97858789060001</c:v>
                </c:pt>
                <c:pt idx="253795">
                  <c:v>587.98090464587403</c:v>
                </c:pt>
                <c:pt idx="253796">
                  <c:v>587.98322140114703</c:v>
                </c:pt>
                <c:pt idx="253797">
                  <c:v>587.98553815642094</c:v>
                </c:pt>
                <c:pt idx="253798">
                  <c:v>587.98785491169394</c:v>
                </c:pt>
                <c:pt idx="253799">
                  <c:v>587.99017166696797</c:v>
                </c:pt>
                <c:pt idx="253800">
                  <c:v>587.99248842224097</c:v>
                </c:pt>
                <c:pt idx="253801">
                  <c:v>587.99480517751499</c:v>
                </c:pt>
                <c:pt idx="253802">
                  <c:v>587.99712193278799</c:v>
                </c:pt>
                <c:pt idx="253803">
                  <c:v>587.99943868806201</c:v>
                </c:pt>
                <c:pt idx="253804">
                  <c:v>588.00175544333604</c:v>
                </c:pt>
                <c:pt idx="253805">
                  <c:v>588.00407219860904</c:v>
                </c:pt>
                <c:pt idx="253806">
                  <c:v>588.00638895388295</c:v>
                </c:pt>
                <c:pt idx="253807">
                  <c:v>588.00870570915595</c:v>
                </c:pt>
                <c:pt idx="253808">
                  <c:v>588.01102246442997</c:v>
                </c:pt>
                <c:pt idx="253809">
                  <c:v>588.01333921970297</c:v>
                </c:pt>
                <c:pt idx="253810">
                  <c:v>588.01565597497699</c:v>
                </c:pt>
                <c:pt idx="253811">
                  <c:v>588.01797273025102</c:v>
                </c:pt>
                <c:pt idx="253812">
                  <c:v>588.02028948552402</c:v>
                </c:pt>
                <c:pt idx="253813">
                  <c:v>588.02260624079804</c:v>
                </c:pt>
                <c:pt idx="253814">
                  <c:v>588.02492299607104</c:v>
                </c:pt>
                <c:pt idx="253815">
                  <c:v>588.02723975134495</c:v>
                </c:pt>
                <c:pt idx="253816">
                  <c:v>588.02955650661795</c:v>
                </c:pt>
                <c:pt idx="253817">
                  <c:v>588.03187326189197</c:v>
                </c:pt>
                <c:pt idx="253818">
                  <c:v>588.034190017166</c:v>
                </c:pt>
                <c:pt idx="253819">
                  <c:v>588.036506772439</c:v>
                </c:pt>
                <c:pt idx="253820">
                  <c:v>588.03882352771302</c:v>
                </c:pt>
                <c:pt idx="253821">
                  <c:v>588.04114028298602</c:v>
                </c:pt>
                <c:pt idx="253822">
                  <c:v>588.04345703826004</c:v>
                </c:pt>
                <c:pt idx="253823">
                  <c:v>588.04577379353304</c:v>
                </c:pt>
                <c:pt idx="253824">
                  <c:v>588.04809054880695</c:v>
                </c:pt>
                <c:pt idx="253825">
                  <c:v>588.05040730408098</c:v>
                </c:pt>
                <c:pt idx="253826">
                  <c:v>588.05272405935398</c:v>
                </c:pt>
                <c:pt idx="253827">
                  <c:v>588.055040814628</c:v>
                </c:pt>
                <c:pt idx="253828">
                  <c:v>588.057357569901</c:v>
                </c:pt>
                <c:pt idx="253829">
                  <c:v>588.05967432517502</c:v>
                </c:pt>
                <c:pt idx="253830">
                  <c:v>588.06199108044802</c:v>
                </c:pt>
                <c:pt idx="253831">
                  <c:v>588.06430783572205</c:v>
                </c:pt>
                <c:pt idx="253832">
                  <c:v>588.06662459099596</c:v>
                </c:pt>
                <c:pt idx="253833">
                  <c:v>588.06894134626896</c:v>
                </c:pt>
                <c:pt idx="253834">
                  <c:v>588.07125810154298</c:v>
                </c:pt>
                <c:pt idx="253835">
                  <c:v>588.07357485681598</c:v>
                </c:pt>
                <c:pt idx="253836">
                  <c:v>588.07589161209</c:v>
                </c:pt>
                <c:pt idx="253837">
                  <c:v>588.078208367363</c:v>
                </c:pt>
                <c:pt idx="253838">
                  <c:v>588.08052512263703</c:v>
                </c:pt>
                <c:pt idx="253839">
                  <c:v>588.08284187791105</c:v>
                </c:pt>
                <c:pt idx="253840">
                  <c:v>588.08515863318405</c:v>
                </c:pt>
                <c:pt idx="253841">
                  <c:v>588.08747538845796</c:v>
                </c:pt>
                <c:pt idx="253842">
                  <c:v>588.08979214373096</c:v>
                </c:pt>
                <c:pt idx="253843">
                  <c:v>588.09210889900498</c:v>
                </c:pt>
                <c:pt idx="253844">
                  <c:v>588.09442565427798</c:v>
                </c:pt>
                <c:pt idx="253845">
                  <c:v>588.09674240955201</c:v>
                </c:pt>
                <c:pt idx="253846">
                  <c:v>588.09905916482603</c:v>
                </c:pt>
                <c:pt idx="253847">
                  <c:v>588.10137592009903</c:v>
                </c:pt>
                <c:pt idx="253848">
                  <c:v>588.10369267537305</c:v>
                </c:pt>
                <c:pt idx="253849">
                  <c:v>588.10600943064605</c:v>
                </c:pt>
                <c:pt idx="253850">
                  <c:v>588.10832618591996</c:v>
                </c:pt>
                <c:pt idx="253851">
                  <c:v>588.11064294119296</c:v>
                </c:pt>
                <c:pt idx="253852">
                  <c:v>588.11295969646699</c:v>
                </c:pt>
                <c:pt idx="253853">
                  <c:v>588.11527645173999</c:v>
                </c:pt>
                <c:pt idx="253854">
                  <c:v>588.11759320701401</c:v>
                </c:pt>
                <c:pt idx="253855">
                  <c:v>588.11990996228803</c:v>
                </c:pt>
                <c:pt idx="253856">
                  <c:v>588.12222671756103</c:v>
                </c:pt>
                <c:pt idx="253857">
                  <c:v>588.12454347283494</c:v>
                </c:pt>
                <c:pt idx="253858">
                  <c:v>588.12686022810794</c:v>
                </c:pt>
                <c:pt idx="253859">
                  <c:v>588.12917698338197</c:v>
                </c:pt>
                <c:pt idx="253860">
                  <c:v>588.13149373865497</c:v>
                </c:pt>
                <c:pt idx="253861">
                  <c:v>588.13381049392899</c:v>
                </c:pt>
                <c:pt idx="253862">
                  <c:v>588.13612724920301</c:v>
                </c:pt>
                <c:pt idx="253863">
                  <c:v>588.13844400447601</c:v>
                </c:pt>
                <c:pt idx="253864">
                  <c:v>588.14076075975004</c:v>
                </c:pt>
                <c:pt idx="253865">
                  <c:v>588.14307751502304</c:v>
                </c:pt>
                <c:pt idx="253866">
                  <c:v>588.14539427029695</c:v>
                </c:pt>
                <c:pt idx="253867">
                  <c:v>588.14771102556995</c:v>
                </c:pt>
                <c:pt idx="253868">
                  <c:v>588.15002778084397</c:v>
                </c:pt>
                <c:pt idx="253869">
                  <c:v>588.15234453611799</c:v>
                </c:pt>
                <c:pt idx="253870">
                  <c:v>588.15466129139099</c:v>
                </c:pt>
                <c:pt idx="253871">
                  <c:v>588.15697804666502</c:v>
                </c:pt>
                <c:pt idx="253872">
                  <c:v>588.15929480193802</c:v>
                </c:pt>
                <c:pt idx="253873">
                  <c:v>588.16161155721204</c:v>
                </c:pt>
                <c:pt idx="253874">
                  <c:v>588.16392831248504</c:v>
                </c:pt>
                <c:pt idx="253875">
                  <c:v>588.16624506775895</c:v>
                </c:pt>
                <c:pt idx="253876">
                  <c:v>588.16856182303297</c:v>
                </c:pt>
                <c:pt idx="253877">
                  <c:v>588.17087857830597</c:v>
                </c:pt>
                <c:pt idx="253878">
                  <c:v>588.17319533358</c:v>
                </c:pt>
                <c:pt idx="253879">
                  <c:v>588.175512088853</c:v>
                </c:pt>
                <c:pt idx="253880">
                  <c:v>588.17782884412702</c:v>
                </c:pt>
                <c:pt idx="253881">
                  <c:v>588.18014559940002</c:v>
                </c:pt>
                <c:pt idx="253882">
                  <c:v>588.18246235467404</c:v>
                </c:pt>
                <c:pt idx="253883">
                  <c:v>588.18477910994795</c:v>
                </c:pt>
                <c:pt idx="253884">
                  <c:v>588.18709586522095</c:v>
                </c:pt>
                <c:pt idx="253885">
                  <c:v>588.18941262049498</c:v>
                </c:pt>
                <c:pt idx="253886">
                  <c:v>588.19172937576798</c:v>
                </c:pt>
                <c:pt idx="253887">
                  <c:v>588.194046131042</c:v>
                </c:pt>
                <c:pt idx="253888">
                  <c:v>588.196362886315</c:v>
                </c:pt>
                <c:pt idx="253889">
                  <c:v>588.19867964158902</c:v>
                </c:pt>
                <c:pt idx="253890">
                  <c:v>588.20099639686305</c:v>
                </c:pt>
                <c:pt idx="253891">
                  <c:v>588.20331315213605</c:v>
                </c:pt>
                <c:pt idx="253892">
                  <c:v>588.20562990740996</c:v>
                </c:pt>
                <c:pt idx="253893">
                  <c:v>588.20794666268296</c:v>
                </c:pt>
                <c:pt idx="253894">
                  <c:v>588.21026341795698</c:v>
                </c:pt>
                <c:pt idx="253895">
                  <c:v>588.21258017322998</c:v>
                </c:pt>
                <c:pt idx="253896">
                  <c:v>588.214896928504</c:v>
                </c:pt>
                <c:pt idx="253897">
                  <c:v>588.21721368377803</c:v>
                </c:pt>
                <c:pt idx="253898">
                  <c:v>588.21953043905103</c:v>
                </c:pt>
                <c:pt idx="253899">
                  <c:v>588.22184719432505</c:v>
                </c:pt>
                <c:pt idx="253900">
                  <c:v>588.22416394959805</c:v>
                </c:pt>
                <c:pt idx="253901">
                  <c:v>588.22648070487196</c:v>
                </c:pt>
                <c:pt idx="253902">
                  <c:v>588.22879746014496</c:v>
                </c:pt>
                <c:pt idx="253903">
                  <c:v>588.23111421541898</c:v>
                </c:pt>
                <c:pt idx="253904">
                  <c:v>588.23343097069198</c:v>
                </c:pt>
                <c:pt idx="253905">
                  <c:v>588.23574772596601</c:v>
                </c:pt>
                <c:pt idx="253906">
                  <c:v>588.23806448124003</c:v>
                </c:pt>
                <c:pt idx="253907">
                  <c:v>588.24038123651303</c:v>
                </c:pt>
                <c:pt idx="253908">
                  <c:v>588.24269799178705</c:v>
                </c:pt>
                <c:pt idx="253909">
                  <c:v>588.24501474706005</c:v>
                </c:pt>
                <c:pt idx="253910">
                  <c:v>588.24733150233396</c:v>
                </c:pt>
                <c:pt idx="253911">
                  <c:v>588.24964825760696</c:v>
                </c:pt>
                <c:pt idx="253912">
                  <c:v>588.25196501288099</c:v>
                </c:pt>
                <c:pt idx="253913">
                  <c:v>588.25428176815501</c:v>
                </c:pt>
                <c:pt idx="253914">
                  <c:v>588.25659852342801</c:v>
                </c:pt>
                <c:pt idx="253915">
                  <c:v>588.25891527870203</c:v>
                </c:pt>
                <c:pt idx="253916">
                  <c:v>588.26123203397503</c:v>
                </c:pt>
                <c:pt idx="253917">
                  <c:v>588.26354878924894</c:v>
                </c:pt>
                <c:pt idx="253918">
                  <c:v>588.26586554452194</c:v>
                </c:pt>
                <c:pt idx="253919">
                  <c:v>588.26818229979597</c:v>
                </c:pt>
                <c:pt idx="253920">
                  <c:v>588.27049905506999</c:v>
                </c:pt>
                <c:pt idx="253921">
                  <c:v>588.27281581034299</c:v>
                </c:pt>
                <c:pt idx="253922">
                  <c:v>588.27513256561701</c:v>
                </c:pt>
                <c:pt idx="253923">
                  <c:v>588.27744932089001</c:v>
                </c:pt>
                <c:pt idx="253924">
                  <c:v>588.27976607616404</c:v>
                </c:pt>
                <c:pt idx="253925">
                  <c:v>588.28208283143704</c:v>
                </c:pt>
                <c:pt idx="253926">
                  <c:v>588.28439958671095</c:v>
                </c:pt>
                <c:pt idx="253927">
                  <c:v>588.28671634198497</c:v>
                </c:pt>
                <c:pt idx="253928">
                  <c:v>588.28903309725797</c:v>
                </c:pt>
                <c:pt idx="253929">
                  <c:v>588.29134985253199</c:v>
                </c:pt>
                <c:pt idx="253930">
                  <c:v>588.29366660780499</c:v>
                </c:pt>
                <c:pt idx="253931">
                  <c:v>588.29598336307902</c:v>
                </c:pt>
                <c:pt idx="253932">
                  <c:v>588.29830011835202</c:v>
                </c:pt>
                <c:pt idx="253933">
                  <c:v>588.30061687362604</c:v>
                </c:pt>
                <c:pt idx="253934">
                  <c:v>588.30293362889995</c:v>
                </c:pt>
                <c:pt idx="253935">
                  <c:v>588.30525038417295</c:v>
                </c:pt>
                <c:pt idx="253936">
                  <c:v>588.30756713944697</c:v>
                </c:pt>
                <c:pt idx="253937">
                  <c:v>588.30988389471997</c:v>
                </c:pt>
                <c:pt idx="253938">
                  <c:v>588.312200649994</c:v>
                </c:pt>
                <c:pt idx="253939">
                  <c:v>588.314517405267</c:v>
                </c:pt>
                <c:pt idx="253940">
                  <c:v>588.31683416054102</c:v>
                </c:pt>
                <c:pt idx="253941">
                  <c:v>588.31915091581504</c:v>
                </c:pt>
                <c:pt idx="253942">
                  <c:v>588.32146767108804</c:v>
                </c:pt>
                <c:pt idx="253943">
                  <c:v>588.32378442636195</c:v>
                </c:pt>
                <c:pt idx="253944">
                  <c:v>588.32610118163495</c:v>
                </c:pt>
                <c:pt idx="253945">
                  <c:v>588.32841793690898</c:v>
                </c:pt>
                <c:pt idx="253946">
                  <c:v>588.33073469218198</c:v>
                </c:pt>
                <c:pt idx="253947">
                  <c:v>588.333051447456</c:v>
                </c:pt>
                <c:pt idx="253948">
                  <c:v>588.33536820273002</c:v>
                </c:pt>
                <c:pt idx="253949">
                  <c:v>588.33768495800302</c:v>
                </c:pt>
                <c:pt idx="253950">
                  <c:v>588.34000171327705</c:v>
                </c:pt>
                <c:pt idx="253951">
                  <c:v>588.34231846855005</c:v>
                </c:pt>
                <c:pt idx="253952">
                  <c:v>588.34463522382396</c:v>
                </c:pt>
                <c:pt idx="253953">
                  <c:v>588.34695197909696</c:v>
                </c:pt>
                <c:pt idx="253954">
                  <c:v>588.34926873437098</c:v>
                </c:pt>
                <c:pt idx="253955">
                  <c:v>588.35158548964398</c:v>
                </c:pt>
                <c:pt idx="253956">
                  <c:v>588.353902244918</c:v>
                </c:pt>
                <c:pt idx="253957">
                  <c:v>588.35621900019203</c:v>
                </c:pt>
                <c:pt idx="253958">
                  <c:v>588.35853575546503</c:v>
                </c:pt>
                <c:pt idx="253959">
                  <c:v>588.36085251073905</c:v>
                </c:pt>
                <c:pt idx="253960">
                  <c:v>588.36316926601205</c:v>
                </c:pt>
                <c:pt idx="253961">
                  <c:v>588.36548602128596</c:v>
                </c:pt>
                <c:pt idx="253962">
                  <c:v>588.36780277655896</c:v>
                </c:pt>
                <c:pt idx="253963">
                  <c:v>588.37011953183298</c:v>
                </c:pt>
                <c:pt idx="253964">
                  <c:v>588.37243628710701</c:v>
                </c:pt>
                <c:pt idx="253965">
                  <c:v>588.37475304238001</c:v>
                </c:pt>
                <c:pt idx="253966">
                  <c:v>588.37706979765403</c:v>
                </c:pt>
                <c:pt idx="253967">
                  <c:v>588.37938655292703</c:v>
                </c:pt>
                <c:pt idx="253968">
                  <c:v>588.38170330820105</c:v>
                </c:pt>
                <c:pt idx="253969">
                  <c:v>588.38402006347405</c:v>
                </c:pt>
                <c:pt idx="253970">
                  <c:v>588.38633681874796</c:v>
                </c:pt>
                <c:pt idx="253971">
                  <c:v>588.38865357402199</c:v>
                </c:pt>
                <c:pt idx="253972">
                  <c:v>588.39097032929499</c:v>
                </c:pt>
                <c:pt idx="253973">
                  <c:v>588.39328708456901</c:v>
                </c:pt>
                <c:pt idx="253974">
                  <c:v>588.39560383984201</c:v>
                </c:pt>
                <c:pt idx="253975">
                  <c:v>588.39792059511603</c:v>
                </c:pt>
                <c:pt idx="253976">
                  <c:v>588.40023735038903</c:v>
                </c:pt>
                <c:pt idx="253977">
                  <c:v>588.40255410566294</c:v>
                </c:pt>
                <c:pt idx="253978">
                  <c:v>588.40487086093697</c:v>
                </c:pt>
                <c:pt idx="253979">
                  <c:v>588.40718761620997</c:v>
                </c:pt>
                <c:pt idx="253980">
                  <c:v>588.40950437148399</c:v>
                </c:pt>
                <c:pt idx="253981">
                  <c:v>588.41182112675699</c:v>
                </c:pt>
                <c:pt idx="253982">
                  <c:v>588.41413788203101</c:v>
                </c:pt>
                <c:pt idx="253983">
                  <c:v>588.41645463730401</c:v>
                </c:pt>
                <c:pt idx="253984">
                  <c:v>588.41877139257804</c:v>
                </c:pt>
                <c:pt idx="253985">
                  <c:v>588.42108814785195</c:v>
                </c:pt>
                <c:pt idx="253986">
                  <c:v>588.42340490312495</c:v>
                </c:pt>
                <c:pt idx="253987">
                  <c:v>588.42572165839897</c:v>
                </c:pt>
                <c:pt idx="253988">
                  <c:v>588.42803841367197</c:v>
                </c:pt>
                <c:pt idx="253989">
                  <c:v>588.43035516894599</c:v>
                </c:pt>
                <c:pt idx="253990">
                  <c:v>588.43267192421899</c:v>
                </c:pt>
                <c:pt idx="253991">
                  <c:v>588.43498867949302</c:v>
                </c:pt>
                <c:pt idx="253992">
                  <c:v>588.43730543476704</c:v>
                </c:pt>
                <c:pt idx="253993">
                  <c:v>588.43962219004004</c:v>
                </c:pt>
                <c:pt idx="253994">
                  <c:v>588.44193894531395</c:v>
                </c:pt>
                <c:pt idx="253995">
                  <c:v>588.44425570058695</c:v>
                </c:pt>
                <c:pt idx="253996">
                  <c:v>588.44657245586097</c:v>
                </c:pt>
                <c:pt idx="253997">
                  <c:v>588.44888921113397</c:v>
                </c:pt>
                <c:pt idx="253998">
                  <c:v>588.451205966408</c:v>
                </c:pt>
                <c:pt idx="253999">
                  <c:v>588.45352272168202</c:v>
                </c:pt>
                <c:pt idx="254000">
                  <c:v>588.45583947695502</c:v>
                </c:pt>
                <c:pt idx="254001">
                  <c:v>588.45815623222904</c:v>
                </c:pt>
                <c:pt idx="254002">
                  <c:v>588.46047298750204</c:v>
                </c:pt>
                <c:pt idx="254003">
                  <c:v>588.46278974277595</c:v>
                </c:pt>
                <c:pt idx="254004">
                  <c:v>588.46510649804895</c:v>
                </c:pt>
                <c:pt idx="254005">
                  <c:v>588.46742325332298</c:v>
                </c:pt>
                <c:pt idx="254006">
                  <c:v>588.46974000859598</c:v>
                </c:pt>
                <c:pt idx="254007">
                  <c:v>588.47205676387</c:v>
                </c:pt>
                <c:pt idx="254008">
                  <c:v>588.47437351914402</c:v>
                </c:pt>
                <c:pt idx="254009">
                  <c:v>588.47669027441702</c:v>
                </c:pt>
                <c:pt idx="254010">
                  <c:v>588.47900702969105</c:v>
                </c:pt>
                <c:pt idx="254011">
                  <c:v>588.48132378496405</c:v>
                </c:pt>
                <c:pt idx="254012">
                  <c:v>588.48364054023796</c:v>
                </c:pt>
                <c:pt idx="254013">
                  <c:v>588.48595729551096</c:v>
                </c:pt>
                <c:pt idx="254014">
                  <c:v>588.48827405078498</c:v>
                </c:pt>
                <c:pt idx="254015">
                  <c:v>588.490590806059</c:v>
                </c:pt>
                <c:pt idx="254016">
                  <c:v>588.492907561332</c:v>
                </c:pt>
                <c:pt idx="254017">
                  <c:v>588.49522431660603</c:v>
                </c:pt>
                <c:pt idx="254018">
                  <c:v>588.49754107187903</c:v>
                </c:pt>
                <c:pt idx="254019">
                  <c:v>588.49985782715305</c:v>
                </c:pt>
                <c:pt idx="254020">
                  <c:v>588.50217458242605</c:v>
                </c:pt>
                <c:pt idx="254021">
                  <c:v>588.50449133769996</c:v>
                </c:pt>
                <c:pt idx="254022">
                  <c:v>588.50680809297398</c:v>
                </c:pt>
                <c:pt idx="254023">
                  <c:v>588.50912484824698</c:v>
                </c:pt>
                <c:pt idx="254024">
                  <c:v>588.51144160352101</c:v>
                </c:pt>
                <c:pt idx="254025">
                  <c:v>588.51375835879401</c:v>
                </c:pt>
                <c:pt idx="254026">
                  <c:v>588.51607511406803</c:v>
                </c:pt>
                <c:pt idx="254027">
                  <c:v>588.51839186934103</c:v>
                </c:pt>
                <c:pt idx="254028">
                  <c:v>588.52070862461505</c:v>
                </c:pt>
                <c:pt idx="254029">
                  <c:v>588.52302537988896</c:v>
                </c:pt>
                <c:pt idx="254030">
                  <c:v>588.52534213516196</c:v>
                </c:pt>
                <c:pt idx="254031">
                  <c:v>588.52765889043599</c:v>
                </c:pt>
                <c:pt idx="254032">
                  <c:v>588.52997564570899</c:v>
                </c:pt>
                <c:pt idx="254033">
                  <c:v>588.53229240098301</c:v>
                </c:pt>
                <c:pt idx="254034">
                  <c:v>588.53460915625601</c:v>
                </c:pt>
                <c:pt idx="254035">
                  <c:v>588.53692591153003</c:v>
                </c:pt>
                <c:pt idx="254036">
                  <c:v>588.53924266680394</c:v>
                </c:pt>
                <c:pt idx="254037">
                  <c:v>588.54155942207694</c:v>
                </c:pt>
                <c:pt idx="254038">
                  <c:v>588.54387617735097</c:v>
                </c:pt>
                <c:pt idx="254039">
                  <c:v>588.54619293262397</c:v>
                </c:pt>
                <c:pt idx="254040">
                  <c:v>588.54850968789799</c:v>
                </c:pt>
                <c:pt idx="254041">
                  <c:v>588.55082644317099</c:v>
                </c:pt>
                <c:pt idx="254042">
                  <c:v>588.55314319844501</c:v>
                </c:pt>
                <c:pt idx="254043">
                  <c:v>588.55545995371904</c:v>
                </c:pt>
                <c:pt idx="254044">
                  <c:v>588.55777670899204</c:v>
                </c:pt>
                <c:pt idx="254045">
                  <c:v>588.56009346426595</c:v>
                </c:pt>
                <c:pt idx="254046">
                  <c:v>588.56241021953895</c:v>
                </c:pt>
                <c:pt idx="254047">
                  <c:v>588.56472697481297</c:v>
                </c:pt>
                <c:pt idx="254048">
                  <c:v>588.56704373008597</c:v>
                </c:pt>
                <c:pt idx="254049">
                  <c:v>588.56936048535999</c:v>
                </c:pt>
                <c:pt idx="254050">
                  <c:v>588.57167724063299</c:v>
                </c:pt>
                <c:pt idx="254051">
                  <c:v>588.57399399590702</c:v>
                </c:pt>
                <c:pt idx="254052">
                  <c:v>588.57631075118104</c:v>
                </c:pt>
                <c:pt idx="254053">
                  <c:v>588.57862750645404</c:v>
                </c:pt>
                <c:pt idx="254054">
                  <c:v>588.58094426172795</c:v>
                </c:pt>
                <c:pt idx="254055">
                  <c:v>588.58326101700095</c:v>
                </c:pt>
                <c:pt idx="254056">
                  <c:v>588.58557777227497</c:v>
                </c:pt>
                <c:pt idx="254057">
                  <c:v>588.58789452754797</c:v>
                </c:pt>
                <c:pt idx="254058">
                  <c:v>588.590211282822</c:v>
                </c:pt>
                <c:pt idx="254059">
                  <c:v>588.59252803809602</c:v>
                </c:pt>
                <c:pt idx="254060">
                  <c:v>588.59484479336902</c:v>
                </c:pt>
                <c:pt idx="254061">
                  <c:v>588.59716154864304</c:v>
                </c:pt>
                <c:pt idx="254062">
                  <c:v>588.59947830391604</c:v>
                </c:pt>
                <c:pt idx="254063">
                  <c:v>588.60179505918995</c:v>
                </c:pt>
                <c:pt idx="254064">
                  <c:v>588.60411181446295</c:v>
                </c:pt>
                <c:pt idx="254065">
                  <c:v>588.60642856973698</c:v>
                </c:pt>
                <c:pt idx="254066">
                  <c:v>588.608745325011</c:v>
                </c:pt>
                <c:pt idx="254067">
                  <c:v>588.611062080284</c:v>
                </c:pt>
                <c:pt idx="254068">
                  <c:v>588.61337883555802</c:v>
                </c:pt>
                <c:pt idx="254069">
                  <c:v>588.61569559083102</c:v>
                </c:pt>
                <c:pt idx="254070">
                  <c:v>588.61801234610505</c:v>
                </c:pt>
                <c:pt idx="254071">
                  <c:v>588.62032910137805</c:v>
                </c:pt>
                <c:pt idx="254072">
                  <c:v>588.62264585665196</c:v>
                </c:pt>
                <c:pt idx="254073">
                  <c:v>588.62496261192598</c:v>
                </c:pt>
                <c:pt idx="254074">
                  <c:v>588.62727936719898</c:v>
                </c:pt>
                <c:pt idx="254075">
                  <c:v>588.629596122473</c:v>
                </c:pt>
                <c:pt idx="254076">
                  <c:v>588.631912877746</c:v>
                </c:pt>
                <c:pt idx="254077">
                  <c:v>588.63422963302003</c:v>
                </c:pt>
                <c:pt idx="254078">
                  <c:v>588.63654638829303</c:v>
                </c:pt>
                <c:pt idx="254079">
                  <c:v>588.63886314356705</c:v>
                </c:pt>
                <c:pt idx="254080">
                  <c:v>588.64117989884096</c:v>
                </c:pt>
                <c:pt idx="254081">
                  <c:v>588.64349665411396</c:v>
                </c:pt>
                <c:pt idx="254082">
                  <c:v>588.64581340938798</c:v>
                </c:pt>
                <c:pt idx="254083">
                  <c:v>588.64813016466098</c:v>
                </c:pt>
                <c:pt idx="254084">
                  <c:v>588.65044691993501</c:v>
                </c:pt>
                <c:pt idx="254085">
                  <c:v>588.65276367520801</c:v>
                </c:pt>
                <c:pt idx="254086">
                  <c:v>588.65508043048203</c:v>
                </c:pt>
                <c:pt idx="254087">
                  <c:v>588.65739718575605</c:v>
                </c:pt>
                <c:pt idx="254088">
                  <c:v>588.65971394102905</c:v>
                </c:pt>
                <c:pt idx="254089">
                  <c:v>588.66203069630296</c:v>
                </c:pt>
                <c:pt idx="254090">
                  <c:v>588.66434745157596</c:v>
                </c:pt>
                <c:pt idx="254091">
                  <c:v>588.66666420684999</c:v>
                </c:pt>
                <c:pt idx="254092">
                  <c:v>588.66898096212299</c:v>
                </c:pt>
                <c:pt idx="254093">
                  <c:v>588.67129771739701</c:v>
                </c:pt>
                <c:pt idx="254094">
                  <c:v>588.67361447267103</c:v>
                </c:pt>
                <c:pt idx="254095">
                  <c:v>588.67593122794403</c:v>
                </c:pt>
                <c:pt idx="254096">
                  <c:v>588.67824798321794</c:v>
                </c:pt>
                <c:pt idx="254097">
                  <c:v>588.68056473849094</c:v>
                </c:pt>
                <c:pt idx="254098">
                  <c:v>588.68288149376497</c:v>
                </c:pt>
                <c:pt idx="254099">
                  <c:v>588.68519824903797</c:v>
                </c:pt>
                <c:pt idx="254100">
                  <c:v>588.68751500431199</c:v>
                </c:pt>
                <c:pt idx="254101">
                  <c:v>588.68983175958499</c:v>
                </c:pt>
                <c:pt idx="254102">
                  <c:v>588.69214851485901</c:v>
                </c:pt>
                <c:pt idx="254103">
                  <c:v>588.69446527013304</c:v>
                </c:pt>
                <c:pt idx="254104">
                  <c:v>588.69678202540604</c:v>
                </c:pt>
                <c:pt idx="254105">
                  <c:v>588.69909878067995</c:v>
                </c:pt>
                <c:pt idx="254106">
                  <c:v>588.70141553595295</c:v>
                </c:pt>
                <c:pt idx="254107">
                  <c:v>588.70373229122697</c:v>
                </c:pt>
                <c:pt idx="254108">
                  <c:v>588.70604904649997</c:v>
                </c:pt>
                <c:pt idx="254109">
                  <c:v>588.70836580177399</c:v>
                </c:pt>
                <c:pt idx="254110">
                  <c:v>588.71068255704802</c:v>
                </c:pt>
                <c:pt idx="254111">
                  <c:v>588.71299931232102</c:v>
                </c:pt>
                <c:pt idx="254112">
                  <c:v>588.71531606759504</c:v>
                </c:pt>
                <c:pt idx="254113">
                  <c:v>588.71763282286804</c:v>
                </c:pt>
                <c:pt idx="254114">
                  <c:v>588.71994957814195</c:v>
                </c:pt>
                <c:pt idx="254115">
                  <c:v>588.72226633341495</c:v>
                </c:pt>
                <c:pt idx="254116">
                  <c:v>588.72458308868897</c:v>
                </c:pt>
                <c:pt idx="254117">
                  <c:v>588.726899843963</c:v>
                </c:pt>
                <c:pt idx="254118">
                  <c:v>588.729216599236</c:v>
                </c:pt>
                <c:pt idx="254119">
                  <c:v>588.73153335451002</c:v>
                </c:pt>
                <c:pt idx="254120">
                  <c:v>588.73385010978302</c:v>
                </c:pt>
                <c:pt idx="254121">
                  <c:v>588.73616686505704</c:v>
                </c:pt>
                <c:pt idx="254122">
                  <c:v>588.73848362033004</c:v>
                </c:pt>
                <c:pt idx="254123">
                  <c:v>588.74080037560395</c:v>
                </c:pt>
                <c:pt idx="254124">
                  <c:v>588.74311713087798</c:v>
                </c:pt>
                <c:pt idx="254125">
                  <c:v>588.74543388615098</c:v>
                </c:pt>
                <c:pt idx="254126">
                  <c:v>588.747750641425</c:v>
                </c:pt>
                <c:pt idx="254127">
                  <c:v>588.750067396698</c:v>
                </c:pt>
                <c:pt idx="254128">
                  <c:v>588.75238415197202</c:v>
                </c:pt>
                <c:pt idx="254129">
                  <c:v>588.75470090724502</c:v>
                </c:pt>
                <c:pt idx="254130">
                  <c:v>588.75701766251905</c:v>
                </c:pt>
                <c:pt idx="254131">
                  <c:v>588.75933441779296</c:v>
                </c:pt>
                <c:pt idx="254132">
                  <c:v>588.76165117306596</c:v>
                </c:pt>
                <c:pt idx="254133">
                  <c:v>588.76396792833998</c:v>
                </c:pt>
                <c:pt idx="254134">
                  <c:v>588.76628468361298</c:v>
                </c:pt>
                <c:pt idx="254135">
                  <c:v>588.768601438887</c:v>
                </c:pt>
                <c:pt idx="254136">
                  <c:v>588.77091819416</c:v>
                </c:pt>
                <c:pt idx="254137">
                  <c:v>588.77323494943403</c:v>
                </c:pt>
                <c:pt idx="254138">
                  <c:v>588.77555170470805</c:v>
                </c:pt>
                <c:pt idx="254139">
                  <c:v>588.77786845998105</c:v>
                </c:pt>
                <c:pt idx="254140">
                  <c:v>588.78018521525496</c:v>
                </c:pt>
                <c:pt idx="254141">
                  <c:v>588.78250197052796</c:v>
                </c:pt>
                <c:pt idx="254142">
                  <c:v>588.78481872580198</c:v>
                </c:pt>
                <c:pt idx="254143">
                  <c:v>588.78713548107498</c:v>
                </c:pt>
                <c:pt idx="254144">
                  <c:v>588.78945223634901</c:v>
                </c:pt>
                <c:pt idx="254145">
                  <c:v>588.79176899162303</c:v>
                </c:pt>
                <c:pt idx="254146">
                  <c:v>588.79408574689603</c:v>
                </c:pt>
                <c:pt idx="254147">
                  <c:v>588.79640250217005</c:v>
                </c:pt>
                <c:pt idx="254148">
                  <c:v>588.79871925744305</c:v>
                </c:pt>
                <c:pt idx="254149">
                  <c:v>588.80103601271696</c:v>
                </c:pt>
                <c:pt idx="254150">
                  <c:v>588.80335276798996</c:v>
                </c:pt>
                <c:pt idx="254151">
                  <c:v>588.80566952326399</c:v>
                </c:pt>
                <c:pt idx="254152">
                  <c:v>588.80798627853699</c:v>
                </c:pt>
                <c:pt idx="254153">
                  <c:v>588.81030303381101</c:v>
                </c:pt>
                <c:pt idx="254154">
                  <c:v>588.81261978908503</c:v>
                </c:pt>
                <c:pt idx="254155">
                  <c:v>588.81493654435803</c:v>
                </c:pt>
                <c:pt idx="254156">
                  <c:v>588.81725329963194</c:v>
                </c:pt>
                <c:pt idx="254157">
                  <c:v>588.81957005490494</c:v>
                </c:pt>
                <c:pt idx="254158">
                  <c:v>588.82188681017897</c:v>
                </c:pt>
                <c:pt idx="254159">
                  <c:v>588.82420356545197</c:v>
                </c:pt>
                <c:pt idx="254160">
                  <c:v>588.82652032072599</c:v>
                </c:pt>
                <c:pt idx="254161">
                  <c:v>588.82883707600001</c:v>
                </c:pt>
                <c:pt idx="254162">
                  <c:v>588.83115383127301</c:v>
                </c:pt>
                <c:pt idx="254163">
                  <c:v>588.83347058654704</c:v>
                </c:pt>
                <c:pt idx="254164">
                  <c:v>588.83578734182004</c:v>
                </c:pt>
                <c:pt idx="254165">
                  <c:v>588.83810409709395</c:v>
                </c:pt>
                <c:pt idx="254166">
                  <c:v>588.84042085236695</c:v>
                </c:pt>
                <c:pt idx="254167">
                  <c:v>588.84273760764097</c:v>
                </c:pt>
                <c:pt idx="254168">
                  <c:v>588.84505436291499</c:v>
                </c:pt>
                <c:pt idx="254169">
                  <c:v>588.84737111818799</c:v>
                </c:pt>
                <c:pt idx="254170">
                  <c:v>588.84968787346202</c:v>
                </c:pt>
                <c:pt idx="254171">
                  <c:v>588.85200462873502</c:v>
                </c:pt>
                <c:pt idx="254172">
                  <c:v>588.85432138400904</c:v>
                </c:pt>
                <c:pt idx="254173">
                  <c:v>588.85663813928204</c:v>
                </c:pt>
                <c:pt idx="254174">
                  <c:v>588.85895489455595</c:v>
                </c:pt>
                <c:pt idx="254175">
                  <c:v>588.86127164982997</c:v>
                </c:pt>
                <c:pt idx="254176">
                  <c:v>588.86358840510297</c:v>
                </c:pt>
                <c:pt idx="254177">
                  <c:v>588.865905160377</c:v>
                </c:pt>
                <c:pt idx="254178">
                  <c:v>588.86822191565</c:v>
                </c:pt>
                <c:pt idx="254179">
                  <c:v>588.87053867092402</c:v>
                </c:pt>
                <c:pt idx="254180">
                  <c:v>588.87285542619702</c:v>
                </c:pt>
                <c:pt idx="254181">
                  <c:v>588.87517218147104</c:v>
                </c:pt>
                <c:pt idx="254182">
                  <c:v>588.87748893674495</c:v>
                </c:pt>
                <c:pt idx="254183">
                  <c:v>588.87980569201795</c:v>
                </c:pt>
                <c:pt idx="254184">
                  <c:v>588.88212244729198</c:v>
                </c:pt>
                <c:pt idx="254185">
                  <c:v>588.88443920256498</c:v>
                </c:pt>
                <c:pt idx="254186">
                  <c:v>588.886755957839</c:v>
                </c:pt>
                <c:pt idx="254187">
                  <c:v>588.889072713112</c:v>
                </c:pt>
                <c:pt idx="254188">
                  <c:v>588.89138946838602</c:v>
                </c:pt>
                <c:pt idx="254189">
                  <c:v>588.89370622366005</c:v>
                </c:pt>
                <c:pt idx="254190">
                  <c:v>588.89602297893305</c:v>
                </c:pt>
                <c:pt idx="254191">
                  <c:v>588.89833973420696</c:v>
                </c:pt>
                <c:pt idx="254192">
                  <c:v>588.90065648947996</c:v>
                </c:pt>
                <c:pt idx="254193">
                  <c:v>588.90297324475398</c:v>
                </c:pt>
                <c:pt idx="254194">
                  <c:v>588.90529000002698</c:v>
                </c:pt>
                <c:pt idx="254195">
                  <c:v>588.907606755301</c:v>
                </c:pt>
                <c:pt idx="254196">
                  <c:v>588.90992351057503</c:v>
                </c:pt>
                <c:pt idx="254197">
                  <c:v>588.91224026584803</c:v>
                </c:pt>
                <c:pt idx="254198">
                  <c:v>588.91455702112205</c:v>
                </c:pt>
                <c:pt idx="254199">
                  <c:v>588.91687377639505</c:v>
                </c:pt>
                <c:pt idx="254200">
                  <c:v>588.91919053166896</c:v>
                </c:pt>
                <c:pt idx="254201">
                  <c:v>588.92150728694196</c:v>
                </c:pt>
                <c:pt idx="254202">
                  <c:v>588.92382404221598</c:v>
                </c:pt>
                <c:pt idx="254203">
                  <c:v>588.92614079748898</c:v>
                </c:pt>
                <c:pt idx="254204">
                  <c:v>588.92845755276301</c:v>
                </c:pt>
                <c:pt idx="254205">
                  <c:v>588.93077430803703</c:v>
                </c:pt>
                <c:pt idx="254206">
                  <c:v>588.93309106331003</c:v>
                </c:pt>
                <c:pt idx="254207">
                  <c:v>588.93540781858405</c:v>
                </c:pt>
                <c:pt idx="254208">
                  <c:v>588.93772457385705</c:v>
                </c:pt>
                <c:pt idx="254209">
                  <c:v>588.94004132913096</c:v>
                </c:pt>
                <c:pt idx="254210">
                  <c:v>588.94235808440396</c:v>
                </c:pt>
                <c:pt idx="254211">
                  <c:v>588.94467483967799</c:v>
                </c:pt>
                <c:pt idx="254212">
                  <c:v>588.94699159495201</c:v>
                </c:pt>
                <c:pt idx="254213">
                  <c:v>588.94930835022501</c:v>
                </c:pt>
                <c:pt idx="254214">
                  <c:v>588.95162510549903</c:v>
                </c:pt>
                <c:pt idx="254215">
                  <c:v>588.95394186077203</c:v>
                </c:pt>
                <c:pt idx="254216">
                  <c:v>588.95625861604594</c:v>
                </c:pt>
                <c:pt idx="254217">
                  <c:v>588.95857537131894</c:v>
                </c:pt>
                <c:pt idx="254218">
                  <c:v>588.96089212659297</c:v>
                </c:pt>
                <c:pt idx="254219">
                  <c:v>588.96320888186699</c:v>
                </c:pt>
                <c:pt idx="254220">
                  <c:v>588.96552563713999</c:v>
                </c:pt>
                <c:pt idx="254221">
                  <c:v>588.96784239241401</c:v>
                </c:pt>
                <c:pt idx="254222">
                  <c:v>588.97015914768701</c:v>
                </c:pt>
                <c:pt idx="254223">
                  <c:v>588.97247590296104</c:v>
                </c:pt>
                <c:pt idx="254224">
                  <c:v>588.97479265823404</c:v>
                </c:pt>
                <c:pt idx="254225">
                  <c:v>588.97710941350795</c:v>
                </c:pt>
                <c:pt idx="254226">
                  <c:v>588.97942616878197</c:v>
                </c:pt>
                <c:pt idx="254227">
                  <c:v>588.98174292405497</c:v>
                </c:pt>
                <c:pt idx="254228">
                  <c:v>588.98405967932899</c:v>
                </c:pt>
                <c:pt idx="254229">
                  <c:v>588.98637643460199</c:v>
                </c:pt>
                <c:pt idx="254230">
                  <c:v>588.98869318987602</c:v>
                </c:pt>
                <c:pt idx="254231">
                  <c:v>588.99100994514902</c:v>
                </c:pt>
                <c:pt idx="254232">
                  <c:v>588.99332670042304</c:v>
                </c:pt>
                <c:pt idx="254233">
                  <c:v>588.99564345569695</c:v>
                </c:pt>
                <c:pt idx="254234">
                  <c:v>588.99796021096995</c:v>
                </c:pt>
                <c:pt idx="254235">
                  <c:v>589.00027696624397</c:v>
                </c:pt>
                <c:pt idx="254236">
                  <c:v>589.00259372151697</c:v>
                </c:pt>
                <c:pt idx="254237">
                  <c:v>589.004910476791</c:v>
                </c:pt>
                <c:pt idx="254238">
                  <c:v>589.007227232064</c:v>
                </c:pt>
                <c:pt idx="254239">
                  <c:v>589.00954398733802</c:v>
                </c:pt>
                <c:pt idx="254240">
                  <c:v>589.01186074261204</c:v>
                </c:pt>
                <c:pt idx="254241">
                  <c:v>589.01417749788504</c:v>
                </c:pt>
                <c:pt idx="254242">
                  <c:v>589.01649425315895</c:v>
                </c:pt>
                <c:pt idx="254243">
                  <c:v>589.01881100843195</c:v>
                </c:pt>
                <c:pt idx="254244">
                  <c:v>589.02112776370598</c:v>
                </c:pt>
                <c:pt idx="254245">
                  <c:v>589.02344451897898</c:v>
                </c:pt>
                <c:pt idx="254246">
                  <c:v>589.025761274253</c:v>
                </c:pt>
                <c:pt idx="254247">
                  <c:v>589.02807802952702</c:v>
                </c:pt>
                <c:pt idx="254248">
                  <c:v>589.03039478480002</c:v>
                </c:pt>
                <c:pt idx="254249">
                  <c:v>589.03271154007405</c:v>
                </c:pt>
                <c:pt idx="254250">
                  <c:v>589.03502829534705</c:v>
                </c:pt>
                <c:pt idx="254251">
                  <c:v>589.03734505062096</c:v>
                </c:pt>
                <c:pt idx="254252">
                  <c:v>589.03966180589396</c:v>
                </c:pt>
                <c:pt idx="254253">
                  <c:v>589.04197856116798</c:v>
                </c:pt>
                <c:pt idx="254254">
                  <c:v>589.04429531644098</c:v>
                </c:pt>
                <c:pt idx="254255">
                  <c:v>589.046612071715</c:v>
                </c:pt>
                <c:pt idx="254256">
                  <c:v>589.04892882698903</c:v>
                </c:pt>
                <c:pt idx="254257">
                  <c:v>589.05124558226203</c:v>
                </c:pt>
                <c:pt idx="254258">
                  <c:v>589.05356233753605</c:v>
                </c:pt>
                <c:pt idx="254259">
                  <c:v>589.05587909280905</c:v>
                </c:pt>
                <c:pt idx="254260">
                  <c:v>589.05819584808296</c:v>
                </c:pt>
                <c:pt idx="254261">
                  <c:v>589.06051260335596</c:v>
                </c:pt>
                <c:pt idx="254262">
                  <c:v>589.06282935862998</c:v>
                </c:pt>
                <c:pt idx="254263">
                  <c:v>589.06514611390401</c:v>
                </c:pt>
                <c:pt idx="254264">
                  <c:v>589.06746286917701</c:v>
                </c:pt>
                <c:pt idx="254265">
                  <c:v>589.06977962445103</c:v>
                </c:pt>
                <c:pt idx="254266">
                  <c:v>589.07209637972403</c:v>
                </c:pt>
                <c:pt idx="254267">
                  <c:v>589.07441313499805</c:v>
                </c:pt>
                <c:pt idx="254268">
                  <c:v>589.07672989027105</c:v>
                </c:pt>
                <c:pt idx="254269">
                  <c:v>589.07904664554496</c:v>
                </c:pt>
                <c:pt idx="254270">
                  <c:v>589.08136340081899</c:v>
                </c:pt>
                <c:pt idx="254271">
                  <c:v>589.08368015609199</c:v>
                </c:pt>
                <c:pt idx="254272">
                  <c:v>589.08599691136601</c:v>
                </c:pt>
                <c:pt idx="254273">
                  <c:v>589.08831366663901</c:v>
                </c:pt>
                <c:pt idx="254274">
                  <c:v>589.09063042191303</c:v>
                </c:pt>
                <c:pt idx="254275">
                  <c:v>589.09294717718603</c:v>
                </c:pt>
                <c:pt idx="254276">
                  <c:v>589.09526393246006</c:v>
                </c:pt>
                <c:pt idx="254277">
                  <c:v>589.09758068773397</c:v>
                </c:pt>
                <c:pt idx="254278">
                  <c:v>589.09989744300697</c:v>
                </c:pt>
                <c:pt idx="254279">
                  <c:v>589.10221419828099</c:v>
                </c:pt>
                <c:pt idx="254280">
                  <c:v>589.10453095355399</c:v>
                </c:pt>
                <c:pt idx="254281">
                  <c:v>589.10684770882801</c:v>
                </c:pt>
                <c:pt idx="254282">
                  <c:v>589.10916446410101</c:v>
                </c:pt>
                <c:pt idx="254283">
                  <c:v>589.11148121937504</c:v>
                </c:pt>
                <c:pt idx="254284">
                  <c:v>589.11379797464895</c:v>
                </c:pt>
                <c:pt idx="254285">
                  <c:v>589.11611472992195</c:v>
                </c:pt>
                <c:pt idx="254286">
                  <c:v>589.11843148519597</c:v>
                </c:pt>
                <c:pt idx="254287">
                  <c:v>589.12074824046897</c:v>
                </c:pt>
                <c:pt idx="254288">
                  <c:v>589.12306499574299</c:v>
                </c:pt>
                <c:pt idx="254289">
                  <c:v>589.12538175101599</c:v>
                </c:pt>
                <c:pt idx="254290">
                  <c:v>589.12769850629002</c:v>
                </c:pt>
                <c:pt idx="254291">
                  <c:v>589.13001526156404</c:v>
                </c:pt>
                <c:pt idx="254292">
                  <c:v>589.13233201683704</c:v>
                </c:pt>
                <c:pt idx="254293">
                  <c:v>589.13464877211095</c:v>
                </c:pt>
                <c:pt idx="254294">
                  <c:v>589.13696552738395</c:v>
                </c:pt>
                <c:pt idx="254295">
                  <c:v>589.13928228265797</c:v>
                </c:pt>
                <c:pt idx="254296">
                  <c:v>589.14159903793097</c:v>
                </c:pt>
                <c:pt idx="254297">
                  <c:v>589.143915793205</c:v>
                </c:pt>
                <c:pt idx="254298">
                  <c:v>589.14623254847902</c:v>
                </c:pt>
                <c:pt idx="254299">
                  <c:v>589.14854930375202</c:v>
                </c:pt>
                <c:pt idx="254300">
                  <c:v>589.15086605902604</c:v>
                </c:pt>
                <c:pt idx="254301">
                  <c:v>589.15318281429904</c:v>
                </c:pt>
                <c:pt idx="254302">
                  <c:v>589.15549956957295</c:v>
                </c:pt>
                <c:pt idx="254303">
                  <c:v>589.15781632484595</c:v>
                </c:pt>
                <c:pt idx="254304">
                  <c:v>589.16013308011998</c:v>
                </c:pt>
                <c:pt idx="254305">
                  <c:v>589.16244983539298</c:v>
                </c:pt>
                <c:pt idx="254306">
                  <c:v>589.164766590667</c:v>
                </c:pt>
                <c:pt idx="254307">
                  <c:v>589.16708334594102</c:v>
                </c:pt>
                <c:pt idx="254308">
                  <c:v>589.16940010121402</c:v>
                </c:pt>
                <c:pt idx="254309">
                  <c:v>589.17171685648805</c:v>
                </c:pt>
                <c:pt idx="254310">
                  <c:v>589.17403361176105</c:v>
                </c:pt>
                <c:pt idx="254311">
                  <c:v>589.17635036703496</c:v>
                </c:pt>
                <c:pt idx="254312">
                  <c:v>589.17866712230796</c:v>
                </c:pt>
                <c:pt idx="254313">
                  <c:v>589.18098387758198</c:v>
                </c:pt>
                <c:pt idx="254314">
                  <c:v>589.183300632856</c:v>
                </c:pt>
                <c:pt idx="254315">
                  <c:v>589.185617388129</c:v>
                </c:pt>
                <c:pt idx="254316">
                  <c:v>589.18793414340303</c:v>
                </c:pt>
                <c:pt idx="254317">
                  <c:v>589.19025089867603</c:v>
                </c:pt>
                <c:pt idx="254318">
                  <c:v>589.19256765395005</c:v>
                </c:pt>
                <c:pt idx="254319">
                  <c:v>589.19488440922305</c:v>
                </c:pt>
                <c:pt idx="254320">
                  <c:v>589.19720116449696</c:v>
                </c:pt>
                <c:pt idx="254321">
                  <c:v>589.19951791977098</c:v>
                </c:pt>
                <c:pt idx="254322">
                  <c:v>589.20183467504398</c:v>
                </c:pt>
                <c:pt idx="254323">
                  <c:v>589.20415143031801</c:v>
                </c:pt>
                <c:pt idx="254324">
                  <c:v>589.20646818559101</c:v>
                </c:pt>
                <c:pt idx="254325">
                  <c:v>589.20878494086503</c:v>
                </c:pt>
                <c:pt idx="254326">
                  <c:v>589.21110169613803</c:v>
                </c:pt>
                <c:pt idx="254327">
                  <c:v>589.21341845141205</c:v>
                </c:pt>
                <c:pt idx="254328">
                  <c:v>589.21573520668596</c:v>
                </c:pt>
                <c:pt idx="254329">
                  <c:v>589.21805196195896</c:v>
                </c:pt>
                <c:pt idx="254330">
                  <c:v>589.22036871723299</c:v>
                </c:pt>
                <c:pt idx="254331">
                  <c:v>589.22268547250599</c:v>
                </c:pt>
                <c:pt idx="254332">
                  <c:v>589.22500222778001</c:v>
                </c:pt>
                <c:pt idx="254333">
                  <c:v>589.22731898305301</c:v>
                </c:pt>
                <c:pt idx="254334">
                  <c:v>589.22963573832703</c:v>
                </c:pt>
                <c:pt idx="254335">
                  <c:v>589.23195249360106</c:v>
                </c:pt>
                <c:pt idx="254336">
                  <c:v>589.23426924887406</c:v>
                </c:pt>
                <c:pt idx="254337">
                  <c:v>589.23658600414797</c:v>
                </c:pt>
                <c:pt idx="254338">
                  <c:v>589.23890275942097</c:v>
                </c:pt>
                <c:pt idx="254339">
                  <c:v>589.24121951469499</c:v>
                </c:pt>
                <c:pt idx="254340">
                  <c:v>589.24353626996799</c:v>
                </c:pt>
                <c:pt idx="254341">
                  <c:v>589.24585302524201</c:v>
                </c:pt>
                <c:pt idx="254342">
                  <c:v>589.24816978051604</c:v>
                </c:pt>
                <c:pt idx="254343">
                  <c:v>589.25048653578904</c:v>
                </c:pt>
                <c:pt idx="254344">
                  <c:v>589.25280329106295</c:v>
                </c:pt>
                <c:pt idx="254345">
                  <c:v>589.25512004633595</c:v>
                </c:pt>
                <c:pt idx="254346">
                  <c:v>589.25743680160997</c:v>
                </c:pt>
                <c:pt idx="254347">
                  <c:v>589.25975355688297</c:v>
                </c:pt>
                <c:pt idx="254348">
                  <c:v>589.26207031215699</c:v>
                </c:pt>
                <c:pt idx="254349">
                  <c:v>589.26438706742999</c:v>
                </c:pt>
                <c:pt idx="254350">
                  <c:v>589.26670382270402</c:v>
                </c:pt>
                <c:pt idx="254351">
                  <c:v>589.26902057797804</c:v>
                </c:pt>
                <c:pt idx="254352">
                  <c:v>589.27133733325104</c:v>
                </c:pt>
                <c:pt idx="254353">
                  <c:v>589.27365408852495</c:v>
                </c:pt>
                <c:pt idx="254354">
                  <c:v>589.27597084379795</c:v>
                </c:pt>
                <c:pt idx="254355">
                  <c:v>589.27828759907197</c:v>
                </c:pt>
                <c:pt idx="254356">
                  <c:v>589.28060435434497</c:v>
                </c:pt>
                <c:pt idx="254357">
                  <c:v>589.282921109619</c:v>
                </c:pt>
                <c:pt idx="254358">
                  <c:v>589.28523786489302</c:v>
                </c:pt>
                <c:pt idx="254359">
                  <c:v>589.28755462016602</c:v>
                </c:pt>
                <c:pt idx="254360">
                  <c:v>589.28987137544004</c:v>
                </c:pt>
                <c:pt idx="254361">
                  <c:v>589.29218813071304</c:v>
                </c:pt>
                <c:pt idx="254362">
                  <c:v>589.29450488598695</c:v>
                </c:pt>
                <c:pt idx="254363">
                  <c:v>589.29682164125995</c:v>
                </c:pt>
                <c:pt idx="254364">
                  <c:v>589.29913839653398</c:v>
                </c:pt>
                <c:pt idx="254365">
                  <c:v>589.301455151808</c:v>
                </c:pt>
                <c:pt idx="254366">
                  <c:v>589.303771907081</c:v>
                </c:pt>
                <c:pt idx="254367">
                  <c:v>589.30608866235502</c:v>
                </c:pt>
                <c:pt idx="254368">
                  <c:v>589.30840541762802</c:v>
                </c:pt>
                <c:pt idx="254369">
                  <c:v>589.31072217290205</c:v>
                </c:pt>
                <c:pt idx="254370">
                  <c:v>589.31303892817505</c:v>
                </c:pt>
                <c:pt idx="254371">
                  <c:v>589.31535568344896</c:v>
                </c:pt>
                <c:pt idx="254372">
                  <c:v>589.31767243872298</c:v>
                </c:pt>
                <c:pt idx="254373">
                  <c:v>589.31998919399598</c:v>
                </c:pt>
                <c:pt idx="254374">
                  <c:v>589.32230594927</c:v>
                </c:pt>
                <c:pt idx="254375">
                  <c:v>589.324622704543</c:v>
                </c:pt>
                <c:pt idx="254376">
                  <c:v>589.32693945981703</c:v>
                </c:pt>
                <c:pt idx="254377">
                  <c:v>589.32925621509003</c:v>
                </c:pt>
                <c:pt idx="254378">
                  <c:v>589.33157297036405</c:v>
                </c:pt>
                <c:pt idx="254379">
                  <c:v>589.33388972563796</c:v>
                </c:pt>
                <c:pt idx="254380">
                  <c:v>589.33620648091096</c:v>
                </c:pt>
                <c:pt idx="254381">
                  <c:v>589.33852323618498</c:v>
                </c:pt>
                <c:pt idx="254382">
                  <c:v>589.34083999145798</c:v>
                </c:pt>
                <c:pt idx="254383">
                  <c:v>589.34315674673201</c:v>
                </c:pt>
                <c:pt idx="254384">
                  <c:v>589.34547350200501</c:v>
                </c:pt>
                <c:pt idx="254385">
                  <c:v>589.34779025727903</c:v>
                </c:pt>
                <c:pt idx="254386">
                  <c:v>589.35010701255305</c:v>
                </c:pt>
                <c:pt idx="254387">
                  <c:v>589.35242376782605</c:v>
                </c:pt>
                <c:pt idx="254388">
                  <c:v>589.35474052309996</c:v>
                </c:pt>
                <c:pt idx="254389">
                  <c:v>589.35705727837296</c:v>
                </c:pt>
                <c:pt idx="254390">
                  <c:v>589.35937403364699</c:v>
                </c:pt>
                <c:pt idx="254391">
                  <c:v>589.36169078891999</c:v>
                </c:pt>
                <c:pt idx="254392">
                  <c:v>589.36400754419401</c:v>
                </c:pt>
                <c:pt idx="254393">
                  <c:v>589.36632429946803</c:v>
                </c:pt>
                <c:pt idx="254394">
                  <c:v>589.36864105474103</c:v>
                </c:pt>
                <c:pt idx="254395">
                  <c:v>589.37095781001506</c:v>
                </c:pt>
                <c:pt idx="254396">
                  <c:v>589.37327456528806</c:v>
                </c:pt>
                <c:pt idx="254397">
                  <c:v>589.37559132056197</c:v>
                </c:pt>
                <c:pt idx="254398">
                  <c:v>589.37790807583497</c:v>
                </c:pt>
                <c:pt idx="254399">
                  <c:v>589.38022483110899</c:v>
                </c:pt>
                <c:pt idx="254400">
                  <c:v>589.38254158638199</c:v>
                </c:pt>
                <c:pt idx="254401">
                  <c:v>589.38485834165601</c:v>
                </c:pt>
                <c:pt idx="254402">
                  <c:v>589.38717509693004</c:v>
                </c:pt>
                <c:pt idx="254403">
                  <c:v>589.38949185220304</c:v>
                </c:pt>
                <c:pt idx="254404">
                  <c:v>589.39180860747695</c:v>
                </c:pt>
                <c:pt idx="254405">
                  <c:v>589.39412536274995</c:v>
                </c:pt>
                <c:pt idx="254406">
                  <c:v>589.39644211802397</c:v>
                </c:pt>
                <c:pt idx="254407">
                  <c:v>589.39875887329697</c:v>
                </c:pt>
                <c:pt idx="254408">
                  <c:v>589.40107562857099</c:v>
                </c:pt>
                <c:pt idx="254409">
                  <c:v>589.40339238384502</c:v>
                </c:pt>
                <c:pt idx="254410">
                  <c:v>589.40570913911802</c:v>
                </c:pt>
                <c:pt idx="254411">
                  <c:v>589.40802589439204</c:v>
                </c:pt>
                <c:pt idx="254412">
                  <c:v>589.41034264966504</c:v>
                </c:pt>
                <c:pt idx="254413">
                  <c:v>589.41265940493895</c:v>
                </c:pt>
                <c:pt idx="254414">
                  <c:v>589.41497616021195</c:v>
                </c:pt>
                <c:pt idx="254415">
                  <c:v>589.41729291548597</c:v>
                </c:pt>
                <c:pt idx="254416">
                  <c:v>589.41960967076</c:v>
                </c:pt>
                <c:pt idx="254417">
                  <c:v>589.421926426033</c:v>
                </c:pt>
                <c:pt idx="254418">
                  <c:v>589.42424318130702</c:v>
                </c:pt>
                <c:pt idx="254419">
                  <c:v>589.42655993658002</c:v>
                </c:pt>
                <c:pt idx="254420">
                  <c:v>589.42887669185404</c:v>
                </c:pt>
                <c:pt idx="254421">
                  <c:v>589.43119344712704</c:v>
                </c:pt>
                <c:pt idx="254422">
                  <c:v>589.43351020240095</c:v>
                </c:pt>
                <c:pt idx="254423">
                  <c:v>589.43582695767498</c:v>
                </c:pt>
                <c:pt idx="254424">
                  <c:v>589.43814371294798</c:v>
                </c:pt>
                <c:pt idx="254425">
                  <c:v>589.440460468222</c:v>
                </c:pt>
                <c:pt idx="254426">
                  <c:v>589.442777223495</c:v>
                </c:pt>
                <c:pt idx="254427">
                  <c:v>589.44509397876902</c:v>
                </c:pt>
                <c:pt idx="254428">
                  <c:v>589.44741073404202</c:v>
                </c:pt>
                <c:pt idx="254429">
                  <c:v>589.44972748931605</c:v>
                </c:pt>
                <c:pt idx="254430">
                  <c:v>589.45204424458996</c:v>
                </c:pt>
                <c:pt idx="254431">
                  <c:v>589.45436099986296</c:v>
                </c:pt>
                <c:pt idx="254432">
                  <c:v>589.45667775513698</c:v>
                </c:pt>
                <c:pt idx="254433">
                  <c:v>589.45899451040998</c:v>
                </c:pt>
                <c:pt idx="254434">
                  <c:v>589.461311265684</c:v>
                </c:pt>
                <c:pt idx="254435">
                  <c:v>589.463628020957</c:v>
                </c:pt>
                <c:pt idx="254436">
                  <c:v>589.46594477623103</c:v>
                </c:pt>
                <c:pt idx="254437">
                  <c:v>589.46826153150505</c:v>
                </c:pt>
                <c:pt idx="254438">
                  <c:v>589.47057828677805</c:v>
                </c:pt>
                <c:pt idx="254439">
                  <c:v>589.47289504205196</c:v>
                </c:pt>
                <c:pt idx="254440">
                  <c:v>589.47521179732496</c:v>
                </c:pt>
                <c:pt idx="254441">
                  <c:v>589.47752855259898</c:v>
                </c:pt>
                <c:pt idx="254442">
                  <c:v>589.47984530787198</c:v>
                </c:pt>
                <c:pt idx="254443">
                  <c:v>589.48216206314601</c:v>
                </c:pt>
                <c:pt idx="254444">
                  <c:v>589.48447881842003</c:v>
                </c:pt>
                <c:pt idx="254445">
                  <c:v>589.48679557369303</c:v>
                </c:pt>
                <c:pt idx="254446">
                  <c:v>589.48911232896705</c:v>
                </c:pt>
                <c:pt idx="254447">
                  <c:v>589.49142908424005</c:v>
                </c:pt>
                <c:pt idx="254448">
                  <c:v>589.49374583951396</c:v>
                </c:pt>
                <c:pt idx="254449">
                  <c:v>589.49606259478696</c:v>
                </c:pt>
                <c:pt idx="254450">
                  <c:v>589.49837935006099</c:v>
                </c:pt>
                <c:pt idx="254451">
                  <c:v>589.50069610533399</c:v>
                </c:pt>
                <c:pt idx="254452">
                  <c:v>589.50301286060801</c:v>
                </c:pt>
                <c:pt idx="254453">
                  <c:v>589.50532961588203</c:v>
                </c:pt>
                <c:pt idx="254454">
                  <c:v>589.50764637115503</c:v>
                </c:pt>
                <c:pt idx="254455">
                  <c:v>589.50996312642906</c:v>
                </c:pt>
                <c:pt idx="254456">
                  <c:v>589.51227988170206</c:v>
                </c:pt>
                <c:pt idx="254457">
                  <c:v>589.51459663697597</c:v>
                </c:pt>
                <c:pt idx="254458">
                  <c:v>589.51691339224897</c:v>
                </c:pt>
                <c:pt idx="254459">
                  <c:v>589.51923014752299</c:v>
                </c:pt>
                <c:pt idx="254460">
                  <c:v>589.52154690279701</c:v>
                </c:pt>
                <c:pt idx="254461">
                  <c:v>589.52386365807001</c:v>
                </c:pt>
                <c:pt idx="254462">
                  <c:v>589.52618041334404</c:v>
                </c:pt>
                <c:pt idx="254463">
                  <c:v>589.52849716861704</c:v>
                </c:pt>
                <c:pt idx="254464">
                  <c:v>589.53081392389095</c:v>
                </c:pt>
                <c:pt idx="254465">
                  <c:v>589.53313067916395</c:v>
                </c:pt>
                <c:pt idx="254466">
                  <c:v>589.53544743443797</c:v>
                </c:pt>
                <c:pt idx="254467">
                  <c:v>589.53776418971199</c:v>
                </c:pt>
                <c:pt idx="254468">
                  <c:v>589.54008094498499</c:v>
                </c:pt>
                <c:pt idx="254469">
                  <c:v>589.54239770025902</c:v>
                </c:pt>
                <c:pt idx="254470">
                  <c:v>589.54471445553202</c:v>
                </c:pt>
                <c:pt idx="254471">
                  <c:v>589.54703121080604</c:v>
                </c:pt>
                <c:pt idx="254472">
                  <c:v>589.54934796607904</c:v>
                </c:pt>
                <c:pt idx="254473">
                  <c:v>589.55166472135295</c:v>
                </c:pt>
                <c:pt idx="254474">
                  <c:v>589.55398147662697</c:v>
                </c:pt>
                <c:pt idx="254475">
                  <c:v>589.55629823189997</c:v>
                </c:pt>
                <c:pt idx="254476">
                  <c:v>589.558614987174</c:v>
                </c:pt>
                <c:pt idx="254477">
                  <c:v>589.560931742447</c:v>
                </c:pt>
                <c:pt idx="254478">
                  <c:v>589.56324849772102</c:v>
                </c:pt>
                <c:pt idx="254479">
                  <c:v>589.56556525299402</c:v>
                </c:pt>
                <c:pt idx="254480">
                  <c:v>589.56788200826804</c:v>
                </c:pt>
                <c:pt idx="254481">
                  <c:v>589.57019876354195</c:v>
                </c:pt>
                <c:pt idx="254482">
                  <c:v>589.57251551881495</c:v>
                </c:pt>
                <c:pt idx="254483">
                  <c:v>589.57483227408898</c:v>
                </c:pt>
                <c:pt idx="254484">
                  <c:v>589.57714902936198</c:v>
                </c:pt>
                <c:pt idx="254485">
                  <c:v>589.579465784636</c:v>
                </c:pt>
                <c:pt idx="254486">
                  <c:v>589.581782539909</c:v>
                </c:pt>
                <c:pt idx="254487">
                  <c:v>589.58409929518302</c:v>
                </c:pt>
                <c:pt idx="254488">
                  <c:v>589.58641605045705</c:v>
                </c:pt>
                <c:pt idx="254489">
                  <c:v>589.58873280573005</c:v>
                </c:pt>
                <c:pt idx="254490">
                  <c:v>589.59104956100396</c:v>
                </c:pt>
                <c:pt idx="254491">
                  <c:v>589.59336631627696</c:v>
                </c:pt>
                <c:pt idx="254492">
                  <c:v>589.59568307155098</c:v>
                </c:pt>
                <c:pt idx="254493">
                  <c:v>589.59799982682398</c:v>
                </c:pt>
                <c:pt idx="254494">
                  <c:v>589.600316582098</c:v>
                </c:pt>
                <c:pt idx="254495">
                  <c:v>589.60263333737203</c:v>
                </c:pt>
                <c:pt idx="254496">
                  <c:v>589.60495009264503</c:v>
                </c:pt>
                <c:pt idx="254497">
                  <c:v>589.60726684791905</c:v>
                </c:pt>
                <c:pt idx="254498">
                  <c:v>589.60958360319205</c:v>
                </c:pt>
                <c:pt idx="254499">
                  <c:v>589.61190035846596</c:v>
                </c:pt>
                <c:pt idx="254500">
                  <c:v>589.61421711373896</c:v>
                </c:pt>
                <c:pt idx="254501">
                  <c:v>589.61653386901298</c:v>
                </c:pt>
                <c:pt idx="254502">
                  <c:v>589.61885062428598</c:v>
                </c:pt>
                <c:pt idx="254503">
                  <c:v>589.62116737956001</c:v>
                </c:pt>
                <c:pt idx="254504">
                  <c:v>589.62348413483403</c:v>
                </c:pt>
                <c:pt idx="254505">
                  <c:v>589.62580089010703</c:v>
                </c:pt>
                <c:pt idx="254506">
                  <c:v>589.62811764538105</c:v>
                </c:pt>
                <c:pt idx="254507">
                  <c:v>589.63043440065405</c:v>
                </c:pt>
                <c:pt idx="254508">
                  <c:v>589.63275115592796</c:v>
                </c:pt>
                <c:pt idx="254509">
                  <c:v>589.63506791120096</c:v>
                </c:pt>
                <c:pt idx="254510">
                  <c:v>589.63738466647499</c:v>
                </c:pt>
                <c:pt idx="254511">
                  <c:v>589.63970142174901</c:v>
                </c:pt>
                <c:pt idx="254512">
                  <c:v>589.64201817702201</c:v>
                </c:pt>
                <c:pt idx="254513">
                  <c:v>589.64433493229603</c:v>
                </c:pt>
                <c:pt idx="254514">
                  <c:v>589.64665168756903</c:v>
                </c:pt>
                <c:pt idx="254515">
                  <c:v>589.64896844284306</c:v>
                </c:pt>
                <c:pt idx="254516">
                  <c:v>589.65128519811606</c:v>
                </c:pt>
                <c:pt idx="254517">
                  <c:v>589.65360195338997</c:v>
                </c:pt>
                <c:pt idx="254518">
                  <c:v>589.65591870866399</c:v>
                </c:pt>
                <c:pt idx="254519">
                  <c:v>589.65823546393699</c:v>
                </c:pt>
                <c:pt idx="254520">
                  <c:v>589.66055221921101</c:v>
                </c:pt>
                <c:pt idx="254521">
                  <c:v>589.66286897448401</c:v>
                </c:pt>
                <c:pt idx="254522">
                  <c:v>589.66518572975804</c:v>
                </c:pt>
                <c:pt idx="254523">
                  <c:v>589.66750248503104</c:v>
                </c:pt>
                <c:pt idx="254524">
                  <c:v>589.66981924030495</c:v>
                </c:pt>
                <c:pt idx="254525">
                  <c:v>589.67213599557897</c:v>
                </c:pt>
                <c:pt idx="254526">
                  <c:v>589.67445275085197</c:v>
                </c:pt>
                <c:pt idx="254527">
                  <c:v>589.67676950612599</c:v>
                </c:pt>
                <c:pt idx="254528">
                  <c:v>589.67908626139899</c:v>
                </c:pt>
                <c:pt idx="254529">
                  <c:v>589.68140301667302</c:v>
                </c:pt>
                <c:pt idx="254530">
                  <c:v>589.68371977194602</c:v>
                </c:pt>
                <c:pt idx="254531">
                  <c:v>589.68603652722004</c:v>
                </c:pt>
                <c:pt idx="254532">
                  <c:v>589.68835328249395</c:v>
                </c:pt>
                <c:pt idx="254533">
                  <c:v>589.69067003776695</c:v>
                </c:pt>
                <c:pt idx="254534">
                  <c:v>589.69298679304097</c:v>
                </c:pt>
                <c:pt idx="254535">
                  <c:v>589.69530354831397</c:v>
                </c:pt>
                <c:pt idx="254536">
                  <c:v>589.697620303588</c:v>
                </c:pt>
                <c:pt idx="254537">
                  <c:v>589.699937058861</c:v>
                </c:pt>
                <c:pt idx="254538">
                  <c:v>589.70225381413502</c:v>
                </c:pt>
                <c:pt idx="254539">
                  <c:v>589.70457056940904</c:v>
                </c:pt>
                <c:pt idx="254540">
                  <c:v>589.70688732468204</c:v>
                </c:pt>
                <c:pt idx="254541">
                  <c:v>589.70920407995595</c:v>
                </c:pt>
                <c:pt idx="254542">
                  <c:v>589.71152083522895</c:v>
                </c:pt>
                <c:pt idx="254543">
                  <c:v>589.71383759050298</c:v>
                </c:pt>
                <c:pt idx="254544">
                  <c:v>589.71615434577598</c:v>
                </c:pt>
                <c:pt idx="254545">
                  <c:v>589.71847110105</c:v>
                </c:pt>
                <c:pt idx="254546">
                  <c:v>589.72078785632402</c:v>
                </c:pt>
                <c:pt idx="254547">
                  <c:v>589.72310461159702</c:v>
                </c:pt>
                <c:pt idx="254548">
                  <c:v>589.72542136687105</c:v>
                </c:pt>
                <c:pt idx="254549">
                  <c:v>589.72773812214405</c:v>
                </c:pt>
                <c:pt idx="254550">
                  <c:v>589.73005487741796</c:v>
                </c:pt>
                <c:pt idx="254551">
                  <c:v>589.73237163269096</c:v>
                </c:pt>
                <c:pt idx="254552">
                  <c:v>589.73468838796498</c:v>
                </c:pt>
                <c:pt idx="254553">
                  <c:v>589.73700514323798</c:v>
                </c:pt>
                <c:pt idx="254554">
                  <c:v>589.739321898512</c:v>
                </c:pt>
                <c:pt idx="254555">
                  <c:v>589.74163865378603</c:v>
                </c:pt>
                <c:pt idx="254556">
                  <c:v>589.74395540905903</c:v>
                </c:pt>
                <c:pt idx="254557">
                  <c:v>589.74627216433305</c:v>
                </c:pt>
                <c:pt idx="254558">
                  <c:v>589.74858891960605</c:v>
                </c:pt>
                <c:pt idx="254559">
                  <c:v>589.75090567487996</c:v>
                </c:pt>
                <c:pt idx="254560">
                  <c:v>589.75322243015296</c:v>
                </c:pt>
                <c:pt idx="254561">
                  <c:v>589.75553918542698</c:v>
                </c:pt>
                <c:pt idx="254562">
                  <c:v>589.75785594070101</c:v>
                </c:pt>
                <c:pt idx="254563">
                  <c:v>589.76017269597401</c:v>
                </c:pt>
                <c:pt idx="254564">
                  <c:v>589.76248945124803</c:v>
                </c:pt>
                <c:pt idx="254565">
                  <c:v>589.76480620652103</c:v>
                </c:pt>
                <c:pt idx="254566">
                  <c:v>589.76712296179505</c:v>
                </c:pt>
                <c:pt idx="254567">
                  <c:v>589.76943971706805</c:v>
                </c:pt>
                <c:pt idx="254568">
                  <c:v>589.77175647234196</c:v>
                </c:pt>
                <c:pt idx="254569">
                  <c:v>589.77407322761599</c:v>
                </c:pt>
                <c:pt idx="254570">
                  <c:v>589.77638998288899</c:v>
                </c:pt>
                <c:pt idx="254571">
                  <c:v>589.77870673816301</c:v>
                </c:pt>
                <c:pt idx="254572">
                  <c:v>589.78102349343601</c:v>
                </c:pt>
                <c:pt idx="254573">
                  <c:v>589.78334024871003</c:v>
                </c:pt>
                <c:pt idx="254574">
                  <c:v>589.78565700398303</c:v>
                </c:pt>
                <c:pt idx="254575">
                  <c:v>589.78797375925706</c:v>
                </c:pt>
                <c:pt idx="254576">
                  <c:v>589.79029051453097</c:v>
                </c:pt>
                <c:pt idx="254577">
                  <c:v>589.79260726980397</c:v>
                </c:pt>
                <c:pt idx="254578">
                  <c:v>589.79492402507799</c:v>
                </c:pt>
                <c:pt idx="254579">
                  <c:v>589.79724078035099</c:v>
                </c:pt>
                <c:pt idx="254580">
                  <c:v>589.79955753562501</c:v>
                </c:pt>
                <c:pt idx="254581">
                  <c:v>589.80187429089801</c:v>
                </c:pt>
                <c:pt idx="254582">
                  <c:v>589.80419104617204</c:v>
                </c:pt>
                <c:pt idx="254583">
                  <c:v>589.80650780144595</c:v>
                </c:pt>
                <c:pt idx="254584">
                  <c:v>589.80882455671895</c:v>
                </c:pt>
                <c:pt idx="254585">
                  <c:v>589.81114131199297</c:v>
                </c:pt>
                <c:pt idx="254586">
                  <c:v>589.81345806726597</c:v>
                </c:pt>
                <c:pt idx="254587">
                  <c:v>589.81577482253999</c:v>
                </c:pt>
                <c:pt idx="254588">
                  <c:v>589.81809157781299</c:v>
                </c:pt>
                <c:pt idx="254589">
                  <c:v>589.82040833308702</c:v>
                </c:pt>
                <c:pt idx="254590">
                  <c:v>589.82272508836104</c:v>
                </c:pt>
                <c:pt idx="254591">
                  <c:v>589.82504184363404</c:v>
                </c:pt>
                <c:pt idx="254592">
                  <c:v>589.82735859890795</c:v>
                </c:pt>
                <c:pt idx="254593">
                  <c:v>589.82967535418095</c:v>
                </c:pt>
                <c:pt idx="254594">
                  <c:v>589.83199210945497</c:v>
                </c:pt>
                <c:pt idx="254595">
                  <c:v>589.83430886472797</c:v>
                </c:pt>
                <c:pt idx="254596">
                  <c:v>589.836625620002</c:v>
                </c:pt>
                <c:pt idx="254597">
                  <c:v>589.83894237527602</c:v>
                </c:pt>
                <c:pt idx="254598">
                  <c:v>589.84125913054902</c:v>
                </c:pt>
                <c:pt idx="254599">
                  <c:v>589.84357588582304</c:v>
                </c:pt>
                <c:pt idx="254600">
                  <c:v>589.84589264109604</c:v>
                </c:pt>
                <c:pt idx="254601">
                  <c:v>589.84820939636995</c:v>
                </c:pt>
                <c:pt idx="254602">
                  <c:v>589.85052615164295</c:v>
                </c:pt>
                <c:pt idx="254603">
                  <c:v>589.85284290691698</c:v>
                </c:pt>
                <c:pt idx="254604">
                  <c:v>589.85515966218998</c:v>
                </c:pt>
                <c:pt idx="254605">
                  <c:v>589.857476417464</c:v>
                </c:pt>
                <c:pt idx="254606">
                  <c:v>589.85979317273802</c:v>
                </c:pt>
                <c:pt idx="254607">
                  <c:v>589.86210992801102</c:v>
                </c:pt>
                <c:pt idx="254608">
                  <c:v>589.86442668328505</c:v>
                </c:pt>
                <c:pt idx="254609">
                  <c:v>589.86674343855805</c:v>
                </c:pt>
                <c:pt idx="254610">
                  <c:v>589.86906019383196</c:v>
                </c:pt>
                <c:pt idx="254611">
                  <c:v>589.87137694910496</c:v>
                </c:pt>
                <c:pt idx="254612">
                  <c:v>589.87369370437898</c:v>
                </c:pt>
                <c:pt idx="254613">
                  <c:v>589.876010459653</c:v>
                </c:pt>
                <c:pt idx="254614">
                  <c:v>589.878327214926</c:v>
                </c:pt>
                <c:pt idx="254615">
                  <c:v>589.88064397020003</c:v>
                </c:pt>
                <c:pt idx="254616">
                  <c:v>589.88296072547303</c:v>
                </c:pt>
                <c:pt idx="254617">
                  <c:v>589.88527748074705</c:v>
                </c:pt>
                <c:pt idx="254618">
                  <c:v>589.88759423602005</c:v>
                </c:pt>
                <c:pt idx="254619">
                  <c:v>589.88991099129396</c:v>
                </c:pt>
                <c:pt idx="254620">
                  <c:v>589.89222774656798</c:v>
                </c:pt>
                <c:pt idx="254621">
                  <c:v>589.89454450184098</c:v>
                </c:pt>
                <c:pt idx="254622">
                  <c:v>589.89686125711501</c:v>
                </c:pt>
                <c:pt idx="254623">
                  <c:v>589.89917801238801</c:v>
                </c:pt>
                <c:pt idx="254624">
                  <c:v>589.90149476766203</c:v>
                </c:pt>
                <c:pt idx="254625">
                  <c:v>589.90381152293503</c:v>
                </c:pt>
                <c:pt idx="254626">
                  <c:v>589.90612827820905</c:v>
                </c:pt>
                <c:pt idx="254627">
                  <c:v>589.90844503348296</c:v>
                </c:pt>
                <c:pt idx="254628">
                  <c:v>589.91076178875596</c:v>
                </c:pt>
                <c:pt idx="254629">
                  <c:v>589.91307854402999</c:v>
                </c:pt>
                <c:pt idx="254630">
                  <c:v>589.91539529930299</c:v>
                </c:pt>
                <c:pt idx="254631">
                  <c:v>589.91771205457701</c:v>
                </c:pt>
                <c:pt idx="254632">
                  <c:v>589.92002880985001</c:v>
                </c:pt>
                <c:pt idx="254633">
                  <c:v>589.92234556512403</c:v>
                </c:pt>
                <c:pt idx="254634">
                  <c:v>589.92466232039806</c:v>
                </c:pt>
                <c:pt idx="254635">
                  <c:v>589.92697907567106</c:v>
                </c:pt>
                <c:pt idx="254636">
                  <c:v>589.92929583094497</c:v>
                </c:pt>
                <c:pt idx="254637">
                  <c:v>589.93161258621797</c:v>
                </c:pt>
                <c:pt idx="254638">
                  <c:v>589.93392934149199</c:v>
                </c:pt>
                <c:pt idx="254639">
                  <c:v>589.93624609676499</c:v>
                </c:pt>
                <c:pt idx="254640">
                  <c:v>589.93856285203901</c:v>
                </c:pt>
                <c:pt idx="254641">
                  <c:v>589.94087960731304</c:v>
                </c:pt>
                <c:pt idx="254642">
                  <c:v>589.94319636258604</c:v>
                </c:pt>
                <c:pt idx="254643">
                  <c:v>589.94551311785995</c:v>
                </c:pt>
                <c:pt idx="254644">
                  <c:v>589.94782987313295</c:v>
                </c:pt>
                <c:pt idx="254645">
                  <c:v>589.95014662840697</c:v>
                </c:pt>
                <c:pt idx="254646">
                  <c:v>589.95246338367997</c:v>
                </c:pt>
                <c:pt idx="254647">
                  <c:v>589.95478013895399</c:v>
                </c:pt>
                <c:pt idx="254648">
                  <c:v>589.95709689422699</c:v>
                </c:pt>
                <c:pt idx="254649">
                  <c:v>589.95941364950102</c:v>
                </c:pt>
                <c:pt idx="254650">
                  <c:v>589.96173040477504</c:v>
                </c:pt>
                <c:pt idx="254651">
                  <c:v>589.96404716004804</c:v>
                </c:pt>
                <c:pt idx="254652">
                  <c:v>589.96636391532195</c:v>
                </c:pt>
                <c:pt idx="254653">
                  <c:v>589.96868067059495</c:v>
                </c:pt>
                <c:pt idx="254654">
                  <c:v>589.97099742586897</c:v>
                </c:pt>
                <c:pt idx="254655">
                  <c:v>589.97331418114197</c:v>
                </c:pt>
                <c:pt idx="254656">
                  <c:v>589.975630936416</c:v>
                </c:pt>
                <c:pt idx="254657">
                  <c:v>589.97794769169002</c:v>
                </c:pt>
                <c:pt idx="254658">
                  <c:v>589.98026444696302</c:v>
                </c:pt>
                <c:pt idx="254659">
                  <c:v>589.98258120223704</c:v>
                </c:pt>
                <c:pt idx="254660">
                  <c:v>589.98489795751004</c:v>
                </c:pt>
                <c:pt idx="254661">
                  <c:v>589.98721471278395</c:v>
                </c:pt>
                <c:pt idx="254662">
                  <c:v>589.98953146805695</c:v>
                </c:pt>
                <c:pt idx="254663">
                  <c:v>589.99184822333098</c:v>
                </c:pt>
                <c:pt idx="254664">
                  <c:v>589.994164978605</c:v>
                </c:pt>
                <c:pt idx="254665">
                  <c:v>589.996481733878</c:v>
                </c:pt>
                <c:pt idx="254666">
                  <c:v>589.99879848915202</c:v>
                </c:pt>
                <c:pt idx="254667">
                  <c:v>590.00111524442502</c:v>
                </c:pt>
                <c:pt idx="254668">
                  <c:v>590.00343199969905</c:v>
                </c:pt>
                <c:pt idx="254669">
                  <c:v>590.00574875497205</c:v>
                </c:pt>
                <c:pt idx="254670">
                  <c:v>590.00806551024596</c:v>
                </c:pt>
                <c:pt idx="254671">
                  <c:v>590.01038226551998</c:v>
                </c:pt>
                <c:pt idx="254672">
                  <c:v>590.01269902079298</c:v>
                </c:pt>
                <c:pt idx="254673">
                  <c:v>590.015015776067</c:v>
                </c:pt>
                <c:pt idx="254674">
                  <c:v>590.01733253134</c:v>
                </c:pt>
                <c:pt idx="254675">
                  <c:v>590.01964928661403</c:v>
                </c:pt>
                <c:pt idx="254676">
                  <c:v>590.02196604188703</c:v>
                </c:pt>
                <c:pt idx="254677">
                  <c:v>590.02428279716105</c:v>
                </c:pt>
                <c:pt idx="254678">
                  <c:v>590.02659955243496</c:v>
                </c:pt>
                <c:pt idx="254679">
                  <c:v>590.02891630770796</c:v>
                </c:pt>
                <c:pt idx="254680">
                  <c:v>590.03123306298198</c:v>
                </c:pt>
                <c:pt idx="254681">
                  <c:v>590.03354981825498</c:v>
                </c:pt>
                <c:pt idx="254682">
                  <c:v>590.03586657352901</c:v>
                </c:pt>
                <c:pt idx="254683">
                  <c:v>590.03818332880201</c:v>
                </c:pt>
                <c:pt idx="254684">
                  <c:v>590.04050008407603</c:v>
                </c:pt>
                <c:pt idx="254685">
                  <c:v>590.04281683935005</c:v>
                </c:pt>
                <c:pt idx="254686">
                  <c:v>590.04513359462305</c:v>
                </c:pt>
                <c:pt idx="254687">
                  <c:v>590.04745034989696</c:v>
                </c:pt>
                <c:pt idx="254688">
                  <c:v>590.04976710516996</c:v>
                </c:pt>
                <c:pt idx="254689">
                  <c:v>590.05208386044399</c:v>
                </c:pt>
                <c:pt idx="254690">
                  <c:v>590.05440061571699</c:v>
                </c:pt>
                <c:pt idx="254691">
                  <c:v>590.05671737099101</c:v>
                </c:pt>
                <c:pt idx="254692">
                  <c:v>590.05903412626503</c:v>
                </c:pt>
                <c:pt idx="254693">
                  <c:v>590.06135088153803</c:v>
                </c:pt>
                <c:pt idx="254694">
                  <c:v>590.06366763681206</c:v>
                </c:pt>
                <c:pt idx="254695">
                  <c:v>590.06598439208506</c:v>
                </c:pt>
                <c:pt idx="254696">
                  <c:v>590.06830114735897</c:v>
                </c:pt>
                <c:pt idx="254697">
                  <c:v>590.07061790263197</c:v>
                </c:pt>
                <c:pt idx="254698">
                  <c:v>590.07293465790599</c:v>
                </c:pt>
                <c:pt idx="254699">
                  <c:v>590.07525141317899</c:v>
                </c:pt>
                <c:pt idx="254700">
                  <c:v>590.07756816845301</c:v>
                </c:pt>
                <c:pt idx="254701">
                  <c:v>590.07988492372704</c:v>
                </c:pt>
                <c:pt idx="254702">
                  <c:v>590.08220167900004</c:v>
                </c:pt>
                <c:pt idx="254703">
                  <c:v>590.08451843427395</c:v>
                </c:pt>
                <c:pt idx="254704">
                  <c:v>590.08683518954695</c:v>
                </c:pt>
                <c:pt idx="254705">
                  <c:v>590.08915194482097</c:v>
                </c:pt>
                <c:pt idx="254706">
                  <c:v>590.09146870009397</c:v>
                </c:pt>
                <c:pt idx="254707">
                  <c:v>590.09378545536799</c:v>
                </c:pt>
                <c:pt idx="254708">
                  <c:v>590.09610221064202</c:v>
                </c:pt>
                <c:pt idx="254709">
                  <c:v>590.09841896591502</c:v>
                </c:pt>
                <c:pt idx="254710">
                  <c:v>590.10073572118904</c:v>
                </c:pt>
                <c:pt idx="254711">
                  <c:v>590.10305247646204</c:v>
                </c:pt>
                <c:pt idx="254712">
                  <c:v>590.10536923173595</c:v>
                </c:pt>
                <c:pt idx="254713">
                  <c:v>590.10768598700895</c:v>
                </c:pt>
                <c:pt idx="254714">
                  <c:v>590.11000274228297</c:v>
                </c:pt>
                <c:pt idx="254715">
                  <c:v>590.112319497557</c:v>
                </c:pt>
                <c:pt idx="254716">
                  <c:v>590.11463625283</c:v>
                </c:pt>
                <c:pt idx="254717">
                  <c:v>590.11695300810402</c:v>
                </c:pt>
                <c:pt idx="254718">
                  <c:v>590.11926976337702</c:v>
                </c:pt>
                <c:pt idx="254719">
                  <c:v>590.12158651865104</c:v>
                </c:pt>
                <c:pt idx="254720">
                  <c:v>590.12390327392404</c:v>
                </c:pt>
                <c:pt idx="254721">
                  <c:v>590.12622002919795</c:v>
                </c:pt>
                <c:pt idx="254722">
                  <c:v>590.12853678447198</c:v>
                </c:pt>
                <c:pt idx="254723">
                  <c:v>590.13085353974498</c:v>
                </c:pt>
                <c:pt idx="254724">
                  <c:v>590.133170295019</c:v>
                </c:pt>
                <c:pt idx="254725">
                  <c:v>590.135487050292</c:v>
                </c:pt>
                <c:pt idx="254726">
                  <c:v>590.13780380556602</c:v>
                </c:pt>
                <c:pt idx="254727">
                  <c:v>590.14012056083902</c:v>
                </c:pt>
                <c:pt idx="254728">
                  <c:v>590.14243731611305</c:v>
                </c:pt>
                <c:pt idx="254729">
                  <c:v>590.14475407138696</c:v>
                </c:pt>
                <c:pt idx="254730">
                  <c:v>590.14707082665996</c:v>
                </c:pt>
                <c:pt idx="254731">
                  <c:v>590.14938758193398</c:v>
                </c:pt>
                <c:pt idx="254732">
                  <c:v>590.15170433720698</c:v>
                </c:pt>
                <c:pt idx="254733">
                  <c:v>590.154021092481</c:v>
                </c:pt>
                <c:pt idx="254734">
                  <c:v>590.156337847754</c:v>
                </c:pt>
                <c:pt idx="254735">
                  <c:v>590.15865460302803</c:v>
                </c:pt>
                <c:pt idx="254736">
                  <c:v>590.16097135830205</c:v>
                </c:pt>
                <c:pt idx="254737">
                  <c:v>590.16328811357505</c:v>
                </c:pt>
                <c:pt idx="254738">
                  <c:v>590.16560486884896</c:v>
                </c:pt>
                <c:pt idx="254739">
                  <c:v>590.16792162412196</c:v>
                </c:pt>
                <c:pt idx="254740">
                  <c:v>590.17023837939598</c:v>
                </c:pt>
                <c:pt idx="254741">
                  <c:v>590.17255513466898</c:v>
                </c:pt>
                <c:pt idx="254742">
                  <c:v>590.17487188994301</c:v>
                </c:pt>
                <c:pt idx="254743">
                  <c:v>590.17718864521703</c:v>
                </c:pt>
                <c:pt idx="254744">
                  <c:v>590.17950540049003</c:v>
                </c:pt>
                <c:pt idx="254745">
                  <c:v>590.18182215576405</c:v>
                </c:pt>
                <c:pt idx="254746">
                  <c:v>590.18413891103705</c:v>
                </c:pt>
                <c:pt idx="254747">
                  <c:v>590.18645566631096</c:v>
                </c:pt>
                <c:pt idx="254748">
                  <c:v>590.18877242158396</c:v>
                </c:pt>
                <c:pt idx="254749">
                  <c:v>590.19108917685799</c:v>
                </c:pt>
                <c:pt idx="254750">
                  <c:v>590.19340593213099</c:v>
                </c:pt>
                <c:pt idx="254751">
                  <c:v>590.19572268740501</c:v>
                </c:pt>
                <c:pt idx="254752">
                  <c:v>590.19803944267903</c:v>
                </c:pt>
                <c:pt idx="254753">
                  <c:v>590.20035619795203</c:v>
                </c:pt>
                <c:pt idx="254754">
                  <c:v>590.20267295322606</c:v>
                </c:pt>
                <c:pt idx="254755">
                  <c:v>590.20498970849906</c:v>
                </c:pt>
                <c:pt idx="254756">
                  <c:v>590.20730646377297</c:v>
                </c:pt>
                <c:pt idx="254757">
                  <c:v>590.20962321904597</c:v>
                </c:pt>
                <c:pt idx="254758">
                  <c:v>590.21193997431999</c:v>
                </c:pt>
                <c:pt idx="254759">
                  <c:v>590.21425672959401</c:v>
                </c:pt>
                <c:pt idx="254760">
                  <c:v>590.21657348486701</c:v>
                </c:pt>
                <c:pt idx="254761">
                  <c:v>590.21889024014104</c:v>
                </c:pt>
                <c:pt idx="254762">
                  <c:v>590.22120699541404</c:v>
                </c:pt>
                <c:pt idx="254763">
                  <c:v>590.22352375068795</c:v>
                </c:pt>
                <c:pt idx="254764">
                  <c:v>590.22584050596095</c:v>
                </c:pt>
                <c:pt idx="254765">
                  <c:v>590.22815726123497</c:v>
                </c:pt>
                <c:pt idx="254766">
                  <c:v>590.23047401650899</c:v>
                </c:pt>
                <c:pt idx="254767">
                  <c:v>590.23279077178199</c:v>
                </c:pt>
                <c:pt idx="254768">
                  <c:v>590.23510752705602</c:v>
                </c:pt>
                <c:pt idx="254769">
                  <c:v>590.23742428232902</c:v>
                </c:pt>
                <c:pt idx="254770">
                  <c:v>590.23974103760304</c:v>
                </c:pt>
                <c:pt idx="254771">
                  <c:v>590.24205779287604</c:v>
                </c:pt>
                <c:pt idx="254772">
                  <c:v>590.24437454814995</c:v>
                </c:pt>
                <c:pt idx="254773">
                  <c:v>590.24669130342397</c:v>
                </c:pt>
                <c:pt idx="254774">
                  <c:v>590.24900805869697</c:v>
                </c:pt>
                <c:pt idx="254775">
                  <c:v>590.251324813971</c:v>
                </c:pt>
                <c:pt idx="254776">
                  <c:v>590.253641569244</c:v>
                </c:pt>
                <c:pt idx="254777">
                  <c:v>590.25595832451802</c:v>
                </c:pt>
                <c:pt idx="254778">
                  <c:v>590.25827507979102</c:v>
                </c:pt>
                <c:pt idx="254779">
                  <c:v>590.26059183506504</c:v>
                </c:pt>
                <c:pt idx="254780">
                  <c:v>590.26290859033895</c:v>
                </c:pt>
                <c:pt idx="254781">
                  <c:v>590.26522534561195</c:v>
                </c:pt>
                <c:pt idx="254782">
                  <c:v>590.26754210088598</c:v>
                </c:pt>
                <c:pt idx="254783">
                  <c:v>590.26985885615898</c:v>
                </c:pt>
                <c:pt idx="254784">
                  <c:v>590.272175611433</c:v>
                </c:pt>
                <c:pt idx="254785">
                  <c:v>590.274492366706</c:v>
                </c:pt>
                <c:pt idx="254786">
                  <c:v>590.27680912198002</c:v>
                </c:pt>
                <c:pt idx="254787">
                  <c:v>590.27912587725405</c:v>
                </c:pt>
                <c:pt idx="254788">
                  <c:v>590.28144263252705</c:v>
                </c:pt>
                <c:pt idx="254789">
                  <c:v>590.28375938780096</c:v>
                </c:pt>
                <c:pt idx="254790">
                  <c:v>590.28607614307396</c:v>
                </c:pt>
                <c:pt idx="254791">
                  <c:v>590.28839289834798</c:v>
                </c:pt>
                <c:pt idx="254792">
                  <c:v>590.29070965362098</c:v>
                </c:pt>
                <c:pt idx="254793">
                  <c:v>590.293026408895</c:v>
                </c:pt>
                <c:pt idx="254794">
                  <c:v>590.29534316416903</c:v>
                </c:pt>
                <c:pt idx="254795">
                  <c:v>590.29765991944203</c:v>
                </c:pt>
                <c:pt idx="254796">
                  <c:v>590.29997667471605</c:v>
                </c:pt>
                <c:pt idx="254797">
                  <c:v>590.30229342998905</c:v>
                </c:pt>
                <c:pt idx="254798">
                  <c:v>590.30461018526296</c:v>
                </c:pt>
                <c:pt idx="254799">
                  <c:v>590.30692694053596</c:v>
                </c:pt>
                <c:pt idx="254800">
                  <c:v>590.30924369580998</c:v>
                </c:pt>
                <c:pt idx="254801">
                  <c:v>590.31156045108298</c:v>
                </c:pt>
                <c:pt idx="254802">
                  <c:v>590.31387720635701</c:v>
                </c:pt>
                <c:pt idx="254803">
                  <c:v>590.31619396163103</c:v>
                </c:pt>
                <c:pt idx="254804">
                  <c:v>590.31851071690403</c:v>
                </c:pt>
                <c:pt idx="254805">
                  <c:v>590.32082747217805</c:v>
                </c:pt>
                <c:pt idx="254806">
                  <c:v>590.32314422745105</c:v>
                </c:pt>
                <c:pt idx="254807">
                  <c:v>590.32546098272496</c:v>
                </c:pt>
                <c:pt idx="254808">
                  <c:v>590.32777773799796</c:v>
                </c:pt>
                <c:pt idx="254809">
                  <c:v>590.33009449327199</c:v>
                </c:pt>
                <c:pt idx="254810">
                  <c:v>590.33241124854601</c:v>
                </c:pt>
                <c:pt idx="254811">
                  <c:v>590.33472800381901</c:v>
                </c:pt>
                <c:pt idx="254812">
                  <c:v>590.33704475909303</c:v>
                </c:pt>
                <c:pt idx="254813">
                  <c:v>590.33936151436603</c:v>
                </c:pt>
                <c:pt idx="254814">
                  <c:v>590.34167826964006</c:v>
                </c:pt>
                <c:pt idx="254815">
                  <c:v>590.34399502491306</c:v>
                </c:pt>
                <c:pt idx="254816">
                  <c:v>590.34631178018697</c:v>
                </c:pt>
                <c:pt idx="254817">
                  <c:v>590.34862853546099</c:v>
                </c:pt>
                <c:pt idx="254818">
                  <c:v>590.35094529073399</c:v>
                </c:pt>
                <c:pt idx="254819">
                  <c:v>590.35326204600801</c:v>
                </c:pt>
                <c:pt idx="254820">
                  <c:v>590.35557880128101</c:v>
                </c:pt>
                <c:pt idx="254821">
                  <c:v>590.35789555655504</c:v>
                </c:pt>
                <c:pt idx="254822">
                  <c:v>590.36021231182804</c:v>
                </c:pt>
                <c:pt idx="254823">
                  <c:v>590.36252906710195</c:v>
                </c:pt>
                <c:pt idx="254824">
                  <c:v>590.36484582237597</c:v>
                </c:pt>
                <c:pt idx="254825">
                  <c:v>590.36716257764897</c:v>
                </c:pt>
                <c:pt idx="254826">
                  <c:v>590.36947933292299</c:v>
                </c:pt>
                <c:pt idx="254827">
                  <c:v>590.37179608819599</c:v>
                </c:pt>
                <c:pt idx="254828">
                  <c:v>590.37411284347002</c:v>
                </c:pt>
                <c:pt idx="254829">
                  <c:v>590.37642959874302</c:v>
                </c:pt>
                <c:pt idx="254830">
                  <c:v>590.37874635401704</c:v>
                </c:pt>
                <c:pt idx="254831">
                  <c:v>590.38106310929095</c:v>
                </c:pt>
                <c:pt idx="254832">
                  <c:v>590.38337986456395</c:v>
                </c:pt>
                <c:pt idx="254833">
                  <c:v>590.38569661983797</c:v>
                </c:pt>
                <c:pt idx="254834">
                  <c:v>590.38801337511097</c:v>
                </c:pt>
                <c:pt idx="254835">
                  <c:v>590.390330130385</c:v>
                </c:pt>
                <c:pt idx="254836">
                  <c:v>590.392646885658</c:v>
                </c:pt>
                <c:pt idx="254837">
                  <c:v>590.39496364093202</c:v>
                </c:pt>
                <c:pt idx="254838">
                  <c:v>590.39728039620604</c:v>
                </c:pt>
                <c:pt idx="254839">
                  <c:v>590.39959715147904</c:v>
                </c:pt>
                <c:pt idx="254840">
                  <c:v>590.40191390675295</c:v>
                </c:pt>
                <c:pt idx="254841">
                  <c:v>590.40423066202595</c:v>
                </c:pt>
                <c:pt idx="254842">
                  <c:v>590.40654741729998</c:v>
                </c:pt>
                <c:pt idx="254843">
                  <c:v>590.40886417257298</c:v>
                </c:pt>
                <c:pt idx="254844">
                  <c:v>590.411180927847</c:v>
                </c:pt>
                <c:pt idx="254845">
                  <c:v>590.41349768312102</c:v>
                </c:pt>
                <c:pt idx="254846">
                  <c:v>590.41581443839402</c:v>
                </c:pt>
                <c:pt idx="254847">
                  <c:v>590.41813119366805</c:v>
                </c:pt>
                <c:pt idx="254848">
                  <c:v>590.42044794894105</c:v>
                </c:pt>
                <c:pt idx="254849">
                  <c:v>590.42276470421496</c:v>
                </c:pt>
                <c:pt idx="254850">
                  <c:v>590.42508145948796</c:v>
                </c:pt>
                <c:pt idx="254851">
                  <c:v>590.42739821476198</c:v>
                </c:pt>
                <c:pt idx="254852">
                  <c:v>590.42971497003498</c:v>
                </c:pt>
                <c:pt idx="254853">
                  <c:v>590.432031725309</c:v>
                </c:pt>
                <c:pt idx="254854">
                  <c:v>590.43434848058303</c:v>
                </c:pt>
                <c:pt idx="254855">
                  <c:v>590.43666523585603</c:v>
                </c:pt>
                <c:pt idx="254856">
                  <c:v>590.43898199113005</c:v>
                </c:pt>
                <c:pt idx="254857">
                  <c:v>590.44129874640305</c:v>
                </c:pt>
                <c:pt idx="254858">
                  <c:v>590.44361550167696</c:v>
                </c:pt>
                <c:pt idx="254859">
                  <c:v>590.44593225694996</c:v>
                </c:pt>
                <c:pt idx="254860">
                  <c:v>590.44824901222398</c:v>
                </c:pt>
                <c:pt idx="254861">
                  <c:v>590.45056576749801</c:v>
                </c:pt>
                <c:pt idx="254862">
                  <c:v>590.45288252277101</c:v>
                </c:pt>
                <c:pt idx="254863">
                  <c:v>590.45519927804503</c:v>
                </c:pt>
                <c:pt idx="254864">
                  <c:v>590.45751603331803</c:v>
                </c:pt>
                <c:pt idx="254865">
                  <c:v>590.45983278859205</c:v>
                </c:pt>
                <c:pt idx="254866">
                  <c:v>590.46214954386505</c:v>
                </c:pt>
                <c:pt idx="254867">
                  <c:v>590.46446629913896</c:v>
                </c:pt>
                <c:pt idx="254868">
                  <c:v>590.46678305441299</c:v>
                </c:pt>
                <c:pt idx="254869">
                  <c:v>590.46909980968599</c:v>
                </c:pt>
                <c:pt idx="254870">
                  <c:v>590.47141656496001</c:v>
                </c:pt>
                <c:pt idx="254871">
                  <c:v>590.47373332023301</c:v>
                </c:pt>
                <c:pt idx="254872">
                  <c:v>590.47605007550703</c:v>
                </c:pt>
                <c:pt idx="254873">
                  <c:v>590.47836683078003</c:v>
                </c:pt>
                <c:pt idx="254874">
                  <c:v>590.48068358605406</c:v>
                </c:pt>
                <c:pt idx="254875">
                  <c:v>590.48300034132797</c:v>
                </c:pt>
                <c:pt idx="254876">
                  <c:v>590.48531709660097</c:v>
                </c:pt>
                <c:pt idx="254877">
                  <c:v>590.48763385187499</c:v>
                </c:pt>
                <c:pt idx="254878">
                  <c:v>590.48995060714799</c:v>
                </c:pt>
                <c:pt idx="254879">
                  <c:v>590.49226736242201</c:v>
                </c:pt>
                <c:pt idx="254880">
                  <c:v>590.49458411769501</c:v>
                </c:pt>
                <c:pt idx="254881">
                  <c:v>590.49690087296904</c:v>
                </c:pt>
                <c:pt idx="254882">
                  <c:v>590.49921762824295</c:v>
                </c:pt>
                <c:pt idx="254883">
                  <c:v>590.50153438351595</c:v>
                </c:pt>
                <c:pt idx="254884">
                  <c:v>590.50385113878997</c:v>
                </c:pt>
                <c:pt idx="254885">
                  <c:v>590.50616789406297</c:v>
                </c:pt>
                <c:pt idx="254886">
                  <c:v>590.50848464933699</c:v>
                </c:pt>
                <c:pt idx="254887">
                  <c:v>590.51080140460999</c:v>
                </c:pt>
                <c:pt idx="254888">
                  <c:v>590.51311815988402</c:v>
                </c:pt>
                <c:pt idx="254889">
                  <c:v>590.51543491515804</c:v>
                </c:pt>
                <c:pt idx="254890">
                  <c:v>590.51775167043104</c:v>
                </c:pt>
                <c:pt idx="254891">
                  <c:v>590.52006842570495</c:v>
                </c:pt>
                <c:pt idx="254892">
                  <c:v>590.52238518097795</c:v>
                </c:pt>
                <c:pt idx="254893">
                  <c:v>590.52470193625197</c:v>
                </c:pt>
                <c:pt idx="254894">
                  <c:v>590.52701869152497</c:v>
                </c:pt>
                <c:pt idx="254895">
                  <c:v>590.529335446799</c:v>
                </c:pt>
                <c:pt idx="254896">
                  <c:v>590.53165220207302</c:v>
                </c:pt>
                <c:pt idx="254897">
                  <c:v>590.53396895734602</c:v>
                </c:pt>
                <c:pt idx="254898">
                  <c:v>590.53628571262004</c:v>
                </c:pt>
                <c:pt idx="254899">
                  <c:v>590.53860246789304</c:v>
                </c:pt>
                <c:pt idx="254900">
                  <c:v>590.54091922316695</c:v>
                </c:pt>
                <c:pt idx="254901">
                  <c:v>590.54323597843995</c:v>
                </c:pt>
                <c:pt idx="254902">
                  <c:v>590.54555273371398</c:v>
                </c:pt>
                <c:pt idx="254903">
                  <c:v>590.54786948898698</c:v>
                </c:pt>
                <c:pt idx="254904">
                  <c:v>590.550186244261</c:v>
                </c:pt>
                <c:pt idx="254905">
                  <c:v>590.55250299953502</c:v>
                </c:pt>
                <c:pt idx="254906">
                  <c:v>590.55481975480802</c:v>
                </c:pt>
                <c:pt idx="254907">
                  <c:v>590.55713651008205</c:v>
                </c:pt>
                <c:pt idx="254908">
                  <c:v>590.55945326535505</c:v>
                </c:pt>
                <c:pt idx="254909">
                  <c:v>590.56177002062896</c:v>
                </c:pt>
                <c:pt idx="254910">
                  <c:v>590.56408677590196</c:v>
                </c:pt>
                <c:pt idx="254911">
                  <c:v>590.56640353117598</c:v>
                </c:pt>
                <c:pt idx="254912">
                  <c:v>590.56872028645</c:v>
                </c:pt>
                <c:pt idx="254913">
                  <c:v>590.571037041723</c:v>
                </c:pt>
                <c:pt idx="254914">
                  <c:v>590.57335379699703</c:v>
                </c:pt>
                <c:pt idx="254915">
                  <c:v>590.57567055227003</c:v>
                </c:pt>
                <c:pt idx="254916">
                  <c:v>590.57798730754405</c:v>
                </c:pt>
                <c:pt idx="254917">
                  <c:v>590.58030406281705</c:v>
                </c:pt>
                <c:pt idx="254918">
                  <c:v>590.58262081809096</c:v>
                </c:pt>
                <c:pt idx="254919">
                  <c:v>590.58493757336498</c:v>
                </c:pt>
                <c:pt idx="254920">
                  <c:v>590.58725432863798</c:v>
                </c:pt>
                <c:pt idx="254921">
                  <c:v>590.58957108391201</c:v>
                </c:pt>
                <c:pt idx="254922">
                  <c:v>590.59188783918501</c:v>
                </c:pt>
                <c:pt idx="254923">
                  <c:v>590.59420459445903</c:v>
                </c:pt>
                <c:pt idx="254924">
                  <c:v>590.59652134973203</c:v>
                </c:pt>
                <c:pt idx="254925">
                  <c:v>590.59883810500605</c:v>
                </c:pt>
                <c:pt idx="254926">
                  <c:v>590.60115486027996</c:v>
                </c:pt>
                <c:pt idx="254927">
                  <c:v>590.60347161555296</c:v>
                </c:pt>
                <c:pt idx="254928">
                  <c:v>590.60578837082699</c:v>
                </c:pt>
                <c:pt idx="254929">
                  <c:v>590.60810512609999</c:v>
                </c:pt>
                <c:pt idx="254930">
                  <c:v>590.61042188137401</c:v>
                </c:pt>
                <c:pt idx="254931">
                  <c:v>590.61273863664701</c:v>
                </c:pt>
                <c:pt idx="254932">
                  <c:v>590.61505539192103</c:v>
                </c:pt>
                <c:pt idx="254933">
                  <c:v>590.61737214719506</c:v>
                </c:pt>
                <c:pt idx="254934">
                  <c:v>590.61968890246806</c:v>
                </c:pt>
                <c:pt idx="254935">
                  <c:v>590.62200565774197</c:v>
                </c:pt>
                <c:pt idx="254936">
                  <c:v>590.62432241301497</c:v>
                </c:pt>
                <c:pt idx="254937">
                  <c:v>590.62663916828899</c:v>
                </c:pt>
                <c:pt idx="254938">
                  <c:v>590.62895592356199</c:v>
                </c:pt>
                <c:pt idx="254939">
                  <c:v>590.63127267883601</c:v>
                </c:pt>
                <c:pt idx="254940">
                  <c:v>590.63358943411004</c:v>
                </c:pt>
                <c:pt idx="254941">
                  <c:v>590.63590618938304</c:v>
                </c:pt>
                <c:pt idx="254942">
                  <c:v>590.63822294465695</c:v>
                </c:pt>
                <c:pt idx="254943">
                  <c:v>590.64053969992995</c:v>
                </c:pt>
                <c:pt idx="254944">
                  <c:v>590.64285645520397</c:v>
                </c:pt>
                <c:pt idx="254945">
                  <c:v>590.64517321047697</c:v>
                </c:pt>
                <c:pt idx="254946">
                  <c:v>590.64748996575099</c:v>
                </c:pt>
                <c:pt idx="254947">
                  <c:v>590.64980672102399</c:v>
                </c:pt>
                <c:pt idx="254948">
                  <c:v>590.65212347629802</c:v>
                </c:pt>
                <c:pt idx="254949">
                  <c:v>590.65444023157204</c:v>
                </c:pt>
                <c:pt idx="254950">
                  <c:v>590.65675698684504</c:v>
                </c:pt>
                <c:pt idx="254951">
                  <c:v>590.65907374211895</c:v>
                </c:pt>
                <c:pt idx="254952">
                  <c:v>590.66139049739195</c:v>
                </c:pt>
                <c:pt idx="254953">
                  <c:v>590.66370725266597</c:v>
                </c:pt>
                <c:pt idx="254954">
                  <c:v>590.66602400793897</c:v>
                </c:pt>
                <c:pt idx="254955">
                  <c:v>590.668340763213</c:v>
                </c:pt>
                <c:pt idx="254956">
                  <c:v>590.67065751848702</c:v>
                </c:pt>
                <c:pt idx="254957">
                  <c:v>590.67297427376002</c:v>
                </c:pt>
                <c:pt idx="254958">
                  <c:v>590.67529102903404</c:v>
                </c:pt>
                <c:pt idx="254959">
                  <c:v>590.67760778430704</c:v>
                </c:pt>
                <c:pt idx="254960">
                  <c:v>590.67992453958095</c:v>
                </c:pt>
                <c:pt idx="254961">
                  <c:v>590.68224129485395</c:v>
                </c:pt>
                <c:pt idx="254962">
                  <c:v>590.68455805012798</c:v>
                </c:pt>
                <c:pt idx="254963">
                  <c:v>590.686874805402</c:v>
                </c:pt>
                <c:pt idx="254964">
                  <c:v>590.689191560675</c:v>
                </c:pt>
                <c:pt idx="254965">
                  <c:v>590.69150831594902</c:v>
                </c:pt>
                <c:pt idx="254966">
                  <c:v>590.69382507122202</c:v>
                </c:pt>
                <c:pt idx="254967">
                  <c:v>590.69614182649605</c:v>
                </c:pt>
                <c:pt idx="254968">
                  <c:v>590.69845858176905</c:v>
                </c:pt>
                <c:pt idx="254969">
                  <c:v>590.70077533704296</c:v>
                </c:pt>
                <c:pt idx="254970">
                  <c:v>590.70309209231698</c:v>
                </c:pt>
                <c:pt idx="254971">
                  <c:v>590.70540884758998</c:v>
                </c:pt>
                <c:pt idx="254972">
                  <c:v>590.707725602864</c:v>
                </c:pt>
                <c:pt idx="254973">
                  <c:v>590.710042358137</c:v>
                </c:pt>
                <c:pt idx="254974">
                  <c:v>590.71235911341103</c:v>
                </c:pt>
                <c:pt idx="254975">
                  <c:v>590.71467586868403</c:v>
                </c:pt>
                <c:pt idx="254976">
                  <c:v>590.71699262395805</c:v>
                </c:pt>
                <c:pt idx="254977">
                  <c:v>590.71930937923196</c:v>
                </c:pt>
                <c:pt idx="254978">
                  <c:v>590.72162613450496</c:v>
                </c:pt>
                <c:pt idx="254979">
                  <c:v>590.72394288977898</c:v>
                </c:pt>
                <c:pt idx="254980">
                  <c:v>590.72625964505198</c:v>
                </c:pt>
                <c:pt idx="254981">
                  <c:v>590.72857640032601</c:v>
                </c:pt>
                <c:pt idx="254982">
                  <c:v>590.73089315559901</c:v>
                </c:pt>
                <c:pt idx="254983">
                  <c:v>590.73320991087303</c:v>
                </c:pt>
                <c:pt idx="254984">
                  <c:v>590.73552666614705</c:v>
                </c:pt>
                <c:pt idx="254985">
                  <c:v>590.73784342142005</c:v>
                </c:pt>
                <c:pt idx="254986">
                  <c:v>590.74016017669396</c:v>
                </c:pt>
                <c:pt idx="254987">
                  <c:v>590.74247693196696</c:v>
                </c:pt>
                <c:pt idx="254988">
                  <c:v>590.74479368724099</c:v>
                </c:pt>
                <c:pt idx="254989">
                  <c:v>590.74711044251399</c:v>
                </c:pt>
                <c:pt idx="254990">
                  <c:v>590.74942719778801</c:v>
                </c:pt>
                <c:pt idx="254991">
                  <c:v>590.75174395306203</c:v>
                </c:pt>
                <c:pt idx="254992">
                  <c:v>590.75406070833503</c:v>
                </c:pt>
                <c:pt idx="254993">
                  <c:v>590.75637746360906</c:v>
                </c:pt>
                <c:pt idx="254994">
                  <c:v>590.75869421888206</c:v>
                </c:pt>
                <c:pt idx="254995">
                  <c:v>590.76101097415597</c:v>
                </c:pt>
                <c:pt idx="254996">
                  <c:v>590.76332772942897</c:v>
                </c:pt>
                <c:pt idx="254997">
                  <c:v>590.76564448470299</c:v>
                </c:pt>
                <c:pt idx="254998">
                  <c:v>590.76796123997599</c:v>
                </c:pt>
                <c:pt idx="254999">
                  <c:v>590.77027799525001</c:v>
                </c:pt>
                <c:pt idx="255000">
                  <c:v>590.77259475052404</c:v>
                </c:pt>
                <c:pt idx="255001">
                  <c:v>590.77491150579704</c:v>
                </c:pt>
                <c:pt idx="255002">
                  <c:v>590.77722826107095</c:v>
                </c:pt>
                <c:pt idx="255003">
                  <c:v>590.77954501634395</c:v>
                </c:pt>
                <c:pt idx="255004">
                  <c:v>590.78186177161797</c:v>
                </c:pt>
                <c:pt idx="255005">
                  <c:v>590.78417852689097</c:v>
                </c:pt>
                <c:pt idx="255006">
                  <c:v>590.78649528216499</c:v>
                </c:pt>
                <c:pt idx="255007">
                  <c:v>590.78881203743902</c:v>
                </c:pt>
                <c:pt idx="255008">
                  <c:v>590.79112879271202</c:v>
                </c:pt>
                <c:pt idx="255009">
                  <c:v>590.79344554798604</c:v>
                </c:pt>
                <c:pt idx="255010">
                  <c:v>590.79576230325904</c:v>
                </c:pt>
                <c:pt idx="255011">
                  <c:v>590.79807905853295</c:v>
                </c:pt>
                <c:pt idx="255012">
                  <c:v>590.80039581380595</c:v>
                </c:pt>
                <c:pt idx="255013">
                  <c:v>590.80271256907997</c:v>
                </c:pt>
                <c:pt idx="255014">
                  <c:v>590.805029324354</c:v>
                </c:pt>
                <c:pt idx="255015">
                  <c:v>590.807346079627</c:v>
                </c:pt>
                <c:pt idx="255016">
                  <c:v>590.80966283490102</c:v>
                </c:pt>
                <c:pt idx="255017">
                  <c:v>590.81197959017402</c:v>
                </c:pt>
                <c:pt idx="255018">
                  <c:v>590.81429634544804</c:v>
                </c:pt>
                <c:pt idx="255019">
                  <c:v>590.81661310072104</c:v>
                </c:pt>
                <c:pt idx="255020">
                  <c:v>590.81892985599495</c:v>
                </c:pt>
                <c:pt idx="255021">
                  <c:v>590.82124661126898</c:v>
                </c:pt>
                <c:pt idx="255022">
                  <c:v>590.82356336654198</c:v>
                </c:pt>
                <c:pt idx="255023">
                  <c:v>590.825880121816</c:v>
                </c:pt>
                <c:pt idx="255024">
                  <c:v>590.828196877089</c:v>
                </c:pt>
                <c:pt idx="255025">
                  <c:v>590.83051363236302</c:v>
                </c:pt>
                <c:pt idx="255026">
                  <c:v>590.83283038763602</c:v>
                </c:pt>
                <c:pt idx="255027">
                  <c:v>590.83514714291005</c:v>
                </c:pt>
                <c:pt idx="255028">
                  <c:v>590.83746389818396</c:v>
                </c:pt>
                <c:pt idx="255029">
                  <c:v>590.83978065345696</c:v>
                </c:pt>
                <c:pt idx="255030">
                  <c:v>590.84209740873098</c:v>
                </c:pt>
                <c:pt idx="255031">
                  <c:v>590.84441416400398</c:v>
                </c:pt>
                <c:pt idx="255032">
                  <c:v>590.846730919278</c:v>
                </c:pt>
                <c:pt idx="255033">
                  <c:v>590.849047674551</c:v>
                </c:pt>
                <c:pt idx="255034">
                  <c:v>590.85136442982503</c:v>
                </c:pt>
                <c:pt idx="255035">
                  <c:v>590.85368118509905</c:v>
                </c:pt>
                <c:pt idx="255036">
                  <c:v>590.85599794037205</c:v>
                </c:pt>
                <c:pt idx="255037">
                  <c:v>590.85831469564596</c:v>
                </c:pt>
                <c:pt idx="255038">
                  <c:v>590.86063145091896</c:v>
                </c:pt>
                <c:pt idx="255039">
                  <c:v>590.86294820619298</c:v>
                </c:pt>
                <c:pt idx="255040">
                  <c:v>590.86526496146598</c:v>
                </c:pt>
                <c:pt idx="255041">
                  <c:v>590.86758171674001</c:v>
                </c:pt>
                <c:pt idx="255042">
                  <c:v>590.86989847201403</c:v>
                </c:pt>
                <c:pt idx="255043">
                  <c:v>590.87221522728703</c:v>
                </c:pt>
                <c:pt idx="255044">
                  <c:v>590.87453198256105</c:v>
                </c:pt>
                <c:pt idx="255045">
                  <c:v>590.87684873783405</c:v>
                </c:pt>
                <c:pt idx="255046">
                  <c:v>590.87916549310796</c:v>
                </c:pt>
                <c:pt idx="255047">
                  <c:v>590.88148224838096</c:v>
                </c:pt>
                <c:pt idx="255048">
                  <c:v>590.88379900365499</c:v>
                </c:pt>
                <c:pt idx="255049">
                  <c:v>590.88611575892799</c:v>
                </c:pt>
                <c:pt idx="255050">
                  <c:v>590.88843251420201</c:v>
                </c:pt>
                <c:pt idx="255051">
                  <c:v>590.89074926947603</c:v>
                </c:pt>
                <c:pt idx="255052">
                  <c:v>590.89306602474903</c:v>
                </c:pt>
                <c:pt idx="255053">
                  <c:v>590.89538278002306</c:v>
                </c:pt>
                <c:pt idx="255054">
                  <c:v>590.89769953529606</c:v>
                </c:pt>
                <c:pt idx="255055">
                  <c:v>590.90001629056997</c:v>
                </c:pt>
                <c:pt idx="255056">
                  <c:v>590.90233304584297</c:v>
                </c:pt>
                <c:pt idx="255057">
                  <c:v>590.90464980111699</c:v>
                </c:pt>
                <c:pt idx="255058">
                  <c:v>590.90696655639101</c:v>
                </c:pt>
                <c:pt idx="255059">
                  <c:v>590.90928331166401</c:v>
                </c:pt>
                <c:pt idx="255060">
                  <c:v>590.91160006693804</c:v>
                </c:pt>
                <c:pt idx="255061">
                  <c:v>590.91391682221104</c:v>
                </c:pt>
                <c:pt idx="255062">
                  <c:v>590.91623357748495</c:v>
                </c:pt>
                <c:pt idx="255063">
                  <c:v>590.91855033275795</c:v>
                </c:pt>
                <c:pt idx="255064">
                  <c:v>590.92086708803197</c:v>
                </c:pt>
                <c:pt idx="255065">
                  <c:v>590.92318384330599</c:v>
                </c:pt>
                <c:pt idx="255066">
                  <c:v>590.92550059857899</c:v>
                </c:pt>
                <c:pt idx="255067">
                  <c:v>590.92781735385302</c:v>
                </c:pt>
                <c:pt idx="255068">
                  <c:v>590.93013410912602</c:v>
                </c:pt>
                <c:pt idx="255069">
                  <c:v>590.93245086440004</c:v>
                </c:pt>
                <c:pt idx="255070">
                  <c:v>590.93476761967304</c:v>
                </c:pt>
                <c:pt idx="255071">
                  <c:v>590.93708437494695</c:v>
                </c:pt>
                <c:pt idx="255072">
                  <c:v>590.93940113022097</c:v>
                </c:pt>
                <c:pt idx="255073">
                  <c:v>590.94171788549397</c:v>
                </c:pt>
                <c:pt idx="255074">
                  <c:v>590.944034640768</c:v>
                </c:pt>
                <c:pt idx="255075">
                  <c:v>590.946351396041</c:v>
                </c:pt>
                <c:pt idx="255076">
                  <c:v>590.94866815131502</c:v>
                </c:pt>
                <c:pt idx="255077">
                  <c:v>590.95098490658802</c:v>
                </c:pt>
                <c:pt idx="255078">
                  <c:v>590.95330166186204</c:v>
                </c:pt>
                <c:pt idx="255079">
                  <c:v>590.95561841713595</c:v>
                </c:pt>
                <c:pt idx="255080">
                  <c:v>590.95793517240895</c:v>
                </c:pt>
                <c:pt idx="255081">
                  <c:v>590.96025192768298</c:v>
                </c:pt>
                <c:pt idx="255082">
                  <c:v>590.96256868295598</c:v>
                </c:pt>
                <c:pt idx="255083">
                  <c:v>590.96488543823</c:v>
                </c:pt>
                <c:pt idx="255084">
                  <c:v>590.967202193503</c:v>
                </c:pt>
                <c:pt idx="255085">
                  <c:v>590.96951894877702</c:v>
                </c:pt>
                <c:pt idx="255086">
                  <c:v>590.97183570405105</c:v>
                </c:pt>
                <c:pt idx="255087">
                  <c:v>590.97415245932405</c:v>
                </c:pt>
                <c:pt idx="255088">
                  <c:v>590.97646921459796</c:v>
                </c:pt>
                <c:pt idx="255089">
                  <c:v>590.97878596987096</c:v>
                </c:pt>
                <c:pt idx="255090">
                  <c:v>590.98110272514498</c:v>
                </c:pt>
                <c:pt idx="255091">
                  <c:v>590.98341948041798</c:v>
                </c:pt>
                <c:pt idx="255092">
                  <c:v>590.985736235692</c:v>
                </c:pt>
                <c:pt idx="255093">
                  <c:v>590.98805299096603</c:v>
                </c:pt>
                <c:pt idx="255094">
                  <c:v>590.99036974623903</c:v>
                </c:pt>
                <c:pt idx="255095">
                  <c:v>590.99268650151305</c:v>
                </c:pt>
                <c:pt idx="255096">
                  <c:v>590.99500325678605</c:v>
                </c:pt>
                <c:pt idx="255097">
                  <c:v>590.99732001205996</c:v>
                </c:pt>
                <c:pt idx="255098">
                  <c:v>590.99963676733296</c:v>
                </c:pt>
                <c:pt idx="255099">
                  <c:v>591.00195352260698</c:v>
                </c:pt>
                <c:pt idx="255100">
                  <c:v>591.00427027787998</c:v>
                </c:pt>
                <c:pt idx="255101">
                  <c:v>591.00658703315401</c:v>
                </c:pt>
                <c:pt idx="255102">
                  <c:v>591.00890378842803</c:v>
                </c:pt>
                <c:pt idx="255103">
                  <c:v>591.01122054370103</c:v>
                </c:pt>
                <c:pt idx="255104">
                  <c:v>591.01353729897505</c:v>
                </c:pt>
                <c:pt idx="255105">
                  <c:v>591.01585405424805</c:v>
                </c:pt>
                <c:pt idx="255106">
                  <c:v>591.01817080952196</c:v>
                </c:pt>
                <c:pt idx="255107">
                  <c:v>591.02048756479496</c:v>
                </c:pt>
                <c:pt idx="255108">
                  <c:v>591.02280432006899</c:v>
                </c:pt>
                <c:pt idx="255109">
                  <c:v>591.02512107534301</c:v>
                </c:pt>
                <c:pt idx="255110">
                  <c:v>591.02743783061601</c:v>
                </c:pt>
                <c:pt idx="255111">
                  <c:v>591.02975458589003</c:v>
                </c:pt>
                <c:pt idx="255112">
                  <c:v>591.03207134116303</c:v>
                </c:pt>
                <c:pt idx="255113">
                  <c:v>591.03438809643706</c:v>
                </c:pt>
                <c:pt idx="255114">
                  <c:v>591.03670485171006</c:v>
                </c:pt>
                <c:pt idx="255115">
                  <c:v>591.03902160698397</c:v>
                </c:pt>
                <c:pt idx="255116">
                  <c:v>591.04133836225799</c:v>
                </c:pt>
                <c:pt idx="255117">
                  <c:v>591.04365511753099</c:v>
                </c:pt>
                <c:pt idx="255118">
                  <c:v>591.04597187280501</c:v>
                </c:pt>
                <c:pt idx="255119">
                  <c:v>591.04828862807801</c:v>
                </c:pt>
                <c:pt idx="255120">
                  <c:v>591.05060538335204</c:v>
                </c:pt>
                <c:pt idx="255121">
                  <c:v>591.05292213862504</c:v>
                </c:pt>
                <c:pt idx="255122">
                  <c:v>591.05523889389895</c:v>
                </c:pt>
                <c:pt idx="255123">
                  <c:v>591.05755564917297</c:v>
                </c:pt>
                <c:pt idx="255124">
                  <c:v>591.05987240444597</c:v>
                </c:pt>
                <c:pt idx="255125">
                  <c:v>591.06218915971999</c:v>
                </c:pt>
                <c:pt idx="255126">
                  <c:v>591.06450591499299</c:v>
                </c:pt>
                <c:pt idx="255127">
                  <c:v>591.06682267026702</c:v>
                </c:pt>
                <c:pt idx="255128">
                  <c:v>591.06913942554002</c:v>
                </c:pt>
                <c:pt idx="255129">
                  <c:v>591.07145618081404</c:v>
                </c:pt>
                <c:pt idx="255130">
                  <c:v>591.07377293608795</c:v>
                </c:pt>
                <c:pt idx="255131">
                  <c:v>591.07608969136095</c:v>
                </c:pt>
                <c:pt idx="255132">
                  <c:v>591.07840644663497</c:v>
                </c:pt>
                <c:pt idx="255133">
                  <c:v>591.08072320190797</c:v>
                </c:pt>
                <c:pt idx="255134">
                  <c:v>591.083039957182</c:v>
                </c:pt>
                <c:pt idx="255135">
                  <c:v>591.085356712455</c:v>
                </c:pt>
                <c:pt idx="255136">
                  <c:v>591.08767346772902</c:v>
                </c:pt>
                <c:pt idx="255137">
                  <c:v>591.08999022300304</c:v>
                </c:pt>
                <c:pt idx="255138">
                  <c:v>591.09230697827604</c:v>
                </c:pt>
                <c:pt idx="255139">
                  <c:v>591.09462373354995</c:v>
                </c:pt>
                <c:pt idx="255140">
                  <c:v>591.09694048882295</c:v>
                </c:pt>
                <c:pt idx="255141">
                  <c:v>591.09925724409698</c:v>
                </c:pt>
                <c:pt idx="255142">
                  <c:v>591.10157399936998</c:v>
                </c:pt>
                <c:pt idx="255143">
                  <c:v>591.103890754644</c:v>
                </c:pt>
                <c:pt idx="255144">
                  <c:v>591.10620750991802</c:v>
                </c:pt>
                <c:pt idx="255145">
                  <c:v>591.10852426519102</c:v>
                </c:pt>
                <c:pt idx="255146">
                  <c:v>591.11084102046505</c:v>
                </c:pt>
                <c:pt idx="255147">
                  <c:v>591.11315777573805</c:v>
                </c:pt>
                <c:pt idx="255148">
                  <c:v>591.11547453101196</c:v>
                </c:pt>
                <c:pt idx="255149">
                  <c:v>591.11779128628496</c:v>
                </c:pt>
                <c:pt idx="255150">
                  <c:v>591.12010804155898</c:v>
                </c:pt>
                <c:pt idx="255151">
                  <c:v>591.12242479683198</c:v>
                </c:pt>
                <c:pt idx="255152">
                  <c:v>591.124741552106</c:v>
                </c:pt>
                <c:pt idx="255153">
                  <c:v>591.12705830738003</c:v>
                </c:pt>
                <c:pt idx="255154">
                  <c:v>591.12937506265303</c:v>
                </c:pt>
                <c:pt idx="255155">
                  <c:v>591.13169181792705</c:v>
                </c:pt>
                <c:pt idx="255156">
                  <c:v>591.13400857320005</c:v>
                </c:pt>
                <c:pt idx="255157">
                  <c:v>591.13632532847396</c:v>
                </c:pt>
                <c:pt idx="255158">
                  <c:v>591.13864208374696</c:v>
                </c:pt>
                <c:pt idx="255159">
                  <c:v>591.14095883902098</c:v>
                </c:pt>
                <c:pt idx="255160">
                  <c:v>591.14327559429501</c:v>
                </c:pt>
                <c:pt idx="255161">
                  <c:v>591.14559234956801</c:v>
                </c:pt>
                <c:pt idx="255162">
                  <c:v>591.14790910484203</c:v>
                </c:pt>
                <c:pt idx="255163">
                  <c:v>591.15022586011503</c:v>
                </c:pt>
                <c:pt idx="255164">
                  <c:v>591.15254261538905</c:v>
                </c:pt>
                <c:pt idx="255165">
                  <c:v>591.15485937066205</c:v>
                </c:pt>
                <c:pt idx="255166">
                  <c:v>591.15717612593596</c:v>
                </c:pt>
                <c:pt idx="255167">
                  <c:v>591.15949288120999</c:v>
                </c:pt>
                <c:pt idx="255168">
                  <c:v>591.16180963648299</c:v>
                </c:pt>
                <c:pt idx="255169">
                  <c:v>591.16412639175701</c:v>
                </c:pt>
                <c:pt idx="255170">
                  <c:v>591.16644314703001</c:v>
                </c:pt>
                <c:pt idx="255171">
                  <c:v>591.16875990230403</c:v>
                </c:pt>
                <c:pt idx="255172">
                  <c:v>591.17107665757703</c:v>
                </c:pt>
                <c:pt idx="255173">
                  <c:v>591.17339341285106</c:v>
                </c:pt>
                <c:pt idx="255174">
                  <c:v>591.17571016812497</c:v>
                </c:pt>
                <c:pt idx="255175">
                  <c:v>591.17802692339797</c:v>
                </c:pt>
                <c:pt idx="255176">
                  <c:v>591.18034367867199</c:v>
                </c:pt>
                <c:pt idx="255177">
                  <c:v>591.18266043394499</c:v>
                </c:pt>
                <c:pt idx="255178">
                  <c:v>591.18497718921901</c:v>
                </c:pt>
                <c:pt idx="255179">
                  <c:v>591.18729394449201</c:v>
                </c:pt>
                <c:pt idx="255180">
                  <c:v>591.18961069976604</c:v>
                </c:pt>
                <c:pt idx="255181">
                  <c:v>591.19192745503995</c:v>
                </c:pt>
                <c:pt idx="255182">
                  <c:v>591.19424421031295</c:v>
                </c:pt>
                <c:pt idx="255183">
                  <c:v>591.19656096558697</c:v>
                </c:pt>
                <c:pt idx="255184">
                  <c:v>591.19887772085997</c:v>
                </c:pt>
                <c:pt idx="255185">
                  <c:v>591.20119447613399</c:v>
                </c:pt>
                <c:pt idx="255186">
                  <c:v>591.20351123140699</c:v>
                </c:pt>
                <c:pt idx="255187">
                  <c:v>591.20582798668102</c:v>
                </c:pt>
                <c:pt idx="255188">
                  <c:v>591.20814474195504</c:v>
                </c:pt>
                <c:pt idx="255189">
                  <c:v>591.21046149722804</c:v>
                </c:pt>
                <c:pt idx="255190">
                  <c:v>591.21277825250195</c:v>
                </c:pt>
                <c:pt idx="255191">
                  <c:v>591.21509500777495</c:v>
                </c:pt>
                <c:pt idx="255192">
                  <c:v>591.21741176304897</c:v>
                </c:pt>
                <c:pt idx="255193">
                  <c:v>591.21972851832197</c:v>
                </c:pt>
                <c:pt idx="255194">
                  <c:v>591.222045273596</c:v>
                </c:pt>
                <c:pt idx="255195">
                  <c:v>591.22436202887002</c:v>
                </c:pt>
                <c:pt idx="255196">
                  <c:v>591.22667878414302</c:v>
                </c:pt>
                <c:pt idx="255197">
                  <c:v>591.22899553941704</c:v>
                </c:pt>
                <c:pt idx="255198">
                  <c:v>591.23131229469004</c:v>
                </c:pt>
                <c:pt idx="255199">
                  <c:v>591.23362904996395</c:v>
                </c:pt>
                <c:pt idx="255200">
                  <c:v>591.23594580523695</c:v>
                </c:pt>
                <c:pt idx="255201">
                  <c:v>591.23826256051098</c:v>
                </c:pt>
                <c:pt idx="255202">
                  <c:v>591.24057931578398</c:v>
                </c:pt>
                <c:pt idx="255203">
                  <c:v>591.242896071058</c:v>
                </c:pt>
                <c:pt idx="255204">
                  <c:v>591.24521282633202</c:v>
                </c:pt>
                <c:pt idx="255205">
                  <c:v>591.24752958160502</c:v>
                </c:pt>
                <c:pt idx="255206">
                  <c:v>591.24984633687905</c:v>
                </c:pt>
                <c:pt idx="255207">
                  <c:v>591.25216309215205</c:v>
                </c:pt>
                <c:pt idx="255208">
                  <c:v>591.25447984742596</c:v>
                </c:pt>
                <c:pt idx="255209">
                  <c:v>591.25679660269896</c:v>
                </c:pt>
                <c:pt idx="255210">
                  <c:v>591.25911335797298</c:v>
                </c:pt>
                <c:pt idx="255211">
                  <c:v>591.261430113247</c:v>
                </c:pt>
                <c:pt idx="255212">
                  <c:v>591.26374686852</c:v>
                </c:pt>
                <c:pt idx="255213">
                  <c:v>591.26606362379403</c:v>
                </c:pt>
                <c:pt idx="255214">
                  <c:v>591.26838037906703</c:v>
                </c:pt>
                <c:pt idx="255215">
                  <c:v>591.27069713434105</c:v>
                </c:pt>
                <c:pt idx="255216">
                  <c:v>591.27301388961405</c:v>
                </c:pt>
                <c:pt idx="255217">
                  <c:v>591.27533064488796</c:v>
                </c:pt>
                <c:pt idx="255218">
                  <c:v>591.27764740016198</c:v>
                </c:pt>
                <c:pt idx="255219">
                  <c:v>591.27996415543498</c:v>
                </c:pt>
                <c:pt idx="255220">
                  <c:v>591.28228091070901</c:v>
                </c:pt>
                <c:pt idx="255221">
                  <c:v>591.28459766598201</c:v>
                </c:pt>
                <c:pt idx="255222">
                  <c:v>591.28691442125603</c:v>
                </c:pt>
                <c:pt idx="255223">
                  <c:v>591.28923117652903</c:v>
                </c:pt>
                <c:pt idx="255224">
                  <c:v>591.29154793180305</c:v>
                </c:pt>
                <c:pt idx="255225">
                  <c:v>591.29386468707696</c:v>
                </c:pt>
                <c:pt idx="255226">
                  <c:v>591.29618144234996</c:v>
                </c:pt>
                <c:pt idx="255227">
                  <c:v>591.29849819762399</c:v>
                </c:pt>
                <c:pt idx="255228">
                  <c:v>591.30081495289699</c:v>
                </c:pt>
                <c:pt idx="255229">
                  <c:v>591.30313170817101</c:v>
                </c:pt>
                <c:pt idx="255230">
                  <c:v>591.30544846344401</c:v>
                </c:pt>
                <c:pt idx="255231">
                  <c:v>591.30776521871803</c:v>
                </c:pt>
                <c:pt idx="255232">
                  <c:v>591.31008197399206</c:v>
                </c:pt>
                <c:pt idx="255233">
                  <c:v>591.31239872926506</c:v>
                </c:pt>
                <c:pt idx="255234">
                  <c:v>591.31471548453897</c:v>
                </c:pt>
                <c:pt idx="255235">
                  <c:v>591.31703223981197</c:v>
                </c:pt>
                <c:pt idx="255236">
                  <c:v>591.31934899508599</c:v>
                </c:pt>
                <c:pt idx="255237">
                  <c:v>591.32166575035899</c:v>
                </c:pt>
                <c:pt idx="255238">
                  <c:v>591.32398250563301</c:v>
                </c:pt>
                <c:pt idx="255239">
                  <c:v>591.32629926090704</c:v>
                </c:pt>
                <c:pt idx="255240">
                  <c:v>591.32861601618004</c:v>
                </c:pt>
                <c:pt idx="255241">
                  <c:v>591.33093277145394</c:v>
                </c:pt>
                <c:pt idx="255242">
                  <c:v>591.33324952672695</c:v>
                </c:pt>
                <c:pt idx="255243">
                  <c:v>591.33556628200097</c:v>
                </c:pt>
                <c:pt idx="255244">
                  <c:v>591.33788303727397</c:v>
                </c:pt>
                <c:pt idx="255245">
                  <c:v>591.34019979254799</c:v>
                </c:pt>
                <c:pt idx="255246">
                  <c:v>591.34251654782099</c:v>
                </c:pt>
                <c:pt idx="255247">
                  <c:v>591.34483330309502</c:v>
                </c:pt>
                <c:pt idx="255248">
                  <c:v>591.34715005836904</c:v>
                </c:pt>
                <c:pt idx="255249">
                  <c:v>591.34946681364204</c:v>
                </c:pt>
                <c:pt idx="255250">
                  <c:v>591.35178356891595</c:v>
                </c:pt>
                <c:pt idx="255251">
                  <c:v>591.35410032418895</c:v>
                </c:pt>
                <c:pt idx="255252">
                  <c:v>591.35641707946297</c:v>
                </c:pt>
                <c:pt idx="255253">
                  <c:v>591.35873383473597</c:v>
                </c:pt>
                <c:pt idx="255254">
                  <c:v>591.36105059001</c:v>
                </c:pt>
                <c:pt idx="255255">
                  <c:v>591.36336734528402</c:v>
                </c:pt>
                <c:pt idx="255256">
                  <c:v>591.36568410055702</c:v>
                </c:pt>
                <c:pt idx="255257">
                  <c:v>591.36800085583104</c:v>
                </c:pt>
                <c:pt idx="255258">
                  <c:v>591.37031761110404</c:v>
                </c:pt>
                <c:pt idx="255259">
                  <c:v>591.37263436637795</c:v>
                </c:pt>
                <c:pt idx="255260">
                  <c:v>591.37495112165095</c:v>
                </c:pt>
                <c:pt idx="255261">
                  <c:v>591.37726787692498</c:v>
                </c:pt>
                <c:pt idx="255262">
                  <c:v>591.379584632199</c:v>
                </c:pt>
                <c:pt idx="255263">
                  <c:v>591.381901387472</c:v>
                </c:pt>
                <c:pt idx="255264">
                  <c:v>591.38421814274602</c:v>
                </c:pt>
                <c:pt idx="255265">
                  <c:v>591.38653489801902</c:v>
                </c:pt>
                <c:pt idx="255266">
                  <c:v>591.38885165329305</c:v>
                </c:pt>
                <c:pt idx="255267">
                  <c:v>591.39116840856605</c:v>
                </c:pt>
                <c:pt idx="255268">
                  <c:v>591.39348516383996</c:v>
                </c:pt>
                <c:pt idx="255269">
                  <c:v>591.39580191911398</c:v>
                </c:pt>
                <c:pt idx="255270">
                  <c:v>591.39811867438698</c:v>
                </c:pt>
                <c:pt idx="255271">
                  <c:v>591.400435429661</c:v>
                </c:pt>
                <c:pt idx="255272">
                  <c:v>591.402752184934</c:v>
                </c:pt>
                <c:pt idx="255273">
                  <c:v>591.40506894020803</c:v>
                </c:pt>
                <c:pt idx="255274">
                  <c:v>591.40738569548103</c:v>
                </c:pt>
                <c:pt idx="255275">
                  <c:v>591.40970245075505</c:v>
                </c:pt>
                <c:pt idx="255276">
                  <c:v>591.41201920602896</c:v>
                </c:pt>
                <c:pt idx="255277">
                  <c:v>591.41433596130196</c:v>
                </c:pt>
                <c:pt idx="255278">
                  <c:v>591.41665271657598</c:v>
                </c:pt>
                <c:pt idx="255279">
                  <c:v>591.41896947184898</c:v>
                </c:pt>
                <c:pt idx="255280">
                  <c:v>591.42128622712301</c:v>
                </c:pt>
                <c:pt idx="255281">
                  <c:v>591.42360298239601</c:v>
                </c:pt>
                <c:pt idx="255282">
                  <c:v>591.42591973767003</c:v>
                </c:pt>
                <c:pt idx="255283">
                  <c:v>591.42823649294405</c:v>
                </c:pt>
                <c:pt idx="255284">
                  <c:v>591.43055324821705</c:v>
                </c:pt>
                <c:pt idx="255285">
                  <c:v>591.43287000349096</c:v>
                </c:pt>
                <c:pt idx="255286">
                  <c:v>591.43518675876396</c:v>
                </c:pt>
                <c:pt idx="255287">
                  <c:v>591.43750351403799</c:v>
                </c:pt>
                <c:pt idx="255288">
                  <c:v>591.43982026931099</c:v>
                </c:pt>
                <c:pt idx="255289">
                  <c:v>591.44213702458501</c:v>
                </c:pt>
                <c:pt idx="255290">
                  <c:v>591.44445377985903</c:v>
                </c:pt>
                <c:pt idx="255291">
                  <c:v>591.44677053513203</c:v>
                </c:pt>
                <c:pt idx="255292">
                  <c:v>591.44908729040606</c:v>
                </c:pt>
                <c:pt idx="255293">
                  <c:v>591.45140404567906</c:v>
                </c:pt>
                <c:pt idx="255294">
                  <c:v>591.45372080095296</c:v>
                </c:pt>
                <c:pt idx="255295">
                  <c:v>591.45603755622597</c:v>
                </c:pt>
                <c:pt idx="255296">
                  <c:v>591.45835431149999</c:v>
                </c:pt>
                <c:pt idx="255297">
                  <c:v>591.46067106677299</c:v>
                </c:pt>
                <c:pt idx="255298">
                  <c:v>591.46298782204701</c:v>
                </c:pt>
                <c:pt idx="255299">
                  <c:v>591.46530457732104</c:v>
                </c:pt>
                <c:pt idx="255300">
                  <c:v>591.46762133259404</c:v>
                </c:pt>
                <c:pt idx="255301">
                  <c:v>591.46993808786794</c:v>
                </c:pt>
                <c:pt idx="255302">
                  <c:v>591.47225484314095</c:v>
                </c:pt>
                <c:pt idx="255303">
                  <c:v>591.47457159841497</c:v>
                </c:pt>
                <c:pt idx="255304">
                  <c:v>591.47688835368797</c:v>
                </c:pt>
                <c:pt idx="255305">
                  <c:v>591.47920510896199</c:v>
                </c:pt>
                <c:pt idx="255306">
                  <c:v>591.48152186423602</c:v>
                </c:pt>
                <c:pt idx="255307">
                  <c:v>591.48383861950902</c:v>
                </c:pt>
                <c:pt idx="255308">
                  <c:v>591.48615537478304</c:v>
                </c:pt>
                <c:pt idx="255309">
                  <c:v>591.48847213005604</c:v>
                </c:pt>
                <c:pt idx="255310">
                  <c:v>591.49078888532995</c:v>
                </c:pt>
                <c:pt idx="255311">
                  <c:v>591.49310564060295</c:v>
                </c:pt>
                <c:pt idx="255312">
                  <c:v>591.49542239587697</c:v>
                </c:pt>
                <c:pt idx="255313">
                  <c:v>591.49773915115099</c:v>
                </c:pt>
                <c:pt idx="255314">
                  <c:v>591.500055906424</c:v>
                </c:pt>
                <c:pt idx="255315">
                  <c:v>591.50237266169802</c:v>
                </c:pt>
                <c:pt idx="255316">
                  <c:v>591.50468941697102</c:v>
                </c:pt>
                <c:pt idx="255317">
                  <c:v>591.50700617224504</c:v>
                </c:pt>
                <c:pt idx="255318">
                  <c:v>591.50932292751804</c:v>
                </c:pt>
                <c:pt idx="255319">
                  <c:v>591.51163968279195</c:v>
                </c:pt>
                <c:pt idx="255320">
                  <c:v>591.51395643806597</c:v>
                </c:pt>
                <c:pt idx="255321">
                  <c:v>591.51627319333898</c:v>
                </c:pt>
                <c:pt idx="255322">
                  <c:v>591.518589948613</c:v>
                </c:pt>
                <c:pt idx="255323">
                  <c:v>591.520906703886</c:v>
                </c:pt>
                <c:pt idx="255324">
                  <c:v>591.52322345916002</c:v>
                </c:pt>
                <c:pt idx="255325">
                  <c:v>591.52554021443302</c:v>
                </c:pt>
                <c:pt idx="255326">
                  <c:v>591.52785696970705</c:v>
                </c:pt>
                <c:pt idx="255327">
                  <c:v>591.53017372498095</c:v>
                </c:pt>
                <c:pt idx="255328">
                  <c:v>591.53249048025395</c:v>
                </c:pt>
                <c:pt idx="255329">
                  <c:v>591.53480723552798</c:v>
                </c:pt>
                <c:pt idx="255330">
                  <c:v>591.53712399080098</c:v>
                </c:pt>
                <c:pt idx="255331">
                  <c:v>591.539440746075</c:v>
                </c:pt>
                <c:pt idx="255332">
                  <c:v>591.541757501348</c:v>
                </c:pt>
                <c:pt idx="255333">
                  <c:v>591.54407425662203</c:v>
                </c:pt>
                <c:pt idx="255334">
                  <c:v>591.54639101189605</c:v>
                </c:pt>
                <c:pt idx="255335">
                  <c:v>591.54870776716905</c:v>
                </c:pt>
                <c:pt idx="255336">
                  <c:v>591.55102452244296</c:v>
                </c:pt>
                <c:pt idx="255337">
                  <c:v>591.55334127771596</c:v>
                </c:pt>
                <c:pt idx="255338">
                  <c:v>591.55565803298998</c:v>
                </c:pt>
                <c:pt idx="255339">
                  <c:v>591.55797478826298</c:v>
                </c:pt>
                <c:pt idx="255340">
                  <c:v>591.56029154353701</c:v>
                </c:pt>
                <c:pt idx="255341">
                  <c:v>591.56260829881103</c:v>
                </c:pt>
                <c:pt idx="255342">
                  <c:v>591.56492505408403</c:v>
                </c:pt>
                <c:pt idx="255343">
                  <c:v>591.56724180935805</c:v>
                </c:pt>
                <c:pt idx="255344">
                  <c:v>591.56955856463105</c:v>
                </c:pt>
                <c:pt idx="255345">
                  <c:v>591.57187531990496</c:v>
                </c:pt>
                <c:pt idx="255346">
                  <c:v>591.57419207517796</c:v>
                </c:pt>
                <c:pt idx="255347">
                  <c:v>591.57650883045198</c:v>
                </c:pt>
                <c:pt idx="255348">
                  <c:v>591.57882558572499</c:v>
                </c:pt>
                <c:pt idx="255349">
                  <c:v>591.58114234099901</c:v>
                </c:pt>
                <c:pt idx="255350">
                  <c:v>591.58345909627303</c:v>
                </c:pt>
                <c:pt idx="255351">
                  <c:v>591.58577585154603</c:v>
                </c:pt>
                <c:pt idx="255352">
                  <c:v>591.58809260682006</c:v>
                </c:pt>
                <c:pt idx="255353">
                  <c:v>591.59040936209306</c:v>
                </c:pt>
                <c:pt idx="255354">
                  <c:v>591.59272611736696</c:v>
                </c:pt>
                <c:pt idx="255355">
                  <c:v>591.59504287263997</c:v>
                </c:pt>
                <c:pt idx="255356">
                  <c:v>591.59735962791399</c:v>
                </c:pt>
                <c:pt idx="255357">
                  <c:v>591.59967638318801</c:v>
                </c:pt>
                <c:pt idx="255358">
                  <c:v>591.60199313846101</c:v>
                </c:pt>
                <c:pt idx="255359">
                  <c:v>591.60430989373504</c:v>
                </c:pt>
                <c:pt idx="255360">
                  <c:v>591.60662664900804</c:v>
                </c:pt>
                <c:pt idx="255361">
                  <c:v>591.60894340428194</c:v>
                </c:pt>
                <c:pt idx="255362">
                  <c:v>591.61126015955494</c:v>
                </c:pt>
                <c:pt idx="255363">
                  <c:v>591.61357691482897</c:v>
                </c:pt>
                <c:pt idx="255364">
                  <c:v>591.61589367010299</c:v>
                </c:pt>
                <c:pt idx="255365">
                  <c:v>591.61821042537599</c:v>
                </c:pt>
                <c:pt idx="255366">
                  <c:v>591.62052718065001</c:v>
                </c:pt>
                <c:pt idx="255367">
                  <c:v>591.62284393592302</c:v>
                </c:pt>
                <c:pt idx="255368">
                  <c:v>591.62516069119704</c:v>
                </c:pt>
                <c:pt idx="255369">
                  <c:v>591.62747744647004</c:v>
                </c:pt>
                <c:pt idx="255370">
                  <c:v>591.62979420174395</c:v>
                </c:pt>
                <c:pt idx="255371">
                  <c:v>591.63211095701797</c:v>
                </c:pt>
                <c:pt idx="255372">
                  <c:v>591.63442771229097</c:v>
                </c:pt>
                <c:pt idx="255373">
                  <c:v>591.63674446756499</c:v>
                </c:pt>
                <c:pt idx="255374">
                  <c:v>591.639061222838</c:v>
                </c:pt>
                <c:pt idx="255375">
                  <c:v>591.64137797811202</c:v>
                </c:pt>
                <c:pt idx="255376">
                  <c:v>591.64369473338502</c:v>
                </c:pt>
                <c:pt idx="255377">
                  <c:v>591.64601148865904</c:v>
                </c:pt>
                <c:pt idx="255378">
                  <c:v>591.64832824393295</c:v>
                </c:pt>
                <c:pt idx="255379">
                  <c:v>591.65064499920595</c:v>
                </c:pt>
                <c:pt idx="255380">
                  <c:v>591.65296175447997</c:v>
                </c:pt>
                <c:pt idx="255381">
                  <c:v>591.65527850975297</c:v>
                </c:pt>
                <c:pt idx="255382">
                  <c:v>591.657595265027</c:v>
                </c:pt>
                <c:pt idx="255383">
                  <c:v>591.6599120203</c:v>
                </c:pt>
                <c:pt idx="255384">
                  <c:v>591.66222877557402</c:v>
                </c:pt>
                <c:pt idx="255385">
                  <c:v>591.66454553084805</c:v>
                </c:pt>
                <c:pt idx="255386">
                  <c:v>591.66686228612105</c:v>
                </c:pt>
                <c:pt idx="255387">
                  <c:v>591.66917904139495</c:v>
                </c:pt>
                <c:pt idx="255388">
                  <c:v>591.67149579666795</c:v>
                </c:pt>
                <c:pt idx="255389">
                  <c:v>591.67381255194198</c:v>
                </c:pt>
                <c:pt idx="255390">
                  <c:v>591.67612930721498</c:v>
                </c:pt>
                <c:pt idx="255391">
                  <c:v>591.678446062489</c:v>
                </c:pt>
                <c:pt idx="255392">
                  <c:v>591.68076281776302</c:v>
                </c:pt>
                <c:pt idx="255393">
                  <c:v>591.68307957303603</c:v>
                </c:pt>
                <c:pt idx="255394">
                  <c:v>591.68539632831005</c:v>
                </c:pt>
                <c:pt idx="255395">
                  <c:v>591.68771308358305</c:v>
                </c:pt>
                <c:pt idx="255396">
                  <c:v>591.69002983885696</c:v>
                </c:pt>
                <c:pt idx="255397">
                  <c:v>591.69234659412996</c:v>
                </c:pt>
                <c:pt idx="255398">
                  <c:v>591.69466334940398</c:v>
                </c:pt>
                <c:pt idx="255399">
                  <c:v>591.69698010467698</c:v>
                </c:pt>
                <c:pt idx="255400">
                  <c:v>591.699296859951</c:v>
                </c:pt>
                <c:pt idx="255401">
                  <c:v>591.70161361522503</c:v>
                </c:pt>
                <c:pt idx="255402">
                  <c:v>591.70393037049803</c:v>
                </c:pt>
                <c:pt idx="255403">
                  <c:v>591.70624712577205</c:v>
                </c:pt>
                <c:pt idx="255404">
                  <c:v>591.70856388104505</c:v>
                </c:pt>
                <c:pt idx="255405">
                  <c:v>591.71088063631896</c:v>
                </c:pt>
                <c:pt idx="255406">
                  <c:v>591.71319739159196</c:v>
                </c:pt>
                <c:pt idx="255407">
                  <c:v>591.71551414686598</c:v>
                </c:pt>
                <c:pt idx="255408">
                  <c:v>591.71783090214001</c:v>
                </c:pt>
                <c:pt idx="255409">
                  <c:v>591.72014765741301</c:v>
                </c:pt>
                <c:pt idx="255410">
                  <c:v>591.72246441268703</c:v>
                </c:pt>
                <c:pt idx="255411">
                  <c:v>591.72478116796003</c:v>
                </c:pt>
                <c:pt idx="255412">
                  <c:v>591.72709792323406</c:v>
                </c:pt>
                <c:pt idx="255413">
                  <c:v>591.72941467850706</c:v>
                </c:pt>
                <c:pt idx="255414">
                  <c:v>591.73173143378096</c:v>
                </c:pt>
                <c:pt idx="255415">
                  <c:v>591.73404818905499</c:v>
                </c:pt>
                <c:pt idx="255416">
                  <c:v>591.73636494432799</c:v>
                </c:pt>
                <c:pt idx="255417">
                  <c:v>591.73868169960201</c:v>
                </c:pt>
                <c:pt idx="255418">
                  <c:v>591.74099845487501</c:v>
                </c:pt>
                <c:pt idx="255419">
                  <c:v>591.74331521014904</c:v>
                </c:pt>
                <c:pt idx="255420">
                  <c:v>591.74563196542204</c:v>
                </c:pt>
                <c:pt idx="255421">
                  <c:v>591.74794872069594</c:v>
                </c:pt>
                <c:pt idx="255422">
                  <c:v>591.75026547596997</c:v>
                </c:pt>
                <c:pt idx="255423">
                  <c:v>591.75258223124297</c:v>
                </c:pt>
                <c:pt idx="255424">
                  <c:v>591.75489898651699</c:v>
                </c:pt>
                <c:pt idx="255425">
                  <c:v>591.75721574178999</c:v>
                </c:pt>
                <c:pt idx="255426">
                  <c:v>591.75953249706401</c:v>
                </c:pt>
                <c:pt idx="255427">
                  <c:v>591.76184925233702</c:v>
                </c:pt>
                <c:pt idx="255428">
                  <c:v>591.76416600761104</c:v>
                </c:pt>
                <c:pt idx="255429">
                  <c:v>591.76648276288495</c:v>
                </c:pt>
                <c:pt idx="255430">
                  <c:v>591.76879951815795</c:v>
                </c:pt>
                <c:pt idx="255431">
                  <c:v>591.77111627343197</c:v>
                </c:pt>
                <c:pt idx="255432">
                  <c:v>591.77343302870497</c:v>
                </c:pt>
                <c:pt idx="255433">
                  <c:v>591.77574978397899</c:v>
                </c:pt>
                <c:pt idx="255434">
                  <c:v>591.77806653925199</c:v>
                </c:pt>
                <c:pt idx="255435">
                  <c:v>591.78038329452602</c:v>
                </c:pt>
                <c:pt idx="255436">
                  <c:v>591.78270004980004</c:v>
                </c:pt>
                <c:pt idx="255437">
                  <c:v>591.78501680507304</c:v>
                </c:pt>
                <c:pt idx="255438">
                  <c:v>591.78733356034695</c:v>
                </c:pt>
                <c:pt idx="255439">
                  <c:v>591.78965031561995</c:v>
                </c:pt>
                <c:pt idx="255440">
                  <c:v>591.79196707089397</c:v>
                </c:pt>
                <c:pt idx="255441">
                  <c:v>591.79428382616697</c:v>
                </c:pt>
                <c:pt idx="255442">
                  <c:v>591.796600581441</c:v>
                </c:pt>
                <c:pt idx="255443">
                  <c:v>591.79891733671502</c:v>
                </c:pt>
                <c:pt idx="255444">
                  <c:v>591.80123409198802</c:v>
                </c:pt>
                <c:pt idx="255445">
                  <c:v>591.80355084726204</c:v>
                </c:pt>
                <c:pt idx="255446">
                  <c:v>591.80586760253505</c:v>
                </c:pt>
                <c:pt idx="255447">
                  <c:v>591.80818435780895</c:v>
                </c:pt>
                <c:pt idx="255448">
                  <c:v>591.81050111308195</c:v>
                </c:pt>
                <c:pt idx="255449">
                  <c:v>591.81281786835598</c:v>
                </c:pt>
                <c:pt idx="255450">
                  <c:v>591.81513462362898</c:v>
                </c:pt>
                <c:pt idx="255451">
                  <c:v>591.817451378903</c:v>
                </c:pt>
                <c:pt idx="255452">
                  <c:v>591.81976813417702</c:v>
                </c:pt>
                <c:pt idx="255453">
                  <c:v>591.82208488945003</c:v>
                </c:pt>
                <c:pt idx="255454">
                  <c:v>591.82440164472405</c:v>
                </c:pt>
                <c:pt idx="255455">
                  <c:v>591.82671839999705</c:v>
                </c:pt>
                <c:pt idx="255456">
                  <c:v>591.82903515527096</c:v>
                </c:pt>
                <c:pt idx="255457">
                  <c:v>591.83135191054396</c:v>
                </c:pt>
                <c:pt idx="255458">
                  <c:v>591.83366866581798</c:v>
                </c:pt>
                <c:pt idx="255459">
                  <c:v>591.835985421092</c:v>
                </c:pt>
                <c:pt idx="255460">
                  <c:v>591.838302176365</c:v>
                </c:pt>
                <c:pt idx="255461">
                  <c:v>591.84061893163903</c:v>
                </c:pt>
                <c:pt idx="255462">
                  <c:v>591.84293568691203</c:v>
                </c:pt>
                <c:pt idx="255463">
                  <c:v>591.84525244218605</c:v>
                </c:pt>
                <c:pt idx="255464">
                  <c:v>591.84756919745905</c:v>
                </c:pt>
                <c:pt idx="255465">
                  <c:v>591.84988595273296</c:v>
                </c:pt>
                <c:pt idx="255466">
                  <c:v>591.85220270800698</c:v>
                </c:pt>
                <c:pt idx="255467">
                  <c:v>591.85451946327998</c:v>
                </c:pt>
                <c:pt idx="255468">
                  <c:v>591.85683621855401</c:v>
                </c:pt>
                <c:pt idx="255469">
                  <c:v>591.85915297382701</c:v>
                </c:pt>
                <c:pt idx="255470">
                  <c:v>591.86146972910103</c:v>
                </c:pt>
                <c:pt idx="255471">
                  <c:v>591.86378648437403</c:v>
                </c:pt>
                <c:pt idx="255472">
                  <c:v>591.86610323964806</c:v>
                </c:pt>
                <c:pt idx="255473">
                  <c:v>591.86841999492196</c:v>
                </c:pt>
                <c:pt idx="255474">
                  <c:v>591.87073675019496</c:v>
                </c:pt>
                <c:pt idx="255475">
                  <c:v>591.87305350546899</c:v>
                </c:pt>
                <c:pt idx="255476">
                  <c:v>591.87537026074199</c:v>
                </c:pt>
                <c:pt idx="255477">
                  <c:v>591.87768701601601</c:v>
                </c:pt>
                <c:pt idx="255478">
                  <c:v>591.88000377128901</c:v>
                </c:pt>
                <c:pt idx="255479">
                  <c:v>591.88232052656303</c:v>
                </c:pt>
                <c:pt idx="255480">
                  <c:v>591.88463728183694</c:v>
                </c:pt>
                <c:pt idx="255481">
                  <c:v>591.88695403710994</c:v>
                </c:pt>
                <c:pt idx="255482">
                  <c:v>591.88927079238397</c:v>
                </c:pt>
                <c:pt idx="255483">
                  <c:v>591.89158754765697</c:v>
                </c:pt>
                <c:pt idx="255484">
                  <c:v>591.89390430293099</c:v>
                </c:pt>
                <c:pt idx="255485">
                  <c:v>591.89622105820399</c:v>
                </c:pt>
                <c:pt idx="255486">
                  <c:v>591.89853781347801</c:v>
                </c:pt>
                <c:pt idx="255487">
                  <c:v>591.90085456875204</c:v>
                </c:pt>
                <c:pt idx="255488">
                  <c:v>591.90317132402504</c:v>
                </c:pt>
                <c:pt idx="255489">
                  <c:v>591.90548807929895</c:v>
                </c:pt>
                <c:pt idx="255490">
                  <c:v>591.90780483457195</c:v>
                </c:pt>
                <c:pt idx="255491">
                  <c:v>591.91012158984597</c:v>
                </c:pt>
                <c:pt idx="255492">
                  <c:v>591.91243834511897</c:v>
                </c:pt>
                <c:pt idx="255493">
                  <c:v>591.91475510039299</c:v>
                </c:pt>
                <c:pt idx="255494">
                  <c:v>591.91707185566599</c:v>
                </c:pt>
                <c:pt idx="255495">
                  <c:v>591.91938861094002</c:v>
                </c:pt>
                <c:pt idx="255496">
                  <c:v>591.92170536621404</c:v>
                </c:pt>
                <c:pt idx="255497">
                  <c:v>591.92402212148704</c:v>
                </c:pt>
                <c:pt idx="255498">
                  <c:v>591.92633887676095</c:v>
                </c:pt>
                <c:pt idx="255499">
                  <c:v>591.92865563203395</c:v>
                </c:pt>
                <c:pt idx="255500">
                  <c:v>591.93097238730797</c:v>
                </c:pt>
                <c:pt idx="255501">
                  <c:v>591.93328914258097</c:v>
                </c:pt>
                <c:pt idx="255502">
                  <c:v>591.935605897855</c:v>
                </c:pt>
                <c:pt idx="255503">
                  <c:v>591.93792265312902</c:v>
                </c:pt>
                <c:pt idx="255504">
                  <c:v>591.94023940840202</c:v>
                </c:pt>
                <c:pt idx="255505">
                  <c:v>591.94255616367604</c:v>
                </c:pt>
                <c:pt idx="255506">
                  <c:v>591.94487291894905</c:v>
                </c:pt>
                <c:pt idx="255507">
                  <c:v>591.94718967422295</c:v>
                </c:pt>
                <c:pt idx="255508">
                  <c:v>591.94950642949595</c:v>
                </c:pt>
                <c:pt idx="255509">
                  <c:v>591.95182318476998</c:v>
                </c:pt>
                <c:pt idx="255510">
                  <c:v>591.954139940044</c:v>
                </c:pt>
                <c:pt idx="255511">
                  <c:v>591.956456695317</c:v>
                </c:pt>
                <c:pt idx="255512">
                  <c:v>591.95877345059102</c:v>
                </c:pt>
                <c:pt idx="255513">
                  <c:v>591.96109020586402</c:v>
                </c:pt>
                <c:pt idx="255514">
                  <c:v>591.96340696113805</c:v>
                </c:pt>
                <c:pt idx="255515">
                  <c:v>591.96572371641105</c:v>
                </c:pt>
                <c:pt idx="255516">
                  <c:v>591.96804047168496</c:v>
                </c:pt>
                <c:pt idx="255517">
                  <c:v>591.97035722695898</c:v>
                </c:pt>
                <c:pt idx="255518">
                  <c:v>591.97267398223198</c:v>
                </c:pt>
                <c:pt idx="255519">
                  <c:v>591.974990737506</c:v>
                </c:pt>
                <c:pt idx="255520">
                  <c:v>591.977307492779</c:v>
                </c:pt>
                <c:pt idx="255521">
                  <c:v>591.97962424805303</c:v>
                </c:pt>
                <c:pt idx="255522">
                  <c:v>591.98194100332603</c:v>
                </c:pt>
                <c:pt idx="255523">
                  <c:v>591.98425775860005</c:v>
                </c:pt>
                <c:pt idx="255524">
                  <c:v>591.98657451387396</c:v>
                </c:pt>
                <c:pt idx="255525">
                  <c:v>591.98889126914696</c:v>
                </c:pt>
                <c:pt idx="255526">
                  <c:v>591.99120802442098</c:v>
                </c:pt>
                <c:pt idx="255527">
                  <c:v>591.99352477969398</c:v>
                </c:pt>
                <c:pt idx="255528">
                  <c:v>591.99584153496801</c:v>
                </c:pt>
                <c:pt idx="255529">
                  <c:v>591.99815829024101</c:v>
                </c:pt>
                <c:pt idx="255530">
                  <c:v>592.00047504551503</c:v>
                </c:pt>
                <c:pt idx="255531">
                  <c:v>592.00279180078905</c:v>
                </c:pt>
                <c:pt idx="255532">
                  <c:v>592.00510855606205</c:v>
                </c:pt>
                <c:pt idx="255533">
                  <c:v>592.00742531133596</c:v>
                </c:pt>
                <c:pt idx="255534">
                  <c:v>592.00974206660896</c:v>
                </c:pt>
                <c:pt idx="255535">
                  <c:v>592.01205882188299</c:v>
                </c:pt>
                <c:pt idx="255536">
                  <c:v>592.01437557715599</c:v>
                </c:pt>
                <c:pt idx="255537">
                  <c:v>592.01669233243001</c:v>
                </c:pt>
                <c:pt idx="255538">
                  <c:v>592.01900908770403</c:v>
                </c:pt>
                <c:pt idx="255539">
                  <c:v>592.02132584297703</c:v>
                </c:pt>
                <c:pt idx="255540">
                  <c:v>592.02364259825094</c:v>
                </c:pt>
                <c:pt idx="255541">
                  <c:v>592.02595935352394</c:v>
                </c:pt>
                <c:pt idx="255542">
                  <c:v>592.02827610879797</c:v>
                </c:pt>
                <c:pt idx="255543">
                  <c:v>592.03059286407097</c:v>
                </c:pt>
                <c:pt idx="255544">
                  <c:v>592.03290961934499</c:v>
                </c:pt>
                <c:pt idx="255545">
                  <c:v>592.03522637461799</c:v>
                </c:pt>
                <c:pt idx="255546">
                  <c:v>592.03754312989201</c:v>
                </c:pt>
                <c:pt idx="255547">
                  <c:v>592.03985988516604</c:v>
                </c:pt>
                <c:pt idx="255548">
                  <c:v>592.04217664043904</c:v>
                </c:pt>
                <c:pt idx="255549">
                  <c:v>592.04449339571295</c:v>
                </c:pt>
                <c:pt idx="255550">
                  <c:v>592.04681015098595</c:v>
                </c:pt>
                <c:pt idx="255551">
                  <c:v>592.04912690625997</c:v>
                </c:pt>
                <c:pt idx="255552">
                  <c:v>592.05144366153297</c:v>
                </c:pt>
                <c:pt idx="255553">
                  <c:v>592.05376041680699</c:v>
                </c:pt>
                <c:pt idx="255554">
                  <c:v>592.05607717208102</c:v>
                </c:pt>
                <c:pt idx="255555">
                  <c:v>592.05839392735402</c:v>
                </c:pt>
                <c:pt idx="255556">
                  <c:v>592.06071068262804</c:v>
                </c:pt>
                <c:pt idx="255557">
                  <c:v>592.06302743790104</c:v>
                </c:pt>
                <c:pt idx="255558">
                  <c:v>592.06534419317495</c:v>
                </c:pt>
                <c:pt idx="255559">
                  <c:v>592.06766094844795</c:v>
                </c:pt>
                <c:pt idx="255560">
                  <c:v>592.06997770372197</c:v>
                </c:pt>
                <c:pt idx="255561">
                  <c:v>592.072294458996</c:v>
                </c:pt>
                <c:pt idx="255562">
                  <c:v>592.074611214269</c:v>
                </c:pt>
                <c:pt idx="255563">
                  <c:v>592.07692796954302</c:v>
                </c:pt>
                <c:pt idx="255564">
                  <c:v>592.07924472481602</c:v>
                </c:pt>
                <c:pt idx="255565">
                  <c:v>592.08156148009004</c:v>
                </c:pt>
                <c:pt idx="255566">
                  <c:v>592.08387823536304</c:v>
                </c:pt>
                <c:pt idx="255567">
                  <c:v>592.08619499063695</c:v>
                </c:pt>
                <c:pt idx="255568">
                  <c:v>592.08851174591098</c:v>
                </c:pt>
                <c:pt idx="255569">
                  <c:v>592.09082850118398</c:v>
                </c:pt>
                <c:pt idx="255570">
                  <c:v>592.093145256458</c:v>
                </c:pt>
                <c:pt idx="255571">
                  <c:v>592.095462011731</c:v>
                </c:pt>
                <c:pt idx="255572">
                  <c:v>592.09777876700502</c:v>
                </c:pt>
                <c:pt idx="255573">
                  <c:v>592.10009552227802</c:v>
                </c:pt>
                <c:pt idx="255574">
                  <c:v>592.10241227755205</c:v>
                </c:pt>
                <c:pt idx="255575">
                  <c:v>592.10472903282596</c:v>
                </c:pt>
                <c:pt idx="255576">
                  <c:v>592.10704578809896</c:v>
                </c:pt>
                <c:pt idx="255577">
                  <c:v>592.10936254337298</c:v>
                </c:pt>
                <c:pt idx="255578">
                  <c:v>592.11167929864598</c:v>
                </c:pt>
                <c:pt idx="255579">
                  <c:v>592.11399605392</c:v>
                </c:pt>
                <c:pt idx="255580">
                  <c:v>592.116312809193</c:v>
                </c:pt>
                <c:pt idx="255581">
                  <c:v>592.11862956446703</c:v>
                </c:pt>
                <c:pt idx="255582">
                  <c:v>592.12094631974105</c:v>
                </c:pt>
                <c:pt idx="255583">
                  <c:v>592.12326307501405</c:v>
                </c:pt>
                <c:pt idx="255584">
                  <c:v>592.12557983028796</c:v>
                </c:pt>
                <c:pt idx="255585">
                  <c:v>592.12789658556096</c:v>
                </c:pt>
                <c:pt idx="255586">
                  <c:v>592.13021334083498</c:v>
                </c:pt>
                <c:pt idx="255587">
                  <c:v>592.13253009610798</c:v>
                </c:pt>
                <c:pt idx="255588">
                  <c:v>592.13484685138201</c:v>
                </c:pt>
                <c:pt idx="255589">
                  <c:v>592.13716360665603</c:v>
                </c:pt>
                <c:pt idx="255590">
                  <c:v>592.13948036192903</c:v>
                </c:pt>
                <c:pt idx="255591">
                  <c:v>592.14179711720305</c:v>
                </c:pt>
                <c:pt idx="255592">
                  <c:v>592.14411387247605</c:v>
                </c:pt>
                <c:pt idx="255593">
                  <c:v>592.14643062774996</c:v>
                </c:pt>
                <c:pt idx="255594">
                  <c:v>592.14874738302296</c:v>
                </c:pt>
                <c:pt idx="255595">
                  <c:v>592.15106413829699</c:v>
                </c:pt>
                <c:pt idx="255596">
                  <c:v>592.15338089356999</c:v>
                </c:pt>
                <c:pt idx="255597">
                  <c:v>592.15569764884401</c:v>
                </c:pt>
                <c:pt idx="255598">
                  <c:v>592.15801440411803</c:v>
                </c:pt>
                <c:pt idx="255599">
                  <c:v>592.16033115939103</c:v>
                </c:pt>
                <c:pt idx="255600">
                  <c:v>592.16264791466494</c:v>
                </c:pt>
                <c:pt idx="255601">
                  <c:v>592.16496466993794</c:v>
                </c:pt>
                <c:pt idx="255602">
                  <c:v>592.16728142521197</c:v>
                </c:pt>
                <c:pt idx="255603">
                  <c:v>592.16959818048497</c:v>
                </c:pt>
                <c:pt idx="255604">
                  <c:v>592.17191493575899</c:v>
                </c:pt>
                <c:pt idx="255605">
                  <c:v>592.17423169103301</c:v>
                </c:pt>
                <c:pt idx="255606">
                  <c:v>592.17654844630601</c:v>
                </c:pt>
                <c:pt idx="255607">
                  <c:v>592.17886520158004</c:v>
                </c:pt>
                <c:pt idx="255608">
                  <c:v>592.18118195685304</c:v>
                </c:pt>
                <c:pt idx="255609">
                  <c:v>592.18349871212695</c:v>
                </c:pt>
                <c:pt idx="255610">
                  <c:v>592.18581546739995</c:v>
                </c:pt>
                <c:pt idx="255611">
                  <c:v>592.18813222267397</c:v>
                </c:pt>
                <c:pt idx="255612">
                  <c:v>592.19044897794799</c:v>
                </c:pt>
                <c:pt idx="255613">
                  <c:v>592.19276573322099</c:v>
                </c:pt>
                <c:pt idx="255614">
                  <c:v>592.19508248849502</c:v>
                </c:pt>
                <c:pt idx="255615">
                  <c:v>592.19739924376802</c:v>
                </c:pt>
                <c:pt idx="255616">
                  <c:v>592.19971599904204</c:v>
                </c:pt>
                <c:pt idx="255617">
                  <c:v>592.20203275431504</c:v>
                </c:pt>
                <c:pt idx="255618">
                  <c:v>592.20434950958895</c:v>
                </c:pt>
                <c:pt idx="255619">
                  <c:v>592.20666626486297</c:v>
                </c:pt>
                <c:pt idx="255620">
                  <c:v>592.20898302013597</c:v>
                </c:pt>
                <c:pt idx="255621">
                  <c:v>592.21129977541</c:v>
                </c:pt>
                <c:pt idx="255622">
                  <c:v>592.213616530683</c:v>
                </c:pt>
                <c:pt idx="255623">
                  <c:v>592.21593328595702</c:v>
                </c:pt>
                <c:pt idx="255624">
                  <c:v>592.21825004123002</c:v>
                </c:pt>
                <c:pt idx="255625">
                  <c:v>592.22056679650404</c:v>
                </c:pt>
                <c:pt idx="255626">
                  <c:v>592.22288355177795</c:v>
                </c:pt>
                <c:pt idx="255627">
                  <c:v>592.22520030705095</c:v>
                </c:pt>
                <c:pt idx="255628">
                  <c:v>592.22751706232498</c:v>
                </c:pt>
                <c:pt idx="255629">
                  <c:v>592.22983381759798</c:v>
                </c:pt>
                <c:pt idx="255630">
                  <c:v>592.232150572872</c:v>
                </c:pt>
                <c:pt idx="255631">
                  <c:v>592.234467328145</c:v>
                </c:pt>
                <c:pt idx="255632">
                  <c:v>592.23678408341902</c:v>
                </c:pt>
                <c:pt idx="255633">
                  <c:v>592.23910083869305</c:v>
                </c:pt>
                <c:pt idx="255634">
                  <c:v>592.24141759396605</c:v>
                </c:pt>
                <c:pt idx="255635">
                  <c:v>592.24373434923996</c:v>
                </c:pt>
                <c:pt idx="255636">
                  <c:v>592.24605110451296</c:v>
                </c:pt>
                <c:pt idx="255637">
                  <c:v>592.24836785978698</c:v>
                </c:pt>
                <c:pt idx="255638">
                  <c:v>592.25068461505998</c:v>
                </c:pt>
                <c:pt idx="255639">
                  <c:v>592.253001370334</c:v>
                </c:pt>
                <c:pt idx="255640">
                  <c:v>592.25531812560803</c:v>
                </c:pt>
                <c:pt idx="255641">
                  <c:v>592.25763488088103</c:v>
                </c:pt>
                <c:pt idx="255642">
                  <c:v>592.25995163615505</c:v>
                </c:pt>
                <c:pt idx="255643">
                  <c:v>592.26226839142805</c:v>
                </c:pt>
                <c:pt idx="255644">
                  <c:v>592.26458514670196</c:v>
                </c:pt>
                <c:pt idx="255645">
                  <c:v>592.26690190197496</c:v>
                </c:pt>
                <c:pt idx="255646">
                  <c:v>592.26921865724898</c:v>
                </c:pt>
                <c:pt idx="255647">
                  <c:v>592.27153541252198</c:v>
                </c:pt>
                <c:pt idx="255648">
                  <c:v>592.27385216779601</c:v>
                </c:pt>
                <c:pt idx="255649">
                  <c:v>592.27616892307003</c:v>
                </c:pt>
                <c:pt idx="255650">
                  <c:v>592.27848567834303</c:v>
                </c:pt>
                <c:pt idx="255651">
                  <c:v>592.28080243361705</c:v>
                </c:pt>
                <c:pt idx="255652">
                  <c:v>592.28311918889005</c:v>
                </c:pt>
                <c:pt idx="255653">
                  <c:v>592.28543594416396</c:v>
                </c:pt>
                <c:pt idx="255654">
                  <c:v>592.28775269943696</c:v>
                </c:pt>
                <c:pt idx="255655">
                  <c:v>592.29006945471099</c:v>
                </c:pt>
                <c:pt idx="255656">
                  <c:v>592.29238620998501</c:v>
                </c:pt>
                <c:pt idx="255657">
                  <c:v>592.29470296525801</c:v>
                </c:pt>
                <c:pt idx="255658">
                  <c:v>592.29701972053203</c:v>
                </c:pt>
                <c:pt idx="255659">
                  <c:v>592.29933647580503</c:v>
                </c:pt>
                <c:pt idx="255660">
                  <c:v>592.30165323107894</c:v>
                </c:pt>
                <c:pt idx="255661">
                  <c:v>592.30396998635194</c:v>
                </c:pt>
                <c:pt idx="255662">
                  <c:v>592.30628674162597</c:v>
                </c:pt>
                <c:pt idx="255663">
                  <c:v>592.30860349689999</c:v>
                </c:pt>
                <c:pt idx="255664">
                  <c:v>592.31092025217299</c:v>
                </c:pt>
                <c:pt idx="255665">
                  <c:v>592.31323700744701</c:v>
                </c:pt>
                <c:pt idx="255666">
                  <c:v>592.31555376272001</c:v>
                </c:pt>
                <c:pt idx="255667">
                  <c:v>592.31787051799404</c:v>
                </c:pt>
                <c:pt idx="255668">
                  <c:v>592.32018727326704</c:v>
                </c:pt>
                <c:pt idx="255669">
                  <c:v>592.32250402854095</c:v>
                </c:pt>
                <c:pt idx="255670">
                  <c:v>592.32482078381497</c:v>
                </c:pt>
                <c:pt idx="255671">
                  <c:v>592.32713753908797</c:v>
                </c:pt>
                <c:pt idx="255672">
                  <c:v>592.32945429436199</c:v>
                </c:pt>
                <c:pt idx="255673">
                  <c:v>592.33177104963499</c:v>
                </c:pt>
                <c:pt idx="255674">
                  <c:v>592.33408780490902</c:v>
                </c:pt>
                <c:pt idx="255675">
                  <c:v>592.33640456018202</c:v>
                </c:pt>
                <c:pt idx="255676">
                  <c:v>592.33872131545604</c:v>
                </c:pt>
                <c:pt idx="255677">
                  <c:v>592.34103807072995</c:v>
                </c:pt>
                <c:pt idx="255678">
                  <c:v>592.34335482600295</c:v>
                </c:pt>
                <c:pt idx="255679">
                  <c:v>592.34567158127697</c:v>
                </c:pt>
                <c:pt idx="255680">
                  <c:v>592.34798833654997</c:v>
                </c:pt>
                <c:pt idx="255681">
                  <c:v>592.350305091824</c:v>
                </c:pt>
                <c:pt idx="255682">
                  <c:v>592.352621847097</c:v>
                </c:pt>
                <c:pt idx="255683">
                  <c:v>592.35493860237102</c:v>
                </c:pt>
                <c:pt idx="255684">
                  <c:v>592.35725535764504</c:v>
                </c:pt>
                <c:pt idx="255685">
                  <c:v>592.35957211291804</c:v>
                </c:pt>
                <c:pt idx="255686">
                  <c:v>592.36188886819195</c:v>
                </c:pt>
                <c:pt idx="255687">
                  <c:v>592.36420562346495</c:v>
                </c:pt>
                <c:pt idx="255688">
                  <c:v>592.36652237873898</c:v>
                </c:pt>
                <c:pt idx="255689">
                  <c:v>592.36883913401198</c:v>
                </c:pt>
                <c:pt idx="255690">
                  <c:v>592.371155889286</c:v>
                </c:pt>
                <c:pt idx="255691">
                  <c:v>592.37347264456002</c:v>
                </c:pt>
                <c:pt idx="255692">
                  <c:v>592.37578939983302</c:v>
                </c:pt>
                <c:pt idx="255693">
                  <c:v>592.37810615510705</c:v>
                </c:pt>
                <c:pt idx="255694">
                  <c:v>592.38042291038005</c:v>
                </c:pt>
                <c:pt idx="255695">
                  <c:v>592.38273966565396</c:v>
                </c:pt>
                <c:pt idx="255696">
                  <c:v>592.38505642092696</c:v>
                </c:pt>
                <c:pt idx="255697">
                  <c:v>592.38737317620098</c:v>
                </c:pt>
                <c:pt idx="255698">
                  <c:v>592.38968993147398</c:v>
                </c:pt>
                <c:pt idx="255699">
                  <c:v>592.392006686748</c:v>
                </c:pt>
                <c:pt idx="255700">
                  <c:v>592.39432344202203</c:v>
                </c:pt>
                <c:pt idx="255701">
                  <c:v>592.39664019729503</c:v>
                </c:pt>
                <c:pt idx="255702">
                  <c:v>592.39895695256905</c:v>
                </c:pt>
                <c:pt idx="255703">
                  <c:v>592.40127370784205</c:v>
                </c:pt>
                <c:pt idx="255704">
                  <c:v>592.40359046311596</c:v>
                </c:pt>
                <c:pt idx="255705">
                  <c:v>592.40590721838896</c:v>
                </c:pt>
                <c:pt idx="255706">
                  <c:v>592.40822397366298</c:v>
                </c:pt>
                <c:pt idx="255707">
                  <c:v>592.41054072893701</c:v>
                </c:pt>
                <c:pt idx="255708">
                  <c:v>592.41285748421001</c:v>
                </c:pt>
                <c:pt idx="255709">
                  <c:v>592.41517423948403</c:v>
                </c:pt>
                <c:pt idx="255710">
                  <c:v>592.41749099475703</c:v>
                </c:pt>
                <c:pt idx="255711">
                  <c:v>592.41980775003105</c:v>
                </c:pt>
                <c:pt idx="255712">
                  <c:v>592.42212450530405</c:v>
                </c:pt>
                <c:pt idx="255713">
                  <c:v>592.42444126057796</c:v>
                </c:pt>
                <c:pt idx="255714">
                  <c:v>592.42675801585199</c:v>
                </c:pt>
                <c:pt idx="255715">
                  <c:v>592.42907477112499</c:v>
                </c:pt>
                <c:pt idx="255716">
                  <c:v>592.43139152639901</c:v>
                </c:pt>
                <c:pt idx="255717">
                  <c:v>592.43370828167201</c:v>
                </c:pt>
                <c:pt idx="255718">
                  <c:v>592.43602503694603</c:v>
                </c:pt>
                <c:pt idx="255719">
                  <c:v>592.43834179221903</c:v>
                </c:pt>
                <c:pt idx="255720">
                  <c:v>592.44065854749294</c:v>
                </c:pt>
                <c:pt idx="255721">
                  <c:v>592.44297530276697</c:v>
                </c:pt>
                <c:pt idx="255722">
                  <c:v>592.44529205803997</c:v>
                </c:pt>
                <c:pt idx="255723">
                  <c:v>592.44760881331399</c:v>
                </c:pt>
                <c:pt idx="255724">
                  <c:v>592.44992556858699</c:v>
                </c:pt>
                <c:pt idx="255725">
                  <c:v>592.45224232386101</c:v>
                </c:pt>
                <c:pt idx="255726">
                  <c:v>592.45455907913401</c:v>
                </c:pt>
                <c:pt idx="255727">
                  <c:v>592.45687583440804</c:v>
                </c:pt>
                <c:pt idx="255728">
                  <c:v>592.45919258968195</c:v>
                </c:pt>
                <c:pt idx="255729">
                  <c:v>592.46150934495495</c:v>
                </c:pt>
                <c:pt idx="255730">
                  <c:v>592.46382610022897</c:v>
                </c:pt>
                <c:pt idx="255731">
                  <c:v>592.46614285550197</c:v>
                </c:pt>
                <c:pt idx="255732">
                  <c:v>592.46845961077599</c:v>
                </c:pt>
                <c:pt idx="255733">
                  <c:v>592.47077636604899</c:v>
                </c:pt>
                <c:pt idx="255734">
                  <c:v>592.47309312132302</c:v>
                </c:pt>
                <c:pt idx="255735">
                  <c:v>592.47540987659704</c:v>
                </c:pt>
                <c:pt idx="255736">
                  <c:v>592.47772663187004</c:v>
                </c:pt>
                <c:pt idx="255737">
                  <c:v>592.48004338714395</c:v>
                </c:pt>
                <c:pt idx="255738">
                  <c:v>592.48236014241695</c:v>
                </c:pt>
                <c:pt idx="255739">
                  <c:v>592.48467689769097</c:v>
                </c:pt>
                <c:pt idx="255740">
                  <c:v>592.48699365296397</c:v>
                </c:pt>
                <c:pt idx="255741">
                  <c:v>592.489310408238</c:v>
                </c:pt>
                <c:pt idx="255742">
                  <c:v>592.49162716351202</c:v>
                </c:pt>
                <c:pt idx="255743">
                  <c:v>592.49394391878502</c:v>
                </c:pt>
                <c:pt idx="255744">
                  <c:v>592.49626067405904</c:v>
                </c:pt>
                <c:pt idx="255745">
                  <c:v>592.49857742933204</c:v>
                </c:pt>
                <c:pt idx="255746">
                  <c:v>592.50089418460595</c:v>
                </c:pt>
                <c:pt idx="255747">
                  <c:v>592.50321093987895</c:v>
                </c:pt>
                <c:pt idx="255748">
                  <c:v>592.50552769515298</c:v>
                </c:pt>
                <c:pt idx="255749">
                  <c:v>592.50784445042598</c:v>
                </c:pt>
                <c:pt idx="255750">
                  <c:v>592.5101612057</c:v>
                </c:pt>
                <c:pt idx="255751">
                  <c:v>592.51247796097402</c:v>
                </c:pt>
                <c:pt idx="255752">
                  <c:v>592.51479471624702</c:v>
                </c:pt>
                <c:pt idx="255753">
                  <c:v>592.51711147152105</c:v>
                </c:pt>
                <c:pt idx="255754">
                  <c:v>592.51942822679405</c:v>
                </c:pt>
                <c:pt idx="255755">
                  <c:v>592.52174498206796</c:v>
                </c:pt>
                <c:pt idx="255756">
                  <c:v>592.52406173734096</c:v>
                </c:pt>
                <c:pt idx="255757">
                  <c:v>592.52637849261498</c:v>
                </c:pt>
                <c:pt idx="255758">
                  <c:v>592.528695247889</c:v>
                </c:pt>
                <c:pt idx="255759">
                  <c:v>592.531012003162</c:v>
                </c:pt>
                <c:pt idx="255760">
                  <c:v>592.53332875843603</c:v>
                </c:pt>
                <c:pt idx="255761">
                  <c:v>592.53564551370903</c:v>
                </c:pt>
                <c:pt idx="255762">
                  <c:v>592.53796226898305</c:v>
                </c:pt>
                <c:pt idx="255763">
                  <c:v>592.54027902425605</c:v>
                </c:pt>
                <c:pt idx="255764">
                  <c:v>592.54259577952996</c:v>
                </c:pt>
                <c:pt idx="255765">
                  <c:v>592.54491253480398</c:v>
                </c:pt>
                <c:pt idx="255766">
                  <c:v>592.54722929007698</c:v>
                </c:pt>
                <c:pt idx="255767">
                  <c:v>592.54954604535101</c:v>
                </c:pt>
                <c:pt idx="255768">
                  <c:v>592.55186280062401</c:v>
                </c:pt>
                <c:pt idx="255769">
                  <c:v>592.55417955589803</c:v>
                </c:pt>
                <c:pt idx="255770">
                  <c:v>592.55649631117103</c:v>
                </c:pt>
                <c:pt idx="255771">
                  <c:v>592.55881306644505</c:v>
                </c:pt>
                <c:pt idx="255772">
                  <c:v>592.56112982171896</c:v>
                </c:pt>
                <c:pt idx="255773">
                  <c:v>592.56344657699196</c:v>
                </c:pt>
                <c:pt idx="255774">
                  <c:v>592.56576333226599</c:v>
                </c:pt>
                <c:pt idx="255775">
                  <c:v>592.56808008753899</c:v>
                </c:pt>
                <c:pt idx="255776">
                  <c:v>592.57039684281301</c:v>
                </c:pt>
                <c:pt idx="255777">
                  <c:v>592.57271359808601</c:v>
                </c:pt>
                <c:pt idx="255778">
                  <c:v>592.57503035336003</c:v>
                </c:pt>
                <c:pt idx="255779">
                  <c:v>592.57734710863394</c:v>
                </c:pt>
                <c:pt idx="255780">
                  <c:v>592.57966386390694</c:v>
                </c:pt>
                <c:pt idx="255781">
                  <c:v>592.58198061918097</c:v>
                </c:pt>
                <c:pt idx="255782">
                  <c:v>592.58429737445397</c:v>
                </c:pt>
                <c:pt idx="255783">
                  <c:v>592.58661412972799</c:v>
                </c:pt>
                <c:pt idx="255784">
                  <c:v>592.58893088500099</c:v>
                </c:pt>
                <c:pt idx="255785">
                  <c:v>592.59124764027501</c:v>
                </c:pt>
                <c:pt idx="255786">
                  <c:v>592.59356439554904</c:v>
                </c:pt>
                <c:pt idx="255787">
                  <c:v>592.59588115082204</c:v>
                </c:pt>
                <c:pt idx="255788">
                  <c:v>592.59819790609595</c:v>
                </c:pt>
                <c:pt idx="255789">
                  <c:v>592.60051466136895</c:v>
                </c:pt>
                <c:pt idx="255790">
                  <c:v>592.60283141664297</c:v>
                </c:pt>
                <c:pt idx="255791">
                  <c:v>592.60514817191597</c:v>
                </c:pt>
                <c:pt idx="255792">
                  <c:v>592.60746492718999</c:v>
                </c:pt>
                <c:pt idx="255793">
                  <c:v>592.60978168246299</c:v>
                </c:pt>
                <c:pt idx="255794">
                  <c:v>592.61209843773702</c:v>
                </c:pt>
                <c:pt idx="255795">
                  <c:v>592.61441519301104</c:v>
                </c:pt>
                <c:pt idx="255796">
                  <c:v>592.61673194828404</c:v>
                </c:pt>
                <c:pt idx="255797">
                  <c:v>592.61904870355795</c:v>
                </c:pt>
                <c:pt idx="255798">
                  <c:v>592.62136545883095</c:v>
                </c:pt>
                <c:pt idx="255799">
                  <c:v>592.62368221410497</c:v>
                </c:pt>
                <c:pt idx="255800">
                  <c:v>592.62599896937797</c:v>
                </c:pt>
                <c:pt idx="255801">
                  <c:v>592.628315724652</c:v>
                </c:pt>
                <c:pt idx="255802">
                  <c:v>592.63063247992602</c:v>
                </c:pt>
                <c:pt idx="255803">
                  <c:v>592.63294923519902</c:v>
                </c:pt>
                <c:pt idx="255804">
                  <c:v>592.63526599047304</c:v>
                </c:pt>
                <c:pt idx="255805">
                  <c:v>592.63758274574604</c:v>
                </c:pt>
                <c:pt idx="255806">
                  <c:v>592.63989950101995</c:v>
                </c:pt>
                <c:pt idx="255807">
                  <c:v>592.64221625629295</c:v>
                </c:pt>
                <c:pt idx="255808">
                  <c:v>592.64453301156698</c:v>
                </c:pt>
                <c:pt idx="255809">
                  <c:v>592.646849766841</c:v>
                </c:pt>
                <c:pt idx="255810">
                  <c:v>592.649166522114</c:v>
                </c:pt>
                <c:pt idx="255811">
                  <c:v>592.65148327738802</c:v>
                </c:pt>
                <c:pt idx="255812">
                  <c:v>592.65380003266102</c:v>
                </c:pt>
                <c:pt idx="255813">
                  <c:v>592.65611678793505</c:v>
                </c:pt>
                <c:pt idx="255814">
                  <c:v>592.65843354320805</c:v>
                </c:pt>
                <c:pt idx="255815">
                  <c:v>592.66075029848196</c:v>
                </c:pt>
                <c:pt idx="255816">
                  <c:v>592.66306705375598</c:v>
                </c:pt>
                <c:pt idx="255817">
                  <c:v>592.66538380902898</c:v>
                </c:pt>
                <c:pt idx="255818">
                  <c:v>592.667700564303</c:v>
                </c:pt>
                <c:pt idx="255819">
                  <c:v>592.670017319576</c:v>
                </c:pt>
                <c:pt idx="255820">
                  <c:v>592.67233407485003</c:v>
                </c:pt>
                <c:pt idx="255821">
                  <c:v>592.67465083012303</c:v>
                </c:pt>
                <c:pt idx="255822">
                  <c:v>592.67696758539705</c:v>
                </c:pt>
                <c:pt idx="255823">
                  <c:v>592.67928434067096</c:v>
                </c:pt>
                <c:pt idx="255824">
                  <c:v>592.68160109594396</c:v>
                </c:pt>
                <c:pt idx="255825">
                  <c:v>592.68391785121798</c:v>
                </c:pt>
                <c:pt idx="255826">
                  <c:v>592.68623460649098</c:v>
                </c:pt>
                <c:pt idx="255827">
                  <c:v>592.68855136176501</c:v>
                </c:pt>
                <c:pt idx="255828">
                  <c:v>592.69086811703801</c:v>
                </c:pt>
                <c:pt idx="255829">
                  <c:v>592.69318487231203</c:v>
                </c:pt>
                <c:pt idx="255830">
                  <c:v>592.69550162758605</c:v>
                </c:pt>
                <c:pt idx="255831">
                  <c:v>592.69781838285905</c:v>
                </c:pt>
                <c:pt idx="255832">
                  <c:v>592.70013513813296</c:v>
                </c:pt>
                <c:pt idx="255833">
                  <c:v>592.70245189340596</c:v>
                </c:pt>
                <c:pt idx="255834">
                  <c:v>592.70476864867999</c:v>
                </c:pt>
                <c:pt idx="255835">
                  <c:v>592.70708540395299</c:v>
                </c:pt>
                <c:pt idx="255836">
                  <c:v>592.70940215922701</c:v>
                </c:pt>
                <c:pt idx="255837">
                  <c:v>592.71171891450103</c:v>
                </c:pt>
                <c:pt idx="255838">
                  <c:v>592.71403566977403</c:v>
                </c:pt>
                <c:pt idx="255839">
                  <c:v>592.71635242504794</c:v>
                </c:pt>
                <c:pt idx="255840">
                  <c:v>592.71866918032094</c:v>
                </c:pt>
                <c:pt idx="255841">
                  <c:v>592.72098593559497</c:v>
                </c:pt>
                <c:pt idx="255842">
                  <c:v>592.72330269086797</c:v>
                </c:pt>
                <c:pt idx="255843">
                  <c:v>592.72561944614199</c:v>
                </c:pt>
                <c:pt idx="255844">
                  <c:v>592.72793620141499</c:v>
                </c:pt>
                <c:pt idx="255845">
                  <c:v>592.73025295668901</c:v>
                </c:pt>
                <c:pt idx="255846">
                  <c:v>592.73256971196304</c:v>
                </c:pt>
                <c:pt idx="255847">
                  <c:v>592.73488646723604</c:v>
                </c:pt>
                <c:pt idx="255848">
                  <c:v>592.73720322250995</c:v>
                </c:pt>
                <c:pt idx="255849">
                  <c:v>592.73951997778295</c:v>
                </c:pt>
                <c:pt idx="255850">
                  <c:v>592.74183673305697</c:v>
                </c:pt>
                <c:pt idx="255851">
                  <c:v>592.74415348832997</c:v>
                </c:pt>
                <c:pt idx="255852">
                  <c:v>592.74647024360399</c:v>
                </c:pt>
                <c:pt idx="255853">
                  <c:v>592.74878699887802</c:v>
                </c:pt>
                <c:pt idx="255854">
                  <c:v>592.75110375415102</c:v>
                </c:pt>
                <c:pt idx="255855">
                  <c:v>592.75342050942504</c:v>
                </c:pt>
                <c:pt idx="255856">
                  <c:v>592.75573726469804</c:v>
                </c:pt>
                <c:pt idx="255857">
                  <c:v>592.75805401997195</c:v>
                </c:pt>
                <c:pt idx="255858">
                  <c:v>592.76037077524495</c:v>
                </c:pt>
                <c:pt idx="255859">
                  <c:v>592.76268753051897</c:v>
                </c:pt>
                <c:pt idx="255860">
                  <c:v>592.765004285793</c:v>
                </c:pt>
                <c:pt idx="255861">
                  <c:v>592.767321041066</c:v>
                </c:pt>
                <c:pt idx="255862">
                  <c:v>592.76963779634002</c:v>
                </c:pt>
                <c:pt idx="255863">
                  <c:v>592.77195455161302</c:v>
                </c:pt>
                <c:pt idx="255864">
                  <c:v>592.77427130688704</c:v>
                </c:pt>
                <c:pt idx="255865">
                  <c:v>592.77658806216004</c:v>
                </c:pt>
                <c:pt idx="255866">
                  <c:v>592.77890481743395</c:v>
                </c:pt>
                <c:pt idx="255867">
                  <c:v>592.78122157270798</c:v>
                </c:pt>
                <c:pt idx="255868">
                  <c:v>592.78353832798098</c:v>
                </c:pt>
                <c:pt idx="255869">
                  <c:v>592.785855083255</c:v>
                </c:pt>
                <c:pt idx="255870">
                  <c:v>592.788171838528</c:v>
                </c:pt>
                <c:pt idx="255871">
                  <c:v>592.79048859380202</c:v>
                </c:pt>
                <c:pt idx="255872">
                  <c:v>592.79280534907502</c:v>
                </c:pt>
                <c:pt idx="255873">
                  <c:v>592.79512210434905</c:v>
                </c:pt>
                <c:pt idx="255874">
                  <c:v>592.79743885962296</c:v>
                </c:pt>
                <c:pt idx="255875">
                  <c:v>592.79975561489596</c:v>
                </c:pt>
                <c:pt idx="255876">
                  <c:v>592.80207237016998</c:v>
                </c:pt>
                <c:pt idx="255877">
                  <c:v>592.80438912544298</c:v>
                </c:pt>
                <c:pt idx="255878">
                  <c:v>592.806705880717</c:v>
                </c:pt>
                <c:pt idx="255879">
                  <c:v>592.80902263599</c:v>
                </c:pt>
                <c:pt idx="255880">
                  <c:v>592.81133939126403</c:v>
                </c:pt>
                <c:pt idx="255881">
                  <c:v>592.81365614653805</c:v>
                </c:pt>
                <c:pt idx="255882">
                  <c:v>592.81597290181105</c:v>
                </c:pt>
                <c:pt idx="255883">
                  <c:v>592.81828965708496</c:v>
                </c:pt>
                <c:pt idx="255884">
                  <c:v>592.82060641235796</c:v>
                </c:pt>
                <c:pt idx="255885">
                  <c:v>592.82292316763198</c:v>
                </c:pt>
                <c:pt idx="255886">
                  <c:v>592.82523992290498</c:v>
                </c:pt>
                <c:pt idx="255887">
                  <c:v>592.82755667817901</c:v>
                </c:pt>
                <c:pt idx="255888">
                  <c:v>592.82987343345303</c:v>
                </c:pt>
                <c:pt idx="255889">
                  <c:v>592.83219018872603</c:v>
                </c:pt>
                <c:pt idx="255890">
                  <c:v>592.83450694400005</c:v>
                </c:pt>
                <c:pt idx="255891">
                  <c:v>592.83682369927305</c:v>
                </c:pt>
                <c:pt idx="255892">
                  <c:v>592.83914045454696</c:v>
                </c:pt>
                <c:pt idx="255893">
                  <c:v>592.84145720981996</c:v>
                </c:pt>
                <c:pt idx="255894">
                  <c:v>592.84377396509399</c:v>
                </c:pt>
                <c:pt idx="255895">
                  <c:v>592.84609072036699</c:v>
                </c:pt>
                <c:pt idx="255896">
                  <c:v>592.84840747564101</c:v>
                </c:pt>
                <c:pt idx="255897">
                  <c:v>592.85072423091503</c:v>
                </c:pt>
                <c:pt idx="255898">
                  <c:v>592.85304098618803</c:v>
                </c:pt>
                <c:pt idx="255899">
                  <c:v>592.85535774146194</c:v>
                </c:pt>
                <c:pt idx="255900">
                  <c:v>592.85767449673494</c:v>
                </c:pt>
                <c:pt idx="255901">
                  <c:v>592.85999125200897</c:v>
                </c:pt>
                <c:pt idx="255902">
                  <c:v>592.86230800728197</c:v>
                </c:pt>
                <c:pt idx="255903">
                  <c:v>592.86462476255599</c:v>
                </c:pt>
                <c:pt idx="255904">
                  <c:v>592.86694151783001</c:v>
                </c:pt>
                <c:pt idx="255905">
                  <c:v>592.86925827310301</c:v>
                </c:pt>
                <c:pt idx="255906">
                  <c:v>592.87157502837704</c:v>
                </c:pt>
                <c:pt idx="255907">
                  <c:v>592.87389178365004</c:v>
                </c:pt>
                <c:pt idx="255908">
                  <c:v>592.87620853892395</c:v>
                </c:pt>
                <c:pt idx="255909">
                  <c:v>592.87852529419695</c:v>
                </c:pt>
                <c:pt idx="255910">
                  <c:v>592.88084204947097</c:v>
                </c:pt>
                <c:pt idx="255911">
                  <c:v>592.88315880474499</c:v>
                </c:pt>
                <c:pt idx="255912">
                  <c:v>592.88547556001799</c:v>
                </c:pt>
                <c:pt idx="255913">
                  <c:v>592.88779231529202</c:v>
                </c:pt>
                <c:pt idx="255914">
                  <c:v>592.89010907056502</c:v>
                </c:pt>
                <c:pt idx="255915">
                  <c:v>592.89242582583904</c:v>
                </c:pt>
                <c:pt idx="255916">
                  <c:v>592.89474258111204</c:v>
                </c:pt>
                <c:pt idx="255917">
                  <c:v>592.89705933638595</c:v>
                </c:pt>
                <c:pt idx="255918">
                  <c:v>592.89937609165997</c:v>
                </c:pt>
                <c:pt idx="255919">
                  <c:v>592.90169284693297</c:v>
                </c:pt>
                <c:pt idx="255920">
                  <c:v>592.904009602207</c:v>
                </c:pt>
                <c:pt idx="255921">
                  <c:v>592.90632635748</c:v>
                </c:pt>
                <c:pt idx="255922">
                  <c:v>592.90864311275402</c:v>
                </c:pt>
                <c:pt idx="255923">
                  <c:v>592.91095986802702</c:v>
                </c:pt>
                <c:pt idx="255924">
                  <c:v>592.91327662330104</c:v>
                </c:pt>
                <c:pt idx="255925">
                  <c:v>592.91559337857495</c:v>
                </c:pt>
                <c:pt idx="255926">
                  <c:v>592.91791013384795</c:v>
                </c:pt>
                <c:pt idx="255927">
                  <c:v>592.92022688912198</c:v>
                </c:pt>
                <c:pt idx="255928">
                  <c:v>592.92254364439498</c:v>
                </c:pt>
                <c:pt idx="255929">
                  <c:v>592.924860399669</c:v>
                </c:pt>
                <c:pt idx="255930">
                  <c:v>592.927177154942</c:v>
                </c:pt>
                <c:pt idx="255931">
                  <c:v>592.92949391021602</c:v>
                </c:pt>
                <c:pt idx="255932">
                  <c:v>592.93181066549005</c:v>
                </c:pt>
                <c:pt idx="255933">
                  <c:v>592.93412742076305</c:v>
                </c:pt>
                <c:pt idx="255934">
                  <c:v>592.93644417603696</c:v>
                </c:pt>
                <c:pt idx="255935">
                  <c:v>592.93876093130996</c:v>
                </c:pt>
                <c:pt idx="255936">
                  <c:v>592.94107768658398</c:v>
                </c:pt>
                <c:pt idx="255937">
                  <c:v>592.94339444185698</c:v>
                </c:pt>
                <c:pt idx="255938">
                  <c:v>592.945711197131</c:v>
                </c:pt>
                <c:pt idx="255939">
                  <c:v>592.94802795240503</c:v>
                </c:pt>
                <c:pt idx="255940">
                  <c:v>592.95034470767803</c:v>
                </c:pt>
                <c:pt idx="255941">
                  <c:v>592.95266146295205</c:v>
                </c:pt>
                <c:pt idx="255942">
                  <c:v>592.95497821822505</c:v>
                </c:pt>
                <c:pt idx="255943">
                  <c:v>592.95729497349896</c:v>
                </c:pt>
                <c:pt idx="255944">
                  <c:v>592.95961172877196</c:v>
                </c:pt>
                <c:pt idx="255945">
                  <c:v>592.96192848404598</c:v>
                </c:pt>
                <c:pt idx="255946">
                  <c:v>592.96424523931898</c:v>
                </c:pt>
                <c:pt idx="255947">
                  <c:v>592.96656199459301</c:v>
                </c:pt>
                <c:pt idx="255948">
                  <c:v>592.96887874986703</c:v>
                </c:pt>
                <c:pt idx="255949">
                  <c:v>592.97119550514003</c:v>
                </c:pt>
                <c:pt idx="255950">
                  <c:v>592.97351226041405</c:v>
                </c:pt>
                <c:pt idx="255951">
                  <c:v>592.97582901568705</c:v>
                </c:pt>
                <c:pt idx="255952">
                  <c:v>592.97814577096096</c:v>
                </c:pt>
                <c:pt idx="255953">
                  <c:v>592.98046252623396</c:v>
                </c:pt>
                <c:pt idx="255954">
                  <c:v>592.98277928150799</c:v>
                </c:pt>
                <c:pt idx="255955">
                  <c:v>592.98509603678201</c:v>
                </c:pt>
                <c:pt idx="255956">
                  <c:v>592.98741279205501</c:v>
                </c:pt>
                <c:pt idx="255957">
                  <c:v>592.98972954732903</c:v>
                </c:pt>
                <c:pt idx="255958">
                  <c:v>592.99204630260203</c:v>
                </c:pt>
                <c:pt idx="255959">
                  <c:v>592.99436305787594</c:v>
                </c:pt>
                <c:pt idx="255960">
                  <c:v>592.99667981314894</c:v>
                </c:pt>
                <c:pt idx="255961">
                  <c:v>592.99899656842297</c:v>
                </c:pt>
                <c:pt idx="255962">
                  <c:v>593.00131332369699</c:v>
                </c:pt>
                <c:pt idx="255963">
                  <c:v>593.00363007896999</c:v>
                </c:pt>
                <c:pt idx="255964">
                  <c:v>593.00594683424401</c:v>
                </c:pt>
                <c:pt idx="255965">
                  <c:v>593.00826358951701</c:v>
                </c:pt>
                <c:pt idx="255966">
                  <c:v>593.01058034479104</c:v>
                </c:pt>
                <c:pt idx="255967">
                  <c:v>593.01289710006404</c:v>
                </c:pt>
                <c:pt idx="255968">
                  <c:v>593.01521385533795</c:v>
                </c:pt>
                <c:pt idx="255969">
                  <c:v>593.01753061061197</c:v>
                </c:pt>
                <c:pt idx="255970">
                  <c:v>593.01984736588497</c:v>
                </c:pt>
                <c:pt idx="255971">
                  <c:v>593.02216412115899</c:v>
                </c:pt>
                <c:pt idx="255972">
                  <c:v>593.02448087643199</c:v>
                </c:pt>
                <c:pt idx="255973">
                  <c:v>593.02679763170602</c:v>
                </c:pt>
                <c:pt idx="255974">
                  <c:v>593.02911438697902</c:v>
                </c:pt>
                <c:pt idx="255975">
                  <c:v>593.03143114225304</c:v>
                </c:pt>
                <c:pt idx="255976">
                  <c:v>593.03374789752695</c:v>
                </c:pt>
                <c:pt idx="255977">
                  <c:v>593.03606465279995</c:v>
                </c:pt>
                <c:pt idx="255978">
                  <c:v>593.03838140807397</c:v>
                </c:pt>
                <c:pt idx="255979">
                  <c:v>593.04069816334697</c:v>
                </c:pt>
                <c:pt idx="255980">
                  <c:v>593.043014918621</c:v>
                </c:pt>
                <c:pt idx="255981">
                  <c:v>593.045331673894</c:v>
                </c:pt>
                <c:pt idx="255982">
                  <c:v>593.04764842916802</c:v>
                </c:pt>
                <c:pt idx="255983">
                  <c:v>593.04996518444204</c:v>
                </c:pt>
                <c:pt idx="255984">
                  <c:v>593.05228193971504</c:v>
                </c:pt>
                <c:pt idx="255985">
                  <c:v>593.05459869498895</c:v>
                </c:pt>
                <c:pt idx="255986">
                  <c:v>593.05691545026195</c:v>
                </c:pt>
                <c:pt idx="255987">
                  <c:v>593.05923220553598</c:v>
                </c:pt>
                <c:pt idx="255988">
                  <c:v>593.06154896080898</c:v>
                </c:pt>
                <c:pt idx="255989">
                  <c:v>593.063865716083</c:v>
                </c:pt>
                <c:pt idx="255990">
                  <c:v>593.06618247135702</c:v>
                </c:pt>
                <c:pt idx="255991">
                  <c:v>593.06849922663002</c:v>
                </c:pt>
                <c:pt idx="255992">
                  <c:v>593.07081598190405</c:v>
                </c:pt>
                <c:pt idx="255993">
                  <c:v>593.07313273717705</c:v>
                </c:pt>
                <c:pt idx="255994">
                  <c:v>593.07544949245096</c:v>
                </c:pt>
                <c:pt idx="255995">
                  <c:v>593.07776624772396</c:v>
                </c:pt>
                <c:pt idx="255996">
                  <c:v>593.08008300299798</c:v>
                </c:pt>
                <c:pt idx="255997">
                  <c:v>593.08239975827098</c:v>
                </c:pt>
                <c:pt idx="255998">
                  <c:v>593.084716513545</c:v>
                </c:pt>
                <c:pt idx="255999">
                  <c:v>593.08703326881903</c:v>
                </c:pt>
                <c:pt idx="256000">
                  <c:v>593.08935002409203</c:v>
                </c:pt>
                <c:pt idx="256001">
                  <c:v>593.09166677936605</c:v>
                </c:pt>
                <c:pt idx="256002">
                  <c:v>593.09398353463905</c:v>
                </c:pt>
                <c:pt idx="256003">
                  <c:v>593.09630028991296</c:v>
                </c:pt>
                <c:pt idx="256004">
                  <c:v>593.09861704518596</c:v>
                </c:pt>
                <c:pt idx="256005">
                  <c:v>593.10093380045998</c:v>
                </c:pt>
                <c:pt idx="256006">
                  <c:v>593.10325055573401</c:v>
                </c:pt>
                <c:pt idx="256007">
                  <c:v>593.10556731100701</c:v>
                </c:pt>
                <c:pt idx="256008">
                  <c:v>593.10788406628103</c:v>
                </c:pt>
                <c:pt idx="256009">
                  <c:v>593.11020082155403</c:v>
                </c:pt>
                <c:pt idx="256010">
                  <c:v>593.11251757682805</c:v>
                </c:pt>
                <c:pt idx="256011">
                  <c:v>593.11483433210105</c:v>
                </c:pt>
                <c:pt idx="256012">
                  <c:v>593.11715108737496</c:v>
                </c:pt>
                <c:pt idx="256013">
                  <c:v>593.11946784264899</c:v>
                </c:pt>
                <c:pt idx="256014">
                  <c:v>593.12178459792199</c:v>
                </c:pt>
                <c:pt idx="256015">
                  <c:v>593.12410135319601</c:v>
                </c:pt>
                <c:pt idx="256016">
                  <c:v>593.12641810846901</c:v>
                </c:pt>
                <c:pt idx="256017">
                  <c:v>593.12873486374303</c:v>
                </c:pt>
                <c:pt idx="256018">
                  <c:v>593.13105161901603</c:v>
                </c:pt>
                <c:pt idx="256019">
                  <c:v>593.13336837428994</c:v>
                </c:pt>
                <c:pt idx="256020">
                  <c:v>593.13568512956397</c:v>
                </c:pt>
                <c:pt idx="256021">
                  <c:v>593.13800188483697</c:v>
                </c:pt>
                <c:pt idx="256022">
                  <c:v>593.14031864011099</c:v>
                </c:pt>
                <c:pt idx="256023">
                  <c:v>593.14263539538399</c:v>
                </c:pt>
                <c:pt idx="256024">
                  <c:v>593.14495215065801</c:v>
                </c:pt>
                <c:pt idx="256025">
                  <c:v>593.14726890593101</c:v>
                </c:pt>
                <c:pt idx="256026">
                  <c:v>593.14958566120504</c:v>
                </c:pt>
                <c:pt idx="256027">
                  <c:v>593.15190241647895</c:v>
                </c:pt>
                <c:pt idx="256028">
                  <c:v>593.15421917175195</c:v>
                </c:pt>
                <c:pt idx="256029">
                  <c:v>593.15653592702597</c:v>
                </c:pt>
                <c:pt idx="256030">
                  <c:v>593.15885268229897</c:v>
                </c:pt>
                <c:pt idx="256031">
                  <c:v>593.16116943757299</c:v>
                </c:pt>
                <c:pt idx="256032">
                  <c:v>593.16348619284599</c:v>
                </c:pt>
                <c:pt idx="256033">
                  <c:v>593.16580294812002</c:v>
                </c:pt>
                <c:pt idx="256034">
                  <c:v>593.16811970339404</c:v>
                </c:pt>
                <c:pt idx="256035">
                  <c:v>593.17043645866704</c:v>
                </c:pt>
                <c:pt idx="256036">
                  <c:v>593.17275321394095</c:v>
                </c:pt>
                <c:pt idx="256037">
                  <c:v>593.17506996921395</c:v>
                </c:pt>
                <c:pt idx="256038">
                  <c:v>593.17738672448797</c:v>
                </c:pt>
                <c:pt idx="256039">
                  <c:v>593.17970347976097</c:v>
                </c:pt>
                <c:pt idx="256040">
                  <c:v>593.182020235035</c:v>
                </c:pt>
                <c:pt idx="256041">
                  <c:v>593.18433699030902</c:v>
                </c:pt>
                <c:pt idx="256042">
                  <c:v>593.18665374558202</c:v>
                </c:pt>
                <c:pt idx="256043">
                  <c:v>593.18897050085604</c:v>
                </c:pt>
                <c:pt idx="256044">
                  <c:v>593.19128725612904</c:v>
                </c:pt>
                <c:pt idx="256045">
                  <c:v>593.19360401140295</c:v>
                </c:pt>
                <c:pt idx="256046">
                  <c:v>593.19592076667595</c:v>
                </c:pt>
                <c:pt idx="256047">
                  <c:v>593.19823752194998</c:v>
                </c:pt>
                <c:pt idx="256048">
                  <c:v>593.20055427722298</c:v>
                </c:pt>
                <c:pt idx="256049">
                  <c:v>593.202871032497</c:v>
                </c:pt>
                <c:pt idx="256050">
                  <c:v>593.20518778777102</c:v>
                </c:pt>
                <c:pt idx="256051">
                  <c:v>593.20750454304402</c:v>
                </c:pt>
                <c:pt idx="256052">
                  <c:v>593.20982129831805</c:v>
                </c:pt>
                <c:pt idx="256053">
                  <c:v>593.21213805359105</c:v>
                </c:pt>
                <c:pt idx="256054">
                  <c:v>593.21445480886496</c:v>
                </c:pt>
                <c:pt idx="256055">
                  <c:v>593.21677156413796</c:v>
                </c:pt>
                <c:pt idx="256056">
                  <c:v>593.21908831941198</c:v>
                </c:pt>
                <c:pt idx="256057">
                  <c:v>593.221405074686</c:v>
                </c:pt>
                <c:pt idx="256058">
                  <c:v>593.223721829959</c:v>
                </c:pt>
                <c:pt idx="256059">
                  <c:v>593.22603858523303</c:v>
                </c:pt>
                <c:pt idx="256060">
                  <c:v>593.22835534050603</c:v>
                </c:pt>
                <c:pt idx="256061">
                  <c:v>593.23067209578005</c:v>
                </c:pt>
                <c:pt idx="256062">
                  <c:v>593.23298885105305</c:v>
                </c:pt>
                <c:pt idx="256063">
                  <c:v>593.23530560632696</c:v>
                </c:pt>
                <c:pt idx="256064">
                  <c:v>593.23762236160098</c:v>
                </c:pt>
                <c:pt idx="256065">
                  <c:v>593.23993911687398</c:v>
                </c:pt>
                <c:pt idx="256066">
                  <c:v>593.24225587214801</c:v>
                </c:pt>
                <c:pt idx="256067">
                  <c:v>593.24457262742101</c:v>
                </c:pt>
                <c:pt idx="256068">
                  <c:v>593.24688938269503</c:v>
                </c:pt>
                <c:pt idx="256069">
                  <c:v>593.24920613796803</c:v>
                </c:pt>
                <c:pt idx="256070">
                  <c:v>593.25152289324205</c:v>
                </c:pt>
                <c:pt idx="256071">
                  <c:v>593.25383964851596</c:v>
                </c:pt>
                <c:pt idx="256072">
                  <c:v>593.25615640378896</c:v>
                </c:pt>
                <c:pt idx="256073">
                  <c:v>593.25847315906299</c:v>
                </c:pt>
                <c:pt idx="256074">
                  <c:v>593.26078991433599</c:v>
                </c:pt>
                <c:pt idx="256075">
                  <c:v>593.26310666961001</c:v>
                </c:pt>
                <c:pt idx="256076">
                  <c:v>593.26542342488301</c:v>
                </c:pt>
                <c:pt idx="256077">
                  <c:v>593.26774018015703</c:v>
                </c:pt>
                <c:pt idx="256078">
                  <c:v>593.27005693543094</c:v>
                </c:pt>
                <c:pt idx="256079">
                  <c:v>593.27237369070394</c:v>
                </c:pt>
                <c:pt idx="256080">
                  <c:v>593.27469044597797</c:v>
                </c:pt>
                <c:pt idx="256081">
                  <c:v>593.27700720125097</c:v>
                </c:pt>
                <c:pt idx="256082">
                  <c:v>593.27932395652499</c:v>
                </c:pt>
                <c:pt idx="256083">
                  <c:v>593.28164071179799</c:v>
                </c:pt>
                <c:pt idx="256084">
                  <c:v>593.28395746707201</c:v>
                </c:pt>
                <c:pt idx="256085">
                  <c:v>593.28627422234604</c:v>
                </c:pt>
                <c:pt idx="256086">
                  <c:v>593.28859097761904</c:v>
                </c:pt>
                <c:pt idx="256087">
                  <c:v>593.29090773289295</c:v>
                </c:pt>
                <c:pt idx="256088">
                  <c:v>593.29322448816595</c:v>
                </c:pt>
                <c:pt idx="256089">
                  <c:v>593.29554124343997</c:v>
                </c:pt>
                <c:pt idx="256090">
                  <c:v>593.29785799871297</c:v>
                </c:pt>
                <c:pt idx="256091">
                  <c:v>593.30017475398699</c:v>
                </c:pt>
                <c:pt idx="256092">
                  <c:v>593.30249150925999</c:v>
                </c:pt>
                <c:pt idx="256093">
                  <c:v>593.30480826453402</c:v>
                </c:pt>
                <c:pt idx="256094">
                  <c:v>593.30712501980804</c:v>
                </c:pt>
                <c:pt idx="256095">
                  <c:v>593.30944177508104</c:v>
                </c:pt>
                <c:pt idx="256096">
                  <c:v>593.31175853035495</c:v>
                </c:pt>
                <c:pt idx="256097">
                  <c:v>593.31407528562795</c:v>
                </c:pt>
                <c:pt idx="256098">
                  <c:v>593.31639204090197</c:v>
                </c:pt>
                <c:pt idx="256099">
                  <c:v>593.31870879617497</c:v>
                </c:pt>
                <c:pt idx="256100">
                  <c:v>593.321025551449</c:v>
                </c:pt>
                <c:pt idx="256101">
                  <c:v>593.32334230672302</c:v>
                </c:pt>
                <c:pt idx="256102">
                  <c:v>593.32565906199602</c:v>
                </c:pt>
                <c:pt idx="256103">
                  <c:v>593.32797581727004</c:v>
                </c:pt>
                <c:pt idx="256104">
                  <c:v>593.33029257254304</c:v>
                </c:pt>
                <c:pt idx="256105">
                  <c:v>593.33260932781695</c:v>
                </c:pt>
                <c:pt idx="256106">
                  <c:v>593.33492608308995</c:v>
                </c:pt>
                <c:pt idx="256107">
                  <c:v>593.33724283836398</c:v>
                </c:pt>
                <c:pt idx="256108">
                  <c:v>593.339559593638</c:v>
                </c:pt>
                <c:pt idx="256109">
                  <c:v>593.341876348911</c:v>
                </c:pt>
                <c:pt idx="256110">
                  <c:v>593.34419310418502</c:v>
                </c:pt>
                <c:pt idx="256111">
                  <c:v>593.34650985945802</c:v>
                </c:pt>
                <c:pt idx="256112">
                  <c:v>593.34882661473205</c:v>
                </c:pt>
                <c:pt idx="256113">
                  <c:v>593.35114337000505</c:v>
                </c:pt>
                <c:pt idx="256114">
                  <c:v>593.35346012527896</c:v>
                </c:pt>
                <c:pt idx="256115">
                  <c:v>593.35577688055298</c:v>
                </c:pt>
                <c:pt idx="256116">
                  <c:v>593.35809363582598</c:v>
                </c:pt>
                <c:pt idx="256117">
                  <c:v>593.3604103911</c:v>
                </c:pt>
                <c:pt idx="256118">
                  <c:v>593.362727146373</c:v>
                </c:pt>
                <c:pt idx="256119">
                  <c:v>593.36504390164703</c:v>
                </c:pt>
                <c:pt idx="256120">
                  <c:v>593.36736065692003</c:v>
                </c:pt>
                <c:pt idx="256121">
                  <c:v>593.36967741219405</c:v>
                </c:pt>
                <c:pt idx="256122">
                  <c:v>593.37199416746796</c:v>
                </c:pt>
                <c:pt idx="256123">
                  <c:v>593.37431092274096</c:v>
                </c:pt>
                <c:pt idx="256124">
                  <c:v>593.37662767801498</c:v>
                </c:pt>
                <c:pt idx="256125">
                  <c:v>593.37894443328798</c:v>
                </c:pt>
                <c:pt idx="256126">
                  <c:v>593.38126118856201</c:v>
                </c:pt>
                <c:pt idx="256127">
                  <c:v>593.38357794383501</c:v>
                </c:pt>
                <c:pt idx="256128">
                  <c:v>593.38589469910903</c:v>
                </c:pt>
                <c:pt idx="256129">
                  <c:v>593.38821145438305</c:v>
                </c:pt>
                <c:pt idx="256130">
                  <c:v>593.39052820965605</c:v>
                </c:pt>
                <c:pt idx="256131">
                  <c:v>593.39284496492996</c:v>
                </c:pt>
                <c:pt idx="256132">
                  <c:v>593.39516172020296</c:v>
                </c:pt>
                <c:pt idx="256133">
                  <c:v>593.39747847547699</c:v>
                </c:pt>
                <c:pt idx="256134">
                  <c:v>593.39979523074999</c:v>
                </c:pt>
                <c:pt idx="256135">
                  <c:v>593.40211198602401</c:v>
                </c:pt>
                <c:pt idx="256136">
                  <c:v>593.40442874129803</c:v>
                </c:pt>
                <c:pt idx="256137">
                  <c:v>593.40674549657103</c:v>
                </c:pt>
                <c:pt idx="256138">
                  <c:v>593.40906225184494</c:v>
                </c:pt>
                <c:pt idx="256139">
                  <c:v>593.41137900711794</c:v>
                </c:pt>
                <c:pt idx="256140">
                  <c:v>593.41369576239197</c:v>
                </c:pt>
                <c:pt idx="256141">
                  <c:v>593.41601251766497</c:v>
                </c:pt>
                <c:pt idx="256142">
                  <c:v>593.41832927293899</c:v>
                </c:pt>
                <c:pt idx="256143">
                  <c:v>593.42064602821199</c:v>
                </c:pt>
                <c:pt idx="256144">
                  <c:v>593.42296278348601</c:v>
                </c:pt>
                <c:pt idx="256145">
                  <c:v>593.42527953876004</c:v>
                </c:pt>
                <c:pt idx="256146">
                  <c:v>593.42759629403304</c:v>
                </c:pt>
                <c:pt idx="256147">
                  <c:v>593.42991304930695</c:v>
                </c:pt>
                <c:pt idx="256148">
                  <c:v>593.43222980457995</c:v>
                </c:pt>
                <c:pt idx="256149">
                  <c:v>593.43454655985397</c:v>
                </c:pt>
                <c:pt idx="256150">
                  <c:v>593.43686331512697</c:v>
                </c:pt>
                <c:pt idx="256151">
                  <c:v>593.43918007040099</c:v>
                </c:pt>
                <c:pt idx="256152">
                  <c:v>593.44149682567502</c:v>
                </c:pt>
                <c:pt idx="256153">
                  <c:v>593.44381358094802</c:v>
                </c:pt>
                <c:pt idx="256154">
                  <c:v>593.44613033622204</c:v>
                </c:pt>
                <c:pt idx="256155">
                  <c:v>593.44844709149504</c:v>
                </c:pt>
                <c:pt idx="256156">
                  <c:v>593.45076384676895</c:v>
                </c:pt>
                <c:pt idx="256157">
                  <c:v>593.45308060204195</c:v>
                </c:pt>
                <c:pt idx="256158">
                  <c:v>593.45539735731597</c:v>
                </c:pt>
                <c:pt idx="256159">
                  <c:v>593.45771411259</c:v>
                </c:pt>
                <c:pt idx="256160">
                  <c:v>593.460030867863</c:v>
                </c:pt>
                <c:pt idx="256161">
                  <c:v>593.46234762313702</c:v>
                </c:pt>
                <c:pt idx="256162">
                  <c:v>593.46466437841002</c:v>
                </c:pt>
                <c:pt idx="256163">
                  <c:v>593.46698113368404</c:v>
                </c:pt>
                <c:pt idx="256164">
                  <c:v>593.46929788895704</c:v>
                </c:pt>
                <c:pt idx="256165">
                  <c:v>593.47161464423095</c:v>
                </c:pt>
                <c:pt idx="256166">
                  <c:v>593.47393139950498</c:v>
                </c:pt>
                <c:pt idx="256167">
                  <c:v>593.47624815477798</c:v>
                </c:pt>
                <c:pt idx="256168">
                  <c:v>593.478564910052</c:v>
                </c:pt>
                <c:pt idx="256169">
                  <c:v>593.480881665325</c:v>
                </c:pt>
                <c:pt idx="256170">
                  <c:v>593.48319842059902</c:v>
                </c:pt>
                <c:pt idx="256171">
                  <c:v>593.48551517587202</c:v>
                </c:pt>
                <c:pt idx="256172">
                  <c:v>593.48783193114605</c:v>
                </c:pt>
                <c:pt idx="256173">
                  <c:v>593.49014868641996</c:v>
                </c:pt>
                <c:pt idx="256174">
                  <c:v>593.49246544169296</c:v>
                </c:pt>
                <c:pt idx="256175">
                  <c:v>593.49478219696698</c:v>
                </c:pt>
                <c:pt idx="256176">
                  <c:v>593.49709895223998</c:v>
                </c:pt>
                <c:pt idx="256177">
                  <c:v>593.499415707514</c:v>
                </c:pt>
                <c:pt idx="256178">
                  <c:v>593.501732462787</c:v>
                </c:pt>
                <c:pt idx="256179">
                  <c:v>593.50404921806103</c:v>
                </c:pt>
                <c:pt idx="256180">
                  <c:v>593.50636597333505</c:v>
                </c:pt>
                <c:pt idx="256181">
                  <c:v>593.50868272860805</c:v>
                </c:pt>
                <c:pt idx="256182">
                  <c:v>593.51099948388196</c:v>
                </c:pt>
                <c:pt idx="256183">
                  <c:v>593.51331623915496</c:v>
                </c:pt>
                <c:pt idx="256184">
                  <c:v>593.51563299442898</c:v>
                </c:pt>
                <c:pt idx="256185">
                  <c:v>593.51794974970198</c:v>
                </c:pt>
                <c:pt idx="256186">
                  <c:v>593.52026650497601</c:v>
                </c:pt>
                <c:pt idx="256187">
                  <c:v>593.52258326025003</c:v>
                </c:pt>
                <c:pt idx="256188">
                  <c:v>593.52490001552303</c:v>
                </c:pt>
                <c:pt idx="256189">
                  <c:v>593.52721677079705</c:v>
                </c:pt>
                <c:pt idx="256190">
                  <c:v>593.52953352607005</c:v>
                </c:pt>
                <c:pt idx="256191">
                  <c:v>593.53185028134396</c:v>
                </c:pt>
                <c:pt idx="256192">
                  <c:v>593.53416703661696</c:v>
                </c:pt>
                <c:pt idx="256193">
                  <c:v>593.53648379189099</c:v>
                </c:pt>
                <c:pt idx="256194">
                  <c:v>593.53880054716399</c:v>
                </c:pt>
                <c:pt idx="256195">
                  <c:v>593.54111730243801</c:v>
                </c:pt>
                <c:pt idx="256196">
                  <c:v>593.54343405771203</c:v>
                </c:pt>
                <c:pt idx="256197">
                  <c:v>593.54575081298503</c:v>
                </c:pt>
                <c:pt idx="256198">
                  <c:v>593.54806756825894</c:v>
                </c:pt>
                <c:pt idx="256199">
                  <c:v>593.55038432353194</c:v>
                </c:pt>
                <c:pt idx="256200">
                  <c:v>593.55270107880597</c:v>
                </c:pt>
                <c:pt idx="256201">
                  <c:v>593.55501783407897</c:v>
                </c:pt>
                <c:pt idx="256202">
                  <c:v>593.55733458935299</c:v>
                </c:pt>
                <c:pt idx="256203">
                  <c:v>593.55965134462701</c:v>
                </c:pt>
                <c:pt idx="256204">
                  <c:v>593.56196809990001</c:v>
                </c:pt>
                <c:pt idx="256205">
                  <c:v>593.56428485517404</c:v>
                </c:pt>
                <c:pt idx="256206">
                  <c:v>593.56660161044704</c:v>
                </c:pt>
                <c:pt idx="256207">
                  <c:v>593.56891836572095</c:v>
                </c:pt>
                <c:pt idx="256208">
                  <c:v>593.57123512099395</c:v>
                </c:pt>
                <c:pt idx="256209">
                  <c:v>593.57355187626797</c:v>
                </c:pt>
                <c:pt idx="256210">
                  <c:v>593.57586863154199</c:v>
                </c:pt>
                <c:pt idx="256211">
                  <c:v>593.57818538681499</c:v>
                </c:pt>
                <c:pt idx="256212">
                  <c:v>593.58050214208902</c:v>
                </c:pt>
                <c:pt idx="256213">
                  <c:v>593.58281889736202</c:v>
                </c:pt>
                <c:pt idx="256214">
                  <c:v>593.58513565263604</c:v>
                </c:pt>
                <c:pt idx="256215">
                  <c:v>593.58745240790904</c:v>
                </c:pt>
                <c:pt idx="256216">
                  <c:v>593.58976916318295</c:v>
                </c:pt>
                <c:pt idx="256217">
                  <c:v>593.59208591845697</c:v>
                </c:pt>
                <c:pt idx="256218">
                  <c:v>593.59440267372997</c:v>
                </c:pt>
                <c:pt idx="256219">
                  <c:v>593.596719429004</c:v>
                </c:pt>
                <c:pt idx="256220">
                  <c:v>593.599036184277</c:v>
                </c:pt>
                <c:pt idx="256221">
                  <c:v>593.60135293955102</c:v>
                </c:pt>
                <c:pt idx="256222">
                  <c:v>593.60366969482402</c:v>
                </c:pt>
                <c:pt idx="256223">
                  <c:v>593.60598645009804</c:v>
                </c:pt>
                <c:pt idx="256224">
                  <c:v>593.60830320537195</c:v>
                </c:pt>
                <c:pt idx="256225">
                  <c:v>593.61061996064495</c:v>
                </c:pt>
                <c:pt idx="256226">
                  <c:v>593.61293671591898</c:v>
                </c:pt>
                <c:pt idx="256227">
                  <c:v>593.61525347119198</c:v>
                </c:pt>
                <c:pt idx="256228">
                  <c:v>593.617570226466</c:v>
                </c:pt>
                <c:pt idx="256229">
                  <c:v>593.619886981739</c:v>
                </c:pt>
                <c:pt idx="256230">
                  <c:v>593.62220373701302</c:v>
                </c:pt>
                <c:pt idx="256231">
                  <c:v>593.62452049228705</c:v>
                </c:pt>
                <c:pt idx="256232">
                  <c:v>593.62683724756005</c:v>
                </c:pt>
                <c:pt idx="256233">
                  <c:v>593.62915400283396</c:v>
                </c:pt>
                <c:pt idx="256234">
                  <c:v>593.63147075810696</c:v>
                </c:pt>
                <c:pt idx="256235">
                  <c:v>593.63378751338098</c:v>
                </c:pt>
                <c:pt idx="256236">
                  <c:v>593.63610426865398</c:v>
                </c:pt>
                <c:pt idx="256237">
                  <c:v>593.638421023928</c:v>
                </c:pt>
                <c:pt idx="256238">
                  <c:v>593.64073777920203</c:v>
                </c:pt>
                <c:pt idx="256239">
                  <c:v>593.64305453447503</c:v>
                </c:pt>
                <c:pt idx="256240">
                  <c:v>593.64537128974905</c:v>
                </c:pt>
                <c:pt idx="256241">
                  <c:v>593.64768804502205</c:v>
                </c:pt>
                <c:pt idx="256242">
                  <c:v>593.65000480029596</c:v>
                </c:pt>
                <c:pt idx="256243">
                  <c:v>593.65232155556896</c:v>
                </c:pt>
                <c:pt idx="256244">
                  <c:v>593.65463831084298</c:v>
                </c:pt>
                <c:pt idx="256245">
                  <c:v>593.65695506611598</c:v>
                </c:pt>
                <c:pt idx="256246">
                  <c:v>593.65927182139001</c:v>
                </c:pt>
                <c:pt idx="256247">
                  <c:v>593.66158857666403</c:v>
                </c:pt>
                <c:pt idx="256248">
                  <c:v>593.66390533193703</c:v>
                </c:pt>
                <c:pt idx="256249">
                  <c:v>593.66622208721105</c:v>
                </c:pt>
                <c:pt idx="256250">
                  <c:v>593.66853884248405</c:v>
                </c:pt>
                <c:pt idx="256251">
                  <c:v>593.67085559775796</c:v>
                </c:pt>
                <c:pt idx="256252">
                  <c:v>593.67317235303096</c:v>
                </c:pt>
                <c:pt idx="256253">
                  <c:v>593.67548910830499</c:v>
                </c:pt>
                <c:pt idx="256254">
                  <c:v>593.67780586357901</c:v>
                </c:pt>
                <c:pt idx="256255">
                  <c:v>593.68012261885201</c:v>
                </c:pt>
                <c:pt idx="256256">
                  <c:v>593.68243937412603</c:v>
                </c:pt>
                <c:pt idx="256257">
                  <c:v>593.68475612939903</c:v>
                </c:pt>
                <c:pt idx="256258">
                  <c:v>593.68707288467294</c:v>
                </c:pt>
                <c:pt idx="256259">
                  <c:v>593.68938963994594</c:v>
                </c:pt>
                <c:pt idx="256260">
                  <c:v>593.69170639521997</c:v>
                </c:pt>
                <c:pt idx="256261">
                  <c:v>593.69402315049399</c:v>
                </c:pt>
                <c:pt idx="256262">
                  <c:v>593.69633990576699</c:v>
                </c:pt>
                <c:pt idx="256263">
                  <c:v>593.69865666104101</c:v>
                </c:pt>
                <c:pt idx="256264">
                  <c:v>593.70097341631401</c:v>
                </c:pt>
                <c:pt idx="256265">
                  <c:v>593.70329017158804</c:v>
                </c:pt>
                <c:pt idx="256266">
                  <c:v>593.70560692686104</c:v>
                </c:pt>
                <c:pt idx="256267">
                  <c:v>593.70792368213495</c:v>
                </c:pt>
                <c:pt idx="256268">
                  <c:v>593.71024043740897</c:v>
                </c:pt>
                <c:pt idx="256269">
                  <c:v>593.71255719268197</c:v>
                </c:pt>
                <c:pt idx="256270">
                  <c:v>593.71487394795599</c:v>
                </c:pt>
                <c:pt idx="256271">
                  <c:v>593.71719070322899</c:v>
                </c:pt>
                <c:pt idx="256272">
                  <c:v>593.71950745850302</c:v>
                </c:pt>
                <c:pt idx="256273">
                  <c:v>593.72182421377602</c:v>
                </c:pt>
                <c:pt idx="256274">
                  <c:v>593.72414096905004</c:v>
                </c:pt>
                <c:pt idx="256275">
                  <c:v>593.72645772432395</c:v>
                </c:pt>
                <c:pt idx="256276">
                  <c:v>593.72877447959695</c:v>
                </c:pt>
                <c:pt idx="256277">
                  <c:v>593.73109123487097</c:v>
                </c:pt>
                <c:pt idx="256278">
                  <c:v>593.73340799014397</c:v>
                </c:pt>
                <c:pt idx="256279">
                  <c:v>593.735724745418</c:v>
                </c:pt>
                <c:pt idx="256280">
                  <c:v>593.738041500691</c:v>
                </c:pt>
                <c:pt idx="256281">
                  <c:v>593.74035825596502</c:v>
                </c:pt>
                <c:pt idx="256282">
                  <c:v>593.74267501123904</c:v>
                </c:pt>
                <c:pt idx="256283">
                  <c:v>593.74499176651204</c:v>
                </c:pt>
                <c:pt idx="256284">
                  <c:v>593.74730852178595</c:v>
                </c:pt>
                <c:pt idx="256285">
                  <c:v>593.74962527705895</c:v>
                </c:pt>
                <c:pt idx="256286">
                  <c:v>593.75194203233298</c:v>
                </c:pt>
                <c:pt idx="256287">
                  <c:v>593.75425878760598</c:v>
                </c:pt>
                <c:pt idx="256288">
                  <c:v>593.75657554288</c:v>
                </c:pt>
                <c:pt idx="256289">
                  <c:v>593.75889229815402</c:v>
                </c:pt>
                <c:pt idx="256290">
                  <c:v>593.76120905342702</c:v>
                </c:pt>
                <c:pt idx="256291">
                  <c:v>593.76352580870105</c:v>
                </c:pt>
                <c:pt idx="256292">
                  <c:v>593.76584256397405</c:v>
                </c:pt>
                <c:pt idx="256293">
                  <c:v>593.76815931924796</c:v>
                </c:pt>
                <c:pt idx="256294">
                  <c:v>593.77047607452096</c:v>
                </c:pt>
                <c:pt idx="256295">
                  <c:v>593.77279282979498</c:v>
                </c:pt>
                <c:pt idx="256296">
                  <c:v>593.77510958506798</c:v>
                </c:pt>
                <c:pt idx="256297">
                  <c:v>593.777426340342</c:v>
                </c:pt>
                <c:pt idx="256298">
                  <c:v>593.77974309561603</c:v>
                </c:pt>
                <c:pt idx="256299">
                  <c:v>593.78205985088903</c:v>
                </c:pt>
                <c:pt idx="256300">
                  <c:v>593.78437660616305</c:v>
                </c:pt>
                <c:pt idx="256301">
                  <c:v>593.78669336143605</c:v>
                </c:pt>
                <c:pt idx="256302">
                  <c:v>593.78901011670996</c:v>
                </c:pt>
                <c:pt idx="256303">
                  <c:v>593.79132687198296</c:v>
                </c:pt>
                <c:pt idx="256304">
                  <c:v>593.79364362725698</c:v>
                </c:pt>
                <c:pt idx="256305">
                  <c:v>593.79596038253101</c:v>
                </c:pt>
                <c:pt idx="256306">
                  <c:v>593.79827713780401</c:v>
                </c:pt>
                <c:pt idx="256307">
                  <c:v>593.80059389307803</c:v>
                </c:pt>
                <c:pt idx="256308">
                  <c:v>593.80291064835103</c:v>
                </c:pt>
                <c:pt idx="256309">
                  <c:v>593.80522740362505</c:v>
                </c:pt>
                <c:pt idx="256310">
                  <c:v>593.80754415889805</c:v>
                </c:pt>
                <c:pt idx="256311">
                  <c:v>593.80986091417196</c:v>
                </c:pt>
                <c:pt idx="256312">
                  <c:v>593.81217766944599</c:v>
                </c:pt>
                <c:pt idx="256313">
                  <c:v>593.81449442471899</c:v>
                </c:pt>
                <c:pt idx="256314">
                  <c:v>593.81681117999301</c:v>
                </c:pt>
                <c:pt idx="256315">
                  <c:v>593.81912793526601</c:v>
                </c:pt>
                <c:pt idx="256316">
                  <c:v>593.82144469054003</c:v>
                </c:pt>
                <c:pt idx="256317">
                  <c:v>593.82376144581303</c:v>
                </c:pt>
                <c:pt idx="256318">
                  <c:v>593.82607820108694</c:v>
                </c:pt>
                <c:pt idx="256319">
                  <c:v>593.82839495636097</c:v>
                </c:pt>
                <c:pt idx="256320">
                  <c:v>593.83071171163397</c:v>
                </c:pt>
                <c:pt idx="256321">
                  <c:v>593.83302846690799</c:v>
                </c:pt>
                <c:pt idx="256322">
                  <c:v>593.83534522218099</c:v>
                </c:pt>
                <c:pt idx="256323">
                  <c:v>593.83766197745501</c:v>
                </c:pt>
                <c:pt idx="256324">
                  <c:v>593.83997873272801</c:v>
                </c:pt>
                <c:pt idx="256325">
                  <c:v>593.84229548800204</c:v>
                </c:pt>
                <c:pt idx="256326">
                  <c:v>593.84461224327595</c:v>
                </c:pt>
                <c:pt idx="256327">
                  <c:v>593.84692899854895</c:v>
                </c:pt>
                <c:pt idx="256328">
                  <c:v>593.84924575382297</c:v>
                </c:pt>
                <c:pt idx="256329">
                  <c:v>593.85156250909597</c:v>
                </c:pt>
                <c:pt idx="256330">
                  <c:v>593.85387926436999</c:v>
                </c:pt>
                <c:pt idx="256331">
                  <c:v>593.85619601964299</c:v>
                </c:pt>
                <c:pt idx="256332">
                  <c:v>593.85851277491702</c:v>
                </c:pt>
                <c:pt idx="256333">
                  <c:v>593.86082953019104</c:v>
                </c:pt>
                <c:pt idx="256334">
                  <c:v>593.86314628546404</c:v>
                </c:pt>
                <c:pt idx="256335">
                  <c:v>593.86546304073795</c:v>
                </c:pt>
                <c:pt idx="256336">
                  <c:v>593.86777979601095</c:v>
                </c:pt>
                <c:pt idx="256337">
                  <c:v>593.87009655128497</c:v>
                </c:pt>
                <c:pt idx="256338">
                  <c:v>593.87241330655797</c:v>
                </c:pt>
                <c:pt idx="256339">
                  <c:v>593.874730061832</c:v>
                </c:pt>
                <c:pt idx="256340">
                  <c:v>593.87704681710602</c:v>
                </c:pt>
                <c:pt idx="256341">
                  <c:v>593.87936357237902</c:v>
                </c:pt>
                <c:pt idx="256342">
                  <c:v>593.88168032765304</c:v>
                </c:pt>
                <c:pt idx="256343">
                  <c:v>593.88399708292604</c:v>
                </c:pt>
                <c:pt idx="256344">
                  <c:v>593.88631383819995</c:v>
                </c:pt>
                <c:pt idx="256345">
                  <c:v>593.88863059347295</c:v>
                </c:pt>
                <c:pt idx="256346">
                  <c:v>593.89094734874698</c:v>
                </c:pt>
                <c:pt idx="256347">
                  <c:v>593.89326410401998</c:v>
                </c:pt>
                <c:pt idx="256348">
                  <c:v>593.895580859294</c:v>
                </c:pt>
                <c:pt idx="256349">
                  <c:v>593.89789761456802</c:v>
                </c:pt>
                <c:pt idx="256350">
                  <c:v>593.90021436984102</c:v>
                </c:pt>
                <c:pt idx="256351">
                  <c:v>593.90253112511505</c:v>
                </c:pt>
                <c:pt idx="256352">
                  <c:v>593.90484788038805</c:v>
                </c:pt>
                <c:pt idx="256353">
                  <c:v>593.90716463566196</c:v>
                </c:pt>
                <c:pt idx="256354">
                  <c:v>593.90948139093496</c:v>
                </c:pt>
                <c:pt idx="256355">
                  <c:v>593.91179814620898</c:v>
                </c:pt>
                <c:pt idx="256356">
                  <c:v>593.914114901483</c:v>
                </c:pt>
                <c:pt idx="256357">
                  <c:v>593.916431656756</c:v>
                </c:pt>
                <c:pt idx="256358">
                  <c:v>593.91874841203003</c:v>
                </c:pt>
                <c:pt idx="256359">
                  <c:v>593.92106516730303</c:v>
                </c:pt>
                <c:pt idx="256360">
                  <c:v>593.92338192257705</c:v>
                </c:pt>
                <c:pt idx="256361">
                  <c:v>593.92569867785005</c:v>
                </c:pt>
                <c:pt idx="256362">
                  <c:v>593.92801543312396</c:v>
                </c:pt>
                <c:pt idx="256363">
                  <c:v>593.93033218839798</c:v>
                </c:pt>
                <c:pt idx="256364">
                  <c:v>593.93264894367098</c:v>
                </c:pt>
                <c:pt idx="256365">
                  <c:v>593.93496569894501</c:v>
                </c:pt>
                <c:pt idx="256366">
                  <c:v>593.93728245421801</c:v>
                </c:pt>
                <c:pt idx="256367">
                  <c:v>593.93959920949203</c:v>
                </c:pt>
                <c:pt idx="256368">
                  <c:v>593.94191596476503</c:v>
                </c:pt>
                <c:pt idx="256369">
                  <c:v>593.94423272003905</c:v>
                </c:pt>
                <c:pt idx="256370">
                  <c:v>593.94654947531296</c:v>
                </c:pt>
                <c:pt idx="256371">
                  <c:v>593.94886623058596</c:v>
                </c:pt>
                <c:pt idx="256372">
                  <c:v>593.95118298585999</c:v>
                </c:pt>
                <c:pt idx="256373">
                  <c:v>593.95349974113299</c:v>
                </c:pt>
                <c:pt idx="256374">
                  <c:v>593.95581649640701</c:v>
                </c:pt>
                <c:pt idx="256375">
                  <c:v>593.95813325168001</c:v>
                </c:pt>
                <c:pt idx="256376">
                  <c:v>593.96045000695403</c:v>
                </c:pt>
                <c:pt idx="256377">
                  <c:v>593.96276676222794</c:v>
                </c:pt>
                <c:pt idx="256378">
                  <c:v>593.96508351750094</c:v>
                </c:pt>
                <c:pt idx="256379">
                  <c:v>593.96740027277497</c:v>
                </c:pt>
                <c:pt idx="256380">
                  <c:v>593.96971702804797</c:v>
                </c:pt>
                <c:pt idx="256381">
                  <c:v>593.97203378332199</c:v>
                </c:pt>
                <c:pt idx="256382">
                  <c:v>593.97435053859499</c:v>
                </c:pt>
                <c:pt idx="256383">
                  <c:v>593.97666729386901</c:v>
                </c:pt>
                <c:pt idx="256384">
                  <c:v>593.97898404914304</c:v>
                </c:pt>
                <c:pt idx="256385">
                  <c:v>593.98130080441604</c:v>
                </c:pt>
                <c:pt idx="256386">
                  <c:v>593.98361755968995</c:v>
                </c:pt>
                <c:pt idx="256387">
                  <c:v>593.98593431496295</c:v>
                </c:pt>
                <c:pt idx="256388">
                  <c:v>593.98825107023697</c:v>
                </c:pt>
                <c:pt idx="256389">
                  <c:v>593.99056782550997</c:v>
                </c:pt>
                <c:pt idx="256390">
                  <c:v>593.99288458078399</c:v>
                </c:pt>
                <c:pt idx="256391">
                  <c:v>593.99520133605699</c:v>
                </c:pt>
                <c:pt idx="256392">
                  <c:v>593.99751809133102</c:v>
                </c:pt>
                <c:pt idx="256393">
                  <c:v>593.99983484660504</c:v>
                </c:pt>
                <c:pt idx="256394">
                  <c:v>594.00215160187804</c:v>
                </c:pt>
                <c:pt idx="256395">
                  <c:v>594.00446835715195</c:v>
                </c:pt>
                <c:pt idx="256396">
                  <c:v>594.00678511242495</c:v>
                </c:pt>
                <c:pt idx="256397">
                  <c:v>594.00910186769897</c:v>
                </c:pt>
                <c:pt idx="256398">
                  <c:v>594.01141862297197</c:v>
                </c:pt>
                <c:pt idx="256399">
                  <c:v>594.013735378246</c:v>
                </c:pt>
                <c:pt idx="256400">
                  <c:v>594.01605213352002</c:v>
                </c:pt>
                <c:pt idx="256401">
                  <c:v>594.01836888879302</c:v>
                </c:pt>
                <c:pt idx="256402">
                  <c:v>594.02068564406704</c:v>
                </c:pt>
                <c:pt idx="256403">
                  <c:v>594.02300239934004</c:v>
                </c:pt>
                <c:pt idx="256404">
                  <c:v>594.02531915461395</c:v>
                </c:pt>
                <c:pt idx="256405">
                  <c:v>594.02763590988695</c:v>
                </c:pt>
                <c:pt idx="256406">
                  <c:v>594.02995266516098</c:v>
                </c:pt>
                <c:pt idx="256407">
                  <c:v>594.032269420435</c:v>
                </c:pt>
                <c:pt idx="256408">
                  <c:v>594.034586175708</c:v>
                </c:pt>
                <c:pt idx="256409">
                  <c:v>594.03690293098202</c:v>
                </c:pt>
                <c:pt idx="256410">
                  <c:v>594.03921968625502</c:v>
                </c:pt>
                <c:pt idx="256411">
                  <c:v>594.04153644152905</c:v>
                </c:pt>
                <c:pt idx="256412">
                  <c:v>594.04385319680205</c:v>
                </c:pt>
                <c:pt idx="256413">
                  <c:v>594.04616995207596</c:v>
                </c:pt>
                <c:pt idx="256414">
                  <c:v>594.04848670734998</c:v>
                </c:pt>
                <c:pt idx="256415">
                  <c:v>594.05080346262298</c:v>
                </c:pt>
                <c:pt idx="256416">
                  <c:v>594.053120217897</c:v>
                </c:pt>
                <c:pt idx="256417">
                  <c:v>594.05543697317</c:v>
                </c:pt>
                <c:pt idx="256418">
                  <c:v>594.05775372844403</c:v>
                </c:pt>
                <c:pt idx="256419">
                  <c:v>594.06007048371703</c:v>
                </c:pt>
                <c:pt idx="256420">
                  <c:v>594.06238723899105</c:v>
                </c:pt>
                <c:pt idx="256421">
                  <c:v>594.06470399426496</c:v>
                </c:pt>
                <c:pt idx="256422">
                  <c:v>594.06702074953796</c:v>
                </c:pt>
                <c:pt idx="256423">
                  <c:v>594.06933750481198</c:v>
                </c:pt>
                <c:pt idx="256424">
                  <c:v>594.07165426008498</c:v>
                </c:pt>
                <c:pt idx="256425">
                  <c:v>594.07397101535901</c:v>
                </c:pt>
                <c:pt idx="256426">
                  <c:v>594.07628777063201</c:v>
                </c:pt>
                <c:pt idx="256427">
                  <c:v>594.07860452590603</c:v>
                </c:pt>
                <c:pt idx="256428">
                  <c:v>594.08092128118005</c:v>
                </c:pt>
                <c:pt idx="256429">
                  <c:v>594.08323803645305</c:v>
                </c:pt>
                <c:pt idx="256430">
                  <c:v>594.08555479172696</c:v>
                </c:pt>
                <c:pt idx="256431">
                  <c:v>594.08787154699996</c:v>
                </c:pt>
                <c:pt idx="256432">
                  <c:v>594.09018830227399</c:v>
                </c:pt>
                <c:pt idx="256433">
                  <c:v>594.09250505754699</c:v>
                </c:pt>
                <c:pt idx="256434">
                  <c:v>594.09482181282101</c:v>
                </c:pt>
                <c:pt idx="256435">
                  <c:v>594.09713856809503</c:v>
                </c:pt>
                <c:pt idx="256436">
                  <c:v>594.09945532336803</c:v>
                </c:pt>
                <c:pt idx="256437">
                  <c:v>594.10177207864194</c:v>
                </c:pt>
                <c:pt idx="256438">
                  <c:v>594.10408883391494</c:v>
                </c:pt>
                <c:pt idx="256439">
                  <c:v>594.10640558918897</c:v>
                </c:pt>
                <c:pt idx="256440">
                  <c:v>594.10872234446197</c:v>
                </c:pt>
                <c:pt idx="256441">
                  <c:v>594.11103909973599</c:v>
                </c:pt>
                <c:pt idx="256442">
                  <c:v>594.11335585500899</c:v>
                </c:pt>
                <c:pt idx="256443">
                  <c:v>594.11567261028301</c:v>
                </c:pt>
                <c:pt idx="256444">
                  <c:v>594.11798936555704</c:v>
                </c:pt>
                <c:pt idx="256445">
                  <c:v>594.12030612083004</c:v>
                </c:pt>
                <c:pt idx="256446">
                  <c:v>594.12262287610395</c:v>
                </c:pt>
                <c:pt idx="256447">
                  <c:v>594.12493963137695</c:v>
                </c:pt>
                <c:pt idx="256448">
                  <c:v>594.12725638665097</c:v>
                </c:pt>
                <c:pt idx="256449">
                  <c:v>594.12957314192397</c:v>
                </c:pt>
                <c:pt idx="256450">
                  <c:v>594.13188989719799</c:v>
                </c:pt>
                <c:pt idx="256451">
                  <c:v>594.13420665247202</c:v>
                </c:pt>
                <c:pt idx="256452">
                  <c:v>594.13652340774502</c:v>
                </c:pt>
                <c:pt idx="256453">
                  <c:v>594.13884016301904</c:v>
                </c:pt>
                <c:pt idx="256454">
                  <c:v>594.14115691829204</c:v>
                </c:pt>
                <c:pt idx="256455">
                  <c:v>594.14347367356595</c:v>
                </c:pt>
                <c:pt idx="256456">
                  <c:v>594.14579042883895</c:v>
                </c:pt>
                <c:pt idx="256457">
                  <c:v>594.14810718411297</c:v>
                </c:pt>
                <c:pt idx="256458">
                  <c:v>594.150423939387</c:v>
                </c:pt>
                <c:pt idx="256459">
                  <c:v>594.15274069466</c:v>
                </c:pt>
                <c:pt idx="256460">
                  <c:v>594.15505744993402</c:v>
                </c:pt>
                <c:pt idx="256461">
                  <c:v>594.15737420520702</c:v>
                </c:pt>
                <c:pt idx="256462">
                  <c:v>594.15969096048104</c:v>
                </c:pt>
                <c:pt idx="256463">
                  <c:v>594.16200771575404</c:v>
                </c:pt>
                <c:pt idx="256464">
                  <c:v>594.16432447102795</c:v>
                </c:pt>
                <c:pt idx="256465">
                  <c:v>594.16664122630198</c:v>
                </c:pt>
                <c:pt idx="256466">
                  <c:v>594.16895798157498</c:v>
                </c:pt>
                <c:pt idx="256467">
                  <c:v>594.171274736849</c:v>
                </c:pt>
                <c:pt idx="256468">
                  <c:v>594.173591492122</c:v>
                </c:pt>
                <c:pt idx="256469">
                  <c:v>594.17590824739602</c:v>
                </c:pt>
                <c:pt idx="256470">
                  <c:v>594.17822500266902</c:v>
                </c:pt>
                <c:pt idx="256471">
                  <c:v>594.18054175794305</c:v>
                </c:pt>
                <c:pt idx="256472">
                  <c:v>594.18285851321696</c:v>
                </c:pt>
                <c:pt idx="256473">
                  <c:v>594.18517526848996</c:v>
                </c:pt>
                <c:pt idx="256474">
                  <c:v>594.18749202376398</c:v>
                </c:pt>
                <c:pt idx="256475">
                  <c:v>594.18980877903698</c:v>
                </c:pt>
                <c:pt idx="256476">
                  <c:v>594.192125534311</c:v>
                </c:pt>
                <c:pt idx="256477">
                  <c:v>594.194442289584</c:v>
                </c:pt>
                <c:pt idx="256478">
                  <c:v>594.19675904485803</c:v>
                </c:pt>
                <c:pt idx="256479">
                  <c:v>594.19907580013205</c:v>
                </c:pt>
                <c:pt idx="256480">
                  <c:v>594.20139255540505</c:v>
                </c:pt>
                <c:pt idx="256481">
                  <c:v>594.20370931067896</c:v>
                </c:pt>
                <c:pt idx="256482">
                  <c:v>594.20602606595196</c:v>
                </c:pt>
                <c:pt idx="256483">
                  <c:v>594.20834282122598</c:v>
                </c:pt>
                <c:pt idx="256484">
                  <c:v>594.21065957649898</c:v>
                </c:pt>
                <c:pt idx="256485">
                  <c:v>594.21297633177301</c:v>
                </c:pt>
                <c:pt idx="256486">
                  <c:v>594.21529308704703</c:v>
                </c:pt>
                <c:pt idx="256487">
                  <c:v>594.21760984232003</c:v>
                </c:pt>
                <c:pt idx="256488">
                  <c:v>594.21992659759405</c:v>
                </c:pt>
                <c:pt idx="256489">
                  <c:v>594.22224335286705</c:v>
                </c:pt>
                <c:pt idx="256490">
                  <c:v>594.22456010814096</c:v>
                </c:pt>
                <c:pt idx="256491">
                  <c:v>594.22687686341396</c:v>
                </c:pt>
                <c:pt idx="256492">
                  <c:v>594.22919361868799</c:v>
                </c:pt>
                <c:pt idx="256493">
                  <c:v>594.23151037396099</c:v>
                </c:pt>
                <c:pt idx="256494">
                  <c:v>594.23382712923501</c:v>
                </c:pt>
                <c:pt idx="256495">
                  <c:v>594.23614388450903</c:v>
                </c:pt>
                <c:pt idx="256496">
                  <c:v>594.23846063978203</c:v>
                </c:pt>
                <c:pt idx="256497">
                  <c:v>594.24077739505606</c:v>
                </c:pt>
                <c:pt idx="256498">
                  <c:v>594.24309415032894</c:v>
                </c:pt>
                <c:pt idx="256499">
                  <c:v>594.24541090560297</c:v>
                </c:pt>
                <c:pt idx="256500">
                  <c:v>594.24772766087597</c:v>
                </c:pt>
                <c:pt idx="256501">
                  <c:v>594.25004441614999</c:v>
                </c:pt>
                <c:pt idx="256502">
                  <c:v>594.25236117142401</c:v>
                </c:pt>
                <c:pt idx="256503">
                  <c:v>594.25467792669701</c:v>
                </c:pt>
                <c:pt idx="256504">
                  <c:v>594.25699468197104</c:v>
                </c:pt>
                <c:pt idx="256505">
                  <c:v>594.25931143724404</c:v>
                </c:pt>
                <c:pt idx="256506">
                  <c:v>594.26162819251795</c:v>
                </c:pt>
                <c:pt idx="256507">
                  <c:v>594.26394494779095</c:v>
                </c:pt>
                <c:pt idx="256508">
                  <c:v>594.26626170306497</c:v>
                </c:pt>
                <c:pt idx="256509">
                  <c:v>594.26857845833899</c:v>
                </c:pt>
                <c:pt idx="256510">
                  <c:v>594.27089521361199</c:v>
                </c:pt>
                <c:pt idx="256511">
                  <c:v>594.27321196888602</c:v>
                </c:pt>
                <c:pt idx="256512">
                  <c:v>594.27552872415902</c:v>
                </c:pt>
                <c:pt idx="256513">
                  <c:v>594.27784547943304</c:v>
                </c:pt>
                <c:pt idx="256514">
                  <c:v>594.28016223470604</c:v>
                </c:pt>
                <c:pt idx="256515">
                  <c:v>594.28247898997995</c:v>
                </c:pt>
                <c:pt idx="256516">
                  <c:v>594.28479574525397</c:v>
                </c:pt>
                <c:pt idx="256517">
                  <c:v>594.28711250052697</c:v>
                </c:pt>
                <c:pt idx="256518">
                  <c:v>594.289429255801</c:v>
                </c:pt>
                <c:pt idx="256519">
                  <c:v>594.291746011074</c:v>
                </c:pt>
                <c:pt idx="256520">
                  <c:v>594.29406276634802</c:v>
                </c:pt>
                <c:pt idx="256521">
                  <c:v>594.29637952162102</c:v>
                </c:pt>
                <c:pt idx="256522">
                  <c:v>594.29869627689504</c:v>
                </c:pt>
                <c:pt idx="256523">
                  <c:v>594.30101303216895</c:v>
                </c:pt>
                <c:pt idx="256524">
                  <c:v>594.30332978744195</c:v>
                </c:pt>
                <c:pt idx="256525">
                  <c:v>594.30564654271598</c:v>
                </c:pt>
                <c:pt idx="256526">
                  <c:v>594.30796329798898</c:v>
                </c:pt>
                <c:pt idx="256527">
                  <c:v>594.310280053263</c:v>
                </c:pt>
                <c:pt idx="256528">
                  <c:v>594.312596808536</c:v>
                </c:pt>
                <c:pt idx="256529">
                  <c:v>594.31491356381002</c:v>
                </c:pt>
                <c:pt idx="256530">
                  <c:v>594.31723031908405</c:v>
                </c:pt>
                <c:pt idx="256531">
                  <c:v>594.31954707435705</c:v>
                </c:pt>
                <c:pt idx="256532">
                  <c:v>594.32186382963096</c:v>
                </c:pt>
                <c:pt idx="256533">
                  <c:v>594.32418058490396</c:v>
                </c:pt>
                <c:pt idx="256534">
                  <c:v>594.32649734017798</c:v>
                </c:pt>
                <c:pt idx="256535">
                  <c:v>594.32881409545098</c:v>
                </c:pt>
                <c:pt idx="256536">
                  <c:v>594.331130850725</c:v>
                </c:pt>
                <c:pt idx="256537">
                  <c:v>594.33344760599903</c:v>
                </c:pt>
                <c:pt idx="256538">
                  <c:v>594.33576436127203</c:v>
                </c:pt>
                <c:pt idx="256539">
                  <c:v>594.33808111654605</c:v>
                </c:pt>
                <c:pt idx="256540">
                  <c:v>594.34039787181905</c:v>
                </c:pt>
                <c:pt idx="256541">
                  <c:v>594.34271462709296</c:v>
                </c:pt>
                <c:pt idx="256542">
                  <c:v>594.34503138236596</c:v>
                </c:pt>
                <c:pt idx="256543">
                  <c:v>594.34734813763998</c:v>
                </c:pt>
                <c:pt idx="256544">
                  <c:v>594.34966489291298</c:v>
                </c:pt>
                <c:pt idx="256545">
                  <c:v>594.35198164818701</c:v>
                </c:pt>
                <c:pt idx="256546">
                  <c:v>594.35429840346103</c:v>
                </c:pt>
                <c:pt idx="256547">
                  <c:v>594.35661515873403</c:v>
                </c:pt>
                <c:pt idx="256548">
                  <c:v>594.35893191400805</c:v>
                </c:pt>
                <c:pt idx="256549">
                  <c:v>594.36124866928105</c:v>
                </c:pt>
                <c:pt idx="256550">
                  <c:v>594.36356542455496</c:v>
                </c:pt>
                <c:pt idx="256551">
                  <c:v>594.36588217982796</c:v>
                </c:pt>
                <c:pt idx="256552">
                  <c:v>594.36819893510199</c:v>
                </c:pt>
                <c:pt idx="256553">
                  <c:v>594.37051569037601</c:v>
                </c:pt>
                <c:pt idx="256554">
                  <c:v>594.37283244564901</c:v>
                </c:pt>
                <c:pt idx="256555">
                  <c:v>594.37514920092303</c:v>
                </c:pt>
                <c:pt idx="256556">
                  <c:v>594.37746595619603</c:v>
                </c:pt>
                <c:pt idx="256557">
                  <c:v>594.37978271147006</c:v>
                </c:pt>
                <c:pt idx="256558">
                  <c:v>594.38209946674306</c:v>
                </c:pt>
                <c:pt idx="256559">
                  <c:v>594.38441622201697</c:v>
                </c:pt>
                <c:pt idx="256560">
                  <c:v>594.38673297729099</c:v>
                </c:pt>
                <c:pt idx="256561">
                  <c:v>594.38904973256399</c:v>
                </c:pt>
                <c:pt idx="256562">
                  <c:v>594.39136648783801</c:v>
                </c:pt>
                <c:pt idx="256563">
                  <c:v>594.39368324311101</c:v>
                </c:pt>
                <c:pt idx="256564">
                  <c:v>594.39599999838504</c:v>
                </c:pt>
                <c:pt idx="256565">
                  <c:v>594.39831675365804</c:v>
                </c:pt>
                <c:pt idx="256566">
                  <c:v>594.40063350893195</c:v>
                </c:pt>
                <c:pt idx="256567">
                  <c:v>594.40295026420597</c:v>
                </c:pt>
                <c:pt idx="256568">
                  <c:v>594.40526701947897</c:v>
                </c:pt>
                <c:pt idx="256569">
                  <c:v>594.40758377475299</c:v>
                </c:pt>
                <c:pt idx="256570">
                  <c:v>594.40990053002599</c:v>
                </c:pt>
                <c:pt idx="256571">
                  <c:v>594.41221728530002</c:v>
                </c:pt>
                <c:pt idx="256572">
                  <c:v>594.41453404057302</c:v>
                </c:pt>
                <c:pt idx="256573">
                  <c:v>594.41685079584704</c:v>
                </c:pt>
                <c:pt idx="256574">
                  <c:v>594.41916755112095</c:v>
                </c:pt>
                <c:pt idx="256575">
                  <c:v>594.42148430639395</c:v>
                </c:pt>
                <c:pt idx="256576">
                  <c:v>594.42380106166797</c:v>
                </c:pt>
                <c:pt idx="256577">
                  <c:v>594.42611781694097</c:v>
                </c:pt>
                <c:pt idx="256578">
                  <c:v>594.428434572215</c:v>
                </c:pt>
                <c:pt idx="256579">
                  <c:v>594.430751327488</c:v>
                </c:pt>
                <c:pt idx="256580">
                  <c:v>594.43306808276202</c:v>
                </c:pt>
                <c:pt idx="256581">
                  <c:v>594.43538483803604</c:v>
                </c:pt>
                <c:pt idx="256582">
                  <c:v>594.43770159330904</c:v>
                </c:pt>
                <c:pt idx="256583">
                  <c:v>594.44001834858295</c:v>
                </c:pt>
                <c:pt idx="256584">
                  <c:v>594.44233510385595</c:v>
                </c:pt>
                <c:pt idx="256585">
                  <c:v>594.44465185912998</c:v>
                </c:pt>
                <c:pt idx="256586">
                  <c:v>594.44696861440298</c:v>
                </c:pt>
                <c:pt idx="256587">
                  <c:v>594.449285369677</c:v>
                </c:pt>
                <c:pt idx="256588">
                  <c:v>594.45160212495102</c:v>
                </c:pt>
                <c:pt idx="256589">
                  <c:v>594.45391888022402</c:v>
                </c:pt>
                <c:pt idx="256590">
                  <c:v>594.45623563549805</c:v>
                </c:pt>
                <c:pt idx="256591">
                  <c:v>594.45855239077105</c:v>
                </c:pt>
                <c:pt idx="256592">
                  <c:v>594.46086914604496</c:v>
                </c:pt>
                <c:pt idx="256593">
                  <c:v>594.46318590131796</c:v>
                </c:pt>
                <c:pt idx="256594">
                  <c:v>594.46550265659198</c:v>
                </c:pt>
                <c:pt idx="256595">
                  <c:v>594.46781941186498</c:v>
                </c:pt>
                <c:pt idx="256596">
                  <c:v>594.470136167139</c:v>
                </c:pt>
                <c:pt idx="256597">
                  <c:v>594.47245292241303</c:v>
                </c:pt>
                <c:pt idx="256598">
                  <c:v>594.47476967768603</c:v>
                </c:pt>
                <c:pt idx="256599">
                  <c:v>594.47708643296005</c:v>
                </c:pt>
                <c:pt idx="256600">
                  <c:v>594.47940318823305</c:v>
                </c:pt>
                <c:pt idx="256601">
                  <c:v>594.48171994350696</c:v>
                </c:pt>
                <c:pt idx="256602">
                  <c:v>594.48403669877996</c:v>
                </c:pt>
                <c:pt idx="256603">
                  <c:v>594.48635345405398</c:v>
                </c:pt>
                <c:pt idx="256604">
                  <c:v>594.48867020932801</c:v>
                </c:pt>
                <c:pt idx="256605">
                  <c:v>594.49098696460101</c:v>
                </c:pt>
                <c:pt idx="256606">
                  <c:v>594.49330371987503</c:v>
                </c:pt>
                <c:pt idx="256607">
                  <c:v>594.49562047514803</c:v>
                </c:pt>
                <c:pt idx="256608">
                  <c:v>594.49793723042205</c:v>
                </c:pt>
                <c:pt idx="256609">
                  <c:v>594.50025398569505</c:v>
                </c:pt>
                <c:pt idx="256610">
                  <c:v>594.50257074096896</c:v>
                </c:pt>
                <c:pt idx="256611">
                  <c:v>594.50488749624299</c:v>
                </c:pt>
                <c:pt idx="256612">
                  <c:v>594.50720425151599</c:v>
                </c:pt>
                <c:pt idx="256613">
                  <c:v>594.50952100679001</c:v>
                </c:pt>
                <c:pt idx="256614">
                  <c:v>594.51183776206301</c:v>
                </c:pt>
                <c:pt idx="256615">
                  <c:v>594.51415451733703</c:v>
                </c:pt>
                <c:pt idx="256616">
                  <c:v>594.51647127261003</c:v>
                </c:pt>
                <c:pt idx="256617">
                  <c:v>594.51878802788406</c:v>
                </c:pt>
                <c:pt idx="256618">
                  <c:v>594.52110478315797</c:v>
                </c:pt>
                <c:pt idx="256619">
                  <c:v>594.52342153843097</c:v>
                </c:pt>
                <c:pt idx="256620">
                  <c:v>594.52573829370499</c:v>
                </c:pt>
                <c:pt idx="256621">
                  <c:v>594.52805504897799</c:v>
                </c:pt>
                <c:pt idx="256622">
                  <c:v>594.53037180425201</c:v>
                </c:pt>
                <c:pt idx="256623">
                  <c:v>594.53268855952501</c:v>
                </c:pt>
                <c:pt idx="256624">
                  <c:v>594.53500531479904</c:v>
                </c:pt>
                <c:pt idx="256625">
                  <c:v>594.53732207007295</c:v>
                </c:pt>
                <c:pt idx="256626">
                  <c:v>594.53963882534595</c:v>
                </c:pt>
                <c:pt idx="256627">
                  <c:v>594.54195558061997</c:v>
                </c:pt>
                <c:pt idx="256628">
                  <c:v>594.54427233589297</c:v>
                </c:pt>
                <c:pt idx="256629">
                  <c:v>594.54658909116699</c:v>
                </c:pt>
                <c:pt idx="256630">
                  <c:v>594.54890584643999</c:v>
                </c:pt>
                <c:pt idx="256631">
                  <c:v>594.55122260171402</c:v>
                </c:pt>
                <c:pt idx="256632">
                  <c:v>594.55353935698804</c:v>
                </c:pt>
                <c:pt idx="256633">
                  <c:v>594.55585611226104</c:v>
                </c:pt>
                <c:pt idx="256634">
                  <c:v>594.55817286753495</c:v>
                </c:pt>
                <c:pt idx="256635">
                  <c:v>594.56048962280795</c:v>
                </c:pt>
                <c:pt idx="256636">
                  <c:v>594.56280637808197</c:v>
                </c:pt>
                <c:pt idx="256637">
                  <c:v>594.56512313335497</c:v>
                </c:pt>
                <c:pt idx="256638">
                  <c:v>594.567439888629</c:v>
                </c:pt>
                <c:pt idx="256639">
                  <c:v>594.56975664390302</c:v>
                </c:pt>
                <c:pt idx="256640">
                  <c:v>594.57207339917602</c:v>
                </c:pt>
                <c:pt idx="256641">
                  <c:v>594.57439015445004</c:v>
                </c:pt>
                <c:pt idx="256642">
                  <c:v>594.57670690972304</c:v>
                </c:pt>
                <c:pt idx="256643">
                  <c:v>594.57902366499695</c:v>
                </c:pt>
                <c:pt idx="256644">
                  <c:v>594.58134042026995</c:v>
                </c:pt>
                <c:pt idx="256645">
                  <c:v>594.58365717554398</c:v>
                </c:pt>
                <c:pt idx="256646">
                  <c:v>594.58597393081698</c:v>
                </c:pt>
                <c:pt idx="256647">
                  <c:v>594.588290686091</c:v>
                </c:pt>
                <c:pt idx="256648">
                  <c:v>594.59060744136502</c:v>
                </c:pt>
                <c:pt idx="256649">
                  <c:v>594.59292419663802</c:v>
                </c:pt>
                <c:pt idx="256650">
                  <c:v>594.59524095191205</c:v>
                </c:pt>
                <c:pt idx="256651">
                  <c:v>594.59755770718505</c:v>
                </c:pt>
                <c:pt idx="256652">
                  <c:v>594.59987446245896</c:v>
                </c:pt>
                <c:pt idx="256653">
                  <c:v>594.60219121773196</c:v>
                </c:pt>
                <c:pt idx="256654">
                  <c:v>594.60450797300598</c:v>
                </c:pt>
                <c:pt idx="256655">
                  <c:v>594.60682472828</c:v>
                </c:pt>
                <c:pt idx="256656">
                  <c:v>594.609141483553</c:v>
                </c:pt>
                <c:pt idx="256657">
                  <c:v>594.61145823882703</c:v>
                </c:pt>
                <c:pt idx="256658">
                  <c:v>594.61377499410003</c:v>
                </c:pt>
                <c:pt idx="256659">
                  <c:v>594.61609174937405</c:v>
                </c:pt>
                <c:pt idx="256660">
                  <c:v>594.61840850464705</c:v>
                </c:pt>
                <c:pt idx="256661">
                  <c:v>594.62072525992096</c:v>
                </c:pt>
                <c:pt idx="256662">
                  <c:v>594.62304201519498</c:v>
                </c:pt>
                <c:pt idx="256663">
                  <c:v>594.62535877046798</c:v>
                </c:pt>
                <c:pt idx="256664">
                  <c:v>594.62767552574201</c:v>
                </c:pt>
                <c:pt idx="256665">
                  <c:v>594.62999228101501</c:v>
                </c:pt>
                <c:pt idx="256666">
                  <c:v>594.63230903628903</c:v>
                </c:pt>
                <c:pt idx="256667">
                  <c:v>594.63462579156203</c:v>
                </c:pt>
                <c:pt idx="256668">
                  <c:v>594.63694254683605</c:v>
                </c:pt>
                <c:pt idx="256669">
                  <c:v>594.63925930210996</c:v>
                </c:pt>
                <c:pt idx="256670">
                  <c:v>594.64157605738296</c:v>
                </c:pt>
                <c:pt idx="256671">
                  <c:v>594.64389281265699</c:v>
                </c:pt>
                <c:pt idx="256672">
                  <c:v>594.64620956792999</c:v>
                </c:pt>
                <c:pt idx="256673">
                  <c:v>594.64852632320401</c:v>
                </c:pt>
                <c:pt idx="256674">
                  <c:v>594.65084307847701</c:v>
                </c:pt>
                <c:pt idx="256675">
                  <c:v>594.65315983375103</c:v>
                </c:pt>
                <c:pt idx="256676">
                  <c:v>594.65547658902506</c:v>
                </c:pt>
                <c:pt idx="256677">
                  <c:v>594.65779334429806</c:v>
                </c:pt>
                <c:pt idx="256678">
                  <c:v>594.66011009957197</c:v>
                </c:pt>
                <c:pt idx="256679">
                  <c:v>594.66242685484497</c:v>
                </c:pt>
                <c:pt idx="256680">
                  <c:v>594.66474361011899</c:v>
                </c:pt>
                <c:pt idx="256681">
                  <c:v>594.66706036539199</c:v>
                </c:pt>
                <c:pt idx="256682">
                  <c:v>594.66937712066601</c:v>
                </c:pt>
                <c:pt idx="256683">
                  <c:v>594.67169387594004</c:v>
                </c:pt>
                <c:pt idx="256684">
                  <c:v>594.67401063121304</c:v>
                </c:pt>
                <c:pt idx="256685">
                  <c:v>594.67632738648695</c:v>
                </c:pt>
                <c:pt idx="256686">
                  <c:v>594.67864414175995</c:v>
                </c:pt>
                <c:pt idx="256687">
                  <c:v>594.68096089703397</c:v>
                </c:pt>
                <c:pt idx="256688">
                  <c:v>594.68327765230697</c:v>
                </c:pt>
                <c:pt idx="256689">
                  <c:v>594.68559440758099</c:v>
                </c:pt>
                <c:pt idx="256690">
                  <c:v>594.68791116285399</c:v>
                </c:pt>
                <c:pt idx="256691">
                  <c:v>594.69022791812802</c:v>
                </c:pt>
                <c:pt idx="256692">
                  <c:v>594.69254467340204</c:v>
                </c:pt>
                <c:pt idx="256693">
                  <c:v>594.69486142867504</c:v>
                </c:pt>
                <c:pt idx="256694">
                  <c:v>594.69717818394895</c:v>
                </c:pt>
                <c:pt idx="256695">
                  <c:v>594.69949493922195</c:v>
                </c:pt>
                <c:pt idx="256696">
                  <c:v>594.70181169449597</c:v>
                </c:pt>
                <c:pt idx="256697">
                  <c:v>594.70412844976897</c:v>
                </c:pt>
                <c:pt idx="256698">
                  <c:v>594.706445205043</c:v>
                </c:pt>
                <c:pt idx="256699">
                  <c:v>594.70876196031702</c:v>
                </c:pt>
                <c:pt idx="256700">
                  <c:v>594.71107871559002</c:v>
                </c:pt>
                <c:pt idx="256701">
                  <c:v>594.71339547086404</c:v>
                </c:pt>
                <c:pt idx="256702">
                  <c:v>594.71571222613704</c:v>
                </c:pt>
                <c:pt idx="256703">
                  <c:v>594.71802898141095</c:v>
                </c:pt>
                <c:pt idx="256704">
                  <c:v>594.72034573668395</c:v>
                </c:pt>
                <c:pt idx="256705">
                  <c:v>594.72266249195798</c:v>
                </c:pt>
                <c:pt idx="256706">
                  <c:v>594.724979247232</c:v>
                </c:pt>
                <c:pt idx="256707">
                  <c:v>594.727296002505</c:v>
                </c:pt>
                <c:pt idx="256708">
                  <c:v>594.72961275777902</c:v>
                </c:pt>
                <c:pt idx="256709">
                  <c:v>594.73192951305202</c:v>
                </c:pt>
                <c:pt idx="256710">
                  <c:v>594.73424626832605</c:v>
                </c:pt>
                <c:pt idx="256711">
                  <c:v>594.73656302359905</c:v>
                </c:pt>
                <c:pt idx="256712">
                  <c:v>594.73887977887296</c:v>
                </c:pt>
                <c:pt idx="256713">
                  <c:v>594.74119653414698</c:v>
                </c:pt>
                <c:pt idx="256714">
                  <c:v>594.74351328941998</c:v>
                </c:pt>
                <c:pt idx="256715">
                  <c:v>594.745830044694</c:v>
                </c:pt>
                <c:pt idx="256716">
                  <c:v>594.748146799967</c:v>
                </c:pt>
                <c:pt idx="256717">
                  <c:v>594.75046355524103</c:v>
                </c:pt>
                <c:pt idx="256718">
                  <c:v>594.75278031051403</c:v>
                </c:pt>
                <c:pt idx="256719">
                  <c:v>594.75509706578805</c:v>
                </c:pt>
                <c:pt idx="256720">
                  <c:v>594.75741382106196</c:v>
                </c:pt>
                <c:pt idx="256721">
                  <c:v>594.75973057633496</c:v>
                </c:pt>
                <c:pt idx="256722">
                  <c:v>594.76204733160898</c:v>
                </c:pt>
                <c:pt idx="256723">
                  <c:v>594.76436408688198</c:v>
                </c:pt>
                <c:pt idx="256724">
                  <c:v>594.76668084215601</c:v>
                </c:pt>
                <c:pt idx="256725">
                  <c:v>594.76899759742901</c:v>
                </c:pt>
                <c:pt idx="256726">
                  <c:v>594.77131435270303</c:v>
                </c:pt>
                <c:pt idx="256727">
                  <c:v>594.77363110797705</c:v>
                </c:pt>
                <c:pt idx="256728">
                  <c:v>594.77594786325005</c:v>
                </c:pt>
                <c:pt idx="256729">
                  <c:v>594.77826461852396</c:v>
                </c:pt>
                <c:pt idx="256730">
                  <c:v>594.78058137379696</c:v>
                </c:pt>
                <c:pt idx="256731">
                  <c:v>594.78289812907099</c:v>
                </c:pt>
                <c:pt idx="256732">
                  <c:v>594.78521488434399</c:v>
                </c:pt>
                <c:pt idx="256733">
                  <c:v>594.78753163961801</c:v>
                </c:pt>
                <c:pt idx="256734">
                  <c:v>594.78984839489203</c:v>
                </c:pt>
                <c:pt idx="256735">
                  <c:v>594.79216515016503</c:v>
                </c:pt>
                <c:pt idx="256736">
                  <c:v>594.79448190543906</c:v>
                </c:pt>
                <c:pt idx="256737">
                  <c:v>594.79679866071206</c:v>
                </c:pt>
                <c:pt idx="256738">
                  <c:v>594.79911541598597</c:v>
                </c:pt>
                <c:pt idx="256739">
                  <c:v>594.80143217125897</c:v>
                </c:pt>
                <c:pt idx="256740">
                  <c:v>594.80374892653299</c:v>
                </c:pt>
                <c:pt idx="256741">
                  <c:v>594.80606568180599</c:v>
                </c:pt>
                <c:pt idx="256742">
                  <c:v>594.80838243708001</c:v>
                </c:pt>
                <c:pt idx="256743">
                  <c:v>594.81069919235404</c:v>
                </c:pt>
                <c:pt idx="256744">
                  <c:v>594.81301594762704</c:v>
                </c:pt>
                <c:pt idx="256745">
                  <c:v>594.81533270290095</c:v>
                </c:pt>
                <c:pt idx="256746">
                  <c:v>594.81764945817395</c:v>
                </c:pt>
                <c:pt idx="256747">
                  <c:v>594.81996621344797</c:v>
                </c:pt>
                <c:pt idx="256748">
                  <c:v>594.82228296872097</c:v>
                </c:pt>
                <c:pt idx="256749">
                  <c:v>594.82459972399499</c:v>
                </c:pt>
                <c:pt idx="256750">
                  <c:v>594.82691647926902</c:v>
                </c:pt>
                <c:pt idx="256751">
                  <c:v>594.82923323454202</c:v>
                </c:pt>
                <c:pt idx="256752">
                  <c:v>594.83154998981604</c:v>
                </c:pt>
                <c:pt idx="256753">
                  <c:v>594.83386674508904</c:v>
                </c:pt>
                <c:pt idx="256754">
                  <c:v>594.83618350036295</c:v>
                </c:pt>
                <c:pt idx="256755">
                  <c:v>594.83850025563595</c:v>
                </c:pt>
                <c:pt idx="256756">
                  <c:v>594.84081701090997</c:v>
                </c:pt>
                <c:pt idx="256757">
                  <c:v>594.843133766184</c:v>
                </c:pt>
                <c:pt idx="256758">
                  <c:v>594.845450521457</c:v>
                </c:pt>
                <c:pt idx="256759">
                  <c:v>594.84776727673102</c:v>
                </c:pt>
                <c:pt idx="256760">
                  <c:v>594.85008403200402</c:v>
                </c:pt>
                <c:pt idx="256761">
                  <c:v>594.85240078727804</c:v>
                </c:pt>
                <c:pt idx="256762">
                  <c:v>594.85471754255104</c:v>
                </c:pt>
                <c:pt idx="256763">
                  <c:v>594.85703429782495</c:v>
                </c:pt>
                <c:pt idx="256764">
                  <c:v>594.85935105309898</c:v>
                </c:pt>
                <c:pt idx="256765">
                  <c:v>594.86166780837198</c:v>
                </c:pt>
                <c:pt idx="256766">
                  <c:v>594.863984563646</c:v>
                </c:pt>
                <c:pt idx="256767">
                  <c:v>594.866301318919</c:v>
                </c:pt>
                <c:pt idx="256768">
                  <c:v>594.86861807419302</c:v>
                </c:pt>
                <c:pt idx="256769">
                  <c:v>594.87093482946602</c:v>
                </c:pt>
                <c:pt idx="256770">
                  <c:v>594.87325158474005</c:v>
                </c:pt>
                <c:pt idx="256771">
                  <c:v>594.87556834001396</c:v>
                </c:pt>
                <c:pt idx="256772">
                  <c:v>594.87788509528696</c:v>
                </c:pt>
                <c:pt idx="256773">
                  <c:v>594.88020185056098</c:v>
                </c:pt>
                <c:pt idx="256774">
                  <c:v>594.88251860583398</c:v>
                </c:pt>
                <c:pt idx="256775">
                  <c:v>594.884835361108</c:v>
                </c:pt>
                <c:pt idx="256776">
                  <c:v>594.887152116381</c:v>
                </c:pt>
                <c:pt idx="256777">
                  <c:v>594.88946887165503</c:v>
                </c:pt>
                <c:pt idx="256778">
                  <c:v>594.89178562692905</c:v>
                </c:pt>
                <c:pt idx="256779">
                  <c:v>594.89410238220205</c:v>
                </c:pt>
                <c:pt idx="256780">
                  <c:v>594.89641913747596</c:v>
                </c:pt>
                <c:pt idx="256781">
                  <c:v>594.89873589274896</c:v>
                </c:pt>
                <c:pt idx="256782">
                  <c:v>594.90105264802298</c:v>
                </c:pt>
                <c:pt idx="256783">
                  <c:v>594.90336940329598</c:v>
                </c:pt>
                <c:pt idx="256784">
                  <c:v>594.90568615857001</c:v>
                </c:pt>
                <c:pt idx="256785">
                  <c:v>594.90800291384403</c:v>
                </c:pt>
                <c:pt idx="256786">
                  <c:v>594.91031966911703</c:v>
                </c:pt>
                <c:pt idx="256787">
                  <c:v>594.91263642439105</c:v>
                </c:pt>
                <c:pt idx="256788">
                  <c:v>594.91495317966405</c:v>
                </c:pt>
                <c:pt idx="256789">
                  <c:v>594.91726993493796</c:v>
                </c:pt>
                <c:pt idx="256790">
                  <c:v>594.91958669021096</c:v>
                </c:pt>
                <c:pt idx="256791">
                  <c:v>594.92190344548499</c:v>
                </c:pt>
                <c:pt idx="256792">
                  <c:v>594.92422020075799</c:v>
                </c:pt>
                <c:pt idx="256793">
                  <c:v>594.92653695603201</c:v>
                </c:pt>
                <c:pt idx="256794">
                  <c:v>594.92885371130603</c:v>
                </c:pt>
                <c:pt idx="256795">
                  <c:v>594.93117046657903</c:v>
                </c:pt>
                <c:pt idx="256796">
                  <c:v>594.93348722185306</c:v>
                </c:pt>
                <c:pt idx="256797">
                  <c:v>594.93580397712606</c:v>
                </c:pt>
                <c:pt idx="256798">
                  <c:v>594.93812073239997</c:v>
                </c:pt>
                <c:pt idx="256799">
                  <c:v>594.94043748767297</c:v>
                </c:pt>
                <c:pt idx="256800">
                  <c:v>594.94275424294699</c:v>
                </c:pt>
                <c:pt idx="256801">
                  <c:v>594.94507099822101</c:v>
                </c:pt>
                <c:pt idx="256802">
                  <c:v>594.94738775349401</c:v>
                </c:pt>
                <c:pt idx="256803">
                  <c:v>594.94970450876804</c:v>
                </c:pt>
                <c:pt idx="256804">
                  <c:v>594.95202126404104</c:v>
                </c:pt>
                <c:pt idx="256805">
                  <c:v>594.95433801931495</c:v>
                </c:pt>
                <c:pt idx="256806">
                  <c:v>594.95665477458795</c:v>
                </c:pt>
                <c:pt idx="256807">
                  <c:v>594.95897152986197</c:v>
                </c:pt>
                <c:pt idx="256808">
                  <c:v>594.96128828513599</c:v>
                </c:pt>
                <c:pt idx="256809">
                  <c:v>594.96360504040899</c:v>
                </c:pt>
                <c:pt idx="256810">
                  <c:v>594.96592179568302</c:v>
                </c:pt>
                <c:pt idx="256811">
                  <c:v>594.96823855095602</c:v>
                </c:pt>
                <c:pt idx="256812">
                  <c:v>594.97055530623004</c:v>
                </c:pt>
                <c:pt idx="256813">
                  <c:v>594.97287206150304</c:v>
                </c:pt>
                <c:pt idx="256814">
                  <c:v>594.97518881677695</c:v>
                </c:pt>
                <c:pt idx="256815">
                  <c:v>594.97750557205097</c:v>
                </c:pt>
                <c:pt idx="256816">
                  <c:v>594.97982232732397</c:v>
                </c:pt>
                <c:pt idx="256817">
                  <c:v>594.982139082598</c:v>
                </c:pt>
                <c:pt idx="256818">
                  <c:v>594.984455837871</c:v>
                </c:pt>
                <c:pt idx="256819">
                  <c:v>594.98677259314502</c:v>
                </c:pt>
                <c:pt idx="256820">
                  <c:v>594.98908934841802</c:v>
                </c:pt>
                <c:pt idx="256821">
                  <c:v>594.99140610369204</c:v>
                </c:pt>
                <c:pt idx="256822">
                  <c:v>594.99372285896595</c:v>
                </c:pt>
                <c:pt idx="256823">
                  <c:v>594.99603961423895</c:v>
                </c:pt>
                <c:pt idx="256824">
                  <c:v>594.99835636951298</c:v>
                </c:pt>
                <c:pt idx="256825">
                  <c:v>595.00067312478598</c:v>
                </c:pt>
                <c:pt idx="256826">
                  <c:v>595.00298988006</c:v>
                </c:pt>
                <c:pt idx="256827">
                  <c:v>595.005306635333</c:v>
                </c:pt>
                <c:pt idx="256828">
                  <c:v>595.00762339060702</c:v>
                </c:pt>
                <c:pt idx="256829">
                  <c:v>595.00994014588105</c:v>
                </c:pt>
                <c:pt idx="256830">
                  <c:v>595.01225690115405</c:v>
                </c:pt>
                <c:pt idx="256831">
                  <c:v>595.01457365642796</c:v>
                </c:pt>
                <c:pt idx="256832">
                  <c:v>595.01689041170096</c:v>
                </c:pt>
                <c:pt idx="256833">
                  <c:v>595.01920716697498</c:v>
                </c:pt>
                <c:pt idx="256834">
                  <c:v>595.02152392224798</c:v>
                </c:pt>
                <c:pt idx="256835">
                  <c:v>595.023840677522</c:v>
                </c:pt>
                <c:pt idx="256836">
                  <c:v>595.02615743279603</c:v>
                </c:pt>
                <c:pt idx="256837">
                  <c:v>595.02847418806903</c:v>
                </c:pt>
                <c:pt idx="256838">
                  <c:v>595.03079094334305</c:v>
                </c:pt>
                <c:pt idx="256839">
                  <c:v>595.03310769861605</c:v>
                </c:pt>
                <c:pt idx="256840">
                  <c:v>595.03542445388996</c:v>
                </c:pt>
                <c:pt idx="256841">
                  <c:v>595.03774120916296</c:v>
                </c:pt>
                <c:pt idx="256842">
                  <c:v>595.04005796443698</c:v>
                </c:pt>
                <c:pt idx="256843">
                  <c:v>595.04237471970998</c:v>
                </c:pt>
                <c:pt idx="256844">
                  <c:v>595.04469147498401</c:v>
                </c:pt>
                <c:pt idx="256845">
                  <c:v>595.04700823025803</c:v>
                </c:pt>
                <c:pt idx="256846">
                  <c:v>595.04932498553103</c:v>
                </c:pt>
                <c:pt idx="256847">
                  <c:v>595.05164174080505</c:v>
                </c:pt>
                <c:pt idx="256848">
                  <c:v>595.05395849607805</c:v>
                </c:pt>
                <c:pt idx="256849">
                  <c:v>595.05627525135196</c:v>
                </c:pt>
                <c:pt idx="256850">
                  <c:v>595.05859200662496</c:v>
                </c:pt>
                <c:pt idx="256851">
                  <c:v>595.06090876189899</c:v>
                </c:pt>
                <c:pt idx="256852">
                  <c:v>595.06322551717301</c:v>
                </c:pt>
                <c:pt idx="256853">
                  <c:v>595.06554227244601</c:v>
                </c:pt>
                <c:pt idx="256854">
                  <c:v>595.06785902772003</c:v>
                </c:pt>
                <c:pt idx="256855">
                  <c:v>595.07017578299303</c:v>
                </c:pt>
                <c:pt idx="256856">
                  <c:v>595.07249253826706</c:v>
                </c:pt>
                <c:pt idx="256857">
                  <c:v>595.07480929354006</c:v>
                </c:pt>
                <c:pt idx="256858">
                  <c:v>595.07712604881397</c:v>
                </c:pt>
                <c:pt idx="256859">
                  <c:v>595.07944280408799</c:v>
                </c:pt>
                <c:pt idx="256860">
                  <c:v>595.08175955936099</c:v>
                </c:pt>
                <c:pt idx="256861">
                  <c:v>595.08407631463501</c:v>
                </c:pt>
                <c:pt idx="256862">
                  <c:v>595.08639306990801</c:v>
                </c:pt>
                <c:pt idx="256863">
                  <c:v>595.08870982518204</c:v>
                </c:pt>
                <c:pt idx="256864">
                  <c:v>595.09102658045504</c:v>
                </c:pt>
                <c:pt idx="256865">
                  <c:v>595.09334333572895</c:v>
                </c:pt>
                <c:pt idx="256866">
                  <c:v>595.09566009100297</c:v>
                </c:pt>
                <c:pt idx="256867">
                  <c:v>595.09797684627597</c:v>
                </c:pt>
                <c:pt idx="256868">
                  <c:v>595.10029360154999</c:v>
                </c:pt>
                <c:pt idx="256869">
                  <c:v>595.10261035682299</c:v>
                </c:pt>
                <c:pt idx="256870">
                  <c:v>595.10492711209702</c:v>
                </c:pt>
                <c:pt idx="256871">
                  <c:v>595.10724386737002</c:v>
                </c:pt>
                <c:pt idx="256872">
                  <c:v>595.10956062264404</c:v>
                </c:pt>
                <c:pt idx="256873">
                  <c:v>595.11187737791795</c:v>
                </c:pt>
                <c:pt idx="256874">
                  <c:v>595.11419413319095</c:v>
                </c:pt>
                <c:pt idx="256875">
                  <c:v>595.11651088846497</c:v>
                </c:pt>
                <c:pt idx="256876">
                  <c:v>595.11882764373797</c:v>
                </c:pt>
                <c:pt idx="256877">
                  <c:v>595.121144399012</c:v>
                </c:pt>
                <c:pt idx="256878">
                  <c:v>595.123461154285</c:v>
                </c:pt>
                <c:pt idx="256879">
                  <c:v>595.12577790955902</c:v>
                </c:pt>
                <c:pt idx="256880">
                  <c:v>595.12809466483304</c:v>
                </c:pt>
                <c:pt idx="256881">
                  <c:v>595.13041142010604</c:v>
                </c:pt>
                <c:pt idx="256882">
                  <c:v>595.13272817537995</c:v>
                </c:pt>
                <c:pt idx="256883">
                  <c:v>595.13504493065295</c:v>
                </c:pt>
                <c:pt idx="256884">
                  <c:v>595.13736168592698</c:v>
                </c:pt>
                <c:pt idx="256885">
                  <c:v>595.13967844119998</c:v>
                </c:pt>
                <c:pt idx="256886">
                  <c:v>595.141995196474</c:v>
                </c:pt>
                <c:pt idx="256887">
                  <c:v>595.14431195174802</c:v>
                </c:pt>
                <c:pt idx="256888">
                  <c:v>595.14662870702102</c:v>
                </c:pt>
                <c:pt idx="256889">
                  <c:v>595.14894546229505</c:v>
                </c:pt>
                <c:pt idx="256890">
                  <c:v>595.15126221756805</c:v>
                </c:pt>
                <c:pt idx="256891">
                  <c:v>595.15357897284196</c:v>
                </c:pt>
                <c:pt idx="256892">
                  <c:v>595.15589572811496</c:v>
                </c:pt>
                <c:pt idx="256893">
                  <c:v>595.15821248338898</c:v>
                </c:pt>
                <c:pt idx="256894">
                  <c:v>595.16052923866198</c:v>
                </c:pt>
                <c:pt idx="256895">
                  <c:v>595.162845993936</c:v>
                </c:pt>
                <c:pt idx="256896">
                  <c:v>595.16516274921003</c:v>
                </c:pt>
                <c:pt idx="256897">
                  <c:v>595.16747950448303</c:v>
                </c:pt>
                <c:pt idx="256898">
                  <c:v>595.16979625975705</c:v>
                </c:pt>
                <c:pt idx="256899">
                  <c:v>595.17211301503005</c:v>
                </c:pt>
                <c:pt idx="256900">
                  <c:v>595.17442977030396</c:v>
                </c:pt>
                <c:pt idx="256901">
                  <c:v>595.17674652557696</c:v>
                </c:pt>
                <c:pt idx="256902">
                  <c:v>595.17906328085098</c:v>
                </c:pt>
                <c:pt idx="256903">
                  <c:v>595.18138003612501</c:v>
                </c:pt>
                <c:pt idx="256904">
                  <c:v>595.18369679139801</c:v>
                </c:pt>
                <c:pt idx="256905">
                  <c:v>595.18601354667203</c:v>
                </c:pt>
                <c:pt idx="256906">
                  <c:v>595.18833030194503</c:v>
                </c:pt>
                <c:pt idx="256907">
                  <c:v>595.19064705721905</c:v>
                </c:pt>
                <c:pt idx="256908">
                  <c:v>595.19296381249205</c:v>
                </c:pt>
                <c:pt idx="256909">
                  <c:v>595.19528056776596</c:v>
                </c:pt>
                <c:pt idx="256910">
                  <c:v>595.19759732303999</c:v>
                </c:pt>
                <c:pt idx="256911">
                  <c:v>595.19991407831299</c:v>
                </c:pt>
                <c:pt idx="256912">
                  <c:v>595.20223083358701</c:v>
                </c:pt>
                <c:pt idx="256913">
                  <c:v>595.20454758886001</c:v>
                </c:pt>
                <c:pt idx="256914">
                  <c:v>595.20686434413403</c:v>
                </c:pt>
                <c:pt idx="256915">
                  <c:v>595.20918109940703</c:v>
                </c:pt>
                <c:pt idx="256916">
                  <c:v>595.21149785468106</c:v>
                </c:pt>
                <c:pt idx="256917">
                  <c:v>595.21381460995497</c:v>
                </c:pt>
                <c:pt idx="256918">
                  <c:v>595.21613136522797</c:v>
                </c:pt>
                <c:pt idx="256919">
                  <c:v>595.21844812050199</c:v>
                </c:pt>
                <c:pt idx="256920">
                  <c:v>595.22076487577499</c:v>
                </c:pt>
                <c:pt idx="256921">
                  <c:v>595.22308163104901</c:v>
                </c:pt>
                <c:pt idx="256922">
                  <c:v>595.22539838632201</c:v>
                </c:pt>
                <c:pt idx="256923">
                  <c:v>595.22771514159604</c:v>
                </c:pt>
                <c:pt idx="256924">
                  <c:v>595.23003189686995</c:v>
                </c:pt>
                <c:pt idx="256925">
                  <c:v>595.23234865214295</c:v>
                </c:pt>
                <c:pt idx="256926">
                  <c:v>595.23466540741697</c:v>
                </c:pt>
                <c:pt idx="256927">
                  <c:v>595.23698216268997</c:v>
                </c:pt>
                <c:pt idx="256928">
                  <c:v>595.23929891796399</c:v>
                </c:pt>
                <c:pt idx="256929">
                  <c:v>595.24161567323699</c:v>
                </c:pt>
                <c:pt idx="256930">
                  <c:v>595.24393242851102</c:v>
                </c:pt>
                <c:pt idx="256931">
                  <c:v>595.24624918378504</c:v>
                </c:pt>
                <c:pt idx="256932">
                  <c:v>595.24856593905804</c:v>
                </c:pt>
                <c:pt idx="256933">
                  <c:v>595.25088269433195</c:v>
                </c:pt>
                <c:pt idx="256934">
                  <c:v>595.25319944960495</c:v>
                </c:pt>
                <c:pt idx="256935">
                  <c:v>595.25551620487897</c:v>
                </c:pt>
                <c:pt idx="256936">
                  <c:v>595.25783296015197</c:v>
                </c:pt>
                <c:pt idx="256937">
                  <c:v>595.260149715426</c:v>
                </c:pt>
                <c:pt idx="256938">
                  <c:v>595.26246647070002</c:v>
                </c:pt>
                <c:pt idx="256939">
                  <c:v>595.26478322597302</c:v>
                </c:pt>
                <c:pt idx="256940">
                  <c:v>595.26709998124704</c:v>
                </c:pt>
                <c:pt idx="256941">
                  <c:v>595.26941673652004</c:v>
                </c:pt>
                <c:pt idx="256942">
                  <c:v>595.27173349179395</c:v>
                </c:pt>
                <c:pt idx="256943">
                  <c:v>595.27405024706695</c:v>
                </c:pt>
                <c:pt idx="256944">
                  <c:v>595.27636700234098</c:v>
                </c:pt>
                <c:pt idx="256945">
                  <c:v>595.27868375761398</c:v>
                </c:pt>
                <c:pt idx="256946">
                  <c:v>595.281000512888</c:v>
                </c:pt>
                <c:pt idx="256947">
                  <c:v>595.28331726816202</c:v>
                </c:pt>
                <c:pt idx="256948">
                  <c:v>595.28563402343502</c:v>
                </c:pt>
                <c:pt idx="256949">
                  <c:v>595.28795077870905</c:v>
                </c:pt>
                <c:pt idx="256950">
                  <c:v>595.29026753398205</c:v>
                </c:pt>
                <c:pt idx="256951">
                  <c:v>595.29258428925596</c:v>
                </c:pt>
                <c:pt idx="256952">
                  <c:v>595.29490104452896</c:v>
                </c:pt>
                <c:pt idx="256953">
                  <c:v>595.29721779980298</c:v>
                </c:pt>
                <c:pt idx="256954">
                  <c:v>595.299534555077</c:v>
                </c:pt>
                <c:pt idx="256955">
                  <c:v>595.30185131035</c:v>
                </c:pt>
                <c:pt idx="256956">
                  <c:v>595.30416806562403</c:v>
                </c:pt>
                <c:pt idx="256957">
                  <c:v>595.30648482089703</c:v>
                </c:pt>
                <c:pt idx="256958">
                  <c:v>595.30880157617105</c:v>
                </c:pt>
                <c:pt idx="256959">
                  <c:v>595.31111833144405</c:v>
                </c:pt>
                <c:pt idx="256960">
                  <c:v>595.31343508671796</c:v>
                </c:pt>
                <c:pt idx="256961">
                  <c:v>595.31575184199198</c:v>
                </c:pt>
                <c:pt idx="256962">
                  <c:v>595.31806859726498</c:v>
                </c:pt>
                <c:pt idx="256963">
                  <c:v>595.32038535253901</c:v>
                </c:pt>
                <c:pt idx="256964">
                  <c:v>595.32270210781201</c:v>
                </c:pt>
                <c:pt idx="256965">
                  <c:v>595.32501886308603</c:v>
                </c:pt>
                <c:pt idx="256966">
                  <c:v>595.32733561835903</c:v>
                </c:pt>
                <c:pt idx="256967">
                  <c:v>595.32965237363305</c:v>
                </c:pt>
                <c:pt idx="256968">
                  <c:v>595.33196912890696</c:v>
                </c:pt>
                <c:pt idx="256969">
                  <c:v>595.33428588417996</c:v>
                </c:pt>
                <c:pt idx="256970">
                  <c:v>595.33660263945399</c:v>
                </c:pt>
                <c:pt idx="256971">
                  <c:v>595.33891939472699</c:v>
                </c:pt>
                <c:pt idx="256972">
                  <c:v>595.34123615000101</c:v>
                </c:pt>
                <c:pt idx="256973">
                  <c:v>595.34355290527401</c:v>
                </c:pt>
                <c:pt idx="256974">
                  <c:v>595.34586966054803</c:v>
                </c:pt>
                <c:pt idx="256975">
                  <c:v>595.34818641582206</c:v>
                </c:pt>
                <c:pt idx="256976">
                  <c:v>595.35050317109506</c:v>
                </c:pt>
                <c:pt idx="256977">
                  <c:v>595.35281992636897</c:v>
                </c:pt>
                <c:pt idx="256978">
                  <c:v>595.35513668164197</c:v>
                </c:pt>
                <c:pt idx="256979">
                  <c:v>595.35745343691599</c:v>
                </c:pt>
                <c:pt idx="256980">
                  <c:v>595.35977019218899</c:v>
                </c:pt>
                <c:pt idx="256981">
                  <c:v>595.36208694746301</c:v>
                </c:pt>
                <c:pt idx="256982">
                  <c:v>595.36440370273704</c:v>
                </c:pt>
                <c:pt idx="256983">
                  <c:v>595.36672045801004</c:v>
                </c:pt>
                <c:pt idx="256984">
                  <c:v>595.36903721328395</c:v>
                </c:pt>
                <c:pt idx="256985">
                  <c:v>595.37135396855695</c:v>
                </c:pt>
                <c:pt idx="256986">
                  <c:v>595.37367072383097</c:v>
                </c:pt>
                <c:pt idx="256987">
                  <c:v>595.37598747910397</c:v>
                </c:pt>
                <c:pt idx="256988">
                  <c:v>595.37830423437799</c:v>
                </c:pt>
                <c:pt idx="256989">
                  <c:v>595.38062098965099</c:v>
                </c:pt>
                <c:pt idx="256990">
                  <c:v>595.38293774492502</c:v>
                </c:pt>
                <c:pt idx="256991">
                  <c:v>595.38525450019904</c:v>
                </c:pt>
                <c:pt idx="256992">
                  <c:v>595.38757125547204</c:v>
                </c:pt>
                <c:pt idx="256993">
                  <c:v>595.38988801074595</c:v>
                </c:pt>
                <c:pt idx="256994">
                  <c:v>595.39220476601895</c:v>
                </c:pt>
                <c:pt idx="256995">
                  <c:v>595.39452152129297</c:v>
                </c:pt>
                <c:pt idx="256996">
                  <c:v>595.39683827656597</c:v>
                </c:pt>
                <c:pt idx="256997">
                  <c:v>595.39915503184</c:v>
                </c:pt>
                <c:pt idx="256998">
                  <c:v>595.40147178711402</c:v>
                </c:pt>
                <c:pt idx="256999">
                  <c:v>595.40378854238702</c:v>
                </c:pt>
                <c:pt idx="257000">
                  <c:v>595.40610529766104</c:v>
                </c:pt>
                <c:pt idx="257001">
                  <c:v>595.40842205293404</c:v>
                </c:pt>
                <c:pt idx="257002">
                  <c:v>595.41073880820795</c:v>
                </c:pt>
                <c:pt idx="257003">
                  <c:v>595.41305556348095</c:v>
                </c:pt>
                <c:pt idx="257004">
                  <c:v>595.41537231875498</c:v>
                </c:pt>
                <c:pt idx="257005">
                  <c:v>595.417689074029</c:v>
                </c:pt>
                <c:pt idx="257006">
                  <c:v>595.420005829302</c:v>
                </c:pt>
                <c:pt idx="257007">
                  <c:v>595.42232258457602</c:v>
                </c:pt>
                <c:pt idx="257008">
                  <c:v>595.42463933984902</c:v>
                </c:pt>
                <c:pt idx="257009">
                  <c:v>595.42695609512305</c:v>
                </c:pt>
                <c:pt idx="257010">
                  <c:v>595.42927285039605</c:v>
                </c:pt>
                <c:pt idx="257011">
                  <c:v>595.43158960566996</c:v>
                </c:pt>
                <c:pt idx="257012">
                  <c:v>595.43390636094398</c:v>
                </c:pt>
                <c:pt idx="257013">
                  <c:v>595.43622311621698</c:v>
                </c:pt>
                <c:pt idx="257014">
                  <c:v>595.438539871491</c:v>
                </c:pt>
                <c:pt idx="257015">
                  <c:v>595.440856626764</c:v>
                </c:pt>
                <c:pt idx="257016">
                  <c:v>595.44317338203803</c:v>
                </c:pt>
                <c:pt idx="257017">
                  <c:v>595.44549013731103</c:v>
                </c:pt>
                <c:pt idx="257018">
                  <c:v>595.44780689258505</c:v>
                </c:pt>
                <c:pt idx="257019">
                  <c:v>595.45012364785896</c:v>
                </c:pt>
                <c:pt idx="257020">
                  <c:v>595.45244040313196</c:v>
                </c:pt>
                <c:pt idx="257021">
                  <c:v>595.45475715840598</c:v>
                </c:pt>
                <c:pt idx="257022">
                  <c:v>595.45707391367898</c:v>
                </c:pt>
                <c:pt idx="257023">
                  <c:v>595.45939066895301</c:v>
                </c:pt>
                <c:pt idx="257024">
                  <c:v>595.46170742422601</c:v>
                </c:pt>
                <c:pt idx="257025">
                  <c:v>595.46402417950003</c:v>
                </c:pt>
                <c:pt idx="257026">
                  <c:v>595.46634093477405</c:v>
                </c:pt>
                <c:pt idx="257027">
                  <c:v>595.46865769004705</c:v>
                </c:pt>
                <c:pt idx="257028">
                  <c:v>595.47097444532096</c:v>
                </c:pt>
                <c:pt idx="257029">
                  <c:v>595.47329120059396</c:v>
                </c:pt>
                <c:pt idx="257030">
                  <c:v>595.47560795586799</c:v>
                </c:pt>
                <c:pt idx="257031">
                  <c:v>595.47792471114099</c:v>
                </c:pt>
                <c:pt idx="257032">
                  <c:v>595.48024146641501</c:v>
                </c:pt>
                <c:pt idx="257033">
                  <c:v>595.48255822168903</c:v>
                </c:pt>
                <c:pt idx="257034">
                  <c:v>595.48487497696203</c:v>
                </c:pt>
                <c:pt idx="257035">
                  <c:v>595.48719173223606</c:v>
                </c:pt>
                <c:pt idx="257036">
                  <c:v>595.48950848750906</c:v>
                </c:pt>
                <c:pt idx="257037">
                  <c:v>595.49182524278297</c:v>
                </c:pt>
                <c:pt idx="257038">
                  <c:v>595.49414199805597</c:v>
                </c:pt>
                <c:pt idx="257039">
                  <c:v>595.49645875332999</c:v>
                </c:pt>
                <c:pt idx="257040">
                  <c:v>595.49877550860299</c:v>
                </c:pt>
                <c:pt idx="257041">
                  <c:v>595.50109226387701</c:v>
                </c:pt>
                <c:pt idx="257042">
                  <c:v>595.50340901915104</c:v>
                </c:pt>
                <c:pt idx="257043">
                  <c:v>595.50572577442404</c:v>
                </c:pt>
                <c:pt idx="257044">
                  <c:v>595.50804252969795</c:v>
                </c:pt>
                <c:pt idx="257045">
                  <c:v>595.51035928497095</c:v>
                </c:pt>
                <c:pt idx="257046">
                  <c:v>595.51267604024497</c:v>
                </c:pt>
                <c:pt idx="257047">
                  <c:v>595.51499279551797</c:v>
                </c:pt>
                <c:pt idx="257048">
                  <c:v>595.51730955079199</c:v>
                </c:pt>
                <c:pt idx="257049">
                  <c:v>595.51962630606602</c:v>
                </c:pt>
                <c:pt idx="257050">
                  <c:v>595.52194306133902</c:v>
                </c:pt>
                <c:pt idx="257051">
                  <c:v>595.52425981661304</c:v>
                </c:pt>
                <c:pt idx="257052">
                  <c:v>595.52657657188604</c:v>
                </c:pt>
                <c:pt idx="257053">
                  <c:v>595.52889332715995</c:v>
                </c:pt>
                <c:pt idx="257054">
                  <c:v>595.53121008243295</c:v>
                </c:pt>
                <c:pt idx="257055">
                  <c:v>595.53352683770697</c:v>
                </c:pt>
                <c:pt idx="257056">
                  <c:v>595.535843592981</c:v>
                </c:pt>
                <c:pt idx="257057">
                  <c:v>595.538160348254</c:v>
                </c:pt>
                <c:pt idx="257058">
                  <c:v>595.54047710352802</c:v>
                </c:pt>
                <c:pt idx="257059">
                  <c:v>595.54279385880102</c:v>
                </c:pt>
                <c:pt idx="257060">
                  <c:v>595.54511061407504</c:v>
                </c:pt>
                <c:pt idx="257061">
                  <c:v>595.54742736934804</c:v>
                </c:pt>
                <c:pt idx="257062">
                  <c:v>595.54974412462195</c:v>
                </c:pt>
                <c:pt idx="257063">
                  <c:v>595.55206087989598</c:v>
                </c:pt>
                <c:pt idx="257064">
                  <c:v>595.55437763516898</c:v>
                </c:pt>
                <c:pt idx="257065">
                  <c:v>595.556694390443</c:v>
                </c:pt>
                <c:pt idx="257066">
                  <c:v>595.559011145716</c:v>
                </c:pt>
                <c:pt idx="257067">
                  <c:v>595.56132790099002</c:v>
                </c:pt>
                <c:pt idx="257068">
                  <c:v>595.56364465626302</c:v>
                </c:pt>
                <c:pt idx="257069">
                  <c:v>595.56596141153705</c:v>
                </c:pt>
                <c:pt idx="257070">
                  <c:v>595.56827816681096</c:v>
                </c:pt>
                <c:pt idx="257071">
                  <c:v>595.57059492208396</c:v>
                </c:pt>
                <c:pt idx="257072">
                  <c:v>595.57291167735798</c:v>
                </c:pt>
                <c:pt idx="257073">
                  <c:v>595.57522843263098</c:v>
                </c:pt>
                <c:pt idx="257074">
                  <c:v>595.577545187905</c:v>
                </c:pt>
                <c:pt idx="257075">
                  <c:v>595.579861943178</c:v>
                </c:pt>
                <c:pt idx="257076">
                  <c:v>595.58217869845203</c:v>
                </c:pt>
                <c:pt idx="257077">
                  <c:v>595.58449545372605</c:v>
                </c:pt>
                <c:pt idx="257078">
                  <c:v>595.58681220899905</c:v>
                </c:pt>
                <c:pt idx="257079">
                  <c:v>595.58912896427296</c:v>
                </c:pt>
                <c:pt idx="257080">
                  <c:v>595.59144571954596</c:v>
                </c:pt>
                <c:pt idx="257081">
                  <c:v>595.59376247481998</c:v>
                </c:pt>
                <c:pt idx="257082">
                  <c:v>595.59607923009298</c:v>
                </c:pt>
                <c:pt idx="257083">
                  <c:v>595.59839598536701</c:v>
                </c:pt>
                <c:pt idx="257084">
                  <c:v>595.60071274064103</c:v>
                </c:pt>
                <c:pt idx="257085">
                  <c:v>595.60302949591403</c:v>
                </c:pt>
                <c:pt idx="257086">
                  <c:v>595.60534625118805</c:v>
                </c:pt>
                <c:pt idx="257087">
                  <c:v>595.60766300646105</c:v>
                </c:pt>
                <c:pt idx="257088">
                  <c:v>595.60997976173496</c:v>
                </c:pt>
                <c:pt idx="257089">
                  <c:v>595.61229651700796</c:v>
                </c:pt>
                <c:pt idx="257090">
                  <c:v>595.61461327228199</c:v>
                </c:pt>
                <c:pt idx="257091">
                  <c:v>595.61693002755499</c:v>
                </c:pt>
                <c:pt idx="257092">
                  <c:v>595.61924678282901</c:v>
                </c:pt>
                <c:pt idx="257093">
                  <c:v>595.62156353810303</c:v>
                </c:pt>
                <c:pt idx="257094">
                  <c:v>595.62388029337603</c:v>
                </c:pt>
                <c:pt idx="257095">
                  <c:v>595.62619704865006</c:v>
                </c:pt>
                <c:pt idx="257096">
                  <c:v>595.62851380392306</c:v>
                </c:pt>
                <c:pt idx="257097">
                  <c:v>595.63083055919697</c:v>
                </c:pt>
                <c:pt idx="257098">
                  <c:v>595.63314731446997</c:v>
                </c:pt>
                <c:pt idx="257099">
                  <c:v>595.63546406974399</c:v>
                </c:pt>
                <c:pt idx="257100">
                  <c:v>595.63778082501801</c:v>
                </c:pt>
                <c:pt idx="257101">
                  <c:v>595.64009758029101</c:v>
                </c:pt>
                <c:pt idx="257102">
                  <c:v>595.64241433556504</c:v>
                </c:pt>
                <c:pt idx="257103">
                  <c:v>595.64473109083804</c:v>
                </c:pt>
                <c:pt idx="257104">
                  <c:v>595.64704784611195</c:v>
                </c:pt>
                <c:pt idx="257105">
                  <c:v>595.64936460138495</c:v>
                </c:pt>
                <c:pt idx="257106">
                  <c:v>595.65168135665897</c:v>
                </c:pt>
                <c:pt idx="257107">
                  <c:v>595.65399811193299</c:v>
                </c:pt>
                <c:pt idx="257108">
                  <c:v>595.65631486720599</c:v>
                </c:pt>
                <c:pt idx="257109">
                  <c:v>595.65863162248002</c:v>
                </c:pt>
                <c:pt idx="257110">
                  <c:v>595.66094837775302</c:v>
                </c:pt>
                <c:pt idx="257111">
                  <c:v>595.66326513302704</c:v>
                </c:pt>
                <c:pt idx="257112">
                  <c:v>595.66558188830004</c:v>
                </c:pt>
                <c:pt idx="257113">
                  <c:v>595.66789864357395</c:v>
                </c:pt>
                <c:pt idx="257114">
                  <c:v>595.67021539884797</c:v>
                </c:pt>
                <c:pt idx="257115">
                  <c:v>595.67253215412097</c:v>
                </c:pt>
                <c:pt idx="257116">
                  <c:v>595.674848909395</c:v>
                </c:pt>
                <c:pt idx="257117">
                  <c:v>595.677165664668</c:v>
                </c:pt>
                <c:pt idx="257118">
                  <c:v>595.67948241994202</c:v>
                </c:pt>
                <c:pt idx="257119">
                  <c:v>595.68179917521502</c:v>
                </c:pt>
                <c:pt idx="257120">
                  <c:v>595.68411593048904</c:v>
                </c:pt>
                <c:pt idx="257121">
                  <c:v>595.68643268576295</c:v>
                </c:pt>
                <c:pt idx="257122">
                  <c:v>595.68874944103595</c:v>
                </c:pt>
                <c:pt idx="257123">
                  <c:v>595.69106619630998</c:v>
                </c:pt>
                <c:pt idx="257124">
                  <c:v>595.69338295158298</c:v>
                </c:pt>
                <c:pt idx="257125">
                  <c:v>595.695699706857</c:v>
                </c:pt>
                <c:pt idx="257126">
                  <c:v>595.69801646213</c:v>
                </c:pt>
                <c:pt idx="257127">
                  <c:v>595.70033321740402</c:v>
                </c:pt>
                <c:pt idx="257128">
                  <c:v>595.70264997267805</c:v>
                </c:pt>
                <c:pt idx="257129">
                  <c:v>595.70496672795105</c:v>
                </c:pt>
                <c:pt idx="257130">
                  <c:v>595.70728348322496</c:v>
                </c:pt>
                <c:pt idx="257131">
                  <c:v>595.70960023849796</c:v>
                </c:pt>
                <c:pt idx="257132">
                  <c:v>595.71191699377198</c:v>
                </c:pt>
                <c:pt idx="257133">
                  <c:v>595.71423374904498</c:v>
                </c:pt>
                <c:pt idx="257134">
                  <c:v>595.716550504319</c:v>
                </c:pt>
                <c:pt idx="257135">
                  <c:v>595.71886725959303</c:v>
                </c:pt>
                <c:pt idx="257136">
                  <c:v>595.72118401486603</c:v>
                </c:pt>
                <c:pt idx="257137">
                  <c:v>595.72350077014005</c:v>
                </c:pt>
                <c:pt idx="257138">
                  <c:v>595.72581752541305</c:v>
                </c:pt>
                <c:pt idx="257139">
                  <c:v>595.72813428068696</c:v>
                </c:pt>
                <c:pt idx="257140">
                  <c:v>595.73045103595996</c:v>
                </c:pt>
                <c:pt idx="257141">
                  <c:v>595.73276779123398</c:v>
                </c:pt>
                <c:pt idx="257142">
                  <c:v>595.73508454650698</c:v>
                </c:pt>
                <c:pt idx="257143">
                  <c:v>595.73740130178101</c:v>
                </c:pt>
                <c:pt idx="257144">
                  <c:v>595.73971805705503</c:v>
                </c:pt>
                <c:pt idx="257145">
                  <c:v>595.74203481232803</c:v>
                </c:pt>
                <c:pt idx="257146">
                  <c:v>595.74435156760205</c:v>
                </c:pt>
                <c:pt idx="257147">
                  <c:v>595.74666832287505</c:v>
                </c:pt>
                <c:pt idx="257148">
                  <c:v>595.74898507814896</c:v>
                </c:pt>
                <c:pt idx="257149">
                  <c:v>595.75130183342196</c:v>
                </c:pt>
                <c:pt idx="257150">
                  <c:v>595.75361858869599</c:v>
                </c:pt>
                <c:pt idx="257151">
                  <c:v>595.75593534397001</c:v>
                </c:pt>
                <c:pt idx="257152">
                  <c:v>595.75825209924301</c:v>
                </c:pt>
                <c:pt idx="257153">
                  <c:v>595.76056885451703</c:v>
                </c:pt>
                <c:pt idx="257154">
                  <c:v>595.76288560979003</c:v>
                </c:pt>
                <c:pt idx="257155">
                  <c:v>595.76520236506406</c:v>
                </c:pt>
                <c:pt idx="257156">
                  <c:v>595.76751912033706</c:v>
                </c:pt>
                <c:pt idx="257157">
                  <c:v>595.76983587561097</c:v>
                </c:pt>
                <c:pt idx="257158">
                  <c:v>595.77215263088499</c:v>
                </c:pt>
                <c:pt idx="257159">
                  <c:v>595.77446938615799</c:v>
                </c:pt>
                <c:pt idx="257160">
                  <c:v>595.77678614143201</c:v>
                </c:pt>
                <c:pt idx="257161">
                  <c:v>595.77910289670501</c:v>
                </c:pt>
                <c:pt idx="257162">
                  <c:v>595.78141965197904</c:v>
                </c:pt>
                <c:pt idx="257163">
                  <c:v>595.78373640725204</c:v>
                </c:pt>
                <c:pt idx="257164">
                  <c:v>595.78605316252595</c:v>
                </c:pt>
                <c:pt idx="257165">
                  <c:v>595.78836991779997</c:v>
                </c:pt>
                <c:pt idx="257166">
                  <c:v>595.79068667307297</c:v>
                </c:pt>
                <c:pt idx="257167">
                  <c:v>595.79300342834699</c:v>
                </c:pt>
                <c:pt idx="257168">
                  <c:v>595.79532018361999</c:v>
                </c:pt>
                <c:pt idx="257169">
                  <c:v>595.79763693889402</c:v>
                </c:pt>
                <c:pt idx="257170">
                  <c:v>595.79995369416702</c:v>
                </c:pt>
                <c:pt idx="257171">
                  <c:v>595.80227044944104</c:v>
                </c:pt>
                <c:pt idx="257172">
                  <c:v>595.80458720471495</c:v>
                </c:pt>
                <c:pt idx="257173">
                  <c:v>595.80690395998795</c:v>
                </c:pt>
                <c:pt idx="257174">
                  <c:v>595.80922071526197</c:v>
                </c:pt>
                <c:pt idx="257175">
                  <c:v>595.81153747053497</c:v>
                </c:pt>
                <c:pt idx="257176">
                  <c:v>595.813854225809</c:v>
                </c:pt>
                <c:pt idx="257177">
                  <c:v>595.816170981082</c:v>
                </c:pt>
                <c:pt idx="257178">
                  <c:v>595.81848773635602</c:v>
                </c:pt>
                <c:pt idx="257179">
                  <c:v>595.82080449163004</c:v>
                </c:pt>
                <c:pt idx="257180">
                  <c:v>595.82312124690304</c:v>
                </c:pt>
                <c:pt idx="257181">
                  <c:v>595.82543800217695</c:v>
                </c:pt>
                <c:pt idx="257182">
                  <c:v>595.82775475744995</c:v>
                </c:pt>
                <c:pt idx="257183">
                  <c:v>595.83007151272398</c:v>
                </c:pt>
                <c:pt idx="257184">
                  <c:v>595.83238826799698</c:v>
                </c:pt>
                <c:pt idx="257185">
                  <c:v>595.834705023271</c:v>
                </c:pt>
                <c:pt idx="257186">
                  <c:v>595.83702177854502</c:v>
                </c:pt>
                <c:pt idx="257187">
                  <c:v>595.83933853381802</c:v>
                </c:pt>
                <c:pt idx="257188">
                  <c:v>595.84165528909205</c:v>
                </c:pt>
                <c:pt idx="257189">
                  <c:v>595.84397204436505</c:v>
                </c:pt>
                <c:pt idx="257190">
                  <c:v>595.84628879963896</c:v>
                </c:pt>
                <c:pt idx="257191">
                  <c:v>595.84860555491196</c:v>
                </c:pt>
                <c:pt idx="257192">
                  <c:v>595.85092231018598</c:v>
                </c:pt>
                <c:pt idx="257193">
                  <c:v>595.85323906545898</c:v>
                </c:pt>
                <c:pt idx="257194">
                  <c:v>595.855555820733</c:v>
                </c:pt>
                <c:pt idx="257195">
                  <c:v>595.85787257600703</c:v>
                </c:pt>
                <c:pt idx="257196">
                  <c:v>595.86018933128003</c:v>
                </c:pt>
                <c:pt idx="257197">
                  <c:v>595.86250608655405</c:v>
                </c:pt>
                <c:pt idx="257198">
                  <c:v>595.86482284182705</c:v>
                </c:pt>
                <c:pt idx="257199">
                  <c:v>595.86713959710096</c:v>
                </c:pt>
                <c:pt idx="257200">
                  <c:v>595.86945635237396</c:v>
                </c:pt>
                <c:pt idx="257201">
                  <c:v>595.87177310764798</c:v>
                </c:pt>
                <c:pt idx="257202">
                  <c:v>595.87408986292201</c:v>
                </c:pt>
                <c:pt idx="257203">
                  <c:v>595.87640661819501</c:v>
                </c:pt>
                <c:pt idx="257204">
                  <c:v>595.87872337346903</c:v>
                </c:pt>
                <c:pt idx="257205">
                  <c:v>595.88104012874203</c:v>
                </c:pt>
                <c:pt idx="257206">
                  <c:v>595.88335688401605</c:v>
                </c:pt>
                <c:pt idx="257207">
                  <c:v>595.88567363928905</c:v>
                </c:pt>
                <c:pt idx="257208">
                  <c:v>595.88799039456296</c:v>
                </c:pt>
                <c:pt idx="257209">
                  <c:v>595.89030714983699</c:v>
                </c:pt>
                <c:pt idx="257210">
                  <c:v>595.89262390510999</c:v>
                </c:pt>
                <c:pt idx="257211">
                  <c:v>595.89494066038401</c:v>
                </c:pt>
                <c:pt idx="257212">
                  <c:v>595.89725741565701</c:v>
                </c:pt>
                <c:pt idx="257213">
                  <c:v>595.89957417093103</c:v>
                </c:pt>
                <c:pt idx="257214">
                  <c:v>595.90189092620403</c:v>
                </c:pt>
                <c:pt idx="257215">
                  <c:v>595.90420768147806</c:v>
                </c:pt>
                <c:pt idx="257216">
                  <c:v>595.90652443675197</c:v>
                </c:pt>
                <c:pt idx="257217">
                  <c:v>595.90884119202497</c:v>
                </c:pt>
                <c:pt idx="257218">
                  <c:v>595.91115794729899</c:v>
                </c:pt>
                <c:pt idx="257219">
                  <c:v>595.91347470257199</c:v>
                </c:pt>
                <c:pt idx="257220">
                  <c:v>595.91579145784601</c:v>
                </c:pt>
                <c:pt idx="257221">
                  <c:v>595.91810821311901</c:v>
                </c:pt>
                <c:pt idx="257222">
                  <c:v>595.92042496839304</c:v>
                </c:pt>
                <c:pt idx="257223">
                  <c:v>595.92274172366695</c:v>
                </c:pt>
                <c:pt idx="257224">
                  <c:v>595.92505847893995</c:v>
                </c:pt>
                <c:pt idx="257225">
                  <c:v>595.92737523421397</c:v>
                </c:pt>
                <c:pt idx="257226">
                  <c:v>595.92969198948697</c:v>
                </c:pt>
                <c:pt idx="257227">
                  <c:v>595.93200874476099</c:v>
                </c:pt>
                <c:pt idx="257228">
                  <c:v>595.93432550003399</c:v>
                </c:pt>
                <c:pt idx="257229">
                  <c:v>595.93664225530802</c:v>
                </c:pt>
                <c:pt idx="257230">
                  <c:v>595.93895901058204</c:v>
                </c:pt>
                <c:pt idx="257231">
                  <c:v>595.94127576585504</c:v>
                </c:pt>
                <c:pt idx="257232">
                  <c:v>595.94359252112895</c:v>
                </c:pt>
                <c:pt idx="257233">
                  <c:v>595.94590927640195</c:v>
                </c:pt>
                <c:pt idx="257234">
                  <c:v>595.94822603167597</c:v>
                </c:pt>
                <c:pt idx="257235">
                  <c:v>595.95054278694897</c:v>
                </c:pt>
                <c:pt idx="257236">
                  <c:v>595.952859542223</c:v>
                </c:pt>
                <c:pt idx="257237">
                  <c:v>595.95517629749702</c:v>
                </c:pt>
                <c:pt idx="257238">
                  <c:v>595.95749305277002</c:v>
                </c:pt>
                <c:pt idx="257239">
                  <c:v>595.95980980804404</c:v>
                </c:pt>
                <c:pt idx="257240">
                  <c:v>595.96212656331704</c:v>
                </c:pt>
                <c:pt idx="257241">
                  <c:v>595.96444331859095</c:v>
                </c:pt>
                <c:pt idx="257242">
                  <c:v>595.96676007386395</c:v>
                </c:pt>
                <c:pt idx="257243">
                  <c:v>595.96907682913798</c:v>
                </c:pt>
                <c:pt idx="257244">
                  <c:v>595.97139358441098</c:v>
                </c:pt>
                <c:pt idx="257245">
                  <c:v>595.973710339685</c:v>
                </c:pt>
                <c:pt idx="257246">
                  <c:v>595.97602709495902</c:v>
                </c:pt>
                <c:pt idx="257247">
                  <c:v>595.97834385023202</c:v>
                </c:pt>
                <c:pt idx="257248">
                  <c:v>595.98066060550605</c:v>
                </c:pt>
                <c:pt idx="257249">
                  <c:v>595.98297736077905</c:v>
                </c:pt>
                <c:pt idx="257250">
                  <c:v>595.98529411605296</c:v>
                </c:pt>
                <c:pt idx="257251">
                  <c:v>595.98761087132596</c:v>
                </c:pt>
                <c:pt idx="257252">
                  <c:v>595.98992762659998</c:v>
                </c:pt>
                <c:pt idx="257253">
                  <c:v>595.992244381874</c:v>
                </c:pt>
                <c:pt idx="257254">
                  <c:v>595.994561137147</c:v>
                </c:pt>
                <c:pt idx="257255">
                  <c:v>595.99687789242103</c:v>
                </c:pt>
                <c:pt idx="257256">
                  <c:v>595.99919464769403</c:v>
                </c:pt>
                <c:pt idx="257257">
                  <c:v>596.00151140296805</c:v>
                </c:pt>
                <c:pt idx="257258">
                  <c:v>596.00382815824105</c:v>
                </c:pt>
                <c:pt idx="257259">
                  <c:v>596.00614491351496</c:v>
                </c:pt>
                <c:pt idx="257260">
                  <c:v>596.00846166878898</c:v>
                </c:pt>
                <c:pt idx="257261">
                  <c:v>596.01077842406198</c:v>
                </c:pt>
                <c:pt idx="257262">
                  <c:v>596.01309517933601</c:v>
                </c:pt>
                <c:pt idx="257263">
                  <c:v>596.01541193460901</c:v>
                </c:pt>
                <c:pt idx="257264">
                  <c:v>596.01772868988303</c:v>
                </c:pt>
                <c:pt idx="257265">
                  <c:v>596.02004544515603</c:v>
                </c:pt>
                <c:pt idx="257266">
                  <c:v>596.02236220043005</c:v>
                </c:pt>
                <c:pt idx="257267">
                  <c:v>596.02467895570396</c:v>
                </c:pt>
                <c:pt idx="257268">
                  <c:v>596.02699571097696</c:v>
                </c:pt>
                <c:pt idx="257269">
                  <c:v>596.02931246625099</c:v>
                </c:pt>
                <c:pt idx="257270">
                  <c:v>596.03162922152399</c:v>
                </c:pt>
                <c:pt idx="257271">
                  <c:v>596.03394597679801</c:v>
                </c:pt>
                <c:pt idx="257272">
                  <c:v>596.03626273207101</c:v>
                </c:pt>
                <c:pt idx="257273">
                  <c:v>596.03857948734503</c:v>
                </c:pt>
                <c:pt idx="257274">
                  <c:v>596.04089624261906</c:v>
                </c:pt>
                <c:pt idx="257275">
                  <c:v>596.04321299789206</c:v>
                </c:pt>
                <c:pt idx="257276">
                  <c:v>596.04552975316597</c:v>
                </c:pt>
                <c:pt idx="257277">
                  <c:v>596.04784650843897</c:v>
                </c:pt>
                <c:pt idx="257278">
                  <c:v>596.05016326371299</c:v>
                </c:pt>
                <c:pt idx="257279">
                  <c:v>596.05248001898599</c:v>
                </c:pt>
                <c:pt idx="257280">
                  <c:v>596.05479677426001</c:v>
                </c:pt>
                <c:pt idx="257281">
                  <c:v>596.05711352953404</c:v>
                </c:pt>
                <c:pt idx="257282">
                  <c:v>596.05943028480704</c:v>
                </c:pt>
                <c:pt idx="257283">
                  <c:v>596.06174704008095</c:v>
                </c:pt>
                <c:pt idx="257284">
                  <c:v>596.06406379535395</c:v>
                </c:pt>
                <c:pt idx="257285">
                  <c:v>596.06638055062797</c:v>
                </c:pt>
                <c:pt idx="257286">
                  <c:v>596.06869730590097</c:v>
                </c:pt>
                <c:pt idx="257287">
                  <c:v>596.07101406117499</c:v>
                </c:pt>
                <c:pt idx="257288">
                  <c:v>596.07333081644799</c:v>
                </c:pt>
                <c:pt idx="257289">
                  <c:v>596.07564757172202</c:v>
                </c:pt>
                <c:pt idx="257290">
                  <c:v>596.07796432699604</c:v>
                </c:pt>
                <c:pt idx="257291">
                  <c:v>596.08028108226904</c:v>
                </c:pt>
                <c:pt idx="257292">
                  <c:v>596.08259783754295</c:v>
                </c:pt>
                <c:pt idx="257293">
                  <c:v>596.08491459281595</c:v>
                </c:pt>
                <c:pt idx="257294">
                  <c:v>596.08723134808997</c:v>
                </c:pt>
                <c:pt idx="257295">
                  <c:v>596.08954810336297</c:v>
                </c:pt>
                <c:pt idx="257296">
                  <c:v>596.091864858637</c:v>
                </c:pt>
                <c:pt idx="257297">
                  <c:v>596.09418161391102</c:v>
                </c:pt>
                <c:pt idx="257298">
                  <c:v>596.09649836918402</c:v>
                </c:pt>
                <c:pt idx="257299">
                  <c:v>596.09881512445804</c:v>
                </c:pt>
                <c:pt idx="257300">
                  <c:v>596.10113187973104</c:v>
                </c:pt>
                <c:pt idx="257301">
                  <c:v>596.10344863500495</c:v>
                </c:pt>
                <c:pt idx="257302">
                  <c:v>596.10576539027795</c:v>
                </c:pt>
                <c:pt idx="257303">
                  <c:v>596.10808214555198</c:v>
                </c:pt>
                <c:pt idx="257304">
                  <c:v>596.110398900826</c:v>
                </c:pt>
                <c:pt idx="257305">
                  <c:v>596.112715656099</c:v>
                </c:pt>
                <c:pt idx="257306">
                  <c:v>596.11503241137302</c:v>
                </c:pt>
                <c:pt idx="257307">
                  <c:v>596.11734916664602</c:v>
                </c:pt>
                <c:pt idx="257308">
                  <c:v>596.11966592192005</c:v>
                </c:pt>
                <c:pt idx="257309">
                  <c:v>596.12198267719305</c:v>
                </c:pt>
                <c:pt idx="257310">
                  <c:v>596.12429943246696</c:v>
                </c:pt>
                <c:pt idx="257311">
                  <c:v>596.12661618774098</c:v>
                </c:pt>
                <c:pt idx="257312">
                  <c:v>596.12893294301398</c:v>
                </c:pt>
                <c:pt idx="257313">
                  <c:v>596.131249698288</c:v>
                </c:pt>
                <c:pt idx="257314">
                  <c:v>596.133566453561</c:v>
                </c:pt>
                <c:pt idx="257315">
                  <c:v>596.13588320883503</c:v>
                </c:pt>
                <c:pt idx="257316">
                  <c:v>596.13819996410803</c:v>
                </c:pt>
                <c:pt idx="257317">
                  <c:v>596.14051671938205</c:v>
                </c:pt>
                <c:pt idx="257318">
                  <c:v>596.14283347465596</c:v>
                </c:pt>
                <c:pt idx="257319">
                  <c:v>596.14515022992896</c:v>
                </c:pt>
                <c:pt idx="257320">
                  <c:v>596.14746698520298</c:v>
                </c:pt>
                <c:pt idx="257321">
                  <c:v>596.14978374047598</c:v>
                </c:pt>
                <c:pt idx="257322">
                  <c:v>596.15210049575001</c:v>
                </c:pt>
                <c:pt idx="257323">
                  <c:v>596.15441725102301</c:v>
                </c:pt>
                <c:pt idx="257324">
                  <c:v>596.15673400629703</c:v>
                </c:pt>
                <c:pt idx="257325">
                  <c:v>596.15905076157105</c:v>
                </c:pt>
                <c:pt idx="257326">
                  <c:v>596.16136751684405</c:v>
                </c:pt>
                <c:pt idx="257327">
                  <c:v>596.16368427211796</c:v>
                </c:pt>
                <c:pt idx="257328">
                  <c:v>596.16600102739096</c:v>
                </c:pt>
                <c:pt idx="257329">
                  <c:v>596.16831778266499</c:v>
                </c:pt>
                <c:pt idx="257330">
                  <c:v>596.17063453793799</c:v>
                </c:pt>
                <c:pt idx="257331">
                  <c:v>596.17295129321201</c:v>
                </c:pt>
                <c:pt idx="257332">
                  <c:v>596.17526804848603</c:v>
                </c:pt>
                <c:pt idx="257333">
                  <c:v>596.17758480375903</c:v>
                </c:pt>
                <c:pt idx="257334">
                  <c:v>596.17990155903306</c:v>
                </c:pt>
                <c:pt idx="257335">
                  <c:v>596.18221831430606</c:v>
                </c:pt>
                <c:pt idx="257336">
                  <c:v>596.18453506957997</c:v>
                </c:pt>
                <c:pt idx="257337">
                  <c:v>596.18685182485297</c:v>
                </c:pt>
                <c:pt idx="257338">
                  <c:v>596.18916858012699</c:v>
                </c:pt>
                <c:pt idx="257339">
                  <c:v>596.19148533539999</c:v>
                </c:pt>
                <c:pt idx="257340">
                  <c:v>596.19380209067401</c:v>
                </c:pt>
                <c:pt idx="257341">
                  <c:v>596.19611884594804</c:v>
                </c:pt>
                <c:pt idx="257342">
                  <c:v>596.19843560122104</c:v>
                </c:pt>
                <c:pt idx="257343">
                  <c:v>596.20075235649495</c:v>
                </c:pt>
                <c:pt idx="257344">
                  <c:v>596.20306911176795</c:v>
                </c:pt>
                <c:pt idx="257345">
                  <c:v>596.20538586704197</c:v>
                </c:pt>
                <c:pt idx="257346">
                  <c:v>596.20770262231497</c:v>
                </c:pt>
                <c:pt idx="257347">
                  <c:v>596.21001937758899</c:v>
                </c:pt>
                <c:pt idx="257348">
                  <c:v>596.21233613286302</c:v>
                </c:pt>
                <c:pt idx="257349">
                  <c:v>596.21465288813602</c:v>
                </c:pt>
                <c:pt idx="257350">
                  <c:v>596.21696964341004</c:v>
                </c:pt>
                <c:pt idx="257351">
                  <c:v>596.21928639868304</c:v>
                </c:pt>
                <c:pt idx="257352">
                  <c:v>596.22160315395695</c:v>
                </c:pt>
                <c:pt idx="257353">
                  <c:v>596.22391990922995</c:v>
                </c:pt>
                <c:pt idx="257354">
                  <c:v>596.22623666450397</c:v>
                </c:pt>
                <c:pt idx="257355">
                  <c:v>596.228553419778</c:v>
                </c:pt>
                <c:pt idx="257356">
                  <c:v>596.230870175051</c:v>
                </c:pt>
                <c:pt idx="257357">
                  <c:v>596.23318693032502</c:v>
                </c:pt>
                <c:pt idx="257358">
                  <c:v>596.23550368559802</c:v>
                </c:pt>
                <c:pt idx="257359">
                  <c:v>596.23782044087204</c:v>
                </c:pt>
                <c:pt idx="257360">
                  <c:v>596.24013719614504</c:v>
                </c:pt>
                <c:pt idx="257361">
                  <c:v>596.24245395141895</c:v>
                </c:pt>
                <c:pt idx="257362">
                  <c:v>596.24477070669298</c:v>
                </c:pt>
                <c:pt idx="257363">
                  <c:v>596.24708746196598</c:v>
                </c:pt>
                <c:pt idx="257364">
                  <c:v>596.24940421724</c:v>
                </c:pt>
                <c:pt idx="257365">
                  <c:v>596.251720972513</c:v>
                </c:pt>
                <c:pt idx="257366">
                  <c:v>596.25403772778702</c:v>
                </c:pt>
                <c:pt idx="257367">
                  <c:v>596.25635448306002</c:v>
                </c:pt>
                <c:pt idx="257368">
                  <c:v>596.25867123833405</c:v>
                </c:pt>
                <c:pt idx="257369">
                  <c:v>596.26098799360796</c:v>
                </c:pt>
                <c:pt idx="257370">
                  <c:v>596.26330474888096</c:v>
                </c:pt>
                <c:pt idx="257371">
                  <c:v>596.26562150415498</c:v>
                </c:pt>
                <c:pt idx="257372">
                  <c:v>596.26793825942798</c:v>
                </c:pt>
                <c:pt idx="257373">
                  <c:v>596.270255014702</c:v>
                </c:pt>
                <c:pt idx="257374">
                  <c:v>596.272571769975</c:v>
                </c:pt>
                <c:pt idx="257375">
                  <c:v>596.27488852524903</c:v>
                </c:pt>
                <c:pt idx="257376">
                  <c:v>596.27720528052305</c:v>
                </c:pt>
                <c:pt idx="257377">
                  <c:v>596.27952203579605</c:v>
                </c:pt>
                <c:pt idx="257378">
                  <c:v>596.28183879106996</c:v>
                </c:pt>
                <c:pt idx="257379">
                  <c:v>596.28415554634296</c:v>
                </c:pt>
                <c:pt idx="257380">
                  <c:v>596.28647230161698</c:v>
                </c:pt>
                <c:pt idx="257381">
                  <c:v>596.28878905688998</c:v>
                </c:pt>
                <c:pt idx="257382">
                  <c:v>596.29110581216401</c:v>
                </c:pt>
                <c:pt idx="257383">
                  <c:v>596.29342256743803</c:v>
                </c:pt>
                <c:pt idx="257384">
                  <c:v>596.29573932271103</c:v>
                </c:pt>
                <c:pt idx="257385">
                  <c:v>596.29805607798505</c:v>
                </c:pt>
                <c:pt idx="257386">
                  <c:v>596.30037283325805</c:v>
                </c:pt>
                <c:pt idx="257387">
                  <c:v>596.30268958853196</c:v>
                </c:pt>
                <c:pt idx="257388">
                  <c:v>596.30500634380496</c:v>
                </c:pt>
                <c:pt idx="257389">
                  <c:v>596.30732309907899</c:v>
                </c:pt>
                <c:pt idx="257390">
                  <c:v>596.30963985435199</c:v>
                </c:pt>
                <c:pt idx="257391">
                  <c:v>596.31195660962601</c:v>
                </c:pt>
                <c:pt idx="257392">
                  <c:v>596.31427336490003</c:v>
                </c:pt>
                <c:pt idx="257393">
                  <c:v>596.31659012017303</c:v>
                </c:pt>
                <c:pt idx="257394">
                  <c:v>596.31890687544706</c:v>
                </c:pt>
                <c:pt idx="257395">
                  <c:v>596.32122363072006</c:v>
                </c:pt>
                <c:pt idx="257396">
                  <c:v>596.32354038599397</c:v>
                </c:pt>
                <c:pt idx="257397">
                  <c:v>596.32585714126697</c:v>
                </c:pt>
                <c:pt idx="257398">
                  <c:v>596.32817389654099</c:v>
                </c:pt>
                <c:pt idx="257399">
                  <c:v>596.33049065181501</c:v>
                </c:pt>
                <c:pt idx="257400">
                  <c:v>596.33280740708801</c:v>
                </c:pt>
                <c:pt idx="257401">
                  <c:v>596.33512416236204</c:v>
                </c:pt>
                <c:pt idx="257402">
                  <c:v>596.33744091763504</c:v>
                </c:pt>
                <c:pt idx="257403">
                  <c:v>596.33975767290895</c:v>
                </c:pt>
                <c:pt idx="257404">
                  <c:v>596.34207442818195</c:v>
                </c:pt>
                <c:pt idx="257405">
                  <c:v>596.34439118345597</c:v>
                </c:pt>
                <c:pt idx="257406">
                  <c:v>596.34670793872999</c:v>
                </c:pt>
                <c:pt idx="257407">
                  <c:v>596.34902469400299</c:v>
                </c:pt>
                <c:pt idx="257408">
                  <c:v>596.35134144927702</c:v>
                </c:pt>
                <c:pt idx="257409">
                  <c:v>596.35365820455002</c:v>
                </c:pt>
                <c:pt idx="257410">
                  <c:v>596.35597495982404</c:v>
                </c:pt>
                <c:pt idx="257411">
                  <c:v>596.35829171509704</c:v>
                </c:pt>
                <c:pt idx="257412">
                  <c:v>596.36060847037095</c:v>
                </c:pt>
                <c:pt idx="257413">
                  <c:v>596.36292522564497</c:v>
                </c:pt>
                <c:pt idx="257414">
                  <c:v>596.36524198091797</c:v>
                </c:pt>
                <c:pt idx="257415">
                  <c:v>596.367558736192</c:v>
                </c:pt>
                <c:pt idx="257416">
                  <c:v>596.369875491465</c:v>
                </c:pt>
                <c:pt idx="257417">
                  <c:v>596.37219224673902</c:v>
                </c:pt>
                <c:pt idx="257418">
                  <c:v>596.37450900201202</c:v>
                </c:pt>
                <c:pt idx="257419">
                  <c:v>596.37682575728604</c:v>
                </c:pt>
                <c:pt idx="257420">
                  <c:v>596.37914251255995</c:v>
                </c:pt>
                <c:pt idx="257421">
                  <c:v>596.38145926783295</c:v>
                </c:pt>
                <c:pt idx="257422">
                  <c:v>596.38377602310698</c:v>
                </c:pt>
                <c:pt idx="257423">
                  <c:v>596.38609277837998</c:v>
                </c:pt>
                <c:pt idx="257424">
                  <c:v>596.388409533654</c:v>
                </c:pt>
                <c:pt idx="257425">
                  <c:v>596.390726288927</c:v>
                </c:pt>
                <c:pt idx="257426">
                  <c:v>596.39304304420102</c:v>
                </c:pt>
                <c:pt idx="257427">
                  <c:v>596.39535979947505</c:v>
                </c:pt>
                <c:pt idx="257428">
                  <c:v>596.39767655474805</c:v>
                </c:pt>
                <c:pt idx="257429">
                  <c:v>596.39999331002196</c:v>
                </c:pt>
                <c:pt idx="257430">
                  <c:v>596.40231006529496</c:v>
                </c:pt>
                <c:pt idx="257431">
                  <c:v>596.40462682056898</c:v>
                </c:pt>
                <c:pt idx="257432">
                  <c:v>596.40694357584198</c:v>
                </c:pt>
                <c:pt idx="257433">
                  <c:v>596.409260331116</c:v>
                </c:pt>
                <c:pt idx="257434">
                  <c:v>596.41157708639003</c:v>
                </c:pt>
                <c:pt idx="257435">
                  <c:v>596.41389384166303</c:v>
                </c:pt>
                <c:pt idx="257436">
                  <c:v>596.41621059693705</c:v>
                </c:pt>
                <c:pt idx="257437">
                  <c:v>596.41852735221005</c:v>
                </c:pt>
                <c:pt idx="257438">
                  <c:v>596.42084410748396</c:v>
                </c:pt>
                <c:pt idx="257439">
                  <c:v>596.42316086275696</c:v>
                </c:pt>
                <c:pt idx="257440">
                  <c:v>596.42547761803098</c:v>
                </c:pt>
                <c:pt idx="257441">
                  <c:v>596.42779437330398</c:v>
                </c:pt>
                <c:pt idx="257442">
                  <c:v>596.43011112857801</c:v>
                </c:pt>
                <c:pt idx="257443">
                  <c:v>596.43242788385203</c:v>
                </c:pt>
                <c:pt idx="257444">
                  <c:v>596.43474463912503</c:v>
                </c:pt>
                <c:pt idx="257445">
                  <c:v>596.43706139439905</c:v>
                </c:pt>
                <c:pt idx="257446">
                  <c:v>596.43937814967205</c:v>
                </c:pt>
                <c:pt idx="257447">
                  <c:v>596.44169490494596</c:v>
                </c:pt>
                <c:pt idx="257448">
                  <c:v>596.44401166021896</c:v>
                </c:pt>
                <c:pt idx="257449">
                  <c:v>596.44632841549299</c:v>
                </c:pt>
                <c:pt idx="257450">
                  <c:v>596.44864517076701</c:v>
                </c:pt>
                <c:pt idx="257451">
                  <c:v>596.45096192604001</c:v>
                </c:pt>
                <c:pt idx="257452">
                  <c:v>596.45327868131403</c:v>
                </c:pt>
                <c:pt idx="257453">
                  <c:v>596.45559543658703</c:v>
                </c:pt>
                <c:pt idx="257454">
                  <c:v>596.45791219186106</c:v>
                </c:pt>
                <c:pt idx="257455">
                  <c:v>596.46022894713406</c:v>
                </c:pt>
                <c:pt idx="257456">
                  <c:v>596.46254570240797</c:v>
                </c:pt>
                <c:pt idx="257457">
                  <c:v>596.46486245768199</c:v>
                </c:pt>
                <c:pt idx="257458">
                  <c:v>596.46717921295499</c:v>
                </c:pt>
                <c:pt idx="257459">
                  <c:v>596.46949596822901</c:v>
                </c:pt>
                <c:pt idx="257460">
                  <c:v>596.47181272350201</c:v>
                </c:pt>
                <c:pt idx="257461">
                  <c:v>596.47412947877604</c:v>
                </c:pt>
                <c:pt idx="257462">
                  <c:v>596.47644623404904</c:v>
                </c:pt>
                <c:pt idx="257463">
                  <c:v>596.47876298932295</c:v>
                </c:pt>
                <c:pt idx="257464">
                  <c:v>596.48107974459697</c:v>
                </c:pt>
                <c:pt idx="257465">
                  <c:v>596.48339649986997</c:v>
                </c:pt>
                <c:pt idx="257466">
                  <c:v>596.48571325514399</c:v>
                </c:pt>
                <c:pt idx="257467">
                  <c:v>596.48803001041699</c:v>
                </c:pt>
                <c:pt idx="257468">
                  <c:v>596.49034676569102</c:v>
                </c:pt>
                <c:pt idx="257469">
                  <c:v>596.49266352096402</c:v>
                </c:pt>
                <c:pt idx="257470">
                  <c:v>596.49498027623804</c:v>
                </c:pt>
                <c:pt idx="257471">
                  <c:v>596.49729703151195</c:v>
                </c:pt>
                <c:pt idx="257472">
                  <c:v>596.49961378678495</c:v>
                </c:pt>
                <c:pt idx="257473">
                  <c:v>596.50193054205897</c:v>
                </c:pt>
                <c:pt idx="257474">
                  <c:v>596.50424729733197</c:v>
                </c:pt>
                <c:pt idx="257475">
                  <c:v>596.506564052606</c:v>
                </c:pt>
                <c:pt idx="257476">
                  <c:v>596.508880807879</c:v>
                </c:pt>
                <c:pt idx="257477">
                  <c:v>596.51119756315302</c:v>
                </c:pt>
                <c:pt idx="257478">
                  <c:v>596.51351431842704</c:v>
                </c:pt>
                <c:pt idx="257479">
                  <c:v>596.51583107370004</c:v>
                </c:pt>
                <c:pt idx="257480">
                  <c:v>596.51814782897395</c:v>
                </c:pt>
                <c:pt idx="257481">
                  <c:v>596.52046458424695</c:v>
                </c:pt>
                <c:pt idx="257482">
                  <c:v>596.52278133952098</c:v>
                </c:pt>
                <c:pt idx="257483">
                  <c:v>596.52509809479398</c:v>
                </c:pt>
                <c:pt idx="257484">
                  <c:v>596.527414850068</c:v>
                </c:pt>
                <c:pt idx="257485">
                  <c:v>596.52973160534202</c:v>
                </c:pt>
                <c:pt idx="257486">
                  <c:v>596.53204836061502</c:v>
                </c:pt>
                <c:pt idx="257487">
                  <c:v>596.53436511588905</c:v>
                </c:pt>
                <c:pt idx="257488">
                  <c:v>596.53668187116205</c:v>
                </c:pt>
                <c:pt idx="257489">
                  <c:v>596.53899862643595</c:v>
                </c:pt>
                <c:pt idx="257490">
                  <c:v>596.54131538170896</c:v>
                </c:pt>
                <c:pt idx="257491">
                  <c:v>596.54363213698298</c:v>
                </c:pt>
                <c:pt idx="257492">
                  <c:v>596.54594889225598</c:v>
                </c:pt>
                <c:pt idx="257493">
                  <c:v>596.54826564753</c:v>
                </c:pt>
                <c:pt idx="257494">
                  <c:v>596.55058240280403</c:v>
                </c:pt>
                <c:pt idx="257495">
                  <c:v>596.55289915807703</c:v>
                </c:pt>
                <c:pt idx="257496">
                  <c:v>596.55521591335105</c:v>
                </c:pt>
                <c:pt idx="257497">
                  <c:v>596.55753266862405</c:v>
                </c:pt>
                <c:pt idx="257498">
                  <c:v>596.55984942389796</c:v>
                </c:pt>
                <c:pt idx="257499">
                  <c:v>596.56216617917096</c:v>
                </c:pt>
                <c:pt idx="257500">
                  <c:v>596.56448293444498</c:v>
                </c:pt>
                <c:pt idx="257501">
                  <c:v>596.56679968971901</c:v>
                </c:pt>
                <c:pt idx="257502">
                  <c:v>596.56911644499201</c:v>
                </c:pt>
                <c:pt idx="257503">
                  <c:v>596.57143320026603</c:v>
                </c:pt>
                <c:pt idx="257504">
                  <c:v>596.57374995553903</c:v>
                </c:pt>
                <c:pt idx="257505">
                  <c:v>596.57606671081305</c:v>
                </c:pt>
                <c:pt idx="257506">
                  <c:v>596.57838346608605</c:v>
                </c:pt>
                <c:pt idx="257507">
                  <c:v>596.58070022135996</c:v>
                </c:pt>
                <c:pt idx="257508">
                  <c:v>596.58301697663398</c:v>
                </c:pt>
                <c:pt idx="257509">
                  <c:v>596.58533373190699</c:v>
                </c:pt>
                <c:pt idx="257510">
                  <c:v>596.58765048718101</c:v>
                </c:pt>
                <c:pt idx="257511">
                  <c:v>596.58996724245401</c:v>
                </c:pt>
                <c:pt idx="257512">
                  <c:v>596.59228399772803</c:v>
                </c:pt>
                <c:pt idx="257513">
                  <c:v>596.59460075300103</c:v>
                </c:pt>
                <c:pt idx="257514">
                  <c:v>596.59691750827506</c:v>
                </c:pt>
                <c:pt idx="257515">
                  <c:v>596.59923426354896</c:v>
                </c:pt>
                <c:pt idx="257516">
                  <c:v>596.60155101882197</c:v>
                </c:pt>
                <c:pt idx="257517">
                  <c:v>596.60386777409599</c:v>
                </c:pt>
                <c:pt idx="257518">
                  <c:v>596.60618452936899</c:v>
                </c:pt>
                <c:pt idx="257519">
                  <c:v>596.60850128464301</c:v>
                </c:pt>
                <c:pt idx="257520">
                  <c:v>596.61081803991601</c:v>
                </c:pt>
                <c:pt idx="257521">
                  <c:v>596.61313479519004</c:v>
                </c:pt>
                <c:pt idx="257522">
                  <c:v>596.61545155046394</c:v>
                </c:pt>
                <c:pt idx="257523">
                  <c:v>596.61776830573694</c:v>
                </c:pt>
                <c:pt idx="257524">
                  <c:v>596.62008506101097</c:v>
                </c:pt>
                <c:pt idx="257525">
                  <c:v>596.62240181628397</c:v>
                </c:pt>
                <c:pt idx="257526">
                  <c:v>596.62471857155799</c:v>
                </c:pt>
                <c:pt idx="257527">
                  <c:v>596.62703532683099</c:v>
                </c:pt>
                <c:pt idx="257528">
                  <c:v>596.62935208210502</c:v>
                </c:pt>
                <c:pt idx="257529">
                  <c:v>596.63166883737904</c:v>
                </c:pt>
                <c:pt idx="257530">
                  <c:v>596.63398559265204</c:v>
                </c:pt>
                <c:pt idx="257531">
                  <c:v>596.63630234792595</c:v>
                </c:pt>
                <c:pt idx="257532">
                  <c:v>596.63861910319895</c:v>
                </c:pt>
                <c:pt idx="257533">
                  <c:v>596.64093585847297</c:v>
                </c:pt>
                <c:pt idx="257534">
                  <c:v>596.64325261374597</c:v>
                </c:pt>
                <c:pt idx="257535">
                  <c:v>596.64556936902</c:v>
                </c:pt>
                <c:pt idx="257536">
                  <c:v>596.647886124293</c:v>
                </c:pt>
                <c:pt idx="257537">
                  <c:v>596.65020287956702</c:v>
                </c:pt>
                <c:pt idx="257538">
                  <c:v>596.65251963484104</c:v>
                </c:pt>
                <c:pt idx="257539">
                  <c:v>596.65483639011404</c:v>
                </c:pt>
                <c:pt idx="257540">
                  <c:v>596.65715314538795</c:v>
                </c:pt>
                <c:pt idx="257541">
                  <c:v>596.65946990066095</c:v>
                </c:pt>
                <c:pt idx="257542">
                  <c:v>596.66178665593497</c:v>
                </c:pt>
                <c:pt idx="257543">
                  <c:v>596.66410341120798</c:v>
                </c:pt>
                <c:pt idx="257544">
                  <c:v>596.666420166482</c:v>
                </c:pt>
                <c:pt idx="257545">
                  <c:v>596.66873692175602</c:v>
                </c:pt>
                <c:pt idx="257546">
                  <c:v>596.67105367702902</c:v>
                </c:pt>
                <c:pt idx="257547">
                  <c:v>596.67337043230305</c:v>
                </c:pt>
                <c:pt idx="257548">
                  <c:v>596.67568718757605</c:v>
                </c:pt>
                <c:pt idx="257549">
                  <c:v>596.67800394284995</c:v>
                </c:pt>
                <c:pt idx="257550">
                  <c:v>596.68032069812296</c:v>
                </c:pt>
                <c:pt idx="257551">
                  <c:v>596.68263745339698</c:v>
                </c:pt>
                <c:pt idx="257552">
                  <c:v>596.684954208671</c:v>
                </c:pt>
                <c:pt idx="257553">
                  <c:v>596.687270963944</c:v>
                </c:pt>
                <c:pt idx="257554">
                  <c:v>596.68958771921803</c:v>
                </c:pt>
                <c:pt idx="257555">
                  <c:v>596.69190447449103</c:v>
                </c:pt>
                <c:pt idx="257556">
                  <c:v>596.69422122976505</c:v>
                </c:pt>
                <c:pt idx="257557">
                  <c:v>596.69653798503805</c:v>
                </c:pt>
                <c:pt idx="257558">
                  <c:v>596.69885474031196</c:v>
                </c:pt>
                <c:pt idx="257559">
                  <c:v>596.70117149558598</c:v>
                </c:pt>
                <c:pt idx="257560">
                  <c:v>596.70348825085898</c:v>
                </c:pt>
                <c:pt idx="257561">
                  <c:v>596.70580500613301</c:v>
                </c:pt>
                <c:pt idx="257562">
                  <c:v>596.70812176140601</c:v>
                </c:pt>
                <c:pt idx="257563">
                  <c:v>596.71043851668003</c:v>
                </c:pt>
                <c:pt idx="257564">
                  <c:v>596.71275527195303</c:v>
                </c:pt>
                <c:pt idx="257565">
                  <c:v>596.71507202722705</c:v>
                </c:pt>
                <c:pt idx="257566">
                  <c:v>596.71738878250096</c:v>
                </c:pt>
                <c:pt idx="257567">
                  <c:v>596.71970553777396</c:v>
                </c:pt>
                <c:pt idx="257568">
                  <c:v>596.72202229304798</c:v>
                </c:pt>
                <c:pt idx="257569">
                  <c:v>596.72433904832099</c:v>
                </c:pt>
                <c:pt idx="257570">
                  <c:v>596.72665580359501</c:v>
                </c:pt>
                <c:pt idx="257571">
                  <c:v>596.72897255886801</c:v>
                </c:pt>
                <c:pt idx="257572">
                  <c:v>596.73128931414203</c:v>
                </c:pt>
                <c:pt idx="257573">
                  <c:v>596.73360606941606</c:v>
                </c:pt>
                <c:pt idx="257574">
                  <c:v>596.73592282468906</c:v>
                </c:pt>
                <c:pt idx="257575">
                  <c:v>596.73823957996296</c:v>
                </c:pt>
                <c:pt idx="257576">
                  <c:v>596.74055633523596</c:v>
                </c:pt>
                <c:pt idx="257577">
                  <c:v>596.74287309050999</c:v>
                </c:pt>
                <c:pt idx="257578">
                  <c:v>596.74518984578299</c:v>
                </c:pt>
                <c:pt idx="257579">
                  <c:v>596.74750660105701</c:v>
                </c:pt>
                <c:pt idx="257580">
                  <c:v>596.74982335633104</c:v>
                </c:pt>
                <c:pt idx="257581">
                  <c:v>596.75214011160404</c:v>
                </c:pt>
                <c:pt idx="257582">
                  <c:v>596.75445686687794</c:v>
                </c:pt>
                <c:pt idx="257583">
                  <c:v>596.75677362215094</c:v>
                </c:pt>
                <c:pt idx="257584">
                  <c:v>596.75909037742497</c:v>
                </c:pt>
                <c:pt idx="257585">
                  <c:v>596.76140713269797</c:v>
                </c:pt>
                <c:pt idx="257586">
                  <c:v>596.76372388797199</c:v>
                </c:pt>
                <c:pt idx="257587">
                  <c:v>596.76604064324499</c:v>
                </c:pt>
                <c:pt idx="257588">
                  <c:v>596.76835739851902</c:v>
                </c:pt>
                <c:pt idx="257589">
                  <c:v>596.77067415379304</c:v>
                </c:pt>
                <c:pt idx="257590">
                  <c:v>596.77299090906604</c:v>
                </c:pt>
                <c:pt idx="257591">
                  <c:v>596.77530766433995</c:v>
                </c:pt>
                <c:pt idx="257592">
                  <c:v>596.77762441961295</c:v>
                </c:pt>
                <c:pt idx="257593">
                  <c:v>596.77994117488697</c:v>
                </c:pt>
                <c:pt idx="257594">
                  <c:v>596.78225793015997</c:v>
                </c:pt>
                <c:pt idx="257595">
                  <c:v>596.784574685434</c:v>
                </c:pt>
                <c:pt idx="257596">
                  <c:v>596.78689144070802</c:v>
                </c:pt>
                <c:pt idx="257597">
                  <c:v>596.78920819598102</c:v>
                </c:pt>
                <c:pt idx="257598">
                  <c:v>596.79152495125504</c:v>
                </c:pt>
                <c:pt idx="257599">
                  <c:v>596.79384170652804</c:v>
                </c:pt>
                <c:pt idx="257600">
                  <c:v>596.79615846180195</c:v>
                </c:pt>
                <c:pt idx="257601">
                  <c:v>596.79847521707495</c:v>
                </c:pt>
                <c:pt idx="257602">
                  <c:v>596.80079197234897</c:v>
                </c:pt>
                <c:pt idx="257603">
                  <c:v>596.803108727623</c:v>
                </c:pt>
                <c:pt idx="257604">
                  <c:v>596.805425482896</c:v>
                </c:pt>
                <c:pt idx="257605">
                  <c:v>596.80774223817002</c:v>
                </c:pt>
                <c:pt idx="257606">
                  <c:v>596.81005899344302</c:v>
                </c:pt>
                <c:pt idx="257607">
                  <c:v>596.81237574871705</c:v>
                </c:pt>
                <c:pt idx="257608">
                  <c:v>596.81469250399005</c:v>
                </c:pt>
                <c:pt idx="257609">
                  <c:v>596.81700925926395</c:v>
                </c:pt>
                <c:pt idx="257610">
                  <c:v>596.81932601453798</c:v>
                </c:pt>
                <c:pt idx="257611">
                  <c:v>596.82164276981098</c:v>
                </c:pt>
                <c:pt idx="257612">
                  <c:v>596.823959525085</c:v>
                </c:pt>
                <c:pt idx="257613">
                  <c:v>596.826276280358</c:v>
                </c:pt>
                <c:pt idx="257614">
                  <c:v>596.82859303563203</c:v>
                </c:pt>
                <c:pt idx="257615">
                  <c:v>596.83090979090503</c:v>
                </c:pt>
                <c:pt idx="257616">
                  <c:v>596.83322654617905</c:v>
                </c:pt>
                <c:pt idx="257617">
                  <c:v>596.83554330145296</c:v>
                </c:pt>
                <c:pt idx="257618">
                  <c:v>596.83786005672596</c:v>
                </c:pt>
                <c:pt idx="257619">
                  <c:v>596.84017681199998</c:v>
                </c:pt>
                <c:pt idx="257620">
                  <c:v>596.84249356727298</c:v>
                </c:pt>
                <c:pt idx="257621">
                  <c:v>596.844810322547</c:v>
                </c:pt>
                <c:pt idx="257622">
                  <c:v>596.84712707782001</c:v>
                </c:pt>
                <c:pt idx="257623">
                  <c:v>596.84944383309403</c:v>
                </c:pt>
                <c:pt idx="257624">
                  <c:v>596.85176058836805</c:v>
                </c:pt>
                <c:pt idx="257625">
                  <c:v>596.85407734364105</c:v>
                </c:pt>
                <c:pt idx="257626">
                  <c:v>596.85639409891496</c:v>
                </c:pt>
                <c:pt idx="257627">
                  <c:v>596.85871085418796</c:v>
                </c:pt>
                <c:pt idx="257628">
                  <c:v>596.86102760946198</c:v>
                </c:pt>
                <c:pt idx="257629">
                  <c:v>596.86334436473498</c:v>
                </c:pt>
                <c:pt idx="257630">
                  <c:v>596.86566112000901</c:v>
                </c:pt>
                <c:pt idx="257631">
                  <c:v>596.86797787528303</c:v>
                </c:pt>
                <c:pt idx="257632">
                  <c:v>596.87029463055603</c:v>
                </c:pt>
                <c:pt idx="257633">
                  <c:v>596.87261138583006</c:v>
                </c:pt>
                <c:pt idx="257634">
                  <c:v>596.87492814110306</c:v>
                </c:pt>
                <c:pt idx="257635">
                  <c:v>596.87724489637696</c:v>
                </c:pt>
                <c:pt idx="257636">
                  <c:v>596.87956165164996</c:v>
                </c:pt>
                <c:pt idx="257637">
                  <c:v>596.88187840692399</c:v>
                </c:pt>
                <c:pt idx="257638">
                  <c:v>596.88419516219699</c:v>
                </c:pt>
                <c:pt idx="257639">
                  <c:v>596.88651191747101</c:v>
                </c:pt>
                <c:pt idx="257640">
                  <c:v>596.88882867274503</c:v>
                </c:pt>
                <c:pt idx="257641">
                  <c:v>596.89114542801804</c:v>
                </c:pt>
                <c:pt idx="257642">
                  <c:v>596.89346218329194</c:v>
                </c:pt>
                <c:pt idx="257643">
                  <c:v>596.89577893856494</c:v>
                </c:pt>
                <c:pt idx="257644">
                  <c:v>596.89809569383897</c:v>
                </c:pt>
                <c:pt idx="257645">
                  <c:v>596.90041244911197</c:v>
                </c:pt>
                <c:pt idx="257646">
                  <c:v>596.90272920438599</c:v>
                </c:pt>
                <c:pt idx="257647">
                  <c:v>596.90504595966001</c:v>
                </c:pt>
                <c:pt idx="257648">
                  <c:v>596.90736271493302</c:v>
                </c:pt>
                <c:pt idx="257649">
                  <c:v>596.90967947020704</c:v>
                </c:pt>
                <c:pt idx="257650">
                  <c:v>596.91199622548004</c:v>
                </c:pt>
                <c:pt idx="257651">
                  <c:v>596.91431298075395</c:v>
                </c:pt>
                <c:pt idx="257652">
                  <c:v>596.91662973602695</c:v>
                </c:pt>
                <c:pt idx="257653">
                  <c:v>596.91894649130097</c:v>
                </c:pt>
                <c:pt idx="257654">
                  <c:v>596.92126324657499</c:v>
                </c:pt>
                <c:pt idx="257655">
                  <c:v>596.92358000184799</c:v>
                </c:pt>
                <c:pt idx="257656">
                  <c:v>596.92589675712202</c:v>
                </c:pt>
                <c:pt idx="257657">
                  <c:v>596.92821351239502</c:v>
                </c:pt>
                <c:pt idx="257658">
                  <c:v>596.93053026766904</c:v>
                </c:pt>
                <c:pt idx="257659">
                  <c:v>596.93284702294204</c:v>
                </c:pt>
                <c:pt idx="257660">
                  <c:v>596.93516377821595</c:v>
                </c:pt>
                <c:pt idx="257661">
                  <c:v>596.93748053348997</c:v>
                </c:pt>
                <c:pt idx="257662">
                  <c:v>596.93979728876297</c:v>
                </c:pt>
                <c:pt idx="257663">
                  <c:v>596.942114044037</c:v>
                </c:pt>
                <c:pt idx="257664">
                  <c:v>596.94443079931</c:v>
                </c:pt>
                <c:pt idx="257665">
                  <c:v>596.94674755458402</c:v>
                </c:pt>
                <c:pt idx="257666">
                  <c:v>596.94906430985702</c:v>
                </c:pt>
                <c:pt idx="257667">
                  <c:v>596.95138106513105</c:v>
                </c:pt>
                <c:pt idx="257668">
                  <c:v>596.95369782040495</c:v>
                </c:pt>
                <c:pt idx="257669">
                  <c:v>596.95601457567795</c:v>
                </c:pt>
                <c:pt idx="257670">
                  <c:v>596.95833133095198</c:v>
                </c:pt>
                <c:pt idx="257671">
                  <c:v>596.96064808622498</c:v>
                </c:pt>
                <c:pt idx="257672">
                  <c:v>596.962964841499</c:v>
                </c:pt>
                <c:pt idx="257673">
                  <c:v>596.965281596772</c:v>
                </c:pt>
                <c:pt idx="257674">
                  <c:v>596.96759835204602</c:v>
                </c:pt>
                <c:pt idx="257675">
                  <c:v>596.96991510732005</c:v>
                </c:pt>
                <c:pt idx="257676">
                  <c:v>596.97223186259305</c:v>
                </c:pt>
                <c:pt idx="257677">
                  <c:v>596.97454861786696</c:v>
                </c:pt>
                <c:pt idx="257678">
                  <c:v>596.97686537313996</c:v>
                </c:pt>
                <c:pt idx="257679">
                  <c:v>596.97918212841398</c:v>
                </c:pt>
                <c:pt idx="257680">
                  <c:v>596.98149888368698</c:v>
                </c:pt>
                <c:pt idx="257681">
                  <c:v>596.983815638961</c:v>
                </c:pt>
                <c:pt idx="257682">
                  <c:v>596.98613239423503</c:v>
                </c:pt>
                <c:pt idx="257683">
                  <c:v>596.98844914950803</c:v>
                </c:pt>
                <c:pt idx="257684">
                  <c:v>596.99076590478205</c:v>
                </c:pt>
                <c:pt idx="257685">
                  <c:v>596.99308266005505</c:v>
                </c:pt>
                <c:pt idx="257686">
                  <c:v>596.99539941532896</c:v>
                </c:pt>
                <c:pt idx="257687">
                  <c:v>596.99771617060196</c:v>
                </c:pt>
                <c:pt idx="257688">
                  <c:v>597.00003292587598</c:v>
                </c:pt>
                <c:pt idx="257689">
                  <c:v>597.00234968114898</c:v>
                </c:pt>
                <c:pt idx="257690">
                  <c:v>597.00466643642301</c:v>
                </c:pt>
                <c:pt idx="257691">
                  <c:v>597.00698319169703</c:v>
                </c:pt>
                <c:pt idx="257692">
                  <c:v>597.00929994697003</c:v>
                </c:pt>
                <c:pt idx="257693">
                  <c:v>597.01161670224405</c:v>
                </c:pt>
                <c:pt idx="257694">
                  <c:v>597.01393345751706</c:v>
                </c:pt>
                <c:pt idx="257695">
                  <c:v>597.01625021279096</c:v>
                </c:pt>
                <c:pt idx="257696">
                  <c:v>597.01856696806396</c:v>
                </c:pt>
                <c:pt idx="257697">
                  <c:v>597.02088372333799</c:v>
                </c:pt>
                <c:pt idx="257698">
                  <c:v>597.02320047861201</c:v>
                </c:pt>
                <c:pt idx="257699">
                  <c:v>597.02551723388501</c:v>
                </c:pt>
                <c:pt idx="257700">
                  <c:v>597.02783398915903</c:v>
                </c:pt>
                <c:pt idx="257701">
                  <c:v>597.03015074443204</c:v>
                </c:pt>
                <c:pt idx="257702">
                  <c:v>597.03246749970594</c:v>
                </c:pt>
                <c:pt idx="257703">
                  <c:v>597.03478425497894</c:v>
                </c:pt>
                <c:pt idx="257704">
                  <c:v>597.03710101025297</c:v>
                </c:pt>
                <c:pt idx="257705">
                  <c:v>597.03941776552699</c:v>
                </c:pt>
                <c:pt idx="257706">
                  <c:v>597.04173452079999</c:v>
                </c:pt>
                <c:pt idx="257707">
                  <c:v>597.04405127607401</c:v>
                </c:pt>
                <c:pt idx="257708">
                  <c:v>597.04636803134701</c:v>
                </c:pt>
                <c:pt idx="257709">
                  <c:v>597.04868478662104</c:v>
                </c:pt>
                <c:pt idx="257710">
                  <c:v>597.05100154189404</c:v>
                </c:pt>
                <c:pt idx="257711">
                  <c:v>597.05331829716795</c:v>
                </c:pt>
                <c:pt idx="257712">
                  <c:v>597.05563505244197</c:v>
                </c:pt>
                <c:pt idx="257713">
                  <c:v>597.05795180771497</c:v>
                </c:pt>
                <c:pt idx="257714">
                  <c:v>597.06026856298899</c:v>
                </c:pt>
                <c:pt idx="257715">
                  <c:v>597.06258531826199</c:v>
                </c:pt>
                <c:pt idx="257716">
                  <c:v>597.06490207353602</c:v>
                </c:pt>
                <c:pt idx="257717">
                  <c:v>597.06721882880902</c:v>
                </c:pt>
                <c:pt idx="257718">
                  <c:v>597.06953558408304</c:v>
                </c:pt>
                <c:pt idx="257719">
                  <c:v>597.07185233935695</c:v>
                </c:pt>
                <c:pt idx="257720">
                  <c:v>597.07416909462995</c:v>
                </c:pt>
                <c:pt idx="257721">
                  <c:v>597.07648584990397</c:v>
                </c:pt>
                <c:pt idx="257722">
                  <c:v>597.07880260517697</c:v>
                </c:pt>
                <c:pt idx="257723">
                  <c:v>597.081119360451</c:v>
                </c:pt>
                <c:pt idx="257724">
                  <c:v>597.083436115724</c:v>
                </c:pt>
                <c:pt idx="257725">
                  <c:v>597.08575287099802</c:v>
                </c:pt>
                <c:pt idx="257726">
                  <c:v>597.08806962627204</c:v>
                </c:pt>
                <c:pt idx="257727">
                  <c:v>597.09038638154504</c:v>
                </c:pt>
                <c:pt idx="257728">
                  <c:v>597.09270313681895</c:v>
                </c:pt>
                <c:pt idx="257729">
                  <c:v>597.09501989209195</c:v>
                </c:pt>
                <c:pt idx="257730">
                  <c:v>597.09733664736598</c:v>
                </c:pt>
                <c:pt idx="257731">
                  <c:v>597.09965340263898</c:v>
                </c:pt>
                <c:pt idx="257732">
                  <c:v>597.101970157913</c:v>
                </c:pt>
                <c:pt idx="257733">
                  <c:v>597.10428691318702</c:v>
                </c:pt>
                <c:pt idx="257734">
                  <c:v>597.10660366846002</c:v>
                </c:pt>
                <c:pt idx="257735">
                  <c:v>597.10892042373405</c:v>
                </c:pt>
                <c:pt idx="257736">
                  <c:v>597.11123717900705</c:v>
                </c:pt>
                <c:pt idx="257737">
                  <c:v>597.11355393428096</c:v>
                </c:pt>
                <c:pt idx="257738">
                  <c:v>597.11587068955396</c:v>
                </c:pt>
                <c:pt idx="257739">
                  <c:v>597.11818744482798</c:v>
                </c:pt>
                <c:pt idx="257740">
                  <c:v>597.12050420010098</c:v>
                </c:pt>
                <c:pt idx="257741">
                  <c:v>597.122820955375</c:v>
                </c:pt>
                <c:pt idx="257742">
                  <c:v>597.12513771064903</c:v>
                </c:pt>
                <c:pt idx="257743">
                  <c:v>597.12745446592203</c:v>
                </c:pt>
                <c:pt idx="257744">
                  <c:v>597.12977122119605</c:v>
                </c:pt>
                <c:pt idx="257745">
                  <c:v>597.13208797646905</c:v>
                </c:pt>
                <c:pt idx="257746">
                  <c:v>597.13440473174296</c:v>
                </c:pt>
                <c:pt idx="257747">
                  <c:v>597.13672148701596</c:v>
                </c:pt>
                <c:pt idx="257748">
                  <c:v>597.13903824228998</c:v>
                </c:pt>
                <c:pt idx="257749">
                  <c:v>597.14135499756401</c:v>
                </c:pt>
                <c:pt idx="257750">
                  <c:v>597.14367175283701</c:v>
                </c:pt>
                <c:pt idx="257751">
                  <c:v>597.14598850811103</c:v>
                </c:pt>
                <c:pt idx="257752">
                  <c:v>597.14830526338403</c:v>
                </c:pt>
                <c:pt idx="257753">
                  <c:v>597.15062201865805</c:v>
                </c:pt>
                <c:pt idx="257754">
                  <c:v>597.15293877393106</c:v>
                </c:pt>
                <c:pt idx="257755">
                  <c:v>597.15525552920496</c:v>
                </c:pt>
                <c:pt idx="257756">
                  <c:v>597.15757228447899</c:v>
                </c:pt>
                <c:pt idx="257757">
                  <c:v>597.15988903975199</c:v>
                </c:pt>
                <c:pt idx="257758">
                  <c:v>597.16220579502601</c:v>
                </c:pt>
                <c:pt idx="257759">
                  <c:v>597.16452255029901</c:v>
                </c:pt>
                <c:pt idx="257760">
                  <c:v>597.16683930557303</c:v>
                </c:pt>
                <c:pt idx="257761">
                  <c:v>597.16915606084603</c:v>
                </c:pt>
                <c:pt idx="257762">
                  <c:v>597.17147281611994</c:v>
                </c:pt>
                <c:pt idx="257763">
                  <c:v>597.17378957139397</c:v>
                </c:pt>
                <c:pt idx="257764">
                  <c:v>597.17610632666697</c:v>
                </c:pt>
                <c:pt idx="257765">
                  <c:v>597.17842308194099</c:v>
                </c:pt>
                <c:pt idx="257766">
                  <c:v>597.18073983721399</c:v>
                </c:pt>
                <c:pt idx="257767">
                  <c:v>597.18305659248801</c:v>
                </c:pt>
                <c:pt idx="257768">
                  <c:v>597.18537334776101</c:v>
                </c:pt>
                <c:pt idx="257769">
                  <c:v>597.18769010303504</c:v>
                </c:pt>
                <c:pt idx="257770">
                  <c:v>597.19000685830895</c:v>
                </c:pt>
                <c:pt idx="257771">
                  <c:v>597.19232361358195</c:v>
                </c:pt>
                <c:pt idx="257772">
                  <c:v>597.19464036885597</c:v>
                </c:pt>
                <c:pt idx="257773">
                  <c:v>597.19695712412897</c:v>
                </c:pt>
                <c:pt idx="257774">
                  <c:v>597.19927387940299</c:v>
                </c:pt>
                <c:pt idx="257775">
                  <c:v>597.20159063467599</c:v>
                </c:pt>
                <c:pt idx="257776">
                  <c:v>597.20390738995002</c:v>
                </c:pt>
                <c:pt idx="257777">
                  <c:v>597.20622414522404</c:v>
                </c:pt>
                <c:pt idx="257778">
                  <c:v>597.20854090049704</c:v>
                </c:pt>
                <c:pt idx="257779">
                  <c:v>597.21085765577095</c:v>
                </c:pt>
                <c:pt idx="257780">
                  <c:v>597.21317441104395</c:v>
                </c:pt>
                <c:pt idx="257781">
                  <c:v>597.21549116631797</c:v>
                </c:pt>
                <c:pt idx="257782">
                  <c:v>597.21780792159097</c:v>
                </c:pt>
                <c:pt idx="257783">
                  <c:v>597.220124676865</c:v>
                </c:pt>
                <c:pt idx="257784">
                  <c:v>597.22244143213902</c:v>
                </c:pt>
                <c:pt idx="257785">
                  <c:v>597.22475818741202</c:v>
                </c:pt>
                <c:pt idx="257786">
                  <c:v>597.22707494268604</c:v>
                </c:pt>
                <c:pt idx="257787">
                  <c:v>597.22939169795904</c:v>
                </c:pt>
                <c:pt idx="257788">
                  <c:v>597.23170845323295</c:v>
                </c:pt>
                <c:pt idx="257789">
                  <c:v>597.23402520850595</c:v>
                </c:pt>
                <c:pt idx="257790">
                  <c:v>597.23634196377998</c:v>
                </c:pt>
                <c:pt idx="257791">
                  <c:v>597.23865871905298</c:v>
                </c:pt>
                <c:pt idx="257792">
                  <c:v>597.240975474327</c:v>
                </c:pt>
                <c:pt idx="257793">
                  <c:v>597.24329222960102</c:v>
                </c:pt>
                <c:pt idx="257794">
                  <c:v>597.24560898487402</c:v>
                </c:pt>
                <c:pt idx="257795">
                  <c:v>597.24792574014805</c:v>
                </c:pt>
                <c:pt idx="257796">
                  <c:v>597.25024249542105</c:v>
                </c:pt>
                <c:pt idx="257797">
                  <c:v>597.25255925069496</c:v>
                </c:pt>
                <c:pt idx="257798">
                  <c:v>597.25487600596796</c:v>
                </c:pt>
                <c:pt idx="257799">
                  <c:v>597.25719276124198</c:v>
                </c:pt>
                <c:pt idx="257800">
                  <c:v>597.259509516516</c:v>
                </c:pt>
                <c:pt idx="257801">
                  <c:v>597.261826271789</c:v>
                </c:pt>
                <c:pt idx="257802">
                  <c:v>597.26414302706303</c:v>
                </c:pt>
                <c:pt idx="257803">
                  <c:v>597.26645978233603</c:v>
                </c:pt>
                <c:pt idx="257804">
                  <c:v>597.26877653761005</c:v>
                </c:pt>
                <c:pt idx="257805">
                  <c:v>597.27109329288305</c:v>
                </c:pt>
                <c:pt idx="257806">
                  <c:v>597.27341004815696</c:v>
                </c:pt>
                <c:pt idx="257807">
                  <c:v>597.27572680343098</c:v>
                </c:pt>
                <c:pt idx="257808">
                  <c:v>597.27804355870398</c:v>
                </c:pt>
                <c:pt idx="257809">
                  <c:v>597.28036031397801</c:v>
                </c:pt>
                <c:pt idx="257810">
                  <c:v>597.28267706925101</c:v>
                </c:pt>
                <c:pt idx="257811">
                  <c:v>597.28499382452503</c:v>
                </c:pt>
                <c:pt idx="257812">
                  <c:v>597.28731057979803</c:v>
                </c:pt>
                <c:pt idx="257813">
                  <c:v>597.28962733507205</c:v>
                </c:pt>
                <c:pt idx="257814">
                  <c:v>597.29194409034596</c:v>
                </c:pt>
                <c:pt idx="257815">
                  <c:v>597.29426084561896</c:v>
                </c:pt>
                <c:pt idx="257816">
                  <c:v>597.29657760089299</c:v>
                </c:pt>
                <c:pt idx="257817">
                  <c:v>597.29889435616599</c:v>
                </c:pt>
                <c:pt idx="257818">
                  <c:v>597.30121111144001</c:v>
                </c:pt>
                <c:pt idx="257819">
                  <c:v>597.30352786671301</c:v>
                </c:pt>
                <c:pt idx="257820">
                  <c:v>597.30584462198703</c:v>
                </c:pt>
                <c:pt idx="257821">
                  <c:v>597.30816137726094</c:v>
                </c:pt>
                <c:pt idx="257822">
                  <c:v>597.31047813253394</c:v>
                </c:pt>
                <c:pt idx="257823">
                  <c:v>597.31279488780797</c:v>
                </c:pt>
                <c:pt idx="257824">
                  <c:v>597.31511164308097</c:v>
                </c:pt>
                <c:pt idx="257825">
                  <c:v>597.31742839835499</c:v>
                </c:pt>
                <c:pt idx="257826">
                  <c:v>597.31974515362799</c:v>
                </c:pt>
                <c:pt idx="257827">
                  <c:v>597.32206190890201</c:v>
                </c:pt>
                <c:pt idx="257828">
                  <c:v>597.32437866417604</c:v>
                </c:pt>
                <c:pt idx="257829">
                  <c:v>597.32669541944904</c:v>
                </c:pt>
                <c:pt idx="257830">
                  <c:v>597.32901217472295</c:v>
                </c:pt>
                <c:pt idx="257831">
                  <c:v>597.33132892999595</c:v>
                </c:pt>
                <c:pt idx="257832">
                  <c:v>597.33364568526997</c:v>
                </c:pt>
                <c:pt idx="257833">
                  <c:v>597.33596244054297</c:v>
                </c:pt>
                <c:pt idx="257834">
                  <c:v>597.33827919581699</c:v>
                </c:pt>
                <c:pt idx="257835">
                  <c:v>597.34059595108999</c:v>
                </c:pt>
                <c:pt idx="257836">
                  <c:v>597.34291270636402</c:v>
                </c:pt>
                <c:pt idx="257837">
                  <c:v>597.34522946163804</c:v>
                </c:pt>
                <c:pt idx="257838">
                  <c:v>597.34754621691104</c:v>
                </c:pt>
                <c:pt idx="257839">
                  <c:v>597.34986297218495</c:v>
                </c:pt>
                <c:pt idx="257840">
                  <c:v>597.35217972745795</c:v>
                </c:pt>
                <c:pt idx="257841">
                  <c:v>597.35449648273197</c:v>
                </c:pt>
                <c:pt idx="257842">
                  <c:v>597.35681323800497</c:v>
                </c:pt>
                <c:pt idx="257843">
                  <c:v>597.359129993279</c:v>
                </c:pt>
                <c:pt idx="257844">
                  <c:v>597.36144674855302</c:v>
                </c:pt>
                <c:pt idx="257845">
                  <c:v>597.36376350382602</c:v>
                </c:pt>
                <c:pt idx="257846">
                  <c:v>597.36608025910004</c:v>
                </c:pt>
                <c:pt idx="257847">
                  <c:v>597.36839701437304</c:v>
                </c:pt>
                <c:pt idx="257848">
                  <c:v>597.37071376964695</c:v>
                </c:pt>
                <c:pt idx="257849">
                  <c:v>597.37303052491995</c:v>
                </c:pt>
                <c:pt idx="257850">
                  <c:v>597.37534728019398</c:v>
                </c:pt>
                <c:pt idx="257851">
                  <c:v>597.377664035468</c:v>
                </c:pt>
                <c:pt idx="257852">
                  <c:v>597.379980790741</c:v>
                </c:pt>
                <c:pt idx="257853">
                  <c:v>597.38229754601502</c:v>
                </c:pt>
                <c:pt idx="257854">
                  <c:v>597.38461430128802</c:v>
                </c:pt>
                <c:pt idx="257855">
                  <c:v>597.38693105656205</c:v>
                </c:pt>
                <c:pt idx="257856">
                  <c:v>597.38924781183505</c:v>
                </c:pt>
                <c:pt idx="257857">
                  <c:v>597.39156456710896</c:v>
                </c:pt>
                <c:pt idx="257858">
                  <c:v>597.39388132238298</c:v>
                </c:pt>
                <c:pt idx="257859">
                  <c:v>597.39619807765598</c:v>
                </c:pt>
                <c:pt idx="257860">
                  <c:v>597.39851483293</c:v>
                </c:pt>
                <c:pt idx="257861">
                  <c:v>597.400831588203</c:v>
                </c:pt>
                <c:pt idx="257862">
                  <c:v>597.40314834347703</c:v>
                </c:pt>
                <c:pt idx="257863">
                  <c:v>597.40546509875003</c:v>
                </c:pt>
                <c:pt idx="257864">
                  <c:v>597.40778185402405</c:v>
                </c:pt>
                <c:pt idx="257865">
                  <c:v>597.41009860929796</c:v>
                </c:pt>
                <c:pt idx="257866">
                  <c:v>597.41241536457096</c:v>
                </c:pt>
                <c:pt idx="257867">
                  <c:v>597.41473211984498</c:v>
                </c:pt>
                <c:pt idx="257868">
                  <c:v>597.41704887511798</c:v>
                </c:pt>
                <c:pt idx="257869">
                  <c:v>597.41936563039201</c:v>
                </c:pt>
                <c:pt idx="257870">
                  <c:v>597.42168238566501</c:v>
                </c:pt>
                <c:pt idx="257871">
                  <c:v>597.42399914093903</c:v>
                </c:pt>
                <c:pt idx="257872">
                  <c:v>597.42631589621305</c:v>
                </c:pt>
                <c:pt idx="257873">
                  <c:v>597.42863265148605</c:v>
                </c:pt>
                <c:pt idx="257874">
                  <c:v>597.43094940675996</c:v>
                </c:pt>
                <c:pt idx="257875">
                  <c:v>597.43326616203296</c:v>
                </c:pt>
                <c:pt idx="257876">
                  <c:v>597.43558291730699</c:v>
                </c:pt>
                <c:pt idx="257877">
                  <c:v>597.43789967257999</c:v>
                </c:pt>
                <c:pt idx="257878">
                  <c:v>597.44021642785401</c:v>
                </c:pt>
                <c:pt idx="257879">
                  <c:v>597.44253318312803</c:v>
                </c:pt>
                <c:pt idx="257880">
                  <c:v>597.44484993840103</c:v>
                </c:pt>
                <c:pt idx="257881">
                  <c:v>597.44716669367494</c:v>
                </c:pt>
                <c:pt idx="257882">
                  <c:v>597.44948344894794</c:v>
                </c:pt>
                <c:pt idx="257883">
                  <c:v>597.45180020422197</c:v>
                </c:pt>
                <c:pt idx="257884">
                  <c:v>597.45411695949497</c:v>
                </c:pt>
                <c:pt idx="257885">
                  <c:v>597.45643371476899</c:v>
                </c:pt>
                <c:pt idx="257886">
                  <c:v>597.45875047004199</c:v>
                </c:pt>
                <c:pt idx="257887">
                  <c:v>597.46106722531601</c:v>
                </c:pt>
                <c:pt idx="257888">
                  <c:v>597.46338398059004</c:v>
                </c:pt>
                <c:pt idx="257889">
                  <c:v>597.46570073586304</c:v>
                </c:pt>
                <c:pt idx="257890">
                  <c:v>597.46801749113695</c:v>
                </c:pt>
                <c:pt idx="257891">
                  <c:v>597.47033424640995</c:v>
                </c:pt>
                <c:pt idx="257892">
                  <c:v>597.47265100168397</c:v>
                </c:pt>
                <c:pt idx="257893">
                  <c:v>597.47496775695697</c:v>
                </c:pt>
                <c:pt idx="257894">
                  <c:v>597.47728451223099</c:v>
                </c:pt>
                <c:pt idx="257895">
                  <c:v>597.47960126750502</c:v>
                </c:pt>
                <c:pt idx="257896">
                  <c:v>597.48191802277802</c:v>
                </c:pt>
                <c:pt idx="257897">
                  <c:v>597.48423477805204</c:v>
                </c:pt>
                <c:pt idx="257898">
                  <c:v>597.48655153332504</c:v>
                </c:pt>
                <c:pt idx="257899">
                  <c:v>597.48886828859895</c:v>
                </c:pt>
                <c:pt idx="257900">
                  <c:v>597.49118504387195</c:v>
                </c:pt>
                <c:pt idx="257901">
                  <c:v>597.49350179914597</c:v>
                </c:pt>
                <c:pt idx="257902">
                  <c:v>597.49581855442</c:v>
                </c:pt>
                <c:pt idx="257903">
                  <c:v>597.498135309693</c:v>
                </c:pt>
                <c:pt idx="257904">
                  <c:v>597.50045206496702</c:v>
                </c:pt>
                <c:pt idx="257905">
                  <c:v>597.50276882024002</c:v>
                </c:pt>
                <c:pt idx="257906">
                  <c:v>597.50508557551404</c:v>
                </c:pt>
                <c:pt idx="257907">
                  <c:v>597.50740233078704</c:v>
                </c:pt>
                <c:pt idx="257908">
                  <c:v>597.50971908606095</c:v>
                </c:pt>
                <c:pt idx="257909">
                  <c:v>597.51203584133498</c:v>
                </c:pt>
                <c:pt idx="257910">
                  <c:v>597.51435259660798</c:v>
                </c:pt>
                <c:pt idx="257911">
                  <c:v>597.516669351882</c:v>
                </c:pt>
                <c:pt idx="257912">
                  <c:v>597.518986107155</c:v>
                </c:pt>
                <c:pt idx="257913">
                  <c:v>597.52130286242902</c:v>
                </c:pt>
                <c:pt idx="257914">
                  <c:v>597.52361961770202</c:v>
                </c:pt>
                <c:pt idx="257915">
                  <c:v>597.52593637297605</c:v>
                </c:pt>
                <c:pt idx="257916">
                  <c:v>597.52825312824996</c:v>
                </c:pt>
                <c:pt idx="257917">
                  <c:v>597.53056988352296</c:v>
                </c:pt>
                <c:pt idx="257918">
                  <c:v>597.53288663879698</c:v>
                </c:pt>
                <c:pt idx="257919">
                  <c:v>597.53520339406998</c:v>
                </c:pt>
                <c:pt idx="257920">
                  <c:v>597.537520149344</c:v>
                </c:pt>
                <c:pt idx="257921">
                  <c:v>597.539836904617</c:v>
                </c:pt>
                <c:pt idx="257922">
                  <c:v>597.54215365989103</c:v>
                </c:pt>
                <c:pt idx="257923">
                  <c:v>597.54447041516505</c:v>
                </c:pt>
                <c:pt idx="257924">
                  <c:v>597.54678717043805</c:v>
                </c:pt>
                <c:pt idx="257925">
                  <c:v>597.54910392571196</c:v>
                </c:pt>
                <c:pt idx="257926">
                  <c:v>597.55142068098496</c:v>
                </c:pt>
                <c:pt idx="257927">
                  <c:v>597.55373743625898</c:v>
                </c:pt>
                <c:pt idx="257928">
                  <c:v>597.55605419153198</c:v>
                </c:pt>
                <c:pt idx="257929">
                  <c:v>597.55837094680601</c:v>
                </c:pt>
                <c:pt idx="257930">
                  <c:v>597.56068770208003</c:v>
                </c:pt>
                <c:pt idx="257931">
                  <c:v>597.56300445735303</c:v>
                </c:pt>
                <c:pt idx="257932">
                  <c:v>597.56532121262705</c:v>
                </c:pt>
                <c:pt idx="257933">
                  <c:v>597.56763796790005</c:v>
                </c:pt>
                <c:pt idx="257934">
                  <c:v>597.56995472317396</c:v>
                </c:pt>
                <c:pt idx="257935">
                  <c:v>597.57227147844696</c:v>
                </c:pt>
                <c:pt idx="257936">
                  <c:v>597.57458823372099</c:v>
                </c:pt>
                <c:pt idx="257937">
                  <c:v>597.57690498899399</c:v>
                </c:pt>
                <c:pt idx="257938">
                  <c:v>597.57922174426801</c:v>
                </c:pt>
                <c:pt idx="257939">
                  <c:v>597.58153849954203</c:v>
                </c:pt>
                <c:pt idx="257940">
                  <c:v>597.58385525481503</c:v>
                </c:pt>
                <c:pt idx="257941">
                  <c:v>597.58617201008894</c:v>
                </c:pt>
                <c:pt idx="257942">
                  <c:v>597.58848876536194</c:v>
                </c:pt>
                <c:pt idx="257943">
                  <c:v>597.59080552063597</c:v>
                </c:pt>
                <c:pt idx="257944">
                  <c:v>597.59312227590897</c:v>
                </c:pt>
                <c:pt idx="257945">
                  <c:v>597.59543903118299</c:v>
                </c:pt>
                <c:pt idx="257946">
                  <c:v>597.59775578645701</c:v>
                </c:pt>
                <c:pt idx="257947">
                  <c:v>597.60007254173001</c:v>
                </c:pt>
                <c:pt idx="257948">
                  <c:v>597.60238929700404</c:v>
                </c:pt>
                <c:pt idx="257949">
                  <c:v>597.60470605227704</c:v>
                </c:pt>
                <c:pt idx="257950">
                  <c:v>597.60702280755095</c:v>
                </c:pt>
                <c:pt idx="257951">
                  <c:v>597.60933956282395</c:v>
                </c:pt>
                <c:pt idx="257952">
                  <c:v>597.61165631809797</c:v>
                </c:pt>
                <c:pt idx="257953">
                  <c:v>597.61397307337199</c:v>
                </c:pt>
                <c:pt idx="257954">
                  <c:v>597.61628982864499</c:v>
                </c:pt>
                <c:pt idx="257955">
                  <c:v>597.61860658391902</c:v>
                </c:pt>
                <c:pt idx="257956">
                  <c:v>597.62092333919202</c:v>
                </c:pt>
                <c:pt idx="257957">
                  <c:v>597.62324009446604</c:v>
                </c:pt>
                <c:pt idx="257958">
                  <c:v>597.62555684973904</c:v>
                </c:pt>
                <c:pt idx="257959">
                  <c:v>597.62787360501295</c:v>
                </c:pt>
                <c:pt idx="257960">
                  <c:v>597.63019036028697</c:v>
                </c:pt>
                <c:pt idx="257961">
                  <c:v>597.63250711555997</c:v>
                </c:pt>
                <c:pt idx="257962">
                  <c:v>597.634823870834</c:v>
                </c:pt>
                <c:pt idx="257963">
                  <c:v>597.637140626107</c:v>
                </c:pt>
                <c:pt idx="257964">
                  <c:v>597.63945738138102</c:v>
                </c:pt>
                <c:pt idx="257965">
                  <c:v>597.64177413665402</c:v>
                </c:pt>
                <c:pt idx="257966">
                  <c:v>597.64409089192804</c:v>
                </c:pt>
                <c:pt idx="257967">
                  <c:v>597.64640764720195</c:v>
                </c:pt>
                <c:pt idx="257968">
                  <c:v>597.64872440247495</c:v>
                </c:pt>
                <c:pt idx="257969">
                  <c:v>597.65104115774898</c:v>
                </c:pt>
                <c:pt idx="257970">
                  <c:v>597.65335791302198</c:v>
                </c:pt>
                <c:pt idx="257971">
                  <c:v>597.655674668296</c:v>
                </c:pt>
                <c:pt idx="257972">
                  <c:v>597.657991423569</c:v>
                </c:pt>
                <c:pt idx="257973">
                  <c:v>597.66030817884302</c:v>
                </c:pt>
                <c:pt idx="257974">
                  <c:v>597.66262493411705</c:v>
                </c:pt>
                <c:pt idx="257975">
                  <c:v>597.66494168939005</c:v>
                </c:pt>
                <c:pt idx="257976">
                  <c:v>597.66725844466396</c:v>
                </c:pt>
                <c:pt idx="257977">
                  <c:v>597.66957519993696</c:v>
                </c:pt>
                <c:pt idx="257978">
                  <c:v>597.67189195521098</c:v>
                </c:pt>
                <c:pt idx="257979">
                  <c:v>597.67420871048398</c:v>
                </c:pt>
                <c:pt idx="257980">
                  <c:v>597.676525465758</c:v>
                </c:pt>
                <c:pt idx="257981">
                  <c:v>597.67884222103203</c:v>
                </c:pt>
                <c:pt idx="257982">
                  <c:v>597.68115897630503</c:v>
                </c:pt>
                <c:pt idx="257983">
                  <c:v>597.68347573157905</c:v>
                </c:pt>
                <c:pt idx="257984">
                  <c:v>597.68579248685205</c:v>
                </c:pt>
                <c:pt idx="257985">
                  <c:v>597.68810924212596</c:v>
                </c:pt>
                <c:pt idx="257986">
                  <c:v>597.69042599739896</c:v>
                </c:pt>
                <c:pt idx="257987">
                  <c:v>597.69274275267298</c:v>
                </c:pt>
                <c:pt idx="257988">
                  <c:v>597.69505950794598</c:v>
                </c:pt>
                <c:pt idx="257989">
                  <c:v>597.69737626322001</c:v>
                </c:pt>
                <c:pt idx="257990">
                  <c:v>597.69969301849403</c:v>
                </c:pt>
                <c:pt idx="257991">
                  <c:v>597.70200977376703</c:v>
                </c:pt>
                <c:pt idx="257992">
                  <c:v>597.70432652904105</c:v>
                </c:pt>
                <c:pt idx="257993">
                  <c:v>597.70664328431405</c:v>
                </c:pt>
                <c:pt idx="257994">
                  <c:v>597.70896003958796</c:v>
                </c:pt>
                <c:pt idx="257995">
                  <c:v>597.71127679486096</c:v>
                </c:pt>
                <c:pt idx="257996">
                  <c:v>597.71359355013499</c:v>
                </c:pt>
                <c:pt idx="257997">
                  <c:v>597.71591030540901</c:v>
                </c:pt>
                <c:pt idx="257998">
                  <c:v>597.71822706068201</c:v>
                </c:pt>
                <c:pt idx="257999">
                  <c:v>597.72054381595603</c:v>
                </c:pt>
                <c:pt idx="258000">
                  <c:v>597.72286057122903</c:v>
                </c:pt>
                <c:pt idx="258001">
                  <c:v>597.72517732650294</c:v>
                </c:pt>
                <c:pt idx="258002">
                  <c:v>597.72749408177594</c:v>
                </c:pt>
                <c:pt idx="258003">
                  <c:v>597.72981083704997</c:v>
                </c:pt>
                <c:pt idx="258004">
                  <c:v>597.73212759232399</c:v>
                </c:pt>
                <c:pt idx="258005">
                  <c:v>597.73444434759699</c:v>
                </c:pt>
                <c:pt idx="258006">
                  <c:v>597.73676110287101</c:v>
                </c:pt>
                <c:pt idx="258007">
                  <c:v>597.73907785814401</c:v>
                </c:pt>
                <c:pt idx="258008">
                  <c:v>597.74139461341804</c:v>
                </c:pt>
                <c:pt idx="258009">
                  <c:v>597.74371136869104</c:v>
                </c:pt>
                <c:pt idx="258010">
                  <c:v>597.74602812396495</c:v>
                </c:pt>
                <c:pt idx="258011">
                  <c:v>597.74834487923897</c:v>
                </c:pt>
                <c:pt idx="258012">
                  <c:v>597.75066163451197</c:v>
                </c:pt>
                <c:pt idx="258013">
                  <c:v>597.75297838978599</c:v>
                </c:pt>
                <c:pt idx="258014">
                  <c:v>597.75529514505899</c:v>
                </c:pt>
                <c:pt idx="258015">
                  <c:v>597.75761190033302</c:v>
                </c:pt>
                <c:pt idx="258016">
                  <c:v>597.75992865560602</c:v>
                </c:pt>
                <c:pt idx="258017">
                  <c:v>597.76224541088004</c:v>
                </c:pt>
                <c:pt idx="258018">
                  <c:v>597.76456216615395</c:v>
                </c:pt>
                <c:pt idx="258019">
                  <c:v>597.76687892142695</c:v>
                </c:pt>
                <c:pt idx="258020">
                  <c:v>597.76919567670097</c:v>
                </c:pt>
                <c:pt idx="258021">
                  <c:v>597.77151243197397</c:v>
                </c:pt>
                <c:pt idx="258022">
                  <c:v>597.773829187248</c:v>
                </c:pt>
                <c:pt idx="258023">
                  <c:v>597.776145942521</c:v>
                </c:pt>
                <c:pt idx="258024">
                  <c:v>597.77846269779502</c:v>
                </c:pt>
                <c:pt idx="258025">
                  <c:v>597.78077945306904</c:v>
                </c:pt>
                <c:pt idx="258026">
                  <c:v>597.78309620834204</c:v>
                </c:pt>
                <c:pt idx="258027">
                  <c:v>597.78541296361595</c:v>
                </c:pt>
                <c:pt idx="258028">
                  <c:v>597.78772971888895</c:v>
                </c:pt>
                <c:pt idx="258029">
                  <c:v>597.79004647416298</c:v>
                </c:pt>
                <c:pt idx="258030">
                  <c:v>597.79236322943598</c:v>
                </c:pt>
                <c:pt idx="258031">
                  <c:v>597.79467998471</c:v>
                </c:pt>
                <c:pt idx="258032">
                  <c:v>597.79699673998402</c:v>
                </c:pt>
                <c:pt idx="258033">
                  <c:v>597.79931349525702</c:v>
                </c:pt>
                <c:pt idx="258034">
                  <c:v>597.80163025053105</c:v>
                </c:pt>
                <c:pt idx="258035">
                  <c:v>597.80394700580405</c:v>
                </c:pt>
                <c:pt idx="258036">
                  <c:v>597.80626376107796</c:v>
                </c:pt>
                <c:pt idx="258037">
                  <c:v>597.80858051635096</c:v>
                </c:pt>
                <c:pt idx="258038">
                  <c:v>597.81089727162498</c:v>
                </c:pt>
                <c:pt idx="258039">
                  <c:v>597.81321402689798</c:v>
                </c:pt>
                <c:pt idx="258040">
                  <c:v>597.815530782172</c:v>
                </c:pt>
                <c:pt idx="258041">
                  <c:v>597.81784753744603</c:v>
                </c:pt>
                <c:pt idx="258042">
                  <c:v>597.82016429271903</c:v>
                </c:pt>
                <c:pt idx="258043">
                  <c:v>597.82248104799305</c:v>
                </c:pt>
                <c:pt idx="258044">
                  <c:v>597.82479780326605</c:v>
                </c:pt>
                <c:pt idx="258045">
                  <c:v>597.82711455853996</c:v>
                </c:pt>
                <c:pt idx="258046">
                  <c:v>597.82943131381296</c:v>
                </c:pt>
                <c:pt idx="258047">
                  <c:v>597.83174806908698</c:v>
                </c:pt>
                <c:pt idx="258048">
                  <c:v>597.83406482436101</c:v>
                </c:pt>
                <c:pt idx="258049">
                  <c:v>597.83638157963401</c:v>
                </c:pt>
                <c:pt idx="258050">
                  <c:v>597.83869833490803</c:v>
                </c:pt>
                <c:pt idx="258051">
                  <c:v>597.84101509018103</c:v>
                </c:pt>
                <c:pt idx="258052">
                  <c:v>597.84333184545505</c:v>
                </c:pt>
                <c:pt idx="258053">
                  <c:v>597.84564860072805</c:v>
                </c:pt>
                <c:pt idx="258054">
                  <c:v>597.84796535600196</c:v>
                </c:pt>
                <c:pt idx="258055">
                  <c:v>597.85028211127599</c:v>
                </c:pt>
                <c:pt idx="258056">
                  <c:v>597.85259886654899</c:v>
                </c:pt>
                <c:pt idx="258057">
                  <c:v>597.85491562182301</c:v>
                </c:pt>
                <c:pt idx="258058">
                  <c:v>597.85723237709601</c:v>
                </c:pt>
                <c:pt idx="258059">
                  <c:v>597.85954913237003</c:v>
                </c:pt>
                <c:pt idx="258060">
                  <c:v>597.86186588764303</c:v>
                </c:pt>
                <c:pt idx="258061">
                  <c:v>597.86418264291694</c:v>
                </c:pt>
                <c:pt idx="258062">
                  <c:v>597.86649939819097</c:v>
                </c:pt>
                <c:pt idx="258063">
                  <c:v>597.86881615346397</c:v>
                </c:pt>
                <c:pt idx="258064">
                  <c:v>597.87113290873799</c:v>
                </c:pt>
                <c:pt idx="258065">
                  <c:v>597.87344966401099</c:v>
                </c:pt>
                <c:pt idx="258066">
                  <c:v>597.87576641928501</c:v>
                </c:pt>
                <c:pt idx="258067">
                  <c:v>597.87808317455801</c:v>
                </c:pt>
                <c:pt idx="258068">
                  <c:v>597.88039992983204</c:v>
                </c:pt>
                <c:pt idx="258069">
                  <c:v>597.88271668510595</c:v>
                </c:pt>
                <c:pt idx="258070">
                  <c:v>597.88503344037895</c:v>
                </c:pt>
                <c:pt idx="258071">
                  <c:v>597.88735019565297</c:v>
                </c:pt>
                <c:pt idx="258072">
                  <c:v>597.88966695092597</c:v>
                </c:pt>
                <c:pt idx="258073">
                  <c:v>597.89198370619999</c:v>
                </c:pt>
                <c:pt idx="258074">
                  <c:v>597.89430046147299</c:v>
                </c:pt>
                <c:pt idx="258075">
                  <c:v>597.89661721674702</c:v>
                </c:pt>
                <c:pt idx="258076">
                  <c:v>597.89893397202104</c:v>
                </c:pt>
                <c:pt idx="258077">
                  <c:v>597.90125072729404</c:v>
                </c:pt>
                <c:pt idx="258078">
                  <c:v>597.90356748256795</c:v>
                </c:pt>
                <c:pt idx="258079">
                  <c:v>597.90588423784095</c:v>
                </c:pt>
                <c:pt idx="258080">
                  <c:v>597.90820099311497</c:v>
                </c:pt>
                <c:pt idx="258081">
                  <c:v>597.91051774838797</c:v>
                </c:pt>
                <c:pt idx="258082">
                  <c:v>597.912834503662</c:v>
                </c:pt>
                <c:pt idx="258083">
                  <c:v>597.91515125893602</c:v>
                </c:pt>
                <c:pt idx="258084">
                  <c:v>597.91746801420902</c:v>
                </c:pt>
                <c:pt idx="258085">
                  <c:v>597.91978476948304</c:v>
                </c:pt>
                <c:pt idx="258086">
                  <c:v>597.92210152475604</c:v>
                </c:pt>
                <c:pt idx="258087">
                  <c:v>597.92441828002995</c:v>
                </c:pt>
                <c:pt idx="258088">
                  <c:v>597.92673503530295</c:v>
                </c:pt>
                <c:pt idx="258089">
                  <c:v>597.92905179057698</c:v>
                </c:pt>
                <c:pt idx="258090">
                  <c:v>597.93136854584998</c:v>
                </c:pt>
                <c:pt idx="258091">
                  <c:v>597.933685301124</c:v>
                </c:pt>
                <c:pt idx="258092">
                  <c:v>597.93600205639802</c:v>
                </c:pt>
                <c:pt idx="258093">
                  <c:v>597.93831881167102</c:v>
                </c:pt>
                <c:pt idx="258094">
                  <c:v>597.94063556694505</c:v>
                </c:pt>
                <c:pt idx="258095">
                  <c:v>597.94295232221805</c:v>
                </c:pt>
                <c:pt idx="258096">
                  <c:v>597.94526907749196</c:v>
                </c:pt>
                <c:pt idx="258097">
                  <c:v>597.94758583276496</c:v>
                </c:pt>
                <c:pt idx="258098">
                  <c:v>597.94990258803898</c:v>
                </c:pt>
                <c:pt idx="258099">
                  <c:v>597.952219343313</c:v>
                </c:pt>
                <c:pt idx="258100">
                  <c:v>597.954536098586</c:v>
                </c:pt>
                <c:pt idx="258101">
                  <c:v>597.95685285386003</c:v>
                </c:pt>
                <c:pt idx="258102">
                  <c:v>597.95916960913303</c:v>
                </c:pt>
                <c:pt idx="258103">
                  <c:v>597.96148636440705</c:v>
                </c:pt>
                <c:pt idx="258104">
                  <c:v>597.96380311968005</c:v>
                </c:pt>
                <c:pt idx="258105">
                  <c:v>597.96611987495396</c:v>
                </c:pt>
                <c:pt idx="258106">
                  <c:v>597.96843663022798</c:v>
                </c:pt>
                <c:pt idx="258107">
                  <c:v>597.97075338550098</c:v>
                </c:pt>
                <c:pt idx="258108">
                  <c:v>597.97307014077501</c:v>
                </c:pt>
                <c:pt idx="258109">
                  <c:v>597.97538689604801</c:v>
                </c:pt>
                <c:pt idx="258110">
                  <c:v>597.97770365132203</c:v>
                </c:pt>
                <c:pt idx="258111">
                  <c:v>597.98002040659503</c:v>
                </c:pt>
                <c:pt idx="258112">
                  <c:v>597.98233716186905</c:v>
                </c:pt>
                <c:pt idx="258113">
                  <c:v>597.98465391714296</c:v>
                </c:pt>
                <c:pt idx="258114">
                  <c:v>597.98697067241596</c:v>
                </c:pt>
                <c:pt idx="258115">
                  <c:v>597.98928742768999</c:v>
                </c:pt>
                <c:pt idx="258116">
                  <c:v>597.99160418296299</c:v>
                </c:pt>
                <c:pt idx="258117">
                  <c:v>597.99392093823701</c:v>
                </c:pt>
                <c:pt idx="258118">
                  <c:v>597.99623769351001</c:v>
                </c:pt>
                <c:pt idx="258119">
                  <c:v>597.99855444878403</c:v>
                </c:pt>
                <c:pt idx="258120">
                  <c:v>598.00087120405794</c:v>
                </c:pt>
                <c:pt idx="258121">
                  <c:v>598.00318795933094</c:v>
                </c:pt>
                <c:pt idx="258122">
                  <c:v>598.00550471460497</c:v>
                </c:pt>
                <c:pt idx="258123">
                  <c:v>598.00782146987797</c:v>
                </c:pt>
                <c:pt idx="258124">
                  <c:v>598.01013822515199</c:v>
                </c:pt>
                <c:pt idx="258125">
                  <c:v>598.01245498042499</c:v>
                </c:pt>
                <c:pt idx="258126">
                  <c:v>598.01477173569901</c:v>
                </c:pt>
                <c:pt idx="258127">
                  <c:v>598.01708849097304</c:v>
                </c:pt>
                <c:pt idx="258128">
                  <c:v>598.01940524624604</c:v>
                </c:pt>
                <c:pt idx="258129">
                  <c:v>598.02172200151995</c:v>
                </c:pt>
                <c:pt idx="258130">
                  <c:v>598.02403875679295</c:v>
                </c:pt>
                <c:pt idx="258131">
                  <c:v>598.02635551206697</c:v>
                </c:pt>
                <c:pt idx="258132">
                  <c:v>598.02867226733997</c:v>
                </c:pt>
                <c:pt idx="258133">
                  <c:v>598.03098902261399</c:v>
                </c:pt>
                <c:pt idx="258134">
                  <c:v>598.03330577788699</c:v>
                </c:pt>
                <c:pt idx="258135">
                  <c:v>598.03562253316102</c:v>
                </c:pt>
                <c:pt idx="258136">
                  <c:v>598.03793928843504</c:v>
                </c:pt>
                <c:pt idx="258137">
                  <c:v>598.04025604370804</c:v>
                </c:pt>
                <c:pt idx="258138">
                  <c:v>598.04257279898195</c:v>
                </c:pt>
                <c:pt idx="258139">
                  <c:v>598.04488955425495</c:v>
                </c:pt>
                <c:pt idx="258140">
                  <c:v>598.04720630952897</c:v>
                </c:pt>
                <c:pt idx="258141">
                  <c:v>598.04952306480197</c:v>
                </c:pt>
                <c:pt idx="258142">
                  <c:v>598.051839820076</c:v>
                </c:pt>
                <c:pt idx="258143">
                  <c:v>598.05415657535002</c:v>
                </c:pt>
                <c:pt idx="258144">
                  <c:v>598.05647333062302</c:v>
                </c:pt>
                <c:pt idx="258145">
                  <c:v>598.05879008589704</c:v>
                </c:pt>
                <c:pt idx="258146">
                  <c:v>598.06110684117004</c:v>
                </c:pt>
                <c:pt idx="258147">
                  <c:v>598.06342359644395</c:v>
                </c:pt>
                <c:pt idx="258148">
                  <c:v>598.06574035171695</c:v>
                </c:pt>
                <c:pt idx="258149">
                  <c:v>598.06805710699098</c:v>
                </c:pt>
                <c:pt idx="258150">
                  <c:v>598.070373862265</c:v>
                </c:pt>
                <c:pt idx="258151">
                  <c:v>598.072690617538</c:v>
                </c:pt>
                <c:pt idx="258152">
                  <c:v>598.07500737281202</c:v>
                </c:pt>
                <c:pt idx="258153">
                  <c:v>598.07732412808502</c:v>
                </c:pt>
                <c:pt idx="258154">
                  <c:v>598.07964088335905</c:v>
                </c:pt>
                <c:pt idx="258155">
                  <c:v>598.08195763863205</c:v>
                </c:pt>
                <c:pt idx="258156">
                  <c:v>598.08427439390596</c:v>
                </c:pt>
                <c:pt idx="258157">
                  <c:v>598.08659114917998</c:v>
                </c:pt>
                <c:pt idx="258158">
                  <c:v>598.08890790445298</c:v>
                </c:pt>
                <c:pt idx="258159">
                  <c:v>598.091224659727</c:v>
                </c:pt>
                <c:pt idx="258160">
                  <c:v>598.093541415</c:v>
                </c:pt>
                <c:pt idx="258161">
                  <c:v>598.09585817027403</c:v>
                </c:pt>
                <c:pt idx="258162">
                  <c:v>598.09817492554703</c:v>
                </c:pt>
                <c:pt idx="258163">
                  <c:v>598.10049168082105</c:v>
                </c:pt>
                <c:pt idx="258164">
                  <c:v>598.10280843609496</c:v>
                </c:pt>
                <c:pt idx="258165">
                  <c:v>598.10512519136796</c:v>
                </c:pt>
                <c:pt idx="258166">
                  <c:v>598.10744194664198</c:v>
                </c:pt>
                <c:pt idx="258167">
                  <c:v>598.10975870191498</c:v>
                </c:pt>
                <c:pt idx="258168">
                  <c:v>598.11207545718901</c:v>
                </c:pt>
                <c:pt idx="258169">
                  <c:v>598.11439221246201</c:v>
                </c:pt>
                <c:pt idx="258170">
                  <c:v>598.11670896773603</c:v>
                </c:pt>
                <c:pt idx="258171">
                  <c:v>598.11902572301005</c:v>
                </c:pt>
                <c:pt idx="258172">
                  <c:v>598.12134247828305</c:v>
                </c:pt>
                <c:pt idx="258173">
                  <c:v>598.12365923355696</c:v>
                </c:pt>
                <c:pt idx="258174">
                  <c:v>598.12597598882996</c:v>
                </c:pt>
                <c:pt idx="258175">
                  <c:v>598.12829274410399</c:v>
                </c:pt>
                <c:pt idx="258176">
                  <c:v>598.13060949937699</c:v>
                </c:pt>
                <c:pt idx="258177">
                  <c:v>598.13292625465101</c:v>
                </c:pt>
                <c:pt idx="258178">
                  <c:v>598.13524300992503</c:v>
                </c:pt>
                <c:pt idx="258179">
                  <c:v>598.13755976519803</c:v>
                </c:pt>
                <c:pt idx="258180">
                  <c:v>598.13987652047194</c:v>
                </c:pt>
                <c:pt idx="258181">
                  <c:v>598.14219327574494</c:v>
                </c:pt>
                <c:pt idx="258182">
                  <c:v>598.14451003101897</c:v>
                </c:pt>
                <c:pt idx="258183">
                  <c:v>598.14682678629197</c:v>
                </c:pt>
                <c:pt idx="258184">
                  <c:v>598.14914354156599</c:v>
                </c:pt>
                <c:pt idx="258185">
                  <c:v>598.15146029683899</c:v>
                </c:pt>
                <c:pt idx="258186">
                  <c:v>598.15377705211301</c:v>
                </c:pt>
                <c:pt idx="258187">
                  <c:v>598.15609380738704</c:v>
                </c:pt>
                <c:pt idx="258188">
                  <c:v>598.15841056266004</c:v>
                </c:pt>
                <c:pt idx="258189">
                  <c:v>598.16072731793395</c:v>
                </c:pt>
                <c:pt idx="258190">
                  <c:v>598.16304407320695</c:v>
                </c:pt>
                <c:pt idx="258191">
                  <c:v>598.16536082848097</c:v>
                </c:pt>
                <c:pt idx="258192">
                  <c:v>598.16767758375397</c:v>
                </c:pt>
                <c:pt idx="258193">
                  <c:v>598.16999433902799</c:v>
                </c:pt>
                <c:pt idx="258194">
                  <c:v>598.17231109430202</c:v>
                </c:pt>
                <c:pt idx="258195">
                  <c:v>598.17462784957502</c:v>
                </c:pt>
                <c:pt idx="258196">
                  <c:v>598.17694460484904</c:v>
                </c:pt>
                <c:pt idx="258197">
                  <c:v>598.17926136012204</c:v>
                </c:pt>
                <c:pt idx="258198">
                  <c:v>598.18157811539595</c:v>
                </c:pt>
                <c:pt idx="258199">
                  <c:v>598.18389487066895</c:v>
                </c:pt>
                <c:pt idx="258200">
                  <c:v>598.18621162594297</c:v>
                </c:pt>
                <c:pt idx="258201">
                  <c:v>598.188528381217</c:v>
                </c:pt>
                <c:pt idx="258202">
                  <c:v>598.19084513649</c:v>
                </c:pt>
                <c:pt idx="258203">
                  <c:v>598.19316189176402</c:v>
                </c:pt>
                <c:pt idx="258204">
                  <c:v>598.19547864703702</c:v>
                </c:pt>
                <c:pt idx="258205">
                  <c:v>598.19779540231104</c:v>
                </c:pt>
                <c:pt idx="258206">
                  <c:v>598.20011215758404</c:v>
                </c:pt>
                <c:pt idx="258207">
                  <c:v>598.20242891285795</c:v>
                </c:pt>
                <c:pt idx="258208">
                  <c:v>598.20474566813198</c:v>
                </c:pt>
                <c:pt idx="258209">
                  <c:v>598.20706242340498</c:v>
                </c:pt>
                <c:pt idx="258210">
                  <c:v>598.209379178679</c:v>
                </c:pt>
                <c:pt idx="258211">
                  <c:v>598.211695933952</c:v>
                </c:pt>
                <c:pt idx="258212">
                  <c:v>598.21401268922602</c:v>
                </c:pt>
                <c:pt idx="258213">
                  <c:v>598.21632944449902</c:v>
                </c:pt>
                <c:pt idx="258214">
                  <c:v>598.21864619977305</c:v>
                </c:pt>
                <c:pt idx="258215">
                  <c:v>598.22096295504696</c:v>
                </c:pt>
                <c:pt idx="258216">
                  <c:v>598.22327971031996</c:v>
                </c:pt>
                <c:pt idx="258217">
                  <c:v>598.22559646559398</c:v>
                </c:pt>
                <c:pt idx="258218">
                  <c:v>598.22791322086698</c:v>
                </c:pt>
                <c:pt idx="258219">
                  <c:v>598.230229976141</c:v>
                </c:pt>
                <c:pt idx="258220">
                  <c:v>598.232546731414</c:v>
                </c:pt>
                <c:pt idx="258221">
                  <c:v>598.23486348668803</c:v>
                </c:pt>
                <c:pt idx="258222">
                  <c:v>598.23718024196205</c:v>
                </c:pt>
                <c:pt idx="258223">
                  <c:v>598.23949699723505</c:v>
                </c:pt>
                <c:pt idx="258224">
                  <c:v>598.24181375250896</c:v>
                </c:pt>
                <c:pt idx="258225">
                  <c:v>598.24413050778196</c:v>
                </c:pt>
                <c:pt idx="258226">
                  <c:v>598.24644726305598</c:v>
                </c:pt>
                <c:pt idx="258227">
                  <c:v>598.24876401832898</c:v>
                </c:pt>
                <c:pt idx="258228">
                  <c:v>598.25108077360301</c:v>
                </c:pt>
                <c:pt idx="258229">
                  <c:v>598.25339752887703</c:v>
                </c:pt>
                <c:pt idx="258230">
                  <c:v>598.25571428415003</c:v>
                </c:pt>
                <c:pt idx="258231">
                  <c:v>598.25803103942405</c:v>
                </c:pt>
                <c:pt idx="258232">
                  <c:v>598.26034779469705</c:v>
                </c:pt>
                <c:pt idx="258233">
                  <c:v>598.26266454997096</c:v>
                </c:pt>
                <c:pt idx="258234">
                  <c:v>598.26498130524396</c:v>
                </c:pt>
                <c:pt idx="258235">
                  <c:v>598.26729806051799</c:v>
                </c:pt>
                <c:pt idx="258236">
                  <c:v>598.26961481579099</c:v>
                </c:pt>
                <c:pt idx="258237">
                  <c:v>598.27193157106501</c:v>
                </c:pt>
                <c:pt idx="258238">
                  <c:v>598.27424832633903</c:v>
                </c:pt>
                <c:pt idx="258239">
                  <c:v>598.27656508161203</c:v>
                </c:pt>
                <c:pt idx="258240">
                  <c:v>598.27888183688594</c:v>
                </c:pt>
                <c:pt idx="258241">
                  <c:v>598.28119859215894</c:v>
                </c:pt>
                <c:pt idx="258242">
                  <c:v>598.28351534743297</c:v>
                </c:pt>
                <c:pt idx="258243">
                  <c:v>598.28583210270597</c:v>
                </c:pt>
                <c:pt idx="258244">
                  <c:v>598.28814885797999</c:v>
                </c:pt>
                <c:pt idx="258245">
                  <c:v>598.29046561325401</c:v>
                </c:pt>
                <c:pt idx="258246">
                  <c:v>598.29278236852701</c:v>
                </c:pt>
                <c:pt idx="258247">
                  <c:v>598.29509912380104</c:v>
                </c:pt>
                <c:pt idx="258248">
                  <c:v>598.29741587907404</c:v>
                </c:pt>
                <c:pt idx="258249">
                  <c:v>598.29973263434795</c:v>
                </c:pt>
                <c:pt idx="258250">
                  <c:v>598.30204938962095</c:v>
                </c:pt>
                <c:pt idx="258251">
                  <c:v>598.30436614489497</c:v>
                </c:pt>
                <c:pt idx="258252">
                  <c:v>598.30668290016899</c:v>
                </c:pt>
                <c:pt idx="258253">
                  <c:v>598.30899965544199</c:v>
                </c:pt>
                <c:pt idx="258254">
                  <c:v>598.31131641071602</c:v>
                </c:pt>
                <c:pt idx="258255">
                  <c:v>598.31363316598902</c:v>
                </c:pt>
                <c:pt idx="258256">
                  <c:v>598.31594992126304</c:v>
                </c:pt>
                <c:pt idx="258257">
                  <c:v>598.31826667653604</c:v>
                </c:pt>
                <c:pt idx="258258">
                  <c:v>598.32058343180995</c:v>
                </c:pt>
                <c:pt idx="258259">
                  <c:v>598.32290018708397</c:v>
                </c:pt>
                <c:pt idx="258260">
                  <c:v>598.32521694235697</c:v>
                </c:pt>
                <c:pt idx="258261">
                  <c:v>598.327533697631</c:v>
                </c:pt>
                <c:pt idx="258262">
                  <c:v>598.329850452904</c:v>
                </c:pt>
                <c:pt idx="258263">
                  <c:v>598.33216720817802</c:v>
                </c:pt>
                <c:pt idx="258264">
                  <c:v>598.33448396345102</c:v>
                </c:pt>
                <c:pt idx="258265">
                  <c:v>598.33680071872504</c:v>
                </c:pt>
                <c:pt idx="258266">
                  <c:v>598.33911747399895</c:v>
                </c:pt>
                <c:pt idx="258267">
                  <c:v>598.34143422927195</c:v>
                </c:pt>
                <c:pt idx="258268">
                  <c:v>598.34375098454598</c:v>
                </c:pt>
                <c:pt idx="258269">
                  <c:v>598.34606773981898</c:v>
                </c:pt>
                <c:pt idx="258270">
                  <c:v>598.348384495093</c:v>
                </c:pt>
                <c:pt idx="258271">
                  <c:v>598.350701250366</c:v>
                </c:pt>
                <c:pt idx="258272">
                  <c:v>598.35301800564002</c:v>
                </c:pt>
                <c:pt idx="258273">
                  <c:v>598.35533476091405</c:v>
                </c:pt>
                <c:pt idx="258274">
                  <c:v>598.35765151618705</c:v>
                </c:pt>
                <c:pt idx="258275">
                  <c:v>598.35996827146096</c:v>
                </c:pt>
                <c:pt idx="258276">
                  <c:v>598.36228502673396</c:v>
                </c:pt>
                <c:pt idx="258277">
                  <c:v>598.36460178200798</c:v>
                </c:pt>
                <c:pt idx="258278">
                  <c:v>598.36691853728098</c:v>
                </c:pt>
                <c:pt idx="258279">
                  <c:v>598.369235292555</c:v>
                </c:pt>
                <c:pt idx="258280">
                  <c:v>598.37155204782903</c:v>
                </c:pt>
                <c:pt idx="258281">
                  <c:v>598.37386880310203</c:v>
                </c:pt>
                <c:pt idx="258282">
                  <c:v>598.37618555837605</c:v>
                </c:pt>
                <c:pt idx="258283">
                  <c:v>598.37850231364905</c:v>
                </c:pt>
                <c:pt idx="258284">
                  <c:v>598.38081906892296</c:v>
                </c:pt>
                <c:pt idx="258285">
                  <c:v>598.38313582419596</c:v>
                </c:pt>
                <c:pt idx="258286">
                  <c:v>598.38545257946998</c:v>
                </c:pt>
                <c:pt idx="258287">
                  <c:v>598.38776933474298</c:v>
                </c:pt>
                <c:pt idx="258288">
                  <c:v>598.39008609001701</c:v>
                </c:pt>
                <c:pt idx="258289">
                  <c:v>598.39240284529103</c:v>
                </c:pt>
                <c:pt idx="258290">
                  <c:v>598.39471960056403</c:v>
                </c:pt>
                <c:pt idx="258291">
                  <c:v>598.39703635583805</c:v>
                </c:pt>
                <c:pt idx="258292">
                  <c:v>598.39935311111105</c:v>
                </c:pt>
                <c:pt idx="258293">
                  <c:v>598.40166986638496</c:v>
                </c:pt>
                <c:pt idx="258294">
                  <c:v>598.40398662165796</c:v>
                </c:pt>
                <c:pt idx="258295">
                  <c:v>598.40630337693199</c:v>
                </c:pt>
                <c:pt idx="258296">
                  <c:v>598.40862013220601</c:v>
                </c:pt>
                <c:pt idx="258297">
                  <c:v>598.41093688747901</c:v>
                </c:pt>
                <c:pt idx="258298">
                  <c:v>598.41325364275303</c:v>
                </c:pt>
                <c:pt idx="258299">
                  <c:v>598.41557039802603</c:v>
                </c:pt>
                <c:pt idx="258300">
                  <c:v>598.41788715329994</c:v>
                </c:pt>
                <c:pt idx="258301">
                  <c:v>598.42020390857294</c:v>
                </c:pt>
                <c:pt idx="258302">
                  <c:v>598.42252066384697</c:v>
                </c:pt>
                <c:pt idx="258303">
                  <c:v>598.42483741912099</c:v>
                </c:pt>
                <c:pt idx="258304">
                  <c:v>598.42715417439399</c:v>
                </c:pt>
                <c:pt idx="258305">
                  <c:v>598.42947092966801</c:v>
                </c:pt>
                <c:pt idx="258306">
                  <c:v>598.43178768494101</c:v>
                </c:pt>
                <c:pt idx="258307">
                  <c:v>598.43410444021504</c:v>
                </c:pt>
                <c:pt idx="258308">
                  <c:v>598.43642119548804</c:v>
                </c:pt>
                <c:pt idx="258309">
                  <c:v>598.43873795076195</c:v>
                </c:pt>
                <c:pt idx="258310">
                  <c:v>598.44105470603597</c:v>
                </c:pt>
                <c:pt idx="258311">
                  <c:v>598.44337146130897</c:v>
                </c:pt>
                <c:pt idx="258312">
                  <c:v>598.44568821658299</c:v>
                </c:pt>
                <c:pt idx="258313">
                  <c:v>598.44800497185599</c:v>
                </c:pt>
                <c:pt idx="258314">
                  <c:v>598.45032172713002</c:v>
                </c:pt>
                <c:pt idx="258315">
                  <c:v>598.45263848240302</c:v>
                </c:pt>
                <c:pt idx="258316">
                  <c:v>598.45495523767704</c:v>
                </c:pt>
                <c:pt idx="258317">
                  <c:v>598.45727199295095</c:v>
                </c:pt>
                <c:pt idx="258318">
                  <c:v>598.45958874822395</c:v>
                </c:pt>
                <c:pt idx="258319">
                  <c:v>598.46190550349797</c:v>
                </c:pt>
                <c:pt idx="258320">
                  <c:v>598.46422225877097</c:v>
                </c:pt>
                <c:pt idx="258321">
                  <c:v>598.466539014045</c:v>
                </c:pt>
                <c:pt idx="258322">
                  <c:v>598.468855769318</c:v>
                </c:pt>
                <c:pt idx="258323">
                  <c:v>598.47117252459202</c:v>
                </c:pt>
                <c:pt idx="258324">
                  <c:v>598.47348927986604</c:v>
                </c:pt>
                <c:pt idx="258325">
                  <c:v>598.47580603513904</c:v>
                </c:pt>
                <c:pt idx="258326">
                  <c:v>598.47812279041295</c:v>
                </c:pt>
                <c:pt idx="258327">
                  <c:v>598.48043954568595</c:v>
                </c:pt>
                <c:pt idx="258328">
                  <c:v>598.48275630095998</c:v>
                </c:pt>
                <c:pt idx="258329">
                  <c:v>598.48507305623298</c:v>
                </c:pt>
                <c:pt idx="258330">
                  <c:v>598.487389811507</c:v>
                </c:pt>
                <c:pt idx="258331">
                  <c:v>598.48970656678102</c:v>
                </c:pt>
                <c:pt idx="258332">
                  <c:v>598.49202332205402</c:v>
                </c:pt>
                <c:pt idx="258333">
                  <c:v>598.49434007732805</c:v>
                </c:pt>
                <c:pt idx="258334">
                  <c:v>598.49665683260105</c:v>
                </c:pt>
                <c:pt idx="258335">
                  <c:v>598.49897358787496</c:v>
                </c:pt>
                <c:pt idx="258336">
                  <c:v>598.50129034314796</c:v>
                </c:pt>
                <c:pt idx="258337">
                  <c:v>598.50360709842198</c:v>
                </c:pt>
                <c:pt idx="258338">
                  <c:v>598.50592385369498</c:v>
                </c:pt>
                <c:pt idx="258339">
                  <c:v>598.508240608969</c:v>
                </c:pt>
                <c:pt idx="258340">
                  <c:v>598.51055736424303</c:v>
                </c:pt>
                <c:pt idx="258341">
                  <c:v>598.51287411951603</c:v>
                </c:pt>
                <c:pt idx="258342">
                  <c:v>598.51519087479005</c:v>
                </c:pt>
                <c:pt idx="258343">
                  <c:v>598.51750763006305</c:v>
                </c:pt>
                <c:pt idx="258344">
                  <c:v>598.51982438533696</c:v>
                </c:pt>
                <c:pt idx="258345">
                  <c:v>598.52214114060996</c:v>
                </c:pt>
                <c:pt idx="258346">
                  <c:v>598.52445789588398</c:v>
                </c:pt>
                <c:pt idx="258347">
                  <c:v>598.52677465115801</c:v>
                </c:pt>
                <c:pt idx="258348">
                  <c:v>598.52909140643101</c:v>
                </c:pt>
                <c:pt idx="258349">
                  <c:v>598.53140816170503</c:v>
                </c:pt>
                <c:pt idx="258350">
                  <c:v>598.53372491697803</c:v>
                </c:pt>
                <c:pt idx="258351">
                  <c:v>598.53604167225205</c:v>
                </c:pt>
                <c:pt idx="258352">
                  <c:v>598.53835842752505</c:v>
                </c:pt>
                <c:pt idx="258353">
                  <c:v>598.54067518279896</c:v>
                </c:pt>
                <c:pt idx="258354">
                  <c:v>598.54299193807299</c:v>
                </c:pt>
                <c:pt idx="258355">
                  <c:v>598.54530869334599</c:v>
                </c:pt>
                <c:pt idx="258356">
                  <c:v>598.54762544862001</c:v>
                </c:pt>
                <c:pt idx="258357">
                  <c:v>598.54994220389301</c:v>
                </c:pt>
                <c:pt idx="258358">
                  <c:v>598.55225895916703</c:v>
                </c:pt>
                <c:pt idx="258359">
                  <c:v>598.55457571444003</c:v>
                </c:pt>
                <c:pt idx="258360">
                  <c:v>598.55689246971394</c:v>
                </c:pt>
                <c:pt idx="258361">
                  <c:v>598.55920922498797</c:v>
                </c:pt>
                <c:pt idx="258362">
                  <c:v>598.56152598026097</c:v>
                </c:pt>
                <c:pt idx="258363">
                  <c:v>598.56384273553499</c:v>
                </c:pt>
                <c:pt idx="258364">
                  <c:v>598.56615949080799</c:v>
                </c:pt>
                <c:pt idx="258365">
                  <c:v>598.56847624608201</c:v>
                </c:pt>
                <c:pt idx="258366">
                  <c:v>598.57079300135501</c:v>
                </c:pt>
                <c:pt idx="258367">
                  <c:v>598.57310975662904</c:v>
                </c:pt>
                <c:pt idx="258368">
                  <c:v>598.57542651190295</c:v>
                </c:pt>
                <c:pt idx="258369">
                  <c:v>598.57774326717595</c:v>
                </c:pt>
                <c:pt idx="258370">
                  <c:v>598.58006002244997</c:v>
                </c:pt>
                <c:pt idx="258371">
                  <c:v>598.58237677772297</c:v>
                </c:pt>
                <c:pt idx="258372">
                  <c:v>598.58469353299699</c:v>
                </c:pt>
                <c:pt idx="258373">
                  <c:v>598.58701028826999</c:v>
                </c:pt>
                <c:pt idx="258374">
                  <c:v>598.58932704354402</c:v>
                </c:pt>
                <c:pt idx="258375">
                  <c:v>598.59164379881804</c:v>
                </c:pt>
                <c:pt idx="258376">
                  <c:v>598.59396055409104</c:v>
                </c:pt>
                <c:pt idx="258377">
                  <c:v>598.59627730936495</c:v>
                </c:pt>
                <c:pt idx="258378">
                  <c:v>598.59859406463795</c:v>
                </c:pt>
                <c:pt idx="258379">
                  <c:v>598.60091081991197</c:v>
                </c:pt>
                <c:pt idx="258380">
                  <c:v>598.60322757518497</c:v>
                </c:pt>
                <c:pt idx="258381">
                  <c:v>598.605544330459</c:v>
                </c:pt>
                <c:pt idx="258382">
                  <c:v>598.60786108573302</c:v>
                </c:pt>
                <c:pt idx="258383">
                  <c:v>598.61017784100602</c:v>
                </c:pt>
                <c:pt idx="258384">
                  <c:v>598.61249459628004</c:v>
                </c:pt>
                <c:pt idx="258385">
                  <c:v>598.61481135155304</c:v>
                </c:pt>
                <c:pt idx="258386">
                  <c:v>598.61712810682695</c:v>
                </c:pt>
                <c:pt idx="258387">
                  <c:v>598.61944486209995</c:v>
                </c:pt>
                <c:pt idx="258388">
                  <c:v>598.62176161737398</c:v>
                </c:pt>
                <c:pt idx="258389">
                  <c:v>598.62407837264698</c:v>
                </c:pt>
                <c:pt idx="258390">
                  <c:v>598.626395127921</c:v>
                </c:pt>
                <c:pt idx="258391">
                  <c:v>598.62871188319502</c:v>
                </c:pt>
                <c:pt idx="258392">
                  <c:v>598.63102863846802</c:v>
                </c:pt>
                <c:pt idx="258393">
                  <c:v>598.63334539374205</c:v>
                </c:pt>
                <c:pt idx="258394">
                  <c:v>598.63566214901505</c:v>
                </c:pt>
                <c:pt idx="258395">
                  <c:v>598.63797890428896</c:v>
                </c:pt>
                <c:pt idx="258396">
                  <c:v>598.64029565956196</c:v>
                </c:pt>
                <c:pt idx="258397">
                  <c:v>598.64261241483598</c:v>
                </c:pt>
                <c:pt idx="258398">
                  <c:v>598.64492917011</c:v>
                </c:pt>
                <c:pt idx="258399">
                  <c:v>598.647245925383</c:v>
                </c:pt>
                <c:pt idx="258400">
                  <c:v>598.64956268065703</c:v>
                </c:pt>
                <c:pt idx="258401">
                  <c:v>598.65187943593003</c:v>
                </c:pt>
                <c:pt idx="258402">
                  <c:v>598.65419619120405</c:v>
                </c:pt>
                <c:pt idx="258403">
                  <c:v>598.65651294647705</c:v>
                </c:pt>
                <c:pt idx="258404">
                  <c:v>598.65882970175096</c:v>
                </c:pt>
                <c:pt idx="258405">
                  <c:v>598.66114645702498</c:v>
                </c:pt>
                <c:pt idx="258406">
                  <c:v>598.66346321229798</c:v>
                </c:pt>
                <c:pt idx="258407">
                  <c:v>598.66577996757201</c:v>
                </c:pt>
                <c:pt idx="258408">
                  <c:v>598.66809672284501</c:v>
                </c:pt>
                <c:pt idx="258409">
                  <c:v>598.67041347811903</c:v>
                </c:pt>
                <c:pt idx="258410">
                  <c:v>598.67273023339203</c:v>
                </c:pt>
                <c:pt idx="258411">
                  <c:v>598.67504698866605</c:v>
                </c:pt>
                <c:pt idx="258412">
                  <c:v>598.67736374393996</c:v>
                </c:pt>
                <c:pt idx="258413">
                  <c:v>598.67968049921296</c:v>
                </c:pt>
                <c:pt idx="258414">
                  <c:v>598.68199725448699</c:v>
                </c:pt>
                <c:pt idx="258415">
                  <c:v>598.68431400975999</c:v>
                </c:pt>
                <c:pt idx="258416">
                  <c:v>598.68663076503401</c:v>
                </c:pt>
                <c:pt idx="258417">
                  <c:v>598.68894752030701</c:v>
                </c:pt>
                <c:pt idx="258418">
                  <c:v>598.69126427558103</c:v>
                </c:pt>
                <c:pt idx="258419">
                  <c:v>598.69358103085494</c:v>
                </c:pt>
                <c:pt idx="258420">
                  <c:v>598.69589778612794</c:v>
                </c:pt>
                <c:pt idx="258421">
                  <c:v>598.69821454140197</c:v>
                </c:pt>
                <c:pt idx="258422">
                  <c:v>598.70053129667497</c:v>
                </c:pt>
                <c:pt idx="258423">
                  <c:v>598.70284805194899</c:v>
                </c:pt>
                <c:pt idx="258424">
                  <c:v>598.70516480722199</c:v>
                </c:pt>
                <c:pt idx="258425">
                  <c:v>598.70748156249601</c:v>
                </c:pt>
                <c:pt idx="258426">
                  <c:v>598.70979831777004</c:v>
                </c:pt>
                <c:pt idx="258427">
                  <c:v>598.71211507304304</c:v>
                </c:pt>
                <c:pt idx="258428">
                  <c:v>598.71443182831695</c:v>
                </c:pt>
                <c:pt idx="258429">
                  <c:v>598.71674858358995</c:v>
                </c:pt>
                <c:pt idx="258430">
                  <c:v>598.71906533886397</c:v>
                </c:pt>
                <c:pt idx="258431">
                  <c:v>598.72138209413697</c:v>
                </c:pt>
                <c:pt idx="258432">
                  <c:v>598.72369884941099</c:v>
                </c:pt>
                <c:pt idx="258433">
                  <c:v>598.72601560468399</c:v>
                </c:pt>
                <c:pt idx="258434">
                  <c:v>598.72833235995802</c:v>
                </c:pt>
                <c:pt idx="258435">
                  <c:v>598.73064911523204</c:v>
                </c:pt>
                <c:pt idx="258436">
                  <c:v>598.73296587050504</c:v>
                </c:pt>
                <c:pt idx="258437">
                  <c:v>598.73528262577895</c:v>
                </c:pt>
                <c:pt idx="258438">
                  <c:v>598.73759938105195</c:v>
                </c:pt>
                <c:pt idx="258439">
                  <c:v>598.73991613632597</c:v>
                </c:pt>
                <c:pt idx="258440">
                  <c:v>598.74223289159897</c:v>
                </c:pt>
                <c:pt idx="258441">
                  <c:v>598.744549646873</c:v>
                </c:pt>
                <c:pt idx="258442">
                  <c:v>598.74686640214702</c:v>
                </c:pt>
                <c:pt idx="258443">
                  <c:v>598.74918315742002</c:v>
                </c:pt>
                <c:pt idx="258444">
                  <c:v>598.75149991269404</c:v>
                </c:pt>
                <c:pt idx="258445">
                  <c:v>598.75381666796704</c:v>
                </c:pt>
                <c:pt idx="258446">
                  <c:v>598.75613342324095</c:v>
                </c:pt>
                <c:pt idx="258447">
                  <c:v>598.75845017851395</c:v>
                </c:pt>
                <c:pt idx="258448">
                  <c:v>598.76076693378798</c:v>
                </c:pt>
                <c:pt idx="258449">
                  <c:v>598.763083689062</c:v>
                </c:pt>
                <c:pt idx="258450">
                  <c:v>598.765400444335</c:v>
                </c:pt>
                <c:pt idx="258451">
                  <c:v>598.76771719960902</c:v>
                </c:pt>
                <c:pt idx="258452">
                  <c:v>598.77003395488202</c:v>
                </c:pt>
                <c:pt idx="258453">
                  <c:v>598.77235071015605</c:v>
                </c:pt>
                <c:pt idx="258454">
                  <c:v>598.77466746542905</c:v>
                </c:pt>
                <c:pt idx="258455">
                  <c:v>598.77698422070296</c:v>
                </c:pt>
                <c:pt idx="258456">
                  <c:v>598.77930097597698</c:v>
                </c:pt>
                <c:pt idx="258457">
                  <c:v>598.78161773124998</c:v>
                </c:pt>
                <c:pt idx="258458">
                  <c:v>598.783934486524</c:v>
                </c:pt>
                <c:pt idx="258459">
                  <c:v>598.786251241797</c:v>
                </c:pt>
                <c:pt idx="258460">
                  <c:v>598.78856799707103</c:v>
                </c:pt>
                <c:pt idx="258461">
                  <c:v>598.79088475234403</c:v>
                </c:pt>
                <c:pt idx="258462">
                  <c:v>598.79320150761805</c:v>
                </c:pt>
                <c:pt idx="258463">
                  <c:v>598.79551826289196</c:v>
                </c:pt>
                <c:pt idx="258464">
                  <c:v>598.79783501816496</c:v>
                </c:pt>
                <c:pt idx="258465">
                  <c:v>598.80015177343898</c:v>
                </c:pt>
                <c:pt idx="258466">
                  <c:v>598.80246852871198</c:v>
                </c:pt>
                <c:pt idx="258467">
                  <c:v>598.80478528398601</c:v>
                </c:pt>
                <c:pt idx="258468">
                  <c:v>598.80710203925901</c:v>
                </c:pt>
                <c:pt idx="258469">
                  <c:v>598.80941879453303</c:v>
                </c:pt>
                <c:pt idx="258470">
                  <c:v>598.81173554980705</c:v>
                </c:pt>
                <c:pt idx="258471">
                  <c:v>598.81405230508005</c:v>
                </c:pt>
                <c:pt idx="258472">
                  <c:v>598.81636906035396</c:v>
                </c:pt>
                <c:pt idx="258473">
                  <c:v>598.81868581562696</c:v>
                </c:pt>
                <c:pt idx="258474">
                  <c:v>598.82100257090099</c:v>
                </c:pt>
                <c:pt idx="258475">
                  <c:v>598.82331932617399</c:v>
                </c:pt>
                <c:pt idx="258476">
                  <c:v>598.82563608144801</c:v>
                </c:pt>
                <c:pt idx="258477">
                  <c:v>598.82795283672203</c:v>
                </c:pt>
                <c:pt idx="258478">
                  <c:v>598.83026959199503</c:v>
                </c:pt>
                <c:pt idx="258479">
                  <c:v>598.83258634726894</c:v>
                </c:pt>
                <c:pt idx="258480">
                  <c:v>598.83490310254194</c:v>
                </c:pt>
                <c:pt idx="258481">
                  <c:v>598.83721985781597</c:v>
                </c:pt>
                <c:pt idx="258482">
                  <c:v>598.83953661308897</c:v>
                </c:pt>
                <c:pt idx="258483">
                  <c:v>598.84185336836299</c:v>
                </c:pt>
                <c:pt idx="258484">
                  <c:v>598.84417012363599</c:v>
                </c:pt>
                <c:pt idx="258485">
                  <c:v>598.84648687891001</c:v>
                </c:pt>
                <c:pt idx="258486">
                  <c:v>598.84880363418404</c:v>
                </c:pt>
                <c:pt idx="258487">
                  <c:v>598.85112038945704</c:v>
                </c:pt>
                <c:pt idx="258488">
                  <c:v>598.85343714473095</c:v>
                </c:pt>
                <c:pt idx="258489">
                  <c:v>598.85575390000395</c:v>
                </c:pt>
                <c:pt idx="258490">
                  <c:v>598.85807065527797</c:v>
                </c:pt>
                <c:pt idx="258491">
                  <c:v>598.86038741055097</c:v>
                </c:pt>
                <c:pt idx="258492">
                  <c:v>598.86270416582499</c:v>
                </c:pt>
                <c:pt idx="258493">
                  <c:v>598.86502092109902</c:v>
                </c:pt>
                <c:pt idx="258494">
                  <c:v>598.86733767637202</c:v>
                </c:pt>
                <c:pt idx="258495">
                  <c:v>598.86965443164604</c:v>
                </c:pt>
                <c:pt idx="258496">
                  <c:v>598.87197118691904</c:v>
                </c:pt>
                <c:pt idx="258497">
                  <c:v>598.87428794219295</c:v>
                </c:pt>
                <c:pt idx="258498">
                  <c:v>598.87660469746595</c:v>
                </c:pt>
                <c:pt idx="258499">
                  <c:v>598.87892145273997</c:v>
                </c:pt>
                <c:pt idx="258500">
                  <c:v>598.881238208014</c:v>
                </c:pt>
                <c:pt idx="258501">
                  <c:v>598.883554963287</c:v>
                </c:pt>
                <c:pt idx="258502">
                  <c:v>598.88587171856102</c:v>
                </c:pt>
                <c:pt idx="258503">
                  <c:v>598.88818847383402</c:v>
                </c:pt>
                <c:pt idx="258504">
                  <c:v>598.89050522910804</c:v>
                </c:pt>
                <c:pt idx="258505">
                  <c:v>598.89282198438104</c:v>
                </c:pt>
                <c:pt idx="258506">
                  <c:v>598.89513873965495</c:v>
                </c:pt>
                <c:pt idx="258507">
                  <c:v>598.89745549492898</c:v>
                </c:pt>
                <c:pt idx="258508">
                  <c:v>598.89977225020198</c:v>
                </c:pt>
                <c:pt idx="258509">
                  <c:v>598.902089005476</c:v>
                </c:pt>
                <c:pt idx="258510">
                  <c:v>598.904405760749</c:v>
                </c:pt>
                <c:pt idx="258511">
                  <c:v>598.90672251602302</c:v>
                </c:pt>
                <c:pt idx="258512">
                  <c:v>598.90903927129602</c:v>
                </c:pt>
                <c:pt idx="258513">
                  <c:v>598.91135602657005</c:v>
                </c:pt>
                <c:pt idx="258514">
                  <c:v>598.91367278184396</c:v>
                </c:pt>
                <c:pt idx="258515">
                  <c:v>598.91598953711696</c:v>
                </c:pt>
                <c:pt idx="258516">
                  <c:v>598.91830629239098</c:v>
                </c:pt>
                <c:pt idx="258517">
                  <c:v>598.92062304766398</c:v>
                </c:pt>
                <c:pt idx="258518">
                  <c:v>598.922939802938</c:v>
                </c:pt>
                <c:pt idx="258519">
                  <c:v>598.925256558211</c:v>
                </c:pt>
                <c:pt idx="258520">
                  <c:v>598.92757331348503</c:v>
                </c:pt>
                <c:pt idx="258521">
                  <c:v>598.92989006875905</c:v>
                </c:pt>
                <c:pt idx="258522">
                  <c:v>598.93220682403205</c:v>
                </c:pt>
                <c:pt idx="258523">
                  <c:v>598.93452357930596</c:v>
                </c:pt>
                <c:pt idx="258524">
                  <c:v>598.93684033457896</c:v>
                </c:pt>
                <c:pt idx="258525">
                  <c:v>598.93915708985298</c:v>
                </c:pt>
                <c:pt idx="258526">
                  <c:v>598.94147384512598</c:v>
                </c:pt>
                <c:pt idx="258527">
                  <c:v>598.94379060040001</c:v>
                </c:pt>
                <c:pt idx="258528">
                  <c:v>598.94610735567403</c:v>
                </c:pt>
                <c:pt idx="258529">
                  <c:v>598.94842411094703</c:v>
                </c:pt>
                <c:pt idx="258530">
                  <c:v>598.95074086622105</c:v>
                </c:pt>
                <c:pt idx="258531">
                  <c:v>598.95305762149405</c:v>
                </c:pt>
                <c:pt idx="258532">
                  <c:v>598.95537437676796</c:v>
                </c:pt>
                <c:pt idx="258533">
                  <c:v>598.95769113204096</c:v>
                </c:pt>
                <c:pt idx="258534">
                  <c:v>598.96000788731499</c:v>
                </c:pt>
                <c:pt idx="258535">
                  <c:v>598.96232464258799</c:v>
                </c:pt>
                <c:pt idx="258536">
                  <c:v>598.96464139786201</c:v>
                </c:pt>
                <c:pt idx="258537">
                  <c:v>598.96695815313603</c:v>
                </c:pt>
                <c:pt idx="258538">
                  <c:v>598.96927490840903</c:v>
                </c:pt>
                <c:pt idx="258539">
                  <c:v>598.97159166368294</c:v>
                </c:pt>
                <c:pt idx="258540">
                  <c:v>598.97390841895594</c:v>
                </c:pt>
                <c:pt idx="258541">
                  <c:v>598.97622517422997</c:v>
                </c:pt>
                <c:pt idx="258542">
                  <c:v>598.97854192950297</c:v>
                </c:pt>
                <c:pt idx="258543">
                  <c:v>598.98085868477699</c:v>
                </c:pt>
                <c:pt idx="258544">
                  <c:v>598.98317544005101</c:v>
                </c:pt>
                <c:pt idx="258545">
                  <c:v>598.98549219532401</c:v>
                </c:pt>
                <c:pt idx="258546">
                  <c:v>598.98780895059804</c:v>
                </c:pt>
                <c:pt idx="258547">
                  <c:v>598.99012570587104</c:v>
                </c:pt>
                <c:pt idx="258548">
                  <c:v>598.99244246114495</c:v>
                </c:pt>
                <c:pt idx="258549">
                  <c:v>598.99475921641795</c:v>
                </c:pt>
                <c:pt idx="258550">
                  <c:v>598.99707597169197</c:v>
                </c:pt>
                <c:pt idx="258551">
                  <c:v>598.99939272696599</c:v>
                </c:pt>
                <c:pt idx="258552">
                  <c:v>599.00170948223899</c:v>
                </c:pt>
                <c:pt idx="258553">
                  <c:v>599.00402623751302</c:v>
                </c:pt>
                <c:pt idx="258554">
                  <c:v>599.00634299278602</c:v>
                </c:pt>
                <c:pt idx="258555">
                  <c:v>599.00865974806004</c:v>
                </c:pt>
                <c:pt idx="258556">
                  <c:v>599.01097650333304</c:v>
                </c:pt>
                <c:pt idx="258557">
                  <c:v>599.01329325860695</c:v>
                </c:pt>
                <c:pt idx="258558">
                  <c:v>599.01561001388097</c:v>
                </c:pt>
                <c:pt idx="258559">
                  <c:v>599.01792676915397</c:v>
                </c:pt>
                <c:pt idx="258560">
                  <c:v>599.020243524428</c:v>
                </c:pt>
                <c:pt idx="258561">
                  <c:v>599.022560279701</c:v>
                </c:pt>
                <c:pt idx="258562">
                  <c:v>599.02487703497502</c:v>
                </c:pt>
                <c:pt idx="258563">
                  <c:v>599.02719379024802</c:v>
                </c:pt>
                <c:pt idx="258564">
                  <c:v>599.02951054552204</c:v>
                </c:pt>
                <c:pt idx="258565">
                  <c:v>599.03182730079595</c:v>
                </c:pt>
                <c:pt idx="258566">
                  <c:v>599.03414405606895</c:v>
                </c:pt>
                <c:pt idx="258567">
                  <c:v>599.03646081134298</c:v>
                </c:pt>
                <c:pt idx="258568">
                  <c:v>599.03877756661598</c:v>
                </c:pt>
                <c:pt idx="258569">
                  <c:v>599.04109432189</c:v>
                </c:pt>
                <c:pt idx="258570">
                  <c:v>599.043411077163</c:v>
                </c:pt>
                <c:pt idx="258571">
                  <c:v>599.04572783243702</c:v>
                </c:pt>
                <c:pt idx="258572">
                  <c:v>599.04804458771105</c:v>
                </c:pt>
                <c:pt idx="258573">
                  <c:v>599.05036134298405</c:v>
                </c:pt>
                <c:pt idx="258574">
                  <c:v>599.05267809825796</c:v>
                </c:pt>
                <c:pt idx="258575">
                  <c:v>599.05499485353096</c:v>
                </c:pt>
                <c:pt idx="258576">
                  <c:v>599.05731160880498</c:v>
                </c:pt>
                <c:pt idx="258577">
                  <c:v>599.05962836407798</c:v>
                </c:pt>
                <c:pt idx="258578">
                  <c:v>599.061945119352</c:v>
                </c:pt>
                <c:pt idx="258579">
                  <c:v>599.06426187462603</c:v>
                </c:pt>
                <c:pt idx="258580">
                  <c:v>599.06657862989903</c:v>
                </c:pt>
                <c:pt idx="258581">
                  <c:v>599.06889538517305</c:v>
                </c:pt>
                <c:pt idx="258582">
                  <c:v>599.07121214044605</c:v>
                </c:pt>
                <c:pt idx="258583">
                  <c:v>599.07352889571996</c:v>
                </c:pt>
                <c:pt idx="258584">
                  <c:v>599.07584565099296</c:v>
                </c:pt>
                <c:pt idx="258585">
                  <c:v>599.07816240626698</c:v>
                </c:pt>
                <c:pt idx="258586">
                  <c:v>599.08047916153998</c:v>
                </c:pt>
                <c:pt idx="258587">
                  <c:v>599.08279591681401</c:v>
                </c:pt>
                <c:pt idx="258588">
                  <c:v>599.08511267208803</c:v>
                </c:pt>
                <c:pt idx="258589">
                  <c:v>599.08742942736103</c:v>
                </c:pt>
                <c:pt idx="258590">
                  <c:v>599.08974618263505</c:v>
                </c:pt>
                <c:pt idx="258591">
                  <c:v>599.09206293790805</c:v>
                </c:pt>
                <c:pt idx="258592">
                  <c:v>599.09437969318196</c:v>
                </c:pt>
                <c:pt idx="258593">
                  <c:v>599.09669644845496</c:v>
                </c:pt>
                <c:pt idx="258594">
                  <c:v>599.09901320372899</c:v>
                </c:pt>
                <c:pt idx="258595">
                  <c:v>599.10132995900301</c:v>
                </c:pt>
                <c:pt idx="258596">
                  <c:v>599.10364671427601</c:v>
                </c:pt>
                <c:pt idx="258597">
                  <c:v>599.10596346955003</c:v>
                </c:pt>
                <c:pt idx="258598">
                  <c:v>599.10828022482303</c:v>
                </c:pt>
                <c:pt idx="258599">
                  <c:v>599.11059698009694</c:v>
                </c:pt>
                <c:pt idx="258600">
                  <c:v>599.11291373536994</c:v>
                </c:pt>
                <c:pt idx="258601">
                  <c:v>599.11523049064397</c:v>
                </c:pt>
                <c:pt idx="258602">
                  <c:v>599.11754724591799</c:v>
                </c:pt>
                <c:pt idx="258603">
                  <c:v>599.11986400119099</c:v>
                </c:pt>
                <c:pt idx="258604">
                  <c:v>599.12218075646501</c:v>
                </c:pt>
                <c:pt idx="258605">
                  <c:v>599.12449751173801</c:v>
                </c:pt>
                <c:pt idx="258606">
                  <c:v>599.12681426701204</c:v>
                </c:pt>
                <c:pt idx="258607">
                  <c:v>599.12913102228504</c:v>
                </c:pt>
                <c:pt idx="258608">
                  <c:v>599.13144777755895</c:v>
                </c:pt>
                <c:pt idx="258609">
                  <c:v>599.13376453283297</c:v>
                </c:pt>
                <c:pt idx="258610">
                  <c:v>599.13608128810597</c:v>
                </c:pt>
                <c:pt idx="258611">
                  <c:v>599.13839804337999</c:v>
                </c:pt>
                <c:pt idx="258612">
                  <c:v>599.14071479865299</c:v>
                </c:pt>
                <c:pt idx="258613">
                  <c:v>599.14303155392702</c:v>
                </c:pt>
                <c:pt idx="258614">
                  <c:v>599.14534830920002</c:v>
                </c:pt>
                <c:pt idx="258615">
                  <c:v>599.14766506447404</c:v>
                </c:pt>
                <c:pt idx="258616">
                  <c:v>599.14998181974795</c:v>
                </c:pt>
                <c:pt idx="258617">
                  <c:v>599.15229857502095</c:v>
                </c:pt>
                <c:pt idx="258618">
                  <c:v>599.15461533029497</c:v>
                </c:pt>
                <c:pt idx="258619">
                  <c:v>599.15693208556797</c:v>
                </c:pt>
                <c:pt idx="258620">
                  <c:v>599.159248840842</c:v>
                </c:pt>
                <c:pt idx="258621">
                  <c:v>599.161565596115</c:v>
                </c:pt>
                <c:pt idx="258622">
                  <c:v>599.16388235138902</c:v>
                </c:pt>
                <c:pt idx="258623">
                  <c:v>599.16619910666304</c:v>
                </c:pt>
                <c:pt idx="258624">
                  <c:v>599.16851586193604</c:v>
                </c:pt>
                <c:pt idx="258625">
                  <c:v>599.17083261720995</c:v>
                </c:pt>
                <c:pt idx="258626">
                  <c:v>599.17314937248295</c:v>
                </c:pt>
                <c:pt idx="258627">
                  <c:v>599.17546612775698</c:v>
                </c:pt>
                <c:pt idx="258628">
                  <c:v>599.17778288302998</c:v>
                </c:pt>
                <c:pt idx="258629">
                  <c:v>599.180099638304</c:v>
                </c:pt>
                <c:pt idx="258630">
                  <c:v>599.18241639357802</c:v>
                </c:pt>
                <c:pt idx="258631">
                  <c:v>599.18473314885102</c:v>
                </c:pt>
                <c:pt idx="258632">
                  <c:v>599.18704990412505</c:v>
                </c:pt>
                <c:pt idx="258633">
                  <c:v>599.18936665939805</c:v>
                </c:pt>
                <c:pt idx="258634">
                  <c:v>599.19168341467196</c:v>
                </c:pt>
                <c:pt idx="258635">
                  <c:v>599.19400016994496</c:v>
                </c:pt>
                <c:pt idx="258636">
                  <c:v>599.19631692521898</c:v>
                </c:pt>
                <c:pt idx="258637">
                  <c:v>599.19863368049198</c:v>
                </c:pt>
                <c:pt idx="258638">
                  <c:v>599.200950435766</c:v>
                </c:pt>
                <c:pt idx="258639">
                  <c:v>599.20326719104003</c:v>
                </c:pt>
                <c:pt idx="258640">
                  <c:v>599.20558394631303</c:v>
                </c:pt>
                <c:pt idx="258641">
                  <c:v>599.20790070158705</c:v>
                </c:pt>
                <c:pt idx="258642">
                  <c:v>599.21021745686005</c:v>
                </c:pt>
                <c:pt idx="258643">
                  <c:v>599.21253421213396</c:v>
                </c:pt>
                <c:pt idx="258644">
                  <c:v>599.21485096740696</c:v>
                </c:pt>
                <c:pt idx="258645">
                  <c:v>599.21716772268098</c:v>
                </c:pt>
                <c:pt idx="258646">
                  <c:v>599.21948447795501</c:v>
                </c:pt>
                <c:pt idx="258647">
                  <c:v>599.22180123322801</c:v>
                </c:pt>
                <c:pt idx="258648">
                  <c:v>599.22411798850203</c:v>
                </c:pt>
                <c:pt idx="258649">
                  <c:v>599.22643474377503</c:v>
                </c:pt>
                <c:pt idx="258650">
                  <c:v>599.22875149904905</c:v>
                </c:pt>
                <c:pt idx="258651">
                  <c:v>599.23106825432205</c:v>
                </c:pt>
                <c:pt idx="258652">
                  <c:v>599.23338500959596</c:v>
                </c:pt>
                <c:pt idx="258653">
                  <c:v>599.23570176486999</c:v>
                </c:pt>
                <c:pt idx="258654">
                  <c:v>599.23801852014299</c:v>
                </c:pt>
                <c:pt idx="258655">
                  <c:v>599.24033527541701</c:v>
                </c:pt>
                <c:pt idx="258656">
                  <c:v>599.24265203069001</c:v>
                </c:pt>
                <c:pt idx="258657">
                  <c:v>599.24496878596403</c:v>
                </c:pt>
                <c:pt idx="258658">
                  <c:v>599.24728554123703</c:v>
                </c:pt>
                <c:pt idx="258659">
                  <c:v>599.24960229651094</c:v>
                </c:pt>
                <c:pt idx="258660">
                  <c:v>599.25191905178497</c:v>
                </c:pt>
                <c:pt idx="258661">
                  <c:v>599.25423580705797</c:v>
                </c:pt>
                <c:pt idx="258662">
                  <c:v>599.25655256233199</c:v>
                </c:pt>
                <c:pt idx="258663">
                  <c:v>599.25886931760499</c:v>
                </c:pt>
                <c:pt idx="258664">
                  <c:v>599.26118607287901</c:v>
                </c:pt>
                <c:pt idx="258665">
                  <c:v>599.26350282815201</c:v>
                </c:pt>
                <c:pt idx="258666">
                  <c:v>599.26581958342604</c:v>
                </c:pt>
                <c:pt idx="258667">
                  <c:v>599.26813633869995</c:v>
                </c:pt>
                <c:pt idx="258668">
                  <c:v>599.27045309397295</c:v>
                </c:pt>
                <c:pt idx="258669">
                  <c:v>599.27276984924697</c:v>
                </c:pt>
                <c:pt idx="258670">
                  <c:v>599.27508660451997</c:v>
                </c:pt>
                <c:pt idx="258671">
                  <c:v>599.27740335979399</c:v>
                </c:pt>
                <c:pt idx="258672">
                  <c:v>599.27972011506699</c:v>
                </c:pt>
                <c:pt idx="258673">
                  <c:v>599.28203687034102</c:v>
                </c:pt>
                <c:pt idx="258674">
                  <c:v>599.28435362561504</c:v>
                </c:pt>
                <c:pt idx="258675">
                  <c:v>599.28667038088804</c:v>
                </c:pt>
                <c:pt idx="258676">
                  <c:v>599.28898713616195</c:v>
                </c:pt>
                <c:pt idx="258677">
                  <c:v>599.29130389143495</c:v>
                </c:pt>
                <c:pt idx="258678">
                  <c:v>599.29362064670897</c:v>
                </c:pt>
                <c:pt idx="258679">
                  <c:v>599.29593740198197</c:v>
                </c:pt>
                <c:pt idx="258680">
                  <c:v>599.298254157256</c:v>
                </c:pt>
                <c:pt idx="258681">
                  <c:v>599.30057091253002</c:v>
                </c:pt>
                <c:pt idx="258682">
                  <c:v>599.30288766780302</c:v>
                </c:pt>
                <c:pt idx="258683">
                  <c:v>599.30520442307704</c:v>
                </c:pt>
                <c:pt idx="258684">
                  <c:v>599.30752117835004</c:v>
                </c:pt>
                <c:pt idx="258685">
                  <c:v>599.30983793362395</c:v>
                </c:pt>
                <c:pt idx="258686">
                  <c:v>599.31215468889695</c:v>
                </c:pt>
                <c:pt idx="258687">
                  <c:v>599.31447144417098</c:v>
                </c:pt>
                <c:pt idx="258688">
                  <c:v>599.31678819944398</c:v>
                </c:pt>
                <c:pt idx="258689">
                  <c:v>599.319104954718</c:v>
                </c:pt>
                <c:pt idx="258690">
                  <c:v>599.32142170999202</c:v>
                </c:pt>
                <c:pt idx="258691">
                  <c:v>599.32373846526502</c:v>
                </c:pt>
                <c:pt idx="258692">
                  <c:v>599.32605522053905</c:v>
                </c:pt>
                <c:pt idx="258693">
                  <c:v>599.32837197581205</c:v>
                </c:pt>
                <c:pt idx="258694">
                  <c:v>599.33068873108596</c:v>
                </c:pt>
                <c:pt idx="258695">
                  <c:v>599.33300548635896</c:v>
                </c:pt>
                <c:pt idx="258696">
                  <c:v>599.33532224163298</c:v>
                </c:pt>
                <c:pt idx="258697">
                  <c:v>599.337638996907</c:v>
                </c:pt>
                <c:pt idx="258698">
                  <c:v>599.33995575218</c:v>
                </c:pt>
                <c:pt idx="258699">
                  <c:v>599.34227250745403</c:v>
                </c:pt>
                <c:pt idx="258700">
                  <c:v>599.34458926272703</c:v>
                </c:pt>
                <c:pt idx="258701">
                  <c:v>599.34690601800105</c:v>
                </c:pt>
                <c:pt idx="258702">
                  <c:v>599.34922277327405</c:v>
                </c:pt>
                <c:pt idx="258703">
                  <c:v>599.35153952854796</c:v>
                </c:pt>
                <c:pt idx="258704">
                  <c:v>599.35385628382198</c:v>
                </c:pt>
                <c:pt idx="258705">
                  <c:v>599.35617303909498</c:v>
                </c:pt>
                <c:pt idx="258706">
                  <c:v>599.35848979436901</c:v>
                </c:pt>
                <c:pt idx="258707">
                  <c:v>599.36080654964201</c:v>
                </c:pt>
                <c:pt idx="258708">
                  <c:v>599.36312330491603</c:v>
                </c:pt>
                <c:pt idx="258709">
                  <c:v>599.36544006018903</c:v>
                </c:pt>
                <c:pt idx="258710">
                  <c:v>599.36775681546305</c:v>
                </c:pt>
                <c:pt idx="258711">
                  <c:v>599.37007357073696</c:v>
                </c:pt>
                <c:pt idx="258712">
                  <c:v>599.37239032600996</c:v>
                </c:pt>
                <c:pt idx="258713">
                  <c:v>599.37470708128399</c:v>
                </c:pt>
                <c:pt idx="258714">
                  <c:v>599.37702383655699</c:v>
                </c:pt>
                <c:pt idx="258715">
                  <c:v>599.37934059183101</c:v>
                </c:pt>
                <c:pt idx="258716">
                  <c:v>599.38165734710401</c:v>
                </c:pt>
                <c:pt idx="258717">
                  <c:v>599.38397410237803</c:v>
                </c:pt>
                <c:pt idx="258718">
                  <c:v>599.38629085765206</c:v>
                </c:pt>
                <c:pt idx="258719">
                  <c:v>599.38860761292494</c:v>
                </c:pt>
                <c:pt idx="258720">
                  <c:v>599.39092436819897</c:v>
                </c:pt>
                <c:pt idx="258721">
                  <c:v>599.39324112347197</c:v>
                </c:pt>
                <c:pt idx="258722">
                  <c:v>599.39555787874599</c:v>
                </c:pt>
                <c:pt idx="258723">
                  <c:v>599.39787463401899</c:v>
                </c:pt>
                <c:pt idx="258724">
                  <c:v>599.40019138929301</c:v>
                </c:pt>
                <c:pt idx="258725">
                  <c:v>599.40250814456704</c:v>
                </c:pt>
                <c:pt idx="258726">
                  <c:v>599.40482489984004</c:v>
                </c:pt>
                <c:pt idx="258727">
                  <c:v>599.40714165511395</c:v>
                </c:pt>
                <c:pt idx="258728">
                  <c:v>599.40945841038695</c:v>
                </c:pt>
                <c:pt idx="258729">
                  <c:v>599.41177516566097</c:v>
                </c:pt>
                <c:pt idx="258730">
                  <c:v>599.41409192093397</c:v>
                </c:pt>
                <c:pt idx="258731">
                  <c:v>599.41640867620799</c:v>
                </c:pt>
                <c:pt idx="258732">
                  <c:v>599.41872543148099</c:v>
                </c:pt>
                <c:pt idx="258733">
                  <c:v>599.42104218675502</c:v>
                </c:pt>
                <c:pt idx="258734">
                  <c:v>599.42335894202904</c:v>
                </c:pt>
                <c:pt idx="258735">
                  <c:v>599.42567569730204</c:v>
                </c:pt>
                <c:pt idx="258736">
                  <c:v>599.42799245257595</c:v>
                </c:pt>
                <c:pt idx="258737">
                  <c:v>599.43030920784895</c:v>
                </c:pt>
                <c:pt idx="258738">
                  <c:v>599.43262596312297</c:v>
                </c:pt>
                <c:pt idx="258739">
                  <c:v>599.43494271839597</c:v>
                </c:pt>
                <c:pt idx="258740">
                  <c:v>599.43725947367</c:v>
                </c:pt>
                <c:pt idx="258741">
                  <c:v>599.43957622894402</c:v>
                </c:pt>
                <c:pt idx="258742">
                  <c:v>599.44189298421702</c:v>
                </c:pt>
                <c:pt idx="258743">
                  <c:v>599.44420973949104</c:v>
                </c:pt>
                <c:pt idx="258744">
                  <c:v>599.44652649476404</c:v>
                </c:pt>
                <c:pt idx="258745">
                  <c:v>599.44884325003795</c:v>
                </c:pt>
                <c:pt idx="258746">
                  <c:v>599.45116000531095</c:v>
                </c:pt>
                <c:pt idx="258747">
                  <c:v>599.45347676058498</c:v>
                </c:pt>
                <c:pt idx="258748">
                  <c:v>599.455793515859</c:v>
                </c:pt>
                <c:pt idx="258749">
                  <c:v>599.458110271132</c:v>
                </c:pt>
                <c:pt idx="258750">
                  <c:v>599.46042702640602</c:v>
                </c:pt>
                <c:pt idx="258751">
                  <c:v>599.46274378167902</c:v>
                </c:pt>
                <c:pt idx="258752">
                  <c:v>599.46506053695305</c:v>
                </c:pt>
                <c:pt idx="258753">
                  <c:v>599.46737729222605</c:v>
                </c:pt>
                <c:pt idx="258754">
                  <c:v>599.46969404749996</c:v>
                </c:pt>
                <c:pt idx="258755">
                  <c:v>599.47201080277398</c:v>
                </c:pt>
                <c:pt idx="258756">
                  <c:v>599.47432755804698</c:v>
                </c:pt>
                <c:pt idx="258757">
                  <c:v>599.476644313321</c:v>
                </c:pt>
                <c:pt idx="258758">
                  <c:v>599.478961068594</c:v>
                </c:pt>
                <c:pt idx="258759">
                  <c:v>599.48127782386803</c:v>
                </c:pt>
                <c:pt idx="258760">
                  <c:v>599.48359457914103</c:v>
                </c:pt>
                <c:pt idx="258761">
                  <c:v>599.48591133441505</c:v>
                </c:pt>
                <c:pt idx="258762">
                  <c:v>599.48822808968896</c:v>
                </c:pt>
                <c:pt idx="258763">
                  <c:v>599.49054484496196</c:v>
                </c:pt>
                <c:pt idx="258764">
                  <c:v>599.49286160023598</c:v>
                </c:pt>
                <c:pt idx="258765">
                  <c:v>599.49517835550898</c:v>
                </c:pt>
                <c:pt idx="258766">
                  <c:v>599.49749511078301</c:v>
                </c:pt>
                <c:pt idx="258767">
                  <c:v>599.49981186605601</c:v>
                </c:pt>
                <c:pt idx="258768">
                  <c:v>599.50212862133003</c:v>
                </c:pt>
                <c:pt idx="258769">
                  <c:v>599.50444537660405</c:v>
                </c:pt>
                <c:pt idx="258770">
                  <c:v>599.50676213187705</c:v>
                </c:pt>
                <c:pt idx="258771">
                  <c:v>599.50907888715096</c:v>
                </c:pt>
                <c:pt idx="258772">
                  <c:v>599.51139564242396</c:v>
                </c:pt>
                <c:pt idx="258773">
                  <c:v>599.51371239769799</c:v>
                </c:pt>
                <c:pt idx="258774">
                  <c:v>599.51602915297099</c:v>
                </c:pt>
                <c:pt idx="258775">
                  <c:v>599.51834590824501</c:v>
                </c:pt>
                <c:pt idx="258776">
                  <c:v>599.52066266351903</c:v>
                </c:pt>
                <c:pt idx="258777">
                  <c:v>599.52297941879203</c:v>
                </c:pt>
                <c:pt idx="258778">
                  <c:v>599.52529617406606</c:v>
                </c:pt>
                <c:pt idx="258779">
                  <c:v>599.52761292933906</c:v>
                </c:pt>
                <c:pt idx="258780">
                  <c:v>599.52992968461297</c:v>
                </c:pt>
                <c:pt idx="258781">
                  <c:v>599.53224643988597</c:v>
                </c:pt>
                <c:pt idx="258782">
                  <c:v>599.53456319515999</c:v>
                </c:pt>
                <c:pt idx="258783">
                  <c:v>599.53687995043299</c:v>
                </c:pt>
                <c:pt idx="258784">
                  <c:v>599.53919670570701</c:v>
                </c:pt>
                <c:pt idx="258785">
                  <c:v>599.54151346098104</c:v>
                </c:pt>
                <c:pt idx="258786">
                  <c:v>599.54383021625404</c:v>
                </c:pt>
                <c:pt idx="258787">
                  <c:v>599.54614697152795</c:v>
                </c:pt>
                <c:pt idx="258788">
                  <c:v>599.54846372680095</c:v>
                </c:pt>
                <c:pt idx="258789">
                  <c:v>599.55078048207497</c:v>
                </c:pt>
                <c:pt idx="258790">
                  <c:v>599.55309723734797</c:v>
                </c:pt>
                <c:pt idx="258791">
                  <c:v>599.55541399262199</c:v>
                </c:pt>
                <c:pt idx="258792">
                  <c:v>599.55773074789602</c:v>
                </c:pt>
                <c:pt idx="258793">
                  <c:v>599.56004750316902</c:v>
                </c:pt>
                <c:pt idx="258794">
                  <c:v>599.56236425844304</c:v>
                </c:pt>
                <c:pt idx="258795">
                  <c:v>599.56468101371604</c:v>
                </c:pt>
                <c:pt idx="258796">
                  <c:v>599.56699776898995</c:v>
                </c:pt>
                <c:pt idx="258797">
                  <c:v>599.56931452426295</c:v>
                </c:pt>
                <c:pt idx="258798">
                  <c:v>599.57163127953697</c:v>
                </c:pt>
                <c:pt idx="258799">
                  <c:v>599.573948034811</c:v>
                </c:pt>
                <c:pt idx="258800">
                  <c:v>599.576264790084</c:v>
                </c:pt>
                <c:pt idx="258801">
                  <c:v>599.57858154535802</c:v>
                </c:pt>
                <c:pt idx="258802">
                  <c:v>599.58089830063102</c:v>
                </c:pt>
                <c:pt idx="258803">
                  <c:v>599.58321505590504</c:v>
                </c:pt>
                <c:pt idx="258804">
                  <c:v>599.58553181117804</c:v>
                </c:pt>
                <c:pt idx="258805">
                  <c:v>599.58784856645195</c:v>
                </c:pt>
                <c:pt idx="258806">
                  <c:v>599.59016532172598</c:v>
                </c:pt>
                <c:pt idx="258807">
                  <c:v>599.59248207699898</c:v>
                </c:pt>
                <c:pt idx="258808">
                  <c:v>599.594798832273</c:v>
                </c:pt>
                <c:pt idx="258809">
                  <c:v>599.597115587546</c:v>
                </c:pt>
                <c:pt idx="258810">
                  <c:v>599.59943234282002</c:v>
                </c:pt>
                <c:pt idx="258811">
                  <c:v>599.60174909809302</c:v>
                </c:pt>
                <c:pt idx="258812">
                  <c:v>599.60406585336705</c:v>
                </c:pt>
                <c:pt idx="258813">
                  <c:v>599.60638260864096</c:v>
                </c:pt>
                <c:pt idx="258814">
                  <c:v>599.60869936391396</c:v>
                </c:pt>
                <c:pt idx="258815">
                  <c:v>599.61101611918798</c:v>
                </c:pt>
                <c:pt idx="258816">
                  <c:v>599.61333287446098</c:v>
                </c:pt>
                <c:pt idx="258817">
                  <c:v>599.615649629735</c:v>
                </c:pt>
                <c:pt idx="258818">
                  <c:v>599.617966385008</c:v>
                </c:pt>
                <c:pt idx="258819">
                  <c:v>599.62028314028203</c:v>
                </c:pt>
                <c:pt idx="258820">
                  <c:v>599.62259989555605</c:v>
                </c:pt>
                <c:pt idx="258821">
                  <c:v>599.62491665082905</c:v>
                </c:pt>
                <c:pt idx="258822">
                  <c:v>599.62723340610296</c:v>
                </c:pt>
                <c:pt idx="258823">
                  <c:v>599.62955016137596</c:v>
                </c:pt>
                <c:pt idx="258824">
                  <c:v>599.63186691664998</c:v>
                </c:pt>
                <c:pt idx="258825">
                  <c:v>599.63418367192298</c:v>
                </c:pt>
                <c:pt idx="258826">
                  <c:v>599.63650042719701</c:v>
                </c:pt>
                <c:pt idx="258827">
                  <c:v>599.63881718247103</c:v>
                </c:pt>
                <c:pt idx="258828">
                  <c:v>599.64113393774403</c:v>
                </c:pt>
                <c:pt idx="258829">
                  <c:v>599.64345069301805</c:v>
                </c:pt>
                <c:pt idx="258830">
                  <c:v>599.64576744829105</c:v>
                </c:pt>
                <c:pt idx="258831">
                  <c:v>599.64808420356496</c:v>
                </c:pt>
                <c:pt idx="258832">
                  <c:v>599.65040095883796</c:v>
                </c:pt>
                <c:pt idx="258833">
                  <c:v>599.65271771411199</c:v>
                </c:pt>
                <c:pt idx="258834">
                  <c:v>599.65503446938499</c:v>
                </c:pt>
                <c:pt idx="258835">
                  <c:v>599.65735122465901</c:v>
                </c:pt>
                <c:pt idx="258836">
                  <c:v>599.65966797993303</c:v>
                </c:pt>
                <c:pt idx="258837">
                  <c:v>599.66198473520603</c:v>
                </c:pt>
                <c:pt idx="258838">
                  <c:v>599.66430149048006</c:v>
                </c:pt>
                <c:pt idx="258839">
                  <c:v>599.66661824575306</c:v>
                </c:pt>
                <c:pt idx="258840">
                  <c:v>599.66893500102697</c:v>
                </c:pt>
                <c:pt idx="258841">
                  <c:v>599.67125175629997</c:v>
                </c:pt>
                <c:pt idx="258842">
                  <c:v>599.67356851157399</c:v>
                </c:pt>
                <c:pt idx="258843">
                  <c:v>599.67588526684801</c:v>
                </c:pt>
                <c:pt idx="258844">
                  <c:v>599.67820202212101</c:v>
                </c:pt>
                <c:pt idx="258845">
                  <c:v>599.68051877739504</c:v>
                </c:pt>
                <c:pt idx="258846">
                  <c:v>599.68283553266804</c:v>
                </c:pt>
                <c:pt idx="258847">
                  <c:v>599.68515228794195</c:v>
                </c:pt>
                <c:pt idx="258848">
                  <c:v>599.68746904321495</c:v>
                </c:pt>
                <c:pt idx="258849">
                  <c:v>599.68978579848897</c:v>
                </c:pt>
                <c:pt idx="258850">
                  <c:v>599.69210255376299</c:v>
                </c:pt>
                <c:pt idx="258851">
                  <c:v>599.69441930903599</c:v>
                </c:pt>
                <c:pt idx="258852">
                  <c:v>599.69673606431002</c:v>
                </c:pt>
                <c:pt idx="258853">
                  <c:v>599.69905281958302</c:v>
                </c:pt>
                <c:pt idx="258854">
                  <c:v>599.70136957485704</c:v>
                </c:pt>
                <c:pt idx="258855">
                  <c:v>599.70368633013004</c:v>
                </c:pt>
                <c:pt idx="258856">
                  <c:v>599.70600308540395</c:v>
                </c:pt>
                <c:pt idx="258857">
                  <c:v>599.70831984067797</c:v>
                </c:pt>
                <c:pt idx="258858">
                  <c:v>599.71063659595097</c:v>
                </c:pt>
                <c:pt idx="258859">
                  <c:v>599.712953351225</c:v>
                </c:pt>
                <c:pt idx="258860">
                  <c:v>599.715270106498</c:v>
                </c:pt>
                <c:pt idx="258861">
                  <c:v>599.71758686177202</c:v>
                </c:pt>
                <c:pt idx="258862">
                  <c:v>599.71990361704502</c:v>
                </c:pt>
                <c:pt idx="258863">
                  <c:v>599.72222037231904</c:v>
                </c:pt>
                <c:pt idx="258864">
                  <c:v>599.72453712759295</c:v>
                </c:pt>
                <c:pt idx="258865">
                  <c:v>599.72685388286595</c:v>
                </c:pt>
                <c:pt idx="258866">
                  <c:v>599.72917063813998</c:v>
                </c:pt>
                <c:pt idx="258867">
                  <c:v>599.73148739341298</c:v>
                </c:pt>
                <c:pt idx="258868">
                  <c:v>599.733804148687</c:v>
                </c:pt>
                <c:pt idx="258869">
                  <c:v>599.73612090396</c:v>
                </c:pt>
                <c:pt idx="258870">
                  <c:v>599.73843765923402</c:v>
                </c:pt>
                <c:pt idx="258871">
                  <c:v>599.74075441450805</c:v>
                </c:pt>
                <c:pt idx="258872">
                  <c:v>599.74307116978105</c:v>
                </c:pt>
                <c:pt idx="258873">
                  <c:v>599.74538792505496</c:v>
                </c:pt>
                <c:pt idx="258874">
                  <c:v>599.74770468032796</c:v>
                </c:pt>
                <c:pt idx="258875">
                  <c:v>599.75002143560198</c:v>
                </c:pt>
                <c:pt idx="258876">
                  <c:v>599.75233819087498</c:v>
                </c:pt>
                <c:pt idx="258877">
                  <c:v>599.754654946149</c:v>
                </c:pt>
                <c:pt idx="258878">
                  <c:v>599.75697170142303</c:v>
                </c:pt>
                <c:pt idx="258879">
                  <c:v>599.75928845669603</c:v>
                </c:pt>
                <c:pt idx="258880">
                  <c:v>599.76160521197005</c:v>
                </c:pt>
                <c:pt idx="258881">
                  <c:v>599.76392196724305</c:v>
                </c:pt>
                <c:pt idx="258882">
                  <c:v>599.76623872251696</c:v>
                </c:pt>
                <c:pt idx="258883">
                  <c:v>599.76855547778996</c:v>
                </c:pt>
                <c:pt idx="258884">
                  <c:v>599.77087223306398</c:v>
                </c:pt>
                <c:pt idx="258885">
                  <c:v>599.77318898833698</c:v>
                </c:pt>
                <c:pt idx="258886">
                  <c:v>599.77550574361101</c:v>
                </c:pt>
                <c:pt idx="258887">
                  <c:v>599.77782249888503</c:v>
                </c:pt>
                <c:pt idx="258888">
                  <c:v>599.78013925415803</c:v>
                </c:pt>
                <c:pt idx="258889">
                  <c:v>599.78245600943205</c:v>
                </c:pt>
                <c:pt idx="258890">
                  <c:v>599.78477276470505</c:v>
                </c:pt>
                <c:pt idx="258891">
                  <c:v>599.78708951997896</c:v>
                </c:pt>
                <c:pt idx="258892">
                  <c:v>599.78940627525196</c:v>
                </c:pt>
                <c:pt idx="258893">
                  <c:v>599.79172303052599</c:v>
                </c:pt>
                <c:pt idx="258894">
                  <c:v>599.79403978580001</c:v>
                </c:pt>
                <c:pt idx="258895">
                  <c:v>599.79635654107301</c:v>
                </c:pt>
                <c:pt idx="258896">
                  <c:v>599.79867329634703</c:v>
                </c:pt>
                <c:pt idx="258897">
                  <c:v>599.80099005162003</c:v>
                </c:pt>
                <c:pt idx="258898">
                  <c:v>599.80330680689406</c:v>
                </c:pt>
                <c:pt idx="258899">
                  <c:v>599.80562356216706</c:v>
                </c:pt>
                <c:pt idx="258900">
                  <c:v>599.80794031744097</c:v>
                </c:pt>
                <c:pt idx="258901">
                  <c:v>599.81025707271499</c:v>
                </c:pt>
                <c:pt idx="258902">
                  <c:v>599.81257382798799</c:v>
                </c:pt>
                <c:pt idx="258903">
                  <c:v>599.81489058326201</c:v>
                </c:pt>
                <c:pt idx="258904">
                  <c:v>599.81720733853501</c:v>
                </c:pt>
                <c:pt idx="258905">
                  <c:v>599.81952409380904</c:v>
                </c:pt>
                <c:pt idx="258906">
                  <c:v>599.82184084908204</c:v>
                </c:pt>
                <c:pt idx="258907">
                  <c:v>599.82415760435595</c:v>
                </c:pt>
                <c:pt idx="258908">
                  <c:v>599.82647435962997</c:v>
                </c:pt>
                <c:pt idx="258909">
                  <c:v>599.82879111490297</c:v>
                </c:pt>
                <c:pt idx="258910">
                  <c:v>599.83110787017699</c:v>
                </c:pt>
                <c:pt idx="258911">
                  <c:v>599.83342462544999</c:v>
                </c:pt>
                <c:pt idx="258912">
                  <c:v>599.83574138072402</c:v>
                </c:pt>
                <c:pt idx="258913">
                  <c:v>599.83805813599702</c:v>
                </c:pt>
                <c:pt idx="258914">
                  <c:v>599.84037489127104</c:v>
                </c:pt>
                <c:pt idx="258915">
                  <c:v>599.84269164654495</c:v>
                </c:pt>
                <c:pt idx="258916">
                  <c:v>599.84500840181795</c:v>
                </c:pt>
                <c:pt idx="258917">
                  <c:v>599.84732515709197</c:v>
                </c:pt>
                <c:pt idx="258918">
                  <c:v>599.84964191236497</c:v>
                </c:pt>
                <c:pt idx="258919">
                  <c:v>599.851958667639</c:v>
                </c:pt>
                <c:pt idx="258920">
                  <c:v>599.854275422912</c:v>
                </c:pt>
                <c:pt idx="258921">
                  <c:v>599.85659217818602</c:v>
                </c:pt>
                <c:pt idx="258922">
                  <c:v>599.85890893346004</c:v>
                </c:pt>
                <c:pt idx="258923">
                  <c:v>599.86122568873304</c:v>
                </c:pt>
                <c:pt idx="258924">
                  <c:v>599.86354244400695</c:v>
                </c:pt>
                <c:pt idx="258925">
                  <c:v>599.86585919927995</c:v>
                </c:pt>
                <c:pt idx="258926">
                  <c:v>599.86817595455398</c:v>
                </c:pt>
                <c:pt idx="258927">
                  <c:v>599.87049270982698</c:v>
                </c:pt>
                <c:pt idx="258928">
                  <c:v>599.872809465101</c:v>
                </c:pt>
                <c:pt idx="258929">
                  <c:v>599.87512622037502</c:v>
                </c:pt>
                <c:pt idx="258930">
                  <c:v>599.87744297564802</c:v>
                </c:pt>
                <c:pt idx="258931">
                  <c:v>599.87975973092205</c:v>
                </c:pt>
                <c:pt idx="258932">
                  <c:v>599.88207648619505</c:v>
                </c:pt>
                <c:pt idx="258933">
                  <c:v>599.88439324146896</c:v>
                </c:pt>
                <c:pt idx="258934">
                  <c:v>599.88670999674196</c:v>
                </c:pt>
                <c:pt idx="258935">
                  <c:v>599.88902675201598</c:v>
                </c:pt>
                <c:pt idx="258936">
                  <c:v>599.89134350728898</c:v>
                </c:pt>
                <c:pt idx="258937">
                  <c:v>599.893660262563</c:v>
                </c:pt>
                <c:pt idx="258938">
                  <c:v>599.89597701783703</c:v>
                </c:pt>
                <c:pt idx="258939">
                  <c:v>599.89829377311003</c:v>
                </c:pt>
                <c:pt idx="258940">
                  <c:v>599.90061052838405</c:v>
                </c:pt>
                <c:pt idx="258941">
                  <c:v>599.90292728365705</c:v>
                </c:pt>
                <c:pt idx="258942">
                  <c:v>599.90524403893096</c:v>
                </c:pt>
                <c:pt idx="258943">
                  <c:v>599.90756079420396</c:v>
                </c:pt>
                <c:pt idx="258944">
                  <c:v>599.90987754947798</c:v>
                </c:pt>
                <c:pt idx="258945">
                  <c:v>599.91219430475201</c:v>
                </c:pt>
                <c:pt idx="258946">
                  <c:v>599.91451106002501</c:v>
                </c:pt>
                <c:pt idx="258947">
                  <c:v>599.91682781529903</c:v>
                </c:pt>
                <c:pt idx="258948">
                  <c:v>599.91914457057203</c:v>
                </c:pt>
                <c:pt idx="258949">
                  <c:v>599.92146132584605</c:v>
                </c:pt>
                <c:pt idx="258950">
                  <c:v>599.92377808111905</c:v>
                </c:pt>
                <c:pt idx="258951">
                  <c:v>599.92609483639296</c:v>
                </c:pt>
                <c:pt idx="258952">
                  <c:v>599.92841159166699</c:v>
                </c:pt>
                <c:pt idx="258953">
                  <c:v>599.93072834693999</c:v>
                </c:pt>
                <c:pt idx="258954">
                  <c:v>599.93304510221401</c:v>
                </c:pt>
                <c:pt idx="258955">
                  <c:v>599.93536185748701</c:v>
                </c:pt>
                <c:pt idx="258956">
                  <c:v>599.93767861276103</c:v>
                </c:pt>
                <c:pt idx="258957">
                  <c:v>599.93999536803403</c:v>
                </c:pt>
                <c:pt idx="258958">
                  <c:v>599.94231212330806</c:v>
                </c:pt>
                <c:pt idx="258959">
                  <c:v>599.94462887858197</c:v>
                </c:pt>
                <c:pt idx="258960">
                  <c:v>599.94694563385497</c:v>
                </c:pt>
                <c:pt idx="258961">
                  <c:v>599.94926238912899</c:v>
                </c:pt>
                <c:pt idx="258962">
                  <c:v>599.95157914440199</c:v>
                </c:pt>
                <c:pt idx="258963">
                  <c:v>599.95389589967601</c:v>
                </c:pt>
                <c:pt idx="258964">
                  <c:v>599.95621265494901</c:v>
                </c:pt>
                <c:pt idx="258965">
                  <c:v>599.95852941022304</c:v>
                </c:pt>
                <c:pt idx="258966">
                  <c:v>599.96084616549695</c:v>
                </c:pt>
                <c:pt idx="258967">
                  <c:v>599.96316292076995</c:v>
                </c:pt>
                <c:pt idx="258968">
                  <c:v>599.96547967604397</c:v>
                </c:pt>
                <c:pt idx="258969">
                  <c:v>599.96779643131697</c:v>
                </c:pt>
                <c:pt idx="258970">
                  <c:v>599.97011318659099</c:v>
                </c:pt>
                <c:pt idx="258971">
                  <c:v>599.97242994186399</c:v>
                </c:pt>
                <c:pt idx="258972">
                  <c:v>599.97474669713802</c:v>
                </c:pt>
                <c:pt idx="258973">
                  <c:v>599.97706345241204</c:v>
                </c:pt>
                <c:pt idx="258974">
                  <c:v>599.97938020768504</c:v>
                </c:pt>
                <c:pt idx="258975">
                  <c:v>599.98169696295895</c:v>
                </c:pt>
                <c:pt idx="258976">
                  <c:v>599.98401371823195</c:v>
                </c:pt>
                <c:pt idx="258977">
                  <c:v>599.98633047350597</c:v>
                </c:pt>
                <c:pt idx="258978">
                  <c:v>599.98864722877897</c:v>
                </c:pt>
                <c:pt idx="258979">
                  <c:v>599.990963984053</c:v>
                </c:pt>
                <c:pt idx="258980">
                  <c:v>599.99328073932702</c:v>
                </c:pt>
                <c:pt idx="258981">
                  <c:v>599.99559749460002</c:v>
                </c:pt>
                <c:pt idx="258982">
                  <c:v>599.99791424987404</c:v>
                </c:pt>
                <c:pt idx="258983">
                  <c:v>600.00023100514704</c:v>
                </c:pt>
                <c:pt idx="258984">
                  <c:v>600.00254776042095</c:v>
                </c:pt>
                <c:pt idx="258985">
                  <c:v>600.00486451569395</c:v>
                </c:pt>
                <c:pt idx="258986">
                  <c:v>600.00718127096798</c:v>
                </c:pt>
                <c:pt idx="258987">
                  <c:v>600.00949802624098</c:v>
                </c:pt>
                <c:pt idx="258988">
                  <c:v>600.011814781515</c:v>
                </c:pt>
                <c:pt idx="258989">
                  <c:v>600.01413153678902</c:v>
                </c:pt>
                <c:pt idx="258990">
                  <c:v>600.01644829206202</c:v>
                </c:pt>
                <c:pt idx="258991">
                  <c:v>600.01876504733605</c:v>
                </c:pt>
                <c:pt idx="258992">
                  <c:v>600.02108180260905</c:v>
                </c:pt>
                <c:pt idx="258993">
                  <c:v>600.02339855788296</c:v>
                </c:pt>
                <c:pt idx="258994">
                  <c:v>600.02571531315596</c:v>
                </c:pt>
                <c:pt idx="258995">
                  <c:v>600.02803206842998</c:v>
                </c:pt>
                <c:pt idx="258996">
                  <c:v>600.030348823704</c:v>
                </c:pt>
                <c:pt idx="258997">
                  <c:v>600.032665578977</c:v>
                </c:pt>
                <c:pt idx="258998">
                  <c:v>600.03498233425103</c:v>
                </c:pt>
                <c:pt idx="258999">
                  <c:v>600.03729908952403</c:v>
                </c:pt>
                <c:pt idx="259000">
                  <c:v>600.03961584479805</c:v>
                </c:pt>
                <c:pt idx="259001">
                  <c:v>600.04193260007105</c:v>
                </c:pt>
                <c:pt idx="259002">
                  <c:v>600.04424935534496</c:v>
                </c:pt>
                <c:pt idx="259003">
                  <c:v>600.04656611061898</c:v>
                </c:pt>
                <c:pt idx="259004">
                  <c:v>600.04888286589198</c:v>
                </c:pt>
                <c:pt idx="259005">
                  <c:v>600.05119962116601</c:v>
                </c:pt>
                <c:pt idx="259006">
                  <c:v>600.05351637643901</c:v>
                </c:pt>
                <c:pt idx="259007">
                  <c:v>600.05583313171303</c:v>
                </c:pt>
                <c:pt idx="259008">
                  <c:v>600.05814988698603</c:v>
                </c:pt>
                <c:pt idx="259009">
                  <c:v>600.06046664226005</c:v>
                </c:pt>
                <c:pt idx="259010">
                  <c:v>600.06278339753396</c:v>
                </c:pt>
                <c:pt idx="259011">
                  <c:v>600.06510015280696</c:v>
                </c:pt>
                <c:pt idx="259012">
                  <c:v>600.06741690808099</c:v>
                </c:pt>
                <c:pt idx="259013">
                  <c:v>600.06973366335399</c:v>
                </c:pt>
                <c:pt idx="259014">
                  <c:v>600.07205041862801</c:v>
                </c:pt>
                <c:pt idx="259015">
                  <c:v>600.07436717390101</c:v>
                </c:pt>
                <c:pt idx="259016">
                  <c:v>600.07668392917503</c:v>
                </c:pt>
                <c:pt idx="259017">
                  <c:v>600.07900068444906</c:v>
                </c:pt>
                <c:pt idx="259018">
                  <c:v>600.08131743972206</c:v>
                </c:pt>
                <c:pt idx="259019">
                  <c:v>600.08363419499597</c:v>
                </c:pt>
                <c:pt idx="259020">
                  <c:v>600.08595095026897</c:v>
                </c:pt>
                <c:pt idx="259021">
                  <c:v>600.08826770554299</c:v>
                </c:pt>
                <c:pt idx="259022">
                  <c:v>600.09058446081599</c:v>
                </c:pt>
                <c:pt idx="259023">
                  <c:v>600.09290121609001</c:v>
                </c:pt>
                <c:pt idx="259024">
                  <c:v>600.09521797136404</c:v>
                </c:pt>
                <c:pt idx="259025">
                  <c:v>600.09753472663704</c:v>
                </c:pt>
                <c:pt idx="259026">
                  <c:v>600.09985148191095</c:v>
                </c:pt>
                <c:pt idx="259027">
                  <c:v>600.10216823718395</c:v>
                </c:pt>
                <c:pt idx="259028">
                  <c:v>600.10448499245797</c:v>
                </c:pt>
                <c:pt idx="259029">
                  <c:v>600.10680174773097</c:v>
                </c:pt>
                <c:pt idx="259030">
                  <c:v>600.10911850300499</c:v>
                </c:pt>
                <c:pt idx="259031">
                  <c:v>600.11143525827799</c:v>
                </c:pt>
                <c:pt idx="259032">
                  <c:v>600.11375201355202</c:v>
                </c:pt>
                <c:pt idx="259033">
                  <c:v>600.11606876882604</c:v>
                </c:pt>
                <c:pt idx="259034">
                  <c:v>600.11838552409904</c:v>
                </c:pt>
                <c:pt idx="259035">
                  <c:v>600.12070227937295</c:v>
                </c:pt>
                <c:pt idx="259036">
                  <c:v>600.12301903464595</c:v>
                </c:pt>
                <c:pt idx="259037">
                  <c:v>600.12533578991997</c:v>
                </c:pt>
                <c:pt idx="259038">
                  <c:v>600.12765254519297</c:v>
                </c:pt>
                <c:pt idx="259039">
                  <c:v>600.129969300467</c:v>
                </c:pt>
                <c:pt idx="259040">
                  <c:v>600.13228605574102</c:v>
                </c:pt>
                <c:pt idx="259041">
                  <c:v>600.13460281101402</c:v>
                </c:pt>
                <c:pt idx="259042">
                  <c:v>600.13691956628804</c:v>
                </c:pt>
                <c:pt idx="259043">
                  <c:v>600.13923632156104</c:v>
                </c:pt>
                <c:pt idx="259044">
                  <c:v>600.14155307683495</c:v>
                </c:pt>
                <c:pt idx="259045">
                  <c:v>600.14386983210795</c:v>
                </c:pt>
                <c:pt idx="259046">
                  <c:v>600.14618658738198</c:v>
                </c:pt>
                <c:pt idx="259047">
                  <c:v>600.148503342656</c:v>
                </c:pt>
                <c:pt idx="259048">
                  <c:v>600.150820097929</c:v>
                </c:pt>
                <c:pt idx="259049">
                  <c:v>600.15313685320302</c:v>
                </c:pt>
                <c:pt idx="259050">
                  <c:v>600.15545360847602</c:v>
                </c:pt>
                <c:pt idx="259051">
                  <c:v>600.15777036375005</c:v>
                </c:pt>
                <c:pt idx="259052">
                  <c:v>600.16008711902305</c:v>
                </c:pt>
                <c:pt idx="259053">
                  <c:v>600.16240387429696</c:v>
                </c:pt>
                <c:pt idx="259054">
                  <c:v>600.16472062957098</c:v>
                </c:pt>
                <c:pt idx="259055">
                  <c:v>600.16703738484398</c:v>
                </c:pt>
                <c:pt idx="259056">
                  <c:v>600.169354140118</c:v>
                </c:pt>
                <c:pt idx="259057">
                  <c:v>600.171670895391</c:v>
                </c:pt>
                <c:pt idx="259058">
                  <c:v>600.17398765066503</c:v>
                </c:pt>
                <c:pt idx="259059">
                  <c:v>600.17630440593803</c:v>
                </c:pt>
                <c:pt idx="259060">
                  <c:v>600.17862116121205</c:v>
                </c:pt>
                <c:pt idx="259061">
                  <c:v>600.18093791648596</c:v>
                </c:pt>
                <c:pt idx="259062">
                  <c:v>600.18325467175896</c:v>
                </c:pt>
                <c:pt idx="259063">
                  <c:v>600.18557142703298</c:v>
                </c:pt>
                <c:pt idx="259064">
                  <c:v>600.18788818230598</c:v>
                </c:pt>
                <c:pt idx="259065">
                  <c:v>600.19020493758001</c:v>
                </c:pt>
                <c:pt idx="259066">
                  <c:v>600.19252169285301</c:v>
                </c:pt>
                <c:pt idx="259067">
                  <c:v>600.19483844812703</c:v>
                </c:pt>
                <c:pt idx="259068">
                  <c:v>600.19715520340105</c:v>
                </c:pt>
                <c:pt idx="259069">
                  <c:v>600.19947195867405</c:v>
                </c:pt>
                <c:pt idx="259070">
                  <c:v>600.20178871394796</c:v>
                </c:pt>
                <c:pt idx="259071">
                  <c:v>600.20410546922096</c:v>
                </c:pt>
                <c:pt idx="259072">
                  <c:v>600.20642222449499</c:v>
                </c:pt>
                <c:pt idx="259073">
                  <c:v>600.20873897976799</c:v>
                </c:pt>
                <c:pt idx="259074">
                  <c:v>600.21105573504201</c:v>
                </c:pt>
                <c:pt idx="259075">
                  <c:v>600.21337249031603</c:v>
                </c:pt>
                <c:pt idx="259076">
                  <c:v>600.21568924558903</c:v>
                </c:pt>
                <c:pt idx="259077">
                  <c:v>600.21800600086306</c:v>
                </c:pt>
                <c:pt idx="259078">
                  <c:v>600.22032275613606</c:v>
                </c:pt>
                <c:pt idx="259079">
                  <c:v>600.22263951140997</c:v>
                </c:pt>
                <c:pt idx="259080">
                  <c:v>600.22495626668297</c:v>
                </c:pt>
                <c:pt idx="259081">
                  <c:v>600.22727302195699</c:v>
                </c:pt>
                <c:pt idx="259082">
                  <c:v>600.22958977722999</c:v>
                </c:pt>
                <c:pt idx="259083">
                  <c:v>600.23190653250401</c:v>
                </c:pt>
                <c:pt idx="259084">
                  <c:v>600.23422328777804</c:v>
                </c:pt>
                <c:pt idx="259085">
                  <c:v>600.23654004305104</c:v>
                </c:pt>
                <c:pt idx="259086">
                  <c:v>600.23885679832495</c:v>
                </c:pt>
                <c:pt idx="259087">
                  <c:v>600.24117355359795</c:v>
                </c:pt>
                <c:pt idx="259088">
                  <c:v>600.24349030887197</c:v>
                </c:pt>
                <c:pt idx="259089">
                  <c:v>600.24580706414497</c:v>
                </c:pt>
                <c:pt idx="259090">
                  <c:v>600.24812381941899</c:v>
                </c:pt>
                <c:pt idx="259091">
                  <c:v>600.25044057469302</c:v>
                </c:pt>
                <c:pt idx="259092">
                  <c:v>600.25275732996602</c:v>
                </c:pt>
                <c:pt idx="259093">
                  <c:v>600.25507408524004</c:v>
                </c:pt>
                <c:pt idx="259094">
                  <c:v>600.25739084051304</c:v>
                </c:pt>
                <c:pt idx="259095">
                  <c:v>600.25970759578695</c:v>
                </c:pt>
                <c:pt idx="259096">
                  <c:v>600.26202435105995</c:v>
                </c:pt>
                <c:pt idx="259097">
                  <c:v>600.26434110633397</c:v>
                </c:pt>
                <c:pt idx="259098">
                  <c:v>600.266657861608</c:v>
                </c:pt>
                <c:pt idx="259099">
                  <c:v>600.268974616881</c:v>
                </c:pt>
                <c:pt idx="259100">
                  <c:v>600.27129137215502</c:v>
                </c:pt>
                <c:pt idx="259101">
                  <c:v>600.27360812742802</c:v>
                </c:pt>
                <c:pt idx="259102">
                  <c:v>600.27592488270204</c:v>
                </c:pt>
                <c:pt idx="259103">
                  <c:v>600.27824163797504</c:v>
                </c:pt>
                <c:pt idx="259104">
                  <c:v>600.28055839324895</c:v>
                </c:pt>
                <c:pt idx="259105">
                  <c:v>600.28287514852298</c:v>
                </c:pt>
                <c:pt idx="259106">
                  <c:v>600.28519190379598</c:v>
                </c:pt>
                <c:pt idx="259107">
                  <c:v>600.28750865907</c:v>
                </c:pt>
                <c:pt idx="259108">
                  <c:v>600.289825414343</c:v>
                </c:pt>
                <c:pt idx="259109">
                  <c:v>600.29214216961702</c:v>
                </c:pt>
                <c:pt idx="259110">
                  <c:v>600.29445892489002</c:v>
                </c:pt>
                <c:pt idx="259111">
                  <c:v>600.29677568016405</c:v>
                </c:pt>
                <c:pt idx="259112">
                  <c:v>600.29909243543796</c:v>
                </c:pt>
                <c:pt idx="259113">
                  <c:v>600.30140919071096</c:v>
                </c:pt>
                <c:pt idx="259114">
                  <c:v>600.30372594598498</c:v>
                </c:pt>
                <c:pt idx="259115">
                  <c:v>600.30604270125798</c:v>
                </c:pt>
                <c:pt idx="259116">
                  <c:v>600.308359456532</c:v>
                </c:pt>
                <c:pt idx="259117">
                  <c:v>600.310676211805</c:v>
                </c:pt>
                <c:pt idx="259118">
                  <c:v>600.31299296707903</c:v>
                </c:pt>
                <c:pt idx="259119">
                  <c:v>600.31530972235305</c:v>
                </c:pt>
                <c:pt idx="259120">
                  <c:v>600.31762647762605</c:v>
                </c:pt>
                <c:pt idx="259121">
                  <c:v>600.31994323289996</c:v>
                </c:pt>
                <c:pt idx="259122">
                  <c:v>600.32225998817296</c:v>
                </c:pt>
                <c:pt idx="259123">
                  <c:v>600.32457674344698</c:v>
                </c:pt>
                <c:pt idx="259124">
                  <c:v>600.32689349871998</c:v>
                </c:pt>
                <c:pt idx="259125">
                  <c:v>600.32921025399401</c:v>
                </c:pt>
                <c:pt idx="259126">
                  <c:v>600.33152700926803</c:v>
                </c:pt>
                <c:pt idx="259127">
                  <c:v>600.33384376454103</c:v>
                </c:pt>
                <c:pt idx="259128">
                  <c:v>600.33616051981505</c:v>
                </c:pt>
                <c:pt idx="259129">
                  <c:v>600.33847727508805</c:v>
                </c:pt>
                <c:pt idx="259130">
                  <c:v>600.34079403036196</c:v>
                </c:pt>
                <c:pt idx="259131">
                  <c:v>600.34311078563496</c:v>
                </c:pt>
                <c:pt idx="259132">
                  <c:v>600.34542754090899</c:v>
                </c:pt>
                <c:pt idx="259133">
                  <c:v>600.34774429618199</c:v>
                </c:pt>
                <c:pt idx="259134">
                  <c:v>600.35006105145601</c:v>
                </c:pt>
                <c:pt idx="259135">
                  <c:v>600.35237780673003</c:v>
                </c:pt>
                <c:pt idx="259136">
                  <c:v>600.35469456200303</c:v>
                </c:pt>
                <c:pt idx="259137">
                  <c:v>600.35701131727706</c:v>
                </c:pt>
                <c:pt idx="259138">
                  <c:v>600.35932807255006</c:v>
                </c:pt>
                <c:pt idx="259139">
                  <c:v>600.36164482782397</c:v>
                </c:pt>
                <c:pt idx="259140">
                  <c:v>600.36396158309697</c:v>
                </c:pt>
                <c:pt idx="259141">
                  <c:v>600.36627833837099</c:v>
                </c:pt>
                <c:pt idx="259142">
                  <c:v>600.36859509364501</c:v>
                </c:pt>
                <c:pt idx="259143">
                  <c:v>600.37091184891801</c:v>
                </c:pt>
                <c:pt idx="259144">
                  <c:v>600.37322860419204</c:v>
                </c:pt>
                <c:pt idx="259145">
                  <c:v>600.37554535946504</c:v>
                </c:pt>
                <c:pt idx="259146">
                  <c:v>600.37786211473895</c:v>
                </c:pt>
                <c:pt idx="259147">
                  <c:v>600.38017887001195</c:v>
                </c:pt>
                <c:pt idx="259148">
                  <c:v>600.38249562528597</c:v>
                </c:pt>
                <c:pt idx="259149">
                  <c:v>600.38481238055999</c:v>
                </c:pt>
                <c:pt idx="259150">
                  <c:v>600.38712913583299</c:v>
                </c:pt>
                <c:pt idx="259151">
                  <c:v>600.38944589110702</c:v>
                </c:pt>
                <c:pt idx="259152">
                  <c:v>600.39176264638002</c:v>
                </c:pt>
                <c:pt idx="259153">
                  <c:v>600.39407940165404</c:v>
                </c:pt>
                <c:pt idx="259154">
                  <c:v>600.39639615692704</c:v>
                </c:pt>
                <c:pt idx="259155">
                  <c:v>600.39871291220095</c:v>
                </c:pt>
                <c:pt idx="259156">
                  <c:v>600.40102966747497</c:v>
                </c:pt>
                <c:pt idx="259157">
                  <c:v>600.40334642274797</c:v>
                </c:pt>
                <c:pt idx="259158">
                  <c:v>600.405663178022</c:v>
                </c:pt>
                <c:pt idx="259159">
                  <c:v>600.407979933295</c:v>
                </c:pt>
                <c:pt idx="259160">
                  <c:v>600.41029668856902</c:v>
                </c:pt>
                <c:pt idx="259161">
                  <c:v>600.41261344384202</c:v>
                </c:pt>
                <c:pt idx="259162">
                  <c:v>600.41493019911604</c:v>
                </c:pt>
                <c:pt idx="259163">
                  <c:v>600.41724695438995</c:v>
                </c:pt>
                <c:pt idx="259164">
                  <c:v>600.41956370966295</c:v>
                </c:pt>
                <c:pt idx="259165">
                  <c:v>600.42188046493698</c:v>
                </c:pt>
                <c:pt idx="259166">
                  <c:v>600.42419722020998</c:v>
                </c:pt>
                <c:pt idx="259167">
                  <c:v>600.426513975484</c:v>
                </c:pt>
                <c:pt idx="259168">
                  <c:v>600.428830730757</c:v>
                </c:pt>
                <c:pt idx="259169">
                  <c:v>600.43114748603102</c:v>
                </c:pt>
                <c:pt idx="259170">
                  <c:v>600.43346424130505</c:v>
                </c:pt>
                <c:pt idx="259171">
                  <c:v>600.43578099657805</c:v>
                </c:pt>
                <c:pt idx="259172">
                  <c:v>600.43809775185196</c:v>
                </c:pt>
                <c:pt idx="259173">
                  <c:v>600.44041450712496</c:v>
                </c:pt>
                <c:pt idx="259174">
                  <c:v>600.44273126239898</c:v>
                </c:pt>
                <c:pt idx="259175">
                  <c:v>600.44504801767198</c:v>
                </c:pt>
                <c:pt idx="259176">
                  <c:v>600.447364772946</c:v>
                </c:pt>
                <c:pt idx="259177">
                  <c:v>600.44968152822003</c:v>
                </c:pt>
                <c:pt idx="259178">
                  <c:v>600.45199828349303</c:v>
                </c:pt>
                <c:pt idx="259179">
                  <c:v>600.45431503876705</c:v>
                </c:pt>
                <c:pt idx="259180">
                  <c:v>600.45663179404005</c:v>
                </c:pt>
                <c:pt idx="259181">
                  <c:v>600.45894854931396</c:v>
                </c:pt>
                <c:pt idx="259182">
                  <c:v>600.46126530458696</c:v>
                </c:pt>
                <c:pt idx="259183">
                  <c:v>600.46358205986098</c:v>
                </c:pt>
                <c:pt idx="259184">
                  <c:v>600.46589881513398</c:v>
                </c:pt>
                <c:pt idx="259185">
                  <c:v>600.46821557040801</c:v>
                </c:pt>
                <c:pt idx="259186">
                  <c:v>600.47053232568203</c:v>
                </c:pt>
                <c:pt idx="259187">
                  <c:v>600.47284908095503</c:v>
                </c:pt>
                <c:pt idx="259188">
                  <c:v>600.47516583622905</c:v>
                </c:pt>
                <c:pt idx="259189">
                  <c:v>600.47748259150205</c:v>
                </c:pt>
                <c:pt idx="259190">
                  <c:v>600.47979934677596</c:v>
                </c:pt>
                <c:pt idx="259191">
                  <c:v>600.48211610204896</c:v>
                </c:pt>
                <c:pt idx="259192">
                  <c:v>600.48443285732299</c:v>
                </c:pt>
                <c:pt idx="259193">
                  <c:v>600.48674961259701</c:v>
                </c:pt>
                <c:pt idx="259194">
                  <c:v>600.48906636787001</c:v>
                </c:pt>
                <c:pt idx="259195">
                  <c:v>600.49138312314403</c:v>
                </c:pt>
                <c:pt idx="259196">
                  <c:v>600.49369987841703</c:v>
                </c:pt>
                <c:pt idx="259197">
                  <c:v>600.49601663369106</c:v>
                </c:pt>
                <c:pt idx="259198">
                  <c:v>600.49833338896406</c:v>
                </c:pt>
                <c:pt idx="259199">
                  <c:v>600.50065014423797</c:v>
                </c:pt>
                <c:pt idx="259200">
                  <c:v>600.50296689951199</c:v>
                </c:pt>
                <c:pt idx="259201">
                  <c:v>600.50528365478499</c:v>
                </c:pt>
                <c:pt idx="259202">
                  <c:v>600.50760041005901</c:v>
                </c:pt>
                <c:pt idx="259203">
                  <c:v>600.50991716533201</c:v>
                </c:pt>
                <c:pt idx="259204">
                  <c:v>600.51223392060604</c:v>
                </c:pt>
                <c:pt idx="259205">
                  <c:v>600.51455067587904</c:v>
                </c:pt>
                <c:pt idx="259206">
                  <c:v>600.51686743115295</c:v>
                </c:pt>
                <c:pt idx="259207">
                  <c:v>600.51918418642697</c:v>
                </c:pt>
                <c:pt idx="259208">
                  <c:v>600.52150094169997</c:v>
                </c:pt>
                <c:pt idx="259209">
                  <c:v>600.52381769697399</c:v>
                </c:pt>
                <c:pt idx="259210">
                  <c:v>600.52613445224699</c:v>
                </c:pt>
                <c:pt idx="259211">
                  <c:v>600.52845120752102</c:v>
                </c:pt>
                <c:pt idx="259212">
                  <c:v>600.53076796279402</c:v>
                </c:pt>
                <c:pt idx="259213">
                  <c:v>600.53308471806804</c:v>
                </c:pt>
                <c:pt idx="259214">
                  <c:v>600.53540147334195</c:v>
                </c:pt>
                <c:pt idx="259215">
                  <c:v>600.53771822861495</c:v>
                </c:pt>
                <c:pt idx="259216">
                  <c:v>600.54003498388897</c:v>
                </c:pt>
                <c:pt idx="259217">
                  <c:v>600.54235173916197</c:v>
                </c:pt>
                <c:pt idx="259218">
                  <c:v>600.544668494436</c:v>
                </c:pt>
                <c:pt idx="259219">
                  <c:v>600.546985249709</c:v>
                </c:pt>
                <c:pt idx="259220">
                  <c:v>600.54930200498302</c:v>
                </c:pt>
                <c:pt idx="259221">
                  <c:v>600.55161876025704</c:v>
                </c:pt>
                <c:pt idx="259222">
                  <c:v>600.55393551553004</c:v>
                </c:pt>
                <c:pt idx="259223">
                  <c:v>600.55625227080395</c:v>
                </c:pt>
                <c:pt idx="259224">
                  <c:v>600.55856902607695</c:v>
                </c:pt>
                <c:pt idx="259225">
                  <c:v>600.56088578135098</c:v>
                </c:pt>
                <c:pt idx="259226">
                  <c:v>600.56320253662398</c:v>
                </c:pt>
                <c:pt idx="259227">
                  <c:v>600.565519291898</c:v>
                </c:pt>
                <c:pt idx="259228">
                  <c:v>600.56783604717202</c:v>
                </c:pt>
                <c:pt idx="259229">
                  <c:v>600.57015280244502</c:v>
                </c:pt>
                <c:pt idx="259230">
                  <c:v>600.57246955771905</c:v>
                </c:pt>
                <c:pt idx="259231">
                  <c:v>600.57478631299205</c:v>
                </c:pt>
                <c:pt idx="259232">
                  <c:v>600.57710306826596</c:v>
                </c:pt>
                <c:pt idx="259233">
                  <c:v>600.57941982353896</c:v>
                </c:pt>
                <c:pt idx="259234">
                  <c:v>600.58173657881298</c:v>
                </c:pt>
                <c:pt idx="259235">
                  <c:v>600.58405333408598</c:v>
                </c:pt>
                <c:pt idx="259236">
                  <c:v>600.58637008936</c:v>
                </c:pt>
                <c:pt idx="259237">
                  <c:v>600.58868684463403</c:v>
                </c:pt>
                <c:pt idx="259238">
                  <c:v>600.59100359990703</c:v>
                </c:pt>
                <c:pt idx="259239">
                  <c:v>600.59332035518105</c:v>
                </c:pt>
                <c:pt idx="259240">
                  <c:v>600.59563711045405</c:v>
                </c:pt>
                <c:pt idx="259241">
                  <c:v>600.59795386572796</c:v>
                </c:pt>
                <c:pt idx="259242">
                  <c:v>600.60027062100096</c:v>
                </c:pt>
                <c:pt idx="259243">
                  <c:v>600.60258737627498</c:v>
                </c:pt>
                <c:pt idx="259244">
                  <c:v>600.60490413154901</c:v>
                </c:pt>
                <c:pt idx="259245">
                  <c:v>600.60722088682201</c:v>
                </c:pt>
                <c:pt idx="259246">
                  <c:v>600.60953764209603</c:v>
                </c:pt>
                <c:pt idx="259247">
                  <c:v>600.61185439736903</c:v>
                </c:pt>
                <c:pt idx="259248">
                  <c:v>600.61417115264305</c:v>
                </c:pt>
                <c:pt idx="259249">
                  <c:v>600.61648790791605</c:v>
                </c:pt>
                <c:pt idx="259250">
                  <c:v>600.61880466318996</c:v>
                </c:pt>
                <c:pt idx="259251">
                  <c:v>600.62112141846399</c:v>
                </c:pt>
                <c:pt idx="259252">
                  <c:v>600.62343817373699</c:v>
                </c:pt>
                <c:pt idx="259253">
                  <c:v>600.62575492901101</c:v>
                </c:pt>
                <c:pt idx="259254">
                  <c:v>600.62807168428401</c:v>
                </c:pt>
                <c:pt idx="259255">
                  <c:v>600.63038843955803</c:v>
                </c:pt>
                <c:pt idx="259256">
                  <c:v>600.63270519483103</c:v>
                </c:pt>
                <c:pt idx="259257">
                  <c:v>600.63502195010506</c:v>
                </c:pt>
                <c:pt idx="259258">
                  <c:v>600.63733870537897</c:v>
                </c:pt>
                <c:pt idx="259259">
                  <c:v>600.63965546065197</c:v>
                </c:pt>
                <c:pt idx="259260">
                  <c:v>600.64197221592599</c:v>
                </c:pt>
                <c:pt idx="259261">
                  <c:v>600.64428897119899</c:v>
                </c:pt>
                <c:pt idx="259262">
                  <c:v>600.64660572647301</c:v>
                </c:pt>
                <c:pt idx="259263">
                  <c:v>600.64892248174601</c:v>
                </c:pt>
                <c:pt idx="259264">
                  <c:v>600.65123923702004</c:v>
                </c:pt>
                <c:pt idx="259265">
                  <c:v>600.65355599229395</c:v>
                </c:pt>
                <c:pt idx="259266">
                  <c:v>600.65587274756695</c:v>
                </c:pt>
                <c:pt idx="259267">
                  <c:v>600.65818950284097</c:v>
                </c:pt>
                <c:pt idx="259268">
                  <c:v>600.66050625811397</c:v>
                </c:pt>
                <c:pt idx="259269">
                  <c:v>600.66282301338799</c:v>
                </c:pt>
                <c:pt idx="259270">
                  <c:v>600.66513976866099</c:v>
                </c:pt>
                <c:pt idx="259271">
                  <c:v>600.66745652393502</c:v>
                </c:pt>
                <c:pt idx="259272">
                  <c:v>600.66977327920904</c:v>
                </c:pt>
                <c:pt idx="259273">
                  <c:v>600.67209003448204</c:v>
                </c:pt>
                <c:pt idx="259274">
                  <c:v>600.67440678975595</c:v>
                </c:pt>
                <c:pt idx="259275">
                  <c:v>600.67672354502895</c:v>
                </c:pt>
                <c:pt idx="259276">
                  <c:v>600.67904030030297</c:v>
                </c:pt>
                <c:pt idx="259277">
                  <c:v>600.68135705557597</c:v>
                </c:pt>
                <c:pt idx="259278">
                  <c:v>600.68367381085</c:v>
                </c:pt>
                <c:pt idx="259279">
                  <c:v>600.68599056612402</c:v>
                </c:pt>
                <c:pt idx="259280">
                  <c:v>600.68830732139702</c:v>
                </c:pt>
                <c:pt idx="259281">
                  <c:v>600.69062407667104</c:v>
                </c:pt>
                <c:pt idx="259282">
                  <c:v>600.69294083194404</c:v>
                </c:pt>
                <c:pt idx="259283">
                  <c:v>600.69525758721795</c:v>
                </c:pt>
                <c:pt idx="259284">
                  <c:v>600.69757434249095</c:v>
                </c:pt>
                <c:pt idx="259285">
                  <c:v>600.69989109776498</c:v>
                </c:pt>
                <c:pt idx="259286">
                  <c:v>600.70220785303798</c:v>
                </c:pt>
                <c:pt idx="259287">
                  <c:v>600.704524608312</c:v>
                </c:pt>
                <c:pt idx="259288">
                  <c:v>600.70684136358602</c:v>
                </c:pt>
                <c:pt idx="259289">
                  <c:v>600.70915811885902</c:v>
                </c:pt>
                <c:pt idx="259290">
                  <c:v>600.71147487413305</c:v>
                </c:pt>
                <c:pt idx="259291">
                  <c:v>600.71379162940605</c:v>
                </c:pt>
                <c:pt idx="259292">
                  <c:v>600.71610838467996</c:v>
                </c:pt>
                <c:pt idx="259293">
                  <c:v>600.71842513995296</c:v>
                </c:pt>
                <c:pt idx="259294">
                  <c:v>600.72074189522698</c:v>
                </c:pt>
                <c:pt idx="259295">
                  <c:v>600.723058650501</c:v>
                </c:pt>
                <c:pt idx="259296">
                  <c:v>600.725375405774</c:v>
                </c:pt>
                <c:pt idx="259297">
                  <c:v>600.72769216104803</c:v>
                </c:pt>
                <c:pt idx="259298">
                  <c:v>600.73000891632103</c:v>
                </c:pt>
                <c:pt idx="259299">
                  <c:v>600.73232567159505</c:v>
                </c:pt>
                <c:pt idx="259300">
                  <c:v>600.73464242686805</c:v>
                </c:pt>
                <c:pt idx="259301">
                  <c:v>600.73695918214196</c:v>
                </c:pt>
                <c:pt idx="259302">
                  <c:v>600.73927593741598</c:v>
                </c:pt>
                <c:pt idx="259303">
                  <c:v>600.74159269268898</c:v>
                </c:pt>
                <c:pt idx="259304">
                  <c:v>600.74390944796301</c:v>
                </c:pt>
                <c:pt idx="259305">
                  <c:v>600.74622620323601</c:v>
                </c:pt>
                <c:pt idx="259306">
                  <c:v>600.74854295851003</c:v>
                </c:pt>
                <c:pt idx="259307">
                  <c:v>600.75085971378303</c:v>
                </c:pt>
                <c:pt idx="259308">
                  <c:v>600.75317646905705</c:v>
                </c:pt>
                <c:pt idx="259309">
                  <c:v>600.75549322433096</c:v>
                </c:pt>
                <c:pt idx="259310">
                  <c:v>600.75780997960396</c:v>
                </c:pt>
                <c:pt idx="259311">
                  <c:v>600.76012673487799</c:v>
                </c:pt>
                <c:pt idx="259312">
                  <c:v>600.76244349015099</c:v>
                </c:pt>
                <c:pt idx="259313">
                  <c:v>600.76476024542501</c:v>
                </c:pt>
                <c:pt idx="259314">
                  <c:v>600.76707700069801</c:v>
                </c:pt>
                <c:pt idx="259315">
                  <c:v>600.76939375597203</c:v>
                </c:pt>
                <c:pt idx="259316">
                  <c:v>600.77171051124606</c:v>
                </c:pt>
                <c:pt idx="259317">
                  <c:v>600.77402726651906</c:v>
                </c:pt>
                <c:pt idx="259318">
                  <c:v>600.77634402179297</c:v>
                </c:pt>
                <c:pt idx="259319">
                  <c:v>600.77866077706597</c:v>
                </c:pt>
                <c:pt idx="259320">
                  <c:v>600.78097753233999</c:v>
                </c:pt>
                <c:pt idx="259321">
                  <c:v>600.78329428761299</c:v>
                </c:pt>
                <c:pt idx="259322">
                  <c:v>600.78561104288701</c:v>
                </c:pt>
                <c:pt idx="259323">
                  <c:v>600.78792779816104</c:v>
                </c:pt>
                <c:pt idx="259324">
                  <c:v>600.79024455343404</c:v>
                </c:pt>
                <c:pt idx="259325">
                  <c:v>600.79256130870795</c:v>
                </c:pt>
                <c:pt idx="259326">
                  <c:v>600.79487806398095</c:v>
                </c:pt>
                <c:pt idx="259327">
                  <c:v>600.79719481925497</c:v>
                </c:pt>
                <c:pt idx="259328">
                  <c:v>600.79951157452797</c:v>
                </c:pt>
                <c:pt idx="259329">
                  <c:v>600.80182832980199</c:v>
                </c:pt>
                <c:pt idx="259330">
                  <c:v>600.80414508507499</c:v>
                </c:pt>
                <c:pt idx="259331">
                  <c:v>600.80646184034902</c:v>
                </c:pt>
                <c:pt idx="259332">
                  <c:v>600.80877859562304</c:v>
                </c:pt>
                <c:pt idx="259333">
                  <c:v>600.81109535089604</c:v>
                </c:pt>
                <c:pt idx="259334">
                  <c:v>600.81341210616995</c:v>
                </c:pt>
                <c:pt idx="259335">
                  <c:v>600.81572886144295</c:v>
                </c:pt>
                <c:pt idx="259336">
                  <c:v>600.81804561671697</c:v>
                </c:pt>
                <c:pt idx="259337">
                  <c:v>600.82036237198997</c:v>
                </c:pt>
                <c:pt idx="259338">
                  <c:v>600.822679127264</c:v>
                </c:pt>
                <c:pt idx="259339">
                  <c:v>600.82499588253802</c:v>
                </c:pt>
                <c:pt idx="259340">
                  <c:v>600.82731263781102</c:v>
                </c:pt>
                <c:pt idx="259341">
                  <c:v>600.82962939308504</c:v>
                </c:pt>
                <c:pt idx="259342">
                  <c:v>600.83194614835804</c:v>
                </c:pt>
                <c:pt idx="259343">
                  <c:v>600.83426290363195</c:v>
                </c:pt>
                <c:pt idx="259344">
                  <c:v>600.83657965890495</c:v>
                </c:pt>
                <c:pt idx="259345">
                  <c:v>600.83889641417898</c:v>
                </c:pt>
                <c:pt idx="259346">
                  <c:v>600.841213169453</c:v>
                </c:pt>
                <c:pt idx="259347">
                  <c:v>600.843529924726</c:v>
                </c:pt>
                <c:pt idx="259348">
                  <c:v>600.84584668000002</c:v>
                </c:pt>
                <c:pt idx="259349">
                  <c:v>600.84816343527302</c:v>
                </c:pt>
                <c:pt idx="259350">
                  <c:v>600.85048019054705</c:v>
                </c:pt>
                <c:pt idx="259351">
                  <c:v>600.85279694582005</c:v>
                </c:pt>
                <c:pt idx="259352">
                  <c:v>600.85511370109396</c:v>
                </c:pt>
                <c:pt idx="259353">
                  <c:v>600.85743045636798</c:v>
                </c:pt>
                <c:pt idx="259354">
                  <c:v>600.85974721164098</c:v>
                </c:pt>
                <c:pt idx="259355">
                  <c:v>600.862063966915</c:v>
                </c:pt>
                <c:pt idx="259356">
                  <c:v>600.864380722188</c:v>
                </c:pt>
                <c:pt idx="259357">
                  <c:v>600.86669747746203</c:v>
                </c:pt>
                <c:pt idx="259358">
                  <c:v>600.86901423273503</c:v>
                </c:pt>
                <c:pt idx="259359">
                  <c:v>600.87133098800905</c:v>
                </c:pt>
                <c:pt idx="259360">
                  <c:v>600.87364774328296</c:v>
                </c:pt>
                <c:pt idx="259361">
                  <c:v>600.87596449855596</c:v>
                </c:pt>
                <c:pt idx="259362">
                  <c:v>600.87828125382998</c:v>
                </c:pt>
                <c:pt idx="259363">
                  <c:v>600.88059800910298</c:v>
                </c:pt>
                <c:pt idx="259364">
                  <c:v>600.88291476437701</c:v>
                </c:pt>
                <c:pt idx="259365">
                  <c:v>600.88523151965001</c:v>
                </c:pt>
                <c:pt idx="259366">
                  <c:v>600.88754827492403</c:v>
                </c:pt>
                <c:pt idx="259367">
                  <c:v>600.88986503019805</c:v>
                </c:pt>
                <c:pt idx="259368">
                  <c:v>600.89218178547105</c:v>
                </c:pt>
                <c:pt idx="259369">
                  <c:v>600.89449854074496</c:v>
                </c:pt>
                <c:pt idx="259370">
                  <c:v>600.89681529601796</c:v>
                </c:pt>
                <c:pt idx="259371">
                  <c:v>600.89913205129199</c:v>
                </c:pt>
                <c:pt idx="259372">
                  <c:v>600.90144880656499</c:v>
                </c:pt>
                <c:pt idx="259373">
                  <c:v>600.90376556183901</c:v>
                </c:pt>
                <c:pt idx="259374">
                  <c:v>600.90608231711303</c:v>
                </c:pt>
                <c:pt idx="259375">
                  <c:v>600.90839907238603</c:v>
                </c:pt>
                <c:pt idx="259376">
                  <c:v>600.91071582766006</c:v>
                </c:pt>
                <c:pt idx="259377">
                  <c:v>600.91303258293306</c:v>
                </c:pt>
                <c:pt idx="259378">
                  <c:v>600.91534933820697</c:v>
                </c:pt>
                <c:pt idx="259379">
                  <c:v>600.91766609347997</c:v>
                </c:pt>
                <c:pt idx="259380">
                  <c:v>600.91998284875399</c:v>
                </c:pt>
                <c:pt idx="259381">
                  <c:v>600.92229960402699</c:v>
                </c:pt>
                <c:pt idx="259382">
                  <c:v>600.92461635930101</c:v>
                </c:pt>
                <c:pt idx="259383">
                  <c:v>600.92693311457504</c:v>
                </c:pt>
                <c:pt idx="259384">
                  <c:v>600.92924986984804</c:v>
                </c:pt>
                <c:pt idx="259385">
                  <c:v>600.93156662512195</c:v>
                </c:pt>
                <c:pt idx="259386">
                  <c:v>600.93388338039495</c:v>
                </c:pt>
                <c:pt idx="259387">
                  <c:v>600.93620013566897</c:v>
                </c:pt>
                <c:pt idx="259388">
                  <c:v>600.93851689094197</c:v>
                </c:pt>
                <c:pt idx="259389">
                  <c:v>600.94083364621599</c:v>
                </c:pt>
                <c:pt idx="259390">
                  <c:v>600.94315040149002</c:v>
                </c:pt>
                <c:pt idx="259391">
                  <c:v>600.94546715676302</c:v>
                </c:pt>
                <c:pt idx="259392">
                  <c:v>600.94778391203704</c:v>
                </c:pt>
                <c:pt idx="259393">
                  <c:v>600.95010066731004</c:v>
                </c:pt>
                <c:pt idx="259394">
                  <c:v>600.95241742258395</c:v>
                </c:pt>
                <c:pt idx="259395">
                  <c:v>600.95473417785695</c:v>
                </c:pt>
                <c:pt idx="259396">
                  <c:v>600.95705093313097</c:v>
                </c:pt>
                <c:pt idx="259397">
                  <c:v>600.959367688405</c:v>
                </c:pt>
                <c:pt idx="259398">
                  <c:v>600.961684443678</c:v>
                </c:pt>
                <c:pt idx="259399">
                  <c:v>600.96400119895202</c:v>
                </c:pt>
                <c:pt idx="259400">
                  <c:v>600.96631795422502</c:v>
                </c:pt>
                <c:pt idx="259401">
                  <c:v>600.96863470949904</c:v>
                </c:pt>
                <c:pt idx="259402">
                  <c:v>600.97095146477204</c:v>
                </c:pt>
                <c:pt idx="259403">
                  <c:v>600.97326822004595</c:v>
                </c:pt>
                <c:pt idx="259404">
                  <c:v>600.97558497531998</c:v>
                </c:pt>
                <c:pt idx="259405">
                  <c:v>600.97790173059298</c:v>
                </c:pt>
                <c:pt idx="259406">
                  <c:v>600.980218485867</c:v>
                </c:pt>
                <c:pt idx="259407">
                  <c:v>600.98253524114</c:v>
                </c:pt>
                <c:pt idx="259408">
                  <c:v>600.98485199641402</c:v>
                </c:pt>
                <c:pt idx="259409">
                  <c:v>600.98716875168702</c:v>
                </c:pt>
                <c:pt idx="259410">
                  <c:v>600.98948550696105</c:v>
                </c:pt>
                <c:pt idx="259411">
                  <c:v>600.99180226223496</c:v>
                </c:pt>
                <c:pt idx="259412">
                  <c:v>600.99411901750796</c:v>
                </c:pt>
                <c:pt idx="259413">
                  <c:v>600.99643577278198</c:v>
                </c:pt>
                <c:pt idx="259414">
                  <c:v>600.99875252805498</c:v>
                </c:pt>
                <c:pt idx="259415">
                  <c:v>601.001069283329</c:v>
                </c:pt>
                <c:pt idx="259416">
                  <c:v>601.003386038602</c:v>
                </c:pt>
                <c:pt idx="259417">
                  <c:v>601.00570279387603</c:v>
                </c:pt>
                <c:pt idx="259418">
                  <c:v>601.00801954915005</c:v>
                </c:pt>
                <c:pt idx="259419">
                  <c:v>601.01033630442305</c:v>
                </c:pt>
                <c:pt idx="259420">
                  <c:v>601.01265305969696</c:v>
                </c:pt>
                <c:pt idx="259421">
                  <c:v>601.01496981496996</c:v>
                </c:pt>
                <c:pt idx="259422">
                  <c:v>601.01728657024398</c:v>
                </c:pt>
                <c:pt idx="259423">
                  <c:v>601.01960332551698</c:v>
                </c:pt>
                <c:pt idx="259424">
                  <c:v>601.02192008079101</c:v>
                </c:pt>
                <c:pt idx="259425">
                  <c:v>601.02423683606503</c:v>
                </c:pt>
                <c:pt idx="259426">
                  <c:v>601.02655359133803</c:v>
                </c:pt>
                <c:pt idx="259427">
                  <c:v>601.02887034661205</c:v>
                </c:pt>
                <c:pt idx="259428">
                  <c:v>601.03118710188505</c:v>
                </c:pt>
                <c:pt idx="259429">
                  <c:v>601.03350385715896</c:v>
                </c:pt>
                <c:pt idx="259430">
                  <c:v>601.03582061243196</c:v>
                </c:pt>
                <c:pt idx="259431">
                  <c:v>601.03813736770599</c:v>
                </c:pt>
                <c:pt idx="259432">
                  <c:v>601.04045412297899</c:v>
                </c:pt>
                <c:pt idx="259433">
                  <c:v>601.04277087825301</c:v>
                </c:pt>
                <c:pt idx="259434">
                  <c:v>601.04508763352703</c:v>
                </c:pt>
                <c:pt idx="259435">
                  <c:v>601.04740438880003</c:v>
                </c:pt>
                <c:pt idx="259436">
                  <c:v>601.04972114407406</c:v>
                </c:pt>
                <c:pt idx="259437">
                  <c:v>601.05203789934706</c:v>
                </c:pt>
                <c:pt idx="259438">
                  <c:v>601.05435465462097</c:v>
                </c:pt>
                <c:pt idx="259439">
                  <c:v>601.05667140989397</c:v>
                </c:pt>
                <c:pt idx="259440">
                  <c:v>601.05898816516799</c:v>
                </c:pt>
                <c:pt idx="259441">
                  <c:v>601.06130492044201</c:v>
                </c:pt>
                <c:pt idx="259442">
                  <c:v>601.06362167571501</c:v>
                </c:pt>
                <c:pt idx="259443">
                  <c:v>601.06593843098904</c:v>
                </c:pt>
                <c:pt idx="259444">
                  <c:v>601.06825518626204</c:v>
                </c:pt>
                <c:pt idx="259445">
                  <c:v>601.07057194153595</c:v>
                </c:pt>
                <c:pt idx="259446">
                  <c:v>601.07288869680895</c:v>
                </c:pt>
                <c:pt idx="259447">
                  <c:v>601.07520545208297</c:v>
                </c:pt>
                <c:pt idx="259448">
                  <c:v>601.07752220735699</c:v>
                </c:pt>
                <c:pt idx="259449">
                  <c:v>601.07983896262999</c:v>
                </c:pt>
                <c:pt idx="259450">
                  <c:v>601.08215571790402</c:v>
                </c:pt>
                <c:pt idx="259451">
                  <c:v>601.08447247317702</c:v>
                </c:pt>
                <c:pt idx="259452">
                  <c:v>601.08678922845104</c:v>
                </c:pt>
                <c:pt idx="259453">
                  <c:v>601.08910598372404</c:v>
                </c:pt>
                <c:pt idx="259454">
                  <c:v>601.09142273899795</c:v>
                </c:pt>
                <c:pt idx="259455">
                  <c:v>601.09373949427197</c:v>
                </c:pt>
                <c:pt idx="259456">
                  <c:v>601.09605624954497</c:v>
                </c:pt>
                <c:pt idx="259457">
                  <c:v>601.098373004819</c:v>
                </c:pt>
                <c:pt idx="259458">
                  <c:v>601.100689760092</c:v>
                </c:pt>
                <c:pt idx="259459">
                  <c:v>601.10300651536602</c:v>
                </c:pt>
                <c:pt idx="259460">
                  <c:v>601.10532327063902</c:v>
                </c:pt>
                <c:pt idx="259461">
                  <c:v>601.10764002591304</c:v>
                </c:pt>
                <c:pt idx="259462">
                  <c:v>601.10995678118695</c:v>
                </c:pt>
                <c:pt idx="259463">
                  <c:v>601.11227353645995</c:v>
                </c:pt>
                <c:pt idx="259464">
                  <c:v>601.11459029173398</c:v>
                </c:pt>
                <c:pt idx="259465">
                  <c:v>601.11690704700698</c:v>
                </c:pt>
                <c:pt idx="259466">
                  <c:v>601.119223802281</c:v>
                </c:pt>
                <c:pt idx="259467">
                  <c:v>601.121540557554</c:v>
                </c:pt>
                <c:pt idx="259468">
                  <c:v>601.12385731282802</c:v>
                </c:pt>
                <c:pt idx="259469">
                  <c:v>601.12617406810205</c:v>
                </c:pt>
                <c:pt idx="259470">
                  <c:v>601.12849082337505</c:v>
                </c:pt>
                <c:pt idx="259471">
                  <c:v>601.13080757864896</c:v>
                </c:pt>
                <c:pt idx="259472">
                  <c:v>601.13312433392196</c:v>
                </c:pt>
                <c:pt idx="259473">
                  <c:v>601.13544108919598</c:v>
                </c:pt>
                <c:pt idx="259474">
                  <c:v>601.13775784446898</c:v>
                </c:pt>
                <c:pt idx="259475">
                  <c:v>601.140074599743</c:v>
                </c:pt>
                <c:pt idx="259476">
                  <c:v>601.14239135501703</c:v>
                </c:pt>
                <c:pt idx="259477">
                  <c:v>601.14470811029003</c:v>
                </c:pt>
                <c:pt idx="259478">
                  <c:v>601.14702486556405</c:v>
                </c:pt>
                <c:pt idx="259479">
                  <c:v>601.14934162083705</c:v>
                </c:pt>
                <c:pt idx="259480">
                  <c:v>601.15165837611096</c:v>
                </c:pt>
                <c:pt idx="259481">
                  <c:v>601.15397513138396</c:v>
                </c:pt>
                <c:pt idx="259482">
                  <c:v>601.15629188665798</c:v>
                </c:pt>
                <c:pt idx="259483">
                  <c:v>601.15860864193098</c:v>
                </c:pt>
                <c:pt idx="259484">
                  <c:v>601.16092539720501</c:v>
                </c:pt>
                <c:pt idx="259485">
                  <c:v>601.16324215247903</c:v>
                </c:pt>
                <c:pt idx="259486">
                  <c:v>601.16555890775203</c:v>
                </c:pt>
                <c:pt idx="259487">
                  <c:v>601.16787566302605</c:v>
                </c:pt>
                <c:pt idx="259488">
                  <c:v>601.17019241829905</c:v>
                </c:pt>
                <c:pt idx="259489">
                  <c:v>601.17250917357296</c:v>
                </c:pt>
                <c:pt idx="259490">
                  <c:v>601.17482592884596</c:v>
                </c:pt>
                <c:pt idx="259491">
                  <c:v>601.17714268411999</c:v>
                </c:pt>
                <c:pt idx="259492">
                  <c:v>601.17945943939401</c:v>
                </c:pt>
                <c:pt idx="259493">
                  <c:v>601.18177619466701</c:v>
                </c:pt>
                <c:pt idx="259494">
                  <c:v>601.18409294994103</c:v>
                </c:pt>
                <c:pt idx="259495">
                  <c:v>601.18640970521403</c:v>
                </c:pt>
                <c:pt idx="259496">
                  <c:v>601.18872646048806</c:v>
                </c:pt>
                <c:pt idx="259497">
                  <c:v>601.19104321576106</c:v>
                </c:pt>
                <c:pt idx="259498">
                  <c:v>601.19335997103497</c:v>
                </c:pt>
                <c:pt idx="259499">
                  <c:v>601.19567672630899</c:v>
                </c:pt>
                <c:pt idx="259500">
                  <c:v>601.19799348158199</c:v>
                </c:pt>
                <c:pt idx="259501">
                  <c:v>601.20031023685601</c:v>
                </c:pt>
                <c:pt idx="259502">
                  <c:v>601.20262699212901</c:v>
                </c:pt>
                <c:pt idx="259503">
                  <c:v>601.20494374740304</c:v>
                </c:pt>
                <c:pt idx="259504">
                  <c:v>601.20726050267604</c:v>
                </c:pt>
                <c:pt idx="259505">
                  <c:v>601.20957725794995</c:v>
                </c:pt>
                <c:pt idx="259506">
                  <c:v>601.21189401322397</c:v>
                </c:pt>
                <c:pt idx="259507">
                  <c:v>601.21421076849697</c:v>
                </c:pt>
                <c:pt idx="259508">
                  <c:v>601.21652752377099</c:v>
                </c:pt>
                <c:pt idx="259509">
                  <c:v>601.21884427904399</c:v>
                </c:pt>
                <c:pt idx="259510">
                  <c:v>601.22116103431802</c:v>
                </c:pt>
                <c:pt idx="259511">
                  <c:v>601.22347778959102</c:v>
                </c:pt>
                <c:pt idx="259512">
                  <c:v>601.22579454486504</c:v>
                </c:pt>
                <c:pt idx="259513">
                  <c:v>601.22811130013895</c:v>
                </c:pt>
                <c:pt idx="259514">
                  <c:v>601.23042805541195</c:v>
                </c:pt>
                <c:pt idx="259515">
                  <c:v>601.23274481068597</c:v>
                </c:pt>
                <c:pt idx="259516">
                  <c:v>601.23506156595897</c:v>
                </c:pt>
                <c:pt idx="259517">
                  <c:v>601.237378321233</c:v>
                </c:pt>
                <c:pt idx="259518">
                  <c:v>601.239695076506</c:v>
                </c:pt>
                <c:pt idx="259519">
                  <c:v>601.24201183178002</c:v>
                </c:pt>
                <c:pt idx="259520">
                  <c:v>601.24432858705404</c:v>
                </c:pt>
                <c:pt idx="259521">
                  <c:v>601.24664534232704</c:v>
                </c:pt>
                <c:pt idx="259522">
                  <c:v>601.24896209760095</c:v>
                </c:pt>
                <c:pt idx="259523">
                  <c:v>601.25127885287395</c:v>
                </c:pt>
                <c:pt idx="259524">
                  <c:v>601.25359560814798</c:v>
                </c:pt>
                <c:pt idx="259525">
                  <c:v>601.25591236342098</c:v>
                </c:pt>
                <c:pt idx="259526">
                  <c:v>601.258229118695</c:v>
                </c:pt>
                <c:pt idx="259527">
                  <c:v>601.26054587396902</c:v>
                </c:pt>
                <c:pt idx="259528">
                  <c:v>601.26286262924202</c:v>
                </c:pt>
                <c:pt idx="259529">
                  <c:v>601.26517938451605</c:v>
                </c:pt>
                <c:pt idx="259530">
                  <c:v>601.26749613978905</c:v>
                </c:pt>
                <c:pt idx="259531">
                  <c:v>601.26981289506296</c:v>
                </c:pt>
                <c:pt idx="259532">
                  <c:v>601.27212965033596</c:v>
                </c:pt>
                <c:pt idx="259533">
                  <c:v>601.27444640560998</c:v>
                </c:pt>
                <c:pt idx="259534">
                  <c:v>601.27676316088298</c:v>
                </c:pt>
                <c:pt idx="259535">
                  <c:v>601.279079916157</c:v>
                </c:pt>
                <c:pt idx="259536">
                  <c:v>601.28139667143103</c:v>
                </c:pt>
                <c:pt idx="259537">
                  <c:v>601.28371342670403</c:v>
                </c:pt>
                <c:pt idx="259538">
                  <c:v>601.28603018197805</c:v>
                </c:pt>
                <c:pt idx="259539">
                  <c:v>601.28834693725105</c:v>
                </c:pt>
                <c:pt idx="259540">
                  <c:v>601.29066369252496</c:v>
                </c:pt>
                <c:pt idx="259541">
                  <c:v>601.29298044779796</c:v>
                </c:pt>
                <c:pt idx="259542">
                  <c:v>601.29529720307198</c:v>
                </c:pt>
                <c:pt idx="259543">
                  <c:v>601.29761395834601</c:v>
                </c:pt>
                <c:pt idx="259544">
                  <c:v>601.29993071361901</c:v>
                </c:pt>
                <c:pt idx="259545">
                  <c:v>601.30224746889303</c:v>
                </c:pt>
                <c:pt idx="259546">
                  <c:v>601.30456422416603</c:v>
                </c:pt>
                <c:pt idx="259547">
                  <c:v>601.30688097944005</c:v>
                </c:pt>
                <c:pt idx="259548">
                  <c:v>601.30919773471305</c:v>
                </c:pt>
                <c:pt idx="259549">
                  <c:v>601.31151448998696</c:v>
                </c:pt>
                <c:pt idx="259550">
                  <c:v>601.31383124526099</c:v>
                </c:pt>
                <c:pt idx="259551">
                  <c:v>601.31614800053399</c:v>
                </c:pt>
                <c:pt idx="259552">
                  <c:v>601.31846475580801</c:v>
                </c:pt>
                <c:pt idx="259553">
                  <c:v>601.32078151108101</c:v>
                </c:pt>
                <c:pt idx="259554">
                  <c:v>601.32309826635503</c:v>
                </c:pt>
                <c:pt idx="259555">
                  <c:v>601.32541502162803</c:v>
                </c:pt>
                <c:pt idx="259556">
                  <c:v>601.32773177690206</c:v>
                </c:pt>
                <c:pt idx="259557">
                  <c:v>601.33004853217597</c:v>
                </c:pt>
                <c:pt idx="259558">
                  <c:v>601.33236528744897</c:v>
                </c:pt>
                <c:pt idx="259559">
                  <c:v>601.33468204272299</c:v>
                </c:pt>
                <c:pt idx="259560">
                  <c:v>601.33699879799599</c:v>
                </c:pt>
                <c:pt idx="259561">
                  <c:v>601.33931555327001</c:v>
                </c:pt>
                <c:pt idx="259562">
                  <c:v>601.34163230854301</c:v>
                </c:pt>
                <c:pt idx="259563">
                  <c:v>601.34394906381704</c:v>
                </c:pt>
                <c:pt idx="259564">
                  <c:v>601.34626581909095</c:v>
                </c:pt>
                <c:pt idx="259565">
                  <c:v>601.34858257436395</c:v>
                </c:pt>
                <c:pt idx="259566">
                  <c:v>601.35089932963797</c:v>
                </c:pt>
                <c:pt idx="259567">
                  <c:v>601.35321608491097</c:v>
                </c:pt>
                <c:pt idx="259568">
                  <c:v>601.35553284018499</c:v>
                </c:pt>
                <c:pt idx="259569">
                  <c:v>601.35784959545799</c:v>
                </c:pt>
                <c:pt idx="259570">
                  <c:v>601.36016635073202</c:v>
                </c:pt>
                <c:pt idx="259571">
                  <c:v>601.36248310600604</c:v>
                </c:pt>
                <c:pt idx="259572">
                  <c:v>601.36479986127904</c:v>
                </c:pt>
                <c:pt idx="259573">
                  <c:v>601.36711661655295</c:v>
                </c:pt>
                <c:pt idx="259574">
                  <c:v>601.36943337182595</c:v>
                </c:pt>
                <c:pt idx="259575">
                  <c:v>601.37175012709997</c:v>
                </c:pt>
                <c:pt idx="259576">
                  <c:v>601.37406688237297</c:v>
                </c:pt>
                <c:pt idx="259577">
                  <c:v>601.376383637647</c:v>
                </c:pt>
                <c:pt idx="259578">
                  <c:v>601.37870039292102</c:v>
                </c:pt>
                <c:pt idx="259579">
                  <c:v>601.38101714819402</c:v>
                </c:pt>
                <c:pt idx="259580">
                  <c:v>601.38333390346804</c:v>
                </c:pt>
                <c:pt idx="259581">
                  <c:v>601.38565065874104</c:v>
                </c:pt>
                <c:pt idx="259582">
                  <c:v>601.38796741401495</c:v>
                </c:pt>
                <c:pt idx="259583">
                  <c:v>601.39028416928795</c:v>
                </c:pt>
                <c:pt idx="259584">
                  <c:v>601.39260092456198</c:v>
                </c:pt>
                <c:pt idx="259585">
                  <c:v>601.39491767983498</c:v>
                </c:pt>
                <c:pt idx="259586">
                  <c:v>601.397234435109</c:v>
                </c:pt>
                <c:pt idx="259587">
                  <c:v>601.39955119038302</c:v>
                </c:pt>
                <c:pt idx="259588">
                  <c:v>601.40186794565602</c:v>
                </c:pt>
                <c:pt idx="259589">
                  <c:v>601.40418470093005</c:v>
                </c:pt>
                <c:pt idx="259590">
                  <c:v>601.40650145620305</c:v>
                </c:pt>
                <c:pt idx="259591">
                  <c:v>601.40881821147696</c:v>
                </c:pt>
                <c:pt idx="259592">
                  <c:v>601.41113496674996</c:v>
                </c:pt>
                <c:pt idx="259593">
                  <c:v>601.41345172202398</c:v>
                </c:pt>
                <c:pt idx="259594">
                  <c:v>601.415768477298</c:v>
                </c:pt>
                <c:pt idx="259595">
                  <c:v>601.418085232571</c:v>
                </c:pt>
                <c:pt idx="259596">
                  <c:v>601.42040198784503</c:v>
                </c:pt>
                <c:pt idx="259597">
                  <c:v>601.42271874311803</c:v>
                </c:pt>
                <c:pt idx="259598">
                  <c:v>601.42503549839205</c:v>
                </c:pt>
                <c:pt idx="259599">
                  <c:v>601.42735225366505</c:v>
                </c:pt>
                <c:pt idx="259600">
                  <c:v>601.42966900893896</c:v>
                </c:pt>
                <c:pt idx="259601">
                  <c:v>601.43198576421298</c:v>
                </c:pt>
                <c:pt idx="259602">
                  <c:v>601.43430251948598</c:v>
                </c:pt>
                <c:pt idx="259603">
                  <c:v>601.43661927476001</c:v>
                </c:pt>
                <c:pt idx="259604">
                  <c:v>601.43893603003301</c:v>
                </c:pt>
                <c:pt idx="259605">
                  <c:v>601.44125278530703</c:v>
                </c:pt>
                <c:pt idx="259606">
                  <c:v>601.44356954058003</c:v>
                </c:pt>
                <c:pt idx="259607">
                  <c:v>601.44588629585405</c:v>
                </c:pt>
                <c:pt idx="259608">
                  <c:v>601.44820305112796</c:v>
                </c:pt>
                <c:pt idx="259609">
                  <c:v>601.45051980640096</c:v>
                </c:pt>
                <c:pt idx="259610">
                  <c:v>601.45283656167499</c:v>
                </c:pt>
                <c:pt idx="259611">
                  <c:v>601.45515331694799</c:v>
                </c:pt>
                <c:pt idx="259612">
                  <c:v>601.45747007222201</c:v>
                </c:pt>
                <c:pt idx="259613">
                  <c:v>601.45978682749501</c:v>
                </c:pt>
                <c:pt idx="259614">
                  <c:v>601.46210358276903</c:v>
                </c:pt>
                <c:pt idx="259615">
                  <c:v>601.46442033804306</c:v>
                </c:pt>
                <c:pt idx="259616">
                  <c:v>601.46673709331606</c:v>
                </c:pt>
                <c:pt idx="259617">
                  <c:v>601.46905384858997</c:v>
                </c:pt>
                <c:pt idx="259618">
                  <c:v>601.47137060386297</c:v>
                </c:pt>
                <c:pt idx="259619">
                  <c:v>601.47368735913699</c:v>
                </c:pt>
                <c:pt idx="259620">
                  <c:v>601.47600411440999</c:v>
                </c:pt>
                <c:pt idx="259621">
                  <c:v>601.47832086968401</c:v>
                </c:pt>
                <c:pt idx="259622">
                  <c:v>601.48063762495804</c:v>
                </c:pt>
                <c:pt idx="259623">
                  <c:v>601.48295438023104</c:v>
                </c:pt>
                <c:pt idx="259624">
                  <c:v>601.48527113550495</c:v>
                </c:pt>
                <c:pt idx="259625">
                  <c:v>601.48758789077795</c:v>
                </c:pt>
                <c:pt idx="259626">
                  <c:v>601.48990464605197</c:v>
                </c:pt>
                <c:pt idx="259627">
                  <c:v>601.49222140132497</c:v>
                </c:pt>
                <c:pt idx="259628">
                  <c:v>601.49453815659899</c:v>
                </c:pt>
                <c:pt idx="259629">
                  <c:v>601.49685491187199</c:v>
                </c:pt>
                <c:pt idx="259630">
                  <c:v>601.49917166714602</c:v>
                </c:pt>
                <c:pt idx="259631">
                  <c:v>601.50148842242004</c:v>
                </c:pt>
                <c:pt idx="259632">
                  <c:v>601.50380517769304</c:v>
                </c:pt>
                <c:pt idx="259633">
                  <c:v>601.50612193296695</c:v>
                </c:pt>
                <c:pt idx="259634">
                  <c:v>601.50843868823995</c:v>
                </c:pt>
                <c:pt idx="259635">
                  <c:v>601.51075544351397</c:v>
                </c:pt>
                <c:pt idx="259636">
                  <c:v>601.51307219878697</c:v>
                </c:pt>
                <c:pt idx="259637">
                  <c:v>601.515388954061</c:v>
                </c:pt>
                <c:pt idx="259638">
                  <c:v>601.51770570933502</c:v>
                </c:pt>
                <c:pt idx="259639">
                  <c:v>601.52002246460802</c:v>
                </c:pt>
                <c:pt idx="259640">
                  <c:v>601.52233921988204</c:v>
                </c:pt>
                <c:pt idx="259641">
                  <c:v>601.52465597515504</c:v>
                </c:pt>
                <c:pt idx="259642">
                  <c:v>601.52697273042895</c:v>
                </c:pt>
                <c:pt idx="259643">
                  <c:v>601.52928948570195</c:v>
                </c:pt>
                <c:pt idx="259644">
                  <c:v>601.53160624097598</c:v>
                </c:pt>
                <c:pt idx="259645">
                  <c:v>601.53392299625</c:v>
                </c:pt>
                <c:pt idx="259646">
                  <c:v>601.536239751523</c:v>
                </c:pt>
                <c:pt idx="259647">
                  <c:v>601.53855650679702</c:v>
                </c:pt>
                <c:pt idx="259648">
                  <c:v>601.54087326207002</c:v>
                </c:pt>
                <c:pt idx="259649">
                  <c:v>601.54319001734405</c:v>
                </c:pt>
                <c:pt idx="259650">
                  <c:v>601.54550677261705</c:v>
                </c:pt>
                <c:pt idx="259651">
                  <c:v>601.54782352789096</c:v>
                </c:pt>
                <c:pt idx="259652">
                  <c:v>601.55014028316498</c:v>
                </c:pt>
                <c:pt idx="259653">
                  <c:v>601.55245703843798</c:v>
                </c:pt>
                <c:pt idx="259654">
                  <c:v>601.554773793712</c:v>
                </c:pt>
                <c:pt idx="259655">
                  <c:v>601.557090548985</c:v>
                </c:pt>
                <c:pt idx="259656">
                  <c:v>601.55940730425903</c:v>
                </c:pt>
                <c:pt idx="259657">
                  <c:v>601.56172405953203</c:v>
                </c:pt>
                <c:pt idx="259658">
                  <c:v>601.56404081480605</c:v>
                </c:pt>
                <c:pt idx="259659">
                  <c:v>601.56635757007996</c:v>
                </c:pt>
                <c:pt idx="259660">
                  <c:v>601.56867432535296</c:v>
                </c:pt>
                <c:pt idx="259661">
                  <c:v>601.57099108062698</c:v>
                </c:pt>
                <c:pt idx="259662">
                  <c:v>601.57330783589998</c:v>
                </c:pt>
                <c:pt idx="259663">
                  <c:v>601.57562459117401</c:v>
                </c:pt>
                <c:pt idx="259664">
                  <c:v>601.57794134644701</c:v>
                </c:pt>
                <c:pt idx="259665">
                  <c:v>601.58025810172103</c:v>
                </c:pt>
                <c:pt idx="259666">
                  <c:v>601.58257485699505</c:v>
                </c:pt>
                <c:pt idx="259667">
                  <c:v>601.58489161226805</c:v>
                </c:pt>
                <c:pt idx="259668">
                  <c:v>601.58720836754196</c:v>
                </c:pt>
                <c:pt idx="259669">
                  <c:v>601.58952512281496</c:v>
                </c:pt>
                <c:pt idx="259670">
                  <c:v>601.59184187808899</c:v>
                </c:pt>
                <c:pt idx="259671">
                  <c:v>601.59415863336199</c:v>
                </c:pt>
                <c:pt idx="259672">
                  <c:v>601.59647538863601</c:v>
                </c:pt>
                <c:pt idx="259673">
                  <c:v>601.59879214391003</c:v>
                </c:pt>
                <c:pt idx="259674">
                  <c:v>601.60110889918303</c:v>
                </c:pt>
                <c:pt idx="259675">
                  <c:v>601.60342565445706</c:v>
                </c:pt>
                <c:pt idx="259676">
                  <c:v>601.60574240973006</c:v>
                </c:pt>
                <c:pt idx="259677">
                  <c:v>601.60805916500397</c:v>
                </c:pt>
                <c:pt idx="259678">
                  <c:v>601.61037592027697</c:v>
                </c:pt>
                <c:pt idx="259679">
                  <c:v>601.61269267555099</c:v>
                </c:pt>
                <c:pt idx="259680">
                  <c:v>601.61500943082399</c:v>
                </c:pt>
                <c:pt idx="259681">
                  <c:v>601.61732618609801</c:v>
                </c:pt>
                <c:pt idx="259682">
                  <c:v>601.61964294137204</c:v>
                </c:pt>
                <c:pt idx="259683">
                  <c:v>601.62195969664504</c:v>
                </c:pt>
                <c:pt idx="259684">
                  <c:v>601.62427645191894</c:v>
                </c:pt>
                <c:pt idx="259685">
                  <c:v>601.62659320719195</c:v>
                </c:pt>
                <c:pt idx="259686">
                  <c:v>601.62890996246597</c:v>
                </c:pt>
                <c:pt idx="259687">
                  <c:v>601.63122671773897</c:v>
                </c:pt>
                <c:pt idx="259688">
                  <c:v>601.63354347301299</c:v>
                </c:pt>
                <c:pt idx="259689">
                  <c:v>601.63586022828702</c:v>
                </c:pt>
                <c:pt idx="259690">
                  <c:v>601.63817698356002</c:v>
                </c:pt>
                <c:pt idx="259691">
                  <c:v>601.64049373883404</c:v>
                </c:pt>
                <c:pt idx="259692">
                  <c:v>601.64281049410704</c:v>
                </c:pt>
                <c:pt idx="259693">
                  <c:v>601.64512724938095</c:v>
                </c:pt>
                <c:pt idx="259694">
                  <c:v>601.64744400465395</c:v>
                </c:pt>
                <c:pt idx="259695">
                  <c:v>601.64976075992797</c:v>
                </c:pt>
                <c:pt idx="259696">
                  <c:v>601.652077515202</c:v>
                </c:pt>
                <c:pt idx="259697">
                  <c:v>601.654394270475</c:v>
                </c:pt>
                <c:pt idx="259698">
                  <c:v>601.65671102574902</c:v>
                </c:pt>
                <c:pt idx="259699">
                  <c:v>601.65902778102202</c:v>
                </c:pt>
                <c:pt idx="259700">
                  <c:v>601.66134453629604</c:v>
                </c:pt>
                <c:pt idx="259701">
                  <c:v>601.66366129156904</c:v>
                </c:pt>
                <c:pt idx="259702">
                  <c:v>601.66597804684295</c:v>
                </c:pt>
                <c:pt idx="259703">
                  <c:v>601.66829480211698</c:v>
                </c:pt>
                <c:pt idx="259704">
                  <c:v>601.67061155738998</c:v>
                </c:pt>
                <c:pt idx="259705">
                  <c:v>601.672928312664</c:v>
                </c:pt>
                <c:pt idx="259706">
                  <c:v>601.675245067937</c:v>
                </c:pt>
                <c:pt idx="259707">
                  <c:v>601.67756182321102</c:v>
                </c:pt>
                <c:pt idx="259708">
                  <c:v>601.67987857848402</c:v>
                </c:pt>
                <c:pt idx="259709">
                  <c:v>601.68219533375805</c:v>
                </c:pt>
                <c:pt idx="259710">
                  <c:v>601.68451208903195</c:v>
                </c:pt>
                <c:pt idx="259711">
                  <c:v>601.68682884430496</c:v>
                </c:pt>
                <c:pt idx="259712">
                  <c:v>601.68914559957898</c:v>
                </c:pt>
                <c:pt idx="259713">
                  <c:v>601.69146235485198</c:v>
                </c:pt>
                <c:pt idx="259714">
                  <c:v>601.693779110126</c:v>
                </c:pt>
                <c:pt idx="259715">
                  <c:v>601.696095865399</c:v>
                </c:pt>
                <c:pt idx="259716">
                  <c:v>601.69841262067303</c:v>
                </c:pt>
                <c:pt idx="259717">
                  <c:v>601.70072937594705</c:v>
                </c:pt>
                <c:pt idx="259718">
                  <c:v>601.70304613122005</c:v>
                </c:pt>
                <c:pt idx="259719">
                  <c:v>601.70536288649396</c:v>
                </c:pt>
                <c:pt idx="259720">
                  <c:v>601.70767964176696</c:v>
                </c:pt>
                <c:pt idx="259721">
                  <c:v>601.70999639704098</c:v>
                </c:pt>
                <c:pt idx="259722">
                  <c:v>601.71231315231398</c:v>
                </c:pt>
                <c:pt idx="259723">
                  <c:v>601.71462990758801</c:v>
                </c:pt>
                <c:pt idx="259724">
                  <c:v>601.71694666286203</c:v>
                </c:pt>
                <c:pt idx="259725">
                  <c:v>601.71926341813503</c:v>
                </c:pt>
                <c:pt idx="259726">
                  <c:v>601.72158017340905</c:v>
                </c:pt>
                <c:pt idx="259727">
                  <c:v>601.72389692868205</c:v>
                </c:pt>
                <c:pt idx="259728">
                  <c:v>601.72621368395596</c:v>
                </c:pt>
                <c:pt idx="259729">
                  <c:v>601.72853043922896</c:v>
                </c:pt>
                <c:pt idx="259730">
                  <c:v>601.73084719450299</c:v>
                </c:pt>
                <c:pt idx="259731">
                  <c:v>601.73316394977599</c:v>
                </c:pt>
                <c:pt idx="259732">
                  <c:v>601.73548070505001</c:v>
                </c:pt>
                <c:pt idx="259733">
                  <c:v>601.73779746032403</c:v>
                </c:pt>
                <c:pt idx="259734">
                  <c:v>601.74011421559703</c:v>
                </c:pt>
                <c:pt idx="259735">
                  <c:v>601.74243097087106</c:v>
                </c:pt>
                <c:pt idx="259736">
                  <c:v>601.74474772614406</c:v>
                </c:pt>
                <c:pt idx="259737">
                  <c:v>601.74706448141796</c:v>
                </c:pt>
                <c:pt idx="259738">
                  <c:v>601.74938123669097</c:v>
                </c:pt>
                <c:pt idx="259739">
                  <c:v>601.75169799196499</c:v>
                </c:pt>
                <c:pt idx="259740">
                  <c:v>601.75401474723901</c:v>
                </c:pt>
                <c:pt idx="259741">
                  <c:v>601.75633150251201</c:v>
                </c:pt>
                <c:pt idx="259742">
                  <c:v>601.75864825778604</c:v>
                </c:pt>
                <c:pt idx="259743">
                  <c:v>601.76096501305904</c:v>
                </c:pt>
                <c:pt idx="259744">
                  <c:v>601.76328176833294</c:v>
                </c:pt>
                <c:pt idx="259745">
                  <c:v>601.76559852360595</c:v>
                </c:pt>
                <c:pt idx="259746">
                  <c:v>601.76791527887997</c:v>
                </c:pt>
                <c:pt idx="259747">
                  <c:v>601.77023203415399</c:v>
                </c:pt>
                <c:pt idx="259748">
                  <c:v>601.77254878942699</c:v>
                </c:pt>
                <c:pt idx="259749">
                  <c:v>601.77486554470102</c:v>
                </c:pt>
                <c:pt idx="259750">
                  <c:v>601.77718229997402</c:v>
                </c:pt>
                <c:pt idx="259751">
                  <c:v>601.77949905524804</c:v>
                </c:pt>
                <c:pt idx="259752">
                  <c:v>601.78181581052104</c:v>
                </c:pt>
                <c:pt idx="259753">
                  <c:v>601.78413256579495</c:v>
                </c:pt>
                <c:pt idx="259754">
                  <c:v>601.78644932106897</c:v>
                </c:pt>
                <c:pt idx="259755">
                  <c:v>601.78876607634197</c:v>
                </c:pt>
                <c:pt idx="259756">
                  <c:v>601.791082831616</c:v>
                </c:pt>
                <c:pt idx="259757">
                  <c:v>601.793399586889</c:v>
                </c:pt>
                <c:pt idx="259758">
                  <c:v>601.79571634216302</c:v>
                </c:pt>
                <c:pt idx="259759">
                  <c:v>601.79803309743602</c:v>
                </c:pt>
                <c:pt idx="259760">
                  <c:v>601.80034985271004</c:v>
                </c:pt>
                <c:pt idx="259761">
                  <c:v>601.80266660798395</c:v>
                </c:pt>
                <c:pt idx="259762">
                  <c:v>601.80498336325695</c:v>
                </c:pt>
                <c:pt idx="259763">
                  <c:v>601.80730011853097</c:v>
                </c:pt>
                <c:pt idx="259764">
                  <c:v>601.80961687380398</c:v>
                </c:pt>
                <c:pt idx="259765">
                  <c:v>601.811933629078</c:v>
                </c:pt>
                <c:pt idx="259766">
                  <c:v>601.814250384351</c:v>
                </c:pt>
                <c:pt idx="259767">
                  <c:v>601.81656713962502</c:v>
                </c:pt>
                <c:pt idx="259768">
                  <c:v>601.81888389489905</c:v>
                </c:pt>
                <c:pt idx="259769">
                  <c:v>601.82120065017205</c:v>
                </c:pt>
                <c:pt idx="259770">
                  <c:v>601.82351740544595</c:v>
                </c:pt>
                <c:pt idx="259771">
                  <c:v>601.82583416071895</c:v>
                </c:pt>
                <c:pt idx="259772">
                  <c:v>601.82815091599298</c:v>
                </c:pt>
                <c:pt idx="259773">
                  <c:v>601.83046767126598</c:v>
                </c:pt>
                <c:pt idx="259774">
                  <c:v>601.83278442654</c:v>
                </c:pt>
                <c:pt idx="259775">
                  <c:v>601.83510118181403</c:v>
                </c:pt>
                <c:pt idx="259776">
                  <c:v>601.83741793708703</c:v>
                </c:pt>
                <c:pt idx="259777">
                  <c:v>601.83973469236105</c:v>
                </c:pt>
                <c:pt idx="259778">
                  <c:v>601.84205144763405</c:v>
                </c:pt>
                <c:pt idx="259779">
                  <c:v>601.84436820290796</c:v>
                </c:pt>
                <c:pt idx="259780">
                  <c:v>601.84668495818096</c:v>
                </c:pt>
                <c:pt idx="259781">
                  <c:v>601.84900171345498</c:v>
                </c:pt>
                <c:pt idx="259782">
                  <c:v>601.85131846872798</c:v>
                </c:pt>
                <c:pt idx="259783">
                  <c:v>601.85363522400201</c:v>
                </c:pt>
                <c:pt idx="259784">
                  <c:v>601.85595197927603</c:v>
                </c:pt>
                <c:pt idx="259785">
                  <c:v>601.85826873454903</c:v>
                </c:pt>
                <c:pt idx="259786">
                  <c:v>601.86058548982305</c:v>
                </c:pt>
                <c:pt idx="259787">
                  <c:v>601.86290224509605</c:v>
                </c:pt>
                <c:pt idx="259788">
                  <c:v>601.86521900036996</c:v>
                </c:pt>
                <c:pt idx="259789">
                  <c:v>601.86753575564296</c:v>
                </c:pt>
                <c:pt idx="259790">
                  <c:v>601.86985251091699</c:v>
                </c:pt>
                <c:pt idx="259791">
                  <c:v>601.87216926619101</c:v>
                </c:pt>
                <c:pt idx="259792">
                  <c:v>601.87448602146401</c:v>
                </c:pt>
                <c:pt idx="259793">
                  <c:v>601.87680277673803</c:v>
                </c:pt>
                <c:pt idx="259794">
                  <c:v>601.87911953201103</c:v>
                </c:pt>
                <c:pt idx="259795">
                  <c:v>601.88143628728506</c:v>
                </c:pt>
                <c:pt idx="259796">
                  <c:v>601.88375304255806</c:v>
                </c:pt>
                <c:pt idx="259797">
                  <c:v>601.88606979783196</c:v>
                </c:pt>
                <c:pt idx="259798">
                  <c:v>601.88838655310599</c:v>
                </c:pt>
                <c:pt idx="259799">
                  <c:v>601.89070330837899</c:v>
                </c:pt>
                <c:pt idx="259800">
                  <c:v>601.89302006365301</c:v>
                </c:pt>
                <c:pt idx="259801">
                  <c:v>601.89533681892601</c:v>
                </c:pt>
                <c:pt idx="259802">
                  <c:v>601.89765357420004</c:v>
                </c:pt>
                <c:pt idx="259803">
                  <c:v>601.89997032947304</c:v>
                </c:pt>
                <c:pt idx="259804">
                  <c:v>601.90228708474694</c:v>
                </c:pt>
                <c:pt idx="259805">
                  <c:v>601.90460384002097</c:v>
                </c:pt>
                <c:pt idx="259806">
                  <c:v>601.90692059529397</c:v>
                </c:pt>
                <c:pt idx="259807">
                  <c:v>601.90923735056799</c:v>
                </c:pt>
                <c:pt idx="259808">
                  <c:v>601.91155410584099</c:v>
                </c:pt>
                <c:pt idx="259809">
                  <c:v>601.91387086111502</c:v>
                </c:pt>
                <c:pt idx="259810">
                  <c:v>601.91618761638802</c:v>
                </c:pt>
                <c:pt idx="259811">
                  <c:v>601.91850437166204</c:v>
                </c:pt>
                <c:pt idx="259812">
                  <c:v>601.92082112693595</c:v>
                </c:pt>
                <c:pt idx="259813">
                  <c:v>601.92313788220895</c:v>
                </c:pt>
                <c:pt idx="259814">
                  <c:v>601.92545463748297</c:v>
                </c:pt>
                <c:pt idx="259815">
                  <c:v>601.92777139275597</c:v>
                </c:pt>
                <c:pt idx="259816">
                  <c:v>601.93008814802999</c:v>
                </c:pt>
                <c:pt idx="259817">
                  <c:v>601.932404903303</c:v>
                </c:pt>
                <c:pt idx="259818">
                  <c:v>601.93472165857702</c:v>
                </c:pt>
                <c:pt idx="259819">
                  <c:v>601.93703841385104</c:v>
                </c:pt>
                <c:pt idx="259820">
                  <c:v>601.93935516912404</c:v>
                </c:pt>
                <c:pt idx="259821">
                  <c:v>601.94167192439795</c:v>
                </c:pt>
                <c:pt idx="259822">
                  <c:v>601.94398867967095</c:v>
                </c:pt>
                <c:pt idx="259823">
                  <c:v>601.94630543494497</c:v>
                </c:pt>
                <c:pt idx="259824">
                  <c:v>601.94862219021798</c:v>
                </c:pt>
                <c:pt idx="259825">
                  <c:v>601.950938945492</c:v>
                </c:pt>
                <c:pt idx="259826">
                  <c:v>601.95325570076602</c:v>
                </c:pt>
                <c:pt idx="259827">
                  <c:v>601.95557245603902</c:v>
                </c:pt>
                <c:pt idx="259828">
                  <c:v>601.95788921131305</c:v>
                </c:pt>
                <c:pt idx="259829">
                  <c:v>601.96020596658605</c:v>
                </c:pt>
                <c:pt idx="259830">
                  <c:v>601.96252272185995</c:v>
                </c:pt>
                <c:pt idx="259831">
                  <c:v>601.96483947713295</c:v>
                </c:pt>
                <c:pt idx="259832">
                  <c:v>601.96715623240698</c:v>
                </c:pt>
                <c:pt idx="259833">
                  <c:v>601.96947298767998</c:v>
                </c:pt>
                <c:pt idx="259834">
                  <c:v>601.971789742954</c:v>
                </c:pt>
                <c:pt idx="259835">
                  <c:v>601.97410649822802</c:v>
                </c:pt>
                <c:pt idx="259836">
                  <c:v>601.97642325350103</c:v>
                </c:pt>
                <c:pt idx="259837">
                  <c:v>601.97874000877505</c:v>
                </c:pt>
                <c:pt idx="259838">
                  <c:v>601.98105676404805</c:v>
                </c:pt>
                <c:pt idx="259839">
                  <c:v>601.98337351932196</c:v>
                </c:pt>
                <c:pt idx="259840">
                  <c:v>601.98569027459496</c:v>
                </c:pt>
                <c:pt idx="259841">
                  <c:v>601.98800702986898</c:v>
                </c:pt>
                <c:pt idx="259842">
                  <c:v>601.990323785143</c:v>
                </c:pt>
                <c:pt idx="259843">
                  <c:v>601.99264054041601</c:v>
                </c:pt>
                <c:pt idx="259844">
                  <c:v>601.99495729569003</c:v>
                </c:pt>
                <c:pt idx="259845">
                  <c:v>601.99727405096303</c:v>
                </c:pt>
                <c:pt idx="259846">
                  <c:v>601.99959080623705</c:v>
                </c:pt>
                <c:pt idx="259847">
                  <c:v>602.00190756151005</c:v>
                </c:pt>
                <c:pt idx="259848">
                  <c:v>602.00422431678396</c:v>
                </c:pt>
                <c:pt idx="259849">
                  <c:v>602.00654107205798</c:v>
                </c:pt>
                <c:pt idx="259850">
                  <c:v>602.00885782733098</c:v>
                </c:pt>
                <c:pt idx="259851">
                  <c:v>602.01117458260501</c:v>
                </c:pt>
                <c:pt idx="259852">
                  <c:v>602.01349133787801</c:v>
                </c:pt>
                <c:pt idx="259853">
                  <c:v>602.01580809315203</c:v>
                </c:pt>
                <c:pt idx="259854">
                  <c:v>602.01812484842503</c:v>
                </c:pt>
                <c:pt idx="259855">
                  <c:v>602.02044160369906</c:v>
                </c:pt>
                <c:pt idx="259856">
                  <c:v>602.02275835897296</c:v>
                </c:pt>
                <c:pt idx="259857">
                  <c:v>602.02507511424596</c:v>
                </c:pt>
                <c:pt idx="259858">
                  <c:v>602.02739186951999</c:v>
                </c:pt>
                <c:pt idx="259859">
                  <c:v>602.02970862479299</c:v>
                </c:pt>
                <c:pt idx="259860">
                  <c:v>602.03202538006701</c:v>
                </c:pt>
                <c:pt idx="259861">
                  <c:v>602.03434213534001</c:v>
                </c:pt>
                <c:pt idx="259862">
                  <c:v>602.03665889061404</c:v>
                </c:pt>
                <c:pt idx="259863">
                  <c:v>602.03897564588794</c:v>
                </c:pt>
                <c:pt idx="259864">
                  <c:v>602.04129240116094</c:v>
                </c:pt>
                <c:pt idx="259865">
                  <c:v>602.04360915643497</c:v>
                </c:pt>
                <c:pt idx="259866">
                  <c:v>602.04592591170797</c:v>
                </c:pt>
                <c:pt idx="259867">
                  <c:v>602.04824266698199</c:v>
                </c:pt>
                <c:pt idx="259868">
                  <c:v>602.05055942225499</c:v>
                </c:pt>
                <c:pt idx="259869">
                  <c:v>602.05287617752901</c:v>
                </c:pt>
                <c:pt idx="259870">
                  <c:v>602.05519293280304</c:v>
                </c:pt>
                <c:pt idx="259871">
                  <c:v>602.05750968807604</c:v>
                </c:pt>
                <c:pt idx="259872">
                  <c:v>602.05982644334995</c:v>
                </c:pt>
                <c:pt idx="259873">
                  <c:v>602.06214319862295</c:v>
                </c:pt>
                <c:pt idx="259874">
                  <c:v>602.06445995389697</c:v>
                </c:pt>
                <c:pt idx="259875">
                  <c:v>602.06677670916997</c:v>
                </c:pt>
                <c:pt idx="259876">
                  <c:v>602.06909346444399</c:v>
                </c:pt>
                <c:pt idx="259877">
                  <c:v>602.071410219717</c:v>
                </c:pt>
                <c:pt idx="259878">
                  <c:v>602.07372697499102</c:v>
                </c:pt>
                <c:pt idx="259879">
                  <c:v>602.07604373026504</c:v>
                </c:pt>
                <c:pt idx="259880">
                  <c:v>602.07836048553804</c:v>
                </c:pt>
                <c:pt idx="259881">
                  <c:v>602.08067724081195</c:v>
                </c:pt>
                <c:pt idx="259882">
                  <c:v>602.08299399608495</c:v>
                </c:pt>
                <c:pt idx="259883">
                  <c:v>602.08531075135897</c:v>
                </c:pt>
                <c:pt idx="259884">
                  <c:v>602.08762750663197</c:v>
                </c:pt>
                <c:pt idx="259885">
                  <c:v>602.089944261906</c:v>
                </c:pt>
                <c:pt idx="259886">
                  <c:v>602.09226101718002</c:v>
                </c:pt>
                <c:pt idx="259887">
                  <c:v>602.09457777245302</c:v>
                </c:pt>
                <c:pt idx="259888">
                  <c:v>602.09689452772704</c:v>
                </c:pt>
                <c:pt idx="259889">
                  <c:v>602.09921128300005</c:v>
                </c:pt>
                <c:pt idx="259890">
                  <c:v>602.10152803827395</c:v>
                </c:pt>
                <c:pt idx="259891">
                  <c:v>602.10384479354695</c:v>
                </c:pt>
                <c:pt idx="259892">
                  <c:v>602.10616154882098</c:v>
                </c:pt>
                <c:pt idx="259893">
                  <c:v>602.108478304095</c:v>
                </c:pt>
                <c:pt idx="259894">
                  <c:v>602.110795059368</c:v>
                </c:pt>
                <c:pt idx="259895">
                  <c:v>602.11311181464202</c:v>
                </c:pt>
                <c:pt idx="259896">
                  <c:v>602.11542856991503</c:v>
                </c:pt>
                <c:pt idx="259897">
                  <c:v>602.11774532518905</c:v>
                </c:pt>
                <c:pt idx="259898">
                  <c:v>602.12006208046205</c:v>
                </c:pt>
                <c:pt idx="259899">
                  <c:v>602.12237883573596</c:v>
                </c:pt>
                <c:pt idx="259900">
                  <c:v>602.12469559100998</c:v>
                </c:pt>
                <c:pt idx="259901">
                  <c:v>602.12701234628298</c:v>
                </c:pt>
                <c:pt idx="259902">
                  <c:v>602.129329101557</c:v>
                </c:pt>
                <c:pt idx="259903">
                  <c:v>602.13164585683</c:v>
                </c:pt>
                <c:pt idx="259904">
                  <c:v>602.13396261210403</c:v>
                </c:pt>
                <c:pt idx="259905">
                  <c:v>602.13627936737703</c:v>
                </c:pt>
                <c:pt idx="259906">
                  <c:v>602.13859612265105</c:v>
                </c:pt>
                <c:pt idx="259907">
                  <c:v>602.14091287792496</c:v>
                </c:pt>
                <c:pt idx="259908">
                  <c:v>602.14322963319796</c:v>
                </c:pt>
                <c:pt idx="259909">
                  <c:v>602.14554638847198</c:v>
                </c:pt>
                <c:pt idx="259910">
                  <c:v>602.14786314374498</c:v>
                </c:pt>
                <c:pt idx="259911">
                  <c:v>602.15017989901901</c:v>
                </c:pt>
                <c:pt idx="259912">
                  <c:v>602.15249665429201</c:v>
                </c:pt>
                <c:pt idx="259913">
                  <c:v>602.15481340956603</c:v>
                </c:pt>
                <c:pt idx="259914">
                  <c:v>602.15713016484005</c:v>
                </c:pt>
                <c:pt idx="259915">
                  <c:v>602.15944692011306</c:v>
                </c:pt>
                <c:pt idx="259916">
                  <c:v>602.16176367538696</c:v>
                </c:pt>
                <c:pt idx="259917">
                  <c:v>602.16408043065996</c:v>
                </c:pt>
                <c:pt idx="259918">
                  <c:v>602.16639718593399</c:v>
                </c:pt>
                <c:pt idx="259919">
                  <c:v>602.16871394120699</c:v>
                </c:pt>
                <c:pt idx="259920">
                  <c:v>602.17103069648101</c:v>
                </c:pt>
                <c:pt idx="259921">
                  <c:v>602.17334745175503</c:v>
                </c:pt>
                <c:pt idx="259922">
                  <c:v>602.17566420702803</c:v>
                </c:pt>
                <c:pt idx="259923">
                  <c:v>602.17798096230194</c:v>
                </c:pt>
                <c:pt idx="259924">
                  <c:v>602.18029771757494</c:v>
                </c:pt>
                <c:pt idx="259925">
                  <c:v>602.18261447284897</c:v>
                </c:pt>
                <c:pt idx="259926">
                  <c:v>602.18493122812197</c:v>
                </c:pt>
                <c:pt idx="259927">
                  <c:v>602.18724798339599</c:v>
                </c:pt>
                <c:pt idx="259928">
                  <c:v>602.18956473866899</c:v>
                </c:pt>
                <c:pt idx="259929">
                  <c:v>602.19188149394301</c:v>
                </c:pt>
                <c:pt idx="259930">
                  <c:v>602.19419824921704</c:v>
                </c:pt>
                <c:pt idx="259931">
                  <c:v>602.19651500449004</c:v>
                </c:pt>
                <c:pt idx="259932">
                  <c:v>602.19883175976395</c:v>
                </c:pt>
                <c:pt idx="259933">
                  <c:v>602.20114851503695</c:v>
                </c:pt>
                <c:pt idx="259934">
                  <c:v>602.20346527031097</c:v>
                </c:pt>
                <c:pt idx="259935">
                  <c:v>602.20578202558397</c:v>
                </c:pt>
                <c:pt idx="259936">
                  <c:v>602.20809878085799</c:v>
                </c:pt>
                <c:pt idx="259937">
                  <c:v>602.21041553613202</c:v>
                </c:pt>
                <c:pt idx="259938">
                  <c:v>602.21273229140502</c:v>
                </c:pt>
                <c:pt idx="259939">
                  <c:v>602.21504904667904</c:v>
                </c:pt>
                <c:pt idx="259940">
                  <c:v>602.21736580195204</c:v>
                </c:pt>
                <c:pt idx="259941">
                  <c:v>602.21968255722595</c:v>
                </c:pt>
                <c:pt idx="259942">
                  <c:v>602.22199931249895</c:v>
                </c:pt>
                <c:pt idx="259943">
                  <c:v>602.22431606777297</c:v>
                </c:pt>
                <c:pt idx="259944">
                  <c:v>602.226632823047</c:v>
                </c:pt>
                <c:pt idx="259945">
                  <c:v>602.22894957832</c:v>
                </c:pt>
                <c:pt idx="259946">
                  <c:v>602.23126633359402</c:v>
                </c:pt>
                <c:pt idx="259947">
                  <c:v>602.23358308886702</c:v>
                </c:pt>
                <c:pt idx="259948">
                  <c:v>602.23589984414104</c:v>
                </c:pt>
                <c:pt idx="259949">
                  <c:v>602.23821659941405</c:v>
                </c:pt>
                <c:pt idx="259950">
                  <c:v>602.24053335468795</c:v>
                </c:pt>
                <c:pt idx="259951">
                  <c:v>602.24285010996198</c:v>
                </c:pt>
                <c:pt idx="259952">
                  <c:v>602.24516686523498</c:v>
                </c:pt>
                <c:pt idx="259953">
                  <c:v>602.247483620509</c:v>
                </c:pt>
                <c:pt idx="259954">
                  <c:v>602.249800375782</c:v>
                </c:pt>
                <c:pt idx="259955">
                  <c:v>602.25211713105602</c:v>
                </c:pt>
                <c:pt idx="259956">
                  <c:v>602.25443388632902</c:v>
                </c:pt>
                <c:pt idx="259957">
                  <c:v>602.25675064160305</c:v>
                </c:pt>
                <c:pt idx="259958">
                  <c:v>602.25906739687696</c:v>
                </c:pt>
                <c:pt idx="259959">
                  <c:v>602.26138415214996</c:v>
                </c:pt>
                <c:pt idx="259960">
                  <c:v>602.26370090742398</c:v>
                </c:pt>
                <c:pt idx="259961">
                  <c:v>602.26601766269698</c:v>
                </c:pt>
                <c:pt idx="259962">
                  <c:v>602.268334417971</c:v>
                </c:pt>
                <c:pt idx="259963">
                  <c:v>602.270651173244</c:v>
                </c:pt>
                <c:pt idx="259964">
                  <c:v>602.27296792851803</c:v>
                </c:pt>
                <c:pt idx="259965">
                  <c:v>602.27528468379205</c:v>
                </c:pt>
                <c:pt idx="259966">
                  <c:v>602.27760143906505</c:v>
                </c:pt>
                <c:pt idx="259967">
                  <c:v>602.27991819433896</c:v>
                </c:pt>
                <c:pt idx="259968">
                  <c:v>602.28223494961196</c:v>
                </c:pt>
                <c:pt idx="259969">
                  <c:v>602.28455170488598</c:v>
                </c:pt>
                <c:pt idx="259970">
                  <c:v>602.28686846015898</c:v>
                </c:pt>
                <c:pt idx="259971">
                  <c:v>602.28918521543301</c:v>
                </c:pt>
                <c:pt idx="259972">
                  <c:v>602.29150197070703</c:v>
                </c:pt>
                <c:pt idx="259973">
                  <c:v>602.29381872598003</c:v>
                </c:pt>
                <c:pt idx="259974">
                  <c:v>602.29613548125405</c:v>
                </c:pt>
                <c:pt idx="259975">
                  <c:v>602.29845223652705</c:v>
                </c:pt>
                <c:pt idx="259976">
                  <c:v>602.30076899180096</c:v>
                </c:pt>
                <c:pt idx="259977">
                  <c:v>602.30308574707396</c:v>
                </c:pt>
                <c:pt idx="259978">
                  <c:v>602.30540250234799</c:v>
                </c:pt>
                <c:pt idx="259979">
                  <c:v>602.30771925762099</c:v>
                </c:pt>
                <c:pt idx="259980">
                  <c:v>602.31003601289501</c:v>
                </c:pt>
                <c:pt idx="259981">
                  <c:v>602.31235276816903</c:v>
                </c:pt>
                <c:pt idx="259982">
                  <c:v>602.31466952344203</c:v>
                </c:pt>
                <c:pt idx="259983">
                  <c:v>602.31698627871594</c:v>
                </c:pt>
                <c:pt idx="259984">
                  <c:v>602.31930303398894</c:v>
                </c:pt>
                <c:pt idx="259985">
                  <c:v>602.32161978926297</c:v>
                </c:pt>
                <c:pt idx="259986">
                  <c:v>602.32393654453597</c:v>
                </c:pt>
                <c:pt idx="259987">
                  <c:v>602.32625329980999</c:v>
                </c:pt>
                <c:pt idx="259988">
                  <c:v>602.32857005508401</c:v>
                </c:pt>
                <c:pt idx="259989">
                  <c:v>602.33088681035701</c:v>
                </c:pt>
                <c:pt idx="259990">
                  <c:v>602.33320356563104</c:v>
                </c:pt>
                <c:pt idx="259991">
                  <c:v>602.33552032090404</c:v>
                </c:pt>
                <c:pt idx="259992">
                  <c:v>602.33783707617795</c:v>
                </c:pt>
                <c:pt idx="259993">
                  <c:v>602.34015383145095</c:v>
                </c:pt>
                <c:pt idx="259994">
                  <c:v>602.34247058672497</c:v>
                </c:pt>
                <c:pt idx="259995">
                  <c:v>602.34478734199899</c:v>
                </c:pt>
                <c:pt idx="259996">
                  <c:v>602.34710409727199</c:v>
                </c:pt>
                <c:pt idx="259997">
                  <c:v>602.34942085254602</c:v>
                </c:pt>
                <c:pt idx="259998">
                  <c:v>602.35173760781902</c:v>
                </c:pt>
                <c:pt idx="259999">
                  <c:v>602.35405436309304</c:v>
                </c:pt>
                <c:pt idx="260000">
                  <c:v>602.35637111836604</c:v>
                </c:pt>
                <c:pt idx="260001">
                  <c:v>602.35868787363995</c:v>
                </c:pt>
                <c:pt idx="260002">
                  <c:v>602.36100462891397</c:v>
                </c:pt>
                <c:pt idx="260003">
                  <c:v>602.36332138418697</c:v>
                </c:pt>
                <c:pt idx="260004">
                  <c:v>602.365638139461</c:v>
                </c:pt>
                <c:pt idx="260005">
                  <c:v>602.367954894734</c:v>
                </c:pt>
                <c:pt idx="260006">
                  <c:v>602.37027165000802</c:v>
                </c:pt>
                <c:pt idx="260007">
                  <c:v>602.37258840528102</c:v>
                </c:pt>
                <c:pt idx="260008">
                  <c:v>602.37490516055504</c:v>
                </c:pt>
                <c:pt idx="260009">
                  <c:v>602.37722191582895</c:v>
                </c:pt>
                <c:pt idx="260010">
                  <c:v>602.37953867110195</c:v>
                </c:pt>
                <c:pt idx="260011">
                  <c:v>602.38185542637598</c:v>
                </c:pt>
                <c:pt idx="260012">
                  <c:v>602.38417218164898</c:v>
                </c:pt>
                <c:pt idx="260013">
                  <c:v>602.386488936923</c:v>
                </c:pt>
                <c:pt idx="260014">
                  <c:v>602.388805692196</c:v>
                </c:pt>
                <c:pt idx="260015">
                  <c:v>602.39112244747002</c:v>
                </c:pt>
                <c:pt idx="260016">
                  <c:v>602.39343920274405</c:v>
                </c:pt>
                <c:pt idx="260017">
                  <c:v>602.39575595801705</c:v>
                </c:pt>
                <c:pt idx="260018">
                  <c:v>602.39807271329096</c:v>
                </c:pt>
                <c:pt idx="260019">
                  <c:v>602.40038946856396</c:v>
                </c:pt>
                <c:pt idx="260020">
                  <c:v>602.40270622383798</c:v>
                </c:pt>
                <c:pt idx="260021">
                  <c:v>602.40502297911098</c:v>
                </c:pt>
                <c:pt idx="260022">
                  <c:v>602.407339734385</c:v>
                </c:pt>
                <c:pt idx="260023">
                  <c:v>602.40965648965903</c:v>
                </c:pt>
                <c:pt idx="260024">
                  <c:v>602.41197324493203</c:v>
                </c:pt>
                <c:pt idx="260025">
                  <c:v>602.41429000020605</c:v>
                </c:pt>
                <c:pt idx="260026">
                  <c:v>602.41660675547905</c:v>
                </c:pt>
                <c:pt idx="260027">
                  <c:v>602.41892351075296</c:v>
                </c:pt>
                <c:pt idx="260028">
                  <c:v>602.42124026602596</c:v>
                </c:pt>
                <c:pt idx="260029">
                  <c:v>602.42355702129998</c:v>
                </c:pt>
                <c:pt idx="260030">
                  <c:v>602.42587377657298</c:v>
                </c:pt>
                <c:pt idx="260031">
                  <c:v>602.42819053184701</c:v>
                </c:pt>
                <c:pt idx="260032">
                  <c:v>602.43050728712103</c:v>
                </c:pt>
                <c:pt idx="260033">
                  <c:v>602.43282404239403</c:v>
                </c:pt>
                <c:pt idx="260034">
                  <c:v>602.43514079766805</c:v>
                </c:pt>
                <c:pt idx="260035">
                  <c:v>602.43745755294105</c:v>
                </c:pt>
                <c:pt idx="260036">
                  <c:v>602.43977430821496</c:v>
                </c:pt>
                <c:pt idx="260037">
                  <c:v>602.44209106348796</c:v>
                </c:pt>
                <c:pt idx="260038">
                  <c:v>602.44440781876199</c:v>
                </c:pt>
                <c:pt idx="260039">
                  <c:v>602.44672457403601</c:v>
                </c:pt>
                <c:pt idx="260040">
                  <c:v>602.44904132930901</c:v>
                </c:pt>
                <c:pt idx="260041">
                  <c:v>602.45135808458303</c:v>
                </c:pt>
                <c:pt idx="260042">
                  <c:v>602.45367483985603</c:v>
                </c:pt>
                <c:pt idx="260043">
                  <c:v>602.45599159512994</c:v>
                </c:pt>
                <c:pt idx="260044">
                  <c:v>602.45830835040294</c:v>
                </c:pt>
                <c:pt idx="260045">
                  <c:v>602.46062510567697</c:v>
                </c:pt>
                <c:pt idx="260046">
                  <c:v>602.46294186095099</c:v>
                </c:pt>
                <c:pt idx="260047">
                  <c:v>602.46525861622399</c:v>
                </c:pt>
                <c:pt idx="260048">
                  <c:v>602.46757537149801</c:v>
                </c:pt>
                <c:pt idx="260049">
                  <c:v>602.46989212677101</c:v>
                </c:pt>
                <c:pt idx="260050">
                  <c:v>602.47220888204504</c:v>
                </c:pt>
                <c:pt idx="260051">
                  <c:v>602.47452563731804</c:v>
                </c:pt>
                <c:pt idx="260052">
                  <c:v>602.47684239259195</c:v>
                </c:pt>
                <c:pt idx="260053">
                  <c:v>602.47915914786597</c:v>
                </c:pt>
                <c:pt idx="260054">
                  <c:v>602.48147590313897</c:v>
                </c:pt>
                <c:pt idx="260055">
                  <c:v>602.48379265841299</c:v>
                </c:pt>
                <c:pt idx="260056">
                  <c:v>602.48610941368599</c:v>
                </c:pt>
                <c:pt idx="260057">
                  <c:v>602.48842616896002</c:v>
                </c:pt>
                <c:pt idx="260058">
                  <c:v>602.49074292423302</c:v>
                </c:pt>
                <c:pt idx="260059">
                  <c:v>602.49305967950704</c:v>
                </c:pt>
                <c:pt idx="260060">
                  <c:v>602.49537643478095</c:v>
                </c:pt>
                <c:pt idx="260061">
                  <c:v>602.49769319005395</c:v>
                </c:pt>
                <c:pt idx="260062">
                  <c:v>602.50000994532797</c:v>
                </c:pt>
                <c:pt idx="260063">
                  <c:v>602.50232670060097</c:v>
                </c:pt>
                <c:pt idx="260064">
                  <c:v>602.504643455875</c:v>
                </c:pt>
                <c:pt idx="260065">
                  <c:v>602.506960211148</c:v>
                </c:pt>
                <c:pt idx="260066">
                  <c:v>602.50927696642202</c:v>
                </c:pt>
                <c:pt idx="260067">
                  <c:v>602.51159372169604</c:v>
                </c:pt>
                <c:pt idx="260068">
                  <c:v>602.51391047696904</c:v>
                </c:pt>
                <c:pt idx="260069">
                  <c:v>602.51622723224295</c:v>
                </c:pt>
                <c:pt idx="260070">
                  <c:v>602.51854398751595</c:v>
                </c:pt>
                <c:pt idx="260071">
                  <c:v>602.52086074278998</c:v>
                </c:pt>
                <c:pt idx="260072">
                  <c:v>602.52317749806298</c:v>
                </c:pt>
                <c:pt idx="260073">
                  <c:v>602.525494253337</c:v>
                </c:pt>
                <c:pt idx="260074">
                  <c:v>602.52781100861102</c:v>
                </c:pt>
                <c:pt idx="260075">
                  <c:v>602.53012776388402</c:v>
                </c:pt>
                <c:pt idx="260076">
                  <c:v>602.53244451915805</c:v>
                </c:pt>
                <c:pt idx="260077">
                  <c:v>602.53476127443105</c:v>
                </c:pt>
                <c:pt idx="260078">
                  <c:v>602.53707802970496</c:v>
                </c:pt>
                <c:pt idx="260079">
                  <c:v>602.53939478497796</c:v>
                </c:pt>
                <c:pt idx="260080">
                  <c:v>602.54171154025198</c:v>
                </c:pt>
                <c:pt idx="260081">
                  <c:v>602.54402829552498</c:v>
                </c:pt>
                <c:pt idx="260082">
                  <c:v>602.546345050799</c:v>
                </c:pt>
                <c:pt idx="260083">
                  <c:v>602.54866180607303</c:v>
                </c:pt>
                <c:pt idx="260084">
                  <c:v>602.55097856134603</c:v>
                </c:pt>
                <c:pt idx="260085">
                  <c:v>602.55329531662005</c:v>
                </c:pt>
                <c:pt idx="260086">
                  <c:v>602.55561207189305</c:v>
                </c:pt>
                <c:pt idx="260087">
                  <c:v>602.55792882716696</c:v>
                </c:pt>
                <c:pt idx="260088">
                  <c:v>602.56024558243996</c:v>
                </c:pt>
                <c:pt idx="260089">
                  <c:v>602.56256233771398</c:v>
                </c:pt>
                <c:pt idx="260090">
                  <c:v>602.56487909298801</c:v>
                </c:pt>
                <c:pt idx="260091">
                  <c:v>602.56719584826101</c:v>
                </c:pt>
                <c:pt idx="260092">
                  <c:v>602.56951260353503</c:v>
                </c:pt>
                <c:pt idx="260093">
                  <c:v>602.57182935880803</c:v>
                </c:pt>
                <c:pt idx="260094">
                  <c:v>602.57414611408205</c:v>
                </c:pt>
                <c:pt idx="260095">
                  <c:v>602.57646286935505</c:v>
                </c:pt>
                <c:pt idx="260096">
                  <c:v>602.57877962462896</c:v>
                </c:pt>
                <c:pt idx="260097">
                  <c:v>602.58109637990299</c:v>
                </c:pt>
                <c:pt idx="260098">
                  <c:v>602.58341313517599</c:v>
                </c:pt>
                <c:pt idx="260099">
                  <c:v>602.58572989045001</c:v>
                </c:pt>
                <c:pt idx="260100">
                  <c:v>602.58804664572301</c:v>
                </c:pt>
                <c:pt idx="260101">
                  <c:v>602.59036340099703</c:v>
                </c:pt>
                <c:pt idx="260102">
                  <c:v>602.59268015627003</c:v>
                </c:pt>
                <c:pt idx="260103">
                  <c:v>602.59499691154394</c:v>
                </c:pt>
                <c:pt idx="260104">
                  <c:v>602.59731366681797</c:v>
                </c:pt>
                <c:pt idx="260105">
                  <c:v>602.59963042209097</c:v>
                </c:pt>
                <c:pt idx="260106">
                  <c:v>602.60194717736499</c:v>
                </c:pt>
                <c:pt idx="260107">
                  <c:v>602.60426393263799</c:v>
                </c:pt>
                <c:pt idx="260108">
                  <c:v>602.60658068791201</c:v>
                </c:pt>
                <c:pt idx="260109">
                  <c:v>602.60889744318501</c:v>
                </c:pt>
                <c:pt idx="260110">
                  <c:v>602.61121419845904</c:v>
                </c:pt>
                <c:pt idx="260111">
                  <c:v>602.61353095373295</c:v>
                </c:pt>
                <c:pt idx="260112">
                  <c:v>602.61584770900595</c:v>
                </c:pt>
                <c:pt idx="260113">
                  <c:v>602.61816446427997</c:v>
                </c:pt>
                <c:pt idx="260114">
                  <c:v>602.62048121955297</c:v>
                </c:pt>
                <c:pt idx="260115">
                  <c:v>602.62279797482699</c:v>
                </c:pt>
                <c:pt idx="260116">
                  <c:v>602.62511473009999</c:v>
                </c:pt>
                <c:pt idx="260117">
                  <c:v>602.62743148537402</c:v>
                </c:pt>
                <c:pt idx="260118">
                  <c:v>602.62974824064804</c:v>
                </c:pt>
                <c:pt idx="260119">
                  <c:v>602.63206499592104</c:v>
                </c:pt>
                <c:pt idx="260120">
                  <c:v>602.63438175119495</c:v>
                </c:pt>
                <c:pt idx="260121">
                  <c:v>602.63669850646795</c:v>
                </c:pt>
                <c:pt idx="260122">
                  <c:v>602.63901526174197</c:v>
                </c:pt>
                <c:pt idx="260123">
                  <c:v>602.64133201701497</c:v>
                </c:pt>
                <c:pt idx="260124">
                  <c:v>602.643648772289</c:v>
                </c:pt>
                <c:pt idx="260125">
                  <c:v>602.64596552756302</c:v>
                </c:pt>
                <c:pt idx="260126">
                  <c:v>602.64828228283602</c:v>
                </c:pt>
                <c:pt idx="260127">
                  <c:v>602.65059903811004</c:v>
                </c:pt>
                <c:pt idx="260128">
                  <c:v>602.65291579338304</c:v>
                </c:pt>
                <c:pt idx="260129">
                  <c:v>602.65523254865695</c:v>
                </c:pt>
                <c:pt idx="260130">
                  <c:v>602.65754930392995</c:v>
                </c:pt>
                <c:pt idx="260131">
                  <c:v>602.65986605920398</c:v>
                </c:pt>
                <c:pt idx="260132">
                  <c:v>602.66218281447698</c:v>
                </c:pt>
                <c:pt idx="260133">
                  <c:v>602.664499569751</c:v>
                </c:pt>
                <c:pt idx="260134">
                  <c:v>602.66681632502502</c:v>
                </c:pt>
                <c:pt idx="260135">
                  <c:v>602.66913308029802</c:v>
                </c:pt>
                <c:pt idx="260136">
                  <c:v>602.67144983557205</c:v>
                </c:pt>
                <c:pt idx="260137">
                  <c:v>602.67376659084505</c:v>
                </c:pt>
                <c:pt idx="260138">
                  <c:v>602.67608334611896</c:v>
                </c:pt>
                <c:pt idx="260139">
                  <c:v>602.67840010139196</c:v>
                </c:pt>
                <c:pt idx="260140">
                  <c:v>602.68071685666598</c:v>
                </c:pt>
                <c:pt idx="260141">
                  <c:v>602.68303361194</c:v>
                </c:pt>
                <c:pt idx="260142">
                  <c:v>602.685350367213</c:v>
                </c:pt>
                <c:pt idx="260143">
                  <c:v>602.68766712248703</c:v>
                </c:pt>
                <c:pt idx="260144">
                  <c:v>602.68998387776003</c:v>
                </c:pt>
                <c:pt idx="260145">
                  <c:v>602.69230063303405</c:v>
                </c:pt>
                <c:pt idx="260146">
                  <c:v>602.69461738830705</c:v>
                </c:pt>
                <c:pt idx="260147">
                  <c:v>602.69693414358096</c:v>
                </c:pt>
                <c:pt idx="260148">
                  <c:v>602.69925089885498</c:v>
                </c:pt>
                <c:pt idx="260149">
                  <c:v>602.70156765412798</c:v>
                </c:pt>
                <c:pt idx="260150">
                  <c:v>602.70388440940201</c:v>
                </c:pt>
                <c:pt idx="260151">
                  <c:v>602.70620116467501</c:v>
                </c:pt>
                <c:pt idx="260152">
                  <c:v>602.70851791994903</c:v>
                </c:pt>
                <c:pt idx="260153">
                  <c:v>602.71083467522203</c:v>
                </c:pt>
                <c:pt idx="260154">
                  <c:v>602.71315143049605</c:v>
                </c:pt>
                <c:pt idx="260155">
                  <c:v>602.71546818576996</c:v>
                </c:pt>
                <c:pt idx="260156">
                  <c:v>602.71778494104296</c:v>
                </c:pt>
                <c:pt idx="260157">
                  <c:v>602.72010169631699</c:v>
                </c:pt>
                <c:pt idx="260158">
                  <c:v>602.72241845158999</c:v>
                </c:pt>
                <c:pt idx="260159">
                  <c:v>602.72473520686401</c:v>
                </c:pt>
                <c:pt idx="260160">
                  <c:v>602.72705196213701</c:v>
                </c:pt>
                <c:pt idx="260161">
                  <c:v>602.72936871741103</c:v>
                </c:pt>
                <c:pt idx="260162">
                  <c:v>602.73168547268494</c:v>
                </c:pt>
                <c:pt idx="260163">
                  <c:v>602.73400222795794</c:v>
                </c:pt>
                <c:pt idx="260164">
                  <c:v>602.73631898323197</c:v>
                </c:pt>
                <c:pt idx="260165">
                  <c:v>602.73863573850497</c:v>
                </c:pt>
                <c:pt idx="260166">
                  <c:v>602.74095249377899</c:v>
                </c:pt>
                <c:pt idx="260167">
                  <c:v>602.74326924905199</c:v>
                </c:pt>
                <c:pt idx="260168">
                  <c:v>602.74558600432601</c:v>
                </c:pt>
                <c:pt idx="260169">
                  <c:v>602.74790275960004</c:v>
                </c:pt>
                <c:pt idx="260170">
                  <c:v>602.75021951487304</c:v>
                </c:pt>
                <c:pt idx="260171">
                  <c:v>602.75253627014695</c:v>
                </c:pt>
                <c:pt idx="260172">
                  <c:v>602.75485302541995</c:v>
                </c:pt>
                <c:pt idx="260173">
                  <c:v>602.75716978069397</c:v>
                </c:pt>
                <c:pt idx="260174">
                  <c:v>602.75948653596697</c:v>
                </c:pt>
                <c:pt idx="260175">
                  <c:v>602.76180329124099</c:v>
                </c:pt>
                <c:pt idx="260176">
                  <c:v>602.76412004651399</c:v>
                </c:pt>
                <c:pt idx="260177">
                  <c:v>602.76643680178802</c:v>
                </c:pt>
                <c:pt idx="260178">
                  <c:v>602.76875355706204</c:v>
                </c:pt>
                <c:pt idx="260179">
                  <c:v>602.77107031233504</c:v>
                </c:pt>
                <c:pt idx="260180">
                  <c:v>602.77338706760895</c:v>
                </c:pt>
                <c:pt idx="260181">
                  <c:v>602.77570382288195</c:v>
                </c:pt>
                <c:pt idx="260182">
                  <c:v>602.77802057815597</c:v>
                </c:pt>
                <c:pt idx="260183">
                  <c:v>602.78033733342897</c:v>
                </c:pt>
                <c:pt idx="260184">
                  <c:v>602.782654088703</c:v>
                </c:pt>
                <c:pt idx="260185">
                  <c:v>602.78497084397702</c:v>
                </c:pt>
                <c:pt idx="260186">
                  <c:v>602.78728759925002</c:v>
                </c:pt>
                <c:pt idx="260187">
                  <c:v>602.78960435452404</c:v>
                </c:pt>
                <c:pt idx="260188">
                  <c:v>602.79192110979704</c:v>
                </c:pt>
                <c:pt idx="260189">
                  <c:v>602.79423786507095</c:v>
                </c:pt>
                <c:pt idx="260190">
                  <c:v>602.79655462034395</c:v>
                </c:pt>
                <c:pt idx="260191">
                  <c:v>602.79887137561798</c:v>
                </c:pt>
                <c:pt idx="260192">
                  <c:v>602.801188130892</c:v>
                </c:pt>
                <c:pt idx="260193">
                  <c:v>602.803504886165</c:v>
                </c:pt>
                <c:pt idx="260194">
                  <c:v>602.80582164143902</c:v>
                </c:pt>
                <c:pt idx="260195">
                  <c:v>602.80813839671202</c:v>
                </c:pt>
                <c:pt idx="260196">
                  <c:v>602.81045515198605</c:v>
                </c:pt>
                <c:pt idx="260197">
                  <c:v>602.81277190725905</c:v>
                </c:pt>
                <c:pt idx="260198">
                  <c:v>602.81508866253296</c:v>
                </c:pt>
                <c:pt idx="260199">
                  <c:v>602.81740541780698</c:v>
                </c:pt>
                <c:pt idx="260200">
                  <c:v>602.81972217307998</c:v>
                </c:pt>
                <c:pt idx="260201">
                  <c:v>602.822038928354</c:v>
                </c:pt>
                <c:pt idx="260202">
                  <c:v>602.824355683627</c:v>
                </c:pt>
                <c:pt idx="260203">
                  <c:v>602.82667243890103</c:v>
                </c:pt>
                <c:pt idx="260204">
                  <c:v>602.82898919417403</c:v>
                </c:pt>
                <c:pt idx="260205">
                  <c:v>602.83130594944805</c:v>
                </c:pt>
                <c:pt idx="260206">
                  <c:v>602.83362270472196</c:v>
                </c:pt>
                <c:pt idx="260207">
                  <c:v>602.83593945999496</c:v>
                </c:pt>
                <c:pt idx="260208">
                  <c:v>602.83825621526898</c:v>
                </c:pt>
                <c:pt idx="260209">
                  <c:v>602.84057297054198</c:v>
                </c:pt>
                <c:pt idx="260210">
                  <c:v>602.84288972581601</c:v>
                </c:pt>
                <c:pt idx="260211">
                  <c:v>602.84520648108901</c:v>
                </c:pt>
                <c:pt idx="260212">
                  <c:v>602.84752323636303</c:v>
                </c:pt>
                <c:pt idx="260213">
                  <c:v>602.84983999163705</c:v>
                </c:pt>
                <c:pt idx="260214">
                  <c:v>602.85215674691005</c:v>
                </c:pt>
                <c:pt idx="260215">
                  <c:v>602.85447350218396</c:v>
                </c:pt>
                <c:pt idx="260216">
                  <c:v>602.85679025745696</c:v>
                </c:pt>
                <c:pt idx="260217">
                  <c:v>602.85910701273099</c:v>
                </c:pt>
                <c:pt idx="260218">
                  <c:v>602.86142376800399</c:v>
                </c:pt>
                <c:pt idx="260219">
                  <c:v>602.86374052327801</c:v>
                </c:pt>
                <c:pt idx="260220">
                  <c:v>602.86605727855203</c:v>
                </c:pt>
                <c:pt idx="260221">
                  <c:v>602.86837403382503</c:v>
                </c:pt>
                <c:pt idx="260222">
                  <c:v>602.87069078909894</c:v>
                </c:pt>
                <c:pt idx="260223">
                  <c:v>602.87300754437194</c:v>
                </c:pt>
                <c:pt idx="260224">
                  <c:v>602.87532429964597</c:v>
                </c:pt>
                <c:pt idx="260225">
                  <c:v>602.87764105491897</c:v>
                </c:pt>
                <c:pt idx="260226">
                  <c:v>602.87995781019299</c:v>
                </c:pt>
                <c:pt idx="260227">
                  <c:v>602.88227456546599</c:v>
                </c:pt>
                <c:pt idx="260228">
                  <c:v>602.88459132074001</c:v>
                </c:pt>
                <c:pt idx="260229">
                  <c:v>602.88690807601404</c:v>
                </c:pt>
                <c:pt idx="260230">
                  <c:v>602.88922483128704</c:v>
                </c:pt>
                <c:pt idx="260231">
                  <c:v>602.89154158656095</c:v>
                </c:pt>
                <c:pt idx="260232">
                  <c:v>602.89385834183395</c:v>
                </c:pt>
                <c:pt idx="260233">
                  <c:v>602.89617509710797</c:v>
                </c:pt>
                <c:pt idx="260234">
                  <c:v>602.89849185238097</c:v>
                </c:pt>
                <c:pt idx="260235">
                  <c:v>602.90080860765499</c:v>
                </c:pt>
                <c:pt idx="260236">
                  <c:v>602.90312536292902</c:v>
                </c:pt>
                <c:pt idx="260237">
                  <c:v>602.90544211820202</c:v>
                </c:pt>
                <c:pt idx="260238">
                  <c:v>602.90775887347604</c:v>
                </c:pt>
                <c:pt idx="260239">
                  <c:v>602.91007562874904</c:v>
                </c:pt>
                <c:pt idx="260240">
                  <c:v>602.91239238402295</c:v>
                </c:pt>
                <c:pt idx="260241">
                  <c:v>602.91470913929595</c:v>
                </c:pt>
                <c:pt idx="260242">
                  <c:v>602.91702589456997</c:v>
                </c:pt>
                <c:pt idx="260243">
                  <c:v>602.919342649844</c:v>
                </c:pt>
                <c:pt idx="260244">
                  <c:v>602.921659405117</c:v>
                </c:pt>
                <c:pt idx="260245">
                  <c:v>602.92397616039102</c:v>
                </c:pt>
                <c:pt idx="260246">
                  <c:v>602.92629291566402</c:v>
                </c:pt>
                <c:pt idx="260247">
                  <c:v>602.92860967093804</c:v>
                </c:pt>
                <c:pt idx="260248">
                  <c:v>602.93092642621104</c:v>
                </c:pt>
                <c:pt idx="260249">
                  <c:v>602.93324318148495</c:v>
                </c:pt>
                <c:pt idx="260250">
                  <c:v>602.93555993675898</c:v>
                </c:pt>
                <c:pt idx="260251">
                  <c:v>602.93787669203198</c:v>
                </c:pt>
                <c:pt idx="260252">
                  <c:v>602.940193447306</c:v>
                </c:pt>
                <c:pt idx="260253">
                  <c:v>602.942510202579</c:v>
                </c:pt>
                <c:pt idx="260254">
                  <c:v>602.94482695785302</c:v>
                </c:pt>
                <c:pt idx="260255">
                  <c:v>602.94714371312602</c:v>
                </c:pt>
                <c:pt idx="260256">
                  <c:v>602.94946046840005</c:v>
                </c:pt>
                <c:pt idx="260257">
                  <c:v>602.95177722367396</c:v>
                </c:pt>
                <c:pt idx="260258">
                  <c:v>602.95409397894696</c:v>
                </c:pt>
                <c:pt idx="260259">
                  <c:v>602.95641073422098</c:v>
                </c:pt>
                <c:pt idx="260260">
                  <c:v>602.95872748949398</c:v>
                </c:pt>
                <c:pt idx="260261">
                  <c:v>602.961044244768</c:v>
                </c:pt>
                <c:pt idx="260262">
                  <c:v>602.963361000041</c:v>
                </c:pt>
                <c:pt idx="260263">
                  <c:v>602.96567775531503</c:v>
                </c:pt>
                <c:pt idx="260264">
                  <c:v>602.96799451058905</c:v>
                </c:pt>
                <c:pt idx="260265">
                  <c:v>602.97031126586205</c:v>
                </c:pt>
                <c:pt idx="260266">
                  <c:v>602.97262802113596</c:v>
                </c:pt>
                <c:pt idx="260267">
                  <c:v>602.97494477640896</c:v>
                </c:pt>
                <c:pt idx="260268">
                  <c:v>602.97726153168298</c:v>
                </c:pt>
                <c:pt idx="260269">
                  <c:v>602.97957828695598</c:v>
                </c:pt>
                <c:pt idx="260270">
                  <c:v>602.98189504223001</c:v>
                </c:pt>
                <c:pt idx="260271">
                  <c:v>602.98421179750403</c:v>
                </c:pt>
                <c:pt idx="260272">
                  <c:v>602.98652855277703</c:v>
                </c:pt>
                <c:pt idx="260273">
                  <c:v>602.98884530805105</c:v>
                </c:pt>
                <c:pt idx="260274">
                  <c:v>602.99116206332405</c:v>
                </c:pt>
                <c:pt idx="260275">
                  <c:v>602.99347881859796</c:v>
                </c:pt>
                <c:pt idx="260276">
                  <c:v>602.99579557387096</c:v>
                </c:pt>
                <c:pt idx="260277">
                  <c:v>602.99811232914499</c:v>
                </c:pt>
                <c:pt idx="260278">
                  <c:v>603.00042908441799</c:v>
                </c:pt>
                <c:pt idx="260279">
                  <c:v>603.00274583969201</c:v>
                </c:pt>
                <c:pt idx="260280">
                  <c:v>603.00506259496603</c:v>
                </c:pt>
                <c:pt idx="260281">
                  <c:v>603.00737935023903</c:v>
                </c:pt>
                <c:pt idx="260282">
                  <c:v>603.00969610551294</c:v>
                </c:pt>
                <c:pt idx="260283">
                  <c:v>603.01201286078594</c:v>
                </c:pt>
                <c:pt idx="260284">
                  <c:v>603.01432961605997</c:v>
                </c:pt>
                <c:pt idx="260285">
                  <c:v>603.01664637133297</c:v>
                </c:pt>
                <c:pt idx="260286">
                  <c:v>603.01896312660699</c:v>
                </c:pt>
                <c:pt idx="260287">
                  <c:v>603.02127988188101</c:v>
                </c:pt>
                <c:pt idx="260288">
                  <c:v>603.02359663715401</c:v>
                </c:pt>
                <c:pt idx="260289">
                  <c:v>603.02591339242804</c:v>
                </c:pt>
                <c:pt idx="260290">
                  <c:v>603.02823014770104</c:v>
                </c:pt>
                <c:pt idx="260291">
                  <c:v>603.03054690297495</c:v>
                </c:pt>
                <c:pt idx="260292">
                  <c:v>603.03286365824795</c:v>
                </c:pt>
                <c:pt idx="260293">
                  <c:v>603.03518041352197</c:v>
                </c:pt>
                <c:pt idx="260294">
                  <c:v>603.03749716879599</c:v>
                </c:pt>
                <c:pt idx="260295">
                  <c:v>603.03981392406899</c:v>
                </c:pt>
                <c:pt idx="260296">
                  <c:v>603.04213067934302</c:v>
                </c:pt>
                <c:pt idx="260297">
                  <c:v>603.04444743461602</c:v>
                </c:pt>
                <c:pt idx="260298">
                  <c:v>603.04676418989004</c:v>
                </c:pt>
                <c:pt idx="260299">
                  <c:v>603.04908094516304</c:v>
                </c:pt>
                <c:pt idx="260300">
                  <c:v>603.05139770043695</c:v>
                </c:pt>
                <c:pt idx="260301">
                  <c:v>603.05371445571097</c:v>
                </c:pt>
                <c:pt idx="260302">
                  <c:v>603.05603121098397</c:v>
                </c:pt>
                <c:pt idx="260303">
                  <c:v>603.058347966258</c:v>
                </c:pt>
                <c:pt idx="260304">
                  <c:v>603.060664721531</c:v>
                </c:pt>
                <c:pt idx="260305">
                  <c:v>603.06298147680502</c:v>
                </c:pt>
                <c:pt idx="260306">
                  <c:v>603.06529823207802</c:v>
                </c:pt>
                <c:pt idx="260307">
                  <c:v>603.06761498735204</c:v>
                </c:pt>
                <c:pt idx="260308">
                  <c:v>603.06993174262595</c:v>
                </c:pt>
                <c:pt idx="260309">
                  <c:v>603.07224849789895</c:v>
                </c:pt>
                <c:pt idx="260310">
                  <c:v>603.07456525317298</c:v>
                </c:pt>
                <c:pt idx="260311">
                  <c:v>603.07688200844598</c:v>
                </c:pt>
                <c:pt idx="260312">
                  <c:v>603.07919876372</c:v>
                </c:pt>
                <c:pt idx="260313">
                  <c:v>603.081515518993</c:v>
                </c:pt>
                <c:pt idx="260314">
                  <c:v>603.08383227426702</c:v>
                </c:pt>
                <c:pt idx="260315">
                  <c:v>603.08614902954105</c:v>
                </c:pt>
                <c:pt idx="260316">
                  <c:v>603.08846578481405</c:v>
                </c:pt>
                <c:pt idx="260317">
                  <c:v>603.09078254008796</c:v>
                </c:pt>
                <c:pt idx="260318">
                  <c:v>603.09309929536096</c:v>
                </c:pt>
                <c:pt idx="260319">
                  <c:v>603.09541605063498</c:v>
                </c:pt>
                <c:pt idx="260320">
                  <c:v>603.09773280590798</c:v>
                </c:pt>
                <c:pt idx="260321">
                  <c:v>603.100049561182</c:v>
                </c:pt>
                <c:pt idx="260322">
                  <c:v>603.10236631645603</c:v>
                </c:pt>
                <c:pt idx="260323">
                  <c:v>603.10468307172903</c:v>
                </c:pt>
                <c:pt idx="260324">
                  <c:v>603.10699982700305</c:v>
                </c:pt>
                <c:pt idx="260325">
                  <c:v>603.10931658227605</c:v>
                </c:pt>
                <c:pt idx="260326">
                  <c:v>603.11163333754996</c:v>
                </c:pt>
                <c:pt idx="260327">
                  <c:v>603.11395009282296</c:v>
                </c:pt>
                <c:pt idx="260328">
                  <c:v>603.11626684809698</c:v>
                </c:pt>
                <c:pt idx="260329">
                  <c:v>603.11858360336998</c:v>
                </c:pt>
                <c:pt idx="260330">
                  <c:v>603.12090035864401</c:v>
                </c:pt>
                <c:pt idx="260331">
                  <c:v>603.12321711391803</c:v>
                </c:pt>
                <c:pt idx="260332">
                  <c:v>603.12553386919103</c:v>
                </c:pt>
                <c:pt idx="260333">
                  <c:v>603.12785062446505</c:v>
                </c:pt>
                <c:pt idx="260334">
                  <c:v>603.13016737973805</c:v>
                </c:pt>
                <c:pt idx="260335">
                  <c:v>603.13248413501196</c:v>
                </c:pt>
                <c:pt idx="260336">
                  <c:v>603.13480089028496</c:v>
                </c:pt>
                <c:pt idx="260337">
                  <c:v>603.13711764555899</c:v>
                </c:pt>
                <c:pt idx="260338">
                  <c:v>603.13943440083301</c:v>
                </c:pt>
                <c:pt idx="260339">
                  <c:v>603.14175115610601</c:v>
                </c:pt>
                <c:pt idx="260340">
                  <c:v>603.14406791138003</c:v>
                </c:pt>
                <c:pt idx="260341">
                  <c:v>603.14638466665303</c:v>
                </c:pt>
                <c:pt idx="260342">
                  <c:v>603.14870142192694</c:v>
                </c:pt>
                <c:pt idx="260343">
                  <c:v>603.15101817719994</c:v>
                </c:pt>
                <c:pt idx="260344">
                  <c:v>603.15333493247397</c:v>
                </c:pt>
                <c:pt idx="260345">
                  <c:v>603.15565168774799</c:v>
                </c:pt>
                <c:pt idx="260346">
                  <c:v>603.15796844302099</c:v>
                </c:pt>
                <c:pt idx="260347">
                  <c:v>603.16028519829501</c:v>
                </c:pt>
                <c:pt idx="260348">
                  <c:v>603.16260195356801</c:v>
                </c:pt>
                <c:pt idx="260349">
                  <c:v>603.16491870884204</c:v>
                </c:pt>
                <c:pt idx="260350">
                  <c:v>603.16723546411504</c:v>
                </c:pt>
                <c:pt idx="260351">
                  <c:v>603.16955221938895</c:v>
                </c:pt>
                <c:pt idx="260352">
                  <c:v>603.17186897466297</c:v>
                </c:pt>
                <c:pt idx="260353">
                  <c:v>603.17418572993597</c:v>
                </c:pt>
                <c:pt idx="260354">
                  <c:v>603.17650248520999</c:v>
                </c:pt>
                <c:pt idx="260355">
                  <c:v>603.17881924048299</c:v>
                </c:pt>
                <c:pt idx="260356">
                  <c:v>603.18113599575702</c:v>
                </c:pt>
                <c:pt idx="260357">
                  <c:v>603.18345275103002</c:v>
                </c:pt>
                <c:pt idx="260358">
                  <c:v>603.18576950630404</c:v>
                </c:pt>
                <c:pt idx="260359">
                  <c:v>603.18808626157795</c:v>
                </c:pt>
                <c:pt idx="260360">
                  <c:v>603.19040301685095</c:v>
                </c:pt>
                <c:pt idx="260361">
                  <c:v>603.19271977212497</c:v>
                </c:pt>
                <c:pt idx="260362">
                  <c:v>603.19503652739797</c:v>
                </c:pt>
                <c:pt idx="260363">
                  <c:v>603.197353282672</c:v>
                </c:pt>
                <c:pt idx="260364">
                  <c:v>603.199670037945</c:v>
                </c:pt>
                <c:pt idx="260365">
                  <c:v>603.20198679321902</c:v>
                </c:pt>
                <c:pt idx="260366">
                  <c:v>603.20430354849304</c:v>
                </c:pt>
                <c:pt idx="260367">
                  <c:v>603.20662030376604</c:v>
                </c:pt>
                <c:pt idx="260368">
                  <c:v>603.20893705903995</c:v>
                </c:pt>
                <c:pt idx="260369">
                  <c:v>603.21125381431295</c:v>
                </c:pt>
                <c:pt idx="260370">
                  <c:v>603.21357056958698</c:v>
                </c:pt>
                <c:pt idx="260371">
                  <c:v>603.21588732485998</c:v>
                </c:pt>
                <c:pt idx="260372">
                  <c:v>603.218204080134</c:v>
                </c:pt>
                <c:pt idx="260373">
                  <c:v>603.22052083540802</c:v>
                </c:pt>
                <c:pt idx="260374">
                  <c:v>603.22283759068102</c:v>
                </c:pt>
                <c:pt idx="260375">
                  <c:v>603.22515434595505</c:v>
                </c:pt>
                <c:pt idx="260376">
                  <c:v>603.22747110122805</c:v>
                </c:pt>
                <c:pt idx="260377">
                  <c:v>603.22978785650196</c:v>
                </c:pt>
                <c:pt idx="260378">
                  <c:v>603.23210461177496</c:v>
                </c:pt>
                <c:pt idx="260379">
                  <c:v>603.23442136704898</c:v>
                </c:pt>
                <c:pt idx="260380">
                  <c:v>603.23673812232198</c:v>
                </c:pt>
                <c:pt idx="260381">
                  <c:v>603.239054877596</c:v>
                </c:pt>
                <c:pt idx="260382">
                  <c:v>603.24137163287003</c:v>
                </c:pt>
                <c:pt idx="260383">
                  <c:v>603.24368838814303</c:v>
                </c:pt>
                <c:pt idx="260384">
                  <c:v>603.24600514341705</c:v>
                </c:pt>
                <c:pt idx="260385">
                  <c:v>603.24832189869005</c:v>
                </c:pt>
                <c:pt idx="260386">
                  <c:v>603.25063865396396</c:v>
                </c:pt>
                <c:pt idx="260387">
                  <c:v>603.25295540923696</c:v>
                </c:pt>
                <c:pt idx="260388">
                  <c:v>603.25527216451098</c:v>
                </c:pt>
                <c:pt idx="260389">
                  <c:v>603.25758891978501</c:v>
                </c:pt>
                <c:pt idx="260390">
                  <c:v>603.25990567505801</c:v>
                </c:pt>
                <c:pt idx="260391">
                  <c:v>603.26222243033203</c:v>
                </c:pt>
                <c:pt idx="260392">
                  <c:v>603.26453918560503</c:v>
                </c:pt>
                <c:pt idx="260393">
                  <c:v>603.26685594087905</c:v>
                </c:pt>
                <c:pt idx="260394">
                  <c:v>603.26917269615205</c:v>
                </c:pt>
                <c:pt idx="260395">
                  <c:v>603.27148945142596</c:v>
                </c:pt>
                <c:pt idx="260396">
                  <c:v>603.27380620669999</c:v>
                </c:pt>
                <c:pt idx="260397">
                  <c:v>603.27612296197299</c:v>
                </c:pt>
                <c:pt idx="260398">
                  <c:v>603.27843971724701</c:v>
                </c:pt>
                <c:pt idx="260399">
                  <c:v>603.28075647252001</c:v>
                </c:pt>
                <c:pt idx="260400">
                  <c:v>603.28307322779403</c:v>
                </c:pt>
                <c:pt idx="260401">
                  <c:v>603.28538998306703</c:v>
                </c:pt>
                <c:pt idx="260402">
                  <c:v>603.28770673834094</c:v>
                </c:pt>
                <c:pt idx="260403">
                  <c:v>603.29002349361497</c:v>
                </c:pt>
                <c:pt idx="260404">
                  <c:v>603.29234024888797</c:v>
                </c:pt>
                <c:pt idx="260405">
                  <c:v>603.29465700416199</c:v>
                </c:pt>
                <c:pt idx="260406">
                  <c:v>603.29697375943499</c:v>
                </c:pt>
                <c:pt idx="260407">
                  <c:v>603.29929051470901</c:v>
                </c:pt>
                <c:pt idx="260408">
                  <c:v>603.30160726998201</c:v>
                </c:pt>
                <c:pt idx="260409">
                  <c:v>603.30392402525604</c:v>
                </c:pt>
                <c:pt idx="260410">
                  <c:v>603.30624078052995</c:v>
                </c:pt>
                <c:pt idx="260411">
                  <c:v>603.30855753580295</c:v>
                </c:pt>
                <c:pt idx="260412">
                  <c:v>603.31087429107697</c:v>
                </c:pt>
                <c:pt idx="260413">
                  <c:v>603.31319104634997</c:v>
                </c:pt>
                <c:pt idx="260414">
                  <c:v>603.31550780162399</c:v>
                </c:pt>
                <c:pt idx="260415">
                  <c:v>603.31782455689699</c:v>
                </c:pt>
                <c:pt idx="260416">
                  <c:v>603.32014131217102</c:v>
                </c:pt>
                <c:pt idx="260417">
                  <c:v>603.32245806744504</c:v>
                </c:pt>
                <c:pt idx="260418">
                  <c:v>603.32477482271804</c:v>
                </c:pt>
                <c:pt idx="260419">
                  <c:v>603.32709157799195</c:v>
                </c:pt>
                <c:pt idx="260420">
                  <c:v>603.32940833326495</c:v>
                </c:pt>
                <c:pt idx="260421">
                  <c:v>603.33172508853897</c:v>
                </c:pt>
                <c:pt idx="260422">
                  <c:v>603.33404184381197</c:v>
                </c:pt>
                <c:pt idx="260423">
                  <c:v>603.336358599086</c:v>
                </c:pt>
                <c:pt idx="260424">
                  <c:v>603.33867535436002</c:v>
                </c:pt>
                <c:pt idx="260425">
                  <c:v>603.34099210963302</c:v>
                </c:pt>
                <c:pt idx="260426">
                  <c:v>603.34330886490704</c:v>
                </c:pt>
                <c:pt idx="260427">
                  <c:v>603.34562562018004</c:v>
                </c:pt>
                <c:pt idx="260428">
                  <c:v>603.34794237545395</c:v>
                </c:pt>
                <c:pt idx="260429">
                  <c:v>603.35025913072695</c:v>
                </c:pt>
                <c:pt idx="260430">
                  <c:v>603.35257588600098</c:v>
                </c:pt>
                <c:pt idx="260431">
                  <c:v>603.35489264127398</c:v>
                </c:pt>
                <c:pt idx="260432">
                  <c:v>603.357209396548</c:v>
                </c:pt>
                <c:pt idx="260433">
                  <c:v>603.35952615182202</c:v>
                </c:pt>
                <c:pt idx="260434">
                  <c:v>603.36184290709502</c:v>
                </c:pt>
                <c:pt idx="260435">
                  <c:v>603.36415966236905</c:v>
                </c:pt>
                <c:pt idx="260436">
                  <c:v>603.36647641764205</c:v>
                </c:pt>
                <c:pt idx="260437">
                  <c:v>603.36879317291596</c:v>
                </c:pt>
                <c:pt idx="260438">
                  <c:v>603.37110992818896</c:v>
                </c:pt>
                <c:pt idx="260439">
                  <c:v>603.37342668346298</c:v>
                </c:pt>
                <c:pt idx="260440">
                  <c:v>603.375743438737</c:v>
                </c:pt>
                <c:pt idx="260441">
                  <c:v>603.37806019401</c:v>
                </c:pt>
                <c:pt idx="260442">
                  <c:v>603.38037694928403</c:v>
                </c:pt>
                <c:pt idx="260443">
                  <c:v>603.38269370455703</c:v>
                </c:pt>
                <c:pt idx="260444">
                  <c:v>603.38501045983105</c:v>
                </c:pt>
                <c:pt idx="260445">
                  <c:v>603.38732721510405</c:v>
                </c:pt>
                <c:pt idx="260446">
                  <c:v>603.38964397037796</c:v>
                </c:pt>
                <c:pt idx="260447">
                  <c:v>603.39196072565198</c:v>
                </c:pt>
                <c:pt idx="260448">
                  <c:v>603.39427748092498</c:v>
                </c:pt>
                <c:pt idx="260449">
                  <c:v>603.39659423619901</c:v>
                </c:pt>
                <c:pt idx="260450">
                  <c:v>603.39891099147201</c:v>
                </c:pt>
                <c:pt idx="260451">
                  <c:v>603.40122774674603</c:v>
                </c:pt>
                <c:pt idx="260452">
                  <c:v>603.40354450201903</c:v>
                </c:pt>
                <c:pt idx="260453">
                  <c:v>603.40586125729305</c:v>
                </c:pt>
                <c:pt idx="260454">
                  <c:v>603.40817801256696</c:v>
                </c:pt>
                <c:pt idx="260455">
                  <c:v>603.41049476783996</c:v>
                </c:pt>
                <c:pt idx="260456">
                  <c:v>603.41281152311399</c:v>
                </c:pt>
                <c:pt idx="260457">
                  <c:v>603.41512827838699</c:v>
                </c:pt>
                <c:pt idx="260458">
                  <c:v>603.41744503366101</c:v>
                </c:pt>
                <c:pt idx="260459">
                  <c:v>603.41976178893401</c:v>
                </c:pt>
                <c:pt idx="260460">
                  <c:v>603.42207854420803</c:v>
                </c:pt>
                <c:pt idx="260461">
                  <c:v>603.42439529948194</c:v>
                </c:pt>
                <c:pt idx="260462">
                  <c:v>603.42671205475494</c:v>
                </c:pt>
                <c:pt idx="260463">
                  <c:v>603.42902881002897</c:v>
                </c:pt>
                <c:pt idx="260464">
                  <c:v>603.43134556530197</c:v>
                </c:pt>
                <c:pt idx="260465">
                  <c:v>603.43366232057599</c:v>
                </c:pt>
                <c:pt idx="260466">
                  <c:v>603.43597907584899</c:v>
                </c:pt>
                <c:pt idx="260467">
                  <c:v>603.43829583112301</c:v>
                </c:pt>
                <c:pt idx="260468">
                  <c:v>603.44061258639704</c:v>
                </c:pt>
                <c:pt idx="260469">
                  <c:v>603.44292934167004</c:v>
                </c:pt>
                <c:pt idx="260470">
                  <c:v>603.44524609694395</c:v>
                </c:pt>
                <c:pt idx="260471">
                  <c:v>603.44756285221695</c:v>
                </c:pt>
                <c:pt idx="260472">
                  <c:v>603.44987960749097</c:v>
                </c:pt>
                <c:pt idx="260473">
                  <c:v>603.45219636276397</c:v>
                </c:pt>
                <c:pt idx="260474">
                  <c:v>603.45451311803799</c:v>
                </c:pt>
                <c:pt idx="260475">
                  <c:v>603.45682987331099</c:v>
                </c:pt>
                <c:pt idx="260476">
                  <c:v>603.45914662858502</c:v>
                </c:pt>
                <c:pt idx="260477">
                  <c:v>603.46146338385904</c:v>
                </c:pt>
                <c:pt idx="260478">
                  <c:v>603.46378013913204</c:v>
                </c:pt>
                <c:pt idx="260479">
                  <c:v>603.46609689440595</c:v>
                </c:pt>
                <c:pt idx="260480">
                  <c:v>603.46841364967895</c:v>
                </c:pt>
                <c:pt idx="260481">
                  <c:v>603.47073040495297</c:v>
                </c:pt>
                <c:pt idx="260482">
                  <c:v>603.47304716022597</c:v>
                </c:pt>
                <c:pt idx="260483">
                  <c:v>603.4753639155</c:v>
                </c:pt>
                <c:pt idx="260484">
                  <c:v>603.47768067077402</c:v>
                </c:pt>
                <c:pt idx="260485">
                  <c:v>603.47999742604702</c:v>
                </c:pt>
                <c:pt idx="260486">
                  <c:v>603.48231418132104</c:v>
                </c:pt>
                <c:pt idx="260487">
                  <c:v>603.48463093659404</c:v>
                </c:pt>
                <c:pt idx="260488">
                  <c:v>603.48694769186795</c:v>
                </c:pt>
                <c:pt idx="260489">
                  <c:v>603.48926444714095</c:v>
                </c:pt>
                <c:pt idx="260490">
                  <c:v>603.49158120241498</c:v>
                </c:pt>
                <c:pt idx="260491">
                  <c:v>603.493897957689</c:v>
                </c:pt>
                <c:pt idx="260492">
                  <c:v>603.496214712962</c:v>
                </c:pt>
                <c:pt idx="260493">
                  <c:v>603.49853146823602</c:v>
                </c:pt>
                <c:pt idx="260494">
                  <c:v>603.50084822350902</c:v>
                </c:pt>
                <c:pt idx="260495">
                  <c:v>603.50316497878305</c:v>
                </c:pt>
                <c:pt idx="260496">
                  <c:v>603.50548173405605</c:v>
                </c:pt>
                <c:pt idx="260497">
                  <c:v>603.50779848932996</c:v>
                </c:pt>
                <c:pt idx="260498">
                  <c:v>603.51011524460398</c:v>
                </c:pt>
                <c:pt idx="260499">
                  <c:v>603.51243199987698</c:v>
                </c:pt>
                <c:pt idx="260500">
                  <c:v>603.514748755151</c:v>
                </c:pt>
                <c:pt idx="260501">
                  <c:v>603.517065510424</c:v>
                </c:pt>
                <c:pt idx="260502">
                  <c:v>603.51938226569803</c:v>
                </c:pt>
                <c:pt idx="260503">
                  <c:v>603.52169902097103</c:v>
                </c:pt>
                <c:pt idx="260504">
                  <c:v>603.52401577624505</c:v>
                </c:pt>
                <c:pt idx="260505">
                  <c:v>603.52633253151896</c:v>
                </c:pt>
                <c:pt idx="260506">
                  <c:v>603.52864928679196</c:v>
                </c:pt>
                <c:pt idx="260507">
                  <c:v>603.53096604206598</c:v>
                </c:pt>
                <c:pt idx="260508">
                  <c:v>603.53328279733898</c:v>
                </c:pt>
                <c:pt idx="260509">
                  <c:v>603.53559955261301</c:v>
                </c:pt>
                <c:pt idx="260510">
                  <c:v>603.53791630788601</c:v>
                </c:pt>
                <c:pt idx="260511">
                  <c:v>603.54023306316003</c:v>
                </c:pt>
                <c:pt idx="260512">
                  <c:v>603.54254981843405</c:v>
                </c:pt>
                <c:pt idx="260513">
                  <c:v>603.54486657370705</c:v>
                </c:pt>
                <c:pt idx="260514">
                  <c:v>603.54718332898096</c:v>
                </c:pt>
                <c:pt idx="260515">
                  <c:v>603.54950008425396</c:v>
                </c:pt>
                <c:pt idx="260516">
                  <c:v>603.55181683952799</c:v>
                </c:pt>
                <c:pt idx="260517">
                  <c:v>603.55413359480099</c:v>
                </c:pt>
                <c:pt idx="260518">
                  <c:v>603.55645035007501</c:v>
                </c:pt>
                <c:pt idx="260519">
                  <c:v>603.55876710534903</c:v>
                </c:pt>
                <c:pt idx="260520">
                  <c:v>603.56108386062203</c:v>
                </c:pt>
                <c:pt idx="260521">
                  <c:v>603.56340061589594</c:v>
                </c:pt>
                <c:pt idx="260522">
                  <c:v>603.56571737116894</c:v>
                </c:pt>
                <c:pt idx="260523">
                  <c:v>603.56803412644297</c:v>
                </c:pt>
                <c:pt idx="260524">
                  <c:v>603.57035088171597</c:v>
                </c:pt>
                <c:pt idx="260525">
                  <c:v>603.57266763698999</c:v>
                </c:pt>
                <c:pt idx="260526">
                  <c:v>603.57498439226299</c:v>
                </c:pt>
                <c:pt idx="260527">
                  <c:v>603.57730114753701</c:v>
                </c:pt>
                <c:pt idx="260528">
                  <c:v>603.57961790281104</c:v>
                </c:pt>
                <c:pt idx="260529">
                  <c:v>603.58193465808404</c:v>
                </c:pt>
                <c:pt idx="260530">
                  <c:v>603.58425141335795</c:v>
                </c:pt>
                <c:pt idx="260531">
                  <c:v>603.58656816863095</c:v>
                </c:pt>
                <c:pt idx="260532">
                  <c:v>603.58888492390497</c:v>
                </c:pt>
                <c:pt idx="260533">
                  <c:v>603.59120167917797</c:v>
                </c:pt>
                <c:pt idx="260534">
                  <c:v>603.59351843445199</c:v>
                </c:pt>
                <c:pt idx="260535">
                  <c:v>603.59583518972602</c:v>
                </c:pt>
                <c:pt idx="260536">
                  <c:v>603.59815194499902</c:v>
                </c:pt>
                <c:pt idx="260537">
                  <c:v>603.60046870027304</c:v>
                </c:pt>
                <c:pt idx="260538">
                  <c:v>603.60278545554604</c:v>
                </c:pt>
                <c:pt idx="260539">
                  <c:v>603.60510221081995</c:v>
                </c:pt>
                <c:pt idx="260540">
                  <c:v>603.60741896609295</c:v>
                </c:pt>
                <c:pt idx="260541">
                  <c:v>603.60973572136697</c:v>
                </c:pt>
                <c:pt idx="260542">
                  <c:v>603.612052476641</c:v>
                </c:pt>
                <c:pt idx="260543">
                  <c:v>603.614369231914</c:v>
                </c:pt>
                <c:pt idx="260544">
                  <c:v>603.61668598718802</c:v>
                </c:pt>
                <c:pt idx="260545">
                  <c:v>603.61900274246102</c:v>
                </c:pt>
                <c:pt idx="260546">
                  <c:v>603.62131949773504</c:v>
                </c:pt>
                <c:pt idx="260547">
                  <c:v>603.62363625300804</c:v>
                </c:pt>
                <c:pt idx="260548">
                  <c:v>603.62595300828195</c:v>
                </c:pt>
                <c:pt idx="260549">
                  <c:v>603.62826976355598</c:v>
                </c:pt>
                <c:pt idx="260550">
                  <c:v>603.63058651882898</c:v>
                </c:pt>
                <c:pt idx="260551">
                  <c:v>603.632903274103</c:v>
                </c:pt>
                <c:pt idx="260552">
                  <c:v>603.635220029376</c:v>
                </c:pt>
                <c:pt idx="260553">
                  <c:v>603.63753678465002</c:v>
                </c:pt>
                <c:pt idx="260554">
                  <c:v>603.63985353992302</c:v>
                </c:pt>
                <c:pt idx="260555">
                  <c:v>603.64217029519705</c:v>
                </c:pt>
                <c:pt idx="260556">
                  <c:v>603.64448705047096</c:v>
                </c:pt>
                <c:pt idx="260557">
                  <c:v>603.64680380574396</c:v>
                </c:pt>
                <c:pt idx="260558">
                  <c:v>603.64912056101798</c:v>
                </c:pt>
                <c:pt idx="260559">
                  <c:v>603.65143731629098</c:v>
                </c:pt>
                <c:pt idx="260560">
                  <c:v>603.653754071565</c:v>
                </c:pt>
                <c:pt idx="260561">
                  <c:v>603.656070826838</c:v>
                </c:pt>
                <c:pt idx="260562">
                  <c:v>603.65838758211203</c:v>
                </c:pt>
                <c:pt idx="260563">
                  <c:v>603.66070433738605</c:v>
                </c:pt>
                <c:pt idx="260564">
                  <c:v>603.66302109265905</c:v>
                </c:pt>
                <c:pt idx="260565">
                  <c:v>603.66533784793296</c:v>
                </c:pt>
                <c:pt idx="260566">
                  <c:v>603.66765460320596</c:v>
                </c:pt>
                <c:pt idx="260567">
                  <c:v>603.66997135847998</c:v>
                </c:pt>
                <c:pt idx="260568">
                  <c:v>603.67228811375298</c:v>
                </c:pt>
                <c:pt idx="260569">
                  <c:v>603.67460486902701</c:v>
                </c:pt>
                <c:pt idx="260570">
                  <c:v>603.67692162430103</c:v>
                </c:pt>
                <c:pt idx="260571">
                  <c:v>603.67923837957403</c:v>
                </c:pt>
                <c:pt idx="260572">
                  <c:v>603.68155513484805</c:v>
                </c:pt>
                <c:pt idx="260573">
                  <c:v>603.68387189012105</c:v>
                </c:pt>
                <c:pt idx="260574">
                  <c:v>603.68618864539496</c:v>
                </c:pt>
                <c:pt idx="260575">
                  <c:v>603.68850540066796</c:v>
                </c:pt>
                <c:pt idx="260576">
                  <c:v>603.69082215594199</c:v>
                </c:pt>
                <c:pt idx="260577">
                  <c:v>603.69313891121499</c:v>
                </c:pt>
                <c:pt idx="260578">
                  <c:v>603.69545566648901</c:v>
                </c:pt>
                <c:pt idx="260579">
                  <c:v>603.69777242176303</c:v>
                </c:pt>
                <c:pt idx="260580">
                  <c:v>603.70008917703603</c:v>
                </c:pt>
                <c:pt idx="260581">
                  <c:v>603.70240593230994</c:v>
                </c:pt>
                <c:pt idx="260582">
                  <c:v>603.70472268758294</c:v>
                </c:pt>
                <c:pt idx="260583">
                  <c:v>603.70703944285697</c:v>
                </c:pt>
                <c:pt idx="260584">
                  <c:v>603.70935619812997</c:v>
                </c:pt>
                <c:pt idx="260585">
                  <c:v>603.71167295340399</c:v>
                </c:pt>
                <c:pt idx="260586">
                  <c:v>603.71398970867801</c:v>
                </c:pt>
                <c:pt idx="260587">
                  <c:v>603.71630646395101</c:v>
                </c:pt>
                <c:pt idx="260588">
                  <c:v>603.71862321922504</c:v>
                </c:pt>
                <c:pt idx="260589">
                  <c:v>603.72093997449804</c:v>
                </c:pt>
                <c:pt idx="260590">
                  <c:v>603.72325672977195</c:v>
                </c:pt>
                <c:pt idx="260591">
                  <c:v>603.72557348504495</c:v>
                </c:pt>
                <c:pt idx="260592">
                  <c:v>603.72789024031897</c:v>
                </c:pt>
                <c:pt idx="260593">
                  <c:v>603.73020699559299</c:v>
                </c:pt>
                <c:pt idx="260594">
                  <c:v>603.73252375086599</c:v>
                </c:pt>
                <c:pt idx="260595">
                  <c:v>603.73484050614002</c:v>
                </c:pt>
                <c:pt idx="260596">
                  <c:v>603.73715726141302</c:v>
                </c:pt>
                <c:pt idx="260597">
                  <c:v>603.73947401668704</c:v>
                </c:pt>
                <c:pt idx="260598">
                  <c:v>603.74179077196004</c:v>
                </c:pt>
                <c:pt idx="260599">
                  <c:v>603.74410752723395</c:v>
                </c:pt>
                <c:pt idx="260600">
                  <c:v>603.74642428250797</c:v>
                </c:pt>
                <c:pt idx="260601">
                  <c:v>603.74874103778097</c:v>
                </c:pt>
                <c:pt idx="260602">
                  <c:v>603.751057793055</c:v>
                </c:pt>
                <c:pt idx="260603">
                  <c:v>603.753374548328</c:v>
                </c:pt>
                <c:pt idx="260604">
                  <c:v>603.75569130360202</c:v>
                </c:pt>
                <c:pt idx="260605">
                  <c:v>603.75800805887502</c:v>
                </c:pt>
                <c:pt idx="260606">
                  <c:v>603.76032481414904</c:v>
                </c:pt>
                <c:pt idx="260607">
                  <c:v>603.76264156942295</c:v>
                </c:pt>
                <c:pt idx="260608">
                  <c:v>603.76495832469595</c:v>
                </c:pt>
                <c:pt idx="260609">
                  <c:v>603.76727507996998</c:v>
                </c:pt>
                <c:pt idx="260610">
                  <c:v>603.76959183524298</c:v>
                </c:pt>
                <c:pt idx="260611">
                  <c:v>603.771908590517</c:v>
                </c:pt>
                <c:pt idx="260612">
                  <c:v>603.77422534579</c:v>
                </c:pt>
                <c:pt idx="260613">
                  <c:v>603.77654210106402</c:v>
                </c:pt>
                <c:pt idx="260614">
                  <c:v>603.77885885633805</c:v>
                </c:pt>
                <c:pt idx="260615">
                  <c:v>603.78117561161105</c:v>
                </c:pt>
                <c:pt idx="260616">
                  <c:v>603.78349236688496</c:v>
                </c:pt>
                <c:pt idx="260617">
                  <c:v>603.78580912215796</c:v>
                </c:pt>
                <c:pt idx="260618">
                  <c:v>603.78812587743198</c:v>
                </c:pt>
                <c:pt idx="260619">
                  <c:v>603.79044263270498</c:v>
                </c:pt>
                <c:pt idx="260620">
                  <c:v>603.792759387979</c:v>
                </c:pt>
                <c:pt idx="260621">
                  <c:v>603.79507614325303</c:v>
                </c:pt>
                <c:pt idx="260622">
                  <c:v>603.79739289852603</c:v>
                </c:pt>
                <c:pt idx="260623">
                  <c:v>603.79970965380005</c:v>
                </c:pt>
                <c:pt idx="260624">
                  <c:v>603.80202640907305</c:v>
                </c:pt>
                <c:pt idx="260625">
                  <c:v>603.80434316434696</c:v>
                </c:pt>
                <c:pt idx="260626">
                  <c:v>603.80665991961996</c:v>
                </c:pt>
                <c:pt idx="260627">
                  <c:v>603.80897667489398</c:v>
                </c:pt>
                <c:pt idx="260628">
                  <c:v>603.81129343016698</c:v>
                </c:pt>
                <c:pt idx="260629">
                  <c:v>603.81361018544101</c:v>
                </c:pt>
                <c:pt idx="260630">
                  <c:v>603.81592694071503</c:v>
                </c:pt>
                <c:pt idx="260631">
                  <c:v>603.81824369598803</c:v>
                </c:pt>
                <c:pt idx="260632">
                  <c:v>603.82056045126205</c:v>
                </c:pt>
                <c:pt idx="260633">
                  <c:v>603.82287720653505</c:v>
                </c:pt>
                <c:pt idx="260634">
                  <c:v>603.82519396180896</c:v>
                </c:pt>
                <c:pt idx="260635">
                  <c:v>603.82751071708196</c:v>
                </c:pt>
                <c:pt idx="260636">
                  <c:v>603.82982747235599</c:v>
                </c:pt>
                <c:pt idx="260637">
                  <c:v>603.83214422763001</c:v>
                </c:pt>
                <c:pt idx="260638">
                  <c:v>603.83446098290301</c:v>
                </c:pt>
                <c:pt idx="260639">
                  <c:v>603.83677773817703</c:v>
                </c:pt>
                <c:pt idx="260640">
                  <c:v>603.83909449345003</c:v>
                </c:pt>
                <c:pt idx="260641">
                  <c:v>603.84141124872394</c:v>
                </c:pt>
                <c:pt idx="260642">
                  <c:v>603.84372800399694</c:v>
                </c:pt>
                <c:pt idx="260643">
                  <c:v>603.84604475927097</c:v>
                </c:pt>
                <c:pt idx="260644">
                  <c:v>603.84836151454499</c:v>
                </c:pt>
                <c:pt idx="260645">
                  <c:v>603.85067826981799</c:v>
                </c:pt>
                <c:pt idx="260646">
                  <c:v>603.85299502509201</c:v>
                </c:pt>
                <c:pt idx="260647">
                  <c:v>603.85531178036501</c:v>
                </c:pt>
                <c:pt idx="260648">
                  <c:v>603.85762853563904</c:v>
                </c:pt>
                <c:pt idx="260649">
                  <c:v>603.85994529091204</c:v>
                </c:pt>
                <c:pt idx="260650">
                  <c:v>603.86226204618595</c:v>
                </c:pt>
                <c:pt idx="260651">
                  <c:v>603.86457880145997</c:v>
                </c:pt>
                <c:pt idx="260652">
                  <c:v>603.86689555673297</c:v>
                </c:pt>
                <c:pt idx="260653">
                  <c:v>603.86921231200699</c:v>
                </c:pt>
                <c:pt idx="260654">
                  <c:v>603.87152906727999</c:v>
                </c:pt>
                <c:pt idx="260655">
                  <c:v>603.87384582255402</c:v>
                </c:pt>
                <c:pt idx="260656">
                  <c:v>603.87616257782702</c:v>
                </c:pt>
                <c:pt idx="260657">
                  <c:v>603.87847933310104</c:v>
                </c:pt>
                <c:pt idx="260658">
                  <c:v>603.88079608837495</c:v>
                </c:pt>
                <c:pt idx="260659">
                  <c:v>603.88311284364795</c:v>
                </c:pt>
                <c:pt idx="260660">
                  <c:v>603.88542959892197</c:v>
                </c:pt>
                <c:pt idx="260661">
                  <c:v>603.88774635419497</c:v>
                </c:pt>
                <c:pt idx="260662">
                  <c:v>603.890063109469</c:v>
                </c:pt>
                <c:pt idx="260663">
                  <c:v>603.892379864742</c:v>
                </c:pt>
                <c:pt idx="260664">
                  <c:v>603.89469662001602</c:v>
                </c:pt>
                <c:pt idx="260665">
                  <c:v>603.89701337529004</c:v>
                </c:pt>
                <c:pt idx="260666">
                  <c:v>603.89933013056304</c:v>
                </c:pt>
                <c:pt idx="260667">
                  <c:v>603.90164688583695</c:v>
                </c:pt>
                <c:pt idx="260668">
                  <c:v>603.90396364110995</c:v>
                </c:pt>
                <c:pt idx="260669">
                  <c:v>603.90628039638398</c:v>
                </c:pt>
                <c:pt idx="260670">
                  <c:v>603.90859715165698</c:v>
                </c:pt>
                <c:pt idx="260671">
                  <c:v>603.910913906931</c:v>
                </c:pt>
                <c:pt idx="260672">
                  <c:v>603.91323066220502</c:v>
                </c:pt>
                <c:pt idx="260673">
                  <c:v>603.91554741747802</c:v>
                </c:pt>
                <c:pt idx="260674">
                  <c:v>603.91786417275205</c:v>
                </c:pt>
                <c:pt idx="260675">
                  <c:v>603.92018092802505</c:v>
                </c:pt>
                <c:pt idx="260676">
                  <c:v>603.92249768329896</c:v>
                </c:pt>
                <c:pt idx="260677">
                  <c:v>603.92481443857196</c:v>
                </c:pt>
                <c:pt idx="260678">
                  <c:v>603.92713119384598</c:v>
                </c:pt>
                <c:pt idx="260679">
                  <c:v>603.92944794911898</c:v>
                </c:pt>
                <c:pt idx="260680">
                  <c:v>603.931764704393</c:v>
                </c:pt>
                <c:pt idx="260681">
                  <c:v>603.93408145966703</c:v>
                </c:pt>
                <c:pt idx="260682">
                  <c:v>603.93639821494003</c:v>
                </c:pt>
                <c:pt idx="260683">
                  <c:v>603.93871497021405</c:v>
                </c:pt>
                <c:pt idx="260684">
                  <c:v>603.94103172548705</c:v>
                </c:pt>
                <c:pt idx="260685">
                  <c:v>603.94334848076096</c:v>
                </c:pt>
                <c:pt idx="260686">
                  <c:v>603.94566523603396</c:v>
                </c:pt>
                <c:pt idx="260687">
                  <c:v>603.94798199130798</c:v>
                </c:pt>
                <c:pt idx="260688">
                  <c:v>603.95029874658201</c:v>
                </c:pt>
                <c:pt idx="260689">
                  <c:v>603.95261550185501</c:v>
                </c:pt>
                <c:pt idx="260690">
                  <c:v>603.95493225712903</c:v>
                </c:pt>
                <c:pt idx="260691">
                  <c:v>603.95724901240203</c:v>
                </c:pt>
                <c:pt idx="260692">
                  <c:v>603.95956576767605</c:v>
                </c:pt>
                <c:pt idx="260693">
                  <c:v>603.96188252294905</c:v>
                </c:pt>
                <c:pt idx="260694">
                  <c:v>603.96419927822296</c:v>
                </c:pt>
                <c:pt idx="260695">
                  <c:v>603.96651603349699</c:v>
                </c:pt>
                <c:pt idx="260696">
                  <c:v>603.96883278876999</c:v>
                </c:pt>
                <c:pt idx="260697">
                  <c:v>603.97114954404401</c:v>
                </c:pt>
                <c:pt idx="260698">
                  <c:v>603.97346629931701</c:v>
                </c:pt>
                <c:pt idx="260699">
                  <c:v>603.97578305459103</c:v>
                </c:pt>
                <c:pt idx="260700">
                  <c:v>603.97809980986403</c:v>
                </c:pt>
                <c:pt idx="260701">
                  <c:v>603.98041656513794</c:v>
                </c:pt>
                <c:pt idx="260702">
                  <c:v>603.98273332041197</c:v>
                </c:pt>
                <c:pt idx="260703">
                  <c:v>603.98505007568497</c:v>
                </c:pt>
                <c:pt idx="260704">
                  <c:v>603.98736683095899</c:v>
                </c:pt>
                <c:pt idx="260705">
                  <c:v>603.98968358623199</c:v>
                </c:pt>
                <c:pt idx="260706">
                  <c:v>603.99200034150601</c:v>
                </c:pt>
                <c:pt idx="260707">
                  <c:v>603.99431709677901</c:v>
                </c:pt>
                <c:pt idx="260708">
                  <c:v>603.99663385205304</c:v>
                </c:pt>
                <c:pt idx="260709">
                  <c:v>603.99895060732695</c:v>
                </c:pt>
                <c:pt idx="260710">
                  <c:v>604.00126736259995</c:v>
                </c:pt>
                <c:pt idx="260711">
                  <c:v>604.00358411787397</c:v>
                </c:pt>
                <c:pt idx="260712">
                  <c:v>604.00590087314697</c:v>
                </c:pt>
                <c:pt idx="260713">
                  <c:v>604.00821762842099</c:v>
                </c:pt>
                <c:pt idx="260714">
                  <c:v>604.01053438369399</c:v>
                </c:pt>
                <c:pt idx="260715">
                  <c:v>604.01285113896802</c:v>
                </c:pt>
                <c:pt idx="260716">
                  <c:v>604.01516789424204</c:v>
                </c:pt>
                <c:pt idx="260717">
                  <c:v>604.01748464951504</c:v>
                </c:pt>
                <c:pt idx="260718">
                  <c:v>604.01980140478895</c:v>
                </c:pt>
                <c:pt idx="260719">
                  <c:v>604.02211816006195</c:v>
                </c:pt>
                <c:pt idx="260720">
                  <c:v>604.02443491533597</c:v>
                </c:pt>
                <c:pt idx="260721">
                  <c:v>604.02675167060897</c:v>
                </c:pt>
                <c:pt idx="260722">
                  <c:v>604.029068425883</c:v>
                </c:pt>
                <c:pt idx="260723">
                  <c:v>604.03138518115702</c:v>
                </c:pt>
                <c:pt idx="260724">
                  <c:v>604.03370193643002</c:v>
                </c:pt>
                <c:pt idx="260725">
                  <c:v>604.03601869170404</c:v>
                </c:pt>
                <c:pt idx="260726">
                  <c:v>604.03833544697704</c:v>
                </c:pt>
                <c:pt idx="260727">
                  <c:v>604.04065220225095</c:v>
                </c:pt>
                <c:pt idx="260728">
                  <c:v>604.04296895752395</c:v>
                </c:pt>
                <c:pt idx="260729">
                  <c:v>604.04528571279798</c:v>
                </c:pt>
                <c:pt idx="260730">
                  <c:v>604.04760246807098</c:v>
                </c:pt>
                <c:pt idx="260731">
                  <c:v>604.049919223345</c:v>
                </c:pt>
                <c:pt idx="260732">
                  <c:v>604.05223597861902</c:v>
                </c:pt>
                <c:pt idx="260733">
                  <c:v>604.05455273389202</c:v>
                </c:pt>
                <c:pt idx="260734">
                  <c:v>604.05686948916605</c:v>
                </c:pt>
                <c:pt idx="260735">
                  <c:v>604.05918624443905</c:v>
                </c:pt>
                <c:pt idx="260736">
                  <c:v>604.06150299971296</c:v>
                </c:pt>
                <c:pt idx="260737">
                  <c:v>604.06381975498596</c:v>
                </c:pt>
                <c:pt idx="260738">
                  <c:v>604.06613651025998</c:v>
                </c:pt>
                <c:pt idx="260739">
                  <c:v>604.068453265534</c:v>
                </c:pt>
                <c:pt idx="260740">
                  <c:v>604.070770020807</c:v>
                </c:pt>
                <c:pt idx="260741">
                  <c:v>604.07308677608103</c:v>
                </c:pt>
                <c:pt idx="260742">
                  <c:v>604.07540353135403</c:v>
                </c:pt>
                <c:pt idx="260743">
                  <c:v>604.07772028662805</c:v>
                </c:pt>
                <c:pt idx="260744">
                  <c:v>604.08003704190105</c:v>
                </c:pt>
                <c:pt idx="260745">
                  <c:v>604.08235379717496</c:v>
                </c:pt>
                <c:pt idx="260746">
                  <c:v>604.08467055244898</c:v>
                </c:pt>
                <c:pt idx="260747">
                  <c:v>604.08698730772198</c:v>
                </c:pt>
                <c:pt idx="260748">
                  <c:v>604.08930406299601</c:v>
                </c:pt>
                <c:pt idx="260749">
                  <c:v>604.09162081826901</c:v>
                </c:pt>
                <c:pt idx="260750">
                  <c:v>604.09393757354303</c:v>
                </c:pt>
                <c:pt idx="260751">
                  <c:v>604.09625432881603</c:v>
                </c:pt>
                <c:pt idx="260752">
                  <c:v>604.09857108409005</c:v>
                </c:pt>
                <c:pt idx="260753">
                  <c:v>604.10088783936396</c:v>
                </c:pt>
                <c:pt idx="260754">
                  <c:v>604.10320459463696</c:v>
                </c:pt>
                <c:pt idx="260755">
                  <c:v>604.10552134991099</c:v>
                </c:pt>
                <c:pt idx="260756">
                  <c:v>604.10783810518399</c:v>
                </c:pt>
                <c:pt idx="260757">
                  <c:v>604.11015486045801</c:v>
                </c:pt>
                <c:pt idx="260758">
                  <c:v>604.11247161573101</c:v>
                </c:pt>
                <c:pt idx="260759">
                  <c:v>604.11478837100503</c:v>
                </c:pt>
                <c:pt idx="260760">
                  <c:v>604.11710512627894</c:v>
                </c:pt>
                <c:pt idx="260761">
                  <c:v>604.11942188155194</c:v>
                </c:pt>
                <c:pt idx="260762">
                  <c:v>604.12173863682597</c:v>
                </c:pt>
                <c:pt idx="260763">
                  <c:v>604.12405539209897</c:v>
                </c:pt>
                <c:pt idx="260764">
                  <c:v>604.12637214737299</c:v>
                </c:pt>
                <c:pt idx="260765">
                  <c:v>604.12868890264599</c:v>
                </c:pt>
                <c:pt idx="260766">
                  <c:v>604.13100565792001</c:v>
                </c:pt>
                <c:pt idx="260767">
                  <c:v>604.13332241319404</c:v>
                </c:pt>
                <c:pt idx="260768">
                  <c:v>604.13563916846704</c:v>
                </c:pt>
                <c:pt idx="260769">
                  <c:v>604.13795592374095</c:v>
                </c:pt>
                <c:pt idx="260770">
                  <c:v>604.14027267901395</c:v>
                </c:pt>
                <c:pt idx="260771">
                  <c:v>604.14258943428797</c:v>
                </c:pt>
                <c:pt idx="260772">
                  <c:v>604.14490618956097</c:v>
                </c:pt>
                <c:pt idx="260773">
                  <c:v>604.14722294483499</c:v>
                </c:pt>
                <c:pt idx="260774">
                  <c:v>604.14953970010799</c:v>
                </c:pt>
                <c:pt idx="260775">
                  <c:v>604.15185645538202</c:v>
                </c:pt>
                <c:pt idx="260776">
                  <c:v>604.15417321065604</c:v>
                </c:pt>
                <c:pt idx="260777">
                  <c:v>604.15648996592904</c:v>
                </c:pt>
                <c:pt idx="260778">
                  <c:v>604.15880672120295</c:v>
                </c:pt>
                <c:pt idx="260779">
                  <c:v>604.16112347647595</c:v>
                </c:pt>
                <c:pt idx="260780">
                  <c:v>604.16344023174997</c:v>
                </c:pt>
                <c:pt idx="260781">
                  <c:v>604.16575698702297</c:v>
                </c:pt>
                <c:pt idx="260782">
                  <c:v>604.168073742297</c:v>
                </c:pt>
                <c:pt idx="260783">
                  <c:v>604.17039049757102</c:v>
                </c:pt>
                <c:pt idx="260784">
                  <c:v>604.17270725284402</c:v>
                </c:pt>
                <c:pt idx="260785">
                  <c:v>604.17502400811804</c:v>
                </c:pt>
                <c:pt idx="260786">
                  <c:v>604.17734076339104</c:v>
                </c:pt>
                <c:pt idx="260787">
                  <c:v>604.17965751866495</c:v>
                </c:pt>
                <c:pt idx="260788">
                  <c:v>604.18197427393795</c:v>
                </c:pt>
                <c:pt idx="260789">
                  <c:v>604.18429102921198</c:v>
                </c:pt>
                <c:pt idx="260790">
                  <c:v>604.186607784486</c:v>
                </c:pt>
                <c:pt idx="260791">
                  <c:v>604.188924539759</c:v>
                </c:pt>
                <c:pt idx="260792">
                  <c:v>604.19124129503302</c:v>
                </c:pt>
                <c:pt idx="260793">
                  <c:v>604.19355805030602</c:v>
                </c:pt>
                <c:pt idx="260794">
                  <c:v>604.19587480558005</c:v>
                </c:pt>
                <c:pt idx="260795">
                  <c:v>604.19819156085305</c:v>
                </c:pt>
                <c:pt idx="260796">
                  <c:v>604.20050831612696</c:v>
                </c:pt>
                <c:pt idx="260797">
                  <c:v>604.20282507140098</c:v>
                </c:pt>
                <c:pt idx="260798">
                  <c:v>604.20514182667398</c:v>
                </c:pt>
                <c:pt idx="260799">
                  <c:v>604.207458581948</c:v>
                </c:pt>
                <c:pt idx="260800">
                  <c:v>604.209775337221</c:v>
                </c:pt>
                <c:pt idx="260801">
                  <c:v>604.21209209249503</c:v>
                </c:pt>
                <c:pt idx="260802">
                  <c:v>604.21440884776803</c:v>
                </c:pt>
                <c:pt idx="260803">
                  <c:v>604.21672560304205</c:v>
                </c:pt>
                <c:pt idx="260804">
                  <c:v>604.21904235831596</c:v>
                </c:pt>
                <c:pt idx="260805">
                  <c:v>604.22135911358896</c:v>
                </c:pt>
                <c:pt idx="260806">
                  <c:v>604.22367586886298</c:v>
                </c:pt>
                <c:pt idx="260807">
                  <c:v>604.22599262413598</c:v>
                </c:pt>
                <c:pt idx="260808">
                  <c:v>604.22830937941001</c:v>
                </c:pt>
                <c:pt idx="260809">
                  <c:v>604.23062613468301</c:v>
                </c:pt>
                <c:pt idx="260810">
                  <c:v>604.23294288995703</c:v>
                </c:pt>
                <c:pt idx="260811">
                  <c:v>604.23525964523105</c:v>
                </c:pt>
                <c:pt idx="260812">
                  <c:v>604.23757640050405</c:v>
                </c:pt>
                <c:pt idx="260813">
                  <c:v>604.23989315577796</c:v>
                </c:pt>
                <c:pt idx="260814">
                  <c:v>604.24220991105096</c:v>
                </c:pt>
                <c:pt idx="260815">
                  <c:v>604.24452666632499</c:v>
                </c:pt>
                <c:pt idx="260816">
                  <c:v>604.24684342159799</c:v>
                </c:pt>
                <c:pt idx="260817">
                  <c:v>604.24916017687201</c:v>
                </c:pt>
                <c:pt idx="260818">
                  <c:v>604.25147693214603</c:v>
                </c:pt>
                <c:pt idx="260819">
                  <c:v>604.25379368741903</c:v>
                </c:pt>
                <c:pt idx="260820">
                  <c:v>604.25611044269294</c:v>
                </c:pt>
                <c:pt idx="260821">
                  <c:v>604.25842719796594</c:v>
                </c:pt>
                <c:pt idx="260822">
                  <c:v>604.26074395323997</c:v>
                </c:pt>
                <c:pt idx="260823">
                  <c:v>604.26306070851297</c:v>
                </c:pt>
                <c:pt idx="260824">
                  <c:v>604.26537746378699</c:v>
                </c:pt>
                <c:pt idx="260825">
                  <c:v>604.26769421905999</c:v>
                </c:pt>
                <c:pt idx="260826">
                  <c:v>604.27001097433401</c:v>
                </c:pt>
                <c:pt idx="260827">
                  <c:v>604.27232772960804</c:v>
                </c:pt>
                <c:pt idx="260828">
                  <c:v>604.27464448488104</c:v>
                </c:pt>
                <c:pt idx="260829">
                  <c:v>604.27696124015495</c:v>
                </c:pt>
                <c:pt idx="260830">
                  <c:v>604.27927799542795</c:v>
                </c:pt>
                <c:pt idx="260831">
                  <c:v>604.28159475070197</c:v>
                </c:pt>
                <c:pt idx="260832">
                  <c:v>604.28391150597497</c:v>
                </c:pt>
                <c:pt idx="260833">
                  <c:v>604.28622826124899</c:v>
                </c:pt>
                <c:pt idx="260834">
                  <c:v>604.28854501652302</c:v>
                </c:pt>
                <c:pt idx="260835">
                  <c:v>604.29086177179602</c:v>
                </c:pt>
                <c:pt idx="260836">
                  <c:v>604.29317852707004</c:v>
                </c:pt>
                <c:pt idx="260837">
                  <c:v>604.29549528234304</c:v>
                </c:pt>
                <c:pt idx="260838">
                  <c:v>604.29781203761695</c:v>
                </c:pt>
                <c:pt idx="260839">
                  <c:v>604.30012879288995</c:v>
                </c:pt>
                <c:pt idx="260840">
                  <c:v>604.30244554816397</c:v>
                </c:pt>
                <c:pt idx="260841">
                  <c:v>604.304762303438</c:v>
                </c:pt>
                <c:pt idx="260842">
                  <c:v>604.307079058711</c:v>
                </c:pt>
                <c:pt idx="260843">
                  <c:v>604.30939581398502</c:v>
                </c:pt>
                <c:pt idx="260844">
                  <c:v>604.31171256925802</c:v>
                </c:pt>
                <c:pt idx="260845">
                  <c:v>604.31402932453204</c:v>
                </c:pt>
                <c:pt idx="260846">
                  <c:v>604.31634607980504</c:v>
                </c:pt>
                <c:pt idx="260847">
                  <c:v>604.31866283507895</c:v>
                </c:pt>
                <c:pt idx="260848">
                  <c:v>604.32097959035298</c:v>
                </c:pt>
                <c:pt idx="260849">
                  <c:v>604.32329634562598</c:v>
                </c:pt>
                <c:pt idx="260850">
                  <c:v>604.3256131009</c:v>
                </c:pt>
                <c:pt idx="260851">
                  <c:v>604.327929856173</c:v>
                </c:pt>
                <c:pt idx="260852">
                  <c:v>604.33024661144702</c:v>
                </c:pt>
                <c:pt idx="260853">
                  <c:v>604.33256336672002</c:v>
                </c:pt>
                <c:pt idx="260854">
                  <c:v>604.33488012199405</c:v>
                </c:pt>
                <c:pt idx="260855">
                  <c:v>604.33719687726796</c:v>
                </c:pt>
                <c:pt idx="260856">
                  <c:v>604.33951363254096</c:v>
                </c:pt>
                <c:pt idx="260857">
                  <c:v>604.34183038781498</c:v>
                </c:pt>
                <c:pt idx="260858">
                  <c:v>604.34414714308798</c:v>
                </c:pt>
                <c:pt idx="260859">
                  <c:v>604.346463898362</c:v>
                </c:pt>
                <c:pt idx="260860">
                  <c:v>604.348780653635</c:v>
                </c:pt>
                <c:pt idx="260861">
                  <c:v>604.35109740890903</c:v>
                </c:pt>
                <c:pt idx="260862">
                  <c:v>604.35341416418305</c:v>
                </c:pt>
                <c:pt idx="260863">
                  <c:v>604.35573091945605</c:v>
                </c:pt>
                <c:pt idx="260864">
                  <c:v>604.35804767472996</c:v>
                </c:pt>
                <c:pt idx="260865">
                  <c:v>604.36036443000296</c:v>
                </c:pt>
                <c:pt idx="260866">
                  <c:v>604.36268118527698</c:v>
                </c:pt>
                <c:pt idx="260867">
                  <c:v>604.36499794054998</c:v>
                </c:pt>
                <c:pt idx="260868">
                  <c:v>604.36731469582401</c:v>
                </c:pt>
                <c:pt idx="260869">
                  <c:v>604.36963145109803</c:v>
                </c:pt>
                <c:pt idx="260870">
                  <c:v>604.37194820637103</c:v>
                </c:pt>
                <c:pt idx="260871">
                  <c:v>604.37426496164505</c:v>
                </c:pt>
                <c:pt idx="260872">
                  <c:v>604.37658171691805</c:v>
                </c:pt>
                <c:pt idx="260873">
                  <c:v>604.37889847219196</c:v>
                </c:pt>
                <c:pt idx="260874">
                  <c:v>604.38121522746496</c:v>
                </c:pt>
                <c:pt idx="260875">
                  <c:v>604.38353198273899</c:v>
                </c:pt>
                <c:pt idx="260876">
                  <c:v>604.38584873801199</c:v>
                </c:pt>
                <c:pt idx="260877">
                  <c:v>604.38816549328601</c:v>
                </c:pt>
                <c:pt idx="260878">
                  <c:v>604.39048224856003</c:v>
                </c:pt>
                <c:pt idx="260879">
                  <c:v>604.39279900383303</c:v>
                </c:pt>
                <c:pt idx="260880">
                  <c:v>604.39511575910694</c:v>
                </c:pt>
                <c:pt idx="260881">
                  <c:v>604.39743251437994</c:v>
                </c:pt>
                <c:pt idx="260882">
                  <c:v>604.39974926965397</c:v>
                </c:pt>
                <c:pt idx="260883">
                  <c:v>604.40206602492697</c:v>
                </c:pt>
                <c:pt idx="260884">
                  <c:v>604.40438278020099</c:v>
                </c:pt>
                <c:pt idx="260885">
                  <c:v>604.40669953547501</c:v>
                </c:pt>
                <c:pt idx="260886">
                  <c:v>604.40901629074801</c:v>
                </c:pt>
                <c:pt idx="260887">
                  <c:v>604.41133304602204</c:v>
                </c:pt>
                <c:pt idx="260888">
                  <c:v>604.41364980129504</c:v>
                </c:pt>
                <c:pt idx="260889">
                  <c:v>604.41596655656895</c:v>
                </c:pt>
                <c:pt idx="260890">
                  <c:v>604.41828331184195</c:v>
                </c:pt>
                <c:pt idx="260891">
                  <c:v>604.42060006711597</c:v>
                </c:pt>
                <c:pt idx="260892">
                  <c:v>604.42291682238999</c:v>
                </c:pt>
                <c:pt idx="260893">
                  <c:v>604.42523357766299</c:v>
                </c:pt>
                <c:pt idx="260894">
                  <c:v>604.42755033293702</c:v>
                </c:pt>
                <c:pt idx="260895">
                  <c:v>604.42986708821002</c:v>
                </c:pt>
                <c:pt idx="260896">
                  <c:v>604.43218384348404</c:v>
                </c:pt>
                <c:pt idx="260897">
                  <c:v>604.43450059875704</c:v>
                </c:pt>
                <c:pt idx="260898">
                  <c:v>604.43681735403095</c:v>
                </c:pt>
                <c:pt idx="260899">
                  <c:v>604.43913410930497</c:v>
                </c:pt>
                <c:pt idx="260900">
                  <c:v>604.44145086457797</c:v>
                </c:pt>
                <c:pt idx="260901">
                  <c:v>604.443767619852</c:v>
                </c:pt>
                <c:pt idx="260902">
                  <c:v>604.446084375125</c:v>
                </c:pt>
                <c:pt idx="260903">
                  <c:v>604.44840113039902</c:v>
                </c:pt>
                <c:pt idx="260904">
                  <c:v>604.45071788567202</c:v>
                </c:pt>
                <c:pt idx="260905">
                  <c:v>604.45303464094604</c:v>
                </c:pt>
                <c:pt idx="260906">
                  <c:v>604.45535139621995</c:v>
                </c:pt>
                <c:pt idx="260907">
                  <c:v>604.45766815149295</c:v>
                </c:pt>
                <c:pt idx="260908">
                  <c:v>604.45998490676698</c:v>
                </c:pt>
                <c:pt idx="260909">
                  <c:v>604.46230166203998</c:v>
                </c:pt>
                <c:pt idx="260910">
                  <c:v>604.464618417314</c:v>
                </c:pt>
                <c:pt idx="260911">
                  <c:v>604.466935172587</c:v>
                </c:pt>
                <c:pt idx="260912">
                  <c:v>604.46925192786102</c:v>
                </c:pt>
                <c:pt idx="260913">
                  <c:v>604.47156868313505</c:v>
                </c:pt>
                <c:pt idx="260914">
                  <c:v>604.47388543840805</c:v>
                </c:pt>
                <c:pt idx="260915">
                  <c:v>604.47620219368196</c:v>
                </c:pt>
                <c:pt idx="260916">
                  <c:v>604.47851894895496</c:v>
                </c:pt>
                <c:pt idx="260917">
                  <c:v>604.48083570422898</c:v>
                </c:pt>
                <c:pt idx="260918">
                  <c:v>604.48315245950198</c:v>
                </c:pt>
                <c:pt idx="260919">
                  <c:v>604.485469214776</c:v>
                </c:pt>
                <c:pt idx="260920">
                  <c:v>604.48778597005003</c:v>
                </c:pt>
                <c:pt idx="260921">
                  <c:v>604.49010272532303</c:v>
                </c:pt>
                <c:pt idx="260922">
                  <c:v>604.49241948059705</c:v>
                </c:pt>
                <c:pt idx="260923">
                  <c:v>604.49473623587005</c:v>
                </c:pt>
                <c:pt idx="260924">
                  <c:v>604.49705299114396</c:v>
                </c:pt>
                <c:pt idx="260925">
                  <c:v>604.49936974641696</c:v>
                </c:pt>
                <c:pt idx="260926">
                  <c:v>604.50168650169098</c:v>
                </c:pt>
                <c:pt idx="260927">
                  <c:v>604.50400325696398</c:v>
                </c:pt>
                <c:pt idx="260928">
                  <c:v>604.50632001223801</c:v>
                </c:pt>
                <c:pt idx="260929">
                  <c:v>604.50863676751203</c:v>
                </c:pt>
                <c:pt idx="260930">
                  <c:v>604.51095352278503</c:v>
                </c:pt>
                <c:pt idx="260931">
                  <c:v>604.51327027805905</c:v>
                </c:pt>
                <c:pt idx="260932">
                  <c:v>604.51558703333205</c:v>
                </c:pt>
                <c:pt idx="260933">
                  <c:v>604.51790378860596</c:v>
                </c:pt>
                <c:pt idx="260934">
                  <c:v>604.52022054387896</c:v>
                </c:pt>
                <c:pt idx="260935">
                  <c:v>604.52253729915299</c:v>
                </c:pt>
                <c:pt idx="260936">
                  <c:v>604.52485405442701</c:v>
                </c:pt>
                <c:pt idx="260937">
                  <c:v>604.52717080970001</c:v>
                </c:pt>
                <c:pt idx="260938">
                  <c:v>604.52948756497403</c:v>
                </c:pt>
                <c:pt idx="260939">
                  <c:v>604.53180432024703</c:v>
                </c:pt>
                <c:pt idx="260940">
                  <c:v>604.53412107552106</c:v>
                </c:pt>
                <c:pt idx="260941">
                  <c:v>604.53643783079394</c:v>
                </c:pt>
                <c:pt idx="260942">
                  <c:v>604.53875458606797</c:v>
                </c:pt>
                <c:pt idx="260943">
                  <c:v>604.54107134134199</c:v>
                </c:pt>
                <c:pt idx="260944">
                  <c:v>604.54338809661499</c:v>
                </c:pt>
                <c:pt idx="260945">
                  <c:v>604.54570485188901</c:v>
                </c:pt>
                <c:pt idx="260946">
                  <c:v>604.54802160716201</c:v>
                </c:pt>
                <c:pt idx="260947">
                  <c:v>604.55033836243604</c:v>
                </c:pt>
                <c:pt idx="260948">
                  <c:v>604.55265511770904</c:v>
                </c:pt>
                <c:pt idx="260949">
                  <c:v>604.55497187298295</c:v>
                </c:pt>
                <c:pt idx="260950">
                  <c:v>604.55728862825697</c:v>
                </c:pt>
                <c:pt idx="260951">
                  <c:v>604.55960538352997</c:v>
                </c:pt>
                <c:pt idx="260952">
                  <c:v>604.56192213880399</c:v>
                </c:pt>
                <c:pt idx="260953">
                  <c:v>604.56423889407699</c:v>
                </c:pt>
                <c:pt idx="260954">
                  <c:v>604.56655564935102</c:v>
                </c:pt>
                <c:pt idx="260955">
                  <c:v>604.56887240462402</c:v>
                </c:pt>
                <c:pt idx="260956">
                  <c:v>604.57118915989804</c:v>
                </c:pt>
                <c:pt idx="260957">
                  <c:v>604.57350591517195</c:v>
                </c:pt>
                <c:pt idx="260958">
                  <c:v>604.57582267044495</c:v>
                </c:pt>
                <c:pt idx="260959">
                  <c:v>604.57813942571897</c:v>
                </c:pt>
                <c:pt idx="260960">
                  <c:v>604.58045618099197</c:v>
                </c:pt>
                <c:pt idx="260961">
                  <c:v>604.582772936266</c:v>
                </c:pt>
                <c:pt idx="260962">
                  <c:v>604.585089691539</c:v>
                </c:pt>
                <c:pt idx="260963">
                  <c:v>604.58740644681302</c:v>
                </c:pt>
                <c:pt idx="260964">
                  <c:v>604.58972320208704</c:v>
                </c:pt>
                <c:pt idx="260965">
                  <c:v>604.59203995736004</c:v>
                </c:pt>
                <c:pt idx="260966">
                  <c:v>604.59435671263395</c:v>
                </c:pt>
                <c:pt idx="260967">
                  <c:v>604.59667346790695</c:v>
                </c:pt>
                <c:pt idx="260968">
                  <c:v>604.59899022318098</c:v>
                </c:pt>
                <c:pt idx="260969">
                  <c:v>604.60130697845398</c:v>
                </c:pt>
                <c:pt idx="260970">
                  <c:v>604.603623733728</c:v>
                </c:pt>
                <c:pt idx="260971">
                  <c:v>604.60594048900202</c:v>
                </c:pt>
                <c:pt idx="260972">
                  <c:v>604.60825724427502</c:v>
                </c:pt>
                <c:pt idx="260973">
                  <c:v>604.61057399954905</c:v>
                </c:pt>
                <c:pt idx="260974">
                  <c:v>604.61289075482205</c:v>
                </c:pt>
                <c:pt idx="260975">
                  <c:v>604.61520751009596</c:v>
                </c:pt>
                <c:pt idx="260976">
                  <c:v>604.61752426536896</c:v>
                </c:pt>
                <c:pt idx="260977">
                  <c:v>604.61984102064298</c:v>
                </c:pt>
                <c:pt idx="260978">
                  <c:v>604.62215777591598</c:v>
                </c:pt>
                <c:pt idx="260979">
                  <c:v>604.62447453119</c:v>
                </c:pt>
                <c:pt idx="260980">
                  <c:v>604.62679128646403</c:v>
                </c:pt>
                <c:pt idx="260981">
                  <c:v>604.62910804173703</c:v>
                </c:pt>
                <c:pt idx="260982">
                  <c:v>604.63142479701105</c:v>
                </c:pt>
                <c:pt idx="260983">
                  <c:v>604.63374155228405</c:v>
                </c:pt>
                <c:pt idx="260984">
                  <c:v>604.63605830755796</c:v>
                </c:pt>
                <c:pt idx="260985">
                  <c:v>604.63837506283096</c:v>
                </c:pt>
                <c:pt idx="260986">
                  <c:v>604.64069181810498</c:v>
                </c:pt>
                <c:pt idx="260987">
                  <c:v>604.64300857337901</c:v>
                </c:pt>
                <c:pt idx="260988">
                  <c:v>604.64532532865201</c:v>
                </c:pt>
                <c:pt idx="260989">
                  <c:v>604.64764208392603</c:v>
                </c:pt>
                <c:pt idx="260990">
                  <c:v>604.64995883919903</c:v>
                </c:pt>
                <c:pt idx="260991">
                  <c:v>604.65227559447305</c:v>
                </c:pt>
                <c:pt idx="260992">
                  <c:v>604.65459234974605</c:v>
                </c:pt>
                <c:pt idx="260993">
                  <c:v>604.65690910501996</c:v>
                </c:pt>
                <c:pt idx="260994">
                  <c:v>604.65922586029399</c:v>
                </c:pt>
                <c:pt idx="260995">
                  <c:v>604.66154261556699</c:v>
                </c:pt>
                <c:pt idx="260996">
                  <c:v>604.66385937084101</c:v>
                </c:pt>
                <c:pt idx="260997">
                  <c:v>604.66617612611401</c:v>
                </c:pt>
                <c:pt idx="260998">
                  <c:v>604.66849288138803</c:v>
                </c:pt>
                <c:pt idx="260999">
                  <c:v>604.67080963666103</c:v>
                </c:pt>
                <c:pt idx="261000">
                  <c:v>604.67312639193506</c:v>
                </c:pt>
                <c:pt idx="261001">
                  <c:v>604.67544314720897</c:v>
                </c:pt>
                <c:pt idx="261002">
                  <c:v>604.67775990248197</c:v>
                </c:pt>
                <c:pt idx="261003">
                  <c:v>604.68007665775599</c:v>
                </c:pt>
                <c:pt idx="261004">
                  <c:v>604.68239341302899</c:v>
                </c:pt>
                <c:pt idx="261005">
                  <c:v>604.68471016830301</c:v>
                </c:pt>
                <c:pt idx="261006">
                  <c:v>604.68702692357601</c:v>
                </c:pt>
                <c:pt idx="261007">
                  <c:v>604.68934367885004</c:v>
                </c:pt>
                <c:pt idx="261008">
                  <c:v>604.69166043412395</c:v>
                </c:pt>
                <c:pt idx="261009">
                  <c:v>604.69397718939695</c:v>
                </c:pt>
                <c:pt idx="261010">
                  <c:v>604.69629394467097</c:v>
                </c:pt>
                <c:pt idx="261011">
                  <c:v>604.69861069994397</c:v>
                </c:pt>
                <c:pt idx="261012">
                  <c:v>604.70092745521799</c:v>
                </c:pt>
                <c:pt idx="261013">
                  <c:v>604.70324421049099</c:v>
                </c:pt>
                <c:pt idx="261014">
                  <c:v>604.70556096576502</c:v>
                </c:pt>
                <c:pt idx="261015">
                  <c:v>604.70787772103904</c:v>
                </c:pt>
                <c:pt idx="261016">
                  <c:v>604.71019447631204</c:v>
                </c:pt>
                <c:pt idx="261017">
                  <c:v>604.71251123158595</c:v>
                </c:pt>
                <c:pt idx="261018">
                  <c:v>604.71482798685895</c:v>
                </c:pt>
                <c:pt idx="261019">
                  <c:v>604.71714474213297</c:v>
                </c:pt>
                <c:pt idx="261020">
                  <c:v>604.71946149740597</c:v>
                </c:pt>
                <c:pt idx="261021">
                  <c:v>604.72177825268</c:v>
                </c:pt>
                <c:pt idx="261022">
                  <c:v>604.72409500795402</c:v>
                </c:pt>
                <c:pt idx="261023">
                  <c:v>604.72641176322702</c:v>
                </c:pt>
                <c:pt idx="261024">
                  <c:v>604.72872851850104</c:v>
                </c:pt>
                <c:pt idx="261025">
                  <c:v>604.73104527377404</c:v>
                </c:pt>
                <c:pt idx="261026">
                  <c:v>604.73336202904795</c:v>
                </c:pt>
                <c:pt idx="261027">
                  <c:v>604.73567878432095</c:v>
                </c:pt>
                <c:pt idx="261028">
                  <c:v>604.73799553959498</c:v>
                </c:pt>
                <c:pt idx="261029">
                  <c:v>604.74031229486798</c:v>
                </c:pt>
                <c:pt idx="261030">
                  <c:v>604.742629050142</c:v>
                </c:pt>
                <c:pt idx="261031">
                  <c:v>604.74494580541602</c:v>
                </c:pt>
                <c:pt idx="261032">
                  <c:v>604.74726256068902</c:v>
                </c:pt>
                <c:pt idx="261033">
                  <c:v>604.74957931596305</c:v>
                </c:pt>
                <c:pt idx="261034">
                  <c:v>604.75189607123605</c:v>
                </c:pt>
                <c:pt idx="261035">
                  <c:v>604.75421282650996</c:v>
                </c:pt>
                <c:pt idx="261036">
                  <c:v>604.75652958178296</c:v>
                </c:pt>
                <c:pt idx="261037">
                  <c:v>604.75884633705698</c:v>
                </c:pt>
                <c:pt idx="261038">
                  <c:v>604.761163092331</c:v>
                </c:pt>
                <c:pt idx="261039">
                  <c:v>604.763479847604</c:v>
                </c:pt>
                <c:pt idx="261040">
                  <c:v>604.76579660287803</c:v>
                </c:pt>
                <c:pt idx="261041">
                  <c:v>604.76811335815103</c:v>
                </c:pt>
                <c:pt idx="261042">
                  <c:v>604.77043011342505</c:v>
                </c:pt>
                <c:pt idx="261043">
                  <c:v>604.77274686869805</c:v>
                </c:pt>
                <c:pt idx="261044">
                  <c:v>604.77506362397196</c:v>
                </c:pt>
                <c:pt idx="261045">
                  <c:v>604.77738037924598</c:v>
                </c:pt>
                <c:pt idx="261046">
                  <c:v>604.77969713451898</c:v>
                </c:pt>
                <c:pt idx="261047">
                  <c:v>604.78201388979301</c:v>
                </c:pt>
                <c:pt idx="261048">
                  <c:v>604.78433064506601</c:v>
                </c:pt>
                <c:pt idx="261049">
                  <c:v>604.78664740034003</c:v>
                </c:pt>
                <c:pt idx="261050">
                  <c:v>604.78896415561303</c:v>
                </c:pt>
                <c:pt idx="261051">
                  <c:v>604.79128091088705</c:v>
                </c:pt>
                <c:pt idx="261052">
                  <c:v>604.79359766616096</c:v>
                </c:pt>
                <c:pt idx="261053">
                  <c:v>604.79591442143396</c:v>
                </c:pt>
                <c:pt idx="261054">
                  <c:v>604.79823117670799</c:v>
                </c:pt>
                <c:pt idx="261055">
                  <c:v>604.80054793198099</c:v>
                </c:pt>
                <c:pt idx="261056">
                  <c:v>604.80286468725501</c:v>
                </c:pt>
                <c:pt idx="261057">
                  <c:v>604.80518144252801</c:v>
                </c:pt>
                <c:pt idx="261058">
                  <c:v>604.80749819780203</c:v>
                </c:pt>
                <c:pt idx="261059">
                  <c:v>604.80981495307606</c:v>
                </c:pt>
                <c:pt idx="261060">
                  <c:v>604.81213170834906</c:v>
                </c:pt>
                <c:pt idx="261061">
                  <c:v>604.81444846362297</c:v>
                </c:pt>
                <c:pt idx="261062">
                  <c:v>604.81676521889597</c:v>
                </c:pt>
                <c:pt idx="261063">
                  <c:v>604.81908197416999</c:v>
                </c:pt>
                <c:pt idx="261064">
                  <c:v>604.82139872944299</c:v>
                </c:pt>
                <c:pt idx="261065">
                  <c:v>604.82371548471701</c:v>
                </c:pt>
                <c:pt idx="261066">
                  <c:v>604.82603223999104</c:v>
                </c:pt>
                <c:pt idx="261067">
                  <c:v>604.82834899526404</c:v>
                </c:pt>
                <c:pt idx="261068">
                  <c:v>604.83066575053795</c:v>
                </c:pt>
                <c:pt idx="261069">
                  <c:v>604.83298250581095</c:v>
                </c:pt>
                <c:pt idx="261070">
                  <c:v>604.83529926108497</c:v>
                </c:pt>
                <c:pt idx="261071">
                  <c:v>604.83761601635797</c:v>
                </c:pt>
                <c:pt idx="261072">
                  <c:v>604.83993277163199</c:v>
                </c:pt>
                <c:pt idx="261073">
                  <c:v>604.84224952690499</c:v>
                </c:pt>
                <c:pt idx="261074">
                  <c:v>604.84456628217902</c:v>
                </c:pt>
                <c:pt idx="261075">
                  <c:v>604.84688303745304</c:v>
                </c:pt>
                <c:pt idx="261076">
                  <c:v>604.84919979272604</c:v>
                </c:pt>
                <c:pt idx="261077">
                  <c:v>604.85151654799995</c:v>
                </c:pt>
                <c:pt idx="261078">
                  <c:v>604.85383330327295</c:v>
                </c:pt>
                <c:pt idx="261079">
                  <c:v>604.85615005854697</c:v>
                </c:pt>
                <c:pt idx="261080">
                  <c:v>604.85846681381997</c:v>
                </c:pt>
                <c:pt idx="261081">
                  <c:v>604.860783569094</c:v>
                </c:pt>
                <c:pt idx="261082">
                  <c:v>604.86310032436802</c:v>
                </c:pt>
                <c:pt idx="261083">
                  <c:v>604.86541707964102</c:v>
                </c:pt>
                <c:pt idx="261084">
                  <c:v>604.86773383491504</c:v>
                </c:pt>
                <c:pt idx="261085">
                  <c:v>604.87005059018804</c:v>
                </c:pt>
                <c:pt idx="261086">
                  <c:v>604.87236734546195</c:v>
                </c:pt>
                <c:pt idx="261087">
                  <c:v>604.87468410073495</c:v>
                </c:pt>
                <c:pt idx="261088">
                  <c:v>604.87700085600898</c:v>
                </c:pt>
                <c:pt idx="261089">
                  <c:v>604.879317611283</c:v>
                </c:pt>
                <c:pt idx="261090">
                  <c:v>604.881634366556</c:v>
                </c:pt>
                <c:pt idx="261091">
                  <c:v>604.88395112183002</c:v>
                </c:pt>
                <c:pt idx="261092">
                  <c:v>604.88626787710302</c:v>
                </c:pt>
                <c:pt idx="261093">
                  <c:v>604.88858463237705</c:v>
                </c:pt>
                <c:pt idx="261094">
                  <c:v>604.89090138765005</c:v>
                </c:pt>
                <c:pt idx="261095">
                  <c:v>604.89321814292396</c:v>
                </c:pt>
                <c:pt idx="261096">
                  <c:v>604.89553489819798</c:v>
                </c:pt>
                <c:pt idx="261097">
                  <c:v>604.89785165347098</c:v>
                </c:pt>
                <c:pt idx="261098">
                  <c:v>604.900168408745</c:v>
                </c:pt>
                <c:pt idx="261099">
                  <c:v>604.902485164018</c:v>
                </c:pt>
                <c:pt idx="261100">
                  <c:v>604.90480191929203</c:v>
                </c:pt>
                <c:pt idx="261101">
                  <c:v>604.90711867456503</c:v>
                </c:pt>
                <c:pt idx="261102">
                  <c:v>604.90943542983905</c:v>
                </c:pt>
                <c:pt idx="261103">
                  <c:v>604.91175218511296</c:v>
                </c:pt>
                <c:pt idx="261104">
                  <c:v>604.91406894038596</c:v>
                </c:pt>
                <c:pt idx="261105">
                  <c:v>604.91638569565998</c:v>
                </c:pt>
                <c:pt idx="261106">
                  <c:v>604.91870245093298</c:v>
                </c:pt>
                <c:pt idx="261107">
                  <c:v>604.92101920620701</c:v>
                </c:pt>
                <c:pt idx="261108">
                  <c:v>604.92333596148001</c:v>
                </c:pt>
                <c:pt idx="261109">
                  <c:v>604.92565271675403</c:v>
                </c:pt>
                <c:pt idx="261110">
                  <c:v>604.92796947202805</c:v>
                </c:pt>
                <c:pt idx="261111">
                  <c:v>604.93028622730105</c:v>
                </c:pt>
                <c:pt idx="261112">
                  <c:v>604.93260298257496</c:v>
                </c:pt>
                <c:pt idx="261113">
                  <c:v>604.93491973784796</c:v>
                </c:pt>
                <c:pt idx="261114">
                  <c:v>604.93723649312199</c:v>
                </c:pt>
                <c:pt idx="261115">
                  <c:v>604.93955324839499</c:v>
                </c:pt>
                <c:pt idx="261116">
                  <c:v>604.94187000366901</c:v>
                </c:pt>
                <c:pt idx="261117">
                  <c:v>604.94418675894303</c:v>
                </c:pt>
                <c:pt idx="261118">
                  <c:v>604.94650351421603</c:v>
                </c:pt>
                <c:pt idx="261119">
                  <c:v>604.94882026949006</c:v>
                </c:pt>
                <c:pt idx="261120">
                  <c:v>604.95113702476306</c:v>
                </c:pt>
                <c:pt idx="261121">
                  <c:v>604.95345378003697</c:v>
                </c:pt>
                <c:pt idx="261122">
                  <c:v>604.95577053530997</c:v>
                </c:pt>
                <c:pt idx="261123">
                  <c:v>604.95808729058399</c:v>
                </c:pt>
                <c:pt idx="261124">
                  <c:v>604.96040404585699</c:v>
                </c:pt>
                <c:pt idx="261125">
                  <c:v>604.96272080113101</c:v>
                </c:pt>
                <c:pt idx="261126">
                  <c:v>604.96503755640504</c:v>
                </c:pt>
                <c:pt idx="261127">
                  <c:v>604.96735431167804</c:v>
                </c:pt>
                <c:pt idx="261128">
                  <c:v>604.96967106695195</c:v>
                </c:pt>
                <c:pt idx="261129">
                  <c:v>604.97198782222495</c:v>
                </c:pt>
                <c:pt idx="261130">
                  <c:v>604.97430457749897</c:v>
                </c:pt>
                <c:pt idx="261131">
                  <c:v>604.97662133277197</c:v>
                </c:pt>
                <c:pt idx="261132">
                  <c:v>604.97893808804599</c:v>
                </c:pt>
                <c:pt idx="261133">
                  <c:v>604.98125484332002</c:v>
                </c:pt>
                <c:pt idx="261134">
                  <c:v>604.98357159859302</c:v>
                </c:pt>
                <c:pt idx="261135">
                  <c:v>604.98588835386704</c:v>
                </c:pt>
                <c:pt idx="261136">
                  <c:v>604.98820510914004</c:v>
                </c:pt>
                <c:pt idx="261137">
                  <c:v>604.99052186441395</c:v>
                </c:pt>
                <c:pt idx="261138">
                  <c:v>604.99283861968695</c:v>
                </c:pt>
                <c:pt idx="261139">
                  <c:v>604.99515537496097</c:v>
                </c:pt>
                <c:pt idx="261140">
                  <c:v>604.997472130235</c:v>
                </c:pt>
                <c:pt idx="261141">
                  <c:v>604.999788885508</c:v>
                </c:pt>
                <c:pt idx="261142">
                  <c:v>605.00210564078202</c:v>
                </c:pt>
                <c:pt idx="261143">
                  <c:v>605.00442239605502</c:v>
                </c:pt>
                <c:pt idx="261144">
                  <c:v>605.00673915132904</c:v>
                </c:pt>
                <c:pt idx="261145">
                  <c:v>605.00905590660204</c:v>
                </c:pt>
                <c:pt idx="261146">
                  <c:v>605.01137266187595</c:v>
                </c:pt>
                <c:pt idx="261147">
                  <c:v>605.01368941714998</c:v>
                </c:pt>
                <c:pt idx="261148">
                  <c:v>605.01600617242298</c:v>
                </c:pt>
                <c:pt idx="261149">
                  <c:v>605.018322927697</c:v>
                </c:pt>
                <c:pt idx="261150">
                  <c:v>605.02063968297</c:v>
                </c:pt>
                <c:pt idx="261151">
                  <c:v>605.02295643824402</c:v>
                </c:pt>
                <c:pt idx="261152">
                  <c:v>605.02527319351702</c:v>
                </c:pt>
                <c:pt idx="261153">
                  <c:v>605.02758994879105</c:v>
                </c:pt>
                <c:pt idx="261154">
                  <c:v>605.02990670406496</c:v>
                </c:pt>
                <c:pt idx="261155">
                  <c:v>605.03222345933796</c:v>
                </c:pt>
                <c:pt idx="261156">
                  <c:v>605.03454021461198</c:v>
                </c:pt>
                <c:pt idx="261157">
                  <c:v>605.03685696988498</c:v>
                </c:pt>
                <c:pt idx="261158">
                  <c:v>605.039173725159</c:v>
                </c:pt>
                <c:pt idx="261159">
                  <c:v>605.041490480432</c:v>
                </c:pt>
                <c:pt idx="261160">
                  <c:v>605.04380723570603</c:v>
                </c:pt>
                <c:pt idx="261161">
                  <c:v>605.04612399098005</c:v>
                </c:pt>
                <c:pt idx="261162">
                  <c:v>605.04844074625305</c:v>
                </c:pt>
                <c:pt idx="261163">
                  <c:v>605.05075750152696</c:v>
                </c:pt>
                <c:pt idx="261164">
                  <c:v>605.05307425679996</c:v>
                </c:pt>
                <c:pt idx="261165">
                  <c:v>605.05539101207398</c:v>
                </c:pt>
                <c:pt idx="261166">
                  <c:v>605.05770776734698</c:v>
                </c:pt>
                <c:pt idx="261167">
                  <c:v>605.06002452262101</c:v>
                </c:pt>
                <c:pt idx="261168">
                  <c:v>605.06234127789503</c:v>
                </c:pt>
                <c:pt idx="261169">
                  <c:v>605.06465803316803</c:v>
                </c:pt>
                <c:pt idx="261170">
                  <c:v>605.06697478844205</c:v>
                </c:pt>
                <c:pt idx="261171">
                  <c:v>605.06929154371505</c:v>
                </c:pt>
                <c:pt idx="261172">
                  <c:v>605.07160829898896</c:v>
                </c:pt>
                <c:pt idx="261173">
                  <c:v>605.07392505426196</c:v>
                </c:pt>
                <c:pt idx="261174">
                  <c:v>605.07624180953599</c:v>
                </c:pt>
                <c:pt idx="261175">
                  <c:v>605.07855856480899</c:v>
                </c:pt>
                <c:pt idx="261176">
                  <c:v>605.08087532008301</c:v>
                </c:pt>
                <c:pt idx="261177">
                  <c:v>605.08319207535703</c:v>
                </c:pt>
                <c:pt idx="261178">
                  <c:v>605.08550883063003</c:v>
                </c:pt>
                <c:pt idx="261179">
                  <c:v>605.08782558590406</c:v>
                </c:pt>
                <c:pt idx="261180">
                  <c:v>605.09014234117706</c:v>
                </c:pt>
                <c:pt idx="261181">
                  <c:v>605.09245909645097</c:v>
                </c:pt>
                <c:pt idx="261182">
                  <c:v>605.09477585172397</c:v>
                </c:pt>
                <c:pt idx="261183">
                  <c:v>605.09709260699799</c:v>
                </c:pt>
                <c:pt idx="261184">
                  <c:v>605.09940936227201</c:v>
                </c:pt>
                <c:pt idx="261185">
                  <c:v>605.10172611754501</c:v>
                </c:pt>
                <c:pt idx="261186">
                  <c:v>605.10404287281904</c:v>
                </c:pt>
                <c:pt idx="261187">
                  <c:v>605.10635962809204</c:v>
                </c:pt>
                <c:pt idx="261188">
                  <c:v>605.10867638336595</c:v>
                </c:pt>
                <c:pt idx="261189">
                  <c:v>605.11099313863895</c:v>
                </c:pt>
                <c:pt idx="261190">
                  <c:v>605.11330989391297</c:v>
                </c:pt>
                <c:pt idx="261191">
                  <c:v>605.11562664918699</c:v>
                </c:pt>
                <c:pt idx="261192">
                  <c:v>605.11794340445999</c:v>
                </c:pt>
                <c:pt idx="261193">
                  <c:v>605.12026015973402</c:v>
                </c:pt>
                <c:pt idx="261194">
                  <c:v>605.12257691500702</c:v>
                </c:pt>
                <c:pt idx="261195">
                  <c:v>605.12489367028104</c:v>
                </c:pt>
                <c:pt idx="261196">
                  <c:v>605.12721042555404</c:v>
                </c:pt>
                <c:pt idx="261197">
                  <c:v>605.12952718082795</c:v>
                </c:pt>
                <c:pt idx="261198">
                  <c:v>605.13184393610197</c:v>
                </c:pt>
                <c:pt idx="261199">
                  <c:v>605.13416069137497</c:v>
                </c:pt>
                <c:pt idx="261200">
                  <c:v>605.136477446649</c:v>
                </c:pt>
                <c:pt idx="261201">
                  <c:v>605.138794201922</c:v>
                </c:pt>
                <c:pt idx="261202">
                  <c:v>605.14111095719602</c:v>
                </c:pt>
                <c:pt idx="261203">
                  <c:v>605.14342771246902</c:v>
                </c:pt>
                <c:pt idx="261204">
                  <c:v>605.14574446774304</c:v>
                </c:pt>
                <c:pt idx="261205">
                  <c:v>605.14806122301695</c:v>
                </c:pt>
                <c:pt idx="261206">
                  <c:v>605.15037797828995</c:v>
                </c:pt>
                <c:pt idx="261207">
                  <c:v>605.15269473356398</c:v>
                </c:pt>
                <c:pt idx="261208">
                  <c:v>605.15501148883698</c:v>
                </c:pt>
                <c:pt idx="261209">
                  <c:v>605.157328244111</c:v>
                </c:pt>
                <c:pt idx="261210">
                  <c:v>605.159644999384</c:v>
                </c:pt>
                <c:pt idx="261211">
                  <c:v>605.16196175465802</c:v>
                </c:pt>
                <c:pt idx="261212">
                  <c:v>605.16427850993205</c:v>
                </c:pt>
                <c:pt idx="261213">
                  <c:v>605.16659526520505</c:v>
                </c:pt>
                <c:pt idx="261214">
                  <c:v>605.16891202047896</c:v>
                </c:pt>
                <c:pt idx="261215">
                  <c:v>605.17122877575196</c:v>
                </c:pt>
                <c:pt idx="261216">
                  <c:v>605.17354553102598</c:v>
                </c:pt>
                <c:pt idx="261217">
                  <c:v>605.17586228629898</c:v>
                </c:pt>
                <c:pt idx="261218">
                  <c:v>605.178179041573</c:v>
                </c:pt>
                <c:pt idx="261219">
                  <c:v>605.18049579684703</c:v>
                </c:pt>
                <c:pt idx="261220">
                  <c:v>605.18281255212003</c:v>
                </c:pt>
                <c:pt idx="261221">
                  <c:v>605.18512930739405</c:v>
                </c:pt>
                <c:pt idx="261222">
                  <c:v>605.18744606266705</c:v>
                </c:pt>
                <c:pt idx="261223">
                  <c:v>605.18976281794096</c:v>
                </c:pt>
                <c:pt idx="261224">
                  <c:v>605.19207957321396</c:v>
                </c:pt>
                <c:pt idx="261225">
                  <c:v>605.19439632848798</c:v>
                </c:pt>
                <c:pt idx="261226">
                  <c:v>605.19671308376098</c:v>
                </c:pt>
                <c:pt idx="261227">
                  <c:v>605.19902983903501</c:v>
                </c:pt>
                <c:pt idx="261228">
                  <c:v>605.20134659430903</c:v>
                </c:pt>
                <c:pt idx="261229">
                  <c:v>605.20366334958203</c:v>
                </c:pt>
                <c:pt idx="261230">
                  <c:v>605.20598010485605</c:v>
                </c:pt>
                <c:pt idx="261231">
                  <c:v>605.20829686012905</c:v>
                </c:pt>
                <c:pt idx="261232">
                  <c:v>605.21061361540296</c:v>
                </c:pt>
                <c:pt idx="261233">
                  <c:v>605.21293037067596</c:v>
                </c:pt>
                <c:pt idx="261234">
                  <c:v>605.21524712594999</c:v>
                </c:pt>
                <c:pt idx="261235">
                  <c:v>605.21756388122401</c:v>
                </c:pt>
                <c:pt idx="261236">
                  <c:v>605.21988063649701</c:v>
                </c:pt>
                <c:pt idx="261237">
                  <c:v>605.22219739177103</c:v>
                </c:pt>
                <c:pt idx="261238">
                  <c:v>605.22451414704403</c:v>
                </c:pt>
                <c:pt idx="261239">
                  <c:v>605.22683090231806</c:v>
                </c:pt>
                <c:pt idx="261240">
                  <c:v>605.22914765759106</c:v>
                </c:pt>
                <c:pt idx="261241">
                  <c:v>605.23146441286497</c:v>
                </c:pt>
                <c:pt idx="261242">
                  <c:v>605.23378116813899</c:v>
                </c:pt>
                <c:pt idx="261243">
                  <c:v>605.23609792341199</c:v>
                </c:pt>
                <c:pt idx="261244">
                  <c:v>605.23841467868601</c:v>
                </c:pt>
                <c:pt idx="261245">
                  <c:v>605.24073143395901</c:v>
                </c:pt>
                <c:pt idx="261246">
                  <c:v>605.24304818923304</c:v>
                </c:pt>
                <c:pt idx="261247">
                  <c:v>605.24536494450604</c:v>
                </c:pt>
                <c:pt idx="261248">
                  <c:v>605.24768169977995</c:v>
                </c:pt>
                <c:pt idx="261249">
                  <c:v>605.24999845505397</c:v>
                </c:pt>
                <c:pt idx="261250">
                  <c:v>605.25231521032697</c:v>
                </c:pt>
                <c:pt idx="261251">
                  <c:v>605.25463196560099</c:v>
                </c:pt>
                <c:pt idx="261252">
                  <c:v>605.25694872087399</c:v>
                </c:pt>
                <c:pt idx="261253">
                  <c:v>605.25926547614802</c:v>
                </c:pt>
                <c:pt idx="261254">
                  <c:v>605.26158223142102</c:v>
                </c:pt>
                <c:pt idx="261255">
                  <c:v>605.26389898669504</c:v>
                </c:pt>
                <c:pt idx="261256">
                  <c:v>605.26621574196895</c:v>
                </c:pt>
                <c:pt idx="261257">
                  <c:v>605.26853249724195</c:v>
                </c:pt>
                <c:pt idx="261258">
                  <c:v>605.27084925251597</c:v>
                </c:pt>
                <c:pt idx="261259">
                  <c:v>605.27316600778897</c:v>
                </c:pt>
                <c:pt idx="261260">
                  <c:v>605.275482763063</c:v>
                </c:pt>
                <c:pt idx="261261">
                  <c:v>605.277799518336</c:v>
                </c:pt>
                <c:pt idx="261262">
                  <c:v>605.28011627361002</c:v>
                </c:pt>
                <c:pt idx="261263">
                  <c:v>605.28243302888404</c:v>
                </c:pt>
                <c:pt idx="261264">
                  <c:v>605.28474978415704</c:v>
                </c:pt>
                <c:pt idx="261265">
                  <c:v>605.28706653943095</c:v>
                </c:pt>
                <c:pt idx="261266">
                  <c:v>605.28938329470395</c:v>
                </c:pt>
                <c:pt idx="261267">
                  <c:v>605.29170004997798</c:v>
                </c:pt>
                <c:pt idx="261268">
                  <c:v>605.29401680525098</c:v>
                </c:pt>
                <c:pt idx="261269">
                  <c:v>605.296333560525</c:v>
                </c:pt>
                <c:pt idx="261270">
                  <c:v>605.29865031579902</c:v>
                </c:pt>
                <c:pt idx="261271">
                  <c:v>605.30096707107202</c:v>
                </c:pt>
                <c:pt idx="261272">
                  <c:v>605.30328382634605</c:v>
                </c:pt>
                <c:pt idx="261273">
                  <c:v>605.30560058161905</c:v>
                </c:pt>
                <c:pt idx="261274">
                  <c:v>605.30791733689296</c:v>
                </c:pt>
                <c:pt idx="261275">
                  <c:v>605.31023409216596</c:v>
                </c:pt>
                <c:pt idx="261276">
                  <c:v>605.31255084743998</c:v>
                </c:pt>
                <c:pt idx="261277">
                  <c:v>605.31486760271298</c:v>
                </c:pt>
                <c:pt idx="261278">
                  <c:v>605.317184357987</c:v>
                </c:pt>
                <c:pt idx="261279">
                  <c:v>605.31950111326103</c:v>
                </c:pt>
                <c:pt idx="261280">
                  <c:v>605.32181786853403</c:v>
                </c:pt>
                <c:pt idx="261281">
                  <c:v>605.32413462380805</c:v>
                </c:pt>
                <c:pt idx="261282">
                  <c:v>605.32645137908105</c:v>
                </c:pt>
                <c:pt idx="261283">
                  <c:v>605.32876813435496</c:v>
                </c:pt>
                <c:pt idx="261284">
                  <c:v>605.33108488962796</c:v>
                </c:pt>
                <c:pt idx="261285">
                  <c:v>605.33340164490198</c:v>
                </c:pt>
                <c:pt idx="261286">
                  <c:v>605.33571840017601</c:v>
                </c:pt>
                <c:pt idx="261287">
                  <c:v>605.33803515544901</c:v>
                </c:pt>
                <c:pt idx="261288">
                  <c:v>605.34035191072303</c:v>
                </c:pt>
                <c:pt idx="261289">
                  <c:v>605.34266866599603</c:v>
                </c:pt>
                <c:pt idx="261290">
                  <c:v>605.34498542127005</c:v>
                </c:pt>
                <c:pt idx="261291">
                  <c:v>605.34730217654305</c:v>
                </c:pt>
                <c:pt idx="261292">
                  <c:v>605.34961893181696</c:v>
                </c:pt>
                <c:pt idx="261293">
                  <c:v>605.35193568709099</c:v>
                </c:pt>
                <c:pt idx="261294">
                  <c:v>605.35425244236399</c:v>
                </c:pt>
                <c:pt idx="261295">
                  <c:v>605.35656919763801</c:v>
                </c:pt>
                <c:pt idx="261296">
                  <c:v>605.35888595291101</c:v>
                </c:pt>
                <c:pt idx="261297">
                  <c:v>605.36120270818503</c:v>
                </c:pt>
                <c:pt idx="261298">
                  <c:v>605.36351946345803</c:v>
                </c:pt>
                <c:pt idx="261299">
                  <c:v>605.36583621873206</c:v>
                </c:pt>
                <c:pt idx="261300">
                  <c:v>605.36815297400597</c:v>
                </c:pt>
                <c:pt idx="261301">
                  <c:v>605.37046972927897</c:v>
                </c:pt>
                <c:pt idx="261302">
                  <c:v>605.37278648455299</c:v>
                </c:pt>
                <c:pt idx="261303">
                  <c:v>605.37510323982599</c:v>
                </c:pt>
                <c:pt idx="261304">
                  <c:v>605.37741999510001</c:v>
                </c:pt>
                <c:pt idx="261305">
                  <c:v>605.37973675037301</c:v>
                </c:pt>
                <c:pt idx="261306">
                  <c:v>605.38205350564704</c:v>
                </c:pt>
                <c:pt idx="261307">
                  <c:v>605.38437026092095</c:v>
                </c:pt>
                <c:pt idx="261308">
                  <c:v>605.38668701619395</c:v>
                </c:pt>
                <c:pt idx="261309">
                  <c:v>605.38900377146797</c:v>
                </c:pt>
                <c:pt idx="261310">
                  <c:v>605.39132052674097</c:v>
                </c:pt>
                <c:pt idx="261311">
                  <c:v>605.39363728201499</c:v>
                </c:pt>
                <c:pt idx="261312">
                  <c:v>605.39595403728799</c:v>
                </c:pt>
                <c:pt idx="261313">
                  <c:v>605.39827079256202</c:v>
                </c:pt>
                <c:pt idx="261314">
                  <c:v>605.40058754783604</c:v>
                </c:pt>
                <c:pt idx="261315">
                  <c:v>605.40290430310904</c:v>
                </c:pt>
                <c:pt idx="261316">
                  <c:v>605.40522105838295</c:v>
                </c:pt>
                <c:pt idx="261317">
                  <c:v>605.40753781365595</c:v>
                </c:pt>
                <c:pt idx="261318">
                  <c:v>605.40985456892997</c:v>
                </c:pt>
                <c:pt idx="261319">
                  <c:v>605.41217132420297</c:v>
                </c:pt>
                <c:pt idx="261320">
                  <c:v>605.414488079477</c:v>
                </c:pt>
                <c:pt idx="261321">
                  <c:v>605.41680483475102</c:v>
                </c:pt>
                <c:pt idx="261322">
                  <c:v>605.41912159002402</c:v>
                </c:pt>
                <c:pt idx="261323">
                  <c:v>605.42143834529804</c:v>
                </c:pt>
                <c:pt idx="261324">
                  <c:v>605.42375510057104</c:v>
                </c:pt>
                <c:pt idx="261325">
                  <c:v>605.42607185584495</c:v>
                </c:pt>
                <c:pt idx="261326">
                  <c:v>605.42838861111795</c:v>
                </c:pt>
                <c:pt idx="261327">
                  <c:v>605.43070536639198</c:v>
                </c:pt>
                <c:pt idx="261328">
                  <c:v>605.43302212166498</c:v>
                </c:pt>
                <c:pt idx="261329">
                  <c:v>605.435338876939</c:v>
                </c:pt>
                <c:pt idx="261330">
                  <c:v>605.43765563221302</c:v>
                </c:pt>
                <c:pt idx="261331">
                  <c:v>605.43997238748602</c:v>
                </c:pt>
                <c:pt idx="261332">
                  <c:v>605.44228914276005</c:v>
                </c:pt>
                <c:pt idx="261333">
                  <c:v>605.44460589803305</c:v>
                </c:pt>
                <c:pt idx="261334">
                  <c:v>605.44692265330696</c:v>
                </c:pt>
                <c:pt idx="261335">
                  <c:v>605.44923940857996</c:v>
                </c:pt>
                <c:pt idx="261336">
                  <c:v>605.45155616385398</c:v>
                </c:pt>
                <c:pt idx="261337">
                  <c:v>605.453872919128</c:v>
                </c:pt>
                <c:pt idx="261338">
                  <c:v>605.456189674401</c:v>
                </c:pt>
                <c:pt idx="261339">
                  <c:v>605.45850642967503</c:v>
                </c:pt>
                <c:pt idx="261340">
                  <c:v>605.46082318494803</c:v>
                </c:pt>
                <c:pt idx="261341">
                  <c:v>605.46313994022205</c:v>
                </c:pt>
                <c:pt idx="261342">
                  <c:v>605.46545669549505</c:v>
                </c:pt>
                <c:pt idx="261343">
                  <c:v>605.46777345076896</c:v>
                </c:pt>
                <c:pt idx="261344">
                  <c:v>605.47009020604298</c:v>
                </c:pt>
                <c:pt idx="261345">
                  <c:v>605.47240696131598</c:v>
                </c:pt>
                <c:pt idx="261346">
                  <c:v>605.47472371659001</c:v>
                </c:pt>
                <c:pt idx="261347">
                  <c:v>605.47704047186301</c:v>
                </c:pt>
                <c:pt idx="261348">
                  <c:v>605.47935722713703</c:v>
                </c:pt>
                <c:pt idx="261349">
                  <c:v>605.48167398241003</c:v>
                </c:pt>
                <c:pt idx="261350">
                  <c:v>605.48399073768405</c:v>
                </c:pt>
                <c:pt idx="261351">
                  <c:v>605.48630749295796</c:v>
                </c:pt>
                <c:pt idx="261352">
                  <c:v>605.48862424823096</c:v>
                </c:pt>
                <c:pt idx="261353">
                  <c:v>605.49094100350499</c:v>
                </c:pt>
                <c:pt idx="261354">
                  <c:v>605.49325775877799</c:v>
                </c:pt>
                <c:pt idx="261355">
                  <c:v>605.49557451405201</c:v>
                </c:pt>
                <c:pt idx="261356">
                  <c:v>605.49789126932501</c:v>
                </c:pt>
                <c:pt idx="261357">
                  <c:v>605.50020802459903</c:v>
                </c:pt>
                <c:pt idx="261358">
                  <c:v>605.50252477987306</c:v>
                </c:pt>
                <c:pt idx="261359">
                  <c:v>605.50484153514606</c:v>
                </c:pt>
                <c:pt idx="261360">
                  <c:v>605.50715829041997</c:v>
                </c:pt>
                <c:pt idx="261361">
                  <c:v>605.50947504569297</c:v>
                </c:pt>
                <c:pt idx="261362">
                  <c:v>605.51179180096699</c:v>
                </c:pt>
                <c:pt idx="261363">
                  <c:v>605.51410855623999</c:v>
                </c:pt>
                <c:pt idx="261364">
                  <c:v>605.51642531151401</c:v>
                </c:pt>
                <c:pt idx="261365">
                  <c:v>605.51874206678804</c:v>
                </c:pt>
                <c:pt idx="261366">
                  <c:v>605.52105882206104</c:v>
                </c:pt>
                <c:pt idx="261367">
                  <c:v>605.52337557733495</c:v>
                </c:pt>
                <c:pt idx="261368">
                  <c:v>605.52569233260795</c:v>
                </c:pt>
                <c:pt idx="261369">
                  <c:v>605.52800908788197</c:v>
                </c:pt>
                <c:pt idx="261370">
                  <c:v>605.53032584315497</c:v>
                </c:pt>
                <c:pt idx="261371">
                  <c:v>605.53264259842899</c:v>
                </c:pt>
                <c:pt idx="261372">
                  <c:v>605.53495935370199</c:v>
                </c:pt>
                <c:pt idx="261373">
                  <c:v>605.53727610897602</c:v>
                </c:pt>
                <c:pt idx="261374">
                  <c:v>605.53959286425004</c:v>
                </c:pt>
                <c:pt idx="261375">
                  <c:v>605.54190961952304</c:v>
                </c:pt>
                <c:pt idx="261376">
                  <c:v>605.54422637479695</c:v>
                </c:pt>
                <c:pt idx="261377">
                  <c:v>605.54654313006995</c:v>
                </c:pt>
                <c:pt idx="261378">
                  <c:v>605.54885988534397</c:v>
                </c:pt>
                <c:pt idx="261379">
                  <c:v>605.55117664061697</c:v>
                </c:pt>
                <c:pt idx="261380">
                  <c:v>605.553493395891</c:v>
                </c:pt>
                <c:pt idx="261381">
                  <c:v>605.55581015116502</c:v>
                </c:pt>
                <c:pt idx="261382">
                  <c:v>605.55812690643802</c:v>
                </c:pt>
                <c:pt idx="261383">
                  <c:v>605.56044366171204</c:v>
                </c:pt>
                <c:pt idx="261384">
                  <c:v>605.56276041698504</c:v>
                </c:pt>
                <c:pt idx="261385">
                  <c:v>605.56507717225895</c:v>
                </c:pt>
                <c:pt idx="261386">
                  <c:v>605.56739392753195</c:v>
                </c:pt>
                <c:pt idx="261387">
                  <c:v>605.56971068280598</c:v>
                </c:pt>
                <c:pt idx="261388">
                  <c:v>605.57202743808</c:v>
                </c:pt>
                <c:pt idx="261389">
                  <c:v>605.574344193353</c:v>
                </c:pt>
                <c:pt idx="261390">
                  <c:v>605.57666094862702</c:v>
                </c:pt>
                <c:pt idx="261391">
                  <c:v>605.57897770390002</c:v>
                </c:pt>
                <c:pt idx="261392">
                  <c:v>605.58129445917405</c:v>
                </c:pt>
                <c:pt idx="261393">
                  <c:v>605.58361121444705</c:v>
                </c:pt>
                <c:pt idx="261394">
                  <c:v>605.58592796972096</c:v>
                </c:pt>
                <c:pt idx="261395">
                  <c:v>605.58824472499498</c:v>
                </c:pt>
                <c:pt idx="261396">
                  <c:v>605.59056148026798</c:v>
                </c:pt>
                <c:pt idx="261397">
                  <c:v>605.592878235542</c:v>
                </c:pt>
                <c:pt idx="261398">
                  <c:v>605.595194990815</c:v>
                </c:pt>
                <c:pt idx="261399">
                  <c:v>605.59751174608903</c:v>
                </c:pt>
                <c:pt idx="261400">
                  <c:v>605.59982850136203</c:v>
                </c:pt>
                <c:pt idx="261401">
                  <c:v>605.60214525663605</c:v>
                </c:pt>
                <c:pt idx="261402">
                  <c:v>605.60446201190996</c:v>
                </c:pt>
                <c:pt idx="261403">
                  <c:v>605.60677876718296</c:v>
                </c:pt>
                <c:pt idx="261404">
                  <c:v>605.60909552245698</c:v>
                </c:pt>
                <c:pt idx="261405">
                  <c:v>605.61141227772998</c:v>
                </c:pt>
                <c:pt idx="261406">
                  <c:v>605.61372903300401</c:v>
                </c:pt>
                <c:pt idx="261407">
                  <c:v>605.61604578827701</c:v>
                </c:pt>
                <c:pt idx="261408">
                  <c:v>605.61836254355103</c:v>
                </c:pt>
                <c:pt idx="261409">
                  <c:v>605.62067929882505</c:v>
                </c:pt>
                <c:pt idx="261410">
                  <c:v>605.62299605409805</c:v>
                </c:pt>
                <c:pt idx="261411">
                  <c:v>605.62531280937196</c:v>
                </c:pt>
                <c:pt idx="261412">
                  <c:v>605.62762956464496</c:v>
                </c:pt>
                <c:pt idx="261413">
                  <c:v>605.62994631991899</c:v>
                </c:pt>
                <c:pt idx="261414">
                  <c:v>605.63226307519199</c:v>
                </c:pt>
                <c:pt idx="261415">
                  <c:v>605.63457983046601</c:v>
                </c:pt>
                <c:pt idx="261416">
                  <c:v>605.63689658574003</c:v>
                </c:pt>
                <c:pt idx="261417">
                  <c:v>605.63921334101303</c:v>
                </c:pt>
                <c:pt idx="261418">
                  <c:v>605.64153009628706</c:v>
                </c:pt>
                <c:pt idx="261419">
                  <c:v>605.64384685156006</c:v>
                </c:pt>
                <c:pt idx="261420">
                  <c:v>605.64616360683397</c:v>
                </c:pt>
                <c:pt idx="261421">
                  <c:v>605.64848036210697</c:v>
                </c:pt>
                <c:pt idx="261422">
                  <c:v>605.65079711738099</c:v>
                </c:pt>
                <c:pt idx="261423">
                  <c:v>605.65311387265399</c:v>
                </c:pt>
                <c:pt idx="261424">
                  <c:v>605.65543062792801</c:v>
                </c:pt>
                <c:pt idx="261425">
                  <c:v>605.65774738320204</c:v>
                </c:pt>
                <c:pt idx="261426">
                  <c:v>605.66006413847504</c:v>
                </c:pt>
                <c:pt idx="261427">
                  <c:v>605.66238089374895</c:v>
                </c:pt>
                <c:pt idx="261428">
                  <c:v>605.66469764902195</c:v>
                </c:pt>
                <c:pt idx="261429">
                  <c:v>605.66701440429597</c:v>
                </c:pt>
                <c:pt idx="261430">
                  <c:v>605.66933115956897</c:v>
                </c:pt>
                <c:pt idx="261431">
                  <c:v>605.67164791484299</c:v>
                </c:pt>
                <c:pt idx="261432">
                  <c:v>605.67396467011702</c:v>
                </c:pt>
                <c:pt idx="261433">
                  <c:v>605.67628142539002</c:v>
                </c:pt>
                <c:pt idx="261434">
                  <c:v>605.67859818066404</c:v>
                </c:pt>
                <c:pt idx="261435">
                  <c:v>605.68091493593704</c:v>
                </c:pt>
                <c:pt idx="261436">
                  <c:v>605.68323169121095</c:v>
                </c:pt>
                <c:pt idx="261437">
                  <c:v>605.68554844648395</c:v>
                </c:pt>
                <c:pt idx="261438">
                  <c:v>605.68786520175797</c:v>
                </c:pt>
                <c:pt idx="261439">
                  <c:v>605.690181957032</c:v>
                </c:pt>
                <c:pt idx="261440">
                  <c:v>605.692498712305</c:v>
                </c:pt>
                <c:pt idx="261441">
                  <c:v>605.69481546757902</c:v>
                </c:pt>
                <c:pt idx="261442">
                  <c:v>605.69713222285202</c:v>
                </c:pt>
                <c:pt idx="261443">
                  <c:v>605.69944897812604</c:v>
                </c:pt>
                <c:pt idx="261444">
                  <c:v>605.70176573339904</c:v>
                </c:pt>
                <c:pt idx="261445">
                  <c:v>605.70408248867295</c:v>
                </c:pt>
                <c:pt idx="261446">
                  <c:v>605.70639924394698</c:v>
                </c:pt>
                <c:pt idx="261447">
                  <c:v>605.70871599921998</c:v>
                </c:pt>
                <c:pt idx="261448">
                  <c:v>605.711032754494</c:v>
                </c:pt>
                <c:pt idx="261449">
                  <c:v>605.713349509767</c:v>
                </c:pt>
                <c:pt idx="261450">
                  <c:v>605.71566626504102</c:v>
                </c:pt>
                <c:pt idx="261451">
                  <c:v>605.71798302031402</c:v>
                </c:pt>
                <c:pt idx="261452">
                  <c:v>605.72029977558805</c:v>
                </c:pt>
                <c:pt idx="261453">
                  <c:v>605.72261653086196</c:v>
                </c:pt>
                <c:pt idx="261454">
                  <c:v>605.72493328613496</c:v>
                </c:pt>
                <c:pt idx="261455">
                  <c:v>605.72725004140898</c:v>
                </c:pt>
                <c:pt idx="261456">
                  <c:v>605.72956679668198</c:v>
                </c:pt>
                <c:pt idx="261457">
                  <c:v>605.731883551956</c:v>
                </c:pt>
                <c:pt idx="261458">
                  <c:v>605.734200307229</c:v>
                </c:pt>
                <c:pt idx="261459">
                  <c:v>605.73651706250303</c:v>
                </c:pt>
                <c:pt idx="261460">
                  <c:v>605.73883381777705</c:v>
                </c:pt>
                <c:pt idx="261461">
                  <c:v>605.74115057305005</c:v>
                </c:pt>
                <c:pt idx="261462">
                  <c:v>605.74346732832396</c:v>
                </c:pt>
                <c:pt idx="261463">
                  <c:v>605.74578408359696</c:v>
                </c:pt>
                <c:pt idx="261464">
                  <c:v>605.74810083887098</c:v>
                </c:pt>
                <c:pt idx="261465">
                  <c:v>605.75041759414398</c:v>
                </c:pt>
                <c:pt idx="261466">
                  <c:v>605.75273434941801</c:v>
                </c:pt>
                <c:pt idx="261467">
                  <c:v>605.75505110469203</c:v>
                </c:pt>
                <c:pt idx="261468">
                  <c:v>605.75736785996503</c:v>
                </c:pt>
                <c:pt idx="261469">
                  <c:v>605.75968461523905</c:v>
                </c:pt>
                <c:pt idx="261470">
                  <c:v>605.76200137051205</c:v>
                </c:pt>
                <c:pt idx="261471">
                  <c:v>605.76431812578596</c:v>
                </c:pt>
                <c:pt idx="261472">
                  <c:v>605.76663488105896</c:v>
                </c:pt>
                <c:pt idx="261473">
                  <c:v>605.76895163633299</c:v>
                </c:pt>
                <c:pt idx="261474">
                  <c:v>605.77126839160599</c:v>
                </c:pt>
                <c:pt idx="261475">
                  <c:v>605.77358514688001</c:v>
                </c:pt>
                <c:pt idx="261476">
                  <c:v>605.77590190215403</c:v>
                </c:pt>
                <c:pt idx="261477">
                  <c:v>605.77821865742703</c:v>
                </c:pt>
                <c:pt idx="261478">
                  <c:v>605.78053541270106</c:v>
                </c:pt>
                <c:pt idx="261479">
                  <c:v>605.78285216797406</c:v>
                </c:pt>
                <c:pt idx="261480">
                  <c:v>605.78516892324797</c:v>
                </c:pt>
                <c:pt idx="261481">
                  <c:v>605.78748567852097</c:v>
                </c:pt>
                <c:pt idx="261482">
                  <c:v>605.78980243379499</c:v>
                </c:pt>
                <c:pt idx="261483">
                  <c:v>605.79211918906901</c:v>
                </c:pt>
                <c:pt idx="261484">
                  <c:v>605.79443594434201</c:v>
                </c:pt>
                <c:pt idx="261485">
                  <c:v>605.79675269961604</c:v>
                </c:pt>
                <c:pt idx="261486">
                  <c:v>605.79906945488904</c:v>
                </c:pt>
                <c:pt idx="261487">
                  <c:v>605.80138621016295</c:v>
                </c:pt>
                <c:pt idx="261488">
                  <c:v>605.80370296543595</c:v>
                </c:pt>
                <c:pt idx="261489">
                  <c:v>605.80601972070997</c:v>
                </c:pt>
                <c:pt idx="261490">
                  <c:v>605.80833647598399</c:v>
                </c:pt>
                <c:pt idx="261491">
                  <c:v>605.81065323125699</c:v>
                </c:pt>
                <c:pt idx="261492">
                  <c:v>605.81296998653102</c:v>
                </c:pt>
                <c:pt idx="261493">
                  <c:v>605.81528674180402</c:v>
                </c:pt>
                <c:pt idx="261494">
                  <c:v>605.81760349707804</c:v>
                </c:pt>
                <c:pt idx="261495">
                  <c:v>605.81992025235104</c:v>
                </c:pt>
                <c:pt idx="261496">
                  <c:v>605.82223700762495</c:v>
                </c:pt>
                <c:pt idx="261497">
                  <c:v>605.82455376289897</c:v>
                </c:pt>
                <c:pt idx="261498">
                  <c:v>605.82687051817197</c:v>
                </c:pt>
                <c:pt idx="261499">
                  <c:v>605.829187273446</c:v>
                </c:pt>
                <c:pt idx="261500">
                  <c:v>605.831504028719</c:v>
                </c:pt>
                <c:pt idx="261501">
                  <c:v>605.83382078399302</c:v>
                </c:pt>
                <c:pt idx="261502">
                  <c:v>605.83613753926602</c:v>
                </c:pt>
                <c:pt idx="261503">
                  <c:v>605.83845429454004</c:v>
                </c:pt>
                <c:pt idx="261504">
                  <c:v>605.84077104981395</c:v>
                </c:pt>
                <c:pt idx="261505">
                  <c:v>605.84308780508695</c:v>
                </c:pt>
                <c:pt idx="261506">
                  <c:v>605.84540456036098</c:v>
                </c:pt>
                <c:pt idx="261507">
                  <c:v>605.84772131563398</c:v>
                </c:pt>
                <c:pt idx="261508">
                  <c:v>605.850038070908</c:v>
                </c:pt>
                <c:pt idx="261509">
                  <c:v>605.852354826181</c:v>
                </c:pt>
                <c:pt idx="261510">
                  <c:v>605.85467158145502</c:v>
                </c:pt>
                <c:pt idx="261511">
                  <c:v>605.85698833672905</c:v>
                </c:pt>
                <c:pt idx="261512">
                  <c:v>605.85930509200205</c:v>
                </c:pt>
                <c:pt idx="261513">
                  <c:v>605.86162184727596</c:v>
                </c:pt>
                <c:pt idx="261514">
                  <c:v>605.86393860254896</c:v>
                </c:pt>
                <c:pt idx="261515">
                  <c:v>605.86625535782298</c:v>
                </c:pt>
                <c:pt idx="261516">
                  <c:v>605.86857211309598</c:v>
                </c:pt>
                <c:pt idx="261517">
                  <c:v>605.87088886837</c:v>
                </c:pt>
                <c:pt idx="261518">
                  <c:v>605.87320562364403</c:v>
                </c:pt>
                <c:pt idx="261519">
                  <c:v>605.87552237891703</c:v>
                </c:pt>
                <c:pt idx="261520">
                  <c:v>605.87783913419105</c:v>
                </c:pt>
                <c:pt idx="261521">
                  <c:v>605.88015588946405</c:v>
                </c:pt>
                <c:pt idx="261522">
                  <c:v>605.88247264473796</c:v>
                </c:pt>
                <c:pt idx="261523">
                  <c:v>605.88478940001096</c:v>
                </c:pt>
                <c:pt idx="261524">
                  <c:v>605.88710615528498</c:v>
                </c:pt>
                <c:pt idx="261525">
                  <c:v>605.88942291055798</c:v>
                </c:pt>
                <c:pt idx="261526">
                  <c:v>605.89173966583201</c:v>
                </c:pt>
                <c:pt idx="261527">
                  <c:v>605.89405642110603</c:v>
                </c:pt>
                <c:pt idx="261528">
                  <c:v>605.89637317637903</c:v>
                </c:pt>
                <c:pt idx="261529">
                  <c:v>605.89868993165305</c:v>
                </c:pt>
                <c:pt idx="261530">
                  <c:v>605.90100668692605</c:v>
                </c:pt>
                <c:pt idx="261531">
                  <c:v>605.90332344219996</c:v>
                </c:pt>
                <c:pt idx="261532">
                  <c:v>605.90564019747296</c:v>
                </c:pt>
                <c:pt idx="261533">
                  <c:v>605.90795695274699</c:v>
                </c:pt>
                <c:pt idx="261534">
                  <c:v>605.91027370802101</c:v>
                </c:pt>
                <c:pt idx="261535">
                  <c:v>605.91259046329401</c:v>
                </c:pt>
                <c:pt idx="261536">
                  <c:v>605.91490721856803</c:v>
                </c:pt>
                <c:pt idx="261537">
                  <c:v>605.91722397384103</c:v>
                </c:pt>
                <c:pt idx="261538">
                  <c:v>605.91954072911506</c:v>
                </c:pt>
                <c:pt idx="261539">
                  <c:v>605.92185748438806</c:v>
                </c:pt>
                <c:pt idx="261540">
                  <c:v>605.92417423966197</c:v>
                </c:pt>
                <c:pt idx="261541">
                  <c:v>605.92649099493599</c:v>
                </c:pt>
                <c:pt idx="261542">
                  <c:v>605.92880775020899</c:v>
                </c:pt>
                <c:pt idx="261543">
                  <c:v>605.93112450548301</c:v>
                </c:pt>
                <c:pt idx="261544">
                  <c:v>605.93344126075601</c:v>
                </c:pt>
                <c:pt idx="261545">
                  <c:v>605.93575801603004</c:v>
                </c:pt>
                <c:pt idx="261546">
                  <c:v>605.93807477130304</c:v>
                </c:pt>
                <c:pt idx="261547">
                  <c:v>605.94039152657695</c:v>
                </c:pt>
                <c:pt idx="261548">
                  <c:v>605.94270828185097</c:v>
                </c:pt>
                <c:pt idx="261549">
                  <c:v>605.94502503712397</c:v>
                </c:pt>
                <c:pt idx="261550">
                  <c:v>605.94734179239799</c:v>
                </c:pt>
                <c:pt idx="261551">
                  <c:v>605.94965854767099</c:v>
                </c:pt>
                <c:pt idx="261552">
                  <c:v>605.95197530294502</c:v>
                </c:pt>
                <c:pt idx="261553">
                  <c:v>605.95429205821802</c:v>
                </c:pt>
                <c:pt idx="261554">
                  <c:v>605.95660881349204</c:v>
                </c:pt>
                <c:pt idx="261555">
                  <c:v>605.95892556876595</c:v>
                </c:pt>
                <c:pt idx="261556">
                  <c:v>605.96124232403895</c:v>
                </c:pt>
                <c:pt idx="261557">
                  <c:v>605.96355907931297</c:v>
                </c:pt>
                <c:pt idx="261558">
                  <c:v>605.96587583458597</c:v>
                </c:pt>
                <c:pt idx="261559">
                  <c:v>605.96819258986</c:v>
                </c:pt>
                <c:pt idx="261560">
                  <c:v>605.970509345133</c:v>
                </c:pt>
                <c:pt idx="261561">
                  <c:v>605.97282610040702</c:v>
                </c:pt>
                <c:pt idx="261562">
                  <c:v>605.97514285568104</c:v>
                </c:pt>
                <c:pt idx="261563">
                  <c:v>605.97745961095404</c:v>
                </c:pt>
                <c:pt idx="261564">
                  <c:v>605.97977636622795</c:v>
                </c:pt>
                <c:pt idx="261565">
                  <c:v>605.98209312150095</c:v>
                </c:pt>
                <c:pt idx="261566">
                  <c:v>605.98440987677498</c:v>
                </c:pt>
                <c:pt idx="261567">
                  <c:v>605.98672663204798</c:v>
                </c:pt>
                <c:pt idx="261568">
                  <c:v>605.989043387322</c:v>
                </c:pt>
                <c:pt idx="261569">
                  <c:v>605.99136014259602</c:v>
                </c:pt>
                <c:pt idx="261570">
                  <c:v>605.99367689786902</c:v>
                </c:pt>
                <c:pt idx="261571">
                  <c:v>605.99599365314305</c:v>
                </c:pt>
                <c:pt idx="261572">
                  <c:v>605.99831040841605</c:v>
                </c:pt>
                <c:pt idx="261573">
                  <c:v>606.00062716368996</c:v>
                </c:pt>
                <c:pt idx="261574">
                  <c:v>606.00294391896296</c:v>
                </c:pt>
                <c:pt idx="261575">
                  <c:v>606.00526067423698</c:v>
                </c:pt>
                <c:pt idx="261576">
                  <c:v>606.00757742950998</c:v>
                </c:pt>
                <c:pt idx="261577">
                  <c:v>606.009894184784</c:v>
                </c:pt>
                <c:pt idx="261578">
                  <c:v>606.01221094005803</c:v>
                </c:pt>
                <c:pt idx="261579">
                  <c:v>606.01452769533103</c:v>
                </c:pt>
                <c:pt idx="261580">
                  <c:v>606.01684445060505</c:v>
                </c:pt>
                <c:pt idx="261581">
                  <c:v>606.01916120587805</c:v>
                </c:pt>
                <c:pt idx="261582">
                  <c:v>606.02147796115196</c:v>
                </c:pt>
                <c:pt idx="261583">
                  <c:v>606.02379471642496</c:v>
                </c:pt>
                <c:pt idx="261584">
                  <c:v>606.02611147169898</c:v>
                </c:pt>
                <c:pt idx="261585">
                  <c:v>606.02842822697301</c:v>
                </c:pt>
                <c:pt idx="261586">
                  <c:v>606.03074498224601</c:v>
                </c:pt>
                <c:pt idx="261587">
                  <c:v>606.03306173752003</c:v>
                </c:pt>
                <c:pt idx="261588">
                  <c:v>606.03537849279303</c:v>
                </c:pt>
                <c:pt idx="261589">
                  <c:v>606.03769524806705</c:v>
                </c:pt>
                <c:pt idx="261590">
                  <c:v>606.04001200334005</c:v>
                </c:pt>
                <c:pt idx="261591">
                  <c:v>606.04232875861396</c:v>
                </c:pt>
                <c:pt idx="261592">
                  <c:v>606.04464551388799</c:v>
                </c:pt>
                <c:pt idx="261593">
                  <c:v>606.04696226916099</c:v>
                </c:pt>
                <c:pt idx="261594">
                  <c:v>606.04927902443501</c:v>
                </c:pt>
                <c:pt idx="261595">
                  <c:v>606.05159577970801</c:v>
                </c:pt>
                <c:pt idx="261596">
                  <c:v>606.05391253498203</c:v>
                </c:pt>
                <c:pt idx="261597">
                  <c:v>606.05622929025503</c:v>
                </c:pt>
                <c:pt idx="261598">
                  <c:v>606.05854604552906</c:v>
                </c:pt>
                <c:pt idx="261599">
                  <c:v>606.06086280080297</c:v>
                </c:pt>
                <c:pt idx="261600">
                  <c:v>606.06317955607597</c:v>
                </c:pt>
                <c:pt idx="261601">
                  <c:v>606.06549631134999</c:v>
                </c:pt>
                <c:pt idx="261602">
                  <c:v>606.06781306662299</c:v>
                </c:pt>
                <c:pt idx="261603">
                  <c:v>606.07012982189701</c:v>
                </c:pt>
                <c:pt idx="261604">
                  <c:v>606.07244657717001</c:v>
                </c:pt>
                <c:pt idx="261605">
                  <c:v>606.07476333244404</c:v>
                </c:pt>
                <c:pt idx="261606">
                  <c:v>606.07708008771795</c:v>
                </c:pt>
                <c:pt idx="261607">
                  <c:v>606.07939684299095</c:v>
                </c:pt>
                <c:pt idx="261608">
                  <c:v>606.08171359826497</c:v>
                </c:pt>
                <c:pt idx="261609">
                  <c:v>606.08403035353797</c:v>
                </c:pt>
                <c:pt idx="261610">
                  <c:v>606.08634710881199</c:v>
                </c:pt>
                <c:pt idx="261611">
                  <c:v>606.08866386408499</c:v>
                </c:pt>
                <c:pt idx="261612">
                  <c:v>606.09098061935902</c:v>
                </c:pt>
                <c:pt idx="261613">
                  <c:v>606.09329737463304</c:v>
                </c:pt>
                <c:pt idx="261614">
                  <c:v>606.09561412990604</c:v>
                </c:pt>
                <c:pt idx="261615">
                  <c:v>606.09793088517995</c:v>
                </c:pt>
                <c:pt idx="261616">
                  <c:v>606.10024764045295</c:v>
                </c:pt>
                <c:pt idx="261617">
                  <c:v>606.10256439572697</c:v>
                </c:pt>
                <c:pt idx="261618">
                  <c:v>606.10488115099997</c:v>
                </c:pt>
                <c:pt idx="261619">
                  <c:v>606.107197906274</c:v>
                </c:pt>
                <c:pt idx="261620">
                  <c:v>606.10951466154802</c:v>
                </c:pt>
                <c:pt idx="261621">
                  <c:v>606.11183141682102</c:v>
                </c:pt>
                <c:pt idx="261622">
                  <c:v>606.11414817209504</c:v>
                </c:pt>
                <c:pt idx="261623">
                  <c:v>606.11646492736804</c:v>
                </c:pt>
                <c:pt idx="261624">
                  <c:v>606.11878168264195</c:v>
                </c:pt>
                <c:pt idx="261625">
                  <c:v>606.12109843791495</c:v>
                </c:pt>
                <c:pt idx="261626">
                  <c:v>606.12341519318898</c:v>
                </c:pt>
                <c:pt idx="261627">
                  <c:v>606.12573194846198</c:v>
                </c:pt>
                <c:pt idx="261628">
                  <c:v>606.128048703736</c:v>
                </c:pt>
                <c:pt idx="261629">
                  <c:v>606.13036545901002</c:v>
                </c:pt>
                <c:pt idx="261630">
                  <c:v>606.13268221428302</c:v>
                </c:pt>
                <c:pt idx="261631">
                  <c:v>606.13499896955705</c:v>
                </c:pt>
                <c:pt idx="261632">
                  <c:v>606.13731572483005</c:v>
                </c:pt>
                <c:pt idx="261633">
                  <c:v>606.13963248010396</c:v>
                </c:pt>
                <c:pt idx="261634">
                  <c:v>606.14194923537696</c:v>
                </c:pt>
                <c:pt idx="261635">
                  <c:v>606.14426599065098</c:v>
                </c:pt>
                <c:pt idx="261636">
                  <c:v>606.146582745925</c:v>
                </c:pt>
                <c:pt idx="261637">
                  <c:v>606.148899501198</c:v>
                </c:pt>
                <c:pt idx="261638">
                  <c:v>606.15121625647203</c:v>
                </c:pt>
                <c:pt idx="261639">
                  <c:v>606.15353301174503</c:v>
                </c:pt>
                <c:pt idx="261640">
                  <c:v>606.15584976701905</c:v>
                </c:pt>
                <c:pt idx="261641">
                  <c:v>606.15816652229205</c:v>
                </c:pt>
                <c:pt idx="261642">
                  <c:v>606.16048327756596</c:v>
                </c:pt>
                <c:pt idx="261643">
                  <c:v>606.16280003283998</c:v>
                </c:pt>
                <c:pt idx="261644">
                  <c:v>606.16511678811298</c:v>
                </c:pt>
                <c:pt idx="261645">
                  <c:v>606.16743354338701</c:v>
                </c:pt>
                <c:pt idx="261646">
                  <c:v>606.16975029866001</c:v>
                </c:pt>
                <c:pt idx="261647">
                  <c:v>606.17206705393403</c:v>
                </c:pt>
                <c:pt idx="261648">
                  <c:v>606.17438380920703</c:v>
                </c:pt>
                <c:pt idx="261649">
                  <c:v>606.17670056448105</c:v>
                </c:pt>
                <c:pt idx="261650">
                  <c:v>606.17901731975496</c:v>
                </c:pt>
                <c:pt idx="261651">
                  <c:v>606.18133407502796</c:v>
                </c:pt>
                <c:pt idx="261652">
                  <c:v>606.18365083030199</c:v>
                </c:pt>
                <c:pt idx="261653">
                  <c:v>606.18596758557499</c:v>
                </c:pt>
                <c:pt idx="261654">
                  <c:v>606.18828434084901</c:v>
                </c:pt>
                <c:pt idx="261655">
                  <c:v>606.19060109612201</c:v>
                </c:pt>
                <c:pt idx="261656">
                  <c:v>606.19291785139603</c:v>
                </c:pt>
                <c:pt idx="261657">
                  <c:v>606.19523460667006</c:v>
                </c:pt>
                <c:pt idx="261658">
                  <c:v>606.19755136194306</c:v>
                </c:pt>
                <c:pt idx="261659">
                  <c:v>606.19986811721697</c:v>
                </c:pt>
                <c:pt idx="261660">
                  <c:v>606.20218487248997</c:v>
                </c:pt>
                <c:pt idx="261661">
                  <c:v>606.20450162776399</c:v>
                </c:pt>
                <c:pt idx="261662">
                  <c:v>606.20681838303699</c:v>
                </c:pt>
                <c:pt idx="261663">
                  <c:v>606.20913513831101</c:v>
                </c:pt>
                <c:pt idx="261664">
                  <c:v>606.21145189358504</c:v>
                </c:pt>
                <c:pt idx="261665">
                  <c:v>606.21376864885804</c:v>
                </c:pt>
                <c:pt idx="261666">
                  <c:v>606.21608540413195</c:v>
                </c:pt>
                <c:pt idx="261667">
                  <c:v>606.21840215940495</c:v>
                </c:pt>
                <c:pt idx="261668">
                  <c:v>606.22071891467897</c:v>
                </c:pt>
                <c:pt idx="261669">
                  <c:v>606.22303566995197</c:v>
                </c:pt>
                <c:pt idx="261670">
                  <c:v>606.22535242522599</c:v>
                </c:pt>
                <c:pt idx="261671">
                  <c:v>606.22766918049899</c:v>
                </c:pt>
                <c:pt idx="261672">
                  <c:v>606.22998593577302</c:v>
                </c:pt>
                <c:pt idx="261673">
                  <c:v>606.23230269104704</c:v>
                </c:pt>
                <c:pt idx="261674">
                  <c:v>606.23461944632004</c:v>
                </c:pt>
                <c:pt idx="261675">
                  <c:v>606.23693620159395</c:v>
                </c:pt>
                <c:pt idx="261676">
                  <c:v>606.23925295686695</c:v>
                </c:pt>
                <c:pt idx="261677">
                  <c:v>606.24156971214097</c:v>
                </c:pt>
                <c:pt idx="261678">
                  <c:v>606.24388646741397</c:v>
                </c:pt>
                <c:pt idx="261679">
                  <c:v>606.246203222688</c:v>
                </c:pt>
                <c:pt idx="261680">
                  <c:v>606.24851997796202</c:v>
                </c:pt>
                <c:pt idx="261681">
                  <c:v>606.25083673323502</c:v>
                </c:pt>
                <c:pt idx="261682">
                  <c:v>606.25315348850904</c:v>
                </c:pt>
                <c:pt idx="261683">
                  <c:v>606.25547024378204</c:v>
                </c:pt>
                <c:pt idx="261684">
                  <c:v>606.25778699905595</c:v>
                </c:pt>
                <c:pt idx="261685">
                  <c:v>606.26010375432895</c:v>
                </c:pt>
                <c:pt idx="261686">
                  <c:v>606.26242050960298</c:v>
                </c:pt>
                <c:pt idx="261687">
                  <c:v>606.264737264877</c:v>
                </c:pt>
                <c:pt idx="261688">
                  <c:v>606.26705402015</c:v>
                </c:pt>
                <c:pt idx="261689">
                  <c:v>606.26937077542402</c:v>
                </c:pt>
                <c:pt idx="261690">
                  <c:v>606.27168753069702</c:v>
                </c:pt>
                <c:pt idx="261691">
                  <c:v>606.27400428597105</c:v>
                </c:pt>
                <c:pt idx="261692">
                  <c:v>606.27632104124405</c:v>
                </c:pt>
                <c:pt idx="261693">
                  <c:v>606.27863779651796</c:v>
                </c:pt>
                <c:pt idx="261694">
                  <c:v>606.28095455179198</c:v>
                </c:pt>
                <c:pt idx="261695">
                  <c:v>606.28327130706498</c:v>
                </c:pt>
                <c:pt idx="261696">
                  <c:v>606.285588062339</c:v>
                </c:pt>
                <c:pt idx="261697">
                  <c:v>606.287904817612</c:v>
                </c:pt>
                <c:pt idx="261698">
                  <c:v>606.29022157288603</c:v>
                </c:pt>
                <c:pt idx="261699">
                  <c:v>606.29253832815903</c:v>
                </c:pt>
                <c:pt idx="261700">
                  <c:v>606.29485508343305</c:v>
                </c:pt>
                <c:pt idx="261701">
                  <c:v>606.29717183870696</c:v>
                </c:pt>
                <c:pt idx="261702">
                  <c:v>606.29948859397996</c:v>
                </c:pt>
                <c:pt idx="261703">
                  <c:v>606.30180534925398</c:v>
                </c:pt>
                <c:pt idx="261704">
                  <c:v>606.30412210452698</c:v>
                </c:pt>
                <c:pt idx="261705">
                  <c:v>606.30643885980101</c:v>
                </c:pt>
                <c:pt idx="261706">
                  <c:v>606.30875561507401</c:v>
                </c:pt>
                <c:pt idx="261707">
                  <c:v>606.31107237034803</c:v>
                </c:pt>
                <c:pt idx="261708">
                  <c:v>606.31338912562205</c:v>
                </c:pt>
                <c:pt idx="261709">
                  <c:v>606.31570588089505</c:v>
                </c:pt>
                <c:pt idx="261710">
                  <c:v>606.31802263616896</c:v>
                </c:pt>
                <c:pt idx="261711">
                  <c:v>606.32033939144196</c:v>
                </c:pt>
                <c:pt idx="261712">
                  <c:v>606.32265614671599</c:v>
                </c:pt>
                <c:pt idx="261713">
                  <c:v>606.32497290198899</c:v>
                </c:pt>
                <c:pt idx="261714">
                  <c:v>606.32728965726301</c:v>
                </c:pt>
                <c:pt idx="261715">
                  <c:v>606.32960641253703</c:v>
                </c:pt>
                <c:pt idx="261716">
                  <c:v>606.33192316781003</c:v>
                </c:pt>
                <c:pt idx="261717">
                  <c:v>606.33423992308406</c:v>
                </c:pt>
                <c:pt idx="261718">
                  <c:v>606.33655667835706</c:v>
                </c:pt>
                <c:pt idx="261719">
                  <c:v>606.33887343363097</c:v>
                </c:pt>
                <c:pt idx="261720">
                  <c:v>606.34119018890397</c:v>
                </c:pt>
                <c:pt idx="261721">
                  <c:v>606.34350694417799</c:v>
                </c:pt>
                <c:pt idx="261722">
                  <c:v>606.34582369945099</c:v>
                </c:pt>
                <c:pt idx="261723">
                  <c:v>606.34814045472501</c:v>
                </c:pt>
                <c:pt idx="261724">
                  <c:v>606.35045720999904</c:v>
                </c:pt>
                <c:pt idx="261725">
                  <c:v>606.35277396527204</c:v>
                </c:pt>
                <c:pt idx="261726">
                  <c:v>606.35509072054595</c:v>
                </c:pt>
                <c:pt idx="261727">
                  <c:v>606.35740747581895</c:v>
                </c:pt>
                <c:pt idx="261728">
                  <c:v>606.35972423109297</c:v>
                </c:pt>
                <c:pt idx="261729">
                  <c:v>606.36204098636597</c:v>
                </c:pt>
                <c:pt idx="261730">
                  <c:v>606.36435774163999</c:v>
                </c:pt>
                <c:pt idx="261731">
                  <c:v>606.36667449691402</c:v>
                </c:pt>
                <c:pt idx="261732">
                  <c:v>606.36899125218702</c:v>
                </c:pt>
                <c:pt idx="261733">
                  <c:v>606.37130800746104</c:v>
                </c:pt>
                <c:pt idx="261734">
                  <c:v>606.37362476273404</c:v>
                </c:pt>
                <c:pt idx="261735">
                  <c:v>606.37594151800795</c:v>
                </c:pt>
                <c:pt idx="261736">
                  <c:v>606.37825827328095</c:v>
                </c:pt>
                <c:pt idx="261737">
                  <c:v>606.38057502855497</c:v>
                </c:pt>
                <c:pt idx="261738">
                  <c:v>606.382891783829</c:v>
                </c:pt>
                <c:pt idx="261739">
                  <c:v>606.385208539102</c:v>
                </c:pt>
                <c:pt idx="261740">
                  <c:v>606.38752529437602</c:v>
                </c:pt>
                <c:pt idx="261741">
                  <c:v>606.38984204964902</c:v>
                </c:pt>
                <c:pt idx="261742">
                  <c:v>606.39215880492304</c:v>
                </c:pt>
                <c:pt idx="261743">
                  <c:v>606.39447556019604</c:v>
                </c:pt>
                <c:pt idx="261744">
                  <c:v>606.39679231546995</c:v>
                </c:pt>
                <c:pt idx="261745">
                  <c:v>606.39910907074398</c:v>
                </c:pt>
                <c:pt idx="261746">
                  <c:v>606.40142582601698</c:v>
                </c:pt>
                <c:pt idx="261747">
                  <c:v>606.403742581291</c:v>
                </c:pt>
                <c:pt idx="261748">
                  <c:v>606.406059336564</c:v>
                </c:pt>
                <c:pt idx="261749">
                  <c:v>606.40837609183802</c:v>
                </c:pt>
                <c:pt idx="261750">
                  <c:v>606.41069284711102</c:v>
                </c:pt>
                <c:pt idx="261751">
                  <c:v>606.41300960238505</c:v>
                </c:pt>
                <c:pt idx="261752">
                  <c:v>606.41532635765896</c:v>
                </c:pt>
                <c:pt idx="261753">
                  <c:v>606.41764311293196</c:v>
                </c:pt>
                <c:pt idx="261754">
                  <c:v>606.41995986820598</c:v>
                </c:pt>
                <c:pt idx="261755">
                  <c:v>606.42227662347898</c:v>
                </c:pt>
                <c:pt idx="261756">
                  <c:v>606.424593378753</c:v>
                </c:pt>
                <c:pt idx="261757">
                  <c:v>606.426910134026</c:v>
                </c:pt>
                <c:pt idx="261758">
                  <c:v>606.42922688930003</c:v>
                </c:pt>
                <c:pt idx="261759">
                  <c:v>606.43154364457405</c:v>
                </c:pt>
                <c:pt idx="261760">
                  <c:v>606.43386039984705</c:v>
                </c:pt>
                <c:pt idx="261761">
                  <c:v>606.43617715512096</c:v>
                </c:pt>
                <c:pt idx="261762">
                  <c:v>606.43849391039396</c:v>
                </c:pt>
                <c:pt idx="261763">
                  <c:v>606.44081066566798</c:v>
                </c:pt>
                <c:pt idx="261764">
                  <c:v>606.44312742094098</c:v>
                </c:pt>
                <c:pt idx="261765">
                  <c:v>606.44544417621501</c:v>
                </c:pt>
                <c:pt idx="261766">
                  <c:v>606.44776093148903</c:v>
                </c:pt>
                <c:pt idx="261767">
                  <c:v>606.45007768676203</c:v>
                </c:pt>
                <c:pt idx="261768">
                  <c:v>606.45239444203605</c:v>
                </c:pt>
                <c:pt idx="261769">
                  <c:v>606.45471119730905</c:v>
                </c:pt>
                <c:pt idx="261770">
                  <c:v>606.45702795258296</c:v>
                </c:pt>
                <c:pt idx="261771">
                  <c:v>606.45934470785596</c:v>
                </c:pt>
                <c:pt idx="261772">
                  <c:v>606.46166146312999</c:v>
                </c:pt>
                <c:pt idx="261773">
                  <c:v>606.46397821840299</c:v>
                </c:pt>
                <c:pt idx="261774">
                  <c:v>606.46629497367701</c:v>
                </c:pt>
                <c:pt idx="261775">
                  <c:v>606.46861172895103</c:v>
                </c:pt>
                <c:pt idx="261776">
                  <c:v>606.47092848422403</c:v>
                </c:pt>
                <c:pt idx="261777">
                  <c:v>606.47324523949806</c:v>
                </c:pt>
                <c:pt idx="261778">
                  <c:v>606.47556199477106</c:v>
                </c:pt>
                <c:pt idx="261779">
                  <c:v>606.47787875004497</c:v>
                </c:pt>
                <c:pt idx="261780">
                  <c:v>606.48019550531797</c:v>
                </c:pt>
                <c:pt idx="261781">
                  <c:v>606.48251226059199</c:v>
                </c:pt>
                <c:pt idx="261782">
                  <c:v>606.48482901586601</c:v>
                </c:pt>
                <c:pt idx="261783">
                  <c:v>606.48714577113901</c:v>
                </c:pt>
                <c:pt idx="261784">
                  <c:v>606.48946252641304</c:v>
                </c:pt>
                <c:pt idx="261785">
                  <c:v>606.49177928168604</c:v>
                </c:pt>
                <c:pt idx="261786">
                  <c:v>606.49409603695995</c:v>
                </c:pt>
                <c:pt idx="261787">
                  <c:v>606.49641279223295</c:v>
                </c:pt>
                <c:pt idx="261788">
                  <c:v>606.49872954750697</c:v>
                </c:pt>
                <c:pt idx="261789">
                  <c:v>606.50104630278099</c:v>
                </c:pt>
                <c:pt idx="261790">
                  <c:v>606.50336305805399</c:v>
                </c:pt>
                <c:pt idx="261791">
                  <c:v>606.50567981332802</c:v>
                </c:pt>
                <c:pt idx="261792">
                  <c:v>606.50799656860102</c:v>
                </c:pt>
                <c:pt idx="261793">
                  <c:v>606.51031332387504</c:v>
                </c:pt>
                <c:pt idx="261794">
                  <c:v>606.51263007914804</c:v>
                </c:pt>
                <c:pt idx="261795">
                  <c:v>606.51494683442195</c:v>
                </c:pt>
                <c:pt idx="261796">
                  <c:v>606.51726358969597</c:v>
                </c:pt>
                <c:pt idx="261797">
                  <c:v>606.51958034496897</c:v>
                </c:pt>
                <c:pt idx="261798">
                  <c:v>606.521897100243</c:v>
                </c:pt>
                <c:pt idx="261799">
                  <c:v>606.524213855516</c:v>
                </c:pt>
                <c:pt idx="261800">
                  <c:v>606.52653061079002</c:v>
                </c:pt>
                <c:pt idx="261801">
                  <c:v>606.52884736606302</c:v>
                </c:pt>
                <c:pt idx="261802">
                  <c:v>606.53116412133704</c:v>
                </c:pt>
                <c:pt idx="261803">
                  <c:v>606.53348087661095</c:v>
                </c:pt>
                <c:pt idx="261804">
                  <c:v>606.53579763188395</c:v>
                </c:pt>
                <c:pt idx="261805">
                  <c:v>606.53811438715798</c:v>
                </c:pt>
                <c:pt idx="261806">
                  <c:v>606.54043114243098</c:v>
                </c:pt>
                <c:pt idx="261807">
                  <c:v>606.542747897705</c:v>
                </c:pt>
                <c:pt idx="261808">
                  <c:v>606.545064652978</c:v>
                </c:pt>
                <c:pt idx="261809">
                  <c:v>606.54738140825202</c:v>
                </c:pt>
                <c:pt idx="261810">
                  <c:v>606.54969816352605</c:v>
                </c:pt>
                <c:pt idx="261811">
                  <c:v>606.55201491879905</c:v>
                </c:pt>
                <c:pt idx="261812">
                  <c:v>606.55433167407296</c:v>
                </c:pt>
                <c:pt idx="261813">
                  <c:v>606.55664842934596</c:v>
                </c:pt>
                <c:pt idx="261814">
                  <c:v>606.55896518461998</c:v>
                </c:pt>
                <c:pt idx="261815">
                  <c:v>606.56128193989298</c:v>
                </c:pt>
                <c:pt idx="261816">
                  <c:v>606.563598695167</c:v>
                </c:pt>
                <c:pt idx="261817">
                  <c:v>606.56591545044103</c:v>
                </c:pt>
                <c:pt idx="261818">
                  <c:v>606.56823220571403</c:v>
                </c:pt>
                <c:pt idx="261819">
                  <c:v>606.57054896098805</c:v>
                </c:pt>
                <c:pt idx="261820">
                  <c:v>606.57286571626105</c:v>
                </c:pt>
                <c:pt idx="261821">
                  <c:v>606.57518247153496</c:v>
                </c:pt>
                <c:pt idx="261822">
                  <c:v>606.57749922680796</c:v>
                </c:pt>
                <c:pt idx="261823">
                  <c:v>606.57981598208198</c:v>
                </c:pt>
                <c:pt idx="261824">
                  <c:v>606.58213273735498</c:v>
                </c:pt>
                <c:pt idx="261825">
                  <c:v>606.58444949262901</c:v>
                </c:pt>
                <c:pt idx="261826">
                  <c:v>606.58676624790303</c:v>
                </c:pt>
                <c:pt idx="261827">
                  <c:v>606.58908300317603</c:v>
                </c:pt>
                <c:pt idx="261828">
                  <c:v>606.59139975845005</c:v>
                </c:pt>
                <c:pt idx="261829">
                  <c:v>606.59371651372305</c:v>
                </c:pt>
                <c:pt idx="261830">
                  <c:v>606.59603326899696</c:v>
                </c:pt>
                <c:pt idx="261831">
                  <c:v>606.59835002426996</c:v>
                </c:pt>
                <c:pt idx="261832">
                  <c:v>606.60066677954399</c:v>
                </c:pt>
                <c:pt idx="261833">
                  <c:v>606.60298353481801</c:v>
                </c:pt>
                <c:pt idx="261834">
                  <c:v>606.60530029009101</c:v>
                </c:pt>
                <c:pt idx="261835">
                  <c:v>606.60761704536503</c:v>
                </c:pt>
                <c:pt idx="261836">
                  <c:v>606.60993380063803</c:v>
                </c:pt>
                <c:pt idx="261837">
                  <c:v>606.61225055591206</c:v>
                </c:pt>
                <c:pt idx="261838">
                  <c:v>606.61456731118506</c:v>
                </c:pt>
                <c:pt idx="261839">
                  <c:v>606.61688406645897</c:v>
                </c:pt>
                <c:pt idx="261840">
                  <c:v>606.61920082173299</c:v>
                </c:pt>
                <c:pt idx="261841">
                  <c:v>606.62151757700599</c:v>
                </c:pt>
                <c:pt idx="261842">
                  <c:v>606.62383433228001</c:v>
                </c:pt>
                <c:pt idx="261843">
                  <c:v>606.62615108755301</c:v>
                </c:pt>
                <c:pt idx="261844">
                  <c:v>606.62846784282704</c:v>
                </c:pt>
                <c:pt idx="261845">
                  <c:v>606.63078459810004</c:v>
                </c:pt>
                <c:pt idx="261846">
                  <c:v>606.63310135337395</c:v>
                </c:pt>
                <c:pt idx="261847">
                  <c:v>606.63541810864797</c:v>
                </c:pt>
                <c:pt idx="261848">
                  <c:v>606.63773486392097</c:v>
                </c:pt>
                <c:pt idx="261849">
                  <c:v>606.64005161919499</c:v>
                </c:pt>
                <c:pt idx="261850">
                  <c:v>606.64236837446799</c:v>
                </c:pt>
                <c:pt idx="261851">
                  <c:v>606.64468512974202</c:v>
                </c:pt>
                <c:pt idx="261852">
                  <c:v>606.64700188501502</c:v>
                </c:pt>
                <c:pt idx="261853">
                  <c:v>606.64931864028904</c:v>
                </c:pt>
                <c:pt idx="261854">
                  <c:v>606.65163539556295</c:v>
                </c:pt>
                <c:pt idx="261855">
                  <c:v>606.65395215083595</c:v>
                </c:pt>
                <c:pt idx="261856">
                  <c:v>606.65626890610997</c:v>
                </c:pt>
                <c:pt idx="261857">
                  <c:v>606.65858566138297</c:v>
                </c:pt>
                <c:pt idx="261858">
                  <c:v>606.660902416657</c:v>
                </c:pt>
                <c:pt idx="261859">
                  <c:v>606.66321917193</c:v>
                </c:pt>
                <c:pt idx="261860">
                  <c:v>606.66553592720402</c:v>
                </c:pt>
                <c:pt idx="261861">
                  <c:v>606.66785268247804</c:v>
                </c:pt>
                <c:pt idx="261862">
                  <c:v>606.67016943775104</c:v>
                </c:pt>
                <c:pt idx="261863">
                  <c:v>606.67248619302495</c:v>
                </c:pt>
                <c:pt idx="261864">
                  <c:v>606.67480294829795</c:v>
                </c:pt>
                <c:pt idx="261865">
                  <c:v>606.67711970357198</c:v>
                </c:pt>
                <c:pt idx="261866">
                  <c:v>606.67943645884498</c:v>
                </c:pt>
                <c:pt idx="261867">
                  <c:v>606.681753214119</c:v>
                </c:pt>
                <c:pt idx="261868">
                  <c:v>606.68406996939302</c:v>
                </c:pt>
                <c:pt idx="261869">
                  <c:v>606.68638672466602</c:v>
                </c:pt>
                <c:pt idx="261870">
                  <c:v>606.68870347994005</c:v>
                </c:pt>
                <c:pt idx="261871">
                  <c:v>606.69102023521305</c:v>
                </c:pt>
                <c:pt idx="261872">
                  <c:v>606.69333699048696</c:v>
                </c:pt>
                <c:pt idx="261873">
                  <c:v>606.69565374575996</c:v>
                </c:pt>
                <c:pt idx="261874">
                  <c:v>606.69797050103398</c:v>
                </c:pt>
                <c:pt idx="261875">
                  <c:v>606.70028725630698</c:v>
                </c:pt>
                <c:pt idx="261876">
                  <c:v>606.702604011581</c:v>
                </c:pt>
                <c:pt idx="261877">
                  <c:v>606.70492076685503</c:v>
                </c:pt>
                <c:pt idx="261878">
                  <c:v>606.70723752212803</c:v>
                </c:pt>
                <c:pt idx="261879">
                  <c:v>606.70955427740205</c:v>
                </c:pt>
                <c:pt idx="261880">
                  <c:v>606.71187103267505</c:v>
                </c:pt>
                <c:pt idx="261881">
                  <c:v>606.71418778794896</c:v>
                </c:pt>
                <c:pt idx="261882">
                  <c:v>606.71650454322196</c:v>
                </c:pt>
                <c:pt idx="261883">
                  <c:v>606.71882129849598</c:v>
                </c:pt>
                <c:pt idx="261884">
                  <c:v>606.72113805377001</c:v>
                </c:pt>
                <c:pt idx="261885">
                  <c:v>606.72345480904301</c:v>
                </c:pt>
                <c:pt idx="261886">
                  <c:v>606.72577156431703</c:v>
                </c:pt>
                <c:pt idx="261887">
                  <c:v>606.72808831959003</c:v>
                </c:pt>
                <c:pt idx="261888">
                  <c:v>606.73040507486405</c:v>
                </c:pt>
                <c:pt idx="261889">
                  <c:v>606.73272183013705</c:v>
                </c:pt>
                <c:pt idx="261890">
                  <c:v>606.73503858541096</c:v>
                </c:pt>
                <c:pt idx="261891">
                  <c:v>606.73735534068499</c:v>
                </c:pt>
                <c:pt idx="261892">
                  <c:v>606.73967209595799</c:v>
                </c:pt>
                <c:pt idx="261893">
                  <c:v>606.74198885123201</c:v>
                </c:pt>
                <c:pt idx="261894">
                  <c:v>606.74430560650501</c:v>
                </c:pt>
                <c:pt idx="261895">
                  <c:v>606.74662236177903</c:v>
                </c:pt>
                <c:pt idx="261896">
                  <c:v>606.74893911705203</c:v>
                </c:pt>
                <c:pt idx="261897">
                  <c:v>606.75125587232606</c:v>
                </c:pt>
                <c:pt idx="261898">
                  <c:v>606.75357262759997</c:v>
                </c:pt>
                <c:pt idx="261899">
                  <c:v>606.75588938287297</c:v>
                </c:pt>
                <c:pt idx="261900">
                  <c:v>606.75820613814699</c:v>
                </c:pt>
                <c:pt idx="261901">
                  <c:v>606.76052289341999</c:v>
                </c:pt>
                <c:pt idx="261902">
                  <c:v>606.76283964869401</c:v>
                </c:pt>
                <c:pt idx="261903">
                  <c:v>606.76515640396701</c:v>
                </c:pt>
                <c:pt idx="261904">
                  <c:v>606.76747315924104</c:v>
                </c:pt>
                <c:pt idx="261905">
                  <c:v>606.76978991451494</c:v>
                </c:pt>
                <c:pt idx="261906">
                  <c:v>606.77210666978795</c:v>
                </c:pt>
                <c:pt idx="261907">
                  <c:v>606.77442342506197</c:v>
                </c:pt>
                <c:pt idx="261908">
                  <c:v>606.77674018033497</c:v>
                </c:pt>
                <c:pt idx="261909">
                  <c:v>606.77905693560899</c:v>
                </c:pt>
                <c:pt idx="261910">
                  <c:v>606.78137369088199</c:v>
                </c:pt>
                <c:pt idx="261911">
                  <c:v>606.78369044615602</c:v>
                </c:pt>
                <c:pt idx="261912">
                  <c:v>606.78600720143004</c:v>
                </c:pt>
                <c:pt idx="261913">
                  <c:v>606.78832395670304</c:v>
                </c:pt>
                <c:pt idx="261914">
                  <c:v>606.79064071197695</c:v>
                </c:pt>
                <c:pt idx="261915">
                  <c:v>606.79295746724995</c:v>
                </c:pt>
                <c:pt idx="261916">
                  <c:v>606.79527422252397</c:v>
                </c:pt>
                <c:pt idx="261917">
                  <c:v>606.79759097779697</c:v>
                </c:pt>
                <c:pt idx="261918">
                  <c:v>606.799907733071</c:v>
                </c:pt>
                <c:pt idx="261919">
                  <c:v>606.80222448834502</c:v>
                </c:pt>
                <c:pt idx="261920">
                  <c:v>606.80454124361802</c:v>
                </c:pt>
                <c:pt idx="261921">
                  <c:v>606.80685799889204</c:v>
                </c:pt>
                <c:pt idx="261922">
                  <c:v>606.80917475416504</c:v>
                </c:pt>
                <c:pt idx="261923">
                  <c:v>606.81149150943895</c:v>
                </c:pt>
                <c:pt idx="261924">
                  <c:v>606.81380826471195</c:v>
                </c:pt>
                <c:pt idx="261925">
                  <c:v>606.81612501998598</c:v>
                </c:pt>
                <c:pt idx="261926">
                  <c:v>606.81844177525898</c:v>
                </c:pt>
                <c:pt idx="261927">
                  <c:v>606.820758530533</c:v>
                </c:pt>
                <c:pt idx="261928">
                  <c:v>606.82307528580702</c:v>
                </c:pt>
                <c:pt idx="261929">
                  <c:v>606.82539204108002</c:v>
                </c:pt>
                <c:pt idx="261930">
                  <c:v>606.82770879635405</c:v>
                </c:pt>
                <c:pt idx="261931">
                  <c:v>606.83002555162705</c:v>
                </c:pt>
                <c:pt idx="261932">
                  <c:v>606.83234230690096</c:v>
                </c:pt>
                <c:pt idx="261933">
                  <c:v>606.83465906217396</c:v>
                </c:pt>
                <c:pt idx="261934">
                  <c:v>606.83697581744798</c:v>
                </c:pt>
                <c:pt idx="261935">
                  <c:v>606.839292572722</c:v>
                </c:pt>
                <c:pt idx="261936">
                  <c:v>606.841609327995</c:v>
                </c:pt>
                <c:pt idx="261937">
                  <c:v>606.84392608326903</c:v>
                </c:pt>
                <c:pt idx="261938">
                  <c:v>606.84624283854203</c:v>
                </c:pt>
                <c:pt idx="261939">
                  <c:v>606.84855959381605</c:v>
                </c:pt>
                <c:pt idx="261940">
                  <c:v>606.85087634908905</c:v>
                </c:pt>
                <c:pt idx="261941">
                  <c:v>606.85319310436296</c:v>
                </c:pt>
                <c:pt idx="261942">
                  <c:v>606.85550985963698</c:v>
                </c:pt>
                <c:pt idx="261943">
                  <c:v>606.85782661490998</c:v>
                </c:pt>
                <c:pt idx="261944">
                  <c:v>606.86014337018401</c:v>
                </c:pt>
                <c:pt idx="261945">
                  <c:v>606.86246012545701</c:v>
                </c:pt>
                <c:pt idx="261946">
                  <c:v>606.86477688073103</c:v>
                </c:pt>
                <c:pt idx="261947">
                  <c:v>606.86709363600403</c:v>
                </c:pt>
                <c:pt idx="261948">
                  <c:v>606.86941039127805</c:v>
                </c:pt>
                <c:pt idx="261949">
                  <c:v>606.87172714655196</c:v>
                </c:pt>
                <c:pt idx="261950">
                  <c:v>606.87404390182496</c:v>
                </c:pt>
                <c:pt idx="261951">
                  <c:v>606.87636065709899</c:v>
                </c:pt>
                <c:pt idx="261952">
                  <c:v>606.87867741237199</c:v>
                </c:pt>
                <c:pt idx="261953">
                  <c:v>606.88099416764601</c:v>
                </c:pt>
                <c:pt idx="261954">
                  <c:v>606.88331092291901</c:v>
                </c:pt>
                <c:pt idx="261955">
                  <c:v>606.88562767819303</c:v>
                </c:pt>
                <c:pt idx="261956">
                  <c:v>606.88794443346706</c:v>
                </c:pt>
                <c:pt idx="261957">
                  <c:v>606.89026118874006</c:v>
                </c:pt>
                <c:pt idx="261958">
                  <c:v>606.89257794401396</c:v>
                </c:pt>
                <c:pt idx="261959">
                  <c:v>606.89489469928697</c:v>
                </c:pt>
                <c:pt idx="261960">
                  <c:v>606.89721145456099</c:v>
                </c:pt>
                <c:pt idx="261961">
                  <c:v>606.89952820983399</c:v>
                </c:pt>
                <c:pt idx="261962">
                  <c:v>606.90184496510801</c:v>
                </c:pt>
                <c:pt idx="261963">
                  <c:v>606.90416172038204</c:v>
                </c:pt>
                <c:pt idx="261964">
                  <c:v>606.90647847565504</c:v>
                </c:pt>
                <c:pt idx="261965">
                  <c:v>606.90879523092894</c:v>
                </c:pt>
                <c:pt idx="261966">
                  <c:v>606.91111198620195</c:v>
                </c:pt>
                <c:pt idx="261967">
                  <c:v>606.91342874147597</c:v>
                </c:pt>
                <c:pt idx="261968">
                  <c:v>606.91574549674897</c:v>
                </c:pt>
                <c:pt idx="261969">
                  <c:v>606.91806225202299</c:v>
                </c:pt>
                <c:pt idx="261970">
                  <c:v>606.92037900729599</c:v>
                </c:pt>
                <c:pt idx="261971">
                  <c:v>606.92269576257002</c:v>
                </c:pt>
                <c:pt idx="261972">
                  <c:v>606.92501251784404</c:v>
                </c:pt>
                <c:pt idx="261973">
                  <c:v>606.92732927311704</c:v>
                </c:pt>
                <c:pt idx="261974">
                  <c:v>606.92964602839095</c:v>
                </c:pt>
                <c:pt idx="261975">
                  <c:v>606.93196278366395</c:v>
                </c:pt>
                <c:pt idx="261976">
                  <c:v>606.93427953893797</c:v>
                </c:pt>
                <c:pt idx="261977">
                  <c:v>606.93659629421097</c:v>
                </c:pt>
                <c:pt idx="261978">
                  <c:v>606.938913049485</c:v>
                </c:pt>
                <c:pt idx="261979">
                  <c:v>606.94122980475902</c:v>
                </c:pt>
                <c:pt idx="261980">
                  <c:v>606.94354656003202</c:v>
                </c:pt>
                <c:pt idx="261981">
                  <c:v>606.94586331530604</c:v>
                </c:pt>
                <c:pt idx="261982">
                  <c:v>606.94818007057904</c:v>
                </c:pt>
                <c:pt idx="261983">
                  <c:v>606.95049682585295</c:v>
                </c:pt>
                <c:pt idx="261984">
                  <c:v>606.95281358112595</c:v>
                </c:pt>
                <c:pt idx="261985">
                  <c:v>606.95513033639998</c:v>
                </c:pt>
                <c:pt idx="261986">
                  <c:v>606.957447091674</c:v>
                </c:pt>
                <c:pt idx="261987">
                  <c:v>606.959763846947</c:v>
                </c:pt>
                <c:pt idx="261988">
                  <c:v>606.96208060222102</c:v>
                </c:pt>
                <c:pt idx="261989">
                  <c:v>606.96439735749402</c:v>
                </c:pt>
                <c:pt idx="261990">
                  <c:v>606.96671411276805</c:v>
                </c:pt>
                <c:pt idx="261991">
                  <c:v>606.96903086804105</c:v>
                </c:pt>
                <c:pt idx="261992">
                  <c:v>606.97134762331495</c:v>
                </c:pt>
                <c:pt idx="261993">
                  <c:v>606.97366437858898</c:v>
                </c:pt>
                <c:pt idx="261994">
                  <c:v>606.97598113386198</c:v>
                </c:pt>
                <c:pt idx="261995">
                  <c:v>606.978297889136</c:v>
                </c:pt>
                <c:pt idx="261996">
                  <c:v>606.980614644409</c:v>
                </c:pt>
                <c:pt idx="261997">
                  <c:v>606.98293139968303</c:v>
                </c:pt>
                <c:pt idx="261998">
                  <c:v>606.98524815495603</c:v>
                </c:pt>
                <c:pt idx="261999">
                  <c:v>606.98756491023005</c:v>
                </c:pt>
                <c:pt idx="262000">
                  <c:v>606.98988166550396</c:v>
                </c:pt>
                <c:pt idx="262001">
                  <c:v>606.99219842077696</c:v>
                </c:pt>
                <c:pt idx="262002">
                  <c:v>606.99451517605098</c:v>
                </c:pt>
                <c:pt idx="262003">
                  <c:v>606.99683193132398</c:v>
                </c:pt>
                <c:pt idx="262004">
                  <c:v>606.99914868659801</c:v>
                </c:pt>
                <c:pt idx="262005">
                  <c:v>607.00146544187101</c:v>
                </c:pt>
                <c:pt idx="262006">
                  <c:v>607.00378219714503</c:v>
                </c:pt>
                <c:pt idx="262007">
                  <c:v>607.00609895241905</c:v>
                </c:pt>
                <c:pt idx="262008">
                  <c:v>607.00841570769205</c:v>
                </c:pt>
                <c:pt idx="262009">
                  <c:v>607.01073246296596</c:v>
                </c:pt>
                <c:pt idx="262010">
                  <c:v>607.01304921823896</c:v>
                </c:pt>
                <c:pt idx="262011">
                  <c:v>607.01536597351298</c:v>
                </c:pt>
                <c:pt idx="262012">
                  <c:v>607.01768272878599</c:v>
                </c:pt>
                <c:pt idx="262013">
                  <c:v>607.01999948406001</c:v>
                </c:pt>
                <c:pt idx="262014">
                  <c:v>607.02231623933403</c:v>
                </c:pt>
                <c:pt idx="262015">
                  <c:v>607.02463299460703</c:v>
                </c:pt>
                <c:pt idx="262016">
                  <c:v>607.02694974988106</c:v>
                </c:pt>
                <c:pt idx="262017">
                  <c:v>607.02926650515406</c:v>
                </c:pt>
                <c:pt idx="262018">
                  <c:v>607.03158326042796</c:v>
                </c:pt>
                <c:pt idx="262019">
                  <c:v>607.03390001570097</c:v>
                </c:pt>
                <c:pt idx="262020">
                  <c:v>607.03621677097499</c:v>
                </c:pt>
                <c:pt idx="262021">
                  <c:v>607.03853352624799</c:v>
                </c:pt>
                <c:pt idx="262022">
                  <c:v>607.04085028152201</c:v>
                </c:pt>
                <c:pt idx="262023">
                  <c:v>607.04316703679604</c:v>
                </c:pt>
                <c:pt idx="262024">
                  <c:v>607.04548379206904</c:v>
                </c:pt>
                <c:pt idx="262025">
                  <c:v>607.04780054734294</c:v>
                </c:pt>
                <c:pt idx="262026">
                  <c:v>607.05011730261594</c:v>
                </c:pt>
                <c:pt idx="262027">
                  <c:v>607.05243405788997</c:v>
                </c:pt>
                <c:pt idx="262028">
                  <c:v>607.05475081316297</c:v>
                </c:pt>
                <c:pt idx="262029">
                  <c:v>607.05706756843699</c:v>
                </c:pt>
                <c:pt idx="262030">
                  <c:v>607.05938432371101</c:v>
                </c:pt>
                <c:pt idx="262031">
                  <c:v>607.06170107898402</c:v>
                </c:pt>
                <c:pt idx="262032">
                  <c:v>607.06401783425804</c:v>
                </c:pt>
                <c:pt idx="262033">
                  <c:v>607.06633458953104</c:v>
                </c:pt>
                <c:pt idx="262034">
                  <c:v>607.06865134480495</c:v>
                </c:pt>
                <c:pt idx="262035">
                  <c:v>607.07096810007795</c:v>
                </c:pt>
                <c:pt idx="262036">
                  <c:v>607.07328485535197</c:v>
                </c:pt>
                <c:pt idx="262037">
                  <c:v>607.07560161062599</c:v>
                </c:pt>
                <c:pt idx="262038">
                  <c:v>607.077918365899</c:v>
                </c:pt>
                <c:pt idx="262039">
                  <c:v>607.08023512117302</c:v>
                </c:pt>
                <c:pt idx="262040">
                  <c:v>607.08255187644602</c:v>
                </c:pt>
                <c:pt idx="262041">
                  <c:v>607.08486863172004</c:v>
                </c:pt>
                <c:pt idx="262042">
                  <c:v>607.08718538699304</c:v>
                </c:pt>
                <c:pt idx="262043">
                  <c:v>607.08950214226695</c:v>
                </c:pt>
                <c:pt idx="262044">
                  <c:v>607.09181889754097</c:v>
                </c:pt>
                <c:pt idx="262045">
                  <c:v>607.09413565281397</c:v>
                </c:pt>
                <c:pt idx="262046">
                  <c:v>607.096452408088</c:v>
                </c:pt>
                <c:pt idx="262047">
                  <c:v>607.098769163361</c:v>
                </c:pt>
                <c:pt idx="262048">
                  <c:v>607.10108591863502</c:v>
                </c:pt>
                <c:pt idx="262049">
                  <c:v>607.10340267390802</c:v>
                </c:pt>
                <c:pt idx="262050">
                  <c:v>607.10571942918205</c:v>
                </c:pt>
                <c:pt idx="262051">
                  <c:v>607.10803618445595</c:v>
                </c:pt>
                <c:pt idx="262052">
                  <c:v>607.11035293972895</c:v>
                </c:pt>
                <c:pt idx="262053">
                  <c:v>607.11266969500298</c:v>
                </c:pt>
                <c:pt idx="262054">
                  <c:v>607.11498645027598</c:v>
                </c:pt>
                <c:pt idx="262055">
                  <c:v>607.11730320555</c:v>
                </c:pt>
                <c:pt idx="262056">
                  <c:v>607.119619960823</c:v>
                </c:pt>
                <c:pt idx="262057">
                  <c:v>607.12193671609703</c:v>
                </c:pt>
                <c:pt idx="262058">
                  <c:v>607.12425347137105</c:v>
                </c:pt>
                <c:pt idx="262059">
                  <c:v>607.12657022664405</c:v>
                </c:pt>
                <c:pt idx="262060">
                  <c:v>607.12888698191796</c:v>
                </c:pt>
                <c:pt idx="262061">
                  <c:v>607.13120373719096</c:v>
                </c:pt>
                <c:pt idx="262062">
                  <c:v>607.13352049246498</c:v>
                </c:pt>
                <c:pt idx="262063">
                  <c:v>607.13583724773798</c:v>
                </c:pt>
                <c:pt idx="262064">
                  <c:v>607.138154003012</c:v>
                </c:pt>
                <c:pt idx="262065">
                  <c:v>607.14047075828603</c:v>
                </c:pt>
                <c:pt idx="262066">
                  <c:v>607.14278751355903</c:v>
                </c:pt>
                <c:pt idx="262067">
                  <c:v>607.14510426883305</c:v>
                </c:pt>
                <c:pt idx="262068">
                  <c:v>607.14742102410605</c:v>
                </c:pt>
                <c:pt idx="262069">
                  <c:v>607.14973777937996</c:v>
                </c:pt>
                <c:pt idx="262070">
                  <c:v>607.15205453465296</c:v>
                </c:pt>
                <c:pt idx="262071">
                  <c:v>607.15437128992698</c:v>
                </c:pt>
                <c:pt idx="262072">
                  <c:v>607.15668804519999</c:v>
                </c:pt>
                <c:pt idx="262073">
                  <c:v>607.15900480047401</c:v>
                </c:pt>
                <c:pt idx="262074">
                  <c:v>607.16132155574803</c:v>
                </c:pt>
                <c:pt idx="262075">
                  <c:v>607.16363831102103</c:v>
                </c:pt>
                <c:pt idx="262076">
                  <c:v>607.16595506629506</c:v>
                </c:pt>
                <c:pt idx="262077">
                  <c:v>607.16827182156806</c:v>
                </c:pt>
                <c:pt idx="262078">
                  <c:v>607.17058857684196</c:v>
                </c:pt>
                <c:pt idx="262079">
                  <c:v>607.17290533211496</c:v>
                </c:pt>
                <c:pt idx="262080">
                  <c:v>607.17522208738899</c:v>
                </c:pt>
                <c:pt idx="262081">
                  <c:v>607.17753884266301</c:v>
                </c:pt>
                <c:pt idx="262082">
                  <c:v>607.17985559793601</c:v>
                </c:pt>
                <c:pt idx="262083">
                  <c:v>607.18217235321003</c:v>
                </c:pt>
                <c:pt idx="262084">
                  <c:v>607.18448910848304</c:v>
                </c:pt>
                <c:pt idx="262085">
                  <c:v>607.18680586375694</c:v>
                </c:pt>
                <c:pt idx="262086">
                  <c:v>607.18912261902994</c:v>
                </c:pt>
                <c:pt idx="262087">
                  <c:v>607.19143937430397</c:v>
                </c:pt>
                <c:pt idx="262088">
                  <c:v>607.19375612957799</c:v>
                </c:pt>
                <c:pt idx="262089">
                  <c:v>607.19607288485099</c:v>
                </c:pt>
                <c:pt idx="262090">
                  <c:v>607.19838964012501</c:v>
                </c:pt>
                <c:pt idx="262091">
                  <c:v>607.20070639539802</c:v>
                </c:pt>
                <c:pt idx="262092">
                  <c:v>607.20302315067204</c:v>
                </c:pt>
                <c:pt idx="262093">
                  <c:v>607.20533990594504</c:v>
                </c:pt>
                <c:pt idx="262094">
                  <c:v>607.20765666121895</c:v>
                </c:pt>
                <c:pt idx="262095">
                  <c:v>607.20997341649297</c:v>
                </c:pt>
                <c:pt idx="262096">
                  <c:v>607.21229017176597</c:v>
                </c:pt>
                <c:pt idx="262097">
                  <c:v>607.21460692703999</c:v>
                </c:pt>
                <c:pt idx="262098">
                  <c:v>607.21692368231299</c:v>
                </c:pt>
                <c:pt idx="262099">
                  <c:v>607.21924043758702</c:v>
                </c:pt>
                <c:pt idx="262100">
                  <c:v>607.22155719286002</c:v>
                </c:pt>
                <c:pt idx="262101">
                  <c:v>607.22387394813404</c:v>
                </c:pt>
                <c:pt idx="262102">
                  <c:v>607.22619070340795</c:v>
                </c:pt>
                <c:pt idx="262103">
                  <c:v>607.22850745868095</c:v>
                </c:pt>
                <c:pt idx="262104">
                  <c:v>607.23082421395497</c:v>
                </c:pt>
                <c:pt idx="262105">
                  <c:v>607.23314096922797</c:v>
                </c:pt>
                <c:pt idx="262106">
                  <c:v>607.235457724502</c:v>
                </c:pt>
                <c:pt idx="262107">
                  <c:v>607.237774479775</c:v>
                </c:pt>
                <c:pt idx="262108">
                  <c:v>607.24009123504902</c:v>
                </c:pt>
                <c:pt idx="262109">
                  <c:v>607.24240799032304</c:v>
                </c:pt>
                <c:pt idx="262110">
                  <c:v>607.24472474559605</c:v>
                </c:pt>
                <c:pt idx="262111">
                  <c:v>607.24704150086995</c:v>
                </c:pt>
                <c:pt idx="262112">
                  <c:v>607.24935825614295</c:v>
                </c:pt>
                <c:pt idx="262113">
                  <c:v>607.25167501141698</c:v>
                </c:pt>
                <c:pt idx="262114">
                  <c:v>607.25399176668998</c:v>
                </c:pt>
                <c:pt idx="262115">
                  <c:v>607.256308521964</c:v>
                </c:pt>
                <c:pt idx="262116">
                  <c:v>607.25862527723802</c:v>
                </c:pt>
                <c:pt idx="262117">
                  <c:v>607.26094203251102</c:v>
                </c:pt>
                <c:pt idx="262118">
                  <c:v>607.26325878778505</c:v>
                </c:pt>
                <c:pt idx="262119">
                  <c:v>607.26557554305805</c:v>
                </c:pt>
                <c:pt idx="262120">
                  <c:v>607.26789229833196</c:v>
                </c:pt>
                <c:pt idx="262121">
                  <c:v>607.27020905360496</c:v>
                </c:pt>
                <c:pt idx="262122">
                  <c:v>607.27252580887898</c:v>
                </c:pt>
                <c:pt idx="262123">
                  <c:v>607.27484256415198</c:v>
                </c:pt>
                <c:pt idx="262124">
                  <c:v>607.277159319426</c:v>
                </c:pt>
                <c:pt idx="262125">
                  <c:v>607.27947607470003</c:v>
                </c:pt>
                <c:pt idx="262126">
                  <c:v>607.28179282997303</c:v>
                </c:pt>
                <c:pt idx="262127">
                  <c:v>607.28410958524705</c:v>
                </c:pt>
                <c:pt idx="262128">
                  <c:v>607.28642634052005</c:v>
                </c:pt>
                <c:pt idx="262129">
                  <c:v>607.28874309579396</c:v>
                </c:pt>
                <c:pt idx="262130">
                  <c:v>607.29105985106696</c:v>
                </c:pt>
                <c:pt idx="262131">
                  <c:v>607.29337660634098</c:v>
                </c:pt>
                <c:pt idx="262132">
                  <c:v>607.29569336161501</c:v>
                </c:pt>
                <c:pt idx="262133">
                  <c:v>607.29801011688801</c:v>
                </c:pt>
                <c:pt idx="262134">
                  <c:v>607.30032687216203</c:v>
                </c:pt>
                <c:pt idx="262135">
                  <c:v>607.30264362743503</c:v>
                </c:pt>
                <c:pt idx="262136">
                  <c:v>607.30496038270906</c:v>
                </c:pt>
                <c:pt idx="262137">
                  <c:v>607.30727713798206</c:v>
                </c:pt>
                <c:pt idx="262138">
                  <c:v>607.30959389325596</c:v>
                </c:pt>
                <c:pt idx="262139">
                  <c:v>607.31191064852999</c:v>
                </c:pt>
                <c:pt idx="262140">
                  <c:v>607.31422740380299</c:v>
                </c:pt>
                <c:pt idx="262141">
                  <c:v>607.31654415907701</c:v>
                </c:pt>
                <c:pt idx="262142">
                  <c:v>607.31886091435001</c:v>
                </c:pt>
                <c:pt idx="262143">
                  <c:v>607.32117766962403</c:v>
                </c:pt>
                <c:pt idx="262144">
                  <c:v>607.32349442489704</c:v>
                </c:pt>
                <c:pt idx="262145">
                  <c:v>607.32581118017094</c:v>
                </c:pt>
                <c:pt idx="262146">
                  <c:v>607.32812793544497</c:v>
                </c:pt>
                <c:pt idx="262147">
                  <c:v>607.33044469071797</c:v>
                </c:pt>
                <c:pt idx="262148">
                  <c:v>607.33276144599199</c:v>
                </c:pt>
                <c:pt idx="262149">
                  <c:v>607.33507820126499</c:v>
                </c:pt>
                <c:pt idx="262150">
                  <c:v>607.33739495653901</c:v>
                </c:pt>
                <c:pt idx="262151">
                  <c:v>607.33971171181201</c:v>
                </c:pt>
                <c:pt idx="262152">
                  <c:v>607.34202846708604</c:v>
                </c:pt>
                <c:pt idx="262153">
                  <c:v>607.34434522235995</c:v>
                </c:pt>
                <c:pt idx="262154">
                  <c:v>607.34666197763295</c:v>
                </c:pt>
                <c:pt idx="262155">
                  <c:v>607.34897873290697</c:v>
                </c:pt>
                <c:pt idx="262156">
                  <c:v>607.35129548817997</c:v>
                </c:pt>
                <c:pt idx="262157">
                  <c:v>607.35361224345399</c:v>
                </c:pt>
                <c:pt idx="262158">
                  <c:v>607.35592899872699</c:v>
                </c:pt>
                <c:pt idx="262159">
                  <c:v>607.35824575400102</c:v>
                </c:pt>
                <c:pt idx="262160">
                  <c:v>607.36056250927504</c:v>
                </c:pt>
                <c:pt idx="262161">
                  <c:v>607.36287926454804</c:v>
                </c:pt>
                <c:pt idx="262162">
                  <c:v>607.36519601982195</c:v>
                </c:pt>
                <c:pt idx="262163">
                  <c:v>607.36751277509495</c:v>
                </c:pt>
                <c:pt idx="262164">
                  <c:v>607.36982953036897</c:v>
                </c:pt>
                <c:pt idx="262165">
                  <c:v>607.37214628564197</c:v>
                </c:pt>
                <c:pt idx="262166">
                  <c:v>607.374463040916</c:v>
                </c:pt>
                <c:pt idx="262167">
                  <c:v>607.37677979619002</c:v>
                </c:pt>
                <c:pt idx="262168">
                  <c:v>607.37909655146302</c:v>
                </c:pt>
                <c:pt idx="262169">
                  <c:v>607.38141330673704</c:v>
                </c:pt>
                <c:pt idx="262170">
                  <c:v>607.38373006201005</c:v>
                </c:pt>
                <c:pt idx="262171">
                  <c:v>607.38604681728395</c:v>
                </c:pt>
                <c:pt idx="262172">
                  <c:v>607.38836357255695</c:v>
                </c:pt>
                <c:pt idx="262173">
                  <c:v>607.39068032783098</c:v>
                </c:pt>
                <c:pt idx="262174">
                  <c:v>607.39299708310398</c:v>
                </c:pt>
                <c:pt idx="262175">
                  <c:v>607.395313838378</c:v>
                </c:pt>
                <c:pt idx="262176">
                  <c:v>607.39763059365202</c:v>
                </c:pt>
                <c:pt idx="262177">
                  <c:v>607.39994734892502</c:v>
                </c:pt>
                <c:pt idx="262178">
                  <c:v>607.40226410419905</c:v>
                </c:pt>
                <c:pt idx="262179">
                  <c:v>607.40458085947205</c:v>
                </c:pt>
                <c:pt idx="262180">
                  <c:v>607.40689761474596</c:v>
                </c:pt>
                <c:pt idx="262181">
                  <c:v>607.40921437001896</c:v>
                </c:pt>
                <c:pt idx="262182">
                  <c:v>607.41153112529298</c:v>
                </c:pt>
                <c:pt idx="262183">
                  <c:v>607.413847880567</c:v>
                </c:pt>
                <c:pt idx="262184">
                  <c:v>607.41616463584</c:v>
                </c:pt>
                <c:pt idx="262185">
                  <c:v>607.41848139111403</c:v>
                </c:pt>
                <c:pt idx="262186">
                  <c:v>607.42079814638703</c:v>
                </c:pt>
                <c:pt idx="262187">
                  <c:v>607.42311490166105</c:v>
                </c:pt>
                <c:pt idx="262188">
                  <c:v>607.42543165693405</c:v>
                </c:pt>
                <c:pt idx="262189">
                  <c:v>607.42774841220796</c:v>
                </c:pt>
                <c:pt idx="262190">
                  <c:v>607.43006516748198</c:v>
                </c:pt>
                <c:pt idx="262191">
                  <c:v>607.43238192275498</c:v>
                </c:pt>
                <c:pt idx="262192">
                  <c:v>607.43469867802901</c:v>
                </c:pt>
                <c:pt idx="262193">
                  <c:v>607.43701543330201</c:v>
                </c:pt>
                <c:pt idx="262194">
                  <c:v>607.43933218857603</c:v>
                </c:pt>
                <c:pt idx="262195">
                  <c:v>607.44164894384903</c:v>
                </c:pt>
                <c:pt idx="262196">
                  <c:v>607.44396569912305</c:v>
                </c:pt>
                <c:pt idx="262197">
                  <c:v>607.44628245439696</c:v>
                </c:pt>
                <c:pt idx="262198">
                  <c:v>607.44859920966996</c:v>
                </c:pt>
                <c:pt idx="262199">
                  <c:v>607.45091596494399</c:v>
                </c:pt>
                <c:pt idx="262200">
                  <c:v>607.45323272021699</c:v>
                </c:pt>
                <c:pt idx="262201">
                  <c:v>607.45554947549101</c:v>
                </c:pt>
                <c:pt idx="262202">
                  <c:v>607.45786623076401</c:v>
                </c:pt>
                <c:pt idx="262203">
                  <c:v>607.46018298603803</c:v>
                </c:pt>
                <c:pt idx="262204">
                  <c:v>607.46249974131194</c:v>
                </c:pt>
                <c:pt idx="262205">
                  <c:v>607.46481649658494</c:v>
                </c:pt>
                <c:pt idx="262206">
                  <c:v>607.46713325185897</c:v>
                </c:pt>
                <c:pt idx="262207">
                  <c:v>607.46945000713197</c:v>
                </c:pt>
                <c:pt idx="262208">
                  <c:v>607.47176676240599</c:v>
                </c:pt>
                <c:pt idx="262209">
                  <c:v>607.47408351767899</c:v>
                </c:pt>
                <c:pt idx="262210">
                  <c:v>607.47640027295301</c:v>
                </c:pt>
                <c:pt idx="262211">
                  <c:v>607.47871702822704</c:v>
                </c:pt>
                <c:pt idx="262212">
                  <c:v>607.48103378350004</c:v>
                </c:pt>
                <c:pt idx="262213">
                  <c:v>607.48335053877395</c:v>
                </c:pt>
                <c:pt idx="262214">
                  <c:v>607.48566729404695</c:v>
                </c:pt>
                <c:pt idx="262215">
                  <c:v>607.48798404932097</c:v>
                </c:pt>
                <c:pt idx="262216">
                  <c:v>607.49030080459397</c:v>
                </c:pt>
                <c:pt idx="262217">
                  <c:v>607.49261755986799</c:v>
                </c:pt>
                <c:pt idx="262218">
                  <c:v>607.49493431514099</c:v>
                </c:pt>
                <c:pt idx="262219">
                  <c:v>607.49725107041502</c:v>
                </c:pt>
                <c:pt idx="262220">
                  <c:v>607.49956782568904</c:v>
                </c:pt>
                <c:pt idx="262221">
                  <c:v>607.50188458096204</c:v>
                </c:pt>
                <c:pt idx="262222">
                  <c:v>607.50420133623595</c:v>
                </c:pt>
                <c:pt idx="262223">
                  <c:v>607.50651809150895</c:v>
                </c:pt>
                <c:pt idx="262224">
                  <c:v>607.50883484678297</c:v>
                </c:pt>
                <c:pt idx="262225">
                  <c:v>607.51115160205597</c:v>
                </c:pt>
                <c:pt idx="262226">
                  <c:v>607.51346835733</c:v>
                </c:pt>
                <c:pt idx="262227">
                  <c:v>607.51578511260402</c:v>
                </c:pt>
                <c:pt idx="262228">
                  <c:v>607.51810186787702</c:v>
                </c:pt>
                <c:pt idx="262229">
                  <c:v>607.52041862315104</c:v>
                </c:pt>
                <c:pt idx="262230">
                  <c:v>607.52273537842404</c:v>
                </c:pt>
                <c:pt idx="262231">
                  <c:v>607.52505213369795</c:v>
                </c:pt>
                <c:pt idx="262232">
                  <c:v>607.52736888897095</c:v>
                </c:pt>
                <c:pt idx="262233">
                  <c:v>607.52968564424498</c:v>
                </c:pt>
                <c:pt idx="262234">
                  <c:v>607.532002399519</c:v>
                </c:pt>
                <c:pt idx="262235">
                  <c:v>607.534319154792</c:v>
                </c:pt>
                <c:pt idx="262236">
                  <c:v>607.53663591006602</c:v>
                </c:pt>
                <c:pt idx="262237">
                  <c:v>607.53895266533902</c:v>
                </c:pt>
                <c:pt idx="262238">
                  <c:v>607.54126942061305</c:v>
                </c:pt>
                <c:pt idx="262239">
                  <c:v>607.54358617588605</c:v>
                </c:pt>
                <c:pt idx="262240">
                  <c:v>607.54590293115996</c:v>
                </c:pt>
                <c:pt idx="262241">
                  <c:v>607.54821968643398</c:v>
                </c:pt>
                <c:pt idx="262242">
                  <c:v>607.55053644170698</c:v>
                </c:pt>
                <c:pt idx="262243">
                  <c:v>607.552853196981</c:v>
                </c:pt>
                <c:pt idx="262244">
                  <c:v>607.555169952254</c:v>
                </c:pt>
                <c:pt idx="262245">
                  <c:v>607.55748670752803</c:v>
                </c:pt>
                <c:pt idx="262246">
                  <c:v>607.55980346280103</c:v>
                </c:pt>
                <c:pt idx="262247">
                  <c:v>607.56212021807505</c:v>
                </c:pt>
                <c:pt idx="262248">
                  <c:v>607.56443697334896</c:v>
                </c:pt>
                <c:pt idx="262249">
                  <c:v>607.56675372862196</c:v>
                </c:pt>
                <c:pt idx="262250">
                  <c:v>607.56907048389598</c:v>
                </c:pt>
                <c:pt idx="262251">
                  <c:v>607.57138723916898</c:v>
                </c:pt>
                <c:pt idx="262252">
                  <c:v>607.57370399444301</c:v>
                </c:pt>
                <c:pt idx="262253">
                  <c:v>607.57602074971601</c:v>
                </c:pt>
                <c:pt idx="262254">
                  <c:v>607.57833750499003</c:v>
                </c:pt>
                <c:pt idx="262255">
                  <c:v>607.58065426026405</c:v>
                </c:pt>
                <c:pt idx="262256">
                  <c:v>607.58297101553705</c:v>
                </c:pt>
                <c:pt idx="262257">
                  <c:v>607.58528777081096</c:v>
                </c:pt>
                <c:pt idx="262258">
                  <c:v>607.58760452608396</c:v>
                </c:pt>
                <c:pt idx="262259">
                  <c:v>607.58992128135799</c:v>
                </c:pt>
                <c:pt idx="262260">
                  <c:v>607.59223803663099</c:v>
                </c:pt>
                <c:pt idx="262261">
                  <c:v>607.59455479190501</c:v>
                </c:pt>
                <c:pt idx="262262">
                  <c:v>607.59687154717903</c:v>
                </c:pt>
                <c:pt idx="262263">
                  <c:v>607.59918830245203</c:v>
                </c:pt>
                <c:pt idx="262264">
                  <c:v>607.60150505772594</c:v>
                </c:pt>
                <c:pt idx="262265">
                  <c:v>607.60382181299894</c:v>
                </c:pt>
                <c:pt idx="262266">
                  <c:v>607.60613856827297</c:v>
                </c:pt>
                <c:pt idx="262267">
                  <c:v>607.60845532354597</c:v>
                </c:pt>
                <c:pt idx="262268">
                  <c:v>607.61077207881999</c:v>
                </c:pt>
                <c:pt idx="262269">
                  <c:v>607.61308883409299</c:v>
                </c:pt>
                <c:pt idx="262270">
                  <c:v>607.61540558936701</c:v>
                </c:pt>
                <c:pt idx="262271">
                  <c:v>607.61772234464104</c:v>
                </c:pt>
                <c:pt idx="262272">
                  <c:v>607.62003909991404</c:v>
                </c:pt>
                <c:pt idx="262273">
                  <c:v>607.62235585518795</c:v>
                </c:pt>
                <c:pt idx="262274">
                  <c:v>607.62467261046095</c:v>
                </c:pt>
                <c:pt idx="262275">
                  <c:v>607.62698936573497</c:v>
                </c:pt>
                <c:pt idx="262276">
                  <c:v>607.62930612100797</c:v>
                </c:pt>
                <c:pt idx="262277">
                  <c:v>607.63162287628199</c:v>
                </c:pt>
                <c:pt idx="262278">
                  <c:v>607.63393963155602</c:v>
                </c:pt>
                <c:pt idx="262279">
                  <c:v>607.63625638682902</c:v>
                </c:pt>
                <c:pt idx="262280">
                  <c:v>607.63857314210304</c:v>
                </c:pt>
                <c:pt idx="262281">
                  <c:v>607.64088989737604</c:v>
                </c:pt>
                <c:pt idx="262282">
                  <c:v>607.64320665264995</c:v>
                </c:pt>
                <c:pt idx="262283">
                  <c:v>607.64552340792295</c:v>
                </c:pt>
                <c:pt idx="262284">
                  <c:v>607.64784016319697</c:v>
                </c:pt>
                <c:pt idx="262285">
                  <c:v>607.650156918471</c:v>
                </c:pt>
                <c:pt idx="262286">
                  <c:v>607.652473673744</c:v>
                </c:pt>
                <c:pt idx="262287">
                  <c:v>607.65479042901802</c:v>
                </c:pt>
                <c:pt idx="262288">
                  <c:v>607.65710718429102</c:v>
                </c:pt>
                <c:pt idx="262289">
                  <c:v>607.65942393956504</c:v>
                </c:pt>
                <c:pt idx="262290">
                  <c:v>607.66174069483804</c:v>
                </c:pt>
                <c:pt idx="262291">
                  <c:v>607.66405745011195</c:v>
                </c:pt>
                <c:pt idx="262292">
                  <c:v>607.66637420538598</c:v>
                </c:pt>
                <c:pt idx="262293">
                  <c:v>607.66869096065898</c:v>
                </c:pt>
                <c:pt idx="262294">
                  <c:v>607.671007715933</c:v>
                </c:pt>
                <c:pt idx="262295">
                  <c:v>607.673324471206</c:v>
                </c:pt>
                <c:pt idx="262296">
                  <c:v>607.67564122648002</c:v>
                </c:pt>
                <c:pt idx="262297">
                  <c:v>607.67795798175302</c:v>
                </c:pt>
                <c:pt idx="262298">
                  <c:v>607.68027473702705</c:v>
                </c:pt>
                <c:pt idx="262299">
                  <c:v>607.68259149230096</c:v>
                </c:pt>
                <c:pt idx="262300">
                  <c:v>607.68490824757396</c:v>
                </c:pt>
                <c:pt idx="262301">
                  <c:v>607.68722500284798</c:v>
                </c:pt>
                <c:pt idx="262302">
                  <c:v>607.68954175812098</c:v>
                </c:pt>
                <c:pt idx="262303">
                  <c:v>607.691858513395</c:v>
                </c:pt>
                <c:pt idx="262304">
                  <c:v>607.694175268668</c:v>
                </c:pt>
                <c:pt idx="262305">
                  <c:v>607.69649202394203</c:v>
                </c:pt>
                <c:pt idx="262306">
                  <c:v>607.69880877921605</c:v>
                </c:pt>
                <c:pt idx="262307">
                  <c:v>607.70112553448905</c:v>
                </c:pt>
                <c:pt idx="262308">
                  <c:v>607.70344228976296</c:v>
                </c:pt>
                <c:pt idx="262309">
                  <c:v>607.70575904503596</c:v>
                </c:pt>
                <c:pt idx="262310">
                  <c:v>607.70807580030998</c:v>
                </c:pt>
                <c:pt idx="262311">
                  <c:v>607.71039255558298</c:v>
                </c:pt>
                <c:pt idx="262312">
                  <c:v>607.71270931085701</c:v>
                </c:pt>
                <c:pt idx="262313">
                  <c:v>607.71502606613103</c:v>
                </c:pt>
                <c:pt idx="262314">
                  <c:v>607.71734282140403</c:v>
                </c:pt>
                <c:pt idx="262315">
                  <c:v>607.71965957667805</c:v>
                </c:pt>
                <c:pt idx="262316">
                  <c:v>607.72197633195105</c:v>
                </c:pt>
                <c:pt idx="262317">
                  <c:v>607.72429308722496</c:v>
                </c:pt>
                <c:pt idx="262318">
                  <c:v>607.72660984249796</c:v>
                </c:pt>
                <c:pt idx="262319">
                  <c:v>607.72892659777199</c:v>
                </c:pt>
                <c:pt idx="262320">
                  <c:v>607.73124335304499</c:v>
                </c:pt>
                <c:pt idx="262321">
                  <c:v>607.73356010831901</c:v>
                </c:pt>
                <c:pt idx="262322">
                  <c:v>607.73587686359303</c:v>
                </c:pt>
                <c:pt idx="262323">
                  <c:v>607.73819361886603</c:v>
                </c:pt>
                <c:pt idx="262324">
                  <c:v>607.74051037413994</c:v>
                </c:pt>
                <c:pt idx="262325">
                  <c:v>607.74282712941294</c:v>
                </c:pt>
                <c:pt idx="262326">
                  <c:v>607.74514388468697</c:v>
                </c:pt>
                <c:pt idx="262327">
                  <c:v>607.74746063995997</c:v>
                </c:pt>
                <c:pt idx="262328">
                  <c:v>607.74977739523399</c:v>
                </c:pt>
                <c:pt idx="262329">
                  <c:v>607.75209415050801</c:v>
                </c:pt>
                <c:pt idx="262330">
                  <c:v>607.75441090578101</c:v>
                </c:pt>
                <c:pt idx="262331">
                  <c:v>607.75672766105504</c:v>
                </c:pt>
                <c:pt idx="262332">
                  <c:v>607.75904441632804</c:v>
                </c:pt>
                <c:pt idx="262333">
                  <c:v>607.76136117160195</c:v>
                </c:pt>
                <c:pt idx="262334">
                  <c:v>607.76367792687495</c:v>
                </c:pt>
                <c:pt idx="262335">
                  <c:v>607.76599468214897</c:v>
                </c:pt>
                <c:pt idx="262336">
                  <c:v>607.76831143742299</c:v>
                </c:pt>
                <c:pt idx="262337">
                  <c:v>607.77062819269599</c:v>
                </c:pt>
                <c:pt idx="262338">
                  <c:v>607.77294494797002</c:v>
                </c:pt>
                <c:pt idx="262339">
                  <c:v>607.77526170324302</c:v>
                </c:pt>
                <c:pt idx="262340">
                  <c:v>607.77757845851704</c:v>
                </c:pt>
                <c:pt idx="262341">
                  <c:v>607.77989521379004</c:v>
                </c:pt>
                <c:pt idx="262342">
                  <c:v>607.78221196906395</c:v>
                </c:pt>
                <c:pt idx="262343">
                  <c:v>607.78452872433797</c:v>
                </c:pt>
                <c:pt idx="262344">
                  <c:v>607.78684547961097</c:v>
                </c:pt>
                <c:pt idx="262345">
                  <c:v>607.789162234885</c:v>
                </c:pt>
                <c:pt idx="262346">
                  <c:v>607.791478990158</c:v>
                </c:pt>
                <c:pt idx="262347">
                  <c:v>607.79379574543202</c:v>
                </c:pt>
                <c:pt idx="262348">
                  <c:v>607.79611250070502</c:v>
                </c:pt>
                <c:pt idx="262349">
                  <c:v>607.79842925597904</c:v>
                </c:pt>
                <c:pt idx="262350">
                  <c:v>607.80074601125295</c:v>
                </c:pt>
                <c:pt idx="262351">
                  <c:v>607.80306276652595</c:v>
                </c:pt>
                <c:pt idx="262352">
                  <c:v>607.80537952179998</c:v>
                </c:pt>
                <c:pt idx="262353">
                  <c:v>607.80769627707298</c:v>
                </c:pt>
                <c:pt idx="262354">
                  <c:v>607.810013032347</c:v>
                </c:pt>
                <c:pt idx="262355">
                  <c:v>607.81232978762</c:v>
                </c:pt>
                <c:pt idx="262356">
                  <c:v>607.81464654289402</c:v>
                </c:pt>
                <c:pt idx="262357">
                  <c:v>607.81696329816805</c:v>
                </c:pt>
                <c:pt idx="262358">
                  <c:v>607.81928005344105</c:v>
                </c:pt>
                <c:pt idx="262359">
                  <c:v>607.82159680871496</c:v>
                </c:pt>
                <c:pt idx="262360">
                  <c:v>607.82391356398796</c:v>
                </c:pt>
                <c:pt idx="262361">
                  <c:v>607.82623031926198</c:v>
                </c:pt>
                <c:pt idx="262362">
                  <c:v>607.82854707453498</c:v>
                </c:pt>
                <c:pt idx="262363">
                  <c:v>607.830863829809</c:v>
                </c:pt>
                <c:pt idx="262364">
                  <c:v>607.83318058508303</c:v>
                </c:pt>
                <c:pt idx="262365">
                  <c:v>607.83549734035603</c:v>
                </c:pt>
                <c:pt idx="262366">
                  <c:v>607.83781409563005</c:v>
                </c:pt>
                <c:pt idx="262367">
                  <c:v>607.84013085090305</c:v>
                </c:pt>
                <c:pt idx="262368">
                  <c:v>607.84244760617696</c:v>
                </c:pt>
                <c:pt idx="262369">
                  <c:v>607.84476436144996</c:v>
                </c:pt>
                <c:pt idx="262370">
                  <c:v>607.84708111672398</c:v>
                </c:pt>
                <c:pt idx="262371">
                  <c:v>607.84939787199698</c:v>
                </c:pt>
                <c:pt idx="262372">
                  <c:v>607.85171462727101</c:v>
                </c:pt>
                <c:pt idx="262373">
                  <c:v>607.85403138254503</c:v>
                </c:pt>
                <c:pt idx="262374">
                  <c:v>607.85634813781803</c:v>
                </c:pt>
                <c:pt idx="262375">
                  <c:v>607.85866489309205</c:v>
                </c:pt>
                <c:pt idx="262376">
                  <c:v>607.86098164836505</c:v>
                </c:pt>
                <c:pt idx="262377">
                  <c:v>607.86329840363896</c:v>
                </c:pt>
                <c:pt idx="262378">
                  <c:v>607.86561515891196</c:v>
                </c:pt>
                <c:pt idx="262379">
                  <c:v>607.86793191418599</c:v>
                </c:pt>
                <c:pt idx="262380">
                  <c:v>607.87024866946001</c:v>
                </c:pt>
                <c:pt idx="262381">
                  <c:v>607.87256542473301</c:v>
                </c:pt>
                <c:pt idx="262382">
                  <c:v>607.87488218000703</c:v>
                </c:pt>
                <c:pt idx="262383">
                  <c:v>607.87719893528003</c:v>
                </c:pt>
                <c:pt idx="262384">
                  <c:v>607.87951569055394</c:v>
                </c:pt>
                <c:pt idx="262385">
                  <c:v>607.88183244582694</c:v>
                </c:pt>
                <c:pt idx="262386">
                  <c:v>607.88414920110097</c:v>
                </c:pt>
                <c:pt idx="262387">
                  <c:v>607.88646595637499</c:v>
                </c:pt>
                <c:pt idx="262388">
                  <c:v>607.88878271164799</c:v>
                </c:pt>
                <c:pt idx="262389">
                  <c:v>607.89109946692201</c:v>
                </c:pt>
                <c:pt idx="262390">
                  <c:v>607.89341622219501</c:v>
                </c:pt>
                <c:pt idx="262391">
                  <c:v>607.89573297746904</c:v>
                </c:pt>
                <c:pt idx="262392">
                  <c:v>607.89804973274204</c:v>
                </c:pt>
                <c:pt idx="262393">
                  <c:v>607.90036648801595</c:v>
                </c:pt>
                <c:pt idx="262394">
                  <c:v>607.90268324328997</c:v>
                </c:pt>
                <c:pt idx="262395">
                  <c:v>607.90499999856297</c:v>
                </c:pt>
                <c:pt idx="262396">
                  <c:v>607.90731675383699</c:v>
                </c:pt>
                <c:pt idx="262397">
                  <c:v>607.90963350910999</c:v>
                </c:pt>
                <c:pt idx="262398">
                  <c:v>607.91195026438402</c:v>
                </c:pt>
                <c:pt idx="262399">
                  <c:v>607.91426701965702</c:v>
                </c:pt>
                <c:pt idx="262400">
                  <c:v>607.91658377493104</c:v>
                </c:pt>
                <c:pt idx="262401">
                  <c:v>607.91890053020495</c:v>
                </c:pt>
                <c:pt idx="262402">
                  <c:v>607.92121728547795</c:v>
                </c:pt>
                <c:pt idx="262403">
                  <c:v>607.92353404075197</c:v>
                </c:pt>
                <c:pt idx="262404">
                  <c:v>607.92585079602497</c:v>
                </c:pt>
                <c:pt idx="262405">
                  <c:v>607.928167551299</c:v>
                </c:pt>
                <c:pt idx="262406">
                  <c:v>607.930484306572</c:v>
                </c:pt>
                <c:pt idx="262407">
                  <c:v>607.93280106184602</c:v>
                </c:pt>
                <c:pt idx="262408">
                  <c:v>607.93511781712004</c:v>
                </c:pt>
                <c:pt idx="262409">
                  <c:v>607.93743457239304</c:v>
                </c:pt>
                <c:pt idx="262410">
                  <c:v>607.93975132766695</c:v>
                </c:pt>
                <c:pt idx="262411">
                  <c:v>607.94206808293995</c:v>
                </c:pt>
                <c:pt idx="262412">
                  <c:v>607.94438483821398</c:v>
                </c:pt>
                <c:pt idx="262413">
                  <c:v>607.94670159348698</c:v>
                </c:pt>
                <c:pt idx="262414">
                  <c:v>607.949018348761</c:v>
                </c:pt>
                <c:pt idx="262415">
                  <c:v>607.95133510403502</c:v>
                </c:pt>
                <c:pt idx="262416">
                  <c:v>607.95365185930802</c:v>
                </c:pt>
                <c:pt idx="262417">
                  <c:v>607.95596861458205</c:v>
                </c:pt>
                <c:pt idx="262418">
                  <c:v>607.95828536985505</c:v>
                </c:pt>
                <c:pt idx="262419">
                  <c:v>607.96060212512896</c:v>
                </c:pt>
                <c:pt idx="262420">
                  <c:v>607.96291888040196</c:v>
                </c:pt>
                <c:pt idx="262421">
                  <c:v>607.96523563567598</c:v>
                </c:pt>
                <c:pt idx="262422">
                  <c:v>607.96755239094898</c:v>
                </c:pt>
                <c:pt idx="262423">
                  <c:v>607.969869146223</c:v>
                </c:pt>
                <c:pt idx="262424">
                  <c:v>607.97218590149703</c:v>
                </c:pt>
                <c:pt idx="262425">
                  <c:v>607.97450265677003</c:v>
                </c:pt>
                <c:pt idx="262426">
                  <c:v>607.97681941204405</c:v>
                </c:pt>
                <c:pt idx="262427">
                  <c:v>607.97913616731705</c:v>
                </c:pt>
                <c:pt idx="262428">
                  <c:v>607.98145292259096</c:v>
                </c:pt>
                <c:pt idx="262429">
                  <c:v>607.98376967786396</c:v>
                </c:pt>
                <c:pt idx="262430">
                  <c:v>607.98608643313798</c:v>
                </c:pt>
                <c:pt idx="262431">
                  <c:v>607.98840318841201</c:v>
                </c:pt>
                <c:pt idx="262432">
                  <c:v>607.99071994368501</c:v>
                </c:pt>
                <c:pt idx="262433">
                  <c:v>607.99303669895903</c:v>
                </c:pt>
                <c:pt idx="262434">
                  <c:v>607.99535345423203</c:v>
                </c:pt>
                <c:pt idx="262435">
                  <c:v>607.99767020950605</c:v>
                </c:pt>
                <c:pt idx="262436">
                  <c:v>607.99998696477905</c:v>
                </c:pt>
                <c:pt idx="262437">
                  <c:v>608.00230372005296</c:v>
                </c:pt>
                <c:pt idx="262438">
                  <c:v>608.00462047532699</c:v>
                </c:pt>
                <c:pt idx="262439">
                  <c:v>608.00693723059999</c:v>
                </c:pt>
                <c:pt idx="262440">
                  <c:v>608.00925398587401</c:v>
                </c:pt>
                <c:pt idx="262441">
                  <c:v>608.01157074114701</c:v>
                </c:pt>
                <c:pt idx="262442">
                  <c:v>608.01388749642103</c:v>
                </c:pt>
                <c:pt idx="262443">
                  <c:v>608.01620425169403</c:v>
                </c:pt>
                <c:pt idx="262444">
                  <c:v>608.01852100696794</c:v>
                </c:pt>
                <c:pt idx="262445">
                  <c:v>608.02083776224197</c:v>
                </c:pt>
                <c:pt idx="262446">
                  <c:v>608.02315451751497</c:v>
                </c:pt>
                <c:pt idx="262447">
                  <c:v>608.02547127278899</c:v>
                </c:pt>
                <c:pt idx="262448">
                  <c:v>608.02778802806199</c:v>
                </c:pt>
                <c:pt idx="262449">
                  <c:v>608.03010478333601</c:v>
                </c:pt>
                <c:pt idx="262450">
                  <c:v>608.03242153860901</c:v>
                </c:pt>
                <c:pt idx="262451">
                  <c:v>608.03473829388304</c:v>
                </c:pt>
                <c:pt idx="262452">
                  <c:v>608.03705504915695</c:v>
                </c:pt>
                <c:pt idx="262453">
                  <c:v>608.03937180442995</c:v>
                </c:pt>
                <c:pt idx="262454">
                  <c:v>608.04168855970397</c:v>
                </c:pt>
                <c:pt idx="262455">
                  <c:v>608.04400531497697</c:v>
                </c:pt>
                <c:pt idx="262456">
                  <c:v>608.04632207025099</c:v>
                </c:pt>
                <c:pt idx="262457">
                  <c:v>608.04863882552399</c:v>
                </c:pt>
                <c:pt idx="262458">
                  <c:v>608.05095558079802</c:v>
                </c:pt>
                <c:pt idx="262459">
                  <c:v>608.05327233607204</c:v>
                </c:pt>
                <c:pt idx="262460">
                  <c:v>608.05558909134504</c:v>
                </c:pt>
                <c:pt idx="262461">
                  <c:v>608.05790584661895</c:v>
                </c:pt>
                <c:pt idx="262462">
                  <c:v>608.06022260189195</c:v>
                </c:pt>
                <c:pt idx="262463">
                  <c:v>608.06253935716597</c:v>
                </c:pt>
                <c:pt idx="262464">
                  <c:v>608.06485611243897</c:v>
                </c:pt>
                <c:pt idx="262465">
                  <c:v>608.067172867713</c:v>
                </c:pt>
                <c:pt idx="262466">
                  <c:v>608.06948962298702</c:v>
                </c:pt>
                <c:pt idx="262467">
                  <c:v>608.07180637826002</c:v>
                </c:pt>
                <c:pt idx="262468">
                  <c:v>608.07412313353404</c:v>
                </c:pt>
                <c:pt idx="262469">
                  <c:v>608.07643988880704</c:v>
                </c:pt>
                <c:pt idx="262470">
                  <c:v>608.07875664408095</c:v>
                </c:pt>
                <c:pt idx="262471">
                  <c:v>608.08107339935395</c:v>
                </c:pt>
                <c:pt idx="262472">
                  <c:v>608.08339015462798</c:v>
                </c:pt>
                <c:pt idx="262473">
                  <c:v>608.08570690990098</c:v>
                </c:pt>
                <c:pt idx="262474">
                  <c:v>608.088023665175</c:v>
                </c:pt>
                <c:pt idx="262475">
                  <c:v>608.09034042044902</c:v>
                </c:pt>
                <c:pt idx="262476">
                  <c:v>608.09265717572202</c:v>
                </c:pt>
                <c:pt idx="262477">
                  <c:v>608.09497393099605</c:v>
                </c:pt>
                <c:pt idx="262478">
                  <c:v>608.09729068626905</c:v>
                </c:pt>
                <c:pt idx="262479">
                  <c:v>608.09960744154296</c:v>
                </c:pt>
                <c:pt idx="262480">
                  <c:v>608.10192419681596</c:v>
                </c:pt>
                <c:pt idx="262481">
                  <c:v>608.10424095208998</c:v>
                </c:pt>
                <c:pt idx="262482">
                  <c:v>608.106557707364</c:v>
                </c:pt>
                <c:pt idx="262483">
                  <c:v>608.108874462637</c:v>
                </c:pt>
                <c:pt idx="262484">
                  <c:v>608.11119121791103</c:v>
                </c:pt>
                <c:pt idx="262485">
                  <c:v>608.11350797318403</c:v>
                </c:pt>
                <c:pt idx="262486">
                  <c:v>608.11582472845805</c:v>
                </c:pt>
                <c:pt idx="262487">
                  <c:v>608.11814148373105</c:v>
                </c:pt>
                <c:pt idx="262488">
                  <c:v>608.12045823900496</c:v>
                </c:pt>
                <c:pt idx="262489">
                  <c:v>608.12277499427898</c:v>
                </c:pt>
                <c:pt idx="262490">
                  <c:v>608.12509174955198</c:v>
                </c:pt>
                <c:pt idx="262491">
                  <c:v>608.12740850482601</c:v>
                </c:pt>
                <c:pt idx="262492">
                  <c:v>608.12972526009901</c:v>
                </c:pt>
                <c:pt idx="262493">
                  <c:v>608.13204201537303</c:v>
                </c:pt>
                <c:pt idx="262494">
                  <c:v>608.13435877064603</c:v>
                </c:pt>
                <c:pt idx="262495">
                  <c:v>608.13667552592005</c:v>
                </c:pt>
                <c:pt idx="262496">
                  <c:v>608.13899228119396</c:v>
                </c:pt>
                <c:pt idx="262497">
                  <c:v>608.14130903646696</c:v>
                </c:pt>
                <c:pt idx="262498">
                  <c:v>608.14362579174099</c:v>
                </c:pt>
                <c:pt idx="262499">
                  <c:v>608.14594254701399</c:v>
                </c:pt>
                <c:pt idx="262500">
                  <c:v>608.14825930228801</c:v>
                </c:pt>
                <c:pt idx="262501">
                  <c:v>608.15057605756101</c:v>
                </c:pt>
                <c:pt idx="262502">
                  <c:v>608.15289281283503</c:v>
                </c:pt>
                <c:pt idx="262503">
                  <c:v>608.15520956810894</c:v>
                </c:pt>
                <c:pt idx="262504">
                  <c:v>608.15752632338194</c:v>
                </c:pt>
                <c:pt idx="262505">
                  <c:v>608.15984307865597</c:v>
                </c:pt>
                <c:pt idx="262506">
                  <c:v>608.16215983392897</c:v>
                </c:pt>
                <c:pt idx="262507">
                  <c:v>608.16447658920299</c:v>
                </c:pt>
                <c:pt idx="262508">
                  <c:v>608.16679334447599</c:v>
                </c:pt>
                <c:pt idx="262509">
                  <c:v>608.16911009975001</c:v>
                </c:pt>
                <c:pt idx="262510">
                  <c:v>608.17142685502404</c:v>
                </c:pt>
                <c:pt idx="262511">
                  <c:v>608.17374361029704</c:v>
                </c:pt>
                <c:pt idx="262512">
                  <c:v>608.17606036557095</c:v>
                </c:pt>
                <c:pt idx="262513">
                  <c:v>608.17837712084395</c:v>
                </c:pt>
                <c:pt idx="262514">
                  <c:v>608.18069387611797</c:v>
                </c:pt>
                <c:pt idx="262515">
                  <c:v>608.18301063139097</c:v>
                </c:pt>
                <c:pt idx="262516">
                  <c:v>608.18532738666499</c:v>
                </c:pt>
                <c:pt idx="262517">
                  <c:v>608.18764414193799</c:v>
                </c:pt>
                <c:pt idx="262518">
                  <c:v>608.18996089721202</c:v>
                </c:pt>
                <c:pt idx="262519">
                  <c:v>608.19227765248604</c:v>
                </c:pt>
                <c:pt idx="262520">
                  <c:v>608.19459440775904</c:v>
                </c:pt>
                <c:pt idx="262521">
                  <c:v>608.19691116303295</c:v>
                </c:pt>
                <c:pt idx="262522">
                  <c:v>608.19922791830595</c:v>
                </c:pt>
                <c:pt idx="262523">
                  <c:v>608.20154467357997</c:v>
                </c:pt>
                <c:pt idx="262524">
                  <c:v>608.20386142885297</c:v>
                </c:pt>
                <c:pt idx="262525">
                  <c:v>608.206178184127</c:v>
                </c:pt>
                <c:pt idx="262526">
                  <c:v>608.20849493940102</c:v>
                </c:pt>
                <c:pt idx="262527">
                  <c:v>608.21081169467402</c:v>
                </c:pt>
                <c:pt idx="262528">
                  <c:v>608.21312844994804</c:v>
                </c:pt>
                <c:pt idx="262529">
                  <c:v>608.21544520522104</c:v>
                </c:pt>
                <c:pt idx="262530">
                  <c:v>608.21776196049495</c:v>
                </c:pt>
                <c:pt idx="262531">
                  <c:v>608.22007871576795</c:v>
                </c:pt>
                <c:pt idx="262532">
                  <c:v>608.22239547104198</c:v>
                </c:pt>
                <c:pt idx="262533">
                  <c:v>608.224712226316</c:v>
                </c:pt>
                <c:pt idx="262534">
                  <c:v>608.227028981589</c:v>
                </c:pt>
                <c:pt idx="262535">
                  <c:v>608.22934573686302</c:v>
                </c:pt>
                <c:pt idx="262536">
                  <c:v>608.23166249213602</c:v>
                </c:pt>
                <c:pt idx="262537">
                  <c:v>608.23397924741005</c:v>
                </c:pt>
                <c:pt idx="262538">
                  <c:v>608.23629600268305</c:v>
                </c:pt>
                <c:pt idx="262539">
                  <c:v>608.23861275795696</c:v>
                </c:pt>
                <c:pt idx="262540">
                  <c:v>608.24092951323098</c:v>
                </c:pt>
                <c:pt idx="262541">
                  <c:v>608.24324626850398</c:v>
                </c:pt>
                <c:pt idx="262542">
                  <c:v>608.245563023778</c:v>
                </c:pt>
                <c:pt idx="262543">
                  <c:v>608.247879779051</c:v>
                </c:pt>
                <c:pt idx="262544">
                  <c:v>608.25019653432503</c:v>
                </c:pt>
                <c:pt idx="262545">
                  <c:v>608.25251328959803</c:v>
                </c:pt>
                <c:pt idx="262546">
                  <c:v>608.25483004487205</c:v>
                </c:pt>
                <c:pt idx="262547">
                  <c:v>608.25714680014596</c:v>
                </c:pt>
                <c:pt idx="262548">
                  <c:v>608.25946355541896</c:v>
                </c:pt>
                <c:pt idx="262549">
                  <c:v>608.26178031069298</c:v>
                </c:pt>
                <c:pt idx="262550">
                  <c:v>608.26409706596598</c:v>
                </c:pt>
                <c:pt idx="262551">
                  <c:v>608.26641382124001</c:v>
                </c:pt>
                <c:pt idx="262552">
                  <c:v>608.26873057651301</c:v>
                </c:pt>
                <c:pt idx="262553">
                  <c:v>608.27104733178703</c:v>
                </c:pt>
                <c:pt idx="262554">
                  <c:v>608.27336408706105</c:v>
                </c:pt>
                <c:pt idx="262555">
                  <c:v>608.27568084233405</c:v>
                </c:pt>
                <c:pt idx="262556">
                  <c:v>608.27799759760796</c:v>
                </c:pt>
                <c:pt idx="262557">
                  <c:v>608.28031435288096</c:v>
                </c:pt>
                <c:pt idx="262558">
                  <c:v>608.28263110815499</c:v>
                </c:pt>
                <c:pt idx="262559">
                  <c:v>608.28494786342799</c:v>
                </c:pt>
                <c:pt idx="262560">
                  <c:v>608.28726461870201</c:v>
                </c:pt>
                <c:pt idx="262561">
                  <c:v>608.28958137397603</c:v>
                </c:pt>
                <c:pt idx="262562">
                  <c:v>608.29189812924903</c:v>
                </c:pt>
                <c:pt idx="262563">
                  <c:v>608.29421488452294</c:v>
                </c:pt>
                <c:pt idx="262564">
                  <c:v>608.29653163979594</c:v>
                </c:pt>
                <c:pt idx="262565">
                  <c:v>608.29884839506997</c:v>
                </c:pt>
                <c:pt idx="262566">
                  <c:v>608.30116515034297</c:v>
                </c:pt>
                <c:pt idx="262567">
                  <c:v>608.30348190561699</c:v>
                </c:pt>
                <c:pt idx="262568">
                  <c:v>608.30579866088999</c:v>
                </c:pt>
                <c:pt idx="262569">
                  <c:v>608.30811541616401</c:v>
                </c:pt>
                <c:pt idx="262570">
                  <c:v>608.31043217143804</c:v>
                </c:pt>
                <c:pt idx="262571">
                  <c:v>608.31274892671104</c:v>
                </c:pt>
                <c:pt idx="262572">
                  <c:v>608.31506568198495</c:v>
                </c:pt>
                <c:pt idx="262573">
                  <c:v>608.31738243725795</c:v>
                </c:pt>
                <c:pt idx="262574">
                  <c:v>608.31969919253197</c:v>
                </c:pt>
                <c:pt idx="262575">
                  <c:v>608.32201594780497</c:v>
                </c:pt>
                <c:pt idx="262576">
                  <c:v>608.32433270307899</c:v>
                </c:pt>
                <c:pt idx="262577">
                  <c:v>608.32664945835302</c:v>
                </c:pt>
                <c:pt idx="262578">
                  <c:v>608.32896621362602</c:v>
                </c:pt>
                <c:pt idx="262579">
                  <c:v>608.33128296890004</c:v>
                </c:pt>
                <c:pt idx="262580">
                  <c:v>608.33359972417304</c:v>
                </c:pt>
                <c:pt idx="262581">
                  <c:v>608.33591647944695</c:v>
                </c:pt>
                <c:pt idx="262582">
                  <c:v>608.33823323471995</c:v>
                </c:pt>
                <c:pt idx="262583">
                  <c:v>608.34054998999397</c:v>
                </c:pt>
                <c:pt idx="262584">
                  <c:v>608.342866745268</c:v>
                </c:pt>
                <c:pt idx="262585">
                  <c:v>608.345183500541</c:v>
                </c:pt>
                <c:pt idx="262586">
                  <c:v>608.34750025581502</c:v>
                </c:pt>
                <c:pt idx="262587">
                  <c:v>608.34981701108802</c:v>
                </c:pt>
                <c:pt idx="262588">
                  <c:v>608.35213376636204</c:v>
                </c:pt>
                <c:pt idx="262589">
                  <c:v>608.35445052163504</c:v>
                </c:pt>
                <c:pt idx="262590">
                  <c:v>608.35676727690895</c:v>
                </c:pt>
                <c:pt idx="262591">
                  <c:v>608.35908403218298</c:v>
                </c:pt>
                <c:pt idx="262592">
                  <c:v>608.36140078745598</c:v>
                </c:pt>
                <c:pt idx="262593">
                  <c:v>608.36371754273</c:v>
                </c:pt>
                <c:pt idx="262594">
                  <c:v>608.366034298003</c:v>
                </c:pt>
                <c:pt idx="262595">
                  <c:v>608.36835105327702</c:v>
                </c:pt>
                <c:pt idx="262596">
                  <c:v>608.37066780855002</c:v>
                </c:pt>
                <c:pt idx="262597">
                  <c:v>608.37298456382405</c:v>
                </c:pt>
                <c:pt idx="262598">
                  <c:v>608.37530131909796</c:v>
                </c:pt>
                <c:pt idx="262599">
                  <c:v>608.37761807437096</c:v>
                </c:pt>
                <c:pt idx="262600">
                  <c:v>608.37993482964498</c:v>
                </c:pt>
                <c:pt idx="262601">
                  <c:v>608.38225158491798</c:v>
                </c:pt>
                <c:pt idx="262602">
                  <c:v>608.384568340192</c:v>
                </c:pt>
                <c:pt idx="262603">
                  <c:v>608.386885095465</c:v>
                </c:pt>
                <c:pt idx="262604">
                  <c:v>608.38920185073903</c:v>
                </c:pt>
                <c:pt idx="262605">
                  <c:v>608.39151860601305</c:v>
                </c:pt>
                <c:pt idx="262606">
                  <c:v>608.39383536128605</c:v>
                </c:pt>
                <c:pt idx="262607">
                  <c:v>608.39615211655996</c:v>
                </c:pt>
                <c:pt idx="262608">
                  <c:v>608.39846887183296</c:v>
                </c:pt>
                <c:pt idx="262609">
                  <c:v>608.40078562710698</c:v>
                </c:pt>
                <c:pt idx="262610">
                  <c:v>608.40310238237998</c:v>
                </c:pt>
                <c:pt idx="262611">
                  <c:v>608.40541913765401</c:v>
                </c:pt>
                <c:pt idx="262612">
                  <c:v>608.40773589292803</c:v>
                </c:pt>
                <c:pt idx="262613">
                  <c:v>608.41005264820103</c:v>
                </c:pt>
                <c:pt idx="262614">
                  <c:v>608.41236940347505</c:v>
                </c:pt>
                <c:pt idx="262615">
                  <c:v>608.41468615874805</c:v>
                </c:pt>
                <c:pt idx="262616">
                  <c:v>608.41700291402196</c:v>
                </c:pt>
                <c:pt idx="262617">
                  <c:v>608.41931966929496</c:v>
                </c:pt>
                <c:pt idx="262618">
                  <c:v>608.42163642456899</c:v>
                </c:pt>
                <c:pt idx="262619">
                  <c:v>608.42395317984199</c:v>
                </c:pt>
                <c:pt idx="262620">
                  <c:v>608.42626993511601</c:v>
                </c:pt>
                <c:pt idx="262621">
                  <c:v>608.42858669039003</c:v>
                </c:pt>
                <c:pt idx="262622">
                  <c:v>608.43090344566303</c:v>
                </c:pt>
                <c:pt idx="262623">
                  <c:v>608.43322020093694</c:v>
                </c:pt>
                <c:pt idx="262624">
                  <c:v>608.43553695620994</c:v>
                </c:pt>
                <c:pt idx="262625">
                  <c:v>608.43785371148397</c:v>
                </c:pt>
                <c:pt idx="262626">
                  <c:v>608.44017046675697</c:v>
                </c:pt>
                <c:pt idx="262627">
                  <c:v>608.44248722203099</c:v>
                </c:pt>
                <c:pt idx="262628">
                  <c:v>608.44480397730501</c:v>
                </c:pt>
                <c:pt idx="262629">
                  <c:v>608.44712073257801</c:v>
                </c:pt>
                <c:pt idx="262630">
                  <c:v>608.44943748785204</c:v>
                </c:pt>
                <c:pt idx="262631">
                  <c:v>608.45175424312504</c:v>
                </c:pt>
                <c:pt idx="262632">
                  <c:v>608.45407099839895</c:v>
                </c:pt>
                <c:pt idx="262633">
                  <c:v>608.45638775367195</c:v>
                </c:pt>
                <c:pt idx="262634">
                  <c:v>608.45870450894597</c:v>
                </c:pt>
                <c:pt idx="262635">
                  <c:v>608.46102126421999</c:v>
                </c:pt>
                <c:pt idx="262636">
                  <c:v>608.46333801949299</c:v>
                </c:pt>
                <c:pt idx="262637">
                  <c:v>608.46565477476702</c:v>
                </c:pt>
                <c:pt idx="262638">
                  <c:v>608.46797153004002</c:v>
                </c:pt>
                <c:pt idx="262639">
                  <c:v>608.47028828531404</c:v>
                </c:pt>
                <c:pt idx="262640">
                  <c:v>608.47260504058704</c:v>
                </c:pt>
                <c:pt idx="262641">
                  <c:v>608.47492179586095</c:v>
                </c:pt>
                <c:pt idx="262642">
                  <c:v>608.47723855113497</c:v>
                </c:pt>
                <c:pt idx="262643">
                  <c:v>608.47955530640797</c:v>
                </c:pt>
                <c:pt idx="262644">
                  <c:v>608.481872061682</c:v>
                </c:pt>
                <c:pt idx="262645">
                  <c:v>608.484188816955</c:v>
                </c:pt>
                <c:pt idx="262646">
                  <c:v>608.48650557222902</c:v>
                </c:pt>
                <c:pt idx="262647">
                  <c:v>608.48882232750202</c:v>
                </c:pt>
                <c:pt idx="262648">
                  <c:v>608.49113908277604</c:v>
                </c:pt>
                <c:pt idx="262649">
                  <c:v>608.49345583804995</c:v>
                </c:pt>
                <c:pt idx="262650">
                  <c:v>608.49577259332295</c:v>
                </c:pt>
                <c:pt idx="262651">
                  <c:v>608.49808934859698</c:v>
                </c:pt>
                <c:pt idx="262652">
                  <c:v>608.50040610386998</c:v>
                </c:pt>
                <c:pt idx="262653">
                  <c:v>608.502722859144</c:v>
                </c:pt>
                <c:pt idx="262654">
                  <c:v>608.505039614417</c:v>
                </c:pt>
                <c:pt idx="262655">
                  <c:v>608.50735636969102</c:v>
                </c:pt>
                <c:pt idx="262656">
                  <c:v>608.50967312496505</c:v>
                </c:pt>
                <c:pt idx="262657">
                  <c:v>608.51198988023805</c:v>
                </c:pt>
                <c:pt idx="262658">
                  <c:v>608.51430663551196</c:v>
                </c:pt>
                <c:pt idx="262659">
                  <c:v>608.51662339078496</c:v>
                </c:pt>
                <c:pt idx="262660">
                  <c:v>608.51894014605898</c:v>
                </c:pt>
                <c:pt idx="262661">
                  <c:v>608.52125690133198</c:v>
                </c:pt>
                <c:pt idx="262662">
                  <c:v>608.523573656606</c:v>
                </c:pt>
                <c:pt idx="262663">
                  <c:v>608.52589041188003</c:v>
                </c:pt>
                <c:pt idx="262664">
                  <c:v>608.52820716715303</c:v>
                </c:pt>
                <c:pt idx="262665">
                  <c:v>608.53052392242705</c:v>
                </c:pt>
                <c:pt idx="262666">
                  <c:v>608.53284067770005</c:v>
                </c:pt>
                <c:pt idx="262667">
                  <c:v>608.53515743297396</c:v>
                </c:pt>
                <c:pt idx="262668">
                  <c:v>608.53747418824696</c:v>
                </c:pt>
                <c:pt idx="262669">
                  <c:v>608.53979094352098</c:v>
                </c:pt>
                <c:pt idx="262670">
                  <c:v>608.54210769879398</c:v>
                </c:pt>
                <c:pt idx="262671">
                  <c:v>608.54442445406801</c:v>
                </c:pt>
                <c:pt idx="262672">
                  <c:v>608.54674120934203</c:v>
                </c:pt>
                <c:pt idx="262673">
                  <c:v>608.54905796461503</c:v>
                </c:pt>
                <c:pt idx="262674">
                  <c:v>608.55137471988905</c:v>
                </c:pt>
                <c:pt idx="262675">
                  <c:v>608.55369147516205</c:v>
                </c:pt>
                <c:pt idx="262676">
                  <c:v>608.55600823043596</c:v>
                </c:pt>
                <c:pt idx="262677">
                  <c:v>608.55832498570896</c:v>
                </c:pt>
                <c:pt idx="262678">
                  <c:v>608.56064174098299</c:v>
                </c:pt>
                <c:pt idx="262679">
                  <c:v>608.56295849625701</c:v>
                </c:pt>
                <c:pt idx="262680">
                  <c:v>608.56527525153001</c:v>
                </c:pt>
                <c:pt idx="262681">
                  <c:v>608.56759200680403</c:v>
                </c:pt>
                <c:pt idx="262682">
                  <c:v>608.56990876207703</c:v>
                </c:pt>
                <c:pt idx="262683">
                  <c:v>608.57222551735094</c:v>
                </c:pt>
                <c:pt idx="262684">
                  <c:v>608.57454227262394</c:v>
                </c:pt>
                <c:pt idx="262685">
                  <c:v>608.57685902789797</c:v>
                </c:pt>
                <c:pt idx="262686">
                  <c:v>608.57917578317199</c:v>
                </c:pt>
                <c:pt idx="262687">
                  <c:v>608.58149253844499</c:v>
                </c:pt>
                <c:pt idx="262688">
                  <c:v>608.58380929371901</c:v>
                </c:pt>
                <c:pt idx="262689">
                  <c:v>608.58612604899201</c:v>
                </c:pt>
                <c:pt idx="262690">
                  <c:v>608.58844280426604</c:v>
                </c:pt>
                <c:pt idx="262691">
                  <c:v>608.59075955953904</c:v>
                </c:pt>
                <c:pt idx="262692">
                  <c:v>608.59307631481295</c:v>
                </c:pt>
                <c:pt idx="262693">
                  <c:v>608.59539307008697</c:v>
                </c:pt>
                <c:pt idx="262694">
                  <c:v>608.59770982535997</c:v>
                </c:pt>
                <c:pt idx="262695">
                  <c:v>608.60002658063399</c:v>
                </c:pt>
                <c:pt idx="262696">
                  <c:v>608.60234333590699</c:v>
                </c:pt>
                <c:pt idx="262697">
                  <c:v>608.60466009118102</c:v>
                </c:pt>
                <c:pt idx="262698">
                  <c:v>608.60697684645402</c:v>
                </c:pt>
                <c:pt idx="262699">
                  <c:v>608.60929360172804</c:v>
                </c:pt>
                <c:pt idx="262700">
                  <c:v>608.61161035700195</c:v>
                </c:pt>
                <c:pt idx="262701">
                  <c:v>608.61392711227495</c:v>
                </c:pt>
                <c:pt idx="262702">
                  <c:v>608.61624386754897</c:v>
                </c:pt>
                <c:pt idx="262703">
                  <c:v>608.61856062282197</c:v>
                </c:pt>
                <c:pt idx="262704">
                  <c:v>608.620877378096</c:v>
                </c:pt>
                <c:pt idx="262705">
                  <c:v>608.623194133369</c:v>
                </c:pt>
                <c:pt idx="262706">
                  <c:v>608.62551088864302</c:v>
                </c:pt>
                <c:pt idx="262707">
                  <c:v>608.62782764391704</c:v>
                </c:pt>
                <c:pt idx="262708">
                  <c:v>608.63014439919004</c:v>
                </c:pt>
                <c:pt idx="262709">
                  <c:v>608.63246115446395</c:v>
                </c:pt>
                <c:pt idx="262710">
                  <c:v>608.63477790973695</c:v>
                </c:pt>
                <c:pt idx="262711">
                  <c:v>608.63709466501098</c:v>
                </c:pt>
                <c:pt idx="262712">
                  <c:v>608.63941142028398</c:v>
                </c:pt>
                <c:pt idx="262713">
                  <c:v>608.641728175558</c:v>
                </c:pt>
                <c:pt idx="262714">
                  <c:v>608.64404493083202</c:v>
                </c:pt>
                <c:pt idx="262715">
                  <c:v>608.64636168610502</c:v>
                </c:pt>
                <c:pt idx="262716">
                  <c:v>608.64867844137905</c:v>
                </c:pt>
                <c:pt idx="262717">
                  <c:v>608.65099519665205</c:v>
                </c:pt>
                <c:pt idx="262718">
                  <c:v>608.65331195192596</c:v>
                </c:pt>
                <c:pt idx="262719">
                  <c:v>608.65562870719896</c:v>
                </c:pt>
                <c:pt idx="262720">
                  <c:v>608.65794546247298</c:v>
                </c:pt>
                <c:pt idx="262721">
                  <c:v>608.66026221774598</c:v>
                </c:pt>
                <c:pt idx="262722">
                  <c:v>608.66257897302</c:v>
                </c:pt>
                <c:pt idx="262723">
                  <c:v>608.66489572829403</c:v>
                </c:pt>
                <c:pt idx="262724">
                  <c:v>608.66721248356703</c:v>
                </c:pt>
                <c:pt idx="262725">
                  <c:v>608.66952923884105</c:v>
                </c:pt>
                <c:pt idx="262726">
                  <c:v>608.67184599411405</c:v>
                </c:pt>
                <c:pt idx="262727">
                  <c:v>608.67416274938796</c:v>
                </c:pt>
                <c:pt idx="262728">
                  <c:v>608.67647950466096</c:v>
                </c:pt>
                <c:pt idx="262729">
                  <c:v>608.67879625993498</c:v>
                </c:pt>
                <c:pt idx="262730">
                  <c:v>608.68111301520901</c:v>
                </c:pt>
                <c:pt idx="262731">
                  <c:v>608.68342977048201</c:v>
                </c:pt>
                <c:pt idx="262732">
                  <c:v>608.68574652575603</c:v>
                </c:pt>
                <c:pt idx="262733">
                  <c:v>608.68806328102903</c:v>
                </c:pt>
                <c:pt idx="262734">
                  <c:v>608.69038003630305</c:v>
                </c:pt>
                <c:pt idx="262735">
                  <c:v>608.69269679157605</c:v>
                </c:pt>
                <c:pt idx="262736">
                  <c:v>608.69501354684996</c:v>
                </c:pt>
                <c:pt idx="262737">
                  <c:v>608.69733030212399</c:v>
                </c:pt>
                <c:pt idx="262738">
                  <c:v>608.69964705739699</c:v>
                </c:pt>
                <c:pt idx="262739">
                  <c:v>608.70196381267101</c:v>
                </c:pt>
                <c:pt idx="262740">
                  <c:v>608.70428056794401</c:v>
                </c:pt>
                <c:pt idx="262741">
                  <c:v>608.70659732321803</c:v>
                </c:pt>
                <c:pt idx="262742">
                  <c:v>608.70891407849103</c:v>
                </c:pt>
                <c:pt idx="262743">
                  <c:v>608.71123083376494</c:v>
                </c:pt>
                <c:pt idx="262744">
                  <c:v>608.71354758903897</c:v>
                </c:pt>
                <c:pt idx="262745">
                  <c:v>608.71586434431197</c:v>
                </c:pt>
                <c:pt idx="262746">
                  <c:v>608.71818109958599</c:v>
                </c:pt>
                <c:pt idx="262747">
                  <c:v>608.72049785485899</c:v>
                </c:pt>
                <c:pt idx="262748">
                  <c:v>608.72281461013301</c:v>
                </c:pt>
                <c:pt idx="262749">
                  <c:v>608.72513136540601</c:v>
                </c:pt>
                <c:pt idx="262750">
                  <c:v>608.72744812068004</c:v>
                </c:pt>
                <c:pt idx="262751">
                  <c:v>608.72976487595395</c:v>
                </c:pt>
                <c:pt idx="262752">
                  <c:v>608.73208163122695</c:v>
                </c:pt>
                <c:pt idx="262753">
                  <c:v>608.73439838650097</c:v>
                </c:pt>
                <c:pt idx="262754">
                  <c:v>608.73671514177397</c:v>
                </c:pt>
                <c:pt idx="262755">
                  <c:v>608.73903189704799</c:v>
                </c:pt>
                <c:pt idx="262756">
                  <c:v>608.74134865232099</c:v>
                </c:pt>
                <c:pt idx="262757">
                  <c:v>608.74366540759502</c:v>
                </c:pt>
                <c:pt idx="262758">
                  <c:v>608.74598216286904</c:v>
                </c:pt>
                <c:pt idx="262759">
                  <c:v>608.74829891814204</c:v>
                </c:pt>
                <c:pt idx="262760">
                  <c:v>608.75061567341595</c:v>
                </c:pt>
                <c:pt idx="262761">
                  <c:v>608.75293242868895</c:v>
                </c:pt>
                <c:pt idx="262762">
                  <c:v>608.75524918396297</c:v>
                </c:pt>
                <c:pt idx="262763">
                  <c:v>608.75756593923597</c:v>
                </c:pt>
                <c:pt idx="262764">
                  <c:v>608.75988269451</c:v>
                </c:pt>
                <c:pt idx="262765">
                  <c:v>608.76219944978402</c:v>
                </c:pt>
                <c:pt idx="262766">
                  <c:v>608.76451620505702</c:v>
                </c:pt>
                <c:pt idx="262767">
                  <c:v>608.76683296033104</c:v>
                </c:pt>
                <c:pt idx="262768">
                  <c:v>608.76914971560404</c:v>
                </c:pt>
                <c:pt idx="262769">
                  <c:v>608.77146647087795</c:v>
                </c:pt>
                <c:pt idx="262770">
                  <c:v>608.77378322615095</c:v>
                </c:pt>
                <c:pt idx="262771">
                  <c:v>608.77609998142498</c:v>
                </c:pt>
                <c:pt idx="262772">
                  <c:v>608.77841673669798</c:v>
                </c:pt>
                <c:pt idx="262773">
                  <c:v>608.780733491972</c:v>
                </c:pt>
                <c:pt idx="262774">
                  <c:v>608.78305024724602</c:v>
                </c:pt>
                <c:pt idx="262775">
                  <c:v>608.78536700251902</c:v>
                </c:pt>
                <c:pt idx="262776">
                  <c:v>608.78768375779305</c:v>
                </c:pt>
                <c:pt idx="262777">
                  <c:v>608.79000051306605</c:v>
                </c:pt>
                <c:pt idx="262778">
                  <c:v>608.79231726833996</c:v>
                </c:pt>
                <c:pt idx="262779">
                  <c:v>608.79463402361296</c:v>
                </c:pt>
                <c:pt idx="262780">
                  <c:v>608.79695077888698</c:v>
                </c:pt>
                <c:pt idx="262781">
                  <c:v>608.799267534161</c:v>
                </c:pt>
                <c:pt idx="262782">
                  <c:v>608.801584289434</c:v>
                </c:pt>
                <c:pt idx="262783">
                  <c:v>608.80390104470803</c:v>
                </c:pt>
                <c:pt idx="262784">
                  <c:v>608.80621779998103</c:v>
                </c:pt>
                <c:pt idx="262785">
                  <c:v>608.80853455525505</c:v>
                </c:pt>
                <c:pt idx="262786">
                  <c:v>608.81085131052805</c:v>
                </c:pt>
                <c:pt idx="262787">
                  <c:v>608.81316806580196</c:v>
                </c:pt>
                <c:pt idx="262788">
                  <c:v>608.81548482107598</c:v>
                </c:pt>
                <c:pt idx="262789">
                  <c:v>608.81780157634898</c:v>
                </c:pt>
                <c:pt idx="262790">
                  <c:v>608.82011833162301</c:v>
                </c:pt>
                <c:pt idx="262791">
                  <c:v>608.82243508689601</c:v>
                </c:pt>
                <c:pt idx="262792">
                  <c:v>608.82475184217003</c:v>
                </c:pt>
                <c:pt idx="262793">
                  <c:v>608.82706859744303</c:v>
                </c:pt>
                <c:pt idx="262794">
                  <c:v>608.82938535271705</c:v>
                </c:pt>
                <c:pt idx="262795">
                  <c:v>608.83170210799096</c:v>
                </c:pt>
                <c:pt idx="262796">
                  <c:v>608.83401886326396</c:v>
                </c:pt>
                <c:pt idx="262797">
                  <c:v>608.83633561853799</c:v>
                </c:pt>
                <c:pt idx="262798">
                  <c:v>608.83865237381099</c:v>
                </c:pt>
                <c:pt idx="262799">
                  <c:v>608.84096912908501</c:v>
                </c:pt>
                <c:pt idx="262800">
                  <c:v>608.84328588435801</c:v>
                </c:pt>
                <c:pt idx="262801">
                  <c:v>608.84560263963203</c:v>
                </c:pt>
                <c:pt idx="262802">
                  <c:v>608.84791939490594</c:v>
                </c:pt>
                <c:pt idx="262803">
                  <c:v>608.85023615017894</c:v>
                </c:pt>
                <c:pt idx="262804">
                  <c:v>608.85255290545297</c:v>
                </c:pt>
                <c:pt idx="262805">
                  <c:v>608.85486966072597</c:v>
                </c:pt>
                <c:pt idx="262806">
                  <c:v>608.85718641599999</c:v>
                </c:pt>
                <c:pt idx="262807">
                  <c:v>608.85950317127299</c:v>
                </c:pt>
                <c:pt idx="262808">
                  <c:v>608.86181992654701</c:v>
                </c:pt>
                <c:pt idx="262809">
                  <c:v>608.86413668182104</c:v>
                </c:pt>
                <c:pt idx="262810">
                  <c:v>608.86645343709404</c:v>
                </c:pt>
                <c:pt idx="262811">
                  <c:v>608.86877019236795</c:v>
                </c:pt>
                <c:pt idx="262812">
                  <c:v>608.87108694764095</c:v>
                </c:pt>
                <c:pt idx="262813">
                  <c:v>608.87340370291497</c:v>
                </c:pt>
                <c:pt idx="262814">
                  <c:v>608.87572045818797</c:v>
                </c:pt>
                <c:pt idx="262815">
                  <c:v>608.87803721346199</c:v>
                </c:pt>
                <c:pt idx="262816">
                  <c:v>608.88035396873499</c:v>
                </c:pt>
                <c:pt idx="262817">
                  <c:v>608.88267072400902</c:v>
                </c:pt>
                <c:pt idx="262818">
                  <c:v>608.88498747928304</c:v>
                </c:pt>
                <c:pt idx="262819">
                  <c:v>608.88730423455604</c:v>
                </c:pt>
                <c:pt idx="262820">
                  <c:v>608.88962098982995</c:v>
                </c:pt>
                <c:pt idx="262821">
                  <c:v>608.89193774510295</c:v>
                </c:pt>
                <c:pt idx="262822">
                  <c:v>608.89425450037697</c:v>
                </c:pt>
                <c:pt idx="262823">
                  <c:v>608.89657125564997</c:v>
                </c:pt>
                <c:pt idx="262824">
                  <c:v>608.898888010924</c:v>
                </c:pt>
                <c:pt idx="262825">
                  <c:v>608.90120476619802</c:v>
                </c:pt>
                <c:pt idx="262826">
                  <c:v>608.90352152147102</c:v>
                </c:pt>
                <c:pt idx="262827">
                  <c:v>608.90583827674504</c:v>
                </c:pt>
                <c:pt idx="262828">
                  <c:v>608.90815503201804</c:v>
                </c:pt>
                <c:pt idx="262829">
                  <c:v>608.91047178729195</c:v>
                </c:pt>
                <c:pt idx="262830">
                  <c:v>608.91278854256495</c:v>
                </c:pt>
                <c:pt idx="262831">
                  <c:v>608.91510529783898</c:v>
                </c:pt>
                <c:pt idx="262832">
                  <c:v>608.917422053113</c:v>
                </c:pt>
                <c:pt idx="262833">
                  <c:v>608.919738808386</c:v>
                </c:pt>
                <c:pt idx="262834">
                  <c:v>608.92205556366002</c:v>
                </c:pt>
                <c:pt idx="262835">
                  <c:v>608.92437231893302</c:v>
                </c:pt>
                <c:pt idx="262836">
                  <c:v>608.92668907420705</c:v>
                </c:pt>
                <c:pt idx="262837">
                  <c:v>608.92900582948005</c:v>
                </c:pt>
                <c:pt idx="262838">
                  <c:v>608.93132258475396</c:v>
                </c:pt>
                <c:pt idx="262839">
                  <c:v>608.93363934002798</c:v>
                </c:pt>
                <c:pt idx="262840">
                  <c:v>608.93595609530098</c:v>
                </c:pt>
                <c:pt idx="262841">
                  <c:v>608.938272850575</c:v>
                </c:pt>
                <c:pt idx="262842">
                  <c:v>608.940589605848</c:v>
                </c:pt>
                <c:pt idx="262843">
                  <c:v>608.94290636112203</c:v>
                </c:pt>
                <c:pt idx="262844">
                  <c:v>608.94522311639503</c:v>
                </c:pt>
                <c:pt idx="262845">
                  <c:v>608.94753987166905</c:v>
                </c:pt>
                <c:pt idx="262846">
                  <c:v>608.94985662694296</c:v>
                </c:pt>
                <c:pt idx="262847">
                  <c:v>608.95217338221596</c:v>
                </c:pt>
                <c:pt idx="262848">
                  <c:v>608.95449013748998</c:v>
                </c:pt>
                <c:pt idx="262849">
                  <c:v>608.95680689276298</c:v>
                </c:pt>
                <c:pt idx="262850">
                  <c:v>608.95912364803701</c:v>
                </c:pt>
                <c:pt idx="262851">
                  <c:v>608.96144040331001</c:v>
                </c:pt>
                <c:pt idx="262852">
                  <c:v>608.96375715858403</c:v>
                </c:pt>
                <c:pt idx="262853">
                  <c:v>608.96607391385805</c:v>
                </c:pt>
                <c:pt idx="262854">
                  <c:v>608.96839066913105</c:v>
                </c:pt>
                <c:pt idx="262855">
                  <c:v>608.97070742440496</c:v>
                </c:pt>
                <c:pt idx="262856">
                  <c:v>608.97302417967796</c:v>
                </c:pt>
                <c:pt idx="262857">
                  <c:v>608.97534093495199</c:v>
                </c:pt>
                <c:pt idx="262858">
                  <c:v>608.97765769022499</c:v>
                </c:pt>
                <c:pt idx="262859">
                  <c:v>608.97997444549901</c:v>
                </c:pt>
                <c:pt idx="262860">
                  <c:v>608.98229120077303</c:v>
                </c:pt>
                <c:pt idx="262861">
                  <c:v>608.98460795604603</c:v>
                </c:pt>
                <c:pt idx="262862">
                  <c:v>608.98692471131994</c:v>
                </c:pt>
                <c:pt idx="262863">
                  <c:v>608.98924146659294</c:v>
                </c:pt>
                <c:pt idx="262864">
                  <c:v>608.99155822186697</c:v>
                </c:pt>
                <c:pt idx="262865">
                  <c:v>608.99387497713997</c:v>
                </c:pt>
                <c:pt idx="262866">
                  <c:v>608.99619173241399</c:v>
                </c:pt>
                <c:pt idx="262867">
                  <c:v>608.99850848768699</c:v>
                </c:pt>
                <c:pt idx="262868">
                  <c:v>609.00082524296101</c:v>
                </c:pt>
                <c:pt idx="262869">
                  <c:v>609.00314199823504</c:v>
                </c:pt>
                <c:pt idx="262870">
                  <c:v>609.00545875350804</c:v>
                </c:pt>
                <c:pt idx="262871">
                  <c:v>609.00777550878195</c:v>
                </c:pt>
                <c:pt idx="262872">
                  <c:v>609.01009226405495</c:v>
                </c:pt>
                <c:pt idx="262873">
                  <c:v>609.01240901932897</c:v>
                </c:pt>
                <c:pt idx="262874">
                  <c:v>609.01472577460197</c:v>
                </c:pt>
                <c:pt idx="262875">
                  <c:v>609.01704252987599</c:v>
                </c:pt>
                <c:pt idx="262876">
                  <c:v>609.01935928515002</c:v>
                </c:pt>
                <c:pt idx="262877">
                  <c:v>609.02167604042302</c:v>
                </c:pt>
                <c:pt idx="262878">
                  <c:v>609.02399279569704</c:v>
                </c:pt>
                <c:pt idx="262879">
                  <c:v>609.02630955097004</c:v>
                </c:pt>
                <c:pt idx="262880">
                  <c:v>609.02862630624395</c:v>
                </c:pt>
                <c:pt idx="262881">
                  <c:v>609.03094306151695</c:v>
                </c:pt>
                <c:pt idx="262882">
                  <c:v>609.03325981679097</c:v>
                </c:pt>
                <c:pt idx="262883">
                  <c:v>609.035576572065</c:v>
                </c:pt>
                <c:pt idx="262884">
                  <c:v>609.037893327338</c:v>
                </c:pt>
                <c:pt idx="262885">
                  <c:v>609.04021008261202</c:v>
                </c:pt>
                <c:pt idx="262886">
                  <c:v>609.04252683788502</c:v>
                </c:pt>
                <c:pt idx="262887">
                  <c:v>609.04484359315904</c:v>
                </c:pt>
                <c:pt idx="262888">
                  <c:v>609.04716034843204</c:v>
                </c:pt>
                <c:pt idx="262889">
                  <c:v>609.04947710370595</c:v>
                </c:pt>
                <c:pt idx="262890">
                  <c:v>609.05179385897998</c:v>
                </c:pt>
                <c:pt idx="262891">
                  <c:v>609.05411061425298</c:v>
                </c:pt>
                <c:pt idx="262892">
                  <c:v>609.056427369527</c:v>
                </c:pt>
                <c:pt idx="262893">
                  <c:v>609.0587441248</c:v>
                </c:pt>
                <c:pt idx="262894">
                  <c:v>609.06106088007402</c:v>
                </c:pt>
                <c:pt idx="262895">
                  <c:v>609.06337763534702</c:v>
                </c:pt>
                <c:pt idx="262896">
                  <c:v>609.06569439062105</c:v>
                </c:pt>
                <c:pt idx="262897">
                  <c:v>609.06801114589496</c:v>
                </c:pt>
                <c:pt idx="262898">
                  <c:v>609.07032790116796</c:v>
                </c:pt>
                <c:pt idx="262899">
                  <c:v>609.07264465644198</c:v>
                </c:pt>
                <c:pt idx="262900">
                  <c:v>609.07496141171498</c:v>
                </c:pt>
                <c:pt idx="262901">
                  <c:v>609.077278166989</c:v>
                </c:pt>
                <c:pt idx="262902">
                  <c:v>609.079594922262</c:v>
                </c:pt>
                <c:pt idx="262903">
                  <c:v>609.08191167753603</c:v>
                </c:pt>
                <c:pt idx="262904">
                  <c:v>609.08422843281005</c:v>
                </c:pt>
                <c:pt idx="262905">
                  <c:v>609.08654518808305</c:v>
                </c:pt>
                <c:pt idx="262906">
                  <c:v>609.08886194335696</c:v>
                </c:pt>
                <c:pt idx="262907">
                  <c:v>609.09117869862996</c:v>
                </c:pt>
                <c:pt idx="262908">
                  <c:v>609.09349545390398</c:v>
                </c:pt>
                <c:pt idx="262909">
                  <c:v>609.09581220917698</c:v>
                </c:pt>
                <c:pt idx="262910">
                  <c:v>609.09812896445101</c:v>
                </c:pt>
                <c:pt idx="262911">
                  <c:v>609.10044571972503</c:v>
                </c:pt>
                <c:pt idx="262912">
                  <c:v>609.10276247499803</c:v>
                </c:pt>
                <c:pt idx="262913">
                  <c:v>609.10507923027205</c:v>
                </c:pt>
                <c:pt idx="262914">
                  <c:v>609.10739598554505</c:v>
                </c:pt>
                <c:pt idx="262915">
                  <c:v>609.10971274081896</c:v>
                </c:pt>
                <c:pt idx="262916">
                  <c:v>609.11202949609196</c:v>
                </c:pt>
                <c:pt idx="262917">
                  <c:v>609.11434625136599</c:v>
                </c:pt>
                <c:pt idx="262918">
                  <c:v>609.11666300663899</c:v>
                </c:pt>
                <c:pt idx="262919">
                  <c:v>609.11897976191301</c:v>
                </c:pt>
                <c:pt idx="262920">
                  <c:v>609.12129651718703</c:v>
                </c:pt>
                <c:pt idx="262921">
                  <c:v>609.12361327246003</c:v>
                </c:pt>
                <c:pt idx="262922">
                  <c:v>609.12593002773394</c:v>
                </c:pt>
                <c:pt idx="262923">
                  <c:v>609.12824678300694</c:v>
                </c:pt>
                <c:pt idx="262924">
                  <c:v>609.13056353828097</c:v>
                </c:pt>
                <c:pt idx="262925">
                  <c:v>609.13288029355397</c:v>
                </c:pt>
                <c:pt idx="262926">
                  <c:v>609.13519704882799</c:v>
                </c:pt>
                <c:pt idx="262927">
                  <c:v>609.13751380410201</c:v>
                </c:pt>
                <c:pt idx="262928">
                  <c:v>609.13983055937501</c:v>
                </c:pt>
                <c:pt idx="262929">
                  <c:v>609.14214731464904</c:v>
                </c:pt>
                <c:pt idx="262930">
                  <c:v>609.14446406992204</c:v>
                </c:pt>
                <c:pt idx="262931">
                  <c:v>609.14678082519595</c:v>
                </c:pt>
                <c:pt idx="262932">
                  <c:v>609.14909758046895</c:v>
                </c:pt>
                <c:pt idx="262933">
                  <c:v>609.15141433574297</c:v>
                </c:pt>
                <c:pt idx="262934">
                  <c:v>609.15373109101699</c:v>
                </c:pt>
                <c:pt idx="262935">
                  <c:v>609.15604784628999</c:v>
                </c:pt>
                <c:pt idx="262936">
                  <c:v>609.15836460156402</c:v>
                </c:pt>
                <c:pt idx="262937">
                  <c:v>609.16068135683702</c:v>
                </c:pt>
                <c:pt idx="262938">
                  <c:v>609.16299811211104</c:v>
                </c:pt>
                <c:pt idx="262939">
                  <c:v>609.16531486738404</c:v>
                </c:pt>
                <c:pt idx="262940">
                  <c:v>609.16763162265795</c:v>
                </c:pt>
                <c:pt idx="262941">
                  <c:v>609.16994837793197</c:v>
                </c:pt>
                <c:pt idx="262942">
                  <c:v>609.17226513320497</c:v>
                </c:pt>
                <c:pt idx="262943">
                  <c:v>609.174581888479</c:v>
                </c:pt>
                <c:pt idx="262944">
                  <c:v>609.176898643752</c:v>
                </c:pt>
                <c:pt idx="262945">
                  <c:v>609.17921539902602</c:v>
                </c:pt>
                <c:pt idx="262946">
                  <c:v>609.18153215429902</c:v>
                </c:pt>
                <c:pt idx="262947">
                  <c:v>609.18384890957304</c:v>
                </c:pt>
                <c:pt idx="262948">
                  <c:v>609.18616566484695</c:v>
                </c:pt>
                <c:pt idx="262949">
                  <c:v>609.18848242011995</c:v>
                </c:pt>
                <c:pt idx="262950">
                  <c:v>609.19079917539398</c:v>
                </c:pt>
                <c:pt idx="262951">
                  <c:v>609.19311593066698</c:v>
                </c:pt>
                <c:pt idx="262952">
                  <c:v>609.195432685941</c:v>
                </c:pt>
                <c:pt idx="262953">
                  <c:v>609.197749441214</c:v>
                </c:pt>
                <c:pt idx="262954">
                  <c:v>609.20006619648802</c:v>
                </c:pt>
                <c:pt idx="262955">
                  <c:v>609.20238295176205</c:v>
                </c:pt>
                <c:pt idx="262956">
                  <c:v>609.20469970703505</c:v>
                </c:pt>
                <c:pt idx="262957">
                  <c:v>609.20701646230896</c:v>
                </c:pt>
                <c:pt idx="262958">
                  <c:v>609.20933321758196</c:v>
                </c:pt>
                <c:pt idx="262959">
                  <c:v>609.21164997285598</c:v>
                </c:pt>
                <c:pt idx="262960">
                  <c:v>609.21396672812898</c:v>
                </c:pt>
                <c:pt idx="262961">
                  <c:v>609.216283483403</c:v>
                </c:pt>
                <c:pt idx="262962">
                  <c:v>609.21860023867703</c:v>
                </c:pt>
                <c:pt idx="262963">
                  <c:v>609.22091699395003</c:v>
                </c:pt>
                <c:pt idx="262964">
                  <c:v>609.22323374922405</c:v>
                </c:pt>
                <c:pt idx="262965">
                  <c:v>609.22555050449705</c:v>
                </c:pt>
                <c:pt idx="262966">
                  <c:v>609.22786725977096</c:v>
                </c:pt>
                <c:pt idx="262967">
                  <c:v>609.23018401504396</c:v>
                </c:pt>
                <c:pt idx="262968">
                  <c:v>609.23250077031798</c:v>
                </c:pt>
                <c:pt idx="262969">
                  <c:v>609.23481752559098</c:v>
                </c:pt>
                <c:pt idx="262970">
                  <c:v>609.23713428086501</c:v>
                </c:pt>
                <c:pt idx="262971">
                  <c:v>609.23945103613903</c:v>
                </c:pt>
                <c:pt idx="262972">
                  <c:v>609.24176779141203</c:v>
                </c:pt>
                <c:pt idx="262973">
                  <c:v>609.24408454668605</c:v>
                </c:pt>
                <c:pt idx="262974">
                  <c:v>609.24640130195905</c:v>
                </c:pt>
                <c:pt idx="262975">
                  <c:v>609.24871805723296</c:v>
                </c:pt>
                <c:pt idx="262976">
                  <c:v>609.25103481250596</c:v>
                </c:pt>
                <c:pt idx="262977">
                  <c:v>609.25335156777999</c:v>
                </c:pt>
                <c:pt idx="262978">
                  <c:v>609.25566832305401</c:v>
                </c:pt>
                <c:pt idx="262979">
                  <c:v>609.25798507832701</c:v>
                </c:pt>
                <c:pt idx="262980">
                  <c:v>609.26030183360103</c:v>
                </c:pt>
                <c:pt idx="262981">
                  <c:v>609.26261858887403</c:v>
                </c:pt>
                <c:pt idx="262982">
                  <c:v>609.26493534414794</c:v>
                </c:pt>
                <c:pt idx="262983">
                  <c:v>609.26725209942094</c:v>
                </c:pt>
                <c:pt idx="262984">
                  <c:v>609.26956885469497</c:v>
                </c:pt>
                <c:pt idx="262985">
                  <c:v>609.27188560996899</c:v>
                </c:pt>
                <c:pt idx="262986">
                  <c:v>609.27420236524199</c:v>
                </c:pt>
                <c:pt idx="262987">
                  <c:v>609.27651912051601</c:v>
                </c:pt>
                <c:pt idx="262988">
                  <c:v>609.27883587578901</c:v>
                </c:pt>
                <c:pt idx="262989">
                  <c:v>609.28115263106304</c:v>
                </c:pt>
                <c:pt idx="262990">
                  <c:v>609.28346938633604</c:v>
                </c:pt>
                <c:pt idx="262991">
                  <c:v>609.28578614160995</c:v>
                </c:pt>
                <c:pt idx="262992">
                  <c:v>609.28810289688397</c:v>
                </c:pt>
                <c:pt idx="262993">
                  <c:v>609.29041965215697</c:v>
                </c:pt>
                <c:pt idx="262994">
                  <c:v>609.29273640743099</c:v>
                </c:pt>
                <c:pt idx="262995">
                  <c:v>609.29505316270399</c:v>
                </c:pt>
                <c:pt idx="262996">
                  <c:v>609.29736991797802</c:v>
                </c:pt>
                <c:pt idx="262997">
                  <c:v>609.29968667325102</c:v>
                </c:pt>
                <c:pt idx="262998">
                  <c:v>609.30200342852504</c:v>
                </c:pt>
                <c:pt idx="262999">
                  <c:v>609.30432018379895</c:v>
                </c:pt>
                <c:pt idx="263000">
                  <c:v>609.30663693907195</c:v>
                </c:pt>
                <c:pt idx="263001">
                  <c:v>609.30895369434597</c:v>
                </c:pt>
                <c:pt idx="263002">
                  <c:v>609.31127044961897</c:v>
                </c:pt>
                <c:pt idx="263003">
                  <c:v>609.313587204893</c:v>
                </c:pt>
                <c:pt idx="263004">
                  <c:v>609.315903960166</c:v>
                </c:pt>
                <c:pt idx="263005">
                  <c:v>609.31822071544002</c:v>
                </c:pt>
                <c:pt idx="263006">
                  <c:v>609.32053747071404</c:v>
                </c:pt>
                <c:pt idx="263007">
                  <c:v>609.32285422598704</c:v>
                </c:pt>
                <c:pt idx="263008">
                  <c:v>609.32517098126095</c:v>
                </c:pt>
                <c:pt idx="263009">
                  <c:v>609.32748773653395</c:v>
                </c:pt>
                <c:pt idx="263010">
                  <c:v>609.32980449180798</c:v>
                </c:pt>
                <c:pt idx="263011">
                  <c:v>609.33212124708098</c:v>
                </c:pt>
                <c:pt idx="263012">
                  <c:v>609.334438002355</c:v>
                </c:pt>
                <c:pt idx="263013">
                  <c:v>609.33675475762902</c:v>
                </c:pt>
                <c:pt idx="263014">
                  <c:v>609.33907151290202</c:v>
                </c:pt>
                <c:pt idx="263015">
                  <c:v>609.34138826817605</c:v>
                </c:pt>
                <c:pt idx="263016">
                  <c:v>609.34370502344905</c:v>
                </c:pt>
                <c:pt idx="263017">
                  <c:v>609.34602177872296</c:v>
                </c:pt>
                <c:pt idx="263018">
                  <c:v>609.34833853399596</c:v>
                </c:pt>
                <c:pt idx="263019">
                  <c:v>609.35065528926998</c:v>
                </c:pt>
                <c:pt idx="263020">
                  <c:v>609.35297204454298</c:v>
                </c:pt>
                <c:pt idx="263021">
                  <c:v>609.355288799817</c:v>
                </c:pt>
                <c:pt idx="263022">
                  <c:v>609.35760555509103</c:v>
                </c:pt>
                <c:pt idx="263023">
                  <c:v>609.35992231036403</c:v>
                </c:pt>
                <c:pt idx="263024">
                  <c:v>609.36223906563805</c:v>
                </c:pt>
                <c:pt idx="263025">
                  <c:v>609.36455582091105</c:v>
                </c:pt>
                <c:pt idx="263026">
                  <c:v>609.36687257618496</c:v>
                </c:pt>
                <c:pt idx="263027">
                  <c:v>609.36918933145796</c:v>
                </c:pt>
                <c:pt idx="263028">
                  <c:v>609.37150608673198</c:v>
                </c:pt>
                <c:pt idx="263029">
                  <c:v>609.37382284200601</c:v>
                </c:pt>
                <c:pt idx="263030">
                  <c:v>609.37613959727901</c:v>
                </c:pt>
                <c:pt idx="263031">
                  <c:v>609.37845635255303</c:v>
                </c:pt>
                <c:pt idx="263032">
                  <c:v>609.38077310782603</c:v>
                </c:pt>
                <c:pt idx="263033">
                  <c:v>609.38308986310005</c:v>
                </c:pt>
                <c:pt idx="263034">
                  <c:v>609.38540661837305</c:v>
                </c:pt>
                <c:pt idx="263035">
                  <c:v>609.38772337364696</c:v>
                </c:pt>
                <c:pt idx="263036">
                  <c:v>609.39004012892099</c:v>
                </c:pt>
                <c:pt idx="263037">
                  <c:v>609.39235688419399</c:v>
                </c:pt>
                <c:pt idx="263038">
                  <c:v>609.39467363946801</c:v>
                </c:pt>
                <c:pt idx="263039">
                  <c:v>609.39699039474101</c:v>
                </c:pt>
                <c:pt idx="263040">
                  <c:v>609.39930715001503</c:v>
                </c:pt>
                <c:pt idx="263041">
                  <c:v>609.40162390528803</c:v>
                </c:pt>
                <c:pt idx="263042">
                  <c:v>609.40394066056194</c:v>
                </c:pt>
                <c:pt idx="263043">
                  <c:v>609.40625741583597</c:v>
                </c:pt>
                <c:pt idx="263044">
                  <c:v>609.40857417110897</c:v>
                </c:pt>
                <c:pt idx="263045">
                  <c:v>609.41089092638299</c:v>
                </c:pt>
                <c:pt idx="263046">
                  <c:v>609.41320768165599</c:v>
                </c:pt>
                <c:pt idx="263047">
                  <c:v>609.41552443693001</c:v>
                </c:pt>
                <c:pt idx="263048">
                  <c:v>609.41784119220301</c:v>
                </c:pt>
                <c:pt idx="263049">
                  <c:v>609.42015794747704</c:v>
                </c:pt>
                <c:pt idx="263050">
                  <c:v>609.42247470275095</c:v>
                </c:pt>
                <c:pt idx="263051">
                  <c:v>609.42479145802395</c:v>
                </c:pt>
                <c:pt idx="263052">
                  <c:v>609.42710821329797</c:v>
                </c:pt>
                <c:pt idx="263053">
                  <c:v>609.42942496857097</c:v>
                </c:pt>
                <c:pt idx="263054">
                  <c:v>609.43174172384499</c:v>
                </c:pt>
                <c:pt idx="263055">
                  <c:v>609.43405847911799</c:v>
                </c:pt>
                <c:pt idx="263056">
                  <c:v>609.43637523439202</c:v>
                </c:pt>
                <c:pt idx="263057">
                  <c:v>609.43869198966604</c:v>
                </c:pt>
                <c:pt idx="263058">
                  <c:v>609.44100874493904</c:v>
                </c:pt>
                <c:pt idx="263059">
                  <c:v>609.44332550021295</c:v>
                </c:pt>
                <c:pt idx="263060">
                  <c:v>609.44564225548595</c:v>
                </c:pt>
                <c:pt idx="263061">
                  <c:v>609.44795901075997</c:v>
                </c:pt>
                <c:pt idx="263062">
                  <c:v>609.45027576603297</c:v>
                </c:pt>
                <c:pt idx="263063">
                  <c:v>609.452592521307</c:v>
                </c:pt>
                <c:pt idx="263064">
                  <c:v>609.45490927658102</c:v>
                </c:pt>
                <c:pt idx="263065">
                  <c:v>609.45722603185402</c:v>
                </c:pt>
                <c:pt idx="263066">
                  <c:v>609.45954278712804</c:v>
                </c:pt>
                <c:pt idx="263067">
                  <c:v>609.46185954240104</c:v>
                </c:pt>
                <c:pt idx="263068">
                  <c:v>609.46417629767495</c:v>
                </c:pt>
                <c:pt idx="263069">
                  <c:v>609.46649305294795</c:v>
                </c:pt>
                <c:pt idx="263070">
                  <c:v>609.46880980822198</c:v>
                </c:pt>
                <c:pt idx="263071">
                  <c:v>609.47112656349498</c:v>
                </c:pt>
                <c:pt idx="263072">
                  <c:v>609.473443318769</c:v>
                </c:pt>
                <c:pt idx="263073">
                  <c:v>609.47576007404302</c:v>
                </c:pt>
                <c:pt idx="263074">
                  <c:v>609.47807682931602</c:v>
                </c:pt>
                <c:pt idx="263075">
                  <c:v>609.48039358459005</c:v>
                </c:pt>
                <c:pt idx="263076">
                  <c:v>609.48271033986305</c:v>
                </c:pt>
                <c:pt idx="263077">
                  <c:v>609.48502709513696</c:v>
                </c:pt>
                <c:pt idx="263078">
                  <c:v>609.48734385040996</c:v>
                </c:pt>
                <c:pt idx="263079">
                  <c:v>609.48966060568398</c:v>
                </c:pt>
                <c:pt idx="263080">
                  <c:v>609.491977360958</c:v>
                </c:pt>
                <c:pt idx="263081">
                  <c:v>609.494294116231</c:v>
                </c:pt>
                <c:pt idx="263082">
                  <c:v>609.49661087150503</c:v>
                </c:pt>
                <c:pt idx="263083">
                  <c:v>609.49892762677803</c:v>
                </c:pt>
                <c:pt idx="263084">
                  <c:v>609.50124438205205</c:v>
                </c:pt>
                <c:pt idx="263085">
                  <c:v>609.50356113732505</c:v>
                </c:pt>
                <c:pt idx="263086">
                  <c:v>609.50587789259896</c:v>
                </c:pt>
                <c:pt idx="263087">
                  <c:v>609.50819464787298</c:v>
                </c:pt>
                <c:pt idx="263088">
                  <c:v>609.51051140314598</c:v>
                </c:pt>
                <c:pt idx="263089">
                  <c:v>609.51282815842001</c:v>
                </c:pt>
                <c:pt idx="263090">
                  <c:v>609.51514491369301</c:v>
                </c:pt>
                <c:pt idx="263091">
                  <c:v>609.51746166896703</c:v>
                </c:pt>
                <c:pt idx="263092">
                  <c:v>609.51977842424003</c:v>
                </c:pt>
                <c:pt idx="263093">
                  <c:v>609.52209517951405</c:v>
                </c:pt>
                <c:pt idx="263094">
                  <c:v>609.52441193478796</c:v>
                </c:pt>
                <c:pt idx="263095">
                  <c:v>609.52672869006096</c:v>
                </c:pt>
                <c:pt idx="263096">
                  <c:v>609.52904544533499</c:v>
                </c:pt>
                <c:pt idx="263097">
                  <c:v>609.53136220060799</c:v>
                </c:pt>
                <c:pt idx="263098">
                  <c:v>609.53367895588201</c:v>
                </c:pt>
                <c:pt idx="263099">
                  <c:v>609.53599571115501</c:v>
                </c:pt>
                <c:pt idx="263100">
                  <c:v>609.53831246642903</c:v>
                </c:pt>
                <c:pt idx="263101">
                  <c:v>609.54062922170306</c:v>
                </c:pt>
                <c:pt idx="263102">
                  <c:v>609.54294597697594</c:v>
                </c:pt>
                <c:pt idx="263103">
                  <c:v>609.54526273224997</c:v>
                </c:pt>
                <c:pt idx="263104">
                  <c:v>609.54757948752297</c:v>
                </c:pt>
                <c:pt idx="263105">
                  <c:v>609.54989624279699</c:v>
                </c:pt>
                <c:pt idx="263106">
                  <c:v>609.55221299806999</c:v>
                </c:pt>
                <c:pt idx="263107">
                  <c:v>609.55452975334401</c:v>
                </c:pt>
                <c:pt idx="263108">
                  <c:v>609.55684650861804</c:v>
                </c:pt>
                <c:pt idx="263109">
                  <c:v>609.55916326389104</c:v>
                </c:pt>
                <c:pt idx="263110">
                  <c:v>609.56148001916495</c:v>
                </c:pt>
                <c:pt idx="263111">
                  <c:v>609.56379677443795</c:v>
                </c:pt>
                <c:pt idx="263112">
                  <c:v>609.56611352971197</c:v>
                </c:pt>
                <c:pt idx="263113">
                  <c:v>609.56843028498497</c:v>
                </c:pt>
                <c:pt idx="263114">
                  <c:v>609.57074704025899</c:v>
                </c:pt>
                <c:pt idx="263115">
                  <c:v>609.57306379553199</c:v>
                </c:pt>
                <c:pt idx="263116">
                  <c:v>609.57538055080602</c:v>
                </c:pt>
                <c:pt idx="263117">
                  <c:v>609.57769730608004</c:v>
                </c:pt>
                <c:pt idx="263118">
                  <c:v>609.58001406135304</c:v>
                </c:pt>
                <c:pt idx="263119">
                  <c:v>609.58233081662695</c:v>
                </c:pt>
                <c:pt idx="263120">
                  <c:v>609.58464757189995</c:v>
                </c:pt>
                <c:pt idx="263121">
                  <c:v>609.58696432717397</c:v>
                </c:pt>
                <c:pt idx="263122">
                  <c:v>609.58928108244697</c:v>
                </c:pt>
                <c:pt idx="263123">
                  <c:v>609.591597837721</c:v>
                </c:pt>
                <c:pt idx="263124">
                  <c:v>609.59391459299502</c:v>
                </c:pt>
                <c:pt idx="263125">
                  <c:v>609.59623134826802</c:v>
                </c:pt>
                <c:pt idx="263126">
                  <c:v>609.59854810354204</c:v>
                </c:pt>
                <c:pt idx="263127">
                  <c:v>609.60086485881504</c:v>
                </c:pt>
                <c:pt idx="263128">
                  <c:v>609.60318161408895</c:v>
                </c:pt>
                <c:pt idx="263129">
                  <c:v>609.60549836936195</c:v>
                </c:pt>
                <c:pt idx="263130">
                  <c:v>609.60781512463598</c:v>
                </c:pt>
                <c:pt idx="263131">
                  <c:v>609.61013187991</c:v>
                </c:pt>
                <c:pt idx="263132">
                  <c:v>609.612448635183</c:v>
                </c:pt>
                <c:pt idx="263133">
                  <c:v>609.61476539045702</c:v>
                </c:pt>
                <c:pt idx="263134">
                  <c:v>609.61708214573002</c:v>
                </c:pt>
                <c:pt idx="263135">
                  <c:v>609.61939890100405</c:v>
                </c:pt>
                <c:pt idx="263136">
                  <c:v>609.62171565627705</c:v>
                </c:pt>
                <c:pt idx="263137">
                  <c:v>609.62403241155096</c:v>
                </c:pt>
                <c:pt idx="263138">
                  <c:v>609.62634916682498</c:v>
                </c:pt>
                <c:pt idx="263139">
                  <c:v>609.62866592209798</c:v>
                </c:pt>
                <c:pt idx="263140">
                  <c:v>609.630982677372</c:v>
                </c:pt>
                <c:pt idx="263141">
                  <c:v>609.633299432645</c:v>
                </c:pt>
                <c:pt idx="263142">
                  <c:v>609.63561618791903</c:v>
                </c:pt>
                <c:pt idx="263143">
                  <c:v>609.63793294319203</c:v>
                </c:pt>
                <c:pt idx="263144">
                  <c:v>609.64024969846605</c:v>
                </c:pt>
                <c:pt idx="263145">
                  <c:v>609.64256645373996</c:v>
                </c:pt>
                <c:pt idx="263146">
                  <c:v>609.64488320901296</c:v>
                </c:pt>
                <c:pt idx="263147">
                  <c:v>609.64719996428698</c:v>
                </c:pt>
                <c:pt idx="263148">
                  <c:v>609.64951671955998</c:v>
                </c:pt>
                <c:pt idx="263149">
                  <c:v>609.65183347483401</c:v>
                </c:pt>
                <c:pt idx="263150">
                  <c:v>609.65415023010701</c:v>
                </c:pt>
                <c:pt idx="263151">
                  <c:v>609.65646698538103</c:v>
                </c:pt>
                <c:pt idx="263152">
                  <c:v>609.65878374065505</c:v>
                </c:pt>
                <c:pt idx="263153">
                  <c:v>609.66110049592805</c:v>
                </c:pt>
                <c:pt idx="263154">
                  <c:v>609.66341725120196</c:v>
                </c:pt>
                <c:pt idx="263155">
                  <c:v>609.66573400647496</c:v>
                </c:pt>
                <c:pt idx="263156">
                  <c:v>609.66805076174899</c:v>
                </c:pt>
                <c:pt idx="263157">
                  <c:v>609.67036751702199</c:v>
                </c:pt>
                <c:pt idx="263158">
                  <c:v>609.67268427229601</c:v>
                </c:pt>
                <c:pt idx="263159">
                  <c:v>609.67500102757003</c:v>
                </c:pt>
                <c:pt idx="263160">
                  <c:v>609.67731778284303</c:v>
                </c:pt>
                <c:pt idx="263161">
                  <c:v>609.67963453811706</c:v>
                </c:pt>
                <c:pt idx="263162">
                  <c:v>609.68195129338994</c:v>
                </c:pt>
                <c:pt idx="263163">
                  <c:v>609.68426804866397</c:v>
                </c:pt>
                <c:pt idx="263164">
                  <c:v>609.68658480393697</c:v>
                </c:pt>
                <c:pt idx="263165">
                  <c:v>609.68890155921099</c:v>
                </c:pt>
                <c:pt idx="263166">
                  <c:v>609.69121831448399</c:v>
                </c:pt>
                <c:pt idx="263167">
                  <c:v>609.69353506975801</c:v>
                </c:pt>
                <c:pt idx="263168">
                  <c:v>609.69585182503204</c:v>
                </c:pt>
                <c:pt idx="263169">
                  <c:v>609.69816858030504</c:v>
                </c:pt>
                <c:pt idx="263170">
                  <c:v>609.70048533557895</c:v>
                </c:pt>
                <c:pt idx="263171">
                  <c:v>609.70280209085195</c:v>
                </c:pt>
                <c:pt idx="263172">
                  <c:v>609.70511884612597</c:v>
                </c:pt>
                <c:pt idx="263173">
                  <c:v>609.70743560139897</c:v>
                </c:pt>
                <c:pt idx="263174">
                  <c:v>609.70975235667299</c:v>
                </c:pt>
                <c:pt idx="263175">
                  <c:v>609.71206911194702</c:v>
                </c:pt>
                <c:pt idx="263176">
                  <c:v>609.71438586722002</c:v>
                </c:pt>
                <c:pt idx="263177">
                  <c:v>609.71670262249404</c:v>
                </c:pt>
                <c:pt idx="263178">
                  <c:v>609.71901937776704</c:v>
                </c:pt>
                <c:pt idx="263179">
                  <c:v>609.72133613304095</c:v>
                </c:pt>
                <c:pt idx="263180">
                  <c:v>609.72365288831395</c:v>
                </c:pt>
                <c:pt idx="263181">
                  <c:v>609.72596964358797</c:v>
                </c:pt>
                <c:pt idx="263182">
                  <c:v>609.728286398862</c:v>
                </c:pt>
                <c:pt idx="263183">
                  <c:v>609.730603154135</c:v>
                </c:pt>
                <c:pt idx="263184">
                  <c:v>609.73291990940902</c:v>
                </c:pt>
                <c:pt idx="263185">
                  <c:v>609.73523666468202</c:v>
                </c:pt>
                <c:pt idx="263186">
                  <c:v>609.73755341995604</c:v>
                </c:pt>
                <c:pt idx="263187">
                  <c:v>609.73987017522904</c:v>
                </c:pt>
                <c:pt idx="263188">
                  <c:v>609.74218693050295</c:v>
                </c:pt>
                <c:pt idx="263189">
                  <c:v>609.74450368577698</c:v>
                </c:pt>
                <c:pt idx="263190">
                  <c:v>609.74682044104998</c:v>
                </c:pt>
                <c:pt idx="263191">
                  <c:v>609.749137196324</c:v>
                </c:pt>
                <c:pt idx="263192">
                  <c:v>609.751453951597</c:v>
                </c:pt>
                <c:pt idx="263193">
                  <c:v>609.75377070687102</c:v>
                </c:pt>
                <c:pt idx="263194">
                  <c:v>609.75608746214402</c:v>
                </c:pt>
                <c:pt idx="263195">
                  <c:v>609.75840421741805</c:v>
                </c:pt>
                <c:pt idx="263196">
                  <c:v>609.76072097269196</c:v>
                </c:pt>
                <c:pt idx="263197">
                  <c:v>609.76303772796496</c:v>
                </c:pt>
                <c:pt idx="263198">
                  <c:v>609.76535448323898</c:v>
                </c:pt>
                <c:pt idx="263199">
                  <c:v>609.76767123851198</c:v>
                </c:pt>
                <c:pt idx="263200">
                  <c:v>609.769987993786</c:v>
                </c:pt>
                <c:pt idx="263201">
                  <c:v>609.772304749059</c:v>
                </c:pt>
                <c:pt idx="263202">
                  <c:v>609.77462150433303</c:v>
                </c:pt>
                <c:pt idx="263203">
                  <c:v>609.77693825960705</c:v>
                </c:pt>
                <c:pt idx="263204">
                  <c:v>609.77925501488005</c:v>
                </c:pt>
                <c:pt idx="263205">
                  <c:v>609.78157177015396</c:v>
                </c:pt>
                <c:pt idx="263206">
                  <c:v>609.78388852542696</c:v>
                </c:pt>
                <c:pt idx="263207">
                  <c:v>609.78620528070098</c:v>
                </c:pt>
                <c:pt idx="263208">
                  <c:v>609.78852203597398</c:v>
                </c:pt>
                <c:pt idx="263209">
                  <c:v>609.79083879124801</c:v>
                </c:pt>
                <c:pt idx="263210">
                  <c:v>609.79315554652203</c:v>
                </c:pt>
                <c:pt idx="263211">
                  <c:v>609.79547230179503</c:v>
                </c:pt>
                <c:pt idx="263212">
                  <c:v>609.79778905706905</c:v>
                </c:pt>
                <c:pt idx="263213">
                  <c:v>609.80010581234205</c:v>
                </c:pt>
                <c:pt idx="263214">
                  <c:v>609.80242256761596</c:v>
                </c:pt>
                <c:pt idx="263215">
                  <c:v>609.80473932288896</c:v>
                </c:pt>
                <c:pt idx="263216">
                  <c:v>609.80705607816299</c:v>
                </c:pt>
                <c:pt idx="263217">
                  <c:v>609.80937283343599</c:v>
                </c:pt>
                <c:pt idx="263218">
                  <c:v>609.81168958871001</c:v>
                </c:pt>
                <c:pt idx="263219">
                  <c:v>609.81400634398403</c:v>
                </c:pt>
                <c:pt idx="263220">
                  <c:v>609.81632309925703</c:v>
                </c:pt>
                <c:pt idx="263221">
                  <c:v>609.81863985453106</c:v>
                </c:pt>
                <c:pt idx="263222">
                  <c:v>609.82095660980394</c:v>
                </c:pt>
                <c:pt idx="263223">
                  <c:v>609.82327336507797</c:v>
                </c:pt>
                <c:pt idx="263224">
                  <c:v>609.82559012035097</c:v>
                </c:pt>
                <c:pt idx="263225">
                  <c:v>609.82790687562499</c:v>
                </c:pt>
                <c:pt idx="263226">
                  <c:v>609.83022363089901</c:v>
                </c:pt>
                <c:pt idx="263227">
                  <c:v>609.83254038617201</c:v>
                </c:pt>
                <c:pt idx="263228">
                  <c:v>609.83485714144604</c:v>
                </c:pt>
                <c:pt idx="263229">
                  <c:v>609.83717389671904</c:v>
                </c:pt>
                <c:pt idx="263230">
                  <c:v>609.83949065199295</c:v>
                </c:pt>
                <c:pt idx="263231">
                  <c:v>609.84180740726595</c:v>
                </c:pt>
                <c:pt idx="263232">
                  <c:v>609.84412416253997</c:v>
                </c:pt>
                <c:pt idx="263233">
                  <c:v>609.84644091781399</c:v>
                </c:pt>
                <c:pt idx="263234">
                  <c:v>609.84875767308699</c:v>
                </c:pt>
                <c:pt idx="263235">
                  <c:v>609.85107442836102</c:v>
                </c:pt>
                <c:pt idx="263236">
                  <c:v>609.85339118363402</c:v>
                </c:pt>
                <c:pt idx="263237">
                  <c:v>609.85570793890804</c:v>
                </c:pt>
                <c:pt idx="263238">
                  <c:v>609.85802469418104</c:v>
                </c:pt>
                <c:pt idx="263239">
                  <c:v>609.86034144945495</c:v>
                </c:pt>
                <c:pt idx="263240">
                  <c:v>609.86265820472897</c:v>
                </c:pt>
                <c:pt idx="263241">
                  <c:v>609.86497496000197</c:v>
                </c:pt>
                <c:pt idx="263242">
                  <c:v>609.867291715276</c:v>
                </c:pt>
                <c:pt idx="263243">
                  <c:v>609.869608470549</c:v>
                </c:pt>
                <c:pt idx="263244">
                  <c:v>609.87192522582302</c:v>
                </c:pt>
                <c:pt idx="263245">
                  <c:v>609.87424198109602</c:v>
                </c:pt>
                <c:pt idx="263246">
                  <c:v>609.87655873637004</c:v>
                </c:pt>
                <c:pt idx="263247">
                  <c:v>609.87887549164395</c:v>
                </c:pt>
                <c:pt idx="263248">
                  <c:v>609.88119224691695</c:v>
                </c:pt>
                <c:pt idx="263249">
                  <c:v>609.88350900219098</c:v>
                </c:pt>
                <c:pt idx="263250">
                  <c:v>609.88582575746398</c:v>
                </c:pt>
                <c:pt idx="263251">
                  <c:v>609.888142512738</c:v>
                </c:pt>
                <c:pt idx="263252">
                  <c:v>609.890459268011</c:v>
                </c:pt>
                <c:pt idx="263253">
                  <c:v>609.89277602328502</c:v>
                </c:pt>
                <c:pt idx="263254">
                  <c:v>609.89509277855905</c:v>
                </c:pt>
                <c:pt idx="263255">
                  <c:v>609.89740953383205</c:v>
                </c:pt>
                <c:pt idx="263256">
                  <c:v>609.89972628910596</c:v>
                </c:pt>
                <c:pt idx="263257">
                  <c:v>609.90204304437896</c:v>
                </c:pt>
                <c:pt idx="263258">
                  <c:v>609.90435979965298</c:v>
                </c:pt>
                <c:pt idx="263259">
                  <c:v>609.90667655492598</c:v>
                </c:pt>
                <c:pt idx="263260">
                  <c:v>609.9089933102</c:v>
                </c:pt>
                <c:pt idx="263261">
                  <c:v>609.91131006547403</c:v>
                </c:pt>
                <c:pt idx="263262">
                  <c:v>609.91362682074703</c:v>
                </c:pt>
                <c:pt idx="263263">
                  <c:v>609.91594357602105</c:v>
                </c:pt>
                <c:pt idx="263264">
                  <c:v>609.91826033129405</c:v>
                </c:pt>
                <c:pt idx="263265">
                  <c:v>609.92057708656796</c:v>
                </c:pt>
                <c:pt idx="263266">
                  <c:v>609.92289384184096</c:v>
                </c:pt>
                <c:pt idx="263267">
                  <c:v>609.92521059711498</c:v>
                </c:pt>
                <c:pt idx="263268">
                  <c:v>609.92752735238798</c:v>
                </c:pt>
                <c:pt idx="263269">
                  <c:v>609.92984410766201</c:v>
                </c:pt>
                <c:pt idx="263270">
                  <c:v>609.93216086293603</c:v>
                </c:pt>
                <c:pt idx="263271">
                  <c:v>609.93447761820903</c:v>
                </c:pt>
                <c:pt idx="263272">
                  <c:v>609.93679437348305</c:v>
                </c:pt>
                <c:pt idx="263273">
                  <c:v>609.93911112875605</c:v>
                </c:pt>
                <c:pt idx="263274">
                  <c:v>609.94142788402996</c:v>
                </c:pt>
                <c:pt idx="263275">
                  <c:v>609.94374463930296</c:v>
                </c:pt>
                <c:pt idx="263276">
                  <c:v>609.94606139457699</c:v>
                </c:pt>
                <c:pt idx="263277">
                  <c:v>609.94837814985101</c:v>
                </c:pt>
                <c:pt idx="263278">
                  <c:v>609.95069490512401</c:v>
                </c:pt>
                <c:pt idx="263279">
                  <c:v>609.95301166039803</c:v>
                </c:pt>
                <c:pt idx="263280">
                  <c:v>609.95532841567103</c:v>
                </c:pt>
                <c:pt idx="263281">
                  <c:v>609.95764517094506</c:v>
                </c:pt>
                <c:pt idx="263282">
                  <c:v>609.95996192621806</c:v>
                </c:pt>
                <c:pt idx="263283">
                  <c:v>609.96227868149197</c:v>
                </c:pt>
                <c:pt idx="263284">
                  <c:v>609.96459543676599</c:v>
                </c:pt>
                <c:pt idx="263285">
                  <c:v>609.96691219203899</c:v>
                </c:pt>
                <c:pt idx="263286">
                  <c:v>609.96922894731301</c:v>
                </c:pt>
                <c:pt idx="263287">
                  <c:v>609.97154570258601</c:v>
                </c:pt>
                <c:pt idx="263288">
                  <c:v>609.97386245786004</c:v>
                </c:pt>
                <c:pt idx="263289">
                  <c:v>609.97617921313304</c:v>
                </c:pt>
                <c:pt idx="263290">
                  <c:v>609.97849596840695</c:v>
                </c:pt>
                <c:pt idx="263291">
                  <c:v>609.98081272368097</c:v>
                </c:pt>
                <c:pt idx="263292">
                  <c:v>609.98312947895397</c:v>
                </c:pt>
                <c:pt idx="263293">
                  <c:v>609.98544623422799</c:v>
                </c:pt>
                <c:pt idx="263294">
                  <c:v>609.98776298950099</c:v>
                </c:pt>
                <c:pt idx="263295">
                  <c:v>609.99007974477502</c:v>
                </c:pt>
                <c:pt idx="263296">
                  <c:v>609.99239650004802</c:v>
                </c:pt>
                <c:pt idx="263297">
                  <c:v>609.99471325532204</c:v>
                </c:pt>
                <c:pt idx="263298">
                  <c:v>609.99703001059595</c:v>
                </c:pt>
                <c:pt idx="263299">
                  <c:v>609.99934676586895</c:v>
                </c:pt>
                <c:pt idx="263300">
                  <c:v>610.00166352114297</c:v>
                </c:pt>
                <c:pt idx="263301">
                  <c:v>610.00398027641597</c:v>
                </c:pt>
                <c:pt idx="263302">
                  <c:v>610.00629703169</c:v>
                </c:pt>
                <c:pt idx="263303">
                  <c:v>610.008613786963</c:v>
                </c:pt>
                <c:pt idx="263304">
                  <c:v>610.01093054223702</c:v>
                </c:pt>
                <c:pt idx="263305">
                  <c:v>610.01324729751104</c:v>
                </c:pt>
                <c:pt idx="263306">
                  <c:v>610.01556405278404</c:v>
                </c:pt>
                <c:pt idx="263307">
                  <c:v>610.01788080805795</c:v>
                </c:pt>
                <c:pt idx="263308">
                  <c:v>610.02019756333095</c:v>
                </c:pt>
                <c:pt idx="263309">
                  <c:v>610.02251431860498</c:v>
                </c:pt>
                <c:pt idx="263310">
                  <c:v>610.02483107387798</c:v>
                </c:pt>
                <c:pt idx="263311">
                  <c:v>610.027147829152</c:v>
                </c:pt>
                <c:pt idx="263312">
                  <c:v>610.02946458442602</c:v>
                </c:pt>
                <c:pt idx="263313">
                  <c:v>610.03178133969902</c:v>
                </c:pt>
                <c:pt idx="263314">
                  <c:v>610.03409809497305</c:v>
                </c:pt>
                <c:pt idx="263315">
                  <c:v>610.03641485024605</c:v>
                </c:pt>
                <c:pt idx="263316">
                  <c:v>610.03873160551996</c:v>
                </c:pt>
                <c:pt idx="263317">
                  <c:v>610.04104836079296</c:v>
                </c:pt>
                <c:pt idx="263318">
                  <c:v>610.04336511606698</c:v>
                </c:pt>
                <c:pt idx="263319">
                  <c:v>610.04568187133998</c:v>
                </c:pt>
                <c:pt idx="263320">
                  <c:v>610.047998626614</c:v>
                </c:pt>
                <c:pt idx="263321">
                  <c:v>610.05031538188803</c:v>
                </c:pt>
                <c:pt idx="263322">
                  <c:v>610.05263213716103</c:v>
                </c:pt>
                <c:pt idx="263323">
                  <c:v>610.05494889243505</c:v>
                </c:pt>
                <c:pt idx="263324">
                  <c:v>610.05726564770805</c:v>
                </c:pt>
                <c:pt idx="263325">
                  <c:v>610.05958240298196</c:v>
                </c:pt>
                <c:pt idx="263326">
                  <c:v>610.06189915825496</c:v>
                </c:pt>
                <c:pt idx="263327">
                  <c:v>610.06421591352898</c:v>
                </c:pt>
                <c:pt idx="263328">
                  <c:v>610.06653266880301</c:v>
                </c:pt>
                <c:pt idx="263329">
                  <c:v>610.06884942407601</c:v>
                </c:pt>
                <c:pt idx="263330">
                  <c:v>610.07116617935003</c:v>
                </c:pt>
                <c:pt idx="263331">
                  <c:v>610.07348293462303</c:v>
                </c:pt>
                <c:pt idx="263332">
                  <c:v>610.07579968989705</c:v>
                </c:pt>
                <c:pt idx="263333">
                  <c:v>610.07811644517005</c:v>
                </c:pt>
                <c:pt idx="263334">
                  <c:v>610.08043320044396</c:v>
                </c:pt>
                <c:pt idx="263335">
                  <c:v>610.08274995571799</c:v>
                </c:pt>
                <c:pt idx="263336">
                  <c:v>610.08506671099099</c:v>
                </c:pt>
                <c:pt idx="263337">
                  <c:v>610.08738346626501</c:v>
                </c:pt>
                <c:pt idx="263338">
                  <c:v>610.08970022153801</c:v>
                </c:pt>
                <c:pt idx="263339">
                  <c:v>610.09201697681203</c:v>
                </c:pt>
                <c:pt idx="263340">
                  <c:v>610.09433373208503</c:v>
                </c:pt>
                <c:pt idx="263341">
                  <c:v>610.09665048735906</c:v>
                </c:pt>
                <c:pt idx="263342">
                  <c:v>610.09896724263297</c:v>
                </c:pt>
                <c:pt idx="263343">
                  <c:v>610.10128399790597</c:v>
                </c:pt>
                <c:pt idx="263344">
                  <c:v>610.10360075317999</c:v>
                </c:pt>
                <c:pt idx="263345">
                  <c:v>610.10591750845299</c:v>
                </c:pt>
                <c:pt idx="263346">
                  <c:v>610.10823426372701</c:v>
                </c:pt>
                <c:pt idx="263347">
                  <c:v>610.11055101900001</c:v>
                </c:pt>
                <c:pt idx="263348">
                  <c:v>610.11286777427404</c:v>
                </c:pt>
                <c:pt idx="263349">
                  <c:v>610.11518452954795</c:v>
                </c:pt>
                <c:pt idx="263350">
                  <c:v>610.11750128482095</c:v>
                </c:pt>
                <c:pt idx="263351">
                  <c:v>610.11981804009497</c:v>
                </c:pt>
                <c:pt idx="263352">
                  <c:v>610.12213479536797</c:v>
                </c:pt>
                <c:pt idx="263353">
                  <c:v>610.12445155064199</c:v>
                </c:pt>
                <c:pt idx="263354">
                  <c:v>610.12676830591499</c:v>
                </c:pt>
                <c:pt idx="263355">
                  <c:v>610.12908506118902</c:v>
                </c:pt>
                <c:pt idx="263356">
                  <c:v>610.13140181646304</c:v>
                </c:pt>
                <c:pt idx="263357">
                  <c:v>610.13371857173604</c:v>
                </c:pt>
                <c:pt idx="263358">
                  <c:v>610.13603532700995</c:v>
                </c:pt>
                <c:pt idx="263359">
                  <c:v>610.13835208228295</c:v>
                </c:pt>
                <c:pt idx="263360">
                  <c:v>610.14066883755697</c:v>
                </c:pt>
                <c:pt idx="263361">
                  <c:v>610.14298559282997</c:v>
                </c:pt>
                <c:pt idx="263362">
                  <c:v>610.145302348104</c:v>
                </c:pt>
                <c:pt idx="263363">
                  <c:v>610.14761910337802</c:v>
                </c:pt>
                <c:pt idx="263364">
                  <c:v>610.14993585865102</c:v>
                </c:pt>
                <c:pt idx="263365">
                  <c:v>610.15225261392504</c:v>
                </c:pt>
                <c:pt idx="263366">
                  <c:v>610.15456936919804</c:v>
                </c:pt>
                <c:pt idx="263367">
                  <c:v>610.15688612447195</c:v>
                </c:pt>
                <c:pt idx="263368">
                  <c:v>610.15920287974495</c:v>
                </c:pt>
                <c:pt idx="263369">
                  <c:v>610.16151963501898</c:v>
                </c:pt>
                <c:pt idx="263370">
                  <c:v>610.16383639029198</c:v>
                </c:pt>
                <c:pt idx="263371">
                  <c:v>610.166153145566</c:v>
                </c:pt>
                <c:pt idx="263372">
                  <c:v>610.16846990084002</c:v>
                </c:pt>
                <c:pt idx="263373">
                  <c:v>610.17078665611302</c:v>
                </c:pt>
                <c:pt idx="263374">
                  <c:v>610.17310341138705</c:v>
                </c:pt>
                <c:pt idx="263375">
                  <c:v>610.17542016666005</c:v>
                </c:pt>
                <c:pt idx="263376">
                  <c:v>610.17773692193396</c:v>
                </c:pt>
                <c:pt idx="263377">
                  <c:v>610.18005367720696</c:v>
                </c:pt>
                <c:pt idx="263378">
                  <c:v>610.18237043248098</c:v>
                </c:pt>
                <c:pt idx="263379">
                  <c:v>610.184687187755</c:v>
                </c:pt>
                <c:pt idx="263380">
                  <c:v>610.187003943028</c:v>
                </c:pt>
                <c:pt idx="263381">
                  <c:v>610.18932069830203</c:v>
                </c:pt>
                <c:pt idx="263382">
                  <c:v>610.19163745357503</c:v>
                </c:pt>
                <c:pt idx="263383">
                  <c:v>610.19395420884905</c:v>
                </c:pt>
                <c:pt idx="263384">
                  <c:v>610.19627096412205</c:v>
                </c:pt>
                <c:pt idx="263385">
                  <c:v>610.19858771939596</c:v>
                </c:pt>
                <c:pt idx="263386">
                  <c:v>610.20090447466998</c:v>
                </c:pt>
                <c:pt idx="263387">
                  <c:v>610.20322122994298</c:v>
                </c:pt>
                <c:pt idx="263388">
                  <c:v>610.20553798521701</c:v>
                </c:pt>
                <c:pt idx="263389">
                  <c:v>610.20785474049001</c:v>
                </c:pt>
                <c:pt idx="263390">
                  <c:v>610.21017149576403</c:v>
                </c:pt>
                <c:pt idx="263391">
                  <c:v>610.21248825103703</c:v>
                </c:pt>
                <c:pt idx="263392">
                  <c:v>610.21480500631105</c:v>
                </c:pt>
                <c:pt idx="263393">
                  <c:v>610.21712176158496</c:v>
                </c:pt>
                <c:pt idx="263394">
                  <c:v>610.21943851685796</c:v>
                </c:pt>
                <c:pt idx="263395">
                  <c:v>610.22175527213199</c:v>
                </c:pt>
                <c:pt idx="263396">
                  <c:v>610.22407202740499</c:v>
                </c:pt>
                <c:pt idx="263397">
                  <c:v>610.22638878267901</c:v>
                </c:pt>
                <c:pt idx="263398">
                  <c:v>610.22870553795201</c:v>
                </c:pt>
                <c:pt idx="263399">
                  <c:v>610.23102229322603</c:v>
                </c:pt>
                <c:pt idx="263400">
                  <c:v>610.23333904850006</c:v>
                </c:pt>
                <c:pt idx="263401">
                  <c:v>610.23565580377306</c:v>
                </c:pt>
                <c:pt idx="263402">
                  <c:v>610.23797255904697</c:v>
                </c:pt>
                <c:pt idx="263403">
                  <c:v>610.24028931431997</c:v>
                </c:pt>
                <c:pt idx="263404">
                  <c:v>610.24260606959399</c:v>
                </c:pt>
                <c:pt idx="263405">
                  <c:v>610.24492282486699</c:v>
                </c:pt>
                <c:pt idx="263406">
                  <c:v>610.24723958014101</c:v>
                </c:pt>
                <c:pt idx="263407">
                  <c:v>610.24955633541504</c:v>
                </c:pt>
                <c:pt idx="263408">
                  <c:v>610.25187309068804</c:v>
                </c:pt>
                <c:pt idx="263409">
                  <c:v>610.25418984596195</c:v>
                </c:pt>
                <c:pt idx="263410">
                  <c:v>610.25650660123495</c:v>
                </c:pt>
                <c:pt idx="263411">
                  <c:v>610.25882335650897</c:v>
                </c:pt>
                <c:pt idx="263412">
                  <c:v>610.26114011178197</c:v>
                </c:pt>
                <c:pt idx="263413">
                  <c:v>610.26345686705599</c:v>
                </c:pt>
                <c:pt idx="263414">
                  <c:v>610.26577362232899</c:v>
                </c:pt>
                <c:pt idx="263415">
                  <c:v>610.26809037760302</c:v>
                </c:pt>
                <c:pt idx="263416">
                  <c:v>610.27040713287704</c:v>
                </c:pt>
                <c:pt idx="263417">
                  <c:v>610.27272388815004</c:v>
                </c:pt>
                <c:pt idx="263418">
                  <c:v>610.27504064342395</c:v>
                </c:pt>
                <c:pt idx="263419">
                  <c:v>610.27735739869695</c:v>
                </c:pt>
                <c:pt idx="263420">
                  <c:v>610.27967415397097</c:v>
                </c:pt>
                <c:pt idx="263421">
                  <c:v>610.28199090924397</c:v>
                </c:pt>
                <c:pt idx="263422">
                  <c:v>610.284307664518</c:v>
                </c:pt>
                <c:pt idx="263423">
                  <c:v>610.28662441979202</c:v>
                </c:pt>
                <c:pt idx="263424">
                  <c:v>610.28894117506502</c:v>
                </c:pt>
                <c:pt idx="263425">
                  <c:v>610.29125793033904</c:v>
                </c:pt>
                <c:pt idx="263426">
                  <c:v>610.29357468561204</c:v>
                </c:pt>
                <c:pt idx="263427">
                  <c:v>610.29589144088595</c:v>
                </c:pt>
                <c:pt idx="263428">
                  <c:v>610.29820819615895</c:v>
                </c:pt>
                <c:pt idx="263429">
                  <c:v>610.30052495143298</c:v>
                </c:pt>
                <c:pt idx="263430">
                  <c:v>610.302841706707</c:v>
                </c:pt>
                <c:pt idx="263431">
                  <c:v>610.30515846198</c:v>
                </c:pt>
                <c:pt idx="263432">
                  <c:v>610.30747521725402</c:v>
                </c:pt>
                <c:pt idx="263433">
                  <c:v>610.30979197252702</c:v>
                </c:pt>
                <c:pt idx="263434">
                  <c:v>610.31210872780105</c:v>
                </c:pt>
                <c:pt idx="263435">
                  <c:v>610.31442548307405</c:v>
                </c:pt>
                <c:pt idx="263436">
                  <c:v>610.31674223834796</c:v>
                </c:pt>
                <c:pt idx="263437">
                  <c:v>610.31905899362198</c:v>
                </c:pt>
                <c:pt idx="263438">
                  <c:v>610.32137574889498</c:v>
                </c:pt>
                <c:pt idx="263439">
                  <c:v>610.323692504169</c:v>
                </c:pt>
                <c:pt idx="263440">
                  <c:v>610.326009259442</c:v>
                </c:pt>
                <c:pt idx="263441">
                  <c:v>610.32832601471603</c:v>
                </c:pt>
                <c:pt idx="263442">
                  <c:v>610.33064276998903</c:v>
                </c:pt>
                <c:pt idx="263443">
                  <c:v>610.33295952526305</c:v>
                </c:pt>
                <c:pt idx="263444">
                  <c:v>610.33527628053696</c:v>
                </c:pt>
                <c:pt idx="263445">
                  <c:v>610.33759303580996</c:v>
                </c:pt>
                <c:pt idx="263446">
                  <c:v>610.33990979108398</c:v>
                </c:pt>
                <c:pt idx="263447">
                  <c:v>610.34222654635698</c:v>
                </c:pt>
                <c:pt idx="263448">
                  <c:v>610.34454330163101</c:v>
                </c:pt>
                <c:pt idx="263449">
                  <c:v>610.34686005690401</c:v>
                </c:pt>
                <c:pt idx="263450">
                  <c:v>610.34917681217803</c:v>
                </c:pt>
                <c:pt idx="263451">
                  <c:v>610.35149356745205</c:v>
                </c:pt>
                <c:pt idx="263452">
                  <c:v>610.35381032272505</c:v>
                </c:pt>
                <c:pt idx="263453">
                  <c:v>610.35612707799896</c:v>
                </c:pt>
                <c:pt idx="263454">
                  <c:v>610.35844383327196</c:v>
                </c:pt>
                <c:pt idx="263455">
                  <c:v>610.36076058854599</c:v>
                </c:pt>
                <c:pt idx="263456">
                  <c:v>610.36307734381899</c:v>
                </c:pt>
                <c:pt idx="263457">
                  <c:v>610.36539409909301</c:v>
                </c:pt>
                <c:pt idx="263458">
                  <c:v>610.36771085436703</c:v>
                </c:pt>
                <c:pt idx="263459">
                  <c:v>610.37002760964003</c:v>
                </c:pt>
                <c:pt idx="263460">
                  <c:v>610.37234436491406</c:v>
                </c:pt>
                <c:pt idx="263461">
                  <c:v>610.37466112018706</c:v>
                </c:pt>
                <c:pt idx="263462">
                  <c:v>610.37697787546097</c:v>
                </c:pt>
                <c:pt idx="263463">
                  <c:v>610.37929463073397</c:v>
                </c:pt>
                <c:pt idx="263464">
                  <c:v>610.38161138600799</c:v>
                </c:pt>
                <c:pt idx="263465">
                  <c:v>610.38392814128099</c:v>
                </c:pt>
                <c:pt idx="263466">
                  <c:v>610.38624489655501</c:v>
                </c:pt>
                <c:pt idx="263467">
                  <c:v>610.38856165182904</c:v>
                </c:pt>
                <c:pt idx="263468">
                  <c:v>610.39087840710204</c:v>
                </c:pt>
                <c:pt idx="263469">
                  <c:v>610.39319516237595</c:v>
                </c:pt>
                <c:pt idx="263470">
                  <c:v>610.39551191764895</c:v>
                </c:pt>
                <c:pt idx="263471">
                  <c:v>610.39782867292297</c:v>
                </c:pt>
                <c:pt idx="263472">
                  <c:v>610.40014542819597</c:v>
                </c:pt>
                <c:pt idx="263473">
                  <c:v>610.40246218346999</c:v>
                </c:pt>
                <c:pt idx="263474">
                  <c:v>610.40477893874402</c:v>
                </c:pt>
                <c:pt idx="263475">
                  <c:v>610.40709569401702</c:v>
                </c:pt>
                <c:pt idx="263476">
                  <c:v>610.40941244929104</c:v>
                </c:pt>
                <c:pt idx="263477">
                  <c:v>610.41172920456404</c:v>
                </c:pt>
                <c:pt idx="263478">
                  <c:v>610.41404595983795</c:v>
                </c:pt>
                <c:pt idx="263479">
                  <c:v>610.41636271511095</c:v>
                </c:pt>
                <c:pt idx="263480">
                  <c:v>610.41867947038497</c:v>
                </c:pt>
                <c:pt idx="263481">
                  <c:v>610.420996225659</c:v>
                </c:pt>
                <c:pt idx="263482">
                  <c:v>610.423312980932</c:v>
                </c:pt>
                <c:pt idx="263483">
                  <c:v>610.42562973620602</c:v>
                </c:pt>
                <c:pt idx="263484">
                  <c:v>610.42794649147902</c:v>
                </c:pt>
                <c:pt idx="263485">
                  <c:v>610.43026324675304</c:v>
                </c:pt>
                <c:pt idx="263486">
                  <c:v>610.43258000202604</c:v>
                </c:pt>
                <c:pt idx="263487">
                  <c:v>610.43489675729995</c:v>
                </c:pt>
                <c:pt idx="263488">
                  <c:v>610.43721351257398</c:v>
                </c:pt>
                <c:pt idx="263489">
                  <c:v>610.43953026784698</c:v>
                </c:pt>
                <c:pt idx="263490">
                  <c:v>610.441847023121</c:v>
                </c:pt>
                <c:pt idx="263491">
                  <c:v>610.444163778394</c:v>
                </c:pt>
                <c:pt idx="263492">
                  <c:v>610.44648053366802</c:v>
                </c:pt>
                <c:pt idx="263493">
                  <c:v>610.44879728894102</c:v>
                </c:pt>
                <c:pt idx="263494">
                  <c:v>610.45111404421505</c:v>
                </c:pt>
                <c:pt idx="263495">
                  <c:v>610.45343079948896</c:v>
                </c:pt>
                <c:pt idx="263496">
                  <c:v>610.45574755476196</c:v>
                </c:pt>
                <c:pt idx="263497">
                  <c:v>610.45806431003598</c:v>
                </c:pt>
                <c:pt idx="263498">
                  <c:v>610.46038106530898</c:v>
                </c:pt>
                <c:pt idx="263499">
                  <c:v>610.462697820583</c:v>
                </c:pt>
                <c:pt idx="263500">
                  <c:v>610.465014575856</c:v>
                </c:pt>
                <c:pt idx="263501">
                  <c:v>610.46733133113003</c:v>
                </c:pt>
                <c:pt idx="263502">
                  <c:v>610.46964808640405</c:v>
                </c:pt>
                <c:pt idx="263503">
                  <c:v>610.47196484167705</c:v>
                </c:pt>
                <c:pt idx="263504">
                  <c:v>610.47428159695096</c:v>
                </c:pt>
                <c:pt idx="263505">
                  <c:v>610.47659835222396</c:v>
                </c:pt>
                <c:pt idx="263506">
                  <c:v>610.47891510749798</c:v>
                </c:pt>
                <c:pt idx="263507">
                  <c:v>610.48123186277098</c:v>
                </c:pt>
                <c:pt idx="263508">
                  <c:v>610.48354861804501</c:v>
                </c:pt>
                <c:pt idx="263509">
                  <c:v>610.48586537331903</c:v>
                </c:pt>
                <c:pt idx="263510">
                  <c:v>610.48818212859203</c:v>
                </c:pt>
                <c:pt idx="263511">
                  <c:v>610.49049888386605</c:v>
                </c:pt>
                <c:pt idx="263512">
                  <c:v>610.49281563913905</c:v>
                </c:pt>
                <c:pt idx="263513">
                  <c:v>610.49513239441296</c:v>
                </c:pt>
                <c:pt idx="263514">
                  <c:v>610.49744914968596</c:v>
                </c:pt>
                <c:pt idx="263515">
                  <c:v>610.49976590495999</c:v>
                </c:pt>
                <c:pt idx="263516">
                  <c:v>610.50208266023299</c:v>
                </c:pt>
                <c:pt idx="263517">
                  <c:v>610.50439941550701</c:v>
                </c:pt>
                <c:pt idx="263518">
                  <c:v>610.50671617078103</c:v>
                </c:pt>
                <c:pt idx="263519">
                  <c:v>610.50903292605403</c:v>
                </c:pt>
                <c:pt idx="263520">
                  <c:v>610.51134968132806</c:v>
                </c:pt>
                <c:pt idx="263521">
                  <c:v>610.51366643660106</c:v>
                </c:pt>
                <c:pt idx="263522">
                  <c:v>610.51598319187497</c:v>
                </c:pt>
                <c:pt idx="263523">
                  <c:v>610.51829994714797</c:v>
                </c:pt>
                <c:pt idx="263524">
                  <c:v>610.52061670242199</c:v>
                </c:pt>
                <c:pt idx="263525">
                  <c:v>610.52293345769601</c:v>
                </c:pt>
                <c:pt idx="263526">
                  <c:v>610.52525021296901</c:v>
                </c:pt>
                <c:pt idx="263527">
                  <c:v>610.52756696824304</c:v>
                </c:pt>
                <c:pt idx="263528">
                  <c:v>610.52988372351604</c:v>
                </c:pt>
                <c:pt idx="263529">
                  <c:v>610.53220047878995</c:v>
                </c:pt>
                <c:pt idx="263530">
                  <c:v>610.53451723406295</c:v>
                </c:pt>
                <c:pt idx="263531">
                  <c:v>610.53683398933697</c:v>
                </c:pt>
                <c:pt idx="263532">
                  <c:v>610.53915074461099</c:v>
                </c:pt>
                <c:pt idx="263533">
                  <c:v>610.54146749988399</c:v>
                </c:pt>
                <c:pt idx="263534">
                  <c:v>610.54378425515802</c:v>
                </c:pt>
                <c:pt idx="263535">
                  <c:v>610.54610101043102</c:v>
                </c:pt>
                <c:pt idx="263536">
                  <c:v>610.54841776570504</c:v>
                </c:pt>
                <c:pt idx="263537">
                  <c:v>610.55073452097804</c:v>
                </c:pt>
                <c:pt idx="263538">
                  <c:v>610.55305127625195</c:v>
                </c:pt>
                <c:pt idx="263539">
                  <c:v>610.55536803152597</c:v>
                </c:pt>
                <c:pt idx="263540">
                  <c:v>610.55768478679897</c:v>
                </c:pt>
                <c:pt idx="263541">
                  <c:v>610.560001542073</c:v>
                </c:pt>
                <c:pt idx="263542">
                  <c:v>610.562318297346</c:v>
                </c:pt>
                <c:pt idx="263543">
                  <c:v>610.56463505262002</c:v>
                </c:pt>
                <c:pt idx="263544">
                  <c:v>610.56695180789302</c:v>
                </c:pt>
                <c:pt idx="263545">
                  <c:v>610.56926856316704</c:v>
                </c:pt>
                <c:pt idx="263546">
                  <c:v>610.57158531844095</c:v>
                </c:pt>
                <c:pt idx="263547">
                  <c:v>610.57390207371395</c:v>
                </c:pt>
                <c:pt idx="263548">
                  <c:v>610.57621882898798</c:v>
                </c:pt>
                <c:pt idx="263549">
                  <c:v>610.57853558426098</c:v>
                </c:pt>
                <c:pt idx="263550">
                  <c:v>610.580852339535</c:v>
                </c:pt>
                <c:pt idx="263551">
                  <c:v>610.583169094808</c:v>
                </c:pt>
                <c:pt idx="263552">
                  <c:v>610.58548585008202</c:v>
                </c:pt>
                <c:pt idx="263553">
                  <c:v>610.58780260535605</c:v>
                </c:pt>
                <c:pt idx="263554">
                  <c:v>610.59011936062905</c:v>
                </c:pt>
                <c:pt idx="263555">
                  <c:v>610.59243611590296</c:v>
                </c:pt>
                <c:pt idx="263556">
                  <c:v>610.59475287117596</c:v>
                </c:pt>
                <c:pt idx="263557">
                  <c:v>610.59706962644998</c:v>
                </c:pt>
                <c:pt idx="263558">
                  <c:v>610.59938638172298</c:v>
                </c:pt>
                <c:pt idx="263559">
                  <c:v>610.601703136997</c:v>
                </c:pt>
                <c:pt idx="263560">
                  <c:v>610.60401989227103</c:v>
                </c:pt>
                <c:pt idx="263561">
                  <c:v>610.60633664754403</c:v>
                </c:pt>
                <c:pt idx="263562">
                  <c:v>610.60865340281805</c:v>
                </c:pt>
                <c:pt idx="263563">
                  <c:v>610.61097015809105</c:v>
                </c:pt>
                <c:pt idx="263564">
                  <c:v>610.61328691336496</c:v>
                </c:pt>
                <c:pt idx="263565">
                  <c:v>610.61560366863796</c:v>
                </c:pt>
                <c:pt idx="263566">
                  <c:v>610.61792042391198</c:v>
                </c:pt>
                <c:pt idx="263567">
                  <c:v>610.62023717918498</c:v>
                </c:pt>
                <c:pt idx="263568">
                  <c:v>610.62255393445901</c:v>
                </c:pt>
                <c:pt idx="263569">
                  <c:v>610.62487068973303</c:v>
                </c:pt>
                <c:pt idx="263570">
                  <c:v>610.62718744500603</c:v>
                </c:pt>
                <c:pt idx="263571">
                  <c:v>610.62950420028005</c:v>
                </c:pt>
                <c:pt idx="263572">
                  <c:v>610.63182095555305</c:v>
                </c:pt>
                <c:pt idx="263573">
                  <c:v>610.63413771082696</c:v>
                </c:pt>
                <c:pt idx="263574">
                  <c:v>610.63645446609996</c:v>
                </c:pt>
                <c:pt idx="263575">
                  <c:v>610.63877122137399</c:v>
                </c:pt>
                <c:pt idx="263576">
                  <c:v>610.64108797664801</c:v>
                </c:pt>
                <c:pt idx="263577">
                  <c:v>610.64340473192101</c:v>
                </c:pt>
                <c:pt idx="263578">
                  <c:v>610.64572148719503</c:v>
                </c:pt>
                <c:pt idx="263579">
                  <c:v>610.64803824246803</c:v>
                </c:pt>
                <c:pt idx="263580">
                  <c:v>610.65035499774206</c:v>
                </c:pt>
                <c:pt idx="263581">
                  <c:v>610.65267175301506</c:v>
                </c:pt>
                <c:pt idx="263582">
                  <c:v>610.65498850828897</c:v>
                </c:pt>
                <c:pt idx="263583">
                  <c:v>610.65730526356299</c:v>
                </c:pt>
                <c:pt idx="263584">
                  <c:v>610.65962201883599</c:v>
                </c:pt>
                <c:pt idx="263585">
                  <c:v>610.66193877411001</c:v>
                </c:pt>
                <c:pt idx="263586">
                  <c:v>610.66425552938301</c:v>
                </c:pt>
                <c:pt idx="263587">
                  <c:v>610.66657228465704</c:v>
                </c:pt>
                <c:pt idx="263588">
                  <c:v>610.66888903993004</c:v>
                </c:pt>
                <c:pt idx="263589">
                  <c:v>610.67120579520395</c:v>
                </c:pt>
                <c:pt idx="263590">
                  <c:v>610.67352255047797</c:v>
                </c:pt>
                <c:pt idx="263591">
                  <c:v>610.67583930575097</c:v>
                </c:pt>
                <c:pt idx="263592">
                  <c:v>610.67815606102499</c:v>
                </c:pt>
                <c:pt idx="263593">
                  <c:v>610.68047281629799</c:v>
                </c:pt>
                <c:pt idx="263594">
                  <c:v>610.68278957157202</c:v>
                </c:pt>
                <c:pt idx="263595">
                  <c:v>610.68510632684502</c:v>
                </c:pt>
                <c:pt idx="263596">
                  <c:v>610.68742308211904</c:v>
                </c:pt>
                <c:pt idx="263597">
                  <c:v>610.68973983739295</c:v>
                </c:pt>
                <c:pt idx="263598">
                  <c:v>610.69205659266595</c:v>
                </c:pt>
                <c:pt idx="263599">
                  <c:v>610.69437334793997</c:v>
                </c:pt>
                <c:pt idx="263600">
                  <c:v>610.69669010321297</c:v>
                </c:pt>
                <c:pt idx="263601">
                  <c:v>610.699006858487</c:v>
                </c:pt>
                <c:pt idx="263602">
                  <c:v>610.70132361376</c:v>
                </c:pt>
                <c:pt idx="263603">
                  <c:v>610.70364036903402</c:v>
                </c:pt>
                <c:pt idx="263604">
                  <c:v>610.70595712430804</c:v>
                </c:pt>
                <c:pt idx="263605">
                  <c:v>610.70827387958104</c:v>
                </c:pt>
                <c:pt idx="263606">
                  <c:v>610.71059063485495</c:v>
                </c:pt>
                <c:pt idx="263607">
                  <c:v>610.71290739012795</c:v>
                </c:pt>
                <c:pt idx="263608">
                  <c:v>610.71522414540198</c:v>
                </c:pt>
                <c:pt idx="263609">
                  <c:v>610.71754090067498</c:v>
                </c:pt>
                <c:pt idx="263610">
                  <c:v>610.719857655949</c:v>
                </c:pt>
                <c:pt idx="263611">
                  <c:v>610.72217441122302</c:v>
                </c:pt>
                <c:pt idx="263612">
                  <c:v>610.72449116649602</c:v>
                </c:pt>
                <c:pt idx="263613">
                  <c:v>610.72680792177005</c:v>
                </c:pt>
                <c:pt idx="263614">
                  <c:v>610.72912467704305</c:v>
                </c:pt>
                <c:pt idx="263615">
                  <c:v>610.73144143231696</c:v>
                </c:pt>
                <c:pt idx="263616">
                  <c:v>610.73375818758996</c:v>
                </c:pt>
                <c:pt idx="263617">
                  <c:v>610.73607494286398</c:v>
                </c:pt>
                <c:pt idx="263618">
                  <c:v>610.73839169813698</c:v>
                </c:pt>
                <c:pt idx="263619">
                  <c:v>610.740708453411</c:v>
                </c:pt>
                <c:pt idx="263620">
                  <c:v>610.74302520868503</c:v>
                </c:pt>
                <c:pt idx="263621">
                  <c:v>610.74534196395803</c:v>
                </c:pt>
                <c:pt idx="263622">
                  <c:v>610.74765871923205</c:v>
                </c:pt>
                <c:pt idx="263623">
                  <c:v>610.74997547450505</c:v>
                </c:pt>
                <c:pt idx="263624">
                  <c:v>610.75229222977896</c:v>
                </c:pt>
                <c:pt idx="263625">
                  <c:v>610.75460898505196</c:v>
                </c:pt>
                <c:pt idx="263626">
                  <c:v>610.75692574032598</c:v>
                </c:pt>
                <c:pt idx="263627">
                  <c:v>610.75924249560001</c:v>
                </c:pt>
                <c:pt idx="263628">
                  <c:v>610.76155925087301</c:v>
                </c:pt>
                <c:pt idx="263629">
                  <c:v>610.76387600614703</c:v>
                </c:pt>
                <c:pt idx="263630">
                  <c:v>610.76619276142003</c:v>
                </c:pt>
                <c:pt idx="263631">
                  <c:v>610.76850951669405</c:v>
                </c:pt>
                <c:pt idx="263632">
                  <c:v>610.77082627196705</c:v>
                </c:pt>
                <c:pt idx="263633">
                  <c:v>610.77314302724096</c:v>
                </c:pt>
                <c:pt idx="263634">
                  <c:v>610.77545978251499</c:v>
                </c:pt>
                <c:pt idx="263635">
                  <c:v>610.77777653778799</c:v>
                </c:pt>
                <c:pt idx="263636">
                  <c:v>610.78009329306201</c:v>
                </c:pt>
                <c:pt idx="263637">
                  <c:v>610.78241004833501</c:v>
                </c:pt>
                <c:pt idx="263638">
                  <c:v>610.78472680360903</c:v>
                </c:pt>
                <c:pt idx="263639">
                  <c:v>610.78704355888203</c:v>
                </c:pt>
                <c:pt idx="263640">
                  <c:v>610.78936031415606</c:v>
                </c:pt>
                <c:pt idx="263641">
                  <c:v>610.79167706942997</c:v>
                </c:pt>
                <c:pt idx="263642">
                  <c:v>610.79399382470297</c:v>
                </c:pt>
                <c:pt idx="263643">
                  <c:v>610.79631057997699</c:v>
                </c:pt>
                <c:pt idx="263644">
                  <c:v>610.79862733524999</c:v>
                </c:pt>
                <c:pt idx="263645">
                  <c:v>610.80094409052401</c:v>
                </c:pt>
                <c:pt idx="263646">
                  <c:v>610.80326084579701</c:v>
                </c:pt>
                <c:pt idx="263647">
                  <c:v>610.80557760107104</c:v>
                </c:pt>
                <c:pt idx="263648">
                  <c:v>610.80789435634495</c:v>
                </c:pt>
                <c:pt idx="263649">
                  <c:v>610.81021111161795</c:v>
                </c:pt>
                <c:pt idx="263650">
                  <c:v>610.81252786689197</c:v>
                </c:pt>
                <c:pt idx="263651">
                  <c:v>610.81484462216497</c:v>
                </c:pt>
                <c:pt idx="263652">
                  <c:v>610.81716137743899</c:v>
                </c:pt>
                <c:pt idx="263653">
                  <c:v>610.81947813271199</c:v>
                </c:pt>
                <c:pt idx="263654">
                  <c:v>610.82179488798602</c:v>
                </c:pt>
                <c:pt idx="263655">
                  <c:v>610.82411164326004</c:v>
                </c:pt>
                <c:pt idx="263656">
                  <c:v>610.82642839853304</c:v>
                </c:pt>
                <c:pt idx="263657">
                  <c:v>610.82874515380695</c:v>
                </c:pt>
                <c:pt idx="263658">
                  <c:v>610.83106190907995</c:v>
                </c:pt>
                <c:pt idx="263659">
                  <c:v>610.83337866435397</c:v>
                </c:pt>
                <c:pt idx="263660">
                  <c:v>610.83569541962697</c:v>
                </c:pt>
                <c:pt idx="263661">
                  <c:v>610.838012174901</c:v>
                </c:pt>
                <c:pt idx="263662">
                  <c:v>610.84032893017502</c:v>
                </c:pt>
                <c:pt idx="263663">
                  <c:v>610.84264568544802</c:v>
                </c:pt>
                <c:pt idx="263664">
                  <c:v>610.84496244072204</c:v>
                </c:pt>
                <c:pt idx="263665">
                  <c:v>610.84727919599504</c:v>
                </c:pt>
                <c:pt idx="263666">
                  <c:v>610.84959595126895</c:v>
                </c:pt>
                <c:pt idx="263667">
                  <c:v>610.85191270654195</c:v>
                </c:pt>
                <c:pt idx="263668">
                  <c:v>610.85422946181598</c:v>
                </c:pt>
                <c:pt idx="263669">
                  <c:v>610.85654621708898</c:v>
                </c:pt>
                <c:pt idx="263670">
                  <c:v>610.858862972363</c:v>
                </c:pt>
                <c:pt idx="263671">
                  <c:v>610.86117972763702</c:v>
                </c:pt>
                <c:pt idx="263672">
                  <c:v>610.86349648291002</c:v>
                </c:pt>
                <c:pt idx="263673">
                  <c:v>610.86581323818405</c:v>
                </c:pt>
                <c:pt idx="263674">
                  <c:v>610.86812999345705</c:v>
                </c:pt>
                <c:pt idx="263675">
                  <c:v>610.87044674873096</c:v>
                </c:pt>
                <c:pt idx="263676">
                  <c:v>610.87276350400396</c:v>
                </c:pt>
                <c:pt idx="263677">
                  <c:v>610.87508025927798</c:v>
                </c:pt>
                <c:pt idx="263678">
                  <c:v>610.877397014552</c:v>
                </c:pt>
                <c:pt idx="263679">
                  <c:v>610.879713769825</c:v>
                </c:pt>
                <c:pt idx="263680">
                  <c:v>610.88203052509903</c:v>
                </c:pt>
                <c:pt idx="263681">
                  <c:v>610.88434728037203</c:v>
                </c:pt>
                <c:pt idx="263682">
                  <c:v>610.88666403564605</c:v>
                </c:pt>
                <c:pt idx="263683">
                  <c:v>610.88898079091905</c:v>
                </c:pt>
                <c:pt idx="263684">
                  <c:v>610.89129754619296</c:v>
                </c:pt>
                <c:pt idx="263685">
                  <c:v>610.89361430146698</c:v>
                </c:pt>
                <c:pt idx="263686">
                  <c:v>610.89593105673998</c:v>
                </c:pt>
                <c:pt idx="263687">
                  <c:v>610.89824781201401</c:v>
                </c:pt>
                <c:pt idx="263688">
                  <c:v>610.90056456728701</c:v>
                </c:pt>
                <c:pt idx="263689">
                  <c:v>610.90288132256103</c:v>
                </c:pt>
                <c:pt idx="263690">
                  <c:v>610.90519807783403</c:v>
                </c:pt>
                <c:pt idx="263691">
                  <c:v>610.90751483310805</c:v>
                </c:pt>
                <c:pt idx="263692">
                  <c:v>610.90983158838196</c:v>
                </c:pt>
                <c:pt idx="263693">
                  <c:v>610.91214834365496</c:v>
                </c:pt>
                <c:pt idx="263694">
                  <c:v>610.91446509892899</c:v>
                </c:pt>
                <c:pt idx="263695">
                  <c:v>610.91678185420199</c:v>
                </c:pt>
                <c:pt idx="263696">
                  <c:v>610.91909860947601</c:v>
                </c:pt>
                <c:pt idx="263697">
                  <c:v>610.92141536474901</c:v>
                </c:pt>
                <c:pt idx="263698">
                  <c:v>610.92373212002303</c:v>
                </c:pt>
                <c:pt idx="263699">
                  <c:v>610.92604887529706</c:v>
                </c:pt>
                <c:pt idx="263700">
                  <c:v>610.92836563057006</c:v>
                </c:pt>
                <c:pt idx="263701">
                  <c:v>610.93068238584397</c:v>
                </c:pt>
                <c:pt idx="263702">
                  <c:v>610.93299914111697</c:v>
                </c:pt>
                <c:pt idx="263703">
                  <c:v>610.93531589639099</c:v>
                </c:pt>
                <c:pt idx="263704">
                  <c:v>610.93763265166399</c:v>
                </c:pt>
                <c:pt idx="263705">
                  <c:v>610.93994940693801</c:v>
                </c:pt>
                <c:pt idx="263706">
                  <c:v>610.94226616221204</c:v>
                </c:pt>
                <c:pt idx="263707">
                  <c:v>610.94458291748504</c:v>
                </c:pt>
                <c:pt idx="263708">
                  <c:v>610.94689967275895</c:v>
                </c:pt>
                <c:pt idx="263709">
                  <c:v>610.94921642803195</c:v>
                </c:pt>
                <c:pt idx="263710">
                  <c:v>610.95153318330597</c:v>
                </c:pt>
                <c:pt idx="263711">
                  <c:v>610.95384993857897</c:v>
                </c:pt>
                <c:pt idx="263712">
                  <c:v>610.95616669385299</c:v>
                </c:pt>
                <c:pt idx="263713">
                  <c:v>610.95848344912599</c:v>
                </c:pt>
                <c:pt idx="263714">
                  <c:v>610.96080020440002</c:v>
                </c:pt>
                <c:pt idx="263715">
                  <c:v>610.96311695967404</c:v>
                </c:pt>
                <c:pt idx="263716">
                  <c:v>610.96543371494704</c:v>
                </c:pt>
                <c:pt idx="263717">
                  <c:v>610.96775047022095</c:v>
                </c:pt>
                <c:pt idx="263718">
                  <c:v>610.97006722549395</c:v>
                </c:pt>
                <c:pt idx="263719">
                  <c:v>610.97238398076797</c:v>
                </c:pt>
                <c:pt idx="263720">
                  <c:v>610.97470073604097</c:v>
                </c:pt>
                <c:pt idx="263721">
                  <c:v>610.977017491315</c:v>
                </c:pt>
                <c:pt idx="263722">
                  <c:v>610.97933424658902</c:v>
                </c:pt>
                <c:pt idx="263723">
                  <c:v>610.98165100186202</c:v>
                </c:pt>
                <c:pt idx="263724">
                  <c:v>610.98396775713604</c:v>
                </c:pt>
                <c:pt idx="263725">
                  <c:v>610.98628451240904</c:v>
                </c:pt>
                <c:pt idx="263726">
                  <c:v>610.98860126768295</c:v>
                </c:pt>
                <c:pt idx="263727">
                  <c:v>610.99091802295595</c:v>
                </c:pt>
                <c:pt idx="263728">
                  <c:v>610.99323477822998</c:v>
                </c:pt>
                <c:pt idx="263729">
                  <c:v>610.995551533504</c:v>
                </c:pt>
                <c:pt idx="263730">
                  <c:v>610.997868288777</c:v>
                </c:pt>
                <c:pt idx="263731">
                  <c:v>611.00018504405102</c:v>
                </c:pt>
                <c:pt idx="263732">
                  <c:v>611.00250179932402</c:v>
                </c:pt>
                <c:pt idx="263733">
                  <c:v>611.00481855459805</c:v>
                </c:pt>
                <c:pt idx="263734">
                  <c:v>611.00713530987105</c:v>
                </c:pt>
                <c:pt idx="263735">
                  <c:v>611.00945206514496</c:v>
                </c:pt>
                <c:pt idx="263736">
                  <c:v>611.01176882041898</c:v>
                </c:pt>
                <c:pt idx="263737">
                  <c:v>611.01408557569198</c:v>
                </c:pt>
                <c:pt idx="263738">
                  <c:v>611.016402330966</c:v>
                </c:pt>
                <c:pt idx="263739">
                  <c:v>611.018719086239</c:v>
                </c:pt>
                <c:pt idx="263740">
                  <c:v>611.02103584151303</c:v>
                </c:pt>
                <c:pt idx="263741">
                  <c:v>611.02335259678603</c:v>
                </c:pt>
                <c:pt idx="263742">
                  <c:v>611.02566935206005</c:v>
                </c:pt>
                <c:pt idx="263743">
                  <c:v>611.02798610733396</c:v>
                </c:pt>
                <c:pt idx="263744">
                  <c:v>611.03030286260696</c:v>
                </c:pt>
                <c:pt idx="263745">
                  <c:v>611.03261961788098</c:v>
                </c:pt>
                <c:pt idx="263746">
                  <c:v>611.03493637315398</c:v>
                </c:pt>
                <c:pt idx="263747">
                  <c:v>611.03725312842801</c:v>
                </c:pt>
                <c:pt idx="263748">
                  <c:v>611.03956988370101</c:v>
                </c:pt>
                <c:pt idx="263749">
                  <c:v>611.04188663897503</c:v>
                </c:pt>
                <c:pt idx="263750">
                  <c:v>611.04420339424905</c:v>
                </c:pt>
                <c:pt idx="263751">
                  <c:v>611.04652014952205</c:v>
                </c:pt>
                <c:pt idx="263752">
                  <c:v>611.04883690479596</c:v>
                </c:pt>
                <c:pt idx="263753">
                  <c:v>611.05115366006896</c:v>
                </c:pt>
                <c:pt idx="263754">
                  <c:v>611.05347041534299</c:v>
                </c:pt>
                <c:pt idx="263755">
                  <c:v>611.05578717061599</c:v>
                </c:pt>
                <c:pt idx="263756">
                  <c:v>611.05810392589001</c:v>
                </c:pt>
                <c:pt idx="263757">
                  <c:v>611.06042068116403</c:v>
                </c:pt>
                <c:pt idx="263758">
                  <c:v>611.06273743643703</c:v>
                </c:pt>
                <c:pt idx="263759">
                  <c:v>611.06505419171106</c:v>
                </c:pt>
                <c:pt idx="263760">
                  <c:v>611.06737094698406</c:v>
                </c:pt>
                <c:pt idx="263761">
                  <c:v>611.06968770225797</c:v>
                </c:pt>
                <c:pt idx="263762">
                  <c:v>611.07200445753097</c:v>
                </c:pt>
                <c:pt idx="263763">
                  <c:v>611.07432121280499</c:v>
                </c:pt>
                <c:pt idx="263764">
                  <c:v>611.07663796807799</c:v>
                </c:pt>
                <c:pt idx="263765">
                  <c:v>611.07895472335201</c:v>
                </c:pt>
                <c:pt idx="263766">
                  <c:v>611.08127147862604</c:v>
                </c:pt>
                <c:pt idx="263767">
                  <c:v>611.08358823389904</c:v>
                </c:pt>
                <c:pt idx="263768">
                  <c:v>611.08590498917295</c:v>
                </c:pt>
                <c:pt idx="263769">
                  <c:v>611.08822174444595</c:v>
                </c:pt>
                <c:pt idx="263770">
                  <c:v>611.09053849971997</c:v>
                </c:pt>
                <c:pt idx="263771">
                  <c:v>611.09285525499297</c:v>
                </c:pt>
                <c:pt idx="263772">
                  <c:v>611.09517201026699</c:v>
                </c:pt>
                <c:pt idx="263773">
                  <c:v>611.09748876554102</c:v>
                </c:pt>
                <c:pt idx="263774">
                  <c:v>611.09980552081402</c:v>
                </c:pt>
                <c:pt idx="263775">
                  <c:v>611.10212227608804</c:v>
                </c:pt>
                <c:pt idx="263776">
                  <c:v>611.10443903136104</c:v>
                </c:pt>
                <c:pt idx="263777">
                  <c:v>611.10675578663495</c:v>
                </c:pt>
                <c:pt idx="263778">
                  <c:v>611.10907254190795</c:v>
                </c:pt>
                <c:pt idx="263779">
                  <c:v>611.11138929718197</c:v>
                </c:pt>
                <c:pt idx="263780">
                  <c:v>611.113706052456</c:v>
                </c:pt>
                <c:pt idx="263781">
                  <c:v>611.116022807729</c:v>
                </c:pt>
                <c:pt idx="263782">
                  <c:v>611.11833956300302</c:v>
                </c:pt>
                <c:pt idx="263783">
                  <c:v>611.12065631827602</c:v>
                </c:pt>
                <c:pt idx="263784">
                  <c:v>611.12297307355004</c:v>
                </c:pt>
                <c:pt idx="263785">
                  <c:v>611.12528982882304</c:v>
                </c:pt>
                <c:pt idx="263786">
                  <c:v>611.12760658409695</c:v>
                </c:pt>
                <c:pt idx="263787">
                  <c:v>611.12992333937098</c:v>
                </c:pt>
                <c:pt idx="263788">
                  <c:v>611.13224009464398</c:v>
                </c:pt>
                <c:pt idx="263789">
                  <c:v>611.134556849918</c:v>
                </c:pt>
                <c:pt idx="263790">
                  <c:v>611.136873605191</c:v>
                </c:pt>
                <c:pt idx="263791">
                  <c:v>611.13919036046502</c:v>
                </c:pt>
                <c:pt idx="263792">
                  <c:v>611.14150711573802</c:v>
                </c:pt>
                <c:pt idx="263793">
                  <c:v>611.14382387101205</c:v>
                </c:pt>
                <c:pt idx="263794">
                  <c:v>611.14614062628596</c:v>
                </c:pt>
                <c:pt idx="263795">
                  <c:v>611.14845738155896</c:v>
                </c:pt>
                <c:pt idx="263796">
                  <c:v>611.15077413683298</c:v>
                </c:pt>
                <c:pt idx="263797">
                  <c:v>611.15309089210598</c:v>
                </c:pt>
                <c:pt idx="263798">
                  <c:v>611.15540764738</c:v>
                </c:pt>
                <c:pt idx="263799">
                  <c:v>611.157724402653</c:v>
                </c:pt>
                <c:pt idx="263800">
                  <c:v>611.16004115792703</c:v>
                </c:pt>
                <c:pt idx="263801">
                  <c:v>611.16235791320105</c:v>
                </c:pt>
                <c:pt idx="263802">
                  <c:v>611.16467466847405</c:v>
                </c:pt>
                <c:pt idx="263803">
                  <c:v>611.16699142374796</c:v>
                </c:pt>
                <c:pt idx="263804">
                  <c:v>611.16930817902096</c:v>
                </c:pt>
                <c:pt idx="263805">
                  <c:v>611.17162493429498</c:v>
                </c:pt>
                <c:pt idx="263806">
                  <c:v>611.17394168956798</c:v>
                </c:pt>
                <c:pt idx="263807">
                  <c:v>611.17625844484201</c:v>
                </c:pt>
                <c:pt idx="263808">
                  <c:v>611.17857520011603</c:v>
                </c:pt>
                <c:pt idx="263809">
                  <c:v>611.18089195538903</c:v>
                </c:pt>
                <c:pt idx="263810">
                  <c:v>611.18320871066305</c:v>
                </c:pt>
                <c:pt idx="263811">
                  <c:v>611.18552546593605</c:v>
                </c:pt>
                <c:pt idx="263812">
                  <c:v>611.18784222120996</c:v>
                </c:pt>
                <c:pt idx="263813">
                  <c:v>611.19015897648296</c:v>
                </c:pt>
                <c:pt idx="263814">
                  <c:v>611.19247573175699</c:v>
                </c:pt>
                <c:pt idx="263815">
                  <c:v>611.19479248702999</c:v>
                </c:pt>
                <c:pt idx="263816">
                  <c:v>611.19710924230401</c:v>
                </c:pt>
                <c:pt idx="263817">
                  <c:v>611.19942599757803</c:v>
                </c:pt>
                <c:pt idx="263818">
                  <c:v>611.20174275285103</c:v>
                </c:pt>
                <c:pt idx="263819">
                  <c:v>611.20405950812506</c:v>
                </c:pt>
                <c:pt idx="263820">
                  <c:v>611.20637626339806</c:v>
                </c:pt>
                <c:pt idx="263821">
                  <c:v>611.20869301867197</c:v>
                </c:pt>
                <c:pt idx="263822">
                  <c:v>611.21100977394497</c:v>
                </c:pt>
                <c:pt idx="263823">
                  <c:v>611.21332652921899</c:v>
                </c:pt>
                <c:pt idx="263824">
                  <c:v>611.21564328449301</c:v>
                </c:pt>
                <c:pt idx="263825">
                  <c:v>611.21796003976601</c:v>
                </c:pt>
                <c:pt idx="263826">
                  <c:v>611.22027679504004</c:v>
                </c:pt>
                <c:pt idx="263827">
                  <c:v>611.22259355031304</c:v>
                </c:pt>
                <c:pt idx="263828">
                  <c:v>611.22491030558695</c:v>
                </c:pt>
                <c:pt idx="263829">
                  <c:v>611.22722706085995</c:v>
                </c:pt>
                <c:pt idx="263830">
                  <c:v>611.22954381613397</c:v>
                </c:pt>
                <c:pt idx="263831">
                  <c:v>611.23186057140799</c:v>
                </c:pt>
                <c:pt idx="263832">
                  <c:v>611.23417732668099</c:v>
                </c:pt>
                <c:pt idx="263833">
                  <c:v>611.23649408195502</c:v>
                </c:pt>
                <c:pt idx="263834">
                  <c:v>611.23881083722802</c:v>
                </c:pt>
                <c:pt idx="263835">
                  <c:v>611.24112759250204</c:v>
                </c:pt>
                <c:pt idx="263836">
                  <c:v>611.24344434777504</c:v>
                </c:pt>
                <c:pt idx="263837">
                  <c:v>611.24576110304895</c:v>
                </c:pt>
                <c:pt idx="263838">
                  <c:v>611.24807785832297</c:v>
                </c:pt>
                <c:pt idx="263839">
                  <c:v>611.25039461359597</c:v>
                </c:pt>
                <c:pt idx="263840">
                  <c:v>611.25271136887</c:v>
                </c:pt>
                <c:pt idx="263841">
                  <c:v>611.255028124143</c:v>
                </c:pt>
                <c:pt idx="263842">
                  <c:v>611.25734487941702</c:v>
                </c:pt>
                <c:pt idx="263843">
                  <c:v>611.25966163469002</c:v>
                </c:pt>
                <c:pt idx="263844">
                  <c:v>611.26197838996404</c:v>
                </c:pt>
                <c:pt idx="263845">
                  <c:v>611.26429514523795</c:v>
                </c:pt>
                <c:pt idx="263846">
                  <c:v>611.26661190051095</c:v>
                </c:pt>
                <c:pt idx="263847">
                  <c:v>611.26892865578498</c:v>
                </c:pt>
                <c:pt idx="263848">
                  <c:v>611.27124541105798</c:v>
                </c:pt>
                <c:pt idx="263849">
                  <c:v>611.273562166332</c:v>
                </c:pt>
                <c:pt idx="263850">
                  <c:v>611.275878921605</c:v>
                </c:pt>
                <c:pt idx="263851">
                  <c:v>611.27819567687902</c:v>
                </c:pt>
                <c:pt idx="263852">
                  <c:v>611.28051243215305</c:v>
                </c:pt>
                <c:pt idx="263853">
                  <c:v>611.28282918742605</c:v>
                </c:pt>
                <c:pt idx="263854">
                  <c:v>611.28514594269996</c:v>
                </c:pt>
                <c:pt idx="263855">
                  <c:v>611.28746269797296</c:v>
                </c:pt>
                <c:pt idx="263856">
                  <c:v>611.28977945324698</c:v>
                </c:pt>
                <c:pt idx="263857">
                  <c:v>611.29209620851998</c:v>
                </c:pt>
                <c:pt idx="263858">
                  <c:v>611.294412963794</c:v>
                </c:pt>
                <c:pt idx="263859">
                  <c:v>611.29672971906803</c:v>
                </c:pt>
                <c:pt idx="263860">
                  <c:v>611.29904647434103</c:v>
                </c:pt>
                <c:pt idx="263861">
                  <c:v>611.30136322961505</c:v>
                </c:pt>
                <c:pt idx="263862">
                  <c:v>611.30367998488805</c:v>
                </c:pt>
                <c:pt idx="263863">
                  <c:v>611.30599674016196</c:v>
                </c:pt>
                <c:pt idx="263864">
                  <c:v>611.30831349543496</c:v>
                </c:pt>
                <c:pt idx="263865">
                  <c:v>611.31063025070898</c:v>
                </c:pt>
                <c:pt idx="263866">
                  <c:v>611.31294700598198</c:v>
                </c:pt>
                <c:pt idx="263867">
                  <c:v>611.31526376125601</c:v>
                </c:pt>
                <c:pt idx="263868">
                  <c:v>611.31758051653003</c:v>
                </c:pt>
                <c:pt idx="263869">
                  <c:v>611.31989727180303</c:v>
                </c:pt>
                <c:pt idx="263870">
                  <c:v>611.32221402707705</c:v>
                </c:pt>
                <c:pt idx="263871">
                  <c:v>611.32453078235005</c:v>
                </c:pt>
                <c:pt idx="263872">
                  <c:v>611.32684753762396</c:v>
                </c:pt>
                <c:pt idx="263873">
                  <c:v>611.32916429289696</c:v>
                </c:pt>
                <c:pt idx="263874">
                  <c:v>611.33148104817099</c:v>
                </c:pt>
                <c:pt idx="263875">
                  <c:v>611.33379780344501</c:v>
                </c:pt>
                <c:pt idx="263876">
                  <c:v>611.33611455871801</c:v>
                </c:pt>
                <c:pt idx="263877">
                  <c:v>611.33843131399203</c:v>
                </c:pt>
                <c:pt idx="263878">
                  <c:v>611.34074806926503</c:v>
                </c:pt>
                <c:pt idx="263879">
                  <c:v>611.34306482453906</c:v>
                </c:pt>
                <c:pt idx="263880">
                  <c:v>611.34538157981206</c:v>
                </c:pt>
                <c:pt idx="263881">
                  <c:v>611.34769833508597</c:v>
                </c:pt>
                <c:pt idx="263882">
                  <c:v>611.35001509035999</c:v>
                </c:pt>
                <c:pt idx="263883">
                  <c:v>611.35233184563299</c:v>
                </c:pt>
                <c:pt idx="263884">
                  <c:v>611.35464860090701</c:v>
                </c:pt>
                <c:pt idx="263885">
                  <c:v>611.35696535618001</c:v>
                </c:pt>
                <c:pt idx="263886">
                  <c:v>611.35928211145404</c:v>
                </c:pt>
                <c:pt idx="263887">
                  <c:v>611.36159886672704</c:v>
                </c:pt>
                <c:pt idx="263888">
                  <c:v>611.36391562200095</c:v>
                </c:pt>
                <c:pt idx="263889">
                  <c:v>611.36623237727497</c:v>
                </c:pt>
                <c:pt idx="263890">
                  <c:v>611.36854913254797</c:v>
                </c:pt>
                <c:pt idx="263891">
                  <c:v>611.37086588782199</c:v>
                </c:pt>
                <c:pt idx="263892">
                  <c:v>611.37318264309499</c:v>
                </c:pt>
                <c:pt idx="263893">
                  <c:v>611.37549939836902</c:v>
                </c:pt>
                <c:pt idx="263894">
                  <c:v>611.37781615364202</c:v>
                </c:pt>
                <c:pt idx="263895">
                  <c:v>611.38013290891604</c:v>
                </c:pt>
                <c:pt idx="263896">
                  <c:v>611.38244966418995</c:v>
                </c:pt>
                <c:pt idx="263897">
                  <c:v>611.38476641946295</c:v>
                </c:pt>
                <c:pt idx="263898">
                  <c:v>611.38708317473697</c:v>
                </c:pt>
                <c:pt idx="263899">
                  <c:v>611.38939993000997</c:v>
                </c:pt>
                <c:pt idx="263900">
                  <c:v>611.391716685284</c:v>
                </c:pt>
                <c:pt idx="263901">
                  <c:v>611.394033440557</c:v>
                </c:pt>
                <c:pt idx="263902">
                  <c:v>611.39635019583102</c:v>
                </c:pt>
                <c:pt idx="263903">
                  <c:v>611.39866695110504</c:v>
                </c:pt>
                <c:pt idx="263904">
                  <c:v>611.40098370637804</c:v>
                </c:pt>
                <c:pt idx="263905">
                  <c:v>611.40330046165195</c:v>
                </c:pt>
                <c:pt idx="263906">
                  <c:v>611.40561721692495</c:v>
                </c:pt>
                <c:pt idx="263907">
                  <c:v>611.40793397219898</c:v>
                </c:pt>
                <c:pt idx="263908">
                  <c:v>611.41025072747198</c:v>
                </c:pt>
                <c:pt idx="263909">
                  <c:v>611.412567482746</c:v>
                </c:pt>
                <c:pt idx="263910">
                  <c:v>611.41488423802002</c:v>
                </c:pt>
                <c:pt idx="263911">
                  <c:v>611.41720099329302</c:v>
                </c:pt>
                <c:pt idx="263912">
                  <c:v>611.41951774856705</c:v>
                </c:pt>
                <c:pt idx="263913">
                  <c:v>611.42183450384005</c:v>
                </c:pt>
                <c:pt idx="263914">
                  <c:v>611.42415125911396</c:v>
                </c:pt>
                <c:pt idx="263915">
                  <c:v>611.42646801438696</c:v>
                </c:pt>
                <c:pt idx="263916">
                  <c:v>611.42878476966098</c:v>
                </c:pt>
                <c:pt idx="263917">
                  <c:v>611.43110152493398</c:v>
                </c:pt>
                <c:pt idx="263918">
                  <c:v>611.433418280208</c:v>
                </c:pt>
                <c:pt idx="263919">
                  <c:v>611.43573503548203</c:v>
                </c:pt>
                <c:pt idx="263920">
                  <c:v>611.43805179075503</c:v>
                </c:pt>
                <c:pt idx="263921">
                  <c:v>611.44036854602905</c:v>
                </c:pt>
                <c:pt idx="263922">
                  <c:v>611.44268530130205</c:v>
                </c:pt>
                <c:pt idx="263923">
                  <c:v>611.44500205657596</c:v>
                </c:pt>
                <c:pt idx="263924">
                  <c:v>611.44731881184896</c:v>
                </c:pt>
                <c:pt idx="263925">
                  <c:v>611.44963556712298</c:v>
                </c:pt>
                <c:pt idx="263926">
                  <c:v>611.45195232239701</c:v>
                </c:pt>
                <c:pt idx="263927">
                  <c:v>611.45426907767001</c:v>
                </c:pt>
                <c:pt idx="263928">
                  <c:v>611.45658583294403</c:v>
                </c:pt>
                <c:pt idx="263929">
                  <c:v>611.45890258821703</c:v>
                </c:pt>
                <c:pt idx="263930">
                  <c:v>611.46121934349105</c:v>
                </c:pt>
                <c:pt idx="263931">
                  <c:v>611.46353609876405</c:v>
                </c:pt>
                <c:pt idx="263932">
                  <c:v>611.46585285403796</c:v>
                </c:pt>
                <c:pt idx="263933">
                  <c:v>611.46816960931199</c:v>
                </c:pt>
                <c:pt idx="263934">
                  <c:v>611.47048636458499</c:v>
                </c:pt>
                <c:pt idx="263935">
                  <c:v>611.47280311985901</c:v>
                </c:pt>
                <c:pt idx="263936">
                  <c:v>611.47511987513201</c:v>
                </c:pt>
                <c:pt idx="263937">
                  <c:v>611.47743663040603</c:v>
                </c:pt>
                <c:pt idx="263938">
                  <c:v>611.47975338567903</c:v>
                </c:pt>
                <c:pt idx="263939">
                  <c:v>611.48207014095306</c:v>
                </c:pt>
                <c:pt idx="263940">
                  <c:v>611.48438689622697</c:v>
                </c:pt>
                <c:pt idx="263941">
                  <c:v>611.48670365149997</c:v>
                </c:pt>
                <c:pt idx="263942">
                  <c:v>611.48902040677399</c:v>
                </c:pt>
                <c:pt idx="263943">
                  <c:v>611.49133716204699</c:v>
                </c:pt>
                <c:pt idx="263944">
                  <c:v>611.49365391732101</c:v>
                </c:pt>
                <c:pt idx="263945">
                  <c:v>611.49597067259401</c:v>
                </c:pt>
                <c:pt idx="263946">
                  <c:v>611.49828742786804</c:v>
                </c:pt>
                <c:pt idx="263947">
                  <c:v>611.50060418314195</c:v>
                </c:pt>
                <c:pt idx="263948">
                  <c:v>611.50292093841495</c:v>
                </c:pt>
                <c:pt idx="263949">
                  <c:v>611.50523769368897</c:v>
                </c:pt>
                <c:pt idx="263950">
                  <c:v>611.50755444896197</c:v>
                </c:pt>
                <c:pt idx="263951">
                  <c:v>611.50987120423599</c:v>
                </c:pt>
                <c:pt idx="263952">
                  <c:v>611.51218795950899</c:v>
                </c:pt>
                <c:pt idx="263953">
                  <c:v>611.51450471478302</c:v>
                </c:pt>
                <c:pt idx="263954">
                  <c:v>611.51682147005704</c:v>
                </c:pt>
                <c:pt idx="263955">
                  <c:v>611.51913822533004</c:v>
                </c:pt>
                <c:pt idx="263956">
                  <c:v>611.52145498060395</c:v>
                </c:pt>
                <c:pt idx="263957">
                  <c:v>611.52377173587695</c:v>
                </c:pt>
                <c:pt idx="263958">
                  <c:v>611.52608849115097</c:v>
                </c:pt>
                <c:pt idx="263959">
                  <c:v>611.52840524642397</c:v>
                </c:pt>
                <c:pt idx="263960">
                  <c:v>611.530722001698</c:v>
                </c:pt>
                <c:pt idx="263961">
                  <c:v>611.53303875697202</c:v>
                </c:pt>
                <c:pt idx="263962">
                  <c:v>611.53535551224502</c:v>
                </c:pt>
                <c:pt idx="263963">
                  <c:v>611.53767226751904</c:v>
                </c:pt>
                <c:pt idx="263964">
                  <c:v>611.53998902279204</c:v>
                </c:pt>
                <c:pt idx="263965">
                  <c:v>611.54230577806595</c:v>
                </c:pt>
                <c:pt idx="263966">
                  <c:v>611.54462253333895</c:v>
                </c:pt>
                <c:pt idx="263967">
                  <c:v>611.54693928861298</c:v>
                </c:pt>
                <c:pt idx="263968">
                  <c:v>611.54925604388598</c:v>
                </c:pt>
                <c:pt idx="263969">
                  <c:v>611.55157279916</c:v>
                </c:pt>
                <c:pt idx="263970">
                  <c:v>611.55388955443402</c:v>
                </c:pt>
                <c:pt idx="263971">
                  <c:v>611.55620630970702</c:v>
                </c:pt>
                <c:pt idx="263972">
                  <c:v>611.55852306498105</c:v>
                </c:pt>
                <c:pt idx="263973">
                  <c:v>611.56083982025405</c:v>
                </c:pt>
                <c:pt idx="263974">
                  <c:v>611.56315657552796</c:v>
                </c:pt>
                <c:pt idx="263975">
                  <c:v>611.56547333080096</c:v>
                </c:pt>
                <c:pt idx="263976">
                  <c:v>611.56779008607498</c:v>
                </c:pt>
                <c:pt idx="263977">
                  <c:v>611.570106841349</c:v>
                </c:pt>
                <c:pt idx="263978">
                  <c:v>611.572423596622</c:v>
                </c:pt>
                <c:pt idx="263979">
                  <c:v>611.57474035189603</c:v>
                </c:pt>
                <c:pt idx="263980">
                  <c:v>611.57705710716903</c:v>
                </c:pt>
                <c:pt idx="263981">
                  <c:v>611.57937386244305</c:v>
                </c:pt>
                <c:pt idx="263982">
                  <c:v>611.58169061771605</c:v>
                </c:pt>
                <c:pt idx="263983">
                  <c:v>611.58400737298996</c:v>
                </c:pt>
                <c:pt idx="263984">
                  <c:v>611.58632412826398</c:v>
                </c:pt>
                <c:pt idx="263985">
                  <c:v>611.58864088353698</c:v>
                </c:pt>
                <c:pt idx="263986">
                  <c:v>611.59095763881101</c:v>
                </c:pt>
                <c:pt idx="263987">
                  <c:v>611.59327439408401</c:v>
                </c:pt>
                <c:pt idx="263988">
                  <c:v>611.59559114935803</c:v>
                </c:pt>
                <c:pt idx="263989">
                  <c:v>611.59790790463103</c:v>
                </c:pt>
                <c:pt idx="263990">
                  <c:v>611.60022465990505</c:v>
                </c:pt>
                <c:pt idx="263991">
                  <c:v>611.60254141517896</c:v>
                </c:pt>
                <c:pt idx="263992">
                  <c:v>611.60485817045196</c:v>
                </c:pt>
                <c:pt idx="263993">
                  <c:v>611.60717492572599</c:v>
                </c:pt>
                <c:pt idx="263994">
                  <c:v>611.60949168099899</c:v>
                </c:pt>
                <c:pt idx="263995">
                  <c:v>611.61180843627301</c:v>
                </c:pt>
                <c:pt idx="263996">
                  <c:v>611.61412519154601</c:v>
                </c:pt>
                <c:pt idx="263997">
                  <c:v>611.61644194682003</c:v>
                </c:pt>
                <c:pt idx="263998">
                  <c:v>611.61875870209406</c:v>
                </c:pt>
                <c:pt idx="263999">
                  <c:v>611.62107545736706</c:v>
                </c:pt>
                <c:pt idx="264000">
                  <c:v>611.62339221264097</c:v>
                </c:pt>
                <c:pt idx="264001">
                  <c:v>611.62570896791397</c:v>
                </c:pt>
                <c:pt idx="264002">
                  <c:v>611.62802572318799</c:v>
                </c:pt>
                <c:pt idx="264003">
                  <c:v>611.63034247846099</c:v>
                </c:pt>
                <c:pt idx="264004">
                  <c:v>611.63265923373501</c:v>
                </c:pt>
                <c:pt idx="264005">
                  <c:v>611.63497598900904</c:v>
                </c:pt>
                <c:pt idx="264006">
                  <c:v>611.63729274428204</c:v>
                </c:pt>
                <c:pt idx="264007">
                  <c:v>611.63960949955595</c:v>
                </c:pt>
                <c:pt idx="264008">
                  <c:v>611.64192625482895</c:v>
                </c:pt>
                <c:pt idx="264009">
                  <c:v>611.64424301010297</c:v>
                </c:pt>
                <c:pt idx="264010">
                  <c:v>611.64655976537597</c:v>
                </c:pt>
                <c:pt idx="264011">
                  <c:v>611.64887652064999</c:v>
                </c:pt>
                <c:pt idx="264012">
                  <c:v>611.65119327592299</c:v>
                </c:pt>
                <c:pt idx="264013">
                  <c:v>611.65351003119702</c:v>
                </c:pt>
                <c:pt idx="264014">
                  <c:v>611.65582678647104</c:v>
                </c:pt>
                <c:pt idx="264015">
                  <c:v>611.65814354174404</c:v>
                </c:pt>
                <c:pt idx="264016">
                  <c:v>611.66046029701795</c:v>
                </c:pt>
                <c:pt idx="264017">
                  <c:v>611.66277705229095</c:v>
                </c:pt>
                <c:pt idx="264018">
                  <c:v>611.66509380756497</c:v>
                </c:pt>
                <c:pt idx="264019">
                  <c:v>611.66741056283797</c:v>
                </c:pt>
                <c:pt idx="264020">
                  <c:v>611.669727318112</c:v>
                </c:pt>
                <c:pt idx="264021">
                  <c:v>611.67204407338602</c:v>
                </c:pt>
                <c:pt idx="264022">
                  <c:v>611.67436082865902</c:v>
                </c:pt>
                <c:pt idx="264023">
                  <c:v>611.67667758393304</c:v>
                </c:pt>
                <c:pt idx="264024">
                  <c:v>611.67899433920604</c:v>
                </c:pt>
                <c:pt idx="264025">
                  <c:v>611.68131109447995</c:v>
                </c:pt>
                <c:pt idx="264026">
                  <c:v>611.68362784975295</c:v>
                </c:pt>
                <c:pt idx="264027">
                  <c:v>611.68594460502698</c:v>
                </c:pt>
                <c:pt idx="264028">
                  <c:v>611.688261360301</c:v>
                </c:pt>
                <c:pt idx="264029">
                  <c:v>611.690578115574</c:v>
                </c:pt>
                <c:pt idx="264030">
                  <c:v>611.69289487084802</c:v>
                </c:pt>
                <c:pt idx="264031">
                  <c:v>611.69521162612102</c:v>
                </c:pt>
                <c:pt idx="264032">
                  <c:v>611.69752838139505</c:v>
                </c:pt>
                <c:pt idx="264033">
                  <c:v>611.69984513666805</c:v>
                </c:pt>
                <c:pt idx="264034">
                  <c:v>611.70216189194196</c:v>
                </c:pt>
                <c:pt idx="264035">
                  <c:v>611.70447864721598</c:v>
                </c:pt>
                <c:pt idx="264036">
                  <c:v>611.70679540248898</c:v>
                </c:pt>
                <c:pt idx="264037">
                  <c:v>611.709112157763</c:v>
                </c:pt>
                <c:pt idx="264038">
                  <c:v>611.711428913036</c:v>
                </c:pt>
                <c:pt idx="264039">
                  <c:v>611.71374566831003</c:v>
                </c:pt>
                <c:pt idx="264040">
                  <c:v>611.71606242358303</c:v>
                </c:pt>
                <c:pt idx="264041">
                  <c:v>611.71837917885705</c:v>
                </c:pt>
                <c:pt idx="264042">
                  <c:v>611.72069593413096</c:v>
                </c:pt>
                <c:pt idx="264043">
                  <c:v>611.72301268940396</c:v>
                </c:pt>
                <c:pt idx="264044">
                  <c:v>611.72532944467798</c:v>
                </c:pt>
                <c:pt idx="264045">
                  <c:v>611.72764619995098</c:v>
                </c:pt>
                <c:pt idx="264046">
                  <c:v>611.72996295522501</c:v>
                </c:pt>
                <c:pt idx="264047">
                  <c:v>611.73227971049801</c:v>
                </c:pt>
                <c:pt idx="264048">
                  <c:v>611.73459646577203</c:v>
                </c:pt>
                <c:pt idx="264049">
                  <c:v>611.73691322104605</c:v>
                </c:pt>
                <c:pt idx="264050">
                  <c:v>611.73922997631905</c:v>
                </c:pt>
                <c:pt idx="264051">
                  <c:v>611.74154673159296</c:v>
                </c:pt>
                <c:pt idx="264052">
                  <c:v>611.74386348686596</c:v>
                </c:pt>
                <c:pt idx="264053">
                  <c:v>611.74618024213999</c:v>
                </c:pt>
                <c:pt idx="264054">
                  <c:v>611.74849699741299</c:v>
                </c:pt>
                <c:pt idx="264055">
                  <c:v>611.75081375268701</c:v>
                </c:pt>
                <c:pt idx="264056">
                  <c:v>611.75313050796103</c:v>
                </c:pt>
                <c:pt idx="264057">
                  <c:v>611.75544726323403</c:v>
                </c:pt>
                <c:pt idx="264058">
                  <c:v>611.75776401850806</c:v>
                </c:pt>
                <c:pt idx="264059">
                  <c:v>611.76008077378106</c:v>
                </c:pt>
                <c:pt idx="264060">
                  <c:v>611.76239752905497</c:v>
                </c:pt>
                <c:pt idx="264061">
                  <c:v>611.76471428432797</c:v>
                </c:pt>
                <c:pt idx="264062">
                  <c:v>611.76703103960199</c:v>
                </c:pt>
                <c:pt idx="264063">
                  <c:v>611.76934779487499</c:v>
                </c:pt>
                <c:pt idx="264064">
                  <c:v>611.77166455014901</c:v>
                </c:pt>
                <c:pt idx="264065">
                  <c:v>611.77398130542304</c:v>
                </c:pt>
                <c:pt idx="264066">
                  <c:v>611.77629806069604</c:v>
                </c:pt>
                <c:pt idx="264067">
                  <c:v>611.77861481596995</c:v>
                </c:pt>
                <c:pt idx="264068">
                  <c:v>611.78093157124295</c:v>
                </c:pt>
                <c:pt idx="264069">
                  <c:v>611.78324832651697</c:v>
                </c:pt>
                <c:pt idx="264070">
                  <c:v>611.78556508178997</c:v>
                </c:pt>
                <c:pt idx="264071">
                  <c:v>611.78788183706399</c:v>
                </c:pt>
                <c:pt idx="264072">
                  <c:v>611.79019859233802</c:v>
                </c:pt>
                <c:pt idx="264073">
                  <c:v>611.79251534761102</c:v>
                </c:pt>
                <c:pt idx="264074">
                  <c:v>611.79483210288504</c:v>
                </c:pt>
                <c:pt idx="264075">
                  <c:v>611.79714885815804</c:v>
                </c:pt>
                <c:pt idx="264076">
                  <c:v>611.79946561343195</c:v>
                </c:pt>
                <c:pt idx="264077">
                  <c:v>611.80178236870495</c:v>
                </c:pt>
                <c:pt idx="264078">
                  <c:v>611.80409912397897</c:v>
                </c:pt>
                <c:pt idx="264079">
                  <c:v>611.806415879253</c:v>
                </c:pt>
                <c:pt idx="264080">
                  <c:v>611.808732634526</c:v>
                </c:pt>
                <c:pt idx="264081">
                  <c:v>611.81104938980002</c:v>
                </c:pt>
                <c:pt idx="264082">
                  <c:v>611.81336614507302</c:v>
                </c:pt>
                <c:pt idx="264083">
                  <c:v>611.81568290034704</c:v>
                </c:pt>
                <c:pt idx="264084">
                  <c:v>611.81799965562004</c:v>
                </c:pt>
                <c:pt idx="264085">
                  <c:v>611.82031641089395</c:v>
                </c:pt>
                <c:pt idx="264086">
                  <c:v>611.82263316616798</c:v>
                </c:pt>
                <c:pt idx="264087">
                  <c:v>611.82494992144098</c:v>
                </c:pt>
                <c:pt idx="264088">
                  <c:v>611.827266676715</c:v>
                </c:pt>
                <c:pt idx="264089">
                  <c:v>611.829583431988</c:v>
                </c:pt>
                <c:pt idx="264090">
                  <c:v>611.83190018726202</c:v>
                </c:pt>
                <c:pt idx="264091">
                  <c:v>611.83421694253502</c:v>
                </c:pt>
                <c:pt idx="264092">
                  <c:v>611.83653369780905</c:v>
                </c:pt>
                <c:pt idx="264093">
                  <c:v>611.83885045308296</c:v>
                </c:pt>
                <c:pt idx="264094">
                  <c:v>611.84116720835596</c:v>
                </c:pt>
                <c:pt idx="264095">
                  <c:v>611.84348396362998</c:v>
                </c:pt>
                <c:pt idx="264096">
                  <c:v>611.84580071890298</c:v>
                </c:pt>
                <c:pt idx="264097">
                  <c:v>611.848117474177</c:v>
                </c:pt>
                <c:pt idx="264098">
                  <c:v>611.85043422945</c:v>
                </c:pt>
                <c:pt idx="264099">
                  <c:v>611.85275098472403</c:v>
                </c:pt>
                <c:pt idx="264100">
                  <c:v>611.85506773999805</c:v>
                </c:pt>
                <c:pt idx="264101">
                  <c:v>611.85738449527105</c:v>
                </c:pt>
                <c:pt idx="264102">
                  <c:v>611.85970125054496</c:v>
                </c:pt>
                <c:pt idx="264103">
                  <c:v>611.86201800581796</c:v>
                </c:pt>
                <c:pt idx="264104">
                  <c:v>611.86433476109198</c:v>
                </c:pt>
                <c:pt idx="264105">
                  <c:v>611.86665151636498</c:v>
                </c:pt>
                <c:pt idx="264106">
                  <c:v>611.86896827163901</c:v>
                </c:pt>
                <c:pt idx="264107">
                  <c:v>611.87128502691303</c:v>
                </c:pt>
                <c:pt idx="264108">
                  <c:v>611.87360178218603</c:v>
                </c:pt>
                <c:pt idx="264109">
                  <c:v>611.87591853746005</c:v>
                </c:pt>
                <c:pt idx="264110">
                  <c:v>611.87823529273305</c:v>
                </c:pt>
                <c:pt idx="264111">
                  <c:v>611.88055204800696</c:v>
                </c:pt>
                <c:pt idx="264112">
                  <c:v>611.88286880327996</c:v>
                </c:pt>
                <c:pt idx="264113">
                  <c:v>611.88518555855399</c:v>
                </c:pt>
                <c:pt idx="264114">
                  <c:v>611.88750231382699</c:v>
                </c:pt>
                <c:pt idx="264115">
                  <c:v>611.88981906910101</c:v>
                </c:pt>
                <c:pt idx="264116">
                  <c:v>611.89213582437503</c:v>
                </c:pt>
                <c:pt idx="264117">
                  <c:v>611.89445257964803</c:v>
                </c:pt>
                <c:pt idx="264118">
                  <c:v>611.89676933492206</c:v>
                </c:pt>
                <c:pt idx="264119">
                  <c:v>611.89908609019506</c:v>
                </c:pt>
                <c:pt idx="264120">
                  <c:v>611.90140284546897</c:v>
                </c:pt>
                <c:pt idx="264121">
                  <c:v>611.90371960074197</c:v>
                </c:pt>
                <c:pt idx="264122">
                  <c:v>611.90603635601599</c:v>
                </c:pt>
                <c:pt idx="264123">
                  <c:v>611.90835311129001</c:v>
                </c:pt>
                <c:pt idx="264124">
                  <c:v>611.91066986656301</c:v>
                </c:pt>
                <c:pt idx="264125">
                  <c:v>611.91298662183704</c:v>
                </c:pt>
                <c:pt idx="264126">
                  <c:v>611.91530337711004</c:v>
                </c:pt>
                <c:pt idx="264127">
                  <c:v>611.91762013238395</c:v>
                </c:pt>
                <c:pt idx="264128">
                  <c:v>611.91993688765695</c:v>
                </c:pt>
                <c:pt idx="264129">
                  <c:v>611.92225364293097</c:v>
                </c:pt>
                <c:pt idx="264130">
                  <c:v>611.92457039820499</c:v>
                </c:pt>
                <c:pt idx="264131">
                  <c:v>611.92688715347799</c:v>
                </c:pt>
                <c:pt idx="264132">
                  <c:v>611.92920390875202</c:v>
                </c:pt>
                <c:pt idx="264133">
                  <c:v>611.93152066402502</c:v>
                </c:pt>
                <c:pt idx="264134">
                  <c:v>611.93383741929904</c:v>
                </c:pt>
                <c:pt idx="264135">
                  <c:v>611.93615417457204</c:v>
                </c:pt>
                <c:pt idx="264136">
                  <c:v>611.93847092984595</c:v>
                </c:pt>
                <c:pt idx="264137">
                  <c:v>611.94078768511997</c:v>
                </c:pt>
                <c:pt idx="264138">
                  <c:v>611.94310444039297</c:v>
                </c:pt>
                <c:pt idx="264139">
                  <c:v>611.945421195667</c:v>
                </c:pt>
                <c:pt idx="264140">
                  <c:v>611.94773795094</c:v>
                </c:pt>
                <c:pt idx="264141">
                  <c:v>611.95005470621402</c:v>
                </c:pt>
                <c:pt idx="264142">
                  <c:v>611.95237146148702</c:v>
                </c:pt>
                <c:pt idx="264143">
                  <c:v>611.95468821676104</c:v>
                </c:pt>
                <c:pt idx="264144">
                  <c:v>611.95700497203495</c:v>
                </c:pt>
                <c:pt idx="264145">
                  <c:v>611.95932172730795</c:v>
                </c:pt>
                <c:pt idx="264146">
                  <c:v>611.96163848258198</c:v>
                </c:pt>
                <c:pt idx="264147">
                  <c:v>611.96395523785498</c:v>
                </c:pt>
                <c:pt idx="264148">
                  <c:v>611.966271993129</c:v>
                </c:pt>
                <c:pt idx="264149">
                  <c:v>611.968588748402</c:v>
                </c:pt>
                <c:pt idx="264150">
                  <c:v>611.97090550367602</c:v>
                </c:pt>
                <c:pt idx="264151">
                  <c:v>611.97322225895005</c:v>
                </c:pt>
                <c:pt idx="264152">
                  <c:v>611.97553901422305</c:v>
                </c:pt>
                <c:pt idx="264153">
                  <c:v>611.97785576949695</c:v>
                </c:pt>
                <c:pt idx="264154">
                  <c:v>611.98017252476996</c:v>
                </c:pt>
                <c:pt idx="264155">
                  <c:v>611.98248928004398</c:v>
                </c:pt>
                <c:pt idx="264156">
                  <c:v>611.98480603531698</c:v>
                </c:pt>
                <c:pt idx="264157">
                  <c:v>611.987122790591</c:v>
                </c:pt>
                <c:pt idx="264158">
                  <c:v>611.98943954586503</c:v>
                </c:pt>
                <c:pt idx="264159">
                  <c:v>611.99175630113803</c:v>
                </c:pt>
                <c:pt idx="264160">
                  <c:v>611.99407305641205</c:v>
                </c:pt>
                <c:pt idx="264161">
                  <c:v>611.99638981168505</c:v>
                </c:pt>
                <c:pt idx="264162">
                  <c:v>611.99870656695896</c:v>
                </c:pt>
                <c:pt idx="264163">
                  <c:v>612.00102332223196</c:v>
                </c:pt>
                <c:pt idx="264164">
                  <c:v>612.00334007750598</c:v>
                </c:pt>
                <c:pt idx="264165">
                  <c:v>612.00565683277898</c:v>
                </c:pt>
                <c:pt idx="264166">
                  <c:v>612.00797358805301</c:v>
                </c:pt>
                <c:pt idx="264167">
                  <c:v>612.01029034332703</c:v>
                </c:pt>
                <c:pt idx="264168">
                  <c:v>612.01260709860003</c:v>
                </c:pt>
                <c:pt idx="264169">
                  <c:v>612.01492385387405</c:v>
                </c:pt>
                <c:pt idx="264170">
                  <c:v>612.01724060914705</c:v>
                </c:pt>
                <c:pt idx="264171">
                  <c:v>612.01955736442096</c:v>
                </c:pt>
                <c:pt idx="264172">
                  <c:v>612.02187411969396</c:v>
                </c:pt>
                <c:pt idx="264173">
                  <c:v>612.02419087496799</c:v>
                </c:pt>
                <c:pt idx="264174">
                  <c:v>612.02650763024201</c:v>
                </c:pt>
                <c:pt idx="264175">
                  <c:v>612.02882438551501</c:v>
                </c:pt>
                <c:pt idx="264176">
                  <c:v>612.03114114078903</c:v>
                </c:pt>
                <c:pt idx="264177">
                  <c:v>612.03345789606203</c:v>
                </c:pt>
                <c:pt idx="264178">
                  <c:v>612.03577465133606</c:v>
                </c:pt>
                <c:pt idx="264179">
                  <c:v>612.03809140660906</c:v>
                </c:pt>
                <c:pt idx="264180">
                  <c:v>612.04040816188297</c:v>
                </c:pt>
                <c:pt idx="264181">
                  <c:v>612.04272491715699</c:v>
                </c:pt>
                <c:pt idx="264182">
                  <c:v>612.04504167242999</c:v>
                </c:pt>
                <c:pt idx="264183">
                  <c:v>612.04735842770401</c:v>
                </c:pt>
                <c:pt idx="264184">
                  <c:v>612.04967518297701</c:v>
                </c:pt>
                <c:pt idx="264185">
                  <c:v>612.05199193825104</c:v>
                </c:pt>
                <c:pt idx="264186">
                  <c:v>612.05430869352404</c:v>
                </c:pt>
                <c:pt idx="264187">
                  <c:v>612.05662544879794</c:v>
                </c:pt>
                <c:pt idx="264188">
                  <c:v>612.05894220407197</c:v>
                </c:pt>
                <c:pt idx="264189">
                  <c:v>612.06125895934497</c:v>
                </c:pt>
                <c:pt idx="264190">
                  <c:v>612.06357571461899</c:v>
                </c:pt>
                <c:pt idx="264191">
                  <c:v>612.06589246989199</c:v>
                </c:pt>
                <c:pt idx="264192">
                  <c:v>612.06820922516602</c:v>
                </c:pt>
                <c:pt idx="264193">
                  <c:v>612.07052598043902</c:v>
                </c:pt>
                <c:pt idx="264194">
                  <c:v>612.07284273571304</c:v>
                </c:pt>
                <c:pt idx="264195">
                  <c:v>612.07515949098695</c:v>
                </c:pt>
                <c:pt idx="264196">
                  <c:v>612.07747624625995</c:v>
                </c:pt>
                <c:pt idx="264197">
                  <c:v>612.07979300153397</c:v>
                </c:pt>
                <c:pt idx="264198">
                  <c:v>612.08210975680697</c:v>
                </c:pt>
                <c:pt idx="264199">
                  <c:v>612.084426512081</c:v>
                </c:pt>
                <c:pt idx="264200">
                  <c:v>612.086743267354</c:v>
                </c:pt>
                <c:pt idx="264201">
                  <c:v>612.08906002262802</c:v>
                </c:pt>
                <c:pt idx="264202">
                  <c:v>612.09137677790204</c:v>
                </c:pt>
                <c:pt idx="264203">
                  <c:v>612.09369353317504</c:v>
                </c:pt>
                <c:pt idx="264204">
                  <c:v>612.09601028844895</c:v>
                </c:pt>
                <c:pt idx="264205">
                  <c:v>612.09832704372195</c:v>
                </c:pt>
                <c:pt idx="264206">
                  <c:v>612.10064379899597</c:v>
                </c:pt>
                <c:pt idx="264207">
                  <c:v>612.10296055426898</c:v>
                </c:pt>
                <c:pt idx="264208">
                  <c:v>612.105277309543</c:v>
                </c:pt>
                <c:pt idx="264209">
                  <c:v>612.10759406481702</c:v>
                </c:pt>
                <c:pt idx="264210">
                  <c:v>612.10991082009002</c:v>
                </c:pt>
                <c:pt idx="264211">
                  <c:v>612.11222757536405</c:v>
                </c:pt>
                <c:pt idx="264212">
                  <c:v>612.11454433063705</c:v>
                </c:pt>
                <c:pt idx="264213">
                  <c:v>612.11686108591095</c:v>
                </c:pt>
                <c:pt idx="264214">
                  <c:v>612.11917784118396</c:v>
                </c:pt>
                <c:pt idx="264215">
                  <c:v>612.12149459645798</c:v>
                </c:pt>
                <c:pt idx="264216">
                  <c:v>612.12381135173098</c:v>
                </c:pt>
                <c:pt idx="264217">
                  <c:v>612.126128107005</c:v>
                </c:pt>
                <c:pt idx="264218">
                  <c:v>612.12844486227903</c:v>
                </c:pt>
                <c:pt idx="264219">
                  <c:v>612.13076161755203</c:v>
                </c:pt>
                <c:pt idx="264220">
                  <c:v>612.13307837282605</c:v>
                </c:pt>
                <c:pt idx="264221">
                  <c:v>612.13539512809905</c:v>
                </c:pt>
                <c:pt idx="264222">
                  <c:v>612.13771188337296</c:v>
                </c:pt>
                <c:pt idx="264223">
                  <c:v>612.14002863864596</c:v>
                </c:pt>
                <c:pt idx="264224">
                  <c:v>612.14234539391998</c:v>
                </c:pt>
                <c:pt idx="264225">
                  <c:v>612.144662149194</c:v>
                </c:pt>
                <c:pt idx="264226">
                  <c:v>612.14697890446701</c:v>
                </c:pt>
                <c:pt idx="264227">
                  <c:v>612.14929565974103</c:v>
                </c:pt>
                <c:pt idx="264228">
                  <c:v>612.15161241501403</c:v>
                </c:pt>
                <c:pt idx="264229">
                  <c:v>612.15392917028805</c:v>
                </c:pt>
                <c:pt idx="264230">
                  <c:v>612.15624592556105</c:v>
                </c:pt>
                <c:pt idx="264231">
                  <c:v>612.15856268083496</c:v>
                </c:pt>
                <c:pt idx="264232">
                  <c:v>612.16087943610898</c:v>
                </c:pt>
                <c:pt idx="264233">
                  <c:v>612.16319619138199</c:v>
                </c:pt>
                <c:pt idx="264234">
                  <c:v>612.16551294665601</c:v>
                </c:pt>
                <c:pt idx="264235">
                  <c:v>612.16782970192901</c:v>
                </c:pt>
                <c:pt idx="264236">
                  <c:v>612.17014645720303</c:v>
                </c:pt>
                <c:pt idx="264237">
                  <c:v>612.17246321247603</c:v>
                </c:pt>
                <c:pt idx="264238">
                  <c:v>612.17477996775006</c:v>
                </c:pt>
                <c:pt idx="264239">
                  <c:v>612.17709672302396</c:v>
                </c:pt>
                <c:pt idx="264240">
                  <c:v>612.17941347829696</c:v>
                </c:pt>
                <c:pt idx="264241">
                  <c:v>612.18173023357099</c:v>
                </c:pt>
                <c:pt idx="264242">
                  <c:v>612.18404698884399</c:v>
                </c:pt>
                <c:pt idx="264243">
                  <c:v>612.18636374411801</c:v>
                </c:pt>
                <c:pt idx="264244">
                  <c:v>612.18868049939101</c:v>
                </c:pt>
                <c:pt idx="264245">
                  <c:v>612.19099725466504</c:v>
                </c:pt>
                <c:pt idx="264246">
                  <c:v>612.19331400993894</c:v>
                </c:pt>
                <c:pt idx="264247">
                  <c:v>612.19563076521194</c:v>
                </c:pt>
                <c:pt idx="264248">
                  <c:v>612.19794752048597</c:v>
                </c:pt>
                <c:pt idx="264249">
                  <c:v>612.20026427575897</c:v>
                </c:pt>
                <c:pt idx="264250">
                  <c:v>612.20258103103299</c:v>
                </c:pt>
                <c:pt idx="264251">
                  <c:v>612.20489778630599</c:v>
                </c:pt>
                <c:pt idx="264252">
                  <c:v>612.20721454158002</c:v>
                </c:pt>
                <c:pt idx="264253">
                  <c:v>612.20953129685404</c:v>
                </c:pt>
                <c:pt idx="264254">
                  <c:v>612.21184805212704</c:v>
                </c:pt>
                <c:pt idx="264255">
                  <c:v>612.21416480740095</c:v>
                </c:pt>
                <c:pt idx="264256">
                  <c:v>612.21648156267395</c:v>
                </c:pt>
                <c:pt idx="264257">
                  <c:v>612.21879831794797</c:v>
                </c:pt>
                <c:pt idx="264258">
                  <c:v>612.22111507322097</c:v>
                </c:pt>
                <c:pt idx="264259">
                  <c:v>612.22343182849499</c:v>
                </c:pt>
                <c:pt idx="264260">
                  <c:v>612.225748583768</c:v>
                </c:pt>
                <c:pt idx="264261">
                  <c:v>612.22806533904202</c:v>
                </c:pt>
                <c:pt idx="264262">
                  <c:v>612.23038209431604</c:v>
                </c:pt>
                <c:pt idx="264263">
                  <c:v>612.23269884958904</c:v>
                </c:pt>
                <c:pt idx="264264">
                  <c:v>612.23501560486295</c:v>
                </c:pt>
                <c:pt idx="264265">
                  <c:v>612.23733236013595</c:v>
                </c:pt>
                <c:pt idx="264266">
                  <c:v>612.23964911540997</c:v>
                </c:pt>
                <c:pt idx="264267">
                  <c:v>612.24196587068298</c:v>
                </c:pt>
                <c:pt idx="264268">
                  <c:v>612.244282625957</c:v>
                </c:pt>
                <c:pt idx="264269">
                  <c:v>612.24659938123102</c:v>
                </c:pt>
                <c:pt idx="264270">
                  <c:v>612.24891613650402</c:v>
                </c:pt>
                <c:pt idx="264271">
                  <c:v>612.25123289177805</c:v>
                </c:pt>
                <c:pt idx="264272">
                  <c:v>612.25354964705105</c:v>
                </c:pt>
                <c:pt idx="264273">
                  <c:v>612.25586640232495</c:v>
                </c:pt>
                <c:pt idx="264274">
                  <c:v>612.25818315759795</c:v>
                </c:pt>
                <c:pt idx="264275">
                  <c:v>612.26049991287198</c:v>
                </c:pt>
                <c:pt idx="264276">
                  <c:v>612.262816668146</c:v>
                </c:pt>
                <c:pt idx="264277">
                  <c:v>612.265133423419</c:v>
                </c:pt>
                <c:pt idx="264278">
                  <c:v>612.26745017869303</c:v>
                </c:pt>
                <c:pt idx="264279">
                  <c:v>612.26976693396603</c:v>
                </c:pt>
                <c:pt idx="264280">
                  <c:v>612.27208368924005</c:v>
                </c:pt>
                <c:pt idx="264281">
                  <c:v>612.27440044451305</c:v>
                </c:pt>
                <c:pt idx="264282">
                  <c:v>612.27671719978696</c:v>
                </c:pt>
                <c:pt idx="264283">
                  <c:v>612.27903395506098</c:v>
                </c:pt>
                <c:pt idx="264284">
                  <c:v>612.28135071033398</c:v>
                </c:pt>
                <c:pt idx="264285">
                  <c:v>612.283667465608</c:v>
                </c:pt>
                <c:pt idx="264286">
                  <c:v>612.28598422088101</c:v>
                </c:pt>
                <c:pt idx="264287">
                  <c:v>612.28830097615503</c:v>
                </c:pt>
                <c:pt idx="264288">
                  <c:v>612.29061773142803</c:v>
                </c:pt>
                <c:pt idx="264289">
                  <c:v>612.29293448670205</c:v>
                </c:pt>
                <c:pt idx="264290">
                  <c:v>612.29525124197596</c:v>
                </c:pt>
                <c:pt idx="264291">
                  <c:v>612.29756799724896</c:v>
                </c:pt>
                <c:pt idx="264292">
                  <c:v>612.29988475252298</c:v>
                </c:pt>
                <c:pt idx="264293">
                  <c:v>612.30220150779598</c:v>
                </c:pt>
                <c:pt idx="264294">
                  <c:v>612.30451826307001</c:v>
                </c:pt>
                <c:pt idx="264295">
                  <c:v>612.30683501834301</c:v>
                </c:pt>
                <c:pt idx="264296">
                  <c:v>612.30915177361703</c:v>
                </c:pt>
                <c:pt idx="264297">
                  <c:v>612.31146852889106</c:v>
                </c:pt>
                <c:pt idx="264298">
                  <c:v>612.31378528416406</c:v>
                </c:pt>
                <c:pt idx="264299">
                  <c:v>612.31610203943796</c:v>
                </c:pt>
                <c:pt idx="264300">
                  <c:v>612.31841879471096</c:v>
                </c:pt>
                <c:pt idx="264301">
                  <c:v>612.32073554998499</c:v>
                </c:pt>
                <c:pt idx="264302">
                  <c:v>612.32305230525799</c:v>
                </c:pt>
                <c:pt idx="264303">
                  <c:v>612.32536906053201</c:v>
                </c:pt>
                <c:pt idx="264304">
                  <c:v>612.32768581580603</c:v>
                </c:pt>
                <c:pt idx="264305">
                  <c:v>612.33000257107904</c:v>
                </c:pt>
                <c:pt idx="264306">
                  <c:v>612.33231932635294</c:v>
                </c:pt>
                <c:pt idx="264307">
                  <c:v>612.33463608162594</c:v>
                </c:pt>
                <c:pt idx="264308">
                  <c:v>612.33695283689997</c:v>
                </c:pt>
                <c:pt idx="264309">
                  <c:v>612.33926959217297</c:v>
                </c:pt>
                <c:pt idx="264310">
                  <c:v>612.34158634744699</c:v>
                </c:pt>
                <c:pt idx="264311">
                  <c:v>612.34390310271999</c:v>
                </c:pt>
                <c:pt idx="264312">
                  <c:v>612.34621985799402</c:v>
                </c:pt>
                <c:pt idx="264313">
                  <c:v>612.34853661326804</c:v>
                </c:pt>
                <c:pt idx="264314">
                  <c:v>612.35085336854104</c:v>
                </c:pt>
                <c:pt idx="264315">
                  <c:v>612.35317012381495</c:v>
                </c:pt>
                <c:pt idx="264316">
                  <c:v>612.35548687908795</c:v>
                </c:pt>
                <c:pt idx="264317">
                  <c:v>612.35780363436197</c:v>
                </c:pt>
                <c:pt idx="264318">
                  <c:v>612.36012038963497</c:v>
                </c:pt>
                <c:pt idx="264319">
                  <c:v>612.36243714490899</c:v>
                </c:pt>
                <c:pt idx="264320">
                  <c:v>612.36475390018302</c:v>
                </c:pt>
                <c:pt idx="264321">
                  <c:v>612.36707065545602</c:v>
                </c:pt>
                <c:pt idx="264322">
                  <c:v>612.36938741073004</c:v>
                </c:pt>
                <c:pt idx="264323">
                  <c:v>612.37170416600304</c:v>
                </c:pt>
                <c:pt idx="264324">
                  <c:v>612.37402092127695</c:v>
                </c:pt>
                <c:pt idx="264325">
                  <c:v>612.37633767654995</c:v>
                </c:pt>
                <c:pt idx="264326">
                  <c:v>612.37865443182397</c:v>
                </c:pt>
                <c:pt idx="264327">
                  <c:v>612.380971187098</c:v>
                </c:pt>
                <c:pt idx="264328">
                  <c:v>612.383287942371</c:v>
                </c:pt>
                <c:pt idx="264329">
                  <c:v>612.38560469764502</c:v>
                </c:pt>
                <c:pt idx="264330">
                  <c:v>612.38792145291802</c:v>
                </c:pt>
                <c:pt idx="264331">
                  <c:v>612.39023820819205</c:v>
                </c:pt>
                <c:pt idx="264332">
                  <c:v>612.39255496346505</c:v>
                </c:pt>
                <c:pt idx="264333">
                  <c:v>612.39487171873895</c:v>
                </c:pt>
                <c:pt idx="264334">
                  <c:v>612.39718847401298</c:v>
                </c:pt>
                <c:pt idx="264335">
                  <c:v>612.39950522928598</c:v>
                </c:pt>
                <c:pt idx="264336">
                  <c:v>612.40182198456</c:v>
                </c:pt>
                <c:pt idx="264337">
                  <c:v>612.404138739833</c:v>
                </c:pt>
                <c:pt idx="264338">
                  <c:v>612.40645549510702</c:v>
                </c:pt>
                <c:pt idx="264339">
                  <c:v>612.40877225038003</c:v>
                </c:pt>
                <c:pt idx="264340">
                  <c:v>612.41108900565405</c:v>
                </c:pt>
                <c:pt idx="264341">
                  <c:v>612.41340576092796</c:v>
                </c:pt>
                <c:pt idx="264342">
                  <c:v>612.41572251620096</c:v>
                </c:pt>
                <c:pt idx="264343">
                  <c:v>612.41803927147498</c:v>
                </c:pt>
                <c:pt idx="264344">
                  <c:v>612.42035602674798</c:v>
                </c:pt>
                <c:pt idx="264345">
                  <c:v>612.422672782022</c:v>
                </c:pt>
                <c:pt idx="264346">
                  <c:v>612.424989537295</c:v>
                </c:pt>
                <c:pt idx="264347">
                  <c:v>612.42730629256903</c:v>
                </c:pt>
                <c:pt idx="264348">
                  <c:v>612.42962304784305</c:v>
                </c:pt>
                <c:pt idx="264349">
                  <c:v>612.43193980311605</c:v>
                </c:pt>
                <c:pt idx="264350">
                  <c:v>612.43425655838996</c:v>
                </c:pt>
                <c:pt idx="264351">
                  <c:v>612.43657331366296</c:v>
                </c:pt>
                <c:pt idx="264352">
                  <c:v>612.43889006893698</c:v>
                </c:pt>
                <c:pt idx="264353">
                  <c:v>612.44120682420998</c:v>
                </c:pt>
                <c:pt idx="264354">
                  <c:v>612.44352357948401</c:v>
                </c:pt>
                <c:pt idx="264355">
                  <c:v>612.44584033475803</c:v>
                </c:pt>
                <c:pt idx="264356">
                  <c:v>612.44815709003103</c:v>
                </c:pt>
                <c:pt idx="264357">
                  <c:v>612.45047384530505</c:v>
                </c:pt>
                <c:pt idx="264358">
                  <c:v>612.45279060057806</c:v>
                </c:pt>
                <c:pt idx="264359">
                  <c:v>612.45510735585196</c:v>
                </c:pt>
                <c:pt idx="264360">
                  <c:v>612.45742411112496</c:v>
                </c:pt>
                <c:pt idx="264361">
                  <c:v>612.45974086639899</c:v>
                </c:pt>
                <c:pt idx="264362">
                  <c:v>612.46205762167199</c:v>
                </c:pt>
                <c:pt idx="264363">
                  <c:v>612.46437437694601</c:v>
                </c:pt>
                <c:pt idx="264364">
                  <c:v>612.46669113222003</c:v>
                </c:pt>
                <c:pt idx="264365">
                  <c:v>612.46900788749304</c:v>
                </c:pt>
                <c:pt idx="264366">
                  <c:v>612.47132464276694</c:v>
                </c:pt>
                <c:pt idx="264367">
                  <c:v>612.47364139803994</c:v>
                </c:pt>
                <c:pt idx="264368">
                  <c:v>612.47595815331397</c:v>
                </c:pt>
                <c:pt idx="264369">
                  <c:v>612.47827490858697</c:v>
                </c:pt>
                <c:pt idx="264370">
                  <c:v>612.48059166386099</c:v>
                </c:pt>
                <c:pt idx="264371">
                  <c:v>612.48290841913501</c:v>
                </c:pt>
                <c:pt idx="264372">
                  <c:v>612.48522517440801</c:v>
                </c:pt>
                <c:pt idx="264373">
                  <c:v>612.48754192968204</c:v>
                </c:pt>
                <c:pt idx="264374">
                  <c:v>612.48985868495504</c:v>
                </c:pt>
                <c:pt idx="264375">
                  <c:v>612.49217544022895</c:v>
                </c:pt>
                <c:pt idx="264376">
                  <c:v>612.49449219550195</c:v>
                </c:pt>
                <c:pt idx="264377">
                  <c:v>612.49680895077597</c:v>
                </c:pt>
                <c:pt idx="264378">
                  <c:v>612.49912570604999</c:v>
                </c:pt>
                <c:pt idx="264379">
                  <c:v>612.50144246132299</c:v>
                </c:pt>
                <c:pt idx="264380">
                  <c:v>612.50375921659702</c:v>
                </c:pt>
                <c:pt idx="264381">
                  <c:v>612.50607597187002</c:v>
                </c:pt>
                <c:pt idx="264382">
                  <c:v>612.50839272714404</c:v>
                </c:pt>
                <c:pt idx="264383">
                  <c:v>612.51070948241704</c:v>
                </c:pt>
                <c:pt idx="264384">
                  <c:v>612.51302623769095</c:v>
                </c:pt>
                <c:pt idx="264385">
                  <c:v>612.51534299296497</c:v>
                </c:pt>
                <c:pt idx="264386">
                  <c:v>612.51765974823797</c:v>
                </c:pt>
                <c:pt idx="264387">
                  <c:v>612.519976503512</c:v>
                </c:pt>
                <c:pt idx="264388">
                  <c:v>612.522293258785</c:v>
                </c:pt>
                <c:pt idx="264389">
                  <c:v>612.52461001405902</c:v>
                </c:pt>
                <c:pt idx="264390">
                  <c:v>612.52692676933202</c:v>
                </c:pt>
                <c:pt idx="264391">
                  <c:v>612.52924352460604</c:v>
                </c:pt>
                <c:pt idx="264392">
                  <c:v>612.53156027987995</c:v>
                </c:pt>
                <c:pt idx="264393">
                  <c:v>612.53387703515295</c:v>
                </c:pt>
                <c:pt idx="264394">
                  <c:v>612.53619379042698</c:v>
                </c:pt>
                <c:pt idx="264395">
                  <c:v>612.53851054569998</c:v>
                </c:pt>
                <c:pt idx="264396">
                  <c:v>612.540827300974</c:v>
                </c:pt>
                <c:pt idx="264397">
                  <c:v>612.543144056247</c:v>
                </c:pt>
                <c:pt idx="264398">
                  <c:v>612.54546081152102</c:v>
                </c:pt>
                <c:pt idx="264399">
                  <c:v>612.54777756679505</c:v>
                </c:pt>
                <c:pt idx="264400">
                  <c:v>612.55009432206805</c:v>
                </c:pt>
                <c:pt idx="264401">
                  <c:v>612.55241107734196</c:v>
                </c:pt>
                <c:pt idx="264402">
                  <c:v>612.55472783261496</c:v>
                </c:pt>
                <c:pt idx="264403">
                  <c:v>612.55704458788898</c:v>
                </c:pt>
                <c:pt idx="264404">
                  <c:v>612.55936134316198</c:v>
                </c:pt>
                <c:pt idx="264405">
                  <c:v>612.561678098436</c:v>
                </c:pt>
                <c:pt idx="264406">
                  <c:v>612.56399485371003</c:v>
                </c:pt>
                <c:pt idx="264407">
                  <c:v>612.56631160898303</c:v>
                </c:pt>
                <c:pt idx="264408">
                  <c:v>612.56862836425705</c:v>
                </c:pt>
                <c:pt idx="264409">
                  <c:v>612.57094511953005</c:v>
                </c:pt>
                <c:pt idx="264410">
                  <c:v>612.57326187480396</c:v>
                </c:pt>
                <c:pt idx="264411">
                  <c:v>612.57557863007696</c:v>
                </c:pt>
                <c:pt idx="264412">
                  <c:v>612.57789538535098</c:v>
                </c:pt>
                <c:pt idx="264413">
                  <c:v>612.58021214062398</c:v>
                </c:pt>
                <c:pt idx="264414">
                  <c:v>612.58252889589801</c:v>
                </c:pt>
                <c:pt idx="264415">
                  <c:v>612.58484565117203</c:v>
                </c:pt>
                <c:pt idx="264416">
                  <c:v>612.58716240644503</c:v>
                </c:pt>
                <c:pt idx="264417">
                  <c:v>612.58947916171905</c:v>
                </c:pt>
                <c:pt idx="264418">
                  <c:v>612.59179591699206</c:v>
                </c:pt>
                <c:pt idx="264419">
                  <c:v>612.59411267226596</c:v>
                </c:pt>
                <c:pt idx="264420">
                  <c:v>612.59642942753896</c:v>
                </c:pt>
                <c:pt idx="264421">
                  <c:v>612.59874618281299</c:v>
                </c:pt>
                <c:pt idx="264422">
                  <c:v>612.60106293808701</c:v>
                </c:pt>
                <c:pt idx="264423">
                  <c:v>612.60337969336001</c:v>
                </c:pt>
                <c:pt idx="264424">
                  <c:v>612.60569644863403</c:v>
                </c:pt>
                <c:pt idx="264425">
                  <c:v>612.60801320390703</c:v>
                </c:pt>
                <c:pt idx="264426">
                  <c:v>612.61032995918094</c:v>
                </c:pt>
                <c:pt idx="264427">
                  <c:v>612.61264671445394</c:v>
                </c:pt>
                <c:pt idx="264428">
                  <c:v>612.61496346972797</c:v>
                </c:pt>
                <c:pt idx="264429">
                  <c:v>612.61728022500199</c:v>
                </c:pt>
                <c:pt idx="264430">
                  <c:v>612.61959698027499</c:v>
                </c:pt>
                <c:pt idx="264431">
                  <c:v>612.62191373554901</c:v>
                </c:pt>
                <c:pt idx="264432">
                  <c:v>612.62423049082201</c:v>
                </c:pt>
                <c:pt idx="264433">
                  <c:v>612.62654724609604</c:v>
                </c:pt>
                <c:pt idx="264434">
                  <c:v>612.62886400136904</c:v>
                </c:pt>
                <c:pt idx="264435">
                  <c:v>612.63118075664295</c:v>
                </c:pt>
                <c:pt idx="264436">
                  <c:v>612.63349751191697</c:v>
                </c:pt>
                <c:pt idx="264437">
                  <c:v>612.63581426718997</c:v>
                </c:pt>
                <c:pt idx="264438">
                  <c:v>612.63813102246399</c:v>
                </c:pt>
                <c:pt idx="264439">
                  <c:v>612.64044777773699</c:v>
                </c:pt>
                <c:pt idx="264440">
                  <c:v>612.64276453301102</c:v>
                </c:pt>
                <c:pt idx="264441">
                  <c:v>612.64508128828402</c:v>
                </c:pt>
                <c:pt idx="264442">
                  <c:v>612.64739804355804</c:v>
                </c:pt>
                <c:pt idx="264443">
                  <c:v>612.64971479883195</c:v>
                </c:pt>
                <c:pt idx="264444">
                  <c:v>612.65203155410495</c:v>
                </c:pt>
                <c:pt idx="264445">
                  <c:v>612.65434830937897</c:v>
                </c:pt>
                <c:pt idx="264446">
                  <c:v>612.65666506465197</c:v>
                </c:pt>
                <c:pt idx="264447">
                  <c:v>612.658981819926</c:v>
                </c:pt>
                <c:pt idx="264448">
                  <c:v>612.661298575199</c:v>
                </c:pt>
                <c:pt idx="264449">
                  <c:v>612.66361533047302</c:v>
                </c:pt>
                <c:pt idx="264450">
                  <c:v>612.66593208574704</c:v>
                </c:pt>
                <c:pt idx="264451">
                  <c:v>612.66824884102004</c:v>
                </c:pt>
                <c:pt idx="264452">
                  <c:v>612.67056559629395</c:v>
                </c:pt>
                <c:pt idx="264453">
                  <c:v>612.67288235156695</c:v>
                </c:pt>
                <c:pt idx="264454">
                  <c:v>612.67519910684098</c:v>
                </c:pt>
                <c:pt idx="264455">
                  <c:v>612.67751586211398</c:v>
                </c:pt>
                <c:pt idx="264456">
                  <c:v>612.679832617388</c:v>
                </c:pt>
                <c:pt idx="264457">
                  <c:v>612.68214937266202</c:v>
                </c:pt>
                <c:pt idx="264458">
                  <c:v>612.68446612793502</c:v>
                </c:pt>
                <c:pt idx="264459">
                  <c:v>612.68678288320905</c:v>
                </c:pt>
                <c:pt idx="264460">
                  <c:v>612.68909963848205</c:v>
                </c:pt>
                <c:pt idx="264461">
                  <c:v>612.69141639375596</c:v>
                </c:pt>
                <c:pt idx="264462">
                  <c:v>612.69373314902896</c:v>
                </c:pt>
                <c:pt idx="264463">
                  <c:v>612.69604990430298</c:v>
                </c:pt>
                <c:pt idx="264464">
                  <c:v>612.69836665957598</c:v>
                </c:pt>
                <c:pt idx="264465">
                  <c:v>612.70068341485</c:v>
                </c:pt>
                <c:pt idx="264466">
                  <c:v>612.70300017012403</c:v>
                </c:pt>
                <c:pt idx="264467">
                  <c:v>612.70531692539703</c:v>
                </c:pt>
                <c:pt idx="264468">
                  <c:v>612.70763368067105</c:v>
                </c:pt>
                <c:pt idx="264469">
                  <c:v>612.70995043594405</c:v>
                </c:pt>
                <c:pt idx="264470">
                  <c:v>612.71226719121796</c:v>
                </c:pt>
                <c:pt idx="264471">
                  <c:v>612.71458394649096</c:v>
                </c:pt>
                <c:pt idx="264472">
                  <c:v>612.71690070176498</c:v>
                </c:pt>
                <c:pt idx="264473">
                  <c:v>612.71921745703901</c:v>
                </c:pt>
                <c:pt idx="264474">
                  <c:v>612.72153421231201</c:v>
                </c:pt>
                <c:pt idx="264475">
                  <c:v>612.72385096758603</c:v>
                </c:pt>
                <c:pt idx="264476">
                  <c:v>612.72616772285903</c:v>
                </c:pt>
                <c:pt idx="264477">
                  <c:v>612.72848447813305</c:v>
                </c:pt>
                <c:pt idx="264478">
                  <c:v>612.73080123340605</c:v>
                </c:pt>
                <c:pt idx="264479">
                  <c:v>612.73311798867996</c:v>
                </c:pt>
                <c:pt idx="264480">
                  <c:v>612.73543474395399</c:v>
                </c:pt>
                <c:pt idx="264481">
                  <c:v>612.73775149922699</c:v>
                </c:pt>
                <c:pt idx="264482">
                  <c:v>612.74006825450101</c:v>
                </c:pt>
                <c:pt idx="264483">
                  <c:v>612.74238500977401</c:v>
                </c:pt>
                <c:pt idx="264484">
                  <c:v>612.74470176504803</c:v>
                </c:pt>
                <c:pt idx="264485">
                  <c:v>612.74701852032103</c:v>
                </c:pt>
                <c:pt idx="264486">
                  <c:v>612.74933527559494</c:v>
                </c:pt>
                <c:pt idx="264487">
                  <c:v>612.75165203086897</c:v>
                </c:pt>
                <c:pt idx="264488">
                  <c:v>612.75396878614197</c:v>
                </c:pt>
                <c:pt idx="264489">
                  <c:v>612.75628554141599</c:v>
                </c:pt>
                <c:pt idx="264490">
                  <c:v>612.75860229668899</c:v>
                </c:pt>
                <c:pt idx="264491">
                  <c:v>612.76091905196301</c:v>
                </c:pt>
                <c:pt idx="264492">
                  <c:v>612.76323580723601</c:v>
                </c:pt>
                <c:pt idx="264493">
                  <c:v>612.76555256251004</c:v>
                </c:pt>
                <c:pt idx="264494">
                  <c:v>612.76786931778395</c:v>
                </c:pt>
                <c:pt idx="264495">
                  <c:v>612.77018607305695</c:v>
                </c:pt>
                <c:pt idx="264496">
                  <c:v>612.77250282833097</c:v>
                </c:pt>
                <c:pt idx="264497">
                  <c:v>612.77481958360397</c:v>
                </c:pt>
                <c:pt idx="264498">
                  <c:v>612.77713633887799</c:v>
                </c:pt>
                <c:pt idx="264499">
                  <c:v>612.77945309415099</c:v>
                </c:pt>
                <c:pt idx="264500">
                  <c:v>612.78176984942502</c:v>
                </c:pt>
                <c:pt idx="264501">
                  <c:v>612.78408660469904</c:v>
                </c:pt>
                <c:pt idx="264502">
                  <c:v>612.78640335997204</c:v>
                </c:pt>
                <c:pt idx="264503">
                  <c:v>612.78872011524595</c:v>
                </c:pt>
                <c:pt idx="264504">
                  <c:v>612.79103687051895</c:v>
                </c:pt>
                <c:pt idx="264505">
                  <c:v>612.79335362579297</c:v>
                </c:pt>
                <c:pt idx="264506">
                  <c:v>612.79567038106597</c:v>
                </c:pt>
                <c:pt idx="264507">
                  <c:v>612.79798713634</c:v>
                </c:pt>
                <c:pt idx="264508">
                  <c:v>612.80030389161402</c:v>
                </c:pt>
                <c:pt idx="264509">
                  <c:v>612.80262064688702</c:v>
                </c:pt>
                <c:pt idx="264510">
                  <c:v>612.80493740216104</c:v>
                </c:pt>
                <c:pt idx="264511">
                  <c:v>612.80725415743404</c:v>
                </c:pt>
                <c:pt idx="264512">
                  <c:v>612.80957091270795</c:v>
                </c:pt>
                <c:pt idx="264513">
                  <c:v>612.81188766798095</c:v>
                </c:pt>
                <c:pt idx="264514">
                  <c:v>612.81420442325498</c:v>
                </c:pt>
                <c:pt idx="264515">
                  <c:v>612.81652117852798</c:v>
                </c:pt>
                <c:pt idx="264516">
                  <c:v>612.818837933802</c:v>
                </c:pt>
                <c:pt idx="264517">
                  <c:v>612.82115468907602</c:v>
                </c:pt>
                <c:pt idx="264518">
                  <c:v>612.82347144434902</c:v>
                </c:pt>
                <c:pt idx="264519">
                  <c:v>612.82578819962305</c:v>
                </c:pt>
                <c:pt idx="264520">
                  <c:v>612.82810495489605</c:v>
                </c:pt>
                <c:pt idx="264521">
                  <c:v>612.83042171016996</c:v>
                </c:pt>
                <c:pt idx="264522">
                  <c:v>612.83273846544296</c:v>
                </c:pt>
                <c:pt idx="264523">
                  <c:v>612.83505522071698</c:v>
                </c:pt>
                <c:pt idx="264524">
                  <c:v>612.837371975991</c:v>
                </c:pt>
                <c:pt idx="264525">
                  <c:v>612.839688731264</c:v>
                </c:pt>
                <c:pt idx="264526">
                  <c:v>612.84200548653803</c:v>
                </c:pt>
                <c:pt idx="264527">
                  <c:v>612.84432224181103</c:v>
                </c:pt>
                <c:pt idx="264528">
                  <c:v>612.84663899708505</c:v>
                </c:pt>
                <c:pt idx="264529">
                  <c:v>612.84895575235805</c:v>
                </c:pt>
                <c:pt idx="264530">
                  <c:v>612.85127250763196</c:v>
                </c:pt>
                <c:pt idx="264531">
                  <c:v>612.85358926290598</c:v>
                </c:pt>
                <c:pt idx="264532">
                  <c:v>612.85590601817898</c:v>
                </c:pt>
                <c:pt idx="264533">
                  <c:v>612.85822277345301</c:v>
                </c:pt>
                <c:pt idx="264534">
                  <c:v>612.86053952872601</c:v>
                </c:pt>
                <c:pt idx="264535">
                  <c:v>612.86285628400003</c:v>
                </c:pt>
                <c:pt idx="264536">
                  <c:v>612.86517303927303</c:v>
                </c:pt>
                <c:pt idx="264537">
                  <c:v>612.86748979454705</c:v>
                </c:pt>
                <c:pt idx="264538">
                  <c:v>612.86980654982096</c:v>
                </c:pt>
                <c:pt idx="264539">
                  <c:v>612.87212330509396</c:v>
                </c:pt>
                <c:pt idx="264540">
                  <c:v>612.87444006036799</c:v>
                </c:pt>
                <c:pt idx="264541">
                  <c:v>612.87675681564099</c:v>
                </c:pt>
                <c:pt idx="264542">
                  <c:v>612.87907357091501</c:v>
                </c:pt>
                <c:pt idx="264543">
                  <c:v>612.88139032618801</c:v>
                </c:pt>
                <c:pt idx="264544">
                  <c:v>612.88370708146203</c:v>
                </c:pt>
                <c:pt idx="264545">
                  <c:v>612.88602383673594</c:v>
                </c:pt>
                <c:pt idx="264546">
                  <c:v>612.88834059200894</c:v>
                </c:pt>
                <c:pt idx="264547">
                  <c:v>612.89065734728297</c:v>
                </c:pt>
                <c:pt idx="264548">
                  <c:v>612.89297410255597</c:v>
                </c:pt>
                <c:pt idx="264549">
                  <c:v>612.89529085782999</c:v>
                </c:pt>
                <c:pt idx="264550">
                  <c:v>612.89760761310299</c:v>
                </c:pt>
                <c:pt idx="264551">
                  <c:v>612.89992436837701</c:v>
                </c:pt>
                <c:pt idx="264552">
                  <c:v>612.90224112365104</c:v>
                </c:pt>
                <c:pt idx="264553">
                  <c:v>612.90455787892404</c:v>
                </c:pt>
                <c:pt idx="264554">
                  <c:v>612.90687463419795</c:v>
                </c:pt>
                <c:pt idx="264555">
                  <c:v>612.90919138947095</c:v>
                </c:pt>
                <c:pt idx="264556">
                  <c:v>612.91150814474497</c:v>
                </c:pt>
                <c:pt idx="264557">
                  <c:v>612.91382490001797</c:v>
                </c:pt>
                <c:pt idx="264558">
                  <c:v>612.91614165529199</c:v>
                </c:pt>
                <c:pt idx="264559">
                  <c:v>612.91845841056499</c:v>
                </c:pt>
                <c:pt idx="264560">
                  <c:v>612.92077516583902</c:v>
                </c:pt>
                <c:pt idx="264561">
                  <c:v>612.92309192111304</c:v>
                </c:pt>
                <c:pt idx="264562">
                  <c:v>612.92540867638604</c:v>
                </c:pt>
                <c:pt idx="264563">
                  <c:v>612.92772543165995</c:v>
                </c:pt>
                <c:pt idx="264564">
                  <c:v>612.93004218693295</c:v>
                </c:pt>
                <c:pt idx="264565">
                  <c:v>612.93235894220697</c:v>
                </c:pt>
                <c:pt idx="264566">
                  <c:v>612.93467569747997</c:v>
                </c:pt>
                <c:pt idx="264567">
                  <c:v>612.936992452754</c:v>
                </c:pt>
                <c:pt idx="264568">
                  <c:v>612.93930920802802</c:v>
                </c:pt>
                <c:pt idx="264569">
                  <c:v>612.94162596330102</c:v>
                </c:pt>
                <c:pt idx="264570">
                  <c:v>612.94394271857504</c:v>
                </c:pt>
                <c:pt idx="264571">
                  <c:v>612.94625947384804</c:v>
                </c:pt>
                <c:pt idx="264572">
                  <c:v>612.94857622912195</c:v>
                </c:pt>
                <c:pt idx="264573">
                  <c:v>612.95089298439495</c:v>
                </c:pt>
                <c:pt idx="264574">
                  <c:v>612.95320973966898</c:v>
                </c:pt>
                <c:pt idx="264575">
                  <c:v>612.955526494943</c:v>
                </c:pt>
                <c:pt idx="264576">
                  <c:v>612.957843250216</c:v>
                </c:pt>
                <c:pt idx="264577">
                  <c:v>612.96016000549002</c:v>
                </c:pt>
                <c:pt idx="264578">
                  <c:v>612.96247676076302</c:v>
                </c:pt>
                <c:pt idx="264579">
                  <c:v>612.96479351603705</c:v>
                </c:pt>
                <c:pt idx="264580">
                  <c:v>612.96711027131005</c:v>
                </c:pt>
                <c:pt idx="264581">
                  <c:v>612.96942702658396</c:v>
                </c:pt>
                <c:pt idx="264582">
                  <c:v>612.97174378185798</c:v>
                </c:pt>
                <c:pt idx="264583">
                  <c:v>612.97406053713098</c:v>
                </c:pt>
                <c:pt idx="264584">
                  <c:v>612.976377292405</c:v>
                </c:pt>
                <c:pt idx="264585">
                  <c:v>612.978694047678</c:v>
                </c:pt>
                <c:pt idx="264586">
                  <c:v>612.98101080295203</c:v>
                </c:pt>
                <c:pt idx="264587">
                  <c:v>612.98332755822503</c:v>
                </c:pt>
                <c:pt idx="264588">
                  <c:v>612.98564431349905</c:v>
                </c:pt>
                <c:pt idx="264589">
                  <c:v>612.98796106877296</c:v>
                </c:pt>
                <c:pt idx="264590">
                  <c:v>612.99027782404596</c:v>
                </c:pt>
                <c:pt idx="264591">
                  <c:v>612.99259457931998</c:v>
                </c:pt>
                <c:pt idx="264592">
                  <c:v>612.99491133459298</c:v>
                </c:pt>
                <c:pt idx="264593">
                  <c:v>612.99722808986701</c:v>
                </c:pt>
                <c:pt idx="264594">
                  <c:v>612.99954484514001</c:v>
                </c:pt>
                <c:pt idx="264595">
                  <c:v>613.00186160041403</c:v>
                </c:pt>
                <c:pt idx="264596">
                  <c:v>613.00417835568805</c:v>
                </c:pt>
                <c:pt idx="264597">
                  <c:v>613.00649511096105</c:v>
                </c:pt>
                <c:pt idx="264598">
                  <c:v>613.00881186623496</c:v>
                </c:pt>
                <c:pt idx="264599">
                  <c:v>613.01112862150796</c:v>
                </c:pt>
                <c:pt idx="264600">
                  <c:v>613.01344537678199</c:v>
                </c:pt>
                <c:pt idx="264601">
                  <c:v>613.01576213205499</c:v>
                </c:pt>
                <c:pt idx="264602">
                  <c:v>613.01807888732901</c:v>
                </c:pt>
                <c:pt idx="264603">
                  <c:v>613.02039564260303</c:v>
                </c:pt>
                <c:pt idx="264604">
                  <c:v>613.02271239787603</c:v>
                </c:pt>
                <c:pt idx="264605">
                  <c:v>613.02502915314994</c:v>
                </c:pt>
                <c:pt idx="264606">
                  <c:v>613.02734590842294</c:v>
                </c:pt>
                <c:pt idx="264607">
                  <c:v>613.02966266369697</c:v>
                </c:pt>
                <c:pt idx="264608">
                  <c:v>613.03197941896997</c:v>
                </c:pt>
                <c:pt idx="264609">
                  <c:v>613.03429617424399</c:v>
                </c:pt>
                <c:pt idx="264610">
                  <c:v>613.03661292951699</c:v>
                </c:pt>
                <c:pt idx="264611">
                  <c:v>613.03892968479101</c:v>
                </c:pt>
                <c:pt idx="264612">
                  <c:v>613.04124644006504</c:v>
                </c:pt>
                <c:pt idx="264613">
                  <c:v>613.04356319533804</c:v>
                </c:pt>
                <c:pt idx="264614">
                  <c:v>613.04587995061195</c:v>
                </c:pt>
                <c:pt idx="264615">
                  <c:v>613.04819670588495</c:v>
                </c:pt>
                <c:pt idx="264616">
                  <c:v>613.05051346115897</c:v>
                </c:pt>
                <c:pt idx="264617">
                  <c:v>613.05283021643197</c:v>
                </c:pt>
                <c:pt idx="264618">
                  <c:v>613.05514697170599</c:v>
                </c:pt>
                <c:pt idx="264619">
                  <c:v>613.05746372698002</c:v>
                </c:pt>
                <c:pt idx="264620">
                  <c:v>613.05978048225302</c:v>
                </c:pt>
                <c:pt idx="264621">
                  <c:v>613.06209723752704</c:v>
                </c:pt>
                <c:pt idx="264622">
                  <c:v>613.06441399280004</c:v>
                </c:pt>
                <c:pt idx="264623">
                  <c:v>613.06673074807395</c:v>
                </c:pt>
                <c:pt idx="264624">
                  <c:v>613.06904750334695</c:v>
                </c:pt>
                <c:pt idx="264625">
                  <c:v>613.07136425862097</c:v>
                </c:pt>
                <c:pt idx="264626">
                  <c:v>613.073681013895</c:v>
                </c:pt>
                <c:pt idx="264627">
                  <c:v>613.075997769168</c:v>
                </c:pt>
                <c:pt idx="264628">
                  <c:v>613.07831452444202</c:v>
                </c:pt>
                <c:pt idx="264629">
                  <c:v>613.08063127971502</c:v>
                </c:pt>
                <c:pt idx="264630">
                  <c:v>613.08294803498904</c:v>
                </c:pt>
                <c:pt idx="264631">
                  <c:v>613.08526479026204</c:v>
                </c:pt>
                <c:pt idx="264632">
                  <c:v>613.08758154553595</c:v>
                </c:pt>
                <c:pt idx="264633">
                  <c:v>613.08989830080998</c:v>
                </c:pt>
                <c:pt idx="264634">
                  <c:v>613.09221505608298</c:v>
                </c:pt>
                <c:pt idx="264635">
                  <c:v>613.094531811357</c:v>
                </c:pt>
                <c:pt idx="264636">
                  <c:v>613.09684856663</c:v>
                </c:pt>
                <c:pt idx="264637">
                  <c:v>613.09916532190402</c:v>
                </c:pt>
                <c:pt idx="264638">
                  <c:v>613.10148207717702</c:v>
                </c:pt>
                <c:pt idx="264639">
                  <c:v>613.10379883245105</c:v>
                </c:pt>
                <c:pt idx="264640">
                  <c:v>613.10611558772496</c:v>
                </c:pt>
                <c:pt idx="264641">
                  <c:v>613.10843234299796</c:v>
                </c:pt>
                <c:pt idx="264642">
                  <c:v>613.11074909827198</c:v>
                </c:pt>
                <c:pt idx="264643">
                  <c:v>613.11306585354498</c:v>
                </c:pt>
                <c:pt idx="264644">
                  <c:v>613.115382608819</c:v>
                </c:pt>
                <c:pt idx="264645">
                  <c:v>613.117699364092</c:v>
                </c:pt>
                <c:pt idx="264646">
                  <c:v>613.12001611936603</c:v>
                </c:pt>
                <c:pt idx="264647">
                  <c:v>613.12233287464005</c:v>
                </c:pt>
                <c:pt idx="264648">
                  <c:v>613.12464962991305</c:v>
                </c:pt>
                <c:pt idx="264649">
                  <c:v>613.12696638518696</c:v>
                </c:pt>
                <c:pt idx="264650">
                  <c:v>613.12928314045996</c:v>
                </c:pt>
                <c:pt idx="264651">
                  <c:v>613.13159989573398</c:v>
                </c:pt>
                <c:pt idx="264652">
                  <c:v>613.13391665100698</c:v>
                </c:pt>
                <c:pt idx="264653">
                  <c:v>613.13623340628101</c:v>
                </c:pt>
                <c:pt idx="264654">
                  <c:v>613.13855016155503</c:v>
                </c:pt>
                <c:pt idx="264655">
                  <c:v>613.14086691682803</c:v>
                </c:pt>
                <c:pt idx="264656">
                  <c:v>613.14318367210205</c:v>
                </c:pt>
                <c:pt idx="264657">
                  <c:v>613.14550042737505</c:v>
                </c:pt>
                <c:pt idx="264658">
                  <c:v>613.14781718264896</c:v>
                </c:pt>
                <c:pt idx="264659">
                  <c:v>613.15013393792196</c:v>
                </c:pt>
                <c:pt idx="264660">
                  <c:v>613.15245069319599</c:v>
                </c:pt>
                <c:pt idx="264661">
                  <c:v>613.15476744846899</c:v>
                </c:pt>
                <c:pt idx="264662">
                  <c:v>613.15708420374301</c:v>
                </c:pt>
                <c:pt idx="264663">
                  <c:v>613.15940095901703</c:v>
                </c:pt>
                <c:pt idx="264664">
                  <c:v>613.16171771429003</c:v>
                </c:pt>
                <c:pt idx="264665">
                  <c:v>613.16403446956394</c:v>
                </c:pt>
                <c:pt idx="264666">
                  <c:v>613.16635122483694</c:v>
                </c:pt>
                <c:pt idx="264667">
                  <c:v>613.16866798011097</c:v>
                </c:pt>
                <c:pt idx="264668">
                  <c:v>613.17098473538397</c:v>
                </c:pt>
                <c:pt idx="264669">
                  <c:v>613.17330149065799</c:v>
                </c:pt>
                <c:pt idx="264670">
                  <c:v>613.17561824593201</c:v>
                </c:pt>
                <c:pt idx="264671">
                  <c:v>613.17793500120501</c:v>
                </c:pt>
                <c:pt idx="264672">
                  <c:v>613.18025175647904</c:v>
                </c:pt>
                <c:pt idx="264673">
                  <c:v>613.18256851175204</c:v>
                </c:pt>
                <c:pt idx="264674">
                  <c:v>613.18488526702595</c:v>
                </c:pt>
                <c:pt idx="264675">
                  <c:v>613.18720202229895</c:v>
                </c:pt>
                <c:pt idx="264676">
                  <c:v>613.18951877757297</c:v>
                </c:pt>
                <c:pt idx="264677">
                  <c:v>613.19183553284699</c:v>
                </c:pt>
                <c:pt idx="264678">
                  <c:v>613.19415228811999</c:v>
                </c:pt>
                <c:pt idx="264679">
                  <c:v>613.19646904339402</c:v>
                </c:pt>
                <c:pt idx="264680">
                  <c:v>613.19878579866702</c:v>
                </c:pt>
                <c:pt idx="264681">
                  <c:v>613.20110255394104</c:v>
                </c:pt>
                <c:pt idx="264682">
                  <c:v>613.20341930921404</c:v>
                </c:pt>
                <c:pt idx="264683">
                  <c:v>613.20573606448795</c:v>
                </c:pt>
                <c:pt idx="264684">
                  <c:v>613.20805281976197</c:v>
                </c:pt>
                <c:pt idx="264685">
                  <c:v>613.21036957503497</c:v>
                </c:pt>
                <c:pt idx="264686">
                  <c:v>613.212686330309</c:v>
                </c:pt>
                <c:pt idx="264687">
                  <c:v>613.215003085582</c:v>
                </c:pt>
                <c:pt idx="264688">
                  <c:v>613.21731984085602</c:v>
                </c:pt>
                <c:pt idx="264689">
                  <c:v>613.21963659612902</c:v>
                </c:pt>
                <c:pt idx="264690">
                  <c:v>613.22195335140304</c:v>
                </c:pt>
                <c:pt idx="264691">
                  <c:v>613.22427010667695</c:v>
                </c:pt>
                <c:pt idx="264692">
                  <c:v>613.22658686194995</c:v>
                </c:pt>
                <c:pt idx="264693">
                  <c:v>613.22890361722398</c:v>
                </c:pt>
                <c:pt idx="264694">
                  <c:v>613.23122037249698</c:v>
                </c:pt>
                <c:pt idx="264695">
                  <c:v>613.233537127771</c:v>
                </c:pt>
                <c:pt idx="264696">
                  <c:v>613.235853883044</c:v>
                </c:pt>
                <c:pt idx="264697">
                  <c:v>613.23817063831802</c:v>
                </c:pt>
                <c:pt idx="264698">
                  <c:v>613.24048739359205</c:v>
                </c:pt>
                <c:pt idx="264699">
                  <c:v>613.24280414886505</c:v>
                </c:pt>
                <c:pt idx="264700">
                  <c:v>613.24512090413896</c:v>
                </c:pt>
                <c:pt idx="264701">
                  <c:v>613.24743765941196</c:v>
                </c:pt>
                <c:pt idx="264702">
                  <c:v>613.24975441468598</c:v>
                </c:pt>
                <c:pt idx="264703">
                  <c:v>613.25207116995898</c:v>
                </c:pt>
                <c:pt idx="264704">
                  <c:v>613.254387925233</c:v>
                </c:pt>
                <c:pt idx="264705">
                  <c:v>613.25670468050703</c:v>
                </c:pt>
                <c:pt idx="264706">
                  <c:v>613.25902143578003</c:v>
                </c:pt>
                <c:pt idx="264707">
                  <c:v>613.26133819105405</c:v>
                </c:pt>
                <c:pt idx="264708">
                  <c:v>613.26365494632705</c:v>
                </c:pt>
                <c:pt idx="264709">
                  <c:v>613.26597170160096</c:v>
                </c:pt>
                <c:pt idx="264710">
                  <c:v>613.26828845687396</c:v>
                </c:pt>
                <c:pt idx="264711">
                  <c:v>613.27060521214798</c:v>
                </c:pt>
                <c:pt idx="264712">
                  <c:v>613.27292196742098</c:v>
                </c:pt>
                <c:pt idx="264713">
                  <c:v>613.27523872269501</c:v>
                </c:pt>
                <c:pt idx="264714">
                  <c:v>613.27755547796903</c:v>
                </c:pt>
                <c:pt idx="264715">
                  <c:v>613.27987223324203</c:v>
                </c:pt>
                <c:pt idx="264716">
                  <c:v>613.28218898851605</c:v>
                </c:pt>
                <c:pt idx="264717">
                  <c:v>613.28450574378905</c:v>
                </c:pt>
                <c:pt idx="264718">
                  <c:v>613.28682249906296</c:v>
                </c:pt>
                <c:pt idx="264719">
                  <c:v>613.28913925433596</c:v>
                </c:pt>
                <c:pt idx="264720">
                  <c:v>613.29145600960999</c:v>
                </c:pt>
                <c:pt idx="264721">
                  <c:v>613.29377276488401</c:v>
                </c:pt>
                <c:pt idx="264722">
                  <c:v>613.29608952015701</c:v>
                </c:pt>
                <c:pt idx="264723">
                  <c:v>613.29840627543103</c:v>
                </c:pt>
                <c:pt idx="264724">
                  <c:v>613.30072303070403</c:v>
                </c:pt>
                <c:pt idx="264725">
                  <c:v>613.30303978597794</c:v>
                </c:pt>
                <c:pt idx="264726">
                  <c:v>613.30535654125094</c:v>
                </c:pt>
                <c:pt idx="264727">
                  <c:v>613.30767329652497</c:v>
                </c:pt>
                <c:pt idx="264728">
                  <c:v>613.30999005179899</c:v>
                </c:pt>
                <c:pt idx="264729">
                  <c:v>613.31230680707199</c:v>
                </c:pt>
                <c:pt idx="264730">
                  <c:v>613.31462356234601</c:v>
                </c:pt>
                <c:pt idx="264731">
                  <c:v>613.31694031761901</c:v>
                </c:pt>
                <c:pt idx="264732">
                  <c:v>613.31925707289304</c:v>
                </c:pt>
                <c:pt idx="264733">
                  <c:v>613.32157382816604</c:v>
                </c:pt>
                <c:pt idx="264734">
                  <c:v>613.32389058343995</c:v>
                </c:pt>
                <c:pt idx="264735">
                  <c:v>613.32620733871397</c:v>
                </c:pt>
                <c:pt idx="264736">
                  <c:v>613.32852409398697</c:v>
                </c:pt>
                <c:pt idx="264737">
                  <c:v>613.33084084926099</c:v>
                </c:pt>
                <c:pt idx="264738">
                  <c:v>613.33315760453399</c:v>
                </c:pt>
                <c:pt idx="264739">
                  <c:v>613.33547435980802</c:v>
                </c:pt>
                <c:pt idx="264740">
                  <c:v>613.33779111508102</c:v>
                </c:pt>
                <c:pt idx="264741">
                  <c:v>613.34010787035504</c:v>
                </c:pt>
                <c:pt idx="264742">
                  <c:v>613.34242462562895</c:v>
                </c:pt>
                <c:pt idx="264743">
                  <c:v>613.34474138090195</c:v>
                </c:pt>
                <c:pt idx="264744">
                  <c:v>613.34705813617597</c:v>
                </c:pt>
                <c:pt idx="264745">
                  <c:v>613.34937489144897</c:v>
                </c:pt>
                <c:pt idx="264746">
                  <c:v>613.351691646723</c:v>
                </c:pt>
                <c:pt idx="264747">
                  <c:v>613.354008401996</c:v>
                </c:pt>
                <c:pt idx="264748">
                  <c:v>613.35632515727002</c:v>
                </c:pt>
                <c:pt idx="264749">
                  <c:v>613.35864191254404</c:v>
                </c:pt>
                <c:pt idx="264750">
                  <c:v>613.36095866781704</c:v>
                </c:pt>
                <c:pt idx="264751">
                  <c:v>613.36327542309095</c:v>
                </c:pt>
                <c:pt idx="264752">
                  <c:v>613.36559217836395</c:v>
                </c:pt>
                <c:pt idx="264753">
                  <c:v>613.36790893363798</c:v>
                </c:pt>
                <c:pt idx="264754">
                  <c:v>613.37022568891098</c:v>
                </c:pt>
                <c:pt idx="264755">
                  <c:v>613.372542444185</c:v>
                </c:pt>
                <c:pt idx="264756">
                  <c:v>613.37485919945902</c:v>
                </c:pt>
                <c:pt idx="264757">
                  <c:v>613.37717595473202</c:v>
                </c:pt>
                <c:pt idx="264758">
                  <c:v>613.37949271000605</c:v>
                </c:pt>
                <c:pt idx="264759">
                  <c:v>613.38180946527905</c:v>
                </c:pt>
                <c:pt idx="264760">
                  <c:v>613.38412622055296</c:v>
                </c:pt>
                <c:pt idx="264761">
                  <c:v>613.38644297582596</c:v>
                </c:pt>
                <c:pt idx="264762">
                  <c:v>613.38875973109998</c:v>
                </c:pt>
                <c:pt idx="264763">
                  <c:v>613.39107648637298</c:v>
                </c:pt>
                <c:pt idx="264764">
                  <c:v>613.393393241647</c:v>
                </c:pt>
                <c:pt idx="264765">
                  <c:v>613.39570999692103</c:v>
                </c:pt>
                <c:pt idx="264766">
                  <c:v>613.39802675219403</c:v>
                </c:pt>
                <c:pt idx="264767">
                  <c:v>613.40034350746805</c:v>
                </c:pt>
                <c:pt idx="264768">
                  <c:v>613.40266026274105</c:v>
                </c:pt>
                <c:pt idx="264769">
                  <c:v>613.40497701801496</c:v>
                </c:pt>
                <c:pt idx="264770">
                  <c:v>613.40729377328796</c:v>
                </c:pt>
                <c:pt idx="264771">
                  <c:v>613.40961052856198</c:v>
                </c:pt>
                <c:pt idx="264772">
                  <c:v>613.41192728383601</c:v>
                </c:pt>
                <c:pt idx="264773">
                  <c:v>613.41424403910901</c:v>
                </c:pt>
                <c:pt idx="264774">
                  <c:v>613.41656079438303</c:v>
                </c:pt>
                <c:pt idx="264775">
                  <c:v>613.41887754965603</c:v>
                </c:pt>
                <c:pt idx="264776">
                  <c:v>613.42119430493005</c:v>
                </c:pt>
                <c:pt idx="264777">
                  <c:v>613.42351106020305</c:v>
                </c:pt>
                <c:pt idx="264778">
                  <c:v>613.42582781547696</c:v>
                </c:pt>
                <c:pt idx="264779">
                  <c:v>613.42814457075099</c:v>
                </c:pt>
                <c:pt idx="264780">
                  <c:v>613.43046132602399</c:v>
                </c:pt>
                <c:pt idx="264781">
                  <c:v>613.43277808129801</c:v>
                </c:pt>
                <c:pt idx="264782">
                  <c:v>613.43509483657101</c:v>
                </c:pt>
                <c:pt idx="264783">
                  <c:v>613.43741159184503</c:v>
                </c:pt>
                <c:pt idx="264784">
                  <c:v>613.43972834711803</c:v>
                </c:pt>
                <c:pt idx="264785">
                  <c:v>613.44204510239194</c:v>
                </c:pt>
                <c:pt idx="264786">
                  <c:v>613.44436185766597</c:v>
                </c:pt>
                <c:pt idx="264787">
                  <c:v>613.44667861293897</c:v>
                </c:pt>
                <c:pt idx="264788">
                  <c:v>613.44899536821299</c:v>
                </c:pt>
                <c:pt idx="264789">
                  <c:v>613.45131212348599</c:v>
                </c:pt>
                <c:pt idx="264790">
                  <c:v>613.45362887876001</c:v>
                </c:pt>
                <c:pt idx="264791">
                  <c:v>613.45594563403301</c:v>
                </c:pt>
                <c:pt idx="264792">
                  <c:v>613.45826238930704</c:v>
                </c:pt>
                <c:pt idx="264793">
                  <c:v>613.46057914458095</c:v>
                </c:pt>
                <c:pt idx="264794">
                  <c:v>613.46289589985395</c:v>
                </c:pt>
                <c:pt idx="264795">
                  <c:v>613.46521265512797</c:v>
                </c:pt>
                <c:pt idx="264796">
                  <c:v>613.46752941040097</c:v>
                </c:pt>
                <c:pt idx="264797">
                  <c:v>613.46984616567499</c:v>
                </c:pt>
                <c:pt idx="264798">
                  <c:v>613.47216292094799</c:v>
                </c:pt>
                <c:pt idx="264799">
                  <c:v>613.47447967622202</c:v>
                </c:pt>
                <c:pt idx="264800">
                  <c:v>613.47679643149604</c:v>
                </c:pt>
                <c:pt idx="264801">
                  <c:v>613.47911318676904</c:v>
                </c:pt>
                <c:pt idx="264802">
                  <c:v>613.48142994204295</c:v>
                </c:pt>
                <c:pt idx="264803">
                  <c:v>613.48374669731595</c:v>
                </c:pt>
                <c:pt idx="264804">
                  <c:v>613.48606345258997</c:v>
                </c:pt>
                <c:pt idx="264805">
                  <c:v>613.48838020786297</c:v>
                </c:pt>
                <c:pt idx="264806">
                  <c:v>613.490696963137</c:v>
                </c:pt>
                <c:pt idx="264807">
                  <c:v>613.49301371841102</c:v>
                </c:pt>
                <c:pt idx="264808">
                  <c:v>613.49533047368402</c:v>
                </c:pt>
                <c:pt idx="264809">
                  <c:v>613.49764722895804</c:v>
                </c:pt>
                <c:pt idx="264810">
                  <c:v>613.49996398423104</c:v>
                </c:pt>
                <c:pt idx="264811">
                  <c:v>613.50228073950495</c:v>
                </c:pt>
                <c:pt idx="264812">
                  <c:v>613.50459749477795</c:v>
                </c:pt>
                <c:pt idx="264813">
                  <c:v>613.50691425005198</c:v>
                </c:pt>
                <c:pt idx="264814">
                  <c:v>613.50923100532498</c:v>
                </c:pt>
                <c:pt idx="264815">
                  <c:v>613.511547760599</c:v>
                </c:pt>
                <c:pt idx="264816">
                  <c:v>613.51386451587302</c:v>
                </c:pt>
                <c:pt idx="264817">
                  <c:v>613.51618127114602</c:v>
                </c:pt>
                <c:pt idx="264818">
                  <c:v>613.51849802642005</c:v>
                </c:pt>
                <c:pt idx="264819">
                  <c:v>613.52081478169305</c:v>
                </c:pt>
                <c:pt idx="264820">
                  <c:v>613.52313153696696</c:v>
                </c:pt>
                <c:pt idx="264821">
                  <c:v>613.52544829223996</c:v>
                </c:pt>
                <c:pt idx="264822">
                  <c:v>613.52776504751398</c:v>
                </c:pt>
                <c:pt idx="264823">
                  <c:v>613.530081802788</c:v>
                </c:pt>
                <c:pt idx="264824">
                  <c:v>613.532398558061</c:v>
                </c:pt>
                <c:pt idx="264825">
                  <c:v>613.53471531333503</c:v>
                </c:pt>
                <c:pt idx="264826">
                  <c:v>613.53703206860803</c:v>
                </c:pt>
                <c:pt idx="264827">
                  <c:v>613.53934882388205</c:v>
                </c:pt>
                <c:pt idx="264828">
                  <c:v>613.54166557915505</c:v>
                </c:pt>
                <c:pt idx="264829">
                  <c:v>613.54398233442896</c:v>
                </c:pt>
                <c:pt idx="264830">
                  <c:v>613.54629908970298</c:v>
                </c:pt>
                <c:pt idx="264831">
                  <c:v>613.54861584497598</c:v>
                </c:pt>
                <c:pt idx="264832">
                  <c:v>613.55093260025001</c:v>
                </c:pt>
                <c:pt idx="264833">
                  <c:v>613.55324935552301</c:v>
                </c:pt>
                <c:pt idx="264834">
                  <c:v>613.55556611079703</c:v>
                </c:pt>
                <c:pt idx="264835">
                  <c:v>613.55788286607003</c:v>
                </c:pt>
                <c:pt idx="264836">
                  <c:v>613.56019962134405</c:v>
                </c:pt>
                <c:pt idx="264837">
                  <c:v>613.56251637661796</c:v>
                </c:pt>
                <c:pt idx="264838">
                  <c:v>613.56483313189096</c:v>
                </c:pt>
                <c:pt idx="264839">
                  <c:v>613.56714988716499</c:v>
                </c:pt>
                <c:pt idx="264840">
                  <c:v>613.56946664243799</c:v>
                </c:pt>
                <c:pt idx="264841">
                  <c:v>613.57178339771201</c:v>
                </c:pt>
                <c:pt idx="264842">
                  <c:v>613.57410015298501</c:v>
                </c:pt>
                <c:pt idx="264843">
                  <c:v>613.57641690825903</c:v>
                </c:pt>
                <c:pt idx="264844">
                  <c:v>613.57873366353294</c:v>
                </c:pt>
                <c:pt idx="264845">
                  <c:v>613.58105041880594</c:v>
                </c:pt>
                <c:pt idx="264846">
                  <c:v>613.58336717407997</c:v>
                </c:pt>
                <c:pt idx="264847">
                  <c:v>613.58568392935297</c:v>
                </c:pt>
                <c:pt idx="264848">
                  <c:v>613.58800068462699</c:v>
                </c:pt>
                <c:pt idx="264849">
                  <c:v>613.59031743989999</c:v>
                </c:pt>
                <c:pt idx="264850">
                  <c:v>613.59263419517401</c:v>
                </c:pt>
                <c:pt idx="264851">
                  <c:v>613.59495095044804</c:v>
                </c:pt>
                <c:pt idx="264852">
                  <c:v>613.59726770572104</c:v>
                </c:pt>
                <c:pt idx="264853">
                  <c:v>613.59958446099495</c:v>
                </c:pt>
                <c:pt idx="264854">
                  <c:v>613.60190121626795</c:v>
                </c:pt>
                <c:pt idx="264855">
                  <c:v>613.60421797154197</c:v>
                </c:pt>
                <c:pt idx="264856">
                  <c:v>613.60653472681497</c:v>
                </c:pt>
                <c:pt idx="264857">
                  <c:v>613.60885148208899</c:v>
                </c:pt>
                <c:pt idx="264858">
                  <c:v>613.61116823736199</c:v>
                </c:pt>
                <c:pt idx="264859">
                  <c:v>613.61348499263602</c:v>
                </c:pt>
                <c:pt idx="264860">
                  <c:v>613.61580174791004</c:v>
                </c:pt>
                <c:pt idx="264861">
                  <c:v>613.61811850318304</c:v>
                </c:pt>
                <c:pt idx="264862">
                  <c:v>613.62043525845695</c:v>
                </c:pt>
                <c:pt idx="264863">
                  <c:v>613.62275201372995</c:v>
                </c:pt>
                <c:pt idx="264864">
                  <c:v>613.62506876900397</c:v>
                </c:pt>
                <c:pt idx="264865">
                  <c:v>613.62738552427697</c:v>
                </c:pt>
                <c:pt idx="264866">
                  <c:v>613.629702279551</c:v>
                </c:pt>
                <c:pt idx="264867">
                  <c:v>613.63201903482502</c:v>
                </c:pt>
                <c:pt idx="264868">
                  <c:v>613.63433579009802</c:v>
                </c:pt>
                <c:pt idx="264869">
                  <c:v>613.63665254537204</c:v>
                </c:pt>
                <c:pt idx="264870">
                  <c:v>613.63896930064504</c:v>
                </c:pt>
                <c:pt idx="264871">
                  <c:v>613.64128605591895</c:v>
                </c:pt>
                <c:pt idx="264872">
                  <c:v>613.64360281119195</c:v>
                </c:pt>
                <c:pt idx="264873">
                  <c:v>613.64591956646598</c:v>
                </c:pt>
                <c:pt idx="264874">
                  <c:v>613.64823632174</c:v>
                </c:pt>
                <c:pt idx="264875">
                  <c:v>613.650553077013</c:v>
                </c:pt>
                <c:pt idx="264876">
                  <c:v>613.65286983228702</c:v>
                </c:pt>
                <c:pt idx="264877">
                  <c:v>613.65518658756002</c:v>
                </c:pt>
                <c:pt idx="264878">
                  <c:v>613.65750334283405</c:v>
                </c:pt>
                <c:pt idx="264879">
                  <c:v>613.65982009810705</c:v>
                </c:pt>
                <c:pt idx="264880">
                  <c:v>613.66213685338096</c:v>
                </c:pt>
                <c:pt idx="264881">
                  <c:v>613.66445360865498</c:v>
                </c:pt>
                <c:pt idx="264882">
                  <c:v>613.66677036392798</c:v>
                </c:pt>
                <c:pt idx="264883">
                  <c:v>613.669087119202</c:v>
                </c:pt>
                <c:pt idx="264884">
                  <c:v>613.671403874475</c:v>
                </c:pt>
                <c:pt idx="264885">
                  <c:v>613.67372062974903</c:v>
                </c:pt>
                <c:pt idx="264886">
                  <c:v>613.67603738502203</c:v>
                </c:pt>
                <c:pt idx="264887">
                  <c:v>613.67835414029605</c:v>
                </c:pt>
                <c:pt idx="264888">
                  <c:v>613.68067089556996</c:v>
                </c:pt>
                <c:pt idx="264889">
                  <c:v>613.68298765084296</c:v>
                </c:pt>
                <c:pt idx="264890">
                  <c:v>613.68530440611698</c:v>
                </c:pt>
                <c:pt idx="264891">
                  <c:v>613.68762116138998</c:v>
                </c:pt>
                <c:pt idx="264892">
                  <c:v>613.68993791666401</c:v>
                </c:pt>
                <c:pt idx="264893">
                  <c:v>613.69225467193701</c:v>
                </c:pt>
                <c:pt idx="264894">
                  <c:v>613.69457142721103</c:v>
                </c:pt>
                <c:pt idx="264895">
                  <c:v>613.69688818248505</c:v>
                </c:pt>
                <c:pt idx="264896">
                  <c:v>613.69920493775805</c:v>
                </c:pt>
                <c:pt idx="264897">
                  <c:v>613.70152169303196</c:v>
                </c:pt>
                <c:pt idx="264898">
                  <c:v>613.70383844830496</c:v>
                </c:pt>
                <c:pt idx="264899">
                  <c:v>613.70615520357899</c:v>
                </c:pt>
                <c:pt idx="264900">
                  <c:v>613.70847195885199</c:v>
                </c:pt>
                <c:pt idx="264901">
                  <c:v>613.71078871412601</c:v>
                </c:pt>
                <c:pt idx="264902">
                  <c:v>613.71310546940003</c:v>
                </c:pt>
                <c:pt idx="264903">
                  <c:v>613.71542222467303</c:v>
                </c:pt>
                <c:pt idx="264904">
                  <c:v>613.71773897994694</c:v>
                </c:pt>
                <c:pt idx="264905">
                  <c:v>613.72005573521994</c:v>
                </c:pt>
                <c:pt idx="264906">
                  <c:v>613.72237249049397</c:v>
                </c:pt>
                <c:pt idx="264907">
                  <c:v>613.72468924576697</c:v>
                </c:pt>
                <c:pt idx="264908">
                  <c:v>613.72700600104099</c:v>
                </c:pt>
                <c:pt idx="264909">
                  <c:v>613.72932275631399</c:v>
                </c:pt>
                <c:pt idx="264910">
                  <c:v>613.73163951158801</c:v>
                </c:pt>
                <c:pt idx="264911">
                  <c:v>613.73395626686204</c:v>
                </c:pt>
                <c:pt idx="264912">
                  <c:v>613.73627302213504</c:v>
                </c:pt>
                <c:pt idx="264913">
                  <c:v>613.73858977740895</c:v>
                </c:pt>
                <c:pt idx="264914">
                  <c:v>613.74090653268195</c:v>
                </c:pt>
                <c:pt idx="264915">
                  <c:v>613.74322328795597</c:v>
                </c:pt>
                <c:pt idx="264916">
                  <c:v>613.74554004322897</c:v>
                </c:pt>
                <c:pt idx="264917">
                  <c:v>613.74785679850299</c:v>
                </c:pt>
                <c:pt idx="264918">
                  <c:v>613.75017355377702</c:v>
                </c:pt>
                <c:pt idx="264919">
                  <c:v>613.75249030905002</c:v>
                </c:pt>
                <c:pt idx="264920">
                  <c:v>613.75480706432404</c:v>
                </c:pt>
                <c:pt idx="264921">
                  <c:v>613.75712381959704</c:v>
                </c:pt>
                <c:pt idx="264922">
                  <c:v>613.75944057487095</c:v>
                </c:pt>
                <c:pt idx="264923">
                  <c:v>613.76175733014395</c:v>
                </c:pt>
                <c:pt idx="264924">
                  <c:v>613.76407408541797</c:v>
                </c:pt>
                <c:pt idx="264925">
                  <c:v>613.766390840692</c:v>
                </c:pt>
                <c:pt idx="264926">
                  <c:v>613.768707595965</c:v>
                </c:pt>
                <c:pt idx="264927">
                  <c:v>613.77102435123902</c:v>
                </c:pt>
                <c:pt idx="264928">
                  <c:v>613.77334110651202</c:v>
                </c:pt>
                <c:pt idx="264929">
                  <c:v>613.77565786178604</c:v>
                </c:pt>
                <c:pt idx="264930">
                  <c:v>613.77797461705904</c:v>
                </c:pt>
                <c:pt idx="264931">
                  <c:v>613.78029137233295</c:v>
                </c:pt>
                <c:pt idx="264932">
                  <c:v>613.78260812760698</c:v>
                </c:pt>
                <c:pt idx="264933">
                  <c:v>613.78492488287998</c:v>
                </c:pt>
                <c:pt idx="264934">
                  <c:v>613.787241638154</c:v>
                </c:pt>
                <c:pt idx="264935">
                  <c:v>613.789558393427</c:v>
                </c:pt>
                <c:pt idx="264936">
                  <c:v>613.79187514870102</c:v>
                </c:pt>
                <c:pt idx="264937">
                  <c:v>613.79419190397402</c:v>
                </c:pt>
                <c:pt idx="264938">
                  <c:v>613.79650865924805</c:v>
                </c:pt>
                <c:pt idx="264939">
                  <c:v>613.79882541452196</c:v>
                </c:pt>
                <c:pt idx="264940">
                  <c:v>613.80114216979496</c:v>
                </c:pt>
                <c:pt idx="264941">
                  <c:v>613.80345892506898</c:v>
                </c:pt>
                <c:pt idx="264942">
                  <c:v>613.80577568034198</c:v>
                </c:pt>
                <c:pt idx="264943">
                  <c:v>613.808092435616</c:v>
                </c:pt>
                <c:pt idx="264944">
                  <c:v>613.810409190889</c:v>
                </c:pt>
                <c:pt idx="264945">
                  <c:v>613.81272594616303</c:v>
                </c:pt>
                <c:pt idx="264946">
                  <c:v>613.81504270143705</c:v>
                </c:pt>
                <c:pt idx="264947">
                  <c:v>613.81735945671005</c:v>
                </c:pt>
                <c:pt idx="264948">
                  <c:v>613.81967621198396</c:v>
                </c:pt>
                <c:pt idx="264949">
                  <c:v>613.82199296725696</c:v>
                </c:pt>
                <c:pt idx="264950">
                  <c:v>613.82430972253098</c:v>
                </c:pt>
                <c:pt idx="264951">
                  <c:v>613.82662647780398</c:v>
                </c:pt>
                <c:pt idx="264952">
                  <c:v>613.82894323307801</c:v>
                </c:pt>
                <c:pt idx="264953">
                  <c:v>613.83125998835203</c:v>
                </c:pt>
                <c:pt idx="264954">
                  <c:v>613.83357674362503</c:v>
                </c:pt>
                <c:pt idx="264955">
                  <c:v>613.83589349889905</c:v>
                </c:pt>
                <c:pt idx="264956">
                  <c:v>613.83821025417205</c:v>
                </c:pt>
                <c:pt idx="264957">
                  <c:v>613.84052700944596</c:v>
                </c:pt>
                <c:pt idx="264958">
                  <c:v>613.84284376471896</c:v>
                </c:pt>
                <c:pt idx="264959">
                  <c:v>613.84516051999299</c:v>
                </c:pt>
                <c:pt idx="264960">
                  <c:v>613.84747727526599</c:v>
                </c:pt>
                <c:pt idx="264961">
                  <c:v>613.84979403054001</c:v>
                </c:pt>
                <c:pt idx="264962">
                  <c:v>613.85211078581403</c:v>
                </c:pt>
                <c:pt idx="264963">
                  <c:v>613.85442754108703</c:v>
                </c:pt>
                <c:pt idx="264964">
                  <c:v>613.85674429636094</c:v>
                </c:pt>
                <c:pt idx="264965">
                  <c:v>613.85906105163394</c:v>
                </c:pt>
                <c:pt idx="264966">
                  <c:v>613.86137780690797</c:v>
                </c:pt>
                <c:pt idx="264967">
                  <c:v>613.86369456218097</c:v>
                </c:pt>
                <c:pt idx="264968">
                  <c:v>613.86601131745499</c:v>
                </c:pt>
                <c:pt idx="264969">
                  <c:v>613.86832807272901</c:v>
                </c:pt>
                <c:pt idx="264970">
                  <c:v>613.87064482800201</c:v>
                </c:pt>
                <c:pt idx="264971">
                  <c:v>613.87296158327604</c:v>
                </c:pt>
                <c:pt idx="264972">
                  <c:v>613.87527833854904</c:v>
                </c:pt>
                <c:pt idx="264973">
                  <c:v>613.87759509382295</c:v>
                </c:pt>
                <c:pt idx="264974">
                  <c:v>613.87991184909595</c:v>
                </c:pt>
                <c:pt idx="264975">
                  <c:v>613.88222860436997</c:v>
                </c:pt>
                <c:pt idx="264976">
                  <c:v>613.88454535964399</c:v>
                </c:pt>
                <c:pt idx="264977">
                  <c:v>613.88686211491699</c:v>
                </c:pt>
                <c:pt idx="264978">
                  <c:v>613.88917887019102</c:v>
                </c:pt>
                <c:pt idx="264979">
                  <c:v>613.89149562546402</c:v>
                </c:pt>
                <c:pt idx="264980">
                  <c:v>613.89381238073804</c:v>
                </c:pt>
                <c:pt idx="264981">
                  <c:v>613.89612913601104</c:v>
                </c:pt>
                <c:pt idx="264982">
                  <c:v>613.89844589128495</c:v>
                </c:pt>
                <c:pt idx="264983">
                  <c:v>613.90076264655897</c:v>
                </c:pt>
                <c:pt idx="264984">
                  <c:v>613.90307940183197</c:v>
                </c:pt>
                <c:pt idx="264985">
                  <c:v>613.905396157106</c:v>
                </c:pt>
                <c:pt idx="264986">
                  <c:v>613.907712912379</c:v>
                </c:pt>
                <c:pt idx="264987">
                  <c:v>613.91002966765302</c:v>
                </c:pt>
                <c:pt idx="264988">
                  <c:v>613.91234642292602</c:v>
                </c:pt>
                <c:pt idx="264989">
                  <c:v>613.91466317820004</c:v>
                </c:pt>
                <c:pt idx="264990">
                  <c:v>613.91697993347395</c:v>
                </c:pt>
                <c:pt idx="264991">
                  <c:v>613.91929668874695</c:v>
                </c:pt>
                <c:pt idx="264992">
                  <c:v>613.92161344402098</c:v>
                </c:pt>
                <c:pt idx="264993">
                  <c:v>613.92393019929398</c:v>
                </c:pt>
                <c:pt idx="264994">
                  <c:v>613.926246954568</c:v>
                </c:pt>
                <c:pt idx="264995">
                  <c:v>613.928563709841</c:v>
                </c:pt>
                <c:pt idx="264996">
                  <c:v>613.93088046511502</c:v>
                </c:pt>
                <c:pt idx="264997">
                  <c:v>613.93319722038905</c:v>
                </c:pt>
                <c:pt idx="264998">
                  <c:v>613.93551397566205</c:v>
                </c:pt>
                <c:pt idx="264999">
                  <c:v>613.93783073093596</c:v>
                </c:pt>
                <c:pt idx="265000">
                  <c:v>613.94014748620896</c:v>
                </c:pt>
                <c:pt idx="265001">
                  <c:v>613.94246424148298</c:v>
                </c:pt>
                <c:pt idx="265002">
                  <c:v>613.94478099675598</c:v>
                </c:pt>
                <c:pt idx="265003">
                  <c:v>613.94709775203</c:v>
                </c:pt>
                <c:pt idx="265004">
                  <c:v>613.94941450730403</c:v>
                </c:pt>
                <c:pt idx="265005">
                  <c:v>613.95173126257703</c:v>
                </c:pt>
                <c:pt idx="265006">
                  <c:v>613.95404801785105</c:v>
                </c:pt>
                <c:pt idx="265007">
                  <c:v>613.95636477312405</c:v>
                </c:pt>
                <c:pt idx="265008">
                  <c:v>613.95868152839796</c:v>
                </c:pt>
                <c:pt idx="265009">
                  <c:v>613.96099828367096</c:v>
                </c:pt>
                <c:pt idx="265010">
                  <c:v>613.96331503894498</c:v>
                </c:pt>
                <c:pt idx="265011">
                  <c:v>613.96563179421798</c:v>
                </c:pt>
                <c:pt idx="265012">
                  <c:v>613.96794854949201</c:v>
                </c:pt>
                <c:pt idx="265013">
                  <c:v>613.97026530476603</c:v>
                </c:pt>
                <c:pt idx="265014">
                  <c:v>613.97258206003903</c:v>
                </c:pt>
                <c:pt idx="265015">
                  <c:v>613.97489881531305</c:v>
                </c:pt>
                <c:pt idx="265016">
                  <c:v>613.97721557058605</c:v>
                </c:pt>
                <c:pt idx="265017">
                  <c:v>613.97953232585996</c:v>
                </c:pt>
                <c:pt idx="265018">
                  <c:v>613.98184908113296</c:v>
                </c:pt>
                <c:pt idx="265019">
                  <c:v>613.98416583640699</c:v>
                </c:pt>
                <c:pt idx="265020">
                  <c:v>613.98648259168101</c:v>
                </c:pt>
                <c:pt idx="265021">
                  <c:v>613.98879934695401</c:v>
                </c:pt>
                <c:pt idx="265022">
                  <c:v>613.99111610222803</c:v>
                </c:pt>
                <c:pt idx="265023">
                  <c:v>613.99343285750103</c:v>
                </c:pt>
                <c:pt idx="265024">
                  <c:v>613.99574961277494</c:v>
                </c:pt>
                <c:pt idx="265025">
                  <c:v>613.99806636804794</c:v>
                </c:pt>
                <c:pt idx="265026">
                  <c:v>614.00038312332197</c:v>
                </c:pt>
                <c:pt idx="265027">
                  <c:v>614.00269987859599</c:v>
                </c:pt>
                <c:pt idx="265028">
                  <c:v>614.00501663386899</c:v>
                </c:pt>
                <c:pt idx="265029">
                  <c:v>614.00733338914301</c:v>
                </c:pt>
                <c:pt idx="265030">
                  <c:v>614.00965014441601</c:v>
                </c:pt>
                <c:pt idx="265031">
                  <c:v>614.01196689969004</c:v>
                </c:pt>
                <c:pt idx="265032">
                  <c:v>614.01428365496304</c:v>
                </c:pt>
                <c:pt idx="265033">
                  <c:v>614.01660041023695</c:v>
                </c:pt>
                <c:pt idx="265034">
                  <c:v>614.01891716551097</c:v>
                </c:pt>
                <c:pt idx="265035">
                  <c:v>614.02123392078397</c:v>
                </c:pt>
                <c:pt idx="265036">
                  <c:v>614.02355067605799</c:v>
                </c:pt>
                <c:pt idx="265037">
                  <c:v>614.02586743133099</c:v>
                </c:pt>
                <c:pt idx="265038">
                  <c:v>614.02818418660502</c:v>
                </c:pt>
                <c:pt idx="265039">
                  <c:v>614.03050094187802</c:v>
                </c:pt>
                <c:pt idx="265040">
                  <c:v>614.03281769715204</c:v>
                </c:pt>
                <c:pt idx="265041">
                  <c:v>614.03513445242595</c:v>
                </c:pt>
                <c:pt idx="265042">
                  <c:v>614.03745120769895</c:v>
                </c:pt>
                <c:pt idx="265043">
                  <c:v>614.03976796297297</c:v>
                </c:pt>
                <c:pt idx="265044">
                  <c:v>614.04208471824597</c:v>
                </c:pt>
                <c:pt idx="265045">
                  <c:v>614.04440147352</c:v>
                </c:pt>
                <c:pt idx="265046">
                  <c:v>614.046718228793</c:v>
                </c:pt>
                <c:pt idx="265047">
                  <c:v>614.04903498406702</c:v>
                </c:pt>
                <c:pt idx="265048">
                  <c:v>614.05135173934104</c:v>
                </c:pt>
                <c:pt idx="265049">
                  <c:v>614.05366849461404</c:v>
                </c:pt>
                <c:pt idx="265050">
                  <c:v>614.05598524988795</c:v>
                </c:pt>
                <c:pt idx="265051">
                  <c:v>614.05830200516095</c:v>
                </c:pt>
                <c:pt idx="265052">
                  <c:v>614.06061876043498</c:v>
                </c:pt>
                <c:pt idx="265053">
                  <c:v>614.06293551570798</c:v>
                </c:pt>
                <c:pt idx="265054">
                  <c:v>614.065252270982</c:v>
                </c:pt>
                <c:pt idx="265055">
                  <c:v>614.06756902625602</c:v>
                </c:pt>
                <c:pt idx="265056">
                  <c:v>614.06988578152902</c:v>
                </c:pt>
                <c:pt idx="265057">
                  <c:v>614.07220253680305</c:v>
                </c:pt>
                <c:pt idx="265058">
                  <c:v>614.07451929207605</c:v>
                </c:pt>
                <c:pt idx="265059">
                  <c:v>614.07683604734996</c:v>
                </c:pt>
                <c:pt idx="265060">
                  <c:v>614.07915280262296</c:v>
                </c:pt>
                <c:pt idx="265061">
                  <c:v>614.08146955789698</c:v>
                </c:pt>
                <c:pt idx="265062">
                  <c:v>614.08378631316998</c:v>
                </c:pt>
                <c:pt idx="265063">
                  <c:v>614.086103068444</c:v>
                </c:pt>
                <c:pt idx="265064">
                  <c:v>614.08841982371803</c:v>
                </c:pt>
                <c:pt idx="265065">
                  <c:v>614.09073657899103</c:v>
                </c:pt>
                <c:pt idx="265066">
                  <c:v>614.09305333426505</c:v>
                </c:pt>
                <c:pt idx="265067">
                  <c:v>614.09537008953805</c:v>
                </c:pt>
                <c:pt idx="265068">
                  <c:v>614.09768684481196</c:v>
                </c:pt>
                <c:pt idx="265069">
                  <c:v>614.10000360008496</c:v>
                </c:pt>
                <c:pt idx="265070">
                  <c:v>614.10232035535898</c:v>
                </c:pt>
                <c:pt idx="265071">
                  <c:v>614.10463711063301</c:v>
                </c:pt>
                <c:pt idx="265072">
                  <c:v>614.10695386590601</c:v>
                </c:pt>
                <c:pt idx="265073">
                  <c:v>614.10927062118003</c:v>
                </c:pt>
                <c:pt idx="265074">
                  <c:v>614.11158737645303</c:v>
                </c:pt>
                <c:pt idx="265075">
                  <c:v>614.11390413172705</c:v>
                </c:pt>
                <c:pt idx="265076">
                  <c:v>614.11622088700005</c:v>
                </c:pt>
                <c:pt idx="265077">
                  <c:v>614.11853764227396</c:v>
                </c:pt>
                <c:pt idx="265078">
                  <c:v>614.12085439754799</c:v>
                </c:pt>
                <c:pt idx="265079">
                  <c:v>614.12317115282099</c:v>
                </c:pt>
                <c:pt idx="265080">
                  <c:v>614.12548790809501</c:v>
                </c:pt>
                <c:pt idx="265081">
                  <c:v>614.12780466336801</c:v>
                </c:pt>
                <c:pt idx="265082">
                  <c:v>614.13012141864203</c:v>
                </c:pt>
                <c:pt idx="265083">
                  <c:v>614.13243817391503</c:v>
                </c:pt>
                <c:pt idx="265084">
                  <c:v>614.13475492918894</c:v>
                </c:pt>
                <c:pt idx="265085">
                  <c:v>614.13707168446297</c:v>
                </c:pt>
                <c:pt idx="265086">
                  <c:v>614.13938843973597</c:v>
                </c:pt>
                <c:pt idx="265087">
                  <c:v>614.14170519500999</c:v>
                </c:pt>
                <c:pt idx="265088">
                  <c:v>614.14402195028299</c:v>
                </c:pt>
                <c:pt idx="265089">
                  <c:v>614.14633870555701</c:v>
                </c:pt>
                <c:pt idx="265090">
                  <c:v>614.14865546083001</c:v>
                </c:pt>
                <c:pt idx="265091">
                  <c:v>614.15097221610404</c:v>
                </c:pt>
                <c:pt idx="265092">
                  <c:v>614.15328897137795</c:v>
                </c:pt>
                <c:pt idx="265093">
                  <c:v>614.15560572665095</c:v>
                </c:pt>
                <c:pt idx="265094">
                  <c:v>614.15792248192497</c:v>
                </c:pt>
                <c:pt idx="265095">
                  <c:v>614.16023923719797</c:v>
                </c:pt>
                <c:pt idx="265096">
                  <c:v>614.16255599247199</c:v>
                </c:pt>
                <c:pt idx="265097">
                  <c:v>614.16487274774499</c:v>
                </c:pt>
                <c:pt idx="265098">
                  <c:v>614.16718950301902</c:v>
                </c:pt>
                <c:pt idx="265099">
                  <c:v>614.16950625829304</c:v>
                </c:pt>
                <c:pt idx="265100">
                  <c:v>614.17182301356604</c:v>
                </c:pt>
                <c:pt idx="265101">
                  <c:v>614.17413976883995</c:v>
                </c:pt>
                <c:pt idx="265102">
                  <c:v>614.17645652411295</c:v>
                </c:pt>
                <c:pt idx="265103">
                  <c:v>614.17877327938697</c:v>
                </c:pt>
                <c:pt idx="265104">
                  <c:v>614.18109003465997</c:v>
                </c:pt>
                <c:pt idx="265105">
                  <c:v>614.183406789934</c:v>
                </c:pt>
                <c:pt idx="265106">
                  <c:v>614.18572354520802</c:v>
                </c:pt>
                <c:pt idx="265107">
                  <c:v>614.18804030048102</c:v>
                </c:pt>
                <c:pt idx="265108">
                  <c:v>614.19035705575504</c:v>
                </c:pt>
                <c:pt idx="265109">
                  <c:v>614.19267381102804</c:v>
                </c:pt>
                <c:pt idx="265110">
                  <c:v>614.19499056630195</c:v>
                </c:pt>
                <c:pt idx="265111">
                  <c:v>614.19730732157495</c:v>
                </c:pt>
                <c:pt idx="265112">
                  <c:v>614.19962407684898</c:v>
                </c:pt>
                <c:pt idx="265113">
                  <c:v>614.20194083212198</c:v>
                </c:pt>
                <c:pt idx="265114">
                  <c:v>614.204257587396</c:v>
                </c:pt>
                <c:pt idx="265115">
                  <c:v>614.20657434267002</c:v>
                </c:pt>
                <c:pt idx="265116">
                  <c:v>614.20889109794302</c:v>
                </c:pt>
                <c:pt idx="265117">
                  <c:v>614.21120785321705</c:v>
                </c:pt>
                <c:pt idx="265118">
                  <c:v>614.21352460849005</c:v>
                </c:pt>
                <c:pt idx="265119">
                  <c:v>614.21584136376396</c:v>
                </c:pt>
                <c:pt idx="265120">
                  <c:v>614.21815811903696</c:v>
                </c:pt>
                <c:pt idx="265121">
                  <c:v>614.22047487431098</c:v>
                </c:pt>
                <c:pt idx="265122">
                  <c:v>614.222791629585</c:v>
                </c:pt>
                <c:pt idx="265123">
                  <c:v>614.225108384858</c:v>
                </c:pt>
                <c:pt idx="265124">
                  <c:v>614.22742514013203</c:v>
                </c:pt>
                <c:pt idx="265125">
                  <c:v>614.22974189540503</c:v>
                </c:pt>
                <c:pt idx="265126">
                  <c:v>614.23205865067905</c:v>
                </c:pt>
                <c:pt idx="265127">
                  <c:v>614.23437540595205</c:v>
                </c:pt>
                <c:pt idx="265128">
                  <c:v>614.23669216122596</c:v>
                </c:pt>
                <c:pt idx="265129">
                  <c:v>614.23900891649998</c:v>
                </c:pt>
                <c:pt idx="265130">
                  <c:v>614.24132567177298</c:v>
                </c:pt>
                <c:pt idx="265131">
                  <c:v>614.24364242704701</c:v>
                </c:pt>
                <c:pt idx="265132">
                  <c:v>614.24595918232001</c:v>
                </c:pt>
                <c:pt idx="265133">
                  <c:v>614.24827593759403</c:v>
                </c:pt>
                <c:pt idx="265134">
                  <c:v>614.25059269286703</c:v>
                </c:pt>
                <c:pt idx="265135">
                  <c:v>614.25290944814105</c:v>
                </c:pt>
                <c:pt idx="265136">
                  <c:v>614.25522620341496</c:v>
                </c:pt>
                <c:pt idx="265137">
                  <c:v>614.25754295868796</c:v>
                </c:pt>
                <c:pt idx="265138">
                  <c:v>614.25985971396199</c:v>
                </c:pt>
                <c:pt idx="265139">
                  <c:v>614.26217646923499</c:v>
                </c:pt>
                <c:pt idx="265140">
                  <c:v>614.26449322450901</c:v>
                </c:pt>
                <c:pt idx="265141">
                  <c:v>614.26680997978201</c:v>
                </c:pt>
                <c:pt idx="265142">
                  <c:v>614.26912673505603</c:v>
                </c:pt>
                <c:pt idx="265143">
                  <c:v>614.27144349032994</c:v>
                </c:pt>
                <c:pt idx="265144">
                  <c:v>614.27376024560294</c:v>
                </c:pt>
                <c:pt idx="265145">
                  <c:v>614.27607700087697</c:v>
                </c:pt>
                <c:pt idx="265146">
                  <c:v>614.27839375614997</c:v>
                </c:pt>
                <c:pt idx="265147">
                  <c:v>614.28071051142399</c:v>
                </c:pt>
                <c:pt idx="265148">
                  <c:v>614.28302726669699</c:v>
                </c:pt>
                <c:pt idx="265149">
                  <c:v>614.28534402197101</c:v>
                </c:pt>
                <c:pt idx="265150">
                  <c:v>614.28766077724504</c:v>
                </c:pt>
                <c:pt idx="265151">
                  <c:v>614.28997753251804</c:v>
                </c:pt>
                <c:pt idx="265152">
                  <c:v>614.29229428779195</c:v>
                </c:pt>
                <c:pt idx="265153">
                  <c:v>614.29461104306495</c:v>
                </c:pt>
                <c:pt idx="265154">
                  <c:v>614.29692779833897</c:v>
                </c:pt>
                <c:pt idx="265155">
                  <c:v>614.29924455361197</c:v>
                </c:pt>
                <c:pt idx="265156">
                  <c:v>614.30156130888599</c:v>
                </c:pt>
                <c:pt idx="265157">
                  <c:v>614.30387806415899</c:v>
                </c:pt>
                <c:pt idx="265158">
                  <c:v>614.30619481943302</c:v>
                </c:pt>
                <c:pt idx="265159">
                  <c:v>614.30851157470704</c:v>
                </c:pt>
                <c:pt idx="265160">
                  <c:v>614.31082832998004</c:v>
                </c:pt>
                <c:pt idx="265161">
                  <c:v>614.31314508525395</c:v>
                </c:pt>
                <c:pt idx="265162">
                  <c:v>614.31546184052695</c:v>
                </c:pt>
                <c:pt idx="265163">
                  <c:v>614.31777859580097</c:v>
                </c:pt>
                <c:pt idx="265164">
                  <c:v>614.32009535107397</c:v>
                </c:pt>
                <c:pt idx="265165">
                  <c:v>614.322412106348</c:v>
                </c:pt>
                <c:pt idx="265166">
                  <c:v>614.32472886162202</c:v>
                </c:pt>
                <c:pt idx="265167">
                  <c:v>614.32704561689502</c:v>
                </c:pt>
                <c:pt idx="265168">
                  <c:v>614.32936237216904</c:v>
                </c:pt>
                <c:pt idx="265169">
                  <c:v>614.33167912744204</c:v>
                </c:pt>
                <c:pt idx="265170">
                  <c:v>614.33399588271595</c:v>
                </c:pt>
                <c:pt idx="265171">
                  <c:v>614.33631263798895</c:v>
                </c:pt>
                <c:pt idx="265172">
                  <c:v>614.33862939326298</c:v>
                </c:pt>
                <c:pt idx="265173">
                  <c:v>614.340946148537</c:v>
                </c:pt>
                <c:pt idx="265174">
                  <c:v>614.34326290381</c:v>
                </c:pt>
                <c:pt idx="265175">
                  <c:v>614.34557965908402</c:v>
                </c:pt>
                <c:pt idx="265176">
                  <c:v>614.34789641435702</c:v>
                </c:pt>
                <c:pt idx="265177">
                  <c:v>614.35021316963105</c:v>
                </c:pt>
                <c:pt idx="265178">
                  <c:v>614.35252992490405</c:v>
                </c:pt>
                <c:pt idx="265179">
                  <c:v>614.35484668017796</c:v>
                </c:pt>
                <c:pt idx="265180">
                  <c:v>614.35716343545198</c:v>
                </c:pt>
                <c:pt idx="265181">
                  <c:v>614.35948019072498</c:v>
                </c:pt>
                <c:pt idx="265182">
                  <c:v>614.361796945999</c:v>
                </c:pt>
                <c:pt idx="265183">
                  <c:v>614.364113701272</c:v>
                </c:pt>
                <c:pt idx="265184">
                  <c:v>614.36643045654603</c:v>
                </c:pt>
                <c:pt idx="265185">
                  <c:v>614.36874721181903</c:v>
                </c:pt>
                <c:pt idx="265186">
                  <c:v>614.37106396709305</c:v>
                </c:pt>
                <c:pt idx="265187">
                  <c:v>614.37338072236696</c:v>
                </c:pt>
                <c:pt idx="265188">
                  <c:v>614.37569747763996</c:v>
                </c:pt>
                <c:pt idx="265189">
                  <c:v>614.37801423291398</c:v>
                </c:pt>
                <c:pt idx="265190">
                  <c:v>614.38033098818698</c:v>
                </c:pt>
                <c:pt idx="265191">
                  <c:v>614.38264774346101</c:v>
                </c:pt>
                <c:pt idx="265192">
                  <c:v>614.38496449873401</c:v>
                </c:pt>
                <c:pt idx="265193">
                  <c:v>614.38728125400803</c:v>
                </c:pt>
                <c:pt idx="265194">
                  <c:v>614.38959800928205</c:v>
                </c:pt>
                <c:pt idx="265195">
                  <c:v>614.39191476455505</c:v>
                </c:pt>
                <c:pt idx="265196">
                  <c:v>614.39423151982896</c:v>
                </c:pt>
                <c:pt idx="265197">
                  <c:v>614.39654827510196</c:v>
                </c:pt>
                <c:pt idx="265198">
                  <c:v>614.39886503037599</c:v>
                </c:pt>
                <c:pt idx="265199">
                  <c:v>614.40118178564899</c:v>
                </c:pt>
                <c:pt idx="265200">
                  <c:v>614.40349854092301</c:v>
                </c:pt>
                <c:pt idx="265201">
                  <c:v>614.40581529619703</c:v>
                </c:pt>
                <c:pt idx="265202">
                  <c:v>614.40813205147003</c:v>
                </c:pt>
                <c:pt idx="265203">
                  <c:v>614.41044880674394</c:v>
                </c:pt>
                <c:pt idx="265204">
                  <c:v>614.41276556201694</c:v>
                </c:pt>
                <c:pt idx="265205">
                  <c:v>614.41508231729097</c:v>
                </c:pt>
                <c:pt idx="265206">
                  <c:v>614.41739907256397</c:v>
                </c:pt>
                <c:pt idx="265207">
                  <c:v>614.41971582783799</c:v>
                </c:pt>
                <c:pt idx="265208">
                  <c:v>614.42203258311099</c:v>
                </c:pt>
                <c:pt idx="265209">
                  <c:v>614.42434933838501</c:v>
                </c:pt>
                <c:pt idx="265210">
                  <c:v>614.42666609365904</c:v>
                </c:pt>
                <c:pt idx="265211">
                  <c:v>614.42898284893204</c:v>
                </c:pt>
                <c:pt idx="265212">
                  <c:v>614.43129960420595</c:v>
                </c:pt>
                <c:pt idx="265213">
                  <c:v>614.43361635947895</c:v>
                </c:pt>
                <c:pt idx="265214">
                  <c:v>614.43593311475297</c:v>
                </c:pt>
                <c:pt idx="265215">
                  <c:v>614.43824987002597</c:v>
                </c:pt>
                <c:pt idx="265216">
                  <c:v>614.44056662529999</c:v>
                </c:pt>
                <c:pt idx="265217">
                  <c:v>614.44288338057402</c:v>
                </c:pt>
                <c:pt idx="265218">
                  <c:v>614.44520013584702</c:v>
                </c:pt>
                <c:pt idx="265219">
                  <c:v>614.44751689112104</c:v>
                </c:pt>
                <c:pt idx="265220">
                  <c:v>614.44983364639404</c:v>
                </c:pt>
                <c:pt idx="265221">
                  <c:v>614.45215040166795</c:v>
                </c:pt>
                <c:pt idx="265222">
                  <c:v>614.45446715694095</c:v>
                </c:pt>
                <c:pt idx="265223">
                  <c:v>614.45678391221497</c:v>
                </c:pt>
                <c:pt idx="265224">
                  <c:v>614.459100667489</c:v>
                </c:pt>
                <c:pt idx="265225">
                  <c:v>614.461417422762</c:v>
                </c:pt>
                <c:pt idx="265226">
                  <c:v>614.46373417803602</c:v>
                </c:pt>
                <c:pt idx="265227">
                  <c:v>614.46605093330902</c:v>
                </c:pt>
                <c:pt idx="265228">
                  <c:v>614.46836768858304</c:v>
                </c:pt>
                <c:pt idx="265229">
                  <c:v>614.47068444385604</c:v>
                </c:pt>
                <c:pt idx="265230">
                  <c:v>614.47300119912995</c:v>
                </c:pt>
                <c:pt idx="265231">
                  <c:v>614.47531795440398</c:v>
                </c:pt>
                <c:pt idx="265232">
                  <c:v>614.47763470967698</c:v>
                </c:pt>
                <c:pt idx="265233">
                  <c:v>614.479951464951</c:v>
                </c:pt>
                <c:pt idx="265234">
                  <c:v>614.482268220224</c:v>
                </c:pt>
                <c:pt idx="265235">
                  <c:v>614.48458497549802</c:v>
                </c:pt>
                <c:pt idx="265236">
                  <c:v>614.48690173077102</c:v>
                </c:pt>
                <c:pt idx="265237">
                  <c:v>614.48921848604505</c:v>
                </c:pt>
                <c:pt idx="265238">
                  <c:v>614.49153524131896</c:v>
                </c:pt>
                <c:pt idx="265239">
                  <c:v>614.49385199659196</c:v>
                </c:pt>
                <c:pt idx="265240">
                  <c:v>614.49616875186598</c:v>
                </c:pt>
                <c:pt idx="265241">
                  <c:v>614.49848550713898</c:v>
                </c:pt>
                <c:pt idx="265242">
                  <c:v>614.500802262413</c:v>
                </c:pt>
                <c:pt idx="265243">
                  <c:v>614.503119017686</c:v>
                </c:pt>
                <c:pt idx="265244">
                  <c:v>614.50543577296003</c:v>
                </c:pt>
                <c:pt idx="265245">
                  <c:v>614.50775252823405</c:v>
                </c:pt>
                <c:pt idx="265246">
                  <c:v>614.51006928350705</c:v>
                </c:pt>
                <c:pt idx="265247">
                  <c:v>614.51238603878096</c:v>
                </c:pt>
                <c:pt idx="265248">
                  <c:v>614.51470279405396</c:v>
                </c:pt>
                <c:pt idx="265249">
                  <c:v>614.51701954932798</c:v>
                </c:pt>
                <c:pt idx="265250">
                  <c:v>614.51933630460098</c:v>
                </c:pt>
                <c:pt idx="265251">
                  <c:v>614.52165305987501</c:v>
                </c:pt>
                <c:pt idx="265252">
                  <c:v>614.52396981514903</c:v>
                </c:pt>
                <c:pt idx="265253">
                  <c:v>614.52628657042203</c:v>
                </c:pt>
                <c:pt idx="265254">
                  <c:v>614.52860332569605</c:v>
                </c:pt>
                <c:pt idx="265255">
                  <c:v>614.53092008096905</c:v>
                </c:pt>
                <c:pt idx="265256">
                  <c:v>614.53323683624296</c:v>
                </c:pt>
                <c:pt idx="265257">
                  <c:v>614.53555359151596</c:v>
                </c:pt>
                <c:pt idx="265258">
                  <c:v>614.53787034678999</c:v>
                </c:pt>
                <c:pt idx="265259">
                  <c:v>614.54018710206299</c:v>
                </c:pt>
                <c:pt idx="265260">
                  <c:v>614.54250385733701</c:v>
                </c:pt>
                <c:pt idx="265261">
                  <c:v>614.54482061261103</c:v>
                </c:pt>
                <c:pt idx="265262">
                  <c:v>614.54713736788403</c:v>
                </c:pt>
                <c:pt idx="265263">
                  <c:v>614.54945412315794</c:v>
                </c:pt>
                <c:pt idx="265264">
                  <c:v>614.55177087843094</c:v>
                </c:pt>
                <c:pt idx="265265">
                  <c:v>614.55408763370497</c:v>
                </c:pt>
                <c:pt idx="265266">
                  <c:v>614.55640438897797</c:v>
                </c:pt>
                <c:pt idx="265267">
                  <c:v>614.55872114425199</c:v>
                </c:pt>
                <c:pt idx="265268">
                  <c:v>614.56103789952601</c:v>
                </c:pt>
                <c:pt idx="265269">
                  <c:v>614.56335465479901</c:v>
                </c:pt>
                <c:pt idx="265270">
                  <c:v>614.56567141007304</c:v>
                </c:pt>
                <c:pt idx="265271">
                  <c:v>614.56798816534604</c:v>
                </c:pt>
                <c:pt idx="265272">
                  <c:v>614.57030492061995</c:v>
                </c:pt>
                <c:pt idx="265273">
                  <c:v>614.57262167589295</c:v>
                </c:pt>
                <c:pt idx="265274">
                  <c:v>614.57493843116697</c:v>
                </c:pt>
                <c:pt idx="265275">
                  <c:v>614.57725518644099</c:v>
                </c:pt>
                <c:pt idx="265276">
                  <c:v>614.57957194171399</c:v>
                </c:pt>
                <c:pt idx="265277">
                  <c:v>614.58188869698802</c:v>
                </c:pt>
                <c:pt idx="265278">
                  <c:v>614.58420545226102</c:v>
                </c:pt>
                <c:pt idx="265279">
                  <c:v>614.58652220753504</c:v>
                </c:pt>
                <c:pt idx="265280">
                  <c:v>614.58883896280804</c:v>
                </c:pt>
                <c:pt idx="265281">
                  <c:v>614.59115571808195</c:v>
                </c:pt>
                <c:pt idx="265282">
                  <c:v>614.59347247335597</c:v>
                </c:pt>
                <c:pt idx="265283">
                  <c:v>614.59578922862897</c:v>
                </c:pt>
                <c:pt idx="265284">
                  <c:v>614.598105983903</c:v>
                </c:pt>
                <c:pt idx="265285">
                  <c:v>614.600422739176</c:v>
                </c:pt>
                <c:pt idx="265286">
                  <c:v>614.60273949445002</c:v>
                </c:pt>
                <c:pt idx="265287">
                  <c:v>614.60505624972302</c:v>
                </c:pt>
                <c:pt idx="265288">
                  <c:v>614.60737300499704</c:v>
                </c:pt>
                <c:pt idx="265289">
                  <c:v>614.60968976027095</c:v>
                </c:pt>
                <c:pt idx="265290">
                  <c:v>614.61200651554395</c:v>
                </c:pt>
                <c:pt idx="265291">
                  <c:v>614.61432327081798</c:v>
                </c:pt>
                <c:pt idx="265292">
                  <c:v>614.61664002609098</c:v>
                </c:pt>
                <c:pt idx="265293">
                  <c:v>614.618956781365</c:v>
                </c:pt>
                <c:pt idx="265294">
                  <c:v>614.621273536638</c:v>
                </c:pt>
                <c:pt idx="265295">
                  <c:v>614.62359029191202</c:v>
                </c:pt>
                <c:pt idx="265296">
                  <c:v>614.62590704718605</c:v>
                </c:pt>
                <c:pt idx="265297">
                  <c:v>614.62822380245905</c:v>
                </c:pt>
                <c:pt idx="265298">
                  <c:v>614.63054055773296</c:v>
                </c:pt>
                <c:pt idx="265299">
                  <c:v>614.63285731300596</c:v>
                </c:pt>
                <c:pt idx="265300">
                  <c:v>614.63517406827998</c:v>
                </c:pt>
                <c:pt idx="265301">
                  <c:v>614.63749082355298</c:v>
                </c:pt>
                <c:pt idx="265302">
                  <c:v>614.639807578827</c:v>
                </c:pt>
                <c:pt idx="265303">
                  <c:v>614.64212433410103</c:v>
                </c:pt>
                <c:pt idx="265304">
                  <c:v>614.64444108937403</c:v>
                </c:pt>
                <c:pt idx="265305">
                  <c:v>614.64675784464805</c:v>
                </c:pt>
                <c:pt idx="265306">
                  <c:v>614.64907459992105</c:v>
                </c:pt>
                <c:pt idx="265307">
                  <c:v>614.65139135519496</c:v>
                </c:pt>
                <c:pt idx="265308">
                  <c:v>614.65370811046796</c:v>
                </c:pt>
                <c:pt idx="265309">
                  <c:v>614.65602486574198</c:v>
                </c:pt>
                <c:pt idx="265310">
                  <c:v>614.65834162101498</c:v>
                </c:pt>
                <c:pt idx="265311">
                  <c:v>614.66065837628901</c:v>
                </c:pt>
                <c:pt idx="265312">
                  <c:v>614.66297513156303</c:v>
                </c:pt>
                <c:pt idx="265313">
                  <c:v>614.66529188683603</c:v>
                </c:pt>
                <c:pt idx="265314">
                  <c:v>614.66760864211005</c:v>
                </c:pt>
                <c:pt idx="265315">
                  <c:v>614.66992539738305</c:v>
                </c:pt>
                <c:pt idx="265316">
                  <c:v>614.67224215265696</c:v>
                </c:pt>
                <c:pt idx="265317">
                  <c:v>614.67455890792996</c:v>
                </c:pt>
                <c:pt idx="265318">
                  <c:v>614.67687566320399</c:v>
                </c:pt>
                <c:pt idx="265319">
                  <c:v>614.67919241847801</c:v>
                </c:pt>
                <c:pt idx="265320">
                  <c:v>614.68150917375101</c:v>
                </c:pt>
                <c:pt idx="265321">
                  <c:v>614.68382592902503</c:v>
                </c:pt>
                <c:pt idx="265322">
                  <c:v>614.68614268429803</c:v>
                </c:pt>
                <c:pt idx="265323">
                  <c:v>614.68845943957194</c:v>
                </c:pt>
                <c:pt idx="265324">
                  <c:v>614.69077619484494</c:v>
                </c:pt>
                <c:pt idx="265325">
                  <c:v>614.69309295011897</c:v>
                </c:pt>
                <c:pt idx="265326">
                  <c:v>614.69540970539299</c:v>
                </c:pt>
                <c:pt idx="265327">
                  <c:v>614.69772646066599</c:v>
                </c:pt>
                <c:pt idx="265328">
                  <c:v>614.70004321594001</c:v>
                </c:pt>
                <c:pt idx="265329">
                  <c:v>614.70235997121301</c:v>
                </c:pt>
                <c:pt idx="265330">
                  <c:v>614.70467672648704</c:v>
                </c:pt>
                <c:pt idx="265331">
                  <c:v>614.70699348176004</c:v>
                </c:pt>
                <c:pt idx="265332">
                  <c:v>614.70931023703395</c:v>
                </c:pt>
                <c:pt idx="265333">
                  <c:v>614.71162699230797</c:v>
                </c:pt>
                <c:pt idx="265334">
                  <c:v>614.71394374758097</c:v>
                </c:pt>
                <c:pt idx="265335">
                  <c:v>614.71626050285499</c:v>
                </c:pt>
                <c:pt idx="265336">
                  <c:v>614.71857725812799</c:v>
                </c:pt>
                <c:pt idx="265337">
                  <c:v>614.72089401340202</c:v>
                </c:pt>
                <c:pt idx="265338">
                  <c:v>614.72321076867502</c:v>
                </c:pt>
                <c:pt idx="265339">
                  <c:v>614.72552752394904</c:v>
                </c:pt>
                <c:pt idx="265340">
                  <c:v>614.72784427922295</c:v>
                </c:pt>
                <c:pt idx="265341">
                  <c:v>614.73016103449595</c:v>
                </c:pt>
                <c:pt idx="265342">
                  <c:v>614.73247778976997</c:v>
                </c:pt>
                <c:pt idx="265343">
                  <c:v>614.73479454504297</c:v>
                </c:pt>
                <c:pt idx="265344">
                  <c:v>614.737111300317</c:v>
                </c:pt>
                <c:pt idx="265345">
                  <c:v>614.73942805559</c:v>
                </c:pt>
                <c:pt idx="265346">
                  <c:v>614.74174481086402</c:v>
                </c:pt>
                <c:pt idx="265347">
                  <c:v>614.74406156613804</c:v>
                </c:pt>
                <c:pt idx="265348">
                  <c:v>614.74637832141104</c:v>
                </c:pt>
                <c:pt idx="265349">
                  <c:v>614.74869507668495</c:v>
                </c:pt>
                <c:pt idx="265350">
                  <c:v>614.75101183195795</c:v>
                </c:pt>
                <c:pt idx="265351">
                  <c:v>614.75332858723198</c:v>
                </c:pt>
                <c:pt idx="265352">
                  <c:v>614.75564534250498</c:v>
                </c:pt>
                <c:pt idx="265353">
                  <c:v>614.757962097779</c:v>
                </c:pt>
                <c:pt idx="265354">
                  <c:v>614.76027885305302</c:v>
                </c:pt>
                <c:pt idx="265355">
                  <c:v>614.76259560832602</c:v>
                </c:pt>
                <c:pt idx="265356">
                  <c:v>614.76491236360005</c:v>
                </c:pt>
                <c:pt idx="265357">
                  <c:v>614.76722911887305</c:v>
                </c:pt>
                <c:pt idx="265358">
                  <c:v>614.76954587414696</c:v>
                </c:pt>
                <c:pt idx="265359">
                  <c:v>614.77186262941996</c:v>
                </c:pt>
                <c:pt idx="265360">
                  <c:v>614.77417938469398</c:v>
                </c:pt>
                <c:pt idx="265361">
                  <c:v>614.77649613996698</c:v>
                </c:pt>
                <c:pt idx="265362">
                  <c:v>614.778812895241</c:v>
                </c:pt>
                <c:pt idx="265363">
                  <c:v>614.78112965051503</c:v>
                </c:pt>
                <c:pt idx="265364">
                  <c:v>614.78344640578803</c:v>
                </c:pt>
                <c:pt idx="265365">
                  <c:v>614.78576316106205</c:v>
                </c:pt>
                <c:pt idx="265366">
                  <c:v>614.78807991633505</c:v>
                </c:pt>
                <c:pt idx="265367">
                  <c:v>614.79039667160896</c:v>
                </c:pt>
                <c:pt idx="265368">
                  <c:v>614.79271342688196</c:v>
                </c:pt>
                <c:pt idx="265369">
                  <c:v>614.79503018215598</c:v>
                </c:pt>
                <c:pt idx="265370">
                  <c:v>614.79734693743001</c:v>
                </c:pt>
                <c:pt idx="265371">
                  <c:v>614.79966369270301</c:v>
                </c:pt>
                <c:pt idx="265372">
                  <c:v>614.80198044797703</c:v>
                </c:pt>
                <c:pt idx="265373">
                  <c:v>614.80429720325003</c:v>
                </c:pt>
                <c:pt idx="265374">
                  <c:v>614.80661395852405</c:v>
                </c:pt>
                <c:pt idx="265375">
                  <c:v>614.80893071379705</c:v>
                </c:pt>
                <c:pt idx="265376">
                  <c:v>614.81124746907096</c:v>
                </c:pt>
                <c:pt idx="265377">
                  <c:v>614.81356422434499</c:v>
                </c:pt>
                <c:pt idx="265378">
                  <c:v>614.81588097961799</c:v>
                </c:pt>
                <c:pt idx="265379">
                  <c:v>614.81819773489201</c:v>
                </c:pt>
                <c:pt idx="265380">
                  <c:v>614.82051449016501</c:v>
                </c:pt>
                <c:pt idx="265381">
                  <c:v>614.82283124543903</c:v>
                </c:pt>
                <c:pt idx="265382">
                  <c:v>614.82514800071203</c:v>
                </c:pt>
                <c:pt idx="265383">
                  <c:v>614.82746475598606</c:v>
                </c:pt>
                <c:pt idx="265384">
                  <c:v>614.82978151125997</c:v>
                </c:pt>
                <c:pt idx="265385">
                  <c:v>614.83209826653297</c:v>
                </c:pt>
                <c:pt idx="265386">
                  <c:v>614.83441502180699</c:v>
                </c:pt>
                <c:pt idx="265387">
                  <c:v>614.83673177707999</c:v>
                </c:pt>
                <c:pt idx="265388">
                  <c:v>614.83904853235401</c:v>
                </c:pt>
                <c:pt idx="265389">
                  <c:v>614.84136528762701</c:v>
                </c:pt>
                <c:pt idx="265390">
                  <c:v>614.84368204290104</c:v>
                </c:pt>
                <c:pt idx="265391">
                  <c:v>614.84599879817495</c:v>
                </c:pt>
                <c:pt idx="265392">
                  <c:v>614.84831555344795</c:v>
                </c:pt>
                <c:pt idx="265393">
                  <c:v>614.85063230872197</c:v>
                </c:pt>
                <c:pt idx="265394">
                  <c:v>614.85294906399497</c:v>
                </c:pt>
                <c:pt idx="265395">
                  <c:v>614.85526581926899</c:v>
                </c:pt>
                <c:pt idx="265396">
                  <c:v>614.85758257454199</c:v>
                </c:pt>
                <c:pt idx="265397">
                  <c:v>614.85989932981602</c:v>
                </c:pt>
                <c:pt idx="265398">
                  <c:v>614.86221608509004</c:v>
                </c:pt>
                <c:pt idx="265399">
                  <c:v>614.86453284036304</c:v>
                </c:pt>
                <c:pt idx="265400">
                  <c:v>614.86684959563695</c:v>
                </c:pt>
                <c:pt idx="265401">
                  <c:v>614.86916635090995</c:v>
                </c:pt>
                <c:pt idx="265402">
                  <c:v>614.87148310618397</c:v>
                </c:pt>
                <c:pt idx="265403">
                  <c:v>614.87379986145697</c:v>
                </c:pt>
                <c:pt idx="265404">
                  <c:v>614.876116616731</c:v>
                </c:pt>
                <c:pt idx="265405">
                  <c:v>614.87843337200502</c:v>
                </c:pt>
                <c:pt idx="265406">
                  <c:v>614.88075012727802</c:v>
                </c:pt>
                <c:pt idx="265407">
                  <c:v>614.88306688255204</c:v>
                </c:pt>
                <c:pt idx="265408">
                  <c:v>614.88538363782504</c:v>
                </c:pt>
                <c:pt idx="265409">
                  <c:v>614.88770039309895</c:v>
                </c:pt>
                <c:pt idx="265410">
                  <c:v>614.89001714837195</c:v>
                </c:pt>
                <c:pt idx="265411">
                  <c:v>614.89233390364598</c:v>
                </c:pt>
                <c:pt idx="265412">
                  <c:v>614.89465065891898</c:v>
                </c:pt>
                <c:pt idx="265413">
                  <c:v>614.896967414193</c:v>
                </c:pt>
                <c:pt idx="265414">
                  <c:v>614.89928416946702</c:v>
                </c:pt>
                <c:pt idx="265415">
                  <c:v>614.90160092474002</c:v>
                </c:pt>
                <c:pt idx="265416">
                  <c:v>614.90391768001405</c:v>
                </c:pt>
                <c:pt idx="265417">
                  <c:v>614.90623443528705</c:v>
                </c:pt>
                <c:pt idx="265418">
                  <c:v>614.90855119056096</c:v>
                </c:pt>
                <c:pt idx="265419">
                  <c:v>614.91086794583396</c:v>
                </c:pt>
                <c:pt idx="265420">
                  <c:v>614.91318470110798</c:v>
                </c:pt>
                <c:pt idx="265421">
                  <c:v>614.915501456382</c:v>
                </c:pt>
                <c:pt idx="265422">
                  <c:v>614.917818211655</c:v>
                </c:pt>
                <c:pt idx="265423">
                  <c:v>614.92013496692903</c:v>
                </c:pt>
                <c:pt idx="265424">
                  <c:v>614.92245172220203</c:v>
                </c:pt>
                <c:pt idx="265425">
                  <c:v>614.92476847747605</c:v>
                </c:pt>
                <c:pt idx="265426">
                  <c:v>614.92708523274905</c:v>
                </c:pt>
                <c:pt idx="265427">
                  <c:v>614.92940198802296</c:v>
                </c:pt>
                <c:pt idx="265428">
                  <c:v>614.93171874329698</c:v>
                </c:pt>
                <c:pt idx="265429">
                  <c:v>614.93403549856998</c:v>
                </c:pt>
                <c:pt idx="265430">
                  <c:v>614.93635225384401</c:v>
                </c:pt>
                <c:pt idx="265431">
                  <c:v>614.93866900911701</c:v>
                </c:pt>
                <c:pt idx="265432">
                  <c:v>614.94098576439103</c:v>
                </c:pt>
                <c:pt idx="265433">
                  <c:v>614.94330251966403</c:v>
                </c:pt>
                <c:pt idx="265434">
                  <c:v>614.94561927493805</c:v>
                </c:pt>
                <c:pt idx="265435">
                  <c:v>614.94793603021196</c:v>
                </c:pt>
                <c:pt idx="265436">
                  <c:v>614.95025278548496</c:v>
                </c:pt>
                <c:pt idx="265437">
                  <c:v>614.95256954075899</c:v>
                </c:pt>
                <c:pt idx="265438">
                  <c:v>614.95488629603199</c:v>
                </c:pt>
                <c:pt idx="265439">
                  <c:v>614.95720305130601</c:v>
                </c:pt>
                <c:pt idx="265440">
                  <c:v>614.95951980657901</c:v>
                </c:pt>
                <c:pt idx="265441">
                  <c:v>614.96183656185303</c:v>
                </c:pt>
                <c:pt idx="265442">
                  <c:v>614.96415331712706</c:v>
                </c:pt>
                <c:pt idx="265443">
                  <c:v>614.96647007240006</c:v>
                </c:pt>
                <c:pt idx="265444">
                  <c:v>614.96878682767397</c:v>
                </c:pt>
                <c:pt idx="265445">
                  <c:v>614.97110358294697</c:v>
                </c:pt>
                <c:pt idx="265446">
                  <c:v>614.97342033822099</c:v>
                </c:pt>
                <c:pt idx="265447">
                  <c:v>614.97573709349399</c:v>
                </c:pt>
                <c:pt idx="265448">
                  <c:v>614.97805384876801</c:v>
                </c:pt>
                <c:pt idx="265449">
                  <c:v>614.98037060404204</c:v>
                </c:pt>
                <c:pt idx="265450">
                  <c:v>614.98268735931504</c:v>
                </c:pt>
                <c:pt idx="265451">
                  <c:v>614.98500411458895</c:v>
                </c:pt>
                <c:pt idx="265452">
                  <c:v>614.98732086986195</c:v>
                </c:pt>
                <c:pt idx="265453">
                  <c:v>614.98963762513597</c:v>
                </c:pt>
                <c:pt idx="265454">
                  <c:v>614.99195438040897</c:v>
                </c:pt>
                <c:pt idx="265455">
                  <c:v>614.99427113568299</c:v>
                </c:pt>
                <c:pt idx="265456">
                  <c:v>614.99658789095599</c:v>
                </c:pt>
                <c:pt idx="265457">
                  <c:v>614.99890464623002</c:v>
                </c:pt>
                <c:pt idx="265458">
                  <c:v>615.00122140150404</c:v>
                </c:pt>
                <c:pt idx="265459">
                  <c:v>615.00353815677704</c:v>
                </c:pt>
                <c:pt idx="265460">
                  <c:v>615.00585491205095</c:v>
                </c:pt>
                <c:pt idx="265461">
                  <c:v>615.00817166732395</c:v>
                </c:pt>
                <c:pt idx="265462">
                  <c:v>615.01048842259797</c:v>
                </c:pt>
                <c:pt idx="265463">
                  <c:v>615.01280517787097</c:v>
                </c:pt>
                <c:pt idx="265464">
                  <c:v>615.015121933145</c:v>
                </c:pt>
                <c:pt idx="265465">
                  <c:v>615.01743868841902</c:v>
                </c:pt>
                <c:pt idx="265466">
                  <c:v>615.01975544369202</c:v>
                </c:pt>
                <c:pt idx="265467">
                  <c:v>615.02207219896604</c:v>
                </c:pt>
                <c:pt idx="265468">
                  <c:v>615.02438895423904</c:v>
                </c:pt>
                <c:pt idx="265469">
                  <c:v>615.02670570951295</c:v>
                </c:pt>
                <c:pt idx="265470">
                  <c:v>615.02902246478595</c:v>
                </c:pt>
                <c:pt idx="265471">
                  <c:v>615.03133922005998</c:v>
                </c:pt>
                <c:pt idx="265472">
                  <c:v>615.033655975334</c:v>
                </c:pt>
                <c:pt idx="265473">
                  <c:v>615.035972730607</c:v>
                </c:pt>
                <c:pt idx="265474">
                  <c:v>615.03828948588102</c:v>
                </c:pt>
                <c:pt idx="265475">
                  <c:v>615.04060624115402</c:v>
                </c:pt>
                <c:pt idx="265476">
                  <c:v>615.04292299642805</c:v>
                </c:pt>
                <c:pt idx="265477">
                  <c:v>615.04523975170105</c:v>
                </c:pt>
                <c:pt idx="265478">
                  <c:v>615.04755650697496</c:v>
                </c:pt>
                <c:pt idx="265479">
                  <c:v>615.04987326224898</c:v>
                </c:pt>
                <c:pt idx="265480">
                  <c:v>615.05219001752198</c:v>
                </c:pt>
                <c:pt idx="265481">
                  <c:v>615.054506772796</c:v>
                </c:pt>
                <c:pt idx="265482">
                  <c:v>615.056823528069</c:v>
                </c:pt>
                <c:pt idx="265483">
                  <c:v>615.05914028334303</c:v>
                </c:pt>
                <c:pt idx="265484">
                  <c:v>615.06145703861603</c:v>
                </c:pt>
                <c:pt idx="265485">
                  <c:v>615.06377379389005</c:v>
                </c:pt>
                <c:pt idx="265486">
                  <c:v>615.06609054916396</c:v>
                </c:pt>
                <c:pt idx="265487">
                  <c:v>615.06840730443696</c:v>
                </c:pt>
                <c:pt idx="265488">
                  <c:v>615.07072405971098</c:v>
                </c:pt>
                <c:pt idx="265489">
                  <c:v>615.07304081498398</c:v>
                </c:pt>
                <c:pt idx="265490">
                  <c:v>615.07535757025801</c:v>
                </c:pt>
                <c:pt idx="265491">
                  <c:v>615.07767432553101</c:v>
                </c:pt>
                <c:pt idx="265492">
                  <c:v>615.07999108080503</c:v>
                </c:pt>
                <c:pt idx="265493">
                  <c:v>615.08230783607905</c:v>
                </c:pt>
                <c:pt idx="265494">
                  <c:v>615.08462459135205</c:v>
                </c:pt>
                <c:pt idx="265495">
                  <c:v>615.08694134662596</c:v>
                </c:pt>
                <c:pt idx="265496">
                  <c:v>615.08925810189896</c:v>
                </c:pt>
                <c:pt idx="265497">
                  <c:v>615.09157485717299</c:v>
                </c:pt>
                <c:pt idx="265498">
                  <c:v>615.09389161244599</c:v>
                </c:pt>
                <c:pt idx="265499">
                  <c:v>615.09620836772001</c:v>
                </c:pt>
                <c:pt idx="265500">
                  <c:v>615.09852512299403</c:v>
                </c:pt>
                <c:pt idx="265501">
                  <c:v>615.10084187826703</c:v>
                </c:pt>
                <c:pt idx="265502">
                  <c:v>615.10315863354106</c:v>
                </c:pt>
                <c:pt idx="265503">
                  <c:v>615.10547538881406</c:v>
                </c:pt>
                <c:pt idx="265504">
                  <c:v>615.10779214408797</c:v>
                </c:pt>
                <c:pt idx="265505">
                  <c:v>615.11010889936097</c:v>
                </c:pt>
                <c:pt idx="265506">
                  <c:v>615.11242565463499</c:v>
                </c:pt>
                <c:pt idx="265507">
                  <c:v>615.11474240990799</c:v>
                </c:pt>
                <c:pt idx="265508">
                  <c:v>615.11705916518201</c:v>
                </c:pt>
                <c:pt idx="265509">
                  <c:v>615.11937592045604</c:v>
                </c:pt>
                <c:pt idx="265510">
                  <c:v>615.12169267572904</c:v>
                </c:pt>
                <c:pt idx="265511">
                  <c:v>615.12400943100295</c:v>
                </c:pt>
                <c:pt idx="265512">
                  <c:v>615.12632618627595</c:v>
                </c:pt>
                <c:pt idx="265513">
                  <c:v>615.12864294154997</c:v>
                </c:pt>
                <c:pt idx="265514">
                  <c:v>615.13095969682297</c:v>
                </c:pt>
                <c:pt idx="265515">
                  <c:v>615.13327645209699</c:v>
                </c:pt>
                <c:pt idx="265516">
                  <c:v>615.13559320737102</c:v>
                </c:pt>
                <c:pt idx="265517">
                  <c:v>615.13790996264402</c:v>
                </c:pt>
                <c:pt idx="265518">
                  <c:v>615.14022671791804</c:v>
                </c:pt>
                <c:pt idx="265519">
                  <c:v>615.14254347319104</c:v>
                </c:pt>
                <c:pt idx="265520">
                  <c:v>615.14486022846495</c:v>
                </c:pt>
                <c:pt idx="265521">
                  <c:v>615.14717698373795</c:v>
                </c:pt>
                <c:pt idx="265522">
                  <c:v>615.14949373901197</c:v>
                </c:pt>
                <c:pt idx="265523">
                  <c:v>615.151810494286</c:v>
                </c:pt>
                <c:pt idx="265524">
                  <c:v>615.154127249559</c:v>
                </c:pt>
                <c:pt idx="265525">
                  <c:v>615.15644400483302</c:v>
                </c:pt>
                <c:pt idx="265526">
                  <c:v>615.15876076010602</c:v>
                </c:pt>
                <c:pt idx="265527">
                  <c:v>615.16107751538004</c:v>
                </c:pt>
                <c:pt idx="265528">
                  <c:v>615.16339427065304</c:v>
                </c:pt>
                <c:pt idx="265529">
                  <c:v>615.16571102592695</c:v>
                </c:pt>
                <c:pt idx="265530">
                  <c:v>615.16802778120098</c:v>
                </c:pt>
                <c:pt idx="265531">
                  <c:v>615.17034453647398</c:v>
                </c:pt>
                <c:pt idx="265532">
                  <c:v>615.172661291748</c:v>
                </c:pt>
                <c:pt idx="265533">
                  <c:v>615.174978047021</c:v>
                </c:pt>
                <c:pt idx="265534">
                  <c:v>615.17729480229502</c:v>
                </c:pt>
                <c:pt idx="265535">
                  <c:v>615.17961155756802</c:v>
                </c:pt>
                <c:pt idx="265536">
                  <c:v>615.18192831284205</c:v>
                </c:pt>
                <c:pt idx="265537">
                  <c:v>615.18424506811596</c:v>
                </c:pt>
                <c:pt idx="265538">
                  <c:v>615.18656182338896</c:v>
                </c:pt>
                <c:pt idx="265539">
                  <c:v>615.18887857866298</c:v>
                </c:pt>
                <c:pt idx="265540">
                  <c:v>615.19119533393598</c:v>
                </c:pt>
                <c:pt idx="265541">
                  <c:v>615.19351208921</c:v>
                </c:pt>
                <c:pt idx="265542">
                  <c:v>615.195828844483</c:v>
                </c:pt>
                <c:pt idx="265543">
                  <c:v>615.19814559975703</c:v>
                </c:pt>
                <c:pt idx="265544">
                  <c:v>615.20046235503105</c:v>
                </c:pt>
                <c:pt idx="265545">
                  <c:v>615.20277911030405</c:v>
                </c:pt>
                <c:pt idx="265546">
                  <c:v>615.20509586557796</c:v>
                </c:pt>
                <c:pt idx="265547">
                  <c:v>615.20741262085096</c:v>
                </c:pt>
                <c:pt idx="265548">
                  <c:v>615.20972937612498</c:v>
                </c:pt>
                <c:pt idx="265549">
                  <c:v>615.21204613139798</c:v>
                </c:pt>
                <c:pt idx="265550">
                  <c:v>615.21436288667201</c:v>
                </c:pt>
                <c:pt idx="265551">
                  <c:v>615.21667964194603</c:v>
                </c:pt>
                <c:pt idx="265552">
                  <c:v>615.21899639721903</c:v>
                </c:pt>
                <c:pt idx="265553">
                  <c:v>615.22131315249305</c:v>
                </c:pt>
                <c:pt idx="265554">
                  <c:v>615.22362990776605</c:v>
                </c:pt>
                <c:pt idx="265555">
                  <c:v>615.22594666303996</c:v>
                </c:pt>
                <c:pt idx="265556">
                  <c:v>615.22826341831296</c:v>
                </c:pt>
                <c:pt idx="265557">
                  <c:v>615.23058017358699</c:v>
                </c:pt>
                <c:pt idx="265558">
                  <c:v>615.23289692885999</c:v>
                </c:pt>
                <c:pt idx="265559">
                  <c:v>615.23521368413401</c:v>
                </c:pt>
                <c:pt idx="265560">
                  <c:v>615.23753043940803</c:v>
                </c:pt>
                <c:pt idx="265561">
                  <c:v>615.23984719468103</c:v>
                </c:pt>
                <c:pt idx="265562">
                  <c:v>615.24216394995506</c:v>
                </c:pt>
                <c:pt idx="265563">
                  <c:v>615.24448070522806</c:v>
                </c:pt>
                <c:pt idx="265564">
                  <c:v>615.24679746050197</c:v>
                </c:pt>
                <c:pt idx="265565">
                  <c:v>615.24911421577497</c:v>
                </c:pt>
                <c:pt idx="265566">
                  <c:v>615.25143097104899</c:v>
                </c:pt>
                <c:pt idx="265567">
                  <c:v>615.25374772632301</c:v>
                </c:pt>
                <c:pt idx="265568">
                  <c:v>615.25606448159601</c:v>
                </c:pt>
                <c:pt idx="265569">
                  <c:v>615.25838123687004</c:v>
                </c:pt>
                <c:pt idx="265570">
                  <c:v>615.26069799214304</c:v>
                </c:pt>
                <c:pt idx="265571">
                  <c:v>615.26301474741695</c:v>
                </c:pt>
                <c:pt idx="265572">
                  <c:v>615.26533150268995</c:v>
                </c:pt>
                <c:pt idx="265573">
                  <c:v>615.26764825796397</c:v>
                </c:pt>
                <c:pt idx="265574">
                  <c:v>615.26996501323799</c:v>
                </c:pt>
                <c:pt idx="265575">
                  <c:v>615.27228176851099</c:v>
                </c:pt>
                <c:pt idx="265576">
                  <c:v>615.27459852378502</c:v>
                </c:pt>
                <c:pt idx="265577">
                  <c:v>615.27691527905802</c:v>
                </c:pt>
                <c:pt idx="265578">
                  <c:v>615.27923203433204</c:v>
                </c:pt>
                <c:pt idx="265579">
                  <c:v>615.28154878960504</c:v>
                </c:pt>
                <c:pt idx="265580">
                  <c:v>615.28386554487895</c:v>
                </c:pt>
                <c:pt idx="265581">
                  <c:v>615.28618230015297</c:v>
                </c:pt>
                <c:pt idx="265582">
                  <c:v>615.28849905542597</c:v>
                </c:pt>
                <c:pt idx="265583">
                  <c:v>615.2908158107</c:v>
                </c:pt>
                <c:pt idx="265584">
                  <c:v>615.293132565973</c:v>
                </c:pt>
                <c:pt idx="265585">
                  <c:v>615.29544932124702</c:v>
                </c:pt>
                <c:pt idx="265586">
                  <c:v>615.29776607652002</c:v>
                </c:pt>
                <c:pt idx="265587">
                  <c:v>615.30008283179404</c:v>
                </c:pt>
                <c:pt idx="265588">
                  <c:v>615.30239958706795</c:v>
                </c:pt>
                <c:pt idx="265589">
                  <c:v>615.30471634234095</c:v>
                </c:pt>
                <c:pt idx="265590">
                  <c:v>615.30703309761498</c:v>
                </c:pt>
                <c:pt idx="265591">
                  <c:v>615.30934985288798</c:v>
                </c:pt>
                <c:pt idx="265592">
                  <c:v>615.311666608162</c:v>
                </c:pt>
                <c:pt idx="265593">
                  <c:v>615.313983363435</c:v>
                </c:pt>
                <c:pt idx="265594">
                  <c:v>615.31630011870902</c:v>
                </c:pt>
                <c:pt idx="265595">
                  <c:v>615.31861687398305</c:v>
                </c:pt>
                <c:pt idx="265596">
                  <c:v>615.32093362925605</c:v>
                </c:pt>
                <c:pt idx="265597">
                  <c:v>615.32325038452996</c:v>
                </c:pt>
                <c:pt idx="265598">
                  <c:v>615.32556713980296</c:v>
                </c:pt>
                <c:pt idx="265599">
                  <c:v>615.32788389507698</c:v>
                </c:pt>
                <c:pt idx="265600">
                  <c:v>615.33020065034998</c:v>
                </c:pt>
                <c:pt idx="265601">
                  <c:v>615.332517405624</c:v>
                </c:pt>
                <c:pt idx="265602">
                  <c:v>615.33483416089803</c:v>
                </c:pt>
                <c:pt idx="265603">
                  <c:v>615.33715091617103</c:v>
                </c:pt>
                <c:pt idx="265604">
                  <c:v>615.33946767144505</c:v>
                </c:pt>
                <c:pt idx="265605">
                  <c:v>615.34178442671805</c:v>
                </c:pt>
                <c:pt idx="265606">
                  <c:v>615.34410118199196</c:v>
                </c:pt>
                <c:pt idx="265607">
                  <c:v>615.34641793726496</c:v>
                </c:pt>
                <c:pt idx="265608">
                  <c:v>615.34873469253898</c:v>
                </c:pt>
                <c:pt idx="265609">
                  <c:v>615.35105144781198</c:v>
                </c:pt>
                <c:pt idx="265610">
                  <c:v>615.35336820308601</c:v>
                </c:pt>
                <c:pt idx="265611">
                  <c:v>615.35568495836003</c:v>
                </c:pt>
                <c:pt idx="265612">
                  <c:v>615.35800171363303</c:v>
                </c:pt>
                <c:pt idx="265613">
                  <c:v>615.36031846890705</c:v>
                </c:pt>
                <c:pt idx="265614">
                  <c:v>615.36263522418005</c:v>
                </c:pt>
                <c:pt idx="265615">
                  <c:v>615.36495197945396</c:v>
                </c:pt>
                <c:pt idx="265616">
                  <c:v>615.36726873472696</c:v>
                </c:pt>
                <c:pt idx="265617">
                  <c:v>615.36958549000099</c:v>
                </c:pt>
                <c:pt idx="265618">
                  <c:v>615.37190224527501</c:v>
                </c:pt>
                <c:pt idx="265619">
                  <c:v>615.37421900054801</c:v>
                </c:pt>
                <c:pt idx="265620">
                  <c:v>615.37653575582203</c:v>
                </c:pt>
                <c:pt idx="265621">
                  <c:v>615.37885251109503</c:v>
                </c:pt>
                <c:pt idx="265622">
                  <c:v>615.38116926636906</c:v>
                </c:pt>
                <c:pt idx="265623">
                  <c:v>615.38348602164206</c:v>
                </c:pt>
                <c:pt idx="265624">
                  <c:v>615.38580277691597</c:v>
                </c:pt>
                <c:pt idx="265625">
                  <c:v>615.38811953218999</c:v>
                </c:pt>
                <c:pt idx="265626">
                  <c:v>615.39043628746299</c:v>
                </c:pt>
                <c:pt idx="265627">
                  <c:v>615.39275304273701</c:v>
                </c:pt>
                <c:pt idx="265628">
                  <c:v>615.39506979801001</c:v>
                </c:pt>
                <c:pt idx="265629">
                  <c:v>615.39738655328404</c:v>
                </c:pt>
                <c:pt idx="265630">
                  <c:v>615.39970330855704</c:v>
                </c:pt>
                <c:pt idx="265631">
                  <c:v>615.40202006383095</c:v>
                </c:pt>
                <c:pt idx="265632">
                  <c:v>615.40433681910497</c:v>
                </c:pt>
                <c:pt idx="265633">
                  <c:v>615.40665357437797</c:v>
                </c:pt>
                <c:pt idx="265634">
                  <c:v>615.40897032965199</c:v>
                </c:pt>
                <c:pt idx="265635">
                  <c:v>615.41128708492499</c:v>
                </c:pt>
                <c:pt idx="265636">
                  <c:v>615.41360384019902</c:v>
                </c:pt>
                <c:pt idx="265637">
                  <c:v>615.41592059547202</c:v>
                </c:pt>
                <c:pt idx="265638">
                  <c:v>615.41823735074604</c:v>
                </c:pt>
                <c:pt idx="265639">
                  <c:v>615.42055410601995</c:v>
                </c:pt>
                <c:pt idx="265640">
                  <c:v>615.42287086129295</c:v>
                </c:pt>
                <c:pt idx="265641">
                  <c:v>615.42518761656697</c:v>
                </c:pt>
                <c:pt idx="265642">
                  <c:v>615.42750437183997</c:v>
                </c:pt>
                <c:pt idx="265643">
                  <c:v>615.429821127114</c:v>
                </c:pt>
                <c:pt idx="265644">
                  <c:v>615.432137882387</c:v>
                </c:pt>
                <c:pt idx="265645">
                  <c:v>615.43445463766102</c:v>
                </c:pt>
                <c:pt idx="265646">
                  <c:v>615.43677139293504</c:v>
                </c:pt>
                <c:pt idx="265647">
                  <c:v>615.43908814820804</c:v>
                </c:pt>
                <c:pt idx="265648">
                  <c:v>615.44140490348195</c:v>
                </c:pt>
                <c:pt idx="265649">
                  <c:v>615.44372165875495</c:v>
                </c:pt>
                <c:pt idx="265650">
                  <c:v>615.44603841402898</c:v>
                </c:pt>
                <c:pt idx="265651">
                  <c:v>615.44835516930198</c:v>
                </c:pt>
                <c:pt idx="265652">
                  <c:v>615.450671924576</c:v>
                </c:pt>
                <c:pt idx="265653">
                  <c:v>615.45298867985002</c:v>
                </c:pt>
                <c:pt idx="265654">
                  <c:v>615.45530543512302</c:v>
                </c:pt>
                <c:pt idx="265655">
                  <c:v>615.45762219039705</c:v>
                </c:pt>
                <c:pt idx="265656">
                  <c:v>615.45993894567005</c:v>
                </c:pt>
                <c:pt idx="265657">
                  <c:v>615.46225570094396</c:v>
                </c:pt>
                <c:pt idx="265658">
                  <c:v>615.46457245621696</c:v>
                </c:pt>
                <c:pt idx="265659">
                  <c:v>615.46688921149098</c:v>
                </c:pt>
                <c:pt idx="265660">
                  <c:v>615.46920596676398</c:v>
                </c:pt>
                <c:pt idx="265661">
                  <c:v>615.471522722038</c:v>
                </c:pt>
                <c:pt idx="265662">
                  <c:v>615.47383947731203</c:v>
                </c:pt>
                <c:pt idx="265663">
                  <c:v>615.47615623258503</c:v>
                </c:pt>
                <c:pt idx="265664">
                  <c:v>615.47847298785905</c:v>
                </c:pt>
                <c:pt idx="265665">
                  <c:v>615.48078974313205</c:v>
                </c:pt>
                <c:pt idx="265666">
                  <c:v>615.48310649840596</c:v>
                </c:pt>
                <c:pt idx="265667">
                  <c:v>615.48542325367896</c:v>
                </c:pt>
                <c:pt idx="265668">
                  <c:v>615.48774000895298</c:v>
                </c:pt>
                <c:pt idx="265669">
                  <c:v>615.49005676422701</c:v>
                </c:pt>
                <c:pt idx="265670">
                  <c:v>615.49237351950001</c:v>
                </c:pt>
                <c:pt idx="265671">
                  <c:v>615.49469027477403</c:v>
                </c:pt>
                <c:pt idx="265672">
                  <c:v>615.49700703004703</c:v>
                </c:pt>
                <c:pt idx="265673">
                  <c:v>615.49932378532105</c:v>
                </c:pt>
                <c:pt idx="265674">
                  <c:v>615.50164054059405</c:v>
                </c:pt>
                <c:pt idx="265675">
                  <c:v>615.50395729586796</c:v>
                </c:pt>
                <c:pt idx="265676">
                  <c:v>615.50627405114199</c:v>
                </c:pt>
                <c:pt idx="265677">
                  <c:v>615.50859080641499</c:v>
                </c:pt>
                <c:pt idx="265678">
                  <c:v>615.51090756168901</c:v>
                </c:pt>
                <c:pt idx="265679">
                  <c:v>615.51322431696201</c:v>
                </c:pt>
                <c:pt idx="265680">
                  <c:v>615.51554107223603</c:v>
                </c:pt>
                <c:pt idx="265681">
                  <c:v>615.51785782750903</c:v>
                </c:pt>
                <c:pt idx="265682">
                  <c:v>615.52017458278306</c:v>
                </c:pt>
                <c:pt idx="265683">
                  <c:v>615.52249133805697</c:v>
                </c:pt>
                <c:pt idx="265684">
                  <c:v>615.52480809332997</c:v>
                </c:pt>
                <c:pt idx="265685">
                  <c:v>615.52712484860399</c:v>
                </c:pt>
                <c:pt idx="265686">
                  <c:v>615.52944160387699</c:v>
                </c:pt>
                <c:pt idx="265687">
                  <c:v>615.53175835915101</c:v>
                </c:pt>
                <c:pt idx="265688">
                  <c:v>615.53407511442401</c:v>
                </c:pt>
                <c:pt idx="265689">
                  <c:v>615.53639186969804</c:v>
                </c:pt>
                <c:pt idx="265690">
                  <c:v>615.53870862497195</c:v>
                </c:pt>
                <c:pt idx="265691">
                  <c:v>615.54102538024495</c:v>
                </c:pt>
                <c:pt idx="265692">
                  <c:v>615.54334213551897</c:v>
                </c:pt>
                <c:pt idx="265693">
                  <c:v>615.54565889079197</c:v>
                </c:pt>
                <c:pt idx="265694">
                  <c:v>615.54797564606599</c:v>
                </c:pt>
                <c:pt idx="265695">
                  <c:v>615.55029240133899</c:v>
                </c:pt>
                <c:pt idx="265696">
                  <c:v>615.55260915661302</c:v>
                </c:pt>
                <c:pt idx="265697">
                  <c:v>615.55492591188704</c:v>
                </c:pt>
                <c:pt idx="265698">
                  <c:v>615.55724266716004</c:v>
                </c:pt>
                <c:pt idx="265699">
                  <c:v>615.55955942243395</c:v>
                </c:pt>
                <c:pt idx="265700">
                  <c:v>615.56187617770695</c:v>
                </c:pt>
                <c:pt idx="265701">
                  <c:v>615.56419293298097</c:v>
                </c:pt>
                <c:pt idx="265702">
                  <c:v>615.56650968825397</c:v>
                </c:pt>
                <c:pt idx="265703">
                  <c:v>615.568826443528</c:v>
                </c:pt>
                <c:pt idx="265704">
                  <c:v>615.57114319880202</c:v>
                </c:pt>
                <c:pt idx="265705">
                  <c:v>615.57345995407502</c:v>
                </c:pt>
                <c:pt idx="265706">
                  <c:v>615.57577670934904</c:v>
                </c:pt>
                <c:pt idx="265707">
                  <c:v>615.57809346462204</c:v>
                </c:pt>
                <c:pt idx="265708">
                  <c:v>615.58041021989595</c:v>
                </c:pt>
                <c:pt idx="265709">
                  <c:v>615.58272697516895</c:v>
                </c:pt>
                <c:pt idx="265710">
                  <c:v>615.58504373044298</c:v>
                </c:pt>
                <c:pt idx="265711">
                  <c:v>615.58736048571598</c:v>
                </c:pt>
                <c:pt idx="265712">
                  <c:v>615.58967724099</c:v>
                </c:pt>
                <c:pt idx="265713">
                  <c:v>615.59199399626402</c:v>
                </c:pt>
                <c:pt idx="265714">
                  <c:v>615.59431075153702</c:v>
                </c:pt>
                <c:pt idx="265715">
                  <c:v>615.59662750681105</c:v>
                </c:pt>
                <c:pt idx="265716">
                  <c:v>615.59894426208405</c:v>
                </c:pt>
                <c:pt idx="265717">
                  <c:v>615.60126101735796</c:v>
                </c:pt>
                <c:pt idx="265718">
                  <c:v>615.60357777263096</c:v>
                </c:pt>
                <c:pt idx="265719">
                  <c:v>615.60589452790498</c:v>
                </c:pt>
                <c:pt idx="265720">
                  <c:v>615.608211283179</c:v>
                </c:pt>
                <c:pt idx="265721">
                  <c:v>615.610528038452</c:v>
                </c:pt>
                <c:pt idx="265722">
                  <c:v>615.61284479372603</c:v>
                </c:pt>
                <c:pt idx="265723">
                  <c:v>615.61516154899903</c:v>
                </c:pt>
                <c:pt idx="265724">
                  <c:v>615.61747830427305</c:v>
                </c:pt>
                <c:pt idx="265725">
                  <c:v>615.61979505954605</c:v>
                </c:pt>
                <c:pt idx="265726">
                  <c:v>615.62211181481996</c:v>
                </c:pt>
                <c:pt idx="265727">
                  <c:v>615.62442857009398</c:v>
                </c:pt>
                <c:pt idx="265728">
                  <c:v>615.62674532536698</c:v>
                </c:pt>
                <c:pt idx="265729">
                  <c:v>615.62906208064101</c:v>
                </c:pt>
                <c:pt idx="265730">
                  <c:v>615.63137883591401</c:v>
                </c:pt>
                <c:pt idx="265731">
                  <c:v>615.63369559118803</c:v>
                </c:pt>
                <c:pt idx="265732">
                  <c:v>615.63601234646103</c:v>
                </c:pt>
                <c:pt idx="265733">
                  <c:v>615.63832910173505</c:v>
                </c:pt>
                <c:pt idx="265734">
                  <c:v>615.64064585700896</c:v>
                </c:pt>
                <c:pt idx="265735">
                  <c:v>615.64296261228196</c:v>
                </c:pt>
                <c:pt idx="265736">
                  <c:v>615.64527936755599</c:v>
                </c:pt>
                <c:pt idx="265737">
                  <c:v>615.64759612282899</c:v>
                </c:pt>
                <c:pt idx="265738">
                  <c:v>615.64991287810301</c:v>
                </c:pt>
                <c:pt idx="265739">
                  <c:v>615.65222963337601</c:v>
                </c:pt>
                <c:pt idx="265740">
                  <c:v>615.65454638865003</c:v>
                </c:pt>
                <c:pt idx="265741">
                  <c:v>615.65686314392406</c:v>
                </c:pt>
                <c:pt idx="265742">
                  <c:v>615.65917989919706</c:v>
                </c:pt>
                <c:pt idx="265743">
                  <c:v>615.66149665447097</c:v>
                </c:pt>
                <c:pt idx="265744">
                  <c:v>615.66381340974397</c:v>
                </c:pt>
                <c:pt idx="265745">
                  <c:v>615.66613016501799</c:v>
                </c:pt>
                <c:pt idx="265746">
                  <c:v>615.66844692029099</c:v>
                </c:pt>
                <c:pt idx="265747">
                  <c:v>615.67076367556501</c:v>
                </c:pt>
                <c:pt idx="265748">
                  <c:v>615.67308043083904</c:v>
                </c:pt>
                <c:pt idx="265749">
                  <c:v>615.67539718611204</c:v>
                </c:pt>
                <c:pt idx="265750">
                  <c:v>615.67771394138595</c:v>
                </c:pt>
                <c:pt idx="265751">
                  <c:v>615.68003069665895</c:v>
                </c:pt>
                <c:pt idx="265752">
                  <c:v>615.68234745193297</c:v>
                </c:pt>
                <c:pt idx="265753">
                  <c:v>615.68466420720597</c:v>
                </c:pt>
                <c:pt idx="265754">
                  <c:v>615.68698096247999</c:v>
                </c:pt>
                <c:pt idx="265755">
                  <c:v>615.68929771775299</c:v>
                </c:pt>
                <c:pt idx="265756">
                  <c:v>615.69161447302702</c:v>
                </c:pt>
                <c:pt idx="265757">
                  <c:v>615.69393122830104</c:v>
                </c:pt>
                <c:pt idx="265758">
                  <c:v>615.69624798357404</c:v>
                </c:pt>
                <c:pt idx="265759">
                  <c:v>615.69856473884795</c:v>
                </c:pt>
                <c:pt idx="265760">
                  <c:v>615.70088149412095</c:v>
                </c:pt>
                <c:pt idx="265761">
                  <c:v>615.70319824939497</c:v>
                </c:pt>
                <c:pt idx="265762">
                  <c:v>615.70551500466797</c:v>
                </c:pt>
                <c:pt idx="265763">
                  <c:v>615.707831759942</c:v>
                </c:pt>
                <c:pt idx="265764">
                  <c:v>615.71014851521602</c:v>
                </c:pt>
                <c:pt idx="265765">
                  <c:v>615.71246527048902</c:v>
                </c:pt>
                <c:pt idx="265766">
                  <c:v>615.71478202576304</c:v>
                </c:pt>
                <c:pt idx="265767">
                  <c:v>615.71709878103604</c:v>
                </c:pt>
                <c:pt idx="265768">
                  <c:v>615.71941553630995</c:v>
                </c:pt>
                <c:pt idx="265769">
                  <c:v>615.72173229158295</c:v>
                </c:pt>
                <c:pt idx="265770">
                  <c:v>615.72404904685698</c:v>
                </c:pt>
                <c:pt idx="265771">
                  <c:v>615.726365802131</c:v>
                </c:pt>
                <c:pt idx="265772">
                  <c:v>615.728682557404</c:v>
                </c:pt>
                <c:pt idx="265773">
                  <c:v>615.73099931267802</c:v>
                </c:pt>
                <c:pt idx="265774">
                  <c:v>615.73331606795102</c:v>
                </c:pt>
                <c:pt idx="265775">
                  <c:v>615.73563282322505</c:v>
                </c:pt>
                <c:pt idx="265776">
                  <c:v>615.73794957849805</c:v>
                </c:pt>
                <c:pt idx="265777">
                  <c:v>615.74026633377196</c:v>
                </c:pt>
                <c:pt idx="265778">
                  <c:v>615.74258308904598</c:v>
                </c:pt>
                <c:pt idx="265779">
                  <c:v>615.74489984431898</c:v>
                </c:pt>
                <c:pt idx="265780">
                  <c:v>615.747216599593</c:v>
                </c:pt>
                <c:pt idx="265781">
                  <c:v>615.749533354866</c:v>
                </c:pt>
                <c:pt idx="265782">
                  <c:v>615.75185011014003</c:v>
                </c:pt>
                <c:pt idx="265783">
                  <c:v>615.75416686541303</c:v>
                </c:pt>
                <c:pt idx="265784">
                  <c:v>615.75648362068705</c:v>
                </c:pt>
                <c:pt idx="265785">
                  <c:v>615.75880037596096</c:v>
                </c:pt>
                <c:pt idx="265786">
                  <c:v>615.76111713123396</c:v>
                </c:pt>
                <c:pt idx="265787">
                  <c:v>615.76343388650798</c:v>
                </c:pt>
                <c:pt idx="265788">
                  <c:v>615.76575064178098</c:v>
                </c:pt>
                <c:pt idx="265789">
                  <c:v>615.76806739705501</c:v>
                </c:pt>
                <c:pt idx="265790">
                  <c:v>615.77038415232801</c:v>
                </c:pt>
                <c:pt idx="265791">
                  <c:v>615.77270090760203</c:v>
                </c:pt>
                <c:pt idx="265792">
                  <c:v>615.77501766287605</c:v>
                </c:pt>
                <c:pt idx="265793">
                  <c:v>615.77733441814905</c:v>
                </c:pt>
                <c:pt idx="265794">
                  <c:v>615.77965117342296</c:v>
                </c:pt>
                <c:pt idx="265795">
                  <c:v>615.78196792869596</c:v>
                </c:pt>
                <c:pt idx="265796">
                  <c:v>615.78428468396999</c:v>
                </c:pt>
                <c:pt idx="265797">
                  <c:v>615.78660143924299</c:v>
                </c:pt>
                <c:pt idx="265798">
                  <c:v>615.78891819451701</c:v>
                </c:pt>
                <c:pt idx="265799">
                  <c:v>615.79123494979103</c:v>
                </c:pt>
                <c:pt idx="265800">
                  <c:v>615.79355170506403</c:v>
                </c:pt>
                <c:pt idx="265801">
                  <c:v>615.79586846033806</c:v>
                </c:pt>
                <c:pt idx="265802">
                  <c:v>615.79818521561106</c:v>
                </c:pt>
                <c:pt idx="265803">
                  <c:v>615.80050197088497</c:v>
                </c:pt>
                <c:pt idx="265804">
                  <c:v>615.80281872615797</c:v>
                </c:pt>
                <c:pt idx="265805">
                  <c:v>615.80513548143199</c:v>
                </c:pt>
                <c:pt idx="265806">
                  <c:v>615.80745223670499</c:v>
                </c:pt>
                <c:pt idx="265807">
                  <c:v>615.80976899197901</c:v>
                </c:pt>
                <c:pt idx="265808">
                  <c:v>615.81208574725304</c:v>
                </c:pt>
                <c:pt idx="265809">
                  <c:v>615.81440250252604</c:v>
                </c:pt>
                <c:pt idx="265810">
                  <c:v>615.81671925779995</c:v>
                </c:pt>
                <c:pt idx="265811">
                  <c:v>615.81903601307295</c:v>
                </c:pt>
                <c:pt idx="265812">
                  <c:v>615.82135276834697</c:v>
                </c:pt>
                <c:pt idx="265813">
                  <c:v>615.82366952361997</c:v>
                </c:pt>
                <c:pt idx="265814">
                  <c:v>615.82598627889399</c:v>
                </c:pt>
                <c:pt idx="265815">
                  <c:v>615.82830303416802</c:v>
                </c:pt>
                <c:pt idx="265816">
                  <c:v>615.83061978944102</c:v>
                </c:pt>
                <c:pt idx="265817">
                  <c:v>615.83293654471504</c:v>
                </c:pt>
                <c:pt idx="265818">
                  <c:v>615.83525329998804</c:v>
                </c:pt>
                <c:pt idx="265819">
                  <c:v>615.83757005526195</c:v>
                </c:pt>
                <c:pt idx="265820">
                  <c:v>615.83988681053495</c:v>
                </c:pt>
                <c:pt idx="265821">
                  <c:v>615.84220356580897</c:v>
                </c:pt>
                <c:pt idx="265822">
                  <c:v>615.844520321083</c:v>
                </c:pt>
                <c:pt idx="265823">
                  <c:v>615.846837076356</c:v>
                </c:pt>
                <c:pt idx="265824">
                  <c:v>615.84915383163002</c:v>
                </c:pt>
                <c:pt idx="265825">
                  <c:v>615.85147058690302</c:v>
                </c:pt>
                <c:pt idx="265826">
                  <c:v>615.85378734217704</c:v>
                </c:pt>
                <c:pt idx="265827">
                  <c:v>615.85610409745004</c:v>
                </c:pt>
                <c:pt idx="265828">
                  <c:v>615.85842085272395</c:v>
                </c:pt>
                <c:pt idx="265829">
                  <c:v>615.86073760799798</c:v>
                </c:pt>
                <c:pt idx="265830">
                  <c:v>615.86305436327098</c:v>
                </c:pt>
                <c:pt idx="265831">
                  <c:v>615.865371118545</c:v>
                </c:pt>
                <c:pt idx="265832">
                  <c:v>615.867687873818</c:v>
                </c:pt>
                <c:pt idx="265833">
                  <c:v>615.87000462909202</c:v>
                </c:pt>
                <c:pt idx="265834">
                  <c:v>615.87232138436502</c:v>
                </c:pt>
                <c:pt idx="265835">
                  <c:v>615.87463813963905</c:v>
                </c:pt>
                <c:pt idx="265836">
                  <c:v>615.87695489491296</c:v>
                </c:pt>
                <c:pt idx="265837">
                  <c:v>615.87927165018596</c:v>
                </c:pt>
                <c:pt idx="265838">
                  <c:v>615.88158840545998</c:v>
                </c:pt>
                <c:pt idx="265839">
                  <c:v>615.88390516073298</c:v>
                </c:pt>
                <c:pt idx="265840">
                  <c:v>615.886221916007</c:v>
                </c:pt>
                <c:pt idx="265841">
                  <c:v>615.88853867128</c:v>
                </c:pt>
                <c:pt idx="265842">
                  <c:v>615.89085542655403</c:v>
                </c:pt>
                <c:pt idx="265843">
                  <c:v>615.89317218182805</c:v>
                </c:pt>
                <c:pt idx="265844">
                  <c:v>615.89548893710105</c:v>
                </c:pt>
                <c:pt idx="265845">
                  <c:v>615.89780569237496</c:v>
                </c:pt>
                <c:pt idx="265846">
                  <c:v>615.90012244764796</c:v>
                </c:pt>
                <c:pt idx="265847">
                  <c:v>615.90243920292198</c:v>
                </c:pt>
                <c:pt idx="265848">
                  <c:v>615.90475595819498</c:v>
                </c:pt>
                <c:pt idx="265849">
                  <c:v>615.90707271346901</c:v>
                </c:pt>
                <c:pt idx="265850">
                  <c:v>615.90938946874303</c:v>
                </c:pt>
                <c:pt idx="265851">
                  <c:v>615.91170622401603</c:v>
                </c:pt>
                <c:pt idx="265852">
                  <c:v>615.91402297929005</c:v>
                </c:pt>
                <c:pt idx="265853">
                  <c:v>615.91633973456305</c:v>
                </c:pt>
                <c:pt idx="265854">
                  <c:v>615.91865648983696</c:v>
                </c:pt>
                <c:pt idx="265855">
                  <c:v>615.92097324510996</c:v>
                </c:pt>
                <c:pt idx="265856">
                  <c:v>615.92329000038399</c:v>
                </c:pt>
                <c:pt idx="265857">
                  <c:v>615.92560675565699</c:v>
                </c:pt>
                <c:pt idx="265858">
                  <c:v>615.92792351093101</c:v>
                </c:pt>
                <c:pt idx="265859">
                  <c:v>615.93024026620503</c:v>
                </c:pt>
                <c:pt idx="265860">
                  <c:v>615.93255702147803</c:v>
                </c:pt>
                <c:pt idx="265861">
                  <c:v>615.93487377675206</c:v>
                </c:pt>
                <c:pt idx="265862">
                  <c:v>615.93719053202506</c:v>
                </c:pt>
                <c:pt idx="265863">
                  <c:v>615.93950728729897</c:v>
                </c:pt>
                <c:pt idx="265864">
                  <c:v>615.94182404257197</c:v>
                </c:pt>
                <c:pt idx="265865">
                  <c:v>615.94414079784599</c:v>
                </c:pt>
                <c:pt idx="265866">
                  <c:v>615.94645755312001</c:v>
                </c:pt>
                <c:pt idx="265867">
                  <c:v>615.94877430839301</c:v>
                </c:pt>
                <c:pt idx="265868">
                  <c:v>615.95109106366704</c:v>
                </c:pt>
                <c:pt idx="265869">
                  <c:v>615.95340781894004</c:v>
                </c:pt>
                <c:pt idx="265870">
                  <c:v>615.95572457421395</c:v>
                </c:pt>
                <c:pt idx="265871">
                  <c:v>615.95804132948695</c:v>
                </c:pt>
                <c:pt idx="265872">
                  <c:v>615.96035808476097</c:v>
                </c:pt>
                <c:pt idx="265873">
                  <c:v>615.96267484003499</c:v>
                </c:pt>
                <c:pt idx="265874">
                  <c:v>615.96499159530799</c:v>
                </c:pt>
                <c:pt idx="265875">
                  <c:v>615.96730835058202</c:v>
                </c:pt>
                <c:pt idx="265876">
                  <c:v>615.96962510585502</c:v>
                </c:pt>
                <c:pt idx="265877">
                  <c:v>615.97194186112904</c:v>
                </c:pt>
                <c:pt idx="265878">
                  <c:v>615.97425861640204</c:v>
                </c:pt>
                <c:pt idx="265879">
                  <c:v>615.97657537167595</c:v>
                </c:pt>
                <c:pt idx="265880">
                  <c:v>615.97889212694997</c:v>
                </c:pt>
                <c:pt idx="265881">
                  <c:v>615.98120888222297</c:v>
                </c:pt>
                <c:pt idx="265882">
                  <c:v>615.983525637497</c:v>
                </c:pt>
                <c:pt idx="265883">
                  <c:v>615.98584239277</c:v>
                </c:pt>
                <c:pt idx="265884">
                  <c:v>615.98815914804402</c:v>
                </c:pt>
                <c:pt idx="265885">
                  <c:v>615.99047590331702</c:v>
                </c:pt>
                <c:pt idx="265886">
                  <c:v>615.99279265859104</c:v>
                </c:pt>
                <c:pt idx="265887">
                  <c:v>615.99510941386495</c:v>
                </c:pt>
                <c:pt idx="265888">
                  <c:v>615.99742616913795</c:v>
                </c:pt>
                <c:pt idx="265889">
                  <c:v>615.99974292441198</c:v>
                </c:pt>
                <c:pt idx="265890">
                  <c:v>616.00205967968498</c:v>
                </c:pt>
                <c:pt idx="265891">
                  <c:v>616.004376434959</c:v>
                </c:pt>
                <c:pt idx="265892">
                  <c:v>616.006693190232</c:v>
                </c:pt>
                <c:pt idx="265893">
                  <c:v>616.00900994550602</c:v>
                </c:pt>
                <c:pt idx="265894">
                  <c:v>616.01132670078005</c:v>
                </c:pt>
                <c:pt idx="265895">
                  <c:v>616.01364345605305</c:v>
                </c:pt>
                <c:pt idx="265896">
                  <c:v>616.01596021132696</c:v>
                </c:pt>
                <c:pt idx="265897">
                  <c:v>616.01827696659996</c:v>
                </c:pt>
                <c:pt idx="265898">
                  <c:v>616.02059372187398</c:v>
                </c:pt>
                <c:pt idx="265899">
                  <c:v>616.02291047714698</c:v>
                </c:pt>
                <c:pt idx="265900">
                  <c:v>616.025227232421</c:v>
                </c:pt>
                <c:pt idx="265901">
                  <c:v>616.02754398769503</c:v>
                </c:pt>
                <c:pt idx="265902">
                  <c:v>616.02986074296803</c:v>
                </c:pt>
                <c:pt idx="265903">
                  <c:v>616.03217749824205</c:v>
                </c:pt>
                <c:pt idx="265904">
                  <c:v>616.03449425351505</c:v>
                </c:pt>
                <c:pt idx="265905">
                  <c:v>616.03681100878896</c:v>
                </c:pt>
                <c:pt idx="265906">
                  <c:v>616.03912776406196</c:v>
                </c:pt>
                <c:pt idx="265907">
                  <c:v>616.04144451933598</c:v>
                </c:pt>
                <c:pt idx="265908">
                  <c:v>616.04376127460898</c:v>
                </c:pt>
                <c:pt idx="265909">
                  <c:v>616.04607802988301</c:v>
                </c:pt>
                <c:pt idx="265910">
                  <c:v>616.04839478515703</c:v>
                </c:pt>
                <c:pt idx="265911">
                  <c:v>616.05071154043003</c:v>
                </c:pt>
                <c:pt idx="265912">
                  <c:v>616.05302829570405</c:v>
                </c:pt>
                <c:pt idx="265913">
                  <c:v>616.05534505097705</c:v>
                </c:pt>
                <c:pt idx="265914">
                  <c:v>616.05766180625096</c:v>
                </c:pt>
                <c:pt idx="265915">
                  <c:v>616.05997856152396</c:v>
                </c:pt>
                <c:pt idx="265916">
                  <c:v>616.06229531679799</c:v>
                </c:pt>
                <c:pt idx="265917">
                  <c:v>616.06461207207201</c:v>
                </c:pt>
                <c:pt idx="265918">
                  <c:v>616.06692882734501</c:v>
                </c:pt>
                <c:pt idx="265919">
                  <c:v>616.06924558261903</c:v>
                </c:pt>
                <c:pt idx="265920">
                  <c:v>616.07156233789203</c:v>
                </c:pt>
                <c:pt idx="265921">
                  <c:v>616.07387909316606</c:v>
                </c:pt>
                <c:pt idx="265922">
                  <c:v>616.07619584843906</c:v>
                </c:pt>
                <c:pt idx="265923">
                  <c:v>616.07851260371297</c:v>
                </c:pt>
                <c:pt idx="265924">
                  <c:v>616.08082935898699</c:v>
                </c:pt>
                <c:pt idx="265925">
                  <c:v>616.08314611425999</c:v>
                </c:pt>
                <c:pt idx="265926">
                  <c:v>616.08546286953401</c:v>
                </c:pt>
                <c:pt idx="265927">
                  <c:v>616.08777962480701</c:v>
                </c:pt>
                <c:pt idx="265928">
                  <c:v>616.09009638008104</c:v>
                </c:pt>
                <c:pt idx="265929">
                  <c:v>616.09241313535404</c:v>
                </c:pt>
                <c:pt idx="265930">
                  <c:v>616.09472989062795</c:v>
                </c:pt>
                <c:pt idx="265931">
                  <c:v>616.09704664590197</c:v>
                </c:pt>
                <c:pt idx="265932">
                  <c:v>616.09936340117497</c:v>
                </c:pt>
                <c:pt idx="265933">
                  <c:v>616.10168015644899</c:v>
                </c:pt>
                <c:pt idx="265934">
                  <c:v>616.10399691172199</c:v>
                </c:pt>
                <c:pt idx="265935">
                  <c:v>616.10631366699602</c:v>
                </c:pt>
                <c:pt idx="265936">
                  <c:v>616.10863042226902</c:v>
                </c:pt>
                <c:pt idx="265937">
                  <c:v>616.11094717754304</c:v>
                </c:pt>
                <c:pt idx="265938">
                  <c:v>616.11326393281695</c:v>
                </c:pt>
                <c:pt idx="265939">
                  <c:v>616.11558068808995</c:v>
                </c:pt>
                <c:pt idx="265940">
                  <c:v>616.11789744336397</c:v>
                </c:pt>
                <c:pt idx="265941">
                  <c:v>616.12021419863697</c:v>
                </c:pt>
                <c:pt idx="265942">
                  <c:v>616.122530953911</c:v>
                </c:pt>
                <c:pt idx="265943">
                  <c:v>616.124847709184</c:v>
                </c:pt>
                <c:pt idx="265944">
                  <c:v>616.12716446445802</c:v>
                </c:pt>
                <c:pt idx="265945">
                  <c:v>616.12948121973204</c:v>
                </c:pt>
                <c:pt idx="265946">
                  <c:v>616.13179797500504</c:v>
                </c:pt>
                <c:pt idx="265947">
                  <c:v>616.13411473027895</c:v>
                </c:pt>
                <c:pt idx="265948">
                  <c:v>616.13643148555195</c:v>
                </c:pt>
                <c:pt idx="265949">
                  <c:v>616.13874824082598</c:v>
                </c:pt>
                <c:pt idx="265950">
                  <c:v>616.14106499609898</c:v>
                </c:pt>
                <c:pt idx="265951">
                  <c:v>616.143381751373</c:v>
                </c:pt>
                <c:pt idx="265952">
                  <c:v>616.14569850664702</c:v>
                </c:pt>
                <c:pt idx="265953">
                  <c:v>616.14801526192002</c:v>
                </c:pt>
                <c:pt idx="265954">
                  <c:v>616.15033201719405</c:v>
                </c:pt>
                <c:pt idx="265955">
                  <c:v>616.15264877246705</c:v>
                </c:pt>
                <c:pt idx="265956">
                  <c:v>616.15496552774096</c:v>
                </c:pt>
                <c:pt idx="265957">
                  <c:v>616.15728228301396</c:v>
                </c:pt>
                <c:pt idx="265958">
                  <c:v>616.15959903828798</c:v>
                </c:pt>
                <c:pt idx="265959">
                  <c:v>616.16191579356098</c:v>
                </c:pt>
                <c:pt idx="265960">
                  <c:v>616.164232548835</c:v>
                </c:pt>
                <c:pt idx="265961">
                  <c:v>616.16654930410903</c:v>
                </c:pt>
                <c:pt idx="265962">
                  <c:v>616.16886605938203</c:v>
                </c:pt>
                <c:pt idx="265963">
                  <c:v>616.17118281465605</c:v>
                </c:pt>
                <c:pt idx="265964">
                  <c:v>616.17349956992905</c:v>
                </c:pt>
                <c:pt idx="265965">
                  <c:v>616.17581632520296</c:v>
                </c:pt>
                <c:pt idx="265966">
                  <c:v>616.17813308047596</c:v>
                </c:pt>
                <c:pt idx="265967">
                  <c:v>616.18044983574998</c:v>
                </c:pt>
                <c:pt idx="265968">
                  <c:v>616.18276659102401</c:v>
                </c:pt>
                <c:pt idx="265969">
                  <c:v>616.18508334629701</c:v>
                </c:pt>
                <c:pt idx="265970">
                  <c:v>616.18740010157103</c:v>
                </c:pt>
                <c:pt idx="265971">
                  <c:v>616.18971685684403</c:v>
                </c:pt>
                <c:pt idx="265972">
                  <c:v>616.19203361211805</c:v>
                </c:pt>
                <c:pt idx="265973">
                  <c:v>616.19435036739105</c:v>
                </c:pt>
                <c:pt idx="265974">
                  <c:v>616.19666712266496</c:v>
                </c:pt>
                <c:pt idx="265975">
                  <c:v>616.19898387793899</c:v>
                </c:pt>
                <c:pt idx="265976">
                  <c:v>616.20130063321199</c:v>
                </c:pt>
                <c:pt idx="265977">
                  <c:v>616.20361738848601</c:v>
                </c:pt>
                <c:pt idx="265978">
                  <c:v>616.20593414375901</c:v>
                </c:pt>
                <c:pt idx="265979">
                  <c:v>616.20825089903303</c:v>
                </c:pt>
                <c:pt idx="265980">
                  <c:v>616.21056765430603</c:v>
                </c:pt>
                <c:pt idx="265981">
                  <c:v>616.21288440958006</c:v>
                </c:pt>
                <c:pt idx="265982">
                  <c:v>616.21520116485397</c:v>
                </c:pt>
                <c:pt idx="265983">
                  <c:v>616.21751792012697</c:v>
                </c:pt>
                <c:pt idx="265984">
                  <c:v>616.21983467540099</c:v>
                </c:pt>
                <c:pt idx="265985">
                  <c:v>616.22215143067399</c:v>
                </c:pt>
                <c:pt idx="265986">
                  <c:v>616.22446818594801</c:v>
                </c:pt>
                <c:pt idx="265987">
                  <c:v>616.22678494122101</c:v>
                </c:pt>
                <c:pt idx="265988">
                  <c:v>616.22910169649504</c:v>
                </c:pt>
                <c:pt idx="265989">
                  <c:v>616.23141845176895</c:v>
                </c:pt>
                <c:pt idx="265990">
                  <c:v>616.23373520704195</c:v>
                </c:pt>
                <c:pt idx="265991">
                  <c:v>616.23605196231597</c:v>
                </c:pt>
                <c:pt idx="265992">
                  <c:v>616.23836871758897</c:v>
                </c:pt>
                <c:pt idx="265993">
                  <c:v>616.24068547286299</c:v>
                </c:pt>
                <c:pt idx="265994">
                  <c:v>616.24300222813599</c:v>
                </c:pt>
                <c:pt idx="265995">
                  <c:v>616.24531898341002</c:v>
                </c:pt>
                <c:pt idx="265996">
                  <c:v>616.24763573868404</c:v>
                </c:pt>
                <c:pt idx="265997">
                  <c:v>616.24995249395704</c:v>
                </c:pt>
                <c:pt idx="265998">
                  <c:v>616.25226924923095</c:v>
                </c:pt>
                <c:pt idx="265999">
                  <c:v>616.25458600450395</c:v>
                </c:pt>
                <c:pt idx="266000">
                  <c:v>616.25690275977797</c:v>
                </c:pt>
                <c:pt idx="266001">
                  <c:v>616.25921951505097</c:v>
                </c:pt>
                <c:pt idx="266002">
                  <c:v>616.261536270325</c:v>
                </c:pt>
                <c:pt idx="266003">
                  <c:v>616.26385302559902</c:v>
                </c:pt>
                <c:pt idx="266004">
                  <c:v>616.26616978087202</c:v>
                </c:pt>
                <c:pt idx="266005">
                  <c:v>616.26848653614604</c:v>
                </c:pt>
                <c:pt idx="266006">
                  <c:v>616.27080329141904</c:v>
                </c:pt>
                <c:pt idx="266007">
                  <c:v>616.27312004669295</c:v>
                </c:pt>
                <c:pt idx="266008">
                  <c:v>616.27543680196595</c:v>
                </c:pt>
                <c:pt idx="266009">
                  <c:v>616.27775355723998</c:v>
                </c:pt>
                <c:pt idx="266010">
                  <c:v>616.28007031251298</c:v>
                </c:pt>
                <c:pt idx="266011">
                  <c:v>616.282387067787</c:v>
                </c:pt>
                <c:pt idx="266012">
                  <c:v>616.28470382306102</c:v>
                </c:pt>
                <c:pt idx="266013">
                  <c:v>616.28702057833402</c:v>
                </c:pt>
                <c:pt idx="266014">
                  <c:v>616.28933733360805</c:v>
                </c:pt>
                <c:pt idx="266015">
                  <c:v>616.29165408888105</c:v>
                </c:pt>
                <c:pt idx="266016">
                  <c:v>616.29397084415496</c:v>
                </c:pt>
                <c:pt idx="266017">
                  <c:v>616.29628759942796</c:v>
                </c:pt>
                <c:pt idx="266018">
                  <c:v>616.29860435470198</c:v>
                </c:pt>
                <c:pt idx="266019">
                  <c:v>616.300921109976</c:v>
                </c:pt>
                <c:pt idx="266020">
                  <c:v>616.303237865249</c:v>
                </c:pt>
                <c:pt idx="266021">
                  <c:v>616.30555462052303</c:v>
                </c:pt>
                <c:pt idx="266022">
                  <c:v>616.30787137579603</c:v>
                </c:pt>
                <c:pt idx="266023">
                  <c:v>616.31018813107005</c:v>
                </c:pt>
                <c:pt idx="266024">
                  <c:v>616.31250488634305</c:v>
                </c:pt>
                <c:pt idx="266025">
                  <c:v>616.31482164161696</c:v>
                </c:pt>
                <c:pt idx="266026">
                  <c:v>616.31713839689098</c:v>
                </c:pt>
                <c:pt idx="266027">
                  <c:v>616.31945515216398</c:v>
                </c:pt>
                <c:pt idx="266028">
                  <c:v>616.32177190743801</c:v>
                </c:pt>
                <c:pt idx="266029">
                  <c:v>616.32408866271101</c:v>
                </c:pt>
                <c:pt idx="266030">
                  <c:v>616.32640541798503</c:v>
                </c:pt>
                <c:pt idx="266031">
                  <c:v>616.32872217325803</c:v>
                </c:pt>
                <c:pt idx="266032">
                  <c:v>616.33103892853205</c:v>
                </c:pt>
                <c:pt idx="266033">
                  <c:v>616.33335568380596</c:v>
                </c:pt>
                <c:pt idx="266034">
                  <c:v>616.33567243907896</c:v>
                </c:pt>
                <c:pt idx="266035">
                  <c:v>616.33798919435299</c:v>
                </c:pt>
                <c:pt idx="266036">
                  <c:v>616.34030594962599</c:v>
                </c:pt>
                <c:pt idx="266037">
                  <c:v>616.34262270490001</c:v>
                </c:pt>
                <c:pt idx="266038">
                  <c:v>616.34493946017301</c:v>
                </c:pt>
                <c:pt idx="266039">
                  <c:v>616.34725621544703</c:v>
                </c:pt>
                <c:pt idx="266040">
                  <c:v>616.34957297072106</c:v>
                </c:pt>
                <c:pt idx="266041">
                  <c:v>616.35188972599406</c:v>
                </c:pt>
                <c:pt idx="266042">
                  <c:v>616.35420648126797</c:v>
                </c:pt>
                <c:pt idx="266043">
                  <c:v>616.35652323654097</c:v>
                </c:pt>
                <c:pt idx="266044">
                  <c:v>616.35883999181499</c:v>
                </c:pt>
                <c:pt idx="266045">
                  <c:v>616.36115674708799</c:v>
                </c:pt>
                <c:pt idx="266046">
                  <c:v>616.36347350236201</c:v>
                </c:pt>
                <c:pt idx="266047">
                  <c:v>616.36579025763604</c:v>
                </c:pt>
                <c:pt idx="266048">
                  <c:v>616.36810701290904</c:v>
                </c:pt>
                <c:pt idx="266049">
                  <c:v>616.37042376818295</c:v>
                </c:pt>
                <c:pt idx="266050">
                  <c:v>616.37274052345595</c:v>
                </c:pt>
                <c:pt idx="266051">
                  <c:v>616.37505727872997</c:v>
                </c:pt>
                <c:pt idx="266052">
                  <c:v>616.37737403400297</c:v>
                </c:pt>
                <c:pt idx="266053">
                  <c:v>616.37969078927699</c:v>
                </c:pt>
                <c:pt idx="266054">
                  <c:v>616.38200754454999</c:v>
                </c:pt>
                <c:pt idx="266055">
                  <c:v>616.38432429982402</c:v>
                </c:pt>
                <c:pt idx="266056">
                  <c:v>616.38664105509804</c:v>
                </c:pt>
                <c:pt idx="266057">
                  <c:v>616.38895781037104</c:v>
                </c:pt>
                <c:pt idx="266058">
                  <c:v>616.39127456564495</c:v>
                </c:pt>
                <c:pt idx="266059">
                  <c:v>616.39359132091795</c:v>
                </c:pt>
                <c:pt idx="266060">
                  <c:v>616.39590807619197</c:v>
                </c:pt>
                <c:pt idx="266061">
                  <c:v>616.39822483146497</c:v>
                </c:pt>
                <c:pt idx="266062">
                  <c:v>616.400541586739</c:v>
                </c:pt>
                <c:pt idx="266063">
                  <c:v>616.40285834201302</c:v>
                </c:pt>
                <c:pt idx="266064">
                  <c:v>616.40517509728602</c:v>
                </c:pt>
                <c:pt idx="266065">
                  <c:v>616.40749185256004</c:v>
                </c:pt>
                <c:pt idx="266066">
                  <c:v>616.40980860783304</c:v>
                </c:pt>
                <c:pt idx="266067">
                  <c:v>616.41212536310695</c:v>
                </c:pt>
                <c:pt idx="266068">
                  <c:v>616.41444211837995</c:v>
                </c:pt>
                <c:pt idx="266069">
                  <c:v>616.41675887365398</c:v>
                </c:pt>
                <c:pt idx="266070">
                  <c:v>616.419075628928</c:v>
                </c:pt>
                <c:pt idx="266071">
                  <c:v>616.421392384201</c:v>
                </c:pt>
                <c:pt idx="266072">
                  <c:v>616.42370913947502</c:v>
                </c:pt>
                <c:pt idx="266073">
                  <c:v>616.42602589474802</c:v>
                </c:pt>
                <c:pt idx="266074">
                  <c:v>616.42834265002205</c:v>
                </c:pt>
                <c:pt idx="266075">
                  <c:v>616.43065940529505</c:v>
                </c:pt>
                <c:pt idx="266076">
                  <c:v>616.43297616056896</c:v>
                </c:pt>
                <c:pt idx="266077">
                  <c:v>616.43529291584298</c:v>
                </c:pt>
                <c:pt idx="266078">
                  <c:v>616.43760967111598</c:v>
                </c:pt>
                <c:pt idx="266079">
                  <c:v>616.43992642639</c:v>
                </c:pt>
                <c:pt idx="266080">
                  <c:v>616.442243181663</c:v>
                </c:pt>
                <c:pt idx="266081">
                  <c:v>616.44455993693703</c:v>
                </c:pt>
                <c:pt idx="266082">
                  <c:v>616.44687669221003</c:v>
                </c:pt>
                <c:pt idx="266083">
                  <c:v>616.44919344748405</c:v>
                </c:pt>
                <c:pt idx="266084">
                  <c:v>616.45151020275796</c:v>
                </c:pt>
                <c:pt idx="266085">
                  <c:v>616.45382695803096</c:v>
                </c:pt>
                <c:pt idx="266086">
                  <c:v>616.45614371330498</c:v>
                </c:pt>
                <c:pt idx="266087">
                  <c:v>616.45846046857798</c:v>
                </c:pt>
                <c:pt idx="266088">
                  <c:v>616.46077722385201</c:v>
                </c:pt>
                <c:pt idx="266089">
                  <c:v>616.46309397912501</c:v>
                </c:pt>
                <c:pt idx="266090">
                  <c:v>616.46541073439903</c:v>
                </c:pt>
                <c:pt idx="266091">
                  <c:v>616.46772748967305</c:v>
                </c:pt>
                <c:pt idx="266092">
                  <c:v>616.47004424494605</c:v>
                </c:pt>
                <c:pt idx="266093">
                  <c:v>616.47236100021996</c:v>
                </c:pt>
                <c:pt idx="266094">
                  <c:v>616.47467775549296</c:v>
                </c:pt>
                <c:pt idx="266095">
                  <c:v>616.47699451076699</c:v>
                </c:pt>
                <c:pt idx="266096">
                  <c:v>616.47931126603999</c:v>
                </c:pt>
                <c:pt idx="266097">
                  <c:v>616.48162802131401</c:v>
                </c:pt>
                <c:pt idx="266098">
                  <c:v>616.48394477658803</c:v>
                </c:pt>
                <c:pt idx="266099">
                  <c:v>616.48626153186103</c:v>
                </c:pt>
                <c:pt idx="266100">
                  <c:v>616.48857828713506</c:v>
                </c:pt>
                <c:pt idx="266101">
                  <c:v>616.49089504240806</c:v>
                </c:pt>
                <c:pt idx="266102">
                  <c:v>616.49321179768197</c:v>
                </c:pt>
                <c:pt idx="266103">
                  <c:v>616.49552855295497</c:v>
                </c:pt>
                <c:pt idx="266104">
                  <c:v>616.49784530822899</c:v>
                </c:pt>
                <c:pt idx="266105">
                  <c:v>616.50016206350199</c:v>
                </c:pt>
                <c:pt idx="266106">
                  <c:v>616.50247881877601</c:v>
                </c:pt>
                <c:pt idx="266107">
                  <c:v>616.50479557405004</c:v>
                </c:pt>
                <c:pt idx="266108">
                  <c:v>616.50711232932304</c:v>
                </c:pt>
                <c:pt idx="266109">
                  <c:v>616.50942908459695</c:v>
                </c:pt>
                <c:pt idx="266110">
                  <c:v>616.51174583986995</c:v>
                </c:pt>
                <c:pt idx="266111">
                  <c:v>616.51406259514397</c:v>
                </c:pt>
                <c:pt idx="266112">
                  <c:v>616.51637935041697</c:v>
                </c:pt>
                <c:pt idx="266113">
                  <c:v>616.51869610569099</c:v>
                </c:pt>
                <c:pt idx="266114">
                  <c:v>616.52101286096502</c:v>
                </c:pt>
                <c:pt idx="266115">
                  <c:v>616.52332961623802</c:v>
                </c:pt>
                <c:pt idx="266116">
                  <c:v>616.52564637151204</c:v>
                </c:pt>
                <c:pt idx="266117">
                  <c:v>616.52796312678504</c:v>
                </c:pt>
                <c:pt idx="266118">
                  <c:v>616.53027988205895</c:v>
                </c:pt>
                <c:pt idx="266119">
                  <c:v>616.53259663733195</c:v>
                </c:pt>
                <c:pt idx="266120">
                  <c:v>616.53491339260597</c:v>
                </c:pt>
                <c:pt idx="266121">
                  <c:v>616.53723014788</c:v>
                </c:pt>
                <c:pt idx="266122">
                  <c:v>616.539546903153</c:v>
                </c:pt>
                <c:pt idx="266123">
                  <c:v>616.54186365842702</c:v>
                </c:pt>
                <c:pt idx="266124">
                  <c:v>616.54418041370002</c:v>
                </c:pt>
                <c:pt idx="266125">
                  <c:v>616.54649716897404</c:v>
                </c:pt>
                <c:pt idx="266126">
                  <c:v>616.54881392424704</c:v>
                </c:pt>
                <c:pt idx="266127">
                  <c:v>616.55113067952095</c:v>
                </c:pt>
                <c:pt idx="266128">
                  <c:v>616.55344743479498</c:v>
                </c:pt>
                <c:pt idx="266129">
                  <c:v>616.55576419006798</c:v>
                </c:pt>
                <c:pt idx="266130">
                  <c:v>616.558080945342</c:v>
                </c:pt>
                <c:pt idx="266131">
                  <c:v>616.560397700615</c:v>
                </c:pt>
                <c:pt idx="266132">
                  <c:v>616.56271445588902</c:v>
                </c:pt>
                <c:pt idx="266133">
                  <c:v>616.56503121116202</c:v>
                </c:pt>
                <c:pt idx="266134">
                  <c:v>616.56734796643605</c:v>
                </c:pt>
                <c:pt idx="266135">
                  <c:v>616.56966472170996</c:v>
                </c:pt>
                <c:pt idx="266136">
                  <c:v>616.57198147698296</c:v>
                </c:pt>
                <c:pt idx="266137">
                  <c:v>616.57429823225698</c:v>
                </c:pt>
                <c:pt idx="266138">
                  <c:v>616.57661498752998</c:v>
                </c:pt>
                <c:pt idx="266139">
                  <c:v>616.578931742804</c:v>
                </c:pt>
                <c:pt idx="266140">
                  <c:v>616.581248498077</c:v>
                </c:pt>
                <c:pt idx="266141">
                  <c:v>616.58356525335103</c:v>
                </c:pt>
                <c:pt idx="266142">
                  <c:v>616.58588200862505</c:v>
                </c:pt>
                <c:pt idx="266143">
                  <c:v>616.58819876389805</c:v>
                </c:pt>
                <c:pt idx="266144">
                  <c:v>616.59051551917196</c:v>
                </c:pt>
                <c:pt idx="266145">
                  <c:v>616.59283227444496</c:v>
                </c:pt>
                <c:pt idx="266146">
                  <c:v>616.59514902971898</c:v>
                </c:pt>
                <c:pt idx="266147">
                  <c:v>616.59746578499198</c:v>
                </c:pt>
                <c:pt idx="266148">
                  <c:v>616.59978254026601</c:v>
                </c:pt>
                <c:pt idx="266149">
                  <c:v>616.60209929554003</c:v>
                </c:pt>
                <c:pt idx="266150">
                  <c:v>616.60441605081303</c:v>
                </c:pt>
                <c:pt idx="266151">
                  <c:v>616.60673280608705</c:v>
                </c:pt>
                <c:pt idx="266152">
                  <c:v>616.60904956136005</c:v>
                </c:pt>
                <c:pt idx="266153">
                  <c:v>616.61136631663396</c:v>
                </c:pt>
                <c:pt idx="266154">
                  <c:v>616.61368307190696</c:v>
                </c:pt>
                <c:pt idx="266155">
                  <c:v>616.61599982718099</c:v>
                </c:pt>
                <c:pt idx="266156">
                  <c:v>616.61831658245399</c:v>
                </c:pt>
                <c:pt idx="266157">
                  <c:v>616.62063333772801</c:v>
                </c:pt>
                <c:pt idx="266158">
                  <c:v>616.62295009300203</c:v>
                </c:pt>
                <c:pt idx="266159">
                  <c:v>616.62526684827503</c:v>
                </c:pt>
                <c:pt idx="266160">
                  <c:v>616.62758360354906</c:v>
                </c:pt>
                <c:pt idx="266161">
                  <c:v>616.62990035882206</c:v>
                </c:pt>
                <c:pt idx="266162">
                  <c:v>616.63221711409597</c:v>
                </c:pt>
                <c:pt idx="266163">
                  <c:v>616.63453386936897</c:v>
                </c:pt>
                <c:pt idx="266164">
                  <c:v>616.63685062464299</c:v>
                </c:pt>
                <c:pt idx="266165">
                  <c:v>616.63916737991701</c:v>
                </c:pt>
                <c:pt idx="266166">
                  <c:v>616.64148413519001</c:v>
                </c:pt>
                <c:pt idx="266167">
                  <c:v>616.64380089046404</c:v>
                </c:pt>
                <c:pt idx="266168">
                  <c:v>616.64611764573704</c:v>
                </c:pt>
                <c:pt idx="266169">
                  <c:v>616.64843440101095</c:v>
                </c:pt>
                <c:pt idx="266170">
                  <c:v>616.65075115628395</c:v>
                </c:pt>
                <c:pt idx="266171">
                  <c:v>616.65306791155797</c:v>
                </c:pt>
                <c:pt idx="266172">
                  <c:v>616.65538466683199</c:v>
                </c:pt>
                <c:pt idx="266173">
                  <c:v>616.65770142210499</c:v>
                </c:pt>
                <c:pt idx="266174">
                  <c:v>616.66001817737902</c:v>
                </c:pt>
                <c:pt idx="266175">
                  <c:v>616.66233493265202</c:v>
                </c:pt>
                <c:pt idx="266176">
                  <c:v>616.66465168792604</c:v>
                </c:pt>
                <c:pt idx="266177">
                  <c:v>616.66696844319904</c:v>
                </c:pt>
                <c:pt idx="266178">
                  <c:v>616.66928519847295</c:v>
                </c:pt>
                <c:pt idx="266179">
                  <c:v>616.67160195374697</c:v>
                </c:pt>
                <c:pt idx="266180">
                  <c:v>616.67391870901997</c:v>
                </c:pt>
                <c:pt idx="266181">
                  <c:v>616.676235464294</c:v>
                </c:pt>
                <c:pt idx="266182">
                  <c:v>616.678552219567</c:v>
                </c:pt>
                <c:pt idx="266183">
                  <c:v>616.68086897484102</c:v>
                </c:pt>
                <c:pt idx="266184">
                  <c:v>616.68318573011402</c:v>
                </c:pt>
                <c:pt idx="266185">
                  <c:v>616.68550248538804</c:v>
                </c:pt>
                <c:pt idx="266186">
                  <c:v>616.68781924066195</c:v>
                </c:pt>
                <c:pt idx="266187">
                  <c:v>616.69013599593495</c:v>
                </c:pt>
                <c:pt idx="266188">
                  <c:v>616.69245275120898</c:v>
                </c:pt>
                <c:pt idx="266189">
                  <c:v>616.69476950648198</c:v>
                </c:pt>
                <c:pt idx="266190">
                  <c:v>616.697086261756</c:v>
                </c:pt>
                <c:pt idx="266191">
                  <c:v>616.699403017029</c:v>
                </c:pt>
                <c:pt idx="266192">
                  <c:v>616.70171977230302</c:v>
                </c:pt>
                <c:pt idx="266193">
                  <c:v>616.70403652757705</c:v>
                </c:pt>
                <c:pt idx="266194">
                  <c:v>616.70635328285005</c:v>
                </c:pt>
                <c:pt idx="266195">
                  <c:v>616.70867003812396</c:v>
                </c:pt>
                <c:pt idx="266196">
                  <c:v>616.71098679339696</c:v>
                </c:pt>
                <c:pt idx="266197">
                  <c:v>616.71330354867098</c:v>
                </c:pt>
                <c:pt idx="266198">
                  <c:v>616.71562030394398</c:v>
                </c:pt>
                <c:pt idx="266199">
                  <c:v>616.717937059218</c:v>
                </c:pt>
                <c:pt idx="266200">
                  <c:v>616.72025381449203</c:v>
                </c:pt>
                <c:pt idx="266201">
                  <c:v>616.72257056976503</c:v>
                </c:pt>
                <c:pt idx="266202">
                  <c:v>616.72488732503905</c:v>
                </c:pt>
                <c:pt idx="266203">
                  <c:v>616.72720408031205</c:v>
                </c:pt>
                <c:pt idx="266204">
                  <c:v>616.72952083558596</c:v>
                </c:pt>
                <c:pt idx="266205">
                  <c:v>616.73183759085896</c:v>
                </c:pt>
                <c:pt idx="266206">
                  <c:v>616.73415434613298</c:v>
                </c:pt>
                <c:pt idx="266207">
                  <c:v>616.73647110140598</c:v>
                </c:pt>
                <c:pt idx="266208">
                  <c:v>616.73878785668001</c:v>
                </c:pt>
                <c:pt idx="266209">
                  <c:v>616.74110461195403</c:v>
                </c:pt>
                <c:pt idx="266210">
                  <c:v>616.74342136722703</c:v>
                </c:pt>
                <c:pt idx="266211">
                  <c:v>616.74573812250105</c:v>
                </c:pt>
                <c:pt idx="266212">
                  <c:v>616.74805487777405</c:v>
                </c:pt>
                <c:pt idx="266213">
                  <c:v>616.75037163304796</c:v>
                </c:pt>
                <c:pt idx="266214">
                  <c:v>616.75268838832096</c:v>
                </c:pt>
                <c:pt idx="266215">
                  <c:v>616.75500514359499</c:v>
                </c:pt>
                <c:pt idx="266216">
                  <c:v>616.75732189886901</c:v>
                </c:pt>
                <c:pt idx="266217">
                  <c:v>616.75963865414201</c:v>
                </c:pt>
                <c:pt idx="266218">
                  <c:v>616.76195540941603</c:v>
                </c:pt>
                <c:pt idx="266219">
                  <c:v>616.76427216468903</c:v>
                </c:pt>
                <c:pt idx="266220">
                  <c:v>616.76658891996306</c:v>
                </c:pt>
                <c:pt idx="266221">
                  <c:v>616.76890567523606</c:v>
                </c:pt>
                <c:pt idx="266222">
                  <c:v>616.77122243050997</c:v>
                </c:pt>
                <c:pt idx="266223">
                  <c:v>616.77353918578399</c:v>
                </c:pt>
                <c:pt idx="266224">
                  <c:v>616.77585594105699</c:v>
                </c:pt>
                <c:pt idx="266225">
                  <c:v>616.77817269633101</c:v>
                </c:pt>
                <c:pt idx="266226">
                  <c:v>616.78048945160401</c:v>
                </c:pt>
                <c:pt idx="266227">
                  <c:v>616.78280620687804</c:v>
                </c:pt>
                <c:pt idx="266228">
                  <c:v>616.78512296215104</c:v>
                </c:pt>
                <c:pt idx="266229">
                  <c:v>616.78743971742495</c:v>
                </c:pt>
                <c:pt idx="266230">
                  <c:v>616.78975647269897</c:v>
                </c:pt>
                <c:pt idx="266231">
                  <c:v>616.79207322797197</c:v>
                </c:pt>
                <c:pt idx="266232">
                  <c:v>616.79438998324599</c:v>
                </c:pt>
                <c:pt idx="266233">
                  <c:v>616.79670673851899</c:v>
                </c:pt>
                <c:pt idx="266234">
                  <c:v>616.79902349379302</c:v>
                </c:pt>
                <c:pt idx="266235">
                  <c:v>616.80134024906602</c:v>
                </c:pt>
                <c:pt idx="266236">
                  <c:v>616.80365700434004</c:v>
                </c:pt>
                <c:pt idx="266237">
                  <c:v>616.80597375961395</c:v>
                </c:pt>
                <c:pt idx="266238">
                  <c:v>616.80829051488695</c:v>
                </c:pt>
                <c:pt idx="266239">
                  <c:v>616.81060727016097</c:v>
                </c:pt>
                <c:pt idx="266240">
                  <c:v>616.81292402543397</c:v>
                </c:pt>
                <c:pt idx="266241">
                  <c:v>616.815240780708</c:v>
                </c:pt>
                <c:pt idx="266242">
                  <c:v>616.817557535981</c:v>
                </c:pt>
                <c:pt idx="266243">
                  <c:v>616.81987429125502</c:v>
                </c:pt>
                <c:pt idx="266244">
                  <c:v>616.82219104652904</c:v>
                </c:pt>
                <c:pt idx="266245">
                  <c:v>616.82450780180204</c:v>
                </c:pt>
                <c:pt idx="266246">
                  <c:v>616.82682455707595</c:v>
                </c:pt>
                <c:pt idx="266247">
                  <c:v>616.82914131234895</c:v>
                </c:pt>
                <c:pt idx="266248">
                  <c:v>616.83145806762298</c:v>
                </c:pt>
                <c:pt idx="266249">
                  <c:v>616.83377482289598</c:v>
                </c:pt>
                <c:pt idx="266250">
                  <c:v>616.83609157817</c:v>
                </c:pt>
                <c:pt idx="266251">
                  <c:v>616.83840833344402</c:v>
                </c:pt>
                <c:pt idx="266252">
                  <c:v>616.84072508871702</c:v>
                </c:pt>
                <c:pt idx="266253">
                  <c:v>616.84304184399105</c:v>
                </c:pt>
                <c:pt idx="266254">
                  <c:v>616.84535859926405</c:v>
                </c:pt>
                <c:pt idx="266255">
                  <c:v>616.84767535453796</c:v>
                </c:pt>
                <c:pt idx="266256">
                  <c:v>616.84999210981096</c:v>
                </c:pt>
                <c:pt idx="266257">
                  <c:v>616.85230886508498</c:v>
                </c:pt>
                <c:pt idx="266258">
                  <c:v>616.85462562035798</c:v>
                </c:pt>
                <c:pt idx="266259">
                  <c:v>616.856942375632</c:v>
                </c:pt>
                <c:pt idx="266260">
                  <c:v>616.85925913090603</c:v>
                </c:pt>
                <c:pt idx="266261">
                  <c:v>616.86157588617903</c:v>
                </c:pt>
                <c:pt idx="266262">
                  <c:v>616.86389264145305</c:v>
                </c:pt>
                <c:pt idx="266263">
                  <c:v>616.86620939672605</c:v>
                </c:pt>
                <c:pt idx="266264">
                  <c:v>616.86852615199996</c:v>
                </c:pt>
                <c:pt idx="266265">
                  <c:v>616.87084290727296</c:v>
                </c:pt>
                <c:pt idx="266266">
                  <c:v>616.87315966254698</c:v>
                </c:pt>
                <c:pt idx="266267">
                  <c:v>616.87547641782101</c:v>
                </c:pt>
                <c:pt idx="266268">
                  <c:v>616.87779317309401</c:v>
                </c:pt>
                <c:pt idx="266269">
                  <c:v>616.88010992836803</c:v>
                </c:pt>
                <c:pt idx="266270">
                  <c:v>616.88242668364103</c:v>
                </c:pt>
                <c:pt idx="266271">
                  <c:v>616.88474343891505</c:v>
                </c:pt>
                <c:pt idx="266272">
                  <c:v>616.88706019418805</c:v>
                </c:pt>
                <c:pt idx="266273">
                  <c:v>616.88937694946196</c:v>
                </c:pt>
                <c:pt idx="266274">
                  <c:v>616.89169370473599</c:v>
                </c:pt>
                <c:pt idx="266275">
                  <c:v>616.89401046000899</c:v>
                </c:pt>
                <c:pt idx="266276">
                  <c:v>616.89632721528301</c:v>
                </c:pt>
                <c:pt idx="266277">
                  <c:v>616.89864397055601</c:v>
                </c:pt>
                <c:pt idx="266278">
                  <c:v>616.90096072583003</c:v>
                </c:pt>
                <c:pt idx="266279">
                  <c:v>616.90327748110303</c:v>
                </c:pt>
                <c:pt idx="266280">
                  <c:v>616.90559423637706</c:v>
                </c:pt>
                <c:pt idx="266281">
                  <c:v>616.90791099165097</c:v>
                </c:pt>
                <c:pt idx="266282">
                  <c:v>616.91022774692397</c:v>
                </c:pt>
                <c:pt idx="266283">
                  <c:v>616.91254450219799</c:v>
                </c:pt>
                <c:pt idx="266284">
                  <c:v>616.91486125747099</c:v>
                </c:pt>
                <c:pt idx="266285">
                  <c:v>616.91717801274501</c:v>
                </c:pt>
                <c:pt idx="266286">
                  <c:v>616.91949476801801</c:v>
                </c:pt>
                <c:pt idx="266287">
                  <c:v>616.92181152329204</c:v>
                </c:pt>
                <c:pt idx="266288">
                  <c:v>616.92412827856595</c:v>
                </c:pt>
                <c:pt idx="266289">
                  <c:v>616.92644503383895</c:v>
                </c:pt>
                <c:pt idx="266290">
                  <c:v>616.92876178911297</c:v>
                </c:pt>
                <c:pt idx="266291">
                  <c:v>616.93107854438597</c:v>
                </c:pt>
                <c:pt idx="266292">
                  <c:v>616.93339529965999</c:v>
                </c:pt>
                <c:pt idx="266293">
                  <c:v>616.93571205493299</c:v>
                </c:pt>
                <c:pt idx="266294">
                  <c:v>616.93802881020702</c:v>
                </c:pt>
                <c:pt idx="266295">
                  <c:v>616.94034556548104</c:v>
                </c:pt>
                <c:pt idx="266296">
                  <c:v>616.94266232075404</c:v>
                </c:pt>
                <c:pt idx="266297">
                  <c:v>616.94497907602795</c:v>
                </c:pt>
                <c:pt idx="266298">
                  <c:v>616.94729583130095</c:v>
                </c:pt>
                <c:pt idx="266299">
                  <c:v>616.94961258657497</c:v>
                </c:pt>
                <c:pt idx="266300">
                  <c:v>616.95192934184797</c:v>
                </c:pt>
                <c:pt idx="266301">
                  <c:v>616.954246097122</c:v>
                </c:pt>
                <c:pt idx="266302">
                  <c:v>616.95656285239602</c:v>
                </c:pt>
                <c:pt idx="266303">
                  <c:v>616.95887960766902</c:v>
                </c:pt>
                <c:pt idx="266304">
                  <c:v>616.96119636294304</c:v>
                </c:pt>
                <c:pt idx="266305">
                  <c:v>616.96351311821604</c:v>
                </c:pt>
                <c:pt idx="266306">
                  <c:v>616.96582987348995</c:v>
                </c:pt>
                <c:pt idx="266307">
                  <c:v>616.96814662876295</c:v>
                </c:pt>
                <c:pt idx="266308">
                  <c:v>616.97046338403698</c:v>
                </c:pt>
                <c:pt idx="266309">
                  <c:v>616.97278013930998</c:v>
                </c:pt>
                <c:pt idx="266310">
                  <c:v>616.975096894584</c:v>
                </c:pt>
                <c:pt idx="266311">
                  <c:v>616.97741364985802</c:v>
                </c:pt>
                <c:pt idx="266312">
                  <c:v>616.97973040513102</c:v>
                </c:pt>
                <c:pt idx="266313">
                  <c:v>616.98204716040505</c:v>
                </c:pt>
                <c:pt idx="266314">
                  <c:v>616.98436391567805</c:v>
                </c:pt>
                <c:pt idx="266315">
                  <c:v>616.98668067095196</c:v>
                </c:pt>
                <c:pt idx="266316">
                  <c:v>616.98899742622496</c:v>
                </c:pt>
                <c:pt idx="266317">
                  <c:v>616.99131418149898</c:v>
                </c:pt>
                <c:pt idx="266318">
                  <c:v>616.993630936773</c:v>
                </c:pt>
                <c:pt idx="266319">
                  <c:v>616.995947692046</c:v>
                </c:pt>
                <c:pt idx="266320">
                  <c:v>616.99826444732003</c:v>
                </c:pt>
                <c:pt idx="266321">
                  <c:v>617.00058120259303</c:v>
                </c:pt>
                <c:pt idx="266322">
                  <c:v>617.00289795786705</c:v>
                </c:pt>
                <c:pt idx="266323">
                  <c:v>617.00521471314005</c:v>
                </c:pt>
                <c:pt idx="266324">
                  <c:v>617.00753146841396</c:v>
                </c:pt>
                <c:pt idx="266325">
                  <c:v>617.00984822368798</c:v>
                </c:pt>
                <c:pt idx="266326">
                  <c:v>617.01216497896098</c:v>
                </c:pt>
                <c:pt idx="266327">
                  <c:v>617.01448173423501</c:v>
                </c:pt>
                <c:pt idx="266328">
                  <c:v>617.01679848950801</c:v>
                </c:pt>
                <c:pt idx="266329">
                  <c:v>617.01911524478203</c:v>
                </c:pt>
                <c:pt idx="266330">
                  <c:v>617.02143200005503</c:v>
                </c:pt>
                <c:pt idx="266331">
                  <c:v>617.02374875532905</c:v>
                </c:pt>
                <c:pt idx="266332">
                  <c:v>617.02606551060296</c:v>
                </c:pt>
                <c:pt idx="266333">
                  <c:v>617.02838226587596</c:v>
                </c:pt>
                <c:pt idx="266334">
                  <c:v>617.03069902114999</c:v>
                </c:pt>
                <c:pt idx="266335">
                  <c:v>617.03301577642299</c:v>
                </c:pt>
                <c:pt idx="266336">
                  <c:v>617.03533253169701</c:v>
                </c:pt>
                <c:pt idx="266337">
                  <c:v>617.03764928697001</c:v>
                </c:pt>
                <c:pt idx="266338">
                  <c:v>617.03996604224403</c:v>
                </c:pt>
                <c:pt idx="266339">
                  <c:v>617.04228279751806</c:v>
                </c:pt>
                <c:pt idx="266340">
                  <c:v>617.04459955279106</c:v>
                </c:pt>
                <c:pt idx="266341">
                  <c:v>617.04691630806497</c:v>
                </c:pt>
                <c:pt idx="266342">
                  <c:v>617.04923306333797</c:v>
                </c:pt>
                <c:pt idx="266343">
                  <c:v>617.05154981861199</c:v>
                </c:pt>
                <c:pt idx="266344">
                  <c:v>617.05386657388499</c:v>
                </c:pt>
                <c:pt idx="266345">
                  <c:v>617.05618332915901</c:v>
                </c:pt>
                <c:pt idx="266346">
                  <c:v>617.05850008443304</c:v>
                </c:pt>
                <c:pt idx="266347">
                  <c:v>617.06081683970604</c:v>
                </c:pt>
                <c:pt idx="266348">
                  <c:v>617.06313359497994</c:v>
                </c:pt>
                <c:pt idx="266349">
                  <c:v>617.06545035025295</c:v>
                </c:pt>
                <c:pt idx="266350">
                  <c:v>617.06776710552697</c:v>
                </c:pt>
                <c:pt idx="266351">
                  <c:v>617.07008386079997</c:v>
                </c:pt>
                <c:pt idx="266352">
                  <c:v>617.07240061607399</c:v>
                </c:pt>
                <c:pt idx="266353">
                  <c:v>617.07471737134699</c:v>
                </c:pt>
                <c:pt idx="266354">
                  <c:v>617.07703412662102</c:v>
                </c:pt>
                <c:pt idx="266355">
                  <c:v>617.07935088189504</c:v>
                </c:pt>
                <c:pt idx="266356">
                  <c:v>617.08166763716804</c:v>
                </c:pt>
                <c:pt idx="266357">
                  <c:v>617.08398439244195</c:v>
                </c:pt>
                <c:pt idx="266358">
                  <c:v>617.08630114771495</c:v>
                </c:pt>
                <c:pt idx="266359">
                  <c:v>617.08861790298897</c:v>
                </c:pt>
                <c:pt idx="266360">
                  <c:v>617.09093465826197</c:v>
                </c:pt>
                <c:pt idx="266361">
                  <c:v>617.093251413536</c:v>
                </c:pt>
                <c:pt idx="266362">
                  <c:v>617.09556816881002</c:v>
                </c:pt>
                <c:pt idx="266363">
                  <c:v>617.09788492408302</c:v>
                </c:pt>
                <c:pt idx="266364">
                  <c:v>617.10020167935704</c:v>
                </c:pt>
                <c:pt idx="266365">
                  <c:v>617.10251843463004</c:v>
                </c:pt>
                <c:pt idx="266366">
                  <c:v>617.10483518990395</c:v>
                </c:pt>
                <c:pt idx="266367">
                  <c:v>617.10715194517695</c:v>
                </c:pt>
                <c:pt idx="266368">
                  <c:v>617.10946870045098</c:v>
                </c:pt>
                <c:pt idx="266369">
                  <c:v>617.111785455725</c:v>
                </c:pt>
                <c:pt idx="266370">
                  <c:v>617.114102210998</c:v>
                </c:pt>
                <c:pt idx="266371">
                  <c:v>617.11641896627202</c:v>
                </c:pt>
                <c:pt idx="266372">
                  <c:v>617.11873572154502</c:v>
                </c:pt>
                <c:pt idx="266373">
                  <c:v>617.12105247681905</c:v>
                </c:pt>
                <c:pt idx="266374">
                  <c:v>617.12336923209205</c:v>
                </c:pt>
                <c:pt idx="266375">
                  <c:v>617.12568598736596</c:v>
                </c:pt>
                <c:pt idx="266376">
                  <c:v>617.12800274263998</c:v>
                </c:pt>
                <c:pt idx="266377">
                  <c:v>617.13031949791298</c:v>
                </c:pt>
                <c:pt idx="266378">
                  <c:v>617.132636253187</c:v>
                </c:pt>
                <c:pt idx="266379">
                  <c:v>617.13495300846</c:v>
                </c:pt>
                <c:pt idx="266380">
                  <c:v>617.13726976373403</c:v>
                </c:pt>
                <c:pt idx="266381">
                  <c:v>617.13958651900703</c:v>
                </c:pt>
                <c:pt idx="266382">
                  <c:v>617.14190327428105</c:v>
                </c:pt>
                <c:pt idx="266383">
                  <c:v>617.14422002955496</c:v>
                </c:pt>
                <c:pt idx="266384">
                  <c:v>617.14653678482796</c:v>
                </c:pt>
                <c:pt idx="266385">
                  <c:v>617.14885354010198</c:v>
                </c:pt>
                <c:pt idx="266386">
                  <c:v>617.15117029537498</c:v>
                </c:pt>
                <c:pt idx="266387">
                  <c:v>617.15348705064901</c:v>
                </c:pt>
                <c:pt idx="266388">
                  <c:v>617.15580380592201</c:v>
                </c:pt>
                <c:pt idx="266389">
                  <c:v>617.15812056119603</c:v>
                </c:pt>
                <c:pt idx="266390">
                  <c:v>617.16043731647005</c:v>
                </c:pt>
                <c:pt idx="266391">
                  <c:v>617.16275407174305</c:v>
                </c:pt>
                <c:pt idx="266392">
                  <c:v>617.16507082701696</c:v>
                </c:pt>
                <c:pt idx="266393">
                  <c:v>617.16738758228996</c:v>
                </c:pt>
                <c:pt idx="266394">
                  <c:v>617.16970433756399</c:v>
                </c:pt>
                <c:pt idx="266395">
                  <c:v>617.17202109283699</c:v>
                </c:pt>
                <c:pt idx="266396">
                  <c:v>617.17433784811101</c:v>
                </c:pt>
                <c:pt idx="266397">
                  <c:v>617.17665460338503</c:v>
                </c:pt>
                <c:pt idx="266398">
                  <c:v>617.17897135865803</c:v>
                </c:pt>
                <c:pt idx="266399">
                  <c:v>617.18128811393206</c:v>
                </c:pt>
                <c:pt idx="266400">
                  <c:v>617.18360486920506</c:v>
                </c:pt>
                <c:pt idx="266401">
                  <c:v>617.18592162447896</c:v>
                </c:pt>
                <c:pt idx="266402">
                  <c:v>617.18823837975197</c:v>
                </c:pt>
                <c:pt idx="266403">
                  <c:v>617.19055513502599</c:v>
                </c:pt>
                <c:pt idx="266404">
                  <c:v>617.19287189029899</c:v>
                </c:pt>
                <c:pt idx="266405">
                  <c:v>617.19518864557301</c:v>
                </c:pt>
                <c:pt idx="266406">
                  <c:v>617.19750540084704</c:v>
                </c:pt>
                <c:pt idx="266407">
                  <c:v>617.19982215612004</c:v>
                </c:pt>
                <c:pt idx="266408">
                  <c:v>617.20213891139394</c:v>
                </c:pt>
                <c:pt idx="266409">
                  <c:v>617.20445566666695</c:v>
                </c:pt>
                <c:pt idx="266410">
                  <c:v>617.20677242194097</c:v>
                </c:pt>
                <c:pt idx="266411">
                  <c:v>617.20908917721397</c:v>
                </c:pt>
                <c:pt idx="266412">
                  <c:v>617.21140593248799</c:v>
                </c:pt>
                <c:pt idx="266413">
                  <c:v>617.21372268776202</c:v>
                </c:pt>
                <c:pt idx="266414">
                  <c:v>617.21603944303502</c:v>
                </c:pt>
                <c:pt idx="266415">
                  <c:v>617.21835619830904</c:v>
                </c:pt>
                <c:pt idx="266416">
                  <c:v>617.22067295358204</c:v>
                </c:pt>
                <c:pt idx="266417">
                  <c:v>617.22298970885595</c:v>
                </c:pt>
                <c:pt idx="266418">
                  <c:v>617.22530646412895</c:v>
                </c:pt>
                <c:pt idx="266419">
                  <c:v>617.22762321940297</c:v>
                </c:pt>
                <c:pt idx="266420">
                  <c:v>617.229939974677</c:v>
                </c:pt>
                <c:pt idx="266421">
                  <c:v>617.23225672995</c:v>
                </c:pt>
                <c:pt idx="266422">
                  <c:v>617.23457348522402</c:v>
                </c:pt>
                <c:pt idx="266423">
                  <c:v>617.23689024049702</c:v>
                </c:pt>
                <c:pt idx="266424">
                  <c:v>617.23920699577104</c:v>
                </c:pt>
                <c:pt idx="266425">
                  <c:v>617.24152375104404</c:v>
                </c:pt>
                <c:pt idx="266426">
                  <c:v>617.24384050631795</c:v>
                </c:pt>
                <c:pt idx="266427">
                  <c:v>617.24615726159197</c:v>
                </c:pt>
                <c:pt idx="266428">
                  <c:v>617.24847401686498</c:v>
                </c:pt>
                <c:pt idx="266429">
                  <c:v>617.250790772139</c:v>
                </c:pt>
                <c:pt idx="266430">
                  <c:v>617.253107527412</c:v>
                </c:pt>
                <c:pt idx="266431">
                  <c:v>617.25542428268602</c:v>
                </c:pt>
                <c:pt idx="266432">
                  <c:v>617.25774103795902</c:v>
                </c:pt>
                <c:pt idx="266433">
                  <c:v>617.26005779323305</c:v>
                </c:pt>
                <c:pt idx="266434">
                  <c:v>617.26237454850695</c:v>
                </c:pt>
                <c:pt idx="266435">
                  <c:v>617.26469130377995</c:v>
                </c:pt>
                <c:pt idx="266436">
                  <c:v>617.26700805905398</c:v>
                </c:pt>
                <c:pt idx="266437">
                  <c:v>617.26932481432698</c:v>
                </c:pt>
                <c:pt idx="266438">
                  <c:v>617.271641569601</c:v>
                </c:pt>
                <c:pt idx="266439">
                  <c:v>617.273958324874</c:v>
                </c:pt>
                <c:pt idx="266440">
                  <c:v>617.27627508014803</c:v>
                </c:pt>
                <c:pt idx="266441">
                  <c:v>617.27859183542205</c:v>
                </c:pt>
                <c:pt idx="266442">
                  <c:v>617.28090859069505</c:v>
                </c:pt>
                <c:pt idx="266443">
                  <c:v>617.28322534596896</c:v>
                </c:pt>
                <c:pt idx="266444">
                  <c:v>617.28554210124196</c:v>
                </c:pt>
                <c:pt idx="266445">
                  <c:v>617.28785885651598</c:v>
                </c:pt>
                <c:pt idx="266446">
                  <c:v>617.29017561178898</c:v>
                </c:pt>
                <c:pt idx="266447">
                  <c:v>617.29249236706301</c:v>
                </c:pt>
                <c:pt idx="266448">
                  <c:v>617.29480912233703</c:v>
                </c:pt>
                <c:pt idx="266449">
                  <c:v>617.29712587761003</c:v>
                </c:pt>
                <c:pt idx="266450">
                  <c:v>617.29944263288405</c:v>
                </c:pt>
                <c:pt idx="266451">
                  <c:v>617.30175938815705</c:v>
                </c:pt>
                <c:pt idx="266452">
                  <c:v>617.30407614343096</c:v>
                </c:pt>
                <c:pt idx="266453">
                  <c:v>617.30639289870396</c:v>
                </c:pt>
                <c:pt idx="266454">
                  <c:v>617.30870965397798</c:v>
                </c:pt>
                <c:pt idx="266455">
                  <c:v>617.31102640925099</c:v>
                </c:pt>
                <c:pt idx="266456">
                  <c:v>617.31334316452501</c:v>
                </c:pt>
                <c:pt idx="266457">
                  <c:v>617.31565991979903</c:v>
                </c:pt>
                <c:pt idx="266458">
                  <c:v>617.31797667507203</c:v>
                </c:pt>
                <c:pt idx="266459">
                  <c:v>617.32029343034606</c:v>
                </c:pt>
                <c:pt idx="266460">
                  <c:v>617.32261018561906</c:v>
                </c:pt>
                <c:pt idx="266461">
                  <c:v>617.32492694089296</c:v>
                </c:pt>
                <c:pt idx="266462">
                  <c:v>617.32724369616597</c:v>
                </c:pt>
                <c:pt idx="266463">
                  <c:v>617.32956045143999</c:v>
                </c:pt>
                <c:pt idx="266464">
                  <c:v>617.33187720671401</c:v>
                </c:pt>
                <c:pt idx="266465">
                  <c:v>617.33419396198701</c:v>
                </c:pt>
                <c:pt idx="266466">
                  <c:v>617.33651071726104</c:v>
                </c:pt>
                <c:pt idx="266467">
                  <c:v>617.33882747253404</c:v>
                </c:pt>
                <c:pt idx="266468">
                  <c:v>617.34114422780794</c:v>
                </c:pt>
                <c:pt idx="266469">
                  <c:v>617.34346098308094</c:v>
                </c:pt>
                <c:pt idx="266470">
                  <c:v>617.34577773835497</c:v>
                </c:pt>
                <c:pt idx="266471">
                  <c:v>617.34809449362899</c:v>
                </c:pt>
                <c:pt idx="266472">
                  <c:v>617.35041124890199</c:v>
                </c:pt>
                <c:pt idx="266473">
                  <c:v>617.35272800417602</c:v>
                </c:pt>
                <c:pt idx="266474">
                  <c:v>617.35504475944902</c:v>
                </c:pt>
                <c:pt idx="266475">
                  <c:v>617.35736151472304</c:v>
                </c:pt>
                <c:pt idx="266476">
                  <c:v>617.35967826999604</c:v>
                </c:pt>
                <c:pt idx="266477">
                  <c:v>617.36199502526995</c:v>
                </c:pt>
                <c:pt idx="266478">
                  <c:v>617.36431178054397</c:v>
                </c:pt>
                <c:pt idx="266479">
                  <c:v>617.36662853581697</c:v>
                </c:pt>
                <c:pt idx="266480">
                  <c:v>617.36894529109099</c:v>
                </c:pt>
                <c:pt idx="266481">
                  <c:v>617.371262046364</c:v>
                </c:pt>
                <c:pt idx="266482">
                  <c:v>617.37357880163802</c:v>
                </c:pt>
                <c:pt idx="266483">
                  <c:v>617.37589555691102</c:v>
                </c:pt>
                <c:pt idx="266484">
                  <c:v>617.37821231218504</c:v>
                </c:pt>
                <c:pt idx="266485">
                  <c:v>617.38052906745895</c:v>
                </c:pt>
                <c:pt idx="266486">
                  <c:v>617.38284582273195</c:v>
                </c:pt>
                <c:pt idx="266487">
                  <c:v>617.38516257800597</c:v>
                </c:pt>
                <c:pt idx="266488">
                  <c:v>617.38747933327897</c:v>
                </c:pt>
                <c:pt idx="266489">
                  <c:v>617.389796088553</c:v>
                </c:pt>
                <c:pt idx="266490">
                  <c:v>617.392112843826</c:v>
                </c:pt>
                <c:pt idx="266491">
                  <c:v>617.39442959910002</c:v>
                </c:pt>
                <c:pt idx="266492">
                  <c:v>617.39674635437405</c:v>
                </c:pt>
                <c:pt idx="266493">
                  <c:v>617.39906310964705</c:v>
                </c:pt>
                <c:pt idx="266494">
                  <c:v>617.40137986492095</c:v>
                </c:pt>
                <c:pt idx="266495">
                  <c:v>617.40369662019395</c:v>
                </c:pt>
                <c:pt idx="266496">
                  <c:v>617.40601337546798</c:v>
                </c:pt>
                <c:pt idx="266497">
                  <c:v>617.40833013074098</c:v>
                </c:pt>
                <c:pt idx="266498">
                  <c:v>617.410646886015</c:v>
                </c:pt>
                <c:pt idx="266499">
                  <c:v>617.41296364128902</c:v>
                </c:pt>
                <c:pt idx="266500">
                  <c:v>617.41528039656203</c:v>
                </c:pt>
                <c:pt idx="266501">
                  <c:v>617.41759715183605</c:v>
                </c:pt>
                <c:pt idx="266502">
                  <c:v>617.41991390710905</c:v>
                </c:pt>
                <c:pt idx="266503">
                  <c:v>617.42223066238296</c:v>
                </c:pt>
                <c:pt idx="266504">
                  <c:v>617.42454741765596</c:v>
                </c:pt>
                <c:pt idx="266505">
                  <c:v>617.42686417292998</c:v>
                </c:pt>
                <c:pt idx="266506">
                  <c:v>617.42918092820298</c:v>
                </c:pt>
                <c:pt idx="266507">
                  <c:v>617.43149768347701</c:v>
                </c:pt>
                <c:pt idx="266508">
                  <c:v>617.43381443875103</c:v>
                </c:pt>
                <c:pt idx="266509">
                  <c:v>617.43613119402403</c:v>
                </c:pt>
                <c:pt idx="266510">
                  <c:v>617.43844794929805</c:v>
                </c:pt>
                <c:pt idx="266511">
                  <c:v>617.44076470457105</c:v>
                </c:pt>
                <c:pt idx="266512">
                  <c:v>617.44308145984496</c:v>
                </c:pt>
                <c:pt idx="266513">
                  <c:v>617.44539821511796</c:v>
                </c:pt>
                <c:pt idx="266514">
                  <c:v>617.44771497039198</c:v>
                </c:pt>
                <c:pt idx="266515">
                  <c:v>617.45003172566601</c:v>
                </c:pt>
                <c:pt idx="266516">
                  <c:v>617.45234848093901</c:v>
                </c:pt>
                <c:pt idx="266517">
                  <c:v>617.45466523621303</c:v>
                </c:pt>
                <c:pt idx="266518">
                  <c:v>617.45698199148603</c:v>
                </c:pt>
                <c:pt idx="266519">
                  <c:v>617.45929874676006</c:v>
                </c:pt>
                <c:pt idx="266520">
                  <c:v>617.46161550203306</c:v>
                </c:pt>
                <c:pt idx="266521">
                  <c:v>617.46393225730696</c:v>
                </c:pt>
                <c:pt idx="266522">
                  <c:v>617.46624901258099</c:v>
                </c:pt>
                <c:pt idx="266523">
                  <c:v>617.46856576785399</c:v>
                </c:pt>
                <c:pt idx="266524">
                  <c:v>617.47088252312801</c:v>
                </c:pt>
                <c:pt idx="266525">
                  <c:v>617.47319927840101</c:v>
                </c:pt>
                <c:pt idx="266526">
                  <c:v>617.47551603367504</c:v>
                </c:pt>
                <c:pt idx="266527">
                  <c:v>617.47783278894804</c:v>
                </c:pt>
                <c:pt idx="266528">
                  <c:v>617.48014954422194</c:v>
                </c:pt>
                <c:pt idx="266529">
                  <c:v>617.48246629949597</c:v>
                </c:pt>
                <c:pt idx="266530">
                  <c:v>617.48478305476897</c:v>
                </c:pt>
                <c:pt idx="266531">
                  <c:v>617.48709981004299</c:v>
                </c:pt>
                <c:pt idx="266532">
                  <c:v>617.48941656531599</c:v>
                </c:pt>
                <c:pt idx="266533">
                  <c:v>617.49173332059001</c:v>
                </c:pt>
                <c:pt idx="266534">
                  <c:v>617.49405007586302</c:v>
                </c:pt>
                <c:pt idx="266535">
                  <c:v>617.49636683113704</c:v>
                </c:pt>
                <c:pt idx="266536">
                  <c:v>617.49868358641095</c:v>
                </c:pt>
                <c:pt idx="266537">
                  <c:v>617.50100034168395</c:v>
                </c:pt>
                <c:pt idx="266538">
                  <c:v>617.50331709695797</c:v>
                </c:pt>
                <c:pt idx="266539">
                  <c:v>617.50563385223097</c:v>
                </c:pt>
                <c:pt idx="266540">
                  <c:v>617.50795060750499</c:v>
                </c:pt>
                <c:pt idx="266541">
                  <c:v>617.510267362778</c:v>
                </c:pt>
                <c:pt idx="266542">
                  <c:v>617.51258411805202</c:v>
                </c:pt>
                <c:pt idx="266543">
                  <c:v>617.51490087332604</c:v>
                </c:pt>
                <c:pt idx="266544">
                  <c:v>617.51721762859904</c:v>
                </c:pt>
                <c:pt idx="266545">
                  <c:v>617.51953438387295</c:v>
                </c:pt>
                <c:pt idx="266546">
                  <c:v>617.52185113914595</c:v>
                </c:pt>
                <c:pt idx="266547">
                  <c:v>617.52416789441997</c:v>
                </c:pt>
                <c:pt idx="266548">
                  <c:v>617.52648464969297</c:v>
                </c:pt>
                <c:pt idx="266549">
                  <c:v>617.528801404967</c:v>
                </c:pt>
                <c:pt idx="266550">
                  <c:v>617.53111816024102</c:v>
                </c:pt>
                <c:pt idx="266551">
                  <c:v>617.53343491551402</c:v>
                </c:pt>
                <c:pt idx="266552">
                  <c:v>617.53575167078804</c:v>
                </c:pt>
                <c:pt idx="266553">
                  <c:v>617.53806842606105</c:v>
                </c:pt>
                <c:pt idx="266554">
                  <c:v>617.54038518133495</c:v>
                </c:pt>
                <c:pt idx="266555">
                  <c:v>617.54270193660795</c:v>
                </c:pt>
                <c:pt idx="266556">
                  <c:v>617.54501869188198</c:v>
                </c:pt>
                <c:pt idx="266557">
                  <c:v>617.54733544715498</c:v>
                </c:pt>
                <c:pt idx="266558">
                  <c:v>617.549652202429</c:v>
                </c:pt>
                <c:pt idx="266559">
                  <c:v>617.55196895770302</c:v>
                </c:pt>
                <c:pt idx="266560">
                  <c:v>617.55428571297603</c:v>
                </c:pt>
                <c:pt idx="266561">
                  <c:v>617.55660246825005</c:v>
                </c:pt>
                <c:pt idx="266562">
                  <c:v>617.55891922352305</c:v>
                </c:pt>
                <c:pt idx="266563">
                  <c:v>617.56123597879696</c:v>
                </c:pt>
                <c:pt idx="266564">
                  <c:v>617.56355273406996</c:v>
                </c:pt>
                <c:pt idx="266565">
                  <c:v>617.56586948934398</c:v>
                </c:pt>
                <c:pt idx="266566">
                  <c:v>617.568186244618</c:v>
                </c:pt>
                <c:pt idx="266567">
                  <c:v>617.570502999891</c:v>
                </c:pt>
                <c:pt idx="266568">
                  <c:v>617.57281975516503</c:v>
                </c:pt>
                <c:pt idx="266569">
                  <c:v>617.57513651043803</c:v>
                </c:pt>
                <c:pt idx="266570">
                  <c:v>617.57745326571205</c:v>
                </c:pt>
                <c:pt idx="266571">
                  <c:v>617.57977002098505</c:v>
                </c:pt>
                <c:pt idx="266572">
                  <c:v>617.58208677625896</c:v>
                </c:pt>
                <c:pt idx="266573">
                  <c:v>617.58440353153298</c:v>
                </c:pt>
                <c:pt idx="266574">
                  <c:v>617.58672028680598</c:v>
                </c:pt>
                <c:pt idx="266575">
                  <c:v>617.58903704208001</c:v>
                </c:pt>
                <c:pt idx="266576">
                  <c:v>617.59135379735301</c:v>
                </c:pt>
                <c:pt idx="266577">
                  <c:v>617.59367055262703</c:v>
                </c:pt>
                <c:pt idx="266578">
                  <c:v>617.59598730790003</c:v>
                </c:pt>
                <c:pt idx="266579">
                  <c:v>617.59830406317406</c:v>
                </c:pt>
                <c:pt idx="266580">
                  <c:v>617.60062081844796</c:v>
                </c:pt>
                <c:pt idx="266581">
                  <c:v>617.60293757372096</c:v>
                </c:pt>
                <c:pt idx="266582">
                  <c:v>617.60525432899499</c:v>
                </c:pt>
                <c:pt idx="266583">
                  <c:v>617.60757108426799</c:v>
                </c:pt>
                <c:pt idx="266584">
                  <c:v>617.60988783954201</c:v>
                </c:pt>
                <c:pt idx="266585">
                  <c:v>617.61220459481501</c:v>
                </c:pt>
                <c:pt idx="266586">
                  <c:v>617.61452135008903</c:v>
                </c:pt>
                <c:pt idx="266587">
                  <c:v>617.61683810536294</c:v>
                </c:pt>
                <c:pt idx="266588">
                  <c:v>617.61915486063594</c:v>
                </c:pt>
                <c:pt idx="266589">
                  <c:v>617.62147161590997</c:v>
                </c:pt>
                <c:pt idx="266590">
                  <c:v>617.62378837118297</c:v>
                </c:pt>
                <c:pt idx="266591">
                  <c:v>617.62610512645699</c:v>
                </c:pt>
                <c:pt idx="266592">
                  <c:v>617.62842188172999</c:v>
                </c:pt>
                <c:pt idx="266593">
                  <c:v>617.63073863700401</c:v>
                </c:pt>
                <c:pt idx="266594">
                  <c:v>617.63305539227804</c:v>
                </c:pt>
                <c:pt idx="266595">
                  <c:v>617.63537214755104</c:v>
                </c:pt>
                <c:pt idx="266596">
                  <c:v>617.63768890282495</c:v>
                </c:pt>
                <c:pt idx="266597">
                  <c:v>617.64000565809795</c:v>
                </c:pt>
                <c:pt idx="266598">
                  <c:v>617.64232241337197</c:v>
                </c:pt>
                <c:pt idx="266599">
                  <c:v>617.64463916864497</c:v>
                </c:pt>
                <c:pt idx="266600">
                  <c:v>617.64695592391899</c:v>
                </c:pt>
                <c:pt idx="266601">
                  <c:v>617.64927267919199</c:v>
                </c:pt>
                <c:pt idx="266602">
                  <c:v>617.65158943446602</c:v>
                </c:pt>
                <c:pt idx="266603">
                  <c:v>617.65390618974004</c:v>
                </c:pt>
                <c:pt idx="266604">
                  <c:v>617.65622294501304</c:v>
                </c:pt>
                <c:pt idx="266605">
                  <c:v>617.65853970028695</c:v>
                </c:pt>
                <c:pt idx="266606">
                  <c:v>617.66085645555995</c:v>
                </c:pt>
                <c:pt idx="266607">
                  <c:v>617.66317321083397</c:v>
                </c:pt>
                <c:pt idx="266608">
                  <c:v>617.66548996610697</c:v>
                </c:pt>
                <c:pt idx="266609">
                  <c:v>617.667806721381</c:v>
                </c:pt>
                <c:pt idx="266610">
                  <c:v>617.67012347665502</c:v>
                </c:pt>
                <c:pt idx="266611">
                  <c:v>617.67244023192802</c:v>
                </c:pt>
                <c:pt idx="266612">
                  <c:v>617.67475698720204</c:v>
                </c:pt>
                <c:pt idx="266613">
                  <c:v>617.67707374247505</c:v>
                </c:pt>
                <c:pt idx="266614">
                  <c:v>617.67939049774895</c:v>
                </c:pt>
                <c:pt idx="266615">
                  <c:v>617.68170725302195</c:v>
                </c:pt>
                <c:pt idx="266616">
                  <c:v>617.68402400829598</c:v>
                </c:pt>
                <c:pt idx="266617">
                  <c:v>617.68634076357</c:v>
                </c:pt>
                <c:pt idx="266618">
                  <c:v>617.688657518843</c:v>
                </c:pt>
                <c:pt idx="266619">
                  <c:v>617.69097427411702</c:v>
                </c:pt>
                <c:pt idx="266620">
                  <c:v>617.69329102939002</c:v>
                </c:pt>
                <c:pt idx="266621">
                  <c:v>617.69560778466405</c:v>
                </c:pt>
                <c:pt idx="266622">
                  <c:v>617.69792453993705</c:v>
                </c:pt>
                <c:pt idx="266623">
                  <c:v>617.70024129521096</c:v>
                </c:pt>
                <c:pt idx="266624">
                  <c:v>617.70255805048498</c:v>
                </c:pt>
                <c:pt idx="266625">
                  <c:v>617.70487480575798</c:v>
                </c:pt>
                <c:pt idx="266626">
                  <c:v>617.707191561032</c:v>
                </c:pt>
                <c:pt idx="266627">
                  <c:v>617.709508316305</c:v>
                </c:pt>
                <c:pt idx="266628">
                  <c:v>617.71182507157903</c:v>
                </c:pt>
                <c:pt idx="266629">
                  <c:v>617.71414182685203</c:v>
                </c:pt>
                <c:pt idx="266630">
                  <c:v>617.71645858212605</c:v>
                </c:pt>
                <c:pt idx="266631">
                  <c:v>617.71877533739996</c:v>
                </c:pt>
                <c:pt idx="266632">
                  <c:v>617.72109209267296</c:v>
                </c:pt>
                <c:pt idx="266633">
                  <c:v>617.72340884794698</c:v>
                </c:pt>
                <c:pt idx="266634">
                  <c:v>617.72572560321998</c:v>
                </c:pt>
                <c:pt idx="266635">
                  <c:v>617.72804235849401</c:v>
                </c:pt>
                <c:pt idx="266636">
                  <c:v>617.73035911376701</c:v>
                </c:pt>
                <c:pt idx="266637">
                  <c:v>617.73267586904103</c:v>
                </c:pt>
                <c:pt idx="266638">
                  <c:v>617.73499262431505</c:v>
                </c:pt>
                <c:pt idx="266639">
                  <c:v>617.73730937958805</c:v>
                </c:pt>
                <c:pt idx="266640">
                  <c:v>617.73962613486196</c:v>
                </c:pt>
                <c:pt idx="266641">
                  <c:v>617.74194289013496</c:v>
                </c:pt>
                <c:pt idx="266642">
                  <c:v>617.74425964540899</c:v>
                </c:pt>
                <c:pt idx="266643">
                  <c:v>617.74657640068199</c:v>
                </c:pt>
                <c:pt idx="266644">
                  <c:v>617.74889315595601</c:v>
                </c:pt>
                <c:pt idx="266645">
                  <c:v>617.75120991123003</c:v>
                </c:pt>
                <c:pt idx="266646">
                  <c:v>617.75352666650303</c:v>
                </c:pt>
                <c:pt idx="266647">
                  <c:v>617.75584342177694</c:v>
                </c:pt>
                <c:pt idx="266648">
                  <c:v>617.75816017704994</c:v>
                </c:pt>
                <c:pt idx="266649">
                  <c:v>617.76047693232397</c:v>
                </c:pt>
                <c:pt idx="266650">
                  <c:v>617.76279368759697</c:v>
                </c:pt>
                <c:pt idx="266651">
                  <c:v>617.76511044287099</c:v>
                </c:pt>
                <c:pt idx="266652">
                  <c:v>617.76742719814399</c:v>
                </c:pt>
                <c:pt idx="266653">
                  <c:v>617.76974395341801</c:v>
                </c:pt>
                <c:pt idx="266654">
                  <c:v>617.77206070869204</c:v>
                </c:pt>
                <c:pt idx="266655">
                  <c:v>617.77437746396504</c:v>
                </c:pt>
                <c:pt idx="266656">
                  <c:v>617.77669421923895</c:v>
                </c:pt>
                <c:pt idx="266657">
                  <c:v>617.77901097451195</c:v>
                </c:pt>
                <c:pt idx="266658">
                  <c:v>617.78132772978597</c:v>
                </c:pt>
                <c:pt idx="266659">
                  <c:v>617.78364448505897</c:v>
                </c:pt>
                <c:pt idx="266660">
                  <c:v>617.78596124033299</c:v>
                </c:pt>
                <c:pt idx="266661">
                  <c:v>617.78827799560702</c:v>
                </c:pt>
                <c:pt idx="266662">
                  <c:v>617.79059475088002</c:v>
                </c:pt>
                <c:pt idx="266663">
                  <c:v>617.79291150615404</c:v>
                </c:pt>
                <c:pt idx="266664">
                  <c:v>617.79522826142704</c:v>
                </c:pt>
                <c:pt idx="266665">
                  <c:v>617.79754501670095</c:v>
                </c:pt>
                <c:pt idx="266666">
                  <c:v>617.79986177197395</c:v>
                </c:pt>
                <c:pt idx="266667">
                  <c:v>617.80217852724797</c:v>
                </c:pt>
                <c:pt idx="266668">
                  <c:v>617.804495282522</c:v>
                </c:pt>
                <c:pt idx="266669">
                  <c:v>617.806812037795</c:v>
                </c:pt>
                <c:pt idx="266670">
                  <c:v>617.80912879306902</c:v>
                </c:pt>
                <c:pt idx="266671">
                  <c:v>617.81144554834202</c:v>
                </c:pt>
                <c:pt idx="266672">
                  <c:v>617.81376230361604</c:v>
                </c:pt>
                <c:pt idx="266673">
                  <c:v>617.81607905888904</c:v>
                </c:pt>
                <c:pt idx="266674">
                  <c:v>617.81839581416295</c:v>
                </c:pt>
                <c:pt idx="266675">
                  <c:v>617.82071256943698</c:v>
                </c:pt>
                <c:pt idx="266676">
                  <c:v>617.82302932470998</c:v>
                </c:pt>
                <c:pt idx="266677">
                  <c:v>617.825346079984</c:v>
                </c:pt>
                <c:pt idx="266678">
                  <c:v>617.827662835257</c:v>
                </c:pt>
                <c:pt idx="266679">
                  <c:v>617.82997959053102</c:v>
                </c:pt>
                <c:pt idx="266680">
                  <c:v>617.83229634580402</c:v>
                </c:pt>
                <c:pt idx="266681">
                  <c:v>617.83461310107805</c:v>
                </c:pt>
                <c:pt idx="266682">
                  <c:v>617.83692985635196</c:v>
                </c:pt>
                <c:pt idx="266683">
                  <c:v>617.83924661162496</c:v>
                </c:pt>
                <c:pt idx="266684">
                  <c:v>617.84156336689898</c:v>
                </c:pt>
                <c:pt idx="266685">
                  <c:v>617.84388012217198</c:v>
                </c:pt>
                <c:pt idx="266686">
                  <c:v>617.846196877446</c:v>
                </c:pt>
                <c:pt idx="266687">
                  <c:v>617.848513632719</c:v>
                </c:pt>
                <c:pt idx="266688">
                  <c:v>617.85083038799303</c:v>
                </c:pt>
                <c:pt idx="266689">
                  <c:v>617.85314714326705</c:v>
                </c:pt>
                <c:pt idx="266690">
                  <c:v>617.85546389854005</c:v>
                </c:pt>
                <c:pt idx="266691">
                  <c:v>617.85778065381396</c:v>
                </c:pt>
                <c:pt idx="266692">
                  <c:v>617.86009740908696</c:v>
                </c:pt>
                <c:pt idx="266693">
                  <c:v>617.86241416436098</c:v>
                </c:pt>
                <c:pt idx="266694">
                  <c:v>617.86473091963398</c:v>
                </c:pt>
                <c:pt idx="266695">
                  <c:v>617.86704767490801</c:v>
                </c:pt>
                <c:pt idx="266696">
                  <c:v>617.86936443018203</c:v>
                </c:pt>
                <c:pt idx="266697">
                  <c:v>617.87168118545503</c:v>
                </c:pt>
                <c:pt idx="266698">
                  <c:v>617.87399794072905</c:v>
                </c:pt>
                <c:pt idx="266699">
                  <c:v>617.87631469600205</c:v>
                </c:pt>
                <c:pt idx="266700">
                  <c:v>617.87863145127596</c:v>
                </c:pt>
                <c:pt idx="266701">
                  <c:v>617.88094820654896</c:v>
                </c:pt>
                <c:pt idx="266702">
                  <c:v>617.88326496182299</c:v>
                </c:pt>
                <c:pt idx="266703">
                  <c:v>617.88558171709599</c:v>
                </c:pt>
                <c:pt idx="266704">
                  <c:v>617.88789847237001</c:v>
                </c:pt>
                <c:pt idx="266705">
                  <c:v>617.89021522764403</c:v>
                </c:pt>
                <c:pt idx="266706">
                  <c:v>617.89253198291703</c:v>
                </c:pt>
                <c:pt idx="266707">
                  <c:v>617.89484873819094</c:v>
                </c:pt>
                <c:pt idx="266708">
                  <c:v>617.89716549346394</c:v>
                </c:pt>
                <c:pt idx="266709">
                  <c:v>617.89948224873797</c:v>
                </c:pt>
                <c:pt idx="266710">
                  <c:v>617.90179900401097</c:v>
                </c:pt>
                <c:pt idx="266711">
                  <c:v>617.90411575928499</c:v>
                </c:pt>
                <c:pt idx="266712">
                  <c:v>617.90643251455901</c:v>
                </c:pt>
                <c:pt idx="266713">
                  <c:v>617.90874926983201</c:v>
                </c:pt>
                <c:pt idx="266714">
                  <c:v>617.91106602510604</c:v>
                </c:pt>
                <c:pt idx="266715">
                  <c:v>617.91338278037904</c:v>
                </c:pt>
                <c:pt idx="266716">
                  <c:v>617.91569953565295</c:v>
                </c:pt>
                <c:pt idx="266717">
                  <c:v>617.91801629092595</c:v>
                </c:pt>
                <c:pt idx="266718">
                  <c:v>617.92033304619997</c:v>
                </c:pt>
                <c:pt idx="266719">
                  <c:v>617.92264980147399</c:v>
                </c:pt>
                <c:pt idx="266720">
                  <c:v>617.92496655674699</c:v>
                </c:pt>
                <c:pt idx="266721">
                  <c:v>617.92728331202102</c:v>
                </c:pt>
                <c:pt idx="266722">
                  <c:v>617.92960006729402</c:v>
                </c:pt>
                <c:pt idx="266723">
                  <c:v>617.93191682256804</c:v>
                </c:pt>
                <c:pt idx="266724">
                  <c:v>617.93423357784104</c:v>
                </c:pt>
                <c:pt idx="266725">
                  <c:v>617.93655033311495</c:v>
                </c:pt>
                <c:pt idx="266726">
                  <c:v>617.93886708838897</c:v>
                </c:pt>
                <c:pt idx="266727">
                  <c:v>617.94118384366197</c:v>
                </c:pt>
                <c:pt idx="266728">
                  <c:v>617.943500598936</c:v>
                </c:pt>
                <c:pt idx="266729">
                  <c:v>617.945817354209</c:v>
                </c:pt>
                <c:pt idx="266730">
                  <c:v>617.94813410948302</c:v>
                </c:pt>
                <c:pt idx="266731">
                  <c:v>617.95045086475602</c:v>
                </c:pt>
                <c:pt idx="266732">
                  <c:v>617.95276762003004</c:v>
                </c:pt>
                <c:pt idx="266733">
                  <c:v>617.95508437530395</c:v>
                </c:pt>
                <c:pt idx="266734">
                  <c:v>617.95740113057695</c:v>
                </c:pt>
                <c:pt idx="266735">
                  <c:v>617.95971788585098</c:v>
                </c:pt>
                <c:pt idx="266736">
                  <c:v>617.96203464112398</c:v>
                </c:pt>
                <c:pt idx="266737">
                  <c:v>617.964351396398</c:v>
                </c:pt>
                <c:pt idx="266738">
                  <c:v>617.966668151671</c:v>
                </c:pt>
                <c:pt idx="266739">
                  <c:v>617.96898490694502</c:v>
                </c:pt>
                <c:pt idx="266740">
                  <c:v>617.97130166221905</c:v>
                </c:pt>
                <c:pt idx="266741">
                  <c:v>617.97361841749205</c:v>
                </c:pt>
                <c:pt idx="266742">
                  <c:v>617.97593517276596</c:v>
                </c:pt>
                <c:pt idx="266743">
                  <c:v>617.97825192803896</c:v>
                </c:pt>
                <c:pt idx="266744">
                  <c:v>617.98056868331298</c:v>
                </c:pt>
                <c:pt idx="266745">
                  <c:v>617.98288543858598</c:v>
                </c:pt>
                <c:pt idx="266746">
                  <c:v>617.98520219386</c:v>
                </c:pt>
                <c:pt idx="266747">
                  <c:v>617.98751894913403</c:v>
                </c:pt>
                <c:pt idx="266748">
                  <c:v>617.98983570440703</c:v>
                </c:pt>
                <c:pt idx="266749">
                  <c:v>617.99215245968105</c:v>
                </c:pt>
                <c:pt idx="266750">
                  <c:v>617.99446921495405</c:v>
                </c:pt>
                <c:pt idx="266751">
                  <c:v>617.99678597022796</c:v>
                </c:pt>
                <c:pt idx="266752">
                  <c:v>617.99910272550096</c:v>
                </c:pt>
                <c:pt idx="266753">
                  <c:v>618.00141948077498</c:v>
                </c:pt>
                <c:pt idx="266754">
                  <c:v>618.00373623604798</c:v>
                </c:pt>
                <c:pt idx="266755">
                  <c:v>618.00605299132201</c:v>
                </c:pt>
                <c:pt idx="266756">
                  <c:v>618.00836974659603</c:v>
                </c:pt>
                <c:pt idx="266757">
                  <c:v>618.01068650186903</c:v>
                </c:pt>
                <c:pt idx="266758">
                  <c:v>618.01300325714305</c:v>
                </c:pt>
                <c:pt idx="266759">
                  <c:v>618.01532001241605</c:v>
                </c:pt>
                <c:pt idx="266760">
                  <c:v>618.01763676768996</c:v>
                </c:pt>
                <c:pt idx="266761">
                  <c:v>618.01995352296296</c:v>
                </c:pt>
                <c:pt idx="266762">
                  <c:v>618.02227027823699</c:v>
                </c:pt>
                <c:pt idx="266763">
                  <c:v>618.02458703351101</c:v>
                </c:pt>
                <c:pt idx="266764">
                  <c:v>618.02690378878401</c:v>
                </c:pt>
                <c:pt idx="266765">
                  <c:v>618.02922054405803</c:v>
                </c:pt>
                <c:pt idx="266766">
                  <c:v>618.03153729933103</c:v>
                </c:pt>
                <c:pt idx="266767">
                  <c:v>618.03385405460494</c:v>
                </c:pt>
                <c:pt idx="266768">
                  <c:v>618.03617080987794</c:v>
                </c:pt>
                <c:pt idx="266769">
                  <c:v>618.03848756515197</c:v>
                </c:pt>
                <c:pt idx="266770">
                  <c:v>618.04080432042599</c:v>
                </c:pt>
                <c:pt idx="266771">
                  <c:v>618.04312107569899</c:v>
                </c:pt>
                <c:pt idx="266772">
                  <c:v>618.04543783097301</c:v>
                </c:pt>
                <c:pt idx="266773">
                  <c:v>618.04775458624601</c:v>
                </c:pt>
                <c:pt idx="266774">
                  <c:v>618.05007134152004</c:v>
                </c:pt>
                <c:pt idx="266775">
                  <c:v>618.05238809679304</c:v>
                </c:pt>
                <c:pt idx="266776">
                  <c:v>618.05470485206695</c:v>
                </c:pt>
                <c:pt idx="266777">
                  <c:v>618.05702160734097</c:v>
                </c:pt>
                <c:pt idx="266778">
                  <c:v>618.05933836261397</c:v>
                </c:pt>
                <c:pt idx="266779">
                  <c:v>618.06165511788799</c:v>
                </c:pt>
                <c:pt idx="266780">
                  <c:v>618.06397187316099</c:v>
                </c:pt>
                <c:pt idx="266781">
                  <c:v>618.06628862843502</c:v>
                </c:pt>
                <c:pt idx="266782">
                  <c:v>618.06860538370802</c:v>
                </c:pt>
                <c:pt idx="266783">
                  <c:v>618.07092213898204</c:v>
                </c:pt>
                <c:pt idx="266784">
                  <c:v>618.07323889425595</c:v>
                </c:pt>
                <c:pt idx="266785">
                  <c:v>618.07555564952895</c:v>
                </c:pt>
                <c:pt idx="266786">
                  <c:v>618.07787240480297</c:v>
                </c:pt>
                <c:pt idx="266787">
                  <c:v>618.08018916007597</c:v>
                </c:pt>
                <c:pt idx="266788">
                  <c:v>618.08250591535</c:v>
                </c:pt>
                <c:pt idx="266789">
                  <c:v>618.084822670623</c:v>
                </c:pt>
                <c:pt idx="266790">
                  <c:v>618.08713942589702</c:v>
                </c:pt>
                <c:pt idx="266791">
                  <c:v>618.08945618117104</c:v>
                </c:pt>
                <c:pt idx="266792">
                  <c:v>618.09177293644404</c:v>
                </c:pt>
                <c:pt idx="266793">
                  <c:v>618.09408969171795</c:v>
                </c:pt>
                <c:pt idx="266794">
                  <c:v>618.09640644699095</c:v>
                </c:pt>
                <c:pt idx="266795">
                  <c:v>618.09872320226498</c:v>
                </c:pt>
                <c:pt idx="266796">
                  <c:v>618.10103995753798</c:v>
                </c:pt>
                <c:pt idx="266797">
                  <c:v>618.103356712812</c:v>
                </c:pt>
                <c:pt idx="266798">
                  <c:v>618.10567346808602</c:v>
                </c:pt>
                <c:pt idx="266799">
                  <c:v>618.10799022335902</c:v>
                </c:pt>
                <c:pt idx="266800">
                  <c:v>618.11030697863305</c:v>
                </c:pt>
                <c:pt idx="266801">
                  <c:v>618.11262373390605</c:v>
                </c:pt>
                <c:pt idx="266802">
                  <c:v>618.11494048917996</c:v>
                </c:pt>
                <c:pt idx="266803">
                  <c:v>618.11725724445296</c:v>
                </c:pt>
                <c:pt idx="266804">
                  <c:v>618.11957399972698</c:v>
                </c:pt>
                <c:pt idx="266805">
                  <c:v>618.12189075499998</c:v>
                </c:pt>
                <c:pt idx="266806">
                  <c:v>618.124207510274</c:v>
                </c:pt>
                <c:pt idx="266807">
                  <c:v>618.12652426554803</c:v>
                </c:pt>
                <c:pt idx="266808">
                  <c:v>618.12884102082103</c:v>
                </c:pt>
                <c:pt idx="266809">
                  <c:v>618.13115777609505</c:v>
                </c:pt>
                <c:pt idx="266810">
                  <c:v>618.13347453136805</c:v>
                </c:pt>
                <c:pt idx="266811">
                  <c:v>618.13579128664196</c:v>
                </c:pt>
                <c:pt idx="266812">
                  <c:v>618.13810804191496</c:v>
                </c:pt>
                <c:pt idx="266813">
                  <c:v>618.14042479718898</c:v>
                </c:pt>
                <c:pt idx="266814">
                  <c:v>618.14274155246301</c:v>
                </c:pt>
                <c:pt idx="266815">
                  <c:v>618.14505830773601</c:v>
                </c:pt>
                <c:pt idx="266816">
                  <c:v>618.14737506301003</c:v>
                </c:pt>
                <c:pt idx="266817">
                  <c:v>618.14969181828303</c:v>
                </c:pt>
                <c:pt idx="266818">
                  <c:v>618.15200857355705</c:v>
                </c:pt>
                <c:pt idx="266819">
                  <c:v>618.15432532883005</c:v>
                </c:pt>
                <c:pt idx="266820">
                  <c:v>618.15664208410396</c:v>
                </c:pt>
                <c:pt idx="266821">
                  <c:v>618.15895883937799</c:v>
                </c:pt>
                <c:pt idx="266822">
                  <c:v>618.16127559465099</c:v>
                </c:pt>
                <c:pt idx="266823">
                  <c:v>618.16359234992501</c:v>
                </c:pt>
                <c:pt idx="266824">
                  <c:v>618.16590910519801</c:v>
                </c:pt>
                <c:pt idx="266825">
                  <c:v>618.16822586047203</c:v>
                </c:pt>
                <c:pt idx="266826">
                  <c:v>618.17054261574503</c:v>
                </c:pt>
                <c:pt idx="266827">
                  <c:v>618.17285937101894</c:v>
                </c:pt>
                <c:pt idx="266828">
                  <c:v>618.17517612629297</c:v>
                </c:pt>
                <c:pt idx="266829">
                  <c:v>618.17749288156597</c:v>
                </c:pt>
                <c:pt idx="266830">
                  <c:v>618.17980963683999</c:v>
                </c:pt>
                <c:pt idx="266831">
                  <c:v>618.18212639211299</c:v>
                </c:pt>
                <c:pt idx="266832">
                  <c:v>618.18444314738701</c:v>
                </c:pt>
                <c:pt idx="266833">
                  <c:v>618.18675990266001</c:v>
                </c:pt>
                <c:pt idx="266834">
                  <c:v>618.18907665793404</c:v>
                </c:pt>
                <c:pt idx="266835">
                  <c:v>618.19139341320795</c:v>
                </c:pt>
                <c:pt idx="266836">
                  <c:v>618.19371016848095</c:v>
                </c:pt>
                <c:pt idx="266837">
                  <c:v>618.19602692375497</c:v>
                </c:pt>
                <c:pt idx="266838">
                  <c:v>618.19834367902797</c:v>
                </c:pt>
                <c:pt idx="266839">
                  <c:v>618.20066043430199</c:v>
                </c:pt>
                <c:pt idx="266840">
                  <c:v>618.20297718957499</c:v>
                </c:pt>
                <c:pt idx="266841">
                  <c:v>618.20529394484902</c:v>
                </c:pt>
                <c:pt idx="266842">
                  <c:v>618.20761070012304</c:v>
                </c:pt>
                <c:pt idx="266843">
                  <c:v>618.20992745539604</c:v>
                </c:pt>
                <c:pt idx="266844">
                  <c:v>618.21224421066995</c:v>
                </c:pt>
                <c:pt idx="266845">
                  <c:v>618.21456096594295</c:v>
                </c:pt>
                <c:pt idx="266846">
                  <c:v>618.21687772121697</c:v>
                </c:pt>
                <c:pt idx="266847">
                  <c:v>618.21919447648997</c:v>
                </c:pt>
                <c:pt idx="266848">
                  <c:v>618.221511231764</c:v>
                </c:pt>
                <c:pt idx="266849">
                  <c:v>618.22382798703802</c:v>
                </c:pt>
                <c:pt idx="266850">
                  <c:v>618.22614474231102</c:v>
                </c:pt>
                <c:pt idx="266851">
                  <c:v>618.22846149758504</c:v>
                </c:pt>
                <c:pt idx="266852">
                  <c:v>618.23077825285804</c:v>
                </c:pt>
                <c:pt idx="266853">
                  <c:v>618.23309500813195</c:v>
                </c:pt>
                <c:pt idx="266854">
                  <c:v>618.23541176340495</c:v>
                </c:pt>
                <c:pt idx="266855">
                  <c:v>618.23772851867898</c:v>
                </c:pt>
                <c:pt idx="266856">
                  <c:v>618.24004527395198</c:v>
                </c:pt>
                <c:pt idx="266857">
                  <c:v>618.242362029226</c:v>
                </c:pt>
                <c:pt idx="266858">
                  <c:v>618.24467878450002</c:v>
                </c:pt>
                <c:pt idx="266859">
                  <c:v>618.24699553977302</c:v>
                </c:pt>
                <c:pt idx="266860">
                  <c:v>618.24931229504705</c:v>
                </c:pt>
                <c:pt idx="266861">
                  <c:v>618.25162905032005</c:v>
                </c:pt>
                <c:pt idx="266862">
                  <c:v>618.25394580559396</c:v>
                </c:pt>
                <c:pt idx="266863">
                  <c:v>618.25626256086696</c:v>
                </c:pt>
                <c:pt idx="266864">
                  <c:v>618.25857931614098</c:v>
                </c:pt>
                <c:pt idx="266865">
                  <c:v>618.260896071415</c:v>
                </c:pt>
                <c:pt idx="266866">
                  <c:v>618.263212826688</c:v>
                </c:pt>
                <c:pt idx="266867">
                  <c:v>618.26552958196203</c:v>
                </c:pt>
                <c:pt idx="266868">
                  <c:v>618.26784633723503</c:v>
                </c:pt>
                <c:pt idx="266869">
                  <c:v>618.27016309250905</c:v>
                </c:pt>
                <c:pt idx="266870">
                  <c:v>618.27247984778205</c:v>
                </c:pt>
                <c:pt idx="266871">
                  <c:v>618.27479660305596</c:v>
                </c:pt>
                <c:pt idx="266872">
                  <c:v>618.27711335832998</c:v>
                </c:pt>
                <c:pt idx="266873">
                  <c:v>618.27943011360298</c:v>
                </c:pt>
                <c:pt idx="266874">
                  <c:v>618.28174686887701</c:v>
                </c:pt>
                <c:pt idx="266875">
                  <c:v>618.28406362415001</c:v>
                </c:pt>
                <c:pt idx="266876">
                  <c:v>618.28638037942403</c:v>
                </c:pt>
                <c:pt idx="266877">
                  <c:v>618.28869713469703</c:v>
                </c:pt>
                <c:pt idx="266878">
                  <c:v>618.29101388997105</c:v>
                </c:pt>
                <c:pt idx="266879">
                  <c:v>618.29333064524496</c:v>
                </c:pt>
                <c:pt idx="266880">
                  <c:v>618.29564740051796</c:v>
                </c:pt>
                <c:pt idx="266881">
                  <c:v>618.29796415579199</c:v>
                </c:pt>
                <c:pt idx="266882">
                  <c:v>618.30028091106499</c:v>
                </c:pt>
                <c:pt idx="266883">
                  <c:v>618.30259766633901</c:v>
                </c:pt>
                <c:pt idx="266884">
                  <c:v>618.30491442161201</c:v>
                </c:pt>
                <c:pt idx="266885">
                  <c:v>618.30723117688603</c:v>
                </c:pt>
                <c:pt idx="266886">
                  <c:v>618.30954793215994</c:v>
                </c:pt>
                <c:pt idx="266887">
                  <c:v>618.31186468743294</c:v>
                </c:pt>
                <c:pt idx="266888">
                  <c:v>618.31418144270697</c:v>
                </c:pt>
                <c:pt idx="266889">
                  <c:v>618.31649819797997</c:v>
                </c:pt>
                <c:pt idx="266890">
                  <c:v>618.31881495325399</c:v>
                </c:pt>
                <c:pt idx="266891">
                  <c:v>618.32113170852699</c:v>
                </c:pt>
                <c:pt idx="266892">
                  <c:v>618.32344846380101</c:v>
                </c:pt>
                <c:pt idx="266893">
                  <c:v>618.32576521907504</c:v>
                </c:pt>
                <c:pt idx="266894">
                  <c:v>618.32808197434804</c:v>
                </c:pt>
                <c:pt idx="266895">
                  <c:v>618.33039872962195</c:v>
                </c:pt>
                <c:pt idx="266896">
                  <c:v>618.33271548489495</c:v>
                </c:pt>
                <c:pt idx="266897">
                  <c:v>618.33503224016897</c:v>
                </c:pt>
                <c:pt idx="266898">
                  <c:v>618.33734899544197</c:v>
                </c:pt>
                <c:pt idx="266899">
                  <c:v>618.33966575071599</c:v>
                </c:pt>
                <c:pt idx="266900">
                  <c:v>618.34198250598899</c:v>
                </c:pt>
                <c:pt idx="266901">
                  <c:v>618.34429926126302</c:v>
                </c:pt>
                <c:pt idx="266902">
                  <c:v>618.34661601653704</c:v>
                </c:pt>
                <c:pt idx="266903">
                  <c:v>618.34893277181004</c:v>
                </c:pt>
                <c:pt idx="266904">
                  <c:v>618.35124952708395</c:v>
                </c:pt>
                <c:pt idx="266905">
                  <c:v>618.35356628235695</c:v>
                </c:pt>
                <c:pt idx="266906">
                  <c:v>618.35588303763097</c:v>
                </c:pt>
                <c:pt idx="266907">
                  <c:v>618.35819979290397</c:v>
                </c:pt>
                <c:pt idx="266908">
                  <c:v>618.360516548178</c:v>
                </c:pt>
                <c:pt idx="266909">
                  <c:v>618.36283330345202</c:v>
                </c:pt>
                <c:pt idx="266910">
                  <c:v>618.36515005872502</c:v>
                </c:pt>
                <c:pt idx="266911">
                  <c:v>618.36746681399904</c:v>
                </c:pt>
                <c:pt idx="266912">
                  <c:v>618.36978356927204</c:v>
                </c:pt>
                <c:pt idx="266913">
                  <c:v>618.37210032454595</c:v>
                </c:pt>
                <c:pt idx="266914">
                  <c:v>618.37441707981895</c:v>
                </c:pt>
                <c:pt idx="266915">
                  <c:v>618.37673383509298</c:v>
                </c:pt>
                <c:pt idx="266916">
                  <c:v>618.379050590367</c:v>
                </c:pt>
                <c:pt idx="266917">
                  <c:v>618.38136734564</c:v>
                </c:pt>
                <c:pt idx="266918">
                  <c:v>618.38368410091402</c:v>
                </c:pt>
                <c:pt idx="266919">
                  <c:v>618.38600085618702</c:v>
                </c:pt>
                <c:pt idx="266920">
                  <c:v>618.38831761146105</c:v>
                </c:pt>
                <c:pt idx="266921">
                  <c:v>618.39063436673405</c:v>
                </c:pt>
                <c:pt idx="266922">
                  <c:v>618.39295112200796</c:v>
                </c:pt>
                <c:pt idx="266923">
                  <c:v>618.39526787728198</c:v>
                </c:pt>
                <c:pt idx="266924">
                  <c:v>618.39758463255498</c:v>
                </c:pt>
                <c:pt idx="266925">
                  <c:v>618.399901387829</c:v>
                </c:pt>
                <c:pt idx="266926">
                  <c:v>618.402218143102</c:v>
                </c:pt>
                <c:pt idx="266927">
                  <c:v>618.40453489837603</c:v>
                </c:pt>
                <c:pt idx="266928">
                  <c:v>618.40685165364903</c:v>
                </c:pt>
                <c:pt idx="266929">
                  <c:v>618.40916840892305</c:v>
                </c:pt>
                <c:pt idx="266930">
                  <c:v>618.41148516419696</c:v>
                </c:pt>
                <c:pt idx="266931">
                  <c:v>618.41380191946996</c:v>
                </c:pt>
                <c:pt idx="266932">
                  <c:v>618.41611867474398</c:v>
                </c:pt>
                <c:pt idx="266933">
                  <c:v>618.41843543001698</c:v>
                </c:pt>
                <c:pt idx="266934">
                  <c:v>618.42075218529101</c:v>
                </c:pt>
                <c:pt idx="266935">
                  <c:v>618.42306894056401</c:v>
                </c:pt>
                <c:pt idx="266936">
                  <c:v>618.42538569583803</c:v>
                </c:pt>
                <c:pt idx="266937">
                  <c:v>618.42770245111205</c:v>
                </c:pt>
                <c:pt idx="266938">
                  <c:v>618.43001920638505</c:v>
                </c:pt>
                <c:pt idx="266939">
                  <c:v>618.43233596165896</c:v>
                </c:pt>
                <c:pt idx="266940">
                  <c:v>618.43465271693196</c:v>
                </c:pt>
                <c:pt idx="266941">
                  <c:v>618.43696947220599</c:v>
                </c:pt>
                <c:pt idx="266942">
                  <c:v>618.43928622747899</c:v>
                </c:pt>
                <c:pt idx="266943">
                  <c:v>618.44160298275301</c:v>
                </c:pt>
                <c:pt idx="266944">
                  <c:v>618.44391973802703</c:v>
                </c:pt>
                <c:pt idx="266945">
                  <c:v>618.44623649330003</c:v>
                </c:pt>
                <c:pt idx="266946">
                  <c:v>618.44855324857394</c:v>
                </c:pt>
                <c:pt idx="266947">
                  <c:v>618.45087000384694</c:v>
                </c:pt>
                <c:pt idx="266948">
                  <c:v>618.45318675912097</c:v>
                </c:pt>
                <c:pt idx="266949">
                  <c:v>618.45550351439397</c:v>
                </c:pt>
                <c:pt idx="266950">
                  <c:v>618.45782026966799</c:v>
                </c:pt>
                <c:pt idx="266951">
                  <c:v>618.46013702494099</c:v>
                </c:pt>
                <c:pt idx="266952">
                  <c:v>618.46245378021501</c:v>
                </c:pt>
                <c:pt idx="266953">
                  <c:v>618.46477053548904</c:v>
                </c:pt>
                <c:pt idx="266954">
                  <c:v>618.46708729076204</c:v>
                </c:pt>
                <c:pt idx="266955">
                  <c:v>618.46940404603595</c:v>
                </c:pt>
                <c:pt idx="266956">
                  <c:v>618.47172080130895</c:v>
                </c:pt>
                <c:pt idx="266957">
                  <c:v>618.47403755658297</c:v>
                </c:pt>
                <c:pt idx="266958">
                  <c:v>618.47635431185597</c:v>
                </c:pt>
                <c:pt idx="266959">
                  <c:v>618.47867106712999</c:v>
                </c:pt>
                <c:pt idx="266960">
                  <c:v>618.48098782240402</c:v>
                </c:pt>
                <c:pt idx="266961">
                  <c:v>618.48330457767702</c:v>
                </c:pt>
                <c:pt idx="266962">
                  <c:v>618.48562133295104</c:v>
                </c:pt>
                <c:pt idx="266963">
                  <c:v>618.48793808822404</c:v>
                </c:pt>
                <c:pt idx="266964">
                  <c:v>618.49025484349795</c:v>
                </c:pt>
                <c:pt idx="266965">
                  <c:v>618.49257159877095</c:v>
                </c:pt>
                <c:pt idx="266966">
                  <c:v>618.49488835404497</c:v>
                </c:pt>
                <c:pt idx="266967">
                  <c:v>618.497205109319</c:v>
                </c:pt>
                <c:pt idx="266968">
                  <c:v>618.499521864592</c:v>
                </c:pt>
                <c:pt idx="266969">
                  <c:v>618.50183861986602</c:v>
                </c:pt>
                <c:pt idx="266970">
                  <c:v>618.50415537513902</c:v>
                </c:pt>
                <c:pt idx="266971">
                  <c:v>618.50647213041304</c:v>
                </c:pt>
                <c:pt idx="266972">
                  <c:v>618.50878888568604</c:v>
                </c:pt>
                <c:pt idx="266973">
                  <c:v>618.51110564095995</c:v>
                </c:pt>
                <c:pt idx="266974">
                  <c:v>618.51342239623398</c:v>
                </c:pt>
                <c:pt idx="266975">
                  <c:v>618.51573915150698</c:v>
                </c:pt>
                <c:pt idx="266976">
                  <c:v>618.518055906781</c:v>
                </c:pt>
                <c:pt idx="266977">
                  <c:v>618.520372662054</c:v>
                </c:pt>
                <c:pt idx="266978">
                  <c:v>618.52268941732802</c:v>
                </c:pt>
                <c:pt idx="266979">
                  <c:v>618.52500617260102</c:v>
                </c:pt>
                <c:pt idx="266980">
                  <c:v>618.52732292787505</c:v>
                </c:pt>
                <c:pt idx="266981">
                  <c:v>618.52963968314896</c:v>
                </c:pt>
                <c:pt idx="266982">
                  <c:v>618.53195643842196</c:v>
                </c:pt>
                <c:pt idx="266983">
                  <c:v>618.53427319369598</c:v>
                </c:pt>
                <c:pt idx="266984">
                  <c:v>618.53658994896898</c:v>
                </c:pt>
                <c:pt idx="266985">
                  <c:v>618.538906704243</c:v>
                </c:pt>
                <c:pt idx="266986">
                  <c:v>618.541223459516</c:v>
                </c:pt>
                <c:pt idx="266987">
                  <c:v>618.54354021479003</c:v>
                </c:pt>
                <c:pt idx="266988">
                  <c:v>618.54585697006405</c:v>
                </c:pt>
                <c:pt idx="266989">
                  <c:v>618.54817372533705</c:v>
                </c:pt>
                <c:pt idx="266990">
                  <c:v>618.55049048061096</c:v>
                </c:pt>
                <c:pt idx="266991">
                  <c:v>618.55280723588396</c:v>
                </c:pt>
                <c:pt idx="266992">
                  <c:v>618.55512399115798</c:v>
                </c:pt>
                <c:pt idx="266993">
                  <c:v>618.55744074643098</c:v>
                </c:pt>
                <c:pt idx="266994">
                  <c:v>618.55975750170501</c:v>
                </c:pt>
                <c:pt idx="266995">
                  <c:v>618.56207425697903</c:v>
                </c:pt>
                <c:pt idx="266996">
                  <c:v>618.56439101225203</c:v>
                </c:pt>
                <c:pt idx="266997">
                  <c:v>618.56670776752605</c:v>
                </c:pt>
                <c:pt idx="266998">
                  <c:v>618.56902452279905</c:v>
                </c:pt>
                <c:pt idx="266999">
                  <c:v>618.57134127807296</c:v>
                </c:pt>
                <c:pt idx="267000">
                  <c:v>618.57365803334596</c:v>
                </c:pt>
                <c:pt idx="267001">
                  <c:v>618.57597478861999</c:v>
                </c:pt>
                <c:pt idx="267002">
                  <c:v>618.57829154389299</c:v>
                </c:pt>
                <c:pt idx="267003">
                  <c:v>618.58060829916701</c:v>
                </c:pt>
                <c:pt idx="267004">
                  <c:v>618.58292505444103</c:v>
                </c:pt>
                <c:pt idx="267005">
                  <c:v>618.58524180971403</c:v>
                </c:pt>
                <c:pt idx="267006">
                  <c:v>618.58755856498794</c:v>
                </c:pt>
                <c:pt idx="267007">
                  <c:v>618.58987532026094</c:v>
                </c:pt>
                <c:pt idx="267008">
                  <c:v>618.59219207553497</c:v>
                </c:pt>
                <c:pt idx="267009">
                  <c:v>618.59450883080797</c:v>
                </c:pt>
                <c:pt idx="267010">
                  <c:v>618.59682558608199</c:v>
                </c:pt>
                <c:pt idx="267011">
                  <c:v>618.59914234135601</c:v>
                </c:pt>
                <c:pt idx="267012">
                  <c:v>618.60145909662901</c:v>
                </c:pt>
                <c:pt idx="267013">
                  <c:v>618.60377585190304</c:v>
                </c:pt>
                <c:pt idx="267014">
                  <c:v>618.60609260717604</c:v>
                </c:pt>
                <c:pt idx="267015">
                  <c:v>618.60840936244995</c:v>
                </c:pt>
                <c:pt idx="267016">
                  <c:v>618.61072611772295</c:v>
                </c:pt>
                <c:pt idx="267017">
                  <c:v>618.61304287299697</c:v>
                </c:pt>
                <c:pt idx="267018">
                  <c:v>618.61535962827099</c:v>
                </c:pt>
                <c:pt idx="267019">
                  <c:v>618.61767638354399</c:v>
                </c:pt>
                <c:pt idx="267020">
                  <c:v>618.61999313881802</c:v>
                </c:pt>
                <c:pt idx="267021">
                  <c:v>618.62230989409102</c:v>
                </c:pt>
                <c:pt idx="267022">
                  <c:v>618.62462664936504</c:v>
                </c:pt>
                <c:pt idx="267023">
                  <c:v>618.62694340463804</c:v>
                </c:pt>
                <c:pt idx="267024">
                  <c:v>618.62926015991195</c:v>
                </c:pt>
                <c:pt idx="267025">
                  <c:v>618.63157691518597</c:v>
                </c:pt>
                <c:pt idx="267026">
                  <c:v>618.63389367045897</c:v>
                </c:pt>
                <c:pt idx="267027">
                  <c:v>618.636210425733</c:v>
                </c:pt>
                <c:pt idx="267028">
                  <c:v>618.638527181006</c:v>
                </c:pt>
                <c:pt idx="267029">
                  <c:v>618.64084393628002</c:v>
                </c:pt>
                <c:pt idx="267030">
                  <c:v>618.64316069155302</c:v>
                </c:pt>
                <c:pt idx="267031">
                  <c:v>618.64547744682704</c:v>
                </c:pt>
                <c:pt idx="267032">
                  <c:v>618.64779420210095</c:v>
                </c:pt>
                <c:pt idx="267033">
                  <c:v>618.65011095737395</c:v>
                </c:pt>
                <c:pt idx="267034">
                  <c:v>618.65242771264798</c:v>
                </c:pt>
                <c:pt idx="267035">
                  <c:v>618.65474446792098</c:v>
                </c:pt>
                <c:pt idx="267036">
                  <c:v>618.657061223195</c:v>
                </c:pt>
                <c:pt idx="267037">
                  <c:v>618.659377978468</c:v>
                </c:pt>
                <c:pt idx="267038">
                  <c:v>618.66169473374202</c:v>
                </c:pt>
                <c:pt idx="267039">
                  <c:v>618.66401148901605</c:v>
                </c:pt>
                <c:pt idx="267040">
                  <c:v>618.66632824428905</c:v>
                </c:pt>
                <c:pt idx="267041">
                  <c:v>618.66864499956296</c:v>
                </c:pt>
                <c:pt idx="267042">
                  <c:v>618.67096175483596</c:v>
                </c:pt>
                <c:pt idx="267043">
                  <c:v>618.67327851010998</c:v>
                </c:pt>
                <c:pt idx="267044">
                  <c:v>618.67559526538298</c:v>
                </c:pt>
                <c:pt idx="267045">
                  <c:v>618.677912020657</c:v>
                </c:pt>
                <c:pt idx="267046">
                  <c:v>618.68022877593103</c:v>
                </c:pt>
                <c:pt idx="267047">
                  <c:v>618.68254553120403</c:v>
                </c:pt>
                <c:pt idx="267048">
                  <c:v>618.68486228647805</c:v>
                </c:pt>
                <c:pt idx="267049">
                  <c:v>618.68717904175105</c:v>
                </c:pt>
                <c:pt idx="267050">
                  <c:v>618.68949579702496</c:v>
                </c:pt>
                <c:pt idx="267051">
                  <c:v>618.69181255229796</c:v>
                </c:pt>
                <c:pt idx="267052">
                  <c:v>618.69412930757198</c:v>
                </c:pt>
                <c:pt idx="267053">
                  <c:v>618.69644606284498</c:v>
                </c:pt>
                <c:pt idx="267054">
                  <c:v>618.69876281811901</c:v>
                </c:pt>
                <c:pt idx="267055">
                  <c:v>618.70107957339303</c:v>
                </c:pt>
                <c:pt idx="267056">
                  <c:v>618.70339632866603</c:v>
                </c:pt>
                <c:pt idx="267057">
                  <c:v>618.70571308394005</c:v>
                </c:pt>
                <c:pt idx="267058">
                  <c:v>618.70802983921305</c:v>
                </c:pt>
                <c:pt idx="267059">
                  <c:v>618.71034659448696</c:v>
                </c:pt>
                <c:pt idx="267060">
                  <c:v>618.71266334975996</c:v>
                </c:pt>
                <c:pt idx="267061">
                  <c:v>618.71498010503399</c:v>
                </c:pt>
                <c:pt idx="267062">
                  <c:v>618.71729686030801</c:v>
                </c:pt>
                <c:pt idx="267063">
                  <c:v>618.71961361558101</c:v>
                </c:pt>
                <c:pt idx="267064">
                  <c:v>618.72193037085503</c:v>
                </c:pt>
                <c:pt idx="267065">
                  <c:v>618.72424712612803</c:v>
                </c:pt>
                <c:pt idx="267066">
                  <c:v>618.72656388140194</c:v>
                </c:pt>
                <c:pt idx="267067">
                  <c:v>618.72888063667494</c:v>
                </c:pt>
                <c:pt idx="267068">
                  <c:v>618.73119739194897</c:v>
                </c:pt>
                <c:pt idx="267069">
                  <c:v>618.73351414722299</c:v>
                </c:pt>
                <c:pt idx="267070">
                  <c:v>618.73583090249599</c:v>
                </c:pt>
                <c:pt idx="267071">
                  <c:v>618.73814765777001</c:v>
                </c:pt>
                <c:pt idx="267072">
                  <c:v>618.74046441304301</c:v>
                </c:pt>
                <c:pt idx="267073">
                  <c:v>618.74278116831704</c:v>
                </c:pt>
                <c:pt idx="267074">
                  <c:v>618.74509792359004</c:v>
                </c:pt>
                <c:pt idx="267075">
                  <c:v>618.74741467886395</c:v>
                </c:pt>
                <c:pt idx="267076">
                  <c:v>618.74973143413797</c:v>
                </c:pt>
                <c:pt idx="267077">
                  <c:v>618.75204818941097</c:v>
                </c:pt>
                <c:pt idx="267078">
                  <c:v>618.75436494468499</c:v>
                </c:pt>
                <c:pt idx="267079">
                  <c:v>618.75668169995799</c:v>
                </c:pt>
                <c:pt idx="267080">
                  <c:v>618.75899845523202</c:v>
                </c:pt>
                <c:pt idx="267081">
                  <c:v>618.76131521050502</c:v>
                </c:pt>
                <c:pt idx="267082">
                  <c:v>618.76363196577904</c:v>
                </c:pt>
                <c:pt idx="267083">
                  <c:v>618.76594872105295</c:v>
                </c:pt>
                <c:pt idx="267084">
                  <c:v>618.76826547632595</c:v>
                </c:pt>
                <c:pt idx="267085">
                  <c:v>618.77058223159997</c:v>
                </c:pt>
                <c:pt idx="267086">
                  <c:v>618.77289898687297</c:v>
                </c:pt>
                <c:pt idx="267087">
                  <c:v>618.775215742147</c:v>
                </c:pt>
                <c:pt idx="267088">
                  <c:v>618.77753249742</c:v>
                </c:pt>
                <c:pt idx="267089">
                  <c:v>618.77984925269402</c:v>
                </c:pt>
                <c:pt idx="267090">
                  <c:v>618.78216600796804</c:v>
                </c:pt>
                <c:pt idx="267091">
                  <c:v>618.78448276324104</c:v>
                </c:pt>
                <c:pt idx="267092">
                  <c:v>618.78679951851495</c:v>
                </c:pt>
                <c:pt idx="267093">
                  <c:v>618.78911627378795</c:v>
                </c:pt>
                <c:pt idx="267094">
                  <c:v>618.79143302906198</c:v>
                </c:pt>
                <c:pt idx="267095">
                  <c:v>618.79374978433498</c:v>
                </c:pt>
                <c:pt idx="267096">
                  <c:v>618.796066539609</c:v>
                </c:pt>
                <c:pt idx="267097">
                  <c:v>618.79838329488302</c:v>
                </c:pt>
                <c:pt idx="267098">
                  <c:v>618.80070005015602</c:v>
                </c:pt>
                <c:pt idx="267099">
                  <c:v>618.80301680543005</c:v>
                </c:pt>
                <c:pt idx="267100">
                  <c:v>618.80533356070305</c:v>
                </c:pt>
                <c:pt idx="267101">
                  <c:v>618.80765031597696</c:v>
                </c:pt>
                <c:pt idx="267102">
                  <c:v>618.80996707124996</c:v>
                </c:pt>
                <c:pt idx="267103">
                  <c:v>618.81228382652398</c:v>
                </c:pt>
                <c:pt idx="267104">
                  <c:v>618.81460058179698</c:v>
                </c:pt>
                <c:pt idx="267105">
                  <c:v>618.816917337071</c:v>
                </c:pt>
                <c:pt idx="267106">
                  <c:v>618.81923409234503</c:v>
                </c:pt>
                <c:pt idx="267107">
                  <c:v>618.82155084761803</c:v>
                </c:pt>
                <c:pt idx="267108">
                  <c:v>618.82386760289205</c:v>
                </c:pt>
                <c:pt idx="267109">
                  <c:v>618.82618435816505</c:v>
                </c:pt>
                <c:pt idx="267110">
                  <c:v>618.82850111343896</c:v>
                </c:pt>
                <c:pt idx="267111">
                  <c:v>618.83081786871196</c:v>
                </c:pt>
                <c:pt idx="267112">
                  <c:v>618.83313462398598</c:v>
                </c:pt>
                <c:pt idx="267113">
                  <c:v>618.83545137926001</c:v>
                </c:pt>
                <c:pt idx="267114">
                  <c:v>618.83776813453301</c:v>
                </c:pt>
                <c:pt idx="267115">
                  <c:v>618.84008488980703</c:v>
                </c:pt>
                <c:pt idx="267116">
                  <c:v>618.84240164508003</c:v>
                </c:pt>
                <c:pt idx="267117">
                  <c:v>618.84471840035405</c:v>
                </c:pt>
                <c:pt idx="267118">
                  <c:v>618.84703515562705</c:v>
                </c:pt>
                <c:pt idx="267119">
                  <c:v>618.84935191090096</c:v>
                </c:pt>
                <c:pt idx="267120">
                  <c:v>618.85166866617499</c:v>
                </c:pt>
                <c:pt idx="267121">
                  <c:v>618.85398542144799</c:v>
                </c:pt>
                <c:pt idx="267122">
                  <c:v>618.85630217672201</c:v>
                </c:pt>
                <c:pt idx="267123">
                  <c:v>618.85861893199501</c:v>
                </c:pt>
                <c:pt idx="267124">
                  <c:v>618.86093568726903</c:v>
                </c:pt>
                <c:pt idx="267125">
                  <c:v>618.86325244254203</c:v>
                </c:pt>
                <c:pt idx="267126">
                  <c:v>618.86556919781594</c:v>
                </c:pt>
                <c:pt idx="267127">
                  <c:v>618.86788595308997</c:v>
                </c:pt>
                <c:pt idx="267128">
                  <c:v>618.87020270836297</c:v>
                </c:pt>
                <c:pt idx="267129">
                  <c:v>618.87251946363699</c:v>
                </c:pt>
                <c:pt idx="267130">
                  <c:v>618.87483621890999</c:v>
                </c:pt>
                <c:pt idx="267131">
                  <c:v>618.87715297418401</c:v>
                </c:pt>
                <c:pt idx="267132">
                  <c:v>618.87946972945701</c:v>
                </c:pt>
                <c:pt idx="267133">
                  <c:v>618.88178648473104</c:v>
                </c:pt>
                <c:pt idx="267134">
                  <c:v>618.88410324000495</c:v>
                </c:pt>
                <c:pt idx="267135">
                  <c:v>618.88641999527795</c:v>
                </c:pt>
                <c:pt idx="267136">
                  <c:v>618.88873675055197</c:v>
                </c:pt>
                <c:pt idx="267137">
                  <c:v>618.89105350582497</c:v>
                </c:pt>
                <c:pt idx="267138">
                  <c:v>618.89337026109899</c:v>
                </c:pt>
                <c:pt idx="267139">
                  <c:v>618.89568701637199</c:v>
                </c:pt>
                <c:pt idx="267140">
                  <c:v>618.89800377164602</c:v>
                </c:pt>
                <c:pt idx="267141">
                  <c:v>618.90032052692004</c:v>
                </c:pt>
                <c:pt idx="267142">
                  <c:v>618.90263728219304</c:v>
                </c:pt>
                <c:pt idx="267143">
                  <c:v>618.90495403746695</c:v>
                </c:pt>
                <c:pt idx="267144">
                  <c:v>618.90727079273995</c:v>
                </c:pt>
                <c:pt idx="267145">
                  <c:v>618.90958754801397</c:v>
                </c:pt>
                <c:pt idx="267146">
                  <c:v>618.91190430328697</c:v>
                </c:pt>
                <c:pt idx="267147">
                  <c:v>618.914221058561</c:v>
                </c:pt>
                <c:pt idx="267148">
                  <c:v>618.91653781383502</c:v>
                </c:pt>
                <c:pt idx="267149">
                  <c:v>618.91885456910802</c:v>
                </c:pt>
                <c:pt idx="267150">
                  <c:v>618.92117132438204</c:v>
                </c:pt>
                <c:pt idx="267151">
                  <c:v>618.92348807965504</c:v>
                </c:pt>
                <c:pt idx="267152">
                  <c:v>618.92580483492895</c:v>
                </c:pt>
                <c:pt idx="267153">
                  <c:v>618.92812159020195</c:v>
                </c:pt>
                <c:pt idx="267154">
                  <c:v>618.93043834547598</c:v>
                </c:pt>
                <c:pt idx="267155">
                  <c:v>618.93275510074898</c:v>
                </c:pt>
                <c:pt idx="267156">
                  <c:v>618.935071856023</c:v>
                </c:pt>
                <c:pt idx="267157">
                  <c:v>618.93738861129702</c:v>
                </c:pt>
                <c:pt idx="267158">
                  <c:v>618.93970536657002</c:v>
                </c:pt>
                <c:pt idx="267159">
                  <c:v>618.94202212184405</c:v>
                </c:pt>
                <c:pt idx="267160">
                  <c:v>618.94433887711705</c:v>
                </c:pt>
                <c:pt idx="267161">
                  <c:v>618.94665563239096</c:v>
                </c:pt>
                <c:pt idx="267162">
                  <c:v>618.94897238766396</c:v>
                </c:pt>
                <c:pt idx="267163">
                  <c:v>618.95128914293798</c:v>
                </c:pt>
                <c:pt idx="267164">
                  <c:v>618.953605898212</c:v>
                </c:pt>
                <c:pt idx="267165">
                  <c:v>618.955922653485</c:v>
                </c:pt>
                <c:pt idx="267166">
                  <c:v>618.95823940875903</c:v>
                </c:pt>
                <c:pt idx="267167">
                  <c:v>618.96055616403203</c:v>
                </c:pt>
                <c:pt idx="267168">
                  <c:v>618.96287291930605</c:v>
                </c:pt>
                <c:pt idx="267169">
                  <c:v>618.96518967457905</c:v>
                </c:pt>
                <c:pt idx="267170">
                  <c:v>618.96750642985296</c:v>
                </c:pt>
                <c:pt idx="267171">
                  <c:v>618.96982318512698</c:v>
                </c:pt>
                <c:pt idx="267172">
                  <c:v>618.97213994039998</c:v>
                </c:pt>
                <c:pt idx="267173">
                  <c:v>618.97445669567401</c:v>
                </c:pt>
                <c:pt idx="267174">
                  <c:v>618.97677345094701</c:v>
                </c:pt>
                <c:pt idx="267175">
                  <c:v>618.97909020622103</c:v>
                </c:pt>
                <c:pt idx="267176">
                  <c:v>618.98140696149403</c:v>
                </c:pt>
                <c:pt idx="267177">
                  <c:v>618.98372371676805</c:v>
                </c:pt>
                <c:pt idx="267178">
                  <c:v>618.98604047204196</c:v>
                </c:pt>
                <c:pt idx="267179">
                  <c:v>618.98835722731496</c:v>
                </c:pt>
                <c:pt idx="267180">
                  <c:v>618.99067398258899</c:v>
                </c:pt>
                <c:pt idx="267181">
                  <c:v>618.99299073786199</c:v>
                </c:pt>
                <c:pt idx="267182">
                  <c:v>618.99530749313601</c:v>
                </c:pt>
                <c:pt idx="267183">
                  <c:v>618.99762424840901</c:v>
                </c:pt>
                <c:pt idx="267184">
                  <c:v>618.99994100368303</c:v>
                </c:pt>
                <c:pt idx="267185">
                  <c:v>619.00225775895694</c:v>
                </c:pt>
                <c:pt idx="267186">
                  <c:v>619.00457451422994</c:v>
                </c:pt>
                <c:pt idx="267187">
                  <c:v>619.00689126950397</c:v>
                </c:pt>
                <c:pt idx="267188">
                  <c:v>619.00920802477697</c:v>
                </c:pt>
                <c:pt idx="267189">
                  <c:v>619.01152478005099</c:v>
                </c:pt>
                <c:pt idx="267190">
                  <c:v>619.01384153532399</c:v>
                </c:pt>
                <c:pt idx="267191">
                  <c:v>619.01615829059801</c:v>
                </c:pt>
                <c:pt idx="267192">
                  <c:v>619.01847504587204</c:v>
                </c:pt>
                <c:pt idx="267193">
                  <c:v>619.02079180114504</c:v>
                </c:pt>
                <c:pt idx="267194">
                  <c:v>619.02310855641895</c:v>
                </c:pt>
                <c:pt idx="267195">
                  <c:v>619.02542531169195</c:v>
                </c:pt>
                <c:pt idx="267196">
                  <c:v>619.02774206696597</c:v>
                </c:pt>
                <c:pt idx="267197">
                  <c:v>619.03005882223897</c:v>
                </c:pt>
                <c:pt idx="267198">
                  <c:v>619.03237557751299</c:v>
                </c:pt>
                <c:pt idx="267199">
                  <c:v>619.03469233278599</c:v>
                </c:pt>
                <c:pt idx="267200">
                  <c:v>619.03700908806002</c:v>
                </c:pt>
                <c:pt idx="267201">
                  <c:v>619.03932584333404</c:v>
                </c:pt>
                <c:pt idx="267202">
                  <c:v>619.04164259860704</c:v>
                </c:pt>
                <c:pt idx="267203">
                  <c:v>619.04395935388095</c:v>
                </c:pt>
                <c:pt idx="267204">
                  <c:v>619.04627610915395</c:v>
                </c:pt>
                <c:pt idx="267205">
                  <c:v>619.04859286442797</c:v>
                </c:pt>
                <c:pt idx="267206">
                  <c:v>619.05090961970097</c:v>
                </c:pt>
                <c:pt idx="267207">
                  <c:v>619.053226374975</c:v>
                </c:pt>
                <c:pt idx="267208">
                  <c:v>619.05554313024902</c:v>
                </c:pt>
                <c:pt idx="267209">
                  <c:v>619.05785988552202</c:v>
                </c:pt>
                <c:pt idx="267210">
                  <c:v>619.06017664079604</c:v>
                </c:pt>
                <c:pt idx="267211">
                  <c:v>619.06249339606904</c:v>
                </c:pt>
                <c:pt idx="267212">
                  <c:v>619.06481015134295</c:v>
                </c:pt>
                <c:pt idx="267213">
                  <c:v>619.06712690661595</c:v>
                </c:pt>
                <c:pt idx="267214">
                  <c:v>619.06944366188998</c:v>
                </c:pt>
                <c:pt idx="267215">
                  <c:v>619.071760417164</c:v>
                </c:pt>
                <c:pt idx="267216">
                  <c:v>619.074077172437</c:v>
                </c:pt>
                <c:pt idx="267217">
                  <c:v>619.07639392771102</c:v>
                </c:pt>
                <c:pt idx="267218">
                  <c:v>619.07871068298402</c:v>
                </c:pt>
                <c:pt idx="267219">
                  <c:v>619.08102743825805</c:v>
                </c:pt>
                <c:pt idx="267220">
                  <c:v>619.08334419353105</c:v>
                </c:pt>
                <c:pt idx="267221">
                  <c:v>619.08566094880496</c:v>
                </c:pt>
                <c:pt idx="267222">
                  <c:v>619.08797770407898</c:v>
                </c:pt>
                <c:pt idx="267223">
                  <c:v>619.09029445935198</c:v>
                </c:pt>
                <c:pt idx="267224">
                  <c:v>619.092611214626</c:v>
                </c:pt>
                <c:pt idx="267225">
                  <c:v>619.094927969899</c:v>
                </c:pt>
                <c:pt idx="267226">
                  <c:v>619.09724472517303</c:v>
                </c:pt>
                <c:pt idx="267227">
                  <c:v>619.09956148044603</c:v>
                </c:pt>
                <c:pt idx="267228">
                  <c:v>619.10187823572005</c:v>
                </c:pt>
                <c:pt idx="267229">
                  <c:v>619.10419499099396</c:v>
                </c:pt>
                <c:pt idx="267230">
                  <c:v>619.10651174626696</c:v>
                </c:pt>
                <c:pt idx="267231">
                  <c:v>619.10882850154098</c:v>
                </c:pt>
                <c:pt idx="267232">
                  <c:v>619.11114525681398</c:v>
                </c:pt>
                <c:pt idx="267233">
                  <c:v>619.11346201208801</c:v>
                </c:pt>
                <c:pt idx="267234">
                  <c:v>619.11577876736101</c:v>
                </c:pt>
                <c:pt idx="267235">
                  <c:v>619.11809552263503</c:v>
                </c:pt>
                <c:pt idx="267236">
                  <c:v>619.12041227790905</c:v>
                </c:pt>
                <c:pt idx="267237">
                  <c:v>619.12272903318205</c:v>
                </c:pt>
                <c:pt idx="267238">
                  <c:v>619.12504578845596</c:v>
                </c:pt>
                <c:pt idx="267239">
                  <c:v>619.12736254372896</c:v>
                </c:pt>
                <c:pt idx="267240">
                  <c:v>619.12967929900299</c:v>
                </c:pt>
                <c:pt idx="267241">
                  <c:v>619.13199605427599</c:v>
                </c:pt>
                <c:pt idx="267242">
                  <c:v>619.13431280955001</c:v>
                </c:pt>
                <c:pt idx="267243">
                  <c:v>619.13662956482403</c:v>
                </c:pt>
                <c:pt idx="267244">
                  <c:v>619.13894632009703</c:v>
                </c:pt>
                <c:pt idx="267245">
                  <c:v>619.14126307537094</c:v>
                </c:pt>
                <c:pt idx="267246">
                  <c:v>619.14357983064394</c:v>
                </c:pt>
                <c:pt idx="267247">
                  <c:v>619.14589658591797</c:v>
                </c:pt>
                <c:pt idx="267248">
                  <c:v>619.14821334119097</c:v>
                </c:pt>
                <c:pt idx="267249">
                  <c:v>619.15053009646499</c:v>
                </c:pt>
                <c:pt idx="267250">
                  <c:v>619.15284685173799</c:v>
                </c:pt>
                <c:pt idx="267251">
                  <c:v>619.15516360701201</c:v>
                </c:pt>
                <c:pt idx="267252">
                  <c:v>619.15748036228604</c:v>
                </c:pt>
                <c:pt idx="267253">
                  <c:v>619.15979711755904</c:v>
                </c:pt>
                <c:pt idx="267254">
                  <c:v>619.16211387283295</c:v>
                </c:pt>
                <c:pt idx="267255">
                  <c:v>619.16443062810595</c:v>
                </c:pt>
                <c:pt idx="267256">
                  <c:v>619.16674738337997</c:v>
                </c:pt>
                <c:pt idx="267257">
                  <c:v>619.16906413865297</c:v>
                </c:pt>
                <c:pt idx="267258">
                  <c:v>619.17138089392699</c:v>
                </c:pt>
                <c:pt idx="267259">
                  <c:v>619.17369764920102</c:v>
                </c:pt>
                <c:pt idx="267260">
                  <c:v>619.17601440447402</c:v>
                </c:pt>
                <c:pt idx="267261">
                  <c:v>619.17833115974804</c:v>
                </c:pt>
                <c:pt idx="267262">
                  <c:v>619.18064791502104</c:v>
                </c:pt>
                <c:pt idx="267263">
                  <c:v>619.18296467029495</c:v>
                </c:pt>
                <c:pt idx="267264">
                  <c:v>619.18528142556795</c:v>
                </c:pt>
                <c:pt idx="267265">
                  <c:v>619.18759818084197</c:v>
                </c:pt>
                <c:pt idx="267266">
                  <c:v>619.189914936116</c:v>
                </c:pt>
                <c:pt idx="267267">
                  <c:v>619.192231691389</c:v>
                </c:pt>
                <c:pt idx="267268">
                  <c:v>619.19454844666302</c:v>
                </c:pt>
                <c:pt idx="267269">
                  <c:v>619.19686520193602</c:v>
                </c:pt>
                <c:pt idx="267270">
                  <c:v>619.19918195721004</c:v>
                </c:pt>
                <c:pt idx="267271">
                  <c:v>619.20149871248304</c:v>
                </c:pt>
                <c:pt idx="267272">
                  <c:v>619.20381546775695</c:v>
                </c:pt>
                <c:pt idx="267273">
                  <c:v>619.20613222303098</c:v>
                </c:pt>
                <c:pt idx="267274">
                  <c:v>619.20844897830398</c:v>
                </c:pt>
                <c:pt idx="267275">
                  <c:v>619.210765733578</c:v>
                </c:pt>
                <c:pt idx="267276">
                  <c:v>619.213082488851</c:v>
                </c:pt>
                <c:pt idx="267277">
                  <c:v>619.21539924412502</c:v>
                </c:pt>
                <c:pt idx="267278">
                  <c:v>619.21771599939802</c:v>
                </c:pt>
                <c:pt idx="267279">
                  <c:v>619.22003275467205</c:v>
                </c:pt>
                <c:pt idx="267280">
                  <c:v>619.22234950994596</c:v>
                </c:pt>
                <c:pt idx="267281">
                  <c:v>619.22466626521896</c:v>
                </c:pt>
                <c:pt idx="267282">
                  <c:v>619.22698302049298</c:v>
                </c:pt>
                <c:pt idx="267283">
                  <c:v>619.22929977576598</c:v>
                </c:pt>
                <c:pt idx="267284">
                  <c:v>619.23161653104</c:v>
                </c:pt>
                <c:pt idx="267285">
                  <c:v>619.233933286313</c:v>
                </c:pt>
                <c:pt idx="267286">
                  <c:v>619.23625004158703</c:v>
                </c:pt>
                <c:pt idx="267287">
                  <c:v>619.23856679686105</c:v>
                </c:pt>
                <c:pt idx="267288">
                  <c:v>619.24088355213405</c:v>
                </c:pt>
                <c:pt idx="267289">
                  <c:v>619.24320030740796</c:v>
                </c:pt>
                <c:pt idx="267290">
                  <c:v>619.24551706268096</c:v>
                </c:pt>
                <c:pt idx="267291">
                  <c:v>619.24783381795498</c:v>
                </c:pt>
                <c:pt idx="267292">
                  <c:v>619.25015057322798</c:v>
                </c:pt>
                <c:pt idx="267293">
                  <c:v>619.25246732850201</c:v>
                </c:pt>
                <c:pt idx="267294">
                  <c:v>619.25478408377603</c:v>
                </c:pt>
                <c:pt idx="267295">
                  <c:v>619.25710083904903</c:v>
                </c:pt>
                <c:pt idx="267296">
                  <c:v>619.25941759432305</c:v>
                </c:pt>
                <c:pt idx="267297">
                  <c:v>619.26173434959605</c:v>
                </c:pt>
                <c:pt idx="267298">
                  <c:v>619.26405110486996</c:v>
                </c:pt>
                <c:pt idx="267299">
                  <c:v>619.26636786014296</c:v>
                </c:pt>
                <c:pt idx="267300">
                  <c:v>619.26868461541699</c:v>
                </c:pt>
                <c:pt idx="267301">
                  <c:v>619.27100137068999</c:v>
                </c:pt>
                <c:pt idx="267302">
                  <c:v>619.27331812596401</c:v>
                </c:pt>
                <c:pt idx="267303">
                  <c:v>619.27563488123803</c:v>
                </c:pt>
                <c:pt idx="267304">
                  <c:v>619.27795163651103</c:v>
                </c:pt>
                <c:pt idx="267305">
                  <c:v>619.28026839178494</c:v>
                </c:pt>
                <c:pt idx="267306">
                  <c:v>619.28258514705794</c:v>
                </c:pt>
                <c:pt idx="267307">
                  <c:v>619.28490190233197</c:v>
                </c:pt>
                <c:pt idx="267308">
                  <c:v>619.28721865760497</c:v>
                </c:pt>
                <c:pt idx="267309">
                  <c:v>619.28953541287899</c:v>
                </c:pt>
                <c:pt idx="267310">
                  <c:v>619.29185216815301</c:v>
                </c:pt>
                <c:pt idx="267311">
                  <c:v>619.29416892342601</c:v>
                </c:pt>
                <c:pt idx="267312">
                  <c:v>619.29648567870004</c:v>
                </c:pt>
                <c:pt idx="267313">
                  <c:v>619.29880243397304</c:v>
                </c:pt>
                <c:pt idx="267314">
                  <c:v>619.30111918924695</c:v>
                </c:pt>
                <c:pt idx="267315">
                  <c:v>619.30343594451995</c:v>
                </c:pt>
                <c:pt idx="267316">
                  <c:v>619.30575269979397</c:v>
                </c:pt>
                <c:pt idx="267317">
                  <c:v>619.30806945506799</c:v>
                </c:pt>
                <c:pt idx="267318">
                  <c:v>619.31038621034099</c:v>
                </c:pt>
                <c:pt idx="267319">
                  <c:v>619.31270296561502</c:v>
                </c:pt>
                <c:pt idx="267320">
                  <c:v>619.31501972088802</c:v>
                </c:pt>
                <c:pt idx="267321">
                  <c:v>619.31733647616204</c:v>
                </c:pt>
                <c:pt idx="267322">
                  <c:v>619.31965323143504</c:v>
                </c:pt>
                <c:pt idx="267323">
                  <c:v>619.32196998670895</c:v>
                </c:pt>
                <c:pt idx="267324">
                  <c:v>619.32428674198297</c:v>
                </c:pt>
                <c:pt idx="267325">
                  <c:v>619.32660349725597</c:v>
                </c:pt>
                <c:pt idx="267326">
                  <c:v>619.32892025253</c:v>
                </c:pt>
                <c:pt idx="267327">
                  <c:v>619.331237007803</c:v>
                </c:pt>
                <c:pt idx="267328">
                  <c:v>619.33355376307702</c:v>
                </c:pt>
                <c:pt idx="267329">
                  <c:v>619.33587051835002</c:v>
                </c:pt>
                <c:pt idx="267330">
                  <c:v>619.33818727362404</c:v>
                </c:pt>
                <c:pt idx="267331">
                  <c:v>619.34050402889795</c:v>
                </c:pt>
                <c:pt idx="267332">
                  <c:v>619.34282078417095</c:v>
                </c:pt>
                <c:pt idx="267333">
                  <c:v>619.34513753944498</c:v>
                </c:pt>
                <c:pt idx="267334">
                  <c:v>619.34745429471798</c:v>
                </c:pt>
                <c:pt idx="267335">
                  <c:v>619.349771049992</c:v>
                </c:pt>
                <c:pt idx="267336">
                  <c:v>619.352087805265</c:v>
                </c:pt>
                <c:pt idx="267337">
                  <c:v>619.35440456053902</c:v>
                </c:pt>
                <c:pt idx="267338">
                  <c:v>619.35672131581305</c:v>
                </c:pt>
                <c:pt idx="267339">
                  <c:v>619.35903807108605</c:v>
                </c:pt>
                <c:pt idx="267340">
                  <c:v>619.36135482635996</c:v>
                </c:pt>
                <c:pt idx="267341">
                  <c:v>619.36367158163296</c:v>
                </c:pt>
                <c:pt idx="267342">
                  <c:v>619.36598833690698</c:v>
                </c:pt>
                <c:pt idx="267343">
                  <c:v>619.36830509217998</c:v>
                </c:pt>
                <c:pt idx="267344">
                  <c:v>619.370621847454</c:v>
                </c:pt>
                <c:pt idx="267345">
                  <c:v>619.37293860272803</c:v>
                </c:pt>
                <c:pt idx="267346">
                  <c:v>619.37525535800103</c:v>
                </c:pt>
                <c:pt idx="267347">
                  <c:v>619.37757211327505</c:v>
                </c:pt>
                <c:pt idx="267348">
                  <c:v>619.37988886854805</c:v>
                </c:pt>
                <c:pt idx="267349">
                  <c:v>619.38220562382196</c:v>
                </c:pt>
                <c:pt idx="267350">
                  <c:v>619.38452237909496</c:v>
                </c:pt>
                <c:pt idx="267351">
                  <c:v>619.38683913436898</c:v>
                </c:pt>
                <c:pt idx="267352">
                  <c:v>619.38915588964198</c:v>
                </c:pt>
                <c:pt idx="267353">
                  <c:v>619.39147264491601</c:v>
                </c:pt>
                <c:pt idx="267354">
                  <c:v>619.39378940019003</c:v>
                </c:pt>
                <c:pt idx="267355">
                  <c:v>619.39610615546303</c:v>
                </c:pt>
                <c:pt idx="267356">
                  <c:v>619.39842291073705</c:v>
                </c:pt>
                <c:pt idx="267357">
                  <c:v>619.40073966601005</c:v>
                </c:pt>
                <c:pt idx="267358">
                  <c:v>619.40305642128396</c:v>
                </c:pt>
                <c:pt idx="267359">
                  <c:v>619.40537317655696</c:v>
                </c:pt>
                <c:pt idx="267360">
                  <c:v>619.40768993183099</c:v>
                </c:pt>
                <c:pt idx="267361">
                  <c:v>619.41000668710501</c:v>
                </c:pt>
                <c:pt idx="267362">
                  <c:v>619.41232344237801</c:v>
                </c:pt>
                <c:pt idx="267363">
                  <c:v>619.41464019765203</c:v>
                </c:pt>
                <c:pt idx="267364">
                  <c:v>619.41695695292503</c:v>
                </c:pt>
                <c:pt idx="267365">
                  <c:v>619.41927370819894</c:v>
                </c:pt>
                <c:pt idx="267366">
                  <c:v>619.42159046347194</c:v>
                </c:pt>
                <c:pt idx="267367">
                  <c:v>619.42390721874597</c:v>
                </c:pt>
                <c:pt idx="267368">
                  <c:v>619.42622397401999</c:v>
                </c:pt>
                <c:pt idx="267369">
                  <c:v>619.42854072929299</c:v>
                </c:pt>
                <c:pt idx="267370">
                  <c:v>619.43085748456701</c:v>
                </c:pt>
                <c:pt idx="267371">
                  <c:v>619.43317423984001</c:v>
                </c:pt>
                <c:pt idx="267372">
                  <c:v>619.43549099511404</c:v>
                </c:pt>
                <c:pt idx="267373">
                  <c:v>619.43780775038704</c:v>
                </c:pt>
                <c:pt idx="267374">
                  <c:v>619.44012450566095</c:v>
                </c:pt>
                <c:pt idx="267375">
                  <c:v>619.44244126093497</c:v>
                </c:pt>
                <c:pt idx="267376">
                  <c:v>619.44475801620797</c:v>
                </c:pt>
                <c:pt idx="267377">
                  <c:v>619.44707477148199</c:v>
                </c:pt>
                <c:pt idx="267378">
                  <c:v>619.44939152675499</c:v>
                </c:pt>
                <c:pt idx="267379">
                  <c:v>619.45170828202902</c:v>
                </c:pt>
                <c:pt idx="267380">
                  <c:v>619.45402503730202</c:v>
                </c:pt>
                <c:pt idx="267381">
                  <c:v>619.45634179257604</c:v>
                </c:pt>
                <c:pt idx="267382">
                  <c:v>619.45865854784995</c:v>
                </c:pt>
                <c:pt idx="267383">
                  <c:v>619.46097530312295</c:v>
                </c:pt>
                <c:pt idx="267384">
                  <c:v>619.46329205839697</c:v>
                </c:pt>
                <c:pt idx="267385">
                  <c:v>619.46560881366997</c:v>
                </c:pt>
                <c:pt idx="267386">
                  <c:v>619.467925568944</c:v>
                </c:pt>
                <c:pt idx="267387">
                  <c:v>619.470242324217</c:v>
                </c:pt>
                <c:pt idx="267388">
                  <c:v>619.47255907949102</c:v>
                </c:pt>
                <c:pt idx="267389">
                  <c:v>619.47487583476504</c:v>
                </c:pt>
                <c:pt idx="267390">
                  <c:v>619.47719259003804</c:v>
                </c:pt>
                <c:pt idx="267391">
                  <c:v>619.47950934531195</c:v>
                </c:pt>
                <c:pt idx="267392">
                  <c:v>619.48182610058495</c:v>
                </c:pt>
                <c:pt idx="267393">
                  <c:v>619.48414285585898</c:v>
                </c:pt>
                <c:pt idx="267394">
                  <c:v>619.48645961113198</c:v>
                </c:pt>
                <c:pt idx="267395">
                  <c:v>619.488776366406</c:v>
                </c:pt>
                <c:pt idx="267396">
                  <c:v>619.49109312168002</c:v>
                </c:pt>
                <c:pt idx="267397">
                  <c:v>619.49340987695302</c:v>
                </c:pt>
                <c:pt idx="267398">
                  <c:v>619.49572663222705</c:v>
                </c:pt>
                <c:pt idx="267399">
                  <c:v>619.49804338750005</c:v>
                </c:pt>
                <c:pt idx="267400">
                  <c:v>619.50036014277396</c:v>
                </c:pt>
                <c:pt idx="267401">
                  <c:v>619.50267689804696</c:v>
                </c:pt>
                <c:pt idx="267402">
                  <c:v>619.50499365332098</c:v>
                </c:pt>
                <c:pt idx="267403">
                  <c:v>619.50731040859398</c:v>
                </c:pt>
                <c:pt idx="267404">
                  <c:v>619.509627163868</c:v>
                </c:pt>
                <c:pt idx="267405">
                  <c:v>619.51194391914203</c:v>
                </c:pt>
                <c:pt idx="267406">
                  <c:v>619.51426067441503</c:v>
                </c:pt>
                <c:pt idx="267407">
                  <c:v>619.51657742968905</c:v>
                </c:pt>
                <c:pt idx="267408">
                  <c:v>619.51889418496205</c:v>
                </c:pt>
                <c:pt idx="267409">
                  <c:v>619.52121094023596</c:v>
                </c:pt>
                <c:pt idx="267410">
                  <c:v>619.52352769550896</c:v>
                </c:pt>
                <c:pt idx="267411">
                  <c:v>619.52584445078298</c:v>
                </c:pt>
                <c:pt idx="267412">
                  <c:v>619.52816120605701</c:v>
                </c:pt>
                <c:pt idx="267413">
                  <c:v>619.53047796133001</c:v>
                </c:pt>
                <c:pt idx="267414">
                  <c:v>619.53279471660403</c:v>
                </c:pt>
                <c:pt idx="267415">
                  <c:v>619.53511147187703</c:v>
                </c:pt>
                <c:pt idx="267416">
                  <c:v>619.53742822715105</c:v>
                </c:pt>
                <c:pt idx="267417">
                  <c:v>619.53974498242405</c:v>
                </c:pt>
                <c:pt idx="267418">
                  <c:v>619.54206173769796</c:v>
                </c:pt>
                <c:pt idx="267419">
                  <c:v>619.54437849297199</c:v>
                </c:pt>
                <c:pt idx="267420">
                  <c:v>619.54669524824499</c:v>
                </c:pt>
                <c:pt idx="267421">
                  <c:v>619.54901200351901</c:v>
                </c:pt>
                <c:pt idx="267422">
                  <c:v>619.55132875879201</c:v>
                </c:pt>
                <c:pt idx="267423">
                  <c:v>619.55364551406603</c:v>
                </c:pt>
                <c:pt idx="267424">
                  <c:v>619.55596226933903</c:v>
                </c:pt>
                <c:pt idx="267425">
                  <c:v>619.55827902461294</c:v>
                </c:pt>
                <c:pt idx="267426">
                  <c:v>619.56059577988697</c:v>
                </c:pt>
                <c:pt idx="267427">
                  <c:v>619.56291253515997</c:v>
                </c:pt>
                <c:pt idx="267428">
                  <c:v>619.56522929043399</c:v>
                </c:pt>
                <c:pt idx="267429">
                  <c:v>619.56754604570699</c:v>
                </c:pt>
                <c:pt idx="267430">
                  <c:v>619.56986280098101</c:v>
                </c:pt>
                <c:pt idx="267431">
                  <c:v>619.57217955625401</c:v>
                </c:pt>
                <c:pt idx="267432">
                  <c:v>619.57449631152804</c:v>
                </c:pt>
                <c:pt idx="267433">
                  <c:v>619.57681306680195</c:v>
                </c:pt>
                <c:pt idx="267434">
                  <c:v>619.57912982207495</c:v>
                </c:pt>
                <c:pt idx="267435">
                  <c:v>619.58144657734897</c:v>
                </c:pt>
                <c:pt idx="267436">
                  <c:v>619.58376333262197</c:v>
                </c:pt>
                <c:pt idx="267437">
                  <c:v>619.58608008789599</c:v>
                </c:pt>
                <c:pt idx="267438">
                  <c:v>619.58839684316899</c:v>
                </c:pt>
                <c:pt idx="267439">
                  <c:v>619.59071359844302</c:v>
                </c:pt>
                <c:pt idx="267440">
                  <c:v>619.59303035371704</c:v>
                </c:pt>
                <c:pt idx="267441">
                  <c:v>619.59534710899004</c:v>
                </c:pt>
                <c:pt idx="267442">
                  <c:v>619.59766386426395</c:v>
                </c:pt>
                <c:pt idx="267443">
                  <c:v>619.59998061953695</c:v>
                </c:pt>
                <c:pt idx="267444">
                  <c:v>619.60229737481097</c:v>
                </c:pt>
                <c:pt idx="267445">
                  <c:v>619.60461413008397</c:v>
                </c:pt>
                <c:pt idx="267446">
                  <c:v>619.606930885358</c:v>
                </c:pt>
                <c:pt idx="267447">
                  <c:v>619.60924764063202</c:v>
                </c:pt>
                <c:pt idx="267448">
                  <c:v>619.61156439590502</c:v>
                </c:pt>
                <c:pt idx="267449">
                  <c:v>619.61388115117904</c:v>
                </c:pt>
                <c:pt idx="267450">
                  <c:v>619.61619790645204</c:v>
                </c:pt>
                <c:pt idx="267451">
                  <c:v>619.61851466172595</c:v>
                </c:pt>
                <c:pt idx="267452">
                  <c:v>619.62083141699895</c:v>
                </c:pt>
                <c:pt idx="267453">
                  <c:v>619.62314817227298</c:v>
                </c:pt>
                <c:pt idx="267454">
                  <c:v>619.62546492754598</c:v>
                </c:pt>
                <c:pt idx="267455">
                  <c:v>619.62778168282</c:v>
                </c:pt>
                <c:pt idx="267456">
                  <c:v>619.63009843809402</c:v>
                </c:pt>
                <c:pt idx="267457">
                  <c:v>619.63241519336702</c:v>
                </c:pt>
                <c:pt idx="267458">
                  <c:v>619.63473194864105</c:v>
                </c:pt>
                <c:pt idx="267459">
                  <c:v>619.63704870391405</c:v>
                </c:pt>
                <c:pt idx="267460">
                  <c:v>619.63936545918796</c:v>
                </c:pt>
                <c:pt idx="267461">
                  <c:v>619.64168221446096</c:v>
                </c:pt>
                <c:pt idx="267462">
                  <c:v>619.64399896973498</c:v>
                </c:pt>
                <c:pt idx="267463">
                  <c:v>619.646315725009</c:v>
                </c:pt>
                <c:pt idx="267464">
                  <c:v>619.648632480282</c:v>
                </c:pt>
                <c:pt idx="267465">
                  <c:v>619.65094923555603</c:v>
                </c:pt>
                <c:pt idx="267466">
                  <c:v>619.65326599082903</c:v>
                </c:pt>
                <c:pt idx="267467">
                  <c:v>619.65558274610305</c:v>
                </c:pt>
                <c:pt idx="267468">
                  <c:v>619.65789950137605</c:v>
                </c:pt>
                <c:pt idx="267469">
                  <c:v>619.66021625664996</c:v>
                </c:pt>
                <c:pt idx="267470">
                  <c:v>619.66253301192398</c:v>
                </c:pt>
                <c:pt idx="267471">
                  <c:v>619.66484976719698</c:v>
                </c:pt>
                <c:pt idx="267472">
                  <c:v>619.66716652247101</c:v>
                </c:pt>
                <c:pt idx="267473">
                  <c:v>619.66948327774401</c:v>
                </c:pt>
                <c:pt idx="267474">
                  <c:v>619.67180003301803</c:v>
                </c:pt>
                <c:pt idx="267475">
                  <c:v>619.67411678829103</c:v>
                </c:pt>
                <c:pt idx="267476">
                  <c:v>619.67643354356505</c:v>
                </c:pt>
                <c:pt idx="267477">
                  <c:v>619.67875029883896</c:v>
                </c:pt>
                <c:pt idx="267478">
                  <c:v>619.68106705411196</c:v>
                </c:pt>
                <c:pt idx="267479">
                  <c:v>619.68338380938599</c:v>
                </c:pt>
                <c:pt idx="267480">
                  <c:v>619.68570056465899</c:v>
                </c:pt>
                <c:pt idx="267481">
                  <c:v>619.68801731993301</c:v>
                </c:pt>
                <c:pt idx="267482">
                  <c:v>619.69033407520601</c:v>
                </c:pt>
                <c:pt idx="267483">
                  <c:v>619.69265083048003</c:v>
                </c:pt>
                <c:pt idx="267484">
                  <c:v>619.69496758575394</c:v>
                </c:pt>
                <c:pt idx="267485">
                  <c:v>619.69728434102694</c:v>
                </c:pt>
                <c:pt idx="267486">
                  <c:v>619.69960109630097</c:v>
                </c:pt>
                <c:pt idx="267487">
                  <c:v>619.70191785157397</c:v>
                </c:pt>
                <c:pt idx="267488">
                  <c:v>619.70423460684799</c:v>
                </c:pt>
                <c:pt idx="267489">
                  <c:v>619.70655136212099</c:v>
                </c:pt>
                <c:pt idx="267490">
                  <c:v>619.70886811739501</c:v>
                </c:pt>
                <c:pt idx="267491">
                  <c:v>619.71118487266904</c:v>
                </c:pt>
                <c:pt idx="267492">
                  <c:v>619.71350162794204</c:v>
                </c:pt>
                <c:pt idx="267493">
                  <c:v>619.71581838321595</c:v>
                </c:pt>
                <c:pt idx="267494">
                  <c:v>619.71813513848895</c:v>
                </c:pt>
                <c:pt idx="267495">
                  <c:v>619.72045189376297</c:v>
                </c:pt>
                <c:pt idx="267496">
                  <c:v>619.72276864903597</c:v>
                </c:pt>
                <c:pt idx="267497">
                  <c:v>619.72508540430999</c:v>
                </c:pt>
                <c:pt idx="267498">
                  <c:v>619.72740215958299</c:v>
                </c:pt>
                <c:pt idx="267499">
                  <c:v>619.72971891485702</c:v>
                </c:pt>
                <c:pt idx="267500">
                  <c:v>619.73203567013104</c:v>
                </c:pt>
                <c:pt idx="267501">
                  <c:v>619.73435242540404</c:v>
                </c:pt>
                <c:pt idx="267502">
                  <c:v>619.73666918067795</c:v>
                </c:pt>
                <c:pt idx="267503">
                  <c:v>619.73898593595095</c:v>
                </c:pt>
                <c:pt idx="267504">
                  <c:v>619.74130269122497</c:v>
                </c:pt>
                <c:pt idx="267505">
                  <c:v>619.74361944649797</c:v>
                </c:pt>
                <c:pt idx="267506">
                  <c:v>619.745936201772</c:v>
                </c:pt>
                <c:pt idx="267507">
                  <c:v>619.74825295704602</c:v>
                </c:pt>
                <c:pt idx="267508">
                  <c:v>619.75056971231902</c:v>
                </c:pt>
                <c:pt idx="267509">
                  <c:v>619.75288646759304</c:v>
                </c:pt>
                <c:pt idx="267510">
                  <c:v>619.75520322286604</c:v>
                </c:pt>
                <c:pt idx="267511">
                  <c:v>619.75751997813995</c:v>
                </c:pt>
                <c:pt idx="267512">
                  <c:v>619.75983673341295</c:v>
                </c:pt>
                <c:pt idx="267513">
                  <c:v>619.76215348868698</c:v>
                </c:pt>
                <c:pt idx="267514">
                  <c:v>619.764470243961</c:v>
                </c:pt>
                <c:pt idx="267515">
                  <c:v>619.766786999234</c:v>
                </c:pt>
                <c:pt idx="267516">
                  <c:v>619.76910375450802</c:v>
                </c:pt>
                <c:pt idx="267517">
                  <c:v>619.77142050978102</c:v>
                </c:pt>
                <c:pt idx="267518">
                  <c:v>619.77373726505505</c:v>
                </c:pt>
                <c:pt idx="267519">
                  <c:v>619.77605402032805</c:v>
                </c:pt>
                <c:pt idx="267520">
                  <c:v>619.77837077560196</c:v>
                </c:pt>
                <c:pt idx="267521">
                  <c:v>619.78068753087598</c:v>
                </c:pt>
                <c:pt idx="267522">
                  <c:v>619.78300428614898</c:v>
                </c:pt>
                <c:pt idx="267523">
                  <c:v>619.785321041423</c:v>
                </c:pt>
                <c:pt idx="267524">
                  <c:v>619.787637796696</c:v>
                </c:pt>
                <c:pt idx="267525">
                  <c:v>619.78995455197003</c:v>
                </c:pt>
                <c:pt idx="267526">
                  <c:v>619.79227130724303</c:v>
                </c:pt>
                <c:pt idx="267527">
                  <c:v>619.79458806251705</c:v>
                </c:pt>
                <c:pt idx="267528">
                  <c:v>619.79690481779096</c:v>
                </c:pt>
                <c:pt idx="267529">
                  <c:v>619.79922157306396</c:v>
                </c:pt>
                <c:pt idx="267530">
                  <c:v>619.80153832833798</c:v>
                </c:pt>
                <c:pt idx="267531">
                  <c:v>619.80385508361098</c:v>
                </c:pt>
                <c:pt idx="267532">
                  <c:v>619.80617183888501</c:v>
                </c:pt>
                <c:pt idx="267533">
                  <c:v>619.80848859415801</c:v>
                </c:pt>
                <c:pt idx="267534">
                  <c:v>619.81080534943203</c:v>
                </c:pt>
                <c:pt idx="267535">
                  <c:v>619.81312210470605</c:v>
                </c:pt>
                <c:pt idx="267536">
                  <c:v>619.81543885997905</c:v>
                </c:pt>
                <c:pt idx="267537">
                  <c:v>619.81775561525296</c:v>
                </c:pt>
                <c:pt idx="267538">
                  <c:v>619.82007237052596</c:v>
                </c:pt>
                <c:pt idx="267539">
                  <c:v>619.82238912579999</c:v>
                </c:pt>
                <c:pt idx="267540">
                  <c:v>619.82470588107299</c:v>
                </c:pt>
                <c:pt idx="267541">
                  <c:v>619.82702263634701</c:v>
                </c:pt>
                <c:pt idx="267542">
                  <c:v>619.82933939162103</c:v>
                </c:pt>
                <c:pt idx="267543">
                  <c:v>619.83165614689403</c:v>
                </c:pt>
                <c:pt idx="267544">
                  <c:v>619.83397290216794</c:v>
                </c:pt>
                <c:pt idx="267545">
                  <c:v>619.83628965744094</c:v>
                </c:pt>
                <c:pt idx="267546">
                  <c:v>619.83860641271497</c:v>
                </c:pt>
                <c:pt idx="267547">
                  <c:v>619.84092316798797</c:v>
                </c:pt>
                <c:pt idx="267548">
                  <c:v>619.84323992326199</c:v>
                </c:pt>
                <c:pt idx="267549">
                  <c:v>619.84555667853499</c:v>
                </c:pt>
                <c:pt idx="267550">
                  <c:v>619.84787343380901</c:v>
                </c:pt>
                <c:pt idx="267551">
                  <c:v>619.85019018908304</c:v>
                </c:pt>
                <c:pt idx="267552">
                  <c:v>619.85250694435604</c:v>
                </c:pt>
                <c:pt idx="267553">
                  <c:v>619.85482369962995</c:v>
                </c:pt>
                <c:pt idx="267554">
                  <c:v>619.85714045490295</c:v>
                </c:pt>
                <c:pt idx="267555">
                  <c:v>619.85945721017697</c:v>
                </c:pt>
                <c:pt idx="267556">
                  <c:v>619.86177396544997</c:v>
                </c:pt>
                <c:pt idx="267557">
                  <c:v>619.86409072072399</c:v>
                </c:pt>
                <c:pt idx="267558">
                  <c:v>619.86640747599802</c:v>
                </c:pt>
                <c:pt idx="267559">
                  <c:v>619.86872423127102</c:v>
                </c:pt>
                <c:pt idx="267560">
                  <c:v>619.87104098654504</c:v>
                </c:pt>
                <c:pt idx="267561">
                  <c:v>619.87335774181804</c:v>
                </c:pt>
                <c:pt idx="267562">
                  <c:v>619.87567449709195</c:v>
                </c:pt>
                <c:pt idx="267563">
                  <c:v>619.87799125236495</c:v>
                </c:pt>
                <c:pt idx="267564">
                  <c:v>619.88030800763897</c:v>
                </c:pt>
                <c:pt idx="267565">
                  <c:v>619.882624762913</c:v>
                </c:pt>
                <c:pt idx="267566">
                  <c:v>619.884941518186</c:v>
                </c:pt>
                <c:pt idx="267567">
                  <c:v>619.88725827346002</c:v>
                </c:pt>
                <c:pt idx="267568">
                  <c:v>619.88957502873302</c:v>
                </c:pt>
                <c:pt idx="267569">
                  <c:v>619.89189178400704</c:v>
                </c:pt>
                <c:pt idx="267570">
                  <c:v>619.89420853928004</c:v>
                </c:pt>
                <c:pt idx="267571">
                  <c:v>619.89652529455395</c:v>
                </c:pt>
                <c:pt idx="267572">
                  <c:v>619.89884204982798</c:v>
                </c:pt>
                <c:pt idx="267573">
                  <c:v>619.90115880510098</c:v>
                </c:pt>
                <c:pt idx="267574">
                  <c:v>619.903475560375</c:v>
                </c:pt>
                <c:pt idx="267575">
                  <c:v>619.905792315648</c:v>
                </c:pt>
                <c:pt idx="267576">
                  <c:v>619.90810907092202</c:v>
                </c:pt>
                <c:pt idx="267577">
                  <c:v>619.91042582619502</c:v>
                </c:pt>
                <c:pt idx="267578">
                  <c:v>619.91274258146905</c:v>
                </c:pt>
                <c:pt idx="267579">
                  <c:v>619.91505933674296</c:v>
                </c:pt>
                <c:pt idx="267580">
                  <c:v>619.91737609201596</c:v>
                </c:pt>
                <c:pt idx="267581">
                  <c:v>619.91969284728998</c:v>
                </c:pt>
                <c:pt idx="267582">
                  <c:v>619.92200960256298</c:v>
                </c:pt>
                <c:pt idx="267583">
                  <c:v>619.924326357837</c:v>
                </c:pt>
                <c:pt idx="267584">
                  <c:v>619.92664311311</c:v>
                </c:pt>
                <c:pt idx="267585">
                  <c:v>619.92895986838403</c:v>
                </c:pt>
                <c:pt idx="267586">
                  <c:v>619.93127662365805</c:v>
                </c:pt>
                <c:pt idx="267587">
                  <c:v>619.93359337893105</c:v>
                </c:pt>
                <c:pt idx="267588">
                  <c:v>619.93591013420496</c:v>
                </c:pt>
                <c:pt idx="267589">
                  <c:v>619.93822688947796</c:v>
                </c:pt>
                <c:pt idx="267590">
                  <c:v>619.94054364475198</c:v>
                </c:pt>
                <c:pt idx="267591">
                  <c:v>619.94286040002498</c:v>
                </c:pt>
                <c:pt idx="267592">
                  <c:v>619.94517715529901</c:v>
                </c:pt>
                <c:pt idx="267593">
                  <c:v>619.94749391057303</c:v>
                </c:pt>
                <c:pt idx="267594">
                  <c:v>619.94981066584603</c:v>
                </c:pt>
                <c:pt idx="267595">
                  <c:v>619.95212742112005</c:v>
                </c:pt>
                <c:pt idx="267596">
                  <c:v>619.95444417639305</c:v>
                </c:pt>
                <c:pt idx="267597">
                  <c:v>619.95676093166696</c:v>
                </c:pt>
                <c:pt idx="267598">
                  <c:v>619.95907768693996</c:v>
                </c:pt>
                <c:pt idx="267599">
                  <c:v>619.96139444221399</c:v>
                </c:pt>
                <c:pt idx="267600">
                  <c:v>619.96371119748699</c:v>
                </c:pt>
                <c:pt idx="267601">
                  <c:v>619.96602795276101</c:v>
                </c:pt>
                <c:pt idx="267602">
                  <c:v>619.96834470803503</c:v>
                </c:pt>
                <c:pt idx="267603">
                  <c:v>619.97066146330803</c:v>
                </c:pt>
                <c:pt idx="267604">
                  <c:v>619.97297821858206</c:v>
                </c:pt>
                <c:pt idx="267605">
                  <c:v>619.97529497385494</c:v>
                </c:pt>
                <c:pt idx="267606">
                  <c:v>619.97761172912897</c:v>
                </c:pt>
                <c:pt idx="267607">
                  <c:v>619.97992848440197</c:v>
                </c:pt>
                <c:pt idx="267608">
                  <c:v>619.98224523967599</c:v>
                </c:pt>
                <c:pt idx="267609">
                  <c:v>619.98456199495001</c:v>
                </c:pt>
                <c:pt idx="267610">
                  <c:v>619.98687875022301</c:v>
                </c:pt>
                <c:pt idx="267611">
                  <c:v>619.98919550549704</c:v>
                </c:pt>
                <c:pt idx="267612">
                  <c:v>619.99151226077004</c:v>
                </c:pt>
                <c:pt idx="267613">
                  <c:v>619.99382901604395</c:v>
                </c:pt>
                <c:pt idx="267614">
                  <c:v>619.99614577131695</c:v>
                </c:pt>
                <c:pt idx="267615">
                  <c:v>619.99846252659097</c:v>
                </c:pt>
                <c:pt idx="267616">
                  <c:v>620.00077928186499</c:v>
                </c:pt>
                <c:pt idx="267617">
                  <c:v>620.00309603713799</c:v>
                </c:pt>
                <c:pt idx="267618">
                  <c:v>620.00541279241202</c:v>
                </c:pt>
                <c:pt idx="267619">
                  <c:v>620.00772954768502</c:v>
                </c:pt>
                <c:pt idx="267620">
                  <c:v>620.01004630295904</c:v>
                </c:pt>
                <c:pt idx="267621">
                  <c:v>620.01236305823204</c:v>
                </c:pt>
                <c:pt idx="267622">
                  <c:v>620.01467981350595</c:v>
                </c:pt>
                <c:pt idx="267623">
                  <c:v>620.01699656877997</c:v>
                </c:pt>
                <c:pt idx="267624">
                  <c:v>620.01931332405297</c:v>
                </c:pt>
                <c:pt idx="267625">
                  <c:v>620.021630079327</c:v>
                </c:pt>
                <c:pt idx="267626">
                  <c:v>620.0239468346</c:v>
                </c:pt>
                <c:pt idx="267627">
                  <c:v>620.02626358987402</c:v>
                </c:pt>
                <c:pt idx="267628">
                  <c:v>620.02858034514702</c:v>
                </c:pt>
                <c:pt idx="267629">
                  <c:v>620.03089710042104</c:v>
                </c:pt>
                <c:pt idx="267630">
                  <c:v>620.03321385569495</c:v>
                </c:pt>
                <c:pt idx="267631">
                  <c:v>620.03553061096795</c:v>
                </c:pt>
                <c:pt idx="267632">
                  <c:v>620.03784736624198</c:v>
                </c:pt>
                <c:pt idx="267633">
                  <c:v>620.04016412151498</c:v>
                </c:pt>
                <c:pt idx="267634">
                  <c:v>620.042480876789</c:v>
                </c:pt>
                <c:pt idx="267635">
                  <c:v>620.044797632062</c:v>
                </c:pt>
                <c:pt idx="267636">
                  <c:v>620.04711438733602</c:v>
                </c:pt>
                <c:pt idx="267637">
                  <c:v>620.04943114261005</c:v>
                </c:pt>
                <c:pt idx="267638">
                  <c:v>620.05174789788305</c:v>
                </c:pt>
                <c:pt idx="267639">
                  <c:v>620.05406465315696</c:v>
                </c:pt>
                <c:pt idx="267640">
                  <c:v>620.05638140842996</c:v>
                </c:pt>
                <c:pt idx="267641">
                  <c:v>620.05869816370398</c:v>
                </c:pt>
                <c:pt idx="267642">
                  <c:v>620.06101491897698</c:v>
                </c:pt>
                <c:pt idx="267643">
                  <c:v>620.063331674251</c:v>
                </c:pt>
                <c:pt idx="267644">
                  <c:v>620.06564842952503</c:v>
                </c:pt>
                <c:pt idx="267645">
                  <c:v>620.06796518479803</c:v>
                </c:pt>
                <c:pt idx="267646">
                  <c:v>620.07028194007205</c:v>
                </c:pt>
                <c:pt idx="267647">
                  <c:v>620.07259869534505</c:v>
                </c:pt>
                <c:pt idx="267648">
                  <c:v>620.07491545061896</c:v>
                </c:pt>
                <c:pt idx="267649">
                  <c:v>620.07723220589196</c:v>
                </c:pt>
                <c:pt idx="267650">
                  <c:v>620.07954896116598</c:v>
                </c:pt>
                <c:pt idx="267651">
                  <c:v>620.08186571643898</c:v>
                </c:pt>
                <c:pt idx="267652">
                  <c:v>620.08418247171301</c:v>
                </c:pt>
                <c:pt idx="267653">
                  <c:v>620.08649922698703</c:v>
                </c:pt>
                <c:pt idx="267654">
                  <c:v>620.08881598226003</c:v>
                </c:pt>
                <c:pt idx="267655">
                  <c:v>620.09113273753405</c:v>
                </c:pt>
                <c:pt idx="267656">
                  <c:v>620.09344949280705</c:v>
                </c:pt>
                <c:pt idx="267657">
                  <c:v>620.09576624808096</c:v>
                </c:pt>
                <c:pt idx="267658">
                  <c:v>620.09808300335396</c:v>
                </c:pt>
                <c:pt idx="267659">
                  <c:v>620.10039975862799</c:v>
                </c:pt>
                <c:pt idx="267660">
                  <c:v>620.10271651390201</c:v>
                </c:pt>
                <c:pt idx="267661">
                  <c:v>620.10503326917501</c:v>
                </c:pt>
                <c:pt idx="267662">
                  <c:v>620.10735002444903</c:v>
                </c:pt>
                <c:pt idx="267663">
                  <c:v>620.10966677972203</c:v>
                </c:pt>
                <c:pt idx="267664">
                  <c:v>620.11198353499606</c:v>
                </c:pt>
                <c:pt idx="267665">
                  <c:v>620.11430029026906</c:v>
                </c:pt>
                <c:pt idx="267666">
                  <c:v>620.11661704554297</c:v>
                </c:pt>
                <c:pt idx="267667">
                  <c:v>620.11893380081699</c:v>
                </c:pt>
                <c:pt idx="267668">
                  <c:v>620.12125055608999</c:v>
                </c:pt>
                <c:pt idx="267669">
                  <c:v>620.12356731136401</c:v>
                </c:pt>
                <c:pt idx="267670">
                  <c:v>620.12588406663701</c:v>
                </c:pt>
                <c:pt idx="267671">
                  <c:v>620.12820082191104</c:v>
                </c:pt>
                <c:pt idx="267672">
                  <c:v>620.13051757718404</c:v>
                </c:pt>
                <c:pt idx="267673">
                  <c:v>620.13283433245795</c:v>
                </c:pt>
                <c:pt idx="267674">
                  <c:v>620.13515108773197</c:v>
                </c:pt>
                <c:pt idx="267675">
                  <c:v>620.13746784300497</c:v>
                </c:pt>
                <c:pt idx="267676">
                  <c:v>620.13978459827899</c:v>
                </c:pt>
                <c:pt idx="267677">
                  <c:v>620.14210135355199</c:v>
                </c:pt>
                <c:pt idx="267678">
                  <c:v>620.14441810882602</c:v>
                </c:pt>
                <c:pt idx="267679">
                  <c:v>620.14673486409902</c:v>
                </c:pt>
                <c:pt idx="267680">
                  <c:v>620.14905161937304</c:v>
                </c:pt>
                <c:pt idx="267681">
                  <c:v>620.15136837464695</c:v>
                </c:pt>
                <c:pt idx="267682">
                  <c:v>620.15368512991995</c:v>
                </c:pt>
                <c:pt idx="267683">
                  <c:v>620.15600188519397</c:v>
                </c:pt>
                <c:pt idx="267684">
                  <c:v>620.15831864046697</c:v>
                </c:pt>
                <c:pt idx="267685">
                  <c:v>620.160635395741</c:v>
                </c:pt>
                <c:pt idx="267686">
                  <c:v>620.162952151014</c:v>
                </c:pt>
                <c:pt idx="267687">
                  <c:v>620.16526890628802</c:v>
                </c:pt>
                <c:pt idx="267688">
                  <c:v>620.16758566156204</c:v>
                </c:pt>
                <c:pt idx="267689">
                  <c:v>620.16990241683504</c:v>
                </c:pt>
                <c:pt idx="267690">
                  <c:v>620.17221917210895</c:v>
                </c:pt>
                <c:pt idx="267691">
                  <c:v>620.17453592738195</c:v>
                </c:pt>
                <c:pt idx="267692">
                  <c:v>620.17685268265598</c:v>
                </c:pt>
                <c:pt idx="267693">
                  <c:v>620.17916943792898</c:v>
                </c:pt>
                <c:pt idx="267694">
                  <c:v>620.181486193203</c:v>
                </c:pt>
                <c:pt idx="267695">
                  <c:v>620.18380294847702</c:v>
                </c:pt>
                <c:pt idx="267696">
                  <c:v>620.18611970375002</c:v>
                </c:pt>
                <c:pt idx="267697">
                  <c:v>620.18843645902405</c:v>
                </c:pt>
                <c:pt idx="267698">
                  <c:v>620.19075321429705</c:v>
                </c:pt>
                <c:pt idx="267699">
                  <c:v>620.19306996957096</c:v>
                </c:pt>
                <c:pt idx="267700">
                  <c:v>620.19538672484396</c:v>
                </c:pt>
                <c:pt idx="267701">
                  <c:v>620.19770348011798</c:v>
                </c:pt>
                <c:pt idx="267702">
                  <c:v>620.20002023539098</c:v>
                </c:pt>
                <c:pt idx="267703">
                  <c:v>620.202336990665</c:v>
                </c:pt>
                <c:pt idx="267704">
                  <c:v>620.20465374593903</c:v>
                </c:pt>
                <c:pt idx="267705">
                  <c:v>620.20697050121203</c:v>
                </c:pt>
                <c:pt idx="267706">
                  <c:v>620.20928725648605</c:v>
                </c:pt>
                <c:pt idx="267707">
                  <c:v>620.21160401175905</c:v>
                </c:pt>
                <c:pt idx="267708">
                  <c:v>620.21392076703296</c:v>
                </c:pt>
                <c:pt idx="267709">
                  <c:v>620.21623752230596</c:v>
                </c:pt>
                <c:pt idx="267710">
                  <c:v>620.21855427757998</c:v>
                </c:pt>
                <c:pt idx="267711">
                  <c:v>620.22087103285401</c:v>
                </c:pt>
                <c:pt idx="267712">
                  <c:v>620.22318778812701</c:v>
                </c:pt>
                <c:pt idx="267713">
                  <c:v>620.22550454340103</c:v>
                </c:pt>
                <c:pt idx="267714">
                  <c:v>620.22782129867403</c:v>
                </c:pt>
                <c:pt idx="267715">
                  <c:v>620.23013805394805</c:v>
                </c:pt>
                <c:pt idx="267716">
                  <c:v>620.23245480922105</c:v>
                </c:pt>
                <c:pt idx="267717">
                  <c:v>620.23477156449496</c:v>
                </c:pt>
                <c:pt idx="267718">
                  <c:v>620.23708831976899</c:v>
                </c:pt>
                <c:pt idx="267719">
                  <c:v>620.23940507504199</c:v>
                </c:pt>
                <c:pt idx="267720">
                  <c:v>620.24172183031601</c:v>
                </c:pt>
                <c:pt idx="267721">
                  <c:v>620.24403858558901</c:v>
                </c:pt>
                <c:pt idx="267722">
                  <c:v>620.24635534086303</c:v>
                </c:pt>
                <c:pt idx="267723">
                  <c:v>620.24867209613603</c:v>
                </c:pt>
                <c:pt idx="267724">
                  <c:v>620.25098885141006</c:v>
                </c:pt>
                <c:pt idx="267725">
                  <c:v>620.25330560668397</c:v>
                </c:pt>
                <c:pt idx="267726">
                  <c:v>620.25562236195697</c:v>
                </c:pt>
                <c:pt idx="267727">
                  <c:v>620.25793911723099</c:v>
                </c:pt>
                <c:pt idx="267728">
                  <c:v>620.26025587250399</c:v>
                </c:pt>
                <c:pt idx="267729">
                  <c:v>620.26257262777801</c:v>
                </c:pt>
                <c:pt idx="267730">
                  <c:v>620.26488938305101</c:v>
                </c:pt>
                <c:pt idx="267731">
                  <c:v>620.26720613832504</c:v>
                </c:pt>
                <c:pt idx="267732">
                  <c:v>620.26952289359895</c:v>
                </c:pt>
                <c:pt idx="267733">
                  <c:v>620.27183964887195</c:v>
                </c:pt>
                <c:pt idx="267734">
                  <c:v>620.27415640414597</c:v>
                </c:pt>
                <c:pt idx="267735">
                  <c:v>620.27647315941897</c:v>
                </c:pt>
                <c:pt idx="267736">
                  <c:v>620.27878991469299</c:v>
                </c:pt>
                <c:pt idx="267737">
                  <c:v>620.28110666996599</c:v>
                </c:pt>
                <c:pt idx="267738">
                  <c:v>620.28342342524002</c:v>
                </c:pt>
                <c:pt idx="267739">
                  <c:v>620.28574018051404</c:v>
                </c:pt>
                <c:pt idx="267740">
                  <c:v>620.28805693578704</c:v>
                </c:pt>
                <c:pt idx="267741">
                  <c:v>620.29037369106095</c:v>
                </c:pt>
                <c:pt idx="267742">
                  <c:v>620.29269044633395</c:v>
                </c:pt>
                <c:pt idx="267743">
                  <c:v>620.29500720160797</c:v>
                </c:pt>
                <c:pt idx="267744">
                  <c:v>620.29732395688097</c:v>
                </c:pt>
                <c:pt idx="267745">
                  <c:v>620.299640712155</c:v>
                </c:pt>
                <c:pt idx="267746">
                  <c:v>620.30195746742902</c:v>
                </c:pt>
                <c:pt idx="267747">
                  <c:v>620.30427422270202</c:v>
                </c:pt>
                <c:pt idx="267748">
                  <c:v>620.30659097797604</c:v>
                </c:pt>
                <c:pt idx="267749">
                  <c:v>620.30890773324904</c:v>
                </c:pt>
                <c:pt idx="267750">
                  <c:v>620.31122448852295</c:v>
                </c:pt>
                <c:pt idx="267751">
                  <c:v>620.31354124379595</c:v>
                </c:pt>
                <c:pt idx="267752">
                  <c:v>620.31585799906998</c:v>
                </c:pt>
                <c:pt idx="267753">
                  <c:v>620.31817475434298</c:v>
                </c:pt>
                <c:pt idx="267754">
                  <c:v>620.320491509617</c:v>
                </c:pt>
                <c:pt idx="267755">
                  <c:v>620.32280826489102</c:v>
                </c:pt>
                <c:pt idx="267756">
                  <c:v>620.32512502016402</c:v>
                </c:pt>
                <c:pt idx="267757">
                  <c:v>620.32744177543805</c:v>
                </c:pt>
                <c:pt idx="267758">
                  <c:v>620.32975853071105</c:v>
                </c:pt>
                <c:pt idx="267759">
                  <c:v>620.33207528598496</c:v>
                </c:pt>
                <c:pt idx="267760">
                  <c:v>620.33439204125796</c:v>
                </c:pt>
                <c:pt idx="267761">
                  <c:v>620.33670879653198</c:v>
                </c:pt>
                <c:pt idx="267762">
                  <c:v>620.339025551806</c:v>
                </c:pt>
                <c:pt idx="267763">
                  <c:v>620.341342307079</c:v>
                </c:pt>
                <c:pt idx="267764">
                  <c:v>620.34365906235303</c:v>
                </c:pt>
                <c:pt idx="267765">
                  <c:v>620.34597581762603</c:v>
                </c:pt>
                <c:pt idx="267766">
                  <c:v>620.34829257290005</c:v>
                </c:pt>
                <c:pt idx="267767">
                  <c:v>620.35060932817305</c:v>
                </c:pt>
                <c:pt idx="267768">
                  <c:v>620.35292608344696</c:v>
                </c:pt>
                <c:pt idx="267769">
                  <c:v>620.35524283872098</c:v>
                </c:pt>
                <c:pt idx="267770">
                  <c:v>620.35755959399398</c:v>
                </c:pt>
                <c:pt idx="267771">
                  <c:v>620.35987634926801</c:v>
                </c:pt>
                <c:pt idx="267772">
                  <c:v>620.36219310454101</c:v>
                </c:pt>
                <c:pt idx="267773">
                  <c:v>620.36450985981503</c:v>
                </c:pt>
                <c:pt idx="267774">
                  <c:v>620.36682661508803</c:v>
                </c:pt>
                <c:pt idx="267775">
                  <c:v>620.36914337036205</c:v>
                </c:pt>
                <c:pt idx="267776">
                  <c:v>620.37146012563596</c:v>
                </c:pt>
                <c:pt idx="267777">
                  <c:v>620.37377688090896</c:v>
                </c:pt>
                <c:pt idx="267778">
                  <c:v>620.37609363618299</c:v>
                </c:pt>
                <c:pt idx="267779">
                  <c:v>620.37841039145599</c:v>
                </c:pt>
                <c:pt idx="267780">
                  <c:v>620.38072714673001</c:v>
                </c:pt>
                <c:pt idx="267781">
                  <c:v>620.38304390200301</c:v>
                </c:pt>
                <c:pt idx="267782">
                  <c:v>620.38536065727703</c:v>
                </c:pt>
                <c:pt idx="267783">
                  <c:v>620.38767741255106</c:v>
                </c:pt>
                <c:pt idx="267784">
                  <c:v>620.38999416782406</c:v>
                </c:pt>
                <c:pt idx="267785">
                  <c:v>620.39231092309797</c:v>
                </c:pt>
                <c:pt idx="267786">
                  <c:v>620.39462767837097</c:v>
                </c:pt>
                <c:pt idx="267787">
                  <c:v>620.39694443364499</c:v>
                </c:pt>
                <c:pt idx="267788">
                  <c:v>620.39926118891799</c:v>
                </c:pt>
                <c:pt idx="267789">
                  <c:v>620.40157794419201</c:v>
                </c:pt>
                <c:pt idx="267790">
                  <c:v>620.40389469946604</c:v>
                </c:pt>
                <c:pt idx="267791">
                  <c:v>620.40621145473904</c:v>
                </c:pt>
                <c:pt idx="267792">
                  <c:v>620.40852821001295</c:v>
                </c:pt>
                <c:pt idx="267793">
                  <c:v>620.41084496528595</c:v>
                </c:pt>
                <c:pt idx="267794">
                  <c:v>620.41316172055997</c:v>
                </c:pt>
                <c:pt idx="267795">
                  <c:v>620.41547847583297</c:v>
                </c:pt>
                <c:pt idx="267796">
                  <c:v>620.41779523110699</c:v>
                </c:pt>
                <c:pt idx="267797">
                  <c:v>620.42011198637999</c:v>
                </c:pt>
                <c:pt idx="267798">
                  <c:v>620.42242874165402</c:v>
                </c:pt>
                <c:pt idx="267799">
                  <c:v>620.42474549692804</c:v>
                </c:pt>
                <c:pt idx="267800">
                  <c:v>620.42706225220104</c:v>
                </c:pt>
                <c:pt idx="267801">
                  <c:v>620.42937900747495</c:v>
                </c:pt>
                <c:pt idx="267802">
                  <c:v>620.43169576274795</c:v>
                </c:pt>
                <c:pt idx="267803">
                  <c:v>620.43401251802197</c:v>
                </c:pt>
                <c:pt idx="267804">
                  <c:v>620.43632927329497</c:v>
                </c:pt>
                <c:pt idx="267805">
                  <c:v>620.438646028569</c:v>
                </c:pt>
                <c:pt idx="267806">
                  <c:v>620.44096278384302</c:v>
                </c:pt>
                <c:pt idx="267807">
                  <c:v>620.44327953911602</c:v>
                </c:pt>
                <c:pt idx="267808">
                  <c:v>620.44559629439004</c:v>
                </c:pt>
                <c:pt idx="267809">
                  <c:v>620.44791304966304</c:v>
                </c:pt>
                <c:pt idx="267810">
                  <c:v>620.45022980493695</c:v>
                </c:pt>
                <c:pt idx="267811">
                  <c:v>620.45254656020995</c:v>
                </c:pt>
                <c:pt idx="267812">
                  <c:v>620.45486331548398</c:v>
                </c:pt>
                <c:pt idx="267813">
                  <c:v>620.457180070758</c:v>
                </c:pt>
                <c:pt idx="267814">
                  <c:v>620.459496826031</c:v>
                </c:pt>
                <c:pt idx="267815">
                  <c:v>620.46181358130502</c:v>
                </c:pt>
                <c:pt idx="267816">
                  <c:v>620.46413033657802</c:v>
                </c:pt>
                <c:pt idx="267817">
                  <c:v>620.46644709185205</c:v>
                </c:pt>
                <c:pt idx="267818">
                  <c:v>620.46876384712505</c:v>
                </c:pt>
                <c:pt idx="267819">
                  <c:v>620.47108060239896</c:v>
                </c:pt>
                <c:pt idx="267820">
                  <c:v>620.47339735767298</c:v>
                </c:pt>
                <c:pt idx="267821">
                  <c:v>620.47571411294598</c:v>
                </c:pt>
                <c:pt idx="267822">
                  <c:v>620.47803086822</c:v>
                </c:pt>
                <c:pt idx="267823">
                  <c:v>620.480347623493</c:v>
                </c:pt>
                <c:pt idx="267824">
                  <c:v>620.48266437876703</c:v>
                </c:pt>
                <c:pt idx="267825">
                  <c:v>620.48498113404003</c:v>
                </c:pt>
                <c:pt idx="267826">
                  <c:v>620.48729788931405</c:v>
                </c:pt>
                <c:pt idx="267827">
                  <c:v>620.48961464458796</c:v>
                </c:pt>
                <c:pt idx="267828">
                  <c:v>620.49193139986096</c:v>
                </c:pt>
                <c:pt idx="267829">
                  <c:v>620.49424815513498</c:v>
                </c:pt>
                <c:pt idx="267830">
                  <c:v>620.49656491040798</c:v>
                </c:pt>
                <c:pt idx="267831">
                  <c:v>620.49888166568201</c:v>
                </c:pt>
                <c:pt idx="267832">
                  <c:v>620.50119842095501</c:v>
                </c:pt>
                <c:pt idx="267833">
                  <c:v>620.50351517622903</c:v>
                </c:pt>
                <c:pt idx="267834">
                  <c:v>620.50583193150305</c:v>
                </c:pt>
                <c:pt idx="267835">
                  <c:v>620.50814868677605</c:v>
                </c:pt>
                <c:pt idx="267836">
                  <c:v>620.51046544204996</c:v>
                </c:pt>
                <c:pt idx="267837">
                  <c:v>620.51278219732296</c:v>
                </c:pt>
                <c:pt idx="267838">
                  <c:v>620.51509895259699</c:v>
                </c:pt>
                <c:pt idx="267839">
                  <c:v>620.51741570786999</c:v>
                </c:pt>
                <c:pt idx="267840">
                  <c:v>620.51973246314401</c:v>
                </c:pt>
                <c:pt idx="267841">
                  <c:v>620.52204921841803</c:v>
                </c:pt>
                <c:pt idx="267842">
                  <c:v>620.52436597369103</c:v>
                </c:pt>
                <c:pt idx="267843">
                  <c:v>620.52668272896506</c:v>
                </c:pt>
                <c:pt idx="267844">
                  <c:v>620.52899948423806</c:v>
                </c:pt>
                <c:pt idx="267845">
                  <c:v>620.53131623951197</c:v>
                </c:pt>
                <c:pt idx="267846">
                  <c:v>620.53363299478497</c:v>
                </c:pt>
                <c:pt idx="267847">
                  <c:v>620.53594975005899</c:v>
                </c:pt>
                <c:pt idx="267848">
                  <c:v>620.53826650533199</c:v>
                </c:pt>
                <c:pt idx="267849">
                  <c:v>620.54058326060601</c:v>
                </c:pt>
                <c:pt idx="267850">
                  <c:v>620.54290001588004</c:v>
                </c:pt>
                <c:pt idx="267851">
                  <c:v>620.54521677115304</c:v>
                </c:pt>
                <c:pt idx="267852">
                  <c:v>620.54753352642695</c:v>
                </c:pt>
                <c:pt idx="267853">
                  <c:v>620.54985028169995</c:v>
                </c:pt>
                <c:pt idx="267854">
                  <c:v>620.55216703697397</c:v>
                </c:pt>
                <c:pt idx="267855">
                  <c:v>620.55448379224697</c:v>
                </c:pt>
                <c:pt idx="267856">
                  <c:v>620.55680054752099</c:v>
                </c:pt>
                <c:pt idx="267857">
                  <c:v>620.55911730279502</c:v>
                </c:pt>
                <c:pt idx="267858">
                  <c:v>620.56143405806802</c:v>
                </c:pt>
                <c:pt idx="267859">
                  <c:v>620.56375081334204</c:v>
                </c:pt>
                <c:pt idx="267860">
                  <c:v>620.56606756861504</c:v>
                </c:pt>
                <c:pt idx="267861">
                  <c:v>620.56838432388895</c:v>
                </c:pt>
                <c:pt idx="267862">
                  <c:v>620.57070107916195</c:v>
                </c:pt>
                <c:pt idx="267863">
                  <c:v>620.57301783443597</c:v>
                </c:pt>
                <c:pt idx="267864">
                  <c:v>620.57533458971</c:v>
                </c:pt>
                <c:pt idx="267865">
                  <c:v>620.577651344983</c:v>
                </c:pt>
                <c:pt idx="267866">
                  <c:v>620.57996810025702</c:v>
                </c:pt>
                <c:pt idx="267867">
                  <c:v>620.58228485553002</c:v>
                </c:pt>
                <c:pt idx="267868">
                  <c:v>620.58460161080404</c:v>
                </c:pt>
                <c:pt idx="267869">
                  <c:v>620.58691836607704</c:v>
                </c:pt>
                <c:pt idx="267870">
                  <c:v>620.58923512135095</c:v>
                </c:pt>
                <c:pt idx="267871">
                  <c:v>620.59155187662498</c:v>
                </c:pt>
                <c:pt idx="267872">
                  <c:v>620.59386863189798</c:v>
                </c:pt>
                <c:pt idx="267873">
                  <c:v>620.596185387172</c:v>
                </c:pt>
                <c:pt idx="267874">
                  <c:v>620.598502142445</c:v>
                </c:pt>
                <c:pt idx="267875">
                  <c:v>620.60081889771902</c:v>
                </c:pt>
                <c:pt idx="267876">
                  <c:v>620.60313565299202</c:v>
                </c:pt>
                <c:pt idx="267877">
                  <c:v>620.60545240826605</c:v>
                </c:pt>
                <c:pt idx="267878">
                  <c:v>620.60776916353996</c:v>
                </c:pt>
                <c:pt idx="267879">
                  <c:v>620.61008591881296</c:v>
                </c:pt>
                <c:pt idx="267880">
                  <c:v>620.61240267408698</c:v>
                </c:pt>
                <c:pt idx="267881">
                  <c:v>620.61471942935998</c:v>
                </c:pt>
                <c:pt idx="267882">
                  <c:v>620.617036184634</c:v>
                </c:pt>
                <c:pt idx="267883">
                  <c:v>620.619352939907</c:v>
                </c:pt>
                <c:pt idx="267884">
                  <c:v>620.62166969518103</c:v>
                </c:pt>
                <c:pt idx="267885">
                  <c:v>620.62398645045505</c:v>
                </c:pt>
                <c:pt idx="267886">
                  <c:v>620.62630320572805</c:v>
                </c:pt>
                <c:pt idx="267887">
                  <c:v>620.62861996100196</c:v>
                </c:pt>
                <c:pt idx="267888">
                  <c:v>620.63093671627496</c:v>
                </c:pt>
                <c:pt idx="267889">
                  <c:v>620.63325347154898</c:v>
                </c:pt>
                <c:pt idx="267890">
                  <c:v>620.63557022682198</c:v>
                </c:pt>
                <c:pt idx="267891">
                  <c:v>620.63788698209601</c:v>
                </c:pt>
                <c:pt idx="267892">
                  <c:v>620.64020373737003</c:v>
                </c:pt>
                <c:pt idx="267893">
                  <c:v>620.64252049264303</c:v>
                </c:pt>
                <c:pt idx="267894">
                  <c:v>620.64483724791705</c:v>
                </c:pt>
                <c:pt idx="267895">
                  <c:v>620.64715400319005</c:v>
                </c:pt>
                <c:pt idx="267896">
                  <c:v>620.64947075846396</c:v>
                </c:pt>
                <c:pt idx="267897">
                  <c:v>620.65178751373696</c:v>
                </c:pt>
                <c:pt idx="267898">
                  <c:v>620.65410426901099</c:v>
                </c:pt>
                <c:pt idx="267899">
                  <c:v>620.65642102428399</c:v>
                </c:pt>
                <c:pt idx="267900">
                  <c:v>620.65873777955801</c:v>
                </c:pt>
                <c:pt idx="267901">
                  <c:v>620.66105453483203</c:v>
                </c:pt>
                <c:pt idx="267902">
                  <c:v>620.66337129010503</c:v>
                </c:pt>
                <c:pt idx="267903">
                  <c:v>620.66568804537906</c:v>
                </c:pt>
                <c:pt idx="267904">
                  <c:v>620.66800480065206</c:v>
                </c:pt>
                <c:pt idx="267905">
                  <c:v>620.67032155592597</c:v>
                </c:pt>
                <c:pt idx="267906">
                  <c:v>620.67263831119897</c:v>
                </c:pt>
                <c:pt idx="267907">
                  <c:v>620.67495506647299</c:v>
                </c:pt>
                <c:pt idx="267908">
                  <c:v>620.67727182174701</c:v>
                </c:pt>
                <c:pt idx="267909">
                  <c:v>620.67958857702001</c:v>
                </c:pt>
                <c:pt idx="267910">
                  <c:v>620.68190533229404</c:v>
                </c:pt>
                <c:pt idx="267911">
                  <c:v>620.68422208756704</c:v>
                </c:pt>
                <c:pt idx="267912">
                  <c:v>620.68653884284095</c:v>
                </c:pt>
                <c:pt idx="267913">
                  <c:v>620.68885559811395</c:v>
                </c:pt>
                <c:pt idx="267914">
                  <c:v>620.69117235338797</c:v>
                </c:pt>
                <c:pt idx="267915">
                  <c:v>620.69348910866199</c:v>
                </c:pt>
                <c:pt idx="267916">
                  <c:v>620.69580586393499</c:v>
                </c:pt>
                <c:pt idx="267917">
                  <c:v>620.69812261920902</c:v>
                </c:pt>
                <c:pt idx="267918">
                  <c:v>620.70043937448202</c:v>
                </c:pt>
                <c:pt idx="267919">
                  <c:v>620.70275612975604</c:v>
                </c:pt>
                <c:pt idx="267920">
                  <c:v>620.70507288502904</c:v>
                </c:pt>
                <c:pt idx="267921">
                  <c:v>620.70738964030295</c:v>
                </c:pt>
                <c:pt idx="267922">
                  <c:v>620.70970639557697</c:v>
                </c:pt>
                <c:pt idx="267923">
                  <c:v>620.71202315084997</c:v>
                </c:pt>
                <c:pt idx="267924">
                  <c:v>620.714339906124</c:v>
                </c:pt>
                <c:pt idx="267925">
                  <c:v>620.716656661397</c:v>
                </c:pt>
                <c:pt idx="267926">
                  <c:v>620.71897341667102</c:v>
                </c:pt>
                <c:pt idx="267927">
                  <c:v>620.72129017194402</c:v>
                </c:pt>
                <c:pt idx="267928">
                  <c:v>620.72360692721804</c:v>
                </c:pt>
                <c:pt idx="267929">
                  <c:v>620.72592368249195</c:v>
                </c:pt>
                <c:pt idx="267930">
                  <c:v>620.72824043776495</c:v>
                </c:pt>
                <c:pt idx="267931">
                  <c:v>620.73055719303898</c:v>
                </c:pt>
                <c:pt idx="267932">
                  <c:v>620.73287394831198</c:v>
                </c:pt>
                <c:pt idx="267933">
                  <c:v>620.735190703586</c:v>
                </c:pt>
                <c:pt idx="267934">
                  <c:v>620.737507458859</c:v>
                </c:pt>
                <c:pt idx="267935">
                  <c:v>620.73982421413302</c:v>
                </c:pt>
                <c:pt idx="267936">
                  <c:v>620.74214096940705</c:v>
                </c:pt>
                <c:pt idx="267937">
                  <c:v>620.74445772468005</c:v>
                </c:pt>
                <c:pt idx="267938">
                  <c:v>620.74677447995396</c:v>
                </c:pt>
                <c:pt idx="267939">
                  <c:v>620.74909123522696</c:v>
                </c:pt>
                <c:pt idx="267940">
                  <c:v>620.75140799050098</c:v>
                </c:pt>
                <c:pt idx="267941">
                  <c:v>620.75372474577398</c:v>
                </c:pt>
                <c:pt idx="267942">
                  <c:v>620.756041501048</c:v>
                </c:pt>
                <c:pt idx="267943">
                  <c:v>620.75835825632203</c:v>
                </c:pt>
                <c:pt idx="267944">
                  <c:v>620.76067501159503</c:v>
                </c:pt>
                <c:pt idx="267945">
                  <c:v>620.76299176686905</c:v>
                </c:pt>
                <c:pt idx="267946">
                  <c:v>620.76530852214205</c:v>
                </c:pt>
                <c:pt idx="267947">
                  <c:v>620.76762527741596</c:v>
                </c:pt>
                <c:pt idx="267948">
                  <c:v>620.76994203268896</c:v>
                </c:pt>
                <c:pt idx="267949">
                  <c:v>620.77225878796298</c:v>
                </c:pt>
                <c:pt idx="267950">
                  <c:v>620.77457554323598</c:v>
                </c:pt>
                <c:pt idx="267951">
                  <c:v>620.77689229851001</c:v>
                </c:pt>
                <c:pt idx="267952">
                  <c:v>620.77920905378403</c:v>
                </c:pt>
                <c:pt idx="267953">
                  <c:v>620.78152580905703</c:v>
                </c:pt>
                <c:pt idx="267954">
                  <c:v>620.78384256433105</c:v>
                </c:pt>
                <c:pt idx="267955">
                  <c:v>620.78615931960405</c:v>
                </c:pt>
                <c:pt idx="267956">
                  <c:v>620.78847607487796</c:v>
                </c:pt>
                <c:pt idx="267957">
                  <c:v>620.79079283015096</c:v>
                </c:pt>
                <c:pt idx="267958">
                  <c:v>620.79310958542499</c:v>
                </c:pt>
                <c:pt idx="267959">
                  <c:v>620.79542634069901</c:v>
                </c:pt>
                <c:pt idx="267960">
                  <c:v>620.79774309597201</c:v>
                </c:pt>
                <c:pt idx="267961">
                  <c:v>620.80005985124603</c:v>
                </c:pt>
                <c:pt idx="267962">
                  <c:v>620.80237660651903</c:v>
                </c:pt>
                <c:pt idx="267963">
                  <c:v>620.80469336179306</c:v>
                </c:pt>
                <c:pt idx="267964">
                  <c:v>620.80701011706606</c:v>
                </c:pt>
                <c:pt idx="267965">
                  <c:v>620.80932687233997</c:v>
                </c:pt>
                <c:pt idx="267966">
                  <c:v>620.81164362761399</c:v>
                </c:pt>
                <c:pt idx="267967">
                  <c:v>620.81396038288699</c:v>
                </c:pt>
                <c:pt idx="267968">
                  <c:v>620.81627713816101</c:v>
                </c:pt>
                <c:pt idx="267969">
                  <c:v>620.81859389343401</c:v>
                </c:pt>
                <c:pt idx="267970">
                  <c:v>620.82091064870804</c:v>
                </c:pt>
                <c:pt idx="267971">
                  <c:v>620.82322740398104</c:v>
                </c:pt>
                <c:pt idx="267972">
                  <c:v>620.82554415925495</c:v>
                </c:pt>
                <c:pt idx="267973">
                  <c:v>620.82786091452897</c:v>
                </c:pt>
                <c:pt idx="267974">
                  <c:v>620.83017766980197</c:v>
                </c:pt>
                <c:pt idx="267975">
                  <c:v>620.83249442507599</c:v>
                </c:pt>
                <c:pt idx="267976">
                  <c:v>620.83481118034899</c:v>
                </c:pt>
                <c:pt idx="267977">
                  <c:v>620.83712793562302</c:v>
                </c:pt>
                <c:pt idx="267978">
                  <c:v>620.83944469089602</c:v>
                </c:pt>
                <c:pt idx="267979">
                  <c:v>620.84176144617004</c:v>
                </c:pt>
                <c:pt idx="267980">
                  <c:v>620.84407820144395</c:v>
                </c:pt>
                <c:pt idx="267981">
                  <c:v>620.84639495671695</c:v>
                </c:pt>
                <c:pt idx="267982">
                  <c:v>620.84871171199097</c:v>
                </c:pt>
                <c:pt idx="267983">
                  <c:v>620.85102846726397</c:v>
                </c:pt>
                <c:pt idx="267984">
                  <c:v>620.853345222538</c:v>
                </c:pt>
                <c:pt idx="267985">
                  <c:v>620.855661977811</c:v>
                </c:pt>
                <c:pt idx="267986">
                  <c:v>620.85797873308502</c:v>
                </c:pt>
                <c:pt idx="267987">
                  <c:v>620.86029548835904</c:v>
                </c:pt>
                <c:pt idx="267988">
                  <c:v>620.86261224363204</c:v>
                </c:pt>
                <c:pt idx="267989">
                  <c:v>620.86492899890595</c:v>
                </c:pt>
                <c:pt idx="267990">
                  <c:v>620.86724575417895</c:v>
                </c:pt>
                <c:pt idx="267991">
                  <c:v>620.86956250945298</c:v>
                </c:pt>
                <c:pt idx="267992">
                  <c:v>620.87187926472598</c:v>
                </c:pt>
                <c:pt idx="267993">
                  <c:v>620.87419602</c:v>
                </c:pt>
                <c:pt idx="267994">
                  <c:v>620.87651277527402</c:v>
                </c:pt>
                <c:pt idx="267995">
                  <c:v>620.87882953054702</c:v>
                </c:pt>
                <c:pt idx="267996">
                  <c:v>620.88114628582105</c:v>
                </c:pt>
                <c:pt idx="267997">
                  <c:v>620.88346304109405</c:v>
                </c:pt>
                <c:pt idx="267998">
                  <c:v>620.88577979636796</c:v>
                </c:pt>
                <c:pt idx="267999">
                  <c:v>620.88809655164096</c:v>
                </c:pt>
                <c:pt idx="268000">
                  <c:v>620.89041330691498</c:v>
                </c:pt>
                <c:pt idx="268001">
                  <c:v>620.89273006218798</c:v>
                </c:pt>
                <c:pt idx="268002">
                  <c:v>620.895046817462</c:v>
                </c:pt>
                <c:pt idx="268003">
                  <c:v>620.89736357273603</c:v>
                </c:pt>
                <c:pt idx="268004">
                  <c:v>620.89968032800903</c:v>
                </c:pt>
                <c:pt idx="268005">
                  <c:v>620.90199708328305</c:v>
                </c:pt>
                <c:pt idx="268006">
                  <c:v>620.90431383855605</c:v>
                </c:pt>
                <c:pt idx="268007">
                  <c:v>620.90663059382996</c:v>
                </c:pt>
                <c:pt idx="268008">
                  <c:v>620.90894734910296</c:v>
                </c:pt>
                <c:pt idx="268009">
                  <c:v>620.91126410437698</c:v>
                </c:pt>
                <c:pt idx="268010">
                  <c:v>620.91358085965101</c:v>
                </c:pt>
                <c:pt idx="268011">
                  <c:v>620.91589761492401</c:v>
                </c:pt>
                <c:pt idx="268012">
                  <c:v>620.91821437019803</c:v>
                </c:pt>
                <c:pt idx="268013">
                  <c:v>620.92053112547103</c:v>
                </c:pt>
                <c:pt idx="268014">
                  <c:v>620.92284788074505</c:v>
                </c:pt>
                <c:pt idx="268015">
                  <c:v>620.92516463601805</c:v>
                </c:pt>
                <c:pt idx="268016">
                  <c:v>620.92748139129196</c:v>
                </c:pt>
                <c:pt idx="268017">
                  <c:v>620.92979814656599</c:v>
                </c:pt>
                <c:pt idx="268018">
                  <c:v>620.93211490183899</c:v>
                </c:pt>
                <c:pt idx="268019">
                  <c:v>620.93443165711301</c:v>
                </c:pt>
                <c:pt idx="268020">
                  <c:v>620.93674841238601</c:v>
                </c:pt>
                <c:pt idx="268021">
                  <c:v>620.93906516766003</c:v>
                </c:pt>
                <c:pt idx="268022">
                  <c:v>620.94138192293303</c:v>
                </c:pt>
                <c:pt idx="268023">
                  <c:v>620.94369867820706</c:v>
                </c:pt>
                <c:pt idx="268024">
                  <c:v>620.94601543348097</c:v>
                </c:pt>
                <c:pt idx="268025">
                  <c:v>620.94833218875397</c:v>
                </c:pt>
                <c:pt idx="268026">
                  <c:v>620.95064894402799</c:v>
                </c:pt>
                <c:pt idx="268027">
                  <c:v>620.95296569930099</c:v>
                </c:pt>
                <c:pt idx="268028">
                  <c:v>620.95528245457501</c:v>
                </c:pt>
                <c:pt idx="268029">
                  <c:v>620.95759920984801</c:v>
                </c:pt>
                <c:pt idx="268030">
                  <c:v>620.95991596512204</c:v>
                </c:pt>
                <c:pt idx="268031">
                  <c:v>620.96223272039595</c:v>
                </c:pt>
                <c:pt idx="268032">
                  <c:v>620.96454947566895</c:v>
                </c:pt>
                <c:pt idx="268033">
                  <c:v>620.96686623094297</c:v>
                </c:pt>
                <c:pt idx="268034">
                  <c:v>620.96918298621597</c:v>
                </c:pt>
                <c:pt idx="268035">
                  <c:v>620.97149974148999</c:v>
                </c:pt>
                <c:pt idx="268036">
                  <c:v>620.97381649676299</c:v>
                </c:pt>
                <c:pt idx="268037">
                  <c:v>620.97613325203702</c:v>
                </c:pt>
                <c:pt idx="268038">
                  <c:v>620.97845000731104</c:v>
                </c:pt>
                <c:pt idx="268039">
                  <c:v>620.98076676258404</c:v>
                </c:pt>
                <c:pt idx="268040">
                  <c:v>620.98308351785795</c:v>
                </c:pt>
                <c:pt idx="268041">
                  <c:v>620.98540027313095</c:v>
                </c:pt>
                <c:pt idx="268042">
                  <c:v>620.98771702840497</c:v>
                </c:pt>
                <c:pt idx="268043">
                  <c:v>620.99003378367797</c:v>
                </c:pt>
                <c:pt idx="268044">
                  <c:v>620.992350538952</c:v>
                </c:pt>
                <c:pt idx="268045">
                  <c:v>620.99466729422602</c:v>
                </c:pt>
                <c:pt idx="268046">
                  <c:v>620.99698404949902</c:v>
                </c:pt>
                <c:pt idx="268047">
                  <c:v>620.99930080477304</c:v>
                </c:pt>
                <c:pt idx="268048">
                  <c:v>621.00161756004604</c:v>
                </c:pt>
                <c:pt idx="268049">
                  <c:v>621.00393431531995</c:v>
                </c:pt>
                <c:pt idx="268050">
                  <c:v>621.00625107059295</c:v>
                </c:pt>
                <c:pt idx="268051">
                  <c:v>621.00856782586698</c:v>
                </c:pt>
                <c:pt idx="268052">
                  <c:v>621.01088458113998</c:v>
                </c:pt>
                <c:pt idx="268053">
                  <c:v>621.013201336414</c:v>
                </c:pt>
                <c:pt idx="268054">
                  <c:v>621.01551809168802</c:v>
                </c:pt>
                <c:pt idx="268055">
                  <c:v>621.01783484696102</c:v>
                </c:pt>
                <c:pt idx="268056">
                  <c:v>621.02015160223505</c:v>
                </c:pt>
                <c:pt idx="268057">
                  <c:v>621.02246835750805</c:v>
                </c:pt>
                <c:pt idx="268058">
                  <c:v>621.02478511278196</c:v>
                </c:pt>
                <c:pt idx="268059">
                  <c:v>621.02710186805496</c:v>
                </c:pt>
                <c:pt idx="268060">
                  <c:v>621.02941862332898</c:v>
                </c:pt>
                <c:pt idx="268061">
                  <c:v>621.031735378603</c:v>
                </c:pt>
                <c:pt idx="268062">
                  <c:v>621.034052133876</c:v>
                </c:pt>
                <c:pt idx="268063">
                  <c:v>621.03636888915003</c:v>
                </c:pt>
                <c:pt idx="268064">
                  <c:v>621.03868564442303</c:v>
                </c:pt>
                <c:pt idx="268065">
                  <c:v>621.04100239969705</c:v>
                </c:pt>
                <c:pt idx="268066">
                  <c:v>621.04331915497005</c:v>
                </c:pt>
                <c:pt idx="268067">
                  <c:v>621.04563591024396</c:v>
                </c:pt>
                <c:pt idx="268068">
                  <c:v>621.04795266551798</c:v>
                </c:pt>
                <c:pt idx="268069">
                  <c:v>621.05026942079098</c:v>
                </c:pt>
                <c:pt idx="268070">
                  <c:v>621.05258617606501</c:v>
                </c:pt>
                <c:pt idx="268071">
                  <c:v>621.05490293133801</c:v>
                </c:pt>
                <c:pt idx="268072">
                  <c:v>621.05721968661203</c:v>
                </c:pt>
                <c:pt idx="268073">
                  <c:v>621.05953644188503</c:v>
                </c:pt>
                <c:pt idx="268074">
                  <c:v>621.06185319715905</c:v>
                </c:pt>
                <c:pt idx="268075">
                  <c:v>621.06416995243296</c:v>
                </c:pt>
                <c:pt idx="268076">
                  <c:v>621.06648670770596</c:v>
                </c:pt>
                <c:pt idx="268077">
                  <c:v>621.06880346297999</c:v>
                </c:pt>
                <c:pt idx="268078">
                  <c:v>621.07112021825299</c:v>
                </c:pt>
                <c:pt idx="268079">
                  <c:v>621.07343697352701</c:v>
                </c:pt>
                <c:pt idx="268080">
                  <c:v>621.07575372880001</c:v>
                </c:pt>
                <c:pt idx="268081">
                  <c:v>621.07807048407403</c:v>
                </c:pt>
                <c:pt idx="268082">
                  <c:v>621.08038723934806</c:v>
                </c:pt>
                <c:pt idx="268083">
                  <c:v>621.08270399462106</c:v>
                </c:pt>
                <c:pt idx="268084">
                  <c:v>621.08502074989497</c:v>
                </c:pt>
                <c:pt idx="268085">
                  <c:v>621.08733750516797</c:v>
                </c:pt>
                <c:pt idx="268086">
                  <c:v>621.08965426044199</c:v>
                </c:pt>
                <c:pt idx="268087">
                  <c:v>621.09197101571499</c:v>
                </c:pt>
                <c:pt idx="268088">
                  <c:v>621.09428777098901</c:v>
                </c:pt>
                <c:pt idx="268089">
                  <c:v>621.09660452626304</c:v>
                </c:pt>
                <c:pt idx="268090">
                  <c:v>621.09892128153604</c:v>
                </c:pt>
                <c:pt idx="268091">
                  <c:v>621.10123803680995</c:v>
                </c:pt>
                <c:pt idx="268092">
                  <c:v>621.10355479208295</c:v>
                </c:pt>
                <c:pt idx="268093">
                  <c:v>621.10587154735697</c:v>
                </c:pt>
                <c:pt idx="268094">
                  <c:v>621.10818830262997</c:v>
                </c:pt>
                <c:pt idx="268095">
                  <c:v>621.11050505790399</c:v>
                </c:pt>
                <c:pt idx="268096">
                  <c:v>621.11282181317699</c:v>
                </c:pt>
                <c:pt idx="268097">
                  <c:v>621.11513856845102</c:v>
                </c:pt>
                <c:pt idx="268098">
                  <c:v>621.11745532372504</c:v>
                </c:pt>
                <c:pt idx="268099">
                  <c:v>621.11977207899804</c:v>
                </c:pt>
                <c:pt idx="268100">
                  <c:v>621.12208883427195</c:v>
                </c:pt>
                <c:pt idx="268101">
                  <c:v>621.12440558954495</c:v>
                </c:pt>
                <c:pt idx="268102">
                  <c:v>621.12672234481897</c:v>
                </c:pt>
                <c:pt idx="268103">
                  <c:v>621.12903910009197</c:v>
                </c:pt>
                <c:pt idx="268104">
                  <c:v>621.131355855366</c:v>
                </c:pt>
                <c:pt idx="268105">
                  <c:v>621.13367261064002</c:v>
                </c:pt>
                <c:pt idx="268106">
                  <c:v>621.13598936591302</c:v>
                </c:pt>
                <c:pt idx="268107">
                  <c:v>621.13830612118704</c:v>
                </c:pt>
                <c:pt idx="268108">
                  <c:v>621.14062287646004</c:v>
                </c:pt>
                <c:pt idx="268109">
                  <c:v>621.14293963173395</c:v>
                </c:pt>
                <c:pt idx="268110">
                  <c:v>621.14525638700695</c:v>
                </c:pt>
                <c:pt idx="268111">
                  <c:v>621.14757314228098</c:v>
                </c:pt>
                <c:pt idx="268112">
                  <c:v>621.149889897555</c:v>
                </c:pt>
                <c:pt idx="268113">
                  <c:v>621.152206652828</c:v>
                </c:pt>
                <c:pt idx="268114">
                  <c:v>621.15452340810202</c:v>
                </c:pt>
                <c:pt idx="268115">
                  <c:v>621.15684016337502</c:v>
                </c:pt>
                <c:pt idx="268116">
                  <c:v>621.15915691864905</c:v>
                </c:pt>
                <c:pt idx="268117">
                  <c:v>621.16147367392205</c:v>
                </c:pt>
                <c:pt idx="268118">
                  <c:v>621.16379042919596</c:v>
                </c:pt>
                <c:pt idx="268119">
                  <c:v>621.16610718446998</c:v>
                </c:pt>
                <c:pt idx="268120">
                  <c:v>621.16842393974298</c:v>
                </c:pt>
                <c:pt idx="268121">
                  <c:v>621.170740695017</c:v>
                </c:pt>
                <c:pt idx="268122">
                  <c:v>621.17305745029</c:v>
                </c:pt>
                <c:pt idx="268123">
                  <c:v>621.17537420556403</c:v>
                </c:pt>
                <c:pt idx="268124">
                  <c:v>621.17769096083703</c:v>
                </c:pt>
                <c:pt idx="268125">
                  <c:v>621.18000771611105</c:v>
                </c:pt>
                <c:pt idx="268126">
                  <c:v>621.18232447138496</c:v>
                </c:pt>
                <c:pt idx="268127">
                  <c:v>621.18464122665796</c:v>
                </c:pt>
                <c:pt idx="268128">
                  <c:v>621.18695798193198</c:v>
                </c:pt>
                <c:pt idx="268129">
                  <c:v>621.18927473720498</c:v>
                </c:pt>
                <c:pt idx="268130">
                  <c:v>621.19159149247901</c:v>
                </c:pt>
                <c:pt idx="268131">
                  <c:v>621.19390824775201</c:v>
                </c:pt>
                <c:pt idx="268132">
                  <c:v>621.19622500302603</c:v>
                </c:pt>
                <c:pt idx="268133">
                  <c:v>621.19854175830005</c:v>
                </c:pt>
                <c:pt idx="268134">
                  <c:v>621.20085851357305</c:v>
                </c:pt>
                <c:pt idx="268135">
                  <c:v>621.20317526884696</c:v>
                </c:pt>
                <c:pt idx="268136">
                  <c:v>621.20549202411996</c:v>
                </c:pt>
                <c:pt idx="268137">
                  <c:v>621.20780877939399</c:v>
                </c:pt>
                <c:pt idx="268138">
                  <c:v>621.21012553466699</c:v>
                </c:pt>
                <c:pt idx="268139">
                  <c:v>621.21244228994101</c:v>
                </c:pt>
                <c:pt idx="268140">
                  <c:v>621.21475904521503</c:v>
                </c:pt>
                <c:pt idx="268141">
                  <c:v>621.21707580048803</c:v>
                </c:pt>
                <c:pt idx="268142">
                  <c:v>621.21939255576206</c:v>
                </c:pt>
                <c:pt idx="268143">
                  <c:v>621.22170931103506</c:v>
                </c:pt>
                <c:pt idx="268144">
                  <c:v>621.22402606630897</c:v>
                </c:pt>
                <c:pt idx="268145">
                  <c:v>621.22634282158197</c:v>
                </c:pt>
                <c:pt idx="268146">
                  <c:v>621.22865957685599</c:v>
                </c:pt>
                <c:pt idx="268147">
                  <c:v>621.23097633212899</c:v>
                </c:pt>
                <c:pt idx="268148">
                  <c:v>621.23329308740301</c:v>
                </c:pt>
                <c:pt idx="268149">
                  <c:v>621.23560984267704</c:v>
                </c:pt>
                <c:pt idx="268150">
                  <c:v>621.23792659795004</c:v>
                </c:pt>
                <c:pt idx="268151">
                  <c:v>621.24024335322395</c:v>
                </c:pt>
                <c:pt idx="268152">
                  <c:v>621.24256010849695</c:v>
                </c:pt>
                <c:pt idx="268153">
                  <c:v>621.24487686377097</c:v>
                </c:pt>
                <c:pt idx="268154">
                  <c:v>621.24719361904397</c:v>
                </c:pt>
                <c:pt idx="268155">
                  <c:v>621.24951037431799</c:v>
                </c:pt>
                <c:pt idx="268156">
                  <c:v>621.25182712959202</c:v>
                </c:pt>
                <c:pt idx="268157">
                  <c:v>621.25414388486502</c:v>
                </c:pt>
                <c:pt idx="268158">
                  <c:v>621.25646064013904</c:v>
                </c:pt>
                <c:pt idx="268159">
                  <c:v>621.25877739541204</c:v>
                </c:pt>
                <c:pt idx="268160">
                  <c:v>621.26109415068595</c:v>
                </c:pt>
                <c:pt idx="268161">
                  <c:v>621.26341090595895</c:v>
                </c:pt>
                <c:pt idx="268162">
                  <c:v>621.26572766123297</c:v>
                </c:pt>
                <c:pt idx="268163">
                  <c:v>621.268044416507</c:v>
                </c:pt>
                <c:pt idx="268164">
                  <c:v>621.27036117178</c:v>
                </c:pt>
                <c:pt idx="268165">
                  <c:v>621.27267792705402</c:v>
                </c:pt>
                <c:pt idx="268166">
                  <c:v>621.27499468232702</c:v>
                </c:pt>
                <c:pt idx="268167">
                  <c:v>621.27731143760104</c:v>
                </c:pt>
                <c:pt idx="268168">
                  <c:v>621.27962819287404</c:v>
                </c:pt>
                <c:pt idx="268169">
                  <c:v>621.28194494814795</c:v>
                </c:pt>
                <c:pt idx="268170">
                  <c:v>621.28426170342198</c:v>
                </c:pt>
                <c:pt idx="268171">
                  <c:v>621.28657845869498</c:v>
                </c:pt>
                <c:pt idx="268172">
                  <c:v>621.288895213969</c:v>
                </c:pt>
                <c:pt idx="268173">
                  <c:v>621.291211969242</c:v>
                </c:pt>
                <c:pt idx="268174">
                  <c:v>621.29352872451602</c:v>
                </c:pt>
                <c:pt idx="268175">
                  <c:v>621.29584547978902</c:v>
                </c:pt>
                <c:pt idx="268176">
                  <c:v>621.29816223506305</c:v>
                </c:pt>
                <c:pt idx="268177">
                  <c:v>621.30047899033696</c:v>
                </c:pt>
                <c:pt idx="268178">
                  <c:v>621.30279574560996</c:v>
                </c:pt>
                <c:pt idx="268179">
                  <c:v>621.30511250088398</c:v>
                </c:pt>
                <c:pt idx="268180">
                  <c:v>621.30742925615698</c:v>
                </c:pt>
                <c:pt idx="268181">
                  <c:v>621.309746011431</c:v>
                </c:pt>
                <c:pt idx="268182">
                  <c:v>621.312062766704</c:v>
                </c:pt>
                <c:pt idx="268183">
                  <c:v>621.31437952197803</c:v>
                </c:pt>
                <c:pt idx="268184">
                  <c:v>621.31669627725205</c:v>
                </c:pt>
                <c:pt idx="268185">
                  <c:v>621.31901303252505</c:v>
                </c:pt>
                <c:pt idx="268186">
                  <c:v>621.32132978779896</c:v>
                </c:pt>
                <c:pt idx="268187">
                  <c:v>621.32364654307196</c:v>
                </c:pt>
                <c:pt idx="268188">
                  <c:v>621.32596329834598</c:v>
                </c:pt>
                <c:pt idx="268189">
                  <c:v>621.32828005361898</c:v>
                </c:pt>
                <c:pt idx="268190">
                  <c:v>621.33059680889301</c:v>
                </c:pt>
                <c:pt idx="268191">
                  <c:v>621.33291356416703</c:v>
                </c:pt>
                <c:pt idx="268192">
                  <c:v>621.33523031944003</c:v>
                </c:pt>
                <c:pt idx="268193">
                  <c:v>621.33754707471405</c:v>
                </c:pt>
                <c:pt idx="268194">
                  <c:v>621.33986382998705</c:v>
                </c:pt>
                <c:pt idx="268195">
                  <c:v>621.34218058526096</c:v>
                </c:pt>
                <c:pt idx="268196">
                  <c:v>621.34449734053396</c:v>
                </c:pt>
                <c:pt idx="268197">
                  <c:v>621.34681409580799</c:v>
                </c:pt>
                <c:pt idx="268198">
                  <c:v>621.34913085108099</c:v>
                </c:pt>
                <c:pt idx="268199">
                  <c:v>621.35144760635501</c:v>
                </c:pt>
                <c:pt idx="268200">
                  <c:v>621.35376436162903</c:v>
                </c:pt>
                <c:pt idx="268201">
                  <c:v>621.35608111690203</c:v>
                </c:pt>
                <c:pt idx="268202">
                  <c:v>621.35839787217606</c:v>
                </c:pt>
                <c:pt idx="268203">
                  <c:v>621.36071462744906</c:v>
                </c:pt>
                <c:pt idx="268204">
                  <c:v>621.36303138272297</c:v>
                </c:pt>
                <c:pt idx="268205">
                  <c:v>621.36534813799597</c:v>
                </c:pt>
                <c:pt idx="268206">
                  <c:v>621.36766489326999</c:v>
                </c:pt>
                <c:pt idx="268207">
                  <c:v>621.36998164854401</c:v>
                </c:pt>
                <c:pt idx="268208">
                  <c:v>621.37229840381701</c:v>
                </c:pt>
                <c:pt idx="268209">
                  <c:v>621.37461515909104</c:v>
                </c:pt>
                <c:pt idx="268210">
                  <c:v>621.37693191436404</c:v>
                </c:pt>
                <c:pt idx="268211">
                  <c:v>621.37924866963795</c:v>
                </c:pt>
                <c:pt idx="268212">
                  <c:v>621.38156542491095</c:v>
                </c:pt>
                <c:pt idx="268213">
                  <c:v>621.38388218018497</c:v>
                </c:pt>
                <c:pt idx="268214">
                  <c:v>621.38619893545899</c:v>
                </c:pt>
                <c:pt idx="268215">
                  <c:v>621.38851569073199</c:v>
                </c:pt>
                <c:pt idx="268216">
                  <c:v>621.39083244600602</c:v>
                </c:pt>
                <c:pt idx="268217">
                  <c:v>621.39314920127902</c:v>
                </c:pt>
                <c:pt idx="268218">
                  <c:v>621.39546595655304</c:v>
                </c:pt>
                <c:pt idx="268219">
                  <c:v>621.39778271182604</c:v>
                </c:pt>
                <c:pt idx="268220">
                  <c:v>621.40009946709995</c:v>
                </c:pt>
                <c:pt idx="268221">
                  <c:v>621.40241622237397</c:v>
                </c:pt>
                <c:pt idx="268222">
                  <c:v>621.40473297764697</c:v>
                </c:pt>
                <c:pt idx="268223">
                  <c:v>621.407049732921</c:v>
                </c:pt>
                <c:pt idx="268224">
                  <c:v>621.409366488194</c:v>
                </c:pt>
                <c:pt idx="268225">
                  <c:v>621.41168324346802</c:v>
                </c:pt>
                <c:pt idx="268226">
                  <c:v>621.41399999874102</c:v>
                </c:pt>
                <c:pt idx="268227">
                  <c:v>621.41631675401504</c:v>
                </c:pt>
                <c:pt idx="268228">
                  <c:v>621.41863350928895</c:v>
                </c:pt>
                <c:pt idx="268229">
                  <c:v>621.42095026456195</c:v>
                </c:pt>
                <c:pt idx="268230">
                  <c:v>621.42326701983598</c:v>
                </c:pt>
                <c:pt idx="268231">
                  <c:v>621.42558377510898</c:v>
                </c:pt>
                <c:pt idx="268232">
                  <c:v>621.427900530383</c:v>
                </c:pt>
                <c:pt idx="268233">
                  <c:v>621.430217285656</c:v>
                </c:pt>
                <c:pt idx="268234">
                  <c:v>621.43253404093002</c:v>
                </c:pt>
                <c:pt idx="268235">
                  <c:v>621.43485079620405</c:v>
                </c:pt>
                <c:pt idx="268236">
                  <c:v>621.43716755147705</c:v>
                </c:pt>
                <c:pt idx="268237">
                  <c:v>621.43948430675096</c:v>
                </c:pt>
                <c:pt idx="268238">
                  <c:v>621.44180106202396</c:v>
                </c:pt>
                <c:pt idx="268239">
                  <c:v>621.44411781729798</c:v>
                </c:pt>
                <c:pt idx="268240">
                  <c:v>621.44643457257098</c:v>
                </c:pt>
                <c:pt idx="268241">
                  <c:v>621.448751327845</c:v>
                </c:pt>
                <c:pt idx="268242">
                  <c:v>621.45106808311903</c:v>
                </c:pt>
                <c:pt idx="268243">
                  <c:v>621.45338483839203</c:v>
                </c:pt>
                <c:pt idx="268244">
                  <c:v>621.45570159366605</c:v>
                </c:pt>
                <c:pt idx="268245">
                  <c:v>621.45801834893905</c:v>
                </c:pt>
                <c:pt idx="268246">
                  <c:v>621.46033510421296</c:v>
                </c:pt>
                <c:pt idx="268247">
                  <c:v>621.46265185948596</c:v>
                </c:pt>
                <c:pt idx="268248">
                  <c:v>621.46496861475998</c:v>
                </c:pt>
                <c:pt idx="268249">
                  <c:v>621.46728537003298</c:v>
                </c:pt>
                <c:pt idx="268250">
                  <c:v>621.46960212530701</c:v>
                </c:pt>
                <c:pt idx="268251">
                  <c:v>621.47191888058103</c:v>
                </c:pt>
                <c:pt idx="268252">
                  <c:v>621.47423563585403</c:v>
                </c:pt>
                <c:pt idx="268253">
                  <c:v>621.47655239112805</c:v>
                </c:pt>
                <c:pt idx="268254">
                  <c:v>621.47886914640105</c:v>
                </c:pt>
                <c:pt idx="268255">
                  <c:v>621.48118590167496</c:v>
                </c:pt>
                <c:pt idx="268256">
                  <c:v>621.48350265694796</c:v>
                </c:pt>
                <c:pt idx="268257">
                  <c:v>621.48581941222199</c:v>
                </c:pt>
                <c:pt idx="268258">
                  <c:v>621.48813616749601</c:v>
                </c:pt>
                <c:pt idx="268259">
                  <c:v>621.49045292276901</c:v>
                </c:pt>
                <c:pt idx="268260">
                  <c:v>621.49276967804303</c:v>
                </c:pt>
                <c:pt idx="268261">
                  <c:v>621.49508643331603</c:v>
                </c:pt>
                <c:pt idx="268262">
                  <c:v>621.49740318859006</c:v>
                </c:pt>
                <c:pt idx="268263">
                  <c:v>621.49971994386306</c:v>
                </c:pt>
                <c:pt idx="268264">
                  <c:v>621.50203669913697</c:v>
                </c:pt>
                <c:pt idx="268265">
                  <c:v>621.50435345441099</c:v>
                </c:pt>
                <c:pt idx="268266">
                  <c:v>621.50667020968399</c:v>
                </c:pt>
                <c:pt idx="268267">
                  <c:v>621.50898696495801</c:v>
                </c:pt>
                <c:pt idx="268268">
                  <c:v>621.51130372023101</c:v>
                </c:pt>
                <c:pt idx="268269">
                  <c:v>621.51362047550504</c:v>
                </c:pt>
                <c:pt idx="268270">
                  <c:v>621.51593723077804</c:v>
                </c:pt>
                <c:pt idx="268271">
                  <c:v>621.51825398605195</c:v>
                </c:pt>
                <c:pt idx="268272">
                  <c:v>621.52057074132597</c:v>
                </c:pt>
                <c:pt idx="268273">
                  <c:v>621.52288749659897</c:v>
                </c:pt>
                <c:pt idx="268274">
                  <c:v>621.52520425187299</c:v>
                </c:pt>
                <c:pt idx="268275">
                  <c:v>621.52752100714599</c:v>
                </c:pt>
                <c:pt idx="268276">
                  <c:v>621.52983776242002</c:v>
                </c:pt>
                <c:pt idx="268277">
                  <c:v>621.53215451769302</c:v>
                </c:pt>
                <c:pt idx="268278">
                  <c:v>621.53447127296704</c:v>
                </c:pt>
                <c:pt idx="268279">
                  <c:v>621.53678802824095</c:v>
                </c:pt>
                <c:pt idx="268280">
                  <c:v>621.53910478351395</c:v>
                </c:pt>
                <c:pt idx="268281">
                  <c:v>621.54142153878797</c:v>
                </c:pt>
                <c:pt idx="268282">
                  <c:v>621.54373829406097</c:v>
                </c:pt>
                <c:pt idx="268283">
                  <c:v>621.546055049335</c:v>
                </c:pt>
                <c:pt idx="268284">
                  <c:v>621.548371804608</c:v>
                </c:pt>
                <c:pt idx="268285">
                  <c:v>621.55068855988202</c:v>
                </c:pt>
                <c:pt idx="268286">
                  <c:v>621.55300531515604</c:v>
                </c:pt>
                <c:pt idx="268287">
                  <c:v>621.55532207042904</c:v>
                </c:pt>
                <c:pt idx="268288">
                  <c:v>621.55763882570295</c:v>
                </c:pt>
                <c:pt idx="268289">
                  <c:v>621.55995558097595</c:v>
                </c:pt>
                <c:pt idx="268290">
                  <c:v>621.56227233624998</c:v>
                </c:pt>
                <c:pt idx="268291">
                  <c:v>621.56458909152298</c:v>
                </c:pt>
                <c:pt idx="268292">
                  <c:v>621.566905846797</c:v>
                </c:pt>
                <c:pt idx="268293">
                  <c:v>621.56922260207102</c:v>
                </c:pt>
                <c:pt idx="268294">
                  <c:v>621.57153935734402</c:v>
                </c:pt>
                <c:pt idx="268295">
                  <c:v>621.57385611261805</c:v>
                </c:pt>
                <c:pt idx="268296">
                  <c:v>621.57617286789105</c:v>
                </c:pt>
                <c:pt idx="268297">
                  <c:v>621.57848962316496</c:v>
                </c:pt>
                <c:pt idx="268298">
                  <c:v>621.58080637843796</c:v>
                </c:pt>
                <c:pt idx="268299">
                  <c:v>621.58312313371198</c:v>
                </c:pt>
                <c:pt idx="268300">
                  <c:v>621.58543988898498</c:v>
                </c:pt>
                <c:pt idx="268301">
                  <c:v>621.587756644259</c:v>
                </c:pt>
                <c:pt idx="268302">
                  <c:v>621.59007339953303</c:v>
                </c:pt>
                <c:pt idx="268303">
                  <c:v>621.59239015480603</c:v>
                </c:pt>
                <c:pt idx="268304">
                  <c:v>621.59470691008005</c:v>
                </c:pt>
                <c:pt idx="268305">
                  <c:v>621.59702366535305</c:v>
                </c:pt>
                <c:pt idx="268306">
                  <c:v>621.59934042062696</c:v>
                </c:pt>
                <c:pt idx="268307">
                  <c:v>621.60165717589996</c:v>
                </c:pt>
                <c:pt idx="268308">
                  <c:v>621.60397393117398</c:v>
                </c:pt>
                <c:pt idx="268309">
                  <c:v>621.60629068644801</c:v>
                </c:pt>
                <c:pt idx="268310">
                  <c:v>621.60860744172101</c:v>
                </c:pt>
                <c:pt idx="268311">
                  <c:v>621.61092419699503</c:v>
                </c:pt>
                <c:pt idx="268312">
                  <c:v>621.61324095226803</c:v>
                </c:pt>
                <c:pt idx="268313">
                  <c:v>621.61555770754205</c:v>
                </c:pt>
                <c:pt idx="268314">
                  <c:v>621.61787446281505</c:v>
                </c:pt>
                <c:pt idx="268315">
                  <c:v>621.62019121808896</c:v>
                </c:pt>
                <c:pt idx="268316">
                  <c:v>621.62250797336299</c:v>
                </c:pt>
                <c:pt idx="268317">
                  <c:v>621.62482472863599</c:v>
                </c:pt>
                <c:pt idx="268318">
                  <c:v>621.62714148391001</c:v>
                </c:pt>
                <c:pt idx="268319">
                  <c:v>621.62945823918301</c:v>
                </c:pt>
                <c:pt idx="268320">
                  <c:v>621.63177499445703</c:v>
                </c:pt>
                <c:pt idx="268321">
                  <c:v>621.63409174973003</c:v>
                </c:pt>
                <c:pt idx="268322">
                  <c:v>621.63640850500406</c:v>
                </c:pt>
                <c:pt idx="268323">
                  <c:v>621.63872526027797</c:v>
                </c:pt>
                <c:pt idx="268324">
                  <c:v>621.64104201555097</c:v>
                </c:pt>
                <c:pt idx="268325">
                  <c:v>621.64335877082499</c:v>
                </c:pt>
                <c:pt idx="268326">
                  <c:v>621.64567552609799</c:v>
                </c:pt>
                <c:pt idx="268327">
                  <c:v>621.64799228137201</c:v>
                </c:pt>
                <c:pt idx="268328">
                  <c:v>621.65030903664501</c:v>
                </c:pt>
                <c:pt idx="268329">
                  <c:v>621.65262579191904</c:v>
                </c:pt>
                <c:pt idx="268330">
                  <c:v>621.65494254719295</c:v>
                </c:pt>
                <c:pt idx="268331">
                  <c:v>621.65725930246595</c:v>
                </c:pt>
                <c:pt idx="268332">
                  <c:v>621.65957605773997</c:v>
                </c:pt>
                <c:pt idx="268333">
                  <c:v>621.66189281301297</c:v>
                </c:pt>
                <c:pt idx="268334">
                  <c:v>621.66420956828699</c:v>
                </c:pt>
                <c:pt idx="268335">
                  <c:v>621.66652632355999</c:v>
                </c:pt>
                <c:pt idx="268336">
                  <c:v>621.66884307883402</c:v>
                </c:pt>
                <c:pt idx="268337">
                  <c:v>621.67115983410804</c:v>
                </c:pt>
                <c:pt idx="268338">
                  <c:v>621.67347658938104</c:v>
                </c:pt>
                <c:pt idx="268339">
                  <c:v>621.67579334465495</c:v>
                </c:pt>
                <c:pt idx="268340">
                  <c:v>621.67811009992795</c:v>
                </c:pt>
                <c:pt idx="268341">
                  <c:v>621.68042685520197</c:v>
                </c:pt>
                <c:pt idx="268342">
                  <c:v>621.68274361047497</c:v>
                </c:pt>
                <c:pt idx="268343">
                  <c:v>621.685060365749</c:v>
                </c:pt>
                <c:pt idx="268344">
                  <c:v>621.68737712102302</c:v>
                </c:pt>
                <c:pt idx="268345">
                  <c:v>621.68969387629602</c:v>
                </c:pt>
                <c:pt idx="268346">
                  <c:v>621.69201063157004</c:v>
                </c:pt>
                <c:pt idx="268347">
                  <c:v>621.69432738684304</c:v>
                </c:pt>
                <c:pt idx="268348">
                  <c:v>621.69664414211695</c:v>
                </c:pt>
                <c:pt idx="268349">
                  <c:v>621.69896089738995</c:v>
                </c:pt>
                <c:pt idx="268350">
                  <c:v>621.70127765266398</c:v>
                </c:pt>
                <c:pt idx="268351">
                  <c:v>621.70359440793698</c:v>
                </c:pt>
                <c:pt idx="268352">
                  <c:v>621.705911163211</c:v>
                </c:pt>
                <c:pt idx="268353">
                  <c:v>621.70822791848502</c:v>
                </c:pt>
                <c:pt idx="268354">
                  <c:v>621.71054467375802</c:v>
                </c:pt>
                <c:pt idx="268355">
                  <c:v>621.71286142903205</c:v>
                </c:pt>
                <c:pt idx="268356">
                  <c:v>621.71517818430505</c:v>
                </c:pt>
                <c:pt idx="268357">
                  <c:v>621.71749493957896</c:v>
                </c:pt>
                <c:pt idx="268358">
                  <c:v>621.71981169485196</c:v>
                </c:pt>
                <c:pt idx="268359">
                  <c:v>621.72212845012598</c:v>
                </c:pt>
                <c:pt idx="268360">
                  <c:v>621.7244452054</c:v>
                </c:pt>
                <c:pt idx="268361">
                  <c:v>621.726761960673</c:v>
                </c:pt>
                <c:pt idx="268362">
                  <c:v>621.72907871594703</c:v>
                </c:pt>
                <c:pt idx="268363">
                  <c:v>621.73139547122003</c:v>
                </c:pt>
                <c:pt idx="268364">
                  <c:v>621.73371222649405</c:v>
                </c:pt>
                <c:pt idx="268365">
                  <c:v>621.73602898176705</c:v>
                </c:pt>
                <c:pt idx="268366">
                  <c:v>621.73834573704096</c:v>
                </c:pt>
                <c:pt idx="268367">
                  <c:v>621.74066249231498</c:v>
                </c:pt>
                <c:pt idx="268368">
                  <c:v>621.74297924758798</c:v>
                </c:pt>
                <c:pt idx="268369">
                  <c:v>621.74529600286201</c:v>
                </c:pt>
                <c:pt idx="268370">
                  <c:v>621.74761275813501</c:v>
                </c:pt>
                <c:pt idx="268371">
                  <c:v>621.74992951340903</c:v>
                </c:pt>
                <c:pt idx="268372">
                  <c:v>621.75224626868203</c:v>
                </c:pt>
                <c:pt idx="268373">
                  <c:v>621.75456302395605</c:v>
                </c:pt>
                <c:pt idx="268374">
                  <c:v>621.75687977922996</c:v>
                </c:pt>
                <c:pt idx="268375">
                  <c:v>621.75919653450296</c:v>
                </c:pt>
                <c:pt idx="268376">
                  <c:v>621.76151328977699</c:v>
                </c:pt>
                <c:pt idx="268377">
                  <c:v>621.76383004504999</c:v>
                </c:pt>
                <c:pt idx="268378">
                  <c:v>621.76614680032401</c:v>
                </c:pt>
                <c:pt idx="268379">
                  <c:v>621.76846355559701</c:v>
                </c:pt>
                <c:pt idx="268380">
                  <c:v>621.77078031087103</c:v>
                </c:pt>
                <c:pt idx="268381">
                  <c:v>621.77309706614506</c:v>
                </c:pt>
                <c:pt idx="268382">
                  <c:v>621.77541382141806</c:v>
                </c:pt>
                <c:pt idx="268383">
                  <c:v>621.77773057669197</c:v>
                </c:pt>
                <c:pt idx="268384">
                  <c:v>621.78004733196497</c:v>
                </c:pt>
                <c:pt idx="268385">
                  <c:v>621.78236408723899</c:v>
                </c:pt>
                <c:pt idx="268386">
                  <c:v>621.78468084251199</c:v>
                </c:pt>
                <c:pt idx="268387">
                  <c:v>621.78699759778601</c:v>
                </c:pt>
                <c:pt idx="268388">
                  <c:v>621.78931435306004</c:v>
                </c:pt>
                <c:pt idx="268389">
                  <c:v>621.79163110833304</c:v>
                </c:pt>
                <c:pt idx="268390">
                  <c:v>621.79394786360695</c:v>
                </c:pt>
                <c:pt idx="268391">
                  <c:v>621.79626461887995</c:v>
                </c:pt>
                <c:pt idx="268392">
                  <c:v>621.79858137415397</c:v>
                </c:pt>
                <c:pt idx="268393">
                  <c:v>621.80089812942697</c:v>
                </c:pt>
                <c:pt idx="268394">
                  <c:v>621.80321488470099</c:v>
                </c:pt>
                <c:pt idx="268395">
                  <c:v>621.80553163997399</c:v>
                </c:pt>
                <c:pt idx="268396">
                  <c:v>621.80784839524802</c:v>
                </c:pt>
                <c:pt idx="268397">
                  <c:v>621.81016515052204</c:v>
                </c:pt>
                <c:pt idx="268398">
                  <c:v>621.81248190579504</c:v>
                </c:pt>
                <c:pt idx="268399">
                  <c:v>621.81479866106895</c:v>
                </c:pt>
                <c:pt idx="268400">
                  <c:v>621.81711541634195</c:v>
                </c:pt>
                <c:pt idx="268401">
                  <c:v>621.81943217161597</c:v>
                </c:pt>
                <c:pt idx="268402">
                  <c:v>621.82174892688897</c:v>
                </c:pt>
                <c:pt idx="268403">
                  <c:v>621.824065682163</c:v>
                </c:pt>
                <c:pt idx="268404">
                  <c:v>621.82638243743702</c:v>
                </c:pt>
                <c:pt idx="268405">
                  <c:v>621.82869919271002</c:v>
                </c:pt>
                <c:pt idx="268406">
                  <c:v>621.83101594798404</c:v>
                </c:pt>
                <c:pt idx="268407">
                  <c:v>621.83333270325704</c:v>
                </c:pt>
                <c:pt idx="268408">
                  <c:v>621.83564945853095</c:v>
                </c:pt>
                <c:pt idx="268409">
                  <c:v>621.83796621380395</c:v>
                </c:pt>
                <c:pt idx="268410">
                  <c:v>621.84028296907798</c:v>
                </c:pt>
                <c:pt idx="268411">
                  <c:v>621.842599724352</c:v>
                </c:pt>
                <c:pt idx="268412">
                  <c:v>621.844916479625</c:v>
                </c:pt>
                <c:pt idx="268413">
                  <c:v>621.84723323489902</c:v>
                </c:pt>
                <c:pt idx="268414">
                  <c:v>621.84954999017202</c:v>
                </c:pt>
                <c:pt idx="268415">
                  <c:v>621.85186674544605</c:v>
                </c:pt>
                <c:pt idx="268416">
                  <c:v>621.85418350071905</c:v>
                </c:pt>
                <c:pt idx="268417">
                  <c:v>621.85650025599296</c:v>
                </c:pt>
                <c:pt idx="268418">
                  <c:v>621.85881701126698</c:v>
                </c:pt>
                <c:pt idx="268419">
                  <c:v>621.86113376653998</c:v>
                </c:pt>
                <c:pt idx="268420">
                  <c:v>621.863450521814</c:v>
                </c:pt>
                <c:pt idx="268421">
                  <c:v>621.865767277087</c:v>
                </c:pt>
                <c:pt idx="268422">
                  <c:v>621.86808403236103</c:v>
                </c:pt>
                <c:pt idx="268423">
                  <c:v>621.87040078763403</c:v>
                </c:pt>
                <c:pt idx="268424">
                  <c:v>621.87271754290805</c:v>
                </c:pt>
                <c:pt idx="268425">
                  <c:v>621.87503429818196</c:v>
                </c:pt>
                <c:pt idx="268426">
                  <c:v>621.87735105345496</c:v>
                </c:pt>
                <c:pt idx="268427">
                  <c:v>621.87966780872898</c:v>
                </c:pt>
                <c:pt idx="268428">
                  <c:v>621.88198456400198</c:v>
                </c:pt>
                <c:pt idx="268429">
                  <c:v>621.88430131927601</c:v>
                </c:pt>
                <c:pt idx="268430">
                  <c:v>621.88661807454901</c:v>
                </c:pt>
                <c:pt idx="268431">
                  <c:v>621.88893482982303</c:v>
                </c:pt>
                <c:pt idx="268432">
                  <c:v>621.89125158509705</c:v>
                </c:pt>
                <c:pt idx="268433">
                  <c:v>621.89356834037005</c:v>
                </c:pt>
                <c:pt idx="268434">
                  <c:v>621.89588509564396</c:v>
                </c:pt>
                <c:pt idx="268435">
                  <c:v>621.89820185091696</c:v>
                </c:pt>
                <c:pt idx="268436">
                  <c:v>621.90051860619099</c:v>
                </c:pt>
                <c:pt idx="268437">
                  <c:v>621.90283536146399</c:v>
                </c:pt>
                <c:pt idx="268438">
                  <c:v>621.90515211673801</c:v>
                </c:pt>
                <c:pt idx="268439">
                  <c:v>621.90746887201203</c:v>
                </c:pt>
                <c:pt idx="268440">
                  <c:v>621.90978562728503</c:v>
                </c:pt>
                <c:pt idx="268441">
                  <c:v>621.91210238255906</c:v>
                </c:pt>
                <c:pt idx="268442">
                  <c:v>621.91441913783206</c:v>
                </c:pt>
                <c:pt idx="268443">
                  <c:v>621.91673589310597</c:v>
                </c:pt>
                <c:pt idx="268444">
                  <c:v>621.91905264837897</c:v>
                </c:pt>
                <c:pt idx="268445">
                  <c:v>621.92136940365299</c:v>
                </c:pt>
                <c:pt idx="268446">
                  <c:v>621.92368615892599</c:v>
                </c:pt>
                <c:pt idx="268447">
                  <c:v>621.92600291420001</c:v>
                </c:pt>
                <c:pt idx="268448">
                  <c:v>621.92831966947404</c:v>
                </c:pt>
                <c:pt idx="268449">
                  <c:v>621.93063642474704</c:v>
                </c:pt>
                <c:pt idx="268450">
                  <c:v>621.93295318002095</c:v>
                </c:pt>
                <c:pt idx="268451">
                  <c:v>621.93526993529395</c:v>
                </c:pt>
                <c:pt idx="268452">
                  <c:v>621.93758669056797</c:v>
                </c:pt>
                <c:pt idx="268453">
                  <c:v>621.93990344584097</c:v>
                </c:pt>
                <c:pt idx="268454">
                  <c:v>621.94222020111499</c:v>
                </c:pt>
                <c:pt idx="268455">
                  <c:v>621.94453695638902</c:v>
                </c:pt>
                <c:pt idx="268456">
                  <c:v>621.94685371166202</c:v>
                </c:pt>
                <c:pt idx="268457">
                  <c:v>621.94917046693604</c:v>
                </c:pt>
                <c:pt idx="268458">
                  <c:v>621.95148722220904</c:v>
                </c:pt>
                <c:pt idx="268459">
                  <c:v>621.95380397748295</c:v>
                </c:pt>
                <c:pt idx="268460">
                  <c:v>621.95612073275595</c:v>
                </c:pt>
                <c:pt idx="268461">
                  <c:v>621.95843748802997</c:v>
                </c:pt>
                <c:pt idx="268462">
                  <c:v>621.960754243304</c:v>
                </c:pt>
                <c:pt idx="268463">
                  <c:v>621.963070998577</c:v>
                </c:pt>
                <c:pt idx="268464">
                  <c:v>621.96538775385102</c:v>
                </c:pt>
                <c:pt idx="268465">
                  <c:v>621.96770450912402</c:v>
                </c:pt>
                <c:pt idx="268466">
                  <c:v>621.97002126439804</c:v>
                </c:pt>
                <c:pt idx="268467">
                  <c:v>621.97233801967104</c:v>
                </c:pt>
                <c:pt idx="268468">
                  <c:v>621.97465477494495</c:v>
                </c:pt>
                <c:pt idx="268469">
                  <c:v>621.97697153021898</c:v>
                </c:pt>
                <c:pt idx="268470">
                  <c:v>621.97928828549198</c:v>
                </c:pt>
                <c:pt idx="268471">
                  <c:v>621.981605040766</c:v>
                </c:pt>
                <c:pt idx="268472">
                  <c:v>621.983921796039</c:v>
                </c:pt>
                <c:pt idx="268473">
                  <c:v>621.98623855131302</c:v>
                </c:pt>
                <c:pt idx="268474">
                  <c:v>621.98855530658602</c:v>
                </c:pt>
                <c:pt idx="268475">
                  <c:v>621.99087206186005</c:v>
                </c:pt>
                <c:pt idx="268476">
                  <c:v>621.99318881713396</c:v>
                </c:pt>
                <c:pt idx="268477">
                  <c:v>621.99550557240696</c:v>
                </c:pt>
                <c:pt idx="268478">
                  <c:v>621.99782232768098</c:v>
                </c:pt>
                <c:pt idx="268479">
                  <c:v>622.00013908295398</c:v>
                </c:pt>
                <c:pt idx="268480">
                  <c:v>622.002455838228</c:v>
                </c:pt>
                <c:pt idx="268481">
                  <c:v>622.004772593501</c:v>
                </c:pt>
                <c:pt idx="268482">
                  <c:v>622.00708934877503</c:v>
                </c:pt>
                <c:pt idx="268483">
                  <c:v>622.00940610404905</c:v>
                </c:pt>
                <c:pt idx="268484">
                  <c:v>622.01172285932205</c:v>
                </c:pt>
                <c:pt idx="268485">
                  <c:v>622.01403961459596</c:v>
                </c:pt>
                <c:pt idx="268486">
                  <c:v>622.01635636986896</c:v>
                </c:pt>
                <c:pt idx="268487">
                  <c:v>622.01867312514298</c:v>
                </c:pt>
                <c:pt idx="268488">
                  <c:v>622.02098988041598</c:v>
                </c:pt>
                <c:pt idx="268489">
                  <c:v>622.02330663569001</c:v>
                </c:pt>
                <c:pt idx="268490">
                  <c:v>622.02562339096403</c:v>
                </c:pt>
                <c:pt idx="268491">
                  <c:v>622.02794014623703</c:v>
                </c:pt>
                <c:pt idx="268492">
                  <c:v>622.03025690151105</c:v>
                </c:pt>
                <c:pt idx="268493">
                  <c:v>622.03257365678405</c:v>
                </c:pt>
                <c:pt idx="268494">
                  <c:v>622.03489041205796</c:v>
                </c:pt>
                <c:pt idx="268495">
                  <c:v>622.03720716733096</c:v>
                </c:pt>
                <c:pt idx="268496">
                  <c:v>622.03952392260499</c:v>
                </c:pt>
                <c:pt idx="268497">
                  <c:v>622.04184067787799</c:v>
                </c:pt>
                <c:pt idx="268498">
                  <c:v>622.04415743315201</c:v>
                </c:pt>
                <c:pt idx="268499">
                  <c:v>622.04647418842603</c:v>
                </c:pt>
                <c:pt idx="268500">
                  <c:v>622.04879094369903</c:v>
                </c:pt>
                <c:pt idx="268501">
                  <c:v>622.05110769897306</c:v>
                </c:pt>
                <c:pt idx="268502">
                  <c:v>622.05342445424606</c:v>
                </c:pt>
                <c:pt idx="268503">
                  <c:v>622.05574120951997</c:v>
                </c:pt>
                <c:pt idx="268504">
                  <c:v>622.05805796479297</c:v>
                </c:pt>
                <c:pt idx="268505">
                  <c:v>622.06037472006699</c:v>
                </c:pt>
                <c:pt idx="268506">
                  <c:v>622.06269147534101</c:v>
                </c:pt>
                <c:pt idx="268507">
                  <c:v>622.06500823061401</c:v>
                </c:pt>
                <c:pt idx="268508">
                  <c:v>622.06732498588804</c:v>
                </c:pt>
                <c:pt idx="268509">
                  <c:v>622.06964174116104</c:v>
                </c:pt>
                <c:pt idx="268510">
                  <c:v>622.07195849643495</c:v>
                </c:pt>
                <c:pt idx="268511">
                  <c:v>622.07427525170795</c:v>
                </c:pt>
                <c:pt idx="268512">
                  <c:v>622.07659200698197</c:v>
                </c:pt>
                <c:pt idx="268513">
                  <c:v>622.07890876225599</c:v>
                </c:pt>
                <c:pt idx="268514">
                  <c:v>622.08122551752899</c:v>
                </c:pt>
                <c:pt idx="268515">
                  <c:v>622.08354227280302</c:v>
                </c:pt>
                <c:pt idx="268516">
                  <c:v>622.08585902807602</c:v>
                </c:pt>
                <c:pt idx="268517">
                  <c:v>622.08817578335004</c:v>
                </c:pt>
                <c:pt idx="268518">
                  <c:v>622.09049253862304</c:v>
                </c:pt>
                <c:pt idx="268519">
                  <c:v>622.09280929389695</c:v>
                </c:pt>
                <c:pt idx="268520">
                  <c:v>622.09512604917097</c:v>
                </c:pt>
                <c:pt idx="268521">
                  <c:v>622.09744280444397</c:v>
                </c:pt>
                <c:pt idx="268522">
                  <c:v>622.099759559718</c:v>
                </c:pt>
                <c:pt idx="268523">
                  <c:v>622.102076314991</c:v>
                </c:pt>
                <c:pt idx="268524">
                  <c:v>622.10439307026502</c:v>
                </c:pt>
                <c:pt idx="268525">
                  <c:v>622.10670982553802</c:v>
                </c:pt>
                <c:pt idx="268526">
                  <c:v>622.10902658081204</c:v>
                </c:pt>
                <c:pt idx="268527">
                  <c:v>622.11134333608595</c:v>
                </c:pt>
                <c:pt idx="268528">
                  <c:v>622.11366009135895</c:v>
                </c:pt>
                <c:pt idx="268529">
                  <c:v>622.11597684663298</c:v>
                </c:pt>
                <c:pt idx="268530">
                  <c:v>622.11829360190598</c:v>
                </c:pt>
                <c:pt idx="268531">
                  <c:v>622.12061035718</c:v>
                </c:pt>
                <c:pt idx="268532">
                  <c:v>622.122927112453</c:v>
                </c:pt>
                <c:pt idx="268533">
                  <c:v>622.12524386772702</c:v>
                </c:pt>
                <c:pt idx="268534">
                  <c:v>622.12756062300105</c:v>
                </c:pt>
                <c:pt idx="268535">
                  <c:v>622.12987737827405</c:v>
                </c:pt>
                <c:pt idx="268536">
                  <c:v>622.13219413354796</c:v>
                </c:pt>
                <c:pt idx="268537">
                  <c:v>622.13451088882096</c:v>
                </c:pt>
                <c:pt idx="268538">
                  <c:v>622.13682764409498</c:v>
                </c:pt>
                <c:pt idx="268539">
                  <c:v>622.13914439936798</c:v>
                </c:pt>
                <c:pt idx="268540">
                  <c:v>622.141461154642</c:v>
                </c:pt>
                <c:pt idx="268541">
                  <c:v>622.14377790991603</c:v>
                </c:pt>
                <c:pt idx="268542">
                  <c:v>622.14609466518903</c:v>
                </c:pt>
                <c:pt idx="268543">
                  <c:v>622.14841142046305</c:v>
                </c:pt>
                <c:pt idx="268544">
                  <c:v>622.15072817573605</c:v>
                </c:pt>
                <c:pt idx="268545">
                  <c:v>622.15304493100996</c:v>
                </c:pt>
                <c:pt idx="268546">
                  <c:v>622.15536168628296</c:v>
                </c:pt>
                <c:pt idx="268547">
                  <c:v>622.15767844155698</c:v>
                </c:pt>
                <c:pt idx="268548">
                  <c:v>622.15999519682998</c:v>
                </c:pt>
                <c:pt idx="268549">
                  <c:v>622.16231195210401</c:v>
                </c:pt>
                <c:pt idx="268550">
                  <c:v>622.16462870737803</c:v>
                </c:pt>
                <c:pt idx="268551">
                  <c:v>622.16694546265103</c:v>
                </c:pt>
                <c:pt idx="268552">
                  <c:v>622.16926221792505</c:v>
                </c:pt>
                <c:pt idx="268553">
                  <c:v>622.17157897319805</c:v>
                </c:pt>
                <c:pt idx="268554">
                  <c:v>622.17389572847196</c:v>
                </c:pt>
                <c:pt idx="268555">
                  <c:v>622.17621248374496</c:v>
                </c:pt>
                <c:pt idx="268556">
                  <c:v>622.17852923901899</c:v>
                </c:pt>
                <c:pt idx="268557">
                  <c:v>622.18084599429301</c:v>
                </c:pt>
                <c:pt idx="268558">
                  <c:v>622.18316274956601</c:v>
                </c:pt>
                <c:pt idx="268559">
                  <c:v>622.18547950484003</c:v>
                </c:pt>
                <c:pt idx="268560">
                  <c:v>622.18779626011303</c:v>
                </c:pt>
                <c:pt idx="268561">
                  <c:v>622.19011301538706</c:v>
                </c:pt>
                <c:pt idx="268562">
                  <c:v>622.19242977066006</c:v>
                </c:pt>
                <c:pt idx="268563">
                  <c:v>622.19474652593397</c:v>
                </c:pt>
                <c:pt idx="268564">
                  <c:v>622.19706328120799</c:v>
                </c:pt>
                <c:pt idx="268565">
                  <c:v>622.19938003648099</c:v>
                </c:pt>
                <c:pt idx="268566">
                  <c:v>622.20169679175501</c:v>
                </c:pt>
                <c:pt idx="268567">
                  <c:v>622.20401354702801</c:v>
                </c:pt>
                <c:pt idx="268568">
                  <c:v>622.20633030230204</c:v>
                </c:pt>
                <c:pt idx="268569">
                  <c:v>622.20864705757504</c:v>
                </c:pt>
                <c:pt idx="268570">
                  <c:v>622.21096381284895</c:v>
                </c:pt>
                <c:pt idx="268571">
                  <c:v>622.21328056812297</c:v>
                </c:pt>
                <c:pt idx="268572">
                  <c:v>622.21559732339597</c:v>
                </c:pt>
                <c:pt idx="268573">
                  <c:v>622.21791407866999</c:v>
                </c:pt>
                <c:pt idx="268574">
                  <c:v>622.22023083394299</c:v>
                </c:pt>
                <c:pt idx="268575">
                  <c:v>622.22254758921702</c:v>
                </c:pt>
                <c:pt idx="268576">
                  <c:v>622.22486434449002</c:v>
                </c:pt>
                <c:pt idx="268577">
                  <c:v>622.22718109976404</c:v>
                </c:pt>
                <c:pt idx="268578">
                  <c:v>622.22949785503795</c:v>
                </c:pt>
                <c:pt idx="268579">
                  <c:v>622.23181461031095</c:v>
                </c:pt>
                <c:pt idx="268580">
                  <c:v>622.23413136558497</c:v>
                </c:pt>
                <c:pt idx="268581">
                  <c:v>622.23644812085797</c:v>
                </c:pt>
                <c:pt idx="268582">
                  <c:v>622.238764876132</c:v>
                </c:pt>
                <c:pt idx="268583">
                  <c:v>622.241081631405</c:v>
                </c:pt>
                <c:pt idx="268584">
                  <c:v>622.24339838667902</c:v>
                </c:pt>
                <c:pt idx="268585">
                  <c:v>622.24571514195304</c:v>
                </c:pt>
                <c:pt idx="268586">
                  <c:v>622.24803189722604</c:v>
                </c:pt>
                <c:pt idx="268587">
                  <c:v>622.25034865249995</c:v>
                </c:pt>
                <c:pt idx="268588">
                  <c:v>622.25266540777295</c:v>
                </c:pt>
                <c:pt idx="268589">
                  <c:v>622.25498216304698</c:v>
                </c:pt>
                <c:pt idx="268590">
                  <c:v>622.25729891831998</c:v>
                </c:pt>
                <c:pt idx="268591">
                  <c:v>622.259615673594</c:v>
                </c:pt>
                <c:pt idx="268592">
                  <c:v>622.26193242886802</c:v>
                </c:pt>
                <c:pt idx="268593">
                  <c:v>622.26424918414102</c:v>
                </c:pt>
                <c:pt idx="268594">
                  <c:v>622.26656593941505</c:v>
                </c:pt>
                <c:pt idx="268595">
                  <c:v>622.26888269468805</c:v>
                </c:pt>
                <c:pt idx="268596">
                  <c:v>622.27119944996195</c:v>
                </c:pt>
                <c:pt idx="268597">
                  <c:v>622.27351620523496</c:v>
                </c:pt>
                <c:pt idx="268598">
                  <c:v>622.27583296050898</c:v>
                </c:pt>
                <c:pt idx="268599">
                  <c:v>622.27814971578198</c:v>
                </c:pt>
                <c:pt idx="268600">
                  <c:v>622.280466471056</c:v>
                </c:pt>
                <c:pt idx="268601">
                  <c:v>622.28278322633003</c:v>
                </c:pt>
                <c:pt idx="268602">
                  <c:v>622.28509998160303</c:v>
                </c:pt>
                <c:pt idx="268603">
                  <c:v>622.28741673687705</c:v>
                </c:pt>
                <c:pt idx="268604">
                  <c:v>622.28973349215005</c:v>
                </c:pt>
                <c:pt idx="268605">
                  <c:v>622.29205024742396</c:v>
                </c:pt>
                <c:pt idx="268606">
                  <c:v>622.29436700269696</c:v>
                </c:pt>
                <c:pt idx="268607">
                  <c:v>622.29668375797098</c:v>
                </c:pt>
                <c:pt idx="268608">
                  <c:v>622.29900051324501</c:v>
                </c:pt>
                <c:pt idx="268609">
                  <c:v>622.30131726851801</c:v>
                </c:pt>
                <c:pt idx="268610">
                  <c:v>622.30363402379203</c:v>
                </c:pt>
                <c:pt idx="268611">
                  <c:v>622.30595077906503</c:v>
                </c:pt>
                <c:pt idx="268612">
                  <c:v>622.30826753433905</c:v>
                </c:pt>
                <c:pt idx="268613">
                  <c:v>622.31058428961205</c:v>
                </c:pt>
                <c:pt idx="268614">
                  <c:v>622.31290104488596</c:v>
                </c:pt>
                <c:pt idx="268615">
                  <c:v>622.31521780015999</c:v>
                </c:pt>
                <c:pt idx="268616">
                  <c:v>622.31753455543299</c:v>
                </c:pt>
                <c:pt idx="268617">
                  <c:v>622.31985131070701</c:v>
                </c:pt>
                <c:pt idx="268618">
                  <c:v>622.32216806598001</c:v>
                </c:pt>
                <c:pt idx="268619">
                  <c:v>622.32448482125403</c:v>
                </c:pt>
                <c:pt idx="268620">
                  <c:v>622.32680157652703</c:v>
                </c:pt>
                <c:pt idx="268621">
                  <c:v>622.32911833180106</c:v>
                </c:pt>
                <c:pt idx="268622">
                  <c:v>622.33143508707496</c:v>
                </c:pt>
                <c:pt idx="268623">
                  <c:v>622.33375184234797</c:v>
                </c:pt>
                <c:pt idx="268624">
                  <c:v>622.33606859762199</c:v>
                </c:pt>
                <c:pt idx="268625">
                  <c:v>622.33838535289499</c:v>
                </c:pt>
                <c:pt idx="268626">
                  <c:v>622.34070210816901</c:v>
                </c:pt>
                <c:pt idx="268627">
                  <c:v>622.34301886344201</c:v>
                </c:pt>
                <c:pt idx="268628">
                  <c:v>622.34533561871604</c:v>
                </c:pt>
                <c:pt idx="268629">
                  <c:v>622.34765237398994</c:v>
                </c:pt>
                <c:pt idx="268630">
                  <c:v>622.34996912926294</c:v>
                </c:pt>
                <c:pt idx="268631">
                  <c:v>622.35228588453697</c:v>
                </c:pt>
                <c:pt idx="268632">
                  <c:v>622.35460263980997</c:v>
                </c:pt>
                <c:pt idx="268633">
                  <c:v>622.35691939508399</c:v>
                </c:pt>
                <c:pt idx="268634">
                  <c:v>622.35923615035699</c:v>
                </c:pt>
                <c:pt idx="268635">
                  <c:v>622.36155290563102</c:v>
                </c:pt>
                <c:pt idx="268636">
                  <c:v>622.36386966090504</c:v>
                </c:pt>
                <c:pt idx="268637">
                  <c:v>622.36618641617804</c:v>
                </c:pt>
                <c:pt idx="268638">
                  <c:v>622.36850317145195</c:v>
                </c:pt>
                <c:pt idx="268639">
                  <c:v>622.37081992672495</c:v>
                </c:pt>
                <c:pt idx="268640">
                  <c:v>622.37313668199897</c:v>
                </c:pt>
                <c:pt idx="268641">
                  <c:v>622.37545343727197</c:v>
                </c:pt>
                <c:pt idx="268642">
                  <c:v>622.377770192546</c:v>
                </c:pt>
                <c:pt idx="268643">
                  <c:v>622.380086947819</c:v>
                </c:pt>
                <c:pt idx="268644">
                  <c:v>622.38240370309302</c:v>
                </c:pt>
                <c:pt idx="268645">
                  <c:v>622.38472045836704</c:v>
                </c:pt>
                <c:pt idx="268646">
                  <c:v>622.38703721364004</c:v>
                </c:pt>
                <c:pt idx="268647">
                  <c:v>622.38935396891395</c:v>
                </c:pt>
                <c:pt idx="268648">
                  <c:v>622.39167072418695</c:v>
                </c:pt>
                <c:pt idx="268649">
                  <c:v>622.39398747946098</c:v>
                </c:pt>
                <c:pt idx="268650">
                  <c:v>622.39630423473398</c:v>
                </c:pt>
                <c:pt idx="268651">
                  <c:v>622.398620990008</c:v>
                </c:pt>
                <c:pt idx="268652">
                  <c:v>622.40093774528202</c:v>
                </c:pt>
                <c:pt idx="268653">
                  <c:v>622.40325450055502</c:v>
                </c:pt>
                <c:pt idx="268654">
                  <c:v>622.40557125582905</c:v>
                </c:pt>
                <c:pt idx="268655">
                  <c:v>622.40788801110205</c:v>
                </c:pt>
                <c:pt idx="268656">
                  <c:v>622.41020476637595</c:v>
                </c:pt>
                <c:pt idx="268657">
                  <c:v>622.41252152164896</c:v>
                </c:pt>
                <c:pt idx="268658">
                  <c:v>622.41483827692298</c:v>
                </c:pt>
                <c:pt idx="268659">
                  <c:v>622.417155032197</c:v>
                </c:pt>
                <c:pt idx="268660">
                  <c:v>622.41947178747</c:v>
                </c:pt>
                <c:pt idx="268661">
                  <c:v>622.42178854274403</c:v>
                </c:pt>
                <c:pt idx="268662">
                  <c:v>622.42410529801703</c:v>
                </c:pt>
                <c:pt idx="268663">
                  <c:v>622.42642205329105</c:v>
                </c:pt>
                <c:pt idx="268664">
                  <c:v>622.42873880856405</c:v>
                </c:pt>
                <c:pt idx="268665">
                  <c:v>622.43105556383796</c:v>
                </c:pt>
                <c:pt idx="268666">
                  <c:v>622.43337231911198</c:v>
                </c:pt>
                <c:pt idx="268667">
                  <c:v>622.43568907438498</c:v>
                </c:pt>
                <c:pt idx="268668">
                  <c:v>622.43800582965901</c:v>
                </c:pt>
                <c:pt idx="268669">
                  <c:v>622.44032258493201</c:v>
                </c:pt>
                <c:pt idx="268670">
                  <c:v>622.44263934020603</c:v>
                </c:pt>
                <c:pt idx="268671">
                  <c:v>622.44495609547903</c:v>
                </c:pt>
                <c:pt idx="268672">
                  <c:v>622.44727285075305</c:v>
                </c:pt>
                <c:pt idx="268673">
                  <c:v>622.44958960602696</c:v>
                </c:pt>
                <c:pt idx="268674">
                  <c:v>622.45190636129996</c:v>
                </c:pt>
                <c:pt idx="268675">
                  <c:v>622.45422311657398</c:v>
                </c:pt>
                <c:pt idx="268676">
                  <c:v>622.45653987184699</c:v>
                </c:pt>
                <c:pt idx="268677">
                  <c:v>622.45885662712101</c:v>
                </c:pt>
                <c:pt idx="268678">
                  <c:v>622.46117338239401</c:v>
                </c:pt>
                <c:pt idx="268679">
                  <c:v>622.46349013766803</c:v>
                </c:pt>
                <c:pt idx="268680">
                  <c:v>622.46580689294206</c:v>
                </c:pt>
                <c:pt idx="268681">
                  <c:v>622.46812364821506</c:v>
                </c:pt>
                <c:pt idx="268682">
                  <c:v>622.47044040348896</c:v>
                </c:pt>
                <c:pt idx="268683">
                  <c:v>622.47275715876197</c:v>
                </c:pt>
                <c:pt idx="268684">
                  <c:v>622.47507391403599</c:v>
                </c:pt>
                <c:pt idx="268685">
                  <c:v>622.47739066930899</c:v>
                </c:pt>
                <c:pt idx="268686">
                  <c:v>622.47970742458301</c:v>
                </c:pt>
                <c:pt idx="268687">
                  <c:v>622.48202417985704</c:v>
                </c:pt>
                <c:pt idx="268688">
                  <c:v>622.48434093513004</c:v>
                </c:pt>
                <c:pt idx="268689">
                  <c:v>622.48665769040394</c:v>
                </c:pt>
                <c:pt idx="268690">
                  <c:v>622.48897444567694</c:v>
                </c:pt>
                <c:pt idx="268691">
                  <c:v>622.49129120095097</c:v>
                </c:pt>
                <c:pt idx="268692">
                  <c:v>622.49360795622397</c:v>
                </c:pt>
                <c:pt idx="268693">
                  <c:v>622.49592471149799</c:v>
                </c:pt>
                <c:pt idx="268694">
                  <c:v>622.49824146677099</c:v>
                </c:pt>
                <c:pt idx="268695">
                  <c:v>622.50055822204502</c:v>
                </c:pt>
                <c:pt idx="268696">
                  <c:v>622.50287497731904</c:v>
                </c:pt>
                <c:pt idx="268697">
                  <c:v>622.50519173259204</c:v>
                </c:pt>
                <c:pt idx="268698">
                  <c:v>622.50750848786595</c:v>
                </c:pt>
                <c:pt idx="268699">
                  <c:v>622.50982524313895</c:v>
                </c:pt>
                <c:pt idx="268700">
                  <c:v>622.51214199841297</c:v>
                </c:pt>
                <c:pt idx="268701">
                  <c:v>622.51445875368597</c:v>
                </c:pt>
                <c:pt idx="268702">
                  <c:v>622.51677550896</c:v>
                </c:pt>
                <c:pt idx="268703">
                  <c:v>622.51909226423402</c:v>
                </c:pt>
                <c:pt idx="268704">
                  <c:v>622.52140901950702</c:v>
                </c:pt>
                <c:pt idx="268705">
                  <c:v>622.52372577478104</c:v>
                </c:pt>
                <c:pt idx="268706">
                  <c:v>622.52604253005404</c:v>
                </c:pt>
                <c:pt idx="268707">
                  <c:v>622.52835928532795</c:v>
                </c:pt>
                <c:pt idx="268708">
                  <c:v>622.53067604060095</c:v>
                </c:pt>
                <c:pt idx="268709">
                  <c:v>622.53299279587497</c:v>
                </c:pt>
                <c:pt idx="268710">
                  <c:v>622.535309551149</c:v>
                </c:pt>
                <c:pt idx="268711">
                  <c:v>622.537626306422</c:v>
                </c:pt>
                <c:pt idx="268712">
                  <c:v>622.53994306169602</c:v>
                </c:pt>
                <c:pt idx="268713">
                  <c:v>622.54225981696902</c:v>
                </c:pt>
                <c:pt idx="268714">
                  <c:v>622.54457657224305</c:v>
                </c:pt>
                <c:pt idx="268715">
                  <c:v>622.54689332751605</c:v>
                </c:pt>
                <c:pt idx="268716">
                  <c:v>622.54921008278995</c:v>
                </c:pt>
                <c:pt idx="268717">
                  <c:v>622.55152683806398</c:v>
                </c:pt>
                <c:pt idx="268718">
                  <c:v>622.55384359333698</c:v>
                </c:pt>
                <c:pt idx="268719">
                  <c:v>622.556160348611</c:v>
                </c:pt>
                <c:pt idx="268720">
                  <c:v>622.558477103884</c:v>
                </c:pt>
                <c:pt idx="268721">
                  <c:v>622.56079385915803</c:v>
                </c:pt>
                <c:pt idx="268722">
                  <c:v>622.56311061443103</c:v>
                </c:pt>
                <c:pt idx="268723">
                  <c:v>622.56542736970505</c:v>
                </c:pt>
                <c:pt idx="268724">
                  <c:v>622.56774412497896</c:v>
                </c:pt>
                <c:pt idx="268725">
                  <c:v>622.57006088025196</c:v>
                </c:pt>
                <c:pt idx="268726">
                  <c:v>622.57237763552598</c:v>
                </c:pt>
                <c:pt idx="268727">
                  <c:v>622.57469439079898</c:v>
                </c:pt>
                <c:pt idx="268728">
                  <c:v>622.577011146073</c:v>
                </c:pt>
                <c:pt idx="268729">
                  <c:v>622.57932790134601</c:v>
                </c:pt>
                <c:pt idx="268730">
                  <c:v>622.58164465662003</c:v>
                </c:pt>
                <c:pt idx="268731">
                  <c:v>622.58396141189405</c:v>
                </c:pt>
                <c:pt idx="268732">
                  <c:v>622.58627816716705</c:v>
                </c:pt>
                <c:pt idx="268733">
                  <c:v>622.58859492244096</c:v>
                </c:pt>
                <c:pt idx="268734">
                  <c:v>622.59091167771396</c:v>
                </c:pt>
                <c:pt idx="268735">
                  <c:v>622.59322843298798</c:v>
                </c:pt>
                <c:pt idx="268736">
                  <c:v>622.59554518826099</c:v>
                </c:pt>
                <c:pt idx="268737">
                  <c:v>622.59786194353501</c:v>
                </c:pt>
                <c:pt idx="268738">
                  <c:v>622.60017869880903</c:v>
                </c:pt>
                <c:pt idx="268739">
                  <c:v>622.60249545408203</c:v>
                </c:pt>
                <c:pt idx="268740">
                  <c:v>622.60481220935606</c:v>
                </c:pt>
                <c:pt idx="268741">
                  <c:v>622.60712896462906</c:v>
                </c:pt>
                <c:pt idx="268742">
                  <c:v>622.60944571990296</c:v>
                </c:pt>
                <c:pt idx="268743">
                  <c:v>622.61176247517596</c:v>
                </c:pt>
                <c:pt idx="268744">
                  <c:v>622.61407923044999</c:v>
                </c:pt>
                <c:pt idx="268745">
                  <c:v>622.61639598572299</c:v>
                </c:pt>
                <c:pt idx="268746">
                  <c:v>622.61871274099701</c:v>
                </c:pt>
                <c:pt idx="268747">
                  <c:v>622.62102949627103</c:v>
                </c:pt>
                <c:pt idx="268748">
                  <c:v>622.62334625154404</c:v>
                </c:pt>
                <c:pt idx="268749">
                  <c:v>622.62566300681794</c:v>
                </c:pt>
                <c:pt idx="268750">
                  <c:v>622.62797976209094</c:v>
                </c:pt>
                <c:pt idx="268751">
                  <c:v>622.63029651736497</c:v>
                </c:pt>
                <c:pt idx="268752">
                  <c:v>622.63261327263797</c:v>
                </c:pt>
                <c:pt idx="268753">
                  <c:v>622.63493002791199</c:v>
                </c:pt>
                <c:pt idx="268754">
                  <c:v>622.63724678318601</c:v>
                </c:pt>
                <c:pt idx="268755">
                  <c:v>622.63956353845902</c:v>
                </c:pt>
                <c:pt idx="268756">
                  <c:v>622.64188029373304</c:v>
                </c:pt>
                <c:pt idx="268757">
                  <c:v>622.64419704900604</c:v>
                </c:pt>
                <c:pt idx="268758">
                  <c:v>622.64651380427995</c:v>
                </c:pt>
                <c:pt idx="268759">
                  <c:v>622.64883055955295</c:v>
                </c:pt>
                <c:pt idx="268760">
                  <c:v>622.65114731482697</c:v>
                </c:pt>
                <c:pt idx="268761">
                  <c:v>622.65346407010099</c:v>
                </c:pt>
                <c:pt idx="268762">
                  <c:v>622.65578082537399</c:v>
                </c:pt>
                <c:pt idx="268763">
                  <c:v>622.65809758064802</c:v>
                </c:pt>
                <c:pt idx="268764">
                  <c:v>622.66041433592102</c:v>
                </c:pt>
                <c:pt idx="268765">
                  <c:v>622.66273109119504</c:v>
                </c:pt>
                <c:pt idx="268766">
                  <c:v>622.66504784646804</c:v>
                </c:pt>
                <c:pt idx="268767">
                  <c:v>622.66736460174195</c:v>
                </c:pt>
                <c:pt idx="268768">
                  <c:v>622.66968135701597</c:v>
                </c:pt>
                <c:pt idx="268769">
                  <c:v>622.67199811228897</c:v>
                </c:pt>
                <c:pt idx="268770">
                  <c:v>622.674314867563</c:v>
                </c:pt>
                <c:pt idx="268771">
                  <c:v>622.676631622836</c:v>
                </c:pt>
                <c:pt idx="268772">
                  <c:v>622.67894837811002</c:v>
                </c:pt>
                <c:pt idx="268773">
                  <c:v>622.68126513338302</c:v>
                </c:pt>
                <c:pt idx="268774">
                  <c:v>622.68358188865705</c:v>
                </c:pt>
                <c:pt idx="268775">
                  <c:v>622.68589864393095</c:v>
                </c:pt>
                <c:pt idx="268776">
                  <c:v>622.68821539920395</c:v>
                </c:pt>
                <c:pt idx="268777">
                  <c:v>622.69053215447798</c:v>
                </c:pt>
                <c:pt idx="268778">
                  <c:v>622.69284890975098</c:v>
                </c:pt>
                <c:pt idx="268779">
                  <c:v>622.695165665025</c:v>
                </c:pt>
                <c:pt idx="268780">
                  <c:v>622.697482420298</c:v>
                </c:pt>
                <c:pt idx="268781">
                  <c:v>622.69979917557202</c:v>
                </c:pt>
                <c:pt idx="268782">
                  <c:v>622.70211593084605</c:v>
                </c:pt>
                <c:pt idx="268783">
                  <c:v>622.70443268611905</c:v>
                </c:pt>
                <c:pt idx="268784">
                  <c:v>622.70674944139296</c:v>
                </c:pt>
                <c:pt idx="268785">
                  <c:v>622.70906619666596</c:v>
                </c:pt>
                <c:pt idx="268786">
                  <c:v>622.71138295193998</c:v>
                </c:pt>
                <c:pt idx="268787">
                  <c:v>622.71369970721298</c:v>
                </c:pt>
                <c:pt idx="268788">
                  <c:v>622.716016462487</c:v>
                </c:pt>
                <c:pt idx="268789">
                  <c:v>622.71833321776103</c:v>
                </c:pt>
                <c:pt idx="268790">
                  <c:v>622.72064997303403</c:v>
                </c:pt>
                <c:pt idx="268791">
                  <c:v>622.72296672830805</c:v>
                </c:pt>
                <c:pt idx="268792">
                  <c:v>622.72528348358105</c:v>
                </c:pt>
                <c:pt idx="268793">
                  <c:v>622.72760023885496</c:v>
                </c:pt>
                <c:pt idx="268794">
                  <c:v>622.72991699412796</c:v>
                </c:pt>
                <c:pt idx="268795">
                  <c:v>622.73223374940198</c:v>
                </c:pt>
                <c:pt idx="268796">
                  <c:v>622.73455050467498</c:v>
                </c:pt>
                <c:pt idx="268797">
                  <c:v>622.73686725994901</c:v>
                </c:pt>
                <c:pt idx="268798">
                  <c:v>622.73918401522303</c:v>
                </c:pt>
                <c:pt idx="268799">
                  <c:v>622.74150077049603</c:v>
                </c:pt>
                <c:pt idx="268800">
                  <c:v>622.74381752577005</c:v>
                </c:pt>
                <c:pt idx="268801">
                  <c:v>622.74613428104306</c:v>
                </c:pt>
                <c:pt idx="268802">
                  <c:v>622.74845103631696</c:v>
                </c:pt>
                <c:pt idx="268803">
                  <c:v>622.75076779158996</c:v>
                </c:pt>
                <c:pt idx="268804">
                  <c:v>622.75308454686399</c:v>
                </c:pt>
                <c:pt idx="268805">
                  <c:v>622.75540130213801</c:v>
                </c:pt>
                <c:pt idx="268806">
                  <c:v>622.75771805741101</c:v>
                </c:pt>
                <c:pt idx="268807">
                  <c:v>622.76003481268503</c:v>
                </c:pt>
                <c:pt idx="268808">
                  <c:v>622.76235156795804</c:v>
                </c:pt>
                <c:pt idx="268809">
                  <c:v>622.76466832323194</c:v>
                </c:pt>
                <c:pt idx="268810">
                  <c:v>622.76698507850494</c:v>
                </c:pt>
                <c:pt idx="268811">
                  <c:v>622.76930183377897</c:v>
                </c:pt>
                <c:pt idx="268812">
                  <c:v>622.77161858905299</c:v>
                </c:pt>
                <c:pt idx="268813">
                  <c:v>622.77393534432599</c:v>
                </c:pt>
                <c:pt idx="268814">
                  <c:v>622.77625209960001</c:v>
                </c:pt>
                <c:pt idx="268815">
                  <c:v>622.77856885487301</c:v>
                </c:pt>
                <c:pt idx="268816">
                  <c:v>622.78088561014704</c:v>
                </c:pt>
                <c:pt idx="268817">
                  <c:v>622.78320236542004</c:v>
                </c:pt>
                <c:pt idx="268818">
                  <c:v>622.78551912069395</c:v>
                </c:pt>
                <c:pt idx="268819">
                  <c:v>622.78783587596797</c:v>
                </c:pt>
                <c:pt idx="268820">
                  <c:v>622.79015263124097</c:v>
                </c:pt>
                <c:pt idx="268821">
                  <c:v>622.79246938651499</c:v>
                </c:pt>
                <c:pt idx="268822">
                  <c:v>622.79478614178799</c:v>
                </c:pt>
                <c:pt idx="268823">
                  <c:v>622.79710289706202</c:v>
                </c:pt>
                <c:pt idx="268824">
                  <c:v>622.79941965233502</c:v>
                </c:pt>
                <c:pt idx="268825">
                  <c:v>622.80173640760904</c:v>
                </c:pt>
                <c:pt idx="268826">
                  <c:v>622.80405316288295</c:v>
                </c:pt>
                <c:pt idx="268827">
                  <c:v>622.80636991815595</c:v>
                </c:pt>
                <c:pt idx="268828">
                  <c:v>622.80868667342997</c:v>
                </c:pt>
                <c:pt idx="268829">
                  <c:v>622.81100342870297</c:v>
                </c:pt>
                <c:pt idx="268830">
                  <c:v>622.813320183977</c:v>
                </c:pt>
                <c:pt idx="268831">
                  <c:v>622.81563693925</c:v>
                </c:pt>
                <c:pt idx="268832">
                  <c:v>622.81795369452402</c:v>
                </c:pt>
                <c:pt idx="268833">
                  <c:v>622.82027044979804</c:v>
                </c:pt>
                <c:pt idx="268834">
                  <c:v>622.82258720507104</c:v>
                </c:pt>
                <c:pt idx="268835">
                  <c:v>622.82490396034495</c:v>
                </c:pt>
                <c:pt idx="268836">
                  <c:v>622.82722071561795</c:v>
                </c:pt>
                <c:pt idx="268837">
                  <c:v>622.82953747089198</c:v>
                </c:pt>
                <c:pt idx="268838">
                  <c:v>622.83185422616498</c:v>
                </c:pt>
                <c:pt idx="268839">
                  <c:v>622.834170981439</c:v>
                </c:pt>
                <c:pt idx="268840">
                  <c:v>622.83648773671302</c:v>
                </c:pt>
                <c:pt idx="268841">
                  <c:v>622.83880449198602</c:v>
                </c:pt>
                <c:pt idx="268842">
                  <c:v>622.84112124726005</c:v>
                </c:pt>
                <c:pt idx="268843">
                  <c:v>622.84343800253305</c:v>
                </c:pt>
                <c:pt idx="268844">
                  <c:v>622.84575475780696</c:v>
                </c:pt>
                <c:pt idx="268845">
                  <c:v>622.84807151307996</c:v>
                </c:pt>
                <c:pt idx="268846">
                  <c:v>622.85038826835398</c:v>
                </c:pt>
                <c:pt idx="268847">
                  <c:v>622.85270502362698</c:v>
                </c:pt>
                <c:pt idx="268848">
                  <c:v>622.855021778901</c:v>
                </c:pt>
                <c:pt idx="268849">
                  <c:v>622.85733853417503</c:v>
                </c:pt>
                <c:pt idx="268850">
                  <c:v>622.85965528944803</c:v>
                </c:pt>
                <c:pt idx="268851">
                  <c:v>622.86197204472205</c:v>
                </c:pt>
                <c:pt idx="268852">
                  <c:v>622.86428879999505</c:v>
                </c:pt>
                <c:pt idx="268853">
                  <c:v>622.86660555526896</c:v>
                </c:pt>
                <c:pt idx="268854">
                  <c:v>622.86892231054196</c:v>
                </c:pt>
                <c:pt idx="268855">
                  <c:v>622.87123906581598</c:v>
                </c:pt>
                <c:pt idx="268856">
                  <c:v>622.87355582109001</c:v>
                </c:pt>
                <c:pt idx="268857">
                  <c:v>622.87587257636301</c:v>
                </c:pt>
                <c:pt idx="268858">
                  <c:v>622.87818933163703</c:v>
                </c:pt>
                <c:pt idx="268859">
                  <c:v>622.88050608691003</c:v>
                </c:pt>
                <c:pt idx="268860">
                  <c:v>622.88282284218405</c:v>
                </c:pt>
                <c:pt idx="268861">
                  <c:v>622.88513959745706</c:v>
                </c:pt>
                <c:pt idx="268862">
                  <c:v>622.88745635273096</c:v>
                </c:pt>
                <c:pt idx="268863">
                  <c:v>622.88977310800499</c:v>
                </c:pt>
                <c:pt idx="268864">
                  <c:v>622.89208986327799</c:v>
                </c:pt>
                <c:pt idx="268865">
                  <c:v>622.89440661855201</c:v>
                </c:pt>
                <c:pt idx="268866">
                  <c:v>622.89672337382501</c:v>
                </c:pt>
                <c:pt idx="268867">
                  <c:v>622.89904012909903</c:v>
                </c:pt>
                <c:pt idx="268868">
                  <c:v>622.90135688437203</c:v>
                </c:pt>
                <c:pt idx="268869">
                  <c:v>622.90367363964594</c:v>
                </c:pt>
                <c:pt idx="268870">
                  <c:v>622.90599039491997</c:v>
                </c:pt>
                <c:pt idx="268871">
                  <c:v>622.90830715019297</c:v>
                </c:pt>
                <c:pt idx="268872">
                  <c:v>622.91062390546699</c:v>
                </c:pt>
                <c:pt idx="268873">
                  <c:v>622.91294066073999</c:v>
                </c:pt>
                <c:pt idx="268874">
                  <c:v>622.91525741601401</c:v>
                </c:pt>
                <c:pt idx="268875">
                  <c:v>622.91757417128701</c:v>
                </c:pt>
                <c:pt idx="268876">
                  <c:v>622.91989092656104</c:v>
                </c:pt>
                <c:pt idx="268877">
                  <c:v>622.92220768183495</c:v>
                </c:pt>
                <c:pt idx="268878">
                  <c:v>622.92452443710795</c:v>
                </c:pt>
                <c:pt idx="268879">
                  <c:v>622.92684119238197</c:v>
                </c:pt>
                <c:pt idx="268880">
                  <c:v>622.92915794765497</c:v>
                </c:pt>
                <c:pt idx="268881">
                  <c:v>622.93147470292899</c:v>
                </c:pt>
                <c:pt idx="268882">
                  <c:v>622.93379145820199</c:v>
                </c:pt>
                <c:pt idx="268883">
                  <c:v>622.93610821347602</c:v>
                </c:pt>
                <c:pt idx="268884">
                  <c:v>622.93842496875004</c:v>
                </c:pt>
                <c:pt idx="268885">
                  <c:v>622.94074172402304</c:v>
                </c:pt>
                <c:pt idx="268886">
                  <c:v>622.94305847929695</c:v>
                </c:pt>
                <c:pt idx="268887">
                  <c:v>622.94537523456995</c:v>
                </c:pt>
                <c:pt idx="268888">
                  <c:v>622.94769198984397</c:v>
                </c:pt>
                <c:pt idx="268889">
                  <c:v>622.95000874511697</c:v>
                </c:pt>
                <c:pt idx="268890">
                  <c:v>622.952325500391</c:v>
                </c:pt>
                <c:pt idx="268891">
                  <c:v>622.95464225566502</c:v>
                </c:pt>
                <c:pt idx="268892">
                  <c:v>622.95695901093802</c:v>
                </c:pt>
                <c:pt idx="268893">
                  <c:v>622.95927576621204</c:v>
                </c:pt>
                <c:pt idx="268894">
                  <c:v>622.96159252148504</c:v>
                </c:pt>
                <c:pt idx="268895">
                  <c:v>622.96390927675895</c:v>
                </c:pt>
                <c:pt idx="268896">
                  <c:v>622.96622603203195</c:v>
                </c:pt>
                <c:pt idx="268897">
                  <c:v>622.96854278730598</c:v>
                </c:pt>
                <c:pt idx="268898">
                  <c:v>622.97085954257898</c:v>
                </c:pt>
                <c:pt idx="268899">
                  <c:v>622.973176297853</c:v>
                </c:pt>
                <c:pt idx="268900">
                  <c:v>622.97549305312702</c:v>
                </c:pt>
                <c:pt idx="268901">
                  <c:v>622.97780980840002</c:v>
                </c:pt>
                <c:pt idx="268902">
                  <c:v>622.98012656367405</c:v>
                </c:pt>
                <c:pt idx="268903">
                  <c:v>622.98244331894705</c:v>
                </c:pt>
                <c:pt idx="268904">
                  <c:v>622.98476007422096</c:v>
                </c:pt>
                <c:pt idx="268905">
                  <c:v>622.98707682949396</c:v>
                </c:pt>
                <c:pt idx="268906">
                  <c:v>622.98939358476798</c:v>
                </c:pt>
                <c:pt idx="268907">
                  <c:v>622.991710340042</c:v>
                </c:pt>
                <c:pt idx="268908">
                  <c:v>622.994027095315</c:v>
                </c:pt>
                <c:pt idx="268909">
                  <c:v>622.99634385058903</c:v>
                </c:pt>
                <c:pt idx="268910">
                  <c:v>622.99866060586203</c:v>
                </c:pt>
                <c:pt idx="268911">
                  <c:v>623.00097736113605</c:v>
                </c:pt>
                <c:pt idx="268912">
                  <c:v>623.00329411640905</c:v>
                </c:pt>
                <c:pt idx="268913">
                  <c:v>623.00561087168296</c:v>
                </c:pt>
                <c:pt idx="268914">
                  <c:v>623.00792762695698</c:v>
                </c:pt>
                <c:pt idx="268915">
                  <c:v>623.01024438222998</c:v>
                </c:pt>
                <c:pt idx="268916">
                  <c:v>623.01256113750401</c:v>
                </c:pt>
                <c:pt idx="268917">
                  <c:v>623.01487789277701</c:v>
                </c:pt>
                <c:pt idx="268918">
                  <c:v>623.01719464805103</c:v>
                </c:pt>
                <c:pt idx="268919">
                  <c:v>623.01951140332403</c:v>
                </c:pt>
                <c:pt idx="268920">
                  <c:v>623.02182815859805</c:v>
                </c:pt>
                <c:pt idx="268921">
                  <c:v>623.02414491387196</c:v>
                </c:pt>
                <c:pt idx="268922">
                  <c:v>623.02646166914496</c:v>
                </c:pt>
                <c:pt idx="268923">
                  <c:v>623.02877842441899</c:v>
                </c:pt>
                <c:pt idx="268924">
                  <c:v>623.03109517969199</c:v>
                </c:pt>
                <c:pt idx="268925">
                  <c:v>623.03341193496601</c:v>
                </c:pt>
                <c:pt idx="268926">
                  <c:v>623.03572869023901</c:v>
                </c:pt>
                <c:pt idx="268927">
                  <c:v>623.03804544551303</c:v>
                </c:pt>
                <c:pt idx="268928">
                  <c:v>623.04036220078694</c:v>
                </c:pt>
                <c:pt idx="268929">
                  <c:v>623.04267895605994</c:v>
                </c:pt>
                <c:pt idx="268930">
                  <c:v>623.04499571133397</c:v>
                </c:pt>
                <c:pt idx="268931">
                  <c:v>623.04731246660697</c:v>
                </c:pt>
                <c:pt idx="268932">
                  <c:v>623.04962922188099</c:v>
                </c:pt>
                <c:pt idx="268933">
                  <c:v>623.05194597715399</c:v>
                </c:pt>
                <c:pt idx="268934">
                  <c:v>623.05426273242801</c:v>
                </c:pt>
                <c:pt idx="268935">
                  <c:v>623.05657948770204</c:v>
                </c:pt>
                <c:pt idx="268936">
                  <c:v>623.05889624297504</c:v>
                </c:pt>
                <c:pt idx="268937">
                  <c:v>623.06121299824895</c:v>
                </c:pt>
                <c:pt idx="268938">
                  <c:v>623.06352975352195</c:v>
                </c:pt>
                <c:pt idx="268939">
                  <c:v>623.06584650879597</c:v>
                </c:pt>
                <c:pt idx="268940">
                  <c:v>623.06816326406897</c:v>
                </c:pt>
                <c:pt idx="268941">
                  <c:v>623.07048001934299</c:v>
                </c:pt>
                <c:pt idx="268942">
                  <c:v>623.07279677461599</c:v>
                </c:pt>
                <c:pt idx="268943">
                  <c:v>623.07511352989002</c:v>
                </c:pt>
                <c:pt idx="268944">
                  <c:v>623.07743028516404</c:v>
                </c:pt>
                <c:pt idx="268945">
                  <c:v>623.07974704043704</c:v>
                </c:pt>
                <c:pt idx="268946">
                  <c:v>623.08206379571095</c:v>
                </c:pt>
                <c:pt idx="268947">
                  <c:v>623.08438055098395</c:v>
                </c:pt>
                <c:pt idx="268948">
                  <c:v>623.08669730625797</c:v>
                </c:pt>
                <c:pt idx="268949">
                  <c:v>623.08901406153097</c:v>
                </c:pt>
                <c:pt idx="268950">
                  <c:v>623.091330816805</c:v>
                </c:pt>
                <c:pt idx="268951">
                  <c:v>623.09364757207902</c:v>
                </c:pt>
                <c:pt idx="268952">
                  <c:v>623.09596432735202</c:v>
                </c:pt>
                <c:pt idx="268953">
                  <c:v>623.09828108262604</c:v>
                </c:pt>
                <c:pt idx="268954">
                  <c:v>623.10059783789904</c:v>
                </c:pt>
                <c:pt idx="268955">
                  <c:v>623.10291459317295</c:v>
                </c:pt>
                <c:pt idx="268956">
                  <c:v>623.10523134844595</c:v>
                </c:pt>
                <c:pt idx="268957">
                  <c:v>623.10754810371998</c:v>
                </c:pt>
                <c:pt idx="268958">
                  <c:v>623.109864858994</c:v>
                </c:pt>
                <c:pt idx="268959">
                  <c:v>623.112181614267</c:v>
                </c:pt>
                <c:pt idx="268960">
                  <c:v>623.11449836954102</c:v>
                </c:pt>
                <c:pt idx="268961">
                  <c:v>623.11681512481402</c:v>
                </c:pt>
                <c:pt idx="268962">
                  <c:v>623.11913188008805</c:v>
                </c:pt>
                <c:pt idx="268963">
                  <c:v>623.12144863536105</c:v>
                </c:pt>
                <c:pt idx="268964">
                  <c:v>623.12376539063496</c:v>
                </c:pt>
                <c:pt idx="268965">
                  <c:v>623.12608214590898</c:v>
                </c:pt>
                <c:pt idx="268966">
                  <c:v>623.12839890118198</c:v>
                </c:pt>
                <c:pt idx="268967">
                  <c:v>623.130715656456</c:v>
                </c:pt>
                <c:pt idx="268968">
                  <c:v>623.133032411729</c:v>
                </c:pt>
                <c:pt idx="268969">
                  <c:v>623.13534916700303</c:v>
                </c:pt>
                <c:pt idx="268970">
                  <c:v>623.13766592227603</c:v>
                </c:pt>
                <c:pt idx="268971">
                  <c:v>623.13998267755005</c:v>
                </c:pt>
                <c:pt idx="268972">
                  <c:v>623.14229943282396</c:v>
                </c:pt>
                <c:pt idx="268973">
                  <c:v>623.14461618809696</c:v>
                </c:pt>
                <c:pt idx="268974">
                  <c:v>623.14693294337098</c:v>
                </c:pt>
                <c:pt idx="268975">
                  <c:v>623.14924969864398</c:v>
                </c:pt>
                <c:pt idx="268976">
                  <c:v>623.15156645391801</c:v>
                </c:pt>
                <c:pt idx="268977">
                  <c:v>623.15388320919101</c:v>
                </c:pt>
                <c:pt idx="268978">
                  <c:v>623.15619996446503</c:v>
                </c:pt>
                <c:pt idx="268979">
                  <c:v>623.15851671973905</c:v>
                </c:pt>
                <c:pt idx="268980">
                  <c:v>623.16083347501205</c:v>
                </c:pt>
                <c:pt idx="268981">
                  <c:v>623.16315023028596</c:v>
                </c:pt>
                <c:pt idx="268982">
                  <c:v>623.16546698555896</c:v>
                </c:pt>
                <c:pt idx="268983">
                  <c:v>623.16778374083299</c:v>
                </c:pt>
                <c:pt idx="268984">
                  <c:v>623.17010049610599</c:v>
                </c:pt>
                <c:pt idx="268985">
                  <c:v>623.17241725138001</c:v>
                </c:pt>
                <c:pt idx="268986">
                  <c:v>623.17473400665403</c:v>
                </c:pt>
                <c:pt idx="268987">
                  <c:v>623.17705076192703</c:v>
                </c:pt>
                <c:pt idx="268988">
                  <c:v>623.17936751720094</c:v>
                </c:pt>
                <c:pt idx="268989">
                  <c:v>623.18168427247394</c:v>
                </c:pt>
                <c:pt idx="268990">
                  <c:v>623.18400102774797</c:v>
                </c:pt>
                <c:pt idx="268991">
                  <c:v>623.18631778302097</c:v>
                </c:pt>
                <c:pt idx="268992">
                  <c:v>623.18863453829499</c:v>
                </c:pt>
                <c:pt idx="268993">
                  <c:v>623.19095129356799</c:v>
                </c:pt>
                <c:pt idx="268994">
                  <c:v>623.19326804884201</c:v>
                </c:pt>
                <c:pt idx="268995">
                  <c:v>623.19558480411604</c:v>
                </c:pt>
                <c:pt idx="268996">
                  <c:v>623.19790155938904</c:v>
                </c:pt>
                <c:pt idx="268997">
                  <c:v>623.20021831466295</c:v>
                </c:pt>
                <c:pt idx="268998">
                  <c:v>623.20253506993595</c:v>
                </c:pt>
                <c:pt idx="268999">
                  <c:v>623.20485182520997</c:v>
                </c:pt>
                <c:pt idx="269000">
                  <c:v>623.20716858048297</c:v>
                </c:pt>
                <c:pt idx="269001">
                  <c:v>623.20948533575699</c:v>
                </c:pt>
                <c:pt idx="269002">
                  <c:v>623.21180209103102</c:v>
                </c:pt>
                <c:pt idx="269003">
                  <c:v>623.21411884630402</c:v>
                </c:pt>
                <c:pt idx="269004">
                  <c:v>623.21643560157804</c:v>
                </c:pt>
                <c:pt idx="269005">
                  <c:v>623.21875235685104</c:v>
                </c:pt>
                <c:pt idx="269006">
                  <c:v>623.22106911212495</c:v>
                </c:pt>
                <c:pt idx="269007">
                  <c:v>623.22338586739795</c:v>
                </c:pt>
                <c:pt idx="269008">
                  <c:v>623.22570262267197</c:v>
                </c:pt>
                <c:pt idx="269009">
                  <c:v>623.228019377946</c:v>
                </c:pt>
                <c:pt idx="269010">
                  <c:v>623.230336133219</c:v>
                </c:pt>
                <c:pt idx="269011">
                  <c:v>623.23265288849302</c:v>
                </c:pt>
                <c:pt idx="269012">
                  <c:v>623.23496964376602</c:v>
                </c:pt>
                <c:pt idx="269013">
                  <c:v>623.23728639904004</c:v>
                </c:pt>
                <c:pt idx="269014">
                  <c:v>623.23960315431304</c:v>
                </c:pt>
                <c:pt idx="269015">
                  <c:v>623.24191990958695</c:v>
                </c:pt>
                <c:pt idx="269016">
                  <c:v>623.24423666486098</c:v>
                </c:pt>
                <c:pt idx="269017">
                  <c:v>623.24655342013398</c:v>
                </c:pt>
                <c:pt idx="269018">
                  <c:v>623.248870175408</c:v>
                </c:pt>
                <c:pt idx="269019">
                  <c:v>623.251186930681</c:v>
                </c:pt>
                <c:pt idx="269020">
                  <c:v>623.25350368595502</c:v>
                </c:pt>
                <c:pt idx="269021">
                  <c:v>623.25582044122802</c:v>
                </c:pt>
                <c:pt idx="269022">
                  <c:v>623.25813719650205</c:v>
                </c:pt>
                <c:pt idx="269023">
                  <c:v>623.26045395177596</c:v>
                </c:pt>
                <c:pt idx="269024">
                  <c:v>623.26277070704896</c:v>
                </c:pt>
                <c:pt idx="269025">
                  <c:v>623.26508746232298</c:v>
                </c:pt>
                <c:pt idx="269026">
                  <c:v>623.26740421759598</c:v>
                </c:pt>
                <c:pt idx="269027">
                  <c:v>623.26972097287</c:v>
                </c:pt>
                <c:pt idx="269028">
                  <c:v>623.272037728143</c:v>
                </c:pt>
                <c:pt idx="269029">
                  <c:v>623.27435448341703</c:v>
                </c:pt>
                <c:pt idx="269030">
                  <c:v>623.27667123869105</c:v>
                </c:pt>
                <c:pt idx="269031">
                  <c:v>623.27898799396405</c:v>
                </c:pt>
                <c:pt idx="269032">
                  <c:v>623.28130474923796</c:v>
                </c:pt>
                <c:pt idx="269033">
                  <c:v>623.28362150451096</c:v>
                </c:pt>
                <c:pt idx="269034">
                  <c:v>623.28593825978498</c:v>
                </c:pt>
                <c:pt idx="269035">
                  <c:v>623.28825501505798</c:v>
                </c:pt>
                <c:pt idx="269036">
                  <c:v>623.29057177033201</c:v>
                </c:pt>
                <c:pt idx="269037">
                  <c:v>623.29288852560603</c:v>
                </c:pt>
                <c:pt idx="269038">
                  <c:v>623.29520528087903</c:v>
                </c:pt>
                <c:pt idx="269039">
                  <c:v>623.29752203615305</c:v>
                </c:pt>
                <c:pt idx="269040">
                  <c:v>623.29983879142605</c:v>
                </c:pt>
                <c:pt idx="269041">
                  <c:v>623.30215554669996</c:v>
                </c:pt>
                <c:pt idx="269042">
                  <c:v>623.30447230197296</c:v>
                </c:pt>
                <c:pt idx="269043">
                  <c:v>623.30678905724699</c:v>
                </c:pt>
                <c:pt idx="269044">
                  <c:v>623.30910581251999</c:v>
                </c:pt>
                <c:pt idx="269045">
                  <c:v>623.31142256779401</c:v>
                </c:pt>
                <c:pt idx="269046">
                  <c:v>623.31373932306803</c:v>
                </c:pt>
                <c:pt idx="269047">
                  <c:v>623.31605607834103</c:v>
                </c:pt>
                <c:pt idx="269048">
                  <c:v>623.31837283361494</c:v>
                </c:pt>
                <c:pt idx="269049">
                  <c:v>623.32068958888794</c:v>
                </c:pt>
                <c:pt idx="269050">
                  <c:v>623.32300634416197</c:v>
                </c:pt>
                <c:pt idx="269051">
                  <c:v>623.32532309943497</c:v>
                </c:pt>
                <c:pt idx="269052">
                  <c:v>623.32763985470899</c:v>
                </c:pt>
                <c:pt idx="269053">
                  <c:v>623.32995660998301</c:v>
                </c:pt>
                <c:pt idx="269054">
                  <c:v>623.33227336525601</c:v>
                </c:pt>
                <c:pt idx="269055">
                  <c:v>623.33459012053004</c:v>
                </c:pt>
                <c:pt idx="269056">
                  <c:v>623.33690687580304</c:v>
                </c:pt>
                <c:pt idx="269057">
                  <c:v>623.33922363107695</c:v>
                </c:pt>
                <c:pt idx="269058">
                  <c:v>623.34154038634995</c:v>
                </c:pt>
                <c:pt idx="269059">
                  <c:v>623.34385714162397</c:v>
                </c:pt>
                <c:pt idx="269060">
                  <c:v>623.34617389689799</c:v>
                </c:pt>
                <c:pt idx="269061">
                  <c:v>623.34849065217099</c:v>
                </c:pt>
                <c:pt idx="269062">
                  <c:v>623.35080740744502</c:v>
                </c:pt>
                <c:pt idx="269063">
                  <c:v>623.35312416271802</c:v>
                </c:pt>
                <c:pt idx="269064">
                  <c:v>623.35544091799204</c:v>
                </c:pt>
                <c:pt idx="269065">
                  <c:v>623.35775767326504</c:v>
                </c:pt>
                <c:pt idx="269066">
                  <c:v>623.36007442853895</c:v>
                </c:pt>
                <c:pt idx="269067">
                  <c:v>623.36239118381297</c:v>
                </c:pt>
                <c:pt idx="269068">
                  <c:v>623.36470793908597</c:v>
                </c:pt>
                <c:pt idx="269069">
                  <c:v>623.36702469436</c:v>
                </c:pt>
                <c:pt idx="269070">
                  <c:v>623.369341449633</c:v>
                </c:pt>
                <c:pt idx="269071">
                  <c:v>623.37165820490702</c:v>
                </c:pt>
                <c:pt idx="269072">
                  <c:v>623.37397496018002</c:v>
                </c:pt>
                <c:pt idx="269073">
                  <c:v>623.37629171545404</c:v>
                </c:pt>
                <c:pt idx="269074">
                  <c:v>623.37860847072795</c:v>
                </c:pt>
                <c:pt idx="269075">
                  <c:v>623.38092522600095</c:v>
                </c:pt>
                <c:pt idx="269076">
                  <c:v>623.38324198127498</c:v>
                </c:pt>
                <c:pt idx="269077">
                  <c:v>623.38555873654798</c:v>
                </c:pt>
                <c:pt idx="269078">
                  <c:v>623.387875491822</c:v>
                </c:pt>
                <c:pt idx="269079">
                  <c:v>623.390192247095</c:v>
                </c:pt>
                <c:pt idx="269080">
                  <c:v>623.39250900236902</c:v>
                </c:pt>
                <c:pt idx="269081">
                  <c:v>623.39482575764305</c:v>
                </c:pt>
                <c:pt idx="269082">
                  <c:v>623.39714251291605</c:v>
                </c:pt>
                <c:pt idx="269083">
                  <c:v>623.39945926818996</c:v>
                </c:pt>
                <c:pt idx="269084">
                  <c:v>623.40177602346296</c:v>
                </c:pt>
                <c:pt idx="269085">
                  <c:v>623.40409277873698</c:v>
                </c:pt>
                <c:pt idx="269086">
                  <c:v>623.40640953400998</c:v>
                </c:pt>
                <c:pt idx="269087">
                  <c:v>623.408726289284</c:v>
                </c:pt>
                <c:pt idx="269088">
                  <c:v>623.41104304455803</c:v>
                </c:pt>
                <c:pt idx="269089">
                  <c:v>623.41335979983103</c:v>
                </c:pt>
                <c:pt idx="269090">
                  <c:v>623.41567655510505</c:v>
                </c:pt>
                <c:pt idx="269091">
                  <c:v>623.41799331037805</c:v>
                </c:pt>
                <c:pt idx="269092">
                  <c:v>623.42031006565196</c:v>
                </c:pt>
                <c:pt idx="269093">
                  <c:v>623.42262682092496</c:v>
                </c:pt>
                <c:pt idx="269094">
                  <c:v>623.42494357619898</c:v>
                </c:pt>
                <c:pt idx="269095">
                  <c:v>623.42726033147198</c:v>
                </c:pt>
                <c:pt idx="269096">
                  <c:v>623.42957708674601</c:v>
                </c:pt>
                <c:pt idx="269097">
                  <c:v>623.43189384202003</c:v>
                </c:pt>
                <c:pt idx="269098">
                  <c:v>623.43421059729303</c:v>
                </c:pt>
                <c:pt idx="269099">
                  <c:v>623.43652735256705</c:v>
                </c:pt>
                <c:pt idx="269100">
                  <c:v>623.43884410784005</c:v>
                </c:pt>
                <c:pt idx="269101">
                  <c:v>623.44116086311396</c:v>
                </c:pt>
                <c:pt idx="269102">
                  <c:v>623.44347761838696</c:v>
                </c:pt>
                <c:pt idx="269103">
                  <c:v>623.44579437366099</c:v>
                </c:pt>
                <c:pt idx="269104">
                  <c:v>623.44811112893501</c:v>
                </c:pt>
                <c:pt idx="269105">
                  <c:v>623.45042788420801</c:v>
                </c:pt>
                <c:pt idx="269106">
                  <c:v>623.45274463948203</c:v>
                </c:pt>
                <c:pt idx="269107">
                  <c:v>623.45506139475503</c:v>
                </c:pt>
                <c:pt idx="269108">
                  <c:v>623.45737815002894</c:v>
                </c:pt>
                <c:pt idx="269109">
                  <c:v>623.45969490530194</c:v>
                </c:pt>
                <c:pt idx="269110">
                  <c:v>623.46201166057597</c:v>
                </c:pt>
                <c:pt idx="269111">
                  <c:v>623.46432841584999</c:v>
                </c:pt>
                <c:pt idx="269112">
                  <c:v>623.46664517112299</c:v>
                </c:pt>
                <c:pt idx="269113">
                  <c:v>623.46896192639701</c:v>
                </c:pt>
                <c:pt idx="269114">
                  <c:v>623.47127868167001</c:v>
                </c:pt>
                <c:pt idx="269115">
                  <c:v>623.47359543694404</c:v>
                </c:pt>
                <c:pt idx="269116">
                  <c:v>623.47591219221704</c:v>
                </c:pt>
                <c:pt idx="269117">
                  <c:v>623.47822894749095</c:v>
                </c:pt>
                <c:pt idx="269118">
                  <c:v>623.48054570276497</c:v>
                </c:pt>
                <c:pt idx="269119">
                  <c:v>623.48286245803797</c:v>
                </c:pt>
                <c:pt idx="269120">
                  <c:v>623.48517921331199</c:v>
                </c:pt>
                <c:pt idx="269121">
                  <c:v>623.48749596858499</c:v>
                </c:pt>
                <c:pt idx="269122">
                  <c:v>623.48981272385902</c:v>
                </c:pt>
                <c:pt idx="269123">
                  <c:v>623.49212947913202</c:v>
                </c:pt>
                <c:pt idx="269124">
                  <c:v>623.49444623440604</c:v>
                </c:pt>
                <c:pt idx="269125">
                  <c:v>623.49676298967995</c:v>
                </c:pt>
                <c:pt idx="269126">
                  <c:v>623.49907974495295</c:v>
                </c:pt>
                <c:pt idx="269127">
                  <c:v>623.50139650022697</c:v>
                </c:pt>
                <c:pt idx="269128">
                  <c:v>623.50371325549997</c:v>
                </c:pt>
                <c:pt idx="269129">
                  <c:v>623.506030010774</c:v>
                </c:pt>
                <c:pt idx="269130">
                  <c:v>623.508346766047</c:v>
                </c:pt>
                <c:pt idx="269131">
                  <c:v>623.51066352132102</c:v>
                </c:pt>
                <c:pt idx="269132">
                  <c:v>623.51298027659504</c:v>
                </c:pt>
                <c:pt idx="269133">
                  <c:v>623.51529703186804</c:v>
                </c:pt>
                <c:pt idx="269134">
                  <c:v>623.51761378714195</c:v>
                </c:pt>
                <c:pt idx="269135">
                  <c:v>623.51993054241495</c:v>
                </c:pt>
                <c:pt idx="269136">
                  <c:v>623.52224729768898</c:v>
                </c:pt>
                <c:pt idx="269137">
                  <c:v>623.52456405296198</c:v>
                </c:pt>
                <c:pt idx="269138">
                  <c:v>623.526880808236</c:v>
                </c:pt>
                <c:pt idx="269139">
                  <c:v>623.52919756351002</c:v>
                </c:pt>
                <c:pt idx="269140">
                  <c:v>623.53151431878302</c:v>
                </c:pt>
                <c:pt idx="269141">
                  <c:v>623.53383107405705</c:v>
                </c:pt>
                <c:pt idx="269142">
                  <c:v>623.53614782933005</c:v>
                </c:pt>
                <c:pt idx="269143">
                  <c:v>623.53846458460396</c:v>
                </c:pt>
                <c:pt idx="269144">
                  <c:v>623.54078133987696</c:v>
                </c:pt>
                <c:pt idx="269145">
                  <c:v>623.54309809515098</c:v>
                </c:pt>
                <c:pt idx="269146">
                  <c:v>623.54541485042398</c:v>
                </c:pt>
                <c:pt idx="269147">
                  <c:v>623.547731605698</c:v>
                </c:pt>
                <c:pt idx="269148">
                  <c:v>623.55004836097203</c:v>
                </c:pt>
                <c:pt idx="269149">
                  <c:v>623.55236511624503</c:v>
                </c:pt>
                <c:pt idx="269150">
                  <c:v>623.55468187151905</c:v>
                </c:pt>
                <c:pt idx="269151">
                  <c:v>623.55699862679205</c:v>
                </c:pt>
                <c:pt idx="269152">
                  <c:v>623.55931538206596</c:v>
                </c:pt>
                <c:pt idx="269153">
                  <c:v>623.56163213733896</c:v>
                </c:pt>
                <c:pt idx="269154">
                  <c:v>623.56394889261298</c:v>
                </c:pt>
                <c:pt idx="269155">
                  <c:v>623.56626564788701</c:v>
                </c:pt>
                <c:pt idx="269156">
                  <c:v>623.56858240316001</c:v>
                </c:pt>
                <c:pt idx="269157">
                  <c:v>623.57089915843403</c:v>
                </c:pt>
                <c:pt idx="269158">
                  <c:v>623.57321591370703</c:v>
                </c:pt>
                <c:pt idx="269159">
                  <c:v>623.57553266898105</c:v>
                </c:pt>
                <c:pt idx="269160">
                  <c:v>623.57784942425405</c:v>
                </c:pt>
                <c:pt idx="269161">
                  <c:v>623.58016617952796</c:v>
                </c:pt>
                <c:pt idx="269162">
                  <c:v>623.58248293480199</c:v>
                </c:pt>
                <c:pt idx="269163">
                  <c:v>623.58479969007499</c:v>
                </c:pt>
                <c:pt idx="269164">
                  <c:v>623.58711644534901</c:v>
                </c:pt>
                <c:pt idx="269165">
                  <c:v>623.58943320062201</c:v>
                </c:pt>
                <c:pt idx="269166">
                  <c:v>623.59174995589603</c:v>
                </c:pt>
                <c:pt idx="269167">
                  <c:v>623.59406671116903</c:v>
                </c:pt>
                <c:pt idx="269168">
                  <c:v>623.59638346644294</c:v>
                </c:pt>
                <c:pt idx="269169">
                  <c:v>623.59870022171697</c:v>
                </c:pt>
                <c:pt idx="269170">
                  <c:v>623.60101697698997</c:v>
                </c:pt>
                <c:pt idx="269171">
                  <c:v>623.60333373226399</c:v>
                </c:pt>
                <c:pt idx="269172">
                  <c:v>623.60565048753699</c:v>
                </c:pt>
                <c:pt idx="269173">
                  <c:v>623.60796724281101</c:v>
                </c:pt>
                <c:pt idx="269174">
                  <c:v>623.61028399808401</c:v>
                </c:pt>
                <c:pt idx="269175">
                  <c:v>623.61260075335804</c:v>
                </c:pt>
                <c:pt idx="269176">
                  <c:v>623.61491750863195</c:v>
                </c:pt>
                <c:pt idx="269177">
                  <c:v>623.61723426390495</c:v>
                </c:pt>
                <c:pt idx="269178">
                  <c:v>623.61955101917897</c:v>
                </c:pt>
                <c:pt idx="269179">
                  <c:v>623.62186777445197</c:v>
                </c:pt>
                <c:pt idx="269180">
                  <c:v>623.62418452972599</c:v>
                </c:pt>
                <c:pt idx="269181">
                  <c:v>623.62650128499899</c:v>
                </c:pt>
                <c:pt idx="269182">
                  <c:v>623.62881804027302</c:v>
                </c:pt>
                <c:pt idx="269183">
                  <c:v>623.63113479554704</c:v>
                </c:pt>
                <c:pt idx="269184">
                  <c:v>623.63345155082004</c:v>
                </c:pt>
                <c:pt idx="269185">
                  <c:v>623.63576830609395</c:v>
                </c:pt>
                <c:pt idx="269186">
                  <c:v>623.63808506136695</c:v>
                </c:pt>
                <c:pt idx="269187">
                  <c:v>623.64040181664097</c:v>
                </c:pt>
                <c:pt idx="269188">
                  <c:v>623.64271857191397</c:v>
                </c:pt>
                <c:pt idx="269189">
                  <c:v>623.645035327188</c:v>
                </c:pt>
                <c:pt idx="269190">
                  <c:v>623.64735208246202</c:v>
                </c:pt>
                <c:pt idx="269191">
                  <c:v>623.64966883773502</c:v>
                </c:pt>
                <c:pt idx="269192">
                  <c:v>623.65198559300904</c:v>
                </c:pt>
                <c:pt idx="269193">
                  <c:v>623.65430234828204</c:v>
                </c:pt>
                <c:pt idx="269194">
                  <c:v>623.65661910355595</c:v>
                </c:pt>
                <c:pt idx="269195">
                  <c:v>623.65893585882895</c:v>
                </c:pt>
                <c:pt idx="269196">
                  <c:v>623.66125261410298</c:v>
                </c:pt>
                <c:pt idx="269197">
                  <c:v>623.66356936937598</c:v>
                </c:pt>
                <c:pt idx="269198">
                  <c:v>623.66588612465</c:v>
                </c:pt>
                <c:pt idx="269199">
                  <c:v>623.66820287992402</c:v>
                </c:pt>
                <c:pt idx="269200">
                  <c:v>623.67051963519702</c:v>
                </c:pt>
                <c:pt idx="269201">
                  <c:v>623.67283639047105</c:v>
                </c:pt>
                <c:pt idx="269202">
                  <c:v>623.67515314574405</c:v>
                </c:pt>
                <c:pt idx="269203">
                  <c:v>623.67746990101796</c:v>
                </c:pt>
                <c:pt idx="269204">
                  <c:v>623.67978665629096</c:v>
                </c:pt>
                <c:pt idx="269205">
                  <c:v>623.68210341156498</c:v>
                </c:pt>
                <c:pt idx="269206">
                  <c:v>623.684420166839</c:v>
                </c:pt>
                <c:pt idx="269207">
                  <c:v>623.686736922112</c:v>
                </c:pt>
                <c:pt idx="269208">
                  <c:v>623.68905367738603</c:v>
                </c:pt>
                <c:pt idx="269209">
                  <c:v>623.69137043265903</c:v>
                </c:pt>
                <c:pt idx="269210">
                  <c:v>623.69368718793305</c:v>
                </c:pt>
                <c:pt idx="269211">
                  <c:v>623.69600394320605</c:v>
                </c:pt>
                <c:pt idx="269212">
                  <c:v>623.69832069847996</c:v>
                </c:pt>
                <c:pt idx="269213">
                  <c:v>623.70063745375398</c:v>
                </c:pt>
                <c:pt idx="269214">
                  <c:v>623.70295420902698</c:v>
                </c:pt>
                <c:pt idx="269215">
                  <c:v>623.70527096430101</c:v>
                </c:pt>
                <c:pt idx="269216">
                  <c:v>623.70758771957401</c:v>
                </c:pt>
                <c:pt idx="269217">
                  <c:v>623.70990447484803</c:v>
                </c:pt>
                <c:pt idx="269218">
                  <c:v>623.71222123012103</c:v>
                </c:pt>
                <c:pt idx="269219">
                  <c:v>623.71453798539505</c:v>
                </c:pt>
                <c:pt idx="269220">
                  <c:v>623.71685474066896</c:v>
                </c:pt>
                <c:pt idx="269221">
                  <c:v>623.71917149594196</c:v>
                </c:pt>
                <c:pt idx="269222">
                  <c:v>623.72148825121599</c:v>
                </c:pt>
                <c:pt idx="269223">
                  <c:v>623.72380500648899</c:v>
                </c:pt>
                <c:pt idx="269224">
                  <c:v>623.72612176176301</c:v>
                </c:pt>
                <c:pt idx="269225">
                  <c:v>623.72843851703601</c:v>
                </c:pt>
                <c:pt idx="269226">
                  <c:v>623.73075527231003</c:v>
                </c:pt>
                <c:pt idx="269227">
                  <c:v>623.73307202758394</c:v>
                </c:pt>
                <c:pt idx="269228">
                  <c:v>623.73538878285694</c:v>
                </c:pt>
                <c:pt idx="269229">
                  <c:v>623.73770553813097</c:v>
                </c:pt>
                <c:pt idx="269230">
                  <c:v>623.74002229340397</c:v>
                </c:pt>
                <c:pt idx="269231">
                  <c:v>623.74233904867799</c:v>
                </c:pt>
                <c:pt idx="269232">
                  <c:v>623.74465580395099</c:v>
                </c:pt>
                <c:pt idx="269233">
                  <c:v>623.74697255922501</c:v>
                </c:pt>
                <c:pt idx="269234">
                  <c:v>623.74928931449904</c:v>
                </c:pt>
                <c:pt idx="269235">
                  <c:v>623.75160606977204</c:v>
                </c:pt>
                <c:pt idx="269236">
                  <c:v>623.75392282504595</c:v>
                </c:pt>
                <c:pt idx="269237">
                  <c:v>623.75623958031895</c:v>
                </c:pt>
                <c:pt idx="269238">
                  <c:v>623.75855633559297</c:v>
                </c:pt>
                <c:pt idx="269239">
                  <c:v>623.76087309086597</c:v>
                </c:pt>
                <c:pt idx="269240">
                  <c:v>623.76318984613999</c:v>
                </c:pt>
                <c:pt idx="269241">
                  <c:v>623.76550660141299</c:v>
                </c:pt>
                <c:pt idx="269242">
                  <c:v>623.76782335668702</c:v>
                </c:pt>
                <c:pt idx="269243">
                  <c:v>623.77014011196104</c:v>
                </c:pt>
                <c:pt idx="269244">
                  <c:v>623.77245686723404</c:v>
                </c:pt>
                <c:pt idx="269245">
                  <c:v>623.77477362250795</c:v>
                </c:pt>
                <c:pt idx="269246">
                  <c:v>623.77709037778095</c:v>
                </c:pt>
                <c:pt idx="269247">
                  <c:v>623.77940713305497</c:v>
                </c:pt>
                <c:pt idx="269248">
                  <c:v>623.78172388832797</c:v>
                </c:pt>
                <c:pt idx="269249">
                  <c:v>623.784040643602</c:v>
                </c:pt>
                <c:pt idx="269250">
                  <c:v>623.78635739887602</c:v>
                </c:pt>
                <c:pt idx="269251">
                  <c:v>623.78867415414902</c:v>
                </c:pt>
                <c:pt idx="269252">
                  <c:v>623.79099090942304</c:v>
                </c:pt>
                <c:pt idx="269253">
                  <c:v>623.79330766469604</c:v>
                </c:pt>
                <c:pt idx="269254">
                  <c:v>623.79562441996995</c:v>
                </c:pt>
                <c:pt idx="269255">
                  <c:v>623.79794117524295</c:v>
                </c:pt>
                <c:pt idx="269256">
                  <c:v>623.80025793051698</c:v>
                </c:pt>
                <c:pt idx="269257">
                  <c:v>623.802574685791</c:v>
                </c:pt>
                <c:pt idx="269258">
                  <c:v>623.804891441064</c:v>
                </c:pt>
                <c:pt idx="269259">
                  <c:v>623.80720819633802</c:v>
                </c:pt>
                <c:pt idx="269260">
                  <c:v>623.80952495161102</c:v>
                </c:pt>
                <c:pt idx="269261">
                  <c:v>623.81184170688505</c:v>
                </c:pt>
                <c:pt idx="269262">
                  <c:v>623.81415846215805</c:v>
                </c:pt>
                <c:pt idx="269263">
                  <c:v>623.81647521743196</c:v>
                </c:pt>
                <c:pt idx="269264">
                  <c:v>623.81879197270598</c:v>
                </c:pt>
                <c:pt idx="269265">
                  <c:v>623.82110872797898</c:v>
                </c:pt>
                <c:pt idx="269266">
                  <c:v>623.823425483253</c:v>
                </c:pt>
                <c:pt idx="269267">
                  <c:v>623.825742238526</c:v>
                </c:pt>
                <c:pt idx="269268">
                  <c:v>623.82805899380003</c:v>
                </c:pt>
                <c:pt idx="269269">
                  <c:v>623.83037574907303</c:v>
                </c:pt>
                <c:pt idx="269270">
                  <c:v>623.83269250434705</c:v>
                </c:pt>
                <c:pt idx="269271">
                  <c:v>623.83500925962096</c:v>
                </c:pt>
                <c:pt idx="269272">
                  <c:v>623.83732601489396</c:v>
                </c:pt>
                <c:pt idx="269273">
                  <c:v>623.83964277016798</c:v>
                </c:pt>
                <c:pt idx="269274">
                  <c:v>623.84195952544098</c:v>
                </c:pt>
                <c:pt idx="269275">
                  <c:v>623.84427628071501</c:v>
                </c:pt>
                <c:pt idx="269276">
                  <c:v>623.84659303598801</c:v>
                </c:pt>
                <c:pt idx="269277">
                  <c:v>623.84890979126203</c:v>
                </c:pt>
                <c:pt idx="269278">
                  <c:v>623.85122654653605</c:v>
                </c:pt>
                <c:pt idx="269279">
                  <c:v>623.85354330180905</c:v>
                </c:pt>
                <c:pt idx="269280">
                  <c:v>623.85586005708296</c:v>
                </c:pt>
                <c:pt idx="269281">
                  <c:v>623.85817681235596</c:v>
                </c:pt>
                <c:pt idx="269282">
                  <c:v>623.86049356762999</c:v>
                </c:pt>
                <c:pt idx="269283">
                  <c:v>623.86281032290299</c:v>
                </c:pt>
                <c:pt idx="269284">
                  <c:v>623.86512707817701</c:v>
                </c:pt>
                <c:pt idx="269285">
                  <c:v>623.86744383345103</c:v>
                </c:pt>
                <c:pt idx="269286">
                  <c:v>623.86976058872403</c:v>
                </c:pt>
                <c:pt idx="269287">
                  <c:v>623.87207734399794</c:v>
                </c:pt>
                <c:pt idx="269288">
                  <c:v>623.87439409927094</c:v>
                </c:pt>
                <c:pt idx="269289">
                  <c:v>623.87671085454497</c:v>
                </c:pt>
                <c:pt idx="269290">
                  <c:v>623.87902760981797</c:v>
                </c:pt>
                <c:pt idx="269291">
                  <c:v>623.88134436509199</c:v>
                </c:pt>
                <c:pt idx="269292">
                  <c:v>623.88366112036499</c:v>
                </c:pt>
                <c:pt idx="269293">
                  <c:v>623.88597787563901</c:v>
                </c:pt>
                <c:pt idx="269294">
                  <c:v>623.88829463091304</c:v>
                </c:pt>
                <c:pt idx="269295">
                  <c:v>623.89061138618604</c:v>
                </c:pt>
                <c:pt idx="269296">
                  <c:v>623.89292814145995</c:v>
                </c:pt>
                <c:pt idx="269297">
                  <c:v>623.89524489673295</c:v>
                </c:pt>
                <c:pt idx="269298">
                  <c:v>623.89756165200697</c:v>
                </c:pt>
                <c:pt idx="269299">
                  <c:v>623.89987840727997</c:v>
                </c:pt>
                <c:pt idx="269300">
                  <c:v>623.90219516255399</c:v>
                </c:pt>
                <c:pt idx="269301">
                  <c:v>623.90451191782802</c:v>
                </c:pt>
                <c:pt idx="269302">
                  <c:v>623.90682867310102</c:v>
                </c:pt>
                <c:pt idx="269303">
                  <c:v>623.90914542837504</c:v>
                </c:pt>
                <c:pt idx="269304">
                  <c:v>623.91146218364804</c:v>
                </c:pt>
                <c:pt idx="269305">
                  <c:v>623.91377893892195</c:v>
                </c:pt>
                <c:pt idx="269306">
                  <c:v>623.91609569419495</c:v>
                </c:pt>
                <c:pt idx="269307">
                  <c:v>623.91841244946897</c:v>
                </c:pt>
                <c:pt idx="269308">
                  <c:v>623.920729204743</c:v>
                </c:pt>
                <c:pt idx="269309">
                  <c:v>623.923045960016</c:v>
                </c:pt>
                <c:pt idx="269310">
                  <c:v>623.92536271529002</c:v>
                </c:pt>
                <c:pt idx="269311">
                  <c:v>623.92767947056302</c:v>
                </c:pt>
                <c:pt idx="269312">
                  <c:v>623.92999622583704</c:v>
                </c:pt>
                <c:pt idx="269313">
                  <c:v>623.93231298111004</c:v>
                </c:pt>
                <c:pt idx="269314">
                  <c:v>623.93462973638395</c:v>
                </c:pt>
                <c:pt idx="269315">
                  <c:v>623.93694649165798</c:v>
                </c:pt>
                <c:pt idx="269316">
                  <c:v>623.93926324693098</c:v>
                </c:pt>
                <c:pt idx="269317">
                  <c:v>623.941580002205</c:v>
                </c:pt>
                <c:pt idx="269318">
                  <c:v>623.943896757478</c:v>
                </c:pt>
                <c:pt idx="269319">
                  <c:v>623.94621351275202</c:v>
                </c:pt>
                <c:pt idx="269320">
                  <c:v>623.94853026802502</c:v>
                </c:pt>
                <c:pt idx="269321">
                  <c:v>623.95084702329905</c:v>
                </c:pt>
                <c:pt idx="269322">
                  <c:v>623.95316377857296</c:v>
                </c:pt>
                <c:pt idx="269323">
                  <c:v>623.95548053384596</c:v>
                </c:pt>
                <c:pt idx="269324">
                  <c:v>623.95779728911998</c:v>
                </c:pt>
                <c:pt idx="269325">
                  <c:v>623.96011404439298</c:v>
                </c:pt>
                <c:pt idx="269326">
                  <c:v>623.962430799667</c:v>
                </c:pt>
                <c:pt idx="269327">
                  <c:v>623.96474755494</c:v>
                </c:pt>
                <c:pt idx="269328">
                  <c:v>623.96706431021403</c:v>
                </c:pt>
                <c:pt idx="269329">
                  <c:v>623.96938106548805</c:v>
                </c:pt>
                <c:pt idx="269330">
                  <c:v>623.97169782076105</c:v>
                </c:pt>
                <c:pt idx="269331">
                  <c:v>623.97401457603496</c:v>
                </c:pt>
                <c:pt idx="269332">
                  <c:v>623.97633133130796</c:v>
                </c:pt>
                <c:pt idx="269333">
                  <c:v>623.97864808658198</c:v>
                </c:pt>
                <c:pt idx="269334">
                  <c:v>623.98096484185498</c:v>
                </c:pt>
                <c:pt idx="269335">
                  <c:v>623.98328159712901</c:v>
                </c:pt>
                <c:pt idx="269336">
                  <c:v>623.98559835240303</c:v>
                </c:pt>
                <c:pt idx="269337">
                  <c:v>623.98791510767603</c:v>
                </c:pt>
                <c:pt idx="269338">
                  <c:v>623.99023186295005</c:v>
                </c:pt>
                <c:pt idx="269339">
                  <c:v>623.99254861822305</c:v>
                </c:pt>
                <c:pt idx="269340">
                  <c:v>623.99486537349696</c:v>
                </c:pt>
                <c:pt idx="269341">
                  <c:v>623.99718212876996</c:v>
                </c:pt>
                <c:pt idx="269342">
                  <c:v>623.99949888404399</c:v>
                </c:pt>
                <c:pt idx="269343">
                  <c:v>624.00181563931699</c:v>
                </c:pt>
                <c:pt idx="269344">
                  <c:v>624.00413239459101</c:v>
                </c:pt>
                <c:pt idx="269345">
                  <c:v>624.00644914986503</c:v>
                </c:pt>
                <c:pt idx="269346">
                  <c:v>624.00876590513803</c:v>
                </c:pt>
                <c:pt idx="269347">
                  <c:v>624.01108266041194</c:v>
                </c:pt>
                <c:pt idx="269348">
                  <c:v>624.01339941568494</c:v>
                </c:pt>
                <c:pt idx="269349">
                  <c:v>624.01571617095897</c:v>
                </c:pt>
                <c:pt idx="269350">
                  <c:v>624.01803292623197</c:v>
                </c:pt>
                <c:pt idx="269351">
                  <c:v>624.02034968150599</c:v>
                </c:pt>
                <c:pt idx="269352">
                  <c:v>624.02266643678001</c:v>
                </c:pt>
                <c:pt idx="269353">
                  <c:v>624.02498319205301</c:v>
                </c:pt>
                <c:pt idx="269354">
                  <c:v>624.02729994732704</c:v>
                </c:pt>
                <c:pt idx="269355">
                  <c:v>624.02961670260004</c:v>
                </c:pt>
                <c:pt idx="269356">
                  <c:v>624.03193345787395</c:v>
                </c:pt>
                <c:pt idx="269357">
                  <c:v>624.03425021314695</c:v>
                </c:pt>
                <c:pt idx="269358">
                  <c:v>624.03656696842097</c:v>
                </c:pt>
                <c:pt idx="269359">
                  <c:v>624.03888372369499</c:v>
                </c:pt>
                <c:pt idx="269360">
                  <c:v>624.04120047896799</c:v>
                </c:pt>
                <c:pt idx="269361">
                  <c:v>624.04351723424202</c:v>
                </c:pt>
                <c:pt idx="269362">
                  <c:v>624.04583398951502</c:v>
                </c:pt>
                <c:pt idx="269363">
                  <c:v>624.04815074478904</c:v>
                </c:pt>
                <c:pt idx="269364">
                  <c:v>624.05046750006204</c:v>
                </c:pt>
                <c:pt idx="269365">
                  <c:v>624.05278425533595</c:v>
                </c:pt>
                <c:pt idx="269366">
                  <c:v>624.05510101060997</c:v>
                </c:pt>
                <c:pt idx="269367">
                  <c:v>624.05741776588297</c:v>
                </c:pt>
                <c:pt idx="269368">
                  <c:v>624.059734521157</c:v>
                </c:pt>
                <c:pt idx="269369">
                  <c:v>624.06205127643</c:v>
                </c:pt>
                <c:pt idx="269370">
                  <c:v>624.06436803170402</c:v>
                </c:pt>
                <c:pt idx="269371">
                  <c:v>624.06668478697702</c:v>
                </c:pt>
                <c:pt idx="269372">
                  <c:v>624.06900154225104</c:v>
                </c:pt>
                <c:pt idx="269373">
                  <c:v>624.07131829752495</c:v>
                </c:pt>
                <c:pt idx="269374">
                  <c:v>624.07363505279795</c:v>
                </c:pt>
                <c:pt idx="269375">
                  <c:v>624.07595180807198</c:v>
                </c:pt>
                <c:pt idx="269376">
                  <c:v>624.07826856334498</c:v>
                </c:pt>
                <c:pt idx="269377">
                  <c:v>624.080585318619</c:v>
                </c:pt>
                <c:pt idx="269378">
                  <c:v>624.082902073892</c:v>
                </c:pt>
                <c:pt idx="269379">
                  <c:v>624.08521882916602</c:v>
                </c:pt>
                <c:pt idx="269380">
                  <c:v>624.08753558444005</c:v>
                </c:pt>
                <c:pt idx="269381">
                  <c:v>624.08985233971305</c:v>
                </c:pt>
                <c:pt idx="269382">
                  <c:v>624.09216909498696</c:v>
                </c:pt>
                <c:pt idx="269383">
                  <c:v>624.09448585025996</c:v>
                </c:pt>
                <c:pt idx="269384">
                  <c:v>624.09680260553398</c:v>
                </c:pt>
                <c:pt idx="269385">
                  <c:v>624.09911936080698</c:v>
                </c:pt>
                <c:pt idx="269386">
                  <c:v>624.101436116081</c:v>
                </c:pt>
                <c:pt idx="269387">
                  <c:v>624.10375287135503</c:v>
                </c:pt>
                <c:pt idx="269388">
                  <c:v>624.10606962662803</c:v>
                </c:pt>
                <c:pt idx="269389">
                  <c:v>624.10838638190205</c:v>
                </c:pt>
                <c:pt idx="269390">
                  <c:v>624.11070313717505</c:v>
                </c:pt>
                <c:pt idx="269391">
                  <c:v>624.11301989244896</c:v>
                </c:pt>
                <c:pt idx="269392">
                  <c:v>624.11533664772196</c:v>
                </c:pt>
                <c:pt idx="269393">
                  <c:v>624.11765340299598</c:v>
                </c:pt>
                <c:pt idx="269394">
                  <c:v>624.11997015826898</c:v>
                </c:pt>
                <c:pt idx="269395">
                  <c:v>624.12228691354301</c:v>
                </c:pt>
                <c:pt idx="269396">
                  <c:v>624.12460366881703</c:v>
                </c:pt>
                <c:pt idx="269397">
                  <c:v>624.12692042409003</c:v>
                </c:pt>
                <c:pt idx="269398">
                  <c:v>624.12923717936405</c:v>
                </c:pt>
                <c:pt idx="269399">
                  <c:v>624.13155393463705</c:v>
                </c:pt>
                <c:pt idx="269400">
                  <c:v>624.13387068991096</c:v>
                </c:pt>
                <c:pt idx="269401">
                  <c:v>624.13618744518396</c:v>
                </c:pt>
                <c:pt idx="269402">
                  <c:v>624.13850420045799</c:v>
                </c:pt>
                <c:pt idx="269403">
                  <c:v>624.14082095573201</c:v>
                </c:pt>
                <c:pt idx="269404">
                  <c:v>624.14313771100501</c:v>
                </c:pt>
                <c:pt idx="269405">
                  <c:v>624.14545446627903</c:v>
                </c:pt>
                <c:pt idx="269406">
                  <c:v>624.14777122155203</c:v>
                </c:pt>
                <c:pt idx="269407">
                  <c:v>624.15008797682594</c:v>
                </c:pt>
                <c:pt idx="269408">
                  <c:v>624.15240473209894</c:v>
                </c:pt>
                <c:pt idx="269409">
                  <c:v>624.15472148737297</c:v>
                </c:pt>
                <c:pt idx="269410">
                  <c:v>624.15703824264699</c:v>
                </c:pt>
                <c:pt idx="269411">
                  <c:v>624.15935499791999</c:v>
                </c:pt>
                <c:pt idx="269412">
                  <c:v>624.16167175319401</c:v>
                </c:pt>
                <c:pt idx="269413">
                  <c:v>624.16398850846701</c:v>
                </c:pt>
                <c:pt idx="269414">
                  <c:v>624.16630526374104</c:v>
                </c:pt>
                <c:pt idx="269415">
                  <c:v>624.16862201901404</c:v>
                </c:pt>
                <c:pt idx="269416">
                  <c:v>624.17093877428795</c:v>
                </c:pt>
                <c:pt idx="269417">
                  <c:v>624.17325552956197</c:v>
                </c:pt>
                <c:pt idx="269418">
                  <c:v>624.17557228483497</c:v>
                </c:pt>
                <c:pt idx="269419">
                  <c:v>624.17788904010899</c:v>
                </c:pt>
                <c:pt idx="269420">
                  <c:v>624.18020579538199</c:v>
                </c:pt>
                <c:pt idx="269421">
                  <c:v>624.18252255065602</c:v>
                </c:pt>
                <c:pt idx="269422">
                  <c:v>624.18483930592902</c:v>
                </c:pt>
                <c:pt idx="269423">
                  <c:v>624.18715606120304</c:v>
                </c:pt>
                <c:pt idx="269424">
                  <c:v>624.18947281647695</c:v>
                </c:pt>
                <c:pt idx="269425">
                  <c:v>624.19178957174995</c:v>
                </c:pt>
                <c:pt idx="269426">
                  <c:v>624.19410632702397</c:v>
                </c:pt>
                <c:pt idx="269427">
                  <c:v>624.19642308229697</c:v>
                </c:pt>
                <c:pt idx="269428">
                  <c:v>624.198739837571</c:v>
                </c:pt>
                <c:pt idx="269429">
                  <c:v>624.201056592844</c:v>
                </c:pt>
                <c:pt idx="269430">
                  <c:v>624.20337334811802</c:v>
                </c:pt>
                <c:pt idx="269431">
                  <c:v>624.20569010339204</c:v>
                </c:pt>
                <c:pt idx="269432">
                  <c:v>624.20800685866504</c:v>
                </c:pt>
                <c:pt idx="269433">
                  <c:v>624.21032361393895</c:v>
                </c:pt>
                <c:pt idx="269434">
                  <c:v>624.21264036921195</c:v>
                </c:pt>
                <c:pt idx="269435">
                  <c:v>624.21495712448598</c:v>
                </c:pt>
                <c:pt idx="269436">
                  <c:v>624.21727387975898</c:v>
                </c:pt>
                <c:pt idx="269437">
                  <c:v>624.219590635033</c:v>
                </c:pt>
                <c:pt idx="269438">
                  <c:v>624.22190739030702</c:v>
                </c:pt>
                <c:pt idx="269439">
                  <c:v>624.22422414558002</c:v>
                </c:pt>
                <c:pt idx="269440">
                  <c:v>624.22654090085405</c:v>
                </c:pt>
                <c:pt idx="269441">
                  <c:v>624.22885765612705</c:v>
                </c:pt>
                <c:pt idx="269442">
                  <c:v>624.23117441140096</c:v>
                </c:pt>
                <c:pt idx="269443">
                  <c:v>624.23349116667396</c:v>
                </c:pt>
                <c:pt idx="269444">
                  <c:v>624.23580792194798</c:v>
                </c:pt>
                <c:pt idx="269445">
                  <c:v>624.23812467722098</c:v>
                </c:pt>
                <c:pt idx="269446">
                  <c:v>624.240441432495</c:v>
                </c:pt>
                <c:pt idx="269447">
                  <c:v>624.24275818776903</c:v>
                </c:pt>
                <c:pt idx="269448">
                  <c:v>624.24507494304203</c:v>
                </c:pt>
                <c:pt idx="269449">
                  <c:v>624.24739169831605</c:v>
                </c:pt>
                <c:pt idx="269450">
                  <c:v>624.24970845358905</c:v>
                </c:pt>
                <c:pt idx="269451">
                  <c:v>624.25202520886296</c:v>
                </c:pt>
                <c:pt idx="269452">
                  <c:v>624.25434196413596</c:v>
                </c:pt>
                <c:pt idx="269453">
                  <c:v>624.25665871940998</c:v>
                </c:pt>
                <c:pt idx="269454">
                  <c:v>624.25897547468401</c:v>
                </c:pt>
                <c:pt idx="269455">
                  <c:v>624.26129222995701</c:v>
                </c:pt>
                <c:pt idx="269456">
                  <c:v>624.26360898523103</c:v>
                </c:pt>
                <c:pt idx="269457">
                  <c:v>624.26592574050403</c:v>
                </c:pt>
                <c:pt idx="269458">
                  <c:v>624.26824249577805</c:v>
                </c:pt>
                <c:pt idx="269459">
                  <c:v>624.27055925105105</c:v>
                </c:pt>
                <c:pt idx="269460">
                  <c:v>624.27287600632496</c:v>
                </c:pt>
                <c:pt idx="269461">
                  <c:v>624.27519276159899</c:v>
                </c:pt>
                <c:pt idx="269462">
                  <c:v>624.27750951687199</c:v>
                </c:pt>
                <c:pt idx="269463">
                  <c:v>624.27982627214601</c:v>
                </c:pt>
                <c:pt idx="269464">
                  <c:v>624.28214302741901</c:v>
                </c:pt>
                <c:pt idx="269465">
                  <c:v>624.28445978269303</c:v>
                </c:pt>
                <c:pt idx="269466">
                  <c:v>624.28677653796603</c:v>
                </c:pt>
                <c:pt idx="269467">
                  <c:v>624.28909329323994</c:v>
                </c:pt>
                <c:pt idx="269468">
                  <c:v>624.29141004851397</c:v>
                </c:pt>
                <c:pt idx="269469">
                  <c:v>624.29372680378697</c:v>
                </c:pt>
                <c:pt idx="269470">
                  <c:v>624.29604355906099</c:v>
                </c:pt>
                <c:pt idx="269471">
                  <c:v>624.29836031433399</c:v>
                </c:pt>
                <c:pt idx="269472">
                  <c:v>624.30067706960801</c:v>
                </c:pt>
                <c:pt idx="269473">
                  <c:v>624.30299382488101</c:v>
                </c:pt>
                <c:pt idx="269474">
                  <c:v>624.30531058015504</c:v>
                </c:pt>
                <c:pt idx="269475">
                  <c:v>624.30762733542895</c:v>
                </c:pt>
                <c:pt idx="269476">
                  <c:v>624.30994409070195</c:v>
                </c:pt>
                <c:pt idx="269477">
                  <c:v>624.31226084597597</c:v>
                </c:pt>
                <c:pt idx="269478">
                  <c:v>624.31457760124897</c:v>
                </c:pt>
                <c:pt idx="269479">
                  <c:v>624.31689435652299</c:v>
                </c:pt>
                <c:pt idx="269480">
                  <c:v>624.31921111179599</c:v>
                </c:pt>
                <c:pt idx="269481">
                  <c:v>624.32152786707002</c:v>
                </c:pt>
                <c:pt idx="269482">
                  <c:v>624.32384462234404</c:v>
                </c:pt>
                <c:pt idx="269483">
                  <c:v>624.32616137761704</c:v>
                </c:pt>
                <c:pt idx="269484">
                  <c:v>624.32847813289095</c:v>
                </c:pt>
                <c:pt idx="269485">
                  <c:v>624.33079488816395</c:v>
                </c:pt>
                <c:pt idx="269486">
                  <c:v>624.33311164343797</c:v>
                </c:pt>
                <c:pt idx="269487">
                  <c:v>624.33542839871097</c:v>
                </c:pt>
                <c:pt idx="269488">
                  <c:v>624.337745153985</c:v>
                </c:pt>
                <c:pt idx="269489">
                  <c:v>624.34006190925902</c:v>
                </c:pt>
                <c:pt idx="269490">
                  <c:v>624.34237866453202</c:v>
                </c:pt>
                <c:pt idx="269491">
                  <c:v>624.34469541980604</c:v>
                </c:pt>
                <c:pt idx="269492">
                  <c:v>624.34701217507904</c:v>
                </c:pt>
                <c:pt idx="269493">
                  <c:v>624.34932893035295</c:v>
                </c:pt>
                <c:pt idx="269494">
                  <c:v>624.35164568562595</c:v>
                </c:pt>
                <c:pt idx="269495">
                  <c:v>624.35396244089998</c:v>
                </c:pt>
                <c:pt idx="269496">
                  <c:v>624.35627919617298</c:v>
                </c:pt>
                <c:pt idx="269497">
                  <c:v>624.358595951447</c:v>
                </c:pt>
                <c:pt idx="269498">
                  <c:v>624.36091270672102</c:v>
                </c:pt>
                <c:pt idx="269499">
                  <c:v>624.36322946199402</c:v>
                </c:pt>
                <c:pt idx="269500">
                  <c:v>624.36554621726805</c:v>
                </c:pt>
                <c:pt idx="269501">
                  <c:v>624.36786297254105</c:v>
                </c:pt>
                <c:pt idx="269502">
                  <c:v>624.37017972781496</c:v>
                </c:pt>
                <c:pt idx="269503">
                  <c:v>624.37249648308796</c:v>
                </c:pt>
                <c:pt idx="269504">
                  <c:v>624.37481323836198</c:v>
                </c:pt>
                <c:pt idx="269505">
                  <c:v>624.377129993636</c:v>
                </c:pt>
                <c:pt idx="269506">
                  <c:v>624.379446748909</c:v>
                </c:pt>
                <c:pt idx="269507">
                  <c:v>624.38176350418303</c:v>
                </c:pt>
                <c:pt idx="269508">
                  <c:v>624.38408025945603</c:v>
                </c:pt>
                <c:pt idx="269509">
                  <c:v>624.38639701473005</c:v>
                </c:pt>
                <c:pt idx="269510">
                  <c:v>624.38871377000305</c:v>
                </c:pt>
                <c:pt idx="269511">
                  <c:v>624.39103052527696</c:v>
                </c:pt>
                <c:pt idx="269512">
                  <c:v>624.39334728055098</c:v>
                </c:pt>
                <c:pt idx="269513">
                  <c:v>624.39566403582398</c:v>
                </c:pt>
                <c:pt idx="269514">
                  <c:v>624.39798079109801</c:v>
                </c:pt>
                <c:pt idx="269515">
                  <c:v>624.40029754637101</c:v>
                </c:pt>
                <c:pt idx="269516">
                  <c:v>624.40261430164503</c:v>
                </c:pt>
                <c:pt idx="269517">
                  <c:v>624.40493105691803</c:v>
                </c:pt>
                <c:pt idx="269518">
                  <c:v>624.40724781219205</c:v>
                </c:pt>
                <c:pt idx="269519">
                  <c:v>624.40956456746596</c:v>
                </c:pt>
                <c:pt idx="269520">
                  <c:v>624.41188132273896</c:v>
                </c:pt>
                <c:pt idx="269521">
                  <c:v>624.41419807801299</c:v>
                </c:pt>
                <c:pt idx="269522">
                  <c:v>624.41651483328599</c:v>
                </c:pt>
                <c:pt idx="269523">
                  <c:v>624.41883158856001</c:v>
                </c:pt>
                <c:pt idx="269524">
                  <c:v>624.42114834383301</c:v>
                </c:pt>
                <c:pt idx="269525">
                  <c:v>624.42346509910703</c:v>
                </c:pt>
                <c:pt idx="269526">
                  <c:v>624.42578185438094</c:v>
                </c:pt>
                <c:pt idx="269527">
                  <c:v>624.42809860965394</c:v>
                </c:pt>
                <c:pt idx="269528">
                  <c:v>624.43041536492797</c:v>
                </c:pt>
                <c:pt idx="269529">
                  <c:v>624.43273212020097</c:v>
                </c:pt>
                <c:pt idx="269530">
                  <c:v>624.43504887547499</c:v>
                </c:pt>
                <c:pt idx="269531">
                  <c:v>624.43736563074799</c:v>
                </c:pt>
                <c:pt idx="269532">
                  <c:v>624.43968238602201</c:v>
                </c:pt>
                <c:pt idx="269533">
                  <c:v>624.44199914129604</c:v>
                </c:pt>
                <c:pt idx="269534">
                  <c:v>624.44431589656904</c:v>
                </c:pt>
                <c:pt idx="269535">
                  <c:v>624.44663265184295</c:v>
                </c:pt>
                <c:pt idx="269536">
                  <c:v>624.44894940711595</c:v>
                </c:pt>
                <c:pt idx="269537">
                  <c:v>624.45126616238997</c:v>
                </c:pt>
                <c:pt idx="269538">
                  <c:v>624.45358291766297</c:v>
                </c:pt>
                <c:pt idx="269539">
                  <c:v>624.45589967293699</c:v>
                </c:pt>
                <c:pt idx="269540">
                  <c:v>624.45821642820999</c:v>
                </c:pt>
                <c:pt idx="269541">
                  <c:v>624.46053318348402</c:v>
                </c:pt>
                <c:pt idx="269542">
                  <c:v>624.46284993875804</c:v>
                </c:pt>
                <c:pt idx="269543">
                  <c:v>624.46516669403104</c:v>
                </c:pt>
                <c:pt idx="269544">
                  <c:v>624.46748344930495</c:v>
                </c:pt>
                <c:pt idx="269545">
                  <c:v>624.46980020457795</c:v>
                </c:pt>
                <c:pt idx="269546">
                  <c:v>624.47211695985197</c:v>
                </c:pt>
                <c:pt idx="269547">
                  <c:v>624.47443371512497</c:v>
                </c:pt>
                <c:pt idx="269548">
                  <c:v>624.476750470399</c:v>
                </c:pt>
                <c:pt idx="269549">
                  <c:v>624.47906722567302</c:v>
                </c:pt>
                <c:pt idx="269550">
                  <c:v>624.48138398094602</c:v>
                </c:pt>
                <c:pt idx="269551">
                  <c:v>624.48370073622004</c:v>
                </c:pt>
                <c:pt idx="269552">
                  <c:v>624.48601749149304</c:v>
                </c:pt>
                <c:pt idx="269553">
                  <c:v>624.48833424676695</c:v>
                </c:pt>
                <c:pt idx="269554">
                  <c:v>624.49065100203995</c:v>
                </c:pt>
                <c:pt idx="269555">
                  <c:v>624.49296775731398</c:v>
                </c:pt>
                <c:pt idx="269556">
                  <c:v>624.495284512588</c:v>
                </c:pt>
                <c:pt idx="269557">
                  <c:v>624.497601267861</c:v>
                </c:pt>
                <c:pt idx="269558">
                  <c:v>624.49991802313502</c:v>
                </c:pt>
                <c:pt idx="269559">
                  <c:v>624.50223477840802</c:v>
                </c:pt>
                <c:pt idx="269560">
                  <c:v>624.50455153368205</c:v>
                </c:pt>
                <c:pt idx="269561">
                  <c:v>624.50686828895505</c:v>
                </c:pt>
                <c:pt idx="269562">
                  <c:v>624.50918504422896</c:v>
                </c:pt>
                <c:pt idx="269563">
                  <c:v>624.51150179950298</c:v>
                </c:pt>
                <c:pt idx="269564">
                  <c:v>624.51381855477598</c:v>
                </c:pt>
                <c:pt idx="269565">
                  <c:v>624.51613531005</c:v>
                </c:pt>
                <c:pt idx="269566">
                  <c:v>624.518452065323</c:v>
                </c:pt>
                <c:pt idx="269567">
                  <c:v>624.52076882059703</c:v>
                </c:pt>
                <c:pt idx="269568">
                  <c:v>624.52308557587003</c:v>
                </c:pt>
                <c:pt idx="269569">
                  <c:v>624.52540233114405</c:v>
                </c:pt>
                <c:pt idx="269570">
                  <c:v>624.52771908641796</c:v>
                </c:pt>
                <c:pt idx="269571">
                  <c:v>624.53003584169096</c:v>
                </c:pt>
                <c:pt idx="269572">
                  <c:v>624.53235259696498</c:v>
                </c:pt>
                <c:pt idx="269573">
                  <c:v>624.53466935223798</c:v>
                </c:pt>
                <c:pt idx="269574">
                  <c:v>624.53698610751201</c:v>
                </c:pt>
                <c:pt idx="269575">
                  <c:v>624.53930286278501</c:v>
                </c:pt>
                <c:pt idx="269576">
                  <c:v>624.54161961805903</c:v>
                </c:pt>
                <c:pt idx="269577">
                  <c:v>624.54393637333305</c:v>
                </c:pt>
                <c:pt idx="269578">
                  <c:v>624.54625312860605</c:v>
                </c:pt>
                <c:pt idx="269579">
                  <c:v>624.54856988387996</c:v>
                </c:pt>
                <c:pt idx="269580">
                  <c:v>624.55088663915296</c:v>
                </c:pt>
                <c:pt idx="269581">
                  <c:v>624.55320339442699</c:v>
                </c:pt>
                <c:pt idx="269582">
                  <c:v>624.55552014969999</c:v>
                </c:pt>
                <c:pt idx="269583">
                  <c:v>624.55783690497401</c:v>
                </c:pt>
                <c:pt idx="269584">
                  <c:v>624.56015366024803</c:v>
                </c:pt>
                <c:pt idx="269585">
                  <c:v>624.56247041552103</c:v>
                </c:pt>
                <c:pt idx="269586">
                  <c:v>624.56478717079494</c:v>
                </c:pt>
                <c:pt idx="269587">
                  <c:v>624.56710392606794</c:v>
                </c:pt>
                <c:pt idx="269588">
                  <c:v>624.56942068134197</c:v>
                </c:pt>
                <c:pt idx="269589">
                  <c:v>624.57173743661497</c:v>
                </c:pt>
                <c:pt idx="269590">
                  <c:v>624.57405419188899</c:v>
                </c:pt>
                <c:pt idx="269591">
                  <c:v>624.57637094716199</c:v>
                </c:pt>
                <c:pt idx="269592">
                  <c:v>624.57868770243601</c:v>
                </c:pt>
                <c:pt idx="269593">
                  <c:v>624.58100445771004</c:v>
                </c:pt>
                <c:pt idx="269594">
                  <c:v>624.58332121298304</c:v>
                </c:pt>
                <c:pt idx="269595">
                  <c:v>624.58563796825695</c:v>
                </c:pt>
                <c:pt idx="269596">
                  <c:v>624.58795472352995</c:v>
                </c:pt>
                <c:pt idx="269597">
                  <c:v>624.59027147880397</c:v>
                </c:pt>
                <c:pt idx="269598">
                  <c:v>624.59258823407697</c:v>
                </c:pt>
                <c:pt idx="269599">
                  <c:v>624.59490498935099</c:v>
                </c:pt>
                <c:pt idx="269600">
                  <c:v>624.59722174462502</c:v>
                </c:pt>
                <c:pt idx="269601">
                  <c:v>624.59953849989802</c:v>
                </c:pt>
                <c:pt idx="269602">
                  <c:v>624.60185525517204</c:v>
                </c:pt>
                <c:pt idx="269603">
                  <c:v>624.60417201044504</c:v>
                </c:pt>
                <c:pt idx="269604">
                  <c:v>624.60648876571895</c:v>
                </c:pt>
                <c:pt idx="269605">
                  <c:v>624.60880552099195</c:v>
                </c:pt>
                <c:pt idx="269606">
                  <c:v>624.61112227626597</c:v>
                </c:pt>
                <c:pt idx="269607">
                  <c:v>624.61343903154</c:v>
                </c:pt>
                <c:pt idx="269608">
                  <c:v>624.615755786813</c:v>
                </c:pt>
                <c:pt idx="269609">
                  <c:v>624.61807254208702</c:v>
                </c:pt>
                <c:pt idx="269610">
                  <c:v>624.62038929736002</c:v>
                </c:pt>
                <c:pt idx="269611">
                  <c:v>624.62270605263404</c:v>
                </c:pt>
                <c:pt idx="269612">
                  <c:v>624.62502280790704</c:v>
                </c:pt>
                <c:pt idx="269613">
                  <c:v>624.62733956318095</c:v>
                </c:pt>
                <c:pt idx="269614">
                  <c:v>624.62965631845498</c:v>
                </c:pt>
                <c:pt idx="269615">
                  <c:v>624.63197307372798</c:v>
                </c:pt>
                <c:pt idx="269616">
                  <c:v>624.634289829002</c:v>
                </c:pt>
                <c:pt idx="269617">
                  <c:v>624.636606584275</c:v>
                </c:pt>
                <c:pt idx="269618">
                  <c:v>624.63892333954902</c:v>
                </c:pt>
                <c:pt idx="269619">
                  <c:v>624.64124009482202</c:v>
                </c:pt>
                <c:pt idx="269620">
                  <c:v>624.64355685009605</c:v>
                </c:pt>
                <c:pt idx="269621">
                  <c:v>624.64587360536996</c:v>
                </c:pt>
                <c:pt idx="269622">
                  <c:v>624.64819036064296</c:v>
                </c:pt>
                <c:pt idx="269623">
                  <c:v>624.65050711591698</c:v>
                </c:pt>
                <c:pt idx="269624">
                  <c:v>624.65282387118998</c:v>
                </c:pt>
                <c:pt idx="269625">
                  <c:v>624.655140626464</c:v>
                </c:pt>
                <c:pt idx="269626">
                  <c:v>624.657457381737</c:v>
                </c:pt>
                <c:pt idx="269627">
                  <c:v>624.65977413701103</c:v>
                </c:pt>
                <c:pt idx="269628">
                  <c:v>624.66209089228505</c:v>
                </c:pt>
                <c:pt idx="269629">
                  <c:v>624.66440764755805</c:v>
                </c:pt>
                <c:pt idx="269630">
                  <c:v>624.66672440283196</c:v>
                </c:pt>
                <c:pt idx="269631">
                  <c:v>624.66904115810496</c:v>
                </c:pt>
                <c:pt idx="269632">
                  <c:v>624.67135791337898</c:v>
                </c:pt>
                <c:pt idx="269633">
                  <c:v>624.67367466865198</c:v>
                </c:pt>
                <c:pt idx="269634">
                  <c:v>624.67599142392601</c:v>
                </c:pt>
                <c:pt idx="269635">
                  <c:v>624.67830817920003</c:v>
                </c:pt>
                <c:pt idx="269636">
                  <c:v>624.68062493447303</c:v>
                </c:pt>
                <c:pt idx="269637">
                  <c:v>624.68294168974705</c:v>
                </c:pt>
                <c:pt idx="269638">
                  <c:v>624.68525844502005</c:v>
                </c:pt>
                <c:pt idx="269639">
                  <c:v>624.68757520029396</c:v>
                </c:pt>
                <c:pt idx="269640">
                  <c:v>624.68989195556696</c:v>
                </c:pt>
                <c:pt idx="269641">
                  <c:v>624.69220871084099</c:v>
                </c:pt>
                <c:pt idx="269642">
                  <c:v>624.69452546611399</c:v>
                </c:pt>
                <c:pt idx="269643">
                  <c:v>624.69684222138801</c:v>
                </c:pt>
                <c:pt idx="269644">
                  <c:v>624.69915897666203</c:v>
                </c:pt>
                <c:pt idx="269645">
                  <c:v>624.70147573193503</c:v>
                </c:pt>
                <c:pt idx="269646">
                  <c:v>624.70379248720894</c:v>
                </c:pt>
                <c:pt idx="269647">
                  <c:v>624.70610924248194</c:v>
                </c:pt>
                <c:pt idx="269648">
                  <c:v>624.70842599775597</c:v>
                </c:pt>
                <c:pt idx="269649">
                  <c:v>624.71074275302897</c:v>
                </c:pt>
                <c:pt idx="269650">
                  <c:v>624.71305950830299</c:v>
                </c:pt>
                <c:pt idx="269651">
                  <c:v>624.71537626357701</c:v>
                </c:pt>
                <c:pt idx="269652">
                  <c:v>624.71769301885001</c:v>
                </c:pt>
                <c:pt idx="269653">
                  <c:v>624.72000977412404</c:v>
                </c:pt>
                <c:pt idx="269654">
                  <c:v>624.72232652939704</c:v>
                </c:pt>
                <c:pt idx="269655">
                  <c:v>624.72464328467095</c:v>
                </c:pt>
                <c:pt idx="269656">
                  <c:v>624.72696003994395</c:v>
                </c:pt>
                <c:pt idx="269657">
                  <c:v>624.72927679521797</c:v>
                </c:pt>
                <c:pt idx="269658">
                  <c:v>624.73159355049199</c:v>
                </c:pt>
                <c:pt idx="269659">
                  <c:v>624.73391030576499</c:v>
                </c:pt>
                <c:pt idx="269660">
                  <c:v>624.73622706103902</c:v>
                </c:pt>
                <c:pt idx="269661">
                  <c:v>624.73854381631202</c:v>
                </c:pt>
                <c:pt idx="269662">
                  <c:v>624.74086057158604</c:v>
                </c:pt>
                <c:pt idx="269663">
                  <c:v>624.74317732685904</c:v>
                </c:pt>
                <c:pt idx="269664">
                  <c:v>624.74549408213295</c:v>
                </c:pt>
                <c:pt idx="269665">
                  <c:v>624.74781083740697</c:v>
                </c:pt>
                <c:pt idx="269666">
                  <c:v>624.75012759267997</c:v>
                </c:pt>
                <c:pt idx="269667">
                  <c:v>624.752444347954</c:v>
                </c:pt>
                <c:pt idx="269668">
                  <c:v>624.754761103227</c:v>
                </c:pt>
                <c:pt idx="269669">
                  <c:v>624.75707785850102</c:v>
                </c:pt>
                <c:pt idx="269670">
                  <c:v>624.75939461377402</c:v>
                </c:pt>
                <c:pt idx="269671">
                  <c:v>624.76171136904804</c:v>
                </c:pt>
                <c:pt idx="269672">
                  <c:v>624.76402812432195</c:v>
                </c:pt>
                <c:pt idx="269673">
                  <c:v>624.76634487959495</c:v>
                </c:pt>
                <c:pt idx="269674">
                  <c:v>624.76866163486898</c:v>
                </c:pt>
                <c:pt idx="269675">
                  <c:v>624.77097839014198</c:v>
                </c:pt>
                <c:pt idx="269676">
                  <c:v>624.773295145416</c:v>
                </c:pt>
                <c:pt idx="269677">
                  <c:v>624.775611900689</c:v>
                </c:pt>
                <c:pt idx="269678">
                  <c:v>624.77792865596302</c:v>
                </c:pt>
                <c:pt idx="269679">
                  <c:v>624.78024541123705</c:v>
                </c:pt>
                <c:pt idx="269680">
                  <c:v>624.78256216651005</c:v>
                </c:pt>
                <c:pt idx="269681">
                  <c:v>624.78487892178396</c:v>
                </c:pt>
                <c:pt idx="269682">
                  <c:v>624.78719567705696</c:v>
                </c:pt>
                <c:pt idx="269683">
                  <c:v>624.78951243233098</c:v>
                </c:pt>
                <c:pt idx="269684">
                  <c:v>624.79182918760398</c:v>
                </c:pt>
                <c:pt idx="269685">
                  <c:v>624.794145942878</c:v>
                </c:pt>
                <c:pt idx="269686">
                  <c:v>624.79646269815203</c:v>
                </c:pt>
                <c:pt idx="269687">
                  <c:v>624.79877945342503</c:v>
                </c:pt>
                <c:pt idx="269688">
                  <c:v>624.80109620869905</c:v>
                </c:pt>
                <c:pt idx="269689">
                  <c:v>624.80341296397205</c:v>
                </c:pt>
                <c:pt idx="269690">
                  <c:v>624.80572971924596</c:v>
                </c:pt>
                <c:pt idx="269691">
                  <c:v>624.80804647451896</c:v>
                </c:pt>
                <c:pt idx="269692">
                  <c:v>624.81036322979298</c:v>
                </c:pt>
                <c:pt idx="269693">
                  <c:v>624.81267998506598</c:v>
                </c:pt>
                <c:pt idx="269694">
                  <c:v>624.81499674034001</c:v>
                </c:pt>
                <c:pt idx="269695">
                  <c:v>624.81731349561403</c:v>
                </c:pt>
                <c:pt idx="269696">
                  <c:v>624.81963025088703</c:v>
                </c:pt>
                <c:pt idx="269697">
                  <c:v>624.82194700616105</c:v>
                </c:pt>
                <c:pt idx="269698">
                  <c:v>624.82426376143405</c:v>
                </c:pt>
                <c:pt idx="269699">
                  <c:v>624.82658051670796</c:v>
                </c:pt>
                <c:pt idx="269700">
                  <c:v>624.82889727198096</c:v>
                </c:pt>
                <c:pt idx="269701">
                  <c:v>624.83121402725499</c:v>
                </c:pt>
                <c:pt idx="269702">
                  <c:v>624.83353078252901</c:v>
                </c:pt>
                <c:pt idx="269703">
                  <c:v>624.83584753780201</c:v>
                </c:pt>
                <c:pt idx="269704">
                  <c:v>624.83816429307603</c:v>
                </c:pt>
                <c:pt idx="269705">
                  <c:v>624.84048104834903</c:v>
                </c:pt>
                <c:pt idx="269706">
                  <c:v>624.84279780362294</c:v>
                </c:pt>
                <c:pt idx="269707">
                  <c:v>624.84511455889594</c:v>
                </c:pt>
                <c:pt idx="269708">
                  <c:v>624.84743131416997</c:v>
                </c:pt>
                <c:pt idx="269709">
                  <c:v>624.84974806944399</c:v>
                </c:pt>
                <c:pt idx="269710">
                  <c:v>624.85206482471699</c:v>
                </c:pt>
                <c:pt idx="269711">
                  <c:v>624.85438157999101</c:v>
                </c:pt>
                <c:pt idx="269712">
                  <c:v>624.85669833526401</c:v>
                </c:pt>
                <c:pt idx="269713">
                  <c:v>624.85901509053804</c:v>
                </c:pt>
                <c:pt idx="269714">
                  <c:v>624.86133184581104</c:v>
                </c:pt>
                <c:pt idx="269715">
                  <c:v>624.86364860108495</c:v>
                </c:pt>
                <c:pt idx="269716">
                  <c:v>624.86596535635897</c:v>
                </c:pt>
                <c:pt idx="269717">
                  <c:v>624.86828211163197</c:v>
                </c:pt>
                <c:pt idx="269718">
                  <c:v>624.87059886690599</c:v>
                </c:pt>
                <c:pt idx="269719">
                  <c:v>624.87291562217899</c:v>
                </c:pt>
                <c:pt idx="269720">
                  <c:v>624.87523237745302</c:v>
                </c:pt>
                <c:pt idx="269721">
                  <c:v>624.87754913272602</c:v>
                </c:pt>
                <c:pt idx="269722">
                  <c:v>624.87986588800004</c:v>
                </c:pt>
                <c:pt idx="269723">
                  <c:v>624.88218264327395</c:v>
                </c:pt>
                <c:pt idx="269724">
                  <c:v>624.88449939854695</c:v>
                </c:pt>
                <c:pt idx="269725">
                  <c:v>624.88681615382097</c:v>
                </c:pt>
                <c:pt idx="269726">
                  <c:v>624.88913290909397</c:v>
                </c:pt>
                <c:pt idx="269727">
                  <c:v>624.891449664368</c:v>
                </c:pt>
                <c:pt idx="269728">
                  <c:v>624.893766419641</c:v>
                </c:pt>
                <c:pt idx="269729">
                  <c:v>624.89608317491502</c:v>
                </c:pt>
                <c:pt idx="269730">
                  <c:v>624.89839993018904</c:v>
                </c:pt>
                <c:pt idx="269731">
                  <c:v>624.90071668546204</c:v>
                </c:pt>
                <c:pt idx="269732">
                  <c:v>624.90303344073595</c:v>
                </c:pt>
                <c:pt idx="269733">
                  <c:v>624.90535019600895</c:v>
                </c:pt>
                <c:pt idx="269734">
                  <c:v>624.90766695128298</c:v>
                </c:pt>
                <c:pt idx="269735">
                  <c:v>624.90998370655598</c:v>
                </c:pt>
                <c:pt idx="269736">
                  <c:v>624.91230046183</c:v>
                </c:pt>
                <c:pt idx="269737">
                  <c:v>624.91461721710402</c:v>
                </c:pt>
                <c:pt idx="269738">
                  <c:v>624.91693397237702</c:v>
                </c:pt>
                <c:pt idx="269739">
                  <c:v>624.91925072765105</c:v>
                </c:pt>
                <c:pt idx="269740">
                  <c:v>624.92156748292405</c:v>
                </c:pt>
                <c:pt idx="269741">
                  <c:v>624.92388423819796</c:v>
                </c:pt>
                <c:pt idx="269742">
                  <c:v>624.92620099347096</c:v>
                </c:pt>
                <c:pt idx="269743">
                  <c:v>624.92851774874498</c:v>
                </c:pt>
                <c:pt idx="269744">
                  <c:v>624.93083450401798</c:v>
                </c:pt>
                <c:pt idx="269745">
                  <c:v>624.933151259292</c:v>
                </c:pt>
                <c:pt idx="269746">
                  <c:v>624.93546801456603</c:v>
                </c:pt>
                <c:pt idx="269747">
                  <c:v>624.93778476983903</c:v>
                </c:pt>
                <c:pt idx="269748">
                  <c:v>624.94010152511305</c:v>
                </c:pt>
                <c:pt idx="269749">
                  <c:v>624.94241828038605</c:v>
                </c:pt>
                <c:pt idx="269750">
                  <c:v>624.94473503565996</c:v>
                </c:pt>
                <c:pt idx="269751">
                  <c:v>624.94705179093296</c:v>
                </c:pt>
                <c:pt idx="269752">
                  <c:v>624.94936854620698</c:v>
                </c:pt>
                <c:pt idx="269753">
                  <c:v>624.95168530148101</c:v>
                </c:pt>
                <c:pt idx="269754">
                  <c:v>624.95400205675401</c:v>
                </c:pt>
                <c:pt idx="269755">
                  <c:v>624.95631881202803</c:v>
                </c:pt>
                <c:pt idx="269756">
                  <c:v>624.95863556730103</c:v>
                </c:pt>
                <c:pt idx="269757">
                  <c:v>624.96095232257505</c:v>
                </c:pt>
                <c:pt idx="269758">
                  <c:v>624.96326907784805</c:v>
                </c:pt>
                <c:pt idx="269759">
                  <c:v>624.96558583312196</c:v>
                </c:pt>
                <c:pt idx="269760">
                  <c:v>624.96790258839599</c:v>
                </c:pt>
                <c:pt idx="269761">
                  <c:v>624.97021934366899</c:v>
                </c:pt>
                <c:pt idx="269762">
                  <c:v>624.97253609894301</c:v>
                </c:pt>
                <c:pt idx="269763">
                  <c:v>624.97485285421601</c:v>
                </c:pt>
                <c:pt idx="269764">
                  <c:v>624.97716960949003</c:v>
                </c:pt>
                <c:pt idx="269765">
                  <c:v>624.97948636476303</c:v>
                </c:pt>
                <c:pt idx="269766">
                  <c:v>624.98180312003694</c:v>
                </c:pt>
                <c:pt idx="269767">
                  <c:v>624.98411987531097</c:v>
                </c:pt>
                <c:pt idx="269768">
                  <c:v>624.98643663058397</c:v>
                </c:pt>
                <c:pt idx="269769">
                  <c:v>624.98875338585799</c:v>
                </c:pt>
                <c:pt idx="269770">
                  <c:v>624.99107014113099</c:v>
                </c:pt>
                <c:pt idx="269771">
                  <c:v>624.99338689640501</c:v>
                </c:pt>
                <c:pt idx="269772">
                  <c:v>624.99570365167801</c:v>
                </c:pt>
                <c:pt idx="269773">
                  <c:v>624.99802040695204</c:v>
                </c:pt>
                <c:pt idx="269774">
                  <c:v>625.00033716222595</c:v>
                </c:pt>
                <c:pt idx="269775">
                  <c:v>625.00265391749895</c:v>
                </c:pt>
                <c:pt idx="269776">
                  <c:v>625.00497067277297</c:v>
                </c:pt>
                <c:pt idx="269777">
                  <c:v>625.00728742804597</c:v>
                </c:pt>
                <c:pt idx="269778">
                  <c:v>625.00960418331999</c:v>
                </c:pt>
                <c:pt idx="269779">
                  <c:v>625.01192093859299</c:v>
                </c:pt>
                <c:pt idx="269780">
                  <c:v>625.01423769386702</c:v>
                </c:pt>
                <c:pt idx="269781">
                  <c:v>625.01655444914104</c:v>
                </c:pt>
                <c:pt idx="269782">
                  <c:v>625.01887120441404</c:v>
                </c:pt>
                <c:pt idx="269783">
                  <c:v>625.02118795968795</c:v>
                </c:pt>
                <c:pt idx="269784">
                  <c:v>625.02350471496095</c:v>
                </c:pt>
                <c:pt idx="269785">
                  <c:v>625.02582147023497</c:v>
                </c:pt>
                <c:pt idx="269786">
                  <c:v>625.02813822550797</c:v>
                </c:pt>
                <c:pt idx="269787">
                  <c:v>625.030454980782</c:v>
                </c:pt>
                <c:pt idx="269788">
                  <c:v>625.03277173605602</c:v>
                </c:pt>
                <c:pt idx="269789">
                  <c:v>625.03508849132902</c:v>
                </c:pt>
                <c:pt idx="269790">
                  <c:v>625.03740524660304</c:v>
                </c:pt>
                <c:pt idx="269791">
                  <c:v>625.03972200187604</c:v>
                </c:pt>
                <c:pt idx="269792">
                  <c:v>625.04203875714995</c:v>
                </c:pt>
                <c:pt idx="269793">
                  <c:v>625.04435551242295</c:v>
                </c:pt>
                <c:pt idx="269794">
                  <c:v>625.04667226769698</c:v>
                </c:pt>
                <c:pt idx="269795">
                  <c:v>625.04898902296998</c:v>
                </c:pt>
                <c:pt idx="269796">
                  <c:v>625.051305778244</c:v>
                </c:pt>
                <c:pt idx="269797">
                  <c:v>625.05362253351802</c:v>
                </c:pt>
                <c:pt idx="269798">
                  <c:v>625.05593928879102</c:v>
                </c:pt>
                <c:pt idx="269799">
                  <c:v>625.05825604406505</c:v>
                </c:pt>
                <c:pt idx="269800">
                  <c:v>625.06057279933805</c:v>
                </c:pt>
                <c:pt idx="269801">
                  <c:v>625.06288955461196</c:v>
                </c:pt>
                <c:pt idx="269802">
                  <c:v>625.06520630988496</c:v>
                </c:pt>
                <c:pt idx="269803">
                  <c:v>625.06752306515898</c:v>
                </c:pt>
                <c:pt idx="269804">
                  <c:v>625.069839820433</c:v>
                </c:pt>
                <c:pt idx="269805">
                  <c:v>625.072156575706</c:v>
                </c:pt>
                <c:pt idx="269806">
                  <c:v>625.07447333098003</c:v>
                </c:pt>
                <c:pt idx="269807">
                  <c:v>625.07679008625303</c:v>
                </c:pt>
                <c:pt idx="269808">
                  <c:v>625.07910684152705</c:v>
                </c:pt>
                <c:pt idx="269809">
                  <c:v>625.08142359680005</c:v>
                </c:pt>
                <c:pt idx="269810">
                  <c:v>625.08374035207396</c:v>
                </c:pt>
                <c:pt idx="269811">
                  <c:v>625.08605710734798</c:v>
                </c:pt>
                <c:pt idx="269812">
                  <c:v>625.08837386262098</c:v>
                </c:pt>
                <c:pt idx="269813">
                  <c:v>625.09069061789501</c:v>
                </c:pt>
                <c:pt idx="269814">
                  <c:v>625.09300737316801</c:v>
                </c:pt>
                <c:pt idx="269815">
                  <c:v>625.09532412844203</c:v>
                </c:pt>
                <c:pt idx="269816">
                  <c:v>625.09764088371503</c:v>
                </c:pt>
                <c:pt idx="269817">
                  <c:v>625.09995763898905</c:v>
                </c:pt>
                <c:pt idx="269818">
                  <c:v>625.10227439426296</c:v>
                </c:pt>
                <c:pt idx="269819">
                  <c:v>625.10459114953596</c:v>
                </c:pt>
                <c:pt idx="269820">
                  <c:v>625.10690790480999</c:v>
                </c:pt>
                <c:pt idx="269821">
                  <c:v>625.10922466008299</c:v>
                </c:pt>
                <c:pt idx="269822">
                  <c:v>625.11154141535701</c:v>
                </c:pt>
                <c:pt idx="269823">
                  <c:v>625.11385817063001</c:v>
                </c:pt>
                <c:pt idx="269824">
                  <c:v>625.11617492590403</c:v>
                </c:pt>
                <c:pt idx="269825">
                  <c:v>625.11849168117806</c:v>
                </c:pt>
                <c:pt idx="269826">
                  <c:v>625.12080843645094</c:v>
                </c:pt>
                <c:pt idx="269827">
                  <c:v>625.12312519172497</c:v>
                </c:pt>
                <c:pt idx="269828">
                  <c:v>625.12544194699797</c:v>
                </c:pt>
                <c:pt idx="269829">
                  <c:v>625.12775870227199</c:v>
                </c:pt>
                <c:pt idx="269830">
                  <c:v>625.13007545754499</c:v>
                </c:pt>
                <c:pt idx="269831">
                  <c:v>625.13239221281901</c:v>
                </c:pt>
                <c:pt idx="269832">
                  <c:v>625.13470896809304</c:v>
                </c:pt>
                <c:pt idx="269833">
                  <c:v>625.13702572336604</c:v>
                </c:pt>
                <c:pt idx="269834">
                  <c:v>625.13934247863995</c:v>
                </c:pt>
                <c:pt idx="269835">
                  <c:v>625.14165923391295</c:v>
                </c:pt>
                <c:pt idx="269836">
                  <c:v>625.14397598918697</c:v>
                </c:pt>
                <c:pt idx="269837">
                  <c:v>625.14629274445997</c:v>
                </c:pt>
                <c:pt idx="269838">
                  <c:v>625.14860949973399</c:v>
                </c:pt>
                <c:pt idx="269839">
                  <c:v>625.15092625500699</c:v>
                </c:pt>
                <c:pt idx="269840">
                  <c:v>625.15324301028102</c:v>
                </c:pt>
                <c:pt idx="269841">
                  <c:v>625.15555976555504</c:v>
                </c:pt>
                <c:pt idx="269842">
                  <c:v>625.15787652082804</c:v>
                </c:pt>
                <c:pt idx="269843">
                  <c:v>625.16019327610195</c:v>
                </c:pt>
                <c:pt idx="269844">
                  <c:v>625.16251003137495</c:v>
                </c:pt>
                <c:pt idx="269845">
                  <c:v>625.16482678664897</c:v>
                </c:pt>
                <c:pt idx="269846">
                  <c:v>625.16714354192197</c:v>
                </c:pt>
                <c:pt idx="269847">
                  <c:v>625.169460297196</c:v>
                </c:pt>
                <c:pt idx="269848">
                  <c:v>625.17177705247002</c:v>
                </c:pt>
                <c:pt idx="269849">
                  <c:v>625.17409380774302</c:v>
                </c:pt>
                <c:pt idx="269850">
                  <c:v>625.17641056301704</c:v>
                </c:pt>
                <c:pt idx="269851">
                  <c:v>625.17872731829004</c:v>
                </c:pt>
                <c:pt idx="269852">
                  <c:v>625.18104407356395</c:v>
                </c:pt>
                <c:pt idx="269853">
                  <c:v>625.18336082883695</c:v>
                </c:pt>
                <c:pt idx="269854">
                  <c:v>625.18567758411098</c:v>
                </c:pt>
                <c:pt idx="269855">
                  <c:v>625.187994339385</c:v>
                </c:pt>
                <c:pt idx="269856">
                  <c:v>625.190311094658</c:v>
                </c:pt>
                <c:pt idx="269857">
                  <c:v>625.19262784993202</c:v>
                </c:pt>
                <c:pt idx="269858">
                  <c:v>625.19494460520502</c:v>
                </c:pt>
                <c:pt idx="269859">
                  <c:v>625.19726136047905</c:v>
                </c:pt>
                <c:pt idx="269860">
                  <c:v>625.19957811575205</c:v>
                </c:pt>
                <c:pt idx="269861">
                  <c:v>625.20189487102596</c:v>
                </c:pt>
                <c:pt idx="269862">
                  <c:v>625.20421162629998</c:v>
                </c:pt>
                <c:pt idx="269863">
                  <c:v>625.20652838157298</c:v>
                </c:pt>
                <c:pt idx="269864">
                  <c:v>625.208845136847</c:v>
                </c:pt>
                <c:pt idx="269865">
                  <c:v>625.21116189212</c:v>
                </c:pt>
                <c:pt idx="269866">
                  <c:v>625.21347864739403</c:v>
                </c:pt>
                <c:pt idx="269867">
                  <c:v>625.21579540266703</c:v>
                </c:pt>
                <c:pt idx="269868">
                  <c:v>625.21811215794105</c:v>
                </c:pt>
                <c:pt idx="269869">
                  <c:v>625.22042891321496</c:v>
                </c:pt>
                <c:pt idx="269870">
                  <c:v>625.22274566848796</c:v>
                </c:pt>
                <c:pt idx="269871">
                  <c:v>625.22506242376198</c:v>
                </c:pt>
                <c:pt idx="269872">
                  <c:v>625.22737917903498</c:v>
                </c:pt>
                <c:pt idx="269873">
                  <c:v>625.22969593430901</c:v>
                </c:pt>
                <c:pt idx="269874">
                  <c:v>625.23201268958201</c:v>
                </c:pt>
                <c:pt idx="269875">
                  <c:v>625.23432944485603</c:v>
                </c:pt>
                <c:pt idx="269876">
                  <c:v>625.23664620013005</c:v>
                </c:pt>
                <c:pt idx="269877">
                  <c:v>625.23896295540305</c:v>
                </c:pt>
                <c:pt idx="269878">
                  <c:v>625.24127971067696</c:v>
                </c:pt>
                <c:pt idx="269879">
                  <c:v>625.24359646594996</c:v>
                </c:pt>
                <c:pt idx="269880">
                  <c:v>625.24591322122399</c:v>
                </c:pt>
                <c:pt idx="269881">
                  <c:v>625.24822997649699</c:v>
                </c:pt>
                <c:pt idx="269882">
                  <c:v>625.25054673177101</c:v>
                </c:pt>
                <c:pt idx="269883">
                  <c:v>625.25286348704503</c:v>
                </c:pt>
                <c:pt idx="269884">
                  <c:v>625.25518024231803</c:v>
                </c:pt>
                <c:pt idx="269885">
                  <c:v>625.25749699759206</c:v>
                </c:pt>
                <c:pt idx="269886">
                  <c:v>625.25981375286506</c:v>
                </c:pt>
                <c:pt idx="269887">
                  <c:v>625.26213050813897</c:v>
                </c:pt>
                <c:pt idx="269888">
                  <c:v>625.26444726341197</c:v>
                </c:pt>
                <c:pt idx="269889">
                  <c:v>625.26676401868599</c:v>
                </c:pt>
                <c:pt idx="269890">
                  <c:v>625.26908077395899</c:v>
                </c:pt>
                <c:pt idx="269891">
                  <c:v>625.27139752923301</c:v>
                </c:pt>
                <c:pt idx="269892">
                  <c:v>625.27371428450704</c:v>
                </c:pt>
                <c:pt idx="269893">
                  <c:v>625.27603103978004</c:v>
                </c:pt>
                <c:pt idx="269894">
                  <c:v>625.27834779505395</c:v>
                </c:pt>
                <c:pt idx="269895">
                  <c:v>625.28066455032695</c:v>
                </c:pt>
                <c:pt idx="269896">
                  <c:v>625.28298130560097</c:v>
                </c:pt>
                <c:pt idx="269897">
                  <c:v>625.28529806087397</c:v>
                </c:pt>
                <c:pt idx="269898">
                  <c:v>625.28761481614799</c:v>
                </c:pt>
                <c:pt idx="269899">
                  <c:v>625.28993157142202</c:v>
                </c:pt>
                <c:pt idx="269900">
                  <c:v>625.29224832669502</c:v>
                </c:pt>
                <c:pt idx="269901">
                  <c:v>625.29456508196904</c:v>
                </c:pt>
                <c:pt idx="269902">
                  <c:v>625.29688183724204</c:v>
                </c:pt>
                <c:pt idx="269903">
                  <c:v>625.29919859251595</c:v>
                </c:pt>
                <c:pt idx="269904">
                  <c:v>625.30151534778895</c:v>
                </c:pt>
                <c:pt idx="269905">
                  <c:v>625.30383210306297</c:v>
                </c:pt>
                <c:pt idx="269906">
                  <c:v>625.306148858337</c:v>
                </c:pt>
                <c:pt idx="269907">
                  <c:v>625.30846561361</c:v>
                </c:pt>
                <c:pt idx="269908">
                  <c:v>625.31078236888402</c:v>
                </c:pt>
                <c:pt idx="269909">
                  <c:v>625.31309912415702</c:v>
                </c:pt>
                <c:pt idx="269910">
                  <c:v>625.31541587943104</c:v>
                </c:pt>
                <c:pt idx="269911">
                  <c:v>625.31773263470404</c:v>
                </c:pt>
                <c:pt idx="269912">
                  <c:v>625.32004938997795</c:v>
                </c:pt>
                <c:pt idx="269913">
                  <c:v>625.32236614525198</c:v>
                </c:pt>
                <c:pt idx="269914">
                  <c:v>625.32468290052498</c:v>
                </c:pt>
                <c:pt idx="269915">
                  <c:v>625.326999655799</c:v>
                </c:pt>
                <c:pt idx="269916">
                  <c:v>625.329316411072</c:v>
                </c:pt>
                <c:pt idx="269917">
                  <c:v>625.33163316634602</c:v>
                </c:pt>
                <c:pt idx="269918">
                  <c:v>625.33394992161902</c:v>
                </c:pt>
                <c:pt idx="269919">
                  <c:v>625.33626667689305</c:v>
                </c:pt>
                <c:pt idx="269920">
                  <c:v>625.33858343216696</c:v>
                </c:pt>
                <c:pt idx="269921">
                  <c:v>625.34090018743996</c:v>
                </c:pt>
                <c:pt idx="269922">
                  <c:v>625.34321694271398</c:v>
                </c:pt>
                <c:pt idx="269923">
                  <c:v>625.34553369798698</c:v>
                </c:pt>
                <c:pt idx="269924">
                  <c:v>625.347850453261</c:v>
                </c:pt>
                <c:pt idx="269925">
                  <c:v>625.350167208534</c:v>
                </c:pt>
                <c:pt idx="269926">
                  <c:v>625.35248396380803</c:v>
                </c:pt>
                <c:pt idx="269927">
                  <c:v>625.35480071908205</c:v>
                </c:pt>
                <c:pt idx="269928">
                  <c:v>625.35711747435505</c:v>
                </c:pt>
                <c:pt idx="269929">
                  <c:v>625.35943422962896</c:v>
                </c:pt>
                <c:pt idx="269930">
                  <c:v>625.36175098490196</c:v>
                </c:pt>
                <c:pt idx="269931">
                  <c:v>625.36406774017598</c:v>
                </c:pt>
                <c:pt idx="269932">
                  <c:v>625.36638449544898</c:v>
                </c:pt>
                <c:pt idx="269933">
                  <c:v>625.36870125072301</c:v>
                </c:pt>
                <c:pt idx="269934">
                  <c:v>625.37101800599703</c:v>
                </c:pt>
                <c:pt idx="269935">
                  <c:v>625.37333476127003</c:v>
                </c:pt>
                <c:pt idx="269936">
                  <c:v>625.37565151654405</c:v>
                </c:pt>
                <c:pt idx="269937">
                  <c:v>625.37796827181705</c:v>
                </c:pt>
                <c:pt idx="269938">
                  <c:v>625.38028502709096</c:v>
                </c:pt>
                <c:pt idx="269939">
                  <c:v>625.38260178236396</c:v>
                </c:pt>
                <c:pt idx="269940">
                  <c:v>625.38491853763799</c:v>
                </c:pt>
                <c:pt idx="269941">
                  <c:v>625.38723529291099</c:v>
                </c:pt>
                <c:pt idx="269942">
                  <c:v>625.38955204818501</c:v>
                </c:pt>
                <c:pt idx="269943">
                  <c:v>625.39186880345903</c:v>
                </c:pt>
                <c:pt idx="269944">
                  <c:v>625.39418555873203</c:v>
                </c:pt>
                <c:pt idx="269945">
                  <c:v>625.39650231400606</c:v>
                </c:pt>
                <c:pt idx="269946">
                  <c:v>625.39881906927906</c:v>
                </c:pt>
                <c:pt idx="269947">
                  <c:v>625.40113582455297</c:v>
                </c:pt>
                <c:pt idx="269948">
                  <c:v>625.40345257982597</c:v>
                </c:pt>
                <c:pt idx="269949">
                  <c:v>625.40576933509999</c:v>
                </c:pt>
                <c:pt idx="269950">
                  <c:v>625.40808609037401</c:v>
                </c:pt>
                <c:pt idx="269951">
                  <c:v>625.41040284564701</c:v>
                </c:pt>
                <c:pt idx="269952">
                  <c:v>625.41271960092104</c:v>
                </c:pt>
                <c:pt idx="269953">
                  <c:v>625.41503635619404</c:v>
                </c:pt>
                <c:pt idx="269954">
                  <c:v>625.41735311146795</c:v>
                </c:pt>
                <c:pt idx="269955">
                  <c:v>625.41966986674095</c:v>
                </c:pt>
                <c:pt idx="269956">
                  <c:v>625.42198662201497</c:v>
                </c:pt>
                <c:pt idx="269957">
                  <c:v>625.42430337728899</c:v>
                </c:pt>
                <c:pt idx="269958">
                  <c:v>625.42662013256199</c:v>
                </c:pt>
                <c:pt idx="269959">
                  <c:v>625.42893688783602</c:v>
                </c:pt>
                <c:pt idx="269960">
                  <c:v>625.43125364310902</c:v>
                </c:pt>
                <c:pt idx="269961">
                  <c:v>625.43357039838304</c:v>
                </c:pt>
                <c:pt idx="269962">
                  <c:v>625.43588715365604</c:v>
                </c:pt>
                <c:pt idx="269963">
                  <c:v>625.43820390892995</c:v>
                </c:pt>
                <c:pt idx="269964">
                  <c:v>625.44052066420397</c:v>
                </c:pt>
                <c:pt idx="269965">
                  <c:v>625.44283741947697</c:v>
                </c:pt>
                <c:pt idx="269966">
                  <c:v>625.445154174751</c:v>
                </c:pt>
                <c:pt idx="269967">
                  <c:v>625.447470930024</c:v>
                </c:pt>
                <c:pt idx="269968">
                  <c:v>625.44978768529802</c:v>
                </c:pt>
                <c:pt idx="269969">
                  <c:v>625.45210444057102</c:v>
                </c:pt>
                <c:pt idx="269970">
                  <c:v>625.45442119584504</c:v>
                </c:pt>
                <c:pt idx="269971">
                  <c:v>625.45673795111895</c:v>
                </c:pt>
                <c:pt idx="269972">
                  <c:v>625.45905470639195</c:v>
                </c:pt>
                <c:pt idx="269973">
                  <c:v>625.46137146166598</c:v>
                </c:pt>
                <c:pt idx="269974">
                  <c:v>625.46368821693898</c:v>
                </c:pt>
                <c:pt idx="269975">
                  <c:v>625.466004972213</c:v>
                </c:pt>
                <c:pt idx="269976">
                  <c:v>625.468321727486</c:v>
                </c:pt>
                <c:pt idx="269977">
                  <c:v>625.47063848276002</c:v>
                </c:pt>
                <c:pt idx="269978">
                  <c:v>625.47295523803405</c:v>
                </c:pt>
                <c:pt idx="269979">
                  <c:v>625.47527199330705</c:v>
                </c:pt>
                <c:pt idx="269980">
                  <c:v>625.47758874858096</c:v>
                </c:pt>
                <c:pt idx="269981">
                  <c:v>625.47990550385396</c:v>
                </c:pt>
                <c:pt idx="269982">
                  <c:v>625.48222225912798</c:v>
                </c:pt>
                <c:pt idx="269983">
                  <c:v>625.48453901440098</c:v>
                </c:pt>
                <c:pt idx="269984">
                  <c:v>625.486855769675</c:v>
                </c:pt>
                <c:pt idx="269985">
                  <c:v>625.48917252494903</c:v>
                </c:pt>
                <c:pt idx="269986">
                  <c:v>625.49148928022203</c:v>
                </c:pt>
                <c:pt idx="269987">
                  <c:v>625.49380603549605</c:v>
                </c:pt>
                <c:pt idx="269988">
                  <c:v>625.49612279076905</c:v>
                </c:pt>
                <c:pt idx="269989">
                  <c:v>625.49843954604296</c:v>
                </c:pt>
                <c:pt idx="269990">
                  <c:v>625.50075630131596</c:v>
                </c:pt>
                <c:pt idx="269991">
                  <c:v>625.50307305658998</c:v>
                </c:pt>
                <c:pt idx="269992">
                  <c:v>625.50538981186298</c:v>
                </c:pt>
                <c:pt idx="269993">
                  <c:v>625.50770656713701</c:v>
                </c:pt>
                <c:pt idx="269994">
                  <c:v>625.51002332241103</c:v>
                </c:pt>
                <c:pt idx="269995">
                  <c:v>625.51234007768403</c:v>
                </c:pt>
                <c:pt idx="269996">
                  <c:v>625.51465683295805</c:v>
                </c:pt>
                <c:pt idx="269997">
                  <c:v>625.51697358823105</c:v>
                </c:pt>
                <c:pt idx="269998">
                  <c:v>625.51929034350496</c:v>
                </c:pt>
                <c:pt idx="269999">
                  <c:v>625.52160709877796</c:v>
                </c:pt>
                <c:pt idx="270000">
                  <c:v>625.52392385405199</c:v>
                </c:pt>
                <c:pt idx="270001">
                  <c:v>625.52624060932601</c:v>
                </c:pt>
                <c:pt idx="270002">
                  <c:v>625.52855736459901</c:v>
                </c:pt>
                <c:pt idx="270003">
                  <c:v>625.53087411987303</c:v>
                </c:pt>
                <c:pt idx="270004">
                  <c:v>625.53319087514603</c:v>
                </c:pt>
                <c:pt idx="270005">
                  <c:v>625.53550763042006</c:v>
                </c:pt>
                <c:pt idx="270006">
                  <c:v>625.53782438569306</c:v>
                </c:pt>
                <c:pt idx="270007">
                  <c:v>625.54014114096697</c:v>
                </c:pt>
                <c:pt idx="270008">
                  <c:v>625.54245789624099</c:v>
                </c:pt>
                <c:pt idx="270009">
                  <c:v>625.54477465151399</c:v>
                </c:pt>
                <c:pt idx="270010">
                  <c:v>625.54709140678801</c:v>
                </c:pt>
                <c:pt idx="270011">
                  <c:v>625.54940816206101</c:v>
                </c:pt>
                <c:pt idx="270012">
                  <c:v>625.55172491733504</c:v>
                </c:pt>
                <c:pt idx="270013">
                  <c:v>625.55404167260804</c:v>
                </c:pt>
                <c:pt idx="270014">
                  <c:v>625.55635842788195</c:v>
                </c:pt>
                <c:pt idx="270015">
                  <c:v>625.55867518315597</c:v>
                </c:pt>
                <c:pt idx="270016">
                  <c:v>625.56099193842897</c:v>
                </c:pt>
                <c:pt idx="270017">
                  <c:v>625.56330869370299</c:v>
                </c:pt>
                <c:pt idx="270018">
                  <c:v>625.56562544897599</c:v>
                </c:pt>
                <c:pt idx="270019">
                  <c:v>625.56794220425002</c:v>
                </c:pt>
                <c:pt idx="270020">
                  <c:v>625.57025895952302</c:v>
                </c:pt>
                <c:pt idx="270021">
                  <c:v>625.57257571479704</c:v>
                </c:pt>
                <c:pt idx="270022">
                  <c:v>625.57489247007095</c:v>
                </c:pt>
                <c:pt idx="270023">
                  <c:v>625.57720922534395</c:v>
                </c:pt>
                <c:pt idx="270024">
                  <c:v>625.57952598061797</c:v>
                </c:pt>
                <c:pt idx="270025">
                  <c:v>625.58184273589097</c:v>
                </c:pt>
                <c:pt idx="270026">
                  <c:v>625.584159491165</c:v>
                </c:pt>
                <c:pt idx="270027">
                  <c:v>625.586476246438</c:v>
                </c:pt>
                <c:pt idx="270028">
                  <c:v>625.58879300171202</c:v>
                </c:pt>
                <c:pt idx="270029">
                  <c:v>625.59110975698604</c:v>
                </c:pt>
                <c:pt idx="270030">
                  <c:v>625.59342651225904</c:v>
                </c:pt>
                <c:pt idx="270031">
                  <c:v>625.59574326753295</c:v>
                </c:pt>
                <c:pt idx="270032">
                  <c:v>625.59806002280595</c:v>
                </c:pt>
                <c:pt idx="270033">
                  <c:v>625.60037677807998</c:v>
                </c:pt>
                <c:pt idx="270034">
                  <c:v>625.60269353335298</c:v>
                </c:pt>
                <c:pt idx="270035">
                  <c:v>625.605010288627</c:v>
                </c:pt>
                <c:pt idx="270036">
                  <c:v>625.60732704390102</c:v>
                </c:pt>
                <c:pt idx="270037">
                  <c:v>625.60964379917402</c:v>
                </c:pt>
                <c:pt idx="270038">
                  <c:v>625.61196055444805</c:v>
                </c:pt>
                <c:pt idx="270039">
                  <c:v>625.61427730972105</c:v>
                </c:pt>
                <c:pt idx="270040">
                  <c:v>625.61659406499496</c:v>
                </c:pt>
                <c:pt idx="270041">
                  <c:v>625.61891082026796</c:v>
                </c:pt>
                <c:pt idx="270042">
                  <c:v>625.62122757554198</c:v>
                </c:pt>
                <c:pt idx="270043">
                  <c:v>625.62354433081498</c:v>
                </c:pt>
                <c:pt idx="270044">
                  <c:v>625.625861086089</c:v>
                </c:pt>
                <c:pt idx="270045">
                  <c:v>625.62817784136303</c:v>
                </c:pt>
                <c:pt idx="270046">
                  <c:v>625.63049459663603</c:v>
                </c:pt>
                <c:pt idx="270047">
                  <c:v>625.63281135191005</c:v>
                </c:pt>
                <c:pt idx="270048">
                  <c:v>625.63512810718305</c:v>
                </c:pt>
                <c:pt idx="270049">
                  <c:v>625.63744486245696</c:v>
                </c:pt>
                <c:pt idx="270050">
                  <c:v>625.63976161772996</c:v>
                </c:pt>
                <c:pt idx="270051">
                  <c:v>625.64207837300398</c:v>
                </c:pt>
                <c:pt idx="270052">
                  <c:v>625.64439512827801</c:v>
                </c:pt>
                <c:pt idx="270053">
                  <c:v>625.64671188355101</c:v>
                </c:pt>
                <c:pt idx="270054">
                  <c:v>625.64902863882503</c:v>
                </c:pt>
                <c:pt idx="270055">
                  <c:v>625.65134539409803</c:v>
                </c:pt>
                <c:pt idx="270056">
                  <c:v>625.65366214937205</c:v>
                </c:pt>
                <c:pt idx="270057">
                  <c:v>625.65597890464505</c:v>
                </c:pt>
                <c:pt idx="270058">
                  <c:v>625.65829565991896</c:v>
                </c:pt>
                <c:pt idx="270059">
                  <c:v>625.66061241519299</c:v>
                </c:pt>
                <c:pt idx="270060">
                  <c:v>625.66292917046599</c:v>
                </c:pt>
                <c:pt idx="270061">
                  <c:v>625.66524592574001</c:v>
                </c:pt>
                <c:pt idx="270062">
                  <c:v>625.66756268101301</c:v>
                </c:pt>
                <c:pt idx="270063">
                  <c:v>625.66987943628703</c:v>
                </c:pt>
                <c:pt idx="270064">
                  <c:v>625.67219619156003</c:v>
                </c:pt>
                <c:pt idx="270065">
                  <c:v>625.67451294683406</c:v>
                </c:pt>
                <c:pt idx="270066">
                  <c:v>625.67682970210797</c:v>
                </c:pt>
                <c:pt idx="270067">
                  <c:v>625.67914645738097</c:v>
                </c:pt>
                <c:pt idx="270068">
                  <c:v>625.68146321265499</c:v>
                </c:pt>
                <c:pt idx="270069">
                  <c:v>625.68377996792799</c:v>
                </c:pt>
                <c:pt idx="270070">
                  <c:v>625.68609672320201</c:v>
                </c:pt>
                <c:pt idx="270071">
                  <c:v>625.68841347847501</c:v>
                </c:pt>
                <c:pt idx="270072">
                  <c:v>625.69073023374904</c:v>
                </c:pt>
                <c:pt idx="270073">
                  <c:v>625.69304698902295</c:v>
                </c:pt>
                <c:pt idx="270074">
                  <c:v>625.69536374429595</c:v>
                </c:pt>
                <c:pt idx="270075">
                  <c:v>625.69768049956997</c:v>
                </c:pt>
                <c:pt idx="270076">
                  <c:v>625.69999725484297</c:v>
                </c:pt>
                <c:pt idx="270077">
                  <c:v>625.70231401011699</c:v>
                </c:pt>
                <c:pt idx="270078">
                  <c:v>625.70463076538999</c:v>
                </c:pt>
                <c:pt idx="270079">
                  <c:v>625.70694752066402</c:v>
                </c:pt>
                <c:pt idx="270080">
                  <c:v>625.70926427593804</c:v>
                </c:pt>
                <c:pt idx="270081">
                  <c:v>625.71158103121104</c:v>
                </c:pt>
                <c:pt idx="270082">
                  <c:v>625.71389778648495</c:v>
                </c:pt>
                <c:pt idx="270083">
                  <c:v>625.71621454175795</c:v>
                </c:pt>
                <c:pt idx="270084">
                  <c:v>625.71853129703197</c:v>
                </c:pt>
                <c:pt idx="270085">
                  <c:v>625.72084805230497</c:v>
                </c:pt>
                <c:pt idx="270086">
                  <c:v>625.723164807579</c:v>
                </c:pt>
                <c:pt idx="270087">
                  <c:v>625.72548156285302</c:v>
                </c:pt>
                <c:pt idx="270088">
                  <c:v>625.72779831812602</c:v>
                </c:pt>
                <c:pt idx="270089">
                  <c:v>625.73011507340004</c:v>
                </c:pt>
                <c:pt idx="270090">
                  <c:v>625.73243182867304</c:v>
                </c:pt>
                <c:pt idx="270091">
                  <c:v>625.73474858394695</c:v>
                </c:pt>
                <c:pt idx="270092">
                  <c:v>625.73706533921995</c:v>
                </c:pt>
                <c:pt idx="270093">
                  <c:v>625.73938209449398</c:v>
                </c:pt>
                <c:pt idx="270094">
                  <c:v>625.74169884976698</c:v>
                </c:pt>
                <c:pt idx="270095">
                  <c:v>625.744015605041</c:v>
                </c:pt>
                <c:pt idx="270096">
                  <c:v>625.74633236031502</c:v>
                </c:pt>
                <c:pt idx="270097">
                  <c:v>625.74864911558802</c:v>
                </c:pt>
                <c:pt idx="270098">
                  <c:v>625.75096587086205</c:v>
                </c:pt>
                <c:pt idx="270099">
                  <c:v>625.75328262613505</c:v>
                </c:pt>
                <c:pt idx="270100">
                  <c:v>625.75559938140896</c:v>
                </c:pt>
                <c:pt idx="270101">
                  <c:v>625.75791613668196</c:v>
                </c:pt>
                <c:pt idx="270102">
                  <c:v>625.76023289195598</c:v>
                </c:pt>
                <c:pt idx="270103">
                  <c:v>625.76254964723</c:v>
                </c:pt>
                <c:pt idx="270104">
                  <c:v>625.764866402503</c:v>
                </c:pt>
                <c:pt idx="270105">
                  <c:v>625.76718315777703</c:v>
                </c:pt>
                <c:pt idx="270106">
                  <c:v>625.76949991305003</c:v>
                </c:pt>
                <c:pt idx="270107">
                  <c:v>625.77181666832405</c:v>
                </c:pt>
                <c:pt idx="270108">
                  <c:v>625.77413342359705</c:v>
                </c:pt>
                <c:pt idx="270109">
                  <c:v>625.77645017887096</c:v>
                </c:pt>
                <c:pt idx="270110">
                  <c:v>625.77876693414498</c:v>
                </c:pt>
                <c:pt idx="270111">
                  <c:v>625.78108368941798</c:v>
                </c:pt>
                <c:pt idx="270112">
                  <c:v>625.78340044469201</c:v>
                </c:pt>
                <c:pt idx="270113">
                  <c:v>625.78571719996501</c:v>
                </c:pt>
                <c:pt idx="270114">
                  <c:v>625.78803395523903</c:v>
                </c:pt>
                <c:pt idx="270115">
                  <c:v>625.79035071051203</c:v>
                </c:pt>
                <c:pt idx="270116">
                  <c:v>625.79266746578605</c:v>
                </c:pt>
                <c:pt idx="270117">
                  <c:v>625.79498422105996</c:v>
                </c:pt>
                <c:pt idx="270118">
                  <c:v>625.79730097633296</c:v>
                </c:pt>
                <c:pt idx="270119">
                  <c:v>625.79961773160699</c:v>
                </c:pt>
                <c:pt idx="270120">
                  <c:v>625.80193448687999</c:v>
                </c:pt>
                <c:pt idx="270121">
                  <c:v>625.80425124215401</c:v>
                </c:pt>
                <c:pt idx="270122">
                  <c:v>625.80656799742701</c:v>
                </c:pt>
                <c:pt idx="270123">
                  <c:v>625.80888475270103</c:v>
                </c:pt>
                <c:pt idx="270124">
                  <c:v>625.81120150797506</c:v>
                </c:pt>
                <c:pt idx="270125">
                  <c:v>625.81351826324806</c:v>
                </c:pt>
                <c:pt idx="270126">
                  <c:v>625.81583501852197</c:v>
                </c:pt>
                <c:pt idx="270127">
                  <c:v>625.81815177379497</c:v>
                </c:pt>
                <c:pt idx="270128">
                  <c:v>625.82046852906899</c:v>
                </c:pt>
                <c:pt idx="270129">
                  <c:v>625.82278528434199</c:v>
                </c:pt>
                <c:pt idx="270130">
                  <c:v>625.82510203961601</c:v>
                </c:pt>
                <c:pt idx="270131">
                  <c:v>625.82741879489004</c:v>
                </c:pt>
                <c:pt idx="270132">
                  <c:v>625.82973555016304</c:v>
                </c:pt>
                <c:pt idx="270133">
                  <c:v>625.83205230543695</c:v>
                </c:pt>
                <c:pt idx="270134">
                  <c:v>625.83436906070995</c:v>
                </c:pt>
                <c:pt idx="270135">
                  <c:v>625.83668581598397</c:v>
                </c:pt>
                <c:pt idx="270136">
                  <c:v>625.83900257125697</c:v>
                </c:pt>
                <c:pt idx="270137">
                  <c:v>625.84131932653099</c:v>
                </c:pt>
                <c:pt idx="270138">
                  <c:v>625.84363608180399</c:v>
                </c:pt>
                <c:pt idx="270139">
                  <c:v>625.84595283707802</c:v>
                </c:pt>
                <c:pt idx="270140">
                  <c:v>625.84826959235204</c:v>
                </c:pt>
                <c:pt idx="270141">
                  <c:v>625.85058634762504</c:v>
                </c:pt>
                <c:pt idx="270142">
                  <c:v>625.85290310289895</c:v>
                </c:pt>
                <c:pt idx="270143">
                  <c:v>625.85521985817195</c:v>
                </c:pt>
                <c:pt idx="270144">
                  <c:v>625.85753661344597</c:v>
                </c:pt>
                <c:pt idx="270145">
                  <c:v>625.85985336871897</c:v>
                </c:pt>
                <c:pt idx="270146">
                  <c:v>625.862170123993</c:v>
                </c:pt>
                <c:pt idx="270147">
                  <c:v>625.86448687926702</c:v>
                </c:pt>
                <c:pt idx="270148">
                  <c:v>625.86680363454002</c:v>
                </c:pt>
                <c:pt idx="270149">
                  <c:v>625.86912038981404</c:v>
                </c:pt>
                <c:pt idx="270150">
                  <c:v>625.87143714508704</c:v>
                </c:pt>
                <c:pt idx="270151">
                  <c:v>625.87375390036095</c:v>
                </c:pt>
                <c:pt idx="270152">
                  <c:v>625.87607065563395</c:v>
                </c:pt>
                <c:pt idx="270153">
                  <c:v>625.87838741090798</c:v>
                </c:pt>
                <c:pt idx="270154">
                  <c:v>625.880704166182</c:v>
                </c:pt>
                <c:pt idx="270155">
                  <c:v>625.883020921455</c:v>
                </c:pt>
                <c:pt idx="270156">
                  <c:v>625.88533767672902</c:v>
                </c:pt>
                <c:pt idx="270157">
                  <c:v>625.88765443200202</c:v>
                </c:pt>
                <c:pt idx="270158">
                  <c:v>625.88997118727605</c:v>
                </c:pt>
                <c:pt idx="270159">
                  <c:v>625.89228794254905</c:v>
                </c:pt>
                <c:pt idx="270160">
                  <c:v>625.89460469782296</c:v>
                </c:pt>
                <c:pt idx="270161">
                  <c:v>625.89692145309698</c:v>
                </c:pt>
                <c:pt idx="270162">
                  <c:v>625.89923820836998</c:v>
                </c:pt>
                <c:pt idx="270163">
                  <c:v>625.901554963644</c:v>
                </c:pt>
                <c:pt idx="270164">
                  <c:v>625.903871718917</c:v>
                </c:pt>
                <c:pt idx="270165">
                  <c:v>625.90618847419103</c:v>
                </c:pt>
                <c:pt idx="270166">
                  <c:v>625.90850522946403</c:v>
                </c:pt>
                <c:pt idx="270167">
                  <c:v>625.91082198473805</c:v>
                </c:pt>
                <c:pt idx="270168">
                  <c:v>625.91313874001196</c:v>
                </c:pt>
                <c:pt idx="270169">
                  <c:v>625.91545549528496</c:v>
                </c:pt>
                <c:pt idx="270170">
                  <c:v>625.91777225055898</c:v>
                </c:pt>
                <c:pt idx="270171">
                  <c:v>625.92008900583198</c:v>
                </c:pt>
                <c:pt idx="270172">
                  <c:v>625.92240576110601</c:v>
                </c:pt>
                <c:pt idx="270173">
                  <c:v>625.92472251637901</c:v>
                </c:pt>
                <c:pt idx="270174">
                  <c:v>625.92703927165303</c:v>
                </c:pt>
                <c:pt idx="270175">
                  <c:v>625.92935602692705</c:v>
                </c:pt>
                <c:pt idx="270176">
                  <c:v>625.93167278220005</c:v>
                </c:pt>
                <c:pt idx="270177">
                  <c:v>625.93398953747396</c:v>
                </c:pt>
                <c:pt idx="270178">
                  <c:v>625.93630629274696</c:v>
                </c:pt>
                <c:pt idx="270179">
                  <c:v>625.93862304802099</c:v>
                </c:pt>
                <c:pt idx="270180">
                  <c:v>625.94093980329399</c:v>
                </c:pt>
                <c:pt idx="270181">
                  <c:v>625.94325655856801</c:v>
                </c:pt>
                <c:pt idx="270182">
                  <c:v>625.94557331384203</c:v>
                </c:pt>
                <c:pt idx="270183">
                  <c:v>625.94789006911503</c:v>
                </c:pt>
                <c:pt idx="270184">
                  <c:v>625.95020682438906</c:v>
                </c:pt>
                <c:pt idx="270185">
                  <c:v>625.95252357966206</c:v>
                </c:pt>
                <c:pt idx="270186">
                  <c:v>625.95484033493597</c:v>
                </c:pt>
                <c:pt idx="270187">
                  <c:v>625.95715709020897</c:v>
                </c:pt>
                <c:pt idx="270188">
                  <c:v>625.95947384548299</c:v>
                </c:pt>
                <c:pt idx="270189">
                  <c:v>625.96179060075599</c:v>
                </c:pt>
                <c:pt idx="270190">
                  <c:v>625.96410735603001</c:v>
                </c:pt>
                <c:pt idx="270191">
                  <c:v>625.96642411130404</c:v>
                </c:pt>
                <c:pt idx="270192">
                  <c:v>625.96874086657704</c:v>
                </c:pt>
                <c:pt idx="270193">
                  <c:v>625.97105762185095</c:v>
                </c:pt>
                <c:pt idx="270194">
                  <c:v>625.97337437712395</c:v>
                </c:pt>
                <c:pt idx="270195">
                  <c:v>625.97569113239797</c:v>
                </c:pt>
                <c:pt idx="270196">
                  <c:v>625.97800788767097</c:v>
                </c:pt>
                <c:pt idx="270197">
                  <c:v>625.98032464294499</c:v>
                </c:pt>
                <c:pt idx="270198">
                  <c:v>625.98264139821902</c:v>
                </c:pt>
                <c:pt idx="270199">
                  <c:v>625.98495815349202</c:v>
                </c:pt>
                <c:pt idx="270200">
                  <c:v>625.98727490876604</c:v>
                </c:pt>
                <c:pt idx="270201">
                  <c:v>625.98959166403904</c:v>
                </c:pt>
                <c:pt idx="270202">
                  <c:v>625.99190841931295</c:v>
                </c:pt>
                <c:pt idx="270203">
                  <c:v>625.99422517458595</c:v>
                </c:pt>
                <c:pt idx="270204">
                  <c:v>625.99654192985997</c:v>
                </c:pt>
                <c:pt idx="270205">
                  <c:v>625.998858685134</c:v>
                </c:pt>
                <c:pt idx="270206">
                  <c:v>626.001175440407</c:v>
                </c:pt>
                <c:pt idx="270207">
                  <c:v>626.00349219568102</c:v>
                </c:pt>
                <c:pt idx="270208">
                  <c:v>626.00580895095402</c:v>
                </c:pt>
                <c:pt idx="270209">
                  <c:v>626.00812570622804</c:v>
                </c:pt>
                <c:pt idx="270210">
                  <c:v>626.01044246150104</c:v>
                </c:pt>
                <c:pt idx="270211">
                  <c:v>626.01275921677495</c:v>
                </c:pt>
                <c:pt idx="270212">
                  <c:v>626.01507597204898</c:v>
                </c:pt>
                <c:pt idx="270213">
                  <c:v>626.01739272732198</c:v>
                </c:pt>
                <c:pt idx="270214">
                  <c:v>626.019709482596</c:v>
                </c:pt>
                <c:pt idx="270215">
                  <c:v>626.022026237869</c:v>
                </c:pt>
                <c:pt idx="270216">
                  <c:v>626.02434299314302</c:v>
                </c:pt>
                <c:pt idx="270217">
                  <c:v>626.02665974841602</c:v>
                </c:pt>
                <c:pt idx="270218">
                  <c:v>626.02897650369005</c:v>
                </c:pt>
                <c:pt idx="270219">
                  <c:v>626.03129325896396</c:v>
                </c:pt>
                <c:pt idx="270220">
                  <c:v>626.03361001423696</c:v>
                </c:pt>
                <c:pt idx="270221">
                  <c:v>626.03592676951098</c:v>
                </c:pt>
                <c:pt idx="270222">
                  <c:v>626.03824352478398</c:v>
                </c:pt>
                <c:pt idx="270223">
                  <c:v>626.040560280058</c:v>
                </c:pt>
                <c:pt idx="270224">
                  <c:v>626.042877035331</c:v>
                </c:pt>
                <c:pt idx="270225">
                  <c:v>626.04519379060503</c:v>
                </c:pt>
                <c:pt idx="270226">
                  <c:v>626.04751054587905</c:v>
                </c:pt>
                <c:pt idx="270227">
                  <c:v>626.04982730115205</c:v>
                </c:pt>
                <c:pt idx="270228">
                  <c:v>626.05214405642596</c:v>
                </c:pt>
                <c:pt idx="270229">
                  <c:v>626.05446081169896</c:v>
                </c:pt>
                <c:pt idx="270230">
                  <c:v>626.05677756697298</c:v>
                </c:pt>
                <c:pt idx="270231">
                  <c:v>626.05909432224598</c:v>
                </c:pt>
                <c:pt idx="270232">
                  <c:v>626.06141107752001</c:v>
                </c:pt>
                <c:pt idx="270233">
                  <c:v>626.06372783279403</c:v>
                </c:pt>
                <c:pt idx="270234">
                  <c:v>626.06604458806703</c:v>
                </c:pt>
                <c:pt idx="270235">
                  <c:v>626.06836134334105</c:v>
                </c:pt>
                <c:pt idx="270236">
                  <c:v>626.07067809861405</c:v>
                </c:pt>
                <c:pt idx="270237">
                  <c:v>626.07299485388796</c:v>
                </c:pt>
                <c:pt idx="270238">
                  <c:v>626.07531160916096</c:v>
                </c:pt>
                <c:pt idx="270239">
                  <c:v>626.07762836443499</c:v>
                </c:pt>
                <c:pt idx="270240">
                  <c:v>626.07994511970799</c:v>
                </c:pt>
                <c:pt idx="270241">
                  <c:v>626.08226187498201</c:v>
                </c:pt>
                <c:pt idx="270242">
                  <c:v>626.08457863025603</c:v>
                </c:pt>
                <c:pt idx="270243">
                  <c:v>626.08689538552903</c:v>
                </c:pt>
                <c:pt idx="270244">
                  <c:v>626.08921214080306</c:v>
                </c:pt>
                <c:pt idx="270245">
                  <c:v>626.09152889607606</c:v>
                </c:pt>
                <c:pt idx="270246">
                  <c:v>626.09384565134997</c:v>
                </c:pt>
                <c:pt idx="270247">
                  <c:v>626.09616240662297</c:v>
                </c:pt>
                <c:pt idx="270248">
                  <c:v>626.09847916189699</c:v>
                </c:pt>
                <c:pt idx="270249">
                  <c:v>626.10079591717101</c:v>
                </c:pt>
                <c:pt idx="270250">
                  <c:v>626.10311267244401</c:v>
                </c:pt>
                <c:pt idx="270251">
                  <c:v>626.10542942771804</c:v>
                </c:pt>
                <c:pt idx="270252">
                  <c:v>626.10774618299104</c:v>
                </c:pt>
                <c:pt idx="270253">
                  <c:v>626.11006293826495</c:v>
                </c:pt>
                <c:pt idx="270254">
                  <c:v>626.11237969353795</c:v>
                </c:pt>
                <c:pt idx="270255">
                  <c:v>626.11469644881197</c:v>
                </c:pt>
                <c:pt idx="270256">
                  <c:v>626.11701320408599</c:v>
                </c:pt>
                <c:pt idx="270257">
                  <c:v>626.11932995935899</c:v>
                </c:pt>
                <c:pt idx="270258">
                  <c:v>626.12164671463302</c:v>
                </c:pt>
                <c:pt idx="270259">
                  <c:v>626.12396346990602</c:v>
                </c:pt>
                <c:pt idx="270260">
                  <c:v>626.12628022518004</c:v>
                </c:pt>
                <c:pt idx="270261">
                  <c:v>626.12859698045304</c:v>
                </c:pt>
                <c:pt idx="270262">
                  <c:v>626.13091373572695</c:v>
                </c:pt>
                <c:pt idx="270263">
                  <c:v>626.13323049100097</c:v>
                </c:pt>
                <c:pt idx="270264">
                  <c:v>626.13554724627397</c:v>
                </c:pt>
                <c:pt idx="270265">
                  <c:v>626.137864001548</c:v>
                </c:pt>
                <c:pt idx="270266">
                  <c:v>626.140180756821</c:v>
                </c:pt>
                <c:pt idx="270267">
                  <c:v>626.14249751209502</c:v>
                </c:pt>
                <c:pt idx="270268">
                  <c:v>626.14481426736802</c:v>
                </c:pt>
                <c:pt idx="270269">
                  <c:v>626.14713102264204</c:v>
                </c:pt>
                <c:pt idx="270270">
                  <c:v>626.14944777791595</c:v>
                </c:pt>
                <c:pt idx="270271">
                  <c:v>626.15176453318895</c:v>
                </c:pt>
                <c:pt idx="270272">
                  <c:v>626.15408128846298</c:v>
                </c:pt>
                <c:pt idx="270273">
                  <c:v>626.15639804373598</c:v>
                </c:pt>
                <c:pt idx="270274">
                  <c:v>626.15871479901</c:v>
                </c:pt>
                <c:pt idx="270275">
                  <c:v>626.161031554283</c:v>
                </c:pt>
                <c:pt idx="270276">
                  <c:v>626.16334830955702</c:v>
                </c:pt>
                <c:pt idx="270277">
                  <c:v>626.16566506483105</c:v>
                </c:pt>
                <c:pt idx="270278">
                  <c:v>626.16798182010405</c:v>
                </c:pt>
                <c:pt idx="270279">
                  <c:v>626.17029857537796</c:v>
                </c:pt>
                <c:pt idx="270280">
                  <c:v>626.17261533065096</c:v>
                </c:pt>
                <c:pt idx="270281">
                  <c:v>626.17493208592498</c:v>
                </c:pt>
                <c:pt idx="270282">
                  <c:v>626.17724884119798</c:v>
                </c:pt>
                <c:pt idx="270283">
                  <c:v>626.179565596472</c:v>
                </c:pt>
                <c:pt idx="270284">
                  <c:v>626.18188235174603</c:v>
                </c:pt>
                <c:pt idx="270285">
                  <c:v>626.18419910701903</c:v>
                </c:pt>
                <c:pt idx="270286">
                  <c:v>626.18651586229305</c:v>
                </c:pt>
                <c:pt idx="270287">
                  <c:v>626.18883261756605</c:v>
                </c:pt>
                <c:pt idx="270288">
                  <c:v>626.19114937283996</c:v>
                </c:pt>
                <c:pt idx="270289">
                  <c:v>626.19346612811296</c:v>
                </c:pt>
                <c:pt idx="270290">
                  <c:v>626.19578288338698</c:v>
                </c:pt>
                <c:pt idx="270291">
                  <c:v>626.19809963865998</c:v>
                </c:pt>
                <c:pt idx="270292">
                  <c:v>626.20041639393401</c:v>
                </c:pt>
                <c:pt idx="270293">
                  <c:v>626.20273314920803</c:v>
                </c:pt>
                <c:pt idx="270294">
                  <c:v>626.20504990448103</c:v>
                </c:pt>
                <c:pt idx="270295">
                  <c:v>626.20736665975505</c:v>
                </c:pt>
                <c:pt idx="270296">
                  <c:v>626.20968341502805</c:v>
                </c:pt>
                <c:pt idx="270297">
                  <c:v>626.21200017030196</c:v>
                </c:pt>
                <c:pt idx="270298">
                  <c:v>626.21431692557496</c:v>
                </c:pt>
                <c:pt idx="270299">
                  <c:v>626.21663368084899</c:v>
                </c:pt>
                <c:pt idx="270300">
                  <c:v>626.21895043612301</c:v>
                </c:pt>
                <c:pt idx="270301">
                  <c:v>626.22126719139601</c:v>
                </c:pt>
                <c:pt idx="270302">
                  <c:v>626.22358394667003</c:v>
                </c:pt>
                <c:pt idx="270303">
                  <c:v>626.22590070194303</c:v>
                </c:pt>
                <c:pt idx="270304">
                  <c:v>626.22821745721706</c:v>
                </c:pt>
                <c:pt idx="270305">
                  <c:v>626.23053421249006</c:v>
                </c:pt>
                <c:pt idx="270306">
                  <c:v>626.23285096776397</c:v>
                </c:pt>
                <c:pt idx="270307">
                  <c:v>626.23516772303799</c:v>
                </c:pt>
                <c:pt idx="270308">
                  <c:v>626.23748447831099</c:v>
                </c:pt>
                <c:pt idx="270309">
                  <c:v>626.23980123358501</c:v>
                </c:pt>
                <c:pt idx="270310">
                  <c:v>626.24211798885801</c:v>
                </c:pt>
                <c:pt idx="270311">
                  <c:v>626.24443474413204</c:v>
                </c:pt>
                <c:pt idx="270312">
                  <c:v>626.24675149940504</c:v>
                </c:pt>
                <c:pt idx="270313">
                  <c:v>626.24906825467895</c:v>
                </c:pt>
                <c:pt idx="270314">
                  <c:v>626.25138500995297</c:v>
                </c:pt>
                <c:pt idx="270315">
                  <c:v>626.25370176522597</c:v>
                </c:pt>
                <c:pt idx="270316">
                  <c:v>626.25601852049999</c:v>
                </c:pt>
                <c:pt idx="270317">
                  <c:v>626.25833527577299</c:v>
                </c:pt>
                <c:pt idx="270318">
                  <c:v>626.26065203104702</c:v>
                </c:pt>
                <c:pt idx="270319">
                  <c:v>626.26296878632002</c:v>
                </c:pt>
                <c:pt idx="270320">
                  <c:v>626.26528554159404</c:v>
                </c:pt>
                <c:pt idx="270321">
                  <c:v>626.26760229686795</c:v>
                </c:pt>
                <c:pt idx="270322">
                  <c:v>626.26991905214095</c:v>
                </c:pt>
                <c:pt idx="270323">
                  <c:v>626.27223580741497</c:v>
                </c:pt>
                <c:pt idx="270324">
                  <c:v>626.27455256268797</c:v>
                </c:pt>
                <c:pt idx="270325">
                  <c:v>626.276869317962</c:v>
                </c:pt>
                <c:pt idx="270326">
                  <c:v>626.279186073235</c:v>
                </c:pt>
                <c:pt idx="270327">
                  <c:v>626.28150282850902</c:v>
                </c:pt>
                <c:pt idx="270328">
                  <c:v>626.28381958378304</c:v>
                </c:pt>
                <c:pt idx="270329">
                  <c:v>626.28613633905604</c:v>
                </c:pt>
                <c:pt idx="270330">
                  <c:v>626.28845309432995</c:v>
                </c:pt>
                <c:pt idx="270331">
                  <c:v>626.29076984960295</c:v>
                </c:pt>
                <c:pt idx="270332">
                  <c:v>626.29308660487698</c:v>
                </c:pt>
                <c:pt idx="270333">
                  <c:v>626.29540336014998</c:v>
                </c:pt>
                <c:pt idx="270334">
                  <c:v>626.297720115424</c:v>
                </c:pt>
                <c:pt idx="270335">
                  <c:v>626.30003687069802</c:v>
                </c:pt>
                <c:pt idx="270336">
                  <c:v>626.30235362597102</c:v>
                </c:pt>
                <c:pt idx="270337">
                  <c:v>626.30467038124505</c:v>
                </c:pt>
                <c:pt idx="270338">
                  <c:v>626.30698713651805</c:v>
                </c:pt>
                <c:pt idx="270339">
                  <c:v>626.30930389179196</c:v>
                </c:pt>
                <c:pt idx="270340">
                  <c:v>626.31162064706496</c:v>
                </c:pt>
                <c:pt idx="270341">
                  <c:v>626.31393740233898</c:v>
                </c:pt>
                <c:pt idx="270342">
                  <c:v>626.31625415761198</c:v>
                </c:pt>
                <c:pt idx="270343">
                  <c:v>626.318570912886</c:v>
                </c:pt>
                <c:pt idx="270344">
                  <c:v>626.32088766816003</c:v>
                </c:pt>
                <c:pt idx="270345">
                  <c:v>626.32320442343303</c:v>
                </c:pt>
                <c:pt idx="270346">
                  <c:v>626.32552117870705</c:v>
                </c:pt>
                <c:pt idx="270347">
                  <c:v>626.32783793398005</c:v>
                </c:pt>
                <c:pt idx="270348">
                  <c:v>626.33015468925396</c:v>
                </c:pt>
                <c:pt idx="270349">
                  <c:v>626.33247144452696</c:v>
                </c:pt>
                <c:pt idx="270350">
                  <c:v>626.33478819980098</c:v>
                </c:pt>
                <c:pt idx="270351">
                  <c:v>626.33710495507501</c:v>
                </c:pt>
                <c:pt idx="270352">
                  <c:v>626.33942171034801</c:v>
                </c:pt>
                <c:pt idx="270353">
                  <c:v>626.34173846562203</c:v>
                </c:pt>
                <c:pt idx="270354">
                  <c:v>626.34405522089503</c:v>
                </c:pt>
                <c:pt idx="270355">
                  <c:v>626.34637197616905</c:v>
                </c:pt>
                <c:pt idx="270356">
                  <c:v>626.34868873144205</c:v>
                </c:pt>
                <c:pt idx="270357">
                  <c:v>626.35100548671596</c:v>
                </c:pt>
                <c:pt idx="270358">
                  <c:v>626.35332224198999</c:v>
                </c:pt>
                <c:pt idx="270359">
                  <c:v>626.35563899726299</c:v>
                </c:pt>
                <c:pt idx="270360">
                  <c:v>626.35795575253701</c:v>
                </c:pt>
                <c:pt idx="270361">
                  <c:v>626.36027250781001</c:v>
                </c:pt>
                <c:pt idx="270362">
                  <c:v>626.36258926308403</c:v>
                </c:pt>
                <c:pt idx="270363">
                  <c:v>626.36490601835703</c:v>
                </c:pt>
                <c:pt idx="270364">
                  <c:v>626.36722277363106</c:v>
                </c:pt>
                <c:pt idx="270365">
                  <c:v>626.36953952890497</c:v>
                </c:pt>
                <c:pt idx="270366">
                  <c:v>626.37185628417797</c:v>
                </c:pt>
                <c:pt idx="270367">
                  <c:v>626.37417303945199</c:v>
                </c:pt>
                <c:pt idx="270368">
                  <c:v>626.37648979472499</c:v>
                </c:pt>
                <c:pt idx="270369">
                  <c:v>626.37880654999901</c:v>
                </c:pt>
                <c:pt idx="270370">
                  <c:v>626.38112330527201</c:v>
                </c:pt>
                <c:pt idx="270371">
                  <c:v>626.38344006054604</c:v>
                </c:pt>
                <c:pt idx="270372">
                  <c:v>626.38575681581995</c:v>
                </c:pt>
                <c:pt idx="270373">
                  <c:v>626.38807357109295</c:v>
                </c:pt>
                <c:pt idx="270374">
                  <c:v>626.39039032636697</c:v>
                </c:pt>
                <c:pt idx="270375">
                  <c:v>626.39270708163997</c:v>
                </c:pt>
                <c:pt idx="270376">
                  <c:v>626.39502383691399</c:v>
                </c:pt>
                <c:pt idx="270377">
                  <c:v>626.39734059218699</c:v>
                </c:pt>
                <c:pt idx="270378">
                  <c:v>626.39965734746102</c:v>
                </c:pt>
                <c:pt idx="270379">
                  <c:v>626.40197410273504</c:v>
                </c:pt>
                <c:pt idx="270380">
                  <c:v>626.40429085800804</c:v>
                </c:pt>
                <c:pt idx="270381">
                  <c:v>626.40660761328195</c:v>
                </c:pt>
                <c:pt idx="270382">
                  <c:v>626.40892436855495</c:v>
                </c:pt>
                <c:pt idx="270383">
                  <c:v>626.41124112382897</c:v>
                </c:pt>
                <c:pt idx="270384">
                  <c:v>626.41355787910197</c:v>
                </c:pt>
                <c:pt idx="270385">
                  <c:v>626.415874634376</c:v>
                </c:pt>
                <c:pt idx="270386">
                  <c:v>626.41819138965002</c:v>
                </c:pt>
                <c:pt idx="270387">
                  <c:v>626.42050814492302</c:v>
                </c:pt>
                <c:pt idx="270388">
                  <c:v>626.42282490019704</c:v>
                </c:pt>
                <c:pt idx="270389">
                  <c:v>626.42514165547004</c:v>
                </c:pt>
                <c:pt idx="270390">
                  <c:v>626.42745841074395</c:v>
                </c:pt>
                <c:pt idx="270391">
                  <c:v>626.42977516601695</c:v>
                </c:pt>
                <c:pt idx="270392">
                  <c:v>626.43209192129098</c:v>
                </c:pt>
                <c:pt idx="270393">
                  <c:v>626.43440867656398</c:v>
                </c:pt>
                <c:pt idx="270394">
                  <c:v>626.436725431838</c:v>
                </c:pt>
                <c:pt idx="270395">
                  <c:v>626.43904218711202</c:v>
                </c:pt>
                <c:pt idx="270396">
                  <c:v>626.44135894238502</c:v>
                </c:pt>
                <c:pt idx="270397">
                  <c:v>626.44367569765905</c:v>
                </c:pt>
                <c:pt idx="270398">
                  <c:v>626.44599245293205</c:v>
                </c:pt>
                <c:pt idx="270399">
                  <c:v>626.44830920820596</c:v>
                </c:pt>
                <c:pt idx="270400">
                  <c:v>626.45062596347896</c:v>
                </c:pt>
                <c:pt idx="270401">
                  <c:v>626.45294271875298</c:v>
                </c:pt>
                <c:pt idx="270402">
                  <c:v>626.455259474027</c:v>
                </c:pt>
                <c:pt idx="270403">
                  <c:v>626.4575762293</c:v>
                </c:pt>
                <c:pt idx="270404">
                  <c:v>626.45989298457403</c:v>
                </c:pt>
                <c:pt idx="270405">
                  <c:v>626.46220973984703</c:v>
                </c:pt>
                <c:pt idx="270406">
                  <c:v>626.46452649512105</c:v>
                </c:pt>
                <c:pt idx="270407">
                  <c:v>626.46684325039405</c:v>
                </c:pt>
                <c:pt idx="270408">
                  <c:v>626.46916000566796</c:v>
                </c:pt>
                <c:pt idx="270409">
                  <c:v>626.47147676094198</c:v>
                </c:pt>
                <c:pt idx="270410">
                  <c:v>626.47379351621498</c:v>
                </c:pt>
                <c:pt idx="270411">
                  <c:v>626.47611027148901</c:v>
                </c:pt>
                <c:pt idx="270412">
                  <c:v>626.47842702676201</c:v>
                </c:pt>
                <c:pt idx="270413">
                  <c:v>626.48074378203603</c:v>
                </c:pt>
                <c:pt idx="270414">
                  <c:v>626.48306053730903</c:v>
                </c:pt>
                <c:pt idx="270415">
                  <c:v>626.48537729258305</c:v>
                </c:pt>
                <c:pt idx="270416">
                  <c:v>626.48769404785696</c:v>
                </c:pt>
                <c:pt idx="270417">
                  <c:v>626.49001080312996</c:v>
                </c:pt>
                <c:pt idx="270418">
                  <c:v>626.49232755840399</c:v>
                </c:pt>
                <c:pt idx="270419">
                  <c:v>626.49464431367699</c:v>
                </c:pt>
                <c:pt idx="270420">
                  <c:v>626.49696106895101</c:v>
                </c:pt>
                <c:pt idx="270421">
                  <c:v>626.49927782422401</c:v>
                </c:pt>
                <c:pt idx="270422">
                  <c:v>626.50159457949803</c:v>
                </c:pt>
                <c:pt idx="270423">
                  <c:v>626.50391133477206</c:v>
                </c:pt>
                <c:pt idx="270424">
                  <c:v>626.50622809004506</c:v>
                </c:pt>
                <c:pt idx="270425">
                  <c:v>626.50854484531897</c:v>
                </c:pt>
                <c:pt idx="270426">
                  <c:v>626.51086160059197</c:v>
                </c:pt>
                <c:pt idx="270427">
                  <c:v>626.51317835586599</c:v>
                </c:pt>
                <c:pt idx="270428">
                  <c:v>626.51549511113899</c:v>
                </c:pt>
                <c:pt idx="270429">
                  <c:v>626.51781186641301</c:v>
                </c:pt>
                <c:pt idx="270430">
                  <c:v>626.52012862168704</c:v>
                </c:pt>
                <c:pt idx="270431">
                  <c:v>626.52244537696004</c:v>
                </c:pt>
                <c:pt idx="270432">
                  <c:v>626.52476213223395</c:v>
                </c:pt>
                <c:pt idx="270433">
                  <c:v>626.52707888750695</c:v>
                </c:pt>
                <c:pt idx="270434">
                  <c:v>626.52939564278097</c:v>
                </c:pt>
                <c:pt idx="270435">
                  <c:v>626.53171239805397</c:v>
                </c:pt>
                <c:pt idx="270436">
                  <c:v>626.53402915332799</c:v>
                </c:pt>
                <c:pt idx="270437">
                  <c:v>626.53634590860099</c:v>
                </c:pt>
                <c:pt idx="270438">
                  <c:v>626.53866266387502</c:v>
                </c:pt>
                <c:pt idx="270439">
                  <c:v>626.54097941914904</c:v>
                </c:pt>
                <c:pt idx="270440">
                  <c:v>626.54329617442204</c:v>
                </c:pt>
                <c:pt idx="270441">
                  <c:v>626.54561292969595</c:v>
                </c:pt>
                <c:pt idx="270442">
                  <c:v>626.54792968496895</c:v>
                </c:pt>
                <c:pt idx="270443">
                  <c:v>626.55024644024297</c:v>
                </c:pt>
                <c:pt idx="270444">
                  <c:v>626.55256319551597</c:v>
                </c:pt>
                <c:pt idx="270445">
                  <c:v>626.55487995079</c:v>
                </c:pt>
                <c:pt idx="270446">
                  <c:v>626.55719670606402</c:v>
                </c:pt>
                <c:pt idx="270447">
                  <c:v>626.55951346133702</c:v>
                </c:pt>
                <c:pt idx="270448">
                  <c:v>626.56183021661104</c:v>
                </c:pt>
                <c:pt idx="270449">
                  <c:v>626.56414697188404</c:v>
                </c:pt>
                <c:pt idx="270450">
                  <c:v>626.56646372715795</c:v>
                </c:pt>
                <c:pt idx="270451">
                  <c:v>626.56878048243095</c:v>
                </c:pt>
                <c:pt idx="270452">
                  <c:v>626.57109723770498</c:v>
                </c:pt>
                <c:pt idx="270453">
                  <c:v>626.573413992979</c:v>
                </c:pt>
                <c:pt idx="270454">
                  <c:v>626.575730748252</c:v>
                </c:pt>
                <c:pt idx="270455">
                  <c:v>626.57804750352602</c:v>
                </c:pt>
                <c:pt idx="270456">
                  <c:v>626.58036425879902</c:v>
                </c:pt>
                <c:pt idx="270457">
                  <c:v>626.58268101407305</c:v>
                </c:pt>
                <c:pt idx="270458">
                  <c:v>626.58499776934605</c:v>
                </c:pt>
                <c:pt idx="270459">
                  <c:v>626.58731452461996</c:v>
                </c:pt>
                <c:pt idx="270460">
                  <c:v>626.58963127989398</c:v>
                </c:pt>
                <c:pt idx="270461">
                  <c:v>626.59194803516698</c:v>
                </c:pt>
                <c:pt idx="270462">
                  <c:v>626.594264790441</c:v>
                </c:pt>
                <c:pt idx="270463">
                  <c:v>626.596581545714</c:v>
                </c:pt>
                <c:pt idx="270464">
                  <c:v>626.59889830098803</c:v>
                </c:pt>
                <c:pt idx="270465">
                  <c:v>626.60121505626103</c:v>
                </c:pt>
                <c:pt idx="270466">
                  <c:v>626.60353181153505</c:v>
                </c:pt>
                <c:pt idx="270467">
                  <c:v>626.60584856680896</c:v>
                </c:pt>
                <c:pt idx="270468">
                  <c:v>626.60816532208196</c:v>
                </c:pt>
                <c:pt idx="270469">
                  <c:v>626.61048207735598</c:v>
                </c:pt>
                <c:pt idx="270470">
                  <c:v>626.61279883262898</c:v>
                </c:pt>
                <c:pt idx="270471">
                  <c:v>626.61511558790301</c:v>
                </c:pt>
                <c:pt idx="270472">
                  <c:v>626.61743234317601</c:v>
                </c:pt>
                <c:pt idx="270473">
                  <c:v>626.61974909845003</c:v>
                </c:pt>
                <c:pt idx="270474">
                  <c:v>626.62206585372405</c:v>
                </c:pt>
                <c:pt idx="270475">
                  <c:v>626.62438260899705</c:v>
                </c:pt>
                <c:pt idx="270476">
                  <c:v>626.62669936427096</c:v>
                </c:pt>
                <c:pt idx="270477">
                  <c:v>626.62901611954396</c:v>
                </c:pt>
                <c:pt idx="270478">
                  <c:v>626.63133287481799</c:v>
                </c:pt>
                <c:pt idx="270479">
                  <c:v>626.63364963009099</c:v>
                </c:pt>
                <c:pt idx="270480">
                  <c:v>626.63596638536501</c:v>
                </c:pt>
                <c:pt idx="270481">
                  <c:v>626.63828314063903</c:v>
                </c:pt>
                <c:pt idx="270482">
                  <c:v>626.64059989591203</c:v>
                </c:pt>
                <c:pt idx="270483">
                  <c:v>626.64291665118606</c:v>
                </c:pt>
                <c:pt idx="270484">
                  <c:v>626.64523340645906</c:v>
                </c:pt>
                <c:pt idx="270485">
                  <c:v>626.64755016173297</c:v>
                </c:pt>
                <c:pt idx="270486">
                  <c:v>626.64986691700597</c:v>
                </c:pt>
                <c:pt idx="270487">
                  <c:v>626.65218367227999</c:v>
                </c:pt>
                <c:pt idx="270488">
                  <c:v>626.65450042755299</c:v>
                </c:pt>
                <c:pt idx="270489">
                  <c:v>626.65681718282701</c:v>
                </c:pt>
                <c:pt idx="270490">
                  <c:v>626.65913393810104</c:v>
                </c:pt>
                <c:pt idx="270491">
                  <c:v>626.66145069337404</c:v>
                </c:pt>
                <c:pt idx="270492">
                  <c:v>626.66376744864795</c:v>
                </c:pt>
                <c:pt idx="270493">
                  <c:v>626.66608420392095</c:v>
                </c:pt>
                <c:pt idx="270494">
                  <c:v>626.66840095919497</c:v>
                </c:pt>
                <c:pt idx="270495">
                  <c:v>626.67071771446797</c:v>
                </c:pt>
                <c:pt idx="270496">
                  <c:v>626.67303446974199</c:v>
                </c:pt>
                <c:pt idx="270497">
                  <c:v>626.67535122501602</c:v>
                </c:pt>
                <c:pt idx="270498">
                  <c:v>626.67766798028902</c:v>
                </c:pt>
                <c:pt idx="270499">
                  <c:v>626.67998473556304</c:v>
                </c:pt>
                <c:pt idx="270500">
                  <c:v>626.68230149083604</c:v>
                </c:pt>
                <c:pt idx="270501">
                  <c:v>626.68461824610995</c:v>
                </c:pt>
                <c:pt idx="270502">
                  <c:v>626.68693500138295</c:v>
                </c:pt>
                <c:pt idx="270503">
                  <c:v>626.68925175665697</c:v>
                </c:pt>
                <c:pt idx="270504">
                  <c:v>626.691568511931</c:v>
                </c:pt>
                <c:pt idx="270505">
                  <c:v>626.693885267204</c:v>
                </c:pt>
                <c:pt idx="270506">
                  <c:v>626.69620202247802</c:v>
                </c:pt>
                <c:pt idx="270507">
                  <c:v>626.69851877775102</c:v>
                </c:pt>
                <c:pt idx="270508">
                  <c:v>626.70083553302504</c:v>
                </c:pt>
                <c:pt idx="270509">
                  <c:v>626.70315228829804</c:v>
                </c:pt>
                <c:pt idx="270510">
                  <c:v>626.70546904357195</c:v>
                </c:pt>
                <c:pt idx="270511">
                  <c:v>626.70778579884598</c:v>
                </c:pt>
                <c:pt idx="270512">
                  <c:v>626.71010255411898</c:v>
                </c:pt>
                <c:pt idx="270513">
                  <c:v>626.712419309393</c:v>
                </c:pt>
                <c:pt idx="270514">
                  <c:v>626.714736064666</c:v>
                </c:pt>
                <c:pt idx="270515">
                  <c:v>626.71705281994002</c:v>
                </c:pt>
                <c:pt idx="270516">
                  <c:v>626.71936957521302</c:v>
                </c:pt>
                <c:pt idx="270517">
                  <c:v>626.72168633048705</c:v>
                </c:pt>
                <c:pt idx="270518">
                  <c:v>626.72400308576096</c:v>
                </c:pt>
                <c:pt idx="270519">
                  <c:v>626.72631984103396</c:v>
                </c:pt>
                <c:pt idx="270520">
                  <c:v>626.72863659630798</c:v>
                </c:pt>
                <c:pt idx="270521">
                  <c:v>626.73095335158098</c:v>
                </c:pt>
                <c:pt idx="270522">
                  <c:v>626.733270106855</c:v>
                </c:pt>
                <c:pt idx="270523">
                  <c:v>626.735586862128</c:v>
                </c:pt>
                <c:pt idx="270524">
                  <c:v>626.73790361740203</c:v>
                </c:pt>
                <c:pt idx="270525">
                  <c:v>626.74022037267605</c:v>
                </c:pt>
                <c:pt idx="270526">
                  <c:v>626.74253712794905</c:v>
                </c:pt>
                <c:pt idx="270527">
                  <c:v>626.74485388322296</c:v>
                </c:pt>
                <c:pt idx="270528">
                  <c:v>626.74717063849596</c:v>
                </c:pt>
                <c:pt idx="270529">
                  <c:v>626.74948739376998</c:v>
                </c:pt>
                <c:pt idx="270530">
                  <c:v>626.75180414904298</c:v>
                </c:pt>
                <c:pt idx="270531">
                  <c:v>626.75412090431701</c:v>
                </c:pt>
                <c:pt idx="270532">
                  <c:v>626.75643765959103</c:v>
                </c:pt>
                <c:pt idx="270533">
                  <c:v>626.75875441486403</c:v>
                </c:pt>
                <c:pt idx="270534">
                  <c:v>626.76107117013805</c:v>
                </c:pt>
                <c:pt idx="270535">
                  <c:v>626.76338792541105</c:v>
                </c:pt>
                <c:pt idx="270536">
                  <c:v>626.76570468068496</c:v>
                </c:pt>
                <c:pt idx="270537">
                  <c:v>626.76802143595796</c:v>
                </c:pt>
                <c:pt idx="270538">
                  <c:v>626.77033819123199</c:v>
                </c:pt>
                <c:pt idx="270539">
                  <c:v>626.77265494650499</c:v>
                </c:pt>
                <c:pt idx="270540">
                  <c:v>626.77497170177901</c:v>
                </c:pt>
                <c:pt idx="270541">
                  <c:v>626.77728845705303</c:v>
                </c:pt>
                <c:pt idx="270542">
                  <c:v>626.77960521232603</c:v>
                </c:pt>
                <c:pt idx="270543">
                  <c:v>626.78192196760006</c:v>
                </c:pt>
                <c:pt idx="270544">
                  <c:v>626.78423872287306</c:v>
                </c:pt>
                <c:pt idx="270545">
                  <c:v>626.78655547814697</c:v>
                </c:pt>
                <c:pt idx="270546">
                  <c:v>626.78887223341997</c:v>
                </c:pt>
                <c:pt idx="270547">
                  <c:v>626.79118898869399</c:v>
                </c:pt>
                <c:pt idx="270548">
                  <c:v>626.79350574396801</c:v>
                </c:pt>
                <c:pt idx="270549">
                  <c:v>626.79582249924101</c:v>
                </c:pt>
                <c:pt idx="270550">
                  <c:v>626.79813925451504</c:v>
                </c:pt>
                <c:pt idx="270551">
                  <c:v>626.80045600978804</c:v>
                </c:pt>
                <c:pt idx="270552">
                  <c:v>626.80277276506195</c:v>
                </c:pt>
                <c:pt idx="270553">
                  <c:v>626.80508952033495</c:v>
                </c:pt>
                <c:pt idx="270554">
                  <c:v>626.80740627560897</c:v>
                </c:pt>
                <c:pt idx="270555">
                  <c:v>626.80972303088299</c:v>
                </c:pt>
                <c:pt idx="270556">
                  <c:v>626.81203978615599</c:v>
                </c:pt>
                <c:pt idx="270557">
                  <c:v>626.81435654143002</c:v>
                </c:pt>
                <c:pt idx="270558">
                  <c:v>626.81667329670302</c:v>
                </c:pt>
                <c:pt idx="270559">
                  <c:v>626.81899005197704</c:v>
                </c:pt>
                <c:pt idx="270560">
                  <c:v>626.82130680725004</c:v>
                </c:pt>
                <c:pt idx="270561">
                  <c:v>626.82362356252395</c:v>
                </c:pt>
                <c:pt idx="270562">
                  <c:v>626.82594031779797</c:v>
                </c:pt>
                <c:pt idx="270563">
                  <c:v>626.82825707307097</c:v>
                </c:pt>
                <c:pt idx="270564">
                  <c:v>626.830573828345</c:v>
                </c:pt>
                <c:pt idx="270565">
                  <c:v>626.832890583618</c:v>
                </c:pt>
                <c:pt idx="270566">
                  <c:v>626.83520733889202</c:v>
                </c:pt>
                <c:pt idx="270567">
                  <c:v>626.83752409416502</c:v>
                </c:pt>
                <c:pt idx="270568">
                  <c:v>626.83984084943904</c:v>
                </c:pt>
                <c:pt idx="270569">
                  <c:v>626.84215760471295</c:v>
                </c:pt>
                <c:pt idx="270570">
                  <c:v>626.84447435998595</c:v>
                </c:pt>
                <c:pt idx="270571">
                  <c:v>626.84679111525998</c:v>
                </c:pt>
                <c:pt idx="270572">
                  <c:v>626.84910787053298</c:v>
                </c:pt>
                <c:pt idx="270573">
                  <c:v>626.851424625807</c:v>
                </c:pt>
                <c:pt idx="270574">
                  <c:v>626.85374138108</c:v>
                </c:pt>
                <c:pt idx="270575">
                  <c:v>626.85605813635402</c:v>
                </c:pt>
                <c:pt idx="270576">
                  <c:v>626.85837489162805</c:v>
                </c:pt>
                <c:pt idx="270577">
                  <c:v>626.86069164690105</c:v>
                </c:pt>
                <c:pt idx="270578">
                  <c:v>626.86300840217496</c:v>
                </c:pt>
                <c:pt idx="270579">
                  <c:v>626.86532515744796</c:v>
                </c:pt>
                <c:pt idx="270580">
                  <c:v>626.86764191272198</c:v>
                </c:pt>
                <c:pt idx="270581">
                  <c:v>626.86995866799498</c:v>
                </c:pt>
                <c:pt idx="270582">
                  <c:v>626.872275423269</c:v>
                </c:pt>
                <c:pt idx="270583">
                  <c:v>626.87459217854303</c:v>
                </c:pt>
                <c:pt idx="270584">
                  <c:v>626.87690893381603</c:v>
                </c:pt>
                <c:pt idx="270585">
                  <c:v>626.87922568909005</c:v>
                </c:pt>
                <c:pt idx="270586">
                  <c:v>626.88154244436305</c:v>
                </c:pt>
                <c:pt idx="270587">
                  <c:v>626.88385919963696</c:v>
                </c:pt>
                <c:pt idx="270588">
                  <c:v>626.88617595490996</c:v>
                </c:pt>
                <c:pt idx="270589">
                  <c:v>626.88849271018398</c:v>
                </c:pt>
                <c:pt idx="270590">
                  <c:v>626.89080946545698</c:v>
                </c:pt>
                <c:pt idx="270591">
                  <c:v>626.89312622073101</c:v>
                </c:pt>
                <c:pt idx="270592">
                  <c:v>626.89544297600503</c:v>
                </c:pt>
                <c:pt idx="270593">
                  <c:v>626.89775973127803</c:v>
                </c:pt>
                <c:pt idx="270594">
                  <c:v>626.90007648655205</c:v>
                </c:pt>
                <c:pt idx="270595">
                  <c:v>626.90239324182505</c:v>
                </c:pt>
                <c:pt idx="270596">
                  <c:v>626.90470999709896</c:v>
                </c:pt>
                <c:pt idx="270597">
                  <c:v>626.90702675237196</c:v>
                </c:pt>
                <c:pt idx="270598">
                  <c:v>626.90934350764599</c:v>
                </c:pt>
                <c:pt idx="270599">
                  <c:v>626.91166026292001</c:v>
                </c:pt>
                <c:pt idx="270600">
                  <c:v>626.91397701819301</c:v>
                </c:pt>
                <c:pt idx="270601">
                  <c:v>626.91629377346703</c:v>
                </c:pt>
                <c:pt idx="270602">
                  <c:v>626.91861052874003</c:v>
                </c:pt>
                <c:pt idx="270603">
                  <c:v>626.92092728401406</c:v>
                </c:pt>
                <c:pt idx="270604">
                  <c:v>626.92324403928706</c:v>
                </c:pt>
                <c:pt idx="270605">
                  <c:v>626.92556079456097</c:v>
                </c:pt>
                <c:pt idx="270606">
                  <c:v>626.92787754983499</c:v>
                </c:pt>
                <c:pt idx="270607">
                  <c:v>626.93019430510799</c:v>
                </c:pt>
                <c:pt idx="270608">
                  <c:v>626.93251106038201</c:v>
                </c:pt>
                <c:pt idx="270609">
                  <c:v>626.93482781565501</c:v>
                </c:pt>
                <c:pt idx="270610">
                  <c:v>626.93714457092904</c:v>
                </c:pt>
                <c:pt idx="270611">
                  <c:v>626.93946132620204</c:v>
                </c:pt>
                <c:pt idx="270612">
                  <c:v>626.94177808147595</c:v>
                </c:pt>
                <c:pt idx="270613">
                  <c:v>626.94409483674997</c:v>
                </c:pt>
                <c:pt idx="270614">
                  <c:v>626.94641159202297</c:v>
                </c:pt>
                <c:pt idx="270615">
                  <c:v>626.94872834729699</c:v>
                </c:pt>
                <c:pt idx="270616">
                  <c:v>626.95104510256999</c:v>
                </c:pt>
                <c:pt idx="270617">
                  <c:v>626.95336185784402</c:v>
                </c:pt>
                <c:pt idx="270618">
                  <c:v>626.95567861311702</c:v>
                </c:pt>
                <c:pt idx="270619">
                  <c:v>626.95799536839104</c:v>
                </c:pt>
                <c:pt idx="270620">
                  <c:v>626.96031212366495</c:v>
                </c:pt>
                <c:pt idx="270621">
                  <c:v>626.96262887893795</c:v>
                </c:pt>
                <c:pt idx="270622">
                  <c:v>626.96494563421197</c:v>
                </c:pt>
                <c:pt idx="270623">
                  <c:v>626.96726238948497</c:v>
                </c:pt>
                <c:pt idx="270624">
                  <c:v>626.969579144759</c:v>
                </c:pt>
                <c:pt idx="270625">
                  <c:v>626.971895900032</c:v>
                </c:pt>
                <c:pt idx="270626">
                  <c:v>626.97421265530602</c:v>
                </c:pt>
                <c:pt idx="270627">
                  <c:v>626.97652941058004</c:v>
                </c:pt>
                <c:pt idx="270628">
                  <c:v>626.97884616585304</c:v>
                </c:pt>
                <c:pt idx="270629">
                  <c:v>626.98116292112695</c:v>
                </c:pt>
                <c:pt idx="270630">
                  <c:v>626.98347967639995</c:v>
                </c:pt>
                <c:pt idx="270631">
                  <c:v>626.98579643167398</c:v>
                </c:pt>
                <c:pt idx="270632">
                  <c:v>626.98811318694698</c:v>
                </c:pt>
                <c:pt idx="270633">
                  <c:v>626.990429942221</c:v>
                </c:pt>
                <c:pt idx="270634">
                  <c:v>626.99274669749502</c:v>
                </c:pt>
                <c:pt idx="270635">
                  <c:v>626.99506345276802</c:v>
                </c:pt>
                <c:pt idx="270636">
                  <c:v>626.99738020804205</c:v>
                </c:pt>
                <c:pt idx="270637">
                  <c:v>626.99969696331505</c:v>
                </c:pt>
                <c:pt idx="270638">
                  <c:v>627.00201371858896</c:v>
                </c:pt>
                <c:pt idx="270639">
                  <c:v>627.00433047386196</c:v>
                </c:pt>
                <c:pt idx="270640">
                  <c:v>627.00664722913598</c:v>
                </c:pt>
                <c:pt idx="270641">
                  <c:v>627.00896398440898</c:v>
                </c:pt>
                <c:pt idx="270642">
                  <c:v>627.011280739683</c:v>
                </c:pt>
                <c:pt idx="270643">
                  <c:v>627.01359749495703</c:v>
                </c:pt>
                <c:pt idx="270644">
                  <c:v>627.01591425023003</c:v>
                </c:pt>
                <c:pt idx="270645">
                  <c:v>627.01823100550405</c:v>
                </c:pt>
                <c:pt idx="270646">
                  <c:v>627.02054776077705</c:v>
                </c:pt>
                <c:pt idx="270647">
                  <c:v>627.02286451605096</c:v>
                </c:pt>
                <c:pt idx="270648">
                  <c:v>627.02518127132396</c:v>
                </c:pt>
                <c:pt idx="270649">
                  <c:v>627.02749802659798</c:v>
                </c:pt>
                <c:pt idx="270650">
                  <c:v>627.02981478187201</c:v>
                </c:pt>
                <c:pt idx="270651">
                  <c:v>627.03213153714501</c:v>
                </c:pt>
                <c:pt idx="270652">
                  <c:v>627.03444829241903</c:v>
                </c:pt>
                <c:pt idx="270653">
                  <c:v>627.03676504769203</c:v>
                </c:pt>
                <c:pt idx="270654">
                  <c:v>627.03908180296605</c:v>
                </c:pt>
                <c:pt idx="270655">
                  <c:v>627.04139855823905</c:v>
                </c:pt>
                <c:pt idx="270656">
                  <c:v>627.04371531351296</c:v>
                </c:pt>
                <c:pt idx="270657">
                  <c:v>627.04603206878699</c:v>
                </c:pt>
                <c:pt idx="270658">
                  <c:v>627.04834882405999</c:v>
                </c:pt>
                <c:pt idx="270659">
                  <c:v>627.05066557933401</c:v>
                </c:pt>
                <c:pt idx="270660">
                  <c:v>627.05298233460701</c:v>
                </c:pt>
                <c:pt idx="270661">
                  <c:v>627.05529908988103</c:v>
                </c:pt>
                <c:pt idx="270662">
                  <c:v>627.05761584515403</c:v>
                </c:pt>
                <c:pt idx="270663">
                  <c:v>627.05993260042806</c:v>
                </c:pt>
                <c:pt idx="270664">
                  <c:v>627.06224935570197</c:v>
                </c:pt>
                <c:pt idx="270665">
                  <c:v>627.06456611097497</c:v>
                </c:pt>
                <c:pt idx="270666">
                  <c:v>627.06688286624899</c:v>
                </c:pt>
                <c:pt idx="270667">
                  <c:v>627.06919962152199</c:v>
                </c:pt>
                <c:pt idx="270668">
                  <c:v>627.07151637679601</c:v>
                </c:pt>
                <c:pt idx="270669">
                  <c:v>627.07383313206901</c:v>
                </c:pt>
                <c:pt idx="270670">
                  <c:v>627.07614988734304</c:v>
                </c:pt>
                <c:pt idx="270671">
                  <c:v>627.07846664261695</c:v>
                </c:pt>
                <c:pt idx="270672">
                  <c:v>627.08078339788995</c:v>
                </c:pt>
                <c:pt idx="270673">
                  <c:v>627.08310015316397</c:v>
                </c:pt>
                <c:pt idx="270674">
                  <c:v>627.08541690843697</c:v>
                </c:pt>
                <c:pt idx="270675">
                  <c:v>627.08773366371099</c:v>
                </c:pt>
                <c:pt idx="270676">
                  <c:v>627.09005041898399</c:v>
                </c:pt>
                <c:pt idx="270677">
                  <c:v>627.09236717425802</c:v>
                </c:pt>
                <c:pt idx="270678">
                  <c:v>627.09468392953204</c:v>
                </c:pt>
                <c:pt idx="270679">
                  <c:v>627.09700068480504</c:v>
                </c:pt>
                <c:pt idx="270680">
                  <c:v>627.09931744007895</c:v>
                </c:pt>
                <c:pt idx="270681">
                  <c:v>627.10163419535195</c:v>
                </c:pt>
                <c:pt idx="270682">
                  <c:v>627.10395095062597</c:v>
                </c:pt>
                <c:pt idx="270683">
                  <c:v>627.10626770589897</c:v>
                </c:pt>
                <c:pt idx="270684">
                  <c:v>627.108584461173</c:v>
                </c:pt>
                <c:pt idx="270685">
                  <c:v>627.11090121644702</c:v>
                </c:pt>
                <c:pt idx="270686">
                  <c:v>627.11321797172002</c:v>
                </c:pt>
                <c:pt idx="270687">
                  <c:v>627.11553472699404</c:v>
                </c:pt>
                <c:pt idx="270688">
                  <c:v>627.11785148226704</c:v>
                </c:pt>
                <c:pt idx="270689">
                  <c:v>627.12016823754095</c:v>
                </c:pt>
                <c:pt idx="270690">
                  <c:v>627.12248499281395</c:v>
                </c:pt>
                <c:pt idx="270691">
                  <c:v>627.12480174808798</c:v>
                </c:pt>
                <c:pt idx="270692">
                  <c:v>627.12711850336098</c:v>
                </c:pt>
                <c:pt idx="270693">
                  <c:v>627.129435258635</c:v>
                </c:pt>
                <c:pt idx="270694">
                  <c:v>627.13175201390902</c:v>
                </c:pt>
                <c:pt idx="270695">
                  <c:v>627.13406876918202</c:v>
                </c:pt>
                <c:pt idx="270696">
                  <c:v>627.13638552445605</c:v>
                </c:pt>
                <c:pt idx="270697">
                  <c:v>627.13870227972905</c:v>
                </c:pt>
                <c:pt idx="270698">
                  <c:v>627.14101903500296</c:v>
                </c:pt>
                <c:pt idx="270699">
                  <c:v>627.14333579027596</c:v>
                </c:pt>
                <c:pt idx="270700">
                  <c:v>627.14565254554998</c:v>
                </c:pt>
                <c:pt idx="270701">
                  <c:v>627.147969300824</c:v>
                </c:pt>
                <c:pt idx="270702">
                  <c:v>627.150286056097</c:v>
                </c:pt>
                <c:pt idx="270703">
                  <c:v>627.15260281137103</c:v>
                </c:pt>
                <c:pt idx="270704">
                  <c:v>627.15491956664403</c:v>
                </c:pt>
                <c:pt idx="270705">
                  <c:v>627.15723632191805</c:v>
                </c:pt>
                <c:pt idx="270706">
                  <c:v>627.15955307719105</c:v>
                </c:pt>
                <c:pt idx="270707">
                  <c:v>627.16186983246496</c:v>
                </c:pt>
                <c:pt idx="270708">
                  <c:v>627.16418658773898</c:v>
                </c:pt>
                <c:pt idx="270709">
                  <c:v>627.16650334301198</c:v>
                </c:pt>
                <c:pt idx="270710">
                  <c:v>627.16882009828601</c:v>
                </c:pt>
                <c:pt idx="270711">
                  <c:v>627.17113685355901</c:v>
                </c:pt>
                <c:pt idx="270712">
                  <c:v>627.17345360883303</c:v>
                </c:pt>
                <c:pt idx="270713">
                  <c:v>627.17577036410603</c:v>
                </c:pt>
                <c:pt idx="270714">
                  <c:v>627.17808711938005</c:v>
                </c:pt>
                <c:pt idx="270715">
                  <c:v>627.18040387465396</c:v>
                </c:pt>
                <c:pt idx="270716">
                  <c:v>627.18272062992696</c:v>
                </c:pt>
                <c:pt idx="270717">
                  <c:v>627.18503738520099</c:v>
                </c:pt>
                <c:pt idx="270718">
                  <c:v>627.18735414047399</c:v>
                </c:pt>
                <c:pt idx="270719">
                  <c:v>627.18967089574801</c:v>
                </c:pt>
                <c:pt idx="270720">
                  <c:v>627.19198765102101</c:v>
                </c:pt>
                <c:pt idx="270721">
                  <c:v>627.19430440629503</c:v>
                </c:pt>
                <c:pt idx="270722">
                  <c:v>627.19662116156906</c:v>
                </c:pt>
                <c:pt idx="270723">
                  <c:v>627.19893791684206</c:v>
                </c:pt>
                <c:pt idx="270724">
                  <c:v>627.20125467211597</c:v>
                </c:pt>
                <c:pt idx="270725">
                  <c:v>627.20357142738897</c:v>
                </c:pt>
                <c:pt idx="270726">
                  <c:v>627.20588818266299</c:v>
                </c:pt>
                <c:pt idx="270727">
                  <c:v>627.20820493793599</c:v>
                </c:pt>
                <c:pt idx="270728">
                  <c:v>627.21052169321001</c:v>
                </c:pt>
                <c:pt idx="270729">
                  <c:v>627.21283844848404</c:v>
                </c:pt>
                <c:pt idx="270730">
                  <c:v>627.21515520375704</c:v>
                </c:pt>
                <c:pt idx="270731">
                  <c:v>627.21747195903095</c:v>
                </c:pt>
                <c:pt idx="270732">
                  <c:v>627.21978871430395</c:v>
                </c:pt>
                <c:pt idx="270733">
                  <c:v>627.22210546957797</c:v>
                </c:pt>
                <c:pt idx="270734">
                  <c:v>627.22442222485097</c:v>
                </c:pt>
                <c:pt idx="270735">
                  <c:v>627.22673898012499</c:v>
                </c:pt>
                <c:pt idx="270736">
                  <c:v>627.22905573539799</c:v>
                </c:pt>
                <c:pt idx="270737">
                  <c:v>627.23137249067202</c:v>
                </c:pt>
                <c:pt idx="270738">
                  <c:v>627.23368924594604</c:v>
                </c:pt>
                <c:pt idx="270739">
                  <c:v>627.23600600121904</c:v>
                </c:pt>
                <c:pt idx="270740">
                  <c:v>627.23832275649295</c:v>
                </c:pt>
                <c:pt idx="270741">
                  <c:v>627.24063951176595</c:v>
                </c:pt>
                <c:pt idx="270742">
                  <c:v>627.24295626703997</c:v>
                </c:pt>
                <c:pt idx="270743">
                  <c:v>627.24527302231297</c:v>
                </c:pt>
                <c:pt idx="270744">
                  <c:v>627.247589777587</c:v>
                </c:pt>
                <c:pt idx="270745">
                  <c:v>627.24990653286102</c:v>
                </c:pt>
                <c:pt idx="270746">
                  <c:v>627.25222328813402</c:v>
                </c:pt>
                <c:pt idx="270747">
                  <c:v>627.25454004340804</c:v>
                </c:pt>
                <c:pt idx="270748">
                  <c:v>627.25685679868104</c:v>
                </c:pt>
                <c:pt idx="270749">
                  <c:v>627.25917355395495</c:v>
                </c:pt>
                <c:pt idx="270750">
                  <c:v>627.26149030922795</c:v>
                </c:pt>
                <c:pt idx="270751">
                  <c:v>627.26380706450198</c:v>
                </c:pt>
                <c:pt idx="270752">
                  <c:v>627.266123819776</c:v>
                </c:pt>
                <c:pt idx="270753">
                  <c:v>627.268440575049</c:v>
                </c:pt>
                <c:pt idx="270754">
                  <c:v>627.27075733032302</c:v>
                </c:pt>
                <c:pt idx="270755">
                  <c:v>627.27307408559602</c:v>
                </c:pt>
                <c:pt idx="270756">
                  <c:v>627.27539084087005</c:v>
                </c:pt>
                <c:pt idx="270757">
                  <c:v>627.27770759614305</c:v>
                </c:pt>
                <c:pt idx="270758">
                  <c:v>627.28002435141696</c:v>
                </c:pt>
                <c:pt idx="270759">
                  <c:v>627.28234110669098</c:v>
                </c:pt>
                <c:pt idx="270760">
                  <c:v>627.28465786196398</c:v>
                </c:pt>
                <c:pt idx="270761">
                  <c:v>627.286974617238</c:v>
                </c:pt>
                <c:pt idx="270762">
                  <c:v>627.289291372511</c:v>
                </c:pt>
                <c:pt idx="270763">
                  <c:v>627.29160812778503</c:v>
                </c:pt>
                <c:pt idx="270764">
                  <c:v>627.29392488305803</c:v>
                </c:pt>
                <c:pt idx="270765">
                  <c:v>627.29624163833205</c:v>
                </c:pt>
                <c:pt idx="270766">
                  <c:v>627.29855839360596</c:v>
                </c:pt>
                <c:pt idx="270767">
                  <c:v>627.30087514887896</c:v>
                </c:pt>
                <c:pt idx="270768">
                  <c:v>627.30319190415298</c:v>
                </c:pt>
                <c:pt idx="270769">
                  <c:v>627.30550865942598</c:v>
                </c:pt>
                <c:pt idx="270770">
                  <c:v>627.30782541470001</c:v>
                </c:pt>
                <c:pt idx="270771">
                  <c:v>627.31014216997301</c:v>
                </c:pt>
                <c:pt idx="270772">
                  <c:v>627.31245892524703</c:v>
                </c:pt>
                <c:pt idx="270773">
                  <c:v>627.31477568052105</c:v>
                </c:pt>
                <c:pt idx="270774">
                  <c:v>627.31709243579405</c:v>
                </c:pt>
                <c:pt idx="270775">
                  <c:v>627.31940919106796</c:v>
                </c:pt>
                <c:pt idx="270776">
                  <c:v>627.32172594634096</c:v>
                </c:pt>
                <c:pt idx="270777">
                  <c:v>627.32404270161499</c:v>
                </c:pt>
                <c:pt idx="270778">
                  <c:v>627.32635945688799</c:v>
                </c:pt>
                <c:pt idx="270779">
                  <c:v>627.32867621216201</c:v>
                </c:pt>
                <c:pt idx="270780">
                  <c:v>627.33099296743603</c:v>
                </c:pt>
                <c:pt idx="270781">
                  <c:v>627.33330972270903</c:v>
                </c:pt>
                <c:pt idx="270782">
                  <c:v>627.33562647798306</c:v>
                </c:pt>
                <c:pt idx="270783">
                  <c:v>627.33794323325606</c:v>
                </c:pt>
                <c:pt idx="270784">
                  <c:v>627.34025998852997</c:v>
                </c:pt>
                <c:pt idx="270785">
                  <c:v>627.34257674380297</c:v>
                </c:pt>
                <c:pt idx="270786">
                  <c:v>627.34489349907699</c:v>
                </c:pt>
                <c:pt idx="270787">
                  <c:v>627.34721025434999</c:v>
                </c:pt>
                <c:pt idx="270788">
                  <c:v>627.34952700962401</c:v>
                </c:pt>
                <c:pt idx="270789">
                  <c:v>627.35184376489804</c:v>
                </c:pt>
                <c:pt idx="270790">
                  <c:v>627.35416052017104</c:v>
                </c:pt>
                <c:pt idx="270791">
                  <c:v>627.35647727544495</c:v>
                </c:pt>
                <c:pt idx="270792">
                  <c:v>627.35879403071795</c:v>
                </c:pt>
                <c:pt idx="270793">
                  <c:v>627.36111078599197</c:v>
                </c:pt>
                <c:pt idx="270794">
                  <c:v>627.36342754126497</c:v>
                </c:pt>
                <c:pt idx="270795">
                  <c:v>627.36574429653899</c:v>
                </c:pt>
                <c:pt idx="270796">
                  <c:v>627.36806105181302</c:v>
                </c:pt>
                <c:pt idx="270797">
                  <c:v>627.37037780708602</c:v>
                </c:pt>
                <c:pt idx="270798">
                  <c:v>627.37269456236004</c:v>
                </c:pt>
                <c:pt idx="270799">
                  <c:v>627.37501131763304</c:v>
                </c:pt>
                <c:pt idx="270800">
                  <c:v>627.37732807290695</c:v>
                </c:pt>
                <c:pt idx="270801">
                  <c:v>627.37964482817995</c:v>
                </c:pt>
                <c:pt idx="270802">
                  <c:v>627.38196158345397</c:v>
                </c:pt>
                <c:pt idx="270803">
                  <c:v>627.384278338728</c:v>
                </c:pt>
                <c:pt idx="270804">
                  <c:v>627.386595094001</c:v>
                </c:pt>
                <c:pt idx="270805">
                  <c:v>627.38891184927502</c:v>
                </c:pt>
                <c:pt idx="270806">
                  <c:v>627.39122860454802</c:v>
                </c:pt>
                <c:pt idx="270807">
                  <c:v>627.39354535982204</c:v>
                </c:pt>
                <c:pt idx="270808">
                  <c:v>627.39586211509504</c:v>
                </c:pt>
                <c:pt idx="270809">
                  <c:v>627.39817887036895</c:v>
                </c:pt>
                <c:pt idx="270810">
                  <c:v>627.40049562564298</c:v>
                </c:pt>
                <c:pt idx="270811">
                  <c:v>627.40281238091598</c:v>
                </c:pt>
                <c:pt idx="270812">
                  <c:v>627.40512913619</c:v>
                </c:pt>
                <c:pt idx="270813">
                  <c:v>627.407445891463</c:v>
                </c:pt>
                <c:pt idx="270814">
                  <c:v>627.40976264673702</c:v>
                </c:pt>
                <c:pt idx="270815">
                  <c:v>627.41207940201002</c:v>
                </c:pt>
                <c:pt idx="270816">
                  <c:v>627.41439615728405</c:v>
                </c:pt>
                <c:pt idx="270817">
                  <c:v>627.41671291255795</c:v>
                </c:pt>
                <c:pt idx="270818">
                  <c:v>627.41902966783096</c:v>
                </c:pt>
                <c:pt idx="270819">
                  <c:v>627.42134642310498</c:v>
                </c:pt>
                <c:pt idx="270820">
                  <c:v>627.42366317837798</c:v>
                </c:pt>
                <c:pt idx="270821">
                  <c:v>627.425979933652</c:v>
                </c:pt>
                <c:pt idx="270822">
                  <c:v>627.428296688925</c:v>
                </c:pt>
                <c:pt idx="270823">
                  <c:v>627.43061344419903</c:v>
                </c:pt>
                <c:pt idx="270824">
                  <c:v>627.43293019947305</c:v>
                </c:pt>
                <c:pt idx="270825">
                  <c:v>627.43524695474605</c:v>
                </c:pt>
                <c:pt idx="270826">
                  <c:v>627.43756371001996</c:v>
                </c:pt>
                <c:pt idx="270827">
                  <c:v>627.43988046529296</c:v>
                </c:pt>
                <c:pt idx="270828">
                  <c:v>627.44219722056698</c:v>
                </c:pt>
                <c:pt idx="270829">
                  <c:v>627.44451397583998</c:v>
                </c:pt>
                <c:pt idx="270830">
                  <c:v>627.44683073111401</c:v>
                </c:pt>
                <c:pt idx="270831">
                  <c:v>627.44914748638803</c:v>
                </c:pt>
                <c:pt idx="270832">
                  <c:v>627.45146424166103</c:v>
                </c:pt>
                <c:pt idx="270833">
                  <c:v>627.45378099693505</c:v>
                </c:pt>
                <c:pt idx="270834">
                  <c:v>627.45609775220805</c:v>
                </c:pt>
                <c:pt idx="270835">
                  <c:v>627.45841450748196</c:v>
                </c:pt>
                <c:pt idx="270836">
                  <c:v>627.46073126275496</c:v>
                </c:pt>
                <c:pt idx="270837">
                  <c:v>627.46304801802899</c:v>
                </c:pt>
                <c:pt idx="270838">
                  <c:v>627.46536477330199</c:v>
                </c:pt>
                <c:pt idx="270839">
                  <c:v>627.46768152857601</c:v>
                </c:pt>
                <c:pt idx="270840">
                  <c:v>627.46999828385003</c:v>
                </c:pt>
                <c:pt idx="270841">
                  <c:v>627.47231503912303</c:v>
                </c:pt>
                <c:pt idx="270842">
                  <c:v>627.47463179439706</c:v>
                </c:pt>
                <c:pt idx="270843">
                  <c:v>627.47694854967006</c:v>
                </c:pt>
                <c:pt idx="270844">
                  <c:v>627.47926530494397</c:v>
                </c:pt>
                <c:pt idx="270845">
                  <c:v>627.48158206021697</c:v>
                </c:pt>
                <c:pt idx="270846">
                  <c:v>627.48389881549099</c:v>
                </c:pt>
                <c:pt idx="270847">
                  <c:v>627.48621557076501</c:v>
                </c:pt>
                <c:pt idx="270848">
                  <c:v>627.48853232603801</c:v>
                </c:pt>
                <c:pt idx="270849">
                  <c:v>627.49084908131204</c:v>
                </c:pt>
                <c:pt idx="270850">
                  <c:v>627.49316583658504</c:v>
                </c:pt>
                <c:pt idx="270851">
                  <c:v>627.49548259185894</c:v>
                </c:pt>
                <c:pt idx="270852">
                  <c:v>627.49779934713195</c:v>
                </c:pt>
                <c:pt idx="270853">
                  <c:v>627.50011610240597</c:v>
                </c:pt>
                <c:pt idx="270854">
                  <c:v>627.50243285767999</c:v>
                </c:pt>
                <c:pt idx="270855">
                  <c:v>627.50474961295299</c:v>
                </c:pt>
                <c:pt idx="270856">
                  <c:v>627.50706636822702</c:v>
                </c:pt>
                <c:pt idx="270857">
                  <c:v>627.50938312350002</c:v>
                </c:pt>
                <c:pt idx="270858">
                  <c:v>627.51169987877404</c:v>
                </c:pt>
                <c:pt idx="270859">
                  <c:v>627.51401663404704</c:v>
                </c:pt>
                <c:pt idx="270860">
                  <c:v>627.51633338932095</c:v>
                </c:pt>
                <c:pt idx="270861">
                  <c:v>627.51865014459497</c:v>
                </c:pt>
                <c:pt idx="270862">
                  <c:v>627.52096689986797</c:v>
                </c:pt>
                <c:pt idx="270863">
                  <c:v>627.523283655142</c:v>
                </c:pt>
                <c:pt idx="270864">
                  <c:v>627.525600410415</c:v>
                </c:pt>
                <c:pt idx="270865">
                  <c:v>627.52791716568902</c:v>
                </c:pt>
                <c:pt idx="270866">
                  <c:v>627.53023392096202</c:v>
                </c:pt>
                <c:pt idx="270867">
                  <c:v>627.53255067623604</c:v>
                </c:pt>
                <c:pt idx="270868">
                  <c:v>627.53486743150995</c:v>
                </c:pt>
                <c:pt idx="270869">
                  <c:v>627.53718418678295</c:v>
                </c:pt>
                <c:pt idx="270870">
                  <c:v>627.53950094205697</c:v>
                </c:pt>
                <c:pt idx="270871">
                  <c:v>627.54181769732998</c:v>
                </c:pt>
                <c:pt idx="270872">
                  <c:v>627.544134452604</c:v>
                </c:pt>
                <c:pt idx="270873">
                  <c:v>627.546451207877</c:v>
                </c:pt>
                <c:pt idx="270874">
                  <c:v>627.54876796315102</c:v>
                </c:pt>
                <c:pt idx="270875">
                  <c:v>627.55108471842505</c:v>
                </c:pt>
                <c:pt idx="270876">
                  <c:v>627.55340147369805</c:v>
                </c:pt>
                <c:pt idx="270877">
                  <c:v>627.55571822897195</c:v>
                </c:pt>
                <c:pt idx="270878">
                  <c:v>627.55803498424496</c:v>
                </c:pt>
                <c:pt idx="270879">
                  <c:v>627.56035173951898</c:v>
                </c:pt>
                <c:pt idx="270880">
                  <c:v>627.56266849479198</c:v>
                </c:pt>
                <c:pt idx="270881">
                  <c:v>627.564985250066</c:v>
                </c:pt>
                <c:pt idx="270882">
                  <c:v>627.56730200534003</c:v>
                </c:pt>
                <c:pt idx="270883">
                  <c:v>627.56961876061303</c:v>
                </c:pt>
                <c:pt idx="270884">
                  <c:v>627.57193551588705</c:v>
                </c:pt>
                <c:pt idx="270885">
                  <c:v>627.57425227116005</c:v>
                </c:pt>
                <c:pt idx="270886">
                  <c:v>627.57656902643396</c:v>
                </c:pt>
                <c:pt idx="270887">
                  <c:v>627.57888578170696</c:v>
                </c:pt>
                <c:pt idx="270888">
                  <c:v>627.58120253698098</c:v>
                </c:pt>
                <c:pt idx="270889">
                  <c:v>627.58351929225398</c:v>
                </c:pt>
                <c:pt idx="270890">
                  <c:v>627.58583604752801</c:v>
                </c:pt>
                <c:pt idx="270891">
                  <c:v>627.58815280280203</c:v>
                </c:pt>
                <c:pt idx="270892">
                  <c:v>627.59046955807503</c:v>
                </c:pt>
                <c:pt idx="270893">
                  <c:v>627.59278631334905</c:v>
                </c:pt>
                <c:pt idx="270894">
                  <c:v>627.59510306862205</c:v>
                </c:pt>
                <c:pt idx="270895">
                  <c:v>627.59741982389596</c:v>
                </c:pt>
                <c:pt idx="270896">
                  <c:v>627.59973657916896</c:v>
                </c:pt>
                <c:pt idx="270897">
                  <c:v>627.60205333444299</c:v>
                </c:pt>
                <c:pt idx="270898">
                  <c:v>627.60437008971701</c:v>
                </c:pt>
                <c:pt idx="270899">
                  <c:v>627.60668684499001</c:v>
                </c:pt>
                <c:pt idx="270900">
                  <c:v>627.60900360026403</c:v>
                </c:pt>
                <c:pt idx="270901">
                  <c:v>627.61132035553703</c:v>
                </c:pt>
                <c:pt idx="270902">
                  <c:v>627.61363711081106</c:v>
                </c:pt>
                <c:pt idx="270903">
                  <c:v>627.61595386608406</c:v>
                </c:pt>
                <c:pt idx="270904">
                  <c:v>627.61827062135796</c:v>
                </c:pt>
                <c:pt idx="270905">
                  <c:v>627.62058737663199</c:v>
                </c:pt>
                <c:pt idx="270906">
                  <c:v>627.62290413190499</c:v>
                </c:pt>
                <c:pt idx="270907">
                  <c:v>627.62522088717901</c:v>
                </c:pt>
                <c:pt idx="270908">
                  <c:v>627.62753764245201</c:v>
                </c:pt>
                <c:pt idx="270909">
                  <c:v>627.62985439772604</c:v>
                </c:pt>
                <c:pt idx="270910">
                  <c:v>627.63217115299904</c:v>
                </c:pt>
                <c:pt idx="270911">
                  <c:v>627.63448790827294</c:v>
                </c:pt>
                <c:pt idx="270912">
                  <c:v>627.63680466354697</c:v>
                </c:pt>
                <c:pt idx="270913">
                  <c:v>627.63912141881997</c:v>
                </c:pt>
                <c:pt idx="270914">
                  <c:v>627.64143817409399</c:v>
                </c:pt>
                <c:pt idx="270915">
                  <c:v>627.64375492936699</c:v>
                </c:pt>
                <c:pt idx="270916">
                  <c:v>627.64607168464102</c:v>
                </c:pt>
                <c:pt idx="270917">
                  <c:v>627.64838843991402</c:v>
                </c:pt>
                <c:pt idx="270918">
                  <c:v>627.65070519518804</c:v>
                </c:pt>
                <c:pt idx="270919">
                  <c:v>627.65302195046195</c:v>
                </c:pt>
                <c:pt idx="270920">
                  <c:v>627.65533870573495</c:v>
                </c:pt>
                <c:pt idx="270921">
                  <c:v>627.65765546100897</c:v>
                </c:pt>
                <c:pt idx="270922">
                  <c:v>627.65997221628197</c:v>
                </c:pt>
                <c:pt idx="270923">
                  <c:v>627.66228897155599</c:v>
                </c:pt>
                <c:pt idx="270924">
                  <c:v>627.664605726829</c:v>
                </c:pt>
                <c:pt idx="270925">
                  <c:v>627.66692248210302</c:v>
                </c:pt>
                <c:pt idx="270926">
                  <c:v>627.66923923737704</c:v>
                </c:pt>
                <c:pt idx="270927">
                  <c:v>627.67155599265004</c:v>
                </c:pt>
                <c:pt idx="270928">
                  <c:v>627.67387274792395</c:v>
                </c:pt>
                <c:pt idx="270929">
                  <c:v>627.67618950319695</c:v>
                </c:pt>
                <c:pt idx="270930">
                  <c:v>627.67850625847097</c:v>
                </c:pt>
                <c:pt idx="270931">
                  <c:v>627.68082301374398</c:v>
                </c:pt>
                <c:pt idx="270932">
                  <c:v>627.683139769018</c:v>
                </c:pt>
                <c:pt idx="270933">
                  <c:v>627.68545652429202</c:v>
                </c:pt>
                <c:pt idx="270934">
                  <c:v>627.68777327956502</c:v>
                </c:pt>
                <c:pt idx="270935">
                  <c:v>627.69009003483905</c:v>
                </c:pt>
                <c:pt idx="270936">
                  <c:v>627.69240679011205</c:v>
                </c:pt>
                <c:pt idx="270937">
                  <c:v>627.69472354538595</c:v>
                </c:pt>
                <c:pt idx="270938">
                  <c:v>627.69704030065895</c:v>
                </c:pt>
                <c:pt idx="270939">
                  <c:v>627.69935705593298</c:v>
                </c:pt>
                <c:pt idx="270940">
                  <c:v>627.70167381120598</c:v>
                </c:pt>
                <c:pt idx="270941">
                  <c:v>627.70399056648</c:v>
                </c:pt>
                <c:pt idx="270942">
                  <c:v>627.70630732175402</c:v>
                </c:pt>
                <c:pt idx="270943">
                  <c:v>627.70862407702703</c:v>
                </c:pt>
                <c:pt idx="270944">
                  <c:v>627.71094083230105</c:v>
                </c:pt>
                <c:pt idx="270945">
                  <c:v>627.71325758757405</c:v>
                </c:pt>
                <c:pt idx="270946">
                  <c:v>627.71557434284796</c:v>
                </c:pt>
                <c:pt idx="270947">
                  <c:v>627.71789109812096</c:v>
                </c:pt>
                <c:pt idx="270948">
                  <c:v>627.72020785339498</c:v>
                </c:pt>
                <c:pt idx="270949">
                  <c:v>627.722524608669</c:v>
                </c:pt>
                <c:pt idx="270950">
                  <c:v>627.72484136394201</c:v>
                </c:pt>
                <c:pt idx="270951">
                  <c:v>627.72715811921603</c:v>
                </c:pt>
                <c:pt idx="270952">
                  <c:v>627.72947487448903</c:v>
                </c:pt>
                <c:pt idx="270953">
                  <c:v>627.73179162976305</c:v>
                </c:pt>
                <c:pt idx="270954">
                  <c:v>627.73410838503605</c:v>
                </c:pt>
                <c:pt idx="270955">
                  <c:v>627.73642514030996</c:v>
                </c:pt>
                <c:pt idx="270956">
                  <c:v>627.73874189558398</c:v>
                </c:pt>
                <c:pt idx="270957">
                  <c:v>627.74105865085698</c:v>
                </c:pt>
                <c:pt idx="270958">
                  <c:v>627.74337540613101</c:v>
                </c:pt>
                <c:pt idx="270959">
                  <c:v>627.74569216140401</c:v>
                </c:pt>
                <c:pt idx="270960">
                  <c:v>627.74800891667803</c:v>
                </c:pt>
                <c:pt idx="270961">
                  <c:v>627.75032567195103</c:v>
                </c:pt>
                <c:pt idx="270962">
                  <c:v>627.75264242722506</c:v>
                </c:pt>
                <c:pt idx="270963">
                  <c:v>627.75495918249896</c:v>
                </c:pt>
                <c:pt idx="270964">
                  <c:v>627.75727593777196</c:v>
                </c:pt>
                <c:pt idx="270965">
                  <c:v>627.75959269304599</c:v>
                </c:pt>
                <c:pt idx="270966">
                  <c:v>627.76190944831899</c:v>
                </c:pt>
                <c:pt idx="270967">
                  <c:v>627.76422620359301</c:v>
                </c:pt>
                <c:pt idx="270968">
                  <c:v>627.76654295886601</c:v>
                </c:pt>
                <c:pt idx="270969">
                  <c:v>627.76885971414004</c:v>
                </c:pt>
                <c:pt idx="270970">
                  <c:v>627.77117646941394</c:v>
                </c:pt>
                <c:pt idx="270971">
                  <c:v>627.77349322468694</c:v>
                </c:pt>
                <c:pt idx="270972">
                  <c:v>627.77580997996097</c:v>
                </c:pt>
                <c:pt idx="270973">
                  <c:v>627.77812673523397</c:v>
                </c:pt>
                <c:pt idx="270974">
                  <c:v>627.78044349050799</c:v>
                </c:pt>
                <c:pt idx="270975">
                  <c:v>627.78276024578099</c:v>
                </c:pt>
                <c:pt idx="270976">
                  <c:v>627.78507700105501</c:v>
                </c:pt>
                <c:pt idx="270977">
                  <c:v>627.78739375632904</c:v>
                </c:pt>
                <c:pt idx="270978">
                  <c:v>627.78971051160204</c:v>
                </c:pt>
                <c:pt idx="270979">
                  <c:v>627.79202726687595</c:v>
                </c:pt>
                <c:pt idx="270980">
                  <c:v>627.79434402214895</c:v>
                </c:pt>
                <c:pt idx="270981">
                  <c:v>627.79666077742297</c:v>
                </c:pt>
                <c:pt idx="270982">
                  <c:v>627.79897753269597</c:v>
                </c:pt>
                <c:pt idx="270983">
                  <c:v>627.80129428796999</c:v>
                </c:pt>
                <c:pt idx="270984">
                  <c:v>627.803611043243</c:v>
                </c:pt>
                <c:pt idx="270985">
                  <c:v>627.80592779851702</c:v>
                </c:pt>
                <c:pt idx="270986">
                  <c:v>627.80824455379104</c:v>
                </c:pt>
                <c:pt idx="270987">
                  <c:v>627.81056130906404</c:v>
                </c:pt>
                <c:pt idx="270988">
                  <c:v>627.81287806433795</c:v>
                </c:pt>
                <c:pt idx="270989">
                  <c:v>627.81519481961095</c:v>
                </c:pt>
                <c:pt idx="270990">
                  <c:v>627.81751157488497</c:v>
                </c:pt>
                <c:pt idx="270991">
                  <c:v>627.81982833015797</c:v>
                </c:pt>
                <c:pt idx="270992">
                  <c:v>627.822145085432</c:v>
                </c:pt>
                <c:pt idx="270993">
                  <c:v>627.82446184070602</c:v>
                </c:pt>
                <c:pt idx="270994">
                  <c:v>627.82677859597902</c:v>
                </c:pt>
                <c:pt idx="270995">
                  <c:v>627.82909535125305</c:v>
                </c:pt>
                <c:pt idx="270996">
                  <c:v>627.83141210652605</c:v>
                </c:pt>
                <c:pt idx="270997">
                  <c:v>627.83372886179995</c:v>
                </c:pt>
                <c:pt idx="270998">
                  <c:v>627.83604561707295</c:v>
                </c:pt>
                <c:pt idx="270999">
                  <c:v>627.83836237234698</c:v>
                </c:pt>
                <c:pt idx="271000">
                  <c:v>627.840679127621</c:v>
                </c:pt>
                <c:pt idx="271001">
                  <c:v>627.842995882894</c:v>
                </c:pt>
                <c:pt idx="271002">
                  <c:v>627.84531263816802</c:v>
                </c:pt>
                <c:pt idx="271003">
                  <c:v>627.84762939344103</c:v>
                </c:pt>
                <c:pt idx="271004">
                  <c:v>627.84994614871505</c:v>
                </c:pt>
                <c:pt idx="271005">
                  <c:v>627.85226290398805</c:v>
                </c:pt>
                <c:pt idx="271006">
                  <c:v>627.85457965926196</c:v>
                </c:pt>
                <c:pt idx="271007">
                  <c:v>627.85689641453598</c:v>
                </c:pt>
                <c:pt idx="271008">
                  <c:v>627.85921316980898</c:v>
                </c:pt>
                <c:pt idx="271009">
                  <c:v>627.861529925083</c:v>
                </c:pt>
                <c:pt idx="271010">
                  <c:v>627.863846680356</c:v>
                </c:pt>
                <c:pt idx="271011">
                  <c:v>627.86616343563003</c:v>
                </c:pt>
                <c:pt idx="271012">
                  <c:v>627.86848019090303</c:v>
                </c:pt>
                <c:pt idx="271013">
                  <c:v>627.87079694617705</c:v>
                </c:pt>
                <c:pt idx="271014">
                  <c:v>627.87311370145096</c:v>
                </c:pt>
                <c:pt idx="271015">
                  <c:v>627.87543045672396</c:v>
                </c:pt>
                <c:pt idx="271016">
                  <c:v>627.87774721199798</c:v>
                </c:pt>
                <c:pt idx="271017">
                  <c:v>627.88006396727098</c:v>
                </c:pt>
                <c:pt idx="271018">
                  <c:v>627.88238072254501</c:v>
                </c:pt>
                <c:pt idx="271019">
                  <c:v>627.88469747781801</c:v>
                </c:pt>
                <c:pt idx="271020">
                  <c:v>627.88701423309203</c:v>
                </c:pt>
                <c:pt idx="271021">
                  <c:v>627.88933098836605</c:v>
                </c:pt>
                <c:pt idx="271022">
                  <c:v>627.89164774363906</c:v>
                </c:pt>
                <c:pt idx="271023">
                  <c:v>627.89396449891296</c:v>
                </c:pt>
                <c:pt idx="271024">
                  <c:v>627.89628125418596</c:v>
                </c:pt>
                <c:pt idx="271025">
                  <c:v>627.89859800945999</c:v>
                </c:pt>
                <c:pt idx="271026">
                  <c:v>627.90091476473299</c:v>
                </c:pt>
                <c:pt idx="271027">
                  <c:v>627.90323152000701</c:v>
                </c:pt>
                <c:pt idx="271028">
                  <c:v>627.90554827528103</c:v>
                </c:pt>
                <c:pt idx="271029">
                  <c:v>627.90786503055404</c:v>
                </c:pt>
                <c:pt idx="271030">
                  <c:v>627.91018178582794</c:v>
                </c:pt>
                <c:pt idx="271031">
                  <c:v>627.91249854110094</c:v>
                </c:pt>
                <c:pt idx="271032">
                  <c:v>627.91481529637497</c:v>
                </c:pt>
                <c:pt idx="271033">
                  <c:v>627.91713205164797</c:v>
                </c:pt>
                <c:pt idx="271034">
                  <c:v>627.91944880692199</c:v>
                </c:pt>
                <c:pt idx="271035">
                  <c:v>627.92176556219499</c:v>
                </c:pt>
                <c:pt idx="271036">
                  <c:v>627.92408231746901</c:v>
                </c:pt>
                <c:pt idx="271037">
                  <c:v>627.92639907274304</c:v>
                </c:pt>
                <c:pt idx="271038">
                  <c:v>627.92871582801604</c:v>
                </c:pt>
                <c:pt idx="271039">
                  <c:v>627.93103258328995</c:v>
                </c:pt>
                <c:pt idx="271040">
                  <c:v>627.93334933856295</c:v>
                </c:pt>
                <c:pt idx="271041">
                  <c:v>627.93566609383697</c:v>
                </c:pt>
                <c:pt idx="271042">
                  <c:v>627.93798284910997</c:v>
                </c:pt>
                <c:pt idx="271043">
                  <c:v>627.94029960438399</c:v>
                </c:pt>
                <c:pt idx="271044">
                  <c:v>627.94261635965802</c:v>
                </c:pt>
                <c:pt idx="271045">
                  <c:v>627.94493311493102</c:v>
                </c:pt>
                <c:pt idx="271046">
                  <c:v>627.94724987020504</c:v>
                </c:pt>
                <c:pt idx="271047">
                  <c:v>627.94956662547804</c:v>
                </c:pt>
                <c:pt idx="271048">
                  <c:v>627.95188338075195</c:v>
                </c:pt>
                <c:pt idx="271049">
                  <c:v>627.95420013602495</c:v>
                </c:pt>
                <c:pt idx="271050">
                  <c:v>627.95651689129897</c:v>
                </c:pt>
                <c:pt idx="271051">
                  <c:v>627.958833646573</c:v>
                </c:pt>
                <c:pt idx="271052">
                  <c:v>627.961150401846</c:v>
                </c:pt>
                <c:pt idx="271053">
                  <c:v>627.96346715712002</c:v>
                </c:pt>
                <c:pt idx="271054">
                  <c:v>627.96578391239302</c:v>
                </c:pt>
                <c:pt idx="271055">
                  <c:v>627.96810066766704</c:v>
                </c:pt>
                <c:pt idx="271056">
                  <c:v>627.97041742294005</c:v>
                </c:pt>
                <c:pt idx="271057">
                  <c:v>627.97273417821395</c:v>
                </c:pt>
                <c:pt idx="271058">
                  <c:v>627.97505093348798</c:v>
                </c:pt>
                <c:pt idx="271059">
                  <c:v>627.97736768876098</c:v>
                </c:pt>
                <c:pt idx="271060">
                  <c:v>627.979684444035</c:v>
                </c:pt>
                <c:pt idx="271061">
                  <c:v>627.982001199308</c:v>
                </c:pt>
                <c:pt idx="271062">
                  <c:v>627.98431795458202</c:v>
                </c:pt>
                <c:pt idx="271063">
                  <c:v>627.98663470985502</c:v>
                </c:pt>
                <c:pt idx="271064">
                  <c:v>627.98895146512905</c:v>
                </c:pt>
                <c:pt idx="271065">
                  <c:v>627.99126822040296</c:v>
                </c:pt>
                <c:pt idx="271066">
                  <c:v>627.99358497567596</c:v>
                </c:pt>
                <c:pt idx="271067">
                  <c:v>627.99590173094998</c:v>
                </c:pt>
                <c:pt idx="271068">
                  <c:v>627.99821848622298</c:v>
                </c:pt>
                <c:pt idx="271069">
                  <c:v>628.000535241497</c:v>
                </c:pt>
                <c:pt idx="271070">
                  <c:v>628.00285199677</c:v>
                </c:pt>
                <c:pt idx="271071">
                  <c:v>628.00516875204403</c:v>
                </c:pt>
                <c:pt idx="271072">
                  <c:v>628.00748550731805</c:v>
                </c:pt>
                <c:pt idx="271073">
                  <c:v>628.00980226259105</c:v>
                </c:pt>
                <c:pt idx="271074">
                  <c:v>628.01211901786496</c:v>
                </c:pt>
                <c:pt idx="271075">
                  <c:v>628.01443577313796</c:v>
                </c:pt>
                <c:pt idx="271076">
                  <c:v>628.01675252841198</c:v>
                </c:pt>
                <c:pt idx="271077">
                  <c:v>628.01906928368498</c:v>
                </c:pt>
                <c:pt idx="271078">
                  <c:v>628.02138603895901</c:v>
                </c:pt>
                <c:pt idx="271079">
                  <c:v>628.02370279423303</c:v>
                </c:pt>
                <c:pt idx="271080">
                  <c:v>628.02601954950603</c:v>
                </c:pt>
                <c:pt idx="271081">
                  <c:v>628.02833630478005</c:v>
                </c:pt>
                <c:pt idx="271082">
                  <c:v>628.03065306005306</c:v>
                </c:pt>
                <c:pt idx="271083">
                  <c:v>628.03296981532696</c:v>
                </c:pt>
                <c:pt idx="271084">
                  <c:v>628.03528657059996</c:v>
                </c:pt>
                <c:pt idx="271085">
                  <c:v>628.03760332587399</c:v>
                </c:pt>
                <c:pt idx="271086">
                  <c:v>628.03992008114699</c:v>
                </c:pt>
                <c:pt idx="271087">
                  <c:v>628.04223683642101</c:v>
                </c:pt>
                <c:pt idx="271088">
                  <c:v>628.04455359169503</c:v>
                </c:pt>
                <c:pt idx="271089">
                  <c:v>628.04687034696803</c:v>
                </c:pt>
                <c:pt idx="271090">
                  <c:v>628.04918710224194</c:v>
                </c:pt>
                <c:pt idx="271091">
                  <c:v>628.05150385751494</c:v>
                </c:pt>
                <c:pt idx="271092">
                  <c:v>628.05382061278897</c:v>
                </c:pt>
                <c:pt idx="271093">
                  <c:v>628.05613736806197</c:v>
                </c:pt>
                <c:pt idx="271094">
                  <c:v>628.05845412333599</c:v>
                </c:pt>
                <c:pt idx="271095">
                  <c:v>628.06077087861001</c:v>
                </c:pt>
                <c:pt idx="271096">
                  <c:v>628.06308763388301</c:v>
                </c:pt>
                <c:pt idx="271097">
                  <c:v>628.06540438915704</c:v>
                </c:pt>
                <c:pt idx="271098">
                  <c:v>628.06772114443004</c:v>
                </c:pt>
                <c:pt idx="271099">
                  <c:v>628.07003789970395</c:v>
                </c:pt>
                <c:pt idx="271100">
                  <c:v>628.07235465497695</c:v>
                </c:pt>
                <c:pt idx="271101">
                  <c:v>628.07467141025097</c:v>
                </c:pt>
                <c:pt idx="271102">
                  <c:v>628.07698816552499</c:v>
                </c:pt>
                <c:pt idx="271103">
                  <c:v>628.07930492079799</c:v>
                </c:pt>
                <c:pt idx="271104">
                  <c:v>628.08162167607202</c:v>
                </c:pt>
                <c:pt idx="271105">
                  <c:v>628.08393843134502</c:v>
                </c:pt>
                <c:pt idx="271106">
                  <c:v>628.08625518661904</c:v>
                </c:pt>
                <c:pt idx="271107">
                  <c:v>628.08857194189204</c:v>
                </c:pt>
                <c:pt idx="271108">
                  <c:v>628.09088869716595</c:v>
                </c:pt>
                <c:pt idx="271109">
                  <c:v>628.09320545243997</c:v>
                </c:pt>
                <c:pt idx="271110">
                  <c:v>628.09552220771297</c:v>
                </c:pt>
                <c:pt idx="271111">
                  <c:v>628.097838962987</c:v>
                </c:pt>
                <c:pt idx="271112">
                  <c:v>628.10015571826</c:v>
                </c:pt>
                <c:pt idx="271113">
                  <c:v>628.10247247353402</c:v>
                </c:pt>
                <c:pt idx="271114">
                  <c:v>628.10478922880702</c:v>
                </c:pt>
                <c:pt idx="271115">
                  <c:v>628.10710598408104</c:v>
                </c:pt>
                <c:pt idx="271116">
                  <c:v>628.10942273935495</c:v>
                </c:pt>
                <c:pt idx="271117">
                  <c:v>628.11173949462795</c:v>
                </c:pt>
                <c:pt idx="271118">
                  <c:v>628.11405624990198</c:v>
                </c:pt>
                <c:pt idx="271119">
                  <c:v>628.11637300517498</c:v>
                </c:pt>
                <c:pt idx="271120">
                  <c:v>628.118689760449</c:v>
                </c:pt>
                <c:pt idx="271121">
                  <c:v>628.121006515722</c:v>
                </c:pt>
                <c:pt idx="271122">
                  <c:v>628.12332327099602</c:v>
                </c:pt>
                <c:pt idx="271123">
                  <c:v>628.12564002627005</c:v>
                </c:pt>
                <c:pt idx="271124">
                  <c:v>628.12795678154305</c:v>
                </c:pt>
                <c:pt idx="271125">
                  <c:v>628.13027353681696</c:v>
                </c:pt>
                <c:pt idx="271126">
                  <c:v>628.13259029208996</c:v>
                </c:pt>
                <c:pt idx="271127">
                  <c:v>628.13490704736398</c:v>
                </c:pt>
                <c:pt idx="271128">
                  <c:v>628.13722380263698</c:v>
                </c:pt>
                <c:pt idx="271129">
                  <c:v>628.139540557911</c:v>
                </c:pt>
                <c:pt idx="271130">
                  <c:v>628.14185731318503</c:v>
                </c:pt>
                <c:pt idx="271131">
                  <c:v>628.14417406845803</c:v>
                </c:pt>
                <c:pt idx="271132">
                  <c:v>628.14649082373205</c:v>
                </c:pt>
                <c:pt idx="271133">
                  <c:v>628.14880757900505</c:v>
                </c:pt>
                <c:pt idx="271134">
                  <c:v>628.15112433427896</c:v>
                </c:pt>
                <c:pt idx="271135">
                  <c:v>628.15344108955196</c:v>
                </c:pt>
                <c:pt idx="271136">
                  <c:v>628.15575784482598</c:v>
                </c:pt>
                <c:pt idx="271137">
                  <c:v>628.15807460009898</c:v>
                </c:pt>
                <c:pt idx="271138">
                  <c:v>628.16039135537301</c:v>
                </c:pt>
                <c:pt idx="271139">
                  <c:v>628.16270811064703</c:v>
                </c:pt>
                <c:pt idx="271140">
                  <c:v>628.16502486592003</c:v>
                </c:pt>
                <c:pt idx="271141">
                  <c:v>628.16734162119405</c:v>
                </c:pt>
                <c:pt idx="271142">
                  <c:v>628.16965837646705</c:v>
                </c:pt>
                <c:pt idx="271143">
                  <c:v>628.17197513174096</c:v>
                </c:pt>
                <c:pt idx="271144">
                  <c:v>628.17429188701396</c:v>
                </c:pt>
                <c:pt idx="271145">
                  <c:v>628.17660864228799</c:v>
                </c:pt>
                <c:pt idx="271146">
                  <c:v>628.17892539756201</c:v>
                </c:pt>
                <c:pt idx="271147">
                  <c:v>628.18124215283501</c:v>
                </c:pt>
                <c:pt idx="271148">
                  <c:v>628.18355890810903</c:v>
                </c:pt>
                <c:pt idx="271149">
                  <c:v>628.18587566338203</c:v>
                </c:pt>
                <c:pt idx="271150">
                  <c:v>628.18819241865594</c:v>
                </c:pt>
                <c:pt idx="271151">
                  <c:v>628.19050917392894</c:v>
                </c:pt>
                <c:pt idx="271152">
                  <c:v>628.19282592920297</c:v>
                </c:pt>
                <c:pt idx="271153">
                  <c:v>628.19514268447699</c:v>
                </c:pt>
                <c:pt idx="271154">
                  <c:v>628.19745943974999</c:v>
                </c:pt>
                <c:pt idx="271155">
                  <c:v>628.19977619502401</c:v>
                </c:pt>
                <c:pt idx="271156">
                  <c:v>628.20209295029701</c:v>
                </c:pt>
                <c:pt idx="271157">
                  <c:v>628.20440970557104</c:v>
                </c:pt>
                <c:pt idx="271158">
                  <c:v>628.20672646084404</c:v>
                </c:pt>
                <c:pt idx="271159">
                  <c:v>628.20904321611795</c:v>
                </c:pt>
                <c:pt idx="271160">
                  <c:v>628.21135997139197</c:v>
                </c:pt>
                <c:pt idx="271161">
                  <c:v>628.21367672666497</c:v>
                </c:pt>
                <c:pt idx="271162">
                  <c:v>628.21599348193899</c:v>
                </c:pt>
                <c:pt idx="271163">
                  <c:v>628.21831023721199</c:v>
                </c:pt>
                <c:pt idx="271164">
                  <c:v>628.22062699248602</c:v>
                </c:pt>
                <c:pt idx="271165">
                  <c:v>628.22294374775902</c:v>
                </c:pt>
                <c:pt idx="271166">
                  <c:v>628.22526050303304</c:v>
                </c:pt>
                <c:pt idx="271167">
                  <c:v>628.22757725830695</c:v>
                </c:pt>
                <c:pt idx="271168">
                  <c:v>628.22989401357995</c:v>
                </c:pt>
                <c:pt idx="271169">
                  <c:v>628.23221076885397</c:v>
                </c:pt>
                <c:pt idx="271170">
                  <c:v>628.23452752412697</c:v>
                </c:pt>
                <c:pt idx="271171">
                  <c:v>628.236844279401</c:v>
                </c:pt>
                <c:pt idx="271172">
                  <c:v>628.239161034674</c:v>
                </c:pt>
                <c:pt idx="271173">
                  <c:v>628.24147778994802</c:v>
                </c:pt>
                <c:pt idx="271174">
                  <c:v>628.24379454522204</c:v>
                </c:pt>
                <c:pt idx="271175">
                  <c:v>628.24611130049504</c:v>
                </c:pt>
                <c:pt idx="271176">
                  <c:v>628.24842805576895</c:v>
                </c:pt>
                <c:pt idx="271177">
                  <c:v>628.25074481104195</c:v>
                </c:pt>
                <c:pt idx="271178">
                  <c:v>628.25306156631598</c:v>
                </c:pt>
                <c:pt idx="271179">
                  <c:v>628.25537832158898</c:v>
                </c:pt>
                <c:pt idx="271180">
                  <c:v>628.257695076863</c:v>
                </c:pt>
                <c:pt idx="271181">
                  <c:v>628.26001183213702</c:v>
                </c:pt>
                <c:pt idx="271182">
                  <c:v>628.26232858741002</c:v>
                </c:pt>
                <c:pt idx="271183">
                  <c:v>628.26464534268405</c:v>
                </c:pt>
                <c:pt idx="271184">
                  <c:v>628.26696209795705</c:v>
                </c:pt>
                <c:pt idx="271185">
                  <c:v>628.26927885323096</c:v>
                </c:pt>
                <c:pt idx="271186">
                  <c:v>628.27159560850396</c:v>
                </c:pt>
                <c:pt idx="271187">
                  <c:v>628.27391236377798</c:v>
                </c:pt>
                <c:pt idx="271188">
                  <c:v>628.27622911905098</c:v>
                </c:pt>
                <c:pt idx="271189">
                  <c:v>628.278545874325</c:v>
                </c:pt>
                <c:pt idx="271190">
                  <c:v>628.28086262959903</c:v>
                </c:pt>
                <c:pt idx="271191">
                  <c:v>628.28317938487203</c:v>
                </c:pt>
                <c:pt idx="271192">
                  <c:v>628.28549614014605</c:v>
                </c:pt>
                <c:pt idx="271193">
                  <c:v>628.28781289541905</c:v>
                </c:pt>
                <c:pt idx="271194">
                  <c:v>628.29012965069296</c:v>
                </c:pt>
                <c:pt idx="271195">
                  <c:v>628.29244640596596</c:v>
                </c:pt>
                <c:pt idx="271196">
                  <c:v>628.29476316123998</c:v>
                </c:pt>
                <c:pt idx="271197">
                  <c:v>628.29707991651401</c:v>
                </c:pt>
                <c:pt idx="271198">
                  <c:v>628.29939667178701</c:v>
                </c:pt>
                <c:pt idx="271199">
                  <c:v>628.30171342706103</c:v>
                </c:pt>
                <c:pt idx="271200">
                  <c:v>628.30403018233403</c:v>
                </c:pt>
                <c:pt idx="271201">
                  <c:v>628.30634693760805</c:v>
                </c:pt>
                <c:pt idx="271202">
                  <c:v>628.30866369288105</c:v>
                </c:pt>
                <c:pt idx="271203">
                  <c:v>628.31098044815496</c:v>
                </c:pt>
                <c:pt idx="271204">
                  <c:v>628.31329720342899</c:v>
                </c:pt>
                <c:pt idx="271205">
                  <c:v>628.31561395870199</c:v>
                </c:pt>
                <c:pt idx="271206">
                  <c:v>628.31793071397601</c:v>
                </c:pt>
                <c:pt idx="271207">
                  <c:v>628.32024746924901</c:v>
                </c:pt>
                <c:pt idx="271208">
                  <c:v>628.32256422452303</c:v>
                </c:pt>
                <c:pt idx="271209">
                  <c:v>628.32488097979603</c:v>
                </c:pt>
                <c:pt idx="271210">
                  <c:v>628.32719773506994</c:v>
                </c:pt>
                <c:pt idx="271211">
                  <c:v>628.32951449034397</c:v>
                </c:pt>
                <c:pt idx="271212">
                  <c:v>628.33183124561697</c:v>
                </c:pt>
                <c:pt idx="271213">
                  <c:v>628.33414800089099</c:v>
                </c:pt>
                <c:pt idx="271214">
                  <c:v>628.33646475616399</c:v>
                </c:pt>
                <c:pt idx="271215">
                  <c:v>628.33878151143801</c:v>
                </c:pt>
                <c:pt idx="271216">
                  <c:v>628.34109826671101</c:v>
                </c:pt>
                <c:pt idx="271217">
                  <c:v>628.34341502198504</c:v>
                </c:pt>
                <c:pt idx="271218">
                  <c:v>628.34573177725895</c:v>
                </c:pt>
                <c:pt idx="271219">
                  <c:v>628.34804853253195</c:v>
                </c:pt>
                <c:pt idx="271220">
                  <c:v>628.35036528780597</c:v>
                </c:pt>
                <c:pt idx="271221">
                  <c:v>628.35268204307897</c:v>
                </c:pt>
                <c:pt idx="271222">
                  <c:v>628.35499879835299</c:v>
                </c:pt>
                <c:pt idx="271223">
                  <c:v>628.35731555362599</c:v>
                </c:pt>
                <c:pt idx="271224">
                  <c:v>628.35963230890002</c:v>
                </c:pt>
                <c:pt idx="271225">
                  <c:v>628.36194906417404</c:v>
                </c:pt>
                <c:pt idx="271226">
                  <c:v>628.36426581944704</c:v>
                </c:pt>
                <c:pt idx="271227">
                  <c:v>628.36658257472095</c:v>
                </c:pt>
                <c:pt idx="271228">
                  <c:v>628.36889932999395</c:v>
                </c:pt>
                <c:pt idx="271229">
                  <c:v>628.37121608526797</c:v>
                </c:pt>
                <c:pt idx="271230">
                  <c:v>628.37353284054097</c:v>
                </c:pt>
                <c:pt idx="271231">
                  <c:v>628.375849595815</c:v>
                </c:pt>
                <c:pt idx="271232">
                  <c:v>628.37816635108902</c:v>
                </c:pt>
                <c:pt idx="271233">
                  <c:v>628.38048310636202</c:v>
                </c:pt>
                <c:pt idx="271234">
                  <c:v>628.38279986163604</c:v>
                </c:pt>
                <c:pt idx="271235">
                  <c:v>628.38511661690904</c:v>
                </c:pt>
                <c:pt idx="271236">
                  <c:v>628.38743337218295</c:v>
                </c:pt>
                <c:pt idx="271237">
                  <c:v>628.38975012745595</c:v>
                </c:pt>
                <c:pt idx="271238">
                  <c:v>628.39206688272998</c:v>
                </c:pt>
                <c:pt idx="271239">
                  <c:v>628.39438363800298</c:v>
                </c:pt>
                <c:pt idx="271240">
                  <c:v>628.396700393277</c:v>
                </c:pt>
                <c:pt idx="271241">
                  <c:v>628.39901714855102</c:v>
                </c:pt>
                <c:pt idx="271242">
                  <c:v>628.40133390382402</c:v>
                </c:pt>
                <c:pt idx="271243">
                  <c:v>628.40365065909805</c:v>
                </c:pt>
                <c:pt idx="271244">
                  <c:v>628.40596741437105</c:v>
                </c:pt>
                <c:pt idx="271245">
                  <c:v>628.40828416964496</c:v>
                </c:pt>
                <c:pt idx="271246">
                  <c:v>628.41060092491796</c:v>
                </c:pt>
                <c:pt idx="271247">
                  <c:v>628.41291768019198</c:v>
                </c:pt>
                <c:pt idx="271248">
                  <c:v>628.415234435466</c:v>
                </c:pt>
                <c:pt idx="271249">
                  <c:v>628.417551190739</c:v>
                </c:pt>
                <c:pt idx="271250">
                  <c:v>628.41986794601303</c:v>
                </c:pt>
                <c:pt idx="271251">
                  <c:v>628.42218470128603</c:v>
                </c:pt>
                <c:pt idx="271252">
                  <c:v>628.42450145656005</c:v>
                </c:pt>
                <c:pt idx="271253">
                  <c:v>628.42681821183305</c:v>
                </c:pt>
                <c:pt idx="271254">
                  <c:v>628.42913496710696</c:v>
                </c:pt>
                <c:pt idx="271255">
                  <c:v>628.43145172238098</c:v>
                </c:pt>
                <c:pt idx="271256">
                  <c:v>628.43376847765398</c:v>
                </c:pt>
                <c:pt idx="271257">
                  <c:v>628.43608523292801</c:v>
                </c:pt>
                <c:pt idx="271258">
                  <c:v>628.43840198820101</c:v>
                </c:pt>
                <c:pt idx="271259">
                  <c:v>628.44071874347503</c:v>
                </c:pt>
                <c:pt idx="271260">
                  <c:v>628.44303549874803</c:v>
                </c:pt>
                <c:pt idx="271261">
                  <c:v>628.44535225402205</c:v>
                </c:pt>
                <c:pt idx="271262">
                  <c:v>628.44766900929596</c:v>
                </c:pt>
                <c:pt idx="271263">
                  <c:v>628.44998576456896</c:v>
                </c:pt>
                <c:pt idx="271264">
                  <c:v>628.45230251984299</c:v>
                </c:pt>
                <c:pt idx="271265">
                  <c:v>628.45461927511599</c:v>
                </c:pt>
                <c:pt idx="271266">
                  <c:v>628.45693603039001</c:v>
                </c:pt>
                <c:pt idx="271267">
                  <c:v>628.45925278566301</c:v>
                </c:pt>
                <c:pt idx="271268">
                  <c:v>628.46156954093703</c:v>
                </c:pt>
                <c:pt idx="271269">
                  <c:v>628.46388629621094</c:v>
                </c:pt>
                <c:pt idx="271270">
                  <c:v>628.46620305148394</c:v>
                </c:pt>
                <c:pt idx="271271">
                  <c:v>628.46851980675797</c:v>
                </c:pt>
                <c:pt idx="271272">
                  <c:v>628.47083656203097</c:v>
                </c:pt>
                <c:pt idx="271273">
                  <c:v>628.47315331730499</c:v>
                </c:pt>
                <c:pt idx="271274">
                  <c:v>628.47547007257799</c:v>
                </c:pt>
                <c:pt idx="271275">
                  <c:v>628.47778682785201</c:v>
                </c:pt>
                <c:pt idx="271276">
                  <c:v>628.48010358312604</c:v>
                </c:pt>
                <c:pt idx="271277">
                  <c:v>628.48242033839904</c:v>
                </c:pt>
                <c:pt idx="271278">
                  <c:v>628.48473709367295</c:v>
                </c:pt>
                <c:pt idx="271279">
                  <c:v>628.48705384894595</c:v>
                </c:pt>
                <c:pt idx="271280">
                  <c:v>628.48937060421997</c:v>
                </c:pt>
                <c:pt idx="271281">
                  <c:v>628.49168735949297</c:v>
                </c:pt>
                <c:pt idx="271282">
                  <c:v>628.49400411476699</c:v>
                </c:pt>
                <c:pt idx="271283">
                  <c:v>628.49632087003999</c:v>
                </c:pt>
                <c:pt idx="271284">
                  <c:v>628.49863762531402</c:v>
                </c:pt>
                <c:pt idx="271285">
                  <c:v>628.50095438058804</c:v>
                </c:pt>
                <c:pt idx="271286">
                  <c:v>628.50327113586104</c:v>
                </c:pt>
                <c:pt idx="271287">
                  <c:v>628.50558789113495</c:v>
                </c:pt>
                <c:pt idx="271288">
                  <c:v>628.50790464640795</c:v>
                </c:pt>
                <c:pt idx="271289">
                  <c:v>628.51022140168197</c:v>
                </c:pt>
                <c:pt idx="271290">
                  <c:v>628.51253815695497</c:v>
                </c:pt>
                <c:pt idx="271291">
                  <c:v>628.514854912229</c:v>
                </c:pt>
                <c:pt idx="271292">
                  <c:v>628.51717166750302</c:v>
                </c:pt>
                <c:pt idx="271293">
                  <c:v>628.51948842277602</c:v>
                </c:pt>
                <c:pt idx="271294">
                  <c:v>628.52180517805004</c:v>
                </c:pt>
                <c:pt idx="271295">
                  <c:v>628.52412193332304</c:v>
                </c:pt>
                <c:pt idx="271296">
                  <c:v>628.52643868859695</c:v>
                </c:pt>
                <c:pt idx="271297">
                  <c:v>628.52875544386995</c:v>
                </c:pt>
                <c:pt idx="271298">
                  <c:v>628.53107219914398</c:v>
                </c:pt>
                <c:pt idx="271299">
                  <c:v>628.533388954418</c:v>
                </c:pt>
                <c:pt idx="271300">
                  <c:v>628.535705709691</c:v>
                </c:pt>
                <c:pt idx="271301">
                  <c:v>628.53802246496502</c:v>
                </c:pt>
                <c:pt idx="271302">
                  <c:v>628.54033922023802</c:v>
                </c:pt>
                <c:pt idx="271303">
                  <c:v>628.54265597551205</c:v>
                </c:pt>
                <c:pt idx="271304">
                  <c:v>628.54497273078505</c:v>
                </c:pt>
                <c:pt idx="271305">
                  <c:v>628.54728948605896</c:v>
                </c:pt>
                <c:pt idx="271306">
                  <c:v>628.54960624133298</c:v>
                </c:pt>
                <c:pt idx="271307">
                  <c:v>628.55192299660598</c:v>
                </c:pt>
                <c:pt idx="271308">
                  <c:v>628.55423975188</c:v>
                </c:pt>
                <c:pt idx="271309">
                  <c:v>628.556556507153</c:v>
                </c:pt>
                <c:pt idx="271310">
                  <c:v>628.55887326242703</c:v>
                </c:pt>
                <c:pt idx="271311">
                  <c:v>628.56119001770003</c:v>
                </c:pt>
                <c:pt idx="271312">
                  <c:v>628.56350677297405</c:v>
                </c:pt>
                <c:pt idx="271313">
                  <c:v>628.56582352824796</c:v>
                </c:pt>
                <c:pt idx="271314">
                  <c:v>628.56814028352096</c:v>
                </c:pt>
                <c:pt idx="271315">
                  <c:v>628.57045703879498</c:v>
                </c:pt>
                <c:pt idx="271316">
                  <c:v>628.57277379406798</c:v>
                </c:pt>
                <c:pt idx="271317">
                  <c:v>628.57509054934201</c:v>
                </c:pt>
                <c:pt idx="271318">
                  <c:v>628.57740730461501</c:v>
                </c:pt>
                <c:pt idx="271319">
                  <c:v>628.57972405988903</c:v>
                </c:pt>
                <c:pt idx="271320">
                  <c:v>628.58204081516305</c:v>
                </c:pt>
                <c:pt idx="271321">
                  <c:v>628.58435757043605</c:v>
                </c:pt>
                <c:pt idx="271322">
                  <c:v>628.58667432570996</c:v>
                </c:pt>
                <c:pt idx="271323">
                  <c:v>628.58899108098296</c:v>
                </c:pt>
                <c:pt idx="271324">
                  <c:v>628.59130783625699</c:v>
                </c:pt>
                <c:pt idx="271325">
                  <c:v>628.59362459152999</c:v>
                </c:pt>
                <c:pt idx="271326">
                  <c:v>628.59594134680401</c:v>
                </c:pt>
                <c:pt idx="271327">
                  <c:v>628.59825810207803</c:v>
                </c:pt>
                <c:pt idx="271328">
                  <c:v>628.60057485735103</c:v>
                </c:pt>
                <c:pt idx="271329">
                  <c:v>628.60289161262494</c:v>
                </c:pt>
                <c:pt idx="271330">
                  <c:v>628.60520836789794</c:v>
                </c:pt>
                <c:pt idx="271331">
                  <c:v>628.60752512317197</c:v>
                </c:pt>
                <c:pt idx="271332">
                  <c:v>628.60984187844497</c:v>
                </c:pt>
                <c:pt idx="271333">
                  <c:v>628.61215863371899</c:v>
                </c:pt>
                <c:pt idx="271334">
                  <c:v>628.61447538899199</c:v>
                </c:pt>
                <c:pt idx="271335">
                  <c:v>628.61679214426601</c:v>
                </c:pt>
                <c:pt idx="271336">
                  <c:v>628.61910889954004</c:v>
                </c:pt>
                <c:pt idx="271337">
                  <c:v>628.62142565481304</c:v>
                </c:pt>
                <c:pt idx="271338">
                  <c:v>628.62374241008695</c:v>
                </c:pt>
                <c:pt idx="271339">
                  <c:v>628.62605916535995</c:v>
                </c:pt>
                <c:pt idx="271340">
                  <c:v>628.62837592063397</c:v>
                </c:pt>
                <c:pt idx="271341">
                  <c:v>628.63069267590697</c:v>
                </c:pt>
                <c:pt idx="271342">
                  <c:v>628.63300943118099</c:v>
                </c:pt>
                <c:pt idx="271343">
                  <c:v>628.63532618645502</c:v>
                </c:pt>
                <c:pt idx="271344">
                  <c:v>628.63764294172802</c:v>
                </c:pt>
                <c:pt idx="271345">
                  <c:v>628.63995969700204</c:v>
                </c:pt>
                <c:pt idx="271346">
                  <c:v>628.64227645227504</c:v>
                </c:pt>
                <c:pt idx="271347">
                  <c:v>628.64459320754895</c:v>
                </c:pt>
                <c:pt idx="271348">
                  <c:v>628.64690996282195</c:v>
                </c:pt>
                <c:pt idx="271349">
                  <c:v>628.64922671809597</c:v>
                </c:pt>
                <c:pt idx="271350">
                  <c:v>628.65154347337</c:v>
                </c:pt>
                <c:pt idx="271351">
                  <c:v>628.653860228643</c:v>
                </c:pt>
                <c:pt idx="271352">
                  <c:v>628.65617698391702</c:v>
                </c:pt>
                <c:pt idx="271353">
                  <c:v>628.65849373919002</c:v>
                </c:pt>
                <c:pt idx="271354">
                  <c:v>628.66081049446404</c:v>
                </c:pt>
                <c:pt idx="271355">
                  <c:v>628.66312724973704</c:v>
                </c:pt>
                <c:pt idx="271356">
                  <c:v>628.66544400501095</c:v>
                </c:pt>
                <c:pt idx="271357">
                  <c:v>628.66776076028498</c:v>
                </c:pt>
                <c:pt idx="271358">
                  <c:v>628.67007751555798</c:v>
                </c:pt>
                <c:pt idx="271359">
                  <c:v>628.672394270832</c:v>
                </c:pt>
                <c:pt idx="271360">
                  <c:v>628.674711026105</c:v>
                </c:pt>
                <c:pt idx="271361">
                  <c:v>628.67702778137902</c:v>
                </c:pt>
                <c:pt idx="271362">
                  <c:v>628.67934453665202</c:v>
                </c:pt>
                <c:pt idx="271363">
                  <c:v>628.68166129192605</c:v>
                </c:pt>
                <c:pt idx="271364">
                  <c:v>628.68397804719996</c:v>
                </c:pt>
                <c:pt idx="271365">
                  <c:v>628.68629480247296</c:v>
                </c:pt>
                <c:pt idx="271366">
                  <c:v>628.68861155774698</c:v>
                </c:pt>
                <c:pt idx="271367">
                  <c:v>628.69092831301998</c:v>
                </c:pt>
                <c:pt idx="271368">
                  <c:v>628.693245068294</c:v>
                </c:pt>
                <c:pt idx="271369">
                  <c:v>628.695561823567</c:v>
                </c:pt>
                <c:pt idx="271370">
                  <c:v>628.69787857884103</c:v>
                </c:pt>
                <c:pt idx="271371">
                  <c:v>628.70019533411505</c:v>
                </c:pt>
                <c:pt idx="271372">
                  <c:v>628.70251208938805</c:v>
                </c:pt>
                <c:pt idx="271373">
                  <c:v>628.70482884466196</c:v>
                </c:pt>
                <c:pt idx="271374">
                  <c:v>628.70714559993496</c:v>
                </c:pt>
                <c:pt idx="271375">
                  <c:v>628.70946235520898</c:v>
                </c:pt>
                <c:pt idx="271376">
                  <c:v>628.71177911048198</c:v>
                </c:pt>
                <c:pt idx="271377">
                  <c:v>628.71409586575601</c:v>
                </c:pt>
                <c:pt idx="271378">
                  <c:v>628.71641262103003</c:v>
                </c:pt>
                <c:pt idx="271379">
                  <c:v>628.71872937630303</c:v>
                </c:pt>
                <c:pt idx="271380">
                  <c:v>628.72104613157705</c:v>
                </c:pt>
                <c:pt idx="271381">
                  <c:v>628.72336288685005</c:v>
                </c:pt>
                <c:pt idx="271382">
                  <c:v>628.72567964212396</c:v>
                </c:pt>
                <c:pt idx="271383">
                  <c:v>628.72799639739696</c:v>
                </c:pt>
                <c:pt idx="271384">
                  <c:v>628.73031315267099</c:v>
                </c:pt>
                <c:pt idx="271385">
                  <c:v>628.73262990794399</c:v>
                </c:pt>
                <c:pt idx="271386">
                  <c:v>628.73494666321801</c:v>
                </c:pt>
                <c:pt idx="271387">
                  <c:v>628.73726341849203</c:v>
                </c:pt>
                <c:pt idx="271388">
                  <c:v>628.73958017376503</c:v>
                </c:pt>
                <c:pt idx="271389">
                  <c:v>628.74189692903894</c:v>
                </c:pt>
                <c:pt idx="271390">
                  <c:v>628.74421368431194</c:v>
                </c:pt>
                <c:pt idx="271391">
                  <c:v>628.74653043958597</c:v>
                </c:pt>
                <c:pt idx="271392">
                  <c:v>628.74884719485897</c:v>
                </c:pt>
                <c:pt idx="271393">
                  <c:v>628.75116395013299</c:v>
                </c:pt>
                <c:pt idx="271394">
                  <c:v>628.75348070540701</c:v>
                </c:pt>
                <c:pt idx="271395">
                  <c:v>628.75579746068001</c:v>
                </c:pt>
                <c:pt idx="271396">
                  <c:v>628.75811421595404</c:v>
                </c:pt>
                <c:pt idx="271397">
                  <c:v>628.76043097122704</c:v>
                </c:pt>
                <c:pt idx="271398">
                  <c:v>628.76274772650095</c:v>
                </c:pt>
                <c:pt idx="271399">
                  <c:v>628.76506448177395</c:v>
                </c:pt>
                <c:pt idx="271400">
                  <c:v>628.76738123704797</c:v>
                </c:pt>
                <c:pt idx="271401">
                  <c:v>628.76969799232199</c:v>
                </c:pt>
                <c:pt idx="271402">
                  <c:v>628.77201474759499</c:v>
                </c:pt>
                <c:pt idx="271403">
                  <c:v>628.77433150286902</c:v>
                </c:pt>
                <c:pt idx="271404">
                  <c:v>628.77664825814202</c:v>
                </c:pt>
                <c:pt idx="271405">
                  <c:v>628.77896501341604</c:v>
                </c:pt>
                <c:pt idx="271406">
                  <c:v>628.78128176868904</c:v>
                </c:pt>
                <c:pt idx="271407">
                  <c:v>628.78359852396295</c:v>
                </c:pt>
                <c:pt idx="271408">
                  <c:v>628.78591527923697</c:v>
                </c:pt>
                <c:pt idx="271409">
                  <c:v>628.78823203450997</c:v>
                </c:pt>
                <c:pt idx="271410">
                  <c:v>628.790548789784</c:v>
                </c:pt>
                <c:pt idx="271411">
                  <c:v>628.792865545057</c:v>
                </c:pt>
                <c:pt idx="271412">
                  <c:v>628.79518230033102</c:v>
                </c:pt>
                <c:pt idx="271413">
                  <c:v>628.79749905560402</c:v>
                </c:pt>
                <c:pt idx="271414">
                  <c:v>628.79981581087804</c:v>
                </c:pt>
                <c:pt idx="271415">
                  <c:v>628.80213256615195</c:v>
                </c:pt>
                <c:pt idx="271416">
                  <c:v>628.80444932142495</c:v>
                </c:pt>
                <c:pt idx="271417">
                  <c:v>628.80676607669898</c:v>
                </c:pt>
                <c:pt idx="271418">
                  <c:v>628.80908283197198</c:v>
                </c:pt>
                <c:pt idx="271419">
                  <c:v>628.811399587246</c:v>
                </c:pt>
                <c:pt idx="271420">
                  <c:v>628.813716342519</c:v>
                </c:pt>
                <c:pt idx="271421">
                  <c:v>628.81603309779302</c:v>
                </c:pt>
                <c:pt idx="271422">
                  <c:v>628.81834985306705</c:v>
                </c:pt>
                <c:pt idx="271423">
                  <c:v>628.82066660834005</c:v>
                </c:pt>
                <c:pt idx="271424">
                  <c:v>628.82298336361396</c:v>
                </c:pt>
                <c:pt idx="271425">
                  <c:v>628.82530011888696</c:v>
                </c:pt>
                <c:pt idx="271426">
                  <c:v>628.82761687416098</c:v>
                </c:pt>
                <c:pt idx="271427">
                  <c:v>628.82993362943398</c:v>
                </c:pt>
                <c:pt idx="271428">
                  <c:v>628.832250384708</c:v>
                </c:pt>
                <c:pt idx="271429">
                  <c:v>628.83456713998203</c:v>
                </c:pt>
                <c:pt idx="271430">
                  <c:v>628.83688389525503</c:v>
                </c:pt>
                <c:pt idx="271431">
                  <c:v>628.83920065052905</c:v>
                </c:pt>
                <c:pt idx="271432">
                  <c:v>628.84151740580205</c:v>
                </c:pt>
                <c:pt idx="271433">
                  <c:v>628.84383416107596</c:v>
                </c:pt>
                <c:pt idx="271434">
                  <c:v>628.84615091634896</c:v>
                </c:pt>
                <c:pt idx="271435">
                  <c:v>628.84846767162298</c:v>
                </c:pt>
                <c:pt idx="271436">
                  <c:v>628.85078442689598</c:v>
                </c:pt>
                <c:pt idx="271437">
                  <c:v>628.85310118217001</c:v>
                </c:pt>
                <c:pt idx="271438">
                  <c:v>628.85541793744403</c:v>
                </c:pt>
                <c:pt idx="271439">
                  <c:v>628.85773469271703</c:v>
                </c:pt>
                <c:pt idx="271440">
                  <c:v>628.86005144799105</c:v>
                </c:pt>
                <c:pt idx="271441">
                  <c:v>628.86236820326405</c:v>
                </c:pt>
                <c:pt idx="271442">
                  <c:v>628.86468495853796</c:v>
                </c:pt>
                <c:pt idx="271443">
                  <c:v>628.86700171381096</c:v>
                </c:pt>
                <c:pt idx="271444">
                  <c:v>628.86931846908499</c:v>
                </c:pt>
                <c:pt idx="271445">
                  <c:v>628.87163522435901</c:v>
                </c:pt>
                <c:pt idx="271446">
                  <c:v>628.87395197963201</c:v>
                </c:pt>
                <c:pt idx="271447">
                  <c:v>628.87626873490603</c:v>
                </c:pt>
                <c:pt idx="271448">
                  <c:v>628.87858549017903</c:v>
                </c:pt>
                <c:pt idx="271449">
                  <c:v>628.88090224545294</c:v>
                </c:pt>
                <c:pt idx="271450">
                  <c:v>628.88321900072594</c:v>
                </c:pt>
                <c:pt idx="271451">
                  <c:v>628.88553575599997</c:v>
                </c:pt>
                <c:pt idx="271452">
                  <c:v>628.88785251127399</c:v>
                </c:pt>
                <c:pt idx="271453">
                  <c:v>628.89016926654699</c:v>
                </c:pt>
                <c:pt idx="271454">
                  <c:v>628.89248602182101</c:v>
                </c:pt>
                <c:pt idx="271455">
                  <c:v>628.89480277709401</c:v>
                </c:pt>
                <c:pt idx="271456">
                  <c:v>628.89711953236804</c:v>
                </c:pt>
                <c:pt idx="271457">
                  <c:v>628.89943628764104</c:v>
                </c:pt>
                <c:pt idx="271458">
                  <c:v>628.90175304291495</c:v>
                </c:pt>
                <c:pt idx="271459">
                  <c:v>628.90406979818897</c:v>
                </c:pt>
                <c:pt idx="271460">
                  <c:v>628.90638655346197</c:v>
                </c:pt>
                <c:pt idx="271461">
                  <c:v>628.90870330873599</c:v>
                </c:pt>
                <c:pt idx="271462">
                  <c:v>628.91102006400899</c:v>
                </c:pt>
                <c:pt idx="271463">
                  <c:v>628.91333681928302</c:v>
                </c:pt>
                <c:pt idx="271464">
                  <c:v>628.91565357455602</c:v>
                </c:pt>
                <c:pt idx="271465">
                  <c:v>628.91797032983004</c:v>
                </c:pt>
                <c:pt idx="271466">
                  <c:v>628.92028708510395</c:v>
                </c:pt>
                <c:pt idx="271467">
                  <c:v>628.92260384037695</c:v>
                </c:pt>
                <c:pt idx="271468">
                  <c:v>628.92492059565097</c:v>
                </c:pt>
                <c:pt idx="271469">
                  <c:v>628.92723735092397</c:v>
                </c:pt>
                <c:pt idx="271470">
                  <c:v>628.929554106198</c:v>
                </c:pt>
                <c:pt idx="271471">
                  <c:v>628.931870861471</c:v>
                </c:pt>
                <c:pt idx="271472">
                  <c:v>628.93418761674502</c:v>
                </c:pt>
                <c:pt idx="271473">
                  <c:v>628.93650437201904</c:v>
                </c:pt>
                <c:pt idx="271474">
                  <c:v>628.93882112729204</c:v>
                </c:pt>
                <c:pt idx="271475">
                  <c:v>628.94113788256595</c:v>
                </c:pt>
                <c:pt idx="271476">
                  <c:v>628.94345463783895</c:v>
                </c:pt>
                <c:pt idx="271477">
                  <c:v>628.94577139311298</c:v>
                </c:pt>
                <c:pt idx="271478">
                  <c:v>628.94808814838598</c:v>
                </c:pt>
                <c:pt idx="271479">
                  <c:v>628.95040490366</c:v>
                </c:pt>
                <c:pt idx="271480">
                  <c:v>628.95272165893402</c:v>
                </c:pt>
                <c:pt idx="271481">
                  <c:v>628.95503841420702</c:v>
                </c:pt>
                <c:pt idx="271482">
                  <c:v>628.95735516948105</c:v>
                </c:pt>
                <c:pt idx="271483">
                  <c:v>628.95967192475405</c:v>
                </c:pt>
                <c:pt idx="271484">
                  <c:v>628.96198868002796</c:v>
                </c:pt>
                <c:pt idx="271485">
                  <c:v>628.96430543530096</c:v>
                </c:pt>
                <c:pt idx="271486">
                  <c:v>628.96662219057498</c:v>
                </c:pt>
                <c:pt idx="271487">
                  <c:v>628.96893894584798</c:v>
                </c:pt>
                <c:pt idx="271488">
                  <c:v>628.971255701122</c:v>
                </c:pt>
                <c:pt idx="271489">
                  <c:v>628.97357245639603</c:v>
                </c:pt>
                <c:pt idx="271490">
                  <c:v>628.97588921166903</c:v>
                </c:pt>
                <c:pt idx="271491">
                  <c:v>628.97820596694305</c:v>
                </c:pt>
                <c:pt idx="271492">
                  <c:v>628.98052272221605</c:v>
                </c:pt>
                <c:pt idx="271493">
                  <c:v>628.98283947748996</c:v>
                </c:pt>
                <c:pt idx="271494">
                  <c:v>628.98515623276296</c:v>
                </c:pt>
                <c:pt idx="271495">
                  <c:v>628.98747298803698</c:v>
                </c:pt>
                <c:pt idx="271496">
                  <c:v>628.98978974331101</c:v>
                </c:pt>
                <c:pt idx="271497">
                  <c:v>628.99210649858401</c:v>
                </c:pt>
                <c:pt idx="271498">
                  <c:v>628.99442325385803</c:v>
                </c:pt>
                <c:pt idx="271499">
                  <c:v>628.99674000913103</c:v>
                </c:pt>
                <c:pt idx="271500">
                  <c:v>628.99905676440505</c:v>
                </c:pt>
                <c:pt idx="271501">
                  <c:v>629.00137351967805</c:v>
                </c:pt>
                <c:pt idx="271502">
                  <c:v>629.00369027495196</c:v>
                </c:pt>
                <c:pt idx="271503">
                  <c:v>629.00600703022599</c:v>
                </c:pt>
                <c:pt idx="271504">
                  <c:v>629.00832378549899</c:v>
                </c:pt>
                <c:pt idx="271505">
                  <c:v>629.01064054077301</c:v>
                </c:pt>
                <c:pt idx="271506">
                  <c:v>629.01295729604601</c:v>
                </c:pt>
                <c:pt idx="271507">
                  <c:v>629.01527405132003</c:v>
                </c:pt>
                <c:pt idx="271508">
                  <c:v>629.01759080659303</c:v>
                </c:pt>
                <c:pt idx="271509">
                  <c:v>629.01990756186694</c:v>
                </c:pt>
                <c:pt idx="271510">
                  <c:v>629.02222431714097</c:v>
                </c:pt>
                <c:pt idx="271511">
                  <c:v>629.02454107241397</c:v>
                </c:pt>
                <c:pt idx="271512">
                  <c:v>629.02685782768799</c:v>
                </c:pt>
                <c:pt idx="271513">
                  <c:v>629.02917458296099</c:v>
                </c:pt>
                <c:pt idx="271514">
                  <c:v>629.03149133823501</c:v>
                </c:pt>
                <c:pt idx="271515">
                  <c:v>629.03380809350801</c:v>
                </c:pt>
                <c:pt idx="271516">
                  <c:v>629.03612484878204</c:v>
                </c:pt>
                <c:pt idx="271517">
                  <c:v>629.03844160405595</c:v>
                </c:pt>
                <c:pt idx="271518">
                  <c:v>629.04075835932895</c:v>
                </c:pt>
                <c:pt idx="271519">
                  <c:v>629.04307511460297</c:v>
                </c:pt>
                <c:pt idx="271520">
                  <c:v>629.04539186987597</c:v>
                </c:pt>
                <c:pt idx="271521">
                  <c:v>629.04770862514999</c:v>
                </c:pt>
                <c:pt idx="271522">
                  <c:v>629.05002538042299</c:v>
                </c:pt>
                <c:pt idx="271523">
                  <c:v>629.05234213569702</c:v>
                </c:pt>
                <c:pt idx="271524">
                  <c:v>629.05465889097104</c:v>
                </c:pt>
                <c:pt idx="271525">
                  <c:v>629.05697564624404</c:v>
                </c:pt>
                <c:pt idx="271526">
                  <c:v>629.05929240151795</c:v>
                </c:pt>
                <c:pt idx="271527">
                  <c:v>629.06160915679095</c:v>
                </c:pt>
                <c:pt idx="271528">
                  <c:v>629.06392591206497</c:v>
                </c:pt>
                <c:pt idx="271529">
                  <c:v>629.06624266733797</c:v>
                </c:pt>
                <c:pt idx="271530">
                  <c:v>629.068559422612</c:v>
                </c:pt>
                <c:pt idx="271531">
                  <c:v>629.07087617788602</c:v>
                </c:pt>
                <c:pt idx="271532">
                  <c:v>629.07319293315902</c:v>
                </c:pt>
                <c:pt idx="271533">
                  <c:v>629.07550968843304</c:v>
                </c:pt>
                <c:pt idx="271534">
                  <c:v>629.07782644370604</c:v>
                </c:pt>
                <c:pt idx="271535">
                  <c:v>629.08014319897995</c:v>
                </c:pt>
                <c:pt idx="271536">
                  <c:v>629.08245995425295</c:v>
                </c:pt>
                <c:pt idx="271537">
                  <c:v>629.08477670952698</c:v>
                </c:pt>
                <c:pt idx="271538">
                  <c:v>629.08709346479998</c:v>
                </c:pt>
                <c:pt idx="271539">
                  <c:v>629.089410220074</c:v>
                </c:pt>
                <c:pt idx="271540">
                  <c:v>629.09172697534802</c:v>
                </c:pt>
                <c:pt idx="271541">
                  <c:v>629.09404373062102</c:v>
                </c:pt>
                <c:pt idx="271542">
                  <c:v>629.09636048589505</c:v>
                </c:pt>
                <c:pt idx="271543">
                  <c:v>629.09867724116805</c:v>
                </c:pt>
                <c:pt idx="271544">
                  <c:v>629.10099399644196</c:v>
                </c:pt>
                <c:pt idx="271545">
                  <c:v>629.10331075171496</c:v>
                </c:pt>
                <c:pt idx="271546">
                  <c:v>629.10562750698898</c:v>
                </c:pt>
                <c:pt idx="271547">
                  <c:v>629.107944262263</c:v>
                </c:pt>
                <c:pt idx="271548">
                  <c:v>629.110261017536</c:v>
                </c:pt>
                <c:pt idx="271549">
                  <c:v>629.11257777281003</c:v>
                </c:pt>
                <c:pt idx="271550">
                  <c:v>629.11489452808303</c:v>
                </c:pt>
                <c:pt idx="271551">
                  <c:v>629.11721128335705</c:v>
                </c:pt>
                <c:pt idx="271552">
                  <c:v>629.11952803863005</c:v>
                </c:pt>
                <c:pt idx="271553">
                  <c:v>629.12184479390396</c:v>
                </c:pt>
                <c:pt idx="271554">
                  <c:v>629.12416154917798</c:v>
                </c:pt>
                <c:pt idx="271555">
                  <c:v>629.12647830445098</c:v>
                </c:pt>
                <c:pt idx="271556">
                  <c:v>629.12879505972501</c:v>
                </c:pt>
                <c:pt idx="271557">
                  <c:v>629.13111181499801</c:v>
                </c:pt>
                <c:pt idx="271558">
                  <c:v>629.13342857027203</c:v>
                </c:pt>
                <c:pt idx="271559">
                  <c:v>629.13574532554503</c:v>
                </c:pt>
                <c:pt idx="271560">
                  <c:v>629.13806208081905</c:v>
                </c:pt>
                <c:pt idx="271561">
                  <c:v>629.14037883609296</c:v>
                </c:pt>
                <c:pt idx="271562">
                  <c:v>629.14269559136596</c:v>
                </c:pt>
                <c:pt idx="271563">
                  <c:v>629.14501234663999</c:v>
                </c:pt>
                <c:pt idx="271564">
                  <c:v>629.14732910191299</c:v>
                </c:pt>
                <c:pt idx="271565">
                  <c:v>629.14964585718701</c:v>
                </c:pt>
                <c:pt idx="271566">
                  <c:v>629.15196261246001</c:v>
                </c:pt>
                <c:pt idx="271567">
                  <c:v>629.15427936773403</c:v>
                </c:pt>
                <c:pt idx="271568">
                  <c:v>629.15659612300794</c:v>
                </c:pt>
                <c:pt idx="271569">
                  <c:v>629.15891287828094</c:v>
                </c:pt>
                <c:pt idx="271570">
                  <c:v>629.16122963355497</c:v>
                </c:pt>
                <c:pt idx="271571">
                  <c:v>629.16354638882797</c:v>
                </c:pt>
                <c:pt idx="271572">
                  <c:v>629.16586314410199</c:v>
                </c:pt>
                <c:pt idx="271573">
                  <c:v>629.16817989937499</c:v>
                </c:pt>
                <c:pt idx="271574">
                  <c:v>629.17049665464901</c:v>
                </c:pt>
                <c:pt idx="271575">
                  <c:v>629.17281340992304</c:v>
                </c:pt>
                <c:pt idx="271576">
                  <c:v>629.17513016519604</c:v>
                </c:pt>
                <c:pt idx="271577">
                  <c:v>629.17744692046995</c:v>
                </c:pt>
                <c:pt idx="271578">
                  <c:v>629.17976367574295</c:v>
                </c:pt>
                <c:pt idx="271579">
                  <c:v>629.18208043101697</c:v>
                </c:pt>
                <c:pt idx="271580">
                  <c:v>629.18439718628997</c:v>
                </c:pt>
                <c:pt idx="271581">
                  <c:v>629.18671394156399</c:v>
                </c:pt>
                <c:pt idx="271582">
                  <c:v>629.18903069683699</c:v>
                </c:pt>
                <c:pt idx="271583">
                  <c:v>629.19134745211102</c:v>
                </c:pt>
                <c:pt idx="271584">
                  <c:v>629.19366420738504</c:v>
                </c:pt>
                <c:pt idx="271585">
                  <c:v>629.19598096265804</c:v>
                </c:pt>
                <c:pt idx="271586">
                  <c:v>629.19829771793195</c:v>
                </c:pt>
                <c:pt idx="271587">
                  <c:v>629.20061447320495</c:v>
                </c:pt>
                <c:pt idx="271588">
                  <c:v>629.20293122847897</c:v>
                </c:pt>
                <c:pt idx="271589">
                  <c:v>629.20524798375197</c:v>
                </c:pt>
                <c:pt idx="271590">
                  <c:v>629.207564739026</c:v>
                </c:pt>
                <c:pt idx="271591">
                  <c:v>629.20988149430002</c:v>
                </c:pt>
                <c:pt idx="271592">
                  <c:v>629.21219824957302</c:v>
                </c:pt>
                <c:pt idx="271593">
                  <c:v>629.21451500484704</c:v>
                </c:pt>
                <c:pt idx="271594">
                  <c:v>629.21683176012004</c:v>
                </c:pt>
                <c:pt idx="271595">
                  <c:v>629.21914851539395</c:v>
                </c:pt>
                <c:pt idx="271596">
                  <c:v>629.22146527066695</c:v>
                </c:pt>
                <c:pt idx="271597">
                  <c:v>629.22378202594098</c:v>
                </c:pt>
                <c:pt idx="271598">
                  <c:v>629.226098781215</c:v>
                </c:pt>
                <c:pt idx="271599">
                  <c:v>629.228415536488</c:v>
                </c:pt>
                <c:pt idx="271600">
                  <c:v>629.23073229176202</c:v>
                </c:pt>
                <c:pt idx="271601">
                  <c:v>629.23304904703502</c:v>
                </c:pt>
                <c:pt idx="271602">
                  <c:v>629.23536580230905</c:v>
                </c:pt>
                <c:pt idx="271603">
                  <c:v>629.23768255758205</c:v>
                </c:pt>
                <c:pt idx="271604">
                  <c:v>629.23999931285596</c:v>
                </c:pt>
                <c:pt idx="271605">
                  <c:v>629.24231606812998</c:v>
                </c:pt>
                <c:pt idx="271606">
                  <c:v>629.24463282340298</c:v>
                </c:pt>
                <c:pt idx="271607">
                  <c:v>629.246949578677</c:v>
                </c:pt>
                <c:pt idx="271608">
                  <c:v>629.24926633395</c:v>
                </c:pt>
                <c:pt idx="271609">
                  <c:v>629.25158308922403</c:v>
                </c:pt>
                <c:pt idx="271610">
                  <c:v>629.25389984449703</c:v>
                </c:pt>
                <c:pt idx="271611">
                  <c:v>629.25621659977105</c:v>
                </c:pt>
                <c:pt idx="271612">
                  <c:v>629.25853335504496</c:v>
                </c:pt>
                <c:pt idx="271613">
                  <c:v>629.26085011031796</c:v>
                </c:pt>
                <c:pt idx="271614">
                  <c:v>629.26316686559198</c:v>
                </c:pt>
                <c:pt idx="271615">
                  <c:v>629.26548362086498</c:v>
                </c:pt>
                <c:pt idx="271616">
                  <c:v>629.26780037613901</c:v>
                </c:pt>
                <c:pt idx="271617">
                  <c:v>629.27011713141201</c:v>
                </c:pt>
                <c:pt idx="271618">
                  <c:v>629.27243388668603</c:v>
                </c:pt>
                <c:pt idx="271619">
                  <c:v>629.27475064196005</c:v>
                </c:pt>
                <c:pt idx="271620">
                  <c:v>629.27706739723305</c:v>
                </c:pt>
                <c:pt idx="271621">
                  <c:v>629.27938415250696</c:v>
                </c:pt>
                <c:pt idx="271622">
                  <c:v>629.28170090777996</c:v>
                </c:pt>
                <c:pt idx="271623">
                  <c:v>629.28401766305399</c:v>
                </c:pt>
                <c:pt idx="271624">
                  <c:v>629.28633441832699</c:v>
                </c:pt>
                <c:pt idx="271625">
                  <c:v>629.28865117360101</c:v>
                </c:pt>
                <c:pt idx="271626">
                  <c:v>629.29096792887503</c:v>
                </c:pt>
                <c:pt idx="271627">
                  <c:v>629.29328468414803</c:v>
                </c:pt>
                <c:pt idx="271628">
                  <c:v>629.29560143942194</c:v>
                </c:pt>
                <c:pt idx="271629">
                  <c:v>629.29791819469494</c:v>
                </c:pt>
                <c:pt idx="271630">
                  <c:v>629.30023494996897</c:v>
                </c:pt>
                <c:pt idx="271631">
                  <c:v>629.30255170524197</c:v>
                </c:pt>
                <c:pt idx="271632">
                  <c:v>629.30486846051599</c:v>
                </c:pt>
                <c:pt idx="271633">
                  <c:v>629.30718521578899</c:v>
                </c:pt>
                <c:pt idx="271634">
                  <c:v>629.30950197106301</c:v>
                </c:pt>
                <c:pt idx="271635">
                  <c:v>629.31181872633704</c:v>
                </c:pt>
                <c:pt idx="271636">
                  <c:v>629.31413548161004</c:v>
                </c:pt>
                <c:pt idx="271637">
                  <c:v>629.31645223688395</c:v>
                </c:pt>
                <c:pt idx="271638">
                  <c:v>629.31876899215695</c:v>
                </c:pt>
                <c:pt idx="271639">
                  <c:v>629.32108574743097</c:v>
                </c:pt>
                <c:pt idx="271640">
                  <c:v>629.32340250270397</c:v>
                </c:pt>
                <c:pt idx="271641">
                  <c:v>629.32571925797799</c:v>
                </c:pt>
                <c:pt idx="271642">
                  <c:v>629.32803601325202</c:v>
                </c:pt>
                <c:pt idx="271643">
                  <c:v>629.33035276852502</c:v>
                </c:pt>
                <c:pt idx="271644">
                  <c:v>629.33266952379904</c:v>
                </c:pt>
                <c:pt idx="271645">
                  <c:v>629.33498627907204</c:v>
                </c:pt>
                <c:pt idx="271646">
                  <c:v>629.33730303434595</c:v>
                </c:pt>
                <c:pt idx="271647">
                  <c:v>629.33961978961895</c:v>
                </c:pt>
                <c:pt idx="271648">
                  <c:v>629.34193654489297</c:v>
                </c:pt>
                <c:pt idx="271649">
                  <c:v>629.344253300167</c:v>
                </c:pt>
                <c:pt idx="271650">
                  <c:v>629.34657005544</c:v>
                </c:pt>
                <c:pt idx="271651">
                  <c:v>629.34888681071402</c:v>
                </c:pt>
                <c:pt idx="271652">
                  <c:v>629.35120356598702</c:v>
                </c:pt>
                <c:pt idx="271653">
                  <c:v>629.35352032126104</c:v>
                </c:pt>
                <c:pt idx="271654">
                  <c:v>629.35583707653404</c:v>
                </c:pt>
                <c:pt idx="271655">
                  <c:v>629.35815383180795</c:v>
                </c:pt>
                <c:pt idx="271656">
                  <c:v>629.36047058708198</c:v>
                </c:pt>
                <c:pt idx="271657">
                  <c:v>629.36278734235498</c:v>
                </c:pt>
                <c:pt idx="271658">
                  <c:v>629.365104097629</c:v>
                </c:pt>
                <c:pt idx="271659">
                  <c:v>629.367420852902</c:v>
                </c:pt>
                <c:pt idx="271660">
                  <c:v>629.36973760817602</c:v>
                </c:pt>
                <c:pt idx="271661">
                  <c:v>629.37205436344902</c:v>
                </c:pt>
                <c:pt idx="271662">
                  <c:v>629.37437111872305</c:v>
                </c:pt>
                <c:pt idx="271663">
                  <c:v>629.37668787399696</c:v>
                </c:pt>
                <c:pt idx="271664">
                  <c:v>629.37900462926996</c:v>
                </c:pt>
                <c:pt idx="271665">
                  <c:v>629.38132138454398</c:v>
                </c:pt>
                <c:pt idx="271666">
                  <c:v>629.38363813981698</c:v>
                </c:pt>
                <c:pt idx="271667">
                  <c:v>629.385954895091</c:v>
                </c:pt>
                <c:pt idx="271668">
                  <c:v>629.388271650364</c:v>
                </c:pt>
                <c:pt idx="271669">
                  <c:v>629.39058840563803</c:v>
                </c:pt>
                <c:pt idx="271670">
                  <c:v>629.39290516091205</c:v>
                </c:pt>
                <c:pt idx="271671">
                  <c:v>629.39522191618505</c:v>
                </c:pt>
                <c:pt idx="271672">
                  <c:v>629.39753867145896</c:v>
                </c:pt>
                <c:pt idx="271673">
                  <c:v>629.39985542673196</c:v>
                </c:pt>
                <c:pt idx="271674">
                  <c:v>629.40217218200598</c:v>
                </c:pt>
                <c:pt idx="271675">
                  <c:v>629.40448893727898</c:v>
                </c:pt>
                <c:pt idx="271676">
                  <c:v>629.40680569255301</c:v>
                </c:pt>
                <c:pt idx="271677">
                  <c:v>629.40912244782703</c:v>
                </c:pt>
                <c:pt idx="271678">
                  <c:v>629.41143920310003</c:v>
                </c:pt>
                <c:pt idx="271679">
                  <c:v>629.41375595837405</c:v>
                </c:pt>
                <c:pt idx="271680">
                  <c:v>629.41607271364705</c:v>
                </c:pt>
                <c:pt idx="271681">
                  <c:v>629.41838946892096</c:v>
                </c:pt>
                <c:pt idx="271682">
                  <c:v>629.42070622419396</c:v>
                </c:pt>
                <c:pt idx="271683">
                  <c:v>629.42302297946799</c:v>
                </c:pt>
                <c:pt idx="271684">
                  <c:v>629.42533973474099</c:v>
                </c:pt>
                <c:pt idx="271685">
                  <c:v>629.42765649001501</c:v>
                </c:pt>
                <c:pt idx="271686">
                  <c:v>629.42997324528903</c:v>
                </c:pt>
                <c:pt idx="271687">
                  <c:v>629.43229000056203</c:v>
                </c:pt>
                <c:pt idx="271688">
                  <c:v>629.43460675583594</c:v>
                </c:pt>
                <c:pt idx="271689">
                  <c:v>629.43692351110894</c:v>
                </c:pt>
                <c:pt idx="271690">
                  <c:v>629.43924026638297</c:v>
                </c:pt>
                <c:pt idx="271691">
                  <c:v>629.44155702165597</c:v>
                </c:pt>
                <c:pt idx="271692">
                  <c:v>629.44387377692999</c:v>
                </c:pt>
                <c:pt idx="271693">
                  <c:v>629.44619053220401</c:v>
                </c:pt>
                <c:pt idx="271694">
                  <c:v>629.44850728747701</c:v>
                </c:pt>
                <c:pt idx="271695">
                  <c:v>629.45082404275104</c:v>
                </c:pt>
                <c:pt idx="271696">
                  <c:v>629.45314079802404</c:v>
                </c:pt>
                <c:pt idx="271697">
                  <c:v>629.45545755329795</c:v>
                </c:pt>
                <c:pt idx="271698">
                  <c:v>629.45777430857095</c:v>
                </c:pt>
                <c:pt idx="271699">
                  <c:v>629.46009106384497</c:v>
                </c:pt>
                <c:pt idx="271700">
                  <c:v>629.46240781911899</c:v>
                </c:pt>
                <c:pt idx="271701">
                  <c:v>629.46472457439199</c:v>
                </c:pt>
                <c:pt idx="271702">
                  <c:v>629.46704132966602</c:v>
                </c:pt>
                <c:pt idx="271703">
                  <c:v>629.46935808493902</c:v>
                </c:pt>
                <c:pt idx="271704">
                  <c:v>629.47167484021304</c:v>
                </c:pt>
                <c:pt idx="271705">
                  <c:v>629.47399159548604</c:v>
                </c:pt>
                <c:pt idx="271706">
                  <c:v>629.47630835075995</c:v>
                </c:pt>
                <c:pt idx="271707">
                  <c:v>629.47862510603397</c:v>
                </c:pt>
                <c:pt idx="271708">
                  <c:v>629.48094186130697</c:v>
                </c:pt>
                <c:pt idx="271709">
                  <c:v>629.483258616581</c:v>
                </c:pt>
                <c:pt idx="271710">
                  <c:v>629.485575371854</c:v>
                </c:pt>
                <c:pt idx="271711">
                  <c:v>629.48789212712802</c:v>
                </c:pt>
                <c:pt idx="271712">
                  <c:v>629.49020888240102</c:v>
                </c:pt>
                <c:pt idx="271713">
                  <c:v>629.49252563767504</c:v>
                </c:pt>
                <c:pt idx="271714">
                  <c:v>629.49484239294895</c:v>
                </c:pt>
                <c:pt idx="271715">
                  <c:v>629.49715914822195</c:v>
                </c:pt>
                <c:pt idx="271716">
                  <c:v>629.49947590349598</c:v>
                </c:pt>
                <c:pt idx="271717">
                  <c:v>629.50179265876898</c:v>
                </c:pt>
                <c:pt idx="271718">
                  <c:v>629.504109414043</c:v>
                </c:pt>
                <c:pt idx="271719">
                  <c:v>629.506426169316</c:v>
                </c:pt>
                <c:pt idx="271720">
                  <c:v>629.50874292459002</c:v>
                </c:pt>
                <c:pt idx="271721">
                  <c:v>629.51105967986405</c:v>
                </c:pt>
                <c:pt idx="271722">
                  <c:v>629.51337643513705</c:v>
                </c:pt>
                <c:pt idx="271723">
                  <c:v>629.51569319041096</c:v>
                </c:pt>
                <c:pt idx="271724">
                  <c:v>629.51800994568396</c:v>
                </c:pt>
                <c:pt idx="271725">
                  <c:v>629.52032670095798</c:v>
                </c:pt>
                <c:pt idx="271726">
                  <c:v>629.52264345623098</c:v>
                </c:pt>
                <c:pt idx="271727">
                  <c:v>629.524960211505</c:v>
                </c:pt>
                <c:pt idx="271728">
                  <c:v>629.52727696677903</c:v>
                </c:pt>
                <c:pt idx="271729">
                  <c:v>629.52959372205203</c:v>
                </c:pt>
                <c:pt idx="271730">
                  <c:v>629.53191047732605</c:v>
                </c:pt>
                <c:pt idx="271731">
                  <c:v>629.53422723259905</c:v>
                </c:pt>
                <c:pt idx="271732">
                  <c:v>629.53654398787296</c:v>
                </c:pt>
                <c:pt idx="271733">
                  <c:v>629.53886074314596</c:v>
                </c:pt>
                <c:pt idx="271734">
                  <c:v>629.54117749841998</c:v>
                </c:pt>
                <c:pt idx="271735">
                  <c:v>629.54349425369298</c:v>
                </c:pt>
                <c:pt idx="271736">
                  <c:v>629.54581100896701</c:v>
                </c:pt>
                <c:pt idx="271737">
                  <c:v>629.54812776424103</c:v>
                </c:pt>
                <c:pt idx="271738">
                  <c:v>629.55044451951403</c:v>
                </c:pt>
                <c:pt idx="271739">
                  <c:v>629.55276127478805</c:v>
                </c:pt>
                <c:pt idx="271740">
                  <c:v>629.55507803006105</c:v>
                </c:pt>
                <c:pt idx="271741">
                  <c:v>629.55739478533496</c:v>
                </c:pt>
                <c:pt idx="271742">
                  <c:v>629.55971154060796</c:v>
                </c:pt>
                <c:pt idx="271743">
                  <c:v>629.56202829588199</c:v>
                </c:pt>
                <c:pt idx="271744">
                  <c:v>629.56434505115601</c:v>
                </c:pt>
                <c:pt idx="271745">
                  <c:v>629.56666180642901</c:v>
                </c:pt>
                <c:pt idx="271746">
                  <c:v>629.56897856170303</c:v>
                </c:pt>
                <c:pt idx="271747">
                  <c:v>629.57129531697603</c:v>
                </c:pt>
                <c:pt idx="271748">
                  <c:v>629.57361207224994</c:v>
                </c:pt>
                <c:pt idx="271749">
                  <c:v>629.57592882752294</c:v>
                </c:pt>
                <c:pt idx="271750">
                  <c:v>629.57824558279697</c:v>
                </c:pt>
                <c:pt idx="271751">
                  <c:v>629.58056233807099</c:v>
                </c:pt>
                <c:pt idx="271752">
                  <c:v>629.58287909334399</c:v>
                </c:pt>
                <c:pt idx="271753">
                  <c:v>629.58519584861801</c:v>
                </c:pt>
                <c:pt idx="271754">
                  <c:v>629.58751260389101</c:v>
                </c:pt>
                <c:pt idx="271755">
                  <c:v>629.58982935916504</c:v>
                </c:pt>
                <c:pt idx="271756">
                  <c:v>629.59214611443804</c:v>
                </c:pt>
                <c:pt idx="271757">
                  <c:v>629.59446286971195</c:v>
                </c:pt>
                <c:pt idx="271758">
                  <c:v>629.59677962498597</c:v>
                </c:pt>
                <c:pt idx="271759">
                  <c:v>629.59909638025897</c:v>
                </c:pt>
                <c:pt idx="271760">
                  <c:v>629.60141313553299</c:v>
                </c:pt>
                <c:pt idx="271761">
                  <c:v>629.60372989080599</c:v>
                </c:pt>
                <c:pt idx="271762">
                  <c:v>629.60604664608002</c:v>
                </c:pt>
                <c:pt idx="271763">
                  <c:v>629.60836340135302</c:v>
                </c:pt>
                <c:pt idx="271764">
                  <c:v>629.61068015662704</c:v>
                </c:pt>
                <c:pt idx="271765">
                  <c:v>629.61299691190095</c:v>
                </c:pt>
                <c:pt idx="271766">
                  <c:v>629.61531366717395</c:v>
                </c:pt>
                <c:pt idx="271767">
                  <c:v>629.61763042244797</c:v>
                </c:pt>
                <c:pt idx="271768">
                  <c:v>629.61994717772097</c:v>
                </c:pt>
                <c:pt idx="271769">
                  <c:v>629.622263932995</c:v>
                </c:pt>
                <c:pt idx="271770">
                  <c:v>629.624580688268</c:v>
                </c:pt>
                <c:pt idx="271771">
                  <c:v>629.62689744354202</c:v>
                </c:pt>
                <c:pt idx="271772">
                  <c:v>629.62921419881604</c:v>
                </c:pt>
                <c:pt idx="271773">
                  <c:v>629.63153095408904</c:v>
                </c:pt>
                <c:pt idx="271774">
                  <c:v>629.63384770936295</c:v>
                </c:pt>
                <c:pt idx="271775">
                  <c:v>629.63616446463595</c:v>
                </c:pt>
                <c:pt idx="271776">
                  <c:v>629.63848121990998</c:v>
                </c:pt>
                <c:pt idx="271777">
                  <c:v>629.64079797518298</c:v>
                </c:pt>
                <c:pt idx="271778">
                  <c:v>629.643114730457</c:v>
                </c:pt>
                <c:pt idx="271779">
                  <c:v>629.64543148573102</c:v>
                </c:pt>
                <c:pt idx="271780">
                  <c:v>629.64774824100402</c:v>
                </c:pt>
                <c:pt idx="271781">
                  <c:v>629.65006499627805</c:v>
                </c:pt>
                <c:pt idx="271782">
                  <c:v>629.65238175155105</c:v>
                </c:pt>
                <c:pt idx="271783">
                  <c:v>629.65469850682496</c:v>
                </c:pt>
                <c:pt idx="271784">
                  <c:v>629.65701526209796</c:v>
                </c:pt>
                <c:pt idx="271785">
                  <c:v>629.65933201737198</c:v>
                </c:pt>
                <c:pt idx="271786">
                  <c:v>629.66164877264498</c:v>
                </c:pt>
                <c:pt idx="271787">
                  <c:v>629.663965527919</c:v>
                </c:pt>
                <c:pt idx="271788">
                  <c:v>629.66628228319303</c:v>
                </c:pt>
                <c:pt idx="271789">
                  <c:v>629.66859903846603</c:v>
                </c:pt>
                <c:pt idx="271790">
                  <c:v>629.67091579374005</c:v>
                </c:pt>
                <c:pt idx="271791">
                  <c:v>629.67323254901305</c:v>
                </c:pt>
                <c:pt idx="271792">
                  <c:v>629.67554930428696</c:v>
                </c:pt>
                <c:pt idx="271793">
                  <c:v>629.67786605955996</c:v>
                </c:pt>
                <c:pt idx="271794">
                  <c:v>629.68018281483398</c:v>
                </c:pt>
                <c:pt idx="271795">
                  <c:v>629.68249957010801</c:v>
                </c:pt>
                <c:pt idx="271796">
                  <c:v>629.68481632538101</c:v>
                </c:pt>
                <c:pt idx="271797">
                  <c:v>629.68713308065503</c:v>
                </c:pt>
                <c:pt idx="271798">
                  <c:v>629.68944983592803</c:v>
                </c:pt>
                <c:pt idx="271799">
                  <c:v>629.69176659120205</c:v>
                </c:pt>
                <c:pt idx="271800">
                  <c:v>629.69408334647505</c:v>
                </c:pt>
                <c:pt idx="271801">
                  <c:v>629.69640010174896</c:v>
                </c:pt>
                <c:pt idx="271802">
                  <c:v>629.69871685702299</c:v>
                </c:pt>
                <c:pt idx="271803">
                  <c:v>629.70103361229599</c:v>
                </c:pt>
                <c:pt idx="271804">
                  <c:v>629.70335036757001</c:v>
                </c:pt>
                <c:pt idx="271805">
                  <c:v>629.70566712284301</c:v>
                </c:pt>
                <c:pt idx="271806">
                  <c:v>629.70798387811703</c:v>
                </c:pt>
                <c:pt idx="271807">
                  <c:v>629.71030063339003</c:v>
                </c:pt>
                <c:pt idx="271808">
                  <c:v>629.71261738866394</c:v>
                </c:pt>
                <c:pt idx="271809">
                  <c:v>629.71493414393797</c:v>
                </c:pt>
                <c:pt idx="271810">
                  <c:v>629.71725089921097</c:v>
                </c:pt>
                <c:pt idx="271811">
                  <c:v>629.71956765448499</c:v>
                </c:pt>
                <c:pt idx="271812">
                  <c:v>629.72188440975799</c:v>
                </c:pt>
                <c:pt idx="271813">
                  <c:v>629.72420116503201</c:v>
                </c:pt>
                <c:pt idx="271814">
                  <c:v>629.72651792030501</c:v>
                </c:pt>
                <c:pt idx="271815">
                  <c:v>629.72883467557904</c:v>
                </c:pt>
                <c:pt idx="271816">
                  <c:v>629.73115143085295</c:v>
                </c:pt>
                <c:pt idx="271817">
                  <c:v>629.73346818612595</c:v>
                </c:pt>
                <c:pt idx="271818">
                  <c:v>629.73578494139997</c:v>
                </c:pt>
                <c:pt idx="271819">
                  <c:v>629.73810169667297</c:v>
                </c:pt>
                <c:pt idx="271820">
                  <c:v>629.74041845194699</c:v>
                </c:pt>
                <c:pt idx="271821">
                  <c:v>629.74273520721999</c:v>
                </c:pt>
                <c:pt idx="271822">
                  <c:v>629.74505196249402</c:v>
                </c:pt>
                <c:pt idx="271823">
                  <c:v>629.74736871776804</c:v>
                </c:pt>
                <c:pt idx="271824">
                  <c:v>629.74968547304104</c:v>
                </c:pt>
                <c:pt idx="271825">
                  <c:v>629.75200222831495</c:v>
                </c:pt>
                <c:pt idx="271826">
                  <c:v>629.75431898358795</c:v>
                </c:pt>
                <c:pt idx="271827">
                  <c:v>629.75663573886197</c:v>
                </c:pt>
                <c:pt idx="271828">
                  <c:v>629.75895249413497</c:v>
                </c:pt>
                <c:pt idx="271829">
                  <c:v>629.761269249409</c:v>
                </c:pt>
                <c:pt idx="271830">
                  <c:v>629.76358600468302</c:v>
                </c:pt>
                <c:pt idx="271831">
                  <c:v>629.76590275995602</c:v>
                </c:pt>
                <c:pt idx="271832">
                  <c:v>629.76821951523004</c:v>
                </c:pt>
                <c:pt idx="271833">
                  <c:v>629.77053627050304</c:v>
                </c:pt>
                <c:pt idx="271834">
                  <c:v>629.77285302577695</c:v>
                </c:pt>
                <c:pt idx="271835">
                  <c:v>629.77516978104995</c:v>
                </c:pt>
                <c:pt idx="271836">
                  <c:v>629.77748653632398</c:v>
                </c:pt>
                <c:pt idx="271837">
                  <c:v>629.77980329159698</c:v>
                </c:pt>
                <c:pt idx="271838">
                  <c:v>629.782120046871</c:v>
                </c:pt>
                <c:pt idx="271839">
                  <c:v>629.78443680214502</c:v>
                </c:pt>
                <c:pt idx="271840">
                  <c:v>629.78675355741802</c:v>
                </c:pt>
                <c:pt idx="271841">
                  <c:v>629.78907031269205</c:v>
                </c:pt>
                <c:pt idx="271842">
                  <c:v>629.79138706796505</c:v>
                </c:pt>
                <c:pt idx="271843">
                  <c:v>629.79370382323896</c:v>
                </c:pt>
                <c:pt idx="271844">
                  <c:v>629.79602057851196</c:v>
                </c:pt>
                <c:pt idx="271845">
                  <c:v>629.79833733378598</c:v>
                </c:pt>
                <c:pt idx="271846">
                  <c:v>629.80065408906</c:v>
                </c:pt>
                <c:pt idx="271847">
                  <c:v>629.802970844333</c:v>
                </c:pt>
                <c:pt idx="271848">
                  <c:v>629.80528759960703</c:v>
                </c:pt>
                <c:pt idx="271849">
                  <c:v>629.80760435488003</c:v>
                </c:pt>
                <c:pt idx="271850">
                  <c:v>629.80992111015405</c:v>
                </c:pt>
                <c:pt idx="271851">
                  <c:v>629.81223786542705</c:v>
                </c:pt>
                <c:pt idx="271852">
                  <c:v>629.81455462070096</c:v>
                </c:pt>
                <c:pt idx="271853">
                  <c:v>629.81687137597498</c:v>
                </c:pt>
                <c:pt idx="271854">
                  <c:v>629.81918813124798</c:v>
                </c:pt>
                <c:pt idx="271855">
                  <c:v>629.82150488652201</c:v>
                </c:pt>
                <c:pt idx="271856">
                  <c:v>629.82382164179501</c:v>
                </c:pt>
                <c:pt idx="271857">
                  <c:v>629.82613839706903</c:v>
                </c:pt>
                <c:pt idx="271858">
                  <c:v>629.82845515234203</c:v>
                </c:pt>
                <c:pt idx="271859">
                  <c:v>629.83077190761605</c:v>
                </c:pt>
                <c:pt idx="271860">
                  <c:v>629.83308866288996</c:v>
                </c:pt>
                <c:pt idx="271861">
                  <c:v>629.83540541816296</c:v>
                </c:pt>
                <c:pt idx="271862">
                  <c:v>629.83772217343699</c:v>
                </c:pt>
                <c:pt idx="271863">
                  <c:v>629.84003892870999</c:v>
                </c:pt>
                <c:pt idx="271864">
                  <c:v>629.84235568398401</c:v>
                </c:pt>
                <c:pt idx="271865">
                  <c:v>629.84467243925701</c:v>
                </c:pt>
                <c:pt idx="271866">
                  <c:v>629.84698919453103</c:v>
                </c:pt>
                <c:pt idx="271867">
                  <c:v>629.84930594980494</c:v>
                </c:pt>
                <c:pt idx="271868">
                  <c:v>629.85162270507794</c:v>
                </c:pt>
                <c:pt idx="271869">
                  <c:v>629.85393946035197</c:v>
                </c:pt>
                <c:pt idx="271870">
                  <c:v>629.85625621562497</c:v>
                </c:pt>
                <c:pt idx="271871">
                  <c:v>629.85857297089899</c:v>
                </c:pt>
                <c:pt idx="271872">
                  <c:v>629.86088972617199</c:v>
                </c:pt>
                <c:pt idx="271873">
                  <c:v>629.86320648144601</c:v>
                </c:pt>
                <c:pt idx="271874">
                  <c:v>629.86552323672004</c:v>
                </c:pt>
                <c:pt idx="271875">
                  <c:v>629.86783999199304</c:v>
                </c:pt>
                <c:pt idx="271876">
                  <c:v>629.87015674726695</c:v>
                </c:pt>
                <c:pt idx="271877">
                  <c:v>629.87247350253995</c:v>
                </c:pt>
                <c:pt idx="271878">
                  <c:v>629.87479025781397</c:v>
                </c:pt>
                <c:pt idx="271879">
                  <c:v>629.87710701308697</c:v>
                </c:pt>
                <c:pt idx="271880">
                  <c:v>629.87942376836099</c:v>
                </c:pt>
                <c:pt idx="271881">
                  <c:v>629.88174052363399</c:v>
                </c:pt>
                <c:pt idx="271882">
                  <c:v>629.88405727890802</c:v>
                </c:pt>
                <c:pt idx="271883">
                  <c:v>629.88637403418204</c:v>
                </c:pt>
                <c:pt idx="271884">
                  <c:v>629.88869078945504</c:v>
                </c:pt>
                <c:pt idx="271885">
                  <c:v>629.89100754472895</c:v>
                </c:pt>
                <c:pt idx="271886">
                  <c:v>629.89332430000195</c:v>
                </c:pt>
                <c:pt idx="271887">
                  <c:v>629.89564105527597</c:v>
                </c:pt>
                <c:pt idx="271888">
                  <c:v>629.89795781054897</c:v>
                </c:pt>
                <c:pt idx="271889">
                  <c:v>629.900274565823</c:v>
                </c:pt>
                <c:pt idx="271890">
                  <c:v>629.90259132109702</c:v>
                </c:pt>
                <c:pt idx="271891">
                  <c:v>629.90490807637002</c:v>
                </c:pt>
                <c:pt idx="271892">
                  <c:v>629.90722483164404</c:v>
                </c:pt>
                <c:pt idx="271893">
                  <c:v>629.90954158691704</c:v>
                </c:pt>
                <c:pt idx="271894">
                  <c:v>629.91185834219095</c:v>
                </c:pt>
                <c:pt idx="271895">
                  <c:v>629.91417509746395</c:v>
                </c:pt>
                <c:pt idx="271896">
                  <c:v>629.91649185273798</c:v>
                </c:pt>
                <c:pt idx="271897">
                  <c:v>629.918808608012</c:v>
                </c:pt>
                <c:pt idx="271898">
                  <c:v>629.921125363285</c:v>
                </c:pt>
                <c:pt idx="271899">
                  <c:v>629.92344211855902</c:v>
                </c:pt>
                <c:pt idx="271900">
                  <c:v>629.92575887383202</c:v>
                </c:pt>
                <c:pt idx="271901">
                  <c:v>629.92807562910605</c:v>
                </c:pt>
                <c:pt idx="271902">
                  <c:v>629.93039238437905</c:v>
                </c:pt>
                <c:pt idx="271903">
                  <c:v>629.93270913965296</c:v>
                </c:pt>
                <c:pt idx="271904">
                  <c:v>629.93502589492698</c:v>
                </c:pt>
                <c:pt idx="271905">
                  <c:v>629.93734265019998</c:v>
                </c:pt>
                <c:pt idx="271906">
                  <c:v>629.939659405474</c:v>
                </c:pt>
                <c:pt idx="271907">
                  <c:v>629.941976160747</c:v>
                </c:pt>
                <c:pt idx="271908">
                  <c:v>629.94429291602103</c:v>
                </c:pt>
                <c:pt idx="271909">
                  <c:v>629.94660967129403</c:v>
                </c:pt>
                <c:pt idx="271910">
                  <c:v>629.94892642656805</c:v>
                </c:pt>
                <c:pt idx="271911">
                  <c:v>629.95124318184196</c:v>
                </c:pt>
                <c:pt idx="271912">
                  <c:v>629.95355993711496</c:v>
                </c:pt>
                <c:pt idx="271913">
                  <c:v>629.95587669238898</c:v>
                </c:pt>
                <c:pt idx="271914">
                  <c:v>629.95819344766198</c:v>
                </c:pt>
                <c:pt idx="271915">
                  <c:v>629.96051020293601</c:v>
                </c:pt>
                <c:pt idx="271916">
                  <c:v>629.96282695820901</c:v>
                </c:pt>
                <c:pt idx="271917">
                  <c:v>629.96514371348303</c:v>
                </c:pt>
                <c:pt idx="271918">
                  <c:v>629.96746046875705</c:v>
                </c:pt>
                <c:pt idx="271919">
                  <c:v>629.96977722403005</c:v>
                </c:pt>
                <c:pt idx="271920">
                  <c:v>629.97209397930396</c:v>
                </c:pt>
                <c:pt idx="271921">
                  <c:v>629.97441073457696</c:v>
                </c:pt>
                <c:pt idx="271922">
                  <c:v>629.97672748985099</c:v>
                </c:pt>
                <c:pt idx="271923">
                  <c:v>629.97904424512399</c:v>
                </c:pt>
                <c:pt idx="271924">
                  <c:v>629.98136100039801</c:v>
                </c:pt>
                <c:pt idx="271925">
                  <c:v>629.98367775567203</c:v>
                </c:pt>
                <c:pt idx="271926">
                  <c:v>629.98599451094503</c:v>
                </c:pt>
                <c:pt idx="271927">
                  <c:v>629.98831126621894</c:v>
                </c:pt>
                <c:pt idx="271928">
                  <c:v>629.99062802149194</c:v>
                </c:pt>
                <c:pt idx="271929">
                  <c:v>629.99294477676597</c:v>
                </c:pt>
                <c:pt idx="271930">
                  <c:v>629.99526153203897</c:v>
                </c:pt>
                <c:pt idx="271931">
                  <c:v>629.99757828731299</c:v>
                </c:pt>
                <c:pt idx="271932">
                  <c:v>629.99989504258599</c:v>
                </c:pt>
                <c:pt idx="271933">
                  <c:v>630.00221179786001</c:v>
                </c:pt>
                <c:pt idx="271934">
                  <c:v>630.00452855313404</c:v>
                </c:pt>
                <c:pt idx="271935">
                  <c:v>630.00684530840704</c:v>
                </c:pt>
                <c:pt idx="271936">
                  <c:v>630.00916206368095</c:v>
                </c:pt>
                <c:pt idx="271937">
                  <c:v>630.01147881895395</c:v>
                </c:pt>
                <c:pt idx="271938">
                  <c:v>630.01379557422797</c:v>
                </c:pt>
                <c:pt idx="271939">
                  <c:v>630.01611232950097</c:v>
                </c:pt>
                <c:pt idx="271940">
                  <c:v>630.01842908477499</c:v>
                </c:pt>
                <c:pt idx="271941">
                  <c:v>630.02074584004902</c:v>
                </c:pt>
                <c:pt idx="271942">
                  <c:v>630.02306259532202</c:v>
                </c:pt>
                <c:pt idx="271943">
                  <c:v>630.02537935059604</c:v>
                </c:pt>
                <c:pt idx="271944">
                  <c:v>630.02769610586904</c:v>
                </c:pt>
                <c:pt idx="271945">
                  <c:v>630.03001286114295</c:v>
                </c:pt>
                <c:pt idx="271946">
                  <c:v>630.03232961641595</c:v>
                </c:pt>
                <c:pt idx="271947">
                  <c:v>630.03464637168997</c:v>
                </c:pt>
                <c:pt idx="271948">
                  <c:v>630.036963126964</c:v>
                </c:pt>
                <c:pt idx="271949">
                  <c:v>630.039279882237</c:v>
                </c:pt>
                <c:pt idx="271950">
                  <c:v>630.04159663751102</c:v>
                </c:pt>
                <c:pt idx="271951">
                  <c:v>630.04391339278402</c:v>
                </c:pt>
                <c:pt idx="271952">
                  <c:v>630.04623014805804</c:v>
                </c:pt>
                <c:pt idx="271953">
                  <c:v>630.04854690333104</c:v>
                </c:pt>
                <c:pt idx="271954">
                  <c:v>630.05086365860495</c:v>
                </c:pt>
                <c:pt idx="271955">
                  <c:v>630.05318041387898</c:v>
                </c:pt>
                <c:pt idx="271956">
                  <c:v>630.05549716915198</c:v>
                </c:pt>
                <c:pt idx="271957">
                  <c:v>630.057813924426</c:v>
                </c:pt>
                <c:pt idx="271958">
                  <c:v>630.060130679699</c:v>
                </c:pt>
                <c:pt idx="271959">
                  <c:v>630.06244743497302</c:v>
                </c:pt>
                <c:pt idx="271960">
                  <c:v>630.06476419024602</c:v>
                </c:pt>
                <c:pt idx="271961">
                  <c:v>630.06708094552005</c:v>
                </c:pt>
                <c:pt idx="271962">
                  <c:v>630.06939770079396</c:v>
                </c:pt>
                <c:pt idx="271963">
                  <c:v>630.07171445606696</c:v>
                </c:pt>
                <c:pt idx="271964">
                  <c:v>630.07403121134098</c:v>
                </c:pt>
                <c:pt idx="271965">
                  <c:v>630.07634796661398</c:v>
                </c:pt>
                <c:pt idx="271966">
                  <c:v>630.078664721888</c:v>
                </c:pt>
                <c:pt idx="271967">
                  <c:v>630.080981477161</c:v>
                </c:pt>
                <c:pt idx="271968">
                  <c:v>630.08329823243503</c:v>
                </c:pt>
                <c:pt idx="271969">
                  <c:v>630.08561498770905</c:v>
                </c:pt>
                <c:pt idx="271970">
                  <c:v>630.08793174298205</c:v>
                </c:pt>
                <c:pt idx="271971">
                  <c:v>630.09024849825596</c:v>
                </c:pt>
                <c:pt idx="271972">
                  <c:v>630.09256525352896</c:v>
                </c:pt>
                <c:pt idx="271973">
                  <c:v>630.09488200880298</c:v>
                </c:pt>
                <c:pt idx="271974">
                  <c:v>630.09719876407598</c:v>
                </c:pt>
                <c:pt idx="271975">
                  <c:v>630.09951551935001</c:v>
                </c:pt>
                <c:pt idx="271976">
                  <c:v>630.10183227462403</c:v>
                </c:pt>
                <c:pt idx="271977">
                  <c:v>630.10414902989703</c:v>
                </c:pt>
                <c:pt idx="271978">
                  <c:v>630.10646578517105</c:v>
                </c:pt>
                <c:pt idx="271979">
                  <c:v>630.10878254044405</c:v>
                </c:pt>
                <c:pt idx="271980">
                  <c:v>630.11109929571796</c:v>
                </c:pt>
                <c:pt idx="271981">
                  <c:v>630.11341605099096</c:v>
                </c:pt>
                <c:pt idx="271982">
                  <c:v>630.11573280626499</c:v>
                </c:pt>
                <c:pt idx="271983">
                  <c:v>630.11804956153799</c:v>
                </c:pt>
                <c:pt idx="271984">
                  <c:v>630.12036631681201</c:v>
                </c:pt>
                <c:pt idx="271985">
                  <c:v>630.12268307208603</c:v>
                </c:pt>
                <c:pt idx="271986">
                  <c:v>630.12499982735903</c:v>
                </c:pt>
                <c:pt idx="271987">
                  <c:v>630.12731658263294</c:v>
                </c:pt>
                <c:pt idx="271988">
                  <c:v>630.12963333790594</c:v>
                </c:pt>
                <c:pt idx="271989">
                  <c:v>630.13195009317997</c:v>
                </c:pt>
                <c:pt idx="271990">
                  <c:v>630.13426684845297</c:v>
                </c:pt>
                <c:pt idx="271991">
                  <c:v>630.13658360372699</c:v>
                </c:pt>
                <c:pt idx="271992">
                  <c:v>630.13890035900101</c:v>
                </c:pt>
                <c:pt idx="271993">
                  <c:v>630.14121711427401</c:v>
                </c:pt>
                <c:pt idx="271994">
                  <c:v>630.14353386954804</c:v>
                </c:pt>
                <c:pt idx="271995">
                  <c:v>630.14585062482104</c:v>
                </c:pt>
                <c:pt idx="271996">
                  <c:v>630.14816738009495</c:v>
                </c:pt>
                <c:pt idx="271997">
                  <c:v>630.15048413536795</c:v>
                </c:pt>
                <c:pt idx="271998">
                  <c:v>630.15280089064197</c:v>
                </c:pt>
                <c:pt idx="271999">
                  <c:v>630.15511764591599</c:v>
                </c:pt>
                <c:pt idx="272000">
                  <c:v>630.15743440118899</c:v>
                </c:pt>
                <c:pt idx="272001">
                  <c:v>630.15975115646302</c:v>
                </c:pt>
                <c:pt idx="272002">
                  <c:v>630.16206791173602</c:v>
                </c:pt>
                <c:pt idx="272003">
                  <c:v>630.16438466701004</c:v>
                </c:pt>
                <c:pt idx="272004">
                  <c:v>630.16670142228304</c:v>
                </c:pt>
                <c:pt idx="272005">
                  <c:v>630.16901817755695</c:v>
                </c:pt>
                <c:pt idx="272006">
                  <c:v>630.17133493283097</c:v>
                </c:pt>
                <c:pt idx="272007">
                  <c:v>630.17365168810397</c:v>
                </c:pt>
                <c:pt idx="272008">
                  <c:v>630.175968443378</c:v>
                </c:pt>
                <c:pt idx="272009">
                  <c:v>630.178285198651</c:v>
                </c:pt>
                <c:pt idx="272010">
                  <c:v>630.18060195392502</c:v>
                </c:pt>
                <c:pt idx="272011">
                  <c:v>630.18291870919802</c:v>
                </c:pt>
                <c:pt idx="272012">
                  <c:v>630.18523546447204</c:v>
                </c:pt>
                <c:pt idx="272013">
                  <c:v>630.18755221974595</c:v>
                </c:pt>
                <c:pt idx="272014">
                  <c:v>630.18986897501895</c:v>
                </c:pt>
                <c:pt idx="272015">
                  <c:v>630.19218573029298</c:v>
                </c:pt>
                <c:pt idx="272016">
                  <c:v>630.19450248556598</c:v>
                </c:pt>
                <c:pt idx="272017">
                  <c:v>630.19681924084</c:v>
                </c:pt>
                <c:pt idx="272018">
                  <c:v>630.199135996113</c:v>
                </c:pt>
                <c:pt idx="272019">
                  <c:v>630.20145275138702</c:v>
                </c:pt>
                <c:pt idx="272020">
                  <c:v>630.20376950666105</c:v>
                </c:pt>
                <c:pt idx="272021">
                  <c:v>630.20608626193405</c:v>
                </c:pt>
                <c:pt idx="272022">
                  <c:v>630.20840301720796</c:v>
                </c:pt>
                <c:pt idx="272023">
                  <c:v>630.21071977248096</c:v>
                </c:pt>
                <c:pt idx="272024">
                  <c:v>630.21303652775498</c:v>
                </c:pt>
                <c:pt idx="272025">
                  <c:v>630.21535328302798</c:v>
                </c:pt>
                <c:pt idx="272026">
                  <c:v>630.217670038302</c:v>
                </c:pt>
                <c:pt idx="272027">
                  <c:v>630.21998679357603</c:v>
                </c:pt>
                <c:pt idx="272028">
                  <c:v>630.22230354884903</c:v>
                </c:pt>
                <c:pt idx="272029">
                  <c:v>630.22462030412305</c:v>
                </c:pt>
                <c:pt idx="272030">
                  <c:v>630.22693705939605</c:v>
                </c:pt>
                <c:pt idx="272031">
                  <c:v>630.22925381466996</c:v>
                </c:pt>
                <c:pt idx="272032">
                  <c:v>630.23157056994296</c:v>
                </c:pt>
                <c:pt idx="272033">
                  <c:v>630.23388732521698</c:v>
                </c:pt>
                <c:pt idx="272034">
                  <c:v>630.23620408048998</c:v>
                </c:pt>
                <c:pt idx="272035">
                  <c:v>630.23852083576401</c:v>
                </c:pt>
                <c:pt idx="272036">
                  <c:v>630.24083759103803</c:v>
                </c:pt>
                <c:pt idx="272037">
                  <c:v>630.24315434631103</c:v>
                </c:pt>
                <c:pt idx="272038">
                  <c:v>630.24547110158505</c:v>
                </c:pt>
                <c:pt idx="272039">
                  <c:v>630.24778785685805</c:v>
                </c:pt>
                <c:pt idx="272040">
                  <c:v>630.25010461213196</c:v>
                </c:pt>
                <c:pt idx="272041">
                  <c:v>630.25242136740496</c:v>
                </c:pt>
                <c:pt idx="272042">
                  <c:v>630.25473812267899</c:v>
                </c:pt>
                <c:pt idx="272043">
                  <c:v>630.25705487795301</c:v>
                </c:pt>
                <c:pt idx="272044">
                  <c:v>630.25937163322601</c:v>
                </c:pt>
                <c:pt idx="272045">
                  <c:v>630.26168838850003</c:v>
                </c:pt>
                <c:pt idx="272046">
                  <c:v>630.26400514377303</c:v>
                </c:pt>
                <c:pt idx="272047">
                  <c:v>630.26632189904694</c:v>
                </c:pt>
                <c:pt idx="272048">
                  <c:v>630.26863865431994</c:v>
                </c:pt>
                <c:pt idx="272049">
                  <c:v>630.27095540959397</c:v>
                </c:pt>
                <c:pt idx="272050">
                  <c:v>630.27327216486799</c:v>
                </c:pt>
                <c:pt idx="272051">
                  <c:v>630.27558892014099</c:v>
                </c:pt>
                <c:pt idx="272052">
                  <c:v>630.27790567541501</c:v>
                </c:pt>
                <c:pt idx="272053">
                  <c:v>630.28022243068801</c:v>
                </c:pt>
                <c:pt idx="272054">
                  <c:v>630.28253918596204</c:v>
                </c:pt>
                <c:pt idx="272055">
                  <c:v>630.28485594123504</c:v>
                </c:pt>
                <c:pt idx="272056">
                  <c:v>630.28717269650895</c:v>
                </c:pt>
                <c:pt idx="272057">
                  <c:v>630.28948945178297</c:v>
                </c:pt>
                <c:pt idx="272058">
                  <c:v>630.29180620705597</c:v>
                </c:pt>
                <c:pt idx="272059">
                  <c:v>630.29412296232999</c:v>
                </c:pt>
                <c:pt idx="272060">
                  <c:v>630.29643971760299</c:v>
                </c:pt>
                <c:pt idx="272061">
                  <c:v>630.29875647287702</c:v>
                </c:pt>
                <c:pt idx="272062">
                  <c:v>630.30107322815002</c:v>
                </c:pt>
                <c:pt idx="272063">
                  <c:v>630.30338998342404</c:v>
                </c:pt>
                <c:pt idx="272064">
                  <c:v>630.30570673869795</c:v>
                </c:pt>
                <c:pt idx="272065">
                  <c:v>630.30802349397095</c:v>
                </c:pt>
                <c:pt idx="272066">
                  <c:v>630.31034024924497</c:v>
                </c:pt>
                <c:pt idx="272067">
                  <c:v>630.31265700451797</c:v>
                </c:pt>
                <c:pt idx="272068">
                  <c:v>630.314973759792</c:v>
                </c:pt>
                <c:pt idx="272069">
                  <c:v>630.317290515065</c:v>
                </c:pt>
                <c:pt idx="272070">
                  <c:v>630.31960727033902</c:v>
                </c:pt>
                <c:pt idx="272071">
                  <c:v>630.32192402561304</c:v>
                </c:pt>
                <c:pt idx="272072">
                  <c:v>630.32424078088604</c:v>
                </c:pt>
                <c:pt idx="272073">
                  <c:v>630.32655753615995</c:v>
                </c:pt>
                <c:pt idx="272074">
                  <c:v>630.32887429143295</c:v>
                </c:pt>
                <c:pt idx="272075">
                  <c:v>630.33119104670698</c:v>
                </c:pt>
                <c:pt idx="272076">
                  <c:v>630.33350780197998</c:v>
                </c:pt>
                <c:pt idx="272077">
                  <c:v>630.335824557254</c:v>
                </c:pt>
                <c:pt idx="272078">
                  <c:v>630.33814131252802</c:v>
                </c:pt>
                <c:pt idx="272079">
                  <c:v>630.34045806780102</c:v>
                </c:pt>
                <c:pt idx="272080">
                  <c:v>630.34277482307505</c:v>
                </c:pt>
                <c:pt idx="272081">
                  <c:v>630.34509157834805</c:v>
                </c:pt>
                <c:pt idx="272082">
                  <c:v>630.34740833362196</c:v>
                </c:pt>
                <c:pt idx="272083">
                  <c:v>630.34972508889496</c:v>
                </c:pt>
                <c:pt idx="272084">
                  <c:v>630.35204184416898</c:v>
                </c:pt>
                <c:pt idx="272085">
                  <c:v>630.35435859944198</c:v>
                </c:pt>
                <c:pt idx="272086">
                  <c:v>630.356675354716</c:v>
                </c:pt>
                <c:pt idx="272087">
                  <c:v>630.35899210999003</c:v>
                </c:pt>
                <c:pt idx="272088">
                  <c:v>630.36130886526303</c:v>
                </c:pt>
                <c:pt idx="272089">
                  <c:v>630.36362562053705</c:v>
                </c:pt>
                <c:pt idx="272090">
                  <c:v>630.36594237581005</c:v>
                </c:pt>
                <c:pt idx="272091">
                  <c:v>630.36825913108396</c:v>
                </c:pt>
                <c:pt idx="272092">
                  <c:v>630.37057588635696</c:v>
                </c:pt>
                <c:pt idx="272093">
                  <c:v>630.37289264163098</c:v>
                </c:pt>
                <c:pt idx="272094">
                  <c:v>630.37520939690501</c:v>
                </c:pt>
                <c:pt idx="272095">
                  <c:v>630.37752615217801</c:v>
                </c:pt>
                <c:pt idx="272096">
                  <c:v>630.37984290745203</c:v>
                </c:pt>
                <c:pt idx="272097">
                  <c:v>630.38215966272503</c:v>
                </c:pt>
                <c:pt idx="272098">
                  <c:v>630.38447641799905</c:v>
                </c:pt>
                <c:pt idx="272099">
                  <c:v>630.38679317327205</c:v>
                </c:pt>
                <c:pt idx="272100">
                  <c:v>630.38910992854596</c:v>
                </c:pt>
                <c:pt idx="272101">
                  <c:v>630.39142668381999</c:v>
                </c:pt>
                <c:pt idx="272102">
                  <c:v>630.39374343909299</c:v>
                </c:pt>
                <c:pt idx="272103">
                  <c:v>630.39606019436701</c:v>
                </c:pt>
                <c:pt idx="272104">
                  <c:v>630.39837694964001</c:v>
                </c:pt>
                <c:pt idx="272105">
                  <c:v>630.40069370491403</c:v>
                </c:pt>
                <c:pt idx="272106">
                  <c:v>630.40301046018703</c:v>
                </c:pt>
                <c:pt idx="272107">
                  <c:v>630.40532721546106</c:v>
                </c:pt>
                <c:pt idx="272108">
                  <c:v>630.40764397073497</c:v>
                </c:pt>
                <c:pt idx="272109">
                  <c:v>630.40996072600797</c:v>
                </c:pt>
                <c:pt idx="272110">
                  <c:v>630.41227748128199</c:v>
                </c:pt>
                <c:pt idx="272111">
                  <c:v>630.41459423655499</c:v>
                </c:pt>
                <c:pt idx="272112">
                  <c:v>630.41691099182901</c:v>
                </c:pt>
                <c:pt idx="272113">
                  <c:v>630.41922774710201</c:v>
                </c:pt>
                <c:pt idx="272114">
                  <c:v>630.42154450237604</c:v>
                </c:pt>
                <c:pt idx="272115">
                  <c:v>630.42386125764995</c:v>
                </c:pt>
                <c:pt idx="272116">
                  <c:v>630.42617801292295</c:v>
                </c:pt>
                <c:pt idx="272117">
                  <c:v>630.42849476819697</c:v>
                </c:pt>
                <c:pt idx="272118">
                  <c:v>630.43081152346997</c:v>
                </c:pt>
                <c:pt idx="272119">
                  <c:v>630.43312827874399</c:v>
                </c:pt>
                <c:pt idx="272120">
                  <c:v>630.43544503401699</c:v>
                </c:pt>
                <c:pt idx="272121">
                  <c:v>630.43776178929102</c:v>
                </c:pt>
                <c:pt idx="272122">
                  <c:v>630.44007854456504</c:v>
                </c:pt>
                <c:pt idx="272123">
                  <c:v>630.44239529983804</c:v>
                </c:pt>
                <c:pt idx="272124">
                  <c:v>630.44471205511195</c:v>
                </c:pt>
                <c:pt idx="272125">
                  <c:v>630.44702881038495</c:v>
                </c:pt>
                <c:pt idx="272126">
                  <c:v>630.44934556565897</c:v>
                </c:pt>
                <c:pt idx="272127">
                  <c:v>630.45166232093197</c:v>
                </c:pt>
                <c:pt idx="272128">
                  <c:v>630.453979076206</c:v>
                </c:pt>
                <c:pt idx="272129">
                  <c:v>630.45629583148002</c:v>
                </c:pt>
                <c:pt idx="272130">
                  <c:v>630.45861258675302</c:v>
                </c:pt>
                <c:pt idx="272131">
                  <c:v>630.46092934202704</c:v>
                </c:pt>
                <c:pt idx="272132">
                  <c:v>630.46324609730004</c:v>
                </c:pt>
                <c:pt idx="272133">
                  <c:v>630.46556285257395</c:v>
                </c:pt>
                <c:pt idx="272134">
                  <c:v>630.46787960784695</c:v>
                </c:pt>
                <c:pt idx="272135">
                  <c:v>630.47019636312098</c:v>
                </c:pt>
                <c:pt idx="272136">
                  <c:v>630.47251311839398</c:v>
                </c:pt>
                <c:pt idx="272137">
                  <c:v>630.474829873668</c:v>
                </c:pt>
                <c:pt idx="272138">
                  <c:v>630.47714662894202</c:v>
                </c:pt>
                <c:pt idx="272139">
                  <c:v>630.47946338421502</c:v>
                </c:pt>
                <c:pt idx="272140">
                  <c:v>630.48178013948905</c:v>
                </c:pt>
                <c:pt idx="272141">
                  <c:v>630.48409689476205</c:v>
                </c:pt>
                <c:pt idx="272142">
                  <c:v>630.48641365003596</c:v>
                </c:pt>
                <c:pt idx="272143">
                  <c:v>630.48873040530896</c:v>
                </c:pt>
                <c:pt idx="272144">
                  <c:v>630.49104716058298</c:v>
                </c:pt>
                <c:pt idx="272145">
                  <c:v>630.493363915857</c:v>
                </c:pt>
                <c:pt idx="272146">
                  <c:v>630.49568067113</c:v>
                </c:pt>
                <c:pt idx="272147">
                  <c:v>630.49799742640403</c:v>
                </c:pt>
                <c:pt idx="272148">
                  <c:v>630.50031418167703</c:v>
                </c:pt>
                <c:pt idx="272149">
                  <c:v>630.50263093695105</c:v>
                </c:pt>
                <c:pt idx="272150">
                  <c:v>630.50494769222405</c:v>
                </c:pt>
                <c:pt idx="272151">
                  <c:v>630.50726444749796</c:v>
                </c:pt>
                <c:pt idx="272152">
                  <c:v>630.50958120277198</c:v>
                </c:pt>
                <c:pt idx="272153">
                  <c:v>630.51189795804498</c:v>
                </c:pt>
                <c:pt idx="272154">
                  <c:v>630.51421471331901</c:v>
                </c:pt>
                <c:pt idx="272155">
                  <c:v>630.51653146859201</c:v>
                </c:pt>
                <c:pt idx="272156">
                  <c:v>630.51884822386603</c:v>
                </c:pt>
                <c:pt idx="272157">
                  <c:v>630.52116497913903</c:v>
                </c:pt>
                <c:pt idx="272158">
                  <c:v>630.52348173441305</c:v>
                </c:pt>
                <c:pt idx="272159">
                  <c:v>630.52579848968696</c:v>
                </c:pt>
                <c:pt idx="272160">
                  <c:v>630.52811524495996</c:v>
                </c:pt>
                <c:pt idx="272161">
                  <c:v>630.53043200023399</c:v>
                </c:pt>
                <c:pt idx="272162">
                  <c:v>630.53274875550699</c:v>
                </c:pt>
                <c:pt idx="272163">
                  <c:v>630.53506551078101</c:v>
                </c:pt>
                <c:pt idx="272164">
                  <c:v>630.53738226605401</c:v>
                </c:pt>
                <c:pt idx="272165">
                  <c:v>630.53969902132803</c:v>
                </c:pt>
                <c:pt idx="272166">
                  <c:v>630.54201577660206</c:v>
                </c:pt>
                <c:pt idx="272167">
                  <c:v>630.54433253187506</c:v>
                </c:pt>
                <c:pt idx="272168">
                  <c:v>630.54664928714897</c:v>
                </c:pt>
                <c:pt idx="272169">
                  <c:v>630.54896604242197</c:v>
                </c:pt>
                <c:pt idx="272170">
                  <c:v>630.55128279769599</c:v>
                </c:pt>
                <c:pt idx="272171">
                  <c:v>630.55359955296899</c:v>
                </c:pt>
                <c:pt idx="272172">
                  <c:v>630.55591630824301</c:v>
                </c:pt>
                <c:pt idx="272173">
                  <c:v>630.55823306351704</c:v>
                </c:pt>
                <c:pt idx="272174">
                  <c:v>630.56054981879004</c:v>
                </c:pt>
                <c:pt idx="272175">
                  <c:v>630.56286657406395</c:v>
                </c:pt>
                <c:pt idx="272176">
                  <c:v>630.56518332933695</c:v>
                </c:pt>
                <c:pt idx="272177">
                  <c:v>630.56750008461097</c:v>
                </c:pt>
                <c:pt idx="272178">
                  <c:v>630.56981683988397</c:v>
                </c:pt>
                <c:pt idx="272179">
                  <c:v>630.57213359515799</c:v>
                </c:pt>
                <c:pt idx="272180">
                  <c:v>630.57445035043099</c:v>
                </c:pt>
                <c:pt idx="272181">
                  <c:v>630.57676710570502</c:v>
                </c:pt>
                <c:pt idx="272182">
                  <c:v>630.57908386097904</c:v>
                </c:pt>
                <c:pt idx="272183">
                  <c:v>630.58140061625204</c:v>
                </c:pt>
                <c:pt idx="272184">
                  <c:v>630.58371737152595</c:v>
                </c:pt>
                <c:pt idx="272185">
                  <c:v>630.58603412679895</c:v>
                </c:pt>
                <c:pt idx="272186">
                  <c:v>630.58835088207297</c:v>
                </c:pt>
                <c:pt idx="272187">
                  <c:v>630.59066763734597</c:v>
                </c:pt>
                <c:pt idx="272188">
                  <c:v>630.59298439262</c:v>
                </c:pt>
                <c:pt idx="272189">
                  <c:v>630.59530114789402</c:v>
                </c:pt>
                <c:pt idx="272190">
                  <c:v>630.59761790316702</c:v>
                </c:pt>
                <c:pt idx="272191">
                  <c:v>630.59993465844104</c:v>
                </c:pt>
                <c:pt idx="272192">
                  <c:v>630.60225141371404</c:v>
                </c:pt>
                <c:pt idx="272193">
                  <c:v>630.60456816898795</c:v>
                </c:pt>
                <c:pt idx="272194">
                  <c:v>630.60688492426095</c:v>
                </c:pt>
                <c:pt idx="272195">
                  <c:v>630.60920167953498</c:v>
                </c:pt>
                <c:pt idx="272196">
                  <c:v>630.611518434809</c:v>
                </c:pt>
                <c:pt idx="272197">
                  <c:v>630.613835190082</c:v>
                </c:pt>
                <c:pt idx="272198">
                  <c:v>630.61615194535602</c:v>
                </c:pt>
                <c:pt idx="272199">
                  <c:v>630.61846870062902</c:v>
                </c:pt>
                <c:pt idx="272200">
                  <c:v>630.62078545590305</c:v>
                </c:pt>
                <c:pt idx="272201">
                  <c:v>630.62310221117605</c:v>
                </c:pt>
                <c:pt idx="272202">
                  <c:v>630.62541896644996</c:v>
                </c:pt>
                <c:pt idx="272203">
                  <c:v>630.62773572172398</c:v>
                </c:pt>
                <c:pt idx="272204">
                  <c:v>630.63005247699698</c:v>
                </c:pt>
                <c:pt idx="272205">
                  <c:v>630.632369232271</c:v>
                </c:pt>
                <c:pt idx="272206">
                  <c:v>630.634685987544</c:v>
                </c:pt>
                <c:pt idx="272207">
                  <c:v>630.63700274281803</c:v>
                </c:pt>
                <c:pt idx="272208">
                  <c:v>630.63931949809103</c:v>
                </c:pt>
                <c:pt idx="272209">
                  <c:v>630.64163625336505</c:v>
                </c:pt>
                <c:pt idx="272210">
                  <c:v>630.64395300863896</c:v>
                </c:pt>
                <c:pt idx="272211">
                  <c:v>630.64626976391196</c:v>
                </c:pt>
                <c:pt idx="272212">
                  <c:v>630.64858651918598</c:v>
                </c:pt>
                <c:pt idx="272213">
                  <c:v>630.65090327445898</c:v>
                </c:pt>
                <c:pt idx="272214">
                  <c:v>630.65322002973301</c:v>
                </c:pt>
                <c:pt idx="272215">
                  <c:v>630.65553678500601</c:v>
                </c:pt>
                <c:pt idx="272216">
                  <c:v>630.65785354028003</c:v>
                </c:pt>
                <c:pt idx="272217">
                  <c:v>630.66017029555405</c:v>
                </c:pt>
                <c:pt idx="272218">
                  <c:v>630.66248705082705</c:v>
                </c:pt>
                <c:pt idx="272219">
                  <c:v>630.66480380610096</c:v>
                </c:pt>
                <c:pt idx="272220">
                  <c:v>630.66712056137396</c:v>
                </c:pt>
                <c:pt idx="272221">
                  <c:v>630.66943731664799</c:v>
                </c:pt>
                <c:pt idx="272222">
                  <c:v>630.67175407192099</c:v>
                </c:pt>
                <c:pt idx="272223">
                  <c:v>630.67407082719501</c:v>
                </c:pt>
                <c:pt idx="272224">
                  <c:v>630.67638758246903</c:v>
                </c:pt>
                <c:pt idx="272225">
                  <c:v>630.67870433774203</c:v>
                </c:pt>
                <c:pt idx="272226">
                  <c:v>630.68102109301606</c:v>
                </c:pt>
                <c:pt idx="272227">
                  <c:v>630.68333784828906</c:v>
                </c:pt>
                <c:pt idx="272228">
                  <c:v>630.68565460356297</c:v>
                </c:pt>
                <c:pt idx="272229">
                  <c:v>630.68797135883597</c:v>
                </c:pt>
                <c:pt idx="272230">
                  <c:v>630.69028811410999</c:v>
                </c:pt>
                <c:pt idx="272231">
                  <c:v>630.69260486938299</c:v>
                </c:pt>
                <c:pt idx="272232">
                  <c:v>630.69492162465701</c:v>
                </c:pt>
                <c:pt idx="272233">
                  <c:v>630.69723837993104</c:v>
                </c:pt>
                <c:pt idx="272234">
                  <c:v>630.69955513520404</c:v>
                </c:pt>
                <c:pt idx="272235">
                  <c:v>630.70187189047795</c:v>
                </c:pt>
                <c:pt idx="272236">
                  <c:v>630.70418864575095</c:v>
                </c:pt>
                <c:pt idx="272237">
                  <c:v>630.70650540102497</c:v>
                </c:pt>
                <c:pt idx="272238">
                  <c:v>630.70882215629797</c:v>
                </c:pt>
                <c:pt idx="272239">
                  <c:v>630.71113891157199</c:v>
                </c:pt>
                <c:pt idx="272240">
                  <c:v>630.71345566684602</c:v>
                </c:pt>
                <c:pt idx="272241">
                  <c:v>630.71577242211902</c:v>
                </c:pt>
                <c:pt idx="272242">
                  <c:v>630.71808917739304</c:v>
                </c:pt>
                <c:pt idx="272243">
                  <c:v>630.72040593266604</c:v>
                </c:pt>
                <c:pt idx="272244">
                  <c:v>630.72272268793995</c:v>
                </c:pt>
                <c:pt idx="272245">
                  <c:v>630.72503944321295</c:v>
                </c:pt>
                <c:pt idx="272246">
                  <c:v>630.72735619848697</c:v>
                </c:pt>
                <c:pt idx="272247">
                  <c:v>630.729672953761</c:v>
                </c:pt>
                <c:pt idx="272248">
                  <c:v>630.731989709034</c:v>
                </c:pt>
                <c:pt idx="272249">
                  <c:v>630.73430646430802</c:v>
                </c:pt>
                <c:pt idx="272250">
                  <c:v>630.73662321958102</c:v>
                </c:pt>
                <c:pt idx="272251">
                  <c:v>630.73893997485504</c:v>
                </c:pt>
                <c:pt idx="272252">
                  <c:v>630.74125673012804</c:v>
                </c:pt>
                <c:pt idx="272253">
                  <c:v>630.74357348540195</c:v>
                </c:pt>
                <c:pt idx="272254">
                  <c:v>630.74589024067598</c:v>
                </c:pt>
                <c:pt idx="272255">
                  <c:v>630.74820699594898</c:v>
                </c:pt>
                <c:pt idx="272256">
                  <c:v>630.750523751223</c:v>
                </c:pt>
                <c:pt idx="272257">
                  <c:v>630.752840506496</c:v>
                </c:pt>
                <c:pt idx="272258">
                  <c:v>630.75515726177002</c:v>
                </c:pt>
                <c:pt idx="272259">
                  <c:v>630.75747401704302</c:v>
                </c:pt>
                <c:pt idx="272260">
                  <c:v>630.75979077231705</c:v>
                </c:pt>
                <c:pt idx="272261">
                  <c:v>630.76210752759096</c:v>
                </c:pt>
                <c:pt idx="272262">
                  <c:v>630.76442428286396</c:v>
                </c:pt>
                <c:pt idx="272263">
                  <c:v>630.76674103813798</c:v>
                </c:pt>
                <c:pt idx="272264">
                  <c:v>630.76905779341098</c:v>
                </c:pt>
                <c:pt idx="272265">
                  <c:v>630.771374548685</c:v>
                </c:pt>
                <c:pt idx="272266">
                  <c:v>630.773691303958</c:v>
                </c:pt>
                <c:pt idx="272267">
                  <c:v>630.77600805923203</c:v>
                </c:pt>
                <c:pt idx="272268">
                  <c:v>630.77832481450605</c:v>
                </c:pt>
                <c:pt idx="272269">
                  <c:v>630.78064156977905</c:v>
                </c:pt>
                <c:pt idx="272270">
                  <c:v>630.78295832505296</c:v>
                </c:pt>
                <c:pt idx="272271">
                  <c:v>630.78527508032596</c:v>
                </c:pt>
                <c:pt idx="272272">
                  <c:v>630.78759183559998</c:v>
                </c:pt>
                <c:pt idx="272273">
                  <c:v>630.78990859087298</c:v>
                </c:pt>
                <c:pt idx="272274">
                  <c:v>630.79222534614701</c:v>
                </c:pt>
                <c:pt idx="272275">
                  <c:v>630.79454210142103</c:v>
                </c:pt>
                <c:pt idx="272276">
                  <c:v>630.79685885669403</c:v>
                </c:pt>
                <c:pt idx="272277">
                  <c:v>630.79917561196805</c:v>
                </c:pt>
                <c:pt idx="272278">
                  <c:v>630.80149236724105</c:v>
                </c:pt>
                <c:pt idx="272279">
                  <c:v>630.80380912251496</c:v>
                </c:pt>
                <c:pt idx="272280">
                  <c:v>630.80612587778796</c:v>
                </c:pt>
                <c:pt idx="272281">
                  <c:v>630.80844263306199</c:v>
                </c:pt>
                <c:pt idx="272282">
                  <c:v>630.81075938833499</c:v>
                </c:pt>
                <c:pt idx="272283">
                  <c:v>630.81307614360901</c:v>
                </c:pt>
                <c:pt idx="272284">
                  <c:v>630.81539289888303</c:v>
                </c:pt>
                <c:pt idx="272285">
                  <c:v>630.81770965415603</c:v>
                </c:pt>
                <c:pt idx="272286">
                  <c:v>630.82002640943006</c:v>
                </c:pt>
                <c:pt idx="272287">
                  <c:v>630.82234316470306</c:v>
                </c:pt>
                <c:pt idx="272288">
                  <c:v>630.82465991997697</c:v>
                </c:pt>
                <c:pt idx="272289">
                  <c:v>630.82697667524997</c:v>
                </c:pt>
                <c:pt idx="272290">
                  <c:v>630.82929343052399</c:v>
                </c:pt>
                <c:pt idx="272291">
                  <c:v>630.83161018579801</c:v>
                </c:pt>
                <c:pt idx="272292">
                  <c:v>630.83392694107101</c:v>
                </c:pt>
                <c:pt idx="272293">
                  <c:v>630.83624369634504</c:v>
                </c:pt>
                <c:pt idx="272294">
                  <c:v>630.83856045161804</c:v>
                </c:pt>
                <c:pt idx="272295">
                  <c:v>630.84087720689195</c:v>
                </c:pt>
                <c:pt idx="272296">
                  <c:v>630.84319396216495</c:v>
                </c:pt>
                <c:pt idx="272297">
                  <c:v>630.84551071743897</c:v>
                </c:pt>
                <c:pt idx="272298">
                  <c:v>630.84782747271299</c:v>
                </c:pt>
                <c:pt idx="272299">
                  <c:v>630.85014422798599</c:v>
                </c:pt>
                <c:pt idx="272300">
                  <c:v>630.85246098326002</c:v>
                </c:pt>
                <c:pt idx="272301">
                  <c:v>630.85477773853302</c:v>
                </c:pt>
                <c:pt idx="272302">
                  <c:v>630.85709449380704</c:v>
                </c:pt>
                <c:pt idx="272303">
                  <c:v>630.85941124908004</c:v>
                </c:pt>
                <c:pt idx="272304">
                  <c:v>630.86172800435395</c:v>
                </c:pt>
                <c:pt idx="272305">
                  <c:v>630.86404475962797</c:v>
                </c:pt>
                <c:pt idx="272306">
                  <c:v>630.86636151490097</c:v>
                </c:pt>
                <c:pt idx="272307">
                  <c:v>630.868678270175</c:v>
                </c:pt>
                <c:pt idx="272308">
                  <c:v>630.870995025448</c:v>
                </c:pt>
                <c:pt idx="272309">
                  <c:v>630.87331178072202</c:v>
                </c:pt>
                <c:pt idx="272310">
                  <c:v>630.87562853599502</c:v>
                </c:pt>
                <c:pt idx="272311">
                  <c:v>630.87794529126904</c:v>
                </c:pt>
                <c:pt idx="272312">
                  <c:v>630.88026204654295</c:v>
                </c:pt>
                <c:pt idx="272313">
                  <c:v>630.88257880181595</c:v>
                </c:pt>
                <c:pt idx="272314">
                  <c:v>630.88489555708998</c:v>
                </c:pt>
                <c:pt idx="272315">
                  <c:v>630.88721231236298</c:v>
                </c:pt>
                <c:pt idx="272316">
                  <c:v>630.889529067637</c:v>
                </c:pt>
                <c:pt idx="272317">
                  <c:v>630.89184582291</c:v>
                </c:pt>
                <c:pt idx="272318">
                  <c:v>630.89416257818402</c:v>
                </c:pt>
                <c:pt idx="272319">
                  <c:v>630.89647933345805</c:v>
                </c:pt>
                <c:pt idx="272320">
                  <c:v>630.89879608873105</c:v>
                </c:pt>
                <c:pt idx="272321">
                  <c:v>630.90111284400496</c:v>
                </c:pt>
                <c:pt idx="272322">
                  <c:v>630.90342959927796</c:v>
                </c:pt>
                <c:pt idx="272323">
                  <c:v>630.90574635455198</c:v>
                </c:pt>
                <c:pt idx="272324">
                  <c:v>630.90806310982498</c:v>
                </c:pt>
                <c:pt idx="272325">
                  <c:v>630.910379865099</c:v>
                </c:pt>
                <c:pt idx="272326">
                  <c:v>630.91269662037303</c:v>
                </c:pt>
                <c:pt idx="272327">
                  <c:v>630.91501337564603</c:v>
                </c:pt>
                <c:pt idx="272328">
                  <c:v>630.91733013092005</c:v>
                </c:pt>
                <c:pt idx="272329">
                  <c:v>630.91964688619305</c:v>
                </c:pt>
                <c:pt idx="272330">
                  <c:v>630.92196364146696</c:v>
                </c:pt>
                <c:pt idx="272331">
                  <c:v>630.92428039673996</c:v>
                </c:pt>
                <c:pt idx="272332">
                  <c:v>630.92659715201398</c:v>
                </c:pt>
                <c:pt idx="272333">
                  <c:v>630.92891390728698</c:v>
                </c:pt>
                <c:pt idx="272334">
                  <c:v>630.93123066256101</c:v>
                </c:pt>
                <c:pt idx="272335">
                  <c:v>630.93354741783503</c:v>
                </c:pt>
                <c:pt idx="272336">
                  <c:v>630.93586417310803</c:v>
                </c:pt>
                <c:pt idx="272337">
                  <c:v>630.93818092838205</c:v>
                </c:pt>
                <c:pt idx="272338">
                  <c:v>630.94049768365505</c:v>
                </c:pt>
                <c:pt idx="272339">
                  <c:v>630.94281443892896</c:v>
                </c:pt>
                <c:pt idx="272340">
                  <c:v>630.94513119420196</c:v>
                </c:pt>
                <c:pt idx="272341">
                  <c:v>630.94744794947599</c:v>
                </c:pt>
                <c:pt idx="272342">
                  <c:v>630.94976470475001</c:v>
                </c:pt>
                <c:pt idx="272343">
                  <c:v>630.95208146002301</c:v>
                </c:pt>
                <c:pt idx="272344">
                  <c:v>630.95439821529703</c:v>
                </c:pt>
                <c:pt idx="272345">
                  <c:v>630.95671497057003</c:v>
                </c:pt>
                <c:pt idx="272346">
                  <c:v>630.95903172584406</c:v>
                </c:pt>
                <c:pt idx="272347">
                  <c:v>630.96134848111706</c:v>
                </c:pt>
                <c:pt idx="272348">
                  <c:v>630.96366523639097</c:v>
                </c:pt>
                <c:pt idx="272349">
                  <c:v>630.96598199166499</c:v>
                </c:pt>
                <c:pt idx="272350">
                  <c:v>630.96829874693799</c:v>
                </c:pt>
                <c:pt idx="272351">
                  <c:v>630.97061550221201</c:v>
                </c:pt>
                <c:pt idx="272352">
                  <c:v>630.97293225748501</c:v>
                </c:pt>
                <c:pt idx="272353">
                  <c:v>630.97524901275904</c:v>
                </c:pt>
                <c:pt idx="272354">
                  <c:v>630.97756576803204</c:v>
                </c:pt>
                <c:pt idx="272355">
                  <c:v>630.97988252330595</c:v>
                </c:pt>
                <c:pt idx="272356">
                  <c:v>630.98219927857997</c:v>
                </c:pt>
                <c:pt idx="272357">
                  <c:v>630.98451603385297</c:v>
                </c:pt>
                <c:pt idx="272358">
                  <c:v>630.98683278912699</c:v>
                </c:pt>
                <c:pt idx="272359">
                  <c:v>630.98914954439999</c:v>
                </c:pt>
                <c:pt idx="272360">
                  <c:v>630.99146629967402</c:v>
                </c:pt>
                <c:pt idx="272361">
                  <c:v>630.99378305494702</c:v>
                </c:pt>
                <c:pt idx="272362">
                  <c:v>630.99609981022104</c:v>
                </c:pt>
                <c:pt idx="272363">
                  <c:v>630.99841656549495</c:v>
                </c:pt>
                <c:pt idx="272364">
                  <c:v>631.00073332076795</c:v>
                </c:pt>
                <c:pt idx="272365">
                  <c:v>631.00305007604197</c:v>
                </c:pt>
                <c:pt idx="272366">
                  <c:v>631.00536683131497</c:v>
                </c:pt>
                <c:pt idx="272367">
                  <c:v>631.007683586589</c:v>
                </c:pt>
                <c:pt idx="272368">
                  <c:v>631.010000341862</c:v>
                </c:pt>
                <c:pt idx="272369">
                  <c:v>631.01231709713602</c:v>
                </c:pt>
                <c:pt idx="272370">
                  <c:v>631.01463385241004</c:v>
                </c:pt>
                <c:pt idx="272371">
                  <c:v>631.01695060768304</c:v>
                </c:pt>
                <c:pt idx="272372">
                  <c:v>631.01926736295695</c:v>
                </c:pt>
                <c:pt idx="272373">
                  <c:v>631.02158411822995</c:v>
                </c:pt>
                <c:pt idx="272374">
                  <c:v>631.02390087350398</c:v>
                </c:pt>
                <c:pt idx="272375">
                  <c:v>631.02621762877698</c:v>
                </c:pt>
                <c:pt idx="272376">
                  <c:v>631.028534384051</c:v>
                </c:pt>
                <c:pt idx="272377">
                  <c:v>631.03085113932502</c:v>
                </c:pt>
                <c:pt idx="272378">
                  <c:v>631.03316789459802</c:v>
                </c:pt>
                <c:pt idx="272379">
                  <c:v>631.03548464987205</c:v>
                </c:pt>
                <c:pt idx="272380">
                  <c:v>631.03780140514505</c:v>
                </c:pt>
                <c:pt idx="272381">
                  <c:v>631.04011816041896</c:v>
                </c:pt>
                <c:pt idx="272382">
                  <c:v>631.04243491569196</c:v>
                </c:pt>
                <c:pt idx="272383">
                  <c:v>631.04475167096598</c:v>
                </c:pt>
                <c:pt idx="272384">
                  <c:v>631.04706842623898</c:v>
                </c:pt>
                <c:pt idx="272385">
                  <c:v>631.049385181513</c:v>
                </c:pt>
                <c:pt idx="272386">
                  <c:v>631.05170193678703</c:v>
                </c:pt>
                <c:pt idx="272387">
                  <c:v>631.05401869206003</c:v>
                </c:pt>
                <c:pt idx="272388">
                  <c:v>631.05633544733405</c:v>
                </c:pt>
                <c:pt idx="272389">
                  <c:v>631.05865220260705</c:v>
                </c:pt>
                <c:pt idx="272390">
                  <c:v>631.06096895788096</c:v>
                </c:pt>
                <c:pt idx="272391">
                  <c:v>631.06328571315396</c:v>
                </c:pt>
                <c:pt idx="272392">
                  <c:v>631.06560246842798</c:v>
                </c:pt>
                <c:pt idx="272393">
                  <c:v>631.06791922370201</c:v>
                </c:pt>
                <c:pt idx="272394">
                  <c:v>631.07023597897501</c:v>
                </c:pt>
                <c:pt idx="272395">
                  <c:v>631.07255273424903</c:v>
                </c:pt>
                <c:pt idx="272396">
                  <c:v>631.07486948952203</c:v>
                </c:pt>
                <c:pt idx="272397">
                  <c:v>631.07718624479605</c:v>
                </c:pt>
                <c:pt idx="272398">
                  <c:v>631.07950300006905</c:v>
                </c:pt>
                <c:pt idx="272399">
                  <c:v>631.08181975534296</c:v>
                </c:pt>
                <c:pt idx="272400">
                  <c:v>631.08413651061699</c:v>
                </c:pt>
                <c:pt idx="272401">
                  <c:v>631.08645326588999</c:v>
                </c:pt>
                <c:pt idx="272402">
                  <c:v>631.08877002116401</c:v>
                </c:pt>
                <c:pt idx="272403">
                  <c:v>631.09108677643701</c:v>
                </c:pt>
                <c:pt idx="272404">
                  <c:v>631.09340353171103</c:v>
                </c:pt>
                <c:pt idx="272405">
                  <c:v>631.09572028698403</c:v>
                </c:pt>
                <c:pt idx="272406">
                  <c:v>631.09803704225806</c:v>
                </c:pt>
                <c:pt idx="272407">
                  <c:v>631.10035379753197</c:v>
                </c:pt>
                <c:pt idx="272408">
                  <c:v>631.10267055280497</c:v>
                </c:pt>
                <c:pt idx="272409">
                  <c:v>631.10498730807899</c:v>
                </c:pt>
                <c:pt idx="272410">
                  <c:v>631.10730406335199</c:v>
                </c:pt>
                <c:pt idx="272411">
                  <c:v>631.10962081862601</c:v>
                </c:pt>
                <c:pt idx="272412">
                  <c:v>631.11193757389901</c:v>
                </c:pt>
                <c:pt idx="272413">
                  <c:v>631.11425432917304</c:v>
                </c:pt>
                <c:pt idx="272414">
                  <c:v>631.11657108444695</c:v>
                </c:pt>
                <c:pt idx="272415">
                  <c:v>631.11888783971995</c:v>
                </c:pt>
                <c:pt idx="272416">
                  <c:v>631.12120459499397</c:v>
                </c:pt>
                <c:pt idx="272417">
                  <c:v>631.12352135026697</c:v>
                </c:pt>
                <c:pt idx="272418">
                  <c:v>631.12583810554099</c:v>
                </c:pt>
                <c:pt idx="272419">
                  <c:v>631.12815486081399</c:v>
                </c:pt>
                <c:pt idx="272420">
                  <c:v>631.13047161608802</c:v>
                </c:pt>
                <c:pt idx="272421">
                  <c:v>631.13278837136204</c:v>
                </c:pt>
                <c:pt idx="272422">
                  <c:v>631.13510512663504</c:v>
                </c:pt>
                <c:pt idx="272423">
                  <c:v>631.13742188190895</c:v>
                </c:pt>
                <c:pt idx="272424">
                  <c:v>631.13973863718195</c:v>
                </c:pt>
                <c:pt idx="272425">
                  <c:v>631.14205539245597</c:v>
                </c:pt>
                <c:pt idx="272426">
                  <c:v>631.14437214772897</c:v>
                </c:pt>
                <c:pt idx="272427">
                  <c:v>631.146688903003</c:v>
                </c:pt>
                <c:pt idx="272428">
                  <c:v>631.14900565827702</c:v>
                </c:pt>
                <c:pt idx="272429">
                  <c:v>631.15132241355002</c:v>
                </c:pt>
                <c:pt idx="272430">
                  <c:v>631.15363916882404</c:v>
                </c:pt>
                <c:pt idx="272431">
                  <c:v>631.15595592409704</c:v>
                </c:pt>
                <c:pt idx="272432">
                  <c:v>631.15827267937095</c:v>
                </c:pt>
                <c:pt idx="272433">
                  <c:v>631.16058943464395</c:v>
                </c:pt>
                <c:pt idx="272434">
                  <c:v>631.16290618991798</c:v>
                </c:pt>
                <c:pt idx="272435">
                  <c:v>631.16522294519098</c:v>
                </c:pt>
                <c:pt idx="272436">
                  <c:v>631.167539700465</c:v>
                </c:pt>
                <c:pt idx="272437">
                  <c:v>631.16985645573902</c:v>
                </c:pt>
                <c:pt idx="272438">
                  <c:v>631.17217321101202</c:v>
                </c:pt>
                <c:pt idx="272439">
                  <c:v>631.17448996628605</c:v>
                </c:pt>
                <c:pt idx="272440">
                  <c:v>631.17680672155905</c:v>
                </c:pt>
                <c:pt idx="272441">
                  <c:v>631.17912347683296</c:v>
                </c:pt>
                <c:pt idx="272442">
                  <c:v>631.18144023210596</c:v>
                </c:pt>
                <c:pt idx="272443">
                  <c:v>631.18375698737998</c:v>
                </c:pt>
                <c:pt idx="272444">
                  <c:v>631.186073742654</c:v>
                </c:pt>
                <c:pt idx="272445">
                  <c:v>631.188390497927</c:v>
                </c:pt>
                <c:pt idx="272446">
                  <c:v>631.19070725320103</c:v>
                </c:pt>
                <c:pt idx="272447">
                  <c:v>631.19302400847403</c:v>
                </c:pt>
                <c:pt idx="272448">
                  <c:v>631.19534076374805</c:v>
                </c:pt>
                <c:pt idx="272449">
                  <c:v>631.19765751902105</c:v>
                </c:pt>
                <c:pt idx="272450">
                  <c:v>631.19997427429496</c:v>
                </c:pt>
                <c:pt idx="272451">
                  <c:v>631.20229102956898</c:v>
                </c:pt>
                <c:pt idx="272452">
                  <c:v>631.20460778484198</c:v>
                </c:pt>
                <c:pt idx="272453">
                  <c:v>631.20692454011601</c:v>
                </c:pt>
                <c:pt idx="272454">
                  <c:v>631.20924129538901</c:v>
                </c:pt>
                <c:pt idx="272455">
                  <c:v>631.21155805066303</c:v>
                </c:pt>
                <c:pt idx="272456">
                  <c:v>631.21387480593603</c:v>
                </c:pt>
                <c:pt idx="272457">
                  <c:v>631.21619156121005</c:v>
                </c:pt>
                <c:pt idx="272458">
                  <c:v>631.21850831648396</c:v>
                </c:pt>
                <c:pt idx="272459">
                  <c:v>631.22082507175696</c:v>
                </c:pt>
                <c:pt idx="272460">
                  <c:v>631.22314182703099</c:v>
                </c:pt>
                <c:pt idx="272461">
                  <c:v>631.22545858230399</c:v>
                </c:pt>
                <c:pt idx="272462">
                  <c:v>631.22777533757801</c:v>
                </c:pt>
                <c:pt idx="272463">
                  <c:v>631.23009209285101</c:v>
                </c:pt>
                <c:pt idx="272464">
                  <c:v>631.23240884812503</c:v>
                </c:pt>
                <c:pt idx="272465">
                  <c:v>631.23472560339906</c:v>
                </c:pt>
                <c:pt idx="272466">
                  <c:v>631.23704235867206</c:v>
                </c:pt>
                <c:pt idx="272467">
                  <c:v>631.23935911394597</c:v>
                </c:pt>
                <c:pt idx="272468">
                  <c:v>631.24167586921897</c:v>
                </c:pt>
                <c:pt idx="272469">
                  <c:v>631.24399262449299</c:v>
                </c:pt>
                <c:pt idx="272470">
                  <c:v>631.24630937976599</c:v>
                </c:pt>
                <c:pt idx="272471">
                  <c:v>631.24862613504001</c:v>
                </c:pt>
                <c:pt idx="272472">
                  <c:v>631.25094289031404</c:v>
                </c:pt>
                <c:pt idx="272473">
                  <c:v>631.25325964558704</c:v>
                </c:pt>
                <c:pt idx="272474">
                  <c:v>631.25557640086095</c:v>
                </c:pt>
                <c:pt idx="272475">
                  <c:v>631.25789315613395</c:v>
                </c:pt>
                <c:pt idx="272476">
                  <c:v>631.26020991140797</c:v>
                </c:pt>
                <c:pt idx="272477">
                  <c:v>631.26252666668097</c:v>
                </c:pt>
                <c:pt idx="272478">
                  <c:v>631.26484342195499</c:v>
                </c:pt>
                <c:pt idx="272479">
                  <c:v>631.26716017722799</c:v>
                </c:pt>
                <c:pt idx="272480">
                  <c:v>631.26947693250202</c:v>
                </c:pt>
                <c:pt idx="272481">
                  <c:v>631.27179368777604</c:v>
                </c:pt>
                <c:pt idx="272482">
                  <c:v>631.27411044304904</c:v>
                </c:pt>
                <c:pt idx="272483">
                  <c:v>631.27642719832295</c:v>
                </c:pt>
                <c:pt idx="272484">
                  <c:v>631.27874395359595</c:v>
                </c:pt>
                <c:pt idx="272485">
                  <c:v>631.28106070886997</c:v>
                </c:pt>
                <c:pt idx="272486">
                  <c:v>631.28337746414297</c:v>
                </c:pt>
                <c:pt idx="272487">
                  <c:v>631.285694219417</c:v>
                </c:pt>
                <c:pt idx="272488">
                  <c:v>631.28801097469102</c:v>
                </c:pt>
                <c:pt idx="272489">
                  <c:v>631.29032772996402</c:v>
                </c:pt>
                <c:pt idx="272490">
                  <c:v>631.29264448523804</c:v>
                </c:pt>
                <c:pt idx="272491">
                  <c:v>631.29496124051104</c:v>
                </c:pt>
                <c:pt idx="272492">
                  <c:v>631.29727799578495</c:v>
                </c:pt>
                <c:pt idx="272493">
                  <c:v>631.29959475105795</c:v>
                </c:pt>
                <c:pt idx="272494">
                  <c:v>631.30191150633198</c:v>
                </c:pt>
                <c:pt idx="272495">
                  <c:v>631.304228261606</c:v>
                </c:pt>
                <c:pt idx="272496">
                  <c:v>631.306545016879</c:v>
                </c:pt>
                <c:pt idx="272497">
                  <c:v>631.30886177215302</c:v>
                </c:pt>
                <c:pt idx="272498">
                  <c:v>631.31117852742602</c:v>
                </c:pt>
                <c:pt idx="272499">
                  <c:v>631.31349528270005</c:v>
                </c:pt>
                <c:pt idx="272500">
                  <c:v>631.31581203797305</c:v>
                </c:pt>
                <c:pt idx="272501">
                  <c:v>631.31812879324696</c:v>
                </c:pt>
                <c:pt idx="272502">
                  <c:v>631.32044554852098</c:v>
                </c:pt>
                <c:pt idx="272503">
                  <c:v>631.32276230379398</c:v>
                </c:pt>
                <c:pt idx="272504">
                  <c:v>631.325079059068</c:v>
                </c:pt>
                <c:pt idx="272505">
                  <c:v>631.327395814341</c:v>
                </c:pt>
                <c:pt idx="272506">
                  <c:v>631.32971256961503</c:v>
                </c:pt>
                <c:pt idx="272507">
                  <c:v>631.33202932488803</c:v>
                </c:pt>
                <c:pt idx="272508">
                  <c:v>631.33434608016205</c:v>
                </c:pt>
                <c:pt idx="272509">
                  <c:v>631.33666283543596</c:v>
                </c:pt>
                <c:pt idx="272510">
                  <c:v>631.33897959070896</c:v>
                </c:pt>
                <c:pt idx="272511">
                  <c:v>631.34129634598298</c:v>
                </c:pt>
                <c:pt idx="272512">
                  <c:v>631.34361310125598</c:v>
                </c:pt>
                <c:pt idx="272513">
                  <c:v>631.34592985653001</c:v>
                </c:pt>
                <c:pt idx="272514">
                  <c:v>631.34824661180301</c:v>
                </c:pt>
                <c:pt idx="272515">
                  <c:v>631.35056336707703</c:v>
                </c:pt>
                <c:pt idx="272516">
                  <c:v>631.35288012235105</c:v>
                </c:pt>
                <c:pt idx="272517">
                  <c:v>631.35519687762405</c:v>
                </c:pt>
                <c:pt idx="272518">
                  <c:v>631.35751363289796</c:v>
                </c:pt>
                <c:pt idx="272519">
                  <c:v>631.35983038817096</c:v>
                </c:pt>
                <c:pt idx="272520">
                  <c:v>631.36214714344499</c:v>
                </c:pt>
                <c:pt idx="272521">
                  <c:v>631.36446389871799</c:v>
                </c:pt>
                <c:pt idx="272522">
                  <c:v>631.36678065399201</c:v>
                </c:pt>
                <c:pt idx="272523">
                  <c:v>631.36909740926603</c:v>
                </c:pt>
                <c:pt idx="272524">
                  <c:v>631.37141416453903</c:v>
                </c:pt>
                <c:pt idx="272525">
                  <c:v>631.37373091981306</c:v>
                </c:pt>
                <c:pt idx="272526">
                  <c:v>631.37604767508606</c:v>
                </c:pt>
                <c:pt idx="272527">
                  <c:v>631.37836443035997</c:v>
                </c:pt>
                <c:pt idx="272528">
                  <c:v>631.38068118563297</c:v>
                </c:pt>
                <c:pt idx="272529">
                  <c:v>631.38299794090699</c:v>
                </c:pt>
                <c:pt idx="272530">
                  <c:v>631.38531469617999</c:v>
                </c:pt>
                <c:pt idx="272531">
                  <c:v>631.38763145145401</c:v>
                </c:pt>
                <c:pt idx="272532">
                  <c:v>631.38994820672804</c:v>
                </c:pt>
                <c:pt idx="272533">
                  <c:v>631.39226496200104</c:v>
                </c:pt>
                <c:pt idx="272534">
                  <c:v>631.39458171727495</c:v>
                </c:pt>
                <c:pt idx="272535">
                  <c:v>631.39689847254795</c:v>
                </c:pt>
                <c:pt idx="272536">
                  <c:v>631.39921522782197</c:v>
                </c:pt>
                <c:pt idx="272537">
                  <c:v>631.40153198309497</c:v>
                </c:pt>
                <c:pt idx="272538">
                  <c:v>631.40384873836899</c:v>
                </c:pt>
                <c:pt idx="272539">
                  <c:v>631.40616549364302</c:v>
                </c:pt>
                <c:pt idx="272540">
                  <c:v>631.40848224891602</c:v>
                </c:pt>
                <c:pt idx="272541">
                  <c:v>631.41079900419004</c:v>
                </c:pt>
                <c:pt idx="272542">
                  <c:v>631.41311575946304</c:v>
                </c:pt>
                <c:pt idx="272543">
                  <c:v>631.41543251473695</c:v>
                </c:pt>
                <c:pt idx="272544">
                  <c:v>631.41774927000995</c:v>
                </c:pt>
                <c:pt idx="272545">
                  <c:v>631.42006602528397</c:v>
                </c:pt>
                <c:pt idx="272546">
                  <c:v>631.422382780558</c:v>
                </c:pt>
                <c:pt idx="272547">
                  <c:v>631.424699535831</c:v>
                </c:pt>
                <c:pt idx="272548">
                  <c:v>631.42701629110502</c:v>
                </c:pt>
                <c:pt idx="272549">
                  <c:v>631.42933304637802</c:v>
                </c:pt>
                <c:pt idx="272550">
                  <c:v>631.43164980165204</c:v>
                </c:pt>
                <c:pt idx="272551">
                  <c:v>631.43396655692504</c:v>
                </c:pt>
                <c:pt idx="272552">
                  <c:v>631.43628331219895</c:v>
                </c:pt>
                <c:pt idx="272553">
                  <c:v>631.43860006747298</c:v>
                </c:pt>
                <c:pt idx="272554">
                  <c:v>631.44091682274598</c:v>
                </c:pt>
                <c:pt idx="272555">
                  <c:v>631.44323357802</c:v>
                </c:pt>
                <c:pt idx="272556">
                  <c:v>631.445550333293</c:v>
                </c:pt>
                <c:pt idx="272557">
                  <c:v>631.44786708856702</c:v>
                </c:pt>
                <c:pt idx="272558">
                  <c:v>631.45018384384002</c:v>
                </c:pt>
                <c:pt idx="272559">
                  <c:v>631.45250059911405</c:v>
                </c:pt>
                <c:pt idx="272560">
                  <c:v>631.45481735438796</c:v>
                </c:pt>
                <c:pt idx="272561">
                  <c:v>631.45713410966096</c:v>
                </c:pt>
                <c:pt idx="272562">
                  <c:v>631.45945086493498</c:v>
                </c:pt>
                <c:pt idx="272563">
                  <c:v>631.46176762020798</c:v>
                </c:pt>
                <c:pt idx="272564">
                  <c:v>631.464084375482</c:v>
                </c:pt>
                <c:pt idx="272565">
                  <c:v>631.466401130755</c:v>
                </c:pt>
                <c:pt idx="272566">
                  <c:v>631.46871788602903</c:v>
                </c:pt>
                <c:pt idx="272567">
                  <c:v>631.47103464130305</c:v>
                </c:pt>
                <c:pt idx="272568">
                  <c:v>631.47335139657605</c:v>
                </c:pt>
                <c:pt idx="272569">
                  <c:v>631.47566815184996</c:v>
                </c:pt>
                <c:pt idx="272570">
                  <c:v>631.47798490712296</c:v>
                </c:pt>
                <c:pt idx="272571">
                  <c:v>631.48030166239698</c:v>
                </c:pt>
                <c:pt idx="272572">
                  <c:v>631.48261841766998</c:v>
                </c:pt>
                <c:pt idx="272573">
                  <c:v>631.48493517294401</c:v>
                </c:pt>
                <c:pt idx="272574">
                  <c:v>631.48725192821803</c:v>
                </c:pt>
                <c:pt idx="272575">
                  <c:v>631.48956868349103</c:v>
                </c:pt>
                <c:pt idx="272576">
                  <c:v>631.49188543876505</c:v>
                </c:pt>
                <c:pt idx="272577">
                  <c:v>631.49420219403805</c:v>
                </c:pt>
                <c:pt idx="272578">
                  <c:v>631.49651894931196</c:v>
                </c:pt>
                <c:pt idx="272579">
                  <c:v>631.49883570458496</c:v>
                </c:pt>
                <c:pt idx="272580">
                  <c:v>631.50115245985899</c:v>
                </c:pt>
                <c:pt idx="272581">
                  <c:v>631.50346921513199</c:v>
                </c:pt>
                <c:pt idx="272582">
                  <c:v>631.50578597040601</c:v>
                </c:pt>
                <c:pt idx="272583">
                  <c:v>631.50810272568003</c:v>
                </c:pt>
                <c:pt idx="272584">
                  <c:v>631.51041948095303</c:v>
                </c:pt>
                <c:pt idx="272585">
                  <c:v>631.51273623622706</c:v>
                </c:pt>
                <c:pt idx="272586">
                  <c:v>631.51505299150006</c:v>
                </c:pt>
                <c:pt idx="272587">
                  <c:v>631.51736974677397</c:v>
                </c:pt>
                <c:pt idx="272588">
                  <c:v>631.51968650204697</c:v>
                </c:pt>
                <c:pt idx="272589">
                  <c:v>631.52200325732099</c:v>
                </c:pt>
                <c:pt idx="272590">
                  <c:v>631.52432001259501</c:v>
                </c:pt>
                <c:pt idx="272591">
                  <c:v>631.52663676786801</c:v>
                </c:pt>
                <c:pt idx="272592">
                  <c:v>631.52895352314204</c:v>
                </c:pt>
                <c:pt idx="272593">
                  <c:v>631.53127027841504</c:v>
                </c:pt>
                <c:pt idx="272594">
                  <c:v>631.53358703368895</c:v>
                </c:pt>
                <c:pt idx="272595">
                  <c:v>631.53590378896195</c:v>
                </c:pt>
                <c:pt idx="272596">
                  <c:v>631.53822054423597</c:v>
                </c:pt>
                <c:pt idx="272597">
                  <c:v>631.54053729950999</c:v>
                </c:pt>
                <c:pt idx="272598">
                  <c:v>631.54285405478299</c:v>
                </c:pt>
                <c:pt idx="272599">
                  <c:v>631.54517081005702</c:v>
                </c:pt>
                <c:pt idx="272600">
                  <c:v>631.54748756533002</c:v>
                </c:pt>
                <c:pt idx="272601">
                  <c:v>631.54980432060404</c:v>
                </c:pt>
                <c:pt idx="272602">
                  <c:v>631.55212107587704</c:v>
                </c:pt>
                <c:pt idx="272603">
                  <c:v>631.55443783115095</c:v>
                </c:pt>
                <c:pt idx="272604">
                  <c:v>631.55675458642497</c:v>
                </c:pt>
                <c:pt idx="272605">
                  <c:v>631.55907134169797</c:v>
                </c:pt>
                <c:pt idx="272606">
                  <c:v>631.561388096972</c:v>
                </c:pt>
                <c:pt idx="272607">
                  <c:v>631.563704852245</c:v>
                </c:pt>
                <c:pt idx="272608">
                  <c:v>631.56602160751902</c:v>
                </c:pt>
                <c:pt idx="272609">
                  <c:v>631.56833836279202</c:v>
                </c:pt>
                <c:pt idx="272610">
                  <c:v>631.57065511806604</c:v>
                </c:pt>
                <c:pt idx="272611">
                  <c:v>631.57297187333995</c:v>
                </c:pt>
                <c:pt idx="272612">
                  <c:v>631.57528862861295</c:v>
                </c:pt>
                <c:pt idx="272613">
                  <c:v>631.57760538388698</c:v>
                </c:pt>
                <c:pt idx="272614">
                  <c:v>631.57992213915998</c:v>
                </c:pt>
                <c:pt idx="272615">
                  <c:v>631.582238894434</c:v>
                </c:pt>
                <c:pt idx="272616">
                  <c:v>631.584555649707</c:v>
                </c:pt>
                <c:pt idx="272617">
                  <c:v>631.58687240498102</c:v>
                </c:pt>
                <c:pt idx="272618">
                  <c:v>631.58918916025505</c:v>
                </c:pt>
                <c:pt idx="272619">
                  <c:v>631.59150591552805</c:v>
                </c:pt>
                <c:pt idx="272620">
                  <c:v>631.59382267080196</c:v>
                </c:pt>
                <c:pt idx="272621">
                  <c:v>631.59613942607496</c:v>
                </c:pt>
                <c:pt idx="272622">
                  <c:v>631.59845618134898</c:v>
                </c:pt>
                <c:pt idx="272623">
                  <c:v>631.60077293662198</c:v>
                </c:pt>
                <c:pt idx="272624">
                  <c:v>631.603089691896</c:v>
                </c:pt>
                <c:pt idx="272625">
                  <c:v>631.60540644717003</c:v>
                </c:pt>
                <c:pt idx="272626">
                  <c:v>631.60772320244303</c:v>
                </c:pt>
                <c:pt idx="272627">
                  <c:v>631.61003995771705</c:v>
                </c:pt>
                <c:pt idx="272628">
                  <c:v>631.61235671299005</c:v>
                </c:pt>
                <c:pt idx="272629">
                  <c:v>631.61467346826396</c:v>
                </c:pt>
                <c:pt idx="272630">
                  <c:v>631.61699022353696</c:v>
                </c:pt>
                <c:pt idx="272631">
                  <c:v>631.61930697881098</c:v>
                </c:pt>
                <c:pt idx="272632">
                  <c:v>631.62162373408398</c:v>
                </c:pt>
                <c:pt idx="272633">
                  <c:v>631.62394048935801</c:v>
                </c:pt>
                <c:pt idx="272634">
                  <c:v>631.62625724463203</c:v>
                </c:pt>
                <c:pt idx="272635">
                  <c:v>631.62857399990503</c:v>
                </c:pt>
                <c:pt idx="272636">
                  <c:v>631.63089075517905</c:v>
                </c:pt>
                <c:pt idx="272637">
                  <c:v>631.63320751045205</c:v>
                </c:pt>
                <c:pt idx="272638">
                  <c:v>631.63552426572596</c:v>
                </c:pt>
                <c:pt idx="272639">
                  <c:v>631.63784102099896</c:v>
                </c:pt>
                <c:pt idx="272640">
                  <c:v>631.64015777627299</c:v>
                </c:pt>
                <c:pt idx="272641">
                  <c:v>631.64247453154701</c:v>
                </c:pt>
                <c:pt idx="272642">
                  <c:v>631.64479128682001</c:v>
                </c:pt>
                <c:pt idx="272643">
                  <c:v>631.64710804209403</c:v>
                </c:pt>
                <c:pt idx="272644">
                  <c:v>631.64942479736703</c:v>
                </c:pt>
                <c:pt idx="272645">
                  <c:v>631.65174155264106</c:v>
                </c:pt>
                <c:pt idx="272646">
                  <c:v>631.65405830791406</c:v>
                </c:pt>
                <c:pt idx="272647">
                  <c:v>631.65637506318797</c:v>
                </c:pt>
                <c:pt idx="272648">
                  <c:v>631.65869181846199</c:v>
                </c:pt>
                <c:pt idx="272649">
                  <c:v>631.66100857373499</c:v>
                </c:pt>
                <c:pt idx="272650">
                  <c:v>631.66332532900901</c:v>
                </c:pt>
                <c:pt idx="272651">
                  <c:v>631.66564208428201</c:v>
                </c:pt>
                <c:pt idx="272652">
                  <c:v>631.66795883955604</c:v>
                </c:pt>
                <c:pt idx="272653">
                  <c:v>631.67027559482904</c:v>
                </c:pt>
                <c:pt idx="272654">
                  <c:v>631.67259235010295</c:v>
                </c:pt>
                <c:pt idx="272655">
                  <c:v>631.67490910537697</c:v>
                </c:pt>
                <c:pt idx="272656">
                  <c:v>631.67722586064997</c:v>
                </c:pt>
                <c:pt idx="272657">
                  <c:v>631.67954261592399</c:v>
                </c:pt>
                <c:pt idx="272658">
                  <c:v>631.68185937119699</c:v>
                </c:pt>
                <c:pt idx="272659">
                  <c:v>631.68417612647102</c:v>
                </c:pt>
                <c:pt idx="272660">
                  <c:v>631.68649288174402</c:v>
                </c:pt>
                <c:pt idx="272661">
                  <c:v>631.68880963701804</c:v>
                </c:pt>
                <c:pt idx="272662">
                  <c:v>631.69112639229195</c:v>
                </c:pt>
                <c:pt idx="272663">
                  <c:v>631.69344314756495</c:v>
                </c:pt>
                <c:pt idx="272664">
                  <c:v>631.69575990283897</c:v>
                </c:pt>
                <c:pt idx="272665">
                  <c:v>631.69807665811197</c:v>
                </c:pt>
                <c:pt idx="272666">
                  <c:v>631.700393413386</c:v>
                </c:pt>
                <c:pt idx="272667">
                  <c:v>631.702710168659</c:v>
                </c:pt>
                <c:pt idx="272668">
                  <c:v>631.70502692393302</c:v>
                </c:pt>
                <c:pt idx="272669">
                  <c:v>631.70734367920704</c:v>
                </c:pt>
                <c:pt idx="272670">
                  <c:v>631.70966043448004</c:v>
                </c:pt>
                <c:pt idx="272671">
                  <c:v>631.71197718975395</c:v>
                </c:pt>
                <c:pt idx="272672">
                  <c:v>631.71429394502695</c:v>
                </c:pt>
                <c:pt idx="272673">
                  <c:v>631.71661070030098</c:v>
                </c:pt>
                <c:pt idx="272674">
                  <c:v>631.71892745557398</c:v>
                </c:pt>
                <c:pt idx="272675">
                  <c:v>631.721244210848</c:v>
                </c:pt>
                <c:pt idx="272676">
                  <c:v>631.72356096612202</c:v>
                </c:pt>
                <c:pt idx="272677">
                  <c:v>631.72587772139502</c:v>
                </c:pt>
                <c:pt idx="272678">
                  <c:v>631.72819447666905</c:v>
                </c:pt>
                <c:pt idx="272679">
                  <c:v>631.73051123194205</c:v>
                </c:pt>
                <c:pt idx="272680">
                  <c:v>631.73282798721596</c:v>
                </c:pt>
                <c:pt idx="272681">
                  <c:v>631.73514474248896</c:v>
                </c:pt>
                <c:pt idx="272682">
                  <c:v>631.73746149776298</c:v>
                </c:pt>
                <c:pt idx="272683">
                  <c:v>631.73977825303598</c:v>
                </c:pt>
                <c:pt idx="272684">
                  <c:v>631.74209500831</c:v>
                </c:pt>
                <c:pt idx="272685">
                  <c:v>631.74441176358403</c:v>
                </c:pt>
                <c:pt idx="272686">
                  <c:v>631.74672851885703</c:v>
                </c:pt>
                <c:pt idx="272687">
                  <c:v>631.74904527413105</c:v>
                </c:pt>
                <c:pt idx="272688">
                  <c:v>631.75136202940405</c:v>
                </c:pt>
                <c:pt idx="272689">
                  <c:v>631.75367878467796</c:v>
                </c:pt>
                <c:pt idx="272690">
                  <c:v>631.75599553995096</c:v>
                </c:pt>
                <c:pt idx="272691">
                  <c:v>631.75831229522498</c:v>
                </c:pt>
                <c:pt idx="272692">
                  <c:v>631.76062905049901</c:v>
                </c:pt>
                <c:pt idx="272693">
                  <c:v>631.76294580577201</c:v>
                </c:pt>
                <c:pt idx="272694">
                  <c:v>631.76526256104603</c:v>
                </c:pt>
                <c:pt idx="272695">
                  <c:v>631.76757931631903</c:v>
                </c:pt>
                <c:pt idx="272696">
                  <c:v>631.76989607159305</c:v>
                </c:pt>
                <c:pt idx="272697">
                  <c:v>631.77221282686605</c:v>
                </c:pt>
                <c:pt idx="272698">
                  <c:v>631.77452958213996</c:v>
                </c:pt>
                <c:pt idx="272699">
                  <c:v>631.77684633741399</c:v>
                </c:pt>
                <c:pt idx="272700">
                  <c:v>631.77916309268699</c:v>
                </c:pt>
                <c:pt idx="272701">
                  <c:v>631.78147984796101</c:v>
                </c:pt>
                <c:pt idx="272702">
                  <c:v>631.78379660323401</c:v>
                </c:pt>
                <c:pt idx="272703">
                  <c:v>631.78611335850803</c:v>
                </c:pt>
                <c:pt idx="272704">
                  <c:v>631.78843011378103</c:v>
                </c:pt>
                <c:pt idx="272705">
                  <c:v>631.79074686905506</c:v>
                </c:pt>
                <c:pt idx="272706">
                  <c:v>631.79306362432897</c:v>
                </c:pt>
                <c:pt idx="272707">
                  <c:v>631.79538037960197</c:v>
                </c:pt>
                <c:pt idx="272708">
                  <c:v>631.79769713487599</c:v>
                </c:pt>
                <c:pt idx="272709">
                  <c:v>631.80001389014899</c:v>
                </c:pt>
                <c:pt idx="272710">
                  <c:v>631.80233064542301</c:v>
                </c:pt>
                <c:pt idx="272711">
                  <c:v>631.80464740069601</c:v>
                </c:pt>
                <c:pt idx="272712">
                  <c:v>631.80696415597004</c:v>
                </c:pt>
                <c:pt idx="272713">
                  <c:v>631.80928091124395</c:v>
                </c:pt>
                <c:pt idx="272714">
                  <c:v>631.81159766651695</c:v>
                </c:pt>
                <c:pt idx="272715">
                  <c:v>631.81391442179097</c:v>
                </c:pt>
                <c:pt idx="272716">
                  <c:v>631.81623117706397</c:v>
                </c:pt>
                <c:pt idx="272717">
                  <c:v>631.81854793233799</c:v>
                </c:pt>
                <c:pt idx="272718">
                  <c:v>631.82086468761099</c:v>
                </c:pt>
                <c:pt idx="272719">
                  <c:v>631.82318144288502</c:v>
                </c:pt>
                <c:pt idx="272720">
                  <c:v>631.82549819815904</c:v>
                </c:pt>
                <c:pt idx="272721">
                  <c:v>631.82781495343204</c:v>
                </c:pt>
                <c:pt idx="272722">
                  <c:v>631.83013170870595</c:v>
                </c:pt>
                <c:pt idx="272723">
                  <c:v>631.83244846397895</c:v>
                </c:pt>
                <c:pt idx="272724">
                  <c:v>631.83476521925297</c:v>
                </c:pt>
                <c:pt idx="272725">
                  <c:v>631.83708197452597</c:v>
                </c:pt>
                <c:pt idx="272726">
                  <c:v>631.8393987298</c:v>
                </c:pt>
                <c:pt idx="272727">
                  <c:v>631.84171548507402</c:v>
                </c:pt>
                <c:pt idx="272728">
                  <c:v>631.84403224034702</c:v>
                </c:pt>
                <c:pt idx="272729">
                  <c:v>631.84634899562104</c:v>
                </c:pt>
                <c:pt idx="272730">
                  <c:v>631.84866575089404</c:v>
                </c:pt>
                <c:pt idx="272731">
                  <c:v>631.85098250616795</c:v>
                </c:pt>
                <c:pt idx="272732">
                  <c:v>631.85329926144095</c:v>
                </c:pt>
                <c:pt idx="272733">
                  <c:v>631.85561601671498</c:v>
                </c:pt>
                <c:pt idx="272734">
                  <c:v>631.85793277198798</c:v>
                </c:pt>
                <c:pt idx="272735">
                  <c:v>631.860249527262</c:v>
                </c:pt>
                <c:pt idx="272736">
                  <c:v>631.86256628253602</c:v>
                </c:pt>
                <c:pt idx="272737">
                  <c:v>631.86488303780902</c:v>
                </c:pt>
                <c:pt idx="272738">
                  <c:v>631.86719979308305</c:v>
                </c:pt>
                <c:pt idx="272739">
                  <c:v>631.86951654835605</c:v>
                </c:pt>
                <c:pt idx="272740">
                  <c:v>631.87183330362996</c:v>
                </c:pt>
                <c:pt idx="272741">
                  <c:v>631.87415005890296</c:v>
                </c:pt>
                <c:pt idx="272742">
                  <c:v>631.87646681417698</c:v>
                </c:pt>
                <c:pt idx="272743">
                  <c:v>631.878783569451</c:v>
                </c:pt>
                <c:pt idx="272744">
                  <c:v>631.881100324724</c:v>
                </c:pt>
                <c:pt idx="272745">
                  <c:v>631.88341707999803</c:v>
                </c:pt>
                <c:pt idx="272746">
                  <c:v>631.88573383527103</c:v>
                </c:pt>
                <c:pt idx="272747">
                  <c:v>631.88805059054505</c:v>
                </c:pt>
                <c:pt idx="272748">
                  <c:v>631.89036734581805</c:v>
                </c:pt>
                <c:pt idx="272749">
                  <c:v>631.89268410109196</c:v>
                </c:pt>
                <c:pt idx="272750">
                  <c:v>631.89500085636598</c:v>
                </c:pt>
                <c:pt idx="272751">
                  <c:v>631.89731761163898</c:v>
                </c:pt>
                <c:pt idx="272752">
                  <c:v>631.89963436691301</c:v>
                </c:pt>
                <c:pt idx="272753">
                  <c:v>631.90195112218601</c:v>
                </c:pt>
                <c:pt idx="272754">
                  <c:v>631.90426787746003</c:v>
                </c:pt>
                <c:pt idx="272755">
                  <c:v>631.90658463273303</c:v>
                </c:pt>
                <c:pt idx="272756">
                  <c:v>631.90890138800705</c:v>
                </c:pt>
                <c:pt idx="272757">
                  <c:v>631.91121814328096</c:v>
                </c:pt>
                <c:pt idx="272758">
                  <c:v>631.91353489855396</c:v>
                </c:pt>
                <c:pt idx="272759">
                  <c:v>631.91585165382799</c:v>
                </c:pt>
                <c:pt idx="272760">
                  <c:v>631.91816840910099</c:v>
                </c:pt>
                <c:pt idx="272761">
                  <c:v>631.92048516437501</c:v>
                </c:pt>
                <c:pt idx="272762">
                  <c:v>631.92280191964801</c:v>
                </c:pt>
                <c:pt idx="272763">
                  <c:v>631.92511867492203</c:v>
                </c:pt>
                <c:pt idx="272764">
                  <c:v>631.92743543019606</c:v>
                </c:pt>
                <c:pt idx="272765">
                  <c:v>631.92975218546906</c:v>
                </c:pt>
                <c:pt idx="272766">
                  <c:v>631.93206894074297</c:v>
                </c:pt>
                <c:pt idx="272767">
                  <c:v>631.93438569601597</c:v>
                </c:pt>
                <c:pt idx="272768">
                  <c:v>631.93670245128999</c:v>
                </c:pt>
                <c:pt idx="272769">
                  <c:v>631.93901920656299</c:v>
                </c:pt>
                <c:pt idx="272770">
                  <c:v>631.94133596183701</c:v>
                </c:pt>
                <c:pt idx="272771">
                  <c:v>631.94365271711104</c:v>
                </c:pt>
                <c:pt idx="272772">
                  <c:v>631.94596947238404</c:v>
                </c:pt>
                <c:pt idx="272773">
                  <c:v>631.94828622765795</c:v>
                </c:pt>
                <c:pt idx="272774">
                  <c:v>631.95060298293095</c:v>
                </c:pt>
                <c:pt idx="272775">
                  <c:v>631.95291973820497</c:v>
                </c:pt>
                <c:pt idx="272776">
                  <c:v>631.95523649347797</c:v>
                </c:pt>
                <c:pt idx="272777">
                  <c:v>631.95755324875199</c:v>
                </c:pt>
                <c:pt idx="272778">
                  <c:v>631.95987000402499</c:v>
                </c:pt>
                <c:pt idx="272779">
                  <c:v>631.96218675929902</c:v>
                </c:pt>
                <c:pt idx="272780">
                  <c:v>631.96450351457304</c:v>
                </c:pt>
                <c:pt idx="272781">
                  <c:v>631.96682026984604</c:v>
                </c:pt>
                <c:pt idx="272782">
                  <c:v>631.96913702511995</c:v>
                </c:pt>
                <c:pt idx="272783">
                  <c:v>631.97145378039295</c:v>
                </c:pt>
                <c:pt idx="272784">
                  <c:v>631.97377053566697</c:v>
                </c:pt>
                <c:pt idx="272785">
                  <c:v>631.97608729093997</c:v>
                </c:pt>
                <c:pt idx="272786">
                  <c:v>631.978404046214</c:v>
                </c:pt>
                <c:pt idx="272787">
                  <c:v>631.98072080148802</c:v>
                </c:pt>
                <c:pt idx="272788">
                  <c:v>631.98303755676102</c:v>
                </c:pt>
                <c:pt idx="272789">
                  <c:v>631.98535431203504</c:v>
                </c:pt>
                <c:pt idx="272790">
                  <c:v>631.98767106730804</c:v>
                </c:pt>
                <c:pt idx="272791">
                  <c:v>631.98998782258195</c:v>
                </c:pt>
                <c:pt idx="272792">
                  <c:v>631.99230457785495</c:v>
                </c:pt>
                <c:pt idx="272793">
                  <c:v>631.99462133312898</c:v>
                </c:pt>
                <c:pt idx="272794">
                  <c:v>631.996938088403</c:v>
                </c:pt>
                <c:pt idx="272795">
                  <c:v>631.999254843676</c:v>
                </c:pt>
                <c:pt idx="272796">
                  <c:v>632.00157159895002</c:v>
                </c:pt>
                <c:pt idx="272797">
                  <c:v>632.00388835422302</c:v>
                </c:pt>
                <c:pt idx="272798">
                  <c:v>632.00620510949705</c:v>
                </c:pt>
                <c:pt idx="272799">
                  <c:v>632.00852186477005</c:v>
                </c:pt>
                <c:pt idx="272800">
                  <c:v>632.01083862004396</c:v>
                </c:pt>
                <c:pt idx="272801">
                  <c:v>632.01315537531798</c:v>
                </c:pt>
                <c:pt idx="272802">
                  <c:v>632.01547213059098</c:v>
                </c:pt>
                <c:pt idx="272803">
                  <c:v>632.017788885865</c:v>
                </c:pt>
                <c:pt idx="272804">
                  <c:v>632.020105641138</c:v>
                </c:pt>
                <c:pt idx="272805">
                  <c:v>632.02242239641203</c:v>
                </c:pt>
                <c:pt idx="272806">
                  <c:v>632.02473915168503</c:v>
                </c:pt>
                <c:pt idx="272807">
                  <c:v>632.02705590695905</c:v>
                </c:pt>
                <c:pt idx="272808">
                  <c:v>632.02937266223296</c:v>
                </c:pt>
                <c:pt idx="272809">
                  <c:v>632.03168941750596</c:v>
                </c:pt>
                <c:pt idx="272810">
                  <c:v>632.03400617277998</c:v>
                </c:pt>
                <c:pt idx="272811">
                  <c:v>632.03632292805298</c:v>
                </c:pt>
                <c:pt idx="272812">
                  <c:v>632.03863968332701</c:v>
                </c:pt>
                <c:pt idx="272813">
                  <c:v>632.04095643860001</c:v>
                </c:pt>
                <c:pt idx="272814">
                  <c:v>632.04327319387403</c:v>
                </c:pt>
                <c:pt idx="272815">
                  <c:v>632.04558994914805</c:v>
                </c:pt>
                <c:pt idx="272816">
                  <c:v>632.04790670442105</c:v>
                </c:pt>
                <c:pt idx="272817">
                  <c:v>632.05022345969496</c:v>
                </c:pt>
                <c:pt idx="272818">
                  <c:v>632.05254021496796</c:v>
                </c:pt>
                <c:pt idx="272819">
                  <c:v>632.05485697024199</c:v>
                </c:pt>
                <c:pt idx="272820">
                  <c:v>632.05717372551499</c:v>
                </c:pt>
                <c:pt idx="272821">
                  <c:v>632.05949048078901</c:v>
                </c:pt>
                <c:pt idx="272822">
                  <c:v>632.06180723606303</c:v>
                </c:pt>
                <c:pt idx="272823">
                  <c:v>632.06412399133603</c:v>
                </c:pt>
                <c:pt idx="272824">
                  <c:v>632.06644074661006</c:v>
                </c:pt>
                <c:pt idx="272825">
                  <c:v>632.06875750188306</c:v>
                </c:pt>
                <c:pt idx="272826">
                  <c:v>632.07107425715697</c:v>
                </c:pt>
                <c:pt idx="272827">
                  <c:v>632.07339101242997</c:v>
                </c:pt>
                <c:pt idx="272828">
                  <c:v>632.07570776770399</c:v>
                </c:pt>
                <c:pt idx="272829">
                  <c:v>632.07802452297699</c:v>
                </c:pt>
                <c:pt idx="272830">
                  <c:v>632.08034127825101</c:v>
                </c:pt>
                <c:pt idx="272831">
                  <c:v>632.08265803352504</c:v>
                </c:pt>
                <c:pt idx="272832">
                  <c:v>632.08497478879804</c:v>
                </c:pt>
                <c:pt idx="272833">
                  <c:v>632.08729154407195</c:v>
                </c:pt>
                <c:pt idx="272834">
                  <c:v>632.08960829934495</c:v>
                </c:pt>
                <c:pt idx="272835">
                  <c:v>632.09192505461897</c:v>
                </c:pt>
                <c:pt idx="272836">
                  <c:v>632.09424180989197</c:v>
                </c:pt>
                <c:pt idx="272837">
                  <c:v>632.09655856516599</c:v>
                </c:pt>
                <c:pt idx="272838">
                  <c:v>632.09887532044002</c:v>
                </c:pt>
                <c:pt idx="272839">
                  <c:v>632.10119207571302</c:v>
                </c:pt>
                <c:pt idx="272840">
                  <c:v>632.10350883098704</c:v>
                </c:pt>
                <c:pt idx="272841">
                  <c:v>632.10582558626004</c:v>
                </c:pt>
                <c:pt idx="272842">
                  <c:v>632.10814234153395</c:v>
                </c:pt>
                <c:pt idx="272843">
                  <c:v>632.11045909680695</c:v>
                </c:pt>
                <c:pt idx="272844">
                  <c:v>632.11277585208097</c:v>
                </c:pt>
                <c:pt idx="272845">
                  <c:v>632.115092607355</c:v>
                </c:pt>
                <c:pt idx="272846">
                  <c:v>632.117409362628</c:v>
                </c:pt>
                <c:pt idx="272847">
                  <c:v>632.11972611790202</c:v>
                </c:pt>
                <c:pt idx="272848">
                  <c:v>632.12204287317502</c:v>
                </c:pt>
                <c:pt idx="272849">
                  <c:v>632.12435962844904</c:v>
                </c:pt>
                <c:pt idx="272850">
                  <c:v>632.12667638372204</c:v>
                </c:pt>
                <c:pt idx="272851">
                  <c:v>632.12899313899595</c:v>
                </c:pt>
                <c:pt idx="272852">
                  <c:v>632.13130989426998</c:v>
                </c:pt>
                <c:pt idx="272853">
                  <c:v>632.13362664954298</c:v>
                </c:pt>
                <c:pt idx="272854">
                  <c:v>632.135943404817</c:v>
                </c:pt>
                <c:pt idx="272855">
                  <c:v>632.13826016009</c:v>
                </c:pt>
                <c:pt idx="272856">
                  <c:v>632.14057691536402</c:v>
                </c:pt>
                <c:pt idx="272857">
                  <c:v>632.14289367063702</c:v>
                </c:pt>
                <c:pt idx="272858">
                  <c:v>632.14521042591105</c:v>
                </c:pt>
                <c:pt idx="272859">
                  <c:v>632.14752718118496</c:v>
                </c:pt>
                <c:pt idx="272860">
                  <c:v>632.14984393645796</c:v>
                </c:pt>
                <c:pt idx="272861">
                  <c:v>632.15216069173198</c:v>
                </c:pt>
                <c:pt idx="272862">
                  <c:v>632.15447744700498</c:v>
                </c:pt>
                <c:pt idx="272863">
                  <c:v>632.156794202279</c:v>
                </c:pt>
                <c:pt idx="272864">
                  <c:v>632.159110957552</c:v>
                </c:pt>
                <c:pt idx="272865">
                  <c:v>632.16142771282603</c:v>
                </c:pt>
                <c:pt idx="272866">
                  <c:v>632.16374446810005</c:v>
                </c:pt>
                <c:pt idx="272867">
                  <c:v>632.16606122337305</c:v>
                </c:pt>
                <c:pt idx="272868">
                  <c:v>632.16837797864696</c:v>
                </c:pt>
                <c:pt idx="272869">
                  <c:v>632.17069473391996</c:v>
                </c:pt>
                <c:pt idx="272870">
                  <c:v>632.17301148919398</c:v>
                </c:pt>
                <c:pt idx="272871">
                  <c:v>632.17532824446698</c:v>
                </c:pt>
                <c:pt idx="272872">
                  <c:v>632.17764499974101</c:v>
                </c:pt>
                <c:pt idx="272873">
                  <c:v>632.17996175501503</c:v>
                </c:pt>
                <c:pt idx="272874">
                  <c:v>632.18227851028803</c:v>
                </c:pt>
                <c:pt idx="272875">
                  <c:v>632.18459526556205</c:v>
                </c:pt>
                <c:pt idx="272876">
                  <c:v>632.18691202083505</c:v>
                </c:pt>
                <c:pt idx="272877">
                  <c:v>632.18922877610896</c:v>
                </c:pt>
                <c:pt idx="272878">
                  <c:v>632.19154553138196</c:v>
                </c:pt>
                <c:pt idx="272879">
                  <c:v>632.19386228665599</c:v>
                </c:pt>
                <c:pt idx="272880">
                  <c:v>632.19617904192899</c:v>
                </c:pt>
                <c:pt idx="272881">
                  <c:v>632.19849579720301</c:v>
                </c:pt>
                <c:pt idx="272882">
                  <c:v>632.20081255247703</c:v>
                </c:pt>
                <c:pt idx="272883">
                  <c:v>632.20312930775003</c:v>
                </c:pt>
                <c:pt idx="272884">
                  <c:v>632.20544606302406</c:v>
                </c:pt>
                <c:pt idx="272885">
                  <c:v>632.20776281829706</c:v>
                </c:pt>
                <c:pt idx="272886">
                  <c:v>632.21007957357097</c:v>
                </c:pt>
                <c:pt idx="272887">
                  <c:v>632.21239632884397</c:v>
                </c:pt>
                <c:pt idx="272888">
                  <c:v>632.21471308411799</c:v>
                </c:pt>
                <c:pt idx="272889">
                  <c:v>632.21702983939201</c:v>
                </c:pt>
                <c:pt idx="272890">
                  <c:v>632.21934659466501</c:v>
                </c:pt>
                <c:pt idx="272891">
                  <c:v>632.22166334993904</c:v>
                </c:pt>
                <c:pt idx="272892">
                  <c:v>632.22398010521204</c:v>
                </c:pt>
                <c:pt idx="272893">
                  <c:v>632.22629686048595</c:v>
                </c:pt>
                <c:pt idx="272894">
                  <c:v>632.22861361575895</c:v>
                </c:pt>
                <c:pt idx="272895">
                  <c:v>632.23093037103297</c:v>
                </c:pt>
                <c:pt idx="272896">
                  <c:v>632.23324712630699</c:v>
                </c:pt>
                <c:pt idx="272897">
                  <c:v>632.23556388157999</c:v>
                </c:pt>
                <c:pt idx="272898">
                  <c:v>632.23788063685402</c:v>
                </c:pt>
                <c:pt idx="272899">
                  <c:v>632.24019739212702</c:v>
                </c:pt>
                <c:pt idx="272900">
                  <c:v>632.24251414740104</c:v>
                </c:pt>
                <c:pt idx="272901">
                  <c:v>632.24483090267404</c:v>
                </c:pt>
                <c:pt idx="272902">
                  <c:v>632.24714765794795</c:v>
                </c:pt>
                <c:pt idx="272903">
                  <c:v>632.24946441322197</c:v>
                </c:pt>
                <c:pt idx="272904">
                  <c:v>632.25178116849497</c:v>
                </c:pt>
                <c:pt idx="272905">
                  <c:v>632.254097923769</c:v>
                </c:pt>
                <c:pt idx="272906">
                  <c:v>632.256414679042</c:v>
                </c:pt>
                <c:pt idx="272907">
                  <c:v>632.25873143431602</c:v>
                </c:pt>
                <c:pt idx="272908">
                  <c:v>632.26104818958902</c:v>
                </c:pt>
                <c:pt idx="272909">
                  <c:v>632.26336494486304</c:v>
                </c:pt>
                <c:pt idx="272910">
                  <c:v>632.26568170013695</c:v>
                </c:pt>
                <c:pt idx="272911">
                  <c:v>632.26799845540995</c:v>
                </c:pt>
                <c:pt idx="272912">
                  <c:v>632.27031521068398</c:v>
                </c:pt>
                <c:pt idx="272913">
                  <c:v>632.27263196595698</c:v>
                </c:pt>
                <c:pt idx="272914">
                  <c:v>632.274948721231</c:v>
                </c:pt>
                <c:pt idx="272915">
                  <c:v>632.277265476504</c:v>
                </c:pt>
                <c:pt idx="272916">
                  <c:v>632.27958223177802</c:v>
                </c:pt>
                <c:pt idx="272917">
                  <c:v>632.28189898705205</c:v>
                </c:pt>
                <c:pt idx="272918">
                  <c:v>632.28421574232505</c:v>
                </c:pt>
                <c:pt idx="272919">
                  <c:v>632.28653249759896</c:v>
                </c:pt>
                <c:pt idx="272920">
                  <c:v>632.28884925287196</c:v>
                </c:pt>
                <c:pt idx="272921">
                  <c:v>632.29116600814598</c:v>
                </c:pt>
                <c:pt idx="272922">
                  <c:v>632.29348276341898</c:v>
                </c:pt>
                <c:pt idx="272923">
                  <c:v>632.295799518693</c:v>
                </c:pt>
                <c:pt idx="272924">
                  <c:v>632.29811627396703</c:v>
                </c:pt>
                <c:pt idx="272925">
                  <c:v>632.30043302924003</c:v>
                </c:pt>
                <c:pt idx="272926">
                  <c:v>632.30274978451405</c:v>
                </c:pt>
                <c:pt idx="272927">
                  <c:v>632.30506653978705</c:v>
                </c:pt>
                <c:pt idx="272928">
                  <c:v>632.30738329506096</c:v>
                </c:pt>
                <c:pt idx="272929">
                  <c:v>632.30970005033396</c:v>
                </c:pt>
                <c:pt idx="272930">
                  <c:v>632.31201680560798</c:v>
                </c:pt>
                <c:pt idx="272931">
                  <c:v>632.31433356088098</c:v>
                </c:pt>
                <c:pt idx="272932">
                  <c:v>632.31665031615501</c:v>
                </c:pt>
                <c:pt idx="272933">
                  <c:v>632.31896707142903</c:v>
                </c:pt>
                <c:pt idx="272934">
                  <c:v>632.32128382670203</c:v>
                </c:pt>
                <c:pt idx="272935">
                  <c:v>632.32360058197605</c:v>
                </c:pt>
                <c:pt idx="272936">
                  <c:v>632.32591733724905</c:v>
                </c:pt>
                <c:pt idx="272937">
                  <c:v>632.32823409252296</c:v>
                </c:pt>
                <c:pt idx="272938">
                  <c:v>632.33055084779596</c:v>
                </c:pt>
                <c:pt idx="272939">
                  <c:v>632.33286760306999</c:v>
                </c:pt>
                <c:pt idx="272940">
                  <c:v>632.33518435834401</c:v>
                </c:pt>
                <c:pt idx="272941">
                  <c:v>632.33750111361701</c:v>
                </c:pt>
                <c:pt idx="272942">
                  <c:v>632.33981786889103</c:v>
                </c:pt>
                <c:pt idx="272943">
                  <c:v>632.34213462416403</c:v>
                </c:pt>
                <c:pt idx="272944">
                  <c:v>632.34445137943806</c:v>
                </c:pt>
                <c:pt idx="272945">
                  <c:v>632.34676813471106</c:v>
                </c:pt>
                <c:pt idx="272946">
                  <c:v>632.34908488998497</c:v>
                </c:pt>
                <c:pt idx="272947">
                  <c:v>632.35140164525899</c:v>
                </c:pt>
                <c:pt idx="272948">
                  <c:v>632.35371840053199</c:v>
                </c:pt>
                <c:pt idx="272949">
                  <c:v>632.35603515580601</c:v>
                </c:pt>
                <c:pt idx="272950">
                  <c:v>632.35835191107901</c:v>
                </c:pt>
                <c:pt idx="272951">
                  <c:v>632.36066866635304</c:v>
                </c:pt>
                <c:pt idx="272952">
                  <c:v>632.36298542162604</c:v>
                </c:pt>
                <c:pt idx="272953">
                  <c:v>632.36530217689995</c:v>
                </c:pt>
                <c:pt idx="272954">
                  <c:v>632.36761893217397</c:v>
                </c:pt>
                <c:pt idx="272955">
                  <c:v>632.36993568744697</c:v>
                </c:pt>
                <c:pt idx="272956">
                  <c:v>632.37225244272099</c:v>
                </c:pt>
                <c:pt idx="272957">
                  <c:v>632.37456919799399</c:v>
                </c:pt>
                <c:pt idx="272958">
                  <c:v>632.37688595326802</c:v>
                </c:pt>
                <c:pt idx="272959">
                  <c:v>632.37920270854102</c:v>
                </c:pt>
                <c:pt idx="272960">
                  <c:v>632.38151946381504</c:v>
                </c:pt>
                <c:pt idx="272961">
                  <c:v>632.38383621908895</c:v>
                </c:pt>
                <c:pt idx="272962">
                  <c:v>632.38615297436195</c:v>
                </c:pt>
                <c:pt idx="272963">
                  <c:v>632.38846972963597</c:v>
                </c:pt>
                <c:pt idx="272964">
                  <c:v>632.39078648490897</c:v>
                </c:pt>
                <c:pt idx="272965">
                  <c:v>632.393103240183</c:v>
                </c:pt>
                <c:pt idx="272966">
                  <c:v>632.395419995456</c:v>
                </c:pt>
                <c:pt idx="272967">
                  <c:v>632.39773675073002</c:v>
                </c:pt>
                <c:pt idx="272968">
                  <c:v>632.40005350600404</c:v>
                </c:pt>
                <c:pt idx="272969">
                  <c:v>632.40237026127704</c:v>
                </c:pt>
                <c:pt idx="272970">
                  <c:v>632.40468701655095</c:v>
                </c:pt>
                <c:pt idx="272971">
                  <c:v>632.40700377182395</c:v>
                </c:pt>
                <c:pt idx="272972">
                  <c:v>632.40932052709798</c:v>
                </c:pt>
                <c:pt idx="272973">
                  <c:v>632.41163728237098</c:v>
                </c:pt>
                <c:pt idx="272974">
                  <c:v>632.413954037645</c:v>
                </c:pt>
                <c:pt idx="272975">
                  <c:v>632.41627079291902</c:v>
                </c:pt>
                <c:pt idx="272976">
                  <c:v>632.41858754819202</c:v>
                </c:pt>
                <c:pt idx="272977">
                  <c:v>632.42090430346605</c:v>
                </c:pt>
                <c:pt idx="272978">
                  <c:v>632.42322105873905</c:v>
                </c:pt>
                <c:pt idx="272979">
                  <c:v>632.42553781401296</c:v>
                </c:pt>
                <c:pt idx="272980">
                  <c:v>632.42785456928596</c:v>
                </c:pt>
                <c:pt idx="272981">
                  <c:v>632.43017132455998</c:v>
                </c:pt>
                <c:pt idx="272982">
                  <c:v>632.43248807983298</c:v>
                </c:pt>
                <c:pt idx="272983">
                  <c:v>632.434804835107</c:v>
                </c:pt>
                <c:pt idx="272984">
                  <c:v>632.43712159038103</c:v>
                </c:pt>
                <c:pt idx="272985">
                  <c:v>632.43943834565403</c:v>
                </c:pt>
                <c:pt idx="272986">
                  <c:v>632.44175510092805</c:v>
                </c:pt>
                <c:pt idx="272987">
                  <c:v>632.44407185620105</c:v>
                </c:pt>
                <c:pt idx="272988">
                  <c:v>632.44638861147496</c:v>
                </c:pt>
                <c:pt idx="272989">
                  <c:v>632.44870536674796</c:v>
                </c:pt>
                <c:pt idx="272990">
                  <c:v>632.45102212202198</c:v>
                </c:pt>
                <c:pt idx="272991">
                  <c:v>632.45333887729601</c:v>
                </c:pt>
                <c:pt idx="272992">
                  <c:v>632.45565563256901</c:v>
                </c:pt>
                <c:pt idx="272993">
                  <c:v>632.45797238784303</c:v>
                </c:pt>
                <c:pt idx="272994">
                  <c:v>632.46028914311603</c:v>
                </c:pt>
                <c:pt idx="272995">
                  <c:v>632.46260589839005</c:v>
                </c:pt>
                <c:pt idx="272996">
                  <c:v>632.46492265366305</c:v>
                </c:pt>
                <c:pt idx="272997">
                  <c:v>632.46723940893696</c:v>
                </c:pt>
                <c:pt idx="272998">
                  <c:v>632.46955616421099</c:v>
                </c:pt>
                <c:pt idx="272999">
                  <c:v>632.47187291948399</c:v>
                </c:pt>
                <c:pt idx="273000">
                  <c:v>632.47418967475801</c:v>
                </c:pt>
                <c:pt idx="273001">
                  <c:v>632.47650643003101</c:v>
                </c:pt>
                <c:pt idx="273002">
                  <c:v>632.47882318530503</c:v>
                </c:pt>
                <c:pt idx="273003">
                  <c:v>632.48113994057803</c:v>
                </c:pt>
                <c:pt idx="273004">
                  <c:v>632.48345669585206</c:v>
                </c:pt>
                <c:pt idx="273005">
                  <c:v>632.48577345112597</c:v>
                </c:pt>
                <c:pt idx="273006">
                  <c:v>632.48809020639897</c:v>
                </c:pt>
                <c:pt idx="273007">
                  <c:v>632.49040696167299</c:v>
                </c:pt>
                <c:pt idx="273008">
                  <c:v>632.49272371694599</c:v>
                </c:pt>
                <c:pt idx="273009">
                  <c:v>632.49504047222001</c:v>
                </c:pt>
                <c:pt idx="273010">
                  <c:v>632.49735722749301</c:v>
                </c:pt>
                <c:pt idx="273011">
                  <c:v>632.49967398276704</c:v>
                </c:pt>
                <c:pt idx="273012">
                  <c:v>632.50199073804094</c:v>
                </c:pt>
                <c:pt idx="273013">
                  <c:v>632.50430749331395</c:v>
                </c:pt>
                <c:pt idx="273014">
                  <c:v>632.50662424858797</c:v>
                </c:pt>
                <c:pt idx="273015">
                  <c:v>632.50894100386097</c:v>
                </c:pt>
                <c:pt idx="273016">
                  <c:v>632.51125775913499</c:v>
                </c:pt>
                <c:pt idx="273017">
                  <c:v>632.51357451440799</c:v>
                </c:pt>
                <c:pt idx="273018">
                  <c:v>632.51589126968202</c:v>
                </c:pt>
                <c:pt idx="273019">
                  <c:v>632.51820802495604</c:v>
                </c:pt>
                <c:pt idx="273020">
                  <c:v>632.52052478022904</c:v>
                </c:pt>
                <c:pt idx="273021">
                  <c:v>632.52284153550295</c:v>
                </c:pt>
                <c:pt idx="273022">
                  <c:v>632.52515829077595</c:v>
                </c:pt>
                <c:pt idx="273023">
                  <c:v>632.52747504604997</c:v>
                </c:pt>
                <c:pt idx="273024">
                  <c:v>632.52979180132297</c:v>
                </c:pt>
                <c:pt idx="273025">
                  <c:v>632.532108556597</c:v>
                </c:pt>
                <c:pt idx="273026">
                  <c:v>632.53442531187102</c:v>
                </c:pt>
                <c:pt idx="273027">
                  <c:v>632.53674206714402</c:v>
                </c:pt>
                <c:pt idx="273028">
                  <c:v>632.53905882241804</c:v>
                </c:pt>
                <c:pt idx="273029">
                  <c:v>632.54137557769104</c:v>
                </c:pt>
                <c:pt idx="273030">
                  <c:v>632.54369233296495</c:v>
                </c:pt>
                <c:pt idx="273031">
                  <c:v>632.54600908823795</c:v>
                </c:pt>
                <c:pt idx="273032">
                  <c:v>632.54832584351198</c:v>
                </c:pt>
                <c:pt idx="273033">
                  <c:v>632.55064259878498</c:v>
                </c:pt>
                <c:pt idx="273034">
                  <c:v>632.552959354059</c:v>
                </c:pt>
                <c:pt idx="273035">
                  <c:v>632.55527610933302</c:v>
                </c:pt>
                <c:pt idx="273036">
                  <c:v>632.55759286460602</c:v>
                </c:pt>
                <c:pt idx="273037">
                  <c:v>632.55990961988005</c:v>
                </c:pt>
                <c:pt idx="273038">
                  <c:v>632.56222637515305</c:v>
                </c:pt>
                <c:pt idx="273039">
                  <c:v>632.56454313042696</c:v>
                </c:pt>
                <c:pt idx="273040">
                  <c:v>632.56685988569996</c:v>
                </c:pt>
                <c:pt idx="273041">
                  <c:v>632.56917664097398</c:v>
                </c:pt>
                <c:pt idx="273042">
                  <c:v>632.571493396248</c:v>
                </c:pt>
                <c:pt idx="273043">
                  <c:v>632.573810151521</c:v>
                </c:pt>
                <c:pt idx="273044">
                  <c:v>632.57612690679503</c:v>
                </c:pt>
                <c:pt idx="273045">
                  <c:v>632.57844366206803</c:v>
                </c:pt>
                <c:pt idx="273046">
                  <c:v>632.58076041734205</c:v>
                </c:pt>
                <c:pt idx="273047">
                  <c:v>632.58307717261505</c:v>
                </c:pt>
                <c:pt idx="273048">
                  <c:v>632.58539392788896</c:v>
                </c:pt>
                <c:pt idx="273049">
                  <c:v>632.58771068316298</c:v>
                </c:pt>
                <c:pt idx="273050">
                  <c:v>632.59002743843598</c:v>
                </c:pt>
                <c:pt idx="273051">
                  <c:v>632.59234419371001</c:v>
                </c:pt>
                <c:pt idx="273052">
                  <c:v>632.59466094898301</c:v>
                </c:pt>
                <c:pt idx="273053">
                  <c:v>632.59697770425703</c:v>
                </c:pt>
                <c:pt idx="273054">
                  <c:v>632.59929445953003</c:v>
                </c:pt>
                <c:pt idx="273055">
                  <c:v>632.60161121480405</c:v>
                </c:pt>
                <c:pt idx="273056">
                  <c:v>632.60392797007796</c:v>
                </c:pt>
                <c:pt idx="273057">
                  <c:v>632.60624472535096</c:v>
                </c:pt>
                <c:pt idx="273058">
                  <c:v>632.60856148062499</c:v>
                </c:pt>
                <c:pt idx="273059">
                  <c:v>632.61087823589799</c:v>
                </c:pt>
                <c:pt idx="273060">
                  <c:v>632.61319499117201</c:v>
                </c:pt>
                <c:pt idx="273061">
                  <c:v>632.61551174644501</c:v>
                </c:pt>
                <c:pt idx="273062">
                  <c:v>632.61782850171903</c:v>
                </c:pt>
                <c:pt idx="273063">
                  <c:v>632.62014525699306</c:v>
                </c:pt>
                <c:pt idx="273064">
                  <c:v>632.62246201226606</c:v>
                </c:pt>
                <c:pt idx="273065">
                  <c:v>632.62477876753996</c:v>
                </c:pt>
                <c:pt idx="273066">
                  <c:v>632.62709552281297</c:v>
                </c:pt>
                <c:pt idx="273067">
                  <c:v>632.62941227808699</c:v>
                </c:pt>
                <c:pt idx="273068">
                  <c:v>632.63172903335999</c:v>
                </c:pt>
                <c:pt idx="273069">
                  <c:v>632.63404578863401</c:v>
                </c:pt>
                <c:pt idx="273070">
                  <c:v>632.63636254390804</c:v>
                </c:pt>
                <c:pt idx="273071">
                  <c:v>632.63867929918104</c:v>
                </c:pt>
                <c:pt idx="273072">
                  <c:v>632.64099605445494</c:v>
                </c:pt>
                <c:pt idx="273073">
                  <c:v>632.64331280972795</c:v>
                </c:pt>
                <c:pt idx="273074">
                  <c:v>632.64562956500197</c:v>
                </c:pt>
                <c:pt idx="273075">
                  <c:v>632.64794632027497</c:v>
                </c:pt>
                <c:pt idx="273076">
                  <c:v>632.65026307554899</c:v>
                </c:pt>
                <c:pt idx="273077">
                  <c:v>632.65257983082199</c:v>
                </c:pt>
                <c:pt idx="273078">
                  <c:v>632.65489658609602</c:v>
                </c:pt>
                <c:pt idx="273079">
                  <c:v>632.65721334137004</c:v>
                </c:pt>
                <c:pt idx="273080">
                  <c:v>632.65953009664304</c:v>
                </c:pt>
                <c:pt idx="273081">
                  <c:v>632.66184685191695</c:v>
                </c:pt>
                <c:pt idx="273082">
                  <c:v>632.66416360718995</c:v>
                </c:pt>
                <c:pt idx="273083">
                  <c:v>632.66648036246397</c:v>
                </c:pt>
                <c:pt idx="273084">
                  <c:v>632.66879711773697</c:v>
                </c:pt>
                <c:pt idx="273085">
                  <c:v>632.671113873011</c:v>
                </c:pt>
                <c:pt idx="273086">
                  <c:v>632.67343062828502</c:v>
                </c:pt>
                <c:pt idx="273087">
                  <c:v>632.67574738355802</c:v>
                </c:pt>
                <c:pt idx="273088">
                  <c:v>632.67806413883204</c:v>
                </c:pt>
                <c:pt idx="273089">
                  <c:v>632.68038089410504</c:v>
                </c:pt>
                <c:pt idx="273090">
                  <c:v>632.68269764937895</c:v>
                </c:pt>
                <c:pt idx="273091">
                  <c:v>632.68501440465195</c:v>
                </c:pt>
                <c:pt idx="273092">
                  <c:v>632.68733115992598</c:v>
                </c:pt>
                <c:pt idx="273093">
                  <c:v>632.6896479152</c:v>
                </c:pt>
                <c:pt idx="273094">
                  <c:v>632.691964670473</c:v>
                </c:pt>
                <c:pt idx="273095">
                  <c:v>632.69428142574702</c:v>
                </c:pt>
                <c:pt idx="273096">
                  <c:v>632.69659818102002</c:v>
                </c:pt>
                <c:pt idx="273097">
                  <c:v>632.69891493629405</c:v>
                </c:pt>
                <c:pt idx="273098">
                  <c:v>632.70123169156705</c:v>
                </c:pt>
                <c:pt idx="273099">
                  <c:v>632.70354844684095</c:v>
                </c:pt>
                <c:pt idx="273100">
                  <c:v>632.70586520211498</c:v>
                </c:pt>
                <c:pt idx="273101">
                  <c:v>632.70818195738798</c:v>
                </c:pt>
                <c:pt idx="273102">
                  <c:v>632.710498712662</c:v>
                </c:pt>
                <c:pt idx="273103">
                  <c:v>632.712815467935</c:v>
                </c:pt>
                <c:pt idx="273104">
                  <c:v>632.71513222320903</c:v>
                </c:pt>
                <c:pt idx="273105">
                  <c:v>632.71744897848203</c:v>
                </c:pt>
                <c:pt idx="273106">
                  <c:v>632.71976573375605</c:v>
                </c:pt>
                <c:pt idx="273107">
                  <c:v>632.72208248902996</c:v>
                </c:pt>
                <c:pt idx="273108">
                  <c:v>632.72439924430296</c:v>
                </c:pt>
                <c:pt idx="273109">
                  <c:v>632.72671599957698</c:v>
                </c:pt>
                <c:pt idx="273110">
                  <c:v>632.72903275484998</c:v>
                </c:pt>
                <c:pt idx="273111">
                  <c:v>632.73134951012401</c:v>
                </c:pt>
                <c:pt idx="273112">
                  <c:v>632.73366626539701</c:v>
                </c:pt>
                <c:pt idx="273113">
                  <c:v>632.73598302067103</c:v>
                </c:pt>
                <c:pt idx="273114">
                  <c:v>632.73829977594505</c:v>
                </c:pt>
                <c:pt idx="273115">
                  <c:v>632.74061653121805</c:v>
                </c:pt>
                <c:pt idx="273116">
                  <c:v>632.74293328649196</c:v>
                </c:pt>
                <c:pt idx="273117">
                  <c:v>632.74525004176496</c:v>
                </c:pt>
                <c:pt idx="273118">
                  <c:v>632.74756679703898</c:v>
                </c:pt>
                <c:pt idx="273119">
                  <c:v>632.74988355231199</c:v>
                </c:pt>
                <c:pt idx="273120">
                  <c:v>632.75220030758601</c:v>
                </c:pt>
                <c:pt idx="273121">
                  <c:v>632.75451706286003</c:v>
                </c:pt>
                <c:pt idx="273122">
                  <c:v>632.75683381813303</c:v>
                </c:pt>
                <c:pt idx="273123">
                  <c:v>632.75915057340706</c:v>
                </c:pt>
                <c:pt idx="273124">
                  <c:v>632.76146732868006</c:v>
                </c:pt>
                <c:pt idx="273125">
                  <c:v>632.76378408395396</c:v>
                </c:pt>
                <c:pt idx="273126">
                  <c:v>632.76610083922697</c:v>
                </c:pt>
                <c:pt idx="273127">
                  <c:v>632.76841759450099</c:v>
                </c:pt>
                <c:pt idx="273128">
                  <c:v>632.77073434977399</c:v>
                </c:pt>
                <c:pt idx="273129">
                  <c:v>632.77305110504801</c:v>
                </c:pt>
                <c:pt idx="273130">
                  <c:v>632.77536786032204</c:v>
                </c:pt>
                <c:pt idx="273131">
                  <c:v>632.77768461559504</c:v>
                </c:pt>
                <c:pt idx="273132">
                  <c:v>632.78000137086894</c:v>
                </c:pt>
                <c:pt idx="273133">
                  <c:v>632.78231812614194</c:v>
                </c:pt>
                <c:pt idx="273134">
                  <c:v>632.78463488141597</c:v>
                </c:pt>
                <c:pt idx="273135">
                  <c:v>632.78695163668897</c:v>
                </c:pt>
                <c:pt idx="273136">
                  <c:v>632.78926839196299</c:v>
                </c:pt>
                <c:pt idx="273137">
                  <c:v>632.79158514723702</c:v>
                </c:pt>
                <c:pt idx="273138">
                  <c:v>632.79390190251002</c:v>
                </c:pt>
                <c:pt idx="273139">
                  <c:v>632.79621865778404</c:v>
                </c:pt>
                <c:pt idx="273140">
                  <c:v>632.79853541305704</c:v>
                </c:pt>
                <c:pt idx="273141">
                  <c:v>632.80085216833095</c:v>
                </c:pt>
                <c:pt idx="273142">
                  <c:v>632.80316892360395</c:v>
                </c:pt>
                <c:pt idx="273143">
                  <c:v>632.80548567887797</c:v>
                </c:pt>
                <c:pt idx="273144">
                  <c:v>632.80780243415199</c:v>
                </c:pt>
                <c:pt idx="273145">
                  <c:v>632.810119189425</c:v>
                </c:pt>
                <c:pt idx="273146">
                  <c:v>632.81243594469902</c:v>
                </c:pt>
                <c:pt idx="273147">
                  <c:v>632.81475269997202</c:v>
                </c:pt>
                <c:pt idx="273148">
                  <c:v>632.81706945524604</c:v>
                </c:pt>
                <c:pt idx="273149">
                  <c:v>632.81938621051904</c:v>
                </c:pt>
                <c:pt idx="273150">
                  <c:v>632.82170296579295</c:v>
                </c:pt>
                <c:pt idx="273151">
                  <c:v>632.82401972106697</c:v>
                </c:pt>
                <c:pt idx="273152">
                  <c:v>632.82633647633997</c:v>
                </c:pt>
                <c:pt idx="273153">
                  <c:v>632.828653231614</c:v>
                </c:pt>
                <c:pt idx="273154">
                  <c:v>632.830969986887</c:v>
                </c:pt>
                <c:pt idx="273155">
                  <c:v>632.83328674216102</c:v>
                </c:pt>
                <c:pt idx="273156">
                  <c:v>632.83560349743402</c:v>
                </c:pt>
                <c:pt idx="273157">
                  <c:v>632.83792025270805</c:v>
                </c:pt>
                <c:pt idx="273158">
                  <c:v>632.84023700798195</c:v>
                </c:pt>
                <c:pt idx="273159">
                  <c:v>632.84255376325495</c:v>
                </c:pt>
                <c:pt idx="273160">
                  <c:v>632.84487051852898</c:v>
                </c:pt>
                <c:pt idx="273161">
                  <c:v>632.84718727380198</c:v>
                </c:pt>
                <c:pt idx="273162">
                  <c:v>632.849504029076</c:v>
                </c:pt>
                <c:pt idx="273163">
                  <c:v>632.851820784349</c:v>
                </c:pt>
                <c:pt idx="273164">
                  <c:v>632.85413753962303</c:v>
                </c:pt>
                <c:pt idx="273165">
                  <c:v>632.85645429489705</c:v>
                </c:pt>
                <c:pt idx="273166">
                  <c:v>632.85877105017005</c:v>
                </c:pt>
                <c:pt idx="273167">
                  <c:v>632.86108780544396</c:v>
                </c:pt>
                <c:pt idx="273168">
                  <c:v>632.86340456071696</c:v>
                </c:pt>
                <c:pt idx="273169">
                  <c:v>632.86572131599098</c:v>
                </c:pt>
                <c:pt idx="273170">
                  <c:v>632.86803807126398</c:v>
                </c:pt>
                <c:pt idx="273171">
                  <c:v>632.870354826538</c:v>
                </c:pt>
                <c:pt idx="273172">
                  <c:v>632.87267158181203</c:v>
                </c:pt>
                <c:pt idx="273173">
                  <c:v>632.87498833708503</c:v>
                </c:pt>
                <c:pt idx="273174">
                  <c:v>632.87730509235905</c:v>
                </c:pt>
                <c:pt idx="273175">
                  <c:v>632.87962184763205</c:v>
                </c:pt>
                <c:pt idx="273176">
                  <c:v>632.88193860290596</c:v>
                </c:pt>
                <c:pt idx="273177">
                  <c:v>632.88425535817896</c:v>
                </c:pt>
                <c:pt idx="273178">
                  <c:v>632.88657211345298</c:v>
                </c:pt>
                <c:pt idx="273179">
                  <c:v>632.88888886872599</c:v>
                </c:pt>
                <c:pt idx="273180">
                  <c:v>632.89120562400001</c:v>
                </c:pt>
                <c:pt idx="273181">
                  <c:v>632.89352237927403</c:v>
                </c:pt>
                <c:pt idx="273182">
                  <c:v>632.89583913454703</c:v>
                </c:pt>
                <c:pt idx="273183">
                  <c:v>632.89815588982106</c:v>
                </c:pt>
                <c:pt idx="273184">
                  <c:v>632.90047264509406</c:v>
                </c:pt>
                <c:pt idx="273185">
                  <c:v>632.90278940036796</c:v>
                </c:pt>
                <c:pt idx="273186">
                  <c:v>632.90510615564096</c:v>
                </c:pt>
                <c:pt idx="273187">
                  <c:v>632.90742291091499</c:v>
                </c:pt>
                <c:pt idx="273188">
                  <c:v>632.90973966618901</c:v>
                </c:pt>
                <c:pt idx="273189">
                  <c:v>632.91205642146201</c:v>
                </c:pt>
                <c:pt idx="273190">
                  <c:v>632.91437317673604</c:v>
                </c:pt>
                <c:pt idx="273191">
                  <c:v>632.91668993200904</c:v>
                </c:pt>
                <c:pt idx="273192">
                  <c:v>632.91900668728294</c:v>
                </c:pt>
                <c:pt idx="273193">
                  <c:v>632.92132344255594</c:v>
                </c:pt>
                <c:pt idx="273194">
                  <c:v>632.92364019782997</c:v>
                </c:pt>
                <c:pt idx="273195">
                  <c:v>632.92595695310399</c:v>
                </c:pt>
                <c:pt idx="273196">
                  <c:v>632.92827370837699</c:v>
                </c:pt>
                <c:pt idx="273197">
                  <c:v>632.93059046365101</c:v>
                </c:pt>
                <c:pt idx="273198">
                  <c:v>632.93290721892402</c:v>
                </c:pt>
                <c:pt idx="273199">
                  <c:v>632.93522397419804</c:v>
                </c:pt>
                <c:pt idx="273200">
                  <c:v>632.93754072947104</c:v>
                </c:pt>
                <c:pt idx="273201">
                  <c:v>632.93985748474495</c:v>
                </c:pt>
                <c:pt idx="273202">
                  <c:v>632.94217424001897</c:v>
                </c:pt>
                <c:pt idx="273203">
                  <c:v>632.94449099529197</c:v>
                </c:pt>
                <c:pt idx="273204">
                  <c:v>632.94680775056599</c:v>
                </c:pt>
                <c:pt idx="273205">
                  <c:v>632.94912450583899</c:v>
                </c:pt>
                <c:pt idx="273206">
                  <c:v>632.95144126111302</c:v>
                </c:pt>
                <c:pt idx="273207">
                  <c:v>632.95375801638602</c:v>
                </c:pt>
                <c:pt idx="273208">
                  <c:v>632.95607477166004</c:v>
                </c:pt>
                <c:pt idx="273209">
                  <c:v>632.95839152693395</c:v>
                </c:pt>
                <c:pt idx="273210">
                  <c:v>632.96070828220695</c:v>
                </c:pt>
                <c:pt idx="273211">
                  <c:v>632.96302503748097</c:v>
                </c:pt>
                <c:pt idx="273212">
                  <c:v>632.96534179275397</c:v>
                </c:pt>
                <c:pt idx="273213">
                  <c:v>632.967658548028</c:v>
                </c:pt>
                <c:pt idx="273214">
                  <c:v>632.969975303301</c:v>
                </c:pt>
                <c:pt idx="273215">
                  <c:v>632.97229205857502</c:v>
                </c:pt>
                <c:pt idx="273216">
                  <c:v>632.97460881384904</c:v>
                </c:pt>
                <c:pt idx="273217">
                  <c:v>632.97692556912205</c:v>
                </c:pt>
                <c:pt idx="273218">
                  <c:v>632.97924232439595</c:v>
                </c:pt>
                <c:pt idx="273219">
                  <c:v>632.98155907966895</c:v>
                </c:pt>
                <c:pt idx="273220">
                  <c:v>632.98387583494298</c:v>
                </c:pt>
                <c:pt idx="273221">
                  <c:v>632.98619259021598</c:v>
                </c:pt>
                <c:pt idx="273222">
                  <c:v>632.98850934549</c:v>
                </c:pt>
                <c:pt idx="273223">
                  <c:v>632.99082610076402</c:v>
                </c:pt>
                <c:pt idx="273224">
                  <c:v>632.99314285603703</c:v>
                </c:pt>
                <c:pt idx="273225">
                  <c:v>632.99545961131105</c:v>
                </c:pt>
                <c:pt idx="273226">
                  <c:v>632.99777636658405</c:v>
                </c:pt>
                <c:pt idx="273227">
                  <c:v>633.00009312185796</c:v>
                </c:pt>
                <c:pt idx="273228">
                  <c:v>633.00240987713096</c:v>
                </c:pt>
                <c:pt idx="273229">
                  <c:v>633.00472663240498</c:v>
                </c:pt>
                <c:pt idx="273230">
                  <c:v>633.00704338767798</c:v>
                </c:pt>
                <c:pt idx="273231">
                  <c:v>633.009360142952</c:v>
                </c:pt>
                <c:pt idx="273232">
                  <c:v>633.01167689822603</c:v>
                </c:pt>
                <c:pt idx="273233">
                  <c:v>633.01399365349903</c:v>
                </c:pt>
                <c:pt idx="273234">
                  <c:v>633.01631040877305</c:v>
                </c:pt>
                <c:pt idx="273235">
                  <c:v>633.01862716404605</c:v>
                </c:pt>
                <c:pt idx="273236">
                  <c:v>633.02094391931996</c:v>
                </c:pt>
                <c:pt idx="273237">
                  <c:v>633.02326067459296</c:v>
                </c:pt>
                <c:pt idx="273238">
                  <c:v>633.02557742986698</c:v>
                </c:pt>
                <c:pt idx="273239">
                  <c:v>633.02789418514101</c:v>
                </c:pt>
                <c:pt idx="273240">
                  <c:v>633.03021094041401</c:v>
                </c:pt>
                <c:pt idx="273241">
                  <c:v>633.03252769568803</c:v>
                </c:pt>
                <c:pt idx="273242">
                  <c:v>633.03484445096103</c:v>
                </c:pt>
                <c:pt idx="273243">
                  <c:v>633.03716120623506</c:v>
                </c:pt>
                <c:pt idx="273244">
                  <c:v>633.03947796150806</c:v>
                </c:pt>
                <c:pt idx="273245">
                  <c:v>633.04179471678196</c:v>
                </c:pt>
                <c:pt idx="273246">
                  <c:v>633.04411147205599</c:v>
                </c:pt>
                <c:pt idx="273247">
                  <c:v>633.04642822732899</c:v>
                </c:pt>
                <c:pt idx="273248">
                  <c:v>633.04874498260301</c:v>
                </c:pt>
                <c:pt idx="273249">
                  <c:v>633.05106173787601</c:v>
                </c:pt>
                <c:pt idx="273250">
                  <c:v>633.05337849315003</c:v>
                </c:pt>
                <c:pt idx="273251">
                  <c:v>633.05569524842304</c:v>
                </c:pt>
                <c:pt idx="273252">
                  <c:v>633.05801200369694</c:v>
                </c:pt>
                <c:pt idx="273253">
                  <c:v>633.06032875897097</c:v>
                </c:pt>
                <c:pt idx="273254">
                  <c:v>633.06264551424397</c:v>
                </c:pt>
                <c:pt idx="273255">
                  <c:v>633.06496226951799</c:v>
                </c:pt>
                <c:pt idx="273256">
                  <c:v>633.06727902479099</c:v>
                </c:pt>
                <c:pt idx="273257">
                  <c:v>633.06959578006501</c:v>
                </c:pt>
                <c:pt idx="273258">
                  <c:v>633.07191253533802</c:v>
                </c:pt>
                <c:pt idx="273259">
                  <c:v>633.07422929061204</c:v>
                </c:pt>
                <c:pt idx="273260">
                  <c:v>633.07654604588595</c:v>
                </c:pt>
                <c:pt idx="273261">
                  <c:v>633.07886280115895</c:v>
                </c:pt>
                <c:pt idx="273262">
                  <c:v>633.08117955643297</c:v>
                </c:pt>
                <c:pt idx="273263">
                  <c:v>633.08349631170597</c:v>
                </c:pt>
                <c:pt idx="273264">
                  <c:v>633.08581306697999</c:v>
                </c:pt>
                <c:pt idx="273265">
                  <c:v>633.08812982225299</c:v>
                </c:pt>
                <c:pt idx="273266">
                  <c:v>633.09044657752702</c:v>
                </c:pt>
                <c:pt idx="273267">
                  <c:v>633.09276333280104</c:v>
                </c:pt>
                <c:pt idx="273268">
                  <c:v>633.09508008807404</c:v>
                </c:pt>
                <c:pt idx="273269">
                  <c:v>633.09739684334795</c:v>
                </c:pt>
                <c:pt idx="273270">
                  <c:v>633.09971359862095</c:v>
                </c:pt>
                <c:pt idx="273271">
                  <c:v>633.10203035389497</c:v>
                </c:pt>
                <c:pt idx="273272">
                  <c:v>633.10434710916797</c:v>
                </c:pt>
                <c:pt idx="273273">
                  <c:v>633.106663864442</c:v>
                </c:pt>
                <c:pt idx="273274">
                  <c:v>633.10898061971602</c:v>
                </c:pt>
                <c:pt idx="273275">
                  <c:v>633.11129737498902</c:v>
                </c:pt>
                <c:pt idx="273276">
                  <c:v>633.11361413026304</c:v>
                </c:pt>
                <c:pt idx="273277">
                  <c:v>633.11593088553605</c:v>
                </c:pt>
                <c:pt idx="273278">
                  <c:v>633.11824764080995</c:v>
                </c:pt>
                <c:pt idx="273279">
                  <c:v>633.12056439608295</c:v>
                </c:pt>
                <c:pt idx="273280">
                  <c:v>633.12288115135698</c:v>
                </c:pt>
                <c:pt idx="273281">
                  <c:v>633.12519790662998</c:v>
                </c:pt>
                <c:pt idx="273282">
                  <c:v>633.127514661904</c:v>
                </c:pt>
                <c:pt idx="273283">
                  <c:v>633.12983141717802</c:v>
                </c:pt>
                <c:pt idx="273284">
                  <c:v>633.13214817245102</c:v>
                </c:pt>
                <c:pt idx="273285">
                  <c:v>633.13446492772505</c:v>
                </c:pt>
                <c:pt idx="273286">
                  <c:v>633.13678168299805</c:v>
                </c:pt>
                <c:pt idx="273287">
                  <c:v>633.13909843827196</c:v>
                </c:pt>
                <c:pt idx="273288">
                  <c:v>633.14141519354496</c:v>
                </c:pt>
                <c:pt idx="273289">
                  <c:v>633.14373194881898</c:v>
                </c:pt>
                <c:pt idx="273290">
                  <c:v>633.146048704093</c:v>
                </c:pt>
                <c:pt idx="273291">
                  <c:v>633.148365459366</c:v>
                </c:pt>
                <c:pt idx="273292">
                  <c:v>633.15068221464003</c:v>
                </c:pt>
                <c:pt idx="273293">
                  <c:v>633.15299896991303</c:v>
                </c:pt>
                <c:pt idx="273294">
                  <c:v>633.15531572518705</c:v>
                </c:pt>
                <c:pt idx="273295">
                  <c:v>633.15763248046005</c:v>
                </c:pt>
                <c:pt idx="273296">
                  <c:v>633.15994923573396</c:v>
                </c:pt>
                <c:pt idx="273297">
                  <c:v>633.16226599100798</c:v>
                </c:pt>
                <c:pt idx="273298">
                  <c:v>633.16458274628098</c:v>
                </c:pt>
                <c:pt idx="273299">
                  <c:v>633.16689950155501</c:v>
                </c:pt>
                <c:pt idx="273300">
                  <c:v>633.16921625682801</c:v>
                </c:pt>
                <c:pt idx="273301">
                  <c:v>633.17153301210203</c:v>
                </c:pt>
                <c:pt idx="273302">
                  <c:v>633.17384976737503</c:v>
                </c:pt>
                <c:pt idx="273303">
                  <c:v>633.17616652264905</c:v>
                </c:pt>
                <c:pt idx="273304">
                  <c:v>633.17848327792296</c:v>
                </c:pt>
                <c:pt idx="273305">
                  <c:v>633.18080003319596</c:v>
                </c:pt>
                <c:pt idx="273306">
                  <c:v>633.18311678846999</c:v>
                </c:pt>
                <c:pt idx="273307">
                  <c:v>633.18543354374299</c:v>
                </c:pt>
                <c:pt idx="273308">
                  <c:v>633.18775029901701</c:v>
                </c:pt>
                <c:pt idx="273309">
                  <c:v>633.19006705429001</c:v>
                </c:pt>
                <c:pt idx="273310">
                  <c:v>633.19238380956403</c:v>
                </c:pt>
                <c:pt idx="273311">
                  <c:v>633.19470056483794</c:v>
                </c:pt>
                <c:pt idx="273312">
                  <c:v>633.19701732011094</c:v>
                </c:pt>
                <c:pt idx="273313">
                  <c:v>633.19933407538497</c:v>
                </c:pt>
                <c:pt idx="273314">
                  <c:v>633.20165083065797</c:v>
                </c:pt>
                <c:pt idx="273315">
                  <c:v>633.20396758593199</c:v>
                </c:pt>
                <c:pt idx="273316">
                  <c:v>633.20628434120499</c:v>
                </c:pt>
                <c:pt idx="273317">
                  <c:v>633.20860109647901</c:v>
                </c:pt>
                <c:pt idx="273318">
                  <c:v>633.21091785175304</c:v>
                </c:pt>
                <c:pt idx="273319">
                  <c:v>633.21323460702604</c:v>
                </c:pt>
                <c:pt idx="273320">
                  <c:v>633.21555136229995</c:v>
                </c:pt>
                <c:pt idx="273321">
                  <c:v>633.21786811757295</c:v>
                </c:pt>
                <c:pt idx="273322">
                  <c:v>633.22018487284697</c:v>
                </c:pt>
                <c:pt idx="273323">
                  <c:v>633.22250162811997</c:v>
                </c:pt>
                <c:pt idx="273324">
                  <c:v>633.22481838339399</c:v>
                </c:pt>
                <c:pt idx="273325">
                  <c:v>633.22713513866699</c:v>
                </c:pt>
                <c:pt idx="273326">
                  <c:v>633.22945189394102</c:v>
                </c:pt>
                <c:pt idx="273327">
                  <c:v>633.23176864921504</c:v>
                </c:pt>
                <c:pt idx="273328">
                  <c:v>633.23408540448804</c:v>
                </c:pt>
                <c:pt idx="273329">
                  <c:v>633.23640215976195</c:v>
                </c:pt>
                <c:pt idx="273330">
                  <c:v>633.23871891503495</c:v>
                </c:pt>
                <c:pt idx="273331">
                  <c:v>633.24103567030897</c:v>
                </c:pt>
                <c:pt idx="273332">
                  <c:v>633.24335242558197</c:v>
                </c:pt>
                <c:pt idx="273333">
                  <c:v>633.245669180856</c:v>
                </c:pt>
                <c:pt idx="273334">
                  <c:v>633.24798593613002</c:v>
                </c:pt>
                <c:pt idx="273335">
                  <c:v>633.25030269140302</c:v>
                </c:pt>
                <c:pt idx="273336">
                  <c:v>633.25261944667704</c:v>
                </c:pt>
                <c:pt idx="273337">
                  <c:v>633.25493620195004</c:v>
                </c:pt>
                <c:pt idx="273338">
                  <c:v>633.25725295722395</c:v>
                </c:pt>
                <c:pt idx="273339">
                  <c:v>633.25956971249695</c:v>
                </c:pt>
                <c:pt idx="273340">
                  <c:v>633.26188646777098</c:v>
                </c:pt>
                <c:pt idx="273341">
                  <c:v>633.264203223045</c:v>
                </c:pt>
                <c:pt idx="273342">
                  <c:v>633.266519978318</c:v>
                </c:pt>
                <c:pt idx="273343">
                  <c:v>633.26883673359202</c:v>
                </c:pt>
                <c:pt idx="273344">
                  <c:v>633.27115348886502</c:v>
                </c:pt>
                <c:pt idx="273345">
                  <c:v>633.27347024413905</c:v>
                </c:pt>
                <c:pt idx="273346">
                  <c:v>633.27578699941205</c:v>
                </c:pt>
                <c:pt idx="273347">
                  <c:v>633.27810375468596</c:v>
                </c:pt>
                <c:pt idx="273348">
                  <c:v>633.28042050995998</c:v>
                </c:pt>
                <c:pt idx="273349">
                  <c:v>633.28273726523298</c:v>
                </c:pt>
                <c:pt idx="273350">
                  <c:v>633.285054020507</c:v>
                </c:pt>
                <c:pt idx="273351">
                  <c:v>633.28737077578</c:v>
                </c:pt>
                <c:pt idx="273352">
                  <c:v>633.28968753105403</c:v>
                </c:pt>
                <c:pt idx="273353">
                  <c:v>633.29200428632703</c:v>
                </c:pt>
                <c:pt idx="273354">
                  <c:v>633.29432104160105</c:v>
                </c:pt>
                <c:pt idx="273355">
                  <c:v>633.29663779687496</c:v>
                </c:pt>
                <c:pt idx="273356">
                  <c:v>633.29895455214796</c:v>
                </c:pt>
                <c:pt idx="273357">
                  <c:v>633.30127130742198</c:v>
                </c:pt>
                <c:pt idx="273358">
                  <c:v>633.30358806269498</c:v>
                </c:pt>
                <c:pt idx="273359">
                  <c:v>633.30590481796901</c:v>
                </c:pt>
                <c:pt idx="273360">
                  <c:v>633.30822157324201</c:v>
                </c:pt>
                <c:pt idx="273361">
                  <c:v>633.31053832851603</c:v>
                </c:pt>
                <c:pt idx="273362">
                  <c:v>633.31285508379005</c:v>
                </c:pt>
                <c:pt idx="273363">
                  <c:v>633.31517183906305</c:v>
                </c:pt>
                <c:pt idx="273364">
                  <c:v>633.31748859433696</c:v>
                </c:pt>
                <c:pt idx="273365">
                  <c:v>633.31980534960996</c:v>
                </c:pt>
                <c:pt idx="273366">
                  <c:v>633.32212210488399</c:v>
                </c:pt>
                <c:pt idx="273367">
                  <c:v>633.32443886015699</c:v>
                </c:pt>
                <c:pt idx="273368">
                  <c:v>633.32675561543101</c:v>
                </c:pt>
                <c:pt idx="273369">
                  <c:v>633.32907237070503</c:v>
                </c:pt>
                <c:pt idx="273370">
                  <c:v>633.33138912597803</c:v>
                </c:pt>
                <c:pt idx="273371">
                  <c:v>633.33370588125194</c:v>
                </c:pt>
                <c:pt idx="273372">
                  <c:v>633.33602263652494</c:v>
                </c:pt>
                <c:pt idx="273373">
                  <c:v>633.33833939179897</c:v>
                </c:pt>
                <c:pt idx="273374">
                  <c:v>633.34065614707197</c:v>
                </c:pt>
                <c:pt idx="273375">
                  <c:v>633.34297290234599</c:v>
                </c:pt>
                <c:pt idx="273376">
                  <c:v>633.34528965761899</c:v>
                </c:pt>
                <c:pt idx="273377">
                  <c:v>633.34760641289301</c:v>
                </c:pt>
                <c:pt idx="273378">
                  <c:v>633.34992316816704</c:v>
                </c:pt>
                <c:pt idx="273379">
                  <c:v>633.35223992344004</c:v>
                </c:pt>
                <c:pt idx="273380">
                  <c:v>633.35455667871395</c:v>
                </c:pt>
                <c:pt idx="273381">
                  <c:v>633.35687343398695</c:v>
                </c:pt>
                <c:pt idx="273382">
                  <c:v>633.35919018926097</c:v>
                </c:pt>
                <c:pt idx="273383">
                  <c:v>633.36150694453397</c:v>
                </c:pt>
                <c:pt idx="273384">
                  <c:v>633.36382369980799</c:v>
                </c:pt>
                <c:pt idx="273385">
                  <c:v>633.36614045508202</c:v>
                </c:pt>
                <c:pt idx="273386">
                  <c:v>633.36845721035502</c:v>
                </c:pt>
                <c:pt idx="273387">
                  <c:v>633.37077396562904</c:v>
                </c:pt>
                <c:pt idx="273388">
                  <c:v>633.37309072090204</c:v>
                </c:pt>
                <c:pt idx="273389">
                  <c:v>633.37540747617595</c:v>
                </c:pt>
                <c:pt idx="273390">
                  <c:v>633.37772423144895</c:v>
                </c:pt>
                <c:pt idx="273391">
                  <c:v>633.38004098672297</c:v>
                </c:pt>
                <c:pt idx="273392">
                  <c:v>633.382357741997</c:v>
                </c:pt>
                <c:pt idx="273393">
                  <c:v>633.38467449727</c:v>
                </c:pt>
                <c:pt idx="273394">
                  <c:v>633.38699125254402</c:v>
                </c:pt>
                <c:pt idx="273395">
                  <c:v>633.38930800781702</c:v>
                </c:pt>
                <c:pt idx="273396">
                  <c:v>633.39162476309104</c:v>
                </c:pt>
                <c:pt idx="273397">
                  <c:v>633.39394151836404</c:v>
                </c:pt>
                <c:pt idx="273398">
                  <c:v>633.39625827363795</c:v>
                </c:pt>
                <c:pt idx="273399">
                  <c:v>633.39857502891198</c:v>
                </c:pt>
                <c:pt idx="273400">
                  <c:v>633.40089178418498</c:v>
                </c:pt>
                <c:pt idx="273401">
                  <c:v>633.403208539459</c:v>
                </c:pt>
                <c:pt idx="273402">
                  <c:v>633.405525294732</c:v>
                </c:pt>
                <c:pt idx="273403">
                  <c:v>633.40784205000602</c:v>
                </c:pt>
                <c:pt idx="273404">
                  <c:v>633.41015880527902</c:v>
                </c:pt>
                <c:pt idx="273405">
                  <c:v>633.41247556055305</c:v>
                </c:pt>
                <c:pt idx="273406">
                  <c:v>633.41479231582696</c:v>
                </c:pt>
                <c:pt idx="273407">
                  <c:v>633.41710907109996</c:v>
                </c:pt>
                <c:pt idx="273408">
                  <c:v>633.41942582637398</c:v>
                </c:pt>
                <c:pt idx="273409">
                  <c:v>633.42174258164698</c:v>
                </c:pt>
                <c:pt idx="273410">
                  <c:v>633.424059336921</c:v>
                </c:pt>
                <c:pt idx="273411">
                  <c:v>633.426376092194</c:v>
                </c:pt>
                <c:pt idx="273412">
                  <c:v>633.42869284746803</c:v>
                </c:pt>
                <c:pt idx="273413">
                  <c:v>633.43100960274205</c:v>
                </c:pt>
                <c:pt idx="273414">
                  <c:v>633.43332635801505</c:v>
                </c:pt>
                <c:pt idx="273415">
                  <c:v>633.43564311328896</c:v>
                </c:pt>
                <c:pt idx="273416">
                  <c:v>633.43795986856196</c:v>
                </c:pt>
                <c:pt idx="273417">
                  <c:v>633.44027662383598</c:v>
                </c:pt>
                <c:pt idx="273418">
                  <c:v>633.44259337910898</c:v>
                </c:pt>
                <c:pt idx="273419">
                  <c:v>633.44491013438301</c:v>
                </c:pt>
                <c:pt idx="273420">
                  <c:v>633.44722688965703</c:v>
                </c:pt>
                <c:pt idx="273421">
                  <c:v>633.44954364493003</c:v>
                </c:pt>
                <c:pt idx="273422">
                  <c:v>633.45186040020405</c:v>
                </c:pt>
                <c:pt idx="273423">
                  <c:v>633.45417715547705</c:v>
                </c:pt>
                <c:pt idx="273424">
                  <c:v>633.45649391075096</c:v>
                </c:pt>
                <c:pt idx="273425">
                  <c:v>633.45881066602396</c:v>
                </c:pt>
                <c:pt idx="273426">
                  <c:v>633.46112742129799</c:v>
                </c:pt>
                <c:pt idx="273427">
                  <c:v>633.46344417657099</c:v>
                </c:pt>
                <c:pt idx="273428">
                  <c:v>633.46576093184501</c:v>
                </c:pt>
                <c:pt idx="273429">
                  <c:v>633.46807768711903</c:v>
                </c:pt>
                <c:pt idx="273430">
                  <c:v>633.47039444239203</c:v>
                </c:pt>
                <c:pt idx="273431">
                  <c:v>633.47271119766594</c:v>
                </c:pt>
                <c:pt idx="273432">
                  <c:v>633.47502795293894</c:v>
                </c:pt>
                <c:pt idx="273433">
                  <c:v>633.47734470821297</c:v>
                </c:pt>
                <c:pt idx="273434">
                  <c:v>633.47966146348597</c:v>
                </c:pt>
                <c:pt idx="273435">
                  <c:v>633.48197821875999</c:v>
                </c:pt>
                <c:pt idx="273436">
                  <c:v>633.48429497403401</c:v>
                </c:pt>
                <c:pt idx="273437">
                  <c:v>633.48661172930701</c:v>
                </c:pt>
                <c:pt idx="273438">
                  <c:v>633.48892848458104</c:v>
                </c:pt>
                <c:pt idx="273439">
                  <c:v>633.49124523985404</c:v>
                </c:pt>
                <c:pt idx="273440">
                  <c:v>633.49356199512795</c:v>
                </c:pt>
                <c:pt idx="273441">
                  <c:v>633.49587875040095</c:v>
                </c:pt>
                <c:pt idx="273442">
                  <c:v>633.49819550567497</c:v>
                </c:pt>
                <c:pt idx="273443">
                  <c:v>633.50051226094899</c:v>
                </c:pt>
                <c:pt idx="273444">
                  <c:v>633.50282901622199</c:v>
                </c:pt>
                <c:pt idx="273445">
                  <c:v>633.50514577149602</c:v>
                </c:pt>
                <c:pt idx="273446">
                  <c:v>633.50746252676902</c:v>
                </c:pt>
                <c:pt idx="273447">
                  <c:v>633.50977928204304</c:v>
                </c:pt>
                <c:pt idx="273448">
                  <c:v>633.51209603731604</c:v>
                </c:pt>
                <c:pt idx="273449">
                  <c:v>633.51441279258995</c:v>
                </c:pt>
                <c:pt idx="273450">
                  <c:v>633.51672954786397</c:v>
                </c:pt>
                <c:pt idx="273451">
                  <c:v>633.51904630313697</c:v>
                </c:pt>
                <c:pt idx="273452">
                  <c:v>633.521363058411</c:v>
                </c:pt>
                <c:pt idx="273453">
                  <c:v>633.523679813684</c:v>
                </c:pt>
                <c:pt idx="273454">
                  <c:v>633.52599656895802</c:v>
                </c:pt>
                <c:pt idx="273455">
                  <c:v>633.52831332423102</c:v>
                </c:pt>
                <c:pt idx="273456">
                  <c:v>633.53063007950504</c:v>
                </c:pt>
                <c:pt idx="273457">
                  <c:v>633.53294683477895</c:v>
                </c:pt>
                <c:pt idx="273458">
                  <c:v>633.53526359005195</c:v>
                </c:pt>
                <c:pt idx="273459">
                  <c:v>633.53758034532598</c:v>
                </c:pt>
                <c:pt idx="273460">
                  <c:v>633.53989710059898</c:v>
                </c:pt>
                <c:pt idx="273461">
                  <c:v>633.542213855873</c:v>
                </c:pt>
                <c:pt idx="273462">
                  <c:v>633.544530611146</c:v>
                </c:pt>
                <c:pt idx="273463">
                  <c:v>633.54684736642002</c:v>
                </c:pt>
                <c:pt idx="273464">
                  <c:v>633.54916412169405</c:v>
                </c:pt>
                <c:pt idx="273465">
                  <c:v>633.55148087696705</c:v>
                </c:pt>
                <c:pt idx="273466">
                  <c:v>633.55379763224096</c:v>
                </c:pt>
                <c:pt idx="273467">
                  <c:v>633.55611438751396</c:v>
                </c:pt>
                <c:pt idx="273468">
                  <c:v>633.55843114278798</c:v>
                </c:pt>
                <c:pt idx="273469">
                  <c:v>633.56074789806098</c:v>
                </c:pt>
                <c:pt idx="273470">
                  <c:v>633.563064653335</c:v>
                </c:pt>
                <c:pt idx="273471">
                  <c:v>633.56538140860903</c:v>
                </c:pt>
                <c:pt idx="273472">
                  <c:v>633.56769816388203</c:v>
                </c:pt>
                <c:pt idx="273473">
                  <c:v>633.57001491915605</c:v>
                </c:pt>
                <c:pt idx="273474">
                  <c:v>633.57233167442905</c:v>
                </c:pt>
                <c:pt idx="273475">
                  <c:v>633.57464842970296</c:v>
                </c:pt>
                <c:pt idx="273476">
                  <c:v>633.57696518497596</c:v>
                </c:pt>
                <c:pt idx="273477">
                  <c:v>633.57928194024998</c:v>
                </c:pt>
                <c:pt idx="273478">
                  <c:v>633.58159869552298</c:v>
                </c:pt>
                <c:pt idx="273479">
                  <c:v>633.58391545079701</c:v>
                </c:pt>
                <c:pt idx="273480">
                  <c:v>633.58623220607103</c:v>
                </c:pt>
                <c:pt idx="273481">
                  <c:v>633.58854896134403</c:v>
                </c:pt>
                <c:pt idx="273482">
                  <c:v>633.59086571661805</c:v>
                </c:pt>
                <c:pt idx="273483">
                  <c:v>633.59318247189105</c:v>
                </c:pt>
                <c:pt idx="273484">
                  <c:v>633.59549922716496</c:v>
                </c:pt>
                <c:pt idx="273485">
                  <c:v>633.59781598243796</c:v>
                </c:pt>
                <c:pt idx="273486">
                  <c:v>633.60013273771199</c:v>
                </c:pt>
                <c:pt idx="273487">
                  <c:v>633.60244949298601</c:v>
                </c:pt>
                <c:pt idx="273488">
                  <c:v>633.60476624825901</c:v>
                </c:pt>
                <c:pt idx="273489">
                  <c:v>633.60708300353303</c:v>
                </c:pt>
                <c:pt idx="273490">
                  <c:v>633.60939975880603</c:v>
                </c:pt>
                <c:pt idx="273491">
                  <c:v>633.61171651407994</c:v>
                </c:pt>
                <c:pt idx="273492">
                  <c:v>633.61403326935294</c:v>
                </c:pt>
                <c:pt idx="273493">
                  <c:v>633.61635002462697</c:v>
                </c:pt>
                <c:pt idx="273494">
                  <c:v>633.61866677990099</c:v>
                </c:pt>
                <c:pt idx="273495">
                  <c:v>633.62098353517399</c:v>
                </c:pt>
                <c:pt idx="273496">
                  <c:v>633.62330029044801</c:v>
                </c:pt>
                <c:pt idx="273497">
                  <c:v>633.62561704572101</c:v>
                </c:pt>
                <c:pt idx="273498">
                  <c:v>633.62793380099504</c:v>
                </c:pt>
                <c:pt idx="273499">
                  <c:v>633.63025055626804</c:v>
                </c:pt>
                <c:pt idx="273500">
                  <c:v>633.63256731154195</c:v>
                </c:pt>
                <c:pt idx="273501">
                  <c:v>633.63488406681597</c:v>
                </c:pt>
                <c:pt idx="273502">
                  <c:v>633.63720082208897</c:v>
                </c:pt>
                <c:pt idx="273503">
                  <c:v>633.63951757736299</c:v>
                </c:pt>
                <c:pt idx="273504">
                  <c:v>633.64183433263599</c:v>
                </c:pt>
                <c:pt idx="273505">
                  <c:v>633.64415108791002</c:v>
                </c:pt>
                <c:pt idx="273506">
                  <c:v>633.64646784318302</c:v>
                </c:pt>
                <c:pt idx="273507">
                  <c:v>633.64878459845704</c:v>
                </c:pt>
                <c:pt idx="273508">
                  <c:v>633.65110135373095</c:v>
                </c:pt>
                <c:pt idx="273509">
                  <c:v>633.65341810900395</c:v>
                </c:pt>
                <c:pt idx="273510">
                  <c:v>633.65573486427797</c:v>
                </c:pt>
                <c:pt idx="273511">
                  <c:v>633.65805161955097</c:v>
                </c:pt>
                <c:pt idx="273512">
                  <c:v>633.660368374825</c:v>
                </c:pt>
                <c:pt idx="273513">
                  <c:v>633.662685130098</c:v>
                </c:pt>
                <c:pt idx="273514">
                  <c:v>633.66500188537202</c:v>
                </c:pt>
                <c:pt idx="273515">
                  <c:v>633.66731864064604</c:v>
                </c:pt>
                <c:pt idx="273516">
                  <c:v>633.66963539591904</c:v>
                </c:pt>
                <c:pt idx="273517">
                  <c:v>633.67195215119295</c:v>
                </c:pt>
                <c:pt idx="273518">
                  <c:v>633.67426890646595</c:v>
                </c:pt>
                <c:pt idx="273519">
                  <c:v>633.67658566173998</c:v>
                </c:pt>
                <c:pt idx="273520">
                  <c:v>633.67890241701298</c:v>
                </c:pt>
                <c:pt idx="273521">
                  <c:v>633.681219172287</c:v>
                </c:pt>
                <c:pt idx="273522">
                  <c:v>633.68353592756102</c:v>
                </c:pt>
                <c:pt idx="273523">
                  <c:v>633.68585268283402</c:v>
                </c:pt>
                <c:pt idx="273524">
                  <c:v>633.68816943810805</c:v>
                </c:pt>
                <c:pt idx="273525">
                  <c:v>633.69048619338105</c:v>
                </c:pt>
                <c:pt idx="273526">
                  <c:v>633.69280294865496</c:v>
                </c:pt>
                <c:pt idx="273527">
                  <c:v>633.69511970392796</c:v>
                </c:pt>
                <c:pt idx="273528">
                  <c:v>633.69743645920198</c:v>
                </c:pt>
                <c:pt idx="273529">
                  <c:v>633.69975321447498</c:v>
                </c:pt>
                <c:pt idx="273530">
                  <c:v>633.702069969749</c:v>
                </c:pt>
                <c:pt idx="273531">
                  <c:v>633.70438672502303</c:v>
                </c:pt>
                <c:pt idx="273532">
                  <c:v>633.70670348029603</c:v>
                </c:pt>
                <c:pt idx="273533">
                  <c:v>633.70902023557005</c:v>
                </c:pt>
                <c:pt idx="273534">
                  <c:v>633.71133699084305</c:v>
                </c:pt>
                <c:pt idx="273535">
                  <c:v>633.71365374611696</c:v>
                </c:pt>
                <c:pt idx="273536">
                  <c:v>633.71597050138996</c:v>
                </c:pt>
                <c:pt idx="273537">
                  <c:v>633.71828725666398</c:v>
                </c:pt>
                <c:pt idx="273538">
                  <c:v>633.72060401193801</c:v>
                </c:pt>
                <c:pt idx="273539">
                  <c:v>633.72292076721101</c:v>
                </c:pt>
                <c:pt idx="273540">
                  <c:v>633.72523752248503</c:v>
                </c:pt>
                <c:pt idx="273541">
                  <c:v>633.72755427775803</c:v>
                </c:pt>
                <c:pt idx="273542">
                  <c:v>633.72987103303205</c:v>
                </c:pt>
                <c:pt idx="273543">
                  <c:v>633.73218778830505</c:v>
                </c:pt>
                <c:pt idx="273544">
                  <c:v>633.73450454357896</c:v>
                </c:pt>
                <c:pt idx="273545">
                  <c:v>633.73682129885299</c:v>
                </c:pt>
                <c:pt idx="273546">
                  <c:v>633.73913805412599</c:v>
                </c:pt>
                <c:pt idx="273547">
                  <c:v>633.74145480940001</c:v>
                </c:pt>
                <c:pt idx="273548">
                  <c:v>633.74377156467301</c:v>
                </c:pt>
                <c:pt idx="273549">
                  <c:v>633.74608831994703</c:v>
                </c:pt>
                <c:pt idx="273550">
                  <c:v>633.74840507522003</c:v>
                </c:pt>
                <c:pt idx="273551">
                  <c:v>633.75072183049394</c:v>
                </c:pt>
                <c:pt idx="273552">
                  <c:v>633.75303858576797</c:v>
                </c:pt>
                <c:pt idx="273553">
                  <c:v>633.75535534104097</c:v>
                </c:pt>
                <c:pt idx="273554">
                  <c:v>633.75767209631499</c:v>
                </c:pt>
                <c:pt idx="273555">
                  <c:v>633.75998885158799</c:v>
                </c:pt>
                <c:pt idx="273556">
                  <c:v>633.76230560686201</c:v>
                </c:pt>
                <c:pt idx="273557">
                  <c:v>633.76462236213501</c:v>
                </c:pt>
                <c:pt idx="273558">
                  <c:v>633.76693911740904</c:v>
                </c:pt>
                <c:pt idx="273559">
                  <c:v>633.76925587268295</c:v>
                </c:pt>
                <c:pt idx="273560">
                  <c:v>633.77157262795595</c:v>
                </c:pt>
                <c:pt idx="273561">
                  <c:v>633.77388938322997</c:v>
                </c:pt>
                <c:pt idx="273562">
                  <c:v>633.77620613850297</c:v>
                </c:pt>
                <c:pt idx="273563">
                  <c:v>633.77852289377699</c:v>
                </c:pt>
                <c:pt idx="273564">
                  <c:v>633.78083964904999</c:v>
                </c:pt>
                <c:pt idx="273565">
                  <c:v>633.78315640432402</c:v>
                </c:pt>
                <c:pt idx="273566">
                  <c:v>633.78547315959804</c:v>
                </c:pt>
                <c:pt idx="273567">
                  <c:v>633.78778991487104</c:v>
                </c:pt>
                <c:pt idx="273568">
                  <c:v>633.79010667014495</c:v>
                </c:pt>
                <c:pt idx="273569">
                  <c:v>633.79242342541795</c:v>
                </c:pt>
                <c:pt idx="273570">
                  <c:v>633.79474018069197</c:v>
                </c:pt>
                <c:pt idx="273571">
                  <c:v>633.79705693596497</c:v>
                </c:pt>
                <c:pt idx="273572">
                  <c:v>633.799373691239</c:v>
                </c:pt>
                <c:pt idx="273573">
                  <c:v>633.80169044651302</c:v>
                </c:pt>
                <c:pt idx="273574">
                  <c:v>633.80400720178602</c:v>
                </c:pt>
                <c:pt idx="273575">
                  <c:v>633.80632395706004</c:v>
                </c:pt>
                <c:pt idx="273576">
                  <c:v>633.80864071233304</c:v>
                </c:pt>
                <c:pt idx="273577">
                  <c:v>633.81095746760695</c:v>
                </c:pt>
                <c:pt idx="273578">
                  <c:v>633.81327422287995</c:v>
                </c:pt>
                <c:pt idx="273579">
                  <c:v>633.81559097815398</c:v>
                </c:pt>
                <c:pt idx="273580">
                  <c:v>633.81790773342698</c:v>
                </c:pt>
                <c:pt idx="273581">
                  <c:v>633.820224488701</c:v>
                </c:pt>
                <c:pt idx="273582">
                  <c:v>633.82254124397502</c:v>
                </c:pt>
                <c:pt idx="273583">
                  <c:v>633.82485799924802</c:v>
                </c:pt>
                <c:pt idx="273584">
                  <c:v>633.82717475452205</c:v>
                </c:pt>
                <c:pt idx="273585">
                  <c:v>633.82949150979505</c:v>
                </c:pt>
                <c:pt idx="273586">
                  <c:v>633.83180826506896</c:v>
                </c:pt>
                <c:pt idx="273587">
                  <c:v>633.83412502034196</c:v>
                </c:pt>
                <c:pt idx="273588">
                  <c:v>633.83644177561598</c:v>
                </c:pt>
                <c:pt idx="273589">
                  <c:v>633.83875853089</c:v>
                </c:pt>
                <c:pt idx="273590">
                  <c:v>633.841075286163</c:v>
                </c:pt>
                <c:pt idx="273591">
                  <c:v>633.84339204143703</c:v>
                </c:pt>
                <c:pt idx="273592">
                  <c:v>633.84570879671003</c:v>
                </c:pt>
                <c:pt idx="273593">
                  <c:v>633.84802555198405</c:v>
                </c:pt>
                <c:pt idx="273594">
                  <c:v>633.85034230725705</c:v>
                </c:pt>
                <c:pt idx="273595">
                  <c:v>633.85265906253096</c:v>
                </c:pt>
                <c:pt idx="273596">
                  <c:v>633.85497581780498</c:v>
                </c:pt>
                <c:pt idx="273597">
                  <c:v>633.85729257307798</c:v>
                </c:pt>
                <c:pt idx="273598">
                  <c:v>633.85960932835201</c:v>
                </c:pt>
                <c:pt idx="273599">
                  <c:v>633.86192608362501</c:v>
                </c:pt>
                <c:pt idx="273600">
                  <c:v>633.86424283889903</c:v>
                </c:pt>
                <c:pt idx="273601">
                  <c:v>633.86655959417203</c:v>
                </c:pt>
                <c:pt idx="273602">
                  <c:v>633.86887634944605</c:v>
                </c:pt>
                <c:pt idx="273603">
                  <c:v>633.87119310471996</c:v>
                </c:pt>
                <c:pt idx="273604">
                  <c:v>633.87350985999296</c:v>
                </c:pt>
                <c:pt idx="273605">
                  <c:v>633.87582661526699</c:v>
                </c:pt>
                <c:pt idx="273606">
                  <c:v>633.87814337053999</c:v>
                </c:pt>
                <c:pt idx="273607">
                  <c:v>633.88046012581401</c:v>
                </c:pt>
                <c:pt idx="273608">
                  <c:v>633.88277688108701</c:v>
                </c:pt>
                <c:pt idx="273609">
                  <c:v>633.88509363636103</c:v>
                </c:pt>
                <c:pt idx="273610">
                  <c:v>633.88741039163494</c:v>
                </c:pt>
                <c:pt idx="273611">
                  <c:v>633.88972714690794</c:v>
                </c:pt>
                <c:pt idx="273612">
                  <c:v>633.89204390218197</c:v>
                </c:pt>
                <c:pt idx="273613">
                  <c:v>633.89436065745497</c:v>
                </c:pt>
                <c:pt idx="273614">
                  <c:v>633.89667741272899</c:v>
                </c:pt>
                <c:pt idx="273615">
                  <c:v>633.89899416800199</c:v>
                </c:pt>
                <c:pt idx="273616">
                  <c:v>633.90131092327601</c:v>
                </c:pt>
                <c:pt idx="273617">
                  <c:v>633.90362767855004</c:v>
                </c:pt>
                <c:pt idx="273618">
                  <c:v>633.90594443382304</c:v>
                </c:pt>
                <c:pt idx="273619">
                  <c:v>633.90826118909695</c:v>
                </c:pt>
                <c:pt idx="273620">
                  <c:v>633.91057794436995</c:v>
                </c:pt>
                <c:pt idx="273621">
                  <c:v>633.91289469964397</c:v>
                </c:pt>
                <c:pt idx="273622">
                  <c:v>633.91521145491697</c:v>
                </c:pt>
                <c:pt idx="273623">
                  <c:v>633.91752821019099</c:v>
                </c:pt>
                <c:pt idx="273624">
                  <c:v>633.91984496546399</c:v>
                </c:pt>
                <c:pt idx="273625">
                  <c:v>633.92216172073802</c:v>
                </c:pt>
                <c:pt idx="273626">
                  <c:v>633.92447847601204</c:v>
                </c:pt>
                <c:pt idx="273627">
                  <c:v>633.92679523128504</c:v>
                </c:pt>
                <c:pt idx="273628">
                  <c:v>633.92911198655895</c:v>
                </c:pt>
                <c:pt idx="273629">
                  <c:v>633.93142874183195</c:v>
                </c:pt>
                <c:pt idx="273630">
                  <c:v>633.93374549710597</c:v>
                </c:pt>
                <c:pt idx="273631">
                  <c:v>633.93606225237897</c:v>
                </c:pt>
                <c:pt idx="273632">
                  <c:v>633.938379007653</c:v>
                </c:pt>
                <c:pt idx="273633">
                  <c:v>633.94069576292702</c:v>
                </c:pt>
                <c:pt idx="273634">
                  <c:v>633.94301251820002</c:v>
                </c:pt>
                <c:pt idx="273635">
                  <c:v>633.94532927347404</c:v>
                </c:pt>
                <c:pt idx="273636">
                  <c:v>633.94764602874704</c:v>
                </c:pt>
                <c:pt idx="273637">
                  <c:v>633.94996278402095</c:v>
                </c:pt>
                <c:pt idx="273638">
                  <c:v>633.95227953929395</c:v>
                </c:pt>
                <c:pt idx="273639">
                  <c:v>633.95459629456798</c:v>
                </c:pt>
                <c:pt idx="273640">
                  <c:v>633.956913049842</c:v>
                </c:pt>
                <c:pt idx="273641">
                  <c:v>633.959229805115</c:v>
                </c:pt>
                <c:pt idx="273642">
                  <c:v>633.96154656038902</c:v>
                </c:pt>
                <c:pt idx="273643">
                  <c:v>633.96386331566202</c:v>
                </c:pt>
                <c:pt idx="273644">
                  <c:v>633.96618007093605</c:v>
                </c:pt>
                <c:pt idx="273645">
                  <c:v>633.96849682620905</c:v>
                </c:pt>
                <c:pt idx="273646">
                  <c:v>633.97081358148296</c:v>
                </c:pt>
                <c:pt idx="273647">
                  <c:v>633.97313033675698</c:v>
                </c:pt>
                <c:pt idx="273648">
                  <c:v>633.97544709202998</c:v>
                </c:pt>
                <c:pt idx="273649">
                  <c:v>633.977763847304</c:v>
                </c:pt>
                <c:pt idx="273650">
                  <c:v>633.980080602577</c:v>
                </c:pt>
                <c:pt idx="273651">
                  <c:v>633.98239735785103</c:v>
                </c:pt>
                <c:pt idx="273652">
                  <c:v>633.98471411312403</c:v>
                </c:pt>
                <c:pt idx="273653">
                  <c:v>633.98703086839805</c:v>
                </c:pt>
                <c:pt idx="273654">
                  <c:v>633.98934762367196</c:v>
                </c:pt>
                <c:pt idx="273655">
                  <c:v>633.99166437894496</c:v>
                </c:pt>
                <c:pt idx="273656">
                  <c:v>633.99398113421898</c:v>
                </c:pt>
                <c:pt idx="273657">
                  <c:v>633.99629788949198</c:v>
                </c:pt>
                <c:pt idx="273658">
                  <c:v>633.99861464476601</c:v>
                </c:pt>
                <c:pt idx="273659">
                  <c:v>634.00093140003901</c:v>
                </c:pt>
                <c:pt idx="273660">
                  <c:v>634.00324815531303</c:v>
                </c:pt>
                <c:pt idx="273661">
                  <c:v>634.00556491058705</c:v>
                </c:pt>
                <c:pt idx="273662">
                  <c:v>634.00788166586005</c:v>
                </c:pt>
                <c:pt idx="273663">
                  <c:v>634.01019842113396</c:v>
                </c:pt>
                <c:pt idx="273664">
                  <c:v>634.01251517640696</c:v>
                </c:pt>
                <c:pt idx="273665">
                  <c:v>634.01483193168099</c:v>
                </c:pt>
                <c:pt idx="273666">
                  <c:v>634.01714868695399</c:v>
                </c:pt>
                <c:pt idx="273667">
                  <c:v>634.01946544222801</c:v>
                </c:pt>
                <c:pt idx="273668">
                  <c:v>634.02178219750203</c:v>
                </c:pt>
                <c:pt idx="273669">
                  <c:v>634.02409895277503</c:v>
                </c:pt>
                <c:pt idx="273670">
                  <c:v>634.02641570804894</c:v>
                </c:pt>
                <c:pt idx="273671">
                  <c:v>634.02873246332194</c:v>
                </c:pt>
                <c:pt idx="273672">
                  <c:v>634.03104921859597</c:v>
                </c:pt>
                <c:pt idx="273673">
                  <c:v>634.03336597386897</c:v>
                </c:pt>
                <c:pt idx="273674">
                  <c:v>634.03568272914299</c:v>
                </c:pt>
                <c:pt idx="273675">
                  <c:v>634.03799948441599</c:v>
                </c:pt>
                <c:pt idx="273676">
                  <c:v>634.04031623969001</c:v>
                </c:pt>
                <c:pt idx="273677">
                  <c:v>634.04263299496404</c:v>
                </c:pt>
                <c:pt idx="273678">
                  <c:v>634.04494975023704</c:v>
                </c:pt>
                <c:pt idx="273679">
                  <c:v>634.04726650551095</c:v>
                </c:pt>
                <c:pt idx="273680">
                  <c:v>634.04958326078395</c:v>
                </c:pt>
                <c:pt idx="273681">
                  <c:v>634.05190001605797</c:v>
                </c:pt>
                <c:pt idx="273682">
                  <c:v>634.05421677133097</c:v>
                </c:pt>
                <c:pt idx="273683">
                  <c:v>634.05653352660499</c:v>
                </c:pt>
                <c:pt idx="273684">
                  <c:v>634.05885028187902</c:v>
                </c:pt>
                <c:pt idx="273685">
                  <c:v>634.06116703715202</c:v>
                </c:pt>
                <c:pt idx="273686">
                  <c:v>634.06348379242604</c:v>
                </c:pt>
                <c:pt idx="273687">
                  <c:v>634.06580054769904</c:v>
                </c:pt>
                <c:pt idx="273688">
                  <c:v>634.06811730297295</c:v>
                </c:pt>
                <c:pt idx="273689">
                  <c:v>634.07043405824595</c:v>
                </c:pt>
                <c:pt idx="273690">
                  <c:v>634.07275081351997</c:v>
                </c:pt>
                <c:pt idx="273691">
                  <c:v>634.075067568794</c:v>
                </c:pt>
                <c:pt idx="273692">
                  <c:v>634.077384324067</c:v>
                </c:pt>
                <c:pt idx="273693">
                  <c:v>634.07970107934102</c:v>
                </c:pt>
                <c:pt idx="273694">
                  <c:v>634.08201783461402</c:v>
                </c:pt>
                <c:pt idx="273695">
                  <c:v>634.08433458988804</c:v>
                </c:pt>
                <c:pt idx="273696">
                  <c:v>634.08665134516104</c:v>
                </c:pt>
                <c:pt idx="273697">
                  <c:v>634.08896810043495</c:v>
                </c:pt>
                <c:pt idx="273698">
                  <c:v>634.09128485570898</c:v>
                </c:pt>
                <c:pt idx="273699">
                  <c:v>634.09360161098198</c:v>
                </c:pt>
                <c:pt idx="273700">
                  <c:v>634.095918366256</c:v>
                </c:pt>
                <c:pt idx="273701">
                  <c:v>634.098235121529</c:v>
                </c:pt>
                <c:pt idx="273702">
                  <c:v>634.10055187680302</c:v>
                </c:pt>
                <c:pt idx="273703">
                  <c:v>634.10286863207602</c:v>
                </c:pt>
                <c:pt idx="273704">
                  <c:v>634.10518538735005</c:v>
                </c:pt>
                <c:pt idx="273705">
                  <c:v>634.10750214262396</c:v>
                </c:pt>
                <c:pt idx="273706">
                  <c:v>634.10981889789696</c:v>
                </c:pt>
                <c:pt idx="273707">
                  <c:v>634.11213565317098</c:v>
                </c:pt>
                <c:pt idx="273708">
                  <c:v>634.11445240844398</c:v>
                </c:pt>
                <c:pt idx="273709">
                  <c:v>634.116769163718</c:v>
                </c:pt>
                <c:pt idx="273710">
                  <c:v>634.119085918991</c:v>
                </c:pt>
                <c:pt idx="273711">
                  <c:v>634.12140267426503</c:v>
                </c:pt>
                <c:pt idx="273712">
                  <c:v>634.12371942953905</c:v>
                </c:pt>
                <c:pt idx="273713">
                  <c:v>634.12603618481205</c:v>
                </c:pt>
                <c:pt idx="273714">
                  <c:v>634.12835294008596</c:v>
                </c:pt>
                <c:pt idx="273715">
                  <c:v>634.13066969535896</c:v>
                </c:pt>
                <c:pt idx="273716">
                  <c:v>634.13298645063298</c:v>
                </c:pt>
                <c:pt idx="273717">
                  <c:v>634.13530320590598</c:v>
                </c:pt>
                <c:pt idx="273718">
                  <c:v>634.13761996118001</c:v>
                </c:pt>
                <c:pt idx="273719">
                  <c:v>634.13993671645403</c:v>
                </c:pt>
                <c:pt idx="273720">
                  <c:v>634.14225347172703</c:v>
                </c:pt>
                <c:pt idx="273721">
                  <c:v>634.14457022700105</c:v>
                </c:pt>
                <c:pt idx="273722">
                  <c:v>634.14688698227405</c:v>
                </c:pt>
                <c:pt idx="273723">
                  <c:v>634.14920373754796</c:v>
                </c:pt>
                <c:pt idx="273724">
                  <c:v>634.15152049282096</c:v>
                </c:pt>
                <c:pt idx="273725">
                  <c:v>634.15383724809499</c:v>
                </c:pt>
                <c:pt idx="273726">
                  <c:v>634.15615400336799</c:v>
                </c:pt>
                <c:pt idx="273727">
                  <c:v>634.15847075864201</c:v>
                </c:pt>
                <c:pt idx="273728">
                  <c:v>634.16078751391603</c:v>
                </c:pt>
                <c:pt idx="273729">
                  <c:v>634.16310426918903</c:v>
                </c:pt>
                <c:pt idx="273730">
                  <c:v>634.16542102446294</c:v>
                </c:pt>
                <c:pt idx="273731">
                  <c:v>634.16773777973594</c:v>
                </c:pt>
                <c:pt idx="273732">
                  <c:v>634.17005453500997</c:v>
                </c:pt>
                <c:pt idx="273733">
                  <c:v>634.17237129028297</c:v>
                </c:pt>
                <c:pt idx="273734">
                  <c:v>634.17468804555699</c:v>
                </c:pt>
                <c:pt idx="273735">
                  <c:v>634.17700480083101</c:v>
                </c:pt>
                <c:pt idx="273736">
                  <c:v>634.17932155610401</c:v>
                </c:pt>
                <c:pt idx="273737">
                  <c:v>634.18163831137804</c:v>
                </c:pt>
                <c:pt idx="273738">
                  <c:v>634.18395506665104</c:v>
                </c:pt>
                <c:pt idx="273739">
                  <c:v>634.18627182192495</c:v>
                </c:pt>
                <c:pt idx="273740">
                  <c:v>634.18858857719795</c:v>
                </c:pt>
                <c:pt idx="273741">
                  <c:v>634.19090533247197</c:v>
                </c:pt>
                <c:pt idx="273742">
                  <c:v>634.19322208774599</c:v>
                </c:pt>
                <c:pt idx="273743">
                  <c:v>634.19553884301899</c:v>
                </c:pt>
                <c:pt idx="273744">
                  <c:v>634.19785559829302</c:v>
                </c:pt>
                <c:pt idx="273745">
                  <c:v>634.20017235356602</c:v>
                </c:pt>
                <c:pt idx="273746">
                  <c:v>634.20248910884004</c:v>
                </c:pt>
                <c:pt idx="273747">
                  <c:v>634.20480586411304</c:v>
                </c:pt>
                <c:pt idx="273748">
                  <c:v>634.20712261938695</c:v>
                </c:pt>
                <c:pt idx="273749">
                  <c:v>634.20943937466097</c:v>
                </c:pt>
                <c:pt idx="273750">
                  <c:v>634.21175612993397</c:v>
                </c:pt>
                <c:pt idx="273751">
                  <c:v>634.214072885208</c:v>
                </c:pt>
                <c:pt idx="273752">
                  <c:v>634.216389640481</c:v>
                </c:pt>
                <c:pt idx="273753">
                  <c:v>634.21870639575502</c:v>
                </c:pt>
                <c:pt idx="273754">
                  <c:v>634.22102315102802</c:v>
                </c:pt>
                <c:pt idx="273755">
                  <c:v>634.22333990630204</c:v>
                </c:pt>
                <c:pt idx="273756">
                  <c:v>634.22565666157595</c:v>
                </c:pt>
                <c:pt idx="273757">
                  <c:v>634.22797341684895</c:v>
                </c:pt>
                <c:pt idx="273758">
                  <c:v>634.23029017212298</c:v>
                </c:pt>
                <c:pt idx="273759">
                  <c:v>634.23260692739598</c:v>
                </c:pt>
                <c:pt idx="273760">
                  <c:v>634.23492368267</c:v>
                </c:pt>
                <c:pt idx="273761">
                  <c:v>634.237240437943</c:v>
                </c:pt>
                <c:pt idx="273762">
                  <c:v>634.23955719321702</c:v>
                </c:pt>
                <c:pt idx="273763">
                  <c:v>634.24187394849105</c:v>
                </c:pt>
                <c:pt idx="273764">
                  <c:v>634.24419070376405</c:v>
                </c:pt>
                <c:pt idx="273765">
                  <c:v>634.24650745903796</c:v>
                </c:pt>
                <c:pt idx="273766">
                  <c:v>634.24882421431096</c:v>
                </c:pt>
                <c:pt idx="273767">
                  <c:v>634.25114096958498</c:v>
                </c:pt>
                <c:pt idx="273768">
                  <c:v>634.25345772485798</c:v>
                </c:pt>
                <c:pt idx="273769">
                  <c:v>634.255774480132</c:v>
                </c:pt>
                <c:pt idx="273770">
                  <c:v>634.25809123540603</c:v>
                </c:pt>
                <c:pt idx="273771">
                  <c:v>634.26040799067903</c:v>
                </c:pt>
                <c:pt idx="273772">
                  <c:v>634.26272474595305</c:v>
                </c:pt>
                <c:pt idx="273773">
                  <c:v>634.26504150122605</c:v>
                </c:pt>
                <c:pt idx="273774">
                  <c:v>634.26735825649996</c:v>
                </c:pt>
                <c:pt idx="273775">
                  <c:v>634.26967501177296</c:v>
                </c:pt>
                <c:pt idx="273776">
                  <c:v>634.27199176704698</c:v>
                </c:pt>
                <c:pt idx="273777">
                  <c:v>634.27430852231998</c:v>
                </c:pt>
                <c:pt idx="273778">
                  <c:v>634.27662527759401</c:v>
                </c:pt>
                <c:pt idx="273779">
                  <c:v>634.27894203286803</c:v>
                </c:pt>
                <c:pt idx="273780">
                  <c:v>634.28125878814103</c:v>
                </c:pt>
                <c:pt idx="273781">
                  <c:v>634.28357554341505</c:v>
                </c:pt>
                <c:pt idx="273782">
                  <c:v>634.28589229868805</c:v>
                </c:pt>
                <c:pt idx="273783">
                  <c:v>634.28820905396196</c:v>
                </c:pt>
                <c:pt idx="273784">
                  <c:v>634.29052580923496</c:v>
                </c:pt>
                <c:pt idx="273785">
                  <c:v>634.29284256450899</c:v>
                </c:pt>
                <c:pt idx="273786">
                  <c:v>634.29515931978301</c:v>
                </c:pt>
                <c:pt idx="273787">
                  <c:v>634.29747607505601</c:v>
                </c:pt>
                <c:pt idx="273788">
                  <c:v>634.29979283033003</c:v>
                </c:pt>
                <c:pt idx="273789">
                  <c:v>634.30210958560303</c:v>
                </c:pt>
                <c:pt idx="273790">
                  <c:v>634.30442634087694</c:v>
                </c:pt>
                <c:pt idx="273791">
                  <c:v>634.30674309614994</c:v>
                </c:pt>
                <c:pt idx="273792">
                  <c:v>634.30905985142397</c:v>
                </c:pt>
                <c:pt idx="273793">
                  <c:v>634.31137660669799</c:v>
                </c:pt>
                <c:pt idx="273794">
                  <c:v>634.31369336197099</c:v>
                </c:pt>
                <c:pt idx="273795">
                  <c:v>634.31601011724501</c:v>
                </c:pt>
                <c:pt idx="273796">
                  <c:v>634.31832687251801</c:v>
                </c:pt>
                <c:pt idx="273797">
                  <c:v>634.32064362779204</c:v>
                </c:pt>
                <c:pt idx="273798">
                  <c:v>634.32296038306504</c:v>
                </c:pt>
                <c:pt idx="273799">
                  <c:v>634.32527713833895</c:v>
                </c:pt>
                <c:pt idx="273800">
                  <c:v>634.32759389361297</c:v>
                </c:pt>
                <c:pt idx="273801">
                  <c:v>634.32991064888597</c:v>
                </c:pt>
                <c:pt idx="273802">
                  <c:v>634.33222740415999</c:v>
                </c:pt>
                <c:pt idx="273803">
                  <c:v>634.33454415943299</c:v>
                </c:pt>
                <c:pt idx="273804">
                  <c:v>634.33686091470702</c:v>
                </c:pt>
                <c:pt idx="273805">
                  <c:v>634.33917766998002</c:v>
                </c:pt>
                <c:pt idx="273806">
                  <c:v>634.34149442525404</c:v>
                </c:pt>
                <c:pt idx="273807">
                  <c:v>634.34381118052795</c:v>
                </c:pt>
                <c:pt idx="273808">
                  <c:v>634.34612793580095</c:v>
                </c:pt>
                <c:pt idx="273809">
                  <c:v>634.34844469107497</c:v>
                </c:pt>
                <c:pt idx="273810">
                  <c:v>634.35076144634797</c:v>
                </c:pt>
                <c:pt idx="273811">
                  <c:v>634.353078201622</c:v>
                </c:pt>
                <c:pt idx="273812">
                  <c:v>634.355394956895</c:v>
                </c:pt>
                <c:pt idx="273813">
                  <c:v>634.35771171216902</c:v>
                </c:pt>
                <c:pt idx="273814">
                  <c:v>634.36002846744304</c:v>
                </c:pt>
                <c:pt idx="273815">
                  <c:v>634.36234522271604</c:v>
                </c:pt>
                <c:pt idx="273816">
                  <c:v>634.36466197798995</c:v>
                </c:pt>
                <c:pt idx="273817">
                  <c:v>634.36697873326295</c:v>
                </c:pt>
                <c:pt idx="273818">
                  <c:v>634.36929548853698</c:v>
                </c:pt>
                <c:pt idx="273819">
                  <c:v>634.37161224380998</c:v>
                </c:pt>
                <c:pt idx="273820">
                  <c:v>634.373928999084</c:v>
                </c:pt>
                <c:pt idx="273821">
                  <c:v>634.37624575435802</c:v>
                </c:pt>
                <c:pt idx="273822">
                  <c:v>634.37856250963102</c:v>
                </c:pt>
                <c:pt idx="273823">
                  <c:v>634.38087926490505</c:v>
                </c:pt>
                <c:pt idx="273824">
                  <c:v>634.38319602017805</c:v>
                </c:pt>
                <c:pt idx="273825">
                  <c:v>634.38551277545196</c:v>
                </c:pt>
                <c:pt idx="273826">
                  <c:v>634.38782953072496</c:v>
                </c:pt>
                <c:pt idx="273827">
                  <c:v>634.39014628599898</c:v>
                </c:pt>
                <c:pt idx="273828">
                  <c:v>634.39246304127198</c:v>
                </c:pt>
                <c:pt idx="273829">
                  <c:v>634.394779796546</c:v>
                </c:pt>
                <c:pt idx="273830">
                  <c:v>634.39709655182003</c:v>
                </c:pt>
                <c:pt idx="273831">
                  <c:v>634.39941330709303</c:v>
                </c:pt>
                <c:pt idx="273832">
                  <c:v>634.40173006236705</c:v>
                </c:pt>
                <c:pt idx="273833">
                  <c:v>634.40404681764005</c:v>
                </c:pt>
                <c:pt idx="273834">
                  <c:v>634.40636357291396</c:v>
                </c:pt>
                <c:pt idx="273835">
                  <c:v>634.40868032818696</c:v>
                </c:pt>
                <c:pt idx="273836">
                  <c:v>634.41099708346098</c:v>
                </c:pt>
                <c:pt idx="273837">
                  <c:v>634.41331383873501</c:v>
                </c:pt>
                <c:pt idx="273838">
                  <c:v>634.41563059400801</c:v>
                </c:pt>
                <c:pt idx="273839">
                  <c:v>634.41794734928203</c:v>
                </c:pt>
                <c:pt idx="273840">
                  <c:v>634.42026410455503</c:v>
                </c:pt>
                <c:pt idx="273841">
                  <c:v>634.42258085982905</c:v>
                </c:pt>
                <c:pt idx="273842">
                  <c:v>634.42489761510205</c:v>
                </c:pt>
                <c:pt idx="273843">
                  <c:v>634.42721437037596</c:v>
                </c:pt>
                <c:pt idx="273844">
                  <c:v>634.42953112564999</c:v>
                </c:pt>
                <c:pt idx="273845">
                  <c:v>634.43184788092299</c:v>
                </c:pt>
                <c:pt idx="273846">
                  <c:v>634.43416463619701</c:v>
                </c:pt>
                <c:pt idx="273847">
                  <c:v>634.43648139147001</c:v>
                </c:pt>
                <c:pt idx="273848">
                  <c:v>634.43879814674403</c:v>
                </c:pt>
                <c:pt idx="273849">
                  <c:v>634.44111490201703</c:v>
                </c:pt>
                <c:pt idx="273850">
                  <c:v>634.44343165729094</c:v>
                </c:pt>
                <c:pt idx="273851">
                  <c:v>634.44574841256497</c:v>
                </c:pt>
                <c:pt idx="273852">
                  <c:v>634.44806516783797</c:v>
                </c:pt>
                <c:pt idx="273853">
                  <c:v>634.45038192311199</c:v>
                </c:pt>
                <c:pt idx="273854">
                  <c:v>634.45269867838499</c:v>
                </c:pt>
                <c:pt idx="273855">
                  <c:v>634.45501543365901</c:v>
                </c:pt>
                <c:pt idx="273856">
                  <c:v>634.45733218893201</c:v>
                </c:pt>
                <c:pt idx="273857">
                  <c:v>634.45964894420604</c:v>
                </c:pt>
                <c:pt idx="273858">
                  <c:v>634.46196569947995</c:v>
                </c:pt>
                <c:pt idx="273859">
                  <c:v>634.46428245475295</c:v>
                </c:pt>
                <c:pt idx="273860">
                  <c:v>634.46659921002697</c:v>
                </c:pt>
                <c:pt idx="273861">
                  <c:v>634.46891596529997</c:v>
                </c:pt>
                <c:pt idx="273862">
                  <c:v>634.47123272057399</c:v>
                </c:pt>
                <c:pt idx="273863">
                  <c:v>634.47354947584699</c:v>
                </c:pt>
                <c:pt idx="273864">
                  <c:v>634.47586623112102</c:v>
                </c:pt>
                <c:pt idx="273865">
                  <c:v>634.47818298639504</c:v>
                </c:pt>
                <c:pt idx="273866">
                  <c:v>634.48049974166804</c:v>
                </c:pt>
                <c:pt idx="273867">
                  <c:v>634.48281649694195</c:v>
                </c:pt>
                <c:pt idx="273868">
                  <c:v>634.48513325221495</c:v>
                </c:pt>
                <c:pt idx="273869">
                  <c:v>634.48745000748897</c:v>
                </c:pt>
                <c:pt idx="273870">
                  <c:v>634.48976676276197</c:v>
                </c:pt>
                <c:pt idx="273871">
                  <c:v>634.492083518036</c:v>
                </c:pt>
                <c:pt idx="273872">
                  <c:v>634.49440027331002</c:v>
                </c:pt>
                <c:pt idx="273873">
                  <c:v>634.49671702858302</c:v>
                </c:pt>
                <c:pt idx="273874">
                  <c:v>634.49903378385704</c:v>
                </c:pt>
                <c:pt idx="273875">
                  <c:v>634.50135053913004</c:v>
                </c:pt>
                <c:pt idx="273876">
                  <c:v>634.50366729440395</c:v>
                </c:pt>
                <c:pt idx="273877">
                  <c:v>634.50598404967695</c:v>
                </c:pt>
                <c:pt idx="273878">
                  <c:v>634.50830080495098</c:v>
                </c:pt>
                <c:pt idx="273879">
                  <c:v>634.51061756022398</c:v>
                </c:pt>
                <c:pt idx="273880">
                  <c:v>634.512934315498</c:v>
                </c:pt>
                <c:pt idx="273881">
                  <c:v>634.51525107077202</c:v>
                </c:pt>
                <c:pt idx="273882">
                  <c:v>634.51756782604502</c:v>
                </c:pt>
                <c:pt idx="273883">
                  <c:v>634.51988458131905</c:v>
                </c:pt>
                <c:pt idx="273884">
                  <c:v>634.52220133659205</c:v>
                </c:pt>
                <c:pt idx="273885">
                  <c:v>634.52451809186596</c:v>
                </c:pt>
                <c:pt idx="273886">
                  <c:v>634.52683484713896</c:v>
                </c:pt>
                <c:pt idx="273887">
                  <c:v>634.52915160241298</c:v>
                </c:pt>
                <c:pt idx="273888">
                  <c:v>634.531468357687</c:v>
                </c:pt>
                <c:pt idx="273889">
                  <c:v>634.53378511296</c:v>
                </c:pt>
                <c:pt idx="273890">
                  <c:v>634.53610186823403</c:v>
                </c:pt>
                <c:pt idx="273891">
                  <c:v>634.53841862350703</c:v>
                </c:pt>
                <c:pt idx="273892">
                  <c:v>634.54073537878105</c:v>
                </c:pt>
                <c:pt idx="273893">
                  <c:v>634.54305213405405</c:v>
                </c:pt>
                <c:pt idx="273894">
                  <c:v>634.54536888932796</c:v>
                </c:pt>
                <c:pt idx="273895">
                  <c:v>634.54768564460198</c:v>
                </c:pt>
                <c:pt idx="273896">
                  <c:v>634.55000239987498</c:v>
                </c:pt>
                <c:pt idx="273897">
                  <c:v>634.55231915514901</c:v>
                </c:pt>
                <c:pt idx="273898">
                  <c:v>634.55463591042201</c:v>
                </c:pt>
                <c:pt idx="273899">
                  <c:v>634.55695266569603</c:v>
                </c:pt>
                <c:pt idx="273900">
                  <c:v>634.55926942096903</c:v>
                </c:pt>
                <c:pt idx="273901">
                  <c:v>634.56158617624305</c:v>
                </c:pt>
                <c:pt idx="273902">
                  <c:v>634.56390293151696</c:v>
                </c:pt>
                <c:pt idx="273903">
                  <c:v>634.56621968678996</c:v>
                </c:pt>
                <c:pt idx="273904">
                  <c:v>634.56853644206399</c:v>
                </c:pt>
                <c:pt idx="273905">
                  <c:v>634.57085319733699</c:v>
                </c:pt>
                <c:pt idx="273906">
                  <c:v>634.57316995261101</c:v>
                </c:pt>
                <c:pt idx="273907">
                  <c:v>634.57548670788401</c:v>
                </c:pt>
                <c:pt idx="273908">
                  <c:v>634.57780346315803</c:v>
                </c:pt>
                <c:pt idx="273909">
                  <c:v>634.58012021843194</c:v>
                </c:pt>
                <c:pt idx="273910">
                  <c:v>634.58243697370494</c:v>
                </c:pt>
                <c:pt idx="273911">
                  <c:v>634.58475372897897</c:v>
                </c:pt>
                <c:pt idx="273912">
                  <c:v>634.58707048425197</c:v>
                </c:pt>
                <c:pt idx="273913">
                  <c:v>634.58938723952599</c:v>
                </c:pt>
                <c:pt idx="273914">
                  <c:v>634.59170399479899</c:v>
                </c:pt>
                <c:pt idx="273915">
                  <c:v>634.59402075007301</c:v>
                </c:pt>
                <c:pt idx="273916">
                  <c:v>634.59633750534704</c:v>
                </c:pt>
                <c:pt idx="273917">
                  <c:v>634.59865426062004</c:v>
                </c:pt>
                <c:pt idx="273918">
                  <c:v>634.60097101589395</c:v>
                </c:pt>
                <c:pt idx="273919">
                  <c:v>634.60328777116695</c:v>
                </c:pt>
                <c:pt idx="273920">
                  <c:v>634.60560452644097</c:v>
                </c:pt>
                <c:pt idx="273921">
                  <c:v>634.60792128171397</c:v>
                </c:pt>
                <c:pt idx="273922">
                  <c:v>634.61023803698799</c:v>
                </c:pt>
                <c:pt idx="273923">
                  <c:v>634.61255479226099</c:v>
                </c:pt>
                <c:pt idx="273924">
                  <c:v>634.61487154753502</c:v>
                </c:pt>
                <c:pt idx="273925">
                  <c:v>634.61718830280904</c:v>
                </c:pt>
                <c:pt idx="273926">
                  <c:v>634.61950505808204</c:v>
                </c:pt>
                <c:pt idx="273927">
                  <c:v>634.62182181335595</c:v>
                </c:pt>
                <c:pt idx="273928">
                  <c:v>634.62413856862895</c:v>
                </c:pt>
                <c:pt idx="273929">
                  <c:v>634.62645532390297</c:v>
                </c:pt>
                <c:pt idx="273930">
                  <c:v>634.62877207917597</c:v>
                </c:pt>
                <c:pt idx="273931">
                  <c:v>634.63108883445</c:v>
                </c:pt>
                <c:pt idx="273932">
                  <c:v>634.63340558972402</c:v>
                </c:pt>
                <c:pt idx="273933">
                  <c:v>634.63572234499702</c:v>
                </c:pt>
                <c:pt idx="273934">
                  <c:v>634.63803910027104</c:v>
                </c:pt>
                <c:pt idx="273935">
                  <c:v>634.64035585554404</c:v>
                </c:pt>
                <c:pt idx="273936">
                  <c:v>634.64267261081795</c:v>
                </c:pt>
                <c:pt idx="273937">
                  <c:v>634.64498936609095</c:v>
                </c:pt>
                <c:pt idx="273938">
                  <c:v>634.64730612136498</c:v>
                </c:pt>
                <c:pt idx="273939">
                  <c:v>634.649622876639</c:v>
                </c:pt>
                <c:pt idx="273940">
                  <c:v>634.651939631912</c:v>
                </c:pt>
                <c:pt idx="273941">
                  <c:v>634.65425638718602</c:v>
                </c:pt>
                <c:pt idx="273942">
                  <c:v>634.65657314245902</c:v>
                </c:pt>
                <c:pt idx="273943">
                  <c:v>634.65888989773305</c:v>
                </c:pt>
                <c:pt idx="273944">
                  <c:v>634.66120665300605</c:v>
                </c:pt>
                <c:pt idx="273945">
                  <c:v>634.66352340827996</c:v>
                </c:pt>
                <c:pt idx="273946">
                  <c:v>634.66584016355398</c:v>
                </c:pt>
                <c:pt idx="273947">
                  <c:v>634.66815691882698</c:v>
                </c:pt>
                <c:pt idx="273948">
                  <c:v>634.670473674101</c:v>
                </c:pt>
                <c:pt idx="273949">
                  <c:v>634.672790429374</c:v>
                </c:pt>
                <c:pt idx="273950">
                  <c:v>634.67510718464803</c:v>
                </c:pt>
                <c:pt idx="273951">
                  <c:v>634.67742393992103</c:v>
                </c:pt>
                <c:pt idx="273952">
                  <c:v>634.67974069519505</c:v>
                </c:pt>
                <c:pt idx="273953">
                  <c:v>634.68205745046896</c:v>
                </c:pt>
                <c:pt idx="273954">
                  <c:v>634.68437420574196</c:v>
                </c:pt>
                <c:pt idx="273955">
                  <c:v>634.68669096101598</c:v>
                </c:pt>
                <c:pt idx="273956">
                  <c:v>634.68900771628898</c:v>
                </c:pt>
                <c:pt idx="273957">
                  <c:v>634.69132447156301</c:v>
                </c:pt>
                <c:pt idx="273958">
                  <c:v>634.69364122683601</c:v>
                </c:pt>
                <c:pt idx="273959">
                  <c:v>634.69595798211003</c:v>
                </c:pt>
                <c:pt idx="273960">
                  <c:v>634.69827473738405</c:v>
                </c:pt>
                <c:pt idx="273961">
                  <c:v>634.70059149265705</c:v>
                </c:pt>
                <c:pt idx="273962">
                  <c:v>634.70290824793096</c:v>
                </c:pt>
                <c:pt idx="273963">
                  <c:v>634.70522500320396</c:v>
                </c:pt>
                <c:pt idx="273964">
                  <c:v>634.70754175847799</c:v>
                </c:pt>
                <c:pt idx="273965">
                  <c:v>634.70985851375099</c:v>
                </c:pt>
                <c:pt idx="273966">
                  <c:v>634.71217526902501</c:v>
                </c:pt>
                <c:pt idx="273967">
                  <c:v>634.71449202429903</c:v>
                </c:pt>
                <c:pt idx="273968">
                  <c:v>634.71680877957203</c:v>
                </c:pt>
                <c:pt idx="273969">
                  <c:v>634.71912553484594</c:v>
                </c:pt>
                <c:pt idx="273970">
                  <c:v>634.72144229011894</c:v>
                </c:pt>
                <c:pt idx="273971">
                  <c:v>634.72375904539297</c:v>
                </c:pt>
                <c:pt idx="273972">
                  <c:v>634.72607580066597</c:v>
                </c:pt>
                <c:pt idx="273973">
                  <c:v>634.72839255593999</c:v>
                </c:pt>
                <c:pt idx="273974">
                  <c:v>634.73070931121299</c:v>
                </c:pt>
                <c:pt idx="273975">
                  <c:v>634.73302606648701</c:v>
                </c:pt>
                <c:pt idx="273976">
                  <c:v>634.73534282176104</c:v>
                </c:pt>
                <c:pt idx="273977">
                  <c:v>634.73765957703404</c:v>
                </c:pt>
                <c:pt idx="273978">
                  <c:v>634.73997633230795</c:v>
                </c:pt>
                <c:pt idx="273979">
                  <c:v>634.74229308758095</c:v>
                </c:pt>
                <c:pt idx="273980">
                  <c:v>634.74460984285497</c:v>
                </c:pt>
                <c:pt idx="273981">
                  <c:v>634.74692659812797</c:v>
                </c:pt>
                <c:pt idx="273982">
                  <c:v>634.74924335340199</c:v>
                </c:pt>
                <c:pt idx="273983">
                  <c:v>634.75156010867602</c:v>
                </c:pt>
                <c:pt idx="273984">
                  <c:v>634.75387686394902</c:v>
                </c:pt>
                <c:pt idx="273985">
                  <c:v>634.75619361922304</c:v>
                </c:pt>
                <c:pt idx="273986">
                  <c:v>634.75851037449604</c:v>
                </c:pt>
                <c:pt idx="273987">
                  <c:v>634.76082712976995</c:v>
                </c:pt>
                <c:pt idx="273988">
                  <c:v>634.76314388504295</c:v>
                </c:pt>
                <c:pt idx="273989">
                  <c:v>634.76546064031697</c:v>
                </c:pt>
                <c:pt idx="273990">
                  <c:v>634.767777395591</c:v>
                </c:pt>
                <c:pt idx="273991">
                  <c:v>634.770094150864</c:v>
                </c:pt>
                <c:pt idx="273992">
                  <c:v>634.77241090613802</c:v>
                </c:pt>
                <c:pt idx="273993">
                  <c:v>634.77472766141102</c:v>
                </c:pt>
                <c:pt idx="273994">
                  <c:v>634.77704441668504</c:v>
                </c:pt>
                <c:pt idx="273995">
                  <c:v>634.77936117195804</c:v>
                </c:pt>
                <c:pt idx="273996">
                  <c:v>634.78167792723195</c:v>
                </c:pt>
                <c:pt idx="273997">
                  <c:v>634.78399468250598</c:v>
                </c:pt>
                <c:pt idx="273998">
                  <c:v>634.78631143777898</c:v>
                </c:pt>
                <c:pt idx="273999">
                  <c:v>634.788628193053</c:v>
                </c:pt>
                <c:pt idx="274000">
                  <c:v>634.790944948326</c:v>
                </c:pt>
                <c:pt idx="274001">
                  <c:v>634.79326170360002</c:v>
                </c:pt>
                <c:pt idx="274002">
                  <c:v>634.79557845887302</c:v>
                </c:pt>
                <c:pt idx="274003">
                  <c:v>634.79789521414705</c:v>
                </c:pt>
                <c:pt idx="274004">
                  <c:v>634.80021196942096</c:v>
                </c:pt>
                <c:pt idx="274005">
                  <c:v>634.80252872469396</c:v>
                </c:pt>
                <c:pt idx="274006">
                  <c:v>634.80484547996798</c:v>
                </c:pt>
                <c:pt idx="274007">
                  <c:v>634.80716223524098</c:v>
                </c:pt>
                <c:pt idx="274008">
                  <c:v>634.809478990515</c:v>
                </c:pt>
                <c:pt idx="274009">
                  <c:v>634.811795745788</c:v>
                </c:pt>
                <c:pt idx="274010">
                  <c:v>634.81411250106203</c:v>
                </c:pt>
                <c:pt idx="274011">
                  <c:v>634.81642925633605</c:v>
                </c:pt>
                <c:pt idx="274012">
                  <c:v>634.81874601160905</c:v>
                </c:pt>
                <c:pt idx="274013">
                  <c:v>634.82106276688296</c:v>
                </c:pt>
                <c:pt idx="274014">
                  <c:v>634.82337952215596</c:v>
                </c:pt>
                <c:pt idx="274015">
                  <c:v>634.82569627742998</c:v>
                </c:pt>
                <c:pt idx="274016">
                  <c:v>634.82801303270298</c:v>
                </c:pt>
                <c:pt idx="274017">
                  <c:v>634.83032978797701</c:v>
                </c:pt>
                <c:pt idx="274018">
                  <c:v>634.83264654325103</c:v>
                </c:pt>
                <c:pt idx="274019">
                  <c:v>634.83496329852403</c:v>
                </c:pt>
                <c:pt idx="274020">
                  <c:v>634.83728005379805</c:v>
                </c:pt>
                <c:pt idx="274021">
                  <c:v>634.83959680907105</c:v>
                </c:pt>
                <c:pt idx="274022">
                  <c:v>634.84191356434496</c:v>
                </c:pt>
                <c:pt idx="274023">
                  <c:v>634.84423031961796</c:v>
                </c:pt>
                <c:pt idx="274024">
                  <c:v>634.84654707489199</c:v>
                </c:pt>
                <c:pt idx="274025">
                  <c:v>634.84886383016499</c:v>
                </c:pt>
                <c:pt idx="274026">
                  <c:v>634.85118058543901</c:v>
                </c:pt>
                <c:pt idx="274027">
                  <c:v>634.85349734071303</c:v>
                </c:pt>
                <c:pt idx="274028">
                  <c:v>634.85581409598603</c:v>
                </c:pt>
                <c:pt idx="274029">
                  <c:v>634.85813085125994</c:v>
                </c:pt>
                <c:pt idx="274030">
                  <c:v>634.86044760653294</c:v>
                </c:pt>
                <c:pt idx="274031">
                  <c:v>634.86276436180697</c:v>
                </c:pt>
                <c:pt idx="274032">
                  <c:v>634.86508111707997</c:v>
                </c:pt>
                <c:pt idx="274033">
                  <c:v>634.86739787235399</c:v>
                </c:pt>
                <c:pt idx="274034">
                  <c:v>634.86971462762801</c:v>
                </c:pt>
                <c:pt idx="274035">
                  <c:v>634.87203138290101</c:v>
                </c:pt>
                <c:pt idx="274036">
                  <c:v>634.87434813817504</c:v>
                </c:pt>
                <c:pt idx="274037">
                  <c:v>634.87666489344804</c:v>
                </c:pt>
                <c:pt idx="274038">
                  <c:v>634.87898164872195</c:v>
                </c:pt>
                <c:pt idx="274039">
                  <c:v>634.88129840399495</c:v>
                </c:pt>
                <c:pt idx="274040">
                  <c:v>634.88361515926897</c:v>
                </c:pt>
                <c:pt idx="274041">
                  <c:v>634.88593191454299</c:v>
                </c:pt>
                <c:pt idx="274042">
                  <c:v>634.88824866981599</c:v>
                </c:pt>
                <c:pt idx="274043">
                  <c:v>634.89056542509002</c:v>
                </c:pt>
                <c:pt idx="274044">
                  <c:v>634.89288218036302</c:v>
                </c:pt>
                <c:pt idx="274045">
                  <c:v>634.89519893563704</c:v>
                </c:pt>
                <c:pt idx="274046">
                  <c:v>634.89751569091004</c:v>
                </c:pt>
                <c:pt idx="274047">
                  <c:v>634.89983244618395</c:v>
                </c:pt>
                <c:pt idx="274048">
                  <c:v>634.90214920145797</c:v>
                </c:pt>
                <c:pt idx="274049">
                  <c:v>634.90446595673097</c:v>
                </c:pt>
                <c:pt idx="274050">
                  <c:v>634.906782712005</c:v>
                </c:pt>
                <c:pt idx="274051">
                  <c:v>634.909099467278</c:v>
                </c:pt>
                <c:pt idx="274052">
                  <c:v>634.91141622255202</c:v>
                </c:pt>
                <c:pt idx="274053">
                  <c:v>634.91373297782502</c:v>
                </c:pt>
                <c:pt idx="274054">
                  <c:v>634.91604973309904</c:v>
                </c:pt>
                <c:pt idx="274055">
                  <c:v>634.91836648837295</c:v>
                </c:pt>
                <c:pt idx="274056">
                  <c:v>634.92068324364595</c:v>
                </c:pt>
                <c:pt idx="274057">
                  <c:v>634.92299999891998</c:v>
                </c:pt>
                <c:pt idx="274058">
                  <c:v>634.92531675419298</c:v>
                </c:pt>
                <c:pt idx="274059">
                  <c:v>634.927633509467</c:v>
                </c:pt>
                <c:pt idx="274060">
                  <c:v>634.92995026474</c:v>
                </c:pt>
                <c:pt idx="274061">
                  <c:v>634.93226702001402</c:v>
                </c:pt>
                <c:pt idx="274062">
                  <c:v>634.93458377528805</c:v>
                </c:pt>
                <c:pt idx="274063">
                  <c:v>634.93690053056105</c:v>
                </c:pt>
                <c:pt idx="274064">
                  <c:v>634.93921728583496</c:v>
                </c:pt>
                <c:pt idx="274065">
                  <c:v>634.94153404110796</c:v>
                </c:pt>
                <c:pt idx="274066">
                  <c:v>634.94385079638198</c:v>
                </c:pt>
                <c:pt idx="274067">
                  <c:v>634.94616755165498</c:v>
                </c:pt>
                <c:pt idx="274068">
                  <c:v>634.948484306929</c:v>
                </c:pt>
                <c:pt idx="274069">
                  <c:v>634.95080106220303</c:v>
                </c:pt>
                <c:pt idx="274070">
                  <c:v>634.95311781747603</c:v>
                </c:pt>
                <c:pt idx="274071">
                  <c:v>634.95543457275005</c:v>
                </c:pt>
                <c:pt idx="274072">
                  <c:v>634.95775132802305</c:v>
                </c:pt>
                <c:pt idx="274073">
                  <c:v>634.96006808329696</c:v>
                </c:pt>
                <c:pt idx="274074">
                  <c:v>634.96238483856996</c:v>
                </c:pt>
                <c:pt idx="274075">
                  <c:v>634.96470159384398</c:v>
                </c:pt>
                <c:pt idx="274076">
                  <c:v>634.96701834911698</c:v>
                </c:pt>
                <c:pt idx="274077">
                  <c:v>634.96933510439101</c:v>
                </c:pt>
                <c:pt idx="274078">
                  <c:v>634.97165185966503</c:v>
                </c:pt>
                <c:pt idx="274079">
                  <c:v>634.97396861493803</c:v>
                </c:pt>
                <c:pt idx="274080">
                  <c:v>634.97628537021205</c:v>
                </c:pt>
                <c:pt idx="274081">
                  <c:v>634.97860212548505</c:v>
                </c:pt>
                <c:pt idx="274082">
                  <c:v>634.98091888075896</c:v>
                </c:pt>
                <c:pt idx="274083">
                  <c:v>634.98323563603196</c:v>
                </c:pt>
                <c:pt idx="274084">
                  <c:v>634.98555239130599</c:v>
                </c:pt>
                <c:pt idx="274085">
                  <c:v>634.98786914658001</c:v>
                </c:pt>
                <c:pt idx="274086">
                  <c:v>634.99018590185301</c:v>
                </c:pt>
                <c:pt idx="274087">
                  <c:v>634.99250265712703</c:v>
                </c:pt>
                <c:pt idx="274088">
                  <c:v>634.99481941240003</c:v>
                </c:pt>
                <c:pt idx="274089">
                  <c:v>634.99713616767394</c:v>
                </c:pt>
                <c:pt idx="274090">
                  <c:v>634.99945292294694</c:v>
                </c:pt>
                <c:pt idx="274091">
                  <c:v>635.00176967822097</c:v>
                </c:pt>
                <c:pt idx="274092">
                  <c:v>635.00408643349499</c:v>
                </c:pt>
                <c:pt idx="274093">
                  <c:v>635.00640318876799</c:v>
                </c:pt>
                <c:pt idx="274094">
                  <c:v>635.00871994404201</c:v>
                </c:pt>
                <c:pt idx="274095">
                  <c:v>635.01103669931501</c:v>
                </c:pt>
                <c:pt idx="274096">
                  <c:v>635.01335345458904</c:v>
                </c:pt>
                <c:pt idx="274097">
                  <c:v>635.01567020986204</c:v>
                </c:pt>
                <c:pt idx="274098">
                  <c:v>635.01798696513595</c:v>
                </c:pt>
                <c:pt idx="274099">
                  <c:v>635.02030372040997</c:v>
                </c:pt>
                <c:pt idx="274100">
                  <c:v>635.02262047568297</c:v>
                </c:pt>
                <c:pt idx="274101">
                  <c:v>635.02493723095699</c:v>
                </c:pt>
                <c:pt idx="274102">
                  <c:v>635.02725398622999</c:v>
                </c:pt>
                <c:pt idx="274103">
                  <c:v>635.02957074150402</c:v>
                </c:pt>
                <c:pt idx="274104">
                  <c:v>635.03188749677702</c:v>
                </c:pt>
                <c:pt idx="274105">
                  <c:v>635.03420425205104</c:v>
                </c:pt>
                <c:pt idx="274106">
                  <c:v>635.03652100732495</c:v>
                </c:pt>
                <c:pt idx="274107">
                  <c:v>635.03883776259795</c:v>
                </c:pt>
                <c:pt idx="274108">
                  <c:v>635.04115451787197</c:v>
                </c:pt>
                <c:pt idx="274109">
                  <c:v>635.04347127314497</c:v>
                </c:pt>
                <c:pt idx="274110">
                  <c:v>635.045788028419</c:v>
                </c:pt>
                <c:pt idx="274111">
                  <c:v>635.048104783692</c:v>
                </c:pt>
                <c:pt idx="274112">
                  <c:v>635.05042153896602</c:v>
                </c:pt>
                <c:pt idx="274113">
                  <c:v>635.05273829424004</c:v>
                </c:pt>
                <c:pt idx="274114">
                  <c:v>635.05505504951304</c:v>
                </c:pt>
                <c:pt idx="274115">
                  <c:v>635.05737180478695</c:v>
                </c:pt>
                <c:pt idx="274116">
                  <c:v>635.05968856005995</c:v>
                </c:pt>
                <c:pt idx="274117">
                  <c:v>635.06200531533398</c:v>
                </c:pt>
                <c:pt idx="274118">
                  <c:v>635.06432207060698</c:v>
                </c:pt>
                <c:pt idx="274119">
                  <c:v>635.066638825881</c:v>
                </c:pt>
                <c:pt idx="274120">
                  <c:v>635.06895558115502</c:v>
                </c:pt>
                <c:pt idx="274121">
                  <c:v>635.07127233642802</c:v>
                </c:pt>
                <c:pt idx="274122">
                  <c:v>635.07358909170205</c:v>
                </c:pt>
                <c:pt idx="274123">
                  <c:v>635.07590584697505</c:v>
                </c:pt>
                <c:pt idx="274124">
                  <c:v>635.07822260224896</c:v>
                </c:pt>
                <c:pt idx="274125">
                  <c:v>635.08053935752196</c:v>
                </c:pt>
                <c:pt idx="274126">
                  <c:v>635.08285611279598</c:v>
                </c:pt>
                <c:pt idx="274127">
                  <c:v>635.08517286806898</c:v>
                </c:pt>
                <c:pt idx="274128">
                  <c:v>635.087489623343</c:v>
                </c:pt>
                <c:pt idx="274129">
                  <c:v>635.08980637861703</c:v>
                </c:pt>
                <c:pt idx="274130">
                  <c:v>635.09212313389003</c:v>
                </c:pt>
                <c:pt idx="274131">
                  <c:v>635.09443988916405</c:v>
                </c:pt>
                <c:pt idx="274132">
                  <c:v>635.09675664443705</c:v>
                </c:pt>
                <c:pt idx="274133">
                  <c:v>635.09907339971096</c:v>
                </c:pt>
                <c:pt idx="274134">
                  <c:v>635.10139015498396</c:v>
                </c:pt>
                <c:pt idx="274135">
                  <c:v>635.10370691025798</c:v>
                </c:pt>
                <c:pt idx="274136">
                  <c:v>635.10602366553201</c:v>
                </c:pt>
                <c:pt idx="274137">
                  <c:v>635.10834042080501</c:v>
                </c:pt>
                <c:pt idx="274138">
                  <c:v>635.11065717607903</c:v>
                </c:pt>
                <c:pt idx="274139">
                  <c:v>635.11297393135203</c:v>
                </c:pt>
                <c:pt idx="274140">
                  <c:v>635.11529068662605</c:v>
                </c:pt>
                <c:pt idx="274141">
                  <c:v>635.11760744189905</c:v>
                </c:pt>
                <c:pt idx="274142">
                  <c:v>635.11992419717296</c:v>
                </c:pt>
                <c:pt idx="274143">
                  <c:v>635.12224095244699</c:v>
                </c:pt>
                <c:pt idx="274144">
                  <c:v>635.12455770771999</c:v>
                </c:pt>
                <c:pt idx="274145">
                  <c:v>635.12687446299401</c:v>
                </c:pt>
                <c:pt idx="274146">
                  <c:v>635.12919121826701</c:v>
                </c:pt>
                <c:pt idx="274147">
                  <c:v>635.13150797354103</c:v>
                </c:pt>
                <c:pt idx="274148">
                  <c:v>635.13382472881403</c:v>
                </c:pt>
                <c:pt idx="274149">
                  <c:v>635.13614148408794</c:v>
                </c:pt>
                <c:pt idx="274150">
                  <c:v>635.13845823936197</c:v>
                </c:pt>
                <c:pt idx="274151">
                  <c:v>635.14077499463497</c:v>
                </c:pt>
                <c:pt idx="274152">
                  <c:v>635.14309174990899</c:v>
                </c:pt>
                <c:pt idx="274153">
                  <c:v>635.14540850518199</c:v>
                </c:pt>
                <c:pt idx="274154">
                  <c:v>635.14772526045601</c:v>
                </c:pt>
                <c:pt idx="274155">
                  <c:v>635.15004201572901</c:v>
                </c:pt>
                <c:pt idx="274156">
                  <c:v>635.15235877100304</c:v>
                </c:pt>
                <c:pt idx="274157">
                  <c:v>635.15467552627695</c:v>
                </c:pt>
                <c:pt idx="274158">
                  <c:v>635.15699228154995</c:v>
                </c:pt>
                <c:pt idx="274159">
                  <c:v>635.15930903682397</c:v>
                </c:pt>
                <c:pt idx="274160">
                  <c:v>635.16162579209697</c:v>
                </c:pt>
                <c:pt idx="274161">
                  <c:v>635.16394254737099</c:v>
                </c:pt>
                <c:pt idx="274162">
                  <c:v>635.16625930264399</c:v>
                </c:pt>
                <c:pt idx="274163">
                  <c:v>635.16857605791802</c:v>
                </c:pt>
                <c:pt idx="274164">
                  <c:v>635.17089281319204</c:v>
                </c:pt>
                <c:pt idx="274165">
                  <c:v>635.17320956846504</c:v>
                </c:pt>
                <c:pt idx="274166">
                  <c:v>635.17552632373895</c:v>
                </c:pt>
                <c:pt idx="274167">
                  <c:v>635.17784307901195</c:v>
                </c:pt>
                <c:pt idx="274168">
                  <c:v>635.18015983428597</c:v>
                </c:pt>
                <c:pt idx="274169">
                  <c:v>635.18247658955897</c:v>
                </c:pt>
                <c:pt idx="274170">
                  <c:v>635.184793344833</c:v>
                </c:pt>
                <c:pt idx="274171">
                  <c:v>635.18711010010702</c:v>
                </c:pt>
                <c:pt idx="274172">
                  <c:v>635.18942685538002</c:v>
                </c:pt>
                <c:pt idx="274173">
                  <c:v>635.19174361065404</c:v>
                </c:pt>
                <c:pt idx="274174">
                  <c:v>635.19406036592704</c:v>
                </c:pt>
                <c:pt idx="274175">
                  <c:v>635.19637712120095</c:v>
                </c:pt>
                <c:pt idx="274176">
                  <c:v>635.19869387647395</c:v>
                </c:pt>
                <c:pt idx="274177">
                  <c:v>635.20101063174798</c:v>
                </c:pt>
                <c:pt idx="274178">
                  <c:v>635.20332738702098</c:v>
                </c:pt>
                <c:pt idx="274179">
                  <c:v>635.205644142295</c:v>
                </c:pt>
                <c:pt idx="274180">
                  <c:v>635.20796089756902</c:v>
                </c:pt>
                <c:pt idx="274181">
                  <c:v>635.21027765284202</c:v>
                </c:pt>
                <c:pt idx="274182">
                  <c:v>635.21259440811605</c:v>
                </c:pt>
                <c:pt idx="274183">
                  <c:v>635.21491116338905</c:v>
                </c:pt>
                <c:pt idx="274184">
                  <c:v>635.21722791866296</c:v>
                </c:pt>
                <c:pt idx="274185">
                  <c:v>635.21954467393596</c:v>
                </c:pt>
                <c:pt idx="274186">
                  <c:v>635.22186142920998</c:v>
                </c:pt>
                <c:pt idx="274187">
                  <c:v>635.224178184484</c:v>
                </c:pt>
                <c:pt idx="274188">
                  <c:v>635.226494939757</c:v>
                </c:pt>
                <c:pt idx="274189">
                  <c:v>635.22881169503103</c:v>
                </c:pt>
                <c:pt idx="274190">
                  <c:v>635.23112845030403</c:v>
                </c:pt>
                <c:pt idx="274191">
                  <c:v>635.23344520557805</c:v>
                </c:pt>
                <c:pt idx="274192">
                  <c:v>635.23576196085105</c:v>
                </c:pt>
                <c:pt idx="274193">
                  <c:v>635.23807871612496</c:v>
                </c:pt>
                <c:pt idx="274194">
                  <c:v>635.24039547139898</c:v>
                </c:pt>
                <c:pt idx="274195">
                  <c:v>635.24271222667198</c:v>
                </c:pt>
                <c:pt idx="274196">
                  <c:v>635.24502898194601</c:v>
                </c:pt>
                <c:pt idx="274197">
                  <c:v>635.24734573721901</c:v>
                </c:pt>
                <c:pt idx="274198">
                  <c:v>635.24966249249303</c:v>
                </c:pt>
                <c:pt idx="274199">
                  <c:v>635.25197924776603</c:v>
                </c:pt>
                <c:pt idx="274200">
                  <c:v>635.25429600304005</c:v>
                </c:pt>
                <c:pt idx="274201">
                  <c:v>635.25661275831396</c:v>
                </c:pt>
                <c:pt idx="274202">
                  <c:v>635.25892951358696</c:v>
                </c:pt>
                <c:pt idx="274203">
                  <c:v>635.26124626886099</c:v>
                </c:pt>
                <c:pt idx="274204">
                  <c:v>635.26356302413399</c:v>
                </c:pt>
                <c:pt idx="274205">
                  <c:v>635.26587977940801</c:v>
                </c:pt>
                <c:pt idx="274206">
                  <c:v>635.26819653468101</c:v>
                </c:pt>
                <c:pt idx="274207">
                  <c:v>635.27051328995503</c:v>
                </c:pt>
                <c:pt idx="274208">
                  <c:v>635.27283004522906</c:v>
                </c:pt>
                <c:pt idx="274209">
                  <c:v>635.27514680050194</c:v>
                </c:pt>
                <c:pt idx="274210">
                  <c:v>635.27746355577597</c:v>
                </c:pt>
                <c:pt idx="274211">
                  <c:v>635.27978031104897</c:v>
                </c:pt>
                <c:pt idx="274212">
                  <c:v>635.28209706632299</c:v>
                </c:pt>
                <c:pt idx="274213">
                  <c:v>635.28441382159599</c:v>
                </c:pt>
                <c:pt idx="274214">
                  <c:v>635.28673057687001</c:v>
                </c:pt>
                <c:pt idx="274215">
                  <c:v>635.28904733214404</c:v>
                </c:pt>
                <c:pt idx="274216">
                  <c:v>635.29136408741704</c:v>
                </c:pt>
                <c:pt idx="274217">
                  <c:v>635.29368084269095</c:v>
                </c:pt>
                <c:pt idx="274218">
                  <c:v>635.29599759796395</c:v>
                </c:pt>
                <c:pt idx="274219">
                  <c:v>635.29831435323797</c:v>
                </c:pt>
                <c:pt idx="274220">
                  <c:v>635.30063110851097</c:v>
                </c:pt>
                <c:pt idx="274221">
                  <c:v>635.30294786378499</c:v>
                </c:pt>
                <c:pt idx="274222">
                  <c:v>635.30526461905799</c:v>
                </c:pt>
                <c:pt idx="274223">
                  <c:v>635.30758137433202</c:v>
                </c:pt>
                <c:pt idx="274224">
                  <c:v>635.30989812960604</c:v>
                </c:pt>
                <c:pt idx="274225">
                  <c:v>635.31221488487904</c:v>
                </c:pt>
                <c:pt idx="274226">
                  <c:v>635.31453164015295</c:v>
                </c:pt>
                <c:pt idx="274227">
                  <c:v>635.31684839542595</c:v>
                </c:pt>
                <c:pt idx="274228">
                  <c:v>635.31916515069997</c:v>
                </c:pt>
                <c:pt idx="274229">
                  <c:v>635.32148190597297</c:v>
                </c:pt>
                <c:pt idx="274230">
                  <c:v>635.323798661247</c:v>
                </c:pt>
                <c:pt idx="274231">
                  <c:v>635.32611541652102</c:v>
                </c:pt>
                <c:pt idx="274232">
                  <c:v>635.32843217179402</c:v>
                </c:pt>
                <c:pt idx="274233">
                  <c:v>635.33074892706804</c:v>
                </c:pt>
                <c:pt idx="274234">
                  <c:v>635.33306568234104</c:v>
                </c:pt>
                <c:pt idx="274235">
                  <c:v>635.33538243761495</c:v>
                </c:pt>
                <c:pt idx="274236">
                  <c:v>635.33769919288795</c:v>
                </c:pt>
                <c:pt idx="274237">
                  <c:v>635.34001594816198</c:v>
                </c:pt>
                <c:pt idx="274238">
                  <c:v>635.342332703436</c:v>
                </c:pt>
                <c:pt idx="274239">
                  <c:v>635.344649458709</c:v>
                </c:pt>
                <c:pt idx="274240">
                  <c:v>635.34696621398302</c:v>
                </c:pt>
                <c:pt idx="274241">
                  <c:v>635.34928296925602</c:v>
                </c:pt>
                <c:pt idx="274242">
                  <c:v>635.35159972453005</c:v>
                </c:pt>
                <c:pt idx="274243">
                  <c:v>635.35391647980305</c:v>
                </c:pt>
                <c:pt idx="274244">
                  <c:v>635.35623323507696</c:v>
                </c:pt>
                <c:pt idx="274245">
                  <c:v>635.35854999035098</c:v>
                </c:pt>
                <c:pt idx="274246">
                  <c:v>635.36086674562398</c:v>
                </c:pt>
                <c:pt idx="274247">
                  <c:v>635.363183500898</c:v>
                </c:pt>
                <c:pt idx="274248">
                  <c:v>635.365500256171</c:v>
                </c:pt>
                <c:pt idx="274249">
                  <c:v>635.36781701144503</c:v>
                </c:pt>
                <c:pt idx="274250">
                  <c:v>635.37013376671803</c:v>
                </c:pt>
                <c:pt idx="274251">
                  <c:v>635.37245052199205</c:v>
                </c:pt>
                <c:pt idx="274252">
                  <c:v>635.37476727726596</c:v>
                </c:pt>
                <c:pt idx="274253">
                  <c:v>635.37708403253896</c:v>
                </c:pt>
                <c:pt idx="274254">
                  <c:v>635.37940078781298</c:v>
                </c:pt>
                <c:pt idx="274255">
                  <c:v>635.38171754308598</c:v>
                </c:pt>
                <c:pt idx="274256">
                  <c:v>635.38403429836001</c:v>
                </c:pt>
                <c:pt idx="274257">
                  <c:v>635.38635105363301</c:v>
                </c:pt>
                <c:pt idx="274258">
                  <c:v>635.38866780890703</c:v>
                </c:pt>
                <c:pt idx="274259">
                  <c:v>635.39098456418105</c:v>
                </c:pt>
                <c:pt idx="274260">
                  <c:v>635.39330131945405</c:v>
                </c:pt>
                <c:pt idx="274261">
                  <c:v>635.39561807472796</c:v>
                </c:pt>
                <c:pt idx="274262">
                  <c:v>635.39793483000096</c:v>
                </c:pt>
                <c:pt idx="274263">
                  <c:v>635.40025158527499</c:v>
                </c:pt>
                <c:pt idx="274264">
                  <c:v>635.40256834054799</c:v>
                </c:pt>
                <c:pt idx="274265">
                  <c:v>635.40488509582201</c:v>
                </c:pt>
                <c:pt idx="274266">
                  <c:v>635.40720185109603</c:v>
                </c:pt>
                <c:pt idx="274267">
                  <c:v>635.40951860636903</c:v>
                </c:pt>
                <c:pt idx="274268">
                  <c:v>635.41183536164306</c:v>
                </c:pt>
                <c:pt idx="274269">
                  <c:v>635.41415211691594</c:v>
                </c:pt>
                <c:pt idx="274270">
                  <c:v>635.41646887218997</c:v>
                </c:pt>
                <c:pt idx="274271">
                  <c:v>635.41878562746297</c:v>
                </c:pt>
                <c:pt idx="274272">
                  <c:v>635.42110238273699</c:v>
                </c:pt>
                <c:pt idx="274273">
                  <c:v>635.42341913800999</c:v>
                </c:pt>
                <c:pt idx="274274">
                  <c:v>635.42573589328401</c:v>
                </c:pt>
                <c:pt idx="274275">
                  <c:v>635.42805264855804</c:v>
                </c:pt>
                <c:pt idx="274276">
                  <c:v>635.43036940383104</c:v>
                </c:pt>
                <c:pt idx="274277">
                  <c:v>635.43268615910495</c:v>
                </c:pt>
                <c:pt idx="274278">
                  <c:v>635.43500291437795</c:v>
                </c:pt>
                <c:pt idx="274279">
                  <c:v>635.43731966965197</c:v>
                </c:pt>
                <c:pt idx="274280">
                  <c:v>635.43963642492497</c:v>
                </c:pt>
                <c:pt idx="274281">
                  <c:v>635.44195318019899</c:v>
                </c:pt>
                <c:pt idx="274282">
                  <c:v>635.44426993547302</c:v>
                </c:pt>
                <c:pt idx="274283">
                  <c:v>635.44658669074602</c:v>
                </c:pt>
                <c:pt idx="274284">
                  <c:v>635.44890344602004</c:v>
                </c:pt>
                <c:pt idx="274285">
                  <c:v>635.45122020129304</c:v>
                </c:pt>
                <c:pt idx="274286">
                  <c:v>635.45353695656695</c:v>
                </c:pt>
                <c:pt idx="274287">
                  <c:v>635.45585371183995</c:v>
                </c:pt>
                <c:pt idx="274288">
                  <c:v>635.45817046711397</c:v>
                </c:pt>
                <c:pt idx="274289">
                  <c:v>635.460487222388</c:v>
                </c:pt>
                <c:pt idx="274290">
                  <c:v>635.462803977661</c:v>
                </c:pt>
                <c:pt idx="274291">
                  <c:v>635.46512073293502</c:v>
                </c:pt>
                <c:pt idx="274292">
                  <c:v>635.46743748820802</c:v>
                </c:pt>
                <c:pt idx="274293">
                  <c:v>635.46975424348204</c:v>
                </c:pt>
                <c:pt idx="274294">
                  <c:v>635.47207099875504</c:v>
                </c:pt>
                <c:pt idx="274295">
                  <c:v>635.47438775402895</c:v>
                </c:pt>
                <c:pt idx="274296">
                  <c:v>635.47670450930298</c:v>
                </c:pt>
                <c:pt idx="274297">
                  <c:v>635.47902126457598</c:v>
                </c:pt>
                <c:pt idx="274298">
                  <c:v>635.48133801985</c:v>
                </c:pt>
                <c:pt idx="274299">
                  <c:v>635.483654775123</c:v>
                </c:pt>
                <c:pt idx="274300">
                  <c:v>635.48597153039702</c:v>
                </c:pt>
                <c:pt idx="274301">
                  <c:v>635.48828828567002</c:v>
                </c:pt>
                <c:pt idx="274302">
                  <c:v>635.49060504094405</c:v>
                </c:pt>
                <c:pt idx="274303">
                  <c:v>635.49292179621796</c:v>
                </c:pt>
                <c:pt idx="274304">
                  <c:v>635.49523855149096</c:v>
                </c:pt>
                <c:pt idx="274305">
                  <c:v>635.49755530676498</c:v>
                </c:pt>
                <c:pt idx="274306">
                  <c:v>635.49987206203798</c:v>
                </c:pt>
                <c:pt idx="274307">
                  <c:v>635.502188817312</c:v>
                </c:pt>
                <c:pt idx="274308">
                  <c:v>635.504505572585</c:v>
                </c:pt>
                <c:pt idx="274309">
                  <c:v>635.50682232785903</c:v>
                </c:pt>
                <c:pt idx="274310">
                  <c:v>635.50913908313305</c:v>
                </c:pt>
                <c:pt idx="274311">
                  <c:v>635.51145583840605</c:v>
                </c:pt>
                <c:pt idx="274312">
                  <c:v>635.51377259367996</c:v>
                </c:pt>
                <c:pt idx="274313">
                  <c:v>635.51608934895296</c:v>
                </c:pt>
                <c:pt idx="274314">
                  <c:v>635.51840610422698</c:v>
                </c:pt>
                <c:pt idx="274315">
                  <c:v>635.52072285949998</c:v>
                </c:pt>
                <c:pt idx="274316">
                  <c:v>635.52303961477401</c:v>
                </c:pt>
                <c:pt idx="274317">
                  <c:v>635.52535637004803</c:v>
                </c:pt>
                <c:pt idx="274318">
                  <c:v>635.52767312532103</c:v>
                </c:pt>
                <c:pt idx="274319">
                  <c:v>635.52998988059505</c:v>
                </c:pt>
                <c:pt idx="274320">
                  <c:v>635.53230663586805</c:v>
                </c:pt>
                <c:pt idx="274321">
                  <c:v>635.53462339114196</c:v>
                </c:pt>
                <c:pt idx="274322">
                  <c:v>635.53694014641496</c:v>
                </c:pt>
                <c:pt idx="274323">
                  <c:v>635.53925690168899</c:v>
                </c:pt>
                <c:pt idx="274324">
                  <c:v>635.54157365696199</c:v>
                </c:pt>
                <c:pt idx="274325">
                  <c:v>635.54389041223601</c:v>
                </c:pt>
                <c:pt idx="274326">
                  <c:v>635.54620716751003</c:v>
                </c:pt>
                <c:pt idx="274327">
                  <c:v>635.54852392278303</c:v>
                </c:pt>
                <c:pt idx="274328">
                  <c:v>635.55084067805706</c:v>
                </c:pt>
                <c:pt idx="274329">
                  <c:v>635.55315743332994</c:v>
                </c:pt>
                <c:pt idx="274330">
                  <c:v>635.55547418860397</c:v>
                </c:pt>
                <c:pt idx="274331">
                  <c:v>635.55779094387697</c:v>
                </c:pt>
                <c:pt idx="274332">
                  <c:v>635.56010769915099</c:v>
                </c:pt>
                <c:pt idx="274333">
                  <c:v>635.56242445442501</c:v>
                </c:pt>
                <c:pt idx="274334">
                  <c:v>635.56474120969801</c:v>
                </c:pt>
                <c:pt idx="274335">
                  <c:v>635.56705796497204</c:v>
                </c:pt>
                <c:pt idx="274336">
                  <c:v>635.56937472024504</c:v>
                </c:pt>
                <c:pt idx="274337">
                  <c:v>635.57169147551895</c:v>
                </c:pt>
                <c:pt idx="274338">
                  <c:v>635.57400823079195</c:v>
                </c:pt>
                <c:pt idx="274339">
                  <c:v>635.57632498606597</c:v>
                </c:pt>
                <c:pt idx="274340">
                  <c:v>635.57864174133999</c:v>
                </c:pt>
                <c:pt idx="274341">
                  <c:v>635.58095849661299</c:v>
                </c:pt>
                <c:pt idx="274342">
                  <c:v>635.58327525188702</c:v>
                </c:pt>
                <c:pt idx="274343">
                  <c:v>635.58559200716002</c:v>
                </c:pt>
                <c:pt idx="274344">
                  <c:v>635.58790876243404</c:v>
                </c:pt>
                <c:pt idx="274345">
                  <c:v>635.59022551770704</c:v>
                </c:pt>
                <c:pt idx="274346">
                  <c:v>635.59254227298095</c:v>
                </c:pt>
                <c:pt idx="274347">
                  <c:v>635.59485902825497</c:v>
                </c:pt>
                <c:pt idx="274348">
                  <c:v>635.59717578352797</c:v>
                </c:pt>
                <c:pt idx="274349">
                  <c:v>635.599492538802</c:v>
                </c:pt>
                <c:pt idx="274350">
                  <c:v>635.601809294075</c:v>
                </c:pt>
                <c:pt idx="274351">
                  <c:v>635.60412604934902</c:v>
                </c:pt>
                <c:pt idx="274352">
                  <c:v>635.60644280462202</c:v>
                </c:pt>
                <c:pt idx="274353">
                  <c:v>635.60875955989604</c:v>
                </c:pt>
                <c:pt idx="274354">
                  <c:v>635.61107631516995</c:v>
                </c:pt>
                <c:pt idx="274355">
                  <c:v>635.61339307044295</c:v>
                </c:pt>
                <c:pt idx="274356">
                  <c:v>635.61570982571698</c:v>
                </c:pt>
                <c:pt idx="274357">
                  <c:v>635.61802658098998</c:v>
                </c:pt>
                <c:pt idx="274358">
                  <c:v>635.620343336264</c:v>
                </c:pt>
                <c:pt idx="274359">
                  <c:v>635.622660091537</c:v>
                </c:pt>
                <c:pt idx="274360">
                  <c:v>635.62497684681102</c:v>
                </c:pt>
                <c:pt idx="274361">
                  <c:v>635.62729360208505</c:v>
                </c:pt>
                <c:pt idx="274362">
                  <c:v>635.62961035735805</c:v>
                </c:pt>
                <c:pt idx="274363">
                  <c:v>635.63192711263196</c:v>
                </c:pt>
                <c:pt idx="274364">
                  <c:v>635.63424386790496</c:v>
                </c:pt>
                <c:pt idx="274365">
                  <c:v>635.63656062317898</c:v>
                </c:pt>
                <c:pt idx="274366">
                  <c:v>635.63887737845198</c:v>
                </c:pt>
                <c:pt idx="274367">
                  <c:v>635.641194133726</c:v>
                </c:pt>
                <c:pt idx="274368">
                  <c:v>635.64351088900003</c:v>
                </c:pt>
                <c:pt idx="274369">
                  <c:v>635.64582764427303</c:v>
                </c:pt>
                <c:pt idx="274370">
                  <c:v>635.64814439954705</c:v>
                </c:pt>
                <c:pt idx="274371">
                  <c:v>635.65046115482005</c:v>
                </c:pt>
                <c:pt idx="274372">
                  <c:v>635.65277791009396</c:v>
                </c:pt>
                <c:pt idx="274373">
                  <c:v>635.65509466536696</c:v>
                </c:pt>
                <c:pt idx="274374">
                  <c:v>635.65741142064098</c:v>
                </c:pt>
                <c:pt idx="274375">
                  <c:v>635.65972817591398</c:v>
                </c:pt>
                <c:pt idx="274376">
                  <c:v>635.66204493118801</c:v>
                </c:pt>
                <c:pt idx="274377">
                  <c:v>635.66436168646203</c:v>
                </c:pt>
                <c:pt idx="274378">
                  <c:v>635.66667844173503</c:v>
                </c:pt>
                <c:pt idx="274379">
                  <c:v>635.66899519700905</c:v>
                </c:pt>
                <c:pt idx="274380">
                  <c:v>635.67131195228205</c:v>
                </c:pt>
                <c:pt idx="274381">
                  <c:v>635.67362870755596</c:v>
                </c:pt>
                <c:pt idx="274382">
                  <c:v>635.67594546282896</c:v>
                </c:pt>
                <c:pt idx="274383">
                  <c:v>635.67826221810299</c:v>
                </c:pt>
                <c:pt idx="274384">
                  <c:v>635.68057897337701</c:v>
                </c:pt>
                <c:pt idx="274385">
                  <c:v>635.68289572865001</c:v>
                </c:pt>
                <c:pt idx="274386">
                  <c:v>635.68521248392403</c:v>
                </c:pt>
                <c:pt idx="274387">
                  <c:v>635.68752923919703</c:v>
                </c:pt>
                <c:pt idx="274388">
                  <c:v>635.68984599447106</c:v>
                </c:pt>
                <c:pt idx="274389">
                  <c:v>635.69216274974406</c:v>
                </c:pt>
                <c:pt idx="274390">
                  <c:v>635.69447950501797</c:v>
                </c:pt>
                <c:pt idx="274391">
                  <c:v>635.69679626029199</c:v>
                </c:pt>
                <c:pt idx="274392">
                  <c:v>635.69911301556499</c:v>
                </c:pt>
                <c:pt idx="274393">
                  <c:v>635.70142977083901</c:v>
                </c:pt>
                <c:pt idx="274394">
                  <c:v>635.70374652611201</c:v>
                </c:pt>
                <c:pt idx="274395">
                  <c:v>635.70606328138604</c:v>
                </c:pt>
                <c:pt idx="274396">
                  <c:v>635.70838003665904</c:v>
                </c:pt>
                <c:pt idx="274397">
                  <c:v>635.71069679193295</c:v>
                </c:pt>
                <c:pt idx="274398">
                  <c:v>635.71301354720697</c:v>
                </c:pt>
                <c:pt idx="274399">
                  <c:v>635.71533030247997</c:v>
                </c:pt>
                <c:pt idx="274400">
                  <c:v>635.71764705775399</c:v>
                </c:pt>
                <c:pt idx="274401">
                  <c:v>635.71996381302699</c:v>
                </c:pt>
                <c:pt idx="274402">
                  <c:v>635.72228056830102</c:v>
                </c:pt>
                <c:pt idx="274403">
                  <c:v>635.72459732357402</c:v>
                </c:pt>
                <c:pt idx="274404">
                  <c:v>635.72691407884804</c:v>
                </c:pt>
                <c:pt idx="274405">
                  <c:v>635.72923083412195</c:v>
                </c:pt>
                <c:pt idx="274406">
                  <c:v>635.73154758939495</c:v>
                </c:pt>
                <c:pt idx="274407">
                  <c:v>635.73386434466897</c:v>
                </c:pt>
                <c:pt idx="274408">
                  <c:v>635.73618109994197</c:v>
                </c:pt>
                <c:pt idx="274409">
                  <c:v>635.738497855216</c:v>
                </c:pt>
                <c:pt idx="274410">
                  <c:v>635.740814610489</c:v>
                </c:pt>
                <c:pt idx="274411">
                  <c:v>635.74313136576302</c:v>
                </c:pt>
                <c:pt idx="274412">
                  <c:v>635.74544812103704</c:v>
                </c:pt>
                <c:pt idx="274413">
                  <c:v>635.74776487631004</c:v>
                </c:pt>
                <c:pt idx="274414">
                  <c:v>635.75008163158395</c:v>
                </c:pt>
                <c:pt idx="274415">
                  <c:v>635.75239838685695</c:v>
                </c:pt>
                <c:pt idx="274416">
                  <c:v>635.75471514213098</c:v>
                </c:pt>
                <c:pt idx="274417">
                  <c:v>635.75703189740398</c:v>
                </c:pt>
                <c:pt idx="274418">
                  <c:v>635.759348652678</c:v>
                </c:pt>
                <c:pt idx="274419">
                  <c:v>635.76166540795202</c:v>
                </c:pt>
                <c:pt idx="274420">
                  <c:v>635.76398216322502</c:v>
                </c:pt>
                <c:pt idx="274421">
                  <c:v>635.76629891849905</c:v>
                </c:pt>
                <c:pt idx="274422">
                  <c:v>635.76861567377205</c:v>
                </c:pt>
                <c:pt idx="274423">
                  <c:v>635.77093242904596</c:v>
                </c:pt>
                <c:pt idx="274424">
                  <c:v>635.77324918431896</c:v>
                </c:pt>
                <c:pt idx="274425">
                  <c:v>635.77556593959298</c:v>
                </c:pt>
                <c:pt idx="274426">
                  <c:v>635.77788269486598</c:v>
                </c:pt>
                <c:pt idx="274427">
                  <c:v>635.78019945014</c:v>
                </c:pt>
                <c:pt idx="274428">
                  <c:v>635.78251620541403</c:v>
                </c:pt>
                <c:pt idx="274429">
                  <c:v>635.78483296068703</c:v>
                </c:pt>
                <c:pt idx="274430">
                  <c:v>635.78714971596105</c:v>
                </c:pt>
                <c:pt idx="274431">
                  <c:v>635.78946647123405</c:v>
                </c:pt>
                <c:pt idx="274432">
                  <c:v>635.79178322650796</c:v>
                </c:pt>
                <c:pt idx="274433">
                  <c:v>635.79409998178096</c:v>
                </c:pt>
                <c:pt idx="274434">
                  <c:v>635.79641673705498</c:v>
                </c:pt>
                <c:pt idx="274435">
                  <c:v>635.79873349232901</c:v>
                </c:pt>
                <c:pt idx="274436">
                  <c:v>635.80105024760201</c:v>
                </c:pt>
                <c:pt idx="274437">
                  <c:v>635.80336700287603</c:v>
                </c:pt>
                <c:pt idx="274438">
                  <c:v>635.80568375814903</c:v>
                </c:pt>
                <c:pt idx="274439">
                  <c:v>635.80800051342305</c:v>
                </c:pt>
                <c:pt idx="274440">
                  <c:v>635.81031726869605</c:v>
                </c:pt>
                <c:pt idx="274441">
                  <c:v>635.81263402396996</c:v>
                </c:pt>
                <c:pt idx="274442">
                  <c:v>635.81495077924399</c:v>
                </c:pt>
                <c:pt idx="274443">
                  <c:v>635.81726753451699</c:v>
                </c:pt>
                <c:pt idx="274444">
                  <c:v>635.81958428979101</c:v>
                </c:pt>
                <c:pt idx="274445">
                  <c:v>635.82190104506401</c:v>
                </c:pt>
                <c:pt idx="274446">
                  <c:v>635.82421780033803</c:v>
                </c:pt>
                <c:pt idx="274447">
                  <c:v>635.82653455561103</c:v>
                </c:pt>
                <c:pt idx="274448">
                  <c:v>635.82885131088506</c:v>
                </c:pt>
                <c:pt idx="274449">
                  <c:v>635.83116806615897</c:v>
                </c:pt>
                <c:pt idx="274450">
                  <c:v>635.83348482143197</c:v>
                </c:pt>
                <c:pt idx="274451">
                  <c:v>635.83580157670599</c:v>
                </c:pt>
                <c:pt idx="274452">
                  <c:v>635.83811833197899</c:v>
                </c:pt>
                <c:pt idx="274453">
                  <c:v>635.84043508725301</c:v>
                </c:pt>
                <c:pt idx="274454">
                  <c:v>635.84275184252601</c:v>
                </c:pt>
                <c:pt idx="274455">
                  <c:v>635.84506859780004</c:v>
                </c:pt>
                <c:pt idx="274456">
                  <c:v>635.84738535307395</c:v>
                </c:pt>
                <c:pt idx="274457">
                  <c:v>635.84970210834695</c:v>
                </c:pt>
                <c:pt idx="274458">
                  <c:v>635.85201886362097</c:v>
                </c:pt>
                <c:pt idx="274459">
                  <c:v>635.85433561889397</c:v>
                </c:pt>
                <c:pt idx="274460">
                  <c:v>635.85665237416799</c:v>
                </c:pt>
                <c:pt idx="274461">
                  <c:v>635.85896912944099</c:v>
                </c:pt>
                <c:pt idx="274462">
                  <c:v>635.86128588471502</c:v>
                </c:pt>
                <c:pt idx="274463">
                  <c:v>635.86360263998904</c:v>
                </c:pt>
                <c:pt idx="274464">
                  <c:v>635.86591939526204</c:v>
                </c:pt>
                <c:pt idx="274465">
                  <c:v>635.86823615053595</c:v>
                </c:pt>
                <c:pt idx="274466">
                  <c:v>635.87055290580895</c:v>
                </c:pt>
                <c:pt idx="274467">
                  <c:v>635.87286966108297</c:v>
                </c:pt>
                <c:pt idx="274468">
                  <c:v>635.87518641635597</c:v>
                </c:pt>
                <c:pt idx="274469">
                  <c:v>635.87750317163</c:v>
                </c:pt>
                <c:pt idx="274470">
                  <c:v>635.87981992690402</c:v>
                </c:pt>
                <c:pt idx="274471">
                  <c:v>635.88213668217702</c:v>
                </c:pt>
                <c:pt idx="274472">
                  <c:v>635.88445343745104</c:v>
                </c:pt>
                <c:pt idx="274473">
                  <c:v>635.88677019272404</c:v>
                </c:pt>
                <c:pt idx="274474">
                  <c:v>635.88908694799795</c:v>
                </c:pt>
                <c:pt idx="274475">
                  <c:v>635.89140370327095</c:v>
                </c:pt>
                <c:pt idx="274476">
                  <c:v>635.89372045854498</c:v>
                </c:pt>
                <c:pt idx="274477">
                  <c:v>635.89603721381798</c:v>
                </c:pt>
                <c:pt idx="274478">
                  <c:v>635.898353969092</c:v>
                </c:pt>
                <c:pt idx="274479">
                  <c:v>635.90067072436602</c:v>
                </c:pt>
                <c:pt idx="274480">
                  <c:v>635.90298747963902</c:v>
                </c:pt>
                <c:pt idx="274481">
                  <c:v>635.90530423491305</c:v>
                </c:pt>
                <c:pt idx="274482">
                  <c:v>635.90762099018605</c:v>
                </c:pt>
                <c:pt idx="274483">
                  <c:v>635.90993774545996</c:v>
                </c:pt>
                <c:pt idx="274484">
                  <c:v>635.91225450073296</c:v>
                </c:pt>
                <c:pt idx="274485">
                  <c:v>635.91457125600698</c:v>
                </c:pt>
                <c:pt idx="274486">
                  <c:v>635.916888011281</c:v>
                </c:pt>
                <c:pt idx="274487">
                  <c:v>635.919204766554</c:v>
                </c:pt>
                <c:pt idx="274488">
                  <c:v>635.92152152182803</c:v>
                </c:pt>
                <c:pt idx="274489">
                  <c:v>635.92383827710103</c:v>
                </c:pt>
                <c:pt idx="274490">
                  <c:v>635.92615503237505</c:v>
                </c:pt>
                <c:pt idx="274491">
                  <c:v>635.92847178764805</c:v>
                </c:pt>
                <c:pt idx="274492">
                  <c:v>635.93078854292196</c:v>
                </c:pt>
                <c:pt idx="274493">
                  <c:v>635.93310529819598</c:v>
                </c:pt>
                <c:pt idx="274494">
                  <c:v>635.93542205346898</c:v>
                </c:pt>
                <c:pt idx="274495">
                  <c:v>635.93773880874301</c:v>
                </c:pt>
                <c:pt idx="274496">
                  <c:v>635.94005556401601</c:v>
                </c:pt>
                <c:pt idx="274497">
                  <c:v>635.94237231929003</c:v>
                </c:pt>
                <c:pt idx="274498">
                  <c:v>635.94468907456303</c:v>
                </c:pt>
                <c:pt idx="274499">
                  <c:v>635.94700582983705</c:v>
                </c:pt>
                <c:pt idx="274500">
                  <c:v>635.94932258511096</c:v>
                </c:pt>
                <c:pt idx="274501">
                  <c:v>635.95163934038396</c:v>
                </c:pt>
                <c:pt idx="274502">
                  <c:v>635.95395609565799</c:v>
                </c:pt>
                <c:pt idx="274503">
                  <c:v>635.95627285093099</c:v>
                </c:pt>
                <c:pt idx="274504">
                  <c:v>635.95858960620501</c:v>
                </c:pt>
                <c:pt idx="274505">
                  <c:v>635.96090636147801</c:v>
                </c:pt>
                <c:pt idx="274506">
                  <c:v>635.96322311675203</c:v>
                </c:pt>
                <c:pt idx="274507">
                  <c:v>635.96553987202606</c:v>
                </c:pt>
                <c:pt idx="274508">
                  <c:v>635.96785662729906</c:v>
                </c:pt>
                <c:pt idx="274509">
                  <c:v>635.97017338257297</c:v>
                </c:pt>
                <c:pt idx="274510">
                  <c:v>635.97249013784597</c:v>
                </c:pt>
                <c:pt idx="274511">
                  <c:v>635.97480689311999</c:v>
                </c:pt>
                <c:pt idx="274512">
                  <c:v>635.97712364839299</c:v>
                </c:pt>
                <c:pt idx="274513">
                  <c:v>635.97944040366701</c:v>
                </c:pt>
                <c:pt idx="274514">
                  <c:v>635.98175715894104</c:v>
                </c:pt>
                <c:pt idx="274515">
                  <c:v>635.98407391421404</c:v>
                </c:pt>
                <c:pt idx="274516">
                  <c:v>635.98639066948795</c:v>
                </c:pt>
                <c:pt idx="274517">
                  <c:v>635.98870742476095</c:v>
                </c:pt>
                <c:pt idx="274518">
                  <c:v>635.99102418003497</c:v>
                </c:pt>
                <c:pt idx="274519">
                  <c:v>635.99334093530797</c:v>
                </c:pt>
                <c:pt idx="274520">
                  <c:v>635.99565769058199</c:v>
                </c:pt>
                <c:pt idx="274521">
                  <c:v>635.99797444585499</c:v>
                </c:pt>
                <c:pt idx="274522">
                  <c:v>636.00029120112902</c:v>
                </c:pt>
                <c:pt idx="274523">
                  <c:v>636.00260795640304</c:v>
                </c:pt>
                <c:pt idx="274524">
                  <c:v>636.00492471167604</c:v>
                </c:pt>
                <c:pt idx="274525">
                  <c:v>636.00724146694995</c:v>
                </c:pt>
                <c:pt idx="274526">
                  <c:v>636.00955822222295</c:v>
                </c:pt>
                <c:pt idx="274527">
                  <c:v>636.01187497749697</c:v>
                </c:pt>
                <c:pt idx="274528">
                  <c:v>636.01419173276997</c:v>
                </c:pt>
                <c:pt idx="274529">
                  <c:v>636.016508488044</c:v>
                </c:pt>
                <c:pt idx="274530">
                  <c:v>636.01882524331802</c:v>
                </c:pt>
                <c:pt idx="274531">
                  <c:v>636.02114199859102</c:v>
                </c:pt>
                <c:pt idx="274532">
                  <c:v>636.02345875386504</c:v>
                </c:pt>
                <c:pt idx="274533">
                  <c:v>636.02577550913804</c:v>
                </c:pt>
                <c:pt idx="274534">
                  <c:v>636.02809226441195</c:v>
                </c:pt>
                <c:pt idx="274535">
                  <c:v>636.03040901968495</c:v>
                </c:pt>
                <c:pt idx="274536">
                  <c:v>636.03272577495898</c:v>
                </c:pt>
                <c:pt idx="274537">
                  <c:v>636.035042530233</c:v>
                </c:pt>
                <c:pt idx="274538">
                  <c:v>636.037359285506</c:v>
                </c:pt>
                <c:pt idx="274539">
                  <c:v>636.03967604078002</c:v>
                </c:pt>
                <c:pt idx="274540">
                  <c:v>636.04199279605302</c:v>
                </c:pt>
                <c:pt idx="274541">
                  <c:v>636.04430955132705</c:v>
                </c:pt>
                <c:pt idx="274542">
                  <c:v>636.04662630660005</c:v>
                </c:pt>
                <c:pt idx="274543">
                  <c:v>636.04894306187396</c:v>
                </c:pt>
                <c:pt idx="274544">
                  <c:v>636.05125981714798</c:v>
                </c:pt>
                <c:pt idx="274545">
                  <c:v>636.05357657242098</c:v>
                </c:pt>
                <c:pt idx="274546">
                  <c:v>636.055893327695</c:v>
                </c:pt>
                <c:pt idx="274547">
                  <c:v>636.058210082968</c:v>
                </c:pt>
                <c:pt idx="274548">
                  <c:v>636.06052683824203</c:v>
                </c:pt>
                <c:pt idx="274549">
                  <c:v>636.06284359351503</c:v>
                </c:pt>
                <c:pt idx="274550">
                  <c:v>636.06516034878905</c:v>
                </c:pt>
                <c:pt idx="274551">
                  <c:v>636.06747710406296</c:v>
                </c:pt>
                <c:pt idx="274552">
                  <c:v>636.06979385933596</c:v>
                </c:pt>
                <c:pt idx="274553">
                  <c:v>636.07211061460998</c:v>
                </c:pt>
                <c:pt idx="274554">
                  <c:v>636.07442736988298</c:v>
                </c:pt>
                <c:pt idx="274555">
                  <c:v>636.07674412515701</c:v>
                </c:pt>
                <c:pt idx="274556">
                  <c:v>636.07906088043001</c:v>
                </c:pt>
                <c:pt idx="274557">
                  <c:v>636.08137763570403</c:v>
                </c:pt>
                <c:pt idx="274558">
                  <c:v>636.08369439097805</c:v>
                </c:pt>
                <c:pt idx="274559">
                  <c:v>636.08601114625105</c:v>
                </c:pt>
                <c:pt idx="274560">
                  <c:v>636.08832790152496</c:v>
                </c:pt>
                <c:pt idx="274561">
                  <c:v>636.09064465679796</c:v>
                </c:pt>
                <c:pt idx="274562">
                  <c:v>636.09296141207199</c:v>
                </c:pt>
                <c:pt idx="274563">
                  <c:v>636.09527816734499</c:v>
                </c:pt>
                <c:pt idx="274564">
                  <c:v>636.09759492261901</c:v>
                </c:pt>
                <c:pt idx="274565">
                  <c:v>636.09991167789303</c:v>
                </c:pt>
                <c:pt idx="274566">
                  <c:v>636.10222843316603</c:v>
                </c:pt>
                <c:pt idx="274567">
                  <c:v>636.10454518844006</c:v>
                </c:pt>
                <c:pt idx="274568">
                  <c:v>636.10686194371306</c:v>
                </c:pt>
                <c:pt idx="274569">
                  <c:v>636.10917869898697</c:v>
                </c:pt>
                <c:pt idx="274570">
                  <c:v>636.11149545425997</c:v>
                </c:pt>
                <c:pt idx="274571">
                  <c:v>636.11381220953399</c:v>
                </c:pt>
                <c:pt idx="274572">
                  <c:v>636.11612896480699</c:v>
                </c:pt>
                <c:pt idx="274573">
                  <c:v>636.11844572008101</c:v>
                </c:pt>
                <c:pt idx="274574">
                  <c:v>636.12076247535504</c:v>
                </c:pt>
                <c:pt idx="274575">
                  <c:v>636.12307923062804</c:v>
                </c:pt>
                <c:pt idx="274576">
                  <c:v>636.12539598590195</c:v>
                </c:pt>
                <c:pt idx="274577">
                  <c:v>636.12771274117495</c:v>
                </c:pt>
                <c:pt idx="274578">
                  <c:v>636.13002949644897</c:v>
                </c:pt>
                <c:pt idx="274579">
                  <c:v>636.13234625172197</c:v>
                </c:pt>
                <c:pt idx="274580">
                  <c:v>636.13466300699599</c:v>
                </c:pt>
                <c:pt idx="274581">
                  <c:v>636.13697976227002</c:v>
                </c:pt>
                <c:pt idx="274582">
                  <c:v>636.13929651754302</c:v>
                </c:pt>
                <c:pt idx="274583">
                  <c:v>636.14161327281704</c:v>
                </c:pt>
                <c:pt idx="274584">
                  <c:v>636.14393002809004</c:v>
                </c:pt>
                <c:pt idx="274585">
                  <c:v>636.14624678336395</c:v>
                </c:pt>
                <c:pt idx="274586">
                  <c:v>636.14856353863695</c:v>
                </c:pt>
                <c:pt idx="274587">
                  <c:v>636.15088029391097</c:v>
                </c:pt>
                <c:pt idx="274588">
                  <c:v>636.153197049185</c:v>
                </c:pt>
                <c:pt idx="274589">
                  <c:v>636.155513804458</c:v>
                </c:pt>
                <c:pt idx="274590">
                  <c:v>636.15783055973202</c:v>
                </c:pt>
                <c:pt idx="274591">
                  <c:v>636.16014731500502</c:v>
                </c:pt>
                <c:pt idx="274592">
                  <c:v>636.16246407027904</c:v>
                </c:pt>
                <c:pt idx="274593">
                  <c:v>636.16478082555204</c:v>
                </c:pt>
                <c:pt idx="274594">
                  <c:v>636.16709758082595</c:v>
                </c:pt>
                <c:pt idx="274595">
                  <c:v>636.16941433609998</c:v>
                </c:pt>
                <c:pt idx="274596">
                  <c:v>636.17173109137298</c:v>
                </c:pt>
                <c:pt idx="274597">
                  <c:v>636.174047846647</c:v>
                </c:pt>
                <c:pt idx="274598">
                  <c:v>636.17636460192</c:v>
                </c:pt>
                <c:pt idx="274599">
                  <c:v>636.17868135719402</c:v>
                </c:pt>
                <c:pt idx="274600">
                  <c:v>636.18099811246702</c:v>
                </c:pt>
                <c:pt idx="274601">
                  <c:v>636.18331486774105</c:v>
                </c:pt>
                <c:pt idx="274602">
                  <c:v>636.18563162301496</c:v>
                </c:pt>
                <c:pt idx="274603">
                  <c:v>636.18794837828796</c:v>
                </c:pt>
                <c:pt idx="274604">
                  <c:v>636.19026513356198</c:v>
                </c:pt>
                <c:pt idx="274605">
                  <c:v>636.19258188883498</c:v>
                </c:pt>
                <c:pt idx="274606">
                  <c:v>636.194898644109</c:v>
                </c:pt>
                <c:pt idx="274607">
                  <c:v>636.197215399382</c:v>
                </c:pt>
                <c:pt idx="274608">
                  <c:v>636.19953215465603</c:v>
                </c:pt>
                <c:pt idx="274609">
                  <c:v>636.20184890993005</c:v>
                </c:pt>
                <c:pt idx="274610">
                  <c:v>636.20416566520305</c:v>
                </c:pt>
                <c:pt idx="274611">
                  <c:v>636.20648242047696</c:v>
                </c:pt>
                <c:pt idx="274612">
                  <c:v>636.20879917574996</c:v>
                </c:pt>
                <c:pt idx="274613">
                  <c:v>636.21111593102398</c:v>
                </c:pt>
                <c:pt idx="274614">
                  <c:v>636.21343268629698</c:v>
                </c:pt>
                <c:pt idx="274615">
                  <c:v>636.21574944157101</c:v>
                </c:pt>
                <c:pt idx="274616">
                  <c:v>636.21806619684503</c:v>
                </c:pt>
                <c:pt idx="274617">
                  <c:v>636.22038295211803</c:v>
                </c:pt>
                <c:pt idx="274618">
                  <c:v>636.22269970739205</c:v>
                </c:pt>
                <c:pt idx="274619">
                  <c:v>636.22501646266505</c:v>
                </c:pt>
                <c:pt idx="274620">
                  <c:v>636.22733321793896</c:v>
                </c:pt>
                <c:pt idx="274621">
                  <c:v>636.22964997321196</c:v>
                </c:pt>
                <c:pt idx="274622">
                  <c:v>636.23196672848599</c:v>
                </c:pt>
                <c:pt idx="274623">
                  <c:v>636.23428348375899</c:v>
                </c:pt>
                <c:pt idx="274624">
                  <c:v>636.23660023903301</c:v>
                </c:pt>
                <c:pt idx="274625">
                  <c:v>636.23891699430703</c:v>
                </c:pt>
                <c:pt idx="274626">
                  <c:v>636.24123374958003</c:v>
                </c:pt>
                <c:pt idx="274627">
                  <c:v>636.24355050485406</c:v>
                </c:pt>
                <c:pt idx="274628">
                  <c:v>636.24586726012706</c:v>
                </c:pt>
                <c:pt idx="274629">
                  <c:v>636.24818401540097</c:v>
                </c:pt>
                <c:pt idx="274630">
                  <c:v>636.25050077067397</c:v>
                </c:pt>
                <c:pt idx="274631">
                  <c:v>636.25281752594799</c:v>
                </c:pt>
                <c:pt idx="274632">
                  <c:v>636.25513428122201</c:v>
                </c:pt>
                <c:pt idx="274633">
                  <c:v>636.25745103649501</c:v>
                </c:pt>
                <c:pt idx="274634">
                  <c:v>636.25976779176904</c:v>
                </c:pt>
                <c:pt idx="274635">
                  <c:v>636.26208454704204</c:v>
                </c:pt>
                <c:pt idx="274636">
                  <c:v>636.26440130231595</c:v>
                </c:pt>
                <c:pt idx="274637">
                  <c:v>636.26671805758895</c:v>
                </c:pt>
                <c:pt idx="274638">
                  <c:v>636.26903481286297</c:v>
                </c:pt>
                <c:pt idx="274639">
                  <c:v>636.27135156813699</c:v>
                </c:pt>
                <c:pt idx="274640">
                  <c:v>636.27366832340999</c:v>
                </c:pt>
                <c:pt idx="274641">
                  <c:v>636.27598507868402</c:v>
                </c:pt>
                <c:pt idx="274642">
                  <c:v>636.27830183395702</c:v>
                </c:pt>
                <c:pt idx="274643">
                  <c:v>636.28061858923104</c:v>
                </c:pt>
                <c:pt idx="274644">
                  <c:v>636.28293534450404</c:v>
                </c:pt>
                <c:pt idx="274645">
                  <c:v>636.28525209977795</c:v>
                </c:pt>
                <c:pt idx="274646">
                  <c:v>636.28756885505197</c:v>
                </c:pt>
                <c:pt idx="274647">
                  <c:v>636.28988561032497</c:v>
                </c:pt>
                <c:pt idx="274648">
                  <c:v>636.292202365599</c:v>
                </c:pt>
                <c:pt idx="274649">
                  <c:v>636.294519120872</c:v>
                </c:pt>
                <c:pt idx="274650">
                  <c:v>636.29683587614602</c:v>
                </c:pt>
                <c:pt idx="274651">
                  <c:v>636.29915263141902</c:v>
                </c:pt>
                <c:pt idx="274652">
                  <c:v>636.30146938669304</c:v>
                </c:pt>
                <c:pt idx="274653">
                  <c:v>636.30378614196695</c:v>
                </c:pt>
                <c:pt idx="274654">
                  <c:v>636.30610289723995</c:v>
                </c:pt>
                <c:pt idx="274655">
                  <c:v>636.30841965251398</c:v>
                </c:pt>
                <c:pt idx="274656">
                  <c:v>636.31073640778698</c:v>
                </c:pt>
                <c:pt idx="274657">
                  <c:v>636.313053163061</c:v>
                </c:pt>
                <c:pt idx="274658">
                  <c:v>636.315369918334</c:v>
                </c:pt>
                <c:pt idx="274659">
                  <c:v>636.31768667360802</c:v>
                </c:pt>
                <c:pt idx="274660">
                  <c:v>636.32000342888205</c:v>
                </c:pt>
                <c:pt idx="274661">
                  <c:v>636.32232018415505</c:v>
                </c:pt>
                <c:pt idx="274662">
                  <c:v>636.32463693942896</c:v>
                </c:pt>
                <c:pt idx="274663">
                  <c:v>636.32695369470196</c:v>
                </c:pt>
                <c:pt idx="274664">
                  <c:v>636.32927044997598</c:v>
                </c:pt>
                <c:pt idx="274665">
                  <c:v>636.33158720524898</c:v>
                </c:pt>
                <c:pt idx="274666">
                  <c:v>636.333903960523</c:v>
                </c:pt>
                <c:pt idx="274667">
                  <c:v>636.33622071579703</c:v>
                </c:pt>
                <c:pt idx="274668">
                  <c:v>636.33853747107003</c:v>
                </c:pt>
                <c:pt idx="274669">
                  <c:v>636.34085422634405</c:v>
                </c:pt>
                <c:pt idx="274670">
                  <c:v>636.34317098161705</c:v>
                </c:pt>
                <c:pt idx="274671">
                  <c:v>636.34548773689096</c:v>
                </c:pt>
                <c:pt idx="274672">
                  <c:v>636.34780449216396</c:v>
                </c:pt>
                <c:pt idx="274673">
                  <c:v>636.35012124743798</c:v>
                </c:pt>
                <c:pt idx="274674">
                  <c:v>636.35243800271098</c:v>
                </c:pt>
                <c:pt idx="274675">
                  <c:v>636.35475475798501</c:v>
                </c:pt>
                <c:pt idx="274676">
                  <c:v>636.35707151325903</c:v>
                </c:pt>
                <c:pt idx="274677">
                  <c:v>636.35938826853203</c:v>
                </c:pt>
                <c:pt idx="274678">
                  <c:v>636.36170502380605</c:v>
                </c:pt>
                <c:pt idx="274679">
                  <c:v>636.36402177907905</c:v>
                </c:pt>
                <c:pt idx="274680">
                  <c:v>636.36633853435296</c:v>
                </c:pt>
                <c:pt idx="274681">
                  <c:v>636.36865528962596</c:v>
                </c:pt>
                <c:pt idx="274682">
                  <c:v>636.37097204489999</c:v>
                </c:pt>
                <c:pt idx="274683">
                  <c:v>636.37328880017401</c:v>
                </c:pt>
                <c:pt idx="274684">
                  <c:v>636.37560555544701</c:v>
                </c:pt>
                <c:pt idx="274685">
                  <c:v>636.37792231072103</c:v>
                </c:pt>
                <c:pt idx="274686">
                  <c:v>636.38023906599403</c:v>
                </c:pt>
                <c:pt idx="274687">
                  <c:v>636.38255582126806</c:v>
                </c:pt>
                <c:pt idx="274688">
                  <c:v>636.38487257654106</c:v>
                </c:pt>
                <c:pt idx="274689">
                  <c:v>636.38718933181497</c:v>
                </c:pt>
                <c:pt idx="274690">
                  <c:v>636.38950608708899</c:v>
                </c:pt>
                <c:pt idx="274691">
                  <c:v>636.39182284236199</c:v>
                </c:pt>
                <c:pt idx="274692">
                  <c:v>636.39413959763601</c:v>
                </c:pt>
                <c:pt idx="274693">
                  <c:v>636.39645635290901</c:v>
                </c:pt>
                <c:pt idx="274694">
                  <c:v>636.39877310818304</c:v>
                </c:pt>
                <c:pt idx="274695">
                  <c:v>636.40108986345604</c:v>
                </c:pt>
                <c:pt idx="274696">
                  <c:v>636.40340661872995</c:v>
                </c:pt>
                <c:pt idx="274697">
                  <c:v>636.40572337400397</c:v>
                </c:pt>
                <c:pt idx="274698">
                  <c:v>636.40804012927697</c:v>
                </c:pt>
                <c:pt idx="274699">
                  <c:v>636.41035688455099</c:v>
                </c:pt>
                <c:pt idx="274700">
                  <c:v>636.41267363982399</c:v>
                </c:pt>
                <c:pt idx="274701">
                  <c:v>636.41499039509802</c:v>
                </c:pt>
                <c:pt idx="274702">
                  <c:v>636.41730715037102</c:v>
                </c:pt>
                <c:pt idx="274703">
                  <c:v>636.41962390564504</c:v>
                </c:pt>
                <c:pt idx="274704">
                  <c:v>636.42194066091895</c:v>
                </c:pt>
                <c:pt idx="274705">
                  <c:v>636.42425741619195</c:v>
                </c:pt>
                <c:pt idx="274706">
                  <c:v>636.42657417146597</c:v>
                </c:pt>
                <c:pt idx="274707">
                  <c:v>636.42889092673897</c:v>
                </c:pt>
                <c:pt idx="274708">
                  <c:v>636.431207682013</c:v>
                </c:pt>
                <c:pt idx="274709">
                  <c:v>636.433524437286</c:v>
                </c:pt>
                <c:pt idx="274710">
                  <c:v>636.43584119256002</c:v>
                </c:pt>
                <c:pt idx="274711">
                  <c:v>636.43815794783404</c:v>
                </c:pt>
                <c:pt idx="274712">
                  <c:v>636.44047470310704</c:v>
                </c:pt>
                <c:pt idx="274713">
                  <c:v>636.44279145838095</c:v>
                </c:pt>
                <c:pt idx="274714">
                  <c:v>636.44510821365395</c:v>
                </c:pt>
                <c:pt idx="274715">
                  <c:v>636.44742496892798</c:v>
                </c:pt>
                <c:pt idx="274716">
                  <c:v>636.44974172420098</c:v>
                </c:pt>
                <c:pt idx="274717">
                  <c:v>636.452058479475</c:v>
                </c:pt>
                <c:pt idx="274718">
                  <c:v>636.45437523474902</c:v>
                </c:pt>
                <c:pt idx="274719">
                  <c:v>636.45669199002202</c:v>
                </c:pt>
                <c:pt idx="274720">
                  <c:v>636.45900874529605</c:v>
                </c:pt>
                <c:pt idx="274721">
                  <c:v>636.46132550056905</c:v>
                </c:pt>
                <c:pt idx="274722">
                  <c:v>636.46364225584296</c:v>
                </c:pt>
                <c:pt idx="274723">
                  <c:v>636.46595901111596</c:v>
                </c:pt>
                <c:pt idx="274724">
                  <c:v>636.46827576638998</c:v>
                </c:pt>
                <c:pt idx="274725">
                  <c:v>636.47059252166298</c:v>
                </c:pt>
                <c:pt idx="274726">
                  <c:v>636.472909276937</c:v>
                </c:pt>
                <c:pt idx="274727">
                  <c:v>636.47522603221103</c:v>
                </c:pt>
                <c:pt idx="274728">
                  <c:v>636.47754278748403</c:v>
                </c:pt>
                <c:pt idx="274729">
                  <c:v>636.47985954275805</c:v>
                </c:pt>
                <c:pt idx="274730">
                  <c:v>636.48217629803105</c:v>
                </c:pt>
                <c:pt idx="274731">
                  <c:v>636.48449305330496</c:v>
                </c:pt>
                <c:pt idx="274732">
                  <c:v>636.48680980857796</c:v>
                </c:pt>
                <c:pt idx="274733">
                  <c:v>636.48912656385198</c:v>
                </c:pt>
                <c:pt idx="274734">
                  <c:v>636.49144331912601</c:v>
                </c:pt>
                <c:pt idx="274735">
                  <c:v>636.49376007439901</c:v>
                </c:pt>
                <c:pt idx="274736">
                  <c:v>636.49607682967303</c:v>
                </c:pt>
                <c:pt idx="274737">
                  <c:v>636.49839358494603</c:v>
                </c:pt>
                <c:pt idx="274738">
                  <c:v>636.50071034022005</c:v>
                </c:pt>
                <c:pt idx="274739">
                  <c:v>636.50302709549305</c:v>
                </c:pt>
                <c:pt idx="274740">
                  <c:v>636.50534385076696</c:v>
                </c:pt>
                <c:pt idx="274741">
                  <c:v>636.50766060604099</c:v>
                </c:pt>
                <c:pt idx="274742">
                  <c:v>636.50997736131399</c:v>
                </c:pt>
                <c:pt idx="274743">
                  <c:v>636.51229411658801</c:v>
                </c:pt>
                <c:pt idx="274744">
                  <c:v>636.51461087186101</c:v>
                </c:pt>
                <c:pt idx="274745">
                  <c:v>636.51692762713503</c:v>
                </c:pt>
                <c:pt idx="274746">
                  <c:v>636.51924438240803</c:v>
                </c:pt>
                <c:pt idx="274747">
                  <c:v>636.52156113768206</c:v>
                </c:pt>
                <c:pt idx="274748">
                  <c:v>636.52387789295597</c:v>
                </c:pt>
                <c:pt idx="274749">
                  <c:v>636.52619464822897</c:v>
                </c:pt>
                <c:pt idx="274750">
                  <c:v>636.52851140350299</c:v>
                </c:pt>
                <c:pt idx="274751">
                  <c:v>636.53082815877599</c:v>
                </c:pt>
                <c:pt idx="274752">
                  <c:v>636.53314491405001</c:v>
                </c:pt>
                <c:pt idx="274753">
                  <c:v>636.53546166932301</c:v>
                </c:pt>
                <c:pt idx="274754">
                  <c:v>636.53777842459704</c:v>
                </c:pt>
                <c:pt idx="274755">
                  <c:v>636.54009517987095</c:v>
                </c:pt>
                <c:pt idx="274756">
                  <c:v>636.54241193514395</c:v>
                </c:pt>
                <c:pt idx="274757">
                  <c:v>636.54472869041797</c:v>
                </c:pt>
                <c:pt idx="274758">
                  <c:v>636.54704544569097</c:v>
                </c:pt>
                <c:pt idx="274759">
                  <c:v>636.54936220096499</c:v>
                </c:pt>
                <c:pt idx="274760">
                  <c:v>636.55167895623799</c:v>
                </c:pt>
                <c:pt idx="274761">
                  <c:v>636.55399571151202</c:v>
                </c:pt>
                <c:pt idx="274762">
                  <c:v>636.55631246678604</c:v>
                </c:pt>
                <c:pt idx="274763">
                  <c:v>636.55862922205904</c:v>
                </c:pt>
                <c:pt idx="274764">
                  <c:v>636.56094597733295</c:v>
                </c:pt>
                <c:pt idx="274765">
                  <c:v>636.56326273260595</c:v>
                </c:pt>
                <c:pt idx="274766">
                  <c:v>636.56557948787997</c:v>
                </c:pt>
                <c:pt idx="274767">
                  <c:v>636.56789624315297</c:v>
                </c:pt>
                <c:pt idx="274768">
                  <c:v>636.570212998427</c:v>
                </c:pt>
                <c:pt idx="274769">
                  <c:v>636.57252975370102</c:v>
                </c:pt>
                <c:pt idx="274770">
                  <c:v>636.57484650897402</c:v>
                </c:pt>
                <c:pt idx="274771">
                  <c:v>636.57716326424804</c:v>
                </c:pt>
                <c:pt idx="274772">
                  <c:v>636.57948001952104</c:v>
                </c:pt>
                <c:pt idx="274773">
                  <c:v>636.58179677479495</c:v>
                </c:pt>
                <c:pt idx="274774">
                  <c:v>636.58411353006795</c:v>
                </c:pt>
                <c:pt idx="274775">
                  <c:v>636.58643028534198</c:v>
                </c:pt>
                <c:pt idx="274776">
                  <c:v>636.58874704061498</c:v>
                </c:pt>
                <c:pt idx="274777">
                  <c:v>636.591063795889</c:v>
                </c:pt>
                <c:pt idx="274778">
                  <c:v>636.59338055116302</c:v>
                </c:pt>
                <c:pt idx="274779">
                  <c:v>636.59569730643602</c:v>
                </c:pt>
                <c:pt idx="274780">
                  <c:v>636.59801406171005</c:v>
                </c:pt>
                <c:pt idx="274781">
                  <c:v>636.60033081698305</c:v>
                </c:pt>
                <c:pt idx="274782">
                  <c:v>636.60264757225696</c:v>
                </c:pt>
                <c:pt idx="274783">
                  <c:v>636.60496432752996</c:v>
                </c:pt>
                <c:pt idx="274784">
                  <c:v>636.60728108280398</c:v>
                </c:pt>
                <c:pt idx="274785">
                  <c:v>636.609597838078</c:v>
                </c:pt>
                <c:pt idx="274786">
                  <c:v>636.611914593351</c:v>
                </c:pt>
                <c:pt idx="274787">
                  <c:v>636.61423134862503</c:v>
                </c:pt>
                <c:pt idx="274788">
                  <c:v>636.61654810389803</c:v>
                </c:pt>
                <c:pt idx="274789">
                  <c:v>636.61886485917205</c:v>
                </c:pt>
                <c:pt idx="274790">
                  <c:v>636.62118161444505</c:v>
                </c:pt>
                <c:pt idx="274791">
                  <c:v>636.62349836971896</c:v>
                </c:pt>
                <c:pt idx="274792">
                  <c:v>636.62581512499298</c:v>
                </c:pt>
                <c:pt idx="274793">
                  <c:v>636.62813188026598</c:v>
                </c:pt>
                <c:pt idx="274794">
                  <c:v>636.63044863554001</c:v>
                </c:pt>
                <c:pt idx="274795">
                  <c:v>636.63276539081301</c:v>
                </c:pt>
                <c:pt idx="274796">
                  <c:v>636.63508214608703</c:v>
                </c:pt>
                <c:pt idx="274797">
                  <c:v>636.63739890136003</c:v>
                </c:pt>
                <c:pt idx="274798">
                  <c:v>636.63971565663405</c:v>
                </c:pt>
                <c:pt idx="274799">
                  <c:v>636.64203241190796</c:v>
                </c:pt>
                <c:pt idx="274800">
                  <c:v>636.64434916718096</c:v>
                </c:pt>
                <c:pt idx="274801">
                  <c:v>636.64666592245499</c:v>
                </c:pt>
                <c:pt idx="274802">
                  <c:v>636.64898267772799</c:v>
                </c:pt>
                <c:pt idx="274803">
                  <c:v>636.65129943300201</c:v>
                </c:pt>
                <c:pt idx="274804">
                  <c:v>636.65361618827501</c:v>
                </c:pt>
                <c:pt idx="274805">
                  <c:v>636.65593294354903</c:v>
                </c:pt>
                <c:pt idx="274806">
                  <c:v>636.65824969882306</c:v>
                </c:pt>
                <c:pt idx="274807">
                  <c:v>636.66056645409606</c:v>
                </c:pt>
                <c:pt idx="274808">
                  <c:v>636.66288320936997</c:v>
                </c:pt>
                <c:pt idx="274809">
                  <c:v>636.66519996464297</c:v>
                </c:pt>
                <c:pt idx="274810">
                  <c:v>636.66751671991699</c:v>
                </c:pt>
                <c:pt idx="274811">
                  <c:v>636.66983347518999</c:v>
                </c:pt>
                <c:pt idx="274812">
                  <c:v>636.67215023046401</c:v>
                </c:pt>
                <c:pt idx="274813">
                  <c:v>636.67446698573804</c:v>
                </c:pt>
                <c:pt idx="274814">
                  <c:v>636.67678374101104</c:v>
                </c:pt>
                <c:pt idx="274815">
                  <c:v>636.67910049628495</c:v>
                </c:pt>
                <c:pt idx="274816">
                  <c:v>636.68141725155795</c:v>
                </c:pt>
                <c:pt idx="274817">
                  <c:v>636.68373400683197</c:v>
                </c:pt>
                <c:pt idx="274818">
                  <c:v>636.68605076210497</c:v>
                </c:pt>
                <c:pt idx="274819">
                  <c:v>636.68836751737899</c:v>
                </c:pt>
                <c:pt idx="274820">
                  <c:v>636.69068427265199</c:v>
                </c:pt>
                <c:pt idx="274821">
                  <c:v>636.69300102792602</c:v>
                </c:pt>
                <c:pt idx="274822">
                  <c:v>636.69531778320004</c:v>
                </c:pt>
                <c:pt idx="274823">
                  <c:v>636.69763453847304</c:v>
                </c:pt>
                <c:pt idx="274824">
                  <c:v>636.69995129374695</c:v>
                </c:pt>
                <c:pt idx="274825">
                  <c:v>636.70226804901995</c:v>
                </c:pt>
                <c:pt idx="274826">
                  <c:v>636.70458480429397</c:v>
                </c:pt>
                <c:pt idx="274827">
                  <c:v>636.70690155956697</c:v>
                </c:pt>
                <c:pt idx="274828">
                  <c:v>636.709218314841</c:v>
                </c:pt>
                <c:pt idx="274829">
                  <c:v>636.71153507011502</c:v>
                </c:pt>
                <c:pt idx="274830">
                  <c:v>636.71385182538802</c:v>
                </c:pt>
                <c:pt idx="274831">
                  <c:v>636.71616858066204</c:v>
                </c:pt>
                <c:pt idx="274832">
                  <c:v>636.71848533593504</c:v>
                </c:pt>
                <c:pt idx="274833">
                  <c:v>636.72080209120895</c:v>
                </c:pt>
                <c:pt idx="274834">
                  <c:v>636.72311884648195</c:v>
                </c:pt>
                <c:pt idx="274835">
                  <c:v>636.72543560175598</c:v>
                </c:pt>
                <c:pt idx="274836">
                  <c:v>636.72775235703</c:v>
                </c:pt>
                <c:pt idx="274837">
                  <c:v>636.730069112303</c:v>
                </c:pt>
                <c:pt idx="274838">
                  <c:v>636.73238586757702</c:v>
                </c:pt>
                <c:pt idx="274839">
                  <c:v>636.73470262285002</c:v>
                </c:pt>
                <c:pt idx="274840">
                  <c:v>636.73701937812405</c:v>
                </c:pt>
                <c:pt idx="274841">
                  <c:v>636.73933613339705</c:v>
                </c:pt>
                <c:pt idx="274842">
                  <c:v>636.74165288867096</c:v>
                </c:pt>
                <c:pt idx="274843">
                  <c:v>636.74396964394498</c:v>
                </c:pt>
                <c:pt idx="274844">
                  <c:v>636.74628639921798</c:v>
                </c:pt>
                <c:pt idx="274845">
                  <c:v>636.748603154492</c:v>
                </c:pt>
                <c:pt idx="274846">
                  <c:v>636.750919909765</c:v>
                </c:pt>
                <c:pt idx="274847">
                  <c:v>636.75323666503903</c:v>
                </c:pt>
                <c:pt idx="274848">
                  <c:v>636.75555342031203</c:v>
                </c:pt>
                <c:pt idx="274849">
                  <c:v>636.75787017558605</c:v>
                </c:pt>
                <c:pt idx="274850">
                  <c:v>636.76018693085996</c:v>
                </c:pt>
                <c:pt idx="274851">
                  <c:v>636.76250368613296</c:v>
                </c:pt>
                <c:pt idx="274852">
                  <c:v>636.76482044140698</c:v>
                </c:pt>
                <c:pt idx="274853">
                  <c:v>636.76713719667998</c:v>
                </c:pt>
                <c:pt idx="274854">
                  <c:v>636.76945395195401</c:v>
                </c:pt>
                <c:pt idx="274855">
                  <c:v>636.77177070722701</c:v>
                </c:pt>
                <c:pt idx="274856">
                  <c:v>636.77408746250103</c:v>
                </c:pt>
                <c:pt idx="274857">
                  <c:v>636.77640421777505</c:v>
                </c:pt>
                <c:pt idx="274858">
                  <c:v>636.77872097304805</c:v>
                </c:pt>
                <c:pt idx="274859">
                  <c:v>636.78103772832196</c:v>
                </c:pt>
                <c:pt idx="274860">
                  <c:v>636.78335448359496</c:v>
                </c:pt>
                <c:pt idx="274861">
                  <c:v>636.78567123886899</c:v>
                </c:pt>
                <c:pt idx="274862">
                  <c:v>636.78798799414199</c:v>
                </c:pt>
                <c:pt idx="274863">
                  <c:v>636.79030474941601</c:v>
                </c:pt>
                <c:pt idx="274864">
                  <c:v>636.79262150469003</c:v>
                </c:pt>
                <c:pt idx="274865">
                  <c:v>636.79493825996303</c:v>
                </c:pt>
                <c:pt idx="274866">
                  <c:v>636.79725501523706</c:v>
                </c:pt>
                <c:pt idx="274867">
                  <c:v>636.79957177051006</c:v>
                </c:pt>
                <c:pt idx="274868">
                  <c:v>636.80188852578397</c:v>
                </c:pt>
                <c:pt idx="274869">
                  <c:v>636.80420528105697</c:v>
                </c:pt>
                <c:pt idx="274870">
                  <c:v>636.80652203633099</c:v>
                </c:pt>
                <c:pt idx="274871">
                  <c:v>636.80883879160399</c:v>
                </c:pt>
                <c:pt idx="274872">
                  <c:v>636.81115554687801</c:v>
                </c:pt>
                <c:pt idx="274873">
                  <c:v>636.81347230215204</c:v>
                </c:pt>
                <c:pt idx="274874">
                  <c:v>636.81578905742504</c:v>
                </c:pt>
                <c:pt idx="274875">
                  <c:v>636.81810581269895</c:v>
                </c:pt>
                <c:pt idx="274876">
                  <c:v>636.82042256797195</c:v>
                </c:pt>
                <c:pt idx="274877">
                  <c:v>636.82273932324597</c:v>
                </c:pt>
                <c:pt idx="274878">
                  <c:v>636.82505607851897</c:v>
                </c:pt>
                <c:pt idx="274879">
                  <c:v>636.82737283379299</c:v>
                </c:pt>
                <c:pt idx="274880">
                  <c:v>636.82968958906702</c:v>
                </c:pt>
                <c:pt idx="274881">
                  <c:v>636.83200634434002</c:v>
                </c:pt>
                <c:pt idx="274882">
                  <c:v>636.83432309961404</c:v>
                </c:pt>
                <c:pt idx="274883">
                  <c:v>636.83663985488704</c:v>
                </c:pt>
                <c:pt idx="274884">
                  <c:v>636.83895661016095</c:v>
                </c:pt>
                <c:pt idx="274885">
                  <c:v>636.84127336543395</c:v>
                </c:pt>
                <c:pt idx="274886">
                  <c:v>636.84359012070797</c:v>
                </c:pt>
                <c:pt idx="274887">
                  <c:v>636.845906875982</c:v>
                </c:pt>
                <c:pt idx="274888">
                  <c:v>636.848223631255</c:v>
                </c:pt>
                <c:pt idx="274889">
                  <c:v>636.85054038652902</c:v>
                </c:pt>
                <c:pt idx="274890">
                  <c:v>636.85285714180202</c:v>
                </c:pt>
                <c:pt idx="274891">
                  <c:v>636.85517389707604</c:v>
                </c:pt>
                <c:pt idx="274892">
                  <c:v>636.85749065234904</c:v>
                </c:pt>
                <c:pt idx="274893">
                  <c:v>636.85980740762295</c:v>
                </c:pt>
                <c:pt idx="274894">
                  <c:v>636.86212416289698</c:v>
                </c:pt>
                <c:pt idx="274895">
                  <c:v>636.86444091816998</c:v>
                </c:pt>
                <c:pt idx="274896">
                  <c:v>636.866757673444</c:v>
                </c:pt>
                <c:pt idx="274897">
                  <c:v>636.869074428717</c:v>
                </c:pt>
                <c:pt idx="274898">
                  <c:v>636.87139118399102</c:v>
                </c:pt>
                <c:pt idx="274899">
                  <c:v>636.87370793926402</c:v>
                </c:pt>
                <c:pt idx="274900">
                  <c:v>636.87602469453805</c:v>
                </c:pt>
                <c:pt idx="274901">
                  <c:v>636.87834144981196</c:v>
                </c:pt>
                <c:pt idx="274902">
                  <c:v>636.88065820508496</c:v>
                </c:pt>
                <c:pt idx="274903">
                  <c:v>636.88297496035898</c:v>
                </c:pt>
                <c:pt idx="274904">
                  <c:v>636.88529171563198</c:v>
                </c:pt>
                <c:pt idx="274905">
                  <c:v>636.887608470906</c:v>
                </c:pt>
                <c:pt idx="274906">
                  <c:v>636.889925226179</c:v>
                </c:pt>
                <c:pt idx="274907">
                  <c:v>636.89224198145303</c:v>
                </c:pt>
                <c:pt idx="274908">
                  <c:v>636.89455873672705</c:v>
                </c:pt>
                <c:pt idx="274909">
                  <c:v>636.89687549200005</c:v>
                </c:pt>
                <c:pt idx="274910">
                  <c:v>636.89919224727396</c:v>
                </c:pt>
                <c:pt idx="274911">
                  <c:v>636.90150900254696</c:v>
                </c:pt>
                <c:pt idx="274912">
                  <c:v>636.90382575782098</c:v>
                </c:pt>
                <c:pt idx="274913">
                  <c:v>636.90614251309398</c:v>
                </c:pt>
                <c:pt idx="274914">
                  <c:v>636.90845926836801</c:v>
                </c:pt>
                <c:pt idx="274915">
                  <c:v>636.91077602364203</c:v>
                </c:pt>
                <c:pt idx="274916">
                  <c:v>636.91309277891503</c:v>
                </c:pt>
                <c:pt idx="274917">
                  <c:v>636.91540953418905</c:v>
                </c:pt>
                <c:pt idx="274918">
                  <c:v>636.91772628946205</c:v>
                </c:pt>
                <c:pt idx="274919">
                  <c:v>636.92004304473596</c:v>
                </c:pt>
                <c:pt idx="274920">
                  <c:v>636.92235980000896</c:v>
                </c:pt>
                <c:pt idx="274921">
                  <c:v>636.92467655528299</c:v>
                </c:pt>
                <c:pt idx="274922">
                  <c:v>636.92699331055599</c:v>
                </c:pt>
                <c:pt idx="274923">
                  <c:v>636.92931006583001</c:v>
                </c:pt>
                <c:pt idx="274924">
                  <c:v>636.93162682110403</c:v>
                </c:pt>
                <c:pt idx="274925">
                  <c:v>636.93394357637703</c:v>
                </c:pt>
                <c:pt idx="274926">
                  <c:v>636.93626033165106</c:v>
                </c:pt>
                <c:pt idx="274927">
                  <c:v>636.93857708692406</c:v>
                </c:pt>
                <c:pt idx="274928">
                  <c:v>636.94089384219797</c:v>
                </c:pt>
                <c:pt idx="274929">
                  <c:v>636.94321059747097</c:v>
                </c:pt>
                <c:pt idx="274930">
                  <c:v>636.94552735274499</c:v>
                </c:pt>
                <c:pt idx="274931">
                  <c:v>636.94784410801901</c:v>
                </c:pt>
                <c:pt idx="274932">
                  <c:v>636.95016086329201</c:v>
                </c:pt>
                <c:pt idx="274933">
                  <c:v>636.95247761856604</c:v>
                </c:pt>
                <c:pt idx="274934">
                  <c:v>636.95479437383904</c:v>
                </c:pt>
                <c:pt idx="274935">
                  <c:v>636.95711112911295</c:v>
                </c:pt>
                <c:pt idx="274936">
                  <c:v>636.95942788438595</c:v>
                </c:pt>
                <c:pt idx="274937">
                  <c:v>636.96174463965997</c:v>
                </c:pt>
                <c:pt idx="274938">
                  <c:v>636.96406139493399</c:v>
                </c:pt>
                <c:pt idx="274939">
                  <c:v>636.96637815020699</c:v>
                </c:pt>
                <c:pt idx="274940">
                  <c:v>636.96869490548102</c:v>
                </c:pt>
                <c:pt idx="274941">
                  <c:v>636.97101166075402</c:v>
                </c:pt>
                <c:pt idx="274942">
                  <c:v>636.97332841602804</c:v>
                </c:pt>
                <c:pt idx="274943">
                  <c:v>636.97564517130104</c:v>
                </c:pt>
                <c:pt idx="274944">
                  <c:v>636.97796192657495</c:v>
                </c:pt>
                <c:pt idx="274945">
                  <c:v>636.98027868184897</c:v>
                </c:pt>
                <c:pt idx="274946">
                  <c:v>636.98259543712197</c:v>
                </c:pt>
                <c:pt idx="274947">
                  <c:v>636.984912192396</c:v>
                </c:pt>
                <c:pt idx="274948">
                  <c:v>636.987228947669</c:v>
                </c:pt>
                <c:pt idx="274949">
                  <c:v>636.98954570294302</c:v>
                </c:pt>
                <c:pt idx="274950">
                  <c:v>636.99186245821602</c:v>
                </c:pt>
                <c:pt idx="274951">
                  <c:v>636.99417921349004</c:v>
                </c:pt>
                <c:pt idx="274952">
                  <c:v>636.99649596876395</c:v>
                </c:pt>
                <c:pt idx="274953">
                  <c:v>636.99881272403695</c:v>
                </c:pt>
                <c:pt idx="274954">
                  <c:v>637.00112947931098</c:v>
                </c:pt>
                <c:pt idx="274955">
                  <c:v>637.00344623458398</c:v>
                </c:pt>
                <c:pt idx="274956">
                  <c:v>637.005762989858</c:v>
                </c:pt>
                <c:pt idx="274957">
                  <c:v>637.008079745131</c:v>
                </c:pt>
                <c:pt idx="274958">
                  <c:v>637.01039650040502</c:v>
                </c:pt>
                <c:pt idx="274959">
                  <c:v>637.01271325567905</c:v>
                </c:pt>
                <c:pt idx="274960">
                  <c:v>637.01503001095205</c:v>
                </c:pt>
                <c:pt idx="274961">
                  <c:v>637.01734676622596</c:v>
                </c:pt>
                <c:pt idx="274962">
                  <c:v>637.01966352149896</c:v>
                </c:pt>
                <c:pt idx="274963">
                  <c:v>637.02198027677298</c:v>
                </c:pt>
                <c:pt idx="274964">
                  <c:v>637.02429703204598</c:v>
                </c:pt>
                <c:pt idx="274965">
                  <c:v>637.02661378732</c:v>
                </c:pt>
                <c:pt idx="274966">
                  <c:v>637.02893054259403</c:v>
                </c:pt>
                <c:pt idx="274967">
                  <c:v>637.03124729786703</c:v>
                </c:pt>
                <c:pt idx="274968">
                  <c:v>637.03356405314105</c:v>
                </c:pt>
                <c:pt idx="274969">
                  <c:v>637.03588080841405</c:v>
                </c:pt>
                <c:pt idx="274970">
                  <c:v>637.03819756368796</c:v>
                </c:pt>
                <c:pt idx="274971">
                  <c:v>637.04051431896096</c:v>
                </c:pt>
                <c:pt idx="274972">
                  <c:v>637.04283107423498</c:v>
                </c:pt>
                <c:pt idx="274973">
                  <c:v>637.04514782950798</c:v>
                </c:pt>
                <c:pt idx="274974">
                  <c:v>637.04746458478201</c:v>
                </c:pt>
                <c:pt idx="274975">
                  <c:v>637.04978134005603</c:v>
                </c:pt>
                <c:pt idx="274976">
                  <c:v>637.05209809532903</c:v>
                </c:pt>
                <c:pt idx="274977">
                  <c:v>637.05441485060305</c:v>
                </c:pt>
                <c:pt idx="274978">
                  <c:v>637.05673160587605</c:v>
                </c:pt>
                <c:pt idx="274979">
                  <c:v>637.05904836114996</c:v>
                </c:pt>
                <c:pt idx="274980">
                  <c:v>637.06136511642296</c:v>
                </c:pt>
                <c:pt idx="274981">
                  <c:v>637.06368187169699</c:v>
                </c:pt>
                <c:pt idx="274982">
                  <c:v>637.06599862697101</c:v>
                </c:pt>
                <c:pt idx="274983">
                  <c:v>637.06831538224401</c:v>
                </c:pt>
                <c:pt idx="274984">
                  <c:v>637.07063213751803</c:v>
                </c:pt>
                <c:pt idx="274985">
                  <c:v>637.07294889279103</c:v>
                </c:pt>
                <c:pt idx="274986">
                  <c:v>637.07526564806506</c:v>
                </c:pt>
                <c:pt idx="274987">
                  <c:v>637.07758240333806</c:v>
                </c:pt>
                <c:pt idx="274988">
                  <c:v>637.07989915861197</c:v>
                </c:pt>
                <c:pt idx="274989">
                  <c:v>637.08221591388599</c:v>
                </c:pt>
                <c:pt idx="274990">
                  <c:v>637.08453266915899</c:v>
                </c:pt>
                <c:pt idx="274991">
                  <c:v>637.08684942443301</c:v>
                </c:pt>
                <c:pt idx="274992">
                  <c:v>637.08916617970601</c:v>
                </c:pt>
                <c:pt idx="274993">
                  <c:v>637.09148293498004</c:v>
                </c:pt>
                <c:pt idx="274994">
                  <c:v>637.09379969025304</c:v>
                </c:pt>
                <c:pt idx="274995">
                  <c:v>637.09611644552695</c:v>
                </c:pt>
                <c:pt idx="274996">
                  <c:v>637.09843320080097</c:v>
                </c:pt>
                <c:pt idx="274997">
                  <c:v>637.10074995607397</c:v>
                </c:pt>
                <c:pt idx="274998">
                  <c:v>637.10306671134799</c:v>
                </c:pt>
                <c:pt idx="274999">
                  <c:v>637.10538346662099</c:v>
                </c:pt>
                <c:pt idx="275000">
                  <c:v>637.10770022189502</c:v>
                </c:pt>
                <c:pt idx="275001">
                  <c:v>637.11001697716802</c:v>
                </c:pt>
                <c:pt idx="275002">
                  <c:v>637.11233373244204</c:v>
                </c:pt>
                <c:pt idx="275003">
                  <c:v>637.11465048771595</c:v>
                </c:pt>
                <c:pt idx="275004">
                  <c:v>637.11696724298895</c:v>
                </c:pt>
                <c:pt idx="275005">
                  <c:v>637.11928399826297</c:v>
                </c:pt>
                <c:pt idx="275006">
                  <c:v>637.12160075353597</c:v>
                </c:pt>
                <c:pt idx="275007">
                  <c:v>637.12391750881</c:v>
                </c:pt>
                <c:pt idx="275008">
                  <c:v>637.126234264083</c:v>
                </c:pt>
                <c:pt idx="275009">
                  <c:v>637.12855101935702</c:v>
                </c:pt>
                <c:pt idx="275010">
                  <c:v>637.13086777463104</c:v>
                </c:pt>
                <c:pt idx="275011">
                  <c:v>637.13318452990404</c:v>
                </c:pt>
                <c:pt idx="275012">
                  <c:v>637.13550128517795</c:v>
                </c:pt>
                <c:pt idx="275013">
                  <c:v>637.13781804045095</c:v>
                </c:pt>
                <c:pt idx="275014">
                  <c:v>637.14013479572498</c:v>
                </c:pt>
                <c:pt idx="275015">
                  <c:v>637.14245155099798</c:v>
                </c:pt>
                <c:pt idx="275016">
                  <c:v>637.144768306272</c:v>
                </c:pt>
                <c:pt idx="275017">
                  <c:v>637.14708506154602</c:v>
                </c:pt>
                <c:pt idx="275018">
                  <c:v>637.14940181681902</c:v>
                </c:pt>
                <c:pt idx="275019">
                  <c:v>637.15171857209305</c:v>
                </c:pt>
                <c:pt idx="275020">
                  <c:v>637.15403532736605</c:v>
                </c:pt>
                <c:pt idx="275021">
                  <c:v>637.15635208263996</c:v>
                </c:pt>
                <c:pt idx="275022">
                  <c:v>637.15866883791296</c:v>
                </c:pt>
                <c:pt idx="275023">
                  <c:v>637.16098559318698</c:v>
                </c:pt>
                <c:pt idx="275024">
                  <c:v>637.16330234845998</c:v>
                </c:pt>
                <c:pt idx="275025">
                  <c:v>637.165619103734</c:v>
                </c:pt>
                <c:pt idx="275026">
                  <c:v>637.16793585900803</c:v>
                </c:pt>
                <c:pt idx="275027">
                  <c:v>637.17025261428103</c:v>
                </c:pt>
                <c:pt idx="275028">
                  <c:v>637.17256936955505</c:v>
                </c:pt>
                <c:pt idx="275029">
                  <c:v>637.17488612482805</c:v>
                </c:pt>
                <c:pt idx="275030">
                  <c:v>637.17720288010196</c:v>
                </c:pt>
                <c:pt idx="275031">
                  <c:v>637.17951963537496</c:v>
                </c:pt>
                <c:pt idx="275032">
                  <c:v>637.18183639064898</c:v>
                </c:pt>
                <c:pt idx="275033">
                  <c:v>637.18415314592301</c:v>
                </c:pt>
                <c:pt idx="275034">
                  <c:v>637.18646990119601</c:v>
                </c:pt>
                <c:pt idx="275035">
                  <c:v>637.18878665647003</c:v>
                </c:pt>
                <c:pt idx="275036">
                  <c:v>637.19110341174303</c:v>
                </c:pt>
                <c:pt idx="275037">
                  <c:v>637.19342016701705</c:v>
                </c:pt>
                <c:pt idx="275038">
                  <c:v>637.19573692229005</c:v>
                </c:pt>
                <c:pt idx="275039">
                  <c:v>637.19805367756396</c:v>
                </c:pt>
                <c:pt idx="275040">
                  <c:v>637.20037043283799</c:v>
                </c:pt>
                <c:pt idx="275041">
                  <c:v>637.20268718811099</c:v>
                </c:pt>
                <c:pt idx="275042">
                  <c:v>637.20500394338501</c:v>
                </c:pt>
                <c:pt idx="275043">
                  <c:v>637.20732069865801</c:v>
                </c:pt>
                <c:pt idx="275044">
                  <c:v>637.20963745393203</c:v>
                </c:pt>
                <c:pt idx="275045">
                  <c:v>637.21195420920503</c:v>
                </c:pt>
                <c:pt idx="275046">
                  <c:v>637.21427096447906</c:v>
                </c:pt>
                <c:pt idx="275047">
                  <c:v>637.21658771975297</c:v>
                </c:pt>
                <c:pt idx="275048">
                  <c:v>637.21890447502597</c:v>
                </c:pt>
                <c:pt idx="275049">
                  <c:v>637.22122123029999</c:v>
                </c:pt>
                <c:pt idx="275050">
                  <c:v>637.22353798557299</c:v>
                </c:pt>
                <c:pt idx="275051">
                  <c:v>637.22585474084701</c:v>
                </c:pt>
                <c:pt idx="275052">
                  <c:v>637.22817149612001</c:v>
                </c:pt>
                <c:pt idx="275053">
                  <c:v>637.23048825139404</c:v>
                </c:pt>
                <c:pt idx="275054">
                  <c:v>637.23280500666795</c:v>
                </c:pt>
                <c:pt idx="275055">
                  <c:v>637.23512176194095</c:v>
                </c:pt>
                <c:pt idx="275056">
                  <c:v>637.23743851721497</c:v>
                </c:pt>
                <c:pt idx="275057">
                  <c:v>637.23975527248797</c:v>
                </c:pt>
                <c:pt idx="275058">
                  <c:v>637.24207202776199</c:v>
                </c:pt>
                <c:pt idx="275059">
                  <c:v>637.24438878303499</c:v>
                </c:pt>
                <c:pt idx="275060">
                  <c:v>637.24670553830902</c:v>
                </c:pt>
                <c:pt idx="275061">
                  <c:v>637.24902229358304</c:v>
                </c:pt>
                <c:pt idx="275062">
                  <c:v>637.25133904885604</c:v>
                </c:pt>
                <c:pt idx="275063">
                  <c:v>637.25365580412995</c:v>
                </c:pt>
                <c:pt idx="275064">
                  <c:v>637.25597255940295</c:v>
                </c:pt>
                <c:pt idx="275065">
                  <c:v>637.25828931467697</c:v>
                </c:pt>
                <c:pt idx="275066">
                  <c:v>637.26060606994997</c:v>
                </c:pt>
                <c:pt idx="275067">
                  <c:v>637.262922825224</c:v>
                </c:pt>
                <c:pt idx="275068">
                  <c:v>637.26523958049802</c:v>
                </c:pt>
                <c:pt idx="275069">
                  <c:v>637.26755633577102</c:v>
                </c:pt>
                <c:pt idx="275070">
                  <c:v>637.26987309104504</c:v>
                </c:pt>
                <c:pt idx="275071">
                  <c:v>637.27218984631804</c:v>
                </c:pt>
                <c:pt idx="275072">
                  <c:v>637.27450660159195</c:v>
                </c:pt>
                <c:pt idx="275073">
                  <c:v>637.27682335686495</c:v>
                </c:pt>
                <c:pt idx="275074">
                  <c:v>637.27914011213898</c:v>
                </c:pt>
                <c:pt idx="275075">
                  <c:v>637.28145686741198</c:v>
                </c:pt>
                <c:pt idx="275076">
                  <c:v>637.283773622686</c:v>
                </c:pt>
                <c:pt idx="275077">
                  <c:v>637.28609037796002</c:v>
                </c:pt>
                <c:pt idx="275078">
                  <c:v>637.28840713323302</c:v>
                </c:pt>
                <c:pt idx="275079">
                  <c:v>637.29072388850705</c:v>
                </c:pt>
                <c:pt idx="275080">
                  <c:v>637.29304064378005</c:v>
                </c:pt>
                <c:pt idx="275081">
                  <c:v>637.29535739905396</c:v>
                </c:pt>
                <c:pt idx="275082">
                  <c:v>637.29767415432696</c:v>
                </c:pt>
                <c:pt idx="275083">
                  <c:v>637.29999090960098</c:v>
                </c:pt>
                <c:pt idx="275084">
                  <c:v>637.302307664875</c:v>
                </c:pt>
                <c:pt idx="275085">
                  <c:v>637.304624420148</c:v>
                </c:pt>
                <c:pt idx="275086">
                  <c:v>637.30694117542203</c:v>
                </c:pt>
                <c:pt idx="275087">
                  <c:v>637.30925793069503</c:v>
                </c:pt>
                <c:pt idx="275088">
                  <c:v>637.31157468596905</c:v>
                </c:pt>
                <c:pt idx="275089">
                  <c:v>637.31389144124205</c:v>
                </c:pt>
                <c:pt idx="275090">
                  <c:v>637.31620819651596</c:v>
                </c:pt>
                <c:pt idx="275091">
                  <c:v>637.31852495178998</c:v>
                </c:pt>
                <c:pt idx="275092">
                  <c:v>637.32084170706298</c:v>
                </c:pt>
                <c:pt idx="275093">
                  <c:v>637.32315846233701</c:v>
                </c:pt>
                <c:pt idx="275094">
                  <c:v>637.32547521761001</c:v>
                </c:pt>
                <c:pt idx="275095">
                  <c:v>637.32779197288403</c:v>
                </c:pt>
                <c:pt idx="275096">
                  <c:v>637.33010872815703</c:v>
                </c:pt>
                <c:pt idx="275097">
                  <c:v>637.33242548343105</c:v>
                </c:pt>
                <c:pt idx="275098">
                  <c:v>637.33474223870496</c:v>
                </c:pt>
                <c:pt idx="275099">
                  <c:v>637.33705899397796</c:v>
                </c:pt>
                <c:pt idx="275100">
                  <c:v>637.33937574925199</c:v>
                </c:pt>
                <c:pt idx="275101">
                  <c:v>637.34169250452499</c:v>
                </c:pt>
                <c:pt idx="275102">
                  <c:v>637.34400925979901</c:v>
                </c:pt>
                <c:pt idx="275103">
                  <c:v>637.34632601507201</c:v>
                </c:pt>
                <c:pt idx="275104">
                  <c:v>637.34864277034603</c:v>
                </c:pt>
                <c:pt idx="275105">
                  <c:v>637.35095952562006</c:v>
                </c:pt>
                <c:pt idx="275106">
                  <c:v>637.35327628089306</c:v>
                </c:pt>
                <c:pt idx="275107">
                  <c:v>637.35559303616697</c:v>
                </c:pt>
                <c:pt idx="275108">
                  <c:v>637.35790979143997</c:v>
                </c:pt>
                <c:pt idx="275109">
                  <c:v>637.36022654671399</c:v>
                </c:pt>
                <c:pt idx="275110">
                  <c:v>637.36254330198699</c:v>
                </c:pt>
                <c:pt idx="275111">
                  <c:v>637.36486005726101</c:v>
                </c:pt>
                <c:pt idx="275112">
                  <c:v>637.36717681253504</c:v>
                </c:pt>
                <c:pt idx="275113">
                  <c:v>637.36949356780804</c:v>
                </c:pt>
                <c:pt idx="275114">
                  <c:v>637.37181032308195</c:v>
                </c:pt>
                <c:pt idx="275115">
                  <c:v>637.37412707835495</c:v>
                </c:pt>
                <c:pt idx="275116">
                  <c:v>637.37644383362897</c:v>
                </c:pt>
                <c:pt idx="275117">
                  <c:v>637.37876058890197</c:v>
                </c:pt>
                <c:pt idx="275118">
                  <c:v>637.38107734417599</c:v>
                </c:pt>
                <c:pt idx="275119">
                  <c:v>637.38339409944899</c:v>
                </c:pt>
                <c:pt idx="275120">
                  <c:v>637.38571085472302</c:v>
                </c:pt>
                <c:pt idx="275121">
                  <c:v>637.38802760999704</c:v>
                </c:pt>
                <c:pt idx="275122">
                  <c:v>637.39034436527004</c:v>
                </c:pt>
                <c:pt idx="275123">
                  <c:v>637.39266112054395</c:v>
                </c:pt>
                <c:pt idx="275124">
                  <c:v>637.39497787581695</c:v>
                </c:pt>
                <c:pt idx="275125">
                  <c:v>637.39729463109097</c:v>
                </c:pt>
                <c:pt idx="275126">
                  <c:v>637.39961138636397</c:v>
                </c:pt>
                <c:pt idx="275127">
                  <c:v>637.401928141638</c:v>
                </c:pt>
                <c:pt idx="275128">
                  <c:v>637.40424489691202</c:v>
                </c:pt>
                <c:pt idx="275129">
                  <c:v>637.40656165218502</c:v>
                </c:pt>
                <c:pt idx="275130">
                  <c:v>637.40887840745904</c:v>
                </c:pt>
                <c:pt idx="275131">
                  <c:v>637.41119516273204</c:v>
                </c:pt>
                <c:pt idx="275132">
                  <c:v>637.41351191800595</c:v>
                </c:pt>
                <c:pt idx="275133">
                  <c:v>637.41582867327895</c:v>
                </c:pt>
                <c:pt idx="275134">
                  <c:v>637.41814542855298</c:v>
                </c:pt>
                <c:pt idx="275135">
                  <c:v>637.420462183827</c:v>
                </c:pt>
                <c:pt idx="275136">
                  <c:v>637.4227789391</c:v>
                </c:pt>
                <c:pt idx="275137">
                  <c:v>637.42509569437402</c:v>
                </c:pt>
                <c:pt idx="275138">
                  <c:v>637.42741244964702</c:v>
                </c:pt>
                <c:pt idx="275139">
                  <c:v>637.42972920492105</c:v>
                </c:pt>
                <c:pt idx="275140">
                  <c:v>637.43204596019405</c:v>
                </c:pt>
                <c:pt idx="275141">
                  <c:v>637.43436271546796</c:v>
                </c:pt>
                <c:pt idx="275142">
                  <c:v>637.43667947074198</c:v>
                </c:pt>
                <c:pt idx="275143">
                  <c:v>637.43899622601498</c:v>
                </c:pt>
                <c:pt idx="275144">
                  <c:v>637.441312981289</c:v>
                </c:pt>
                <c:pt idx="275145">
                  <c:v>637.443629736562</c:v>
                </c:pt>
                <c:pt idx="275146">
                  <c:v>637.44594649183603</c:v>
                </c:pt>
                <c:pt idx="275147">
                  <c:v>637.44826324710903</c:v>
                </c:pt>
                <c:pt idx="275148">
                  <c:v>637.45058000238305</c:v>
                </c:pt>
                <c:pt idx="275149">
                  <c:v>637.45289675765696</c:v>
                </c:pt>
                <c:pt idx="275150">
                  <c:v>637.45521351292996</c:v>
                </c:pt>
                <c:pt idx="275151">
                  <c:v>637.45753026820398</c:v>
                </c:pt>
                <c:pt idx="275152">
                  <c:v>637.45984702347698</c:v>
                </c:pt>
                <c:pt idx="275153">
                  <c:v>637.46216377875101</c:v>
                </c:pt>
                <c:pt idx="275154">
                  <c:v>637.46448053402401</c:v>
                </c:pt>
                <c:pt idx="275155">
                  <c:v>637.46679728929803</c:v>
                </c:pt>
                <c:pt idx="275156">
                  <c:v>637.46911404457205</c:v>
                </c:pt>
                <c:pt idx="275157">
                  <c:v>637.47143079984505</c:v>
                </c:pt>
                <c:pt idx="275158">
                  <c:v>637.47374755511896</c:v>
                </c:pt>
                <c:pt idx="275159">
                  <c:v>637.47606431039196</c:v>
                </c:pt>
                <c:pt idx="275160">
                  <c:v>637.47838106566599</c:v>
                </c:pt>
                <c:pt idx="275161">
                  <c:v>637.48069782093899</c:v>
                </c:pt>
                <c:pt idx="275162">
                  <c:v>637.48301457621301</c:v>
                </c:pt>
                <c:pt idx="275163">
                  <c:v>637.48533133148703</c:v>
                </c:pt>
                <c:pt idx="275164">
                  <c:v>637.48764808676003</c:v>
                </c:pt>
                <c:pt idx="275165">
                  <c:v>637.48996484203406</c:v>
                </c:pt>
                <c:pt idx="275166">
                  <c:v>637.49228159730706</c:v>
                </c:pt>
                <c:pt idx="275167">
                  <c:v>637.49459835258097</c:v>
                </c:pt>
                <c:pt idx="275168">
                  <c:v>637.49691510785397</c:v>
                </c:pt>
                <c:pt idx="275169">
                  <c:v>637.49923186312799</c:v>
                </c:pt>
                <c:pt idx="275170">
                  <c:v>637.50154861840099</c:v>
                </c:pt>
                <c:pt idx="275171">
                  <c:v>637.50386537367501</c:v>
                </c:pt>
                <c:pt idx="275172">
                  <c:v>637.50618212894904</c:v>
                </c:pt>
                <c:pt idx="275173">
                  <c:v>637.50849888422204</c:v>
                </c:pt>
                <c:pt idx="275174">
                  <c:v>637.51081563949595</c:v>
                </c:pt>
                <c:pt idx="275175">
                  <c:v>637.51313239476895</c:v>
                </c:pt>
                <c:pt idx="275176">
                  <c:v>637.51544915004297</c:v>
                </c:pt>
                <c:pt idx="275177">
                  <c:v>637.51776590531597</c:v>
                </c:pt>
                <c:pt idx="275178">
                  <c:v>637.52008266058999</c:v>
                </c:pt>
                <c:pt idx="275179">
                  <c:v>637.52239941586402</c:v>
                </c:pt>
                <c:pt idx="275180">
                  <c:v>637.52471617113702</c:v>
                </c:pt>
                <c:pt idx="275181">
                  <c:v>637.52703292641104</c:v>
                </c:pt>
                <c:pt idx="275182">
                  <c:v>637.52934968168404</c:v>
                </c:pt>
                <c:pt idx="275183">
                  <c:v>637.53166643695795</c:v>
                </c:pt>
                <c:pt idx="275184">
                  <c:v>637.53398319223095</c:v>
                </c:pt>
                <c:pt idx="275185">
                  <c:v>637.53629994750497</c:v>
                </c:pt>
                <c:pt idx="275186">
                  <c:v>637.538616702779</c:v>
                </c:pt>
                <c:pt idx="275187">
                  <c:v>637.540933458052</c:v>
                </c:pt>
                <c:pt idx="275188">
                  <c:v>637.54325021332602</c:v>
                </c:pt>
                <c:pt idx="275189">
                  <c:v>637.54556696859902</c:v>
                </c:pt>
                <c:pt idx="275190">
                  <c:v>637.54788372387304</c:v>
                </c:pt>
                <c:pt idx="275191">
                  <c:v>637.55020047914604</c:v>
                </c:pt>
                <c:pt idx="275192">
                  <c:v>637.55251723441995</c:v>
                </c:pt>
                <c:pt idx="275193">
                  <c:v>637.55483398969398</c:v>
                </c:pt>
                <c:pt idx="275194">
                  <c:v>637.55715074496698</c:v>
                </c:pt>
                <c:pt idx="275195">
                  <c:v>637.559467500241</c:v>
                </c:pt>
                <c:pt idx="275196">
                  <c:v>637.561784255514</c:v>
                </c:pt>
                <c:pt idx="275197">
                  <c:v>637.56410101078802</c:v>
                </c:pt>
                <c:pt idx="275198">
                  <c:v>637.56641776606102</c:v>
                </c:pt>
                <c:pt idx="275199">
                  <c:v>637.56873452133505</c:v>
                </c:pt>
                <c:pt idx="275200">
                  <c:v>637.57105127660896</c:v>
                </c:pt>
                <c:pt idx="275201">
                  <c:v>637.57336803188196</c:v>
                </c:pt>
                <c:pt idx="275202">
                  <c:v>637.57568478715598</c:v>
                </c:pt>
                <c:pt idx="275203">
                  <c:v>637.57800154242898</c:v>
                </c:pt>
                <c:pt idx="275204">
                  <c:v>637.580318297703</c:v>
                </c:pt>
                <c:pt idx="275205">
                  <c:v>637.582635052976</c:v>
                </c:pt>
                <c:pt idx="275206">
                  <c:v>637.58495180825003</c:v>
                </c:pt>
                <c:pt idx="275207">
                  <c:v>637.58726856352405</c:v>
                </c:pt>
                <c:pt idx="275208">
                  <c:v>637.58958531879705</c:v>
                </c:pt>
                <c:pt idx="275209">
                  <c:v>637.59190207407096</c:v>
                </c:pt>
                <c:pt idx="275210">
                  <c:v>637.59421882934396</c:v>
                </c:pt>
                <c:pt idx="275211">
                  <c:v>637.59653558461798</c:v>
                </c:pt>
                <c:pt idx="275212">
                  <c:v>637.59885233989098</c:v>
                </c:pt>
                <c:pt idx="275213">
                  <c:v>637.60116909516501</c:v>
                </c:pt>
                <c:pt idx="275214">
                  <c:v>637.60348585043903</c:v>
                </c:pt>
                <c:pt idx="275215">
                  <c:v>637.60580260571203</c:v>
                </c:pt>
                <c:pt idx="275216">
                  <c:v>637.60811936098605</c:v>
                </c:pt>
                <c:pt idx="275217">
                  <c:v>637.61043611625905</c:v>
                </c:pt>
                <c:pt idx="275218">
                  <c:v>637.61275287153296</c:v>
                </c:pt>
                <c:pt idx="275219">
                  <c:v>637.61506962680596</c:v>
                </c:pt>
                <c:pt idx="275220">
                  <c:v>637.61738638207999</c:v>
                </c:pt>
                <c:pt idx="275221">
                  <c:v>637.61970313735299</c:v>
                </c:pt>
                <c:pt idx="275222">
                  <c:v>637.62201989262701</c:v>
                </c:pt>
                <c:pt idx="275223">
                  <c:v>637.62433664790103</c:v>
                </c:pt>
                <c:pt idx="275224">
                  <c:v>637.62665340317403</c:v>
                </c:pt>
                <c:pt idx="275225">
                  <c:v>637.62897015844806</c:v>
                </c:pt>
                <c:pt idx="275226">
                  <c:v>637.63128691372106</c:v>
                </c:pt>
                <c:pt idx="275227">
                  <c:v>637.63360366899497</c:v>
                </c:pt>
                <c:pt idx="275228">
                  <c:v>637.63592042426797</c:v>
                </c:pt>
                <c:pt idx="275229">
                  <c:v>637.63823717954199</c:v>
                </c:pt>
                <c:pt idx="275230">
                  <c:v>637.64055393481601</c:v>
                </c:pt>
                <c:pt idx="275231">
                  <c:v>637.64287069008901</c:v>
                </c:pt>
                <c:pt idx="275232">
                  <c:v>637.64518744536304</c:v>
                </c:pt>
                <c:pt idx="275233">
                  <c:v>637.64750420063604</c:v>
                </c:pt>
                <c:pt idx="275234">
                  <c:v>637.64982095590995</c:v>
                </c:pt>
                <c:pt idx="275235">
                  <c:v>637.65213771118295</c:v>
                </c:pt>
                <c:pt idx="275236">
                  <c:v>637.65445446645697</c:v>
                </c:pt>
                <c:pt idx="275237">
                  <c:v>637.65677122173099</c:v>
                </c:pt>
                <c:pt idx="275238">
                  <c:v>637.65908797700399</c:v>
                </c:pt>
                <c:pt idx="275239">
                  <c:v>637.66140473227802</c:v>
                </c:pt>
                <c:pt idx="275240">
                  <c:v>637.66372148755102</c:v>
                </c:pt>
                <c:pt idx="275241">
                  <c:v>637.66603824282504</c:v>
                </c:pt>
                <c:pt idx="275242">
                  <c:v>637.66835499809804</c:v>
                </c:pt>
                <c:pt idx="275243">
                  <c:v>637.67067175337195</c:v>
                </c:pt>
                <c:pt idx="275244">
                  <c:v>637.67298850864597</c:v>
                </c:pt>
                <c:pt idx="275245">
                  <c:v>637.67530526391897</c:v>
                </c:pt>
                <c:pt idx="275246">
                  <c:v>637.677622019193</c:v>
                </c:pt>
                <c:pt idx="275247">
                  <c:v>637.679938774466</c:v>
                </c:pt>
                <c:pt idx="275248">
                  <c:v>637.68225552974002</c:v>
                </c:pt>
                <c:pt idx="275249">
                  <c:v>637.68457228501302</c:v>
                </c:pt>
                <c:pt idx="275250">
                  <c:v>637.68688904028704</c:v>
                </c:pt>
                <c:pt idx="275251">
                  <c:v>637.68920579556095</c:v>
                </c:pt>
                <c:pt idx="275252">
                  <c:v>637.69152255083395</c:v>
                </c:pt>
                <c:pt idx="275253">
                  <c:v>637.69383930610798</c:v>
                </c:pt>
                <c:pt idx="275254">
                  <c:v>637.69615606138098</c:v>
                </c:pt>
                <c:pt idx="275255">
                  <c:v>637.698472816655</c:v>
                </c:pt>
                <c:pt idx="275256">
                  <c:v>637.700789571928</c:v>
                </c:pt>
                <c:pt idx="275257">
                  <c:v>637.70310632720202</c:v>
                </c:pt>
                <c:pt idx="275258">
                  <c:v>637.70542308247605</c:v>
                </c:pt>
                <c:pt idx="275259">
                  <c:v>637.70773983774905</c:v>
                </c:pt>
                <c:pt idx="275260">
                  <c:v>637.71005659302295</c:v>
                </c:pt>
                <c:pt idx="275261">
                  <c:v>637.71237334829596</c:v>
                </c:pt>
                <c:pt idx="275262">
                  <c:v>637.71469010356998</c:v>
                </c:pt>
                <c:pt idx="275263">
                  <c:v>637.71700685884298</c:v>
                </c:pt>
                <c:pt idx="275264">
                  <c:v>637.719323614117</c:v>
                </c:pt>
                <c:pt idx="275265">
                  <c:v>637.72164036939103</c:v>
                </c:pt>
                <c:pt idx="275266">
                  <c:v>637.72395712466403</c:v>
                </c:pt>
                <c:pt idx="275267">
                  <c:v>637.72627387993805</c:v>
                </c:pt>
                <c:pt idx="275268">
                  <c:v>637.72859063521105</c:v>
                </c:pt>
                <c:pt idx="275269">
                  <c:v>637.73090739048496</c:v>
                </c:pt>
                <c:pt idx="275270">
                  <c:v>637.73322414575796</c:v>
                </c:pt>
                <c:pt idx="275271">
                  <c:v>637.73554090103198</c:v>
                </c:pt>
                <c:pt idx="275272">
                  <c:v>637.73785765630498</c:v>
                </c:pt>
                <c:pt idx="275273">
                  <c:v>637.74017441157901</c:v>
                </c:pt>
                <c:pt idx="275274">
                  <c:v>637.74249116685303</c:v>
                </c:pt>
                <c:pt idx="275275">
                  <c:v>637.74480792212603</c:v>
                </c:pt>
                <c:pt idx="275276">
                  <c:v>637.74712467740005</c:v>
                </c:pt>
                <c:pt idx="275277">
                  <c:v>637.74944143267305</c:v>
                </c:pt>
                <c:pt idx="275278">
                  <c:v>637.75175818794696</c:v>
                </c:pt>
                <c:pt idx="275279">
                  <c:v>637.75407494321996</c:v>
                </c:pt>
                <c:pt idx="275280">
                  <c:v>637.75639169849399</c:v>
                </c:pt>
                <c:pt idx="275281">
                  <c:v>637.75870845376801</c:v>
                </c:pt>
                <c:pt idx="275282">
                  <c:v>637.76102520904101</c:v>
                </c:pt>
                <c:pt idx="275283">
                  <c:v>637.76334196431503</c:v>
                </c:pt>
                <c:pt idx="275284">
                  <c:v>637.76565871958803</c:v>
                </c:pt>
                <c:pt idx="275285">
                  <c:v>637.76797547486206</c:v>
                </c:pt>
                <c:pt idx="275286">
                  <c:v>637.77029223013506</c:v>
                </c:pt>
                <c:pt idx="275287">
                  <c:v>637.77260898540897</c:v>
                </c:pt>
                <c:pt idx="275288">
                  <c:v>637.77492574068299</c:v>
                </c:pt>
                <c:pt idx="275289">
                  <c:v>637.77724249595599</c:v>
                </c:pt>
                <c:pt idx="275290">
                  <c:v>637.77955925123001</c:v>
                </c:pt>
                <c:pt idx="275291">
                  <c:v>637.78187600650301</c:v>
                </c:pt>
                <c:pt idx="275292">
                  <c:v>637.78419276177704</c:v>
                </c:pt>
                <c:pt idx="275293">
                  <c:v>637.78650951705004</c:v>
                </c:pt>
                <c:pt idx="275294">
                  <c:v>637.78882627232394</c:v>
                </c:pt>
                <c:pt idx="275295">
                  <c:v>637.79114302759797</c:v>
                </c:pt>
                <c:pt idx="275296">
                  <c:v>637.79345978287097</c:v>
                </c:pt>
                <c:pt idx="275297">
                  <c:v>637.79577653814499</c:v>
                </c:pt>
                <c:pt idx="275298">
                  <c:v>637.79809329341799</c:v>
                </c:pt>
                <c:pt idx="275299">
                  <c:v>637.80041004869202</c:v>
                </c:pt>
                <c:pt idx="275300">
                  <c:v>637.80272680396502</c:v>
                </c:pt>
                <c:pt idx="275301">
                  <c:v>637.80504355923904</c:v>
                </c:pt>
                <c:pt idx="275302">
                  <c:v>637.80736031451295</c:v>
                </c:pt>
                <c:pt idx="275303">
                  <c:v>637.80967706978595</c:v>
                </c:pt>
                <c:pt idx="275304">
                  <c:v>637.81199382505997</c:v>
                </c:pt>
                <c:pt idx="275305">
                  <c:v>637.81431058033297</c:v>
                </c:pt>
                <c:pt idx="275306">
                  <c:v>637.816627335607</c:v>
                </c:pt>
                <c:pt idx="275307">
                  <c:v>637.81894409088</c:v>
                </c:pt>
                <c:pt idx="275308">
                  <c:v>637.82126084615402</c:v>
                </c:pt>
                <c:pt idx="275309">
                  <c:v>637.82357760142804</c:v>
                </c:pt>
                <c:pt idx="275310">
                  <c:v>637.82589435670104</c:v>
                </c:pt>
                <c:pt idx="275311">
                  <c:v>637.82821111197495</c:v>
                </c:pt>
                <c:pt idx="275312">
                  <c:v>637.83052786724795</c:v>
                </c:pt>
                <c:pt idx="275313">
                  <c:v>637.83284462252197</c:v>
                </c:pt>
                <c:pt idx="275314">
                  <c:v>637.83516137779498</c:v>
                </c:pt>
                <c:pt idx="275315">
                  <c:v>637.837478133069</c:v>
                </c:pt>
                <c:pt idx="275316">
                  <c:v>637.83979488834302</c:v>
                </c:pt>
                <c:pt idx="275317">
                  <c:v>637.84211164361602</c:v>
                </c:pt>
                <c:pt idx="275318">
                  <c:v>637.84442839889005</c:v>
                </c:pt>
                <c:pt idx="275319">
                  <c:v>637.84674515416305</c:v>
                </c:pt>
                <c:pt idx="275320">
                  <c:v>637.84906190943695</c:v>
                </c:pt>
                <c:pt idx="275321">
                  <c:v>637.85137866470996</c:v>
                </c:pt>
                <c:pt idx="275322">
                  <c:v>637.85369541998398</c:v>
                </c:pt>
                <c:pt idx="275323">
                  <c:v>637.85601217525698</c:v>
                </c:pt>
                <c:pt idx="275324">
                  <c:v>637.858328930531</c:v>
                </c:pt>
                <c:pt idx="275325">
                  <c:v>637.86064568580503</c:v>
                </c:pt>
                <c:pt idx="275326">
                  <c:v>637.86296244107803</c:v>
                </c:pt>
                <c:pt idx="275327">
                  <c:v>637.86527919635205</c:v>
                </c:pt>
                <c:pt idx="275328">
                  <c:v>637.86759595162505</c:v>
                </c:pt>
                <c:pt idx="275329">
                  <c:v>637.86991270689896</c:v>
                </c:pt>
                <c:pt idx="275330">
                  <c:v>637.87222946217196</c:v>
                </c:pt>
                <c:pt idx="275331">
                  <c:v>637.87454621744598</c:v>
                </c:pt>
                <c:pt idx="275332">
                  <c:v>637.87686297272001</c:v>
                </c:pt>
                <c:pt idx="275333">
                  <c:v>637.87917972799301</c:v>
                </c:pt>
                <c:pt idx="275334">
                  <c:v>637.88149648326703</c:v>
                </c:pt>
                <c:pt idx="275335">
                  <c:v>637.88381323854003</c:v>
                </c:pt>
                <c:pt idx="275336">
                  <c:v>637.88612999381405</c:v>
                </c:pt>
                <c:pt idx="275337">
                  <c:v>637.88844674908705</c:v>
                </c:pt>
                <c:pt idx="275338">
                  <c:v>637.89076350436096</c:v>
                </c:pt>
                <c:pt idx="275339">
                  <c:v>637.89308025963498</c:v>
                </c:pt>
                <c:pt idx="275340">
                  <c:v>637.89539701490799</c:v>
                </c:pt>
                <c:pt idx="275341">
                  <c:v>637.89771377018201</c:v>
                </c:pt>
                <c:pt idx="275342">
                  <c:v>637.90003052545501</c:v>
                </c:pt>
                <c:pt idx="275343">
                  <c:v>637.90234728072903</c:v>
                </c:pt>
                <c:pt idx="275344">
                  <c:v>637.90466403600203</c:v>
                </c:pt>
                <c:pt idx="275345">
                  <c:v>637.90698079127606</c:v>
                </c:pt>
                <c:pt idx="275346">
                  <c:v>637.90929754654996</c:v>
                </c:pt>
                <c:pt idx="275347">
                  <c:v>637.91161430182296</c:v>
                </c:pt>
                <c:pt idx="275348">
                  <c:v>637.91393105709699</c:v>
                </c:pt>
                <c:pt idx="275349">
                  <c:v>637.91624781236999</c:v>
                </c:pt>
                <c:pt idx="275350">
                  <c:v>637.91856456764401</c:v>
                </c:pt>
                <c:pt idx="275351">
                  <c:v>637.92088132291701</c:v>
                </c:pt>
                <c:pt idx="275352">
                  <c:v>637.92319807819104</c:v>
                </c:pt>
                <c:pt idx="275353">
                  <c:v>637.92551483346494</c:v>
                </c:pt>
                <c:pt idx="275354">
                  <c:v>637.92783158873794</c:v>
                </c:pt>
                <c:pt idx="275355">
                  <c:v>637.93014834401197</c:v>
                </c:pt>
                <c:pt idx="275356">
                  <c:v>637.93246509928497</c:v>
                </c:pt>
                <c:pt idx="275357">
                  <c:v>637.93478185455899</c:v>
                </c:pt>
                <c:pt idx="275358">
                  <c:v>637.93709860983199</c:v>
                </c:pt>
                <c:pt idx="275359">
                  <c:v>637.93941536510602</c:v>
                </c:pt>
                <c:pt idx="275360">
                  <c:v>637.94173212038004</c:v>
                </c:pt>
                <c:pt idx="275361">
                  <c:v>637.94404887565304</c:v>
                </c:pt>
                <c:pt idx="275362">
                  <c:v>637.94636563092695</c:v>
                </c:pt>
                <c:pt idx="275363">
                  <c:v>637.94868238619995</c:v>
                </c:pt>
                <c:pt idx="275364">
                  <c:v>637.95099914147397</c:v>
                </c:pt>
                <c:pt idx="275365">
                  <c:v>637.95331589674697</c:v>
                </c:pt>
                <c:pt idx="275366">
                  <c:v>637.955632652021</c:v>
                </c:pt>
                <c:pt idx="275367">
                  <c:v>637.957949407294</c:v>
                </c:pt>
                <c:pt idx="275368">
                  <c:v>637.96026616256802</c:v>
                </c:pt>
                <c:pt idx="275369">
                  <c:v>637.96258291784204</c:v>
                </c:pt>
                <c:pt idx="275370">
                  <c:v>637.96489967311504</c:v>
                </c:pt>
                <c:pt idx="275371">
                  <c:v>637.96721642838895</c:v>
                </c:pt>
                <c:pt idx="275372">
                  <c:v>637.96953318366195</c:v>
                </c:pt>
                <c:pt idx="275373">
                  <c:v>637.97184993893597</c:v>
                </c:pt>
                <c:pt idx="275374">
                  <c:v>637.97416669420898</c:v>
                </c:pt>
                <c:pt idx="275375">
                  <c:v>637.976483449483</c:v>
                </c:pt>
                <c:pt idx="275376">
                  <c:v>637.97880020475702</c:v>
                </c:pt>
                <c:pt idx="275377">
                  <c:v>637.98111696003002</c:v>
                </c:pt>
                <c:pt idx="275378">
                  <c:v>637.98343371530405</c:v>
                </c:pt>
                <c:pt idx="275379">
                  <c:v>637.98575047057705</c:v>
                </c:pt>
                <c:pt idx="275380">
                  <c:v>637.98806722585095</c:v>
                </c:pt>
                <c:pt idx="275381">
                  <c:v>637.99038398112395</c:v>
                </c:pt>
                <c:pt idx="275382">
                  <c:v>637.99270073639798</c:v>
                </c:pt>
                <c:pt idx="275383">
                  <c:v>637.995017491672</c:v>
                </c:pt>
                <c:pt idx="275384">
                  <c:v>637.997334246945</c:v>
                </c:pt>
                <c:pt idx="275385">
                  <c:v>637.99965100221903</c:v>
                </c:pt>
                <c:pt idx="275386">
                  <c:v>638.00196775749203</c:v>
                </c:pt>
                <c:pt idx="275387">
                  <c:v>638.00428451276605</c:v>
                </c:pt>
                <c:pt idx="275388">
                  <c:v>638.00660126803905</c:v>
                </c:pt>
                <c:pt idx="275389">
                  <c:v>638.00891802331296</c:v>
                </c:pt>
                <c:pt idx="275390">
                  <c:v>638.01123477858698</c:v>
                </c:pt>
                <c:pt idx="275391">
                  <c:v>638.01355153385998</c:v>
                </c:pt>
                <c:pt idx="275392">
                  <c:v>638.015868289134</c:v>
                </c:pt>
                <c:pt idx="275393">
                  <c:v>638.01818504440701</c:v>
                </c:pt>
                <c:pt idx="275394">
                  <c:v>638.02050179968103</c:v>
                </c:pt>
                <c:pt idx="275395">
                  <c:v>638.02281855495403</c:v>
                </c:pt>
                <c:pt idx="275396">
                  <c:v>638.02513531022805</c:v>
                </c:pt>
                <c:pt idx="275397">
                  <c:v>638.02745206550196</c:v>
                </c:pt>
                <c:pt idx="275398">
                  <c:v>638.02976882077496</c:v>
                </c:pt>
                <c:pt idx="275399">
                  <c:v>638.03208557604898</c:v>
                </c:pt>
                <c:pt idx="275400">
                  <c:v>638.03440233132199</c:v>
                </c:pt>
                <c:pt idx="275401">
                  <c:v>638.03671908659601</c:v>
                </c:pt>
                <c:pt idx="275402">
                  <c:v>638.03903584186901</c:v>
                </c:pt>
                <c:pt idx="275403">
                  <c:v>638.04135259714303</c:v>
                </c:pt>
                <c:pt idx="275404">
                  <c:v>638.04366935241706</c:v>
                </c:pt>
                <c:pt idx="275405">
                  <c:v>638.04598610769006</c:v>
                </c:pt>
                <c:pt idx="275406">
                  <c:v>638.04830286296396</c:v>
                </c:pt>
                <c:pt idx="275407">
                  <c:v>638.05061961823696</c:v>
                </c:pt>
                <c:pt idx="275408">
                  <c:v>638.05293637351099</c:v>
                </c:pt>
                <c:pt idx="275409">
                  <c:v>638.05525312878399</c:v>
                </c:pt>
                <c:pt idx="275410">
                  <c:v>638.05756988405801</c:v>
                </c:pt>
                <c:pt idx="275411">
                  <c:v>638.05988663933203</c:v>
                </c:pt>
                <c:pt idx="275412">
                  <c:v>638.06220339460504</c:v>
                </c:pt>
                <c:pt idx="275413">
                  <c:v>638.06452014987894</c:v>
                </c:pt>
                <c:pt idx="275414">
                  <c:v>638.06683690515194</c:v>
                </c:pt>
                <c:pt idx="275415">
                  <c:v>638.06915366042597</c:v>
                </c:pt>
                <c:pt idx="275416">
                  <c:v>638.07147041569897</c:v>
                </c:pt>
                <c:pt idx="275417">
                  <c:v>638.07378717097299</c:v>
                </c:pt>
                <c:pt idx="275418">
                  <c:v>638.07610392624599</c:v>
                </c:pt>
                <c:pt idx="275419">
                  <c:v>638.07842068152002</c:v>
                </c:pt>
                <c:pt idx="275420">
                  <c:v>638.08073743679404</c:v>
                </c:pt>
                <c:pt idx="275421">
                  <c:v>638.08305419206704</c:v>
                </c:pt>
                <c:pt idx="275422">
                  <c:v>638.08537094734095</c:v>
                </c:pt>
                <c:pt idx="275423">
                  <c:v>638.08768770261395</c:v>
                </c:pt>
                <c:pt idx="275424">
                  <c:v>638.09000445788797</c:v>
                </c:pt>
                <c:pt idx="275425">
                  <c:v>638.09232121316097</c:v>
                </c:pt>
                <c:pt idx="275426">
                  <c:v>638.09463796843499</c:v>
                </c:pt>
                <c:pt idx="275427">
                  <c:v>638.09695472370902</c:v>
                </c:pt>
                <c:pt idx="275428">
                  <c:v>638.09927147898202</c:v>
                </c:pt>
                <c:pt idx="275429">
                  <c:v>638.10158823425604</c:v>
                </c:pt>
                <c:pt idx="275430">
                  <c:v>638.10390498952904</c:v>
                </c:pt>
                <c:pt idx="275431">
                  <c:v>638.10622174480295</c:v>
                </c:pt>
                <c:pt idx="275432">
                  <c:v>638.10853850007595</c:v>
                </c:pt>
                <c:pt idx="275433">
                  <c:v>638.11085525534997</c:v>
                </c:pt>
                <c:pt idx="275434">
                  <c:v>638.113172010624</c:v>
                </c:pt>
                <c:pt idx="275435">
                  <c:v>638.115488765897</c:v>
                </c:pt>
                <c:pt idx="275436">
                  <c:v>638.11780552117102</c:v>
                </c:pt>
                <c:pt idx="275437">
                  <c:v>638.12012227644402</c:v>
                </c:pt>
                <c:pt idx="275438">
                  <c:v>638.12243903171805</c:v>
                </c:pt>
                <c:pt idx="275439">
                  <c:v>638.12475578699105</c:v>
                </c:pt>
                <c:pt idx="275440">
                  <c:v>638.12707254226495</c:v>
                </c:pt>
                <c:pt idx="275441">
                  <c:v>638.12938929753898</c:v>
                </c:pt>
                <c:pt idx="275442">
                  <c:v>638.13170605281198</c:v>
                </c:pt>
                <c:pt idx="275443">
                  <c:v>638.134022808086</c:v>
                </c:pt>
                <c:pt idx="275444">
                  <c:v>638.136339563359</c:v>
                </c:pt>
                <c:pt idx="275445">
                  <c:v>638.13865631863302</c:v>
                </c:pt>
                <c:pt idx="275446">
                  <c:v>638.14097307390603</c:v>
                </c:pt>
                <c:pt idx="275447">
                  <c:v>638.14328982918005</c:v>
                </c:pt>
                <c:pt idx="275448">
                  <c:v>638.14560658445396</c:v>
                </c:pt>
                <c:pt idx="275449">
                  <c:v>638.14792333972696</c:v>
                </c:pt>
                <c:pt idx="275450">
                  <c:v>638.15024009500098</c:v>
                </c:pt>
                <c:pt idx="275451">
                  <c:v>638.15255685027398</c:v>
                </c:pt>
                <c:pt idx="275452">
                  <c:v>638.154873605548</c:v>
                </c:pt>
                <c:pt idx="275453">
                  <c:v>638.15719036082101</c:v>
                </c:pt>
                <c:pt idx="275454">
                  <c:v>638.15950711609503</c:v>
                </c:pt>
                <c:pt idx="275455">
                  <c:v>638.16182387136905</c:v>
                </c:pt>
                <c:pt idx="275456">
                  <c:v>638.16414062664205</c:v>
                </c:pt>
                <c:pt idx="275457">
                  <c:v>638.16645738191596</c:v>
                </c:pt>
                <c:pt idx="275458">
                  <c:v>638.16877413718896</c:v>
                </c:pt>
                <c:pt idx="275459">
                  <c:v>638.17109089246298</c:v>
                </c:pt>
                <c:pt idx="275460">
                  <c:v>638.17340764773598</c:v>
                </c:pt>
                <c:pt idx="275461">
                  <c:v>638.17572440301001</c:v>
                </c:pt>
                <c:pt idx="275462">
                  <c:v>638.17804115828403</c:v>
                </c:pt>
                <c:pt idx="275463">
                  <c:v>638.18035791355703</c:v>
                </c:pt>
                <c:pt idx="275464">
                  <c:v>638.18267466883105</c:v>
                </c:pt>
                <c:pt idx="275465">
                  <c:v>638.18499142410406</c:v>
                </c:pt>
                <c:pt idx="275466">
                  <c:v>638.18730817937796</c:v>
                </c:pt>
                <c:pt idx="275467">
                  <c:v>638.18962493465096</c:v>
                </c:pt>
                <c:pt idx="275468">
                  <c:v>638.19194168992499</c:v>
                </c:pt>
                <c:pt idx="275469">
                  <c:v>638.19425844519799</c:v>
                </c:pt>
                <c:pt idx="275470">
                  <c:v>638.19657520047201</c:v>
                </c:pt>
                <c:pt idx="275471">
                  <c:v>638.19889195574603</c:v>
                </c:pt>
                <c:pt idx="275472">
                  <c:v>638.20120871101904</c:v>
                </c:pt>
                <c:pt idx="275473">
                  <c:v>638.20352546629294</c:v>
                </c:pt>
                <c:pt idx="275474">
                  <c:v>638.20584222156594</c:v>
                </c:pt>
                <c:pt idx="275475">
                  <c:v>638.20815897683997</c:v>
                </c:pt>
                <c:pt idx="275476">
                  <c:v>638.21047573211297</c:v>
                </c:pt>
                <c:pt idx="275477">
                  <c:v>638.21279248738699</c:v>
                </c:pt>
                <c:pt idx="275478">
                  <c:v>638.21510924266101</c:v>
                </c:pt>
                <c:pt idx="275479">
                  <c:v>638.21742599793401</c:v>
                </c:pt>
                <c:pt idx="275480">
                  <c:v>638.21974275320804</c:v>
                </c:pt>
                <c:pt idx="275481">
                  <c:v>638.22205950848104</c:v>
                </c:pt>
                <c:pt idx="275482">
                  <c:v>638.22437626375495</c:v>
                </c:pt>
                <c:pt idx="275483">
                  <c:v>638.22669301902795</c:v>
                </c:pt>
                <c:pt idx="275484">
                  <c:v>638.22900977430197</c:v>
                </c:pt>
                <c:pt idx="275485">
                  <c:v>638.23132652957599</c:v>
                </c:pt>
                <c:pt idx="275486">
                  <c:v>638.23364328484899</c:v>
                </c:pt>
                <c:pt idx="275487">
                  <c:v>638.23596004012302</c:v>
                </c:pt>
                <c:pt idx="275488">
                  <c:v>638.23827679539602</c:v>
                </c:pt>
                <c:pt idx="275489">
                  <c:v>638.24059355067004</c:v>
                </c:pt>
                <c:pt idx="275490">
                  <c:v>638.24291030594304</c:v>
                </c:pt>
                <c:pt idx="275491">
                  <c:v>638.24522706121695</c:v>
                </c:pt>
                <c:pt idx="275492">
                  <c:v>638.24754381649097</c:v>
                </c:pt>
                <c:pt idx="275493">
                  <c:v>638.24986057176397</c:v>
                </c:pt>
                <c:pt idx="275494">
                  <c:v>638.252177327038</c:v>
                </c:pt>
                <c:pt idx="275495">
                  <c:v>638.254494082311</c:v>
                </c:pt>
                <c:pt idx="275496">
                  <c:v>638.25681083758502</c:v>
                </c:pt>
                <c:pt idx="275497">
                  <c:v>638.25912759285802</c:v>
                </c:pt>
                <c:pt idx="275498">
                  <c:v>638.26144434813204</c:v>
                </c:pt>
                <c:pt idx="275499">
                  <c:v>638.26376110340595</c:v>
                </c:pt>
                <c:pt idx="275500">
                  <c:v>638.26607785867895</c:v>
                </c:pt>
                <c:pt idx="275501">
                  <c:v>638.26839461395298</c:v>
                </c:pt>
                <c:pt idx="275502">
                  <c:v>638.27071136922598</c:v>
                </c:pt>
                <c:pt idx="275503">
                  <c:v>638.2730281245</c:v>
                </c:pt>
                <c:pt idx="275504">
                  <c:v>638.275344879773</c:v>
                </c:pt>
                <c:pt idx="275505">
                  <c:v>638.27766163504702</c:v>
                </c:pt>
                <c:pt idx="275506">
                  <c:v>638.27997839032105</c:v>
                </c:pt>
                <c:pt idx="275507">
                  <c:v>638.28229514559405</c:v>
                </c:pt>
                <c:pt idx="275508">
                  <c:v>638.28461190086796</c:v>
                </c:pt>
                <c:pt idx="275509">
                  <c:v>638.28692865614096</c:v>
                </c:pt>
                <c:pt idx="275510">
                  <c:v>638.28924541141498</c:v>
                </c:pt>
                <c:pt idx="275511">
                  <c:v>638.29156216668798</c:v>
                </c:pt>
                <c:pt idx="275512">
                  <c:v>638.293878921962</c:v>
                </c:pt>
                <c:pt idx="275513">
                  <c:v>638.29619567723603</c:v>
                </c:pt>
                <c:pt idx="275514">
                  <c:v>638.29851243250903</c:v>
                </c:pt>
                <c:pt idx="275515">
                  <c:v>638.30082918778305</c:v>
                </c:pt>
                <c:pt idx="275516">
                  <c:v>638.30314594305605</c:v>
                </c:pt>
                <c:pt idx="275517">
                  <c:v>638.30546269832996</c:v>
                </c:pt>
                <c:pt idx="275518">
                  <c:v>638.30777945360296</c:v>
                </c:pt>
                <c:pt idx="275519">
                  <c:v>638.31009620887698</c:v>
                </c:pt>
                <c:pt idx="275520">
                  <c:v>638.31241296414998</c:v>
                </c:pt>
                <c:pt idx="275521">
                  <c:v>638.31472971942401</c:v>
                </c:pt>
                <c:pt idx="275522">
                  <c:v>638.31704647469803</c:v>
                </c:pt>
                <c:pt idx="275523">
                  <c:v>638.31936322997103</c:v>
                </c:pt>
                <c:pt idx="275524">
                  <c:v>638.32167998524505</c:v>
                </c:pt>
                <c:pt idx="275525">
                  <c:v>638.32399674051806</c:v>
                </c:pt>
                <c:pt idx="275526">
                  <c:v>638.32631349579196</c:v>
                </c:pt>
                <c:pt idx="275527">
                  <c:v>638.32863025106496</c:v>
                </c:pt>
                <c:pt idx="275528">
                  <c:v>638.33094700633899</c:v>
                </c:pt>
                <c:pt idx="275529">
                  <c:v>638.33326376161301</c:v>
                </c:pt>
                <c:pt idx="275530">
                  <c:v>638.33558051688601</c:v>
                </c:pt>
                <c:pt idx="275531">
                  <c:v>638.33789727216003</c:v>
                </c:pt>
                <c:pt idx="275532">
                  <c:v>638.34021402743303</c:v>
                </c:pt>
                <c:pt idx="275533">
                  <c:v>638.34253078270694</c:v>
                </c:pt>
                <c:pt idx="275534">
                  <c:v>638.34484753797994</c:v>
                </c:pt>
                <c:pt idx="275535">
                  <c:v>638.34716429325397</c:v>
                </c:pt>
                <c:pt idx="275536">
                  <c:v>638.34948104852799</c:v>
                </c:pt>
                <c:pt idx="275537">
                  <c:v>638.35179780380099</c:v>
                </c:pt>
                <c:pt idx="275538">
                  <c:v>638.35411455907501</c:v>
                </c:pt>
                <c:pt idx="275539">
                  <c:v>638.35643131434801</c:v>
                </c:pt>
                <c:pt idx="275540">
                  <c:v>638.35874806962204</c:v>
                </c:pt>
                <c:pt idx="275541">
                  <c:v>638.36106482489504</c:v>
                </c:pt>
                <c:pt idx="275542">
                  <c:v>638.36338158016895</c:v>
                </c:pt>
                <c:pt idx="275543">
                  <c:v>638.36569833544297</c:v>
                </c:pt>
                <c:pt idx="275544">
                  <c:v>638.36801509071597</c:v>
                </c:pt>
                <c:pt idx="275545">
                  <c:v>638.37033184598999</c:v>
                </c:pt>
                <c:pt idx="275546">
                  <c:v>638.37264860126299</c:v>
                </c:pt>
                <c:pt idx="275547">
                  <c:v>638.37496535653702</c:v>
                </c:pt>
                <c:pt idx="275548">
                  <c:v>638.37728211181002</c:v>
                </c:pt>
                <c:pt idx="275549">
                  <c:v>638.37959886708404</c:v>
                </c:pt>
                <c:pt idx="275550">
                  <c:v>638.38191562235795</c:v>
                </c:pt>
                <c:pt idx="275551">
                  <c:v>638.38423237763095</c:v>
                </c:pt>
                <c:pt idx="275552">
                  <c:v>638.38654913290497</c:v>
                </c:pt>
                <c:pt idx="275553">
                  <c:v>638.38886588817797</c:v>
                </c:pt>
                <c:pt idx="275554">
                  <c:v>638.391182643452</c:v>
                </c:pt>
                <c:pt idx="275555">
                  <c:v>638.393499398725</c:v>
                </c:pt>
                <c:pt idx="275556">
                  <c:v>638.39581615399902</c:v>
                </c:pt>
                <c:pt idx="275557">
                  <c:v>638.39813290927304</c:v>
                </c:pt>
                <c:pt idx="275558">
                  <c:v>638.40044966454604</c:v>
                </c:pt>
                <c:pt idx="275559">
                  <c:v>638.40276641981995</c:v>
                </c:pt>
                <c:pt idx="275560">
                  <c:v>638.40508317509295</c:v>
                </c:pt>
                <c:pt idx="275561">
                  <c:v>638.40739993036698</c:v>
                </c:pt>
                <c:pt idx="275562">
                  <c:v>638.40971668563998</c:v>
                </c:pt>
                <c:pt idx="275563">
                  <c:v>638.412033440914</c:v>
                </c:pt>
                <c:pt idx="275564">
                  <c:v>638.41435019618802</c:v>
                </c:pt>
                <c:pt idx="275565">
                  <c:v>638.41666695146102</c:v>
                </c:pt>
                <c:pt idx="275566">
                  <c:v>638.41898370673505</c:v>
                </c:pt>
                <c:pt idx="275567">
                  <c:v>638.42130046200805</c:v>
                </c:pt>
                <c:pt idx="275568">
                  <c:v>638.42361721728196</c:v>
                </c:pt>
                <c:pt idx="275569">
                  <c:v>638.42593397255496</c:v>
                </c:pt>
                <c:pt idx="275570">
                  <c:v>638.42825072782898</c:v>
                </c:pt>
                <c:pt idx="275571">
                  <c:v>638.43056748310198</c:v>
                </c:pt>
                <c:pt idx="275572">
                  <c:v>638.432884238376</c:v>
                </c:pt>
                <c:pt idx="275573">
                  <c:v>638.43520099365003</c:v>
                </c:pt>
                <c:pt idx="275574">
                  <c:v>638.43751774892303</c:v>
                </c:pt>
                <c:pt idx="275575">
                  <c:v>638.43983450419705</c:v>
                </c:pt>
                <c:pt idx="275576">
                  <c:v>638.44215125947005</c:v>
                </c:pt>
                <c:pt idx="275577">
                  <c:v>638.44446801474396</c:v>
                </c:pt>
                <c:pt idx="275578">
                  <c:v>638.44678477001696</c:v>
                </c:pt>
                <c:pt idx="275579">
                  <c:v>638.44910152529098</c:v>
                </c:pt>
                <c:pt idx="275580">
                  <c:v>638.45141828056501</c:v>
                </c:pt>
                <c:pt idx="275581">
                  <c:v>638.45373503583801</c:v>
                </c:pt>
                <c:pt idx="275582">
                  <c:v>638.45605179111203</c:v>
                </c:pt>
                <c:pt idx="275583">
                  <c:v>638.45836854638503</c:v>
                </c:pt>
                <c:pt idx="275584">
                  <c:v>638.46068530165905</c:v>
                </c:pt>
                <c:pt idx="275585">
                  <c:v>638.46300205693205</c:v>
                </c:pt>
                <c:pt idx="275586">
                  <c:v>638.46531881220596</c:v>
                </c:pt>
                <c:pt idx="275587">
                  <c:v>638.46763556747999</c:v>
                </c:pt>
                <c:pt idx="275588">
                  <c:v>638.46995232275299</c:v>
                </c:pt>
                <c:pt idx="275589">
                  <c:v>638.47226907802701</c:v>
                </c:pt>
                <c:pt idx="275590">
                  <c:v>638.47458583330001</c:v>
                </c:pt>
                <c:pt idx="275591">
                  <c:v>638.47690258857403</c:v>
                </c:pt>
                <c:pt idx="275592">
                  <c:v>638.47921934384703</c:v>
                </c:pt>
                <c:pt idx="275593">
                  <c:v>638.48153609912094</c:v>
                </c:pt>
                <c:pt idx="275594">
                  <c:v>638.48385285439497</c:v>
                </c:pt>
                <c:pt idx="275595">
                  <c:v>638.48616960966797</c:v>
                </c:pt>
                <c:pt idx="275596">
                  <c:v>638.48848636494199</c:v>
                </c:pt>
                <c:pt idx="275597">
                  <c:v>638.49080312021499</c:v>
                </c:pt>
                <c:pt idx="275598">
                  <c:v>638.49311987548901</c:v>
                </c:pt>
                <c:pt idx="275599">
                  <c:v>638.49543663076201</c:v>
                </c:pt>
                <c:pt idx="275600">
                  <c:v>638.49775338603604</c:v>
                </c:pt>
                <c:pt idx="275601">
                  <c:v>638.50007014130995</c:v>
                </c:pt>
                <c:pt idx="275602">
                  <c:v>638.50238689658295</c:v>
                </c:pt>
                <c:pt idx="275603">
                  <c:v>638.50470365185697</c:v>
                </c:pt>
                <c:pt idx="275604">
                  <c:v>638.50702040712997</c:v>
                </c:pt>
                <c:pt idx="275605">
                  <c:v>638.50933716240399</c:v>
                </c:pt>
                <c:pt idx="275606">
                  <c:v>638.51165391767699</c:v>
                </c:pt>
                <c:pt idx="275607">
                  <c:v>638.51397067295102</c:v>
                </c:pt>
                <c:pt idx="275608">
                  <c:v>638.51628742822504</c:v>
                </c:pt>
                <c:pt idx="275609">
                  <c:v>638.51860418349804</c:v>
                </c:pt>
                <c:pt idx="275610">
                  <c:v>638.52092093877195</c:v>
                </c:pt>
                <c:pt idx="275611">
                  <c:v>638.52323769404495</c:v>
                </c:pt>
                <c:pt idx="275612">
                  <c:v>638.52555444931897</c:v>
                </c:pt>
                <c:pt idx="275613">
                  <c:v>638.52787120459197</c:v>
                </c:pt>
                <c:pt idx="275614">
                  <c:v>638.530187959866</c:v>
                </c:pt>
                <c:pt idx="275615">
                  <c:v>638.53250471514002</c:v>
                </c:pt>
                <c:pt idx="275616">
                  <c:v>638.53482147041302</c:v>
                </c:pt>
                <c:pt idx="275617">
                  <c:v>638.53713822568704</c:v>
                </c:pt>
                <c:pt idx="275618">
                  <c:v>638.53945498096004</c:v>
                </c:pt>
                <c:pt idx="275619">
                  <c:v>638.54177173623395</c:v>
                </c:pt>
                <c:pt idx="275620">
                  <c:v>638.54408849150695</c:v>
                </c:pt>
                <c:pt idx="275621">
                  <c:v>638.54640524678098</c:v>
                </c:pt>
                <c:pt idx="275622">
                  <c:v>638.54872200205398</c:v>
                </c:pt>
                <c:pt idx="275623">
                  <c:v>638.551038757328</c:v>
                </c:pt>
                <c:pt idx="275624">
                  <c:v>638.55335551260202</c:v>
                </c:pt>
                <c:pt idx="275625">
                  <c:v>638.55567226787502</c:v>
                </c:pt>
                <c:pt idx="275626">
                  <c:v>638.55798902314905</c:v>
                </c:pt>
                <c:pt idx="275627">
                  <c:v>638.56030577842205</c:v>
                </c:pt>
                <c:pt idx="275628">
                  <c:v>638.56262253369596</c:v>
                </c:pt>
                <c:pt idx="275629">
                  <c:v>638.56493928896896</c:v>
                </c:pt>
                <c:pt idx="275630">
                  <c:v>638.56725604424298</c:v>
                </c:pt>
                <c:pt idx="275631">
                  <c:v>638.569572799517</c:v>
                </c:pt>
                <c:pt idx="275632">
                  <c:v>638.57188955479</c:v>
                </c:pt>
                <c:pt idx="275633">
                  <c:v>638.57420631006403</c:v>
                </c:pt>
                <c:pt idx="275634">
                  <c:v>638.57652306533703</c:v>
                </c:pt>
                <c:pt idx="275635">
                  <c:v>638.57883982061105</c:v>
                </c:pt>
                <c:pt idx="275636">
                  <c:v>638.58115657588405</c:v>
                </c:pt>
                <c:pt idx="275637">
                  <c:v>638.58347333115796</c:v>
                </c:pt>
                <c:pt idx="275638">
                  <c:v>638.58579008643198</c:v>
                </c:pt>
                <c:pt idx="275639">
                  <c:v>638.58810684170498</c:v>
                </c:pt>
                <c:pt idx="275640">
                  <c:v>638.59042359697901</c:v>
                </c:pt>
                <c:pt idx="275641">
                  <c:v>638.59274035225201</c:v>
                </c:pt>
                <c:pt idx="275642">
                  <c:v>638.59505710752603</c:v>
                </c:pt>
                <c:pt idx="275643">
                  <c:v>638.59737386279903</c:v>
                </c:pt>
                <c:pt idx="275644">
                  <c:v>638.59969061807305</c:v>
                </c:pt>
                <c:pt idx="275645">
                  <c:v>638.60200737334696</c:v>
                </c:pt>
                <c:pt idx="275646">
                  <c:v>638.60432412861996</c:v>
                </c:pt>
                <c:pt idx="275647">
                  <c:v>638.60664088389399</c:v>
                </c:pt>
                <c:pt idx="275648">
                  <c:v>638.60895763916699</c:v>
                </c:pt>
                <c:pt idx="275649">
                  <c:v>638.61127439444101</c:v>
                </c:pt>
                <c:pt idx="275650">
                  <c:v>638.61359114971401</c:v>
                </c:pt>
                <c:pt idx="275651">
                  <c:v>638.61590790498803</c:v>
                </c:pt>
                <c:pt idx="275652">
                  <c:v>638.61822466026194</c:v>
                </c:pt>
                <c:pt idx="275653">
                  <c:v>638.62054141553494</c:v>
                </c:pt>
                <c:pt idx="275654">
                  <c:v>638.62285817080897</c:v>
                </c:pt>
                <c:pt idx="275655">
                  <c:v>638.62517492608197</c:v>
                </c:pt>
                <c:pt idx="275656">
                  <c:v>638.62749168135599</c:v>
                </c:pt>
                <c:pt idx="275657">
                  <c:v>638.62980843662899</c:v>
                </c:pt>
                <c:pt idx="275658">
                  <c:v>638.63212519190301</c:v>
                </c:pt>
                <c:pt idx="275659">
                  <c:v>638.63444194717704</c:v>
                </c:pt>
                <c:pt idx="275660">
                  <c:v>638.63675870245004</c:v>
                </c:pt>
                <c:pt idx="275661">
                  <c:v>638.63907545772395</c:v>
                </c:pt>
                <c:pt idx="275662">
                  <c:v>638.64139221299695</c:v>
                </c:pt>
                <c:pt idx="275663">
                  <c:v>638.64370896827097</c:v>
                </c:pt>
                <c:pt idx="275664">
                  <c:v>638.64602572354397</c:v>
                </c:pt>
                <c:pt idx="275665">
                  <c:v>638.64834247881799</c:v>
                </c:pt>
                <c:pt idx="275666">
                  <c:v>638.65065923409099</c:v>
                </c:pt>
                <c:pt idx="275667">
                  <c:v>638.65297598936502</c:v>
                </c:pt>
                <c:pt idx="275668">
                  <c:v>638.65529274463904</c:v>
                </c:pt>
                <c:pt idx="275669">
                  <c:v>638.65760949991204</c:v>
                </c:pt>
                <c:pt idx="275670">
                  <c:v>638.65992625518595</c:v>
                </c:pt>
                <c:pt idx="275671">
                  <c:v>638.66224301045895</c:v>
                </c:pt>
                <c:pt idx="275672">
                  <c:v>638.66455976573297</c:v>
                </c:pt>
                <c:pt idx="275673">
                  <c:v>638.66687652100597</c:v>
                </c:pt>
                <c:pt idx="275674">
                  <c:v>638.66919327628</c:v>
                </c:pt>
                <c:pt idx="275675">
                  <c:v>638.67151003155402</c:v>
                </c:pt>
                <c:pt idx="275676">
                  <c:v>638.67382678682702</c:v>
                </c:pt>
                <c:pt idx="275677">
                  <c:v>638.67614354210104</c:v>
                </c:pt>
                <c:pt idx="275678">
                  <c:v>638.67846029737404</c:v>
                </c:pt>
                <c:pt idx="275679">
                  <c:v>638.68077705264795</c:v>
                </c:pt>
                <c:pt idx="275680">
                  <c:v>638.68309380792095</c:v>
                </c:pt>
                <c:pt idx="275681">
                  <c:v>638.68541056319498</c:v>
                </c:pt>
                <c:pt idx="275682">
                  <c:v>638.687727318469</c:v>
                </c:pt>
                <c:pt idx="275683">
                  <c:v>638.690044073742</c:v>
                </c:pt>
                <c:pt idx="275684">
                  <c:v>638.69236082901602</c:v>
                </c:pt>
                <c:pt idx="275685">
                  <c:v>638.69467758428902</c:v>
                </c:pt>
                <c:pt idx="275686">
                  <c:v>638.69699433956305</c:v>
                </c:pt>
                <c:pt idx="275687">
                  <c:v>638.69931109483605</c:v>
                </c:pt>
                <c:pt idx="275688">
                  <c:v>638.70162785010996</c:v>
                </c:pt>
                <c:pt idx="275689">
                  <c:v>638.70394460538398</c:v>
                </c:pt>
                <c:pt idx="275690">
                  <c:v>638.70626136065698</c:v>
                </c:pt>
                <c:pt idx="275691">
                  <c:v>638.708578115931</c:v>
                </c:pt>
                <c:pt idx="275692">
                  <c:v>638.710894871204</c:v>
                </c:pt>
                <c:pt idx="275693">
                  <c:v>638.71321162647803</c:v>
                </c:pt>
                <c:pt idx="275694">
                  <c:v>638.71552838175103</c:v>
                </c:pt>
                <c:pt idx="275695">
                  <c:v>638.71784513702505</c:v>
                </c:pt>
                <c:pt idx="275696">
                  <c:v>638.72016189229896</c:v>
                </c:pt>
                <c:pt idx="275697">
                  <c:v>638.72247864757196</c:v>
                </c:pt>
                <c:pt idx="275698">
                  <c:v>638.72479540284598</c:v>
                </c:pt>
                <c:pt idx="275699">
                  <c:v>638.72711215811898</c:v>
                </c:pt>
                <c:pt idx="275700">
                  <c:v>638.72942891339301</c:v>
                </c:pt>
                <c:pt idx="275701">
                  <c:v>638.73174566866601</c:v>
                </c:pt>
                <c:pt idx="275702">
                  <c:v>638.73406242394003</c:v>
                </c:pt>
                <c:pt idx="275703">
                  <c:v>638.73637917921405</c:v>
                </c:pt>
                <c:pt idx="275704">
                  <c:v>638.73869593448705</c:v>
                </c:pt>
                <c:pt idx="275705">
                  <c:v>638.74101268976096</c:v>
                </c:pt>
                <c:pt idx="275706">
                  <c:v>638.74332944503396</c:v>
                </c:pt>
                <c:pt idx="275707">
                  <c:v>638.74564620030799</c:v>
                </c:pt>
                <c:pt idx="275708">
                  <c:v>638.74796295558099</c:v>
                </c:pt>
                <c:pt idx="275709">
                  <c:v>638.75027971085501</c:v>
                </c:pt>
                <c:pt idx="275710">
                  <c:v>638.75259646612903</c:v>
                </c:pt>
                <c:pt idx="275711">
                  <c:v>638.75491322140203</c:v>
                </c:pt>
                <c:pt idx="275712">
                  <c:v>638.75722997667594</c:v>
                </c:pt>
                <c:pt idx="275713">
                  <c:v>638.75954673194894</c:v>
                </c:pt>
                <c:pt idx="275714">
                  <c:v>638.76186348722297</c:v>
                </c:pt>
                <c:pt idx="275715">
                  <c:v>638.76418024249597</c:v>
                </c:pt>
                <c:pt idx="275716">
                  <c:v>638.76649699776999</c:v>
                </c:pt>
                <c:pt idx="275717">
                  <c:v>638.76881375304299</c:v>
                </c:pt>
                <c:pt idx="275718">
                  <c:v>638.77113050831701</c:v>
                </c:pt>
                <c:pt idx="275719">
                  <c:v>638.77344726359104</c:v>
                </c:pt>
                <c:pt idx="275720">
                  <c:v>638.77576401886404</c:v>
                </c:pt>
                <c:pt idx="275721">
                  <c:v>638.77808077413795</c:v>
                </c:pt>
                <c:pt idx="275722">
                  <c:v>638.78039752941095</c:v>
                </c:pt>
                <c:pt idx="275723">
                  <c:v>638.78271428468497</c:v>
                </c:pt>
                <c:pt idx="275724">
                  <c:v>638.78503103995797</c:v>
                </c:pt>
                <c:pt idx="275725">
                  <c:v>638.78734779523199</c:v>
                </c:pt>
                <c:pt idx="275726">
                  <c:v>638.78966455050602</c:v>
                </c:pt>
                <c:pt idx="275727">
                  <c:v>638.79198130577902</c:v>
                </c:pt>
                <c:pt idx="275728">
                  <c:v>638.79429806105304</c:v>
                </c:pt>
                <c:pt idx="275729">
                  <c:v>638.79661481632604</c:v>
                </c:pt>
                <c:pt idx="275730">
                  <c:v>638.79893157159995</c:v>
                </c:pt>
                <c:pt idx="275731">
                  <c:v>638.80124832687295</c:v>
                </c:pt>
                <c:pt idx="275732">
                  <c:v>638.80356508214697</c:v>
                </c:pt>
                <c:pt idx="275733">
                  <c:v>638.805881837421</c:v>
                </c:pt>
                <c:pt idx="275734">
                  <c:v>638.808198592694</c:v>
                </c:pt>
                <c:pt idx="275735">
                  <c:v>638.81051534796802</c:v>
                </c:pt>
                <c:pt idx="275736">
                  <c:v>638.81283210324102</c:v>
                </c:pt>
                <c:pt idx="275737">
                  <c:v>638.81514885851504</c:v>
                </c:pt>
                <c:pt idx="275738">
                  <c:v>638.81746561378804</c:v>
                </c:pt>
                <c:pt idx="275739">
                  <c:v>638.81978236906195</c:v>
                </c:pt>
                <c:pt idx="275740">
                  <c:v>638.82209912433598</c:v>
                </c:pt>
                <c:pt idx="275741">
                  <c:v>638.82441587960898</c:v>
                </c:pt>
                <c:pt idx="275742">
                  <c:v>638.826732634883</c:v>
                </c:pt>
                <c:pt idx="275743">
                  <c:v>638.829049390156</c:v>
                </c:pt>
                <c:pt idx="275744">
                  <c:v>638.83136614543002</c:v>
                </c:pt>
                <c:pt idx="275745">
                  <c:v>638.83368290070302</c:v>
                </c:pt>
                <c:pt idx="275746">
                  <c:v>638.83599965597705</c:v>
                </c:pt>
                <c:pt idx="275747">
                  <c:v>638.83831641125096</c:v>
                </c:pt>
                <c:pt idx="275748">
                  <c:v>638.84063316652396</c:v>
                </c:pt>
                <c:pt idx="275749">
                  <c:v>638.84294992179798</c:v>
                </c:pt>
                <c:pt idx="275750">
                  <c:v>638.84526667707098</c:v>
                </c:pt>
                <c:pt idx="275751">
                  <c:v>638.847583432345</c:v>
                </c:pt>
                <c:pt idx="275752">
                  <c:v>638.849900187618</c:v>
                </c:pt>
                <c:pt idx="275753">
                  <c:v>638.85221694289203</c:v>
                </c:pt>
                <c:pt idx="275754">
                  <c:v>638.85453369816605</c:v>
                </c:pt>
                <c:pt idx="275755">
                  <c:v>638.85685045343905</c:v>
                </c:pt>
                <c:pt idx="275756">
                  <c:v>638.85916720871296</c:v>
                </c:pt>
                <c:pt idx="275757">
                  <c:v>638.86148396398596</c:v>
                </c:pt>
                <c:pt idx="275758">
                  <c:v>638.86380071925998</c:v>
                </c:pt>
                <c:pt idx="275759">
                  <c:v>638.86611747453298</c:v>
                </c:pt>
                <c:pt idx="275760">
                  <c:v>638.86843422980701</c:v>
                </c:pt>
                <c:pt idx="275761">
                  <c:v>638.87075098508103</c:v>
                </c:pt>
                <c:pt idx="275762">
                  <c:v>638.87306774035403</c:v>
                </c:pt>
                <c:pt idx="275763">
                  <c:v>638.87538449562805</c:v>
                </c:pt>
                <c:pt idx="275764">
                  <c:v>638.87770125090105</c:v>
                </c:pt>
                <c:pt idx="275765">
                  <c:v>638.88001800617496</c:v>
                </c:pt>
                <c:pt idx="275766">
                  <c:v>638.88233476144796</c:v>
                </c:pt>
                <c:pt idx="275767">
                  <c:v>638.88465151672199</c:v>
                </c:pt>
                <c:pt idx="275768">
                  <c:v>638.88696827199499</c:v>
                </c:pt>
                <c:pt idx="275769">
                  <c:v>638.88928502726901</c:v>
                </c:pt>
                <c:pt idx="275770">
                  <c:v>638.89160178254303</c:v>
                </c:pt>
                <c:pt idx="275771">
                  <c:v>638.89391853781603</c:v>
                </c:pt>
                <c:pt idx="275772">
                  <c:v>638.89623529308994</c:v>
                </c:pt>
                <c:pt idx="275773">
                  <c:v>638.89855204836294</c:v>
                </c:pt>
                <c:pt idx="275774">
                  <c:v>638.90086880363697</c:v>
                </c:pt>
                <c:pt idx="275775">
                  <c:v>638.90318555890997</c:v>
                </c:pt>
                <c:pt idx="275776">
                  <c:v>638.90550231418399</c:v>
                </c:pt>
                <c:pt idx="275777">
                  <c:v>638.90781906945801</c:v>
                </c:pt>
                <c:pt idx="275778">
                  <c:v>638.91013582473101</c:v>
                </c:pt>
                <c:pt idx="275779">
                  <c:v>638.91245258000504</c:v>
                </c:pt>
                <c:pt idx="275780">
                  <c:v>638.91476933527804</c:v>
                </c:pt>
                <c:pt idx="275781">
                  <c:v>638.91708609055195</c:v>
                </c:pt>
                <c:pt idx="275782">
                  <c:v>638.91940284582495</c:v>
                </c:pt>
                <c:pt idx="275783">
                  <c:v>638.92171960109897</c:v>
                </c:pt>
                <c:pt idx="275784">
                  <c:v>638.92403635637299</c:v>
                </c:pt>
                <c:pt idx="275785">
                  <c:v>638.92635311164599</c:v>
                </c:pt>
                <c:pt idx="275786">
                  <c:v>638.92866986692002</c:v>
                </c:pt>
                <c:pt idx="275787">
                  <c:v>638.93098662219302</c:v>
                </c:pt>
                <c:pt idx="275788">
                  <c:v>638.93330337746704</c:v>
                </c:pt>
                <c:pt idx="275789">
                  <c:v>638.93562013274004</c:v>
                </c:pt>
                <c:pt idx="275790">
                  <c:v>638.93793688801395</c:v>
                </c:pt>
                <c:pt idx="275791">
                  <c:v>638.94025364328797</c:v>
                </c:pt>
                <c:pt idx="275792">
                  <c:v>638.94257039856097</c:v>
                </c:pt>
                <c:pt idx="275793">
                  <c:v>638.944887153835</c:v>
                </c:pt>
                <c:pt idx="275794">
                  <c:v>638.947203909108</c:v>
                </c:pt>
                <c:pt idx="275795">
                  <c:v>638.94952066438202</c:v>
                </c:pt>
                <c:pt idx="275796">
                  <c:v>638.95183741965502</c:v>
                </c:pt>
                <c:pt idx="275797">
                  <c:v>638.95415417492904</c:v>
                </c:pt>
                <c:pt idx="275798">
                  <c:v>638.95647093020295</c:v>
                </c:pt>
                <c:pt idx="275799">
                  <c:v>638.95878768547595</c:v>
                </c:pt>
                <c:pt idx="275800">
                  <c:v>638.96110444074998</c:v>
                </c:pt>
                <c:pt idx="275801">
                  <c:v>638.96342119602298</c:v>
                </c:pt>
                <c:pt idx="275802">
                  <c:v>638.965737951297</c:v>
                </c:pt>
                <c:pt idx="275803">
                  <c:v>638.96805470657</c:v>
                </c:pt>
                <c:pt idx="275804">
                  <c:v>638.97037146184402</c:v>
                </c:pt>
                <c:pt idx="275805">
                  <c:v>638.97268821711805</c:v>
                </c:pt>
                <c:pt idx="275806">
                  <c:v>638.97500497239105</c:v>
                </c:pt>
                <c:pt idx="275807">
                  <c:v>638.97732172766496</c:v>
                </c:pt>
                <c:pt idx="275808">
                  <c:v>638.97963848293796</c:v>
                </c:pt>
                <c:pt idx="275809">
                  <c:v>638.98195523821198</c:v>
                </c:pt>
                <c:pt idx="275810">
                  <c:v>638.98427199348498</c:v>
                </c:pt>
                <c:pt idx="275811">
                  <c:v>638.986588748759</c:v>
                </c:pt>
                <c:pt idx="275812">
                  <c:v>638.98890550403303</c:v>
                </c:pt>
                <c:pt idx="275813">
                  <c:v>638.99122225930603</c:v>
                </c:pt>
                <c:pt idx="275814">
                  <c:v>638.99353901458005</c:v>
                </c:pt>
                <c:pt idx="275815">
                  <c:v>638.99585576985305</c:v>
                </c:pt>
                <c:pt idx="275816">
                  <c:v>638.99817252512696</c:v>
                </c:pt>
                <c:pt idx="275817">
                  <c:v>639.00048928039996</c:v>
                </c:pt>
                <c:pt idx="275818">
                  <c:v>639.00280603567398</c:v>
                </c:pt>
                <c:pt idx="275819">
                  <c:v>639.00512279094698</c:v>
                </c:pt>
                <c:pt idx="275820">
                  <c:v>639.00743954622101</c:v>
                </c:pt>
                <c:pt idx="275821">
                  <c:v>639.00975630149503</c:v>
                </c:pt>
                <c:pt idx="275822">
                  <c:v>639.01207305676803</c:v>
                </c:pt>
                <c:pt idx="275823">
                  <c:v>639.01438981204205</c:v>
                </c:pt>
                <c:pt idx="275824">
                  <c:v>639.01670656731505</c:v>
                </c:pt>
                <c:pt idx="275825">
                  <c:v>639.01902332258896</c:v>
                </c:pt>
                <c:pt idx="275826">
                  <c:v>639.02134007786196</c:v>
                </c:pt>
                <c:pt idx="275827">
                  <c:v>639.02365683313599</c:v>
                </c:pt>
                <c:pt idx="275828">
                  <c:v>639.02597358841001</c:v>
                </c:pt>
                <c:pt idx="275829">
                  <c:v>639.02829034368301</c:v>
                </c:pt>
                <c:pt idx="275830">
                  <c:v>639.03060709895703</c:v>
                </c:pt>
                <c:pt idx="275831">
                  <c:v>639.03292385423003</c:v>
                </c:pt>
                <c:pt idx="275832">
                  <c:v>639.03524060950394</c:v>
                </c:pt>
                <c:pt idx="275833">
                  <c:v>639.03755736477694</c:v>
                </c:pt>
                <c:pt idx="275834">
                  <c:v>639.03987412005097</c:v>
                </c:pt>
                <c:pt idx="275835">
                  <c:v>639.04219087532499</c:v>
                </c:pt>
                <c:pt idx="275836">
                  <c:v>639.04450763059799</c:v>
                </c:pt>
                <c:pt idx="275837">
                  <c:v>639.04682438587201</c:v>
                </c:pt>
                <c:pt idx="275838">
                  <c:v>639.04914114114501</c:v>
                </c:pt>
                <c:pt idx="275839">
                  <c:v>639.05145789641904</c:v>
                </c:pt>
                <c:pt idx="275840">
                  <c:v>639.05377465169204</c:v>
                </c:pt>
                <c:pt idx="275841">
                  <c:v>639.05609140696595</c:v>
                </c:pt>
                <c:pt idx="275842">
                  <c:v>639.05840816223997</c:v>
                </c:pt>
                <c:pt idx="275843">
                  <c:v>639.06072491751297</c:v>
                </c:pt>
                <c:pt idx="275844">
                  <c:v>639.06304167278699</c:v>
                </c:pt>
                <c:pt idx="275845">
                  <c:v>639.06535842805999</c:v>
                </c:pt>
                <c:pt idx="275846">
                  <c:v>639.06767518333402</c:v>
                </c:pt>
                <c:pt idx="275847">
                  <c:v>639.06999193860702</c:v>
                </c:pt>
                <c:pt idx="275848">
                  <c:v>639.07230869388104</c:v>
                </c:pt>
                <c:pt idx="275849">
                  <c:v>639.07462544915495</c:v>
                </c:pt>
                <c:pt idx="275850">
                  <c:v>639.07694220442795</c:v>
                </c:pt>
                <c:pt idx="275851">
                  <c:v>639.07925895970197</c:v>
                </c:pt>
                <c:pt idx="275852">
                  <c:v>639.08157571497497</c:v>
                </c:pt>
                <c:pt idx="275853">
                  <c:v>639.083892470249</c:v>
                </c:pt>
                <c:pt idx="275854">
                  <c:v>639.086209225522</c:v>
                </c:pt>
                <c:pt idx="275855">
                  <c:v>639.08852598079602</c:v>
                </c:pt>
                <c:pt idx="275856">
                  <c:v>639.09084273607004</c:v>
                </c:pt>
                <c:pt idx="275857">
                  <c:v>639.09315949134304</c:v>
                </c:pt>
                <c:pt idx="275858">
                  <c:v>639.09547624661695</c:v>
                </c:pt>
                <c:pt idx="275859">
                  <c:v>639.09779300188995</c:v>
                </c:pt>
                <c:pt idx="275860">
                  <c:v>639.10010975716398</c:v>
                </c:pt>
                <c:pt idx="275861">
                  <c:v>639.10242651243698</c:v>
                </c:pt>
                <c:pt idx="275862">
                  <c:v>639.104743267711</c:v>
                </c:pt>
                <c:pt idx="275863">
                  <c:v>639.10706002298502</c:v>
                </c:pt>
                <c:pt idx="275864">
                  <c:v>639.10937677825802</c:v>
                </c:pt>
                <c:pt idx="275865">
                  <c:v>639.11169353353205</c:v>
                </c:pt>
                <c:pt idx="275866">
                  <c:v>639.11401028880505</c:v>
                </c:pt>
                <c:pt idx="275867">
                  <c:v>639.11632704407896</c:v>
                </c:pt>
                <c:pt idx="275868">
                  <c:v>639.11864379935196</c:v>
                </c:pt>
                <c:pt idx="275869">
                  <c:v>639.12096055462598</c:v>
                </c:pt>
                <c:pt idx="275870">
                  <c:v>639.12327730989898</c:v>
                </c:pt>
                <c:pt idx="275871">
                  <c:v>639.125594065173</c:v>
                </c:pt>
                <c:pt idx="275872">
                  <c:v>639.12791082044703</c:v>
                </c:pt>
                <c:pt idx="275873">
                  <c:v>639.13022757572003</c:v>
                </c:pt>
                <c:pt idx="275874">
                  <c:v>639.13254433099405</c:v>
                </c:pt>
                <c:pt idx="275875">
                  <c:v>639.13486108626705</c:v>
                </c:pt>
                <c:pt idx="275876">
                  <c:v>639.13717784154096</c:v>
                </c:pt>
                <c:pt idx="275877">
                  <c:v>639.13949459681396</c:v>
                </c:pt>
                <c:pt idx="275878">
                  <c:v>639.14181135208798</c:v>
                </c:pt>
                <c:pt idx="275879">
                  <c:v>639.14412810736201</c:v>
                </c:pt>
                <c:pt idx="275880">
                  <c:v>639.14644486263501</c:v>
                </c:pt>
                <c:pt idx="275881">
                  <c:v>639.14876161790903</c:v>
                </c:pt>
                <c:pt idx="275882">
                  <c:v>639.15107837318203</c:v>
                </c:pt>
                <c:pt idx="275883">
                  <c:v>639.15339512845605</c:v>
                </c:pt>
                <c:pt idx="275884">
                  <c:v>639.15571188372905</c:v>
                </c:pt>
                <c:pt idx="275885">
                  <c:v>639.15802863900296</c:v>
                </c:pt>
                <c:pt idx="275886">
                  <c:v>639.16034539427699</c:v>
                </c:pt>
                <c:pt idx="275887">
                  <c:v>639.16266214954999</c:v>
                </c:pt>
                <c:pt idx="275888">
                  <c:v>639.16497890482401</c:v>
                </c:pt>
                <c:pt idx="275889">
                  <c:v>639.16729566009701</c:v>
                </c:pt>
                <c:pt idx="275890">
                  <c:v>639.16961241537103</c:v>
                </c:pt>
                <c:pt idx="275891">
                  <c:v>639.17192917064403</c:v>
                </c:pt>
                <c:pt idx="275892">
                  <c:v>639.17424592591794</c:v>
                </c:pt>
                <c:pt idx="275893">
                  <c:v>639.17656268119197</c:v>
                </c:pt>
                <c:pt idx="275894">
                  <c:v>639.17887943646497</c:v>
                </c:pt>
                <c:pt idx="275895">
                  <c:v>639.18119619173899</c:v>
                </c:pt>
                <c:pt idx="275896">
                  <c:v>639.18351294701199</c:v>
                </c:pt>
                <c:pt idx="275897">
                  <c:v>639.18582970228601</c:v>
                </c:pt>
                <c:pt idx="275898">
                  <c:v>639.18814645755901</c:v>
                </c:pt>
                <c:pt idx="275899">
                  <c:v>639.19046321283304</c:v>
                </c:pt>
                <c:pt idx="275900">
                  <c:v>639.19277996810695</c:v>
                </c:pt>
                <c:pt idx="275901">
                  <c:v>639.19509672337995</c:v>
                </c:pt>
                <c:pt idx="275902">
                  <c:v>639.19741347865397</c:v>
                </c:pt>
                <c:pt idx="275903">
                  <c:v>639.19973023392697</c:v>
                </c:pt>
                <c:pt idx="275904">
                  <c:v>639.20204698920099</c:v>
                </c:pt>
                <c:pt idx="275905">
                  <c:v>639.20436374447399</c:v>
                </c:pt>
                <c:pt idx="275906">
                  <c:v>639.20668049974802</c:v>
                </c:pt>
                <c:pt idx="275907">
                  <c:v>639.20899725502204</c:v>
                </c:pt>
                <c:pt idx="275908">
                  <c:v>639.21131401029504</c:v>
                </c:pt>
                <c:pt idx="275909">
                  <c:v>639.21363076556895</c:v>
                </c:pt>
                <c:pt idx="275910">
                  <c:v>639.21594752084195</c:v>
                </c:pt>
                <c:pt idx="275911">
                  <c:v>639.21826427611597</c:v>
                </c:pt>
                <c:pt idx="275912">
                  <c:v>639.22058103138897</c:v>
                </c:pt>
                <c:pt idx="275913">
                  <c:v>639.222897786663</c:v>
                </c:pt>
                <c:pt idx="275914">
                  <c:v>639.22521454193702</c:v>
                </c:pt>
                <c:pt idx="275915">
                  <c:v>639.22753129721002</c:v>
                </c:pt>
                <c:pt idx="275916">
                  <c:v>639.22984805248404</c:v>
                </c:pt>
                <c:pt idx="275917">
                  <c:v>639.23216480775704</c:v>
                </c:pt>
                <c:pt idx="275918">
                  <c:v>639.23448156303095</c:v>
                </c:pt>
                <c:pt idx="275919">
                  <c:v>639.23679831830395</c:v>
                </c:pt>
                <c:pt idx="275920">
                  <c:v>639.23911507357798</c:v>
                </c:pt>
                <c:pt idx="275921">
                  <c:v>639.24143182885098</c:v>
                </c:pt>
                <c:pt idx="275922">
                  <c:v>639.243748584125</c:v>
                </c:pt>
                <c:pt idx="275923">
                  <c:v>639.24606533939902</c:v>
                </c:pt>
                <c:pt idx="275924">
                  <c:v>639.24838209467202</c:v>
                </c:pt>
                <c:pt idx="275925">
                  <c:v>639.25069884994605</c:v>
                </c:pt>
                <c:pt idx="275926">
                  <c:v>639.25301560521905</c:v>
                </c:pt>
                <c:pt idx="275927">
                  <c:v>639.25533236049296</c:v>
                </c:pt>
                <c:pt idx="275928">
                  <c:v>639.25764911576596</c:v>
                </c:pt>
                <c:pt idx="275929">
                  <c:v>639.25996587103998</c:v>
                </c:pt>
                <c:pt idx="275930">
                  <c:v>639.262282626314</c:v>
                </c:pt>
                <c:pt idx="275931">
                  <c:v>639.264599381587</c:v>
                </c:pt>
                <c:pt idx="275932">
                  <c:v>639.26691613686103</c:v>
                </c:pt>
                <c:pt idx="275933">
                  <c:v>639.26923289213403</c:v>
                </c:pt>
                <c:pt idx="275934">
                  <c:v>639.27154964740805</c:v>
                </c:pt>
                <c:pt idx="275935">
                  <c:v>639.27386640268105</c:v>
                </c:pt>
                <c:pt idx="275936">
                  <c:v>639.27618315795496</c:v>
                </c:pt>
                <c:pt idx="275937">
                  <c:v>639.27849991322898</c:v>
                </c:pt>
                <c:pt idx="275938">
                  <c:v>639.28081666850198</c:v>
                </c:pt>
                <c:pt idx="275939">
                  <c:v>639.28313342377601</c:v>
                </c:pt>
                <c:pt idx="275940">
                  <c:v>639.28545017904901</c:v>
                </c:pt>
                <c:pt idx="275941">
                  <c:v>639.28776693432303</c:v>
                </c:pt>
                <c:pt idx="275942">
                  <c:v>639.29008368959603</c:v>
                </c:pt>
                <c:pt idx="275943">
                  <c:v>639.29240044487005</c:v>
                </c:pt>
                <c:pt idx="275944">
                  <c:v>639.29471720014396</c:v>
                </c:pt>
                <c:pt idx="275945">
                  <c:v>639.29703395541696</c:v>
                </c:pt>
                <c:pt idx="275946">
                  <c:v>639.29935071069099</c:v>
                </c:pt>
                <c:pt idx="275947">
                  <c:v>639.30166746596399</c:v>
                </c:pt>
                <c:pt idx="275948">
                  <c:v>639.30398422123801</c:v>
                </c:pt>
                <c:pt idx="275949">
                  <c:v>639.30630097651101</c:v>
                </c:pt>
                <c:pt idx="275950">
                  <c:v>639.30861773178503</c:v>
                </c:pt>
                <c:pt idx="275951">
                  <c:v>639.31093448705894</c:v>
                </c:pt>
                <c:pt idx="275952">
                  <c:v>639.31325124233194</c:v>
                </c:pt>
                <c:pt idx="275953">
                  <c:v>639.31556799760597</c:v>
                </c:pt>
                <c:pt idx="275954">
                  <c:v>639.31788475287897</c:v>
                </c:pt>
                <c:pt idx="275955">
                  <c:v>639.32020150815299</c:v>
                </c:pt>
                <c:pt idx="275956">
                  <c:v>639.32251826342599</c:v>
                </c:pt>
                <c:pt idx="275957">
                  <c:v>639.32483501870001</c:v>
                </c:pt>
                <c:pt idx="275958">
                  <c:v>639.32715177397404</c:v>
                </c:pt>
                <c:pt idx="275959">
                  <c:v>639.32946852924704</c:v>
                </c:pt>
                <c:pt idx="275960">
                  <c:v>639.33178528452095</c:v>
                </c:pt>
                <c:pt idx="275961">
                  <c:v>639.33410203979395</c:v>
                </c:pt>
                <c:pt idx="275962">
                  <c:v>639.33641879506797</c:v>
                </c:pt>
                <c:pt idx="275963">
                  <c:v>639.33873555034097</c:v>
                </c:pt>
                <c:pt idx="275964">
                  <c:v>639.34105230561499</c:v>
                </c:pt>
                <c:pt idx="275965">
                  <c:v>639.34336906088799</c:v>
                </c:pt>
                <c:pt idx="275966">
                  <c:v>639.34568581616202</c:v>
                </c:pt>
                <c:pt idx="275967">
                  <c:v>639.34800257143604</c:v>
                </c:pt>
                <c:pt idx="275968">
                  <c:v>639.35031932670904</c:v>
                </c:pt>
                <c:pt idx="275969">
                  <c:v>639.35263608198295</c:v>
                </c:pt>
                <c:pt idx="275970">
                  <c:v>639.35495283725595</c:v>
                </c:pt>
                <c:pt idx="275971">
                  <c:v>639.35726959252997</c:v>
                </c:pt>
                <c:pt idx="275972">
                  <c:v>639.35958634780297</c:v>
                </c:pt>
                <c:pt idx="275973">
                  <c:v>639.361903103077</c:v>
                </c:pt>
                <c:pt idx="275974">
                  <c:v>639.36421985835102</c:v>
                </c:pt>
                <c:pt idx="275975">
                  <c:v>639.36653661362402</c:v>
                </c:pt>
                <c:pt idx="275976">
                  <c:v>639.36885336889804</c:v>
                </c:pt>
                <c:pt idx="275977">
                  <c:v>639.37117012417104</c:v>
                </c:pt>
                <c:pt idx="275978">
                  <c:v>639.37348687944495</c:v>
                </c:pt>
                <c:pt idx="275979">
                  <c:v>639.37580363471795</c:v>
                </c:pt>
                <c:pt idx="275980">
                  <c:v>639.37812038999198</c:v>
                </c:pt>
                <c:pt idx="275981">
                  <c:v>639.380437145266</c:v>
                </c:pt>
                <c:pt idx="275982">
                  <c:v>639.382753900539</c:v>
                </c:pt>
                <c:pt idx="275983">
                  <c:v>639.38507065581302</c:v>
                </c:pt>
                <c:pt idx="275984">
                  <c:v>639.38738741108602</c:v>
                </c:pt>
                <c:pt idx="275985">
                  <c:v>639.38970416636005</c:v>
                </c:pt>
                <c:pt idx="275986">
                  <c:v>639.39202092163305</c:v>
                </c:pt>
                <c:pt idx="275987">
                  <c:v>639.39433767690696</c:v>
                </c:pt>
                <c:pt idx="275988">
                  <c:v>639.39665443218098</c:v>
                </c:pt>
                <c:pt idx="275989">
                  <c:v>639.39897118745398</c:v>
                </c:pt>
                <c:pt idx="275990">
                  <c:v>639.401287942728</c:v>
                </c:pt>
                <c:pt idx="275991">
                  <c:v>639.403604698001</c:v>
                </c:pt>
                <c:pt idx="275992">
                  <c:v>639.40592145327503</c:v>
                </c:pt>
                <c:pt idx="275993">
                  <c:v>639.40823820854803</c:v>
                </c:pt>
                <c:pt idx="275994">
                  <c:v>639.41055496382205</c:v>
                </c:pt>
                <c:pt idx="275995">
                  <c:v>639.41287171909596</c:v>
                </c:pt>
                <c:pt idx="275996">
                  <c:v>639.41518847436896</c:v>
                </c:pt>
                <c:pt idx="275997">
                  <c:v>639.41750522964298</c:v>
                </c:pt>
                <c:pt idx="275998">
                  <c:v>639.41982198491598</c:v>
                </c:pt>
                <c:pt idx="275999">
                  <c:v>639.42213874019001</c:v>
                </c:pt>
                <c:pt idx="276000">
                  <c:v>639.42445549546301</c:v>
                </c:pt>
                <c:pt idx="276001">
                  <c:v>639.42677225073703</c:v>
                </c:pt>
                <c:pt idx="276002">
                  <c:v>639.42908900601105</c:v>
                </c:pt>
                <c:pt idx="276003">
                  <c:v>639.43140576128405</c:v>
                </c:pt>
                <c:pt idx="276004">
                  <c:v>639.43372251655796</c:v>
                </c:pt>
                <c:pt idx="276005">
                  <c:v>639.43603927183096</c:v>
                </c:pt>
                <c:pt idx="276006">
                  <c:v>639.43835602710499</c:v>
                </c:pt>
                <c:pt idx="276007">
                  <c:v>639.44067278237799</c:v>
                </c:pt>
                <c:pt idx="276008">
                  <c:v>639.44298953765201</c:v>
                </c:pt>
                <c:pt idx="276009">
                  <c:v>639.44530629292603</c:v>
                </c:pt>
                <c:pt idx="276010">
                  <c:v>639.44762304819903</c:v>
                </c:pt>
                <c:pt idx="276011">
                  <c:v>639.44993980347294</c:v>
                </c:pt>
                <c:pt idx="276012">
                  <c:v>639.45225655874594</c:v>
                </c:pt>
                <c:pt idx="276013">
                  <c:v>639.45457331401997</c:v>
                </c:pt>
                <c:pt idx="276014">
                  <c:v>639.45689006929297</c:v>
                </c:pt>
                <c:pt idx="276015">
                  <c:v>639.45920682456699</c:v>
                </c:pt>
                <c:pt idx="276016">
                  <c:v>639.46152357983999</c:v>
                </c:pt>
                <c:pt idx="276017">
                  <c:v>639.46384033511401</c:v>
                </c:pt>
                <c:pt idx="276018">
                  <c:v>639.46615709038804</c:v>
                </c:pt>
                <c:pt idx="276019">
                  <c:v>639.46847384566104</c:v>
                </c:pt>
                <c:pt idx="276020">
                  <c:v>639.47079060093495</c:v>
                </c:pt>
                <c:pt idx="276021">
                  <c:v>639.47310735620795</c:v>
                </c:pt>
                <c:pt idx="276022">
                  <c:v>639.47542411148197</c:v>
                </c:pt>
                <c:pt idx="276023">
                  <c:v>639.47774086675497</c:v>
                </c:pt>
                <c:pt idx="276024">
                  <c:v>639.48005762202899</c:v>
                </c:pt>
                <c:pt idx="276025">
                  <c:v>639.48237437730302</c:v>
                </c:pt>
                <c:pt idx="276026">
                  <c:v>639.48469113257602</c:v>
                </c:pt>
                <c:pt idx="276027">
                  <c:v>639.48700788785004</c:v>
                </c:pt>
                <c:pt idx="276028">
                  <c:v>639.48932464312304</c:v>
                </c:pt>
                <c:pt idx="276029">
                  <c:v>639.49164139839695</c:v>
                </c:pt>
                <c:pt idx="276030">
                  <c:v>639.49395815366995</c:v>
                </c:pt>
                <c:pt idx="276031">
                  <c:v>639.49627490894397</c:v>
                </c:pt>
                <c:pt idx="276032">
                  <c:v>639.498591664218</c:v>
                </c:pt>
                <c:pt idx="276033">
                  <c:v>639.500908419491</c:v>
                </c:pt>
                <c:pt idx="276034">
                  <c:v>639.50322517476502</c:v>
                </c:pt>
                <c:pt idx="276035">
                  <c:v>639.50554193003802</c:v>
                </c:pt>
                <c:pt idx="276036">
                  <c:v>639.50785868531204</c:v>
                </c:pt>
                <c:pt idx="276037">
                  <c:v>639.51017544058504</c:v>
                </c:pt>
                <c:pt idx="276038">
                  <c:v>639.51249219585895</c:v>
                </c:pt>
                <c:pt idx="276039">
                  <c:v>639.51480895113298</c:v>
                </c:pt>
                <c:pt idx="276040">
                  <c:v>639.51712570640598</c:v>
                </c:pt>
                <c:pt idx="276041">
                  <c:v>639.51944246168</c:v>
                </c:pt>
                <c:pt idx="276042">
                  <c:v>639.521759216953</c:v>
                </c:pt>
                <c:pt idx="276043">
                  <c:v>639.52407597222702</c:v>
                </c:pt>
                <c:pt idx="276044">
                  <c:v>639.52639272750002</c:v>
                </c:pt>
                <c:pt idx="276045">
                  <c:v>639.52870948277405</c:v>
                </c:pt>
                <c:pt idx="276046">
                  <c:v>639.53102623804796</c:v>
                </c:pt>
                <c:pt idx="276047">
                  <c:v>639.53334299332096</c:v>
                </c:pt>
                <c:pt idx="276048">
                  <c:v>639.53565974859498</c:v>
                </c:pt>
                <c:pt idx="276049">
                  <c:v>639.53797650386798</c:v>
                </c:pt>
                <c:pt idx="276050">
                  <c:v>639.540293259142</c:v>
                </c:pt>
                <c:pt idx="276051">
                  <c:v>639.542610014415</c:v>
                </c:pt>
                <c:pt idx="276052">
                  <c:v>639.54492676968903</c:v>
                </c:pt>
                <c:pt idx="276053">
                  <c:v>639.54724352496305</c:v>
                </c:pt>
                <c:pt idx="276054">
                  <c:v>639.54956028023605</c:v>
                </c:pt>
                <c:pt idx="276055">
                  <c:v>639.55187703550996</c:v>
                </c:pt>
                <c:pt idx="276056">
                  <c:v>639.55419379078296</c:v>
                </c:pt>
                <c:pt idx="276057">
                  <c:v>639.55651054605698</c:v>
                </c:pt>
                <c:pt idx="276058">
                  <c:v>639.55882730132998</c:v>
                </c:pt>
                <c:pt idx="276059">
                  <c:v>639.56114405660401</c:v>
                </c:pt>
                <c:pt idx="276060">
                  <c:v>639.56346081187803</c:v>
                </c:pt>
                <c:pt idx="276061">
                  <c:v>639.56577756715103</c:v>
                </c:pt>
                <c:pt idx="276062">
                  <c:v>639.56809432242505</c:v>
                </c:pt>
                <c:pt idx="276063">
                  <c:v>639.57041107769805</c:v>
                </c:pt>
                <c:pt idx="276064">
                  <c:v>639.57272783297196</c:v>
                </c:pt>
                <c:pt idx="276065">
                  <c:v>639.57504458824496</c:v>
                </c:pt>
                <c:pt idx="276066">
                  <c:v>639.57736134351899</c:v>
                </c:pt>
                <c:pt idx="276067">
                  <c:v>639.57967809879199</c:v>
                </c:pt>
                <c:pt idx="276068">
                  <c:v>639.58199485406601</c:v>
                </c:pt>
                <c:pt idx="276069">
                  <c:v>639.58431160934003</c:v>
                </c:pt>
                <c:pt idx="276070">
                  <c:v>639.58662836461303</c:v>
                </c:pt>
                <c:pt idx="276071">
                  <c:v>639.58894511988694</c:v>
                </c:pt>
                <c:pt idx="276072">
                  <c:v>639.59126187515994</c:v>
                </c:pt>
                <c:pt idx="276073">
                  <c:v>639.59357863043397</c:v>
                </c:pt>
                <c:pt idx="276074">
                  <c:v>639.59589538570697</c:v>
                </c:pt>
                <c:pt idx="276075">
                  <c:v>639.59821214098099</c:v>
                </c:pt>
                <c:pt idx="276076">
                  <c:v>639.60052889625501</c:v>
                </c:pt>
                <c:pt idx="276077">
                  <c:v>639.60284565152801</c:v>
                </c:pt>
                <c:pt idx="276078">
                  <c:v>639.60516240680204</c:v>
                </c:pt>
                <c:pt idx="276079">
                  <c:v>639.60747916207504</c:v>
                </c:pt>
                <c:pt idx="276080">
                  <c:v>639.60979591734895</c:v>
                </c:pt>
                <c:pt idx="276081">
                  <c:v>639.61211267262195</c:v>
                </c:pt>
                <c:pt idx="276082">
                  <c:v>639.61442942789597</c:v>
                </c:pt>
                <c:pt idx="276083">
                  <c:v>639.61674618316999</c:v>
                </c:pt>
                <c:pt idx="276084">
                  <c:v>639.61906293844299</c:v>
                </c:pt>
                <c:pt idx="276085">
                  <c:v>639.62137969371702</c:v>
                </c:pt>
                <c:pt idx="276086">
                  <c:v>639.62369644899002</c:v>
                </c:pt>
                <c:pt idx="276087">
                  <c:v>639.62601320426404</c:v>
                </c:pt>
                <c:pt idx="276088">
                  <c:v>639.62832995953704</c:v>
                </c:pt>
                <c:pt idx="276089">
                  <c:v>639.63064671481095</c:v>
                </c:pt>
                <c:pt idx="276090">
                  <c:v>639.63296347008497</c:v>
                </c:pt>
                <c:pt idx="276091">
                  <c:v>639.63528022535797</c:v>
                </c:pt>
                <c:pt idx="276092">
                  <c:v>639.637596980632</c:v>
                </c:pt>
                <c:pt idx="276093">
                  <c:v>639.639913735905</c:v>
                </c:pt>
                <c:pt idx="276094">
                  <c:v>639.64223049117902</c:v>
                </c:pt>
                <c:pt idx="276095">
                  <c:v>639.64454724645202</c:v>
                </c:pt>
                <c:pt idx="276096">
                  <c:v>639.64686400172604</c:v>
                </c:pt>
                <c:pt idx="276097">
                  <c:v>639.64918075699995</c:v>
                </c:pt>
                <c:pt idx="276098">
                  <c:v>639.65149751227295</c:v>
                </c:pt>
                <c:pt idx="276099">
                  <c:v>639.65381426754698</c:v>
                </c:pt>
                <c:pt idx="276100">
                  <c:v>639.65613102281998</c:v>
                </c:pt>
                <c:pt idx="276101">
                  <c:v>639.658447778094</c:v>
                </c:pt>
                <c:pt idx="276102">
                  <c:v>639.660764533367</c:v>
                </c:pt>
                <c:pt idx="276103">
                  <c:v>639.66308128864102</c:v>
                </c:pt>
                <c:pt idx="276104">
                  <c:v>639.66539804391505</c:v>
                </c:pt>
                <c:pt idx="276105">
                  <c:v>639.66771479918805</c:v>
                </c:pt>
                <c:pt idx="276106">
                  <c:v>639.67003155446196</c:v>
                </c:pt>
                <c:pt idx="276107">
                  <c:v>639.67234830973496</c:v>
                </c:pt>
                <c:pt idx="276108">
                  <c:v>639.67466506500898</c:v>
                </c:pt>
                <c:pt idx="276109">
                  <c:v>639.67698182028198</c:v>
                </c:pt>
                <c:pt idx="276110">
                  <c:v>639.679298575556</c:v>
                </c:pt>
                <c:pt idx="276111">
                  <c:v>639.68161533083003</c:v>
                </c:pt>
                <c:pt idx="276112">
                  <c:v>639.68393208610303</c:v>
                </c:pt>
                <c:pt idx="276113">
                  <c:v>639.68624884137705</c:v>
                </c:pt>
                <c:pt idx="276114">
                  <c:v>639.68856559665005</c:v>
                </c:pt>
                <c:pt idx="276115">
                  <c:v>639.69088235192396</c:v>
                </c:pt>
                <c:pt idx="276116">
                  <c:v>639.69319910719696</c:v>
                </c:pt>
                <c:pt idx="276117">
                  <c:v>639.69551586247098</c:v>
                </c:pt>
                <c:pt idx="276118">
                  <c:v>639.69783261774398</c:v>
                </c:pt>
                <c:pt idx="276119">
                  <c:v>639.70014937301801</c:v>
                </c:pt>
                <c:pt idx="276120">
                  <c:v>639.70246612829203</c:v>
                </c:pt>
                <c:pt idx="276121">
                  <c:v>639.70478288356503</c:v>
                </c:pt>
                <c:pt idx="276122">
                  <c:v>639.70709963883905</c:v>
                </c:pt>
                <c:pt idx="276123">
                  <c:v>639.70941639411205</c:v>
                </c:pt>
                <c:pt idx="276124">
                  <c:v>639.71173314938596</c:v>
                </c:pt>
                <c:pt idx="276125">
                  <c:v>639.71404990465896</c:v>
                </c:pt>
                <c:pt idx="276126">
                  <c:v>639.71636665993299</c:v>
                </c:pt>
                <c:pt idx="276127">
                  <c:v>639.71868341520701</c:v>
                </c:pt>
                <c:pt idx="276128">
                  <c:v>639.72100017048001</c:v>
                </c:pt>
                <c:pt idx="276129">
                  <c:v>639.72331692575403</c:v>
                </c:pt>
                <c:pt idx="276130">
                  <c:v>639.72563368102703</c:v>
                </c:pt>
                <c:pt idx="276131">
                  <c:v>639.72795043630094</c:v>
                </c:pt>
                <c:pt idx="276132">
                  <c:v>639.73026719157394</c:v>
                </c:pt>
                <c:pt idx="276133">
                  <c:v>639.73258394684797</c:v>
                </c:pt>
                <c:pt idx="276134">
                  <c:v>639.73490070212199</c:v>
                </c:pt>
                <c:pt idx="276135">
                  <c:v>639.73721745739499</c:v>
                </c:pt>
                <c:pt idx="276136">
                  <c:v>639.73953421266901</c:v>
                </c:pt>
                <c:pt idx="276137">
                  <c:v>639.74185096794201</c:v>
                </c:pt>
                <c:pt idx="276138">
                  <c:v>639.74416772321604</c:v>
                </c:pt>
                <c:pt idx="276139">
                  <c:v>639.74648447848904</c:v>
                </c:pt>
                <c:pt idx="276140">
                  <c:v>639.74880123376295</c:v>
                </c:pt>
                <c:pt idx="276141">
                  <c:v>639.75111798903697</c:v>
                </c:pt>
                <c:pt idx="276142">
                  <c:v>639.75343474430997</c:v>
                </c:pt>
                <c:pt idx="276143">
                  <c:v>639.75575149958399</c:v>
                </c:pt>
                <c:pt idx="276144">
                  <c:v>639.75806825485699</c:v>
                </c:pt>
                <c:pt idx="276145">
                  <c:v>639.76038501013102</c:v>
                </c:pt>
                <c:pt idx="276146">
                  <c:v>639.76270176540402</c:v>
                </c:pt>
                <c:pt idx="276147">
                  <c:v>639.76501852067804</c:v>
                </c:pt>
                <c:pt idx="276148">
                  <c:v>639.76733527595195</c:v>
                </c:pt>
                <c:pt idx="276149">
                  <c:v>639.76965203122495</c:v>
                </c:pt>
                <c:pt idx="276150">
                  <c:v>639.77196878649897</c:v>
                </c:pt>
                <c:pt idx="276151">
                  <c:v>639.77428554177197</c:v>
                </c:pt>
                <c:pt idx="276152">
                  <c:v>639.776602297046</c:v>
                </c:pt>
                <c:pt idx="276153">
                  <c:v>639.778919052319</c:v>
                </c:pt>
                <c:pt idx="276154">
                  <c:v>639.78123580759302</c:v>
                </c:pt>
                <c:pt idx="276155">
                  <c:v>639.78355256286704</c:v>
                </c:pt>
                <c:pt idx="276156">
                  <c:v>639.78586931814004</c:v>
                </c:pt>
                <c:pt idx="276157">
                  <c:v>639.78818607341395</c:v>
                </c:pt>
                <c:pt idx="276158">
                  <c:v>639.79050282868695</c:v>
                </c:pt>
                <c:pt idx="276159">
                  <c:v>639.79281958396098</c:v>
                </c:pt>
                <c:pt idx="276160">
                  <c:v>639.79513633923398</c:v>
                </c:pt>
                <c:pt idx="276161">
                  <c:v>639.797453094508</c:v>
                </c:pt>
                <c:pt idx="276162">
                  <c:v>639.79976984978202</c:v>
                </c:pt>
                <c:pt idx="276163">
                  <c:v>639.80208660505502</c:v>
                </c:pt>
                <c:pt idx="276164">
                  <c:v>639.80440336032905</c:v>
                </c:pt>
                <c:pt idx="276165">
                  <c:v>639.80672011560205</c:v>
                </c:pt>
                <c:pt idx="276166">
                  <c:v>639.80903687087596</c:v>
                </c:pt>
                <c:pt idx="276167">
                  <c:v>639.81135362614896</c:v>
                </c:pt>
                <c:pt idx="276168">
                  <c:v>639.81367038142298</c:v>
                </c:pt>
                <c:pt idx="276169">
                  <c:v>639.81598713669598</c:v>
                </c:pt>
                <c:pt idx="276170">
                  <c:v>639.81830389197</c:v>
                </c:pt>
                <c:pt idx="276171">
                  <c:v>639.82062064724403</c:v>
                </c:pt>
                <c:pt idx="276172">
                  <c:v>639.82293740251703</c:v>
                </c:pt>
                <c:pt idx="276173">
                  <c:v>639.82525415779105</c:v>
                </c:pt>
                <c:pt idx="276174">
                  <c:v>639.82757091306405</c:v>
                </c:pt>
                <c:pt idx="276175">
                  <c:v>639.82988766833796</c:v>
                </c:pt>
                <c:pt idx="276176">
                  <c:v>639.83220442361096</c:v>
                </c:pt>
                <c:pt idx="276177">
                  <c:v>639.83452117888498</c:v>
                </c:pt>
                <c:pt idx="276178">
                  <c:v>639.83683793415901</c:v>
                </c:pt>
                <c:pt idx="276179">
                  <c:v>639.83915468943201</c:v>
                </c:pt>
                <c:pt idx="276180">
                  <c:v>639.84147144470603</c:v>
                </c:pt>
                <c:pt idx="276181">
                  <c:v>639.84378819997903</c:v>
                </c:pt>
                <c:pt idx="276182">
                  <c:v>639.84610495525305</c:v>
                </c:pt>
                <c:pt idx="276183">
                  <c:v>639.84842171052605</c:v>
                </c:pt>
                <c:pt idx="276184">
                  <c:v>639.85073846579996</c:v>
                </c:pt>
                <c:pt idx="276185">
                  <c:v>639.85305522107399</c:v>
                </c:pt>
                <c:pt idx="276186">
                  <c:v>639.85537197634699</c:v>
                </c:pt>
                <c:pt idx="276187">
                  <c:v>639.85768873162101</c:v>
                </c:pt>
                <c:pt idx="276188">
                  <c:v>639.86000548689401</c:v>
                </c:pt>
                <c:pt idx="276189">
                  <c:v>639.86232224216803</c:v>
                </c:pt>
                <c:pt idx="276190">
                  <c:v>639.86463899744103</c:v>
                </c:pt>
                <c:pt idx="276191">
                  <c:v>639.86695575271494</c:v>
                </c:pt>
                <c:pt idx="276192">
                  <c:v>639.86927250798897</c:v>
                </c:pt>
                <c:pt idx="276193">
                  <c:v>639.87158926326197</c:v>
                </c:pt>
                <c:pt idx="276194">
                  <c:v>639.87390601853599</c:v>
                </c:pt>
                <c:pt idx="276195">
                  <c:v>639.87622277380899</c:v>
                </c:pt>
                <c:pt idx="276196">
                  <c:v>639.87853952908301</c:v>
                </c:pt>
                <c:pt idx="276197">
                  <c:v>639.88085628435601</c:v>
                </c:pt>
                <c:pt idx="276198">
                  <c:v>639.88317303963004</c:v>
                </c:pt>
                <c:pt idx="276199">
                  <c:v>639.88548979490395</c:v>
                </c:pt>
                <c:pt idx="276200">
                  <c:v>639.88780655017695</c:v>
                </c:pt>
                <c:pt idx="276201">
                  <c:v>639.89012330545097</c:v>
                </c:pt>
                <c:pt idx="276202">
                  <c:v>639.89244006072397</c:v>
                </c:pt>
                <c:pt idx="276203">
                  <c:v>639.89475681599799</c:v>
                </c:pt>
                <c:pt idx="276204">
                  <c:v>639.89707357127099</c:v>
                </c:pt>
                <c:pt idx="276205">
                  <c:v>639.89939032654502</c:v>
                </c:pt>
                <c:pt idx="276206">
                  <c:v>639.90170708181904</c:v>
                </c:pt>
                <c:pt idx="276207">
                  <c:v>639.90402383709204</c:v>
                </c:pt>
                <c:pt idx="276208">
                  <c:v>639.90634059236595</c:v>
                </c:pt>
                <c:pt idx="276209">
                  <c:v>639.90865734763895</c:v>
                </c:pt>
                <c:pt idx="276210">
                  <c:v>639.91097410291297</c:v>
                </c:pt>
                <c:pt idx="276211">
                  <c:v>639.91329085818597</c:v>
                </c:pt>
                <c:pt idx="276212">
                  <c:v>639.91560761346</c:v>
                </c:pt>
                <c:pt idx="276213">
                  <c:v>639.91792436873402</c:v>
                </c:pt>
                <c:pt idx="276214">
                  <c:v>639.92024112400702</c:v>
                </c:pt>
                <c:pt idx="276215">
                  <c:v>639.92255787928104</c:v>
                </c:pt>
                <c:pt idx="276216">
                  <c:v>639.92487463455404</c:v>
                </c:pt>
                <c:pt idx="276217">
                  <c:v>639.92719138982795</c:v>
                </c:pt>
                <c:pt idx="276218">
                  <c:v>639.92950814510095</c:v>
                </c:pt>
                <c:pt idx="276219">
                  <c:v>639.93182490037498</c:v>
                </c:pt>
                <c:pt idx="276220">
                  <c:v>639.93414165564798</c:v>
                </c:pt>
                <c:pt idx="276221">
                  <c:v>639.936458410922</c:v>
                </c:pt>
                <c:pt idx="276222">
                  <c:v>639.93877516619602</c:v>
                </c:pt>
                <c:pt idx="276223">
                  <c:v>639.94109192146902</c:v>
                </c:pt>
                <c:pt idx="276224">
                  <c:v>639.94340867674305</c:v>
                </c:pt>
                <c:pt idx="276225">
                  <c:v>639.94572543201605</c:v>
                </c:pt>
                <c:pt idx="276226">
                  <c:v>639.94804218728996</c:v>
                </c:pt>
                <c:pt idx="276227">
                  <c:v>639.95035894256296</c:v>
                </c:pt>
                <c:pt idx="276228">
                  <c:v>639.95267569783698</c:v>
                </c:pt>
                <c:pt idx="276229">
                  <c:v>639.954992453111</c:v>
                </c:pt>
                <c:pt idx="276230">
                  <c:v>639.957309208384</c:v>
                </c:pt>
                <c:pt idx="276231">
                  <c:v>639.95962596365803</c:v>
                </c:pt>
                <c:pt idx="276232">
                  <c:v>639.96194271893103</c:v>
                </c:pt>
                <c:pt idx="276233">
                  <c:v>639.96425947420505</c:v>
                </c:pt>
                <c:pt idx="276234">
                  <c:v>639.96657622947805</c:v>
                </c:pt>
                <c:pt idx="276235">
                  <c:v>639.96889298475196</c:v>
                </c:pt>
                <c:pt idx="276236">
                  <c:v>639.97120974002598</c:v>
                </c:pt>
                <c:pt idx="276237">
                  <c:v>639.97352649529898</c:v>
                </c:pt>
                <c:pt idx="276238">
                  <c:v>639.97584325057301</c:v>
                </c:pt>
                <c:pt idx="276239">
                  <c:v>639.97816000584601</c:v>
                </c:pt>
                <c:pt idx="276240">
                  <c:v>639.98047676112003</c:v>
                </c:pt>
                <c:pt idx="276241">
                  <c:v>639.98279351639303</c:v>
                </c:pt>
                <c:pt idx="276242">
                  <c:v>639.98511027166705</c:v>
                </c:pt>
                <c:pt idx="276243">
                  <c:v>639.98742702694096</c:v>
                </c:pt>
                <c:pt idx="276244">
                  <c:v>639.98974378221396</c:v>
                </c:pt>
                <c:pt idx="276245">
                  <c:v>639.99206053748799</c:v>
                </c:pt>
                <c:pt idx="276246">
                  <c:v>639.99437729276099</c:v>
                </c:pt>
                <c:pt idx="276247">
                  <c:v>639.99669404803501</c:v>
                </c:pt>
                <c:pt idx="276248">
                  <c:v>639.99901080330801</c:v>
                </c:pt>
                <c:pt idx="276249">
                  <c:v>640.00132755858203</c:v>
                </c:pt>
                <c:pt idx="276250">
                  <c:v>640.00364431385594</c:v>
                </c:pt>
                <c:pt idx="276251">
                  <c:v>640.00596106912894</c:v>
                </c:pt>
                <c:pt idx="276252">
                  <c:v>640.00827782440297</c:v>
                </c:pt>
                <c:pt idx="276253">
                  <c:v>640.01059457967597</c:v>
                </c:pt>
                <c:pt idx="276254">
                  <c:v>640.01291133494999</c:v>
                </c:pt>
                <c:pt idx="276255">
                  <c:v>640.01522809022299</c:v>
                </c:pt>
                <c:pt idx="276256">
                  <c:v>640.01754484549701</c:v>
                </c:pt>
                <c:pt idx="276257">
                  <c:v>640.01986160077104</c:v>
                </c:pt>
                <c:pt idx="276258">
                  <c:v>640.02217835604404</c:v>
                </c:pt>
                <c:pt idx="276259">
                  <c:v>640.02449511131795</c:v>
                </c:pt>
                <c:pt idx="276260">
                  <c:v>640.02681186659095</c:v>
                </c:pt>
                <c:pt idx="276261">
                  <c:v>640.02912862186497</c:v>
                </c:pt>
                <c:pt idx="276262">
                  <c:v>640.03144537713797</c:v>
                </c:pt>
                <c:pt idx="276263">
                  <c:v>640.03376213241199</c:v>
                </c:pt>
                <c:pt idx="276264">
                  <c:v>640.03607888768499</c:v>
                </c:pt>
                <c:pt idx="276265">
                  <c:v>640.03839564295902</c:v>
                </c:pt>
                <c:pt idx="276266">
                  <c:v>640.04071239823304</c:v>
                </c:pt>
                <c:pt idx="276267">
                  <c:v>640.04302915350604</c:v>
                </c:pt>
                <c:pt idx="276268">
                  <c:v>640.04534590877995</c:v>
                </c:pt>
                <c:pt idx="276269">
                  <c:v>640.04766266405295</c:v>
                </c:pt>
                <c:pt idx="276270">
                  <c:v>640.04997941932697</c:v>
                </c:pt>
                <c:pt idx="276271">
                  <c:v>640.05229617459997</c:v>
                </c:pt>
                <c:pt idx="276272">
                  <c:v>640.054612929874</c:v>
                </c:pt>
                <c:pt idx="276273">
                  <c:v>640.05692968514802</c:v>
                </c:pt>
                <c:pt idx="276274">
                  <c:v>640.05924644042102</c:v>
                </c:pt>
                <c:pt idx="276275">
                  <c:v>640.06156319569504</c:v>
                </c:pt>
                <c:pt idx="276276">
                  <c:v>640.06387995096804</c:v>
                </c:pt>
                <c:pt idx="276277">
                  <c:v>640.06619670624195</c:v>
                </c:pt>
                <c:pt idx="276278">
                  <c:v>640.06851346151495</c:v>
                </c:pt>
                <c:pt idx="276279">
                  <c:v>640.07083021678898</c:v>
                </c:pt>
                <c:pt idx="276280">
                  <c:v>640.073146972063</c:v>
                </c:pt>
                <c:pt idx="276281">
                  <c:v>640.075463727336</c:v>
                </c:pt>
                <c:pt idx="276282">
                  <c:v>640.07778048261002</c:v>
                </c:pt>
                <c:pt idx="276283">
                  <c:v>640.08009723788302</c:v>
                </c:pt>
                <c:pt idx="276284">
                  <c:v>640.08241399315705</c:v>
                </c:pt>
                <c:pt idx="276285">
                  <c:v>640.08473074843005</c:v>
                </c:pt>
                <c:pt idx="276286">
                  <c:v>640.08704750370396</c:v>
                </c:pt>
                <c:pt idx="276287">
                  <c:v>640.08936425897798</c:v>
                </c:pt>
                <c:pt idx="276288">
                  <c:v>640.09168101425098</c:v>
                </c:pt>
                <c:pt idx="276289">
                  <c:v>640.093997769525</c:v>
                </c:pt>
                <c:pt idx="276290">
                  <c:v>640.096314524798</c:v>
                </c:pt>
                <c:pt idx="276291">
                  <c:v>640.09863128007203</c:v>
                </c:pt>
                <c:pt idx="276292">
                  <c:v>640.10094803534503</c:v>
                </c:pt>
                <c:pt idx="276293">
                  <c:v>640.10326479061905</c:v>
                </c:pt>
                <c:pt idx="276294">
                  <c:v>640.10558154589296</c:v>
                </c:pt>
                <c:pt idx="276295">
                  <c:v>640.10789830116596</c:v>
                </c:pt>
                <c:pt idx="276296">
                  <c:v>640.11021505643998</c:v>
                </c:pt>
                <c:pt idx="276297">
                  <c:v>640.11253181171298</c:v>
                </c:pt>
                <c:pt idx="276298">
                  <c:v>640.11484856698701</c:v>
                </c:pt>
                <c:pt idx="276299">
                  <c:v>640.11716532226001</c:v>
                </c:pt>
                <c:pt idx="276300">
                  <c:v>640.11948207753403</c:v>
                </c:pt>
                <c:pt idx="276301">
                  <c:v>640.12179883280805</c:v>
                </c:pt>
                <c:pt idx="276302">
                  <c:v>640.12411558808105</c:v>
                </c:pt>
                <c:pt idx="276303">
                  <c:v>640.12643234335496</c:v>
                </c:pt>
                <c:pt idx="276304">
                  <c:v>640.12874909862796</c:v>
                </c:pt>
                <c:pt idx="276305">
                  <c:v>640.13106585390199</c:v>
                </c:pt>
                <c:pt idx="276306">
                  <c:v>640.13338260917499</c:v>
                </c:pt>
                <c:pt idx="276307">
                  <c:v>640.13569936444901</c:v>
                </c:pt>
                <c:pt idx="276308">
                  <c:v>640.13801611972303</c:v>
                </c:pt>
                <c:pt idx="276309">
                  <c:v>640.14033287499603</c:v>
                </c:pt>
                <c:pt idx="276310">
                  <c:v>640.14264963026994</c:v>
                </c:pt>
                <c:pt idx="276311">
                  <c:v>640.14496638554294</c:v>
                </c:pt>
                <c:pt idx="276312">
                  <c:v>640.14728314081697</c:v>
                </c:pt>
                <c:pt idx="276313">
                  <c:v>640.14959989608997</c:v>
                </c:pt>
                <c:pt idx="276314">
                  <c:v>640.15191665136399</c:v>
                </c:pt>
                <c:pt idx="276315">
                  <c:v>640.15423340663699</c:v>
                </c:pt>
                <c:pt idx="276316">
                  <c:v>640.15655016191101</c:v>
                </c:pt>
                <c:pt idx="276317">
                  <c:v>640.15886691718504</c:v>
                </c:pt>
                <c:pt idx="276318">
                  <c:v>640.16118367245804</c:v>
                </c:pt>
                <c:pt idx="276319">
                  <c:v>640.16350042773195</c:v>
                </c:pt>
                <c:pt idx="276320">
                  <c:v>640.16581718300495</c:v>
                </c:pt>
                <c:pt idx="276321">
                  <c:v>640.16813393827897</c:v>
                </c:pt>
                <c:pt idx="276322">
                  <c:v>640.17045069355197</c:v>
                </c:pt>
                <c:pt idx="276323">
                  <c:v>640.17276744882599</c:v>
                </c:pt>
                <c:pt idx="276324">
                  <c:v>640.17508420410002</c:v>
                </c:pt>
                <c:pt idx="276325">
                  <c:v>640.17740095937302</c:v>
                </c:pt>
                <c:pt idx="276326">
                  <c:v>640.17971771464704</c:v>
                </c:pt>
                <c:pt idx="276327">
                  <c:v>640.18203446992004</c:v>
                </c:pt>
                <c:pt idx="276328">
                  <c:v>640.18435122519395</c:v>
                </c:pt>
                <c:pt idx="276329">
                  <c:v>640.18666798046695</c:v>
                </c:pt>
                <c:pt idx="276330">
                  <c:v>640.18898473574097</c:v>
                </c:pt>
                <c:pt idx="276331">
                  <c:v>640.191301491015</c:v>
                </c:pt>
                <c:pt idx="276332">
                  <c:v>640.193618246288</c:v>
                </c:pt>
                <c:pt idx="276333">
                  <c:v>640.19593500156202</c:v>
                </c:pt>
                <c:pt idx="276334">
                  <c:v>640.19825175683502</c:v>
                </c:pt>
                <c:pt idx="276335">
                  <c:v>640.20056851210904</c:v>
                </c:pt>
                <c:pt idx="276336">
                  <c:v>640.20288526738204</c:v>
                </c:pt>
                <c:pt idx="276337">
                  <c:v>640.20520202265595</c:v>
                </c:pt>
                <c:pt idx="276338">
                  <c:v>640.20751877792998</c:v>
                </c:pt>
                <c:pt idx="276339">
                  <c:v>640.20983553320298</c:v>
                </c:pt>
                <c:pt idx="276340">
                  <c:v>640.212152288477</c:v>
                </c:pt>
                <c:pt idx="276341">
                  <c:v>640.21446904375</c:v>
                </c:pt>
                <c:pt idx="276342">
                  <c:v>640.21678579902402</c:v>
                </c:pt>
                <c:pt idx="276343">
                  <c:v>640.21910255429702</c:v>
                </c:pt>
                <c:pt idx="276344">
                  <c:v>640.22141930957105</c:v>
                </c:pt>
                <c:pt idx="276345">
                  <c:v>640.22373606484496</c:v>
                </c:pt>
                <c:pt idx="276346">
                  <c:v>640.22605282011796</c:v>
                </c:pt>
                <c:pt idx="276347">
                  <c:v>640.22836957539198</c:v>
                </c:pt>
                <c:pt idx="276348">
                  <c:v>640.23068633066498</c:v>
                </c:pt>
                <c:pt idx="276349">
                  <c:v>640.233003085939</c:v>
                </c:pt>
                <c:pt idx="276350">
                  <c:v>640.235319841212</c:v>
                </c:pt>
                <c:pt idx="276351">
                  <c:v>640.23763659648603</c:v>
                </c:pt>
                <c:pt idx="276352">
                  <c:v>640.23995335176005</c:v>
                </c:pt>
                <c:pt idx="276353">
                  <c:v>640.24227010703305</c:v>
                </c:pt>
                <c:pt idx="276354">
                  <c:v>640.24458686230696</c:v>
                </c:pt>
                <c:pt idx="276355">
                  <c:v>640.24690361757996</c:v>
                </c:pt>
                <c:pt idx="276356">
                  <c:v>640.24922037285398</c:v>
                </c:pt>
                <c:pt idx="276357">
                  <c:v>640.25153712812698</c:v>
                </c:pt>
                <c:pt idx="276358">
                  <c:v>640.25385388340101</c:v>
                </c:pt>
                <c:pt idx="276359">
                  <c:v>640.25617063867503</c:v>
                </c:pt>
                <c:pt idx="276360">
                  <c:v>640.25848739394803</c:v>
                </c:pt>
                <c:pt idx="276361">
                  <c:v>640.26080414922205</c:v>
                </c:pt>
                <c:pt idx="276362">
                  <c:v>640.26312090449505</c:v>
                </c:pt>
                <c:pt idx="276363">
                  <c:v>640.26543765976896</c:v>
                </c:pt>
                <c:pt idx="276364">
                  <c:v>640.26775441504196</c:v>
                </c:pt>
                <c:pt idx="276365">
                  <c:v>640.27007117031599</c:v>
                </c:pt>
                <c:pt idx="276366">
                  <c:v>640.27238792558899</c:v>
                </c:pt>
                <c:pt idx="276367">
                  <c:v>640.27470468086301</c:v>
                </c:pt>
                <c:pt idx="276368">
                  <c:v>640.27702143613703</c:v>
                </c:pt>
                <c:pt idx="276369">
                  <c:v>640.27933819141003</c:v>
                </c:pt>
                <c:pt idx="276370">
                  <c:v>640.28165494668394</c:v>
                </c:pt>
                <c:pt idx="276371">
                  <c:v>640.28397170195694</c:v>
                </c:pt>
                <c:pt idx="276372">
                  <c:v>640.28628845723097</c:v>
                </c:pt>
                <c:pt idx="276373">
                  <c:v>640.28860521250397</c:v>
                </c:pt>
                <c:pt idx="276374">
                  <c:v>640.29092196777799</c:v>
                </c:pt>
                <c:pt idx="276375">
                  <c:v>640.29323872305201</c:v>
                </c:pt>
                <c:pt idx="276376">
                  <c:v>640.29555547832501</c:v>
                </c:pt>
                <c:pt idx="276377">
                  <c:v>640.29787223359904</c:v>
                </c:pt>
                <c:pt idx="276378">
                  <c:v>640.30018898887204</c:v>
                </c:pt>
                <c:pt idx="276379">
                  <c:v>640.30250574414595</c:v>
                </c:pt>
                <c:pt idx="276380">
                  <c:v>640.30482249941895</c:v>
                </c:pt>
                <c:pt idx="276381">
                  <c:v>640.30713925469297</c:v>
                </c:pt>
                <c:pt idx="276382">
                  <c:v>640.30945600996699</c:v>
                </c:pt>
                <c:pt idx="276383">
                  <c:v>640.31177276523999</c:v>
                </c:pt>
                <c:pt idx="276384">
                  <c:v>640.31408952051402</c:v>
                </c:pt>
                <c:pt idx="276385">
                  <c:v>640.31640627578702</c:v>
                </c:pt>
                <c:pt idx="276386">
                  <c:v>640.31872303106104</c:v>
                </c:pt>
                <c:pt idx="276387">
                  <c:v>640.32103978633404</c:v>
                </c:pt>
                <c:pt idx="276388">
                  <c:v>640.32335654160795</c:v>
                </c:pt>
                <c:pt idx="276389">
                  <c:v>640.32567329688197</c:v>
                </c:pt>
                <c:pt idx="276390">
                  <c:v>640.32799005215497</c:v>
                </c:pt>
                <c:pt idx="276391">
                  <c:v>640.330306807429</c:v>
                </c:pt>
                <c:pt idx="276392">
                  <c:v>640.332623562702</c:v>
                </c:pt>
                <c:pt idx="276393">
                  <c:v>640.33494031797602</c:v>
                </c:pt>
                <c:pt idx="276394">
                  <c:v>640.33725707324902</c:v>
                </c:pt>
                <c:pt idx="276395">
                  <c:v>640.33957382852304</c:v>
                </c:pt>
                <c:pt idx="276396">
                  <c:v>640.34189058379695</c:v>
                </c:pt>
                <c:pt idx="276397">
                  <c:v>640.34420733906995</c:v>
                </c:pt>
                <c:pt idx="276398">
                  <c:v>640.34652409434398</c:v>
                </c:pt>
                <c:pt idx="276399">
                  <c:v>640.34884084961698</c:v>
                </c:pt>
                <c:pt idx="276400">
                  <c:v>640.351157604891</c:v>
                </c:pt>
                <c:pt idx="276401">
                  <c:v>640.353474360164</c:v>
                </c:pt>
                <c:pt idx="276402">
                  <c:v>640.35579111543802</c:v>
                </c:pt>
                <c:pt idx="276403">
                  <c:v>640.35810787071205</c:v>
                </c:pt>
                <c:pt idx="276404">
                  <c:v>640.36042462598505</c:v>
                </c:pt>
                <c:pt idx="276405">
                  <c:v>640.36274138125896</c:v>
                </c:pt>
                <c:pt idx="276406">
                  <c:v>640.36505813653196</c:v>
                </c:pt>
                <c:pt idx="276407">
                  <c:v>640.36737489180598</c:v>
                </c:pt>
                <c:pt idx="276408">
                  <c:v>640.36969164707898</c:v>
                </c:pt>
                <c:pt idx="276409">
                  <c:v>640.372008402353</c:v>
                </c:pt>
                <c:pt idx="276410">
                  <c:v>640.37432515762703</c:v>
                </c:pt>
                <c:pt idx="276411">
                  <c:v>640.37664191290003</c:v>
                </c:pt>
                <c:pt idx="276412">
                  <c:v>640.37895866817405</c:v>
                </c:pt>
                <c:pt idx="276413">
                  <c:v>640.38127542344705</c:v>
                </c:pt>
                <c:pt idx="276414">
                  <c:v>640.38359217872096</c:v>
                </c:pt>
                <c:pt idx="276415">
                  <c:v>640.38590893399396</c:v>
                </c:pt>
                <c:pt idx="276416">
                  <c:v>640.38822568926798</c:v>
                </c:pt>
                <c:pt idx="276417">
                  <c:v>640.39054244454098</c:v>
                </c:pt>
                <c:pt idx="276418">
                  <c:v>640.39285919981501</c:v>
                </c:pt>
                <c:pt idx="276419">
                  <c:v>640.39517595508903</c:v>
                </c:pt>
                <c:pt idx="276420">
                  <c:v>640.39749271036203</c:v>
                </c:pt>
                <c:pt idx="276421">
                  <c:v>640.39980946563605</c:v>
                </c:pt>
                <c:pt idx="276422">
                  <c:v>640.40212622090905</c:v>
                </c:pt>
                <c:pt idx="276423">
                  <c:v>640.40444297618296</c:v>
                </c:pt>
                <c:pt idx="276424">
                  <c:v>640.40675973145596</c:v>
                </c:pt>
                <c:pt idx="276425">
                  <c:v>640.40907648672999</c:v>
                </c:pt>
                <c:pt idx="276426">
                  <c:v>640.41139324200401</c:v>
                </c:pt>
                <c:pt idx="276427">
                  <c:v>640.41370999727701</c:v>
                </c:pt>
                <c:pt idx="276428">
                  <c:v>640.41602675255103</c:v>
                </c:pt>
                <c:pt idx="276429">
                  <c:v>640.41834350782403</c:v>
                </c:pt>
                <c:pt idx="276430">
                  <c:v>640.42066026309794</c:v>
                </c:pt>
                <c:pt idx="276431">
                  <c:v>640.42297701837094</c:v>
                </c:pt>
                <c:pt idx="276432">
                  <c:v>640.42529377364497</c:v>
                </c:pt>
                <c:pt idx="276433">
                  <c:v>640.42761052891899</c:v>
                </c:pt>
                <c:pt idx="276434">
                  <c:v>640.42992728419199</c:v>
                </c:pt>
                <c:pt idx="276435">
                  <c:v>640.43224403946601</c:v>
                </c:pt>
                <c:pt idx="276436">
                  <c:v>640.43456079473901</c:v>
                </c:pt>
                <c:pt idx="276437">
                  <c:v>640.43687755001304</c:v>
                </c:pt>
                <c:pt idx="276438">
                  <c:v>640.43919430528604</c:v>
                </c:pt>
                <c:pt idx="276439">
                  <c:v>640.44151106055995</c:v>
                </c:pt>
                <c:pt idx="276440">
                  <c:v>640.44382781583397</c:v>
                </c:pt>
                <c:pt idx="276441">
                  <c:v>640.44614457110697</c:v>
                </c:pt>
                <c:pt idx="276442">
                  <c:v>640.44846132638099</c:v>
                </c:pt>
                <c:pt idx="276443">
                  <c:v>640.45077808165399</c:v>
                </c:pt>
                <c:pt idx="276444">
                  <c:v>640.45309483692802</c:v>
                </c:pt>
                <c:pt idx="276445">
                  <c:v>640.45541159220102</c:v>
                </c:pt>
                <c:pt idx="276446">
                  <c:v>640.45772834747504</c:v>
                </c:pt>
                <c:pt idx="276447">
                  <c:v>640.46004510274895</c:v>
                </c:pt>
                <c:pt idx="276448">
                  <c:v>640.46236185802195</c:v>
                </c:pt>
                <c:pt idx="276449">
                  <c:v>640.46467861329597</c:v>
                </c:pt>
                <c:pt idx="276450">
                  <c:v>640.46699536856897</c:v>
                </c:pt>
                <c:pt idx="276451">
                  <c:v>640.469312123843</c:v>
                </c:pt>
                <c:pt idx="276452">
                  <c:v>640.471628879116</c:v>
                </c:pt>
                <c:pt idx="276453">
                  <c:v>640.47394563439002</c:v>
                </c:pt>
                <c:pt idx="276454">
                  <c:v>640.47626238966404</c:v>
                </c:pt>
                <c:pt idx="276455">
                  <c:v>640.47857914493704</c:v>
                </c:pt>
                <c:pt idx="276456">
                  <c:v>640.48089590021095</c:v>
                </c:pt>
                <c:pt idx="276457">
                  <c:v>640.48321265548395</c:v>
                </c:pt>
                <c:pt idx="276458">
                  <c:v>640.48552941075798</c:v>
                </c:pt>
                <c:pt idx="276459">
                  <c:v>640.48784616603098</c:v>
                </c:pt>
                <c:pt idx="276460">
                  <c:v>640.490162921305</c:v>
                </c:pt>
                <c:pt idx="276461">
                  <c:v>640.49247967657902</c:v>
                </c:pt>
                <c:pt idx="276462">
                  <c:v>640.49479643185202</c:v>
                </c:pt>
                <c:pt idx="276463">
                  <c:v>640.49711318712605</c:v>
                </c:pt>
                <c:pt idx="276464">
                  <c:v>640.49942994239905</c:v>
                </c:pt>
                <c:pt idx="276465">
                  <c:v>640.50174669767296</c:v>
                </c:pt>
                <c:pt idx="276466">
                  <c:v>640.50406345294596</c:v>
                </c:pt>
                <c:pt idx="276467">
                  <c:v>640.50638020821998</c:v>
                </c:pt>
                <c:pt idx="276468">
                  <c:v>640.50869696349298</c:v>
                </c:pt>
                <c:pt idx="276469">
                  <c:v>640.511013718767</c:v>
                </c:pt>
                <c:pt idx="276470">
                  <c:v>640.51333047404103</c:v>
                </c:pt>
                <c:pt idx="276471">
                  <c:v>640.51564722931403</c:v>
                </c:pt>
                <c:pt idx="276472">
                  <c:v>640.51796398458805</c:v>
                </c:pt>
                <c:pt idx="276473">
                  <c:v>640.52028073986105</c:v>
                </c:pt>
                <c:pt idx="276474">
                  <c:v>640.52259749513496</c:v>
                </c:pt>
                <c:pt idx="276475">
                  <c:v>640.52491425040796</c:v>
                </c:pt>
                <c:pt idx="276476">
                  <c:v>640.52723100568198</c:v>
                </c:pt>
                <c:pt idx="276477">
                  <c:v>640.52954776095601</c:v>
                </c:pt>
                <c:pt idx="276478">
                  <c:v>640.53186451622901</c:v>
                </c:pt>
                <c:pt idx="276479">
                  <c:v>640.53418127150303</c:v>
                </c:pt>
                <c:pt idx="276480">
                  <c:v>640.53649802677603</c:v>
                </c:pt>
                <c:pt idx="276481">
                  <c:v>640.53881478205005</c:v>
                </c:pt>
                <c:pt idx="276482">
                  <c:v>640.54113153732305</c:v>
                </c:pt>
                <c:pt idx="276483">
                  <c:v>640.54344829259696</c:v>
                </c:pt>
                <c:pt idx="276484">
                  <c:v>640.54576504787099</c:v>
                </c:pt>
                <c:pt idx="276485">
                  <c:v>640.54808180314399</c:v>
                </c:pt>
                <c:pt idx="276486">
                  <c:v>640.55039855841801</c:v>
                </c:pt>
                <c:pt idx="276487">
                  <c:v>640.55271531369101</c:v>
                </c:pt>
                <c:pt idx="276488">
                  <c:v>640.55503206896503</c:v>
                </c:pt>
                <c:pt idx="276489">
                  <c:v>640.55734882423803</c:v>
                </c:pt>
                <c:pt idx="276490">
                  <c:v>640.55966557951206</c:v>
                </c:pt>
                <c:pt idx="276491">
                  <c:v>640.56198233478597</c:v>
                </c:pt>
                <c:pt idx="276492">
                  <c:v>640.56429909005897</c:v>
                </c:pt>
                <c:pt idx="276493">
                  <c:v>640.56661584533299</c:v>
                </c:pt>
                <c:pt idx="276494">
                  <c:v>640.56893260060599</c:v>
                </c:pt>
                <c:pt idx="276495">
                  <c:v>640.57124935588001</c:v>
                </c:pt>
                <c:pt idx="276496">
                  <c:v>640.57356611115301</c:v>
                </c:pt>
                <c:pt idx="276497">
                  <c:v>640.57588286642704</c:v>
                </c:pt>
                <c:pt idx="276498">
                  <c:v>640.57819962170095</c:v>
                </c:pt>
                <c:pt idx="276499">
                  <c:v>640.58051637697395</c:v>
                </c:pt>
                <c:pt idx="276500">
                  <c:v>640.58283313224797</c:v>
                </c:pt>
                <c:pt idx="276501">
                  <c:v>640.58514988752097</c:v>
                </c:pt>
                <c:pt idx="276502">
                  <c:v>640.58746664279499</c:v>
                </c:pt>
                <c:pt idx="276503">
                  <c:v>640.58978339806799</c:v>
                </c:pt>
                <c:pt idx="276504">
                  <c:v>640.59210015334202</c:v>
                </c:pt>
                <c:pt idx="276505">
                  <c:v>640.59441690861604</c:v>
                </c:pt>
                <c:pt idx="276506">
                  <c:v>640.59673366388904</c:v>
                </c:pt>
                <c:pt idx="276507">
                  <c:v>640.59905041916295</c:v>
                </c:pt>
                <c:pt idx="276508">
                  <c:v>640.60136717443595</c:v>
                </c:pt>
                <c:pt idx="276509">
                  <c:v>640.60368392970997</c:v>
                </c:pt>
                <c:pt idx="276510">
                  <c:v>640.60600068498297</c:v>
                </c:pt>
                <c:pt idx="276511">
                  <c:v>640.608317440257</c:v>
                </c:pt>
                <c:pt idx="276512">
                  <c:v>640.61063419553102</c:v>
                </c:pt>
                <c:pt idx="276513">
                  <c:v>640.61295095080402</c:v>
                </c:pt>
                <c:pt idx="276514">
                  <c:v>640.61526770607804</c:v>
                </c:pt>
                <c:pt idx="276515">
                  <c:v>640.61758446135104</c:v>
                </c:pt>
                <c:pt idx="276516">
                  <c:v>640.61990121662495</c:v>
                </c:pt>
                <c:pt idx="276517">
                  <c:v>640.62221797189795</c:v>
                </c:pt>
                <c:pt idx="276518">
                  <c:v>640.62453472717198</c:v>
                </c:pt>
                <c:pt idx="276519">
                  <c:v>640.62685148244498</c:v>
                </c:pt>
                <c:pt idx="276520">
                  <c:v>640.629168237719</c:v>
                </c:pt>
                <c:pt idx="276521">
                  <c:v>640.63148499299302</c:v>
                </c:pt>
                <c:pt idx="276522">
                  <c:v>640.63380174826602</c:v>
                </c:pt>
                <c:pt idx="276523">
                  <c:v>640.63611850354005</c:v>
                </c:pt>
                <c:pt idx="276524">
                  <c:v>640.63843525881305</c:v>
                </c:pt>
                <c:pt idx="276525">
                  <c:v>640.64075201408696</c:v>
                </c:pt>
                <c:pt idx="276526">
                  <c:v>640.64306876935996</c:v>
                </c:pt>
                <c:pt idx="276527">
                  <c:v>640.64538552463398</c:v>
                </c:pt>
                <c:pt idx="276528">
                  <c:v>640.647702279908</c:v>
                </c:pt>
                <c:pt idx="276529">
                  <c:v>640.650019035181</c:v>
                </c:pt>
                <c:pt idx="276530">
                  <c:v>640.65233579045503</c:v>
                </c:pt>
                <c:pt idx="276531">
                  <c:v>640.65465254572803</c:v>
                </c:pt>
                <c:pt idx="276532">
                  <c:v>640.65696930100205</c:v>
                </c:pt>
                <c:pt idx="276533">
                  <c:v>640.65928605627505</c:v>
                </c:pt>
                <c:pt idx="276534">
                  <c:v>640.66160281154896</c:v>
                </c:pt>
                <c:pt idx="276535">
                  <c:v>640.66391956682298</c:v>
                </c:pt>
                <c:pt idx="276536">
                  <c:v>640.66623632209598</c:v>
                </c:pt>
                <c:pt idx="276537">
                  <c:v>640.66855307737001</c:v>
                </c:pt>
                <c:pt idx="276538">
                  <c:v>640.67086983264301</c:v>
                </c:pt>
                <c:pt idx="276539">
                  <c:v>640.67318658791703</c:v>
                </c:pt>
                <c:pt idx="276540">
                  <c:v>640.67550334319003</c:v>
                </c:pt>
                <c:pt idx="276541">
                  <c:v>640.67782009846405</c:v>
                </c:pt>
                <c:pt idx="276542">
                  <c:v>640.68013685373796</c:v>
                </c:pt>
                <c:pt idx="276543">
                  <c:v>640.68245360901096</c:v>
                </c:pt>
                <c:pt idx="276544">
                  <c:v>640.68477036428499</c:v>
                </c:pt>
                <c:pt idx="276545">
                  <c:v>640.68708711955799</c:v>
                </c:pt>
                <c:pt idx="276546">
                  <c:v>640.68940387483201</c:v>
                </c:pt>
                <c:pt idx="276547">
                  <c:v>640.69172063010501</c:v>
                </c:pt>
                <c:pt idx="276548">
                  <c:v>640.69403738537903</c:v>
                </c:pt>
                <c:pt idx="276549">
                  <c:v>640.69635414065306</c:v>
                </c:pt>
                <c:pt idx="276550">
                  <c:v>640.69867089592606</c:v>
                </c:pt>
                <c:pt idx="276551">
                  <c:v>640.70098765119997</c:v>
                </c:pt>
                <c:pt idx="276552">
                  <c:v>640.70330440647297</c:v>
                </c:pt>
                <c:pt idx="276553">
                  <c:v>640.70562116174699</c:v>
                </c:pt>
                <c:pt idx="276554">
                  <c:v>640.70793791701999</c:v>
                </c:pt>
                <c:pt idx="276555">
                  <c:v>640.71025467229401</c:v>
                </c:pt>
                <c:pt idx="276556">
                  <c:v>640.71257142756804</c:v>
                </c:pt>
                <c:pt idx="276557">
                  <c:v>640.71488818284104</c:v>
                </c:pt>
                <c:pt idx="276558">
                  <c:v>640.71720493811495</c:v>
                </c:pt>
                <c:pt idx="276559">
                  <c:v>640.71952169338795</c:v>
                </c:pt>
                <c:pt idx="276560">
                  <c:v>640.72183844866197</c:v>
                </c:pt>
                <c:pt idx="276561">
                  <c:v>640.72415520393497</c:v>
                </c:pt>
                <c:pt idx="276562">
                  <c:v>640.72647195920899</c:v>
                </c:pt>
                <c:pt idx="276563">
                  <c:v>640.72878871448199</c:v>
                </c:pt>
                <c:pt idx="276564">
                  <c:v>640.73110546975602</c:v>
                </c:pt>
                <c:pt idx="276565">
                  <c:v>640.73342222503004</c:v>
                </c:pt>
                <c:pt idx="276566">
                  <c:v>640.73573898030304</c:v>
                </c:pt>
                <c:pt idx="276567">
                  <c:v>640.73805573557695</c:v>
                </c:pt>
                <c:pt idx="276568">
                  <c:v>640.74037249084995</c:v>
                </c:pt>
                <c:pt idx="276569">
                  <c:v>640.74268924612397</c:v>
                </c:pt>
                <c:pt idx="276570">
                  <c:v>640.74500600139697</c:v>
                </c:pt>
                <c:pt idx="276571">
                  <c:v>640.747322756671</c:v>
                </c:pt>
                <c:pt idx="276572">
                  <c:v>640.74963951194502</c:v>
                </c:pt>
                <c:pt idx="276573">
                  <c:v>640.75195626721802</c:v>
                </c:pt>
                <c:pt idx="276574">
                  <c:v>640.75427302249204</c:v>
                </c:pt>
                <c:pt idx="276575">
                  <c:v>640.75658977776504</c:v>
                </c:pt>
                <c:pt idx="276576">
                  <c:v>640.75890653303895</c:v>
                </c:pt>
                <c:pt idx="276577">
                  <c:v>640.76122328831195</c:v>
                </c:pt>
                <c:pt idx="276578">
                  <c:v>640.76354004358598</c:v>
                </c:pt>
                <c:pt idx="276579">
                  <c:v>640.76585679886</c:v>
                </c:pt>
                <c:pt idx="276580">
                  <c:v>640.768173554133</c:v>
                </c:pt>
                <c:pt idx="276581">
                  <c:v>640.77049030940702</c:v>
                </c:pt>
                <c:pt idx="276582">
                  <c:v>640.77280706468002</c:v>
                </c:pt>
                <c:pt idx="276583">
                  <c:v>640.77512381995405</c:v>
                </c:pt>
                <c:pt idx="276584">
                  <c:v>640.77744057522705</c:v>
                </c:pt>
                <c:pt idx="276585">
                  <c:v>640.77975733050096</c:v>
                </c:pt>
                <c:pt idx="276586">
                  <c:v>640.78207408577498</c:v>
                </c:pt>
                <c:pt idx="276587">
                  <c:v>640.78439084104798</c:v>
                </c:pt>
                <c:pt idx="276588">
                  <c:v>640.786707596322</c:v>
                </c:pt>
                <c:pt idx="276589">
                  <c:v>640.789024351595</c:v>
                </c:pt>
                <c:pt idx="276590">
                  <c:v>640.79134110686903</c:v>
                </c:pt>
                <c:pt idx="276591">
                  <c:v>640.79365786214203</c:v>
                </c:pt>
                <c:pt idx="276592">
                  <c:v>640.79597461741605</c:v>
                </c:pt>
                <c:pt idx="276593">
                  <c:v>640.79829137268996</c:v>
                </c:pt>
                <c:pt idx="276594">
                  <c:v>640.80060812796296</c:v>
                </c:pt>
                <c:pt idx="276595">
                  <c:v>640.80292488323698</c:v>
                </c:pt>
                <c:pt idx="276596">
                  <c:v>640.80524163850998</c:v>
                </c:pt>
                <c:pt idx="276597">
                  <c:v>640.80755839378401</c:v>
                </c:pt>
                <c:pt idx="276598">
                  <c:v>640.80987514905701</c:v>
                </c:pt>
                <c:pt idx="276599">
                  <c:v>640.81219190433103</c:v>
                </c:pt>
                <c:pt idx="276600">
                  <c:v>640.81450865960505</c:v>
                </c:pt>
                <c:pt idx="276601">
                  <c:v>640.81682541487805</c:v>
                </c:pt>
                <c:pt idx="276602">
                  <c:v>640.81914217015196</c:v>
                </c:pt>
                <c:pt idx="276603">
                  <c:v>640.82145892542496</c:v>
                </c:pt>
                <c:pt idx="276604">
                  <c:v>640.82377568069899</c:v>
                </c:pt>
                <c:pt idx="276605">
                  <c:v>640.82609243597199</c:v>
                </c:pt>
                <c:pt idx="276606">
                  <c:v>640.82840919124601</c:v>
                </c:pt>
                <c:pt idx="276607">
                  <c:v>640.83072594652003</c:v>
                </c:pt>
                <c:pt idx="276608">
                  <c:v>640.83304270179303</c:v>
                </c:pt>
                <c:pt idx="276609">
                  <c:v>640.83535945706706</c:v>
                </c:pt>
                <c:pt idx="276610">
                  <c:v>640.83767621234006</c:v>
                </c:pt>
                <c:pt idx="276611">
                  <c:v>640.83999296761397</c:v>
                </c:pt>
                <c:pt idx="276612">
                  <c:v>640.84230972288697</c:v>
                </c:pt>
                <c:pt idx="276613">
                  <c:v>640.84462647816099</c:v>
                </c:pt>
                <c:pt idx="276614">
                  <c:v>640.84694323343399</c:v>
                </c:pt>
                <c:pt idx="276615">
                  <c:v>640.84925998870801</c:v>
                </c:pt>
                <c:pt idx="276616">
                  <c:v>640.85157674398204</c:v>
                </c:pt>
                <c:pt idx="276617">
                  <c:v>640.85389349925504</c:v>
                </c:pt>
                <c:pt idx="276618">
                  <c:v>640.85621025452895</c:v>
                </c:pt>
                <c:pt idx="276619">
                  <c:v>640.85852700980195</c:v>
                </c:pt>
                <c:pt idx="276620">
                  <c:v>640.86084376507597</c:v>
                </c:pt>
                <c:pt idx="276621">
                  <c:v>640.86316052034897</c:v>
                </c:pt>
                <c:pt idx="276622">
                  <c:v>640.86547727562299</c:v>
                </c:pt>
                <c:pt idx="276623">
                  <c:v>640.86779403089702</c:v>
                </c:pt>
                <c:pt idx="276624">
                  <c:v>640.87011078617002</c:v>
                </c:pt>
                <c:pt idx="276625">
                  <c:v>640.87242754144404</c:v>
                </c:pt>
                <c:pt idx="276626">
                  <c:v>640.87474429671704</c:v>
                </c:pt>
                <c:pt idx="276627">
                  <c:v>640.87706105199095</c:v>
                </c:pt>
                <c:pt idx="276628">
                  <c:v>640.87937780726395</c:v>
                </c:pt>
                <c:pt idx="276629">
                  <c:v>640.88169456253797</c:v>
                </c:pt>
                <c:pt idx="276630">
                  <c:v>640.884011317812</c:v>
                </c:pt>
                <c:pt idx="276631">
                  <c:v>640.886328073085</c:v>
                </c:pt>
                <c:pt idx="276632">
                  <c:v>640.88864482835902</c:v>
                </c:pt>
                <c:pt idx="276633">
                  <c:v>640.89096158363202</c:v>
                </c:pt>
                <c:pt idx="276634">
                  <c:v>640.89327833890604</c:v>
                </c:pt>
                <c:pt idx="276635">
                  <c:v>640.89559509417904</c:v>
                </c:pt>
                <c:pt idx="276636">
                  <c:v>640.89791184945295</c:v>
                </c:pt>
                <c:pt idx="276637">
                  <c:v>640.90022860472698</c:v>
                </c:pt>
                <c:pt idx="276638">
                  <c:v>640.90254535999998</c:v>
                </c:pt>
                <c:pt idx="276639">
                  <c:v>640.904862115274</c:v>
                </c:pt>
                <c:pt idx="276640">
                  <c:v>640.907178870547</c:v>
                </c:pt>
                <c:pt idx="276641">
                  <c:v>640.90949562582102</c:v>
                </c:pt>
                <c:pt idx="276642">
                  <c:v>640.91181238109402</c:v>
                </c:pt>
                <c:pt idx="276643">
                  <c:v>640.91412913636805</c:v>
                </c:pt>
                <c:pt idx="276644">
                  <c:v>640.91644589164196</c:v>
                </c:pt>
                <c:pt idx="276645">
                  <c:v>640.91876264691496</c:v>
                </c:pt>
                <c:pt idx="276646">
                  <c:v>640.92107940218898</c:v>
                </c:pt>
                <c:pt idx="276647">
                  <c:v>640.92339615746198</c:v>
                </c:pt>
                <c:pt idx="276648">
                  <c:v>640.925712912736</c:v>
                </c:pt>
                <c:pt idx="276649">
                  <c:v>640.928029668009</c:v>
                </c:pt>
                <c:pt idx="276650">
                  <c:v>640.93034642328303</c:v>
                </c:pt>
                <c:pt idx="276651">
                  <c:v>640.93266317855705</c:v>
                </c:pt>
                <c:pt idx="276652">
                  <c:v>640.93497993383005</c:v>
                </c:pt>
                <c:pt idx="276653">
                  <c:v>640.93729668910396</c:v>
                </c:pt>
                <c:pt idx="276654">
                  <c:v>640.93961344437696</c:v>
                </c:pt>
                <c:pt idx="276655">
                  <c:v>640.94193019965098</c:v>
                </c:pt>
                <c:pt idx="276656">
                  <c:v>640.94424695492398</c:v>
                </c:pt>
                <c:pt idx="276657">
                  <c:v>640.94656371019801</c:v>
                </c:pt>
                <c:pt idx="276658">
                  <c:v>640.94888046547203</c:v>
                </c:pt>
                <c:pt idx="276659">
                  <c:v>640.95119722074503</c:v>
                </c:pt>
                <c:pt idx="276660">
                  <c:v>640.95351397601905</c:v>
                </c:pt>
                <c:pt idx="276661">
                  <c:v>640.95583073129205</c:v>
                </c:pt>
                <c:pt idx="276662">
                  <c:v>640.95814748656596</c:v>
                </c:pt>
                <c:pt idx="276663">
                  <c:v>640.96046424183896</c:v>
                </c:pt>
                <c:pt idx="276664">
                  <c:v>640.96278099711299</c:v>
                </c:pt>
                <c:pt idx="276665">
                  <c:v>640.96509775238599</c:v>
                </c:pt>
                <c:pt idx="276666">
                  <c:v>640.96741450766001</c:v>
                </c:pt>
                <c:pt idx="276667">
                  <c:v>640.96973126293403</c:v>
                </c:pt>
                <c:pt idx="276668">
                  <c:v>640.97204801820703</c:v>
                </c:pt>
                <c:pt idx="276669">
                  <c:v>640.97436477348106</c:v>
                </c:pt>
                <c:pt idx="276670">
                  <c:v>640.97668152875406</c:v>
                </c:pt>
                <c:pt idx="276671">
                  <c:v>640.97899828402797</c:v>
                </c:pt>
                <c:pt idx="276672">
                  <c:v>640.98131503930097</c:v>
                </c:pt>
                <c:pt idx="276673">
                  <c:v>640.98363179457499</c:v>
                </c:pt>
                <c:pt idx="276674">
                  <c:v>640.98594854984901</c:v>
                </c:pt>
                <c:pt idx="276675">
                  <c:v>640.98826530512201</c:v>
                </c:pt>
                <c:pt idx="276676">
                  <c:v>640.99058206039604</c:v>
                </c:pt>
                <c:pt idx="276677">
                  <c:v>640.99289881566904</c:v>
                </c:pt>
                <c:pt idx="276678">
                  <c:v>640.99521557094295</c:v>
                </c:pt>
                <c:pt idx="276679">
                  <c:v>640.99753232621595</c:v>
                </c:pt>
                <c:pt idx="276680">
                  <c:v>640.99984908148997</c:v>
                </c:pt>
                <c:pt idx="276681">
                  <c:v>641.00216583676399</c:v>
                </c:pt>
                <c:pt idx="276682">
                  <c:v>641.00448259203699</c:v>
                </c:pt>
                <c:pt idx="276683">
                  <c:v>641.00679934731102</c:v>
                </c:pt>
                <c:pt idx="276684">
                  <c:v>641.00911610258402</c:v>
                </c:pt>
                <c:pt idx="276685">
                  <c:v>641.01143285785804</c:v>
                </c:pt>
                <c:pt idx="276686">
                  <c:v>641.01374961313104</c:v>
                </c:pt>
                <c:pt idx="276687">
                  <c:v>641.01606636840495</c:v>
                </c:pt>
                <c:pt idx="276688">
                  <c:v>641.01838312367897</c:v>
                </c:pt>
                <c:pt idx="276689">
                  <c:v>641.02069987895197</c:v>
                </c:pt>
                <c:pt idx="276690">
                  <c:v>641.023016634226</c:v>
                </c:pt>
                <c:pt idx="276691">
                  <c:v>641.025333389499</c:v>
                </c:pt>
                <c:pt idx="276692">
                  <c:v>641.02765014477302</c:v>
                </c:pt>
                <c:pt idx="276693">
                  <c:v>641.02996690004602</c:v>
                </c:pt>
                <c:pt idx="276694">
                  <c:v>641.03228365532004</c:v>
                </c:pt>
                <c:pt idx="276695">
                  <c:v>641.03460041059395</c:v>
                </c:pt>
                <c:pt idx="276696">
                  <c:v>641.03691716586695</c:v>
                </c:pt>
                <c:pt idx="276697">
                  <c:v>641.03923392114098</c:v>
                </c:pt>
                <c:pt idx="276698">
                  <c:v>641.04155067641398</c:v>
                </c:pt>
                <c:pt idx="276699">
                  <c:v>641.043867431688</c:v>
                </c:pt>
                <c:pt idx="276700">
                  <c:v>641.046184186961</c:v>
                </c:pt>
                <c:pt idx="276701">
                  <c:v>641.04850094223502</c:v>
                </c:pt>
                <c:pt idx="276702">
                  <c:v>641.05081769750905</c:v>
                </c:pt>
                <c:pt idx="276703">
                  <c:v>641.05313445278205</c:v>
                </c:pt>
                <c:pt idx="276704">
                  <c:v>641.05545120805596</c:v>
                </c:pt>
                <c:pt idx="276705">
                  <c:v>641.05776796332896</c:v>
                </c:pt>
                <c:pt idx="276706">
                  <c:v>641.06008471860298</c:v>
                </c:pt>
                <c:pt idx="276707">
                  <c:v>641.06240147387598</c:v>
                </c:pt>
                <c:pt idx="276708">
                  <c:v>641.06471822915</c:v>
                </c:pt>
                <c:pt idx="276709">
                  <c:v>641.06703498442403</c:v>
                </c:pt>
                <c:pt idx="276710">
                  <c:v>641.06935173969703</c:v>
                </c:pt>
                <c:pt idx="276711">
                  <c:v>641.07166849497105</c:v>
                </c:pt>
                <c:pt idx="276712">
                  <c:v>641.07398525024405</c:v>
                </c:pt>
                <c:pt idx="276713">
                  <c:v>641.07630200551796</c:v>
                </c:pt>
                <c:pt idx="276714">
                  <c:v>641.07861876079096</c:v>
                </c:pt>
                <c:pt idx="276715">
                  <c:v>641.08093551606498</c:v>
                </c:pt>
                <c:pt idx="276716">
                  <c:v>641.08325227133798</c:v>
                </c:pt>
                <c:pt idx="276717">
                  <c:v>641.08556902661201</c:v>
                </c:pt>
                <c:pt idx="276718">
                  <c:v>641.08788578188603</c:v>
                </c:pt>
                <c:pt idx="276719">
                  <c:v>641.09020253715903</c:v>
                </c:pt>
                <c:pt idx="276720">
                  <c:v>641.09251929243305</c:v>
                </c:pt>
                <c:pt idx="276721">
                  <c:v>641.09483604770605</c:v>
                </c:pt>
                <c:pt idx="276722">
                  <c:v>641.09715280297996</c:v>
                </c:pt>
                <c:pt idx="276723">
                  <c:v>641.09946955825296</c:v>
                </c:pt>
                <c:pt idx="276724">
                  <c:v>641.10178631352699</c:v>
                </c:pt>
                <c:pt idx="276725">
                  <c:v>641.10410306880101</c:v>
                </c:pt>
                <c:pt idx="276726">
                  <c:v>641.10641982407401</c:v>
                </c:pt>
                <c:pt idx="276727">
                  <c:v>641.10873657934803</c:v>
                </c:pt>
                <c:pt idx="276728">
                  <c:v>641.11105333462103</c:v>
                </c:pt>
                <c:pt idx="276729">
                  <c:v>641.11337008989506</c:v>
                </c:pt>
                <c:pt idx="276730">
                  <c:v>641.11568684516806</c:v>
                </c:pt>
                <c:pt idx="276731">
                  <c:v>641.11800360044197</c:v>
                </c:pt>
                <c:pt idx="276732">
                  <c:v>641.12032035571599</c:v>
                </c:pt>
                <c:pt idx="276733">
                  <c:v>641.12263711098899</c:v>
                </c:pt>
                <c:pt idx="276734">
                  <c:v>641.12495386626301</c:v>
                </c:pt>
                <c:pt idx="276735">
                  <c:v>641.12727062153601</c:v>
                </c:pt>
                <c:pt idx="276736">
                  <c:v>641.12958737681004</c:v>
                </c:pt>
                <c:pt idx="276737">
                  <c:v>641.13190413208304</c:v>
                </c:pt>
                <c:pt idx="276738">
                  <c:v>641.13422088735695</c:v>
                </c:pt>
                <c:pt idx="276739">
                  <c:v>641.13653764263097</c:v>
                </c:pt>
                <c:pt idx="276740">
                  <c:v>641.13885439790397</c:v>
                </c:pt>
                <c:pt idx="276741">
                  <c:v>641.14117115317799</c:v>
                </c:pt>
                <c:pt idx="276742">
                  <c:v>641.14348790845099</c:v>
                </c:pt>
                <c:pt idx="276743">
                  <c:v>641.14580466372502</c:v>
                </c:pt>
                <c:pt idx="276744">
                  <c:v>641.14812141899802</c:v>
                </c:pt>
                <c:pt idx="276745">
                  <c:v>641.15043817427204</c:v>
                </c:pt>
                <c:pt idx="276746">
                  <c:v>641.15275492954595</c:v>
                </c:pt>
                <c:pt idx="276747">
                  <c:v>641.15507168481895</c:v>
                </c:pt>
                <c:pt idx="276748">
                  <c:v>641.15738844009297</c:v>
                </c:pt>
                <c:pt idx="276749">
                  <c:v>641.15970519536597</c:v>
                </c:pt>
                <c:pt idx="276750">
                  <c:v>641.16202195064</c:v>
                </c:pt>
                <c:pt idx="276751">
                  <c:v>641.164338705913</c:v>
                </c:pt>
                <c:pt idx="276752">
                  <c:v>641.16665546118702</c:v>
                </c:pt>
                <c:pt idx="276753">
                  <c:v>641.16897221646104</c:v>
                </c:pt>
                <c:pt idx="276754">
                  <c:v>641.17128897173404</c:v>
                </c:pt>
                <c:pt idx="276755">
                  <c:v>641.17360572700795</c:v>
                </c:pt>
                <c:pt idx="276756">
                  <c:v>641.17592248228095</c:v>
                </c:pt>
                <c:pt idx="276757">
                  <c:v>641.17823923755498</c:v>
                </c:pt>
                <c:pt idx="276758">
                  <c:v>641.18055599282798</c:v>
                </c:pt>
                <c:pt idx="276759">
                  <c:v>641.182872748102</c:v>
                </c:pt>
                <c:pt idx="276760">
                  <c:v>641.18518950337602</c:v>
                </c:pt>
                <c:pt idx="276761">
                  <c:v>641.18750625864902</c:v>
                </c:pt>
                <c:pt idx="276762">
                  <c:v>641.18982301392305</c:v>
                </c:pt>
                <c:pt idx="276763">
                  <c:v>641.19213976919605</c:v>
                </c:pt>
                <c:pt idx="276764">
                  <c:v>641.19445652446996</c:v>
                </c:pt>
                <c:pt idx="276765">
                  <c:v>641.19677327974296</c:v>
                </c:pt>
                <c:pt idx="276766">
                  <c:v>641.19909003501698</c:v>
                </c:pt>
                <c:pt idx="276767">
                  <c:v>641.20140679028998</c:v>
                </c:pt>
                <c:pt idx="276768">
                  <c:v>641.203723545564</c:v>
                </c:pt>
                <c:pt idx="276769">
                  <c:v>641.20604030083803</c:v>
                </c:pt>
                <c:pt idx="276770">
                  <c:v>641.20835705611103</c:v>
                </c:pt>
                <c:pt idx="276771">
                  <c:v>641.21067381138505</c:v>
                </c:pt>
                <c:pt idx="276772">
                  <c:v>641.21299056665805</c:v>
                </c:pt>
                <c:pt idx="276773">
                  <c:v>641.21530732193196</c:v>
                </c:pt>
                <c:pt idx="276774">
                  <c:v>641.21762407720496</c:v>
                </c:pt>
                <c:pt idx="276775">
                  <c:v>641.21994083247898</c:v>
                </c:pt>
                <c:pt idx="276776">
                  <c:v>641.22225758775301</c:v>
                </c:pt>
                <c:pt idx="276777">
                  <c:v>641.22457434302601</c:v>
                </c:pt>
                <c:pt idx="276778">
                  <c:v>641.22689109830003</c:v>
                </c:pt>
                <c:pt idx="276779">
                  <c:v>641.22920785357303</c:v>
                </c:pt>
                <c:pt idx="276780">
                  <c:v>641.23152460884705</c:v>
                </c:pt>
                <c:pt idx="276781">
                  <c:v>641.23384136412005</c:v>
                </c:pt>
                <c:pt idx="276782">
                  <c:v>641.23615811939396</c:v>
                </c:pt>
                <c:pt idx="276783">
                  <c:v>641.23847487466799</c:v>
                </c:pt>
                <c:pt idx="276784">
                  <c:v>641.24079162994099</c:v>
                </c:pt>
                <c:pt idx="276785">
                  <c:v>641.24310838521501</c:v>
                </c:pt>
                <c:pt idx="276786">
                  <c:v>641.24542514048801</c:v>
                </c:pt>
                <c:pt idx="276787">
                  <c:v>641.24774189576203</c:v>
                </c:pt>
                <c:pt idx="276788">
                  <c:v>641.25005865103503</c:v>
                </c:pt>
                <c:pt idx="276789">
                  <c:v>641.25237540630906</c:v>
                </c:pt>
                <c:pt idx="276790">
                  <c:v>641.25469216158297</c:v>
                </c:pt>
                <c:pt idx="276791">
                  <c:v>641.25700891685597</c:v>
                </c:pt>
                <c:pt idx="276792">
                  <c:v>641.25932567212999</c:v>
                </c:pt>
                <c:pt idx="276793">
                  <c:v>641.26164242740299</c:v>
                </c:pt>
                <c:pt idx="276794">
                  <c:v>641.26395918267701</c:v>
                </c:pt>
                <c:pt idx="276795">
                  <c:v>641.26627593795001</c:v>
                </c:pt>
                <c:pt idx="276796">
                  <c:v>641.26859269322404</c:v>
                </c:pt>
                <c:pt idx="276797">
                  <c:v>641.27090944849795</c:v>
                </c:pt>
                <c:pt idx="276798">
                  <c:v>641.27322620377095</c:v>
                </c:pt>
                <c:pt idx="276799">
                  <c:v>641.27554295904497</c:v>
                </c:pt>
                <c:pt idx="276800">
                  <c:v>641.27785971431797</c:v>
                </c:pt>
                <c:pt idx="276801">
                  <c:v>641.28017646959199</c:v>
                </c:pt>
                <c:pt idx="276802">
                  <c:v>641.28249322486499</c:v>
                </c:pt>
                <c:pt idx="276803">
                  <c:v>641.28480998013902</c:v>
                </c:pt>
                <c:pt idx="276804">
                  <c:v>641.28712673541304</c:v>
                </c:pt>
                <c:pt idx="276805">
                  <c:v>641.28944349068604</c:v>
                </c:pt>
                <c:pt idx="276806">
                  <c:v>641.29176024595995</c:v>
                </c:pt>
                <c:pt idx="276807">
                  <c:v>641.29407700123295</c:v>
                </c:pt>
                <c:pt idx="276808">
                  <c:v>641.29639375650697</c:v>
                </c:pt>
                <c:pt idx="276809">
                  <c:v>641.29871051177997</c:v>
                </c:pt>
                <c:pt idx="276810">
                  <c:v>641.301027267054</c:v>
                </c:pt>
                <c:pt idx="276811">
                  <c:v>641.30334402232802</c:v>
                </c:pt>
                <c:pt idx="276812">
                  <c:v>641.30566077760102</c:v>
                </c:pt>
                <c:pt idx="276813">
                  <c:v>641.30797753287504</c:v>
                </c:pt>
                <c:pt idx="276814">
                  <c:v>641.31029428814804</c:v>
                </c:pt>
                <c:pt idx="276815">
                  <c:v>641.31261104342195</c:v>
                </c:pt>
                <c:pt idx="276816">
                  <c:v>641.31492779869495</c:v>
                </c:pt>
                <c:pt idx="276817">
                  <c:v>641.31724455396898</c:v>
                </c:pt>
                <c:pt idx="276818">
                  <c:v>641.31956130924198</c:v>
                </c:pt>
                <c:pt idx="276819">
                  <c:v>641.321878064516</c:v>
                </c:pt>
                <c:pt idx="276820">
                  <c:v>641.32419481979002</c:v>
                </c:pt>
                <c:pt idx="276821">
                  <c:v>641.32651157506302</c:v>
                </c:pt>
                <c:pt idx="276822">
                  <c:v>641.32882833033705</c:v>
                </c:pt>
                <c:pt idx="276823">
                  <c:v>641.33114508561005</c:v>
                </c:pt>
                <c:pt idx="276824">
                  <c:v>641.33346184088396</c:v>
                </c:pt>
                <c:pt idx="276825">
                  <c:v>641.33577859615696</c:v>
                </c:pt>
                <c:pt idx="276826">
                  <c:v>641.33809535143098</c:v>
                </c:pt>
                <c:pt idx="276827">
                  <c:v>641.340412106705</c:v>
                </c:pt>
                <c:pt idx="276828">
                  <c:v>641.342728861978</c:v>
                </c:pt>
                <c:pt idx="276829">
                  <c:v>641.34504561725203</c:v>
                </c:pt>
                <c:pt idx="276830">
                  <c:v>641.34736237252503</c:v>
                </c:pt>
                <c:pt idx="276831">
                  <c:v>641.34967912779905</c:v>
                </c:pt>
                <c:pt idx="276832">
                  <c:v>641.35199588307205</c:v>
                </c:pt>
                <c:pt idx="276833">
                  <c:v>641.35431263834596</c:v>
                </c:pt>
                <c:pt idx="276834">
                  <c:v>641.35662939361998</c:v>
                </c:pt>
                <c:pt idx="276835">
                  <c:v>641.35894614889298</c:v>
                </c:pt>
                <c:pt idx="276836">
                  <c:v>641.36126290416701</c:v>
                </c:pt>
                <c:pt idx="276837">
                  <c:v>641.36357965944001</c:v>
                </c:pt>
                <c:pt idx="276838">
                  <c:v>641.36589641471403</c:v>
                </c:pt>
                <c:pt idx="276839">
                  <c:v>641.36821316998703</c:v>
                </c:pt>
                <c:pt idx="276840">
                  <c:v>641.37052992526105</c:v>
                </c:pt>
                <c:pt idx="276841">
                  <c:v>641.37284668053496</c:v>
                </c:pt>
                <c:pt idx="276842">
                  <c:v>641.37516343580796</c:v>
                </c:pt>
                <c:pt idx="276843">
                  <c:v>641.37748019108199</c:v>
                </c:pt>
                <c:pt idx="276844">
                  <c:v>641.37979694635499</c:v>
                </c:pt>
                <c:pt idx="276845">
                  <c:v>641.38211370162901</c:v>
                </c:pt>
                <c:pt idx="276846">
                  <c:v>641.38443045690201</c:v>
                </c:pt>
                <c:pt idx="276847">
                  <c:v>641.38674721217603</c:v>
                </c:pt>
                <c:pt idx="276848">
                  <c:v>641.38906396745006</c:v>
                </c:pt>
                <c:pt idx="276849">
                  <c:v>641.39138072272306</c:v>
                </c:pt>
                <c:pt idx="276850">
                  <c:v>641.39369747799697</c:v>
                </c:pt>
                <c:pt idx="276851">
                  <c:v>641.39601423326997</c:v>
                </c:pt>
                <c:pt idx="276852">
                  <c:v>641.39833098854399</c:v>
                </c:pt>
                <c:pt idx="276853">
                  <c:v>641.40064774381699</c:v>
                </c:pt>
                <c:pt idx="276854">
                  <c:v>641.40296449909101</c:v>
                </c:pt>
                <c:pt idx="276855">
                  <c:v>641.40528125436504</c:v>
                </c:pt>
                <c:pt idx="276856">
                  <c:v>641.40759800963804</c:v>
                </c:pt>
                <c:pt idx="276857">
                  <c:v>641.40991476491195</c:v>
                </c:pt>
                <c:pt idx="276858">
                  <c:v>641.41223152018495</c:v>
                </c:pt>
                <c:pt idx="276859">
                  <c:v>641.41454827545897</c:v>
                </c:pt>
                <c:pt idx="276860">
                  <c:v>641.41686503073197</c:v>
                </c:pt>
                <c:pt idx="276861">
                  <c:v>641.41918178600599</c:v>
                </c:pt>
                <c:pt idx="276862">
                  <c:v>641.42149854127899</c:v>
                </c:pt>
                <c:pt idx="276863">
                  <c:v>641.42381529655302</c:v>
                </c:pt>
                <c:pt idx="276864">
                  <c:v>641.42613205182704</c:v>
                </c:pt>
                <c:pt idx="276865">
                  <c:v>641.42844880710004</c:v>
                </c:pt>
                <c:pt idx="276866">
                  <c:v>641.43076556237395</c:v>
                </c:pt>
                <c:pt idx="276867">
                  <c:v>641.43308231764695</c:v>
                </c:pt>
                <c:pt idx="276868">
                  <c:v>641.43539907292097</c:v>
                </c:pt>
                <c:pt idx="276869">
                  <c:v>641.43771582819397</c:v>
                </c:pt>
                <c:pt idx="276870">
                  <c:v>641.440032583468</c:v>
                </c:pt>
                <c:pt idx="276871">
                  <c:v>641.44234933874202</c:v>
                </c:pt>
                <c:pt idx="276872">
                  <c:v>641.44466609401502</c:v>
                </c:pt>
                <c:pt idx="276873">
                  <c:v>641.44698284928904</c:v>
                </c:pt>
                <c:pt idx="276874">
                  <c:v>641.44929960456204</c:v>
                </c:pt>
                <c:pt idx="276875">
                  <c:v>641.45161635983595</c:v>
                </c:pt>
                <c:pt idx="276876">
                  <c:v>641.45393311510895</c:v>
                </c:pt>
                <c:pt idx="276877">
                  <c:v>641.45624987038298</c:v>
                </c:pt>
                <c:pt idx="276878">
                  <c:v>641.458566625657</c:v>
                </c:pt>
                <c:pt idx="276879">
                  <c:v>641.46088338093</c:v>
                </c:pt>
                <c:pt idx="276880">
                  <c:v>641.46320013620402</c:v>
                </c:pt>
                <c:pt idx="276881">
                  <c:v>641.46551689147702</c:v>
                </c:pt>
                <c:pt idx="276882">
                  <c:v>641.46783364675105</c:v>
                </c:pt>
                <c:pt idx="276883">
                  <c:v>641.47015040202405</c:v>
                </c:pt>
                <c:pt idx="276884">
                  <c:v>641.47246715729796</c:v>
                </c:pt>
                <c:pt idx="276885">
                  <c:v>641.47478391257198</c:v>
                </c:pt>
                <c:pt idx="276886">
                  <c:v>641.47710066784498</c:v>
                </c:pt>
                <c:pt idx="276887">
                  <c:v>641.479417423119</c:v>
                </c:pt>
                <c:pt idx="276888">
                  <c:v>641.481734178392</c:v>
                </c:pt>
                <c:pt idx="276889">
                  <c:v>641.48405093366603</c:v>
                </c:pt>
                <c:pt idx="276890">
                  <c:v>641.48636768893903</c:v>
                </c:pt>
                <c:pt idx="276891">
                  <c:v>641.48868444421305</c:v>
                </c:pt>
                <c:pt idx="276892">
                  <c:v>641.49100119948696</c:v>
                </c:pt>
                <c:pt idx="276893">
                  <c:v>641.49331795475996</c:v>
                </c:pt>
                <c:pt idx="276894">
                  <c:v>641.49563471003398</c:v>
                </c:pt>
                <c:pt idx="276895">
                  <c:v>641.49795146530698</c:v>
                </c:pt>
                <c:pt idx="276896">
                  <c:v>641.50026822058101</c:v>
                </c:pt>
                <c:pt idx="276897">
                  <c:v>641.50258497585401</c:v>
                </c:pt>
                <c:pt idx="276898">
                  <c:v>641.50490173112803</c:v>
                </c:pt>
                <c:pt idx="276899">
                  <c:v>641.50721848640205</c:v>
                </c:pt>
                <c:pt idx="276900">
                  <c:v>641.50953524167505</c:v>
                </c:pt>
                <c:pt idx="276901">
                  <c:v>641.51185199694896</c:v>
                </c:pt>
                <c:pt idx="276902">
                  <c:v>641.51416875222196</c:v>
                </c:pt>
                <c:pt idx="276903">
                  <c:v>641.51648550749599</c:v>
                </c:pt>
                <c:pt idx="276904">
                  <c:v>641.51880226276899</c:v>
                </c:pt>
                <c:pt idx="276905">
                  <c:v>641.52111901804301</c:v>
                </c:pt>
                <c:pt idx="276906">
                  <c:v>641.52343577331703</c:v>
                </c:pt>
                <c:pt idx="276907">
                  <c:v>641.52575252859003</c:v>
                </c:pt>
                <c:pt idx="276908">
                  <c:v>641.52806928386406</c:v>
                </c:pt>
                <c:pt idx="276909">
                  <c:v>641.53038603913706</c:v>
                </c:pt>
                <c:pt idx="276910">
                  <c:v>641.53270279441097</c:v>
                </c:pt>
                <c:pt idx="276911">
                  <c:v>641.53501954968397</c:v>
                </c:pt>
                <c:pt idx="276912">
                  <c:v>641.53733630495799</c:v>
                </c:pt>
                <c:pt idx="276913">
                  <c:v>641.53965306023099</c:v>
                </c:pt>
                <c:pt idx="276914">
                  <c:v>641.54196981550501</c:v>
                </c:pt>
                <c:pt idx="276915">
                  <c:v>641.54428657077904</c:v>
                </c:pt>
                <c:pt idx="276916">
                  <c:v>641.54660332605204</c:v>
                </c:pt>
                <c:pt idx="276917">
                  <c:v>641.54892008132595</c:v>
                </c:pt>
                <c:pt idx="276918">
                  <c:v>641.55123683659895</c:v>
                </c:pt>
                <c:pt idx="276919">
                  <c:v>641.55355359187297</c:v>
                </c:pt>
                <c:pt idx="276920">
                  <c:v>641.55587034714597</c:v>
                </c:pt>
                <c:pt idx="276921">
                  <c:v>641.55818710241999</c:v>
                </c:pt>
                <c:pt idx="276922">
                  <c:v>641.56050385769402</c:v>
                </c:pt>
                <c:pt idx="276923">
                  <c:v>641.56282061296702</c:v>
                </c:pt>
                <c:pt idx="276924">
                  <c:v>641.56513736824104</c:v>
                </c:pt>
                <c:pt idx="276925">
                  <c:v>641.56745412351404</c:v>
                </c:pt>
                <c:pt idx="276926">
                  <c:v>641.56977087878795</c:v>
                </c:pt>
                <c:pt idx="276927">
                  <c:v>641.57208763406095</c:v>
                </c:pt>
                <c:pt idx="276928">
                  <c:v>641.57440438933497</c:v>
                </c:pt>
                <c:pt idx="276929">
                  <c:v>641.576721144609</c:v>
                </c:pt>
                <c:pt idx="276930">
                  <c:v>641.579037899882</c:v>
                </c:pt>
                <c:pt idx="276931">
                  <c:v>641.58135465515602</c:v>
                </c:pt>
                <c:pt idx="276932">
                  <c:v>641.58367141042902</c:v>
                </c:pt>
                <c:pt idx="276933">
                  <c:v>641.58598816570304</c:v>
                </c:pt>
                <c:pt idx="276934">
                  <c:v>641.58830492097604</c:v>
                </c:pt>
                <c:pt idx="276935">
                  <c:v>641.59062167624995</c:v>
                </c:pt>
                <c:pt idx="276936">
                  <c:v>641.59293843152398</c:v>
                </c:pt>
                <c:pt idx="276937">
                  <c:v>641.59525518679698</c:v>
                </c:pt>
                <c:pt idx="276938">
                  <c:v>641.597571942071</c:v>
                </c:pt>
                <c:pt idx="276939">
                  <c:v>641.599888697344</c:v>
                </c:pt>
                <c:pt idx="276940">
                  <c:v>641.60220545261802</c:v>
                </c:pt>
                <c:pt idx="276941">
                  <c:v>641.60452220789102</c:v>
                </c:pt>
                <c:pt idx="276942">
                  <c:v>641.60683896316505</c:v>
                </c:pt>
                <c:pt idx="276943">
                  <c:v>641.60915571843896</c:v>
                </c:pt>
                <c:pt idx="276944">
                  <c:v>641.61147247371196</c:v>
                </c:pt>
                <c:pt idx="276945">
                  <c:v>641.61378922898598</c:v>
                </c:pt>
                <c:pt idx="276946">
                  <c:v>641.61610598425898</c:v>
                </c:pt>
                <c:pt idx="276947">
                  <c:v>641.618422739533</c:v>
                </c:pt>
                <c:pt idx="276948">
                  <c:v>641.620739494806</c:v>
                </c:pt>
                <c:pt idx="276949">
                  <c:v>641.62305625008003</c:v>
                </c:pt>
                <c:pt idx="276950">
                  <c:v>641.62537300535405</c:v>
                </c:pt>
                <c:pt idx="276951">
                  <c:v>641.62768976062705</c:v>
                </c:pt>
                <c:pt idx="276952">
                  <c:v>641.63000651590096</c:v>
                </c:pt>
                <c:pt idx="276953">
                  <c:v>641.63232327117396</c:v>
                </c:pt>
                <c:pt idx="276954">
                  <c:v>641.63464002644798</c:v>
                </c:pt>
                <c:pt idx="276955">
                  <c:v>641.63695678172098</c:v>
                </c:pt>
                <c:pt idx="276956">
                  <c:v>641.63927353699501</c:v>
                </c:pt>
                <c:pt idx="276957">
                  <c:v>641.64159029226903</c:v>
                </c:pt>
                <c:pt idx="276958">
                  <c:v>641.64390704754203</c:v>
                </c:pt>
                <c:pt idx="276959">
                  <c:v>641.64622380281605</c:v>
                </c:pt>
                <c:pt idx="276960">
                  <c:v>641.64854055808905</c:v>
                </c:pt>
                <c:pt idx="276961">
                  <c:v>641.65085731336296</c:v>
                </c:pt>
                <c:pt idx="276962">
                  <c:v>641.65317406863596</c:v>
                </c:pt>
                <c:pt idx="276963">
                  <c:v>641.65549082390999</c:v>
                </c:pt>
                <c:pt idx="276964">
                  <c:v>641.65780757918299</c:v>
                </c:pt>
                <c:pt idx="276965">
                  <c:v>641.66012433445701</c:v>
                </c:pt>
                <c:pt idx="276966">
                  <c:v>641.66244108973103</c:v>
                </c:pt>
                <c:pt idx="276967">
                  <c:v>641.66475784500403</c:v>
                </c:pt>
                <c:pt idx="276968">
                  <c:v>641.66707460027806</c:v>
                </c:pt>
                <c:pt idx="276969">
                  <c:v>641.66939135555106</c:v>
                </c:pt>
                <c:pt idx="276970">
                  <c:v>641.67170811082497</c:v>
                </c:pt>
                <c:pt idx="276971">
                  <c:v>641.67402486609797</c:v>
                </c:pt>
                <c:pt idx="276972">
                  <c:v>641.67634162137199</c:v>
                </c:pt>
                <c:pt idx="276973">
                  <c:v>641.67865837664601</c:v>
                </c:pt>
                <c:pt idx="276974">
                  <c:v>641.68097513191901</c:v>
                </c:pt>
                <c:pt idx="276975">
                  <c:v>641.68329188719304</c:v>
                </c:pt>
                <c:pt idx="276976">
                  <c:v>641.68560864246604</c:v>
                </c:pt>
                <c:pt idx="276977">
                  <c:v>641.68792539773995</c:v>
                </c:pt>
                <c:pt idx="276978">
                  <c:v>641.69024215301295</c:v>
                </c:pt>
                <c:pt idx="276979">
                  <c:v>641.69255890828697</c:v>
                </c:pt>
                <c:pt idx="276980">
                  <c:v>641.69487566356099</c:v>
                </c:pt>
                <c:pt idx="276981">
                  <c:v>641.69719241883399</c:v>
                </c:pt>
                <c:pt idx="276982">
                  <c:v>641.69950917410802</c:v>
                </c:pt>
                <c:pt idx="276983">
                  <c:v>641.70182592938102</c:v>
                </c:pt>
                <c:pt idx="276984">
                  <c:v>641.70414268465504</c:v>
                </c:pt>
                <c:pt idx="276985">
                  <c:v>641.70645943992804</c:v>
                </c:pt>
                <c:pt idx="276986">
                  <c:v>641.70877619520195</c:v>
                </c:pt>
                <c:pt idx="276987">
                  <c:v>641.71109295047597</c:v>
                </c:pt>
                <c:pt idx="276988">
                  <c:v>641.71340970574897</c:v>
                </c:pt>
                <c:pt idx="276989">
                  <c:v>641.715726461023</c:v>
                </c:pt>
                <c:pt idx="276990">
                  <c:v>641.718043216296</c:v>
                </c:pt>
                <c:pt idx="276991">
                  <c:v>641.72035997157002</c:v>
                </c:pt>
                <c:pt idx="276992">
                  <c:v>641.72267672684302</c:v>
                </c:pt>
                <c:pt idx="276993">
                  <c:v>641.72499348211704</c:v>
                </c:pt>
                <c:pt idx="276994">
                  <c:v>641.72731023739095</c:v>
                </c:pt>
                <c:pt idx="276995">
                  <c:v>641.72962699266395</c:v>
                </c:pt>
                <c:pt idx="276996">
                  <c:v>641.73194374793798</c:v>
                </c:pt>
                <c:pt idx="276997">
                  <c:v>641.73426050321098</c:v>
                </c:pt>
                <c:pt idx="276998">
                  <c:v>641.736577258485</c:v>
                </c:pt>
                <c:pt idx="276999">
                  <c:v>641.738894013758</c:v>
                </c:pt>
                <c:pt idx="277000">
                  <c:v>641.74121076903202</c:v>
                </c:pt>
                <c:pt idx="277001">
                  <c:v>641.74352752430605</c:v>
                </c:pt>
                <c:pt idx="277002">
                  <c:v>641.74584427957905</c:v>
                </c:pt>
                <c:pt idx="277003">
                  <c:v>641.74816103485296</c:v>
                </c:pt>
                <c:pt idx="277004">
                  <c:v>641.75047779012596</c:v>
                </c:pt>
                <c:pt idx="277005">
                  <c:v>641.75279454539998</c:v>
                </c:pt>
                <c:pt idx="277006">
                  <c:v>641.75511130067298</c:v>
                </c:pt>
                <c:pt idx="277007">
                  <c:v>641.757428055947</c:v>
                </c:pt>
                <c:pt idx="277008">
                  <c:v>641.75974481122103</c:v>
                </c:pt>
                <c:pt idx="277009">
                  <c:v>641.76206156649403</c:v>
                </c:pt>
                <c:pt idx="277010">
                  <c:v>641.76437832176805</c:v>
                </c:pt>
                <c:pt idx="277011">
                  <c:v>641.76669507704105</c:v>
                </c:pt>
                <c:pt idx="277012">
                  <c:v>641.76901183231496</c:v>
                </c:pt>
                <c:pt idx="277013">
                  <c:v>641.77132858758796</c:v>
                </c:pt>
                <c:pt idx="277014">
                  <c:v>641.77364534286198</c:v>
                </c:pt>
                <c:pt idx="277015">
                  <c:v>641.77596209813498</c:v>
                </c:pt>
                <c:pt idx="277016">
                  <c:v>641.77827885340901</c:v>
                </c:pt>
                <c:pt idx="277017">
                  <c:v>641.78059560868303</c:v>
                </c:pt>
                <c:pt idx="277018">
                  <c:v>641.78291236395603</c:v>
                </c:pt>
                <c:pt idx="277019">
                  <c:v>641.78522911923005</c:v>
                </c:pt>
                <c:pt idx="277020">
                  <c:v>641.78754587450305</c:v>
                </c:pt>
                <c:pt idx="277021">
                  <c:v>641.78986262977696</c:v>
                </c:pt>
                <c:pt idx="277022">
                  <c:v>641.79217938504996</c:v>
                </c:pt>
                <c:pt idx="277023">
                  <c:v>641.79449614032399</c:v>
                </c:pt>
                <c:pt idx="277024">
                  <c:v>641.79681289559801</c:v>
                </c:pt>
                <c:pt idx="277025">
                  <c:v>641.79912965087101</c:v>
                </c:pt>
                <c:pt idx="277026">
                  <c:v>641.80144640614503</c:v>
                </c:pt>
                <c:pt idx="277027">
                  <c:v>641.80376316141803</c:v>
                </c:pt>
                <c:pt idx="277028">
                  <c:v>641.80607991669206</c:v>
                </c:pt>
                <c:pt idx="277029">
                  <c:v>641.80839667196506</c:v>
                </c:pt>
                <c:pt idx="277030">
                  <c:v>641.81071342723897</c:v>
                </c:pt>
                <c:pt idx="277031">
                  <c:v>641.81303018251299</c:v>
                </c:pt>
                <c:pt idx="277032">
                  <c:v>641.81534693778599</c:v>
                </c:pt>
                <c:pt idx="277033">
                  <c:v>641.81766369306001</c:v>
                </c:pt>
                <c:pt idx="277034">
                  <c:v>641.81998044833301</c:v>
                </c:pt>
                <c:pt idx="277035">
                  <c:v>641.82229720360704</c:v>
                </c:pt>
                <c:pt idx="277036">
                  <c:v>641.82461395888004</c:v>
                </c:pt>
                <c:pt idx="277037">
                  <c:v>641.82693071415395</c:v>
                </c:pt>
                <c:pt idx="277038">
                  <c:v>641.82924746942797</c:v>
                </c:pt>
                <c:pt idx="277039">
                  <c:v>641.83156422470097</c:v>
                </c:pt>
                <c:pt idx="277040">
                  <c:v>641.83388097997499</c:v>
                </c:pt>
                <c:pt idx="277041">
                  <c:v>641.83619773524799</c:v>
                </c:pt>
                <c:pt idx="277042">
                  <c:v>641.83851449052202</c:v>
                </c:pt>
                <c:pt idx="277043">
                  <c:v>641.84083124579502</c:v>
                </c:pt>
                <c:pt idx="277044">
                  <c:v>641.84314800106904</c:v>
                </c:pt>
                <c:pt idx="277045">
                  <c:v>641.84546475634295</c:v>
                </c:pt>
                <c:pt idx="277046">
                  <c:v>641.84778151161595</c:v>
                </c:pt>
                <c:pt idx="277047">
                  <c:v>641.85009826688997</c:v>
                </c:pt>
                <c:pt idx="277048">
                  <c:v>641.85241502216297</c:v>
                </c:pt>
                <c:pt idx="277049">
                  <c:v>641.854731777437</c:v>
                </c:pt>
                <c:pt idx="277050">
                  <c:v>641.85704853271</c:v>
                </c:pt>
                <c:pt idx="277051">
                  <c:v>641.85936528798402</c:v>
                </c:pt>
                <c:pt idx="277052">
                  <c:v>641.86168204325804</c:v>
                </c:pt>
                <c:pt idx="277053">
                  <c:v>641.86399879853104</c:v>
                </c:pt>
                <c:pt idx="277054">
                  <c:v>641.86631555380495</c:v>
                </c:pt>
                <c:pt idx="277055">
                  <c:v>641.86863230907795</c:v>
                </c:pt>
                <c:pt idx="277056">
                  <c:v>641.87094906435198</c:v>
                </c:pt>
                <c:pt idx="277057">
                  <c:v>641.87326581962498</c:v>
                </c:pt>
                <c:pt idx="277058">
                  <c:v>641.875582574899</c:v>
                </c:pt>
                <c:pt idx="277059">
                  <c:v>641.87789933017302</c:v>
                </c:pt>
                <c:pt idx="277060">
                  <c:v>641.88021608544602</c:v>
                </c:pt>
                <c:pt idx="277061">
                  <c:v>641.88253284072005</c:v>
                </c:pt>
                <c:pt idx="277062">
                  <c:v>641.88484959599305</c:v>
                </c:pt>
                <c:pt idx="277063">
                  <c:v>641.88716635126696</c:v>
                </c:pt>
                <c:pt idx="277064">
                  <c:v>641.88948310653996</c:v>
                </c:pt>
                <c:pt idx="277065">
                  <c:v>641.89179986181398</c:v>
                </c:pt>
                <c:pt idx="277066">
                  <c:v>641.89411661708698</c:v>
                </c:pt>
                <c:pt idx="277067">
                  <c:v>641.896433372361</c:v>
                </c:pt>
                <c:pt idx="277068">
                  <c:v>641.89875012763503</c:v>
                </c:pt>
                <c:pt idx="277069">
                  <c:v>641.90106688290803</c:v>
                </c:pt>
                <c:pt idx="277070">
                  <c:v>641.90338363818205</c:v>
                </c:pt>
                <c:pt idx="277071">
                  <c:v>641.90570039345505</c:v>
                </c:pt>
                <c:pt idx="277072">
                  <c:v>641.90801714872896</c:v>
                </c:pt>
                <c:pt idx="277073">
                  <c:v>641.91033390400196</c:v>
                </c:pt>
                <c:pt idx="277074">
                  <c:v>641.91265065927598</c:v>
                </c:pt>
                <c:pt idx="277075">
                  <c:v>641.91496741455001</c:v>
                </c:pt>
                <c:pt idx="277076">
                  <c:v>641.91728416982301</c:v>
                </c:pt>
                <c:pt idx="277077">
                  <c:v>641.91960092509703</c:v>
                </c:pt>
                <c:pt idx="277078">
                  <c:v>641.92191768037003</c:v>
                </c:pt>
                <c:pt idx="277079">
                  <c:v>641.92423443564405</c:v>
                </c:pt>
                <c:pt idx="277080">
                  <c:v>641.92655119091705</c:v>
                </c:pt>
                <c:pt idx="277081">
                  <c:v>641.92886794619096</c:v>
                </c:pt>
                <c:pt idx="277082">
                  <c:v>641.93118470146499</c:v>
                </c:pt>
                <c:pt idx="277083">
                  <c:v>641.93350145673799</c:v>
                </c:pt>
                <c:pt idx="277084">
                  <c:v>641.93581821201201</c:v>
                </c:pt>
                <c:pt idx="277085">
                  <c:v>641.93813496728501</c:v>
                </c:pt>
                <c:pt idx="277086">
                  <c:v>641.94045172255903</c:v>
                </c:pt>
                <c:pt idx="277087">
                  <c:v>641.94276847783203</c:v>
                </c:pt>
                <c:pt idx="277088">
                  <c:v>641.94508523310606</c:v>
                </c:pt>
                <c:pt idx="277089">
                  <c:v>641.94740198837997</c:v>
                </c:pt>
                <c:pt idx="277090">
                  <c:v>641.94971874365297</c:v>
                </c:pt>
                <c:pt idx="277091">
                  <c:v>641.95203549892699</c:v>
                </c:pt>
                <c:pt idx="277092">
                  <c:v>641.95435225419999</c:v>
                </c:pt>
                <c:pt idx="277093">
                  <c:v>641.95666900947401</c:v>
                </c:pt>
                <c:pt idx="277094">
                  <c:v>641.95898576474701</c:v>
                </c:pt>
                <c:pt idx="277095">
                  <c:v>641.96130252002104</c:v>
                </c:pt>
                <c:pt idx="277096">
                  <c:v>641.96361927529495</c:v>
                </c:pt>
                <c:pt idx="277097">
                  <c:v>641.96593603056795</c:v>
                </c:pt>
                <c:pt idx="277098">
                  <c:v>641.96825278584197</c:v>
                </c:pt>
                <c:pt idx="277099">
                  <c:v>641.97056954111497</c:v>
                </c:pt>
                <c:pt idx="277100">
                  <c:v>641.97288629638899</c:v>
                </c:pt>
                <c:pt idx="277101">
                  <c:v>641.97520305166199</c:v>
                </c:pt>
                <c:pt idx="277102">
                  <c:v>641.97751980693602</c:v>
                </c:pt>
                <c:pt idx="277103">
                  <c:v>641.97983656221004</c:v>
                </c:pt>
                <c:pt idx="277104">
                  <c:v>641.98215331748304</c:v>
                </c:pt>
                <c:pt idx="277105">
                  <c:v>641.98447007275695</c:v>
                </c:pt>
                <c:pt idx="277106">
                  <c:v>641.98678682802995</c:v>
                </c:pt>
                <c:pt idx="277107">
                  <c:v>641.98910358330397</c:v>
                </c:pt>
                <c:pt idx="277108">
                  <c:v>641.99142033857697</c:v>
                </c:pt>
                <c:pt idx="277109">
                  <c:v>641.993737093851</c:v>
                </c:pt>
                <c:pt idx="277110">
                  <c:v>641.99605384912502</c:v>
                </c:pt>
                <c:pt idx="277111">
                  <c:v>641.99837060439802</c:v>
                </c:pt>
                <c:pt idx="277112">
                  <c:v>642.00068735967204</c:v>
                </c:pt>
                <c:pt idx="277113">
                  <c:v>642.00300411494504</c:v>
                </c:pt>
                <c:pt idx="277114">
                  <c:v>642.00532087021895</c:v>
                </c:pt>
                <c:pt idx="277115">
                  <c:v>642.00763762549195</c:v>
                </c:pt>
                <c:pt idx="277116">
                  <c:v>642.00995438076598</c:v>
                </c:pt>
                <c:pt idx="277117">
                  <c:v>642.01227113603898</c:v>
                </c:pt>
                <c:pt idx="277118">
                  <c:v>642.014587891313</c:v>
                </c:pt>
                <c:pt idx="277119">
                  <c:v>642.01690464658702</c:v>
                </c:pt>
                <c:pt idx="277120">
                  <c:v>642.01922140186002</c:v>
                </c:pt>
                <c:pt idx="277121">
                  <c:v>642.02153815713405</c:v>
                </c:pt>
                <c:pt idx="277122">
                  <c:v>642.02385491240705</c:v>
                </c:pt>
                <c:pt idx="277123">
                  <c:v>642.02617166768096</c:v>
                </c:pt>
                <c:pt idx="277124">
                  <c:v>642.02848842295396</c:v>
                </c:pt>
                <c:pt idx="277125">
                  <c:v>642.03080517822798</c:v>
                </c:pt>
                <c:pt idx="277126">
                  <c:v>642.033121933502</c:v>
                </c:pt>
                <c:pt idx="277127">
                  <c:v>642.035438688775</c:v>
                </c:pt>
                <c:pt idx="277128">
                  <c:v>642.03775544404903</c:v>
                </c:pt>
                <c:pt idx="277129">
                  <c:v>642.04007219932203</c:v>
                </c:pt>
                <c:pt idx="277130">
                  <c:v>642.04238895459605</c:v>
                </c:pt>
                <c:pt idx="277131">
                  <c:v>642.04470570986905</c:v>
                </c:pt>
                <c:pt idx="277132">
                  <c:v>642.04702246514296</c:v>
                </c:pt>
                <c:pt idx="277133">
                  <c:v>642.04933922041698</c:v>
                </c:pt>
                <c:pt idx="277134">
                  <c:v>642.05165597568998</c:v>
                </c:pt>
                <c:pt idx="277135">
                  <c:v>642.05397273096401</c:v>
                </c:pt>
                <c:pt idx="277136">
                  <c:v>642.05628948623701</c:v>
                </c:pt>
                <c:pt idx="277137">
                  <c:v>642.05860624151103</c:v>
                </c:pt>
                <c:pt idx="277138">
                  <c:v>642.06092299678403</c:v>
                </c:pt>
                <c:pt idx="277139">
                  <c:v>642.06323975205805</c:v>
                </c:pt>
                <c:pt idx="277140">
                  <c:v>642.06555650733196</c:v>
                </c:pt>
                <c:pt idx="277141">
                  <c:v>642.06787326260496</c:v>
                </c:pt>
                <c:pt idx="277142">
                  <c:v>642.07019001787899</c:v>
                </c:pt>
                <c:pt idx="277143">
                  <c:v>642.07250677315199</c:v>
                </c:pt>
                <c:pt idx="277144">
                  <c:v>642.07482352842601</c:v>
                </c:pt>
                <c:pt idx="277145">
                  <c:v>642.07714028369901</c:v>
                </c:pt>
                <c:pt idx="277146">
                  <c:v>642.07945703897303</c:v>
                </c:pt>
                <c:pt idx="277147">
                  <c:v>642.08177379424706</c:v>
                </c:pt>
                <c:pt idx="277148">
                  <c:v>642.08409054952006</c:v>
                </c:pt>
                <c:pt idx="277149">
                  <c:v>642.08640730479397</c:v>
                </c:pt>
                <c:pt idx="277150">
                  <c:v>642.08872406006697</c:v>
                </c:pt>
                <c:pt idx="277151">
                  <c:v>642.09104081534099</c:v>
                </c:pt>
                <c:pt idx="277152">
                  <c:v>642.09335757061399</c:v>
                </c:pt>
                <c:pt idx="277153">
                  <c:v>642.09567432588801</c:v>
                </c:pt>
                <c:pt idx="277154">
                  <c:v>642.09799108116204</c:v>
                </c:pt>
                <c:pt idx="277155">
                  <c:v>642.10030783643504</c:v>
                </c:pt>
                <c:pt idx="277156">
                  <c:v>642.10262459170895</c:v>
                </c:pt>
                <c:pt idx="277157">
                  <c:v>642.10494134698195</c:v>
                </c:pt>
                <c:pt idx="277158">
                  <c:v>642.10725810225597</c:v>
                </c:pt>
                <c:pt idx="277159">
                  <c:v>642.10957485752897</c:v>
                </c:pt>
                <c:pt idx="277160">
                  <c:v>642.11189161280299</c:v>
                </c:pt>
                <c:pt idx="277161">
                  <c:v>642.11420836807599</c:v>
                </c:pt>
                <c:pt idx="277162">
                  <c:v>642.11652512335002</c:v>
                </c:pt>
                <c:pt idx="277163">
                  <c:v>642.11884187862404</c:v>
                </c:pt>
                <c:pt idx="277164">
                  <c:v>642.12115863389704</c:v>
                </c:pt>
                <c:pt idx="277165">
                  <c:v>642.12347538917095</c:v>
                </c:pt>
                <c:pt idx="277166">
                  <c:v>642.12579214444395</c:v>
                </c:pt>
                <c:pt idx="277167">
                  <c:v>642.12810889971797</c:v>
                </c:pt>
                <c:pt idx="277168">
                  <c:v>642.13042565499097</c:v>
                </c:pt>
                <c:pt idx="277169">
                  <c:v>642.132742410265</c:v>
                </c:pt>
                <c:pt idx="277170">
                  <c:v>642.13505916553902</c:v>
                </c:pt>
                <c:pt idx="277171">
                  <c:v>642.13737592081202</c:v>
                </c:pt>
                <c:pt idx="277172">
                  <c:v>642.13969267608604</c:v>
                </c:pt>
                <c:pt idx="277173">
                  <c:v>642.14200943135904</c:v>
                </c:pt>
                <c:pt idx="277174">
                  <c:v>642.14432618663295</c:v>
                </c:pt>
                <c:pt idx="277175">
                  <c:v>642.14664294190595</c:v>
                </c:pt>
                <c:pt idx="277176">
                  <c:v>642.14895969717998</c:v>
                </c:pt>
                <c:pt idx="277177">
                  <c:v>642.151276452454</c:v>
                </c:pt>
                <c:pt idx="277178">
                  <c:v>642.153593207727</c:v>
                </c:pt>
                <c:pt idx="277179">
                  <c:v>642.15590996300102</c:v>
                </c:pt>
                <c:pt idx="277180">
                  <c:v>642.15822671827402</c:v>
                </c:pt>
                <c:pt idx="277181">
                  <c:v>642.16054347354805</c:v>
                </c:pt>
                <c:pt idx="277182">
                  <c:v>642.16286022882105</c:v>
                </c:pt>
                <c:pt idx="277183">
                  <c:v>642.16517698409496</c:v>
                </c:pt>
                <c:pt idx="277184">
                  <c:v>642.16749373936898</c:v>
                </c:pt>
                <c:pt idx="277185">
                  <c:v>642.16981049464198</c:v>
                </c:pt>
                <c:pt idx="277186">
                  <c:v>642.172127249916</c:v>
                </c:pt>
                <c:pt idx="277187">
                  <c:v>642.174444005189</c:v>
                </c:pt>
                <c:pt idx="277188">
                  <c:v>642.17676076046303</c:v>
                </c:pt>
                <c:pt idx="277189">
                  <c:v>642.17907751573603</c:v>
                </c:pt>
                <c:pt idx="277190">
                  <c:v>642.18139427101005</c:v>
                </c:pt>
                <c:pt idx="277191">
                  <c:v>642.18371102628396</c:v>
                </c:pt>
                <c:pt idx="277192">
                  <c:v>642.18602778155696</c:v>
                </c:pt>
                <c:pt idx="277193">
                  <c:v>642.18834453683098</c:v>
                </c:pt>
                <c:pt idx="277194">
                  <c:v>642.19066129210398</c:v>
                </c:pt>
                <c:pt idx="277195">
                  <c:v>642.19297804737801</c:v>
                </c:pt>
                <c:pt idx="277196">
                  <c:v>642.19529480265101</c:v>
                </c:pt>
                <c:pt idx="277197">
                  <c:v>642.19761155792503</c:v>
                </c:pt>
                <c:pt idx="277198">
                  <c:v>642.19992831319905</c:v>
                </c:pt>
                <c:pt idx="277199">
                  <c:v>642.20224506847205</c:v>
                </c:pt>
                <c:pt idx="277200">
                  <c:v>642.20456182374596</c:v>
                </c:pt>
                <c:pt idx="277201">
                  <c:v>642.20687857901896</c:v>
                </c:pt>
                <c:pt idx="277202">
                  <c:v>642.20919533429299</c:v>
                </c:pt>
                <c:pt idx="277203">
                  <c:v>642.21151208956599</c:v>
                </c:pt>
                <c:pt idx="277204">
                  <c:v>642.21382884484001</c:v>
                </c:pt>
                <c:pt idx="277205">
                  <c:v>642.21614560011403</c:v>
                </c:pt>
                <c:pt idx="277206">
                  <c:v>642.21846235538703</c:v>
                </c:pt>
                <c:pt idx="277207">
                  <c:v>642.22077911066106</c:v>
                </c:pt>
                <c:pt idx="277208">
                  <c:v>642.22309586593406</c:v>
                </c:pt>
                <c:pt idx="277209">
                  <c:v>642.22541262120797</c:v>
                </c:pt>
                <c:pt idx="277210">
                  <c:v>642.22772937648097</c:v>
                </c:pt>
                <c:pt idx="277211">
                  <c:v>642.23004613175499</c:v>
                </c:pt>
                <c:pt idx="277212">
                  <c:v>642.23236288702799</c:v>
                </c:pt>
                <c:pt idx="277213">
                  <c:v>642.23467964230201</c:v>
                </c:pt>
                <c:pt idx="277214">
                  <c:v>642.23699639757604</c:v>
                </c:pt>
                <c:pt idx="277215">
                  <c:v>642.23931315284904</c:v>
                </c:pt>
                <c:pt idx="277216">
                  <c:v>642.24162990812295</c:v>
                </c:pt>
                <c:pt idx="277217">
                  <c:v>642.24394666339595</c:v>
                </c:pt>
                <c:pt idx="277218">
                  <c:v>642.24626341866997</c:v>
                </c:pt>
                <c:pt idx="277219">
                  <c:v>642.24858017394297</c:v>
                </c:pt>
                <c:pt idx="277220">
                  <c:v>642.25089692921699</c:v>
                </c:pt>
                <c:pt idx="277221">
                  <c:v>642.25321368449102</c:v>
                </c:pt>
                <c:pt idx="277222">
                  <c:v>642.25553043976402</c:v>
                </c:pt>
                <c:pt idx="277223">
                  <c:v>642.25784719503804</c:v>
                </c:pt>
                <c:pt idx="277224">
                  <c:v>642.26016395031104</c:v>
                </c:pt>
                <c:pt idx="277225">
                  <c:v>642.26248070558495</c:v>
                </c:pt>
                <c:pt idx="277226">
                  <c:v>642.26479746085795</c:v>
                </c:pt>
                <c:pt idx="277227">
                  <c:v>642.26711421613197</c:v>
                </c:pt>
                <c:pt idx="277228">
                  <c:v>642.269430971406</c:v>
                </c:pt>
                <c:pt idx="277229">
                  <c:v>642.271747726679</c:v>
                </c:pt>
                <c:pt idx="277230">
                  <c:v>642.27406448195302</c:v>
                </c:pt>
                <c:pt idx="277231">
                  <c:v>642.27638123722602</c:v>
                </c:pt>
                <c:pt idx="277232">
                  <c:v>642.27869799250004</c:v>
                </c:pt>
                <c:pt idx="277233">
                  <c:v>642.28101474777304</c:v>
                </c:pt>
                <c:pt idx="277234">
                  <c:v>642.28333150304695</c:v>
                </c:pt>
                <c:pt idx="277235">
                  <c:v>642.28564825832098</c:v>
                </c:pt>
                <c:pt idx="277236">
                  <c:v>642.28796501359398</c:v>
                </c:pt>
                <c:pt idx="277237">
                  <c:v>642.290281768868</c:v>
                </c:pt>
                <c:pt idx="277238">
                  <c:v>642.292598524141</c:v>
                </c:pt>
                <c:pt idx="277239">
                  <c:v>642.29491527941502</c:v>
                </c:pt>
                <c:pt idx="277240">
                  <c:v>642.29723203468802</c:v>
                </c:pt>
                <c:pt idx="277241">
                  <c:v>642.29954878996205</c:v>
                </c:pt>
                <c:pt idx="277242">
                  <c:v>642.30186554523596</c:v>
                </c:pt>
                <c:pt idx="277243">
                  <c:v>642.30418230050896</c:v>
                </c:pt>
                <c:pt idx="277244">
                  <c:v>642.30649905578298</c:v>
                </c:pt>
                <c:pt idx="277245">
                  <c:v>642.30881581105598</c:v>
                </c:pt>
                <c:pt idx="277246">
                  <c:v>642.31113256633</c:v>
                </c:pt>
                <c:pt idx="277247">
                  <c:v>642.313449321603</c:v>
                </c:pt>
                <c:pt idx="277248">
                  <c:v>642.31576607687703</c:v>
                </c:pt>
                <c:pt idx="277249">
                  <c:v>642.31808283215105</c:v>
                </c:pt>
                <c:pt idx="277250">
                  <c:v>642.32039958742405</c:v>
                </c:pt>
                <c:pt idx="277251">
                  <c:v>642.32271634269796</c:v>
                </c:pt>
                <c:pt idx="277252">
                  <c:v>642.32503309797096</c:v>
                </c:pt>
                <c:pt idx="277253">
                  <c:v>642.32734985324498</c:v>
                </c:pt>
                <c:pt idx="277254">
                  <c:v>642.32966660851798</c:v>
                </c:pt>
                <c:pt idx="277255">
                  <c:v>642.33198336379201</c:v>
                </c:pt>
                <c:pt idx="277256">
                  <c:v>642.33430011906603</c:v>
                </c:pt>
                <c:pt idx="277257">
                  <c:v>642.33661687433903</c:v>
                </c:pt>
                <c:pt idx="277258">
                  <c:v>642.33893362961305</c:v>
                </c:pt>
                <c:pt idx="277259">
                  <c:v>642.34125038488605</c:v>
                </c:pt>
                <c:pt idx="277260">
                  <c:v>642.34356714015996</c:v>
                </c:pt>
                <c:pt idx="277261">
                  <c:v>642.34588389543296</c:v>
                </c:pt>
                <c:pt idx="277262">
                  <c:v>642.34820065070699</c:v>
                </c:pt>
                <c:pt idx="277263">
                  <c:v>642.35051740597999</c:v>
                </c:pt>
                <c:pt idx="277264">
                  <c:v>642.35283416125401</c:v>
                </c:pt>
                <c:pt idx="277265">
                  <c:v>642.35515091652803</c:v>
                </c:pt>
                <c:pt idx="277266">
                  <c:v>642.35746767180103</c:v>
                </c:pt>
                <c:pt idx="277267">
                  <c:v>642.35978442707506</c:v>
                </c:pt>
                <c:pt idx="277268">
                  <c:v>642.36210118234806</c:v>
                </c:pt>
                <c:pt idx="277269">
                  <c:v>642.36441793762197</c:v>
                </c:pt>
                <c:pt idx="277270">
                  <c:v>642.36673469289497</c:v>
                </c:pt>
                <c:pt idx="277271">
                  <c:v>642.36905144816899</c:v>
                </c:pt>
                <c:pt idx="277272">
                  <c:v>642.37136820344301</c:v>
                </c:pt>
                <c:pt idx="277273">
                  <c:v>642.37368495871601</c:v>
                </c:pt>
                <c:pt idx="277274">
                  <c:v>642.37600171399004</c:v>
                </c:pt>
                <c:pt idx="277275">
                  <c:v>642.37831846926304</c:v>
                </c:pt>
                <c:pt idx="277276">
                  <c:v>642.38063522453695</c:v>
                </c:pt>
                <c:pt idx="277277">
                  <c:v>642.38295197980995</c:v>
                </c:pt>
                <c:pt idx="277278">
                  <c:v>642.38526873508397</c:v>
                </c:pt>
                <c:pt idx="277279">
                  <c:v>642.38758549035799</c:v>
                </c:pt>
                <c:pt idx="277280">
                  <c:v>642.38990224563099</c:v>
                </c:pt>
                <c:pt idx="277281">
                  <c:v>642.39221900090502</c:v>
                </c:pt>
                <c:pt idx="277282">
                  <c:v>642.39453575617802</c:v>
                </c:pt>
                <c:pt idx="277283">
                  <c:v>642.39685251145204</c:v>
                </c:pt>
                <c:pt idx="277284">
                  <c:v>642.39916926672504</c:v>
                </c:pt>
                <c:pt idx="277285">
                  <c:v>642.40148602199895</c:v>
                </c:pt>
                <c:pt idx="277286">
                  <c:v>642.40380277727297</c:v>
                </c:pt>
                <c:pt idx="277287">
                  <c:v>642.40611953254597</c:v>
                </c:pt>
                <c:pt idx="277288">
                  <c:v>642.40843628782</c:v>
                </c:pt>
                <c:pt idx="277289">
                  <c:v>642.410753043093</c:v>
                </c:pt>
                <c:pt idx="277290">
                  <c:v>642.41306979836702</c:v>
                </c:pt>
                <c:pt idx="277291">
                  <c:v>642.41538655364002</c:v>
                </c:pt>
                <c:pt idx="277292">
                  <c:v>642.41770330891404</c:v>
                </c:pt>
                <c:pt idx="277293">
                  <c:v>642.42002006418795</c:v>
                </c:pt>
                <c:pt idx="277294">
                  <c:v>642.42233681946095</c:v>
                </c:pt>
                <c:pt idx="277295">
                  <c:v>642.42465357473498</c:v>
                </c:pt>
                <c:pt idx="277296">
                  <c:v>642.42697033000798</c:v>
                </c:pt>
                <c:pt idx="277297">
                  <c:v>642.429287085282</c:v>
                </c:pt>
                <c:pt idx="277298">
                  <c:v>642.431603840555</c:v>
                </c:pt>
                <c:pt idx="277299">
                  <c:v>642.43392059582902</c:v>
                </c:pt>
                <c:pt idx="277300">
                  <c:v>642.43623735110305</c:v>
                </c:pt>
                <c:pt idx="277301">
                  <c:v>642.43855410637605</c:v>
                </c:pt>
                <c:pt idx="277302">
                  <c:v>642.44087086164996</c:v>
                </c:pt>
                <c:pt idx="277303">
                  <c:v>642.44318761692296</c:v>
                </c:pt>
                <c:pt idx="277304">
                  <c:v>642.44550437219698</c:v>
                </c:pt>
                <c:pt idx="277305">
                  <c:v>642.44782112746998</c:v>
                </c:pt>
                <c:pt idx="277306">
                  <c:v>642.450137882744</c:v>
                </c:pt>
                <c:pt idx="277307">
                  <c:v>642.45245463801803</c:v>
                </c:pt>
                <c:pt idx="277308">
                  <c:v>642.45477139329103</c:v>
                </c:pt>
                <c:pt idx="277309">
                  <c:v>642.45708814856505</c:v>
                </c:pt>
                <c:pt idx="277310">
                  <c:v>642.45940490383805</c:v>
                </c:pt>
                <c:pt idx="277311">
                  <c:v>642.46172165911196</c:v>
                </c:pt>
                <c:pt idx="277312">
                  <c:v>642.46403841438496</c:v>
                </c:pt>
                <c:pt idx="277313">
                  <c:v>642.46635516965898</c:v>
                </c:pt>
                <c:pt idx="277314">
                  <c:v>642.46867192493198</c:v>
                </c:pt>
                <c:pt idx="277315">
                  <c:v>642.47098868020601</c:v>
                </c:pt>
                <c:pt idx="277316">
                  <c:v>642.47330543548003</c:v>
                </c:pt>
                <c:pt idx="277317">
                  <c:v>642.47562219075303</c:v>
                </c:pt>
                <c:pt idx="277318">
                  <c:v>642.47793894602705</c:v>
                </c:pt>
                <c:pt idx="277319">
                  <c:v>642.48025570130005</c:v>
                </c:pt>
                <c:pt idx="277320">
                  <c:v>642.48257245657396</c:v>
                </c:pt>
                <c:pt idx="277321">
                  <c:v>642.48488921184696</c:v>
                </c:pt>
                <c:pt idx="277322">
                  <c:v>642.48720596712099</c:v>
                </c:pt>
                <c:pt idx="277323">
                  <c:v>642.48952272239501</c:v>
                </c:pt>
                <c:pt idx="277324">
                  <c:v>642.49183947766801</c:v>
                </c:pt>
                <c:pt idx="277325">
                  <c:v>642.49415623294203</c:v>
                </c:pt>
                <c:pt idx="277326">
                  <c:v>642.49647298821503</c:v>
                </c:pt>
                <c:pt idx="277327">
                  <c:v>642.49878974348906</c:v>
                </c:pt>
                <c:pt idx="277328">
                  <c:v>642.50110649876206</c:v>
                </c:pt>
                <c:pt idx="277329">
                  <c:v>642.50342325403597</c:v>
                </c:pt>
                <c:pt idx="277330">
                  <c:v>642.50574000930999</c:v>
                </c:pt>
                <c:pt idx="277331">
                  <c:v>642.50805676458299</c:v>
                </c:pt>
                <c:pt idx="277332">
                  <c:v>642.51037351985701</c:v>
                </c:pt>
                <c:pt idx="277333">
                  <c:v>642.51269027513001</c:v>
                </c:pt>
                <c:pt idx="277334">
                  <c:v>642.51500703040404</c:v>
                </c:pt>
                <c:pt idx="277335">
                  <c:v>642.51732378567704</c:v>
                </c:pt>
                <c:pt idx="277336">
                  <c:v>642.51964054095095</c:v>
                </c:pt>
                <c:pt idx="277337">
                  <c:v>642.52195729622497</c:v>
                </c:pt>
                <c:pt idx="277338">
                  <c:v>642.52427405149797</c:v>
                </c:pt>
                <c:pt idx="277339">
                  <c:v>642.52659080677199</c:v>
                </c:pt>
                <c:pt idx="277340">
                  <c:v>642.52890756204499</c:v>
                </c:pt>
                <c:pt idx="277341">
                  <c:v>642.53122431731902</c:v>
                </c:pt>
                <c:pt idx="277342">
                  <c:v>642.53354107259202</c:v>
                </c:pt>
                <c:pt idx="277343">
                  <c:v>642.53585782786604</c:v>
                </c:pt>
                <c:pt idx="277344">
                  <c:v>642.53817458313995</c:v>
                </c:pt>
                <c:pt idx="277345">
                  <c:v>642.54049133841295</c:v>
                </c:pt>
                <c:pt idx="277346">
                  <c:v>642.54280809368697</c:v>
                </c:pt>
                <c:pt idx="277347">
                  <c:v>642.54512484895997</c:v>
                </c:pt>
                <c:pt idx="277348">
                  <c:v>642.547441604234</c:v>
                </c:pt>
                <c:pt idx="277349">
                  <c:v>642.549758359507</c:v>
                </c:pt>
                <c:pt idx="277350">
                  <c:v>642.55207511478102</c:v>
                </c:pt>
                <c:pt idx="277351">
                  <c:v>642.55439187005504</c:v>
                </c:pt>
                <c:pt idx="277352">
                  <c:v>642.55670862532804</c:v>
                </c:pt>
                <c:pt idx="277353">
                  <c:v>642.55902538060195</c:v>
                </c:pt>
                <c:pt idx="277354">
                  <c:v>642.56134213587495</c:v>
                </c:pt>
                <c:pt idx="277355">
                  <c:v>642.56365889114898</c:v>
                </c:pt>
                <c:pt idx="277356">
                  <c:v>642.56597564642198</c:v>
                </c:pt>
                <c:pt idx="277357">
                  <c:v>642.568292401696</c:v>
                </c:pt>
                <c:pt idx="277358">
                  <c:v>642.57060915697002</c:v>
                </c:pt>
                <c:pt idx="277359">
                  <c:v>642.57292591224302</c:v>
                </c:pt>
                <c:pt idx="277360">
                  <c:v>642.57524266751705</c:v>
                </c:pt>
                <c:pt idx="277361">
                  <c:v>642.57755942279005</c:v>
                </c:pt>
                <c:pt idx="277362">
                  <c:v>642.57987617806396</c:v>
                </c:pt>
                <c:pt idx="277363">
                  <c:v>642.58219293333696</c:v>
                </c:pt>
                <c:pt idx="277364">
                  <c:v>642.58450968861098</c:v>
                </c:pt>
                <c:pt idx="277365">
                  <c:v>642.58682644388398</c:v>
                </c:pt>
                <c:pt idx="277366">
                  <c:v>642.589143199158</c:v>
                </c:pt>
                <c:pt idx="277367">
                  <c:v>642.59145995443203</c:v>
                </c:pt>
                <c:pt idx="277368">
                  <c:v>642.59377670970503</c:v>
                </c:pt>
                <c:pt idx="277369">
                  <c:v>642.59609346497905</c:v>
                </c:pt>
                <c:pt idx="277370">
                  <c:v>642.59841022025205</c:v>
                </c:pt>
                <c:pt idx="277371">
                  <c:v>642.60072697552596</c:v>
                </c:pt>
                <c:pt idx="277372">
                  <c:v>642.60304373079896</c:v>
                </c:pt>
                <c:pt idx="277373">
                  <c:v>642.60536048607298</c:v>
                </c:pt>
                <c:pt idx="277374">
                  <c:v>642.60767724134701</c:v>
                </c:pt>
                <c:pt idx="277375">
                  <c:v>642.60999399662001</c:v>
                </c:pt>
                <c:pt idx="277376">
                  <c:v>642.61231075189403</c:v>
                </c:pt>
                <c:pt idx="277377">
                  <c:v>642.61462750716703</c:v>
                </c:pt>
                <c:pt idx="277378">
                  <c:v>642.61694426244105</c:v>
                </c:pt>
                <c:pt idx="277379">
                  <c:v>642.61926101771405</c:v>
                </c:pt>
                <c:pt idx="277380">
                  <c:v>642.62157777298796</c:v>
                </c:pt>
                <c:pt idx="277381">
                  <c:v>642.62389452826199</c:v>
                </c:pt>
                <c:pt idx="277382">
                  <c:v>642.62621128353499</c:v>
                </c:pt>
                <c:pt idx="277383">
                  <c:v>642.62852803880901</c:v>
                </c:pt>
                <c:pt idx="277384">
                  <c:v>642.63084479408201</c:v>
                </c:pt>
                <c:pt idx="277385">
                  <c:v>642.63316154935603</c:v>
                </c:pt>
                <c:pt idx="277386">
                  <c:v>642.63547830462903</c:v>
                </c:pt>
                <c:pt idx="277387">
                  <c:v>642.63779505990306</c:v>
                </c:pt>
                <c:pt idx="277388">
                  <c:v>642.64011181517697</c:v>
                </c:pt>
                <c:pt idx="277389">
                  <c:v>642.64242857044997</c:v>
                </c:pt>
                <c:pt idx="277390">
                  <c:v>642.64474532572399</c:v>
                </c:pt>
                <c:pt idx="277391">
                  <c:v>642.64706208099699</c:v>
                </c:pt>
                <c:pt idx="277392">
                  <c:v>642.64937883627101</c:v>
                </c:pt>
                <c:pt idx="277393">
                  <c:v>642.65169559154401</c:v>
                </c:pt>
                <c:pt idx="277394">
                  <c:v>642.65401234681804</c:v>
                </c:pt>
                <c:pt idx="277395">
                  <c:v>642.65632910209195</c:v>
                </c:pt>
                <c:pt idx="277396">
                  <c:v>642.65864585736495</c:v>
                </c:pt>
                <c:pt idx="277397">
                  <c:v>642.66096261263897</c:v>
                </c:pt>
                <c:pt idx="277398">
                  <c:v>642.66327936791197</c:v>
                </c:pt>
                <c:pt idx="277399">
                  <c:v>642.66559612318599</c:v>
                </c:pt>
                <c:pt idx="277400">
                  <c:v>642.66791287845899</c:v>
                </c:pt>
                <c:pt idx="277401">
                  <c:v>642.67022963373302</c:v>
                </c:pt>
                <c:pt idx="277402">
                  <c:v>642.67254638900704</c:v>
                </c:pt>
                <c:pt idx="277403">
                  <c:v>642.67486314428004</c:v>
                </c:pt>
                <c:pt idx="277404">
                  <c:v>642.67717989955395</c:v>
                </c:pt>
                <c:pt idx="277405">
                  <c:v>642.67949665482695</c:v>
                </c:pt>
                <c:pt idx="277406">
                  <c:v>642.68181341010097</c:v>
                </c:pt>
                <c:pt idx="277407">
                  <c:v>642.68413016537397</c:v>
                </c:pt>
                <c:pt idx="277408">
                  <c:v>642.686446920648</c:v>
                </c:pt>
                <c:pt idx="277409">
                  <c:v>642.68876367592202</c:v>
                </c:pt>
                <c:pt idx="277410">
                  <c:v>642.69108043119502</c:v>
                </c:pt>
                <c:pt idx="277411">
                  <c:v>642.69339718646904</c:v>
                </c:pt>
                <c:pt idx="277412">
                  <c:v>642.69571394174204</c:v>
                </c:pt>
                <c:pt idx="277413">
                  <c:v>642.69803069701595</c:v>
                </c:pt>
                <c:pt idx="277414">
                  <c:v>642.70034745228895</c:v>
                </c:pt>
                <c:pt idx="277415">
                  <c:v>642.70266420756298</c:v>
                </c:pt>
                <c:pt idx="277416">
                  <c:v>642.70498096283598</c:v>
                </c:pt>
                <c:pt idx="277417">
                  <c:v>642.70729771811</c:v>
                </c:pt>
                <c:pt idx="277418">
                  <c:v>642.70961447338402</c:v>
                </c:pt>
                <c:pt idx="277419">
                  <c:v>642.71193122865702</c:v>
                </c:pt>
                <c:pt idx="277420">
                  <c:v>642.71424798393105</c:v>
                </c:pt>
                <c:pt idx="277421">
                  <c:v>642.71656473920405</c:v>
                </c:pt>
                <c:pt idx="277422">
                  <c:v>642.71888149447796</c:v>
                </c:pt>
                <c:pt idx="277423">
                  <c:v>642.72119824975096</c:v>
                </c:pt>
                <c:pt idx="277424">
                  <c:v>642.72351500502498</c:v>
                </c:pt>
                <c:pt idx="277425">
                  <c:v>642.725831760299</c:v>
                </c:pt>
                <c:pt idx="277426">
                  <c:v>642.728148515572</c:v>
                </c:pt>
                <c:pt idx="277427">
                  <c:v>642.73046527084603</c:v>
                </c:pt>
                <c:pt idx="277428">
                  <c:v>642.73278202611903</c:v>
                </c:pt>
                <c:pt idx="277429">
                  <c:v>642.73509878139305</c:v>
                </c:pt>
                <c:pt idx="277430">
                  <c:v>642.73741553666605</c:v>
                </c:pt>
                <c:pt idx="277431">
                  <c:v>642.73973229193996</c:v>
                </c:pt>
                <c:pt idx="277432">
                  <c:v>642.74204904721398</c:v>
                </c:pt>
                <c:pt idx="277433">
                  <c:v>642.74436580248698</c:v>
                </c:pt>
                <c:pt idx="277434">
                  <c:v>642.74668255776101</c:v>
                </c:pt>
                <c:pt idx="277435">
                  <c:v>642.74899931303401</c:v>
                </c:pt>
                <c:pt idx="277436">
                  <c:v>642.75131606830803</c:v>
                </c:pt>
                <c:pt idx="277437">
                  <c:v>642.75363282358103</c:v>
                </c:pt>
                <c:pt idx="277438">
                  <c:v>642.75594957885505</c:v>
                </c:pt>
                <c:pt idx="277439">
                  <c:v>642.75826633412896</c:v>
                </c:pt>
                <c:pt idx="277440">
                  <c:v>642.76058308940196</c:v>
                </c:pt>
                <c:pt idx="277441">
                  <c:v>642.76289984467599</c:v>
                </c:pt>
                <c:pt idx="277442">
                  <c:v>642.76521659994899</c:v>
                </c:pt>
                <c:pt idx="277443">
                  <c:v>642.76753335522301</c:v>
                </c:pt>
                <c:pt idx="277444">
                  <c:v>642.76985011049601</c:v>
                </c:pt>
                <c:pt idx="277445">
                  <c:v>642.77216686577003</c:v>
                </c:pt>
                <c:pt idx="277446">
                  <c:v>642.77448362104406</c:v>
                </c:pt>
                <c:pt idx="277447">
                  <c:v>642.77680037631706</c:v>
                </c:pt>
                <c:pt idx="277448">
                  <c:v>642.77911713159097</c:v>
                </c:pt>
                <c:pt idx="277449">
                  <c:v>642.78143388686397</c:v>
                </c:pt>
                <c:pt idx="277450">
                  <c:v>642.78375064213799</c:v>
                </c:pt>
                <c:pt idx="277451">
                  <c:v>642.78606739741099</c:v>
                </c:pt>
                <c:pt idx="277452">
                  <c:v>642.78838415268501</c:v>
                </c:pt>
                <c:pt idx="277453">
                  <c:v>642.79070090795904</c:v>
                </c:pt>
                <c:pt idx="277454">
                  <c:v>642.79301766323204</c:v>
                </c:pt>
                <c:pt idx="277455">
                  <c:v>642.79533441850594</c:v>
                </c:pt>
                <c:pt idx="277456">
                  <c:v>642.79765117377895</c:v>
                </c:pt>
                <c:pt idx="277457">
                  <c:v>642.79996792905297</c:v>
                </c:pt>
                <c:pt idx="277458">
                  <c:v>642.80228468432597</c:v>
                </c:pt>
                <c:pt idx="277459">
                  <c:v>642.80460143959999</c:v>
                </c:pt>
                <c:pt idx="277460">
                  <c:v>642.80691819487299</c:v>
                </c:pt>
                <c:pt idx="277461">
                  <c:v>642.80923495014702</c:v>
                </c:pt>
                <c:pt idx="277462">
                  <c:v>642.81155170542104</c:v>
                </c:pt>
                <c:pt idx="277463">
                  <c:v>642.81386846069404</c:v>
                </c:pt>
                <c:pt idx="277464">
                  <c:v>642.81618521596795</c:v>
                </c:pt>
                <c:pt idx="277465">
                  <c:v>642.81850197124095</c:v>
                </c:pt>
                <c:pt idx="277466">
                  <c:v>642.82081872651497</c:v>
                </c:pt>
                <c:pt idx="277467">
                  <c:v>642.82313548178797</c:v>
                </c:pt>
                <c:pt idx="277468">
                  <c:v>642.825452237062</c:v>
                </c:pt>
                <c:pt idx="277469">
                  <c:v>642.82776899233602</c:v>
                </c:pt>
                <c:pt idx="277470">
                  <c:v>642.83008574760902</c:v>
                </c:pt>
                <c:pt idx="277471">
                  <c:v>642.83240250288304</c:v>
                </c:pt>
                <c:pt idx="277472">
                  <c:v>642.83471925815604</c:v>
                </c:pt>
                <c:pt idx="277473">
                  <c:v>642.83703601342995</c:v>
                </c:pt>
                <c:pt idx="277474">
                  <c:v>642.83935276870295</c:v>
                </c:pt>
                <c:pt idx="277475">
                  <c:v>642.84166952397698</c:v>
                </c:pt>
                <c:pt idx="277476">
                  <c:v>642.843986279251</c:v>
                </c:pt>
                <c:pt idx="277477">
                  <c:v>642.846303034524</c:v>
                </c:pt>
                <c:pt idx="277478">
                  <c:v>642.84861978979802</c:v>
                </c:pt>
                <c:pt idx="277479">
                  <c:v>642.85093654507102</c:v>
                </c:pt>
                <c:pt idx="277480">
                  <c:v>642.85325330034505</c:v>
                </c:pt>
                <c:pt idx="277481">
                  <c:v>642.85557005561805</c:v>
                </c:pt>
                <c:pt idx="277482">
                  <c:v>642.85788681089196</c:v>
                </c:pt>
                <c:pt idx="277483">
                  <c:v>642.86020356616598</c:v>
                </c:pt>
                <c:pt idx="277484">
                  <c:v>642.86252032143898</c:v>
                </c:pt>
                <c:pt idx="277485">
                  <c:v>642.864837076713</c:v>
                </c:pt>
                <c:pt idx="277486">
                  <c:v>642.867153831986</c:v>
                </c:pt>
                <c:pt idx="277487">
                  <c:v>642.86947058726003</c:v>
                </c:pt>
                <c:pt idx="277488">
                  <c:v>642.87178734253303</c:v>
                </c:pt>
                <c:pt idx="277489">
                  <c:v>642.87410409780705</c:v>
                </c:pt>
                <c:pt idx="277490">
                  <c:v>642.87642085308096</c:v>
                </c:pt>
                <c:pt idx="277491">
                  <c:v>642.87873760835396</c:v>
                </c:pt>
                <c:pt idx="277492">
                  <c:v>642.88105436362798</c:v>
                </c:pt>
                <c:pt idx="277493">
                  <c:v>642.88337111890098</c:v>
                </c:pt>
                <c:pt idx="277494">
                  <c:v>642.88568787417501</c:v>
                </c:pt>
                <c:pt idx="277495">
                  <c:v>642.88800462944801</c:v>
                </c:pt>
                <c:pt idx="277496">
                  <c:v>642.89032138472203</c:v>
                </c:pt>
                <c:pt idx="277497">
                  <c:v>642.89263813999605</c:v>
                </c:pt>
                <c:pt idx="277498">
                  <c:v>642.89495489526905</c:v>
                </c:pt>
                <c:pt idx="277499">
                  <c:v>642.89727165054296</c:v>
                </c:pt>
                <c:pt idx="277500">
                  <c:v>642.89958840581596</c:v>
                </c:pt>
                <c:pt idx="277501">
                  <c:v>642.90190516108999</c:v>
                </c:pt>
                <c:pt idx="277502">
                  <c:v>642.90422191636299</c:v>
                </c:pt>
                <c:pt idx="277503">
                  <c:v>642.90653867163701</c:v>
                </c:pt>
                <c:pt idx="277504">
                  <c:v>642.90885542691103</c:v>
                </c:pt>
                <c:pt idx="277505">
                  <c:v>642.91117218218403</c:v>
                </c:pt>
                <c:pt idx="277506">
                  <c:v>642.91348893745806</c:v>
                </c:pt>
                <c:pt idx="277507">
                  <c:v>642.91580569273106</c:v>
                </c:pt>
                <c:pt idx="277508">
                  <c:v>642.91812244800497</c:v>
                </c:pt>
                <c:pt idx="277509">
                  <c:v>642.92043920327797</c:v>
                </c:pt>
                <c:pt idx="277510">
                  <c:v>642.92275595855199</c:v>
                </c:pt>
                <c:pt idx="277511">
                  <c:v>642.92507271382499</c:v>
                </c:pt>
                <c:pt idx="277512">
                  <c:v>642.92738946909901</c:v>
                </c:pt>
                <c:pt idx="277513">
                  <c:v>642.92970622437304</c:v>
                </c:pt>
                <c:pt idx="277514">
                  <c:v>642.93202297964604</c:v>
                </c:pt>
                <c:pt idx="277515">
                  <c:v>642.93433973491994</c:v>
                </c:pt>
                <c:pt idx="277516">
                  <c:v>642.93665649019295</c:v>
                </c:pt>
                <c:pt idx="277517">
                  <c:v>642.93897324546697</c:v>
                </c:pt>
                <c:pt idx="277518">
                  <c:v>642.94129000073997</c:v>
                </c:pt>
                <c:pt idx="277519">
                  <c:v>642.94360675601399</c:v>
                </c:pt>
                <c:pt idx="277520">
                  <c:v>642.94592351128802</c:v>
                </c:pt>
                <c:pt idx="277521">
                  <c:v>642.94824026656102</c:v>
                </c:pt>
                <c:pt idx="277522">
                  <c:v>642.95055702183504</c:v>
                </c:pt>
                <c:pt idx="277523">
                  <c:v>642.95287377710804</c:v>
                </c:pt>
                <c:pt idx="277524">
                  <c:v>642.95519053238195</c:v>
                </c:pt>
                <c:pt idx="277525">
                  <c:v>642.95750728765495</c:v>
                </c:pt>
                <c:pt idx="277526">
                  <c:v>642.95982404292897</c:v>
                </c:pt>
                <c:pt idx="277527">
                  <c:v>642.962140798203</c:v>
                </c:pt>
                <c:pt idx="277528">
                  <c:v>642.964457553476</c:v>
                </c:pt>
                <c:pt idx="277529">
                  <c:v>642.96677430875002</c:v>
                </c:pt>
                <c:pt idx="277530">
                  <c:v>642.96909106402302</c:v>
                </c:pt>
                <c:pt idx="277531">
                  <c:v>642.97140781929704</c:v>
                </c:pt>
                <c:pt idx="277532">
                  <c:v>642.97372457457004</c:v>
                </c:pt>
                <c:pt idx="277533">
                  <c:v>642.97604132984395</c:v>
                </c:pt>
                <c:pt idx="277534">
                  <c:v>642.97835808511797</c:v>
                </c:pt>
                <c:pt idx="277535">
                  <c:v>642.98067484039098</c:v>
                </c:pt>
                <c:pt idx="277536">
                  <c:v>642.982991595665</c:v>
                </c:pt>
                <c:pt idx="277537">
                  <c:v>642.985308350938</c:v>
                </c:pt>
                <c:pt idx="277538">
                  <c:v>642.98762510621202</c:v>
                </c:pt>
                <c:pt idx="277539">
                  <c:v>642.98994186148502</c:v>
                </c:pt>
                <c:pt idx="277540">
                  <c:v>642.99225861675905</c:v>
                </c:pt>
                <c:pt idx="277541">
                  <c:v>642.99457537203295</c:v>
                </c:pt>
                <c:pt idx="277542">
                  <c:v>642.99689212730596</c:v>
                </c:pt>
                <c:pt idx="277543">
                  <c:v>642.99920888257998</c:v>
                </c:pt>
                <c:pt idx="277544">
                  <c:v>643.00152563785298</c:v>
                </c:pt>
                <c:pt idx="277545">
                  <c:v>643.003842393127</c:v>
                </c:pt>
                <c:pt idx="277546">
                  <c:v>643.0061591484</c:v>
                </c:pt>
                <c:pt idx="277547">
                  <c:v>643.00847590367403</c:v>
                </c:pt>
                <c:pt idx="277548">
                  <c:v>643.01079265894805</c:v>
                </c:pt>
                <c:pt idx="277549">
                  <c:v>643.01310941422105</c:v>
                </c:pt>
                <c:pt idx="277550">
                  <c:v>643.01542616949496</c:v>
                </c:pt>
                <c:pt idx="277551">
                  <c:v>643.01774292476796</c:v>
                </c:pt>
                <c:pt idx="277552">
                  <c:v>643.02005968004198</c:v>
                </c:pt>
                <c:pt idx="277553">
                  <c:v>643.02237643531498</c:v>
                </c:pt>
                <c:pt idx="277554">
                  <c:v>643.02469319058901</c:v>
                </c:pt>
                <c:pt idx="277555">
                  <c:v>643.02700994586303</c:v>
                </c:pt>
                <c:pt idx="277556">
                  <c:v>643.02932670113603</c:v>
                </c:pt>
                <c:pt idx="277557">
                  <c:v>643.03164345641005</c:v>
                </c:pt>
                <c:pt idx="277558">
                  <c:v>643.03396021168305</c:v>
                </c:pt>
                <c:pt idx="277559">
                  <c:v>643.03627696695696</c:v>
                </c:pt>
                <c:pt idx="277560">
                  <c:v>643.03859372222996</c:v>
                </c:pt>
                <c:pt idx="277561">
                  <c:v>643.04091047750399</c:v>
                </c:pt>
                <c:pt idx="277562">
                  <c:v>643.04322723277699</c:v>
                </c:pt>
                <c:pt idx="277563">
                  <c:v>643.04554398805101</c:v>
                </c:pt>
                <c:pt idx="277564">
                  <c:v>643.04786074332503</c:v>
                </c:pt>
                <c:pt idx="277565">
                  <c:v>643.05017749859803</c:v>
                </c:pt>
                <c:pt idx="277566">
                  <c:v>643.05249425387206</c:v>
                </c:pt>
                <c:pt idx="277567">
                  <c:v>643.05481100914506</c:v>
                </c:pt>
                <c:pt idx="277568">
                  <c:v>643.05712776441896</c:v>
                </c:pt>
                <c:pt idx="277569">
                  <c:v>643.05944451969197</c:v>
                </c:pt>
                <c:pt idx="277570">
                  <c:v>643.06176127496599</c:v>
                </c:pt>
                <c:pt idx="277571">
                  <c:v>643.06407803024001</c:v>
                </c:pt>
                <c:pt idx="277572">
                  <c:v>643.06639478551301</c:v>
                </c:pt>
                <c:pt idx="277573">
                  <c:v>643.06871154078704</c:v>
                </c:pt>
                <c:pt idx="277574">
                  <c:v>643.07102829606004</c:v>
                </c:pt>
                <c:pt idx="277575">
                  <c:v>643.07334505133394</c:v>
                </c:pt>
                <c:pt idx="277576">
                  <c:v>643.07566180660694</c:v>
                </c:pt>
                <c:pt idx="277577">
                  <c:v>643.07797856188097</c:v>
                </c:pt>
                <c:pt idx="277578">
                  <c:v>643.08029531715499</c:v>
                </c:pt>
                <c:pt idx="277579">
                  <c:v>643.08261207242799</c:v>
                </c:pt>
                <c:pt idx="277580">
                  <c:v>643.08492882770202</c:v>
                </c:pt>
                <c:pt idx="277581">
                  <c:v>643.08724558297502</c:v>
                </c:pt>
                <c:pt idx="277582">
                  <c:v>643.08956233824904</c:v>
                </c:pt>
                <c:pt idx="277583">
                  <c:v>643.09187909352204</c:v>
                </c:pt>
                <c:pt idx="277584">
                  <c:v>643.09419584879595</c:v>
                </c:pt>
                <c:pt idx="277585">
                  <c:v>643.09651260406997</c:v>
                </c:pt>
                <c:pt idx="277586">
                  <c:v>643.09882935934297</c:v>
                </c:pt>
                <c:pt idx="277587">
                  <c:v>643.10114611461699</c:v>
                </c:pt>
                <c:pt idx="277588">
                  <c:v>643.10346286989</c:v>
                </c:pt>
                <c:pt idx="277589">
                  <c:v>643.10577962516402</c:v>
                </c:pt>
                <c:pt idx="277590">
                  <c:v>643.10809638043702</c:v>
                </c:pt>
                <c:pt idx="277591">
                  <c:v>643.11041313571104</c:v>
                </c:pt>
                <c:pt idx="277592">
                  <c:v>643.11272989098495</c:v>
                </c:pt>
                <c:pt idx="277593">
                  <c:v>643.11504664625795</c:v>
                </c:pt>
                <c:pt idx="277594">
                  <c:v>643.11736340153197</c:v>
                </c:pt>
                <c:pt idx="277595">
                  <c:v>643.11968015680498</c:v>
                </c:pt>
                <c:pt idx="277596">
                  <c:v>643.121996912079</c:v>
                </c:pt>
                <c:pt idx="277597">
                  <c:v>643.124313667352</c:v>
                </c:pt>
                <c:pt idx="277598">
                  <c:v>643.12663042262602</c:v>
                </c:pt>
                <c:pt idx="277599">
                  <c:v>643.12894717790005</c:v>
                </c:pt>
                <c:pt idx="277600">
                  <c:v>643.13126393317305</c:v>
                </c:pt>
                <c:pt idx="277601">
                  <c:v>643.13358068844695</c:v>
                </c:pt>
                <c:pt idx="277602">
                  <c:v>643.13589744371995</c:v>
                </c:pt>
                <c:pt idx="277603">
                  <c:v>643.13821419899398</c:v>
                </c:pt>
                <c:pt idx="277604">
                  <c:v>643.14053095426698</c:v>
                </c:pt>
                <c:pt idx="277605">
                  <c:v>643.142847709541</c:v>
                </c:pt>
                <c:pt idx="277606">
                  <c:v>643.14516446481502</c:v>
                </c:pt>
                <c:pt idx="277607">
                  <c:v>643.14748122008803</c:v>
                </c:pt>
                <c:pt idx="277608">
                  <c:v>643.14979797536205</c:v>
                </c:pt>
                <c:pt idx="277609">
                  <c:v>643.15211473063505</c:v>
                </c:pt>
                <c:pt idx="277610">
                  <c:v>643.15443148590896</c:v>
                </c:pt>
                <c:pt idx="277611">
                  <c:v>643.15674824118196</c:v>
                </c:pt>
                <c:pt idx="277612">
                  <c:v>643.15906499645598</c:v>
                </c:pt>
                <c:pt idx="277613">
                  <c:v>643.16138175172898</c:v>
                </c:pt>
                <c:pt idx="277614">
                  <c:v>643.16369850700301</c:v>
                </c:pt>
                <c:pt idx="277615">
                  <c:v>643.16601526227703</c:v>
                </c:pt>
                <c:pt idx="277616">
                  <c:v>643.16833201755003</c:v>
                </c:pt>
                <c:pt idx="277617">
                  <c:v>643.17064877282405</c:v>
                </c:pt>
                <c:pt idx="277618">
                  <c:v>643.17296552809705</c:v>
                </c:pt>
                <c:pt idx="277619">
                  <c:v>643.17528228337096</c:v>
                </c:pt>
                <c:pt idx="277620">
                  <c:v>643.17759903864396</c:v>
                </c:pt>
                <c:pt idx="277621">
                  <c:v>643.17991579391798</c:v>
                </c:pt>
                <c:pt idx="277622">
                  <c:v>643.18223254919201</c:v>
                </c:pt>
                <c:pt idx="277623">
                  <c:v>643.18454930446501</c:v>
                </c:pt>
                <c:pt idx="277624">
                  <c:v>643.18686605973903</c:v>
                </c:pt>
                <c:pt idx="277625">
                  <c:v>643.18918281501203</c:v>
                </c:pt>
                <c:pt idx="277626">
                  <c:v>643.19149957028606</c:v>
                </c:pt>
                <c:pt idx="277627">
                  <c:v>643.19381632555906</c:v>
                </c:pt>
                <c:pt idx="277628">
                  <c:v>643.19613308083296</c:v>
                </c:pt>
                <c:pt idx="277629">
                  <c:v>643.19844983610699</c:v>
                </c:pt>
                <c:pt idx="277630">
                  <c:v>643.20076659137999</c:v>
                </c:pt>
                <c:pt idx="277631">
                  <c:v>643.20308334665401</c:v>
                </c:pt>
                <c:pt idx="277632">
                  <c:v>643.20540010192701</c:v>
                </c:pt>
                <c:pt idx="277633">
                  <c:v>643.20771685720104</c:v>
                </c:pt>
                <c:pt idx="277634">
                  <c:v>643.21003361247404</c:v>
                </c:pt>
                <c:pt idx="277635">
                  <c:v>643.21235036774794</c:v>
                </c:pt>
                <c:pt idx="277636">
                  <c:v>643.21466712302197</c:v>
                </c:pt>
                <c:pt idx="277637">
                  <c:v>643.21698387829497</c:v>
                </c:pt>
                <c:pt idx="277638">
                  <c:v>643.21930063356899</c:v>
                </c:pt>
                <c:pt idx="277639">
                  <c:v>643.22161738884199</c:v>
                </c:pt>
                <c:pt idx="277640">
                  <c:v>643.22393414411601</c:v>
                </c:pt>
                <c:pt idx="277641">
                  <c:v>643.22625089938902</c:v>
                </c:pt>
                <c:pt idx="277642">
                  <c:v>643.22856765466304</c:v>
                </c:pt>
                <c:pt idx="277643">
                  <c:v>643.23088440993695</c:v>
                </c:pt>
                <c:pt idx="277644">
                  <c:v>643.23320116520995</c:v>
                </c:pt>
                <c:pt idx="277645">
                  <c:v>643.23551792048397</c:v>
                </c:pt>
                <c:pt idx="277646">
                  <c:v>643.23783467575697</c:v>
                </c:pt>
                <c:pt idx="277647">
                  <c:v>643.24015143103099</c:v>
                </c:pt>
                <c:pt idx="277648">
                  <c:v>643.242468186304</c:v>
                </c:pt>
                <c:pt idx="277649">
                  <c:v>643.24478494157802</c:v>
                </c:pt>
                <c:pt idx="277650">
                  <c:v>643.24710169685204</c:v>
                </c:pt>
                <c:pt idx="277651">
                  <c:v>643.24941845212504</c:v>
                </c:pt>
                <c:pt idx="277652">
                  <c:v>643.25173520739895</c:v>
                </c:pt>
                <c:pt idx="277653">
                  <c:v>643.25405196267195</c:v>
                </c:pt>
                <c:pt idx="277654">
                  <c:v>643.25636871794597</c:v>
                </c:pt>
                <c:pt idx="277655">
                  <c:v>643.25868547321897</c:v>
                </c:pt>
                <c:pt idx="277656">
                  <c:v>643.261002228493</c:v>
                </c:pt>
                <c:pt idx="277657">
                  <c:v>643.26331898376702</c:v>
                </c:pt>
                <c:pt idx="277658">
                  <c:v>643.26563573904002</c:v>
                </c:pt>
                <c:pt idx="277659">
                  <c:v>643.26795249431404</c:v>
                </c:pt>
                <c:pt idx="277660">
                  <c:v>643.27026924958705</c:v>
                </c:pt>
                <c:pt idx="277661">
                  <c:v>643.27258600486095</c:v>
                </c:pt>
                <c:pt idx="277662">
                  <c:v>643.27490276013395</c:v>
                </c:pt>
                <c:pt idx="277663">
                  <c:v>643.27721951540798</c:v>
                </c:pt>
                <c:pt idx="277664">
                  <c:v>643.27953627068098</c:v>
                </c:pt>
                <c:pt idx="277665">
                  <c:v>643.281853025955</c:v>
                </c:pt>
                <c:pt idx="277666">
                  <c:v>643.28416978122902</c:v>
                </c:pt>
                <c:pt idx="277667">
                  <c:v>643.28648653650203</c:v>
                </c:pt>
                <c:pt idx="277668">
                  <c:v>643.28880329177605</c:v>
                </c:pt>
                <c:pt idx="277669">
                  <c:v>643.29112004704905</c:v>
                </c:pt>
                <c:pt idx="277670">
                  <c:v>643.29343680232296</c:v>
                </c:pt>
                <c:pt idx="277671">
                  <c:v>643.29575355759596</c:v>
                </c:pt>
                <c:pt idx="277672">
                  <c:v>643.29807031286998</c:v>
                </c:pt>
                <c:pt idx="277673">
                  <c:v>643.300387068144</c:v>
                </c:pt>
                <c:pt idx="277674">
                  <c:v>643.302703823417</c:v>
                </c:pt>
                <c:pt idx="277675">
                  <c:v>643.30502057869103</c:v>
                </c:pt>
                <c:pt idx="277676">
                  <c:v>643.30733733396403</c:v>
                </c:pt>
                <c:pt idx="277677">
                  <c:v>643.30965408923805</c:v>
                </c:pt>
                <c:pt idx="277678">
                  <c:v>643.31197084451105</c:v>
                </c:pt>
                <c:pt idx="277679">
                  <c:v>643.31428759978496</c:v>
                </c:pt>
                <c:pt idx="277680">
                  <c:v>643.31660435505898</c:v>
                </c:pt>
                <c:pt idx="277681">
                  <c:v>643.31892111033198</c:v>
                </c:pt>
                <c:pt idx="277682">
                  <c:v>643.32123786560601</c:v>
                </c:pt>
                <c:pt idx="277683">
                  <c:v>643.32355462087901</c:v>
                </c:pt>
                <c:pt idx="277684">
                  <c:v>643.32587137615303</c:v>
                </c:pt>
                <c:pt idx="277685">
                  <c:v>643.32818813142603</c:v>
                </c:pt>
                <c:pt idx="277686">
                  <c:v>643.33050488670006</c:v>
                </c:pt>
                <c:pt idx="277687">
                  <c:v>643.33282164197396</c:v>
                </c:pt>
                <c:pt idx="277688">
                  <c:v>643.33513839724696</c:v>
                </c:pt>
                <c:pt idx="277689">
                  <c:v>643.33745515252099</c:v>
                </c:pt>
                <c:pt idx="277690">
                  <c:v>643.33977190779399</c:v>
                </c:pt>
                <c:pt idx="277691">
                  <c:v>643.34208866306801</c:v>
                </c:pt>
                <c:pt idx="277692">
                  <c:v>643.34440541834101</c:v>
                </c:pt>
                <c:pt idx="277693">
                  <c:v>643.34672217361503</c:v>
                </c:pt>
                <c:pt idx="277694">
                  <c:v>643.34903892888894</c:v>
                </c:pt>
                <c:pt idx="277695">
                  <c:v>643.35135568416194</c:v>
                </c:pt>
                <c:pt idx="277696">
                  <c:v>643.35367243943597</c:v>
                </c:pt>
                <c:pt idx="277697">
                  <c:v>643.35598919470897</c:v>
                </c:pt>
                <c:pt idx="277698">
                  <c:v>643.35830594998299</c:v>
                </c:pt>
                <c:pt idx="277699">
                  <c:v>643.36062270525599</c:v>
                </c:pt>
                <c:pt idx="277700">
                  <c:v>643.36293946053001</c:v>
                </c:pt>
                <c:pt idx="277701">
                  <c:v>643.36525621580404</c:v>
                </c:pt>
                <c:pt idx="277702">
                  <c:v>643.36757297107704</c:v>
                </c:pt>
                <c:pt idx="277703">
                  <c:v>643.36988972635095</c:v>
                </c:pt>
                <c:pt idx="277704">
                  <c:v>643.37220648162395</c:v>
                </c:pt>
                <c:pt idx="277705">
                  <c:v>643.37452323689797</c:v>
                </c:pt>
                <c:pt idx="277706">
                  <c:v>643.37683999217097</c:v>
                </c:pt>
                <c:pt idx="277707">
                  <c:v>643.37915674744499</c:v>
                </c:pt>
                <c:pt idx="277708">
                  <c:v>643.38147350271799</c:v>
                </c:pt>
                <c:pt idx="277709">
                  <c:v>643.38379025799202</c:v>
                </c:pt>
                <c:pt idx="277710">
                  <c:v>643.38610701326604</c:v>
                </c:pt>
                <c:pt idx="277711">
                  <c:v>643.38842376853904</c:v>
                </c:pt>
                <c:pt idx="277712">
                  <c:v>643.39074052381295</c:v>
                </c:pt>
                <c:pt idx="277713">
                  <c:v>643.39305727908595</c:v>
                </c:pt>
                <c:pt idx="277714">
                  <c:v>643.39537403435997</c:v>
                </c:pt>
                <c:pt idx="277715">
                  <c:v>643.39769078963297</c:v>
                </c:pt>
                <c:pt idx="277716">
                  <c:v>643.400007544907</c:v>
                </c:pt>
                <c:pt idx="277717">
                  <c:v>643.40232430018102</c:v>
                </c:pt>
                <c:pt idx="277718">
                  <c:v>643.40464105545402</c:v>
                </c:pt>
                <c:pt idx="277719">
                  <c:v>643.40695781072804</c:v>
                </c:pt>
                <c:pt idx="277720">
                  <c:v>643.40927456600105</c:v>
                </c:pt>
                <c:pt idx="277721">
                  <c:v>643.41159132127495</c:v>
                </c:pt>
                <c:pt idx="277722">
                  <c:v>643.41390807654795</c:v>
                </c:pt>
                <c:pt idx="277723">
                  <c:v>643.41622483182198</c:v>
                </c:pt>
                <c:pt idx="277724">
                  <c:v>643.418541587096</c:v>
                </c:pt>
                <c:pt idx="277725">
                  <c:v>643.420858342369</c:v>
                </c:pt>
                <c:pt idx="277726">
                  <c:v>643.42317509764302</c:v>
                </c:pt>
                <c:pt idx="277727">
                  <c:v>643.42549185291602</c:v>
                </c:pt>
                <c:pt idx="277728">
                  <c:v>643.42780860819005</c:v>
                </c:pt>
                <c:pt idx="277729">
                  <c:v>643.43012536346305</c:v>
                </c:pt>
                <c:pt idx="277730">
                  <c:v>643.43244211873696</c:v>
                </c:pt>
                <c:pt idx="277731">
                  <c:v>643.43475887401098</c:v>
                </c:pt>
                <c:pt idx="277732">
                  <c:v>643.43707562928398</c:v>
                </c:pt>
                <c:pt idx="277733">
                  <c:v>643.439392384558</c:v>
                </c:pt>
                <c:pt idx="277734">
                  <c:v>643.441709139831</c:v>
                </c:pt>
                <c:pt idx="277735">
                  <c:v>643.44402589510503</c:v>
                </c:pt>
                <c:pt idx="277736">
                  <c:v>643.44634265037803</c:v>
                </c:pt>
                <c:pt idx="277737">
                  <c:v>643.44865940565205</c:v>
                </c:pt>
                <c:pt idx="277738">
                  <c:v>643.45097616092596</c:v>
                </c:pt>
                <c:pt idx="277739">
                  <c:v>643.45329291619896</c:v>
                </c:pt>
                <c:pt idx="277740">
                  <c:v>643.45560967147298</c:v>
                </c:pt>
                <c:pt idx="277741">
                  <c:v>643.45792642674598</c:v>
                </c:pt>
                <c:pt idx="277742">
                  <c:v>643.46024318202001</c:v>
                </c:pt>
                <c:pt idx="277743">
                  <c:v>643.46255993729301</c:v>
                </c:pt>
                <c:pt idx="277744">
                  <c:v>643.46487669256703</c:v>
                </c:pt>
                <c:pt idx="277745">
                  <c:v>643.46719344784105</c:v>
                </c:pt>
                <c:pt idx="277746">
                  <c:v>643.46951020311406</c:v>
                </c:pt>
                <c:pt idx="277747">
                  <c:v>643.47182695838796</c:v>
                </c:pt>
                <c:pt idx="277748">
                  <c:v>643.47414371366096</c:v>
                </c:pt>
                <c:pt idx="277749">
                  <c:v>643.47646046893499</c:v>
                </c:pt>
                <c:pt idx="277750">
                  <c:v>643.47877722420799</c:v>
                </c:pt>
                <c:pt idx="277751">
                  <c:v>643.48109397948201</c:v>
                </c:pt>
                <c:pt idx="277752">
                  <c:v>643.48341073475603</c:v>
                </c:pt>
                <c:pt idx="277753">
                  <c:v>643.48572749002903</c:v>
                </c:pt>
                <c:pt idx="277754">
                  <c:v>643.48804424530294</c:v>
                </c:pt>
                <c:pt idx="277755">
                  <c:v>643.49036100057594</c:v>
                </c:pt>
                <c:pt idx="277756">
                  <c:v>643.49267775584997</c:v>
                </c:pt>
                <c:pt idx="277757">
                  <c:v>643.49499451112297</c:v>
                </c:pt>
                <c:pt idx="277758">
                  <c:v>643.49731126639699</c:v>
                </c:pt>
                <c:pt idx="277759">
                  <c:v>643.49962802166999</c:v>
                </c:pt>
                <c:pt idx="277760">
                  <c:v>643.50194477694401</c:v>
                </c:pt>
                <c:pt idx="277761">
                  <c:v>643.50426153221804</c:v>
                </c:pt>
                <c:pt idx="277762">
                  <c:v>643.50657828749104</c:v>
                </c:pt>
                <c:pt idx="277763">
                  <c:v>643.50889504276495</c:v>
                </c:pt>
                <c:pt idx="277764">
                  <c:v>643.51121179803795</c:v>
                </c:pt>
                <c:pt idx="277765">
                  <c:v>643.51352855331197</c:v>
                </c:pt>
                <c:pt idx="277766">
                  <c:v>643.51584530858497</c:v>
                </c:pt>
                <c:pt idx="277767">
                  <c:v>643.51816206385899</c:v>
                </c:pt>
                <c:pt idx="277768">
                  <c:v>643.52047881913302</c:v>
                </c:pt>
                <c:pt idx="277769">
                  <c:v>643.52279557440602</c:v>
                </c:pt>
                <c:pt idx="277770">
                  <c:v>643.52511232968004</c:v>
                </c:pt>
                <c:pt idx="277771">
                  <c:v>643.52742908495304</c:v>
                </c:pt>
                <c:pt idx="277772">
                  <c:v>643.52974584022695</c:v>
                </c:pt>
                <c:pt idx="277773">
                  <c:v>643.53206259549995</c:v>
                </c:pt>
                <c:pt idx="277774">
                  <c:v>643.53437935077397</c:v>
                </c:pt>
                <c:pt idx="277775">
                  <c:v>643.536696106048</c:v>
                </c:pt>
                <c:pt idx="277776">
                  <c:v>643.539012861321</c:v>
                </c:pt>
                <c:pt idx="277777">
                  <c:v>643.54132961659502</c:v>
                </c:pt>
                <c:pt idx="277778">
                  <c:v>643.54364637186802</c:v>
                </c:pt>
                <c:pt idx="277779">
                  <c:v>643.54596312714204</c:v>
                </c:pt>
                <c:pt idx="277780">
                  <c:v>643.54827988241504</c:v>
                </c:pt>
                <c:pt idx="277781">
                  <c:v>643.55059663768895</c:v>
                </c:pt>
                <c:pt idx="277782">
                  <c:v>643.55291339296298</c:v>
                </c:pt>
                <c:pt idx="277783">
                  <c:v>643.55523014823598</c:v>
                </c:pt>
                <c:pt idx="277784">
                  <c:v>643.55754690351</c:v>
                </c:pt>
                <c:pt idx="277785">
                  <c:v>643.559863658783</c:v>
                </c:pt>
                <c:pt idx="277786">
                  <c:v>643.56218041405702</c:v>
                </c:pt>
                <c:pt idx="277787">
                  <c:v>643.56449716933002</c:v>
                </c:pt>
                <c:pt idx="277788">
                  <c:v>643.56681392460405</c:v>
                </c:pt>
                <c:pt idx="277789">
                  <c:v>643.56913067987796</c:v>
                </c:pt>
                <c:pt idx="277790">
                  <c:v>643.57144743515096</c:v>
                </c:pt>
                <c:pt idx="277791">
                  <c:v>643.57376419042498</c:v>
                </c:pt>
                <c:pt idx="277792">
                  <c:v>643.57608094569798</c:v>
                </c:pt>
                <c:pt idx="277793">
                  <c:v>643.578397700972</c:v>
                </c:pt>
                <c:pt idx="277794">
                  <c:v>643.580714456245</c:v>
                </c:pt>
                <c:pt idx="277795">
                  <c:v>643.58303121151903</c:v>
                </c:pt>
                <c:pt idx="277796">
                  <c:v>643.58534796679305</c:v>
                </c:pt>
                <c:pt idx="277797">
                  <c:v>643.58766472206605</c:v>
                </c:pt>
                <c:pt idx="277798">
                  <c:v>643.58998147733996</c:v>
                </c:pt>
                <c:pt idx="277799">
                  <c:v>643.59229823261296</c:v>
                </c:pt>
                <c:pt idx="277800">
                  <c:v>643.59461498788698</c:v>
                </c:pt>
                <c:pt idx="277801">
                  <c:v>643.59693174315998</c:v>
                </c:pt>
                <c:pt idx="277802">
                  <c:v>643.59924849843401</c:v>
                </c:pt>
                <c:pt idx="277803">
                  <c:v>643.60156525370803</c:v>
                </c:pt>
                <c:pt idx="277804">
                  <c:v>643.60388200898103</c:v>
                </c:pt>
                <c:pt idx="277805">
                  <c:v>643.60619876425505</c:v>
                </c:pt>
                <c:pt idx="277806">
                  <c:v>643.60851551952805</c:v>
                </c:pt>
                <c:pt idx="277807">
                  <c:v>643.61083227480196</c:v>
                </c:pt>
                <c:pt idx="277808">
                  <c:v>643.61314903007496</c:v>
                </c:pt>
                <c:pt idx="277809">
                  <c:v>643.61546578534899</c:v>
                </c:pt>
                <c:pt idx="277810">
                  <c:v>643.61778254062199</c:v>
                </c:pt>
                <c:pt idx="277811">
                  <c:v>643.62009929589601</c:v>
                </c:pt>
                <c:pt idx="277812">
                  <c:v>643.62241605117003</c:v>
                </c:pt>
                <c:pt idx="277813">
                  <c:v>643.62473280644303</c:v>
                </c:pt>
                <c:pt idx="277814">
                  <c:v>643.62704956171694</c:v>
                </c:pt>
                <c:pt idx="277815">
                  <c:v>643.62936631698994</c:v>
                </c:pt>
                <c:pt idx="277816">
                  <c:v>643.63168307226397</c:v>
                </c:pt>
                <c:pt idx="277817">
                  <c:v>643.63399982753697</c:v>
                </c:pt>
                <c:pt idx="277818">
                  <c:v>643.63631658281099</c:v>
                </c:pt>
                <c:pt idx="277819">
                  <c:v>643.63863333808501</c:v>
                </c:pt>
                <c:pt idx="277820">
                  <c:v>643.64095009335801</c:v>
                </c:pt>
                <c:pt idx="277821">
                  <c:v>643.64326684863204</c:v>
                </c:pt>
                <c:pt idx="277822">
                  <c:v>643.64558360390504</c:v>
                </c:pt>
                <c:pt idx="277823">
                  <c:v>643.64790035917895</c:v>
                </c:pt>
                <c:pt idx="277824">
                  <c:v>643.65021711445195</c:v>
                </c:pt>
                <c:pt idx="277825">
                  <c:v>643.65253386972597</c:v>
                </c:pt>
                <c:pt idx="277826">
                  <c:v>643.65485062499999</c:v>
                </c:pt>
                <c:pt idx="277827">
                  <c:v>643.65716738027299</c:v>
                </c:pt>
                <c:pt idx="277828">
                  <c:v>643.65948413554702</c:v>
                </c:pt>
                <c:pt idx="277829">
                  <c:v>643.66180089082002</c:v>
                </c:pt>
                <c:pt idx="277830">
                  <c:v>643.66411764609404</c:v>
                </c:pt>
                <c:pt idx="277831">
                  <c:v>643.66643440136704</c:v>
                </c:pt>
                <c:pt idx="277832">
                  <c:v>643.66875115664095</c:v>
                </c:pt>
                <c:pt idx="277833">
                  <c:v>643.67106791191497</c:v>
                </c:pt>
                <c:pt idx="277834">
                  <c:v>643.67338466718797</c:v>
                </c:pt>
                <c:pt idx="277835">
                  <c:v>643.675701422462</c:v>
                </c:pt>
                <c:pt idx="277836">
                  <c:v>643.678018177735</c:v>
                </c:pt>
                <c:pt idx="277837">
                  <c:v>643.68033493300902</c:v>
                </c:pt>
                <c:pt idx="277838">
                  <c:v>643.68265168828202</c:v>
                </c:pt>
                <c:pt idx="277839">
                  <c:v>643.68496844355604</c:v>
                </c:pt>
                <c:pt idx="277840">
                  <c:v>643.68728519882995</c:v>
                </c:pt>
                <c:pt idx="277841">
                  <c:v>643.68960195410295</c:v>
                </c:pt>
                <c:pt idx="277842">
                  <c:v>643.69191870937698</c:v>
                </c:pt>
                <c:pt idx="277843">
                  <c:v>643.69423546464998</c:v>
                </c:pt>
                <c:pt idx="277844">
                  <c:v>643.696552219924</c:v>
                </c:pt>
                <c:pt idx="277845">
                  <c:v>643.698868975197</c:v>
                </c:pt>
                <c:pt idx="277846">
                  <c:v>643.70118573047102</c:v>
                </c:pt>
                <c:pt idx="277847">
                  <c:v>643.70350248574505</c:v>
                </c:pt>
                <c:pt idx="277848">
                  <c:v>643.70581924101805</c:v>
                </c:pt>
                <c:pt idx="277849">
                  <c:v>643.70813599629196</c:v>
                </c:pt>
                <c:pt idx="277850">
                  <c:v>643.71045275156496</c:v>
                </c:pt>
                <c:pt idx="277851">
                  <c:v>643.71276950683898</c:v>
                </c:pt>
                <c:pt idx="277852">
                  <c:v>643.71508626211198</c:v>
                </c:pt>
                <c:pt idx="277853">
                  <c:v>643.717403017386</c:v>
                </c:pt>
                <c:pt idx="277854">
                  <c:v>643.71971977266003</c:v>
                </c:pt>
                <c:pt idx="277855">
                  <c:v>643.72203652793303</c:v>
                </c:pt>
                <c:pt idx="277856">
                  <c:v>643.72435328320705</c:v>
                </c:pt>
                <c:pt idx="277857">
                  <c:v>643.72667003848005</c:v>
                </c:pt>
                <c:pt idx="277858">
                  <c:v>643.72898679375396</c:v>
                </c:pt>
                <c:pt idx="277859">
                  <c:v>643.73130354902696</c:v>
                </c:pt>
                <c:pt idx="277860">
                  <c:v>643.73362030430098</c:v>
                </c:pt>
                <c:pt idx="277861">
                  <c:v>643.73593705957398</c:v>
                </c:pt>
                <c:pt idx="277862">
                  <c:v>643.73825381484801</c:v>
                </c:pt>
                <c:pt idx="277863">
                  <c:v>643.74057057012203</c:v>
                </c:pt>
                <c:pt idx="277864">
                  <c:v>643.74288732539503</c:v>
                </c:pt>
                <c:pt idx="277865">
                  <c:v>643.74520408066905</c:v>
                </c:pt>
                <c:pt idx="277866">
                  <c:v>643.74752083594205</c:v>
                </c:pt>
                <c:pt idx="277867">
                  <c:v>643.74983759121596</c:v>
                </c:pt>
                <c:pt idx="277868">
                  <c:v>643.75215434648896</c:v>
                </c:pt>
                <c:pt idx="277869">
                  <c:v>643.75447110176299</c:v>
                </c:pt>
                <c:pt idx="277870">
                  <c:v>643.75678785703701</c:v>
                </c:pt>
                <c:pt idx="277871">
                  <c:v>643.75910461231001</c:v>
                </c:pt>
                <c:pt idx="277872">
                  <c:v>643.76142136758403</c:v>
                </c:pt>
                <c:pt idx="277873">
                  <c:v>643.76373812285703</c:v>
                </c:pt>
                <c:pt idx="277874">
                  <c:v>643.76605487813094</c:v>
                </c:pt>
                <c:pt idx="277875">
                  <c:v>643.76837163340394</c:v>
                </c:pt>
                <c:pt idx="277876">
                  <c:v>643.77068838867797</c:v>
                </c:pt>
                <c:pt idx="277877">
                  <c:v>643.77300514395199</c:v>
                </c:pt>
                <c:pt idx="277878">
                  <c:v>643.77532189922499</c:v>
                </c:pt>
                <c:pt idx="277879">
                  <c:v>643.77763865449901</c:v>
                </c:pt>
                <c:pt idx="277880">
                  <c:v>643.77995540977201</c:v>
                </c:pt>
                <c:pt idx="277881">
                  <c:v>643.78227216504604</c:v>
                </c:pt>
                <c:pt idx="277882">
                  <c:v>643.78458892031904</c:v>
                </c:pt>
                <c:pt idx="277883">
                  <c:v>643.78690567559295</c:v>
                </c:pt>
                <c:pt idx="277884">
                  <c:v>643.78922243086697</c:v>
                </c:pt>
                <c:pt idx="277885">
                  <c:v>643.79153918613997</c:v>
                </c:pt>
                <c:pt idx="277886">
                  <c:v>643.79385594141399</c:v>
                </c:pt>
                <c:pt idx="277887">
                  <c:v>643.79617269668699</c:v>
                </c:pt>
                <c:pt idx="277888">
                  <c:v>643.79848945196102</c:v>
                </c:pt>
                <c:pt idx="277889">
                  <c:v>643.80080620723402</c:v>
                </c:pt>
                <c:pt idx="277890">
                  <c:v>643.80312296250804</c:v>
                </c:pt>
                <c:pt idx="277891">
                  <c:v>643.80543971778195</c:v>
                </c:pt>
                <c:pt idx="277892">
                  <c:v>643.80775647305495</c:v>
                </c:pt>
                <c:pt idx="277893">
                  <c:v>643.81007322832897</c:v>
                </c:pt>
                <c:pt idx="277894">
                  <c:v>643.81238998360197</c:v>
                </c:pt>
                <c:pt idx="277895">
                  <c:v>643.814706738876</c:v>
                </c:pt>
                <c:pt idx="277896">
                  <c:v>643.817023494149</c:v>
                </c:pt>
                <c:pt idx="277897">
                  <c:v>643.81934024942302</c:v>
                </c:pt>
                <c:pt idx="277898">
                  <c:v>643.82165700469704</c:v>
                </c:pt>
                <c:pt idx="277899">
                  <c:v>643.82397375997004</c:v>
                </c:pt>
                <c:pt idx="277900">
                  <c:v>643.82629051524395</c:v>
                </c:pt>
                <c:pt idx="277901">
                  <c:v>643.82860727051695</c:v>
                </c:pt>
                <c:pt idx="277902">
                  <c:v>643.83092402579098</c:v>
                </c:pt>
                <c:pt idx="277903">
                  <c:v>643.83324078106398</c:v>
                </c:pt>
                <c:pt idx="277904">
                  <c:v>643.835557536338</c:v>
                </c:pt>
                <c:pt idx="277905">
                  <c:v>643.83787429161202</c:v>
                </c:pt>
                <c:pt idx="277906">
                  <c:v>643.84019104688502</c:v>
                </c:pt>
                <c:pt idx="277907">
                  <c:v>643.84250780215905</c:v>
                </c:pt>
                <c:pt idx="277908">
                  <c:v>643.84482455743205</c:v>
                </c:pt>
                <c:pt idx="277909">
                  <c:v>643.84714131270596</c:v>
                </c:pt>
                <c:pt idx="277910">
                  <c:v>643.84945806797896</c:v>
                </c:pt>
                <c:pt idx="277911">
                  <c:v>643.85177482325298</c:v>
                </c:pt>
                <c:pt idx="277912">
                  <c:v>643.85409157852598</c:v>
                </c:pt>
                <c:pt idx="277913">
                  <c:v>643.8564083338</c:v>
                </c:pt>
                <c:pt idx="277914">
                  <c:v>643.85872508907403</c:v>
                </c:pt>
                <c:pt idx="277915">
                  <c:v>643.86104184434703</c:v>
                </c:pt>
                <c:pt idx="277916">
                  <c:v>643.86335859962105</c:v>
                </c:pt>
                <c:pt idx="277917">
                  <c:v>643.86567535489405</c:v>
                </c:pt>
                <c:pt idx="277918">
                  <c:v>643.86799211016796</c:v>
                </c:pt>
                <c:pt idx="277919">
                  <c:v>643.87030886544096</c:v>
                </c:pt>
                <c:pt idx="277920">
                  <c:v>643.87262562071498</c:v>
                </c:pt>
                <c:pt idx="277921">
                  <c:v>643.87494237598901</c:v>
                </c:pt>
                <c:pt idx="277922">
                  <c:v>643.87725913126201</c:v>
                </c:pt>
                <c:pt idx="277923">
                  <c:v>643.87957588653603</c:v>
                </c:pt>
                <c:pt idx="277924">
                  <c:v>643.88189264180903</c:v>
                </c:pt>
                <c:pt idx="277925">
                  <c:v>643.88420939708305</c:v>
                </c:pt>
                <c:pt idx="277926">
                  <c:v>643.88652615235605</c:v>
                </c:pt>
                <c:pt idx="277927">
                  <c:v>643.88884290762996</c:v>
                </c:pt>
                <c:pt idx="277928">
                  <c:v>643.89115966290399</c:v>
                </c:pt>
                <c:pt idx="277929">
                  <c:v>643.89347641817699</c:v>
                </c:pt>
                <c:pt idx="277930">
                  <c:v>643.89579317345101</c:v>
                </c:pt>
                <c:pt idx="277931">
                  <c:v>643.89810992872401</c:v>
                </c:pt>
                <c:pt idx="277932">
                  <c:v>643.90042668399803</c:v>
                </c:pt>
                <c:pt idx="277933">
                  <c:v>643.90274343927103</c:v>
                </c:pt>
                <c:pt idx="277934">
                  <c:v>643.90506019454494</c:v>
                </c:pt>
                <c:pt idx="277935">
                  <c:v>643.90737694981897</c:v>
                </c:pt>
                <c:pt idx="277936">
                  <c:v>643.90969370509197</c:v>
                </c:pt>
                <c:pt idx="277937">
                  <c:v>643.91201046036599</c:v>
                </c:pt>
                <c:pt idx="277938">
                  <c:v>643.91432721563899</c:v>
                </c:pt>
                <c:pt idx="277939">
                  <c:v>643.91664397091301</c:v>
                </c:pt>
                <c:pt idx="277940">
                  <c:v>643.91896072618601</c:v>
                </c:pt>
                <c:pt idx="277941">
                  <c:v>643.92127748146004</c:v>
                </c:pt>
                <c:pt idx="277942">
                  <c:v>643.92359423673395</c:v>
                </c:pt>
                <c:pt idx="277943">
                  <c:v>643.92591099200695</c:v>
                </c:pt>
                <c:pt idx="277944">
                  <c:v>643.92822774728097</c:v>
                </c:pt>
                <c:pt idx="277945">
                  <c:v>643.93054450255397</c:v>
                </c:pt>
                <c:pt idx="277946">
                  <c:v>643.93286125782799</c:v>
                </c:pt>
                <c:pt idx="277947">
                  <c:v>643.93517801310099</c:v>
                </c:pt>
                <c:pt idx="277948">
                  <c:v>643.93749476837502</c:v>
                </c:pt>
                <c:pt idx="277949">
                  <c:v>643.93981152364904</c:v>
                </c:pt>
                <c:pt idx="277950">
                  <c:v>643.94212827892204</c:v>
                </c:pt>
                <c:pt idx="277951">
                  <c:v>643.94444503419595</c:v>
                </c:pt>
                <c:pt idx="277952">
                  <c:v>643.94676178946895</c:v>
                </c:pt>
                <c:pt idx="277953">
                  <c:v>643.94907854474297</c:v>
                </c:pt>
                <c:pt idx="277954">
                  <c:v>643.95139530001597</c:v>
                </c:pt>
                <c:pt idx="277955">
                  <c:v>643.95371205529</c:v>
                </c:pt>
                <c:pt idx="277956">
                  <c:v>643.95602881056402</c:v>
                </c:pt>
                <c:pt idx="277957">
                  <c:v>643.95834556583702</c:v>
                </c:pt>
                <c:pt idx="277958">
                  <c:v>643.96066232111104</c:v>
                </c:pt>
                <c:pt idx="277959">
                  <c:v>643.96297907638404</c:v>
                </c:pt>
                <c:pt idx="277960">
                  <c:v>643.96529583165795</c:v>
                </c:pt>
                <c:pt idx="277961">
                  <c:v>643.96761258693095</c:v>
                </c:pt>
                <c:pt idx="277962">
                  <c:v>643.96992934220498</c:v>
                </c:pt>
                <c:pt idx="277963">
                  <c:v>643.97224609747798</c:v>
                </c:pt>
                <c:pt idx="277964">
                  <c:v>643.974562852752</c:v>
                </c:pt>
                <c:pt idx="277965">
                  <c:v>643.97687960802602</c:v>
                </c:pt>
                <c:pt idx="277966">
                  <c:v>643.97919636329902</c:v>
                </c:pt>
                <c:pt idx="277967">
                  <c:v>643.98151311857305</c:v>
                </c:pt>
                <c:pt idx="277968">
                  <c:v>643.98382987384605</c:v>
                </c:pt>
                <c:pt idx="277969">
                  <c:v>643.98614662911996</c:v>
                </c:pt>
                <c:pt idx="277970">
                  <c:v>643.98846338439296</c:v>
                </c:pt>
                <c:pt idx="277971">
                  <c:v>643.99078013966698</c:v>
                </c:pt>
                <c:pt idx="277972">
                  <c:v>643.993096894941</c:v>
                </c:pt>
                <c:pt idx="277973">
                  <c:v>643.995413650214</c:v>
                </c:pt>
                <c:pt idx="277974">
                  <c:v>643.99773040548803</c:v>
                </c:pt>
                <c:pt idx="277975">
                  <c:v>644.00004716076103</c:v>
                </c:pt>
                <c:pt idx="277976">
                  <c:v>644.00236391603505</c:v>
                </c:pt>
                <c:pt idx="277977">
                  <c:v>644.00468067130805</c:v>
                </c:pt>
                <c:pt idx="277978">
                  <c:v>644.00699742658196</c:v>
                </c:pt>
                <c:pt idx="277979">
                  <c:v>644.00931418185598</c:v>
                </c:pt>
                <c:pt idx="277980">
                  <c:v>644.01163093712898</c:v>
                </c:pt>
                <c:pt idx="277981">
                  <c:v>644.01394769240301</c:v>
                </c:pt>
                <c:pt idx="277982">
                  <c:v>644.01626444767601</c:v>
                </c:pt>
                <c:pt idx="277983">
                  <c:v>644.01858120295003</c:v>
                </c:pt>
                <c:pt idx="277984">
                  <c:v>644.02089795822303</c:v>
                </c:pt>
                <c:pt idx="277985">
                  <c:v>644.02321471349705</c:v>
                </c:pt>
                <c:pt idx="277986">
                  <c:v>644.02553146877096</c:v>
                </c:pt>
                <c:pt idx="277987">
                  <c:v>644.02784822404396</c:v>
                </c:pt>
                <c:pt idx="277988">
                  <c:v>644.03016497931799</c:v>
                </c:pt>
                <c:pt idx="277989">
                  <c:v>644.03248173459099</c:v>
                </c:pt>
                <c:pt idx="277990">
                  <c:v>644.03479848986501</c:v>
                </c:pt>
                <c:pt idx="277991">
                  <c:v>644.03711524513801</c:v>
                </c:pt>
                <c:pt idx="277992">
                  <c:v>644.03943200041203</c:v>
                </c:pt>
                <c:pt idx="277993">
                  <c:v>644.04174875568594</c:v>
                </c:pt>
                <c:pt idx="277994">
                  <c:v>644.04406551095894</c:v>
                </c:pt>
                <c:pt idx="277995">
                  <c:v>644.04638226623297</c:v>
                </c:pt>
                <c:pt idx="277996">
                  <c:v>644.04869902150597</c:v>
                </c:pt>
                <c:pt idx="277997">
                  <c:v>644.05101577677999</c:v>
                </c:pt>
                <c:pt idx="277998">
                  <c:v>644.05333253205299</c:v>
                </c:pt>
                <c:pt idx="277999">
                  <c:v>644.05564928732701</c:v>
                </c:pt>
                <c:pt idx="278000">
                  <c:v>644.05796604260104</c:v>
                </c:pt>
                <c:pt idx="278001">
                  <c:v>644.06028279787404</c:v>
                </c:pt>
                <c:pt idx="278002">
                  <c:v>644.06259955314795</c:v>
                </c:pt>
                <c:pt idx="278003">
                  <c:v>644.06491630842095</c:v>
                </c:pt>
                <c:pt idx="278004">
                  <c:v>644.06723306369497</c:v>
                </c:pt>
                <c:pt idx="278005">
                  <c:v>644.06954981896797</c:v>
                </c:pt>
                <c:pt idx="278006">
                  <c:v>644.07186657424199</c:v>
                </c:pt>
                <c:pt idx="278007">
                  <c:v>644.07418332951499</c:v>
                </c:pt>
                <c:pt idx="278008">
                  <c:v>644.07650008478902</c:v>
                </c:pt>
                <c:pt idx="278009">
                  <c:v>644.07881684006304</c:v>
                </c:pt>
                <c:pt idx="278010">
                  <c:v>644.08113359533604</c:v>
                </c:pt>
                <c:pt idx="278011">
                  <c:v>644.08345035060995</c:v>
                </c:pt>
                <c:pt idx="278012">
                  <c:v>644.08576710588295</c:v>
                </c:pt>
                <c:pt idx="278013">
                  <c:v>644.08808386115697</c:v>
                </c:pt>
                <c:pt idx="278014">
                  <c:v>644.09040061642997</c:v>
                </c:pt>
                <c:pt idx="278015">
                  <c:v>644.092717371704</c:v>
                </c:pt>
                <c:pt idx="278016">
                  <c:v>644.09503412697802</c:v>
                </c:pt>
                <c:pt idx="278017">
                  <c:v>644.09735088225102</c:v>
                </c:pt>
                <c:pt idx="278018">
                  <c:v>644.09966763752504</c:v>
                </c:pt>
                <c:pt idx="278019">
                  <c:v>644.10198439279804</c:v>
                </c:pt>
                <c:pt idx="278020">
                  <c:v>644.10430114807195</c:v>
                </c:pt>
                <c:pt idx="278021">
                  <c:v>644.10661790334495</c:v>
                </c:pt>
                <c:pt idx="278022">
                  <c:v>644.10893465861898</c:v>
                </c:pt>
                <c:pt idx="278023">
                  <c:v>644.111251413893</c:v>
                </c:pt>
                <c:pt idx="278024">
                  <c:v>644.113568169166</c:v>
                </c:pt>
                <c:pt idx="278025">
                  <c:v>644.11588492444002</c:v>
                </c:pt>
                <c:pt idx="278026">
                  <c:v>644.11820167971302</c:v>
                </c:pt>
                <c:pt idx="278027">
                  <c:v>644.12051843498705</c:v>
                </c:pt>
                <c:pt idx="278028">
                  <c:v>644.12283519026005</c:v>
                </c:pt>
                <c:pt idx="278029">
                  <c:v>644.12515194553396</c:v>
                </c:pt>
                <c:pt idx="278030">
                  <c:v>644.12746870080798</c:v>
                </c:pt>
                <c:pt idx="278031">
                  <c:v>644.12978545608098</c:v>
                </c:pt>
                <c:pt idx="278032">
                  <c:v>644.132102211355</c:v>
                </c:pt>
                <c:pt idx="278033">
                  <c:v>644.134418966628</c:v>
                </c:pt>
                <c:pt idx="278034">
                  <c:v>644.13673572190203</c:v>
                </c:pt>
                <c:pt idx="278035">
                  <c:v>644.13905247717503</c:v>
                </c:pt>
                <c:pt idx="278036">
                  <c:v>644.14136923244905</c:v>
                </c:pt>
                <c:pt idx="278037">
                  <c:v>644.14368598772296</c:v>
                </c:pt>
                <c:pt idx="278038">
                  <c:v>644.14600274299596</c:v>
                </c:pt>
                <c:pt idx="278039">
                  <c:v>644.14831949826998</c:v>
                </c:pt>
                <c:pt idx="278040">
                  <c:v>644.15063625354298</c:v>
                </c:pt>
                <c:pt idx="278041">
                  <c:v>644.15295300881701</c:v>
                </c:pt>
                <c:pt idx="278042">
                  <c:v>644.15526976409001</c:v>
                </c:pt>
                <c:pt idx="278043">
                  <c:v>644.15758651936403</c:v>
                </c:pt>
                <c:pt idx="278044">
                  <c:v>644.15990327463805</c:v>
                </c:pt>
                <c:pt idx="278045">
                  <c:v>644.16222002991105</c:v>
                </c:pt>
                <c:pt idx="278046">
                  <c:v>644.16453678518496</c:v>
                </c:pt>
                <c:pt idx="278047">
                  <c:v>644.16685354045796</c:v>
                </c:pt>
                <c:pt idx="278048">
                  <c:v>644.16917029573199</c:v>
                </c:pt>
                <c:pt idx="278049">
                  <c:v>644.17148705100499</c:v>
                </c:pt>
                <c:pt idx="278050">
                  <c:v>644.17380380627901</c:v>
                </c:pt>
                <c:pt idx="278051">
                  <c:v>644.17612056155303</c:v>
                </c:pt>
                <c:pt idx="278052">
                  <c:v>644.17843731682603</c:v>
                </c:pt>
                <c:pt idx="278053">
                  <c:v>644.18075407209994</c:v>
                </c:pt>
                <c:pt idx="278054">
                  <c:v>644.18307082737294</c:v>
                </c:pt>
                <c:pt idx="278055">
                  <c:v>644.18538758264697</c:v>
                </c:pt>
                <c:pt idx="278056">
                  <c:v>644.18770433791997</c:v>
                </c:pt>
                <c:pt idx="278057">
                  <c:v>644.19002109319399</c:v>
                </c:pt>
                <c:pt idx="278058">
                  <c:v>644.19233784846699</c:v>
                </c:pt>
                <c:pt idx="278059">
                  <c:v>644.19465460374101</c:v>
                </c:pt>
                <c:pt idx="278060">
                  <c:v>644.19697135901504</c:v>
                </c:pt>
                <c:pt idx="278061">
                  <c:v>644.19928811428804</c:v>
                </c:pt>
                <c:pt idx="278062">
                  <c:v>644.20160486956195</c:v>
                </c:pt>
                <c:pt idx="278063">
                  <c:v>644.20392162483495</c:v>
                </c:pt>
                <c:pt idx="278064">
                  <c:v>644.20623838010897</c:v>
                </c:pt>
                <c:pt idx="278065">
                  <c:v>644.20855513538197</c:v>
                </c:pt>
                <c:pt idx="278066">
                  <c:v>644.21087189065599</c:v>
                </c:pt>
                <c:pt idx="278067">
                  <c:v>644.21318864593002</c:v>
                </c:pt>
                <c:pt idx="278068">
                  <c:v>644.21550540120302</c:v>
                </c:pt>
                <c:pt idx="278069">
                  <c:v>644.21782215647704</c:v>
                </c:pt>
                <c:pt idx="278070">
                  <c:v>644.22013891175004</c:v>
                </c:pt>
                <c:pt idx="278071">
                  <c:v>644.22245566702395</c:v>
                </c:pt>
                <c:pt idx="278072">
                  <c:v>644.22477242229695</c:v>
                </c:pt>
                <c:pt idx="278073">
                  <c:v>644.22708917757097</c:v>
                </c:pt>
                <c:pt idx="278074">
                  <c:v>644.229405932845</c:v>
                </c:pt>
                <c:pt idx="278075">
                  <c:v>644.231722688118</c:v>
                </c:pt>
                <c:pt idx="278076">
                  <c:v>644.23403944339202</c:v>
                </c:pt>
                <c:pt idx="278077">
                  <c:v>644.23635619866502</c:v>
                </c:pt>
                <c:pt idx="278078">
                  <c:v>644.23867295393904</c:v>
                </c:pt>
                <c:pt idx="278079">
                  <c:v>644.24098970921204</c:v>
                </c:pt>
                <c:pt idx="278080">
                  <c:v>644.24330646448595</c:v>
                </c:pt>
                <c:pt idx="278081">
                  <c:v>644.24562321975998</c:v>
                </c:pt>
                <c:pt idx="278082">
                  <c:v>644.24793997503298</c:v>
                </c:pt>
                <c:pt idx="278083">
                  <c:v>644.250256730307</c:v>
                </c:pt>
                <c:pt idx="278084">
                  <c:v>644.25257348558</c:v>
                </c:pt>
                <c:pt idx="278085">
                  <c:v>644.25489024085402</c:v>
                </c:pt>
                <c:pt idx="278086">
                  <c:v>644.25720699612702</c:v>
                </c:pt>
                <c:pt idx="278087">
                  <c:v>644.25952375140105</c:v>
                </c:pt>
                <c:pt idx="278088">
                  <c:v>644.26184050667496</c:v>
                </c:pt>
                <c:pt idx="278089">
                  <c:v>644.26415726194796</c:v>
                </c:pt>
                <c:pt idx="278090">
                  <c:v>644.26647401722198</c:v>
                </c:pt>
                <c:pt idx="278091">
                  <c:v>644.26879077249498</c:v>
                </c:pt>
                <c:pt idx="278092">
                  <c:v>644.271107527769</c:v>
                </c:pt>
                <c:pt idx="278093">
                  <c:v>644.273424283042</c:v>
                </c:pt>
                <c:pt idx="278094">
                  <c:v>644.27574103831603</c:v>
                </c:pt>
                <c:pt idx="278095">
                  <c:v>644.27805779359005</c:v>
                </c:pt>
                <c:pt idx="278096">
                  <c:v>644.28037454886305</c:v>
                </c:pt>
                <c:pt idx="278097">
                  <c:v>644.28269130413696</c:v>
                </c:pt>
                <c:pt idx="278098">
                  <c:v>644.28500805940996</c:v>
                </c:pt>
                <c:pt idx="278099">
                  <c:v>644.28732481468398</c:v>
                </c:pt>
                <c:pt idx="278100">
                  <c:v>644.28964156995698</c:v>
                </c:pt>
                <c:pt idx="278101">
                  <c:v>644.29195832523101</c:v>
                </c:pt>
                <c:pt idx="278102">
                  <c:v>644.29427508050503</c:v>
                </c:pt>
                <c:pt idx="278103">
                  <c:v>644.29659183577803</c:v>
                </c:pt>
                <c:pt idx="278104">
                  <c:v>644.29890859105205</c:v>
                </c:pt>
                <c:pt idx="278105">
                  <c:v>644.30122534632505</c:v>
                </c:pt>
                <c:pt idx="278106">
                  <c:v>644.30354210159896</c:v>
                </c:pt>
                <c:pt idx="278107">
                  <c:v>644.30585885687196</c:v>
                </c:pt>
                <c:pt idx="278108">
                  <c:v>644.30817561214599</c:v>
                </c:pt>
                <c:pt idx="278109">
                  <c:v>644.31049236741899</c:v>
                </c:pt>
                <c:pt idx="278110">
                  <c:v>644.31280912269301</c:v>
                </c:pt>
                <c:pt idx="278111">
                  <c:v>644.31512587796703</c:v>
                </c:pt>
                <c:pt idx="278112">
                  <c:v>644.31744263324003</c:v>
                </c:pt>
                <c:pt idx="278113">
                  <c:v>644.31975938851394</c:v>
                </c:pt>
                <c:pt idx="278114">
                  <c:v>644.32207614378694</c:v>
                </c:pt>
                <c:pt idx="278115">
                  <c:v>644.32439289906097</c:v>
                </c:pt>
                <c:pt idx="278116">
                  <c:v>644.32670965433397</c:v>
                </c:pt>
                <c:pt idx="278117">
                  <c:v>644.32902640960799</c:v>
                </c:pt>
                <c:pt idx="278118">
                  <c:v>644.33134316488201</c:v>
                </c:pt>
                <c:pt idx="278119">
                  <c:v>644.33365992015501</c:v>
                </c:pt>
                <c:pt idx="278120">
                  <c:v>644.33597667542904</c:v>
                </c:pt>
                <c:pt idx="278121">
                  <c:v>644.33829343070204</c:v>
                </c:pt>
                <c:pt idx="278122">
                  <c:v>644.34061018597595</c:v>
                </c:pt>
                <c:pt idx="278123">
                  <c:v>644.34292694124895</c:v>
                </c:pt>
                <c:pt idx="278124">
                  <c:v>644.34524369652297</c:v>
                </c:pt>
                <c:pt idx="278125">
                  <c:v>644.34756045179699</c:v>
                </c:pt>
                <c:pt idx="278126">
                  <c:v>644.34987720706999</c:v>
                </c:pt>
                <c:pt idx="278127">
                  <c:v>644.35219396234402</c:v>
                </c:pt>
                <c:pt idx="278128">
                  <c:v>644.35451071761702</c:v>
                </c:pt>
                <c:pt idx="278129">
                  <c:v>644.35682747289104</c:v>
                </c:pt>
                <c:pt idx="278130">
                  <c:v>644.35914422816404</c:v>
                </c:pt>
                <c:pt idx="278131">
                  <c:v>644.36146098343795</c:v>
                </c:pt>
                <c:pt idx="278132">
                  <c:v>644.36377773871197</c:v>
                </c:pt>
                <c:pt idx="278133">
                  <c:v>644.36609449398497</c:v>
                </c:pt>
                <c:pt idx="278134">
                  <c:v>644.368411249259</c:v>
                </c:pt>
                <c:pt idx="278135">
                  <c:v>644.370728004532</c:v>
                </c:pt>
                <c:pt idx="278136">
                  <c:v>644.37304475980602</c:v>
                </c:pt>
                <c:pt idx="278137">
                  <c:v>644.37536151507902</c:v>
                </c:pt>
                <c:pt idx="278138">
                  <c:v>644.37767827035304</c:v>
                </c:pt>
                <c:pt idx="278139">
                  <c:v>644.37999502562695</c:v>
                </c:pt>
                <c:pt idx="278140">
                  <c:v>644.38231178089995</c:v>
                </c:pt>
                <c:pt idx="278141">
                  <c:v>644.38462853617398</c:v>
                </c:pt>
                <c:pt idx="278142">
                  <c:v>644.38694529144698</c:v>
                </c:pt>
                <c:pt idx="278143">
                  <c:v>644.389262046721</c:v>
                </c:pt>
                <c:pt idx="278144">
                  <c:v>644.391578801994</c:v>
                </c:pt>
                <c:pt idx="278145">
                  <c:v>644.39389555726802</c:v>
                </c:pt>
                <c:pt idx="278146">
                  <c:v>644.39621231254205</c:v>
                </c:pt>
                <c:pt idx="278147">
                  <c:v>644.39852906781505</c:v>
                </c:pt>
                <c:pt idx="278148">
                  <c:v>644.40084582308896</c:v>
                </c:pt>
                <c:pt idx="278149">
                  <c:v>644.40316257836196</c:v>
                </c:pt>
                <c:pt idx="278150">
                  <c:v>644.40547933363598</c:v>
                </c:pt>
                <c:pt idx="278151">
                  <c:v>644.40779608890898</c:v>
                </c:pt>
                <c:pt idx="278152">
                  <c:v>644.410112844183</c:v>
                </c:pt>
                <c:pt idx="278153">
                  <c:v>644.41242959945703</c:v>
                </c:pt>
                <c:pt idx="278154">
                  <c:v>644.41474635473003</c:v>
                </c:pt>
                <c:pt idx="278155">
                  <c:v>644.41706311000405</c:v>
                </c:pt>
                <c:pt idx="278156">
                  <c:v>644.41937986527705</c:v>
                </c:pt>
                <c:pt idx="278157">
                  <c:v>644.42169662055096</c:v>
                </c:pt>
                <c:pt idx="278158">
                  <c:v>644.42401337582396</c:v>
                </c:pt>
                <c:pt idx="278159">
                  <c:v>644.42633013109798</c:v>
                </c:pt>
                <c:pt idx="278160">
                  <c:v>644.42864688637098</c:v>
                </c:pt>
                <c:pt idx="278161">
                  <c:v>644.43096364164501</c:v>
                </c:pt>
                <c:pt idx="278162">
                  <c:v>644.43328039691903</c:v>
                </c:pt>
                <c:pt idx="278163">
                  <c:v>644.43559715219203</c:v>
                </c:pt>
                <c:pt idx="278164">
                  <c:v>644.43791390746605</c:v>
                </c:pt>
                <c:pt idx="278165">
                  <c:v>644.44023066273905</c:v>
                </c:pt>
                <c:pt idx="278166">
                  <c:v>644.44254741801296</c:v>
                </c:pt>
                <c:pt idx="278167">
                  <c:v>644.44486417328596</c:v>
                </c:pt>
                <c:pt idx="278168">
                  <c:v>644.44718092855999</c:v>
                </c:pt>
                <c:pt idx="278169">
                  <c:v>644.44949768383401</c:v>
                </c:pt>
                <c:pt idx="278170">
                  <c:v>644.45181443910701</c:v>
                </c:pt>
                <c:pt idx="278171">
                  <c:v>644.45413119438103</c:v>
                </c:pt>
                <c:pt idx="278172">
                  <c:v>644.45644794965403</c:v>
                </c:pt>
                <c:pt idx="278173">
                  <c:v>644.45876470492794</c:v>
                </c:pt>
                <c:pt idx="278174">
                  <c:v>644.46108146020094</c:v>
                </c:pt>
                <c:pt idx="278175">
                  <c:v>644.46339821547497</c:v>
                </c:pt>
                <c:pt idx="278176">
                  <c:v>644.46571497074899</c:v>
                </c:pt>
                <c:pt idx="278177">
                  <c:v>644.46803172602199</c:v>
                </c:pt>
                <c:pt idx="278178">
                  <c:v>644.47034848129601</c:v>
                </c:pt>
                <c:pt idx="278179">
                  <c:v>644.47266523656901</c:v>
                </c:pt>
                <c:pt idx="278180">
                  <c:v>644.47498199184304</c:v>
                </c:pt>
                <c:pt idx="278181">
                  <c:v>644.47729874711604</c:v>
                </c:pt>
                <c:pt idx="278182">
                  <c:v>644.47961550238995</c:v>
                </c:pt>
                <c:pt idx="278183">
                  <c:v>644.48193225766397</c:v>
                </c:pt>
                <c:pt idx="278184">
                  <c:v>644.48424901293697</c:v>
                </c:pt>
                <c:pt idx="278185">
                  <c:v>644.48656576821099</c:v>
                </c:pt>
                <c:pt idx="278186">
                  <c:v>644.48888252348399</c:v>
                </c:pt>
                <c:pt idx="278187">
                  <c:v>644.49119927875802</c:v>
                </c:pt>
                <c:pt idx="278188">
                  <c:v>644.49351603403102</c:v>
                </c:pt>
                <c:pt idx="278189">
                  <c:v>644.49583278930504</c:v>
                </c:pt>
                <c:pt idx="278190">
                  <c:v>644.49814954457895</c:v>
                </c:pt>
                <c:pt idx="278191">
                  <c:v>644.50046629985195</c:v>
                </c:pt>
                <c:pt idx="278192">
                  <c:v>644.50278305512597</c:v>
                </c:pt>
                <c:pt idx="278193">
                  <c:v>644.50509981039897</c:v>
                </c:pt>
                <c:pt idx="278194">
                  <c:v>644.507416565673</c:v>
                </c:pt>
                <c:pt idx="278195">
                  <c:v>644.509733320946</c:v>
                </c:pt>
                <c:pt idx="278196">
                  <c:v>644.51205007622002</c:v>
                </c:pt>
                <c:pt idx="278197">
                  <c:v>644.51436683149404</c:v>
                </c:pt>
                <c:pt idx="278198">
                  <c:v>644.51668358676704</c:v>
                </c:pt>
                <c:pt idx="278199">
                  <c:v>644.51900034204095</c:v>
                </c:pt>
                <c:pt idx="278200">
                  <c:v>644.52131709731395</c:v>
                </c:pt>
                <c:pt idx="278201">
                  <c:v>644.52363385258798</c:v>
                </c:pt>
                <c:pt idx="278202">
                  <c:v>644.52595060786098</c:v>
                </c:pt>
                <c:pt idx="278203">
                  <c:v>644.528267363135</c:v>
                </c:pt>
                <c:pt idx="278204">
                  <c:v>644.53058411840902</c:v>
                </c:pt>
                <c:pt idx="278205">
                  <c:v>644.53290087368202</c:v>
                </c:pt>
                <c:pt idx="278206">
                  <c:v>644.53521762895605</c:v>
                </c:pt>
                <c:pt idx="278207">
                  <c:v>644.53753438422905</c:v>
                </c:pt>
                <c:pt idx="278208">
                  <c:v>644.53985113950296</c:v>
                </c:pt>
                <c:pt idx="278209">
                  <c:v>644.54216789477596</c:v>
                </c:pt>
                <c:pt idx="278210">
                  <c:v>644.54448465004998</c:v>
                </c:pt>
                <c:pt idx="278211">
                  <c:v>644.54680140532298</c:v>
                </c:pt>
                <c:pt idx="278212">
                  <c:v>644.549118160597</c:v>
                </c:pt>
                <c:pt idx="278213">
                  <c:v>644.55143491587103</c:v>
                </c:pt>
                <c:pt idx="278214">
                  <c:v>644.55375167114403</c:v>
                </c:pt>
                <c:pt idx="278215">
                  <c:v>644.55606842641805</c:v>
                </c:pt>
                <c:pt idx="278216">
                  <c:v>644.55838518169105</c:v>
                </c:pt>
                <c:pt idx="278217">
                  <c:v>644.56070193696496</c:v>
                </c:pt>
                <c:pt idx="278218">
                  <c:v>644.56301869223796</c:v>
                </c:pt>
                <c:pt idx="278219">
                  <c:v>644.56533544751198</c:v>
                </c:pt>
                <c:pt idx="278220">
                  <c:v>644.56765220278601</c:v>
                </c:pt>
                <c:pt idx="278221">
                  <c:v>644.56996895805901</c:v>
                </c:pt>
                <c:pt idx="278222">
                  <c:v>644.57228571333303</c:v>
                </c:pt>
                <c:pt idx="278223">
                  <c:v>644.57460246860603</c:v>
                </c:pt>
                <c:pt idx="278224">
                  <c:v>644.57691922388005</c:v>
                </c:pt>
                <c:pt idx="278225">
                  <c:v>644.57923597915305</c:v>
                </c:pt>
                <c:pt idx="278226">
                  <c:v>644.58155273442696</c:v>
                </c:pt>
                <c:pt idx="278227">
                  <c:v>644.58386948970099</c:v>
                </c:pt>
                <c:pt idx="278228">
                  <c:v>644.58618624497399</c:v>
                </c:pt>
                <c:pt idx="278229">
                  <c:v>644.58850300024801</c:v>
                </c:pt>
                <c:pt idx="278230">
                  <c:v>644.59081975552101</c:v>
                </c:pt>
                <c:pt idx="278231">
                  <c:v>644.59313651079503</c:v>
                </c:pt>
                <c:pt idx="278232">
                  <c:v>644.59545326606803</c:v>
                </c:pt>
                <c:pt idx="278233">
                  <c:v>644.59777002134194</c:v>
                </c:pt>
                <c:pt idx="278234">
                  <c:v>644.60008677661597</c:v>
                </c:pt>
                <c:pt idx="278235">
                  <c:v>644.60240353188897</c:v>
                </c:pt>
                <c:pt idx="278236">
                  <c:v>644.60472028716299</c:v>
                </c:pt>
                <c:pt idx="278237">
                  <c:v>644.60703704243599</c:v>
                </c:pt>
                <c:pt idx="278238">
                  <c:v>644.60935379771001</c:v>
                </c:pt>
                <c:pt idx="278239">
                  <c:v>644.61167055298301</c:v>
                </c:pt>
                <c:pt idx="278240">
                  <c:v>644.61398730825704</c:v>
                </c:pt>
                <c:pt idx="278241">
                  <c:v>644.61630406353095</c:v>
                </c:pt>
                <c:pt idx="278242">
                  <c:v>644.61862081880395</c:v>
                </c:pt>
                <c:pt idx="278243">
                  <c:v>644.62093757407797</c:v>
                </c:pt>
                <c:pt idx="278244">
                  <c:v>644.62325432935097</c:v>
                </c:pt>
                <c:pt idx="278245">
                  <c:v>644.62557108462499</c:v>
                </c:pt>
                <c:pt idx="278246">
                  <c:v>644.62788783989799</c:v>
                </c:pt>
                <c:pt idx="278247">
                  <c:v>644.63020459517202</c:v>
                </c:pt>
                <c:pt idx="278248">
                  <c:v>644.63252135044604</c:v>
                </c:pt>
                <c:pt idx="278249">
                  <c:v>644.63483810571904</c:v>
                </c:pt>
                <c:pt idx="278250">
                  <c:v>644.63715486099295</c:v>
                </c:pt>
                <c:pt idx="278251">
                  <c:v>644.63947161626595</c:v>
                </c:pt>
                <c:pt idx="278252">
                  <c:v>644.64178837153997</c:v>
                </c:pt>
                <c:pt idx="278253">
                  <c:v>644.64410512681297</c:v>
                </c:pt>
                <c:pt idx="278254">
                  <c:v>644.646421882087</c:v>
                </c:pt>
                <c:pt idx="278255">
                  <c:v>644.64873863736102</c:v>
                </c:pt>
                <c:pt idx="278256">
                  <c:v>644.65105539263402</c:v>
                </c:pt>
                <c:pt idx="278257">
                  <c:v>644.65337214790804</c:v>
                </c:pt>
                <c:pt idx="278258">
                  <c:v>644.65568890318104</c:v>
                </c:pt>
                <c:pt idx="278259">
                  <c:v>644.65800565845495</c:v>
                </c:pt>
                <c:pt idx="278260">
                  <c:v>644.66032241372795</c:v>
                </c:pt>
                <c:pt idx="278261">
                  <c:v>644.66263916900198</c:v>
                </c:pt>
                <c:pt idx="278262">
                  <c:v>644.66495592427498</c:v>
                </c:pt>
                <c:pt idx="278263">
                  <c:v>644.667272679549</c:v>
                </c:pt>
                <c:pt idx="278264">
                  <c:v>644.66958943482302</c:v>
                </c:pt>
                <c:pt idx="278265">
                  <c:v>644.67190619009602</c:v>
                </c:pt>
                <c:pt idx="278266">
                  <c:v>644.67422294537005</c:v>
                </c:pt>
                <c:pt idx="278267">
                  <c:v>644.67653970064305</c:v>
                </c:pt>
                <c:pt idx="278268">
                  <c:v>644.67885645591696</c:v>
                </c:pt>
                <c:pt idx="278269">
                  <c:v>644.68117321118996</c:v>
                </c:pt>
                <c:pt idx="278270">
                  <c:v>644.68348996646398</c:v>
                </c:pt>
                <c:pt idx="278271">
                  <c:v>644.685806721738</c:v>
                </c:pt>
                <c:pt idx="278272">
                  <c:v>644.688123477011</c:v>
                </c:pt>
                <c:pt idx="278273">
                  <c:v>644.69044023228503</c:v>
                </c:pt>
                <c:pt idx="278274">
                  <c:v>644.69275698755803</c:v>
                </c:pt>
                <c:pt idx="278275">
                  <c:v>644.69507374283205</c:v>
                </c:pt>
                <c:pt idx="278276">
                  <c:v>644.69739049810505</c:v>
                </c:pt>
                <c:pt idx="278277">
                  <c:v>644.69970725337896</c:v>
                </c:pt>
                <c:pt idx="278278">
                  <c:v>644.70202400865298</c:v>
                </c:pt>
                <c:pt idx="278279">
                  <c:v>644.70434076392598</c:v>
                </c:pt>
                <c:pt idx="278280">
                  <c:v>644.70665751920001</c:v>
                </c:pt>
                <c:pt idx="278281">
                  <c:v>644.70897427447301</c:v>
                </c:pt>
                <c:pt idx="278282">
                  <c:v>644.71129102974703</c:v>
                </c:pt>
                <c:pt idx="278283">
                  <c:v>644.71360778502003</c:v>
                </c:pt>
                <c:pt idx="278284">
                  <c:v>644.71592454029405</c:v>
                </c:pt>
                <c:pt idx="278285">
                  <c:v>644.71824129556796</c:v>
                </c:pt>
                <c:pt idx="278286">
                  <c:v>644.72055805084096</c:v>
                </c:pt>
                <c:pt idx="278287">
                  <c:v>644.72287480611499</c:v>
                </c:pt>
                <c:pt idx="278288">
                  <c:v>644.72519156138799</c:v>
                </c:pt>
                <c:pt idx="278289">
                  <c:v>644.72750831666201</c:v>
                </c:pt>
                <c:pt idx="278290">
                  <c:v>644.72982507193501</c:v>
                </c:pt>
                <c:pt idx="278291">
                  <c:v>644.73214182720903</c:v>
                </c:pt>
                <c:pt idx="278292">
                  <c:v>644.73445858248294</c:v>
                </c:pt>
                <c:pt idx="278293">
                  <c:v>644.73677533775594</c:v>
                </c:pt>
                <c:pt idx="278294">
                  <c:v>644.73909209302997</c:v>
                </c:pt>
                <c:pt idx="278295">
                  <c:v>644.74140884830297</c:v>
                </c:pt>
                <c:pt idx="278296">
                  <c:v>644.74372560357699</c:v>
                </c:pt>
                <c:pt idx="278297">
                  <c:v>644.74604235884999</c:v>
                </c:pt>
                <c:pt idx="278298">
                  <c:v>644.74835911412401</c:v>
                </c:pt>
                <c:pt idx="278299">
                  <c:v>644.75067586939804</c:v>
                </c:pt>
                <c:pt idx="278300">
                  <c:v>644.75299262467104</c:v>
                </c:pt>
                <c:pt idx="278301">
                  <c:v>644.75530937994495</c:v>
                </c:pt>
                <c:pt idx="278302">
                  <c:v>644.75762613521795</c:v>
                </c:pt>
                <c:pt idx="278303">
                  <c:v>644.75994289049197</c:v>
                </c:pt>
                <c:pt idx="278304">
                  <c:v>644.76225964576497</c:v>
                </c:pt>
                <c:pt idx="278305">
                  <c:v>644.76457640103899</c:v>
                </c:pt>
                <c:pt idx="278306">
                  <c:v>644.76689315631199</c:v>
                </c:pt>
                <c:pt idx="278307">
                  <c:v>644.76920991158602</c:v>
                </c:pt>
                <c:pt idx="278308">
                  <c:v>644.77152666686004</c:v>
                </c:pt>
                <c:pt idx="278309">
                  <c:v>644.77384342213304</c:v>
                </c:pt>
                <c:pt idx="278310">
                  <c:v>644.77616017740695</c:v>
                </c:pt>
                <c:pt idx="278311">
                  <c:v>644.77847693267995</c:v>
                </c:pt>
                <c:pt idx="278312">
                  <c:v>644.78079368795397</c:v>
                </c:pt>
                <c:pt idx="278313">
                  <c:v>644.78311044322697</c:v>
                </c:pt>
                <c:pt idx="278314">
                  <c:v>644.785427198501</c:v>
                </c:pt>
                <c:pt idx="278315">
                  <c:v>644.78774395377502</c:v>
                </c:pt>
                <c:pt idx="278316">
                  <c:v>644.79006070904802</c:v>
                </c:pt>
                <c:pt idx="278317">
                  <c:v>644.79237746432204</c:v>
                </c:pt>
                <c:pt idx="278318">
                  <c:v>644.79469421959504</c:v>
                </c:pt>
                <c:pt idx="278319">
                  <c:v>644.79701097486895</c:v>
                </c:pt>
                <c:pt idx="278320">
                  <c:v>644.79932773014195</c:v>
                </c:pt>
                <c:pt idx="278321">
                  <c:v>644.80164448541598</c:v>
                </c:pt>
                <c:pt idx="278322">
                  <c:v>644.80396124069</c:v>
                </c:pt>
                <c:pt idx="278323">
                  <c:v>644.806277995963</c:v>
                </c:pt>
                <c:pt idx="278324">
                  <c:v>644.80859475123702</c:v>
                </c:pt>
                <c:pt idx="278325">
                  <c:v>644.81091150651002</c:v>
                </c:pt>
                <c:pt idx="278326">
                  <c:v>644.81322826178405</c:v>
                </c:pt>
                <c:pt idx="278327">
                  <c:v>644.81554501705705</c:v>
                </c:pt>
                <c:pt idx="278328">
                  <c:v>644.81786177233096</c:v>
                </c:pt>
                <c:pt idx="278329">
                  <c:v>644.82017852760498</c:v>
                </c:pt>
                <c:pt idx="278330">
                  <c:v>644.82249528287798</c:v>
                </c:pt>
                <c:pt idx="278331">
                  <c:v>644.824812038152</c:v>
                </c:pt>
                <c:pt idx="278332">
                  <c:v>644.827128793425</c:v>
                </c:pt>
                <c:pt idx="278333">
                  <c:v>644.82944554869903</c:v>
                </c:pt>
                <c:pt idx="278334">
                  <c:v>644.83176230397203</c:v>
                </c:pt>
                <c:pt idx="278335">
                  <c:v>644.83407905924605</c:v>
                </c:pt>
                <c:pt idx="278336">
                  <c:v>644.83639581451996</c:v>
                </c:pt>
                <c:pt idx="278337">
                  <c:v>644.83871256979296</c:v>
                </c:pt>
                <c:pt idx="278338">
                  <c:v>644.84102932506698</c:v>
                </c:pt>
                <c:pt idx="278339">
                  <c:v>644.84334608033998</c:v>
                </c:pt>
                <c:pt idx="278340">
                  <c:v>644.84566283561401</c:v>
                </c:pt>
                <c:pt idx="278341">
                  <c:v>644.84797959088701</c:v>
                </c:pt>
                <c:pt idx="278342">
                  <c:v>644.85029634616103</c:v>
                </c:pt>
                <c:pt idx="278343">
                  <c:v>644.85261310143505</c:v>
                </c:pt>
                <c:pt idx="278344">
                  <c:v>644.85492985670805</c:v>
                </c:pt>
                <c:pt idx="278345">
                  <c:v>644.85724661198196</c:v>
                </c:pt>
                <c:pt idx="278346">
                  <c:v>644.85956336725496</c:v>
                </c:pt>
                <c:pt idx="278347">
                  <c:v>644.86188012252899</c:v>
                </c:pt>
                <c:pt idx="278348">
                  <c:v>644.86419687780199</c:v>
                </c:pt>
                <c:pt idx="278349">
                  <c:v>644.86651363307601</c:v>
                </c:pt>
                <c:pt idx="278350">
                  <c:v>644.86883038835003</c:v>
                </c:pt>
                <c:pt idx="278351">
                  <c:v>644.87114714362303</c:v>
                </c:pt>
                <c:pt idx="278352">
                  <c:v>644.87346389889694</c:v>
                </c:pt>
                <c:pt idx="278353">
                  <c:v>644.87578065416994</c:v>
                </c:pt>
                <c:pt idx="278354">
                  <c:v>644.87809740944397</c:v>
                </c:pt>
                <c:pt idx="278355">
                  <c:v>644.88041416471697</c:v>
                </c:pt>
                <c:pt idx="278356">
                  <c:v>644.88273091999099</c:v>
                </c:pt>
                <c:pt idx="278357">
                  <c:v>644.88504767526399</c:v>
                </c:pt>
                <c:pt idx="278358">
                  <c:v>644.88736443053801</c:v>
                </c:pt>
                <c:pt idx="278359">
                  <c:v>644.88968118581204</c:v>
                </c:pt>
                <c:pt idx="278360">
                  <c:v>644.89199794108504</c:v>
                </c:pt>
                <c:pt idx="278361">
                  <c:v>644.89431469635895</c:v>
                </c:pt>
                <c:pt idx="278362">
                  <c:v>644.89663145163195</c:v>
                </c:pt>
                <c:pt idx="278363">
                  <c:v>644.89894820690597</c:v>
                </c:pt>
                <c:pt idx="278364">
                  <c:v>644.90126496217897</c:v>
                </c:pt>
                <c:pt idx="278365">
                  <c:v>644.90358171745299</c:v>
                </c:pt>
                <c:pt idx="278366">
                  <c:v>644.90589847272702</c:v>
                </c:pt>
                <c:pt idx="278367">
                  <c:v>644.90821522800002</c:v>
                </c:pt>
                <c:pt idx="278368">
                  <c:v>644.91053198327404</c:v>
                </c:pt>
                <c:pt idx="278369">
                  <c:v>644.91284873854704</c:v>
                </c:pt>
                <c:pt idx="278370">
                  <c:v>644.91516549382095</c:v>
                </c:pt>
                <c:pt idx="278371">
                  <c:v>644.91748224909395</c:v>
                </c:pt>
                <c:pt idx="278372">
                  <c:v>644.91979900436797</c:v>
                </c:pt>
                <c:pt idx="278373">
                  <c:v>644.922115759642</c:v>
                </c:pt>
                <c:pt idx="278374">
                  <c:v>644.924432514915</c:v>
                </c:pt>
                <c:pt idx="278375">
                  <c:v>644.92674927018902</c:v>
                </c:pt>
                <c:pt idx="278376">
                  <c:v>644.92906602546202</c:v>
                </c:pt>
                <c:pt idx="278377">
                  <c:v>644.93138278073604</c:v>
                </c:pt>
                <c:pt idx="278378">
                  <c:v>644.93369953600904</c:v>
                </c:pt>
                <c:pt idx="278379">
                  <c:v>644.93601629128295</c:v>
                </c:pt>
                <c:pt idx="278380">
                  <c:v>644.93833304655698</c:v>
                </c:pt>
                <c:pt idx="278381">
                  <c:v>644.94064980182998</c:v>
                </c:pt>
                <c:pt idx="278382">
                  <c:v>644.942966557104</c:v>
                </c:pt>
                <c:pt idx="278383">
                  <c:v>644.945283312377</c:v>
                </c:pt>
                <c:pt idx="278384">
                  <c:v>644.94760006765102</c:v>
                </c:pt>
                <c:pt idx="278385">
                  <c:v>644.94991682292402</c:v>
                </c:pt>
                <c:pt idx="278386">
                  <c:v>644.95223357819805</c:v>
                </c:pt>
                <c:pt idx="278387">
                  <c:v>644.95455033347196</c:v>
                </c:pt>
                <c:pt idx="278388">
                  <c:v>644.95686708874496</c:v>
                </c:pt>
                <c:pt idx="278389">
                  <c:v>644.95918384401898</c:v>
                </c:pt>
                <c:pt idx="278390">
                  <c:v>644.96150059929198</c:v>
                </c:pt>
                <c:pt idx="278391">
                  <c:v>644.963817354566</c:v>
                </c:pt>
                <c:pt idx="278392">
                  <c:v>644.966134109839</c:v>
                </c:pt>
                <c:pt idx="278393">
                  <c:v>644.96845086511303</c:v>
                </c:pt>
                <c:pt idx="278394">
                  <c:v>644.97076762038705</c:v>
                </c:pt>
                <c:pt idx="278395">
                  <c:v>644.97308437566005</c:v>
                </c:pt>
                <c:pt idx="278396">
                  <c:v>644.97540113093396</c:v>
                </c:pt>
                <c:pt idx="278397">
                  <c:v>644.97771788620696</c:v>
                </c:pt>
                <c:pt idx="278398">
                  <c:v>644.98003464148098</c:v>
                </c:pt>
                <c:pt idx="278399">
                  <c:v>644.98235139675398</c:v>
                </c:pt>
                <c:pt idx="278400">
                  <c:v>644.98466815202801</c:v>
                </c:pt>
                <c:pt idx="278401">
                  <c:v>644.98698490730203</c:v>
                </c:pt>
                <c:pt idx="278402">
                  <c:v>644.98930166257503</c:v>
                </c:pt>
                <c:pt idx="278403">
                  <c:v>644.99161841784905</c:v>
                </c:pt>
                <c:pt idx="278404">
                  <c:v>644.99393517312205</c:v>
                </c:pt>
                <c:pt idx="278405">
                  <c:v>644.99625192839596</c:v>
                </c:pt>
                <c:pt idx="278406">
                  <c:v>644.99856868366896</c:v>
                </c:pt>
                <c:pt idx="278407">
                  <c:v>645.00088543894299</c:v>
                </c:pt>
                <c:pt idx="278408">
                  <c:v>645.00320219421599</c:v>
                </c:pt>
                <c:pt idx="278409">
                  <c:v>645.00551894949001</c:v>
                </c:pt>
                <c:pt idx="278410">
                  <c:v>645.00783570476403</c:v>
                </c:pt>
                <c:pt idx="278411">
                  <c:v>645.01015246003703</c:v>
                </c:pt>
                <c:pt idx="278412">
                  <c:v>645.01246921531094</c:v>
                </c:pt>
                <c:pt idx="278413">
                  <c:v>645.01478597058394</c:v>
                </c:pt>
                <c:pt idx="278414">
                  <c:v>645.01710272585797</c:v>
                </c:pt>
                <c:pt idx="278415">
                  <c:v>645.01941948113097</c:v>
                </c:pt>
                <c:pt idx="278416">
                  <c:v>645.02173623640499</c:v>
                </c:pt>
                <c:pt idx="278417">
                  <c:v>645.02405299167901</c:v>
                </c:pt>
                <c:pt idx="278418">
                  <c:v>645.02636974695201</c:v>
                </c:pt>
                <c:pt idx="278419">
                  <c:v>645.02868650222604</c:v>
                </c:pt>
                <c:pt idx="278420">
                  <c:v>645.03100325749904</c:v>
                </c:pt>
                <c:pt idx="278421">
                  <c:v>645.03332001277295</c:v>
                </c:pt>
                <c:pt idx="278422">
                  <c:v>645.03563676804595</c:v>
                </c:pt>
                <c:pt idx="278423">
                  <c:v>645.03795352331997</c:v>
                </c:pt>
                <c:pt idx="278424">
                  <c:v>645.04027027859399</c:v>
                </c:pt>
                <c:pt idx="278425">
                  <c:v>645.04258703386699</c:v>
                </c:pt>
                <c:pt idx="278426">
                  <c:v>645.04490378914102</c:v>
                </c:pt>
                <c:pt idx="278427">
                  <c:v>645.04722054441402</c:v>
                </c:pt>
                <c:pt idx="278428">
                  <c:v>645.04953729968804</c:v>
                </c:pt>
                <c:pt idx="278429">
                  <c:v>645.05185405496104</c:v>
                </c:pt>
                <c:pt idx="278430">
                  <c:v>645.05417081023495</c:v>
                </c:pt>
                <c:pt idx="278431">
                  <c:v>645.05648756550897</c:v>
                </c:pt>
                <c:pt idx="278432">
                  <c:v>645.05880432078197</c:v>
                </c:pt>
                <c:pt idx="278433">
                  <c:v>645.061121076056</c:v>
                </c:pt>
                <c:pt idx="278434">
                  <c:v>645.063437831329</c:v>
                </c:pt>
                <c:pt idx="278435">
                  <c:v>645.06575458660302</c:v>
                </c:pt>
                <c:pt idx="278436">
                  <c:v>645.06807134187602</c:v>
                </c:pt>
                <c:pt idx="278437">
                  <c:v>645.07038809715004</c:v>
                </c:pt>
                <c:pt idx="278438">
                  <c:v>645.07270485242395</c:v>
                </c:pt>
                <c:pt idx="278439">
                  <c:v>645.07502160769695</c:v>
                </c:pt>
                <c:pt idx="278440">
                  <c:v>645.07733836297098</c:v>
                </c:pt>
                <c:pt idx="278441">
                  <c:v>645.07965511824398</c:v>
                </c:pt>
                <c:pt idx="278442">
                  <c:v>645.081971873518</c:v>
                </c:pt>
                <c:pt idx="278443">
                  <c:v>645.084288628791</c:v>
                </c:pt>
                <c:pt idx="278444">
                  <c:v>645.08660538406502</c:v>
                </c:pt>
                <c:pt idx="278445">
                  <c:v>645.08892213933905</c:v>
                </c:pt>
                <c:pt idx="278446">
                  <c:v>645.09123889461205</c:v>
                </c:pt>
                <c:pt idx="278447">
                  <c:v>645.09355564988596</c:v>
                </c:pt>
                <c:pt idx="278448">
                  <c:v>645.09587240515896</c:v>
                </c:pt>
                <c:pt idx="278449">
                  <c:v>645.09818916043298</c:v>
                </c:pt>
                <c:pt idx="278450">
                  <c:v>645.10050591570598</c:v>
                </c:pt>
                <c:pt idx="278451">
                  <c:v>645.10282267098</c:v>
                </c:pt>
                <c:pt idx="278452">
                  <c:v>645.10513942625403</c:v>
                </c:pt>
                <c:pt idx="278453">
                  <c:v>645.10745618152703</c:v>
                </c:pt>
                <c:pt idx="278454">
                  <c:v>645.10977293680105</c:v>
                </c:pt>
                <c:pt idx="278455">
                  <c:v>645.11208969207405</c:v>
                </c:pt>
                <c:pt idx="278456">
                  <c:v>645.11440644734796</c:v>
                </c:pt>
                <c:pt idx="278457">
                  <c:v>645.11672320262096</c:v>
                </c:pt>
                <c:pt idx="278458">
                  <c:v>645.11903995789498</c:v>
                </c:pt>
                <c:pt idx="278459">
                  <c:v>645.12135671316798</c:v>
                </c:pt>
                <c:pt idx="278460">
                  <c:v>645.12367346844201</c:v>
                </c:pt>
                <c:pt idx="278461">
                  <c:v>645.12599022371603</c:v>
                </c:pt>
                <c:pt idx="278462">
                  <c:v>645.12830697898903</c:v>
                </c:pt>
                <c:pt idx="278463">
                  <c:v>645.13062373426305</c:v>
                </c:pt>
                <c:pt idx="278464">
                  <c:v>645.13294048953605</c:v>
                </c:pt>
                <c:pt idx="278465">
                  <c:v>645.13525724480996</c:v>
                </c:pt>
                <c:pt idx="278466">
                  <c:v>645.13757400008296</c:v>
                </c:pt>
                <c:pt idx="278467">
                  <c:v>645.13989075535699</c:v>
                </c:pt>
                <c:pt idx="278468">
                  <c:v>645.14220751063101</c:v>
                </c:pt>
                <c:pt idx="278469">
                  <c:v>645.14452426590401</c:v>
                </c:pt>
                <c:pt idx="278470">
                  <c:v>645.14684102117803</c:v>
                </c:pt>
                <c:pt idx="278471">
                  <c:v>645.14915777645103</c:v>
                </c:pt>
                <c:pt idx="278472">
                  <c:v>645.15147453172494</c:v>
                </c:pt>
                <c:pt idx="278473">
                  <c:v>645.15379128699794</c:v>
                </c:pt>
                <c:pt idx="278474">
                  <c:v>645.15610804227197</c:v>
                </c:pt>
                <c:pt idx="278475">
                  <c:v>645.15842479754599</c:v>
                </c:pt>
                <c:pt idx="278476">
                  <c:v>645.16074155281899</c:v>
                </c:pt>
                <c:pt idx="278477">
                  <c:v>645.16305830809301</c:v>
                </c:pt>
                <c:pt idx="278478">
                  <c:v>645.16537506336601</c:v>
                </c:pt>
                <c:pt idx="278479">
                  <c:v>645.16769181864004</c:v>
                </c:pt>
                <c:pt idx="278480">
                  <c:v>645.17000857391304</c:v>
                </c:pt>
                <c:pt idx="278481">
                  <c:v>645.17232532918695</c:v>
                </c:pt>
                <c:pt idx="278482">
                  <c:v>645.17464208446097</c:v>
                </c:pt>
                <c:pt idx="278483">
                  <c:v>645.17695883973397</c:v>
                </c:pt>
                <c:pt idx="278484">
                  <c:v>645.17927559500799</c:v>
                </c:pt>
                <c:pt idx="278485">
                  <c:v>645.18159235028099</c:v>
                </c:pt>
                <c:pt idx="278486">
                  <c:v>645.18390910555502</c:v>
                </c:pt>
                <c:pt idx="278487">
                  <c:v>645.18622586082802</c:v>
                </c:pt>
                <c:pt idx="278488">
                  <c:v>645.18854261610204</c:v>
                </c:pt>
                <c:pt idx="278489">
                  <c:v>645.19085937137595</c:v>
                </c:pt>
                <c:pt idx="278490">
                  <c:v>645.19317612664895</c:v>
                </c:pt>
                <c:pt idx="278491">
                  <c:v>645.19549288192297</c:v>
                </c:pt>
                <c:pt idx="278492">
                  <c:v>645.19780963719597</c:v>
                </c:pt>
                <c:pt idx="278493">
                  <c:v>645.20012639247</c:v>
                </c:pt>
                <c:pt idx="278494">
                  <c:v>645.202443147743</c:v>
                </c:pt>
                <c:pt idx="278495">
                  <c:v>645.20475990301702</c:v>
                </c:pt>
                <c:pt idx="278496">
                  <c:v>645.20707665829104</c:v>
                </c:pt>
                <c:pt idx="278497">
                  <c:v>645.20939341356404</c:v>
                </c:pt>
                <c:pt idx="278498">
                  <c:v>645.21171016883795</c:v>
                </c:pt>
                <c:pt idx="278499">
                  <c:v>645.21402692411095</c:v>
                </c:pt>
                <c:pt idx="278500">
                  <c:v>645.21634367938498</c:v>
                </c:pt>
                <c:pt idx="278501">
                  <c:v>645.21866043465798</c:v>
                </c:pt>
                <c:pt idx="278502">
                  <c:v>645.220977189932</c:v>
                </c:pt>
                <c:pt idx="278503">
                  <c:v>645.22329394520602</c:v>
                </c:pt>
                <c:pt idx="278504">
                  <c:v>645.22561070047902</c:v>
                </c:pt>
                <c:pt idx="278505">
                  <c:v>645.22792745575305</c:v>
                </c:pt>
                <c:pt idx="278506">
                  <c:v>645.23024421102605</c:v>
                </c:pt>
                <c:pt idx="278507">
                  <c:v>645.23256096629996</c:v>
                </c:pt>
                <c:pt idx="278508">
                  <c:v>645.23487772157296</c:v>
                </c:pt>
                <c:pt idx="278509">
                  <c:v>645.23719447684698</c:v>
                </c:pt>
                <c:pt idx="278510">
                  <c:v>645.23951123211998</c:v>
                </c:pt>
                <c:pt idx="278511">
                  <c:v>645.241827987394</c:v>
                </c:pt>
                <c:pt idx="278512">
                  <c:v>645.24414474266803</c:v>
                </c:pt>
                <c:pt idx="278513">
                  <c:v>645.24646149794103</c:v>
                </c:pt>
                <c:pt idx="278514">
                  <c:v>645.24877825321505</c:v>
                </c:pt>
                <c:pt idx="278515">
                  <c:v>645.25109500848805</c:v>
                </c:pt>
                <c:pt idx="278516">
                  <c:v>645.25341176376196</c:v>
                </c:pt>
                <c:pt idx="278517">
                  <c:v>645.25572851903496</c:v>
                </c:pt>
                <c:pt idx="278518">
                  <c:v>645.25804527430898</c:v>
                </c:pt>
                <c:pt idx="278519">
                  <c:v>645.26036202958301</c:v>
                </c:pt>
                <c:pt idx="278520">
                  <c:v>645.26267878485601</c:v>
                </c:pt>
                <c:pt idx="278521">
                  <c:v>645.26499554013003</c:v>
                </c:pt>
                <c:pt idx="278522">
                  <c:v>645.26731229540303</c:v>
                </c:pt>
                <c:pt idx="278523">
                  <c:v>645.26962905067705</c:v>
                </c:pt>
                <c:pt idx="278524">
                  <c:v>645.27194580595005</c:v>
                </c:pt>
                <c:pt idx="278525">
                  <c:v>645.27426256122396</c:v>
                </c:pt>
                <c:pt idx="278526">
                  <c:v>645.27657931649799</c:v>
                </c:pt>
                <c:pt idx="278527">
                  <c:v>645.27889607177099</c:v>
                </c:pt>
                <c:pt idx="278528">
                  <c:v>645.28121282704501</c:v>
                </c:pt>
                <c:pt idx="278529">
                  <c:v>645.28352958231801</c:v>
                </c:pt>
                <c:pt idx="278530">
                  <c:v>645.28584633759203</c:v>
                </c:pt>
                <c:pt idx="278531">
                  <c:v>645.28816309286503</c:v>
                </c:pt>
                <c:pt idx="278532">
                  <c:v>645.29047984813894</c:v>
                </c:pt>
                <c:pt idx="278533">
                  <c:v>645.29279660341297</c:v>
                </c:pt>
                <c:pt idx="278534">
                  <c:v>645.29511335868597</c:v>
                </c:pt>
                <c:pt idx="278535">
                  <c:v>645.29743011395999</c:v>
                </c:pt>
                <c:pt idx="278536">
                  <c:v>645.29974686923299</c:v>
                </c:pt>
                <c:pt idx="278537">
                  <c:v>645.30206362450701</c:v>
                </c:pt>
                <c:pt idx="278538">
                  <c:v>645.30438037978001</c:v>
                </c:pt>
                <c:pt idx="278539">
                  <c:v>645.30669713505404</c:v>
                </c:pt>
                <c:pt idx="278540">
                  <c:v>645.30901389032795</c:v>
                </c:pt>
                <c:pt idx="278541">
                  <c:v>645.31133064560095</c:v>
                </c:pt>
                <c:pt idx="278542">
                  <c:v>645.31364740087497</c:v>
                </c:pt>
                <c:pt idx="278543">
                  <c:v>645.31596415614797</c:v>
                </c:pt>
                <c:pt idx="278544">
                  <c:v>645.31828091142199</c:v>
                </c:pt>
                <c:pt idx="278545">
                  <c:v>645.32059766669499</c:v>
                </c:pt>
                <c:pt idx="278546">
                  <c:v>645.32291442196902</c:v>
                </c:pt>
                <c:pt idx="278547">
                  <c:v>645.32523117724304</c:v>
                </c:pt>
                <c:pt idx="278548">
                  <c:v>645.32754793251604</c:v>
                </c:pt>
                <c:pt idx="278549">
                  <c:v>645.32986468778995</c:v>
                </c:pt>
                <c:pt idx="278550">
                  <c:v>645.33218144306295</c:v>
                </c:pt>
                <c:pt idx="278551">
                  <c:v>645.33449819833697</c:v>
                </c:pt>
                <c:pt idx="278552">
                  <c:v>645.33681495360997</c:v>
                </c:pt>
                <c:pt idx="278553">
                  <c:v>645.339131708884</c:v>
                </c:pt>
                <c:pt idx="278554">
                  <c:v>645.34144846415802</c:v>
                </c:pt>
                <c:pt idx="278555">
                  <c:v>645.34376521943102</c:v>
                </c:pt>
                <c:pt idx="278556">
                  <c:v>645.34608197470504</c:v>
                </c:pt>
                <c:pt idx="278557">
                  <c:v>645.34839872997804</c:v>
                </c:pt>
                <c:pt idx="278558">
                  <c:v>645.35071548525195</c:v>
                </c:pt>
                <c:pt idx="278559">
                  <c:v>645.35303224052495</c:v>
                </c:pt>
                <c:pt idx="278560">
                  <c:v>645.35534899579898</c:v>
                </c:pt>
                <c:pt idx="278561">
                  <c:v>645.35766575107198</c:v>
                </c:pt>
                <c:pt idx="278562">
                  <c:v>645.359982506346</c:v>
                </c:pt>
                <c:pt idx="278563">
                  <c:v>645.36229926162002</c:v>
                </c:pt>
                <c:pt idx="278564">
                  <c:v>645.36461601689302</c:v>
                </c:pt>
                <c:pt idx="278565">
                  <c:v>645.36693277216705</c:v>
                </c:pt>
                <c:pt idx="278566">
                  <c:v>645.36924952744005</c:v>
                </c:pt>
                <c:pt idx="278567">
                  <c:v>645.37156628271396</c:v>
                </c:pt>
                <c:pt idx="278568">
                  <c:v>645.37388303798696</c:v>
                </c:pt>
                <c:pt idx="278569">
                  <c:v>645.37619979326098</c:v>
                </c:pt>
                <c:pt idx="278570">
                  <c:v>645.378516548535</c:v>
                </c:pt>
                <c:pt idx="278571">
                  <c:v>645.380833303808</c:v>
                </c:pt>
                <c:pt idx="278572">
                  <c:v>645.38315005908203</c:v>
                </c:pt>
                <c:pt idx="278573">
                  <c:v>645.38546681435503</c:v>
                </c:pt>
                <c:pt idx="278574">
                  <c:v>645.38778356962905</c:v>
                </c:pt>
                <c:pt idx="278575">
                  <c:v>645.39010032490205</c:v>
                </c:pt>
                <c:pt idx="278576">
                  <c:v>645.39241708017596</c:v>
                </c:pt>
                <c:pt idx="278577">
                  <c:v>645.39473383544998</c:v>
                </c:pt>
                <c:pt idx="278578">
                  <c:v>645.39705059072298</c:v>
                </c:pt>
                <c:pt idx="278579">
                  <c:v>645.39936734599701</c:v>
                </c:pt>
                <c:pt idx="278580">
                  <c:v>645.40168410127001</c:v>
                </c:pt>
                <c:pt idx="278581">
                  <c:v>645.40400085654403</c:v>
                </c:pt>
                <c:pt idx="278582">
                  <c:v>645.40631761181703</c:v>
                </c:pt>
                <c:pt idx="278583">
                  <c:v>645.40863436709105</c:v>
                </c:pt>
                <c:pt idx="278584">
                  <c:v>645.41095112236496</c:v>
                </c:pt>
                <c:pt idx="278585">
                  <c:v>645.41326787763796</c:v>
                </c:pt>
                <c:pt idx="278586">
                  <c:v>645.41558463291199</c:v>
                </c:pt>
                <c:pt idx="278587">
                  <c:v>645.41790138818499</c:v>
                </c:pt>
                <c:pt idx="278588">
                  <c:v>645.42021814345901</c:v>
                </c:pt>
                <c:pt idx="278589">
                  <c:v>645.42253489873201</c:v>
                </c:pt>
                <c:pt idx="278590">
                  <c:v>645.42485165400603</c:v>
                </c:pt>
                <c:pt idx="278591">
                  <c:v>645.42716840927994</c:v>
                </c:pt>
                <c:pt idx="278592">
                  <c:v>645.42948516455294</c:v>
                </c:pt>
                <c:pt idx="278593">
                  <c:v>645.43180191982697</c:v>
                </c:pt>
                <c:pt idx="278594">
                  <c:v>645.43411867509997</c:v>
                </c:pt>
                <c:pt idx="278595">
                  <c:v>645.43643543037399</c:v>
                </c:pt>
                <c:pt idx="278596">
                  <c:v>645.43875218564699</c:v>
                </c:pt>
                <c:pt idx="278597">
                  <c:v>645.44106894092101</c:v>
                </c:pt>
                <c:pt idx="278598">
                  <c:v>645.44338569619504</c:v>
                </c:pt>
                <c:pt idx="278599">
                  <c:v>645.44570245146804</c:v>
                </c:pt>
                <c:pt idx="278600">
                  <c:v>645.44801920674195</c:v>
                </c:pt>
                <c:pt idx="278601">
                  <c:v>645.45033596201495</c:v>
                </c:pt>
                <c:pt idx="278602">
                  <c:v>645.45265271728897</c:v>
                </c:pt>
                <c:pt idx="278603">
                  <c:v>645.45496947256197</c:v>
                </c:pt>
                <c:pt idx="278604">
                  <c:v>645.45728622783599</c:v>
                </c:pt>
                <c:pt idx="278605">
                  <c:v>645.45960298310899</c:v>
                </c:pt>
                <c:pt idx="278606">
                  <c:v>645.46191973838302</c:v>
                </c:pt>
                <c:pt idx="278607">
                  <c:v>645.46423649365704</c:v>
                </c:pt>
                <c:pt idx="278608">
                  <c:v>645.46655324893004</c:v>
                </c:pt>
                <c:pt idx="278609">
                  <c:v>645.46887000420395</c:v>
                </c:pt>
                <c:pt idx="278610">
                  <c:v>645.47118675947695</c:v>
                </c:pt>
                <c:pt idx="278611">
                  <c:v>645.47350351475097</c:v>
                </c:pt>
                <c:pt idx="278612">
                  <c:v>645.47582027002397</c:v>
                </c:pt>
                <c:pt idx="278613">
                  <c:v>645.478137025298</c:v>
                </c:pt>
                <c:pt idx="278614">
                  <c:v>645.48045378057202</c:v>
                </c:pt>
                <c:pt idx="278615">
                  <c:v>645.48277053584502</c:v>
                </c:pt>
                <c:pt idx="278616">
                  <c:v>645.48508729111904</c:v>
                </c:pt>
                <c:pt idx="278617">
                  <c:v>645.48740404639204</c:v>
                </c:pt>
                <c:pt idx="278618">
                  <c:v>645.48972080166595</c:v>
                </c:pt>
                <c:pt idx="278619">
                  <c:v>645.49203755693895</c:v>
                </c:pt>
                <c:pt idx="278620">
                  <c:v>645.49435431221298</c:v>
                </c:pt>
                <c:pt idx="278621">
                  <c:v>645.496671067487</c:v>
                </c:pt>
                <c:pt idx="278622">
                  <c:v>645.49898782276</c:v>
                </c:pt>
                <c:pt idx="278623">
                  <c:v>645.50130457803402</c:v>
                </c:pt>
                <c:pt idx="278624">
                  <c:v>645.50362133330702</c:v>
                </c:pt>
                <c:pt idx="278625">
                  <c:v>645.50593808858105</c:v>
                </c:pt>
                <c:pt idx="278626">
                  <c:v>645.50825484385405</c:v>
                </c:pt>
                <c:pt idx="278627">
                  <c:v>645.51057159912796</c:v>
                </c:pt>
                <c:pt idx="278628">
                  <c:v>645.51288835440198</c:v>
                </c:pt>
                <c:pt idx="278629">
                  <c:v>645.51520510967498</c:v>
                </c:pt>
                <c:pt idx="278630">
                  <c:v>645.517521864949</c:v>
                </c:pt>
                <c:pt idx="278631">
                  <c:v>645.519838620222</c:v>
                </c:pt>
                <c:pt idx="278632">
                  <c:v>645.52215537549603</c:v>
                </c:pt>
                <c:pt idx="278633">
                  <c:v>645.52447213076903</c:v>
                </c:pt>
                <c:pt idx="278634">
                  <c:v>645.52678888604305</c:v>
                </c:pt>
                <c:pt idx="278635">
                  <c:v>645.52910564131696</c:v>
                </c:pt>
                <c:pt idx="278636">
                  <c:v>645.53142239658996</c:v>
                </c:pt>
                <c:pt idx="278637">
                  <c:v>645.53373915186398</c:v>
                </c:pt>
                <c:pt idx="278638">
                  <c:v>645.53605590713698</c:v>
                </c:pt>
                <c:pt idx="278639">
                  <c:v>645.53837266241101</c:v>
                </c:pt>
                <c:pt idx="278640">
                  <c:v>645.54068941768401</c:v>
                </c:pt>
                <c:pt idx="278641">
                  <c:v>645.54300617295803</c:v>
                </c:pt>
                <c:pt idx="278642">
                  <c:v>645.54532292823205</c:v>
                </c:pt>
                <c:pt idx="278643">
                  <c:v>645.54763968350505</c:v>
                </c:pt>
                <c:pt idx="278644">
                  <c:v>645.54995643877896</c:v>
                </c:pt>
                <c:pt idx="278645">
                  <c:v>645.55227319405196</c:v>
                </c:pt>
                <c:pt idx="278646">
                  <c:v>645.55458994932599</c:v>
                </c:pt>
                <c:pt idx="278647">
                  <c:v>645.55690670459899</c:v>
                </c:pt>
                <c:pt idx="278648">
                  <c:v>645.55922345987301</c:v>
                </c:pt>
                <c:pt idx="278649">
                  <c:v>645.56154021514703</c:v>
                </c:pt>
                <c:pt idx="278650">
                  <c:v>645.56385697042003</c:v>
                </c:pt>
                <c:pt idx="278651">
                  <c:v>645.56617372569394</c:v>
                </c:pt>
                <c:pt idx="278652">
                  <c:v>645.56849048096694</c:v>
                </c:pt>
                <c:pt idx="278653">
                  <c:v>645.57080723624097</c:v>
                </c:pt>
                <c:pt idx="278654">
                  <c:v>645.57312399151397</c:v>
                </c:pt>
                <c:pt idx="278655">
                  <c:v>645.57544074678799</c:v>
                </c:pt>
                <c:pt idx="278656">
                  <c:v>645.57775750206099</c:v>
                </c:pt>
                <c:pt idx="278657">
                  <c:v>645.58007425733501</c:v>
                </c:pt>
                <c:pt idx="278658">
                  <c:v>645.58239101260904</c:v>
                </c:pt>
                <c:pt idx="278659">
                  <c:v>645.58470776788204</c:v>
                </c:pt>
                <c:pt idx="278660">
                  <c:v>645.58702452315595</c:v>
                </c:pt>
                <c:pt idx="278661">
                  <c:v>645.58934127842895</c:v>
                </c:pt>
                <c:pt idx="278662">
                  <c:v>645.59165803370297</c:v>
                </c:pt>
                <c:pt idx="278663">
                  <c:v>645.59397478897597</c:v>
                </c:pt>
                <c:pt idx="278664">
                  <c:v>645.59629154424999</c:v>
                </c:pt>
                <c:pt idx="278665">
                  <c:v>645.59860829952402</c:v>
                </c:pt>
                <c:pt idx="278666">
                  <c:v>645.60092505479702</c:v>
                </c:pt>
                <c:pt idx="278667">
                  <c:v>645.60324181007104</c:v>
                </c:pt>
                <c:pt idx="278668">
                  <c:v>645.60555856534404</c:v>
                </c:pt>
                <c:pt idx="278669">
                  <c:v>645.60787532061795</c:v>
                </c:pt>
                <c:pt idx="278670">
                  <c:v>645.61019207589095</c:v>
                </c:pt>
                <c:pt idx="278671">
                  <c:v>645.61250883116497</c:v>
                </c:pt>
                <c:pt idx="278672">
                  <c:v>645.614825586439</c:v>
                </c:pt>
                <c:pt idx="278673">
                  <c:v>645.617142341712</c:v>
                </c:pt>
                <c:pt idx="278674">
                  <c:v>645.61945909698602</c:v>
                </c:pt>
                <c:pt idx="278675">
                  <c:v>645.62177585225902</c:v>
                </c:pt>
                <c:pt idx="278676">
                  <c:v>645.62409260753304</c:v>
                </c:pt>
                <c:pt idx="278677">
                  <c:v>645.62640936280604</c:v>
                </c:pt>
                <c:pt idx="278678">
                  <c:v>645.62872611807995</c:v>
                </c:pt>
                <c:pt idx="278679">
                  <c:v>645.63104287335398</c:v>
                </c:pt>
                <c:pt idx="278680">
                  <c:v>645.63335962862698</c:v>
                </c:pt>
                <c:pt idx="278681">
                  <c:v>645.635676383901</c:v>
                </c:pt>
                <c:pt idx="278682">
                  <c:v>645.637993139174</c:v>
                </c:pt>
                <c:pt idx="278683">
                  <c:v>645.64030989444802</c:v>
                </c:pt>
                <c:pt idx="278684">
                  <c:v>645.64262664972102</c:v>
                </c:pt>
                <c:pt idx="278685">
                  <c:v>645.64494340499505</c:v>
                </c:pt>
                <c:pt idx="278686">
                  <c:v>645.64726016026896</c:v>
                </c:pt>
                <c:pt idx="278687">
                  <c:v>645.64957691554196</c:v>
                </c:pt>
                <c:pt idx="278688">
                  <c:v>645.65189367081598</c:v>
                </c:pt>
                <c:pt idx="278689">
                  <c:v>645.65421042608898</c:v>
                </c:pt>
                <c:pt idx="278690">
                  <c:v>645.656527181363</c:v>
                </c:pt>
                <c:pt idx="278691">
                  <c:v>645.658843936636</c:v>
                </c:pt>
                <c:pt idx="278692">
                  <c:v>645.66116069191003</c:v>
                </c:pt>
                <c:pt idx="278693">
                  <c:v>645.66347744718405</c:v>
                </c:pt>
                <c:pt idx="278694">
                  <c:v>645.66579420245705</c:v>
                </c:pt>
                <c:pt idx="278695">
                  <c:v>645.66811095773096</c:v>
                </c:pt>
                <c:pt idx="278696">
                  <c:v>645.67042771300396</c:v>
                </c:pt>
                <c:pt idx="278697">
                  <c:v>645.67274446827798</c:v>
                </c:pt>
                <c:pt idx="278698">
                  <c:v>645.67506122355098</c:v>
                </c:pt>
                <c:pt idx="278699">
                  <c:v>645.67737797882501</c:v>
                </c:pt>
                <c:pt idx="278700">
                  <c:v>645.67969473409903</c:v>
                </c:pt>
                <c:pt idx="278701">
                  <c:v>645.68201148937203</c:v>
                </c:pt>
                <c:pt idx="278702">
                  <c:v>645.68432824464605</c:v>
                </c:pt>
                <c:pt idx="278703">
                  <c:v>645.68664499991905</c:v>
                </c:pt>
                <c:pt idx="278704">
                  <c:v>645.68896175519296</c:v>
                </c:pt>
                <c:pt idx="278705">
                  <c:v>645.69127851046596</c:v>
                </c:pt>
                <c:pt idx="278706">
                  <c:v>645.69359526573999</c:v>
                </c:pt>
                <c:pt idx="278707">
                  <c:v>645.69591202101299</c:v>
                </c:pt>
                <c:pt idx="278708">
                  <c:v>645.69822877628701</c:v>
                </c:pt>
                <c:pt idx="278709">
                  <c:v>645.70054553156103</c:v>
                </c:pt>
                <c:pt idx="278710">
                  <c:v>645.70286228683403</c:v>
                </c:pt>
                <c:pt idx="278711">
                  <c:v>645.70517904210806</c:v>
                </c:pt>
                <c:pt idx="278712">
                  <c:v>645.70749579738094</c:v>
                </c:pt>
                <c:pt idx="278713">
                  <c:v>645.70981255265497</c:v>
                </c:pt>
                <c:pt idx="278714">
                  <c:v>645.71212930792797</c:v>
                </c:pt>
                <c:pt idx="278715">
                  <c:v>645.71444606320199</c:v>
                </c:pt>
                <c:pt idx="278716">
                  <c:v>645.71676281847601</c:v>
                </c:pt>
                <c:pt idx="278717">
                  <c:v>645.71907957374901</c:v>
                </c:pt>
                <c:pt idx="278718">
                  <c:v>645.72139632902304</c:v>
                </c:pt>
                <c:pt idx="278719">
                  <c:v>645.72371308429604</c:v>
                </c:pt>
                <c:pt idx="278720">
                  <c:v>645.72602983956995</c:v>
                </c:pt>
                <c:pt idx="278721">
                  <c:v>645.72834659484295</c:v>
                </c:pt>
                <c:pt idx="278722">
                  <c:v>645.73066335011697</c:v>
                </c:pt>
                <c:pt idx="278723">
                  <c:v>645.73298010539099</c:v>
                </c:pt>
                <c:pt idx="278724">
                  <c:v>645.73529686066399</c:v>
                </c:pt>
                <c:pt idx="278725">
                  <c:v>645.73761361593802</c:v>
                </c:pt>
                <c:pt idx="278726">
                  <c:v>645.73993037121102</c:v>
                </c:pt>
                <c:pt idx="278727">
                  <c:v>645.74224712648504</c:v>
                </c:pt>
                <c:pt idx="278728">
                  <c:v>645.74456388175804</c:v>
                </c:pt>
                <c:pt idx="278729">
                  <c:v>645.74688063703195</c:v>
                </c:pt>
                <c:pt idx="278730">
                  <c:v>645.74919739230597</c:v>
                </c:pt>
                <c:pt idx="278731">
                  <c:v>645.75151414757897</c:v>
                </c:pt>
                <c:pt idx="278732">
                  <c:v>645.753830902853</c:v>
                </c:pt>
                <c:pt idx="278733">
                  <c:v>645.756147658126</c:v>
                </c:pt>
                <c:pt idx="278734">
                  <c:v>645.75846441340002</c:v>
                </c:pt>
                <c:pt idx="278735">
                  <c:v>645.76078116867302</c:v>
                </c:pt>
                <c:pt idx="278736">
                  <c:v>645.76309792394704</c:v>
                </c:pt>
                <c:pt idx="278737">
                  <c:v>645.76541467922095</c:v>
                </c:pt>
                <c:pt idx="278738">
                  <c:v>645.76773143449395</c:v>
                </c:pt>
                <c:pt idx="278739">
                  <c:v>645.77004818976798</c:v>
                </c:pt>
                <c:pt idx="278740">
                  <c:v>645.77236494504098</c:v>
                </c:pt>
                <c:pt idx="278741">
                  <c:v>645.774681700315</c:v>
                </c:pt>
                <c:pt idx="278742">
                  <c:v>645.776998455588</c:v>
                </c:pt>
                <c:pt idx="278743">
                  <c:v>645.77931521086202</c:v>
                </c:pt>
                <c:pt idx="278744">
                  <c:v>645.78163196613605</c:v>
                </c:pt>
                <c:pt idx="278745">
                  <c:v>645.78394872140905</c:v>
                </c:pt>
                <c:pt idx="278746">
                  <c:v>645.78626547668296</c:v>
                </c:pt>
                <c:pt idx="278747">
                  <c:v>645.78858223195596</c:v>
                </c:pt>
                <c:pt idx="278748">
                  <c:v>645.79089898722998</c:v>
                </c:pt>
                <c:pt idx="278749">
                  <c:v>645.79321574250298</c:v>
                </c:pt>
                <c:pt idx="278750">
                  <c:v>645.795532497777</c:v>
                </c:pt>
                <c:pt idx="278751">
                  <c:v>645.79784925305103</c:v>
                </c:pt>
                <c:pt idx="278752">
                  <c:v>645.80016600832403</c:v>
                </c:pt>
                <c:pt idx="278753">
                  <c:v>645.80248276359805</c:v>
                </c:pt>
                <c:pt idx="278754">
                  <c:v>645.80479951887105</c:v>
                </c:pt>
                <c:pt idx="278755">
                  <c:v>645.80711627414496</c:v>
                </c:pt>
                <c:pt idx="278756">
                  <c:v>645.80943302941796</c:v>
                </c:pt>
                <c:pt idx="278757">
                  <c:v>645.81174978469198</c:v>
                </c:pt>
                <c:pt idx="278758">
                  <c:v>645.81406653996498</c:v>
                </c:pt>
                <c:pt idx="278759">
                  <c:v>645.81638329523901</c:v>
                </c:pt>
                <c:pt idx="278760">
                  <c:v>645.81870005051303</c:v>
                </c:pt>
                <c:pt idx="278761">
                  <c:v>645.82101680578603</c:v>
                </c:pt>
                <c:pt idx="278762">
                  <c:v>645.82333356106005</c:v>
                </c:pt>
                <c:pt idx="278763">
                  <c:v>645.82565031633305</c:v>
                </c:pt>
                <c:pt idx="278764">
                  <c:v>645.82796707160696</c:v>
                </c:pt>
                <c:pt idx="278765">
                  <c:v>645.83028382687996</c:v>
                </c:pt>
                <c:pt idx="278766">
                  <c:v>645.83260058215399</c:v>
                </c:pt>
                <c:pt idx="278767">
                  <c:v>645.83491733742801</c:v>
                </c:pt>
                <c:pt idx="278768">
                  <c:v>645.83723409270101</c:v>
                </c:pt>
                <c:pt idx="278769">
                  <c:v>645.83955084797503</c:v>
                </c:pt>
                <c:pt idx="278770">
                  <c:v>645.84186760324803</c:v>
                </c:pt>
                <c:pt idx="278771">
                  <c:v>645.84418435852206</c:v>
                </c:pt>
                <c:pt idx="278772">
                  <c:v>645.84650111379494</c:v>
                </c:pt>
                <c:pt idx="278773">
                  <c:v>645.84881786906897</c:v>
                </c:pt>
                <c:pt idx="278774">
                  <c:v>645.85113462434299</c:v>
                </c:pt>
                <c:pt idx="278775">
                  <c:v>645.85345137961599</c:v>
                </c:pt>
                <c:pt idx="278776">
                  <c:v>645.85576813489001</c:v>
                </c:pt>
                <c:pt idx="278777">
                  <c:v>645.85808489016301</c:v>
                </c:pt>
                <c:pt idx="278778">
                  <c:v>645.86040164543704</c:v>
                </c:pt>
                <c:pt idx="278779">
                  <c:v>645.86271840071004</c:v>
                </c:pt>
                <c:pt idx="278780">
                  <c:v>645.86503515598395</c:v>
                </c:pt>
                <c:pt idx="278781">
                  <c:v>645.86735191125797</c:v>
                </c:pt>
                <c:pt idx="278782">
                  <c:v>645.86966866653097</c:v>
                </c:pt>
                <c:pt idx="278783">
                  <c:v>645.87198542180499</c:v>
                </c:pt>
                <c:pt idx="278784">
                  <c:v>645.87430217707799</c:v>
                </c:pt>
                <c:pt idx="278785">
                  <c:v>645.87661893235202</c:v>
                </c:pt>
                <c:pt idx="278786">
                  <c:v>645.87893568762502</c:v>
                </c:pt>
                <c:pt idx="278787">
                  <c:v>645.88125244289904</c:v>
                </c:pt>
                <c:pt idx="278788">
                  <c:v>645.88356919817295</c:v>
                </c:pt>
                <c:pt idx="278789">
                  <c:v>645.88588595344595</c:v>
                </c:pt>
                <c:pt idx="278790">
                  <c:v>645.88820270871997</c:v>
                </c:pt>
                <c:pt idx="278791">
                  <c:v>645.89051946399297</c:v>
                </c:pt>
                <c:pt idx="278792">
                  <c:v>645.892836219267</c:v>
                </c:pt>
                <c:pt idx="278793">
                  <c:v>645.89515297454</c:v>
                </c:pt>
                <c:pt idx="278794">
                  <c:v>645.89746972981402</c:v>
                </c:pt>
                <c:pt idx="278795">
                  <c:v>645.89978648508804</c:v>
                </c:pt>
                <c:pt idx="278796">
                  <c:v>645.90210324036104</c:v>
                </c:pt>
                <c:pt idx="278797">
                  <c:v>645.90441999563495</c:v>
                </c:pt>
                <c:pt idx="278798">
                  <c:v>645.90673675090795</c:v>
                </c:pt>
                <c:pt idx="278799">
                  <c:v>645.90905350618198</c:v>
                </c:pt>
                <c:pt idx="278800">
                  <c:v>645.91137026145498</c:v>
                </c:pt>
                <c:pt idx="278801">
                  <c:v>645.913687016729</c:v>
                </c:pt>
                <c:pt idx="278802">
                  <c:v>645.91600377200302</c:v>
                </c:pt>
                <c:pt idx="278803">
                  <c:v>645.91832052727602</c:v>
                </c:pt>
                <c:pt idx="278804">
                  <c:v>645.92063728255005</c:v>
                </c:pt>
                <c:pt idx="278805">
                  <c:v>645.92295403782305</c:v>
                </c:pt>
                <c:pt idx="278806">
                  <c:v>645.92527079309696</c:v>
                </c:pt>
                <c:pt idx="278807">
                  <c:v>645.92758754836996</c:v>
                </c:pt>
                <c:pt idx="278808">
                  <c:v>645.92990430364398</c:v>
                </c:pt>
                <c:pt idx="278809">
                  <c:v>645.93222105891698</c:v>
                </c:pt>
                <c:pt idx="278810">
                  <c:v>645.934537814191</c:v>
                </c:pt>
                <c:pt idx="278811">
                  <c:v>645.93685456946503</c:v>
                </c:pt>
                <c:pt idx="278812">
                  <c:v>645.93917132473803</c:v>
                </c:pt>
                <c:pt idx="278813">
                  <c:v>645.94148808001205</c:v>
                </c:pt>
                <c:pt idx="278814">
                  <c:v>645.94380483528505</c:v>
                </c:pt>
                <c:pt idx="278815">
                  <c:v>645.94612159055896</c:v>
                </c:pt>
                <c:pt idx="278816">
                  <c:v>645.94843834583196</c:v>
                </c:pt>
                <c:pt idx="278817">
                  <c:v>645.95075510110598</c:v>
                </c:pt>
                <c:pt idx="278818">
                  <c:v>645.95307185638001</c:v>
                </c:pt>
                <c:pt idx="278819">
                  <c:v>645.95538861165301</c:v>
                </c:pt>
                <c:pt idx="278820">
                  <c:v>645.95770536692703</c:v>
                </c:pt>
                <c:pt idx="278821">
                  <c:v>645.96002212220003</c:v>
                </c:pt>
                <c:pt idx="278822">
                  <c:v>645.96233887747405</c:v>
                </c:pt>
                <c:pt idx="278823">
                  <c:v>645.96465563274705</c:v>
                </c:pt>
                <c:pt idx="278824">
                  <c:v>645.96697238802096</c:v>
                </c:pt>
                <c:pt idx="278825">
                  <c:v>645.96928914329499</c:v>
                </c:pt>
                <c:pt idx="278826">
                  <c:v>645.97160589856799</c:v>
                </c:pt>
                <c:pt idx="278827">
                  <c:v>645.97392265384201</c:v>
                </c:pt>
                <c:pt idx="278828">
                  <c:v>645.97623940911501</c:v>
                </c:pt>
                <c:pt idx="278829">
                  <c:v>645.97855616438903</c:v>
                </c:pt>
                <c:pt idx="278830">
                  <c:v>645.98087291966203</c:v>
                </c:pt>
                <c:pt idx="278831">
                  <c:v>645.98318967493606</c:v>
                </c:pt>
                <c:pt idx="278832">
                  <c:v>645.98550643020997</c:v>
                </c:pt>
                <c:pt idx="278833">
                  <c:v>645.98782318548297</c:v>
                </c:pt>
                <c:pt idx="278834">
                  <c:v>645.99013994075699</c:v>
                </c:pt>
                <c:pt idx="278835">
                  <c:v>645.99245669602999</c:v>
                </c:pt>
                <c:pt idx="278836">
                  <c:v>645.99477345130401</c:v>
                </c:pt>
                <c:pt idx="278837">
                  <c:v>645.99709020657701</c:v>
                </c:pt>
                <c:pt idx="278838">
                  <c:v>645.99940696185104</c:v>
                </c:pt>
                <c:pt idx="278839">
                  <c:v>646.00172371712495</c:v>
                </c:pt>
                <c:pt idx="278840">
                  <c:v>646.00404047239795</c:v>
                </c:pt>
                <c:pt idx="278841">
                  <c:v>646.00635722767197</c:v>
                </c:pt>
                <c:pt idx="278842">
                  <c:v>646.00867398294497</c:v>
                </c:pt>
                <c:pt idx="278843">
                  <c:v>646.01099073821899</c:v>
                </c:pt>
                <c:pt idx="278844">
                  <c:v>646.01330749349199</c:v>
                </c:pt>
                <c:pt idx="278845">
                  <c:v>646.01562424876602</c:v>
                </c:pt>
                <c:pt idx="278846">
                  <c:v>646.01794100404004</c:v>
                </c:pt>
                <c:pt idx="278847">
                  <c:v>646.02025775931304</c:v>
                </c:pt>
                <c:pt idx="278848">
                  <c:v>646.02257451458695</c:v>
                </c:pt>
                <c:pt idx="278849">
                  <c:v>646.02489126985995</c:v>
                </c:pt>
                <c:pt idx="278850">
                  <c:v>646.02720802513397</c:v>
                </c:pt>
                <c:pt idx="278851">
                  <c:v>646.02952478040697</c:v>
                </c:pt>
                <c:pt idx="278852">
                  <c:v>646.031841535681</c:v>
                </c:pt>
                <c:pt idx="278853">
                  <c:v>646.03415829095502</c:v>
                </c:pt>
                <c:pt idx="278854">
                  <c:v>646.03647504622802</c:v>
                </c:pt>
                <c:pt idx="278855">
                  <c:v>646.03879180150204</c:v>
                </c:pt>
                <c:pt idx="278856">
                  <c:v>646.04110855677504</c:v>
                </c:pt>
                <c:pt idx="278857">
                  <c:v>646.04342531204895</c:v>
                </c:pt>
                <c:pt idx="278858">
                  <c:v>646.04574206732195</c:v>
                </c:pt>
                <c:pt idx="278859">
                  <c:v>646.04805882259598</c:v>
                </c:pt>
                <c:pt idx="278860">
                  <c:v>646.05037557786898</c:v>
                </c:pt>
                <c:pt idx="278861">
                  <c:v>646.052692333143</c:v>
                </c:pt>
                <c:pt idx="278862">
                  <c:v>646.05500908841702</c:v>
                </c:pt>
                <c:pt idx="278863">
                  <c:v>646.05732584369002</c:v>
                </c:pt>
                <c:pt idx="278864">
                  <c:v>646.05964259896405</c:v>
                </c:pt>
                <c:pt idx="278865">
                  <c:v>646.06195935423705</c:v>
                </c:pt>
                <c:pt idx="278866">
                  <c:v>646.06427610951096</c:v>
                </c:pt>
                <c:pt idx="278867">
                  <c:v>646.06659286478396</c:v>
                </c:pt>
                <c:pt idx="278868">
                  <c:v>646.06890962005798</c:v>
                </c:pt>
                <c:pt idx="278869">
                  <c:v>646.071226375332</c:v>
                </c:pt>
                <c:pt idx="278870">
                  <c:v>646.073543130605</c:v>
                </c:pt>
                <c:pt idx="278871">
                  <c:v>646.07585988587903</c:v>
                </c:pt>
                <c:pt idx="278872">
                  <c:v>646.07817664115203</c:v>
                </c:pt>
                <c:pt idx="278873">
                  <c:v>646.08049339642605</c:v>
                </c:pt>
                <c:pt idx="278874">
                  <c:v>646.08281015169905</c:v>
                </c:pt>
                <c:pt idx="278875">
                  <c:v>646.08512690697296</c:v>
                </c:pt>
                <c:pt idx="278876">
                  <c:v>646.08744366224698</c:v>
                </c:pt>
                <c:pt idx="278877">
                  <c:v>646.08976041751998</c:v>
                </c:pt>
                <c:pt idx="278878">
                  <c:v>646.09207717279401</c:v>
                </c:pt>
                <c:pt idx="278879">
                  <c:v>646.09439392806701</c:v>
                </c:pt>
                <c:pt idx="278880">
                  <c:v>646.09671068334103</c:v>
                </c:pt>
                <c:pt idx="278881">
                  <c:v>646.09902743861403</c:v>
                </c:pt>
                <c:pt idx="278882">
                  <c:v>646.10134419388805</c:v>
                </c:pt>
                <c:pt idx="278883">
                  <c:v>646.10366094916196</c:v>
                </c:pt>
                <c:pt idx="278884">
                  <c:v>646.10597770443496</c:v>
                </c:pt>
                <c:pt idx="278885">
                  <c:v>646.10829445970899</c:v>
                </c:pt>
                <c:pt idx="278886">
                  <c:v>646.11061121498199</c:v>
                </c:pt>
                <c:pt idx="278887">
                  <c:v>646.11292797025601</c:v>
                </c:pt>
                <c:pt idx="278888">
                  <c:v>646.11524472552901</c:v>
                </c:pt>
                <c:pt idx="278889">
                  <c:v>646.11756148080303</c:v>
                </c:pt>
                <c:pt idx="278890">
                  <c:v>646.11987823607706</c:v>
                </c:pt>
                <c:pt idx="278891">
                  <c:v>646.12219499135006</c:v>
                </c:pt>
                <c:pt idx="278892">
                  <c:v>646.12451174662397</c:v>
                </c:pt>
                <c:pt idx="278893">
                  <c:v>646.12682850189697</c:v>
                </c:pt>
                <c:pt idx="278894">
                  <c:v>646.12914525717099</c:v>
                </c:pt>
                <c:pt idx="278895">
                  <c:v>646.13146201244399</c:v>
                </c:pt>
                <c:pt idx="278896">
                  <c:v>646.13377876771801</c:v>
                </c:pt>
                <c:pt idx="278897">
                  <c:v>646.13609552299204</c:v>
                </c:pt>
                <c:pt idx="278898">
                  <c:v>646.13841227826504</c:v>
                </c:pt>
                <c:pt idx="278899">
                  <c:v>646.14072903353895</c:v>
                </c:pt>
                <c:pt idx="278900">
                  <c:v>646.14304578881195</c:v>
                </c:pt>
                <c:pt idx="278901">
                  <c:v>646.14536254408597</c:v>
                </c:pt>
                <c:pt idx="278902">
                  <c:v>646.14767929935897</c:v>
                </c:pt>
                <c:pt idx="278903">
                  <c:v>646.14999605463299</c:v>
                </c:pt>
                <c:pt idx="278904">
                  <c:v>646.15231280990599</c:v>
                </c:pt>
                <c:pt idx="278905">
                  <c:v>646.15462956518002</c:v>
                </c:pt>
                <c:pt idx="278906">
                  <c:v>646.15694632045404</c:v>
                </c:pt>
                <c:pt idx="278907">
                  <c:v>646.15926307572704</c:v>
                </c:pt>
                <c:pt idx="278908">
                  <c:v>646.16157983100095</c:v>
                </c:pt>
                <c:pt idx="278909">
                  <c:v>646.16389658627395</c:v>
                </c:pt>
                <c:pt idx="278910">
                  <c:v>646.16621334154797</c:v>
                </c:pt>
                <c:pt idx="278911">
                  <c:v>646.16853009682097</c:v>
                </c:pt>
                <c:pt idx="278912">
                  <c:v>646.170846852095</c:v>
                </c:pt>
                <c:pt idx="278913">
                  <c:v>646.17316360736902</c:v>
                </c:pt>
                <c:pt idx="278914">
                  <c:v>646.17548036264202</c:v>
                </c:pt>
                <c:pt idx="278915">
                  <c:v>646.17779711791604</c:v>
                </c:pt>
                <c:pt idx="278916">
                  <c:v>646.18011387318904</c:v>
                </c:pt>
                <c:pt idx="278917">
                  <c:v>646.18243062846295</c:v>
                </c:pt>
                <c:pt idx="278918">
                  <c:v>646.18474738373595</c:v>
                </c:pt>
                <c:pt idx="278919">
                  <c:v>646.18706413900998</c:v>
                </c:pt>
                <c:pt idx="278920">
                  <c:v>646.189380894284</c:v>
                </c:pt>
                <c:pt idx="278921">
                  <c:v>646.191697649557</c:v>
                </c:pt>
                <c:pt idx="278922">
                  <c:v>646.19401440483102</c:v>
                </c:pt>
                <c:pt idx="278923">
                  <c:v>646.19633116010402</c:v>
                </c:pt>
                <c:pt idx="278924">
                  <c:v>646.19864791537805</c:v>
                </c:pt>
                <c:pt idx="278925">
                  <c:v>646.20096467065105</c:v>
                </c:pt>
                <c:pt idx="278926">
                  <c:v>646.20328142592496</c:v>
                </c:pt>
                <c:pt idx="278927">
                  <c:v>646.20559818119898</c:v>
                </c:pt>
                <c:pt idx="278928">
                  <c:v>646.20791493647198</c:v>
                </c:pt>
                <c:pt idx="278929">
                  <c:v>646.210231691746</c:v>
                </c:pt>
                <c:pt idx="278930">
                  <c:v>646.212548447019</c:v>
                </c:pt>
                <c:pt idx="278931">
                  <c:v>646.21486520229303</c:v>
                </c:pt>
                <c:pt idx="278932">
                  <c:v>646.21718195756603</c:v>
                </c:pt>
                <c:pt idx="278933">
                  <c:v>646.21949871284005</c:v>
                </c:pt>
                <c:pt idx="278934">
                  <c:v>646.22181546811396</c:v>
                </c:pt>
                <c:pt idx="278935">
                  <c:v>646.22413222338696</c:v>
                </c:pt>
                <c:pt idx="278936">
                  <c:v>646.22644897866098</c:v>
                </c:pt>
                <c:pt idx="278937">
                  <c:v>646.22876573393398</c:v>
                </c:pt>
                <c:pt idx="278938">
                  <c:v>646.23108248920801</c:v>
                </c:pt>
                <c:pt idx="278939">
                  <c:v>646.23339924448101</c:v>
                </c:pt>
                <c:pt idx="278940">
                  <c:v>646.23571599975503</c:v>
                </c:pt>
                <c:pt idx="278941">
                  <c:v>646.23803275502905</c:v>
                </c:pt>
                <c:pt idx="278942">
                  <c:v>646.24034951030205</c:v>
                </c:pt>
                <c:pt idx="278943">
                  <c:v>646.24266626557596</c:v>
                </c:pt>
                <c:pt idx="278944">
                  <c:v>646.24498302084896</c:v>
                </c:pt>
                <c:pt idx="278945">
                  <c:v>646.24729977612299</c:v>
                </c:pt>
                <c:pt idx="278946">
                  <c:v>646.24961653139599</c:v>
                </c:pt>
                <c:pt idx="278947">
                  <c:v>646.25193328667001</c:v>
                </c:pt>
                <c:pt idx="278948">
                  <c:v>646.25425004194403</c:v>
                </c:pt>
                <c:pt idx="278949">
                  <c:v>646.25656679721703</c:v>
                </c:pt>
                <c:pt idx="278950">
                  <c:v>646.25888355249106</c:v>
                </c:pt>
                <c:pt idx="278951">
                  <c:v>646.26120030776406</c:v>
                </c:pt>
                <c:pt idx="278952">
                  <c:v>646.26351706303797</c:v>
                </c:pt>
                <c:pt idx="278953">
                  <c:v>646.26583381831097</c:v>
                </c:pt>
                <c:pt idx="278954">
                  <c:v>646.26815057358499</c:v>
                </c:pt>
                <c:pt idx="278955">
                  <c:v>646.27046732885799</c:v>
                </c:pt>
                <c:pt idx="278956">
                  <c:v>646.27278408413201</c:v>
                </c:pt>
                <c:pt idx="278957">
                  <c:v>646.27510083940604</c:v>
                </c:pt>
                <c:pt idx="278958">
                  <c:v>646.27741759467904</c:v>
                </c:pt>
                <c:pt idx="278959">
                  <c:v>646.27973434995295</c:v>
                </c:pt>
                <c:pt idx="278960">
                  <c:v>646.28205110522595</c:v>
                </c:pt>
                <c:pt idx="278961">
                  <c:v>646.28436786049997</c:v>
                </c:pt>
                <c:pt idx="278962">
                  <c:v>646.28668461577297</c:v>
                </c:pt>
                <c:pt idx="278963">
                  <c:v>646.28900137104699</c:v>
                </c:pt>
                <c:pt idx="278964">
                  <c:v>646.29131812632102</c:v>
                </c:pt>
                <c:pt idx="278965">
                  <c:v>646.29363488159402</c:v>
                </c:pt>
                <c:pt idx="278966">
                  <c:v>646.29595163686804</c:v>
                </c:pt>
                <c:pt idx="278967">
                  <c:v>646.29826839214104</c:v>
                </c:pt>
                <c:pt idx="278968">
                  <c:v>646.30058514741495</c:v>
                </c:pt>
                <c:pt idx="278969">
                  <c:v>646.30290190268795</c:v>
                </c:pt>
                <c:pt idx="278970">
                  <c:v>646.30521865796197</c:v>
                </c:pt>
                <c:pt idx="278971">
                  <c:v>646.307535413236</c:v>
                </c:pt>
                <c:pt idx="278972">
                  <c:v>646.309852168509</c:v>
                </c:pt>
                <c:pt idx="278973">
                  <c:v>646.31216892378302</c:v>
                </c:pt>
                <c:pt idx="278974">
                  <c:v>646.31448567905602</c:v>
                </c:pt>
                <c:pt idx="278975">
                  <c:v>646.31680243433004</c:v>
                </c:pt>
                <c:pt idx="278976">
                  <c:v>646.31911918960304</c:v>
                </c:pt>
                <c:pt idx="278977">
                  <c:v>646.32143594487695</c:v>
                </c:pt>
                <c:pt idx="278978">
                  <c:v>646.32375270015098</c:v>
                </c:pt>
                <c:pt idx="278979">
                  <c:v>646.32606945542398</c:v>
                </c:pt>
                <c:pt idx="278980">
                  <c:v>646.328386210698</c:v>
                </c:pt>
                <c:pt idx="278981">
                  <c:v>646.330702965971</c:v>
                </c:pt>
                <c:pt idx="278982">
                  <c:v>646.33301972124502</c:v>
                </c:pt>
                <c:pt idx="278983">
                  <c:v>646.33533647651802</c:v>
                </c:pt>
                <c:pt idx="278984">
                  <c:v>646.33765323179205</c:v>
                </c:pt>
                <c:pt idx="278985">
                  <c:v>646.33996998706596</c:v>
                </c:pt>
                <c:pt idx="278986">
                  <c:v>646.34228674233896</c:v>
                </c:pt>
                <c:pt idx="278987">
                  <c:v>646.34460349761298</c:v>
                </c:pt>
                <c:pt idx="278988">
                  <c:v>646.34692025288598</c:v>
                </c:pt>
                <c:pt idx="278989">
                  <c:v>646.34923700816</c:v>
                </c:pt>
                <c:pt idx="278990">
                  <c:v>646.351553763433</c:v>
                </c:pt>
                <c:pt idx="278991">
                  <c:v>646.35387051870703</c:v>
                </c:pt>
                <c:pt idx="278992">
                  <c:v>646.35618727398105</c:v>
                </c:pt>
                <c:pt idx="278993">
                  <c:v>646.35850402925405</c:v>
                </c:pt>
                <c:pt idx="278994">
                  <c:v>646.36082078452796</c:v>
                </c:pt>
                <c:pt idx="278995">
                  <c:v>646.36313753980096</c:v>
                </c:pt>
                <c:pt idx="278996">
                  <c:v>646.36545429507498</c:v>
                </c:pt>
                <c:pt idx="278997">
                  <c:v>646.36777105034798</c:v>
                </c:pt>
                <c:pt idx="278998">
                  <c:v>646.37008780562201</c:v>
                </c:pt>
                <c:pt idx="278999">
                  <c:v>646.37240456089603</c:v>
                </c:pt>
                <c:pt idx="279000">
                  <c:v>646.37472131616903</c:v>
                </c:pt>
                <c:pt idx="279001">
                  <c:v>646.37703807144305</c:v>
                </c:pt>
                <c:pt idx="279002">
                  <c:v>646.37935482671605</c:v>
                </c:pt>
                <c:pt idx="279003">
                  <c:v>646.38167158198996</c:v>
                </c:pt>
                <c:pt idx="279004">
                  <c:v>646.38398833726296</c:v>
                </c:pt>
                <c:pt idx="279005">
                  <c:v>646.38630509253699</c:v>
                </c:pt>
                <c:pt idx="279006">
                  <c:v>646.38862184780999</c:v>
                </c:pt>
                <c:pt idx="279007">
                  <c:v>646.39093860308401</c:v>
                </c:pt>
                <c:pt idx="279008">
                  <c:v>646.39325535835803</c:v>
                </c:pt>
                <c:pt idx="279009">
                  <c:v>646.39557211363103</c:v>
                </c:pt>
                <c:pt idx="279010">
                  <c:v>646.39788886890506</c:v>
                </c:pt>
                <c:pt idx="279011">
                  <c:v>646.40020562417806</c:v>
                </c:pt>
                <c:pt idx="279012">
                  <c:v>646.40252237945197</c:v>
                </c:pt>
                <c:pt idx="279013">
                  <c:v>646.40483913472497</c:v>
                </c:pt>
                <c:pt idx="279014">
                  <c:v>646.40715588999899</c:v>
                </c:pt>
                <c:pt idx="279015">
                  <c:v>646.40947264527301</c:v>
                </c:pt>
                <c:pt idx="279016">
                  <c:v>646.41178940054601</c:v>
                </c:pt>
                <c:pt idx="279017">
                  <c:v>646.41410615582004</c:v>
                </c:pt>
                <c:pt idx="279018">
                  <c:v>646.41642291109304</c:v>
                </c:pt>
                <c:pt idx="279019">
                  <c:v>646.41873966636695</c:v>
                </c:pt>
                <c:pt idx="279020">
                  <c:v>646.42105642163995</c:v>
                </c:pt>
                <c:pt idx="279021">
                  <c:v>646.42337317691397</c:v>
                </c:pt>
                <c:pt idx="279022">
                  <c:v>646.42568993218799</c:v>
                </c:pt>
                <c:pt idx="279023">
                  <c:v>646.42800668746099</c:v>
                </c:pt>
                <c:pt idx="279024">
                  <c:v>646.43032344273502</c:v>
                </c:pt>
                <c:pt idx="279025">
                  <c:v>646.43264019800802</c:v>
                </c:pt>
                <c:pt idx="279026">
                  <c:v>646.43495695328204</c:v>
                </c:pt>
                <c:pt idx="279027">
                  <c:v>646.43727370855504</c:v>
                </c:pt>
                <c:pt idx="279028">
                  <c:v>646.43959046382895</c:v>
                </c:pt>
                <c:pt idx="279029">
                  <c:v>646.44190721910297</c:v>
                </c:pt>
                <c:pt idx="279030">
                  <c:v>646.44422397437597</c:v>
                </c:pt>
                <c:pt idx="279031">
                  <c:v>646.44654072965</c:v>
                </c:pt>
                <c:pt idx="279032">
                  <c:v>646.448857484923</c:v>
                </c:pt>
                <c:pt idx="279033">
                  <c:v>646.45117424019702</c:v>
                </c:pt>
                <c:pt idx="279034">
                  <c:v>646.45349099547002</c:v>
                </c:pt>
                <c:pt idx="279035">
                  <c:v>646.45580775074404</c:v>
                </c:pt>
                <c:pt idx="279036">
                  <c:v>646.45812450601795</c:v>
                </c:pt>
                <c:pt idx="279037">
                  <c:v>646.46044126129095</c:v>
                </c:pt>
                <c:pt idx="279038">
                  <c:v>646.46275801656498</c:v>
                </c:pt>
                <c:pt idx="279039">
                  <c:v>646.46507477183798</c:v>
                </c:pt>
                <c:pt idx="279040">
                  <c:v>646.467391527112</c:v>
                </c:pt>
                <c:pt idx="279041">
                  <c:v>646.469708282385</c:v>
                </c:pt>
                <c:pt idx="279042">
                  <c:v>646.47202503765902</c:v>
                </c:pt>
                <c:pt idx="279043">
                  <c:v>646.47434179293305</c:v>
                </c:pt>
                <c:pt idx="279044">
                  <c:v>646.47665854820605</c:v>
                </c:pt>
                <c:pt idx="279045">
                  <c:v>646.47897530347996</c:v>
                </c:pt>
                <c:pt idx="279046">
                  <c:v>646.48129205875296</c:v>
                </c:pt>
                <c:pt idx="279047">
                  <c:v>646.48360881402698</c:v>
                </c:pt>
                <c:pt idx="279048">
                  <c:v>646.48592556929998</c:v>
                </c:pt>
                <c:pt idx="279049">
                  <c:v>646.488242324574</c:v>
                </c:pt>
                <c:pt idx="279050">
                  <c:v>646.49055907984803</c:v>
                </c:pt>
                <c:pt idx="279051">
                  <c:v>646.49287583512103</c:v>
                </c:pt>
                <c:pt idx="279052">
                  <c:v>646.49519259039505</c:v>
                </c:pt>
                <c:pt idx="279053">
                  <c:v>646.49750934566805</c:v>
                </c:pt>
                <c:pt idx="279054">
                  <c:v>646.49982610094196</c:v>
                </c:pt>
                <c:pt idx="279055">
                  <c:v>646.50214285621496</c:v>
                </c:pt>
                <c:pt idx="279056">
                  <c:v>646.50445961148898</c:v>
                </c:pt>
                <c:pt idx="279057">
                  <c:v>646.50677636676198</c:v>
                </c:pt>
                <c:pt idx="279058">
                  <c:v>646.50909312203601</c:v>
                </c:pt>
                <c:pt idx="279059">
                  <c:v>646.51140987731003</c:v>
                </c:pt>
                <c:pt idx="279060">
                  <c:v>646.51372663258303</c:v>
                </c:pt>
                <c:pt idx="279061">
                  <c:v>646.51604338785705</c:v>
                </c:pt>
                <c:pt idx="279062">
                  <c:v>646.51836014313005</c:v>
                </c:pt>
                <c:pt idx="279063">
                  <c:v>646.52067689840396</c:v>
                </c:pt>
                <c:pt idx="279064">
                  <c:v>646.52299365367696</c:v>
                </c:pt>
                <c:pt idx="279065">
                  <c:v>646.52531040895099</c:v>
                </c:pt>
                <c:pt idx="279066">
                  <c:v>646.52762716422501</c:v>
                </c:pt>
                <c:pt idx="279067">
                  <c:v>646.52994391949801</c:v>
                </c:pt>
                <c:pt idx="279068">
                  <c:v>646.53226067477203</c:v>
                </c:pt>
                <c:pt idx="279069">
                  <c:v>646.53457743004503</c:v>
                </c:pt>
                <c:pt idx="279070">
                  <c:v>646.53689418531906</c:v>
                </c:pt>
                <c:pt idx="279071">
                  <c:v>646.53921094059206</c:v>
                </c:pt>
                <c:pt idx="279072">
                  <c:v>646.54152769586597</c:v>
                </c:pt>
                <c:pt idx="279073">
                  <c:v>646.54384445113999</c:v>
                </c:pt>
                <c:pt idx="279074">
                  <c:v>646.54616120641299</c:v>
                </c:pt>
                <c:pt idx="279075">
                  <c:v>646.54847796168701</c:v>
                </c:pt>
                <c:pt idx="279076">
                  <c:v>646.55079471696001</c:v>
                </c:pt>
                <c:pt idx="279077">
                  <c:v>646.55311147223404</c:v>
                </c:pt>
                <c:pt idx="279078">
                  <c:v>646.55542822750704</c:v>
                </c:pt>
                <c:pt idx="279079">
                  <c:v>646.55774498278095</c:v>
                </c:pt>
                <c:pt idx="279080">
                  <c:v>646.56006173805497</c:v>
                </c:pt>
                <c:pt idx="279081">
                  <c:v>646.56237849332797</c:v>
                </c:pt>
                <c:pt idx="279082">
                  <c:v>646.56469524860199</c:v>
                </c:pt>
                <c:pt idx="279083">
                  <c:v>646.56701200387499</c:v>
                </c:pt>
                <c:pt idx="279084">
                  <c:v>646.56932875914902</c:v>
                </c:pt>
                <c:pt idx="279085">
                  <c:v>646.57164551442202</c:v>
                </c:pt>
                <c:pt idx="279086">
                  <c:v>646.57396226969604</c:v>
                </c:pt>
                <c:pt idx="279087">
                  <c:v>646.57627902496995</c:v>
                </c:pt>
                <c:pt idx="279088">
                  <c:v>646.57859578024295</c:v>
                </c:pt>
                <c:pt idx="279089">
                  <c:v>646.58091253551697</c:v>
                </c:pt>
                <c:pt idx="279090">
                  <c:v>646.58322929078997</c:v>
                </c:pt>
                <c:pt idx="279091">
                  <c:v>646.585546046064</c:v>
                </c:pt>
                <c:pt idx="279092">
                  <c:v>646.587862801337</c:v>
                </c:pt>
                <c:pt idx="279093">
                  <c:v>646.59017955661102</c:v>
                </c:pt>
                <c:pt idx="279094">
                  <c:v>646.59249631188504</c:v>
                </c:pt>
                <c:pt idx="279095">
                  <c:v>646.59481306715804</c:v>
                </c:pt>
                <c:pt idx="279096">
                  <c:v>646.59712982243195</c:v>
                </c:pt>
                <c:pt idx="279097">
                  <c:v>646.59944657770495</c:v>
                </c:pt>
                <c:pt idx="279098">
                  <c:v>646.60176333297898</c:v>
                </c:pt>
                <c:pt idx="279099">
                  <c:v>646.60408008825198</c:v>
                </c:pt>
                <c:pt idx="279100">
                  <c:v>646.606396843526</c:v>
                </c:pt>
                <c:pt idx="279101">
                  <c:v>646.60871359880002</c:v>
                </c:pt>
                <c:pt idx="279102">
                  <c:v>646.61103035407302</c:v>
                </c:pt>
                <c:pt idx="279103">
                  <c:v>646.61334710934705</c:v>
                </c:pt>
                <c:pt idx="279104">
                  <c:v>646.61566386462005</c:v>
                </c:pt>
                <c:pt idx="279105">
                  <c:v>646.61798061989396</c:v>
                </c:pt>
                <c:pt idx="279106">
                  <c:v>646.62029737516696</c:v>
                </c:pt>
                <c:pt idx="279107">
                  <c:v>646.62261413044098</c:v>
                </c:pt>
                <c:pt idx="279108">
                  <c:v>646.62493088571398</c:v>
                </c:pt>
                <c:pt idx="279109">
                  <c:v>646.627247640988</c:v>
                </c:pt>
                <c:pt idx="279110">
                  <c:v>646.62956439626203</c:v>
                </c:pt>
                <c:pt idx="279111">
                  <c:v>646.63188115153503</c:v>
                </c:pt>
                <c:pt idx="279112">
                  <c:v>646.63419790680905</c:v>
                </c:pt>
                <c:pt idx="279113">
                  <c:v>646.63651466208205</c:v>
                </c:pt>
                <c:pt idx="279114">
                  <c:v>646.63883141735596</c:v>
                </c:pt>
                <c:pt idx="279115">
                  <c:v>646.64114817262896</c:v>
                </c:pt>
                <c:pt idx="279116">
                  <c:v>646.64346492790298</c:v>
                </c:pt>
                <c:pt idx="279117">
                  <c:v>646.64578168317701</c:v>
                </c:pt>
                <c:pt idx="279118">
                  <c:v>646.64809843845001</c:v>
                </c:pt>
                <c:pt idx="279119">
                  <c:v>646.65041519372403</c:v>
                </c:pt>
                <c:pt idx="279120">
                  <c:v>646.65273194899703</c:v>
                </c:pt>
                <c:pt idx="279121">
                  <c:v>646.65504870427105</c:v>
                </c:pt>
                <c:pt idx="279122">
                  <c:v>646.65736545954405</c:v>
                </c:pt>
                <c:pt idx="279123">
                  <c:v>646.65968221481796</c:v>
                </c:pt>
                <c:pt idx="279124">
                  <c:v>646.66199897009199</c:v>
                </c:pt>
                <c:pt idx="279125">
                  <c:v>646.66431572536499</c:v>
                </c:pt>
                <c:pt idx="279126">
                  <c:v>646.66663248063901</c:v>
                </c:pt>
                <c:pt idx="279127">
                  <c:v>646.66894923591201</c:v>
                </c:pt>
                <c:pt idx="279128">
                  <c:v>646.67126599118603</c:v>
                </c:pt>
                <c:pt idx="279129">
                  <c:v>646.67358274645903</c:v>
                </c:pt>
                <c:pt idx="279130">
                  <c:v>646.67589950173306</c:v>
                </c:pt>
                <c:pt idx="279131">
                  <c:v>646.67821625700697</c:v>
                </c:pt>
                <c:pt idx="279132">
                  <c:v>646.68053301227997</c:v>
                </c:pt>
                <c:pt idx="279133">
                  <c:v>646.68284976755399</c:v>
                </c:pt>
                <c:pt idx="279134">
                  <c:v>646.68516652282699</c:v>
                </c:pt>
                <c:pt idx="279135">
                  <c:v>646.68748327810101</c:v>
                </c:pt>
                <c:pt idx="279136">
                  <c:v>646.68980003337401</c:v>
                </c:pt>
                <c:pt idx="279137">
                  <c:v>646.69211678864804</c:v>
                </c:pt>
                <c:pt idx="279138">
                  <c:v>646.69443354392195</c:v>
                </c:pt>
                <c:pt idx="279139">
                  <c:v>646.69675029919495</c:v>
                </c:pt>
                <c:pt idx="279140">
                  <c:v>646.69906705446897</c:v>
                </c:pt>
                <c:pt idx="279141">
                  <c:v>646.70138380974197</c:v>
                </c:pt>
                <c:pt idx="279142">
                  <c:v>646.70370056501599</c:v>
                </c:pt>
                <c:pt idx="279143">
                  <c:v>646.70601732028899</c:v>
                </c:pt>
                <c:pt idx="279144">
                  <c:v>646.70833407556302</c:v>
                </c:pt>
                <c:pt idx="279145">
                  <c:v>646.71065083083704</c:v>
                </c:pt>
                <c:pt idx="279146">
                  <c:v>646.71296758611004</c:v>
                </c:pt>
                <c:pt idx="279147">
                  <c:v>646.71528434138395</c:v>
                </c:pt>
                <c:pt idx="279148">
                  <c:v>646.71760109665695</c:v>
                </c:pt>
                <c:pt idx="279149">
                  <c:v>646.71991785193097</c:v>
                </c:pt>
                <c:pt idx="279150">
                  <c:v>646.72223460720397</c:v>
                </c:pt>
                <c:pt idx="279151">
                  <c:v>646.724551362478</c:v>
                </c:pt>
                <c:pt idx="279152">
                  <c:v>646.72686811775202</c:v>
                </c:pt>
                <c:pt idx="279153">
                  <c:v>646.72918487302502</c:v>
                </c:pt>
                <c:pt idx="279154">
                  <c:v>646.73150162829904</c:v>
                </c:pt>
                <c:pt idx="279155">
                  <c:v>646.73381838357204</c:v>
                </c:pt>
                <c:pt idx="279156">
                  <c:v>646.73613513884595</c:v>
                </c:pt>
                <c:pt idx="279157">
                  <c:v>646.73845189411895</c:v>
                </c:pt>
                <c:pt idx="279158">
                  <c:v>646.74076864939298</c:v>
                </c:pt>
                <c:pt idx="279159">
                  <c:v>646.74308540466598</c:v>
                </c:pt>
                <c:pt idx="279160">
                  <c:v>646.74540215994</c:v>
                </c:pt>
                <c:pt idx="279161">
                  <c:v>646.74771891521402</c:v>
                </c:pt>
                <c:pt idx="279162">
                  <c:v>646.75003567048702</c:v>
                </c:pt>
                <c:pt idx="279163">
                  <c:v>646.75235242576105</c:v>
                </c:pt>
                <c:pt idx="279164">
                  <c:v>646.75466918103405</c:v>
                </c:pt>
                <c:pt idx="279165">
                  <c:v>646.75698593630796</c:v>
                </c:pt>
                <c:pt idx="279166">
                  <c:v>646.75930269158096</c:v>
                </c:pt>
                <c:pt idx="279167">
                  <c:v>646.76161944685498</c:v>
                </c:pt>
                <c:pt idx="279168">
                  <c:v>646.763936202129</c:v>
                </c:pt>
                <c:pt idx="279169">
                  <c:v>646.766252957402</c:v>
                </c:pt>
                <c:pt idx="279170">
                  <c:v>646.76856971267603</c:v>
                </c:pt>
                <c:pt idx="279171">
                  <c:v>646.77088646794903</c:v>
                </c:pt>
                <c:pt idx="279172">
                  <c:v>646.77320322322305</c:v>
                </c:pt>
                <c:pt idx="279173">
                  <c:v>646.77551997849605</c:v>
                </c:pt>
                <c:pt idx="279174">
                  <c:v>646.77783673376996</c:v>
                </c:pt>
                <c:pt idx="279175">
                  <c:v>646.78015348904398</c:v>
                </c:pt>
                <c:pt idx="279176">
                  <c:v>646.78247024431698</c:v>
                </c:pt>
                <c:pt idx="279177">
                  <c:v>646.78478699959101</c:v>
                </c:pt>
                <c:pt idx="279178">
                  <c:v>646.78710375486401</c:v>
                </c:pt>
                <c:pt idx="279179">
                  <c:v>646.78942051013803</c:v>
                </c:pt>
                <c:pt idx="279180">
                  <c:v>646.79173726541103</c:v>
                </c:pt>
                <c:pt idx="279181">
                  <c:v>646.79405402068505</c:v>
                </c:pt>
                <c:pt idx="279182">
                  <c:v>646.79637077595896</c:v>
                </c:pt>
                <c:pt idx="279183">
                  <c:v>646.79868753123196</c:v>
                </c:pt>
                <c:pt idx="279184">
                  <c:v>646.80100428650599</c:v>
                </c:pt>
                <c:pt idx="279185">
                  <c:v>646.80332104177899</c:v>
                </c:pt>
                <c:pt idx="279186">
                  <c:v>646.80563779705301</c:v>
                </c:pt>
                <c:pt idx="279187">
                  <c:v>646.80795455232601</c:v>
                </c:pt>
                <c:pt idx="279188">
                  <c:v>646.81027130760003</c:v>
                </c:pt>
                <c:pt idx="279189">
                  <c:v>646.81258806287406</c:v>
                </c:pt>
                <c:pt idx="279190">
                  <c:v>646.81490481814706</c:v>
                </c:pt>
                <c:pt idx="279191">
                  <c:v>646.81722157342097</c:v>
                </c:pt>
                <c:pt idx="279192">
                  <c:v>646.81953832869397</c:v>
                </c:pt>
                <c:pt idx="279193">
                  <c:v>646.82185508396799</c:v>
                </c:pt>
                <c:pt idx="279194">
                  <c:v>646.82417183924099</c:v>
                </c:pt>
                <c:pt idx="279195">
                  <c:v>646.82648859451501</c:v>
                </c:pt>
                <c:pt idx="279196">
                  <c:v>646.82880534978904</c:v>
                </c:pt>
                <c:pt idx="279197">
                  <c:v>646.83112210506204</c:v>
                </c:pt>
                <c:pt idx="279198">
                  <c:v>646.83343886033595</c:v>
                </c:pt>
                <c:pt idx="279199">
                  <c:v>646.83575561560895</c:v>
                </c:pt>
                <c:pt idx="279200">
                  <c:v>646.83807237088297</c:v>
                </c:pt>
                <c:pt idx="279201">
                  <c:v>646.84038912615597</c:v>
                </c:pt>
                <c:pt idx="279202">
                  <c:v>646.84270588142999</c:v>
                </c:pt>
                <c:pt idx="279203">
                  <c:v>646.84502263670299</c:v>
                </c:pt>
                <c:pt idx="279204">
                  <c:v>646.84733939197702</c:v>
                </c:pt>
                <c:pt idx="279205">
                  <c:v>646.84965614725104</c:v>
                </c:pt>
                <c:pt idx="279206">
                  <c:v>646.85197290252404</c:v>
                </c:pt>
                <c:pt idx="279207">
                  <c:v>646.85428965779795</c:v>
                </c:pt>
                <c:pt idx="279208">
                  <c:v>646.85660641307095</c:v>
                </c:pt>
                <c:pt idx="279209">
                  <c:v>646.85892316834497</c:v>
                </c:pt>
                <c:pt idx="279210">
                  <c:v>646.86123992361797</c:v>
                </c:pt>
                <c:pt idx="279211">
                  <c:v>646.863556678892</c:v>
                </c:pt>
                <c:pt idx="279212">
                  <c:v>646.86587343416602</c:v>
                </c:pt>
                <c:pt idx="279213">
                  <c:v>646.86819018943902</c:v>
                </c:pt>
                <c:pt idx="279214">
                  <c:v>646.87050694471304</c:v>
                </c:pt>
                <c:pt idx="279215">
                  <c:v>646.87282369998604</c:v>
                </c:pt>
                <c:pt idx="279216">
                  <c:v>646.87514045525995</c:v>
                </c:pt>
                <c:pt idx="279217">
                  <c:v>646.87745721053295</c:v>
                </c:pt>
                <c:pt idx="279218">
                  <c:v>646.87977396580698</c:v>
                </c:pt>
                <c:pt idx="279219">
                  <c:v>646.882090721081</c:v>
                </c:pt>
                <c:pt idx="279220">
                  <c:v>646.884407476354</c:v>
                </c:pt>
                <c:pt idx="279221">
                  <c:v>646.88672423162802</c:v>
                </c:pt>
                <c:pt idx="279222">
                  <c:v>646.88904098690102</c:v>
                </c:pt>
                <c:pt idx="279223">
                  <c:v>646.89135774217505</c:v>
                </c:pt>
                <c:pt idx="279224">
                  <c:v>646.89367449744805</c:v>
                </c:pt>
                <c:pt idx="279225">
                  <c:v>646.89599125272196</c:v>
                </c:pt>
                <c:pt idx="279226">
                  <c:v>646.89830800799598</c:v>
                </c:pt>
                <c:pt idx="279227">
                  <c:v>646.90062476326898</c:v>
                </c:pt>
                <c:pt idx="279228">
                  <c:v>646.902941518543</c:v>
                </c:pt>
                <c:pt idx="279229">
                  <c:v>646.905258273816</c:v>
                </c:pt>
                <c:pt idx="279230">
                  <c:v>646.90757502909003</c:v>
                </c:pt>
                <c:pt idx="279231">
                  <c:v>646.90989178436303</c:v>
                </c:pt>
                <c:pt idx="279232">
                  <c:v>646.91220853963705</c:v>
                </c:pt>
                <c:pt idx="279233">
                  <c:v>646.91452529491096</c:v>
                </c:pt>
                <c:pt idx="279234">
                  <c:v>646.91684205018396</c:v>
                </c:pt>
                <c:pt idx="279235">
                  <c:v>646.91915880545798</c:v>
                </c:pt>
                <c:pt idx="279236">
                  <c:v>646.92147556073098</c:v>
                </c:pt>
                <c:pt idx="279237">
                  <c:v>646.92379231600501</c:v>
                </c:pt>
                <c:pt idx="279238">
                  <c:v>646.92610907127801</c:v>
                </c:pt>
                <c:pt idx="279239">
                  <c:v>646.92842582655203</c:v>
                </c:pt>
                <c:pt idx="279240">
                  <c:v>646.93074258182605</c:v>
                </c:pt>
                <c:pt idx="279241">
                  <c:v>646.93305933709905</c:v>
                </c:pt>
                <c:pt idx="279242">
                  <c:v>646.93537609237296</c:v>
                </c:pt>
                <c:pt idx="279243">
                  <c:v>646.93769284764596</c:v>
                </c:pt>
                <c:pt idx="279244">
                  <c:v>646.94000960291999</c:v>
                </c:pt>
                <c:pt idx="279245">
                  <c:v>646.94232635819299</c:v>
                </c:pt>
                <c:pt idx="279246">
                  <c:v>646.94464311346701</c:v>
                </c:pt>
                <c:pt idx="279247">
                  <c:v>646.94695986874103</c:v>
                </c:pt>
                <c:pt idx="279248">
                  <c:v>646.94927662401403</c:v>
                </c:pt>
                <c:pt idx="279249">
                  <c:v>646.95159337928806</c:v>
                </c:pt>
                <c:pt idx="279250">
                  <c:v>646.95391013456106</c:v>
                </c:pt>
                <c:pt idx="279251">
                  <c:v>646.95622688983497</c:v>
                </c:pt>
                <c:pt idx="279252">
                  <c:v>646.95854364510797</c:v>
                </c:pt>
                <c:pt idx="279253">
                  <c:v>646.96086040038199</c:v>
                </c:pt>
                <c:pt idx="279254">
                  <c:v>646.96317715565499</c:v>
                </c:pt>
                <c:pt idx="279255">
                  <c:v>646.96549391092901</c:v>
                </c:pt>
                <c:pt idx="279256">
                  <c:v>646.96781066620304</c:v>
                </c:pt>
                <c:pt idx="279257">
                  <c:v>646.97012742147604</c:v>
                </c:pt>
                <c:pt idx="279258">
                  <c:v>646.97244417674995</c:v>
                </c:pt>
                <c:pt idx="279259">
                  <c:v>646.97476093202295</c:v>
                </c:pt>
                <c:pt idx="279260">
                  <c:v>646.97707768729697</c:v>
                </c:pt>
                <c:pt idx="279261">
                  <c:v>646.97939444256997</c:v>
                </c:pt>
                <c:pt idx="279262">
                  <c:v>646.98171119784399</c:v>
                </c:pt>
                <c:pt idx="279263">
                  <c:v>646.98402795311802</c:v>
                </c:pt>
                <c:pt idx="279264">
                  <c:v>646.98634470839102</c:v>
                </c:pt>
                <c:pt idx="279265">
                  <c:v>646.98866146366504</c:v>
                </c:pt>
                <c:pt idx="279266">
                  <c:v>646.99097821893804</c:v>
                </c:pt>
                <c:pt idx="279267">
                  <c:v>646.99329497421195</c:v>
                </c:pt>
                <c:pt idx="279268">
                  <c:v>646.99561172948495</c:v>
                </c:pt>
                <c:pt idx="279269">
                  <c:v>646.99792848475897</c:v>
                </c:pt>
                <c:pt idx="279270">
                  <c:v>647.000245240033</c:v>
                </c:pt>
                <c:pt idx="279271">
                  <c:v>647.002561995306</c:v>
                </c:pt>
                <c:pt idx="279272">
                  <c:v>647.00487875058002</c:v>
                </c:pt>
                <c:pt idx="279273">
                  <c:v>647.00719550585302</c:v>
                </c:pt>
                <c:pt idx="279274">
                  <c:v>647.00951226112704</c:v>
                </c:pt>
                <c:pt idx="279275">
                  <c:v>647.01182901640004</c:v>
                </c:pt>
                <c:pt idx="279276">
                  <c:v>647.01414577167395</c:v>
                </c:pt>
                <c:pt idx="279277">
                  <c:v>647.01646252694798</c:v>
                </c:pt>
                <c:pt idx="279278">
                  <c:v>647.01877928222098</c:v>
                </c:pt>
                <c:pt idx="279279">
                  <c:v>647.021096037495</c:v>
                </c:pt>
                <c:pt idx="279280">
                  <c:v>647.023412792768</c:v>
                </c:pt>
                <c:pt idx="279281">
                  <c:v>647.02572954804202</c:v>
                </c:pt>
                <c:pt idx="279282">
                  <c:v>647.02804630331502</c:v>
                </c:pt>
                <c:pt idx="279283">
                  <c:v>647.03036305858905</c:v>
                </c:pt>
                <c:pt idx="279284">
                  <c:v>647.03267981386296</c:v>
                </c:pt>
                <c:pt idx="279285">
                  <c:v>647.03499656913596</c:v>
                </c:pt>
                <c:pt idx="279286">
                  <c:v>647.03731332440998</c:v>
                </c:pt>
                <c:pt idx="279287">
                  <c:v>647.03963007968298</c:v>
                </c:pt>
                <c:pt idx="279288">
                  <c:v>647.041946834957</c:v>
                </c:pt>
                <c:pt idx="279289">
                  <c:v>647.04426359023</c:v>
                </c:pt>
                <c:pt idx="279290">
                  <c:v>647.04658034550403</c:v>
                </c:pt>
                <c:pt idx="279291">
                  <c:v>647.04889710077805</c:v>
                </c:pt>
                <c:pt idx="279292">
                  <c:v>647.05121385605105</c:v>
                </c:pt>
                <c:pt idx="279293">
                  <c:v>647.05353061132496</c:v>
                </c:pt>
                <c:pt idx="279294">
                  <c:v>647.05584736659796</c:v>
                </c:pt>
                <c:pt idx="279295">
                  <c:v>647.05816412187198</c:v>
                </c:pt>
                <c:pt idx="279296">
                  <c:v>647.06048087714498</c:v>
                </c:pt>
                <c:pt idx="279297">
                  <c:v>647.06279763241901</c:v>
                </c:pt>
                <c:pt idx="279298">
                  <c:v>647.06511438769303</c:v>
                </c:pt>
                <c:pt idx="279299">
                  <c:v>647.06743114296603</c:v>
                </c:pt>
                <c:pt idx="279300">
                  <c:v>647.06974789824005</c:v>
                </c:pt>
                <c:pt idx="279301">
                  <c:v>647.07206465351305</c:v>
                </c:pt>
                <c:pt idx="279302">
                  <c:v>647.07438140878696</c:v>
                </c:pt>
                <c:pt idx="279303">
                  <c:v>647.07669816405996</c:v>
                </c:pt>
                <c:pt idx="279304">
                  <c:v>647.07901491933399</c:v>
                </c:pt>
                <c:pt idx="279305">
                  <c:v>647.08133167460699</c:v>
                </c:pt>
                <c:pt idx="279306">
                  <c:v>647.08364842988101</c:v>
                </c:pt>
                <c:pt idx="279307">
                  <c:v>647.08596518515503</c:v>
                </c:pt>
                <c:pt idx="279308">
                  <c:v>647.08828194042803</c:v>
                </c:pt>
                <c:pt idx="279309">
                  <c:v>647.09059869570206</c:v>
                </c:pt>
                <c:pt idx="279310">
                  <c:v>647.09291545097506</c:v>
                </c:pt>
                <c:pt idx="279311">
                  <c:v>647.09523220624897</c:v>
                </c:pt>
                <c:pt idx="279312">
                  <c:v>647.09754896152197</c:v>
                </c:pt>
                <c:pt idx="279313">
                  <c:v>647.09986571679599</c:v>
                </c:pt>
                <c:pt idx="279314">
                  <c:v>647.10218247207001</c:v>
                </c:pt>
                <c:pt idx="279315">
                  <c:v>647.10449922734301</c:v>
                </c:pt>
                <c:pt idx="279316">
                  <c:v>647.10681598261704</c:v>
                </c:pt>
                <c:pt idx="279317">
                  <c:v>647.10913273789004</c:v>
                </c:pt>
                <c:pt idx="279318">
                  <c:v>647.11144949316395</c:v>
                </c:pt>
                <c:pt idx="279319">
                  <c:v>647.11376624843695</c:v>
                </c:pt>
                <c:pt idx="279320">
                  <c:v>647.11608300371097</c:v>
                </c:pt>
                <c:pt idx="279321">
                  <c:v>647.11839975898499</c:v>
                </c:pt>
                <c:pt idx="279322">
                  <c:v>647.12071651425799</c:v>
                </c:pt>
                <c:pt idx="279323">
                  <c:v>647.12303326953202</c:v>
                </c:pt>
                <c:pt idx="279324">
                  <c:v>647.12535002480502</c:v>
                </c:pt>
                <c:pt idx="279325">
                  <c:v>647.12766678007904</c:v>
                </c:pt>
                <c:pt idx="279326">
                  <c:v>647.12998353535204</c:v>
                </c:pt>
                <c:pt idx="279327">
                  <c:v>647.13230029062595</c:v>
                </c:pt>
                <c:pt idx="279328">
                  <c:v>647.13461704589997</c:v>
                </c:pt>
                <c:pt idx="279329">
                  <c:v>647.13693380117297</c:v>
                </c:pt>
                <c:pt idx="279330">
                  <c:v>647.139250556447</c:v>
                </c:pt>
                <c:pt idx="279331">
                  <c:v>647.14156731172</c:v>
                </c:pt>
                <c:pt idx="279332">
                  <c:v>647.14388406699402</c:v>
                </c:pt>
                <c:pt idx="279333">
                  <c:v>647.14620082226702</c:v>
                </c:pt>
                <c:pt idx="279334">
                  <c:v>647.14851757754104</c:v>
                </c:pt>
                <c:pt idx="279335">
                  <c:v>647.15083433281495</c:v>
                </c:pt>
                <c:pt idx="279336">
                  <c:v>647.15315108808795</c:v>
                </c:pt>
                <c:pt idx="279337">
                  <c:v>647.15546784336198</c:v>
                </c:pt>
                <c:pt idx="279338">
                  <c:v>647.15778459863498</c:v>
                </c:pt>
                <c:pt idx="279339">
                  <c:v>647.160101353909</c:v>
                </c:pt>
                <c:pt idx="279340">
                  <c:v>647.162418109182</c:v>
                </c:pt>
                <c:pt idx="279341">
                  <c:v>647.16473486445602</c:v>
                </c:pt>
                <c:pt idx="279342">
                  <c:v>647.16705161973005</c:v>
                </c:pt>
                <c:pt idx="279343">
                  <c:v>647.16936837500305</c:v>
                </c:pt>
                <c:pt idx="279344">
                  <c:v>647.17168513027696</c:v>
                </c:pt>
                <c:pt idx="279345">
                  <c:v>647.17400188554996</c:v>
                </c:pt>
                <c:pt idx="279346">
                  <c:v>647.17631864082398</c:v>
                </c:pt>
                <c:pt idx="279347">
                  <c:v>647.17863539609698</c:v>
                </c:pt>
                <c:pt idx="279348">
                  <c:v>647.180952151371</c:v>
                </c:pt>
                <c:pt idx="279349">
                  <c:v>647.18326890664503</c:v>
                </c:pt>
                <c:pt idx="279350">
                  <c:v>647.18558566191803</c:v>
                </c:pt>
                <c:pt idx="279351">
                  <c:v>647.18790241719205</c:v>
                </c:pt>
                <c:pt idx="279352">
                  <c:v>647.19021917246505</c:v>
                </c:pt>
                <c:pt idx="279353">
                  <c:v>647.19253592773896</c:v>
                </c:pt>
                <c:pt idx="279354">
                  <c:v>647.19485268301196</c:v>
                </c:pt>
                <c:pt idx="279355">
                  <c:v>647.19716943828598</c:v>
                </c:pt>
                <c:pt idx="279356">
                  <c:v>647.19948619355898</c:v>
                </c:pt>
                <c:pt idx="279357">
                  <c:v>647.20180294883301</c:v>
                </c:pt>
                <c:pt idx="279358">
                  <c:v>647.20411970410703</c:v>
                </c:pt>
                <c:pt idx="279359">
                  <c:v>647.20643645938003</c:v>
                </c:pt>
                <c:pt idx="279360">
                  <c:v>647.20875321465405</c:v>
                </c:pt>
                <c:pt idx="279361">
                  <c:v>647.21106996992705</c:v>
                </c:pt>
                <c:pt idx="279362">
                  <c:v>647.21338672520096</c:v>
                </c:pt>
                <c:pt idx="279363">
                  <c:v>647.21570348047396</c:v>
                </c:pt>
                <c:pt idx="279364">
                  <c:v>647.21802023574799</c:v>
                </c:pt>
                <c:pt idx="279365">
                  <c:v>647.22033699102201</c:v>
                </c:pt>
                <c:pt idx="279366">
                  <c:v>647.22265374629501</c:v>
                </c:pt>
                <c:pt idx="279367">
                  <c:v>647.22497050156903</c:v>
                </c:pt>
                <c:pt idx="279368">
                  <c:v>647.22728725684203</c:v>
                </c:pt>
                <c:pt idx="279369">
                  <c:v>647.22960401211606</c:v>
                </c:pt>
                <c:pt idx="279370">
                  <c:v>647.23192076738906</c:v>
                </c:pt>
                <c:pt idx="279371">
                  <c:v>647.23423752266297</c:v>
                </c:pt>
                <c:pt idx="279372">
                  <c:v>647.23655427793699</c:v>
                </c:pt>
                <c:pt idx="279373">
                  <c:v>647.23887103320999</c:v>
                </c:pt>
                <c:pt idx="279374">
                  <c:v>647.24118778848401</c:v>
                </c:pt>
                <c:pt idx="279375">
                  <c:v>647.24350454375701</c:v>
                </c:pt>
                <c:pt idx="279376">
                  <c:v>647.24582129903104</c:v>
                </c:pt>
                <c:pt idx="279377">
                  <c:v>647.24813805430404</c:v>
                </c:pt>
                <c:pt idx="279378">
                  <c:v>647.25045480957795</c:v>
                </c:pt>
                <c:pt idx="279379">
                  <c:v>647.25277156485197</c:v>
                </c:pt>
                <c:pt idx="279380">
                  <c:v>647.25508832012497</c:v>
                </c:pt>
                <c:pt idx="279381">
                  <c:v>647.25740507539899</c:v>
                </c:pt>
                <c:pt idx="279382">
                  <c:v>647.25972183067199</c:v>
                </c:pt>
                <c:pt idx="279383">
                  <c:v>647.26203858594602</c:v>
                </c:pt>
                <c:pt idx="279384">
                  <c:v>647.26435534121902</c:v>
                </c:pt>
                <c:pt idx="279385">
                  <c:v>647.26667209649304</c:v>
                </c:pt>
                <c:pt idx="279386">
                  <c:v>647.26898885176695</c:v>
                </c:pt>
                <c:pt idx="279387">
                  <c:v>647.27130560703995</c:v>
                </c:pt>
                <c:pt idx="279388">
                  <c:v>647.27362236231397</c:v>
                </c:pt>
                <c:pt idx="279389">
                  <c:v>647.27593911758697</c:v>
                </c:pt>
                <c:pt idx="279390">
                  <c:v>647.278255872861</c:v>
                </c:pt>
                <c:pt idx="279391">
                  <c:v>647.280572628134</c:v>
                </c:pt>
                <c:pt idx="279392">
                  <c:v>647.28288938340802</c:v>
                </c:pt>
                <c:pt idx="279393">
                  <c:v>647.28520613868204</c:v>
                </c:pt>
                <c:pt idx="279394">
                  <c:v>647.28752289395504</c:v>
                </c:pt>
                <c:pt idx="279395">
                  <c:v>647.28983964922895</c:v>
                </c:pt>
                <c:pt idx="279396">
                  <c:v>647.29215640450195</c:v>
                </c:pt>
                <c:pt idx="279397">
                  <c:v>647.29447315977598</c:v>
                </c:pt>
                <c:pt idx="279398">
                  <c:v>647.29678991504898</c:v>
                </c:pt>
                <c:pt idx="279399">
                  <c:v>647.299106670323</c:v>
                </c:pt>
                <c:pt idx="279400">
                  <c:v>647.30142342559702</c:v>
                </c:pt>
                <c:pt idx="279401">
                  <c:v>647.30374018087002</c:v>
                </c:pt>
                <c:pt idx="279402">
                  <c:v>647.30605693614405</c:v>
                </c:pt>
                <c:pt idx="279403">
                  <c:v>647.30837369141705</c:v>
                </c:pt>
                <c:pt idx="279404">
                  <c:v>647.31069044669096</c:v>
                </c:pt>
                <c:pt idx="279405">
                  <c:v>647.31300720196396</c:v>
                </c:pt>
                <c:pt idx="279406">
                  <c:v>647.31532395723798</c:v>
                </c:pt>
                <c:pt idx="279407">
                  <c:v>647.31764071251098</c:v>
                </c:pt>
                <c:pt idx="279408">
                  <c:v>647.319957467785</c:v>
                </c:pt>
                <c:pt idx="279409">
                  <c:v>647.32227422305903</c:v>
                </c:pt>
                <c:pt idx="279410">
                  <c:v>647.32459097833203</c:v>
                </c:pt>
                <c:pt idx="279411">
                  <c:v>647.32690773360605</c:v>
                </c:pt>
                <c:pt idx="279412">
                  <c:v>647.32922448887905</c:v>
                </c:pt>
                <c:pt idx="279413">
                  <c:v>647.33154124415296</c:v>
                </c:pt>
                <c:pt idx="279414">
                  <c:v>647.33385799942596</c:v>
                </c:pt>
                <c:pt idx="279415">
                  <c:v>647.33617475469998</c:v>
                </c:pt>
                <c:pt idx="279416">
                  <c:v>647.33849150997401</c:v>
                </c:pt>
                <c:pt idx="279417">
                  <c:v>647.34080826524701</c:v>
                </c:pt>
                <c:pt idx="279418">
                  <c:v>647.34312502052103</c:v>
                </c:pt>
                <c:pt idx="279419">
                  <c:v>647.34544177579403</c:v>
                </c:pt>
                <c:pt idx="279420">
                  <c:v>647.34775853106805</c:v>
                </c:pt>
                <c:pt idx="279421">
                  <c:v>647.35007528634105</c:v>
                </c:pt>
                <c:pt idx="279422">
                  <c:v>647.35239204161496</c:v>
                </c:pt>
                <c:pt idx="279423">
                  <c:v>647.35470879688899</c:v>
                </c:pt>
                <c:pt idx="279424">
                  <c:v>647.35702555216199</c:v>
                </c:pt>
                <c:pt idx="279425">
                  <c:v>647.35934230743601</c:v>
                </c:pt>
                <c:pt idx="279426">
                  <c:v>647.36165906270901</c:v>
                </c:pt>
                <c:pt idx="279427">
                  <c:v>647.36397581798303</c:v>
                </c:pt>
                <c:pt idx="279428">
                  <c:v>647.36629257325603</c:v>
                </c:pt>
                <c:pt idx="279429">
                  <c:v>647.36860932853006</c:v>
                </c:pt>
                <c:pt idx="279430">
                  <c:v>647.37092608380397</c:v>
                </c:pt>
                <c:pt idx="279431">
                  <c:v>647.37324283907697</c:v>
                </c:pt>
                <c:pt idx="279432">
                  <c:v>647.37555959435099</c:v>
                </c:pt>
                <c:pt idx="279433">
                  <c:v>647.37787634962399</c:v>
                </c:pt>
                <c:pt idx="279434">
                  <c:v>647.38019310489801</c:v>
                </c:pt>
                <c:pt idx="279435">
                  <c:v>647.38250986017101</c:v>
                </c:pt>
                <c:pt idx="279436">
                  <c:v>647.38482661544504</c:v>
                </c:pt>
                <c:pt idx="279437">
                  <c:v>647.38714337071895</c:v>
                </c:pt>
                <c:pt idx="279438">
                  <c:v>647.38946012599195</c:v>
                </c:pt>
                <c:pt idx="279439">
                  <c:v>647.39177688126597</c:v>
                </c:pt>
                <c:pt idx="279440">
                  <c:v>647.39409363653897</c:v>
                </c:pt>
                <c:pt idx="279441">
                  <c:v>647.39641039181299</c:v>
                </c:pt>
                <c:pt idx="279442">
                  <c:v>647.39872714708599</c:v>
                </c:pt>
                <c:pt idx="279443">
                  <c:v>647.40104390236002</c:v>
                </c:pt>
                <c:pt idx="279444">
                  <c:v>647.40336065763404</c:v>
                </c:pt>
                <c:pt idx="279445">
                  <c:v>647.40567741290704</c:v>
                </c:pt>
                <c:pt idx="279446">
                  <c:v>647.40799416818095</c:v>
                </c:pt>
                <c:pt idx="279447">
                  <c:v>647.41031092345395</c:v>
                </c:pt>
                <c:pt idx="279448">
                  <c:v>647.41262767872797</c:v>
                </c:pt>
                <c:pt idx="279449">
                  <c:v>647.41494443400097</c:v>
                </c:pt>
                <c:pt idx="279450">
                  <c:v>647.417261189275</c:v>
                </c:pt>
                <c:pt idx="279451">
                  <c:v>647.41957794454902</c:v>
                </c:pt>
                <c:pt idx="279452">
                  <c:v>647.42189469982202</c:v>
                </c:pt>
                <c:pt idx="279453">
                  <c:v>647.42421145509604</c:v>
                </c:pt>
                <c:pt idx="279454">
                  <c:v>647.42652821036904</c:v>
                </c:pt>
                <c:pt idx="279455">
                  <c:v>647.42884496564295</c:v>
                </c:pt>
                <c:pt idx="279456">
                  <c:v>647.43116172091595</c:v>
                </c:pt>
                <c:pt idx="279457">
                  <c:v>647.43347847618998</c:v>
                </c:pt>
                <c:pt idx="279458">
                  <c:v>647.43579523146298</c:v>
                </c:pt>
                <c:pt idx="279459">
                  <c:v>647.438111986737</c:v>
                </c:pt>
                <c:pt idx="279460">
                  <c:v>647.44042874201102</c:v>
                </c:pt>
                <c:pt idx="279461">
                  <c:v>647.44274549728402</c:v>
                </c:pt>
                <c:pt idx="279462">
                  <c:v>647.44506225255805</c:v>
                </c:pt>
                <c:pt idx="279463">
                  <c:v>647.44737900783105</c:v>
                </c:pt>
                <c:pt idx="279464">
                  <c:v>647.44969576310496</c:v>
                </c:pt>
                <c:pt idx="279465">
                  <c:v>647.45201251837796</c:v>
                </c:pt>
                <c:pt idx="279466">
                  <c:v>647.45432927365198</c:v>
                </c:pt>
                <c:pt idx="279467">
                  <c:v>647.456646028926</c:v>
                </c:pt>
                <c:pt idx="279468">
                  <c:v>647.458962784199</c:v>
                </c:pt>
                <c:pt idx="279469">
                  <c:v>647.46127953947303</c:v>
                </c:pt>
                <c:pt idx="279470">
                  <c:v>647.46359629474603</c:v>
                </c:pt>
                <c:pt idx="279471">
                  <c:v>647.46591305002005</c:v>
                </c:pt>
                <c:pt idx="279472">
                  <c:v>647.46822980529305</c:v>
                </c:pt>
                <c:pt idx="279473">
                  <c:v>647.47054656056696</c:v>
                </c:pt>
                <c:pt idx="279474">
                  <c:v>647.47286331584098</c:v>
                </c:pt>
                <c:pt idx="279475">
                  <c:v>647.47518007111398</c:v>
                </c:pt>
                <c:pt idx="279476">
                  <c:v>647.47749682638801</c:v>
                </c:pt>
                <c:pt idx="279477">
                  <c:v>647.47981358166101</c:v>
                </c:pt>
                <c:pt idx="279478">
                  <c:v>647.48213033693503</c:v>
                </c:pt>
                <c:pt idx="279479">
                  <c:v>647.48444709220803</c:v>
                </c:pt>
                <c:pt idx="279480">
                  <c:v>647.48676384748205</c:v>
                </c:pt>
                <c:pt idx="279481">
                  <c:v>647.48908060275596</c:v>
                </c:pt>
                <c:pt idx="279482">
                  <c:v>647.49139735802896</c:v>
                </c:pt>
                <c:pt idx="279483">
                  <c:v>647.49371411330299</c:v>
                </c:pt>
                <c:pt idx="279484">
                  <c:v>647.49603086857599</c:v>
                </c:pt>
                <c:pt idx="279485">
                  <c:v>647.49834762385001</c:v>
                </c:pt>
                <c:pt idx="279486">
                  <c:v>647.50066437912301</c:v>
                </c:pt>
                <c:pt idx="279487">
                  <c:v>647.50298113439703</c:v>
                </c:pt>
                <c:pt idx="279488">
                  <c:v>647.50529788967106</c:v>
                </c:pt>
                <c:pt idx="279489">
                  <c:v>647.50761464494406</c:v>
                </c:pt>
                <c:pt idx="279490">
                  <c:v>647.50993140021797</c:v>
                </c:pt>
                <c:pt idx="279491">
                  <c:v>647.51224815549097</c:v>
                </c:pt>
                <c:pt idx="279492">
                  <c:v>647.51456491076499</c:v>
                </c:pt>
                <c:pt idx="279493">
                  <c:v>647.51688166603799</c:v>
                </c:pt>
                <c:pt idx="279494">
                  <c:v>647.51919842131201</c:v>
                </c:pt>
                <c:pt idx="279495">
                  <c:v>647.52151517658604</c:v>
                </c:pt>
                <c:pt idx="279496">
                  <c:v>647.52383193185904</c:v>
                </c:pt>
                <c:pt idx="279497">
                  <c:v>647.52614868713295</c:v>
                </c:pt>
                <c:pt idx="279498">
                  <c:v>647.52846544240595</c:v>
                </c:pt>
                <c:pt idx="279499">
                  <c:v>647.53078219767997</c:v>
                </c:pt>
                <c:pt idx="279500">
                  <c:v>647.53309895295297</c:v>
                </c:pt>
                <c:pt idx="279501">
                  <c:v>647.53541570822699</c:v>
                </c:pt>
                <c:pt idx="279502">
                  <c:v>647.53773246349999</c:v>
                </c:pt>
                <c:pt idx="279503">
                  <c:v>647.54004921877402</c:v>
                </c:pt>
                <c:pt idx="279504">
                  <c:v>647.54236597404804</c:v>
                </c:pt>
                <c:pt idx="279505">
                  <c:v>647.54468272932104</c:v>
                </c:pt>
                <c:pt idx="279506">
                  <c:v>647.54699948459495</c:v>
                </c:pt>
                <c:pt idx="279507">
                  <c:v>647.54931623986795</c:v>
                </c:pt>
                <c:pt idx="279508">
                  <c:v>647.55163299514197</c:v>
                </c:pt>
                <c:pt idx="279509">
                  <c:v>647.55394975041497</c:v>
                </c:pt>
                <c:pt idx="279510">
                  <c:v>647.556266505689</c:v>
                </c:pt>
                <c:pt idx="279511">
                  <c:v>647.55858326096302</c:v>
                </c:pt>
                <c:pt idx="279512">
                  <c:v>647.56090001623602</c:v>
                </c:pt>
                <c:pt idx="279513">
                  <c:v>647.56321677151004</c:v>
                </c:pt>
                <c:pt idx="279514">
                  <c:v>647.56553352678304</c:v>
                </c:pt>
                <c:pt idx="279515">
                  <c:v>647.56785028205695</c:v>
                </c:pt>
                <c:pt idx="279516">
                  <c:v>647.57016703732995</c:v>
                </c:pt>
                <c:pt idx="279517">
                  <c:v>647.57248379260398</c:v>
                </c:pt>
                <c:pt idx="279518">
                  <c:v>647.574800547878</c:v>
                </c:pt>
                <c:pt idx="279519">
                  <c:v>647.577117303151</c:v>
                </c:pt>
                <c:pt idx="279520">
                  <c:v>647.57943405842502</c:v>
                </c:pt>
                <c:pt idx="279521">
                  <c:v>647.58175081369802</c:v>
                </c:pt>
                <c:pt idx="279522">
                  <c:v>647.58406756897205</c:v>
                </c:pt>
                <c:pt idx="279523">
                  <c:v>647.58638432424505</c:v>
                </c:pt>
                <c:pt idx="279524">
                  <c:v>647.58870107951896</c:v>
                </c:pt>
                <c:pt idx="279525">
                  <c:v>647.59101783479298</c:v>
                </c:pt>
                <c:pt idx="279526">
                  <c:v>647.59333459006598</c:v>
                </c:pt>
                <c:pt idx="279527">
                  <c:v>647.59565134534</c:v>
                </c:pt>
                <c:pt idx="279528">
                  <c:v>647.597968100613</c:v>
                </c:pt>
                <c:pt idx="279529">
                  <c:v>647.60028485588703</c:v>
                </c:pt>
                <c:pt idx="279530">
                  <c:v>647.60260161116003</c:v>
                </c:pt>
                <c:pt idx="279531">
                  <c:v>647.60491836643405</c:v>
                </c:pt>
                <c:pt idx="279532">
                  <c:v>647.60723512170796</c:v>
                </c:pt>
                <c:pt idx="279533">
                  <c:v>647.60955187698096</c:v>
                </c:pt>
                <c:pt idx="279534">
                  <c:v>647.61186863225498</c:v>
                </c:pt>
                <c:pt idx="279535">
                  <c:v>647.61418538752798</c:v>
                </c:pt>
                <c:pt idx="279536">
                  <c:v>647.61650214280201</c:v>
                </c:pt>
                <c:pt idx="279537">
                  <c:v>647.61881889807501</c:v>
                </c:pt>
                <c:pt idx="279538">
                  <c:v>647.62113565334903</c:v>
                </c:pt>
                <c:pt idx="279539">
                  <c:v>647.62345240862305</c:v>
                </c:pt>
                <c:pt idx="279540">
                  <c:v>647.62576916389605</c:v>
                </c:pt>
                <c:pt idx="279541">
                  <c:v>647.62808591916996</c:v>
                </c:pt>
                <c:pt idx="279542">
                  <c:v>647.63040267444296</c:v>
                </c:pt>
                <c:pt idx="279543">
                  <c:v>647.63271942971699</c:v>
                </c:pt>
                <c:pt idx="279544">
                  <c:v>647.63503618498999</c:v>
                </c:pt>
                <c:pt idx="279545">
                  <c:v>647.63735294026401</c:v>
                </c:pt>
                <c:pt idx="279546">
                  <c:v>647.63966969553803</c:v>
                </c:pt>
                <c:pt idx="279547">
                  <c:v>647.64198645081103</c:v>
                </c:pt>
                <c:pt idx="279548">
                  <c:v>647.64430320608506</c:v>
                </c:pt>
                <c:pt idx="279549">
                  <c:v>647.64661996135806</c:v>
                </c:pt>
                <c:pt idx="279550">
                  <c:v>647.64893671663197</c:v>
                </c:pt>
                <c:pt idx="279551">
                  <c:v>647.65125347190497</c:v>
                </c:pt>
                <c:pt idx="279552">
                  <c:v>647.65357022717899</c:v>
                </c:pt>
                <c:pt idx="279553">
                  <c:v>647.65588698245199</c:v>
                </c:pt>
                <c:pt idx="279554">
                  <c:v>647.65820373772601</c:v>
                </c:pt>
                <c:pt idx="279555">
                  <c:v>647.66052049300004</c:v>
                </c:pt>
                <c:pt idx="279556">
                  <c:v>647.66283724827304</c:v>
                </c:pt>
                <c:pt idx="279557">
                  <c:v>647.66515400354695</c:v>
                </c:pt>
                <c:pt idx="279558">
                  <c:v>647.66747075881995</c:v>
                </c:pt>
                <c:pt idx="279559">
                  <c:v>647.66978751409397</c:v>
                </c:pt>
                <c:pt idx="279560">
                  <c:v>647.67210426936697</c:v>
                </c:pt>
                <c:pt idx="279561">
                  <c:v>647.67442102464099</c:v>
                </c:pt>
                <c:pt idx="279562">
                  <c:v>647.67673777991502</c:v>
                </c:pt>
                <c:pt idx="279563">
                  <c:v>647.67905453518802</c:v>
                </c:pt>
                <c:pt idx="279564">
                  <c:v>647.68137129046204</c:v>
                </c:pt>
                <c:pt idx="279565">
                  <c:v>647.68368804573504</c:v>
                </c:pt>
                <c:pt idx="279566">
                  <c:v>647.68600480100895</c:v>
                </c:pt>
                <c:pt idx="279567">
                  <c:v>647.68832155628195</c:v>
                </c:pt>
                <c:pt idx="279568">
                  <c:v>647.69063831155597</c:v>
                </c:pt>
                <c:pt idx="279569">
                  <c:v>647.69295506683</c:v>
                </c:pt>
                <c:pt idx="279570">
                  <c:v>647.695271822103</c:v>
                </c:pt>
                <c:pt idx="279571">
                  <c:v>647.69758857737702</c:v>
                </c:pt>
                <c:pt idx="279572">
                  <c:v>647.69990533265002</c:v>
                </c:pt>
                <c:pt idx="279573">
                  <c:v>647.70222208792404</c:v>
                </c:pt>
                <c:pt idx="279574">
                  <c:v>647.70453884319704</c:v>
                </c:pt>
                <c:pt idx="279575">
                  <c:v>647.70685559847095</c:v>
                </c:pt>
                <c:pt idx="279576">
                  <c:v>647.70917235374498</c:v>
                </c:pt>
                <c:pt idx="279577">
                  <c:v>647.71148910901798</c:v>
                </c:pt>
                <c:pt idx="279578">
                  <c:v>647.713805864292</c:v>
                </c:pt>
                <c:pt idx="279579">
                  <c:v>647.716122619565</c:v>
                </c:pt>
                <c:pt idx="279580">
                  <c:v>647.71843937483902</c:v>
                </c:pt>
                <c:pt idx="279581">
                  <c:v>647.72075613011202</c:v>
                </c:pt>
                <c:pt idx="279582">
                  <c:v>647.72307288538605</c:v>
                </c:pt>
                <c:pt idx="279583">
                  <c:v>647.72538964065996</c:v>
                </c:pt>
                <c:pt idx="279584">
                  <c:v>647.72770639593296</c:v>
                </c:pt>
                <c:pt idx="279585">
                  <c:v>647.73002315120698</c:v>
                </c:pt>
                <c:pt idx="279586">
                  <c:v>647.73233990647998</c:v>
                </c:pt>
                <c:pt idx="279587">
                  <c:v>647.734656661754</c:v>
                </c:pt>
                <c:pt idx="279588">
                  <c:v>647.736973417027</c:v>
                </c:pt>
                <c:pt idx="279589">
                  <c:v>647.73929017230103</c:v>
                </c:pt>
                <c:pt idx="279590">
                  <c:v>647.74160692757505</c:v>
                </c:pt>
                <c:pt idx="279591">
                  <c:v>647.74392368284805</c:v>
                </c:pt>
                <c:pt idx="279592">
                  <c:v>647.74624043812196</c:v>
                </c:pt>
                <c:pt idx="279593">
                  <c:v>647.74855719339496</c:v>
                </c:pt>
                <c:pt idx="279594">
                  <c:v>647.75087394866898</c:v>
                </c:pt>
                <c:pt idx="279595">
                  <c:v>647.75319070394198</c:v>
                </c:pt>
                <c:pt idx="279596">
                  <c:v>647.75550745921601</c:v>
                </c:pt>
                <c:pt idx="279597">
                  <c:v>647.75782421449003</c:v>
                </c:pt>
                <c:pt idx="279598">
                  <c:v>647.76014096976303</c:v>
                </c:pt>
                <c:pt idx="279599">
                  <c:v>647.76245772503705</c:v>
                </c:pt>
                <c:pt idx="279600">
                  <c:v>647.76477448031005</c:v>
                </c:pt>
                <c:pt idx="279601">
                  <c:v>647.76709123558396</c:v>
                </c:pt>
                <c:pt idx="279602">
                  <c:v>647.76940799085696</c:v>
                </c:pt>
                <c:pt idx="279603">
                  <c:v>647.77172474613099</c:v>
                </c:pt>
                <c:pt idx="279604">
                  <c:v>647.77404150140399</c:v>
                </c:pt>
                <c:pt idx="279605">
                  <c:v>647.77635825667801</c:v>
                </c:pt>
                <c:pt idx="279606">
                  <c:v>647.77867501195203</c:v>
                </c:pt>
                <c:pt idx="279607">
                  <c:v>647.78099176722503</c:v>
                </c:pt>
                <c:pt idx="279608">
                  <c:v>647.78330852249906</c:v>
                </c:pt>
                <c:pt idx="279609">
                  <c:v>647.78562527777206</c:v>
                </c:pt>
                <c:pt idx="279610">
                  <c:v>647.78794203304597</c:v>
                </c:pt>
                <c:pt idx="279611">
                  <c:v>647.79025878831897</c:v>
                </c:pt>
                <c:pt idx="279612">
                  <c:v>647.79257554359299</c:v>
                </c:pt>
                <c:pt idx="279613">
                  <c:v>647.79489229886701</c:v>
                </c:pt>
                <c:pt idx="279614">
                  <c:v>647.79720905414001</c:v>
                </c:pt>
                <c:pt idx="279615">
                  <c:v>647.79952580941404</c:v>
                </c:pt>
                <c:pt idx="279616">
                  <c:v>647.80184256468704</c:v>
                </c:pt>
                <c:pt idx="279617">
                  <c:v>647.80415931996095</c:v>
                </c:pt>
                <c:pt idx="279618">
                  <c:v>647.80647607523395</c:v>
                </c:pt>
                <c:pt idx="279619">
                  <c:v>647.80879283050797</c:v>
                </c:pt>
                <c:pt idx="279620">
                  <c:v>647.81110958578199</c:v>
                </c:pt>
                <c:pt idx="279621">
                  <c:v>647.81342634105499</c:v>
                </c:pt>
                <c:pt idx="279622">
                  <c:v>647.81574309632902</c:v>
                </c:pt>
                <c:pt idx="279623">
                  <c:v>647.81805985160202</c:v>
                </c:pt>
                <c:pt idx="279624">
                  <c:v>647.82037660687604</c:v>
                </c:pt>
                <c:pt idx="279625">
                  <c:v>647.82269336214904</c:v>
                </c:pt>
                <c:pt idx="279626">
                  <c:v>647.82501011742295</c:v>
                </c:pt>
                <c:pt idx="279627">
                  <c:v>647.82732687269697</c:v>
                </c:pt>
                <c:pt idx="279628">
                  <c:v>647.82964362796997</c:v>
                </c:pt>
                <c:pt idx="279629">
                  <c:v>647.831960383244</c:v>
                </c:pt>
                <c:pt idx="279630">
                  <c:v>647.834277138517</c:v>
                </c:pt>
                <c:pt idx="279631">
                  <c:v>647.83659389379102</c:v>
                </c:pt>
                <c:pt idx="279632">
                  <c:v>647.83891064906402</c:v>
                </c:pt>
                <c:pt idx="279633">
                  <c:v>647.84122740433804</c:v>
                </c:pt>
                <c:pt idx="279634">
                  <c:v>647.84354415961195</c:v>
                </c:pt>
                <c:pt idx="279635">
                  <c:v>647.84586091488495</c:v>
                </c:pt>
                <c:pt idx="279636">
                  <c:v>647.84817767015898</c:v>
                </c:pt>
                <c:pt idx="279637">
                  <c:v>647.85049442543198</c:v>
                </c:pt>
                <c:pt idx="279638">
                  <c:v>647.852811180706</c:v>
                </c:pt>
                <c:pt idx="279639">
                  <c:v>647.855127935979</c:v>
                </c:pt>
                <c:pt idx="279640">
                  <c:v>647.85744469125302</c:v>
                </c:pt>
                <c:pt idx="279641">
                  <c:v>647.85976144652705</c:v>
                </c:pt>
                <c:pt idx="279642">
                  <c:v>647.86207820180005</c:v>
                </c:pt>
                <c:pt idx="279643">
                  <c:v>647.86439495707396</c:v>
                </c:pt>
                <c:pt idx="279644">
                  <c:v>647.86671171234696</c:v>
                </c:pt>
                <c:pt idx="279645">
                  <c:v>647.86902846762098</c:v>
                </c:pt>
                <c:pt idx="279646">
                  <c:v>647.87134522289398</c:v>
                </c:pt>
                <c:pt idx="279647">
                  <c:v>647.873661978168</c:v>
                </c:pt>
                <c:pt idx="279648">
                  <c:v>647.87597873344203</c:v>
                </c:pt>
                <c:pt idx="279649">
                  <c:v>647.87829548871503</c:v>
                </c:pt>
                <c:pt idx="279650">
                  <c:v>647.88061224398905</c:v>
                </c:pt>
                <c:pt idx="279651">
                  <c:v>647.88292899926205</c:v>
                </c:pt>
                <c:pt idx="279652">
                  <c:v>647.88524575453596</c:v>
                </c:pt>
                <c:pt idx="279653">
                  <c:v>647.88756250980896</c:v>
                </c:pt>
                <c:pt idx="279654">
                  <c:v>647.88987926508298</c:v>
                </c:pt>
                <c:pt idx="279655">
                  <c:v>647.89219602035598</c:v>
                </c:pt>
                <c:pt idx="279656">
                  <c:v>647.89451277563001</c:v>
                </c:pt>
                <c:pt idx="279657">
                  <c:v>647.89682953090403</c:v>
                </c:pt>
                <c:pt idx="279658">
                  <c:v>647.89914628617703</c:v>
                </c:pt>
                <c:pt idx="279659">
                  <c:v>647.90146304145105</c:v>
                </c:pt>
                <c:pt idx="279660">
                  <c:v>647.90377979672405</c:v>
                </c:pt>
                <c:pt idx="279661">
                  <c:v>647.90609655199796</c:v>
                </c:pt>
                <c:pt idx="279662">
                  <c:v>647.90841330727096</c:v>
                </c:pt>
                <c:pt idx="279663">
                  <c:v>647.91073006254499</c:v>
                </c:pt>
                <c:pt idx="279664">
                  <c:v>647.91304681781901</c:v>
                </c:pt>
                <c:pt idx="279665">
                  <c:v>647.91536357309201</c:v>
                </c:pt>
                <c:pt idx="279666">
                  <c:v>647.91768032836603</c:v>
                </c:pt>
                <c:pt idx="279667">
                  <c:v>647.91999708363903</c:v>
                </c:pt>
                <c:pt idx="279668">
                  <c:v>647.92231383891306</c:v>
                </c:pt>
                <c:pt idx="279669">
                  <c:v>647.92463059418606</c:v>
                </c:pt>
                <c:pt idx="279670">
                  <c:v>647.92694734945997</c:v>
                </c:pt>
                <c:pt idx="279671">
                  <c:v>647.92926410473399</c:v>
                </c:pt>
                <c:pt idx="279672">
                  <c:v>647.93158086000699</c:v>
                </c:pt>
                <c:pt idx="279673">
                  <c:v>647.93389761528101</c:v>
                </c:pt>
                <c:pt idx="279674">
                  <c:v>647.93621437055401</c:v>
                </c:pt>
                <c:pt idx="279675">
                  <c:v>647.93853112582804</c:v>
                </c:pt>
                <c:pt idx="279676">
                  <c:v>647.94084788110104</c:v>
                </c:pt>
                <c:pt idx="279677">
                  <c:v>647.94316463637495</c:v>
                </c:pt>
                <c:pt idx="279678">
                  <c:v>647.94548139164897</c:v>
                </c:pt>
                <c:pt idx="279679">
                  <c:v>647.94779814692197</c:v>
                </c:pt>
                <c:pt idx="279680">
                  <c:v>647.95011490219599</c:v>
                </c:pt>
                <c:pt idx="279681">
                  <c:v>647.95243165746899</c:v>
                </c:pt>
                <c:pt idx="279682">
                  <c:v>647.95474841274302</c:v>
                </c:pt>
                <c:pt idx="279683">
                  <c:v>647.95706516801602</c:v>
                </c:pt>
                <c:pt idx="279684">
                  <c:v>647.95938192329004</c:v>
                </c:pt>
                <c:pt idx="279685">
                  <c:v>647.96169867856395</c:v>
                </c:pt>
                <c:pt idx="279686">
                  <c:v>647.96401543383695</c:v>
                </c:pt>
                <c:pt idx="279687">
                  <c:v>647.96633218911097</c:v>
                </c:pt>
                <c:pt idx="279688">
                  <c:v>647.96864894438397</c:v>
                </c:pt>
                <c:pt idx="279689">
                  <c:v>647.970965699658</c:v>
                </c:pt>
                <c:pt idx="279690">
                  <c:v>647.973282454931</c:v>
                </c:pt>
                <c:pt idx="279691">
                  <c:v>647.97559921020502</c:v>
                </c:pt>
                <c:pt idx="279692">
                  <c:v>647.97791596547904</c:v>
                </c:pt>
                <c:pt idx="279693">
                  <c:v>647.98023272075204</c:v>
                </c:pt>
                <c:pt idx="279694">
                  <c:v>647.98254947602595</c:v>
                </c:pt>
                <c:pt idx="279695">
                  <c:v>647.98486623129895</c:v>
                </c:pt>
                <c:pt idx="279696">
                  <c:v>647.98718298657298</c:v>
                </c:pt>
                <c:pt idx="279697">
                  <c:v>647.98949974184598</c:v>
                </c:pt>
                <c:pt idx="279698">
                  <c:v>647.99181649712</c:v>
                </c:pt>
                <c:pt idx="279699">
                  <c:v>647.99413325239402</c:v>
                </c:pt>
                <c:pt idx="279700">
                  <c:v>647.99645000766702</c:v>
                </c:pt>
                <c:pt idx="279701">
                  <c:v>647.99876676294105</c:v>
                </c:pt>
                <c:pt idx="279702">
                  <c:v>648.00108351821405</c:v>
                </c:pt>
                <c:pt idx="279703">
                  <c:v>648.00340027348796</c:v>
                </c:pt>
                <c:pt idx="279704">
                  <c:v>648.00571702876096</c:v>
                </c:pt>
                <c:pt idx="279705">
                  <c:v>648.00803378403498</c:v>
                </c:pt>
                <c:pt idx="279706">
                  <c:v>648.01035053930798</c:v>
                </c:pt>
                <c:pt idx="279707">
                  <c:v>648.012667294582</c:v>
                </c:pt>
                <c:pt idx="279708">
                  <c:v>648.01498404985603</c:v>
                </c:pt>
                <c:pt idx="279709">
                  <c:v>648.01730080512903</c:v>
                </c:pt>
                <c:pt idx="279710">
                  <c:v>648.01961756040305</c:v>
                </c:pt>
                <c:pt idx="279711">
                  <c:v>648.02193431567605</c:v>
                </c:pt>
                <c:pt idx="279712">
                  <c:v>648.02425107094996</c:v>
                </c:pt>
                <c:pt idx="279713">
                  <c:v>648.02656782622296</c:v>
                </c:pt>
                <c:pt idx="279714">
                  <c:v>648.02888458149698</c:v>
                </c:pt>
                <c:pt idx="279715">
                  <c:v>648.03120133677101</c:v>
                </c:pt>
                <c:pt idx="279716">
                  <c:v>648.03351809204401</c:v>
                </c:pt>
                <c:pt idx="279717">
                  <c:v>648.03583484731803</c:v>
                </c:pt>
                <c:pt idx="279718">
                  <c:v>648.03815160259103</c:v>
                </c:pt>
                <c:pt idx="279719">
                  <c:v>648.04046835786505</c:v>
                </c:pt>
                <c:pt idx="279720">
                  <c:v>648.04278511313805</c:v>
                </c:pt>
                <c:pt idx="279721">
                  <c:v>648.04510186841196</c:v>
                </c:pt>
                <c:pt idx="279722">
                  <c:v>648.04741862368599</c:v>
                </c:pt>
                <c:pt idx="279723">
                  <c:v>648.04973537895899</c:v>
                </c:pt>
                <c:pt idx="279724">
                  <c:v>648.05205213423301</c:v>
                </c:pt>
                <c:pt idx="279725">
                  <c:v>648.05436888950601</c:v>
                </c:pt>
                <c:pt idx="279726">
                  <c:v>648.05668564478003</c:v>
                </c:pt>
                <c:pt idx="279727">
                  <c:v>648.05900240005303</c:v>
                </c:pt>
                <c:pt idx="279728">
                  <c:v>648.06131915532706</c:v>
                </c:pt>
                <c:pt idx="279729">
                  <c:v>648.06363591060096</c:v>
                </c:pt>
                <c:pt idx="279730">
                  <c:v>648.06595266587397</c:v>
                </c:pt>
                <c:pt idx="279731">
                  <c:v>648.06826942114799</c:v>
                </c:pt>
                <c:pt idx="279732">
                  <c:v>648.07058617642099</c:v>
                </c:pt>
                <c:pt idx="279733">
                  <c:v>648.07290293169501</c:v>
                </c:pt>
                <c:pt idx="279734">
                  <c:v>648.07521968696801</c:v>
                </c:pt>
                <c:pt idx="279735">
                  <c:v>648.07753644224204</c:v>
                </c:pt>
                <c:pt idx="279736">
                  <c:v>648.07985319751594</c:v>
                </c:pt>
                <c:pt idx="279737">
                  <c:v>648.08216995278895</c:v>
                </c:pt>
                <c:pt idx="279738">
                  <c:v>648.08448670806297</c:v>
                </c:pt>
                <c:pt idx="279739">
                  <c:v>648.08680346333597</c:v>
                </c:pt>
                <c:pt idx="279740">
                  <c:v>648.08912021860999</c:v>
                </c:pt>
                <c:pt idx="279741">
                  <c:v>648.09143697388299</c:v>
                </c:pt>
                <c:pt idx="279742">
                  <c:v>648.09375372915702</c:v>
                </c:pt>
                <c:pt idx="279743">
                  <c:v>648.09607048443104</c:v>
                </c:pt>
                <c:pt idx="279744">
                  <c:v>648.09838723970404</c:v>
                </c:pt>
                <c:pt idx="279745">
                  <c:v>648.10070399497795</c:v>
                </c:pt>
                <c:pt idx="279746">
                  <c:v>648.10302075025095</c:v>
                </c:pt>
                <c:pt idx="279747">
                  <c:v>648.10533750552497</c:v>
                </c:pt>
                <c:pt idx="279748">
                  <c:v>648.10765426079797</c:v>
                </c:pt>
                <c:pt idx="279749">
                  <c:v>648.109971016072</c:v>
                </c:pt>
                <c:pt idx="279750">
                  <c:v>648.112287771345</c:v>
                </c:pt>
                <c:pt idx="279751">
                  <c:v>648.11460452661902</c:v>
                </c:pt>
                <c:pt idx="279752">
                  <c:v>648.11692128189304</c:v>
                </c:pt>
                <c:pt idx="279753">
                  <c:v>648.11923803716604</c:v>
                </c:pt>
                <c:pt idx="279754">
                  <c:v>648.12155479243995</c:v>
                </c:pt>
                <c:pt idx="279755">
                  <c:v>648.12387154771295</c:v>
                </c:pt>
                <c:pt idx="279756">
                  <c:v>648.12618830298698</c:v>
                </c:pt>
                <c:pt idx="279757">
                  <c:v>648.12850505825998</c:v>
                </c:pt>
                <c:pt idx="279758">
                  <c:v>648.130821813534</c:v>
                </c:pt>
                <c:pt idx="279759">
                  <c:v>648.13313856880802</c:v>
                </c:pt>
                <c:pt idx="279760">
                  <c:v>648.13545532408102</c:v>
                </c:pt>
                <c:pt idx="279761">
                  <c:v>648.13777207935505</c:v>
                </c:pt>
                <c:pt idx="279762">
                  <c:v>648.14008883462805</c:v>
                </c:pt>
                <c:pt idx="279763">
                  <c:v>648.14240558990195</c:v>
                </c:pt>
                <c:pt idx="279764">
                  <c:v>648.14472234517496</c:v>
                </c:pt>
                <c:pt idx="279765">
                  <c:v>648.14703910044898</c:v>
                </c:pt>
                <c:pt idx="279766">
                  <c:v>648.149355855723</c:v>
                </c:pt>
                <c:pt idx="279767">
                  <c:v>648.151672610996</c:v>
                </c:pt>
                <c:pt idx="279768">
                  <c:v>648.15398936627003</c:v>
                </c:pt>
                <c:pt idx="279769">
                  <c:v>648.15630612154303</c:v>
                </c:pt>
                <c:pt idx="279770">
                  <c:v>648.15862287681705</c:v>
                </c:pt>
                <c:pt idx="279771">
                  <c:v>648.16093963209005</c:v>
                </c:pt>
                <c:pt idx="279772">
                  <c:v>648.16325638736396</c:v>
                </c:pt>
                <c:pt idx="279773">
                  <c:v>648.16557314263798</c:v>
                </c:pt>
                <c:pt idx="279774">
                  <c:v>648.16788989791098</c:v>
                </c:pt>
                <c:pt idx="279775">
                  <c:v>648.17020665318501</c:v>
                </c:pt>
                <c:pt idx="279776">
                  <c:v>648.17252340845801</c:v>
                </c:pt>
                <c:pt idx="279777">
                  <c:v>648.17484016373203</c:v>
                </c:pt>
                <c:pt idx="279778">
                  <c:v>648.17715691900503</c:v>
                </c:pt>
                <c:pt idx="279779">
                  <c:v>648.17947367427905</c:v>
                </c:pt>
                <c:pt idx="279780">
                  <c:v>648.18179042955296</c:v>
                </c:pt>
                <c:pt idx="279781">
                  <c:v>648.18410718482596</c:v>
                </c:pt>
                <c:pt idx="279782">
                  <c:v>648.18642394009998</c:v>
                </c:pt>
                <c:pt idx="279783">
                  <c:v>648.18874069537299</c:v>
                </c:pt>
                <c:pt idx="279784">
                  <c:v>648.19105745064701</c:v>
                </c:pt>
                <c:pt idx="279785">
                  <c:v>648.19337420592001</c:v>
                </c:pt>
                <c:pt idx="279786">
                  <c:v>648.19569096119403</c:v>
                </c:pt>
                <c:pt idx="279787">
                  <c:v>648.19800771646806</c:v>
                </c:pt>
                <c:pt idx="279788">
                  <c:v>648.20032447174106</c:v>
                </c:pt>
                <c:pt idx="279789">
                  <c:v>648.20264122701496</c:v>
                </c:pt>
                <c:pt idx="279790">
                  <c:v>648.20495798228797</c:v>
                </c:pt>
                <c:pt idx="279791">
                  <c:v>648.20727473756199</c:v>
                </c:pt>
                <c:pt idx="279792">
                  <c:v>648.20959149283499</c:v>
                </c:pt>
                <c:pt idx="279793">
                  <c:v>648.21190824810901</c:v>
                </c:pt>
                <c:pt idx="279794">
                  <c:v>648.21422500338304</c:v>
                </c:pt>
                <c:pt idx="279795">
                  <c:v>648.21654175865604</c:v>
                </c:pt>
                <c:pt idx="279796">
                  <c:v>648.21885851392994</c:v>
                </c:pt>
                <c:pt idx="279797">
                  <c:v>648.22117526920294</c:v>
                </c:pt>
                <c:pt idx="279798">
                  <c:v>648.22349202447697</c:v>
                </c:pt>
                <c:pt idx="279799">
                  <c:v>648.22580877974997</c:v>
                </c:pt>
                <c:pt idx="279800">
                  <c:v>648.22812553502399</c:v>
                </c:pt>
                <c:pt idx="279801">
                  <c:v>648.23044229029699</c:v>
                </c:pt>
                <c:pt idx="279802">
                  <c:v>648.23275904557102</c:v>
                </c:pt>
                <c:pt idx="279803">
                  <c:v>648.23507580084504</c:v>
                </c:pt>
                <c:pt idx="279804">
                  <c:v>648.23739255611804</c:v>
                </c:pt>
                <c:pt idx="279805">
                  <c:v>648.23970931139195</c:v>
                </c:pt>
                <c:pt idx="279806">
                  <c:v>648.24202606666495</c:v>
                </c:pt>
                <c:pt idx="279807">
                  <c:v>648.24434282193897</c:v>
                </c:pt>
                <c:pt idx="279808">
                  <c:v>648.24665957721197</c:v>
                </c:pt>
                <c:pt idx="279809">
                  <c:v>648.248976332486</c:v>
                </c:pt>
                <c:pt idx="279810">
                  <c:v>648.25129308776002</c:v>
                </c:pt>
                <c:pt idx="279811">
                  <c:v>648.25360984303302</c:v>
                </c:pt>
                <c:pt idx="279812">
                  <c:v>648.25592659830704</c:v>
                </c:pt>
                <c:pt idx="279813">
                  <c:v>648.25824335358004</c:v>
                </c:pt>
                <c:pt idx="279814">
                  <c:v>648.26056010885395</c:v>
                </c:pt>
                <c:pt idx="279815">
                  <c:v>648.26287686412695</c:v>
                </c:pt>
                <c:pt idx="279816">
                  <c:v>648.26519361940097</c:v>
                </c:pt>
                <c:pt idx="279817">
                  <c:v>648.267510374675</c:v>
                </c:pt>
                <c:pt idx="279818">
                  <c:v>648.269827129948</c:v>
                </c:pt>
                <c:pt idx="279819">
                  <c:v>648.27214388522202</c:v>
                </c:pt>
                <c:pt idx="279820">
                  <c:v>648.27446064049502</c:v>
                </c:pt>
                <c:pt idx="279821">
                  <c:v>648.27677739576905</c:v>
                </c:pt>
                <c:pt idx="279822">
                  <c:v>648.27909415104205</c:v>
                </c:pt>
                <c:pt idx="279823">
                  <c:v>648.28141090631595</c:v>
                </c:pt>
                <c:pt idx="279824">
                  <c:v>648.28372766158998</c:v>
                </c:pt>
                <c:pt idx="279825">
                  <c:v>648.28604441686298</c:v>
                </c:pt>
                <c:pt idx="279826">
                  <c:v>648.288361172137</c:v>
                </c:pt>
                <c:pt idx="279827">
                  <c:v>648.29067792741</c:v>
                </c:pt>
                <c:pt idx="279828">
                  <c:v>648.29299468268403</c:v>
                </c:pt>
                <c:pt idx="279829">
                  <c:v>648.29531143795703</c:v>
                </c:pt>
                <c:pt idx="279830">
                  <c:v>648.29762819323105</c:v>
                </c:pt>
                <c:pt idx="279831">
                  <c:v>648.29994494850496</c:v>
                </c:pt>
                <c:pt idx="279832">
                  <c:v>648.30226170377796</c:v>
                </c:pt>
                <c:pt idx="279833">
                  <c:v>648.30457845905198</c:v>
                </c:pt>
                <c:pt idx="279834">
                  <c:v>648.30689521432498</c:v>
                </c:pt>
                <c:pt idx="279835">
                  <c:v>648.309211969599</c:v>
                </c:pt>
                <c:pt idx="279836">
                  <c:v>648.31152872487201</c:v>
                </c:pt>
                <c:pt idx="279837">
                  <c:v>648.31384548014603</c:v>
                </c:pt>
                <c:pt idx="279838">
                  <c:v>648.31616223542005</c:v>
                </c:pt>
                <c:pt idx="279839">
                  <c:v>648.31847899069305</c:v>
                </c:pt>
                <c:pt idx="279840">
                  <c:v>648.32079574596696</c:v>
                </c:pt>
                <c:pt idx="279841">
                  <c:v>648.32311250123996</c:v>
                </c:pt>
                <c:pt idx="279842">
                  <c:v>648.32542925651398</c:v>
                </c:pt>
                <c:pt idx="279843">
                  <c:v>648.32774601178699</c:v>
                </c:pt>
                <c:pt idx="279844">
                  <c:v>648.33006276706101</c:v>
                </c:pt>
                <c:pt idx="279845">
                  <c:v>648.33237952233503</c:v>
                </c:pt>
                <c:pt idx="279846">
                  <c:v>648.33469627760803</c:v>
                </c:pt>
                <c:pt idx="279847">
                  <c:v>648.33701303288206</c:v>
                </c:pt>
                <c:pt idx="279848">
                  <c:v>648.33932978815506</c:v>
                </c:pt>
                <c:pt idx="279849">
                  <c:v>648.34164654342896</c:v>
                </c:pt>
                <c:pt idx="279850">
                  <c:v>648.34396329870196</c:v>
                </c:pt>
                <c:pt idx="279851">
                  <c:v>648.34628005397599</c:v>
                </c:pt>
                <c:pt idx="279852">
                  <c:v>648.34859680924899</c:v>
                </c:pt>
                <c:pt idx="279853">
                  <c:v>648.35091356452301</c:v>
                </c:pt>
                <c:pt idx="279854">
                  <c:v>648.35323031979704</c:v>
                </c:pt>
                <c:pt idx="279855">
                  <c:v>648.35554707507004</c:v>
                </c:pt>
                <c:pt idx="279856">
                  <c:v>648.35786383034394</c:v>
                </c:pt>
                <c:pt idx="279857">
                  <c:v>648.36018058561694</c:v>
                </c:pt>
                <c:pt idx="279858">
                  <c:v>648.36249734089097</c:v>
                </c:pt>
                <c:pt idx="279859">
                  <c:v>648.36481409616397</c:v>
                </c:pt>
                <c:pt idx="279860">
                  <c:v>648.36713085143799</c:v>
                </c:pt>
                <c:pt idx="279861">
                  <c:v>648.36944760671201</c:v>
                </c:pt>
                <c:pt idx="279862">
                  <c:v>648.37176436198502</c:v>
                </c:pt>
                <c:pt idx="279863">
                  <c:v>648.37408111725904</c:v>
                </c:pt>
                <c:pt idx="279864">
                  <c:v>648.37639787253204</c:v>
                </c:pt>
                <c:pt idx="279865">
                  <c:v>648.37871462780595</c:v>
                </c:pt>
                <c:pt idx="279866">
                  <c:v>648.38103138307895</c:v>
                </c:pt>
                <c:pt idx="279867">
                  <c:v>648.38334813835297</c:v>
                </c:pt>
                <c:pt idx="279868">
                  <c:v>648.38566489362699</c:v>
                </c:pt>
                <c:pt idx="279869">
                  <c:v>648.38798164889999</c:v>
                </c:pt>
                <c:pt idx="279870">
                  <c:v>648.39029840417402</c:v>
                </c:pt>
                <c:pt idx="279871">
                  <c:v>648.39261515944702</c:v>
                </c:pt>
                <c:pt idx="279872">
                  <c:v>648.39493191472104</c:v>
                </c:pt>
                <c:pt idx="279873">
                  <c:v>648.39724866999404</c:v>
                </c:pt>
                <c:pt idx="279874">
                  <c:v>648.39956542526795</c:v>
                </c:pt>
                <c:pt idx="279875">
                  <c:v>648.40188218054197</c:v>
                </c:pt>
                <c:pt idx="279876">
                  <c:v>648.40419893581497</c:v>
                </c:pt>
                <c:pt idx="279877">
                  <c:v>648.406515691089</c:v>
                </c:pt>
                <c:pt idx="279878">
                  <c:v>648.408832446362</c:v>
                </c:pt>
                <c:pt idx="279879">
                  <c:v>648.41114920163602</c:v>
                </c:pt>
                <c:pt idx="279880">
                  <c:v>648.41346595690902</c:v>
                </c:pt>
                <c:pt idx="279881">
                  <c:v>648.41578271218305</c:v>
                </c:pt>
                <c:pt idx="279882">
                  <c:v>648.41809946745695</c:v>
                </c:pt>
                <c:pt idx="279883">
                  <c:v>648.42041622272995</c:v>
                </c:pt>
                <c:pt idx="279884">
                  <c:v>648.42273297800398</c:v>
                </c:pt>
                <c:pt idx="279885">
                  <c:v>648.42504973327698</c:v>
                </c:pt>
                <c:pt idx="279886">
                  <c:v>648.427366488551</c:v>
                </c:pt>
                <c:pt idx="279887">
                  <c:v>648.429683243824</c:v>
                </c:pt>
                <c:pt idx="279888">
                  <c:v>648.43199999909803</c:v>
                </c:pt>
                <c:pt idx="279889">
                  <c:v>648.43431675437205</c:v>
                </c:pt>
                <c:pt idx="279890">
                  <c:v>648.43663350964505</c:v>
                </c:pt>
                <c:pt idx="279891">
                  <c:v>648.43895026491896</c:v>
                </c:pt>
                <c:pt idx="279892">
                  <c:v>648.44126702019196</c:v>
                </c:pt>
                <c:pt idx="279893">
                  <c:v>648.44358377546598</c:v>
                </c:pt>
                <c:pt idx="279894">
                  <c:v>648.44590053073898</c:v>
                </c:pt>
                <c:pt idx="279895">
                  <c:v>648.448217286013</c:v>
                </c:pt>
                <c:pt idx="279896">
                  <c:v>648.45053404128703</c:v>
                </c:pt>
                <c:pt idx="279897">
                  <c:v>648.45285079656003</c:v>
                </c:pt>
                <c:pt idx="279898">
                  <c:v>648.45516755183405</c:v>
                </c:pt>
                <c:pt idx="279899">
                  <c:v>648.45748430710705</c:v>
                </c:pt>
                <c:pt idx="279900">
                  <c:v>648.45980106238096</c:v>
                </c:pt>
                <c:pt idx="279901">
                  <c:v>648.46211781765396</c:v>
                </c:pt>
                <c:pt idx="279902">
                  <c:v>648.46443457292798</c:v>
                </c:pt>
                <c:pt idx="279903">
                  <c:v>648.46675132820098</c:v>
                </c:pt>
                <c:pt idx="279904">
                  <c:v>648.46906808347501</c:v>
                </c:pt>
                <c:pt idx="279905">
                  <c:v>648.47138483874903</c:v>
                </c:pt>
                <c:pt idx="279906">
                  <c:v>648.47370159402203</c:v>
                </c:pt>
                <c:pt idx="279907">
                  <c:v>648.47601834929606</c:v>
                </c:pt>
                <c:pt idx="279908">
                  <c:v>648.47833510456906</c:v>
                </c:pt>
                <c:pt idx="279909">
                  <c:v>648.48065185984296</c:v>
                </c:pt>
                <c:pt idx="279910">
                  <c:v>648.48296861511596</c:v>
                </c:pt>
                <c:pt idx="279911">
                  <c:v>648.48528537038999</c:v>
                </c:pt>
                <c:pt idx="279912">
                  <c:v>648.48760212566401</c:v>
                </c:pt>
                <c:pt idx="279913">
                  <c:v>648.48991888093701</c:v>
                </c:pt>
                <c:pt idx="279914">
                  <c:v>648.49223563621103</c:v>
                </c:pt>
                <c:pt idx="279915">
                  <c:v>648.49455239148404</c:v>
                </c:pt>
                <c:pt idx="279916">
                  <c:v>648.49686914675794</c:v>
                </c:pt>
                <c:pt idx="279917">
                  <c:v>648.49918590203094</c:v>
                </c:pt>
                <c:pt idx="279918">
                  <c:v>648.50150265730497</c:v>
                </c:pt>
                <c:pt idx="279919">
                  <c:v>648.50381941257899</c:v>
                </c:pt>
                <c:pt idx="279920">
                  <c:v>648.50613616785199</c:v>
                </c:pt>
                <c:pt idx="279921">
                  <c:v>648.50845292312601</c:v>
                </c:pt>
                <c:pt idx="279922">
                  <c:v>648.51076967839901</c:v>
                </c:pt>
                <c:pt idx="279923">
                  <c:v>648.51308643367304</c:v>
                </c:pt>
                <c:pt idx="279924">
                  <c:v>648.51540318894604</c:v>
                </c:pt>
                <c:pt idx="279925">
                  <c:v>648.51771994421995</c:v>
                </c:pt>
                <c:pt idx="279926">
                  <c:v>648.52003669949397</c:v>
                </c:pt>
                <c:pt idx="279927">
                  <c:v>648.52235345476697</c:v>
                </c:pt>
                <c:pt idx="279928">
                  <c:v>648.52467021004099</c:v>
                </c:pt>
                <c:pt idx="279929">
                  <c:v>648.52698696531399</c:v>
                </c:pt>
                <c:pt idx="279930">
                  <c:v>648.52930372058802</c:v>
                </c:pt>
                <c:pt idx="279931">
                  <c:v>648.53162047586102</c:v>
                </c:pt>
                <c:pt idx="279932">
                  <c:v>648.53393723113504</c:v>
                </c:pt>
                <c:pt idx="279933">
                  <c:v>648.53625398640895</c:v>
                </c:pt>
                <c:pt idx="279934">
                  <c:v>648.53857074168195</c:v>
                </c:pt>
                <c:pt idx="279935">
                  <c:v>648.54088749695597</c:v>
                </c:pt>
                <c:pt idx="279936">
                  <c:v>648.54320425222897</c:v>
                </c:pt>
                <c:pt idx="279937">
                  <c:v>648.545521007503</c:v>
                </c:pt>
                <c:pt idx="279938">
                  <c:v>648.547837762776</c:v>
                </c:pt>
                <c:pt idx="279939">
                  <c:v>648.55015451805002</c:v>
                </c:pt>
                <c:pt idx="279940">
                  <c:v>648.55247127332404</c:v>
                </c:pt>
                <c:pt idx="279941">
                  <c:v>648.55478802859705</c:v>
                </c:pt>
                <c:pt idx="279942">
                  <c:v>648.55710478387095</c:v>
                </c:pt>
                <c:pt idx="279943">
                  <c:v>648.55942153914395</c:v>
                </c:pt>
                <c:pt idx="279944">
                  <c:v>648.56173829441798</c:v>
                </c:pt>
                <c:pt idx="279945">
                  <c:v>648.56405504969098</c:v>
                </c:pt>
                <c:pt idx="279946">
                  <c:v>648.566371804965</c:v>
                </c:pt>
                <c:pt idx="279947">
                  <c:v>648.56868856023902</c:v>
                </c:pt>
                <c:pt idx="279948">
                  <c:v>648.57100531551202</c:v>
                </c:pt>
                <c:pt idx="279949">
                  <c:v>648.57332207078605</c:v>
                </c:pt>
                <c:pt idx="279950">
                  <c:v>648.57563882605905</c:v>
                </c:pt>
                <c:pt idx="279951">
                  <c:v>648.57795558133296</c:v>
                </c:pt>
                <c:pt idx="279952">
                  <c:v>648.58027233660596</c:v>
                </c:pt>
                <c:pt idx="279953">
                  <c:v>648.58258909187998</c:v>
                </c:pt>
                <c:pt idx="279954">
                  <c:v>648.58490584715298</c:v>
                </c:pt>
                <c:pt idx="279955">
                  <c:v>648.587222602427</c:v>
                </c:pt>
                <c:pt idx="279956">
                  <c:v>648.58953935770103</c:v>
                </c:pt>
                <c:pt idx="279957">
                  <c:v>648.59185611297403</c:v>
                </c:pt>
                <c:pt idx="279958">
                  <c:v>648.59417286824805</c:v>
                </c:pt>
                <c:pt idx="279959">
                  <c:v>648.59648962352105</c:v>
                </c:pt>
                <c:pt idx="279960">
                  <c:v>648.59880637879496</c:v>
                </c:pt>
                <c:pt idx="279961">
                  <c:v>648.60112313406796</c:v>
                </c:pt>
                <c:pt idx="279962">
                  <c:v>648.60343988934198</c:v>
                </c:pt>
                <c:pt idx="279963">
                  <c:v>648.60575664461601</c:v>
                </c:pt>
                <c:pt idx="279964">
                  <c:v>648.60807339988901</c:v>
                </c:pt>
                <c:pt idx="279965">
                  <c:v>648.61039015516303</c:v>
                </c:pt>
                <c:pt idx="279966">
                  <c:v>648.61270691043603</c:v>
                </c:pt>
                <c:pt idx="279967">
                  <c:v>648.61502366571005</c:v>
                </c:pt>
                <c:pt idx="279968">
                  <c:v>648.61734042098306</c:v>
                </c:pt>
                <c:pt idx="279969">
                  <c:v>648.61965717625696</c:v>
                </c:pt>
                <c:pt idx="279970">
                  <c:v>648.62197393153099</c:v>
                </c:pt>
                <c:pt idx="279971">
                  <c:v>648.62429068680399</c:v>
                </c:pt>
                <c:pt idx="279972">
                  <c:v>648.62660744207801</c:v>
                </c:pt>
                <c:pt idx="279973">
                  <c:v>648.62892419735101</c:v>
                </c:pt>
                <c:pt idx="279974">
                  <c:v>648.63124095262503</c:v>
                </c:pt>
                <c:pt idx="279975">
                  <c:v>648.63355770789804</c:v>
                </c:pt>
                <c:pt idx="279976">
                  <c:v>648.63587446317194</c:v>
                </c:pt>
                <c:pt idx="279977">
                  <c:v>648.63819121844597</c:v>
                </c:pt>
                <c:pt idx="279978">
                  <c:v>648.64050797371897</c:v>
                </c:pt>
                <c:pt idx="279979">
                  <c:v>648.64282472899299</c:v>
                </c:pt>
                <c:pt idx="279980">
                  <c:v>648.64514148426599</c:v>
                </c:pt>
                <c:pt idx="279981">
                  <c:v>648.64745823954001</c:v>
                </c:pt>
                <c:pt idx="279982">
                  <c:v>648.64977499481301</c:v>
                </c:pt>
                <c:pt idx="279983">
                  <c:v>648.65209175008704</c:v>
                </c:pt>
                <c:pt idx="279984">
                  <c:v>648.65440850536095</c:v>
                </c:pt>
                <c:pt idx="279985">
                  <c:v>648.65672526063395</c:v>
                </c:pt>
                <c:pt idx="279986">
                  <c:v>648.65904201590797</c:v>
                </c:pt>
                <c:pt idx="279987">
                  <c:v>648.66135877118097</c:v>
                </c:pt>
                <c:pt idx="279988">
                  <c:v>648.66367552645499</c:v>
                </c:pt>
                <c:pt idx="279989">
                  <c:v>648.66599228172799</c:v>
                </c:pt>
                <c:pt idx="279990">
                  <c:v>648.66830903700202</c:v>
                </c:pt>
                <c:pt idx="279991">
                  <c:v>648.67062579227604</c:v>
                </c:pt>
                <c:pt idx="279992">
                  <c:v>648.67294254754904</c:v>
                </c:pt>
                <c:pt idx="279993">
                  <c:v>648.67525930282295</c:v>
                </c:pt>
                <c:pt idx="279994">
                  <c:v>648.67757605809595</c:v>
                </c:pt>
                <c:pt idx="279995">
                  <c:v>648.67989281336997</c:v>
                </c:pt>
                <c:pt idx="279996">
                  <c:v>648.68220956864297</c:v>
                </c:pt>
                <c:pt idx="279997">
                  <c:v>648.684526323917</c:v>
                </c:pt>
                <c:pt idx="279998">
                  <c:v>648.68684307919102</c:v>
                </c:pt>
                <c:pt idx="279999">
                  <c:v>648.68915983446402</c:v>
                </c:pt>
                <c:pt idx="280000">
                  <c:v>648.69147658973804</c:v>
                </c:pt>
                <c:pt idx="280001">
                  <c:v>648.69379334501104</c:v>
                </c:pt>
                <c:pt idx="280002">
                  <c:v>648.69611010028495</c:v>
                </c:pt>
                <c:pt idx="280003">
                  <c:v>648.69842685555795</c:v>
                </c:pt>
                <c:pt idx="280004">
                  <c:v>648.70074361083198</c:v>
                </c:pt>
                <c:pt idx="280005">
                  <c:v>648.70306036610498</c:v>
                </c:pt>
                <c:pt idx="280006">
                  <c:v>648.705377121379</c:v>
                </c:pt>
                <c:pt idx="280007">
                  <c:v>648.70769387665302</c:v>
                </c:pt>
                <c:pt idx="280008">
                  <c:v>648.71001063192602</c:v>
                </c:pt>
                <c:pt idx="280009">
                  <c:v>648.71232738720005</c:v>
                </c:pt>
                <c:pt idx="280010">
                  <c:v>648.71464414247305</c:v>
                </c:pt>
                <c:pt idx="280011">
                  <c:v>648.71696089774696</c:v>
                </c:pt>
                <c:pt idx="280012">
                  <c:v>648.71927765301996</c:v>
                </c:pt>
                <c:pt idx="280013">
                  <c:v>648.72159440829398</c:v>
                </c:pt>
                <c:pt idx="280014">
                  <c:v>648.723911163568</c:v>
                </c:pt>
                <c:pt idx="280015">
                  <c:v>648.726227918841</c:v>
                </c:pt>
                <c:pt idx="280016">
                  <c:v>648.72854467411503</c:v>
                </c:pt>
                <c:pt idx="280017">
                  <c:v>648.73086142938803</c:v>
                </c:pt>
                <c:pt idx="280018">
                  <c:v>648.73317818466205</c:v>
                </c:pt>
                <c:pt idx="280019">
                  <c:v>648.73549493993505</c:v>
                </c:pt>
                <c:pt idx="280020">
                  <c:v>648.73781169520896</c:v>
                </c:pt>
                <c:pt idx="280021">
                  <c:v>648.74012845048298</c:v>
                </c:pt>
                <c:pt idx="280022">
                  <c:v>648.74244520575598</c:v>
                </c:pt>
                <c:pt idx="280023">
                  <c:v>648.74476196103001</c:v>
                </c:pt>
                <c:pt idx="280024">
                  <c:v>648.74707871630301</c:v>
                </c:pt>
                <c:pt idx="280025">
                  <c:v>648.74939547157703</c:v>
                </c:pt>
                <c:pt idx="280026">
                  <c:v>648.75171222685003</c:v>
                </c:pt>
                <c:pt idx="280027">
                  <c:v>648.75402898212405</c:v>
                </c:pt>
                <c:pt idx="280028">
                  <c:v>648.75634573739796</c:v>
                </c:pt>
                <c:pt idx="280029">
                  <c:v>648.75866249267096</c:v>
                </c:pt>
                <c:pt idx="280030">
                  <c:v>648.76097924794499</c:v>
                </c:pt>
                <c:pt idx="280031">
                  <c:v>648.76329600321799</c:v>
                </c:pt>
                <c:pt idx="280032">
                  <c:v>648.76561275849201</c:v>
                </c:pt>
                <c:pt idx="280033">
                  <c:v>648.76792951376501</c:v>
                </c:pt>
                <c:pt idx="280034">
                  <c:v>648.77024626903903</c:v>
                </c:pt>
                <c:pt idx="280035">
                  <c:v>648.77256302431294</c:v>
                </c:pt>
                <c:pt idx="280036">
                  <c:v>648.77487977958594</c:v>
                </c:pt>
                <c:pt idx="280037">
                  <c:v>648.77719653485997</c:v>
                </c:pt>
                <c:pt idx="280038">
                  <c:v>648.77951329013297</c:v>
                </c:pt>
                <c:pt idx="280039">
                  <c:v>648.78183004540699</c:v>
                </c:pt>
                <c:pt idx="280040">
                  <c:v>648.78414680067999</c:v>
                </c:pt>
                <c:pt idx="280041">
                  <c:v>648.78646355595401</c:v>
                </c:pt>
                <c:pt idx="280042">
                  <c:v>648.78878031122804</c:v>
                </c:pt>
                <c:pt idx="280043">
                  <c:v>648.79109706650104</c:v>
                </c:pt>
                <c:pt idx="280044">
                  <c:v>648.79341382177495</c:v>
                </c:pt>
                <c:pt idx="280045">
                  <c:v>648.79573057704795</c:v>
                </c:pt>
                <c:pt idx="280046">
                  <c:v>648.79804733232197</c:v>
                </c:pt>
                <c:pt idx="280047">
                  <c:v>648.80036408759497</c:v>
                </c:pt>
                <c:pt idx="280048">
                  <c:v>648.80268084286899</c:v>
                </c:pt>
                <c:pt idx="280049">
                  <c:v>648.80499759814199</c:v>
                </c:pt>
                <c:pt idx="280050">
                  <c:v>648.80731435341602</c:v>
                </c:pt>
                <c:pt idx="280051">
                  <c:v>648.80963110869004</c:v>
                </c:pt>
                <c:pt idx="280052">
                  <c:v>648.81194786396304</c:v>
                </c:pt>
                <c:pt idx="280053">
                  <c:v>648.81426461923695</c:v>
                </c:pt>
                <c:pt idx="280054">
                  <c:v>648.81658137450995</c:v>
                </c:pt>
                <c:pt idx="280055">
                  <c:v>648.81889812978397</c:v>
                </c:pt>
                <c:pt idx="280056">
                  <c:v>648.82121488505697</c:v>
                </c:pt>
                <c:pt idx="280057">
                  <c:v>648.823531640331</c:v>
                </c:pt>
                <c:pt idx="280058">
                  <c:v>648.82584839560502</c:v>
                </c:pt>
                <c:pt idx="280059">
                  <c:v>648.82816515087802</c:v>
                </c:pt>
                <c:pt idx="280060">
                  <c:v>648.83048190615204</c:v>
                </c:pt>
                <c:pt idx="280061">
                  <c:v>648.83279866142504</c:v>
                </c:pt>
                <c:pt idx="280062">
                  <c:v>648.83511541669895</c:v>
                </c:pt>
                <c:pt idx="280063">
                  <c:v>648.83743217197195</c:v>
                </c:pt>
                <c:pt idx="280064">
                  <c:v>648.83974892724598</c:v>
                </c:pt>
                <c:pt idx="280065">
                  <c:v>648.84206568252</c:v>
                </c:pt>
                <c:pt idx="280066">
                  <c:v>648.844382437793</c:v>
                </c:pt>
                <c:pt idx="280067">
                  <c:v>648.84669919306702</c:v>
                </c:pt>
                <c:pt idx="280068">
                  <c:v>648.84901594834002</c:v>
                </c:pt>
                <c:pt idx="280069">
                  <c:v>648.85133270361405</c:v>
                </c:pt>
                <c:pt idx="280070">
                  <c:v>648.85364945888705</c:v>
                </c:pt>
                <c:pt idx="280071">
                  <c:v>648.85596621416096</c:v>
                </c:pt>
                <c:pt idx="280072">
                  <c:v>648.85828296943498</c:v>
                </c:pt>
                <c:pt idx="280073">
                  <c:v>648.86059972470798</c:v>
                </c:pt>
                <c:pt idx="280074">
                  <c:v>648.862916479982</c:v>
                </c:pt>
                <c:pt idx="280075">
                  <c:v>648.865233235255</c:v>
                </c:pt>
                <c:pt idx="280076">
                  <c:v>648.86754999052903</c:v>
                </c:pt>
                <c:pt idx="280077">
                  <c:v>648.86986674580203</c:v>
                </c:pt>
                <c:pt idx="280078">
                  <c:v>648.87218350107605</c:v>
                </c:pt>
                <c:pt idx="280079">
                  <c:v>648.87450025634996</c:v>
                </c:pt>
                <c:pt idx="280080">
                  <c:v>648.87681701162296</c:v>
                </c:pt>
                <c:pt idx="280081">
                  <c:v>648.87913376689698</c:v>
                </c:pt>
                <c:pt idx="280082">
                  <c:v>648.88145052216998</c:v>
                </c:pt>
                <c:pt idx="280083">
                  <c:v>648.88376727744401</c:v>
                </c:pt>
                <c:pt idx="280084">
                  <c:v>648.88608403271701</c:v>
                </c:pt>
                <c:pt idx="280085">
                  <c:v>648.88840078799103</c:v>
                </c:pt>
                <c:pt idx="280086">
                  <c:v>648.89071754326505</c:v>
                </c:pt>
                <c:pt idx="280087">
                  <c:v>648.89303429853805</c:v>
                </c:pt>
                <c:pt idx="280088">
                  <c:v>648.89535105381196</c:v>
                </c:pt>
                <c:pt idx="280089">
                  <c:v>648.89766780908496</c:v>
                </c:pt>
                <c:pt idx="280090">
                  <c:v>648.89998456435899</c:v>
                </c:pt>
                <c:pt idx="280091">
                  <c:v>648.90230131963199</c:v>
                </c:pt>
                <c:pt idx="280092">
                  <c:v>648.90461807490601</c:v>
                </c:pt>
                <c:pt idx="280093">
                  <c:v>648.90693483018003</c:v>
                </c:pt>
                <c:pt idx="280094">
                  <c:v>648.90925158545303</c:v>
                </c:pt>
                <c:pt idx="280095">
                  <c:v>648.91156834072694</c:v>
                </c:pt>
                <c:pt idx="280096">
                  <c:v>648.91388509599994</c:v>
                </c:pt>
                <c:pt idx="280097">
                  <c:v>648.91620185127397</c:v>
                </c:pt>
                <c:pt idx="280098">
                  <c:v>648.91851860654697</c:v>
                </c:pt>
                <c:pt idx="280099">
                  <c:v>648.92083536182099</c:v>
                </c:pt>
                <c:pt idx="280100">
                  <c:v>648.92315211709399</c:v>
                </c:pt>
                <c:pt idx="280101">
                  <c:v>648.92546887236801</c:v>
                </c:pt>
                <c:pt idx="280102">
                  <c:v>648.92778562764204</c:v>
                </c:pt>
                <c:pt idx="280103">
                  <c:v>648.93010238291504</c:v>
                </c:pt>
                <c:pt idx="280104">
                  <c:v>648.93241913818895</c:v>
                </c:pt>
                <c:pt idx="280105">
                  <c:v>648.93473589346195</c:v>
                </c:pt>
                <c:pt idx="280106">
                  <c:v>648.93705264873597</c:v>
                </c:pt>
                <c:pt idx="280107">
                  <c:v>648.93936940400897</c:v>
                </c:pt>
                <c:pt idx="280108">
                  <c:v>648.94168615928299</c:v>
                </c:pt>
                <c:pt idx="280109">
                  <c:v>648.94400291455702</c:v>
                </c:pt>
                <c:pt idx="280110">
                  <c:v>648.94631966983002</c:v>
                </c:pt>
                <c:pt idx="280111">
                  <c:v>648.94863642510404</c:v>
                </c:pt>
                <c:pt idx="280112">
                  <c:v>648.95095318037704</c:v>
                </c:pt>
                <c:pt idx="280113">
                  <c:v>648.95326993565095</c:v>
                </c:pt>
                <c:pt idx="280114">
                  <c:v>648.95558669092395</c:v>
                </c:pt>
                <c:pt idx="280115">
                  <c:v>648.95790344619797</c:v>
                </c:pt>
                <c:pt idx="280116">
                  <c:v>648.960220201472</c:v>
                </c:pt>
                <c:pt idx="280117">
                  <c:v>648.962536956745</c:v>
                </c:pt>
                <c:pt idx="280118">
                  <c:v>648.96485371201902</c:v>
                </c:pt>
                <c:pt idx="280119">
                  <c:v>648.96717046729202</c:v>
                </c:pt>
                <c:pt idx="280120">
                  <c:v>648.96948722256604</c:v>
                </c:pt>
                <c:pt idx="280121">
                  <c:v>648.97180397783904</c:v>
                </c:pt>
                <c:pt idx="280122">
                  <c:v>648.97412073311295</c:v>
                </c:pt>
                <c:pt idx="280123">
                  <c:v>648.97643748838698</c:v>
                </c:pt>
                <c:pt idx="280124">
                  <c:v>648.97875424365998</c:v>
                </c:pt>
                <c:pt idx="280125">
                  <c:v>648.981070998934</c:v>
                </c:pt>
                <c:pt idx="280126">
                  <c:v>648.983387754207</c:v>
                </c:pt>
                <c:pt idx="280127">
                  <c:v>648.98570450948102</c:v>
                </c:pt>
                <c:pt idx="280128">
                  <c:v>648.98802126475402</c:v>
                </c:pt>
                <c:pt idx="280129">
                  <c:v>648.99033802002805</c:v>
                </c:pt>
                <c:pt idx="280130">
                  <c:v>648.99265477530196</c:v>
                </c:pt>
                <c:pt idx="280131">
                  <c:v>648.99497153057496</c:v>
                </c:pt>
                <c:pt idx="280132">
                  <c:v>648.99728828584898</c:v>
                </c:pt>
                <c:pt idx="280133">
                  <c:v>648.99960504112198</c:v>
                </c:pt>
                <c:pt idx="280134">
                  <c:v>649.001921796396</c:v>
                </c:pt>
                <c:pt idx="280135">
                  <c:v>649.004238551669</c:v>
                </c:pt>
                <c:pt idx="280136">
                  <c:v>649.00655530694303</c:v>
                </c:pt>
                <c:pt idx="280137">
                  <c:v>649.00887206221705</c:v>
                </c:pt>
                <c:pt idx="280138">
                  <c:v>649.01118881749005</c:v>
                </c:pt>
                <c:pt idx="280139">
                  <c:v>649.01350557276396</c:v>
                </c:pt>
                <c:pt idx="280140">
                  <c:v>649.01582232803696</c:v>
                </c:pt>
                <c:pt idx="280141">
                  <c:v>649.01813908331098</c:v>
                </c:pt>
                <c:pt idx="280142">
                  <c:v>649.02045583858398</c:v>
                </c:pt>
                <c:pt idx="280143">
                  <c:v>649.02277259385801</c:v>
                </c:pt>
                <c:pt idx="280144">
                  <c:v>649.02508934913203</c:v>
                </c:pt>
                <c:pt idx="280145">
                  <c:v>649.02740610440503</c:v>
                </c:pt>
                <c:pt idx="280146">
                  <c:v>649.02972285967905</c:v>
                </c:pt>
                <c:pt idx="280147">
                  <c:v>649.03203961495205</c:v>
                </c:pt>
                <c:pt idx="280148">
                  <c:v>649.03435637022596</c:v>
                </c:pt>
                <c:pt idx="280149">
                  <c:v>649.03667312549896</c:v>
                </c:pt>
                <c:pt idx="280150">
                  <c:v>649.03898988077299</c:v>
                </c:pt>
                <c:pt idx="280151">
                  <c:v>649.04130663604599</c:v>
                </c:pt>
                <c:pt idx="280152">
                  <c:v>649.04362339132001</c:v>
                </c:pt>
                <c:pt idx="280153">
                  <c:v>649.04594014659403</c:v>
                </c:pt>
                <c:pt idx="280154">
                  <c:v>649.04825690186703</c:v>
                </c:pt>
                <c:pt idx="280155">
                  <c:v>649.05057365714094</c:v>
                </c:pt>
                <c:pt idx="280156">
                  <c:v>649.05289041241394</c:v>
                </c:pt>
                <c:pt idx="280157">
                  <c:v>649.05520716768797</c:v>
                </c:pt>
                <c:pt idx="280158">
                  <c:v>649.05752392296097</c:v>
                </c:pt>
                <c:pt idx="280159">
                  <c:v>649.05984067823499</c:v>
                </c:pt>
                <c:pt idx="280160">
                  <c:v>649.06215743350901</c:v>
                </c:pt>
                <c:pt idx="280161">
                  <c:v>649.06447418878201</c:v>
                </c:pt>
                <c:pt idx="280162">
                  <c:v>649.06679094405604</c:v>
                </c:pt>
                <c:pt idx="280163">
                  <c:v>649.06910769932904</c:v>
                </c:pt>
                <c:pt idx="280164">
                  <c:v>649.07142445460295</c:v>
                </c:pt>
                <c:pt idx="280165">
                  <c:v>649.07374120987595</c:v>
                </c:pt>
                <c:pt idx="280166">
                  <c:v>649.07605796514997</c:v>
                </c:pt>
                <c:pt idx="280167">
                  <c:v>649.07837472042399</c:v>
                </c:pt>
                <c:pt idx="280168">
                  <c:v>649.08069147569699</c:v>
                </c:pt>
                <c:pt idx="280169">
                  <c:v>649.08300823097102</c:v>
                </c:pt>
                <c:pt idx="280170">
                  <c:v>649.08532498624402</c:v>
                </c:pt>
                <c:pt idx="280171">
                  <c:v>649.08764174151804</c:v>
                </c:pt>
                <c:pt idx="280172">
                  <c:v>649.08995849679104</c:v>
                </c:pt>
                <c:pt idx="280173">
                  <c:v>649.09227525206495</c:v>
                </c:pt>
                <c:pt idx="280174">
                  <c:v>649.09459200733897</c:v>
                </c:pt>
                <c:pt idx="280175">
                  <c:v>649.09690876261197</c:v>
                </c:pt>
                <c:pt idx="280176">
                  <c:v>649.099225517886</c:v>
                </c:pt>
                <c:pt idx="280177">
                  <c:v>649.101542273159</c:v>
                </c:pt>
                <c:pt idx="280178">
                  <c:v>649.10385902843302</c:v>
                </c:pt>
                <c:pt idx="280179">
                  <c:v>649.10617578370602</c:v>
                </c:pt>
                <c:pt idx="280180">
                  <c:v>649.10849253898004</c:v>
                </c:pt>
                <c:pt idx="280181">
                  <c:v>649.11080929425395</c:v>
                </c:pt>
                <c:pt idx="280182">
                  <c:v>649.11312604952695</c:v>
                </c:pt>
                <c:pt idx="280183">
                  <c:v>649.11544280480098</c:v>
                </c:pt>
                <c:pt idx="280184">
                  <c:v>649.11775956007398</c:v>
                </c:pt>
                <c:pt idx="280185">
                  <c:v>649.120076315348</c:v>
                </c:pt>
                <c:pt idx="280186">
                  <c:v>649.122393070621</c:v>
                </c:pt>
                <c:pt idx="280187">
                  <c:v>649.12470982589502</c:v>
                </c:pt>
                <c:pt idx="280188">
                  <c:v>649.12702658116905</c:v>
                </c:pt>
                <c:pt idx="280189">
                  <c:v>649.12934333644205</c:v>
                </c:pt>
                <c:pt idx="280190">
                  <c:v>649.13166009171596</c:v>
                </c:pt>
                <c:pt idx="280191">
                  <c:v>649.13397684698896</c:v>
                </c:pt>
                <c:pt idx="280192">
                  <c:v>649.13629360226298</c:v>
                </c:pt>
                <c:pt idx="280193">
                  <c:v>649.13861035753598</c:v>
                </c:pt>
                <c:pt idx="280194">
                  <c:v>649.14092711281</c:v>
                </c:pt>
                <c:pt idx="280195">
                  <c:v>649.14324386808403</c:v>
                </c:pt>
                <c:pt idx="280196">
                  <c:v>649.14556062335703</c:v>
                </c:pt>
                <c:pt idx="280197">
                  <c:v>649.14787737863105</c:v>
                </c:pt>
                <c:pt idx="280198">
                  <c:v>649.15019413390405</c:v>
                </c:pt>
                <c:pt idx="280199">
                  <c:v>649.15251088917796</c:v>
                </c:pt>
                <c:pt idx="280200">
                  <c:v>649.15482764445096</c:v>
                </c:pt>
                <c:pt idx="280201">
                  <c:v>649.15714439972498</c:v>
                </c:pt>
                <c:pt idx="280202">
                  <c:v>649.15946115499798</c:v>
                </c:pt>
                <c:pt idx="280203">
                  <c:v>649.16177791027201</c:v>
                </c:pt>
                <c:pt idx="280204">
                  <c:v>649.16409466554603</c:v>
                </c:pt>
                <c:pt idx="280205">
                  <c:v>649.16641142081903</c:v>
                </c:pt>
                <c:pt idx="280206">
                  <c:v>649.16872817609305</c:v>
                </c:pt>
                <c:pt idx="280207">
                  <c:v>649.17104493136605</c:v>
                </c:pt>
                <c:pt idx="280208">
                  <c:v>649.17336168663996</c:v>
                </c:pt>
                <c:pt idx="280209">
                  <c:v>649.17567844191296</c:v>
                </c:pt>
                <c:pt idx="280210">
                  <c:v>649.17799519718699</c:v>
                </c:pt>
                <c:pt idx="280211">
                  <c:v>649.18031195246101</c:v>
                </c:pt>
                <c:pt idx="280212">
                  <c:v>649.18262870773401</c:v>
                </c:pt>
                <c:pt idx="280213">
                  <c:v>649.18494546300803</c:v>
                </c:pt>
                <c:pt idx="280214">
                  <c:v>649.18726221828103</c:v>
                </c:pt>
                <c:pt idx="280215">
                  <c:v>649.18957897355494</c:v>
                </c:pt>
                <c:pt idx="280216">
                  <c:v>649.19189572882794</c:v>
                </c:pt>
                <c:pt idx="280217">
                  <c:v>649.19421248410197</c:v>
                </c:pt>
                <c:pt idx="280218">
                  <c:v>649.19652923937599</c:v>
                </c:pt>
                <c:pt idx="280219">
                  <c:v>649.19884599464899</c:v>
                </c:pt>
                <c:pt idx="280220">
                  <c:v>649.20116274992301</c:v>
                </c:pt>
                <c:pt idx="280221">
                  <c:v>649.20347950519601</c:v>
                </c:pt>
                <c:pt idx="280222">
                  <c:v>649.20579626047004</c:v>
                </c:pt>
                <c:pt idx="280223">
                  <c:v>649.20811301574304</c:v>
                </c:pt>
                <c:pt idx="280224">
                  <c:v>649.21042977101695</c:v>
                </c:pt>
                <c:pt idx="280225">
                  <c:v>649.21274652629097</c:v>
                </c:pt>
                <c:pt idx="280226">
                  <c:v>649.21506328156397</c:v>
                </c:pt>
                <c:pt idx="280227">
                  <c:v>649.21738003683799</c:v>
                </c:pt>
                <c:pt idx="280228">
                  <c:v>649.21969679211099</c:v>
                </c:pt>
                <c:pt idx="280229">
                  <c:v>649.22201354738502</c:v>
                </c:pt>
                <c:pt idx="280230">
                  <c:v>649.22433030265802</c:v>
                </c:pt>
                <c:pt idx="280231">
                  <c:v>649.22664705793204</c:v>
                </c:pt>
                <c:pt idx="280232">
                  <c:v>649.22896381320595</c:v>
                </c:pt>
                <c:pt idx="280233">
                  <c:v>649.23128056847895</c:v>
                </c:pt>
                <c:pt idx="280234">
                  <c:v>649.23359732375297</c:v>
                </c:pt>
                <c:pt idx="280235">
                  <c:v>649.23591407902597</c:v>
                </c:pt>
                <c:pt idx="280236">
                  <c:v>649.2382308343</c:v>
                </c:pt>
                <c:pt idx="280237">
                  <c:v>649.240547589573</c:v>
                </c:pt>
                <c:pt idx="280238">
                  <c:v>649.24286434484702</c:v>
                </c:pt>
                <c:pt idx="280239">
                  <c:v>649.24518110012104</c:v>
                </c:pt>
                <c:pt idx="280240">
                  <c:v>649.24749785539404</c:v>
                </c:pt>
                <c:pt idx="280241">
                  <c:v>649.24981461066795</c:v>
                </c:pt>
                <c:pt idx="280242">
                  <c:v>649.25213136594095</c:v>
                </c:pt>
                <c:pt idx="280243">
                  <c:v>649.25444812121498</c:v>
                </c:pt>
                <c:pt idx="280244">
                  <c:v>649.25676487648798</c:v>
                </c:pt>
                <c:pt idx="280245">
                  <c:v>649.259081631762</c:v>
                </c:pt>
                <c:pt idx="280246">
                  <c:v>649.26139838703602</c:v>
                </c:pt>
                <c:pt idx="280247">
                  <c:v>649.26371514230902</c:v>
                </c:pt>
                <c:pt idx="280248">
                  <c:v>649.26603189758305</c:v>
                </c:pt>
                <c:pt idx="280249">
                  <c:v>649.26834865285605</c:v>
                </c:pt>
                <c:pt idx="280250">
                  <c:v>649.27066540812996</c:v>
                </c:pt>
                <c:pt idx="280251">
                  <c:v>649.27298216340296</c:v>
                </c:pt>
                <c:pt idx="280252">
                  <c:v>649.27529891867698</c:v>
                </c:pt>
                <c:pt idx="280253">
                  <c:v>649.27761567394998</c:v>
                </c:pt>
                <c:pt idx="280254">
                  <c:v>649.279932429224</c:v>
                </c:pt>
                <c:pt idx="280255">
                  <c:v>649.28224918449803</c:v>
                </c:pt>
                <c:pt idx="280256">
                  <c:v>649.28456593977103</c:v>
                </c:pt>
                <c:pt idx="280257">
                  <c:v>649.28688269504505</c:v>
                </c:pt>
                <c:pt idx="280258">
                  <c:v>649.28919945031805</c:v>
                </c:pt>
                <c:pt idx="280259">
                  <c:v>649.29151620559196</c:v>
                </c:pt>
                <c:pt idx="280260">
                  <c:v>649.29383296086496</c:v>
                </c:pt>
                <c:pt idx="280261">
                  <c:v>649.29614971613898</c:v>
                </c:pt>
                <c:pt idx="280262">
                  <c:v>649.29846647141301</c:v>
                </c:pt>
                <c:pt idx="280263">
                  <c:v>649.30078322668601</c:v>
                </c:pt>
                <c:pt idx="280264">
                  <c:v>649.30309998196003</c:v>
                </c:pt>
                <c:pt idx="280265">
                  <c:v>649.30541673723303</c:v>
                </c:pt>
                <c:pt idx="280266">
                  <c:v>649.30773349250705</c:v>
                </c:pt>
                <c:pt idx="280267">
                  <c:v>649.31005024778005</c:v>
                </c:pt>
                <c:pt idx="280268">
                  <c:v>649.31236700305396</c:v>
                </c:pt>
                <c:pt idx="280269">
                  <c:v>649.31468375832799</c:v>
                </c:pt>
                <c:pt idx="280270">
                  <c:v>649.31700051360099</c:v>
                </c:pt>
                <c:pt idx="280271">
                  <c:v>649.31931726887501</c:v>
                </c:pt>
                <c:pt idx="280272">
                  <c:v>649.32163402414801</c:v>
                </c:pt>
                <c:pt idx="280273">
                  <c:v>649.32395077942203</c:v>
                </c:pt>
                <c:pt idx="280274">
                  <c:v>649.32626753469503</c:v>
                </c:pt>
                <c:pt idx="280275">
                  <c:v>649.32858428996894</c:v>
                </c:pt>
                <c:pt idx="280276">
                  <c:v>649.33090104524297</c:v>
                </c:pt>
                <c:pt idx="280277">
                  <c:v>649.33321780051597</c:v>
                </c:pt>
                <c:pt idx="280278">
                  <c:v>649.33553455578999</c:v>
                </c:pt>
                <c:pt idx="280279">
                  <c:v>649.33785131106299</c:v>
                </c:pt>
                <c:pt idx="280280">
                  <c:v>649.34016806633701</c:v>
                </c:pt>
                <c:pt idx="280281">
                  <c:v>649.34248482161001</c:v>
                </c:pt>
                <c:pt idx="280282">
                  <c:v>649.34480157688404</c:v>
                </c:pt>
                <c:pt idx="280283">
                  <c:v>649.34711833215795</c:v>
                </c:pt>
                <c:pt idx="280284">
                  <c:v>649.34943508743095</c:v>
                </c:pt>
                <c:pt idx="280285">
                  <c:v>649.35175184270497</c:v>
                </c:pt>
                <c:pt idx="280286">
                  <c:v>649.35406859797797</c:v>
                </c:pt>
                <c:pt idx="280287">
                  <c:v>649.35638535325199</c:v>
                </c:pt>
                <c:pt idx="280288">
                  <c:v>649.35870210852499</c:v>
                </c:pt>
                <c:pt idx="280289">
                  <c:v>649.36101886379902</c:v>
                </c:pt>
                <c:pt idx="280290">
                  <c:v>649.36333561907304</c:v>
                </c:pt>
                <c:pt idx="280291">
                  <c:v>649.36565237434604</c:v>
                </c:pt>
                <c:pt idx="280292">
                  <c:v>649.36796912961995</c:v>
                </c:pt>
                <c:pt idx="280293">
                  <c:v>649.37028588489295</c:v>
                </c:pt>
                <c:pt idx="280294">
                  <c:v>649.37260264016697</c:v>
                </c:pt>
                <c:pt idx="280295">
                  <c:v>649.37491939543997</c:v>
                </c:pt>
                <c:pt idx="280296">
                  <c:v>649.377236150714</c:v>
                </c:pt>
                <c:pt idx="280297">
                  <c:v>649.37955290598802</c:v>
                </c:pt>
                <c:pt idx="280298">
                  <c:v>649.38186966126102</c:v>
                </c:pt>
                <c:pt idx="280299">
                  <c:v>649.38418641653504</c:v>
                </c:pt>
                <c:pt idx="280300">
                  <c:v>649.38650317180804</c:v>
                </c:pt>
                <c:pt idx="280301">
                  <c:v>649.38881992708195</c:v>
                </c:pt>
                <c:pt idx="280302">
                  <c:v>649.39113668235495</c:v>
                </c:pt>
                <c:pt idx="280303">
                  <c:v>649.39345343762898</c:v>
                </c:pt>
                <c:pt idx="280304">
                  <c:v>649.39577019290198</c:v>
                </c:pt>
                <c:pt idx="280305">
                  <c:v>649.398086948176</c:v>
                </c:pt>
                <c:pt idx="280306">
                  <c:v>649.40040370345002</c:v>
                </c:pt>
                <c:pt idx="280307">
                  <c:v>649.40272045872302</c:v>
                </c:pt>
                <c:pt idx="280308">
                  <c:v>649.40503721399705</c:v>
                </c:pt>
                <c:pt idx="280309">
                  <c:v>649.40735396927005</c:v>
                </c:pt>
                <c:pt idx="280310">
                  <c:v>649.40967072454396</c:v>
                </c:pt>
                <c:pt idx="280311">
                  <c:v>649.41198747981696</c:v>
                </c:pt>
                <c:pt idx="280312">
                  <c:v>649.41430423509098</c:v>
                </c:pt>
                <c:pt idx="280313">
                  <c:v>649.416620990365</c:v>
                </c:pt>
                <c:pt idx="280314">
                  <c:v>649.418937745638</c:v>
                </c:pt>
                <c:pt idx="280315">
                  <c:v>649.42125450091203</c:v>
                </c:pt>
                <c:pt idx="280316">
                  <c:v>649.42357125618503</c:v>
                </c:pt>
                <c:pt idx="280317">
                  <c:v>649.42588801145905</c:v>
                </c:pt>
                <c:pt idx="280318">
                  <c:v>649.42820476673205</c:v>
                </c:pt>
                <c:pt idx="280319">
                  <c:v>649.43052152200596</c:v>
                </c:pt>
                <c:pt idx="280320">
                  <c:v>649.43283827727998</c:v>
                </c:pt>
                <c:pt idx="280321">
                  <c:v>649.43515503255298</c:v>
                </c:pt>
                <c:pt idx="280322">
                  <c:v>649.43747178782701</c:v>
                </c:pt>
                <c:pt idx="280323">
                  <c:v>649.43978854310001</c:v>
                </c:pt>
                <c:pt idx="280324">
                  <c:v>649.44210529837403</c:v>
                </c:pt>
                <c:pt idx="280325">
                  <c:v>649.44442205364703</c:v>
                </c:pt>
                <c:pt idx="280326">
                  <c:v>649.44673880892105</c:v>
                </c:pt>
                <c:pt idx="280327">
                  <c:v>649.44905556419496</c:v>
                </c:pt>
                <c:pt idx="280328">
                  <c:v>649.45137231946796</c:v>
                </c:pt>
                <c:pt idx="280329">
                  <c:v>649.45368907474199</c:v>
                </c:pt>
                <c:pt idx="280330">
                  <c:v>649.45600583001499</c:v>
                </c:pt>
                <c:pt idx="280331">
                  <c:v>649.45832258528901</c:v>
                </c:pt>
                <c:pt idx="280332">
                  <c:v>649.46063934056201</c:v>
                </c:pt>
                <c:pt idx="280333">
                  <c:v>649.46295609583603</c:v>
                </c:pt>
                <c:pt idx="280334">
                  <c:v>649.46527285110994</c:v>
                </c:pt>
                <c:pt idx="280335">
                  <c:v>649.46758960638294</c:v>
                </c:pt>
                <c:pt idx="280336">
                  <c:v>649.46990636165697</c:v>
                </c:pt>
                <c:pt idx="280337">
                  <c:v>649.47222311692997</c:v>
                </c:pt>
                <c:pt idx="280338">
                  <c:v>649.47453987220399</c:v>
                </c:pt>
                <c:pt idx="280339">
                  <c:v>649.47685662747699</c:v>
                </c:pt>
                <c:pt idx="280340">
                  <c:v>649.47917338275101</c:v>
                </c:pt>
                <c:pt idx="280341">
                  <c:v>649.48149013802504</c:v>
                </c:pt>
                <c:pt idx="280342">
                  <c:v>649.48380689329804</c:v>
                </c:pt>
                <c:pt idx="280343">
                  <c:v>649.48612364857195</c:v>
                </c:pt>
                <c:pt idx="280344">
                  <c:v>649.48844040384495</c:v>
                </c:pt>
                <c:pt idx="280345">
                  <c:v>649.49075715911897</c:v>
                </c:pt>
                <c:pt idx="280346">
                  <c:v>649.49307391439197</c:v>
                </c:pt>
                <c:pt idx="280347">
                  <c:v>649.49539066966599</c:v>
                </c:pt>
                <c:pt idx="280348">
                  <c:v>649.49770742493899</c:v>
                </c:pt>
                <c:pt idx="280349">
                  <c:v>649.50002418021302</c:v>
                </c:pt>
                <c:pt idx="280350">
                  <c:v>649.50234093548704</c:v>
                </c:pt>
                <c:pt idx="280351">
                  <c:v>649.50465769076004</c:v>
                </c:pt>
                <c:pt idx="280352">
                  <c:v>649.50697444603395</c:v>
                </c:pt>
                <c:pt idx="280353">
                  <c:v>649.50929120130695</c:v>
                </c:pt>
                <c:pt idx="280354">
                  <c:v>649.51160795658097</c:v>
                </c:pt>
                <c:pt idx="280355">
                  <c:v>649.51392471185397</c:v>
                </c:pt>
                <c:pt idx="280356">
                  <c:v>649.516241467128</c:v>
                </c:pt>
                <c:pt idx="280357">
                  <c:v>649.51855822240202</c:v>
                </c:pt>
                <c:pt idx="280358">
                  <c:v>649.52087497767502</c:v>
                </c:pt>
                <c:pt idx="280359">
                  <c:v>649.52319173294904</c:v>
                </c:pt>
                <c:pt idx="280360">
                  <c:v>649.52550848822204</c:v>
                </c:pt>
                <c:pt idx="280361">
                  <c:v>649.52782524349595</c:v>
                </c:pt>
                <c:pt idx="280362">
                  <c:v>649.53014199876895</c:v>
                </c:pt>
                <c:pt idx="280363">
                  <c:v>649.53245875404298</c:v>
                </c:pt>
                <c:pt idx="280364">
                  <c:v>649.534775509317</c:v>
                </c:pt>
                <c:pt idx="280365">
                  <c:v>649.53709226459</c:v>
                </c:pt>
                <c:pt idx="280366">
                  <c:v>649.53940901986402</c:v>
                </c:pt>
                <c:pt idx="280367">
                  <c:v>649.54172577513702</c:v>
                </c:pt>
                <c:pt idx="280368">
                  <c:v>649.54404253041105</c:v>
                </c:pt>
                <c:pt idx="280369">
                  <c:v>649.54635928568405</c:v>
                </c:pt>
                <c:pt idx="280370">
                  <c:v>649.54867604095796</c:v>
                </c:pt>
                <c:pt idx="280371">
                  <c:v>649.55099279623198</c:v>
                </c:pt>
                <c:pt idx="280372">
                  <c:v>649.55330955150498</c:v>
                </c:pt>
                <c:pt idx="280373">
                  <c:v>649.555626306779</c:v>
                </c:pt>
                <c:pt idx="280374">
                  <c:v>649.557943062052</c:v>
                </c:pt>
                <c:pt idx="280375">
                  <c:v>649.56025981732603</c:v>
                </c:pt>
                <c:pt idx="280376">
                  <c:v>649.56257657259903</c:v>
                </c:pt>
                <c:pt idx="280377">
                  <c:v>649.56489332787305</c:v>
                </c:pt>
                <c:pt idx="280378">
                  <c:v>649.56721008314696</c:v>
                </c:pt>
                <c:pt idx="280379">
                  <c:v>649.56952683841996</c:v>
                </c:pt>
                <c:pt idx="280380">
                  <c:v>649.57184359369398</c:v>
                </c:pt>
                <c:pt idx="280381">
                  <c:v>649.57416034896698</c:v>
                </c:pt>
                <c:pt idx="280382">
                  <c:v>649.57647710424101</c:v>
                </c:pt>
                <c:pt idx="280383">
                  <c:v>649.57879385951401</c:v>
                </c:pt>
                <c:pt idx="280384">
                  <c:v>649.58111061478803</c:v>
                </c:pt>
                <c:pt idx="280385">
                  <c:v>649.58342737006205</c:v>
                </c:pt>
                <c:pt idx="280386">
                  <c:v>649.58574412533505</c:v>
                </c:pt>
                <c:pt idx="280387">
                  <c:v>649.58806088060896</c:v>
                </c:pt>
                <c:pt idx="280388">
                  <c:v>649.59037763588196</c:v>
                </c:pt>
                <c:pt idx="280389">
                  <c:v>649.59269439115599</c:v>
                </c:pt>
                <c:pt idx="280390">
                  <c:v>649.59501114642899</c:v>
                </c:pt>
                <c:pt idx="280391">
                  <c:v>649.59732790170301</c:v>
                </c:pt>
                <c:pt idx="280392">
                  <c:v>649.59964465697703</c:v>
                </c:pt>
                <c:pt idx="280393">
                  <c:v>649.60196141225003</c:v>
                </c:pt>
                <c:pt idx="280394">
                  <c:v>649.60427816752394</c:v>
                </c:pt>
                <c:pt idx="280395">
                  <c:v>649.60659492279694</c:v>
                </c:pt>
                <c:pt idx="280396">
                  <c:v>649.60891167807097</c:v>
                </c:pt>
                <c:pt idx="280397">
                  <c:v>649.61122843334397</c:v>
                </c:pt>
                <c:pt idx="280398">
                  <c:v>649.61354518861799</c:v>
                </c:pt>
                <c:pt idx="280399">
                  <c:v>649.61586194389099</c:v>
                </c:pt>
                <c:pt idx="280400">
                  <c:v>649.61817869916501</c:v>
                </c:pt>
                <c:pt idx="280401">
                  <c:v>649.62049545443904</c:v>
                </c:pt>
                <c:pt idx="280402">
                  <c:v>649.62281220971204</c:v>
                </c:pt>
                <c:pt idx="280403">
                  <c:v>649.62512896498595</c:v>
                </c:pt>
                <c:pt idx="280404">
                  <c:v>649.62744572025895</c:v>
                </c:pt>
                <c:pt idx="280405">
                  <c:v>649.62976247553297</c:v>
                </c:pt>
                <c:pt idx="280406">
                  <c:v>649.63207923080597</c:v>
                </c:pt>
                <c:pt idx="280407">
                  <c:v>649.63439598607999</c:v>
                </c:pt>
                <c:pt idx="280408">
                  <c:v>649.63671274135402</c:v>
                </c:pt>
                <c:pt idx="280409">
                  <c:v>649.63902949662702</c:v>
                </c:pt>
                <c:pt idx="280410">
                  <c:v>649.64134625190104</c:v>
                </c:pt>
                <c:pt idx="280411">
                  <c:v>649.64366300717404</c:v>
                </c:pt>
                <c:pt idx="280412">
                  <c:v>649.64597976244795</c:v>
                </c:pt>
                <c:pt idx="280413">
                  <c:v>649.64829651772095</c:v>
                </c:pt>
                <c:pt idx="280414">
                  <c:v>649.65061327299497</c:v>
                </c:pt>
                <c:pt idx="280415">
                  <c:v>649.652930028269</c:v>
                </c:pt>
                <c:pt idx="280416">
                  <c:v>649.655246783542</c:v>
                </c:pt>
                <c:pt idx="280417">
                  <c:v>649.65756353881602</c:v>
                </c:pt>
                <c:pt idx="280418">
                  <c:v>649.65988029408902</c:v>
                </c:pt>
                <c:pt idx="280419">
                  <c:v>649.66219704936304</c:v>
                </c:pt>
                <c:pt idx="280420">
                  <c:v>649.66451380463604</c:v>
                </c:pt>
                <c:pt idx="280421">
                  <c:v>649.66683055990995</c:v>
                </c:pt>
                <c:pt idx="280422">
                  <c:v>649.66914731518398</c:v>
                </c:pt>
                <c:pt idx="280423">
                  <c:v>649.67146407045698</c:v>
                </c:pt>
                <c:pt idx="280424">
                  <c:v>649.673780825731</c:v>
                </c:pt>
                <c:pt idx="280425">
                  <c:v>649.676097581004</c:v>
                </c:pt>
                <c:pt idx="280426">
                  <c:v>649.67841433627802</c:v>
                </c:pt>
                <c:pt idx="280427">
                  <c:v>649.68073109155102</c:v>
                </c:pt>
                <c:pt idx="280428">
                  <c:v>649.68304784682505</c:v>
                </c:pt>
                <c:pt idx="280429">
                  <c:v>649.68536460209896</c:v>
                </c:pt>
                <c:pt idx="280430">
                  <c:v>649.68768135737196</c:v>
                </c:pt>
                <c:pt idx="280431">
                  <c:v>649.68999811264598</c:v>
                </c:pt>
                <c:pt idx="280432">
                  <c:v>649.69231486791898</c:v>
                </c:pt>
                <c:pt idx="280433">
                  <c:v>649.694631623193</c:v>
                </c:pt>
                <c:pt idx="280434">
                  <c:v>649.696948378466</c:v>
                </c:pt>
                <c:pt idx="280435">
                  <c:v>649.69926513374003</c:v>
                </c:pt>
                <c:pt idx="280436">
                  <c:v>649.70158188901405</c:v>
                </c:pt>
                <c:pt idx="280437">
                  <c:v>649.70389864428705</c:v>
                </c:pt>
                <c:pt idx="280438">
                  <c:v>649.70621539956096</c:v>
                </c:pt>
                <c:pt idx="280439">
                  <c:v>649.70853215483396</c:v>
                </c:pt>
                <c:pt idx="280440">
                  <c:v>649.71084891010798</c:v>
                </c:pt>
                <c:pt idx="280441">
                  <c:v>649.71316566538098</c:v>
                </c:pt>
                <c:pt idx="280442">
                  <c:v>649.71548242065501</c:v>
                </c:pt>
                <c:pt idx="280443">
                  <c:v>649.71779917592903</c:v>
                </c:pt>
                <c:pt idx="280444">
                  <c:v>649.72011593120203</c:v>
                </c:pt>
                <c:pt idx="280445">
                  <c:v>649.72243268647605</c:v>
                </c:pt>
                <c:pt idx="280446">
                  <c:v>649.72474944174905</c:v>
                </c:pt>
                <c:pt idx="280447">
                  <c:v>649.72706619702296</c:v>
                </c:pt>
                <c:pt idx="280448">
                  <c:v>649.72938295229596</c:v>
                </c:pt>
                <c:pt idx="280449">
                  <c:v>649.73169970756999</c:v>
                </c:pt>
                <c:pt idx="280450">
                  <c:v>649.73401646284299</c:v>
                </c:pt>
                <c:pt idx="280451">
                  <c:v>649.73633321811701</c:v>
                </c:pt>
                <c:pt idx="280452">
                  <c:v>649.73864997339103</c:v>
                </c:pt>
                <c:pt idx="280453">
                  <c:v>649.74096672866403</c:v>
                </c:pt>
                <c:pt idx="280454">
                  <c:v>649.74328348393794</c:v>
                </c:pt>
                <c:pt idx="280455">
                  <c:v>649.74560023921094</c:v>
                </c:pt>
                <c:pt idx="280456">
                  <c:v>649.74791699448497</c:v>
                </c:pt>
                <c:pt idx="280457">
                  <c:v>649.75023374975797</c:v>
                </c:pt>
                <c:pt idx="280458">
                  <c:v>649.75255050503199</c:v>
                </c:pt>
                <c:pt idx="280459">
                  <c:v>649.75486726030601</c:v>
                </c:pt>
                <c:pt idx="280460">
                  <c:v>649.75718401557901</c:v>
                </c:pt>
                <c:pt idx="280461">
                  <c:v>649.75950077085304</c:v>
                </c:pt>
                <c:pt idx="280462">
                  <c:v>649.76181752612604</c:v>
                </c:pt>
                <c:pt idx="280463">
                  <c:v>649.76413428139995</c:v>
                </c:pt>
                <c:pt idx="280464">
                  <c:v>649.76645103667295</c:v>
                </c:pt>
                <c:pt idx="280465">
                  <c:v>649.76876779194697</c:v>
                </c:pt>
                <c:pt idx="280466">
                  <c:v>649.77108454722099</c:v>
                </c:pt>
                <c:pt idx="280467">
                  <c:v>649.77340130249399</c:v>
                </c:pt>
                <c:pt idx="280468">
                  <c:v>649.77571805776802</c:v>
                </c:pt>
                <c:pt idx="280469">
                  <c:v>649.77803481304102</c:v>
                </c:pt>
                <c:pt idx="280470">
                  <c:v>649.78035156831504</c:v>
                </c:pt>
                <c:pt idx="280471">
                  <c:v>649.78266832358804</c:v>
                </c:pt>
                <c:pt idx="280472">
                  <c:v>649.78498507886195</c:v>
                </c:pt>
                <c:pt idx="280473">
                  <c:v>649.78730183413597</c:v>
                </c:pt>
                <c:pt idx="280474">
                  <c:v>649.78961858940897</c:v>
                </c:pt>
                <c:pt idx="280475">
                  <c:v>649.791935344683</c:v>
                </c:pt>
                <c:pt idx="280476">
                  <c:v>649.794252099956</c:v>
                </c:pt>
                <c:pt idx="280477">
                  <c:v>649.79656885523002</c:v>
                </c:pt>
                <c:pt idx="280478">
                  <c:v>649.79888561050302</c:v>
                </c:pt>
                <c:pt idx="280479">
                  <c:v>649.80120236577704</c:v>
                </c:pt>
                <c:pt idx="280480">
                  <c:v>649.80351912105095</c:v>
                </c:pt>
                <c:pt idx="280481">
                  <c:v>649.80583587632395</c:v>
                </c:pt>
                <c:pt idx="280482">
                  <c:v>649.80815263159798</c:v>
                </c:pt>
                <c:pt idx="280483">
                  <c:v>649.81046938687098</c:v>
                </c:pt>
                <c:pt idx="280484">
                  <c:v>649.812786142145</c:v>
                </c:pt>
                <c:pt idx="280485">
                  <c:v>649.815102897418</c:v>
                </c:pt>
                <c:pt idx="280486">
                  <c:v>649.81741965269202</c:v>
                </c:pt>
                <c:pt idx="280487">
                  <c:v>649.81973640796605</c:v>
                </c:pt>
                <c:pt idx="280488">
                  <c:v>649.82205316323905</c:v>
                </c:pt>
                <c:pt idx="280489">
                  <c:v>649.82436991851296</c:v>
                </c:pt>
                <c:pt idx="280490">
                  <c:v>649.82668667378596</c:v>
                </c:pt>
                <c:pt idx="280491">
                  <c:v>649.82900342905998</c:v>
                </c:pt>
                <c:pt idx="280492">
                  <c:v>649.83132018433298</c:v>
                </c:pt>
                <c:pt idx="280493">
                  <c:v>649.833636939607</c:v>
                </c:pt>
                <c:pt idx="280494">
                  <c:v>649.83595369488103</c:v>
                </c:pt>
                <c:pt idx="280495">
                  <c:v>649.83827045015403</c:v>
                </c:pt>
                <c:pt idx="280496">
                  <c:v>649.84058720542805</c:v>
                </c:pt>
                <c:pt idx="280497">
                  <c:v>649.84290396070105</c:v>
                </c:pt>
                <c:pt idx="280498">
                  <c:v>649.84522071597496</c:v>
                </c:pt>
                <c:pt idx="280499">
                  <c:v>649.84753747124796</c:v>
                </c:pt>
                <c:pt idx="280500">
                  <c:v>649.84985422652198</c:v>
                </c:pt>
                <c:pt idx="280501">
                  <c:v>649.85217098179498</c:v>
                </c:pt>
                <c:pt idx="280502">
                  <c:v>649.85448773706901</c:v>
                </c:pt>
                <c:pt idx="280503">
                  <c:v>649.85680449234303</c:v>
                </c:pt>
                <c:pt idx="280504">
                  <c:v>649.85912124761603</c:v>
                </c:pt>
                <c:pt idx="280505">
                  <c:v>649.86143800289005</c:v>
                </c:pt>
                <c:pt idx="280506">
                  <c:v>649.86375475816305</c:v>
                </c:pt>
                <c:pt idx="280507">
                  <c:v>649.86607151343696</c:v>
                </c:pt>
                <c:pt idx="280508">
                  <c:v>649.86838826870996</c:v>
                </c:pt>
                <c:pt idx="280509">
                  <c:v>649.87070502398399</c:v>
                </c:pt>
                <c:pt idx="280510">
                  <c:v>649.87302177925801</c:v>
                </c:pt>
                <c:pt idx="280511">
                  <c:v>649.87533853453101</c:v>
                </c:pt>
                <c:pt idx="280512">
                  <c:v>649.87765528980503</c:v>
                </c:pt>
                <c:pt idx="280513">
                  <c:v>649.87997204507803</c:v>
                </c:pt>
                <c:pt idx="280514">
                  <c:v>649.88228880035194</c:v>
                </c:pt>
                <c:pt idx="280515">
                  <c:v>649.88460555562494</c:v>
                </c:pt>
                <c:pt idx="280516">
                  <c:v>649.88692231089897</c:v>
                </c:pt>
                <c:pt idx="280517">
                  <c:v>649.88923906617299</c:v>
                </c:pt>
                <c:pt idx="280518">
                  <c:v>649.89155582144599</c:v>
                </c:pt>
                <c:pt idx="280519">
                  <c:v>649.89387257672001</c:v>
                </c:pt>
                <c:pt idx="280520">
                  <c:v>649.89618933199301</c:v>
                </c:pt>
                <c:pt idx="280521">
                  <c:v>649.89850608726704</c:v>
                </c:pt>
                <c:pt idx="280522">
                  <c:v>649.90082284254004</c:v>
                </c:pt>
                <c:pt idx="280523">
                  <c:v>649.90313959781395</c:v>
                </c:pt>
                <c:pt idx="280524">
                  <c:v>649.90545635308797</c:v>
                </c:pt>
                <c:pt idx="280525">
                  <c:v>649.90777310836097</c:v>
                </c:pt>
                <c:pt idx="280526">
                  <c:v>649.91008986363499</c:v>
                </c:pt>
                <c:pt idx="280527">
                  <c:v>649.91240661890799</c:v>
                </c:pt>
                <c:pt idx="280528">
                  <c:v>649.91472337418202</c:v>
                </c:pt>
                <c:pt idx="280529">
                  <c:v>649.91704012945502</c:v>
                </c:pt>
                <c:pt idx="280530">
                  <c:v>649.91935688472904</c:v>
                </c:pt>
                <c:pt idx="280531">
                  <c:v>649.92167364000295</c:v>
                </c:pt>
                <c:pt idx="280532">
                  <c:v>649.92399039527595</c:v>
                </c:pt>
                <c:pt idx="280533">
                  <c:v>649.92630715054997</c:v>
                </c:pt>
                <c:pt idx="280534">
                  <c:v>649.92862390582297</c:v>
                </c:pt>
                <c:pt idx="280535">
                  <c:v>649.930940661097</c:v>
                </c:pt>
                <c:pt idx="280536">
                  <c:v>649.93325741637</c:v>
                </c:pt>
                <c:pt idx="280537">
                  <c:v>649.93557417164402</c:v>
                </c:pt>
                <c:pt idx="280538">
                  <c:v>649.93789092691804</c:v>
                </c:pt>
                <c:pt idx="280539">
                  <c:v>649.94020768219104</c:v>
                </c:pt>
                <c:pt idx="280540">
                  <c:v>649.94252443746495</c:v>
                </c:pt>
                <c:pt idx="280541">
                  <c:v>649.94484119273795</c:v>
                </c:pt>
                <c:pt idx="280542">
                  <c:v>649.94715794801198</c:v>
                </c:pt>
                <c:pt idx="280543">
                  <c:v>649.94947470328498</c:v>
                </c:pt>
                <c:pt idx="280544">
                  <c:v>649.951791458559</c:v>
                </c:pt>
                <c:pt idx="280545">
                  <c:v>649.95410821383302</c:v>
                </c:pt>
                <c:pt idx="280546">
                  <c:v>649.95642496910602</c:v>
                </c:pt>
                <c:pt idx="280547">
                  <c:v>649.95874172438005</c:v>
                </c:pt>
                <c:pt idx="280548">
                  <c:v>649.96105847965305</c:v>
                </c:pt>
                <c:pt idx="280549">
                  <c:v>649.96337523492696</c:v>
                </c:pt>
                <c:pt idx="280550">
                  <c:v>649.96569199019996</c:v>
                </c:pt>
                <c:pt idx="280551">
                  <c:v>649.96800874547398</c:v>
                </c:pt>
                <c:pt idx="280552">
                  <c:v>649.97032550074698</c:v>
                </c:pt>
                <c:pt idx="280553">
                  <c:v>649.972642256021</c:v>
                </c:pt>
                <c:pt idx="280554">
                  <c:v>649.97495901129503</c:v>
                </c:pt>
                <c:pt idx="280555">
                  <c:v>649.97727576656803</c:v>
                </c:pt>
                <c:pt idx="280556">
                  <c:v>649.97959252184205</c:v>
                </c:pt>
                <c:pt idx="280557">
                  <c:v>649.98190927711505</c:v>
                </c:pt>
                <c:pt idx="280558">
                  <c:v>649.98422603238896</c:v>
                </c:pt>
                <c:pt idx="280559">
                  <c:v>649.98654278766196</c:v>
                </c:pt>
                <c:pt idx="280560">
                  <c:v>649.98885954293598</c:v>
                </c:pt>
                <c:pt idx="280561">
                  <c:v>649.99117629821001</c:v>
                </c:pt>
                <c:pt idx="280562">
                  <c:v>649.99349305348301</c:v>
                </c:pt>
                <c:pt idx="280563">
                  <c:v>649.99580980875703</c:v>
                </c:pt>
                <c:pt idx="280564">
                  <c:v>649.99812656403003</c:v>
                </c:pt>
                <c:pt idx="280565">
                  <c:v>650.00044331930405</c:v>
                </c:pt>
                <c:pt idx="280566">
                  <c:v>650.00276007457705</c:v>
                </c:pt>
                <c:pt idx="280567">
                  <c:v>650.00507682985096</c:v>
                </c:pt>
                <c:pt idx="280568">
                  <c:v>650.00739358512499</c:v>
                </c:pt>
                <c:pt idx="280569">
                  <c:v>650.00971034039799</c:v>
                </c:pt>
                <c:pt idx="280570">
                  <c:v>650.01202709567201</c:v>
                </c:pt>
                <c:pt idx="280571">
                  <c:v>650.01434385094501</c:v>
                </c:pt>
                <c:pt idx="280572">
                  <c:v>650.01666060621903</c:v>
                </c:pt>
                <c:pt idx="280573">
                  <c:v>650.01897736149203</c:v>
                </c:pt>
                <c:pt idx="280574">
                  <c:v>650.02129411676594</c:v>
                </c:pt>
                <c:pt idx="280575">
                  <c:v>650.02361087203997</c:v>
                </c:pt>
                <c:pt idx="280576">
                  <c:v>650.02592762731297</c:v>
                </c:pt>
                <c:pt idx="280577">
                  <c:v>650.02824438258699</c:v>
                </c:pt>
                <c:pt idx="280578">
                  <c:v>650.03056113785999</c:v>
                </c:pt>
                <c:pt idx="280579">
                  <c:v>650.03287789313401</c:v>
                </c:pt>
                <c:pt idx="280580">
                  <c:v>650.03519464840701</c:v>
                </c:pt>
                <c:pt idx="280581">
                  <c:v>650.03751140368104</c:v>
                </c:pt>
                <c:pt idx="280582">
                  <c:v>650.03982815895495</c:v>
                </c:pt>
                <c:pt idx="280583">
                  <c:v>650.04214491422795</c:v>
                </c:pt>
                <c:pt idx="280584">
                  <c:v>650.04446166950197</c:v>
                </c:pt>
                <c:pt idx="280585">
                  <c:v>650.04677842477497</c:v>
                </c:pt>
                <c:pt idx="280586">
                  <c:v>650.04909518004899</c:v>
                </c:pt>
                <c:pt idx="280587">
                  <c:v>650.05141193532199</c:v>
                </c:pt>
                <c:pt idx="280588">
                  <c:v>650.05372869059602</c:v>
                </c:pt>
                <c:pt idx="280589">
                  <c:v>650.05604544587004</c:v>
                </c:pt>
                <c:pt idx="280590">
                  <c:v>650.05836220114304</c:v>
                </c:pt>
                <c:pt idx="280591">
                  <c:v>650.06067895641695</c:v>
                </c:pt>
                <c:pt idx="280592">
                  <c:v>650.06299571168995</c:v>
                </c:pt>
                <c:pt idx="280593">
                  <c:v>650.06531246696397</c:v>
                </c:pt>
                <c:pt idx="280594">
                  <c:v>650.06762922223697</c:v>
                </c:pt>
                <c:pt idx="280595">
                  <c:v>650.069945977511</c:v>
                </c:pt>
                <c:pt idx="280596">
                  <c:v>650.07226273278502</c:v>
                </c:pt>
                <c:pt idx="280597">
                  <c:v>650.07457948805802</c:v>
                </c:pt>
                <c:pt idx="280598">
                  <c:v>650.07689624333204</c:v>
                </c:pt>
                <c:pt idx="280599">
                  <c:v>650.07921299860504</c:v>
                </c:pt>
                <c:pt idx="280600">
                  <c:v>650.08152975387895</c:v>
                </c:pt>
                <c:pt idx="280601">
                  <c:v>650.08384650915195</c:v>
                </c:pt>
                <c:pt idx="280602">
                  <c:v>650.08616326442598</c:v>
                </c:pt>
                <c:pt idx="280603">
                  <c:v>650.08848001969898</c:v>
                </c:pt>
                <c:pt idx="280604">
                  <c:v>650.090796774973</c:v>
                </c:pt>
                <c:pt idx="280605">
                  <c:v>650.09311353024702</c:v>
                </c:pt>
                <c:pt idx="280606">
                  <c:v>650.09543028552002</c:v>
                </c:pt>
                <c:pt idx="280607">
                  <c:v>650.09774704079405</c:v>
                </c:pt>
                <c:pt idx="280608">
                  <c:v>650.10006379606705</c:v>
                </c:pt>
                <c:pt idx="280609">
                  <c:v>650.10238055134096</c:v>
                </c:pt>
                <c:pt idx="280610">
                  <c:v>650.10469730661396</c:v>
                </c:pt>
                <c:pt idx="280611">
                  <c:v>650.10701406188798</c:v>
                </c:pt>
                <c:pt idx="280612">
                  <c:v>650.109330817162</c:v>
                </c:pt>
                <c:pt idx="280613">
                  <c:v>650.111647572435</c:v>
                </c:pt>
                <c:pt idx="280614">
                  <c:v>650.11396432770903</c:v>
                </c:pt>
                <c:pt idx="280615">
                  <c:v>650.11628108298203</c:v>
                </c:pt>
                <c:pt idx="280616">
                  <c:v>650.11859783825605</c:v>
                </c:pt>
                <c:pt idx="280617">
                  <c:v>650.12091459352905</c:v>
                </c:pt>
                <c:pt idx="280618">
                  <c:v>650.12323134880296</c:v>
                </c:pt>
                <c:pt idx="280619">
                  <c:v>650.12554810407698</c:v>
                </c:pt>
                <c:pt idx="280620">
                  <c:v>650.12786485934998</c:v>
                </c:pt>
                <c:pt idx="280621">
                  <c:v>650.13018161462401</c:v>
                </c:pt>
                <c:pt idx="280622">
                  <c:v>650.13249836989701</c:v>
                </c:pt>
                <c:pt idx="280623">
                  <c:v>650.13481512517103</c:v>
                </c:pt>
                <c:pt idx="280624">
                  <c:v>650.13713188044403</c:v>
                </c:pt>
                <c:pt idx="280625">
                  <c:v>650.13944863571805</c:v>
                </c:pt>
                <c:pt idx="280626">
                  <c:v>650.14176539099196</c:v>
                </c:pt>
                <c:pt idx="280627">
                  <c:v>650.14408214626496</c:v>
                </c:pt>
                <c:pt idx="280628">
                  <c:v>650.14639890153899</c:v>
                </c:pt>
                <c:pt idx="280629">
                  <c:v>650.14871565681199</c:v>
                </c:pt>
                <c:pt idx="280630">
                  <c:v>650.15103241208601</c:v>
                </c:pt>
                <c:pt idx="280631">
                  <c:v>650.15334916735901</c:v>
                </c:pt>
                <c:pt idx="280632">
                  <c:v>650.15566592263303</c:v>
                </c:pt>
                <c:pt idx="280633">
                  <c:v>650.15798267790694</c:v>
                </c:pt>
                <c:pt idx="280634">
                  <c:v>650.16029943317994</c:v>
                </c:pt>
                <c:pt idx="280635">
                  <c:v>650.16261618845397</c:v>
                </c:pt>
                <c:pt idx="280636">
                  <c:v>650.16493294372697</c:v>
                </c:pt>
                <c:pt idx="280637">
                  <c:v>650.16724969900099</c:v>
                </c:pt>
                <c:pt idx="280638">
                  <c:v>650.16956645427399</c:v>
                </c:pt>
                <c:pt idx="280639">
                  <c:v>650.17188320954801</c:v>
                </c:pt>
                <c:pt idx="280640">
                  <c:v>650.17419996482204</c:v>
                </c:pt>
                <c:pt idx="280641">
                  <c:v>650.17651672009504</c:v>
                </c:pt>
                <c:pt idx="280642">
                  <c:v>650.17883347536895</c:v>
                </c:pt>
                <c:pt idx="280643">
                  <c:v>650.18115023064195</c:v>
                </c:pt>
                <c:pt idx="280644">
                  <c:v>650.18346698591597</c:v>
                </c:pt>
                <c:pt idx="280645">
                  <c:v>650.18578374118897</c:v>
                </c:pt>
                <c:pt idx="280646">
                  <c:v>650.18810049646299</c:v>
                </c:pt>
                <c:pt idx="280647">
                  <c:v>650.19041725173599</c:v>
                </c:pt>
                <c:pt idx="280648">
                  <c:v>650.19273400701002</c:v>
                </c:pt>
                <c:pt idx="280649">
                  <c:v>650.19505076228404</c:v>
                </c:pt>
                <c:pt idx="280650">
                  <c:v>650.19736751755704</c:v>
                </c:pt>
                <c:pt idx="280651">
                  <c:v>650.19968427283095</c:v>
                </c:pt>
                <c:pt idx="280652">
                  <c:v>650.20200102810395</c:v>
                </c:pt>
                <c:pt idx="280653">
                  <c:v>650.20431778337797</c:v>
                </c:pt>
                <c:pt idx="280654">
                  <c:v>650.20663453865097</c:v>
                </c:pt>
                <c:pt idx="280655">
                  <c:v>650.208951293925</c:v>
                </c:pt>
                <c:pt idx="280656">
                  <c:v>650.21126804919902</c:v>
                </c:pt>
                <c:pt idx="280657">
                  <c:v>650.21358480447202</c:v>
                </c:pt>
                <c:pt idx="280658">
                  <c:v>650.21590155974604</c:v>
                </c:pt>
                <c:pt idx="280659">
                  <c:v>650.21821831501904</c:v>
                </c:pt>
                <c:pt idx="280660">
                  <c:v>650.22053507029295</c:v>
                </c:pt>
                <c:pt idx="280661">
                  <c:v>650.22285182556595</c:v>
                </c:pt>
                <c:pt idx="280662">
                  <c:v>650.22516858083998</c:v>
                </c:pt>
                <c:pt idx="280663">
                  <c:v>650.227485336114</c:v>
                </c:pt>
                <c:pt idx="280664">
                  <c:v>650.229802091387</c:v>
                </c:pt>
                <c:pt idx="280665">
                  <c:v>650.23211884666102</c:v>
                </c:pt>
                <c:pt idx="280666">
                  <c:v>650.23443560193402</c:v>
                </c:pt>
                <c:pt idx="280667">
                  <c:v>650.23675235720805</c:v>
                </c:pt>
                <c:pt idx="280668">
                  <c:v>650.23906911248105</c:v>
                </c:pt>
                <c:pt idx="280669">
                  <c:v>650.24138586775496</c:v>
                </c:pt>
                <c:pt idx="280670">
                  <c:v>650.24370262302898</c:v>
                </c:pt>
                <c:pt idx="280671">
                  <c:v>650.24601937830198</c:v>
                </c:pt>
                <c:pt idx="280672">
                  <c:v>650.248336133576</c:v>
                </c:pt>
                <c:pt idx="280673">
                  <c:v>650.250652888849</c:v>
                </c:pt>
                <c:pt idx="280674">
                  <c:v>650.25296964412303</c:v>
                </c:pt>
                <c:pt idx="280675">
                  <c:v>650.25528639939603</c:v>
                </c:pt>
                <c:pt idx="280676">
                  <c:v>650.25760315467005</c:v>
                </c:pt>
                <c:pt idx="280677">
                  <c:v>650.25991990994396</c:v>
                </c:pt>
                <c:pt idx="280678">
                  <c:v>650.26223666521696</c:v>
                </c:pt>
                <c:pt idx="280679">
                  <c:v>650.26455342049098</c:v>
                </c:pt>
                <c:pt idx="280680">
                  <c:v>650.26687017576398</c:v>
                </c:pt>
                <c:pt idx="280681">
                  <c:v>650.26918693103801</c:v>
                </c:pt>
                <c:pt idx="280682">
                  <c:v>650.27150368631101</c:v>
                </c:pt>
                <c:pt idx="280683">
                  <c:v>650.27382044158503</c:v>
                </c:pt>
                <c:pt idx="280684">
                  <c:v>650.27613719685905</c:v>
                </c:pt>
                <c:pt idx="280685">
                  <c:v>650.27845395213205</c:v>
                </c:pt>
                <c:pt idx="280686">
                  <c:v>650.28077070740596</c:v>
                </c:pt>
                <c:pt idx="280687">
                  <c:v>650.28308746267896</c:v>
                </c:pt>
                <c:pt idx="280688">
                  <c:v>650.28540421795299</c:v>
                </c:pt>
                <c:pt idx="280689">
                  <c:v>650.28772097322599</c:v>
                </c:pt>
                <c:pt idx="280690">
                  <c:v>650.29003772850001</c:v>
                </c:pt>
                <c:pt idx="280691">
                  <c:v>650.29235448377403</c:v>
                </c:pt>
                <c:pt idx="280692">
                  <c:v>650.29467123904703</c:v>
                </c:pt>
                <c:pt idx="280693">
                  <c:v>650.29698799432094</c:v>
                </c:pt>
                <c:pt idx="280694">
                  <c:v>650.29930474959394</c:v>
                </c:pt>
                <c:pt idx="280695">
                  <c:v>650.30162150486797</c:v>
                </c:pt>
                <c:pt idx="280696">
                  <c:v>650.30393826014097</c:v>
                </c:pt>
                <c:pt idx="280697">
                  <c:v>650.30625501541499</c:v>
                </c:pt>
                <c:pt idx="280698">
                  <c:v>650.30857177068799</c:v>
                </c:pt>
                <c:pt idx="280699">
                  <c:v>650.31088852596201</c:v>
                </c:pt>
                <c:pt idx="280700">
                  <c:v>650.31320528123604</c:v>
                </c:pt>
                <c:pt idx="280701">
                  <c:v>650.31552203650904</c:v>
                </c:pt>
                <c:pt idx="280702">
                  <c:v>650.31783879178295</c:v>
                </c:pt>
                <c:pt idx="280703">
                  <c:v>650.32015554705595</c:v>
                </c:pt>
                <c:pt idx="280704">
                  <c:v>650.32247230232997</c:v>
                </c:pt>
                <c:pt idx="280705">
                  <c:v>650.32478905760297</c:v>
                </c:pt>
                <c:pt idx="280706">
                  <c:v>650.32710581287699</c:v>
                </c:pt>
                <c:pt idx="280707">
                  <c:v>650.32942256815102</c:v>
                </c:pt>
                <c:pt idx="280708">
                  <c:v>650.33173932342402</c:v>
                </c:pt>
                <c:pt idx="280709">
                  <c:v>650.33405607869804</c:v>
                </c:pt>
                <c:pt idx="280710">
                  <c:v>650.33637283397104</c:v>
                </c:pt>
                <c:pt idx="280711">
                  <c:v>650.33868958924495</c:v>
                </c:pt>
                <c:pt idx="280712">
                  <c:v>650.34100634451795</c:v>
                </c:pt>
                <c:pt idx="280713">
                  <c:v>650.34332309979197</c:v>
                </c:pt>
                <c:pt idx="280714">
                  <c:v>650.345639855066</c:v>
                </c:pt>
                <c:pt idx="280715">
                  <c:v>650.347956610339</c:v>
                </c:pt>
                <c:pt idx="280716">
                  <c:v>650.35027336561302</c:v>
                </c:pt>
                <c:pt idx="280717">
                  <c:v>650.35259012088602</c:v>
                </c:pt>
                <c:pt idx="280718">
                  <c:v>650.35490687616004</c:v>
                </c:pt>
                <c:pt idx="280719">
                  <c:v>650.35722363143304</c:v>
                </c:pt>
                <c:pt idx="280720">
                  <c:v>650.35954038670695</c:v>
                </c:pt>
                <c:pt idx="280721">
                  <c:v>650.36185714198098</c:v>
                </c:pt>
                <c:pt idx="280722">
                  <c:v>650.36417389725398</c:v>
                </c:pt>
                <c:pt idx="280723">
                  <c:v>650.366490652528</c:v>
                </c:pt>
                <c:pt idx="280724">
                  <c:v>650.368807407801</c:v>
                </c:pt>
                <c:pt idx="280725">
                  <c:v>650.37112416307502</c:v>
                </c:pt>
                <c:pt idx="280726">
                  <c:v>650.37344091834802</c:v>
                </c:pt>
                <c:pt idx="280727">
                  <c:v>650.37575767362205</c:v>
                </c:pt>
                <c:pt idx="280728">
                  <c:v>650.37807442889596</c:v>
                </c:pt>
                <c:pt idx="280729">
                  <c:v>650.38039118416896</c:v>
                </c:pt>
                <c:pt idx="280730">
                  <c:v>650.38270793944298</c:v>
                </c:pt>
                <c:pt idx="280731">
                  <c:v>650.38502469471598</c:v>
                </c:pt>
                <c:pt idx="280732">
                  <c:v>650.38734144999</c:v>
                </c:pt>
                <c:pt idx="280733">
                  <c:v>650.389658205263</c:v>
                </c:pt>
                <c:pt idx="280734">
                  <c:v>650.39197496053703</c:v>
                </c:pt>
                <c:pt idx="280735">
                  <c:v>650.39429171581105</c:v>
                </c:pt>
                <c:pt idx="280736">
                  <c:v>650.39660847108405</c:v>
                </c:pt>
                <c:pt idx="280737">
                  <c:v>650.39892522635796</c:v>
                </c:pt>
                <c:pt idx="280738">
                  <c:v>650.40124198163096</c:v>
                </c:pt>
                <c:pt idx="280739">
                  <c:v>650.40355873690498</c:v>
                </c:pt>
                <c:pt idx="280740">
                  <c:v>650.40587549217798</c:v>
                </c:pt>
                <c:pt idx="280741">
                  <c:v>650.40819224745201</c:v>
                </c:pt>
                <c:pt idx="280742">
                  <c:v>650.41050900272603</c:v>
                </c:pt>
                <c:pt idx="280743">
                  <c:v>650.41282575799903</c:v>
                </c:pt>
                <c:pt idx="280744">
                  <c:v>650.41514251327305</c:v>
                </c:pt>
                <c:pt idx="280745">
                  <c:v>650.41745926854605</c:v>
                </c:pt>
                <c:pt idx="280746">
                  <c:v>650.41977602381996</c:v>
                </c:pt>
                <c:pt idx="280747">
                  <c:v>650.42209277909296</c:v>
                </c:pt>
                <c:pt idx="280748">
                  <c:v>650.42440953436699</c:v>
                </c:pt>
                <c:pt idx="280749">
                  <c:v>650.42672628963999</c:v>
                </c:pt>
                <c:pt idx="280750">
                  <c:v>650.42904304491401</c:v>
                </c:pt>
                <c:pt idx="280751">
                  <c:v>650.43135980018803</c:v>
                </c:pt>
                <c:pt idx="280752">
                  <c:v>650.43367655546103</c:v>
                </c:pt>
                <c:pt idx="280753">
                  <c:v>650.43599331073494</c:v>
                </c:pt>
                <c:pt idx="280754">
                  <c:v>650.43831006600794</c:v>
                </c:pt>
                <c:pt idx="280755">
                  <c:v>650.44062682128197</c:v>
                </c:pt>
                <c:pt idx="280756">
                  <c:v>650.44294357655497</c:v>
                </c:pt>
                <c:pt idx="280757">
                  <c:v>650.44526033182899</c:v>
                </c:pt>
                <c:pt idx="280758">
                  <c:v>650.44757708710301</c:v>
                </c:pt>
                <c:pt idx="280759">
                  <c:v>650.44989384237601</c:v>
                </c:pt>
                <c:pt idx="280760">
                  <c:v>650.45221059765004</c:v>
                </c:pt>
                <c:pt idx="280761">
                  <c:v>650.45452735292304</c:v>
                </c:pt>
                <c:pt idx="280762">
                  <c:v>650.45684410819695</c:v>
                </c:pt>
                <c:pt idx="280763">
                  <c:v>650.45916086346995</c:v>
                </c:pt>
                <c:pt idx="280764">
                  <c:v>650.46147761874397</c:v>
                </c:pt>
                <c:pt idx="280765">
                  <c:v>650.46379437401799</c:v>
                </c:pt>
                <c:pt idx="280766">
                  <c:v>650.46611112929099</c:v>
                </c:pt>
                <c:pt idx="280767">
                  <c:v>650.46842788456502</c:v>
                </c:pt>
                <c:pt idx="280768">
                  <c:v>650.47074463983802</c:v>
                </c:pt>
                <c:pt idx="280769">
                  <c:v>650.47306139511204</c:v>
                </c:pt>
                <c:pt idx="280770">
                  <c:v>650.47537815038504</c:v>
                </c:pt>
                <c:pt idx="280771">
                  <c:v>650.47769490565895</c:v>
                </c:pt>
                <c:pt idx="280772">
                  <c:v>650.48001166093297</c:v>
                </c:pt>
                <c:pt idx="280773">
                  <c:v>650.48232841620597</c:v>
                </c:pt>
                <c:pt idx="280774">
                  <c:v>650.48464517148</c:v>
                </c:pt>
                <c:pt idx="280775">
                  <c:v>650.486961926753</c:v>
                </c:pt>
                <c:pt idx="280776">
                  <c:v>650.48927868202702</c:v>
                </c:pt>
                <c:pt idx="280777">
                  <c:v>650.49159543730002</c:v>
                </c:pt>
                <c:pt idx="280778">
                  <c:v>650.49391219257404</c:v>
                </c:pt>
                <c:pt idx="280779">
                  <c:v>650.49622894784795</c:v>
                </c:pt>
                <c:pt idx="280780">
                  <c:v>650.49854570312095</c:v>
                </c:pt>
                <c:pt idx="280781">
                  <c:v>650.50086245839498</c:v>
                </c:pt>
                <c:pt idx="280782">
                  <c:v>650.50317921366798</c:v>
                </c:pt>
                <c:pt idx="280783">
                  <c:v>650.505495968942</c:v>
                </c:pt>
                <c:pt idx="280784">
                  <c:v>650.507812724215</c:v>
                </c:pt>
                <c:pt idx="280785">
                  <c:v>650.51012947948902</c:v>
                </c:pt>
                <c:pt idx="280786">
                  <c:v>650.51244623476305</c:v>
                </c:pt>
                <c:pt idx="280787">
                  <c:v>650.51476299003605</c:v>
                </c:pt>
                <c:pt idx="280788">
                  <c:v>650.51707974530996</c:v>
                </c:pt>
                <c:pt idx="280789">
                  <c:v>650.51939650058296</c:v>
                </c:pt>
                <c:pt idx="280790">
                  <c:v>650.52171325585698</c:v>
                </c:pt>
                <c:pt idx="280791">
                  <c:v>650.52403001112998</c:v>
                </c:pt>
                <c:pt idx="280792">
                  <c:v>650.526346766404</c:v>
                </c:pt>
                <c:pt idx="280793">
                  <c:v>650.52866352167803</c:v>
                </c:pt>
                <c:pt idx="280794">
                  <c:v>650.53098027695103</c:v>
                </c:pt>
                <c:pt idx="280795">
                  <c:v>650.53329703222505</c:v>
                </c:pt>
                <c:pt idx="280796">
                  <c:v>650.53561378749805</c:v>
                </c:pt>
                <c:pt idx="280797">
                  <c:v>650.53793054277196</c:v>
                </c:pt>
                <c:pt idx="280798">
                  <c:v>650.54024729804496</c:v>
                </c:pt>
                <c:pt idx="280799">
                  <c:v>650.54256405331898</c:v>
                </c:pt>
                <c:pt idx="280800">
                  <c:v>650.54488080859198</c:v>
                </c:pt>
                <c:pt idx="280801">
                  <c:v>650.54719756386601</c:v>
                </c:pt>
                <c:pt idx="280802">
                  <c:v>650.54951431914003</c:v>
                </c:pt>
                <c:pt idx="280803">
                  <c:v>650.55183107441303</c:v>
                </c:pt>
                <c:pt idx="280804">
                  <c:v>650.55414782968705</c:v>
                </c:pt>
                <c:pt idx="280805">
                  <c:v>650.55646458496005</c:v>
                </c:pt>
                <c:pt idx="280806">
                  <c:v>650.55878134023396</c:v>
                </c:pt>
                <c:pt idx="280807">
                  <c:v>650.56109809550696</c:v>
                </c:pt>
                <c:pt idx="280808">
                  <c:v>650.56341485078099</c:v>
                </c:pt>
                <c:pt idx="280809">
                  <c:v>650.56573160605501</c:v>
                </c:pt>
                <c:pt idx="280810">
                  <c:v>650.56804836132801</c:v>
                </c:pt>
                <c:pt idx="280811">
                  <c:v>650.57036511660203</c:v>
                </c:pt>
                <c:pt idx="280812">
                  <c:v>650.57268187187503</c:v>
                </c:pt>
                <c:pt idx="280813">
                  <c:v>650.57499862714894</c:v>
                </c:pt>
                <c:pt idx="280814">
                  <c:v>650.57731538242194</c:v>
                </c:pt>
                <c:pt idx="280815">
                  <c:v>650.57963213769597</c:v>
                </c:pt>
                <c:pt idx="280816">
                  <c:v>650.58194889296999</c:v>
                </c:pt>
                <c:pt idx="280817">
                  <c:v>650.58426564824299</c:v>
                </c:pt>
                <c:pt idx="280818">
                  <c:v>650.58658240351701</c:v>
                </c:pt>
                <c:pt idx="280819">
                  <c:v>650.58889915879001</c:v>
                </c:pt>
                <c:pt idx="280820">
                  <c:v>650.59121591406404</c:v>
                </c:pt>
                <c:pt idx="280821">
                  <c:v>650.59353266933704</c:v>
                </c:pt>
                <c:pt idx="280822">
                  <c:v>650.59584942461095</c:v>
                </c:pt>
                <c:pt idx="280823">
                  <c:v>650.59816617988497</c:v>
                </c:pt>
                <c:pt idx="280824">
                  <c:v>650.60048293515797</c:v>
                </c:pt>
                <c:pt idx="280825">
                  <c:v>650.60279969043199</c:v>
                </c:pt>
                <c:pt idx="280826">
                  <c:v>650.60511644570499</c:v>
                </c:pt>
                <c:pt idx="280827">
                  <c:v>650.60743320097902</c:v>
                </c:pt>
                <c:pt idx="280828">
                  <c:v>650.60974995625202</c:v>
                </c:pt>
                <c:pt idx="280829">
                  <c:v>650.61206671152604</c:v>
                </c:pt>
                <c:pt idx="280830">
                  <c:v>650.61438346679995</c:v>
                </c:pt>
                <c:pt idx="280831">
                  <c:v>650.61670022207295</c:v>
                </c:pt>
                <c:pt idx="280832">
                  <c:v>650.61901697734697</c:v>
                </c:pt>
                <c:pt idx="280833">
                  <c:v>650.62133373261997</c:v>
                </c:pt>
                <c:pt idx="280834">
                  <c:v>650.623650487894</c:v>
                </c:pt>
                <c:pt idx="280835">
                  <c:v>650.625967243167</c:v>
                </c:pt>
                <c:pt idx="280836">
                  <c:v>650.62828399844102</c:v>
                </c:pt>
                <c:pt idx="280837">
                  <c:v>650.63060075371504</c:v>
                </c:pt>
                <c:pt idx="280838">
                  <c:v>650.63291750898804</c:v>
                </c:pt>
                <c:pt idx="280839">
                  <c:v>650.63523426426195</c:v>
                </c:pt>
                <c:pt idx="280840">
                  <c:v>650.63755101953495</c:v>
                </c:pt>
                <c:pt idx="280841">
                  <c:v>650.63986777480898</c:v>
                </c:pt>
                <c:pt idx="280842">
                  <c:v>650.64218453008198</c:v>
                </c:pt>
                <c:pt idx="280843">
                  <c:v>650.644501285356</c:v>
                </c:pt>
                <c:pt idx="280844">
                  <c:v>650.64681804063002</c:v>
                </c:pt>
                <c:pt idx="280845">
                  <c:v>650.64913479590302</c:v>
                </c:pt>
                <c:pt idx="280846">
                  <c:v>650.65145155117705</c:v>
                </c:pt>
                <c:pt idx="280847">
                  <c:v>650.65376830645005</c:v>
                </c:pt>
                <c:pt idx="280848">
                  <c:v>650.65608506172396</c:v>
                </c:pt>
                <c:pt idx="280849">
                  <c:v>650.65840181699696</c:v>
                </c:pt>
                <c:pt idx="280850">
                  <c:v>650.66071857227098</c:v>
                </c:pt>
                <c:pt idx="280851">
                  <c:v>650.66303532754398</c:v>
                </c:pt>
                <c:pt idx="280852">
                  <c:v>650.665352082818</c:v>
                </c:pt>
                <c:pt idx="280853">
                  <c:v>650.66766883809203</c:v>
                </c:pt>
                <c:pt idx="280854">
                  <c:v>650.66998559336503</c:v>
                </c:pt>
                <c:pt idx="280855">
                  <c:v>650.67230234863905</c:v>
                </c:pt>
                <c:pt idx="280856">
                  <c:v>650.67461910391205</c:v>
                </c:pt>
                <c:pt idx="280857">
                  <c:v>650.67693585918596</c:v>
                </c:pt>
                <c:pt idx="280858">
                  <c:v>650.67925261445896</c:v>
                </c:pt>
                <c:pt idx="280859">
                  <c:v>650.68156936973298</c:v>
                </c:pt>
                <c:pt idx="280860">
                  <c:v>650.68388612500701</c:v>
                </c:pt>
                <c:pt idx="280861">
                  <c:v>650.68620288028001</c:v>
                </c:pt>
                <c:pt idx="280862">
                  <c:v>650.68851963555403</c:v>
                </c:pt>
                <c:pt idx="280863">
                  <c:v>650.69083639082703</c:v>
                </c:pt>
                <c:pt idx="280864">
                  <c:v>650.69315314610105</c:v>
                </c:pt>
                <c:pt idx="280865">
                  <c:v>650.69546990137405</c:v>
                </c:pt>
                <c:pt idx="280866">
                  <c:v>650.69778665664796</c:v>
                </c:pt>
                <c:pt idx="280867">
                  <c:v>650.70010341192199</c:v>
                </c:pt>
                <c:pt idx="280868">
                  <c:v>650.70242016719499</c:v>
                </c:pt>
                <c:pt idx="280869">
                  <c:v>650.70473692246901</c:v>
                </c:pt>
                <c:pt idx="280870">
                  <c:v>650.70705367774201</c:v>
                </c:pt>
                <c:pt idx="280871">
                  <c:v>650.70937043301603</c:v>
                </c:pt>
                <c:pt idx="280872">
                  <c:v>650.71168718828903</c:v>
                </c:pt>
                <c:pt idx="280873">
                  <c:v>650.71400394356294</c:v>
                </c:pt>
                <c:pt idx="280874">
                  <c:v>650.71632069883697</c:v>
                </c:pt>
                <c:pt idx="280875">
                  <c:v>650.71863745410997</c:v>
                </c:pt>
                <c:pt idx="280876">
                  <c:v>650.72095420938399</c:v>
                </c:pt>
                <c:pt idx="280877">
                  <c:v>650.72327096465699</c:v>
                </c:pt>
                <c:pt idx="280878">
                  <c:v>650.72558771993101</c:v>
                </c:pt>
                <c:pt idx="280879">
                  <c:v>650.72790447520401</c:v>
                </c:pt>
                <c:pt idx="280880">
                  <c:v>650.73022123047804</c:v>
                </c:pt>
                <c:pt idx="280881">
                  <c:v>650.73253798575195</c:v>
                </c:pt>
                <c:pt idx="280882">
                  <c:v>650.73485474102495</c:v>
                </c:pt>
                <c:pt idx="280883">
                  <c:v>650.73717149629897</c:v>
                </c:pt>
                <c:pt idx="280884">
                  <c:v>650.73948825157197</c:v>
                </c:pt>
                <c:pt idx="280885">
                  <c:v>650.74180500684599</c:v>
                </c:pt>
                <c:pt idx="280886">
                  <c:v>650.74412176211899</c:v>
                </c:pt>
                <c:pt idx="280887">
                  <c:v>650.74643851739302</c:v>
                </c:pt>
                <c:pt idx="280888">
                  <c:v>650.74875527266704</c:v>
                </c:pt>
                <c:pt idx="280889">
                  <c:v>650.75107202794004</c:v>
                </c:pt>
                <c:pt idx="280890">
                  <c:v>650.75338878321395</c:v>
                </c:pt>
                <c:pt idx="280891">
                  <c:v>650.75570553848695</c:v>
                </c:pt>
                <c:pt idx="280892">
                  <c:v>650.75802229376097</c:v>
                </c:pt>
                <c:pt idx="280893">
                  <c:v>650.76033904903397</c:v>
                </c:pt>
                <c:pt idx="280894">
                  <c:v>650.762655804308</c:v>
                </c:pt>
                <c:pt idx="280895">
                  <c:v>650.76497255958202</c:v>
                </c:pt>
                <c:pt idx="280896">
                  <c:v>650.76728931485502</c:v>
                </c:pt>
                <c:pt idx="280897">
                  <c:v>650.76960607012904</c:v>
                </c:pt>
                <c:pt idx="280898">
                  <c:v>650.77192282540204</c:v>
                </c:pt>
                <c:pt idx="280899">
                  <c:v>650.77423958067595</c:v>
                </c:pt>
                <c:pt idx="280900">
                  <c:v>650.77655633594895</c:v>
                </c:pt>
                <c:pt idx="280901">
                  <c:v>650.77887309122298</c:v>
                </c:pt>
                <c:pt idx="280902">
                  <c:v>650.78118984649598</c:v>
                </c:pt>
                <c:pt idx="280903">
                  <c:v>650.78350660177</c:v>
                </c:pt>
                <c:pt idx="280904">
                  <c:v>650.78582335704402</c:v>
                </c:pt>
                <c:pt idx="280905">
                  <c:v>650.78814011231702</c:v>
                </c:pt>
                <c:pt idx="280906">
                  <c:v>650.79045686759105</c:v>
                </c:pt>
                <c:pt idx="280907">
                  <c:v>650.79277362286405</c:v>
                </c:pt>
                <c:pt idx="280908">
                  <c:v>650.79509037813796</c:v>
                </c:pt>
                <c:pt idx="280909">
                  <c:v>650.79740713341096</c:v>
                </c:pt>
                <c:pt idx="280910">
                  <c:v>650.79972388868498</c:v>
                </c:pt>
                <c:pt idx="280911">
                  <c:v>650.802040643959</c:v>
                </c:pt>
                <c:pt idx="280912">
                  <c:v>650.804357399232</c:v>
                </c:pt>
                <c:pt idx="280913">
                  <c:v>650.80667415450603</c:v>
                </c:pt>
                <c:pt idx="280914">
                  <c:v>650.80899090977903</c:v>
                </c:pt>
                <c:pt idx="280915">
                  <c:v>650.81130766505305</c:v>
                </c:pt>
                <c:pt idx="280916">
                  <c:v>650.81362442032605</c:v>
                </c:pt>
                <c:pt idx="280917">
                  <c:v>650.81594117559996</c:v>
                </c:pt>
                <c:pt idx="280918">
                  <c:v>650.81825793087398</c:v>
                </c:pt>
                <c:pt idx="280919">
                  <c:v>650.82057468614698</c:v>
                </c:pt>
                <c:pt idx="280920">
                  <c:v>650.82289144142101</c:v>
                </c:pt>
                <c:pt idx="280921">
                  <c:v>650.82520819669401</c:v>
                </c:pt>
                <c:pt idx="280922">
                  <c:v>650.82752495196803</c:v>
                </c:pt>
                <c:pt idx="280923">
                  <c:v>650.82984170724103</c:v>
                </c:pt>
                <c:pt idx="280924">
                  <c:v>650.83215846251505</c:v>
                </c:pt>
                <c:pt idx="280925">
                  <c:v>650.83447521778896</c:v>
                </c:pt>
                <c:pt idx="280926">
                  <c:v>650.83679197306196</c:v>
                </c:pt>
                <c:pt idx="280927">
                  <c:v>650.83910872833599</c:v>
                </c:pt>
                <c:pt idx="280928">
                  <c:v>650.84142548360899</c:v>
                </c:pt>
                <c:pt idx="280929">
                  <c:v>650.84374223888301</c:v>
                </c:pt>
                <c:pt idx="280930">
                  <c:v>650.84605899415601</c:v>
                </c:pt>
                <c:pt idx="280931">
                  <c:v>650.84837574943003</c:v>
                </c:pt>
                <c:pt idx="280932">
                  <c:v>650.85069250470406</c:v>
                </c:pt>
                <c:pt idx="280933">
                  <c:v>650.85300925997694</c:v>
                </c:pt>
                <c:pt idx="280934">
                  <c:v>650.85532601525097</c:v>
                </c:pt>
                <c:pt idx="280935">
                  <c:v>650.85764277052397</c:v>
                </c:pt>
                <c:pt idx="280936">
                  <c:v>650.85995952579799</c:v>
                </c:pt>
                <c:pt idx="280937">
                  <c:v>650.86227628107099</c:v>
                </c:pt>
                <c:pt idx="280938">
                  <c:v>650.86459303634501</c:v>
                </c:pt>
                <c:pt idx="280939">
                  <c:v>650.86690979161904</c:v>
                </c:pt>
                <c:pt idx="280940">
                  <c:v>650.86922654689204</c:v>
                </c:pt>
                <c:pt idx="280941">
                  <c:v>650.87154330216595</c:v>
                </c:pt>
                <c:pt idx="280942">
                  <c:v>650.87386005743895</c:v>
                </c:pt>
                <c:pt idx="280943">
                  <c:v>650.87617681271297</c:v>
                </c:pt>
                <c:pt idx="280944">
                  <c:v>650.87849356798597</c:v>
                </c:pt>
                <c:pt idx="280945">
                  <c:v>650.88081032325999</c:v>
                </c:pt>
                <c:pt idx="280946">
                  <c:v>650.88312707853299</c:v>
                </c:pt>
                <c:pt idx="280947">
                  <c:v>650.88544383380702</c:v>
                </c:pt>
                <c:pt idx="280948">
                  <c:v>650.88776058908104</c:v>
                </c:pt>
                <c:pt idx="280949">
                  <c:v>650.89007734435404</c:v>
                </c:pt>
                <c:pt idx="280950">
                  <c:v>650.89239409962795</c:v>
                </c:pt>
                <c:pt idx="280951">
                  <c:v>650.89471085490095</c:v>
                </c:pt>
                <c:pt idx="280952">
                  <c:v>650.89702761017497</c:v>
                </c:pt>
                <c:pt idx="280953">
                  <c:v>650.89934436544797</c:v>
                </c:pt>
                <c:pt idx="280954">
                  <c:v>650.901661120722</c:v>
                </c:pt>
                <c:pt idx="280955">
                  <c:v>650.90397787599602</c:v>
                </c:pt>
                <c:pt idx="280956">
                  <c:v>650.90629463126902</c:v>
                </c:pt>
                <c:pt idx="280957">
                  <c:v>650.90861138654304</c:v>
                </c:pt>
                <c:pt idx="280958">
                  <c:v>650.91092814181604</c:v>
                </c:pt>
                <c:pt idx="280959">
                  <c:v>650.91324489708995</c:v>
                </c:pt>
                <c:pt idx="280960">
                  <c:v>650.91556165236295</c:v>
                </c:pt>
                <c:pt idx="280961">
                  <c:v>650.91787840763698</c:v>
                </c:pt>
                <c:pt idx="280962">
                  <c:v>650.920195162911</c:v>
                </c:pt>
                <c:pt idx="280963">
                  <c:v>650.922511918184</c:v>
                </c:pt>
                <c:pt idx="280964">
                  <c:v>650.92482867345802</c:v>
                </c:pt>
                <c:pt idx="280965">
                  <c:v>650.92714542873102</c:v>
                </c:pt>
                <c:pt idx="280966">
                  <c:v>650.92946218400505</c:v>
                </c:pt>
                <c:pt idx="280967">
                  <c:v>650.93177893927805</c:v>
                </c:pt>
                <c:pt idx="280968">
                  <c:v>650.93409569455196</c:v>
                </c:pt>
                <c:pt idx="280969">
                  <c:v>650.93641244982598</c:v>
                </c:pt>
                <c:pt idx="280970">
                  <c:v>650.93872920509898</c:v>
                </c:pt>
                <c:pt idx="280971">
                  <c:v>650.941045960373</c:v>
                </c:pt>
                <c:pt idx="280972">
                  <c:v>650.943362715646</c:v>
                </c:pt>
                <c:pt idx="280973">
                  <c:v>650.94567947092003</c:v>
                </c:pt>
                <c:pt idx="280974">
                  <c:v>650.94799622619303</c:v>
                </c:pt>
                <c:pt idx="280975">
                  <c:v>650.95031298146705</c:v>
                </c:pt>
                <c:pt idx="280976">
                  <c:v>650.95262973674096</c:v>
                </c:pt>
                <c:pt idx="280977">
                  <c:v>650.95494649201396</c:v>
                </c:pt>
                <c:pt idx="280978">
                  <c:v>650.95726324728798</c:v>
                </c:pt>
                <c:pt idx="280979">
                  <c:v>650.95958000256098</c:v>
                </c:pt>
                <c:pt idx="280980">
                  <c:v>650.96189675783501</c:v>
                </c:pt>
                <c:pt idx="280981">
                  <c:v>650.96421351310801</c:v>
                </c:pt>
                <c:pt idx="280982">
                  <c:v>650.96653026838203</c:v>
                </c:pt>
                <c:pt idx="280983">
                  <c:v>650.96884702365605</c:v>
                </c:pt>
                <c:pt idx="280984">
                  <c:v>650.97116377892905</c:v>
                </c:pt>
                <c:pt idx="280985">
                  <c:v>650.97348053420296</c:v>
                </c:pt>
                <c:pt idx="280986">
                  <c:v>650.97579728947596</c:v>
                </c:pt>
                <c:pt idx="280987">
                  <c:v>650.97811404474999</c:v>
                </c:pt>
                <c:pt idx="280988">
                  <c:v>650.98043080002299</c:v>
                </c:pt>
                <c:pt idx="280989">
                  <c:v>650.98274755529701</c:v>
                </c:pt>
                <c:pt idx="280990">
                  <c:v>650.98506431057103</c:v>
                </c:pt>
                <c:pt idx="280991">
                  <c:v>650.98738106584403</c:v>
                </c:pt>
                <c:pt idx="280992">
                  <c:v>650.98969782111806</c:v>
                </c:pt>
                <c:pt idx="280993">
                  <c:v>650.99201457639106</c:v>
                </c:pt>
                <c:pt idx="280994">
                  <c:v>650.99433133166497</c:v>
                </c:pt>
                <c:pt idx="280995">
                  <c:v>650.99664808693797</c:v>
                </c:pt>
                <c:pt idx="280996">
                  <c:v>650.99896484221199</c:v>
                </c:pt>
                <c:pt idx="280997">
                  <c:v>651.00128159748499</c:v>
                </c:pt>
                <c:pt idx="280998">
                  <c:v>651.00359835275901</c:v>
                </c:pt>
                <c:pt idx="280999">
                  <c:v>651.00591510803304</c:v>
                </c:pt>
                <c:pt idx="281000">
                  <c:v>651.00823186330604</c:v>
                </c:pt>
                <c:pt idx="281001">
                  <c:v>651.01054861857995</c:v>
                </c:pt>
                <c:pt idx="281002">
                  <c:v>651.01286537385295</c:v>
                </c:pt>
                <c:pt idx="281003">
                  <c:v>651.01518212912697</c:v>
                </c:pt>
                <c:pt idx="281004">
                  <c:v>651.01749888439997</c:v>
                </c:pt>
                <c:pt idx="281005">
                  <c:v>651.01981563967399</c:v>
                </c:pt>
                <c:pt idx="281006">
                  <c:v>651.02213239494802</c:v>
                </c:pt>
                <c:pt idx="281007">
                  <c:v>651.02444915022102</c:v>
                </c:pt>
                <c:pt idx="281008">
                  <c:v>651.02676590549504</c:v>
                </c:pt>
                <c:pt idx="281009">
                  <c:v>651.02908266076804</c:v>
                </c:pt>
                <c:pt idx="281010">
                  <c:v>651.03139941604195</c:v>
                </c:pt>
                <c:pt idx="281011">
                  <c:v>651.03371617131495</c:v>
                </c:pt>
                <c:pt idx="281012">
                  <c:v>651.03603292658897</c:v>
                </c:pt>
                <c:pt idx="281013">
                  <c:v>651.038349681863</c:v>
                </c:pt>
                <c:pt idx="281014">
                  <c:v>651.040666437136</c:v>
                </c:pt>
                <c:pt idx="281015">
                  <c:v>651.04298319241002</c:v>
                </c:pt>
                <c:pt idx="281016">
                  <c:v>651.04529994768302</c:v>
                </c:pt>
                <c:pt idx="281017">
                  <c:v>651.04761670295704</c:v>
                </c:pt>
                <c:pt idx="281018">
                  <c:v>651.04993345823004</c:v>
                </c:pt>
                <c:pt idx="281019">
                  <c:v>651.05225021350395</c:v>
                </c:pt>
                <c:pt idx="281020">
                  <c:v>651.05456696877798</c:v>
                </c:pt>
                <c:pt idx="281021">
                  <c:v>651.05688372405098</c:v>
                </c:pt>
                <c:pt idx="281022">
                  <c:v>651.059200479325</c:v>
                </c:pt>
                <c:pt idx="281023">
                  <c:v>651.061517234598</c:v>
                </c:pt>
                <c:pt idx="281024">
                  <c:v>651.06383398987202</c:v>
                </c:pt>
                <c:pt idx="281025">
                  <c:v>651.06615074514502</c:v>
                </c:pt>
                <c:pt idx="281026">
                  <c:v>651.06846750041905</c:v>
                </c:pt>
                <c:pt idx="281027">
                  <c:v>651.07078425569296</c:v>
                </c:pt>
                <c:pt idx="281028">
                  <c:v>651.07310101096596</c:v>
                </c:pt>
                <c:pt idx="281029">
                  <c:v>651.07541776623998</c:v>
                </c:pt>
                <c:pt idx="281030">
                  <c:v>651.07773452151298</c:v>
                </c:pt>
                <c:pt idx="281031">
                  <c:v>651.080051276787</c:v>
                </c:pt>
                <c:pt idx="281032">
                  <c:v>651.08236803206</c:v>
                </c:pt>
                <c:pt idx="281033">
                  <c:v>651.08468478733403</c:v>
                </c:pt>
                <c:pt idx="281034">
                  <c:v>651.08700154260805</c:v>
                </c:pt>
                <c:pt idx="281035">
                  <c:v>651.08931829788105</c:v>
                </c:pt>
                <c:pt idx="281036">
                  <c:v>651.09163505315496</c:v>
                </c:pt>
                <c:pt idx="281037">
                  <c:v>651.09395180842796</c:v>
                </c:pt>
                <c:pt idx="281038">
                  <c:v>651.09626856370198</c:v>
                </c:pt>
                <c:pt idx="281039">
                  <c:v>651.09858531897498</c:v>
                </c:pt>
                <c:pt idx="281040">
                  <c:v>651.10090207424901</c:v>
                </c:pt>
                <c:pt idx="281041">
                  <c:v>651.10321882952303</c:v>
                </c:pt>
                <c:pt idx="281042">
                  <c:v>651.10553558479603</c:v>
                </c:pt>
                <c:pt idx="281043">
                  <c:v>651.10785234007005</c:v>
                </c:pt>
                <c:pt idx="281044">
                  <c:v>651.11016909534305</c:v>
                </c:pt>
                <c:pt idx="281045">
                  <c:v>651.11248585061696</c:v>
                </c:pt>
                <c:pt idx="281046">
                  <c:v>651.11480260588996</c:v>
                </c:pt>
                <c:pt idx="281047">
                  <c:v>651.11711936116399</c:v>
                </c:pt>
                <c:pt idx="281048">
                  <c:v>651.11943611643699</c:v>
                </c:pt>
                <c:pt idx="281049">
                  <c:v>651.12175287171101</c:v>
                </c:pt>
                <c:pt idx="281050">
                  <c:v>651.12406962698503</c:v>
                </c:pt>
                <c:pt idx="281051">
                  <c:v>651.12638638225803</c:v>
                </c:pt>
                <c:pt idx="281052">
                  <c:v>651.12870313753206</c:v>
                </c:pt>
                <c:pt idx="281053">
                  <c:v>651.13101989280506</c:v>
                </c:pt>
                <c:pt idx="281054">
                  <c:v>651.13333664807897</c:v>
                </c:pt>
                <c:pt idx="281055">
                  <c:v>651.13565340335197</c:v>
                </c:pt>
                <c:pt idx="281056">
                  <c:v>651.13797015862599</c:v>
                </c:pt>
                <c:pt idx="281057">
                  <c:v>651.14028691390001</c:v>
                </c:pt>
                <c:pt idx="281058">
                  <c:v>651.14260366917301</c:v>
                </c:pt>
                <c:pt idx="281059">
                  <c:v>651.14492042444704</c:v>
                </c:pt>
                <c:pt idx="281060">
                  <c:v>651.14723717972004</c:v>
                </c:pt>
                <c:pt idx="281061">
                  <c:v>651.14955393499395</c:v>
                </c:pt>
                <c:pt idx="281062">
                  <c:v>651.15187069026695</c:v>
                </c:pt>
                <c:pt idx="281063">
                  <c:v>651.15418744554097</c:v>
                </c:pt>
                <c:pt idx="281064">
                  <c:v>651.15650420081499</c:v>
                </c:pt>
                <c:pt idx="281065">
                  <c:v>651.15882095608799</c:v>
                </c:pt>
                <c:pt idx="281066">
                  <c:v>651.16113771136202</c:v>
                </c:pt>
                <c:pt idx="281067">
                  <c:v>651.16345446663502</c:v>
                </c:pt>
                <c:pt idx="281068">
                  <c:v>651.16577122190904</c:v>
                </c:pt>
                <c:pt idx="281069">
                  <c:v>651.16808797718204</c:v>
                </c:pt>
                <c:pt idx="281070">
                  <c:v>651.17040473245595</c:v>
                </c:pt>
                <c:pt idx="281071">
                  <c:v>651.17272148772997</c:v>
                </c:pt>
                <c:pt idx="281072">
                  <c:v>651.17503824300297</c:v>
                </c:pt>
                <c:pt idx="281073">
                  <c:v>651.177354998277</c:v>
                </c:pt>
                <c:pt idx="281074">
                  <c:v>651.17967175355</c:v>
                </c:pt>
                <c:pt idx="281075">
                  <c:v>651.18198850882402</c:v>
                </c:pt>
                <c:pt idx="281076">
                  <c:v>651.18430526409702</c:v>
                </c:pt>
                <c:pt idx="281077">
                  <c:v>651.18662201937104</c:v>
                </c:pt>
                <c:pt idx="281078">
                  <c:v>651.18893877464495</c:v>
                </c:pt>
                <c:pt idx="281079">
                  <c:v>651.19125552991795</c:v>
                </c:pt>
                <c:pt idx="281080">
                  <c:v>651.19357228519198</c:v>
                </c:pt>
                <c:pt idx="281081">
                  <c:v>651.19588904046498</c:v>
                </c:pt>
                <c:pt idx="281082">
                  <c:v>651.198205795739</c:v>
                </c:pt>
                <c:pt idx="281083">
                  <c:v>651.200522551012</c:v>
                </c:pt>
                <c:pt idx="281084">
                  <c:v>651.20283930628602</c:v>
                </c:pt>
                <c:pt idx="281085">
                  <c:v>651.20515606156005</c:v>
                </c:pt>
                <c:pt idx="281086">
                  <c:v>651.20747281683305</c:v>
                </c:pt>
                <c:pt idx="281087">
                  <c:v>651.20978957210696</c:v>
                </c:pt>
                <c:pt idx="281088">
                  <c:v>651.21210632737996</c:v>
                </c:pt>
                <c:pt idx="281089">
                  <c:v>651.21442308265398</c:v>
                </c:pt>
                <c:pt idx="281090">
                  <c:v>651.21673983792698</c:v>
                </c:pt>
                <c:pt idx="281091">
                  <c:v>651.219056593201</c:v>
                </c:pt>
                <c:pt idx="281092">
                  <c:v>651.22137334847503</c:v>
                </c:pt>
                <c:pt idx="281093">
                  <c:v>651.22369010374803</c:v>
                </c:pt>
                <c:pt idx="281094">
                  <c:v>651.22600685902205</c:v>
                </c:pt>
                <c:pt idx="281095">
                  <c:v>651.22832361429505</c:v>
                </c:pt>
                <c:pt idx="281096">
                  <c:v>651.23064036956896</c:v>
                </c:pt>
                <c:pt idx="281097">
                  <c:v>651.23295712484196</c:v>
                </c:pt>
                <c:pt idx="281098">
                  <c:v>651.23527388011598</c:v>
                </c:pt>
                <c:pt idx="281099">
                  <c:v>651.23759063538898</c:v>
                </c:pt>
                <c:pt idx="281100">
                  <c:v>651.23990739066301</c:v>
                </c:pt>
                <c:pt idx="281101">
                  <c:v>651.24222414593703</c:v>
                </c:pt>
                <c:pt idx="281102">
                  <c:v>651.24454090121003</c:v>
                </c:pt>
                <c:pt idx="281103">
                  <c:v>651.24685765648405</c:v>
                </c:pt>
                <c:pt idx="281104">
                  <c:v>651.24917441175705</c:v>
                </c:pt>
                <c:pt idx="281105">
                  <c:v>651.25149116703096</c:v>
                </c:pt>
                <c:pt idx="281106">
                  <c:v>651.25380792230396</c:v>
                </c:pt>
                <c:pt idx="281107">
                  <c:v>651.25612467757799</c:v>
                </c:pt>
                <c:pt idx="281108">
                  <c:v>651.25844143285201</c:v>
                </c:pt>
                <c:pt idx="281109">
                  <c:v>651.26075818812501</c:v>
                </c:pt>
                <c:pt idx="281110">
                  <c:v>651.26307494339903</c:v>
                </c:pt>
                <c:pt idx="281111">
                  <c:v>651.26539169867203</c:v>
                </c:pt>
                <c:pt idx="281112">
                  <c:v>651.26770845394606</c:v>
                </c:pt>
                <c:pt idx="281113">
                  <c:v>651.27002520921906</c:v>
                </c:pt>
                <c:pt idx="281114">
                  <c:v>651.27234196449297</c:v>
                </c:pt>
                <c:pt idx="281115">
                  <c:v>651.27465871976699</c:v>
                </c:pt>
                <c:pt idx="281116">
                  <c:v>651.27697547503999</c:v>
                </c:pt>
                <c:pt idx="281117">
                  <c:v>651.27929223031401</c:v>
                </c:pt>
                <c:pt idx="281118">
                  <c:v>651.28160898558701</c:v>
                </c:pt>
                <c:pt idx="281119">
                  <c:v>651.28392574086104</c:v>
                </c:pt>
                <c:pt idx="281120">
                  <c:v>651.28624249613404</c:v>
                </c:pt>
                <c:pt idx="281121">
                  <c:v>651.28855925140795</c:v>
                </c:pt>
                <c:pt idx="281122">
                  <c:v>651.29087600668197</c:v>
                </c:pt>
                <c:pt idx="281123">
                  <c:v>651.29319276195497</c:v>
                </c:pt>
                <c:pt idx="281124">
                  <c:v>651.29550951722899</c:v>
                </c:pt>
                <c:pt idx="281125">
                  <c:v>651.29782627250199</c:v>
                </c:pt>
                <c:pt idx="281126">
                  <c:v>651.30014302777602</c:v>
                </c:pt>
                <c:pt idx="281127">
                  <c:v>651.30245978304902</c:v>
                </c:pt>
                <c:pt idx="281128">
                  <c:v>651.30477653832304</c:v>
                </c:pt>
                <c:pt idx="281129">
                  <c:v>651.30709329359695</c:v>
                </c:pt>
                <c:pt idx="281130">
                  <c:v>651.30941004886995</c:v>
                </c:pt>
                <c:pt idx="281131">
                  <c:v>651.31172680414397</c:v>
                </c:pt>
                <c:pt idx="281132">
                  <c:v>651.31404355941697</c:v>
                </c:pt>
                <c:pt idx="281133">
                  <c:v>651.316360314691</c:v>
                </c:pt>
                <c:pt idx="281134">
                  <c:v>651.318677069964</c:v>
                </c:pt>
                <c:pt idx="281135">
                  <c:v>651.32099382523802</c:v>
                </c:pt>
                <c:pt idx="281136">
                  <c:v>651.32331058051204</c:v>
                </c:pt>
                <c:pt idx="281137">
                  <c:v>651.32562733578504</c:v>
                </c:pt>
                <c:pt idx="281138">
                  <c:v>651.32794409105895</c:v>
                </c:pt>
                <c:pt idx="281139">
                  <c:v>651.33026084633195</c:v>
                </c:pt>
                <c:pt idx="281140">
                  <c:v>651.33257760160598</c:v>
                </c:pt>
                <c:pt idx="281141">
                  <c:v>651.33489435687898</c:v>
                </c:pt>
                <c:pt idx="281142">
                  <c:v>651.337211112153</c:v>
                </c:pt>
                <c:pt idx="281143">
                  <c:v>651.33952786742702</c:v>
                </c:pt>
                <c:pt idx="281144">
                  <c:v>651.34184462270002</c:v>
                </c:pt>
                <c:pt idx="281145">
                  <c:v>651.34416137797405</c:v>
                </c:pt>
                <c:pt idx="281146">
                  <c:v>651.34647813324705</c:v>
                </c:pt>
                <c:pt idx="281147">
                  <c:v>651.34879488852096</c:v>
                </c:pt>
                <c:pt idx="281148">
                  <c:v>651.35111164379396</c:v>
                </c:pt>
                <c:pt idx="281149">
                  <c:v>651.35342839906798</c:v>
                </c:pt>
                <c:pt idx="281150">
                  <c:v>651.35574515434098</c:v>
                </c:pt>
                <c:pt idx="281151">
                  <c:v>651.358061909615</c:v>
                </c:pt>
                <c:pt idx="281152">
                  <c:v>651.36037866488903</c:v>
                </c:pt>
                <c:pt idx="281153">
                  <c:v>651.36269542016203</c:v>
                </c:pt>
                <c:pt idx="281154">
                  <c:v>651.36501217543605</c:v>
                </c:pt>
                <c:pt idx="281155">
                  <c:v>651.36732893070905</c:v>
                </c:pt>
                <c:pt idx="281156">
                  <c:v>651.36964568598296</c:v>
                </c:pt>
                <c:pt idx="281157">
                  <c:v>651.37196244125596</c:v>
                </c:pt>
                <c:pt idx="281158">
                  <c:v>651.37427919652998</c:v>
                </c:pt>
                <c:pt idx="281159">
                  <c:v>651.37659595180401</c:v>
                </c:pt>
                <c:pt idx="281160">
                  <c:v>651.37891270707701</c:v>
                </c:pt>
                <c:pt idx="281161">
                  <c:v>651.38122946235103</c:v>
                </c:pt>
                <c:pt idx="281162">
                  <c:v>651.38354621762403</c:v>
                </c:pt>
                <c:pt idx="281163">
                  <c:v>651.38586297289805</c:v>
                </c:pt>
                <c:pt idx="281164">
                  <c:v>651.38817972817105</c:v>
                </c:pt>
                <c:pt idx="281165">
                  <c:v>651.39049648344496</c:v>
                </c:pt>
                <c:pt idx="281166">
                  <c:v>651.39281323871899</c:v>
                </c:pt>
                <c:pt idx="281167">
                  <c:v>651.39512999399199</c:v>
                </c:pt>
                <c:pt idx="281168">
                  <c:v>651.39744674926601</c:v>
                </c:pt>
                <c:pt idx="281169">
                  <c:v>651.39976350453901</c:v>
                </c:pt>
                <c:pt idx="281170">
                  <c:v>651.40208025981303</c:v>
                </c:pt>
                <c:pt idx="281171">
                  <c:v>651.40439701508603</c:v>
                </c:pt>
                <c:pt idx="281172">
                  <c:v>651.40671377036006</c:v>
                </c:pt>
                <c:pt idx="281173">
                  <c:v>651.40903052563397</c:v>
                </c:pt>
                <c:pt idx="281174">
                  <c:v>651.41134728090697</c:v>
                </c:pt>
                <c:pt idx="281175">
                  <c:v>651.41366403618099</c:v>
                </c:pt>
                <c:pt idx="281176">
                  <c:v>651.41598079145399</c:v>
                </c:pt>
                <c:pt idx="281177">
                  <c:v>651.41829754672801</c:v>
                </c:pt>
                <c:pt idx="281178">
                  <c:v>651.42061430200101</c:v>
                </c:pt>
                <c:pt idx="281179">
                  <c:v>651.42293105727504</c:v>
                </c:pt>
                <c:pt idx="281180">
                  <c:v>651.42524781254895</c:v>
                </c:pt>
                <c:pt idx="281181">
                  <c:v>651.42756456782195</c:v>
                </c:pt>
                <c:pt idx="281182">
                  <c:v>651.42988132309597</c:v>
                </c:pt>
                <c:pt idx="281183">
                  <c:v>651.43219807836897</c:v>
                </c:pt>
                <c:pt idx="281184">
                  <c:v>651.43451483364299</c:v>
                </c:pt>
                <c:pt idx="281185">
                  <c:v>651.43683158891599</c:v>
                </c:pt>
                <c:pt idx="281186">
                  <c:v>651.43914834419002</c:v>
                </c:pt>
                <c:pt idx="281187">
                  <c:v>651.44146509946404</c:v>
                </c:pt>
                <c:pt idx="281188">
                  <c:v>651.44378185473704</c:v>
                </c:pt>
                <c:pt idx="281189">
                  <c:v>651.44609861001095</c:v>
                </c:pt>
                <c:pt idx="281190">
                  <c:v>651.44841536528395</c:v>
                </c:pt>
                <c:pt idx="281191">
                  <c:v>651.45073212055797</c:v>
                </c:pt>
                <c:pt idx="281192">
                  <c:v>651.45304887583097</c:v>
                </c:pt>
                <c:pt idx="281193">
                  <c:v>651.455365631105</c:v>
                </c:pt>
                <c:pt idx="281194">
                  <c:v>651.45768238637902</c:v>
                </c:pt>
                <c:pt idx="281195">
                  <c:v>651.45999914165202</c:v>
                </c:pt>
                <c:pt idx="281196">
                  <c:v>651.46231589692604</c:v>
                </c:pt>
                <c:pt idx="281197">
                  <c:v>651.46463265219904</c:v>
                </c:pt>
                <c:pt idx="281198">
                  <c:v>651.46694940747295</c:v>
                </c:pt>
                <c:pt idx="281199">
                  <c:v>651.46926616274595</c:v>
                </c:pt>
                <c:pt idx="281200">
                  <c:v>651.47158291801998</c:v>
                </c:pt>
                <c:pt idx="281201">
                  <c:v>651.47389967329298</c:v>
                </c:pt>
                <c:pt idx="281202">
                  <c:v>651.476216428567</c:v>
                </c:pt>
                <c:pt idx="281203">
                  <c:v>651.47853318384102</c:v>
                </c:pt>
                <c:pt idx="281204">
                  <c:v>651.48084993911402</c:v>
                </c:pt>
                <c:pt idx="281205">
                  <c:v>651.48316669438805</c:v>
                </c:pt>
                <c:pt idx="281206">
                  <c:v>651.48548344966105</c:v>
                </c:pt>
                <c:pt idx="281207">
                  <c:v>651.48780020493496</c:v>
                </c:pt>
                <c:pt idx="281208">
                  <c:v>651.49011696020796</c:v>
                </c:pt>
                <c:pt idx="281209">
                  <c:v>651.49243371548198</c:v>
                </c:pt>
                <c:pt idx="281210">
                  <c:v>651.494750470756</c:v>
                </c:pt>
                <c:pt idx="281211">
                  <c:v>651.497067226029</c:v>
                </c:pt>
                <c:pt idx="281212">
                  <c:v>651.49938398130303</c:v>
                </c:pt>
                <c:pt idx="281213">
                  <c:v>651.50170073657603</c:v>
                </c:pt>
                <c:pt idx="281214">
                  <c:v>651.50401749185005</c:v>
                </c:pt>
                <c:pt idx="281215">
                  <c:v>651.50633424712305</c:v>
                </c:pt>
                <c:pt idx="281216">
                  <c:v>651.50865100239696</c:v>
                </c:pt>
                <c:pt idx="281217">
                  <c:v>651.51096775767098</c:v>
                </c:pt>
                <c:pt idx="281218">
                  <c:v>651.51328451294398</c:v>
                </c:pt>
                <c:pt idx="281219">
                  <c:v>651.51560126821801</c:v>
                </c:pt>
                <c:pt idx="281220">
                  <c:v>651.51791802349101</c:v>
                </c:pt>
                <c:pt idx="281221">
                  <c:v>651.52023477876503</c:v>
                </c:pt>
                <c:pt idx="281222">
                  <c:v>651.52255153403803</c:v>
                </c:pt>
                <c:pt idx="281223">
                  <c:v>651.52486828931205</c:v>
                </c:pt>
                <c:pt idx="281224">
                  <c:v>651.52718504458596</c:v>
                </c:pt>
                <c:pt idx="281225">
                  <c:v>651.52950179985896</c:v>
                </c:pt>
                <c:pt idx="281226">
                  <c:v>651.53181855513299</c:v>
                </c:pt>
                <c:pt idx="281227">
                  <c:v>651.53413531040599</c:v>
                </c:pt>
                <c:pt idx="281228">
                  <c:v>651.53645206568001</c:v>
                </c:pt>
                <c:pt idx="281229">
                  <c:v>651.53876882095301</c:v>
                </c:pt>
                <c:pt idx="281230">
                  <c:v>651.54108557622703</c:v>
                </c:pt>
                <c:pt idx="281231">
                  <c:v>651.54340233150106</c:v>
                </c:pt>
                <c:pt idx="281232">
                  <c:v>651.54571908677406</c:v>
                </c:pt>
                <c:pt idx="281233">
                  <c:v>651.54803584204797</c:v>
                </c:pt>
                <c:pt idx="281234">
                  <c:v>651.55035259732097</c:v>
                </c:pt>
                <c:pt idx="281235">
                  <c:v>651.55266935259499</c:v>
                </c:pt>
                <c:pt idx="281236">
                  <c:v>651.55498610786799</c:v>
                </c:pt>
                <c:pt idx="281237">
                  <c:v>651.55730286314201</c:v>
                </c:pt>
                <c:pt idx="281238">
                  <c:v>651.55961961841604</c:v>
                </c:pt>
                <c:pt idx="281239">
                  <c:v>651.56193637368904</c:v>
                </c:pt>
                <c:pt idx="281240">
                  <c:v>651.56425312896295</c:v>
                </c:pt>
                <c:pt idx="281241">
                  <c:v>651.56656988423595</c:v>
                </c:pt>
                <c:pt idx="281242">
                  <c:v>651.56888663950997</c:v>
                </c:pt>
                <c:pt idx="281243">
                  <c:v>651.57120339478297</c:v>
                </c:pt>
                <c:pt idx="281244">
                  <c:v>651.57352015005699</c:v>
                </c:pt>
                <c:pt idx="281245">
                  <c:v>651.57583690532999</c:v>
                </c:pt>
                <c:pt idx="281246">
                  <c:v>651.57815366060402</c:v>
                </c:pt>
                <c:pt idx="281247">
                  <c:v>651.58047041587804</c:v>
                </c:pt>
                <c:pt idx="281248">
                  <c:v>651.58278717115104</c:v>
                </c:pt>
                <c:pt idx="281249">
                  <c:v>651.58510392642495</c:v>
                </c:pt>
                <c:pt idx="281250">
                  <c:v>651.58742068169795</c:v>
                </c:pt>
                <c:pt idx="281251">
                  <c:v>651.58973743697197</c:v>
                </c:pt>
                <c:pt idx="281252">
                  <c:v>651.59205419224497</c:v>
                </c:pt>
                <c:pt idx="281253">
                  <c:v>651.594370947519</c:v>
                </c:pt>
                <c:pt idx="281254">
                  <c:v>651.59668770279302</c:v>
                </c:pt>
                <c:pt idx="281255">
                  <c:v>651.59900445806602</c:v>
                </c:pt>
                <c:pt idx="281256">
                  <c:v>651.60132121334004</c:v>
                </c:pt>
                <c:pt idx="281257">
                  <c:v>651.60363796861304</c:v>
                </c:pt>
                <c:pt idx="281258">
                  <c:v>651.60595472388695</c:v>
                </c:pt>
                <c:pt idx="281259">
                  <c:v>651.60827147915995</c:v>
                </c:pt>
                <c:pt idx="281260">
                  <c:v>651.61058823443398</c:v>
                </c:pt>
                <c:pt idx="281261">
                  <c:v>651.612904989708</c:v>
                </c:pt>
                <c:pt idx="281262">
                  <c:v>651.615221744981</c:v>
                </c:pt>
                <c:pt idx="281263">
                  <c:v>651.61753850025502</c:v>
                </c:pt>
                <c:pt idx="281264">
                  <c:v>651.61985525552802</c:v>
                </c:pt>
                <c:pt idx="281265">
                  <c:v>651.62217201080205</c:v>
                </c:pt>
                <c:pt idx="281266">
                  <c:v>651.62448876607505</c:v>
                </c:pt>
                <c:pt idx="281267">
                  <c:v>651.62680552134896</c:v>
                </c:pt>
                <c:pt idx="281268">
                  <c:v>651.62912227662298</c:v>
                </c:pt>
                <c:pt idx="281269">
                  <c:v>651.63143903189598</c:v>
                </c:pt>
                <c:pt idx="281270">
                  <c:v>651.63375578717</c:v>
                </c:pt>
                <c:pt idx="281271">
                  <c:v>651.636072542443</c:v>
                </c:pt>
                <c:pt idx="281272">
                  <c:v>651.63838929771703</c:v>
                </c:pt>
                <c:pt idx="281273">
                  <c:v>651.64070605299003</c:v>
                </c:pt>
                <c:pt idx="281274">
                  <c:v>651.64302280826405</c:v>
                </c:pt>
                <c:pt idx="281275">
                  <c:v>651.64533956353796</c:v>
                </c:pt>
                <c:pt idx="281276">
                  <c:v>651.64765631881096</c:v>
                </c:pt>
                <c:pt idx="281277">
                  <c:v>651.64997307408498</c:v>
                </c:pt>
                <c:pt idx="281278">
                  <c:v>651.65228982935798</c:v>
                </c:pt>
                <c:pt idx="281279">
                  <c:v>651.65460658463201</c:v>
                </c:pt>
                <c:pt idx="281280">
                  <c:v>651.65692333990501</c:v>
                </c:pt>
                <c:pt idx="281281">
                  <c:v>651.65924009517903</c:v>
                </c:pt>
                <c:pt idx="281282">
                  <c:v>651.66155685045305</c:v>
                </c:pt>
                <c:pt idx="281283">
                  <c:v>651.66387360572605</c:v>
                </c:pt>
                <c:pt idx="281284">
                  <c:v>651.66619036099996</c:v>
                </c:pt>
                <c:pt idx="281285">
                  <c:v>651.66850711627296</c:v>
                </c:pt>
                <c:pt idx="281286">
                  <c:v>651.67082387154699</c:v>
                </c:pt>
                <c:pt idx="281287">
                  <c:v>651.67314062681999</c:v>
                </c:pt>
                <c:pt idx="281288">
                  <c:v>651.67545738209401</c:v>
                </c:pt>
                <c:pt idx="281289">
                  <c:v>651.67777413736803</c:v>
                </c:pt>
                <c:pt idx="281290">
                  <c:v>651.68009089264103</c:v>
                </c:pt>
                <c:pt idx="281291">
                  <c:v>651.68240764791506</c:v>
                </c:pt>
                <c:pt idx="281292">
                  <c:v>651.68472440318806</c:v>
                </c:pt>
                <c:pt idx="281293">
                  <c:v>651.68704115846197</c:v>
                </c:pt>
                <c:pt idx="281294">
                  <c:v>651.68935791373497</c:v>
                </c:pt>
                <c:pt idx="281295">
                  <c:v>651.69167466900899</c:v>
                </c:pt>
                <c:pt idx="281296">
                  <c:v>651.69399142428199</c:v>
                </c:pt>
                <c:pt idx="281297">
                  <c:v>651.69630817955601</c:v>
                </c:pt>
                <c:pt idx="281298">
                  <c:v>651.69862493483004</c:v>
                </c:pt>
                <c:pt idx="281299">
                  <c:v>651.70094169010304</c:v>
                </c:pt>
                <c:pt idx="281300">
                  <c:v>651.70325844537695</c:v>
                </c:pt>
                <c:pt idx="281301">
                  <c:v>651.70557520064995</c:v>
                </c:pt>
                <c:pt idx="281302">
                  <c:v>651.70789195592397</c:v>
                </c:pt>
                <c:pt idx="281303">
                  <c:v>651.71020871119697</c:v>
                </c:pt>
                <c:pt idx="281304">
                  <c:v>651.71252546647099</c:v>
                </c:pt>
                <c:pt idx="281305">
                  <c:v>651.71484222174502</c:v>
                </c:pt>
                <c:pt idx="281306">
                  <c:v>651.71715897701802</c:v>
                </c:pt>
                <c:pt idx="281307">
                  <c:v>651.71947573229204</c:v>
                </c:pt>
                <c:pt idx="281308">
                  <c:v>651.72179248756504</c:v>
                </c:pt>
                <c:pt idx="281309">
                  <c:v>651.72410924283895</c:v>
                </c:pt>
                <c:pt idx="281310">
                  <c:v>651.72642599811195</c:v>
                </c:pt>
                <c:pt idx="281311">
                  <c:v>651.72874275338597</c:v>
                </c:pt>
                <c:pt idx="281312">
                  <c:v>651.73105950866</c:v>
                </c:pt>
                <c:pt idx="281313">
                  <c:v>651.733376263933</c:v>
                </c:pt>
                <c:pt idx="281314">
                  <c:v>651.73569301920702</c:v>
                </c:pt>
                <c:pt idx="281315">
                  <c:v>651.73800977448002</c:v>
                </c:pt>
                <c:pt idx="281316">
                  <c:v>651.74032652975404</c:v>
                </c:pt>
                <c:pt idx="281317">
                  <c:v>651.74264328502704</c:v>
                </c:pt>
                <c:pt idx="281318">
                  <c:v>651.74496004030095</c:v>
                </c:pt>
                <c:pt idx="281319">
                  <c:v>651.74727679557498</c:v>
                </c:pt>
                <c:pt idx="281320">
                  <c:v>651.74959355084798</c:v>
                </c:pt>
                <c:pt idx="281321">
                  <c:v>651.751910306122</c:v>
                </c:pt>
                <c:pt idx="281322">
                  <c:v>651.754227061395</c:v>
                </c:pt>
                <c:pt idx="281323">
                  <c:v>651.75654381666902</c:v>
                </c:pt>
                <c:pt idx="281324">
                  <c:v>651.75886057194202</c:v>
                </c:pt>
                <c:pt idx="281325">
                  <c:v>651.76117732721605</c:v>
                </c:pt>
                <c:pt idx="281326">
                  <c:v>651.76349408248996</c:v>
                </c:pt>
                <c:pt idx="281327">
                  <c:v>651.76581083776296</c:v>
                </c:pt>
                <c:pt idx="281328">
                  <c:v>651.76812759303698</c:v>
                </c:pt>
                <c:pt idx="281329">
                  <c:v>651.77044434830998</c:v>
                </c:pt>
                <c:pt idx="281330">
                  <c:v>651.772761103584</c:v>
                </c:pt>
                <c:pt idx="281331">
                  <c:v>651.775077858857</c:v>
                </c:pt>
                <c:pt idx="281332">
                  <c:v>651.77739461413103</c:v>
                </c:pt>
                <c:pt idx="281333">
                  <c:v>651.77971136940505</c:v>
                </c:pt>
                <c:pt idx="281334">
                  <c:v>651.78202812467805</c:v>
                </c:pt>
                <c:pt idx="281335">
                  <c:v>651.78434487995196</c:v>
                </c:pt>
                <c:pt idx="281336">
                  <c:v>651.78666163522496</c:v>
                </c:pt>
                <c:pt idx="281337">
                  <c:v>651.78897839049898</c:v>
                </c:pt>
                <c:pt idx="281338">
                  <c:v>651.79129514577198</c:v>
                </c:pt>
                <c:pt idx="281339">
                  <c:v>651.79361190104601</c:v>
                </c:pt>
                <c:pt idx="281340">
                  <c:v>651.79592865632003</c:v>
                </c:pt>
                <c:pt idx="281341">
                  <c:v>651.79824541159303</c:v>
                </c:pt>
                <c:pt idx="281342">
                  <c:v>651.80056216686705</c:v>
                </c:pt>
                <c:pt idx="281343">
                  <c:v>651.80287892214005</c:v>
                </c:pt>
                <c:pt idx="281344">
                  <c:v>651.80519567741396</c:v>
                </c:pt>
                <c:pt idx="281345">
                  <c:v>651.80751243268696</c:v>
                </c:pt>
                <c:pt idx="281346">
                  <c:v>651.80982918796099</c:v>
                </c:pt>
                <c:pt idx="281347">
                  <c:v>651.81214594323399</c:v>
                </c:pt>
                <c:pt idx="281348">
                  <c:v>651.81446269850801</c:v>
                </c:pt>
                <c:pt idx="281349">
                  <c:v>651.81677945378203</c:v>
                </c:pt>
                <c:pt idx="281350">
                  <c:v>651.81909620905503</c:v>
                </c:pt>
                <c:pt idx="281351">
                  <c:v>651.82141296432906</c:v>
                </c:pt>
                <c:pt idx="281352">
                  <c:v>651.82372971960206</c:v>
                </c:pt>
                <c:pt idx="281353">
                  <c:v>651.82604647487597</c:v>
                </c:pt>
                <c:pt idx="281354">
                  <c:v>651.82836323014897</c:v>
                </c:pt>
                <c:pt idx="281355">
                  <c:v>651.83067998542299</c:v>
                </c:pt>
                <c:pt idx="281356">
                  <c:v>651.83299674069701</c:v>
                </c:pt>
                <c:pt idx="281357">
                  <c:v>651.83531349597001</c:v>
                </c:pt>
                <c:pt idx="281358">
                  <c:v>651.83763025124404</c:v>
                </c:pt>
                <c:pt idx="281359">
                  <c:v>651.83994700651704</c:v>
                </c:pt>
                <c:pt idx="281360">
                  <c:v>651.84226376179095</c:v>
                </c:pt>
                <c:pt idx="281361">
                  <c:v>651.84458051706395</c:v>
                </c:pt>
                <c:pt idx="281362">
                  <c:v>651.84689727233797</c:v>
                </c:pt>
                <c:pt idx="281363">
                  <c:v>651.84921402761199</c:v>
                </c:pt>
                <c:pt idx="281364">
                  <c:v>651.85153078288499</c:v>
                </c:pt>
                <c:pt idx="281365">
                  <c:v>651.85384753815902</c:v>
                </c:pt>
                <c:pt idx="281366">
                  <c:v>651.85616429343202</c:v>
                </c:pt>
                <c:pt idx="281367">
                  <c:v>651.85848104870604</c:v>
                </c:pt>
                <c:pt idx="281368">
                  <c:v>651.86079780397904</c:v>
                </c:pt>
                <c:pt idx="281369">
                  <c:v>651.86311455925295</c:v>
                </c:pt>
                <c:pt idx="281370">
                  <c:v>651.86543131452697</c:v>
                </c:pt>
                <c:pt idx="281371">
                  <c:v>651.86774806979997</c:v>
                </c:pt>
                <c:pt idx="281372">
                  <c:v>651.870064825074</c:v>
                </c:pt>
                <c:pt idx="281373">
                  <c:v>651.872381580347</c:v>
                </c:pt>
                <c:pt idx="281374">
                  <c:v>651.87469833562102</c:v>
                </c:pt>
                <c:pt idx="281375">
                  <c:v>651.87701509089402</c:v>
                </c:pt>
                <c:pt idx="281376">
                  <c:v>651.87933184616804</c:v>
                </c:pt>
                <c:pt idx="281377">
                  <c:v>651.88164860144195</c:v>
                </c:pt>
                <c:pt idx="281378">
                  <c:v>651.88396535671495</c:v>
                </c:pt>
                <c:pt idx="281379">
                  <c:v>651.88628211198898</c:v>
                </c:pt>
                <c:pt idx="281380">
                  <c:v>651.88859886726198</c:v>
                </c:pt>
                <c:pt idx="281381">
                  <c:v>651.890915622536</c:v>
                </c:pt>
                <c:pt idx="281382">
                  <c:v>651.893232377809</c:v>
                </c:pt>
                <c:pt idx="281383">
                  <c:v>651.89554913308302</c:v>
                </c:pt>
                <c:pt idx="281384">
                  <c:v>651.89786588835705</c:v>
                </c:pt>
                <c:pt idx="281385">
                  <c:v>651.90018264363005</c:v>
                </c:pt>
                <c:pt idx="281386">
                  <c:v>651.90249939890396</c:v>
                </c:pt>
                <c:pt idx="281387">
                  <c:v>651.90481615417696</c:v>
                </c:pt>
                <c:pt idx="281388">
                  <c:v>651.90713290945098</c:v>
                </c:pt>
                <c:pt idx="281389">
                  <c:v>651.90944966472398</c:v>
                </c:pt>
                <c:pt idx="281390">
                  <c:v>651.911766419998</c:v>
                </c:pt>
                <c:pt idx="281391">
                  <c:v>651.91408317527203</c:v>
                </c:pt>
                <c:pt idx="281392">
                  <c:v>651.91639993054503</c:v>
                </c:pt>
                <c:pt idx="281393">
                  <c:v>651.91871668581905</c:v>
                </c:pt>
                <c:pt idx="281394">
                  <c:v>651.92103344109205</c:v>
                </c:pt>
                <c:pt idx="281395">
                  <c:v>651.92335019636596</c:v>
                </c:pt>
                <c:pt idx="281396">
                  <c:v>651.92566695163896</c:v>
                </c:pt>
                <c:pt idx="281397">
                  <c:v>651.92798370691298</c:v>
                </c:pt>
                <c:pt idx="281398">
                  <c:v>651.93030046218598</c:v>
                </c:pt>
                <c:pt idx="281399">
                  <c:v>651.93261721746001</c:v>
                </c:pt>
                <c:pt idx="281400">
                  <c:v>651.93493397273403</c:v>
                </c:pt>
                <c:pt idx="281401">
                  <c:v>651.93725072800703</c:v>
                </c:pt>
                <c:pt idx="281402">
                  <c:v>651.93956748328105</c:v>
                </c:pt>
                <c:pt idx="281403">
                  <c:v>651.94188423855405</c:v>
                </c:pt>
                <c:pt idx="281404">
                  <c:v>651.94420099382796</c:v>
                </c:pt>
                <c:pt idx="281405">
                  <c:v>651.94651774910096</c:v>
                </c:pt>
                <c:pt idx="281406">
                  <c:v>651.94883450437499</c:v>
                </c:pt>
                <c:pt idx="281407">
                  <c:v>651.95115125964901</c:v>
                </c:pt>
                <c:pt idx="281408">
                  <c:v>651.95346801492201</c:v>
                </c:pt>
                <c:pt idx="281409">
                  <c:v>651.95578477019603</c:v>
                </c:pt>
                <c:pt idx="281410">
                  <c:v>651.95810152546903</c:v>
                </c:pt>
                <c:pt idx="281411">
                  <c:v>651.96041828074306</c:v>
                </c:pt>
                <c:pt idx="281412">
                  <c:v>651.96273503601606</c:v>
                </c:pt>
                <c:pt idx="281413">
                  <c:v>651.96505179128997</c:v>
                </c:pt>
                <c:pt idx="281414">
                  <c:v>651.96736854656399</c:v>
                </c:pt>
                <c:pt idx="281415">
                  <c:v>651.96968530183699</c:v>
                </c:pt>
                <c:pt idx="281416">
                  <c:v>651.97200205711101</c:v>
                </c:pt>
                <c:pt idx="281417">
                  <c:v>651.97431881238401</c:v>
                </c:pt>
                <c:pt idx="281418">
                  <c:v>651.97663556765804</c:v>
                </c:pt>
                <c:pt idx="281419">
                  <c:v>651.97895232293104</c:v>
                </c:pt>
                <c:pt idx="281420">
                  <c:v>651.98126907820495</c:v>
                </c:pt>
                <c:pt idx="281421">
                  <c:v>651.98358583347897</c:v>
                </c:pt>
                <c:pt idx="281422">
                  <c:v>651.98590258875197</c:v>
                </c:pt>
                <c:pt idx="281423">
                  <c:v>651.98821934402599</c:v>
                </c:pt>
                <c:pt idx="281424">
                  <c:v>651.99053609929899</c:v>
                </c:pt>
                <c:pt idx="281425">
                  <c:v>651.99285285457302</c:v>
                </c:pt>
                <c:pt idx="281426">
                  <c:v>651.99516960984602</c:v>
                </c:pt>
                <c:pt idx="281427">
                  <c:v>651.99748636512004</c:v>
                </c:pt>
                <c:pt idx="281428">
                  <c:v>651.99980312039395</c:v>
                </c:pt>
                <c:pt idx="281429">
                  <c:v>652.00211987566695</c:v>
                </c:pt>
                <c:pt idx="281430">
                  <c:v>652.00443663094097</c:v>
                </c:pt>
                <c:pt idx="281431">
                  <c:v>652.00675338621397</c:v>
                </c:pt>
                <c:pt idx="281432">
                  <c:v>652.009070141488</c:v>
                </c:pt>
                <c:pt idx="281433">
                  <c:v>652.011386896761</c:v>
                </c:pt>
                <c:pt idx="281434">
                  <c:v>652.01370365203502</c:v>
                </c:pt>
                <c:pt idx="281435">
                  <c:v>652.01602040730904</c:v>
                </c:pt>
                <c:pt idx="281436">
                  <c:v>652.01833716258204</c:v>
                </c:pt>
                <c:pt idx="281437">
                  <c:v>652.02065391785595</c:v>
                </c:pt>
                <c:pt idx="281438">
                  <c:v>652.02297067312895</c:v>
                </c:pt>
                <c:pt idx="281439">
                  <c:v>652.02528742840298</c:v>
                </c:pt>
                <c:pt idx="281440">
                  <c:v>652.02760418367598</c:v>
                </c:pt>
                <c:pt idx="281441">
                  <c:v>652.02992093895</c:v>
                </c:pt>
                <c:pt idx="281442">
                  <c:v>652.03223769422402</c:v>
                </c:pt>
                <c:pt idx="281443">
                  <c:v>652.03455444949702</c:v>
                </c:pt>
                <c:pt idx="281444">
                  <c:v>652.03687120477105</c:v>
                </c:pt>
                <c:pt idx="281445">
                  <c:v>652.03918796004405</c:v>
                </c:pt>
                <c:pt idx="281446">
                  <c:v>652.04150471531796</c:v>
                </c:pt>
                <c:pt idx="281447">
                  <c:v>652.04382147059096</c:v>
                </c:pt>
                <c:pt idx="281448">
                  <c:v>652.04613822586498</c:v>
                </c:pt>
                <c:pt idx="281449">
                  <c:v>652.04845498113798</c:v>
                </c:pt>
                <c:pt idx="281450">
                  <c:v>652.050771736412</c:v>
                </c:pt>
                <c:pt idx="281451">
                  <c:v>652.05308849168603</c:v>
                </c:pt>
                <c:pt idx="281452">
                  <c:v>652.05540524695903</c:v>
                </c:pt>
                <c:pt idx="281453">
                  <c:v>652.05772200223305</c:v>
                </c:pt>
                <c:pt idx="281454">
                  <c:v>652.06003875750605</c:v>
                </c:pt>
                <c:pt idx="281455">
                  <c:v>652.06235551277996</c:v>
                </c:pt>
                <c:pt idx="281456">
                  <c:v>652.06467226805296</c:v>
                </c:pt>
                <c:pt idx="281457">
                  <c:v>652.06698902332698</c:v>
                </c:pt>
                <c:pt idx="281458">
                  <c:v>652.06930577860101</c:v>
                </c:pt>
                <c:pt idx="281459">
                  <c:v>652.07162253387401</c:v>
                </c:pt>
                <c:pt idx="281460">
                  <c:v>652.07393928914803</c:v>
                </c:pt>
                <c:pt idx="281461">
                  <c:v>652.07625604442103</c:v>
                </c:pt>
                <c:pt idx="281462">
                  <c:v>652.07857279969505</c:v>
                </c:pt>
                <c:pt idx="281463">
                  <c:v>652.08088955496805</c:v>
                </c:pt>
                <c:pt idx="281464">
                  <c:v>652.08320631024196</c:v>
                </c:pt>
                <c:pt idx="281465">
                  <c:v>652.08552306551599</c:v>
                </c:pt>
                <c:pt idx="281466">
                  <c:v>652.08783982078899</c:v>
                </c:pt>
                <c:pt idx="281467">
                  <c:v>652.09015657606301</c:v>
                </c:pt>
                <c:pt idx="281468">
                  <c:v>652.09247333133601</c:v>
                </c:pt>
                <c:pt idx="281469">
                  <c:v>652.09479008661003</c:v>
                </c:pt>
                <c:pt idx="281470">
                  <c:v>652.09710684188303</c:v>
                </c:pt>
                <c:pt idx="281471">
                  <c:v>652.09942359715706</c:v>
                </c:pt>
                <c:pt idx="281472">
                  <c:v>652.10174035243097</c:v>
                </c:pt>
                <c:pt idx="281473">
                  <c:v>652.10405710770397</c:v>
                </c:pt>
                <c:pt idx="281474">
                  <c:v>652.10637386297799</c:v>
                </c:pt>
                <c:pt idx="281475">
                  <c:v>652.10869061825099</c:v>
                </c:pt>
                <c:pt idx="281476">
                  <c:v>652.11100737352501</c:v>
                </c:pt>
                <c:pt idx="281477">
                  <c:v>652.11332412879801</c:v>
                </c:pt>
                <c:pt idx="281478">
                  <c:v>652.11564088407204</c:v>
                </c:pt>
                <c:pt idx="281479">
                  <c:v>652.11795763934595</c:v>
                </c:pt>
                <c:pt idx="281480">
                  <c:v>652.12027439461895</c:v>
                </c:pt>
                <c:pt idx="281481">
                  <c:v>652.12259114989297</c:v>
                </c:pt>
                <c:pt idx="281482">
                  <c:v>652.12490790516597</c:v>
                </c:pt>
                <c:pt idx="281483">
                  <c:v>652.12722466043999</c:v>
                </c:pt>
                <c:pt idx="281484">
                  <c:v>652.12954141571299</c:v>
                </c:pt>
                <c:pt idx="281485">
                  <c:v>652.13185817098702</c:v>
                </c:pt>
                <c:pt idx="281486">
                  <c:v>652.13417492626104</c:v>
                </c:pt>
                <c:pt idx="281487">
                  <c:v>652.13649168153404</c:v>
                </c:pt>
                <c:pt idx="281488">
                  <c:v>652.13880843680795</c:v>
                </c:pt>
                <c:pt idx="281489">
                  <c:v>652.14112519208095</c:v>
                </c:pt>
                <c:pt idx="281490">
                  <c:v>652.14344194735497</c:v>
                </c:pt>
                <c:pt idx="281491">
                  <c:v>652.14575870262797</c:v>
                </c:pt>
                <c:pt idx="281492">
                  <c:v>652.148075457902</c:v>
                </c:pt>
                <c:pt idx="281493">
                  <c:v>652.15039221317602</c:v>
                </c:pt>
                <c:pt idx="281494">
                  <c:v>652.15270896844902</c:v>
                </c:pt>
                <c:pt idx="281495">
                  <c:v>652.15502572372304</c:v>
                </c:pt>
                <c:pt idx="281496">
                  <c:v>652.15734247899604</c:v>
                </c:pt>
                <c:pt idx="281497">
                  <c:v>652.15965923426995</c:v>
                </c:pt>
                <c:pt idx="281498">
                  <c:v>652.16197598954295</c:v>
                </c:pt>
                <c:pt idx="281499">
                  <c:v>652.16429274481698</c:v>
                </c:pt>
                <c:pt idx="281500">
                  <c:v>652.16660950008998</c:v>
                </c:pt>
                <c:pt idx="281501">
                  <c:v>652.168926255364</c:v>
                </c:pt>
                <c:pt idx="281502">
                  <c:v>652.17124301063802</c:v>
                </c:pt>
                <c:pt idx="281503">
                  <c:v>652.17355976591102</c:v>
                </c:pt>
                <c:pt idx="281504">
                  <c:v>652.17587652118505</c:v>
                </c:pt>
                <c:pt idx="281505">
                  <c:v>652.17819327645805</c:v>
                </c:pt>
                <c:pt idx="281506">
                  <c:v>652.18051003173196</c:v>
                </c:pt>
                <c:pt idx="281507">
                  <c:v>652.18282678700496</c:v>
                </c:pt>
                <c:pt idx="281508">
                  <c:v>652.18514354227898</c:v>
                </c:pt>
                <c:pt idx="281509">
                  <c:v>652.187460297553</c:v>
                </c:pt>
                <c:pt idx="281510">
                  <c:v>652.189777052826</c:v>
                </c:pt>
                <c:pt idx="281511">
                  <c:v>652.19209380810003</c:v>
                </c:pt>
                <c:pt idx="281512">
                  <c:v>652.19441056337303</c:v>
                </c:pt>
                <c:pt idx="281513">
                  <c:v>652.19672731864705</c:v>
                </c:pt>
                <c:pt idx="281514">
                  <c:v>652.19904407392005</c:v>
                </c:pt>
                <c:pt idx="281515">
                  <c:v>652.20136082919396</c:v>
                </c:pt>
                <c:pt idx="281516">
                  <c:v>652.20367758446798</c:v>
                </c:pt>
                <c:pt idx="281517">
                  <c:v>652.20599433974098</c:v>
                </c:pt>
                <c:pt idx="281518">
                  <c:v>652.20831109501501</c:v>
                </c:pt>
                <c:pt idx="281519">
                  <c:v>652.21062785028801</c:v>
                </c:pt>
                <c:pt idx="281520">
                  <c:v>652.21294460556203</c:v>
                </c:pt>
                <c:pt idx="281521">
                  <c:v>652.21526136083503</c:v>
                </c:pt>
                <c:pt idx="281522">
                  <c:v>652.21757811610905</c:v>
                </c:pt>
                <c:pt idx="281523">
                  <c:v>652.21989487138296</c:v>
                </c:pt>
                <c:pt idx="281524">
                  <c:v>652.22221162665596</c:v>
                </c:pt>
                <c:pt idx="281525">
                  <c:v>652.22452838192999</c:v>
                </c:pt>
                <c:pt idx="281526">
                  <c:v>652.22684513720299</c:v>
                </c:pt>
                <c:pt idx="281527">
                  <c:v>652.22916189247701</c:v>
                </c:pt>
                <c:pt idx="281528">
                  <c:v>652.23147864775001</c:v>
                </c:pt>
                <c:pt idx="281529">
                  <c:v>652.23379540302403</c:v>
                </c:pt>
                <c:pt idx="281530">
                  <c:v>652.23611215829806</c:v>
                </c:pt>
                <c:pt idx="281531">
                  <c:v>652.23842891357106</c:v>
                </c:pt>
                <c:pt idx="281532">
                  <c:v>652.24074566884497</c:v>
                </c:pt>
                <c:pt idx="281533">
                  <c:v>652.24306242411797</c:v>
                </c:pt>
                <c:pt idx="281534">
                  <c:v>652.24537917939199</c:v>
                </c:pt>
                <c:pt idx="281535">
                  <c:v>652.24769593466499</c:v>
                </c:pt>
                <c:pt idx="281536">
                  <c:v>652.25001268993901</c:v>
                </c:pt>
                <c:pt idx="281537">
                  <c:v>652.25232944521304</c:v>
                </c:pt>
                <c:pt idx="281538">
                  <c:v>652.25464620048604</c:v>
                </c:pt>
                <c:pt idx="281539">
                  <c:v>652.25696295575995</c:v>
                </c:pt>
                <c:pt idx="281540">
                  <c:v>652.25927971103295</c:v>
                </c:pt>
                <c:pt idx="281541">
                  <c:v>652.26159646630697</c:v>
                </c:pt>
                <c:pt idx="281542">
                  <c:v>652.26391322157997</c:v>
                </c:pt>
                <c:pt idx="281543">
                  <c:v>652.26622997685399</c:v>
                </c:pt>
                <c:pt idx="281544">
                  <c:v>652.26854673212699</c:v>
                </c:pt>
                <c:pt idx="281545">
                  <c:v>652.27086348740102</c:v>
                </c:pt>
                <c:pt idx="281546">
                  <c:v>652.27318024267504</c:v>
                </c:pt>
                <c:pt idx="281547">
                  <c:v>652.27549699794804</c:v>
                </c:pt>
                <c:pt idx="281548">
                  <c:v>652.27781375322195</c:v>
                </c:pt>
                <c:pt idx="281549">
                  <c:v>652.28013050849495</c:v>
                </c:pt>
                <c:pt idx="281550">
                  <c:v>652.28244726376897</c:v>
                </c:pt>
                <c:pt idx="281551">
                  <c:v>652.28476401904197</c:v>
                </c:pt>
                <c:pt idx="281552">
                  <c:v>652.287080774316</c:v>
                </c:pt>
                <c:pt idx="281553">
                  <c:v>652.28939752959002</c:v>
                </c:pt>
                <c:pt idx="281554">
                  <c:v>652.29171428486302</c:v>
                </c:pt>
                <c:pt idx="281555">
                  <c:v>652.29403104013704</c:v>
                </c:pt>
                <c:pt idx="281556">
                  <c:v>652.29634779541004</c:v>
                </c:pt>
                <c:pt idx="281557">
                  <c:v>652.29866455068395</c:v>
                </c:pt>
                <c:pt idx="281558">
                  <c:v>652.30098130595695</c:v>
                </c:pt>
                <c:pt idx="281559">
                  <c:v>652.30329806123098</c:v>
                </c:pt>
                <c:pt idx="281560">
                  <c:v>652.305614816505</c:v>
                </c:pt>
                <c:pt idx="281561">
                  <c:v>652.307931571778</c:v>
                </c:pt>
                <c:pt idx="281562">
                  <c:v>652.31024832705202</c:v>
                </c:pt>
                <c:pt idx="281563">
                  <c:v>652.31256508232502</c:v>
                </c:pt>
                <c:pt idx="281564">
                  <c:v>652.31488183759905</c:v>
                </c:pt>
                <c:pt idx="281565">
                  <c:v>652.31719859287205</c:v>
                </c:pt>
                <c:pt idx="281566">
                  <c:v>652.31951534814596</c:v>
                </c:pt>
                <c:pt idx="281567">
                  <c:v>652.32183210341998</c:v>
                </c:pt>
                <c:pt idx="281568">
                  <c:v>652.32414885869298</c:v>
                </c:pt>
                <c:pt idx="281569">
                  <c:v>652.326465613967</c:v>
                </c:pt>
                <c:pt idx="281570">
                  <c:v>652.32878236924</c:v>
                </c:pt>
                <c:pt idx="281571">
                  <c:v>652.33109912451403</c:v>
                </c:pt>
                <c:pt idx="281572">
                  <c:v>652.33341587978703</c:v>
                </c:pt>
                <c:pt idx="281573">
                  <c:v>652.33573263506105</c:v>
                </c:pt>
                <c:pt idx="281574">
                  <c:v>652.33804939033496</c:v>
                </c:pt>
                <c:pt idx="281575">
                  <c:v>652.34036614560796</c:v>
                </c:pt>
                <c:pt idx="281576">
                  <c:v>652.34268290088198</c:v>
                </c:pt>
                <c:pt idx="281577">
                  <c:v>652.34499965615498</c:v>
                </c:pt>
                <c:pt idx="281578">
                  <c:v>652.34731641142901</c:v>
                </c:pt>
                <c:pt idx="281579">
                  <c:v>652.34963316670201</c:v>
                </c:pt>
                <c:pt idx="281580">
                  <c:v>652.35194992197603</c:v>
                </c:pt>
                <c:pt idx="281581">
                  <c:v>652.35426667725005</c:v>
                </c:pt>
                <c:pt idx="281582">
                  <c:v>652.35658343252305</c:v>
                </c:pt>
                <c:pt idx="281583">
                  <c:v>652.35890018779696</c:v>
                </c:pt>
                <c:pt idx="281584">
                  <c:v>652.36121694306996</c:v>
                </c:pt>
                <c:pt idx="281585">
                  <c:v>652.36353369834399</c:v>
                </c:pt>
                <c:pt idx="281586">
                  <c:v>652.36585045361699</c:v>
                </c:pt>
                <c:pt idx="281587">
                  <c:v>652.36816720889101</c:v>
                </c:pt>
                <c:pt idx="281588">
                  <c:v>652.37048396416503</c:v>
                </c:pt>
                <c:pt idx="281589">
                  <c:v>652.37280071943803</c:v>
                </c:pt>
                <c:pt idx="281590">
                  <c:v>652.37511747471206</c:v>
                </c:pt>
                <c:pt idx="281591">
                  <c:v>652.37743422998506</c:v>
                </c:pt>
                <c:pt idx="281592">
                  <c:v>652.37975098525897</c:v>
                </c:pt>
                <c:pt idx="281593">
                  <c:v>652.38206774053197</c:v>
                </c:pt>
                <c:pt idx="281594">
                  <c:v>652.38438449580599</c:v>
                </c:pt>
                <c:pt idx="281595">
                  <c:v>652.38670125107899</c:v>
                </c:pt>
                <c:pt idx="281596">
                  <c:v>652.38901800635301</c:v>
                </c:pt>
                <c:pt idx="281597">
                  <c:v>652.39133476162704</c:v>
                </c:pt>
                <c:pt idx="281598">
                  <c:v>652.39365151690004</c:v>
                </c:pt>
                <c:pt idx="281599">
                  <c:v>652.39596827217395</c:v>
                </c:pt>
                <c:pt idx="281600">
                  <c:v>652.39828502744695</c:v>
                </c:pt>
                <c:pt idx="281601">
                  <c:v>652.40060178272097</c:v>
                </c:pt>
                <c:pt idx="281602">
                  <c:v>652.40291853799397</c:v>
                </c:pt>
                <c:pt idx="281603">
                  <c:v>652.40523529326799</c:v>
                </c:pt>
                <c:pt idx="281604">
                  <c:v>652.40755204854202</c:v>
                </c:pt>
                <c:pt idx="281605">
                  <c:v>652.40986880381502</c:v>
                </c:pt>
                <c:pt idx="281606">
                  <c:v>652.41218555908904</c:v>
                </c:pt>
                <c:pt idx="281607">
                  <c:v>652.41450231436204</c:v>
                </c:pt>
                <c:pt idx="281608">
                  <c:v>652.41681906963595</c:v>
                </c:pt>
                <c:pt idx="281609">
                  <c:v>652.41913582490895</c:v>
                </c:pt>
                <c:pt idx="281610">
                  <c:v>652.42145258018297</c:v>
                </c:pt>
                <c:pt idx="281611">
                  <c:v>652.423769335457</c:v>
                </c:pt>
                <c:pt idx="281612">
                  <c:v>652.42608609073</c:v>
                </c:pt>
                <c:pt idx="281613">
                  <c:v>652.42840284600402</c:v>
                </c:pt>
                <c:pt idx="281614">
                  <c:v>652.43071960127702</c:v>
                </c:pt>
                <c:pt idx="281615">
                  <c:v>652.43303635655104</c:v>
                </c:pt>
                <c:pt idx="281616">
                  <c:v>652.43535311182404</c:v>
                </c:pt>
                <c:pt idx="281617">
                  <c:v>652.43766986709795</c:v>
                </c:pt>
                <c:pt idx="281618">
                  <c:v>652.43998662237198</c:v>
                </c:pt>
                <c:pt idx="281619">
                  <c:v>652.44230337764498</c:v>
                </c:pt>
                <c:pt idx="281620">
                  <c:v>652.444620132919</c:v>
                </c:pt>
                <c:pt idx="281621">
                  <c:v>652.446936888192</c:v>
                </c:pt>
                <c:pt idx="281622">
                  <c:v>652.44925364346602</c:v>
                </c:pt>
                <c:pt idx="281623">
                  <c:v>652.45157039873902</c:v>
                </c:pt>
                <c:pt idx="281624">
                  <c:v>652.45388715401305</c:v>
                </c:pt>
                <c:pt idx="281625">
                  <c:v>652.45620390928696</c:v>
                </c:pt>
                <c:pt idx="281626">
                  <c:v>652.45852066455996</c:v>
                </c:pt>
                <c:pt idx="281627">
                  <c:v>652.46083741983398</c:v>
                </c:pt>
                <c:pt idx="281628">
                  <c:v>652.46315417510698</c:v>
                </c:pt>
                <c:pt idx="281629">
                  <c:v>652.465470930381</c:v>
                </c:pt>
                <c:pt idx="281630">
                  <c:v>652.467787685654</c:v>
                </c:pt>
                <c:pt idx="281631">
                  <c:v>652.47010444092803</c:v>
                </c:pt>
                <c:pt idx="281632">
                  <c:v>652.47242119620205</c:v>
                </c:pt>
                <c:pt idx="281633">
                  <c:v>652.47473795147505</c:v>
                </c:pt>
                <c:pt idx="281634">
                  <c:v>652.47705470674896</c:v>
                </c:pt>
                <c:pt idx="281635">
                  <c:v>652.47937146202196</c:v>
                </c:pt>
                <c:pt idx="281636">
                  <c:v>652.48168821729598</c:v>
                </c:pt>
                <c:pt idx="281637">
                  <c:v>652.48400497256898</c:v>
                </c:pt>
                <c:pt idx="281638">
                  <c:v>652.48632172784301</c:v>
                </c:pt>
                <c:pt idx="281639">
                  <c:v>652.48863848311703</c:v>
                </c:pt>
                <c:pt idx="281640">
                  <c:v>652.49095523839003</c:v>
                </c:pt>
                <c:pt idx="281641">
                  <c:v>652.49327199366405</c:v>
                </c:pt>
                <c:pt idx="281642">
                  <c:v>652.49558874893705</c:v>
                </c:pt>
                <c:pt idx="281643">
                  <c:v>652.49790550421096</c:v>
                </c:pt>
                <c:pt idx="281644">
                  <c:v>652.50022225948396</c:v>
                </c:pt>
                <c:pt idx="281645">
                  <c:v>652.50253901475799</c:v>
                </c:pt>
                <c:pt idx="281646">
                  <c:v>652.50485577003099</c:v>
                </c:pt>
                <c:pt idx="281647">
                  <c:v>652.50717252530501</c:v>
                </c:pt>
                <c:pt idx="281648">
                  <c:v>652.50948928057903</c:v>
                </c:pt>
                <c:pt idx="281649">
                  <c:v>652.51180603585203</c:v>
                </c:pt>
                <c:pt idx="281650">
                  <c:v>652.51412279112606</c:v>
                </c:pt>
                <c:pt idx="281651">
                  <c:v>652.51643954639906</c:v>
                </c:pt>
                <c:pt idx="281652">
                  <c:v>652.51875630167297</c:v>
                </c:pt>
                <c:pt idx="281653">
                  <c:v>652.52107305694597</c:v>
                </c:pt>
                <c:pt idx="281654">
                  <c:v>652.52338981221999</c:v>
                </c:pt>
                <c:pt idx="281655">
                  <c:v>652.52570656749401</c:v>
                </c:pt>
                <c:pt idx="281656">
                  <c:v>652.52802332276701</c:v>
                </c:pt>
                <c:pt idx="281657">
                  <c:v>652.53034007804104</c:v>
                </c:pt>
                <c:pt idx="281658">
                  <c:v>652.53265683331404</c:v>
                </c:pt>
                <c:pt idx="281659">
                  <c:v>652.53497358858795</c:v>
                </c:pt>
                <c:pt idx="281660">
                  <c:v>652.53729034386095</c:v>
                </c:pt>
                <c:pt idx="281661">
                  <c:v>652.53960709913497</c:v>
                </c:pt>
                <c:pt idx="281662">
                  <c:v>652.54192385440899</c:v>
                </c:pt>
                <c:pt idx="281663">
                  <c:v>652.54424060968199</c:v>
                </c:pt>
                <c:pt idx="281664">
                  <c:v>652.54655736495602</c:v>
                </c:pt>
                <c:pt idx="281665">
                  <c:v>652.54887412022902</c:v>
                </c:pt>
                <c:pt idx="281666">
                  <c:v>652.55119087550304</c:v>
                </c:pt>
                <c:pt idx="281667">
                  <c:v>652.55350763077604</c:v>
                </c:pt>
                <c:pt idx="281668">
                  <c:v>652.55582438604995</c:v>
                </c:pt>
                <c:pt idx="281669">
                  <c:v>652.55814114132397</c:v>
                </c:pt>
                <c:pt idx="281670">
                  <c:v>652.56045789659697</c:v>
                </c:pt>
                <c:pt idx="281671">
                  <c:v>652.562774651871</c:v>
                </c:pt>
                <c:pt idx="281672">
                  <c:v>652.565091407144</c:v>
                </c:pt>
                <c:pt idx="281673">
                  <c:v>652.56740816241802</c:v>
                </c:pt>
                <c:pt idx="281674">
                  <c:v>652.56972491769102</c:v>
                </c:pt>
                <c:pt idx="281675">
                  <c:v>652.57204167296504</c:v>
                </c:pt>
                <c:pt idx="281676">
                  <c:v>652.57435842823895</c:v>
                </c:pt>
                <c:pt idx="281677">
                  <c:v>652.57667518351195</c:v>
                </c:pt>
                <c:pt idx="281678">
                  <c:v>652.57899193878598</c:v>
                </c:pt>
                <c:pt idx="281679">
                  <c:v>652.58130869405898</c:v>
                </c:pt>
                <c:pt idx="281680">
                  <c:v>652.583625449333</c:v>
                </c:pt>
                <c:pt idx="281681">
                  <c:v>652.585942204606</c:v>
                </c:pt>
                <c:pt idx="281682">
                  <c:v>652.58825895988002</c:v>
                </c:pt>
                <c:pt idx="281683">
                  <c:v>652.59057571515405</c:v>
                </c:pt>
                <c:pt idx="281684">
                  <c:v>652.59289247042705</c:v>
                </c:pt>
                <c:pt idx="281685">
                  <c:v>652.59520922570096</c:v>
                </c:pt>
                <c:pt idx="281686">
                  <c:v>652.59752598097396</c:v>
                </c:pt>
                <c:pt idx="281687">
                  <c:v>652.59984273624798</c:v>
                </c:pt>
                <c:pt idx="281688">
                  <c:v>652.60215949152098</c:v>
                </c:pt>
                <c:pt idx="281689">
                  <c:v>652.604476246795</c:v>
                </c:pt>
                <c:pt idx="281690">
                  <c:v>652.60679300206903</c:v>
                </c:pt>
                <c:pt idx="281691">
                  <c:v>652.60910975734203</c:v>
                </c:pt>
                <c:pt idx="281692">
                  <c:v>652.61142651261605</c:v>
                </c:pt>
                <c:pt idx="281693">
                  <c:v>652.61374326788905</c:v>
                </c:pt>
                <c:pt idx="281694">
                  <c:v>652.61606002316296</c:v>
                </c:pt>
                <c:pt idx="281695">
                  <c:v>652.61837677843596</c:v>
                </c:pt>
                <c:pt idx="281696">
                  <c:v>652.62069353370998</c:v>
                </c:pt>
                <c:pt idx="281697">
                  <c:v>652.62301028898298</c:v>
                </c:pt>
                <c:pt idx="281698">
                  <c:v>652.62532704425701</c:v>
                </c:pt>
                <c:pt idx="281699">
                  <c:v>652.62764379953103</c:v>
                </c:pt>
                <c:pt idx="281700">
                  <c:v>652.62996055480403</c:v>
                </c:pt>
                <c:pt idx="281701">
                  <c:v>652.63227731007805</c:v>
                </c:pt>
                <c:pt idx="281702">
                  <c:v>652.63459406535105</c:v>
                </c:pt>
                <c:pt idx="281703">
                  <c:v>652.63691082062496</c:v>
                </c:pt>
                <c:pt idx="281704">
                  <c:v>652.63922757589796</c:v>
                </c:pt>
                <c:pt idx="281705">
                  <c:v>652.64154433117199</c:v>
                </c:pt>
                <c:pt idx="281706">
                  <c:v>652.64386108644601</c:v>
                </c:pt>
                <c:pt idx="281707">
                  <c:v>652.64617784171901</c:v>
                </c:pt>
                <c:pt idx="281708">
                  <c:v>652.64849459699303</c:v>
                </c:pt>
                <c:pt idx="281709">
                  <c:v>652.65081135226603</c:v>
                </c:pt>
                <c:pt idx="281710">
                  <c:v>652.65312810754006</c:v>
                </c:pt>
                <c:pt idx="281711">
                  <c:v>652.65544486281306</c:v>
                </c:pt>
                <c:pt idx="281712">
                  <c:v>652.65776161808697</c:v>
                </c:pt>
                <c:pt idx="281713">
                  <c:v>652.66007837336099</c:v>
                </c:pt>
                <c:pt idx="281714">
                  <c:v>652.66239512863399</c:v>
                </c:pt>
                <c:pt idx="281715">
                  <c:v>652.66471188390801</c:v>
                </c:pt>
                <c:pt idx="281716">
                  <c:v>652.66702863918101</c:v>
                </c:pt>
                <c:pt idx="281717">
                  <c:v>652.66934539445504</c:v>
                </c:pt>
                <c:pt idx="281718">
                  <c:v>652.67166214972804</c:v>
                </c:pt>
                <c:pt idx="281719">
                  <c:v>652.67397890500195</c:v>
                </c:pt>
                <c:pt idx="281720">
                  <c:v>652.67629566027597</c:v>
                </c:pt>
                <c:pt idx="281721">
                  <c:v>652.67861241554897</c:v>
                </c:pt>
                <c:pt idx="281722">
                  <c:v>652.68092917082299</c:v>
                </c:pt>
                <c:pt idx="281723">
                  <c:v>652.68324592609599</c:v>
                </c:pt>
                <c:pt idx="281724">
                  <c:v>652.68556268137002</c:v>
                </c:pt>
                <c:pt idx="281725">
                  <c:v>652.68787943664302</c:v>
                </c:pt>
                <c:pt idx="281726">
                  <c:v>652.69019619191704</c:v>
                </c:pt>
                <c:pt idx="281727">
                  <c:v>652.69251294719095</c:v>
                </c:pt>
                <c:pt idx="281728">
                  <c:v>652.69482970246395</c:v>
                </c:pt>
                <c:pt idx="281729">
                  <c:v>652.69714645773797</c:v>
                </c:pt>
                <c:pt idx="281730">
                  <c:v>652.69946321301097</c:v>
                </c:pt>
                <c:pt idx="281731">
                  <c:v>652.701779968285</c:v>
                </c:pt>
                <c:pt idx="281732">
                  <c:v>652.704096723558</c:v>
                </c:pt>
                <c:pt idx="281733">
                  <c:v>652.70641347883202</c:v>
                </c:pt>
                <c:pt idx="281734">
                  <c:v>652.70873023410604</c:v>
                </c:pt>
                <c:pt idx="281735">
                  <c:v>652.71104698937904</c:v>
                </c:pt>
                <c:pt idx="281736">
                  <c:v>652.71336374465295</c:v>
                </c:pt>
                <c:pt idx="281737">
                  <c:v>652.71568049992595</c:v>
                </c:pt>
                <c:pt idx="281738">
                  <c:v>652.71799725519998</c:v>
                </c:pt>
                <c:pt idx="281739">
                  <c:v>652.72031401047298</c:v>
                </c:pt>
                <c:pt idx="281740">
                  <c:v>652.722630765747</c:v>
                </c:pt>
                <c:pt idx="281741">
                  <c:v>652.72494752102102</c:v>
                </c:pt>
                <c:pt idx="281742">
                  <c:v>652.72726427629402</c:v>
                </c:pt>
                <c:pt idx="281743">
                  <c:v>652.72958103156805</c:v>
                </c:pt>
                <c:pt idx="281744">
                  <c:v>652.73189778684105</c:v>
                </c:pt>
                <c:pt idx="281745">
                  <c:v>652.73421454211496</c:v>
                </c:pt>
                <c:pt idx="281746">
                  <c:v>652.73653129738796</c:v>
                </c:pt>
                <c:pt idx="281747">
                  <c:v>652.73884805266198</c:v>
                </c:pt>
                <c:pt idx="281748">
                  <c:v>652.74116480793498</c:v>
                </c:pt>
                <c:pt idx="281749">
                  <c:v>652.743481563209</c:v>
                </c:pt>
                <c:pt idx="281750">
                  <c:v>652.74579831848303</c:v>
                </c:pt>
                <c:pt idx="281751">
                  <c:v>652.74811507375603</c:v>
                </c:pt>
                <c:pt idx="281752">
                  <c:v>652.75043182903005</c:v>
                </c:pt>
                <c:pt idx="281753">
                  <c:v>652.75274858430305</c:v>
                </c:pt>
                <c:pt idx="281754">
                  <c:v>652.75506533957696</c:v>
                </c:pt>
                <c:pt idx="281755">
                  <c:v>652.75738209484996</c:v>
                </c:pt>
                <c:pt idx="281756">
                  <c:v>652.75969885012398</c:v>
                </c:pt>
                <c:pt idx="281757">
                  <c:v>652.76201560539801</c:v>
                </c:pt>
                <c:pt idx="281758">
                  <c:v>652.76433236067101</c:v>
                </c:pt>
                <c:pt idx="281759">
                  <c:v>652.76664911594503</c:v>
                </c:pt>
                <c:pt idx="281760">
                  <c:v>652.76896587121803</c:v>
                </c:pt>
                <c:pt idx="281761">
                  <c:v>652.77128262649205</c:v>
                </c:pt>
                <c:pt idx="281762">
                  <c:v>652.77359938176505</c:v>
                </c:pt>
                <c:pt idx="281763">
                  <c:v>652.77591613703896</c:v>
                </c:pt>
                <c:pt idx="281764">
                  <c:v>652.77823289231299</c:v>
                </c:pt>
                <c:pt idx="281765">
                  <c:v>652.78054964758599</c:v>
                </c:pt>
                <c:pt idx="281766">
                  <c:v>652.78286640286001</c:v>
                </c:pt>
                <c:pt idx="281767">
                  <c:v>652.78518315813301</c:v>
                </c:pt>
                <c:pt idx="281768">
                  <c:v>652.78749991340703</c:v>
                </c:pt>
                <c:pt idx="281769">
                  <c:v>652.78981666868003</c:v>
                </c:pt>
                <c:pt idx="281770">
                  <c:v>652.79213342395406</c:v>
                </c:pt>
                <c:pt idx="281771">
                  <c:v>652.79445017922797</c:v>
                </c:pt>
                <c:pt idx="281772">
                  <c:v>652.79676693450097</c:v>
                </c:pt>
                <c:pt idx="281773">
                  <c:v>652.79908368977499</c:v>
                </c:pt>
                <c:pt idx="281774">
                  <c:v>652.80140044504799</c:v>
                </c:pt>
                <c:pt idx="281775">
                  <c:v>652.80371720032201</c:v>
                </c:pt>
                <c:pt idx="281776">
                  <c:v>652.80603395559501</c:v>
                </c:pt>
                <c:pt idx="281777">
                  <c:v>652.80835071086904</c:v>
                </c:pt>
                <c:pt idx="281778">
                  <c:v>652.81066746614295</c:v>
                </c:pt>
                <c:pt idx="281779">
                  <c:v>652.81298422141595</c:v>
                </c:pt>
                <c:pt idx="281780">
                  <c:v>652.81530097668997</c:v>
                </c:pt>
                <c:pt idx="281781">
                  <c:v>652.81761773196297</c:v>
                </c:pt>
                <c:pt idx="281782">
                  <c:v>652.81993448723699</c:v>
                </c:pt>
                <c:pt idx="281783">
                  <c:v>652.82225124250999</c:v>
                </c:pt>
                <c:pt idx="281784">
                  <c:v>652.82456799778402</c:v>
                </c:pt>
                <c:pt idx="281785">
                  <c:v>652.82688475305804</c:v>
                </c:pt>
                <c:pt idx="281786">
                  <c:v>652.82920150833104</c:v>
                </c:pt>
                <c:pt idx="281787">
                  <c:v>652.83151826360495</c:v>
                </c:pt>
                <c:pt idx="281788">
                  <c:v>652.83383501887795</c:v>
                </c:pt>
                <c:pt idx="281789">
                  <c:v>652.83615177415197</c:v>
                </c:pt>
                <c:pt idx="281790">
                  <c:v>652.83846852942497</c:v>
                </c:pt>
                <c:pt idx="281791">
                  <c:v>652.840785284699</c:v>
                </c:pt>
                <c:pt idx="281792">
                  <c:v>652.84310203997302</c:v>
                </c:pt>
                <c:pt idx="281793">
                  <c:v>652.84541879524602</c:v>
                </c:pt>
                <c:pt idx="281794">
                  <c:v>652.84773555052004</c:v>
                </c:pt>
                <c:pt idx="281795">
                  <c:v>652.85005230579304</c:v>
                </c:pt>
                <c:pt idx="281796">
                  <c:v>652.85236906106695</c:v>
                </c:pt>
                <c:pt idx="281797">
                  <c:v>652.85468581633995</c:v>
                </c:pt>
                <c:pt idx="281798">
                  <c:v>652.85700257161398</c:v>
                </c:pt>
                <c:pt idx="281799">
                  <c:v>652.85931932688698</c:v>
                </c:pt>
                <c:pt idx="281800">
                  <c:v>652.861636082161</c:v>
                </c:pt>
                <c:pt idx="281801">
                  <c:v>652.86395283743502</c:v>
                </c:pt>
                <c:pt idx="281802">
                  <c:v>652.86626959270802</c:v>
                </c:pt>
                <c:pt idx="281803">
                  <c:v>652.86858634798205</c:v>
                </c:pt>
                <c:pt idx="281804">
                  <c:v>652.87090310325505</c:v>
                </c:pt>
                <c:pt idx="281805">
                  <c:v>652.87321985852896</c:v>
                </c:pt>
                <c:pt idx="281806">
                  <c:v>652.87553661380196</c:v>
                </c:pt>
                <c:pt idx="281807">
                  <c:v>652.87785336907598</c:v>
                </c:pt>
                <c:pt idx="281808">
                  <c:v>652.88017012435</c:v>
                </c:pt>
                <c:pt idx="281809">
                  <c:v>652.882486879623</c:v>
                </c:pt>
                <c:pt idx="281810">
                  <c:v>652.88480363489703</c:v>
                </c:pt>
                <c:pt idx="281811">
                  <c:v>652.88712039017003</c:v>
                </c:pt>
                <c:pt idx="281812">
                  <c:v>652.88943714544405</c:v>
                </c:pt>
                <c:pt idx="281813">
                  <c:v>652.89175390071705</c:v>
                </c:pt>
                <c:pt idx="281814">
                  <c:v>652.89407065599096</c:v>
                </c:pt>
                <c:pt idx="281815">
                  <c:v>652.89638741126498</c:v>
                </c:pt>
                <c:pt idx="281816">
                  <c:v>652.89870416653798</c:v>
                </c:pt>
                <c:pt idx="281817">
                  <c:v>652.90102092181201</c:v>
                </c:pt>
                <c:pt idx="281818">
                  <c:v>652.90333767708501</c:v>
                </c:pt>
                <c:pt idx="281819">
                  <c:v>652.90565443235903</c:v>
                </c:pt>
                <c:pt idx="281820">
                  <c:v>652.90797118763203</c:v>
                </c:pt>
                <c:pt idx="281821">
                  <c:v>652.91028794290605</c:v>
                </c:pt>
                <c:pt idx="281822">
                  <c:v>652.91260469817996</c:v>
                </c:pt>
                <c:pt idx="281823">
                  <c:v>652.91492145345296</c:v>
                </c:pt>
                <c:pt idx="281824">
                  <c:v>652.91723820872699</c:v>
                </c:pt>
                <c:pt idx="281825">
                  <c:v>652.91955496399999</c:v>
                </c:pt>
                <c:pt idx="281826">
                  <c:v>652.92187171927401</c:v>
                </c:pt>
                <c:pt idx="281827">
                  <c:v>652.92418847454701</c:v>
                </c:pt>
                <c:pt idx="281828">
                  <c:v>652.92650522982103</c:v>
                </c:pt>
                <c:pt idx="281829">
                  <c:v>652.92882198509506</c:v>
                </c:pt>
                <c:pt idx="281830">
                  <c:v>652.93113874036806</c:v>
                </c:pt>
                <c:pt idx="281831">
                  <c:v>652.93345549564197</c:v>
                </c:pt>
                <c:pt idx="281832">
                  <c:v>652.93577225091497</c:v>
                </c:pt>
                <c:pt idx="281833">
                  <c:v>652.93808900618899</c:v>
                </c:pt>
                <c:pt idx="281834">
                  <c:v>652.94040576146199</c:v>
                </c:pt>
                <c:pt idx="281835">
                  <c:v>652.94272251673601</c:v>
                </c:pt>
                <c:pt idx="281836">
                  <c:v>652.94503927201004</c:v>
                </c:pt>
                <c:pt idx="281837">
                  <c:v>652.94735602728304</c:v>
                </c:pt>
                <c:pt idx="281838">
                  <c:v>652.94967278255695</c:v>
                </c:pt>
                <c:pt idx="281839">
                  <c:v>652.95198953782995</c:v>
                </c:pt>
                <c:pt idx="281840">
                  <c:v>652.95430629310397</c:v>
                </c:pt>
                <c:pt idx="281841">
                  <c:v>652.95662304837697</c:v>
                </c:pt>
                <c:pt idx="281842">
                  <c:v>652.95893980365099</c:v>
                </c:pt>
                <c:pt idx="281843">
                  <c:v>652.96125655892399</c:v>
                </c:pt>
                <c:pt idx="281844">
                  <c:v>652.96357331419802</c:v>
                </c:pt>
                <c:pt idx="281845">
                  <c:v>652.96589006947204</c:v>
                </c:pt>
                <c:pt idx="281846">
                  <c:v>652.96820682474504</c:v>
                </c:pt>
                <c:pt idx="281847">
                  <c:v>652.97052358001895</c:v>
                </c:pt>
                <c:pt idx="281848">
                  <c:v>652.97284033529195</c:v>
                </c:pt>
                <c:pt idx="281849">
                  <c:v>652.97515709056597</c:v>
                </c:pt>
                <c:pt idx="281850">
                  <c:v>652.97747384583897</c:v>
                </c:pt>
                <c:pt idx="281851">
                  <c:v>652.979790601113</c:v>
                </c:pt>
                <c:pt idx="281852">
                  <c:v>652.98210735638702</c:v>
                </c:pt>
                <c:pt idx="281853">
                  <c:v>652.98442411166002</c:v>
                </c:pt>
                <c:pt idx="281854">
                  <c:v>652.98674086693404</c:v>
                </c:pt>
                <c:pt idx="281855">
                  <c:v>652.98905762220704</c:v>
                </c:pt>
                <c:pt idx="281856">
                  <c:v>652.99137437748095</c:v>
                </c:pt>
                <c:pt idx="281857">
                  <c:v>652.99369113275395</c:v>
                </c:pt>
                <c:pt idx="281858">
                  <c:v>652.99600788802798</c:v>
                </c:pt>
                <c:pt idx="281859">
                  <c:v>652.998324643302</c:v>
                </c:pt>
                <c:pt idx="281860">
                  <c:v>653.000641398575</c:v>
                </c:pt>
                <c:pt idx="281861">
                  <c:v>653.00295815384902</c:v>
                </c:pt>
                <c:pt idx="281862">
                  <c:v>653.00527490912202</c:v>
                </c:pt>
                <c:pt idx="281863">
                  <c:v>653.00759166439605</c:v>
                </c:pt>
                <c:pt idx="281864">
                  <c:v>653.00990841966905</c:v>
                </c:pt>
                <c:pt idx="281865">
                  <c:v>653.01222517494296</c:v>
                </c:pt>
                <c:pt idx="281866">
                  <c:v>653.01454193021698</c:v>
                </c:pt>
                <c:pt idx="281867">
                  <c:v>653.01685868548998</c:v>
                </c:pt>
                <c:pt idx="281868">
                  <c:v>653.019175440764</c:v>
                </c:pt>
                <c:pt idx="281869">
                  <c:v>653.021492196037</c:v>
                </c:pt>
                <c:pt idx="281870">
                  <c:v>653.02380895131103</c:v>
                </c:pt>
                <c:pt idx="281871">
                  <c:v>653.02612570658403</c:v>
                </c:pt>
                <c:pt idx="281872">
                  <c:v>653.02844246185805</c:v>
                </c:pt>
                <c:pt idx="281873">
                  <c:v>653.03075921713196</c:v>
                </c:pt>
                <c:pt idx="281874">
                  <c:v>653.03307597240496</c:v>
                </c:pt>
                <c:pt idx="281875">
                  <c:v>653.03539272767898</c:v>
                </c:pt>
                <c:pt idx="281876">
                  <c:v>653.03770948295198</c:v>
                </c:pt>
                <c:pt idx="281877">
                  <c:v>653.04002623822601</c:v>
                </c:pt>
                <c:pt idx="281878">
                  <c:v>653.04234299349901</c:v>
                </c:pt>
                <c:pt idx="281879">
                  <c:v>653.04465974877303</c:v>
                </c:pt>
                <c:pt idx="281880">
                  <c:v>653.04697650404705</c:v>
                </c:pt>
                <c:pt idx="281881">
                  <c:v>653.04929325932005</c:v>
                </c:pt>
                <c:pt idx="281882">
                  <c:v>653.05161001459396</c:v>
                </c:pt>
                <c:pt idx="281883">
                  <c:v>653.05392676986696</c:v>
                </c:pt>
                <c:pt idx="281884">
                  <c:v>653.05624352514099</c:v>
                </c:pt>
                <c:pt idx="281885">
                  <c:v>653.05856028041399</c:v>
                </c:pt>
                <c:pt idx="281886">
                  <c:v>653.06087703568801</c:v>
                </c:pt>
                <c:pt idx="281887">
                  <c:v>653.06319379096203</c:v>
                </c:pt>
                <c:pt idx="281888">
                  <c:v>653.06551054623503</c:v>
                </c:pt>
                <c:pt idx="281889">
                  <c:v>653.06782730150906</c:v>
                </c:pt>
                <c:pt idx="281890">
                  <c:v>653.07014405678206</c:v>
                </c:pt>
                <c:pt idx="281891">
                  <c:v>653.07246081205597</c:v>
                </c:pt>
                <c:pt idx="281892">
                  <c:v>653.07477756732897</c:v>
                </c:pt>
                <c:pt idx="281893">
                  <c:v>653.07709432260299</c:v>
                </c:pt>
                <c:pt idx="281894">
                  <c:v>653.07941107787599</c:v>
                </c:pt>
                <c:pt idx="281895">
                  <c:v>653.08172783315001</c:v>
                </c:pt>
                <c:pt idx="281896">
                  <c:v>653.08404458842404</c:v>
                </c:pt>
                <c:pt idx="281897">
                  <c:v>653.08636134369704</c:v>
                </c:pt>
                <c:pt idx="281898">
                  <c:v>653.08867809897095</c:v>
                </c:pt>
                <c:pt idx="281899">
                  <c:v>653.09099485424395</c:v>
                </c:pt>
                <c:pt idx="281900">
                  <c:v>653.09331160951797</c:v>
                </c:pt>
                <c:pt idx="281901">
                  <c:v>653.09562836479097</c:v>
                </c:pt>
                <c:pt idx="281902">
                  <c:v>653.09794512006499</c:v>
                </c:pt>
                <c:pt idx="281903">
                  <c:v>653.10026187533902</c:v>
                </c:pt>
                <c:pt idx="281904">
                  <c:v>653.10257863061202</c:v>
                </c:pt>
                <c:pt idx="281905">
                  <c:v>653.10489538588604</c:v>
                </c:pt>
                <c:pt idx="281906">
                  <c:v>653.10721214115904</c:v>
                </c:pt>
                <c:pt idx="281907">
                  <c:v>653.10952889643295</c:v>
                </c:pt>
                <c:pt idx="281908">
                  <c:v>653.11184565170595</c:v>
                </c:pt>
                <c:pt idx="281909">
                  <c:v>653.11416240697997</c:v>
                </c:pt>
                <c:pt idx="281910">
                  <c:v>653.116479162254</c:v>
                </c:pt>
                <c:pt idx="281911">
                  <c:v>653.118795917527</c:v>
                </c:pt>
                <c:pt idx="281912">
                  <c:v>653.12111267280102</c:v>
                </c:pt>
                <c:pt idx="281913">
                  <c:v>653.12342942807402</c:v>
                </c:pt>
                <c:pt idx="281914">
                  <c:v>653.12574618334804</c:v>
                </c:pt>
                <c:pt idx="281915">
                  <c:v>653.12806293862104</c:v>
                </c:pt>
                <c:pt idx="281916">
                  <c:v>653.13037969389495</c:v>
                </c:pt>
                <c:pt idx="281917">
                  <c:v>653.13269644916898</c:v>
                </c:pt>
                <c:pt idx="281918">
                  <c:v>653.13501320444198</c:v>
                </c:pt>
                <c:pt idx="281919">
                  <c:v>653.137329959716</c:v>
                </c:pt>
                <c:pt idx="281920">
                  <c:v>653.139646714989</c:v>
                </c:pt>
                <c:pt idx="281921">
                  <c:v>653.14196347026302</c:v>
                </c:pt>
                <c:pt idx="281922">
                  <c:v>653.14428022553602</c:v>
                </c:pt>
                <c:pt idx="281923">
                  <c:v>653.14659698081005</c:v>
                </c:pt>
                <c:pt idx="281924">
                  <c:v>653.14891373608395</c:v>
                </c:pt>
                <c:pt idx="281925">
                  <c:v>653.15123049135696</c:v>
                </c:pt>
                <c:pt idx="281926">
                  <c:v>653.15354724663098</c:v>
                </c:pt>
                <c:pt idx="281927">
                  <c:v>653.15586400190398</c:v>
                </c:pt>
                <c:pt idx="281928">
                  <c:v>653.158180757178</c:v>
                </c:pt>
                <c:pt idx="281929">
                  <c:v>653.160497512451</c:v>
                </c:pt>
                <c:pt idx="281930">
                  <c:v>653.16281426772503</c:v>
                </c:pt>
                <c:pt idx="281931">
                  <c:v>653.16513102299905</c:v>
                </c:pt>
                <c:pt idx="281932">
                  <c:v>653.16744777827205</c:v>
                </c:pt>
                <c:pt idx="281933">
                  <c:v>653.16976453354596</c:v>
                </c:pt>
                <c:pt idx="281934">
                  <c:v>653.17208128881896</c:v>
                </c:pt>
                <c:pt idx="281935">
                  <c:v>653.17439804409298</c:v>
                </c:pt>
                <c:pt idx="281936">
                  <c:v>653.17671479936598</c:v>
                </c:pt>
                <c:pt idx="281937">
                  <c:v>653.17903155464001</c:v>
                </c:pt>
                <c:pt idx="281938">
                  <c:v>653.18134830991403</c:v>
                </c:pt>
                <c:pt idx="281939">
                  <c:v>653.18366506518703</c:v>
                </c:pt>
                <c:pt idx="281940">
                  <c:v>653.18598182046105</c:v>
                </c:pt>
                <c:pt idx="281941">
                  <c:v>653.18829857573405</c:v>
                </c:pt>
                <c:pt idx="281942">
                  <c:v>653.19061533100796</c:v>
                </c:pt>
                <c:pt idx="281943">
                  <c:v>653.19293208628096</c:v>
                </c:pt>
                <c:pt idx="281944">
                  <c:v>653.19524884155499</c:v>
                </c:pt>
                <c:pt idx="281945">
                  <c:v>653.19756559682799</c:v>
                </c:pt>
                <c:pt idx="281946">
                  <c:v>653.19988235210201</c:v>
                </c:pt>
                <c:pt idx="281947">
                  <c:v>653.20219910737603</c:v>
                </c:pt>
                <c:pt idx="281948">
                  <c:v>653.20451586264903</c:v>
                </c:pt>
                <c:pt idx="281949">
                  <c:v>653.20683261792306</c:v>
                </c:pt>
                <c:pt idx="281950">
                  <c:v>653.20914937319606</c:v>
                </c:pt>
                <c:pt idx="281951">
                  <c:v>653.21146612846997</c:v>
                </c:pt>
                <c:pt idx="281952">
                  <c:v>653.21378288374297</c:v>
                </c:pt>
                <c:pt idx="281953">
                  <c:v>653.21609963901699</c:v>
                </c:pt>
                <c:pt idx="281954">
                  <c:v>653.21841639429101</c:v>
                </c:pt>
                <c:pt idx="281955">
                  <c:v>653.22073314956401</c:v>
                </c:pt>
                <c:pt idx="281956">
                  <c:v>653.22304990483804</c:v>
                </c:pt>
                <c:pt idx="281957">
                  <c:v>653.22536666011104</c:v>
                </c:pt>
                <c:pt idx="281958">
                  <c:v>653.22768341538494</c:v>
                </c:pt>
                <c:pt idx="281959">
                  <c:v>653.23000017065795</c:v>
                </c:pt>
                <c:pt idx="281960">
                  <c:v>653.23231692593197</c:v>
                </c:pt>
                <c:pt idx="281961">
                  <c:v>653.23463368120599</c:v>
                </c:pt>
                <c:pt idx="281962">
                  <c:v>653.23695043647899</c:v>
                </c:pt>
                <c:pt idx="281963">
                  <c:v>653.23926719175302</c:v>
                </c:pt>
                <c:pt idx="281964">
                  <c:v>653.24158394702602</c:v>
                </c:pt>
                <c:pt idx="281965">
                  <c:v>653.24390070230004</c:v>
                </c:pt>
                <c:pt idx="281966">
                  <c:v>653.24621745757304</c:v>
                </c:pt>
                <c:pt idx="281967">
                  <c:v>653.24853421284695</c:v>
                </c:pt>
                <c:pt idx="281968">
                  <c:v>653.25085096812097</c:v>
                </c:pt>
                <c:pt idx="281969">
                  <c:v>653.25316772339397</c:v>
                </c:pt>
                <c:pt idx="281970">
                  <c:v>653.255484478668</c:v>
                </c:pt>
                <c:pt idx="281971">
                  <c:v>653.257801233941</c:v>
                </c:pt>
                <c:pt idx="281972">
                  <c:v>653.26011798921502</c:v>
                </c:pt>
                <c:pt idx="281973">
                  <c:v>653.26243474448802</c:v>
                </c:pt>
                <c:pt idx="281974">
                  <c:v>653.26475149976204</c:v>
                </c:pt>
                <c:pt idx="281975">
                  <c:v>653.26706825503595</c:v>
                </c:pt>
                <c:pt idx="281976">
                  <c:v>653.26938501030895</c:v>
                </c:pt>
                <c:pt idx="281977">
                  <c:v>653.27170176558297</c:v>
                </c:pt>
                <c:pt idx="281978">
                  <c:v>653.27401852085598</c:v>
                </c:pt>
                <c:pt idx="281979">
                  <c:v>653.27633527613</c:v>
                </c:pt>
                <c:pt idx="281980">
                  <c:v>653.278652031403</c:v>
                </c:pt>
                <c:pt idx="281981">
                  <c:v>653.28096878667702</c:v>
                </c:pt>
                <c:pt idx="281982">
                  <c:v>653.28328554195105</c:v>
                </c:pt>
                <c:pt idx="281983">
                  <c:v>653.28560229722405</c:v>
                </c:pt>
                <c:pt idx="281984">
                  <c:v>653.28791905249795</c:v>
                </c:pt>
                <c:pt idx="281985">
                  <c:v>653.29023580777096</c:v>
                </c:pt>
                <c:pt idx="281986">
                  <c:v>653.29255256304498</c:v>
                </c:pt>
                <c:pt idx="281987">
                  <c:v>653.29486931831798</c:v>
                </c:pt>
                <c:pt idx="281988">
                  <c:v>653.297186073592</c:v>
                </c:pt>
                <c:pt idx="281989">
                  <c:v>653.29950282886603</c:v>
                </c:pt>
                <c:pt idx="281990">
                  <c:v>653.30181958413903</c:v>
                </c:pt>
                <c:pt idx="281991">
                  <c:v>653.30413633941305</c:v>
                </c:pt>
                <c:pt idx="281992">
                  <c:v>653.30645309468605</c:v>
                </c:pt>
                <c:pt idx="281993">
                  <c:v>653.30876984995996</c:v>
                </c:pt>
                <c:pt idx="281994">
                  <c:v>653.31108660523296</c:v>
                </c:pt>
                <c:pt idx="281995">
                  <c:v>653.31340336050698</c:v>
                </c:pt>
                <c:pt idx="281996">
                  <c:v>653.31572011577998</c:v>
                </c:pt>
                <c:pt idx="281997">
                  <c:v>653.31803687105401</c:v>
                </c:pt>
                <c:pt idx="281998">
                  <c:v>653.32035362632803</c:v>
                </c:pt>
                <c:pt idx="281999">
                  <c:v>653.32267038160103</c:v>
                </c:pt>
                <c:pt idx="282000">
                  <c:v>653.32498713687505</c:v>
                </c:pt>
                <c:pt idx="282001">
                  <c:v>653.32730389214805</c:v>
                </c:pt>
                <c:pt idx="282002">
                  <c:v>653.32962064742196</c:v>
                </c:pt>
                <c:pt idx="282003">
                  <c:v>653.33193740269496</c:v>
                </c:pt>
                <c:pt idx="282004">
                  <c:v>653.33425415796899</c:v>
                </c:pt>
                <c:pt idx="282005">
                  <c:v>653.33657091324301</c:v>
                </c:pt>
                <c:pt idx="282006">
                  <c:v>653.33888766851601</c:v>
                </c:pt>
                <c:pt idx="282007">
                  <c:v>653.34120442379003</c:v>
                </c:pt>
                <c:pt idx="282008">
                  <c:v>653.34352117906303</c:v>
                </c:pt>
                <c:pt idx="282009">
                  <c:v>653.34583793433706</c:v>
                </c:pt>
                <c:pt idx="282010">
                  <c:v>653.34815468961006</c:v>
                </c:pt>
                <c:pt idx="282011">
                  <c:v>653.35047144488396</c:v>
                </c:pt>
                <c:pt idx="282012">
                  <c:v>653.35278820015799</c:v>
                </c:pt>
                <c:pt idx="282013">
                  <c:v>653.35510495543099</c:v>
                </c:pt>
                <c:pt idx="282014">
                  <c:v>653.35742171070501</c:v>
                </c:pt>
                <c:pt idx="282015">
                  <c:v>653.35973846597801</c:v>
                </c:pt>
                <c:pt idx="282016">
                  <c:v>653.36205522125204</c:v>
                </c:pt>
                <c:pt idx="282017">
                  <c:v>653.36437197652504</c:v>
                </c:pt>
                <c:pt idx="282018">
                  <c:v>653.36668873179894</c:v>
                </c:pt>
                <c:pt idx="282019">
                  <c:v>653.36900548707297</c:v>
                </c:pt>
                <c:pt idx="282020">
                  <c:v>653.37132224234597</c:v>
                </c:pt>
                <c:pt idx="282021">
                  <c:v>653.37363899761999</c:v>
                </c:pt>
                <c:pt idx="282022">
                  <c:v>653.37595575289299</c:v>
                </c:pt>
                <c:pt idx="282023">
                  <c:v>653.37827250816702</c:v>
                </c:pt>
                <c:pt idx="282024">
                  <c:v>653.38058926344002</c:v>
                </c:pt>
                <c:pt idx="282025">
                  <c:v>653.38290601871404</c:v>
                </c:pt>
                <c:pt idx="282026">
                  <c:v>653.38522277398795</c:v>
                </c:pt>
                <c:pt idx="282027">
                  <c:v>653.38753952926095</c:v>
                </c:pt>
                <c:pt idx="282028">
                  <c:v>653.38985628453497</c:v>
                </c:pt>
                <c:pt idx="282029">
                  <c:v>653.39217303980797</c:v>
                </c:pt>
                <c:pt idx="282030">
                  <c:v>653.39448979508199</c:v>
                </c:pt>
                <c:pt idx="282031">
                  <c:v>653.396806550355</c:v>
                </c:pt>
                <c:pt idx="282032">
                  <c:v>653.39912330562902</c:v>
                </c:pt>
                <c:pt idx="282033">
                  <c:v>653.40144006090304</c:v>
                </c:pt>
                <c:pt idx="282034">
                  <c:v>653.40375681617604</c:v>
                </c:pt>
                <c:pt idx="282035">
                  <c:v>653.40607357144995</c:v>
                </c:pt>
                <c:pt idx="282036">
                  <c:v>653.40839032672295</c:v>
                </c:pt>
                <c:pt idx="282037">
                  <c:v>653.41070708199697</c:v>
                </c:pt>
                <c:pt idx="282038">
                  <c:v>653.41302383726998</c:v>
                </c:pt>
                <c:pt idx="282039">
                  <c:v>653.415340592544</c:v>
                </c:pt>
                <c:pt idx="282040">
                  <c:v>653.41765734781802</c:v>
                </c:pt>
                <c:pt idx="282041">
                  <c:v>653.41997410309102</c:v>
                </c:pt>
                <c:pt idx="282042">
                  <c:v>653.42229085836505</c:v>
                </c:pt>
                <c:pt idx="282043">
                  <c:v>653.42460761363805</c:v>
                </c:pt>
                <c:pt idx="282044">
                  <c:v>653.42692436891195</c:v>
                </c:pt>
                <c:pt idx="282045">
                  <c:v>653.42924112418495</c:v>
                </c:pt>
                <c:pt idx="282046">
                  <c:v>653.43155787945898</c:v>
                </c:pt>
                <c:pt idx="282047">
                  <c:v>653.43387463473198</c:v>
                </c:pt>
                <c:pt idx="282048">
                  <c:v>653.436191390006</c:v>
                </c:pt>
                <c:pt idx="282049">
                  <c:v>653.43850814528003</c:v>
                </c:pt>
                <c:pt idx="282050">
                  <c:v>653.44082490055303</c:v>
                </c:pt>
                <c:pt idx="282051">
                  <c:v>653.44314165582705</c:v>
                </c:pt>
                <c:pt idx="282052">
                  <c:v>653.44545841110005</c:v>
                </c:pt>
                <c:pt idx="282053">
                  <c:v>653.44777516637396</c:v>
                </c:pt>
                <c:pt idx="282054">
                  <c:v>653.45009192164696</c:v>
                </c:pt>
                <c:pt idx="282055">
                  <c:v>653.45240867692098</c:v>
                </c:pt>
                <c:pt idx="282056">
                  <c:v>653.454725432195</c:v>
                </c:pt>
                <c:pt idx="282057">
                  <c:v>653.45704218746801</c:v>
                </c:pt>
                <c:pt idx="282058">
                  <c:v>653.45935894274203</c:v>
                </c:pt>
                <c:pt idx="282059">
                  <c:v>653.46167569801503</c:v>
                </c:pt>
                <c:pt idx="282060">
                  <c:v>653.46399245328905</c:v>
                </c:pt>
                <c:pt idx="282061">
                  <c:v>653.46630920856205</c:v>
                </c:pt>
                <c:pt idx="282062">
                  <c:v>653.46862596383596</c:v>
                </c:pt>
                <c:pt idx="282063">
                  <c:v>653.47094271910998</c:v>
                </c:pt>
                <c:pt idx="282064">
                  <c:v>653.47325947438298</c:v>
                </c:pt>
                <c:pt idx="282065">
                  <c:v>653.47557622965701</c:v>
                </c:pt>
                <c:pt idx="282066">
                  <c:v>653.47789298493001</c:v>
                </c:pt>
                <c:pt idx="282067">
                  <c:v>653.48020974020403</c:v>
                </c:pt>
                <c:pt idx="282068">
                  <c:v>653.48252649547703</c:v>
                </c:pt>
                <c:pt idx="282069">
                  <c:v>653.48484325075106</c:v>
                </c:pt>
                <c:pt idx="282070">
                  <c:v>653.48716000602496</c:v>
                </c:pt>
                <c:pt idx="282071">
                  <c:v>653.48947676129796</c:v>
                </c:pt>
                <c:pt idx="282072">
                  <c:v>653.49179351657199</c:v>
                </c:pt>
                <c:pt idx="282073">
                  <c:v>653.49411027184499</c:v>
                </c:pt>
                <c:pt idx="282074">
                  <c:v>653.49642702711901</c:v>
                </c:pt>
                <c:pt idx="282075">
                  <c:v>653.49874378239201</c:v>
                </c:pt>
                <c:pt idx="282076">
                  <c:v>653.50106053766604</c:v>
                </c:pt>
                <c:pt idx="282077">
                  <c:v>653.50337729293994</c:v>
                </c:pt>
                <c:pt idx="282078">
                  <c:v>653.50569404821294</c:v>
                </c:pt>
                <c:pt idx="282079">
                  <c:v>653.50801080348697</c:v>
                </c:pt>
                <c:pt idx="282080">
                  <c:v>653.51032755875997</c:v>
                </c:pt>
                <c:pt idx="282081">
                  <c:v>653.51264431403399</c:v>
                </c:pt>
                <c:pt idx="282082">
                  <c:v>653.51496106930699</c:v>
                </c:pt>
                <c:pt idx="282083">
                  <c:v>653.51727782458102</c:v>
                </c:pt>
                <c:pt idx="282084">
                  <c:v>653.51959457985504</c:v>
                </c:pt>
                <c:pt idx="282085">
                  <c:v>653.52191133512804</c:v>
                </c:pt>
                <c:pt idx="282086">
                  <c:v>653.52422809040195</c:v>
                </c:pt>
                <c:pt idx="282087">
                  <c:v>653.52654484567495</c:v>
                </c:pt>
                <c:pt idx="282088">
                  <c:v>653.52886160094897</c:v>
                </c:pt>
                <c:pt idx="282089">
                  <c:v>653.53117835622197</c:v>
                </c:pt>
                <c:pt idx="282090">
                  <c:v>653.53349511149599</c:v>
                </c:pt>
                <c:pt idx="282091">
                  <c:v>653.535811866769</c:v>
                </c:pt>
                <c:pt idx="282092">
                  <c:v>653.53812862204302</c:v>
                </c:pt>
                <c:pt idx="282093">
                  <c:v>653.54044537731704</c:v>
                </c:pt>
                <c:pt idx="282094">
                  <c:v>653.54276213259004</c:v>
                </c:pt>
                <c:pt idx="282095">
                  <c:v>653.54507888786395</c:v>
                </c:pt>
                <c:pt idx="282096">
                  <c:v>653.54739564313695</c:v>
                </c:pt>
                <c:pt idx="282097">
                  <c:v>653.54971239841097</c:v>
                </c:pt>
                <c:pt idx="282098">
                  <c:v>653.55202915368397</c:v>
                </c:pt>
                <c:pt idx="282099">
                  <c:v>653.554345908958</c:v>
                </c:pt>
                <c:pt idx="282100">
                  <c:v>653.55666266423202</c:v>
                </c:pt>
                <c:pt idx="282101">
                  <c:v>653.55897941950502</c:v>
                </c:pt>
                <c:pt idx="282102">
                  <c:v>653.56129617477905</c:v>
                </c:pt>
                <c:pt idx="282103">
                  <c:v>653.56361293005205</c:v>
                </c:pt>
                <c:pt idx="282104">
                  <c:v>653.56592968532595</c:v>
                </c:pt>
                <c:pt idx="282105">
                  <c:v>653.56824644059895</c:v>
                </c:pt>
                <c:pt idx="282106">
                  <c:v>653.57056319587298</c:v>
                </c:pt>
                <c:pt idx="282107">
                  <c:v>653.572879951147</c:v>
                </c:pt>
                <c:pt idx="282108">
                  <c:v>653.57519670642</c:v>
                </c:pt>
                <c:pt idx="282109">
                  <c:v>653.57751346169402</c:v>
                </c:pt>
                <c:pt idx="282110">
                  <c:v>653.57983021696703</c:v>
                </c:pt>
                <c:pt idx="282111">
                  <c:v>653.58214697224105</c:v>
                </c:pt>
                <c:pt idx="282112">
                  <c:v>653.58446372751405</c:v>
                </c:pt>
                <c:pt idx="282113">
                  <c:v>653.58678048278796</c:v>
                </c:pt>
                <c:pt idx="282114">
                  <c:v>653.58909723806198</c:v>
                </c:pt>
                <c:pt idx="282115">
                  <c:v>653.59141399333498</c:v>
                </c:pt>
                <c:pt idx="282116">
                  <c:v>653.593730748609</c:v>
                </c:pt>
                <c:pt idx="282117">
                  <c:v>653.59604750388201</c:v>
                </c:pt>
                <c:pt idx="282118">
                  <c:v>653.59836425915603</c:v>
                </c:pt>
                <c:pt idx="282119">
                  <c:v>653.60068101442903</c:v>
                </c:pt>
                <c:pt idx="282120">
                  <c:v>653.60299776970305</c:v>
                </c:pt>
                <c:pt idx="282121">
                  <c:v>653.60531452497696</c:v>
                </c:pt>
                <c:pt idx="282122">
                  <c:v>653.60763128024996</c:v>
                </c:pt>
                <c:pt idx="282123">
                  <c:v>653.60994803552398</c:v>
                </c:pt>
                <c:pt idx="282124">
                  <c:v>653.61226479079698</c:v>
                </c:pt>
                <c:pt idx="282125">
                  <c:v>653.61458154607101</c:v>
                </c:pt>
                <c:pt idx="282126">
                  <c:v>653.61689830134401</c:v>
                </c:pt>
                <c:pt idx="282127">
                  <c:v>653.61921505661803</c:v>
                </c:pt>
                <c:pt idx="282128">
                  <c:v>653.62153181189205</c:v>
                </c:pt>
                <c:pt idx="282129">
                  <c:v>653.62384856716506</c:v>
                </c:pt>
                <c:pt idx="282130">
                  <c:v>653.62616532243896</c:v>
                </c:pt>
                <c:pt idx="282131">
                  <c:v>653.62848207771196</c:v>
                </c:pt>
                <c:pt idx="282132">
                  <c:v>653.63079883298599</c:v>
                </c:pt>
                <c:pt idx="282133">
                  <c:v>653.63311558825899</c:v>
                </c:pt>
                <c:pt idx="282134">
                  <c:v>653.63543234353301</c:v>
                </c:pt>
                <c:pt idx="282135">
                  <c:v>653.63774909880703</c:v>
                </c:pt>
                <c:pt idx="282136">
                  <c:v>653.64006585408004</c:v>
                </c:pt>
                <c:pt idx="282137">
                  <c:v>653.64238260935394</c:v>
                </c:pt>
                <c:pt idx="282138">
                  <c:v>653.64469936462694</c:v>
                </c:pt>
                <c:pt idx="282139">
                  <c:v>653.64701611990097</c:v>
                </c:pt>
                <c:pt idx="282140">
                  <c:v>653.64933287517397</c:v>
                </c:pt>
                <c:pt idx="282141">
                  <c:v>653.65164963044799</c:v>
                </c:pt>
                <c:pt idx="282142">
                  <c:v>653.65396638572099</c:v>
                </c:pt>
                <c:pt idx="282143">
                  <c:v>653.65628314099501</c:v>
                </c:pt>
                <c:pt idx="282144">
                  <c:v>653.65859989626904</c:v>
                </c:pt>
                <c:pt idx="282145">
                  <c:v>653.66091665154204</c:v>
                </c:pt>
                <c:pt idx="282146">
                  <c:v>653.66323340681595</c:v>
                </c:pt>
                <c:pt idx="282147">
                  <c:v>653.66555016208895</c:v>
                </c:pt>
                <c:pt idx="282148">
                  <c:v>653.66786691736297</c:v>
                </c:pt>
                <c:pt idx="282149">
                  <c:v>653.67018367263597</c:v>
                </c:pt>
                <c:pt idx="282150">
                  <c:v>653.67250042790999</c:v>
                </c:pt>
                <c:pt idx="282151">
                  <c:v>653.67481718318402</c:v>
                </c:pt>
                <c:pt idx="282152">
                  <c:v>653.67713393845702</c:v>
                </c:pt>
                <c:pt idx="282153">
                  <c:v>653.67945069373104</c:v>
                </c:pt>
                <c:pt idx="282154">
                  <c:v>653.68176744900404</c:v>
                </c:pt>
                <c:pt idx="282155">
                  <c:v>653.68408420427795</c:v>
                </c:pt>
                <c:pt idx="282156">
                  <c:v>653.68640095955095</c:v>
                </c:pt>
                <c:pt idx="282157">
                  <c:v>653.68871771482497</c:v>
                </c:pt>
                <c:pt idx="282158">
                  <c:v>653.691034470099</c:v>
                </c:pt>
                <c:pt idx="282159">
                  <c:v>653.693351225372</c:v>
                </c:pt>
                <c:pt idx="282160">
                  <c:v>653.69566798064602</c:v>
                </c:pt>
                <c:pt idx="282161">
                  <c:v>653.69798473591902</c:v>
                </c:pt>
                <c:pt idx="282162">
                  <c:v>653.70030149119304</c:v>
                </c:pt>
                <c:pt idx="282163">
                  <c:v>653.70261824646605</c:v>
                </c:pt>
                <c:pt idx="282164">
                  <c:v>653.70493500173995</c:v>
                </c:pt>
                <c:pt idx="282165">
                  <c:v>653.70725175701398</c:v>
                </c:pt>
                <c:pt idx="282166">
                  <c:v>653.70956851228698</c:v>
                </c:pt>
                <c:pt idx="282167">
                  <c:v>653.711885267561</c:v>
                </c:pt>
                <c:pt idx="282168">
                  <c:v>653.714202022834</c:v>
                </c:pt>
                <c:pt idx="282169">
                  <c:v>653.71651877810802</c:v>
                </c:pt>
                <c:pt idx="282170">
                  <c:v>653.71883553338103</c:v>
                </c:pt>
                <c:pt idx="282171">
                  <c:v>653.72115228865505</c:v>
                </c:pt>
                <c:pt idx="282172">
                  <c:v>653.72346904392896</c:v>
                </c:pt>
                <c:pt idx="282173">
                  <c:v>653.72578579920196</c:v>
                </c:pt>
                <c:pt idx="282174">
                  <c:v>653.72810255447598</c:v>
                </c:pt>
                <c:pt idx="282175">
                  <c:v>653.73041930974898</c:v>
                </c:pt>
                <c:pt idx="282176">
                  <c:v>653.732736065023</c:v>
                </c:pt>
                <c:pt idx="282177">
                  <c:v>653.735052820296</c:v>
                </c:pt>
                <c:pt idx="282178">
                  <c:v>653.73736957557003</c:v>
                </c:pt>
                <c:pt idx="282179">
                  <c:v>653.73968633084405</c:v>
                </c:pt>
                <c:pt idx="282180">
                  <c:v>653.74200308611705</c:v>
                </c:pt>
                <c:pt idx="282181">
                  <c:v>653.74431984139096</c:v>
                </c:pt>
                <c:pt idx="282182">
                  <c:v>653.74663659666396</c:v>
                </c:pt>
                <c:pt idx="282183">
                  <c:v>653.74895335193798</c:v>
                </c:pt>
                <c:pt idx="282184">
                  <c:v>653.75127010721098</c:v>
                </c:pt>
                <c:pt idx="282185">
                  <c:v>653.75358686248501</c:v>
                </c:pt>
                <c:pt idx="282186">
                  <c:v>653.75590361775903</c:v>
                </c:pt>
                <c:pt idx="282187">
                  <c:v>653.75822037303203</c:v>
                </c:pt>
                <c:pt idx="282188">
                  <c:v>653.76053712830605</c:v>
                </c:pt>
                <c:pt idx="282189">
                  <c:v>653.76285388357906</c:v>
                </c:pt>
                <c:pt idx="282190">
                  <c:v>653.76517063885296</c:v>
                </c:pt>
                <c:pt idx="282191">
                  <c:v>653.76748739412596</c:v>
                </c:pt>
                <c:pt idx="282192">
                  <c:v>653.76980414939999</c:v>
                </c:pt>
                <c:pt idx="282193">
                  <c:v>653.77212090467299</c:v>
                </c:pt>
                <c:pt idx="282194">
                  <c:v>653.77443765994701</c:v>
                </c:pt>
                <c:pt idx="282195">
                  <c:v>653.77675441522103</c:v>
                </c:pt>
                <c:pt idx="282196">
                  <c:v>653.77907117049403</c:v>
                </c:pt>
                <c:pt idx="282197">
                  <c:v>653.78138792576794</c:v>
                </c:pt>
                <c:pt idx="282198">
                  <c:v>653.78370468104094</c:v>
                </c:pt>
                <c:pt idx="282199">
                  <c:v>653.78602143631497</c:v>
                </c:pt>
                <c:pt idx="282200">
                  <c:v>653.78833819158797</c:v>
                </c:pt>
                <c:pt idx="282201">
                  <c:v>653.79065494686199</c:v>
                </c:pt>
                <c:pt idx="282202">
                  <c:v>653.79297170213601</c:v>
                </c:pt>
                <c:pt idx="282203">
                  <c:v>653.79528845740901</c:v>
                </c:pt>
                <c:pt idx="282204">
                  <c:v>653.79760521268304</c:v>
                </c:pt>
                <c:pt idx="282205">
                  <c:v>653.79992196795604</c:v>
                </c:pt>
                <c:pt idx="282206">
                  <c:v>653.80223872322995</c:v>
                </c:pt>
                <c:pt idx="282207">
                  <c:v>653.80455547850295</c:v>
                </c:pt>
                <c:pt idx="282208">
                  <c:v>653.80687223377697</c:v>
                </c:pt>
                <c:pt idx="282209">
                  <c:v>653.80918898905099</c:v>
                </c:pt>
                <c:pt idx="282210">
                  <c:v>653.81150574432399</c:v>
                </c:pt>
                <c:pt idx="282211">
                  <c:v>653.81382249959802</c:v>
                </c:pt>
                <c:pt idx="282212">
                  <c:v>653.81613925487102</c:v>
                </c:pt>
                <c:pt idx="282213">
                  <c:v>653.81845601014504</c:v>
                </c:pt>
                <c:pt idx="282214">
                  <c:v>653.82077276541804</c:v>
                </c:pt>
                <c:pt idx="282215">
                  <c:v>653.82308952069195</c:v>
                </c:pt>
                <c:pt idx="282216">
                  <c:v>653.82540627596597</c:v>
                </c:pt>
                <c:pt idx="282217">
                  <c:v>653.82772303123897</c:v>
                </c:pt>
                <c:pt idx="282218">
                  <c:v>653.830039786513</c:v>
                </c:pt>
                <c:pt idx="282219">
                  <c:v>653.832356541786</c:v>
                </c:pt>
                <c:pt idx="282220">
                  <c:v>653.83467329706002</c:v>
                </c:pt>
                <c:pt idx="282221">
                  <c:v>653.83699005233302</c:v>
                </c:pt>
                <c:pt idx="282222">
                  <c:v>653.83930680760704</c:v>
                </c:pt>
                <c:pt idx="282223">
                  <c:v>653.84162356288095</c:v>
                </c:pt>
                <c:pt idx="282224">
                  <c:v>653.84394031815395</c:v>
                </c:pt>
                <c:pt idx="282225">
                  <c:v>653.84625707342798</c:v>
                </c:pt>
                <c:pt idx="282226">
                  <c:v>653.84857382870098</c:v>
                </c:pt>
                <c:pt idx="282227">
                  <c:v>653.850890583975</c:v>
                </c:pt>
                <c:pt idx="282228">
                  <c:v>653.853207339248</c:v>
                </c:pt>
                <c:pt idx="282229">
                  <c:v>653.85552409452202</c:v>
                </c:pt>
                <c:pt idx="282230">
                  <c:v>653.85784084979605</c:v>
                </c:pt>
                <c:pt idx="282231">
                  <c:v>653.86015760506905</c:v>
                </c:pt>
                <c:pt idx="282232">
                  <c:v>653.86247436034296</c:v>
                </c:pt>
                <c:pt idx="282233">
                  <c:v>653.86479111561596</c:v>
                </c:pt>
                <c:pt idx="282234">
                  <c:v>653.86710787088998</c:v>
                </c:pt>
                <c:pt idx="282235">
                  <c:v>653.86942462616298</c:v>
                </c:pt>
                <c:pt idx="282236">
                  <c:v>653.871741381437</c:v>
                </c:pt>
                <c:pt idx="282237">
                  <c:v>653.87405813671103</c:v>
                </c:pt>
                <c:pt idx="282238">
                  <c:v>653.87637489198403</c:v>
                </c:pt>
                <c:pt idx="282239">
                  <c:v>653.87869164725805</c:v>
                </c:pt>
                <c:pt idx="282240">
                  <c:v>653.88100840253105</c:v>
                </c:pt>
                <c:pt idx="282241">
                  <c:v>653.88332515780496</c:v>
                </c:pt>
                <c:pt idx="282242">
                  <c:v>653.88564191307796</c:v>
                </c:pt>
                <c:pt idx="282243">
                  <c:v>653.88795866835198</c:v>
                </c:pt>
                <c:pt idx="282244">
                  <c:v>653.89027542362498</c:v>
                </c:pt>
                <c:pt idx="282245">
                  <c:v>653.89259217889901</c:v>
                </c:pt>
                <c:pt idx="282246">
                  <c:v>653.89490893417303</c:v>
                </c:pt>
                <c:pt idx="282247">
                  <c:v>653.89722568944603</c:v>
                </c:pt>
                <c:pt idx="282248">
                  <c:v>653.89954244472005</c:v>
                </c:pt>
                <c:pt idx="282249">
                  <c:v>653.90185919999305</c:v>
                </c:pt>
                <c:pt idx="282250">
                  <c:v>653.90417595526696</c:v>
                </c:pt>
                <c:pt idx="282251">
                  <c:v>653.90649271053996</c:v>
                </c:pt>
                <c:pt idx="282252">
                  <c:v>653.90880946581399</c:v>
                </c:pt>
                <c:pt idx="282253">
                  <c:v>653.91112622108801</c:v>
                </c:pt>
                <c:pt idx="282254">
                  <c:v>653.91344297636101</c:v>
                </c:pt>
                <c:pt idx="282255">
                  <c:v>653.91575973163503</c:v>
                </c:pt>
                <c:pt idx="282256">
                  <c:v>653.91807648690803</c:v>
                </c:pt>
                <c:pt idx="282257">
                  <c:v>653.92039324218194</c:v>
                </c:pt>
                <c:pt idx="282258">
                  <c:v>653.92270999745494</c:v>
                </c:pt>
                <c:pt idx="282259">
                  <c:v>653.92502675272897</c:v>
                </c:pt>
                <c:pt idx="282260">
                  <c:v>653.92734350800299</c:v>
                </c:pt>
                <c:pt idx="282261">
                  <c:v>653.92966026327599</c:v>
                </c:pt>
                <c:pt idx="282262">
                  <c:v>653.93197701855001</c:v>
                </c:pt>
                <c:pt idx="282263">
                  <c:v>653.93429377382301</c:v>
                </c:pt>
                <c:pt idx="282264">
                  <c:v>653.93661052909704</c:v>
                </c:pt>
                <c:pt idx="282265">
                  <c:v>653.93892728437004</c:v>
                </c:pt>
                <c:pt idx="282266">
                  <c:v>653.94124403964395</c:v>
                </c:pt>
                <c:pt idx="282267">
                  <c:v>653.94356079491797</c:v>
                </c:pt>
                <c:pt idx="282268">
                  <c:v>653.94587755019097</c:v>
                </c:pt>
                <c:pt idx="282269">
                  <c:v>653.94819430546499</c:v>
                </c:pt>
                <c:pt idx="282270">
                  <c:v>653.95051106073799</c:v>
                </c:pt>
                <c:pt idx="282271">
                  <c:v>653.95282781601202</c:v>
                </c:pt>
                <c:pt idx="282272">
                  <c:v>653.95514457128502</c:v>
                </c:pt>
                <c:pt idx="282273">
                  <c:v>653.95746132655904</c:v>
                </c:pt>
                <c:pt idx="282274">
                  <c:v>653.95977808183295</c:v>
                </c:pt>
                <c:pt idx="282275">
                  <c:v>653.96209483710595</c:v>
                </c:pt>
                <c:pt idx="282276">
                  <c:v>653.96441159237997</c:v>
                </c:pt>
                <c:pt idx="282277">
                  <c:v>653.96672834765297</c:v>
                </c:pt>
                <c:pt idx="282278">
                  <c:v>653.969045102927</c:v>
                </c:pt>
                <c:pt idx="282279">
                  <c:v>653.9713618582</c:v>
                </c:pt>
                <c:pt idx="282280">
                  <c:v>653.97367861347402</c:v>
                </c:pt>
                <c:pt idx="282281">
                  <c:v>653.97599536874804</c:v>
                </c:pt>
                <c:pt idx="282282">
                  <c:v>653.97831212402104</c:v>
                </c:pt>
                <c:pt idx="282283">
                  <c:v>653.98062887929495</c:v>
                </c:pt>
                <c:pt idx="282284">
                  <c:v>653.98294563456795</c:v>
                </c:pt>
                <c:pt idx="282285">
                  <c:v>653.98526238984198</c:v>
                </c:pt>
                <c:pt idx="282286">
                  <c:v>653.98757914511498</c:v>
                </c:pt>
                <c:pt idx="282287">
                  <c:v>653.989895900389</c:v>
                </c:pt>
                <c:pt idx="282288">
                  <c:v>653.99221265566302</c:v>
                </c:pt>
                <c:pt idx="282289">
                  <c:v>653.99452941093602</c:v>
                </c:pt>
                <c:pt idx="282290">
                  <c:v>653.99684616621005</c:v>
                </c:pt>
                <c:pt idx="282291">
                  <c:v>653.99916292148305</c:v>
                </c:pt>
                <c:pt idx="282292">
                  <c:v>654.00147967675696</c:v>
                </c:pt>
                <c:pt idx="282293">
                  <c:v>654.00379643202996</c:v>
                </c:pt>
                <c:pt idx="282294">
                  <c:v>654.00611318730398</c:v>
                </c:pt>
                <c:pt idx="282295">
                  <c:v>654.00842994257698</c:v>
                </c:pt>
                <c:pt idx="282296">
                  <c:v>654.010746697851</c:v>
                </c:pt>
                <c:pt idx="282297">
                  <c:v>654.01306345312503</c:v>
                </c:pt>
                <c:pt idx="282298">
                  <c:v>654.01538020839803</c:v>
                </c:pt>
                <c:pt idx="282299">
                  <c:v>654.01769696367205</c:v>
                </c:pt>
                <c:pt idx="282300">
                  <c:v>654.02001371894505</c:v>
                </c:pt>
                <c:pt idx="282301">
                  <c:v>654.02233047421896</c:v>
                </c:pt>
                <c:pt idx="282302">
                  <c:v>654.02464722949196</c:v>
                </c:pt>
                <c:pt idx="282303">
                  <c:v>654.02696398476598</c:v>
                </c:pt>
                <c:pt idx="282304">
                  <c:v>654.02928074004001</c:v>
                </c:pt>
                <c:pt idx="282305">
                  <c:v>654.03159749531301</c:v>
                </c:pt>
                <c:pt idx="282306">
                  <c:v>654.03391425058703</c:v>
                </c:pt>
                <c:pt idx="282307">
                  <c:v>654.03623100586003</c:v>
                </c:pt>
                <c:pt idx="282308">
                  <c:v>654.03854776113405</c:v>
                </c:pt>
                <c:pt idx="282309">
                  <c:v>654.04086451640705</c:v>
                </c:pt>
                <c:pt idx="282310">
                  <c:v>654.04318127168096</c:v>
                </c:pt>
                <c:pt idx="282311">
                  <c:v>654.04549802695499</c:v>
                </c:pt>
                <c:pt idx="282312">
                  <c:v>654.04781478222799</c:v>
                </c:pt>
                <c:pt idx="282313">
                  <c:v>654.05013153750201</c:v>
                </c:pt>
                <c:pt idx="282314">
                  <c:v>654.05244829277501</c:v>
                </c:pt>
                <c:pt idx="282315">
                  <c:v>654.05476504804903</c:v>
                </c:pt>
                <c:pt idx="282316">
                  <c:v>654.05708180332203</c:v>
                </c:pt>
                <c:pt idx="282317">
                  <c:v>654.05939855859594</c:v>
                </c:pt>
                <c:pt idx="282318">
                  <c:v>654.06171531386997</c:v>
                </c:pt>
                <c:pt idx="282319">
                  <c:v>654.06403206914297</c:v>
                </c:pt>
                <c:pt idx="282320">
                  <c:v>654.06634882441699</c:v>
                </c:pt>
                <c:pt idx="282321">
                  <c:v>654.06866557968999</c:v>
                </c:pt>
                <c:pt idx="282322">
                  <c:v>654.07098233496401</c:v>
                </c:pt>
                <c:pt idx="282323">
                  <c:v>654.07329909023701</c:v>
                </c:pt>
                <c:pt idx="282324">
                  <c:v>654.07561584551104</c:v>
                </c:pt>
                <c:pt idx="282325">
                  <c:v>654.07793260078495</c:v>
                </c:pt>
                <c:pt idx="282326">
                  <c:v>654.08024935605795</c:v>
                </c:pt>
                <c:pt idx="282327">
                  <c:v>654.08256611133197</c:v>
                </c:pt>
                <c:pt idx="282328">
                  <c:v>654.08488286660497</c:v>
                </c:pt>
                <c:pt idx="282329">
                  <c:v>654.08719962187899</c:v>
                </c:pt>
                <c:pt idx="282330">
                  <c:v>654.08951637715199</c:v>
                </c:pt>
                <c:pt idx="282331">
                  <c:v>654.09183313242602</c:v>
                </c:pt>
                <c:pt idx="282332">
                  <c:v>654.09414988770004</c:v>
                </c:pt>
                <c:pt idx="282333">
                  <c:v>654.09646664297304</c:v>
                </c:pt>
                <c:pt idx="282334">
                  <c:v>654.09878339824695</c:v>
                </c:pt>
                <c:pt idx="282335">
                  <c:v>654.10110015351995</c:v>
                </c:pt>
                <c:pt idx="282336">
                  <c:v>654.10341690879397</c:v>
                </c:pt>
                <c:pt idx="282337">
                  <c:v>654.10573366406697</c:v>
                </c:pt>
                <c:pt idx="282338">
                  <c:v>654.108050419341</c:v>
                </c:pt>
                <c:pt idx="282339">
                  <c:v>654.11036717461502</c:v>
                </c:pt>
                <c:pt idx="282340">
                  <c:v>654.11268392988802</c:v>
                </c:pt>
                <c:pt idx="282341">
                  <c:v>654.11500068516204</c:v>
                </c:pt>
                <c:pt idx="282342">
                  <c:v>654.11731744043504</c:v>
                </c:pt>
                <c:pt idx="282343">
                  <c:v>654.11963419570895</c:v>
                </c:pt>
                <c:pt idx="282344">
                  <c:v>654.12195095098195</c:v>
                </c:pt>
                <c:pt idx="282345">
                  <c:v>654.12426770625598</c:v>
                </c:pt>
                <c:pt idx="282346">
                  <c:v>654.12658446152898</c:v>
                </c:pt>
                <c:pt idx="282347">
                  <c:v>654.128901216803</c:v>
                </c:pt>
                <c:pt idx="282348">
                  <c:v>654.13121797207702</c:v>
                </c:pt>
                <c:pt idx="282349">
                  <c:v>654.13353472735002</c:v>
                </c:pt>
                <c:pt idx="282350">
                  <c:v>654.13585148262405</c:v>
                </c:pt>
                <c:pt idx="282351">
                  <c:v>654.13816823789705</c:v>
                </c:pt>
                <c:pt idx="282352">
                  <c:v>654.14048499317096</c:v>
                </c:pt>
                <c:pt idx="282353">
                  <c:v>654.14280174844396</c:v>
                </c:pt>
                <c:pt idx="282354">
                  <c:v>654.14511850371798</c:v>
                </c:pt>
                <c:pt idx="282355">
                  <c:v>654.147435258992</c:v>
                </c:pt>
                <c:pt idx="282356">
                  <c:v>654.149752014265</c:v>
                </c:pt>
                <c:pt idx="282357">
                  <c:v>654.15206876953903</c:v>
                </c:pt>
                <c:pt idx="282358">
                  <c:v>654.15438552481203</c:v>
                </c:pt>
                <c:pt idx="282359">
                  <c:v>654.15670228008605</c:v>
                </c:pt>
                <c:pt idx="282360">
                  <c:v>654.15901903535905</c:v>
                </c:pt>
                <c:pt idx="282361">
                  <c:v>654.16133579063296</c:v>
                </c:pt>
                <c:pt idx="282362">
                  <c:v>654.16365254590698</c:v>
                </c:pt>
                <c:pt idx="282363">
                  <c:v>654.16596930117998</c:v>
                </c:pt>
                <c:pt idx="282364">
                  <c:v>654.16828605645401</c:v>
                </c:pt>
                <c:pt idx="282365">
                  <c:v>654.17060281172701</c:v>
                </c:pt>
                <c:pt idx="282366">
                  <c:v>654.17291956700103</c:v>
                </c:pt>
                <c:pt idx="282367">
                  <c:v>654.17523632227403</c:v>
                </c:pt>
                <c:pt idx="282368">
                  <c:v>654.17755307754805</c:v>
                </c:pt>
                <c:pt idx="282369">
                  <c:v>654.17986983282196</c:v>
                </c:pt>
                <c:pt idx="282370">
                  <c:v>654.18218658809496</c:v>
                </c:pt>
                <c:pt idx="282371">
                  <c:v>654.18450334336899</c:v>
                </c:pt>
                <c:pt idx="282372">
                  <c:v>654.18682009864199</c:v>
                </c:pt>
                <c:pt idx="282373">
                  <c:v>654.18913685391601</c:v>
                </c:pt>
                <c:pt idx="282374">
                  <c:v>654.19145360918901</c:v>
                </c:pt>
                <c:pt idx="282375">
                  <c:v>654.19377036446303</c:v>
                </c:pt>
                <c:pt idx="282376">
                  <c:v>654.19608711973694</c:v>
                </c:pt>
                <c:pt idx="282377">
                  <c:v>654.19840387500994</c:v>
                </c:pt>
                <c:pt idx="282378">
                  <c:v>654.20072063028397</c:v>
                </c:pt>
                <c:pt idx="282379">
                  <c:v>654.20303738555697</c:v>
                </c:pt>
                <c:pt idx="282380">
                  <c:v>654.20535414083099</c:v>
                </c:pt>
                <c:pt idx="282381">
                  <c:v>654.20767089610399</c:v>
                </c:pt>
                <c:pt idx="282382">
                  <c:v>654.20998765137801</c:v>
                </c:pt>
                <c:pt idx="282383">
                  <c:v>654.21230440665204</c:v>
                </c:pt>
                <c:pt idx="282384">
                  <c:v>654.21462116192504</c:v>
                </c:pt>
                <c:pt idx="282385">
                  <c:v>654.21693791719895</c:v>
                </c:pt>
                <c:pt idx="282386">
                  <c:v>654.21925467247195</c:v>
                </c:pt>
                <c:pt idx="282387">
                  <c:v>654.22157142774597</c:v>
                </c:pt>
                <c:pt idx="282388">
                  <c:v>654.22388818301897</c:v>
                </c:pt>
                <c:pt idx="282389">
                  <c:v>654.22620493829299</c:v>
                </c:pt>
                <c:pt idx="282390">
                  <c:v>654.22852169356599</c:v>
                </c:pt>
                <c:pt idx="282391">
                  <c:v>654.23083844884002</c:v>
                </c:pt>
                <c:pt idx="282392">
                  <c:v>654.23315520411404</c:v>
                </c:pt>
                <c:pt idx="282393">
                  <c:v>654.23547195938704</c:v>
                </c:pt>
                <c:pt idx="282394">
                  <c:v>654.23778871466095</c:v>
                </c:pt>
                <c:pt idx="282395">
                  <c:v>654.24010546993395</c:v>
                </c:pt>
                <c:pt idx="282396">
                  <c:v>654.24242222520797</c:v>
                </c:pt>
                <c:pt idx="282397">
                  <c:v>654.24473898048097</c:v>
                </c:pt>
                <c:pt idx="282398">
                  <c:v>654.247055735755</c:v>
                </c:pt>
                <c:pt idx="282399">
                  <c:v>654.24937249102902</c:v>
                </c:pt>
                <c:pt idx="282400">
                  <c:v>654.25168924630202</c:v>
                </c:pt>
                <c:pt idx="282401">
                  <c:v>654.25400600157604</c:v>
                </c:pt>
                <c:pt idx="282402">
                  <c:v>654.25632275684904</c:v>
                </c:pt>
                <c:pt idx="282403">
                  <c:v>654.25863951212295</c:v>
                </c:pt>
                <c:pt idx="282404">
                  <c:v>654.26095626739595</c:v>
                </c:pt>
                <c:pt idx="282405">
                  <c:v>654.26327302266998</c:v>
                </c:pt>
                <c:pt idx="282406">
                  <c:v>654.265589777944</c:v>
                </c:pt>
                <c:pt idx="282407">
                  <c:v>654.267906533217</c:v>
                </c:pt>
                <c:pt idx="282408">
                  <c:v>654.27022328849102</c:v>
                </c:pt>
                <c:pt idx="282409">
                  <c:v>654.27254004376402</c:v>
                </c:pt>
                <c:pt idx="282410">
                  <c:v>654.27485679903805</c:v>
                </c:pt>
                <c:pt idx="282411">
                  <c:v>654.27717355431105</c:v>
                </c:pt>
                <c:pt idx="282412">
                  <c:v>654.27949030958496</c:v>
                </c:pt>
                <c:pt idx="282413">
                  <c:v>654.28180706485898</c:v>
                </c:pt>
                <c:pt idx="282414">
                  <c:v>654.28412382013198</c:v>
                </c:pt>
                <c:pt idx="282415">
                  <c:v>654.286440575406</c:v>
                </c:pt>
                <c:pt idx="282416">
                  <c:v>654.288757330679</c:v>
                </c:pt>
                <c:pt idx="282417">
                  <c:v>654.29107408595303</c:v>
                </c:pt>
                <c:pt idx="282418">
                  <c:v>654.29339084122603</c:v>
                </c:pt>
                <c:pt idx="282419">
                  <c:v>654.29570759650005</c:v>
                </c:pt>
                <c:pt idx="282420">
                  <c:v>654.29802435177396</c:v>
                </c:pt>
                <c:pt idx="282421">
                  <c:v>654.30034110704696</c:v>
                </c:pt>
                <c:pt idx="282422">
                  <c:v>654.30265786232098</c:v>
                </c:pt>
                <c:pt idx="282423">
                  <c:v>654.30497461759398</c:v>
                </c:pt>
                <c:pt idx="282424">
                  <c:v>654.30729137286801</c:v>
                </c:pt>
                <c:pt idx="282425">
                  <c:v>654.30960812814101</c:v>
                </c:pt>
                <c:pt idx="282426">
                  <c:v>654.31192488341503</c:v>
                </c:pt>
                <c:pt idx="282427">
                  <c:v>654.31424163868905</c:v>
                </c:pt>
                <c:pt idx="282428">
                  <c:v>654.31655839396205</c:v>
                </c:pt>
                <c:pt idx="282429">
                  <c:v>654.31887514923596</c:v>
                </c:pt>
                <c:pt idx="282430">
                  <c:v>654.32119190450896</c:v>
                </c:pt>
                <c:pt idx="282431">
                  <c:v>654.32350865978299</c:v>
                </c:pt>
                <c:pt idx="282432">
                  <c:v>654.32582541505599</c:v>
                </c:pt>
                <c:pt idx="282433">
                  <c:v>654.32814217033001</c:v>
                </c:pt>
                <c:pt idx="282434">
                  <c:v>654.33045892560403</c:v>
                </c:pt>
                <c:pt idx="282435">
                  <c:v>654.33277568087703</c:v>
                </c:pt>
                <c:pt idx="282436">
                  <c:v>654.33509243615094</c:v>
                </c:pt>
                <c:pt idx="282437">
                  <c:v>654.33740919142394</c:v>
                </c:pt>
                <c:pt idx="282438">
                  <c:v>654.33972594669797</c:v>
                </c:pt>
                <c:pt idx="282439">
                  <c:v>654.34204270197097</c:v>
                </c:pt>
                <c:pt idx="282440">
                  <c:v>654.34435945724499</c:v>
                </c:pt>
                <c:pt idx="282441">
                  <c:v>654.34667621251799</c:v>
                </c:pt>
                <c:pt idx="282442">
                  <c:v>654.34899296779201</c:v>
                </c:pt>
                <c:pt idx="282443">
                  <c:v>654.35130972306604</c:v>
                </c:pt>
                <c:pt idx="282444">
                  <c:v>654.35362647833904</c:v>
                </c:pt>
                <c:pt idx="282445">
                  <c:v>654.35594323361295</c:v>
                </c:pt>
                <c:pt idx="282446">
                  <c:v>654.35825998888595</c:v>
                </c:pt>
                <c:pt idx="282447">
                  <c:v>654.36057674415997</c:v>
                </c:pt>
                <c:pt idx="282448">
                  <c:v>654.36289349943297</c:v>
                </c:pt>
                <c:pt idx="282449">
                  <c:v>654.36521025470699</c:v>
                </c:pt>
                <c:pt idx="282450">
                  <c:v>654.36752700998102</c:v>
                </c:pt>
                <c:pt idx="282451">
                  <c:v>654.36984376525402</c:v>
                </c:pt>
                <c:pt idx="282452">
                  <c:v>654.37216052052804</c:v>
                </c:pt>
                <c:pt idx="282453">
                  <c:v>654.37447727580104</c:v>
                </c:pt>
                <c:pt idx="282454">
                  <c:v>654.37679403107495</c:v>
                </c:pt>
                <c:pt idx="282455">
                  <c:v>654.37911078634795</c:v>
                </c:pt>
                <c:pt idx="282456">
                  <c:v>654.38142754162197</c:v>
                </c:pt>
                <c:pt idx="282457">
                  <c:v>654.383744296896</c:v>
                </c:pt>
                <c:pt idx="282458">
                  <c:v>654.386061052169</c:v>
                </c:pt>
                <c:pt idx="282459">
                  <c:v>654.38837780744302</c:v>
                </c:pt>
                <c:pt idx="282460">
                  <c:v>654.39069456271602</c:v>
                </c:pt>
                <c:pt idx="282461">
                  <c:v>654.39301131799004</c:v>
                </c:pt>
                <c:pt idx="282462">
                  <c:v>654.39532807326304</c:v>
                </c:pt>
                <c:pt idx="282463">
                  <c:v>654.39764482853695</c:v>
                </c:pt>
                <c:pt idx="282464">
                  <c:v>654.39996158381098</c:v>
                </c:pt>
                <c:pt idx="282465">
                  <c:v>654.40227833908398</c:v>
                </c:pt>
                <c:pt idx="282466">
                  <c:v>654.404595094358</c:v>
                </c:pt>
                <c:pt idx="282467">
                  <c:v>654.406911849631</c:v>
                </c:pt>
                <c:pt idx="282468">
                  <c:v>654.40922860490502</c:v>
                </c:pt>
                <c:pt idx="282469">
                  <c:v>654.41154536017802</c:v>
                </c:pt>
                <c:pt idx="282470">
                  <c:v>654.41386211545205</c:v>
                </c:pt>
                <c:pt idx="282471">
                  <c:v>654.41617887072596</c:v>
                </c:pt>
                <c:pt idx="282472">
                  <c:v>654.41849562599896</c:v>
                </c:pt>
                <c:pt idx="282473">
                  <c:v>654.42081238127298</c:v>
                </c:pt>
                <c:pt idx="282474">
                  <c:v>654.42312913654598</c:v>
                </c:pt>
                <c:pt idx="282475">
                  <c:v>654.42544589182</c:v>
                </c:pt>
                <c:pt idx="282476">
                  <c:v>654.427762647093</c:v>
                </c:pt>
                <c:pt idx="282477">
                  <c:v>654.43007940236703</c:v>
                </c:pt>
                <c:pt idx="282478">
                  <c:v>654.43239615764105</c:v>
                </c:pt>
                <c:pt idx="282479">
                  <c:v>654.43471291291405</c:v>
                </c:pt>
                <c:pt idx="282480">
                  <c:v>654.43702966818796</c:v>
                </c:pt>
                <c:pt idx="282481">
                  <c:v>654.43934642346096</c:v>
                </c:pt>
                <c:pt idx="282482">
                  <c:v>654.44166317873498</c:v>
                </c:pt>
                <c:pt idx="282483">
                  <c:v>654.44397993400798</c:v>
                </c:pt>
                <c:pt idx="282484">
                  <c:v>654.44629668928201</c:v>
                </c:pt>
                <c:pt idx="282485">
                  <c:v>654.44861344455603</c:v>
                </c:pt>
                <c:pt idx="282486">
                  <c:v>654.45093019982903</c:v>
                </c:pt>
                <c:pt idx="282487">
                  <c:v>654.45324695510305</c:v>
                </c:pt>
                <c:pt idx="282488">
                  <c:v>654.45556371037605</c:v>
                </c:pt>
                <c:pt idx="282489">
                  <c:v>654.45788046564996</c:v>
                </c:pt>
                <c:pt idx="282490">
                  <c:v>654.46019722092296</c:v>
                </c:pt>
                <c:pt idx="282491">
                  <c:v>654.46251397619699</c:v>
                </c:pt>
                <c:pt idx="282492">
                  <c:v>654.46483073146999</c:v>
                </c:pt>
                <c:pt idx="282493">
                  <c:v>654.46714748674401</c:v>
                </c:pt>
                <c:pt idx="282494">
                  <c:v>654.46946424201803</c:v>
                </c:pt>
                <c:pt idx="282495">
                  <c:v>654.47178099729103</c:v>
                </c:pt>
                <c:pt idx="282496">
                  <c:v>654.47409775256494</c:v>
                </c:pt>
                <c:pt idx="282497">
                  <c:v>654.47641450783794</c:v>
                </c:pt>
                <c:pt idx="282498">
                  <c:v>654.47873126311197</c:v>
                </c:pt>
                <c:pt idx="282499">
                  <c:v>654.48104801838497</c:v>
                </c:pt>
                <c:pt idx="282500">
                  <c:v>654.48336477365899</c:v>
                </c:pt>
                <c:pt idx="282501">
                  <c:v>654.48568152893301</c:v>
                </c:pt>
                <c:pt idx="282502">
                  <c:v>654.48799828420601</c:v>
                </c:pt>
                <c:pt idx="282503">
                  <c:v>654.49031503948004</c:v>
                </c:pt>
                <c:pt idx="282504">
                  <c:v>654.49263179475304</c:v>
                </c:pt>
                <c:pt idx="282505">
                  <c:v>654.49494855002695</c:v>
                </c:pt>
                <c:pt idx="282506">
                  <c:v>654.49726530529995</c:v>
                </c:pt>
                <c:pt idx="282507">
                  <c:v>654.49958206057397</c:v>
                </c:pt>
                <c:pt idx="282508">
                  <c:v>654.50189881584799</c:v>
                </c:pt>
                <c:pt idx="282509">
                  <c:v>654.50421557112099</c:v>
                </c:pt>
                <c:pt idx="282510">
                  <c:v>654.50653232639502</c:v>
                </c:pt>
                <c:pt idx="282511">
                  <c:v>654.50884908166802</c:v>
                </c:pt>
                <c:pt idx="282512">
                  <c:v>654.51116583694204</c:v>
                </c:pt>
                <c:pt idx="282513">
                  <c:v>654.51348259221504</c:v>
                </c:pt>
                <c:pt idx="282514">
                  <c:v>654.51579934748895</c:v>
                </c:pt>
                <c:pt idx="282515">
                  <c:v>654.51811610276297</c:v>
                </c:pt>
                <c:pt idx="282516">
                  <c:v>654.52043285803597</c:v>
                </c:pt>
                <c:pt idx="282517">
                  <c:v>654.52274961331</c:v>
                </c:pt>
                <c:pt idx="282518">
                  <c:v>654.525066368583</c:v>
                </c:pt>
                <c:pt idx="282519">
                  <c:v>654.52738312385702</c:v>
                </c:pt>
                <c:pt idx="282520">
                  <c:v>654.52969987913002</c:v>
                </c:pt>
                <c:pt idx="282521">
                  <c:v>654.53201663440404</c:v>
                </c:pt>
                <c:pt idx="282522">
                  <c:v>654.53433338967795</c:v>
                </c:pt>
                <c:pt idx="282523">
                  <c:v>654.53665014495095</c:v>
                </c:pt>
                <c:pt idx="282524">
                  <c:v>654.53896690022498</c:v>
                </c:pt>
                <c:pt idx="282525">
                  <c:v>654.54128365549798</c:v>
                </c:pt>
                <c:pt idx="282526">
                  <c:v>654.543600410772</c:v>
                </c:pt>
                <c:pt idx="282527">
                  <c:v>654.545917166045</c:v>
                </c:pt>
                <c:pt idx="282528">
                  <c:v>654.54823392131902</c:v>
                </c:pt>
                <c:pt idx="282529">
                  <c:v>654.55055067659305</c:v>
                </c:pt>
                <c:pt idx="282530">
                  <c:v>654.55286743186605</c:v>
                </c:pt>
                <c:pt idx="282531">
                  <c:v>654.55518418713996</c:v>
                </c:pt>
                <c:pt idx="282532">
                  <c:v>654.55750094241296</c:v>
                </c:pt>
                <c:pt idx="282533">
                  <c:v>654.55981769768698</c:v>
                </c:pt>
                <c:pt idx="282534">
                  <c:v>654.56213445295998</c:v>
                </c:pt>
                <c:pt idx="282535">
                  <c:v>654.564451208234</c:v>
                </c:pt>
                <c:pt idx="282536">
                  <c:v>654.56676796350803</c:v>
                </c:pt>
                <c:pt idx="282537">
                  <c:v>654.56908471878103</c:v>
                </c:pt>
                <c:pt idx="282538">
                  <c:v>654.57140147405505</c:v>
                </c:pt>
                <c:pt idx="282539">
                  <c:v>654.57371822932805</c:v>
                </c:pt>
                <c:pt idx="282540">
                  <c:v>654.57603498460196</c:v>
                </c:pt>
                <c:pt idx="282541">
                  <c:v>654.57835173987496</c:v>
                </c:pt>
                <c:pt idx="282542">
                  <c:v>654.58066849514898</c:v>
                </c:pt>
                <c:pt idx="282543">
                  <c:v>654.58298525042198</c:v>
                </c:pt>
                <c:pt idx="282544">
                  <c:v>654.58530200569601</c:v>
                </c:pt>
                <c:pt idx="282545">
                  <c:v>654.58761876097003</c:v>
                </c:pt>
                <c:pt idx="282546">
                  <c:v>654.58993551624303</c:v>
                </c:pt>
                <c:pt idx="282547">
                  <c:v>654.59225227151705</c:v>
                </c:pt>
                <c:pt idx="282548">
                  <c:v>654.59456902679005</c:v>
                </c:pt>
                <c:pt idx="282549">
                  <c:v>654.59688578206396</c:v>
                </c:pt>
                <c:pt idx="282550">
                  <c:v>654.59920253733696</c:v>
                </c:pt>
                <c:pt idx="282551">
                  <c:v>654.60151929261099</c:v>
                </c:pt>
                <c:pt idx="282552">
                  <c:v>654.60383604788501</c:v>
                </c:pt>
                <c:pt idx="282553">
                  <c:v>654.60615280315801</c:v>
                </c:pt>
                <c:pt idx="282554">
                  <c:v>654.60846955843203</c:v>
                </c:pt>
                <c:pt idx="282555">
                  <c:v>654.61078631370503</c:v>
                </c:pt>
                <c:pt idx="282556">
                  <c:v>654.61310306897894</c:v>
                </c:pt>
                <c:pt idx="282557">
                  <c:v>654.61541982425194</c:v>
                </c:pt>
                <c:pt idx="282558">
                  <c:v>654.61773657952597</c:v>
                </c:pt>
                <c:pt idx="282559">
                  <c:v>654.62005333479999</c:v>
                </c:pt>
                <c:pt idx="282560">
                  <c:v>654.62237009007299</c:v>
                </c:pt>
                <c:pt idx="282561">
                  <c:v>654.62468684534701</c:v>
                </c:pt>
                <c:pt idx="282562">
                  <c:v>654.62700360062001</c:v>
                </c:pt>
                <c:pt idx="282563">
                  <c:v>654.62932035589404</c:v>
                </c:pt>
                <c:pt idx="282564">
                  <c:v>654.63163711116704</c:v>
                </c:pt>
                <c:pt idx="282565">
                  <c:v>654.63395386644095</c:v>
                </c:pt>
                <c:pt idx="282566">
                  <c:v>654.63627062171497</c:v>
                </c:pt>
                <c:pt idx="282567">
                  <c:v>654.63858737698797</c:v>
                </c:pt>
                <c:pt idx="282568">
                  <c:v>654.64090413226199</c:v>
                </c:pt>
                <c:pt idx="282569">
                  <c:v>654.64322088753499</c:v>
                </c:pt>
                <c:pt idx="282570">
                  <c:v>654.64553764280902</c:v>
                </c:pt>
                <c:pt idx="282571">
                  <c:v>654.64785439808202</c:v>
                </c:pt>
                <c:pt idx="282572">
                  <c:v>654.65017115335604</c:v>
                </c:pt>
                <c:pt idx="282573">
                  <c:v>654.65248790862995</c:v>
                </c:pt>
                <c:pt idx="282574">
                  <c:v>654.65480466390295</c:v>
                </c:pt>
                <c:pt idx="282575">
                  <c:v>654.65712141917697</c:v>
                </c:pt>
                <c:pt idx="282576">
                  <c:v>654.65943817444997</c:v>
                </c:pt>
                <c:pt idx="282577">
                  <c:v>654.661754929724</c:v>
                </c:pt>
                <c:pt idx="282578">
                  <c:v>654.664071684997</c:v>
                </c:pt>
                <c:pt idx="282579">
                  <c:v>654.66638844027102</c:v>
                </c:pt>
                <c:pt idx="282580">
                  <c:v>654.66870519554504</c:v>
                </c:pt>
                <c:pt idx="282581">
                  <c:v>654.67102195081804</c:v>
                </c:pt>
                <c:pt idx="282582">
                  <c:v>654.67333870609195</c:v>
                </c:pt>
                <c:pt idx="282583">
                  <c:v>654.67565546136495</c:v>
                </c:pt>
                <c:pt idx="282584">
                  <c:v>654.67797221663898</c:v>
                </c:pt>
                <c:pt idx="282585">
                  <c:v>654.68028897191198</c:v>
                </c:pt>
                <c:pt idx="282586">
                  <c:v>654.682605727186</c:v>
                </c:pt>
                <c:pt idx="282587">
                  <c:v>654.68492248246002</c:v>
                </c:pt>
                <c:pt idx="282588">
                  <c:v>654.68723923773302</c:v>
                </c:pt>
                <c:pt idx="282589">
                  <c:v>654.68955599300705</c:v>
                </c:pt>
                <c:pt idx="282590">
                  <c:v>654.69187274828005</c:v>
                </c:pt>
                <c:pt idx="282591">
                  <c:v>654.69418950355396</c:v>
                </c:pt>
                <c:pt idx="282592">
                  <c:v>654.69650625882696</c:v>
                </c:pt>
                <c:pt idx="282593">
                  <c:v>654.69882301410098</c:v>
                </c:pt>
                <c:pt idx="282594">
                  <c:v>654.70113976937398</c:v>
                </c:pt>
                <c:pt idx="282595">
                  <c:v>654.703456524648</c:v>
                </c:pt>
                <c:pt idx="282596">
                  <c:v>654.70577327992203</c:v>
                </c:pt>
                <c:pt idx="282597">
                  <c:v>654.70809003519503</c:v>
                </c:pt>
                <c:pt idx="282598">
                  <c:v>654.71040679046905</c:v>
                </c:pt>
                <c:pt idx="282599">
                  <c:v>654.71272354574205</c:v>
                </c:pt>
                <c:pt idx="282600">
                  <c:v>654.71504030101596</c:v>
                </c:pt>
                <c:pt idx="282601">
                  <c:v>654.71735705628896</c:v>
                </c:pt>
                <c:pt idx="282602">
                  <c:v>654.71967381156298</c:v>
                </c:pt>
                <c:pt idx="282603">
                  <c:v>654.72199056683701</c:v>
                </c:pt>
                <c:pt idx="282604">
                  <c:v>654.72430732211001</c:v>
                </c:pt>
                <c:pt idx="282605">
                  <c:v>654.72662407738403</c:v>
                </c:pt>
                <c:pt idx="282606">
                  <c:v>654.72894083265703</c:v>
                </c:pt>
                <c:pt idx="282607">
                  <c:v>654.73125758793105</c:v>
                </c:pt>
                <c:pt idx="282608">
                  <c:v>654.73357434320405</c:v>
                </c:pt>
                <c:pt idx="282609">
                  <c:v>654.73589109847796</c:v>
                </c:pt>
                <c:pt idx="282610">
                  <c:v>654.73820785375199</c:v>
                </c:pt>
                <c:pt idx="282611">
                  <c:v>654.74052460902499</c:v>
                </c:pt>
                <c:pt idx="282612">
                  <c:v>654.74284136429901</c:v>
                </c:pt>
                <c:pt idx="282613">
                  <c:v>654.74515811957201</c:v>
                </c:pt>
                <c:pt idx="282614">
                  <c:v>654.74747487484603</c:v>
                </c:pt>
                <c:pt idx="282615">
                  <c:v>654.74979163011903</c:v>
                </c:pt>
                <c:pt idx="282616">
                  <c:v>654.75210838539294</c:v>
                </c:pt>
                <c:pt idx="282617">
                  <c:v>654.75442514066697</c:v>
                </c:pt>
                <c:pt idx="282618">
                  <c:v>654.75674189593997</c:v>
                </c:pt>
                <c:pt idx="282619">
                  <c:v>654.75905865121399</c:v>
                </c:pt>
                <c:pt idx="282620">
                  <c:v>654.76137540648699</c:v>
                </c:pt>
                <c:pt idx="282621">
                  <c:v>654.76369216176101</c:v>
                </c:pt>
                <c:pt idx="282622">
                  <c:v>654.76600891703401</c:v>
                </c:pt>
                <c:pt idx="282623">
                  <c:v>654.76832567230804</c:v>
                </c:pt>
                <c:pt idx="282624">
                  <c:v>654.77064242758195</c:v>
                </c:pt>
                <c:pt idx="282625">
                  <c:v>654.77295918285495</c:v>
                </c:pt>
                <c:pt idx="282626">
                  <c:v>654.77527593812897</c:v>
                </c:pt>
                <c:pt idx="282627">
                  <c:v>654.77759269340197</c:v>
                </c:pt>
                <c:pt idx="282628">
                  <c:v>654.77990944867599</c:v>
                </c:pt>
                <c:pt idx="282629">
                  <c:v>654.78222620394899</c:v>
                </c:pt>
                <c:pt idx="282630">
                  <c:v>654.78454295922302</c:v>
                </c:pt>
                <c:pt idx="282631">
                  <c:v>654.78685971449704</c:v>
                </c:pt>
                <c:pt idx="282632">
                  <c:v>654.78917646977004</c:v>
                </c:pt>
                <c:pt idx="282633">
                  <c:v>654.79149322504395</c:v>
                </c:pt>
                <c:pt idx="282634">
                  <c:v>654.79380998031695</c:v>
                </c:pt>
                <c:pt idx="282635">
                  <c:v>654.79612673559097</c:v>
                </c:pt>
                <c:pt idx="282636">
                  <c:v>654.79844349086397</c:v>
                </c:pt>
                <c:pt idx="282637">
                  <c:v>654.800760246138</c:v>
                </c:pt>
                <c:pt idx="282638">
                  <c:v>654.80307700141202</c:v>
                </c:pt>
                <c:pt idx="282639">
                  <c:v>654.80539375668502</c:v>
                </c:pt>
                <c:pt idx="282640">
                  <c:v>654.80771051195904</c:v>
                </c:pt>
                <c:pt idx="282641">
                  <c:v>654.81002726723204</c:v>
                </c:pt>
                <c:pt idx="282642">
                  <c:v>654.81234402250595</c:v>
                </c:pt>
                <c:pt idx="282643">
                  <c:v>654.81466077777895</c:v>
                </c:pt>
                <c:pt idx="282644">
                  <c:v>654.81697753305298</c:v>
                </c:pt>
                <c:pt idx="282645">
                  <c:v>654.81929428832598</c:v>
                </c:pt>
                <c:pt idx="282646">
                  <c:v>654.8216110436</c:v>
                </c:pt>
                <c:pt idx="282647">
                  <c:v>654.82392779887402</c:v>
                </c:pt>
                <c:pt idx="282648">
                  <c:v>654.82624455414702</c:v>
                </c:pt>
                <c:pt idx="282649">
                  <c:v>654.82856130942105</c:v>
                </c:pt>
                <c:pt idx="282650">
                  <c:v>654.83087806469405</c:v>
                </c:pt>
                <c:pt idx="282651">
                  <c:v>654.83319481996796</c:v>
                </c:pt>
                <c:pt idx="282652">
                  <c:v>654.83551157524096</c:v>
                </c:pt>
                <c:pt idx="282653">
                  <c:v>654.83782833051498</c:v>
                </c:pt>
                <c:pt idx="282654">
                  <c:v>654.840145085789</c:v>
                </c:pt>
                <c:pt idx="282655">
                  <c:v>654.842461841062</c:v>
                </c:pt>
                <c:pt idx="282656">
                  <c:v>654.84477859633603</c:v>
                </c:pt>
                <c:pt idx="282657">
                  <c:v>654.84709535160903</c:v>
                </c:pt>
                <c:pt idx="282658">
                  <c:v>654.84941210688305</c:v>
                </c:pt>
                <c:pt idx="282659">
                  <c:v>654.85172886215605</c:v>
                </c:pt>
                <c:pt idx="282660">
                  <c:v>654.85404561742996</c:v>
                </c:pt>
                <c:pt idx="282661">
                  <c:v>654.85636237270398</c:v>
                </c:pt>
                <c:pt idx="282662">
                  <c:v>654.85867912797698</c:v>
                </c:pt>
                <c:pt idx="282663">
                  <c:v>654.86099588325101</c:v>
                </c:pt>
                <c:pt idx="282664">
                  <c:v>654.86331263852401</c:v>
                </c:pt>
                <c:pt idx="282665">
                  <c:v>654.86562939379803</c:v>
                </c:pt>
                <c:pt idx="282666">
                  <c:v>654.86794614907103</c:v>
                </c:pt>
                <c:pt idx="282667">
                  <c:v>654.87026290434505</c:v>
                </c:pt>
                <c:pt idx="282668">
                  <c:v>654.87257965961896</c:v>
                </c:pt>
                <c:pt idx="282669">
                  <c:v>654.87489641489196</c:v>
                </c:pt>
                <c:pt idx="282670">
                  <c:v>654.87721317016599</c:v>
                </c:pt>
                <c:pt idx="282671">
                  <c:v>654.87952992543899</c:v>
                </c:pt>
                <c:pt idx="282672">
                  <c:v>654.88184668071301</c:v>
                </c:pt>
                <c:pt idx="282673">
                  <c:v>654.88416343598601</c:v>
                </c:pt>
                <c:pt idx="282674">
                  <c:v>654.88648019126003</c:v>
                </c:pt>
                <c:pt idx="282675">
                  <c:v>654.88879694653394</c:v>
                </c:pt>
                <c:pt idx="282676">
                  <c:v>654.89111370180694</c:v>
                </c:pt>
                <c:pt idx="282677">
                  <c:v>654.89343045708097</c:v>
                </c:pt>
                <c:pt idx="282678">
                  <c:v>654.89574721235397</c:v>
                </c:pt>
                <c:pt idx="282679">
                  <c:v>654.89806396762799</c:v>
                </c:pt>
                <c:pt idx="282680">
                  <c:v>654.90038072290099</c:v>
                </c:pt>
                <c:pt idx="282681">
                  <c:v>654.90269747817501</c:v>
                </c:pt>
                <c:pt idx="282682">
                  <c:v>654.90501423344904</c:v>
                </c:pt>
                <c:pt idx="282683">
                  <c:v>654.90733098872204</c:v>
                </c:pt>
                <c:pt idx="282684">
                  <c:v>654.90964774399595</c:v>
                </c:pt>
                <c:pt idx="282685">
                  <c:v>654.91196449926895</c:v>
                </c:pt>
                <c:pt idx="282686">
                  <c:v>654.91428125454297</c:v>
                </c:pt>
                <c:pt idx="282687">
                  <c:v>654.91659800981597</c:v>
                </c:pt>
                <c:pt idx="282688">
                  <c:v>654.91891476508999</c:v>
                </c:pt>
                <c:pt idx="282689">
                  <c:v>654.92123152036299</c:v>
                </c:pt>
                <c:pt idx="282690">
                  <c:v>654.92354827563702</c:v>
                </c:pt>
                <c:pt idx="282691">
                  <c:v>654.92586503091104</c:v>
                </c:pt>
                <c:pt idx="282692">
                  <c:v>654.92818178618404</c:v>
                </c:pt>
                <c:pt idx="282693">
                  <c:v>654.93049854145795</c:v>
                </c:pt>
                <c:pt idx="282694">
                  <c:v>654.93281529673095</c:v>
                </c:pt>
                <c:pt idx="282695">
                  <c:v>654.93513205200497</c:v>
                </c:pt>
                <c:pt idx="282696">
                  <c:v>654.93744880727797</c:v>
                </c:pt>
                <c:pt idx="282697">
                  <c:v>654.939765562552</c:v>
                </c:pt>
                <c:pt idx="282698">
                  <c:v>654.94208231782602</c:v>
                </c:pt>
                <c:pt idx="282699">
                  <c:v>654.94439907309902</c:v>
                </c:pt>
                <c:pt idx="282700">
                  <c:v>654.94671582837304</c:v>
                </c:pt>
                <c:pt idx="282701">
                  <c:v>654.94903258364604</c:v>
                </c:pt>
                <c:pt idx="282702">
                  <c:v>654.95134933891995</c:v>
                </c:pt>
                <c:pt idx="282703">
                  <c:v>654.95366609419295</c:v>
                </c:pt>
                <c:pt idx="282704">
                  <c:v>654.95598284946698</c:v>
                </c:pt>
                <c:pt idx="282705">
                  <c:v>654.958299604741</c:v>
                </c:pt>
                <c:pt idx="282706">
                  <c:v>654.960616360014</c:v>
                </c:pt>
                <c:pt idx="282707">
                  <c:v>654.96293311528802</c:v>
                </c:pt>
                <c:pt idx="282708">
                  <c:v>654.96524987056102</c:v>
                </c:pt>
                <c:pt idx="282709">
                  <c:v>654.96756662583505</c:v>
                </c:pt>
                <c:pt idx="282710">
                  <c:v>654.96988338110805</c:v>
                </c:pt>
                <c:pt idx="282711">
                  <c:v>654.97220013638196</c:v>
                </c:pt>
                <c:pt idx="282712">
                  <c:v>654.97451689165598</c:v>
                </c:pt>
                <c:pt idx="282713">
                  <c:v>654.97683364692898</c:v>
                </c:pt>
                <c:pt idx="282714">
                  <c:v>654.979150402203</c:v>
                </c:pt>
                <c:pt idx="282715">
                  <c:v>654.981467157476</c:v>
                </c:pt>
                <c:pt idx="282716">
                  <c:v>654.98378391275003</c:v>
                </c:pt>
                <c:pt idx="282717">
                  <c:v>654.98610066802303</c:v>
                </c:pt>
                <c:pt idx="282718">
                  <c:v>654.98841742329705</c:v>
                </c:pt>
                <c:pt idx="282719">
                  <c:v>654.99073417857096</c:v>
                </c:pt>
                <c:pt idx="282720">
                  <c:v>654.99305093384396</c:v>
                </c:pt>
                <c:pt idx="282721">
                  <c:v>654.99536768911798</c:v>
                </c:pt>
                <c:pt idx="282722">
                  <c:v>654.99768444439098</c:v>
                </c:pt>
                <c:pt idx="282723">
                  <c:v>655.00000119966501</c:v>
                </c:pt>
                <c:pt idx="282724">
                  <c:v>655.00231795493801</c:v>
                </c:pt>
                <c:pt idx="282725">
                  <c:v>655.00463471021203</c:v>
                </c:pt>
                <c:pt idx="282726">
                  <c:v>655.00695146548605</c:v>
                </c:pt>
                <c:pt idx="282727">
                  <c:v>655.00926822075905</c:v>
                </c:pt>
                <c:pt idx="282728">
                  <c:v>655.01158497603296</c:v>
                </c:pt>
                <c:pt idx="282729">
                  <c:v>655.01390173130596</c:v>
                </c:pt>
                <c:pt idx="282730">
                  <c:v>655.01621848657999</c:v>
                </c:pt>
                <c:pt idx="282731">
                  <c:v>655.01853524185299</c:v>
                </c:pt>
                <c:pt idx="282732">
                  <c:v>655.02085199712701</c:v>
                </c:pt>
                <c:pt idx="282733">
                  <c:v>655.02316875240103</c:v>
                </c:pt>
                <c:pt idx="282734">
                  <c:v>655.02548550767403</c:v>
                </c:pt>
                <c:pt idx="282735">
                  <c:v>655.02780226294794</c:v>
                </c:pt>
                <c:pt idx="282736">
                  <c:v>655.03011901822094</c:v>
                </c:pt>
                <c:pt idx="282737">
                  <c:v>655.03243577349497</c:v>
                </c:pt>
                <c:pt idx="282738">
                  <c:v>655.03475252876797</c:v>
                </c:pt>
                <c:pt idx="282739">
                  <c:v>655.03706928404199</c:v>
                </c:pt>
                <c:pt idx="282740">
                  <c:v>655.03938603931499</c:v>
                </c:pt>
                <c:pt idx="282741">
                  <c:v>655.04170279458901</c:v>
                </c:pt>
                <c:pt idx="282742">
                  <c:v>655.04401954986304</c:v>
                </c:pt>
                <c:pt idx="282743">
                  <c:v>655.04633630513604</c:v>
                </c:pt>
                <c:pt idx="282744">
                  <c:v>655.04865306040995</c:v>
                </c:pt>
                <c:pt idx="282745">
                  <c:v>655.05096981568295</c:v>
                </c:pt>
                <c:pt idx="282746">
                  <c:v>655.05328657095697</c:v>
                </c:pt>
                <c:pt idx="282747">
                  <c:v>655.05560332622997</c:v>
                </c:pt>
                <c:pt idx="282748">
                  <c:v>655.05792008150399</c:v>
                </c:pt>
                <c:pt idx="282749">
                  <c:v>655.06023683677802</c:v>
                </c:pt>
                <c:pt idx="282750">
                  <c:v>655.06255359205102</c:v>
                </c:pt>
                <c:pt idx="282751">
                  <c:v>655.06487034732504</c:v>
                </c:pt>
                <c:pt idx="282752">
                  <c:v>655.06718710259804</c:v>
                </c:pt>
                <c:pt idx="282753">
                  <c:v>655.06950385787195</c:v>
                </c:pt>
                <c:pt idx="282754">
                  <c:v>655.07182061314495</c:v>
                </c:pt>
                <c:pt idx="282755">
                  <c:v>655.07413736841897</c:v>
                </c:pt>
                <c:pt idx="282756">
                  <c:v>655.076454123693</c:v>
                </c:pt>
                <c:pt idx="282757">
                  <c:v>655.078770878966</c:v>
                </c:pt>
                <c:pt idx="282758">
                  <c:v>655.08108763424002</c:v>
                </c:pt>
                <c:pt idx="282759">
                  <c:v>655.08340438951302</c:v>
                </c:pt>
                <c:pt idx="282760">
                  <c:v>655.08572114478704</c:v>
                </c:pt>
                <c:pt idx="282761">
                  <c:v>655.08803790006004</c:v>
                </c:pt>
                <c:pt idx="282762">
                  <c:v>655.09035465533395</c:v>
                </c:pt>
                <c:pt idx="282763">
                  <c:v>655.09267141060798</c:v>
                </c:pt>
                <c:pt idx="282764">
                  <c:v>655.09498816588098</c:v>
                </c:pt>
                <c:pt idx="282765">
                  <c:v>655.097304921155</c:v>
                </c:pt>
                <c:pt idx="282766">
                  <c:v>655.099621676428</c:v>
                </c:pt>
                <c:pt idx="282767">
                  <c:v>655.10193843170202</c:v>
                </c:pt>
                <c:pt idx="282768">
                  <c:v>655.10425518697502</c:v>
                </c:pt>
                <c:pt idx="282769">
                  <c:v>655.10657194224905</c:v>
                </c:pt>
                <c:pt idx="282770">
                  <c:v>655.10888869752296</c:v>
                </c:pt>
                <c:pt idx="282771">
                  <c:v>655.11120545279596</c:v>
                </c:pt>
                <c:pt idx="282772">
                  <c:v>655.11352220806998</c:v>
                </c:pt>
                <c:pt idx="282773">
                  <c:v>655.11583896334298</c:v>
                </c:pt>
                <c:pt idx="282774">
                  <c:v>655.118155718617</c:v>
                </c:pt>
                <c:pt idx="282775">
                  <c:v>655.12047247389</c:v>
                </c:pt>
                <c:pt idx="282776">
                  <c:v>655.12278922916403</c:v>
                </c:pt>
                <c:pt idx="282777">
                  <c:v>655.12510598443805</c:v>
                </c:pt>
                <c:pt idx="282778">
                  <c:v>655.12742273971105</c:v>
                </c:pt>
                <c:pt idx="282779">
                  <c:v>655.12973949498496</c:v>
                </c:pt>
                <c:pt idx="282780">
                  <c:v>655.13205625025796</c:v>
                </c:pt>
                <c:pt idx="282781">
                  <c:v>655.13437300553198</c:v>
                </c:pt>
                <c:pt idx="282782">
                  <c:v>655.13668976080498</c:v>
                </c:pt>
                <c:pt idx="282783">
                  <c:v>655.13900651607901</c:v>
                </c:pt>
                <c:pt idx="282784">
                  <c:v>655.14132327135303</c:v>
                </c:pt>
                <c:pt idx="282785">
                  <c:v>655.14364002662603</c:v>
                </c:pt>
                <c:pt idx="282786">
                  <c:v>655.14595678190005</c:v>
                </c:pt>
                <c:pt idx="282787">
                  <c:v>655.14827353717305</c:v>
                </c:pt>
                <c:pt idx="282788">
                  <c:v>655.15059029244696</c:v>
                </c:pt>
                <c:pt idx="282789">
                  <c:v>655.15290704771996</c:v>
                </c:pt>
                <c:pt idx="282790">
                  <c:v>655.15522380299399</c:v>
                </c:pt>
                <c:pt idx="282791">
                  <c:v>655.15754055826699</c:v>
                </c:pt>
                <c:pt idx="282792">
                  <c:v>655.15985731354101</c:v>
                </c:pt>
                <c:pt idx="282793">
                  <c:v>655.16217406881503</c:v>
                </c:pt>
                <c:pt idx="282794">
                  <c:v>655.16449082408803</c:v>
                </c:pt>
                <c:pt idx="282795">
                  <c:v>655.16680757936194</c:v>
                </c:pt>
                <c:pt idx="282796">
                  <c:v>655.16912433463494</c:v>
                </c:pt>
                <c:pt idx="282797">
                  <c:v>655.17144108990897</c:v>
                </c:pt>
                <c:pt idx="282798">
                  <c:v>655.17375784518197</c:v>
                </c:pt>
                <c:pt idx="282799">
                  <c:v>655.17607460045599</c:v>
                </c:pt>
                <c:pt idx="282800">
                  <c:v>655.17839135573001</c:v>
                </c:pt>
                <c:pt idx="282801">
                  <c:v>655.18070811100301</c:v>
                </c:pt>
                <c:pt idx="282802">
                  <c:v>655.18302486627704</c:v>
                </c:pt>
                <c:pt idx="282803">
                  <c:v>655.18534162155004</c:v>
                </c:pt>
                <c:pt idx="282804">
                  <c:v>655.18765837682395</c:v>
                </c:pt>
                <c:pt idx="282805">
                  <c:v>655.18997513209695</c:v>
                </c:pt>
                <c:pt idx="282806">
                  <c:v>655.19229188737097</c:v>
                </c:pt>
                <c:pt idx="282807">
                  <c:v>655.19460864264499</c:v>
                </c:pt>
                <c:pt idx="282808">
                  <c:v>655.19692539791799</c:v>
                </c:pt>
                <c:pt idx="282809">
                  <c:v>655.19924215319202</c:v>
                </c:pt>
                <c:pt idx="282810">
                  <c:v>655.20155890846502</c:v>
                </c:pt>
                <c:pt idx="282811">
                  <c:v>655.20387566373904</c:v>
                </c:pt>
                <c:pt idx="282812">
                  <c:v>655.20619241901204</c:v>
                </c:pt>
                <c:pt idx="282813">
                  <c:v>655.20850917428595</c:v>
                </c:pt>
                <c:pt idx="282814">
                  <c:v>655.21082592955997</c:v>
                </c:pt>
                <c:pt idx="282815">
                  <c:v>655.21314268483297</c:v>
                </c:pt>
                <c:pt idx="282816">
                  <c:v>655.215459440107</c:v>
                </c:pt>
                <c:pt idx="282817">
                  <c:v>655.21777619538</c:v>
                </c:pt>
                <c:pt idx="282818">
                  <c:v>655.22009295065402</c:v>
                </c:pt>
                <c:pt idx="282819">
                  <c:v>655.22240970592702</c:v>
                </c:pt>
                <c:pt idx="282820">
                  <c:v>655.22472646120104</c:v>
                </c:pt>
                <c:pt idx="282821">
                  <c:v>655.22704321647495</c:v>
                </c:pt>
                <c:pt idx="282822">
                  <c:v>655.22935997174795</c:v>
                </c:pt>
                <c:pt idx="282823">
                  <c:v>655.23167672702198</c:v>
                </c:pt>
                <c:pt idx="282824">
                  <c:v>655.23399348229498</c:v>
                </c:pt>
                <c:pt idx="282825">
                  <c:v>655.236310237569</c:v>
                </c:pt>
                <c:pt idx="282826">
                  <c:v>655.238626992842</c:v>
                </c:pt>
                <c:pt idx="282827">
                  <c:v>655.24094374811602</c:v>
                </c:pt>
                <c:pt idx="282828">
                  <c:v>655.24326050339005</c:v>
                </c:pt>
                <c:pt idx="282829">
                  <c:v>655.24557725866305</c:v>
                </c:pt>
                <c:pt idx="282830">
                  <c:v>655.24789401393696</c:v>
                </c:pt>
                <c:pt idx="282831">
                  <c:v>655.25021076920996</c:v>
                </c:pt>
                <c:pt idx="282832">
                  <c:v>655.25252752448398</c:v>
                </c:pt>
                <c:pt idx="282833">
                  <c:v>655.25484427975698</c:v>
                </c:pt>
                <c:pt idx="282834">
                  <c:v>655.257161035031</c:v>
                </c:pt>
                <c:pt idx="282835">
                  <c:v>655.25947779030503</c:v>
                </c:pt>
                <c:pt idx="282836">
                  <c:v>655.26179454557803</c:v>
                </c:pt>
                <c:pt idx="282837">
                  <c:v>655.26411130085205</c:v>
                </c:pt>
                <c:pt idx="282838">
                  <c:v>655.26642805612505</c:v>
                </c:pt>
                <c:pt idx="282839">
                  <c:v>655.26874481139896</c:v>
                </c:pt>
                <c:pt idx="282840">
                  <c:v>655.27106156667196</c:v>
                </c:pt>
                <c:pt idx="282841">
                  <c:v>655.27337832194598</c:v>
                </c:pt>
                <c:pt idx="282842">
                  <c:v>655.27569507721898</c:v>
                </c:pt>
                <c:pt idx="282843">
                  <c:v>655.27801183249301</c:v>
                </c:pt>
                <c:pt idx="282844">
                  <c:v>655.28032858776703</c:v>
                </c:pt>
                <c:pt idx="282845">
                  <c:v>655.28264534304003</c:v>
                </c:pt>
                <c:pt idx="282846">
                  <c:v>655.28496209831405</c:v>
                </c:pt>
                <c:pt idx="282847">
                  <c:v>655.28727885358705</c:v>
                </c:pt>
                <c:pt idx="282848">
                  <c:v>655.28959560886096</c:v>
                </c:pt>
                <c:pt idx="282849">
                  <c:v>655.29191236413396</c:v>
                </c:pt>
                <c:pt idx="282850">
                  <c:v>655.29422911940799</c:v>
                </c:pt>
                <c:pt idx="282851">
                  <c:v>655.29654587468201</c:v>
                </c:pt>
                <c:pt idx="282852">
                  <c:v>655.29886262995501</c:v>
                </c:pt>
                <c:pt idx="282853">
                  <c:v>655.30117938522903</c:v>
                </c:pt>
                <c:pt idx="282854">
                  <c:v>655.30349614050203</c:v>
                </c:pt>
                <c:pt idx="282855">
                  <c:v>655.30581289577594</c:v>
                </c:pt>
                <c:pt idx="282856">
                  <c:v>655.30812965104894</c:v>
                </c:pt>
                <c:pt idx="282857">
                  <c:v>655.31044640632297</c:v>
                </c:pt>
                <c:pt idx="282858">
                  <c:v>655.31276316159699</c:v>
                </c:pt>
                <c:pt idx="282859">
                  <c:v>655.31507991686999</c:v>
                </c:pt>
                <c:pt idx="282860">
                  <c:v>655.31739667214401</c:v>
                </c:pt>
                <c:pt idx="282861">
                  <c:v>655.31971342741701</c:v>
                </c:pt>
                <c:pt idx="282862">
                  <c:v>655.32203018269104</c:v>
                </c:pt>
                <c:pt idx="282863">
                  <c:v>655.32434693796404</c:v>
                </c:pt>
                <c:pt idx="282864">
                  <c:v>655.32666369323795</c:v>
                </c:pt>
                <c:pt idx="282865">
                  <c:v>655.32898044851197</c:v>
                </c:pt>
                <c:pt idx="282866">
                  <c:v>655.33129720378497</c:v>
                </c:pt>
                <c:pt idx="282867">
                  <c:v>655.33361395905899</c:v>
                </c:pt>
                <c:pt idx="282868">
                  <c:v>655.33593071433199</c:v>
                </c:pt>
                <c:pt idx="282869">
                  <c:v>655.33824746960602</c:v>
                </c:pt>
                <c:pt idx="282870">
                  <c:v>655.34056422487902</c:v>
                </c:pt>
                <c:pt idx="282871">
                  <c:v>655.34288098015304</c:v>
                </c:pt>
                <c:pt idx="282872">
                  <c:v>655.34519773542695</c:v>
                </c:pt>
                <c:pt idx="282873">
                  <c:v>655.34751449069995</c:v>
                </c:pt>
                <c:pt idx="282874">
                  <c:v>655.34983124597397</c:v>
                </c:pt>
                <c:pt idx="282875">
                  <c:v>655.35214800124697</c:v>
                </c:pt>
                <c:pt idx="282876">
                  <c:v>655.354464756521</c:v>
                </c:pt>
                <c:pt idx="282877">
                  <c:v>655.356781511794</c:v>
                </c:pt>
                <c:pt idx="282878">
                  <c:v>655.35909826706802</c:v>
                </c:pt>
                <c:pt idx="282879">
                  <c:v>655.36141502234204</c:v>
                </c:pt>
                <c:pt idx="282880">
                  <c:v>655.36373177761504</c:v>
                </c:pt>
                <c:pt idx="282881">
                  <c:v>655.36604853288895</c:v>
                </c:pt>
                <c:pt idx="282882">
                  <c:v>655.36836528816195</c:v>
                </c:pt>
                <c:pt idx="282883">
                  <c:v>655.37068204343598</c:v>
                </c:pt>
                <c:pt idx="282884">
                  <c:v>655.37299879870898</c:v>
                </c:pt>
                <c:pt idx="282885">
                  <c:v>655.375315553983</c:v>
                </c:pt>
                <c:pt idx="282886">
                  <c:v>655.37763230925702</c:v>
                </c:pt>
                <c:pt idx="282887">
                  <c:v>655.37994906453002</c:v>
                </c:pt>
                <c:pt idx="282888">
                  <c:v>655.38226581980405</c:v>
                </c:pt>
                <c:pt idx="282889">
                  <c:v>655.38458257507705</c:v>
                </c:pt>
                <c:pt idx="282890">
                  <c:v>655.38689933035096</c:v>
                </c:pt>
                <c:pt idx="282891">
                  <c:v>655.38921608562396</c:v>
                </c:pt>
                <c:pt idx="282892">
                  <c:v>655.39153284089798</c:v>
                </c:pt>
                <c:pt idx="282893">
                  <c:v>655.39384959617098</c:v>
                </c:pt>
                <c:pt idx="282894">
                  <c:v>655.396166351445</c:v>
                </c:pt>
                <c:pt idx="282895">
                  <c:v>655.39848310671903</c:v>
                </c:pt>
                <c:pt idx="282896">
                  <c:v>655.40079986199203</c:v>
                </c:pt>
                <c:pt idx="282897">
                  <c:v>655.40311661726605</c:v>
                </c:pt>
                <c:pt idx="282898">
                  <c:v>655.40543337253905</c:v>
                </c:pt>
                <c:pt idx="282899">
                  <c:v>655.40775012781296</c:v>
                </c:pt>
                <c:pt idx="282900">
                  <c:v>655.41006688308596</c:v>
                </c:pt>
                <c:pt idx="282901">
                  <c:v>655.41238363835998</c:v>
                </c:pt>
                <c:pt idx="282902">
                  <c:v>655.41470039363401</c:v>
                </c:pt>
                <c:pt idx="282903">
                  <c:v>655.41701714890701</c:v>
                </c:pt>
                <c:pt idx="282904">
                  <c:v>655.41933390418103</c:v>
                </c:pt>
                <c:pt idx="282905">
                  <c:v>655.42165065945403</c:v>
                </c:pt>
                <c:pt idx="282906">
                  <c:v>655.42396741472805</c:v>
                </c:pt>
                <c:pt idx="282907">
                  <c:v>655.42628417000105</c:v>
                </c:pt>
                <c:pt idx="282908">
                  <c:v>655.42860092527496</c:v>
                </c:pt>
                <c:pt idx="282909">
                  <c:v>655.43091768054899</c:v>
                </c:pt>
                <c:pt idx="282910">
                  <c:v>655.43323443582199</c:v>
                </c:pt>
                <c:pt idx="282911">
                  <c:v>655.43555119109601</c:v>
                </c:pt>
                <c:pt idx="282912">
                  <c:v>655.43786794636901</c:v>
                </c:pt>
                <c:pt idx="282913">
                  <c:v>655.44018470164303</c:v>
                </c:pt>
                <c:pt idx="282914">
                  <c:v>655.44250145691603</c:v>
                </c:pt>
                <c:pt idx="282915">
                  <c:v>655.44481821218994</c:v>
                </c:pt>
                <c:pt idx="282916">
                  <c:v>655.44713496746397</c:v>
                </c:pt>
                <c:pt idx="282917">
                  <c:v>655.44945172273697</c:v>
                </c:pt>
                <c:pt idx="282918">
                  <c:v>655.45176847801099</c:v>
                </c:pt>
                <c:pt idx="282919">
                  <c:v>655.45408523328399</c:v>
                </c:pt>
                <c:pt idx="282920">
                  <c:v>655.45640198855801</c:v>
                </c:pt>
                <c:pt idx="282921">
                  <c:v>655.45871874383101</c:v>
                </c:pt>
                <c:pt idx="282922">
                  <c:v>655.46103549910504</c:v>
                </c:pt>
                <c:pt idx="282923">
                  <c:v>655.46335225437895</c:v>
                </c:pt>
                <c:pt idx="282924">
                  <c:v>655.46566900965195</c:v>
                </c:pt>
                <c:pt idx="282925">
                  <c:v>655.46798576492597</c:v>
                </c:pt>
                <c:pt idx="282926">
                  <c:v>655.47030252019897</c:v>
                </c:pt>
                <c:pt idx="282927">
                  <c:v>655.47261927547299</c:v>
                </c:pt>
                <c:pt idx="282928">
                  <c:v>655.47493603074599</c:v>
                </c:pt>
                <c:pt idx="282929">
                  <c:v>655.47725278602002</c:v>
                </c:pt>
                <c:pt idx="282930">
                  <c:v>655.47956954129404</c:v>
                </c:pt>
                <c:pt idx="282931">
                  <c:v>655.48188629656704</c:v>
                </c:pt>
                <c:pt idx="282932">
                  <c:v>655.48420305184095</c:v>
                </c:pt>
                <c:pt idx="282933">
                  <c:v>655.48651980711395</c:v>
                </c:pt>
                <c:pt idx="282934">
                  <c:v>655.48883656238797</c:v>
                </c:pt>
                <c:pt idx="282935">
                  <c:v>655.49115331766097</c:v>
                </c:pt>
                <c:pt idx="282936">
                  <c:v>655.493470072935</c:v>
                </c:pt>
                <c:pt idx="282937">
                  <c:v>655.49578682820902</c:v>
                </c:pt>
                <c:pt idx="282938">
                  <c:v>655.49810358348202</c:v>
                </c:pt>
                <c:pt idx="282939">
                  <c:v>655.50042033875604</c:v>
                </c:pt>
                <c:pt idx="282940">
                  <c:v>655.50273709402904</c:v>
                </c:pt>
                <c:pt idx="282941">
                  <c:v>655.50505384930295</c:v>
                </c:pt>
                <c:pt idx="282942">
                  <c:v>655.50737060457595</c:v>
                </c:pt>
                <c:pt idx="282943">
                  <c:v>655.50968735984998</c:v>
                </c:pt>
                <c:pt idx="282944">
                  <c:v>655.51200411512298</c:v>
                </c:pt>
                <c:pt idx="282945">
                  <c:v>655.514320870397</c:v>
                </c:pt>
                <c:pt idx="282946">
                  <c:v>655.51663762567102</c:v>
                </c:pt>
                <c:pt idx="282947">
                  <c:v>655.51895438094402</c:v>
                </c:pt>
                <c:pt idx="282948">
                  <c:v>655.52127113621805</c:v>
                </c:pt>
                <c:pt idx="282949">
                  <c:v>655.52358789149105</c:v>
                </c:pt>
                <c:pt idx="282950">
                  <c:v>655.52590464676496</c:v>
                </c:pt>
                <c:pt idx="282951">
                  <c:v>655.52822140203796</c:v>
                </c:pt>
                <c:pt idx="282952">
                  <c:v>655.53053815731198</c:v>
                </c:pt>
                <c:pt idx="282953">
                  <c:v>655.532854912586</c:v>
                </c:pt>
                <c:pt idx="282954">
                  <c:v>655.535171667859</c:v>
                </c:pt>
                <c:pt idx="282955">
                  <c:v>655.53748842313303</c:v>
                </c:pt>
                <c:pt idx="282956">
                  <c:v>655.53980517840603</c:v>
                </c:pt>
                <c:pt idx="282957">
                  <c:v>655.54212193368005</c:v>
                </c:pt>
                <c:pt idx="282958">
                  <c:v>655.54443868895305</c:v>
                </c:pt>
                <c:pt idx="282959">
                  <c:v>655.54675544422696</c:v>
                </c:pt>
                <c:pt idx="282960">
                  <c:v>655.54907219950098</c:v>
                </c:pt>
                <c:pt idx="282961">
                  <c:v>655.55138895477398</c:v>
                </c:pt>
                <c:pt idx="282962">
                  <c:v>655.55370571004801</c:v>
                </c:pt>
                <c:pt idx="282963">
                  <c:v>655.55602246532101</c:v>
                </c:pt>
                <c:pt idx="282964">
                  <c:v>655.55833922059503</c:v>
                </c:pt>
                <c:pt idx="282965">
                  <c:v>655.56065597586803</c:v>
                </c:pt>
                <c:pt idx="282966">
                  <c:v>655.56297273114205</c:v>
                </c:pt>
                <c:pt idx="282967">
                  <c:v>655.56528948641596</c:v>
                </c:pt>
                <c:pt idx="282968">
                  <c:v>655.56760624168896</c:v>
                </c:pt>
                <c:pt idx="282969">
                  <c:v>655.56992299696299</c:v>
                </c:pt>
                <c:pt idx="282970">
                  <c:v>655.57223975223599</c:v>
                </c:pt>
                <c:pt idx="282971">
                  <c:v>655.57455650751001</c:v>
                </c:pt>
                <c:pt idx="282972">
                  <c:v>655.57687326278301</c:v>
                </c:pt>
                <c:pt idx="282973">
                  <c:v>655.57919001805703</c:v>
                </c:pt>
                <c:pt idx="282974">
                  <c:v>655.58150677333094</c:v>
                </c:pt>
                <c:pt idx="282975">
                  <c:v>655.58382352860394</c:v>
                </c:pt>
                <c:pt idx="282976">
                  <c:v>655.58614028387797</c:v>
                </c:pt>
                <c:pt idx="282977">
                  <c:v>655.58845703915097</c:v>
                </c:pt>
                <c:pt idx="282978">
                  <c:v>655.59077379442499</c:v>
                </c:pt>
                <c:pt idx="282979">
                  <c:v>655.59309054969799</c:v>
                </c:pt>
                <c:pt idx="282980">
                  <c:v>655.59540730497201</c:v>
                </c:pt>
                <c:pt idx="282981">
                  <c:v>655.59772406024604</c:v>
                </c:pt>
                <c:pt idx="282982">
                  <c:v>655.60004081551904</c:v>
                </c:pt>
                <c:pt idx="282983">
                  <c:v>655.60235757079295</c:v>
                </c:pt>
                <c:pt idx="282984">
                  <c:v>655.60467432606595</c:v>
                </c:pt>
                <c:pt idx="282985">
                  <c:v>655.60699108133997</c:v>
                </c:pt>
                <c:pt idx="282986">
                  <c:v>655.60930783661297</c:v>
                </c:pt>
                <c:pt idx="282987">
                  <c:v>655.61162459188699</c:v>
                </c:pt>
                <c:pt idx="282988">
                  <c:v>655.61394134715999</c:v>
                </c:pt>
                <c:pt idx="282989">
                  <c:v>655.61625810243402</c:v>
                </c:pt>
                <c:pt idx="282990">
                  <c:v>655.61857485770804</c:v>
                </c:pt>
                <c:pt idx="282991">
                  <c:v>655.62089161298104</c:v>
                </c:pt>
                <c:pt idx="282992">
                  <c:v>655.62320836825495</c:v>
                </c:pt>
                <c:pt idx="282993">
                  <c:v>655.62552512352795</c:v>
                </c:pt>
                <c:pt idx="282994">
                  <c:v>655.62784187880197</c:v>
                </c:pt>
                <c:pt idx="282995">
                  <c:v>655.63015863407497</c:v>
                </c:pt>
                <c:pt idx="282996">
                  <c:v>655.632475389349</c:v>
                </c:pt>
                <c:pt idx="282997">
                  <c:v>655.63479214462302</c:v>
                </c:pt>
                <c:pt idx="282998">
                  <c:v>655.63710889989602</c:v>
                </c:pt>
                <c:pt idx="282999">
                  <c:v>655.63942565517004</c:v>
                </c:pt>
                <c:pt idx="283000">
                  <c:v>655.64174241044304</c:v>
                </c:pt>
                <c:pt idx="283001">
                  <c:v>655.64405916571695</c:v>
                </c:pt>
                <c:pt idx="283002">
                  <c:v>655.64637592098995</c:v>
                </c:pt>
                <c:pt idx="283003">
                  <c:v>655.64869267626398</c:v>
                </c:pt>
                <c:pt idx="283004">
                  <c:v>655.651009431538</c:v>
                </c:pt>
                <c:pt idx="283005">
                  <c:v>655.653326186811</c:v>
                </c:pt>
                <c:pt idx="283006">
                  <c:v>655.65564294208502</c:v>
                </c:pt>
                <c:pt idx="283007">
                  <c:v>655.65795969735802</c:v>
                </c:pt>
                <c:pt idx="283008">
                  <c:v>655.66027645263205</c:v>
                </c:pt>
                <c:pt idx="283009">
                  <c:v>655.66259320790505</c:v>
                </c:pt>
                <c:pt idx="283010">
                  <c:v>655.66490996317896</c:v>
                </c:pt>
                <c:pt idx="283011">
                  <c:v>655.66722671845298</c:v>
                </c:pt>
                <c:pt idx="283012">
                  <c:v>655.66954347372598</c:v>
                </c:pt>
                <c:pt idx="283013">
                  <c:v>655.671860229</c:v>
                </c:pt>
                <c:pt idx="283014">
                  <c:v>655.674176984273</c:v>
                </c:pt>
                <c:pt idx="283015">
                  <c:v>655.67649373954703</c:v>
                </c:pt>
                <c:pt idx="283016">
                  <c:v>655.67881049482003</c:v>
                </c:pt>
                <c:pt idx="283017">
                  <c:v>655.68112725009405</c:v>
                </c:pt>
                <c:pt idx="283018">
                  <c:v>655.68344400536796</c:v>
                </c:pt>
                <c:pt idx="283019">
                  <c:v>655.68576076064096</c:v>
                </c:pt>
                <c:pt idx="283020">
                  <c:v>655.68807751591498</c:v>
                </c:pt>
                <c:pt idx="283021">
                  <c:v>655.69039427118798</c:v>
                </c:pt>
                <c:pt idx="283022">
                  <c:v>655.69271102646201</c:v>
                </c:pt>
                <c:pt idx="283023">
                  <c:v>655.69502778173501</c:v>
                </c:pt>
                <c:pt idx="283024">
                  <c:v>655.69734453700903</c:v>
                </c:pt>
                <c:pt idx="283025">
                  <c:v>655.69966129228305</c:v>
                </c:pt>
                <c:pt idx="283026">
                  <c:v>655.70197804755605</c:v>
                </c:pt>
                <c:pt idx="283027">
                  <c:v>655.70429480282996</c:v>
                </c:pt>
                <c:pt idx="283028">
                  <c:v>655.70661155810296</c:v>
                </c:pt>
                <c:pt idx="283029">
                  <c:v>655.70892831337699</c:v>
                </c:pt>
                <c:pt idx="283030">
                  <c:v>655.71124506864999</c:v>
                </c:pt>
                <c:pt idx="283031">
                  <c:v>655.71356182392401</c:v>
                </c:pt>
                <c:pt idx="283032">
                  <c:v>655.71587857919803</c:v>
                </c:pt>
                <c:pt idx="283033">
                  <c:v>655.71819533447103</c:v>
                </c:pt>
                <c:pt idx="283034">
                  <c:v>655.72051208974494</c:v>
                </c:pt>
                <c:pt idx="283035">
                  <c:v>655.72282884501794</c:v>
                </c:pt>
                <c:pt idx="283036">
                  <c:v>655.72514560029197</c:v>
                </c:pt>
                <c:pt idx="283037">
                  <c:v>655.72746235556497</c:v>
                </c:pt>
                <c:pt idx="283038">
                  <c:v>655.72977911083899</c:v>
                </c:pt>
                <c:pt idx="283039">
                  <c:v>655.73209586611199</c:v>
                </c:pt>
                <c:pt idx="283040">
                  <c:v>655.73441262138601</c:v>
                </c:pt>
                <c:pt idx="283041">
                  <c:v>655.73672937666004</c:v>
                </c:pt>
                <c:pt idx="283042">
                  <c:v>655.73904613193304</c:v>
                </c:pt>
                <c:pt idx="283043">
                  <c:v>655.74136288720695</c:v>
                </c:pt>
                <c:pt idx="283044">
                  <c:v>655.74367964247995</c:v>
                </c:pt>
                <c:pt idx="283045">
                  <c:v>655.74599639775397</c:v>
                </c:pt>
                <c:pt idx="283046">
                  <c:v>655.74831315302697</c:v>
                </c:pt>
                <c:pt idx="283047">
                  <c:v>655.75062990830099</c:v>
                </c:pt>
                <c:pt idx="283048">
                  <c:v>655.75294666357502</c:v>
                </c:pt>
                <c:pt idx="283049">
                  <c:v>655.75526341884802</c:v>
                </c:pt>
                <c:pt idx="283050">
                  <c:v>655.75758017412204</c:v>
                </c:pt>
                <c:pt idx="283051">
                  <c:v>655.75989692939504</c:v>
                </c:pt>
                <c:pt idx="283052">
                  <c:v>655.76221368466895</c:v>
                </c:pt>
                <c:pt idx="283053">
                  <c:v>655.76453043994195</c:v>
                </c:pt>
                <c:pt idx="283054">
                  <c:v>655.76684719521597</c:v>
                </c:pt>
                <c:pt idx="283055">
                  <c:v>655.76916395049</c:v>
                </c:pt>
                <c:pt idx="283056">
                  <c:v>655.771480705763</c:v>
                </c:pt>
                <c:pt idx="283057">
                  <c:v>655.77379746103702</c:v>
                </c:pt>
                <c:pt idx="283058">
                  <c:v>655.77611421631002</c:v>
                </c:pt>
                <c:pt idx="283059">
                  <c:v>655.77843097158404</c:v>
                </c:pt>
                <c:pt idx="283060">
                  <c:v>655.78074772685704</c:v>
                </c:pt>
                <c:pt idx="283061">
                  <c:v>655.78306448213095</c:v>
                </c:pt>
                <c:pt idx="283062">
                  <c:v>655.78538123740498</c:v>
                </c:pt>
                <c:pt idx="283063">
                  <c:v>655.78769799267798</c:v>
                </c:pt>
                <c:pt idx="283064">
                  <c:v>655.790014747952</c:v>
                </c:pt>
                <c:pt idx="283065">
                  <c:v>655.792331503225</c:v>
                </c:pt>
                <c:pt idx="283066">
                  <c:v>655.79464825849902</c:v>
                </c:pt>
                <c:pt idx="283067">
                  <c:v>655.79696501377202</c:v>
                </c:pt>
                <c:pt idx="283068">
                  <c:v>655.79928176904605</c:v>
                </c:pt>
                <c:pt idx="283069">
                  <c:v>655.80159852431996</c:v>
                </c:pt>
                <c:pt idx="283070">
                  <c:v>655.80391527959296</c:v>
                </c:pt>
                <c:pt idx="283071">
                  <c:v>655.80623203486698</c:v>
                </c:pt>
                <c:pt idx="283072">
                  <c:v>655.80854879013998</c:v>
                </c:pt>
                <c:pt idx="283073">
                  <c:v>655.810865545414</c:v>
                </c:pt>
                <c:pt idx="283074">
                  <c:v>655.813182300687</c:v>
                </c:pt>
                <c:pt idx="283075">
                  <c:v>655.81549905596103</c:v>
                </c:pt>
                <c:pt idx="283076">
                  <c:v>655.81781581123505</c:v>
                </c:pt>
                <c:pt idx="283077">
                  <c:v>655.82013256650805</c:v>
                </c:pt>
                <c:pt idx="283078">
                  <c:v>655.82244932178196</c:v>
                </c:pt>
                <c:pt idx="283079">
                  <c:v>655.82476607705496</c:v>
                </c:pt>
                <c:pt idx="283080">
                  <c:v>655.82708283232898</c:v>
                </c:pt>
                <c:pt idx="283081">
                  <c:v>655.82939958760198</c:v>
                </c:pt>
                <c:pt idx="283082">
                  <c:v>655.83171634287601</c:v>
                </c:pt>
                <c:pt idx="283083">
                  <c:v>655.83403309815003</c:v>
                </c:pt>
                <c:pt idx="283084">
                  <c:v>655.83634985342303</c:v>
                </c:pt>
                <c:pt idx="283085">
                  <c:v>655.83866660869705</c:v>
                </c:pt>
                <c:pt idx="283086">
                  <c:v>655.84098336397005</c:v>
                </c:pt>
                <c:pt idx="283087">
                  <c:v>655.84330011924396</c:v>
                </c:pt>
                <c:pt idx="283088">
                  <c:v>655.84561687451696</c:v>
                </c:pt>
                <c:pt idx="283089">
                  <c:v>655.84793362979099</c:v>
                </c:pt>
                <c:pt idx="283090">
                  <c:v>655.85025038506399</c:v>
                </c:pt>
                <c:pt idx="283091">
                  <c:v>655.85256714033801</c:v>
                </c:pt>
                <c:pt idx="283092">
                  <c:v>655.85488389561203</c:v>
                </c:pt>
                <c:pt idx="283093">
                  <c:v>655.85720065088503</c:v>
                </c:pt>
                <c:pt idx="283094">
                  <c:v>655.85951740615894</c:v>
                </c:pt>
                <c:pt idx="283095">
                  <c:v>655.86183416143194</c:v>
                </c:pt>
                <c:pt idx="283096">
                  <c:v>655.86415091670597</c:v>
                </c:pt>
                <c:pt idx="283097">
                  <c:v>655.86646767197897</c:v>
                </c:pt>
                <c:pt idx="283098">
                  <c:v>655.86878442725299</c:v>
                </c:pt>
                <c:pt idx="283099">
                  <c:v>655.87110118252701</c:v>
                </c:pt>
                <c:pt idx="283100">
                  <c:v>655.87341793780001</c:v>
                </c:pt>
                <c:pt idx="283101">
                  <c:v>655.87573469307404</c:v>
                </c:pt>
                <c:pt idx="283102">
                  <c:v>655.87805144834704</c:v>
                </c:pt>
                <c:pt idx="283103">
                  <c:v>655.88036820362095</c:v>
                </c:pt>
                <c:pt idx="283104">
                  <c:v>655.88268495889395</c:v>
                </c:pt>
                <c:pt idx="283105">
                  <c:v>655.88500171416797</c:v>
                </c:pt>
                <c:pt idx="283106">
                  <c:v>655.88731846944199</c:v>
                </c:pt>
                <c:pt idx="283107">
                  <c:v>655.88963522471499</c:v>
                </c:pt>
                <c:pt idx="283108">
                  <c:v>655.89195197998902</c:v>
                </c:pt>
                <c:pt idx="283109">
                  <c:v>655.89426873526202</c:v>
                </c:pt>
                <c:pt idx="283110">
                  <c:v>655.89658549053604</c:v>
                </c:pt>
                <c:pt idx="283111">
                  <c:v>655.89890224580904</c:v>
                </c:pt>
                <c:pt idx="283112">
                  <c:v>655.90121900108295</c:v>
                </c:pt>
                <c:pt idx="283113">
                  <c:v>655.90353575635697</c:v>
                </c:pt>
                <c:pt idx="283114">
                  <c:v>655.90585251162997</c:v>
                </c:pt>
                <c:pt idx="283115">
                  <c:v>655.908169266904</c:v>
                </c:pt>
                <c:pt idx="283116">
                  <c:v>655.910486022177</c:v>
                </c:pt>
                <c:pt idx="283117">
                  <c:v>655.91280277745102</c:v>
                </c:pt>
                <c:pt idx="283118">
                  <c:v>655.91511953272402</c:v>
                </c:pt>
                <c:pt idx="283119">
                  <c:v>655.91743628799804</c:v>
                </c:pt>
                <c:pt idx="283120">
                  <c:v>655.91975304327195</c:v>
                </c:pt>
                <c:pt idx="283121">
                  <c:v>655.92206979854495</c:v>
                </c:pt>
                <c:pt idx="283122">
                  <c:v>655.92438655381898</c:v>
                </c:pt>
                <c:pt idx="283123">
                  <c:v>655.92670330909198</c:v>
                </c:pt>
                <c:pt idx="283124">
                  <c:v>655.929020064366</c:v>
                </c:pt>
                <c:pt idx="283125">
                  <c:v>655.931336819639</c:v>
                </c:pt>
                <c:pt idx="283126">
                  <c:v>655.93365357491302</c:v>
                </c:pt>
                <c:pt idx="283127">
                  <c:v>655.93597033018705</c:v>
                </c:pt>
                <c:pt idx="283128">
                  <c:v>655.93828708546005</c:v>
                </c:pt>
                <c:pt idx="283129">
                  <c:v>655.94060384073396</c:v>
                </c:pt>
                <c:pt idx="283130">
                  <c:v>655.94292059600696</c:v>
                </c:pt>
                <c:pt idx="283131">
                  <c:v>655.94523735128098</c:v>
                </c:pt>
                <c:pt idx="283132">
                  <c:v>655.94755410655398</c:v>
                </c:pt>
                <c:pt idx="283133">
                  <c:v>655.949870861828</c:v>
                </c:pt>
                <c:pt idx="283134">
                  <c:v>655.95218761710203</c:v>
                </c:pt>
                <c:pt idx="283135">
                  <c:v>655.95450437237503</c:v>
                </c:pt>
                <c:pt idx="283136">
                  <c:v>655.95682112764905</c:v>
                </c:pt>
                <c:pt idx="283137">
                  <c:v>655.95913788292205</c:v>
                </c:pt>
                <c:pt idx="283138">
                  <c:v>655.96145463819596</c:v>
                </c:pt>
                <c:pt idx="283139">
                  <c:v>655.96377139346896</c:v>
                </c:pt>
                <c:pt idx="283140">
                  <c:v>655.96608814874298</c:v>
                </c:pt>
                <c:pt idx="283141">
                  <c:v>655.96840490401598</c:v>
                </c:pt>
                <c:pt idx="283142">
                  <c:v>655.97072165929001</c:v>
                </c:pt>
                <c:pt idx="283143">
                  <c:v>655.97303841456403</c:v>
                </c:pt>
                <c:pt idx="283144">
                  <c:v>655.97535516983703</c:v>
                </c:pt>
                <c:pt idx="283145">
                  <c:v>655.97767192511105</c:v>
                </c:pt>
                <c:pt idx="283146">
                  <c:v>655.97998868038405</c:v>
                </c:pt>
                <c:pt idx="283147">
                  <c:v>655.98230543565796</c:v>
                </c:pt>
                <c:pt idx="283148">
                  <c:v>655.98462219093096</c:v>
                </c:pt>
                <c:pt idx="283149">
                  <c:v>655.98693894620499</c:v>
                </c:pt>
                <c:pt idx="283150">
                  <c:v>655.98925570147901</c:v>
                </c:pt>
                <c:pt idx="283151">
                  <c:v>655.99157245675201</c:v>
                </c:pt>
                <c:pt idx="283152">
                  <c:v>655.99388921202603</c:v>
                </c:pt>
                <c:pt idx="283153">
                  <c:v>655.99620596729903</c:v>
                </c:pt>
                <c:pt idx="283154">
                  <c:v>655.99852272257294</c:v>
                </c:pt>
                <c:pt idx="283155">
                  <c:v>656.00083947784594</c:v>
                </c:pt>
                <c:pt idx="283156">
                  <c:v>656.00315623311997</c:v>
                </c:pt>
                <c:pt idx="283157">
                  <c:v>656.00547298839399</c:v>
                </c:pt>
                <c:pt idx="283158">
                  <c:v>656.00778974366699</c:v>
                </c:pt>
                <c:pt idx="283159">
                  <c:v>656.01010649894101</c:v>
                </c:pt>
                <c:pt idx="283160">
                  <c:v>656.01242325421401</c:v>
                </c:pt>
                <c:pt idx="283161">
                  <c:v>656.01474000948804</c:v>
                </c:pt>
                <c:pt idx="283162">
                  <c:v>656.01705676476104</c:v>
                </c:pt>
                <c:pt idx="283163">
                  <c:v>656.01937352003495</c:v>
                </c:pt>
                <c:pt idx="283164">
                  <c:v>656.02169027530897</c:v>
                </c:pt>
                <c:pt idx="283165">
                  <c:v>656.02400703058197</c:v>
                </c:pt>
                <c:pt idx="283166">
                  <c:v>656.02632378585599</c:v>
                </c:pt>
                <c:pt idx="283167">
                  <c:v>656.02864054112899</c:v>
                </c:pt>
                <c:pt idx="283168">
                  <c:v>656.03095729640302</c:v>
                </c:pt>
                <c:pt idx="283169">
                  <c:v>656.03327405167602</c:v>
                </c:pt>
                <c:pt idx="283170">
                  <c:v>656.03559080695004</c:v>
                </c:pt>
                <c:pt idx="283171">
                  <c:v>656.03790756222395</c:v>
                </c:pt>
                <c:pt idx="283172">
                  <c:v>656.04022431749695</c:v>
                </c:pt>
                <c:pt idx="283173">
                  <c:v>656.04254107277097</c:v>
                </c:pt>
                <c:pt idx="283174">
                  <c:v>656.04485782804397</c:v>
                </c:pt>
                <c:pt idx="283175">
                  <c:v>656.047174583318</c:v>
                </c:pt>
                <c:pt idx="283176">
                  <c:v>656.049491338591</c:v>
                </c:pt>
                <c:pt idx="283177">
                  <c:v>656.05180809386502</c:v>
                </c:pt>
                <c:pt idx="283178">
                  <c:v>656.05412484913904</c:v>
                </c:pt>
                <c:pt idx="283179">
                  <c:v>656.05644160441204</c:v>
                </c:pt>
                <c:pt idx="283180">
                  <c:v>656.05875835968595</c:v>
                </c:pt>
                <c:pt idx="283181">
                  <c:v>656.06107511495895</c:v>
                </c:pt>
                <c:pt idx="283182">
                  <c:v>656.06339187023298</c:v>
                </c:pt>
                <c:pt idx="283183">
                  <c:v>656.06570862550598</c:v>
                </c:pt>
                <c:pt idx="283184">
                  <c:v>656.06802538078</c:v>
                </c:pt>
                <c:pt idx="283185">
                  <c:v>656.07034213605402</c:v>
                </c:pt>
                <c:pt idx="283186">
                  <c:v>656.07265889132702</c:v>
                </c:pt>
                <c:pt idx="283187">
                  <c:v>656.07497564660105</c:v>
                </c:pt>
                <c:pt idx="283188">
                  <c:v>656.07729240187405</c:v>
                </c:pt>
                <c:pt idx="283189">
                  <c:v>656.07960915714796</c:v>
                </c:pt>
                <c:pt idx="283190">
                  <c:v>656.08192591242096</c:v>
                </c:pt>
                <c:pt idx="283191">
                  <c:v>656.08424266769498</c:v>
                </c:pt>
                <c:pt idx="283192">
                  <c:v>656.08655942296798</c:v>
                </c:pt>
                <c:pt idx="283193">
                  <c:v>656.088876178242</c:v>
                </c:pt>
                <c:pt idx="283194">
                  <c:v>656.09119293351603</c:v>
                </c:pt>
                <c:pt idx="283195">
                  <c:v>656.09350968878903</c:v>
                </c:pt>
                <c:pt idx="283196">
                  <c:v>656.09582644406305</c:v>
                </c:pt>
                <c:pt idx="283197">
                  <c:v>656.09814319933605</c:v>
                </c:pt>
                <c:pt idx="283198">
                  <c:v>656.10045995460996</c:v>
                </c:pt>
                <c:pt idx="283199">
                  <c:v>656.10277670988296</c:v>
                </c:pt>
                <c:pt idx="283200">
                  <c:v>656.10509346515698</c:v>
                </c:pt>
                <c:pt idx="283201">
                  <c:v>656.10741022043101</c:v>
                </c:pt>
                <c:pt idx="283202">
                  <c:v>656.10972697570401</c:v>
                </c:pt>
                <c:pt idx="283203">
                  <c:v>656.11204373097803</c:v>
                </c:pt>
                <c:pt idx="283204">
                  <c:v>656.11436048625103</c:v>
                </c:pt>
                <c:pt idx="283205">
                  <c:v>656.11667724152505</c:v>
                </c:pt>
                <c:pt idx="283206">
                  <c:v>656.11899399679805</c:v>
                </c:pt>
                <c:pt idx="283207">
                  <c:v>656.12131075207196</c:v>
                </c:pt>
                <c:pt idx="283208">
                  <c:v>656.12362750734599</c:v>
                </c:pt>
                <c:pt idx="283209">
                  <c:v>656.12594426261899</c:v>
                </c:pt>
                <c:pt idx="283210">
                  <c:v>656.12826101789301</c:v>
                </c:pt>
                <c:pt idx="283211">
                  <c:v>656.13057777316601</c:v>
                </c:pt>
                <c:pt idx="283212">
                  <c:v>656.13289452844003</c:v>
                </c:pt>
                <c:pt idx="283213">
                  <c:v>656.13521128371303</c:v>
                </c:pt>
                <c:pt idx="283214">
                  <c:v>656.13752803898706</c:v>
                </c:pt>
                <c:pt idx="283215">
                  <c:v>656.13984479426097</c:v>
                </c:pt>
                <c:pt idx="283216">
                  <c:v>656.14216154953397</c:v>
                </c:pt>
                <c:pt idx="283217">
                  <c:v>656.14447830480799</c:v>
                </c:pt>
                <c:pt idx="283218">
                  <c:v>656.14679506008099</c:v>
                </c:pt>
                <c:pt idx="283219">
                  <c:v>656.14911181535501</c:v>
                </c:pt>
                <c:pt idx="283220">
                  <c:v>656.15142857062801</c:v>
                </c:pt>
                <c:pt idx="283221">
                  <c:v>656.15374532590204</c:v>
                </c:pt>
                <c:pt idx="283222">
                  <c:v>656.15606208117595</c:v>
                </c:pt>
                <c:pt idx="283223">
                  <c:v>656.15837883644895</c:v>
                </c:pt>
                <c:pt idx="283224">
                  <c:v>656.16069559172297</c:v>
                </c:pt>
                <c:pt idx="283225">
                  <c:v>656.16301234699597</c:v>
                </c:pt>
                <c:pt idx="283226">
                  <c:v>656.16532910226999</c:v>
                </c:pt>
                <c:pt idx="283227">
                  <c:v>656.16764585754299</c:v>
                </c:pt>
                <c:pt idx="283228">
                  <c:v>656.16996261281702</c:v>
                </c:pt>
                <c:pt idx="283229">
                  <c:v>656.17227936809104</c:v>
                </c:pt>
                <c:pt idx="283230">
                  <c:v>656.17459612336404</c:v>
                </c:pt>
                <c:pt idx="283231">
                  <c:v>656.17691287863795</c:v>
                </c:pt>
                <c:pt idx="283232">
                  <c:v>656.17922963391095</c:v>
                </c:pt>
                <c:pt idx="283233">
                  <c:v>656.18154638918497</c:v>
                </c:pt>
                <c:pt idx="283234">
                  <c:v>656.18386314445797</c:v>
                </c:pt>
                <c:pt idx="283235">
                  <c:v>656.186179899732</c:v>
                </c:pt>
                <c:pt idx="283236">
                  <c:v>656.18849665500602</c:v>
                </c:pt>
                <c:pt idx="283237">
                  <c:v>656.19081341027902</c:v>
                </c:pt>
                <c:pt idx="283238">
                  <c:v>656.19313016555304</c:v>
                </c:pt>
                <c:pt idx="283239">
                  <c:v>656.19544692082604</c:v>
                </c:pt>
                <c:pt idx="283240">
                  <c:v>656.19776367609995</c:v>
                </c:pt>
                <c:pt idx="283241">
                  <c:v>656.20008043137295</c:v>
                </c:pt>
                <c:pt idx="283242">
                  <c:v>656.20239718664698</c:v>
                </c:pt>
                <c:pt idx="283243">
                  <c:v>656.20471394191998</c:v>
                </c:pt>
                <c:pt idx="283244">
                  <c:v>656.207030697194</c:v>
                </c:pt>
                <c:pt idx="283245">
                  <c:v>656.20934745246802</c:v>
                </c:pt>
                <c:pt idx="283246">
                  <c:v>656.21166420774102</c:v>
                </c:pt>
                <c:pt idx="283247">
                  <c:v>656.21398096301505</c:v>
                </c:pt>
                <c:pt idx="283248">
                  <c:v>656.21629771828805</c:v>
                </c:pt>
                <c:pt idx="283249">
                  <c:v>656.21861447356196</c:v>
                </c:pt>
                <c:pt idx="283250">
                  <c:v>656.22093122883496</c:v>
                </c:pt>
                <c:pt idx="283251">
                  <c:v>656.22324798410898</c:v>
                </c:pt>
                <c:pt idx="283252">
                  <c:v>656.225564739383</c:v>
                </c:pt>
                <c:pt idx="283253">
                  <c:v>656.227881494656</c:v>
                </c:pt>
                <c:pt idx="283254">
                  <c:v>656.23019824993003</c:v>
                </c:pt>
                <c:pt idx="283255">
                  <c:v>656.23251500520303</c:v>
                </c:pt>
                <c:pt idx="283256">
                  <c:v>656.23483176047705</c:v>
                </c:pt>
                <c:pt idx="283257">
                  <c:v>656.23714851575005</c:v>
                </c:pt>
                <c:pt idx="283258">
                  <c:v>656.23946527102396</c:v>
                </c:pt>
                <c:pt idx="283259">
                  <c:v>656.24178202629798</c:v>
                </c:pt>
                <c:pt idx="283260">
                  <c:v>656.24409878157098</c:v>
                </c:pt>
                <c:pt idx="283261">
                  <c:v>656.24641553684501</c:v>
                </c:pt>
                <c:pt idx="283262">
                  <c:v>656.24873229211801</c:v>
                </c:pt>
                <c:pt idx="283263">
                  <c:v>656.25104904739203</c:v>
                </c:pt>
                <c:pt idx="283264">
                  <c:v>656.25336580266503</c:v>
                </c:pt>
                <c:pt idx="283265">
                  <c:v>656.25568255793905</c:v>
                </c:pt>
                <c:pt idx="283266">
                  <c:v>656.25799931321296</c:v>
                </c:pt>
                <c:pt idx="283267">
                  <c:v>656.26031606848596</c:v>
                </c:pt>
                <c:pt idx="283268">
                  <c:v>656.26263282375999</c:v>
                </c:pt>
                <c:pt idx="283269">
                  <c:v>656.26494957903299</c:v>
                </c:pt>
                <c:pt idx="283270">
                  <c:v>656.26726633430701</c:v>
                </c:pt>
                <c:pt idx="283271">
                  <c:v>656.26958308958001</c:v>
                </c:pt>
                <c:pt idx="283272">
                  <c:v>656.27189984485403</c:v>
                </c:pt>
                <c:pt idx="283273">
                  <c:v>656.27421660012806</c:v>
                </c:pt>
                <c:pt idx="283274">
                  <c:v>656.27653335540106</c:v>
                </c:pt>
                <c:pt idx="283275">
                  <c:v>656.27885011067497</c:v>
                </c:pt>
                <c:pt idx="283276">
                  <c:v>656.28116686594797</c:v>
                </c:pt>
                <c:pt idx="283277">
                  <c:v>656.28348362122199</c:v>
                </c:pt>
                <c:pt idx="283278">
                  <c:v>656.28580037649499</c:v>
                </c:pt>
                <c:pt idx="283279">
                  <c:v>656.28811713176901</c:v>
                </c:pt>
                <c:pt idx="283280">
                  <c:v>656.29043388704304</c:v>
                </c:pt>
                <c:pt idx="283281">
                  <c:v>656.29275064231604</c:v>
                </c:pt>
                <c:pt idx="283282">
                  <c:v>656.29506739758995</c:v>
                </c:pt>
                <c:pt idx="283283">
                  <c:v>656.29738415286295</c:v>
                </c:pt>
                <c:pt idx="283284">
                  <c:v>656.29970090813697</c:v>
                </c:pt>
                <c:pt idx="283285">
                  <c:v>656.30201766340997</c:v>
                </c:pt>
                <c:pt idx="283286">
                  <c:v>656.30433441868399</c:v>
                </c:pt>
                <c:pt idx="283287">
                  <c:v>656.30665117395699</c:v>
                </c:pt>
                <c:pt idx="283288">
                  <c:v>656.30896792923102</c:v>
                </c:pt>
                <c:pt idx="283289">
                  <c:v>656.31128468450504</c:v>
                </c:pt>
                <c:pt idx="283290">
                  <c:v>656.31360143977804</c:v>
                </c:pt>
                <c:pt idx="283291">
                  <c:v>656.31591819505195</c:v>
                </c:pt>
                <c:pt idx="283292">
                  <c:v>656.31823495032495</c:v>
                </c:pt>
                <c:pt idx="283293">
                  <c:v>656.32055170559897</c:v>
                </c:pt>
                <c:pt idx="283294">
                  <c:v>656.32286846087197</c:v>
                </c:pt>
                <c:pt idx="283295">
                  <c:v>656.325185216146</c:v>
                </c:pt>
                <c:pt idx="283296">
                  <c:v>656.32750197142002</c:v>
                </c:pt>
                <c:pt idx="283297">
                  <c:v>656.32981872669302</c:v>
                </c:pt>
                <c:pt idx="283298">
                  <c:v>656.33213548196704</c:v>
                </c:pt>
                <c:pt idx="283299">
                  <c:v>656.33445223724004</c:v>
                </c:pt>
                <c:pt idx="283300">
                  <c:v>656.33676899251395</c:v>
                </c:pt>
                <c:pt idx="283301">
                  <c:v>656.33908574778695</c:v>
                </c:pt>
                <c:pt idx="283302">
                  <c:v>656.34140250306098</c:v>
                </c:pt>
                <c:pt idx="283303">
                  <c:v>656.343719258335</c:v>
                </c:pt>
                <c:pt idx="283304">
                  <c:v>656.346036013608</c:v>
                </c:pt>
                <c:pt idx="283305">
                  <c:v>656.34835276888202</c:v>
                </c:pt>
                <c:pt idx="283306">
                  <c:v>656.35066952415502</c:v>
                </c:pt>
                <c:pt idx="283307">
                  <c:v>656.35298627942905</c:v>
                </c:pt>
                <c:pt idx="283308">
                  <c:v>656.35530303470205</c:v>
                </c:pt>
                <c:pt idx="283309">
                  <c:v>656.35761978997596</c:v>
                </c:pt>
                <c:pt idx="283310">
                  <c:v>656.35993654524998</c:v>
                </c:pt>
                <c:pt idx="283311">
                  <c:v>656.36225330052298</c:v>
                </c:pt>
                <c:pt idx="283312">
                  <c:v>656.364570055797</c:v>
                </c:pt>
                <c:pt idx="283313">
                  <c:v>656.36688681107</c:v>
                </c:pt>
                <c:pt idx="283314">
                  <c:v>656.36920356634403</c:v>
                </c:pt>
                <c:pt idx="283315">
                  <c:v>656.37152032161703</c:v>
                </c:pt>
                <c:pt idx="283316">
                  <c:v>656.37383707689105</c:v>
                </c:pt>
                <c:pt idx="283317">
                  <c:v>656.37615383216496</c:v>
                </c:pt>
                <c:pt idx="283318">
                  <c:v>656.37847058743796</c:v>
                </c:pt>
                <c:pt idx="283319">
                  <c:v>656.38078734271198</c:v>
                </c:pt>
                <c:pt idx="283320">
                  <c:v>656.38310409798498</c:v>
                </c:pt>
                <c:pt idx="283321">
                  <c:v>656.38542085325901</c:v>
                </c:pt>
                <c:pt idx="283322">
                  <c:v>656.38773760853201</c:v>
                </c:pt>
                <c:pt idx="283323">
                  <c:v>656.39005436380603</c:v>
                </c:pt>
                <c:pt idx="283324">
                  <c:v>656.39237111908005</c:v>
                </c:pt>
                <c:pt idx="283325">
                  <c:v>656.39468787435305</c:v>
                </c:pt>
                <c:pt idx="283326">
                  <c:v>656.39700462962696</c:v>
                </c:pt>
                <c:pt idx="283327">
                  <c:v>656.39932138489996</c:v>
                </c:pt>
                <c:pt idx="283328">
                  <c:v>656.40163814017399</c:v>
                </c:pt>
                <c:pt idx="283329">
                  <c:v>656.40395489544699</c:v>
                </c:pt>
                <c:pt idx="283330">
                  <c:v>656.40627165072101</c:v>
                </c:pt>
                <c:pt idx="283331">
                  <c:v>656.40858840599503</c:v>
                </c:pt>
                <c:pt idx="283332">
                  <c:v>656.41090516126803</c:v>
                </c:pt>
                <c:pt idx="283333">
                  <c:v>656.41322191654206</c:v>
                </c:pt>
                <c:pt idx="283334">
                  <c:v>656.41553867181506</c:v>
                </c:pt>
                <c:pt idx="283335">
                  <c:v>656.41785542708897</c:v>
                </c:pt>
                <c:pt idx="283336">
                  <c:v>656.42017218236197</c:v>
                </c:pt>
                <c:pt idx="283337">
                  <c:v>656.42248893763599</c:v>
                </c:pt>
                <c:pt idx="283338">
                  <c:v>656.42480569290899</c:v>
                </c:pt>
                <c:pt idx="283339">
                  <c:v>656.42712244818301</c:v>
                </c:pt>
                <c:pt idx="283340">
                  <c:v>656.42943920345704</c:v>
                </c:pt>
                <c:pt idx="283341">
                  <c:v>656.43175595873004</c:v>
                </c:pt>
                <c:pt idx="283342">
                  <c:v>656.43407271400395</c:v>
                </c:pt>
                <c:pt idx="283343">
                  <c:v>656.43638946927695</c:v>
                </c:pt>
                <c:pt idx="283344">
                  <c:v>656.43870622455097</c:v>
                </c:pt>
                <c:pt idx="283345">
                  <c:v>656.44102297982397</c:v>
                </c:pt>
                <c:pt idx="283346">
                  <c:v>656.44333973509799</c:v>
                </c:pt>
                <c:pt idx="283347">
                  <c:v>656.44565649037202</c:v>
                </c:pt>
                <c:pt idx="283348">
                  <c:v>656.44797324564502</c:v>
                </c:pt>
                <c:pt idx="283349">
                  <c:v>656.45029000091904</c:v>
                </c:pt>
                <c:pt idx="283350">
                  <c:v>656.45260675619204</c:v>
                </c:pt>
                <c:pt idx="283351">
                  <c:v>656.45492351146595</c:v>
                </c:pt>
                <c:pt idx="283352">
                  <c:v>656.45724026673895</c:v>
                </c:pt>
                <c:pt idx="283353">
                  <c:v>656.45955702201297</c:v>
                </c:pt>
                <c:pt idx="283354">
                  <c:v>656.461873777287</c:v>
                </c:pt>
                <c:pt idx="283355">
                  <c:v>656.46419053256</c:v>
                </c:pt>
                <c:pt idx="283356">
                  <c:v>656.46650728783402</c:v>
                </c:pt>
                <c:pt idx="283357">
                  <c:v>656.46882404310702</c:v>
                </c:pt>
                <c:pt idx="283358">
                  <c:v>656.47114079838104</c:v>
                </c:pt>
                <c:pt idx="283359">
                  <c:v>656.47345755365404</c:v>
                </c:pt>
                <c:pt idx="283360">
                  <c:v>656.47577430892795</c:v>
                </c:pt>
                <c:pt idx="283361">
                  <c:v>656.47809106420198</c:v>
                </c:pt>
                <c:pt idx="283362">
                  <c:v>656.48040781947498</c:v>
                </c:pt>
                <c:pt idx="283363">
                  <c:v>656.482724574749</c:v>
                </c:pt>
                <c:pt idx="283364">
                  <c:v>656.485041330022</c:v>
                </c:pt>
                <c:pt idx="283365">
                  <c:v>656.48735808529602</c:v>
                </c:pt>
                <c:pt idx="283366">
                  <c:v>656.48967484056902</c:v>
                </c:pt>
                <c:pt idx="283367">
                  <c:v>656.49199159584305</c:v>
                </c:pt>
                <c:pt idx="283368">
                  <c:v>656.49430835111696</c:v>
                </c:pt>
                <c:pt idx="283369">
                  <c:v>656.49662510638996</c:v>
                </c:pt>
                <c:pt idx="283370">
                  <c:v>656.49894186166398</c:v>
                </c:pt>
                <c:pt idx="283371">
                  <c:v>656.50125861693698</c:v>
                </c:pt>
                <c:pt idx="283372">
                  <c:v>656.503575372211</c:v>
                </c:pt>
                <c:pt idx="283373">
                  <c:v>656.505892127484</c:v>
                </c:pt>
                <c:pt idx="283374">
                  <c:v>656.50820888275803</c:v>
                </c:pt>
                <c:pt idx="283375">
                  <c:v>656.51052563803205</c:v>
                </c:pt>
                <c:pt idx="283376">
                  <c:v>656.51284239330505</c:v>
                </c:pt>
                <c:pt idx="283377">
                  <c:v>656.51515914857896</c:v>
                </c:pt>
                <c:pt idx="283378">
                  <c:v>656.51747590385196</c:v>
                </c:pt>
                <c:pt idx="283379">
                  <c:v>656.51979265912598</c:v>
                </c:pt>
                <c:pt idx="283380">
                  <c:v>656.52210941439898</c:v>
                </c:pt>
                <c:pt idx="283381">
                  <c:v>656.52442616967301</c:v>
                </c:pt>
                <c:pt idx="283382">
                  <c:v>656.52674292494703</c:v>
                </c:pt>
                <c:pt idx="283383">
                  <c:v>656.52905968022003</c:v>
                </c:pt>
                <c:pt idx="283384">
                  <c:v>656.53137643549405</c:v>
                </c:pt>
                <c:pt idx="283385">
                  <c:v>656.53369319076705</c:v>
                </c:pt>
                <c:pt idx="283386">
                  <c:v>656.53600994604096</c:v>
                </c:pt>
                <c:pt idx="283387">
                  <c:v>656.53832670131396</c:v>
                </c:pt>
                <c:pt idx="283388">
                  <c:v>656.54064345658799</c:v>
                </c:pt>
                <c:pt idx="283389">
                  <c:v>656.54296021186099</c:v>
                </c:pt>
                <c:pt idx="283390">
                  <c:v>656.54527696713501</c:v>
                </c:pt>
                <c:pt idx="283391">
                  <c:v>656.54759372240903</c:v>
                </c:pt>
                <c:pt idx="283392">
                  <c:v>656.54991047768203</c:v>
                </c:pt>
                <c:pt idx="283393">
                  <c:v>656.55222723295606</c:v>
                </c:pt>
                <c:pt idx="283394">
                  <c:v>656.55454398822906</c:v>
                </c:pt>
                <c:pt idx="283395">
                  <c:v>656.55686074350297</c:v>
                </c:pt>
                <c:pt idx="283396">
                  <c:v>656.55917749877597</c:v>
                </c:pt>
                <c:pt idx="283397">
                  <c:v>656.56149425404999</c:v>
                </c:pt>
                <c:pt idx="283398">
                  <c:v>656.56381100932401</c:v>
                </c:pt>
                <c:pt idx="283399">
                  <c:v>656.56612776459701</c:v>
                </c:pt>
                <c:pt idx="283400">
                  <c:v>656.56844451987104</c:v>
                </c:pt>
                <c:pt idx="283401">
                  <c:v>656.57076127514404</c:v>
                </c:pt>
                <c:pt idx="283402">
                  <c:v>656.57307803041795</c:v>
                </c:pt>
                <c:pt idx="283403">
                  <c:v>656.57539478569095</c:v>
                </c:pt>
                <c:pt idx="283404">
                  <c:v>656.57771154096497</c:v>
                </c:pt>
                <c:pt idx="283405">
                  <c:v>656.58002829623899</c:v>
                </c:pt>
                <c:pt idx="283406">
                  <c:v>656.58234505151199</c:v>
                </c:pt>
                <c:pt idx="283407">
                  <c:v>656.58466180678602</c:v>
                </c:pt>
                <c:pt idx="283408">
                  <c:v>656.58697856205902</c:v>
                </c:pt>
                <c:pt idx="283409">
                  <c:v>656.58929531733304</c:v>
                </c:pt>
                <c:pt idx="283410">
                  <c:v>656.59161207260604</c:v>
                </c:pt>
                <c:pt idx="283411">
                  <c:v>656.59392882787995</c:v>
                </c:pt>
                <c:pt idx="283412">
                  <c:v>656.59624558315397</c:v>
                </c:pt>
                <c:pt idx="283413">
                  <c:v>656.59856233842697</c:v>
                </c:pt>
                <c:pt idx="283414">
                  <c:v>656.600879093701</c:v>
                </c:pt>
                <c:pt idx="283415">
                  <c:v>656.603195848974</c:v>
                </c:pt>
                <c:pt idx="283416">
                  <c:v>656.60551260424802</c:v>
                </c:pt>
                <c:pt idx="283417">
                  <c:v>656.60782935952102</c:v>
                </c:pt>
                <c:pt idx="283418">
                  <c:v>656.61014611479504</c:v>
                </c:pt>
                <c:pt idx="283419">
                  <c:v>656.61246287006895</c:v>
                </c:pt>
                <c:pt idx="283420">
                  <c:v>656.61477962534195</c:v>
                </c:pt>
                <c:pt idx="283421">
                  <c:v>656.61709638061598</c:v>
                </c:pt>
                <c:pt idx="283422">
                  <c:v>656.61941313588898</c:v>
                </c:pt>
                <c:pt idx="283423">
                  <c:v>656.621729891163</c:v>
                </c:pt>
                <c:pt idx="283424">
                  <c:v>656.624046646436</c:v>
                </c:pt>
                <c:pt idx="283425">
                  <c:v>656.62636340171002</c:v>
                </c:pt>
                <c:pt idx="283426">
                  <c:v>656.62868015698405</c:v>
                </c:pt>
                <c:pt idx="283427">
                  <c:v>656.63099691225705</c:v>
                </c:pt>
                <c:pt idx="283428">
                  <c:v>656.63331366753096</c:v>
                </c:pt>
                <c:pt idx="283429">
                  <c:v>656.63563042280396</c:v>
                </c:pt>
                <c:pt idx="283430">
                  <c:v>656.63794717807798</c:v>
                </c:pt>
                <c:pt idx="283431">
                  <c:v>656.64026393335098</c:v>
                </c:pt>
                <c:pt idx="283432">
                  <c:v>656.642580688625</c:v>
                </c:pt>
                <c:pt idx="283433">
                  <c:v>656.64489744389903</c:v>
                </c:pt>
                <c:pt idx="283434">
                  <c:v>656.64721419917203</c:v>
                </c:pt>
                <c:pt idx="283435">
                  <c:v>656.64953095444605</c:v>
                </c:pt>
                <c:pt idx="283436">
                  <c:v>656.65184770971905</c:v>
                </c:pt>
                <c:pt idx="283437">
                  <c:v>656.65416446499296</c:v>
                </c:pt>
                <c:pt idx="283438">
                  <c:v>656.65648122026596</c:v>
                </c:pt>
                <c:pt idx="283439">
                  <c:v>656.65879797553998</c:v>
                </c:pt>
                <c:pt idx="283440">
                  <c:v>656.66111473081298</c:v>
                </c:pt>
                <c:pt idx="283441">
                  <c:v>656.66343148608701</c:v>
                </c:pt>
                <c:pt idx="283442">
                  <c:v>656.66574824136103</c:v>
                </c:pt>
                <c:pt idx="283443">
                  <c:v>656.66806499663403</c:v>
                </c:pt>
                <c:pt idx="283444">
                  <c:v>656.67038175190805</c:v>
                </c:pt>
                <c:pt idx="283445">
                  <c:v>656.67269850718105</c:v>
                </c:pt>
                <c:pt idx="283446">
                  <c:v>656.67501526245496</c:v>
                </c:pt>
                <c:pt idx="283447">
                  <c:v>656.67733201772796</c:v>
                </c:pt>
                <c:pt idx="283448">
                  <c:v>656.67964877300199</c:v>
                </c:pt>
                <c:pt idx="283449">
                  <c:v>656.68196552827601</c:v>
                </c:pt>
                <c:pt idx="283450">
                  <c:v>656.68428228354901</c:v>
                </c:pt>
                <c:pt idx="283451">
                  <c:v>656.68659903882303</c:v>
                </c:pt>
                <c:pt idx="283452">
                  <c:v>656.68891579409603</c:v>
                </c:pt>
                <c:pt idx="283453">
                  <c:v>656.69123254937006</c:v>
                </c:pt>
                <c:pt idx="283454">
                  <c:v>656.69354930464306</c:v>
                </c:pt>
                <c:pt idx="283455">
                  <c:v>656.69586605991697</c:v>
                </c:pt>
                <c:pt idx="283456">
                  <c:v>656.69818281519099</c:v>
                </c:pt>
                <c:pt idx="283457">
                  <c:v>656.70049957046399</c:v>
                </c:pt>
                <c:pt idx="283458">
                  <c:v>656.70281632573801</c:v>
                </c:pt>
                <c:pt idx="283459">
                  <c:v>656.70513308101101</c:v>
                </c:pt>
                <c:pt idx="283460">
                  <c:v>656.70744983628504</c:v>
                </c:pt>
                <c:pt idx="283461">
                  <c:v>656.70976659155804</c:v>
                </c:pt>
                <c:pt idx="283462">
                  <c:v>656.71208334683195</c:v>
                </c:pt>
                <c:pt idx="283463">
                  <c:v>656.71440010210597</c:v>
                </c:pt>
                <c:pt idx="283464">
                  <c:v>656.71671685737897</c:v>
                </c:pt>
                <c:pt idx="283465">
                  <c:v>656.71903361265299</c:v>
                </c:pt>
                <c:pt idx="283466">
                  <c:v>656.72135036792599</c:v>
                </c:pt>
                <c:pt idx="283467">
                  <c:v>656.72366712320002</c:v>
                </c:pt>
                <c:pt idx="283468">
                  <c:v>656.72598387847302</c:v>
                </c:pt>
                <c:pt idx="283469">
                  <c:v>656.72830063374704</c:v>
                </c:pt>
                <c:pt idx="283470">
                  <c:v>656.73061738902095</c:v>
                </c:pt>
                <c:pt idx="283471">
                  <c:v>656.73293414429395</c:v>
                </c:pt>
                <c:pt idx="283472">
                  <c:v>656.73525089956797</c:v>
                </c:pt>
                <c:pt idx="283473">
                  <c:v>656.73756765484097</c:v>
                </c:pt>
                <c:pt idx="283474">
                  <c:v>656.739884410115</c:v>
                </c:pt>
                <c:pt idx="283475">
                  <c:v>656.742201165388</c:v>
                </c:pt>
                <c:pt idx="283476">
                  <c:v>656.74451792066202</c:v>
                </c:pt>
                <c:pt idx="283477">
                  <c:v>656.74683467593604</c:v>
                </c:pt>
                <c:pt idx="283478">
                  <c:v>656.74915143120904</c:v>
                </c:pt>
                <c:pt idx="283479">
                  <c:v>656.75146818648295</c:v>
                </c:pt>
                <c:pt idx="283480">
                  <c:v>656.75378494175595</c:v>
                </c:pt>
                <c:pt idx="283481">
                  <c:v>656.75610169702998</c:v>
                </c:pt>
                <c:pt idx="283482">
                  <c:v>656.75841845230298</c:v>
                </c:pt>
                <c:pt idx="283483">
                  <c:v>656.760735207577</c:v>
                </c:pt>
                <c:pt idx="283484">
                  <c:v>656.76305196285102</c:v>
                </c:pt>
                <c:pt idx="283485">
                  <c:v>656.76536871812402</c:v>
                </c:pt>
                <c:pt idx="283486">
                  <c:v>656.76768547339805</c:v>
                </c:pt>
                <c:pt idx="283487">
                  <c:v>656.77000222867105</c:v>
                </c:pt>
                <c:pt idx="283488">
                  <c:v>656.77231898394496</c:v>
                </c:pt>
                <c:pt idx="283489">
                  <c:v>656.77463573921796</c:v>
                </c:pt>
                <c:pt idx="283490">
                  <c:v>656.77695249449198</c:v>
                </c:pt>
                <c:pt idx="283491">
                  <c:v>656.77926924976498</c:v>
                </c:pt>
                <c:pt idx="283492">
                  <c:v>656.781586005039</c:v>
                </c:pt>
                <c:pt idx="283493">
                  <c:v>656.78390276031303</c:v>
                </c:pt>
                <c:pt idx="283494">
                  <c:v>656.78621951558603</c:v>
                </c:pt>
                <c:pt idx="283495">
                  <c:v>656.78853627086005</c:v>
                </c:pt>
                <c:pt idx="283496">
                  <c:v>656.79085302613305</c:v>
                </c:pt>
                <c:pt idx="283497">
                  <c:v>656.79316978140696</c:v>
                </c:pt>
                <c:pt idx="283498">
                  <c:v>656.79548653667996</c:v>
                </c:pt>
                <c:pt idx="283499">
                  <c:v>656.79780329195398</c:v>
                </c:pt>
                <c:pt idx="283500">
                  <c:v>656.80012004722801</c:v>
                </c:pt>
                <c:pt idx="283501">
                  <c:v>656.80243680250101</c:v>
                </c:pt>
                <c:pt idx="283502">
                  <c:v>656.80475355777503</c:v>
                </c:pt>
                <c:pt idx="283503">
                  <c:v>656.80707031304803</c:v>
                </c:pt>
                <c:pt idx="283504">
                  <c:v>656.80938706832205</c:v>
                </c:pt>
                <c:pt idx="283505">
                  <c:v>656.81170382359505</c:v>
                </c:pt>
                <c:pt idx="283506">
                  <c:v>656.81402057886896</c:v>
                </c:pt>
                <c:pt idx="283507">
                  <c:v>656.81633733414299</c:v>
                </c:pt>
                <c:pt idx="283508">
                  <c:v>656.81865408941599</c:v>
                </c:pt>
                <c:pt idx="283509">
                  <c:v>656.82097084469001</c:v>
                </c:pt>
                <c:pt idx="283510">
                  <c:v>656.82328759996301</c:v>
                </c:pt>
                <c:pt idx="283511">
                  <c:v>656.82560435523703</c:v>
                </c:pt>
                <c:pt idx="283512">
                  <c:v>656.82792111051003</c:v>
                </c:pt>
                <c:pt idx="283513">
                  <c:v>656.83023786578406</c:v>
                </c:pt>
                <c:pt idx="283514">
                  <c:v>656.83255462105797</c:v>
                </c:pt>
                <c:pt idx="283515">
                  <c:v>656.83487137633097</c:v>
                </c:pt>
                <c:pt idx="283516">
                  <c:v>656.83718813160499</c:v>
                </c:pt>
                <c:pt idx="283517">
                  <c:v>656.83950488687799</c:v>
                </c:pt>
                <c:pt idx="283518">
                  <c:v>656.84182164215201</c:v>
                </c:pt>
                <c:pt idx="283519">
                  <c:v>656.84413839742501</c:v>
                </c:pt>
                <c:pt idx="283520">
                  <c:v>656.84645515269904</c:v>
                </c:pt>
                <c:pt idx="283521">
                  <c:v>656.84877190797295</c:v>
                </c:pt>
                <c:pt idx="283522">
                  <c:v>656.85108866324595</c:v>
                </c:pt>
                <c:pt idx="283523">
                  <c:v>656.85340541851997</c:v>
                </c:pt>
                <c:pt idx="283524">
                  <c:v>656.85572217379297</c:v>
                </c:pt>
                <c:pt idx="283525">
                  <c:v>656.85803892906699</c:v>
                </c:pt>
                <c:pt idx="283526">
                  <c:v>656.86035568433999</c:v>
                </c:pt>
                <c:pt idx="283527">
                  <c:v>656.86267243961402</c:v>
                </c:pt>
                <c:pt idx="283528">
                  <c:v>656.86498919488804</c:v>
                </c:pt>
                <c:pt idx="283529">
                  <c:v>656.86730595016104</c:v>
                </c:pt>
                <c:pt idx="283530">
                  <c:v>656.86962270543495</c:v>
                </c:pt>
                <c:pt idx="283531">
                  <c:v>656.87193946070795</c:v>
                </c:pt>
                <c:pt idx="283532">
                  <c:v>656.87425621598197</c:v>
                </c:pt>
                <c:pt idx="283533">
                  <c:v>656.87657297125497</c:v>
                </c:pt>
                <c:pt idx="283534">
                  <c:v>656.878889726529</c:v>
                </c:pt>
                <c:pt idx="283535">
                  <c:v>656.88120648180302</c:v>
                </c:pt>
                <c:pt idx="283536">
                  <c:v>656.88352323707602</c:v>
                </c:pt>
                <c:pt idx="283537">
                  <c:v>656.88583999235004</c:v>
                </c:pt>
                <c:pt idx="283538">
                  <c:v>656.88815674762304</c:v>
                </c:pt>
                <c:pt idx="283539">
                  <c:v>656.89047350289695</c:v>
                </c:pt>
                <c:pt idx="283540">
                  <c:v>656.89279025816995</c:v>
                </c:pt>
                <c:pt idx="283541">
                  <c:v>656.89510701344398</c:v>
                </c:pt>
                <c:pt idx="283542">
                  <c:v>656.89742376871698</c:v>
                </c:pt>
                <c:pt idx="283543">
                  <c:v>656.899740523991</c:v>
                </c:pt>
                <c:pt idx="283544">
                  <c:v>656.90205727926502</c:v>
                </c:pt>
                <c:pt idx="283545">
                  <c:v>656.90437403453802</c:v>
                </c:pt>
                <c:pt idx="283546">
                  <c:v>656.90669078981205</c:v>
                </c:pt>
                <c:pt idx="283547">
                  <c:v>656.90900754508505</c:v>
                </c:pt>
                <c:pt idx="283548">
                  <c:v>656.91132430035896</c:v>
                </c:pt>
                <c:pt idx="283549">
                  <c:v>656.91364105563196</c:v>
                </c:pt>
                <c:pt idx="283550">
                  <c:v>656.91595781090598</c:v>
                </c:pt>
                <c:pt idx="283551">
                  <c:v>656.91827456618</c:v>
                </c:pt>
                <c:pt idx="283552">
                  <c:v>656.920591321453</c:v>
                </c:pt>
                <c:pt idx="283553">
                  <c:v>656.92290807672703</c:v>
                </c:pt>
                <c:pt idx="283554">
                  <c:v>656.92522483200003</c:v>
                </c:pt>
                <c:pt idx="283555">
                  <c:v>656.92754158727405</c:v>
                </c:pt>
                <c:pt idx="283556">
                  <c:v>656.92985834254705</c:v>
                </c:pt>
                <c:pt idx="283557">
                  <c:v>656.93217509782096</c:v>
                </c:pt>
                <c:pt idx="283558">
                  <c:v>656.93449185309498</c:v>
                </c:pt>
                <c:pt idx="283559">
                  <c:v>656.93680860836798</c:v>
                </c:pt>
                <c:pt idx="283560">
                  <c:v>656.93912536364201</c:v>
                </c:pt>
                <c:pt idx="283561">
                  <c:v>656.94144211891501</c:v>
                </c:pt>
                <c:pt idx="283562">
                  <c:v>656.94375887418903</c:v>
                </c:pt>
                <c:pt idx="283563">
                  <c:v>656.94607562946203</c:v>
                </c:pt>
                <c:pt idx="283564">
                  <c:v>656.94839238473605</c:v>
                </c:pt>
                <c:pt idx="283565">
                  <c:v>656.95070914000996</c:v>
                </c:pt>
                <c:pt idx="283566">
                  <c:v>656.95302589528296</c:v>
                </c:pt>
                <c:pt idx="283567">
                  <c:v>656.95534265055699</c:v>
                </c:pt>
                <c:pt idx="283568">
                  <c:v>656.95765940582999</c:v>
                </c:pt>
                <c:pt idx="283569">
                  <c:v>656.95997616110401</c:v>
                </c:pt>
                <c:pt idx="283570">
                  <c:v>656.96229291637701</c:v>
                </c:pt>
                <c:pt idx="283571">
                  <c:v>656.96460967165103</c:v>
                </c:pt>
                <c:pt idx="283572">
                  <c:v>656.96692642692506</c:v>
                </c:pt>
                <c:pt idx="283573">
                  <c:v>656.96924318219806</c:v>
                </c:pt>
                <c:pt idx="283574">
                  <c:v>656.97155993747197</c:v>
                </c:pt>
                <c:pt idx="283575">
                  <c:v>656.97387669274497</c:v>
                </c:pt>
                <c:pt idx="283576">
                  <c:v>656.97619344801899</c:v>
                </c:pt>
                <c:pt idx="283577">
                  <c:v>656.97851020329199</c:v>
                </c:pt>
                <c:pt idx="283578">
                  <c:v>656.98082695856601</c:v>
                </c:pt>
                <c:pt idx="283579">
                  <c:v>656.98314371384004</c:v>
                </c:pt>
                <c:pt idx="283580">
                  <c:v>656.98546046911304</c:v>
                </c:pt>
                <c:pt idx="283581">
                  <c:v>656.98777722438695</c:v>
                </c:pt>
                <c:pt idx="283582">
                  <c:v>656.99009397965995</c:v>
                </c:pt>
                <c:pt idx="283583">
                  <c:v>656.99241073493397</c:v>
                </c:pt>
                <c:pt idx="283584">
                  <c:v>656.99472749020697</c:v>
                </c:pt>
                <c:pt idx="283585">
                  <c:v>656.99704424548099</c:v>
                </c:pt>
                <c:pt idx="283586">
                  <c:v>656.99936100075399</c:v>
                </c:pt>
                <c:pt idx="283587">
                  <c:v>657.00167775602802</c:v>
                </c:pt>
                <c:pt idx="283588">
                  <c:v>657.00399451130204</c:v>
                </c:pt>
                <c:pt idx="283589">
                  <c:v>657.00631126657504</c:v>
                </c:pt>
                <c:pt idx="283590">
                  <c:v>657.00862802184895</c:v>
                </c:pt>
                <c:pt idx="283591">
                  <c:v>657.01094477712195</c:v>
                </c:pt>
                <c:pt idx="283592">
                  <c:v>657.01326153239597</c:v>
                </c:pt>
                <c:pt idx="283593">
                  <c:v>657.01557828766897</c:v>
                </c:pt>
                <c:pt idx="283594">
                  <c:v>657.017895042943</c:v>
                </c:pt>
                <c:pt idx="283595">
                  <c:v>657.02021179821702</c:v>
                </c:pt>
                <c:pt idx="283596">
                  <c:v>657.02252855349002</c:v>
                </c:pt>
                <c:pt idx="283597">
                  <c:v>657.02484530876404</c:v>
                </c:pt>
                <c:pt idx="283598">
                  <c:v>657.02716206403704</c:v>
                </c:pt>
                <c:pt idx="283599">
                  <c:v>657.02947881931095</c:v>
                </c:pt>
                <c:pt idx="283600">
                  <c:v>657.03179557458395</c:v>
                </c:pt>
                <c:pt idx="283601">
                  <c:v>657.03411232985798</c:v>
                </c:pt>
                <c:pt idx="283602">
                  <c:v>657.036429085132</c:v>
                </c:pt>
                <c:pt idx="283603">
                  <c:v>657.038745840405</c:v>
                </c:pt>
                <c:pt idx="283604">
                  <c:v>657.04106259567902</c:v>
                </c:pt>
                <c:pt idx="283605">
                  <c:v>657.04337935095202</c:v>
                </c:pt>
                <c:pt idx="283606">
                  <c:v>657.04569610622605</c:v>
                </c:pt>
                <c:pt idx="283607">
                  <c:v>657.04801286149905</c:v>
                </c:pt>
                <c:pt idx="283608">
                  <c:v>657.05032961677296</c:v>
                </c:pt>
                <c:pt idx="283609">
                  <c:v>657.05264637204698</c:v>
                </c:pt>
                <c:pt idx="283610">
                  <c:v>657.05496312731998</c:v>
                </c:pt>
                <c:pt idx="283611">
                  <c:v>657.057279882594</c:v>
                </c:pt>
                <c:pt idx="283612">
                  <c:v>657.059596637867</c:v>
                </c:pt>
                <c:pt idx="283613">
                  <c:v>657.06191339314103</c:v>
                </c:pt>
                <c:pt idx="283614">
                  <c:v>657.06423014841403</c:v>
                </c:pt>
                <c:pt idx="283615">
                  <c:v>657.06654690368805</c:v>
                </c:pt>
                <c:pt idx="283616">
                  <c:v>657.06886365896196</c:v>
                </c:pt>
                <c:pt idx="283617">
                  <c:v>657.07118041423496</c:v>
                </c:pt>
                <c:pt idx="283618">
                  <c:v>657.07349716950898</c:v>
                </c:pt>
                <c:pt idx="283619">
                  <c:v>657.07581392478198</c:v>
                </c:pt>
                <c:pt idx="283620">
                  <c:v>657.07813068005601</c:v>
                </c:pt>
                <c:pt idx="283621">
                  <c:v>657.08044743532901</c:v>
                </c:pt>
                <c:pt idx="283622">
                  <c:v>657.08276419060303</c:v>
                </c:pt>
                <c:pt idx="283623">
                  <c:v>657.08508094587705</c:v>
                </c:pt>
                <c:pt idx="283624">
                  <c:v>657.08739770115005</c:v>
                </c:pt>
                <c:pt idx="283625">
                  <c:v>657.08971445642396</c:v>
                </c:pt>
                <c:pt idx="283626">
                  <c:v>657.09203121169696</c:v>
                </c:pt>
                <c:pt idx="283627">
                  <c:v>657.09434796697099</c:v>
                </c:pt>
                <c:pt idx="283628">
                  <c:v>657.09666472224399</c:v>
                </c:pt>
                <c:pt idx="283629">
                  <c:v>657.09898147751801</c:v>
                </c:pt>
                <c:pt idx="283630">
                  <c:v>657.10129823279203</c:v>
                </c:pt>
                <c:pt idx="283631">
                  <c:v>657.10361498806503</c:v>
                </c:pt>
                <c:pt idx="283632">
                  <c:v>657.10593174333906</c:v>
                </c:pt>
                <c:pt idx="283633">
                  <c:v>657.10824849861206</c:v>
                </c:pt>
                <c:pt idx="283634">
                  <c:v>657.11056525388597</c:v>
                </c:pt>
                <c:pt idx="283635">
                  <c:v>657.11288200915897</c:v>
                </c:pt>
                <c:pt idx="283636">
                  <c:v>657.11519876443299</c:v>
                </c:pt>
                <c:pt idx="283637">
                  <c:v>657.11751551970599</c:v>
                </c:pt>
                <c:pt idx="283638">
                  <c:v>657.11983227498001</c:v>
                </c:pt>
                <c:pt idx="283639">
                  <c:v>657.12214903025404</c:v>
                </c:pt>
                <c:pt idx="283640">
                  <c:v>657.12446578552704</c:v>
                </c:pt>
                <c:pt idx="283641">
                  <c:v>657.12678254080095</c:v>
                </c:pt>
                <c:pt idx="283642">
                  <c:v>657.12909929607395</c:v>
                </c:pt>
                <c:pt idx="283643">
                  <c:v>657.13141605134797</c:v>
                </c:pt>
                <c:pt idx="283644">
                  <c:v>657.13373280662097</c:v>
                </c:pt>
                <c:pt idx="283645">
                  <c:v>657.13604956189499</c:v>
                </c:pt>
                <c:pt idx="283646">
                  <c:v>657.13836631716902</c:v>
                </c:pt>
                <c:pt idx="283647">
                  <c:v>657.14068307244202</c:v>
                </c:pt>
                <c:pt idx="283648">
                  <c:v>657.14299982771604</c:v>
                </c:pt>
                <c:pt idx="283649">
                  <c:v>657.14531658298904</c:v>
                </c:pt>
                <c:pt idx="283650">
                  <c:v>657.14763333826295</c:v>
                </c:pt>
                <c:pt idx="283651">
                  <c:v>657.14995009353595</c:v>
                </c:pt>
                <c:pt idx="283652">
                  <c:v>657.15226684880997</c:v>
                </c:pt>
                <c:pt idx="283653">
                  <c:v>657.154583604084</c:v>
                </c:pt>
                <c:pt idx="283654">
                  <c:v>657.156900359357</c:v>
                </c:pt>
                <c:pt idx="283655">
                  <c:v>657.15921711463102</c:v>
                </c:pt>
                <c:pt idx="283656">
                  <c:v>657.16153386990402</c:v>
                </c:pt>
                <c:pt idx="283657">
                  <c:v>657.16385062517804</c:v>
                </c:pt>
                <c:pt idx="283658">
                  <c:v>657.16616738045104</c:v>
                </c:pt>
                <c:pt idx="283659">
                  <c:v>657.16848413572495</c:v>
                </c:pt>
                <c:pt idx="283660">
                  <c:v>657.17080089099898</c:v>
                </c:pt>
                <c:pt idx="283661">
                  <c:v>657.17311764627198</c:v>
                </c:pt>
                <c:pt idx="283662">
                  <c:v>657.175434401546</c:v>
                </c:pt>
                <c:pt idx="283663">
                  <c:v>657.177751156819</c:v>
                </c:pt>
                <c:pt idx="283664">
                  <c:v>657.18006791209302</c:v>
                </c:pt>
                <c:pt idx="283665">
                  <c:v>657.18238466736602</c:v>
                </c:pt>
                <c:pt idx="283666">
                  <c:v>657.18470142264005</c:v>
                </c:pt>
                <c:pt idx="283667">
                  <c:v>657.18701817791396</c:v>
                </c:pt>
                <c:pt idx="283668">
                  <c:v>657.18933493318696</c:v>
                </c:pt>
                <c:pt idx="283669">
                  <c:v>657.19165168846098</c:v>
                </c:pt>
                <c:pt idx="283670">
                  <c:v>657.19396844373398</c:v>
                </c:pt>
                <c:pt idx="283671">
                  <c:v>657.196285199008</c:v>
                </c:pt>
                <c:pt idx="283672">
                  <c:v>657.198601954281</c:v>
                </c:pt>
                <c:pt idx="283673">
                  <c:v>657.20091870955503</c:v>
                </c:pt>
                <c:pt idx="283674">
                  <c:v>657.20323546482905</c:v>
                </c:pt>
                <c:pt idx="283675">
                  <c:v>657.20555222010205</c:v>
                </c:pt>
                <c:pt idx="283676">
                  <c:v>657.20786897537596</c:v>
                </c:pt>
                <c:pt idx="283677">
                  <c:v>657.21018573064896</c:v>
                </c:pt>
                <c:pt idx="283678">
                  <c:v>657.21250248592298</c:v>
                </c:pt>
                <c:pt idx="283679">
                  <c:v>657.21481924119598</c:v>
                </c:pt>
                <c:pt idx="283680">
                  <c:v>657.21713599647001</c:v>
                </c:pt>
                <c:pt idx="283681">
                  <c:v>657.21945275174403</c:v>
                </c:pt>
                <c:pt idx="283682">
                  <c:v>657.22176950701703</c:v>
                </c:pt>
                <c:pt idx="283683">
                  <c:v>657.22408626229105</c:v>
                </c:pt>
                <c:pt idx="283684">
                  <c:v>657.22640301756405</c:v>
                </c:pt>
                <c:pt idx="283685">
                  <c:v>657.22871977283796</c:v>
                </c:pt>
                <c:pt idx="283686">
                  <c:v>657.23103652811096</c:v>
                </c:pt>
                <c:pt idx="283687">
                  <c:v>657.23335328338499</c:v>
                </c:pt>
                <c:pt idx="283688">
                  <c:v>657.23567003865799</c:v>
                </c:pt>
                <c:pt idx="283689">
                  <c:v>657.23798679393201</c:v>
                </c:pt>
                <c:pt idx="283690">
                  <c:v>657.24030354920603</c:v>
                </c:pt>
                <c:pt idx="283691">
                  <c:v>657.24262030447903</c:v>
                </c:pt>
                <c:pt idx="283692">
                  <c:v>657.24493705975306</c:v>
                </c:pt>
                <c:pt idx="283693">
                  <c:v>657.24725381502606</c:v>
                </c:pt>
                <c:pt idx="283694">
                  <c:v>657.24957057029997</c:v>
                </c:pt>
                <c:pt idx="283695">
                  <c:v>657.25188732557297</c:v>
                </c:pt>
                <c:pt idx="283696">
                  <c:v>657.25420408084699</c:v>
                </c:pt>
                <c:pt idx="283697">
                  <c:v>657.25652083612101</c:v>
                </c:pt>
                <c:pt idx="283698">
                  <c:v>657.25883759139401</c:v>
                </c:pt>
                <c:pt idx="283699">
                  <c:v>657.26115434666804</c:v>
                </c:pt>
                <c:pt idx="283700">
                  <c:v>657.26347110194104</c:v>
                </c:pt>
                <c:pt idx="283701">
                  <c:v>657.26578785721495</c:v>
                </c:pt>
                <c:pt idx="283702">
                  <c:v>657.26810461248795</c:v>
                </c:pt>
                <c:pt idx="283703">
                  <c:v>657.27042136776197</c:v>
                </c:pt>
                <c:pt idx="283704">
                  <c:v>657.27273812303599</c:v>
                </c:pt>
                <c:pt idx="283705">
                  <c:v>657.27505487830899</c:v>
                </c:pt>
                <c:pt idx="283706">
                  <c:v>657.27737163358302</c:v>
                </c:pt>
                <c:pt idx="283707">
                  <c:v>657.27968838885602</c:v>
                </c:pt>
                <c:pt idx="283708">
                  <c:v>657.28200514413004</c:v>
                </c:pt>
                <c:pt idx="283709">
                  <c:v>657.28432189940304</c:v>
                </c:pt>
                <c:pt idx="283710">
                  <c:v>657.28663865467695</c:v>
                </c:pt>
                <c:pt idx="283711">
                  <c:v>657.28895540995097</c:v>
                </c:pt>
                <c:pt idx="283712">
                  <c:v>657.29127216522397</c:v>
                </c:pt>
                <c:pt idx="283713">
                  <c:v>657.293588920498</c:v>
                </c:pt>
                <c:pt idx="283714">
                  <c:v>657.295905675771</c:v>
                </c:pt>
                <c:pt idx="283715">
                  <c:v>657.29822243104502</c:v>
                </c:pt>
                <c:pt idx="283716">
                  <c:v>657.30053918631802</c:v>
                </c:pt>
                <c:pt idx="283717">
                  <c:v>657.30285594159204</c:v>
                </c:pt>
                <c:pt idx="283718">
                  <c:v>657.30517269686595</c:v>
                </c:pt>
                <c:pt idx="283719">
                  <c:v>657.30748945213895</c:v>
                </c:pt>
                <c:pt idx="283720">
                  <c:v>657.30980620741298</c:v>
                </c:pt>
                <c:pt idx="283721">
                  <c:v>657.31212296268598</c:v>
                </c:pt>
                <c:pt idx="283722">
                  <c:v>657.31443971796</c:v>
                </c:pt>
                <c:pt idx="283723">
                  <c:v>657.316756473233</c:v>
                </c:pt>
                <c:pt idx="283724">
                  <c:v>657.31907322850702</c:v>
                </c:pt>
                <c:pt idx="283725">
                  <c:v>657.32138998378105</c:v>
                </c:pt>
                <c:pt idx="283726">
                  <c:v>657.32370673905405</c:v>
                </c:pt>
                <c:pt idx="283727">
                  <c:v>657.32602349432796</c:v>
                </c:pt>
                <c:pt idx="283728">
                  <c:v>657.32834024960096</c:v>
                </c:pt>
                <c:pt idx="283729">
                  <c:v>657.33065700487498</c:v>
                </c:pt>
                <c:pt idx="283730">
                  <c:v>657.33297376014798</c:v>
                </c:pt>
                <c:pt idx="283731">
                  <c:v>657.335290515422</c:v>
                </c:pt>
                <c:pt idx="283732">
                  <c:v>657.33760727069603</c:v>
                </c:pt>
                <c:pt idx="283733">
                  <c:v>657.33992402596903</c:v>
                </c:pt>
                <c:pt idx="283734">
                  <c:v>657.34224078124305</c:v>
                </c:pt>
                <c:pt idx="283735">
                  <c:v>657.34455753651605</c:v>
                </c:pt>
                <c:pt idx="283736">
                  <c:v>657.34687429178996</c:v>
                </c:pt>
                <c:pt idx="283737">
                  <c:v>657.34919104706296</c:v>
                </c:pt>
                <c:pt idx="283738">
                  <c:v>657.35150780233698</c:v>
                </c:pt>
                <c:pt idx="283739">
                  <c:v>657.35382455760998</c:v>
                </c:pt>
                <c:pt idx="283740">
                  <c:v>657.35614131288401</c:v>
                </c:pt>
                <c:pt idx="283741">
                  <c:v>657.35845806815803</c:v>
                </c:pt>
                <c:pt idx="283742">
                  <c:v>657.36077482343103</c:v>
                </c:pt>
                <c:pt idx="283743">
                  <c:v>657.36309157870505</c:v>
                </c:pt>
                <c:pt idx="283744">
                  <c:v>657.36540833397805</c:v>
                </c:pt>
                <c:pt idx="283745">
                  <c:v>657.36772508925196</c:v>
                </c:pt>
                <c:pt idx="283746">
                  <c:v>657.37004184452496</c:v>
                </c:pt>
                <c:pt idx="283747">
                  <c:v>657.37235859979899</c:v>
                </c:pt>
                <c:pt idx="283748">
                  <c:v>657.37467535507301</c:v>
                </c:pt>
                <c:pt idx="283749">
                  <c:v>657.37699211034601</c:v>
                </c:pt>
                <c:pt idx="283750">
                  <c:v>657.37930886562003</c:v>
                </c:pt>
                <c:pt idx="283751">
                  <c:v>657.38162562089303</c:v>
                </c:pt>
                <c:pt idx="283752">
                  <c:v>657.38394237616706</c:v>
                </c:pt>
                <c:pt idx="283753">
                  <c:v>657.38625913144006</c:v>
                </c:pt>
                <c:pt idx="283754">
                  <c:v>657.38857588671397</c:v>
                </c:pt>
                <c:pt idx="283755">
                  <c:v>657.39089264198799</c:v>
                </c:pt>
                <c:pt idx="283756">
                  <c:v>657.39320939726099</c:v>
                </c:pt>
                <c:pt idx="283757">
                  <c:v>657.39552615253501</c:v>
                </c:pt>
                <c:pt idx="283758">
                  <c:v>657.39784290780801</c:v>
                </c:pt>
                <c:pt idx="283759">
                  <c:v>657.40015966308204</c:v>
                </c:pt>
                <c:pt idx="283760">
                  <c:v>657.40247641835504</c:v>
                </c:pt>
                <c:pt idx="283761">
                  <c:v>657.40479317362895</c:v>
                </c:pt>
                <c:pt idx="283762">
                  <c:v>657.40710992890297</c:v>
                </c:pt>
                <c:pt idx="283763">
                  <c:v>657.40942668417597</c:v>
                </c:pt>
                <c:pt idx="283764">
                  <c:v>657.41174343944999</c:v>
                </c:pt>
                <c:pt idx="283765">
                  <c:v>657.41406019472299</c:v>
                </c:pt>
                <c:pt idx="283766">
                  <c:v>657.41637694999702</c:v>
                </c:pt>
                <c:pt idx="283767">
                  <c:v>657.41869370527002</c:v>
                </c:pt>
                <c:pt idx="283768">
                  <c:v>657.42101046054404</c:v>
                </c:pt>
                <c:pt idx="283769">
                  <c:v>657.42332721581795</c:v>
                </c:pt>
                <c:pt idx="283770">
                  <c:v>657.42564397109095</c:v>
                </c:pt>
                <c:pt idx="283771">
                  <c:v>657.42796072636497</c:v>
                </c:pt>
                <c:pt idx="283772">
                  <c:v>657.43027748163797</c:v>
                </c:pt>
                <c:pt idx="283773">
                  <c:v>657.432594236912</c:v>
                </c:pt>
                <c:pt idx="283774">
                  <c:v>657.434910992185</c:v>
                </c:pt>
                <c:pt idx="283775">
                  <c:v>657.43722774745902</c:v>
                </c:pt>
                <c:pt idx="283776">
                  <c:v>657.43954450273304</c:v>
                </c:pt>
                <c:pt idx="283777">
                  <c:v>657.44186125800604</c:v>
                </c:pt>
                <c:pt idx="283778">
                  <c:v>657.44417801327995</c:v>
                </c:pt>
                <c:pt idx="283779">
                  <c:v>657.44649476855295</c:v>
                </c:pt>
                <c:pt idx="283780">
                  <c:v>657.44881152382698</c:v>
                </c:pt>
                <c:pt idx="283781">
                  <c:v>657.45112827909998</c:v>
                </c:pt>
                <c:pt idx="283782">
                  <c:v>657.453445034374</c:v>
                </c:pt>
                <c:pt idx="283783">
                  <c:v>657.45576178964802</c:v>
                </c:pt>
                <c:pt idx="283784">
                  <c:v>657.45807854492102</c:v>
                </c:pt>
                <c:pt idx="283785">
                  <c:v>657.46039530019505</c:v>
                </c:pt>
                <c:pt idx="283786">
                  <c:v>657.46271205546805</c:v>
                </c:pt>
                <c:pt idx="283787">
                  <c:v>657.46502881074196</c:v>
                </c:pt>
                <c:pt idx="283788">
                  <c:v>657.46734556601496</c:v>
                </c:pt>
                <c:pt idx="283789">
                  <c:v>657.46966232128898</c:v>
                </c:pt>
                <c:pt idx="283790">
                  <c:v>657.47197907656198</c:v>
                </c:pt>
                <c:pt idx="283791">
                  <c:v>657.474295831836</c:v>
                </c:pt>
                <c:pt idx="283792">
                  <c:v>657.47661258711003</c:v>
                </c:pt>
                <c:pt idx="283793">
                  <c:v>657.47892934238303</c:v>
                </c:pt>
                <c:pt idx="283794">
                  <c:v>657.48124609765705</c:v>
                </c:pt>
                <c:pt idx="283795">
                  <c:v>657.48356285293005</c:v>
                </c:pt>
                <c:pt idx="283796">
                  <c:v>657.48587960820396</c:v>
                </c:pt>
                <c:pt idx="283797">
                  <c:v>657.48819636347696</c:v>
                </c:pt>
                <c:pt idx="283798">
                  <c:v>657.49051311875098</c:v>
                </c:pt>
                <c:pt idx="283799">
                  <c:v>657.49282987402501</c:v>
                </c:pt>
                <c:pt idx="283800">
                  <c:v>657.49514662929801</c:v>
                </c:pt>
                <c:pt idx="283801">
                  <c:v>657.49746338457203</c:v>
                </c:pt>
                <c:pt idx="283802">
                  <c:v>657.49978013984503</c:v>
                </c:pt>
                <c:pt idx="283803">
                  <c:v>657.50209689511905</c:v>
                </c:pt>
                <c:pt idx="283804">
                  <c:v>657.50441365039205</c:v>
                </c:pt>
                <c:pt idx="283805">
                  <c:v>657.50673040566596</c:v>
                </c:pt>
                <c:pt idx="283806">
                  <c:v>657.50904716093999</c:v>
                </c:pt>
                <c:pt idx="283807">
                  <c:v>657.51136391621299</c:v>
                </c:pt>
                <c:pt idx="283808">
                  <c:v>657.51368067148701</c:v>
                </c:pt>
                <c:pt idx="283809">
                  <c:v>657.51599742676001</c:v>
                </c:pt>
                <c:pt idx="283810">
                  <c:v>657.51831418203403</c:v>
                </c:pt>
                <c:pt idx="283811">
                  <c:v>657.52063093730703</c:v>
                </c:pt>
                <c:pt idx="283812">
                  <c:v>657.52294769258106</c:v>
                </c:pt>
                <c:pt idx="283813">
                  <c:v>657.52526444785497</c:v>
                </c:pt>
                <c:pt idx="283814">
                  <c:v>657.52758120312797</c:v>
                </c:pt>
                <c:pt idx="283815">
                  <c:v>657.52989795840199</c:v>
                </c:pt>
                <c:pt idx="283816">
                  <c:v>657.53221471367499</c:v>
                </c:pt>
                <c:pt idx="283817">
                  <c:v>657.53453146894901</c:v>
                </c:pt>
                <c:pt idx="283818">
                  <c:v>657.53684822422201</c:v>
                </c:pt>
                <c:pt idx="283819">
                  <c:v>657.53916497949604</c:v>
                </c:pt>
                <c:pt idx="283820">
                  <c:v>657.54148173476995</c:v>
                </c:pt>
                <c:pt idx="283821">
                  <c:v>657.54379849004295</c:v>
                </c:pt>
                <c:pt idx="283822">
                  <c:v>657.54611524531697</c:v>
                </c:pt>
                <c:pt idx="283823">
                  <c:v>657.54843200058997</c:v>
                </c:pt>
                <c:pt idx="283824">
                  <c:v>657.55074875586399</c:v>
                </c:pt>
                <c:pt idx="283825">
                  <c:v>657.55306551113699</c:v>
                </c:pt>
                <c:pt idx="283826">
                  <c:v>657.55538226641102</c:v>
                </c:pt>
                <c:pt idx="283827">
                  <c:v>657.55769902168504</c:v>
                </c:pt>
                <c:pt idx="283828">
                  <c:v>657.56001577695804</c:v>
                </c:pt>
                <c:pt idx="283829">
                  <c:v>657.56233253223195</c:v>
                </c:pt>
                <c:pt idx="283830">
                  <c:v>657.56464928750495</c:v>
                </c:pt>
                <c:pt idx="283831">
                  <c:v>657.56696604277897</c:v>
                </c:pt>
                <c:pt idx="283832">
                  <c:v>657.56928279805197</c:v>
                </c:pt>
                <c:pt idx="283833">
                  <c:v>657.571599553326</c:v>
                </c:pt>
                <c:pt idx="283834">
                  <c:v>657.57391630860002</c:v>
                </c:pt>
                <c:pt idx="283835">
                  <c:v>657.57623306387302</c:v>
                </c:pt>
                <c:pt idx="283836">
                  <c:v>657.57854981914704</c:v>
                </c:pt>
                <c:pt idx="283837">
                  <c:v>657.58086657442004</c:v>
                </c:pt>
                <c:pt idx="283838">
                  <c:v>657.58318332969395</c:v>
                </c:pt>
                <c:pt idx="283839">
                  <c:v>657.58550008496695</c:v>
                </c:pt>
                <c:pt idx="283840">
                  <c:v>657.58781684024098</c:v>
                </c:pt>
                <c:pt idx="283841">
                  <c:v>657.59013359551398</c:v>
                </c:pt>
                <c:pt idx="283842">
                  <c:v>657.592450350788</c:v>
                </c:pt>
                <c:pt idx="283843">
                  <c:v>657.59476710606202</c:v>
                </c:pt>
                <c:pt idx="283844">
                  <c:v>657.59708386133502</c:v>
                </c:pt>
                <c:pt idx="283845">
                  <c:v>657.59940061660905</c:v>
                </c:pt>
                <c:pt idx="283846">
                  <c:v>657.60171737188205</c:v>
                </c:pt>
                <c:pt idx="283847">
                  <c:v>657.60403412715596</c:v>
                </c:pt>
                <c:pt idx="283848">
                  <c:v>657.60635088242896</c:v>
                </c:pt>
                <c:pt idx="283849">
                  <c:v>657.60866763770298</c:v>
                </c:pt>
                <c:pt idx="283850">
                  <c:v>657.610984392977</c:v>
                </c:pt>
                <c:pt idx="283851">
                  <c:v>657.61330114825</c:v>
                </c:pt>
                <c:pt idx="283852">
                  <c:v>657.61561790352403</c:v>
                </c:pt>
                <c:pt idx="283853">
                  <c:v>657.61793465879703</c:v>
                </c:pt>
                <c:pt idx="283854">
                  <c:v>657.62025141407105</c:v>
                </c:pt>
                <c:pt idx="283855">
                  <c:v>657.62256816934405</c:v>
                </c:pt>
                <c:pt idx="283856">
                  <c:v>657.62488492461796</c:v>
                </c:pt>
                <c:pt idx="283857">
                  <c:v>657.62720167989198</c:v>
                </c:pt>
                <c:pt idx="283858">
                  <c:v>657.62951843516498</c:v>
                </c:pt>
                <c:pt idx="283859">
                  <c:v>657.63183519043901</c:v>
                </c:pt>
                <c:pt idx="283860">
                  <c:v>657.63415194571201</c:v>
                </c:pt>
                <c:pt idx="283861">
                  <c:v>657.63646870098603</c:v>
                </c:pt>
                <c:pt idx="283862">
                  <c:v>657.63878545625903</c:v>
                </c:pt>
                <c:pt idx="283863">
                  <c:v>657.64110221153305</c:v>
                </c:pt>
                <c:pt idx="283864">
                  <c:v>657.64341896680696</c:v>
                </c:pt>
                <c:pt idx="283865">
                  <c:v>657.64573572207996</c:v>
                </c:pt>
                <c:pt idx="283866">
                  <c:v>657.64805247735399</c:v>
                </c:pt>
                <c:pt idx="283867">
                  <c:v>657.65036923262699</c:v>
                </c:pt>
                <c:pt idx="283868">
                  <c:v>657.65268598790101</c:v>
                </c:pt>
                <c:pt idx="283869">
                  <c:v>657.65500274317401</c:v>
                </c:pt>
                <c:pt idx="283870">
                  <c:v>657.65731949844803</c:v>
                </c:pt>
                <c:pt idx="283871">
                  <c:v>657.65963625372206</c:v>
                </c:pt>
                <c:pt idx="283872">
                  <c:v>657.66195300899506</c:v>
                </c:pt>
                <c:pt idx="283873">
                  <c:v>657.66426976426897</c:v>
                </c:pt>
                <c:pt idx="283874">
                  <c:v>657.66658651954197</c:v>
                </c:pt>
                <c:pt idx="283875">
                  <c:v>657.66890327481599</c:v>
                </c:pt>
                <c:pt idx="283876">
                  <c:v>657.67122003008899</c:v>
                </c:pt>
                <c:pt idx="283877">
                  <c:v>657.67353678536301</c:v>
                </c:pt>
                <c:pt idx="283878">
                  <c:v>657.67585354063704</c:v>
                </c:pt>
                <c:pt idx="283879">
                  <c:v>657.67817029591004</c:v>
                </c:pt>
                <c:pt idx="283880">
                  <c:v>657.68048705118395</c:v>
                </c:pt>
                <c:pt idx="283881">
                  <c:v>657.68280380645695</c:v>
                </c:pt>
                <c:pt idx="283882">
                  <c:v>657.68512056173097</c:v>
                </c:pt>
                <c:pt idx="283883">
                  <c:v>657.68743731700397</c:v>
                </c:pt>
                <c:pt idx="283884">
                  <c:v>657.68975407227799</c:v>
                </c:pt>
                <c:pt idx="283885">
                  <c:v>657.69207082755099</c:v>
                </c:pt>
                <c:pt idx="283886">
                  <c:v>657.69438758282502</c:v>
                </c:pt>
                <c:pt idx="283887">
                  <c:v>657.69670433809904</c:v>
                </c:pt>
                <c:pt idx="283888">
                  <c:v>657.69902109337204</c:v>
                </c:pt>
                <c:pt idx="283889">
                  <c:v>657.70133784864595</c:v>
                </c:pt>
                <c:pt idx="283890">
                  <c:v>657.70365460391895</c:v>
                </c:pt>
                <c:pt idx="283891">
                  <c:v>657.70597135919297</c:v>
                </c:pt>
                <c:pt idx="283892">
                  <c:v>657.70828811446597</c:v>
                </c:pt>
                <c:pt idx="283893">
                  <c:v>657.71060486974</c:v>
                </c:pt>
                <c:pt idx="283894">
                  <c:v>657.71292162501402</c:v>
                </c:pt>
                <c:pt idx="283895">
                  <c:v>657.71523838028702</c:v>
                </c:pt>
                <c:pt idx="283896">
                  <c:v>657.71755513556104</c:v>
                </c:pt>
                <c:pt idx="283897">
                  <c:v>657.71987189083404</c:v>
                </c:pt>
                <c:pt idx="283898">
                  <c:v>657.72218864610795</c:v>
                </c:pt>
                <c:pt idx="283899">
                  <c:v>657.72450540138095</c:v>
                </c:pt>
                <c:pt idx="283900">
                  <c:v>657.72682215665498</c:v>
                </c:pt>
                <c:pt idx="283901">
                  <c:v>657.729138911929</c:v>
                </c:pt>
                <c:pt idx="283902">
                  <c:v>657.731455667202</c:v>
                </c:pt>
                <c:pt idx="283903">
                  <c:v>657.73377242247602</c:v>
                </c:pt>
                <c:pt idx="283904">
                  <c:v>657.73608917774902</c:v>
                </c:pt>
                <c:pt idx="283905">
                  <c:v>657.73840593302305</c:v>
                </c:pt>
                <c:pt idx="283906">
                  <c:v>657.74072268829605</c:v>
                </c:pt>
                <c:pt idx="283907">
                  <c:v>657.74303944356996</c:v>
                </c:pt>
                <c:pt idx="283908">
                  <c:v>657.74535619884398</c:v>
                </c:pt>
                <c:pt idx="283909">
                  <c:v>657.74767295411698</c:v>
                </c:pt>
                <c:pt idx="283910">
                  <c:v>657.749989709391</c:v>
                </c:pt>
                <c:pt idx="283911">
                  <c:v>657.752306464664</c:v>
                </c:pt>
                <c:pt idx="283912">
                  <c:v>657.75462321993803</c:v>
                </c:pt>
                <c:pt idx="283913">
                  <c:v>657.75693997521103</c:v>
                </c:pt>
                <c:pt idx="283914">
                  <c:v>657.75925673048505</c:v>
                </c:pt>
                <c:pt idx="283915">
                  <c:v>657.76157348575896</c:v>
                </c:pt>
                <c:pt idx="283916">
                  <c:v>657.76389024103196</c:v>
                </c:pt>
                <c:pt idx="283917">
                  <c:v>657.76620699630598</c:v>
                </c:pt>
                <c:pt idx="283918">
                  <c:v>657.76852375157898</c:v>
                </c:pt>
                <c:pt idx="283919">
                  <c:v>657.77084050685301</c:v>
                </c:pt>
                <c:pt idx="283920">
                  <c:v>657.77315726212601</c:v>
                </c:pt>
                <c:pt idx="283921">
                  <c:v>657.77547401740003</c:v>
                </c:pt>
                <c:pt idx="283922">
                  <c:v>657.77779077267405</c:v>
                </c:pt>
                <c:pt idx="283923">
                  <c:v>657.78010752794705</c:v>
                </c:pt>
                <c:pt idx="283924">
                  <c:v>657.78242428322096</c:v>
                </c:pt>
                <c:pt idx="283925">
                  <c:v>657.78474103849396</c:v>
                </c:pt>
                <c:pt idx="283926">
                  <c:v>657.78705779376799</c:v>
                </c:pt>
                <c:pt idx="283927">
                  <c:v>657.78937454904099</c:v>
                </c:pt>
                <c:pt idx="283928">
                  <c:v>657.79169130431501</c:v>
                </c:pt>
                <c:pt idx="283929">
                  <c:v>657.79400805958903</c:v>
                </c:pt>
                <c:pt idx="283930">
                  <c:v>657.79632481486203</c:v>
                </c:pt>
                <c:pt idx="283931">
                  <c:v>657.79864157013606</c:v>
                </c:pt>
                <c:pt idx="283932">
                  <c:v>657.80095832540906</c:v>
                </c:pt>
                <c:pt idx="283933">
                  <c:v>657.80327508068297</c:v>
                </c:pt>
                <c:pt idx="283934">
                  <c:v>657.80559183595597</c:v>
                </c:pt>
                <c:pt idx="283935">
                  <c:v>657.80790859122999</c:v>
                </c:pt>
                <c:pt idx="283936">
                  <c:v>657.81022534650299</c:v>
                </c:pt>
                <c:pt idx="283937">
                  <c:v>657.81254210177701</c:v>
                </c:pt>
                <c:pt idx="283938">
                  <c:v>657.81485885705104</c:v>
                </c:pt>
                <c:pt idx="283939">
                  <c:v>657.81717561232404</c:v>
                </c:pt>
                <c:pt idx="283940">
                  <c:v>657.81949236759795</c:v>
                </c:pt>
                <c:pt idx="283941">
                  <c:v>657.82180912287095</c:v>
                </c:pt>
                <c:pt idx="283942">
                  <c:v>657.82412587814497</c:v>
                </c:pt>
                <c:pt idx="283943">
                  <c:v>657.82644263341797</c:v>
                </c:pt>
                <c:pt idx="283944">
                  <c:v>657.82875938869199</c:v>
                </c:pt>
                <c:pt idx="283945">
                  <c:v>657.83107614396602</c:v>
                </c:pt>
                <c:pt idx="283946">
                  <c:v>657.83339289923902</c:v>
                </c:pt>
                <c:pt idx="283947">
                  <c:v>657.83570965451304</c:v>
                </c:pt>
                <c:pt idx="283948">
                  <c:v>657.83802640978604</c:v>
                </c:pt>
                <c:pt idx="283949">
                  <c:v>657.84034316505995</c:v>
                </c:pt>
                <c:pt idx="283950">
                  <c:v>657.84265992033295</c:v>
                </c:pt>
                <c:pt idx="283951">
                  <c:v>657.84497667560697</c:v>
                </c:pt>
                <c:pt idx="283952">
                  <c:v>657.847293430881</c:v>
                </c:pt>
                <c:pt idx="283953">
                  <c:v>657.849610186154</c:v>
                </c:pt>
                <c:pt idx="283954">
                  <c:v>657.85192694142802</c:v>
                </c:pt>
                <c:pt idx="283955">
                  <c:v>657.85424369670102</c:v>
                </c:pt>
                <c:pt idx="283956">
                  <c:v>657.85656045197504</c:v>
                </c:pt>
                <c:pt idx="283957">
                  <c:v>657.85887720724804</c:v>
                </c:pt>
                <c:pt idx="283958">
                  <c:v>657.86119396252195</c:v>
                </c:pt>
                <c:pt idx="283959">
                  <c:v>657.86351071779598</c:v>
                </c:pt>
                <c:pt idx="283960">
                  <c:v>657.86582747306898</c:v>
                </c:pt>
                <c:pt idx="283961">
                  <c:v>657.868144228343</c:v>
                </c:pt>
                <c:pt idx="283962">
                  <c:v>657.870460983616</c:v>
                </c:pt>
                <c:pt idx="283963">
                  <c:v>657.87277773889002</c:v>
                </c:pt>
                <c:pt idx="283964">
                  <c:v>657.87509449416302</c:v>
                </c:pt>
                <c:pt idx="283965">
                  <c:v>657.87741124943705</c:v>
                </c:pt>
                <c:pt idx="283966">
                  <c:v>657.87972800471096</c:v>
                </c:pt>
                <c:pt idx="283967">
                  <c:v>657.88204475998396</c:v>
                </c:pt>
                <c:pt idx="283968">
                  <c:v>657.88436151525798</c:v>
                </c:pt>
                <c:pt idx="283969">
                  <c:v>657.88667827053098</c:v>
                </c:pt>
                <c:pt idx="283970">
                  <c:v>657.888995025805</c:v>
                </c:pt>
                <c:pt idx="283971">
                  <c:v>657.891311781078</c:v>
                </c:pt>
                <c:pt idx="283972">
                  <c:v>657.89362853635203</c:v>
                </c:pt>
                <c:pt idx="283973">
                  <c:v>657.89594529162605</c:v>
                </c:pt>
                <c:pt idx="283974">
                  <c:v>657.89826204689905</c:v>
                </c:pt>
                <c:pt idx="283975">
                  <c:v>657.90057880217296</c:v>
                </c:pt>
                <c:pt idx="283976">
                  <c:v>657.90289555744596</c:v>
                </c:pt>
                <c:pt idx="283977">
                  <c:v>657.90521231271998</c:v>
                </c:pt>
                <c:pt idx="283978">
                  <c:v>657.90752906799298</c:v>
                </c:pt>
                <c:pt idx="283979">
                  <c:v>657.90984582326701</c:v>
                </c:pt>
                <c:pt idx="283980">
                  <c:v>657.91216257854103</c:v>
                </c:pt>
                <c:pt idx="283981">
                  <c:v>657.91447933381403</c:v>
                </c:pt>
                <c:pt idx="283982">
                  <c:v>657.91679608908805</c:v>
                </c:pt>
                <c:pt idx="283983">
                  <c:v>657.91911284436105</c:v>
                </c:pt>
                <c:pt idx="283984">
                  <c:v>657.92142959963496</c:v>
                </c:pt>
                <c:pt idx="283985">
                  <c:v>657.92374635490796</c:v>
                </c:pt>
                <c:pt idx="283986">
                  <c:v>657.92606311018199</c:v>
                </c:pt>
                <c:pt idx="283987">
                  <c:v>657.92837986545499</c:v>
                </c:pt>
                <c:pt idx="283988">
                  <c:v>657.93069662072901</c:v>
                </c:pt>
                <c:pt idx="283989">
                  <c:v>657.93301337600303</c:v>
                </c:pt>
                <c:pt idx="283990">
                  <c:v>657.93533013127603</c:v>
                </c:pt>
                <c:pt idx="283991">
                  <c:v>657.93764688655006</c:v>
                </c:pt>
                <c:pt idx="283992">
                  <c:v>657.93996364182306</c:v>
                </c:pt>
                <c:pt idx="283993">
                  <c:v>657.94228039709697</c:v>
                </c:pt>
                <c:pt idx="283994">
                  <c:v>657.94459715236997</c:v>
                </c:pt>
                <c:pt idx="283995">
                  <c:v>657.94691390764399</c:v>
                </c:pt>
                <c:pt idx="283996">
                  <c:v>657.94923066291801</c:v>
                </c:pt>
                <c:pt idx="283997">
                  <c:v>657.95154741819101</c:v>
                </c:pt>
                <c:pt idx="283998">
                  <c:v>657.95386417346504</c:v>
                </c:pt>
                <c:pt idx="283999">
                  <c:v>657.95618092873804</c:v>
                </c:pt>
                <c:pt idx="284000">
                  <c:v>657.95849768401195</c:v>
                </c:pt>
                <c:pt idx="284001">
                  <c:v>657.96081443928495</c:v>
                </c:pt>
                <c:pt idx="284002">
                  <c:v>657.96313119455897</c:v>
                </c:pt>
                <c:pt idx="284003">
                  <c:v>657.96544794983299</c:v>
                </c:pt>
                <c:pt idx="284004">
                  <c:v>657.96776470510599</c:v>
                </c:pt>
                <c:pt idx="284005">
                  <c:v>657.97008146038002</c:v>
                </c:pt>
                <c:pt idx="284006">
                  <c:v>657.97239821565302</c:v>
                </c:pt>
                <c:pt idx="284007">
                  <c:v>657.97471497092704</c:v>
                </c:pt>
                <c:pt idx="284008">
                  <c:v>657.97703172620004</c:v>
                </c:pt>
                <c:pt idx="284009">
                  <c:v>657.97934848147395</c:v>
                </c:pt>
                <c:pt idx="284010">
                  <c:v>657.98166523674797</c:v>
                </c:pt>
                <c:pt idx="284011">
                  <c:v>657.98398199202097</c:v>
                </c:pt>
                <c:pt idx="284012">
                  <c:v>657.986298747295</c:v>
                </c:pt>
                <c:pt idx="284013">
                  <c:v>657.988615502568</c:v>
                </c:pt>
                <c:pt idx="284014">
                  <c:v>657.99093225784202</c:v>
                </c:pt>
                <c:pt idx="284015">
                  <c:v>657.99324901311502</c:v>
                </c:pt>
                <c:pt idx="284016">
                  <c:v>657.99556576838904</c:v>
                </c:pt>
                <c:pt idx="284017">
                  <c:v>657.99788252366295</c:v>
                </c:pt>
                <c:pt idx="284018">
                  <c:v>658.00019927893595</c:v>
                </c:pt>
                <c:pt idx="284019">
                  <c:v>658.00251603420998</c:v>
                </c:pt>
                <c:pt idx="284020">
                  <c:v>658.00483278948298</c:v>
                </c:pt>
                <c:pt idx="284021">
                  <c:v>658.007149544757</c:v>
                </c:pt>
                <c:pt idx="284022">
                  <c:v>658.00946630003</c:v>
                </c:pt>
                <c:pt idx="284023">
                  <c:v>658.01178305530402</c:v>
                </c:pt>
                <c:pt idx="284024">
                  <c:v>658.01409981057805</c:v>
                </c:pt>
                <c:pt idx="284025">
                  <c:v>658.01641656585105</c:v>
                </c:pt>
                <c:pt idx="284026">
                  <c:v>658.01873332112496</c:v>
                </c:pt>
                <c:pt idx="284027">
                  <c:v>658.02105007639796</c:v>
                </c:pt>
                <c:pt idx="284028">
                  <c:v>658.02336683167198</c:v>
                </c:pt>
                <c:pt idx="284029">
                  <c:v>658.02568358694498</c:v>
                </c:pt>
                <c:pt idx="284030">
                  <c:v>658.028000342219</c:v>
                </c:pt>
                <c:pt idx="284031">
                  <c:v>658.03031709749303</c:v>
                </c:pt>
                <c:pt idx="284032">
                  <c:v>658.03263385276603</c:v>
                </c:pt>
                <c:pt idx="284033">
                  <c:v>658.03495060804005</c:v>
                </c:pt>
                <c:pt idx="284034">
                  <c:v>658.03726736331305</c:v>
                </c:pt>
                <c:pt idx="284035">
                  <c:v>658.03958411858696</c:v>
                </c:pt>
                <c:pt idx="284036">
                  <c:v>658.04190087385996</c:v>
                </c:pt>
                <c:pt idx="284037">
                  <c:v>658.04421762913398</c:v>
                </c:pt>
                <c:pt idx="284038">
                  <c:v>658.04653438440698</c:v>
                </c:pt>
                <c:pt idx="284039">
                  <c:v>658.04885113968101</c:v>
                </c:pt>
                <c:pt idx="284040">
                  <c:v>658.05116789495503</c:v>
                </c:pt>
                <c:pt idx="284041">
                  <c:v>658.05348465022803</c:v>
                </c:pt>
                <c:pt idx="284042">
                  <c:v>658.05580140550205</c:v>
                </c:pt>
                <c:pt idx="284043">
                  <c:v>658.05811816077505</c:v>
                </c:pt>
                <c:pt idx="284044">
                  <c:v>658.06043491604896</c:v>
                </c:pt>
                <c:pt idx="284045">
                  <c:v>658.06275167132196</c:v>
                </c:pt>
                <c:pt idx="284046">
                  <c:v>658.06506842659599</c:v>
                </c:pt>
                <c:pt idx="284047">
                  <c:v>658.06738518187001</c:v>
                </c:pt>
                <c:pt idx="284048">
                  <c:v>658.06970193714301</c:v>
                </c:pt>
                <c:pt idx="284049">
                  <c:v>658.07201869241703</c:v>
                </c:pt>
                <c:pt idx="284050">
                  <c:v>658.07433544769003</c:v>
                </c:pt>
                <c:pt idx="284051">
                  <c:v>658.07665220296406</c:v>
                </c:pt>
                <c:pt idx="284052">
                  <c:v>658.07896895823706</c:v>
                </c:pt>
                <c:pt idx="284053">
                  <c:v>658.08128571351097</c:v>
                </c:pt>
                <c:pt idx="284054">
                  <c:v>658.08360246878499</c:v>
                </c:pt>
                <c:pt idx="284055">
                  <c:v>658.08591922405799</c:v>
                </c:pt>
                <c:pt idx="284056">
                  <c:v>658.08823597933201</c:v>
                </c:pt>
                <c:pt idx="284057">
                  <c:v>658.09055273460501</c:v>
                </c:pt>
                <c:pt idx="284058">
                  <c:v>658.09286948987904</c:v>
                </c:pt>
                <c:pt idx="284059">
                  <c:v>658.09518624515204</c:v>
                </c:pt>
                <c:pt idx="284060">
                  <c:v>658.09750300042595</c:v>
                </c:pt>
                <c:pt idx="284061">
                  <c:v>658.09981975569997</c:v>
                </c:pt>
                <c:pt idx="284062">
                  <c:v>658.10213651097297</c:v>
                </c:pt>
                <c:pt idx="284063">
                  <c:v>658.10445326624699</c:v>
                </c:pt>
                <c:pt idx="284064">
                  <c:v>658.10677002151999</c:v>
                </c:pt>
                <c:pt idx="284065">
                  <c:v>658.10908677679402</c:v>
                </c:pt>
                <c:pt idx="284066">
                  <c:v>658.11140353206702</c:v>
                </c:pt>
                <c:pt idx="284067">
                  <c:v>658.11372028734104</c:v>
                </c:pt>
                <c:pt idx="284068">
                  <c:v>658.11603704261495</c:v>
                </c:pt>
                <c:pt idx="284069">
                  <c:v>658.11835379788795</c:v>
                </c:pt>
                <c:pt idx="284070">
                  <c:v>658.12067055316197</c:v>
                </c:pt>
                <c:pt idx="284071">
                  <c:v>658.12298730843497</c:v>
                </c:pt>
                <c:pt idx="284072">
                  <c:v>658.125304063709</c:v>
                </c:pt>
                <c:pt idx="284073">
                  <c:v>658.127620818982</c:v>
                </c:pt>
                <c:pt idx="284074">
                  <c:v>658.12993757425602</c:v>
                </c:pt>
                <c:pt idx="284075">
                  <c:v>658.13225432953004</c:v>
                </c:pt>
                <c:pt idx="284076">
                  <c:v>658.13457108480304</c:v>
                </c:pt>
                <c:pt idx="284077">
                  <c:v>658.13688784007695</c:v>
                </c:pt>
                <c:pt idx="284078">
                  <c:v>658.13920459534995</c:v>
                </c:pt>
                <c:pt idx="284079">
                  <c:v>658.14152135062398</c:v>
                </c:pt>
                <c:pt idx="284080">
                  <c:v>658.14383810589698</c:v>
                </c:pt>
                <c:pt idx="284081">
                  <c:v>658.146154861171</c:v>
                </c:pt>
                <c:pt idx="284082">
                  <c:v>658.14847161644502</c:v>
                </c:pt>
                <c:pt idx="284083">
                  <c:v>658.15078837171802</c:v>
                </c:pt>
                <c:pt idx="284084">
                  <c:v>658.15310512699205</c:v>
                </c:pt>
                <c:pt idx="284085">
                  <c:v>658.15542188226505</c:v>
                </c:pt>
                <c:pt idx="284086">
                  <c:v>658.15773863753896</c:v>
                </c:pt>
                <c:pt idx="284087">
                  <c:v>658.16005539281196</c:v>
                </c:pt>
                <c:pt idx="284088">
                  <c:v>658.16237214808598</c:v>
                </c:pt>
                <c:pt idx="284089">
                  <c:v>658.16468890335898</c:v>
                </c:pt>
                <c:pt idx="284090">
                  <c:v>658.167005658633</c:v>
                </c:pt>
                <c:pt idx="284091">
                  <c:v>658.16932241390703</c:v>
                </c:pt>
                <c:pt idx="284092">
                  <c:v>658.17163916918003</c:v>
                </c:pt>
                <c:pt idx="284093">
                  <c:v>658.17395592445405</c:v>
                </c:pt>
                <c:pt idx="284094">
                  <c:v>658.17627267972705</c:v>
                </c:pt>
                <c:pt idx="284095">
                  <c:v>658.17858943500096</c:v>
                </c:pt>
                <c:pt idx="284096">
                  <c:v>658.18090619027396</c:v>
                </c:pt>
                <c:pt idx="284097">
                  <c:v>658.18322294554798</c:v>
                </c:pt>
                <c:pt idx="284098">
                  <c:v>658.18553970082201</c:v>
                </c:pt>
                <c:pt idx="284099">
                  <c:v>658.18785645609501</c:v>
                </c:pt>
                <c:pt idx="284100">
                  <c:v>658.19017321136903</c:v>
                </c:pt>
                <c:pt idx="284101">
                  <c:v>658.19248996664203</c:v>
                </c:pt>
                <c:pt idx="284102">
                  <c:v>658.19480672191605</c:v>
                </c:pt>
                <c:pt idx="284103">
                  <c:v>658.19712347718905</c:v>
                </c:pt>
                <c:pt idx="284104">
                  <c:v>658.19944023246296</c:v>
                </c:pt>
                <c:pt idx="284105">
                  <c:v>658.20175698773699</c:v>
                </c:pt>
                <c:pt idx="284106">
                  <c:v>658.20407374300999</c:v>
                </c:pt>
                <c:pt idx="284107">
                  <c:v>658.20639049828401</c:v>
                </c:pt>
                <c:pt idx="284108">
                  <c:v>658.20870725355701</c:v>
                </c:pt>
                <c:pt idx="284109">
                  <c:v>658.21102400883103</c:v>
                </c:pt>
                <c:pt idx="284110">
                  <c:v>658.21334076410403</c:v>
                </c:pt>
                <c:pt idx="284111">
                  <c:v>658.21565751937806</c:v>
                </c:pt>
                <c:pt idx="284112">
                  <c:v>658.21797427465197</c:v>
                </c:pt>
                <c:pt idx="284113">
                  <c:v>658.22029102992497</c:v>
                </c:pt>
                <c:pt idx="284114">
                  <c:v>658.22260778519899</c:v>
                </c:pt>
                <c:pt idx="284115">
                  <c:v>658.22492454047199</c:v>
                </c:pt>
                <c:pt idx="284116">
                  <c:v>658.22724129574601</c:v>
                </c:pt>
                <c:pt idx="284117">
                  <c:v>658.22955805101901</c:v>
                </c:pt>
                <c:pt idx="284118">
                  <c:v>658.23187480629304</c:v>
                </c:pt>
                <c:pt idx="284119">
                  <c:v>658.23419156156694</c:v>
                </c:pt>
                <c:pt idx="284120">
                  <c:v>658.23650831683995</c:v>
                </c:pt>
                <c:pt idx="284121">
                  <c:v>658.23882507211397</c:v>
                </c:pt>
                <c:pt idx="284122">
                  <c:v>658.24114182738697</c:v>
                </c:pt>
                <c:pt idx="284123">
                  <c:v>658.24345858266099</c:v>
                </c:pt>
                <c:pt idx="284124">
                  <c:v>658.24577533793399</c:v>
                </c:pt>
                <c:pt idx="284125">
                  <c:v>658.24809209320802</c:v>
                </c:pt>
                <c:pt idx="284126">
                  <c:v>658.25040884848204</c:v>
                </c:pt>
                <c:pt idx="284127">
                  <c:v>658.25272560375504</c:v>
                </c:pt>
                <c:pt idx="284128">
                  <c:v>658.25504235902895</c:v>
                </c:pt>
                <c:pt idx="284129">
                  <c:v>658.25735911430195</c:v>
                </c:pt>
                <c:pt idx="284130">
                  <c:v>658.25967586957597</c:v>
                </c:pt>
                <c:pt idx="284131">
                  <c:v>658.26199262484897</c:v>
                </c:pt>
                <c:pt idx="284132">
                  <c:v>658.264309380123</c:v>
                </c:pt>
                <c:pt idx="284133">
                  <c:v>658.26662613539702</c:v>
                </c:pt>
                <c:pt idx="284134">
                  <c:v>658.26894289067002</c:v>
                </c:pt>
                <c:pt idx="284135">
                  <c:v>658.27125964594404</c:v>
                </c:pt>
                <c:pt idx="284136">
                  <c:v>658.27357640121704</c:v>
                </c:pt>
                <c:pt idx="284137">
                  <c:v>658.27589315649095</c:v>
                </c:pt>
                <c:pt idx="284138">
                  <c:v>658.27820991176395</c:v>
                </c:pt>
                <c:pt idx="284139">
                  <c:v>658.28052666703798</c:v>
                </c:pt>
                <c:pt idx="284140">
                  <c:v>658.28284342231098</c:v>
                </c:pt>
                <c:pt idx="284141">
                  <c:v>658.285160177585</c:v>
                </c:pt>
                <c:pt idx="284142">
                  <c:v>658.28747693285902</c:v>
                </c:pt>
                <c:pt idx="284143">
                  <c:v>658.28979368813202</c:v>
                </c:pt>
                <c:pt idx="284144">
                  <c:v>658.29211044340605</c:v>
                </c:pt>
                <c:pt idx="284145">
                  <c:v>658.29442719867905</c:v>
                </c:pt>
                <c:pt idx="284146">
                  <c:v>658.29674395395296</c:v>
                </c:pt>
                <c:pt idx="284147">
                  <c:v>658.29906070922596</c:v>
                </c:pt>
                <c:pt idx="284148">
                  <c:v>658.30137746449998</c:v>
                </c:pt>
                <c:pt idx="284149">
                  <c:v>658.303694219774</c:v>
                </c:pt>
                <c:pt idx="284150">
                  <c:v>658.306010975047</c:v>
                </c:pt>
                <c:pt idx="284151">
                  <c:v>658.30832773032103</c:v>
                </c:pt>
                <c:pt idx="284152">
                  <c:v>658.31064448559403</c:v>
                </c:pt>
                <c:pt idx="284153">
                  <c:v>658.31296124086805</c:v>
                </c:pt>
                <c:pt idx="284154">
                  <c:v>658.31527799614105</c:v>
                </c:pt>
                <c:pt idx="284155">
                  <c:v>658.31759475141496</c:v>
                </c:pt>
                <c:pt idx="284156">
                  <c:v>658.31991150668898</c:v>
                </c:pt>
                <c:pt idx="284157">
                  <c:v>658.32222826196198</c:v>
                </c:pt>
                <c:pt idx="284158">
                  <c:v>658.32454501723601</c:v>
                </c:pt>
                <c:pt idx="284159">
                  <c:v>658.32686177250901</c:v>
                </c:pt>
                <c:pt idx="284160">
                  <c:v>658.32917852778303</c:v>
                </c:pt>
                <c:pt idx="284161">
                  <c:v>658.33149528305603</c:v>
                </c:pt>
                <c:pt idx="284162">
                  <c:v>658.33381203833005</c:v>
                </c:pt>
                <c:pt idx="284163">
                  <c:v>658.33612879360396</c:v>
                </c:pt>
                <c:pt idx="284164">
                  <c:v>658.33844554887696</c:v>
                </c:pt>
                <c:pt idx="284165">
                  <c:v>658.34076230415099</c:v>
                </c:pt>
                <c:pt idx="284166">
                  <c:v>658.34307905942399</c:v>
                </c:pt>
                <c:pt idx="284167">
                  <c:v>658.34539581469801</c:v>
                </c:pt>
                <c:pt idx="284168">
                  <c:v>658.34771256997101</c:v>
                </c:pt>
                <c:pt idx="284169">
                  <c:v>658.35002932524503</c:v>
                </c:pt>
                <c:pt idx="284170">
                  <c:v>658.35234608051906</c:v>
                </c:pt>
                <c:pt idx="284171">
                  <c:v>658.35466283579206</c:v>
                </c:pt>
                <c:pt idx="284172">
                  <c:v>658.35697959106596</c:v>
                </c:pt>
                <c:pt idx="284173">
                  <c:v>658.35929634633897</c:v>
                </c:pt>
                <c:pt idx="284174">
                  <c:v>658.36161310161299</c:v>
                </c:pt>
                <c:pt idx="284175">
                  <c:v>658.36392985688599</c:v>
                </c:pt>
                <c:pt idx="284176">
                  <c:v>658.36624661216001</c:v>
                </c:pt>
                <c:pt idx="284177">
                  <c:v>658.36856336743404</c:v>
                </c:pt>
                <c:pt idx="284178">
                  <c:v>658.37088012270704</c:v>
                </c:pt>
                <c:pt idx="284179">
                  <c:v>658.37319687798094</c:v>
                </c:pt>
                <c:pt idx="284180">
                  <c:v>658.37551363325395</c:v>
                </c:pt>
                <c:pt idx="284181">
                  <c:v>658.37783038852797</c:v>
                </c:pt>
                <c:pt idx="284182">
                  <c:v>658.38014714380097</c:v>
                </c:pt>
                <c:pt idx="284183">
                  <c:v>658.38246389907499</c:v>
                </c:pt>
                <c:pt idx="284184">
                  <c:v>658.38478065434799</c:v>
                </c:pt>
                <c:pt idx="284185">
                  <c:v>658.38709740962202</c:v>
                </c:pt>
                <c:pt idx="284186">
                  <c:v>658.38941416489604</c:v>
                </c:pt>
                <c:pt idx="284187">
                  <c:v>658.39173092016904</c:v>
                </c:pt>
                <c:pt idx="284188">
                  <c:v>658.39404767544295</c:v>
                </c:pt>
                <c:pt idx="284189">
                  <c:v>658.39636443071595</c:v>
                </c:pt>
                <c:pt idx="284190">
                  <c:v>658.39868118598997</c:v>
                </c:pt>
                <c:pt idx="284191">
                  <c:v>658.40099794126297</c:v>
                </c:pt>
                <c:pt idx="284192">
                  <c:v>658.403314696537</c:v>
                </c:pt>
                <c:pt idx="284193">
                  <c:v>658.40563145181102</c:v>
                </c:pt>
                <c:pt idx="284194">
                  <c:v>658.40794820708402</c:v>
                </c:pt>
                <c:pt idx="284195">
                  <c:v>658.41026496235804</c:v>
                </c:pt>
                <c:pt idx="284196">
                  <c:v>658.41258171763104</c:v>
                </c:pt>
                <c:pt idx="284197">
                  <c:v>658.41489847290495</c:v>
                </c:pt>
                <c:pt idx="284198">
                  <c:v>658.41721522817795</c:v>
                </c:pt>
                <c:pt idx="284199">
                  <c:v>658.41953198345198</c:v>
                </c:pt>
                <c:pt idx="284200">
                  <c:v>658.421848738726</c:v>
                </c:pt>
                <c:pt idx="284201">
                  <c:v>658.424165493999</c:v>
                </c:pt>
                <c:pt idx="284202">
                  <c:v>658.42648224927302</c:v>
                </c:pt>
                <c:pt idx="284203">
                  <c:v>658.42879900454602</c:v>
                </c:pt>
                <c:pt idx="284204">
                  <c:v>658.43111575982005</c:v>
                </c:pt>
                <c:pt idx="284205">
                  <c:v>658.43343251509305</c:v>
                </c:pt>
                <c:pt idx="284206">
                  <c:v>658.43574927036695</c:v>
                </c:pt>
                <c:pt idx="284207">
                  <c:v>658.43806602564098</c:v>
                </c:pt>
                <c:pt idx="284208">
                  <c:v>658.44038278091398</c:v>
                </c:pt>
                <c:pt idx="284209">
                  <c:v>658.442699536188</c:v>
                </c:pt>
                <c:pt idx="284210">
                  <c:v>658.445016291461</c:v>
                </c:pt>
                <c:pt idx="284211">
                  <c:v>658.44733304673503</c:v>
                </c:pt>
                <c:pt idx="284212">
                  <c:v>658.44964980200803</c:v>
                </c:pt>
                <c:pt idx="284213">
                  <c:v>658.45196655728205</c:v>
                </c:pt>
                <c:pt idx="284214">
                  <c:v>658.45428331255596</c:v>
                </c:pt>
                <c:pt idx="284215">
                  <c:v>658.45660006782896</c:v>
                </c:pt>
                <c:pt idx="284216">
                  <c:v>658.45891682310298</c:v>
                </c:pt>
                <c:pt idx="284217">
                  <c:v>658.46123357837598</c:v>
                </c:pt>
                <c:pt idx="284218">
                  <c:v>658.46355033365001</c:v>
                </c:pt>
                <c:pt idx="284219">
                  <c:v>658.46586708892301</c:v>
                </c:pt>
                <c:pt idx="284220">
                  <c:v>658.46818384419703</c:v>
                </c:pt>
                <c:pt idx="284221">
                  <c:v>658.47050059947105</c:v>
                </c:pt>
                <c:pt idx="284222">
                  <c:v>658.47281735474405</c:v>
                </c:pt>
                <c:pt idx="284223">
                  <c:v>658.47513411001796</c:v>
                </c:pt>
                <c:pt idx="284224">
                  <c:v>658.47745086529096</c:v>
                </c:pt>
                <c:pt idx="284225">
                  <c:v>658.47976762056499</c:v>
                </c:pt>
                <c:pt idx="284226">
                  <c:v>658.48208437583799</c:v>
                </c:pt>
                <c:pt idx="284227">
                  <c:v>658.48440113111201</c:v>
                </c:pt>
                <c:pt idx="284228">
                  <c:v>658.48671788638603</c:v>
                </c:pt>
                <c:pt idx="284229">
                  <c:v>658.48903464165903</c:v>
                </c:pt>
                <c:pt idx="284230">
                  <c:v>658.49135139693306</c:v>
                </c:pt>
                <c:pt idx="284231">
                  <c:v>658.49366815220606</c:v>
                </c:pt>
                <c:pt idx="284232">
                  <c:v>658.49598490747996</c:v>
                </c:pt>
                <c:pt idx="284233">
                  <c:v>658.49830166275297</c:v>
                </c:pt>
                <c:pt idx="284234">
                  <c:v>658.50061841802699</c:v>
                </c:pt>
                <c:pt idx="284235">
                  <c:v>658.50293517329999</c:v>
                </c:pt>
                <c:pt idx="284236">
                  <c:v>658.50525192857401</c:v>
                </c:pt>
                <c:pt idx="284237">
                  <c:v>658.50756868384804</c:v>
                </c:pt>
                <c:pt idx="284238">
                  <c:v>658.50988543912104</c:v>
                </c:pt>
                <c:pt idx="284239">
                  <c:v>658.51220219439494</c:v>
                </c:pt>
                <c:pt idx="284240">
                  <c:v>658.51451894966794</c:v>
                </c:pt>
                <c:pt idx="284241">
                  <c:v>658.51683570494197</c:v>
                </c:pt>
                <c:pt idx="284242">
                  <c:v>658.51915246021497</c:v>
                </c:pt>
                <c:pt idx="284243">
                  <c:v>658.52146921548899</c:v>
                </c:pt>
                <c:pt idx="284244">
                  <c:v>658.52378597076302</c:v>
                </c:pt>
                <c:pt idx="284245">
                  <c:v>658.52610272603602</c:v>
                </c:pt>
                <c:pt idx="284246">
                  <c:v>658.52841948131004</c:v>
                </c:pt>
                <c:pt idx="284247">
                  <c:v>658.53073623658304</c:v>
                </c:pt>
                <c:pt idx="284248">
                  <c:v>658.53305299185695</c:v>
                </c:pt>
                <c:pt idx="284249">
                  <c:v>658.53536974712995</c:v>
                </c:pt>
                <c:pt idx="284250">
                  <c:v>658.53768650240397</c:v>
                </c:pt>
                <c:pt idx="284251">
                  <c:v>658.54000325767799</c:v>
                </c:pt>
                <c:pt idx="284252">
                  <c:v>658.542320012951</c:v>
                </c:pt>
                <c:pt idx="284253">
                  <c:v>658.54463676822502</c:v>
                </c:pt>
                <c:pt idx="284254">
                  <c:v>658.54695352349802</c:v>
                </c:pt>
                <c:pt idx="284255">
                  <c:v>658.54927027877204</c:v>
                </c:pt>
                <c:pt idx="284256">
                  <c:v>658.55158703404504</c:v>
                </c:pt>
                <c:pt idx="284257">
                  <c:v>658.55390378931895</c:v>
                </c:pt>
                <c:pt idx="284258">
                  <c:v>658.55622054459297</c:v>
                </c:pt>
                <c:pt idx="284259">
                  <c:v>658.55853729986598</c:v>
                </c:pt>
                <c:pt idx="284260">
                  <c:v>658.56085405514</c:v>
                </c:pt>
                <c:pt idx="284261">
                  <c:v>658.563170810413</c:v>
                </c:pt>
                <c:pt idx="284262">
                  <c:v>658.56548756568702</c:v>
                </c:pt>
                <c:pt idx="284263">
                  <c:v>658.56780432096002</c:v>
                </c:pt>
                <c:pt idx="284264">
                  <c:v>658.57012107623405</c:v>
                </c:pt>
                <c:pt idx="284265">
                  <c:v>658.57243783150795</c:v>
                </c:pt>
                <c:pt idx="284266">
                  <c:v>658.57475458678095</c:v>
                </c:pt>
                <c:pt idx="284267">
                  <c:v>658.57707134205498</c:v>
                </c:pt>
                <c:pt idx="284268">
                  <c:v>658.57938809732798</c:v>
                </c:pt>
                <c:pt idx="284269">
                  <c:v>658.581704852602</c:v>
                </c:pt>
                <c:pt idx="284270">
                  <c:v>658.584021607875</c:v>
                </c:pt>
                <c:pt idx="284271">
                  <c:v>658.58633836314903</c:v>
                </c:pt>
                <c:pt idx="284272">
                  <c:v>658.58865511842305</c:v>
                </c:pt>
                <c:pt idx="284273">
                  <c:v>658.59097187369605</c:v>
                </c:pt>
                <c:pt idx="284274">
                  <c:v>658.59328862896996</c:v>
                </c:pt>
                <c:pt idx="284275">
                  <c:v>658.59560538424296</c:v>
                </c:pt>
                <c:pt idx="284276">
                  <c:v>658.59792213951698</c:v>
                </c:pt>
                <c:pt idx="284277">
                  <c:v>658.60023889478998</c:v>
                </c:pt>
                <c:pt idx="284278">
                  <c:v>658.60255565006401</c:v>
                </c:pt>
                <c:pt idx="284279">
                  <c:v>658.60487240533803</c:v>
                </c:pt>
                <c:pt idx="284280">
                  <c:v>658.60718916061103</c:v>
                </c:pt>
                <c:pt idx="284281">
                  <c:v>658.60950591588505</c:v>
                </c:pt>
                <c:pt idx="284282">
                  <c:v>658.61182267115805</c:v>
                </c:pt>
                <c:pt idx="284283">
                  <c:v>658.61413942643196</c:v>
                </c:pt>
                <c:pt idx="284284">
                  <c:v>658.61645618170496</c:v>
                </c:pt>
                <c:pt idx="284285">
                  <c:v>658.61877293697898</c:v>
                </c:pt>
                <c:pt idx="284286">
                  <c:v>658.62108969225199</c:v>
                </c:pt>
                <c:pt idx="284287">
                  <c:v>658.62340644752601</c:v>
                </c:pt>
                <c:pt idx="284288">
                  <c:v>658.62572320280003</c:v>
                </c:pt>
                <c:pt idx="284289">
                  <c:v>658.62803995807303</c:v>
                </c:pt>
                <c:pt idx="284290">
                  <c:v>658.63035671334706</c:v>
                </c:pt>
                <c:pt idx="284291">
                  <c:v>658.63267346862006</c:v>
                </c:pt>
                <c:pt idx="284292">
                  <c:v>658.63499022389396</c:v>
                </c:pt>
                <c:pt idx="284293">
                  <c:v>658.63730697916696</c:v>
                </c:pt>
                <c:pt idx="284294">
                  <c:v>658.63962373444099</c:v>
                </c:pt>
                <c:pt idx="284295">
                  <c:v>658.64194048971501</c:v>
                </c:pt>
                <c:pt idx="284296">
                  <c:v>658.64425724498801</c:v>
                </c:pt>
                <c:pt idx="284297">
                  <c:v>658.64657400026204</c:v>
                </c:pt>
                <c:pt idx="284298">
                  <c:v>658.64889075553504</c:v>
                </c:pt>
                <c:pt idx="284299">
                  <c:v>658.65120751080894</c:v>
                </c:pt>
                <c:pt idx="284300">
                  <c:v>658.65352426608194</c:v>
                </c:pt>
                <c:pt idx="284301">
                  <c:v>658.65584102135597</c:v>
                </c:pt>
                <c:pt idx="284302">
                  <c:v>658.65815777662999</c:v>
                </c:pt>
                <c:pt idx="284303">
                  <c:v>658.66047453190299</c:v>
                </c:pt>
                <c:pt idx="284304">
                  <c:v>658.66279128717701</c:v>
                </c:pt>
                <c:pt idx="284305">
                  <c:v>658.66510804245002</c:v>
                </c:pt>
                <c:pt idx="284306">
                  <c:v>658.66742479772404</c:v>
                </c:pt>
                <c:pt idx="284307">
                  <c:v>658.66974155299704</c:v>
                </c:pt>
                <c:pt idx="284308">
                  <c:v>658.67205830827095</c:v>
                </c:pt>
                <c:pt idx="284309">
                  <c:v>658.67437506354497</c:v>
                </c:pt>
                <c:pt idx="284310">
                  <c:v>658.67669181881797</c:v>
                </c:pt>
                <c:pt idx="284311">
                  <c:v>658.67900857409199</c:v>
                </c:pt>
                <c:pt idx="284312">
                  <c:v>658.681325329365</c:v>
                </c:pt>
                <c:pt idx="284313">
                  <c:v>658.68364208463902</c:v>
                </c:pt>
                <c:pt idx="284314">
                  <c:v>658.68595883991202</c:v>
                </c:pt>
                <c:pt idx="284315">
                  <c:v>658.68827559518604</c:v>
                </c:pt>
                <c:pt idx="284316">
                  <c:v>658.69059235045995</c:v>
                </c:pt>
                <c:pt idx="284317">
                  <c:v>658.69290910573295</c:v>
                </c:pt>
                <c:pt idx="284318">
                  <c:v>658.69522586100697</c:v>
                </c:pt>
                <c:pt idx="284319">
                  <c:v>658.69754261627997</c:v>
                </c:pt>
                <c:pt idx="284320">
                  <c:v>658.699859371554</c:v>
                </c:pt>
                <c:pt idx="284321">
                  <c:v>658.702176126827</c:v>
                </c:pt>
                <c:pt idx="284322">
                  <c:v>658.70449288210102</c:v>
                </c:pt>
                <c:pt idx="284323">
                  <c:v>658.70680963737504</c:v>
                </c:pt>
                <c:pt idx="284324">
                  <c:v>658.70912639264805</c:v>
                </c:pt>
                <c:pt idx="284325">
                  <c:v>658.71144314792195</c:v>
                </c:pt>
                <c:pt idx="284326">
                  <c:v>658.71375990319495</c:v>
                </c:pt>
                <c:pt idx="284327">
                  <c:v>658.71607665846898</c:v>
                </c:pt>
                <c:pt idx="284328">
                  <c:v>658.71839341374198</c:v>
                </c:pt>
                <c:pt idx="284329">
                  <c:v>658.720710169016</c:v>
                </c:pt>
                <c:pt idx="284330">
                  <c:v>658.72302692429002</c:v>
                </c:pt>
                <c:pt idx="284331">
                  <c:v>658.72534367956303</c:v>
                </c:pt>
                <c:pt idx="284332">
                  <c:v>658.72766043483705</c:v>
                </c:pt>
                <c:pt idx="284333">
                  <c:v>658.72997719011005</c:v>
                </c:pt>
                <c:pt idx="284334">
                  <c:v>658.73229394538396</c:v>
                </c:pt>
                <c:pt idx="284335">
                  <c:v>658.73461070065696</c:v>
                </c:pt>
                <c:pt idx="284336">
                  <c:v>658.73692745593098</c:v>
                </c:pt>
                <c:pt idx="284337">
                  <c:v>658.73924421120398</c:v>
                </c:pt>
                <c:pt idx="284338">
                  <c:v>658.741560966478</c:v>
                </c:pt>
                <c:pt idx="284339">
                  <c:v>658.74387772175203</c:v>
                </c:pt>
                <c:pt idx="284340">
                  <c:v>658.74619447702503</c:v>
                </c:pt>
                <c:pt idx="284341">
                  <c:v>658.74851123229905</c:v>
                </c:pt>
                <c:pt idx="284342">
                  <c:v>658.75082798757205</c:v>
                </c:pt>
                <c:pt idx="284343">
                  <c:v>658.75314474284596</c:v>
                </c:pt>
                <c:pt idx="284344">
                  <c:v>658.75546149811896</c:v>
                </c:pt>
                <c:pt idx="284345">
                  <c:v>658.75777825339298</c:v>
                </c:pt>
                <c:pt idx="284346">
                  <c:v>658.76009500866701</c:v>
                </c:pt>
                <c:pt idx="284347">
                  <c:v>658.76241176394001</c:v>
                </c:pt>
                <c:pt idx="284348">
                  <c:v>658.76472851921403</c:v>
                </c:pt>
                <c:pt idx="284349">
                  <c:v>658.76704527448703</c:v>
                </c:pt>
                <c:pt idx="284350">
                  <c:v>658.76936202976106</c:v>
                </c:pt>
                <c:pt idx="284351">
                  <c:v>658.77167878503406</c:v>
                </c:pt>
                <c:pt idx="284352">
                  <c:v>658.77399554030796</c:v>
                </c:pt>
                <c:pt idx="284353">
                  <c:v>658.77631229558199</c:v>
                </c:pt>
                <c:pt idx="284354">
                  <c:v>658.77862905085499</c:v>
                </c:pt>
                <c:pt idx="284355">
                  <c:v>658.78094580612901</c:v>
                </c:pt>
                <c:pt idx="284356">
                  <c:v>658.78326256140201</c:v>
                </c:pt>
                <c:pt idx="284357">
                  <c:v>658.78557931667603</c:v>
                </c:pt>
                <c:pt idx="284358">
                  <c:v>658.78789607194904</c:v>
                </c:pt>
                <c:pt idx="284359">
                  <c:v>658.79021282722294</c:v>
                </c:pt>
                <c:pt idx="284360">
                  <c:v>658.79252958249697</c:v>
                </c:pt>
                <c:pt idx="284361">
                  <c:v>658.79484633776997</c:v>
                </c:pt>
                <c:pt idx="284362">
                  <c:v>658.79716309304399</c:v>
                </c:pt>
                <c:pt idx="284363">
                  <c:v>658.79947984831699</c:v>
                </c:pt>
                <c:pt idx="284364">
                  <c:v>658.80179660359101</c:v>
                </c:pt>
                <c:pt idx="284365">
                  <c:v>658.80411335886402</c:v>
                </c:pt>
                <c:pt idx="284366">
                  <c:v>658.80643011413804</c:v>
                </c:pt>
                <c:pt idx="284367">
                  <c:v>658.80874686941195</c:v>
                </c:pt>
                <c:pt idx="284368">
                  <c:v>658.81106362468495</c:v>
                </c:pt>
                <c:pt idx="284369">
                  <c:v>658.81338037995897</c:v>
                </c:pt>
                <c:pt idx="284370">
                  <c:v>658.81569713523197</c:v>
                </c:pt>
                <c:pt idx="284371">
                  <c:v>658.81801389050599</c:v>
                </c:pt>
                <c:pt idx="284372">
                  <c:v>658.82033064577899</c:v>
                </c:pt>
                <c:pt idx="284373">
                  <c:v>658.82264740105302</c:v>
                </c:pt>
                <c:pt idx="284374">
                  <c:v>658.82496415632704</c:v>
                </c:pt>
                <c:pt idx="284375">
                  <c:v>658.82728091160004</c:v>
                </c:pt>
                <c:pt idx="284376">
                  <c:v>658.82959766687395</c:v>
                </c:pt>
                <c:pt idx="284377">
                  <c:v>658.83191442214695</c:v>
                </c:pt>
                <c:pt idx="284378">
                  <c:v>658.83423117742097</c:v>
                </c:pt>
                <c:pt idx="284379">
                  <c:v>658.83654793269397</c:v>
                </c:pt>
                <c:pt idx="284380">
                  <c:v>658.838864687968</c:v>
                </c:pt>
                <c:pt idx="284381">
                  <c:v>658.84118144324202</c:v>
                </c:pt>
                <c:pt idx="284382">
                  <c:v>658.84349819851502</c:v>
                </c:pt>
                <c:pt idx="284383">
                  <c:v>658.84581495378904</c:v>
                </c:pt>
                <c:pt idx="284384">
                  <c:v>658.84813170906205</c:v>
                </c:pt>
                <c:pt idx="284385">
                  <c:v>658.85044846433595</c:v>
                </c:pt>
                <c:pt idx="284386">
                  <c:v>658.85276521960895</c:v>
                </c:pt>
                <c:pt idx="284387">
                  <c:v>658.85508197488298</c:v>
                </c:pt>
                <c:pt idx="284388">
                  <c:v>658.85739873015598</c:v>
                </c:pt>
                <c:pt idx="284389">
                  <c:v>658.85971548543</c:v>
                </c:pt>
                <c:pt idx="284390">
                  <c:v>658.86203224070402</c:v>
                </c:pt>
                <c:pt idx="284391">
                  <c:v>658.86434899597702</c:v>
                </c:pt>
                <c:pt idx="284392">
                  <c:v>658.86666575125105</c:v>
                </c:pt>
                <c:pt idx="284393">
                  <c:v>658.86898250652405</c:v>
                </c:pt>
                <c:pt idx="284394">
                  <c:v>658.87129926179796</c:v>
                </c:pt>
                <c:pt idx="284395">
                  <c:v>658.87361601707096</c:v>
                </c:pt>
                <c:pt idx="284396">
                  <c:v>658.87593277234498</c:v>
                </c:pt>
                <c:pt idx="284397">
                  <c:v>658.878249527619</c:v>
                </c:pt>
                <c:pt idx="284398">
                  <c:v>658.880566282892</c:v>
                </c:pt>
                <c:pt idx="284399">
                  <c:v>658.88288303816603</c:v>
                </c:pt>
                <c:pt idx="284400">
                  <c:v>658.88519979343903</c:v>
                </c:pt>
                <c:pt idx="284401">
                  <c:v>658.88751654871305</c:v>
                </c:pt>
                <c:pt idx="284402">
                  <c:v>658.88983330398605</c:v>
                </c:pt>
                <c:pt idx="284403">
                  <c:v>658.89215005925996</c:v>
                </c:pt>
                <c:pt idx="284404">
                  <c:v>658.89446681453398</c:v>
                </c:pt>
                <c:pt idx="284405">
                  <c:v>658.89678356980698</c:v>
                </c:pt>
                <c:pt idx="284406">
                  <c:v>658.89910032508101</c:v>
                </c:pt>
                <c:pt idx="284407">
                  <c:v>658.90141708035401</c:v>
                </c:pt>
                <c:pt idx="284408">
                  <c:v>658.90373383562803</c:v>
                </c:pt>
                <c:pt idx="284409">
                  <c:v>658.90605059090103</c:v>
                </c:pt>
                <c:pt idx="284410">
                  <c:v>658.90836734617505</c:v>
                </c:pt>
                <c:pt idx="284411">
                  <c:v>658.91068410144896</c:v>
                </c:pt>
                <c:pt idx="284412">
                  <c:v>658.91300085672196</c:v>
                </c:pt>
                <c:pt idx="284413">
                  <c:v>658.91531761199599</c:v>
                </c:pt>
                <c:pt idx="284414">
                  <c:v>658.91763436726899</c:v>
                </c:pt>
                <c:pt idx="284415">
                  <c:v>658.91995112254301</c:v>
                </c:pt>
                <c:pt idx="284416">
                  <c:v>658.92226787781601</c:v>
                </c:pt>
                <c:pt idx="284417">
                  <c:v>658.92458463309003</c:v>
                </c:pt>
                <c:pt idx="284418">
                  <c:v>658.92690138836394</c:v>
                </c:pt>
                <c:pt idx="284419">
                  <c:v>658.92921814363694</c:v>
                </c:pt>
                <c:pt idx="284420">
                  <c:v>658.93153489891097</c:v>
                </c:pt>
                <c:pt idx="284421">
                  <c:v>658.93385165418397</c:v>
                </c:pt>
                <c:pt idx="284422">
                  <c:v>658.93616840945799</c:v>
                </c:pt>
                <c:pt idx="284423">
                  <c:v>658.93848516473099</c:v>
                </c:pt>
                <c:pt idx="284424">
                  <c:v>658.94080192000501</c:v>
                </c:pt>
                <c:pt idx="284425">
                  <c:v>658.94311867527904</c:v>
                </c:pt>
                <c:pt idx="284426">
                  <c:v>658.94543543055204</c:v>
                </c:pt>
                <c:pt idx="284427">
                  <c:v>658.94775218582595</c:v>
                </c:pt>
                <c:pt idx="284428">
                  <c:v>658.95006894109895</c:v>
                </c:pt>
                <c:pt idx="284429">
                  <c:v>658.95238569637297</c:v>
                </c:pt>
                <c:pt idx="284430">
                  <c:v>658.95470245164597</c:v>
                </c:pt>
                <c:pt idx="284431">
                  <c:v>658.95701920691999</c:v>
                </c:pt>
                <c:pt idx="284432">
                  <c:v>658.95933596219299</c:v>
                </c:pt>
                <c:pt idx="284433">
                  <c:v>658.96165271746702</c:v>
                </c:pt>
                <c:pt idx="284434">
                  <c:v>658.96396947274104</c:v>
                </c:pt>
                <c:pt idx="284435">
                  <c:v>658.96628622801404</c:v>
                </c:pt>
                <c:pt idx="284436">
                  <c:v>658.96860298328795</c:v>
                </c:pt>
                <c:pt idx="284437">
                  <c:v>658.97091973856095</c:v>
                </c:pt>
                <c:pt idx="284438">
                  <c:v>658.97323649383497</c:v>
                </c:pt>
                <c:pt idx="284439">
                  <c:v>658.97555324910797</c:v>
                </c:pt>
                <c:pt idx="284440">
                  <c:v>658.977870004382</c:v>
                </c:pt>
                <c:pt idx="284441">
                  <c:v>658.98018675965602</c:v>
                </c:pt>
                <c:pt idx="284442">
                  <c:v>658.98250351492902</c:v>
                </c:pt>
                <c:pt idx="284443">
                  <c:v>658.98482027020304</c:v>
                </c:pt>
                <c:pt idx="284444">
                  <c:v>658.98713702547604</c:v>
                </c:pt>
                <c:pt idx="284445">
                  <c:v>658.98945378074995</c:v>
                </c:pt>
                <c:pt idx="284446">
                  <c:v>658.99177053602295</c:v>
                </c:pt>
                <c:pt idx="284447">
                  <c:v>658.99408729129698</c:v>
                </c:pt>
                <c:pt idx="284448">
                  <c:v>658.996404046571</c:v>
                </c:pt>
                <c:pt idx="284449">
                  <c:v>658.998720801844</c:v>
                </c:pt>
                <c:pt idx="284450">
                  <c:v>659.00103755711802</c:v>
                </c:pt>
                <c:pt idx="284451">
                  <c:v>659.00335431239102</c:v>
                </c:pt>
                <c:pt idx="284452">
                  <c:v>659.00567106766505</c:v>
                </c:pt>
                <c:pt idx="284453">
                  <c:v>659.00798782293805</c:v>
                </c:pt>
                <c:pt idx="284454">
                  <c:v>659.01030457821196</c:v>
                </c:pt>
                <c:pt idx="284455">
                  <c:v>659.01262133348598</c:v>
                </c:pt>
                <c:pt idx="284456">
                  <c:v>659.01493808875898</c:v>
                </c:pt>
                <c:pt idx="284457">
                  <c:v>659.017254844033</c:v>
                </c:pt>
                <c:pt idx="284458">
                  <c:v>659.019571599306</c:v>
                </c:pt>
                <c:pt idx="284459">
                  <c:v>659.02188835458003</c:v>
                </c:pt>
                <c:pt idx="284460">
                  <c:v>659.02420510985303</c:v>
                </c:pt>
                <c:pt idx="284461">
                  <c:v>659.02652186512705</c:v>
                </c:pt>
                <c:pt idx="284462">
                  <c:v>659.02883862040096</c:v>
                </c:pt>
                <c:pt idx="284463">
                  <c:v>659.03115537567396</c:v>
                </c:pt>
                <c:pt idx="284464">
                  <c:v>659.03347213094798</c:v>
                </c:pt>
                <c:pt idx="284465">
                  <c:v>659.03578888622098</c:v>
                </c:pt>
                <c:pt idx="284466">
                  <c:v>659.03810564149501</c:v>
                </c:pt>
                <c:pt idx="284467">
                  <c:v>659.04042239676801</c:v>
                </c:pt>
                <c:pt idx="284468">
                  <c:v>659.04273915204203</c:v>
                </c:pt>
                <c:pt idx="284469">
                  <c:v>659.04505590731605</c:v>
                </c:pt>
                <c:pt idx="284470">
                  <c:v>659.04737266258905</c:v>
                </c:pt>
                <c:pt idx="284471">
                  <c:v>659.04968941786296</c:v>
                </c:pt>
                <c:pt idx="284472">
                  <c:v>659.05200617313596</c:v>
                </c:pt>
                <c:pt idx="284473">
                  <c:v>659.05432292840999</c:v>
                </c:pt>
                <c:pt idx="284474">
                  <c:v>659.05663968368299</c:v>
                </c:pt>
                <c:pt idx="284475">
                  <c:v>659.05895643895701</c:v>
                </c:pt>
                <c:pt idx="284476">
                  <c:v>659.06127319423103</c:v>
                </c:pt>
                <c:pt idx="284477">
                  <c:v>659.06358994950403</c:v>
                </c:pt>
                <c:pt idx="284478">
                  <c:v>659.06590670477794</c:v>
                </c:pt>
                <c:pt idx="284479">
                  <c:v>659.06822346005094</c:v>
                </c:pt>
                <c:pt idx="284480">
                  <c:v>659.07054021532497</c:v>
                </c:pt>
                <c:pt idx="284481">
                  <c:v>659.07285697059797</c:v>
                </c:pt>
                <c:pt idx="284482">
                  <c:v>659.07517372587199</c:v>
                </c:pt>
                <c:pt idx="284483">
                  <c:v>659.07749048114499</c:v>
                </c:pt>
                <c:pt idx="284484">
                  <c:v>659.07980723641901</c:v>
                </c:pt>
                <c:pt idx="284485">
                  <c:v>659.08212399169304</c:v>
                </c:pt>
                <c:pt idx="284486">
                  <c:v>659.08444074696604</c:v>
                </c:pt>
                <c:pt idx="284487">
                  <c:v>659.08675750223995</c:v>
                </c:pt>
                <c:pt idx="284488">
                  <c:v>659.08907425751295</c:v>
                </c:pt>
                <c:pt idx="284489">
                  <c:v>659.09139101278697</c:v>
                </c:pt>
                <c:pt idx="284490">
                  <c:v>659.09370776805997</c:v>
                </c:pt>
                <c:pt idx="284491">
                  <c:v>659.09602452333399</c:v>
                </c:pt>
                <c:pt idx="284492">
                  <c:v>659.09834127860802</c:v>
                </c:pt>
                <c:pt idx="284493">
                  <c:v>659.10065803388102</c:v>
                </c:pt>
                <c:pt idx="284494">
                  <c:v>659.10297478915504</c:v>
                </c:pt>
                <c:pt idx="284495">
                  <c:v>659.10529154442804</c:v>
                </c:pt>
                <c:pt idx="284496">
                  <c:v>659.10760829970195</c:v>
                </c:pt>
                <c:pt idx="284497">
                  <c:v>659.10992505497495</c:v>
                </c:pt>
                <c:pt idx="284498">
                  <c:v>659.11224181024897</c:v>
                </c:pt>
                <c:pt idx="284499">
                  <c:v>659.114558565523</c:v>
                </c:pt>
                <c:pt idx="284500">
                  <c:v>659.116875320796</c:v>
                </c:pt>
                <c:pt idx="284501">
                  <c:v>659.11919207607002</c:v>
                </c:pt>
                <c:pt idx="284502">
                  <c:v>659.12150883134302</c:v>
                </c:pt>
                <c:pt idx="284503">
                  <c:v>659.12382558661704</c:v>
                </c:pt>
                <c:pt idx="284504">
                  <c:v>659.12614234189004</c:v>
                </c:pt>
                <c:pt idx="284505">
                  <c:v>659.12845909716395</c:v>
                </c:pt>
                <c:pt idx="284506">
                  <c:v>659.13077585243798</c:v>
                </c:pt>
                <c:pt idx="284507">
                  <c:v>659.13309260771098</c:v>
                </c:pt>
                <c:pt idx="284508">
                  <c:v>659.135409362985</c:v>
                </c:pt>
                <c:pt idx="284509">
                  <c:v>659.137726118258</c:v>
                </c:pt>
                <c:pt idx="284510">
                  <c:v>659.14004287353202</c:v>
                </c:pt>
                <c:pt idx="284511">
                  <c:v>659.14235962880502</c:v>
                </c:pt>
                <c:pt idx="284512">
                  <c:v>659.14467638407905</c:v>
                </c:pt>
                <c:pt idx="284513">
                  <c:v>659.14699313935296</c:v>
                </c:pt>
                <c:pt idx="284514">
                  <c:v>659.14930989462596</c:v>
                </c:pt>
                <c:pt idx="284515">
                  <c:v>659.15162664989998</c:v>
                </c:pt>
                <c:pt idx="284516">
                  <c:v>659.15394340517298</c:v>
                </c:pt>
                <c:pt idx="284517">
                  <c:v>659.156260160447</c:v>
                </c:pt>
                <c:pt idx="284518">
                  <c:v>659.15857691572</c:v>
                </c:pt>
                <c:pt idx="284519">
                  <c:v>659.16089367099403</c:v>
                </c:pt>
                <c:pt idx="284520">
                  <c:v>659.16321042626805</c:v>
                </c:pt>
                <c:pt idx="284521">
                  <c:v>659.16552718154105</c:v>
                </c:pt>
                <c:pt idx="284522">
                  <c:v>659.16784393681496</c:v>
                </c:pt>
                <c:pt idx="284523">
                  <c:v>659.17016069208796</c:v>
                </c:pt>
                <c:pt idx="284524">
                  <c:v>659.17247744736198</c:v>
                </c:pt>
                <c:pt idx="284525">
                  <c:v>659.17479420263498</c:v>
                </c:pt>
                <c:pt idx="284526">
                  <c:v>659.17711095790901</c:v>
                </c:pt>
                <c:pt idx="284527">
                  <c:v>659.17942771318303</c:v>
                </c:pt>
                <c:pt idx="284528">
                  <c:v>659.18174446845603</c:v>
                </c:pt>
                <c:pt idx="284529">
                  <c:v>659.18406122373005</c:v>
                </c:pt>
                <c:pt idx="284530">
                  <c:v>659.18637797900305</c:v>
                </c:pt>
                <c:pt idx="284531">
                  <c:v>659.18869473427696</c:v>
                </c:pt>
                <c:pt idx="284532">
                  <c:v>659.19101148954996</c:v>
                </c:pt>
                <c:pt idx="284533">
                  <c:v>659.19332824482399</c:v>
                </c:pt>
                <c:pt idx="284534">
                  <c:v>659.19564500009699</c:v>
                </c:pt>
                <c:pt idx="284535">
                  <c:v>659.19796175537101</c:v>
                </c:pt>
                <c:pt idx="284536">
                  <c:v>659.20027851064503</c:v>
                </c:pt>
                <c:pt idx="284537">
                  <c:v>659.20259526591803</c:v>
                </c:pt>
                <c:pt idx="284538">
                  <c:v>659.20491202119194</c:v>
                </c:pt>
                <c:pt idx="284539">
                  <c:v>659.20722877646494</c:v>
                </c:pt>
                <c:pt idx="284540">
                  <c:v>659.20954553173897</c:v>
                </c:pt>
                <c:pt idx="284541">
                  <c:v>659.21186228701197</c:v>
                </c:pt>
                <c:pt idx="284542">
                  <c:v>659.21417904228599</c:v>
                </c:pt>
                <c:pt idx="284543">
                  <c:v>659.21649579756001</c:v>
                </c:pt>
                <c:pt idx="284544">
                  <c:v>659.21881255283301</c:v>
                </c:pt>
                <c:pt idx="284545">
                  <c:v>659.22112930810704</c:v>
                </c:pt>
                <c:pt idx="284546">
                  <c:v>659.22344606338004</c:v>
                </c:pt>
                <c:pt idx="284547">
                  <c:v>659.22576281865395</c:v>
                </c:pt>
                <c:pt idx="284548">
                  <c:v>659.22807957392695</c:v>
                </c:pt>
                <c:pt idx="284549">
                  <c:v>659.23039632920097</c:v>
                </c:pt>
                <c:pt idx="284550">
                  <c:v>659.23271308447499</c:v>
                </c:pt>
                <c:pt idx="284551">
                  <c:v>659.23502983974799</c:v>
                </c:pt>
                <c:pt idx="284552">
                  <c:v>659.23734659502202</c:v>
                </c:pt>
                <c:pt idx="284553">
                  <c:v>659.23966335029502</c:v>
                </c:pt>
                <c:pt idx="284554">
                  <c:v>659.24198010556904</c:v>
                </c:pt>
                <c:pt idx="284555">
                  <c:v>659.24429686084204</c:v>
                </c:pt>
                <c:pt idx="284556">
                  <c:v>659.24661361611595</c:v>
                </c:pt>
                <c:pt idx="284557">
                  <c:v>659.24893037138997</c:v>
                </c:pt>
                <c:pt idx="284558">
                  <c:v>659.25124712666297</c:v>
                </c:pt>
                <c:pt idx="284559">
                  <c:v>659.253563881937</c:v>
                </c:pt>
                <c:pt idx="284560">
                  <c:v>659.25588063721</c:v>
                </c:pt>
                <c:pt idx="284561">
                  <c:v>659.25819739248402</c:v>
                </c:pt>
                <c:pt idx="284562">
                  <c:v>659.26051414775702</c:v>
                </c:pt>
                <c:pt idx="284563">
                  <c:v>659.26283090303104</c:v>
                </c:pt>
                <c:pt idx="284564">
                  <c:v>659.26514765830495</c:v>
                </c:pt>
                <c:pt idx="284565">
                  <c:v>659.26746441357795</c:v>
                </c:pt>
                <c:pt idx="284566">
                  <c:v>659.26978116885198</c:v>
                </c:pt>
                <c:pt idx="284567">
                  <c:v>659.27209792412498</c:v>
                </c:pt>
                <c:pt idx="284568">
                  <c:v>659.274414679399</c:v>
                </c:pt>
                <c:pt idx="284569">
                  <c:v>659.276731434672</c:v>
                </c:pt>
                <c:pt idx="284570">
                  <c:v>659.27904818994602</c:v>
                </c:pt>
                <c:pt idx="284571">
                  <c:v>659.28136494522005</c:v>
                </c:pt>
                <c:pt idx="284572">
                  <c:v>659.28368170049305</c:v>
                </c:pt>
                <c:pt idx="284573">
                  <c:v>659.28599845576696</c:v>
                </c:pt>
                <c:pt idx="284574">
                  <c:v>659.28831521103996</c:v>
                </c:pt>
                <c:pt idx="284575">
                  <c:v>659.29063196631398</c:v>
                </c:pt>
                <c:pt idx="284576">
                  <c:v>659.29294872158698</c:v>
                </c:pt>
                <c:pt idx="284577">
                  <c:v>659.295265476861</c:v>
                </c:pt>
                <c:pt idx="284578">
                  <c:v>659.29758223213503</c:v>
                </c:pt>
                <c:pt idx="284579">
                  <c:v>659.29989898740803</c:v>
                </c:pt>
                <c:pt idx="284580">
                  <c:v>659.30221574268205</c:v>
                </c:pt>
                <c:pt idx="284581">
                  <c:v>659.30453249795505</c:v>
                </c:pt>
                <c:pt idx="284582">
                  <c:v>659.30684925322896</c:v>
                </c:pt>
                <c:pt idx="284583">
                  <c:v>659.30916600850196</c:v>
                </c:pt>
                <c:pt idx="284584">
                  <c:v>659.31148276377598</c:v>
                </c:pt>
                <c:pt idx="284585">
                  <c:v>659.31379951904898</c:v>
                </c:pt>
                <c:pt idx="284586">
                  <c:v>659.31611627432301</c:v>
                </c:pt>
                <c:pt idx="284587">
                  <c:v>659.31843302959703</c:v>
                </c:pt>
                <c:pt idx="284588">
                  <c:v>659.32074978487003</c:v>
                </c:pt>
                <c:pt idx="284589">
                  <c:v>659.32306654014405</c:v>
                </c:pt>
                <c:pt idx="284590">
                  <c:v>659.32538329541705</c:v>
                </c:pt>
                <c:pt idx="284591">
                  <c:v>659.32770005069096</c:v>
                </c:pt>
                <c:pt idx="284592">
                  <c:v>659.33001680596396</c:v>
                </c:pt>
                <c:pt idx="284593">
                  <c:v>659.33233356123799</c:v>
                </c:pt>
                <c:pt idx="284594">
                  <c:v>659.33465031651201</c:v>
                </c:pt>
                <c:pt idx="284595">
                  <c:v>659.33696707178501</c:v>
                </c:pt>
                <c:pt idx="284596">
                  <c:v>659.33928382705903</c:v>
                </c:pt>
                <c:pt idx="284597">
                  <c:v>659.34160058233203</c:v>
                </c:pt>
                <c:pt idx="284598">
                  <c:v>659.34391733760594</c:v>
                </c:pt>
                <c:pt idx="284599">
                  <c:v>659.34623409287894</c:v>
                </c:pt>
                <c:pt idx="284600">
                  <c:v>659.34855084815297</c:v>
                </c:pt>
                <c:pt idx="284601">
                  <c:v>659.35086760342699</c:v>
                </c:pt>
                <c:pt idx="284602">
                  <c:v>659.35318435869999</c:v>
                </c:pt>
                <c:pt idx="284603">
                  <c:v>659.35550111397401</c:v>
                </c:pt>
                <c:pt idx="284604">
                  <c:v>659.35781786924701</c:v>
                </c:pt>
                <c:pt idx="284605">
                  <c:v>659.36013462452104</c:v>
                </c:pt>
                <c:pt idx="284606">
                  <c:v>659.36245137979404</c:v>
                </c:pt>
                <c:pt idx="284607">
                  <c:v>659.36476813506795</c:v>
                </c:pt>
                <c:pt idx="284608">
                  <c:v>659.36708489034197</c:v>
                </c:pt>
                <c:pt idx="284609">
                  <c:v>659.36940164561497</c:v>
                </c:pt>
                <c:pt idx="284610">
                  <c:v>659.37171840088899</c:v>
                </c:pt>
                <c:pt idx="284611">
                  <c:v>659.37403515616199</c:v>
                </c:pt>
                <c:pt idx="284612">
                  <c:v>659.37635191143602</c:v>
                </c:pt>
                <c:pt idx="284613">
                  <c:v>659.37866866670902</c:v>
                </c:pt>
                <c:pt idx="284614">
                  <c:v>659.38098542198304</c:v>
                </c:pt>
                <c:pt idx="284615">
                  <c:v>659.38330217725695</c:v>
                </c:pt>
                <c:pt idx="284616">
                  <c:v>659.38561893252995</c:v>
                </c:pt>
                <c:pt idx="284617">
                  <c:v>659.38793568780397</c:v>
                </c:pt>
                <c:pt idx="284618">
                  <c:v>659.39025244307697</c:v>
                </c:pt>
                <c:pt idx="284619">
                  <c:v>659.392569198351</c:v>
                </c:pt>
                <c:pt idx="284620">
                  <c:v>659.394885953624</c:v>
                </c:pt>
                <c:pt idx="284621">
                  <c:v>659.39720270889802</c:v>
                </c:pt>
                <c:pt idx="284622">
                  <c:v>659.39951946417204</c:v>
                </c:pt>
                <c:pt idx="284623">
                  <c:v>659.40183621944504</c:v>
                </c:pt>
                <c:pt idx="284624">
                  <c:v>659.40415297471895</c:v>
                </c:pt>
                <c:pt idx="284625">
                  <c:v>659.40646972999195</c:v>
                </c:pt>
                <c:pt idx="284626">
                  <c:v>659.40878648526598</c:v>
                </c:pt>
                <c:pt idx="284627">
                  <c:v>659.41110324053898</c:v>
                </c:pt>
                <c:pt idx="284628">
                  <c:v>659.413419995813</c:v>
                </c:pt>
                <c:pt idx="284629">
                  <c:v>659.41573675108702</c:v>
                </c:pt>
                <c:pt idx="284630">
                  <c:v>659.41805350636002</c:v>
                </c:pt>
                <c:pt idx="284631">
                  <c:v>659.42037026163405</c:v>
                </c:pt>
                <c:pt idx="284632">
                  <c:v>659.42268701690705</c:v>
                </c:pt>
                <c:pt idx="284633">
                  <c:v>659.42500377218096</c:v>
                </c:pt>
                <c:pt idx="284634">
                  <c:v>659.42732052745396</c:v>
                </c:pt>
                <c:pt idx="284635">
                  <c:v>659.42963728272798</c:v>
                </c:pt>
                <c:pt idx="284636">
                  <c:v>659.43195403800098</c:v>
                </c:pt>
                <c:pt idx="284637">
                  <c:v>659.434270793275</c:v>
                </c:pt>
                <c:pt idx="284638">
                  <c:v>659.43658754854903</c:v>
                </c:pt>
                <c:pt idx="284639">
                  <c:v>659.43890430382203</c:v>
                </c:pt>
                <c:pt idx="284640">
                  <c:v>659.44122105909605</c:v>
                </c:pt>
                <c:pt idx="284641">
                  <c:v>659.44353781436905</c:v>
                </c:pt>
                <c:pt idx="284642">
                  <c:v>659.44585456964296</c:v>
                </c:pt>
                <c:pt idx="284643">
                  <c:v>659.44817132491596</c:v>
                </c:pt>
                <c:pt idx="284644">
                  <c:v>659.45048808018998</c:v>
                </c:pt>
                <c:pt idx="284645">
                  <c:v>659.45280483546401</c:v>
                </c:pt>
                <c:pt idx="284646">
                  <c:v>659.45512159073701</c:v>
                </c:pt>
                <c:pt idx="284647">
                  <c:v>659.45743834601103</c:v>
                </c:pt>
                <c:pt idx="284648">
                  <c:v>659.45975510128403</c:v>
                </c:pt>
                <c:pt idx="284649">
                  <c:v>659.46207185655805</c:v>
                </c:pt>
                <c:pt idx="284650">
                  <c:v>659.46438861183105</c:v>
                </c:pt>
                <c:pt idx="284651">
                  <c:v>659.46670536710496</c:v>
                </c:pt>
                <c:pt idx="284652">
                  <c:v>659.46902212237899</c:v>
                </c:pt>
                <c:pt idx="284653">
                  <c:v>659.47133887765199</c:v>
                </c:pt>
                <c:pt idx="284654">
                  <c:v>659.47365563292601</c:v>
                </c:pt>
                <c:pt idx="284655">
                  <c:v>659.47597238819901</c:v>
                </c:pt>
                <c:pt idx="284656">
                  <c:v>659.47828914347303</c:v>
                </c:pt>
                <c:pt idx="284657">
                  <c:v>659.48060589874603</c:v>
                </c:pt>
                <c:pt idx="284658">
                  <c:v>659.48292265401994</c:v>
                </c:pt>
                <c:pt idx="284659">
                  <c:v>659.48523940929397</c:v>
                </c:pt>
                <c:pt idx="284660">
                  <c:v>659.48755616456697</c:v>
                </c:pt>
                <c:pt idx="284661">
                  <c:v>659.48987291984099</c:v>
                </c:pt>
                <c:pt idx="284662">
                  <c:v>659.49218967511399</c:v>
                </c:pt>
                <c:pt idx="284663">
                  <c:v>659.49450643038801</c:v>
                </c:pt>
                <c:pt idx="284664">
                  <c:v>659.49682318566101</c:v>
                </c:pt>
                <c:pt idx="284665">
                  <c:v>659.49913994093504</c:v>
                </c:pt>
                <c:pt idx="284666">
                  <c:v>659.50145669620895</c:v>
                </c:pt>
                <c:pt idx="284667">
                  <c:v>659.50377345148195</c:v>
                </c:pt>
                <c:pt idx="284668">
                  <c:v>659.50609020675597</c:v>
                </c:pt>
                <c:pt idx="284669">
                  <c:v>659.50840696202897</c:v>
                </c:pt>
                <c:pt idx="284670">
                  <c:v>659.51072371730299</c:v>
                </c:pt>
                <c:pt idx="284671">
                  <c:v>659.51304047257599</c:v>
                </c:pt>
                <c:pt idx="284672">
                  <c:v>659.51535722785002</c:v>
                </c:pt>
                <c:pt idx="284673">
                  <c:v>659.51767398312404</c:v>
                </c:pt>
                <c:pt idx="284674">
                  <c:v>659.51999073839704</c:v>
                </c:pt>
                <c:pt idx="284675">
                  <c:v>659.52230749367095</c:v>
                </c:pt>
                <c:pt idx="284676">
                  <c:v>659.52462424894395</c:v>
                </c:pt>
                <c:pt idx="284677">
                  <c:v>659.52694100421797</c:v>
                </c:pt>
                <c:pt idx="284678">
                  <c:v>659.52925775949097</c:v>
                </c:pt>
                <c:pt idx="284679">
                  <c:v>659.531574514765</c:v>
                </c:pt>
                <c:pt idx="284680">
                  <c:v>659.53389127003902</c:v>
                </c:pt>
                <c:pt idx="284681">
                  <c:v>659.53620802531202</c:v>
                </c:pt>
                <c:pt idx="284682">
                  <c:v>659.53852478058604</c:v>
                </c:pt>
                <c:pt idx="284683">
                  <c:v>659.54084153585904</c:v>
                </c:pt>
                <c:pt idx="284684">
                  <c:v>659.54315829113295</c:v>
                </c:pt>
                <c:pt idx="284685">
                  <c:v>659.54547504640595</c:v>
                </c:pt>
                <c:pt idx="284686">
                  <c:v>659.54779180167998</c:v>
                </c:pt>
                <c:pt idx="284687">
                  <c:v>659.55010855695298</c:v>
                </c:pt>
                <c:pt idx="284688">
                  <c:v>659.552425312227</c:v>
                </c:pt>
                <c:pt idx="284689">
                  <c:v>659.55474206750102</c:v>
                </c:pt>
                <c:pt idx="284690">
                  <c:v>659.55705882277402</c:v>
                </c:pt>
                <c:pt idx="284691">
                  <c:v>659.55937557804805</c:v>
                </c:pt>
                <c:pt idx="284692">
                  <c:v>659.56169233332105</c:v>
                </c:pt>
                <c:pt idx="284693">
                  <c:v>659.56400908859496</c:v>
                </c:pt>
                <c:pt idx="284694">
                  <c:v>659.56632584386796</c:v>
                </c:pt>
                <c:pt idx="284695">
                  <c:v>659.56864259914198</c:v>
                </c:pt>
                <c:pt idx="284696">
                  <c:v>659.570959354416</c:v>
                </c:pt>
                <c:pt idx="284697">
                  <c:v>659.573276109689</c:v>
                </c:pt>
                <c:pt idx="284698">
                  <c:v>659.57559286496303</c:v>
                </c:pt>
                <c:pt idx="284699">
                  <c:v>659.57790962023603</c:v>
                </c:pt>
                <c:pt idx="284700">
                  <c:v>659.58022637551005</c:v>
                </c:pt>
                <c:pt idx="284701">
                  <c:v>659.58254313078305</c:v>
                </c:pt>
                <c:pt idx="284702">
                  <c:v>659.58485988605696</c:v>
                </c:pt>
                <c:pt idx="284703">
                  <c:v>659.58717664133098</c:v>
                </c:pt>
                <c:pt idx="284704">
                  <c:v>659.58949339660398</c:v>
                </c:pt>
                <c:pt idx="284705">
                  <c:v>659.59181015187801</c:v>
                </c:pt>
                <c:pt idx="284706">
                  <c:v>659.59412690715101</c:v>
                </c:pt>
                <c:pt idx="284707">
                  <c:v>659.59644366242503</c:v>
                </c:pt>
                <c:pt idx="284708">
                  <c:v>659.59876041769803</c:v>
                </c:pt>
                <c:pt idx="284709">
                  <c:v>659.60107717297205</c:v>
                </c:pt>
                <c:pt idx="284710">
                  <c:v>659.60339392824596</c:v>
                </c:pt>
                <c:pt idx="284711">
                  <c:v>659.60571068351896</c:v>
                </c:pt>
                <c:pt idx="284712">
                  <c:v>659.60802743879299</c:v>
                </c:pt>
                <c:pt idx="284713">
                  <c:v>659.61034419406599</c:v>
                </c:pt>
                <c:pt idx="284714">
                  <c:v>659.61266094934001</c:v>
                </c:pt>
                <c:pt idx="284715">
                  <c:v>659.61497770461301</c:v>
                </c:pt>
                <c:pt idx="284716">
                  <c:v>659.61729445988703</c:v>
                </c:pt>
                <c:pt idx="284717">
                  <c:v>659.61961121516094</c:v>
                </c:pt>
                <c:pt idx="284718">
                  <c:v>659.62192797043394</c:v>
                </c:pt>
                <c:pt idx="284719">
                  <c:v>659.62424472570797</c:v>
                </c:pt>
                <c:pt idx="284720">
                  <c:v>659.62656148098097</c:v>
                </c:pt>
                <c:pt idx="284721">
                  <c:v>659.62887823625499</c:v>
                </c:pt>
                <c:pt idx="284722">
                  <c:v>659.63119499152799</c:v>
                </c:pt>
                <c:pt idx="284723">
                  <c:v>659.63351174680201</c:v>
                </c:pt>
                <c:pt idx="284724">
                  <c:v>659.63582850207604</c:v>
                </c:pt>
                <c:pt idx="284725">
                  <c:v>659.63814525734904</c:v>
                </c:pt>
                <c:pt idx="284726">
                  <c:v>659.64046201262295</c:v>
                </c:pt>
                <c:pt idx="284727">
                  <c:v>659.64277876789595</c:v>
                </c:pt>
                <c:pt idx="284728">
                  <c:v>659.64509552316997</c:v>
                </c:pt>
                <c:pt idx="284729">
                  <c:v>659.64741227844297</c:v>
                </c:pt>
                <c:pt idx="284730">
                  <c:v>659.64972903371699</c:v>
                </c:pt>
                <c:pt idx="284731">
                  <c:v>659.65204578898999</c:v>
                </c:pt>
                <c:pt idx="284732">
                  <c:v>659.65436254426402</c:v>
                </c:pt>
                <c:pt idx="284733">
                  <c:v>659.65667929953804</c:v>
                </c:pt>
                <c:pt idx="284734">
                  <c:v>659.65899605481104</c:v>
                </c:pt>
                <c:pt idx="284735">
                  <c:v>659.66131281008495</c:v>
                </c:pt>
                <c:pt idx="284736">
                  <c:v>659.66362956535795</c:v>
                </c:pt>
                <c:pt idx="284737">
                  <c:v>659.66594632063197</c:v>
                </c:pt>
                <c:pt idx="284738">
                  <c:v>659.66826307590497</c:v>
                </c:pt>
                <c:pt idx="284739">
                  <c:v>659.670579831179</c:v>
                </c:pt>
                <c:pt idx="284740">
                  <c:v>659.67289658645302</c:v>
                </c:pt>
                <c:pt idx="284741">
                  <c:v>659.67521334172602</c:v>
                </c:pt>
                <c:pt idx="284742">
                  <c:v>659.67753009700004</c:v>
                </c:pt>
                <c:pt idx="284743">
                  <c:v>659.67984685227304</c:v>
                </c:pt>
                <c:pt idx="284744">
                  <c:v>659.68216360754695</c:v>
                </c:pt>
                <c:pt idx="284745">
                  <c:v>659.68448036281995</c:v>
                </c:pt>
                <c:pt idx="284746">
                  <c:v>659.68679711809398</c:v>
                </c:pt>
                <c:pt idx="284747">
                  <c:v>659.689113873368</c:v>
                </c:pt>
                <c:pt idx="284748">
                  <c:v>659.691430628641</c:v>
                </c:pt>
                <c:pt idx="284749">
                  <c:v>659.69374738391502</c:v>
                </c:pt>
                <c:pt idx="284750">
                  <c:v>659.69606413918802</c:v>
                </c:pt>
                <c:pt idx="284751">
                  <c:v>659.69838089446205</c:v>
                </c:pt>
                <c:pt idx="284752">
                  <c:v>659.70069764973505</c:v>
                </c:pt>
                <c:pt idx="284753">
                  <c:v>659.70301440500896</c:v>
                </c:pt>
                <c:pt idx="284754">
                  <c:v>659.70533116028298</c:v>
                </c:pt>
                <c:pt idx="284755">
                  <c:v>659.70764791555598</c:v>
                </c:pt>
                <c:pt idx="284756">
                  <c:v>659.70996467083</c:v>
                </c:pt>
                <c:pt idx="284757">
                  <c:v>659.712281426103</c:v>
                </c:pt>
                <c:pt idx="284758">
                  <c:v>659.71459818137703</c:v>
                </c:pt>
                <c:pt idx="284759">
                  <c:v>659.71691493665003</c:v>
                </c:pt>
                <c:pt idx="284760">
                  <c:v>659.71923169192405</c:v>
                </c:pt>
                <c:pt idx="284761">
                  <c:v>659.72154844719796</c:v>
                </c:pt>
                <c:pt idx="284762">
                  <c:v>659.72386520247096</c:v>
                </c:pt>
                <c:pt idx="284763">
                  <c:v>659.72618195774498</c:v>
                </c:pt>
                <c:pt idx="284764">
                  <c:v>659.72849871301798</c:v>
                </c:pt>
                <c:pt idx="284765">
                  <c:v>659.73081546829201</c:v>
                </c:pt>
                <c:pt idx="284766">
                  <c:v>659.73313222356501</c:v>
                </c:pt>
                <c:pt idx="284767">
                  <c:v>659.73544897883903</c:v>
                </c:pt>
                <c:pt idx="284768">
                  <c:v>659.73776573411305</c:v>
                </c:pt>
                <c:pt idx="284769">
                  <c:v>659.74008248938605</c:v>
                </c:pt>
                <c:pt idx="284770">
                  <c:v>659.74239924465996</c:v>
                </c:pt>
                <c:pt idx="284771">
                  <c:v>659.74471599993296</c:v>
                </c:pt>
                <c:pt idx="284772">
                  <c:v>659.74703275520699</c:v>
                </c:pt>
                <c:pt idx="284773">
                  <c:v>659.74934951047999</c:v>
                </c:pt>
                <c:pt idx="284774">
                  <c:v>659.75166626575401</c:v>
                </c:pt>
                <c:pt idx="284775">
                  <c:v>659.75398302102803</c:v>
                </c:pt>
                <c:pt idx="284776">
                  <c:v>659.75629977630103</c:v>
                </c:pt>
                <c:pt idx="284777">
                  <c:v>659.75861653157494</c:v>
                </c:pt>
                <c:pt idx="284778">
                  <c:v>659.76093328684794</c:v>
                </c:pt>
                <c:pt idx="284779">
                  <c:v>659.76325004212197</c:v>
                </c:pt>
                <c:pt idx="284780">
                  <c:v>659.76556679739497</c:v>
                </c:pt>
                <c:pt idx="284781">
                  <c:v>659.76788355266899</c:v>
                </c:pt>
                <c:pt idx="284782">
                  <c:v>659.77020030794199</c:v>
                </c:pt>
                <c:pt idx="284783">
                  <c:v>659.77251706321601</c:v>
                </c:pt>
                <c:pt idx="284784">
                  <c:v>659.77483381849004</c:v>
                </c:pt>
                <c:pt idx="284785">
                  <c:v>659.77715057376304</c:v>
                </c:pt>
                <c:pt idx="284786">
                  <c:v>659.77946732903695</c:v>
                </c:pt>
                <c:pt idx="284787">
                  <c:v>659.78178408430995</c:v>
                </c:pt>
                <c:pt idx="284788">
                  <c:v>659.78410083958397</c:v>
                </c:pt>
                <c:pt idx="284789">
                  <c:v>659.78641759485697</c:v>
                </c:pt>
                <c:pt idx="284790">
                  <c:v>659.78873435013099</c:v>
                </c:pt>
                <c:pt idx="284791">
                  <c:v>659.79105110540502</c:v>
                </c:pt>
                <c:pt idx="284792">
                  <c:v>659.79336786067802</c:v>
                </c:pt>
                <c:pt idx="284793">
                  <c:v>659.79568461595204</c:v>
                </c:pt>
                <c:pt idx="284794">
                  <c:v>659.79800137122504</c:v>
                </c:pt>
                <c:pt idx="284795">
                  <c:v>659.80031812649895</c:v>
                </c:pt>
                <c:pt idx="284796">
                  <c:v>659.80263488177195</c:v>
                </c:pt>
                <c:pt idx="284797">
                  <c:v>659.80495163704597</c:v>
                </c:pt>
                <c:pt idx="284798">
                  <c:v>659.80726839232</c:v>
                </c:pt>
                <c:pt idx="284799">
                  <c:v>659.809585147593</c:v>
                </c:pt>
                <c:pt idx="284800">
                  <c:v>659.81190190286702</c:v>
                </c:pt>
                <c:pt idx="284801">
                  <c:v>659.81421865814002</c:v>
                </c:pt>
                <c:pt idx="284802">
                  <c:v>659.81653541341404</c:v>
                </c:pt>
                <c:pt idx="284803">
                  <c:v>659.81885216868704</c:v>
                </c:pt>
                <c:pt idx="284804">
                  <c:v>659.82116892396095</c:v>
                </c:pt>
                <c:pt idx="284805">
                  <c:v>659.82348567923498</c:v>
                </c:pt>
                <c:pt idx="284806">
                  <c:v>659.82580243450798</c:v>
                </c:pt>
                <c:pt idx="284807">
                  <c:v>659.828119189782</c:v>
                </c:pt>
                <c:pt idx="284808">
                  <c:v>659.830435945055</c:v>
                </c:pt>
                <c:pt idx="284809">
                  <c:v>659.83275270032902</c:v>
                </c:pt>
                <c:pt idx="284810">
                  <c:v>659.83506945560202</c:v>
                </c:pt>
                <c:pt idx="284811">
                  <c:v>659.83738621087605</c:v>
                </c:pt>
                <c:pt idx="284812">
                  <c:v>659.83970296614996</c:v>
                </c:pt>
                <c:pt idx="284813">
                  <c:v>659.84201972142296</c:v>
                </c:pt>
                <c:pt idx="284814">
                  <c:v>659.84433647669698</c:v>
                </c:pt>
                <c:pt idx="284815">
                  <c:v>659.84665323196998</c:v>
                </c:pt>
                <c:pt idx="284816">
                  <c:v>659.848969987244</c:v>
                </c:pt>
                <c:pt idx="284817">
                  <c:v>659.851286742517</c:v>
                </c:pt>
                <c:pt idx="284818">
                  <c:v>659.85360349779103</c:v>
                </c:pt>
                <c:pt idx="284819">
                  <c:v>659.85592025306505</c:v>
                </c:pt>
                <c:pt idx="284820">
                  <c:v>659.85823700833805</c:v>
                </c:pt>
                <c:pt idx="284821">
                  <c:v>659.86055376361196</c:v>
                </c:pt>
                <c:pt idx="284822">
                  <c:v>659.86287051888496</c:v>
                </c:pt>
                <c:pt idx="284823">
                  <c:v>659.86518727415898</c:v>
                </c:pt>
                <c:pt idx="284824">
                  <c:v>659.86750402943198</c:v>
                </c:pt>
                <c:pt idx="284825">
                  <c:v>659.86982078470601</c:v>
                </c:pt>
                <c:pt idx="284826">
                  <c:v>659.87213753998003</c:v>
                </c:pt>
                <c:pt idx="284827">
                  <c:v>659.87445429525303</c:v>
                </c:pt>
                <c:pt idx="284828">
                  <c:v>659.87677105052705</c:v>
                </c:pt>
                <c:pt idx="284829">
                  <c:v>659.87908780580005</c:v>
                </c:pt>
                <c:pt idx="284830">
                  <c:v>659.88140456107396</c:v>
                </c:pt>
                <c:pt idx="284831">
                  <c:v>659.88372131634696</c:v>
                </c:pt>
                <c:pt idx="284832">
                  <c:v>659.88603807162099</c:v>
                </c:pt>
                <c:pt idx="284833">
                  <c:v>659.88835482689399</c:v>
                </c:pt>
                <c:pt idx="284834">
                  <c:v>659.89067158216801</c:v>
                </c:pt>
                <c:pt idx="284835">
                  <c:v>659.89298833744203</c:v>
                </c:pt>
                <c:pt idx="284836">
                  <c:v>659.89530509271503</c:v>
                </c:pt>
                <c:pt idx="284837">
                  <c:v>659.89762184798894</c:v>
                </c:pt>
                <c:pt idx="284838">
                  <c:v>659.89993860326194</c:v>
                </c:pt>
                <c:pt idx="284839">
                  <c:v>659.90225535853597</c:v>
                </c:pt>
                <c:pt idx="284840">
                  <c:v>659.90457211380897</c:v>
                </c:pt>
                <c:pt idx="284841">
                  <c:v>659.90688886908299</c:v>
                </c:pt>
                <c:pt idx="284842">
                  <c:v>659.90920562435701</c:v>
                </c:pt>
                <c:pt idx="284843">
                  <c:v>659.91152237963001</c:v>
                </c:pt>
                <c:pt idx="284844">
                  <c:v>659.91383913490404</c:v>
                </c:pt>
                <c:pt idx="284845">
                  <c:v>659.91615589017704</c:v>
                </c:pt>
                <c:pt idx="284846">
                  <c:v>659.91847264545095</c:v>
                </c:pt>
                <c:pt idx="284847">
                  <c:v>659.92078940072395</c:v>
                </c:pt>
                <c:pt idx="284848">
                  <c:v>659.92310615599797</c:v>
                </c:pt>
                <c:pt idx="284849">
                  <c:v>659.92542291127199</c:v>
                </c:pt>
                <c:pt idx="284850">
                  <c:v>659.92773966654499</c:v>
                </c:pt>
                <c:pt idx="284851">
                  <c:v>659.93005642181902</c:v>
                </c:pt>
                <c:pt idx="284852">
                  <c:v>659.93237317709202</c:v>
                </c:pt>
                <c:pt idx="284853">
                  <c:v>659.93468993236604</c:v>
                </c:pt>
                <c:pt idx="284854">
                  <c:v>659.93700668763904</c:v>
                </c:pt>
                <c:pt idx="284855">
                  <c:v>659.93932344291295</c:v>
                </c:pt>
                <c:pt idx="284856">
                  <c:v>659.94164019818697</c:v>
                </c:pt>
                <c:pt idx="284857">
                  <c:v>659.94395695345997</c:v>
                </c:pt>
                <c:pt idx="284858">
                  <c:v>659.946273708734</c:v>
                </c:pt>
                <c:pt idx="284859">
                  <c:v>659.948590464007</c:v>
                </c:pt>
                <c:pt idx="284860">
                  <c:v>659.95090721928102</c:v>
                </c:pt>
                <c:pt idx="284861">
                  <c:v>659.95322397455402</c:v>
                </c:pt>
                <c:pt idx="284862">
                  <c:v>659.95554072982804</c:v>
                </c:pt>
                <c:pt idx="284863">
                  <c:v>659.95785748510195</c:v>
                </c:pt>
                <c:pt idx="284864">
                  <c:v>659.96017424037495</c:v>
                </c:pt>
                <c:pt idx="284865">
                  <c:v>659.96249099564898</c:v>
                </c:pt>
                <c:pt idx="284866">
                  <c:v>659.96480775092198</c:v>
                </c:pt>
                <c:pt idx="284867">
                  <c:v>659.967124506196</c:v>
                </c:pt>
                <c:pt idx="284868">
                  <c:v>659.969441261469</c:v>
                </c:pt>
                <c:pt idx="284869">
                  <c:v>659.97175801674302</c:v>
                </c:pt>
                <c:pt idx="284870">
                  <c:v>659.97407477201705</c:v>
                </c:pt>
                <c:pt idx="284871">
                  <c:v>659.97639152729005</c:v>
                </c:pt>
                <c:pt idx="284872">
                  <c:v>659.97870828256396</c:v>
                </c:pt>
                <c:pt idx="284873">
                  <c:v>659.98102503783696</c:v>
                </c:pt>
                <c:pt idx="284874">
                  <c:v>659.98334179311098</c:v>
                </c:pt>
                <c:pt idx="284875">
                  <c:v>659.98565854838398</c:v>
                </c:pt>
                <c:pt idx="284876">
                  <c:v>659.987975303658</c:v>
                </c:pt>
                <c:pt idx="284877">
                  <c:v>659.99029205893203</c:v>
                </c:pt>
                <c:pt idx="284878">
                  <c:v>659.99260881420503</c:v>
                </c:pt>
                <c:pt idx="284879">
                  <c:v>659.99492556947905</c:v>
                </c:pt>
                <c:pt idx="284880">
                  <c:v>659.99724232475205</c:v>
                </c:pt>
                <c:pt idx="284881">
                  <c:v>659.99955908002596</c:v>
                </c:pt>
                <c:pt idx="284882">
                  <c:v>660.00187583529896</c:v>
                </c:pt>
                <c:pt idx="284883">
                  <c:v>660.00419259057298</c:v>
                </c:pt>
                <c:pt idx="284884">
                  <c:v>660.00650934584598</c:v>
                </c:pt>
                <c:pt idx="284885">
                  <c:v>660.00882610112001</c:v>
                </c:pt>
                <c:pt idx="284886">
                  <c:v>660.01114285639403</c:v>
                </c:pt>
                <c:pt idx="284887">
                  <c:v>660.01345961166703</c:v>
                </c:pt>
                <c:pt idx="284888">
                  <c:v>660.01577636694105</c:v>
                </c:pt>
                <c:pt idx="284889">
                  <c:v>660.01809312221405</c:v>
                </c:pt>
                <c:pt idx="284890">
                  <c:v>660.02040987748796</c:v>
                </c:pt>
                <c:pt idx="284891">
                  <c:v>660.02272663276096</c:v>
                </c:pt>
                <c:pt idx="284892">
                  <c:v>660.02504338803499</c:v>
                </c:pt>
                <c:pt idx="284893">
                  <c:v>660.02736014330901</c:v>
                </c:pt>
                <c:pt idx="284894">
                  <c:v>660.02967689858201</c:v>
                </c:pt>
                <c:pt idx="284895">
                  <c:v>660.03199365385603</c:v>
                </c:pt>
                <c:pt idx="284896">
                  <c:v>660.03431040912903</c:v>
                </c:pt>
                <c:pt idx="284897">
                  <c:v>660.03662716440294</c:v>
                </c:pt>
                <c:pt idx="284898">
                  <c:v>660.03894391967594</c:v>
                </c:pt>
                <c:pt idx="284899">
                  <c:v>660.04126067494997</c:v>
                </c:pt>
                <c:pt idx="284900">
                  <c:v>660.04357743022399</c:v>
                </c:pt>
                <c:pt idx="284901">
                  <c:v>660.04589418549699</c:v>
                </c:pt>
                <c:pt idx="284902">
                  <c:v>660.04821094077101</c:v>
                </c:pt>
                <c:pt idx="284903">
                  <c:v>660.05052769604401</c:v>
                </c:pt>
                <c:pt idx="284904">
                  <c:v>660.05284445131804</c:v>
                </c:pt>
                <c:pt idx="284905">
                  <c:v>660.05516120659104</c:v>
                </c:pt>
                <c:pt idx="284906">
                  <c:v>660.05747796186495</c:v>
                </c:pt>
                <c:pt idx="284907">
                  <c:v>660.05979471713897</c:v>
                </c:pt>
                <c:pt idx="284908">
                  <c:v>660.06211147241197</c:v>
                </c:pt>
                <c:pt idx="284909">
                  <c:v>660.06442822768599</c:v>
                </c:pt>
                <c:pt idx="284910">
                  <c:v>660.06674498295899</c:v>
                </c:pt>
                <c:pt idx="284911">
                  <c:v>660.06906173823302</c:v>
                </c:pt>
                <c:pt idx="284912">
                  <c:v>660.07137849350602</c:v>
                </c:pt>
                <c:pt idx="284913">
                  <c:v>660.07369524878004</c:v>
                </c:pt>
                <c:pt idx="284914">
                  <c:v>660.07601200405395</c:v>
                </c:pt>
                <c:pt idx="284915">
                  <c:v>660.07832875932695</c:v>
                </c:pt>
                <c:pt idx="284916">
                  <c:v>660.08064551460097</c:v>
                </c:pt>
                <c:pt idx="284917">
                  <c:v>660.08296226987397</c:v>
                </c:pt>
                <c:pt idx="284918">
                  <c:v>660.085279025148</c:v>
                </c:pt>
                <c:pt idx="284919">
                  <c:v>660.087595780421</c:v>
                </c:pt>
                <c:pt idx="284920">
                  <c:v>660.08991253569502</c:v>
                </c:pt>
                <c:pt idx="284921">
                  <c:v>660.09222929096904</c:v>
                </c:pt>
                <c:pt idx="284922">
                  <c:v>660.09454604624204</c:v>
                </c:pt>
                <c:pt idx="284923">
                  <c:v>660.09686280151595</c:v>
                </c:pt>
                <c:pt idx="284924">
                  <c:v>660.09917955678895</c:v>
                </c:pt>
                <c:pt idx="284925">
                  <c:v>660.10149631206298</c:v>
                </c:pt>
                <c:pt idx="284926">
                  <c:v>660.10381306733598</c:v>
                </c:pt>
                <c:pt idx="284927">
                  <c:v>660.10612982261</c:v>
                </c:pt>
                <c:pt idx="284928">
                  <c:v>660.10844657788402</c:v>
                </c:pt>
                <c:pt idx="284929">
                  <c:v>660.11076333315702</c:v>
                </c:pt>
                <c:pt idx="284930">
                  <c:v>660.11308008843105</c:v>
                </c:pt>
                <c:pt idx="284931">
                  <c:v>660.11539684370405</c:v>
                </c:pt>
                <c:pt idx="284932">
                  <c:v>660.11771359897796</c:v>
                </c:pt>
                <c:pt idx="284933">
                  <c:v>660.12003035425096</c:v>
                </c:pt>
                <c:pt idx="284934">
                  <c:v>660.12234710952498</c:v>
                </c:pt>
                <c:pt idx="284935">
                  <c:v>660.12466386479798</c:v>
                </c:pt>
                <c:pt idx="284936">
                  <c:v>660.126980620072</c:v>
                </c:pt>
                <c:pt idx="284937">
                  <c:v>660.12929737534603</c:v>
                </c:pt>
                <c:pt idx="284938">
                  <c:v>660.13161413061903</c:v>
                </c:pt>
                <c:pt idx="284939">
                  <c:v>660.13393088589305</c:v>
                </c:pt>
                <c:pt idx="284940">
                  <c:v>660.13624764116605</c:v>
                </c:pt>
                <c:pt idx="284941">
                  <c:v>660.13856439643996</c:v>
                </c:pt>
                <c:pt idx="284942">
                  <c:v>660.14088115171296</c:v>
                </c:pt>
                <c:pt idx="284943">
                  <c:v>660.14319790698698</c:v>
                </c:pt>
                <c:pt idx="284944">
                  <c:v>660.14551466226101</c:v>
                </c:pt>
                <c:pt idx="284945">
                  <c:v>660.14783141753401</c:v>
                </c:pt>
                <c:pt idx="284946">
                  <c:v>660.15014817280803</c:v>
                </c:pt>
                <c:pt idx="284947">
                  <c:v>660.15246492808103</c:v>
                </c:pt>
                <c:pt idx="284948">
                  <c:v>660.15478168335505</c:v>
                </c:pt>
                <c:pt idx="284949">
                  <c:v>660.15709843862805</c:v>
                </c:pt>
                <c:pt idx="284950">
                  <c:v>660.15941519390196</c:v>
                </c:pt>
                <c:pt idx="284951">
                  <c:v>660.16173194917599</c:v>
                </c:pt>
                <c:pt idx="284952">
                  <c:v>660.16404870444899</c:v>
                </c:pt>
                <c:pt idx="284953">
                  <c:v>660.16636545972301</c:v>
                </c:pt>
                <c:pt idx="284954">
                  <c:v>660.16868221499601</c:v>
                </c:pt>
                <c:pt idx="284955">
                  <c:v>660.17099897027003</c:v>
                </c:pt>
                <c:pt idx="284956">
                  <c:v>660.17331572554303</c:v>
                </c:pt>
                <c:pt idx="284957">
                  <c:v>660.17563248081694</c:v>
                </c:pt>
                <c:pt idx="284958">
                  <c:v>660.17794923609097</c:v>
                </c:pt>
                <c:pt idx="284959">
                  <c:v>660.18026599136397</c:v>
                </c:pt>
                <c:pt idx="284960">
                  <c:v>660.18258274663799</c:v>
                </c:pt>
                <c:pt idx="284961">
                  <c:v>660.18489950191099</c:v>
                </c:pt>
                <c:pt idx="284962">
                  <c:v>660.18721625718501</c:v>
                </c:pt>
                <c:pt idx="284963">
                  <c:v>660.18953301245801</c:v>
                </c:pt>
                <c:pt idx="284964">
                  <c:v>660.19184976773204</c:v>
                </c:pt>
                <c:pt idx="284965">
                  <c:v>660.19416652300595</c:v>
                </c:pt>
                <c:pt idx="284966">
                  <c:v>660.19648327827895</c:v>
                </c:pt>
                <c:pt idx="284967">
                  <c:v>660.19880003355297</c:v>
                </c:pt>
                <c:pt idx="284968">
                  <c:v>660.20111678882597</c:v>
                </c:pt>
                <c:pt idx="284969">
                  <c:v>660.20343354409999</c:v>
                </c:pt>
                <c:pt idx="284970">
                  <c:v>660.20575029937299</c:v>
                </c:pt>
                <c:pt idx="284971">
                  <c:v>660.20806705464702</c:v>
                </c:pt>
                <c:pt idx="284972">
                  <c:v>660.21038380992104</c:v>
                </c:pt>
                <c:pt idx="284973">
                  <c:v>660.21270056519404</c:v>
                </c:pt>
                <c:pt idx="284974">
                  <c:v>660.21501732046795</c:v>
                </c:pt>
                <c:pt idx="284975">
                  <c:v>660.21733407574095</c:v>
                </c:pt>
                <c:pt idx="284976">
                  <c:v>660.21965083101497</c:v>
                </c:pt>
                <c:pt idx="284977">
                  <c:v>660.22196758628797</c:v>
                </c:pt>
                <c:pt idx="284978">
                  <c:v>660.224284341562</c:v>
                </c:pt>
                <c:pt idx="284979">
                  <c:v>660.22660109683602</c:v>
                </c:pt>
                <c:pt idx="284980">
                  <c:v>660.22891785210902</c:v>
                </c:pt>
                <c:pt idx="284981">
                  <c:v>660.23123460738304</c:v>
                </c:pt>
                <c:pt idx="284982">
                  <c:v>660.23355136265604</c:v>
                </c:pt>
                <c:pt idx="284983">
                  <c:v>660.23586811792995</c:v>
                </c:pt>
                <c:pt idx="284984">
                  <c:v>660.23818487320295</c:v>
                </c:pt>
                <c:pt idx="284985">
                  <c:v>660.24050162847698</c:v>
                </c:pt>
                <c:pt idx="284986">
                  <c:v>660.24281838374998</c:v>
                </c:pt>
                <c:pt idx="284987">
                  <c:v>660.245135139024</c:v>
                </c:pt>
                <c:pt idx="284988">
                  <c:v>660.24745189429802</c:v>
                </c:pt>
                <c:pt idx="284989">
                  <c:v>660.24976864957102</c:v>
                </c:pt>
                <c:pt idx="284990">
                  <c:v>660.25208540484505</c:v>
                </c:pt>
                <c:pt idx="284991">
                  <c:v>660.25440216011805</c:v>
                </c:pt>
                <c:pt idx="284992">
                  <c:v>660.25671891539196</c:v>
                </c:pt>
                <c:pt idx="284993">
                  <c:v>660.25903567066496</c:v>
                </c:pt>
                <c:pt idx="284994">
                  <c:v>660.26135242593898</c:v>
                </c:pt>
                <c:pt idx="284995">
                  <c:v>660.263669181213</c:v>
                </c:pt>
                <c:pt idx="284996">
                  <c:v>660.265985936486</c:v>
                </c:pt>
                <c:pt idx="284997">
                  <c:v>660.26830269176003</c:v>
                </c:pt>
                <c:pt idx="284998">
                  <c:v>660.27061944703303</c:v>
                </c:pt>
                <c:pt idx="284999">
                  <c:v>660.27293620230705</c:v>
                </c:pt>
                <c:pt idx="285000">
                  <c:v>660.27525295758005</c:v>
                </c:pt>
                <c:pt idx="285001">
                  <c:v>660.27756971285396</c:v>
                </c:pt>
                <c:pt idx="285002">
                  <c:v>660.27988646812798</c:v>
                </c:pt>
                <c:pt idx="285003">
                  <c:v>660.28220322340098</c:v>
                </c:pt>
                <c:pt idx="285004">
                  <c:v>660.28451997867501</c:v>
                </c:pt>
                <c:pt idx="285005">
                  <c:v>660.28683673394801</c:v>
                </c:pt>
                <c:pt idx="285006">
                  <c:v>660.28915348922203</c:v>
                </c:pt>
                <c:pt idx="285007">
                  <c:v>660.29147024449503</c:v>
                </c:pt>
                <c:pt idx="285008">
                  <c:v>660.29378699976905</c:v>
                </c:pt>
                <c:pt idx="285009">
                  <c:v>660.29610375504296</c:v>
                </c:pt>
                <c:pt idx="285010">
                  <c:v>660.29842051031596</c:v>
                </c:pt>
                <c:pt idx="285011">
                  <c:v>660.30073726558999</c:v>
                </c:pt>
                <c:pt idx="285012">
                  <c:v>660.30305402086299</c:v>
                </c:pt>
                <c:pt idx="285013">
                  <c:v>660.30537077613701</c:v>
                </c:pt>
                <c:pt idx="285014">
                  <c:v>660.30768753141001</c:v>
                </c:pt>
                <c:pt idx="285015">
                  <c:v>660.31000428668403</c:v>
                </c:pt>
                <c:pt idx="285016">
                  <c:v>660.31232104195794</c:v>
                </c:pt>
                <c:pt idx="285017">
                  <c:v>660.31463779723094</c:v>
                </c:pt>
                <c:pt idx="285018">
                  <c:v>660.31695455250497</c:v>
                </c:pt>
                <c:pt idx="285019">
                  <c:v>660.31927130777797</c:v>
                </c:pt>
                <c:pt idx="285020">
                  <c:v>660.32158806305199</c:v>
                </c:pt>
                <c:pt idx="285021">
                  <c:v>660.32390481832499</c:v>
                </c:pt>
                <c:pt idx="285022">
                  <c:v>660.32622157359901</c:v>
                </c:pt>
                <c:pt idx="285023">
                  <c:v>660.32853832887304</c:v>
                </c:pt>
                <c:pt idx="285024">
                  <c:v>660.33085508414604</c:v>
                </c:pt>
                <c:pt idx="285025">
                  <c:v>660.33317183941995</c:v>
                </c:pt>
                <c:pt idx="285026">
                  <c:v>660.33548859469295</c:v>
                </c:pt>
                <c:pt idx="285027">
                  <c:v>660.33780534996697</c:v>
                </c:pt>
                <c:pt idx="285028">
                  <c:v>660.34012210523997</c:v>
                </c:pt>
                <c:pt idx="285029">
                  <c:v>660.34243886051399</c:v>
                </c:pt>
                <c:pt idx="285030">
                  <c:v>660.34475561578699</c:v>
                </c:pt>
                <c:pt idx="285031">
                  <c:v>660.34707237106102</c:v>
                </c:pt>
                <c:pt idx="285032">
                  <c:v>660.34938912633504</c:v>
                </c:pt>
                <c:pt idx="285033">
                  <c:v>660.35170588160804</c:v>
                </c:pt>
                <c:pt idx="285034">
                  <c:v>660.35402263688195</c:v>
                </c:pt>
                <c:pt idx="285035">
                  <c:v>660.35633939215495</c:v>
                </c:pt>
                <c:pt idx="285036">
                  <c:v>660.35865614742897</c:v>
                </c:pt>
                <c:pt idx="285037">
                  <c:v>660.36097290270197</c:v>
                </c:pt>
                <c:pt idx="285038">
                  <c:v>660.363289657976</c:v>
                </c:pt>
                <c:pt idx="285039">
                  <c:v>660.36560641325002</c:v>
                </c:pt>
                <c:pt idx="285040">
                  <c:v>660.36792316852302</c:v>
                </c:pt>
                <c:pt idx="285041">
                  <c:v>660.37023992379704</c:v>
                </c:pt>
                <c:pt idx="285042">
                  <c:v>660.37255667907004</c:v>
                </c:pt>
                <c:pt idx="285043">
                  <c:v>660.37487343434395</c:v>
                </c:pt>
                <c:pt idx="285044">
                  <c:v>660.37719018961695</c:v>
                </c:pt>
                <c:pt idx="285045">
                  <c:v>660.37950694489098</c:v>
                </c:pt>
                <c:pt idx="285046">
                  <c:v>660.381823700165</c:v>
                </c:pt>
                <c:pt idx="285047">
                  <c:v>660.384140455438</c:v>
                </c:pt>
                <c:pt idx="285048">
                  <c:v>660.38645721071202</c:v>
                </c:pt>
                <c:pt idx="285049">
                  <c:v>660.38877396598502</c:v>
                </c:pt>
                <c:pt idx="285050">
                  <c:v>660.39109072125905</c:v>
                </c:pt>
                <c:pt idx="285051">
                  <c:v>660.39340747653205</c:v>
                </c:pt>
                <c:pt idx="285052">
                  <c:v>660.39572423180596</c:v>
                </c:pt>
                <c:pt idx="285053">
                  <c:v>660.39804098707998</c:v>
                </c:pt>
                <c:pt idx="285054">
                  <c:v>660.40035774235298</c:v>
                </c:pt>
                <c:pt idx="285055">
                  <c:v>660.402674497627</c:v>
                </c:pt>
                <c:pt idx="285056">
                  <c:v>660.4049912529</c:v>
                </c:pt>
                <c:pt idx="285057">
                  <c:v>660.40730800817403</c:v>
                </c:pt>
                <c:pt idx="285058">
                  <c:v>660.40962476344703</c:v>
                </c:pt>
                <c:pt idx="285059">
                  <c:v>660.41194151872105</c:v>
                </c:pt>
                <c:pt idx="285060">
                  <c:v>660.41425827399496</c:v>
                </c:pt>
                <c:pt idx="285061">
                  <c:v>660.41657502926796</c:v>
                </c:pt>
                <c:pt idx="285062">
                  <c:v>660.41889178454198</c:v>
                </c:pt>
                <c:pt idx="285063">
                  <c:v>660.42120853981498</c:v>
                </c:pt>
                <c:pt idx="285064">
                  <c:v>660.42352529508901</c:v>
                </c:pt>
                <c:pt idx="285065">
                  <c:v>660.42584205036201</c:v>
                </c:pt>
                <c:pt idx="285066">
                  <c:v>660.42815880563603</c:v>
                </c:pt>
                <c:pt idx="285067">
                  <c:v>660.43047556091005</c:v>
                </c:pt>
                <c:pt idx="285068">
                  <c:v>660.43279231618305</c:v>
                </c:pt>
                <c:pt idx="285069">
                  <c:v>660.43510907145696</c:v>
                </c:pt>
                <c:pt idx="285070">
                  <c:v>660.43742582672996</c:v>
                </c:pt>
                <c:pt idx="285071">
                  <c:v>660.43974258200399</c:v>
                </c:pt>
                <c:pt idx="285072">
                  <c:v>660.44205933727699</c:v>
                </c:pt>
                <c:pt idx="285073">
                  <c:v>660.44437609255101</c:v>
                </c:pt>
                <c:pt idx="285074">
                  <c:v>660.44669284782503</c:v>
                </c:pt>
                <c:pt idx="285075">
                  <c:v>660.44900960309803</c:v>
                </c:pt>
                <c:pt idx="285076">
                  <c:v>660.45132635837194</c:v>
                </c:pt>
                <c:pt idx="285077">
                  <c:v>660.45364311364494</c:v>
                </c:pt>
                <c:pt idx="285078">
                  <c:v>660.45595986891897</c:v>
                </c:pt>
                <c:pt idx="285079">
                  <c:v>660.45827662419197</c:v>
                </c:pt>
                <c:pt idx="285080">
                  <c:v>660.46059337946599</c:v>
                </c:pt>
                <c:pt idx="285081">
                  <c:v>660.46291013473899</c:v>
                </c:pt>
                <c:pt idx="285082">
                  <c:v>660.46522689001301</c:v>
                </c:pt>
                <c:pt idx="285083">
                  <c:v>660.46754364528704</c:v>
                </c:pt>
                <c:pt idx="285084">
                  <c:v>660.46986040056004</c:v>
                </c:pt>
                <c:pt idx="285085">
                  <c:v>660.47217715583395</c:v>
                </c:pt>
                <c:pt idx="285086">
                  <c:v>660.47449391110695</c:v>
                </c:pt>
                <c:pt idx="285087">
                  <c:v>660.47681066638097</c:v>
                </c:pt>
                <c:pt idx="285088">
                  <c:v>660.47912742165397</c:v>
                </c:pt>
                <c:pt idx="285089">
                  <c:v>660.48144417692799</c:v>
                </c:pt>
                <c:pt idx="285090">
                  <c:v>660.48376093220202</c:v>
                </c:pt>
                <c:pt idx="285091">
                  <c:v>660.48607768747502</c:v>
                </c:pt>
                <c:pt idx="285092">
                  <c:v>660.48839444274904</c:v>
                </c:pt>
                <c:pt idx="285093">
                  <c:v>660.49071119802204</c:v>
                </c:pt>
                <c:pt idx="285094">
                  <c:v>660.49302795329595</c:v>
                </c:pt>
                <c:pt idx="285095">
                  <c:v>660.49534470856895</c:v>
                </c:pt>
                <c:pt idx="285096">
                  <c:v>660.49766146384297</c:v>
                </c:pt>
                <c:pt idx="285097">
                  <c:v>660.499978219117</c:v>
                </c:pt>
                <c:pt idx="285098">
                  <c:v>660.50229497439</c:v>
                </c:pt>
                <c:pt idx="285099">
                  <c:v>660.50461172966402</c:v>
                </c:pt>
                <c:pt idx="285100">
                  <c:v>660.50692848493702</c:v>
                </c:pt>
                <c:pt idx="285101">
                  <c:v>660.50924524021104</c:v>
                </c:pt>
                <c:pt idx="285102">
                  <c:v>660.51156199548404</c:v>
                </c:pt>
                <c:pt idx="285103">
                  <c:v>660.51387875075795</c:v>
                </c:pt>
                <c:pt idx="285104">
                  <c:v>660.51619550603198</c:v>
                </c:pt>
                <c:pt idx="285105">
                  <c:v>660.51851226130498</c:v>
                </c:pt>
                <c:pt idx="285106">
                  <c:v>660.520829016579</c:v>
                </c:pt>
                <c:pt idx="285107">
                  <c:v>660.523145771852</c:v>
                </c:pt>
                <c:pt idx="285108">
                  <c:v>660.52546252712602</c:v>
                </c:pt>
                <c:pt idx="285109">
                  <c:v>660.52777928239902</c:v>
                </c:pt>
                <c:pt idx="285110">
                  <c:v>660.53009603767305</c:v>
                </c:pt>
                <c:pt idx="285111">
                  <c:v>660.53241279294696</c:v>
                </c:pt>
                <c:pt idx="285112">
                  <c:v>660.53472954821996</c:v>
                </c:pt>
                <c:pt idx="285113">
                  <c:v>660.53704630349398</c:v>
                </c:pt>
                <c:pt idx="285114">
                  <c:v>660.53936305876698</c:v>
                </c:pt>
                <c:pt idx="285115">
                  <c:v>660.541679814041</c:v>
                </c:pt>
                <c:pt idx="285116">
                  <c:v>660.543996569314</c:v>
                </c:pt>
                <c:pt idx="285117">
                  <c:v>660.54631332458803</c:v>
                </c:pt>
                <c:pt idx="285118">
                  <c:v>660.54863007986205</c:v>
                </c:pt>
                <c:pt idx="285119">
                  <c:v>660.55094683513505</c:v>
                </c:pt>
                <c:pt idx="285120">
                  <c:v>660.55326359040896</c:v>
                </c:pt>
                <c:pt idx="285121">
                  <c:v>660.55558034568196</c:v>
                </c:pt>
                <c:pt idx="285122">
                  <c:v>660.55789710095598</c:v>
                </c:pt>
                <c:pt idx="285123">
                  <c:v>660.56021385622898</c:v>
                </c:pt>
                <c:pt idx="285124">
                  <c:v>660.56253061150301</c:v>
                </c:pt>
                <c:pt idx="285125">
                  <c:v>660.56484736677703</c:v>
                </c:pt>
                <c:pt idx="285126">
                  <c:v>660.56716412205003</c:v>
                </c:pt>
                <c:pt idx="285127">
                  <c:v>660.56948087732405</c:v>
                </c:pt>
                <c:pt idx="285128">
                  <c:v>660.57179763259705</c:v>
                </c:pt>
                <c:pt idx="285129">
                  <c:v>660.57411438787096</c:v>
                </c:pt>
                <c:pt idx="285130">
                  <c:v>660.57643114314396</c:v>
                </c:pt>
                <c:pt idx="285131">
                  <c:v>660.57874789841799</c:v>
                </c:pt>
                <c:pt idx="285132">
                  <c:v>660.58106465369099</c:v>
                </c:pt>
                <c:pt idx="285133">
                  <c:v>660.58338140896501</c:v>
                </c:pt>
                <c:pt idx="285134">
                  <c:v>660.58569816423903</c:v>
                </c:pt>
                <c:pt idx="285135">
                  <c:v>660.58801491951203</c:v>
                </c:pt>
                <c:pt idx="285136">
                  <c:v>660.59033167478594</c:v>
                </c:pt>
                <c:pt idx="285137">
                  <c:v>660.59264843005894</c:v>
                </c:pt>
                <c:pt idx="285138">
                  <c:v>660.59496518533297</c:v>
                </c:pt>
                <c:pt idx="285139">
                  <c:v>660.59728194060597</c:v>
                </c:pt>
                <c:pt idx="285140">
                  <c:v>660.59959869587999</c:v>
                </c:pt>
                <c:pt idx="285141">
                  <c:v>660.60191545115401</c:v>
                </c:pt>
                <c:pt idx="285142">
                  <c:v>660.60423220642701</c:v>
                </c:pt>
                <c:pt idx="285143">
                  <c:v>660.60654896170104</c:v>
                </c:pt>
                <c:pt idx="285144">
                  <c:v>660.60886571697404</c:v>
                </c:pt>
                <c:pt idx="285145">
                  <c:v>660.61118247224795</c:v>
                </c:pt>
                <c:pt idx="285146">
                  <c:v>660.61349922752095</c:v>
                </c:pt>
                <c:pt idx="285147">
                  <c:v>660.61581598279497</c:v>
                </c:pt>
                <c:pt idx="285148">
                  <c:v>660.61813273806899</c:v>
                </c:pt>
                <c:pt idx="285149">
                  <c:v>660.62044949334199</c:v>
                </c:pt>
                <c:pt idx="285150">
                  <c:v>660.62276624861602</c:v>
                </c:pt>
                <c:pt idx="285151">
                  <c:v>660.62508300388902</c:v>
                </c:pt>
                <c:pt idx="285152">
                  <c:v>660.62739975916304</c:v>
                </c:pt>
                <c:pt idx="285153">
                  <c:v>660.62971651443604</c:v>
                </c:pt>
                <c:pt idx="285154">
                  <c:v>660.63203326970995</c:v>
                </c:pt>
                <c:pt idx="285155">
                  <c:v>660.63435002498397</c:v>
                </c:pt>
                <c:pt idx="285156">
                  <c:v>660.63666678025697</c:v>
                </c:pt>
                <c:pt idx="285157">
                  <c:v>660.638983535531</c:v>
                </c:pt>
                <c:pt idx="285158">
                  <c:v>660.641300290804</c:v>
                </c:pt>
                <c:pt idx="285159">
                  <c:v>660.64361704607802</c:v>
                </c:pt>
                <c:pt idx="285160">
                  <c:v>660.64593380135102</c:v>
                </c:pt>
                <c:pt idx="285161">
                  <c:v>660.64825055662504</c:v>
                </c:pt>
                <c:pt idx="285162">
                  <c:v>660.65056731189895</c:v>
                </c:pt>
                <c:pt idx="285163">
                  <c:v>660.65288406717195</c:v>
                </c:pt>
                <c:pt idx="285164">
                  <c:v>660.65520082244598</c:v>
                </c:pt>
                <c:pt idx="285165">
                  <c:v>660.65751757771898</c:v>
                </c:pt>
                <c:pt idx="285166">
                  <c:v>660.659834332993</c:v>
                </c:pt>
                <c:pt idx="285167">
                  <c:v>660.662151088266</c:v>
                </c:pt>
                <c:pt idx="285168">
                  <c:v>660.66446784354002</c:v>
                </c:pt>
                <c:pt idx="285169">
                  <c:v>660.66678459881405</c:v>
                </c:pt>
                <c:pt idx="285170">
                  <c:v>660.66910135408705</c:v>
                </c:pt>
                <c:pt idx="285171">
                  <c:v>660.67141810936096</c:v>
                </c:pt>
                <c:pt idx="285172">
                  <c:v>660.67373486463396</c:v>
                </c:pt>
                <c:pt idx="285173">
                  <c:v>660.67605161990798</c:v>
                </c:pt>
                <c:pt idx="285174">
                  <c:v>660.67836837518098</c:v>
                </c:pt>
                <c:pt idx="285175">
                  <c:v>660.680685130455</c:v>
                </c:pt>
                <c:pt idx="285176">
                  <c:v>660.68300188572903</c:v>
                </c:pt>
                <c:pt idx="285177">
                  <c:v>660.68531864100203</c:v>
                </c:pt>
                <c:pt idx="285178">
                  <c:v>660.68763539627605</c:v>
                </c:pt>
                <c:pt idx="285179">
                  <c:v>660.68995215154905</c:v>
                </c:pt>
                <c:pt idx="285180">
                  <c:v>660.69226890682296</c:v>
                </c:pt>
                <c:pt idx="285181">
                  <c:v>660.69458566209596</c:v>
                </c:pt>
                <c:pt idx="285182">
                  <c:v>660.69690241736998</c:v>
                </c:pt>
                <c:pt idx="285183">
                  <c:v>660.69921917264298</c:v>
                </c:pt>
                <c:pt idx="285184">
                  <c:v>660.70153592791701</c:v>
                </c:pt>
                <c:pt idx="285185">
                  <c:v>660.70385268319103</c:v>
                </c:pt>
                <c:pt idx="285186">
                  <c:v>660.70616943846403</c:v>
                </c:pt>
                <c:pt idx="285187">
                  <c:v>660.70848619373805</c:v>
                </c:pt>
                <c:pt idx="285188">
                  <c:v>660.71080294901105</c:v>
                </c:pt>
                <c:pt idx="285189">
                  <c:v>660.71311970428496</c:v>
                </c:pt>
                <c:pt idx="285190">
                  <c:v>660.71543645955796</c:v>
                </c:pt>
                <c:pt idx="285191">
                  <c:v>660.71775321483199</c:v>
                </c:pt>
                <c:pt idx="285192">
                  <c:v>660.72006997010601</c:v>
                </c:pt>
                <c:pt idx="285193">
                  <c:v>660.72238672537901</c:v>
                </c:pt>
                <c:pt idx="285194">
                  <c:v>660.72470348065303</c:v>
                </c:pt>
                <c:pt idx="285195">
                  <c:v>660.72702023592603</c:v>
                </c:pt>
                <c:pt idx="285196">
                  <c:v>660.72933699119994</c:v>
                </c:pt>
                <c:pt idx="285197">
                  <c:v>660.73165374647294</c:v>
                </c:pt>
                <c:pt idx="285198">
                  <c:v>660.73397050174697</c:v>
                </c:pt>
                <c:pt idx="285199">
                  <c:v>660.73628725702099</c:v>
                </c:pt>
                <c:pt idx="285200">
                  <c:v>660.73860401229399</c:v>
                </c:pt>
                <c:pt idx="285201">
                  <c:v>660.74092076756801</c:v>
                </c:pt>
                <c:pt idx="285202">
                  <c:v>660.74323752284101</c:v>
                </c:pt>
                <c:pt idx="285203">
                  <c:v>660.74555427811504</c:v>
                </c:pt>
                <c:pt idx="285204">
                  <c:v>660.74787103338804</c:v>
                </c:pt>
                <c:pt idx="285205">
                  <c:v>660.75018778866195</c:v>
                </c:pt>
                <c:pt idx="285206">
                  <c:v>660.75250454393597</c:v>
                </c:pt>
                <c:pt idx="285207">
                  <c:v>660.75482129920897</c:v>
                </c:pt>
                <c:pt idx="285208">
                  <c:v>660.75713805448299</c:v>
                </c:pt>
                <c:pt idx="285209">
                  <c:v>660.75945480975599</c:v>
                </c:pt>
                <c:pt idx="285210">
                  <c:v>660.76177156503002</c:v>
                </c:pt>
                <c:pt idx="285211">
                  <c:v>660.76408832030302</c:v>
                </c:pt>
                <c:pt idx="285212">
                  <c:v>660.76640507557704</c:v>
                </c:pt>
                <c:pt idx="285213">
                  <c:v>660.76872183085095</c:v>
                </c:pt>
                <c:pt idx="285214">
                  <c:v>660.77103858612395</c:v>
                </c:pt>
                <c:pt idx="285215">
                  <c:v>660.77335534139797</c:v>
                </c:pt>
                <c:pt idx="285216">
                  <c:v>660.77567209667097</c:v>
                </c:pt>
                <c:pt idx="285217">
                  <c:v>660.777988851945</c:v>
                </c:pt>
                <c:pt idx="285218">
                  <c:v>660.780305607218</c:v>
                </c:pt>
                <c:pt idx="285219">
                  <c:v>660.78262236249202</c:v>
                </c:pt>
                <c:pt idx="285220">
                  <c:v>660.78493911776604</c:v>
                </c:pt>
                <c:pt idx="285221">
                  <c:v>660.78725587303904</c:v>
                </c:pt>
                <c:pt idx="285222">
                  <c:v>660.78957262831295</c:v>
                </c:pt>
                <c:pt idx="285223">
                  <c:v>660.79188938358595</c:v>
                </c:pt>
                <c:pt idx="285224">
                  <c:v>660.79420613885998</c:v>
                </c:pt>
                <c:pt idx="285225">
                  <c:v>660.79652289413298</c:v>
                </c:pt>
                <c:pt idx="285226">
                  <c:v>660.798839649407</c:v>
                </c:pt>
                <c:pt idx="285227">
                  <c:v>660.80115640468102</c:v>
                </c:pt>
                <c:pt idx="285228">
                  <c:v>660.80347315995402</c:v>
                </c:pt>
                <c:pt idx="285229">
                  <c:v>660.80578991522805</c:v>
                </c:pt>
                <c:pt idx="285230">
                  <c:v>660.80810667050105</c:v>
                </c:pt>
                <c:pt idx="285231">
                  <c:v>660.81042342577496</c:v>
                </c:pt>
                <c:pt idx="285232">
                  <c:v>660.81274018104796</c:v>
                </c:pt>
                <c:pt idx="285233">
                  <c:v>660.81505693632198</c:v>
                </c:pt>
                <c:pt idx="285234">
                  <c:v>660.81737369159498</c:v>
                </c:pt>
                <c:pt idx="285235">
                  <c:v>660.819690446869</c:v>
                </c:pt>
                <c:pt idx="285236">
                  <c:v>660.82200720214303</c:v>
                </c:pt>
                <c:pt idx="285237">
                  <c:v>660.82432395741603</c:v>
                </c:pt>
                <c:pt idx="285238">
                  <c:v>660.82664071269005</c:v>
                </c:pt>
                <c:pt idx="285239">
                  <c:v>660.82895746796305</c:v>
                </c:pt>
                <c:pt idx="285240">
                  <c:v>660.83127422323696</c:v>
                </c:pt>
                <c:pt idx="285241">
                  <c:v>660.83359097850996</c:v>
                </c:pt>
                <c:pt idx="285242">
                  <c:v>660.83590773378398</c:v>
                </c:pt>
                <c:pt idx="285243">
                  <c:v>660.83822448905801</c:v>
                </c:pt>
                <c:pt idx="285244">
                  <c:v>660.84054124433101</c:v>
                </c:pt>
                <c:pt idx="285245">
                  <c:v>660.84285799960503</c:v>
                </c:pt>
                <c:pt idx="285246">
                  <c:v>660.84517475487803</c:v>
                </c:pt>
                <c:pt idx="285247">
                  <c:v>660.84749151015205</c:v>
                </c:pt>
                <c:pt idx="285248">
                  <c:v>660.84980826542505</c:v>
                </c:pt>
                <c:pt idx="285249">
                  <c:v>660.85212502069896</c:v>
                </c:pt>
                <c:pt idx="285250">
                  <c:v>660.85444177597299</c:v>
                </c:pt>
                <c:pt idx="285251">
                  <c:v>660.85675853124599</c:v>
                </c:pt>
                <c:pt idx="285252">
                  <c:v>660.85907528652001</c:v>
                </c:pt>
                <c:pt idx="285253">
                  <c:v>660.86139204179301</c:v>
                </c:pt>
                <c:pt idx="285254">
                  <c:v>660.86370879706703</c:v>
                </c:pt>
                <c:pt idx="285255">
                  <c:v>660.86602555234003</c:v>
                </c:pt>
                <c:pt idx="285256">
                  <c:v>660.86834230761394</c:v>
                </c:pt>
                <c:pt idx="285257">
                  <c:v>660.87065906288797</c:v>
                </c:pt>
                <c:pt idx="285258">
                  <c:v>660.87297581816097</c:v>
                </c:pt>
                <c:pt idx="285259">
                  <c:v>660.87529257343499</c:v>
                </c:pt>
                <c:pt idx="285260">
                  <c:v>660.87760932870799</c:v>
                </c:pt>
                <c:pt idx="285261">
                  <c:v>660.87992608398201</c:v>
                </c:pt>
                <c:pt idx="285262">
                  <c:v>660.88224283925501</c:v>
                </c:pt>
                <c:pt idx="285263">
                  <c:v>660.88455959452904</c:v>
                </c:pt>
                <c:pt idx="285264">
                  <c:v>660.88687634980295</c:v>
                </c:pt>
                <c:pt idx="285265">
                  <c:v>660.88919310507595</c:v>
                </c:pt>
                <c:pt idx="285266">
                  <c:v>660.89150986034997</c:v>
                </c:pt>
                <c:pt idx="285267">
                  <c:v>660.89382661562297</c:v>
                </c:pt>
                <c:pt idx="285268">
                  <c:v>660.89614337089699</c:v>
                </c:pt>
                <c:pt idx="285269">
                  <c:v>660.89846012616999</c:v>
                </c:pt>
                <c:pt idx="285270">
                  <c:v>660.90077688144402</c:v>
                </c:pt>
                <c:pt idx="285271">
                  <c:v>660.90309363671804</c:v>
                </c:pt>
                <c:pt idx="285272">
                  <c:v>660.90541039199104</c:v>
                </c:pt>
                <c:pt idx="285273">
                  <c:v>660.90772714726495</c:v>
                </c:pt>
                <c:pt idx="285274">
                  <c:v>660.91004390253795</c:v>
                </c:pt>
                <c:pt idx="285275">
                  <c:v>660.91236065781197</c:v>
                </c:pt>
                <c:pt idx="285276">
                  <c:v>660.91467741308497</c:v>
                </c:pt>
                <c:pt idx="285277">
                  <c:v>660.916994168359</c:v>
                </c:pt>
                <c:pt idx="285278">
                  <c:v>660.91931092363302</c:v>
                </c:pt>
                <c:pt idx="285279">
                  <c:v>660.92162767890602</c:v>
                </c:pt>
                <c:pt idx="285280">
                  <c:v>660.92394443418004</c:v>
                </c:pt>
                <c:pt idx="285281">
                  <c:v>660.92626118945304</c:v>
                </c:pt>
                <c:pt idx="285282">
                  <c:v>660.92857794472695</c:v>
                </c:pt>
                <c:pt idx="285283">
                  <c:v>660.93089469999995</c:v>
                </c:pt>
                <c:pt idx="285284">
                  <c:v>660.93321145527398</c:v>
                </c:pt>
                <c:pt idx="285285">
                  <c:v>660.93552821054698</c:v>
                </c:pt>
                <c:pt idx="285286">
                  <c:v>660.937844965821</c:v>
                </c:pt>
                <c:pt idx="285287">
                  <c:v>660.94016172109502</c:v>
                </c:pt>
                <c:pt idx="285288">
                  <c:v>660.94247847636802</c:v>
                </c:pt>
                <c:pt idx="285289">
                  <c:v>660.94479523164205</c:v>
                </c:pt>
                <c:pt idx="285290">
                  <c:v>660.94711198691505</c:v>
                </c:pt>
                <c:pt idx="285291">
                  <c:v>660.94942874218896</c:v>
                </c:pt>
                <c:pt idx="285292">
                  <c:v>660.95174549746196</c:v>
                </c:pt>
                <c:pt idx="285293">
                  <c:v>660.95406225273598</c:v>
                </c:pt>
                <c:pt idx="285294">
                  <c:v>660.95637900801</c:v>
                </c:pt>
                <c:pt idx="285295">
                  <c:v>660.958695763283</c:v>
                </c:pt>
                <c:pt idx="285296">
                  <c:v>660.96101251855703</c:v>
                </c:pt>
                <c:pt idx="285297">
                  <c:v>660.96332927383003</c:v>
                </c:pt>
                <c:pt idx="285298">
                  <c:v>660.96564602910405</c:v>
                </c:pt>
                <c:pt idx="285299">
                  <c:v>660.96796278437705</c:v>
                </c:pt>
                <c:pt idx="285300">
                  <c:v>660.97027953965096</c:v>
                </c:pt>
                <c:pt idx="285301">
                  <c:v>660.97259629492498</c:v>
                </c:pt>
                <c:pt idx="285302">
                  <c:v>660.97491305019798</c:v>
                </c:pt>
                <c:pt idx="285303">
                  <c:v>660.97722980547201</c:v>
                </c:pt>
                <c:pt idx="285304">
                  <c:v>660.97954656074501</c:v>
                </c:pt>
                <c:pt idx="285305">
                  <c:v>660.98186331601903</c:v>
                </c:pt>
                <c:pt idx="285306">
                  <c:v>660.98418007129203</c:v>
                </c:pt>
                <c:pt idx="285307">
                  <c:v>660.98649682656605</c:v>
                </c:pt>
                <c:pt idx="285308">
                  <c:v>660.98881358183996</c:v>
                </c:pt>
                <c:pt idx="285309">
                  <c:v>660.99113033711296</c:v>
                </c:pt>
                <c:pt idx="285310">
                  <c:v>660.99344709238699</c:v>
                </c:pt>
                <c:pt idx="285311">
                  <c:v>660.99576384765999</c:v>
                </c:pt>
                <c:pt idx="285312">
                  <c:v>660.99808060293401</c:v>
                </c:pt>
                <c:pt idx="285313">
                  <c:v>661.00039735820701</c:v>
                </c:pt>
                <c:pt idx="285314">
                  <c:v>661.00271411348103</c:v>
                </c:pt>
                <c:pt idx="285315">
                  <c:v>661.00503086875506</c:v>
                </c:pt>
                <c:pt idx="285316">
                  <c:v>661.00734762402794</c:v>
                </c:pt>
                <c:pt idx="285317">
                  <c:v>661.00966437930197</c:v>
                </c:pt>
                <c:pt idx="285318">
                  <c:v>661.01198113457497</c:v>
                </c:pt>
                <c:pt idx="285319">
                  <c:v>661.01429788984899</c:v>
                </c:pt>
                <c:pt idx="285320">
                  <c:v>661.01661464512199</c:v>
                </c:pt>
                <c:pt idx="285321">
                  <c:v>661.01893140039601</c:v>
                </c:pt>
                <c:pt idx="285322">
                  <c:v>661.02124815567004</c:v>
                </c:pt>
                <c:pt idx="285323">
                  <c:v>661.02356491094304</c:v>
                </c:pt>
                <c:pt idx="285324">
                  <c:v>661.02588166621695</c:v>
                </c:pt>
                <c:pt idx="285325">
                  <c:v>661.02819842148995</c:v>
                </c:pt>
                <c:pt idx="285326">
                  <c:v>661.03051517676397</c:v>
                </c:pt>
                <c:pt idx="285327">
                  <c:v>661.03283193203697</c:v>
                </c:pt>
                <c:pt idx="285328">
                  <c:v>661.03514868731099</c:v>
                </c:pt>
                <c:pt idx="285329">
                  <c:v>661.03746544258399</c:v>
                </c:pt>
                <c:pt idx="285330">
                  <c:v>661.03978219785802</c:v>
                </c:pt>
                <c:pt idx="285331">
                  <c:v>661.04209895313204</c:v>
                </c:pt>
                <c:pt idx="285332">
                  <c:v>661.04441570840504</c:v>
                </c:pt>
                <c:pt idx="285333">
                  <c:v>661.04673246367895</c:v>
                </c:pt>
                <c:pt idx="285334">
                  <c:v>661.04904921895195</c:v>
                </c:pt>
                <c:pt idx="285335">
                  <c:v>661.05136597422597</c:v>
                </c:pt>
                <c:pt idx="285336">
                  <c:v>661.05368272949897</c:v>
                </c:pt>
                <c:pt idx="285337">
                  <c:v>661.055999484773</c:v>
                </c:pt>
                <c:pt idx="285338">
                  <c:v>661.05831624004702</c:v>
                </c:pt>
                <c:pt idx="285339">
                  <c:v>661.06063299532002</c:v>
                </c:pt>
                <c:pt idx="285340">
                  <c:v>661.06294975059404</c:v>
                </c:pt>
                <c:pt idx="285341">
                  <c:v>661.06526650586704</c:v>
                </c:pt>
                <c:pt idx="285342">
                  <c:v>661.06758326114095</c:v>
                </c:pt>
                <c:pt idx="285343">
                  <c:v>661.06990001641395</c:v>
                </c:pt>
                <c:pt idx="285344">
                  <c:v>661.07221677168798</c:v>
                </c:pt>
                <c:pt idx="285345">
                  <c:v>661.074533526962</c:v>
                </c:pt>
                <c:pt idx="285346">
                  <c:v>661.076850282235</c:v>
                </c:pt>
                <c:pt idx="285347">
                  <c:v>661.07916703750902</c:v>
                </c:pt>
                <c:pt idx="285348">
                  <c:v>661.08148379278202</c:v>
                </c:pt>
                <c:pt idx="285349">
                  <c:v>661.08380054805605</c:v>
                </c:pt>
                <c:pt idx="285350">
                  <c:v>661.08611730332905</c:v>
                </c:pt>
                <c:pt idx="285351">
                  <c:v>661.08843405860296</c:v>
                </c:pt>
                <c:pt idx="285352">
                  <c:v>661.09075081387698</c:v>
                </c:pt>
                <c:pt idx="285353">
                  <c:v>661.09306756914998</c:v>
                </c:pt>
                <c:pt idx="285354">
                  <c:v>661.095384324424</c:v>
                </c:pt>
                <c:pt idx="285355">
                  <c:v>661.097701079697</c:v>
                </c:pt>
                <c:pt idx="285356">
                  <c:v>661.10001783497103</c:v>
                </c:pt>
                <c:pt idx="285357">
                  <c:v>661.10233459024403</c:v>
                </c:pt>
                <c:pt idx="285358">
                  <c:v>661.10465134551805</c:v>
                </c:pt>
                <c:pt idx="285359">
                  <c:v>661.10696810079196</c:v>
                </c:pt>
                <c:pt idx="285360">
                  <c:v>661.10928485606496</c:v>
                </c:pt>
                <c:pt idx="285361">
                  <c:v>661.11160161133898</c:v>
                </c:pt>
                <c:pt idx="285362">
                  <c:v>661.11391836661198</c:v>
                </c:pt>
                <c:pt idx="285363">
                  <c:v>661.11623512188601</c:v>
                </c:pt>
                <c:pt idx="285364">
                  <c:v>661.11855187715901</c:v>
                </c:pt>
                <c:pt idx="285365">
                  <c:v>661.12086863243303</c:v>
                </c:pt>
                <c:pt idx="285366">
                  <c:v>661.12318538770705</c:v>
                </c:pt>
                <c:pt idx="285367">
                  <c:v>661.12550214298005</c:v>
                </c:pt>
                <c:pt idx="285368">
                  <c:v>661.12781889825396</c:v>
                </c:pt>
                <c:pt idx="285369">
                  <c:v>661.13013565352696</c:v>
                </c:pt>
                <c:pt idx="285370">
                  <c:v>661.13245240880099</c:v>
                </c:pt>
                <c:pt idx="285371">
                  <c:v>661.13476916407399</c:v>
                </c:pt>
                <c:pt idx="285372">
                  <c:v>661.13708591934801</c:v>
                </c:pt>
                <c:pt idx="285373">
                  <c:v>661.13940267462203</c:v>
                </c:pt>
                <c:pt idx="285374">
                  <c:v>661.14171942989503</c:v>
                </c:pt>
                <c:pt idx="285375">
                  <c:v>661.14403618516906</c:v>
                </c:pt>
                <c:pt idx="285376">
                  <c:v>661.14635294044194</c:v>
                </c:pt>
                <c:pt idx="285377">
                  <c:v>661.14866969571597</c:v>
                </c:pt>
                <c:pt idx="285378">
                  <c:v>661.15098645098897</c:v>
                </c:pt>
                <c:pt idx="285379">
                  <c:v>661.15330320626299</c:v>
                </c:pt>
                <c:pt idx="285380">
                  <c:v>661.15561996153599</c:v>
                </c:pt>
                <c:pt idx="285381">
                  <c:v>661.15793671681001</c:v>
                </c:pt>
                <c:pt idx="285382">
                  <c:v>661.16025347208404</c:v>
                </c:pt>
                <c:pt idx="285383">
                  <c:v>661.16257022735704</c:v>
                </c:pt>
                <c:pt idx="285384">
                  <c:v>661.16488698263095</c:v>
                </c:pt>
                <c:pt idx="285385">
                  <c:v>661.16720373790395</c:v>
                </c:pt>
                <c:pt idx="285386">
                  <c:v>661.16952049317797</c:v>
                </c:pt>
                <c:pt idx="285387">
                  <c:v>661.17183724845097</c:v>
                </c:pt>
                <c:pt idx="285388">
                  <c:v>661.17415400372499</c:v>
                </c:pt>
                <c:pt idx="285389">
                  <c:v>661.17647075899902</c:v>
                </c:pt>
                <c:pt idx="285390">
                  <c:v>661.17878751427202</c:v>
                </c:pt>
                <c:pt idx="285391">
                  <c:v>661.18110426954604</c:v>
                </c:pt>
                <c:pt idx="285392">
                  <c:v>661.18342102481904</c:v>
                </c:pt>
                <c:pt idx="285393">
                  <c:v>661.18573778009295</c:v>
                </c:pt>
                <c:pt idx="285394">
                  <c:v>661.18805453536595</c:v>
                </c:pt>
                <c:pt idx="285395">
                  <c:v>661.19037129063997</c:v>
                </c:pt>
                <c:pt idx="285396">
                  <c:v>661.192688045914</c:v>
                </c:pt>
                <c:pt idx="285397">
                  <c:v>661.195004801187</c:v>
                </c:pt>
                <c:pt idx="285398">
                  <c:v>661.19732155646102</c:v>
                </c:pt>
                <c:pt idx="285399">
                  <c:v>661.19963831173402</c:v>
                </c:pt>
                <c:pt idx="285400">
                  <c:v>661.20195506700804</c:v>
                </c:pt>
                <c:pt idx="285401">
                  <c:v>661.20427182228104</c:v>
                </c:pt>
                <c:pt idx="285402">
                  <c:v>661.20658857755495</c:v>
                </c:pt>
                <c:pt idx="285403">
                  <c:v>661.20890533282898</c:v>
                </c:pt>
                <c:pt idx="285404">
                  <c:v>661.21122208810198</c:v>
                </c:pt>
                <c:pt idx="285405">
                  <c:v>661.213538843376</c:v>
                </c:pt>
                <c:pt idx="285406">
                  <c:v>661.215855598649</c:v>
                </c:pt>
                <c:pt idx="285407">
                  <c:v>661.21817235392302</c:v>
                </c:pt>
                <c:pt idx="285408">
                  <c:v>661.22048910919602</c:v>
                </c:pt>
                <c:pt idx="285409">
                  <c:v>661.22280586447005</c:v>
                </c:pt>
                <c:pt idx="285410">
                  <c:v>661.22512261974396</c:v>
                </c:pt>
                <c:pt idx="285411">
                  <c:v>661.22743937501696</c:v>
                </c:pt>
                <c:pt idx="285412">
                  <c:v>661.22975613029098</c:v>
                </c:pt>
                <c:pt idx="285413">
                  <c:v>661.23207288556398</c:v>
                </c:pt>
                <c:pt idx="285414">
                  <c:v>661.234389640838</c:v>
                </c:pt>
                <c:pt idx="285415">
                  <c:v>661.236706396111</c:v>
                </c:pt>
                <c:pt idx="285416">
                  <c:v>661.23902315138503</c:v>
                </c:pt>
                <c:pt idx="285417">
                  <c:v>661.24133990665905</c:v>
                </c:pt>
                <c:pt idx="285418">
                  <c:v>661.24365666193205</c:v>
                </c:pt>
                <c:pt idx="285419">
                  <c:v>661.24597341720596</c:v>
                </c:pt>
                <c:pt idx="285420">
                  <c:v>661.24829017247896</c:v>
                </c:pt>
                <c:pt idx="285421">
                  <c:v>661.25060692775298</c:v>
                </c:pt>
                <c:pt idx="285422">
                  <c:v>661.25292368302598</c:v>
                </c:pt>
                <c:pt idx="285423">
                  <c:v>661.25524043830001</c:v>
                </c:pt>
                <c:pt idx="285424">
                  <c:v>661.25755719357403</c:v>
                </c:pt>
                <c:pt idx="285425">
                  <c:v>661.25987394884703</c:v>
                </c:pt>
                <c:pt idx="285426">
                  <c:v>661.26219070412105</c:v>
                </c:pt>
                <c:pt idx="285427">
                  <c:v>661.26450745939405</c:v>
                </c:pt>
                <c:pt idx="285428">
                  <c:v>661.26682421466796</c:v>
                </c:pt>
                <c:pt idx="285429">
                  <c:v>661.26914096994096</c:v>
                </c:pt>
                <c:pt idx="285430">
                  <c:v>661.27145772521499</c:v>
                </c:pt>
                <c:pt idx="285431">
                  <c:v>661.27377448048799</c:v>
                </c:pt>
                <c:pt idx="285432">
                  <c:v>661.27609123576201</c:v>
                </c:pt>
                <c:pt idx="285433">
                  <c:v>661.27840799103603</c:v>
                </c:pt>
                <c:pt idx="285434">
                  <c:v>661.28072474630903</c:v>
                </c:pt>
                <c:pt idx="285435">
                  <c:v>661.28304150158306</c:v>
                </c:pt>
                <c:pt idx="285436">
                  <c:v>661.28535825685594</c:v>
                </c:pt>
                <c:pt idx="285437">
                  <c:v>661.28767501212997</c:v>
                </c:pt>
                <c:pt idx="285438">
                  <c:v>661.28999176740297</c:v>
                </c:pt>
                <c:pt idx="285439">
                  <c:v>661.29230852267699</c:v>
                </c:pt>
                <c:pt idx="285440">
                  <c:v>661.29462527795101</c:v>
                </c:pt>
                <c:pt idx="285441">
                  <c:v>661.29694203322401</c:v>
                </c:pt>
                <c:pt idx="285442">
                  <c:v>661.29925878849804</c:v>
                </c:pt>
                <c:pt idx="285443">
                  <c:v>661.30157554377104</c:v>
                </c:pt>
                <c:pt idx="285444">
                  <c:v>661.30389229904495</c:v>
                </c:pt>
                <c:pt idx="285445">
                  <c:v>661.30620905431795</c:v>
                </c:pt>
                <c:pt idx="285446">
                  <c:v>661.30852580959197</c:v>
                </c:pt>
                <c:pt idx="285447">
                  <c:v>661.31084256486599</c:v>
                </c:pt>
                <c:pt idx="285448">
                  <c:v>661.31315932013899</c:v>
                </c:pt>
                <c:pt idx="285449">
                  <c:v>661.31547607541302</c:v>
                </c:pt>
                <c:pt idx="285450">
                  <c:v>661.31779283068602</c:v>
                </c:pt>
                <c:pt idx="285451">
                  <c:v>661.32010958596004</c:v>
                </c:pt>
                <c:pt idx="285452">
                  <c:v>661.32242634123304</c:v>
                </c:pt>
                <c:pt idx="285453">
                  <c:v>661.32474309650695</c:v>
                </c:pt>
                <c:pt idx="285454">
                  <c:v>661.32705985178097</c:v>
                </c:pt>
                <c:pt idx="285455">
                  <c:v>661.32937660705397</c:v>
                </c:pt>
                <c:pt idx="285456">
                  <c:v>661.331693362328</c:v>
                </c:pt>
                <c:pt idx="285457">
                  <c:v>661.334010117601</c:v>
                </c:pt>
                <c:pt idx="285458">
                  <c:v>661.33632687287502</c:v>
                </c:pt>
                <c:pt idx="285459">
                  <c:v>661.33864362814802</c:v>
                </c:pt>
                <c:pt idx="285460">
                  <c:v>661.34096038342204</c:v>
                </c:pt>
                <c:pt idx="285461">
                  <c:v>661.34327713869595</c:v>
                </c:pt>
                <c:pt idx="285462">
                  <c:v>661.34559389396895</c:v>
                </c:pt>
                <c:pt idx="285463">
                  <c:v>661.34791064924298</c:v>
                </c:pt>
                <c:pt idx="285464">
                  <c:v>661.35022740451598</c:v>
                </c:pt>
                <c:pt idx="285465">
                  <c:v>661.35254415979</c:v>
                </c:pt>
                <c:pt idx="285466">
                  <c:v>661.354860915063</c:v>
                </c:pt>
                <c:pt idx="285467">
                  <c:v>661.35717767033702</c:v>
                </c:pt>
                <c:pt idx="285468">
                  <c:v>661.35949442561105</c:v>
                </c:pt>
                <c:pt idx="285469">
                  <c:v>661.36181118088405</c:v>
                </c:pt>
                <c:pt idx="285470">
                  <c:v>661.36412793615796</c:v>
                </c:pt>
                <c:pt idx="285471">
                  <c:v>661.36644469143096</c:v>
                </c:pt>
                <c:pt idx="285472">
                  <c:v>661.36876144670498</c:v>
                </c:pt>
                <c:pt idx="285473">
                  <c:v>661.37107820197798</c:v>
                </c:pt>
                <c:pt idx="285474">
                  <c:v>661.373394957252</c:v>
                </c:pt>
                <c:pt idx="285475">
                  <c:v>661.37571171252603</c:v>
                </c:pt>
                <c:pt idx="285476">
                  <c:v>661.37802846779903</c:v>
                </c:pt>
                <c:pt idx="285477">
                  <c:v>661.38034522307305</c:v>
                </c:pt>
                <c:pt idx="285478">
                  <c:v>661.38266197834605</c:v>
                </c:pt>
                <c:pt idx="285479">
                  <c:v>661.38497873361996</c:v>
                </c:pt>
                <c:pt idx="285480">
                  <c:v>661.38729548889296</c:v>
                </c:pt>
                <c:pt idx="285481">
                  <c:v>661.38961224416698</c:v>
                </c:pt>
                <c:pt idx="285482">
                  <c:v>661.39192899943998</c:v>
                </c:pt>
                <c:pt idx="285483">
                  <c:v>661.39424575471401</c:v>
                </c:pt>
                <c:pt idx="285484">
                  <c:v>661.39656250998803</c:v>
                </c:pt>
                <c:pt idx="285485">
                  <c:v>661.39887926526103</c:v>
                </c:pt>
                <c:pt idx="285486">
                  <c:v>661.40119602053505</c:v>
                </c:pt>
                <c:pt idx="285487">
                  <c:v>661.40351277580805</c:v>
                </c:pt>
                <c:pt idx="285488">
                  <c:v>661.40582953108196</c:v>
                </c:pt>
                <c:pt idx="285489">
                  <c:v>661.40814628635496</c:v>
                </c:pt>
                <c:pt idx="285490">
                  <c:v>661.41046304162899</c:v>
                </c:pt>
                <c:pt idx="285491">
                  <c:v>661.41277979690301</c:v>
                </c:pt>
                <c:pt idx="285492">
                  <c:v>661.41509655217601</c:v>
                </c:pt>
                <c:pt idx="285493">
                  <c:v>661.41741330745003</c:v>
                </c:pt>
                <c:pt idx="285494">
                  <c:v>661.41973006272303</c:v>
                </c:pt>
                <c:pt idx="285495">
                  <c:v>661.42204681799706</c:v>
                </c:pt>
                <c:pt idx="285496">
                  <c:v>661.42436357327006</c:v>
                </c:pt>
                <c:pt idx="285497">
                  <c:v>661.42668032854397</c:v>
                </c:pt>
                <c:pt idx="285498">
                  <c:v>661.42899708381799</c:v>
                </c:pt>
                <c:pt idx="285499">
                  <c:v>661.43131383909099</c:v>
                </c:pt>
                <c:pt idx="285500">
                  <c:v>661.43363059436501</c:v>
                </c:pt>
                <c:pt idx="285501">
                  <c:v>661.43594734963801</c:v>
                </c:pt>
                <c:pt idx="285502">
                  <c:v>661.43826410491204</c:v>
                </c:pt>
                <c:pt idx="285503">
                  <c:v>661.44058086018504</c:v>
                </c:pt>
                <c:pt idx="285504">
                  <c:v>661.44289761545895</c:v>
                </c:pt>
                <c:pt idx="285505">
                  <c:v>661.44521437073297</c:v>
                </c:pt>
                <c:pt idx="285506">
                  <c:v>661.44753112600597</c:v>
                </c:pt>
                <c:pt idx="285507">
                  <c:v>661.44984788127999</c:v>
                </c:pt>
                <c:pt idx="285508">
                  <c:v>661.45216463655299</c:v>
                </c:pt>
                <c:pt idx="285509">
                  <c:v>661.45448139182702</c:v>
                </c:pt>
                <c:pt idx="285510">
                  <c:v>661.45679814710002</c:v>
                </c:pt>
                <c:pt idx="285511">
                  <c:v>661.45911490237404</c:v>
                </c:pt>
                <c:pt idx="285512">
                  <c:v>661.46143165764795</c:v>
                </c:pt>
                <c:pt idx="285513">
                  <c:v>661.46374841292095</c:v>
                </c:pt>
                <c:pt idx="285514">
                  <c:v>661.46606516819497</c:v>
                </c:pt>
                <c:pt idx="285515">
                  <c:v>661.46838192346797</c:v>
                </c:pt>
                <c:pt idx="285516">
                  <c:v>661.470698678742</c:v>
                </c:pt>
                <c:pt idx="285517">
                  <c:v>661.473015434015</c:v>
                </c:pt>
                <c:pt idx="285518">
                  <c:v>661.47533218928902</c:v>
                </c:pt>
                <c:pt idx="285519">
                  <c:v>661.47764894456304</c:v>
                </c:pt>
                <c:pt idx="285520">
                  <c:v>661.47996569983604</c:v>
                </c:pt>
                <c:pt idx="285521">
                  <c:v>661.48228245510995</c:v>
                </c:pt>
                <c:pt idx="285522">
                  <c:v>661.48459921038295</c:v>
                </c:pt>
                <c:pt idx="285523">
                  <c:v>661.48691596565698</c:v>
                </c:pt>
                <c:pt idx="285524">
                  <c:v>661.48923272092998</c:v>
                </c:pt>
                <c:pt idx="285525">
                  <c:v>661.491549476204</c:v>
                </c:pt>
                <c:pt idx="285526">
                  <c:v>661.49386623147802</c:v>
                </c:pt>
                <c:pt idx="285527">
                  <c:v>661.49618298675102</c:v>
                </c:pt>
                <c:pt idx="285528">
                  <c:v>661.49849974202505</c:v>
                </c:pt>
                <c:pt idx="285529">
                  <c:v>661.50081649729805</c:v>
                </c:pt>
                <c:pt idx="285530">
                  <c:v>661.50313325257196</c:v>
                </c:pt>
                <c:pt idx="285531">
                  <c:v>661.50545000784496</c:v>
                </c:pt>
                <c:pt idx="285532">
                  <c:v>661.50776676311898</c:v>
                </c:pt>
                <c:pt idx="285533">
                  <c:v>661.51008351839198</c:v>
                </c:pt>
                <c:pt idx="285534">
                  <c:v>661.512400273666</c:v>
                </c:pt>
                <c:pt idx="285535">
                  <c:v>661.51471702894003</c:v>
                </c:pt>
                <c:pt idx="285536">
                  <c:v>661.51703378421303</c:v>
                </c:pt>
                <c:pt idx="285537">
                  <c:v>661.51935053948705</c:v>
                </c:pt>
                <c:pt idx="285538">
                  <c:v>661.52166729476005</c:v>
                </c:pt>
                <c:pt idx="285539">
                  <c:v>661.52398405003396</c:v>
                </c:pt>
                <c:pt idx="285540">
                  <c:v>661.52630080530696</c:v>
                </c:pt>
                <c:pt idx="285541">
                  <c:v>661.52861756058098</c:v>
                </c:pt>
                <c:pt idx="285542">
                  <c:v>661.53093431585501</c:v>
                </c:pt>
                <c:pt idx="285543">
                  <c:v>661.53325107112801</c:v>
                </c:pt>
                <c:pt idx="285544">
                  <c:v>661.53556782640203</c:v>
                </c:pt>
                <c:pt idx="285545">
                  <c:v>661.53788458167503</c:v>
                </c:pt>
                <c:pt idx="285546">
                  <c:v>661.54020133694905</c:v>
                </c:pt>
                <c:pt idx="285547">
                  <c:v>661.54251809222205</c:v>
                </c:pt>
                <c:pt idx="285548">
                  <c:v>661.54483484749596</c:v>
                </c:pt>
                <c:pt idx="285549">
                  <c:v>661.54715160276999</c:v>
                </c:pt>
                <c:pt idx="285550">
                  <c:v>661.54946835804299</c:v>
                </c:pt>
                <c:pt idx="285551">
                  <c:v>661.55178511331701</c:v>
                </c:pt>
                <c:pt idx="285552">
                  <c:v>661.55410186859001</c:v>
                </c:pt>
                <c:pt idx="285553">
                  <c:v>661.55641862386403</c:v>
                </c:pt>
                <c:pt idx="285554">
                  <c:v>661.55873537913703</c:v>
                </c:pt>
                <c:pt idx="285555">
                  <c:v>661.56105213441106</c:v>
                </c:pt>
                <c:pt idx="285556">
                  <c:v>661.56336888968497</c:v>
                </c:pt>
                <c:pt idx="285557">
                  <c:v>661.56568564495797</c:v>
                </c:pt>
                <c:pt idx="285558">
                  <c:v>661.56800240023199</c:v>
                </c:pt>
                <c:pt idx="285559">
                  <c:v>661.57031915550499</c:v>
                </c:pt>
                <c:pt idx="285560">
                  <c:v>661.57263591077901</c:v>
                </c:pt>
                <c:pt idx="285561">
                  <c:v>661.57495266605201</c:v>
                </c:pt>
                <c:pt idx="285562">
                  <c:v>661.57726942132604</c:v>
                </c:pt>
                <c:pt idx="285563">
                  <c:v>661.57958617659995</c:v>
                </c:pt>
                <c:pt idx="285564">
                  <c:v>661.58190293187295</c:v>
                </c:pt>
                <c:pt idx="285565">
                  <c:v>661.58421968714697</c:v>
                </c:pt>
                <c:pt idx="285566">
                  <c:v>661.58653644241997</c:v>
                </c:pt>
                <c:pt idx="285567">
                  <c:v>661.58885319769399</c:v>
                </c:pt>
                <c:pt idx="285568">
                  <c:v>661.59116995296699</c:v>
                </c:pt>
                <c:pt idx="285569">
                  <c:v>661.59348670824102</c:v>
                </c:pt>
                <c:pt idx="285570">
                  <c:v>661.59580346351504</c:v>
                </c:pt>
                <c:pt idx="285571">
                  <c:v>661.59812021878804</c:v>
                </c:pt>
                <c:pt idx="285572">
                  <c:v>661.60043697406195</c:v>
                </c:pt>
                <c:pt idx="285573">
                  <c:v>661.60275372933495</c:v>
                </c:pt>
                <c:pt idx="285574">
                  <c:v>661.60507048460897</c:v>
                </c:pt>
                <c:pt idx="285575">
                  <c:v>661.60738723988197</c:v>
                </c:pt>
                <c:pt idx="285576">
                  <c:v>661.609703995156</c:v>
                </c:pt>
                <c:pt idx="285577">
                  <c:v>661.61202075043002</c:v>
                </c:pt>
                <c:pt idx="285578">
                  <c:v>661.61433750570302</c:v>
                </c:pt>
                <c:pt idx="285579">
                  <c:v>661.61665426097704</c:v>
                </c:pt>
                <c:pt idx="285580">
                  <c:v>661.61897101625004</c:v>
                </c:pt>
                <c:pt idx="285581">
                  <c:v>661.62128777152395</c:v>
                </c:pt>
                <c:pt idx="285582">
                  <c:v>661.62360452679695</c:v>
                </c:pt>
                <c:pt idx="285583">
                  <c:v>661.62592128207098</c:v>
                </c:pt>
                <c:pt idx="285584">
                  <c:v>661.62823803734398</c:v>
                </c:pt>
                <c:pt idx="285585">
                  <c:v>661.630554792618</c:v>
                </c:pt>
                <c:pt idx="285586">
                  <c:v>661.63287154789202</c:v>
                </c:pt>
                <c:pt idx="285587">
                  <c:v>661.63518830316502</c:v>
                </c:pt>
                <c:pt idx="285588">
                  <c:v>661.63750505843905</c:v>
                </c:pt>
                <c:pt idx="285589">
                  <c:v>661.63982181371205</c:v>
                </c:pt>
                <c:pt idx="285590">
                  <c:v>661.64213856898596</c:v>
                </c:pt>
                <c:pt idx="285591">
                  <c:v>661.64445532425896</c:v>
                </c:pt>
                <c:pt idx="285592">
                  <c:v>661.64677207953298</c:v>
                </c:pt>
                <c:pt idx="285593">
                  <c:v>661.649088834807</c:v>
                </c:pt>
                <c:pt idx="285594">
                  <c:v>661.65140559008</c:v>
                </c:pt>
                <c:pt idx="285595">
                  <c:v>661.65372234535403</c:v>
                </c:pt>
                <c:pt idx="285596">
                  <c:v>661.65603910062703</c:v>
                </c:pt>
                <c:pt idx="285597">
                  <c:v>661.65835585590105</c:v>
                </c:pt>
                <c:pt idx="285598">
                  <c:v>661.66067261117405</c:v>
                </c:pt>
                <c:pt idx="285599">
                  <c:v>661.66298936644796</c:v>
                </c:pt>
                <c:pt idx="285600">
                  <c:v>661.66530612172198</c:v>
                </c:pt>
                <c:pt idx="285601">
                  <c:v>661.66762287699498</c:v>
                </c:pt>
                <c:pt idx="285602">
                  <c:v>661.66993963226901</c:v>
                </c:pt>
                <c:pt idx="285603">
                  <c:v>661.67225638754201</c:v>
                </c:pt>
                <c:pt idx="285604">
                  <c:v>661.67457314281603</c:v>
                </c:pt>
                <c:pt idx="285605">
                  <c:v>661.67688989808903</c:v>
                </c:pt>
                <c:pt idx="285606">
                  <c:v>661.67920665336305</c:v>
                </c:pt>
                <c:pt idx="285607">
                  <c:v>661.68152340863696</c:v>
                </c:pt>
                <c:pt idx="285608">
                  <c:v>661.68384016390996</c:v>
                </c:pt>
                <c:pt idx="285609">
                  <c:v>661.68615691918399</c:v>
                </c:pt>
                <c:pt idx="285610">
                  <c:v>661.68847367445699</c:v>
                </c:pt>
                <c:pt idx="285611">
                  <c:v>661.69079042973101</c:v>
                </c:pt>
                <c:pt idx="285612">
                  <c:v>661.69310718500401</c:v>
                </c:pt>
                <c:pt idx="285613">
                  <c:v>661.69542394027803</c:v>
                </c:pt>
                <c:pt idx="285614">
                  <c:v>661.69774069555206</c:v>
                </c:pt>
                <c:pt idx="285615">
                  <c:v>661.70005745082506</c:v>
                </c:pt>
                <c:pt idx="285616">
                  <c:v>661.70237420609897</c:v>
                </c:pt>
                <c:pt idx="285617">
                  <c:v>661.70469096137197</c:v>
                </c:pt>
                <c:pt idx="285618">
                  <c:v>661.70700771664599</c:v>
                </c:pt>
                <c:pt idx="285619">
                  <c:v>661.70932447191899</c:v>
                </c:pt>
                <c:pt idx="285620">
                  <c:v>661.71164122719301</c:v>
                </c:pt>
                <c:pt idx="285621">
                  <c:v>661.71395798246704</c:v>
                </c:pt>
                <c:pt idx="285622">
                  <c:v>661.71627473774004</c:v>
                </c:pt>
                <c:pt idx="285623">
                  <c:v>661.71859149301395</c:v>
                </c:pt>
                <c:pt idx="285624">
                  <c:v>661.72090824828695</c:v>
                </c:pt>
                <c:pt idx="285625">
                  <c:v>661.72322500356097</c:v>
                </c:pt>
                <c:pt idx="285626">
                  <c:v>661.72554175883397</c:v>
                </c:pt>
                <c:pt idx="285627">
                  <c:v>661.72785851410799</c:v>
                </c:pt>
                <c:pt idx="285628">
                  <c:v>661.73017526938099</c:v>
                </c:pt>
                <c:pt idx="285629">
                  <c:v>661.73249202465502</c:v>
                </c:pt>
                <c:pt idx="285630">
                  <c:v>661.73480877992904</c:v>
                </c:pt>
                <c:pt idx="285631">
                  <c:v>661.73712553520204</c:v>
                </c:pt>
                <c:pt idx="285632">
                  <c:v>661.73944229047595</c:v>
                </c:pt>
                <c:pt idx="285633">
                  <c:v>661.74175904574895</c:v>
                </c:pt>
                <c:pt idx="285634">
                  <c:v>661.74407580102297</c:v>
                </c:pt>
                <c:pt idx="285635">
                  <c:v>661.74639255629597</c:v>
                </c:pt>
                <c:pt idx="285636">
                  <c:v>661.74870931157</c:v>
                </c:pt>
                <c:pt idx="285637">
                  <c:v>661.75102606684402</c:v>
                </c:pt>
                <c:pt idx="285638">
                  <c:v>661.75334282211702</c:v>
                </c:pt>
                <c:pt idx="285639">
                  <c:v>661.75565957739104</c:v>
                </c:pt>
                <c:pt idx="285640">
                  <c:v>661.75797633266404</c:v>
                </c:pt>
                <c:pt idx="285641">
                  <c:v>661.76029308793795</c:v>
                </c:pt>
                <c:pt idx="285642">
                  <c:v>661.76260984321095</c:v>
                </c:pt>
                <c:pt idx="285643">
                  <c:v>661.76492659848498</c:v>
                </c:pt>
                <c:pt idx="285644">
                  <c:v>661.767243353759</c:v>
                </c:pt>
                <c:pt idx="285645">
                  <c:v>661.769560109032</c:v>
                </c:pt>
                <c:pt idx="285646">
                  <c:v>661.77187686430602</c:v>
                </c:pt>
                <c:pt idx="285647">
                  <c:v>661.77419361957902</c:v>
                </c:pt>
                <c:pt idx="285648">
                  <c:v>661.77651037485305</c:v>
                </c:pt>
                <c:pt idx="285649">
                  <c:v>661.77882713012605</c:v>
                </c:pt>
                <c:pt idx="285650">
                  <c:v>661.78114388539996</c:v>
                </c:pt>
                <c:pt idx="285651">
                  <c:v>661.78346064067398</c:v>
                </c:pt>
                <c:pt idx="285652">
                  <c:v>661.78577739594698</c:v>
                </c:pt>
                <c:pt idx="285653">
                  <c:v>661.788094151221</c:v>
                </c:pt>
                <c:pt idx="285654">
                  <c:v>661.790410906494</c:v>
                </c:pt>
                <c:pt idx="285655">
                  <c:v>661.79272766176803</c:v>
                </c:pt>
                <c:pt idx="285656">
                  <c:v>661.79504441704103</c:v>
                </c:pt>
                <c:pt idx="285657">
                  <c:v>661.79736117231505</c:v>
                </c:pt>
                <c:pt idx="285658">
                  <c:v>661.79967792758896</c:v>
                </c:pt>
                <c:pt idx="285659">
                  <c:v>661.80199468286196</c:v>
                </c:pt>
                <c:pt idx="285660">
                  <c:v>661.80431143813598</c:v>
                </c:pt>
                <c:pt idx="285661">
                  <c:v>661.80662819340898</c:v>
                </c:pt>
                <c:pt idx="285662">
                  <c:v>661.80894494868301</c:v>
                </c:pt>
                <c:pt idx="285663">
                  <c:v>661.81126170395601</c:v>
                </c:pt>
                <c:pt idx="285664">
                  <c:v>661.81357845923003</c:v>
                </c:pt>
                <c:pt idx="285665">
                  <c:v>661.81589521450405</c:v>
                </c:pt>
                <c:pt idx="285666">
                  <c:v>661.81821196977705</c:v>
                </c:pt>
                <c:pt idx="285667">
                  <c:v>661.82052872505096</c:v>
                </c:pt>
                <c:pt idx="285668">
                  <c:v>661.82284548032396</c:v>
                </c:pt>
                <c:pt idx="285669">
                  <c:v>661.82516223559799</c:v>
                </c:pt>
                <c:pt idx="285670">
                  <c:v>661.82747899087099</c:v>
                </c:pt>
                <c:pt idx="285671">
                  <c:v>661.82979574614501</c:v>
                </c:pt>
                <c:pt idx="285672">
                  <c:v>661.83211250141903</c:v>
                </c:pt>
                <c:pt idx="285673">
                  <c:v>661.83442925669203</c:v>
                </c:pt>
                <c:pt idx="285674">
                  <c:v>661.83674601196606</c:v>
                </c:pt>
                <c:pt idx="285675">
                  <c:v>661.83906276723906</c:v>
                </c:pt>
                <c:pt idx="285676">
                  <c:v>661.84137952251297</c:v>
                </c:pt>
                <c:pt idx="285677">
                  <c:v>661.84369627778597</c:v>
                </c:pt>
                <c:pt idx="285678">
                  <c:v>661.84601303305999</c:v>
                </c:pt>
                <c:pt idx="285679">
                  <c:v>661.84832978833299</c:v>
                </c:pt>
                <c:pt idx="285680">
                  <c:v>661.85064654360701</c:v>
                </c:pt>
                <c:pt idx="285681">
                  <c:v>661.85296329888104</c:v>
                </c:pt>
                <c:pt idx="285682">
                  <c:v>661.85528005415404</c:v>
                </c:pt>
                <c:pt idx="285683">
                  <c:v>661.85759680942795</c:v>
                </c:pt>
                <c:pt idx="285684">
                  <c:v>661.85991356470095</c:v>
                </c:pt>
                <c:pt idx="285685">
                  <c:v>661.86223031997497</c:v>
                </c:pt>
                <c:pt idx="285686">
                  <c:v>661.86454707524797</c:v>
                </c:pt>
                <c:pt idx="285687">
                  <c:v>661.86686383052199</c:v>
                </c:pt>
                <c:pt idx="285688">
                  <c:v>661.86918058579602</c:v>
                </c:pt>
                <c:pt idx="285689">
                  <c:v>661.87149734106902</c:v>
                </c:pt>
                <c:pt idx="285690">
                  <c:v>661.87381409634304</c:v>
                </c:pt>
                <c:pt idx="285691">
                  <c:v>661.87613085161604</c:v>
                </c:pt>
                <c:pt idx="285692">
                  <c:v>661.87844760688995</c:v>
                </c:pt>
                <c:pt idx="285693">
                  <c:v>661.88076436216295</c:v>
                </c:pt>
                <c:pt idx="285694">
                  <c:v>661.88308111743697</c:v>
                </c:pt>
                <c:pt idx="285695">
                  <c:v>661.885397872711</c:v>
                </c:pt>
                <c:pt idx="285696">
                  <c:v>661.887714627984</c:v>
                </c:pt>
                <c:pt idx="285697">
                  <c:v>661.89003138325802</c:v>
                </c:pt>
                <c:pt idx="285698">
                  <c:v>661.89234813853102</c:v>
                </c:pt>
                <c:pt idx="285699">
                  <c:v>661.89466489380504</c:v>
                </c:pt>
                <c:pt idx="285700">
                  <c:v>661.89698164907804</c:v>
                </c:pt>
                <c:pt idx="285701">
                  <c:v>661.89929840435195</c:v>
                </c:pt>
                <c:pt idx="285702">
                  <c:v>661.90161515962598</c:v>
                </c:pt>
                <c:pt idx="285703">
                  <c:v>661.90393191489898</c:v>
                </c:pt>
                <c:pt idx="285704">
                  <c:v>661.906248670173</c:v>
                </c:pt>
                <c:pt idx="285705">
                  <c:v>661.908565425446</c:v>
                </c:pt>
                <c:pt idx="285706">
                  <c:v>661.91088218072002</c:v>
                </c:pt>
                <c:pt idx="285707">
                  <c:v>661.91319893599302</c:v>
                </c:pt>
                <c:pt idx="285708">
                  <c:v>661.91551569126705</c:v>
                </c:pt>
                <c:pt idx="285709">
                  <c:v>661.91783244654096</c:v>
                </c:pt>
                <c:pt idx="285710">
                  <c:v>661.92014920181396</c:v>
                </c:pt>
                <c:pt idx="285711">
                  <c:v>661.92246595708798</c:v>
                </c:pt>
                <c:pt idx="285712">
                  <c:v>661.92478271236098</c:v>
                </c:pt>
                <c:pt idx="285713">
                  <c:v>661.927099467635</c:v>
                </c:pt>
                <c:pt idx="285714">
                  <c:v>661.929416222908</c:v>
                </c:pt>
                <c:pt idx="285715">
                  <c:v>661.93173297818203</c:v>
                </c:pt>
                <c:pt idx="285716">
                  <c:v>661.93404973345605</c:v>
                </c:pt>
                <c:pt idx="285717">
                  <c:v>661.93636648872905</c:v>
                </c:pt>
                <c:pt idx="285718">
                  <c:v>661.93868324400296</c:v>
                </c:pt>
                <c:pt idx="285719">
                  <c:v>661.94099999927596</c:v>
                </c:pt>
                <c:pt idx="285720">
                  <c:v>661.94331675454998</c:v>
                </c:pt>
                <c:pt idx="285721">
                  <c:v>661.94563350982298</c:v>
                </c:pt>
                <c:pt idx="285722">
                  <c:v>661.94795026509701</c:v>
                </c:pt>
                <c:pt idx="285723">
                  <c:v>661.95026702037103</c:v>
                </c:pt>
                <c:pt idx="285724">
                  <c:v>661.95258377564403</c:v>
                </c:pt>
                <c:pt idx="285725">
                  <c:v>661.95490053091805</c:v>
                </c:pt>
                <c:pt idx="285726">
                  <c:v>661.95721728619105</c:v>
                </c:pt>
                <c:pt idx="285727">
                  <c:v>661.95953404146496</c:v>
                </c:pt>
                <c:pt idx="285728">
                  <c:v>661.96185079673796</c:v>
                </c:pt>
                <c:pt idx="285729">
                  <c:v>661.96416755201199</c:v>
                </c:pt>
                <c:pt idx="285730">
                  <c:v>661.96648430728499</c:v>
                </c:pt>
                <c:pt idx="285731">
                  <c:v>661.96880106255901</c:v>
                </c:pt>
                <c:pt idx="285732">
                  <c:v>661.97111781783303</c:v>
                </c:pt>
                <c:pt idx="285733">
                  <c:v>661.97343457310603</c:v>
                </c:pt>
                <c:pt idx="285734">
                  <c:v>661.97575132838006</c:v>
                </c:pt>
                <c:pt idx="285735">
                  <c:v>661.97806808365306</c:v>
                </c:pt>
                <c:pt idx="285736">
                  <c:v>661.98038483892697</c:v>
                </c:pt>
                <c:pt idx="285737">
                  <c:v>661.98270159419997</c:v>
                </c:pt>
                <c:pt idx="285738">
                  <c:v>661.98501834947399</c:v>
                </c:pt>
                <c:pt idx="285739">
                  <c:v>661.98733510474801</c:v>
                </c:pt>
                <c:pt idx="285740">
                  <c:v>661.98965186002101</c:v>
                </c:pt>
                <c:pt idx="285741">
                  <c:v>661.99196861529504</c:v>
                </c:pt>
                <c:pt idx="285742">
                  <c:v>661.99428537056804</c:v>
                </c:pt>
                <c:pt idx="285743">
                  <c:v>661.99660212584195</c:v>
                </c:pt>
                <c:pt idx="285744">
                  <c:v>661.99891888111495</c:v>
                </c:pt>
                <c:pt idx="285745">
                  <c:v>662.00123563638897</c:v>
                </c:pt>
                <c:pt idx="285746">
                  <c:v>662.00355239166299</c:v>
                </c:pt>
                <c:pt idx="285747">
                  <c:v>662.00586914693599</c:v>
                </c:pt>
                <c:pt idx="285748">
                  <c:v>662.00818590221002</c:v>
                </c:pt>
                <c:pt idx="285749">
                  <c:v>662.01050265748302</c:v>
                </c:pt>
                <c:pt idx="285750">
                  <c:v>662.01281941275704</c:v>
                </c:pt>
                <c:pt idx="285751">
                  <c:v>662.01513616803004</c:v>
                </c:pt>
                <c:pt idx="285752">
                  <c:v>662.01745292330395</c:v>
                </c:pt>
                <c:pt idx="285753">
                  <c:v>662.01976967857797</c:v>
                </c:pt>
                <c:pt idx="285754">
                  <c:v>662.02208643385097</c:v>
                </c:pt>
                <c:pt idx="285755">
                  <c:v>662.024403189125</c:v>
                </c:pt>
                <c:pt idx="285756">
                  <c:v>662.026719944398</c:v>
                </c:pt>
                <c:pt idx="285757">
                  <c:v>662.02903669967202</c:v>
                </c:pt>
                <c:pt idx="285758">
                  <c:v>662.03135345494502</c:v>
                </c:pt>
                <c:pt idx="285759">
                  <c:v>662.03367021021904</c:v>
                </c:pt>
                <c:pt idx="285760">
                  <c:v>662.03598696549295</c:v>
                </c:pt>
                <c:pt idx="285761">
                  <c:v>662.03830372076595</c:v>
                </c:pt>
                <c:pt idx="285762">
                  <c:v>662.04062047603998</c:v>
                </c:pt>
                <c:pt idx="285763">
                  <c:v>662.04293723131298</c:v>
                </c:pt>
                <c:pt idx="285764">
                  <c:v>662.045253986587</c:v>
                </c:pt>
                <c:pt idx="285765">
                  <c:v>662.04757074186</c:v>
                </c:pt>
                <c:pt idx="285766">
                  <c:v>662.04988749713402</c:v>
                </c:pt>
                <c:pt idx="285767">
                  <c:v>662.05220425240805</c:v>
                </c:pt>
                <c:pt idx="285768">
                  <c:v>662.05452100768105</c:v>
                </c:pt>
                <c:pt idx="285769">
                  <c:v>662.05683776295496</c:v>
                </c:pt>
                <c:pt idx="285770">
                  <c:v>662.05915451822796</c:v>
                </c:pt>
                <c:pt idx="285771">
                  <c:v>662.06147127350198</c:v>
                </c:pt>
                <c:pt idx="285772">
                  <c:v>662.06378802877498</c:v>
                </c:pt>
                <c:pt idx="285773">
                  <c:v>662.066104784049</c:v>
                </c:pt>
                <c:pt idx="285774">
                  <c:v>662.06842153932303</c:v>
                </c:pt>
                <c:pt idx="285775">
                  <c:v>662.07073829459603</c:v>
                </c:pt>
                <c:pt idx="285776">
                  <c:v>662.07305504987005</c:v>
                </c:pt>
                <c:pt idx="285777">
                  <c:v>662.07537180514305</c:v>
                </c:pt>
                <c:pt idx="285778">
                  <c:v>662.07768856041696</c:v>
                </c:pt>
                <c:pt idx="285779">
                  <c:v>662.08000531568996</c:v>
                </c:pt>
                <c:pt idx="285780">
                  <c:v>662.08232207096398</c:v>
                </c:pt>
                <c:pt idx="285781">
                  <c:v>662.08463882623698</c:v>
                </c:pt>
                <c:pt idx="285782">
                  <c:v>662.08695558151101</c:v>
                </c:pt>
                <c:pt idx="285783">
                  <c:v>662.08927233678503</c:v>
                </c:pt>
                <c:pt idx="285784">
                  <c:v>662.09158909205803</c:v>
                </c:pt>
                <c:pt idx="285785">
                  <c:v>662.09390584733205</c:v>
                </c:pt>
                <c:pt idx="285786">
                  <c:v>662.09622260260505</c:v>
                </c:pt>
                <c:pt idx="285787">
                  <c:v>662.09853935787896</c:v>
                </c:pt>
                <c:pt idx="285788">
                  <c:v>662.10085611315196</c:v>
                </c:pt>
                <c:pt idx="285789">
                  <c:v>662.10317286842599</c:v>
                </c:pt>
                <c:pt idx="285790">
                  <c:v>662.10548962370001</c:v>
                </c:pt>
                <c:pt idx="285791">
                  <c:v>662.10780637897301</c:v>
                </c:pt>
                <c:pt idx="285792">
                  <c:v>662.11012313424703</c:v>
                </c:pt>
                <c:pt idx="285793">
                  <c:v>662.11243988952003</c:v>
                </c:pt>
                <c:pt idx="285794">
                  <c:v>662.11475664479406</c:v>
                </c:pt>
                <c:pt idx="285795">
                  <c:v>662.11707340006706</c:v>
                </c:pt>
                <c:pt idx="285796">
                  <c:v>662.11939015534097</c:v>
                </c:pt>
                <c:pt idx="285797">
                  <c:v>662.12170691061499</c:v>
                </c:pt>
                <c:pt idx="285798">
                  <c:v>662.12402366588799</c:v>
                </c:pt>
                <c:pt idx="285799">
                  <c:v>662.12634042116201</c:v>
                </c:pt>
                <c:pt idx="285800">
                  <c:v>662.12865717643501</c:v>
                </c:pt>
                <c:pt idx="285801">
                  <c:v>662.13097393170904</c:v>
                </c:pt>
                <c:pt idx="285802">
                  <c:v>662.13329068698204</c:v>
                </c:pt>
                <c:pt idx="285803">
                  <c:v>662.13560744225595</c:v>
                </c:pt>
                <c:pt idx="285804">
                  <c:v>662.13792419752997</c:v>
                </c:pt>
                <c:pt idx="285805">
                  <c:v>662.14024095280297</c:v>
                </c:pt>
                <c:pt idx="285806">
                  <c:v>662.14255770807699</c:v>
                </c:pt>
                <c:pt idx="285807">
                  <c:v>662.14487446334999</c:v>
                </c:pt>
                <c:pt idx="285808">
                  <c:v>662.14719121862402</c:v>
                </c:pt>
                <c:pt idx="285809">
                  <c:v>662.14950797389702</c:v>
                </c:pt>
                <c:pt idx="285810">
                  <c:v>662.15182472917104</c:v>
                </c:pt>
                <c:pt idx="285811">
                  <c:v>662.15414148444495</c:v>
                </c:pt>
                <c:pt idx="285812">
                  <c:v>662.15645823971795</c:v>
                </c:pt>
                <c:pt idx="285813">
                  <c:v>662.15877499499197</c:v>
                </c:pt>
                <c:pt idx="285814">
                  <c:v>662.16109175026497</c:v>
                </c:pt>
                <c:pt idx="285815">
                  <c:v>662.163408505539</c:v>
                </c:pt>
                <c:pt idx="285816">
                  <c:v>662.165725260812</c:v>
                </c:pt>
                <c:pt idx="285817">
                  <c:v>662.16804201608602</c:v>
                </c:pt>
                <c:pt idx="285818">
                  <c:v>662.17035877136004</c:v>
                </c:pt>
                <c:pt idx="285819">
                  <c:v>662.17267552663304</c:v>
                </c:pt>
                <c:pt idx="285820">
                  <c:v>662.17499228190695</c:v>
                </c:pt>
                <c:pt idx="285821">
                  <c:v>662.17730903717995</c:v>
                </c:pt>
                <c:pt idx="285822">
                  <c:v>662.17962579245398</c:v>
                </c:pt>
                <c:pt idx="285823">
                  <c:v>662.18194254772698</c:v>
                </c:pt>
                <c:pt idx="285824">
                  <c:v>662.184259303001</c:v>
                </c:pt>
                <c:pt idx="285825">
                  <c:v>662.18657605827502</c:v>
                </c:pt>
                <c:pt idx="285826">
                  <c:v>662.18889281354802</c:v>
                </c:pt>
                <c:pt idx="285827">
                  <c:v>662.19120956882205</c:v>
                </c:pt>
                <c:pt idx="285828">
                  <c:v>662.19352632409505</c:v>
                </c:pt>
                <c:pt idx="285829">
                  <c:v>662.19584307936896</c:v>
                </c:pt>
                <c:pt idx="285830">
                  <c:v>662.19815983464196</c:v>
                </c:pt>
                <c:pt idx="285831">
                  <c:v>662.20047658991598</c:v>
                </c:pt>
                <c:pt idx="285832">
                  <c:v>662.20279334518898</c:v>
                </c:pt>
                <c:pt idx="285833">
                  <c:v>662.205110100463</c:v>
                </c:pt>
                <c:pt idx="285834">
                  <c:v>662.20742685573703</c:v>
                </c:pt>
                <c:pt idx="285835">
                  <c:v>662.20974361101003</c:v>
                </c:pt>
                <c:pt idx="285836">
                  <c:v>662.21206036628405</c:v>
                </c:pt>
                <c:pt idx="285837">
                  <c:v>662.21437712155705</c:v>
                </c:pt>
                <c:pt idx="285838">
                  <c:v>662.21669387683096</c:v>
                </c:pt>
                <c:pt idx="285839">
                  <c:v>662.21901063210396</c:v>
                </c:pt>
                <c:pt idx="285840">
                  <c:v>662.22132738737798</c:v>
                </c:pt>
                <c:pt idx="285841">
                  <c:v>662.22364414265201</c:v>
                </c:pt>
                <c:pt idx="285842">
                  <c:v>662.22596089792501</c:v>
                </c:pt>
                <c:pt idx="285843">
                  <c:v>662.22827765319903</c:v>
                </c:pt>
                <c:pt idx="285844">
                  <c:v>662.23059440847203</c:v>
                </c:pt>
                <c:pt idx="285845">
                  <c:v>662.23291116374605</c:v>
                </c:pt>
                <c:pt idx="285846">
                  <c:v>662.23522791901905</c:v>
                </c:pt>
                <c:pt idx="285847">
                  <c:v>662.23754467429296</c:v>
                </c:pt>
                <c:pt idx="285848">
                  <c:v>662.23986142956699</c:v>
                </c:pt>
                <c:pt idx="285849">
                  <c:v>662.24217818483999</c:v>
                </c:pt>
                <c:pt idx="285850">
                  <c:v>662.24449494011401</c:v>
                </c:pt>
                <c:pt idx="285851">
                  <c:v>662.24681169538701</c:v>
                </c:pt>
                <c:pt idx="285852">
                  <c:v>662.24912845066103</c:v>
                </c:pt>
                <c:pt idx="285853">
                  <c:v>662.25144520593403</c:v>
                </c:pt>
                <c:pt idx="285854">
                  <c:v>662.25376196120806</c:v>
                </c:pt>
                <c:pt idx="285855">
                  <c:v>662.25607871648197</c:v>
                </c:pt>
                <c:pt idx="285856">
                  <c:v>662.25839547175497</c:v>
                </c:pt>
                <c:pt idx="285857">
                  <c:v>662.26071222702899</c:v>
                </c:pt>
                <c:pt idx="285858">
                  <c:v>662.26302898230199</c:v>
                </c:pt>
                <c:pt idx="285859">
                  <c:v>662.26534573757601</c:v>
                </c:pt>
                <c:pt idx="285860">
                  <c:v>662.26766249284901</c:v>
                </c:pt>
                <c:pt idx="285861">
                  <c:v>662.26997924812304</c:v>
                </c:pt>
                <c:pt idx="285862">
                  <c:v>662.27229600339695</c:v>
                </c:pt>
                <c:pt idx="285863">
                  <c:v>662.27461275866995</c:v>
                </c:pt>
                <c:pt idx="285864">
                  <c:v>662.27692951394397</c:v>
                </c:pt>
                <c:pt idx="285865">
                  <c:v>662.27924626921697</c:v>
                </c:pt>
                <c:pt idx="285866">
                  <c:v>662.28156302449099</c:v>
                </c:pt>
                <c:pt idx="285867">
                  <c:v>662.28387977976399</c:v>
                </c:pt>
                <c:pt idx="285868">
                  <c:v>662.28619653503802</c:v>
                </c:pt>
                <c:pt idx="285869">
                  <c:v>662.28851329031204</c:v>
                </c:pt>
                <c:pt idx="285870">
                  <c:v>662.29083004558504</c:v>
                </c:pt>
                <c:pt idx="285871">
                  <c:v>662.29314680085895</c:v>
                </c:pt>
                <c:pt idx="285872">
                  <c:v>662.29546355613195</c:v>
                </c:pt>
                <c:pt idx="285873">
                  <c:v>662.29778031140597</c:v>
                </c:pt>
                <c:pt idx="285874">
                  <c:v>662.30009706667897</c:v>
                </c:pt>
                <c:pt idx="285875">
                  <c:v>662.302413821953</c:v>
                </c:pt>
                <c:pt idx="285876">
                  <c:v>662.30473057722702</c:v>
                </c:pt>
                <c:pt idx="285877">
                  <c:v>662.30704733250002</c:v>
                </c:pt>
                <c:pt idx="285878">
                  <c:v>662.30936408777404</c:v>
                </c:pt>
                <c:pt idx="285879">
                  <c:v>662.31168084304704</c:v>
                </c:pt>
                <c:pt idx="285880">
                  <c:v>662.31399759832095</c:v>
                </c:pt>
                <c:pt idx="285881">
                  <c:v>662.31631435359395</c:v>
                </c:pt>
                <c:pt idx="285882">
                  <c:v>662.31863110886798</c:v>
                </c:pt>
                <c:pt idx="285883">
                  <c:v>662.32094786414098</c:v>
                </c:pt>
                <c:pt idx="285884">
                  <c:v>662.323264619415</c:v>
                </c:pt>
                <c:pt idx="285885">
                  <c:v>662.32558137468902</c:v>
                </c:pt>
                <c:pt idx="285886">
                  <c:v>662.32789812996202</c:v>
                </c:pt>
                <c:pt idx="285887">
                  <c:v>662.33021488523605</c:v>
                </c:pt>
                <c:pt idx="285888">
                  <c:v>662.33253164050905</c:v>
                </c:pt>
                <c:pt idx="285889">
                  <c:v>662.33484839578296</c:v>
                </c:pt>
                <c:pt idx="285890">
                  <c:v>662.33716515105596</c:v>
                </c:pt>
                <c:pt idx="285891">
                  <c:v>662.33948190632998</c:v>
                </c:pt>
                <c:pt idx="285892">
                  <c:v>662.341798661604</c:v>
                </c:pt>
                <c:pt idx="285893">
                  <c:v>662.344115416877</c:v>
                </c:pt>
                <c:pt idx="285894">
                  <c:v>662.34643217215103</c:v>
                </c:pt>
                <c:pt idx="285895">
                  <c:v>662.34874892742403</c:v>
                </c:pt>
                <c:pt idx="285896">
                  <c:v>662.35106568269805</c:v>
                </c:pt>
                <c:pt idx="285897">
                  <c:v>662.35338243797105</c:v>
                </c:pt>
                <c:pt idx="285898">
                  <c:v>662.35569919324496</c:v>
                </c:pt>
                <c:pt idx="285899">
                  <c:v>662.35801594851898</c:v>
                </c:pt>
                <c:pt idx="285900">
                  <c:v>662.36033270379198</c:v>
                </c:pt>
                <c:pt idx="285901">
                  <c:v>662.36264945906601</c:v>
                </c:pt>
                <c:pt idx="285902">
                  <c:v>662.36496621433901</c:v>
                </c:pt>
                <c:pt idx="285903">
                  <c:v>662.36728296961303</c:v>
                </c:pt>
                <c:pt idx="285904">
                  <c:v>662.36959972488603</c:v>
                </c:pt>
                <c:pt idx="285905">
                  <c:v>662.37191648016005</c:v>
                </c:pt>
                <c:pt idx="285906">
                  <c:v>662.37423323543396</c:v>
                </c:pt>
                <c:pt idx="285907">
                  <c:v>662.37654999070696</c:v>
                </c:pt>
                <c:pt idx="285908">
                  <c:v>662.37886674598099</c:v>
                </c:pt>
                <c:pt idx="285909">
                  <c:v>662.38118350125399</c:v>
                </c:pt>
                <c:pt idx="285910">
                  <c:v>662.38350025652801</c:v>
                </c:pt>
                <c:pt idx="285911">
                  <c:v>662.38581701180101</c:v>
                </c:pt>
                <c:pt idx="285912">
                  <c:v>662.38813376707503</c:v>
                </c:pt>
                <c:pt idx="285913">
                  <c:v>662.39045052234906</c:v>
                </c:pt>
                <c:pt idx="285914">
                  <c:v>662.39276727762206</c:v>
                </c:pt>
                <c:pt idx="285915">
                  <c:v>662.39508403289597</c:v>
                </c:pt>
                <c:pt idx="285916">
                  <c:v>662.39740078816897</c:v>
                </c:pt>
                <c:pt idx="285917">
                  <c:v>662.39971754344299</c:v>
                </c:pt>
                <c:pt idx="285918">
                  <c:v>662.40203429871599</c:v>
                </c:pt>
                <c:pt idx="285919">
                  <c:v>662.40435105399001</c:v>
                </c:pt>
                <c:pt idx="285920">
                  <c:v>662.40666780926404</c:v>
                </c:pt>
                <c:pt idx="285921">
                  <c:v>662.40898456453704</c:v>
                </c:pt>
                <c:pt idx="285922">
                  <c:v>662.41130131981095</c:v>
                </c:pt>
                <c:pt idx="285923">
                  <c:v>662.41361807508395</c:v>
                </c:pt>
                <c:pt idx="285924">
                  <c:v>662.41593483035797</c:v>
                </c:pt>
                <c:pt idx="285925">
                  <c:v>662.41825158563097</c:v>
                </c:pt>
                <c:pt idx="285926">
                  <c:v>662.42056834090499</c:v>
                </c:pt>
                <c:pt idx="285927">
                  <c:v>662.42288509617799</c:v>
                </c:pt>
                <c:pt idx="285928">
                  <c:v>662.42520185145202</c:v>
                </c:pt>
                <c:pt idx="285929">
                  <c:v>662.42751860672604</c:v>
                </c:pt>
                <c:pt idx="285930">
                  <c:v>662.42983536199904</c:v>
                </c:pt>
                <c:pt idx="285931">
                  <c:v>662.43215211727295</c:v>
                </c:pt>
                <c:pt idx="285932">
                  <c:v>662.43446887254595</c:v>
                </c:pt>
                <c:pt idx="285933">
                  <c:v>662.43678562781997</c:v>
                </c:pt>
                <c:pt idx="285934">
                  <c:v>662.43910238309297</c:v>
                </c:pt>
                <c:pt idx="285935">
                  <c:v>662.441419138367</c:v>
                </c:pt>
                <c:pt idx="285936">
                  <c:v>662.44373589364102</c:v>
                </c:pt>
                <c:pt idx="285937">
                  <c:v>662.44605264891402</c:v>
                </c:pt>
                <c:pt idx="285938">
                  <c:v>662.44836940418804</c:v>
                </c:pt>
                <c:pt idx="285939">
                  <c:v>662.45068615946104</c:v>
                </c:pt>
                <c:pt idx="285940">
                  <c:v>662.45300291473495</c:v>
                </c:pt>
                <c:pt idx="285941">
                  <c:v>662.45531967000795</c:v>
                </c:pt>
                <c:pt idx="285942">
                  <c:v>662.45763642528198</c:v>
                </c:pt>
                <c:pt idx="285943">
                  <c:v>662.459953180556</c:v>
                </c:pt>
                <c:pt idx="285944">
                  <c:v>662.462269935829</c:v>
                </c:pt>
                <c:pt idx="285945">
                  <c:v>662.46458669110302</c:v>
                </c:pt>
                <c:pt idx="285946">
                  <c:v>662.46690344637602</c:v>
                </c:pt>
                <c:pt idx="285947">
                  <c:v>662.46922020165005</c:v>
                </c:pt>
                <c:pt idx="285948">
                  <c:v>662.47153695692305</c:v>
                </c:pt>
                <c:pt idx="285949">
                  <c:v>662.47385371219696</c:v>
                </c:pt>
                <c:pt idx="285950">
                  <c:v>662.47617046747098</c:v>
                </c:pt>
                <c:pt idx="285951">
                  <c:v>662.47848722274398</c:v>
                </c:pt>
                <c:pt idx="285952">
                  <c:v>662.480803978018</c:v>
                </c:pt>
                <c:pt idx="285953">
                  <c:v>662.483120733291</c:v>
                </c:pt>
                <c:pt idx="285954">
                  <c:v>662.48543748856503</c:v>
                </c:pt>
                <c:pt idx="285955">
                  <c:v>662.48775424383803</c:v>
                </c:pt>
                <c:pt idx="285956">
                  <c:v>662.49007099911205</c:v>
                </c:pt>
                <c:pt idx="285957">
                  <c:v>662.49238775438596</c:v>
                </c:pt>
                <c:pt idx="285958">
                  <c:v>662.49470450965896</c:v>
                </c:pt>
                <c:pt idx="285959">
                  <c:v>662.49702126493298</c:v>
                </c:pt>
                <c:pt idx="285960">
                  <c:v>662.49933802020598</c:v>
                </c:pt>
                <c:pt idx="285961">
                  <c:v>662.50165477548001</c:v>
                </c:pt>
                <c:pt idx="285962">
                  <c:v>662.50397153075301</c:v>
                </c:pt>
                <c:pt idx="285963">
                  <c:v>662.50628828602703</c:v>
                </c:pt>
                <c:pt idx="285964">
                  <c:v>662.50860504130105</c:v>
                </c:pt>
                <c:pt idx="285965">
                  <c:v>662.51092179657405</c:v>
                </c:pt>
                <c:pt idx="285966">
                  <c:v>662.51323855184796</c:v>
                </c:pt>
                <c:pt idx="285967">
                  <c:v>662.51555530712096</c:v>
                </c:pt>
                <c:pt idx="285968">
                  <c:v>662.51787206239499</c:v>
                </c:pt>
                <c:pt idx="285969">
                  <c:v>662.52018881766799</c:v>
                </c:pt>
                <c:pt idx="285970">
                  <c:v>662.52250557294201</c:v>
                </c:pt>
                <c:pt idx="285971">
                  <c:v>662.52482232821603</c:v>
                </c:pt>
                <c:pt idx="285972">
                  <c:v>662.52713908348903</c:v>
                </c:pt>
                <c:pt idx="285973">
                  <c:v>662.52945583876306</c:v>
                </c:pt>
                <c:pt idx="285974">
                  <c:v>662.53177259403606</c:v>
                </c:pt>
                <c:pt idx="285975">
                  <c:v>662.53408934930997</c:v>
                </c:pt>
                <c:pt idx="285976">
                  <c:v>662.53640610458297</c:v>
                </c:pt>
                <c:pt idx="285977">
                  <c:v>662.53872285985699</c:v>
                </c:pt>
                <c:pt idx="285978">
                  <c:v>662.54103961512999</c:v>
                </c:pt>
                <c:pt idx="285979">
                  <c:v>662.54335637040401</c:v>
                </c:pt>
                <c:pt idx="285980">
                  <c:v>662.54567312567804</c:v>
                </c:pt>
                <c:pt idx="285981">
                  <c:v>662.54798988095104</c:v>
                </c:pt>
                <c:pt idx="285982">
                  <c:v>662.55030663622495</c:v>
                </c:pt>
                <c:pt idx="285983">
                  <c:v>662.55262339149795</c:v>
                </c:pt>
                <c:pt idx="285984">
                  <c:v>662.55494014677197</c:v>
                </c:pt>
                <c:pt idx="285985">
                  <c:v>662.55725690204497</c:v>
                </c:pt>
                <c:pt idx="285986">
                  <c:v>662.55957365731899</c:v>
                </c:pt>
                <c:pt idx="285987">
                  <c:v>662.56189041259302</c:v>
                </c:pt>
                <c:pt idx="285988">
                  <c:v>662.56420716786602</c:v>
                </c:pt>
                <c:pt idx="285989">
                  <c:v>662.56652392314004</c:v>
                </c:pt>
                <c:pt idx="285990">
                  <c:v>662.56884067841304</c:v>
                </c:pt>
                <c:pt idx="285991">
                  <c:v>662.57115743368695</c:v>
                </c:pt>
                <c:pt idx="285992">
                  <c:v>662.57347418895995</c:v>
                </c:pt>
                <c:pt idx="285993">
                  <c:v>662.57579094423397</c:v>
                </c:pt>
                <c:pt idx="285994">
                  <c:v>662.578107699508</c:v>
                </c:pt>
                <c:pt idx="285995">
                  <c:v>662.580424454781</c:v>
                </c:pt>
                <c:pt idx="285996">
                  <c:v>662.58274121005502</c:v>
                </c:pt>
                <c:pt idx="285997">
                  <c:v>662.58505796532802</c:v>
                </c:pt>
                <c:pt idx="285998">
                  <c:v>662.58737472060204</c:v>
                </c:pt>
                <c:pt idx="285999">
                  <c:v>662.58969147587504</c:v>
                </c:pt>
                <c:pt idx="286000">
                  <c:v>662.59200823114895</c:v>
                </c:pt>
                <c:pt idx="286001">
                  <c:v>662.59432498642298</c:v>
                </c:pt>
                <c:pt idx="286002">
                  <c:v>662.59664174169598</c:v>
                </c:pt>
                <c:pt idx="286003">
                  <c:v>662.59895849697</c:v>
                </c:pt>
                <c:pt idx="286004">
                  <c:v>662.601275252243</c:v>
                </c:pt>
                <c:pt idx="286005">
                  <c:v>662.60359200751702</c:v>
                </c:pt>
                <c:pt idx="286006">
                  <c:v>662.60590876279002</c:v>
                </c:pt>
                <c:pt idx="286007">
                  <c:v>662.60822551806405</c:v>
                </c:pt>
                <c:pt idx="286008">
                  <c:v>662.61054227333796</c:v>
                </c:pt>
                <c:pt idx="286009">
                  <c:v>662.61285902861096</c:v>
                </c:pt>
                <c:pt idx="286010">
                  <c:v>662.61517578388498</c:v>
                </c:pt>
                <c:pt idx="286011">
                  <c:v>662.61749253915798</c:v>
                </c:pt>
                <c:pt idx="286012">
                  <c:v>662.619809294432</c:v>
                </c:pt>
                <c:pt idx="286013">
                  <c:v>662.622126049705</c:v>
                </c:pt>
                <c:pt idx="286014">
                  <c:v>662.62444280497903</c:v>
                </c:pt>
                <c:pt idx="286015">
                  <c:v>662.62675956025305</c:v>
                </c:pt>
                <c:pt idx="286016">
                  <c:v>662.62907631552605</c:v>
                </c:pt>
                <c:pt idx="286017">
                  <c:v>662.63139307079996</c:v>
                </c:pt>
                <c:pt idx="286018">
                  <c:v>662.63370982607296</c:v>
                </c:pt>
                <c:pt idx="286019">
                  <c:v>662.63602658134698</c:v>
                </c:pt>
                <c:pt idx="286020">
                  <c:v>662.63834333661998</c:v>
                </c:pt>
                <c:pt idx="286021">
                  <c:v>662.64066009189401</c:v>
                </c:pt>
                <c:pt idx="286022">
                  <c:v>662.64297684716803</c:v>
                </c:pt>
                <c:pt idx="286023">
                  <c:v>662.64529360244103</c:v>
                </c:pt>
                <c:pt idx="286024">
                  <c:v>662.64761035771505</c:v>
                </c:pt>
                <c:pt idx="286025">
                  <c:v>662.64992711298805</c:v>
                </c:pt>
                <c:pt idx="286026">
                  <c:v>662.65224386826196</c:v>
                </c:pt>
                <c:pt idx="286027">
                  <c:v>662.65456062353496</c:v>
                </c:pt>
                <c:pt idx="286028">
                  <c:v>662.65687737880899</c:v>
                </c:pt>
                <c:pt idx="286029">
                  <c:v>662.65919413408199</c:v>
                </c:pt>
                <c:pt idx="286030">
                  <c:v>662.66151088935601</c:v>
                </c:pt>
                <c:pt idx="286031">
                  <c:v>662.66382764463003</c:v>
                </c:pt>
                <c:pt idx="286032">
                  <c:v>662.66614439990303</c:v>
                </c:pt>
                <c:pt idx="286033">
                  <c:v>662.66846115517706</c:v>
                </c:pt>
                <c:pt idx="286034">
                  <c:v>662.67077791045006</c:v>
                </c:pt>
                <c:pt idx="286035">
                  <c:v>662.67309466572397</c:v>
                </c:pt>
                <c:pt idx="286036">
                  <c:v>662.67541142099697</c:v>
                </c:pt>
                <c:pt idx="286037">
                  <c:v>662.67772817627099</c:v>
                </c:pt>
                <c:pt idx="286038">
                  <c:v>662.68004493154501</c:v>
                </c:pt>
                <c:pt idx="286039">
                  <c:v>662.68236168681801</c:v>
                </c:pt>
                <c:pt idx="286040">
                  <c:v>662.68467844209204</c:v>
                </c:pt>
                <c:pt idx="286041">
                  <c:v>662.68699519736504</c:v>
                </c:pt>
                <c:pt idx="286042">
                  <c:v>662.68931195263895</c:v>
                </c:pt>
                <c:pt idx="286043">
                  <c:v>662.69162870791195</c:v>
                </c:pt>
                <c:pt idx="286044">
                  <c:v>662.69394546318597</c:v>
                </c:pt>
                <c:pt idx="286045">
                  <c:v>662.69626221845999</c:v>
                </c:pt>
                <c:pt idx="286046">
                  <c:v>662.69857897373299</c:v>
                </c:pt>
                <c:pt idx="286047">
                  <c:v>662.70089572900702</c:v>
                </c:pt>
                <c:pt idx="286048">
                  <c:v>662.70321248428002</c:v>
                </c:pt>
                <c:pt idx="286049">
                  <c:v>662.70552923955404</c:v>
                </c:pt>
                <c:pt idx="286050">
                  <c:v>662.70784599482704</c:v>
                </c:pt>
                <c:pt idx="286051">
                  <c:v>662.71016275010095</c:v>
                </c:pt>
                <c:pt idx="286052">
                  <c:v>662.71247950537497</c:v>
                </c:pt>
                <c:pt idx="286053">
                  <c:v>662.71479626064797</c:v>
                </c:pt>
                <c:pt idx="286054">
                  <c:v>662.717113015922</c:v>
                </c:pt>
                <c:pt idx="286055">
                  <c:v>662.719429771195</c:v>
                </c:pt>
                <c:pt idx="286056">
                  <c:v>662.72174652646902</c:v>
                </c:pt>
                <c:pt idx="286057">
                  <c:v>662.72406328174202</c:v>
                </c:pt>
                <c:pt idx="286058">
                  <c:v>662.72638003701604</c:v>
                </c:pt>
                <c:pt idx="286059">
                  <c:v>662.72869679228995</c:v>
                </c:pt>
                <c:pt idx="286060">
                  <c:v>662.73101354756295</c:v>
                </c:pt>
                <c:pt idx="286061">
                  <c:v>662.73333030283698</c:v>
                </c:pt>
                <c:pt idx="286062">
                  <c:v>662.73564705810998</c:v>
                </c:pt>
                <c:pt idx="286063">
                  <c:v>662.737963813384</c:v>
                </c:pt>
                <c:pt idx="286064">
                  <c:v>662.740280568657</c:v>
                </c:pt>
                <c:pt idx="286065">
                  <c:v>662.74259732393102</c:v>
                </c:pt>
                <c:pt idx="286066">
                  <c:v>662.74491407920505</c:v>
                </c:pt>
                <c:pt idx="286067">
                  <c:v>662.74723083447805</c:v>
                </c:pt>
                <c:pt idx="286068">
                  <c:v>662.74954758975196</c:v>
                </c:pt>
                <c:pt idx="286069">
                  <c:v>662.75186434502496</c:v>
                </c:pt>
                <c:pt idx="286070">
                  <c:v>662.75418110029898</c:v>
                </c:pt>
                <c:pt idx="286071">
                  <c:v>662.75649785557198</c:v>
                </c:pt>
                <c:pt idx="286072">
                  <c:v>662.758814610846</c:v>
                </c:pt>
                <c:pt idx="286073">
                  <c:v>662.76113136612003</c:v>
                </c:pt>
                <c:pt idx="286074">
                  <c:v>662.76344812139303</c:v>
                </c:pt>
                <c:pt idx="286075">
                  <c:v>662.76576487666705</c:v>
                </c:pt>
                <c:pt idx="286076">
                  <c:v>662.76808163194005</c:v>
                </c:pt>
                <c:pt idx="286077">
                  <c:v>662.77039838721396</c:v>
                </c:pt>
                <c:pt idx="286078">
                  <c:v>662.77271514248696</c:v>
                </c:pt>
                <c:pt idx="286079">
                  <c:v>662.77503189776098</c:v>
                </c:pt>
                <c:pt idx="286080">
                  <c:v>662.77734865303398</c:v>
                </c:pt>
                <c:pt idx="286081">
                  <c:v>662.77966540830801</c:v>
                </c:pt>
                <c:pt idx="286082">
                  <c:v>662.78198216358203</c:v>
                </c:pt>
                <c:pt idx="286083">
                  <c:v>662.78429891885503</c:v>
                </c:pt>
                <c:pt idx="286084">
                  <c:v>662.78661567412905</c:v>
                </c:pt>
                <c:pt idx="286085">
                  <c:v>662.78893242940205</c:v>
                </c:pt>
                <c:pt idx="286086">
                  <c:v>662.79124918467596</c:v>
                </c:pt>
                <c:pt idx="286087">
                  <c:v>662.79356593994896</c:v>
                </c:pt>
                <c:pt idx="286088">
                  <c:v>662.79588269522299</c:v>
                </c:pt>
                <c:pt idx="286089">
                  <c:v>662.79819945049701</c:v>
                </c:pt>
                <c:pt idx="286090">
                  <c:v>662.80051620577001</c:v>
                </c:pt>
                <c:pt idx="286091">
                  <c:v>662.80283296104403</c:v>
                </c:pt>
                <c:pt idx="286092">
                  <c:v>662.80514971631703</c:v>
                </c:pt>
                <c:pt idx="286093">
                  <c:v>662.80746647159106</c:v>
                </c:pt>
                <c:pt idx="286094">
                  <c:v>662.80978322686406</c:v>
                </c:pt>
                <c:pt idx="286095">
                  <c:v>662.81209998213797</c:v>
                </c:pt>
                <c:pt idx="286096">
                  <c:v>662.81441673741199</c:v>
                </c:pt>
                <c:pt idx="286097">
                  <c:v>662.81673349268499</c:v>
                </c:pt>
                <c:pt idx="286098">
                  <c:v>662.81905024795901</c:v>
                </c:pt>
                <c:pt idx="286099">
                  <c:v>662.82136700323201</c:v>
                </c:pt>
                <c:pt idx="286100">
                  <c:v>662.82368375850604</c:v>
                </c:pt>
                <c:pt idx="286101">
                  <c:v>662.82600051377904</c:v>
                </c:pt>
                <c:pt idx="286102">
                  <c:v>662.82831726905295</c:v>
                </c:pt>
                <c:pt idx="286103">
                  <c:v>662.83063402432697</c:v>
                </c:pt>
                <c:pt idx="286104">
                  <c:v>662.83295077959997</c:v>
                </c:pt>
                <c:pt idx="286105">
                  <c:v>662.83526753487399</c:v>
                </c:pt>
                <c:pt idx="286106">
                  <c:v>662.83758429014699</c:v>
                </c:pt>
                <c:pt idx="286107">
                  <c:v>662.83990104542102</c:v>
                </c:pt>
                <c:pt idx="286108">
                  <c:v>662.84221780069402</c:v>
                </c:pt>
                <c:pt idx="286109">
                  <c:v>662.84453455596804</c:v>
                </c:pt>
                <c:pt idx="286110">
                  <c:v>662.84685131124195</c:v>
                </c:pt>
                <c:pt idx="286111">
                  <c:v>662.84916806651495</c:v>
                </c:pt>
                <c:pt idx="286112">
                  <c:v>662.85148482178897</c:v>
                </c:pt>
                <c:pt idx="286113">
                  <c:v>662.85380157706197</c:v>
                </c:pt>
                <c:pt idx="286114">
                  <c:v>662.856118332336</c:v>
                </c:pt>
                <c:pt idx="286115">
                  <c:v>662.858435087609</c:v>
                </c:pt>
                <c:pt idx="286116">
                  <c:v>662.86075184288302</c:v>
                </c:pt>
                <c:pt idx="286117">
                  <c:v>662.86306859815704</c:v>
                </c:pt>
                <c:pt idx="286118">
                  <c:v>662.86538535343004</c:v>
                </c:pt>
                <c:pt idx="286119">
                  <c:v>662.86770210870395</c:v>
                </c:pt>
                <c:pt idx="286120">
                  <c:v>662.87001886397695</c:v>
                </c:pt>
                <c:pt idx="286121">
                  <c:v>662.87233561925098</c:v>
                </c:pt>
                <c:pt idx="286122">
                  <c:v>662.87465237452398</c:v>
                </c:pt>
                <c:pt idx="286123">
                  <c:v>662.876969129798</c:v>
                </c:pt>
                <c:pt idx="286124">
                  <c:v>662.87928588507202</c:v>
                </c:pt>
                <c:pt idx="286125">
                  <c:v>662.88160264034502</c:v>
                </c:pt>
                <c:pt idx="286126">
                  <c:v>662.88391939561905</c:v>
                </c:pt>
                <c:pt idx="286127">
                  <c:v>662.88623615089205</c:v>
                </c:pt>
                <c:pt idx="286128">
                  <c:v>662.88855290616596</c:v>
                </c:pt>
                <c:pt idx="286129">
                  <c:v>662.89086966143896</c:v>
                </c:pt>
                <c:pt idx="286130">
                  <c:v>662.89318641671298</c:v>
                </c:pt>
                <c:pt idx="286131">
                  <c:v>662.89550317198598</c:v>
                </c:pt>
                <c:pt idx="286132">
                  <c:v>662.89781992726</c:v>
                </c:pt>
                <c:pt idx="286133">
                  <c:v>662.90013668253403</c:v>
                </c:pt>
                <c:pt idx="286134">
                  <c:v>662.90245343780703</c:v>
                </c:pt>
                <c:pt idx="286135">
                  <c:v>662.90477019308105</c:v>
                </c:pt>
                <c:pt idx="286136">
                  <c:v>662.90708694835405</c:v>
                </c:pt>
                <c:pt idx="286137">
                  <c:v>662.90940370362796</c:v>
                </c:pt>
                <c:pt idx="286138">
                  <c:v>662.91172045890096</c:v>
                </c:pt>
                <c:pt idx="286139">
                  <c:v>662.91403721417498</c:v>
                </c:pt>
                <c:pt idx="286140">
                  <c:v>662.91635396944901</c:v>
                </c:pt>
                <c:pt idx="286141">
                  <c:v>662.91867072472201</c:v>
                </c:pt>
                <c:pt idx="286142">
                  <c:v>662.92098747999603</c:v>
                </c:pt>
                <c:pt idx="286143">
                  <c:v>662.92330423526903</c:v>
                </c:pt>
                <c:pt idx="286144">
                  <c:v>662.92562099054305</c:v>
                </c:pt>
                <c:pt idx="286145">
                  <c:v>662.92793774581605</c:v>
                </c:pt>
                <c:pt idx="286146">
                  <c:v>662.93025450108996</c:v>
                </c:pt>
                <c:pt idx="286147">
                  <c:v>662.93257125636399</c:v>
                </c:pt>
                <c:pt idx="286148">
                  <c:v>662.93488801163699</c:v>
                </c:pt>
                <c:pt idx="286149">
                  <c:v>662.93720476691101</c:v>
                </c:pt>
                <c:pt idx="286150">
                  <c:v>662.93952152218401</c:v>
                </c:pt>
                <c:pt idx="286151">
                  <c:v>662.94183827745803</c:v>
                </c:pt>
                <c:pt idx="286152">
                  <c:v>662.94415503273103</c:v>
                </c:pt>
                <c:pt idx="286153">
                  <c:v>662.94647178800506</c:v>
                </c:pt>
                <c:pt idx="286154">
                  <c:v>662.94878854327897</c:v>
                </c:pt>
                <c:pt idx="286155">
                  <c:v>662.95110529855197</c:v>
                </c:pt>
                <c:pt idx="286156">
                  <c:v>662.95342205382599</c:v>
                </c:pt>
                <c:pt idx="286157">
                  <c:v>662.95573880909899</c:v>
                </c:pt>
                <c:pt idx="286158">
                  <c:v>662.95805556437301</c:v>
                </c:pt>
                <c:pt idx="286159">
                  <c:v>662.96037231964601</c:v>
                </c:pt>
                <c:pt idx="286160">
                  <c:v>662.96268907492004</c:v>
                </c:pt>
                <c:pt idx="286161">
                  <c:v>662.96500583019395</c:v>
                </c:pt>
                <c:pt idx="286162">
                  <c:v>662.96732258546695</c:v>
                </c:pt>
                <c:pt idx="286163">
                  <c:v>662.96963934074097</c:v>
                </c:pt>
                <c:pt idx="286164">
                  <c:v>662.97195609601397</c:v>
                </c:pt>
                <c:pt idx="286165">
                  <c:v>662.97427285128799</c:v>
                </c:pt>
                <c:pt idx="286166">
                  <c:v>662.97658960656099</c:v>
                </c:pt>
                <c:pt idx="286167">
                  <c:v>662.97890636183502</c:v>
                </c:pt>
                <c:pt idx="286168">
                  <c:v>662.98122311710904</c:v>
                </c:pt>
                <c:pt idx="286169">
                  <c:v>662.98353987238204</c:v>
                </c:pt>
                <c:pt idx="286170">
                  <c:v>662.98585662765595</c:v>
                </c:pt>
                <c:pt idx="286171">
                  <c:v>662.98817338292895</c:v>
                </c:pt>
                <c:pt idx="286172">
                  <c:v>662.99049013820297</c:v>
                </c:pt>
                <c:pt idx="286173">
                  <c:v>662.99280689347597</c:v>
                </c:pt>
                <c:pt idx="286174">
                  <c:v>662.99512364875</c:v>
                </c:pt>
                <c:pt idx="286175">
                  <c:v>662.99744040402402</c:v>
                </c:pt>
                <c:pt idx="286176">
                  <c:v>662.99975715929702</c:v>
                </c:pt>
                <c:pt idx="286177">
                  <c:v>663.00207391457104</c:v>
                </c:pt>
                <c:pt idx="286178">
                  <c:v>663.00439066984404</c:v>
                </c:pt>
                <c:pt idx="286179">
                  <c:v>663.00670742511795</c:v>
                </c:pt>
                <c:pt idx="286180">
                  <c:v>663.00902418039095</c:v>
                </c:pt>
                <c:pt idx="286181">
                  <c:v>663.01134093566498</c:v>
                </c:pt>
                <c:pt idx="286182">
                  <c:v>663.01365769093798</c:v>
                </c:pt>
                <c:pt idx="286183">
                  <c:v>663.015974446212</c:v>
                </c:pt>
                <c:pt idx="286184">
                  <c:v>663.01829120148602</c:v>
                </c:pt>
                <c:pt idx="286185">
                  <c:v>663.02060795675902</c:v>
                </c:pt>
                <c:pt idx="286186">
                  <c:v>663.02292471203305</c:v>
                </c:pt>
                <c:pt idx="286187">
                  <c:v>663.02524146730605</c:v>
                </c:pt>
                <c:pt idx="286188">
                  <c:v>663.02755822257996</c:v>
                </c:pt>
                <c:pt idx="286189">
                  <c:v>663.02987497785296</c:v>
                </c:pt>
                <c:pt idx="286190">
                  <c:v>663.03219173312698</c:v>
                </c:pt>
                <c:pt idx="286191">
                  <c:v>663.034508488401</c:v>
                </c:pt>
                <c:pt idx="286192">
                  <c:v>663.036825243674</c:v>
                </c:pt>
                <c:pt idx="286193">
                  <c:v>663.03914199894803</c:v>
                </c:pt>
                <c:pt idx="286194">
                  <c:v>663.04145875422103</c:v>
                </c:pt>
                <c:pt idx="286195">
                  <c:v>663.04377550949505</c:v>
                </c:pt>
                <c:pt idx="286196">
                  <c:v>663.04609226476805</c:v>
                </c:pt>
                <c:pt idx="286197">
                  <c:v>663.04840902004196</c:v>
                </c:pt>
                <c:pt idx="286198">
                  <c:v>663.05072577531598</c:v>
                </c:pt>
                <c:pt idx="286199">
                  <c:v>663.05304253058898</c:v>
                </c:pt>
                <c:pt idx="286200">
                  <c:v>663.05535928586301</c:v>
                </c:pt>
                <c:pt idx="286201">
                  <c:v>663.05767604113601</c:v>
                </c:pt>
                <c:pt idx="286202">
                  <c:v>663.05999279641003</c:v>
                </c:pt>
                <c:pt idx="286203">
                  <c:v>663.06230955168303</c:v>
                </c:pt>
                <c:pt idx="286204">
                  <c:v>663.06462630695705</c:v>
                </c:pt>
                <c:pt idx="286205">
                  <c:v>663.06694306223096</c:v>
                </c:pt>
                <c:pt idx="286206">
                  <c:v>663.06925981750396</c:v>
                </c:pt>
                <c:pt idx="286207">
                  <c:v>663.07157657277799</c:v>
                </c:pt>
                <c:pt idx="286208">
                  <c:v>663.07389332805099</c:v>
                </c:pt>
                <c:pt idx="286209">
                  <c:v>663.07621008332501</c:v>
                </c:pt>
                <c:pt idx="286210">
                  <c:v>663.07852683859801</c:v>
                </c:pt>
                <c:pt idx="286211">
                  <c:v>663.08084359387203</c:v>
                </c:pt>
                <c:pt idx="286212">
                  <c:v>663.08316034914606</c:v>
                </c:pt>
                <c:pt idx="286213">
                  <c:v>663.08547710441906</c:v>
                </c:pt>
                <c:pt idx="286214">
                  <c:v>663.08779385969297</c:v>
                </c:pt>
                <c:pt idx="286215">
                  <c:v>663.09011061496597</c:v>
                </c:pt>
                <c:pt idx="286216">
                  <c:v>663.09242737023999</c:v>
                </c:pt>
                <c:pt idx="286217">
                  <c:v>663.09474412551299</c:v>
                </c:pt>
                <c:pt idx="286218">
                  <c:v>663.09706088078701</c:v>
                </c:pt>
                <c:pt idx="286219">
                  <c:v>663.09937763606104</c:v>
                </c:pt>
                <c:pt idx="286220">
                  <c:v>663.10169439133404</c:v>
                </c:pt>
                <c:pt idx="286221">
                  <c:v>663.10401114660795</c:v>
                </c:pt>
                <c:pt idx="286222">
                  <c:v>663.10632790188095</c:v>
                </c:pt>
                <c:pt idx="286223">
                  <c:v>663.10864465715497</c:v>
                </c:pt>
                <c:pt idx="286224">
                  <c:v>663.11096141242797</c:v>
                </c:pt>
                <c:pt idx="286225">
                  <c:v>663.11327816770199</c:v>
                </c:pt>
                <c:pt idx="286226">
                  <c:v>663.11559492297499</c:v>
                </c:pt>
                <c:pt idx="286227">
                  <c:v>663.11791167824902</c:v>
                </c:pt>
                <c:pt idx="286228">
                  <c:v>663.12022843352304</c:v>
                </c:pt>
                <c:pt idx="286229">
                  <c:v>663.12254518879604</c:v>
                </c:pt>
                <c:pt idx="286230">
                  <c:v>663.12486194406995</c:v>
                </c:pt>
                <c:pt idx="286231">
                  <c:v>663.12717869934295</c:v>
                </c:pt>
                <c:pt idx="286232">
                  <c:v>663.12949545461697</c:v>
                </c:pt>
                <c:pt idx="286233">
                  <c:v>663.13181220988997</c:v>
                </c:pt>
                <c:pt idx="286234">
                  <c:v>663.134128965164</c:v>
                </c:pt>
                <c:pt idx="286235">
                  <c:v>663.13644572043802</c:v>
                </c:pt>
                <c:pt idx="286236">
                  <c:v>663.13876247571102</c:v>
                </c:pt>
                <c:pt idx="286237">
                  <c:v>663.14107923098504</c:v>
                </c:pt>
                <c:pt idx="286238">
                  <c:v>663.14339598625804</c:v>
                </c:pt>
                <c:pt idx="286239">
                  <c:v>663.14571274153195</c:v>
                </c:pt>
                <c:pt idx="286240">
                  <c:v>663.14802949680495</c:v>
                </c:pt>
                <c:pt idx="286241">
                  <c:v>663.15034625207898</c:v>
                </c:pt>
                <c:pt idx="286242">
                  <c:v>663.152663007353</c:v>
                </c:pt>
                <c:pt idx="286243">
                  <c:v>663.154979762626</c:v>
                </c:pt>
                <c:pt idx="286244">
                  <c:v>663.15729651790002</c:v>
                </c:pt>
                <c:pt idx="286245">
                  <c:v>663.15961327317302</c:v>
                </c:pt>
                <c:pt idx="286246">
                  <c:v>663.16193002844705</c:v>
                </c:pt>
                <c:pt idx="286247">
                  <c:v>663.16424678372005</c:v>
                </c:pt>
                <c:pt idx="286248">
                  <c:v>663.16656353899396</c:v>
                </c:pt>
                <c:pt idx="286249">
                  <c:v>663.16888029426798</c:v>
                </c:pt>
                <c:pt idx="286250">
                  <c:v>663.17119704954098</c:v>
                </c:pt>
                <c:pt idx="286251">
                  <c:v>663.173513804815</c:v>
                </c:pt>
                <c:pt idx="286252">
                  <c:v>663.175830560088</c:v>
                </c:pt>
                <c:pt idx="286253">
                  <c:v>663.17814731536203</c:v>
                </c:pt>
                <c:pt idx="286254">
                  <c:v>663.18046407063503</c:v>
                </c:pt>
                <c:pt idx="286255">
                  <c:v>663.18278082590905</c:v>
                </c:pt>
                <c:pt idx="286256">
                  <c:v>663.18509758118296</c:v>
                </c:pt>
                <c:pt idx="286257">
                  <c:v>663.18741433645596</c:v>
                </c:pt>
                <c:pt idx="286258">
                  <c:v>663.18973109172998</c:v>
                </c:pt>
                <c:pt idx="286259">
                  <c:v>663.19204784700298</c:v>
                </c:pt>
                <c:pt idx="286260">
                  <c:v>663.19436460227701</c:v>
                </c:pt>
                <c:pt idx="286261">
                  <c:v>663.19668135755001</c:v>
                </c:pt>
                <c:pt idx="286262">
                  <c:v>663.19899811282403</c:v>
                </c:pt>
                <c:pt idx="286263">
                  <c:v>663.20131486809805</c:v>
                </c:pt>
                <c:pt idx="286264">
                  <c:v>663.20363162337105</c:v>
                </c:pt>
                <c:pt idx="286265">
                  <c:v>663.20594837864496</c:v>
                </c:pt>
                <c:pt idx="286266">
                  <c:v>663.20826513391796</c:v>
                </c:pt>
                <c:pt idx="286267">
                  <c:v>663.21058188919199</c:v>
                </c:pt>
                <c:pt idx="286268">
                  <c:v>663.21289864446499</c:v>
                </c:pt>
                <c:pt idx="286269">
                  <c:v>663.21521539973901</c:v>
                </c:pt>
                <c:pt idx="286270">
                  <c:v>663.21753215501303</c:v>
                </c:pt>
                <c:pt idx="286271">
                  <c:v>663.21984891028603</c:v>
                </c:pt>
                <c:pt idx="286272">
                  <c:v>663.22216566556006</c:v>
                </c:pt>
                <c:pt idx="286273">
                  <c:v>663.22448242083306</c:v>
                </c:pt>
                <c:pt idx="286274">
                  <c:v>663.22679917610697</c:v>
                </c:pt>
                <c:pt idx="286275">
                  <c:v>663.22911593137997</c:v>
                </c:pt>
                <c:pt idx="286276">
                  <c:v>663.23143268665399</c:v>
                </c:pt>
                <c:pt idx="286277">
                  <c:v>663.23374944192699</c:v>
                </c:pt>
                <c:pt idx="286278">
                  <c:v>663.23606619720101</c:v>
                </c:pt>
                <c:pt idx="286279">
                  <c:v>663.23838295247504</c:v>
                </c:pt>
                <c:pt idx="286280">
                  <c:v>663.24069970774804</c:v>
                </c:pt>
                <c:pt idx="286281">
                  <c:v>663.24301646302195</c:v>
                </c:pt>
                <c:pt idx="286282">
                  <c:v>663.24533321829495</c:v>
                </c:pt>
                <c:pt idx="286283">
                  <c:v>663.24764997356897</c:v>
                </c:pt>
                <c:pt idx="286284">
                  <c:v>663.24996672884197</c:v>
                </c:pt>
                <c:pt idx="286285">
                  <c:v>663.25228348411599</c:v>
                </c:pt>
                <c:pt idx="286286">
                  <c:v>663.25460023939002</c:v>
                </c:pt>
                <c:pt idx="286287">
                  <c:v>663.25691699466302</c:v>
                </c:pt>
                <c:pt idx="286288">
                  <c:v>663.25923374993704</c:v>
                </c:pt>
                <c:pt idx="286289">
                  <c:v>663.26155050521004</c:v>
                </c:pt>
                <c:pt idx="286290">
                  <c:v>663.26386726048395</c:v>
                </c:pt>
                <c:pt idx="286291">
                  <c:v>663.26618401575695</c:v>
                </c:pt>
                <c:pt idx="286292">
                  <c:v>663.26850077103097</c:v>
                </c:pt>
                <c:pt idx="286293">
                  <c:v>663.270817526305</c:v>
                </c:pt>
                <c:pt idx="286294">
                  <c:v>663.273134281578</c:v>
                </c:pt>
                <c:pt idx="286295">
                  <c:v>663.27545103685202</c:v>
                </c:pt>
                <c:pt idx="286296">
                  <c:v>663.27776779212502</c:v>
                </c:pt>
                <c:pt idx="286297">
                  <c:v>663.28008454739904</c:v>
                </c:pt>
                <c:pt idx="286298">
                  <c:v>663.28240130267204</c:v>
                </c:pt>
                <c:pt idx="286299">
                  <c:v>663.28471805794595</c:v>
                </c:pt>
                <c:pt idx="286300">
                  <c:v>663.28703481321998</c:v>
                </c:pt>
                <c:pt idx="286301">
                  <c:v>663.28935156849298</c:v>
                </c:pt>
                <c:pt idx="286302">
                  <c:v>663.291668323767</c:v>
                </c:pt>
                <c:pt idx="286303">
                  <c:v>663.29398507904</c:v>
                </c:pt>
                <c:pt idx="286304">
                  <c:v>663.29630183431402</c:v>
                </c:pt>
                <c:pt idx="286305">
                  <c:v>663.29861858958702</c:v>
                </c:pt>
                <c:pt idx="286306">
                  <c:v>663.30093534486105</c:v>
                </c:pt>
                <c:pt idx="286307">
                  <c:v>663.30325210013496</c:v>
                </c:pt>
                <c:pt idx="286308">
                  <c:v>663.30556885540796</c:v>
                </c:pt>
                <c:pt idx="286309">
                  <c:v>663.30788561068198</c:v>
                </c:pt>
                <c:pt idx="286310">
                  <c:v>663.31020236595498</c:v>
                </c:pt>
                <c:pt idx="286311">
                  <c:v>663.312519121229</c:v>
                </c:pt>
                <c:pt idx="286312">
                  <c:v>663.314835876502</c:v>
                </c:pt>
                <c:pt idx="286313">
                  <c:v>663.31715263177603</c:v>
                </c:pt>
                <c:pt idx="286314">
                  <c:v>663.31946938705005</c:v>
                </c:pt>
                <c:pt idx="286315">
                  <c:v>663.32178614232305</c:v>
                </c:pt>
                <c:pt idx="286316">
                  <c:v>663.32410289759696</c:v>
                </c:pt>
                <c:pt idx="286317">
                  <c:v>663.32641965286996</c:v>
                </c:pt>
                <c:pt idx="286318">
                  <c:v>663.32873640814398</c:v>
                </c:pt>
                <c:pt idx="286319">
                  <c:v>663.33105316341698</c:v>
                </c:pt>
                <c:pt idx="286320">
                  <c:v>663.33336991869101</c:v>
                </c:pt>
                <c:pt idx="286321">
                  <c:v>663.33568667396503</c:v>
                </c:pt>
                <c:pt idx="286322">
                  <c:v>663.33800342923803</c:v>
                </c:pt>
                <c:pt idx="286323">
                  <c:v>663.34032018451205</c:v>
                </c:pt>
                <c:pt idx="286324">
                  <c:v>663.34263693978505</c:v>
                </c:pt>
                <c:pt idx="286325">
                  <c:v>663.34495369505896</c:v>
                </c:pt>
                <c:pt idx="286326">
                  <c:v>663.34727045033196</c:v>
                </c:pt>
                <c:pt idx="286327">
                  <c:v>663.34958720560599</c:v>
                </c:pt>
                <c:pt idx="286328">
                  <c:v>663.35190396087899</c:v>
                </c:pt>
                <c:pt idx="286329">
                  <c:v>663.35422071615301</c:v>
                </c:pt>
                <c:pt idx="286330">
                  <c:v>663.35653747142703</c:v>
                </c:pt>
                <c:pt idx="286331">
                  <c:v>663.35885422670003</c:v>
                </c:pt>
                <c:pt idx="286332">
                  <c:v>663.36117098197406</c:v>
                </c:pt>
                <c:pt idx="286333">
                  <c:v>663.36348773724706</c:v>
                </c:pt>
                <c:pt idx="286334">
                  <c:v>663.36580449252097</c:v>
                </c:pt>
                <c:pt idx="286335">
                  <c:v>663.36812124779397</c:v>
                </c:pt>
                <c:pt idx="286336">
                  <c:v>663.37043800306799</c:v>
                </c:pt>
                <c:pt idx="286337">
                  <c:v>663.37275475834201</c:v>
                </c:pt>
                <c:pt idx="286338">
                  <c:v>663.37507151361501</c:v>
                </c:pt>
                <c:pt idx="286339">
                  <c:v>663.37738826888904</c:v>
                </c:pt>
                <c:pt idx="286340">
                  <c:v>663.37970502416204</c:v>
                </c:pt>
                <c:pt idx="286341">
                  <c:v>663.38202177943595</c:v>
                </c:pt>
                <c:pt idx="286342">
                  <c:v>663.38433853470895</c:v>
                </c:pt>
                <c:pt idx="286343">
                  <c:v>663.38665528998297</c:v>
                </c:pt>
                <c:pt idx="286344">
                  <c:v>663.38897204525699</c:v>
                </c:pt>
                <c:pt idx="286345">
                  <c:v>663.39128880052999</c:v>
                </c:pt>
                <c:pt idx="286346">
                  <c:v>663.39360555580402</c:v>
                </c:pt>
                <c:pt idx="286347">
                  <c:v>663.39592231107702</c:v>
                </c:pt>
                <c:pt idx="286348">
                  <c:v>663.39823906635104</c:v>
                </c:pt>
                <c:pt idx="286349">
                  <c:v>663.40055582162404</c:v>
                </c:pt>
                <c:pt idx="286350">
                  <c:v>663.40287257689795</c:v>
                </c:pt>
                <c:pt idx="286351">
                  <c:v>663.40518933217197</c:v>
                </c:pt>
                <c:pt idx="286352">
                  <c:v>663.40750608744497</c:v>
                </c:pt>
                <c:pt idx="286353">
                  <c:v>663.409822842719</c:v>
                </c:pt>
                <c:pt idx="286354">
                  <c:v>663.412139597992</c:v>
                </c:pt>
                <c:pt idx="286355">
                  <c:v>663.41445635326602</c:v>
                </c:pt>
                <c:pt idx="286356">
                  <c:v>663.41677310853902</c:v>
                </c:pt>
                <c:pt idx="286357">
                  <c:v>663.41908986381304</c:v>
                </c:pt>
                <c:pt idx="286358">
                  <c:v>663.42140661908695</c:v>
                </c:pt>
                <c:pt idx="286359">
                  <c:v>663.42372337435995</c:v>
                </c:pt>
                <c:pt idx="286360">
                  <c:v>663.42604012963398</c:v>
                </c:pt>
                <c:pt idx="286361">
                  <c:v>663.42835688490698</c:v>
                </c:pt>
                <c:pt idx="286362">
                  <c:v>663.430673640181</c:v>
                </c:pt>
                <c:pt idx="286363">
                  <c:v>663.432990395454</c:v>
                </c:pt>
                <c:pt idx="286364">
                  <c:v>663.43530715072802</c:v>
                </c:pt>
                <c:pt idx="286365">
                  <c:v>663.43762390600205</c:v>
                </c:pt>
                <c:pt idx="286366">
                  <c:v>663.43994066127505</c:v>
                </c:pt>
                <c:pt idx="286367">
                  <c:v>663.44225741654896</c:v>
                </c:pt>
                <c:pt idx="286368">
                  <c:v>663.44457417182196</c:v>
                </c:pt>
                <c:pt idx="286369">
                  <c:v>663.44689092709598</c:v>
                </c:pt>
                <c:pt idx="286370">
                  <c:v>663.44920768236898</c:v>
                </c:pt>
                <c:pt idx="286371">
                  <c:v>663.451524437643</c:v>
                </c:pt>
                <c:pt idx="286372">
                  <c:v>663.45384119291703</c:v>
                </c:pt>
                <c:pt idx="286373">
                  <c:v>663.45615794819003</c:v>
                </c:pt>
                <c:pt idx="286374">
                  <c:v>663.45847470346405</c:v>
                </c:pt>
                <c:pt idx="286375">
                  <c:v>663.46079145873705</c:v>
                </c:pt>
                <c:pt idx="286376">
                  <c:v>663.46310821401096</c:v>
                </c:pt>
                <c:pt idx="286377">
                  <c:v>663.46542496928396</c:v>
                </c:pt>
                <c:pt idx="286378">
                  <c:v>663.46774172455798</c:v>
                </c:pt>
                <c:pt idx="286379">
                  <c:v>663.47005847983098</c:v>
                </c:pt>
                <c:pt idx="286380">
                  <c:v>663.47237523510501</c:v>
                </c:pt>
                <c:pt idx="286381">
                  <c:v>663.47469199037903</c:v>
                </c:pt>
                <c:pt idx="286382">
                  <c:v>663.47700874565203</c:v>
                </c:pt>
                <c:pt idx="286383">
                  <c:v>663.47932550092605</c:v>
                </c:pt>
                <c:pt idx="286384">
                  <c:v>663.48164225619905</c:v>
                </c:pt>
                <c:pt idx="286385">
                  <c:v>663.48395901147296</c:v>
                </c:pt>
                <c:pt idx="286386">
                  <c:v>663.48627576674596</c:v>
                </c:pt>
                <c:pt idx="286387">
                  <c:v>663.48859252201999</c:v>
                </c:pt>
                <c:pt idx="286388">
                  <c:v>663.49090927729401</c:v>
                </c:pt>
                <c:pt idx="286389">
                  <c:v>663.49322603256701</c:v>
                </c:pt>
                <c:pt idx="286390">
                  <c:v>663.49554278784103</c:v>
                </c:pt>
                <c:pt idx="286391">
                  <c:v>663.49785954311403</c:v>
                </c:pt>
                <c:pt idx="286392">
                  <c:v>663.50017629838806</c:v>
                </c:pt>
                <c:pt idx="286393">
                  <c:v>663.50249305366106</c:v>
                </c:pt>
                <c:pt idx="286394">
                  <c:v>663.50480980893497</c:v>
                </c:pt>
                <c:pt idx="286395">
                  <c:v>663.50712656420899</c:v>
                </c:pt>
                <c:pt idx="286396">
                  <c:v>663.50944331948199</c:v>
                </c:pt>
                <c:pt idx="286397">
                  <c:v>663.51176007475601</c:v>
                </c:pt>
                <c:pt idx="286398">
                  <c:v>663.51407683002901</c:v>
                </c:pt>
                <c:pt idx="286399">
                  <c:v>663.51639358530304</c:v>
                </c:pt>
                <c:pt idx="286400">
                  <c:v>663.51871034057604</c:v>
                </c:pt>
                <c:pt idx="286401">
                  <c:v>663.52102709584994</c:v>
                </c:pt>
                <c:pt idx="286402">
                  <c:v>663.52334385112397</c:v>
                </c:pt>
                <c:pt idx="286403">
                  <c:v>663.52566060639697</c:v>
                </c:pt>
                <c:pt idx="286404">
                  <c:v>663.52797736167099</c:v>
                </c:pt>
                <c:pt idx="286405">
                  <c:v>663.53029411694399</c:v>
                </c:pt>
                <c:pt idx="286406">
                  <c:v>663.53261087221802</c:v>
                </c:pt>
                <c:pt idx="286407">
                  <c:v>663.53492762749102</c:v>
                </c:pt>
                <c:pt idx="286408">
                  <c:v>663.53724438276504</c:v>
                </c:pt>
                <c:pt idx="286409">
                  <c:v>663.53956113803895</c:v>
                </c:pt>
                <c:pt idx="286410">
                  <c:v>663.54187789331195</c:v>
                </c:pt>
                <c:pt idx="286411">
                  <c:v>663.54419464858597</c:v>
                </c:pt>
                <c:pt idx="286412">
                  <c:v>663.54651140385897</c:v>
                </c:pt>
                <c:pt idx="286413">
                  <c:v>663.548828159133</c:v>
                </c:pt>
                <c:pt idx="286414">
                  <c:v>663.551144914406</c:v>
                </c:pt>
                <c:pt idx="286415">
                  <c:v>663.55346166968002</c:v>
                </c:pt>
                <c:pt idx="286416">
                  <c:v>663.55577842495404</c:v>
                </c:pt>
                <c:pt idx="286417">
                  <c:v>663.55809518022704</c:v>
                </c:pt>
                <c:pt idx="286418">
                  <c:v>663.56041193550095</c:v>
                </c:pt>
                <c:pt idx="286419">
                  <c:v>663.56272869077395</c:v>
                </c:pt>
                <c:pt idx="286420">
                  <c:v>663.56504544604798</c:v>
                </c:pt>
                <c:pt idx="286421">
                  <c:v>663.56736220132098</c:v>
                </c:pt>
                <c:pt idx="286422">
                  <c:v>663.569678956595</c:v>
                </c:pt>
                <c:pt idx="286423">
                  <c:v>663.57199571186902</c:v>
                </c:pt>
                <c:pt idx="286424">
                  <c:v>663.57431246714202</c:v>
                </c:pt>
                <c:pt idx="286425">
                  <c:v>663.57662922241605</c:v>
                </c:pt>
                <c:pt idx="286426">
                  <c:v>663.57894597768905</c:v>
                </c:pt>
                <c:pt idx="286427">
                  <c:v>663.58126273296295</c:v>
                </c:pt>
                <c:pt idx="286428">
                  <c:v>663.58357948823596</c:v>
                </c:pt>
                <c:pt idx="286429">
                  <c:v>663.58589624350998</c:v>
                </c:pt>
                <c:pt idx="286430">
                  <c:v>663.58821299878298</c:v>
                </c:pt>
                <c:pt idx="286431">
                  <c:v>663.590529754057</c:v>
                </c:pt>
                <c:pt idx="286432">
                  <c:v>663.59284650933103</c:v>
                </c:pt>
                <c:pt idx="286433">
                  <c:v>663.59516326460403</c:v>
                </c:pt>
                <c:pt idx="286434">
                  <c:v>663.59748001987805</c:v>
                </c:pt>
                <c:pt idx="286435">
                  <c:v>663.59979677515105</c:v>
                </c:pt>
                <c:pt idx="286436">
                  <c:v>663.60211353042496</c:v>
                </c:pt>
                <c:pt idx="286437">
                  <c:v>663.60443028569796</c:v>
                </c:pt>
                <c:pt idx="286438">
                  <c:v>663.60674704097198</c:v>
                </c:pt>
                <c:pt idx="286439">
                  <c:v>663.60906379624601</c:v>
                </c:pt>
                <c:pt idx="286440">
                  <c:v>663.61138055151901</c:v>
                </c:pt>
                <c:pt idx="286441">
                  <c:v>663.61369730679303</c:v>
                </c:pt>
                <c:pt idx="286442">
                  <c:v>663.61601406206603</c:v>
                </c:pt>
                <c:pt idx="286443">
                  <c:v>663.61833081734005</c:v>
                </c:pt>
                <c:pt idx="286444">
                  <c:v>663.62064757261305</c:v>
                </c:pt>
                <c:pt idx="286445">
                  <c:v>663.62296432788696</c:v>
                </c:pt>
                <c:pt idx="286446">
                  <c:v>663.62528108316098</c:v>
                </c:pt>
                <c:pt idx="286447">
                  <c:v>663.62759783843399</c:v>
                </c:pt>
                <c:pt idx="286448">
                  <c:v>663.62991459370801</c:v>
                </c:pt>
                <c:pt idx="286449">
                  <c:v>663.63223134898101</c:v>
                </c:pt>
                <c:pt idx="286450">
                  <c:v>663.63454810425503</c:v>
                </c:pt>
                <c:pt idx="286451">
                  <c:v>663.63686485952803</c:v>
                </c:pt>
                <c:pt idx="286452">
                  <c:v>663.63918161480206</c:v>
                </c:pt>
                <c:pt idx="286453">
                  <c:v>663.64149837007596</c:v>
                </c:pt>
                <c:pt idx="286454">
                  <c:v>663.64381512534897</c:v>
                </c:pt>
                <c:pt idx="286455">
                  <c:v>663.64613188062299</c:v>
                </c:pt>
                <c:pt idx="286456">
                  <c:v>663.64844863589599</c:v>
                </c:pt>
                <c:pt idx="286457">
                  <c:v>663.65076539117001</c:v>
                </c:pt>
                <c:pt idx="286458">
                  <c:v>663.65308214644301</c:v>
                </c:pt>
                <c:pt idx="286459">
                  <c:v>663.65539890171704</c:v>
                </c:pt>
                <c:pt idx="286460">
                  <c:v>663.65771565699094</c:v>
                </c:pt>
                <c:pt idx="286461">
                  <c:v>663.66003241226394</c:v>
                </c:pt>
                <c:pt idx="286462">
                  <c:v>663.66234916753797</c:v>
                </c:pt>
                <c:pt idx="286463">
                  <c:v>663.66466592281097</c:v>
                </c:pt>
                <c:pt idx="286464">
                  <c:v>663.66698267808499</c:v>
                </c:pt>
                <c:pt idx="286465">
                  <c:v>663.66929943335799</c:v>
                </c:pt>
                <c:pt idx="286466">
                  <c:v>663.67161618863202</c:v>
                </c:pt>
                <c:pt idx="286467">
                  <c:v>663.67393294390604</c:v>
                </c:pt>
                <c:pt idx="286468">
                  <c:v>663.67624969917904</c:v>
                </c:pt>
                <c:pt idx="286469">
                  <c:v>663.67856645445295</c:v>
                </c:pt>
                <c:pt idx="286470">
                  <c:v>663.68088320972595</c:v>
                </c:pt>
                <c:pt idx="286471">
                  <c:v>663.68319996499997</c:v>
                </c:pt>
                <c:pt idx="286472">
                  <c:v>663.68551672027297</c:v>
                </c:pt>
                <c:pt idx="286473">
                  <c:v>663.687833475547</c:v>
                </c:pt>
                <c:pt idx="286474">
                  <c:v>663.69015023082</c:v>
                </c:pt>
                <c:pt idx="286475">
                  <c:v>663.69246698609402</c:v>
                </c:pt>
                <c:pt idx="286476">
                  <c:v>663.69478374136804</c:v>
                </c:pt>
                <c:pt idx="286477">
                  <c:v>663.69710049664104</c:v>
                </c:pt>
                <c:pt idx="286478">
                  <c:v>663.69941725191495</c:v>
                </c:pt>
                <c:pt idx="286479">
                  <c:v>663.70173400718795</c:v>
                </c:pt>
                <c:pt idx="286480">
                  <c:v>663.70405076246197</c:v>
                </c:pt>
                <c:pt idx="286481">
                  <c:v>663.70636751773498</c:v>
                </c:pt>
                <c:pt idx="286482">
                  <c:v>663.708684273009</c:v>
                </c:pt>
                <c:pt idx="286483">
                  <c:v>663.71100102828302</c:v>
                </c:pt>
                <c:pt idx="286484">
                  <c:v>663.71331778355602</c:v>
                </c:pt>
                <c:pt idx="286485">
                  <c:v>663.71563453883005</c:v>
                </c:pt>
                <c:pt idx="286486">
                  <c:v>663.71795129410305</c:v>
                </c:pt>
                <c:pt idx="286487">
                  <c:v>663.72026804937695</c:v>
                </c:pt>
                <c:pt idx="286488">
                  <c:v>663.72258480464996</c:v>
                </c:pt>
                <c:pt idx="286489">
                  <c:v>663.72490155992398</c:v>
                </c:pt>
                <c:pt idx="286490">
                  <c:v>663.727218315198</c:v>
                </c:pt>
                <c:pt idx="286491">
                  <c:v>663.729535070471</c:v>
                </c:pt>
                <c:pt idx="286492">
                  <c:v>663.73185182574503</c:v>
                </c:pt>
                <c:pt idx="286493">
                  <c:v>663.73416858101803</c:v>
                </c:pt>
                <c:pt idx="286494">
                  <c:v>663.73648533629205</c:v>
                </c:pt>
                <c:pt idx="286495">
                  <c:v>663.73880209156505</c:v>
                </c:pt>
                <c:pt idx="286496">
                  <c:v>663.74111884683896</c:v>
                </c:pt>
                <c:pt idx="286497">
                  <c:v>663.74343560211298</c:v>
                </c:pt>
                <c:pt idx="286498">
                  <c:v>663.74575235738598</c:v>
                </c:pt>
                <c:pt idx="286499">
                  <c:v>663.74806911266</c:v>
                </c:pt>
                <c:pt idx="286500">
                  <c:v>663.75038586793301</c:v>
                </c:pt>
                <c:pt idx="286501">
                  <c:v>663.75270262320703</c:v>
                </c:pt>
                <c:pt idx="286502">
                  <c:v>663.75501937848003</c:v>
                </c:pt>
                <c:pt idx="286503">
                  <c:v>663.75733613375405</c:v>
                </c:pt>
                <c:pt idx="286504">
                  <c:v>663.75965288902796</c:v>
                </c:pt>
                <c:pt idx="286505">
                  <c:v>663.76196964430096</c:v>
                </c:pt>
                <c:pt idx="286506">
                  <c:v>663.76428639957498</c:v>
                </c:pt>
                <c:pt idx="286507">
                  <c:v>663.76660315484799</c:v>
                </c:pt>
                <c:pt idx="286508">
                  <c:v>663.76891991012201</c:v>
                </c:pt>
                <c:pt idx="286509">
                  <c:v>663.77123666539501</c:v>
                </c:pt>
                <c:pt idx="286510">
                  <c:v>663.77355342066903</c:v>
                </c:pt>
                <c:pt idx="286511">
                  <c:v>663.77587017594306</c:v>
                </c:pt>
                <c:pt idx="286512">
                  <c:v>663.77818693121606</c:v>
                </c:pt>
                <c:pt idx="286513">
                  <c:v>663.78050368648996</c:v>
                </c:pt>
                <c:pt idx="286514">
                  <c:v>663.78282044176296</c:v>
                </c:pt>
                <c:pt idx="286515">
                  <c:v>663.78513719703699</c:v>
                </c:pt>
                <c:pt idx="286516">
                  <c:v>663.78745395230999</c:v>
                </c:pt>
                <c:pt idx="286517">
                  <c:v>663.78977070758401</c:v>
                </c:pt>
                <c:pt idx="286518">
                  <c:v>663.79208746285803</c:v>
                </c:pt>
                <c:pt idx="286519">
                  <c:v>663.79440421813104</c:v>
                </c:pt>
                <c:pt idx="286520">
                  <c:v>663.79672097340494</c:v>
                </c:pt>
                <c:pt idx="286521">
                  <c:v>663.79903772867794</c:v>
                </c:pt>
                <c:pt idx="286522">
                  <c:v>663.80135448395197</c:v>
                </c:pt>
                <c:pt idx="286523">
                  <c:v>663.80367123922497</c:v>
                </c:pt>
                <c:pt idx="286524">
                  <c:v>663.80598799449899</c:v>
                </c:pt>
                <c:pt idx="286525">
                  <c:v>663.80830474977199</c:v>
                </c:pt>
                <c:pt idx="286526">
                  <c:v>663.81062150504602</c:v>
                </c:pt>
                <c:pt idx="286527">
                  <c:v>663.81293826032004</c:v>
                </c:pt>
                <c:pt idx="286528">
                  <c:v>663.81525501559304</c:v>
                </c:pt>
                <c:pt idx="286529">
                  <c:v>663.81757177086695</c:v>
                </c:pt>
                <c:pt idx="286530">
                  <c:v>663.81988852613995</c:v>
                </c:pt>
                <c:pt idx="286531">
                  <c:v>663.82220528141397</c:v>
                </c:pt>
                <c:pt idx="286532">
                  <c:v>663.82452203668697</c:v>
                </c:pt>
                <c:pt idx="286533">
                  <c:v>663.82683879196099</c:v>
                </c:pt>
                <c:pt idx="286534">
                  <c:v>663.82915554723502</c:v>
                </c:pt>
                <c:pt idx="286535">
                  <c:v>663.83147230250802</c:v>
                </c:pt>
                <c:pt idx="286536">
                  <c:v>663.83378905778204</c:v>
                </c:pt>
                <c:pt idx="286537">
                  <c:v>663.83610581305504</c:v>
                </c:pt>
                <c:pt idx="286538">
                  <c:v>663.83842256832895</c:v>
                </c:pt>
                <c:pt idx="286539">
                  <c:v>663.84073932360195</c:v>
                </c:pt>
                <c:pt idx="286540">
                  <c:v>663.84305607887597</c:v>
                </c:pt>
                <c:pt idx="286541">
                  <c:v>663.84537283415</c:v>
                </c:pt>
                <c:pt idx="286542">
                  <c:v>663.847689589423</c:v>
                </c:pt>
                <c:pt idx="286543">
                  <c:v>663.85000634469702</c:v>
                </c:pt>
                <c:pt idx="286544">
                  <c:v>663.85232309997002</c:v>
                </c:pt>
                <c:pt idx="286545">
                  <c:v>663.85463985524405</c:v>
                </c:pt>
                <c:pt idx="286546">
                  <c:v>663.85695661051705</c:v>
                </c:pt>
                <c:pt idx="286547">
                  <c:v>663.85927336579095</c:v>
                </c:pt>
                <c:pt idx="286548">
                  <c:v>663.86159012106498</c:v>
                </c:pt>
                <c:pt idx="286549">
                  <c:v>663.86390687633798</c:v>
                </c:pt>
                <c:pt idx="286550">
                  <c:v>663.866223631612</c:v>
                </c:pt>
                <c:pt idx="286551">
                  <c:v>663.868540386885</c:v>
                </c:pt>
                <c:pt idx="286552">
                  <c:v>663.87085714215902</c:v>
                </c:pt>
                <c:pt idx="286553">
                  <c:v>663.87317389743203</c:v>
                </c:pt>
                <c:pt idx="286554">
                  <c:v>663.87549065270605</c:v>
                </c:pt>
                <c:pt idx="286555">
                  <c:v>663.87780740797996</c:v>
                </c:pt>
                <c:pt idx="286556">
                  <c:v>663.88012416325296</c:v>
                </c:pt>
                <c:pt idx="286557">
                  <c:v>663.88244091852698</c:v>
                </c:pt>
                <c:pt idx="286558">
                  <c:v>663.88475767379998</c:v>
                </c:pt>
                <c:pt idx="286559">
                  <c:v>663.887074429074</c:v>
                </c:pt>
                <c:pt idx="286560">
                  <c:v>663.88939118434701</c:v>
                </c:pt>
                <c:pt idx="286561">
                  <c:v>663.89170793962103</c:v>
                </c:pt>
                <c:pt idx="286562">
                  <c:v>663.89402469489505</c:v>
                </c:pt>
                <c:pt idx="286563">
                  <c:v>663.89634145016805</c:v>
                </c:pt>
                <c:pt idx="286564">
                  <c:v>663.89865820544196</c:v>
                </c:pt>
                <c:pt idx="286565">
                  <c:v>663.90097496071496</c:v>
                </c:pt>
                <c:pt idx="286566">
                  <c:v>663.90329171598898</c:v>
                </c:pt>
                <c:pt idx="286567">
                  <c:v>663.90560847126198</c:v>
                </c:pt>
                <c:pt idx="286568">
                  <c:v>663.90792522653601</c:v>
                </c:pt>
                <c:pt idx="286569">
                  <c:v>663.91024198181003</c:v>
                </c:pt>
                <c:pt idx="286570">
                  <c:v>663.91255873708303</c:v>
                </c:pt>
                <c:pt idx="286571">
                  <c:v>663.91487549235706</c:v>
                </c:pt>
                <c:pt idx="286572">
                  <c:v>663.91719224763006</c:v>
                </c:pt>
                <c:pt idx="286573">
                  <c:v>663.91950900290396</c:v>
                </c:pt>
                <c:pt idx="286574">
                  <c:v>663.92182575817696</c:v>
                </c:pt>
                <c:pt idx="286575">
                  <c:v>663.92414251345099</c:v>
                </c:pt>
                <c:pt idx="286576">
                  <c:v>663.92645926872399</c:v>
                </c:pt>
                <c:pt idx="286577">
                  <c:v>663.92877602399801</c:v>
                </c:pt>
                <c:pt idx="286578">
                  <c:v>663.93109277927203</c:v>
                </c:pt>
                <c:pt idx="286579">
                  <c:v>663.93340953454504</c:v>
                </c:pt>
                <c:pt idx="286580">
                  <c:v>663.93572628981894</c:v>
                </c:pt>
                <c:pt idx="286581">
                  <c:v>663.93804304509194</c:v>
                </c:pt>
                <c:pt idx="286582">
                  <c:v>663.94035980036597</c:v>
                </c:pt>
                <c:pt idx="286583">
                  <c:v>663.94267655563897</c:v>
                </c:pt>
                <c:pt idx="286584">
                  <c:v>663.94499331091299</c:v>
                </c:pt>
                <c:pt idx="286585">
                  <c:v>663.94731006618701</c:v>
                </c:pt>
                <c:pt idx="286586">
                  <c:v>663.94962682146001</c:v>
                </c:pt>
                <c:pt idx="286587">
                  <c:v>663.95194357673404</c:v>
                </c:pt>
                <c:pt idx="286588">
                  <c:v>663.95426033200704</c:v>
                </c:pt>
                <c:pt idx="286589">
                  <c:v>663.95657708728095</c:v>
                </c:pt>
                <c:pt idx="286590">
                  <c:v>663.95889384255395</c:v>
                </c:pt>
                <c:pt idx="286591">
                  <c:v>663.96121059782797</c:v>
                </c:pt>
                <c:pt idx="286592">
                  <c:v>663.96352735310199</c:v>
                </c:pt>
                <c:pt idx="286593">
                  <c:v>663.96584410837499</c:v>
                </c:pt>
                <c:pt idx="286594">
                  <c:v>663.96816086364902</c:v>
                </c:pt>
                <c:pt idx="286595">
                  <c:v>663.97047761892202</c:v>
                </c:pt>
                <c:pt idx="286596">
                  <c:v>663.97279437419604</c:v>
                </c:pt>
                <c:pt idx="286597">
                  <c:v>663.97511112946904</c:v>
                </c:pt>
                <c:pt idx="286598">
                  <c:v>663.97742788474295</c:v>
                </c:pt>
                <c:pt idx="286599">
                  <c:v>663.97974464001697</c:v>
                </c:pt>
                <c:pt idx="286600">
                  <c:v>663.98206139528997</c:v>
                </c:pt>
                <c:pt idx="286601">
                  <c:v>663.984378150564</c:v>
                </c:pt>
                <c:pt idx="286602">
                  <c:v>663.986694905837</c:v>
                </c:pt>
                <c:pt idx="286603">
                  <c:v>663.98901166111102</c:v>
                </c:pt>
                <c:pt idx="286604">
                  <c:v>663.99132841638402</c:v>
                </c:pt>
                <c:pt idx="286605">
                  <c:v>663.99364517165805</c:v>
                </c:pt>
                <c:pt idx="286606">
                  <c:v>663.99596192693195</c:v>
                </c:pt>
                <c:pt idx="286607">
                  <c:v>663.99827868220495</c:v>
                </c:pt>
                <c:pt idx="286608">
                  <c:v>664.00059543747898</c:v>
                </c:pt>
                <c:pt idx="286609">
                  <c:v>664.00291219275198</c:v>
                </c:pt>
                <c:pt idx="286610">
                  <c:v>664.005228948026</c:v>
                </c:pt>
                <c:pt idx="286611">
                  <c:v>664.007545703299</c:v>
                </c:pt>
                <c:pt idx="286612">
                  <c:v>664.00986245857302</c:v>
                </c:pt>
                <c:pt idx="286613">
                  <c:v>664.01217921384705</c:v>
                </c:pt>
                <c:pt idx="286614">
                  <c:v>664.01449596912005</c:v>
                </c:pt>
                <c:pt idx="286615">
                  <c:v>664.01681272439396</c:v>
                </c:pt>
                <c:pt idx="286616">
                  <c:v>664.01912947966696</c:v>
                </c:pt>
                <c:pt idx="286617">
                  <c:v>664.02144623494098</c:v>
                </c:pt>
                <c:pt idx="286618">
                  <c:v>664.02376299021398</c:v>
                </c:pt>
                <c:pt idx="286619">
                  <c:v>664.026079745488</c:v>
                </c:pt>
                <c:pt idx="286620">
                  <c:v>664.02839650076203</c:v>
                </c:pt>
                <c:pt idx="286621">
                  <c:v>664.03071325603503</c:v>
                </c:pt>
                <c:pt idx="286622">
                  <c:v>664.03303001130905</c:v>
                </c:pt>
                <c:pt idx="286623">
                  <c:v>664.03534676658205</c:v>
                </c:pt>
                <c:pt idx="286624">
                  <c:v>664.03766352185596</c:v>
                </c:pt>
                <c:pt idx="286625">
                  <c:v>664.03998027712896</c:v>
                </c:pt>
                <c:pt idx="286626">
                  <c:v>664.04229703240298</c:v>
                </c:pt>
                <c:pt idx="286627">
                  <c:v>664.04461378767598</c:v>
                </c:pt>
                <c:pt idx="286628">
                  <c:v>664.04693054295001</c:v>
                </c:pt>
                <c:pt idx="286629">
                  <c:v>664.04924729822403</c:v>
                </c:pt>
                <c:pt idx="286630">
                  <c:v>664.05156405349703</c:v>
                </c:pt>
                <c:pt idx="286631">
                  <c:v>664.05388080877105</c:v>
                </c:pt>
                <c:pt idx="286632">
                  <c:v>664.05619756404406</c:v>
                </c:pt>
                <c:pt idx="286633">
                  <c:v>664.05851431931796</c:v>
                </c:pt>
                <c:pt idx="286634">
                  <c:v>664.06083107459096</c:v>
                </c:pt>
                <c:pt idx="286635">
                  <c:v>664.06314782986499</c:v>
                </c:pt>
                <c:pt idx="286636">
                  <c:v>664.06546458513901</c:v>
                </c:pt>
                <c:pt idx="286637">
                  <c:v>664.06778134041201</c:v>
                </c:pt>
                <c:pt idx="286638">
                  <c:v>664.07009809568603</c:v>
                </c:pt>
                <c:pt idx="286639">
                  <c:v>664.07241485095903</c:v>
                </c:pt>
                <c:pt idx="286640">
                  <c:v>664.07473160623294</c:v>
                </c:pt>
                <c:pt idx="286641">
                  <c:v>664.07704836150594</c:v>
                </c:pt>
                <c:pt idx="286642">
                  <c:v>664.07936511677997</c:v>
                </c:pt>
                <c:pt idx="286643">
                  <c:v>664.08168187205399</c:v>
                </c:pt>
                <c:pt idx="286644">
                  <c:v>664.08399862732699</c:v>
                </c:pt>
                <c:pt idx="286645">
                  <c:v>664.08631538260101</c:v>
                </c:pt>
                <c:pt idx="286646">
                  <c:v>664.08863213787401</c:v>
                </c:pt>
                <c:pt idx="286647">
                  <c:v>664.09094889314804</c:v>
                </c:pt>
                <c:pt idx="286648">
                  <c:v>664.09326564842104</c:v>
                </c:pt>
                <c:pt idx="286649">
                  <c:v>664.09558240369495</c:v>
                </c:pt>
                <c:pt idx="286650">
                  <c:v>664.09789915896897</c:v>
                </c:pt>
                <c:pt idx="286651">
                  <c:v>664.10021591424197</c:v>
                </c:pt>
                <c:pt idx="286652">
                  <c:v>664.10253266951599</c:v>
                </c:pt>
                <c:pt idx="286653">
                  <c:v>664.10484942478899</c:v>
                </c:pt>
                <c:pt idx="286654">
                  <c:v>664.10716618006302</c:v>
                </c:pt>
                <c:pt idx="286655">
                  <c:v>664.10948293533602</c:v>
                </c:pt>
                <c:pt idx="286656">
                  <c:v>664.11179969061004</c:v>
                </c:pt>
                <c:pt idx="286657">
                  <c:v>664.11411644588395</c:v>
                </c:pt>
                <c:pt idx="286658">
                  <c:v>664.11643320115695</c:v>
                </c:pt>
                <c:pt idx="286659">
                  <c:v>664.11874995643097</c:v>
                </c:pt>
                <c:pt idx="286660">
                  <c:v>664.12106671170397</c:v>
                </c:pt>
                <c:pt idx="286661">
                  <c:v>664.123383466978</c:v>
                </c:pt>
                <c:pt idx="286662">
                  <c:v>664.125700222251</c:v>
                </c:pt>
                <c:pt idx="286663">
                  <c:v>664.12801697752502</c:v>
                </c:pt>
                <c:pt idx="286664">
                  <c:v>664.13033373279904</c:v>
                </c:pt>
                <c:pt idx="286665">
                  <c:v>664.13265048807204</c:v>
                </c:pt>
                <c:pt idx="286666">
                  <c:v>664.13496724334595</c:v>
                </c:pt>
                <c:pt idx="286667">
                  <c:v>664.13728399861895</c:v>
                </c:pt>
                <c:pt idx="286668">
                  <c:v>664.13960075389298</c:v>
                </c:pt>
                <c:pt idx="286669">
                  <c:v>664.14191750916598</c:v>
                </c:pt>
                <c:pt idx="286670">
                  <c:v>664.14423426444</c:v>
                </c:pt>
                <c:pt idx="286671">
                  <c:v>664.14655101971402</c:v>
                </c:pt>
                <c:pt idx="286672">
                  <c:v>664.14886777498702</c:v>
                </c:pt>
                <c:pt idx="286673">
                  <c:v>664.15118453026105</c:v>
                </c:pt>
                <c:pt idx="286674">
                  <c:v>664.15350128553405</c:v>
                </c:pt>
                <c:pt idx="286675">
                  <c:v>664.15581804080796</c:v>
                </c:pt>
                <c:pt idx="286676">
                  <c:v>664.15813479608096</c:v>
                </c:pt>
                <c:pt idx="286677">
                  <c:v>664.16045155135498</c:v>
                </c:pt>
                <c:pt idx="286678">
                  <c:v>664.16276830662798</c:v>
                </c:pt>
                <c:pt idx="286679">
                  <c:v>664.165085061902</c:v>
                </c:pt>
                <c:pt idx="286680">
                  <c:v>664.16740181717603</c:v>
                </c:pt>
                <c:pt idx="286681">
                  <c:v>664.16971857244903</c:v>
                </c:pt>
                <c:pt idx="286682">
                  <c:v>664.17203532772305</c:v>
                </c:pt>
                <c:pt idx="286683">
                  <c:v>664.17435208299605</c:v>
                </c:pt>
                <c:pt idx="286684">
                  <c:v>664.17666883826996</c:v>
                </c:pt>
                <c:pt idx="286685">
                  <c:v>664.17898559354296</c:v>
                </c:pt>
                <c:pt idx="286686">
                  <c:v>664.18130234881698</c:v>
                </c:pt>
                <c:pt idx="286687">
                  <c:v>664.18361910409101</c:v>
                </c:pt>
                <c:pt idx="286688">
                  <c:v>664.18593585936401</c:v>
                </c:pt>
                <c:pt idx="286689">
                  <c:v>664.18825261463803</c:v>
                </c:pt>
                <c:pt idx="286690">
                  <c:v>664.19056936991103</c:v>
                </c:pt>
                <c:pt idx="286691">
                  <c:v>664.19288612518505</c:v>
                </c:pt>
                <c:pt idx="286692">
                  <c:v>664.19520288045806</c:v>
                </c:pt>
                <c:pt idx="286693">
                  <c:v>664.19751963573196</c:v>
                </c:pt>
                <c:pt idx="286694">
                  <c:v>664.19983639100599</c:v>
                </c:pt>
                <c:pt idx="286695">
                  <c:v>664.20215314627899</c:v>
                </c:pt>
                <c:pt idx="286696">
                  <c:v>664.20446990155301</c:v>
                </c:pt>
                <c:pt idx="286697">
                  <c:v>664.20678665682601</c:v>
                </c:pt>
                <c:pt idx="286698">
                  <c:v>664.20910341210003</c:v>
                </c:pt>
                <c:pt idx="286699">
                  <c:v>664.21142016737303</c:v>
                </c:pt>
                <c:pt idx="286700">
                  <c:v>664.21373692264694</c:v>
                </c:pt>
                <c:pt idx="286701">
                  <c:v>664.21605367792097</c:v>
                </c:pt>
                <c:pt idx="286702">
                  <c:v>664.21837043319397</c:v>
                </c:pt>
                <c:pt idx="286703">
                  <c:v>664.22068718846799</c:v>
                </c:pt>
                <c:pt idx="286704">
                  <c:v>664.22300394374099</c:v>
                </c:pt>
                <c:pt idx="286705">
                  <c:v>664.22532069901501</c:v>
                </c:pt>
                <c:pt idx="286706">
                  <c:v>664.22763745428801</c:v>
                </c:pt>
                <c:pt idx="286707">
                  <c:v>664.22995420956204</c:v>
                </c:pt>
                <c:pt idx="286708">
                  <c:v>664.23227096483595</c:v>
                </c:pt>
                <c:pt idx="286709">
                  <c:v>664.23458772010895</c:v>
                </c:pt>
                <c:pt idx="286710">
                  <c:v>664.23690447538297</c:v>
                </c:pt>
                <c:pt idx="286711">
                  <c:v>664.23922123065597</c:v>
                </c:pt>
                <c:pt idx="286712">
                  <c:v>664.24153798592999</c:v>
                </c:pt>
                <c:pt idx="286713">
                  <c:v>664.24385474120299</c:v>
                </c:pt>
                <c:pt idx="286714">
                  <c:v>664.24617149647702</c:v>
                </c:pt>
                <c:pt idx="286715">
                  <c:v>664.24848825175104</c:v>
                </c:pt>
                <c:pt idx="286716">
                  <c:v>664.25080500702404</c:v>
                </c:pt>
                <c:pt idx="286717">
                  <c:v>664.25312176229795</c:v>
                </c:pt>
                <c:pt idx="286718">
                  <c:v>664.25543851757095</c:v>
                </c:pt>
                <c:pt idx="286719">
                  <c:v>664.25775527284497</c:v>
                </c:pt>
                <c:pt idx="286720">
                  <c:v>664.26007202811797</c:v>
                </c:pt>
                <c:pt idx="286721">
                  <c:v>664.262388783392</c:v>
                </c:pt>
                <c:pt idx="286722">
                  <c:v>664.26470553866602</c:v>
                </c:pt>
                <c:pt idx="286723">
                  <c:v>664.26702229393902</c:v>
                </c:pt>
                <c:pt idx="286724">
                  <c:v>664.26933904921304</c:v>
                </c:pt>
                <c:pt idx="286725">
                  <c:v>664.27165580448604</c:v>
                </c:pt>
                <c:pt idx="286726">
                  <c:v>664.27397255975995</c:v>
                </c:pt>
                <c:pt idx="286727">
                  <c:v>664.27628931503295</c:v>
                </c:pt>
                <c:pt idx="286728">
                  <c:v>664.27860607030698</c:v>
                </c:pt>
                <c:pt idx="286729">
                  <c:v>664.28092282557998</c:v>
                </c:pt>
                <c:pt idx="286730">
                  <c:v>664.283239580854</c:v>
                </c:pt>
                <c:pt idx="286731">
                  <c:v>664.28555633612802</c:v>
                </c:pt>
                <c:pt idx="286732">
                  <c:v>664.28787309140102</c:v>
                </c:pt>
                <c:pt idx="286733">
                  <c:v>664.29018984667505</c:v>
                </c:pt>
                <c:pt idx="286734">
                  <c:v>664.29250660194805</c:v>
                </c:pt>
                <c:pt idx="286735">
                  <c:v>664.29482335722196</c:v>
                </c:pt>
                <c:pt idx="286736">
                  <c:v>664.29714011249496</c:v>
                </c:pt>
                <c:pt idx="286737">
                  <c:v>664.29945686776898</c:v>
                </c:pt>
                <c:pt idx="286738">
                  <c:v>664.301773623043</c:v>
                </c:pt>
                <c:pt idx="286739">
                  <c:v>664.304090378316</c:v>
                </c:pt>
                <c:pt idx="286740">
                  <c:v>664.30640713359003</c:v>
                </c:pt>
                <c:pt idx="286741">
                  <c:v>664.30872388886303</c:v>
                </c:pt>
                <c:pt idx="286742">
                  <c:v>664.31104064413705</c:v>
                </c:pt>
                <c:pt idx="286743">
                  <c:v>664.31335739941005</c:v>
                </c:pt>
                <c:pt idx="286744">
                  <c:v>664.31567415468396</c:v>
                </c:pt>
                <c:pt idx="286745">
                  <c:v>664.31799090995798</c:v>
                </c:pt>
                <c:pt idx="286746">
                  <c:v>664.32030766523098</c:v>
                </c:pt>
                <c:pt idx="286747">
                  <c:v>664.32262442050501</c:v>
                </c:pt>
                <c:pt idx="286748">
                  <c:v>664.32494117577801</c:v>
                </c:pt>
                <c:pt idx="286749">
                  <c:v>664.32725793105203</c:v>
                </c:pt>
                <c:pt idx="286750">
                  <c:v>664.32957468632503</c:v>
                </c:pt>
                <c:pt idx="286751">
                  <c:v>664.33189144159905</c:v>
                </c:pt>
                <c:pt idx="286752">
                  <c:v>664.33420819687296</c:v>
                </c:pt>
                <c:pt idx="286753">
                  <c:v>664.33652495214596</c:v>
                </c:pt>
                <c:pt idx="286754">
                  <c:v>664.33884170741999</c:v>
                </c:pt>
                <c:pt idx="286755">
                  <c:v>664.34115846269299</c:v>
                </c:pt>
                <c:pt idx="286756">
                  <c:v>664.34347521796701</c:v>
                </c:pt>
                <c:pt idx="286757">
                  <c:v>664.34579197324001</c:v>
                </c:pt>
                <c:pt idx="286758">
                  <c:v>664.34810872851403</c:v>
                </c:pt>
                <c:pt idx="286759">
                  <c:v>664.35042548378794</c:v>
                </c:pt>
                <c:pt idx="286760">
                  <c:v>664.35274223906094</c:v>
                </c:pt>
                <c:pt idx="286761">
                  <c:v>664.35505899433497</c:v>
                </c:pt>
                <c:pt idx="286762">
                  <c:v>664.35737574960797</c:v>
                </c:pt>
                <c:pt idx="286763">
                  <c:v>664.35969250488199</c:v>
                </c:pt>
                <c:pt idx="286764">
                  <c:v>664.36200926015499</c:v>
                </c:pt>
                <c:pt idx="286765">
                  <c:v>664.36432601542901</c:v>
                </c:pt>
                <c:pt idx="286766">
                  <c:v>664.36664277070304</c:v>
                </c:pt>
                <c:pt idx="286767">
                  <c:v>664.36895952597604</c:v>
                </c:pt>
                <c:pt idx="286768">
                  <c:v>664.37127628124995</c:v>
                </c:pt>
                <c:pt idx="286769">
                  <c:v>664.37359303652295</c:v>
                </c:pt>
                <c:pt idx="286770">
                  <c:v>664.37590979179697</c:v>
                </c:pt>
                <c:pt idx="286771">
                  <c:v>664.37822654706997</c:v>
                </c:pt>
                <c:pt idx="286772">
                  <c:v>664.38054330234399</c:v>
                </c:pt>
                <c:pt idx="286773">
                  <c:v>664.38286005761699</c:v>
                </c:pt>
                <c:pt idx="286774">
                  <c:v>664.38517681289102</c:v>
                </c:pt>
                <c:pt idx="286775">
                  <c:v>664.38749356816504</c:v>
                </c:pt>
                <c:pt idx="286776">
                  <c:v>664.38981032343804</c:v>
                </c:pt>
                <c:pt idx="286777">
                  <c:v>664.39212707871195</c:v>
                </c:pt>
                <c:pt idx="286778">
                  <c:v>664.39444383398495</c:v>
                </c:pt>
                <c:pt idx="286779">
                  <c:v>664.39676058925897</c:v>
                </c:pt>
                <c:pt idx="286780">
                  <c:v>664.39907734453197</c:v>
                </c:pt>
                <c:pt idx="286781">
                  <c:v>664.401394099806</c:v>
                </c:pt>
                <c:pt idx="286782">
                  <c:v>664.40371085508002</c:v>
                </c:pt>
                <c:pt idx="286783">
                  <c:v>664.40602761035302</c:v>
                </c:pt>
                <c:pt idx="286784">
                  <c:v>664.40834436562704</c:v>
                </c:pt>
                <c:pt idx="286785">
                  <c:v>664.41066112090004</c:v>
                </c:pt>
                <c:pt idx="286786">
                  <c:v>664.41297787617395</c:v>
                </c:pt>
                <c:pt idx="286787">
                  <c:v>664.41529463144695</c:v>
                </c:pt>
                <c:pt idx="286788">
                  <c:v>664.41761138672098</c:v>
                </c:pt>
                <c:pt idx="286789">
                  <c:v>664.419928141995</c:v>
                </c:pt>
                <c:pt idx="286790">
                  <c:v>664.422244897268</c:v>
                </c:pt>
                <c:pt idx="286791">
                  <c:v>664.42456165254202</c:v>
                </c:pt>
                <c:pt idx="286792">
                  <c:v>664.42687840781502</c:v>
                </c:pt>
                <c:pt idx="286793">
                  <c:v>664.42919516308905</c:v>
                </c:pt>
                <c:pt idx="286794">
                  <c:v>664.43151191836205</c:v>
                </c:pt>
                <c:pt idx="286795">
                  <c:v>664.43382867363596</c:v>
                </c:pt>
                <c:pt idx="286796">
                  <c:v>664.43614542890998</c:v>
                </c:pt>
                <c:pt idx="286797">
                  <c:v>664.43846218418298</c:v>
                </c:pt>
                <c:pt idx="286798">
                  <c:v>664.440778939457</c:v>
                </c:pt>
                <c:pt idx="286799">
                  <c:v>664.44309569473</c:v>
                </c:pt>
                <c:pt idx="286800">
                  <c:v>664.44541245000403</c:v>
                </c:pt>
                <c:pt idx="286801">
                  <c:v>664.44772920527703</c:v>
                </c:pt>
                <c:pt idx="286802">
                  <c:v>664.45004596055105</c:v>
                </c:pt>
                <c:pt idx="286803">
                  <c:v>664.45236271582496</c:v>
                </c:pt>
                <c:pt idx="286804">
                  <c:v>664.45467947109796</c:v>
                </c:pt>
                <c:pt idx="286805">
                  <c:v>664.45699622637198</c:v>
                </c:pt>
                <c:pt idx="286806">
                  <c:v>664.45931298164498</c:v>
                </c:pt>
                <c:pt idx="286807">
                  <c:v>664.46162973691901</c:v>
                </c:pt>
                <c:pt idx="286808">
                  <c:v>664.46394649219201</c:v>
                </c:pt>
                <c:pt idx="286809">
                  <c:v>664.46626324746603</c:v>
                </c:pt>
                <c:pt idx="286810">
                  <c:v>664.46858000274005</c:v>
                </c:pt>
                <c:pt idx="286811">
                  <c:v>664.47089675801305</c:v>
                </c:pt>
                <c:pt idx="286812">
                  <c:v>664.47321351328696</c:v>
                </c:pt>
                <c:pt idx="286813">
                  <c:v>664.47553026855996</c:v>
                </c:pt>
                <c:pt idx="286814">
                  <c:v>664.47784702383399</c:v>
                </c:pt>
                <c:pt idx="286815">
                  <c:v>664.48016377910699</c:v>
                </c:pt>
                <c:pt idx="286816">
                  <c:v>664.48248053438101</c:v>
                </c:pt>
                <c:pt idx="286817">
                  <c:v>664.48479728965503</c:v>
                </c:pt>
                <c:pt idx="286818">
                  <c:v>664.48711404492803</c:v>
                </c:pt>
                <c:pt idx="286819">
                  <c:v>664.48943080020194</c:v>
                </c:pt>
                <c:pt idx="286820">
                  <c:v>664.49174755547494</c:v>
                </c:pt>
                <c:pt idx="286821">
                  <c:v>664.49406431074897</c:v>
                </c:pt>
                <c:pt idx="286822">
                  <c:v>664.49638106602197</c:v>
                </c:pt>
                <c:pt idx="286823">
                  <c:v>664.49869782129599</c:v>
                </c:pt>
                <c:pt idx="286824">
                  <c:v>664.50101457656899</c:v>
                </c:pt>
                <c:pt idx="286825">
                  <c:v>664.50333133184301</c:v>
                </c:pt>
                <c:pt idx="286826">
                  <c:v>664.50564808711704</c:v>
                </c:pt>
                <c:pt idx="286827">
                  <c:v>664.50796484239004</c:v>
                </c:pt>
                <c:pt idx="286828">
                  <c:v>664.51028159766395</c:v>
                </c:pt>
                <c:pt idx="286829">
                  <c:v>664.51259835293695</c:v>
                </c:pt>
                <c:pt idx="286830">
                  <c:v>664.51491510821097</c:v>
                </c:pt>
                <c:pt idx="286831">
                  <c:v>664.51723186348397</c:v>
                </c:pt>
                <c:pt idx="286832">
                  <c:v>664.51954861875799</c:v>
                </c:pt>
                <c:pt idx="286833">
                  <c:v>664.52186537403202</c:v>
                </c:pt>
                <c:pt idx="286834">
                  <c:v>664.52418212930502</c:v>
                </c:pt>
                <c:pt idx="286835">
                  <c:v>664.52649888457904</c:v>
                </c:pt>
                <c:pt idx="286836">
                  <c:v>664.52881563985204</c:v>
                </c:pt>
                <c:pt idx="286837">
                  <c:v>664.53113239512595</c:v>
                </c:pt>
                <c:pt idx="286838">
                  <c:v>664.53344915039895</c:v>
                </c:pt>
                <c:pt idx="286839">
                  <c:v>664.53576590567297</c:v>
                </c:pt>
                <c:pt idx="286840">
                  <c:v>664.538082660947</c:v>
                </c:pt>
                <c:pt idx="286841">
                  <c:v>664.54039941622</c:v>
                </c:pt>
                <c:pt idx="286842">
                  <c:v>664.54271617149402</c:v>
                </c:pt>
                <c:pt idx="286843">
                  <c:v>664.54503292676702</c:v>
                </c:pt>
                <c:pt idx="286844">
                  <c:v>664.54734968204104</c:v>
                </c:pt>
                <c:pt idx="286845">
                  <c:v>664.54966643731404</c:v>
                </c:pt>
                <c:pt idx="286846">
                  <c:v>664.55198319258795</c:v>
                </c:pt>
                <c:pt idx="286847">
                  <c:v>664.55429994786198</c:v>
                </c:pt>
                <c:pt idx="286848">
                  <c:v>664.55661670313498</c:v>
                </c:pt>
                <c:pt idx="286849">
                  <c:v>664.558933458409</c:v>
                </c:pt>
                <c:pt idx="286850">
                  <c:v>664.561250213682</c:v>
                </c:pt>
                <c:pt idx="286851">
                  <c:v>664.56356696895602</c:v>
                </c:pt>
                <c:pt idx="286852">
                  <c:v>664.56588372422902</c:v>
                </c:pt>
                <c:pt idx="286853">
                  <c:v>664.56820047950305</c:v>
                </c:pt>
                <c:pt idx="286854">
                  <c:v>664.57051723477696</c:v>
                </c:pt>
                <c:pt idx="286855">
                  <c:v>664.57283399004996</c:v>
                </c:pt>
                <c:pt idx="286856">
                  <c:v>664.57515074532398</c:v>
                </c:pt>
                <c:pt idx="286857">
                  <c:v>664.57746750059698</c:v>
                </c:pt>
                <c:pt idx="286858">
                  <c:v>664.579784255871</c:v>
                </c:pt>
                <c:pt idx="286859">
                  <c:v>664.582101011144</c:v>
                </c:pt>
                <c:pt idx="286860">
                  <c:v>664.58441776641803</c:v>
                </c:pt>
                <c:pt idx="286861">
                  <c:v>664.58673452169205</c:v>
                </c:pt>
                <c:pt idx="286862">
                  <c:v>664.58905127696505</c:v>
                </c:pt>
                <c:pt idx="286863">
                  <c:v>664.59136803223896</c:v>
                </c:pt>
                <c:pt idx="286864">
                  <c:v>664.59368478751196</c:v>
                </c:pt>
                <c:pt idx="286865">
                  <c:v>664.59600154278598</c:v>
                </c:pt>
                <c:pt idx="286866">
                  <c:v>664.59831829805898</c:v>
                </c:pt>
                <c:pt idx="286867">
                  <c:v>664.60063505333301</c:v>
                </c:pt>
                <c:pt idx="286868">
                  <c:v>664.60295180860703</c:v>
                </c:pt>
                <c:pt idx="286869">
                  <c:v>664.60526856388003</c:v>
                </c:pt>
                <c:pt idx="286870">
                  <c:v>664.60758531915405</c:v>
                </c:pt>
                <c:pt idx="286871">
                  <c:v>664.60990207442705</c:v>
                </c:pt>
                <c:pt idx="286872">
                  <c:v>664.61221882970096</c:v>
                </c:pt>
                <c:pt idx="286873">
                  <c:v>664.61453558497396</c:v>
                </c:pt>
                <c:pt idx="286874">
                  <c:v>664.61685234024799</c:v>
                </c:pt>
                <c:pt idx="286875">
                  <c:v>664.61916909552099</c:v>
                </c:pt>
                <c:pt idx="286876">
                  <c:v>664.62148585079501</c:v>
                </c:pt>
                <c:pt idx="286877">
                  <c:v>664.62380260606903</c:v>
                </c:pt>
                <c:pt idx="286878">
                  <c:v>664.62611936134203</c:v>
                </c:pt>
                <c:pt idx="286879">
                  <c:v>664.62843611661594</c:v>
                </c:pt>
                <c:pt idx="286880">
                  <c:v>664.63075287188894</c:v>
                </c:pt>
                <c:pt idx="286881">
                  <c:v>664.63306962716297</c:v>
                </c:pt>
                <c:pt idx="286882">
                  <c:v>664.63538638243597</c:v>
                </c:pt>
                <c:pt idx="286883">
                  <c:v>664.63770313770999</c:v>
                </c:pt>
                <c:pt idx="286884">
                  <c:v>664.64001989298401</c:v>
                </c:pt>
                <c:pt idx="286885">
                  <c:v>664.64233664825701</c:v>
                </c:pt>
                <c:pt idx="286886">
                  <c:v>664.64465340353104</c:v>
                </c:pt>
                <c:pt idx="286887">
                  <c:v>664.64697015880404</c:v>
                </c:pt>
                <c:pt idx="286888">
                  <c:v>664.64928691407795</c:v>
                </c:pt>
                <c:pt idx="286889">
                  <c:v>664.65160366935095</c:v>
                </c:pt>
                <c:pt idx="286890">
                  <c:v>664.65392042462497</c:v>
                </c:pt>
                <c:pt idx="286891">
                  <c:v>664.65623717989899</c:v>
                </c:pt>
                <c:pt idx="286892">
                  <c:v>664.65855393517199</c:v>
                </c:pt>
                <c:pt idx="286893">
                  <c:v>664.66087069044602</c:v>
                </c:pt>
                <c:pt idx="286894">
                  <c:v>664.66318744571902</c:v>
                </c:pt>
                <c:pt idx="286895">
                  <c:v>664.66550420099304</c:v>
                </c:pt>
                <c:pt idx="286896">
                  <c:v>664.66782095626604</c:v>
                </c:pt>
                <c:pt idx="286897">
                  <c:v>664.67013771153995</c:v>
                </c:pt>
                <c:pt idx="286898">
                  <c:v>664.67245446681397</c:v>
                </c:pt>
                <c:pt idx="286899">
                  <c:v>664.67477122208697</c:v>
                </c:pt>
                <c:pt idx="286900">
                  <c:v>664.677087977361</c:v>
                </c:pt>
                <c:pt idx="286901">
                  <c:v>664.679404732634</c:v>
                </c:pt>
                <c:pt idx="286902">
                  <c:v>664.68172148790802</c:v>
                </c:pt>
                <c:pt idx="286903">
                  <c:v>664.68403824318102</c:v>
                </c:pt>
                <c:pt idx="286904">
                  <c:v>664.68635499845504</c:v>
                </c:pt>
                <c:pt idx="286905">
                  <c:v>664.68867175372895</c:v>
                </c:pt>
                <c:pt idx="286906">
                  <c:v>664.69098850900195</c:v>
                </c:pt>
                <c:pt idx="286907">
                  <c:v>664.69330526427598</c:v>
                </c:pt>
                <c:pt idx="286908">
                  <c:v>664.69562201954898</c:v>
                </c:pt>
                <c:pt idx="286909">
                  <c:v>664.697938774823</c:v>
                </c:pt>
                <c:pt idx="286910">
                  <c:v>664.700255530096</c:v>
                </c:pt>
                <c:pt idx="286911">
                  <c:v>664.70257228537002</c:v>
                </c:pt>
                <c:pt idx="286912">
                  <c:v>664.70488904064405</c:v>
                </c:pt>
                <c:pt idx="286913">
                  <c:v>664.70720579591705</c:v>
                </c:pt>
                <c:pt idx="286914">
                  <c:v>664.70952255119096</c:v>
                </c:pt>
                <c:pt idx="286915">
                  <c:v>664.71183930646396</c:v>
                </c:pt>
                <c:pt idx="286916">
                  <c:v>664.71415606173798</c:v>
                </c:pt>
                <c:pt idx="286917">
                  <c:v>664.71647281701098</c:v>
                </c:pt>
                <c:pt idx="286918">
                  <c:v>664.718789572285</c:v>
                </c:pt>
                <c:pt idx="286919">
                  <c:v>664.72110632755903</c:v>
                </c:pt>
                <c:pt idx="286920">
                  <c:v>664.72342308283203</c:v>
                </c:pt>
                <c:pt idx="286921">
                  <c:v>664.72573983810605</c:v>
                </c:pt>
                <c:pt idx="286922">
                  <c:v>664.72805659337905</c:v>
                </c:pt>
                <c:pt idx="286923">
                  <c:v>664.73037334865296</c:v>
                </c:pt>
                <c:pt idx="286924">
                  <c:v>664.73269010392596</c:v>
                </c:pt>
                <c:pt idx="286925">
                  <c:v>664.73500685919998</c:v>
                </c:pt>
                <c:pt idx="286926">
                  <c:v>664.73732361447298</c:v>
                </c:pt>
                <c:pt idx="286927">
                  <c:v>664.73964036974701</c:v>
                </c:pt>
                <c:pt idx="286928">
                  <c:v>664.74195712502103</c:v>
                </c:pt>
                <c:pt idx="286929">
                  <c:v>664.74427388029403</c:v>
                </c:pt>
                <c:pt idx="286930">
                  <c:v>664.74659063556805</c:v>
                </c:pt>
                <c:pt idx="286931">
                  <c:v>664.74890739084105</c:v>
                </c:pt>
                <c:pt idx="286932">
                  <c:v>664.75122414611496</c:v>
                </c:pt>
                <c:pt idx="286933">
                  <c:v>664.75354090138796</c:v>
                </c:pt>
                <c:pt idx="286934">
                  <c:v>664.75585765666199</c:v>
                </c:pt>
                <c:pt idx="286935">
                  <c:v>664.75817441193601</c:v>
                </c:pt>
                <c:pt idx="286936">
                  <c:v>664.76049116720901</c:v>
                </c:pt>
                <c:pt idx="286937">
                  <c:v>664.76280792248303</c:v>
                </c:pt>
                <c:pt idx="286938">
                  <c:v>664.76512467775603</c:v>
                </c:pt>
                <c:pt idx="286939">
                  <c:v>664.76744143302994</c:v>
                </c:pt>
                <c:pt idx="286940">
                  <c:v>664.76975818830294</c:v>
                </c:pt>
                <c:pt idx="286941">
                  <c:v>664.77207494357697</c:v>
                </c:pt>
                <c:pt idx="286942">
                  <c:v>664.77439169885099</c:v>
                </c:pt>
                <c:pt idx="286943">
                  <c:v>664.77670845412399</c:v>
                </c:pt>
                <c:pt idx="286944">
                  <c:v>664.77902520939801</c:v>
                </c:pt>
                <c:pt idx="286945">
                  <c:v>664.78134196467101</c:v>
                </c:pt>
                <c:pt idx="286946">
                  <c:v>664.78365871994504</c:v>
                </c:pt>
                <c:pt idx="286947">
                  <c:v>664.78597547521804</c:v>
                </c:pt>
                <c:pt idx="286948">
                  <c:v>664.78829223049195</c:v>
                </c:pt>
                <c:pt idx="286949">
                  <c:v>664.79060898576597</c:v>
                </c:pt>
                <c:pt idx="286950">
                  <c:v>664.79292574103897</c:v>
                </c:pt>
                <c:pt idx="286951">
                  <c:v>664.79524249631299</c:v>
                </c:pt>
                <c:pt idx="286952">
                  <c:v>664.79755925158599</c:v>
                </c:pt>
                <c:pt idx="286953">
                  <c:v>664.79987600686002</c:v>
                </c:pt>
                <c:pt idx="286954">
                  <c:v>664.80219276213302</c:v>
                </c:pt>
                <c:pt idx="286955">
                  <c:v>664.80450951740704</c:v>
                </c:pt>
                <c:pt idx="286956">
                  <c:v>664.80682627268095</c:v>
                </c:pt>
                <c:pt idx="286957">
                  <c:v>664.80914302795395</c:v>
                </c:pt>
                <c:pt idx="286958">
                  <c:v>664.81145978322797</c:v>
                </c:pt>
                <c:pt idx="286959">
                  <c:v>664.81377653850097</c:v>
                </c:pt>
                <c:pt idx="286960">
                  <c:v>664.816093293775</c:v>
                </c:pt>
                <c:pt idx="286961">
                  <c:v>664.818410049048</c:v>
                </c:pt>
                <c:pt idx="286962">
                  <c:v>664.82072680432202</c:v>
                </c:pt>
                <c:pt idx="286963">
                  <c:v>664.82304355959604</c:v>
                </c:pt>
                <c:pt idx="286964">
                  <c:v>664.82536031486904</c:v>
                </c:pt>
                <c:pt idx="286965">
                  <c:v>664.82767707014295</c:v>
                </c:pt>
                <c:pt idx="286966">
                  <c:v>664.82999382541595</c:v>
                </c:pt>
                <c:pt idx="286967">
                  <c:v>664.83231058068998</c:v>
                </c:pt>
                <c:pt idx="286968">
                  <c:v>664.83462733596298</c:v>
                </c:pt>
                <c:pt idx="286969">
                  <c:v>664.836944091237</c:v>
                </c:pt>
                <c:pt idx="286970">
                  <c:v>664.83926084651102</c:v>
                </c:pt>
                <c:pt idx="286971">
                  <c:v>664.84157760178402</c:v>
                </c:pt>
                <c:pt idx="286972">
                  <c:v>664.84389435705805</c:v>
                </c:pt>
                <c:pt idx="286973">
                  <c:v>664.84621111233105</c:v>
                </c:pt>
                <c:pt idx="286974">
                  <c:v>664.84852786760496</c:v>
                </c:pt>
                <c:pt idx="286975">
                  <c:v>664.85084462287796</c:v>
                </c:pt>
                <c:pt idx="286976">
                  <c:v>664.85316137815198</c:v>
                </c:pt>
                <c:pt idx="286977">
                  <c:v>664.85547813342498</c:v>
                </c:pt>
                <c:pt idx="286978">
                  <c:v>664.857794888699</c:v>
                </c:pt>
                <c:pt idx="286979">
                  <c:v>664.86011164397303</c:v>
                </c:pt>
                <c:pt idx="286980">
                  <c:v>664.86242839924603</c:v>
                </c:pt>
                <c:pt idx="286981">
                  <c:v>664.86474515452005</c:v>
                </c:pt>
                <c:pt idx="286982">
                  <c:v>664.86706190979305</c:v>
                </c:pt>
                <c:pt idx="286983">
                  <c:v>664.86937866506696</c:v>
                </c:pt>
                <c:pt idx="286984">
                  <c:v>664.87169542033996</c:v>
                </c:pt>
                <c:pt idx="286985">
                  <c:v>664.87401217561398</c:v>
                </c:pt>
                <c:pt idx="286986">
                  <c:v>664.87632893088801</c:v>
                </c:pt>
                <c:pt idx="286987">
                  <c:v>664.87864568616101</c:v>
                </c:pt>
                <c:pt idx="286988">
                  <c:v>664.88096244143503</c:v>
                </c:pt>
                <c:pt idx="286989">
                  <c:v>664.88327919670803</c:v>
                </c:pt>
                <c:pt idx="286990">
                  <c:v>664.88559595198205</c:v>
                </c:pt>
                <c:pt idx="286991">
                  <c:v>664.88791270725505</c:v>
                </c:pt>
                <c:pt idx="286992">
                  <c:v>664.89022946252896</c:v>
                </c:pt>
                <c:pt idx="286993">
                  <c:v>664.89254621780299</c:v>
                </c:pt>
                <c:pt idx="286994">
                  <c:v>664.89486297307599</c:v>
                </c:pt>
                <c:pt idx="286995">
                  <c:v>664.89717972835001</c:v>
                </c:pt>
                <c:pt idx="286996">
                  <c:v>664.89949648362301</c:v>
                </c:pt>
                <c:pt idx="286997">
                  <c:v>664.90181323889703</c:v>
                </c:pt>
                <c:pt idx="286998">
                  <c:v>664.90412999417003</c:v>
                </c:pt>
                <c:pt idx="286999">
                  <c:v>664.90644674944394</c:v>
                </c:pt>
                <c:pt idx="287000">
                  <c:v>664.90876350471797</c:v>
                </c:pt>
                <c:pt idx="287001">
                  <c:v>664.91108025999097</c:v>
                </c:pt>
                <c:pt idx="287002">
                  <c:v>664.91339701526499</c:v>
                </c:pt>
                <c:pt idx="287003">
                  <c:v>664.91571377053799</c:v>
                </c:pt>
                <c:pt idx="287004">
                  <c:v>664.91803052581201</c:v>
                </c:pt>
                <c:pt idx="287005">
                  <c:v>664.92034728108501</c:v>
                </c:pt>
                <c:pt idx="287006">
                  <c:v>664.92266403635904</c:v>
                </c:pt>
                <c:pt idx="287007">
                  <c:v>664.92498079163295</c:v>
                </c:pt>
                <c:pt idx="287008">
                  <c:v>664.92729754690595</c:v>
                </c:pt>
                <c:pt idx="287009">
                  <c:v>664.92961430217997</c:v>
                </c:pt>
                <c:pt idx="287010">
                  <c:v>664.93193105745297</c:v>
                </c:pt>
                <c:pt idx="287011">
                  <c:v>664.93424781272699</c:v>
                </c:pt>
                <c:pt idx="287012">
                  <c:v>664.93656456799999</c:v>
                </c:pt>
                <c:pt idx="287013">
                  <c:v>664.93888132327402</c:v>
                </c:pt>
                <c:pt idx="287014">
                  <c:v>664.94119807854804</c:v>
                </c:pt>
                <c:pt idx="287015">
                  <c:v>664.94351483382104</c:v>
                </c:pt>
                <c:pt idx="287016">
                  <c:v>664.94583158909495</c:v>
                </c:pt>
                <c:pt idx="287017">
                  <c:v>664.94814834436795</c:v>
                </c:pt>
                <c:pt idx="287018">
                  <c:v>664.95046509964197</c:v>
                </c:pt>
                <c:pt idx="287019">
                  <c:v>664.95278185491497</c:v>
                </c:pt>
                <c:pt idx="287020">
                  <c:v>664.955098610189</c:v>
                </c:pt>
                <c:pt idx="287021">
                  <c:v>664.95741536546302</c:v>
                </c:pt>
                <c:pt idx="287022">
                  <c:v>664.95973212073602</c:v>
                </c:pt>
                <c:pt idx="287023">
                  <c:v>664.96204887601004</c:v>
                </c:pt>
                <c:pt idx="287024">
                  <c:v>664.96436563128304</c:v>
                </c:pt>
                <c:pt idx="287025">
                  <c:v>664.96668238655695</c:v>
                </c:pt>
                <c:pt idx="287026">
                  <c:v>664.96899914182995</c:v>
                </c:pt>
                <c:pt idx="287027">
                  <c:v>664.97131589710398</c:v>
                </c:pt>
                <c:pt idx="287028">
                  <c:v>664.97363265237698</c:v>
                </c:pt>
                <c:pt idx="287029">
                  <c:v>664.975949407651</c:v>
                </c:pt>
                <c:pt idx="287030">
                  <c:v>664.97826616292502</c:v>
                </c:pt>
                <c:pt idx="287031">
                  <c:v>664.98058291819802</c:v>
                </c:pt>
                <c:pt idx="287032">
                  <c:v>664.98289967347205</c:v>
                </c:pt>
                <c:pt idx="287033">
                  <c:v>664.98521642874505</c:v>
                </c:pt>
                <c:pt idx="287034">
                  <c:v>664.98753318401896</c:v>
                </c:pt>
                <c:pt idx="287035">
                  <c:v>664.98984993929196</c:v>
                </c:pt>
                <c:pt idx="287036">
                  <c:v>664.99216669456598</c:v>
                </c:pt>
                <c:pt idx="287037">
                  <c:v>664.99448344984</c:v>
                </c:pt>
                <c:pt idx="287038">
                  <c:v>664.996800205113</c:v>
                </c:pt>
                <c:pt idx="287039">
                  <c:v>664.99911696038703</c:v>
                </c:pt>
                <c:pt idx="287040">
                  <c:v>665.00143371566003</c:v>
                </c:pt>
                <c:pt idx="287041">
                  <c:v>665.00375047093405</c:v>
                </c:pt>
                <c:pt idx="287042">
                  <c:v>665.00606722620705</c:v>
                </c:pt>
                <c:pt idx="287043">
                  <c:v>665.00838398148096</c:v>
                </c:pt>
                <c:pt idx="287044">
                  <c:v>665.01070073675498</c:v>
                </c:pt>
                <c:pt idx="287045">
                  <c:v>665.01301749202798</c:v>
                </c:pt>
                <c:pt idx="287046">
                  <c:v>665.01533424730201</c:v>
                </c:pt>
                <c:pt idx="287047">
                  <c:v>665.01765100257501</c:v>
                </c:pt>
                <c:pt idx="287048">
                  <c:v>665.01996775784903</c:v>
                </c:pt>
                <c:pt idx="287049">
                  <c:v>665.02228451312203</c:v>
                </c:pt>
                <c:pt idx="287050">
                  <c:v>665.02460126839605</c:v>
                </c:pt>
                <c:pt idx="287051">
                  <c:v>665.02691802366996</c:v>
                </c:pt>
                <c:pt idx="287052">
                  <c:v>665.02923477894296</c:v>
                </c:pt>
                <c:pt idx="287053">
                  <c:v>665.03155153421699</c:v>
                </c:pt>
                <c:pt idx="287054">
                  <c:v>665.03386828948999</c:v>
                </c:pt>
                <c:pt idx="287055">
                  <c:v>665.03618504476401</c:v>
                </c:pt>
                <c:pt idx="287056">
                  <c:v>665.03850180003701</c:v>
                </c:pt>
                <c:pt idx="287057">
                  <c:v>665.04081855531103</c:v>
                </c:pt>
                <c:pt idx="287058">
                  <c:v>665.04313531058494</c:v>
                </c:pt>
                <c:pt idx="287059">
                  <c:v>665.04545206585794</c:v>
                </c:pt>
                <c:pt idx="287060">
                  <c:v>665.04776882113197</c:v>
                </c:pt>
                <c:pt idx="287061">
                  <c:v>665.05008557640497</c:v>
                </c:pt>
                <c:pt idx="287062">
                  <c:v>665.05240233167899</c:v>
                </c:pt>
                <c:pt idx="287063">
                  <c:v>665.05471908695199</c:v>
                </c:pt>
                <c:pt idx="287064">
                  <c:v>665.05703584222601</c:v>
                </c:pt>
                <c:pt idx="287065">
                  <c:v>665.05935259750004</c:v>
                </c:pt>
                <c:pt idx="287066">
                  <c:v>665.06166935277304</c:v>
                </c:pt>
                <c:pt idx="287067">
                  <c:v>665.06398610804695</c:v>
                </c:pt>
                <c:pt idx="287068">
                  <c:v>665.06630286331995</c:v>
                </c:pt>
                <c:pt idx="287069">
                  <c:v>665.06861961859397</c:v>
                </c:pt>
                <c:pt idx="287070">
                  <c:v>665.07093637386697</c:v>
                </c:pt>
                <c:pt idx="287071">
                  <c:v>665.07325312914099</c:v>
                </c:pt>
                <c:pt idx="287072">
                  <c:v>665.07556988441399</c:v>
                </c:pt>
                <c:pt idx="287073">
                  <c:v>665.07788663968802</c:v>
                </c:pt>
                <c:pt idx="287074">
                  <c:v>665.08020339496204</c:v>
                </c:pt>
                <c:pt idx="287075">
                  <c:v>665.08252015023504</c:v>
                </c:pt>
                <c:pt idx="287076">
                  <c:v>665.08483690550895</c:v>
                </c:pt>
                <c:pt idx="287077">
                  <c:v>665.08715366078195</c:v>
                </c:pt>
                <c:pt idx="287078">
                  <c:v>665.08947041605597</c:v>
                </c:pt>
                <c:pt idx="287079">
                  <c:v>665.09178717132897</c:v>
                </c:pt>
                <c:pt idx="287080">
                  <c:v>665.094103926603</c:v>
                </c:pt>
                <c:pt idx="287081">
                  <c:v>665.09642068187702</c:v>
                </c:pt>
                <c:pt idx="287082">
                  <c:v>665.09873743715002</c:v>
                </c:pt>
                <c:pt idx="287083">
                  <c:v>665.10105419242404</c:v>
                </c:pt>
                <c:pt idx="287084">
                  <c:v>665.10337094769704</c:v>
                </c:pt>
                <c:pt idx="287085">
                  <c:v>665.10568770297095</c:v>
                </c:pt>
                <c:pt idx="287086">
                  <c:v>665.10800445824395</c:v>
                </c:pt>
                <c:pt idx="287087">
                  <c:v>665.11032121351798</c:v>
                </c:pt>
                <c:pt idx="287088">
                  <c:v>665.112637968792</c:v>
                </c:pt>
                <c:pt idx="287089">
                  <c:v>665.114954724065</c:v>
                </c:pt>
                <c:pt idx="287090">
                  <c:v>665.11727147933902</c:v>
                </c:pt>
                <c:pt idx="287091">
                  <c:v>665.11958823461202</c:v>
                </c:pt>
                <c:pt idx="287092">
                  <c:v>665.12190498988605</c:v>
                </c:pt>
                <c:pt idx="287093">
                  <c:v>665.12422174515905</c:v>
                </c:pt>
                <c:pt idx="287094">
                  <c:v>665.12653850043296</c:v>
                </c:pt>
                <c:pt idx="287095">
                  <c:v>665.12885525570698</c:v>
                </c:pt>
                <c:pt idx="287096">
                  <c:v>665.13117201097998</c:v>
                </c:pt>
                <c:pt idx="287097">
                  <c:v>665.133488766254</c:v>
                </c:pt>
                <c:pt idx="287098">
                  <c:v>665.135805521527</c:v>
                </c:pt>
                <c:pt idx="287099">
                  <c:v>665.13812227680103</c:v>
                </c:pt>
                <c:pt idx="287100">
                  <c:v>665.14043903207403</c:v>
                </c:pt>
                <c:pt idx="287101">
                  <c:v>665.14275578734805</c:v>
                </c:pt>
                <c:pt idx="287102">
                  <c:v>665.14507254262196</c:v>
                </c:pt>
                <c:pt idx="287103">
                  <c:v>665.14738929789496</c:v>
                </c:pt>
                <c:pt idx="287104">
                  <c:v>665.14970605316898</c:v>
                </c:pt>
                <c:pt idx="287105">
                  <c:v>665.15202280844198</c:v>
                </c:pt>
                <c:pt idx="287106">
                  <c:v>665.15433956371601</c:v>
                </c:pt>
                <c:pt idx="287107">
                  <c:v>665.15665631898901</c:v>
                </c:pt>
                <c:pt idx="287108">
                  <c:v>665.15897307426303</c:v>
                </c:pt>
                <c:pt idx="287109">
                  <c:v>665.16128982953705</c:v>
                </c:pt>
                <c:pt idx="287110">
                  <c:v>665.16360658481005</c:v>
                </c:pt>
                <c:pt idx="287111">
                  <c:v>665.16592334008396</c:v>
                </c:pt>
                <c:pt idx="287112">
                  <c:v>665.16824009535696</c:v>
                </c:pt>
                <c:pt idx="287113">
                  <c:v>665.17055685063099</c:v>
                </c:pt>
                <c:pt idx="287114">
                  <c:v>665.17287360590399</c:v>
                </c:pt>
                <c:pt idx="287115">
                  <c:v>665.17519036117801</c:v>
                </c:pt>
                <c:pt idx="287116">
                  <c:v>665.17750711645203</c:v>
                </c:pt>
                <c:pt idx="287117">
                  <c:v>665.17982387172503</c:v>
                </c:pt>
                <c:pt idx="287118">
                  <c:v>665.18214062699894</c:v>
                </c:pt>
                <c:pt idx="287119">
                  <c:v>665.18445738227194</c:v>
                </c:pt>
                <c:pt idx="287120">
                  <c:v>665.18677413754597</c:v>
                </c:pt>
                <c:pt idx="287121">
                  <c:v>665.18909089281897</c:v>
                </c:pt>
                <c:pt idx="287122">
                  <c:v>665.19140764809299</c:v>
                </c:pt>
                <c:pt idx="287123">
                  <c:v>665.19372440336599</c:v>
                </c:pt>
                <c:pt idx="287124">
                  <c:v>665.19604115864001</c:v>
                </c:pt>
                <c:pt idx="287125">
                  <c:v>665.19835791391404</c:v>
                </c:pt>
                <c:pt idx="287126">
                  <c:v>665.20067466918704</c:v>
                </c:pt>
                <c:pt idx="287127">
                  <c:v>665.20299142446095</c:v>
                </c:pt>
                <c:pt idx="287128">
                  <c:v>665.20530817973395</c:v>
                </c:pt>
                <c:pt idx="287129">
                  <c:v>665.20762493500797</c:v>
                </c:pt>
                <c:pt idx="287130">
                  <c:v>665.20994169028097</c:v>
                </c:pt>
                <c:pt idx="287131">
                  <c:v>665.21225844555499</c:v>
                </c:pt>
                <c:pt idx="287132">
                  <c:v>665.21457520082902</c:v>
                </c:pt>
                <c:pt idx="287133">
                  <c:v>665.21689195610202</c:v>
                </c:pt>
                <c:pt idx="287134">
                  <c:v>665.21920871137604</c:v>
                </c:pt>
                <c:pt idx="287135">
                  <c:v>665.22152546664904</c:v>
                </c:pt>
                <c:pt idx="287136">
                  <c:v>665.22384222192295</c:v>
                </c:pt>
                <c:pt idx="287137">
                  <c:v>665.22615897719595</c:v>
                </c:pt>
                <c:pt idx="287138">
                  <c:v>665.22847573246997</c:v>
                </c:pt>
                <c:pt idx="287139">
                  <c:v>665.230792487744</c:v>
                </c:pt>
                <c:pt idx="287140">
                  <c:v>665.233109243017</c:v>
                </c:pt>
                <c:pt idx="287141">
                  <c:v>665.23542599829102</c:v>
                </c:pt>
                <c:pt idx="287142">
                  <c:v>665.23774275356402</c:v>
                </c:pt>
                <c:pt idx="287143">
                  <c:v>665.24005950883804</c:v>
                </c:pt>
                <c:pt idx="287144">
                  <c:v>665.24237626411104</c:v>
                </c:pt>
                <c:pt idx="287145">
                  <c:v>665.24469301938495</c:v>
                </c:pt>
                <c:pt idx="287146">
                  <c:v>665.24700977465898</c:v>
                </c:pt>
                <c:pt idx="287147">
                  <c:v>665.24932652993198</c:v>
                </c:pt>
                <c:pt idx="287148">
                  <c:v>665.251643285206</c:v>
                </c:pt>
                <c:pt idx="287149">
                  <c:v>665.253960040479</c:v>
                </c:pt>
                <c:pt idx="287150">
                  <c:v>665.25627679575302</c:v>
                </c:pt>
                <c:pt idx="287151">
                  <c:v>665.25859355102602</c:v>
                </c:pt>
                <c:pt idx="287152">
                  <c:v>665.26091030630005</c:v>
                </c:pt>
                <c:pt idx="287153">
                  <c:v>665.26322706157396</c:v>
                </c:pt>
                <c:pt idx="287154">
                  <c:v>665.26554381684696</c:v>
                </c:pt>
                <c:pt idx="287155">
                  <c:v>665.26786057212098</c:v>
                </c:pt>
                <c:pt idx="287156">
                  <c:v>665.27017732739398</c:v>
                </c:pt>
                <c:pt idx="287157">
                  <c:v>665.272494082668</c:v>
                </c:pt>
                <c:pt idx="287158">
                  <c:v>665.274810837941</c:v>
                </c:pt>
                <c:pt idx="287159">
                  <c:v>665.27712759321503</c:v>
                </c:pt>
                <c:pt idx="287160">
                  <c:v>665.27944434848905</c:v>
                </c:pt>
                <c:pt idx="287161">
                  <c:v>665.28176110376205</c:v>
                </c:pt>
                <c:pt idx="287162">
                  <c:v>665.28407785903596</c:v>
                </c:pt>
                <c:pt idx="287163">
                  <c:v>665.28639461430896</c:v>
                </c:pt>
                <c:pt idx="287164">
                  <c:v>665.28871136958298</c:v>
                </c:pt>
                <c:pt idx="287165">
                  <c:v>665.29102812485598</c:v>
                </c:pt>
                <c:pt idx="287166">
                  <c:v>665.29334488013001</c:v>
                </c:pt>
                <c:pt idx="287167">
                  <c:v>665.29566163540403</c:v>
                </c:pt>
                <c:pt idx="287168">
                  <c:v>665.29797839067703</c:v>
                </c:pt>
                <c:pt idx="287169">
                  <c:v>665.30029514595105</c:v>
                </c:pt>
                <c:pt idx="287170">
                  <c:v>665.30261190122405</c:v>
                </c:pt>
                <c:pt idx="287171">
                  <c:v>665.30492865649796</c:v>
                </c:pt>
                <c:pt idx="287172">
                  <c:v>665.30724541177096</c:v>
                </c:pt>
                <c:pt idx="287173">
                  <c:v>665.30956216704499</c:v>
                </c:pt>
                <c:pt idx="287174">
                  <c:v>665.31187892231799</c:v>
                </c:pt>
                <c:pt idx="287175">
                  <c:v>665.31419567759201</c:v>
                </c:pt>
                <c:pt idx="287176">
                  <c:v>665.31651243286603</c:v>
                </c:pt>
                <c:pt idx="287177">
                  <c:v>665.31882918813903</c:v>
                </c:pt>
                <c:pt idx="287178">
                  <c:v>665.32114594341294</c:v>
                </c:pt>
                <c:pt idx="287179">
                  <c:v>665.32346269868594</c:v>
                </c:pt>
                <c:pt idx="287180">
                  <c:v>665.32577945395997</c:v>
                </c:pt>
                <c:pt idx="287181">
                  <c:v>665.32809620923297</c:v>
                </c:pt>
                <c:pt idx="287182">
                  <c:v>665.33041296450699</c:v>
                </c:pt>
                <c:pt idx="287183">
                  <c:v>665.33272971978101</c:v>
                </c:pt>
                <c:pt idx="287184">
                  <c:v>665.33504647505401</c:v>
                </c:pt>
                <c:pt idx="287185">
                  <c:v>665.33736323032804</c:v>
                </c:pt>
                <c:pt idx="287186">
                  <c:v>665.33967998560104</c:v>
                </c:pt>
                <c:pt idx="287187">
                  <c:v>665.34199674087495</c:v>
                </c:pt>
                <c:pt idx="287188">
                  <c:v>665.34431349614795</c:v>
                </c:pt>
                <c:pt idx="287189">
                  <c:v>665.34663025142197</c:v>
                </c:pt>
                <c:pt idx="287190">
                  <c:v>665.34894700669599</c:v>
                </c:pt>
                <c:pt idx="287191">
                  <c:v>665.35126376196899</c:v>
                </c:pt>
                <c:pt idx="287192">
                  <c:v>665.35358051724302</c:v>
                </c:pt>
                <c:pt idx="287193">
                  <c:v>665.35589727251602</c:v>
                </c:pt>
                <c:pt idx="287194">
                  <c:v>665.35821402779004</c:v>
                </c:pt>
                <c:pt idx="287195">
                  <c:v>665.36053078306304</c:v>
                </c:pt>
                <c:pt idx="287196">
                  <c:v>665.36284753833695</c:v>
                </c:pt>
                <c:pt idx="287197">
                  <c:v>665.36516429361097</c:v>
                </c:pt>
                <c:pt idx="287198">
                  <c:v>665.36748104888397</c:v>
                </c:pt>
                <c:pt idx="287199">
                  <c:v>665.369797804158</c:v>
                </c:pt>
                <c:pt idx="287200">
                  <c:v>665.372114559431</c:v>
                </c:pt>
                <c:pt idx="287201">
                  <c:v>665.37443131470502</c:v>
                </c:pt>
                <c:pt idx="287202">
                  <c:v>665.37674806997802</c:v>
                </c:pt>
                <c:pt idx="287203">
                  <c:v>665.37906482525204</c:v>
                </c:pt>
                <c:pt idx="287204">
                  <c:v>665.38138158052595</c:v>
                </c:pt>
                <c:pt idx="287205">
                  <c:v>665.38369833579895</c:v>
                </c:pt>
                <c:pt idx="287206">
                  <c:v>665.38601509107298</c:v>
                </c:pt>
                <c:pt idx="287207">
                  <c:v>665.38833184634598</c:v>
                </c:pt>
                <c:pt idx="287208">
                  <c:v>665.39064860162</c:v>
                </c:pt>
                <c:pt idx="287209">
                  <c:v>665.392965356893</c:v>
                </c:pt>
                <c:pt idx="287210">
                  <c:v>665.39528211216702</c:v>
                </c:pt>
                <c:pt idx="287211">
                  <c:v>665.39759886744105</c:v>
                </c:pt>
                <c:pt idx="287212">
                  <c:v>665.39991562271405</c:v>
                </c:pt>
                <c:pt idx="287213">
                  <c:v>665.40223237798796</c:v>
                </c:pt>
                <c:pt idx="287214">
                  <c:v>665.40454913326096</c:v>
                </c:pt>
                <c:pt idx="287215">
                  <c:v>665.40686588853498</c:v>
                </c:pt>
                <c:pt idx="287216">
                  <c:v>665.40918264380798</c:v>
                </c:pt>
                <c:pt idx="287217">
                  <c:v>665.411499399082</c:v>
                </c:pt>
                <c:pt idx="287218">
                  <c:v>665.41381615435603</c:v>
                </c:pt>
                <c:pt idx="287219">
                  <c:v>665.41613290962903</c:v>
                </c:pt>
                <c:pt idx="287220">
                  <c:v>665.41844966490305</c:v>
                </c:pt>
                <c:pt idx="287221">
                  <c:v>665.42076642017605</c:v>
                </c:pt>
                <c:pt idx="287222">
                  <c:v>665.42308317544996</c:v>
                </c:pt>
                <c:pt idx="287223">
                  <c:v>665.42539993072296</c:v>
                </c:pt>
                <c:pt idx="287224">
                  <c:v>665.42771668599698</c:v>
                </c:pt>
                <c:pt idx="287225">
                  <c:v>665.43003344126998</c:v>
                </c:pt>
                <c:pt idx="287226">
                  <c:v>665.43235019654401</c:v>
                </c:pt>
                <c:pt idx="287227">
                  <c:v>665.43466695181803</c:v>
                </c:pt>
                <c:pt idx="287228">
                  <c:v>665.43698370709103</c:v>
                </c:pt>
                <c:pt idx="287229">
                  <c:v>665.43930046236505</c:v>
                </c:pt>
                <c:pt idx="287230">
                  <c:v>665.44161721763805</c:v>
                </c:pt>
                <c:pt idx="287231">
                  <c:v>665.44393397291196</c:v>
                </c:pt>
                <c:pt idx="287232">
                  <c:v>665.44625072818496</c:v>
                </c:pt>
                <c:pt idx="287233">
                  <c:v>665.44856748345899</c:v>
                </c:pt>
                <c:pt idx="287234">
                  <c:v>665.45088423873301</c:v>
                </c:pt>
                <c:pt idx="287235">
                  <c:v>665.45320099400601</c:v>
                </c:pt>
                <c:pt idx="287236">
                  <c:v>665.45551774928003</c:v>
                </c:pt>
                <c:pt idx="287237">
                  <c:v>665.45783450455303</c:v>
                </c:pt>
                <c:pt idx="287238">
                  <c:v>665.46015125982694</c:v>
                </c:pt>
                <c:pt idx="287239">
                  <c:v>665.46246801509994</c:v>
                </c:pt>
                <c:pt idx="287240">
                  <c:v>665.46478477037397</c:v>
                </c:pt>
                <c:pt idx="287241">
                  <c:v>665.46710152564799</c:v>
                </c:pt>
                <c:pt idx="287242">
                  <c:v>665.46941828092099</c:v>
                </c:pt>
                <c:pt idx="287243">
                  <c:v>665.47173503619501</c:v>
                </c:pt>
                <c:pt idx="287244">
                  <c:v>665.47405179146801</c:v>
                </c:pt>
                <c:pt idx="287245">
                  <c:v>665.47636854674204</c:v>
                </c:pt>
                <c:pt idx="287246">
                  <c:v>665.47868530201504</c:v>
                </c:pt>
                <c:pt idx="287247">
                  <c:v>665.48100205728895</c:v>
                </c:pt>
                <c:pt idx="287248">
                  <c:v>665.48331881256297</c:v>
                </c:pt>
                <c:pt idx="287249">
                  <c:v>665.48563556783597</c:v>
                </c:pt>
                <c:pt idx="287250">
                  <c:v>665.48795232310999</c:v>
                </c:pt>
                <c:pt idx="287251">
                  <c:v>665.49026907838299</c:v>
                </c:pt>
                <c:pt idx="287252">
                  <c:v>665.49258583365702</c:v>
                </c:pt>
                <c:pt idx="287253">
                  <c:v>665.49490258893002</c:v>
                </c:pt>
                <c:pt idx="287254">
                  <c:v>665.49721934420404</c:v>
                </c:pt>
                <c:pt idx="287255">
                  <c:v>665.49953609947795</c:v>
                </c:pt>
                <c:pt idx="287256">
                  <c:v>665.50185285475095</c:v>
                </c:pt>
                <c:pt idx="287257">
                  <c:v>665.50416961002497</c:v>
                </c:pt>
                <c:pt idx="287258">
                  <c:v>665.50648636529797</c:v>
                </c:pt>
                <c:pt idx="287259">
                  <c:v>665.508803120572</c:v>
                </c:pt>
                <c:pt idx="287260">
                  <c:v>665.511119875845</c:v>
                </c:pt>
                <c:pt idx="287261">
                  <c:v>665.51343663111902</c:v>
                </c:pt>
                <c:pt idx="287262">
                  <c:v>665.51575338639304</c:v>
                </c:pt>
                <c:pt idx="287263">
                  <c:v>665.51807014166604</c:v>
                </c:pt>
                <c:pt idx="287264">
                  <c:v>665.52038689693995</c:v>
                </c:pt>
                <c:pt idx="287265">
                  <c:v>665.52270365221295</c:v>
                </c:pt>
                <c:pt idx="287266">
                  <c:v>665.52502040748698</c:v>
                </c:pt>
                <c:pt idx="287267">
                  <c:v>665.52733716275998</c:v>
                </c:pt>
                <c:pt idx="287268">
                  <c:v>665.529653918034</c:v>
                </c:pt>
                <c:pt idx="287269">
                  <c:v>665.53197067330802</c:v>
                </c:pt>
                <c:pt idx="287270">
                  <c:v>665.53428742858102</c:v>
                </c:pt>
                <c:pt idx="287271">
                  <c:v>665.53660418385505</c:v>
                </c:pt>
                <c:pt idx="287272">
                  <c:v>665.53892093912805</c:v>
                </c:pt>
                <c:pt idx="287273">
                  <c:v>665.54123769440196</c:v>
                </c:pt>
                <c:pt idx="287274">
                  <c:v>665.54355444967496</c:v>
                </c:pt>
                <c:pt idx="287275">
                  <c:v>665.54587120494898</c:v>
                </c:pt>
                <c:pt idx="287276">
                  <c:v>665.54818796022198</c:v>
                </c:pt>
                <c:pt idx="287277">
                  <c:v>665.550504715496</c:v>
                </c:pt>
                <c:pt idx="287278">
                  <c:v>665.55282147077003</c:v>
                </c:pt>
                <c:pt idx="287279">
                  <c:v>665.55513822604303</c:v>
                </c:pt>
                <c:pt idx="287280">
                  <c:v>665.55745498131705</c:v>
                </c:pt>
                <c:pt idx="287281">
                  <c:v>665.55977173659005</c:v>
                </c:pt>
                <c:pt idx="287282">
                  <c:v>665.56208849186396</c:v>
                </c:pt>
                <c:pt idx="287283">
                  <c:v>665.56440524713696</c:v>
                </c:pt>
                <c:pt idx="287284">
                  <c:v>665.56672200241098</c:v>
                </c:pt>
                <c:pt idx="287285">
                  <c:v>665.56903875768501</c:v>
                </c:pt>
                <c:pt idx="287286">
                  <c:v>665.57135551295801</c:v>
                </c:pt>
                <c:pt idx="287287">
                  <c:v>665.57367226823203</c:v>
                </c:pt>
                <c:pt idx="287288">
                  <c:v>665.57598902350503</c:v>
                </c:pt>
                <c:pt idx="287289">
                  <c:v>665.57830577877905</c:v>
                </c:pt>
                <c:pt idx="287290">
                  <c:v>665.58062253405205</c:v>
                </c:pt>
                <c:pt idx="287291">
                  <c:v>665.58293928932596</c:v>
                </c:pt>
                <c:pt idx="287292">
                  <c:v>665.58525604459999</c:v>
                </c:pt>
                <c:pt idx="287293">
                  <c:v>665.58757279987299</c:v>
                </c:pt>
                <c:pt idx="287294">
                  <c:v>665.58988955514701</c:v>
                </c:pt>
                <c:pt idx="287295">
                  <c:v>665.59220631042001</c:v>
                </c:pt>
                <c:pt idx="287296">
                  <c:v>665.59452306569403</c:v>
                </c:pt>
                <c:pt idx="287297">
                  <c:v>665.59683982096703</c:v>
                </c:pt>
                <c:pt idx="287298">
                  <c:v>665.59915657624094</c:v>
                </c:pt>
                <c:pt idx="287299">
                  <c:v>665.60147333151497</c:v>
                </c:pt>
                <c:pt idx="287300">
                  <c:v>665.60379008678797</c:v>
                </c:pt>
                <c:pt idx="287301">
                  <c:v>665.60610684206199</c:v>
                </c:pt>
                <c:pt idx="287302">
                  <c:v>665.60842359733499</c:v>
                </c:pt>
                <c:pt idx="287303">
                  <c:v>665.61074035260901</c:v>
                </c:pt>
                <c:pt idx="287304">
                  <c:v>665.61305710788201</c:v>
                </c:pt>
                <c:pt idx="287305">
                  <c:v>665.61537386315604</c:v>
                </c:pt>
                <c:pt idx="287306">
                  <c:v>665.61769061842995</c:v>
                </c:pt>
                <c:pt idx="287307">
                  <c:v>665.62000737370295</c:v>
                </c:pt>
                <c:pt idx="287308">
                  <c:v>665.62232412897697</c:v>
                </c:pt>
                <c:pt idx="287309">
                  <c:v>665.62464088424997</c:v>
                </c:pt>
                <c:pt idx="287310">
                  <c:v>665.62695763952399</c:v>
                </c:pt>
                <c:pt idx="287311">
                  <c:v>665.62927439479699</c:v>
                </c:pt>
                <c:pt idx="287312">
                  <c:v>665.63159115007102</c:v>
                </c:pt>
                <c:pt idx="287313">
                  <c:v>665.63390790534504</c:v>
                </c:pt>
                <c:pt idx="287314">
                  <c:v>665.63622466061804</c:v>
                </c:pt>
                <c:pt idx="287315">
                  <c:v>665.63854141589195</c:v>
                </c:pt>
                <c:pt idx="287316">
                  <c:v>665.64085817116495</c:v>
                </c:pt>
                <c:pt idx="287317">
                  <c:v>665.64317492643897</c:v>
                </c:pt>
                <c:pt idx="287318">
                  <c:v>665.64549168171197</c:v>
                </c:pt>
                <c:pt idx="287319">
                  <c:v>665.647808436986</c:v>
                </c:pt>
                <c:pt idx="287320">
                  <c:v>665.65012519226002</c:v>
                </c:pt>
                <c:pt idx="287321">
                  <c:v>665.65244194753302</c:v>
                </c:pt>
                <c:pt idx="287322">
                  <c:v>665.65475870280704</c:v>
                </c:pt>
                <c:pt idx="287323">
                  <c:v>665.65707545808004</c:v>
                </c:pt>
                <c:pt idx="287324">
                  <c:v>665.65939221335395</c:v>
                </c:pt>
                <c:pt idx="287325">
                  <c:v>665.66170896862695</c:v>
                </c:pt>
                <c:pt idx="287326">
                  <c:v>665.66402572390098</c:v>
                </c:pt>
                <c:pt idx="287327">
                  <c:v>665.66634247917398</c:v>
                </c:pt>
                <c:pt idx="287328">
                  <c:v>665.668659234448</c:v>
                </c:pt>
                <c:pt idx="287329">
                  <c:v>665.67097598972202</c:v>
                </c:pt>
                <c:pt idx="287330">
                  <c:v>665.67329274499502</c:v>
                </c:pt>
                <c:pt idx="287331">
                  <c:v>665.67560950026905</c:v>
                </c:pt>
                <c:pt idx="287332">
                  <c:v>665.67792625554205</c:v>
                </c:pt>
                <c:pt idx="287333">
                  <c:v>665.68024301081596</c:v>
                </c:pt>
                <c:pt idx="287334">
                  <c:v>665.68255976608896</c:v>
                </c:pt>
                <c:pt idx="287335">
                  <c:v>665.68487652136298</c:v>
                </c:pt>
                <c:pt idx="287336">
                  <c:v>665.687193276637</c:v>
                </c:pt>
                <c:pt idx="287337">
                  <c:v>665.68951003191</c:v>
                </c:pt>
                <c:pt idx="287338">
                  <c:v>665.69182678718403</c:v>
                </c:pt>
                <c:pt idx="287339">
                  <c:v>665.69414354245703</c:v>
                </c:pt>
                <c:pt idx="287340">
                  <c:v>665.69646029773105</c:v>
                </c:pt>
                <c:pt idx="287341">
                  <c:v>665.69877705300405</c:v>
                </c:pt>
                <c:pt idx="287342">
                  <c:v>665.70109380827796</c:v>
                </c:pt>
                <c:pt idx="287343">
                  <c:v>665.70341056355198</c:v>
                </c:pt>
                <c:pt idx="287344">
                  <c:v>665.70572731882498</c:v>
                </c:pt>
                <c:pt idx="287345">
                  <c:v>665.70804407409901</c:v>
                </c:pt>
                <c:pt idx="287346">
                  <c:v>665.71036082937201</c:v>
                </c:pt>
                <c:pt idx="287347">
                  <c:v>665.71267758464603</c:v>
                </c:pt>
                <c:pt idx="287348">
                  <c:v>665.71499433991903</c:v>
                </c:pt>
                <c:pt idx="287349">
                  <c:v>665.71731109519305</c:v>
                </c:pt>
                <c:pt idx="287350">
                  <c:v>665.71962785046696</c:v>
                </c:pt>
                <c:pt idx="287351">
                  <c:v>665.72194460573996</c:v>
                </c:pt>
                <c:pt idx="287352">
                  <c:v>665.72426136101399</c:v>
                </c:pt>
                <c:pt idx="287353">
                  <c:v>665.72657811628699</c:v>
                </c:pt>
                <c:pt idx="287354">
                  <c:v>665.72889487156101</c:v>
                </c:pt>
                <c:pt idx="287355">
                  <c:v>665.73121162683401</c:v>
                </c:pt>
                <c:pt idx="287356">
                  <c:v>665.73352838210803</c:v>
                </c:pt>
                <c:pt idx="287357">
                  <c:v>665.73584513738194</c:v>
                </c:pt>
                <c:pt idx="287358">
                  <c:v>665.73816189265494</c:v>
                </c:pt>
                <c:pt idx="287359">
                  <c:v>665.74047864792897</c:v>
                </c:pt>
                <c:pt idx="287360">
                  <c:v>665.74279540320197</c:v>
                </c:pt>
                <c:pt idx="287361">
                  <c:v>665.74511215847599</c:v>
                </c:pt>
                <c:pt idx="287362">
                  <c:v>665.74742891374899</c:v>
                </c:pt>
                <c:pt idx="287363">
                  <c:v>665.74974566902301</c:v>
                </c:pt>
                <c:pt idx="287364">
                  <c:v>665.75206242429704</c:v>
                </c:pt>
                <c:pt idx="287365">
                  <c:v>665.75437917957004</c:v>
                </c:pt>
                <c:pt idx="287366">
                  <c:v>665.75669593484395</c:v>
                </c:pt>
                <c:pt idx="287367">
                  <c:v>665.75901269011695</c:v>
                </c:pt>
                <c:pt idx="287368">
                  <c:v>665.76132944539097</c:v>
                </c:pt>
                <c:pt idx="287369">
                  <c:v>665.76364620066397</c:v>
                </c:pt>
                <c:pt idx="287370">
                  <c:v>665.76596295593799</c:v>
                </c:pt>
                <c:pt idx="287371">
                  <c:v>665.76827971121099</c:v>
                </c:pt>
                <c:pt idx="287372">
                  <c:v>665.77059646648502</c:v>
                </c:pt>
                <c:pt idx="287373">
                  <c:v>665.77291322175904</c:v>
                </c:pt>
                <c:pt idx="287374">
                  <c:v>665.77522997703204</c:v>
                </c:pt>
                <c:pt idx="287375">
                  <c:v>665.77754673230595</c:v>
                </c:pt>
                <c:pt idx="287376">
                  <c:v>665.77986348757895</c:v>
                </c:pt>
                <c:pt idx="287377">
                  <c:v>665.78218024285297</c:v>
                </c:pt>
                <c:pt idx="287378">
                  <c:v>665.78449699812597</c:v>
                </c:pt>
                <c:pt idx="287379">
                  <c:v>665.7868137534</c:v>
                </c:pt>
                <c:pt idx="287380">
                  <c:v>665.78913050867402</c:v>
                </c:pt>
                <c:pt idx="287381">
                  <c:v>665.79144726394702</c:v>
                </c:pt>
                <c:pt idx="287382">
                  <c:v>665.79376401922104</c:v>
                </c:pt>
                <c:pt idx="287383">
                  <c:v>665.79608077449404</c:v>
                </c:pt>
                <c:pt idx="287384">
                  <c:v>665.79839752976795</c:v>
                </c:pt>
                <c:pt idx="287385">
                  <c:v>665.80071428504095</c:v>
                </c:pt>
                <c:pt idx="287386">
                  <c:v>665.80303104031498</c:v>
                </c:pt>
                <c:pt idx="287387">
                  <c:v>665.805347795589</c:v>
                </c:pt>
                <c:pt idx="287388">
                  <c:v>665.807664550862</c:v>
                </c:pt>
                <c:pt idx="287389">
                  <c:v>665.80998130613602</c:v>
                </c:pt>
                <c:pt idx="287390">
                  <c:v>665.81229806140902</c:v>
                </c:pt>
                <c:pt idx="287391">
                  <c:v>665.81461481668305</c:v>
                </c:pt>
                <c:pt idx="287392">
                  <c:v>665.81693157195605</c:v>
                </c:pt>
                <c:pt idx="287393">
                  <c:v>665.81924832722996</c:v>
                </c:pt>
                <c:pt idx="287394">
                  <c:v>665.82156508250398</c:v>
                </c:pt>
                <c:pt idx="287395">
                  <c:v>665.82388183777698</c:v>
                </c:pt>
                <c:pt idx="287396">
                  <c:v>665.826198593051</c:v>
                </c:pt>
                <c:pt idx="287397">
                  <c:v>665.828515348324</c:v>
                </c:pt>
                <c:pt idx="287398">
                  <c:v>665.83083210359803</c:v>
                </c:pt>
                <c:pt idx="287399">
                  <c:v>665.83314885887103</c:v>
                </c:pt>
                <c:pt idx="287400">
                  <c:v>665.83546561414505</c:v>
                </c:pt>
                <c:pt idx="287401">
                  <c:v>665.83778236941896</c:v>
                </c:pt>
                <c:pt idx="287402">
                  <c:v>665.84009912469196</c:v>
                </c:pt>
                <c:pt idx="287403">
                  <c:v>665.84241587996598</c:v>
                </c:pt>
                <c:pt idx="287404">
                  <c:v>665.84473263523898</c:v>
                </c:pt>
                <c:pt idx="287405">
                  <c:v>665.84704939051301</c:v>
                </c:pt>
                <c:pt idx="287406">
                  <c:v>665.84936614578601</c:v>
                </c:pt>
                <c:pt idx="287407">
                  <c:v>665.85168290106003</c:v>
                </c:pt>
                <c:pt idx="287408">
                  <c:v>665.85399965633405</c:v>
                </c:pt>
                <c:pt idx="287409">
                  <c:v>665.85631641160705</c:v>
                </c:pt>
                <c:pt idx="287410">
                  <c:v>665.85863316688096</c:v>
                </c:pt>
                <c:pt idx="287411">
                  <c:v>665.86094992215396</c:v>
                </c:pt>
                <c:pt idx="287412">
                  <c:v>665.86326667742799</c:v>
                </c:pt>
                <c:pt idx="287413">
                  <c:v>665.86558343270099</c:v>
                </c:pt>
                <c:pt idx="287414">
                  <c:v>665.86790018797501</c:v>
                </c:pt>
                <c:pt idx="287415">
                  <c:v>665.87021694324903</c:v>
                </c:pt>
                <c:pt idx="287416">
                  <c:v>665.87253369852203</c:v>
                </c:pt>
                <c:pt idx="287417">
                  <c:v>665.87485045379594</c:v>
                </c:pt>
                <c:pt idx="287418">
                  <c:v>665.87716720906894</c:v>
                </c:pt>
                <c:pt idx="287419">
                  <c:v>665.87948396434297</c:v>
                </c:pt>
                <c:pt idx="287420">
                  <c:v>665.88180071961597</c:v>
                </c:pt>
                <c:pt idx="287421">
                  <c:v>665.88411747488999</c:v>
                </c:pt>
                <c:pt idx="287422">
                  <c:v>665.88643423016299</c:v>
                </c:pt>
                <c:pt idx="287423">
                  <c:v>665.88875098543701</c:v>
                </c:pt>
                <c:pt idx="287424">
                  <c:v>665.89106774071104</c:v>
                </c:pt>
                <c:pt idx="287425">
                  <c:v>665.89338449598404</c:v>
                </c:pt>
                <c:pt idx="287426">
                  <c:v>665.89570125125795</c:v>
                </c:pt>
                <c:pt idx="287427">
                  <c:v>665.89801800653095</c:v>
                </c:pt>
                <c:pt idx="287428">
                  <c:v>665.90033476180497</c:v>
                </c:pt>
                <c:pt idx="287429">
                  <c:v>665.90265151707797</c:v>
                </c:pt>
                <c:pt idx="287430">
                  <c:v>665.90496827235199</c:v>
                </c:pt>
                <c:pt idx="287431">
                  <c:v>665.90728502762602</c:v>
                </c:pt>
                <c:pt idx="287432">
                  <c:v>665.90960178289902</c:v>
                </c:pt>
                <c:pt idx="287433">
                  <c:v>665.91191853817304</c:v>
                </c:pt>
                <c:pt idx="287434">
                  <c:v>665.91423529344604</c:v>
                </c:pt>
                <c:pt idx="287435">
                  <c:v>665.91655204871995</c:v>
                </c:pt>
                <c:pt idx="287436">
                  <c:v>665.91886880399295</c:v>
                </c:pt>
                <c:pt idx="287437">
                  <c:v>665.92118555926697</c:v>
                </c:pt>
                <c:pt idx="287438">
                  <c:v>665.923502314541</c:v>
                </c:pt>
                <c:pt idx="287439">
                  <c:v>665.925819069814</c:v>
                </c:pt>
                <c:pt idx="287440">
                  <c:v>665.92813582508802</c:v>
                </c:pt>
                <c:pt idx="287441">
                  <c:v>665.93045258036102</c:v>
                </c:pt>
                <c:pt idx="287442">
                  <c:v>665.93276933563504</c:v>
                </c:pt>
                <c:pt idx="287443">
                  <c:v>665.93508609090804</c:v>
                </c:pt>
                <c:pt idx="287444">
                  <c:v>665.93740284618195</c:v>
                </c:pt>
                <c:pt idx="287445">
                  <c:v>665.93971960145598</c:v>
                </c:pt>
                <c:pt idx="287446">
                  <c:v>665.94203635672898</c:v>
                </c:pt>
                <c:pt idx="287447">
                  <c:v>665.944353112003</c:v>
                </c:pt>
                <c:pt idx="287448">
                  <c:v>665.946669867276</c:v>
                </c:pt>
                <c:pt idx="287449">
                  <c:v>665.94898662255002</c:v>
                </c:pt>
                <c:pt idx="287450">
                  <c:v>665.95130337782302</c:v>
                </c:pt>
                <c:pt idx="287451">
                  <c:v>665.95362013309705</c:v>
                </c:pt>
                <c:pt idx="287452">
                  <c:v>665.95593688837096</c:v>
                </c:pt>
                <c:pt idx="287453">
                  <c:v>665.95825364364396</c:v>
                </c:pt>
                <c:pt idx="287454">
                  <c:v>665.96057039891798</c:v>
                </c:pt>
                <c:pt idx="287455">
                  <c:v>665.96288715419098</c:v>
                </c:pt>
                <c:pt idx="287456">
                  <c:v>665.965203909465</c:v>
                </c:pt>
                <c:pt idx="287457">
                  <c:v>665.967520664738</c:v>
                </c:pt>
                <c:pt idx="287458">
                  <c:v>665.96983742001203</c:v>
                </c:pt>
                <c:pt idx="287459">
                  <c:v>665.97215417528605</c:v>
                </c:pt>
                <c:pt idx="287460">
                  <c:v>665.97447093055905</c:v>
                </c:pt>
                <c:pt idx="287461">
                  <c:v>665.97678768583296</c:v>
                </c:pt>
                <c:pt idx="287462">
                  <c:v>665.97910444110596</c:v>
                </c:pt>
                <c:pt idx="287463">
                  <c:v>665.98142119637998</c:v>
                </c:pt>
                <c:pt idx="287464">
                  <c:v>665.98373795165298</c:v>
                </c:pt>
                <c:pt idx="287465">
                  <c:v>665.98605470692701</c:v>
                </c:pt>
                <c:pt idx="287466">
                  <c:v>665.98837146220103</c:v>
                </c:pt>
                <c:pt idx="287467">
                  <c:v>665.99068821747403</c:v>
                </c:pt>
                <c:pt idx="287468">
                  <c:v>665.99300497274805</c:v>
                </c:pt>
                <c:pt idx="287469">
                  <c:v>665.99532172802105</c:v>
                </c:pt>
                <c:pt idx="287470">
                  <c:v>665.99763848329496</c:v>
                </c:pt>
                <c:pt idx="287471">
                  <c:v>665.99995523856796</c:v>
                </c:pt>
                <c:pt idx="287472">
                  <c:v>666.00227199384199</c:v>
                </c:pt>
                <c:pt idx="287473">
                  <c:v>666.00458874911499</c:v>
                </c:pt>
                <c:pt idx="287474">
                  <c:v>666.00690550438901</c:v>
                </c:pt>
                <c:pt idx="287475">
                  <c:v>666.00922225966303</c:v>
                </c:pt>
                <c:pt idx="287476">
                  <c:v>666.01153901493603</c:v>
                </c:pt>
                <c:pt idx="287477">
                  <c:v>666.01385577020994</c:v>
                </c:pt>
                <c:pt idx="287478">
                  <c:v>666.01617252548294</c:v>
                </c:pt>
                <c:pt idx="287479">
                  <c:v>666.01848928075697</c:v>
                </c:pt>
                <c:pt idx="287480">
                  <c:v>666.02080603602997</c:v>
                </c:pt>
                <c:pt idx="287481">
                  <c:v>666.02312279130399</c:v>
                </c:pt>
                <c:pt idx="287482">
                  <c:v>666.02543954657801</c:v>
                </c:pt>
                <c:pt idx="287483">
                  <c:v>666.02775630185101</c:v>
                </c:pt>
                <c:pt idx="287484">
                  <c:v>666.03007305712504</c:v>
                </c:pt>
                <c:pt idx="287485">
                  <c:v>666.03238981239804</c:v>
                </c:pt>
                <c:pt idx="287486">
                  <c:v>666.03470656767195</c:v>
                </c:pt>
                <c:pt idx="287487">
                  <c:v>666.03702332294495</c:v>
                </c:pt>
                <c:pt idx="287488">
                  <c:v>666.03934007821897</c:v>
                </c:pt>
                <c:pt idx="287489">
                  <c:v>666.04165683349299</c:v>
                </c:pt>
                <c:pt idx="287490">
                  <c:v>666.04397358876599</c:v>
                </c:pt>
                <c:pt idx="287491">
                  <c:v>666.04629034404002</c:v>
                </c:pt>
                <c:pt idx="287492">
                  <c:v>666.04860709931302</c:v>
                </c:pt>
                <c:pt idx="287493">
                  <c:v>666.05092385458704</c:v>
                </c:pt>
                <c:pt idx="287494">
                  <c:v>666.05324060986004</c:v>
                </c:pt>
                <c:pt idx="287495">
                  <c:v>666.05555736513395</c:v>
                </c:pt>
                <c:pt idx="287496">
                  <c:v>666.05787412040797</c:v>
                </c:pt>
                <c:pt idx="287497">
                  <c:v>666.06019087568097</c:v>
                </c:pt>
                <c:pt idx="287498">
                  <c:v>666.062507630955</c:v>
                </c:pt>
                <c:pt idx="287499">
                  <c:v>666.064824386228</c:v>
                </c:pt>
                <c:pt idx="287500">
                  <c:v>666.06714114150202</c:v>
                </c:pt>
                <c:pt idx="287501">
                  <c:v>666.06945789677502</c:v>
                </c:pt>
                <c:pt idx="287502">
                  <c:v>666.07177465204904</c:v>
                </c:pt>
                <c:pt idx="287503">
                  <c:v>666.07409140732295</c:v>
                </c:pt>
                <c:pt idx="287504">
                  <c:v>666.07640816259595</c:v>
                </c:pt>
                <c:pt idx="287505">
                  <c:v>666.07872491786998</c:v>
                </c:pt>
                <c:pt idx="287506">
                  <c:v>666.08104167314298</c:v>
                </c:pt>
                <c:pt idx="287507">
                  <c:v>666.083358428417</c:v>
                </c:pt>
                <c:pt idx="287508">
                  <c:v>666.08567518369</c:v>
                </c:pt>
                <c:pt idx="287509">
                  <c:v>666.08799193896402</c:v>
                </c:pt>
                <c:pt idx="287510">
                  <c:v>666.09030869423805</c:v>
                </c:pt>
                <c:pt idx="287511">
                  <c:v>666.09262544951105</c:v>
                </c:pt>
                <c:pt idx="287512">
                  <c:v>666.09494220478496</c:v>
                </c:pt>
                <c:pt idx="287513">
                  <c:v>666.09725896005796</c:v>
                </c:pt>
                <c:pt idx="287514">
                  <c:v>666.09957571533198</c:v>
                </c:pt>
                <c:pt idx="287515">
                  <c:v>666.10189247060498</c:v>
                </c:pt>
                <c:pt idx="287516">
                  <c:v>666.104209225879</c:v>
                </c:pt>
                <c:pt idx="287517">
                  <c:v>666.10652598115303</c:v>
                </c:pt>
                <c:pt idx="287518">
                  <c:v>666.10884273642603</c:v>
                </c:pt>
                <c:pt idx="287519">
                  <c:v>666.11115949170005</c:v>
                </c:pt>
                <c:pt idx="287520">
                  <c:v>666.11347624697305</c:v>
                </c:pt>
                <c:pt idx="287521">
                  <c:v>666.11579300224696</c:v>
                </c:pt>
                <c:pt idx="287522">
                  <c:v>666.11810975751996</c:v>
                </c:pt>
                <c:pt idx="287523">
                  <c:v>666.12042651279398</c:v>
                </c:pt>
                <c:pt idx="287524">
                  <c:v>666.12274326806698</c:v>
                </c:pt>
                <c:pt idx="287525">
                  <c:v>666.12506002334101</c:v>
                </c:pt>
                <c:pt idx="287526">
                  <c:v>666.12737677861503</c:v>
                </c:pt>
                <c:pt idx="287527">
                  <c:v>666.12969353388803</c:v>
                </c:pt>
                <c:pt idx="287528">
                  <c:v>666.13201028916205</c:v>
                </c:pt>
                <c:pt idx="287529">
                  <c:v>666.13432704443505</c:v>
                </c:pt>
                <c:pt idx="287530">
                  <c:v>666.13664379970896</c:v>
                </c:pt>
                <c:pt idx="287531">
                  <c:v>666.13896055498196</c:v>
                </c:pt>
                <c:pt idx="287532">
                  <c:v>666.14127731025599</c:v>
                </c:pt>
                <c:pt idx="287533">
                  <c:v>666.14359406553001</c:v>
                </c:pt>
                <c:pt idx="287534">
                  <c:v>666.14591082080301</c:v>
                </c:pt>
                <c:pt idx="287535">
                  <c:v>666.14822757607703</c:v>
                </c:pt>
                <c:pt idx="287536">
                  <c:v>666.15054433135003</c:v>
                </c:pt>
                <c:pt idx="287537">
                  <c:v>666.15286108662394</c:v>
                </c:pt>
                <c:pt idx="287538">
                  <c:v>666.15517784189694</c:v>
                </c:pt>
                <c:pt idx="287539">
                  <c:v>666.15749459717097</c:v>
                </c:pt>
                <c:pt idx="287540">
                  <c:v>666.15981135244499</c:v>
                </c:pt>
                <c:pt idx="287541">
                  <c:v>666.16212810771799</c:v>
                </c:pt>
                <c:pt idx="287542">
                  <c:v>666.16444486299201</c:v>
                </c:pt>
                <c:pt idx="287543">
                  <c:v>666.16676161826501</c:v>
                </c:pt>
                <c:pt idx="287544">
                  <c:v>666.16907837353904</c:v>
                </c:pt>
                <c:pt idx="287545">
                  <c:v>666.17139512881204</c:v>
                </c:pt>
                <c:pt idx="287546">
                  <c:v>666.17371188408595</c:v>
                </c:pt>
                <c:pt idx="287547">
                  <c:v>666.17602863935997</c:v>
                </c:pt>
                <c:pt idx="287548">
                  <c:v>666.17834539463297</c:v>
                </c:pt>
                <c:pt idx="287549">
                  <c:v>666.18066214990699</c:v>
                </c:pt>
                <c:pt idx="287550">
                  <c:v>666.18297890517999</c:v>
                </c:pt>
                <c:pt idx="287551">
                  <c:v>666.18529566045402</c:v>
                </c:pt>
                <c:pt idx="287552">
                  <c:v>666.18761241572702</c:v>
                </c:pt>
                <c:pt idx="287553">
                  <c:v>666.18992917100104</c:v>
                </c:pt>
                <c:pt idx="287554">
                  <c:v>666.19224592627495</c:v>
                </c:pt>
                <c:pt idx="287555">
                  <c:v>666.19456268154795</c:v>
                </c:pt>
                <c:pt idx="287556">
                  <c:v>666.19687943682197</c:v>
                </c:pt>
                <c:pt idx="287557">
                  <c:v>666.19919619209497</c:v>
                </c:pt>
                <c:pt idx="287558">
                  <c:v>666.201512947369</c:v>
                </c:pt>
                <c:pt idx="287559">
                  <c:v>666.203829702642</c:v>
                </c:pt>
                <c:pt idx="287560">
                  <c:v>666.20614645791602</c:v>
                </c:pt>
                <c:pt idx="287561">
                  <c:v>666.20846321319004</c:v>
                </c:pt>
                <c:pt idx="287562">
                  <c:v>666.21077996846304</c:v>
                </c:pt>
                <c:pt idx="287563">
                  <c:v>666.21309672373695</c:v>
                </c:pt>
                <c:pt idx="287564">
                  <c:v>666.21541347900995</c:v>
                </c:pt>
                <c:pt idx="287565">
                  <c:v>666.21773023428398</c:v>
                </c:pt>
                <c:pt idx="287566">
                  <c:v>666.22004698955698</c:v>
                </c:pt>
                <c:pt idx="287567">
                  <c:v>666.222363744831</c:v>
                </c:pt>
                <c:pt idx="287568">
                  <c:v>666.22468050010502</c:v>
                </c:pt>
                <c:pt idx="287569">
                  <c:v>666.22699725537802</c:v>
                </c:pt>
                <c:pt idx="287570">
                  <c:v>666.22931401065205</c:v>
                </c:pt>
                <c:pt idx="287571">
                  <c:v>666.23163076592505</c:v>
                </c:pt>
                <c:pt idx="287572">
                  <c:v>666.23394752119896</c:v>
                </c:pt>
                <c:pt idx="287573">
                  <c:v>666.23626427647196</c:v>
                </c:pt>
                <c:pt idx="287574">
                  <c:v>666.23858103174598</c:v>
                </c:pt>
                <c:pt idx="287575">
                  <c:v>666.24089778701898</c:v>
                </c:pt>
                <c:pt idx="287576">
                  <c:v>666.243214542293</c:v>
                </c:pt>
                <c:pt idx="287577">
                  <c:v>666.24553129756703</c:v>
                </c:pt>
                <c:pt idx="287578">
                  <c:v>666.24784805284003</c:v>
                </c:pt>
                <c:pt idx="287579">
                  <c:v>666.25016480811405</c:v>
                </c:pt>
                <c:pt idx="287580">
                  <c:v>666.25248156338705</c:v>
                </c:pt>
                <c:pt idx="287581">
                  <c:v>666.25479831866096</c:v>
                </c:pt>
                <c:pt idx="287582">
                  <c:v>666.25711507393396</c:v>
                </c:pt>
                <c:pt idx="287583">
                  <c:v>666.25943182920798</c:v>
                </c:pt>
                <c:pt idx="287584">
                  <c:v>666.26174858448201</c:v>
                </c:pt>
                <c:pt idx="287585">
                  <c:v>666.26406533975501</c:v>
                </c:pt>
                <c:pt idx="287586">
                  <c:v>666.26638209502903</c:v>
                </c:pt>
                <c:pt idx="287587">
                  <c:v>666.26869885030203</c:v>
                </c:pt>
                <c:pt idx="287588">
                  <c:v>666.27101560557605</c:v>
                </c:pt>
                <c:pt idx="287589">
                  <c:v>666.27333236084905</c:v>
                </c:pt>
                <c:pt idx="287590">
                  <c:v>666.27564911612296</c:v>
                </c:pt>
                <c:pt idx="287591">
                  <c:v>666.27796587139699</c:v>
                </c:pt>
                <c:pt idx="287592">
                  <c:v>666.28028262666999</c:v>
                </c:pt>
                <c:pt idx="287593">
                  <c:v>666.28259938194401</c:v>
                </c:pt>
                <c:pt idx="287594">
                  <c:v>666.28491613721701</c:v>
                </c:pt>
                <c:pt idx="287595">
                  <c:v>666.28723289249103</c:v>
                </c:pt>
                <c:pt idx="287596">
                  <c:v>666.28954964776403</c:v>
                </c:pt>
                <c:pt idx="287597">
                  <c:v>666.29186640303794</c:v>
                </c:pt>
                <c:pt idx="287598">
                  <c:v>666.29418315831197</c:v>
                </c:pt>
                <c:pt idx="287599">
                  <c:v>666.29649991358497</c:v>
                </c:pt>
                <c:pt idx="287600">
                  <c:v>666.29881666885899</c:v>
                </c:pt>
                <c:pt idx="287601">
                  <c:v>666.30113342413199</c:v>
                </c:pt>
                <c:pt idx="287602">
                  <c:v>666.30345017940601</c:v>
                </c:pt>
                <c:pt idx="287603">
                  <c:v>666.30576693467901</c:v>
                </c:pt>
                <c:pt idx="287604">
                  <c:v>666.30808368995304</c:v>
                </c:pt>
                <c:pt idx="287605">
                  <c:v>666.31040044522695</c:v>
                </c:pt>
                <c:pt idx="287606">
                  <c:v>666.31271720049995</c:v>
                </c:pt>
                <c:pt idx="287607">
                  <c:v>666.31503395577397</c:v>
                </c:pt>
                <c:pt idx="287608">
                  <c:v>666.31735071104697</c:v>
                </c:pt>
                <c:pt idx="287609">
                  <c:v>666.31966746632099</c:v>
                </c:pt>
                <c:pt idx="287610">
                  <c:v>666.32198422159399</c:v>
                </c:pt>
                <c:pt idx="287611">
                  <c:v>666.32430097686802</c:v>
                </c:pt>
                <c:pt idx="287612">
                  <c:v>666.32661773214204</c:v>
                </c:pt>
                <c:pt idx="287613">
                  <c:v>666.32893448741504</c:v>
                </c:pt>
                <c:pt idx="287614">
                  <c:v>666.33125124268895</c:v>
                </c:pt>
                <c:pt idx="287615">
                  <c:v>666.33356799796195</c:v>
                </c:pt>
                <c:pt idx="287616">
                  <c:v>666.33588475323597</c:v>
                </c:pt>
                <c:pt idx="287617">
                  <c:v>666.33820150850897</c:v>
                </c:pt>
                <c:pt idx="287618">
                  <c:v>666.340518263783</c:v>
                </c:pt>
                <c:pt idx="287619">
                  <c:v>666.34283501905702</c:v>
                </c:pt>
                <c:pt idx="287620">
                  <c:v>666.34515177433002</c:v>
                </c:pt>
                <c:pt idx="287621">
                  <c:v>666.34746852960404</c:v>
                </c:pt>
                <c:pt idx="287622">
                  <c:v>666.34978528487704</c:v>
                </c:pt>
                <c:pt idx="287623">
                  <c:v>666.35210204015095</c:v>
                </c:pt>
                <c:pt idx="287624">
                  <c:v>666.35441879542395</c:v>
                </c:pt>
                <c:pt idx="287625">
                  <c:v>666.35673555069798</c:v>
                </c:pt>
                <c:pt idx="287626">
                  <c:v>666.35905230597098</c:v>
                </c:pt>
                <c:pt idx="287627">
                  <c:v>666.361369061245</c:v>
                </c:pt>
                <c:pt idx="287628">
                  <c:v>666.36368581651902</c:v>
                </c:pt>
                <c:pt idx="287629">
                  <c:v>666.36600257179202</c:v>
                </c:pt>
                <c:pt idx="287630">
                  <c:v>666.36831932706605</c:v>
                </c:pt>
                <c:pt idx="287631">
                  <c:v>666.37063608233905</c:v>
                </c:pt>
                <c:pt idx="287632">
                  <c:v>666.37295283761296</c:v>
                </c:pt>
                <c:pt idx="287633">
                  <c:v>666.37526959288596</c:v>
                </c:pt>
                <c:pt idx="287634">
                  <c:v>666.37758634815998</c:v>
                </c:pt>
                <c:pt idx="287635">
                  <c:v>666.379903103434</c:v>
                </c:pt>
                <c:pt idx="287636">
                  <c:v>666.382219858707</c:v>
                </c:pt>
                <c:pt idx="287637">
                  <c:v>666.38453661398103</c:v>
                </c:pt>
                <c:pt idx="287638">
                  <c:v>666.38685336925403</c:v>
                </c:pt>
                <c:pt idx="287639">
                  <c:v>666.38917012452805</c:v>
                </c:pt>
                <c:pt idx="287640">
                  <c:v>666.39148687980105</c:v>
                </c:pt>
                <c:pt idx="287641">
                  <c:v>666.39380363507496</c:v>
                </c:pt>
                <c:pt idx="287642">
                  <c:v>666.39612039034898</c:v>
                </c:pt>
                <c:pt idx="287643">
                  <c:v>666.39843714562198</c:v>
                </c:pt>
                <c:pt idx="287644">
                  <c:v>666.40075390089601</c:v>
                </c:pt>
                <c:pt idx="287645">
                  <c:v>666.40307065616901</c:v>
                </c:pt>
                <c:pt idx="287646">
                  <c:v>666.40538741144303</c:v>
                </c:pt>
                <c:pt idx="287647">
                  <c:v>666.40770416671603</c:v>
                </c:pt>
                <c:pt idx="287648">
                  <c:v>666.41002092199005</c:v>
                </c:pt>
                <c:pt idx="287649">
                  <c:v>666.41233767726396</c:v>
                </c:pt>
                <c:pt idx="287650">
                  <c:v>666.41465443253696</c:v>
                </c:pt>
                <c:pt idx="287651">
                  <c:v>666.41697118781099</c:v>
                </c:pt>
                <c:pt idx="287652">
                  <c:v>666.41928794308399</c:v>
                </c:pt>
                <c:pt idx="287653">
                  <c:v>666.42160469835801</c:v>
                </c:pt>
                <c:pt idx="287654">
                  <c:v>666.42392145363101</c:v>
                </c:pt>
                <c:pt idx="287655">
                  <c:v>666.42623820890503</c:v>
                </c:pt>
                <c:pt idx="287656">
                  <c:v>666.42855496417906</c:v>
                </c:pt>
                <c:pt idx="287657">
                  <c:v>666.43087171945194</c:v>
                </c:pt>
                <c:pt idx="287658">
                  <c:v>666.43318847472597</c:v>
                </c:pt>
                <c:pt idx="287659">
                  <c:v>666.43550522999897</c:v>
                </c:pt>
                <c:pt idx="287660">
                  <c:v>666.43782198527299</c:v>
                </c:pt>
                <c:pt idx="287661">
                  <c:v>666.44013874054599</c:v>
                </c:pt>
                <c:pt idx="287662">
                  <c:v>666.44245549582001</c:v>
                </c:pt>
                <c:pt idx="287663">
                  <c:v>666.44477225109404</c:v>
                </c:pt>
                <c:pt idx="287664">
                  <c:v>666.44708900636704</c:v>
                </c:pt>
                <c:pt idx="287665">
                  <c:v>666.44940576164095</c:v>
                </c:pt>
                <c:pt idx="287666">
                  <c:v>666.45172251691395</c:v>
                </c:pt>
                <c:pt idx="287667">
                  <c:v>666.45403927218797</c:v>
                </c:pt>
                <c:pt idx="287668">
                  <c:v>666.45635602746097</c:v>
                </c:pt>
                <c:pt idx="287669">
                  <c:v>666.45867278273499</c:v>
                </c:pt>
                <c:pt idx="287670">
                  <c:v>666.46098953800799</c:v>
                </c:pt>
                <c:pt idx="287671">
                  <c:v>666.46330629328202</c:v>
                </c:pt>
                <c:pt idx="287672">
                  <c:v>666.46562304855604</c:v>
                </c:pt>
                <c:pt idx="287673">
                  <c:v>666.46793980382904</c:v>
                </c:pt>
                <c:pt idx="287674">
                  <c:v>666.47025655910295</c:v>
                </c:pt>
                <c:pt idx="287675">
                  <c:v>666.47257331437595</c:v>
                </c:pt>
                <c:pt idx="287676">
                  <c:v>666.47489006964997</c:v>
                </c:pt>
                <c:pt idx="287677">
                  <c:v>666.47720682492297</c:v>
                </c:pt>
                <c:pt idx="287678">
                  <c:v>666.479523580197</c:v>
                </c:pt>
                <c:pt idx="287679">
                  <c:v>666.48184033547102</c:v>
                </c:pt>
                <c:pt idx="287680">
                  <c:v>666.48415709074402</c:v>
                </c:pt>
                <c:pt idx="287681">
                  <c:v>666.48647384601804</c:v>
                </c:pt>
                <c:pt idx="287682">
                  <c:v>666.48879060129104</c:v>
                </c:pt>
                <c:pt idx="287683">
                  <c:v>666.49110735656495</c:v>
                </c:pt>
                <c:pt idx="287684">
                  <c:v>666.49342411183795</c:v>
                </c:pt>
                <c:pt idx="287685">
                  <c:v>666.49574086711198</c:v>
                </c:pt>
                <c:pt idx="287686">
                  <c:v>666.498057622386</c:v>
                </c:pt>
                <c:pt idx="287687">
                  <c:v>666.500374377659</c:v>
                </c:pt>
                <c:pt idx="287688">
                  <c:v>666.50269113293302</c:v>
                </c:pt>
                <c:pt idx="287689">
                  <c:v>666.50500788820602</c:v>
                </c:pt>
                <c:pt idx="287690">
                  <c:v>666.50732464348005</c:v>
                </c:pt>
                <c:pt idx="287691">
                  <c:v>666.50964139875305</c:v>
                </c:pt>
                <c:pt idx="287692">
                  <c:v>666.51195815402696</c:v>
                </c:pt>
                <c:pt idx="287693">
                  <c:v>666.51427490930098</c:v>
                </c:pt>
                <c:pt idx="287694">
                  <c:v>666.51659166457398</c:v>
                </c:pt>
                <c:pt idx="287695">
                  <c:v>666.518908419848</c:v>
                </c:pt>
                <c:pt idx="287696">
                  <c:v>666.521225175121</c:v>
                </c:pt>
                <c:pt idx="287697">
                  <c:v>666.52354193039503</c:v>
                </c:pt>
                <c:pt idx="287698">
                  <c:v>666.52585868566803</c:v>
                </c:pt>
                <c:pt idx="287699">
                  <c:v>666.52817544094205</c:v>
                </c:pt>
                <c:pt idx="287700">
                  <c:v>666.53049219621596</c:v>
                </c:pt>
                <c:pt idx="287701">
                  <c:v>666.53280895148896</c:v>
                </c:pt>
                <c:pt idx="287702">
                  <c:v>666.53512570676298</c:v>
                </c:pt>
                <c:pt idx="287703">
                  <c:v>666.53744246203598</c:v>
                </c:pt>
                <c:pt idx="287704">
                  <c:v>666.53975921731001</c:v>
                </c:pt>
                <c:pt idx="287705">
                  <c:v>666.54207597258301</c:v>
                </c:pt>
                <c:pt idx="287706">
                  <c:v>666.54439272785703</c:v>
                </c:pt>
                <c:pt idx="287707">
                  <c:v>666.54670948313105</c:v>
                </c:pt>
                <c:pt idx="287708">
                  <c:v>666.54902623840405</c:v>
                </c:pt>
                <c:pt idx="287709">
                  <c:v>666.55134299367796</c:v>
                </c:pt>
                <c:pt idx="287710">
                  <c:v>666.55365974895096</c:v>
                </c:pt>
                <c:pt idx="287711">
                  <c:v>666.55597650422499</c:v>
                </c:pt>
                <c:pt idx="287712">
                  <c:v>666.55829325949799</c:v>
                </c:pt>
                <c:pt idx="287713">
                  <c:v>666.56061001477201</c:v>
                </c:pt>
                <c:pt idx="287714">
                  <c:v>666.56292677004603</c:v>
                </c:pt>
                <c:pt idx="287715">
                  <c:v>666.56524352531903</c:v>
                </c:pt>
                <c:pt idx="287716">
                  <c:v>666.56756028059306</c:v>
                </c:pt>
                <c:pt idx="287717">
                  <c:v>666.56987703586606</c:v>
                </c:pt>
                <c:pt idx="287718">
                  <c:v>666.57219379113997</c:v>
                </c:pt>
                <c:pt idx="287719">
                  <c:v>666.57451054641297</c:v>
                </c:pt>
                <c:pt idx="287720">
                  <c:v>666.57682730168699</c:v>
                </c:pt>
                <c:pt idx="287721">
                  <c:v>666.57914405695999</c:v>
                </c:pt>
                <c:pt idx="287722">
                  <c:v>666.58146081223401</c:v>
                </c:pt>
                <c:pt idx="287723">
                  <c:v>666.58377756750804</c:v>
                </c:pt>
                <c:pt idx="287724">
                  <c:v>666.58609432278104</c:v>
                </c:pt>
                <c:pt idx="287725">
                  <c:v>666.58841107805495</c:v>
                </c:pt>
                <c:pt idx="287726">
                  <c:v>666.59072783332795</c:v>
                </c:pt>
                <c:pt idx="287727">
                  <c:v>666.59304458860197</c:v>
                </c:pt>
                <c:pt idx="287728">
                  <c:v>666.59536134387497</c:v>
                </c:pt>
                <c:pt idx="287729">
                  <c:v>666.59767809914899</c:v>
                </c:pt>
                <c:pt idx="287730">
                  <c:v>666.59999485442302</c:v>
                </c:pt>
                <c:pt idx="287731">
                  <c:v>666.60231160969602</c:v>
                </c:pt>
                <c:pt idx="287732">
                  <c:v>666.60462836497004</c:v>
                </c:pt>
                <c:pt idx="287733">
                  <c:v>666.60694512024304</c:v>
                </c:pt>
                <c:pt idx="287734">
                  <c:v>666.60926187551695</c:v>
                </c:pt>
                <c:pt idx="287735">
                  <c:v>666.61157863078995</c:v>
                </c:pt>
                <c:pt idx="287736">
                  <c:v>666.61389538606397</c:v>
                </c:pt>
                <c:pt idx="287737">
                  <c:v>666.616212141338</c:v>
                </c:pt>
                <c:pt idx="287738">
                  <c:v>666.618528896611</c:v>
                </c:pt>
                <c:pt idx="287739">
                  <c:v>666.62084565188502</c:v>
                </c:pt>
                <c:pt idx="287740">
                  <c:v>666.62316240715802</c:v>
                </c:pt>
                <c:pt idx="287741">
                  <c:v>666.62547916243204</c:v>
                </c:pt>
                <c:pt idx="287742">
                  <c:v>666.62779591770504</c:v>
                </c:pt>
                <c:pt idx="287743">
                  <c:v>666.63011267297895</c:v>
                </c:pt>
                <c:pt idx="287744">
                  <c:v>666.63242942825298</c:v>
                </c:pt>
                <c:pt idx="287745">
                  <c:v>666.63474618352598</c:v>
                </c:pt>
                <c:pt idx="287746">
                  <c:v>666.6370629388</c:v>
                </c:pt>
                <c:pt idx="287747">
                  <c:v>666.639379694073</c:v>
                </c:pt>
                <c:pt idx="287748">
                  <c:v>666.64169644934702</c:v>
                </c:pt>
                <c:pt idx="287749">
                  <c:v>666.64401320462002</c:v>
                </c:pt>
                <c:pt idx="287750">
                  <c:v>666.64632995989405</c:v>
                </c:pt>
                <c:pt idx="287751">
                  <c:v>666.64864671516796</c:v>
                </c:pt>
                <c:pt idx="287752">
                  <c:v>666.65096347044096</c:v>
                </c:pt>
                <c:pt idx="287753">
                  <c:v>666.65328022571498</c:v>
                </c:pt>
                <c:pt idx="287754">
                  <c:v>666.65559698098798</c:v>
                </c:pt>
                <c:pt idx="287755">
                  <c:v>666.657913736262</c:v>
                </c:pt>
                <c:pt idx="287756">
                  <c:v>666.660230491535</c:v>
                </c:pt>
                <c:pt idx="287757">
                  <c:v>666.66254724680903</c:v>
                </c:pt>
                <c:pt idx="287758">
                  <c:v>666.66486400208305</c:v>
                </c:pt>
                <c:pt idx="287759">
                  <c:v>666.66718075735605</c:v>
                </c:pt>
                <c:pt idx="287760">
                  <c:v>666.66949751262996</c:v>
                </c:pt>
                <c:pt idx="287761">
                  <c:v>666.67181426790296</c:v>
                </c:pt>
                <c:pt idx="287762">
                  <c:v>666.67413102317698</c:v>
                </c:pt>
                <c:pt idx="287763">
                  <c:v>666.67644777844998</c:v>
                </c:pt>
                <c:pt idx="287764">
                  <c:v>666.67876453372401</c:v>
                </c:pt>
                <c:pt idx="287765">
                  <c:v>666.68108128899803</c:v>
                </c:pt>
                <c:pt idx="287766">
                  <c:v>666.68339804427103</c:v>
                </c:pt>
                <c:pt idx="287767">
                  <c:v>666.68571479954505</c:v>
                </c:pt>
                <c:pt idx="287768">
                  <c:v>666.68803155481805</c:v>
                </c:pt>
                <c:pt idx="287769">
                  <c:v>666.69034831009196</c:v>
                </c:pt>
                <c:pt idx="287770">
                  <c:v>666.69266506536496</c:v>
                </c:pt>
                <c:pt idx="287771">
                  <c:v>666.69498182063899</c:v>
                </c:pt>
                <c:pt idx="287772">
                  <c:v>666.69729857591199</c:v>
                </c:pt>
                <c:pt idx="287773">
                  <c:v>666.69961533118601</c:v>
                </c:pt>
                <c:pt idx="287774">
                  <c:v>666.70193208646003</c:v>
                </c:pt>
                <c:pt idx="287775">
                  <c:v>666.70424884173303</c:v>
                </c:pt>
                <c:pt idx="287776">
                  <c:v>666.70656559700706</c:v>
                </c:pt>
                <c:pt idx="287777">
                  <c:v>666.70888235228006</c:v>
                </c:pt>
                <c:pt idx="287778">
                  <c:v>666.71119910755397</c:v>
                </c:pt>
                <c:pt idx="287779">
                  <c:v>666.71351586282697</c:v>
                </c:pt>
                <c:pt idx="287780">
                  <c:v>666.71583261810099</c:v>
                </c:pt>
                <c:pt idx="287781">
                  <c:v>666.71814937337501</c:v>
                </c:pt>
                <c:pt idx="287782">
                  <c:v>666.72046612864801</c:v>
                </c:pt>
                <c:pt idx="287783">
                  <c:v>666.72278288392204</c:v>
                </c:pt>
                <c:pt idx="287784">
                  <c:v>666.72509963919504</c:v>
                </c:pt>
                <c:pt idx="287785">
                  <c:v>666.72741639446895</c:v>
                </c:pt>
                <c:pt idx="287786">
                  <c:v>666.72973314974195</c:v>
                </c:pt>
                <c:pt idx="287787">
                  <c:v>666.73204990501597</c:v>
                </c:pt>
                <c:pt idx="287788">
                  <c:v>666.73436666028999</c:v>
                </c:pt>
                <c:pt idx="287789">
                  <c:v>666.73668341556299</c:v>
                </c:pt>
                <c:pt idx="287790">
                  <c:v>666.73900017083702</c:v>
                </c:pt>
                <c:pt idx="287791">
                  <c:v>666.74131692611002</c:v>
                </c:pt>
                <c:pt idx="287792">
                  <c:v>666.74363368138404</c:v>
                </c:pt>
                <c:pt idx="287793">
                  <c:v>666.74595043665704</c:v>
                </c:pt>
                <c:pt idx="287794">
                  <c:v>666.74826719193095</c:v>
                </c:pt>
                <c:pt idx="287795">
                  <c:v>666.75058394720497</c:v>
                </c:pt>
                <c:pt idx="287796">
                  <c:v>666.75290070247797</c:v>
                </c:pt>
                <c:pt idx="287797">
                  <c:v>666.755217457752</c:v>
                </c:pt>
                <c:pt idx="287798">
                  <c:v>666.757534213025</c:v>
                </c:pt>
                <c:pt idx="287799">
                  <c:v>666.75985096829902</c:v>
                </c:pt>
                <c:pt idx="287800">
                  <c:v>666.76216772357202</c:v>
                </c:pt>
                <c:pt idx="287801">
                  <c:v>666.76448447884604</c:v>
                </c:pt>
                <c:pt idx="287802">
                  <c:v>666.76680123411995</c:v>
                </c:pt>
                <c:pt idx="287803">
                  <c:v>666.76911798939295</c:v>
                </c:pt>
                <c:pt idx="287804">
                  <c:v>666.77143474466698</c:v>
                </c:pt>
                <c:pt idx="287805">
                  <c:v>666.77375149993998</c:v>
                </c:pt>
                <c:pt idx="287806">
                  <c:v>666.776068255214</c:v>
                </c:pt>
                <c:pt idx="287807">
                  <c:v>666.778385010487</c:v>
                </c:pt>
                <c:pt idx="287808">
                  <c:v>666.78070176576102</c:v>
                </c:pt>
                <c:pt idx="287809">
                  <c:v>666.78301852103505</c:v>
                </c:pt>
                <c:pt idx="287810">
                  <c:v>666.78533527630805</c:v>
                </c:pt>
                <c:pt idx="287811">
                  <c:v>666.78765203158196</c:v>
                </c:pt>
                <c:pt idx="287812">
                  <c:v>666.78996878685496</c:v>
                </c:pt>
                <c:pt idx="287813">
                  <c:v>666.79228554212898</c:v>
                </c:pt>
                <c:pt idx="287814">
                  <c:v>666.79460229740198</c:v>
                </c:pt>
                <c:pt idx="287815">
                  <c:v>666.796919052676</c:v>
                </c:pt>
                <c:pt idx="287816">
                  <c:v>666.79923580795003</c:v>
                </c:pt>
                <c:pt idx="287817">
                  <c:v>666.80155256322303</c:v>
                </c:pt>
                <c:pt idx="287818">
                  <c:v>666.80386931849705</c:v>
                </c:pt>
                <c:pt idx="287819">
                  <c:v>666.80618607377005</c:v>
                </c:pt>
                <c:pt idx="287820">
                  <c:v>666.80850282904396</c:v>
                </c:pt>
                <c:pt idx="287821">
                  <c:v>666.81081958431696</c:v>
                </c:pt>
                <c:pt idx="287822">
                  <c:v>666.81313633959098</c:v>
                </c:pt>
                <c:pt idx="287823">
                  <c:v>666.81545309486398</c:v>
                </c:pt>
                <c:pt idx="287824">
                  <c:v>666.81776985013801</c:v>
                </c:pt>
                <c:pt idx="287825">
                  <c:v>666.82008660541203</c:v>
                </c:pt>
                <c:pt idx="287826">
                  <c:v>666.82240336068503</c:v>
                </c:pt>
                <c:pt idx="287827">
                  <c:v>666.82472011595905</c:v>
                </c:pt>
                <c:pt idx="287828">
                  <c:v>666.82703687123205</c:v>
                </c:pt>
                <c:pt idx="287829">
                  <c:v>666.82935362650596</c:v>
                </c:pt>
                <c:pt idx="287830">
                  <c:v>666.83167038177896</c:v>
                </c:pt>
                <c:pt idx="287831">
                  <c:v>666.83398713705299</c:v>
                </c:pt>
                <c:pt idx="287832">
                  <c:v>666.83630389232701</c:v>
                </c:pt>
                <c:pt idx="287833">
                  <c:v>666.83862064760001</c:v>
                </c:pt>
                <c:pt idx="287834">
                  <c:v>666.84093740287403</c:v>
                </c:pt>
                <c:pt idx="287835">
                  <c:v>666.84325415814703</c:v>
                </c:pt>
                <c:pt idx="287836">
                  <c:v>666.84557091342106</c:v>
                </c:pt>
                <c:pt idx="287837">
                  <c:v>666.84788766869406</c:v>
                </c:pt>
                <c:pt idx="287838">
                  <c:v>666.85020442396797</c:v>
                </c:pt>
                <c:pt idx="287839">
                  <c:v>666.85252117924199</c:v>
                </c:pt>
                <c:pt idx="287840">
                  <c:v>666.85483793451499</c:v>
                </c:pt>
                <c:pt idx="287841">
                  <c:v>666.85715468978901</c:v>
                </c:pt>
                <c:pt idx="287842">
                  <c:v>666.85947144506201</c:v>
                </c:pt>
                <c:pt idx="287843">
                  <c:v>666.86178820033604</c:v>
                </c:pt>
                <c:pt idx="287844">
                  <c:v>666.86410495560904</c:v>
                </c:pt>
                <c:pt idx="287845">
                  <c:v>666.86642171088295</c:v>
                </c:pt>
                <c:pt idx="287846">
                  <c:v>666.86873846615697</c:v>
                </c:pt>
                <c:pt idx="287847">
                  <c:v>666.87105522142997</c:v>
                </c:pt>
                <c:pt idx="287848">
                  <c:v>666.87337197670399</c:v>
                </c:pt>
                <c:pt idx="287849">
                  <c:v>666.87568873197699</c:v>
                </c:pt>
                <c:pt idx="287850">
                  <c:v>666.87800548725102</c:v>
                </c:pt>
                <c:pt idx="287851">
                  <c:v>666.88032224252402</c:v>
                </c:pt>
                <c:pt idx="287852">
                  <c:v>666.88263899779804</c:v>
                </c:pt>
                <c:pt idx="287853">
                  <c:v>666.88495575307195</c:v>
                </c:pt>
                <c:pt idx="287854">
                  <c:v>666.88727250834495</c:v>
                </c:pt>
                <c:pt idx="287855">
                  <c:v>666.88958926361897</c:v>
                </c:pt>
                <c:pt idx="287856">
                  <c:v>666.89190601889197</c:v>
                </c:pt>
                <c:pt idx="287857">
                  <c:v>666.894222774166</c:v>
                </c:pt>
                <c:pt idx="287858">
                  <c:v>666.896539529439</c:v>
                </c:pt>
                <c:pt idx="287859">
                  <c:v>666.89885628471302</c:v>
                </c:pt>
                <c:pt idx="287860">
                  <c:v>666.90117303998704</c:v>
                </c:pt>
                <c:pt idx="287861">
                  <c:v>666.90348979526004</c:v>
                </c:pt>
                <c:pt idx="287862">
                  <c:v>666.90580655053395</c:v>
                </c:pt>
                <c:pt idx="287863">
                  <c:v>666.90812330580695</c:v>
                </c:pt>
                <c:pt idx="287864">
                  <c:v>666.91044006108098</c:v>
                </c:pt>
                <c:pt idx="287865">
                  <c:v>666.91275681635398</c:v>
                </c:pt>
                <c:pt idx="287866">
                  <c:v>666.915073571628</c:v>
                </c:pt>
                <c:pt idx="287867">
                  <c:v>666.91739032690202</c:v>
                </c:pt>
                <c:pt idx="287868">
                  <c:v>666.91970708217502</c:v>
                </c:pt>
                <c:pt idx="287869">
                  <c:v>666.92202383744905</c:v>
                </c:pt>
                <c:pt idx="287870">
                  <c:v>666.92434059272205</c:v>
                </c:pt>
                <c:pt idx="287871">
                  <c:v>666.92665734799596</c:v>
                </c:pt>
                <c:pt idx="287872">
                  <c:v>666.92897410326896</c:v>
                </c:pt>
                <c:pt idx="287873">
                  <c:v>666.93129085854298</c:v>
                </c:pt>
                <c:pt idx="287874">
                  <c:v>666.93360761381598</c:v>
                </c:pt>
                <c:pt idx="287875">
                  <c:v>666.93592436909</c:v>
                </c:pt>
                <c:pt idx="287876">
                  <c:v>666.93824112436403</c:v>
                </c:pt>
                <c:pt idx="287877">
                  <c:v>666.94055787963703</c:v>
                </c:pt>
                <c:pt idx="287878">
                  <c:v>666.94287463491105</c:v>
                </c:pt>
                <c:pt idx="287879">
                  <c:v>666.94519139018405</c:v>
                </c:pt>
                <c:pt idx="287880">
                  <c:v>666.94750814545796</c:v>
                </c:pt>
                <c:pt idx="287881">
                  <c:v>666.94982490073096</c:v>
                </c:pt>
                <c:pt idx="287882">
                  <c:v>666.95214165600498</c:v>
                </c:pt>
                <c:pt idx="287883">
                  <c:v>666.95445841127901</c:v>
                </c:pt>
                <c:pt idx="287884">
                  <c:v>666.95677516655201</c:v>
                </c:pt>
                <c:pt idx="287885">
                  <c:v>666.95909192182603</c:v>
                </c:pt>
                <c:pt idx="287886">
                  <c:v>666.96140867709903</c:v>
                </c:pt>
                <c:pt idx="287887">
                  <c:v>666.96372543237305</c:v>
                </c:pt>
                <c:pt idx="287888">
                  <c:v>666.96604218764605</c:v>
                </c:pt>
                <c:pt idx="287889">
                  <c:v>666.96835894291996</c:v>
                </c:pt>
                <c:pt idx="287890">
                  <c:v>666.97067569819399</c:v>
                </c:pt>
                <c:pt idx="287891">
                  <c:v>666.97299245346699</c:v>
                </c:pt>
                <c:pt idx="287892">
                  <c:v>666.97530920874101</c:v>
                </c:pt>
                <c:pt idx="287893">
                  <c:v>666.97762596401401</c:v>
                </c:pt>
                <c:pt idx="287894">
                  <c:v>666.97994271928803</c:v>
                </c:pt>
                <c:pt idx="287895">
                  <c:v>666.98225947456103</c:v>
                </c:pt>
                <c:pt idx="287896">
                  <c:v>666.98457622983506</c:v>
                </c:pt>
                <c:pt idx="287897">
                  <c:v>666.98689298510897</c:v>
                </c:pt>
                <c:pt idx="287898">
                  <c:v>666.98920974038197</c:v>
                </c:pt>
                <c:pt idx="287899">
                  <c:v>666.99152649565599</c:v>
                </c:pt>
                <c:pt idx="287900">
                  <c:v>666.99384325092899</c:v>
                </c:pt>
                <c:pt idx="287901">
                  <c:v>666.99616000620301</c:v>
                </c:pt>
                <c:pt idx="287902">
                  <c:v>666.99847676147601</c:v>
                </c:pt>
                <c:pt idx="287903">
                  <c:v>667.00079351675004</c:v>
                </c:pt>
                <c:pt idx="287904">
                  <c:v>667.00311027202395</c:v>
                </c:pt>
                <c:pt idx="287905">
                  <c:v>667.00542702729695</c:v>
                </c:pt>
                <c:pt idx="287906">
                  <c:v>667.00774378257097</c:v>
                </c:pt>
                <c:pt idx="287907">
                  <c:v>667.01006053784397</c:v>
                </c:pt>
                <c:pt idx="287908">
                  <c:v>667.01237729311799</c:v>
                </c:pt>
                <c:pt idx="287909">
                  <c:v>667.01469404839099</c:v>
                </c:pt>
                <c:pt idx="287910">
                  <c:v>667.01701080366502</c:v>
                </c:pt>
                <c:pt idx="287911">
                  <c:v>667.01932755893904</c:v>
                </c:pt>
                <c:pt idx="287912">
                  <c:v>667.02164431421204</c:v>
                </c:pt>
                <c:pt idx="287913">
                  <c:v>667.02396106948595</c:v>
                </c:pt>
                <c:pt idx="287914">
                  <c:v>667.02627782475895</c:v>
                </c:pt>
                <c:pt idx="287915">
                  <c:v>667.02859458003297</c:v>
                </c:pt>
                <c:pt idx="287916">
                  <c:v>667.03091133530597</c:v>
                </c:pt>
                <c:pt idx="287917">
                  <c:v>667.03322809058</c:v>
                </c:pt>
                <c:pt idx="287918">
                  <c:v>667.03554484585402</c:v>
                </c:pt>
                <c:pt idx="287919">
                  <c:v>667.03786160112702</c:v>
                </c:pt>
                <c:pt idx="287920">
                  <c:v>667.04017835640104</c:v>
                </c:pt>
                <c:pt idx="287921">
                  <c:v>667.04249511167404</c:v>
                </c:pt>
                <c:pt idx="287922">
                  <c:v>667.04481186694795</c:v>
                </c:pt>
                <c:pt idx="287923">
                  <c:v>667.04712862222095</c:v>
                </c:pt>
                <c:pt idx="287924">
                  <c:v>667.04944537749498</c:v>
                </c:pt>
                <c:pt idx="287925">
                  <c:v>667.05176213276798</c:v>
                </c:pt>
                <c:pt idx="287926">
                  <c:v>667.054078888042</c:v>
                </c:pt>
                <c:pt idx="287927">
                  <c:v>667.05639564331602</c:v>
                </c:pt>
                <c:pt idx="287928">
                  <c:v>667.05871239858902</c:v>
                </c:pt>
                <c:pt idx="287929">
                  <c:v>667.06102915386305</c:v>
                </c:pt>
                <c:pt idx="287930">
                  <c:v>667.06334590913605</c:v>
                </c:pt>
                <c:pt idx="287931">
                  <c:v>667.06566266440996</c:v>
                </c:pt>
                <c:pt idx="287932">
                  <c:v>667.06797941968296</c:v>
                </c:pt>
                <c:pt idx="287933">
                  <c:v>667.07029617495698</c:v>
                </c:pt>
                <c:pt idx="287934">
                  <c:v>667.072612930231</c:v>
                </c:pt>
                <c:pt idx="287935">
                  <c:v>667.074929685504</c:v>
                </c:pt>
                <c:pt idx="287936">
                  <c:v>667.07724644077803</c:v>
                </c:pt>
                <c:pt idx="287937">
                  <c:v>667.07956319605103</c:v>
                </c:pt>
                <c:pt idx="287938">
                  <c:v>667.08187995132505</c:v>
                </c:pt>
                <c:pt idx="287939">
                  <c:v>667.08419670659805</c:v>
                </c:pt>
                <c:pt idx="287940">
                  <c:v>667.08651346187196</c:v>
                </c:pt>
                <c:pt idx="287941">
                  <c:v>667.08883021714598</c:v>
                </c:pt>
                <c:pt idx="287942">
                  <c:v>667.09114697241898</c:v>
                </c:pt>
                <c:pt idx="287943">
                  <c:v>667.09346372769301</c:v>
                </c:pt>
                <c:pt idx="287944">
                  <c:v>667.09578048296601</c:v>
                </c:pt>
                <c:pt idx="287945">
                  <c:v>667.09809723824003</c:v>
                </c:pt>
                <c:pt idx="287946">
                  <c:v>667.10041399351303</c:v>
                </c:pt>
                <c:pt idx="287947">
                  <c:v>667.10273074878705</c:v>
                </c:pt>
                <c:pt idx="287948">
                  <c:v>667.10504750406096</c:v>
                </c:pt>
                <c:pt idx="287949">
                  <c:v>667.10736425933396</c:v>
                </c:pt>
                <c:pt idx="287950">
                  <c:v>667.10968101460799</c:v>
                </c:pt>
                <c:pt idx="287951">
                  <c:v>667.11199776988099</c:v>
                </c:pt>
                <c:pt idx="287952">
                  <c:v>667.11431452515501</c:v>
                </c:pt>
                <c:pt idx="287953">
                  <c:v>667.11663128042801</c:v>
                </c:pt>
                <c:pt idx="287954">
                  <c:v>667.11894803570203</c:v>
                </c:pt>
                <c:pt idx="287955">
                  <c:v>667.12126479097606</c:v>
                </c:pt>
                <c:pt idx="287956">
                  <c:v>667.12358154624906</c:v>
                </c:pt>
                <c:pt idx="287957">
                  <c:v>667.12589830152297</c:v>
                </c:pt>
                <c:pt idx="287958">
                  <c:v>667.12821505679597</c:v>
                </c:pt>
                <c:pt idx="287959">
                  <c:v>667.13053181206999</c:v>
                </c:pt>
                <c:pt idx="287960">
                  <c:v>667.13284856734299</c:v>
                </c:pt>
                <c:pt idx="287961">
                  <c:v>667.13516532261701</c:v>
                </c:pt>
                <c:pt idx="287962">
                  <c:v>667.13748207789104</c:v>
                </c:pt>
                <c:pt idx="287963">
                  <c:v>667.13979883316404</c:v>
                </c:pt>
                <c:pt idx="287964">
                  <c:v>667.14211558843795</c:v>
                </c:pt>
                <c:pt idx="287965">
                  <c:v>667.14443234371095</c:v>
                </c:pt>
                <c:pt idx="287966">
                  <c:v>667.14674909898497</c:v>
                </c:pt>
                <c:pt idx="287967">
                  <c:v>667.14906585425797</c:v>
                </c:pt>
                <c:pt idx="287968">
                  <c:v>667.15138260953199</c:v>
                </c:pt>
                <c:pt idx="287969">
                  <c:v>667.15369936480499</c:v>
                </c:pt>
                <c:pt idx="287970">
                  <c:v>667.15601612007902</c:v>
                </c:pt>
                <c:pt idx="287971">
                  <c:v>667.15833287535304</c:v>
                </c:pt>
                <c:pt idx="287972">
                  <c:v>667.16064963062604</c:v>
                </c:pt>
                <c:pt idx="287973">
                  <c:v>667.16296638589995</c:v>
                </c:pt>
                <c:pt idx="287974">
                  <c:v>667.16528314117295</c:v>
                </c:pt>
                <c:pt idx="287975">
                  <c:v>667.16759989644697</c:v>
                </c:pt>
                <c:pt idx="287976">
                  <c:v>667.16991665171997</c:v>
                </c:pt>
                <c:pt idx="287977">
                  <c:v>667.172233406994</c:v>
                </c:pt>
                <c:pt idx="287978">
                  <c:v>667.17455016226802</c:v>
                </c:pt>
                <c:pt idx="287979">
                  <c:v>667.17686691754102</c:v>
                </c:pt>
                <c:pt idx="287980">
                  <c:v>667.17918367281504</c:v>
                </c:pt>
                <c:pt idx="287981">
                  <c:v>667.18150042808804</c:v>
                </c:pt>
                <c:pt idx="287982">
                  <c:v>667.18381718336195</c:v>
                </c:pt>
                <c:pt idx="287983">
                  <c:v>667.18613393863495</c:v>
                </c:pt>
                <c:pt idx="287984">
                  <c:v>667.18845069390898</c:v>
                </c:pt>
                <c:pt idx="287985">
                  <c:v>667.190767449183</c:v>
                </c:pt>
                <c:pt idx="287986">
                  <c:v>667.193084204456</c:v>
                </c:pt>
                <c:pt idx="287987">
                  <c:v>667.19540095973002</c:v>
                </c:pt>
                <c:pt idx="287988">
                  <c:v>667.19771771500302</c:v>
                </c:pt>
                <c:pt idx="287989">
                  <c:v>667.20003447027705</c:v>
                </c:pt>
                <c:pt idx="287990">
                  <c:v>667.20235122555005</c:v>
                </c:pt>
                <c:pt idx="287991">
                  <c:v>667.20466798082396</c:v>
                </c:pt>
                <c:pt idx="287992">
                  <c:v>667.20698473609798</c:v>
                </c:pt>
                <c:pt idx="287993">
                  <c:v>667.20930149137098</c:v>
                </c:pt>
                <c:pt idx="287994">
                  <c:v>667.211618246645</c:v>
                </c:pt>
                <c:pt idx="287995">
                  <c:v>667.213935001918</c:v>
                </c:pt>
                <c:pt idx="287996">
                  <c:v>667.21625175719203</c:v>
                </c:pt>
                <c:pt idx="287997">
                  <c:v>667.21856851246503</c:v>
                </c:pt>
                <c:pt idx="287998">
                  <c:v>667.22088526773905</c:v>
                </c:pt>
                <c:pt idx="287999">
                  <c:v>667.22320202301296</c:v>
                </c:pt>
                <c:pt idx="288000">
                  <c:v>667.22551877828596</c:v>
                </c:pt>
                <c:pt idx="288001">
                  <c:v>667.22783553355998</c:v>
                </c:pt>
                <c:pt idx="288002">
                  <c:v>667.23015228883298</c:v>
                </c:pt>
                <c:pt idx="288003">
                  <c:v>667.23246904410701</c:v>
                </c:pt>
                <c:pt idx="288004">
                  <c:v>667.23478579938001</c:v>
                </c:pt>
                <c:pt idx="288005">
                  <c:v>667.23710255465403</c:v>
                </c:pt>
                <c:pt idx="288006">
                  <c:v>667.23941930992805</c:v>
                </c:pt>
                <c:pt idx="288007">
                  <c:v>667.24173606520105</c:v>
                </c:pt>
                <c:pt idx="288008">
                  <c:v>667.24405282047496</c:v>
                </c:pt>
                <c:pt idx="288009">
                  <c:v>667.24636957574796</c:v>
                </c:pt>
                <c:pt idx="288010">
                  <c:v>667.24868633102199</c:v>
                </c:pt>
                <c:pt idx="288011">
                  <c:v>667.25100308629499</c:v>
                </c:pt>
                <c:pt idx="288012">
                  <c:v>667.25331984156901</c:v>
                </c:pt>
                <c:pt idx="288013">
                  <c:v>667.25563659684303</c:v>
                </c:pt>
                <c:pt idx="288014">
                  <c:v>667.25795335211603</c:v>
                </c:pt>
                <c:pt idx="288015">
                  <c:v>667.26027010739006</c:v>
                </c:pt>
                <c:pt idx="288016">
                  <c:v>667.26258686266306</c:v>
                </c:pt>
                <c:pt idx="288017">
                  <c:v>667.26490361793697</c:v>
                </c:pt>
                <c:pt idx="288018">
                  <c:v>667.26722037320997</c:v>
                </c:pt>
                <c:pt idx="288019">
                  <c:v>667.26953712848399</c:v>
                </c:pt>
                <c:pt idx="288020">
                  <c:v>667.27185388375699</c:v>
                </c:pt>
                <c:pt idx="288021">
                  <c:v>667.27417063903101</c:v>
                </c:pt>
                <c:pt idx="288022">
                  <c:v>667.27648739430504</c:v>
                </c:pt>
                <c:pt idx="288023">
                  <c:v>667.27880414957804</c:v>
                </c:pt>
                <c:pt idx="288024">
                  <c:v>667.28112090485195</c:v>
                </c:pt>
                <c:pt idx="288025">
                  <c:v>667.28343766012495</c:v>
                </c:pt>
                <c:pt idx="288026">
                  <c:v>667.28575441539897</c:v>
                </c:pt>
                <c:pt idx="288027">
                  <c:v>667.28807117067197</c:v>
                </c:pt>
                <c:pt idx="288028">
                  <c:v>667.29038792594599</c:v>
                </c:pt>
                <c:pt idx="288029">
                  <c:v>667.29270468122002</c:v>
                </c:pt>
                <c:pt idx="288030">
                  <c:v>667.29502143649302</c:v>
                </c:pt>
                <c:pt idx="288031">
                  <c:v>667.29733819176704</c:v>
                </c:pt>
                <c:pt idx="288032">
                  <c:v>667.29965494704004</c:v>
                </c:pt>
                <c:pt idx="288033">
                  <c:v>667.30197170231395</c:v>
                </c:pt>
                <c:pt idx="288034">
                  <c:v>667.30428845758695</c:v>
                </c:pt>
                <c:pt idx="288035">
                  <c:v>667.30660521286097</c:v>
                </c:pt>
                <c:pt idx="288036">
                  <c:v>667.308921968135</c:v>
                </c:pt>
                <c:pt idx="288037">
                  <c:v>667.311238723408</c:v>
                </c:pt>
                <c:pt idx="288038">
                  <c:v>667.31355547868202</c:v>
                </c:pt>
                <c:pt idx="288039">
                  <c:v>667.31587223395502</c:v>
                </c:pt>
                <c:pt idx="288040">
                  <c:v>667.31818898922904</c:v>
                </c:pt>
                <c:pt idx="288041">
                  <c:v>667.32050574450204</c:v>
                </c:pt>
                <c:pt idx="288042">
                  <c:v>667.32282249977595</c:v>
                </c:pt>
                <c:pt idx="288043">
                  <c:v>667.32513925504998</c:v>
                </c:pt>
                <c:pt idx="288044">
                  <c:v>667.32745601032298</c:v>
                </c:pt>
                <c:pt idx="288045">
                  <c:v>667.329772765597</c:v>
                </c:pt>
                <c:pt idx="288046">
                  <c:v>667.33208952087</c:v>
                </c:pt>
                <c:pt idx="288047">
                  <c:v>667.33440627614402</c:v>
                </c:pt>
                <c:pt idx="288048">
                  <c:v>667.33672303141702</c:v>
                </c:pt>
                <c:pt idx="288049">
                  <c:v>667.33903978669105</c:v>
                </c:pt>
                <c:pt idx="288050">
                  <c:v>667.34135654196496</c:v>
                </c:pt>
                <c:pt idx="288051">
                  <c:v>667.34367329723796</c:v>
                </c:pt>
                <c:pt idx="288052">
                  <c:v>667.34599005251198</c:v>
                </c:pt>
                <c:pt idx="288053">
                  <c:v>667.34830680778498</c:v>
                </c:pt>
                <c:pt idx="288054">
                  <c:v>667.350623563059</c:v>
                </c:pt>
                <c:pt idx="288055">
                  <c:v>667.352940318332</c:v>
                </c:pt>
                <c:pt idx="288056">
                  <c:v>667.35525707360603</c:v>
                </c:pt>
                <c:pt idx="288057">
                  <c:v>667.35757382888005</c:v>
                </c:pt>
                <c:pt idx="288058">
                  <c:v>667.35989058415305</c:v>
                </c:pt>
                <c:pt idx="288059">
                  <c:v>667.36220733942696</c:v>
                </c:pt>
                <c:pt idx="288060">
                  <c:v>667.36452409469996</c:v>
                </c:pt>
                <c:pt idx="288061">
                  <c:v>667.36684084997398</c:v>
                </c:pt>
                <c:pt idx="288062">
                  <c:v>667.36915760524698</c:v>
                </c:pt>
                <c:pt idx="288063">
                  <c:v>667.37147436052101</c:v>
                </c:pt>
                <c:pt idx="288064">
                  <c:v>667.37379111579503</c:v>
                </c:pt>
                <c:pt idx="288065">
                  <c:v>667.37610787106803</c:v>
                </c:pt>
                <c:pt idx="288066">
                  <c:v>667.37842462634205</c:v>
                </c:pt>
                <c:pt idx="288067">
                  <c:v>667.38074138161505</c:v>
                </c:pt>
                <c:pt idx="288068">
                  <c:v>667.38305813688896</c:v>
                </c:pt>
                <c:pt idx="288069">
                  <c:v>667.38537489216196</c:v>
                </c:pt>
                <c:pt idx="288070">
                  <c:v>667.38769164743599</c:v>
                </c:pt>
                <c:pt idx="288071">
                  <c:v>667.39000840270899</c:v>
                </c:pt>
                <c:pt idx="288072">
                  <c:v>667.39232515798301</c:v>
                </c:pt>
                <c:pt idx="288073">
                  <c:v>667.39464191325703</c:v>
                </c:pt>
                <c:pt idx="288074">
                  <c:v>667.39695866853003</c:v>
                </c:pt>
                <c:pt idx="288075">
                  <c:v>667.39927542380406</c:v>
                </c:pt>
                <c:pt idx="288076">
                  <c:v>667.40159217907706</c:v>
                </c:pt>
                <c:pt idx="288077">
                  <c:v>667.40390893435097</c:v>
                </c:pt>
                <c:pt idx="288078">
                  <c:v>667.40622568962397</c:v>
                </c:pt>
                <c:pt idx="288079">
                  <c:v>667.40854244489799</c:v>
                </c:pt>
                <c:pt idx="288080">
                  <c:v>667.41085920017201</c:v>
                </c:pt>
                <c:pt idx="288081">
                  <c:v>667.41317595544501</c:v>
                </c:pt>
                <c:pt idx="288082">
                  <c:v>667.41549271071904</c:v>
                </c:pt>
                <c:pt idx="288083">
                  <c:v>667.41780946599204</c:v>
                </c:pt>
                <c:pt idx="288084">
                  <c:v>667.42012622126595</c:v>
                </c:pt>
                <c:pt idx="288085">
                  <c:v>667.42244297653895</c:v>
                </c:pt>
                <c:pt idx="288086">
                  <c:v>667.42475973181297</c:v>
                </c:pt>
                <c:pt idx="288087">
                  <c:v>667.42707648708699</c:v>
                </c:pt>
                <c:pt idx="288088">
                  <c:v>667.42939324235999</c:v>
                </c:pt>
                <c:pt idx="288089">
                  <c:v>667.43170999763402</c:v>
                </c:pt>
                <c:pt idx="288090">
                  <c:v>667.43402675290702</c:v>
                </c:pt>
                <c:pt idx="288091">
                  <c:v>667.43634350818104</c:v>
                </c:pt>
                <c:pt idx="288092">
                  <c:v>667.43866026345404</c:v>
                </c:pt>
                <c:pt idx="288093">
                  <c:v>667.44097701872795</c:v>
                </c:pt>
                <c:pt idx="288094">
                  <c:v>667.44329377400197</c:v>
                </c:pt>
                <c:pt idx="288095">
                  <c:v>667.44561052927497</c:v>
                </c:pt>
                <c:pt idx="288096">
                  <c:v>667.447927284549</c:v>
                </c:pt>
                <c:pt idx="288097">
                  <c:v>667.450244039822</c:v>
                </c:pt>
                <c:pt idx="288098">
                  <c:v>667.45256079509602</c:v>
                </c:pt>
                <c:pt idx="288099">
                  <c:v>667.45487755036902</c:v>
                </c:pt>
                <c:pt idx="288100">
                  <c:v>667.45719430564304</c:v>
                </c:pt>
                <c:pt idx="288101">
                  <c:v>667.45951106091695</c:v>
                </c:pt>
                <c:pt idx="288102">
                  <c:v>667.46182781618995</c:v>
                </c:pt>
                <c:pt idx="288103">
                  <c:v>667.46414457146398</c:v>
                </c:pt>
                <c:pt idx="288104">
                  <c:v>667.46646132673698</c:v>
                </c:pt>
                <c:pt idx="288105">
                  <c:v>667.468778082011</c:v>
                </c:pt>
                <c:pt idx="288106">
                  <c:v>667.471094837284</c:v>
                </c:pt>
                <c:pt idx="288107">
                  <c:v>667.47341159255802</c:v>
                </c:pt>
                <c:pt idx="288108">
                  <c:v>667.47572834783205</c:v>
                </c:pt>
                <c:pt idx="288109">
                  <c:v>667.47804510310505</c:v>
                </c:pt>
                <c:pt idx="288110">
                  <c:v>667.48036185837896</c:v>
                </c:pt>
                <c:pt idx="288111">
                  <c:v>667.48267861365196</c:v>
                </c:pt>
                <c:pt idx="288112">
                  <c:v>667.48499536892598</c:v>
                </c:pt>
                <c:pt idx="288113">
                  <c:v>667.48731212419898</c:v>
                </c:pt>
                <c:pt idx="288114">
                  <c:v>667.489628879473</c:v>
                </c:pt>
                <c:pt idx="288115">
                  <c:v>667.49194563474703</c:v>
                </c:pt>
                <c:pt idx="288116">
                  <c:v>667.49426239002003</c:v>
                </c:pt>
                <c:pt idx="288117">
                  <c:v>667.49657914529405</c:v>
                </c:pt>
                <c:pt idx="288118">
                  <c:v>667.49889590056705</c:v>
                </c:pt>
                <c:pt idx="288119">
                  <c:v>667.50121265584096</c:v>
                </c:pt>
                <c:pt idx="288120">
                  <c:v>667.50352941111396</c:v>
                </c:pt>
                <c:pt idx="288121">
                  <c:v>667.50584616638798</c:v>
                </c:pt>
                <c:pt idx="288122">
                  <c:v>667.50816292166098</c:v>
                </c:pt>
                <c:pt idx="288123">
                  <c:v>667.51047967693501</c:v>
                </c:pt>
                <c:pt idx="288124">
                  <c:v>667.51279643220903</c:v>
                </c:pt>
                <c:pt idx="288125">
                  <c:v>667.51511318748203</c:v>
                </c:pt>
                <c:pt idx="288126">
                  <c:v>667.51742994275605</c:v>
                </c:pt>
                <c:pt idx="288127">
                  <c:v>667.51974669802905</c:v>
                </c:pt>
                <c:pt idx="288128">
                  <c:v>667.52206345330296</c:v>
                </c:pt>
                <c:pt idx="288129">
                  <c:v>667.52438020857596</c:v>
                </c:pt>
                <c:pt idx="288130">
                  <c:v>667.52669696384999</c:v>
                </c:pt>
                <c:pt idx="288131">
                  <c:v>667.52901371912401</c:v>
                </c:pt>
                <c:pt idx="288132">
                  <c:v>667.53133047439701</c:v>
                </c:pt>
                <c:pt idx="288133">
                  <c:v>667.53364722967103</c:v>
                </c:pt>
                <c:pt idx="288134">
                  <c:v>667.53596398494403</c:v>
                </c:pt>
                <c:pt idx="288135">
                  <c:v>667.53828074021806</c:v>
                </c:pt>
                <c:pt idx="288136">
                  <c:v>667.54059749549106</c:v>
                </c:pt>
                <c:pt idx="288137">
                  <c:v>667.54291425076497</c:v>
                </c:pt>
                <c:pt idx="288138">
                  <c:v>667.54523100603899</c:v>
                </c:pt>
                <c:pt idx="288139">
                  <c:v>667.54754776131199</c:v>
                </c:pt>
                <c:pt idx="288140">
                  <c:v>667.54986451658601</c:v>
                </c:pt>
                <c:pt idx="288141">
                  <c:v>667.55218127185901</c:v>
                </c:pt>
                <c:pt idx="288142">
                  <c:v>667.55449802713304</c:v>
                </c:pt>
                <c:pt idx="288143">
                  <c:v>667.55681478240604</c:v>
                </c:pt>
                <c:pt idx="288144">
                  <c:v>667.55913153767995</c:v>
                </c:pt>
                <c:pt idx="288145">
                  <c:v>667.56144829295397</c:v>
                </c:pt>
                <c:pt idx="288146">
                  <c:v>667.56376504822697</c:v>
                </c:pt>
                <c:pt idx="288147">
                  <c:v>667.56608180350099</c:v>
                </c:pt>
                <c:pt idx="288148">
                  <c:v>667.56839855877399</c:v>
                </c:pt>
                <c:pt idx="288149">
                  <c:v>667.57071531404802</c:v>
                </c:pt>
                <c:pt idx="288150">
                  <c:v>667.57303206932102</c:v>
                </c:pt>
                <c:pt idx="288151">
                  <c:v>667.57534882459504</c:v>
                </c:pt>
                <c:pt idx="288152">
                  <c:v>667.57766557986895</c:v>
                </c:pt>
                <c:pt idx="288153">
                  <c:v>667.57998233514195</c:v>
                </c:pt>
                <c:pt idx="288154">
                  <c:v>667.58229909041597</c:v>
                </c:pt>
                <c:pt idx="288155">
                  <c:v>667.58461584568897</c:v>
                </c:pt>
                <c:pt idx="288156">
                  <c:v>667.586932600963</c:v>
                </c:pt>
                <c:pt idx="288157">
                  <c:v>667.589249356236</c:v>
                </c:pt>
                <c:pt idx="288158">
                  <c:v>667.59156611151002</c:v>
                </c:pt>
                <c:pt idx="288159">
                  <c:v>667.59388286678404</c:v>
                </c:pt>
                <c:pt idx="288160">
                  <c:v>667.59619962205704</c:v>
                </c:pt>
                <c:pt idx="288161">
                  <c:v>667.59851637733095</c:v>
                </c:pt>
                <c:pt idx="288162">
                  <c:v>667.60083313260395</c:v>
                </c:pt>
                <c:pt idx="288163">
                  <c:v>667.60314988787798</c:v>
                </c:pt>
                <c:pt idx="288164">
                  <c:v>667.60546664315098</c:v>
                </c:pt>
                <c:pt idx="288165">
                  <c:v>667.607783398425</c:v>
                </c:pt>
                <c:pt idx="288166">
                  <c:v>667.61010015369902</c:v>
                </c:pt>
                <c:pt idx="288167">
                  <c:v>667.61241690897202</c:v>
                </c:pt>
                <c:pt idx="288168">
                  <c:v>667.61473366424605</c:v>
                </c:pt>
                <c:pt idx="288169">
                  <c:v>667.61705041951905</c:v>
                </c:pt>
                <c:pt idx="288170">
                  <c:v>667.61936717479296</c:v>
                </c:pt>
                <c:pt idx="288171">
                  <c:v>667.62168393006596</c:v>
                </c:pt>
                <c:pt idx="288172">
                  <c:v>667.62400068533998</c:v>
                </c:pt>
                <c:pt idx="288173">
                  <c:v>667.62631744061298</c:v>
                </c:pt>
                <c:pt idx="288174">
                  <c:v>667.628634195887</c:v>
                </c:pt>
                <c:pt idx="288175">
                  <c:v>667.63095095116103</c:v>
                </c:pt>
                <c:pt idx="288176">
                  <c:v>667.63326770643403</c:v>
                </c:pt>
                <c:pt idx="288177">
                  <c:v>667.63558446170805</c:v>
                </c:pt>
                <c:pt idx="288178">
                  <c:v>667.63790121698105</c:v>
                </c:pt>
                <c:pt idx="288179">
                  <c:v>667.64021797225496</c:v>
                </c:pt>
                <c:pt idx="288180">
                  <c:v>667.64253472752796</c:v>
                </c:pt>
                <c:pt idx="288181">
                  <c:v>667.64485148280198</c:v>
                </c:pt>
                <c:pt idx="288182">
                  <c:v>667.64716823807601</c:v>
                </c:pt>
                <c:pt idx="288183">
                  <c:v>667.64948499334901</c:v>
                </c:pt>
                <c:pt idx="288184">
                  <c:v>667.65180174862303</c:v>
                </c:pt>
                <c:pt idx="288185">
                  <c:v>667.65411850389603</c:v>
                </c:pt>
                <c:pt idx="288186">
                  <c:v>667.65643525917005</c:v>
                </c:pt>
                <c:pt idx="288187">
                  <c:v>667.65875201444305</c:v>
                </c:pt>
                <c:pt idx="288188">
                  <c:v>667.66106876971696</c:v>
                </c:pt>
                <c:pt idx="288189">
                  <c:v>667.66338552499099</c:v>
                </c:pt>
                <c:pt idx="288190">
                  <c:v>667.66570228026399</c:v>
                </c:pt>
                <c:pt idx="288191">
                  <c:v>667.66801903553801</c:v>
                </c:pt>
                <c:pt idx="288192">
                  <c:v>667.67033579081101</c:v>
                </c:pt>
                <c:pt idx="288193">
                  <c:v>667.67265254608503</c:v>
                </c:pt>
                <c:pt idx="288194">
                  <c:v>667.67496930135803</c:v>
                </c:pt>
                <c:pt idx="288195">
                  <c:v>667.67728605663206</c:v>
                </c:pt>
                <c:pt idx="288196">
                  <c:v>667.67960281190597</c:v>
                </c:pt>
                <c:pt idx="288197">
                  <c:v>667.68191956717897</c:v>
                </c:pt>
                <c:pt idx="288198">
                  <c:v>667.68423632245299</c:v>
                </c:pt>
                <c:pt idx="288199">
                  <c:v>667.68655307772599</c:v>
                </c:pt>
                <c:pt idx="288200">
                  <c:v>667.68886983300001</c:v>
                </c:pt>
                <c:pt idx="288201">
                  <c:v>667.69118658827301</c:v>
                </c:pt>
                <c:pt idx="288202">
                  <c:v>667.69350334354704</c:v>
                </c:pt>
                <c:pt idx="288203">
                  <c:v>667.69582009882095</c:v>
                </c:pt>
                <c:pt idx="288204">
                  <c:v>667.69813685409395</c:v>
                </c:pt>
                <c:pt idx="288205">
                  <c:v>667.70045360936797</c:v>
                </c:pt>
                <c:pt idx="288206">
                  <c:v>667.70277036464097</c:v>
                </c:pt>
                <c:pt idx="288207">
                  <c:v>667.70508711991499</c:v>
                </c:pt>
                <c:pt idx="288208">
                  <c:v>667.70740387518799</c:v>
                </c:pt>
                <c:pt idx="288209">
                  <c:v>667.70972063046202</c:v>
                </c:pt>
                <c:pt idx="288210">
                  <c:v>667.71203738573604</c:v>
                </c:pt>
                <c:pt idx="288211">
                  <c:v>667.71435414100904</c:v>
                </c:pt>
                <c:pt idx="288212">
                  <c:v>667.71667089628295</c:v>
                </c:pt>
                <c:pt idx="288213">
                  <c:v>667.71898765155595</c:v>
                </c:pt>
                <c:pt idx="288214">
                  <c:v>667.72130440682997</c:v>
                </c:pt>
                <c:pt idx="288215">
                  <c:v>667.72362116210297</c:v>
                </c:pt>
                <c:pt idx="288216">
                  <c:v>667.725937917377</c:v>
                </c:pt>
                <c:pt idx="288217">
                  <c:v>667.72825467265102</c:v>
                </c:pt>
                <c:pt idx="288218">
                  <c:v>667.73057142792402</c:v>
                </c:pt>
                <c:pt idx="288219">
                  <c:v>667.73288818319804</c:v>
                </c:pt>
                <c:pt idx="288220">
                  <c:v>667.73520493847104</c:v>
                </c:pt>
                <c:pt idx="288221">
                  <c:v>667.73752169374495</c:v>
                </c:pt>
                <c:pt idx="288222">
                  <c:v>667.73983844901795</c:v>
                </c:pt>
                <c:pt idx="288223">
                  <c:v>667.74215520429198</c:v>
                </c:pt>
                <c:pt idx="288224">
                  <c:v>667.74447195956498</c:v>
                </c:pt>
                <c:pt idx="288225">
                  <c:v>667.746788714839</c:v>
                </c:pt>
                <c:pt idx="288226">
                  <c:v>667.74910547011302</c:v>
                </c:pt>
                <c:pt idx="288227">
                  <c:v>667.75142222538602</c:v>
                </c:pt>
                <c:pt idx="288228">
                  <c:v>667.75373898066005</c:v>
                </c:pt>
                <c:pt idx="288229">
                  <c:v>667.75605573593305</c:v>
                </c:pt>
                <c:pt idx="288230">
                  <c:v>667.75837249120696</c:v>
                </c:pt>
                <c:pt idx="288231">
                  <c:v>667.76068924647996</c:v>
                </c:pt>
                <c:pt idx="288232">
                  <c:v>667.76300600175398</c:v>
                </c:pt>
                <c:pt idx="288233">
                  <c:v>667.765322757028</c:v>
                </c:pt>
                <c:pt idx="288234">
                  <c:v>667.767639512301</c:v>
                </c:pt>
                <c:pt idx="288235">
                  <c:v>667.76995626757503</c:v>
                </c:pt>
                <c:pt idx="288236">
                  <c:v>667.77227302284803</c:v>
                </c:pt>
                <c:pt idx="288237">
                  <c:v>667.77458977812205</c:v>
                </c:pt>
                <c:pt idx="288238">
                  <c:v>667.77690653339505</c:v>
                </c:pt>
                <c:pt idx="288239">
                  <c:v>667.77922328866896</c:v>
                </c:pt>
                <c:pt idx="288240">
                  <c:v>667.78154004394298</c:v>
                </c:pt>
                <c:pt idx="288241">
                  <c:v>667.78385679921598</c:v>
                </c:pt>
                <c:pt idx="288242">
                  <c:v>667.78617355449001</c:v>
                </c:pt>
                <c:pt idx="288243">
                  <c:v>667.78849030976301</c:v>
                </c:pt>
                <c:pt idx="288244">
                  <c:v>667.79080706503703</c:v>
                </c:pt>
                <c:pt idx="288245">
                  <c:v>667.79312382031003</c:v>
                </c:pt>
                <c:pt idx="288246">
                  <c:v>667.79544057558405</c:v>
                </c:pt>
                <c:pt idx="288247">
                  <c:v>667.79775733085796</c:v>
                </c:pt>
                <c:pt idx="288248">
                  <c:v>667.80007408613096</c:v>
                </c:pt>
                <c:pt idx="288249">
                  <c:v>667.80239084140499</c:v>
                </c:pt>
                <c:pt idx="288250">
                  <c:v>667.80470759667799</c:v>
                </c:pt>
                <c:pt idx="288251">
                  <c:v>667.80702435195201</c:v>
                </c:pt>
                <c:pt idx="288252">
                  <c:v>667.80934110722501</c:v>
                </c:pt>
                <c:pt idx="288253">
                  <c:v>667.81165786249903</c:v>
                </c:pt>
                <c:pt idx="288254">
                  <c:v>667.81397461777306</c:v>
                </c:pt>
                <c:pt idx="288255">
                  <c:v>667.81629137304606</c:v>
                </c:pt>
                <c:pt idx="288256">
                  <c:v>667.81860812831997</c:v>
                </c:pt>
                <c:pt idx="288257">
                  <c:v>667.82092488359297</c:v>
                </c:pt>
                <c:pt idx="288258">
                  <c:v>667.82324163886699</c:v>
                </c:pt>
                <c:pt idx="288259">
                  <c:v>667.82555839413999</c:v>
                </c:pt>
                <c:pt idx="288260">
                  <c:v>667.82787514941401</c:v>
                </c:pt>
                <c:pt idx="288261">
                  <c:v>667.83019190468804</c:v>
                </c:pt>
                <c:pt idx="288262">
                  <c:v>667.83250865996104</c:v>
                </c:pt>
                <c:pt idx="288263">
                  <c:v>667.83482541523495</c:v>
                </c:pt>
                <c:pt idx="288264">
                  <c:v>667.83714217050795</c:v>
                </c:pt>
                <c:pt idx="288265">
                  <c:v>667.83945892578197</c:v>
                </c:pt>
                <c:pt idx="288266">
                  <c:v>667.84177568105497</c:v>
                </c:pt>
                <c:pt idx="288267">
                  <c:v>667.84409243632899</c:v>
                </c:pt>
                <c:pt idx="288268">
                  <c:v>667.84640919160199</c:v>
                </c:pt>
                <c:pt idx="288269">
                  <c:v>667.84872594687602</c:v>
                </c:pt>
                <c:pt idx="288270">
                  <c:v>667.85104270215004</c:v>
                </c:pt>
                <c:pt idx="288271">
                  <c:v>667.85335945742304</c:v>
                </c:pt>
                <c:pt idx="288272">
                  <c:v>667.85567621269695</c:v>
                </c:pt>
                <c:pt idx="288273">
                  <c:v>667.85799296796995</c:v>
                </c:pt>
                <c:pt idx="288274">
                  <c:v>667.86030972324397</c:v>
                </c:pt>
                <c:pt idx="288275">
                  <c:v>667.86262647851697</c:v>
                </c:pt>
                <c:pt idx="288276">
                  <c:v>667.864943233791</c:v>
                </c:pt>
                <c:pt idx="288277">
                  <c:v>667.86725998906502</c:v>
                </c:pt>
                <c:pt idx="288278">
                  <c:v>667.86957674433802</c:v>
                </c:pt>
                <c:pt idx="288279">
                  <c:v>667.87189349961204</c:v>
                </c:pt>
                <c:pt idx="288280">
                  <c:v>667.87421025488504</c:v>
                </c:pt>
                <c:pt idx="288281">
                  <c:v>667.87652701015895</c:v>
                </c:pt>
                <c:pt idx="288282">
                  <c:v>667.87884376543195</c:v>
                </c:pt>
                <c:pt idx="288283">
                  <c:v>667.88116052070598</c:v>
                </c:pt>
                <c:pt idx="288284">
                  <c:v>667.88347727598</c:v>
                </c:pt>
                <c:pt idx="288285">
                  <c:v>667.885794031253</c:v>
                </c:pt>
                <c:pt idx="288286">
                  <c:v>667.88811078652702</c:v>
                </c:pt>
                <c:pt idx="288287">
                  <c:v>667.89042754180002</c:v>
                </c:pt>
                <c:pt idx="288288">
                  <c:v>667.89274429707405</c:v>
                </c:pt>
                <c:pt idx="288289">
                  <c:v>667.89506105234705</c:v>
                </c:pt>
                <c:pt idx="288290">
                  <c:v>667.89737780762096</c:v>
                </c:pt>
                <c:pt idx="288291">
                  <c:v>667.89969456289498</c:v>
                </c:pt>
                <c:pt idx="288292">
                  <c:v>667.90201131816798</c:v>
                </c:pt>
                <c:pt idx="288293">
                  <c:v>667.904328073442</c:v>
                </c:pt>
                <c:pt idx="288294">
                  <c:v>667.906644828715</c:v>
                </c:pt>
                <c:pt idx="288295">
                  <c:v>667.90896158398903</c:v>
                </c:pt>
                <c:pt idx="288296">
                  <c:v>667.91127833926203</c:v>
                </c:pt>
                <c:pt idx="288297">
                  <c:v>667.91359509453605</c:v>
                </c:pt>
                <c:pt idx="288298">
                  <c:v>667.91591184980996</c:v>
                </c:pt>
                <c:pt idx="288299">
                  <c:v>667.91822860508296</c:v>
                </c:pt>
                <c:pt idx="288300">
                  <c:v>667.92054536035698</c:v>
                </c:pt>
                <c:pt idx="288301">
                  <c:v>667.92286211562998</c:v>
                </c:pt>
                <c:pt idx="288302">
                  <c:v>667.92517887090401</c:v>
                </c:pt>
                <c:pt idx="288303">
                  <c:v>667.92749562617701</c:v>
                </c:pt>
                <c:pt idx="288304">
                  <c:v>667.92981238145103</c:v>
                </c:pt>
                <c:pt idx="288305">
                  <c:v>667.93212913672505</c:v>
                </c:pt>
                <c:pt idx="288306">
                  <c:v>667.93444589199805</c:v>
                </c:pt>
                <c:pt idx="288307">
                  <c:v>667.93676264727196</c:v>
                </c:pt>
                <c:pt idx="288308">
                  <c:v>667.93907940254496</c:v>
                </c:pt>
                <c:pt idx="288309">
                  <c:v>667.94139615781899</c:v>
                </c:pt>
                <c:pt idx="288310">
                  <c:v>667.94371291309199</c:v>
                </c:pt>
                <c:pt idx="288311">
                  <c:v>667.94602966836601</c:v>
                </c:pt>
                <c:pt idx="288312">
                  <c:v>667.94834642364003</c:v>
                </c:pt>
                <c:pt idx="288313">
                  <c:v>667.95066317891303</c:v>
                </c:pt>
                <c:pt idx="288314">
                  <c:v>667.95297993418706</c:v>
                </c:pt>
                <c:pt idx="288315">
                  <c:v>667.95529668946006</c:v>
                </c:pt>
                <c:pt idx="288316">
                  <c:v>667.95761344473397</c:v>
                </c:pt>
                <c:pt idx="288317">
                  <c:v>667.95993020000697</c:v>
                </c:pt>
                <c:pt idx="288318">
                  <c:v>667.96224695528099</c:v>
                </c:pt>
                <c:pt idx="288319">
                  <c:v>667.96456371055399</c:v>
                </c:pt>
                <c:pt idx="288320">
                  <c:v>667.96688046582801</c:v>
                </c:pt>
                <c:pt idx="288321">
                  <c:v>667.96919722110204</c:v>
                </c:pt>
                <c:pt idx="288322">
                  <c:v>667.97151397637504</c:v>
                </c:pt>
                <c:pt idx="288323">
                  <c:v>667.97383073164895</c:v>
                </c:pt>
                <c:pt idx="288324">
                  <c:v>667.97614748692195</c:v>
                </c:pt>
                <c:pt idx="288325">
                  <c:v>667.97846424219597</c:v>
                </c:pt>
                <c:pt idx="288326">
                  <c:v>667.98078099746897</c:v>
                </c:pt>
                <c:pt idx="288327">
                  <c:v>667.98309775274299</c:v>
                </c:pt>
                <c:pt idx="288328">
                  <c:v>667.98541450801702</c:v>
                </c:pt>
                <c:pt idx="288329">
                  <c:v>667.98773126329002</c:v>
                </c:pt>
                <c:pt idx="288330">
                  <c:v>667.99004801856404</c:v>
                </c:pt>
                <c:pt idx="288331">
                  <c:v>667.99236477383704</c:v>
                </c:pt>
                <c:pt idx="288332">
                  <c:v>667.99468152911095</c:v>
                </c:pt>
                <c:pt idx="288333">
                  <c:v>667.99699828438395</c:v>
                </c:pt>
                <c:pt idx="288334">
                  <c:v>667.99931503965797</c:v>
                </c:pt>
                <c:pt idx="288335">
                  <c:v>668.001631794932</c:v>
                </c:pt>
                <c:pt idx="288336">
                  <c:v>668.003948550205</c:v>
                </c:pt>
                <c:pt idx="288337">
                  <c:v>668.00626530547902</c:v>
                </c:pt>
                <c:pt idx="288338">
                  <c:v>668.00858206075202</c:v>
                </c:pt>
                <c:pt idx="288339">
                  <c:v>668.01089881602604</c:v>
                </c:pt>
                <c:pt idx="288340">
                  <c:v>668.01321557129904</c:v>
                </c:pt>
                <c:pt idx="288341">
                  <c:v>668.01553232657295</c:v>
                </c:pt>
                <c:pt idx="288342">
                  <c:v>668.01784908184698</c:v>
                </c:pt>
                <c:pt idx="288343">
                  <c:v>668.02016583711998</c:v>
                </c:pt>
                <c:pt idx="288344">
                  <c:v>668.022482592394</c:v>
                </c:pt>
                <c:pt idx="288345">
                  <c:v>668.024799347667</c:v>
                </c:pt>
                <c:pt idx="288346">
                  <c:v>668.02711610294102</c:v>
                </c:pt>
                <c:pt idx="288347">
                  <c:v>668.02943285821402</c:v>
                </c:pt>
                <c:pt idx="288348">
                  <c:v>668.03174961348805</c:v>
                </c:pt>
                <c:pt idx="288349">
                  <c:v>668.03406636876196</c:v>
                </c:pt>
                <c:pt idx="288350">
                  <c:v>668.03638312403496</c:v>
                </c:pt>
                <c:pt idx="288351">
                  <c:v>668.03869987930898</c:v>
                </c:pt>
                <c:pt idx="288352">
                  <c:v>668.04101663458198</c:v>
                </c:pt>
                <c:pt idx="288353">
                  <c:v>668.043333389856</c:v>
                </c:pt>
                <c:pt idx="288354">
                  <c:v>668.045650145129</c:v>
                </c:pt>
                <c:pt idx="288355">
                  <c:v>668.04796690040303</c:v>
                </c:pt>
                <c:pt idx="288356">
                  <c:v>668.05028365567705</c:v>
                </c:pt>
                <c:pt idx="288357">
                  <c:v>668.05260041095005</c:v>
                </c:pt>
                <c:pt idx="288358">
                  <c:v>668.05491716622396</c:v>
                </c:pt>
                <c:pt idx="288359">
                  <c:v>668.05723392149696</c:v>
                </c:pt>
                <c:pt idx="288360">
                  <c:v>668.05955067677098</c:v>
                </c:pt>
                <c:pt idx="288361">
                  <c:v>668.06186743204398</c:v>
                </c:pt>
                <c:pt idx="288362">
                  <c:v>668.06418418731801</c:v>
                </c:pt>
                <c:pt idx="288363">
                  <c:v>668.06650094259203</c:v>
                </c:pt>
                <c:pt idx="288364">
                  <c:v>668.06881769786503</c:v>
                </c:pt>
                <c:pt idx="288365">
                  <c:v>668.07113445313905</c:v>
                </c:pt>
                <c:pt idx="288366">
                  <c:v>668.07345120841205</c:v>
                </c:pt>
                <c:pt idx="288367">
                  <c:v>668.07576796368596</c:v>
                </c:pt>
                <c:pt idx="288368">
                  <c:v>668.07808471895896</c:v>
                </c:pt>
                <c:pt idx="288369">
                  <c:v>668.08040147423299</c:v>
                </c:pt>
                <c:pt idx="288370">
                  <c:v>668.08271822950599</c:v>
                </c:pt>
                <c:pt idx="288371">
                  <c:v>668.08503498478001</c:v>
                </c:pt>
                <c:pt idx="288372">
                  <c:v>668.08735174005403</c:v>
                </c:pt>
                <c:pt idx="288373">
                  <c:v>668.08966849532703</c:v>
                </c:pt>
                <c:pt idx="288374">
                  <c:v>668.09198525060106</c:v>
                </c:pt>
                <c:pt idx="288375">
                  <c:v>668.09430200587406</c:v>
                </c:pt>
                <c:pt idx="288376">
                  <c:v>668.09661876114797</c:v>
                </c:pt>
                <c:pt idx="288377">
                  <c:v>668.09893551642097</c:v>
                </c:pt>
                <c:pt idx="288378">
                  <c:v>668.10125227169499</c:v>
                </c:pt>
                <c:pt idx="288379">
                  <c:v>668.10356902696901</c:v>
                </c:pt>
                <c:pt idx="288380">
                  <c:v>668.10588578224201</c:v>
                </c:pt>
                <c:pt idx="288381">
                  <c:v>668.10820253751604</c:v>
                </c:pt>
                <c:pt idx="288382">
                  <c:v>668.11051929278904</c:v>
                </c:pt>
                <c:pt idx="288383">
                  <c:v>668.11283604806295</c:v>
                </c:pt>
                <c:pt idx="288384">
                  <c:v>668.11515280333595</c:v>
                </c:pt>
                <c:pt idx="288385">
                  <c:v>668.11746955860997</c:v>
                </c:pt>
                <c:pt idx="288386">
                  <c:v>668.11978631388399</c:v>
                </c:pt>
                <c:pt idx="288387">
                  <c:v>668.12210306915699</c:v>
                </c:pt>
                <c:pt idx="288388">
                  <c:v>668.12441982443102</c:v>
                </c:pt>
                <c:pt idx="288389">
                  <c:v>668.12673657970402</c:v>
                </c:pt>
                <c:pt idx="288390">
                  <c:v>668.12905333497804</c:v>
                </c:pt>
                <c:pt idx="288391">
                  <c:v>668.13137009025104</c:v>
                </c:pt>
                <c:pt idx="288392">
                  <c:v>668.13368684552495</c:v>
                </c:pt>
                <c:pt idx="288393">
                  <c:v>668.13600360079897</c:v>
                </c:pt>
                <c:pt idx="288394">
                  <c:v>668.13832035607197</c:v>
                </c:pt>
                <c:pt idx="288395">
                  <c:v>668.140637111346</c:v>
                </c:pt>
                <c:pt idx="288396">
                  <c:v>668.142953866619</c:v>
                </c:pt>
                <c:pt idx="288397">
                  <c:v>668.14527062189302</c:v>
                </c:pt>
                <c:pt idx="288398">
                  <c:v>668.14758737716602</c:v>
                </c:pt>
                <c:pt idx="288399">
                  <c:v>668.14990413244004</c:v>
                </c:pt>
                <c:pt idx="288400">
                  <c:v>668.15222088771395</c:v>
                </c:pt>
                <c:pt idx="288401">
                  <c:v>668.15453764298695</c:v>
                </c:pt>
                <c:pt idx="288402">
                  <c:v>668.15685439826098</c:v>
                </c:pt>
                <c:pt idx="288403">
                  <c:v>668.15917115353398</c:v>
                </c:pt>
                <c:pt idx="288404">
                  <c:v>668.161487908808</c:v>
                </c:pt>
                <c:pt idx="288405">
                  <c:v>668.163804664081</c:v>
                </c:pt>
                <c:pt idx="288406">
                  <c:v>668.16612141935502</c:v>
                </c:pt>
                <c:pt idx="288407">
                  <c:v>668.16843817462905</c:v>
                </c:pt>
                <c:pt idx="288408">
                  <c:v>668.17075492990205</c:v>
                </c:pt>
                <c:pt idx="288409">
                  <c:v>668.17307168517596</c:v>
                </c:pt>
                <c:pt idx="288410">
                  <c:v>668.17538844044896</c:v>
                </c:pt>
                <c:pt idx="288411">
                  <c:v>668.17770519572298</c:v>
                </c:pt>
                <c:pt idx="288412">
                  <c:v>668.18002195099598</c:v>
                </c:pt>
                <c:pt idx="288413">
                  <c:v>668.18233870627</c:v>
                </c:pt>
                <c:pt idx="288414">
                  <c:v>668.18465546154403</c:v>
                </c:pt>
                <c:pt idx="288415">
                  <c:v>668.18697221681703</c:v>
                </c:pt>
                <c:pt idx="288416">
                  <c:v>668.18928897209105</c:v>
                </c:pt>
                <c:pt idx="288417">
                  <c:v>668.19160572736405</c:v>
                </c:pt>
                <c:pt idx="288418">
                  <c:v>668.19392248263796</c:v>
                </c:pt>
                <c:pt idx="288419">
                  <c:v>668.19623923791096</c:v>
                </c:pt>
                <c:pt idx="288420">
                  <c:v>668.19855599318498</c:v>
                </c:pt>
                <c:pt idx="288421">
                  <c:v>668.20087274845798</c:v>
                </c:pt>
                <c:pt idx="288422">
                  <c:v>668.20318950373201</c:v>
                </c:pt>
                <c:pt idx="288423">
                  <c:v>668.20550625900603</c:v>
                </c:pt>
                <c:pt idx="288424">
                  <c:v>668.20782301427903</c:v>
                </c:pt>
                <c:pt idx="288425">
                  <c:v>668.21013976955305</c:v>
                </c:pt>
                <c:pt idx="288426">
                  <c:v>668.21245652482605</c:v>
                </c:pt>
                <c:pt idx="288427">
                  <c:v>668.21477328009996</c:v>
                </c:pt>
                <c:pt idx="288428">
                  <c:v>668.21709003537296</c:v>
                </c:pt>
                <c:pt idx="288429">
                  <c:v>668.21940679064699</c:v>
                </c:pt>
                <c:pt idx="288430">
                  <c:v>668.22172354592101</c:v>
                </c:pt>
                <c:pt idx="288431">
                  <c:v>668.22404030119401</c:v>
                </c:pt>
                <c:pt idx="288432">
                  <c:v>668.22635705646803</c:v>
                </c:pt>
                <c:pt idx="288433">
                  <c:v>668.22867381174103</c:v>
                </c:pt>
                <c:pt idx="288434">
                  <c:v>668.23099056701506</c:v>
                </c:pt>
                <c:pt idx="288435">
                  <c:v>668.23330732228806</c:v>
                </c:pt>
                <c:pt idx="288436">
                  <c:v>668.23562407756197</c:v>
                </c:pt>
                <c:pt idx="288437">
                  <c:v>668.23794083283599</c:v>
                </c:pt>
                <c:pt idx="288438">
                  <c:v>668.24025758810899</c:v>
                </c:pt>
                <c:pt idx="288439">
                  <c:v>668.24257434338301</c:v>
                </c:pt>
                <c:pt idx="288440">
                  <c:v>668.24489109865601</c:v>
                </c:pt>
                <c:pt idx="288441">
                  <c:v>668.24720785393004</c:v>
                </c:pt>
                <c:pt idx="288442">
                  <c:v>668.24952460920304</c:v>
                </c:pt>
                <c:pt idx="288443">
                  <c:v>668.25184136447695</c:v>
                </c:pt>
                <c:pt idx="288444">
                  <c:v>668.25415811975097</c:v>
                </c:pt>
                <c:pt idx="288445">
                  <c:v>668.25647487502397</c:v>
                </c:pt>
                <c:pt idx="288446">
                  <c:v>668.25879163029799</c:v>
                </c:pt>
                <c:pt idx="288447">
                  <c:v>668.26110838557099</c:v>
                </c:pt>
                <c:pt idx="288448">
                  <c:v>668.26342514084502</c:v>
                </c:pt>
                <c:pt idx="288449">
                  <c:v>668.26574189611802</c:v>
                </c:pt>
                <c:pt idx="288450">
                  <c:v>668.26805865139204</c:v>
                </c:pt>
                <c:pt idx="288451">
                  <c:v>668.27037540666595</c:v>
                </c:pt>
                <c:pt idx="288452">
                  <c:v>668.27269216193895</c:v>
                </c:pt>
                <c:pt idx="288453">
                  <c:v>668.27500891721297</c:v>
                </c:pt>
                <c:pt idx="288454">
                  <c:v>668.27732567248597</c:v>
                </c:pt>
                <c:pt idx="288455">
                  <c:v>668.27964242776</c:v>
                </c:pt>
                <c:pt idx="288456">
                  <c:v>668.281959183033</c:v>
                </c:pt>
                <c:pt idx="288457">
                  <c:v>668.28427593830702</c:v>
                </c:pt>
                <c:pt idx="288458">
                  <c:v>668.28659269358104</c:v>
                </c:pt>
                <c:pt idx="288459">
                  <c:v>668.28890944885404</c:v>
                </c:pt>
                <c:pt idx="288460">
                  <c:v>668.29122620412795</c:v>
                </c:pt>
                <c:pt idx="288461">
                  <c:v>668.29354295940095</c:v>
                </c:pt>
                <c:pt idx="288462">
                  <c:v>668.29585971467498</c:v>
                </c:pt>
                <c:pt idx="288463">
                  <c:v>668.29817646994798</c:v>
                </c:pt>
                <c:pt idx="288464">
                  <c:v>668.300493225222</c:v>
                </c:pt>
                <c:pt idx="288465">
                  <c:v>668.30280998049602</c:v>
                </c:pt>
                <c:pt idx="288466">
                  <c:v>668.30512673576902</c:v>
                </c:pt>
                <c:pt idx="288467">
                  <c:v>668.30744349104305</c:v>
                </c:pt>
                <c:pt idx="288468">
                  <c:v>668.30976024631605</c:v>
                </c:pt>
                <c:pt idx="288469">
                  <c:v>668.31207700158996</c:v>
                </c:pt>
                <c:pt idx="288470">
                  <c:v>668.31439375686296</c:v>
                </c:pt>
                <c:pt idx="288471">
                  <c:v>668.31671051213698</c:v>
                </c:pt>
                <c:pt idx="288472">
                  <c:v>668.31902726740998</c:v>
                </c:pt>
                <c:pt idx="288473">
                  <c:v>668.321344022684</c:v>
                </c:pt>
                <c:pt idx="288474">
                  <c:v>668.32366077795803</c:v>
                </c:pt>
                <c:pt idx="288475">
                  <c:v>668.32597753323103</c:v>
                </c:pt>
                <c:pt idx="288476">
                  <c:v>668.32829428850505</c:v>
                </c:pt>
                <c:pt idx="288477">
                  <c:v>668.33061104377805</c:v>
                </c:pt>
                <c:pt idx="288478">
                  <c:v>668.33292779905196</c:v>
                </c:pt>
                <c:pt idx="288479">
                  <c:v>668.33524455432496</c:v>
                </c:pt>
                <c:pt idx="288480">
                  <c:v>668.33756130959898</c:v>
                </c:pt>
                <c:pt idx="288481">
                  <c:v>668.33987806487301</c:v>
                </c:pt>
                <c:pt idx="288482">
                  <c:v>668.34219482014601</c:v>
                </c:pt>
                <c:pt idx="288483">
                  <c:v>668.34451157542003</c:v>
                </c:pt>
                <c:pt idx="288484">
                  <c:v>668.34682833069303</c:v>
                </c:pt>
                <c:pt idx="288485">
                  <c:v>668.34914508596705</c:v>
                </c:pt>
                <c:pt idx="288486">
                  <c:v>668.35146184124005</c:v>
                </c:pt>
                <c:pt idx="288487">
                  <c:v>668.35377859651396</c:v>
                </c:pt>
                <c:pt idx="288488">
                  <c:v>668.35609535178799</c:v>
                </c:pt>
                <c:pt idx="288489">
                  <c:v>668.35841210706099</c:v>
                </c:pt>
                <c:pt idx="288490">
                  <c:v>668.36072886233501</c:v>
                </c:pt>
                <c:pt idx="288491">
                  <c:v>668.36304561760801</c:v>
                </c:pt>
                <c:pt idx="288492">
                  <c:v>668.36536237288203</c:v>
                </c:pt>
                <c:pt idx="288493">
                  <c:v>668.36767912815503</c:v>
                </c:pt>
                <c:pt idx="288494">
                  <c:v>668.36999588342906</c:v>
                </c:pt>
                <c:pt idx="288495">
                  <c:v>668.37231263870297</c:v>
                </c:pt>
                <c:pt idx="288496">
                  <c:v>668.37462939397597</c:v>
                </c:pt>
                <c:pt idx="288497">
                  <c:v>668.37694614924999</c:v>
                </c:pt>
                <c:pt idx="288498">
                  <c:v>668.37926290452299</c:v>
                </c:pt>
                <c:pt idx="288499">
                  <c:v>668.38157965979701</c:v>
                </c:pt>
                <c:pt idx="288500">
                  <c:v>668.38389641507001</c:v>
                </c:pt>
                <c:pt idx="288501">
                  <c:v>668.38621317034404</c:v>
                </c:pt>
                <c:pt idx="288502">
                  <c:v>668.38852992561795</c:v>
                </c:pt>
                <c:pt idx="288503">
                  <c:v>668.39084668089095</c:v>
                </c:pt>
                <c:pt idx="288504">
                  <c:v>668.39316343616497</c:v>
                </c:pt>
                <c:pt idx="288505">
                  <c:v>668.39548019143797</c:v>
                </c:pt>
                <c:pt idx="288506">
                  <c:v>668.39779694671199</c:v>
                </c:pt>
                <c:pt idx="288507">
                  <c:v>668.40011370198499</c:v>
                </c:pt>
                <c:pt idx="288508">
                  <c:v>668.40243045725902</c:v>
                </c:pt>
                <c:pt idx="288509">
                  <c:v>668.40474721253304</c:v>
                </c:pt>
                <c:pt idx="288510">
                  <c:v>668.40706396780604</c:v>
                </c:pt>
                <c:pt idx="288511">
                  <c:v>668.40938072307995</c:v>
                </c:pt>
                <c:pt idx="288512">
                  <c:v>668.41169747835295</c:v>
                </c:pt>
                <c:pt idx="288513">
                  <c:v>668.41401423362697</c:v>
                </c:pt>
                <c:pt idx="288514">
                  <c:v>668.41633098889997</c:v>
                </c:pt>
                <c:pt idx="288515">
                  <c:v>668.418647744174</c:v>
                </c:pt>
                <c:pt idx="288516">
                  <c:v>668.42096449944802</c:v>
                </c:pt>
                <c:pt idx="288517">
                  <c:v>668.42328125472102</c:v>
                </c:pt>
                <c:pt idx="288518">
                  <c:v>668.42559800999504</c:v>
                </c:pt>
                <c:pt idx="288519">
                  <c:v>668.42791476526804</c:v>
                </c:pt>
                <c:pt idx="288520">
                  <c:v>668.43023152054195</c:v>
                </c:pt>
                <c:pt idx="288521">
                  <c:v>668.43254827581495</c:v>
                </c:pt>
                <c:pt idx="288522">
                  <c:v>668.43486503108898</c:v>
                </c:pt>
                <c:pt idx="288523">
                  <c:v>668.43718178636198</c:v>
                </c:pt>
                <c:pt idx="288524">
                  <c:v>668.439498541636</c:v>
                </c:pt>
                <c:pt idx="288525">
                  <c:v>668.44181529691002</c:v>
                </c:pt>
                <c:pt idx="288526">
                  <c:v>668.44413205218302</c:v>
                </c:pt>
                <c:pt idx="288527">
                  <c:v>668.44644880745705</c:v>
                </c:pt>
                <c:pt idx="288528">
                  <c:v>668.44876556273005</c:v>
                </c:pt>
                <c:pt idx="288529">
                  <c:v>668.45108231800396</c:v>
                </c:pt>
                <c:pt idx="288530">
                  <c:v>668.45339907327696</c:v>
                </c:pt>
                <c:pt idx="288531">
                  <c:v>668.45571582855098</c:v>
                </c:pt>
                <c:pt idx="288532">
                  <c:v>668.458032583825</c:v>
                </c:pt>
                <c:pt idx="288533">
                  <c:v>668.460349339098</c:v>
                </c:pt>
                <c:pt idx="288534">
                  <c:v>668.46266609437203</c:v>
                </c:pt>
                <c:pt idx="288535">
                  <c:v>668.46498284964503</c:v>
                </c:pt>
                <c:pt idx="288536">
                  <c:v>668.46729960491905</c:v>
                </c:pt>
                <c:pt idx="288537">
                  <c:v>668.46961636019205</c:v>
                </c:pt>
                <c:pt idx="288538">
                  <c:v>668.47193311546596</c:v>
                </c:pt>
                <c:pt idx="288539">
                  <c:v>668.47424987073998</c:v>
                </c:pt>
                <c:pt idx="288540">
                  <c:v>668.47656662601298</c:v>
                </c:pt>
                <c:pt idx="288541">
                  <c:v>668.47888338128701</c:v>
                </c:pt>
                <c:pt idx="288542">
                  <c:v>668.48120013656001</c:v>
                </c:pt>
                <c:pt idx="288543">
                  <c:v>668.48351689183403</c:v>
                </c:pt>
                <c:pt idx="288544">
                  <c:v>668.48583364710703</c:v>
                </c:pt>
                <c:pt idx="288545">
                  <c:v>668.48815040238105</c:v>
                </c:pt>
                <c:pt idx="288546">
                  <c:v>668.49046715765496</c:v>
                </c:pt>
                <c:pt idx="288547">
                  <c:v>668.49278391292796</c:v>
                </c:pt>
                <c:pt idx="288548">
                  <c:v>668.49510066820199</c:v>
                </c:pt>
                <c:pt idx="288549">
                  <c:v>668.49741742347499</c:v>
                </c:pt>
                <c:pt idx="288550">
                  <c:v>668.49973417874901</c:v>
                </c:pt>
                <c:pt idx="288551">
                  <c:v>668.50205093402201</c:v>
                </c:pt>
                <c:pt idx="288552">
                  <c:v>668.50436768929603</c:v>
                </c:pt>
                <c:pt idx="288553">
                  <c:v>668.50668444457006</c:v>
                </c:pt>
                <c:pt idx="288554">
                  <c:v>668.50900119984306</c:v>
                </c:pt>
                <c:pt idx="288555">
                  <c:v>668.51131795511697</c:v>
                </c:pt>
                <c:pt idx="288556">
                  <c:v>668.51363471038997</c:v>
                </c:pt>
                <c:pt idx="288557">
                  <c:v>668.51595146566399</c:v>
                </c:pt>
                <c:pt idx="288558">
                  <c:v>668.51826822093699</c:v>
                </c:pt>
                <c:pt idx="288559">
                  <c:v>668.52058497621101</c:v>
                </c:pt>
                <c:pt idx="288560">
                  <c:v>668.52290173148504</c:v>
                </c:pt>
                <c:pt idx="288561">
                  <c:v>668.52521848675804</c:v>
                </c:pt>
                <c:pt idx="288562">
                  <c:v>668.52753524203195</c:v>
                </c:pt>
                <c:pt idx="288563">
                  <c:v>668.52985199730495</c:v>
                </c:pt>
                <c:pt idx="288564">
                  <c:v>668.53216875257897</c:v>
                </c:pt>
                <c:pt idx="288565">
                  <c:v>668.53448550785197</c:v>
                </c:pt>
                <c:pt idx="288566">
                  <c:v>668.53680226312599</c:v>
                </c:pt>
                <c:pt idx="288567">
                  <c:v>668.53911901839899</c:v>
                </c:pt>
                <c:pt idx="288568">
                  <c:v>668.54143577367302</c:v>
                </c:pt>
                <c:pt idx="288569">
                  <c:v>668.54375252894704</c:v>
                </c:pt>
                <c:pt idx="288570">
                  <c:v>668.54606928422004</c:v>
                </c:pt>
                <c:pt idx="288571">
                  <c:v>668.54838603949395</c:v>
                </c:pt>
                <c:pt idx="288572">
                  <c:v>668.55070279476695</c:v>
                </c:pt>
                <c:pt idx="288573">
                  <c:v>668.55301955004097</c:v>
                </c:pt>
                <c:pt idx="288574">
                  <c:v>668.55533630531397</c:v>
                </c:pt>
                <c:pt idx="288575">
                  <c:v>668.557653060588</c:v>
                </c:pt>
                <c:pt idx="288576">
                  <c:v>668.55996981586202</c:v>
                </c:pt>
                <c:pt idx="288577">
                  <c:v>668.56228657113502</c:v>
                </c:pt>
                <c:pt idx="288578">
                  <c:v>668.56460332640904</c:v>
                </c:pt>
                <c:pt idx="288579">
                  <c:v>668.56692008168204</c:v>
                </c:pt>
                <c:pt idx="288580">
                  <c:v>668.56923683695595</c:v>
                </c:pt>
                <c:pt idx="288581">
                  <c:v>668.57155359222895</c:v>
                </c:pt>
                <c:pt idx="288582">
                  <c:v>668.57387034750298</c:v>
                </c:pt>
                <c:pt idx="288583">
                  <c:v>668.576187102777</c:v>
                </c:pt>
                <c:pt idx="288584">
                  <c:v>668.57850385805</c:v>
                </c:pt>
                <c:pt idx="288585">
                  <c:v>668.58082061332402</c:v>
                </c:pt>
                <c:pt idx="288586">
                  <c:v>668.58313736859702</c:v>
                </c:pt>
                <c:pt idx="288587">
                  <c:v>668.58545412387105</c:v>
                </c:pt>
                <c:pt idx="288588">
                  <c:v>668.58777087914405</c:v>
                </c:pt>
                <c:pt idx="288589">
                  <c:v>668.59008763441796</c:v>
                </c:pt>
                <c:pt idx="288590">
                  <c:v>668.59240438969198</c:v>
                </c:pt>
                <c:pt idx="288591">
                  <c:v>668.59472114496498</c:v>
                </c:pt>
                <c:pt idx="288592">
                  <c:v>668.597037900239</c:v>
                </c:pt>
                <c:pt idx="288593">
                  <c:v>668.599354655512</c:v>
                </c:pt>
                <c:pt idx="288594">
                  <c:v>668.60167141078603</c:v>
                </c:pt>
                <c:pt idx="288595">
                  <c:v>668.60398816605903</c:v>
                </c:pt>
                <c:pt idx="288596">
                  <c:v>668.60630492133305</c:v>
                </c:pt>
                <c:pt idx="288597">
                  <c:v>668.60862167660696</c:v>
                </c:pt>
                <c:pt idx="288598">
                  <c:v>668.61093843187996</c:v>
                </c:pt>
                <c:pt idx="288599">
                  <c:v>668.61325518715398</c:v>
                </c:pt>
                <c:pt idx="288600">
                  <c:v>668.61557194242698</c:v>
                </c:pt>
                <c:pt idx="288601">
                  <c:v>668.61788869770101</c:v>
                </c:pt>
                <c:pt idx="288602">
                  <c:v>668.62020545297401</c:v>
                </c:pt>
                <c:pt idx="288603">
                  <c:v>668.62252220824803</c:v>
                </c:pt>
                <c:pt idx="288604">
                  <c:v>668.62483896352205</c:v>
                </c:pt>
                <c:pt idx="288605">
                  <c:v>668.62715571879505</c:v>
                </c:pt>
                <c:pt idx="288606">
                  <c:v>668.62947247406896</c:v>
                </c:pt>
                <c:pt idx="288607">
                  <c:v>668.63178922934196</c:v>
                </c:pt>
                <c:pt idx="288608">
                  <c:v>668.63410598461599</c:v>
                </c:pt>
                <c:pt idx="288609">
                  <c:v>668.63642273988899</c:v>
                </c:pt>
                <c:pt idx="288610">
                  <c:v>668.63873949516301</c:v>
                </c:pt>
                <c:pt idx="288611">
                  <c:v>668.64105625043703</c:v>
                </c:pt>
                <c:pt idx="288612">
                  <c:v>668.64337300571003</c:v>
                </c:pt>
                <c:pt idx="288613">
                  <c:v>668.64568976098406</c:v>
                </c:pt>
                <c:pt idx="288614">
                  <c:v>668.64800651625706</c:v>
                </c:pt>
                <c:pt idx="288615">
                  <c:v>668.65032327153097</c:v>
                </c:pt>
                <c:pt idx="288616">
                  <c:v>668.65264002680397</c:v>
                </c:pt>
                <c:pt idx="288617">
                  <c:v>668.65495678207799</c:v>
                </c:pt>
                <c:pt idx="288618">
                  <c:v>668.65727353735099</c:v>
                </c:pt>
                <c:pt idx="288619">
                  <c:v>668.65959029262501</c:v>
                </c:pt>
                <c:pt idx="288620">
                  <c:v>668.66190704789904</c:v>
                </c:pt>
                <c:pt idx="288621">
                  <c:v>668.66422380317204</c:v>
                </c:pt>
                <c:pt idx="288622">
                  <c:v>668.66654055844594</c:v>
                </c:pt>
                <c:pt idx="288623">
                  <c:v>668.66885731371895</c:v>
                </c:pt>
                <c:pt idx="288624">
                  <c:v>668.67117406899297</c:v>
                </c:pt>
                <c:pt idx="288625">
                  <c:v>668.67349082426597</c:v>
                </c:pt>
                <c:pt idx="288626">
                  <c:v>668.67580757953999</c:v>
                </c:pt>
                <c:pt idx="288627">
                  <c:v>668.67812433481402</c:v>
                </c:pt>
                <c:pt idx="288628">
                  <c:v>668.68044109008702</c:v>
                </c:pt>
                <c:pt idx="288629">
                  <c:v>668.68275784536104</c:v>
                </c:pt>
                <c:pt idx="288630">
                  <c:v>668.68507460063404</c:v>
                </c:pt>
                <c:pt idx="288631">
                  <c:v>668.68739135590795</c:v>
                </c:pt>
                <c:pt idx="288632">
                  <c:v>668.68970811118095</c:v>
                </c:pt>
                <c:pt idx="288633">
                  <c:v>668.69202486645497</c:v>
                </c:pt>
                <c:pt idx="288634">
                  <c:v>668.694341621729</c:v>
                </c:pt>
                <c:pt idx="288635">
                  <c:v>668.696658377002</c:v>
                </c:pt>
                <c:pt idx="288636">
                  <c:v>668.69897513227602</c:v>
                </c:pt>
                <c:pt idx="288637">
                  <c:v>668.70129188754902</c:v>
                </c:pt>
                <c:pt idx="288638">
                  <c:v>668.70360864282304</c:v>
                </c:pt>
                <c:pt idx="288639">
                  <c:v>668.70592539809604</c:v>
                </c:pt>
                <c:pt idx="288640">
                  <c:v>668.70824215336995</c:v>
                </c:pt>
                <c:pt idx="288641">
                  <c:v>668.71055890864397</c:v>
                </c:pt>
                <c:pt idx="288642">
                  <c:v>668.71287566391698</c:v>
                </c:pt>
                <c:pt idx="288643">
                  <c:v>668.715192419191</c:v>
                </c:pt>
                <c:pt idx="288644">
                  <c:v>668.717509174464</c:v>
                </c:pt>
                <c:pt idx="288645">
                  <c:v>668.71982592973802</c:v>
                </c:pt>
                <c:pt idx="288646">
                  <c:v>668.72214268501102</c:v>
                </c:pt>
                <c:pt idx="288647">
                  <c:v>668.72445944028505</c:v>
                </c:pt>
                <c:pt idx="288648">
                  <c:v>668.72677619555895</c:v>
                </c:pt>
                <c:pt idx="288649">
                  <c:v>668.72909295083196</c:v>
                </c:pt>
                <c:pt idx="288650">
                  <c:v>668.73140970610598</c:v>
                </c:pt>
                <c:pt idx="288651">
                  <c:v>668.73372646137898</c:v>
                </c:pt>
                <c:pt idx="288652">
                  <c:v>668.736043216653</c:v>
                </c:pt>
                <c:pt idx="288653">
                  <c:v>668.738359971926</c:v>
                </c:pt>
                <c:pt idx="288654">
                  <c:v>668.74067672720003</c:v>
                </c:pt>
                <c:pt idx="288655">
                  <c:v>668.74299348247405</c:v>
                </c:pt>
                <c:pt idx="288656">
                  <c:v>668.74531023774705</c:v>
                </c:pt>
                <c:pt idx="288657">
                  <c:v>668.74762699302096</c:v>
                </c:pt>
                <c:pt idx="288658">
                  <c:v>668.74994374829396</c:v>
                </c:pt>
                <c:pt idx="288659">
                  <c:v>668.75226050356798</c:v>
                </c:pt>
                <c:pt idx="288660">
                  <c:v>668.75457725884098</c:v>
                </c:pt>
                <c:pt idx="288661">
                  <c:v>668.75689401411501</c:v>
                </c:pt>
                <c:pt idx="288662">
                  <c:v>668.75921076938903</c:v>
                </c:pt>
                <c:pt idx="288663">
                  <c:v>668.76152752466203</c:v>
                </c:pt>
                <c:pt idx="288664">
                  <c:v>668.76384427993605</c:v>
                </c:pt>
                <c:pt idx="288665">
                  <c:v>668.76616103520905</c:v>
                </c:pt>
                <c:pt idx="288666">
                  <c:v>668.76847779048296</c:v>
                </c:pt>
                <c:pt idx="288667">
                  <c:v>668.77079454575596</c:v>
                </c:pt>
                <c:pt idx="288668">
                  <c:v>668.77311130102999</c:v>
                </c:pt>
                <c:pt idx="288669">
                  <c:v>668.77542805630299</c:v>
                </c:pt>
                <c:pt idx="288670">
                  <c:v>668.77774481157701</c:v>
                </c:pt>
                <c:pt idx="288671">
                  <c:v>668.78006156685103</c:v>
                </c:pt>
                <c:pt idx="288672">
                  <c:v>668.78237832212403</c:v>
                </c:pt>
                <c:pt idx="288673">
                  <c:v>668.78469507739806</c:v>
                </c:pt>
                <c:pt idx="288674">
                  <c:v>668.78701183267106</c:v>
                </c:pt>
                <c:pt idx="288675">
                  <c:v>668.78932858794496</c:v>
                </c:pt>
                <c:pt idx="288676">
                  <c:v>668.79164534321797</c:v>
                </c:pt>
                <c:pt idx="288677">
                  <c:v>668.79396209849199</c:v>
                </c:pt>
                <c:pt idx="288678">
                  <c:v>668.79627885376601</c:v>
                </c:pt>
                <c:pt idx="288679">
                  <c:v>668.79859560903901</c:v>
                </c:pt>
                <c:pt idx="288680">
                  <c:v>668.80091236431304</c:v>
                </c:pt>
                <c:pt idx="288681">
                  <c:v>668.80322911958604</c:v>
                </c:pt>
                <c:pt idx="288682">
                  <c:v>668.80554587485994</c:v>
                </c:pt>
                <c:pt idx="288683">
                  <c:v>668.80786263013295</c:v>
                </c:pt>
                <c:pt idx="288684">
                  <c:v>668.81017938540697</c:v>
                </c:pt>
                <c:pt idx="288685">
                  <c:v>668.81249614068099</c:v>
                </c:pt>
                <c:pt idx="288686">
                  <c:v>668.81481289595399</c:v>
                </c:pt>
                <c:pt idx="288687">
                  <c:v>668.81712965122802</c:v>
                </c:pt>
                <c:pt idx="288688">
                  <c:v>668.81944640650102</c:v>
                </c:pt>
                <c:pt idx="288689">
                  <c:v>668.82176316177504</c:v>
                </c:pt>
                <c:pt idx="288690">
                  <c:v>668.82407991704804</c:v>
                </c:pt>
                <c:pt idx="288691">
                  <c:v>668.82639667232195</c:v>
                </c:pt>
                <c:pt idx="288692">
                  <c:v>668.82871342759597</c:v>
                </c:pt>
                <c:pt idx="288693">
                  <c:v>668.83103018286897</c:v>
                </c:pt>
                <c:pt idx="288694">
                  <c:v>668.83334693814299</c:v>
                </c:pt>
                <c:pt idx="288695">
                  <c:v>668.835663693416</c:v>
                </c:pt>
                <c:pt idx="288696">
                  <c:v>668.83798044869002</c:v>
                </c:pt>
                <c:pt idx="288697">
                  <c:v>668.84029720396302</c:v>
                </c:pt>
                <c:pt idx="288698">
                  <c:v>668.84261395923704</c:v>
                </c:pt>
                <c:pt idx="288699">
                  <c:v>668.84493071451095</c:v>
                </c:pt>
                <c:pt idx="288700">
                  <c:v>668.84724746978395</c:v>
                </c:pt>
                <c:pt idx="288701">
                  <c:v>668.84956422505797</c:v>
                </c:pt>
                <c:pt idx="288702">
                  <c:v>668.85188098033098</c:v>
                </c:pt>
                <c:pt idx="288703">
                  <c:v>668.854197735605</c:v>
                </c:pt>
                <c:pt idx="288704">
                  <c:v>668.856514490878</c:v>
                </c:pt>
                <c:pt idx="288705">
                  <c:v>668.85883124615202</c:v>
                </c:pt>
                <c:pt idx="288706">
                  <c:v>668.86114800142605</c:v>
                </c:pt>
                <c:pt idx="288707">
                  <c:v>668.86346475669905</c:v>
                </c:pt>
                <c:pt idx="288708">
                  <c:v>668.86578151197295</c:v>
                </c:pt>
                <c:pt idx="288709">
                  <c:v>668.86809826724595</c:v>
                </c:pt>
                <c:pt idx="288710">
                  <c:v>668.87041502251998</c:v>
                </c:pt>
                <c:pt idx="288711">
                  <c:v>668.87273177779298</c:v>
                </c:pt>
                <c:pt idx="288712">
                  <c:v>668.875048533067</c:v>
                </c:pt>
                <c:pt idx="288713">
                  <c:v>668.87736528834103</c:v>
                </c:pt>
                <c:pt idx="288714">
                  <c:v>668.87968204361403</c:v>
                </c:pt>
                <c:pt idx="288715">
                  <c:v>668.88199879888805</c:v>
                </c:pt>
                <c:pt idx="288716">
                  <c:v>668.88431555416105</c:v>
                </c:pt>
                <c:pt idx="288717">
                  <c:v>668.88663230943496</c:v>
                </c:pt>
                <c:pt idx="288718">
                  <c:v>668.88894906470796</c:v>
                </c:pt>
                <c:pt idx="288719">
                  <c:v>668.89126581998198</c:v>
                </c:pt>
                <c:pt idx="288720">
                  <c:v>668.89358257525498</c:v>
                </c:pt>
                <c:pt idx="288721">
                  <c:v>668.89589933052901</c:v>
                </c:pt>
                <c:pt idx="288722">
                  <c:v>668.89821608580303</c:v>
                </c:pt>
                <c:pt idx="288723">
                  <c:v>668.90053284107603</c:v>
                </c:pt>
                <c:pt idx="288724">
                  <c:v>668.90284959635005</c:v>
                </c:pt>
                <c:pt idx="288725">
                  <c:v>668.90516635162305</c:v>
                </c:pt>
                <c:pt idx="288726">
                  <c:v>668.90748310689696</c:v>
                </c:pt>
                <c:pt idx="288727">
                  <c:v>668.90979986216996</c:v>
                </c:pt>
                <c:pt idx="288728">
                  <c:v>668.91211661744398</c:v>
                </c:pt>
                <c:pt idx="288729">
                  <c:v>668.91443337271801</c:v>
                </c:pt>
                <c:pt idx="288730">
                  <c:v>668.91675012799101</c:v>
                </c:pt>
                <c:pt idx="288731">
                  <c:v>668.91906688326503</c:v>
                </c:pt>
                <c:pt idx="288732">
                  <c:v>668.92138363853803</c:v>
                </c:pt>
                <c:pt idx="288733">
                  <c:v>668.92370039381206</c:v>
                </c:pt>
                <c:pt idx="288734">
                  <c:v>668.92601714908506</c:v>
                </c:pt>
                <c:pt idx="288735">
                  <c:v>668.92833390435896</c:v>
                </c:pt>
                <c:pt idx="288736">
                  <c:v>668.93065065963299</c:v>
                </c:pt>
                <c:pt idx="288737">
                  <c:v>668.93296741490599</c:v>
                </c:pt>
                <c:pt idx="288738">
                  <c:v>668.93528417018001</c:v>
                </c:pt>
                <c:pt idx="288739">
                  <c:v>668.93760092545301</c:v>
                </c:pt>
                <c:pt idx="288740">
                  <c:v>668.93991768072704</c:v>
                </c:pt>
                <c:pt idx="288741">
                  <c:v>668.94223443600004</c:v>
                </c:pt>
                <c:pt idx="288742">
                  <c:v>668.94455119127394</c:v>
                </c:pt>
                <c:pt idx="288743">
                  <c:v>668.94686794654797</c:v>
                </c:pt>
                <c:pt idx="288744">
                  <c:v>668.94918470182097</c:v>
                </c:pt>
                <c:pt idx="288745">
                  <c:v>668.95150145709499</c:v>
                </c:pt>
                <c:pt idx="288746">
                  <c:v>668.95381821236799</c:v>
                </c:pt>
                <c:pt idx="288747">
                  <c:v>668.95613496764201</c:v>
                </c:pt>
                <c:pt idx="288748">
                  <c:v>668.95845172291502</c:v>
                </c:pt>
                <c:pt idx="288749">
                  <c:v>668.96076847818904</c:v>
                </c:pt>
                <c:pt idx="288750">
                  <c:v>668.96308523346295</c:v>
                </c:pt>
                <c:pt idx="288751">
                  <c:v>668.96540198873595</c:v>
                </c:pt>
                <c:pt idx="288752">
                  <c:v>668.96771874400997</c:v>
                </c:pt>
                <c:pt idx="288753">
                  <c:v>668.97003549928297</c:v>
                </c:pt>
                <c:pt idx="288754">
                  <c:v>668.97235225455699</c:v>
                </c:pt>
                <c:pt idx="288755">
                  <c:v>668.97466900983</c:v>
                </c:pt>
                <c:pt idx="288756">
                  <c:v>668.97698576510402</c:v>
                </c:pt>
                <c:pt idx="288757">
                  <c:v>668.97930252037804</c:v>
                </c:pt>
                <c:pt idx="288758">
                  <c:v>668.98161927565104</c:v>
                </c:pt>
                <c:pt idx="288759">
                  <c:v>668.98393603092495</c:v>
                </c:pt>
                <c:pt idx="288760">
                  <c:v>668.98625278619795</c:v>
                </c:pt>
                <c:pt idx="288761">
                  <c:v>668.98856954147197</c:v>
                </c:pt>
                <c:pt idx="288762">
                  <c:v>668.99088629674497</c:v>
                </c:pt>
                <c:pt idx="288763">
                  <c:v>668.993203052019</c:v>
                </c:pt>
                <c:pt idx="288764">
                  <c:v>668.99551980729302</c:v>
                </c:pt>
                <c:pt idx="288765">
                  <c:v>668.99783656256602</c:v>
                </c:pt>
                <c:pt idx="288766">
                  <c:v>669.00015331784005</c:v>
                </c:pt>
                <c:pt idx="288767">
                  <c:v>669.00247007311305</c:v>
                </c:pt>
                <c:pt idx="288768">
                  <c:v>669.00478682838695</c:v>
                </c:pt>
                <c:pt idx="288769">
                  <c:v>669.00710358365995</c:v>
                </c:pt>
                <c:pt idx="288770">
                  <c:v>669.00942033893398</c:v>
                </c:pt>
                <c:pt idx="288771">
                  <c:v>669.01173709420698</c:v>
                </c:pt>
                <c:pt idx="288772">
                  <c:v>669.014053849481</c:v>
                </c:pt>
                <c:pt idx="288773">
                  <c:v>669.01637060475502</c:v>
                </c:pt>
                <c:pt idx="288774">
                  <c:v>669.01868736002803</c:v>
                </c:pt>
                <c:pt idx="288775">
                  <c:v>669.02100411530205</c:v>
                </c:pt>
                <c:pt idx="288776">
                  <c:v>669.02332087057505</c:v>
                </c:pt>
                <c:pt idx="288777">
                  <c:v>669.02563762584896</c:v>
                </c:pt>
                <c:pt idx="288778">
                  <c:v>669.02795438112196</c:v>
                </c:pt>
                <c:pt idx="288779">
                  <c:v>669.03027113639598</c:v>
                </c:pt>
                <c:pt idx="288780">
                  <c:v>669.03258789167</c:v>
                </c:pt>
                <c:pt idx="288781">
                  <c:v>669.034904646943</c:v>
                </c:pt>
                <c:pt idx="288782">
                  <c:v>669.03722140221703</c:v>
                </c:pt>
                <c:pt idx="288783">
                  <c:v>669.03953815749003</c:v>
                </c:pt>
                <c:pt idx="288784">
                  <c:v>669.04185491276405</c:v>
                </c:pt>
                <c:pt idx="288785">
                  <c:v>669.04417166803705</c:v>
                </c:pt>
                <c:pt idx="288786">
                  <c:v>669.04648842331096</c:v>
                </c:pt>
                <c:pt idx="288787">
                  <c:v>669.04880517858498</c:v>
                </c:pt>
                <c:pt idx="288788">
                  <c:v>669.05112193385798</c:v>
                </c:pt>
                <c:pt idx="288789">
                  <c:v>669.05343868913201</c:v>
                </c:pt>
                <c:pt idx="288790">
                  <c:v>669.05575544440501</c:v>
                </c:pt>
                <c:pt idx="288791">
                  <c:v>669.05807219967903</c:v>
                </c:pt>
                <c:pt idx="288792">
                  <c:v>669.06038895495203</c:v>
                </c:pt>
                <c:pt idx="288793">
                  <c:v>669.06270571022606</c:v>
                </c:pt>
                <c:pt idx="288794">
                  <c:v>669.06502246549996</c:v>
                </c:pt>
                <c:pt idx="288795">
                  <c:v>669.06733922077296</c:v>
                </c:pt>
                <c:pt idx="288796">
                  <c:v>669.06965597604699</c:v>
                </c:pt>
                <c:pt idx="288797">
                  <c:v>669.07197273131999</c:v>
                </c:pt>
                <c:pt idx="288798">
                  <c:v>669.07428948659401</c:v>
                </c:pt>
                <c:pt idx="288799">
                  <c:v>669.07660624186701</c:v>
                </c:pt>
                <c:pt idx="288800">
                  <c:v>669.07892299714104</c:v>
                </c:pt>
                <c:pt idx="288801">
                  <c:v>669.08123975241494</c:v>
                </c:pt>
                <c:pt idx="288802">
                  <c:v>669.08355650768794</c:v>
                </c:pt>
                <c:pt idx="288803">
                  <c:v>669.08587326296197</c:v>
                </c:pt>
                <c:pt idx="288804">
                  <c:v>669.08819001823497</c:v>
                </c:pt>
                <c:pt idx="288805">
                  <c:v>669.09050677350899</c:v>
                </c:pt>
                <c:pt idx="288806">
                  <c:v>669.09282352878199</c:v>
                </c:pt>
                <c:pt idx="288807">
                  <c:v>669.09514028405601</c:v>
                </c:pt>
                <c:pt idx="288808">
                  <c:v>669.09745703933004</c:v>
                </c:pt>
                <c:pt idx="288809">
                  <c:v>669.09977379460304</c:v>
                </c:pt>
                <c:pt idx="288810">
                  <c:v>669.10209054987695</c:v>
                </c:pt>
                <c:pt idx="288811">
                  <c:v>669.10440730514995</c:v>
                </c:pt>
                <c:pt idx="288812">
                  <c:v>669.10672406042397</c:v>
                </c:pt>
                <c:pt idx="288813">
                  <c:v>669.10904081569697</c:v>
                </c:pt>
                <c:pt idx="288814">
                  <c:v>669.11135757097099</c:v>
                </c:pt>
                <c:pt idx="288815">
                  <c:v>669.11367432624399</c:v>
                </c:pt>
                <c:pt idx="288816">
                  <c:v>669.11599108151802</c:v>
                </c:pt>
                <c:pt idx="288817">
                  <c:v>669.11830783679204</c:v>
                </c:pt>
                <c:pt idx="288818">
                  <c:v>669.12062459206504</c:v>
                </c:pt>
                <c:pt idx="288819">
                  <c:v>669.12294134733895</c:v>
                </c:pt>
                <c:pt idx="288820">
                  <c:v>669.12525810261195</c:v>
                </c:pt>
                <c:pt idx="288821">
                  <c:v>669.12757485788597</c:v>
                </c:pt>
                <c:pt idx="288822">
                  <c:v>669.12989161315897</c:v>
                </c:pt>
                <c:pt idx="288823">
                  <c:v>669.132208368433</c:v>
                </c:pt>
                <c:pt idx="288824">
                  <c:v>669.13452512370702</c:v>
                </c:pt>
                <c:pt idx="288825">
                  <c:v>669.13684187898002</c:v>
                </c:pt>
                <c:pt idx="288826">
                  <c:v>669.13915863425404</c:v>
                </c:pt>
                <c:pt idx="288827">
                  <c:v>669.14147538952705</c:v>
                </c:pt>
                <c:pt idx="288828">
                  <c:v>669.14379214480095</c:v>
                </c:pt>
                <c:pt idx="288829">
                  <c:v>669.14610890007395</c:v>
                </c:pt>
                <c:pt idx="288830">
                  <c:v>669.14842565534798</c:v>
                </c:pt>
                <c:pt idx="288831">
                  <c:v>669.150742410622</c:v>
                </c:pt>
                <c:pt idx="288832">
                  <c:v>669.153059165895</c:v>
                </c:pt>
                <c:pt idx="288833">
                  <c:v>669.15537592116902</c:v>
                </c:pt>
                <c:pt idx="288834">
                  <c:v>669.15769267644203</c:v>
                </c:pt>
                <c:pt idx="288835">
                  <c:v>669.16000943171605</c:v>
                </c:pt>
                <c:pt idx="288836">
                  <c:v>669.16232618698905</c:v>
                </c:pt>
                <c:pt idx="288837">
                  <c:v>669.16464294226296</c:v>
                </c:pt>
                <c:pt idx="288838">
                  <c:v>669.16695969753698</c:v>
                </c:pt>
                <c:pt idx="288839">
                  <c:v>669.16927645280998</c:v>
                </c:pt>
                <c:pt idx="288840">
                  <c:v>669.171593208084</c:v>
                </c:pt>
                <c:pt idx="288841">
                  <c:v>669.173909963357</c:v>
                </c:pt>
                <c:pt idx="288842">
                  <c:v>669.17622671863103</c:v>
                </c:pt>
                <c:pt idx="288843">
                  <c:v>669.17854347390403</c:v>
                </c:pt>
                <c:pt idx="288844">
                  <c:v>669.18086022917805</c:v>
                </c:pt>
                <c:pt idx="288845">
                  <c:v>669.18317698445196</c:v>
                </c:pt>
                <c:pt idx="288846">
                  <c:v>669.18549373972496</c:v>
                </c:pt>
                <c:pt idx="288847">
                  <c:v>669.18781049499898</c:v>
                </c:pt>
                <c:pt idx="288848">
                  <c:v>669.19012725027198</c:v>
                </c:pt>
                <c:pt idx="288849">
                  <c:v>669.19244400554601</c:v>
                </c:pt>
                <c:pt idx="288850">
                  <c:v>669.19476076081901</c:v>
                </c:pt>
                <c:pt idx="288851">
                  <c:v>669.19707751609303</c:v>
                </c:pt>
                <c:pt idx="288852">
                  <c:v>669.19939427136705</c:v>
                </c:pt>
                <c:pt idx="288853">
                  <c:v>669.20171102664006</c:v>
                </c:pt>
                <c:pt idx="288854">
                  <c:v>669.20402778191396</c:v>
                </c:pt>
                <c:pt idx="288855">
                  <c:v>669.20634453718696</c:v>
                </c:pt>
                <c:pt idx="288856">
                  <c:v>669.20866129246099</c:v>
                </c:pt>
                <c:pt idx="288857">
                  <c:v>669.21097804773399</c:v>
                </c:pt>
                <c:pt idx="288858">
                  <c:v>669.21329480300801</c:v>
                </c:pt>
                <c:pt idx="288859">
                  <c:v>669.21561155828203</c:v>
                </c:pt>
                <c:pt idx="288860">
                  <c:v>669.21792831355503</c:v>
                </c:pt>
                <c:pt idx="288861">
                  <c:v>669.22024506882894</c:v>
                </c:pt>
                <c:pt idx="288862">
                  <c:v>669.22256182410194</c:v>
                </c:pt>
                <c:pt idx="288863">
                  <c:v>669.22487857937597</c:v>
                </c:pt>
                <c:pt idx="288864">
                  <c:v>669.22719533464897</c:v>
                </c:pt>
                <c:pt idx="288865">
                  <c:v>669.22951208992299</c:v>
                </c:pt>
                <c:pt idx="288866">
                  <c:v>669.23182884519599</c:v>
                </c:pt>
                <c:pt idx="288867">
                  <c:v>669.23414560047001</c:v>
                </c:pt>
                <c:pt idx="288868">
                  <c:v>669.23646235574404</c:v>
                </c:pt>
                <c:pt idx="288869">
                  <c:v>669.23877911101704</c:v>
                </c:pt>
                <c:pt idx="288870">
                  <c:v>669.24109586629095</c:v>
                </c:pt>
                <c:pt idx="288871">
                  <c:v>669.24341262156395</c:v>
                </c:pt>
                <c:pt idx="288872">
                  <c:v>669.24572937683797</c:v>
                </c:pt>
                <c:pt idx="288873">
                  <c:v>669.24804613211097</c:v>
                </c:pt>
                <c:pt idx="288874">
                  <c:v>669.25036288738499</c:v>
                </c:pt>
                <c:pt idx="288875">
                  <c:v>669.25267964265902</c:v>
                </c:pt>
                <c:pt idx="288876">
                  <c:v>669.25499639793202</c:v>
                </c:pt>
                <c:pt idx="288877">
                  <c:v>669.25731315320604</c:v>
                </c:pt>
                <c:pt idx="288878">
                  <c:v>669.25962990847904</c:v>
                </c:pt>
                <c:pt idx="288879">
                  <c:v>669.26194666375295</c:v>
                </c:pt>
                <c:pt idx="288880">
                  <c:v>669.26426341902595</c:v>
                </c:pt>
                <c:pt idx="288881">
                  <c:v>669.26658017429997</c:v>
                </c:pt>
                <c:pt idx="288882">
                  <c:v>669.268896929574</c:v>
                </c:pt>
                <c:pt idx="288883">
                  <c:v>669.271213684847</c:v>
                </c:pt>
                <c:pt idx="288884">
                  <c:v>669.27353044012102</c:v>
                </c:pt>
                <c:pt idx="288885">
                  <c:v>669.27584719539402</c:v>
                </c:pt>
                <c:pt idx="288886">
                  <c:v>669.27816395066804</c:v>
                </c:pt>
                <c:pt idx="288887">
                  <c:v>669.28048070594105</c:v>
                </c:pt>
                <c:pt idx="288888">
                  <c:v>669.28279746121495</c:v>
                </c:pt>
                <c:pt idx="288889">
                  <c:v>669.28511421648898</c:v>
                </c:pt>
                <c:pt idx="288890">
                  <c:v>669.28743097176198</c:v>
                </c:pt>
                <c:pt idx="288891">
                  <c:v>669.289747727036</c:v>
                </c:pt>
                <c:pt idx="288892">
                  <c:v>669.292064482309</c:v>
                </c:pt>
                <c:pt idx="288893">
                  <c:v>669.29438123758302</c:v>
                </c:pt>
                <c:pt idx="288894">
                  <c:v>669.29669799285602</c:v>
                </c:pt>
                <c:pt idx="288895">
                  <c:v>669.29901474813005</c:v>
                </c:pt>
                <c:pt idx="288896">
                  <c:v>669.30133150340396</c:v>
                </c:pt>
                <c:pt idx="288897">
                  <c:v>669.30364825867696</c:v>
                </c:pt>
                <c:pt idx="288898">
                  <c:v>669.30596501395098</c:v>
                </c:pt>
                <c:pt idx="288899">
                  <c:v>669.30828176922398</c:v>
                </c:pt>
                <c:pt idx="288900">
                  <c:v>669.310598524498</c:v>
                </c:pt>
                <c:pt idx="288901">
                  <c:v>669.312915279771</c:v>
                </c:pt>
                <c:pt idx="288902">
                  <c:v>669.31523203504503</c:v>
                </c:pt>
                <c:pt idx="288903">
                  <c:v>669.31754879031905</c:v>
                </c:pt>
                <c:pt idx="288904">
                  <c:v>669.31986554559205</c:v>
                </c:pt>
                <c:pt idx="288905">
                  <c:v>669.32218230086596</c:v>
                </c:pt>
                <c:pt idx="288906">
                  <c:v>669.32449905613896</c:v>
                </c:pt>
                <c:pt idx="288907">
                  <c:v>669.32681581141298</c:v>
                </c:pt>
                <c:pt idx="288908">
                  <c:v>669.32913256668598</c:v>
                </c:pt>
                <c:pt idx="288909">
                  <c:v>669.33144932196001</c:v>
                </c:pt>
                <c:pt idx="288910">
                  <c:v>669.33376607723403</c:v>
                </c:pt>
                <c:pt idx="288911">
                  <c:v>669.33608283250703</c:v>
                </c:pt>
                <c:pt idx="288912">
                  <c:v>669.33839958778105</c:v>
                </c:pt>
                <c:pt idx="288913">
                  <c:v>669.34071634305405</c:v>
                </c:pt>
                <c:pt idx="288914">
                  <c:v>669.34303309832796</c:v>
                </c:pt>
                <c:pt idx="288915">
                  <c:v>669.34534985360096</c:v>
                </c:pt>
                <c:pt idx="288916">
                  <c:v>669.34766660887499</c:v>
                </c:pt>
                <c:pt idx="288917">
                  <c:v>669.34998336414799</c:v>
                </c:pt>
                <c:pt idx="288918">
                  <c:v>669.35230011942201</c:v>
                </c:pt>
                <c:pt idx="288919">
                  <c:v>669.35461687469603</c:v>
                </c:pt>
                <c:pt idx="288920">
                  <c:v>669.35693362996903</c:v>
                </c:pt>
                <c:pt idx="288921">
                  <c:v>669.35925038524294</c:v>
                </c:pt>
                <c:pt idx="288922">
                  <c:v>669.36156714051594</c:v>
                </c:pt>
                <c:pt idx="288923">
                  <c:v>669.36388389578997</c:v>
                </c:pt>
                <c:pt idx="288924">
                  <c:v>669.36620065106297</c:v>
                </c:pt>
                <c:pt idx="288925">
                  <c:v>669.36851740633699</c:v>
                </c:pt>
                <c:pt idx="288926">
                  <c:v>669.37083416161101</c:v>
                </c:pt>
                <c:pt idx="288927">
                  <c:v>669.37315091688401</c:v>
                </c:pt>
                <c:pt idx="288928">
                  <c:v>669.37546767215804</c:v>
                </c:pt>
                <c:pt idx="288929">
                  <c:v>669.37778442743104</c:v>
                </c:pt>
                <c:pt idx="288930">
                  <c:v>669.38010118270495</c:v>
                </c:pt>
                <c:pt idx="288931">
                  <c:v>669.38241793797795</c:v>
                </c:pt>
                <c:pt idx="288932">
                  <c:v>669.38473469325197</c:v>
                </c:pt>
                <c:pt idx="288933">
                  <c:v>669.38705144852599</c:v>
                </c:pt>
                <c:pt idx="288934">
                  <c:v>669.38936820379899</c:v>
                </c:pt>
                <c:pt idx="288935">
                  <c:v>669.39168495907302</c:v>
                </c:pt>
                <c:pt idx="288936">
                  <c:v>669.39400171434602</c:v>
                </c:pt>
                <c:pt idx="288937">
                  <c:v>669.39631846962004</c:v>
                </c:pt>
                <c:pt idx="288938">
                  <c:v>669.39863522489304</c:v>
                </c:pt>
                <c:pt idx="288939">
                  <c:v>669.40095198016695</c:v>
                </c:pt>
                <c:pt idx="288940">
                  <c:v>669.40326873544097</c:v>
                </c:pt>
                <c:pt idx="288941">
                  <c:v>669.40558549071397</c:v>
                </c:pt>
                <c:pt idx="288942">
                  <c:v>669.407902245988</c:v>
                </c:pt>
                <c:pt idx="288943">
                  <c:v>669.410219001261</c:v>
                </c:pt>
                <c:pt idx="288944">
                  <c:v>669.41253575653502</c:v>
                </c:pt>
                <c:pt idx="288945">
                  <c:v>669.41485251180802</c:v>
                </c:pt>
                <c:pt idx="288946">
                  <c:v>669.41716926708204</c:v>
                </c:pt>
                <c:pt idx="288947">
                  <c:v>669.41948602235595</c:v>
                </c:pt>
                <c:pt idx="288948">
                  <c:v>669.42180277762895</c:v>
                </c:pt>
                <c:pt idx="288949">
                  <c:v>669.42411953290298</c:v>
                </c:pt>
                <c:pt idx="288950">
                  <c:v>669.42643628817598</c:v>
                </c:pt>
                <c:pt idx="288951">
                  <c:v>669.42875304345</c:v>
                </c:pt>
                <c:pt idx="288952">
                  <c:v>669.431069798723</c:v>
                </c:pt>
                <c:pt idx="288953">
                  <c:v>669.43338655399702</c:v>
                </c:pt>
                <c:pt idx="288954">
                  <c:v>669.43570330927105</c:v>
                </c:pt>
                <c:pt idx="288955">
                  <c:v>669.43802006454405</c:v>
                </c:pt>
                <c:pt idx="288956">
                  <c:v>669.44033681981796</c:v>
                </c:pt>
                <c:pt idx="288957">
                  <c:v>669.44265357509096</c:v>
                </c:pt>
                <c:pt idx="288958">
                  <c:v>669.44497033036498</c:v>
                </c:pt>
                <c:pt idx="288959">
                  <c:v>669.44728708563798</c:v>
                </c:pt>
                <c:pt idx="288960">
                  <c:v>669.449603840912</c:v>
                </c:pt>
                <c:pt idx="288961">
                  <c:v>669.45192059618603</c:v>
                </c:pt>
                <c:pt idx="288962">
                  <c:v>669.45423735145903</c:v>
                </c:pt>
                <c:pt idx="288963">
                  <c:v>669.45655410673305</c:v>
                </c:pt>
                <c:pt idx="288964">
                  <c:v>669.45887086200605</c:v>
                </c:pt>
                <c:pt idx="288965">
                  <c:v>669.46118761727996</c:v>
                </c:pt>
                <c:pt idx="288966">
                  <c:v>669.46350437255296</c:v>
                </c:pt>
                <c:pt idx="288967">
                  <c:v>669.46582112782698</c:v>
                </c:pt>
                <c:pt idx="288968">
                  <c:v>669.46813788309998</c:v>
                </c:pt>
                <c:pt idx="288969">
                  <c:v>669.47045463837401</c:v>
                </c:pt>
                <c:pt idx="288970">
                  <c:v>669.47277139364803</c:v>
                </c:pt>
                <c:pt idx="288971">
                  <c:v>669.47508814892103</c:v>
                </c:pt>
                <c:pt idx="288972">
                  <c:v>669.47740490419505</c:v>
                </c:pt>
                <c:pt idx="288973">
                  <c:v>669.47972165946805</c:v>
                </c:pt>
                <c:pt idx="288974">
                  <c:v>669.48203841474196</c:v>
                </c:pt>
                <c:pt idx="288975">
                  <c:v>669.48435517001496</c:v>
                </c:pt>
                <c:pt idx="288976">
                  <c:v>669.48667192528899</c:v>
                </c:pt>
                <c:pt idx="288977">
                  <c:v>669.48898868056301</c:v>
                </c:pt>
                <c:pt idx="288978">
                  <c:v>669.49130543583601</c:v>
                </c:pt>
                <c:pt idx="288979">
                  <c:v>669.49362219111003</c:v>
                </c:pt>
                <c:pt idx="288980">
                  <c:v>669.49593894638303</c:v>
                </c:pt>
                <c:pt idx="288981">
                  <c:v>669.49825570165694</c:v>
                </c:pt>
                <c:pt idx="288982">
                  <c:v>669.50057245692994</c:v>
                </c:pt>
                <c:pt idx="288983">
                  <c:v>669.50288921220397</c:v>
                </c:pt>
                <c:pt idx="288984">
                  <c:v>669.50520596747799</c:v>
                </c:pt>
                <c:pt idx="288985">
                  <c:v>669.50752272275099</c:v>
                </c:pt>
                <c:pt idx="288986">
                  <c:v>669.50983947802501</c:v>
                </c:pt>
                <c:pt idx="288987">
                  <c:v>669.51215623329801</c:v>
                </c:pt>
                <c:pt idx="288988">
                  <c:v>669.51447298857204</c:v>
                </c:pt>
                <c:pt idx="288989">
                  <c:v>669.51678974384504</c:v>
                </c:pt>
                <c:pt idx="288990">
                  <c:v>669.51910649911895</c:v>
                </c:pt>
                <c:pt idx="288991">
                  <c:v>669.52142325439297</c:v>
                </c:pt>
                <c:pt idx="288992">
                  <c:v>669.52374000966597</c:v>
                </c:pt>
                <c:pt idx="288993">
                  <c:v>669.52605676493999</c:v>
                </c:pt>
                <c:pt idx="288994">
                  <c:v>669.52837352021299</c:v>
                </c:pt>
                <c:pt idx="288995">
                  <c:v>669.53069027548702</c:v>
                </c:pt>
                <c:pt idx="288996">
                  <c:v>669.53300703076002</c:v>
                </c:pt>
                <c:pt idx="288997">
                  <c:v>669.53532378603404</c:v>
                </c:pt>
                <c:pt idx="288998">
                  <c:v>669.53764054130795</c:v>
                </c:pt>
                <c:pt idx="288999">
                  <c:v>669.53995729658095</c:v>
                </c:pt>
                <c:pt idx="289000">
                  <c:v>669.54227405185497</c:v>
                </c:pt>
                <c:pt idx="289001">
                  <c:v>669.54459080712797</c:v>
                </c:pt>
                <c:pt idx="289002">
                  <c:v>669.546907562402</c:v>
                </c:pt>
                <c:pt idx="289003">
                  <c:v>669.549224317675</c:v>
                </c:pt>
                <c:pt idx="289004">
                  <c:v>669.55154107294902</c:v>
                </c:pt>
                <c:pt idx="289005">
                  <c:v>669.55385782822304</c:v>
                </c:pt>
                <c:pt idx="289006">
                  <c:v>669.55617458349604</c:v>
                </c:pt>
                <c:pt idx="289007">
                  <c:v>669.55849133876995</c:v>
                </c:pt>
                <c:pt idx="289008">
                  <c:v>669.56080809404295</c:v>
                </c:pt>
                <c:pt idx="289009">
                  <c:v>669.56312484931698</c:v>
                </c:pt>
                <c:pt idx="289010">
                  <c:v>669.56544160458998</c:v>
                </c:pt>
                <c:pt idx="289011">
                  <c:v>669.567758359864</c:v>
                </c:pt>
                <c:pt idx="289012">
                  <c:v>669.57007511513802</c:v>
                </c:pt>
                <c:pt idx="289013">
                  <c:v>669.57239187041102</c:v>
                </c:pt>
                <c:pt idx="289014">
                  <c:v>669.57470862568505</c:v>
                </c:pt>
                <c:pt idx="289015">
                  <c:v>669.57702538095805</c:v>
                </c:pt>
                <c:pt idx="289016">
                  <c:v>669.57934213623196</c:v>
                </c:pt>
                <c:pt idx="289017">
                  <c:v>669.58165889150496</c:v>
                </c:pt>
                <c:pt idx="289018">
                  <c:v>669.58397564677898</c:v>
                </c:pt>
                <c:pt idx="289019">
                  <c:v>669.58629240205198</c:v>
                </c:pt>
                <c:pt idx="289020">
                  <c:v>669.588609157326</c:v>
                </c:pt>
                <c:pt idx="289021">
                  <c:v>669.59092591260003</c:v>
                </c:pt>
                <c:pt idx="289022">
                  <c:v>669.59324266787303</c:v>
                </c:pt>
                <c:pt idx="289023">
                  <c:v>669.59555942314705</c:v>
                </c:pt>
                <c:pt idx="289024">
                  <c:v>669.59787617842005</c:v>
                </c:pt>
                <c:pt idx="289025">
                  <c:v>669.60019293369396</c:v>
                </c:pt>
                <c:pt idx="289026">
                  <c:v>669.60250968896696</c:v>
                </c:pt>
                <c:pt idx="289027">
                  <c:v>669.60482644424098</c:v>
                </c:pt>
                <c:pt idx="289028">
                  <c:v>669.60714319951501</c:v>
                </c:pt>
                <c:pt idx="289029">
                  <c:v>669.60945995478801</c:v>
                </c:pt>
                <c:pt idx="289030">
                  <c:v>669.61177671006203</c:v>
                </c:pt>
                <c:pt idx="289031">
                  <c:v>669.61409346533503</c:v>
                </c:pt>
                <c:pt idx="289032">
                  <c:v>669.61641022060905</c:v>
                </c:pt>
                <c:pt idx="289033">
                  <c:v>669.61872697588205</c:v>
                </c:pt>
                <c:pt idx="289034">
                  <c:v>669.62104373115596</c:v>
                </c:pt>
                <c:pt idx="289035">
                  <c:v>669.62336048642999</c:v>
                </c:pt>
                <c:pt idx="289036">
                  <c:v>669.62567724170299</c:v>
                </c:pt>
                <c:pt idx="289037">
                  <c:v>669.62799399697701</c:v>
                </c:pt>
                <c:pt idx="289038">
                  <c:v>669.63031075225001</c:v>
                </c:pt>
                <c:pt idx="289039">
                  <c:v>669.63262750752403</c:v>
                </c:pt>
                <c:pt idx="289040">
                  <c:v>669.63494426279703</c:v>
                </c:pt>
                <c:pt idx="289041">
                  <c:v>669.63726101807094</c:v>
                </c:pt>
                <c:pt idx="289042">
                  <c:v>669.63957777334497</c:v>
                </c:pt>
                <c:pt idx="289043">
                  <c:v>669.64189452861797</c:v>
                </c:pt>
                <c:pt idx="289044">
                  <c:v>669.64421128389199</c:v>
                </c:pt>
                <c:pt idx="289045">
                  <c:v>669.64652803916499</c:v>
                </c:pt>
                <c:pt idx="289046">
                  <c:v>669.64884479443901</c:v>
                </c:pt>
                <c:pt idx="289047">
                  <c:v>669.65116154971201</c:v>
                </c:pt>
                <c:pt idx="289048">
                  <c:v>669.65347830498604</c:v>
                </c:pt>
                <c:pt idx="289049">
                  <c:v>669.65579506025995</c:v>
                </c:pt>
                <c:pt idx="289050">
                  <c:v>669.65811181553295</c:v>
                </c:pt>
                <c:pt idx="289051">
                  <c:v>669.66042857080697</c:v>
                </c:pt>
                <c:pt idx="289052">
                  <c:v>669.66274532607997</c:v>
                </c:pt>
                <c:pt idx="289053">
                  <c:v>669.66506208135399</c:v>
                </c:pt>
                <c:pt idx="289054">
                  <c:v>669.66737883662699</c:v>
                </c:pt>
                <c:pt idx="289055">
                  <c:v>669.66969559190102</c:v>
                </c:pt>
                <c:pt idx="289056">
                  <c:v>669.67201234717504</c:v>
                </c:pt>
                <c:pt idx="289057">
                  <c:v>669.67432910244804</c:v>
                </c:pt>
                <c:pt idx="289058">
                  <c:v>669.67664585772195</c:v>
                </c:pt>
                <c:pt idx="289059">
                  <c:v>669.67896261299495</c:v>
                </c:pt>
                <c:pt idx="289060">
                  <c:v>669.68127936826897</c:v>
                </c:pt>
                <c:pt idx="289061">
                  <c:v>669.68359612354197</c:v>
                </c:pt>
                <c:pt idx="289062">
                  <c:v>669.685912878816</c:v>
                </c:pt>
                <c:pt idx="289063">
                  <c:v>669.68822963409002</c:v>
                </c:pt>
                <c:pt idx="289064">
                  <c:v>669.69054638936302</c:v>
                </c:pt>
                <c:pt idx="289065">
                  <c:v>669.69286314463704</c:v>
                </c:pt>
                <c:pt idx="289066">
                  <c:v>669.69517989991004</c:v>
                </c:pt>
                <c:pt idx="289067">
                  <c:v>669.69749665518395</c:v>
                </c:pt>
                <c:pt idx="289068">
                  <c:v>669.69981341045695</c:v>
                </c:pt>
                <c:pt idx="289069">
                  <c:v>669.70213016573098</c:v>
                </c:pt>
                <c:pt idx="289070">
                  <c:v>669.70444692100398</c:v>
                </c:pt>
                <c:pt idx="289071">
                  <c:v>669.706763676278</c:v>
                </c:pt>
                <c:pt idx="289072">
                  <c:v>669.70908043155202</c:v>
                </c:pt>
                <c:pt idx="289073">
                  <c:v>669.71139718682502</c:v>
                </c:pt>
                <c:pt idx="289074">
                  <c:v>669.71371394209905</c:v>
                </c:pt>
                <c:pt idx="289075">
                  <c:v>669.71603069737205</c:v>
                </c:pt>
                <c:pt idx="289076">
                  <c:v>669.71834745264596</c:v>
                </c:pt>
                <c:pt idx="289077">
                  <c:v>669.72066420791896</c:v>
                </c:pt>
                <c:pt idx="289078">
                  <c:v>669.72298096319298</c:v>
                </c:pt>
                <c:pt idx="289079">
                  <c:v>669.725297718467</c:v>
                </c:pt>
                <c:pt idx="289080">
                  <c:v>669.72761447374</c:v>
                </c:pt>
                <c:pt idx="289081">
                  <c:v>669.72993122901403</c:v>
                </c:pt>
                <c:pt idx="289082">
                  <c:v>669.73224798428703</c:v>
                </c:pt>
                <c:pt idx="289083">
                  <c:v>669.73456473956105</c:v>
                </c:pt>
                <c:pt idx="289084">
                  <c:v>669.73688149483405</c:v>
                </c:pt>
                <c:pt idx="289085">
                  <c:v>669.73919825010796</c:v>
                </c:pt>
                <c:pt idx="289086">
                  <c:v>669.74151500538198</c:v>
                </c:pt>
                <c:pt idx="289087">
                  <c:v>669.74383176065498</c:v>
                </c:pt>
                <c:pt idx="289088">
                  <c:v>669.74614851592901</c:v>
                </c:pt>
                <c:pt idx="289089">
                  <c:v>669.74846527120201</c:v>
                </c:pt>
                <c:pt idx="289090">
                  <c:v>669.75078202647603</c:v>
                </c:pt>
                <c:pt idx="289091">
                  <c:v>669.75309878174903</c:v>
                </c:pt>
                <c:pt idx="289092">
                  <c:v>669.75541553702305</c:v>
                </c:pt>
                <c:pt idx="289093">
                  <c:v>669.75773229229696</c:v>
                </c:pt>
                <c:pt idx="289094">
                  <c:v>669.76004904756996</c:v>
                </c:pt>
                <c:pt idx="289095">
                  <c:v>669.76236580284399</c:v>
                </c:pt>
                <c:pt idx="289096">
                  <c:v>669.76468255811699</c:v>
                </c:pt>
                <c:pt idx="289097">
                  <c:v>669.76699931339101</c:v>
                </c:pt>
                <c:pt idx="289098">
                  <c:v>669.76931606866401</c:v>
                </c:pt>
                <c:pt idx="289099">
                  <c:v>669.77163282393803</c:v>
                </c:pt>
                <c:pt idx="289100">
                  <c:v>669.77394957921194</c:v>
                </c:pt>
                <c:pt idx="289101">
                  <c:v>669.77626633448494</c:v>
                </c:pt>
                <c:pt idx="289102">
                  <c:v>669.77858308975897</c:v>
                </c:pt>
                <c:pt idx="289103">
                  <c:v>669.78089984503197</c:v>
                </c:pt>
                <c:pt idx="289104">
                  <c:v>669.78321660030599</c:v>
                </c:pt>
                <c:pt idx="289105">
                  <c:v>669.78553335557899</c:v>
                </c:pt>
                <c:pt idx="289106">
                  <c:v>669.78785011085301</c:v>
                </c:pt>
                <c:pt idx="289107">
                  <c:v>669.79016686612704</c:v>
                </c:pt>
                <c:pt idx="289108">
                  <c:v>669.79248362140004</c:v>
                </c:pt>
                <c:pt idx="289109">
                  <c:v>669.79480037667395</c:v>
                </c:pt>
                <c:pt idx="289110">
                  <c:v>669.79711713194695</c:v>
                </c:pt>
                <c:pt idx="289111">
                  <c:v>669.79943388722097</c:v>
                </c:pt>
                <c:pt idx="289112">
                  <c:v>669.80175064249397</c:v>
                </c:pt>
                <c:pt idx="289113">
                  <c:v>669.80406739776799</c:v>
                </c:pt>
                <c:pt idx="289114">
                  <c:v>669.80638415304099</c:v>
                </c:pt>
                <c:pt idx="289115">
                  <c:v>669.80870090831502</c:v>
                </c:pt>
                <c:pt idx="289116">
                  <c:v>669.81101766358904</c:v>
                </c:pt>
                <c:pt idx="289117">
                  <c:v>669.81333441886204</c:v>
                </c:pt>
                <c:pt idx="289118">
                  <c:v>669.81565117413595</c:v>
                </c:pt>
                <c:pt idx="289119">
                  <c:v>669.81796792940895</c:v>
                </c:pt>
                <c:pt idx="289120">
                  <c:v>669.82028468468297</c:v>
                </c:pt>
                <c:pt idx="289121">
                  <c:v>669.82260143995597</c:v>
                </c:pt>
                <c:pt idx="289122">
                  <c:v>669.82491819523</c:v>
                </c:pt>
                <c:pt idx="289123">
                  <c:v>669.82723495050402</c:v>
                </c:pt>
                <c:pt idx="289124">
                  <c:v>669.82955170577702</c:v>
                </c:pt>
                <c:pt idx="289125">
                  <c:v>669.83186846105104</c:v>
                </c:pt>
                <c:pt idx="289126">
                  <c:v>669.83418521632404</c:v>
                </c:pt>
                <c:pt idx="289127">
                  <c:v>669.83650197159795</c:v>
                </c:pt>
                <c:pt idx="289128">
                  <c:v>669.83881872687095</c:v>
                </c:pt>
                <c:pt idx="289129">
                  <c:v>669.84113548214498</c:v>
                </c:pt>
                <c:pt idx="289130">
                  <c:v>669.843452237419</c:v>
                </c:pt>
                <c:pt idx="289131">
                  <c:v>669.845768992692</c:v>
                </c:pt>
                <c:pt idx="289132">
                  <c:v>669.84808574796602</c:v>
                </c:pt>
                <c:pt idx="289133">
                  <c:v>669.85040250323902</c:v>
                </c:pt>
                <c:pt idx="289134">
                  <c:v>669.85271925851305</c:v>
                </c:pt>
                <c:pt idx="289135">
                  <c:v>669.85503601378605</c:v>
                </c:pt>
                <c:pt idx="289136">
                  <c:v>669.85735276905996</c:v>
                </c:pt>
                <c:pt idx="289137">
                  <c:v>669.85966952433398</c:v>
                </c:pt>
                <c:pt idx="289138">
                  <c:v>669.86198627960698</c:v>
                </c:pt>
                <c:pt idx="289139">
                  <c:v>669.864303034881</c:v>
                </c:pt>
                <c:pt idx="289140">
                  <c:v>669.866619790154</c:v>
                </c:pt>
                <c:pt idx="289141">
                  <c:v>669.86893654542803</c:v>
                </c:pt>
                <c:pt idx="289142">
                  <c:v>669.87125330070103</c:v>
                </c:pt>
                <c:pt idx="289143">
                  <c:v>669.87357005597505</c:v>
                </c:pt>
                <c:pt idx="289144">
                  <c:v>669.87588681124896</c:v>
                </c:pt>
                <c:pt idx="289145">
                  <c:v>669.87820356652196</c:v>
                </c:pt>
                <c:pt idx="289146">
                  <c:v>669.88052032179598</c:v>
                </c:pt>
                <c:pt idx="289147">
                  <c:v>669.88283707706898</c:v>
                </c:pt>
                <c:pt idx="289148">
                  <c:v>669.88515383234301</c:v>
                </c:pt>
                <c:pt idx="289149">
                  <c:v>669.88747058761601</c:v>
                </c:pt>
                <c:pt idx="289150">
                  <c:v>669.88978734289003</c:v>
                </c:pt>
                <c:pt idx="289151">
                  <c:v>669.89210409816405</c:v>
                </c:pt>
                <c:pt idx="289152">
                  <c:v>669.89442085343705</c:v>
                </c:pt>
                <c:pt idx="289153">
                  <c:v>669.89673760871096</c:v>
                </c:pt>
                <c:pt idx="289154">
                  <c:v>669.89905436398396</c:v>
                </c:pt>
                <c:pt idx="289155">
                  <c:v>669.90137111925799</c:v>
                </c:pt>
                <c:pt idx="289156">
                  <c:v>669.90368787453099</c:v>
                </c:pt>
                <c:pt idx="289157">
                  <c:v>669.90600462980501</c:v>
                </c:pt>
                <c:pt idx="289158">
                  <c:v>669.90832138507903</c:v>
                </c:pt>
                <c:pt idx="289159">
                  <c:v>669.91063814035203</c:v>
                </c:pt>
                <c:pt idx="289160">
                  <c:v>669.91295489562594</c:v>
                </c:pt>
                <c:pt idx="289161">
                  <c:v>669.91527165089894</c:v>
                </c:pt>
                <c:pt idx="289162">
                  <c:v>669.91758840617297</c:v>
                </c:pt>
                <c:pt idx="289163">
                  <c:v>669.91990516144597</c:v>
                </c:pt>
                <c:pt idx="289164">
                  <c:v>669.92222191671999</c:v>
                </c:pt>
                <c:pt idx="289165">
                  <c:v>669.92453867199299</c:v>
                </c:pt>
                <c:pt idx="289166">
                  <c:v>669.92685542726701</c:v>
                </c:pt>
                <c:pt idx="289167">
                  <c:v>669.92917218254104</c:v>
                </c:pt>
                <c:pt idx="289168">
                  <c:v>669.93148893781404</c:v>
                </c:pt>
                <c:pt idx="289169">
                  <c:v>669.93380569308795</c:v>
                </c:pt>
                <c:pt idx="289170">
                  <c:v>669.93612244836095</c:v>
                </c:pt>
                <c:pt idx="289171">
                  <c:v>669.93843920363497</c:v>
                </c:pt>
                <c:pt idx="289172">
                  <c:v>669.94075595890797</c:v>
                </c:pt>
                <c:pt idx="289173">
                  <c:v>669.94307271418199</c:v>
                </c:pt>
                <c:pt idx="289174">
                  <c:v>669.94538946945602</c:v>
                </c:pt>
                <c:pt idx="289175">
                  <c:v>669.94770622472902</c:v>
                </c:pt>
                <c:pt idx="289176">
                  <c:v>669.95002298000304</c:v>
                </c:pt>
                <c:pt idx="289177">
                  <c:v>669.95233973527604</c:v>
                </c:pt>
                <c:pt idx="289178">
                  <c:v>669.95465649054995</c:v>
                </c:pt>
                <c:pt idx="289179">
                  <c:v>669.95697324582295</c:v>
                </c:pt>
                <c:pt idx="289180">
                  <c:v>669.95929000109697</c:v>
                </c:pt>
                <c:pt idx="289181">
                  <c:v>669.961606756371</c:v>
                </c:pt>
                <c:pt idx="289182">
                  <c:v>669.963923511644</c:v>
                </c:pt>
                <c:pt idx="289183">
                  <c:v>669.96624026691802</c:v>
                </c:pt>
                <c:pt idx="289184">
                  <c:v>669.96855702219102</c:v>
                </c:pt>
                <c:pt idx="289185">
                  <c:v>669.97087377746504</c:v>
                </c:pt>
                <c:pt idx="289186">
                  <c:v>669.97319053273804</c:v>
                </c:pt>
                <c:pt idx="289187">
                  <c:v>669.97550728801195</c:v>
                </c:pt>
                <c:pt idx="289188">
                  <c:v>669.97782404328598</c:v>
                </c:pt>
                <c:pt idx="289189">
                  <c:v>669.98014079855898</c:v>
                </c:pt>
                <c:pt idx="289190">
                  <c:v>669.982457553833</c:v>
                </c:pt>
                <c:pt idx="289191">
                  <c:v>669.984774309106</c:v>
                </c:pt>
                <c:pt idx="289192">
                  <c:v>669.98709106438002</c:v>
                </c:pt>
                <c:pt idx="289193">
                  <c:v>669.98940781965302</c:v>
                </c:pt>
                <c:pt idx="289194">
                  <c:v>669.99172457492705</c:v>
                </c:pt>
                <c:pt idx="289195">
                  <c:v>669.99404133020096</c:v>
                </c:pt>
                <c:pt idx="289196">
                  <c:v>669.99635808547396</c:v>
                </c:pt>
                <c:pt idx="289197">
                  <c:v>669.99867484074798</c:v>
                </c:pt>
                <c:pt idx="289198">
                  <c:v>670.00099159602098</c:v>
                </c:pt>
                <c:pt idx="289199">
                  <c:v>670.003308351295</c:v>
                </c:pt>
                <c:pt idx="289200">
                  <c:v>670.005625106568</c:v>
                </c:pt>
                <c:pt idx="289201">
                  <c:v>670.00794186184203</c:v>
                </c:pt>
                <c:pt idx="289202">
                  <c:v>670.01025861711605</c:v>
                </c:pt>
                <c:pt idx="289203">
                  <c:v>670.01257537238905</c:v>
                </c:pt>
                <c:pt idx="289204">
                  <c:v>670.01489212766296</c:v>
                </c:pt>
                <c:pt idx="289205">
                  <c:v>670.01720888293596</c:v>
                </c:pt>
                <c:pt idx="289206">
                  <c:v>670.01952563820998</c:v>
                </c:pt>
                <c:pt idx="289207">
                  <c:v>670.02184239348298</c:v>
                </c:pt>
                <c:pt idx="289208">
                  <c:v>670.02415914875701</c:v>
                </c:pt>
                <c:pt idx="289209">
                  <c:v>670.02647590403103</c:v>
                </c:pt>
                <c:pt idx="289210">
                  <c:v>670.02879265930403</c:v>
                </c:pt>
                <c:pt idx="289211">
                  <c:v>670.03110941457805</c:v>
                </c:pt>
                <c:pt idx="289212">
                  <c:v>670.03342616985105</c:v>
                </c:pt>
                <c:pt idx="289213">
                  <c:v>670.03574292512496</c:v>
                </c:pt>
                <c:pt idx="289214">
                  <c:v>670.03805968039796</c:v>
                </c:pt>
                <c:pt idx="289215">
                  <c:v>670.04037643567199</c:v>
                </c:pt>
                <c:pt idx="289216">
                  <c:v>670.04269319094499</c:v>
                </c:pt>
                <c:pt idx="289217">
                  <c:v>670.04500994621901</c:v>
                </c:pt>
                <c:pt idx="289218">
                  <c:v>670.04732670149303</c:v>
                </c:pt>
                <c:pt idx="289219">
                  <c:v>670.04964345676603</c:v>
                </c:pt>
                <c:pt idx="289220">
                  <c:v>670.05196021203994</c:v>
                </c:pt>
                <c:pt idx="289221">
                  <c:v>670.05427696731294</c:v>
                </c:pt>
                <c:pt idx="289222">
                  <c:v>670.05659372258697</c:v>
                </c:pt>
                <c:pt idx="289223">
                  <c:v>670.05891047785997</c:v>
                </c:pt>
                <c:pt idx="289224">
                  <c:v>670.06122723313399</c:v>
                </c:pt>
                <c:pt idx="289225">
                  <c:v>670.06354398840801</c:v>
                </c:pt>
                <c:pt idx="289226">
                  <c:v>670.06586074368101</c:v>
                </c:pt>
                <c:pt idx="289227">
                  <c:v>670.06817749895504</c:v>
                </c:pt>
                <c:pt idx="289228">
                  <c:v>670.07049425422804</c:v>
                </c:pt>
                <c:pt idx="289229">
                  <c:v>670.07281100950195</c:v>
                </c:pt>
                <c:pt idx="289230">
                  <c:v>670.07512776477495</c:v>
                </c:pt>
                <c:pt idx="289231">
                  <c:v>670.07744452004897</c:v>
                </c:pt>
                <c:pt idx="289232">
                  <c:v>670.07976127532299</c:v>
                </c:pt>
                <c:pt idx="289233">
                  <c:v>670.08207803059599</c:v>
                </c:pt>
                <c:pt idx="289234">
                  <c:v>670.08439478587002</c:v>
                </c:pt>
                <c:pt idx="289235">
                  <c:v>670.08671154114302</c:v>
                </c:pt>
                <c:pt idx="289236">
                  <c:v>670.08902829641704</c:v>
                </c:pt>
                <c:pt idx="289237">
                  <c:v>670.09134505169004</c:v>
                </c:pt>
                <c:pt idx="289238">
                  <c:v>670.09366180696395</c:v>
                </c:pt>
                <c:pt idx="289239">
                  <c:v>670.09597856223797</c:v>
                </c:pt>
                <c:pt idx="289240">
                  <c:v>670.09829531751097</c:v>
                </c:pt>
                <c:pt idx="289241">
                  <c:v>670.100612072785</c:v>
                </c:pt>
                <c:pt idx="289242">
                  <c:v>670.102928828058</c:v>
                </c:pt>
                <c:pt idx="289243">
                  <c:v>670.10524558333202</c:v>
                </c:pt>
                <c:pt idx="289244">
                  <c:v>670.10756233860502</c:v>
                </c:pt>
                <c:pt idx="289245">
                  <c:v>670.10987909387904</c:v>
                </c:pt>
                <c:pt idx="289246">
                  <c:v>670.11219584915295</c:v>
                </c:pt>
                <c:pt idx="289247">
                  <c:v>670.11451260442595</c:v>
                </c:pt>
                <c:pt idx="289248">
                  <c:v>670.11682935969998</c:v>
                </c:pt>
                <c:pt idx="289249">
                  <c:v>670.11914611497298</c:v>
                </c:pt>
                <c:pt idx="289250">
                  <c:v>670.121462870247</c:v>
                </c:pt>
                <c:pt idx="289251">
                  <c:v>670.12377962552</c:v>
                </c:pt>
                <c:pt idx="289252">
                  <c:v>670.12609638079402</c:v>
                </c:pt>
                <c:pt idx="289253">
                  <c:v>670.12841313606805</c:v>
                </c:pt>
                <c:pt idx="289254">
                  <c:v>670.13072989134105</c:v>
                </c:pt>
                <c:pt idx="289255">
                  <c:v>670.13304664661496</c:v>
                </c:pt>
                <c:pt idx="289256">
                  <c:v>670.13536340188796</c:v>
                </c:pt>
                <c:pt idx="289257">
                  <c:v>670.13768015716198</c:v>
                </c:pt>
                <c:pt idx="289258">
                  <c:v>670.13999691243498</c:v>
                </c:pt>
                <c:pt idx="289259">
                  <c:v>670.142313667709</c:v>
                </c:pt>
                <c:pt idx="289260">
                  <c:v>670.14463042298303</c:v>
                </c:pt>
                <c:pt idx="289261">
                  <c:v>670.14694717825603</c:v>
                </c:pt>
                <c:pt idx="289262">
                  <c:v>670.14926393353005</c:v>
                </c:pt>
                <c:pt idx="289263">
                  <c:v>670.15158068880305</c:v>
                </c:pt>
                <c:pt idx="289264">
                  <c:v>670.15389744407696</c:v>
                </c:pt>
                <c:pt idx="289265">
                  <c:v>670.15621419934996</c:v>
                </c:pt>
                <c:pt idx="289266">
                  <c:v>670.15853095462398</c:v>
                </c:pt>
                <c:pt idx="289267">
                  <c:v>670.16084770989698</c:v>
                </c:pt>
                <c:pt idx="289268">
                  <c:v>670.16316446517101</c:v>
                </c:pt>
                <c:pt idx="289269">
                  <c:v>670.16548122044503</c:v>
                </c:pt>
                <c:pt idx="289270">
                  <c:v>670.16779797571803</c:v>
                </c:pt>
                <c:pt idx="289271">
                  <c:v>670.17011473099205</c:v>
                </c:pt>
                <c:pt idx="289272">
                  <c:v>670.17243148626505</c:v>
                </c:pt>
                <c:pt idx="289273">
                  <c:v>670.17474824153896</c:v>
                </c:pt>
                <c:pt idx="289274">
                  <c:v>670.17706499681196</c:v>
                </c:pt>
                <c:pt idx="289275">
                  <c:v>670.17938175208599</c:v>
                </c:pt>
                <c:pt idx="289276">
                  <c:v>670.18169850736001</c:v>
                </c:pt>
                <c:pt idx="289277">
                  <c:v>670.18401526263301</c:v>
                </c:pt>
                <c:pt idx="289278">
                  <c:v>670.18633201790703</c:v>
                </c:pt>
                <c:pt idx="289279">
                  <c:v>670.18864877318003</c:v>
                </c:pt>
                <c:pt idx="289280">
                  <c:v>670.19096552845394</c:v>
                </c:pt>
                <c:pt idx="289281">
                  <c:v>670.19328228372694</c:v>
                </c:pt>
                <c:pt idx="289282">
                  <c:v>670.19559903900097</c:v>
                </c:pt>
                <c:pt idx="289283">
                  <c:v>670.19791579427499</c:v>
                </c:pt>
                <c:pt idx="289284">
                  <c:v>670.20023254954799</c:v>
                </c:pt>
                <c:pt idx="289285">
                  <c:v>670.20254930482201</c:v>
                </c:pt>
                <c:pt idx="289286">
                  <c:v>670.20486606009501</c:v>
                </c:pt>
                <c:pt idx="289287">
                  <c:v>670.20718281536904</c:v>
                </c:pt>
                <c:pt idx="289288">
                  <c:v>670.20949957064204</c:v>
                </c:pt>
                <c:pt idx="289289">
                  <c:v>670.21181632591595</c:v>
                </c:pt>
                <c:pt idx="289290">
                  <c:v>670.21413308118997</c:v>
                </c:pt>
                <c:pt idx="289291">
                  <c:v>670.21644983646297</c:v>
                </c:pt>
                <c:pt idx="289292">
                  <c:v>670.21876659173699</c:v>
                </c:pt>
                <c:pt idx="289293">
                  <c:v>670.22108334700999</c:v>
                </c:pt>
                <c:pt idx="289294">
                  <c:v>670.22340010228402</c:v>
                </c:pt>
                <c:pt idx="289295">
                  <c:v>670.22571685755702</c:v>
                </c:pt>
                <c:pt idx="289296">
                  <c:v>670.22803361283104</c:v>
                </c:pt>
                <c:pt idx="289297">
                  <c:v>670.23035036810495</c:v>
                </c:pt>
                <c:pt idx="289298">
                  <c:v>670.23266712337795</c:v>
                </c:pt>
                <c:pt idx="289299">
                  <c:v>670.23498387865197</c:v>
                </c:pt>
                <c:pt idx="289300">
                  <c:v>670.23730063392497</c:v>
                </c:pt>
                <c:pt idx="289301">
                  <c:v>670.239617389199</c:v>
                </c:pt>
                <c:pt idx="289302">
                  <c:v>670.241934144472</c:v>
                </c:pt>
                <c:pt idx="289303">
                  <c:v>670.24425089974602</c:v>
                </c:pt>
                <c:pt idx="289304">
                  <c:v>670.24656765502004</c:v>
                </c:pt>
                <c:pt idx="289305">
                  <c:v>670.24888441029304</c:v>
                </c:pt>
                <c:pt idx="289306">
                  <c:v>670.25120116556695</c:v>
                </c:pt>
                <c:pt idx="289307">
                  <c:v>670.25351792083995</c:v>
                </c:pt>
                <c:pt idx="289308">
                  <c:v>670.25583467611398</c:v>
                </c:pt>
                <c:pt idx="289309">
                  <c:v>670.25815143138698</c:v>
                </c:pt>
                <c:pt idx="289310">
                  <c:v>670.260468186661</c:v>
                </c:pt>
                <c:pt idx="289311">
                  <c:v>670.26278494193502</c:v>
                </c:pt>
                <c:pt idx="289312">
                  <c:v>670.26510169720802</c:v>
                </c:pt>
                <c:pt idx="289313">
                  <c:v>670.26741845248205</c:v>
                </c:pt>
                <c:pt idx="289314">
                  <c:v>670.26973520775505</c:v>
                </c:pt>
                <c:pt idx="289315">
                  <c:v>670.27205196302896</c:v>
                </c:pt>
                <c:pt idx="289316">
                  <c:v>670.27436871830196</c:v>
                </c:pt>
                <c:pt idx="289317">
                  <c:v>670.27668547357598</c:v>
                </c:pt>
                <c:pt idx="289318">
                  <c:v>670.27900222884898</c:v>
                </c:pt>
                <c:pt idx="289319">
                  <c:v>670.281318984123</c:v>
                </c:pt>
                <c:pt idx="289320">
                  <c:v>670.28363573939703</c:v>
                </c:pt>
                <c:pt idx="289321">
                  <c:v>670.28595249467003</c:v>
                </c:pt>
                <c:pt idx="289322">
                  <c:v>670.28826924994405</c:v>
                </c:pt>
                <c:pt idx="289323">
                  <c:v>670.29058600521705</c:v>
                </c:pt>
                <c:pt idx="289324">
                  <c:v>670.29290276049096</c:v>
                </c:pt>
                <c:pt idx="289325">
                  <c:v>670.29521951576396</c:v>
                </c:pt>
                <c:pt idx="289326">
                  <c:v>670.29753627103798</c:v>
                </c:pt>
                <c:pt idx="289327">
                  <c:v>670.29985302631201</c:v>
                </c:pt>
                <c:pt idx="289328">
                  <c:v>670.30216978158501</c:v>
                </c:pt>
                <c:pt idx="289329">
                  <c:v>670.30448653685903</c:v>
                </c:pt>
                <c:pt idx="289330">
                  <c:v>670.30680329213203</c:v>
                </c:pt>
                <c:pt idx="289331">
                  <c:v>670.30912004740605</c:v>
                </c:pt>
                <c:pt idx="289332">
                  <c:v>670.31143680267905</c:v>
                </c:pt>
                <c:pt idx="289333">
                  <c:v>670.31375355795296</c:v>
                </c:pt>
                <c:pt idx="289334">
                  <c:v>670.31607031322699</c:v>
                </c:pt>
                <c:pt idx="289335">
                  <c:v>670.31838706849999</c:v>
                </c:pt>
                <c:pt idx="289336">
                  <c:v>670.32070382377401</c:v>
                </c:pt>
                <c:pt idx="289337">
                  <c:v>670.32302057904701</c:v>
                </c:pt>
                <c:pt idx="289338">
                  <c:v>670.32533733432103</c:v>
                </c:pt>
                <c:pt idx="289339">
                  <c:v>670.32765408959403</c:v>
                </c:pt>
                <c:pt idx="289340">
                  <c:v>670.32997084486794</c:v>
                </c:pt>
                <c:pt idx="289341">
                  <c:v>670.33228760014197</c:v>
                </c:pt>
                <c:pt idx="289342">
                  <c:v>670.33460435541497</c:v>
                </c:pt>
                <c:pt idx="289343">
                  <c:v>670.33692111068899</c:v>
                </c:pt>
                <c:pt idx="289344">
                  <c:v>670.33923786596199</c:v>
                </c:pt>
                <c:pt idx="289345">
                  <c:v>670.34155462123601</c:v>
                </c:pt>
                <c:pt idx="289346">
                  <c:v>670.34387137650901</c:v>
                </c:pt>
                <c:pt idx="289347">
                  <c:v>670.34618813178304</c:v>
                </c:pt>
                <c:pt idx="289348">
                  <c:v>670.34850488705695</c:v>
                </c:pt>
                <c:pt idx="289349">
                  <c:v>670.35082164232995</c:v>
                </c:pt>
                <c:pt idx="289350">
                  <c:v>670.35313839760397</c:v>
                </c:pt>
                <c:pt idx="289351">
                  <c:v>670.35545515287697</c:v>
                </c:pt>
                <c:pt idx="289352">
                  <c:v>670.35777190815099</c:v>
                </c:pt>
                <c:pt idx="289353">
                  <c:v>670.36008866342399</c:v>
                </c:pt>
                <c:pt idx="289354">
                  <c:v>670.36240541869802</c:v>
                </c:pt>
                <c:pt idx="289355">
                  <c:v>670.36472217397204</c:v>
                </c:pt>
                <c:pt idx="289356">
                  <c:v>670.36703892924504</c:v>
                </c:pt>
                <c:pt idx="289357">
                  <c:v>670.36935568451895</c:v>
                </c:pt>
                <c:pt idx="289358">
                  <c:v>670.37167243979195</c:v>
                </c:pt>
                <c:pt idx="289359">
                  <c:v>670.37398919506597</c:v>
                </c:pt>
                <c:pt idx="289360">
                  <c:v>670.37630595033897</c:v>
                </c:pt>
                <c:pt idx="289361">
                  <c:v>670.378622705613</c:v>
                </c:pt>
                <c:pt idx="289362">
                  <c:v>670.38093946088702</c:v>
                </c:pt>
                <c:pt idx="289363">
                  <c:v>670.38325621616002</c:v>
                </c:pt>
                <c:pt idx="289364">
                  <c:v>670.38557297143404</c:v>
                </c:pt>
                <c:pt idx="289365">
                  <c:v>670.38788972670704</c:v>
                </c:pt>
                <c:pt idx="289366">
                  <c:v>670.39020648198095</c:v>
                </c:pt>
                <c:pt idx="289367">
                  <c:v>670.39252323725395</c:v>
                </c:pt>
                <c:pt idx="289368">
                  <c:v>670.39483999252798</c:v>
                </c:pt>
                <c:pt idx="289369">
                  <c:v>670.39715674780098</c:v>
                </c:pt>
                <c:pt idx="289370">
                  <c:v>670.399473503075</c:v>
                </c:pt>
                <c:pt idx="289371">
                  <c:v>670.40179025834902</c:v>
                </c:pt>
                <c:pt idx="289372">
                  <c:v>670.40410701362202</c:v>
                </c:pt>
                <c:pt idx="289373">
                  <c:v>670.40642376889605</c:v>
                </c:pt>
                <c:pt idx="289374">
                  <c:v>670.40874052416905</c:v>
                </c:pt>
                <c:pt idx="289375">
                  <c:v>670.41105727944296</c:v>
                </c:pt>
                <c:pt idx="289376">
                  <c:v>670.41337403471596</c:v>
                </c:pt>
                <c:pt idx="289377">
                  <c:v>670.41569078998998</c:v>
                </c:pt>
                <c:pt idx="289378">
                  <c:v>670.418007545264</c:v>
                </c:pt>
                <c:pt idx="289379">
                  <c:v>670.420324300537</c:v>
                </c:pt>
                <c:pt idx="289380">
                  <c:v>670.42264105581103</c:v>
                </c:pt>
                <c:pt idx="289381">
                  <c:v>670.42495781108403</c:v>
                </c:pt>
                <c:pt idx="289382">
                  <c:v>670.42727456635805</c:v>
                </c:pt>
                <c:pt idx="289383">
                  <c:v>670.42959132163105</c:v>
                </c:pt>
                <c:pt idx="289384">
                  <c:v>670.43190807690496</c:v>
                </c:pt>
                <c:pt idx="289385">
                  <c:v>670.43422483217898</c:v>
                </c:pt>
                <c:pt idx="289386">
                  <c:v>670.43654158745198</c:v>
                </c:pt>
                <c:pt idx="289387">
                  <c:v>670.43885834272601</c:v>
                </c:pt>
                <c:pt idx="289388">
                  <c:v>670.44117509799901</c:v>
                </c:pt>
                <c:pt idx="289389">
                  <c:v>670.44349185327303</c:v>
                </c:pt>
                <c:pt idx="289390">
                  <c:v>670.44580860854603</c:v>
                </c:pt>
                <c:pt idx="289391">
                  <c:v>670.44812536382005</c:v>
                </c:pt>
                <c:pt idx="289392">
                  <c:v>670.45044211909396</c:v>
                </c:pt>
                <c:pt idx="289393">
                  <c:v>670.45275887436696</c:v>
                </c:pt>
                <c:pt idx="289394">
                  <c:v>670.45507562964099</c:v>
                </c:pt>
                <c:pt idx="289395">
                  <c:v>670.45739238491399</c:v>
                </c:pt>
                <c:pt idx="289396">
                  <c:v>670.45970914018801</c:v>
                </c:pt>
                <c:pt idx="289397">
                  <c:v>670.46202589546101</c:v>
                </c:pt>
                <c:pt idx="289398">
                  <c:v>670.46434265073503</c:v>
                </c:pt>
                <c:pt idx="289399">
                  <c:v>670.46665940600894</c:v>
                </c:pt>
                <c:pt idx="289400">
                  <c:v>670.46897616128194</c:v>
                </c:pt>
                <c:pt idx="289401">
                  <c:v>670.47129291655597</c:v>
                </c:pt>
                <c:pt idx="289402">
                  <c:v>670.47360967182897</c:v>
                </c:pt>
                <c:pt idx="289403">
                  <c:v>670.47592642710299</c:v>
                </c:pt>
                <c:pt idx="289404">
                  <c:v>670.47824318237599</c:v>
                </c:pt>
                <c:pt idx="289405">
                  <c:v>670.48055993765001</c:v>
                </c:pt>
                <c:pt idx="289406">
                  <c:v>670.48287669292404</c:v>
                </c:pt>
                <c:pt idx="289407">
                  <c:v>670.48519344819704</c:v>
                </c:pt>
                <c:pt idx="289408">
                  <c:v>670.48751020347095</c:v>
                </c:pt>
                <c:pt idx="289409">
                  <c:v>670.48982695874395</c:v>
                </c:pt>
                <c:pt idx="289410">
                  <c:v>670.49214371401797</c:v>
                </c:pt>
                <c:pt idx="289411">
                  <c:v>670.49446046929097</c:v>
                </c:pt>
                <c:pt idx="289412">
                  <c:v>670.49677722456499</c:v>
                </c:pt>
                <c:pt idx="289413">
                  <c:v>670.49909397983799</c:v>
                </c:pt>
                <c:pt idx="289414">
                  <c:v>670.50141073511202</c:v>
                </c:pt>
                <c:pt idx="289415">
                  <c:v>670.50372749038604</c:v>
                </c:pt>
                <c:pt idx="289416">
                  <c:v>670.50604424565904</c:v>
                </c:pt>
                <c:pt idx="289417">
                  <c:v>670.50836100093295</c:v>
                </c:pt>
                <c:pt idx="289418">
                  <c:v>670.51067775620595</c:v>
                </c:pt>
                <c:pt idx="289419">
                  <c:v>670.51299451147997</c:v>
                </c:pt>
                <c:pt idx="289420">
                  <c:v>670.51531126675297</c:v>
                </c:pt>
                <c:pt idx="289421">
                  <c:v>670.517628022027</c:v>
                </c:pt>
                <c:pt idx="289422">
                  <c:v>670.51994477730102</c:v>
                </c:pt>
                <c:pt idx="289423">
                  <c:v>670.52226153257402</c:v>
                </c:pt>
                <c:pt idx="289424">
                  <c:v>670.52457828784804</c:v>
                </c:pt>
                <c:pt idx="289425">
                  <c:v>670.52689504312104</c:v>
                </c:pt>
                <c:pt idx="289426">
                  <c:v>670.52921179839495</c:v>
                </c:pt>
                <c:pt idx="289427">
                  <c:v>670.53152855366795</c:v>
                </c:pt>
                <c:pt idx="289428">
                  <c:v>670.53384530894198</c:v>
                </c:pt>
                <c:pt idx="289429">
                  <c:v>670.536162064216</c:v>
                </c:pt>
                <c:pt idx="289430">
                  <c:v>670.538478819489</c:v>
                </c:pt>
                <c:pt idx="289431">
                  <c:v>670.54079557476302</c:v>
                </c:pt>
                <c:pt idx="289432">
                  <c:v>670.54311233003602</c:v>
                </c:pt>
                <c:pt idx="289433">
                  <c:v>670.54542908531005</c:v>
                </c:pt>
                <c:pt idx="289434">
                  <c:v>670.54774584058305</c:v>
                </c:pt>
                <c:pt idx="289435">
                  <c:v>670.55006259585696</c:v>
                </c:pt>
                <c:pt idx="289436">
                  <c:v>670.55237935113098</c:v>
                </c:pt>
                <c:pt idx="289437">
                  <c:v>670.55469610640398</c:v>
                </c:pt>
                <c:pt idx="289438">
                  <c:v>670.557012861678</c:v>
                </c:pt>
                <c:pt idx="289439">
                  <c:v>670.559329616951</c:v>
                </c:pt>
                <c:pt idx="289440">
                  <c:v>670.56164637222503</c:v>
                </c:pt>
                <c:pt idx="289441">
                  <c:v>670.56396312749803</c:v>
                </c:pt>
                <c:pt idx="289442">
                  <c:v>670.56627988277205</c:v>
                </c:pt>
                <c:pt idx="289443">
                  <c:v>670.56859663804596</c:v>
                </c:pt>
                <c:pt idx="289444">
                  <c:v>670.57091339331896</c:v>
                </c:pt>
                <c:pt idx="289445">
                  <c:v>670.57323014859298</c:v>
                </c:pt>
                <c:pt idx="289446">
                  <c:v>670.57554690386598</c:v>
                </c:pt>
                <c:pt idx="289447">
                  <c:v>670.57786365914001</c:v>
                </c:pt>
                <c:pt idx="289448">
                  <c:v>670.58018041441301</c:v>
                </c:pt>
                <c:pt idx="289449">
                  <c:v>670.58249716968703</c:v>
                </c:pt>
                <c:pt idx="289450">
                  <c:v>670.58481392496105</c:v>
                </c:pt>
                <c:pt idx="289451">
                  <c:v>670.58713068023405</c:v>
                </c:pt>
                <c:pt idx="289452">
                  <c:v>670.58944743550796</c:v>
                </c:pt>
                <c:pt idx="289453">
                  <c:v>670.59176419078096</c:v>
                </c:pt>
                <c:pt idx="289454">
                  <c:v>670.59408094605499</c:v>
                </c:pt>
                <c:pt idx="289455">
                  <c:v>670.59639770132799</c:v>
                </c:pt>
                <c:pt idx="289456">
                  <c:v>670.59871445660201</c:v>
                </c:pt>
                <c:pt idx="289457">
                  <c:v>670.60103121187603</c:v>
                </c:pt>
                <c:pt idx="289458">
                  <c:v>670.60334796714903</c:v>
                </c:pt>
                <c:pt idx="289459">
                  <c:v>670.60566472242294</c:v>
                </c:pt>
                <c:pt idx="289460">
                  <c:v>670.60798147769594</c:v>
                </c:pt>
                <c:pt idx="289461">
                  <c:v>670.61029823296997</c:v>
                </c:pt>
                <c:pt idx="289462">
                  <c:v>670.61261498824297</c:v>
                </c:pt>
                <c:pt idx="289463">
                  <c:v>670.61493174351699</c:v>
                </c:pt>
                <c:pt idx="289464">
                  <c:v>670.61724849878999</c:v>
                </c:pt>
                <c:pt idx="289465">
                  <c:v>670.61956525406401</c:v>
                </c:pt>
                <c:pt idx="289466">
                  <c:v>670.62188200933804</c:v>
                </c:pt>
                <c:pt idx="289467">
                  <c:v>670.62419876461104</c:v>
                </c:pt>
                <c:pt idx="289468">
                  <c:v>670.62651551988495</c:v>
                </c:pt>
                <c:pt idx="289469">
                  <c:v>670.62883227515795</c:v>
                </c:pt>
                <c:pt idx="289470">
                  <c:v>670.63114903043197</c:v>
                </c:pt>
                <c:pt idx="289471">
                  <c:v>670.63346578570497</c:v>
                </c:pt>
                <c:pt idx="289472">
                  <c:v>670.63578254097899</c:v>
                </c:pt>
                <c:pt idx="289473">
                  <c:v>670.63809929625302</c:v>
                </c:pt>
                <c:pt idx="289474">
                  <c:v>670.64041605152602</c:v>
                </c:pt>
                <c:pt idx="289475">
                  <c:v>670.64273280680004</c:v>
                </c:pt>
                <c:pt idx="289476">
                  <c:v>670.64504956207304</c:v>
                </c:pt>
                <c:pt idx="289477">
                  <c:v>670.64736631734695</c:v>
                </c:pt>
                <c:pt idx="289478">
                  <c:v>670.64968307261995</c:v>
                </c:pt>
                <c:pt idx="289479">
                  <c:v>670.65199982789397</c:v>
                </c:pt>
                <c:pt idx="289480">
                  <c:v>670.654316583168</c:v>
                </c:pt>
                <c:pt idx="289481">
                  <c:v>670.656633338441</c:v>
                </c:pt>
                <c:pt idx="289482">
                  <c:v>670.65895009371502</c:v>
                </c:pt>
                <c:pt idx="289483">
                  <c:v>670.66126684898802</c:v>
                </c:pt>
                <c:pt idx="289484">
                  <c:v>670.66358360426204</c:v>
                </c:pt>
                <c:pt idx="289485">
                  <c:v>670.66590035953504</c:v>
                </c:pt>
                <c:pt idx="289486">
                  <c:v>670.66821711480895</c:v>
                </c:pt>
                <c:pt idx="289487">
                  <c:v>670.67053387008298</c:v>
                </c:pt>
                <c:pt idx="289488">
                  <c:v>670.67285062535598</c:v>
                </c:pt>
                <c:pt idx="289489">
                  <c:v>670.67516738063</c:v>
                </c:pt>
                <c:pt idx="289490">
                  <c:v>670.677484135903</c:v>
                </c:pt>
                <c:pt idx="289491">
                  <c:v>670.67980089117702</c:v>
                </c:pt>
                <c:pt idx="289492">
                  <c:v>670.68211764645002</c:v>
                </c:pt>
                <c:pt idx="289493">
                  <c:v>670.68443440172405</c:v>
                </c:pt>
                <c:pt idx="289494">
                  <c:v>670.68675115699796</c:v>
                </c:pt>
                <c:pt idx="289495">
                  <c:v>670.68906791227096</c:v>
                </c:pt>
                <c:pt idx="289496">
                  <c:v>670.69138466754498</c:v>
                </c:pt>
                <c:pt idx="289497">
                  <c:v>670.69370142281798</c:v>
                </c:pt>
                <c:pt idx="289498">
                  <c:v>670.696018178092</c:v>
                </c:pt>
                <c:pt idx="289499">
                  <c:v>670.698334933365</c:v>
                </c:pt>
                <c:pt idx="289500">
                  <c:v>670.70065168863903</c:v>
                </c:pt>
                <c:pt idx="289501">
                  <c:v>670.70296844391305</c:v>
                </c:pt>
                <c:pt idx="289502">
                  <c:v>670.70528519918605</c:v>
                </c:pt>
                <c:pt idx="289503">
                  <c:v>670.70760195445996</c:v>
                </c:pt>
                <c:pt idx="289504">
                  <c:v>670.70991870973296</c:v>
                </c:pt>
                <c:pt idx="289505">
                  <c:v>670.71223546500698</c:v>
                </c:pt>
                <c:pt idx="289506">
                  <c:v>670.71455222027998</c:v>
                </c:pt>
                <c:pt idx="289507">
                  <c:v>670.71686897555401</c:v>
                </c:pt>
                <c:pt idx="289508">
                  <c:v>670.71918573082803</c:v>
                </c:pt>
                <c:pt idx="289509">
                  <c:v>670.72150248610103</c:v>
                </c:pt>
                <c:pt idx="289510">
                  <c:v>670.72381924137505</c:v>
                </c:pt>
                <c:pt idx="289511">
                  <c:v>670.72613599664805</c:v>
                </c:pt>
                <c:pt idx="289512">
                  <c:v>670.72845275192196</c:v>
                </c:pt>
                <c:pt idx="289513">
                  <c:v>670.73076950719496</c:v>
                </c:pt>
                <c:pt idx="289514">
                  <c:v>670.73308626246899</c:v>
                </c:pt>
                <c:pt idx="289515">
                  <c:v>670.73540301774199</c:v>
                </c:pt>
                <c:pt idx="289516">
                  <c:v>670.73771977301601</c:v>
                </c:pt>
                <c:pt idx="289517">
                  <c:v>670.74003652829003</c:v>
                </c:pt>
                <c:pt idx="289518">
                  <c:v>670.74235328356303</c:v>
                </c:pt>
                <c:pt idx="289519">
                  <c:v>670.74467003883694</c:v>
                </c:pt>
                <c:pt idx="289520">
                  <c:v>670.74698679410994</c:v>
                </c:pt>
                <c:pt idx="289521">
                  <c:v>670.74930354938397</c:v>
                </c:pt>
                <c:pt idx="289522">
                  <c:v>670.75162030465697</c:v>
                </c:pt>
                <c:pt idx="289523">
                  <c:v>670.75393705993099</c:v>
                </c:pt>
                <c:pt idx="289524">
                  <c:v>670.75625381520501</c:v>
                </c:pt>
                <c:pt idx="289525">
                  <c:v>670.75857057047801</c:v>
                </c:pt>
                <c:pt idx="289526">
                  <c:v>670.76088732575204</c:v>
                </c:pt>
                <c:pt idx="289527">
                  <c:v>670.76320408102504</c:v>
                </c:pt>
                <c:pt idx="289528">
                  <c:v>670.76552083629895</c:v>
                </c:pt>
                <c:pt idx="289529">
                  <c:v>670.76783759157195</c:v>
                </c:pt>
                <c:pt idx="289530">
                  <c:v>670.77015434684597</c:v>
                </c:pt>
                <c:pt idx="289531">
                  <c:v>670.77247110211999</c:v>
                </c:pt>
                <c:pt idx="289532">
                  <c:v>670.77478785739299</c:v>
                </c:pt>
                <c:pt idx="289533">
                  <c:v>670.77710461266702</c:v>
                </c:pt>
                <c:pt idx="289534">
                  <c:v>670.77942136794002</c:v>
                </c:pt>
                <c:pt idx="289535">
                  <c:v>670.78173812321404</c:v>
                </c:pt>
                <c:pt idx="289536">
                  <c:v>670.78405487848704</c:v>
                </c:pt>
                <c:pt idx="289537">
                  <c:v>670.78637163376095</c:v>
                </c:pt>
                <c:pt idx="289538">
                  <c:v>670.78868838903497</c:v>
                </c:pt>
                <c:pt idx="289539">
                  <c:v>670.79100514430797</c:v>
                </c:pt>
                <c:pt idx="289540">
                  <c:v>670.793321899582</c:v>
                </c:pt>
                <c:pt idx="289541">
                  <c:v>670.795638654855</c:v>
                </c:pt>
                <c:pt idx="289542">
                  <c:v>670.79795541012902</c:v>
                </c:pt>
                <c:pt idx="289543">
                  <c:v>670.80027216540202</c:v>
                </c:pt>
                <c:pt idx="289544">
                  <c:v>670.80258892067604</c:v>
                </c:pt>
                <c:pt idx="289545">
                  <c:v>670.80490567594995</c:v>
                </c:pt>
                <c:pt idx="289546">
                  <c:v>670.80722243122295</c:v>
                </c:pt>
                <c:pt idx="289547">
                  <c:v>670.80953918649698</c:v>
                </c:pt>
                <c:pt idx="289548">
                  <c:v>670.81185594176998</c:v>
                </c:pt>
                <c:pt idx="289549">
                  <c:v>670.814172697044</c:v>
                </c:pt>
                <c:pt idx="289550">
                  <c:v>670.816489452317</c:v>
                </c:pt>
                <c:pt idx="289551">
                  <c:v>670.81880620759102</c:v>
                </c:pt>
                <c:pt idx="289552">
                  <c:v>670.82112296286505</c:v>
                </c:pt>
                <c:pt idx="289553">
                  <c:v>670.82343971813805</c:v>
                </c:pt>
                <c:pt idx="289554">
                  <c:v>670.82575647341196</c:v>
                </c:pt>
                <c:pt idx="289555">
                  <c:v>670.82807322868496</c:v>
                </c:pt>
                <c:pt idx="289556">
                  <c:v>670.83038998395898</c:v>
                </c:pt>
                <c:pt idx="289557">
                  <c:v>670.83270673923198</c:v>
                </c:pt>
                <c:pt idx="289558">
                  <c:v>670.835023494506</c:v>
                </c:pt>
                <c:pt idx="289559">
                  <c:v>670.83734024978003</c:v>
                </c:pt>
                <c:pt idx="289560">
                  <c:v>670.83965700505303</c:v>
                </c:pt>
                <c:pt idx="289561">
                  <c:v>670.84197376032705</c:v>
                </c:pt>
                <c:pt idx="289562">
                  <c:v>670.84429051560005</c:v>
                </c:pt>
                <c:pt idx="289563">
                  <c:v>670.84660727087396</c:v>
                </c:pt>
                <c:pt idx="289564">
                  <c:v>670.84892402614696</c:v>
                </c:pt>
                <c:pt idx="289565">
                  <c:v>670.85124078142098</c:v>
                </c:pt>
                <c:pt idx="289566">
                  <c:v>670.85355753669398</c:v>
                </c:pt>
                <c:pt idx="289567">
                  <c:v>670.85587429196801</c:v>
                </c:pt>
                <c:pt idx="289568">
                  <c:v>670.85819104724203</c:v>
                </c:pt>
                <c:pt idx="289569">
                  <c:v>670.86050780251503</c:v>
                </c:pt>
                <c:pt idx="289570">
                  <c:v>670.86282455778905</c:v>
                </c:pt>
                <c:pt idx="289571">
                  <c:v>670.86514131306205</c:v>
                </c:pt>
                <c:pt idx="289572">
                  <c:v>670.86745806833596</c:v>
                </c:pt>
                <c:pt idx="289573">
                  <c:v>670.86977482360896</c:v>
                </c:pt>
                <c:pt idx="289574">
                  <c:v>670.87209157888299</c:v>
                </c:pt>
                <c:pt idx="289575">
                  <c:v>670.87440833415701</c:v>
                </c:pt>
                <c:pt idx="289576">
                  <c:v>670.87672508943001</c:v>
                </c:pt>
                <c:pt idx="289577">
                  <c:v>670.87904184470403</c:v>
                </c:pt>
                <c:pt idx="289578">
                  <c:v>670.88135859997703</c:v>
                </c:pt>
                <c:pt idx="289579">
                  <c:v>670.88367535525094</c:v>
                </c:pt>
                <c:pt idx="289580">
                  <c:v>670.88599211052394</c:v>
                </c:pt>
                <c:pt idx="289581">
                  <c:v>670.88830886579797</c:v>
                </c:pt>
                <c:pt idx="289582">
                  <c:v>670.89062562107199</c:v>
                </c:pt>
                <c:pt idx="289583">
                  <c:v>670.89294237634499</c:v>
                </c:pt>
                <c:pt idx="289584">
                  <c:v>670.89525913161901</c:v>
                </c:pt>
                <c:pt idx="289585">
                  <c:v>670.89757588689201</c:v>
                </c:pt>
                <c:pt idx="289586">
                  <c:v>670.89989264216604</c:v>
                </c:pt>
                <c:pt idx="289587">
                  <c:v>670.90220939743904</c:v>
                </c:pt>
                <c:pt idx="289588">
                  <c:v>670.90452615271295</c:v>
                </c:pt>
                <c:pt idx="289589">
                  <c:v>670.90684290798697</c:v>
                </c:pt>
                <c:pt idx="289590">
                  <c:v>670.90915966325997</c:v>
                </c:pt>
                <c:pt idx="289591">
                  <c:v>670.91147641853399</c:v>
                </c:pt>
                <c:pt idx="289592">
                  <c:v>670.91379317380699</c:v>
                </c:pt>
                <c:pt idx="289593">
                  <c:v>670.91610992908102</c:v>
                </c:pt>
                <c:pt idx="289594">
                  <c:v>670.91842668435402</c:v>
                </c:pt>
                <c:pt idx="289595">
                  <c:v>670.92074343962804</c:v>
                </c:pt>
                <c:pt idx="289596">
                  <c:v>670.92306019490195</c:v>
                </c:pt>
                <c:pt idx="289597">
                  <c:v>670.92537695017495</c:v>
                </c:pt>
                <c:pt idx="289598">
                  <c:v>670.92769370544897</c:v>
                </c:pt>
                <c:pt idx="289599">
                  <c:v>670.93001046072197</c:v>
                </c:pt>
                <c:pt idx="289600">
                  <c:v>670.932327215996</c:v>
                </c:pt>
                <c:pt idx="289601">
                  <c:v>670.934643971269</c:v>
                </c:pt>
                <c:pt idx="289602">
                  <c:v>670.93696072654302</c:v>
                </c:pt>
                <c:pt idx="289603">
                  <c:v>670.93927748181704</c:v>
                </c:pt>
                <c:pt idx="289604">
                  <c:v>670.94159423709004</c:v>
                </c:pt>
                <c:pt idx="289605">
                  <c:v>670.94391099236395</c:v>
                </c:pt>
                <c:pt idx="289606">
                  <c:v>670.94622774763695</c:v>
                </c:pt>
                <c:pt idx="289607">
                  <c:v>670.94854450291098</c:v>
                </c:pt>
                <c:pt idx="289608">
                  <c:v>670.95086125818398</c:v>
                </c:pt>
                <c:pt idx="289609">
                  <c:v>670.953178013458</c:v>
                </c:pt>
                <c:pt idx="289610">
                  <c:v>670.95549476873202</c:v>
                </c:pt>
                <c:pt idx="289611">
                  <c:v>670.95781152400502</c:v>
                </c:pt>
                <c:pt idx="289612">
                  <c:v>670.96012827927905</c:v>
                </c:pt>
                <c:pt idx="289613">
                  <c:v>670.96244503455205</c:v>
                </c:pt>
                <c:pt idx="289614">
                  <c:v>670.96476178982596</c:v>
                </c:pt>
                <c:pt idx="289615">
                  <c:v>670.96707854509896</c:v>
                </c:pt>
                <c:pt idx="289616">
                  <c:v>670.96939530037298</c:v>
                </c:pt>
                <c:pt idx="289617">
                  <c:v>670.97171205564598</c:v>
                </c:pt>
                <c:pt idx="289618">
                  <c:v>670.97402881092</c:v>
                </c:pt>
                <c:pt idx="289619">
                  <c:v>670.97634556619403</c:v>
                </c:pt>
                <c:pt idx="289620">
                  <c:v>670.97866232146703</c:v>
                </c:pt>
                <c:pt idx="289621">
                  <c:v>670.98097907674105</c:v>
                </c:pt>
                <c:pt idx="289622">
                  <c:v>670.98329583201405</c:v>
                </c:pt>
                <c:pt idx="289623">
                  <c:v>670.98561258728796</c:v>
                </c:pt>
                <c:pt idx="289624">
                  <c:v>670.98792934256096</c:v>
                </c:pt>
                <c:pt idx="289625">
                  <c:v>670.99024609783498</c:v>
                </c:pt>
                <c:pt idx="289626">
                  <c:v>670.99256285310901</c:v>
                </c:pt>
                <c:pt idx="289627">
                  <c:v>670.99487960838201</c:v>
                </c:pt>
                <c:pt idx="289628">
                  <c:v>670.99719636365603</c:v>
                </c:pt>
                <c:pt idx="289629">
                  <c:v>670.99951311892903</c:v>
                </c:pt>
                <c:pt idx="289630">
                  <c:v>671.00182987420305</c:v>
                </c:pt>
                <c:pt idx="289631">
                  <c:v>671.00414662947605</c:v>
                </c:pt>
                <c:pt idx="289632">
                  <c:v>671.00646338474996</c:v>
                </c:pt>
                <c:pt idx="289633">
                  <c:v>671.00878014002399</c:v>
                </c:pt>
                <c:pt idx="289634">
                  <c:v>671.01109689529699</c:v>
                </c:pt>
                <c:pt idx="289635">
                  <c:v>671.01341365057101</c:v>
                </c:pt>
                <c:pt idx="289636">
                  <c:v>671.01573040584401</c:v>
                </c:pt>
                <c:pt idx="289637">
                  <c:v>671.01804716111803</c:v>
                </c:pt>
                <c:pt idx="289638">
                  <c:v>671.02036391639103</c:v>
                </c:pt>
                <c:pt idx="289639">
                  <c:v>671.02268067166494</c:v>
                </c:pt>
                <c:pt idx="289640">
                  <c:v>671.02499742693897</c:v>
                </c:pt>
                <c:pt idx="289641">
                  <c:v>671.02731418221197</c:v>
                </c:pt>
                <c:pt idx="289642">
                  <c:v>671.02963093748599</c:v>
                </c:pt>
                <c:pt idx="289643">
                  <c:v>671.03194769275899</c:v>
                </c:pt>
                <c:pt idx="289644">
                  <c:v>671.03426444803301</c:v>
                </c:pt>
                <c:pt idx="289645">
                  <c:v>671.03658120330601</c:v>
                </c:pt>
                <c:pt idx="289646">
                  <c:v>671.03889795858004</c:v>
                </c:pt>
                <c:pt idx="289647">
                  <c:v>671.04121471385395</c:v>
                </c:pt>
                <c:pt idx="289648">
                  <c:v>671.04353146912695</c:v>
                </c:pt>
                <c:pt idx="289649">
                  <c:v>671.04584822440097</c:v>
                </c:pt>
                <c:pt idx="289650">
                  <c:v>671.04816497967397</c:v>
                </c:pt>
                <c:pt idx="289651">
                  <c:v>671.05048173494799</c:v>
                </c:pt>
                <c:pt idx="289652">
                  <c:v>671.05279849022099</c:v>
                </c:pt>
                <c:pt idx="289653">
                  <c:v>671.05511524549502</c:v>
                </c:pt>
                <c:pt idx="289654">
                  <c:v>671.05743200076904</c:v>
                </c:pt>
                <c:pt idx="289655">
                  <c:v>671.05974875604204</c:v>
                </c:pt>
                <c:pt idx="289656">
                  <c:v>671.06206551131595</c:v>
                </c:pt>
                <c:pt idx="289657">
                  <c:v>671.06438226658895</c:v>
                </c:pt>
                <c:pt idx="289658">
                  <c:v>671.06669902186297</c:v>
                </c:pt>
                <c:pt idx="289659">
                  <c:v>671.06901577713597</c:v>
                </c:pt>
                <c:pt idx="289660">
                  <c:v>671.07133253241</c:v>
                </c:pt>
                <c:pt idx="289661">
                  <c:v>671.07364928768402</c:v>
                </c:pt>
                <c:pt idx="289662">
                  <c:v>671.07596604295702</c:v>
                </c:pt>
                <c:pt idx="289663">
                  <c:v>671.07828279823104</c:v>
                </c:pt>
                <c:pt idx="289664">
                  <c:v>671.08059955350404</c:v>
                </c:pt>
                <c:pt idx="289665">
                  <c:v>671.08291630877795</c:v>
                </c:pt>
                <c:pt idx="289666">
                  <c:v>671.08523306405095</c:v>
                </c:pt>
                <c:pt idx="289667">
                  <c:v>671.08754981932498</c:v>
                </c:pt>
                <c:pt idx="289668">
                  <c:v>671.08986657459798</c:v>
                </c:pt>
                <c:pt idx="289669">
                  <c:v>671.092183329872</c:v>
                </c:pt>
                <c:pt idx="289670">
                  <c:v>671.09450008514602</c:v>
                </c:pt>
                <c:pt idx="289671">
                  <c:v>671.09681684041902</c:v>
                </c:pt>
                <c:pt idx="289672">
                  <c:v>671.09913359569305</c:v>
                </c:pt>
                <c:pt idx="289673">
                  <c:v>671.10145035096605</c:v>
                </c:pt>
                <c:pt idx="289674">
                  <c:v>671.10376710623996</c:v>
                </c:pt>
                <c:pt idx="289675">
                  <c:v>671.10608386151296</c:v>
                </c:pt>
                <c:pt idx="289676">
                  <c:v>671.10840061678698</c:v>
                </c:pt>
                <c:pt idx="289677">
                  <c:v>671.110717372061</c:v>
                </c:pt>
                <c:pt idx="289678">
                  <c:v>671.113034127334</c:v>
                </c:pt>
                <c:pt idx="289679">
                  <c:v>671.11535088260803</c:v>
                </c:pt>
                <c:pt idx="289680">
                  <c:v>671.11766763788103</c:v>
                </c:pt>
                <c:pt idx="289681">
                  <c:v>671.11998439315505</c:v>
                </c:pt>
                <c:pt idx="289682">
                  <c:v>671.12230114842805</c:v>
                </c:pt>
                <c:pt idx="289683">
                  <c:v>671.12461790370196</c:v>
                </c:pt>
                <c:pt idx="289684">
                  <c:v>671.12693465897598</c:v>
                </c:pt>
                <c:pt idx="289685">
                  <c:v>671.12925141424898</c:v>
                </c:pt>
                <c:pt idx="289686">
                  <c:v>671.13156816952301</c:v>
                </c:pt>
                <c:pt idx="289687">
                  <c:v>671.13388492479601</c:v>
                </c:pt>
                <c:pt idx="289688">
                  <c:v>671.13620168007003</c:v>
                </c:pt>
                <c:pt idx="289689">
                  <c:v>671.13851843534303</c:v>
                </c:pt>
                <c:pt idx="289690">
                  <c:v>671.14083519061705</c:v>
                </c:pt>
                <c:pt idx="289691">
                  <c:v>671.14315194589096</c:v>
                </c:pt>
                <c:pt idx="289692">
                  <c:v>671.14546870116396</c:v>
                </c:pt>
                <c:pt idx="289693">
                  <c:v>671.14778545643799</c:v>
                </c:pt>
                <c:pt idx="289694">
                  <c:v>671.15010221171099</c:v>
                </c:pt>
                <c:pt idx="289695">
                  <c:v>671.15241896698501</c:v>
                </c:pt>
                <c:pt idx="289696">
                  <c:v>671.15473572225801</c:v>
                </c:pt>
                <c:pt idx="289697">
                  <c:v>671.15705247753203</c:v>
                </c:pt>
                <c:pt idx="289698">
                  <c:v>671.15936923280594</c:v>
                </c:pt>
                <c:pt idx="289699">
                  <c:v>671.16168598807894</c:v>
                </c:pt>
                <c:pt idx="289700">
                  <c:v>671.16400274335297</c:v>
                </c:pt>
                <c:pt idx="289701">
                  <c:v>671.16631949862597</c:v>
                </c:pt>
                <c:pt idx="289702">
                  <c:v>671.16863625389999</c:v>
                </c:pt>
                <c:pt idx="289703">
                  <c:v>671.17095300917299</c:v>
                </c:pt>
                <c:pt idx="289704">
                  <c:v>671.17326976444701</c:v>
                </c:pt>
                <c:pt idx="289705">
                  <c:v>671.17558651972104</c:v>
                </c:pt>
                <c:pt idx="289706">
                  <c:v>671.17790327499404</c:v>
                </c:pt>
                <c:pt idx="289707">
                  <c:v>671.18022003026795</c:v>
                </c:pt>
                <c:pt idx="289708">
                  <c:v>671.18253678554095</c:v>
                </c:pt>
                <c:pt idx="289709">
                  <c:v>671.18485354081497</c:v>
                </c:pt>
                <c:pt idx="289710">
                  <c:v>671.18717029608797</c:v>
                </c:pt>
                <c:pt idx="289711">
                  <c:v>671.18948705136199</c:v>
                </c:pt>
                <c:pt idx="289712">
                  <c:v>671.19180380663499</c:v>
                </c:pt>
                <c:pt idx="289713">
                  <c:v>671.19412056190902</c:v>
                </c:pt>
                <c:pt idx="289714">
                  <c:v>671.19643731718304</c:v>
                </c:pt>
                <c:pt idx="289715">
                  <c:v>671.19875407245604</c:v>
                </c:pt>
                <c:pt idx="289716">
                  <c:v>671.20107082772995</c:v>
                </c:pt>
                <c:pt idx="289717">
                  <c:v>671.20338758300295</c:v>
                </c:pt>
                <c:pt idx="289718">
                  <c:v>671.20570433827697</c:v>
                </c:pt>
                <c:pt idx="289719">
                  <c:v>671.20802109354997</c:v>
                </c:pt>
                <c:pt idx="289720">
                  <c:v>671.210337848824</c:v>
                </c:pt>
                <c:pt idx="289721">
                  <c:v>671.21265460409802</c:v>
                </c:pt>
                <c:pt idx="289722">
                  <c:v>671.21497135937102</c:v>
                </c:pt>
                <c:pt idx="289723">
                  <c:v>671.21728811464504</c:v>
                </c:pt>
                <c:pt idx="289724">
                  <c:v>671.21960486991804</c:v>
                </c:pt>
                <c:pt idx="289725">
                  <c:v>671.22192162519195</c:v>
                </c:pt>
                <c:pt idx="289726">
                  <c:v>671.22423838046495</c:v>
                </c:pt>
                <c:pt idx="289727">
                  <c:v>671.22655513573898</c:v>
                </c:pt>
                <c:pt idx="289728">
                  <c:v>671.228871891013</c:v>
                </c:pt>
                <c:pt idx="289729">
                  <c:v>671.231188646286</c:v>
                </c:pt>
                <c:pt idx="289730">
                  <c:v>671.23350540156002</c:v>
                </c:pt>
                <c:pt idx="289731">
                  <c:v>671.23582215683302</c:v>
                </c:pt>
                <c:pt idx="289732">
                  <c:v>671.23813891210705</c:v>
                </c:pt>
                <c:pt idx="289733">
                  <c:v>671.24045566738005</c:v>
                </c:pt>
                <c:pt idx="289734">
                  <c:v>671.24277242265396</c:v>
                </c:pt>
                <c:pt idx="289735">
                  <c:v>671.24508917792798</c:v>
                </c:pt>
                <c:pt idx="289736">
                  <c:v>671.24740593320098</c:v>
                </c:pt>
                <c:pt idx="289737">
                  <c:v>671.249722688475</c:v>
                </c:pt>
                <c:pt idx="289738">
                  <c:v>671.252039443748</c:v>
                </c:pt>
                <c:pt idx="289739">
                  <c:v>671.25435619902203</c:v>
                </c:pt>
                <c:pt idx="289740">
                  <c:v>671.25667295429503</c:v>
                </c:pt>
                <c:pt idx="289741">
                  <c:v>671.25898970956905</c:v>
                </c:pt>
                <c:pt idx="289742">
                  <c:v>671.26130646484296</c:v>
                </c:pt>
                <c:pt idx="289743">
                  <c:v>671.26362322011596</c:v>
                </c:pt>
                <c:pt idx="289744">
                  <c:v>671.26593997538998</c:v>
                </c:pt>
                <c:pt idx="289745">
                  <c:v>671.26825673066298</c:v>
                </c:pt>
                <c:pt idx="289746">
                  <c:v>671.27057348593701</c:v>
                </c:pt>
                <c:pt idx="289747">
                  <c:v>671.27289024121001</c:v>
                </c:pt>
                <c:pt idx="289748">
                  <c:v>671.27520699648403</c:v>
                </c:pt>
                <c:pt idx="289749">
                  <c:v>671.27752375175805</c:v>
                </c:pt>
                <c:pt idx="289750">
                  <c:v>671.27984050703105</c:v>
                </c:pt>
                <c:pt idx="289751">
                  <c:v>671.28215726230496</c:v>
                </c:pt>
                <c:pt idx="289752">
                  <c:v>671.28447401757796</c:v>
                </c:pt>
                <c:pt idx="289753">
                  <c:v>671.28679077285199</c:v>
                </c:pt>
                <c:pt idx="289754">
                  <c:v>671.28910752812499</c:v>
                </c:pt>
                <c:pt idx="289755">
                  <c:v>671.29142428339901</c:v>
                </c:pt>
                <c:pt idx="289756">
                  <c:v>671.29374103867303</c:v>
                </c:pt>
                <c:pt idx="289757">
                  <c:v>671.29605779394603</c:v>
                </c:pt>
                <c:pt idx="289758">
                  <c:v>671.29837454921994</c:v>
                </c:pt>
                <c:pt idx="289759">
                  <c:v>671.30069130449294</c:v>
                </c:pt>
                <c:pt idx="289760">
                  <c:v>671.30300805976697</c:v>
                </c:pt>
                <c:pt idx="289761">
                  <c:v>671.30532481503997</c:v>
                </c:pt>
                <c:pt idx="289762">
                  <c:v>671.30764157031399</c:v>
                </c:pt>
                <c:pt idx="289763">
                  <c:v>671.30995832558699</c:v>
                </c:pt>
                <c:pt idx="289764">
                  <c:v>671.31227508086101</c:v>
                </c:pt>
                <c:pt idx="289765">
                  <c:v>671.31459183613504</c:v>
                </c:pt>
                <c:pt idx="289766">
                  <c:v>671.31690859140804</c:v>
                </c:pt>
                <c:pt idx="289767">
                  <c:v>671.31922534668195</c:v>
                </c:pt>
                <c:pt idx="289768">
                  <c:v>671.32154210195495</c:v>
                </c:pt>
                <c:pt idx="289769">
                  <c:v>671.32385885722897</c:v>
                </c:pt>
                <c:pt idx="289770">
                  <c:v>671.32617561250197</c:v>
                </c:pt>
                <c:pt idx="289771">
                  <c:v>671.32849236777599</c:v>
                </c:pt>
                <c:pt idx="289772">
                  <c:v>671.33080912305002</c:v>
                </c:pt>
                <c:pt idx="289773">
                  <c:v>671.33312587832302</c:v>
                </c:pt>
                <c:pt idx="289774">
                  <c:v>671.33544263359704</c:v>
                </c:pt>
                <c:pt idx="289775">
                  <c:v>671.33775938887004</c:v>
                </c:pt>
                <c:pt idx="289776">
                  <c:v>671.34007614414395</c:v>
                </c:pt>
                <c:pt idx="289777">
                  <c:v>671.34239289941695</c:v>
                </c:pt>
                <c:pt idx="289778">
                  <c:v>671.34470965469097</c:v>
                </c:pt>
                <c:pt idx="289779">
                  <c:v>671.347026409965</c:v>
                </c:pt>
                <c:pt idx="289780">
                  <c:v>671.349343165238</c:v>
                </c:pt>
                <c:pt idx="289781">
                  <c:v>671.35165992051202</c:v>
                </c:pt>
                <c:pt idx="289782">
                  <c:v>671.35397667578502</c:v>
                </c:pt>
                <c:pt idx="289783">
                  <c:v>671.35629343105904</c:v>
                </c:pt>
                <c:pt idx="289784">
                  <c:v>671.35861018633204</c:v>
                </c:pt>
                <c:pt idx="289785">
                  <c:v>671.36092694160595</c:v>
                </c:pt>
                <c:pt idx="289786">
                  <c:v>671.36324369687998</c:v>
                </c:pt>
                <c:pt idx="289787">
                  <c:v>671.36556045215298</c:v>
                </c:pt>
                <c:pt idx="289788">
                  <c:v>671.367877207427</c:v>
                </c:pt>
                <c:pt idx="289789">
                  <c:v>671.3701939627</c:v>
                </c:pt>
                <c:pt idx="289790">
                  <c:v>671.37251071797402</c:v>
                </c:pt>
                <c:pt idx="289791">
                  <c:v>671.37482747324702</c:v>
                </c:pt>
                <c:pt idx="289792">
                  <c:v>671.37714422852105</c:v>
                </c:pt>
                <c:pt idx="289793">
                  <c:v>671.37946098379496</c:v>
                </c:pt>
                <c:pt idx="289794">
                  <c:v>671.38177773906796</c:v>
                </c:pt>
                <c:pt idx="289795">
                  <c:v>671.38409449434198</c:v>
                </c:pt>
                <c:pt idx="289796">
                  <c:v>671.38641124961498</c:v>
                </c:pt>
                <c:pt idx="289797">
                  <c:v>671.388728004889</c:v>
                </c:pt>
                <c:pt idx="289798">
                  <c:v>671.391044760162</c:v>
                </c:pt>
                <c:pt idx="289799">
                  <c:v>671.39336151543603</c:v>
                </c:pt>
                <c:pt idx="289800">
                  <c:v>671.39567827071005</c:v>
                </c:pt>
                <c:pt idx="289801">
                  <c:v>671.39799502598305</c:v>
                </c:pt>
                <c:pt idx="289802">
                  <c:v>671.40031178125696</c:v>
                </c:pt>
                <c:pt idx="289803">
                  <c:v>671.40262853652996</c:v>
                </c:pt>
                <c:pt idx="289804">
                  <c:v>671.40494529180398</c:v>
                </c:pt>
                <c:pt idx="289805">
                  <c:v>671.40726204707698</c:v>
                </c:pt>
                <c:pt idx="289806">
                  <c:v>671.40957880235101</c:v>
                </c:pt>
                <c:pt idx="289807">
                  <c:v>671.41189555762503</c:v>
                </c:pt>
                <c:pt idx="289808">
                  <c:v>671.41421231289803</c:v>
                </c:pt>
                <c:pt idx="289809">
                  <c:v>671.41652906817205</c:v>
                </c:pt>
                <c:pt idx="289810">
                  <c:v>671.41884582344505</c:v>
                </c:pt>
                <c:pt idx="289811">
                  <c:v>671.42116257871896</c:v>
                </c:pt>
                <c:pt idx="289812">
                  <c:v>671.42347933399196</c:v>
                </c:pt>
                <c:pt idx="289813">
                  <c:v>671.42579608926599</c:v>
                </c:pt>
                <c:pt idx="289814">
                  <c:v>671.42811284453899</c:v>
                </c:pt>
                <c:pt idx="289815">
                  <c:v>671.43042959981301</c:v>
                </c:pt>
                <c:pt idx="289816">
                  <c:v>671.43274635508703</c:v>
                </c:pt>
                <c:pt idx="289817">
                  <c:v>671.43506311036003</c:v>
                </c:pt>
                <c:pt idx="289818">
                  <c:v>671.43737986563406</c:v>
                </c:pt>
                <c:pt idx="289819">
                  <c:v>671.43969662090694</c:v>
                </c:pt>
                <c:pt idx="289820">
                  <c:v>671.44201337618097</c:v>
                </c:pt>
                <c:pt idx="289821">
                  <c:v>671.44433013145397</c:v>
                </c:pt>
                <c:pt idx="289822">
                  <c:v>671.44664688672799</c:v>
                </c:pt>
                <c:pt idx="289823">
                  <c:v>671.44896364200201</c:v>
                </c:pt>
                <c:pt idx="289824">
                  <c:v>671.45128039727501</c:v>
                </c:pt>
                <c:pt idx="289825">
                  <c:v>671.45359715254904</c:v>
                </c:pt>
                <c:pt idx="289826">
                  <c:v>671.45591390782204</c:v>
                </c:pt>
                <c:pt idx="289827">
                  <c:v>671.45823066309595</c:v>
                </c:pt>
                <c:pt idx="289828">
                  <c:v>671.46054741836895</c:v>
                </c:pt>
                <c:pt idx="289829">
                  <c:v>671.46286417364297</c:v>
                </c:pt>
                <c:pt idx="289830">
                  <c:v>671.46518092891699</c:v>
                </c:pt>
                <c:pt idx="289831">
                  <c:v>671.46749768418999</c:v>
                </c:pt>
                <c:pt idx="289832">
                  <c:v>671.46981443946402</c:v>
                </c:pt>
                <c:pt idx="289833">
                  <c:v>671.47213119473702</c:v>
                </c:pt>
                <c:pt idx="289834">
                  <c:v>671.47444795001104</c:v>
                </c:pt>
                <c:pt idx="289835">
                  <c:v>671.47676470528404</c:v>
                </c:pt>
                <c:pt idx="289836">
                  <c:v>671.47908146055795</c:v>
                </c:pt>
                <c:pt idx="289837">
                  <c:v>671.48139821583197</c:v>
                </c:pt>
                <c:pt idx="289838">
                  <c:v>671.48371497110497</c:v>
                </c:pt>
                <c:pt idx="289839">
                  <c:v>671.486031726379</c:v>
                </c:pt>
                <c:pt idx="289840">
                  <c:v>671.488348481652</c:v>
                </c:pt>
                <c:pt idx="289841">
                  <c:v>671.49066523692602</c:v>
                </c:pt>
                <c:pt idx="289842">
                  <c:v>671.49298199219902</c:v>
                </c:pt>
                <c:pt idx="289843">
                  <c:v>671.49529874747304</c:v>
                </c:pt>
                <c:pt idx="289844">
                  <c:v>671.49761550274695</c:v>
                </c:pt>
                <c:pt idx="289845">
                  <c:v>671.49993225801995</c:v>
                </c:pt>
                <c:pt idx="289846">
                  <c:v>671.50224901329398</c:v>
                </c:pt>
                <c:pt idx="289847">
                  <c:v>671.50456576856698</c:v>
                </c:pt>
                <c:pt idx="289848">
                  <c:v>671.506882523841</c:v>
                </c:pt>
                <c:pt idx="289849">
                  <c:v>671.509199279114</c:v>
                </c:pt>
                <c:pt idx="289850">
                  <c:v>671.51151603438802</c:v>
                </c:pt>
                <c:pt idx="289851">
                  <c:v>671.51383278966205</c:v>
                </c:pt>
                <c:pt idx="289852">
                  <c:v>671.51614954493505</c:v>
                </c:pt>
                <c:pt idx="289853">
                  <c:v>671.51846630020896</c:v>
                </c:pt>
                <c:pt idx="289854">
                  <c:v>671.52078305548196</c:v>
                </c:pt>
                <c:pt idx="289855">
                  <c:v>671.52309981075598</c:v>
                </c:pt>
                <c:pt idx="289856">
                  <c:v>671.52541656602898</c:v>
                </c:pt>
                <c:pt idx="289857">
                  <c:v>671.527733321303</c:v>
                </c:pt>
                <c:pt idx="289858">
                  <c:v>671.53005007657703</c:v>
                </c:pt>
                <c:pt idx="289859">
                  <c:v>671.53236683185003</c:v>
                </c:pt>
                <c:pt idx="289860">
                  <c:v>671.53468358712405</c:v>
                </c:pt>
                <c:pt idx="289861">
                  <c:v>671.53700034239705</c:v>
                </c:pt>
                <c:pt idx="289862">
                  <c:v>671.53931709767096</c:v>
                </c:pt>
                <c:pt idx="289863">
                  <c:v>671.54163385294396</c:v>
                </c:pt>
                <c:pt idx="289864">
                  <c:v>671.54395060821798</c:v>
                </c:pt>
                <c:pt idx="289865">
                  <c:v>671.54626736349098</c:v>
                </c:pt>
                <c:pt idx="289866">
                  <c:v>671.54858411876501</c:v>
                </c:pt>
                <c:pt idx="289867">
                  <c:v>671.55090087403903</c:v>
                </c:pt>
                <c:pt idx="289868">
                  <c:v>671.55321762931203</c:v>
                </c:pt>
                <c:pt idx="289869">
                  <c:v>671.55553438458605</c:v>
                </c:pt>
                <c:pt idx="289870">
                  <c:v>671.55785113985905</c:v>
                </c:pt>
                <c:pt idx="289871">
                  <c:v>671.56016789513296</c:v>
                </c:pt>
                <c:pt idx="289872">
                  <c:v>671.56248465040596</c:v>
                </c:pt>
                <c:pt idx="289873">
                  <c:v>671.56480140567999</c:v>
                </c:pt>
                <c:pt idx="289874">
                  <c:v>671.56711816095401</c:v>
                </c:pt>
                <c:pt idx="289875">
                  <c:v>671.56943491622701</c:v>
                </c:pt>
                <c:pt idx="289876">
                  <c:v>671.57175167150103</c:v>
                </c:pt>
                <c:pt idx="289877">
                  <c:v>671.57406842677403</c:v>
                </c:pt>
                <c:pt idx="289878">
                  <c:v>671.57638518204806</c:v>
                </c:pt>
                <c:pt idx="289879">
                  <c:v>671.57870193732094</c:v>
                </c:pt>
                <c:pt idx="289880">
                  <c:v>671.58101869259497</c:v>
                </c:pt>
                <c:pt idx="289881">
                  <c:v>671.58333544786899</c:v>
                </c:pt>
                <c:pt idx="289882">
                  <c:v>671.58565220314199</c:v>
                </c:pt>
                <c:pt idx="289883">
                  <c:v>671.58796895841601</c:v>
                </c:pt>
                <c:pt idx="289884">
                  <c:v>671.59028571368901</c:v>
                </c:pt>
                <c:pt idx="289885">
                  <c:v>671.59260246896304</c:v>
                </c:pt>
                <c:pt idx="289886">
                  <c:v>671.59491922423604</c:v>
                </c:pt>
                <c:pt idx="289887">
                  <c:v>671.59723597950995</c:v>
                </c:pt>
                <c:pt idx="289888">
                  <c:v>671.59955273478397</c:v>
                </c:pt>
                <c:pt idx="289889">
                  <c:v>671.60186949005697</c:v>
                </c:pt>
                <c:pt idx="289890">
                  <c:v>671.60418624533099</c:v>
                </c:pt>
                <c:pt idx="289891">
                  <c:v>671.60650300060399</c:v>
                </c:pt>
                <c:pt idx="289892">
                  <c:v>671.60881975587802</c:v>
                </c:pt>
                <c:pt idx="289893">
                  <c:v>671.61113651115102</c:v>
                </c:pt>
                <c:pt idx="289894">
                  <c:v>671.61345326642504</c:v>
                </c:pt>
                <c:pt idx="289895">
                  <c:v>671.61577002169895</c:v>
                </c:pt>
                <c:pt idx="289896">
                  <c:v>671.61808677697195</c:v>
                </c:pt>
                <c:pt idx="289897">
                  <c:v>671.62040353224597</c:v>
                </c:pt>
                <c:pt idx="289898">
                  <c:v>671.62272028751897</c:v>
                </c:pt>
                <c:pt idx="289899">
                  <c:v>671.625037042793</c:v>
                </c:pt>
                <c:pt idx="289900">
                  <c:v>671.627353798066</c:v>
                </c:pt>
                <c:pt idx="289901">
                  <c:v>671.62967055334002</c:v>
                </c:pt>
                <c:pt idx="289902">
                  <c:v>671.63198730861404</c:v>
                </c:pt>
                <c:pt idx="289903">
                  <c:v>671.63430406388704</c:v>
                </c:pt>
                <c:pt idx="289904">
                  <c:v>671.63662081916095</c:v>
                </c:pt>
                <c:pt idx="289905">
                  <c:v>671.63893757443395</c:v>
                </c:pt>
                <c:pt idx="289906">
                  <c:v>671.64125432970798</c:v>
                </c:pt>
                <c:pt idx="289907">
                  <c:v>671.64357108498098</c:v>
                </c:pt>
                <c:pt idx="289908">
                  <c:v>671.645887840255</c:v>
                </c:pt>
                <c:pt idx="289909">
                  <c:v>671.64820459552902</c:v>
                </c:pt>
                <c:pt idx="289910">
                  <c:v>671.65052135080202</c:v>
                </c:pt>
                <c:pt idx="289911">
                  <c:v>671.65283810607605</c:v>
                </c:pt>
                <c:pt idx="289912">
                  <c:v>671.65515486134905</c:v>
                </c:pt>
                <c:pt idx="289913">
                  <c:v>671.65747161662296</c:v>
                </c:pt>
                <c:pt idx="289914">
                  <c:v>671.65978837189596</c:v>
                </c:pt>
                <c:pt idx="289915">
                  <c:v>671.66210512716998</c:v>
                </c:pt>
                <c:pt idx="289916">
                  <c:v>671.66442188244298</c:v>
                </c:pt>
                <c:pt idx="289917">
                  <c:v>671.666738637717</c:v>
                </c:pt>
                <c:pt idx="289918">
                  <c:v>671.66905539299103</c:v>
                </c:pt>
                <c:pt idx="289919">
                  <c:v>671.67137214826403</c:v>
                </c:pt>
                <c:pt idx="289920">
                  <c:v>671.67368890353805</c:v>
                </c:pt>
                <c:pt idx="289921">
                  <c:v>671.67600565881105</c:v>
                </c:pt>
                <c:pt idx="289922">
                  <c:v>671.67832241408496</c:v>
                </c:pt>
                <c:pt idx="289923">
                  <c:v>671.68063916935796</c:v>
                </c:pt>
                <c:pt idx="289924">
                  <c:v>671.68295592463198</c:v>
                </c:pt>
                <c:pt idx="289925">
                  <c:v>671.68527267990601</c:v>
                </c:pt>
                <c:pt idx="289926">
                  <c:v>671.68758943517901</c:v>
                </c:pt>
                <c:pt idx="289927">
                  <c:v>671.68990619045303</c:v>
                </c:pt>
                <c:pt idx="289928">
                  <c:v>671.69222294572603</c:v>
                </c:pt>
                <c:pt idx="289929">
                  <c:v>671.69453970100005</c:v>
                </c:pt>
                <c:pt idx="289930">
                  <c:v>671.69685645627305</c:v>
                </c:pt>
                <c:pt idx="289931">
                  <c:v>671.69917321154696</c:v>
                </c:pt>
                <c:pt idx="289932">
                  <c:v>671.70148996682099</c:v>
                </c:pt>
                <c:pt idx="289933">
                  <c:v>671.70380672209399</c:v>
                </c:pt>
                <c:pt idx="289934">
                  <c:v>671.70612347736801</c:v>
                </c:pt>
                <c:pt idx="289935">
                  <c:v>671.70844023264101</c:v>
                </c:pt>
                <c:pt idx="289936">
                  <c:v>671.71075698791503</c:v>
                </c:pt>
                <c:pt idx="289937">
                  <c:v>671.71307374318803</c:v>
                </c:pt>
                <c:pt idx="289938">
                  <c:v>671.71539049846206</c:v>
                </c:pt>
                <c:pt idx="289939">
                  <c:v>671.71770725373597</c:v>
                </c:pt>
                <c:pt idx="289940">
                  <c:v>671.72002400900897</c:v>
                </c:pt>
                <c:pt idx="289941">
                  <c:v>671.72234076428299</c:v>
                </c:pt>
                <c:pt idx="289942">
                  <c:v>671.72465751955599</c:v>
                </c:pt>
                <c:pt idx="289943">
                  <c:v>671.72697427483001</c:v>
                </c:pt>
                <c:pt idx="289944">
                  <c:v>671.72929103010301</c:v>
                </c:pt>
                <c:pt idx="289945">
                  <c:v>671.73160778537704</c:v>
                </c:pt>
                <c:pt idx="289946">
                  <c:v>671.73392454065095</c:v>
                </c:pt>
                <c:pt idx="289947">
                  <c:v>671.73624129592395</c:v>
                </c:pt>
                <c:pt idx="289948">
                  <c:v>671.73855805119797</c:v>
                </c:pt>
                <c:pt idx="289949">
                  <c:v>671.74087480647097</c:v>
                </c:pt>
                <c:pt idx="289950">
                  <c:v>671.74319156174499</c:v>
                </c:pt>
                <c:pt idx="289951">
                  <c:v>671.74550831701799</c:v>
                </c:pt>
                <c:pt idx="289952">
                  <c:v>671.74782507229202</c:v>
                </c:pt>
                <c:pt idx="289953">
                  <c:v>671.75014182756604</c:v>
                </c:pt>
                <c:pt idx="289954">
                  <c:v>671.75245858283904</c:v>
                </c:pt>
                <c:pt idx="289955">
                  <c:v>671.75477533811295</c:v>
                </c:pt>
                <c:pt idx="289956">
                  <c:v>671.75709209338595</c:v>
                </c:pt>
                <c:pt idx="289957">
                  <c:v>671.75940884865997</c:v>
                </c:pt>
                <c:pt idx="289958">
                  <c:v>671.76172560393297</c:v>
                </c:pt>
                <c:pt idx="289959">
                  <c:v>671.764042359207</c:v>
                </c:pt>
                <c:pt idx="289960">
                  <c:v>671.76635911448102</c:v>
                </c:pt>
                <c:pt idx="289961">
                  <c:v>671.76867586975402</c:v>
                </c:pt>
                <c:pt idx="289962">
                  <c:v>671.77099262502804</c:v>
                </c:pt>
                <c:pt idx="289963">
                  <c:v>671.77330938030104</c:v>
                </c:pt>
                <c:pt idx="289964">
                  <c:v>671.77562613557495</c:v>
                </c:pt>
                <c:pt idx="289965">
                  <c:v>671.77794289084795</c:v>
                </c:pt>
                <c:pt idx="289966">
                  <c:v>671.78025964612198</c:v>
                </c:pt>
                <c:pt idx="289967">
                  <c:v>671.78257640139498</c:v>
                </c:pt>
                <c:pt idx="289968">
                  <c:v>671.784893156669</c:v>
                </c:pt>
                <c:pt idx="289969">
                  <c:v>671.78720991194302</c:v>
                </c:pt>
                <c:pt idx="289970">
                  <c:v>671.78952666721602</c:v>
                </c:pt>
                <c:pt idx="289971">
                  <c:v>671.79184342249005</c:v>
                </c:pt>
                <c:pt idx="289972">
                  <c:v>671.79416017776305</c:v>
                </c:pt>
                <c:pt idx="289973">
                  <c:v>671.79647693303696</c:v>
                </c:pt>
                <c:pt idx="289974">
                  <c:v>671.79879368830996</c:v>
                </c:pt>
                <c:pt idx="289975">
                  <c:v>671.80111044358398</c:v>
                </c:pt>
                <c:pt idx="289976">
                  <c:v>671.803427198858</c:v>
                </c:pt>
                <c:pt idx="289977">
                  <c:v>671.805743954131</c:v>
                </c:pt>
                <c:pt idx="289978">
                  <c:v>671.80806070940503</c:v>
                </c:pt>
                <c:pt idx="289979">
                  <c:v>671.81037746467803</c:v>
                </c:pt>
                <c:pt idx="289980">
                  <c:v>671.81269421995205</c:v>
                </c:pt>
                <c:pt idx="289981">
                  <c:v>671.81501097522505</c:v>
                </c:pt>
                <c:pt idx="289982">
                  <c:v>671.81732773049896</c:v>
                </c:pt>
                <c:pt idx="289983">
                  <c:v>671.81964448577298</c:v>
                </c:pt>
                <c:pt idx="289984">
                  <c:v>671.82196124104598</c:v>
                </c:pt>
                <c:pt idx="289985">
                  <c:v>671.82427799632001</c:v>
                </c:pt>
                <c:pt idx="289986">
                  <c:v>671.82659475159301</c:v>
                </c:pt>
                <c:pt idx="289987">
                  <c:v>671.82891150686703</c:v>
                </c:pt>
                <c:pt idx="289988">
                  <c:v>671.83122826214003</c:v>
                </c:pt>
                <c:pt idx="289989">
                  <c:v>671.83354501741405</c:v>
                </c:pt>
                <c:pt idx="289990">
                  <c:v>671.83586177268796</c:v>
                </c:pt>
                <c:pt idx="289991">
                  <c:v>671.83817852796096</c:v>
                </c:pt>
                <c:pt idx="289992">
                  <c:v>671.84049528323499</c:v>
                </c:pt>
                <c:pt idx="289993">
                  <c:v>671.84281203850799</c:v>
                </c:pt>
                <c:pt idx="289994">
                  <c:v>671.84512879378201</c:v>
                </c:pt>
                <c:pt idx="289995">
                  <c:v>671.84744554905501</c:v>
                </c:pt>
                <c:pt idx="289996">
                  <c:v>671.84976230432903</c:v>
                </c:pt>
                <c:pt idx="289997">
                  <c:v>671.85207905960306</c:v>
                </c:pt>
                <c:pt idx="289998">
                  <c:v>671.85439581487606</c:v>
                </c:pt>
                <c:pt idx="289999">
                  <c:v>671.85671257014997</c:v>
                </c:pt>
                <c:pt idx="290000">
                  <c:v>671.85902932542297</c:v>
                </c:pt>
                <c:pt idx="290001">
                  <c:v>671.86134608069699</c:v>
                </c:pt>
                <c:pt idx="290002">
                  <c:v>671.86366283596999</c:v>
                </c:pt>
                <c:pt idx="290003">
                  <c:v>671.86597959124401</c:v>
                </c:pt>
                <c:pt idx="290004">
                  <c:v>671.86829634651804</c:v>
                </c:pt>
                <c:pt idx="290005">
                  <c:v>671.87061310179104</c:v>
                </c:pt>
                <c:pt idx="290006">
                  <c:v>671.87292985706495</c:v>
                </c:pt>
                <c:pt idx="290007">
                  <c:v>671.87524661233795</c:v>
                </c:pt>
                <c:pt idx="290008">
                  <c:v>671.87756336761197</c:v>
                </c:pt>
                <c:pt idx="290009">
                  <c:v>671.87988012288497</c:v>
                </c:pt>
                <c:pt idx="290010">
                  <c:v>671.88219687815899</c:v>
                </c:pt>
                <c:pt idx="290011">
                  <c:v>671.88451363343199</c:v>
                </c:pt>
                <c:pt idx="290012">
                  <c:v>671.88683038870602</c:v>
                </c:pt>
                <c:pt idx="290013">
                  <c:v>671.88914714398004</c:v>
                </c:pt>
                <c:pt idx="290014">
                  <c:v>671.89146389925304</c:v>
                </c:pt>
                <c:pt idx="290015">
                  <c:v>671.89378065452695</c:v>
                </c:pt>
                <c:pt idx="290016">
                  <c:v>671.89609740979995</c:v>
                </c:pt>
                <c:pt idx="290017">
                  <c:v>671.89841416507397</c:v>
                </c:pt>
                <c:pt idx="290018">
                  <c:v>671.90073092034697</c:v>
                </c:pt>
                <c:pt idx="290019">
                  <c:v>671.903047675621</c:v>
                </c:pt>
                <c:pt idx="290020">
                  <c:v>671.90536443089502</c:v>
                </c:pt>
                <c:pt idx="290021">
                  <c:v>671.90768118616802</c:v>
                </c:pt>
                <c:pt idx="290022">
                  <c:v>671.90999794144204</c:v>
                </c:pt>
                <c:pt idx="290023">
                  <c:v>671.91231469671504</c:v>
                </c:pt>
                <c:pt idx="290024">
                  <c:v>671.91463145198895</c:v>
                </c:pt>
                <c:pt idx="290025">
                  <c:v>671.91694820726195</c:v>
                </c:pt>
                <c:pt idx="290026">
                  <c:v>671.91926496253598</c:v>
                </c:pt>
                <c:pt idx="290027">
                  <c:v>671.92158171781</c:v>
                </c:pt>
                <c:pt idx="290028">
                  <c:v>671.923898473083</c:v>
                </c:pt>
                <c:pt idx="290029">
                  <c:v>671.92621522835702</c:v>
                </c:pt>
                <c:pt idx="290030">
                  <c:v>671.92853198363002</c:v>
                </c:pt>
                <c:pt idx="290031">
                  <c:v>671.93084873890405</c:v>
                </c:pt>
                <c:pt idx="290032">
                  <c:v>671.93316549417705</c:v>
                </c:pt>
                <c:pt idx="290033">
                  <c:v>671.93548224945096</c:v>
                </c:pt>
                <c:pt idx="290034">
                  <c:v>671.93779900472498</c:v>
                </c:pt>
                <c:pt idx="290035">
                  <c:v>671.94011575999798</c:v>
                </c:pt>
                <c:pt idx="290036">
                  <c:v>671.942432515272</c:v>
                </c:pt>
                <c:pt idx="290037">
                  <c:v>671.944749270545</c:v>
                </c:pt>
                <c:pt idx="290038">
                  <c:v>671.94706602581903</c:v>
                </c:pt>
                <c:pt idx="290039">
                  <c:v>671.94938278109203</c:v>
                </c:pt>
                <c:pt idx="290040">
                  <c:v>671.95169953636605</c:v>
                </c:pt>
                <c:pt idx="290041">
                  <c:v>671.95401629163996</c:v>
                </c:pt>
                <c:pt idx="290042">
                  <c:v>671.95633304691296</c:v>
                </c:pt>
                <c:pt idx="290043">
                  <c:v>671.95864980218698</c:v>
                </c:pt>
                <c:pt idx="290044">
                  <c:v>671.96096655745998</c:v>
                </c:pt>
                <c:pt idx="290045">
                  <c:v>671.96328331273401</c:v>
                </c:pt>
                <c:pt idx="290046">
                  <c:v>671.96560006800701</c:v>
                </c:pt>
                <c:pt idx="290047">
                  <c:v>671.96791682328103</c:v>
                </c:pt>
                <c:pt idx="290048">
                  <c:v>671.97023357855505</c:v>
                </c:pt>
                <c:pt idx="290049">
                  <c:v>671.97255033382805</c:v>
                </c:pt>
                <c:pt idx="290050">
                  <c:v>671.97486708910196</c:v>
                </c:pt>
                <c:pt idx="290051">
                  <c:v>671.97718384437496</c:v>
                </c:pt>
                <c:pt idx="290052">
                  <c:v>671.97950059964899</c:v>
                </c:pt>
                <c:pt idx="290053">
                  <c:v>671.98181735492199</c:v>
                </c:pt>
                <c:pt idx="290054">
                  <c:v>671.98413411019601</c:v>
                </c:pt>
                <c:pt idx="290055">
                  <c:v>671.98645086547003</c:v>
                </c:pt>
                <c:pt idx="290056">
                  <c:v>671.98876762074303</c:v>
                </c:pt>
                <c:pt idx="290057">
                  <c:v>671.99108437601706</c:v>
                </c:pt>
                <c:pt idx="290058">
                  <c:v>671.99340113129006</c:v>
                </c:pt>
                <c:pt idx="290059">
                  <c:v>671.99571788656397</c:v>
                </c:pt>
                <c:pt idx="290060">
                  <c:v>671.99803464183697</c:v>
                </c:pt>
                <c:pt idx="290061">
                  <c:v>672.00035139711099</c:v>
                </c:pt>
                <c:pt idx="290062">
                  <c:v>672.00266815238399</c:v>
                </c:pt>
                <c:pt idx="290063">
                  <c:v>672.00498490765801</c:v>
                </c:pt>
                <c:pt idx="290064">
                  <c:v>672.00730166293204</c:v>
                </c:pt>
                <c:pt idx="290065">
                  <c:v>672.00961841820504</c:v>
                </c:pt>
                <c:pt idx="290066">
                  <c:v>672.01193517347895</c:v>
                </c:pt>
                <c:pt idx="290067">
                  <c:v>672.01425192875195</c:v>
                </c:pt>
                <c:pt idx="290068">
                  <c:v>672.01656868402597</c:v>
                </c:pt>
                <c:pt idx="290069">
                  <c:v>672.01888543929897</c:v>
                </c:pt>
                <c:pt idx="290070">
                  <c:v>672.02120219457299</c:v>
                </c:pt>
                <c:pt idx="290071">
                  <c:v>672.02351894984702</c:v>
                </c:pt>
                <c:pt idx="290072">
                  <c:v>672.02583570512002</c:v>
                </c:pt>
                <c:pt idx="290073">
                  <c:v>672.02815246039404</c:v>
                </c:pt>
                <c:pt idx="290074">
                  <c:v>672.03046921566704</c:v>
                </c:pt>
                <c:pt idx="290075">
                  <c:v>672.03278597094095</c:v>
                </c:pt>
                <c:pt idx="290076">
                  <c:v>672.03510272621395</c:v>
                </c:pt>
                <c:pt idx="290077">
                  <c:v>672.03741948148797</c:v>
                </c:pt>
                <c:pt idx="290078">
                  <c:v>672.039736236762</c:v>
                </c:pt>
                <c:pt idx="290079">
                  <c:v>672.042052992035</c:v>
                </c:pt>
                <c:pt idx="290080">
                  <c:v>672.04436974730902</c:v>
                </c:pt>
                <c:pt idx="290081">
                  <c:v>672.04668650258202</c:v>
                </c:pt>
                <c:pt idx="290082">
                  <c:v>672.04900325785604</c:v>
                </c:pt>
                <c:pt idx="290083">
                  <c:v>672.05132001312904</c:v>
                </c:pt>
                <c:pt idx="290084">
                  <c:v>672.05363676840295</c:v>
                </c:pt>
                <c:pt idx="290085">
                  <c:v>672.05595352367698</c:v>
                </c:pt>
                <c:pt idx="290086">
                  <c:v>672.05827027894998</c:v>
                </c:pt>
                <c:pt idx="290087">
                  <c:v>672.060587034224</c:v>
                </c:pt>
                <c:pt idx="290088">
                  <c:v>672.062903789497</c:v>
                </c:pt>
                <c:pt idx="290089">
                  <c:v>672.06522054477102</c:v>
                </c:pt>
                <c:pt idx="290090">
                  <c:v>672.06753730004402</c:v>
                </c:pt>
                <c:pt idx="290091">
                  <c:v>672.06985405531805</c:v>
                </c:pt>
                <c:pt idx="290092">
                  <c:v>672.07217081059196</c:v>
                </c:pt>
                <c:pt idx="290093">
                  <c:v>672.07448756586496</c:v>
                </c:pt>
                <c:pt idx="290094">
                  <c:v>672.07680432113898</c:v>
                </c:pt>
                <c:pt idx="290095">
                  <c:v>672.07912107641198</c:v>
                </c:pt>
                <c:pt idx="290096">
                  <c:v>672.081437831686</c:v>
                </c:pt>
                <c:pt idx="290097">
                  <c:v>672.083754586959</c:v>
                </c:pt>
                <c:pt idx="290098">
                  <c:v>672.08607134223303</c:v>
                </c:pt>
                <c:pt idx="290099">
                  <c:v>672.08838809750705</c:v>
                </c:pt>
                <c:pt idx="290100">
                  <c:v>672.09070485278005</c:v>
                </c:pt>
                <c:pt idx="290101">
                  <c:v>672.09302160805396</c:v>
                </c:pt>
                <c:pt idx="290102">
                  <c:v>672.09533836332696</c:v>
                </c:pt>
                <c:pt idx="290103">
                  <c:v>672.09765511860098</c:v>
                </c:pt>
                <c:pt idx="290104">
                  <c:v>672.09997187387398</c:v>
                </c:pt>
                <c:pt idx="290105">
                  <c:v>672.10228862914801</c:v>
                </c:pt>
                <c:pt idx="290106">
                  <c:v>672.10460538442203</c:v>
                </c:pt>
                <c:pt idx="290107">
                  <c:v>672.10692213969503</c:v>
                </c:pt>
                <c:pt idx="290108">
                  <c:v>672.10923889496905</c:v>
                </c:pt>
                <c:pt idx="290109">
                  <c:v>672.11155565024205</c:v>
                </c:pt>
                <c:pt idx="290110">
                  <c:v>672.11387240551596</c:v>
                </c:pt>
                <c:pt idx="290111">
                  <c:v>672.11618916078896</c:v>
                </c:pt>
                <c:pt idx="290112">
                  <c:v>672.11850591606299</c:v>
                </c:pt>
                <c:pt idx="290113">
                  <c:v>672.12082267133599</c:v>
                </c:pt>
                <c:pt idx="290114">
                  <c:v>672.12313942661001</c:v>
                </c:pt>
                <c:pt idx="290115">
                  <c:v>672.12545618188403</c:v>
                </c:pt>
                <c:pt idx="290116">
                  <c:v>672.12777293715703</c:v>
                </c:pt>
                <c:pt idx="290117">
                  <c:v>672.13008969243106</c:v>
                </c:pt>
                <c:pt idx="290118">
                  <c:v>672.13240644770406</c:v>
                </c:pt>
                <c:pt idx="290119">
                  <c:v>672.13472320297797</c:v>
                </c:pt>
                <c:pt idx="290120">
                  <c:v>672.13703995825097</c:v>
                </c:pt>
                <c:pt idx="290121">
                  <c:v>672.13935671352499</c:v>
                </c:pt>
                <c:pt idx="290122">
                  <c:v>672.14167346879901</c:v>
                </c:pt>
                <c:pt idx="290123">
                  <c:v>672.14399022407201</c:v>
                </c:pt>
                <c:pt idx="290124">
                  <c:v>672.14630697934604</c:v>
                </c:pt>
                <c:pt idx="290125">
                  <c:v>672.14862373461904</c:v>
                </c:pt>
                <c:pt idx="290126">
                  <c:v>672.15094048989295</c:v>
                </c:pt>
                <c:pt idx="290127">
                  <c:v>672.15325724516595</c:v>
                </c:pt>
                <c:pt idx="290128">
                  <c:v>672.15557400043997</c:v>
                </c:pt>
                <c:pt idx="290129">
                  <c:v>672.15789075571399</c:v>
                </c:pt>
                <c:pt idx="290130">
                  <c:v>672.16020751098699</c:v>
                </c:pt>
                <c:pt idx="290131">
                  <c:v>672.16252426626102</c:v>
                </c:pt>
                <c:pt idx="290132">
                  <c:v>672.16484102153402</c:v>
                </c:pt>
                <c:pt idx="290133">
                  <c:v>672.16715777680804</c:v>
                </c:pt>
                <c:pt idx="290134">
                  <c:v>672.16947453208104</c:v>
                </c:pt>
                <c:pt idx="290135">
                  <c:v>672.17179128735495</c:v>
                </c:pt>
                <c:pt idx="290136">
                  <c:v>672.17410804262897</c:v>
                </c:pt>
                <c:pt idx="290137">
                  <c:v>672.17642479790197</c:v>
                </c:pt>
                <c:pt idx="290138">
                  <c:v>672.178741553176</c:v>
                </c:pt>
                <c:pt idx="290139">
                  <c:v>672.181058308449</c:v>
                </c:pt>
                <c:pt idx="290140">
                  <c:v>672.18337506372302</c:v>
                </c:pt>
                <c:pt idx="290141">
                  <c:v>672.18569181899602</c:v>
                </c:pt>
                <c:pt idx="290142">
                  <c:v>672.18800857427004</c:v>
                </c:pt>
                <c:pt idx="290143">
                  <c:v>672.19032532954395</c:v>
                </c:pt>
                <c:pt idx="290144">
                  <c:v>672.19264208481695</c:v>
                </c:pt>
                <c:pt idx="290145">
                  <c:v>672.19495884009098</c:v>
                </c:pt>
                <c:pt idx="290146">
                  <c:v>672.19727559536398</c:v>
                </c:pt>
                <c:pt idx="290147">
                  <c:v>672.199592350638</c:v>
                </c:pt>
                <c:pt idx="290148">
                  <c:v>672.201909105911</c:v>
                </c:pt>
                <c:pt idx="290149">
                  <c:v>672.20422586118502</c:v>
                </c:pt>
                <c:pt idx="290150">
                  <c:v>672.20654261645905</c:v>
                </c:pt>
                <c:pt idx="290151">
                  <c:v>672.20885937173205</c:v>
                </c:pt>
                <c:pt idx="290152">
                  <c:v>672.21117612700596</c:v>
                </c:pt>
                <c:pt idx="290153">
                  <c:v>672.21349288227896</c:v>
                </c:pt>
                <c:pt idx="290154">
                  <c:v>672.21580963755298</c:v>
                </c:pt>
                <c:pt idx="290155">
                  <c:v>672.21812639282598</c:v>
                </c:pt>
                <c:pt idx="290156">
                  <c:v>672.2204431481</c:v>
                </c:pt>
                <c:pt idx="290157">
                  <c:v>672.22275990337403</c:v>
                </c:pt>
                <c:pt idx="290158">
                  <c:v>672.22507665864703</c:v>
                </c:pt>
                <c:pt idx="290159">
                  <c:v>672.22739341392105</c:v>
                </c:pt>
                <c:pt idx="290160">
                  <c:v>672.22971016919405</c:v>
                </c:pt>
                <c:pt idx="290161">
                  <c:v>672.23202692446796</c:v>
                </c:pt>
                <c:pt idx="290162">
                  <c:v>672.23434367974096</c:v>
                </c:pt>
                <c:pt idx="290163">
                  <c:v>672.23666043501498</c:v>
                </c:pt>
                <c:pt idx="290164">
                  <c:v>672.23897719028798</c:v>
                </c:pt>
                <c:pt idx="290165">
                  <c:v>672.24129394556201</c:v>
                </c:pt>
                <c:pt idx="290166">
                  <c:v>672.24361070083603</c:v>
                </c:pt>
                <c:pt idx="290167">
                  <c:v>672.24592745610903</c:v>
                </c:pt>
                <c:pt idx="290168">
                  <c:v>672.24824421138305</c:v>
                </c:pt>
                <c:pt idx="290169">
                  <c:v>672.25056096665605</c:v>
                </c:pt>
                <c:pt idx="290170">
                  <c:v>672.25287772192996</c:v>
                </c:pt>
                <c:pt idx="290171">
                  <c:v>672.25519447720296</c:v>
                </c:pt>
                <c:pt idx="290172">
                  <c:v>672.25751123247699</c:v>
                </c:pt>
                <c:pt idx="290173">
                  <c:v>672.25982798775101</c:v>
                </c:pt>
                <c:pt idx="290174">
                  <c:v>672.26214474302401</c:v>
                </c:pt>
                <c:pt idx="290175">
                  <c:v>672.26446149829803</c:v>
                </c:pt>
                <c:pt idx="290176">
                  <c:v>672.26677825357103</c:v>
                </c:pt>
                <c:pt idx="290177">
                  <c:v>672.26909500884506</c:v>
                </c:pt>
                <c:pt idx="290178">
                  <c:v>672.27141176411806</c:v>
                </c:pt>
                <c:pt idx="290179">
                  <c:v>672.27372851939197</c:v>
                </c:pt>
                <c:pt idx="290180">
                  <c:v>672.27604527466599</c:v>
                </c:pt>
                <c:pt idx="290181">
                  <c:v>672.27836202993899</c:v>
                </c:pt>
                <c:pt idx="290182">
                  <c:v>672.28067878521301</c:v>
                </c:pt>
                <c:pt idx="290183">
                  <c:v>672.28299554048601</c:v>
                </c:pt>
                <c:pt idx="290184">
                  <c:v>672.28531229576004</c:v>
                </c:pt>
                <c:pt idx="290185">
                  <c:v>672.28762905103304</c:v>
                </c:pt>
                <c:pt idx="290186">
                  <c:v>672.28994580630695</c:v>
                </c:pt>
                <c:pt idx="290187">
                  <c:v>672.29226256158097</c:v>
                </c:pt>
                <c:pt idx="290188">
                  <c:v>672.29457931685397</c:v>
                </c:pt>
                <c:pt idx="290189">
                  <c:v>672.29689607212799</c:v>
                </c:pt>
                <c:pt idx="290190">
                  <c:v>672.29921282740099</c:v>
                </c:pt>
                <c:pt idx="290191">
                  <c:v>672.30152958267502</c:v>
                </c:pt>
                <c:pt idx="290192">
                  <c:v>672.30384633794802</c:v>
                </c:pt>
                <c:pt idx="290193">
                  <c:v>672.30616309322204</c:v>
                </c:pt>
                <c:pt idx="290194">
                  <c:v>672.30847984849595</c:v>
                </c:pt>
                <c:pt idx="290195">
                  <c:v>672.31079660376895</c:v>
                </c:pt>
                <c:pt idx="290196">
                  <c:v>672.31311335904297</c:v>
                </c:pt>
                <c:pt idx="290197">
                  <c:v>672.31543011431597</c:v>
                </c:pt>
                <c:pt idx="290198">
                  <c:v>672.31774686959</c:v>
                </c:pt>
                <c:pt idx="290199">
                  <c:v>672.320063624863</c:v>
                </c:pt>
                <c:pt idx="290200">
                  <c:v>672.32238038013702</c:v>
                </c:pt>
                <c:pt idx="290201">
                  <c:v>672.32469713541104</c:v>
                </c:pt>
                <c:pt idx="290202">
                  <c:v>672.32701389068404</c:v>
                </c:pt>
                <c:pt idx="290203">
                  <c:v>672.32933064595795</c:v>
                </c:pt>
                <c:pt idx="290204">
                  <c:v>672.33164740123095</c:v>
                </c:pt>
                <c:pt idx="290205">
                  <c:v>672.33396415650498</c:v>
                </c:pt>
                <c:pt idx="290206">
                  <c:v>672.33628091177798</c:v>
                </c:pt>
                <c:pt idx="290207">
                  <c:v>672.338597667052</c:v>
                </c:pt>
                <c:pt idx="290208">
                  <c:v>672.34091442232602</c:v>
                </c:pt>
                <c:pt idx="290209">
                  <c:v>672.34323117759902</c:v>
                </c:pt>
                <c:pt idx="290210">
                  <c:v>672.34554793287305</c:v>
                </c:pt>
                <c:pt idx="290211">
                  <c:v>672.34786468814605</c:v>
                </c:pt>
                <c:pt idx="290212">
                  <c:v>672.35018144341996</c:v>
                </c:pt>
                <c:pt idx="290213">
                  <c:v>672.35249819869296</c:v>
                </c:pt>
                <c:pt idx="290214">
                  <c:v>672.35481495396698</c:v>
                </c:pt>
                <c:pt idx="290215">
                  <c:v>672.35713170923998</c:v>
                </c:pt>
                <c:pt idx="290216">
                  <c:v>672.359448464514</c:v>
                </c:pt>
                <c:pt idx="290217">
                  <c:v>672.36176521978803</c:v>
                </c:pt>
                <c:pt idx="290218">
                  <c:v>672.36408197506103</c:v>
                </c:pt>
                <c:pt idx="290219">
                  <c:v>672.36639873033505</c:v>
                </c:pt>
                <c:pt idx="290220">
                  <c:v>672.36871548560805</c:v>
                </c:pt>
                <c:pt idx="290221">
                  <c:v>672.37103224088196</c:v>
                </c:pt>
                <c:pt idx="290222">
                  <c:v>672.37334899615496</c:v>
                </c:pt>
                <c:pt idx="290223">
                  <c:v>672.37566575142898</c:v>
                </c:pt>
                <c:pt idx="290224">
                  <c:v>672.37798250670301</c:v>
                </c:pt>
                <c:pt idx="290225">
                  <c:v>672.38029926197601</c:v>
                </c:pt>
                <c:pt idx="290226">
                  <c:v>672.38261601725003</c:v>
                </c:pt>
                <c:pt idx="290227">
                  <c:v>672.38493277252303</c:v>
                </c:pt>
                <c:pt idx="290228">
                  <c:v>672.38724952779705</c:v>
                </c:pt>
                <c:pt idx="290229">
                  <c:v>672.38956628307005</c:v>
                </c:pt>
                <c:pt idx="290230">
                  <c:v>672.39188303834396</c:v>
                </c:pt>
                <c:pt idx="290231">
                  <c:v>672.39419979361799</c:v>
                </c:pt>
                <c:pt idx="290232">
                  <c:v>672.39651654889099</c:v>
                </c:pt>
                <c:pt idx="290233">
                  <c:v>672.39883330416501</c:v>
                </c:pt>
                <c:pt idx="290234">
                  <c:v>672.40115005943801</c:v>
                </c:pt>
                <c:pt idx="290235">
                  <c:v>672.40346681471203</c:v>
                </c:pt>
                <c:pt idx="290236">
                  <c:v>672.40578356998503</c:v>
                </c:pt>
                <c:pt idx="290237">
                  <c:v>672.40810032525906</c:v>
                </c:pt>
                <c:pt idx="290238">
                  <c:v>672.41041708053297</c:v>
                </c:pt>
                <c:pt idx="290239">
                  <c:v>672.41273383580597</c:v>
                </c:pt>
                <c:pt idx="290240">
                  <c:v>672.41505059107999</c:v>
                </c:pt>
                <c:pt idx="290241">
                  <c:v>672.41736734635299</c:v>
                </c:pt>
                <c:pt idx="290242">
                  <c:v>672.41968410162701</c:v>
                </c:pt>
                <c:pt idx="290243">
                  <c:v>672.42200085690001</c:v>
                </c:pt>
                <c:pt idx="290244">
                  <c:v>672.42431761217404</c:v>
                </c:pt>
                <c:pt idx="290245">
                  <c:v>672.42663436744795</c:v>
                </c:pt>
                <c:pt idx="290246">
                  <c:v>672.42895112272095</c:v>
                </c:pt>
                <c:pt idx="290247">
                  <c:v>672.43126787799497</c:v>
                </c:pt>
                <c:pt idx="290248">
                  <c:v>672.43358463326797</c:v>
                </c:pt>
                <c:pt idx="290249">
                  <c:v>672.43590138854199</c:v>
                </c:pt>
                <c:pt idx="290250">
                  <c:v>672.43821814381499</c:v>
                </c:pt>
                <c:pt idx="290251">
                  <c:v>672.44053489908902</c:v>
                </c:pt>
                <c:pt idx="290252">
                  <c:v>672.44285165436304</c:v>
                </c:pt>
                <c:pt idx="290253">
                  <c:v>672.44516840963604</c:v>
                </c:pt>
                <c:pt idx="290254">
                  <c:v>672.44748516490995</c:v>
                </c:pt>
                <c:pt idx="290255">
                  <c:v>672.44980192018295</c:v>
                </c:pt>
                <c:pt idx="290256">
                  <c:v>672.45211867545697</c:v>
                </c:pt>
                <c:pt idx="290257">
                  <c:v>672.45443543072997</c:v>
                </c:pt>
                <c:pt idx="290258">
                  <c:v>672.456752186004</c:v>
                </c:pt>
                <c:pt idx="290259">
                  <c:v>672.45906894127802</c:v>
                </c:pt>
                <c:pt idx="290260">
                  <c:v>672.46138569655102</c:v>
                </c:pt>
                <c:pt idx="290261">
                  <c:v>672.46370245182504</c:v>
                </c:pt>
                <c:pt idx="290262">
                  <c:v>672.46601920709804</c:v>
                </c:pt>
                <c:pt idx="290263">
                  <c:v>672.46833596237195</c:v>
                </c:pt>
                <c:pt idx="290264">
                  <c:v>672.47065271764495</c:v>
                </c:pt>
                <c:pt idx="290265">
                  <c:v>672.47296947291898</c:v>
                </c:pt>
                <c:pt idx="290266">
                  <c:v>672.47528622819198</c:v>
                </c:pt>
                <c:pt idx="290267">
                  <c:v>672.477602983466</c:v>
                </c:pt>
                <c:pt idx="290268">
                  <c:v>672.47991973874002</c:v>
                </c:pt>
                <c:pt idx="290269">
                  <c:v>672.48223649401302</c:v>
                </c:pt>
                <c:pt idx="290270">
                  <c:v>672.48455324928705</c:v>
                </c:pt>
                <c:pt idx="290271">
                  <c:v>672.48687000456005</c:v>
                </c:pt>
                <c:pt idx="290272">
                  <c:v>672.48918675983396</c:v>
                </c:pt>
                <c:pt idx="290273">
                  <c:v>672.49150351510696</c:v>
                </c:pt>
                <c:pt idx="290274">
                  <c:v>672.49382027038098</c:v>
                </c:pt>
                <c:pt idx="290275">
                  <c:v>672.496137025655</c:v>
                </c:pt>
                <c:pt idx="290276">
                  <c:v>672.498453780928</c:v>
                </c:pt>
                <c:pt idx="290277">
                  <c:v>672.50077053620203</c:v>
                </c:pt>
                <c:pt idx="290278">
                  <c:v>672.50308729147503</c:v>
                </c:pt>
                <c:pt idx="290279">
                  <c:v>672.50540404674905</c:v>
                </c:pt>
                <c:pt idx="290280">
                  <c:v>672.50772080202205</c:v>
                </c:pt>
                <c:pt idx="290281">
                  <c:v>672.51003755729596</c:v>
                </c:pt>
                <c:pt idx="290282">
                  <c:v>672.51235431256998</c:v>
                </c:pt>
                <c:pt idx="290283">
                  <c:v>672.51467106784298</c:v>
                </c:pt>
                <c:pt idx="290284">
                  <c:v>672.51698782311701</c:v>
                </c:pt>
                <c:pt idx="290285">
                  <c:v>672.51930457839001</c:v>
                </c:pt>
                <c:pt idx="290286">
                  <c:v>672.52162133366403</c:v>
                </c:pt>
                <c:pt idx="290287">
                  <c:v>672.52393808893703</c:v>
                </c:pt>
                <c:pt idx="290288">
                  <c:v>672.52625484421105</c:v>
                </c:pt>
                <c:pt idx="290289">
                  <c:v>672.52857159948496</c:v>
                </c:pt>
                <c:pt idx="290290">
                  <c:v>672.53088835475796</c:v>
                </c:pt>
                <c:pt idx="290291">
                  <c:v>672.53320511003199</c:v>
                </c:pt>
                <c:pt idx="290292">
                  <c:v>672.53552186530499</c:v>
                </c:pt>
                <c:pt idx="290293">
                  <c:v>672.53783862057901</c:v>
                </c:pt>
                <c:pt idx="290294">
                  <c:v>672.54015537585201</c:v>
                </c:pt>
                <c:pt idx="290295">
                  <c:v>672.54247213112603</c:v>
                </c:pt>
                <c:pt idx="290296">
                  <c:v>672.54478888640006</c:v>
                </c:pt>
                <c:pt idx="290297">
                  <c:v>672.54710564167306</c:v>
                </c:pt>
                <c:pt idx="290298">
                  <c:v>672.54942239694697</c:v>
                </c:pt>
                <c:pt idx="290299">
                  <c:v>672.55173915221997</c:v>
                </c:pt>
                <c:pt idx="290300">
                  <c:v>672.55405590749399</c:v>
                </c:pt>
                <c:pt idx="290301">
                  <c:v>672.55637266276699</c:v>
                </c:pt>
                <c:pt idx="290302">
                  <c:v>672.55868941804101</c:v>
                </c:pt>
                <c:pt idx="290303">
                  <c:v>672.56100617331504</c:v>
                </c:pt>
                <c:pt idx="290304">
                  <c:v>672.56332292858804</c:v>
                </c:pt>
                <c:pt idx="290305">
                  <c:v>672.56563968386195</c:v>
                </c:pt>
                <c:pt idx="290306">
                  <c:v>672.56795643913495</c:v>
                </c:pt>
                <c:pt idx="290307">
                  <c:v>672.57027319440897</c:v>
                </c:pt>
                <c:pt idx="290308">
                  <c:v>672.57258994968197</c:v>
                </c:pt>
                <c:pt idx="290309">
                  <c:v>672.57490670495599</c:v>
                </c:pt>
                <c:pt idx="290310">
                  <c:v>672.57722346022899</c:v>
                </c:pt>
                <c:pt idx="290311">
                  <c:v>672.57954021550302</c:v>
                </c:pt>
                <c:pt idx="290312">
                  <c:v>672.58185697077704</c:v>
                </c:pt>
                <c:pt idx="290313">
                  <c:v>672.58417372605004</c:v>
                </c:pt>
                <c:pt idx="290314">
                  <c:v>672.58649048132395</c:v>
                </c:pt>
                <c:pt idx="290315">
                  <c:v>672.58880723659695</c:v>
                </c:pt>
                <c:pt idx="290316">
                  <c:v>672.59112399187097</c:v>
                </c:pt>
                <c:pt idx="290317">
                  <c:v>672.59344074714397</c:v>
                </c:pt>
                <c:pt idx="290318">
                  <c:v>672.595757502418</c:v>
                </c:pt>
                <c:pt idx="290319">
                  <c:v>672.59807425769202</c:v>
                </c:pt>
                <c:pt idx="290320">
                  <c:v>672.60039101296502</c:v>
                </c:pt>
                <c:pt idx="290321">
                  <c:v>672.60270776823904</c:v>
                </c:pt>
                <c:pt idx="290322">
                  <c:v>672.60502452351204</c:v>
                </c:pt>
                <c:pt idx="290323">
                  <c:v>672.60734127878595</c:v>
                </c:pt>
                <c:pt idx="290324">
                  <c:v>672.60965803405895</c:v>
                </c:pt>
                <c:pt idx="290325">
                  <c:v>672.61197478933298</c:v>
                </c:pt>
                <c:pt idx="290326">
                  <c:v>672.614291544607</c:v>
                </c:pt>
                <c:pt idx="290327">
                  <c:v>672.61660829988</c:v>
                </c:pt>
                <c:pt idx="290328">
                  <c:v>672.61892505515402</c:v>
                </c:pt>
                <c:pt idx="290329">
                  <c:v>672.62124181042702</c:v>
                </c:pt>
                <c:pt idx="290330">
                  <c:v>672.62355856570105</c:v>
                </c:pt>
                <c:pt idx="290331">
                  <c:v>672.62587532097405</c:v>
                </c:pt>
                <c:pt idx="290332">
                  <c:v>672.62819207624796</c:v>
                </c:pt>
                <c:pt idx="290333">
                  <c:v>672.63050883152198</c:v>
                </c:pt>
                <c:pt idx="290334">
                  <c:v>672.63282558679498</c:v>
                </c:pt>
                <c:pt idx="290335">
                  <c:v>672.635142342069</c:v>
                </c:pt>
                <c:pt idx="290336">
                  <c:v>672.637459097342</c:v>
                </c:pt>
                <c:pt idx="290337">
                  <c:v>672.63977585261603</c:v>
                </c:pt>
                <c:pt idx="290338">
                  <c:v>672.64209260788903</c:v>
                </c:pt>
                <c:pt idx="290339">
                  <c:v>672.64440936316305</c:v>
                </c:pt>
                <c:pt idx="290340">
                  <c:v>672.64672611843696</c:v>
                </c:pt>
                <c:pt idx="290341">
                  <c:v>672.64904287370996</c:v>
                </c:pt>
                <c:pt idx="290342">
                  <c:v>672.65135962898398</c:v>
                </c:pt>
                <c:pt idx="290343">
                  <c:v>672.65367638425698</c:v>
                </c:pt>
                <c:pt idx="290344">
                  <c:v>672.65599313953101</c:v>
                </c:pt>
                <c:pt idx="290345">
                  <c:v>672.65830989480401</c:v>
                </c:pt>
                <c:pt idx="290346">
                  <c:v>672.66062665007803</c:v>
                </c:pt>
                <c:pt idx="290347">
                  <c:v>672.66294340535205</c:v>
                </c:pt>
                <c:pt idx="290348">
                  <c:v>672.66526016062505</c:v>
                </c:pt>
                <c:pt idx="290349">
                  <c:v>672.66757691589896</c:v>
                </c:pt>
                <c:pt idx="290350">
                  <c:v>672.66989367117196</c:v>
                </c:pt>
                <c:pt idx="290351">
                  <c:v>672.67221042644599</c:v>
                </c:pt>
                <c:pt idx="290352">
                  <c:v>672.67452718171899</c:v>
                </c:pt>
                <c:pt idx="290353">
                  <c:v>672.67684393699301</c:v>
                </c:pt>
                <c:pt idx="290354">
                  <c:v>672.67916069226703</c:v>
                </c:pt>
                <c:pt idx="290355">
                  <c:v>672.68147744754003</c:v>
                </c:pt>
                <c:pt idx="290356">
                  <c:v>672.68379420281406</c:v>
                </c:pt>
                <c:pt idx="290357">
                  <c:v>672.68611095808706</c:v>
                </c:pt>
                <c:pt idx="290358">
                  <c:v>672.68842771336097</c:v>
                </c:pt>
                <c:pt idx="290359">
                  <c:v>672.69074446863397</c:v>
                </c:pt>
                <c:pt idx="290360">
                  <c:v>672.69306122390799</c:v>
                </c:pt>
                <c:pt idx="290361">
                  <c:v>672.69537797918099</c:v>
                </c:pt>
                <c:pt idx="290362">
                  <c:v>672.69769473445501</c:v>
                </c:pt>
                <c:pt idx="290363">
                  <c:v>672.70001148972904</c:v>
                </c:pt>
                <c:pt idx="290364">
                  <c:v>672.70232824500204</c:v>
                </c:pt>
                <c:pt idx="290365">
                  <c:v>672.70464500027595</c:v>
                </c:pt>
                <c:pt idx="290366">
                  <c:v>672.70696175554895</c:v>
                </c:pt>
                <c:pt idx="290367">
                  <c:v>672.70927851082297</c:v>
                </c:pt>
                <c:pt idx="290368">
                  <c:v>672.71159526609597</c:v>
                </c:pt>
                <c:pt idx="290369">
                  <c:v>672.71391202136999</c:v>
                </c:pt>
                <c:pt idx="290370">
                  <c:v>672.71622877664402</c:v>
                </c:pt>
                <c:pt idx="290371">
                  <c:v>672.71854553191702</c:v>
                </c:pt>
                <c:pt idx="290372">
                  <c:v>672.72086228719104</c:v>
                </c:pt>
                <c:pt idx="290373">
                  <c:v>672.72317904246404</c:v>
                </c:pt>
                <c:pt idx="290374">
                  <c:v>672.72549579773795</c:v>
                </c:pt>
                <c:pt idx="290375">
                  <c:v>672.72781255301095</c:v>
                </c:pt>
                <c:pt idx="290376">
                  <c:v>672.73012930828497</c:v>
                </c:pt>
                <c:pt idx="290377">
                  <c:v>672.732446063559</c:v>
                </c:pt>
                <c:pt idx="290378">
                  <c:v>672.734762818832</c:v>
                </c:pt>
                <c:pt idx="290379">
                  <c:v>672.73707957410602</c:v>
                </c:pt>
                <c:pt idx="290380">
                  <c:v>672.73939632937902</c:v>
                </c:pt>
                <c:pt idx="290381">
                  <c:v>672.74171308465304</c:v>
                </c:pt>
                <c:pt idx="290382">
                  <c:v>672.74402983992604</c:v>
                </c:pt>
                <c:pt idx="290383">
                  <c:v>672.74634659519995</c:v>
                </c:pt>
                <c:pt idx="290384">
                  <c:v>672.74866335047398</c:v>
                </c:pt>
                <c:pt idx="290385">
                  <c:v>672.75098010574698</c:v>
                </c:pt>
                <c:pt idx="290386">
                  <c:v>672.753296861021</c:v>
                </c:pt>
                <c:pt idx="290387">
                  <c:v>672.755613616294</c:v>
                </c:pt>
                <c:pt idx="290388">
                  <c:v>672.75793037156802</c:v>
                </c:pt>
                <c:pt idx="290389">
                  <c:v>672.76024712684102</c:v>
                </c:pt>
                <c:pt idx="290390">
                  <c:v>672.76256388211505</c:v>
                </c:pt>
                <c:pt idx="290391">
                  <c:v>672.76488063738896</c:v>
                </c:pt>
                <c:pt idx="290392">
                  <c:v>672.76719739266196</c:v>
                </c:pt>
                <c:pt idx="290393">
                  <c:v>672.76951414793598</c:v>
                </c:pt>
                <c:pt idx="290394">
                  <c:v>672.77183090320898</c:v>
                </c:pt>
                <c:pt idx="290395">
                  <c:v>672.774147658483</c:v>
                </c:pt>
                <c:pt idx="290396">
                  <c:v>672.776464413756</c:v>
                </c:pt>
                <c:pt idx="290397">
                  <c:v>672.77878116903003</c:v>
                </c:pt>
                <c:pt idx="290398">
                  <c:v>672.78109792430405</c:v>
                </c:pt>
                <c:pt idx="290399">
                  <c:v>672.78341467957705</c:v>
                </c:pt>
                <c:pt idx="290400">
                  <c:v>672.78573143485096</c:v>
                </c:pt>
                <c:pt idx="290401">
                  <c:v>672.78804819012396</c:v>
                </c:pt>
                <c:pt idx="290402">
                  <c:v>672.79036494539798</c:v>
                </c:pt>
                <c:pt idx="290403">
                  <c:v>672.79268170067098</c:v>
                </c:pt>
                <c:pt idx="290404">
                  <c:v>672.79499845594501</c:v>
                </c:pt>
                <c:pt idx="290405">
                  <c:v>672.79731521121903</c:v>
                </c:pt>
                <c:pt idx="290406">
                  <c:v>672.79963196649203</c:v>
                </c:pt>
                <c:pt idx="290407">
                  <c:v>672.80194872176605</c:v>
                </c:pt>
                <c:pt idx="290408">
                  <c:v>672.80426547703905</c:v>
                </c:pt>
                <c:pt idx="290409">
                  <c:v>672.80658223231296</c:v>
                </c:pt>
                <c:pt idx="290410">
                  <c:v>672.80889898758596</c:v>
                </c:pt>
                <c:pt idx="290411">
                  <c:v>672.81121574285999</c:v>
                </c:pt>
                <c:pt idx="290412">
                  <c:v>672.81353249813299</c:v>
                </c:pt>
                <c:pt idx="290413">
                  <c:v>672.81584925340701</c:v>
                </c:pt>
                <c:pt idx="290414">
                  <c:v>672.81816600868103</c:v>
                </c:pt>
                <c:pt idx="290415">
                  <c:v>672.82048276395403</c:v>
                </c:pt>
                <c:pt idx="290416">
                  <c:v>672.82279951922806</c:v>
                </c:pt>
                <c:pt idx="290417">
                  <c:v>672.82511627450106</c:v>
                </c:pt>
                <c:pt idx="290418">
                  <c:v>672.82743302977497</c:v>
                </c:pt>
                <c:pt idx="290419">
                  <c:v>672.82974978504797</c:v>
                </c:pt>
                <c:pt idx="290420">
                  <c:v>672.83206654032199</c:v>
                </c:pt>
                <c:pt idx="290421">
                  <c:v>672.83438329559601</c:v>
                </c:pt>
                <c:pt idx="290422">
                  <c:v>672.83670005086901</c:v>
                </c:pt>
                <c:pt idx="290423">
                  <c:v>672.83901680614304</c:v>
                </c:pt>
                <c:pt idx="290424">
                  <c:v>672.84133356141604</c:v>
                </c:pt>
                <c:pt idx="290425">
                  <c:v>672.84365031668995</c:v>
                </c:pt>
                <c:pt idx="290426">
                  <c:v>672.84596707196295</c:v>
                </c:pt>
                <c:pt idx="290427">
                  <c:v>672.84828382723697</c:v>
                </c:pt>
                <c:pt idx="290428">
                  <c:v>672.85060058251099</c:v>
                </c:pt>
                <c:pt idx="290429">
                  <c:v>672.85291733778399</c:v>
                </c:pt>
                <c:pt idx="290430">
                  <c:v>672.85523409305802</c:v>
                </c:pt>
                <c:pt idx="290431">
                  <c:v>672.85755084833102</c:v>
                </c:pt>
                <c:pt idx="290432">
                  <c:v>672.85986760360504</c:v>
                </c:pt>
                <c:pt idx="290433">
                  <c:v>672.86218435887804</c:v>
                </c:pt>
                <c:pt idx="290434">
                  <c:v>672.86450111415195</c:v>
                </c:pt>
                <c:pt idx="290435">
                  <c:v>672.86681786942597</c:v>
                </c:pt>
                <c:pt idx="290436">
                  <c:v>672.86913462469897</c:v>
                </c:pt>
                <c:pt idx="290437">
                  <c:v>672.871451379973</c:v>
                </c:pt>
                <c:pt idx="290438">
                  <c:v>672.873768135246</c:v>
                </c:pt>
                <c:pt idx="290439">
                  <c:v>672.87608489052002</c:v>
                </c:pt>
                <c:pt idx="290440">
                  <c:v>672.87840164579302</c:v>
                </c:pt>
                <c:pt idx="290441">
                  <c:v>672.88071840106704</c:v>
                </c:pt>
                <c:pt idx="290442">
                  <c:v>672.88303515634095</c:v>
                </c:pt>
                <c:pt idx="290443">
                  <c:v>672.88535191161395</c:v>
                </c:pt>
                <c:pt idx="290444">
                  <c:v>672.88766866688798</c:v>
                </c:pt>
                <c:pt idx="290445">
                  <c:v>672.88998542216098</c:v>
                </c:pt>
                <c:pt idx="290446">
                  <c:v>672.892302177435</c:v>
                </c:pt>
                <c:pt idx="290447">
                  <c:v>672.894618932708</c:v>
                </c:pt>
                <c:pt idx="290448">
                  <c:v>672.89693568798202</c:v>
                </c:pt>
                <c:pt idx="290449">
                  <c:v>672.89925244325605</c:v>
                </c:pt>
                <c:pt idx="290450">
                  <c:v>672.90156919852905</c:v>
                </c:pt>
                <c:pt idx="290451">
                  <c:v>672.90388595380296</c:v>
                </c:pt>
                <c:pt idx="290452">
                  <c:v>672.90620270907596</c:v>
                </c:pt>
                <c:pt idx="290453">
                  <c:v>672.90851946434998</c:v>
                </c:pt>
                <c:pt idx="290454">
                  <c:v>672.91083621962298</c:v>
                </c:pt>
                <c:pt idx="290455">
                  <c:v>672.913152974897</c:v>
                </c:pt>
                <c:pt idx="290456">
                  <c:v>672.91546973017103</c:v>
                </c:pt>
                <c:pt idx="290457">
                  <c:v>672.91778648544403</c:v>
                </c:pt>
                <c:pt idx="290458">
                  <c:v>672.92010324071805</c:v>
                </c:pt>
                <c:pt idx="290459">
                  <c:v>672.92241999599105</c:v>
                </c:pt>
                <c:pt idx="290460">
                  <c:v>672.92473675126496</c:v>
                </c:pt>
                <c:pt idx="290461">
                  <c:v>672.92705350653796</c:v>
                </c:pt>
                <c:pt idx="290462">
                  <c:v>672.92937026181198</c:v>
                </c:pt>
                <c:pt idx="290463">
                  <c:v>672.93168701708498</c:v>
                </c:pt>
                <c:pt idx="290464">
                  <c:v>672.93400377235901</c:v>
                </c:pt>
                <c:pt idx="290465">
                  <c:v>672.93632052763303</c:v>
                </c:pt>
                <c:pt idx="290466">
                  <c:v>672.93863728290603</c:v>
                </c:pt>
                <c:pt idx="290467">
                  <c:v>672.94095403818005</c:v>
                </c:pt>
                <c:pt idx="290468">
                  <c:v>672.94327079345305</c:v>
                </c:pt>
                <c:pt idx="290469">
                  <c:v>672.94558754872696</c:v>
                </c:pt>
                <c:pt idx="290470">
                  <c:v>672.94790430399996</c:v>
                </c:pt>
                <c:pt idx="290471">
                  <c:v>672.95022105927399</c:v>
                </c:pt>
                <c:pt idx="290472">
                  <c:v>672.95253781454801</c:v>
                </c:pt>
                <c:pt idx="290473">
                  <c:v>672.95485456982101</c:v>
                </c:pt>
                <c:pt idx="290474">
                  <c:v>672.95717132509503</c:v>
                </c:pt>
                <c:pt idx="290475">
                  <c:v>672.95948808036803</c:v>
                </c:pt>
                <c:pt idx="290476">
                  <c:v>672.96180483564206</c:v>
                </c:pt>
                <c:pt idx="290477">
                  <c:v>672.96412159091506</c:v>
                </c:pt>
                <c:pt idx="290478">
                  <c:v>672.96643834618897</c:v>
                </c:pt>
                <c:pt idx="290479">
                  <c:v>672.96875510146299</c:v>
                </c:pt>
                <c:pt idx="290480">
                  <c:v>672.97107185673599</c:v>
                </c:pt>
                <c:pt idx="290481">
                  <c:v>672.97338861201001</c:v>
                </c:pt>
                <c:pt idx="290482">
                  <c:v>672.97570536728301</c:v>
                </c:pt>
                <c:pt idx="290483">
                  <c:v>672.97802212255704</c:v>
                </c:pt>
                <c:pt idx="290484">
                  <c:v>672.98033887783004</c:v>
                </c:pt>
                <c:pt idx="290485">
                  <c:v>672.98265563310395</c:v>
                </c:pt>
                <c:pt idx="290486">
                  <c:v>672.98497238837797</c:v>
                </c:pt>
                <c:pt idx="290487">
                  <c:v>672.98728914365097</c:v>
                </c:pt>
                <c:pt idx="290488">
                  <c:v>672.98960589892499</c:v>
                </c:pt>
                <c:pt idx="290489">
                  <c:v>672.99192265419799</c:v>
                </c:pt>
                <c:pt idx="290490">
                  <c:v>672.99423940947202</c:v>
                </c:pt>
                <c:pt idx="290491">
                  <c:v>672.99655616474502</c:v>
                </c:pt>
                <c:pt idx="290492">
                  <c:v>672.99887292001904</c:v>
                </c:pt>
                <c:pt idx="290493">
                  <c:v>673.00118967529295</c:v>
                </c:pt>
                <c:pt idx="290494">
                  <c:v>673.00350643056595</c:v>
                </c:pt>
                <c:pt idx="290495">
                  <c:v>673.00582318583997</c:v>
                </c:pt>
                <c:pt idx="290496">
                  <c:v>673.00813994111297</c:v>
                </c:pt>
                <c:pt idx="290497">
                  <c:v>673.010456696387</c:v>
                </c:pt>
                <c:pt idx="290498">
                  <c:v>673.01277345166</c:v>
                </c:pt>
                <c:pt idx="290499">
                  <c:v>673.01509020693402</c:v>
                </c:pt>
                <c:pt idx="290500">
                  <c:v>673.01740696220804</c:v>
                </c:pt>
                <c:pt idx="290501">
                  <c:v>673.01972371748104</c:v>
                </c:pt>
                <c:pt idx="290502">
                  <c:v>673.02204047275495</c:v>
                </c:pt>
                <c:pt idx="290503">
                  <c:v>673.02435722802795</c:v>
                </c:pt>
                <c:pt idx="290504">
                  <c:v>673.02667398330198</c:v>
                </c:pt>
                <c:pt idx="290505">
                  <c:v>673.02899073857498</c:v>
                </c:pt>
                <c:pt idx="290506">
                  <c:v>673.031307493849</c:v>
                </c:pt>
                <c:pt idx="290507">
                  <c:v>673.03362424912302</c:v>
                </c:pt>
                <c:pt idx="290508">
                  <c:v>673.03594100439602</c:v>
                </c:pt>
                <c:pt idx="290509">
                  <c:v>673.03825775967005</c:v>
                </c:pt>
                <c:pt idx="290510">
                  <c:v>673.04057451494305</c:v>
                </c:pt>
                <c:pt idx="290511">
                  <c:v>673.04289127021696</c:v>
                </c:pt>
                <c:pt idx="290512">
                  <c:v>673.04520802548996</c:v>
                </c:pt>
                <c:pt idx="290513">
                  <c:v>673.04752478076398</c:v>
                </c:pt>
                <c:pt idx="290514">
                  <c:v>673.04984153603698</c:v>
                </c:pt>
                <c:pt idx="290515">
                  <c:v>673.052158291311</c:v>
                </c:pt>
                <c:pt idx="290516">
                  <c:v>673.05447504658503</c:v>
                </c:pt>
                <c:pt idx="290517">
                  <c:v>673.05679180185803</c:v>
                </c:pt>
                <c:pt idx="290518">
                  <c:v>673.05910855713205</c:v>
                </c:pt>
                <c:pt idx="290519">
                  <c:v>673.06142531240505</c:v>
                </c:pt>
                <c:pt idx="290520">
                  <c:v>673.06374206767896</c:v>
                </c:pt>
                <c:pt idx="290521">
                  <c:v>673.06605882295196</c:v>
                </c:pt>
                <c:pt idx="290522">
                  <c:v>673.06837557822598</c:v>
                </c:pt>
                <c:pt idx="290523">
                  <c:v>673.07069233350001</c:v>
                </c:pt>
                <c:pt idx="290524">
                  <c:v>673.07300908877301</c:v>
                </c:pt>
                <c:pt idx="290525">
                  <c:v>673.07532584404703</c:v>
                </c:pt>
                <c:pt idx="290526">
                  <c:v>673.07764259932003</c:v>
                </c:pt>
                <c:pt idx="290527">
                  <c:v>673.07995935459405</c:v>
                </c:pt>
                <c:pt idx="290528">
                  <c:v>673.08227610986705</c:v>
                </c:pt>
                <c:pt idx="290529">
                  <c:v>673.08459286514096</c:v>
                </c:pt>
                <c:pt idx="290530">
                  <c:v>673.08690962041499</c:v>
                </c:pt>
                <c:pt idx="290531">
                  <c:v>673.08922637568799</c:v>
                </c:pt>
                <c:pt idx="290532">
                  <c:v>673.09154313096201</c:v>
                </c:pt>
                <c:pt idx="290533">
                  <c:v>673.09385988623501</c:v>
                </c:pt>
                <c:pt idx="290534">
                  <c:v>673.09617664150903</c:v>
                </c:pt>
                <c:pt idx="290535">
                  <c:v>673.09849339678203</c:v>
                </c:pt>
                <c:pt idx="290536">
                  <c:v>673.10081015205606</c:v>
                </c:pt>
                <c:pt idx="290537">
                  <c:v>673.10312690732997</c:v>
                </c:pt>
                <c:pt idx="290538">
                  <c:v>673.10544366260297</c:v>
                </c:pt>
                <c:pt idx="290539">
                  <c:v>673.10776041787699</c:v>
                </c:pt>
                <c:pt idx="290540">
                  <c:v>673.11007717314999</c:v>
                </c:pt>
                <c:pt idx="290541">
                  <c:v>673.11239392842401</c:v>
                </c:pt>
                <c:pt idx="290542">
                  <c:v>673.11471068369701</c:v>
                </c:pt>
                <c:pt idx="290543">
                  <c:v>673.11702743897104</c:v>
                </c:pt>
                <c:pt idx="290544">
                  <c:v>673.11934419424495</c:v>
                </c:pt>
                <c:pt idx="290545">
                  <c:v>673.12166094951795</c:v>
                </c:pt>
                <c:pt idx="290546">
                  <c:v>673.12397770479197</c:v>
                </c:pt>
                <c:pt idx="290547">
                  <c:v>673.12629446006497</c:v>
                </c:pt>
                <c:pt idx="290548">
                  <c:v>673.12861121533899</c:v>
                </c:pt>
                <c:pt idx="290549">
                  <c:v>673.13092797061199</c:v>
                </c:pt>
                <c:pt idx="290550">
                  <c:v>673.13324472588602</c:v>
                </c:pt>
                <c:pt idx="290551">
                  <c:v>673.13556148116004</c:v>
                </c:pt>
                <c:pt idx="290552">
                  <c:v>673.13787823643304</c:v>
                </c:pt>
                <c:pt idx="290553">
                  <c:v>673.14019499170695</c:v>
                </c:pt>
                <c:pt idx="290554">
                  <c:v>673.14251174697995</c:v>
                </c:pt>
                <c:pt idx="290555">
                  <c:v>673.14482850225397</c:v>
                </c:pt>
                <c:pt idx="290556">
                  <c:v>673.14714525752697</c:v>
                </c:pt>
                <c:pt idx="290557">
                  <c:v>673.149462012801</c:v>
                </c:pt>
                <c:pt idx="290558">
                  <c:v>673.15177876807502</c:v>
                </c:pt>
                <c:pt idx="290559">
                  <c:v>673.15409552334802</c:v>
                </c:pt>
                <c:pt idx="290560">
                  <c:v>673.15641227862204</c:v>
                </c:pt>
                <c:pt idx="290561">
                  <c:v>673.15872903389504</c:v>
                </c:pt>
                <c:pt idx="290562">
                  <c:v>673.16104578916895</c:v>
                </c:pt>
                <c:pt idx="290563">
                  <c:v>673.16336254444195</c:v>
                </c:pt>
                <c:pt idx="290564">
                  <c:v>673.16567929971598</c:v>
                </c:pt>
                <c:pt idx="290565">
                  <c:v>673.16799605498898</c:v>
                </c:pt>
                <c:pt idx="290566">
                  <c:v>673.170312810263</c:v>
                </c:pt>
                <c:pt idx="290567">
                  <c:v>673.17262956553702</c:v>
                </c:pt>
                <c:pt idx="290568">
                  <c:v>673.17494632081002</c:v>
                </c:pt>
                <c:pt idx="290569">
                  <c:v>673.17726307608405</c:v>
                </c:pt>
                <c:pt idx="290570">
                  <c:v>673.17957983135705</c:v>
                </c:pt>
                <c:pt idx="290571">
                  <c:v>673.18189658663096</c:v>
                </c:pt>
                <c:pt idx="290572">
                  <c:v>673.18421334190396</c:v>
                </c:pt>
                <c:pt idx="290573">
                  <c:v>673.18653009717798</c:v>
                </c:pt>
                <c:pt idx="290574">
                  <c:v>673.188846852452</c:v>
                </c:pt>
                <c:pt idx="290575">
                  <c:v>673.191163607725</c:v>
                </c:pt>
                <c:pt idx="290576">
                  <c:v>673.19348036299903</c:v>
                </c:pt>
                <c:pt idx="290577">
                  <c:v>673.19579711827203</c:v>
                </c:pt>
                <c:pt idx="290578">
                  <c:v>673.19811387354605</c:v>
                </c:pt>
                <c:pt idx="290579">
                  <c:v>673.20043062881905</c:v>
                </c:pt>
                <c:pt idx="290580">
                  <c:v>673.20274738409296</c:v>
                </c:pt>
                <c:pt idx="290581">
                  <c:v>673.20506413936698</c:v>
                </c:pt>
                <c:pt idx="290582">
                  <c:v>673.20738089463998</c:v>
                </c:pt>
                <c:pt idx="290583">
                  <c:v>673.20969764991401</c:v>
                </c:pt>
                <c:pt idx="290584">
                  <c:v>673.21201440518701</c:v>
                </c:pt>
                <c:pt idx="290585">
                  <c:v>673.21433116046103</c:v>
                </c:pt>
                <c:pt idx="290586">
                  <c:v>673.21664791573403</c:v>
                </c:pt>
                <c:pt idx="290587">
                  <c:v>673.21896467100805</c:v>
                </c:pt>
                <c:pt idx="290588">
                  <c:v>673.22128142628196</c:v>
                </c:pt>
                <c:pt idx="290589">
                  <c:v>673.22359818155496</c:v>
                </c:pt>
                <c:pt idx="290590">
                  <c:v>673.22591493682899</c:v>
                </c:pt>
                <c:pt idx="290591">
                  <c:v>673.22823169210199</c:v>
                </c:pt>
                <c:pt idx="290592">
                  <c:v>673.23054844737601</c:v>
                </c:pt>
                <c:pt idx="290593">
                  <c:v>673.23286520264901</c:v>
                </c:pt>
                <c:pt idx="290594">
                  <c:v>673.23518195792303</c:v>
                </c:pt>
                <c:pt idx="290595">
                  <c:v>673.23749871319706</c:v>
                </c:pt>
                <c:pt idx="290596">
                  <c:v>673.23981546847006</c:v>
                </c:pt>
                <c:pt idx="290597">
                  <c:v>673.24213222374397</c:v>
                </c:pt>
                <c:pt idx="290598">
                  <c:v>673.24444897901697</c:v>
                </c:pt>
                <c:pt idx="290599">
                  <c:v>673.24676573429099</c:v>
                </c:pt>
                <c:pt idx="290600">
                  <c:v>673.24908248956399</c:v>
                </c:pt>
                <c:pt idx="290601">
                  <c:v>673.25139924483801</c:v>
                </c:pt>
                <c:pt idx="290602">
                  <c:v>673.25371600011204</c:v>
                </c:pt>
                <c:pt idx="290603">
                  <c:v>673.25603275538504</c:v>
                </c:pt>
                <c:pt idx="290604">
                  <c:v>673.25834951065895</c:v>
                </c:pt>
                <c:pt idx="290605">
                  <c:v>673.26066626593195</c:v>
                </c:pt>
                <c:pt idx="290606">
                  <c:v>673.26298302120597</c:v>
                </c:pt>
                <c:pt idx="290607">
                  <c:v>673.26529977647897</c:v>
                </c:pt>
                <c:pt idx="290608">
                  <c:v>673.26761653175299</c:v>
                </c:pt>
                <c:pt idx="290609">
                  <c:v>673.26993328702599</c:v>
                </c:pt>
                <c:pt idx="290610">
                  <c:v>673.27225004230002</c:v>
                </c:pt>
                <c:pt idx="290611">
                  <c:v>673.27456679757404</c:v>
                </c:pt>
                <c:pt idx="290612">
                  <c:v>673.27688355284704</c:v>
                </c:pt>
                <c:pt idx="290613">
                  <c:v>673.27920030812095</c:v>
                </c:pt>
                <c:pt idx="290614">
                  <c:v>673.28151706339395</c:v>
                </c:pt>
                <c:pt idx="290615">
                  <c:v>673.28383381866797</c:v>
                </c:pt>
                <c:pt idx="290616">
                  <c:v>673.28615057394097</c:v>
                </c:pt>
                <c:pt idx="290617">
                  <c:v>673.288467329215</c:v>
                </c:pt>
                <c:pt idx="290618">
                  <c:v>673.29078408448902</c:v>
                </c:pt>
                <c:pt idx="290619">
                  <c:v>673.29310083976202</c:v>
                </c:pt>
                <c:pt idx="290620">
                  <c:v>673.29541759503604</c:v>
                </c:pt>
                <c:pt idx="290621">
                  <c:v>673.29773435030904</c:v>
                </c:pt>
                <c:pt idx="290622">
                  <c:v>673.30005110558295</c:v>
                </c:pt>
                <c:pt idx="290623">
                  <c:v>673.30236786085595</c:v>
                </c:pt>
                <c:pt idx="290624">
                  <c:v>673.30468461612998</c:v>
                </c:pt>
                <c:pt idx="290625">
                  <c:v>673.307001371404</c:v>
                </c:pt>
                <c:pt idx="290626">
                  <c:v>673.309318126677</c:v>
                </c:pt>
                <c:pt idx="290627">
                  <c:v>673.31163488195102</c:v>
                </c:pt>
                <c:pt idx="290628">
                  <c:v>673.31395163722402</c:v>
                </c:pt>
                <c:pt idx="290629">
                  <c:v>673.31626839249805</c:v>
                </c:pt>
                <c:pt idx="290630">
                  <c:v>673.31858514777105</c:v>
                </c:pt>
                <c:pt idx="290631">
                  <c:v>673.32090190304496</c:v>
                </c:pt>
                <c:pt idx="290632">
                  <c:v>673.32321865831898</c:v>
                </c:pt>
                <c:pt idx="290633">
                  <c:v>673.32553541359198</c:v>
                </c:pt>
                <c:pt idx="290634">
                  <c:v>673.327852168866</c:v>
                </c:pt>
                <c:pt idx="290635">
                  <c:v>673.330168924139</c:v>
                </c:pt>
                <c:pt idx="290636">
                  <c:v>673.33248567941303</c:v>
                </c:pt>
                <c:pt idx="290637">
                  <c:v>673.33480243468603</c:v>
                </c:pt>
                <c:pt idx="290638">
                  <c:v>673.33711918996005</c:v>
                </c:pt>
                <c:pt idx="290639">
                  <c:v>673.33943594523396</c:v>
                </c:pt>
                <c:pt idx="290640">
                  <c:v>673.34175270050696</c:v>
                </c:pt>
                <c:pt idx="290641">
                  <c:v>673.34406945578098</c:v>
                </c:pt>
                <c:pt idx="290642">
                  <c:v>673.34638621105398</c:v>
                </c:pt>
                <c:pt idx="290643">
                  <c:v>673.34870296632801</c:v>
                </c:pt>
                <c:pt idx="290644">
                  <c:v>673.35101972160101</c:v>
                </c:pt>
                <c:pt idx="290645">
                  <c:v>673.35333647687503</c:v>
                </c:pt>
                <c:pt idx="290646">
                  <c:v>673.35565323214905</c:v>
                </c:pt>
                <c:pt idx="290647">
                  <c:v>673.35796998742205</c:v>
                </c:pt>
                <c:pt idx="290648">
                  <c:v>673.36028674269596</c:v>
                </c:pt>
                <c:pt idx="290649">
                  <c:v>673.36260349796896</c:v>
                </c:pt>
                <c:pt idx="290650">
                  <c:v>673.36492025324299</c:v>
                </c:pt>
                <c:pt idx="290651">
                  <c:v>673.36723700851599</c:v>
                </c:pt>
                <c:pt idx="290652">
                  <c:v>673.36955376379001</c:v>
                </c:pt>
                <c:pt idx="290653">
                  <c:v>673.37187051906403</c:v>
                </c:pt>
                <c:pt idx="290654">
                  <c:v>673.37418727433703</c:v>
                </c:pt>
                <c:pt idx="290655">
                  <c:v>673.37650402961106</c:v>
                </c:pt>
                <c:pt idx="290656">
                  <c:v>673.37882078488406</c:v>
                </c:pt>
                <c:pt idx="290657">
                  <c:v>673.38113754015797</c:v>
                </c:pt>
                <c:pt idx="290658">
                  <c:v>673.38345429543097</c:v>
                </c:pt>
                <c:pt idx="290659">
                  <c:v>673.38577105070499</c:v>
                </c:pt>
                <c:pt idx="290660">
                  <c:v>673.38808780597799</c:v>
                </c:pt>
                <c:pt idx="290661">
                  <c:v>673.39040456125201</c:v>
                </c:pt>
                <c:pt idx="290662">
                  <c:v>673.39272131652604</c:v>
                </c:pt>
                <c:pt idx="290663">
                  <c:v>673.39503807179904</c:v>
                </c:pt>
                <c:pt idx="290664">
                  <c:v>673.39735482707295</c:v>
                </c:pt>
                <c:pt idx="290665">
                  <c:v>673.39967158234595</c:v>
                </c:pt>
                <c:pt idx="290666">
                  <c:v>673.40198833761997</c:v>
                </c:pt>
                <c:pt idx="290667">
                  <c:v>673.40430509289297</c:v>
                </c:pt>
                <c:pt idx="290668">
                  <c:v>673.40662184816699</c:v>
                </c:pt>
                <c:pt idx="290669">
                  <c:v>673.40893860344102</c:v>
                </c:pt>
                <c:pt idx="290670">
                  <c:v>673.41125535871402</c:v>
                </c:pt>
                <c:pt idx="290671">
                  <c:v>673.41357211398804</c:v>
                </c:pt>
                <c:pt idx="290672">
                  <c:v>673.41588886926104</c:v>
                </c:pt>
                <c:pt idx="290673">
                  <c:v>673.41820562453495</c:v>
                </c:pt>
                <c:pt idx="290674">
                  <c:v>673.42052237980795</c:v>
                </c:pt>
                <c:pt idx="290675">
                  <c:v>673.42283913508197</c:v>
                </c:pt>
                <c:pt idx="290676">
                  <c:v>673.425155890356</c:v>
                </c:pt>
                <c:pt idx="290677">
                  <c:v>673.427472645629</c:v>
                </c:pt>
                <c:pt idx="290678">
                  <c:v>673.42978940090302</c:v>
                </c:pt>
                <c:pt idx="290679">
                  <c:v>673.43210615617602</c:v>
                </c:pt>
                <c:pt idx="290680">
                  <c:v>673.43442291145004</c:v>
                </c:pt>
                <c:pt idx="290681">
                  <c:v>673.43673966672304</c:v>
                </c:pt>
                <c:pt idx="290682">
                  <c:v>673.43905642199695</c:v>
                </c:pt>
                <c:pt idx="290683">
                  <c:v>673.44137317727098</c:v>
                </c:pt>
                <c:pt idx="290684">
                  <c:v>673.44368993254398</c:v>
                </c:pt>
                <c:pt idx="290685">
                  <c:v>673.446006687818</c:v>
                </c:pt>
                <c:pt idx="290686">
                  <c:v>673.448323443091</c:v>
                </c:pt>
                <c:pt idx="290687">
                  <c:v>673.45064019836502</c:v>
                </c:pt>
                <c:pt idx="290688">
                  <c:v>673.45295695363802</c:v>
                </c:pt>
                <c:pt idx="290689">
                  <c:v>673.45527370891205</c:v>
                </c:pt>
                <c:pt idx="290690">
                  <c:v>673.45759046418596</c:v>
                </c:pt>
                <c:pt idx="290691">
                  <c:v>673.45990721945896</c:v>
                </c:pt>
                <c:pt idx="290692">
                  <c:v>673.46222397473298</c:v>
                </c:pt>
                <c:pt idx="290693">
                  <c:v>673.46454073000598</c:v>
                </c:pt>
                <c:pt idx="290694">
                  <c:v>673.46685748528</c:v>
                </c:pt>
                <c:pt idx="290695">
                  <c:v>673.469174240553</c:v>
                </c:pt>
                <c:pt idx="290696">
                  <c:v>673.47149099582703</c:v>
                </c:pt>
                <c:pt idx="290697">
                  <c:v>673.47380775110105</c:v>
                </c:pt>
                <c:pt idx="290698">
                  <c:v>673.47612450637405</c:v>
                </c:pt>
                <c:pt idx="290699">
                  <c:v>673.47844126164796</c:v>
                </c:pt>
                <c:pt idx="290700">
                  <c:v>673.48075801692096</c:v>
                </c:pt>
                <c:pt idx="290701">
                  <c:v>673.48307477219498</c:v>
                </c:pt>
                <c:pt idx="290702">
                  <c:v>673.48539152746798</c:v>
                </c:pt>
                <c:pt idx="290703">
                  <c:v>673.48770828274201</c:v>
                </c:pt>
                <c:pt idx="290704">
                  <c:v>673.49002503801603</c:v>
                </c:pt>
                <c:pt idx="290705">
                  <c:v>673.49234179328903</c:v>
                </c:pt>
                <c:pt idx="290706">
                  <c:v>673.49465854856305</c:v>
                </c:pt>
                <c:pt idx="290707">
                  <c:v>673.49697530383605</c:v>
                </c:pt>
                <c:pt idx="290708">
                  <c:v>673.49929205910996</c:v>
                </c:pt>
                <c:pt idx="290709">
                  <c:v>673.50160881438296</c:v>
                </c:pt>
                <c:pt idx="290710">
                  <c:v>673.50392556965699</c:v>
                </c:pt>
                <c:pt idx="290711">
                  <c:v>673.50624232492999</c:v>
                </c:pt>
                <c:pt idx="290712">
                  <c:v>673.50855908020401</c:v>
                </c:pt>
                <c:pt idx="290713">
                  <c:v>673.51087583547803</c:v>
                </c:pt>
                <c:pt idx="290714">
                  <c:v>673.51319259075103</c:v>
                </c:pt>
                <c:pt idx="290715">
                  <c:v>673.51550934602506</c:v>
                </c:pt>
                <c:pt idx="290716">
                  <c:v>673.51782610129806</c:v>
                </c:pt>
                <c:pt idx="290717">
                  <c:v>673.52014285657197</c:v>
                </c:pt>
                <c:pt idx="290718">
                  <c:v>673.52245961184497</c:v>
                </c:pt>
                <c:pt idx="290719">
                  <c:v>673.52477636711899</c:v>
                </c:pt>
                <c:pt idx="290720">
                  <c:v>673.52709312239301</c:v>
                </c:pt>
                <c:pt idx="290721">
                  <c:v>673.52940987766601</c:v>
                </c:pt>
                <c:pt idx="290722">
                  <c:v>673.53172663294004</c:v>
                </c:pt>
                <c:pt idx="290723">
                  <c:v>673.53404338821304</c:v>
                </c:pt>
                <c:pt idx="290724">
                  <c:v>673.53636014348695</c:v>
                </c:pt>
                <c:pt idx="290725">
                  <c:v>673.53867689875995</c:v>
                </c:pt>
                <c:pt idx="290726">
                  <c:v>673.54099365403397</c:v>
                </c:pt>
                <c:pt idx="290727">
                  <c:v>673.54331040930799</c:v>
                </c:pt>
                <c:pt idx="290728">
                  <c:v>673.54562716458099</c:v>
                </c:pt>
                <c:pt idx="290729">
                  <c:v>673.54794391985502</c:v>
                </c:pt>
                <c:pt idx="290730">
                  <c:v>673.55026067512802</c:v>
                </c:pt>
                <c:pt idx="290731">
                  <c:v>673.55257743040204</c:v>
                </c:pt>
                <c:pt idx="290732">
                  <c:v>673.55489418567504</c:v>
                </c:pt>
                <c:pt idx="290733">
                  <c:v>673.55721094094895</c:v>
                </c:pt>
                <c:pt idx="290734">
                  <c:v>673.55952769622297</c:v>
                </c:pt>
                <c:pt idx="290735">
                  <c:v>673.56184445149597</c:v>
                </c:pt>
                <c:pt idx="290736">
                  <c:v>673.56416120677</c:v>
                </c:pt>
                <c:pt idx="290737">
                  <c:v>673.566477962043</c:v>
                </c:pt>
                <c:pt idx="290738">
                  <c:v>673.56879471731702</c:v>
                </c:pt>
                <c:pt idx="290739">
                  <c:v>673.57111147259002</c:v>
                </c:pt>
                <c:pt idx="290740">
                  <c:v>673.57342822786404</c:v>
                </c:pt>
                <c:pt idx="290741">
                  <c:v>673.57574498313795</c:v>
                </c:pt>
                <c:pt idx="290742">
                  <c:v>673.57806173841095</c:v>
                </c:pt>
                <c:pt idx="290743">
                  <c:v>673.58037849368498</c:v>
                </c:pt>
                <c:pt idx="290744">
                  <c:v>673.58269524895798</c:v>
                </c:pt>
                <c:pt idx="290745">
                  <c:v>673.585012004232</c:v>
                </c:pt>
                <c:pt idx="290746">
                  <c:v>673.587328759505</c:v>
                </c:pt>
                <c:pt idx="290747">
                  <c:v>673.58964551477902</c:v>
                </c:pt>
                <c:pt idx="290748">
                  <c:v>673.59196227005305</c:v>
                </c:pt>
                <c:pt idx="290749">
                  <c:v>673.59427902532605</c:v>
                </c:pt>
                <c:pt idx="290750">
                  <c:v>673.59659578059996</c:v>
                </c:pt>
                <c:pt idx="290751">
                  <c:v>673.59891253587296</c:v>
                </c:pt>
                <c:pt idx="290752">
                  <c:v>673.60122929114698</c:v>
                </c:pt>
                <c:pt idx="290753">
                  <c:v>673.60354604641998</c:v>
                </c:pt>
                <c:pt idx="290754">
                  <c:v>673.605862801694</c:v>
                </c:pt>
                <c:pt idx="290755">
                  <c:v>673.60817955696803</c:v>
                </c:pt>
                <c:pt idx="290756">
                  <c:v>673.61049631224103</c:v>
                </c:pt>
                <c:pt idx="290757">
                  <c:v>673.61281306751505</c:v>
                </c:pt>
                <c:pt idx="290758">
                  <c:v>673.61512982278805</c:v>
                </c:pt>
                <c:pt idx="290759">
                  <c:v>673.61744657806196</c:v>
                </c:pt>
                <c:pt idx="290760">
                  <c:v>673.61976333333496</c:v>
                </c:pt>
                <c:pt idx="290761">
                  <c:v>673.62208008860898</c:v>
                </c:pt>
                <c:pt idx="290762">
                  <c:v>673.62439684388198</c:v>
                </c:pt>
                <c:pt idx="290763">
                  <c:v>673.62671359915601</c:v>
                </c:pt>
                <c:pt idx="290764">
                  <c:v>673.62903035443003</c:v>
                </c:pt>
                <c:pt idx="290765">
                  <c:v>673.63134710970303</c:v>
                </c:pt>
                <c:pt idx="290766">
                  <c:v>673.63366386497705</c:v>
                </c:pt>
                <c:pt idx="290767">
                  <c:v>673.63598062025005</c:v>
                </c:pt>
                <c:pt idx="290768">
                  <c:v>673.63829737552396</c:v>
                </c:pt>
                <c:pt idx="290769">
                  <c:v>673.64061413079696</c:v>
                </c:pt>
                <c:pt idx="290770">
                  <c:v>673.64293088607099</c:v>
                </c:pt>
                <c:pt idx="290771">
                  <c:v>673.64524764134501</c:v>
                </c:pt>
                <c:pt idx="290772">
                  <c:v>673.64756439661801</c:v>
                </c:pt>
                <c:pt idx="290773">
                  <c:v>673.64988115189203</c:v>
                </c:pt>
                <c:pt idx="290774">
                  <c:v>673.65219790716503</c:v>
                </c:pt>
                <c:pt idx="290775">
                  <c:v>673.65451466243906</c:v>
                </c:pt>
                <c:pt idx="290776">
                  <c:v>673.65683141771206</c:v>
                </c:pt>
                <c:pt idx="290777">
                  <c:v>673.65914817298597</c:v>
                </c:pt>
                <c:pt idx="290778">
                  <c:v>673.66146492825999</c:v>
                </c:pt>
                <c:pt idx="290779">
                  <c:v>673.66378168353299</c:v>
                </c:pt>
                <c:pt idx="290780">
                  <c:v>673.66609843880701</c:v>
                </c:pt>
                <c:pt idx="290781">
                  <c:v>673.66841519408001</c:v>
                </c:pt>
                <c:pt idx="290782">
                  <c:v>673.67073194935404</c:v>
                </c:pt>
                <c:pt idx="290783">
                  <c:v>673.67304870462704</c:v>
                </c:pt>
                <c:pt idx="290784">
                  <c:v>673.67536545990095</c:v>
                </c:pt>
                <c:pt idx="290785">
                  <c:v>673.67768221517497</c:v>
                </c:pt>
                <c:pt idx="290786">
                  <c:v>673.67999897044797</c:v>
                </c:pt>
                <c:pt idx="290787">
                  <c:v>673.68231572572199</c:v>
                </c:pt>
                <c:pt idx="290788">
                  <c:v>673.68463248099499</c:v>
                </c:pt>
                <c:pt idx="290789">
                  <c:v>673.68694923626902</c:v>
                </c:pt>
                <c:pt idx="290790">
                  <c:v>673.68926599154202</c:v>
                </c:pt>
                <c:pt idx="290791">
                  <c:v>673.69158274681604</c:v>
                </c:pt>
                <c:pt idx="290792">
                  <c:v>673.69389950208995</c:v>
                </c:pt>
                <c:pt idx="290793">
                  <c:v>673.69621625736295</c:v>
                </c:pt>
                <c:pt idx="290794">
                  <c:v>673.69853301263697</c:v>
                </c:pt>
                <c:pt idx="290795">
                  <c:v>673.70084976790997</c:v>
                </c:pt>
                <c:pt idx="290796">
                  <c:v>673.703166523184</c:v>
                </c:pt>
                <c:pt idx="290797">
                  <c:v>673.705483278457</c:v>
                </c:pt>
                <c:pt idx="290798">
                  <c:v>673.70780003373102</c:v>
                </c:pt>
                <c:pt idx="290799">
                  <c:v>673.71011678900504</c:v>
                </c:pt>
                <c:pt idx="290800">
                  <c:v>673.71243354427804</c:v>
                </c:pt>
                <c:pt idx="290801">
                  <c:v>673.71475029955195</c:v>
                </c:pt>
                <c:pt idx="290802">
                  <c:v>673.71706705482495</c:v>
                </c:pt>
                <c:pt idx="290803">
                  <c:v>673.71938381009898</c:v>
                </c:pt>
                <c:pt idx="290804">
                  <c:v>673.72170056537198</c:v>
                </c:pt>
                <c:pt idx="290805">
                  <c:v>673.724017320646</c:v>
                </c:pt>
                <c:pt idx="290806">
                  <c:v>673.72633407592002</c:v>
                </c:pt>
                <c:pt idx="290807">
                  <c:v>673.72865083119302</c:v>
                </c:pt>
                <c:pt idx="290808">
                  <c:v>673.73096758646705</c:v>
                </c:pt>
                <c:pt idx="290809">
                  <c:v>673.73328434174005</c:v>
                </c:pt>
                <c:pt idx="290810">
                  <c:v>673.73560109701396</c:v>
                </c:pt>
                <c:pt idx="290811">
                  <c:v>673.73791785228696</c:v>
                </c:pt>
                <c:pt idx="290812">
                  <c:v>673.74023460756098</c:v>
                </c:pt>
                <c:pt idx="290813">
                  <c:v>673.74255136283398</c:v>
                </c:pt>
                <c:pt idx="290814">
                  <c:v>673.744868118108</c:v>
                </c:pt>
                <c:pt idx="290815">
                  <c:v>673.74718487338203</c:v>
                </c:pt>
                <c:pt idx="290816">
                  <c:v>673.74950162865503</c:v>
                </c:pt>
                <c:pt idx="290817">
                  <c:v>673.75181838392905</c:v>
                </c:pt>
                <c:pt idx="290818">
                  <c:v>673.75413513920205</c:v>
                </c:pt>
                <c:pt idx="290819">
                  <c:v>673.75645189447596</c:v>
                </c:pt>
                <c:pt idx="290820">
                  <c:v>673.75876864974896</c:v>
                </c:pt>
                <c:pt idx="290821">
                  <c:v>673.76108540502298</c:v>
                </c:pt>
                <c:pt idx="290822">
                  <c:v>673.76340216029701</c:v>
                </c:pt>
                <c:pt idx="290823">
                  <c:v>673.76571891557001</c:v>
                </c:pt>
                <c:pt idx="290824">
                  <c:v>673.76803567084403</c:v>
                </c:pt>
                <c:pt idx="290825">
                  <c:v>673.77035242611703</c:v>
                </c:pt>
                <c:pt idx="290826">
                  <c:v>673.77266918139105</c:v>
                </c:pt>
                <c:pt idx="290827">
                  <c:v>673.77498593666405</c:v>
                </c:pt>
                <c:pt idx="290828">
                  <c:v>673.77730269193796</c:v>
                </c:pt>
                <c:pt idx="290829">
                  <c:v>673.77961944721199</c:v>
                </c:pt>
                <c:pt idx="290830">
                  <c:v>673.78193620248499</c:v>
                </c:pt>
                <c:pt idx="290831">
                  <c:v>673.78425295775901</c:v>
                </c:pt>
                <c:pt idx="290832">
                  <c:v>673.78656971303201</c:v>
                </c:pt>
                <c:pt idx="290833">
                  <c:v>673.78888646830603</c:v>
                </c:pt>
                <c:pt idx="290834">
                  <c:v>673.79120322357903</c:v>
                </c:pt>
                <c:pt idx="290835">
                  <c:v>673.79351997885306</c:v>
                </c:pt>
                <c:pt idx="290836">
                  <c:v>673.79583673412696</c:v>
                </c:pt>
                <c:pt idx="290837">
                  <c:v>673.79815348939997</c:v>
                </c:pt>
                <c:pt idx="290838">
                  <c:v>673.80047024467399</c:v>
                </c:pt>
                <c:pt idx="290839">
                  <c:v>673.80278699994699</c:v>
                </c:pt>
                <c:pt idx="290840">
                  <c:v>673.80510375522101</c:v>
                </c:pt>
                <c:pt idx="290841">
                  <c:v>673.80742051049401</c:v>
                </c:pt>
                <c:pt idx="290842">
                  <c:v>673.80973726576804</c:v>
                </c:pt>
                <c:pt idx="290843">
                  <c:v>673.81205402104194</c:v>
                </c:pt>
                <c:pt idx="290844">
                  <c:v>673.81437077631495</c:v>
                </c:pt>
                <c:pt idx="290845">
                  <c:v>673.81668753158897</c:v>
                </c:pt>
                <c:pt idx="290846">
                  <c:v>673.81900428686197</c:v>
                </c:pt>
                <c:pt idx="290847">
                  <c:v>673.82132104213599</c:v>
                </c:pt>
                <c:pt idx="290848">
                  <c:v>673.82363779740899</c:v>
                </c:pt>
                <c:pt idx="290849">
                  <c:v>673.82595455268302</c:v>
                </c:pt>
                <c:pt idx="290850">
                  <c:v>673.82827130795704</c:v>
                </c:pt>
                <c:pt idx="290851">
                  <c:v>673.83058806323004</c:v>
                </c:pt>
                <c:pt idx="290852">
                  <c:v>673.83290481850395</c:v>
                </c:pt>
                <c:pt idx="290853">
                  <c:v>673.83522157377695</c:v>
                </c:pt>
                <c:pt idx="290854">
                  <c:v>673.83753832905097</c:v>
                </c:pt>
                <c:pt idx="290855">
                  <c:v>673.83985508432397</c:v>
                </c:pt>
                <c:pt idx="290856">
                  <c:v>673.842171839598</c:v>
                </c:pt>
                <c:pt idx="290857">
                  <c:v>673.84448859487202</c:v>
                </c:pt>
                <c:pt idx="290858">
                  <c:v>673.84680535014502</c:v>
                </c:pt>
                <c:pt idx="290859">
                  <c:v>673.84912210541904</c:v>
                </c:pt>
                <c:pt idx="290860">
                  <c:v>673.85143886069204</c:v>
                </c:pt>
                <c:pt idx="290861">
                  <c:v>673.85375561596595</c:v>
                </c:pt>
                <c:pt idx="290862">
                  <c:v>673.85607237123895</c:v>
                </c:pt>
                <c:pt idx="290863">
                  <c:v>673.85838912651298</c:v>
                </c:pt>
                <c:pt idx="290864">
                  <c:v>673.86070588178598</c:v>
                </c:pt>
                <c:pt idx="290865">
                  <c:v>673.86302263706</c:v>
                </c:pt>
                <c:pt idx="290866">
                  <c:v>673.86533939233402</c:v>
                </c:pt>
                <c:pt idx="290867">
                  <c:v>673.86765614760702</c:v>
                </c:pt>
                <c:pt idx="290868">
                  <c:v>673.86997290288105</c:v>
                </c:pt>
                <c:pt idx="290869">
                  <c:v>673.87228965815405</c:v>
                </c:pt>
                <c:pt idx="290870">
                  <c:v>673.87460641342795</c:v>
                </c:pt>
                <c:pt idx="290871">
                  <c:v>673.87692316870096</c:v>
                </c:pt>
                <c:pt idx="290872">
                  <c:v>673.87923992397498</c:v>
                </c:pt>
                <c:pt idx="290873">
                  <c:v>673.881556679249</c:v>
                </c:pt>
                <c:pt idx="290874">
                  <c:v>673.883873434522</c:v>
                </c:pt>
                <c:pt idx="290875">
                  <c:v>673.88619018979603</c:v>
                </c:pt>
                <c:pt idx="290876">
                  <c:v>673.88850694506903</c:v>
                </c:pt>
                <c:pt idx="290877">
                  <c:v>673.89082370034305</c:v>
                </c:pt>
                <c:pt idx="290878">
                  <c:v>673.89314045561605</c:v>
                </c:pt>
                <c:pt idx="290879">
                  <c:v>673.89545721088996</c:v>
                </c:pt>
                <c:pt idx="290880">
                  <c:v>673.89777396616398</c:v>
                </c:pt>
                <c:pt idx="290881">
                  <c:v>673.90009072143698</c:v>
                </c:pt>
                <c:pt idx="290882">
                  <c:v>673.90240747671101</c:v>
                </c:pt>
                <c:pt idx="290883">
                  <c:v>673.90472423198401</c:v>
                </c:pt>
                <c:pt idx="290884">
                  <c:v>673.90704098725803</c:v>
                </c:pt>
                <c:pt idx="290885">
                  <c:v>673.90935774253103</c:v>
                </c:pt>
                <c:pt idx="290886">
                  <c:v>673.91167449780505</c:v>
                </c:pt>
                <c:pt idx="290887">
                  <c:v>673.91399125307896</c:v>
                </c:pt>
                <c:pt idx="290888">
                  <c:v>673.91630800835196</c:v>
                </c:pt>
                <c:pt idx="290889">
                  <c:v>673.91862476362598</c:v>
                </c:pt>
                <c:pt idx="290890">
                  <c:v>673.92094151889899</c:v>
                </c:pt>
                <c:pt idx="290891">
                  <c:v>673.92325827417301</c:v>
                </c:pt>
                <c:pt idx="290892">
                  <c:v>673.92557502944601</c:v>
                </c:pt>
                <c:pt idx="290893">
                  <c:v>673.92789178472003</c:v>
                </c:pt>
                <c:pt idx="290894">
                  <c:v>673.93020853999406</c:v>
                </c:pt>
                <c:pt idx="290895">
                  <c:v>673.93252529526706</c:v>
                </c:pt>
                <c:pt idx="290896">
                  <c:v>673.93484205054096</c:v>
                </c:pt>
                <c:pt idx="290897">
                  <c:v>673.93715880581397</c:v>
                </c:pt>
                <c:pt idx="290898">
                  <c:v>673.93947556108799</c:v>
                </c:pt>
                <c:pt idx="290899">
                  <c:v>673.94179231636099</c:v>
                </c:pt>
                <c:pt idx="290900">
                  <c:v>673.94410907163501</c:v>
                </c:pt>
                <c:pt idx="290901">
                  <c:v>673.94642582690904</c:v>
                </c:pt>
                <c:pt idx="290902">
                  <c:v>673.94874258218204</c:v>
                </c:pt>
                <c:pt idx="290903">
                  <c:v>673.95105933745594</c:v>
                </c:pt>
                <c:pt idx="290904">
                  <c:v>673.95337609272894</c:v>
                </c:pt>
                <c:pt idx="290905">
                  <c:v>673.95569284800297</c:v>
                </c:pt>
                <c:pt idx="290906">
                  <c:v>673.95800960327597</c:v>
                </c:pt>
                <c:pt idx="290907">
                  <c:v>673.96032635854999</c:v>
                </c:pt>
                <c:pt idx="290908">
                  <c:v>673.96264311382299</c:v>
                </c:pt>
                <c:pt idx="290909">
                  <c:v>673.96495986909702</c:v>
                </c:pt>
                <c:pt idx="290910">
                  <c:v>673.96727662437104</c:v>
                </c:pt>
                <c:pt idx="290911">
                  <c:v>673.96959337964404</c:v>
                </c:pt>
                <c:pt idx="290912">
                  <c:v>673.97191013491795</c:v>
                </c:pt>
                <c:pt idx="290913">
                  <c:v>673.97422689019095</c:v>
                </c:pt>
                <c:pt idx="290914">
                  <c:v>673.97654364546497</c:v>
                </c:pt>
                <c:pt idx="290915">
                  <c:v>673.97886040073797</c:v>
                </c:pt>
                <c:pt idx="290916">
                  <c:v>673.981177156012</c:v>
                </c:pt>
                <c:pt idx="290917">
                  <c:v>673.98349391128602</c:v>
                </c:pt>
                <c:pt idx="290918">
                  <c:v>673.98581066655902</c:v>
                </c:pt>
                <c:pt idx="290919">
                  <c:v>673.98812742183304</c:v>
                </c:pt>
                <c:pt idx="290920">
                  <c:v>673.99044417710604</c:v>
                </c:pt>
                <c:pt idx="290921">
                  <c:v>673.99276093237995</c:v>
                </c:pt>
                <c:pt idx="290922">
                  <c:v>673.99507768765295</c:v>
                </c:pt>
                <c:pt idx="290923">
                  <c:v>673.99739444292697</c:v>
                </c:pt>
                <c:pt idx="290924">
                  <c:v>673.999711198201</c:v>
                </c:pt>
                <c:pt idx="290925">
                  <c:v>674.002027953474</c:v>
                </c:pt>
                <c:pt idx="290926">
                  <c:v>674.00434470874802</c:v>
                </c:pt>
                <c:pt idx="290927">
                  <c:v>674.00666146402102</c:v>
                </c:pt>
                <c:pt idx="290928">
                  <c:v>674.00897821929505</c:v>
                </c:pt>
                <c:pt idx="290929">
                  <c:v>674.01129497456805</c:v>
                </c:pt>
                <c:pt idx="290930">
                  <c:v>674.01361172984195</c:v>
                </c:pt>
                <c:pt idx="290931">
                  <c:v>674.01592848511598</c:v>
                </c:pt>
                <c:pt idx="290932">
                  <c:v>674.01824524038898</c:v>
                </c:pt>
                <c:pt idx="290933">
                  <c:v>674.020561995663</c:v>
                </c:pt>
                <c:pt idx="290934">
                  <c:v>674.022878750936</c:v>
                </c:pt>
                <c:pt idx="290935">
                  <c:v>674.02519550621003</c:v>
                </c:pt>
                <c:pt idx="290936">
                  <c:v>674.02751226148303</c:v>
                </c:pt>
                <c:pt idx="290937">
                  <c:v>674.02982901675705</c:v>
                </c:pt>
                <c:pt idx="290938">
                  <c:v>674.03214577203096</c:v>
                </c:pt>
                <c:pt idx="290939">
                  <c:v>674.03446252730396</c:v>
                </c:pt>
                <c:pt idx="290940">
                  <c:v>674.03677928257798</c:v>
                </c:pt>
                <c:pt idx="290941">
                  <c:v>674.03909603785098</c:v>
                </c:pt>
                <c:pt idx="290942">
                  <c:v>674.04141279312501</c:v>
                </c:pt>
                <c:pt idx="290943">
                  <c:v>674.04372954839801</c:v>
                </c:pt>
                <c:pt idx="290944">
                  <c:v>674.04604630367203</c:v>
                </c:pt>
                <c:pt idx="290945">
                  <c:v>674.04836305894605</c:v>
                </c:pt>
                <c:pt idx="290946">
                  <c:v>674.05067981421905</c:v>
                </c:pt>
                <c:pt idx="290947">
                  <c:v>674.05299656949296</c:v>
                </c:pt>
                <c:pt idx="290948">
                  <c:v>674.05531332476596</c:v>
                </c:pt>
                <c:pt idx="290949">
                  <c:v>674.05763008003998</c:v>
                </c:pt>
                <c:pt idx="290950">
                  <c:v>674.05994683531299</c:v>
                </c:pt>
                <c:pt idx="290951">
                  <c:v>674.06226359058701</c:v>
                </c:pt>
                <c:pt idx="290952">
                  <c:v>674.06458034586103</c:v>
                </c:pt>
                <c:pt idx="290953">
                  <c:v>674.06689710113403</c:v>
                </c:pt>
                <c:pt idx="290954">
                  <c:v>674.06921385640806</c:v>
                </c:pt>
                <c:pt idx="290955">
                  <c:v>674.07153061168106</c:v>
                </c:pt>
                <c:pt idx="290956">
                  <c:v>674.07384736695496</c:v>
                </c:pt>
                <c:pt idx="290957">
                  <c:v>674.07616412222796</c:v>
                </c:pt>
                <c:pt idx="290958">
                  <c:v>674.07848087750199</c:v>
                </c:pt>
                <c:pt idx="290959">
                  <c:v>674.08079763277499</c:v>
                </c:pt>
                <c:pt idx="290960">
                  <c:v>674.08311438804901</c:v>
                </c:pt>
                <c:pt idx="290961">
                  <c:v>674.08543114332304</c:v>
                </c:pt>
                <c:pt idx="290962">
                  <c:v>674.08774789859604</c:v>
                </c:pt>
                <c:pt idx="290963">
                  <c:v>674.09006465386994</c:v>
                </c:pt>
                <c:pt idx="290964">
                  <c:v>674.09238140914294</c:v>
                </c:pt>
                <c:pt idx="290965">
                  <c:v>674.09469816441697</c:v>
                </c:pt>
                <c:pt idx="290966">
                  <c:v>674.09701491968997</c:v>
                </c:pt>
                <c:pt idx="290967">
                  <c:v>674.09933167496399</c:v>
                </c:pt>
                <c:pt idx="290968">
                  <c:v>674.10164843023801</c:v>
                </c:pt>
                <c:pt idx="290969">
                  <c:v>674.10396518551102</c:v>
                </c:pt>
                <c:pt idx="290970">
                  <c:v>674.10628194078504</c:v>
                </c:pt>
                <c:pt idx="290971">
                  <c:v>674.10859869605804</c:v>
                </c:pt>
                <c:pt idx="290972">
                  <c:v>674.11091545133195</c:v>
                </c:pt>
                <c:pt idx="290973">
                  <c:v>674.11323220660495</c:v>
                </c:pt>
                <c:pt idx="290974">
                  <c:v>674.11554896187897</c:v>
                </c:pt>
                <c:pt idx="290975">
                  <c:v>674.11786571715299</c:v>
                </c:pt>
                <c:pt idx="290976">
                  <c:v>674.120182472426</c:v>
                </c:pt>
                <c:pt idx="290977">
                  <c:v>674.12249922770002</c:v>
                </c:pt>
                <c:pt idx="290978">
                  <c:v>674.12481598297302</c:v>
                </c:pt>
                <c:pt idx="290979">
                  <c:v>674.12713273824704</c:v>
                </c:pt>
                <c:pt idx="290980">
                  <c:v>674.12944949352004</c:v>
                </c:pt>
                <c:pt idx="290981">
                  <c:v>674.13176624879395</c:v>
                </c:pt>
                <c:pt idx="290982">
                  <c:v>674.13408300406797</c:v>
                </c:pt>
                <c:pt idx="290983">
                  <c:v>674.13639975934097</c:v>
                </c:pt>
                <c:pt idx="290984">
                  <c:v>674.138716514615</c:v>
                </c:pt>
                <c:pt idx="290985">
                  <c:v>674.141033269888</c:v>
                </c:pt>
                <c:pt idx="290986">
                  <c:v>674.14335002516202</c:v>
                </c:pt>
                <c:pt idx="290987">
                  <c:v>674.14566678043502</c:v>
                </c:pt>
                <c:pt idx="290988">
                  <c:v>674.14798353570905</c:v>
                </c:pt>
                <c:pt idx="290989">
                  <c:v>674.15030029098295</c:v>
                </c:pt>
                <c:pt idx="290990">
                  <c:v>674.15261704625595</c:v>
                </c:pt>
                <c:pt idx="290991">
                  <c:v>674.15493380152998</c:v>
                </c:pt>
                <c:pt idx="290992">
                  <c:v>674.15725055680298</c:v>
                </c:pt>
                <c:pt idx="290993">
                  <c:v>674.159567312077</c:v>
                </c:pt>
                <c:pt idx="290994">
                  <c:v>674.16188406735</c:v>
                </c:pt>
                <c:pt idx="290995">
                  <c:v>674.16420082262403</c:v>
                </c:pt>
                <c:pt idx="290996">
                  <c:v>674.16651757789805</c:v>
                </c:pt>
                <c:pt idx="290997">
                  <c:v>674.16883433317105</c:v>
                </c:pt>
                <c:pt idx="290998">
                  <c:v>674.17115108844496</c:v>
                </c:pt>
                <c:pt idx="290999">
                  <c:v>674.17346784371796</c:v>
                </c:pt>
                <c:pt idx="291000">
                  <c:v>674.17578459899198</c:v>
                </c:pt>
                <c:pt idx="291001">
                  <c:v>674.17810135426498</c:v>
                </c:pt>
                <c:pt idx="291002">
                  <c:v>674.180418109539</c:v>
                </c:pt>
                <c:pt idx="291003">
                  <c:v>674.18273486481303</c:v>
                </c:pt>
                <c:pt idx="291004">
                  <c:v>674.18505162008603</c:v>
                </c:pt>
                <c:pt idx="291005">
                  <c:v>674.18736837536005</c:v>
                </c:pt>
                <c:pt idx="291006">
                  <c:v>674.18968513063305</c:v>
                </c:pt>
                <c:pt idx="291007">
                  <c:v>674.19200188590696</c:v>
                </c:pt>
                <c:pt idx="291008">
                  <c:v>674.19431864117996</c:v>
                </c:pt>
                <c:pt idx="291009">
                  <c:v>674.19663539645398</c:v>
                </c:pt>
                <c:pt idx="291010">
                  <c:v>674.19895215172698</c:v>
                </c:pt>
                <c:pt idx="291011">
                  <c:v>674.20126890700101</c:v>
                </c:pt>
                <c:pt idx="291012">
                  <c:v>674.20358566227503</c:v>
                </c:pt>
                <c:pt idx="291013">
                  <c:v>674.20590241754803</c:v>
                </c:pt>
                <c:pt idx="291014">
                  <c:v>674.20821917282206</c:v>
                </c:pt>
                <c:pt idx="291015">
                  <c:v>674.21053592809506</c:v>
                </c:pt>
                <c:pt idx="291016">
                  <c:v>674.21285268336896</c:v>
                </c:pt>
                <c:pt idx="291017">
                  <c:v>674.21516943864196</c:v>
                </c:pt>
                <c:pt idx="291018">
                  <c:v>674.21748619391599</c:v>
                </c:pt>
                <c:pt idx="291019">
                  <c:v>674.21980294919001</c:v>
                </c:pt>
                <c:pt idx="291020">
                  <c:v>674.22211970446301</c:v>
                </c:pt>
                <c:pt idx="291021">
                  <c:v>674.22443645973703</c:v>
                </c:pt>
                <c:pt idx="291022">
                  <c:v>674.22675321501004</c:v>
                </c:pt>
                <c:pt idx="291023">
                  <c:v>674.22906997028394</c:v>
                </c:pt>
                <c:pt idx="291024">
                  <c:v>674.23138672555694</c:v>
                </c:pt>
                <c:pt idx="291025">
                  <c:v>674.23370348083097</c:v>
                </c:pt>
                <c:pt idx="291026">
                  <c:v>674.23602023610499</c:v>
                </c:pt>
                <c:pt idx="291027">
                  <c:v>674.23833699137799</c:v>
                </c:pt>
                <c:pt idx="291028">
                  <c:v>674.24065374665201</c:v>
                </c:pt>
                <c:pt idx="291029">
                  <c:v>674.24297050192502</c:v>
                </c:pt>
                <c:pt idx="291030">
                  <c:v>674.24528725719904</c:v>
                </c:pt>
                <c:pt idx="291031">
                  <c:v>674.24760401247204</c:v>
                </c:pt>
                <c:pt idx="291032">
                  <c:v>674.24992076774595</c:v>
                </c:pt>
                <c:pt idx="291033">
                  <c:v>674.25223752301997</c:v>
                </c:pt>
                <c:pt idx="291034">
                  <c:v>674.25455427829297</c:v>
                </c:pt>
                <c:pt idx="291035">
                  <c:v>674.25687103356699</c:v>
                </c:pt>
                <c:pt idx="291036">
                  <c:v>674.25918778883999</c:v>
                </c:pt>
                <c:pt idx="291037">
                  <c:v>674.26150454411402</c:v>
                </c:pt>
                <c:pt idx="291038">
                  <c:v>674.26382129938702</c:v>
                </c:pt>
                <c:pt idx="291039">
                  <c:v>674.26613805466104</c:v>
                </c:pt>
                <c:pt idx="291040">
                  <c:v>674.26845480993495</c:v>
                </c:pt>
                <c:pt idx="291041">
                  <c:v>674.27077156520795</c:v>
                </c:pt>
                <c:pt idx="291042">
                  <c:v>674.27308832048197</c:v>
                </c:pt>
                <c:pt idx="291043">
                  <c:v>674.27540507575497</c:v>
                </c:pt>
                <c:pt idx="291044">
                  <c:v>674.277721831029</c:v>
                </c:pt>
                <c:pt idx="291045">
                  <c:v>674.280038586302</c:v>
                </c:pt>
                <c:pt idx="291046">
                  <c:v>674.28235534157602</c:v>
                </c:pt>
                <c:pt idx="291047">
                  <c:v>674.28467209685004</c:v>
                </c:pt>
                <c:pt idx="291048">
                  <c:v>674.28698885212305</c:v>
                </c:pt>
                <c:pt idx="291049">
                  <c:v>674.28930560739695</c:v>
                </c:pt>
                <c:pt idx="291050">
                  <c:v>674.29162236266995</c:v>
                </c:pt>
                <c:pt idx="291051">
                  <c:v>674.29393911794398</c:v>
                </c:pt>
                <c:pt idx="291052">
                  <c:v>674.29625587321698</c:v>
                </c:pt>
                <c:pt idx="291053">
                  <c:v>674.298572628491</c:v>
                </c:pt>
                <c:pt idx="291054">
                  <c:v>674.30088938376502</c:v>
                </c:pt>
                <c:pt idx="291055">
                  <c:v>674.30320613903802</c:v>
                </c:pt>
                <c:pt idx="291056">
                  <c:v>674.30552289431205</c:v>
                </c:pt>
                <c:pt idx="291057">
                  <c:v>674.30783964958505</c:v>
                </c:pt>
                <c:pt idx="291058">
                  <c:v>674.31015640485896</c:v>
                </c:pt>
                <c:pt idx="291059">
                  <c:v>674.31247316013196</c:v>
                </c:pt>
                <c:pt idx="291060">
                  <c:v>674.31478991540598</c:v>
                </c:pt>
                <c:pt idx="291061">
                  <c:v>674.31710667067898</c:v>
                </c:pt>
                <c:pt idx="291062">
                  <c:v>674.319423425953</c:v>
                </c:pt>
                <c:pt idx="291063">
                  <c:v>674.32174018122703</c:v>
                </c:pt>
                <c:pt idx="291064">
                  <c:v>674.32405693650003</c:v>
                </c:pt>
                <c:pt idx="291065">
                  <c:v>674.32637369177405</c:v>
                </c:pt>
                <c:pt idx="291066">
                  <c:v>674.32869044704705</c:v>
                </c:pt>
                <c:pt idx="291067">
                  <c:v>674.33100720232096</c:v>
                </c:pt>
                <c:pt idx="291068">
                  <c:v>674.33332395759396</c:v>
                </c:pt>
                <c:pt idx="291069">
                  <c:v>674.33564071286798</c:v>
                </c:pt>
                <c:pt idx="291070">
                  <c:v>674.33795746814201</c:v>
                </c:pt>
                <c:pt idx="291071">
                  <c:v>674.34027422341501</c:v>
                </c:pt>
                <c:pt idx="291072">
                  <c:v>674.34259097868903</c:v>
                </c:pt>
                <c:pt idx="291073">
                  <c:v>674.34490773396203</c:v>
                </c:pt>
                <c:pt idx="291074">
                  <c:v>674.34722448923605</c:v>
                </c:pt>
                <c:pt idx="291075">
                  <c:v>674.34954124450906</c:v>
                </c:pt>
                <c:pt idx="291076">
                  <c:v>674.35185799978296</c:v>
                </c:pt>
                <c:pt idx="291077">
                  <c:v>674.35417475505699</c:v>
                </c:pt>
                <c:pt idx="291078">
                  <c:v>674.35649151032999</c:v>
                </c:pt>
                <c:pt idx="291079">
                  <c:v>674.35880826560401</c:v>
                </c:pt>
                <c:pt idx="291080">
                  <c:v>674.36112502087701</c:v>
                </c:pt>
                <c:pt idx="291081">
                  <c:v>674.36344177615103</c:v>
                </c:pt>
                <c:pt idx="291082">
                  <c:v>674.36575853142404</c:v>
                </c:pt>
                <c:pt idx="291083">
                  <c:v>674.36807528669794</c:v>
                </c:pt>
                <c:pt idx="291084">
                  <c:v>674.37039204197197</c:v>
                </c:pt>
                <c:pt idx="291085">
                  <c:v>674.37270879724497</c:v>
                </c:pt>
                <c:pt idx="291086">
                  <c:v>674.37502555251899</c:v>
                </c:pt>
                <c:pt idx="291087">
                  <c:v>674.37734230779199</c:v>
                </c:pt>
                <c:pt idx="291088">
                  <c:v>674.37965906306601</c:v>
                </c:pt>
                <c:pt idx="291089">
                  <c:v>674.38197581833901</c:v>
                </c:pt>
                <c:pt idx="291090">
                  <c:v>674.38429257361304</c:v>
                </c:pt>
                <c:pt idx="291091">
                  <c:v>674.38660932888695</c:v>
                </c:pt>
                <c:pt idx="291092">
                  <c:v>674.38892608415995</c:v>
                </c:pt>
                <c:pt idx="291093">
                  <c:v>674.39124283943397</c:v>
                </c:pt>
                <c:pt idx="291094">
                  <c:v>674.39355959470697</c:v>
                </c:pt>
                <c:pt idx="291095">
                  <c:v>674.39587634998099</c:v>
                </c:pt>
                <c:pt idx="291096">
                  <c:v>674.39819310525399</c:v>
                </c:pt>
                <c:pt idx="291097">
                  <c:v>674.40050986052802</c:v>
                </c:pt>
                <c:pt idx="291098">
                  <c:v>674.40282661580204</c:v>
                </c:pt>
                <c:pt idx="291099">
                  <c:v>674.40514337107504</c:v>
                </c:pt>
                <c:pt idx="291100">
                  <c:v>674.40746012634895</c:v>
                </c:pt>
                <c:pt idx="291101">
                  <c:v>674.40977688162195</c:v>
                </c:pt>
                <c:pt idx="291102">
                  <c:v>674.41209363689597</c:v>
                </c:pt>
                <c:pt idx="291103">
                  <c:v>674.41441039216897</c:v>
                </c:pt>
                <c:pt idx="291104">
                  <c:v>674.416727147443</c:v>
                </c:pt>
                <c:pt idx="291105">
                  <c:v>674.41904390271702</c:v>
                </c:pt>
                <c:pt idx="291106">
                  <c:v>674.42136065799002</c:v>
                </c:pt>
                <c:pt idx="291107">
                  <c:v>674.42367741326404</c:v>
                </c:pt>
                <c:pt idx="291108">
                  <c:v>674.42599416853704</c:v>
                </c:pt>
                <c:pt idx="291109">
                  <c:v>674.42831092381095</c:v>
                </c:pt>
                <c:pt idx="291110">
                  <c:v>674.43062767908395</c:v>
                </c:pt>
                <c:pt idx="291111">
                  <c:v>674.43294443435798</c:v>
                </c:pt>
                <c:pt idx="291112">
                  <c:v>674.43526118963098</c:v>
                </c:pt>
                <c:pt idx="291113">
                  <c:v>674.437577944905</c:v>
                </c:pt>
                <c:pt idx="291114">
                  <c:v>674.43989470017902</c:v>
                </c:pt>
                <c:pt idx="291115">
                  <c:v>674.44221145545202</c:v>
                </c:pt>
                <c:pt idx="291116">
                  <c:v>674.44452821072605</c:v>
                </c:pt>
                <c:pt idx="291117">
                  <c:v>674.44684496599905</c:v>
                </c:pt>
                <c:pt idx="291118">
                  <c:v>674.44916172127296</c:v>
                </c:pt>
                <c:pt idx="291119">
                  <c:v>674.45147847654596</c:v>
                </c:pt>
                <c:pt idx="291120">
                  <c:v>674.45379523181998</c:v>
                </c:pt>
                <c:pt idx="291121">
                  <c:v>674.456111987094</c:v>
                </c:pt>
                <c:pt idx="291122">
                  <c:v>674.458428742367</c:v>
                </c:pt>
                <c:pt idx="291123">
                  <c:v>674.46074549764103</c:v>
                </c:pt>
                <c:pt idx="291124">
                  <c:v>674.46306225291403</c:v>
                </c:pt>
                <c:pt idx="291125">
                  <c:v>674.46537900818805</c:v>
                </c:pt>
                <c:pt idx="291126">
                  <c:v>674.46769576346105</c:v>
                </c:pt>
                <c:pt idx="291127">
                  <c:v>674.47001251873496</c:v>
                </c:pt>
                <c:pt idx="291128">
                  <c:v>674.47232927400898</c:v>
                </c:pt>
                <c:pt idx="291129">
                  <c:v>674.47464602928198</c:v>
                </c:pt>
                <c:pt idx="291130">
                  <c:v>674.47696278455601</c:v>
                </c:pt>
                <c:pt idx="291131">
                  <c:v>674.47927953982901</c:v>
                </c:pt>
                <c:pt idx="291132">
                  <c:v>674.48159629510303</c:v>
                </c:pt>
                <c:pt idx="291133">
                  <c:v>674.48391305037603</c:v>
                </c:pt>
                <c:pt idx="291134">
                  <c:v>674.48622980565005</c:v>
                </c:pt>
                <c:pt idx="291135">
                  <c:v>674.48854656092396</c:v>
                </c:pt>
                <c:pt idx="291136">
                  <c:v>674.49086331619696</c:v>
                </c:pt>
                <c:pt idx="291137">
                  <c:v>674.49318007147099</c:v>
                </c:pt>
                <c:pt idx="291138">
                  <c:v>674.49549682674399</c:v>
                </c:pt>
                <c:pt idx="291139">
                  <c:v>674.49781358201801</c:v>
                </c:pt>
                <c:pt idx="291140">
                  <c:v>674.50013033729101</c:v>
                </c:pt>
                <c:pt idx="291141">
                  <c:v>674.50244709256503</c:v>
                </c:pt>
                <c:pt idx="291142">
                  <c:v>674.50476384783894</c:v>
                </c:pt>
                <c:pt idx="291143">
                  <c:v>674.50708060311194</c:v>
                </c:pt>
                <c:pt idx="291144">
                  <c:v>674.50939735838597</c:v>
                </c:pt>
                <c:pt idx="291145">
                  <c:v>674.51171411365897</c:v>
                </c:pt>
                <c:pt idx="291146">
                  <c:v>674.51403086893299</c:v>
                </c:pt>
                <c:pt idx="291147">
                  <c:v>674.51634762420599</c:v>
                </c:pt>
                <c:pt idx="291148">
                  <c:v>674.51866437948001</c:v>
                </c:pt>
                <c:pt idx="291149">
                  <c:v>674.52098113475404</c:v>
                </c:pt>
                <c:pt idx="291150">
                  <c:v>674.52329789002704</c:v>
                </c:pt>
                <c:pt idx="291151">
                  <c:v>674.52561464530095</c:v>
                </c:pt>
                <c:pt idx="291152">
                  <c:v>674.52793140057395</c:v>
                </c:pt>
                <c:pt idx="291153">
                  <c:v>674.53024815584797</c:v>
                </c:pt>
                <c:pt idx="291154">
                  <c:v>674.53256491112097</c:v>
                </c:pt>
                <c:pt idx="291155">
                  <c:v>674.53488166639499</c:v>
                </c:pt>
                <c:pt idx="291156">
                  <c:v>674.53719842166799</c:v>
                </c:pt>
                <c:pt idx="291157">
                  <c:v>674.53951517694202</c:v>
                </c:pt>
                <c:pt idx="291158">
                  <c:v>674.54183193221604</c:v>
                </c:pt>
                <c:pt idx="291159">
                  <c:v>674.54414868748904</c:v>
                </c:pt>
                <c:pt idx="291160">
                  <c:v>674.54646544276295</c:v>
                </c:pt>
                <c:pt idx="291161">
                  <c:v>674.54878219803595</c:v>
                </c:pt>
                <c:pt idx="291162">
                  <c:v>674.55109895330997</c:v>
                </c:pt>
                <c:pt idx="291163">
                  <c:v>674.55341570858297</c:v>
                </c:pt>
                <c:pt idx="291164">
                  <c:v>674.555732463857</c:v>
                </c:pt>
                <c:pt idx="291165">
                  <c:v>674.55804921913102</c:v>
                </c:pt>
                <c:pt idx="291166">
                  <c:v>674.56036597440402</c:v>
                </c:pt>
                <c:pt idx="291167">
                  <c:v>674.56268272967804</c:v>
                </c:pt>
                <c:pt idx="291168">
                  <c:v>674.56499948495104</c:v>
                </c:pt>
                <c:pt idx="291169">
                  <c:v>674.56731624022495</c:v>
                </c:pt>
                <c:pt idx="291170">
                  <c:v>674.56963299549795</c:v>
                </c:pt>
                <c:pt idx="291171">
                  <c:v>674.57194975077198</c:v>
                </c:pt>
                <c:pt idx="291172">
                  <c:v>674.574266506046</c:v>
                </c:pt>
                <c:pt idx="291173">
                  <c:v>674.576583261319</c:v>
                </c:pt>
                <c:pt idx="291174">
                  <c:v>674.57890001659302</c:v>
                </c:pt>
                <c:pt idx="291175">
                  <c:v>674.58121677186602</c:v>
                </c:pt>
                <c:pt idx="291176">
                  <c:v>674.58353352714005</c:v>
                </c:pt>
                <c:pt idx="291177">
                  <c:v>674.58585028241305</c:v>
                </c:pt>
                <c:pt idx="291178">
                  <c:v>674.58816703768696</c:v>
                </c:pt>
                <c:pt idx="291179">
                  <c:v>674.59048379296098</c:v>
                </c:pt>
                <c:pt idx="291180">
                  <c:v>674.59280054823398</c:v>
                </c:pt>
                <c:pt idx="291181">
                  <c:v>674.595117303508</c:v>
                </c:pt>
                <c:pt idx="291182">
                  <c:v>674.597434058781</c:v>
                </c:pt>
                <c:pt idx="291183">
                  <c:v>674.59975081405503</c:v>
                </c:pt>
                <c:pt idx="291184">
                  <c:v>674.60206756932803</c:v>
                </c:pt>
                <c:pt idx="291185">
                  <c:v>674.60438432460205</c:v>
                </c:pt>
                <c:pt idx="291186">
                  <c:v>674.60670107987596</c:v>
                </c:pt>
                <c:pt idx="291187">
                  <c:v>674.60901783514896</c:v>
                </c:pt>
                <c:pt idx="291188">
                  <c:v>674.61133459042298</c:v>
                </c:pt>
                <c:pt idx="291189">
                  <c:v>674.61365134569598</c:v>
                </c:pt>
                <c:pt idx="291190">
                  <c:v>674.61596810097001</c:v>
                </c:pt>
                <c:pt idx="291191">
                  <c:v>674.61828485624301</c:v>
                </c:pt>
                <c:pt idx="291192">
                  <c:v>674.62060161151703</c:v>
                </c:pt>
                <c:pt idx="291193">
                  <c:v>674.62291836679105</c:v>
                </c:pt>
                <c:pt idx="291194">
                  <c:v>674.62523512206405</c:v>
                </c:pt>
                <c:pt idx="291195">
                  <c:v>674.62755187733796</c:v>
                </c:pt>
                <c:pt idx="291196">
                  <c:v>674.62986863261096</c:v>
                </c:pt>
                <c:pt idx="291197">
                  <c:v>674.63218538788499</c:v>
                </c:pt>
                <c:pt idx="291198">
                  <c:v>674.63450214315799</c:v>
                </c:pt>
                <c:pt idx="291199">
                  <c:v>674.63681889843201</c:v>
                </c:pt>
                <c:pt idx="291200">
                  <c:v>674.63913565370603</c:v>
                </c:pt>
                <c:pt idx="291201">
                  <c:v>674.64145240897903</c:v>
                </c:pt>
                <c:pt idx="291202">
                  <c:v>674.64376916425294</c:v>
                </c:pt>
                <c:pt idx="291203">
                  <c:v>674.64608591952594</c:v>
                </c:pt>
                <c:pt idx="291204">
                  <c:v>674.64840267479997</c:v>
                </c:pt>
                <c:pt idx="291205">
                  <c:v>674.65071943007297</c:v>
                </c:pt>
                <c:pt idx="291206">
                  <c:v>674.65303618534699</c:v>
                </c:pt>
                <c:pt idx="291207">
                  <c:v>674.65535294061999</c:v>
                </c:pt>
                <c:pt idx="291208">
                  <c:v>674.65766969589401</c:v>
                </c:pt>
                <c:pt idx="291209">
                  <c:v>674.65998645116804</c:v>
                </c:pt>
                <c:pt idx="291210">
                  <c:v>674.66230320644104</c:v>
                </c:pt>
                <c:pt idx="291211">
                  <c:v>674.66461996171495</c:v>
                </c:pt>
                <c:pt idx="291212">
                  <c:v>674.66693671698795</c:v>
                </c:pt>
                <c:pt idx="291213">
                  <c:v>674.66925347226197</c:v>
                </c:pt>
                <c:pt idx="291214">
                  <c:v>674.67157022753497</c:v>
                </c:pt>
                <c:pt idx="291215">
                  <c:v>674.67388698280899</c:v>
                </c:pt>
                <c:pt idx="291216">
                  <c:v>674.67620373808302</c:v>
                </c:pt>
                <c:pt idx="291217">
                  <c:v>674.67852049335602</c:v>
                </c:pt>
                <c:pt idx="291218">
                  <c:v>674.68083724863004</c:v>
                </c:pt>
                <c:pt idx="291219">
                  <c:v>674.68315400390304</c:v>
                </c:pt>
                <c:pt idx="291220">
                  <c:v>674.68547075917695</c:v>
                </c:pt>
                <c:pt idx="291221">
                  <c:v>674.68778751444995</c:v>
                </c:pt>
                <c:pt idx="291222">
                  <c:v>674.69010426972397</c:v>
                </c:pt>
                <c:pt idx="291223">
                  <c:v>674.692421024998</c:v>
                </c:pt>
                <c:pt idx="291224">
                  <c:v>674.694737780271</c:v>
                </c:pt>
                <c:pt idx="291225">
                  <c:v>674.69705453554502</c:v>
                </c:pt>
                <c:pt idx="291226">
                  <c:v>674.69937129081802</c:v>
                </c:pt>
                <c:pt idx="291227">
                  <c:v>674.70168804609204</c:v>
                </c:pt>
                <c:pt idx="291228">
                  <c:v>674.70400480136504</c:v>
                </c:pt>
                <c:pt idx="291229">
                  <c:v>674.70632155663895</c:v>
                </c:pt>
                <c:pt idx="291230">
                  <c:v>674.70863831191298</c:v>
                </c:pt>
                <c:pt idx="291231">
                  <c:v>674.71095506718598</c:v>
                </c:pt>
                <c:pt idx="291232">
                  <c:v>674.71327182246</c:v>
                </c:pt>
                <c:pt idx="291233">
                  <c:v>674.715588577733</c:v>
                </c:pt>
                <c:pt idx="291234">
                  <c:v>674.71790533300702</c:v>
                </c:pt>
                <c:pt idx="291235">
                  <c:v>674.72022208828002</c:v>
                </c:pt>
                <c:pt idx="291236">
                  <c:v>674.72253884355405</c:v>
                </c:pt>
                <c:pt idx="291237">
                  <c:v>674.72485559882796</c:v>
                </c:pt>
                <c:pt idx="291238">
                  <c:v>674.72717235410096</c:v>
                </c:pt>
                <c:pt idx="291239">
                  <c:v>674.72948910937498</c:v>
                </c:pt>
                <c:pt idx="291240">
                  <c:v>674.73180586464798</c:v>
                </c:pt>
                <c:pt idx="291241">
                  <c:v>674.734122619922</c:v>
                </c:pt>
                <c:pt idx="291242">
                  <c:v>674.736439375195</c:v>
                </c:pt>
                <c:pt idx="291243">
                  <c:v>674.73875613046903</c:v>
                </c:pt>
                <c:pt idx="291244">
                  <c:v>674.74107288574305</c:v>
                </c:pt>
                <c:pt idx="291245">
                  <c:v>674.74338964101605</c:v>
                </c:pt>
                <c:pt idx="291246">
                  <c:v>674.74570639628996</c:v>
                </c:pt>
                <c:pt idx="291247">
                  <c:v>674.74802315156296</c:v>
                </c:pt>
                <c:pt idx="291248">
                  <c:v>674.75033990683698</c:v>
                </c:pt>
                <c:pt idx="291249">
                  <c:v>674.75265666210998</c:v>
                </c:pt>
                <c:pt idx="291250">
                  <c:v>674.75497341738401</c:v>
                </c:pt>
                <c:pt idx="291251">
                  <c:v>674.75729017265803</c:v>
                </c:pt>
                <c:pt idx="291252">
                  <c:v>674.75960692793103</c:v>
                </c:pt>
                <c:pt idx="291253">
                  <c:v>674.76192368320505</c:v>
                </c:pt>
                <c:pt idx="291254">
                  <c:v>674.76424043847805</c:v>
                </c:pt>
                <c:pt idx="291255">
                  <c:v>674.76655719375196</c:v>
                </c:pt>
                <c:pt idx="291256">
                  <c:v>674.76887394902496</c:v>
                </c:pt>
                <c:pt idx="291257">
                  <c:v>674.77119070429899</c:v>
                </c:pt>
                <c:pt idx="291258">
                  <c:v>674.77350745957199</c:v>
                </c:pt>
                <c:pt idx="291259">
                  <c:v>674.77582421484601</c:v>
                </c:pt>
                <c:pt idx="291260">
                  <c:v>674.77814097012003</c:v>
                </c:pt>
                <c:pt idx="291261">
                  <c:v>674.78045772539303</c:v>
                </c:pt>
                <c:pt idx="291262">
                  <c:v>674.78277448066694</c:v>
                </c:pt>
                <c:pt idx="291263">
                  <c:v>674.78509123593994</c:v>
                </c:pt>
                <c:pt idx="291264">
                  <c:v>674.78740799121397</c:v>
                </c:pt>
                <c:pt idx="291265">
                  <c:v>674.78972474648697</c:v>
                </c:pt>
                <c:pt idx="291266">
                  <c:v>674.79204150176099</c:v>
                </c:pt>
                <c:pt idx="291267">
                  <c:v>674.79435825703501</c:v>
                </c:pt>
                <c:pt idx="291268">
                  <c:v>674.79667501230801</c:v>
                </c:pt>
                <c:pt idx="291269">
                  <c:v>674.79899176758204</c:v>
                </c:pt>
                <c:pt idx="291270">
                  <c:v>674.80130852285504</c:v>
                </c:pt>
                <c:pt idx="291271">
                  <c:v>674.80362527812895</c:v>
                </c:pt>
                <c:pt idx="291272">
                  <c:v>674.80594203340195</c:v>
                </c:pt>
                <c:pt idx="291273">
                  <c:v>674.80825878867597</c:v>
                </c:pt>
                <c:pt idx="291274">
                  <c:v>674.81057554394999</c:v>
                </c:pt>
                <c:pt idx="291275">
                  <c:v>674.81289229922299</c:v>
                </c:pt>
                <c:pt idx="291276">
                  <c:v>674.81520905449702</c:v>
                </c:pt>
                <c:pt idx="291277">
                  <c:v>674.81752580977002</c:v>
                </c:pt>
                <c:pt idx="291278">
                  <c:v>674.81984256504404</c:v>
                </c:pt>
                <c:pt idx="291279">
                  <c:v>674.82215932031704</c:v>
                </c:pt>
                <c:pt idx="291280">
                  <c:v>674.82447607559095</c:v>
                </c:pt>
                <c:pt idx="291281">
                  <c:v>674.82679283086497</c:v>
                </c:pt>
                <c:pt idx="291282">
                  <c:v>674.82910958613797</c:v>
                </c:pt>
                <c:pt idx="291283">
                  <c:v>674.831426341412</c:v>
                </c:pt>
                <c:pt idx="291284">
                  <c:v>674.833743096685</c:v>
                </c:pt>
                <c:pt idx="291285">
                  <c:v>674.83605985195902</c:v>
                </c:pt>
                <c:pt idx="291286">
                  <c:v>674.83837660723202</c:v>
                </c:pt>
                <c:pt idx="291287">
                  <c:v>674.84069336250604</c:v>
                </c:pt>
                <c:pt idx="291288">
                  <c:v>674.84301011777995</c:v>
                </c:pt>
                <c:pt idx="291289">
                  <c:v>674.84532687305295</c:v>
                </c:pt>
                <c:pt idx="291290">
                  <c:v>674.84764362832698</c:v>
                </c:pt>
                <c:pt idx="291291">
                  <c:v>674.84996038359998</c:v>
                </c:pt>
                <c:pt idx="291292">
                  <c:v>674.852277138874</c:v>
                </c:pt>
                <c:pt idx="291293">
                  <c:v>674.854593894147</c:v>
                </c:pt>
                <c:pt idx="291294">
                  <c:v>674.85691064942102</c:v>
                </c:pt>
                <c:pt idx="291295">
                  <c:v>674.85922740469505</c:v>
                </c:pt>
                <c:pt idx="291296">
                  <c:v>674.86154415996805</c:v>
                </c:pt>
                <c:pt idx="291297">
                  <c:v>674.86386091524196</c:v>
                </c:pt>
                <c:pt idx="291298">
                  <c:v>674.86617767051496</c:v>
                </c:pt>
                <c:pt idx="291299">
                  <c:v>674.86849442578898</c:v>
                </c:pt>
                <c:pt idx="291300">
                  <c:v>674.87081118106198</c:v>
                </c:pt>
                <c:pt idx="291301">
                  <c:v>674.873127936336</c:v>
                </c:pt>
                <c:pt idx="291302">
                  <c:v>674.87544469161003</c:v>
                </c:pt>
                <c:pt idx="291303">
                  <c:v>674.87776144688303</c:v>
                </c:pt>
                <c:pt idx="291304">
                  <c:v>674.88007820215705</c:v>
                </c:pt>
                <c:pt idx="291305">
                  <c:v>674.88239495743005</c:v>
                </c:pt>
                <c:pt idx="291306">
                  <c:v>674.88471171270396</c:v>
                </c:pt>
                <c:pt idx="291307">
                  <c:v>674.88702846797696</c:v>
                </c:pt>
                <c:pt idx="291308">
                  <c:v>674.88934522325098</c:v>
                </c:pt>
                <c:pt idx="291309">
                  <c:v>674.89166197852398</c:v>
                </c:pt>
                <c:pt idx="291310">
                  <c:v>674.89397873379801</c:v>
                </c:pt>
                <c:pt idx="291311">
                  <c:v>674.89629548907203</c:v>
                </c:pt>
                <c:pt idx="291312">
                  <c:v>674.89861224434503</c:v>
                </c:pt>
                <c:pt idx="291313">
                  <c:v>674.90092899961905</c:v>
                </c:pt>
                <c:pt idx="291314">
                  <c:v>674.90324575489205</c:v>
                </c:pt>
                <c:pt idx="291315">
                  <c:v>674.90556251016596</c:v>
                </c:pt>
                <c:pt idx="291316">
                  <c:v>674.90787926543896</c:v>
                </c:pt>
                <c:pt idx="291317">
                  <c:v>674.91019602071299</c:v>
                </c:pt>
                <c:pt idx="291318">
                  <c:v>674.91251277598701</c:v>
                </c:pt>
                <c:pt idx="291319">
                  <c:v>674.91482953126001</c:v>
                </c:pt>
                <c:pt idx="291320">
                  <c:v>674.91714628653403</c:v>
                </c:pt>
                <c:pt idx="291321">
                  <c:v>674.91946304180703</c:v>
                </c:pt>
                <c:pt idx="291322">
                  <c:v>674.92177979708094</c:v>
                </c:pt>
                <c:pt idx="291323">
                  <c:v>674.92409655235394</c:v>
                </c:pt>
                <c:pt idx="291324">
                  <c:v>674.92641330762797</c:v>
                </c:pt>
                <c:pt idx="291325">
                  <c:v>674.92873006290199</c:v>
                </c:pt>
                <c:pt idx="291326">
                  <c:v>674.93104681817499</c:v>
                </c:pt>
                <c:pt idx="291327">
                  <c:v>674.93336357344901</c:v>
                </c:pt>
                <c:pt idx="291328">
                  <c:v>674.93568032872201</c:v>
                </c:pt>
                <c:pt idx="291329">
                  <c:v>674.93799708399604</c:v>
                </c:pt>
                <c:pt idx="291330">
                  <c:v>674.94031383926904</c:v>
                </c:pt>
                <c:pt idx="291331">
                  <c:v>674.94263059454295</c:v>
                </c:pt>
                <c:pt idx="291332">
                  <c:v>674.94494734981697</c:v>
                </c:pt>
                <c:pt idx="291333">
                  <c:v>674.94726410508997</c:v>
                </c:pt>
                <c:pt idx="291334">
                  <c:v>674.94958086036399</c:v>
                </c:pt>
                <c:pt idx="291335">
                  <c:v>674.95189761563699</c:v>
                </c:pt>
                <c:pt idx="291336">
                  <c:v>674.95421437091102</c:v>
                </c:pt>
                <c:pt idx="291337">
                  <c:v>674.95653112618402</c:v>
                </c:pt>
                <c:pt idx="291338">
                  <c:v>674.95884788145804</c:v>
                </c:pt>
                <c:pt idx="291339">
                  <c:v>674.96116463673195</c:v>
                </c:pt>
                <c:pt idx="291340">
                  <c:v>674.96348139200495</c:v>
                </c:pt>
                <c:pt idx="291341">
                  <c:v>674.96579814727897</c:v>
                </c:pt>
                <c:pt idx="291342">
                  <c:v>674.96811490255197</c:v>
                </c:pt>
                <c:pt idx="291343">
                  <c:v>674.970431657826</c:v>
                </c:pt>
                <c:pt idx="291344">
                  <c:v>674.972748413099</c:v>
                </c:pt>
                <c:pt idx="291345">
                  <c:v>674.97506516837302</c:v>
                </c:pt>
                <c:pt idx="291346">
                  <c:v>674.97738192364704</c:v>
                </c:pt>
                <c:pt idx="291347">
                  <c:v>674.97969867892004</c:v>
                </c:pt>
                <c:pt idx="291348">
                  <c:v>674.98201543419395</c:v>
                </c:pt>
                <c:pt idx="291349">
                  <c:v>674.98433218946695</c:v>
                </c:pt>
                <c:pt idx="291350">
                  <c:v>674.98664894474098</c:v>
                </c:pt>
                <c:pt idx="291351">
                  <c:v>674.98896570001398</c:v>
                </c:pt>
                <c:pt idx="291352">
                  <c:v>674.991282455288</c:v>
                </c:pt>
                <c:pt idx="291353">
                  <c:v>674.99359921056202</c:v>
                </c:pt>
                <c:pt idx="291354">
                  <c:v>674.99591596583502</c:v>
                </c:pt>
                <c:pt idx="291355">
                  <c:v>674.99823272110905</c:v>
                </c:pt>
                <c:pt idx="291356">
                  <c:v>675.00054947638205</c:v>
                </c:pt>
                <c:pt idx="291357">
                  <c:v>675.00286623165596</c:v>
                </c:pt>
                <c:pt idx="291358">
                  <c:v>675.00518298692896</c:v>
                </c:pt>
                <c:pt idx="291359">
                  <c:v>675.00749974220298</c:v>
                </c:pt>
                <c:pt idx="291360">
                  <c:v>675.00981649747598</c:v>
                </c:pt>
                <c:pt idx="291361">
                  <c:v>675.01213325275</c:v>
                </c:pt>
                <c:pt idx="291362">
                  <c:v>675.01445000802403</c:v>
                </c:pt>
                <c:pt idx="291363">
                  <c:v>675.01676676329703</c:v>
                </c:pt>
                <c:pt idx="291364">
                  <c:v>675.01908351857105</c:v>
                </c:pt>
                <c:pt idx="291365">
                  <c:v>675.02140027384405</c:v>
                </c:pt>
                <c:pt idx="291366">
                  <c:v>675.02371702911796</c:v>
                </c:pt>
                <c:pt idx="291367">
                  <c:v>675.02603378439096</c:v>
                </c:pt>
                <c:pt idx="291368">
                  <c:v>675.02835053966498</c:v>
                </c:pt>
                <c:pt idx="291369">
                  <c:v>675.03066729493901</c:v>
                </c:pt>
                <c:pt idx="291370">
                  <c:v>675.03298405021201</c:v>
                </c:pt>
                <c:pt idx="291371">
                  <c:v>675.03530080548603</c:v>
                </c:pt>
                <c:pt idx="291372">
                  <c:v>675.03761756075903</c:v>
                </c:pt>
                <c:pt idx="291373">
                  <c:v>675.03993431603305</c:v>
                </c:pt>
                <c:pt idx="291374">
                  <c:v>675.04225107130605</c:v>
                </c:pt>
                <c:pt idx="291375">
                  <c:v>675.04456782657996</c:v>
                </c:pt>
                <c:pt idx="291376">
                  <c:v>675.04688458185399</c:v>
                </c:pt>
                <c:pt idx="291377">
                  <c:v>675.04920133712699</c:v>
                </c:pt>
                <c:pt idx="291378">
                  <c:v>675.05151809240101</c:v>
                </c:pt>
                <c:pt idx="291379">
                  <c:v>675.05383484767401</c:v>
                </c:pt>
                <c:pt idx="291380">
                  <c:v>675.05615160294803</c:v>
                </c:pt>
                <c:pt idx="291381">
                  <c:v>675.05846835822103</c:v>
                </c:pt>
                <c:pt idx="291382">
                  <c:v>675.06078511349494</c:v>
                </c:pt>
                <c:pt idx="291383">
                  <c:v>675.06310186876897</c:v>
                </c:pt>
                <c:pt idx="291384">
                  <c:v>675.06541862404197</c:v>
                </c:pt>
                <c:pt idx="291385">
                  <c:v>675.06773537931599</c:v>
                </c:pt>
                <c:pt idx="291386">
                  <c:v>675.07005213458899</c:v>
                </c:pt>
                <c:pt idx="291387">
                  <c:v>675.07236888986301</c:v>
                </c:pt>
                <c:pt idx="291388">
                  <c:v>675.07468564513601</c:v>
                </c:pt>
                <c:pt idx="291389">
                  <c:v>675.07700240041004</c:v>
                </c:pt>
                <c:pt idx="291390">
                  <c:v>675.07931915568395</c:v>
                </c:pt>
                <c:pt idx="291391">
                  <c:v>675.08163591095695</c:v>
                </c:pt>
                <c:pt idx="291392">
                  <c:v>675.08395266623097</c:v>
                </c:pt>
                <c:pt idx="291393">
                  <c:v>675.08626942150397</c:v>
                </c:pt>
                <c:pt idx="291394">
                  <c:v>675.08858617677799</c:v>
                </c:pt>
                <c:pt idx="291395">
                  <c:v>675.09090293205099</c:v>
                </c:pt>
                <c:pt idx="291396">
                  <c:v>675.09321968732502</c:v>
                </c:pt>
                <c:pt idx="291397">
                  <c:v>675.09553644259904</c:v>
                </c:pt>
                <c:pt idx="291398">
                  <c:v>675.09785319787204</c:v>
                </c:pt>
                <c:pt idx="291399">
                  <c:v>675.10016995314595</c:v>
                </c:pt>
                <c:pt idx="291400">
                  <c:v>675.10248670841895</c:v>
                </c:pt>
                <c:pt idx="291401">
                  <c:v>675.10480346369297</c:v>
                </c:pt>
                <c:pt idx="291402">
                  <c:v>675.10712021896597</c:v>
                </c:pt>
                <c:pt idx="291403">
                  <c:v>675.10943697424</c:v>
                </c:pt>
                <c:pt idx="291404">
                  <c:v>675.11175372951402</c:v>
                </c:pt>
                <c:pt idx="291405">
                  <c:v>675.11407048478702</c:v>
                </c:pt>
                <c:pt idx="291406">
                  <c:v>675.11638724006104</c:v>
                </c:pt>
                <c:pt idx="291407">
                  <c:v>675.11870399533404</c:v>
                </c:pt>
                <c:pt idx="291408">
                  <c:v>675.12102075060795</c:v>
                </c:pt>
                <c:pt idx="291409">
                  <c:v>675.12333750588095</c:v>
                </c:pt>
                <c:pt idx="291410">
                  <c:v>675.12565426115498</c:v>
                </c:pt>
                <c:pt idx="291411">
                  <c:v>675.12797101642798</c:v>
                </c:pt>
                <c:pt idx="291412">
                  <c:v>675.130287771702</c:v>
                </c:pt>
                <c:pt idx="291413">
                  <c:v>675.13260452697602</c:v>
                </c:pt>
                <c:pt idx="291414">
                  <c:v>675.13492128224902</c:v>
                </c:pt>
                <c:pt idx="291415">
                  <c:v>675.13723803752305</c:v>
                </c:pt>
                <c:pt idx="291416">
                  <c:v>675.13955479279605</c:v>
                </c:pt>
                <c:pt idx="291417">
                  <c:v>675.14187154806996</c:v>
                </c:pt>
                <c:pt idx="291418">
                  <c:v>675.14418830334296</c:v>
                </c:pt>
                <c:pt idx="291419">
                  <c:v>675.14650505861698</c:v>
                </c:pt>
                <c:pt idx="291420">
                  <c:v>675.148821813891</c:v>
                </c:pt>
                <c:pt idx="291421">
                  <c:v>675.151138569164</c:v>
                </c:pt>
                <c:pt idx="291422">
                  <c:v>675.15345532443803</c:v>
                </c:pt>
                <c:pt idx="291423">
                  <c:v>675.15577207971103</c:v>
                </c:pt>
                <c:pt idx="291424">
                  <c:v>675.15808883498505</c:v>
                </c:pt>
                <c:pt idx="291425">
                  <c:v>675.16040559025805</c:v>
                </c:pt>
                <c:pt idx="291426">
                  <c:v>675.16272234553196</c:v>
                </c:pt>
                <c:pt idx="291427">
                  <c:v>675.16503910080598</c:v>
                </c:pt>
                <c:pt idx="291428">
                  <c:v>675.16735585607898</c:v>
                </c:pt>
                <c:pt idx="291429">
                  <c:v>675.16967261135301</c:v>
                </c:pt>
                <c:pt idx="291430">
                  <c:v>675.17198936662601</c:v>
                </c:pt>
                <c:pt idx="291431">
                  <c:v>675.17430612190003</c:v>
                </c:pt>
                <c:pt idx="291432">
                  <c:v>675.17662287717303</c:v>
                </c:pt>
                <c:pt idx="291433">
                  <c:v>675.17893963244705</c:v>
                </c:pt>
                <c:pt idx="291434">
                  <c:v>675.18125638772096</c:v>
                </c:pt>
                <c:pt idx="291435">
                  <c:v>675.18357314299396</c:v>
                </c:pt>
                <c:pt idx="291436">
                  <c:v>675.18588989826799</c:v>
                </c:pt>
                <c:pt idx="291437">
                  <c:v>675.18820665354099</c:v>
                </c:pt>
                <c:pt idx="291438">
                  <c:v>675.19052340881501</c:v>
                </c:pt>
                <c:pt idx="291439">
                  <c:v>675.19284016408801</c:v>
                </c:pt>
                <c:pt idx="291440">
                  <c:v>675.19515691936203</c:v>
                </c:pt>
                <c:pt idx="291441">
                  <c:v>675.19747367463594</c:v>
                </c:pt>
                <c:pt idx="291442">
                  <c:v>675.19979042990894</c:v>
                </c:pt>
                <c:pt idx="291443">
                  <c:v>675.20210718518297</c:v>
                </c:pt>
                <c:pt idx="291444">
                  <c:v>675.20442394045597</c:v>
                </c:pt>
                <c:pt idx="291445">
                  <c:v>675.20674069572999</c:v>
                </c:pt>
                <c:pt idx="291446">
                  <c:v>675.20905745100299</c:v>
                </c:pt>
                <c:pt idx="291447">
                  <c:v>675.21137420627701</c:v>
                </c:pt>
                <c:pt idx="291448">
                  <c:v>675.21369096155104</c:v>
                </c:pt>
                <c:pt idx="291449">
                  <c:v>675.21600771682404</c:v>
                </c:pt>
                <c:pt idx="291450">
                  <c:v>675.21832447209795</c:v>
                </c:pt>
                <c:pt idx="291451">
                  <c:v>675.22064122737095</c:v>
                </c:pt>
                <c:pt idx="291452">
                  <c:v>675.22295798264497</c:v>
                </c:pt>
                <c:pt idx="291453">
                  <c:v>675.22527473791797</c:v>
                </c:pt>
                <c:pt idx="291454">
                  <c:v>675.22759149319199</c:v>
                </c:pt>
                <c:pt idx="291455">
                  <c:v>675.22990824846499</c:v>
                </c:pt>
                <c:pt idx="291456">
                  <c:v>675.23222500373902</c:v>
                </c:pt>
                <c:pt idx="291457">
                  <c:v>675.23454175901304</c:v>
                </c:pt>
                <c:pt idx="291458">
                  <c:v>675.23685851428604</c:v>
                </c:pt>
                <c:pt idx="291459">
                  <c:v>675.23917526955995</c:v>
                </c:pt>
                <c:pt idx="291460">
                  <c:v>675.24149202483295</c:v>
                </c:pt>
                <c:pt idx="291461">
                  <c:v>675.24380878010697</c:v>
                </c:pt>
                <c:pt idx="291462">
                  <c:v>675.24612553537997</c:v>
                </c:pt>
                <c:pt idx="291463">
                  <c:v>675.248442290654</c:v>
                </c:pt>
                <c:pt idx="291464">
                  <c:v>675.25075904592802</c:v>
                </c:pt>
                <c:pt idx="291465">
                  <c:v>675.25307580120102</c:v>
                </c:pt>
                <c:pt idx="291466">
                  <c:v>675.25539255647504</c:v>
                </c:pt>
                <c:pt idx="291467">
                  <c:v>675.25770931174804</c:v>
                </c:pt>
                <c:pt idx="291468">
                  <c:v>675.26002606702195</c:v>
                </c:pt>
                <c:pt idx="291469">
                  <c:v>675.26234282229495</c:v>
                </c:pt>
                <c:pt idx="291470">
                  <c:v>675.26465957756898</c:v>
                </c:pt>
                <c:pt idx="291471">
                  <c:v>675.266976332843</c:v>
                </c:pt>
                <c:pt idx="291472">
                  <c:v>675.269293088116</c:v>
                </c:pt>
                <c:pt idx="291473">
                  <c:v>675.27160984339002</c:v>
                </c:pt>
                <c:pt idx="291474">
                  <c:v>675.27392659866302</c:v>
                </c:pt>
                <c:pt idx="291475">
                  <c:v>675.27624335393705</c:v>
                </c:pt>
                <c:pt idx="291476">
                  <c:v>675.27856010921005</c:v>
                </c:pt>
                <c:pt idx="291477">
                  <c:v>675.28087686448396</c:v>
                </c:pt>
                <c:pt idx="291478">
                  <c:v>675.28319361975798</c:v>
                </c:pt>
                <c:pt idx="291479">
                  <c:v>675.28551037503098</c:v>
                </c:pt>
                <c:pt idx="291480">
                  <c:v>675.287827130305</c:v>
                </c:pt>
                <c:pt idx="291481">
                  <c:v>675.290143885578</c:v>
                </c:pt>
                <c:pt idx="291482">
                  <c:v>675.29246064085203</c:v>
                </c:pt>
                <c:pt idx="291483">
                  <c:v>675.29477739612503</c:v>
                </c:pt>
                <c:pt idx="291484">
                  <c:v>675.29709415139905</c:v>
                </c:pt>
                <c:pt idx="291485">
                  <c:v>675.29941090667296</c:v>
                </c:pt>
                <c:pt idx="291486">
                  <c:v>675.30172766194596</c:v>
                </c:pt>
                <c:pt idx="291487">
                  <c:v>675.30404441721998</c:v>
                </c:pt>
                <c:pt idx="291488">
                  <c:v>675.30636117249298</c:v>
                </c:pt>
                <c:pt idx="291489">
                  <c:v>675.30867792776701</c:v>
                </c:pt>
                <c:pt idx="291490">
                  <c:v>675.31099468304001</c:v>
                </c:pt>
                <c:pt idx="291491">
                  <c:v>675.31331143831403</c:v>
                </c:pt>
                <c:pt idx="291492">
                  <c:v>675.31562819358805</c:v>
                </c:pt>
                <c:pt idx="291493">
                  <c:v>675.31794494886105</c:v>
                </c:pt>
                <c:pt idx="291494">
                  <c:v>675.32026170413496</c:v>
                </c:pt>
                <c:pt idx="291495">
                  <c:v>675.32257845940796</c:v>
                </c:pt>
                <c:pt idx="291496">
                  <c:v>675.32489521468199</c:v>
                </c:pt>
                <c:pt idx="291497">
                  <c:v>675.32721196995499</c:v>
                </c:pt>
                <c:pt idx="291498">
                  <c:v>675.32952872522901</c:v>
                </c:pt>
                <c:pt idx="291499">
                  <c:v>675.33184548050303</c:v>
                </c:pt>
                <c:pt idx="291500">
                  <c:v>675.33416223577603</c:v>
                </c:pt>
                <c:pt idx="291501">
                  <c:v>675.33647899104994</c:v>
                </c:pt>
                <c:pt idx="291502">
                  <c:v>675.33879574632294</c:v>
                </c:pt>
                <c:pt idx="291503">
                  <c:v>675.34111250159697</c:v>
                </c:pt>
                <c:pt idx="291504">
                  <c:v>675.34342925686997</c:v>
                </c:pt>
                <c:pt idx="291505">
                  <c:v>675.34574601214399</c:v>
                </c:pt>
                <c:pt idx="291506">
                  <c:v>675.34806276741699</c:v>
                </c:pt>
                <c:pt idx="291507">
                  <c:v>675.35037952269101</c:v>
                </c:pt>
                <c:pt idx="291508">
                  <c:v>675.35269627796504</c:v>
                </c:pt>
                <c:pt idx="291509">
                  <c:v>675.35501303323804</c:v>
                </c:pt>
                <c:pt idx="291510">
                  <c:v>675.35732978851195</c:v>
                </c:pt>
                <c:pt idx="291511">
                  <c:v>675.35964654378495</c:v>
                </c:pt>
                <c:pt idx="291512">
                  <c:v>675.36196329905897</c:v>
                </c:pt>
                <c:pt idx="291513">
                  <c:v>675.36428005433197</c:v>
                </c:pt>
                <c:pt idx="291514">
                  <c:v>675.36659680960599</c:v>
                </c:pt>
                <c:pt idx="291515">
                  <c:v>675.36891356488002</c:v>
                </c:pt>
                <c:pt idx="291516">
                  <c:v>675.37123032015302</c:v>
                </c:pt>
                <c:pt idx="291517">
                  <c:v>675.37354707542704</c:v>
                </c:pt>
                <c:pt idx="291518">
                  <c:v>675.37586383070004</c:v>
                </c:pt>
                <c:pt idx="291519">
                  <c:v>675.37818058597395</c:v>
                </c:pt>
                <c:pt idx="291520">
                  <c:v>675.38049734124695</c:v>
                </c:pt>
                <c:pt idx="291521">
                  <c:v>675.38281409652097</c:v>
                </c:pt>
                <c:pt idx="291522">
                  <c:v>675.385130851795</c:v>
                </c:pt>
                <c:pt idx="291523">
                  <c:v>675.387447607068</c:v>
                </c:pt>
                <c:pt idx="291524">
                  <c:v>675.38976436234202</c:v>
                </c:pt>
                <c:pt idx="291525">
                  <c:v>675.39208111761502</c:v>
                </c:pt>
                <c:pt idx="291526">
                  <c:v>675.39439787288904</c:v>
                </c:pt>
                <c:pt idx="291527">
                  <c:v>675.39671462816204</c:v>
                </c:pt>
                <c:pt idx="291528">
                  <c:v>675.39903138343595</c:v>
                </c:pt>
                <c:pt idx="291529">
                  <c:v>675.40134813870998</c:v>
                </c:pt>
                <c:pt idx="291530">
                  <c:v>675.40366489398298</c:v>
                </c:pt>
                <c:pt idx="291531">
                  <c:v>675.405981649257</c:v>
                </c:pt>
                <c:pt idx="291532">
                  <c:v>675.40829840453</c:v>
                </c:pt>
                <c:pt idx="291533">
                  <c:v>675.41061515980402</c:v>
                </c:pt>
                <c:pt idx="291534">
                  <c:v>675.41293191507702</c:v>
                </c:pt>
                <c:pt idx="291535">
                  <c:v>675.41524867035105</c:v>
                </c:pt>
                <c:pt idx="291536">
                  <c:v>675.41756542562496</c:v>
                </c:pt>
                <c:pt idx="291537">
                  <c:v>675.41988218089796</c:v>
                </c:pt>
                <c:pt idx="291538">
                  <c:v>675.42219893617198</c:v>
                </c:pt>
                <c:pt idx="291539">
                  <c:v>675.42451569144498</c:v>
                </c:pt>
                <c:pt idx="291540">
                  <c:v>675.426832446719</c:v>
                </c:pt>
                <c:pt idx="291541">
                  <c:v>675.429149201992</c:v>
                </c:pt>
                <c:pt idx="291542">
                  <c:v>675.43146595726603</c:v>
                </c:pt>
                <c:pt idx="291543">
                  <c:v>675.43378271254005</c:v>
                </c:pt>
                <c:pt idx="291544">
                  <c:v>675.43609946781305</c:v>
                </c:pt>
                <c:pt idx="291545">
                  <c:v>675.43841622308696</c:v>
                </c:pt>
                <c:pt idx="291546">
                  <c:v>675.44073297835996</c:v>
                </c:pt>
                <c:pt idx="291547">
                  <c:v>675.44304973363398</c:v>
                </c:pt>
                <c:pt idx="291548">
                  <c:v>675.44536648890698</c:v>
                </c:pt>
                <c:pt idx="291549">
                  <c:v>675.44768324418101</c:v>
                </c:pt>
                <c:pt idx="291550">
                  <c:v>675.44999999945503</c:v>
                </c:pt>
                <c:pt idx="291551">
                  <c:v>675.45231675472803</c:v>
                </c:pt>
                <c:pt idx="291552">
                  <c:v>675.45463351000205</c:v>
                </c:pt>
                <c:pt idx="291553">
                  <c:v>675.45695026527505</c:v>
                </c:pt>
                <c:pt idx="291554">
                  <c:v>675.45926702054896</c:v>
                </c:pt>
                <c:pt idx="291555">
                  <c:v>675.46158377582196</c:v>
                </c:pt>
                <c:pt idx="291556">
                  <c:v>675.46390053109599</c:v>
                </c:pt>
                <c:pt idx="291557">
                  <c:v>675.46621728636899</c:v>
                </c:pt>
                <c:pt idx="291558">
                  <c:v>675.46853404164301</c:v>
                </c:pt>
                <c:pt idx="291559">
                  <c:v>675.47085079691703</c:v>
                </c:pt>
                <c:pt idx="291560">
                  <c:v>675.47316755219003</c:v>
                </c:pt>
                <c:pt idx="291561">
                  <c:v>675.47548430746394</c:v>
                </c:pt>
                <c:pt idx="291562">
                  <c:v>675.47780106273694</c:v>
                </c:pt>
                <c:pt idx="291563">
                  <c:v>675.48011781801097</c:v>
                </c:pt>
                <c:pt idx="291564">
                  <c:v>675.48243457328397</c:v>
                </c:pt>
                <c:pt idx="291565">
                  <c:v>675.48475132855799</c:v>
                </c:pt>
                <c:pt idx="291566">
                  <c:v>675.48706808383201</c:v>
                </c:pt>
                <c:pt idx="291567">
                  <c:v>675.48938483910501</c:v>
                </c:pt>
                <c:pt idx="291568">
                  <c:v>675.49170159437904</c:v>
                </c:pt>
                <c:pt idx="291569">
                  <c:v>675.49401834965204</c:v>
                </c:pt>
                <c:pt idx="291570">
                  <c:v>675.49633510492595</c:v>
                </c:pt>
                <c:pt idx="291571">
                  <c:v>675.49865186019895</c:v>
                </c:pt>
                <c:pt idx="291572">
                  <c:v>675.50096861547297</c:v>
                </c:pt>
                <c:pt idx="291573">
                  <c:v>675.50328537074699</c:v>
                </c:pt>
                <c:pt idx="291574">
                  <c:v>675.50560212601999</c:v>
                </c:pt>
                <c:pt idx="291575">
                  <c:v>675.50791888129402</c:v>
                </c:pt>
                <c:pt idx="291576">
                  <c:v>675.51023563656702</c:v>
                </c:pt>
                <c:pt idx="291577">
                  <c:v>675.51255239184104</c:v>
                </c:pt>
                <c:pt idx="291578">
                  <c:v>675.51486914711404</c:v>
                </c:pt>
                <c:pt idx="291579">
                  <c:v>675.51718590238795</c:v>
                </c:pt>
                <c:pt idx="291580">
                  <c:v>675.51950265766197</c:v>
                </c:pt>
                <c:pt idx="291581">
                  <c:v>675.52181941293497</c:v>
                </c:pt>
                <c:pt idx="291582">
                  <c:v>675.524136168209</c:v>
                </c:pt>
                <c:pt idx="291583">
                  <c:v>675.526452923482</c:v>
                </c:pt>
                <c:pt idx="291584">
                  <c:v>675.52876967875602</c:v>
                </c:pt>
                <c:pt idx="291585">
                  <c:v>675.53108643402902</c:v>
                </c:pt>
                <c:pt idx="291586">
                  <c:v>675.53340318930304</c:v>
                </c:pt>
                <c:pt idx="291587">
                  <c:v>675.53571994457695</c:v>
                </c:pt>
                <c:pt idx="291588">
                  <c:v>675.53803669984995</c:v>
                </c:pt>
                <c:pt idx="291589">
                  <c:v>675.54035345512398</c:v>
                </c:pt>
                <c:pt idx="291590">
                  <c:v>675.54267021039698</c:v>
                </c:pt>
                <c:pt idx="291591">
                  <c:v>675.544986965671</c:v>
                </c:pt>
                <c:pt idx="291592">
                  <c:v>675.547303720944</c:v>
                </c:pt>
                <c:pt idx="291593">
                  <c:v>675.54962047621802</c:v>
                </c:pt>
                <c:pt idx="291594">
                  <c:v>675.55193723149205</c:v>
                </c:pt>
                <c:pt idx="291595">
                  <c:v>675.55425398676505</c:v>
                </c:pt>
                <c:pt idx="291596">
                  <c:v>675.55657074203896</c:v>
                </c:pt>
                <c:pt idx="291597">
                  <c:v>675.55888749731196</c:v>
                </c:pt>
                <c:pt idx="291598">
                  <c:v>675.56120425258598</c:v>
                </c:pt>
                <c:pt idx="291599">
                  <c:v>675.56352100785898</c:v>
                </c:pt>
                <c:pt idx="291600">
                  <c:v>675.565837763133</c:v>
                </c:pt>
                <c:pt idx="291601">
                  <c:v>675.56815451840703</c:v>
                </c:pt>
                <c:pt idx="291602">
                  <c:v>675.57047127368003</c:v>
                </c:pt>
                <c:pt idx="291603">
                  <c:v>675.57278802895405</c:v>
                </c:pt>
                <c:pt idx="291604">
                  <c:v>675.57510478422705</c:v>
                </c:pt>
                <c:pt idx="291605">
                  <c:v>675.57742153950096</c:v>
                </c:pt>
                <c:pt idx="291606">
                  <c:v>675.57973829477396</c:v>
                </c:pt>
                <c:pt idx="291607">
                  <c:v>675.58205505004798</c:v>
                </c:pt>
                <c:pt idx="291608">
                  <c:v>675.58437180532098</c:v>
                </c:pt>
                <c:pt idx="291609">
                  <c:v>675.58668856059501</c:v>
                </c:pt>
                <c:pt idx="291610">
                  <c:v>675.58900531586903</c:v>
                </c:pt>
                <c:pt idx="291611">
                  <c:v>675.59132207114203</c:v>
                </c:pt>
                <c:pt idx="291612">
                  <c:v>675.59363882641605</c:v>
                </c:pt>
                <c:pt idx="291613">
                  <c:v>675.59595558168905</c:v>
                </c:pt>
                <c:pt idx="291614">
                  <c:v>675.59827233696296</c:v>
                </c:pt>
                <c:pt idx="291615">
                  <c:v>675.60058909223596</c:v>
                </c:pt>
                <c:pt idx="291616">
                  <c:v>675.60290584750999</c:v>
                </c:pt>
                <c:pt idx="291617">
                  <c:v>675.60522260278401</c:v>
                </c:pt>
                <c:pt idx="291618">
                  <c:v>675.60753935805701</c:v>
                </c:pt>
                <c:pt idx="291619">
                  <c:v>675.60985611333103</c:v>
                </c:pt>
                <c:pt idx="291620">
                  <c:v>675.61217286860403</c:v>
                </c:pt>
                <c:pt idx="291621">
                  <c:v>675.61448962387794</c:v>
                </c:pt>
                <c:pt idx="291622">
                  <c:v>675.61680637915094</c:v>
                </c:pt>
                <c:pt idx="291623">
                  <c:v>675.61912313442497</c:v>
                </c:pt>
                <c:pt idx="291624">
                  <c:v>675.62143988969899</c:v>
                </c:pt>
                <c:pt idx="291625">
                  <c:v>675.62375664497199</c:v>
                </c:pt>
                <c:pt idx="291626">
                  <c:v>675.62607340024601</c:v>
                </c:pt>
                <c:pt idx="291627">
                  <c:v>675.62839015551901</c:v>
                </c:pt>
                <c:pt idx="291628">
                  <c:v>675.63070691079304</c:v>
                </c:pt>
                <c:pt idx="291629">
                  <c:v>675.63302366606604</c:v>
                </c:pt>
                <c:pt idx="291630">
                  <c:v>675.63534042133995</c:v>
                </c:pt>
                <c:pt idx="291631">
                  <c:v>675.63765717661397</c:v>
                </c:pt>
                <c:pt idx="291632">
                  <c:v>675.63997393188697</c:v>
                </c:pt>
                <c:pt idx="291633">
                  <c:v>675.64229068716099</c:v>
                </c:pt>
                <c:pt idx="291634">
                  <c:v>675.64460744243399</c:v>
                </c:pt>
                <c:pt idx="291635">
                  <c:v>675.64692419770802</c:v>
                </c:pt>
                <c:pt idx="291636">
                  <c:v>675.64924095298102</c:v>
                </c:pt>
                <c:pt idx="291637">
                  <c:v>675.65155770825504</c:v>
                </c:pt>
                <c:pt idx="291638">
                  <c:v>675.65387446352895</c:v>
                </c:pt>
                <c:pt idx="291639">
                  <c:v>675.65619121880195</c:v>
                </c:pt>
                <c:pt idx="291640">
                  <c:v>675.65850797407597</c:v>
                </c:pt>
                <c:pt idx="291641">
                  <c:v>675.66082472934897</c:v>
                </c:pt>
                <c:pt idx="291642">
                  <c:v>675.663141484623</c:v>
                </c:pt>
                <c:pt idx="291643">
                  <c:v>675.665458239896</c:v>
                </c:pt>
                <c:pt idx="291644">
                  <c:v>675.66777499517002</c:v>
                </c:pt>
                <c:pt idx="291645">
                  <c:v>675.67009175044404</c:v>
                </c:pt>
                <c:pt idx="291646">
                  <c:v>675.67240850571704</c:v>
                </c:pt>
                <c:pt idx="291647">
                  <c:v>675.67472526099095</c:v>
                </c:pt>
                <c:pt idx="291648">
                  <c:v>675.67704201626395</c:v>
                </c:pt>
                <c:pt idx="291649">
                  <c:v>675.67935877153798</c:v>
                </c:pt>
                <c:pt idx="291650">
                  <c:v>675.68167552681098</c:v>
                </c:pt>
                <c:pt idx="291651">
                  <c:v>675.683992282085</c:v>
                </c:pt>
                <c:pt idx="291652">
                  <c:v>675.68630903735902</c:v>
                </c:pt>
                <c:pt idx="291653">
                  <c:v>675.68862579263202</c:v>
                </c:pt>
                <c:pt idx="291654">
                  <c:v>675.69094254790605</c:v>
                </c:pt>
                <c:pt idx="291655">
                  <c:v>675.69325930317905</c:v>
                </c:pt>
                <c:pt idx="291656">
                  <c:v>675.69557605845296</c:v>
                </c:pt>
                <c:pt idx="291657">
                  <c:v>675.69789281372596</c:v>
                </c:pt>
                <c:pt idx="291658">
                  <c:v>675.70020956899998</c:v>
                </c:pt>
                <c:pt idx="291659">
                  <c:v>675.70252632427298</c:v>
                </c:pt>
                <c:pt idx="291660">
                  <c:v>675.704843079547</c:v>
                </c:pt>
                <c:pt idx="291661">
                  <c:v>675.70715983482103</c:v>
                </c:pt>
                <c:pt idx="291662">
                  <c:v>675.70947659009403</c:v>
                </c:pt>
                <c:pt idx="291663">
                  <c:v>675.71179334536805</c:v>
                </c:pt>
                <c:pt idx="291664">
                  <c:v>675.71411010064105</c:v>
                </c:pt>
                <c:pt idx="291665">
                  <c:v>675.71642685591496</c:v>
                </c:pt>
                <c:pt idx="291666">
                  <c:v>675.71874361118796</c:v>
                </c:pt>
                <c:pt idx="291667">
                  <c:v>675.72106036646198</c:v>
                </c:pt>
                <c:pt idx="291668">
                  <c:v>675.72337712173601</c:v>
                </c:pt>
                <c:pt idx="291669">
                  <c:v>675.72569387700901</c:v>
                </c:pt>
                <c:pt idx="291670">
                  <c:v>675.72801063228303</c:v>
                </c:pt>
                <c:pt idx="291671">
                  <c:v>675.73032738755603</c:v>
                </c:pt>
                <c:pt idx="291672">
                  <c:v>675.73264414283005</c:v>
                </c:pt>
                <c:pt idx="291673">
                  <c:v>675.73496089810305</c:v>
                </c:pt>
                <c:pt idx="291674">
                  <c:v>675.73727765337696</c:v>
                </c:pt>
                <c:pt idx="291675">
                  <c:v>675.73959440865099</c:v>
                </c:pt>
                <c:pt idx="291676">
                  <c:v>675.74191116392399</c:v>
                </c:pt>
                <c:pt idx="291677">
                  <c:v>675.74422791919801</c:v>
                </c:pt>
                <c:pt idx="291678">
                  <c:v>675.74654467447101</c:v>
                </c:pt>
                <c:pt idx="291679">
                  <c:v>675.74886142974503</c:v>
                </c:pt>
                <c:pt idx="291680">
                  <c:v>675.75117818501803</c:v>
                </c:pt>
                <c:pt idx="291681">
                  <c:v>675.75349494029194</c:v>
                </c:pt>
                <c:pt idx="291682">
                  <c:v>675.75581169556597</c:v>
                </c:pt>
                <c:pt idx="291683">
                  <c:v>675.75812845083897</c:v>
                </c:pt>
                <c:pt idx="291684">
                  <c:v>675.76044520611299</c:v>
                </c:pt>
                <c:pt idx="291685">
                  <c:v>675.76276196138599</c:v>
                </c:pt>
                <c:pt idx="291686">
                  <c:v>675.76507871666001</c:v>
                </c:pt>
                <c:pt idx="291687">
                  <c:v>675.76739547193301</c:v>
                </c:pt>
                <c:pt idx="291688">
                  <c:v>675.76971222720704</c:v>
                </c:pt>
                <c:pt idx="291689">
                  <c:v>675.77202898248095</c:v>
                </c:pt>
                <c:pt idx="291690">
                  <c:v>675.77434573775395</c:v>
                </c:pt>
                <c:pt idx="291691">
                  <c:v>675.77666249302797</c:v>
                </c:pt>
                <c:pt idx="291692">
                  <c:v>675.77897924830097</c:v>
                </c:pt>
                <c:pt idx="291693">
                  <c:v>675.78129600357499</c:v>
                </c:pt>
                <c:pt idx="291694">
                  <c:v>675.78361275884799</c:v>
                </c:pt>
                <c:pt idx="291695">
                  <c:v>675.78592951412202</c:v>
                </c:pt>
                <c:pt idx="291696">
                  <c:v>675.78824626939604</c:v>
                </c:pt>
                <c:pt idx="291697">
                  <c:v>675.79056302466904</c:v>
                </c:pt>
                <c:pt idx="291698">
                  <c:v>675.79287977994295</c:v>
                </c:pt>
                <c:pt idx="291699">
                  <c:v>675.79519653521595</c:v>
                </c:pt>
                <c:pt idx="291700">
                  <c:v>675.79751329048997</c:v>
                </c:pt>
                <c:pt idx="291701">
                  <c:v>675.79983004576297</c:v>
                </c:pt>
                <c:pt idx="291702">
                  <c:v>675.802146801037</c:v>
                </c:pt>
                <c:pt idx="291703">
                  <c:v>675.80446355631102</c:v>
                </c:pt>
                <c:pt idx="291704">
                  <c:v>675.80678031158402</c:v>
                </c:pt>
                <c:pt idx="291705">
                  <c:v>675.80909706685804</c:v>
                </c:pt>
                <c:pt idx="291706">
                  <c:v>675.81141382213104</c:v>
                </c:pt>
                <c:pt idx="291707">
                  <c:v>675.81373057740495</c:v>
                </c:pt>
                <c:pt idx="291708">
                  <c:v>675.81604733267795</c:v>
                </c:pt>
                <c:pt idx="291709">
                  <c:v>675.81836408795198</c:v>
                </c:pt>
                <c:pt idx="291710">
                  <c:v>675.82068084322498</c:v>
                </c:pt>
                <c:pt idx="291711">
                  <c:v>675.822997598499</c:v>
                </c:pt>
                <c:pt idx="291712">
                  <c:v>675.82531435377302</c:v>
                </c:pt>
                <c:pt idx="291713">
                  <c:v>675.82763110904602</c:v>
                </c:pt>
                <c:pt idx="291714">
                  <c:v>675.82994786432005</c:v>
                </c:pt>
                <c:pt idx="291715">
                  <c:v>675.83226461959305</c:v>
                </c:pt>
                <c:pt idx="291716">
                  <c:v>675.83458137486696</c:v>
                </c:pt>
                <c:pt idx="291717">
                  <c:v>675.83689813013996</c:v>
                </c:pt>
                <c:pt idx="291718">
                  <c:v>675.83921488541398</c:v>
                </c:pt>
                <c:pt idx="291719">
                  <c:v>675.841531640688</c:v>
                </c:pt>
                <c:pt idx="291720">
                  <c:v>675.843848395961</c:v>
                </c:pt>
                <c:pt idx="291721">
                  <c:v>675.84616515123503</c:v>
                </c:pt>
                <c:pt idx="291722">
                  <c:v>675.84848190650803</c:v>
                </c:pt>
                <c:pt idx="291723">
                  <c:v>675.85079866178205</c:v>
                </c:pt>
                <c:pt idx="291724">
                  <c:v>675.85311541705505</c:v>
                </c:pt>
                <c:pt idx="291725">
                  <c:v>675.85543217232896</c:v>
                </c:pt>
                <c:pt idx="291726">
                  <c:v>675.85774892760298</c:v>
                </c:pt>
                <c:pt idx="291727">
                  <c:v>675.86006568287598</c:v>
                </c:pt>
                <c:pt idx="291728">
                  <c:v>675.86238243815001</c:v>
                </c:pt>
                <c:pt idx="291729">
                  <c:v>675.86469919342301</c:v>
                </c:pt>
                <c:pt idx="291730">
                  <c:v>675.86701594869703</c:v>
                </c:pt>
                <c:pt idx="291731">
                  <c:v>675.86933270397003</c:v>
                </c:pt>
                <c:pt idx="291732">
                  <c:v>675.87164945924405</c:v>
                </c:pt>
                <c:pt idx="291733">
                  <c:v>675.87396621451796</c:v>
                </c:pt>
                <c:pt idx="291734">
                  <c:v>675.87628296979096</c:v>
                </c:pt>
                <c:pt idx="291735">
                  <c:v>675.87859972506499</c:v>
                </c:pt>
                <c:pt idx="291736">
                  <c:v>675.88091648033799</c:v>
                </c:pt>
                <c:pt idx="291737">
                  <c:v>675.88323323561201</c:v>
                </c:pt>
                <c:pt idx="291738">
                  <c:v>675.88554999088501</c:v>
                </c:pt>
                <c:pt idx="291739">
                  <c:v>675.88786674615903</c:v>
                </c:pt>
                <c:pt idx="291740">
                  <c:v>675.89018350143294</c:v>
                </c:pt>
                <c:pt idx="291741">
                  <c:v>675.89250025670594</c:v>
                </c:pt>
                <c:pt idx="291742">
                  <c:v>675.89481701197997</c:v>
                </c:pt>
                <c:pt idx="291743">
                  <c:v>675.89713376725297</c:v>
                </c:pt>
                <c:pt idx="291744">
                  <c:v>675.89945052252699</c:v>
                </c:pt>
                <c:pt idx="291745">
                  <c:v>675.90176727779999</c:v>
                </c:pt>
                <c:pt idx="291746">
                  <c:v>675.90408403307401</c:v>
                </c:pt>
                <c:pt idx="291747">
                  <c:v>675.90640078834804</c:v>
                </c:pt>
                <c:pt idx="291748">
                  <c:v>675.90871754362104</c:v>
                </c:pt>
                <c:pt idx="291749">
                  <c:v>675.91103429889495</c:v>
                </c:pt>
                <c:pt idx="291750">
                  <c:v>675.91335105416795</c:v>
                </c:pt>
                <c:pt idx="291751">
                  <c:v>675.91566780944197</c:v>
                </c:pt>
                <c:pt idx="291752">
                  <c:v>675.91798456471497</c:v>
                </c:pt>
                <c:pt idx="291753">
                  <c:v>675.92030131998899</c:v>
                </c:pt>
                <c:pt idx="291754">
                  <c:v>675.92261807526199</c:v>
                </c:pt>
                <c:pt idx="291755">
                  <c:v>675.92493483053602</c:v>
                </c:pt>
                <c:pt idx="291756">
                  <c:v>675.92725158581004</c:v>
                </c:pt>
                <c:pt idx="291757">
                  <c:v>675.92956834108304</c:v>
                </c:pt>
                <c:pt idx="291758">
                  <c:v>675.93188509635695</c:v>
                </c:pt>
                <c:pt idx="291759">
                  <c:v>675.93420185162995</c:v>
                </c:pt>
                <c:pt idx="291760">
                  <c:v>675.93651860690397</c:v>
                </c:pt>
                <c:pt idx="291761">
                  <c:v>675.93883536217697</c:v>
                </c:pt>
                <c:pt idx="291762">
                  <c:v>675.941152117451</c:v>
                </c:pt>
                <c:pt idx="291763">
                  <c:v>675.94346887272502</c:v>
                </c:pt>
                <c:pt idx="291764">
                  <c:v>675.94578562799802</c:v>
                </c:pt>
                <c:pt idx="291765">
                  <c:v>675.94810238327204</c:v>
                </c:pt>
                <c:pt idx="291766">
                  <c:v>675.95041913854504</c:v>
                </c:pt>
                <c:pt idx="291767">
                  <c:v>675.95273589381895</c:v>
                </c:pt>
                <c:pt idx="291768">
                  <c:v>675.95505264909195</c:v>
                </c:pt>
                <c:pt idx="291769">
                  <c:v>675.95736940436598</c:v>
                </c:pt>
                <c:pt idx="291770">
                  <c:v>675.95968615964</c:v>
                </c:pt>
                <c:pt idx="291771">
                  <c:v>675.962002914913</c:v>
                </c:pt>
                <c:pt idx="291772">
                  <c:v>675.96431967018702</c:v>
                </c:pt>
                <c:pt idx="291773">
                  <c:v>675.96663642546002</c:v>
                </c:pt>
                <c:pt idx="291774">
                  <c:v>675.96895318073405</c:v>
                </c:pt>
                <c:pt idx="291775">
                  <c:v>675.97126993600705</c:v>
                </c:pt>
                <c:pt idx="291776">
                  <c:v>675.97358669128096</c:v>
                </c:pt>
                <c:pt idx="291777">
                  <c:v>675.97590344655498</c:v>
                </c:pt>
                <c:pt idx="291778">
                  <c:v>675.97822020182798</c:v>
                </c:pt>
                <c:pt idx="291779">
                  <c:v>675.980536957102</c:v>
                </c:pt>
                <c:pt idx="291780">
                  <c:v>675.982853712375</c:v>
                </c:pt>
                <c:pt idx="291781">
                  <c:v>675.98517046764903</c:v>
                </c:pt>
                <c:pt idx="291782">
                  <c:v>675.98748722292203</c:v>
                </c:pt>
                <c:pt idx="291783">
                  <c:v>675.98980397819605</c:v>
                </c:pt>
                <c:pt idx="291784">
                  <c:v>675.99212073346996</c:v>
                </c:pt>
                <c:pt idx="291785">
                  <c:v>675.99443748874296</c:v>
                </c:pt>
                <c:pt idx="291786">
                  <c:v>675.99675424401698</c:v>
                </c:pt>
                <c:pt idx="291787">
                  <c:v>675.99907099928998</c:v>
                </c:pt>
                <c:pt idx="291788">
                  <c:v>676.00138775456401</c:v>
                </c:pt>
                <c:pt idx="291789">
                  <c:v>676.00370450983701</c:v>
                </c:pt>
                <c:pt idx="291790">
                  <c:v>676.00602126511103</c:v>
                </c:pt>
                <c:pt idx="291791">
                  <c:v>676.00833802038505</c:v>
                </c:pt>
                <c:pt idx="291792">
                  <c:v>676.01065477565805</c:v>
                </c:pt>
                <c:pt idx="291793">
                  <c:v>676.01297153093196</c:v>
                </c:pt>
                <c:pt idx="291794">
                  <c:v>676.01528828620496</c:v>
                </c:pt>
                <c:pt idx="291795">
                  <c:v>676.01760504147899</c:v>
                </c:pt>
                <c:pt idx="291796">
                  <c:v>676.01992179675199</c:v>
                </c:pt>
                <c:pt idx="291797">
                  <c:v>676.02223855202601</c:v>
                </c:pt>
                <c:pt idx="291798">
                  <c:v>676.02455530730003</c:v>
                </c:pt>
                <c:pt idx="291799">
                  <c:v>676.02687206257303</c:v>
                </c:pt>
                <c:pt idx="291800">
                  <c:v>676.02918881784694</c:v>
                </c:pt>
                <c:pt idx="291801">
                  <c:v>676.03150557311994</c:v>
                </c:pt>
                <c:pt idx="291802">
                  <c:v>676.03382232839397</c:v>
                </c:pt>
                <c:pt idx="291803">
                  <c:v>676.03613908366697</c:v>
                </c:pt>
                <c:pt idx="291804">
                  <c:v>676.03845583894099</c:v>
                </c:pt>
                <c:pt idx="291805">
                  <c:v>676.04077259421399</c:v>
                </c:pt>
                <c:pt idx="291806">
                  <c:v>676.04308934948801</c:v>
                </c:pt>
                <c:pt idx="291807">
                  <c:v>676.04540610476204</c:v>
                </c:pt>
                <c:pt idx="291808">
                  <c:v>676.04772286003504</c:v>
                </c:pt>
                <c:pt idx="291809">
                  <c:v>676.05003961530895</c:v>
                </c:pt>
                <c:pt idx="291810">
                  <c:v>676.05235637058195</c:v>
                </c:pt>
                <c:pt idx="291811">
                  <c:v>676.05467312585597</c:v>
                </c:pt>
                <c:pt idx="291812">
                  <c:v>676.05698988112897</c:v>
                </c:pt>
                <c:pt idx="291813">
                  <c:v>676.05930663640299</c:v>
                </c:pt>
                <c:pt idx="291814">
                  <c:v>676.06162339167702</c:v>
                </c:pt>
                <c:pt idx="291815">
                  <c:v>676.06394014695002</c:v>
                </c:pt>
                <c:pt idx="291816">
                  <c:v>676.06625690222404</c:v>
                </c:pt>
                <c:pt idx="291817">
                  <c:v>676.06857365749704</c:v>
                </c:pt>
                <c:pt idx="291818">
                  <c:v>676.07089041277095</c:v>
                </c:pt>
                <c:pt idx="291819">
                  <c:v>676.07320716804395</c:v>
                </c:pt>
                <c:pt idx="291820">
                  <c:v>676.07552392331797</c:v>
                </c:pt>
                <c:pt idx="291821">
                  <c:v>676.077840678592</c:v>
                </c:pt>
                <c:pt idx="291822">
                  <c:v>676.080157433865</c:v>
                </c:pt>
                <c:pt idx="291823">
                  <c:v>676.08247418913902</c:v>
                </c:pt>
                <c:pt idx="291824">
                  <c:v>676.08479094441202</c:v>
                </c:pt>
                <c:pt idx="291825">
                  <c:v>676.08710769968604</c:v>
                </c:pt>
                <c:pt idx="291826">
                  <c:v>676.08942445495904</c:v>
                </c:pt>
                <c:pt idx="291827">
                  <c:v>676.09174121023295</c:v>
                </c:pt>
                <c:pt idx="291828">
                  <c:v>676.09405796550698</c:v>
                </c:pt>
                <c:pt idx="291829">
                  <c:v>676.09637472077998</c:v>
                </c:pt>
                <c:pt idx="291830">
                  <c:v>676.098691476054</c:v>
                </c:pt>
                <c:pt idx="291831">
                  <c:v>676.101008231327</c:v>
                </c:pt>
                <c:pt idx="291832">
                  <c:v>676.10332498660102</c:v>
                </c:pt>
                <c:pt idx="291833">
                  <c:v>676.10564174187402</c:v>
                </c:pt>
                <c:pt idx="291834">
                  <c:v>676.10795849714805</c:v>
                </c:pt>
                <c:pt idx="291835">
                  <c:v>676.11027525242196</c:v>
                </c:pt>
                <c:pt idx="291836">
                  <c:v>676.11259200769496</c:v>
                </c:pt>
                <c:pt idx="291837">
                  <c:v>676.11490876296898</c:v>
                </c:pt>
                <c:pt idx="291838">
                  <c:v>676.11722551824198</c:v>
                </c:pt>
                <c:pt idx="291839">
                  <c:v>676.119542273516</c:v>
                </c:pt>
                <c:pt idx="291840">
                  <c:v>676.121859028789</c:v>
                </c:pt>
                <c:pt idx="291841">
                  <c:v>676.12417578406303</c:v>
                </c:pt>
                <c:pt idx="291842">
                  <c:v>676.12649253933705</c:v>
                </c:pt>
                <c:pt idx="291843">
                  <c:v>676.12880929461005</c:v>
                </c:pt>
                <c:pt idx="291844">
                  <c:v>676.13112604988396</c:v>
                </c:pt>
                <c:pt idx="291845">
                  <c:v>676.13344280515696</c:v>
                </c:pt>
                <c:pt idx="291846">
                  <c:v>676.13575956043098</c:v>
                </c:pt>
                <c:pt idx="291847">
                  <c:v>676.13807631570398</c:v>
                </c:pt>
                <c:pt idx="291848">
                  <c:v>676.14039307097801</c:v>
                </c:pt>
                <c:pt idx="291849">
                  <c:v>676.14270982625203</c:v>
                </c:pt>
                <c:pt idx="291850">
                  <c:v>676.14502658152503</c:v>
                </c:pt>
                <c:pt idx="291851">
                  <c:v>676.14734333679905</c:v>
                </c:pt>
                <c:pt idx="291852">
                  <c:v>676.14966009207205</c:v>
                </c:pt>
                <c:pt idx="291853">
                  <c:v>676.15197684734596</c:v>
                </c:pt>
                <c:pt idx="291854">
                  <c:v>676.15429360261896</c:v>
                </c:pt>
                <c:pt idx="291855">
                  <c:v>676.15661035789299</c:v>
                </c:pt>
                <c:pt idx="291856">
                  <c:v>676.15892711316599</c:v>
                </c:pt>
                <c:pt idx="291857">
                  <c:v>676.16124386844001</c:v>
                </c:pt>
                <c:pt idx="291858">
                  <c:v>676.16356062371403</c:v>
                </c:pt>
                <c:pt idx="291859">
                  <c:v>676.16587737898703</c:v>
                </c:pt>
                <c:pt idx="291860">
                  <c:v>676.16819413426094</c:v>
                </c:pt>
                <c:pt idx="291861">
                  <c:v>676.17051088953394</c:v>
                </c:pt>
                <c:pt idx="291862">
                  <c:v>676.17282764480797</c:v>
                </c:pt>
                <c:pt idx="291863">
                  <c:v>676.17514440008097</c:v>
                </c:pt>
                <c:pt idx="291864">
                  <c:v>676.17746115535499</c:v>
                </c:pt>
                <c:pt idx="291865">
                  <c:v>676.17977791062901</c:v>
                </c:pt>
                <c:pt idx="291866">
                  <c:v>676.18209466590201</c:v>
                </c:pt>
                <c:pt idx="291867">
                  <c:v>676.18441142117604</c:v>
                </c:pt>
                <c:pt idx="291868">
                  <c:v>676.18672817644904</c:v>
                </c:pt>
                <c:pt idx="291869">
                  <c:v>676.18904493172295</c:v>
                </c:pt>
                <c:pt idx="291870">
                  <c:v>676.19136168699595</c:v>
                </c:pt>
                <c:pt idx="291871">
                  <c:v>676.19367844226997</c:v>
                </c:pt>
                <c:pt idx="291872">
                  <c:v>676.19599519754399</c:v>
                </c:pt>
                <c:pt idx="291873">
                  <c:v>676.19831195281699</c:v>
                </c:pt>
                <c:pt idx="291874">
                  <c:v>676.20062870809102</c:v>
                </c:pt>
                <c:pt idx="291875">
                  <c:v>676.20294546336402</c:v>
                </c:pt>
                <c:pt idx="291876">
                  <c:v>676.20526221863804</c:v>
                </c:pt>
                <c:pt idx="291877">
                  <c:v>676.20757897391104</c:v>
                </c:pt>
                <c:pt idx="291878">
                  <c:v>676.20989572918495</c:v>
                </c:pt>
                <c:pt idx="291879">
                  <c:v>676.21221248445897</c:v>
                </c:pt>
                <c:pt idx="291880">
                  <c:v>676.21452923973197</c:v>
                </c:pt>
                <c:pt idx="291881">
                  <c:v>676.216845995006</c:v>
                </c:pt>
                <c:pt idx="291882">
                  <c:v>676.219162750279</c:v>
                </c:pt>
                <c:pt idx="291883">
                  <c:v>676.22147950555302</c:v>
                </c:pt>
                <c:pt idx="291884">
                  <c:v>676.22379626082602</c:v>
                </c:pt>
                <c:pt idx="291885">
                  <c:v>676.22611301610004</c:v>
                </c:pt>
                <c:pt idx="291886">
                  <c:v>676.22842977137395</c:v>
                </c:pt>
                <c:pt idx="291887">
                  <c:v>676.23074652664695</c:v>
                </c:pt>
                <c:pt idx="291888">
                  <c:v>676.23306328192098</c:v>
                </c:pt>
                <c:pt idx="291889">
                  <c:v>676.23538003719398</c:v>
                </c:pt>
                <c:pt idx="291890">
                  <c:v>676.237696792468</c:v>
                </c:pt>
                <c:pt idx="291891">
                  <c:v>676.240013547741</c:v>
                </c:pt>
                <c:pt idx="291892">
                  <c:v>676.24233030301502</c:v>
                </c:pt>
                <c:pt idx="291893">
                  <c:v>676.24464705828905</c:v>
                </c:pt>
                <c:pt idx="291894">
                  <c:v>676.24696381356205</c:v>
                </c:pt>
                <c:pt idx="291895">
                  <c:v>676.24928056883596</c:v>
                </c:pt>
                <c:pt idx="291896">
                  <c:v>676.25159732410896</c:v>
                </c:pt>
                <c:pt idx="291897">
                  <c:v>676.25391407938298</c:v>
                </c:pt>
                <c:pt idx="291898">
                  <c:v>676.25623083465598</c:v>
                </c:pt>
                <c:pt idx="291899">
                  <c:v>676.25854758993</c:v>
                </c:pt>
                <c:pt idx="291900">
                  <c:v>676.26086434520403</c:v>
                </c:pt>
                <c:pt idx="291901">
                  <c:v>676.26318110047703</c:v>
                </c:pt>
                <c:pt idx="291902">
                  <c:v>676.26549785575105</c:v>
                </c:pt>
                <c:pt idx="291903">
                  <c:v>676.26781461102405</c:v>
                </c:pt>
                <c:pt idx="291904">
                  <c:v>676.27013136629796</c:v>
                </c:pt>
                <c:pt idx="291905">
                  <c:v>676.27244812157096</c:v>
                </c:pt>
                <c:pt idx="291906">
                  <c:v>676.27476487684498</c:v>
                </c:pt>
                <c:pt idx="291907">
                  <c:v>676.27708163211798</c:v>
                </c:pt>
                <c:pt idx="291908">
                  <c:v>676.27939838739201</c:v>
                </c:pt>
                <c:pt idx="291909">
                  <c:v>676.28171514266603</c:v>
                </c:pt>
                <c:pt idx="291910">
                  <c:v>676.28403189793903</c:v>
                </c:pt>
                <c:pt idx="291911">
                  <c:v>676.28634865321305</c:v>
                </c:pt>
                <c:pt idx="291912">
                  <c:v>676.28866540848605</c:v>
                </c:pt>
                <c:pt idx="291913">
                  <c:v>676.29098216375996</c:v>
                </c:pt>
                <c:pt idx="291914">
                  <c:v>676.29329891903296</c:v>
                </c:pt>
                <c:pt idx="291915">
                  <c:v>676.29561567430699</c:v>
                </c:pt>
                <c:pt idx="291916">
                  <c:v>676.29793242958101</c:v>
                </c:pt>
                <c:pt idx="291917">
                  <c:v>676.30024918485401</c:v>
                </c:pt>
                <c:pt idx="291918">
                  <c:v>676.30256594012803</c:v>
                </c:pt>
                <c:pt idx="291919">
                  <c:v>676.30488269540103</c:v>
                </c:pt>
                <c:pt idx="291920">
                  <c:v>676.30719945067494</c:v>
                </c:pt>
                <c:pt idx="291921">
                  <c:v>676.30951620594794</c:v>
                </c:pt>
                <c:pt idx="291922">
                  <c:v>676.31183296122197</c:v>
                </c:pt>
                <c:pt idx="291923">
                  <c:v>676.31414971649599</c:v>
                </c:pt>
                <c:pt idx="291924">
                  <c:v>676.31646647176899</c:v>
                </c:pt>
                <c:pt idx="291925">
                  <c:v>676.31878322704301</c:v>
                </c:pt>
                <c:pt idx="291926">
                  <c:v>676.32109998231601</c:v>
                </c:pt>
                <c:pt idx="291927">
                  <c:v>676.32341673759004</c:v>
                </c:pt>
                <c:pt idx="291928">
                  <c:v>676.32573349286304</c:v>
                </c:pt>
                <c:pt idx="291929">
                  <c:v>676.32805024813695</c:v>
                </c:pt>
                <c:pt idx="291930">
                  <c:v>676.33036700341097</c:v>
                </c:pt>
                <c:pt idx="291931">
                  <c:v>676.33268375868397</c:v>
                </c:pt>
                <c:pt idx="291932">
                  <c:v>676.33500051395799</c:v>
                </c:pt>
                <c:pt idx="291933">
                  <c:v>676.33731726923099</c:v>
                </c:pt>
                <c:pt idx="291934">
                  <c:v>676.33963402450502</c:v>
                </c:pt>
                <c:pt idx="291935">
                  <c:v>676.34195077977802</c:v>
                </c:pt>
                <c:pt idx="291936">
                  <c:v>676.34426753505204</c:v>
                </c:pt>
                <c:pt idx="291937">
                  <c:v>676.34658429032595</c:v>
                </c:pt>
                <c:pt idx="291938">
                  <c:v>676.34890104559895</c:v>
                </c:pt>
                <c:pt idx="291939">
                  <c:v>676.35121780087297</c:v>
                </c:pt>
                <c:pt idx="291940">
                  <c:v>676.35353455614597</c:v>
                </c:pt>
                <c:pt idx="291941">
                  <c:v>676.35585131142</c:v>
                </c:pt>
                <c:pt idx="291942">
                  <c:v>676.358168066693</c:v>
                </c:pt>
                <c:pt idx="291943">
                  <c:v>676.36048482196702</c:v>
                </c:pt>
                <c:pt idx="291944">
                  <c:v>676.36280157724104</c:v>
                </c:pt>
                <c:pt idx="291945">
                  <c:v>676.36511833251404</c:v>
                </c:pt>
                <c:pt idx="291946">
                  <c:v>676.36743508778795</c:v>
                </c:pt>
                <c:pt idx="291947">
                  <c:v>676.36975184306095</c:v>
                </c:pt>
                <c:pt idx="291948">
                  <c:v>676.37206859833498</c:v>
                </c:pt>
                <c:pt idx="291949">
                  <c:v>676.37438535360798</c:v>
                </c:pt>
                <c:pt idx="291950">
                  <c:v>676.376702108882</c:v>
                </c:pt>
                <c:pt idx="291951">
                  <c:v>676.37901886415602</c:v>
                </c:pt>
                <c:pt idx="291952">
                  <c:v>676.38133561942902</c:v>
                </c:pt>
                <c:pt idx="291953">
                  <c:v>676.38365237470305</c:v>
                </c:pt>
                <c:pt idx="291954">
                  <c:v>676.38596912997605</c:v>
                </c:pt>
                <c:pt idx="291955">
                  <c:v>676.38828588524996</c:v>
                </c:pt>
                <c:pt idx="291956">
                  <c:v>676.39060264052296</c:v>
                </c:pt>
                <c:pt idx="291957">
                  <c:v>676.39291939579698</c:v>
                </c:pt>
                <c:pt idx="291958">
                  <c:v>676.39523615106998</c:v>
                </c:pt>
                <c:pt idx="291959">
                  <c:v>676.397552906344</c:v>
                </c:pt>
                <c:pt idx="291960">
                  <c:v>676.39986966161803</c:v>
                </c:pt>
                <c:pt idx="291961">
                  <c:v>676.40218641689103</c:v>
                </c:pt>
                <c:pt idx="291962">
                  <c:v>676.40450317216505</c:v>
                </c:pt>
                <c:pt idx="291963">
                  <c:v>676.40681992743805</c:v>
                </c:pt>
                <c:pt idx="291964">
                  <c:v>676.40913668271196</c:v>
                </c:pt>
                <c:pt idx="291965">
                  <c:v>676.41145343798496</c:v>
                </c:pt>
                <c:pt idx="291966">
                  <c:v>676.41377019325898</c:v>
                </c:pt>
                <c:pt idx="291967">
                  <c:v>676.41608694853301</c:v>
                </c:pt>
                <c:pt idx="291968">
                  <c:v>676.41840370380601</c:v>
                </c:pt>
                <c:pt idx="291969">
                  <c:v>676.42072045908003</c:v>
                </c:pt>
                <c:pt idx="291970">
                  <c:v>676.42303721435303</c:v>
                </c:pt>
                <c:pt idx="291971">
                  <c:v>676.42535396962705</c:v>
                </c:pt>
                <c:pt idx="291972">
                  <c:v>676.42767072490005</c:v>
                </c:pt>
                <c:pt idx="291973">
                  <c:v>676.42998748017396</c:v>
                </c:pt>
                <c:pt idx="291974">
                  <c:v>676.43230423544799</c:v>
                </c:pt>
                <c:pt idx="291975">
                  <c:v>676.43462099072099</c:v>
                </c:pt>
                <c:pt idx="291976">
                  <c:v>676.43693774599501</c:v>
                </c:pt>
                <c:pt idx="291977">
                  <c:v>676.43925450126801</c:v>
                </c:pt>
                <c:pt idx="291978">
                  <c:v>676.44157125654203</c:v>
                </c:pt>
                <c:pt idx="291979">
                  <c:v>676.44388801181503</c:v>
                </c:pt>
                <c:pt idx="291980">
                  <c:v>676.44620476708894</c:v>
                </c:pt>
                <c:pt idx="291981">
                  <c:v>676.44852152236297</c:v>
                </c:pt>
                <c:pt idx="291982">
                  <c:v>676.45083827763597</c:v>
                </c:pt>
                <c:pt idx="291983">
                  <c:v>676.45315503290999</c:v>
                </c:pt>
                <c:pt idx="291984">
                  <c:v>676.45547178818299</c:v>
                </c:pt>
                <c:pt idx="291985">
                  <c:v>676.45778854345701</c:v>
                </c:pt>
                <c:pt idx="291986">
                  <c:v>676.46010529873001</c:v>
                </c:pt>
                <c:pt idx="291987">
                  <c:v>676.46242205400404</c:v>
                </c:pt>
                <c:pt idx="291988">
                  <c:v>676.46473880927795</c:v>
                </c:pt>
                <c:pt idx="291989">
                  <c:v>676.46705556455095</c:v>
                </c:pt>
                <c:pt idx="291990">
                  <c:v>676.46937231982497</c:v>
                </c:pt>
                <c:pt idx="291991">
                  <c:v>676.47168907509797</c:v>
                </c:pt>
                <c:pt idx="291992">
                  <c:v>676.47400583037199</c:v>
                </c:pt>
                <c:pt idx="291993">
                  <c:v>676.47632258564499</c:v>
                </c:pt>
                <c:pt idx="291994">
                  <c:v>676.47863934091902</c:v>
                </c:pt>
                <c:pt idx="291995">
                  <c:v>676.48095609619304</c:v>
                </c:pt>
                <c:pt idx="291996">
                  <c:v>676.48327285146604</c:v>
                </c:pt>
                <c:pt idx="291997">
                  <c:v>676.48558960673995</c:v>
                </c:pt>
                <c:pt idx="291998">
                  <c:v>676.48790636201295</c:v>
                </c:pt>
                <c:pt idx="291999">
                  <c:v>676.49022311728697</c:v>
                </c:pt>
                <c:pt idx="292000">
                  <c:v>676.49253987255997</c:v>
                </c:pt>
                <c:pt idx="292001">
                  <c:v>676.494856627834</c:v>
                </c:pt>
                <c:pt idx="292002">
                  <c:v>676.49717338310802</c:v>
                </c:pt>
                <c:pt idx="292003">
                  <c:v>676.49949013838102</c:v>
                </c:pt>
                <c:pt idx="292004">
                  <c:v>676.50180689365504</c:v>
                </c:pt>
                <c:pt idx="292005">
                  <c:v>676.50412364892804</c:v>
                </c:pt>
                <c:pt idx="292006">
                  <c:v>676.50644040420195</c:v>
                </c:pt>
                <c:pt idx="292007">
                  <c:v>676.50875715947495</c:v>
                </c:pt>
                <c:pt idx="292008">
                  <c:v>676.51107391474898</c:v>
                </c:pt>
                <c:pt idx="292009">
                  <c:v>676.51339067002198</c:v>
                </c:pt>
                <c:pt idx="292010">
                  <c:v>676.515707425296</c:v>
                </c:pt>
                <c:pt idx="292011">
                  <c:v>676.51802418057002</c:v>
                </c:pt>
                <c:pt idx="292012">
                  <c:v>676.52034093584302</c:v>
                </c:pt>
                <c:pt idx="292013">
                  <c:v>676.52265769111705</c:v>
                </c:pt>
                <c:pt idx="292014">
                  <c:v>676.52497444639005</c:v>
                </c:pt>
                <c:pt idx="292015">
                  <c:v>676.52729120166396</c:v>
                </c:pt>
                <c:pt idx="292016">
                  <c:v>676.52960795693696</c:v>
                </c:pt>
                <c:pt idx="292017">
                  <c:v>676.53192471221098</c:v>
                </c:pt>
                <c:pt idx="292018">
                  <c:v>676.534241467485</c:v>
                </c:pt>
                <c:pt idx="292019">
                  <c:v>676.536558222758</c:v>
                </c:pt>
                <c:pt idx="292020">
                  <c:v>676.53887497803203</c:v>
                </c:pt>
                <c:pt idx="292021">
                  <c:v>676.54119173330503</c:v>
                </c:pt>
                <c:pt idx="292022">
                  <c:v>676.54350848857905</c:v>
                </c:pt>
                <c:pt idx="292023">
                  <c:v>676.54582524385205</c:v>
                </c:pt>
                <c:pt idx="292024">
                  <c:v>676.54814199912596</c:v>
                </c:pt>
                <c:pt idx="292025">
                  <c:v>676.55045875439998</c:v>
                </c:pt>
                <c:pt idx="292026">
                  <c:v>676.55277550967298</c:v>
                </c:pt>
                <c:pt idx="292027">
                  <c:v>676.55509226494701</c:v>
                </c:pt>
                <c:pt idx="292028">
                  <c:v>676.55740902022001</c:v>
                </c:pt>
                <c:pt idx="292029">
                  <c:v>676.55972577549403</c:v>
                </c:pt>
                <c:pt idx="292030">
                  <c:v>676.56204253076703</c:v>
                </c:pt>
                <c:pt idx="292031">
                  <c:v>676.56435928604105</c:v>
                </c:pt>
                <c:pt idx="292032">
                  <c:v>676.56667604131496</c:v>
                </c:pt>
                <c:pt idx="292033">
                  <c:v>676.56899279658796</c:v>
                </c:pt>
                <c:pt idx="292034">
                  <c:v>676.57130955186199</c:v>
                </c:pt>
                <c:pt idx="292035">
                  <c:v>676.57362630713499</c:v>
                </c:pt>
                <c:pt idx="292036">
                  <c:v>676.57594306240901</c:v>
                </c:pt>
                <c:pt idx="292037">
                  <c:v>676.57825981768201</c:v>
                </c:pt>
                <c:pt idx="292038">
                  <c:v>676.58057657295603</c:v>
                </c:pt>
                <c:pt idx="292039">
                  <c:v>676.58289332823006</c:v>
                </c:pt>
                <c:pt idx="292040">
                  <c:v>676.58521008350294</c:v>
                </c:pt>
                <c:pt idx="292041">
                  <c:v>676.58752683877697</c:v>
                </c:pt>
                <c:pt idx="292042">
                  <c:v>676.58984359404997</c:v>
                </c:pt>
                <c:pt idx="292043">
                  <c:v>676.59216034932399</c:v>
                </c:pt>
                <c:pt idx="292044">
                  <c:v>676.59447710459699</c:v>
                </c:pt>
                <c:pt idx="292045">
                  <c:v>676.59679385987101</c:v>
                </c:pt>
                <c:pt idx="292046">
                  <c:v>676.59911061514504</c:v>
                </c:pt>
                <c:pt idx="292047">
                  <c:v>676.60142737041804</c:v>
                </c:pt>
                <c:pt idx="292048">
                  <c:v>676.60374412569195</c:v>
                </c:pt>
                <c:pt idx="292049">
                  <c:v>676.60606088096495</c:v>
                </c:pt>
                <c:pt idx="292050">
                  <c:v>676.60837763623897</c:v>
                </c:pt>
                <c:pt idx="292051">
                  <c:v>676.61069439151197</c:v>
                </c:pt>
                <c:pt idx="292052">
                  <c:v>676.61301114678599</c:v>
                </c:pt>
                <c:pt idx="292053">
                  <c:v>676.61532790205899</c:v>
                </c:pt>
                <c:pt idx="292054">
                  <c:v>676.61764465733302</c:v>
                </c:pt>
                <c:pt idx="292055">
                  <c:v>676.61996141260704</c:v>
                </c:pt>
                <c:pt idx="292056">
                  <c:v>676.62227816788004</c:v>
                </c:pt>
                <c:pt idx="292057">
                  <c:v>676.62459492315395</c:v>
                </c:pt>
                <c:pt idx="292058">
                  <c:v>676.62691167842695</c:v>
                </c:pt>
                <c:pt idx="292059">
                  <c:v>676.62922843370097</c:v>
                </c:pt>
                <c:pt idx="292060">
                  <c:v>676.63154518897397</c:v>
                </c:pt>
                <c:pt idx="292061">
                  <c:v>676.633861944248</c:v>
                </c:pt>
                <c:pt idx="292062">
                  <c:v>676.63617869952202</c:v>
                </c:pt>
                <c:pt idx="292063">
                  <c:v>676.63849545479502</c:v>
                </c:pt>
                <c:pt idx="292064">
                  <c:v>676.64081221006904</c:v>
                </c:pt>
                <c:pt idx="292065">
                  <c:v>676.64312896534204</c:v>
                </c:pt>
                <c:pt idx="292066">
                  <c:v>676.64544572061595</c:v>
                </c:pt>
                <c:pt idx="292067">
                  <c:v>676.64776247588895</c:v>
                </c:pt>
                <c:pt idx="292068">
                  <c:v>676.65007923116298</c:v>
                </c:pt>
                <c:pt idx="292069">
                  <c:v>676.652395986437</c:v>
                </c:pt>
                <c:pt idx="292070">
                  <c:v>676.65471274171</c:v>
                </c:pt>
                <c:pt idx="292071">
                  <c:v>676.65702949698402</c:v>
                </c:pt>
                <c:pt idx="292072">
                  <c:v>676.65934625225702</c:v>
                </c:pt>
                <c:pt idx="292073">
                  <c:v>676.66166300753105</c:v>
                </c:pt>
                <c:pt idx="292074">
                  <c:v>676.66397976280405</c:v>
                </c:pt>
                <c:pt idx="292075">
                  <c:v>676.66629651807796</c:v>
                </c:pt>
                <c:pt idx="292076">
                  <c:v>676.66861327335198</c:v>
                </c:pt>
                <c:pt idx="292077">
                  <c:v>676.67093002862498</c:v>
                </c:pt>
                <c:pt idx="292078">
                  <c:v>676.673246783899</c:v>
                </c:pt>
                <c:pt idx="292079">
                  <c:v>676.675563539172</c:v>
                </c:pt>
                <c:pt idx="292080">
                  <c:v>676.67788029444603</c:v>
                </c:pt>
                <c:pt idx="292081">
                  <c:v>676.68019704971903</c:v>
                </c:pt>
                <c:pt idx="292082">
                  <c:v>676.68251380499305</c:v>
                </c:pt>
                <c:pt idx="292083">
                  <c:v>676.68483056026696</c:v>
                </c:pt>
                <c:pt idx="292084">
                  <c:v>676.68714731553996</c:v>
                </c:pt>
                <c:pt idx="292085">
                  <c:v>676.68946407081398</c:v>
                </c:pt>
                <c:pt idx="292086">
                  <c:v>676.69178082608698</c:v>
                </c:pt>
                <c:pt idx="292087">
                  <c:v>676.69409758136101</c:v>
                </c:pt>
                <c:pt idx="292088">
                  <c:v>676.69641433663401</c:v>
                </c:pt>
                <c:pt idx="292089">
                  <c:v>676.69873109190803</c:v>
                </c:pt>
                <c:pt idx="292090">
                  <c:v>676.70104784718205</c:v>
                </c:pt>
                <c:pt idx="292091">
                  <c:v>676.70336460245505</c:v>
                </c:pt>
                <c:pt idx="292092">
                  <c:v>676.70568135772896</c:v>
                </c:pt>
                <c:pt idx="292093">
                  <c:v>676.70799811300196</c:v>
                </c:pt>
                <c:pt idx="292094">
                  <c:v>676.71031486827599</c:v>
                </c:pt>
                <c:pt idx="292095">
                  <c:v>676.71263162354899</c:v>
                </c:pt>
                <c:pt idx="292096">
                  <c:v>676.71494837882301</c:v>
                </c:pt>
                <c:pt idx="292097">
                  <c:v>676.71726513409703</c:v>
                </c:pt>
                <c:pt idx="292098">
                  <c:v>676.71958188937003</c:v>
                </c:pt>
                <c:pt idx="292099">
                  <c:v>676.72189864464406</c:v>
                </c:pt>
                <c:pt idx="292100">
                  <c:v>676.72421539991706</c:v>
                </c:pt>
                <c:pt idx="292101">
                  <c:v>676.72653215519097</c:v>
                </c:pt>
                <c:pt idx="292102">
                  <c:v>676.72884891046397</c:v>
                </c:pt>
                <c:pt idx="292103">
                  <c:v>676.73116566573799</c:v>
                </c:pt>
                <c:pt idx="292104">
                  <c:v>676.73348242101099</c:v>
                </c:pt>
                <c:pt idx="292105">
                  <c:v>676.73579917628501</c:v>
                </c:pt>
                <c:pt idx="292106">
                  <c:v>676.73811593155904</c:v>
                </c:pt>
                <c:pt idx="292107">
                  <c:v>676.74043268683204</c:v>
                </c:pt>
                <c:pt idx="292108">
                  <c:v>676.74274944210595</c:v>
                </c:pt>
                <c:pt idx="292109">
                  <c:v>676.74506619737895</c:v>
                </c:pt>
                <c:pt idx="292110">
                  <c:v>676.74738295265297</c:v>
                </c:pt>
                <c:pt idx="292111">
                  <c:v>676.74969970792597</c:v>
                </c:pt>
                <c:pt idx="292112">
                  <c:v>676.75201646319999</c:v>
                </c:pt>
                <c:pt idx="292113">
                  <c:v>676.75433321847402</c:v>
                </c:pt>
                <c:pt idx="292114">
                  <c:v>676.75664997374702</c:v>
                </c:pt>
                <c:pt idx="292115">
                  <c:v>676.75896672902104</c:v>
                </c:pt>
                <c:pt idx="292116">
                  <c:v>676.76128348429404</c:v>
                </c:pt>
                <c:pt idx="292117">
                  <c:v>676.76360023956795</c:v>
                </c:pt>
                <c:pt idx="292118">
                  <c:v>676.76591699484095</c:v>
                </c:pt>
                <c:pt idx="292119">
                  <c:v>676.76823375011497</c:v>
                </c:pt>
                <c:pt idx="292120">
                  <c:v>676.770550505389</c:v>
                </c:pt>
                <c:pt idx="292121">
                  <c:v>676.772867260662</c:v>
                </c:pt>
                <c:pt idx="292122">
                  <c:v>676.77518401593602</c:v>
                </c:pt>
                <c:pt idx="292123">
                  <c:v>676.77750077120902</c:v>
                </c:pt>
                <c:pt idx="292124">
                  <c:v>676.77981752648304</c:v>
                </c:pt>
                <c:pt idx="292125">
                  <c:v>676.78213428175604</c:v>
                </c:pt>
                <c:pt idx="292126">
                  <c:v>676.78445103702995</c:v>
                </c:pt>
                <c:pt idx="292127">
                  <c:v>676.78676779230398</c:v>
                </c:pt>
                <c:pt idx="292128">
                  <c:v>676.78908454757698</c:v>
                </c:pt>
                <c:pt idx="292129">
                  <c:v>676.791401302851</c:v>
                </c:pt>
                <c:pt idx="292130">
                  <c:v>676.793718058124</c:v>
                </c:pt>
                <c:pt idx="292131">
                  <c:v>676.79603481339802</c:v>
                </c:pt>
                <c:pt idx="292132">
                  <c:v>676.79835156867102</c:v>
                </c:pt>
                <c:pt idx="292133">
                  <c:v>676.80066832394505</c:v>
                </c:pt>
                <c:pt idx="292134">
                  <c:v>676.80298507921896</c:v>
                </c:pt>
                <c:pt idx="292135">
                  <c:v>676.80530183449196</c:v>
                </c:pt>
                <c:pt idx="292136">
                  <c:v>676.80761858976598</c:v>
                </c:pt>
                <c:pt idx="292137">
                  <c:v>676.80993534503898</c:v>
                </c:pt>
                <c:pt idx="292138">
                  <c:v>676.812252100313</c:v>
                </c:pt>
                <c:pt idx="292139">
                  <c:v>676.814568855586</c:v>
                </c:pt>
                <c:pt idx="292140">
                  <c:v>676.81688561086003</c:v>
                </c:pt>
                <c:pt idx="292141">
                  <c:v>676.81920236613405</c:v>
                </c:pt>
                <c:pt idx="292142">
                  <c:v>676.82151912140705</c:v>
                </c:pt>
                <c:pt idx="292143">
                  <c:v>676.82383587668096</c:v>
                </c:pt>
                <c:pt idx="292144">
                  <c:v>676.82615263195396</c:v>
                </c:pt>
                <c:pt idx="292145">
                  <c:v>676.82846938722798</c:v>
                </c:pt>
                <c:pt idx="292146">
                  <c:v>676.83078614250098</c:v>
                </c:pt>
                <c:pt idx="292147">
                  <c:v>676.83310289777501</c:v>
                </c:pt>
                <c:pt idx="292148">
                  <c:v>676.83541965304903</c:v>
                </c:pt>
                <c:pt idx="292149">
                  <c:v>676.83773640832203</c:v>
                </c:pt>
                <c:pt idx="292150">
                  <c:v>676.84005316359605</c:v>
                </c:pt>
                <c:pt idx="292151">
                  <c:v>676.84236991886905</c:v>
                </c:pt>
                <c:pt idx="292152">
                  <c:v>676.84468667414296</c:v>
                </c:pt>
                <c:pt idx="292153">
                  <c:v>676.84700342941596</c:v>
                </c:pt>
                <c:pt idx="292154">
                  <c:v>676.84932018468999</c:v>
                </c:pt>
                <c:pt idx="292155">
                  <c:v>676.85163693996299</c:v>
                </c:pt>
                <c:pt idx="292156">
                  <c:v>676.85395369523701</c:v>
                </c:pt>
                <c:pt idx="292157">
                  <c:v>676.85627045051103</c:v>
                </c:pt>
                <c:pt idx="292158">
                  <c:v>676.85858720578403</c:v>
                </c:pt>
                <c:pt idx="292159">
                  <c:v>676.86090396105806</c:v>
                </c:pt>
                <c:pt idx="292160">
                  <c:v>676.86322071633106</c:v>
                </c:pt>
                <c:pt idx="292161">
                  <c:v>676.86553747160497</c:v>
                </c:pt>
                <c:pt idx="292162">
                  <c:v>676.86785422687797</c:v>
                </c:pt>
                <c:pt idx="292163">
                  <c:v>676.87017098215199</c:v>
                </c:pt>
                <c:pt idx="292164">
                  <c:v>676.87248773742601</c:v>
                </c:pt>
                <c:pt idx="292165">
                  <c:v>676.87480449269901</c:v>
                </c:pt>
                <c:pt idx="292166">
                  <c:v>676.87712124797304</c:v>
                </c:pt>
                <c:pt idx="292167">
                  <c:v>676.87943800324604</c:v>
                </c:pt>
                <c:pt idx="292168">
                  <c:v>676.88175475851995</c:v>
                </c:pt>
                <c:pt idx="292169">
                  <c:v>676.88407151379295</c:v>
                </c:pt>
                <c:pt idx="292170">
                  <c:v>676.88638826906697</c:v>
                </c:pt>
                <c:pt idx="292171">
                  <c:v>676.88870502434099</c:v>
                </c:pt>
                <c:pt idx="292172">
                  <c:v>676.89102177961399</c:v>
                </c:pt>
                <c:pt idx="292173">
                  <c:v>676.89333853488802</c:v>
                </c:pt>
                <c:pt idx="292174">
                  <c:v>676.89565529016102</c:v>
                </c:pt>
                <c:pt idx="292175">
                  <c:v>676.89797204543504</c:v>
                </c:pt>
                <c:pt idx="292176">
                  <c:v>676.90028880070804</c:v>
                </c:pt>
                <c:pt idx="292177">
                  <c:v>676.90260555598195</c:v>
                </c:pt>
                <c:pt idx="292178">
                  <c:v>676.90492231125597</c:v>
                </c:pt>
                <c:pt idx="292179">
                  <c:v>676.90723906652897</c:v>
                </c:pt>
                <c:pt idx="292180">
                  <c:v>676.909555821803</c:v>
                </c:pt>
                <c:pt idx="292181">
                  <c:v>676.911872577076</c:v>
                </c:pt>
                <c:pt idx="292182">
                  <c:v>676.91418933235002</c:v>
                </c:pt>
                <c:pt idx="292183">
                  <c:v>676.91650608762302</c:v>
                </c:pt>
                <c:pt idx="292184">
                  <c:v>676.91882284289704</c:v>
                </c:pt>
                <c:pt idx="292185">
                  <c:v>676.92113959817095</c:v>
                </c:pt>
                <c:pt idx="292186">
                  <c:v>676.92345635344395</c:v>
                </c:pt>
                <c:pt idx="292187">
                  <c:v>676.92577310871798</c:v>
                </c:pt>
                <c:pt idx="292188">
                  <c:v>676.92808986399098</c:v>
                </c:pt>
                <c:pt idx="292189">
                  <c:v>676.930406619265</c:v>
                </c:pt>
                <c:pt idx="292190">
                  <c:v>676.932723374538</c:v>
                </c:pt>
                <c:pt idx="292191">
                  <c:v>676.93504012981202</c:v>
                </c:pt>
                <c:pt idx="292192">
                  <c:v>676.93735688508605</c:v>
                </c:pt>
                <c:pt idx="292193">
                  <c:v>676.93967364035905</c:v>
                </c:pt>
                <c:pt idx="292194">
                  <c:v>676.94199039563296</c:v>
                </c:pt>
                <c:pt idx="292195">
                  <c:v>676.94430715090596</c:v>
                </c:pt>
                <c:pt idx="292196">
                  <c:v>676.94662390617998</c:v>
                </c:pt>
                <c:pt idx="292197">
                  <c:v>676.94894066145298</c:v>
                </c:pt>
                <c:pt idx="292198">
                  <c:v>676.951257416727</c:v>
                </c:pt>
                <c:pt idx="292199">
                  <c:v>676.95357417200103</c:v>
                </c:pt>
                <c:pt idx="292200">
                  <c:v>676.95589092727403</c:v>
                </c:pt>
                <c:pt idx="292201">
                  <c:v>676.95820768254805</c:v>
                </c:pt>
                <c:pt idx="292202">
                  <c:v>676.96052443782105</c:v>
                </c:pt>
                <c:pt idx="292203">
                  <c:v>676.96284119309496</c:v>
                </c:pt>
                <c:pt idx="292204">
                  <c:v>676.96515794836796</c:v>
                </c:pt>
                <c:pt idx="292205">
                  <c:v>676.96747470364198</c:v>
                </c:pt>
                <c:pt idx="292206">
                  <c:v>676.96979145891498</c:v>
                </c:pt>
                <c:pt idx="292207">
                  <c:v>676.97210821418901</c:v>
                </c:pt>
                <c:pt idx="292208">
                  <c:v>676.97442496946303</c:v>
                </c:pt>
                <c:pt idx="292209">
                  <c:v>676.97674172473603</c:v>
                </c:pt>
                <c:pt idx="292210">
                  <c:v>676.97905848001005</c:v>
                </c:pt>
                <c:pt idx="292211">
                  <c:v>676.98137523528305</c:v>
                </c:pt>
                <c:pt idx="292212">
                  <c:v>676.98369199055696</c:v>
                </c:pt>
                <c:pt idx="292213">
                  <c:v>676.98600874582996</c:v>
                </c:pt>
                <c:pt idx="292214">
                  <c:v>676.98832550110399</c:v>
                </c:pt>
                <c:pt idx="292215">
                  <c:v>676.99064225637801</c:v>
                </c:pt>
                <c:pt idx="292216">
                  <c:v>676.99295901165101</c:v>
                </c:pt>
                <c:pt idx="292217">
                  <c:v>676.99527576692503</c:v>
                </c:pt>
                <c:pt idx="292218">
                  <c:v>676.99759252219803</c:v>
                </c:pt>
                <c:pt idx="292219">
                  <c:v>676.99990927747206</c:v>
                </c:pt>
                <c:pt idx="292220">
                  <c:v>677.00222603274506</c:v>
                </c:pt>
                <c:pt idx="292221">
                  <c:v>677.00454278801897</c:v>
                </c:pt>
                <c:pt idx="292222">
                  <c:v>677.00685954329299</c:v>
                </c:pt>
                <c:pt idx="292223">
                  <c:v>677.00917629856599</c:v>
                </c:pt>
                <c:pt idx="292224">
                  <c:v>677.01149305384001</c:v>
                </c:pt>
                <c:pt idx="292225">
                  <c:v>677.01380980911301</c:v>
                </c:pt>
                <c:pt idx="292226">
                  <c:v>677.01612656438704</c:v>
                </c:pt>
                <c:pt idx="292227">
                  <c:v>677.01844331966004</c:v>
                </c:pt>
                <c:pt idx="292228">
                  <c:v>677.02076007493395</c:v>
                </c:pt>
                <c:pt idx="292229">
                  <c:v>677.02307683020797</c:v>
                </c:pt>
                <c:pt idx="292230">
                  <c:v>677.02539358548097</c:v>
                </c:pt>
                <c:pt idx="292231">
                  <c:v>677.02771034075499</c:v>
                </c:pt>
                <c:pt idx="292232">
                  <c:v>677.03002709602799</c:v>
                </c:pt>
                <c:pt idx="292233">
                  <c:v>677.03234385130202</c:v>
                </c:pt>
                <c:pt idx="292234">
                  <c:v>677.03466060657502</c:v>
                </c:pt>
                <c:pt idx="292235">
                  <c:v>677.03697736184904</c:v>
                </c:pt>
                <c:pt idx="292236">
                  <c:v>677.03929411712295</c:v>
                </c:pt>
                <c:pt idx="292237">
                  <c:v>677.04161087239595</c:v>
                </c:pt>
                <c:pt idx="292238">
                  <c:v>677.04392762766997</c:v>
                </c:pt>
                <c:pt idx="292239">
                  <c:v>677.04624438294297</c:v>
                </c:pt>
                <c:pt idx="292240">
                  <c:v>677.048561138217</c:v>
                </c:pt>
                <c:pt idx="292241">
                  <c:v>677.05087789349</c:v>
                </c:pt>
                <c:pt idx="292242">
                  <c:v>677.05319464876402</c:v>
                </c:pt>
                <c:pt idx="292243">
                  <c:v>677.05551140403804</c:v>
                </c:pt>
                <c:pt idx="292244">
                  <c:v>677.05782815931104</c:v>
                </c:pt>
                <c:pt idx="292245">
                  <c:v>677.06014491458495</c:v>
                </c:pt>
                <c:pt idx="292246">
                  <c:v>677.06246166985795</c:v>
                </c:pt>
                <c:pt idx="292247">
                  <c:v>677.06477842513198</c:v>
                </c:pt>
                <c:pt idx="292248">
                  <c:v>677.06709518040498</c:v>
                </c:pt>
                <c:pt idx="292249">
                  <c:v>677.069411935679</c:v>
                </c:pt>
                <c:pt idx="292250">
                  <c:v>677.07172869095302</c:v>
                </c:pt>
                <c:pt idx="292251">
                  <c:v>677.07404544622602</c:v>
                </c:pt>
                <c:pt idx="292252">
                  <c:v>677.07636220150005</c:v>
                </c:pt>
                <c:pt idx="292253">
                  <c:v>677.07867895677305</c:v>
                </c:pt>
                <c:pt idx="292254">
                  <c:v>677.08099571204696</c:v>
                </c:pt>
                <c:pt idx="292255">
                  <c:v>677.08331246731996</c:v>
                </c:pt>
                <c:pt idx="292256">
                  <c:v>677.08562922259398</c:v>
                </c:pt>
                <c:pt idx="292257">
                  <c:v>677.08794597786698</c:v>
                </c:pt>
                <c:pt idx="292258">
                  <c:v>677.090262733141</c:v>
                </c:pt>
                <c:pt idx="292259">
                  <c:v>677.09257948841503</c:v>
                </c:pt>
                <c:pt idx="292260">
                  <c:v>677.09489624368803</c:v>
                </c:pt>
                <c:pt idx="292261">
                  <c:v>677.09721299896205</c:v>
                </c:pt>
                <c:pt idx="292262">
                  <c:v>677.09952975423505</c:v>
                </c:pt>
                <c:pt idx="292263">
                  <c:v>677.10184650950896</c:v>
                </c:pt>
                <c:pt idx="292264">
                  <c:v>677.10416326478196</c:v>
                </c:pt>
                <c:pt idx="292265">
                  <c:v>677.10648002005598</c:v>
                </c:pt>
                <c:pt idx="292266">
                  <c:v>677.10879677533001</c:v>
                </c:pt>
                <c:pt idx="292267">
                  <c:v>677.11111353060301</c:v>
                </c:pt>
                <c:pt idx="292268">
                  <c:v>677.11343028587703</c:v>
                </c:pt>
                <c:pt idx="292269">
                  <c:v>677.11574704115003</c:v>
                </c:pt>
                <c:pt idx="292270">
                  <c:v>677.11806379642405</c:v>
                </c:pt>
                <c:pt idx="292271">
                  <c:v>677.12038055169705</c:v>
                </c:pt>
                <c:pt idx="292272">
                  <c:v>677.12269730697096</c:v>
                </c:pt>
                <c:pt idx="292273">
                  <c:v>677.12501406224499</c:v>
                </c:pt>
                <c:pt idx="292274">
                  <c:v>677.12733081751799</c:v>
                </c:pt>
                <c:pt idx="292275">
                  <c:v>677.12964757279201</c:v>
                </c:pt>
                <c:pt idx="292276">
                  <c:v>677.13196432806501</c:v>
                </c:pt>
                <c:pt idx="292277">
                  <c:v>677.13428108333903</c:v>
                </c:pt>
                <c:pt idx="292278">
                  <c:v>677.13659783861203</c:v>
                </c:pt>
                <c:pt idx="292279">
                  <c:v>677.13891459388606</c:v>
                </c:pt>
                <c:pt idx="292280">
                  <c:v>677.14123134915997</c:v>
                </c:pt>
                <c:pt idx="292281">
                  <c:v>677.14354810443297</c:v>
                </c:pt>
                <c:pt idx="292282">
                  <c:v>677.14586485970699</c:v>
                </c:pt>
                <c:pt idx="292283">
                  <c:v>677.14818161497999</c:v>
                </c:pt>
                <c:pt idx="292284">
                  <c:v>677.15049837025401</c:v>
                </c:pt>
                <c:pt idx="292285">
                  <c:v>677.15281512552701</c:v>
                </c:pt>
                <c:pt idx="292286">
                  <c:v>677.15513188080104</c:v>
                </c:pt>
                <c:pt idx="292287">
                  <c:v>677.15744863607495</c:v>
                </c:pt>
                <c:pt idx="292288">
                  <c:v>677.15976539134795</c:v>
                </c:pt>
                <c:pt idx="292289">
                  <c:v>677.16208214662197</c:v>
                </c:pt>
                <c:pt idx="292290">
                  <c:v>677.16439890189497</c:v>
                </c:pt>
                <c:pt idx="292291">
                  <c:v>677.16671565716899</c:v>
                </c:pt>
                <c:pt idx="292292">
                  <c:v>677.16903241244199</c:v>
                </c:pt>
                <c:pt idx="292293">
                  <c:v>677.17134916771602</c:v>
                </c:pt>
                <c:pt idx="292294">
                  <c:v>677.17366592299004</c:v>
                </c:pt>
                <c:pt idx="292295">
                  <c:v>677.17598267826304</c:v>
                </c:pt>
                <c:pt idx="292296">
                  <c:v>677.17829943353695</c:v>
                </c:pt>
                <c:pt idx="292297">
                  <c:v>677.18061618880995</c:v>
                </c:pt>
                <c:pt idx="292298">
                  <c:v>677.18293294408397</c:v>
                </c:pt>
                <c:pt idx="292299">
                  <c:v>677.18524969935697</c:v>
                </c:pt>
                <c:pt idx="292300">
                  <c:v>677.187566454631</c:v>
                </c:pt>
                <c:pt idx="292301">
                  <c:v>677.18988320990502</c:v>
                </c:pt>
                <c:pt idx="292302">
                  <c:v>677.19219996517802</c:v>
                </c:pt>
                <c:pt idx="292303">
                  <c:v>677.19451672045204</c:v>
                </c:pt>
                <c:pt idx="292304">
                  <c:v>677.19683347572504</c:v>
                </c:pt>
                <c:pt idx="292305">
                  <c:v>677.19915023099895</c:v>
                </c:pt>
                <c:pt idx="292306">
                  <c:v>677.20146698627195</c:v>
                </c:pt>
                <c:pt idx="292307">
                  <c:v>677.20378374154598</c:v>
                </c:pt>
                <c:pt idx="292308">
                  <c:v>677.20610049681898</c:v>
                </c:pt>
                <c:pt idx="292309">
                  <c:v>677.208417252093</c:v>
                </c:pt>
                <c:pt idx="292310">
                  <c:v>677.21073400736702</c:v>
                </c:pt>
                <c:pt idx="292311">
                  <c:v>677.21305076264002</c:v>
                </c:pt>
                <c:pt idx="292312">
                  <c:v>677.21536751791405</c:v>
                </c:pt>
                <c:pt idx="292313">
                  <c:v>677.21768427318705</c:v>
                </c:pt>
                <c:pt idx="292314">
                  <c:v>677.22000102846096</c:v>
                </c:pt>
                <c:pt idx="292315">
                  <c:v>677.22231778373396</c:v>
                </c:pt>
                <c:pt idx="292316">
                  <c:v>677.22463453900798</c:v>
                </c:pt>
                <c:pt idx="292317">
                  <c:v>677.226951294282</c:v>
                </c:pt>
                <c:pt idx="292318">
                  <c:v>677.229268049555</c:v>
                </c:pt>
                <c:pt idx="292319">
                  <c:v>677.23158480482903</c:v>
                </c:pt>
                <c:pt idx="292320">
                  <c:v>677.23390156010203</c:v>
                </c:pt>
                <c:pt idx="292321">
                  <c:v>677.23621831537605</c:v>
                </c:pt>
                <c:pt idx="292322">
                  <c:v>677.23853507064905</c:v>
                </c:pt>
                <c:pt idx="292323">
                  <c:v>677.24085182592296</c:v>
                </c:pt>
                <c:pt idx="292324">
                  <c:v>677.24316858119698</c:v>
                </c:pt>
                <c:pt idx="292325">
                  <c:v>677.24548533646998</c:v>
                </c:pt>
                <c:pt idx="292326">
                  <c:v>677.24780209174401</c:v>
                </c:pt>
                <c:pt idx="292327">
                  <c:v>677.25011884701701</c:v>
                </c:pt>
                <c:pt idx="292328">
                  <c:v>677.25243560229103</c:v>
                </c:pt>
                <c:pt idx="292329">
                  <c:v>677.25475235756403</c:v>
                </c:pt>
                <c:pt idx="292330">
                  <c:v>677.25706911283805</c:v>
                </c:pt>
                <c:pt idx="292331">
                  <c:v>677.25938586811196</c:v>
                </c:pt>
                <c:pt idx="292332">
                  <c:v>677.26170262338496</c:v>
                </c:pt>
                <c:pt idx="292333">
                  <c:v>677.26401937865899</c:v>
                </c:pt>
                <c:pt idx="292334">
                  <c:v>677.26633613393199</c:v>
                </c:pt>
                <c:pt idx="292335">
                  <c:v>677.26865288920601</c:v>
                </c:pt>
                <c:pt idx="292336">
                  <c:v>677.27096964447901</c:v>
                </c:pt>
                <c:pt idx="292337">
                  <c:v>677.27328639975303</c:v>
                </c:pt>
                <c:pt idx="292338">
                  <c:v>677.27560315502706</c:v>
                </c:pt>
                <c:pt idx="292339">
                  <c:v>677.27791991030006</c:v>
                </c:pt>
                <c:pt idx="292340">
                  <c:v>677.28023666557397</c:v>
                </c:pt>
                <c:pt idx="292341">
                  <c:v>677.28255342084697</c:v>
                </c:pt>
                <c:pt idx="292342">
                  <c:v>677.28487017612099</c:v>
                </c:pt>
                <c:pt idx="292343">
                  <c:v>677.28718693139399</c:v>
                </c:pt>
                <c:pt idx="292344">
                  <c:v>677.28950368666801</c:v>
                </c:pt>
                <c:pt idx="292345">
                  <c:v>677.29182044194204</c:v>
                </c:pt>
                <c:pt idx="292346">
                  <c:v>677.29413719721504</c:v>
                </c:pt>
                <c:pt idx="292347">
                  <c:v>677.29645395248895</c:v>
                </c:pt>
                <c:pt idx="292348">
                  <c:v>677.29877070776195</c:v>
                </c:pt>
                <c:pt idx="292349">
                  <c:v>677.30108746303597</c:v>
                </c:pt>
                <c:pt idx="292350">
                  <c:v>677.30340421830897</c:v>
                </c:pt>
                <c:pt idx="292351">
                  <c:v>677.30572097358299</c:v>
                </c:pt>
                <c:pt idx="292352">
                  <c:v>677.30803772885599</c:v>
                </c:pt>
                <c:pt idx="292353">
                  <c:v>677.31035448413002</c:v>
                </c:pt>
                <c:pt idx="292354">
                  <c:v>677.31267123940404</c:v>
                </c:pt>
                <c:pt idx="292355">
                  <c:v>677.31498799467704</c:v>
                </c:pt>
                <c:pt idx="292356">
                  <c:v>677.31730474995095</c:v>
                </c:pt>
                <c:pt idx="292357">
                  <c:v>677.31962150522395</c:v>
                </c:pt>
                <c:pt idx="292358">
                  <c:v>677.32193826049797</c:v>
                </c:pt>
                <c:pt idx="292359">
                  <c:v>677.32425501577097</c:v>
                </c:pt>
                <c:pt idx="292360">
                  <c:v>677.326571771045</c:v>
                </c:pt>
                <c:pt idx="292361">
                  <c:v>677.32888852631902</c:v>
                </c:pt>
                <c:pt idx="292362">
                  <c:v>677.33120528159202</c:v>
                </c:pt>
                <c:pt idx="292363">
                  <c:v>677.33352203686604</c:v>
                </c:pt>
                <c:pt idx="292364">
                  <c:v>677.33583879213904</c:v>
                </c:pt>
                <c:pt idx="292365">
                  <c:v>677.33815554741295</c:v>
                </c:pt>
                <c:pt idx="292366">
                  <c:v>677.34047230268595</c:v>
                </c:pt>
                <c:pt idx="292367">
                  <c:v>677.34278905795998</c:v>
                </c:pt>
                <c:pt idx="292368">
                  <c:v>677.345105813234</c:v>
                </c:pt>
                <c:pt idx="292369">
                  <c:v>677.347422568507</c:v>
                </c:pt>
                <c:pt idx="292370">
                  <c:v>677.34973932378102</c:v>
                </c:pt>
                <c:pt idx="292371">
                  <c:v>677.35205607905402</c:v>
                </c:pt>
                <c:pt idx="292372">
                  <c:v>677.35437283432805</c:v>
                </c:pt>
                <c:pt idx="292373">
                  <c:v>677.35668958960105</c:v>
                </c:pt>
                <c:pt idx="292374">
                  <c:v>677.35900634487496</c:v>
                </c:pt>
                <c:pt idx="292375">
                  <c:v>677.36132310014898</c:v>
                </c:pt>
                <c:pt idx="292376">
                  <c:v>677.36363985542198</c:v>
                </c:pt>
                <c:pt idx="292377">
                  <c:v>677.365956610696</c:v>
                </c:pt>
                <c:pt idx="292378">
                  <c:v>677.368273365969</c:v>
                </c:pt>
                <c:pt idx="292379">
                  <c:v>677.37059012124303</c:v>
                </c:pt>
                <c:pt idx="292380">
                  <c:v>677.37290687651603</c:v>
                </c:pt>
                <c:pt idx="292381">
                  <c:v>677.37522363179005</c:v>
                </c:pt>
                <c:pt idx="292382">
                  <c:v>677.37754038706396</c:v>
                </c:pt>
                <c:pt idx="292383">
                  <c:v>677.37985714233696</c:v>
                </c:pt>
                <c:pt idx="292384">
                  <c:v>677.38217389761098</c:v>
                </c:pt>
                <c:pt idx="292385">
                  <c:v>677.38449065288398</c:v>
                </c:pt>
                <c:pt idx="292386">
                  <c:v>677.38680740815801</c:v>
                </c:pt>
                <c:pt idx="292387">
                  <c:v>677.38912416343101</c:v>
                </c:pt>
                <c:pt idx="292388">
                  <c:v>677.39144091870503</c:v>
                </c:pt>
                <c:pt idx="292389">
                  <c:v>677.39375767397905</c:v>
                </c:pt>
                <c:pt idx="292390">
                  <c:v>677.39607442925205</c:v>
                </c:pt>
                <c:pt idx="292391">
                  <c:v>677.39839118452596</c:v>
                </c:pt>
                <c:pt idx="292392">
                  <c:v>677.40070793979896</c:v>
                </c:pt>
                <c:pt idx="292393">
                  <c:v>677.40302469507299</c:v>
                </c:pt>
                <c:pt idx="292394">
                  <c:v>677.40534145034599</c:v>
                </c:pt>
                <c:pt idx="292395">
                  <c:v>677.40765820562001</c:v>
                </c:pt>
                <c:pt idx="292396">
                  <c:v>677.40997496089403</c:v>
                </c:pt>
                <c:pt idx="292397">
                  <c:v>677.41229171616703</c:v>
                </c:pt>
                <c:pt idx="292398">
                  <c:v>677.41460847144106</c:v>
                </c:pt>
                <c:pt idx="292399">
                  <c:v>677.41692522671406</c:v>
                </c:pt>
                <c:pt idx="292400">
                  <c:v>677.41924198198797</c:v>
                </c:pt>
                <c:pt idx="292401">
                  <c:v>677.42155873726097</c:v>
                </c:pt>
                <c:pt idx="292402">
                  <c:v>677.42387549253499</c:v>
                </c:pt>
                <c:pt idx="292403">
                  <c:v>677.42619224780799</c:v>
                </c:pt>
                <c:pt idx="292404">
                  <c:v>677.42850900308201</c:v>
                </c:pt>
                <c:pt idx="292405">
                  <c:v>677.43082575835604</c:v>
                </c:pt>
                <c:pt idx="292406">
                  <c:v>677.43314251362904</c:v>
                </c:pt>
                <c:pt idx="292407">
                  <c:v>677.43545926890295</c:v>
                </c:pt>
                <c:pt idx="292408">
                  <c:v>677.43777602417595</c:v>
                </c:pt>
                <c:pt idx="292409">
                  <c:v>677.44009277944997</c:v>
                </c:pt>
                <c:pt idx="292410">
                  <c:v>677.44240953472297</c:v>
                </c:pt>
                <c:pt idx="292411">
                  <c:v>677.44472628999699</c:v>
                </c:pt>
                <c:pt idx="292412">
                  <c:v>677.44704304527102</c:v>
                </c:pt>
                <c:pt idx="292413">
                  <c:v>677.44935980054402</c:v>
                </c:pt>
                <c:pt idx="292414">
                  <c:v>677.45167655581804</c:v>
                </c:pt>
                <c:pt idx="292415">
                  <c:v>677.45399331109104</c:v>
                </c:pt>
                <c:pt idx="292416">
                  <c:v>677.45631006636495</c:v>
                </c:pt>
                <c:pt idx="292417">
                  <c:v>677.45862682163795</c:v>
                </c:pt>
                <c:pt idx="292418">
                  <c:v>677.46094357691197</c:v>
                </c:pt>
                <c:pt idx="292419">
                  <c:v>677.463260332186</c:v>
                </c:pt>
                <c:pt idx="292420">
                  <c:v>677.465577087459</c:v>
                </c:pt>
                <c:pt idx="292421">
                  <c:v>677.46789384273302</c:v>
                </c:pt>
                <c:pt idx="292422">
                  <c:v>677.47021059800602</c:v>
                </c:pt>
                <c:pt idx="292423">
                  <c:v>677.47252735328004</c:v>
                </c:pt>
                <c:pt idx="292424">
                  <c:v>677.47484410855304</c:v>
                </c:pt>
                <c:pt idx="292425">
                  <c:v>677.47716086382695</c:v>
                </c:pt>
                <c:pt idx="292426">
                  <c:v>677.47947761910098</c:v>
                </c:pt>
                <c:pt idx="292427">
                  <c:v>677.48179437437398</c:v>
                </c:pt>
                <c:pt idx="292428">
                  <c:v>677.484111129648</c:v>
                </c:pt>
                <c:pt idx="292429">
                  <c:v>677.486427884921</c:v>
                </c:pt>
                <c:pt idx="292430">
                  <c:v>677.48874464019502</c:v>
                </c:pt>
                <c:pt idx="292431">
                  <c:v>677.49106139546802</c:v>
                </c:pt>
                <c:pt idx="292432">
                  <c:v>677.49337815074205</c:v>
                </c:pt>
                <c:pt idx="292433">
                  <c:v>677.49569490601596</c:v>
                </c:pt>
                <c:pt idx="292434">
                  <c:v>677.49801166128896</c:v>
                </c:pt>
                <c:pt idx="292435">
                  <c:v>677.50032841656298</c:v>
                </c:pt>
                <c:pt idx="292436">
                  <c:v>677.50264517183598</c:v>
                </c:pt>
                <c:pt idx="292437">
                  <c:v>677.50496192711</c:v>
                </c:pt>
                <c:pt idx="292438">
                  <c:v>677.507278682383</c:v>
                </c:pt>
                <c:pt idx="292439">
                  <c:v>677.50959543765703</c:v>
                </c:pt>
                <c:pt idx="292440">
                  <c:v>677.51191219293105</c:v>
                </c:pt>
                <c:pt idx="292441">
                  <c:v>677.51422894820405</c:v>
                </c:pt>
                <c:pt idx="292442">
                  <c:v>677.51654570347796</c:v>
                </c:pt>
                <c:pt idx="292443">
                  <c:v>677.51886245875096</c:v>
                </c:pt>
                <c:pt idx="292444">
                  <c:v>677.52117921402498</c:v>
                </c:pt>
                <c:pt idx="292445">
                  <c:v>677.52349596929798</c:v>
                </c:pt>
                <c:pt idx="292446">
                  <c:v>677.52581272457201</c:v>
                </c:pt>
                <c:pt idx="292447">
                  <c:v>677.52812947984603</c:v>
                </c:pt>
                <c:pt idx="292448">
                  <c:v>677.53044623511903</c:v>
                </c:pt>
                <c:pt idx="292449">
                  <c:v>677.53276299039305</c:v>
                </c:pt>
                <c:pt idx="292450">
                  <c:v>677.53507974566605</c:v>
                </c:pt>
                <c:pt idx="292451">
                  <c:v>677.53739650093996</c:v>
                </c:pt>
                <c:pt idx="292452">
                  <c:v>677.53971325621296</c:v>
                </c:pt>
                <c:pt idx="292453">
                  <c:v>677.54203001148699</c:v>
                </c:pt>
                <c:pt idx="292454">
                  <c:v>677.54434676675999</c:v>
                </c:pt>
                <c:pt idx="292455">
                  <c:v>677.54666352203401</c:v>
                </c:pt>
                <c:pt idx="292456">
                  <c:v>677.54898027730803</c:v>
                </c:pt>
                <c:pt idx="292457">
                  <c:v>677.55129703258103</c:v>
                </c:pt>
                <c:pt idx="292458">
                  <c:v>677.55361378785506</c:v>
                </c:pt>
                <c:pt idx="292459">
                  <c:v>677.55593054312806</c:v>
                </c:pt>
                <c:pt idx="292460">
                  <c:v>677.55824729840197</c:v>
                </c:pt>
                <c:pt idx="292461">
                  <c:v>677.56056405367497</c:v>
                </c:pt>
                <c:pt idx="292462">
                  <c:v>677.56288080894899</c:v>
                </c:pt>
                <c:pt idx="292463">
                  <c:v>677.56519756422301</c:v>
                </c:pt>
                <c:pt idx="292464">
                  <c:v>677.56751431949601</c:v>
                </c:pt>
                <c:pt idx="292465">
                  <c:v>677.56983107477004</c:v>
                </c:pt>
                <c:pt idx="292466">
                  <c:v>677.57214783004304</c:v>
                </c:pt>
                <c:pt idx="292467">
                  <c:v>677.57446458531695</c:v>
                </c:pt>
                <c:pt idx="292468">
                  <c:v>677.57678134058995</c:v>
                </c:pt>
                <c:pt idx="292469">
                  <c:v>677.57909809586397</c:v>
                </c:pt>
                <c:pt idx="292470">
                  <c:v>677.58141485113799</c:v>
                </c:pt>
                <c:pt idx="292471">
                  <c:v>677.58373160641099</c:v>
                </c:pt>
                <c:pt idx="292472">
                  <c:v>677.58604836168502</c:v>
                </c:pt>
                <c:pt idx="292473">
                  <c:v>677.58836511695802</c:v>
                </c:pt>
                <c:pt idx="292474">
                  <c:v>677.59068187223204</c:v>
                </c:pt>
                <c:pt idx="292475">
                  <c:v>677.59299862750504</c:v>
                </c:pt>
                <c:pt idx="292476">
                  <c:v>677.59531538277895</c:v>
                </c:pt>
                <c:pt idx="292477">
                  <c:v>677.59763213805297</c:v>
                </c:pt>
                <c:pt idx="292478">
                  <c:v>677.59994889332597</c:v>
                </c:pt>
                <c:pt idx="292479">
                  <c:v>677.6022656486</c:v>
                </c:pt>
                <c:pt idx="292480">
                  <c:v>677.604582403873</c:v>
                </c:pt>
                <c:pt idx="292481">
                  <c:v>677.60689915914702</c:v>
                </c:pt>
                <c:pt idx="292482">
                  <c:v>677.60921591442002</c:v>
                </c:pt>
                <c:pt idx="292483">
                  <c:v>677.61153266969404</c:v>
                </c:pt>
                <c:pt idx="292484">
                  <c:v>677.61384942496795</c:v>
                </c:pt>
                <c:pt idx="292485">
                  <c:v>677.61616618024095</c:v>
                </c:pt>
                <c:pt idx="292486">
                  <c:v>677.61848293551498</c:v>
                </c:pt>
                <c:pt idx="292487">
                  <c:v>677.62079969078798</c:v>
                </c:pt>
                <c:pt idx="292488">
                  <c:v>677.623116446062</c:v>
                </c:pt>
                <c:pt idx="292489">
                  <c:v>677.625433201335</c:v>
                </c:pt>
                <c:pt idx="292490">
                  <c:v>677.62774995660902</c:v>
                </c:pt>
                <c:pt idx="292491">
                  <c:v>677.63006671188305</c:v>
                </c:pt>
                <c:pt idx="292492">
                  <c:v>677.63238346715605</c:v>
                </c:pt>
                <c:pt idx="292493">
                  <c:v>677.63470022242996</c:v>
                </c:pt>
                <c:pt idx="292494">
                  <c:v>677.63701697770296</c:v>
                </c:pt>
                <c:pt idx="292495">
                  <c:v>677.63933373297698</c:v>
                </c:pt>
                <c:pt idx="292496">
                  <c:v>677.64165048824998</c:v>
                </c:pt>
                <c:pt idx="292497">
                  <c:v>677.643967243524</c:v>
                </c:pt>
                <c:pt idx="292498">
                  <c:v>677.64628399879803</c:v>
                </c:pt>
                <c:pt idx="292499">
                  <c:v>677.64860075407103</c:v>
                </c:pt>
                <c:pt idx="292500">
                  <c:v>677.65091750934505</c:v>
                </c:pt>
                <c:pt idx="292501">
                  <c:v>677.65323426461805</c:v>
                </c:pt>
                <c:pt idx="292502">
                  <c:v>677.65555101989196</c:v>
                </c:pt>
                <c:pt idx="292503">
                  <c:v>677.65786777516496</c:v>
                </c:pt>
                <c:pt idx="292504">
                  <c:v>677.66018453043898</c:v>
                </c:pt>
                <c:pt idx="292505">
                  <c:v>677.66250128571198</c:v>
                </c:pt>
                <c:pt idx="292506">
                  <c:v>677.66481804098601</c:v>
                </c:pt>
                <c:pt idx="292507">
                  <c:v>677.66713479626003</c:v>
                </c:pt>
                <c:pt idx="292508">
                  <c:v>677.66945155153303</c:v>
                </c:pt>
                <c:pt idx="292509">
                  <c:v>677.67176830680705</c:v>
                </c:pt>
                <c:pt idx="292510">
                  <c:v>677.67408506208005</c:v>
                </c:pt>
                <c:pt idx="292511">
                  <c:v>677.67640181735396</c:v>
                </c:pt>
                <c:pt idx="292512">
                  <c:v>677.67871857262696</c:v>
                </c:pt>
                <c:pt idx="292513">
                  <c:v>677.68103532790099</c:v>
                </c:pt>
                <c:pt idx="292514">
                  <c:v>677.68335208317501</c:v>
                </c:pt>
                <c:pt idx="292515">
                  <c:v>677.68566883844801</c:v>
                </c:pt>
                <c:pt idx="292516">
                  <c:v>677.68798559372203</c:v>
                </c:pt>
                <c:pt idx="292517">
                  <c:v>677.69030234899503</c:v>
                </c:pt>
                <c:pt idx="292518">
                  <c:v>677.69261910426906</c:v>
                </c:pt>
                <c:pt idx="292519">
                  <c:v>677.69493585954206</c:v>
                </c:pt>
                <c:pt idx="292520">
                  <c:v>677.69725261481597</c:v>
                </c:pt>
                <c:pt idx="292521">
                  <c:v>677.69956937008999</c:v>
                </c:pt>
                <c:pt idx="292522">
                  <c:v>677.70188612536299</c:v>
                </c:pt>
                <c:pt idx="292523">
                  <c:v>677.70420288063701</c:v>
                </c:pt>
                <c:pt idx="292524">
                  <c:v>677.70651963591001</c:v>
                </c:pt>
                <c:pt idx="292525">
                  <c:v>677.70883639118404</c:v>
                </c:pt>
                <c:pt idx="292526">
                  <c:v>677.71115314645704</c:v>
                </c:pt>
                <c:pt idx="292527">
                  <c:v>677.71346990173095</c:v>
                </c:pt>
                <c:pt idx="292528">
                  <c:v>677.71578665700497</c:v>
                </c:pt>
                <c:pt idx="292529">
                  <c:v>677.71810341227797</c:v>
                </c:pt>
                <c:pt idx="292530">
                  <c:v>677.72042016755199</c:v>
                </c:pt>
                <c:pt idx="292531">
                  <c:v>677.72273692282499</c:v>
                </c:pt>
                <c:pt idx="292532">
                  <c:v>677.72505367809902</c:v>
                </c:pt>
                <c:pt idx="292533">
                  <c:v>677.72737043337202</c:v>
                </c:pt>
                <c:pt idx="292534">
                  <c:v>677.72968718864604</c:v>
                </c:pt>
                <c:pt idx="292535">
                  <c:v>677.73200394391995</c:v>
                </c:pt>
                <c:pt idx="292536">
                  <c:v>677.73432069919295</c:v>
                </c:pt>
                <c:pt idx="292537">
                  <c:v>677.73663745446697</c:v>
                </c:pt>
                <c:pt idx="292538">
                  <c:v>677.73895420973997</c:v>
                </c:pt>
                <c:pt idx="292539">
                  <c:v>677.741270965014</c:v>
                </c:pt>
                <c:pt idx="292540">
                  <c:v>677.743587720287</c:v>
                </c:pt>
                <c:pt idx="292541">
                  <c:v>677.74590447556102</c:v>
                </c:pt>
                <c:pt idx="292542">
                  <c:v>677.74822123083504</c:v>
                </c:pt>
                <c:pt idx="292543">
                  <c:v>677.75053798610804</c:v>
                </c:pt>
                <c:pt idx="292544">
                  <c:v>677.75285474138195</c:v>
                </c:pt>
                <c:pt idx="292545">
                  <c:v>677.75517149665495</c:v>
                </c:pt>
                <c:pt idx="292546">
                  <c:v>677.75748825192898</c:v>
                </c:pt>
                <c:pt idx="292547">
                  <c:v>677.75980500720198</c:v>
                </c:pt>
                <c:pt idx="292548">
                  <c:v>677.762121762476</c:v>
                </c:pt>
                <c:pt idx="292549">
                  <c:v>677.76443851775002</c:v>
                </c:pt>
                <c:pt idx="292550">
                  <c:v>677.76675527302302</c:v>
                </c:pt>
                <c:pt idx="292551">
                  <c:v>677.76907202829705</c:v>
                </c:pt>
                <c:pt idx="292552">
                  <c:v>677.77138878357005</c:v>
                </c:pt>
                <c:pt idx="292553">
                  <c:v>677.77370553884396</c:v>
                </c:pt>
                <c:pt idx="292554">
                  <c:v>677.77602229411696</c:v>
                </c:pt>
                <c:pt idx="292555">
                  <c:v>677.77833904939098</c:v>
                </c:pt>
                <c:pt idx="292556">
                  <c:v>677.78065580466398</c:v>
                </c:pt>
                <c:pt idx="292557">
                  <c:v>677.782972559938</c:v>
                </c:pt>
                <c:pt idx="292558">
                  <c:v>677.78528931521203</c:v>
                </c:pt>
                <c:pt idx="292559">
                  <c:v>677.78760607048503</c:v>
                </c:pt>
                <c:pt idx="292560">
                  <c:v>677.78992282575905</c:v>
                </c:pt>
                <c:pt idx="292561">
                  <c:v>677.79223958103205</c:v>
                </c:pt>
                <c:pt idx="292562">
                  <c:v>677.79455633630596</c:v>
                </c:pt>
                <c:pt idx="292563">
                  <c:v>677.79687309157896</c:v>
                </c:pt>
                <c:pt idx="292564">
                  <c:v>677.79918984685298</c:v>
                </c:pt>
                <c:pt idx="292565">
                  <c:v>677.80150660212701</c:v>
                </c:pt>
                <c:pt idx="292566">
                  <c:v>677.80382335740001</c:v>
                </c:pt>
                <c:pt idx="292567">
                  <c:v>677.80614011267403</c:v>
                </c:pt>
                <c:pt idx="292568">
                  <c:v>677.80845686794703</c:v>
                </c:pt>
                <c:pt idx="292569">
                  <c:v>677.81077362322105</c:v>
                </c:pt>
                <c:pt idx="292570">
                  <c:v>677.81309037849405</c:v>
                </c:pt>
                <c:pt idx="292571">
                  <c:v>677.81540713376796</c:v>
                </c:pt>
                <c:pt idx="292572">
                  <c:v>677.81772388904199</c:v>
                </c:pt>
                <c:pt idx="292573">
                  <c:v>677.82004064431499</c:v>
                </c:pt>
                <c:pt idx="292574">
                  <c:v>677.82235739958901</c:v>
                </c:pt>
                <c:pt idx="292575">
                  <c:v>677.82467415486201</c:v>
                </c:pt>
                <c:pt idx="292576">
                  <c:v>677.82699091013603</c:v>
                </c:pt>
                <c:pt idx="292577">
                  <c:v>677.82930766540903</c:v>
                </c:pt>
                <c:pt idx="292578">
                  <c:v>677.83162442068306</c:v>
                </c:pt>
                <c:pt idx="292579">
                  <c:v>677.83394117595697</c:v>
                </c:pt>
                <c:pt idx="292580">
                  <c:v>677.83625793122997</c:v>
                </c:pt>
                <c:pt idx="292581">
                  <c:v>677.83857468650399</c:v>
                </c:pt>
                <c:pt idx="292582">
                  <c:v>677.84089144177699</c:v>
                </c:pt>
                <c:pt idx="292583">
                  <c:v>677.84320819705101</c:v>
                </c:pt>
                <c:pt idx="292584">
                  <c:v>677.84552495232401</c:v>
                </c:pt>
                <c:pt idx="292585">
                  <c:v>677.84784170759804</c:v>
                </c:pt>
                <c:pt idx="292586">
                  <c:v>677.85015846287195</c:v>
                </c:pt>
                <c:pt idx="292587">
                  <c:v>677.85247521814495</c:v>
                </c:pt>
                <c:pt idx="292588">
                  <c:v>677.85479197341897</c:v>
                </c:pt>
                <c:pt idx="292589">
                  <c:v>677.85710872869197</c:v>
                </c:pt>
                <c:pt idx="292590">
                  <c:v>677.85942548396599</c:v>
                </c:pt>
                <c:pt idx="292591">
                  <c:v>677.86174223923899</c:v>
                </c:pt>
                <c:pt idx="292592">
                  <c:v>677.86405899451302</c:v>
                </c:pt>
                <c:pt idx="292593">
                  <c:v>677.86637574978704</c:v>
                </c:pt>
                <c:pt idx="292594">
                  <c:v>677.86869250506004</c:v>
                </c:pt>
                <c:pt idx="292595">
                  <c:v>677.87100926033395</c:v>
                </c:pt>
                <c:pt idx="292596">
                  <c:v>677.87332601560695</c:v>
                </c:pt>
                <c:pt idx="292597">
                  <c:v>677.87564277088097</c:v>
                </c:pt>
                <c:pt idx="292598">
                  <c:v>677.87795952615397</c:v>
                </c:pt>
                <c:pt idx="292599">
                  <c:v>677.880276281428</c:v>
                </c:pt>
                <c:pt idx="292600">
                  <c:v>677.88259303670202</c:v>
                </c:pt>
                <c:pt idx="292601">
                  <c:v>677.88490979197502</c:v>
                </c:pt>
                <c:pt idx="292602">
                  <c:v>677.88722654724904</c:v>
                </c:pt>
                <c:pt idx="292603">
                  <c:v>677.88954330252204</c:v>
                </c:pt>
                <c:pt idx="292604">
                  <c:v>677.89186005779595</c:v>
                </c:pt>
                <c:pt idx="292605">
                  <c:v>677.89417681306895</c:v>
                </c:pt>
                <c:pt idx="292606">
                  <c:v>677.89649356834298</c:v>
                </c:pt>
                <c:pt idx="292607">
                  <c:v>677.89881032361598</c:v>
                </c:pt>
                <c:pt idx="292608">
                  <c:v>677.90112707889</c:v>
                </c:pt>
                <c:pt idx="292609">
                  <c:v>677.90344383416402</c:v>
                </c:pt>
                <c:pt idx="292610">
                  <c:v>677.90576058943702</c:v>
                </c:pt>
                <c:pt idx="292611">
                  <c:v>677.90807734471105</c:v>
                </c:pt>
                <c:pt idx="292612">
                  <c:v>677.91039409998405</c:v>
                </c:pt>
                <c:pt idx="292613">
                  <c:v>677.91271085525796</c:v>
                </c:pt>
                <c:pt idx="292614">
                  <c:v>677.91502761053096</c:v>
                </c:pt>
                <c:pt idx="292615">
                  <c:v>677.91734436580498</c:v>
                </c:pt>
                <c:pt idx="292616">
                  <c:v>677.919661121079</c:v>
                </c:pt>
                <c:pt idx="292617">
                  <c:v>677.921977876352</c:v>
                </c:pt>
                <c:pt idx="292618">
                  <c:v>677.92429463162603</c:v>
                </c:pt>
                <c:pt idx="292619">
                  <c:v>677.92661138689903</c:v>
                </c:pt>
                <c:pt idx="292620">
                  <c:v>677.92892814217305</c:v>
                </c:pt>
                <c:pt idx="292621">
                  <c:v>677.93124489744605</c:v>
                </c:pt>
                <c:pt idx="292622">
                  <c:v>677.93356165271996</c:v>
                </c:pt>
                <c:pt idx="292623">
                  <c:v>677.93587840799398</c:v>
                </c:pt>
                <c:pt idx="292624">
                  <c:v>677.93819516326698</c:v>
                </c:pt>
                <c:pt idx="292625">
                  <c:v>677.94051191854101</c:v>
                </c:pt>
                <c:pt idx="292626">
                  <c:v>677.94282867381401</c:v>
                </c:pt>
                <c:pt idx="292627">
                  <c:v>677.94514542908803</c:v>
                </c:pt>
                <c:pt idx="292628">
                  <c:v>677.94746218436103</c:v>
                </c:pt>
                <c:pt idx="292629">
                  <c:v>677.94977893963505</c:v>
                </c:pt>
                <c:pt idx="292630">
                  <c:v>677.95209569490896</c:v>
                </c:pt>
                <c:pt idx="292631">
                  <c:v>677.95441245018196</c:v>
                </c:pt>
                <c:pt idx="292632">
                  <c:v>677.95672920545599</c:v>
                </c:pt>
                <c:pt idx="292633">
                  <c:v>677.95904596072899</c:v>
                </c:pt>
                <c:pt idx="292634">
                  <c:v>677.96136271600301</c:v>
                </c:pt>
                <c:pt idx="292635">
                  <c:v>677.96367947127601</c:v>
                </c:pt>
                <c:pt idx="292636">
                  <c:v>677.96599622655003</c:v>
                </c:pt>
                <c:pt idx="292637">
                  <c:v>677.96831298182406</c:v>
                </c:pt>
                <c:pt idx="292638">
                  <c:v>677.97062973709706</c:v>
                </c:pt>
                <c:pt idx="292639">
                  <c:v>677.97294649237097</c:v>
                </c:pt>
                <c:pt idx="292640">
                  <c:v>677.97526324764397</c:v>
                </c:pt>
                <c:pt idx="292641">
                  <c:v>677.97758000291799</c:v>
                </c:pt>
                <c:pt idx="292642">
                  <c:v>677.97989675819099</c:v>
                </c:pt>
                <c:pt idx="292643">
                  <c:v>677.98221351346501</c:v>
                </c:pt>
                <c:pt idx="292644">
                  <c:v>677.98453026873904</c:v>
                </c:pt>
                <c:pt idx="292645">
                  <c:v>677.98684702401204</c:v>
                </c:pt>
                <c:pt idx="292646">
                  <c:v>677.98916377928595</c:v>
                </c:pt>
                <c:pt idx="292647">
                  <c:v>677.99148053455895</c:v>
                </c:pt>
                <c:pt idx="292648">
                  <c:v>677.99379728983297</c:v>
                </c:pt>
                <c:pt idx="292649">
                  <c:v>677.99611404510597</c:v>
                </c:pt>
                <c:pt idx="292650">
                  <c:v>677.99843080037999</c:v>
                </c:pt>
                <c:pt idx="292651">
                  <c:v>678.00074755565299</c:v>
                </c:pt>
                <c:pt idx="292652">
                  <c:v>678.00306431092702</c:v>
                </c:pt>
                <c:pt idx="292653">
                  <c:v>678.00538106620104</c:v>
                </c:pt>
                <c:pt idx="292654">
                  <c:v>678.00769782147404</c:v>
                </c:pt>
                <c:pt idx="292655">
                  <c:v>678.01001457674795</c:v>
                </c:pt>
                <c:pt idx="292656">
                  <c:v>678.01233133202095</c:v>
                </c:pt>
                <c:pt idx="292657">
                  <c:v>678.01464808729497</c:v>
                </c:pt>
                <c:pt idx="292658">
                  <c:v>678.01696484256797</c:v>
                </c:pt>
                <c:pt idx="292659">
                  <c:v>678.019281597842</c:v>
                </c:pt>
                <c:pt idx="292660">
                  <c:v>678.02159835311602</c:v>
                </c:pt>
                <c:pt idx="292661">
                  <c:v>678.02391510838902</c:v>
                </c:pt>
                <c:pt idx="292662">
                  <c:v>678.02623186366304</c:v>
                </c:pt>
                <c:pt idx="292663">
                  <c:v>678.02854861893604</c:v>
                </c:pt>
                <c:pt idx="292664">
                  <c:v>678.03086537420995</c:v>
                </c:pt>
                <c:pt idx="292665">
                  <c:v>678.03318212948295</c:v>
                </c:pt>
                <c:pt idx="292666">
                  <c:v>678.03549888475698</c:v>
                </c:pt>
                <c:pt idx="292667">
                  <c:v>678.037815640031</c:v>
                </c:pt>
                <c:pt idx="292668">
                  <c:v>678.040132395304</c:v>
                </c:pt>
                <c:pt idx="292669">
                  <c:v>678.04244915057802</c:v>
                </c:pt>
                <c:pt idx="292670">
                  <c:v>678.04476590585102</c:v>
                </c:pt>
                <c:pt idx="292671">
                  <c:v>678.04708266112505</c:v>
                </c:pt>
                <c:pt idx="292672">
                  <c:v>678.04939941639805</c:v>
                </c:pt>
                <c:pt idx="292673">
                  <c:v>678.05171617167196</c:v>
                </c:pt>
                <c:pt idx="292674">
                  <c:v>678.05403292694598</c:v>
                </c:pt>
                <c:pt idx="292675">
                  <c:v>678.05634968221898</c:v>
                </c:pt>
                <c:pt idx="292676">
                  <c:v>678.058666437493</c:v>
                </c:pt>
                <c:pt idx="292677">
                  <c:v>678.060983192766</c:v>
                </c:pt>
                <c:pt idx="292678">
                  <c:v>678.06329994804003</c:v>
                </c:pt>
                <c:pt idx="292679">
                  <c:v>678.06561670331303</c:v>
                </c:pt>
                <c:pt idx="292680">
                  <c:v>678.06793345858705</c:v>
                </c:pt>
                <c:pt idx="292681">
                  <c:v>678.07025021386096</c:v>
                </c:pt>
                <c:pt idx="292682">
                  <c:v>678.07256696913396</c:v>
                </c:pt>
                <c:pt idx="292683">
                  <c:v>678.07488372440798</c:v>
                </c:pt>
                <c:pt idx="292684">
                  <c:v>678.07720047968098</c:v>
                </c:pt>
                <c:pt idx="292685">
                  <c:v>678.07951723495501</c:v>
                </c:pt>
                <c:pt idx="292686">
                  <c:v>678.08183399022801</c:v>
                </c:pt>
                <c:pt idx="292687">
                  <c:v>678.08415074550203</c:v>
                </c:pt>
                <c:pt idx="292688">
                  <c:v>678.08646750077605</c:v>
                </c:pt>
                <c:pt idx="292689">
                  <c:v>678.08878425604905</c:v>
                </c:pt>
                <c:pt idx="292690">
                  <c:v>678.09110101132296</c:v>
                </c:pt>
                <c:pt idx="292691">
                  <c:v>678.09341776659596</c:v>
                </c:pt>
                <c:pt idx="292692">
                  <c:v>678.09573452186999</c:v>
                </c:pt>
                <c:pt idx="292693">
                  <c:v>678.09805127714299</c:v>
                </c:pt>
                <c:pt idx="292694">
                  <c:v>678.10036803241701</c:v>
                </c:pt>
                <c:pt idx="292695">
                  <c:v>678.10268478769103</c:v>
                </c:pt>
                <c:pt idx="292696">
                  <c:v>678.10500154296403</c:v>
                </c:pt>
                <c:pt idx="292697">
                  <c:v>678.10731829823806</c:v>
                </c:pt>
                <c:pt idx="292698">
                  <c:v>678.10963505351106</c:v>
                </c:pt>
                <c:pt idx="292699">
                  <c:v>678.11195180878497</c:v>
                </c:pt>
                <c:pt idx="292700">
                  <c:v>678.11426856405797</c:v>
                </c:pt>
                <c:pt idx="292701">
                  <c:v>678.11658531933199</c:v>
                </c:pt>
                <c:pt idx="292702">
                  <c:v>678.11890207460499</c:v>
                </c:pt>
                <c:pt idx="292703">
                  <c:v>678.12121882987901</c:v>
                </c:pt>
                <c:pt idx="292704">
                  <c:v>678.12353558515304</c:v>
                </c:pt>
                <c:pt idx="292705">
                  <c:v>678.12585234042604</c:v>
                </c:pt>
                <c:pt idx="292706">
                  <c:v>678.12816909569995</c:v>
                </c:pt>
                <c:pt idx="292707">
                  <c:v>678.13048585097295</c:v>
                </c:pt>
                <c:pt idx="292708">
                  <c:v>678.13280260624697</c:v>
                </c:pt>
                <c:pt idx="292709">
                  <c:v>678.13511936151997</c:v>
                </c:pt>
                <c:pt idx="292710">
                  <c:v>678.13743611679399</c:v>
                </c:pt>
                <c:pt idx="292711">
                  <c:v>678.13975287206802</c:v>
                </c:pt>
                <c:pt idx="292712">
                  <c:v>678.14206962734102</c:v>
                </c:pt>
                <c:pt idx="292713">
                  <c:v>678.14438638261504</c:v>
                </c:pt>
                <c:pt idx="292714">
                  <c:v>678.14670313788804</c:v>
                </c:pt>
                <c:pt idx="292715">
                  <c:v>678.14901989316195</c:v>
                </c:pt>
                <c:pt idx="292716">
                  <c:v>678.15133664843495</c:v>
                </c:pt>
                <c:pt idx="292717">
                  <c:v>678.15365340370897</c:v>
                </c:pt>
                <c:pt idx="292718">
                  <c:v>678.155970158983</c:v>
                </c:pt>
                <c:pt idx="292719">
                  <c:v>678.158286914256</c:v>
                </c:pt>
                <c:pt idx="292720">
                  <c:v>678.16060366953002</c:v>
                </c:pt>
                <c:pt idx="292721">
                  <c:v>678.16292042480302</c:v>
                </c:pt>
                <c:pt idx="292722">
                  <c:v>678.16523718007704</c:v>
                </c:pt>
                <c:pt idx="292723">
                  <c:v>678.16755393535004</c:v>
                </c:pt>
                <c:pt idx="292724">
                  <c:v>678.16987069062395</c:v>
                </c:pt>
                <c:pt idx="292725">
                  <c:v>678.17218744589798</c:v>
                </c:pt>
                <c:pt idx="292726">
                  <c:v>678.17450420117098</c:v>
                </c:pt>
                <c:pt idx="292727">
                  <c:v>678.176820956445</c:v>
                </c:pt>
                <c:pt idx="292728">
                  <c:v>678.179137711718</c:v>
                </c:pt>
                <c:pt idx="292729">
                  <c:v>678.18145446699202</c:v>
                </c:pt>
                <c:pt idx="292730">
                  <c:v>678.18377122226502</c:v>
                </c:pt>
                <c:pt idx="292731">
                  <c:v>678.18608797753905</c:v>
                </c:pt>
                <c:pt idx="292732">
                  <c:v>678.18840473281296</c:v>
                </c:pt>
                <c:pt idx="292733">
                  <c:v>678.19072148808596</c:v>
                </c:pt>
                <c:pt idx="292734">
                  <c:v>678.19303824335998</c:v>
                </c:pt>
                <c:pt idx="292735">
                  <c:v>678.19535499863298</c:v>
                </c:pt>
                <c:pt idx="292736">
                  <c:v>678.197671753907</c:v>
                </c:pt>
                <c:pt idx="292737">
                  <c:v>678.19998850918</c:v>
                </c:pt>
                <c:pt idx="292738">
                  <c:v>678.20230526445403</c:v>
                </c:pt>
                <c:pt idx="292739">
                  <c:v>678.20462201972805</c:v>
                </c:pt>
                <c:pt idx="292740">
                  <c:v>678.20693877500105</c:v>
                </c:pt>
                <c:pt idx="292741">
                  <c:v>678.20925553027496</c:v>
                </c:pt>
                <c:pt idx="292742">
                  <c:v>678.21157228554796</c:v>
                </c:pt>
                <c:pt idx="292743">
                  <c:v>678.21388904082198</c:v>
                </c:pt>
                <c:pt idx="292744">
                  <c:v>678.21620579609498</c:v>
                </c:pt>
                <c:pt idx="292745">
                  <c:v>678.21852255136901</c:v>
                </c:pt>
                <c:pt idx="292746">
                  <c:v>678.22083930664303</c:v>
                </c:pt>
                <c:pt idx="292747">
                  <c:v>678.22315606191603</c:v>
                </c:pt>
                <c:pt idx="292748">
                  <c:v>678.22547281719005</c:v>
                </c:pt>
                <c:pt idx="292749">
                  <c:v>678.22778957246305</c:v>
                </c:pt>
                <c:pt idx="292750">
                  <c:v>678.23010632773696</c:v>
                </c:pt>
                <c:pt idx="292751">
                  <c:v>678.23242308300996</c:v>
                </c:pt>
                <c:pt idx="292752">
                  <c:v>678.23473983828399</c:v>
                </c:pt>
                <c:pt idx="292753">
                  <c:v>678.23705659355699</c:v>
                </c:pt>
                <c:pt idx="292754">
                  <c:v>678.23937334883101</c:v>
                </c:pt>
                <c:pt idx="292755">
                  <c:v>678.24169010410503</c:v>
                </c:pt>
                <c:pt idx="292756">
                  <c:v>678.24400685937803</c:v>
                </c:pt>
                <c:pt idx="292757">
                  <c:v>678.24632361465206</c:v>
                </c:pt>
                <c:pt idx="292758">
                  <c:v>678.24864036992506</c:v>
                </c:pt>
                <c:pt idx="292759">
                  <c:v>678.25095712519897</c:v>
                </c:pt>
                <c:pt idx="292760">
                  <c:v>678.25327388047197</c:v>
                </c:pt>
                <c:pt idx="292761">
                  <c:v>678.25559063574599</c:v>
                </c:pt>
                <c:pt idx="292762">
                  <c:v>678.25790739102001</c:v>
                </c:pt>
                <c:pt idx="292763">
                  <c:v>678.26022414629301</c:v>
                </c:pt>
                <c:pt idx="292764">
                  <c:v>678.26254090156704</c:v>
                </c:pt>
                <c:pt idx="292765">
                  <c:v>678.26485765684004</c:v>
                </c:pt>
                <c:pt idx="292766">
                  <c:v>678.26717441211395</c:v>
                </c:pt>
                <c:pt idx="292767">
                  <c:v>678.26949116738695</c:v>
                </c:pt>
                <c:pt idx="292768">
                  <c:v>678.27180792266097</c:v>
                </c:pt>
                <c:pt idx="292769">
                  <c:v>678.27412467793499</c:v>
                </c:pt>
                <c:pt idx="292770">
                  <c:v>678.27644143320799</c:v>
                </c:pt>
                <c:pt idx="292771">
                  <c:v>678.27875818848202</c:v>
                </c:pt>
                <c:pt idx="292772">
                  <c:v>678.28107494375502</c:v>
                </c:pt>
                <c:pt idx="292773">
                  <c:v>678.28339169902904</c:v>
                </c:pt>
                <c:pt idx="292774">
                  <c:v>678.28570845430204</c:v>
                </c:pt>
                <c:pt idx="292775">
                  <c:v>678.28802520957595</c:v>
                </c:pt>
                <c:pt idx="292776">
                  <c:v>678.29034196484997</c:v>
                </c:pt>
                <c:pt idx="292777">
                  <c:v>678.29265872012297</c:v>
                </c:pt>
                <c:pt idx="292778">
                  <c:v>678.294975475397</c:v>
                </c:pt>
                <c:pt idx="292779">
                  <c:v>678.29729223067</c:v>
                </c:pt>
                <c:pt idx="292780">
                  <c:v>678.29960898594402</c:v>
                </c:pt>
                <c:pt idx="292781">
                  <c:v>678.30192574121702</c:v>
                </c:pt>
                <c:pt idx="292782">
                  <c:v>678.30424249649104</c:v>
                </c:pt>
                <c:pt idx="292783">
                  <c:v>678.30655925176495</c:v>
                </c:pt>
                <c:pt idx="292784">
                  <c:v>678.30887600703795</c:v>
                </c:pt>
                <c:pt idx="292785">
                  <c:v>678.31119276231198</c:v>
                </c:pt>
                <c:pt idx="292786">
                  <c:v>678.31350951758498</c:v>
                </c:pt>
                <c:pt idx="292787">
                  <c:v>678.315826272859</c:v>
                </c:pt>
                <c:pt idx="292788">
                  <c:v>678.318143028132</c:v>
                </c:pt>
                <c:pt idx="292789">
                  <c:v>678.32045978340602</c:v>
                </c:pt>
                <c:pt idx="292790">
                  <c:v>678.32277653868005</c:v>
                </c:pt>
                <c:pt idx="292791">
                  <c:v>678.32509329395305</c:v>
                </c:pt>
                <c:pt idx="292792">
                  <c:v>678.32741004922696</c:v>
                </c:pt>
                <c:pt idx="292793">
                  <c:v>678.32972680449996</c:v>
                </c:pt>
                <c:pt idx="292794">
                  <c:v>678.33204355977398</c:v>
                </c:pt>
                <c:pt idx="292795">
                  <c:v>678.33436031504698</c:v>
                </c:pt>
                <c:pt idx="292796">
                  <c:v>678.336677070321</c:v>
                </c:pt>
                <c:pt idx="292797">
                  <c:v>678.33899382559503</c:v>
                </c:pt>
                <c:pt idx="292798">
                  <c:v>678.34131058086803</c:v>
                </c:pt>
                <c:pt idx="292799">
                  <c:v>678.34362733614205</c:v>
                </c:pt>
                <c:pt idx="292800">
                  <c:v>678.34594409141505</c:v>
                </c:pt>
                <c:pt idx="292801">
                  <c:v>678.34826084668896</c:v>
                </c:pt>
                <c:pt idx="292802">
                  <c:v>678.35057760196196</c:v>
                </c:pt>
                <c:pt idx="292803">
                  <c:v>678.35289435723598</c:v>
                </c:pt>
                <c:pt idx="292804">
                  <c:v>678.35521111250898</c:v>
                </c:pt>
                <c:pt idx="292805">
                  <c:v>678.35752786778301</c:v>
                </c:pt>
                <c:pt idx="292806">
                  <c:v>678.35984462305703</c:v>
                </c:pt>
                <c:pt idx="292807">
                  <c:v>678.36216137833003</c:v>
                </c:pt>
                <c:pt idx="292808">
                  <c:v>678.36447813360405</c:v>
                </c:pt>
                <c:pt idx="292809">
                  <c:v>678.36679488887705</c:v>
                </c:pt>
                <c:pt idx="292810">
                  <c:v>678.36911164415096</c:v>
                </c:pt>
                <c:pt idx="292811">
                  <c:v>678.37142839942396</c:v>
                </c:pt>
                <c:pt idx="292812">
                  <c:v>678.37374515469799</c:v>
                </c:pt>
                <c:pt idx="292813">
                  <c:v>678.37606190997201</c:v>
                </c:pt>
                <c:pt idx="292814">
                  <c:v>678.37837866524501</c:v>
                </c:pt>
                <c:pt idx="292815">
                  <c:v>678.38069542051903</c:v>
                </c:pt>
                <c:pt idx="292816">
                  <c:v>678.38301217579203</c:v>
                </c:pt>
                <c:pt idx="292817">
                  <c:v>678.38532893106606</c:v>
                </c:pt>
                <c:pt idx="292818">
                  <c:v>678.38764568633906</c:v>
                </c:pt>
                <c:pt idx="292819">
                  <c:v>678.38996244161297</c:v>
                </c:pt>
                <c:pt idx="292820">
                  <c:v>678.39227919688699</c:v>
                </c:pt>
                <c:pt idx="292821">
                  <c:v>678.39459595215999</c:v>
                </c:pt>
                <c:pt idx="292822">
                  <c:v>678.39691270743401</c:v>
                </c:pt>
                <c:pt idx="292823">
                  <c:v>678.39922946270701</c:v>
                </c:pt>
                <c:pt idx="292824">
                  <c:v>678.40154621798104</c:v>
                </c:pt>
                <c:pt idx="292825">
                  <c:v>678.40386297325404</c:v>
                </c:pt>
                <c:pt idx="292826">
                  <c:v>678.40617972852795</c:v>
                </c:pt>
                <c:pt idx="292827">
                  <c:v>678.40849648380197</c:v>
                </c:pt>
                <c:pt idx="292828">
                  <c:v>678.41081323907497</c:v>
                </c:pt>
                <c:pt idx="292829">
                  <c:v>678.41312999434899</c:v>
                </c:pt>
                <c:pt idx="292830">
                  <c:v>678.41544674962199</c:v>
                </c:pt>
                <c:pt idx="292831">
                  <c:v>678.41776350489602</c:v>
                </c:pt>
                <c:pt idx="292832">
                  <c:v>678.42008026016902</c:v>
                </c:pt>
                <c:pt idx="292833">
                  <c:v>678.42239701544304</c:v>
                </c:pt>
                <c:pt idx="292834">
                  <c:v>678.42471377071695</c:v>
                </c:pt>
                <c:pt idx="292835">
                  <c:v>678.42703052598995</c:v>
                </c:pt>
                <c:pt idx="292836">
                  <c:v>678.42934728126397</c:v>
                </c:pt>
                <c:pt idx="292837">
                  <c:v>678.43166403653697</c:v>
                </c:pt>
                <c:pt idx="292838">
                  <c:v>678.433980791811</c:v>
                </c:pt>
                <c:pt idx="292839">
                  <c:v>678.436297547084</c:v>
                </c:pt>
                <c:pt idx="292840">
                  <c:v>678.43861430235802</c:v>
                </c:pt>
                <c:pt idx="292841">
                  <c:v>678.44093105763204</c:v>
                </c:pt>
                <c:pt idx="292842">
                  <c:v>678.44324781290504</c:v>
                </c:pt>
                <c:pt idx="292843">
                  <c:v>678.44556456817895</c:v>
                </c:pt>
                <c:pt idx="292844">
                  <c:v>678.44788132345195</c:v>
                </c:pt>
                <c:pt idx="292845">
                  <c:v>678.45019807872598</c:v>
                </c:pt>
                <c:pt idx="292846">
                  <c:v>678.45251483399898</c:v>
                </c:pt>
                <c:pt idx="292847">
                  <c:v>678.454831589273</c:v>
                </c:pt>
                <c:pt idx="292848">
                  <c:v>678.45714834454702</c:v>
                </c:pt>
                <c:pt idx="292849">
                  <c:v>678.45946509982002</c:v>
                </c:pt>
                <c:pt idx="292850">
                  <c:v>678.46178185509405</c:v>
                </c:pt>
                <c:pt idx="292851">
                  <c:v>678.46409861036705</c:v>
                </c:pt>
                <c:pt idx="292852">
                  <c:v>678.46641536564096</c:v>
                </c:pt>
                <c:pt idx="292853">
                  <c:v>678.46873212091396</c:v>
                </c:pt>
                <c:pt idx="292854">
                  <c:v>678.47104887618798</c:v>
                </c:pt>
                <c:pt idx="292855">
                  <c:v>678.47336563146098</c:v>
                </c:pt>
                <c:pt idx="292856">
                  <c:v>678.475682386735</c:v>
                </c:pt>
                <c:pt idx="292857">
                  <c:v>678.47799914200903</c:v>
                </c:pt>
                <c:pt idx="292858">
                  <c:v>678.48031589728203</c:v>
                </c:pt>
                <c:pt idx="292859">
                  <c:v>678.48263265255605</c:v>
                </c:pt>
                <c:pt idx="292860">
                  <c:v>678.48494940782905</c:v>
                </c:pt>
                <c:pt idx="292861">
                  <c:v>678.48726616310296</c:v>
                </c:pt>
                <c:pt idx="292862">
                  <c:v>678.48958291837596</c:v>
                </c:pt>
                <c:pt idx="292863">
                  <c:v>678.49189967364998</c:v>
                </c:pt>
                <c:pt idx="292864">
                  <c:v>678.49421642892401</c:v>
                </c:pt>
                <c:pt idx="292865">
                  <c:v>678.49653318419701</c:v>
                </c:pt>
                <c:pt idx="292866">
                  <c:v>678.49884993947103</c:v>
                </c:pt>
                <c:pt idx="292867">
                  <c:v>678.50116669474403</c:v>
                </c:pt>
                <c:pt idx="292868">
                  <c:v>678.50348345001805</c:v>
                </c:pt>
                <c:pt idx="292869">
                  <c:v>678.50580020529105</c:v>
                </c:pt>
                <c:pt idx="292870">
                  <c:v>678.50811696056496</c:v>
                </c:pt>
                <c:pt idx="292871">
                  <c:v>678.51043371583899</c:v>
                </c:pt>
                <c:pt idx="292872">
                  <c:v>678.51275047111199</c:v>
                </c:pt>
                <c:pt idx="292873">
                  <c:v>678.51506722638601</c:v>
                </c:pt>
                <c:pt idx="292874">
                  <c:v>678.51738398165901</c:v>
                </c:pt>
                <c:pt idx="292875">
                  <c:v>678.51970073693303</c:v>
                </c:pt>
                <c:pt idx="292876">
                  <c:v>678.52201749220603</c:v>
                </c:pt>
                <c:pt idx="292877">
                  <c:v>678.52433424748006</c:v>
                </c:pt>
                <c:pt idx="292878">
                  <c:v>678.52665100275397</c:v>
                </c:pt>
                <c:pt idx="292879">
                  <c:v>678.52896775802697</c:v>
                </c:pt>
                <c:pt idx="292880">
                  <c:v>678.53128451330099</c:v>
                </c:pt>
                <c:pt idx="292881">
                  <c:v>678.53360126857399</c:v>
                </c:pt>
                <c:pt idx="292882">
                  <c:v>678.53591802384801</c:v>
                </c:pt>
                <c:pt idx="292883">
                  <c:v>678.53823477912101</c:v>
                </c:pt>
                <c:pt idx="292884">
                  <c:v>678.54055153439504</c:v>
                </c:pt>
                <c:pt idx="292885">
                  <c:v>678.54286828966895</c:v>
                </c:pt>
                <c:pt idx="292886">
                  <c:v>678.54518504494195</c:v>
                </c:pt>
                <c:pt idx="292887">
                  <c:v>678.54750180021597</c:v>
                </c:pt>
                <c:pt idx="292888">
                  <c:v>678.54981855548897</c:v>
                </c:pt>
                <c:pt idx="292889">
                  <c:v>678.55213531076299</c:v>
                </c:pt>
                <c:pt idx="292890">
                  <c:v>678.55445206603599</c:v>
                </c:pt>
                <c:pt idx="292891">
                  <c:v>678.55676882131002</c:v>
                </c:pt>
                <c:pt idx="292892">
                  <c:v>678.55908557658404</c:v>
                </c:pt>
                <c:pt idx="292893">
                  <c:v>678.56140233185704</c:v>
                </c:pt>
                <c:pt idx="292894">
                  <c:v>678.56371908713095</c:v>
                </c:pt>
                <c:pt idx="292895">
                  <c:v>678.56603584240395</c:v>
                </c:pt>
                <c:pt idx="292896">
                  <c:v>678.56835259767797</c:v>
                </c:pt>
                <c:pt idx="292897">
                  <c:v>678.57066935295097</c:v>
                </c:pt>
                <c:pt idx="292898">
                  <c:v>678.572986108225</c:v>
                </c:pt>
                <c:pt idx="292899">
                  <c:v>678.57530286349902</c:v>
                </c:pt>
                <c:pt idx="292900">
                  <c:v>678.57761961877202</c:v>
                </c:pt>
                <c:pt idx="292901">
                  <c:v>678.57993637404604</c:v>
                </c:pt>
                <c:pt idx="292902">
                  <c:v>678.58225312931904</c:v>
                </c:pt>
                <c:pt idx="292903">
                  <c:v>678.58456988459295</c:v>
                </c:pt>
                <c:pt idx="292904">
                  <c:v>678.58688663986595</c:v>
                </c:pt>
                <c:pt idx="292905">
                  <c:v>678.58920339513998</c:v>
                </c:pt>
                <c:pt idx="292906">
                  <c:v>678.59152015041298</c:v>
                </c:pt>
                <c:pt idx="292907">
                  <c:v>678.593836905687</c:v>
                </c:pt>
                <c:pt idx="292908">
                  <c:v>678.59615366096102</c:v>
                </c:pt>
                <c:pt idx="292909">
                  <c:v>678.59847041623402</c:v>
                </c:pt>
                <c:pt idx="292910">
                  <c:v>678.60078717150805</c:v>
                </c:pt>
                <c:pt idx="292911">
                  <c:v>678.60310392678105</c:v>
                </c:pt>
                <c:pt idx="292912">
                  <c:v>678.60542068205496</c:v>
                </c:pt>
                <c:pt idx="292913">
                  <c:v>678.60773743732796</c:v>
                </c:pt>
                <c:pt idx="292914">
                  <c:v>678.61005419260198</c:v>
                </c:pt>
                <c:pt idx="292915">
                  <c:v>678.612370947876</c:v>
                </c:pt>
                <c:pt idx="292916">
                  <c:v>678.614687703149</c:v>
                </c:pt>
                <c:pt idx="292917">
                  <c:v>678.61700445842303</c:v>
                </c:pt>
                <c:pt idx="292918">
                  <c:v>678.61932121369603</c:v>
                </c:pt>
                <c:pt idx="292919">
                  <c:v>678.62163796897005</c:v>
                </c:pt>
                <c:pt idx="292920">
                  <c:v>678.62395472424305</c:v>
                </c:pt>
                <c:pt idx="292921">
                  <c:v>678.62627147951696</c:v>
                </c:pt>
                <c:pt idx="292922">
                  <c:v>678.62858823479098</c:v>
                </c:pt>
                <c:pt idx="292923">
                  <c:v>678.63090499006398</c:v>
                </c:pt>
                <c:pt idx="292924">
                  <c:v>678.63322174533801</c:v>
                </c:pt>
                <c:pt idx="292925">
                  <c:v>678.63553850061101</c:v>
                </c:pt>
                <c:pt idx="292926">
                  <c:v>678.63785525588503</c:v>
                </c:pt>
                <c:pt idx="292927">
                  <c:v>678.64017201115803</c:v>
                </c:pt>
                <c:pt idx="292928">
                  <c:v>678.64248876643205</c:v>
                </c:pt>
                <c:pt idx="292929">
                  <c:v>678.64480552170596</c:v>
                </c:pt>
                <c:pt idx="292930">
                  <c:v>678.64712227697896</c:v>
                </c:pt>
                <c:pt idx="292931">
                  <c:v>678.64943903225299</c:v>
                </c:pt>
                <c:pt idx="292932">
                  <c:v>678.65175578752599</c:v>
                </c:pt>
                <c:pt idx="292933">
                  <c:v>678.65407254280001</c:v>
                </c:pt>
                <c:pt idx="292934">
                  <c:v>678.65638929807301</c:v>
                </c:pt>
                <c:pt idx="292935">
                  <c:v>678.65870605334703</c:v>
                </c:pt>
                <c:pt idx="292936">
                  <c:v>678.66102280862106</c:v>
                </c:pt>
                <c:pt idx="292937">
                  <c:v>678.66333956389406</c:v>
                </c:pt>
                <c:pt idx="292938">
                  <c:v>678.66565631916797</c:v>
                </c:pt>
                <c:pt idx="292939">
                  <c:v>678.66797307444097</c:v>
                </c:pt>
                <c:pt idx="292940">
                  <c:v>678.67028982971499</c:v>
                </c:pt>
                <c:pt idx="292941">
                  <c:v>678.67260658498799</c:v>
                </c:pt>
                <c:pt idx="292942">
                  <c:v>678.67492334026201</c:v>
                </c:pt>
                <c:pt idx="292943">
                  <c:v>678.67724009553604</c:v>
                </c:pt>
                <c:pt idx="292944">
                  <c:v>678.67955685080904</c:v>
                </c:pt>
                <c:pt idx="292945">
                  <c:v>678.68187360608295</c:v>
                </c:pt>
                <c:pt idx="292946">
                  <c:v>678.68419036135595</c:v>
                </c:pt>
                <c:pt idx="292947">
                  <c:v>678.68650711662997</c:v>
                </c:pt>
                <c:pt idx="292948">
                  <c:v>678.68882387190297</c:v>
                </c:pt>
                <c:pt idx="292949">
                  <c:v>678.69114062717699</c:v>
                </c:pt>
                <c:pt idx="292950">
                  <c:v>678.69345738244999</c:v>
                </c:pt>
                <c:pt idx="292951">
                  <c:v>678.69577413772402</c:v>
                </c:pt>
                <c:pt idx="292952">
                  <c:v>678.69809089299804</c:v>
                </c:pt>
                <c:pt idx="292953">
                  <c:v>678.70040764827104</c:v>
                </c:pt>
                <c:pt idx="292954">
                  <c:v>678.70272440354495</c:v>
                </c:pt>
                <c:pt idx="292955">
                  <c:v>678.70504115881795</c:v>
                </c:pt>
                <c:pt idx="292956">
                  <c:v>678.70735791409197</c:v>
                </c:pt>
                <c:pt idx="292957">
                  <c:v>678.70967466936497</c:v>
                </c:pt>
                <c:pt idx="292958">
                  <c:v>678.711991424639</c:v>
                </c:pt>
                <c:pt idx="292959">
                  <c:v>678.71430817991302</c:v>
                </c:pt>
                <c:pt idx="292960">
                  <c:v>678.71662493518602</c:v>
                </c:pt>
                <c:pt idx="292961">
                  <c:v>678.71894169046004</c:v>
                </c:pt>
                <c:pt idx="292962">
                  <c:v>678.72125844573304</c:v>
                </c:pt>
                <c:pt idx="292963">
                  <c:v>678.72357520100695</c:v>
                </c:pt>
                <c:pt idx="292964">
                  <c:v>678.72589195627995</c:v>
                </c:pt>
                <c:pt idx="292965">
                  <c:v>678.72820871155398</c:v>
                </c:pt>
                <c:pt idx="292966">
                  <c:v>678.730525466828</c:v>
                </c:pt>
                <c:pt idx="292967">
                  <c:v>678.732842222101</c:v>
                </c:pt>
                <c:pt idx="292968">
                  <c:v>678.73515897737502</c:v>
                </c:pt>
                <c:pt idx="292969">
                  <c:v>678.73747573264802</c:v>
                </c:pt>
                <c:pt idx="292970">
                  <c:v>678.73979248792205</c:v>
                </c:pt>
                <c:pt idx="292971">
                  <c:v>678.74210924319505</c:v>
                </c:pt>
                <c:pt idx="292972">
                  <c:v>678.74442599846896</c:v>
                </c:pt>
                <c:pt idx="292973">
                  <c:v>678.74674275374298</c:v>
                </c:pt>
                <c:pt idx="292974">
                  <c:v>678.74905950901598</c:v>
                </c:pt>
                <c:pt idx="292975">
                  <c:v>678.75137626429</c:v>
                </c:pt>
                <c:pt idx="292976">
                  <c:v>678.753693019563</c:v>
                </c:pt>
                <c:pt idx="292977">
                  <c:v>678.75600977483703</c:v>
                </c:pt>
                <c:pt idx="292978">
                  <c:v>678.75832653011003</c:v>
                </c:pt>
                <c:pt idx="292979">
                  <c:v>678.76064328538405</c:v>
                </c:pt>
                <c:pt idx="292980">
                  <c:v>678.76296004065796</c:v>
                </c:pt>
                <c:pt idx="292981">
                  <c:v>678.76527679593096</c:v>
                </c:pt>
                <c:pt idx="292982">
                  <c:v>678.76759355120498</c:v>
                </c:pt>
                <c:pt idx="292983">
                  <c:v>678.76991030647798</c:v>
                </c:pt>
                <c:pt idx="292984">
                  <c:v>678.77222706175201</c:v>
                </c:pt>
                <c:pt idx="292985">
                  <c:v>678.77454381702501</c:v>
                </c:pt>
                <c:pt idx="292986">
                  <c:v>678.77686057229903</c:v>
                </c:pt>
                <c:pt idx="292987">
                  <c:v>678.77917732757305</c:v>
                </c:pt>
                <c:pt idx="292988">
                  <c:v>678.78149408284605</c:v>
                </c:pt>
                <c:pt idx="292989">
                  <c:v>678.78381083811996</c:v>
                </c:pt>
                <c:pt idx="292990">
                  <c:v>678.78612759339296</c:v>
                </c:pt>
                <c:pt idx="292991">
                  <c:v>678.78844434866699</c:v>
                </c:pt>
                <c:pt idx="292992">
                  <c:v>678.79076110393999</c:v>
                </c:pt>
                <c:pt idx="292993">
                  <c:v>678.79307785921401</c:v>
                </c:pt>
                <c:pt idx="292994">
                  <c:v>678.79539461448803</c:v>
                </c:pt>
                <c:pt idx="292995">
                  <c:v>678.79771136976103</c:v>
                </c:pt>
                <c:pt idx="292996">
                  <c:v>678.80002812503506</c:v>
                </c:pt>
                <c:pt idx="292997">
                  <c:v>678.80234488030806</c:v>
                </c:pt>
                <c:pt idx="292998">
                  <c:v>678.80466163558197</c:v>
                </c:pt>
                <c:pt idx="292999">
                  <c:v>678.80697839085497</c:v>
                </c:pt>
                <c:pt idx="293000">
                  <c:v>678.80929514612899</c:v>
                </c:pt>
                <c:pt idx="293001">
                  <c:v>678.81161190140199</c:v>
                </c:pt>
                <c:pt idx="293002">
                  <c:v>678.81392865667601</c:v>
                </c:pt>
                <c:pt idx="293003">
                  <c:v>678.81624541195004</c:v>
                </c:pt>
                <c:pt idx="293004">
                  <c:v>678.81856216722304</c:v>
                </c:pt>
                <c:pt idx="293005">
                  <c:v>678.82087892249695</c:v>
                </c:pt>
                <c:pt idx="293006">
                  <c:v>678.82319567776995</c:v>
                </c:pt>
                <c:pt idx="293007">
                  <c:v>678.82551243304397</c:v>
                </c:pt>
                <c:pt idx="293008">
                  <c:v>678.82782918831697</c:v>
                </c:pt>
                <c:pt idx="293009">
                  <c:v>678.83014594359099</c:v>
                </c:pt>
                <c:pt idx="293010">
                  <c:v>678.83246269886502</c:v>
                </c:pt>
                <c:pt idx="293011">
                  <c:v>678.83477945413802</c:v>
                </c:pt>
                <c:pt idx="293012">
                  <c:v>678.83709620941204</c:v>
                </c:pt>
                <c:pt idx="293013">
                  <c:v>678.83941296468504</c:v>
                </c:pt>
                <c:pt idx="293014">
                  <c:v>678.84172971995895</c:v>
                </c:pt>
                <c:pt idx="293015">
                  <c:v>678.84404647523195</c:v>
                </c:pt>
                <c:pt idx="293016">
                  <c:v>678.84636323050597</c:v>
                </c:pt>
                <c:pt idx="293017">
                  <c:v>678.84867998578</c:v>
                </c:pt>
                <c:pt idx="293018">
                  <c:v>678.850996741053</c:v>
                </c:pt>
                <c:pt idx="293019">
                  <c:v>678.85331349632702</c:v>
                </c:pt>
                <c:pt idx="293020">
                  <c:v>678.85563025160002</c:v>
                </c:pt>
                <c:pt idx="293021">
                  <c:v>678.85794700687404</c:v>
                </c:pt>
                <c:pt idx="293022">
                  <c:v>678.86026376214704</c:v>
                </c:pt>
                <c:pt idx="293023">
                  <c:v>678.86258051742095</c:v>
                </c:pt>
                <c:pt idx="293024">
                  <c:v>678.86489727269498</c:v>
                </c:pt>
                <c:pt idx="293025">
                  <c:v>678.86721402796798</c:v>
                </c:pt>
                <c:pt idx="293026">
                  <c:v>678.869530783242</c:v>
                </c:pt>
                <c:pt idx="293027">
                  <c:v>678.871847538515</c:v>
                </c:pt>
                <c:pt idx="293028">
                  <c:v>678.87416429378902</c:v>
                </c:pt>
                <c:pt idx="293029">
                  <c:v>678.87648104906202</c:v>
                </c:pt>
                <c:pt idx="293030">
                  <c:v>678.87879780433605</c:v>
                </c:pt>
                <c:pt idx="293031">
                  <c:v>678.88111455960995</c:v>
                </c:pt>
                <c:pt idx="293032">
                  <c:v>678.88343131488296</c:v>
                </c:pt>
                <c:pt idx="293033">
                  <c:v>678.88574807015698</c:v>
                </c:pt>
                <c:pt idx="293034">
                  <c:v>678.88806482542998</c:v>
                </c:pt>
                <c:pt idx="293035">
                  <c:v>678.890381580704</c:v>
                </c:pt>
                <c:pt idx="293036">
                  <c:v>678.892698335977</c:v>
                </c:pt>
                <c:pt idx="293037">
                  <c:v>678.89501509125103</c:v>
                </c:pt>
                <c:pt idx="293038">
                  <c:v>678.89733184652505</c:v>
                </c:pt>
                <c:pt idx="293039">
                  <c:v>678.89964860179805</c:v>
                </c:pt>
                <c:pt idx="293040">
                  <c:v>678.90196535707196</c:v>
                </c:pt>
                <c:pt idx="293041">
                  <c:v>678.90428211234496</c:v>
                </c:pt>
                <c:pt idx="293042">
                  <c:v>678.90659886761898</c:v>
                </c:pt>
                <c:pt idx="293043">
                  <c:v>678.90891562289198</c:v>
                </c:pt>
                <c:pt idx="293044">
                  <c:v>678.91123237816601</c:v>
                </c:pt>
                <c:pt idx="293045">
                  <c:v>678.91354913344003</c:v>
                </c:pt>
                <c:pt idx="293046">
                  <c:v>678.91586588871303</c:v>
                </c:pt>
                <c:pt idx="293047">
                  <c:v>678.91818264398705</c:v>
                </c:pt>
                <c:pt idx="293048">
                  <c:v>678.92049939926005</c:v>
                </c:pt>
                <c:pt idx="293049">
                  <c:v>678.92281615453396</c:v>
                </c:pt>
                <c:pt idx="293050">
                  <c:v>678.92513290980696</c:v>
                </c:pt>
                <c:pt idx="293051">
                  <c:v>678.92744966508099</c:v>
                </c:pt>
                <c:pt idx="293052">
                  <c:v>678.92976642035399</c:v>
                </c:pt>
                <c:pt idx="293053">
                  <c:v>678.93208317562801</c:v>
                </c:pt>
                <c:pt idx="293054">
                  <c:v>678.93439993090203</c:v>
                </c:pt>
                <c:pt idx="293055">
                  <c:v>678.93671668617503</c:v>
                </c:pt>
                <c:pt idx="293056">
                  <c:v>678.93903344144906</c:v>
                </c:pt>
                <c:pt idx="293057">
                  <c:v>678.94135019672206</c:v>
                </c:pt>
                <c:pt idx="293058">
                  <c:v>678.94366695199597</c:v>
                </c:pt>
                <c:pt idx="293059">
                  <c:v>678.94598370726897</c:v>
                </c:pt>
                <c:pt idx="293060">
                  <c:v>678.94830046254299</c:v>
                </c:pt>
                <c:pt idx="293061">
                  <c:v>678.95061721781701</c:v>
                </c:pt>
                <c:pt idx="293062">
                  <c:v>678.95293397309001</c:v>
                </c:pt>
                <c:pt idx="293063">
                  <c:v>678.95525072836404</c:v>
                </c:pt>
                <c:pt idx="293064">
                  <c:v>678.95756748363704</c:v>
                </c:pt>
                <c:pt idx="293065">
                  <c:v>678.95988423891094</c:v>
                </c:pt>
                <c:pt idx="293066">
                  <c:v>678.96220099418395</c:v>
                </c:pt>
                <c:pt idx="293067">
                  <c:v>678.96451774945797</c:v>
                </c:pt>
                <c:pt idx="293068">
                  <c:v>678.96683450473199</c:v>
                </c:pt>
                <c:pt idx="293069">
                  <c:v>678.96915126000499</c:v>
                </c:pt>
                <c:pt idx="293070">
                  <c:v>678.97146801527902</c:v>
                </c:pt>
                <c:pt idx="293071">
                  <c:v>678.97378477055202</c:v>
                </c:pt>
                <c:pt idx="293072">
                  <c:v>678.97610152582604</c:v>
                </c:pt>
                <c:pt idx="293073">
                  <c:v>678.97841828109904</c:v>
                </c:pt>
                <c:pt idx="293074">
                  <c:v>678.98073503637295</c:v>
                </c:pt>
                <c:pt idx="293075">
                  <c:v>678.98305179164697</c:v>
                </c:pt>
                <c:pt idx="293076">
                  <c:v>678.98536854691997</c:v>
                </c:pt>
                <c:pt idx="293077">
                  <c:v>678.987685302194</c:v>
                </c:pt>
                <c:pt idx="293078">
                  <c:v>678.990002057467</c:v>
                </c:pt>
                <c:pt idx="293079">
                  <c:v>678.99231881274102</c:v>
                </c:pt>
                <c:pt idx="293080">
                  <c:v>678.99463556801402</c:v>
                </c:pt>
                <c:pt idx="293081">
                  <c:v>678.99695232328804</c:v>
                </c:pt>
                <c:pt idx="293082">
                  <c:v>678.99926907856195</c:v>
                </c:pt>
                <c:pt idx="293083">
                  <c:v>679.00158583383495</c:v>
                </c:pt>
                <c:pt idx="293084">
                  <c:v>679.00390258910898</c:v>
                </c:pt>
                <c:pt idx="293085">
                  <c:v>679.00621934438198</c:v>
                </c:pt>
                <c:pt idx="293086">
                  <c:v>679.008536099656</c:v>
                </c:pt>
                <c:pt idx="293087">
                  <c:v>679.010852854929</c:v>
                </c:pt>
                <c:pt idx="293088">
                  <c:v>679.01316961020302</c:v>
                </c:pt>
                <c:pt idx="293089">
                  <c:v>679.01548636547705</c:v>
                </c:pt>
                <c:pt idx="293090">
                  <c:v>679.01780312075005</c:v>
                </c:pt>
                <c:pt idx="293091">
                  <c:v>679.02011987602395</c:v>
                </c:pt>
                <c:pt idx="293092">
                  <c:v>679.02243663129696</c:v>
                </c:pt>
                <c:pt idx="293093">
                  <c:v>679.02475338657098</c:v>
                </c:pt>
                <c:pt idx="293094">
                  <c:v>679.02707014184398</c:v>
                </c:pt>
                <c:pt idx="293095">
                  <c:v>679.029386897118</c:v>
                </c:pt>
                <c:pt idx="293096">
                  <c:v>679.03170365239203</c:v>
                </c:pt>
                <c:pt idx="293097">
                  <c:v>679.03402040766503</c:v>
                </c:pt>
                <c:pt idx="293098">
                  <c:v>679.03633716293905</c:v>
                </c:pt>
                <c:pt idx="293099">
                  <c:v>679.03865391821205</c:v>
                </c:pt>
                <c:pt idx="293100">
                  <c:v>679.04097067348596</c:v>
                </c:pt>
                <c:pt idx="293101">
                  <c:v>679.04328742875896</c:v>
                </c:pt>
                <c:pt idx="293102">
                  <c:v>679.04560418403298</c:v>
                </c:pt>
                <c:pt idx="293103">
                  <c:v>679.04792093930598</c:v>
                </c:pt>
                <c:pt idx="293104">
                  <c:v>679.05023769458001</c:v>
                </c:pt>
                <c:pt idx="293105">
                  <c:v>679.05255444985403</c:v>
                </c:pt>
                <c:pt idx="293106">
                  <c:v>679.05487120512703</c:v>
                </c:pt>
                <c:pt idx="293107">
                  <c:v>679.05718796040105</c:v>
                </c:pt>
                <c:pt idx="293108">
                  <c:v>679.05950471567405</c:v>
                </c:pt>
                <c:pt idx="293109">
                  <c:v>679.06182147094796</c:v>
                </c:pt>
                <c:pt idx="293110">
                  <c:v>679.06413822622096</c:v>
                </c:pt>
                <c:pt idx="293111">
                  <c:v>679.06645498149499</c:v>
                </c:pt>
                <c:pt idx="293112">
                  <c:v>679.06877173676901</c:v>
                </c:pt>
                <c:pt idx="293113">
                  <c:v>679.07108849204201</c:v>
                </c:pt>
                <c:pt idx="293114">
                  <c:v>679.07340524731603</c:v>
                </c:pt>
                <c:pt idx="293115">
                  <c:v>679.07572200258903</c:v>
                </c:pt>
                <c:pt idx="293116">
                  <c:v>679.07803875786306</c:v>
                </c:pt>
                <c:pt idx="293117">
                  <c:v>679.08035551313606</c:v>
                </c:pt>
                <c:pt idx="293118">
                  <c:v>679.08267226840996</c:v>
                </c:pt>
                <c:pt idx="293119">
                  <c:v>679.08498902368399</c:v>
                </c:pt>
                <c:pt idx="293120">
                  <c:v>679.08730577895699</c:v>
                </c:pt>
                <c:pt idx="293121">
                  <c:v>679.08962253423101</c:v>
                </c:pt>
                <c:pt idx="293122">
                  <c:v>679.09193928950401</c:v>
                </c:pt>
                <c:pt idx="293123">
                  <c:v>679.09425604477804</c:v>
                </c:pt>
                <c:pt idx="293124">
                  <c:v>679.09657280005104</c:v>
                </c:pt>
                <c:pt idx="293125">
                  <c:v>679.09888955532494</c:v>
                </c:pt>
                <c:pt idx="293126">
                  <c:v>679.10120631059897</c:v>
                </c:pt>
                <c:pt idx="293127">
                  <c:v>679.10352306587197</c:v>
                </c:pt>
                <c:pt idx="293128">
                  <c:v>679.10583982114599</c:v>
                </c:pt>
                <c:pt idx="293129">
                  <c:v>679.10815657641899</c:v>
                </c:pt>
                <c:pt idx="293130">
                  <c:v>679.11047333169302</c:v>
                </c:pt>
                <c:pt idx="293131">
                  <c:v>679.11279008696602</c:v>
                </c:pt>
                <c:pt idx="293132">
                  <c:v>679.11510684224004</c:v>
                </c:pt>
                <c:pt idx="293133">
                  <c:v>679.11742359751395</c:v>
                </c:pt>
                <c:pt idx="293134">
                  <c:v>679.11974035278695</c:v>
                </c:pt>
                <c:pt idx="293135">
                  <c:v>679.12205710806097</c:v>
                </c:pt>
                <c:pt idx="293136">
                  <c:v>679.12437386333397</c:v>
                </c:pt>
                <c:pt idx="293137">
                  <c:v>679.126690618608</c:v>
                </c:pt>
                <c:pt idx="293138">
                  <c:v>679.129007373881</c:v>
                </c:pt>
                <c:pt idx="293139">
                  <c:v>679.13132412915502</c:v>
                </c:pt>
                <c:pt idx="293140">
                  <c:v>679.13364088442904</c:v>
                </c:pt>
                <c:pt idx="293141">
                  <c:v>679.13595763970204</c:v>
                </c:pt>
                <c:pt idx="293142">
                  <c:v>679.13827439497595</c:v>
                </c:pt>
                <c:pt idx="293143">
                  <c:v>679.14059115024895</c:v>
                </c:pt>
                <c:pt idx="293144">
                  <c:v>679.14290790552297</c:v>
                </c:pt>
                <c:pt idx="293145">
                  <c:v>679.14522466079598</c:v>
                </c:pt>
                <c:pt idx="293146">
                  <c:v>679.14754141607</c:v>
                </c:pt>
                <c:pt idx="293147">
                  <c:v>679.14985817134402</c:v>
                </c:pt>
                <c:pt idx="293148">
                  <c:v>679.15217492661702</c:v>
                </c:pt>
                <c:pt idx="293149">
                  <c:v>679.15449168189105</c:v>
                </c:pt>
                <c:pt idx="293150">
                  <c:v>679.15680843716405</c:v>
                </c:pt>
                <c:pt idx="293151">
                  <c:v>679.15912519243795</c:v>
                </c:pt>
                <c:pt idx="293152">
                  <c:v>679.16144194771095</c:v>
                </c:pt>
                <c:pt idx="293153">
                  <c:v>679.16375870298498</c:v>
                </c:pt>
                <c:pt idx="293154">
                  <c:v>679.16607545825798</c:v>
                </c:pt>
                <c:pt idx="293155">
                  <c:v>679.168392213532</c:v>
                </c:pt>
                <c:pt idx="293156">
                  <c:v>679.17070896880603</c:v>
                </c:pt>
                <c:pt idx="293157">
                  <c:v>679.17302572407903</c:v>
                </c:pt>
                <c:pt idx="293158">
                  <c:v>679.17534247935305</c:v>
                </c:pt>
                <c:pt idx="293159">
                  <c:v>679.17765923462605</c:v>
                </c:pt>
                <c:pt idx="293160">
                  <c:v>679.17997598989996</c:v>
                </c:pt>
                <c:pt idx="293161">
                  <c:v>679.18229274517296</c:v>
                </c:pt>
                <c:pt idx="293162">
                  <c:v>679.18460950044698</c:v>
                </c:pt>
                <c:pt idx="293163">
                  <c:v>679.186926255721</c:v>
                </c:pt>
                <c:pt idx="293164">
                  <c:v>679.18924301099401</c:v>
                </c:pt>
                <c:pt idx="293165">
                  <c:v>679.19155976626803</c:v>
                </c:pt>
                <c:pt idx="293166">
                  <c:v>679.19387652154103</c:v>
                </c:pt>
                <c:pt idx="293167">
                  <c:v>679.19619327681505</c:v>
                </c:pt>
                <c:pt idx="293168">
                  <c:v>679.19851003208805</c:v>
                </c:pt>
                <c:pt idx="293169">
                  <c:v>679.20082678736196</c:v>
                </c:pt>
                <c:pt idx="293170">
                  <c:v>679.20314354263598</c:v>
                </c:pt>
                <c:pt idx="293171">
                  <c:v>679.20546029790899</c:v>
                </c:pt>
                <c:pt idx="293172">
                  <c:v>679.20777705318301</c:v>
                </c:pt>
                <c:pt idx="293173">
                  <c:v>679.21009380845601</c:v>
                </c:pt>
                <c:pt idx="293174">
                  <c:v>679.21241056373003</c:v>
                </c:pt>
                <c:pt idx="293175">
                  <c:v>679.21472731900303</c:v>
                </c:pt>
                <c:pt idx="293176">
                  <c:v>679.21704407427706</c:v>
                </c:pt>
                <c:pt idx="293177">
                  <c:v>679.21936082955096</c:v>
                </c:pt>
                <c:pt idx="293178">
                  <c:v>679.22167758482396</c:v>
                </c:pt>
                <c:pt idx="293179">
                  <c:v>679.22399434009799</c:v>
                </c:pt>
                <c:pt idx="293180">
                  <c:v>679.22631109537099</c:v>
                </c:pt>
                <c:pt idx="293181">
                  <c:v>679.22862785064501</c:v>
                </c:pt>
                <c:pt idx="293182">
                  <c:v>679.23094460591801</c:v>
                </c:pt>
                <c:pt idx="293183">
                  <c:v>679.23326136119204</c:v>
                </c:pt>
                <c:pt idx="293184">
                  <c:v>679.23557811646594</c:v>
                </c:pt>
                <c:pt idx="293185">
                  <c:v>679.23789487173894</c:v>
                </c:pt>
                <c:pt idx="293186">
                  <c:v>679.24021162701297</c:v>
                </c:pt>
                <c:pt idx="293187">
                  <c:v>679.24252838228597</c:v>
                </c:pt>
                <c:pt idx="293188">
                  <c:v>679.24484513755999</c:v>
                </c:pt>
                <c:pt idx="293189">
                  <c:v>679.24716189283299</c:v>
                </c:pt>
                <c:pt idx="293190">
                  <c:v>679.24947864810702</c:v>
                </c:pt>
                <c:pt idx="293191">
                  <c:v>679.25179540338104</c:v>
                </c:pt>
                <c:pt idx="293192">
                  <c:v>679.25411215865404</c:v>
                </c:pt>
                <c:pt idx="293193">
                  <c:v>679.25642891392795</c:v>
                </c:pt>
                <c:pt idx="293194">
                  <c:v>679.25874566920095</c:v>
                </c:pt>
                <c:pt idx="293195">
                  <c:v>679.26106242447497</c:v>
                </c:pt>
                <c:pt idx="293196">
                  <c:v>679.26337917974797</c:v>
                </c:pt>
                <c:pt idx="293197">
                  <c:v>679.26569593502199</c:v>
                </c:pt>
                <c:pt idx="293198">
                  <c:v>679.268012690295</c:v>
                </c:pt>
                <c:pt idx="293199">
                  <c:v>679.27032944556902</c:v>
                </c:pt>
                <c:pt idx="293200">
                  <c:v>679.27264620084304</c:v>
                </c:pt>
                <c:pt idx="293201">
                  <c:v>679.27496295611604</c:v>
                </c:pt>
                <c:pt idx="293202">
                  <c:v>679.27727971138995</c:v>
                </c:pt>
                <c:pt idx="293203">
                  <c:v>679.27959646666295</c:v>
                </c:pt>
                <c:pt idx="293204">
                  <c:v>679.28191322193697</c:v>
                </c:pt>
                <c:pt idx="293205">
                  <c:v>679.28422997720998</c:v>
                </c:pt>
                <c:pt idx="293206">
                  <c:v>679.286546732484</c:v>
                </c:pt>
                <c:pt idx="293207">
                  <c:v>679.28886348775802</c:v>
                </c:pt>
                <c:pt idx="293208">
                  <c:v>679.29118024303102</c:v>
                </c:pt>
                <c:pt idx="293209">
                  <c:v>679.29349699830505</c:v>
                </c:pt>
                <c:pt idx="293210">
                  <c:v>679.29581375357805</c:v>
                </c:pt>
                <c:pt idx="293211">
                  <c:v>679.29813050885195</c:v>
                </c:pt>
                <c:pt idx="293212">
                  <c:v>679.30044726412495</c:v>
                </c:pt>
                <c:pt idx="293213">
                  <c:v>679.30276401939898</c:v>
                </c:pt>
                <c:pt idx="293214">
                  <c:v>679.305080774673</c:v>
                </c:pt>
                <c:pt idx="293215">
                  <c:v>679.307397529946</c:v>
                </c:pt>
                <c:pt idx="293216">
                  <c:v>679.30971428522002</c:v>
                </c:pt>
                <c:pt idx="293217">
                  <c:v>679.31203104049303</c:v>
                </c:pt>
                <c:pt idx="293218">
                  <c:v>679.31434779576705</c:v>
                </c:pt>
                <c:pt idx="293219">
                  <c:v>679.31666455104005</c:v>
                </c:pt>
                <c:pt idx="293220">
                  <c:v>679.31898130631396</c:v>
                </c:pt>
                <c:pt idx="293221">
                  <c:v>679.32129806158798</c:v>
                </c:pt>
                <c:pt idx="293222">
                  <c:v>679.32361481686098</c:v>
                </c:pt>
                <c:pt idx="293223">
                  <c:v>679.325931572135</c:v>
                </c:pt>
                <c:pt idx="293224">
                  <c:v>679.32824832740801</c:v>
                </c:pt>
                <c:pt idx="293225">
                  <c:v>679.33056508268203</c:v>
                </c:pt>
                <c:pt idx="293226">
                  <c:v>679.33288183795503</c:v>
                </c:pt>
                <c:pt idx="293227">
                  <c:v>679.33519859322905</c:v>
                </c:pt>
                <c:pt idx="293228">
                  <c:v>679.33751534850296</c:v>
                </c:pt>
                <c:pt idx="293229">
                  <c:v>679.33983210377596</c:v>
                </c:pt>
                <c:pt idx="293230">
                  <c:v>679.34214885904998</c:v>
                </c:pt>
                <c:pt idx="293231">
                  <c:v>679.34446561432298</c:v>
                </c:pt>
                <c:pt idx="293232">
                  <c:v>679.34678236959701</c:v>
                </c:pt>
                <c:pt idx="293233">
                  <c:v>679.34909912487001</c:v>
                </c:pt>
                <c:pt idx="293234">
                  <c:v>679.35141588014403</c:v>
                </c:pt>
                <c:pt idx="293235">
                  <c:v>679.35373263541805</c:v>
                </c:pt>
                <c:pt idx="293236">
                  <c:v>679.35604939069106</c:v>
                </c:pt>
                <c:pt idx="293237">
                  <c:v>679.35836614596496</c:v>
                </c:pt>
                <c:pt idx="293238">
                  <c:v>679.36068290123796</c:v>
                </c:pt>
                <c:pt idx="293239">
                  <c:v>679.36299965651199</c:v>
                </c:pt>
                <c:pt idx="293240">
                  <c:v>679.36531641178499</c:v>
                </c:pt>
                <c:pt idx="293241">
                  <c:v>679.36763316705901</c:v>
                </c:pt>
                <c:pt idx="293242">
                  <c:v>679.36994992233303</c:v>
                </c:pt>
                <c:pt idx="293243">
                  <c:v>679.37226667760604</c:v>
                </c:pt>
                <c:pt idx="293244">
                  <c:v>679.37458343287994</c:v>
                </c:pt>
                <c:pt idx="293245">
                  <c:v>679.37690018815294</c:v>
                </c:pt>
                <c:pt idx="293246">
                  <c:v>679.37921694342697</c:v>
                </c:pt>
                <c:pt idx="293247">
                  <c:v>679.38153369869997</c:v>
                </c:pt>
                <c:pt idx="293248">
                  <c:v>679.38385045397399</c:v>
                </c:pt>
                <c:pt idx="293249">
                  <c:v>679.38616720924699</c:v>
                </c:pt>
                <c:pt idx="293250">
                  <c:v>679.38848396452101</c:v>
                </c:pt>
                <c:pt idx="293251">
                  <c:v>679.39080071979504</c:v>
                </c:pt>
                <c:pt idx="293252">
                  <c:v>679.39311747506804</c:v>
                </c:pt>
                <c:pt idx="293253">
                  <c:v>679.39543423034195</c:v>
                </c:pt>
                <c:pt idx="293254">
                  <c:v>679.39775098561495</c:v>
                </c:pt>
                <c:pt idx="293255">
                  <c:v>679.40006774088897</c:v>
                </c:pt>
                <c:pt idx="293256">
                  <c:v>679.40238449616197</c:v>
                </c:pt>
                <c:pt idx="293257">
                  <c:v>679.40470125143599</c:v>
                </c:pt>
                <c:pt idx="293258">
                  <c:v>679.40701800671002</c:v>
                </c:pt>
                <c:pt idx="293259">
                  <c:v>679.40933476198302</c:v>
                </c:pt>
                <c:pt idx="293260">
                  <c:v>679.41165151725704</c:v>
                </c:pt>
                <c:pt idx="293261">
                  <c:v>679.41396827253004</c:v>
                </c:pt>
                <c:pt idx="293262">
                  <c:v>679.41628502780395</c:v>
                </c:pt>
                <c:pt idx="293263">
                  <c:v>679.41860178307695</c:v>
                </c:pt>
                <c:pt idx="293264">
                  <c:v>679.42091853835097</c:v>
                </c:pt>
                <c:pt idx="293265">
                  <c:v>679.423235293625</c:v>
                </c:pt>
                <c:pt idx="293266">
                  <c:v>679.425552048898</c:v>
                </c:pt>
                <c:pt idx="293267">
                  <c:v>679.42786880417202</c:v>
                </c:pt>
                <c:pt idx="293268">
                  <c:v>679.43018555944502</c:v>
                </c:pt>
                <c:pt idx="293269">
                  <c:v>679.43250231471904</c:v>
                </c:pt>
                <c:pt idx="293270">
                  <c:v>679.43481906999205</c:v>
                </c:pt>
                <c:pt idx="293271">
                  <c:v>679.43713582526595</c:v>
                </c:pt>
                <c:pt idx="293272">
                  <c:v>679.43945258053998</c:v>
                </c:pt>
                <c:pt idx="293273">
                  <c:v>679.44176933581298</c:v>
                </c:pt>
                <c:pt idx="293274">
                  <c:v>679.444086091087</c:v>
                </c:pt>
                <c:pt idx="293275">
                  <c:v>679.44640284636</c:v>
                </c:pt>
                <c:pt idx="293276">
                  <c:v>679.44871960163402</c:v>
                </c:pt>
                <c:pt idx="293277">
                  <c:v>679.45103635690703</c:v>
                </c:pt>
                <c:pt idx="293278">
                  <c:v>679.45335311218105</c:v>
                </c:pt>
                <c:pt idx="293279">
                  <c:v>679.45566986745496</c:v>
                </c:pt>
                <c:pt idx="293280">
                  <c:v>679.45798662272796</c:v>
                </c:pt>
                <c:pt idx="293281">
                  <c:v>679.46030337800198</c:v>
                </c:pt>
                <c:pt idx="293282">
                  <c:v>679.46262013327498</c:v>
                </c:pt>
                <c:pt idx="293283">
                  <c:v>679.464936888549</c:v>
                </c:pt>
                <c:pt idx="293284">
                  <c:v>679.467253643822</c:v>
                </c:pt>
                <c:pt idx="293285">
                  <c:v>679.46957039909603</c:v>
                </c:pt>
                <c:pt idx="293286">
                  <c:v>679.47188715437005</c:v>
                </c:pt>
                <c:pt idx="293287">
                  <c:v>679.47420390964305</c:v>
                </c:pt>
                <c:pt idx="293288">
                  <c:v>679.47652066491696</c:v>
                </c:pt>
                <c:pt idx="293289">
                  <c:v>679.47883742018996</c:v>
                </c:pt>
                <c:pt idx="293290">
                  <c:v>679.48115417546398</c:v>
                </c:pt>
                <c:pt idx="293291">
                  <c:v>679.48347093073698</c:v>
                </c:pt>
                <c:pt idx="293292">
                  <c:v>679.48578768601101</c:v>
                </c:pt>
                <c:pt idx="293293">
                  <c:v>679.48810444128503</c:v>
                </c:pt>
                <c:pt idx="293294">
                  <c:v>679.49042119655803</c:v>
                </c:pt>
                <c:pt idx="293295">
                  <c:v>679.49273795183205</c:v>
                </c:pt>
                <c:pt idx="293296">
                  <c:v>679.49505470710506</c:v>
                </c:pt>
                <c:pt idx="293297">
                  <c:v>679.49737146237896</c:v>
                </c:pt>
                <c:pt idx="293298">
                  <c:v>679.49968821765196</c:v>
                </c:pt>
                <c:pt idx="293299">
                  <c:v>679.50200497292599</c:v>
                </c:pt>
                <c:pt idx="293300">
                  <c:v>679.50432172819899</c:v>
                </c:pt>
                <c:pt idx="293301">
                  <c:v>679.50663848347301</c:v>
                </c:pt>
                <c:pt idx="293302">
                  <c:v>679.50895523874703</c:v>
                </c:pt>
                <c:pt idx="293303">
                  <c:v>679.51127199402003</c:v>
                </c:pt>
                <c:pt idx="293304">
                  <c:v>679.51358874929394</c:v>
                </c:pt>
                <c:pt idx="293305">
                  <c:v>679.51590550456694</c:v>
                </c:pt>
                <c:pt idx="293306">
                  <c:v>679.51822225984097</c:v>
                </c:pt>
                <c:pt idx="293307">
                  <c:v>679.52053901511397</c:v>
                </c:pt>
                <c:pt idx="293308">
                  <c:v>679.52285577038799</c:v>
                </c:pt>
                <c:pt idx="293309">
                  <c:v>679.52517252566201</c:v>
                </c:pt>
                <c:pt idx="293310">
                  <c:v>679.52748928093501</c:v>
                </c:pt>
                <c:pt idx="293311">
                  <c:v>679.52980603620904</c:v>
                </c:pt>
                <c:pt idx="293312">
                  <c:v>679.53212279148204</c:v>
                </c:pt>
                <c:pt idx="293313">
                  <c:v>679.53443954675595</c:v>
                </c:pt>
                <c:pt idx="293314">
                  <c:v>679.53675630202895</c:v>
                </c:pt>
                <c:pt idx="293315">
                  <c:v>679.53907305730297</c:v>
                </c:pt>
                <c:pt idx="293316">
                  <c:v>679.54138981257699</c:v>
                </c:pt>
                <c:pt idx="293317">
                  <c:v>679.54370656784999</c:v>
                </c:pt>
                <c:pt idx="293318">
                  <c:v>679.54602332312402</c:v>
                </c:pt>
                <c:pt idx="293319">
                  <c:v>679.54834007839702</c:v>
                </c:pt>
                <c:pt idx="293320">
                  <c:v>679.55065683367104</c:v>
                </c:pt>
                <c:pt idx="293321">
                  <c:v>679.55297358894404</c:v>
                </c:pt>
                <c:pt idx="293322">
                  <c:v>679.55529034421795</c:v>
                </c:pt>
                <c:pt idx="293323">
                  <c:v>679.55760709949197</c:v>
                </c:pt>
                <c:pt idx="293324">
                  <c:v>679.55992385476497</c:v>
                </c:pt>
                <c:pt idx="293325">
                  <c:v>679.562240610039</c:v>
                </c:pt>
                <c:pt idx="293326">
                  <c:v>679.564557365312</c:v>
                </c:pt>
                <c:pt idx="293327">
                  <c:v>679.56687412058602</c:v>
                </c:pt>
                <c:pt idx="293328">
                  <c:v>679.56919087585902</c:v>
                </c:pt>
                <c:pt idx="293329">
                  <c:v>679.57150763113304</c:v>
                </c:pt>
                <c:pt idx="293330">
                  <c:v>679.57382438640695</c:v>
                </c:pt>
                <c:pt idx="293331">
                  <c:v>679.57614114167995</c:v>
                </c:pt>
                <c:pt idx="293332">
                  <c:v>679.57845789695398</c:v>
                </c:pt>
                <c:pt idx="293333">
                  <c:v>679.58077465222698</c:v>
                </c:pt>
                <c:pt idx="293334">
                  <c:v>679.583091407501</c:v>
                </c:pt>
                <c:pt idx="293335">
                  <c:v>679.585408162774</c:v>
                </c:pt>
                <c:pt idx="293336">
                  <c:v>679.58772491804802</c:v>
                </c:pt>
                <c:pt idx="293337">
                  <c:v>679.59004167332205</c:v>
                </c:pt>
                <c:pt idx="293338">
                  <c:v>679.59235842859505</c:v>
                </c:pt>
                <c:pt idx="293339">
                  <c:v>679.59467518386896</c:v>
                </c:pt>
                <c:pt idx="293340">
                  <c:v>679.59699193914196</c:v>
                </c:pt>
                <c:pt idx="293341">
                  <c:v>679.59930869441598</c:v>
                </c:pt>
                <c:pt idx="293342">
                  <c:v>679.60162544968898</c:v>
                </c:pt>
                <c:pt idx="293343">
                  <c:v>679.603942204963</c:v>
                </c:pt>
                <c:pt idx="293344">
                  <c:v>679.60625896023703</c:v>
                </c:pt>
                <c:pt idx="293345">
                  <c:v>679.60857571551003</c:v>
                </c:pt>
                <c:pt idx="293346">
                  <c:v>679.61089247078405</c:v>
                </c:pt>
                <c:pt idx="293347">
                  <c:v>679.61320922605705</c:v>
                </c:pt>
                <c:pt idx="293348">
                  <c:v>679.61552598133096</c:v>
                </c:pt>
                <c:pt idx="293349">
                  <c:v>679.61784273660396</c:v>
                </c:pt>
                <c:pt idx="293350">
                  <c:v>679.62015949187798</c:v>
                </c:pt>
                <c:pt idx="293351">
                  <c:v>679.62247624715098</c:v>
                </c:pt>
                <c:pt idx="293352">
                  <c:v>679.62479300242501</c:v>
                </c:pt>
                <c:pt idx="293353">
                  <c:v>679.62710975769903</c:v>
                </c:pt>
                <c:pt idx="293354">
                  <c:v>679.62942651297203</c:v>
                </c:pt>
                <c:pt idx="293355">
                  <c:v>679.63174326824605</c:v>
                </c:pt>
                <c:pt idx="293356">
                  <c:v>679.63406002351905</c:v>
                </c:pt>
                <c:pt idx="293357">
                  <c:v>679.63637677879296</c:v>
                </c:pt>
                <c:pt idx="293358">
                  <c:v>679.63869353406596</c:v>
                </c:pt>
                <c:pt idx="293359">
                  <c:v>679.64101028933999</c:v>
                </c:pt>
                <c:pt idx="293360">
                  <c:v>679.64332704461401</c:v>
                </c:pt>
                <c:pt idx="293361">
                  <c:v>679.64564379988701</c:v>
                </c:pt>
                <c:pt idx="293362">
                  <c:v>679.64796055516103</c:v>
                </c:pt>
                <c:pt idx="293363">
                  <c:v>679.65027731043403</c:v>
                </c:pt>
                <c:pt idx="293364">
                  <c:v>679.65259406570794</c:v>
                </c:pt>
                <c:pt idx="293365">
                  <c:v>679.65491082098094</c:v>
                </c:pt>
                <c:pt idx="293366">
                  <c:v>679.65722757625497</c:v>
                </c:pt>
                <c:pt idx="293367">
                  <c:v>679.65954433152899</c:v>
                </c:pt>
                <c:pt idx="293368">
                  <c:v>679.66186108680199</c:v>
                </c:pt>
                <c:pt idx="293369">
                  <c:v>679.66417784207601</c:v>
                </c:pt>
                <c:pt idx="293370">
                  <c:v>679.66649459734901</c:v>
                </c:pt>
                <c:pt idx="293371">
                  <c:v>679.66881135262304</c:v>
                </c:pt>
                <c:pt idx="293372">
                  <c:v>679.67112810789604</c:v>
                </c:pt>
                <c:pt idx="293373">
                  <c:v>679.67344486316995</c:v>
                </c:pt>
                <c:pt idx="293374">
                  <c:v>679.67576161844397</c:v>
                </c:pt>
                <c:pt idx="293375">
                  <c:v>679.67807837371697</c:v>
                </c:pt>
                <c:pt idx="293376">
                  <c:v>679.68039512899099</c:v>
                </c:pt>
                <c:pt idx="293377">
                  <c:v>679.68271188426399</c:v>
                </c:pt>
                <c:pt idx="293378">
                  <c:v>679.68502863953802</c:v>
                </c:pt>
                <c:pt idx="293379">
                  <c:v>679.68734539481102</c:v>
                </c:pt>
                <c:pt idx="293380">
                  <c:v>679.68966215008504</c:v>
                </c:pt>
                <c:pt idx="293381">
                  <c:v>679.69197890535895</c:v>
                </c:pt>
                <c:pt idx="293382">
                  <c:v>679.69429566063195</c:v>
                </c:pt>
                <c:pt idx="293383">
                  <c:v>679.69661241590597</c:v>
                </c:pt>
                <c:pt idx="293384">
                  <c:v>679.69892917117897</c:v>
                </c:pt>
                <c:pt idx="293385">
                  <c:v>679.701245926453</c:v>
                </c:pt>
                <c:pt idx="293386">
                  <c:v>679.703562681726</c:v>
                </c:pt>
                <c:pt idx="293387">
                  <c:v>679.70587943700002</c:v>
                </c:pt>
                <c:pt idx="293388">
                  <c:v>679.70819619227404</c:v>
                </c:pt>
                <c:pt idx="293389">
                  <c:v>679.71051294754704</c:v>
                </c:pt>
                <c:pt idx="293390">
                  <c:v>679.71282970282095</c:v>
                </c:pt>
                <c:pt idx="293391">
                  <c:v>679.71514645809395</c:v>
                </c:pt>
                <c:pt idx="293392">
                  <c:v>679.71746321336798</c:v>
                </c:pt>
                <c:pt idx="293393">
                  <c:v>679.71977996864098</c:v>
                </c:pt>
                <c:pt idx="293394">
                  <c:v>679.722096723915</c:v>
                </c:pt>
                <c:pt idx="293395">
                  <c:v>679.72441347918902</c:v>
                </c:pt>
                <c:pt idx="293396">
                  <c:v>679.72673023446202</c:v>
                </c:pt>
                <c:pt idx="293397">
                  <c:v>679.72904698973605</c:v>
                </c:pt>
                <c:pt idx="293398">
                  <c:v>679.73136374500905</c:v>
                </c:pt>
                <c:pt idx="293399">
                  <c:v>679.73368050028296</c:v>
                </c:pt>
                <c:pt idx="293400">
                  <c:v>679.73599725555596</c:v>
                </c:pt>
                <c:pt idx="293401">
                  <c:v>679.73831401082998</c:v>
                </c:pt>
                <c:pt idx="293402">
                  <c:v>679.74063076610298</c:v>
                </c:pt>
                <c:pt idx="293403">
                  <c:v>679.742947521377</c:v>
                </c:pt>
                <c:pt idx="293404">
                  <c:v>679.74526427665103</c:v>
                </c:pt>
                <c:pt idx="293405">
                  <c:v>679.74758103192403</c:v>
                </c:pt>
                <c:pt idx="293406">
                  <c:v>679.74989778719805</c:v>
                </c:pt>
                <c:pt idx="293407">
                  <c:v>679.75221454247105</c:v>
                </c:pt>
                <c:pt idx="293408">
                  <c:v>679.75453129774496</c:v>
                </c:pt>
                <c:pt idx="293409">
                  <c:v>679.75684805301796</c:v>
                </c:pt>
                <c:pt idx="293410">
                  <c:v>679.75916480829198</c:v>
                </c:pt>
                <c:pt idx="293411">
                  <c:v>679.76148156356601</c:v>
                </c:pt>
                <c:pt idx="293412">
                  <c:v>679.76379831883901</c:v>
                </c:pt>
                <c:pt idx="293413">
                  <c:v>679.76611507411303</c:v>
                </c:pt>
                <c:pt idx="293414">
                  <c:v>679.76843182938603</c:v>
                </c:pt>
                <c:pt idx="293415">
                  <c:v>679.77074858466005</c:v>
                </c:pt>
                <c:pt idx="293416">
                  <c:v>679.77306533993305</c:v>
                </c:pt>
                <c:pt idx="293417">
                  <c:v>679.77538209520696</c:v>
                </c:pt>
                <c:pt idx="293418">
                  <c:v>679.77769885048099</c:v>
                </c:pt>
                <c:pt idx="293419">
                  <c:v>679.78001560575399</c:v>
                </c:pt>
                <c:pt idx="293420">
                  <c:v>679.78233236102801</c:v>
                </c:pt>
                <c:pt idx="293421">
                  <c:v>679.78464911630101</c:v>
                </c:pt>
                <c:pt idx="293422">
                  <c:v>679.78696587157503</c:v>
                </c:pt>
                <c:pt idx="293423">
                  <c:v>679.78928262684803</c:v>
                </c:pt>
                <c:pt idx="293424">
                  <c:v>679.79159938212194</c:v>
                </c:pt>
                <c:pt idx="293425">
                  <c:v>679.79391613739597</c:v>
                </c:pt>
                <c:pt idx="293426">
                  <c:v>679.79623289266897</c:v>
                </c:pt>
                <c:pt idx="293427">
                  <c:v>679.79854964794299</c:v>
                </c:pt>
                <c:pt idx="293428">
                  <c:v>679.80086640321599</c:v>
                </c:pt>
                <c:pt idx="293429">
                  <c:v>679.80318315849001</c:v>
                </c:pt>
                <c:pt idx="293430">
                  <c:v>679.80549991376301</c:v>
                </c:pt>
                <c:pt idx="293431">
                  <c:v>679.80781666903704</c:v>
                </c:pt>
                <c:pt idx="293432">
                  <c:v>679.81013342431095</c:v>
                </c:pt>
                <c:pt idx="293433">
                  <c:v>679.81245017958395</c:v>
                </c:pt>
                <c:pt idx="293434">
                  <c:v>679.81476693485797</c:v>
                </c:pt>
                <c:pt idx="293435">
                  <c:v>679.81708369013097</c:v>
                </c:pt>
                <c:pt idx="293436">
                  <c:v>679.81940044540499</c:v>
                </c:pt>
                <c:pt idx="293437">
                  <c:v>679.82171720067799</c:v>
                </c:pt>
                <c:pt idx="293438">
                  <c:v>679.82403395595202</c:v>
                </c:pt>
                <c:pt idx="293439">
                  <c:v>679.82635071122604</c:v>
                </c:pt>
                <c:pt idx="293440">
                  <c:v>679.82866746649904</c:v>
                </c:pt>
                <c:pt idx="293441">
                  <c:v>679.83098422177295</c:v>
                </c:pt>
                <c:pt idx="293442">
                  <c:v>679.83330097704595</c:v>
                </c:pt>
                <c:pt idx="293443">
                  <c:v>679.83561773231997</c:v>
                </c:pt>
                <c:pt idx="293444">
                  <c:v>679.83793448759297</c:v>
                </c:pt>
                <c:pt idx="293445">
                  <c:v>679.840251242867</c:v>
                </c:pt>
                <c:pt idx="293446">
                  <c:v>679.84256799814102</c:v>
                </c:pt>
                <c:pt idx="293447">
                  <c:v>679.84488475341402</c:v>
                </c:pt>
                <c:pt idx="293448">
                  <c:v>679.84720150868804</c:v>
                </c:pt>
                <c:pt idx="293449">
                  <c:v>679.84951826396104</c:v>
                </c:pt>
                <c:pt idx="293450">
                  <c:v>679.85183501923495</c:v>
                </c:pt>
                <c:pt idx="293451">
                  <c:v>679.85415177450795</c:v>
                </c:pt>
                <c:pt idx="293452">
                  <c:v>679.85646852978198</c:v>
                </c:pt>
                <c:pt idx="293453">
                  <c:v>679.85878528505498</c:v>
                </c:pt>
                <c:pt idx="293454">
                  <c:v>679.861102040329</c:v>
                </c:pt>
                <c:pt idx="293455">
                  <c:v>679.86341879560302</c:v>
                </c:pt>
                <c:pt idx="293456">
                  <c:v>679.86573555087602</c:v>
                </c:pt>
                <c:pt idx="293457">
                  <c:v>679.86805230615005</c:v>
                </c:pt>
                <c:pt idx="293458">
                  <c:v>679.87036906142305</c:v>
                </c:pt>
                <c:pt idx="293459">
                  <c:v>679.87268581669696</c:v>
                </c:pt>
                <c:pt idx="293460">
                  <c:v>679.87500257196996</c:v>
                </c:pt>
                <c:pt idx="293461">
                  <c:v>679.87731932724398</c:v>
                </c:pt>
                <c:pt idx="293462">
                  <c:v>679.879636082518</c:v>
                </c:pt>
                <c:pt idx="293463">
                  <c:v>679.881952837791</c:v>
                </c:pt>
                <c:pt idx="293464">
                  <c:v>679.88426959306503</c:v>
                </c:pt>
                <c:pt idx="293465">
                  <c:v>679.88658634833803</c:v>
                </c:pt>
                <c:pt idx="293466">
                  <c:v>679.88890310361205</c:v>
                </c:pt>
                <c:pt idx="293467">
                  <c:v>679.89121985888505</c:v>
                </c:pt>
                <c:pt idx="293468">
                  <c:v>679.89353661415896</c:v>
                </c:pt>
                <c:pt idx="293469">
                  <c:v>679.89585336943298</c:v>
                </c:pt>
                <c:pt idx="293470">
                  <c:v>679.89817012470598</c:v>
                </c:pt>
                <c:pt idx="293471">
                  <c:v>679.90048687998001</c:v>
                </c:pt>
                <c:pt idx="293472">
                  <c:v>679.90280363525301</c:v>
                </c:pt>
                <c:pt idx="293473">
                  <c:v>679.90512039052703</c:v>
                </c:pt>
                <c:pt idx="293474">
                  <c:v>679.90743714580003</c:v>
                </c:pt>
                <c:pt idx="293475">
                  <c:v>679.90975390107405</c:v>
                </c:pt>
                <c:pt idx="293476">
                  <c:v>679.91207065634796</c:v>
                </c:pt>
                <c:pt idx="293477">
                  <c:v>679.91438741162096</c:v>
                </c:pt>
                <c:pt idx="293478">
                  <c:v>679.91670416689499</c:v>
                </c:pt>
                <c:pt idx="293479">
                  <c:v>679.91902092216799</c:v>
                </c:pt>
                <c:pt idx="293480">
                  <c:v>679.92133767744201</c:v>
                </c:pt>
                <c:pt idx="293481">
                  <c:v>679.92365443271501</c:v>
                </c:pt>
                <c:pt idx="293482">
                  <c:v>679.92597118798903</c:v>
                </c:pt>
                <c:pt idx="293483">
                  <c:v>679.92828794326294</c:v>
                </c:pt>
                <c:pt idx="293484">
                  <c:v>679.93060469853594</c:v>
                </c:pt>
                <c:pt idx="293485">
                  <c:v>679.93292145380997</c:v>
                </c:pt>
                <c:pt idx="293486">
                  <c:v>679.93523820908297</c:v>
                </c:pt>
                <c:pt idx="293487">
                  <c:v>679.93755496435699</c:v>
                </c:pt>
                <c:pt idx="293488">
                  <c:v>679.93987171962999</c:v>
                </c:pt>
                <c:pt idx="293489">
                  <c:v>679.94218847490401</c:v>
                </c:pt>
                <c:pt idx="293490">
                  <c:v>679.94450523017804</c:v>
                </c:pt>
                <c:pt idx="293491">
                  <c:v>679.94682198545104</c:v>
                </c:pt>
                <c:pt idx="293492">
                  <c:v>679.94913874072495</c:v>
                </c:pt>
                <c:pt idx="293493">
                  <c:v>679.95145549599795</c:v>
                </c:pt>
                <c:pt idx="293494">
                  <c:v>679.95377225127197</c:v>
                </c:pt>
                <c:pt idx="293495">
                  <c:v>679.95608900654497</c:v>
                </c:pt>
                <c:pt idx="293496">
                  <c:v>679.95840576181899</c:v>
                </c:pt>
                <c:pt idx="293497">
                  <c:v>679.96072251709199</c:v>
                </c:pt>
                <c:pt idx="293498">
                  <c:v>679.96303927236602</c:v>
                </c:pt>
                <c:pt idx="293499">
                  <c:v>679.96535602764004</c:v>
                </c:pt>
                <c:pt idx="293500">
                  <c:v>679.96767278291304</c:v>
                </c:pt>
                <c:pt idx="293501">
                  <c:v>679.96998953818695</c:v>
                </c:pt>
                <c:pt idx="293502">
                  <c:v>679.97230629345995</c:v>
                </c:pt>
                <c:pt idx="293503">
                  <c:v>679.97462304873397</c:v>
                </c:pt>
                <c:pt idx="293504">
                  <c:v>679.97693980400697</c:v>
                </c:pt>
                <c:pt idx="293505">
                  <c:v>679.979256559281</c:v>
                </c:pt>
                <c:pt idx="293506">
                  <c:v>679.98157331455502</c:v>
                </c:pt>
                <c:pt idx="293507">
                  <c:v>679.98389006982802</c:v>
                </c:pt>
                <c:pt idx="293508">
                  <c:v>679.98620682510204</c:v>
                </c:pt>
                <c:pt idx="293509">
                  <c:v>679.98852358037504</c:v>
                </c:pt>
                <c:pt idx="293510">
                  <c:v>679.99084033564895</c:v>
                </c:pt>
                <c:pt idx="293511">
                  <c:v>679.99315709092195</c:v>
                </c:pt>
                <c:pt idx="293512">
                  <c:v>679.99547384619598</c:v>
                </c:pt>
                <c:pt idx="293513">
                  <c:v>679.99779060147</c:v>
                </c:pt>
                <c:pt idx="293514">
                  <c:v>680.000107356743</c:v>
                </c:pt>
              </c:numCache>
            </c:numRef>
          </c:xVal>
          <c:yVal>
            <c:numRef>
              <c:f>'T evolution h250'!$H$2:$H$293516</c:f>
              <c:numCache>
                <c:formatCode>General</c:formatCode>
                <c:ptCount val="293515"/>
                <c:pt idx="0">
                  <c:v>25</c:v>
                </c:pt>
                <c:pt idx="1">
                  <c:v>25.0001752058383</c:v>
                </c:pt>
                <c:pt idx="2">
                  <c:v>25.0003504116766</c:v>
                </c:pt>
                <c:pt idx="3">
                  <c:v>25.000525617514899</c:v>
                </c:pt>
                <c:pt idx="4">
                  <c:v>25.000700823353199</c:v>
                </c:pt>
                <c:pt idx="5">
                  <c:v>25.000876029191399</c:v>
                </c:pt>
                <c:pt idx="6">
                  <c:v>25.001051235029699</c:v>
                </c:pt>
                <c:pt idx="7">
                  <c:v>25.001226440867999</c:v>
                </c:pt>
                <c:pt idx="8">
                  <c:v>25.001401646706299</c:v>
                </c:pt>
                <c:pt idx="9">
                  <c:v>25.001576852544598</c:v>
                </c:pt>
                <c:pt idx="10">
                  <c:v>25.001752058382898</c:v>
                </c:pt>
                <c:pt idx="11">
                  <c:v>25.001927264221202</c:v>
                </c:pt>
                <c:pt idx="12">
                  <c:v>25.002102470059501</c:v>
                </c:pt>
                <c:pt idx="13">
                  <c:v>25.002277675897801</c:v>
                </c:pt>
                <c:pt idx="14">
                  <c:v>25.002452881736001</c:v>
                </c:pt>
                <c:pt idx="15">
                  <c:v>25.002628087574301</c:v>
                </c:pt>
                <c:pt idx="16">
                  <c:v>25.002803293412601</c:v>
                </c:pt>
                <c:pt idx="17">
                  <c:v>25.002978499250901</c:v>
                </c:pt>
                <c:pt idx="18">
                  <c:v>25.003153705089201</c:v>
                </c:pt>
                <c:pt idx="19">
                  <c:v>25.0033289109275</c:v>
                </c:pt>
                <c:pt idx="20">
                  <c:v>25.0035041167658</c:v>
                </c:pt>
                <c:pt idx="21">
                  <c:v>25.0036793226041</c:v>
                </c:pt>
                <c:pt idx="22">
                  <c:v>25.0038545284424</c:v>
                </c:pt>
                <c:pt idx="23">
                  <c:v>25.004029734280699</c:v>
                </c:pt>
                <c:pt idx="24">
                  <c:v>25.0042049401189</c:v>
                </c:pt>
                <c:pt idx="25">
                  <c:v>25.004380145957199</c:v>
                </c:pt>
                <c:pt idx="26">
                  <c:v>25.004555351795499</c:v>
                </c:pt>
                <c:pt idx="27">
                  <c:v>25.004730557633799</c:v>
                </c:pt>
                <c:pt idx="28">
                  <c:v>25.004905763472099</c:v>
                </c:pt>
                <c:pt idx="29">
                  <c:v>25.005080969310399</c:v>
                </c:pt>
                <c:pt idx="30">
                  <c:v>25.005256175148698</c:v>
                </c:pt>
                <c:pt idx="31">
                  <c:v>25.005431380987002</c:v>
                </c:pt>
                <c:pt idx="32">
                  <c:v>25.005606586825301</c:v>
                </c:pt>
                <c:pt idx="33">
                  <c:v>25.005781792663502</c:v>
                </c:pt>
                <c:pt idx="34">
                  <c:v>25.005956998501802</c:v>
                </c:pt>
                <c:pt idx="35">
                  <c:v>25.006132204340101</c:v>
                </c:pt>
                <c:pt idx="36">
                  <c:v>25.006307410178401</c:v>
                </c:pt>
                <c:pt idx="37">
                  <c:v>25.006482616016701</c:v>
                </c:pt>
                <c:pt idx="38">
                  <c:v>25.006657821855001</c:v>
                </c:pt>
                <c:pt idx="39">
                  <c:v>25.0068330276933</c:v>
                </c:pt>
                <c:pt idx="40">
                  <c:v>25.0070082335316</c:v>
                </c:pt>
                <c:pt idx="41">
                  <c:v>25.0071834393699</c:v>
                </c:pt>
                <c:pt idx="42">
                  <c:v>25.0073586452081</c:v>
                </c:pt>
                <c:pt idx="43">
                  <c:v>25.0075338510464</c:v>
                </c:pt>
                <c:pt idx="44">
                  <c:v>25.0077090568847</c:v>
                </c:pt>
                <c:pt idx="45">
                  <c:v>25.007884262723</c:v>
                </c:pt>
                <c:pt idx="46">
                  <c:v>25.008059468561299</c:v>
                </c:pt>
                <c:pt idx="47">
                  <c:v>25.008234674399599</c:v>
                </c:pt>
                <c:pt idx="48">
                  <c:v>25.008409880237899</c:v>
                </c:pt>
                <c:pt idx="49">
                  <c:v>25.008585086076199</c:v>
                </c:pt>
                <c:pt idx="50">
                  <c:v>25.008760291914498</c:v>
                </c:pt>
                <c:pt idx="51">
                  <c:v>25.008935497752699</c:v>
                </c:pt>
                <c:pt idx="52">
                  <c:v>25.009110703590999</c:v>
                </c:pt>
                <c:pt idx="53">
                  <c:v>25.009285909429298</c:v>
                </c:pt>
                <c:pt idx="54">
                  <c:v>25.009461115267602</c:v>
                </c:pt>
                <c:pt idx="55">
                  <c:v>25.009636321105901</c:v>
                </c:pt>
                <c:pt idx="56">
                  <c:v>25.009811526944201</c:v>
                </c:pt>
                <c:pt idx="57">
                  <c:v>25.009986732782501</c:v>
                </c:pt>
                <c:pt idx="58">
                  <c:v>25.010161938620801</c:v>
                </c:pt>
                <c:pt idx="59">
                  <c:v>25.010337144459101</c:v>
                </c:pt>
                <c:pt idx="60">
                  <c:v>25.010512350297301</c:v>
                </c:pt>
                <c:pt idx="61">
                  <c:v>25.010687556135601</c:v>
                </c:pt>
                <c:pt idx="62">
                  <c:v>25.0108627619739</c:v>
                </c:pt>
                <c:pt idx="63">
                  <c:v>25.0110379678122</c:v>
                </c:pt>
                <c:pt idx="64">
                  <c:v>25.0112131736505</c:v>
                </c:pt>
                <c:pt idx="65">
                  <c:v>25.0113883794888</c:v>
                </c:pt>
                <c:pt idx="66">
                  <c:v>25.011563585327099</c:v>
                </c:pt>
                <c:pt idx="67">
                  <c:v>25.011738791165399</c:v>
                </c:pt>
                <c:pt idx="68">
                  <c:v>25.011913997003699</c:v>
                </c:pt>
                <c:pt idx="69">
                  <c:v>25.012089202841999</c:v>
                </c:pt>
                <c:pt idx="70">
                  <c:v>25.012264408680199</c:v>
                </c:pt>
                <c:pt idx="71">
                  <c:v>25.012439614518499</c:v>
                </c:pt>
                <c:pt idx="72">
                  <c:v>25.012614820356799</c:v>
                </c:pt>
                <c:pt idx="73">
                  <c:v>25.012790026195098</c:v>
                </c:pt>
                <c:pt idx="74">
                  <c:v>25.012965232033402</c:v>
                </c:pt>
                <c:pt idx="75">
                  <c:v>25.013140437871701</c:v>
                </c:pt>
                <c:pt idx="76">
                  <c:v>25.013315643710001</c:v>
                </c:pt>
                <c:pt idx="77">
                  <c:v>25.013490849548301</c:v>
                </c:pt>
                <c:pt idx="78">
                  <c:v>25.013666055386601</c:v>
                </c:pt>
                <c:pt idx="79">
                  <c:v>25.013841261224801</c:v>
                </c:pt>
                <c:pt idx="80">
                  <c:v>25.014016467063101</c:v>
                </c:pt>
                <c:pt idx="81">
                  <c:v>25.014191672901401</c:v>
                </c:pt>
                <c:pt idx="82">
                  <c:v>25.0143668787397</c:v>
                </c:pt>
                <c:pt idx="83">
                  <c:v>25.014542084578</c:v>
                </c:pt>
                <c:pt idx="84">
                  <c:v>25.0147172904163</c:v>
                </c:pt>
                <c:pt idx="85">
                  <c:v>25.0148924962546</c:v>
                </c:pt>
                <c:pt idx="86">
                  <c:v>25.0150677020929</c:v>
                </c:pt>
                <c:pt idx="87">
                  <c:v>25.015242907931199</c:v>
                </c:pt>
                <c:pt idx="88">
                  <c:v>25.0154181137694</c:v>
                </c:pt>
                <c:pt idx="89">
                  <c:v>25.015593319607699</c:v>
                </c:pt>
                <c:pt idx="90">
                  <c:v>25.015768525445999</c:v>
                </c:pt>
                <c:pt idx="91">
                  <c:v>25.015943731284299</c:v>
                </c:pt>
                <c:pt idx="92">
                  <c:v>25.016118937122599</c:v>
                </c:pt>
                <c:pt idx="93">
                  <c:v>25.016294142960898</c:v>
                </c:pt>
                <c:pt idx="94">
                  <c:v>25.016469348799198</c:v>
                </c:pt>
                <c:pt idx="95">
                  <c:v>25.016644554637502</c:v>
                </c:pt>
                <c:pt idx="96">
                  <c:v>25.016819760475801</c:v>
                </c:pt>
                <c:pt idx="97">
                  <c:v>25.016994966314002</c:v>
                </c:pt>
                <c:pt idx="98">
                  <c:v>25.017170172152301</c:v>
                </c:pt>
                <c:pt idx="99">
                  <c:v>25.017345377990601</c:v>
                </c:pt>
                <c:pt idx="100">
                  <c:v>25.017520583828901</c:v>
                </c:pt>
                <c:pt idx="101">
                  <c:v>25.017695789667201</c:v>
                </c:pt>
                <c:pt idx="102">
                  <c:v>25.017870995505501</c:v>
                </c:pt>
                <c:pt idx="103">
                  <c:v>25.0180462013438</c:v>
                </c:pt>
                <c:pt idx="104">
                  <c:v>25.0182214071821</c:v>
                </c:pt>
                <c:pt idx="105">
                  <c:v>25.0183966130204</c:v>
                </c:pt>
                <c:pt idx="106">
                  <c:v>25.0185718188586</c:v>
                </c:pt>
                <c:pt idx="107">
                  <c:v>25.0187470246969</c:v>
                </c:pt>
                <c:pt idx="108">
                  <c:v>25.0189222305352</c:v>
                </c:pt>
                <c:pt idx="109">
                  <c:v>25.019097436373499</c:v>
                </c:pt>
                <c:pt idx="110">
                  <c:v>25.019272642211799</c:v>
                </c:pt>
                <c:pt idx="111">
                  <c:v>25.019447848050099</c:v>
                </c:pt>
                <c:pt idx="112">
                  <c:v>25.019623053888399</c:v>
                </c:pt>
                <c:pt idx="113">
                  <c:v>25.019798259726699</c:v>
                </c:pt>
                <c:pt idx="114">
                  <c:v>25.019973465564998</c:v>
                </c:pt>
                <c:pt idx="115">
                  <c:v>25.020148671403302</c:v>
                </c:pt>
                <c:pt idx="116">
                  <c:v>25.020323877241498</c:v>
                </c:pt>
                <c:pt idx="117">
                  <c:v>25.020499083079802</c:v>
                </c:pt>
                <c:pt idx="118">
                  <c:v>25.020674288918102</c:v>
                </c:pt>
                <c:pt idx="119">
                  <c:v>25.020849494756401</c:v>
                </c:pt>
                <c:pt idx="120">
                  <c:v>25.021024700594701</c:v>
                </c:pt>
                <c:pt idx="121">
                  <c:v>25.021199906433001</c:v>
                </c:pt>
                <c:pt idx="122">
                  <c:v>25.021375112271301</c:v>
                </c:pt>
                <c:pt idx="123">
                  <c:v>25.0215503181096</c:v>
                </c:pt>
                <c:pt idx="124">
                  <c:v>25.0217255239479</c:v>
                </c:pt>
                <c:pt idx="125">
                  <c:v>25.0219007297861</c:v>
                </c:pt>
                <c:pt idx="126">
                  <c:v>25.0220759356244</c:v>
                </c:pt>
                <c:pt idx="127">
                  <c:v>25.0222511414627</c:v>
                </c:pt>
                <c:pt idx="128">
                  <c:v>25.022426347301</c:v>
                </c:pt>
                <c:pt idx="129">
                  <c:v>25.0226015531393</c:v>
                </c:pt>
                <c:pt idx="130">
                  <c:v>25.022776758977599</c:v>
                </c:pt>
                <c:pt idx="131">
                  <c:v>25.022951964815899</c:v>
                </c:pt>
                <c:pt idx="132">
                  <c:v>25.023127170654199</c:v>
                </c:pt>
                <c:pt idx="133">
                  <c:v>25.023302376492499</c:v>
                </c:pt>
                <c:pt idx="134">
                  <c:v>25.023477582330699</c:v>
                </c:pt>
                <c:pt idx="135">
                  <c:v>25.023652788168999</c:v>
                </c:pt>
                <c:pt idx="136">
                  <c:v>25.023827994007299</c:v>
                </c:pt>
                <c:pt idx="137">
                  <c:v>25.024003199845598</c:v>
                </c:pt>
                <c:pt idx="138">
                  <c:v>25.024178405683902</c:v>
                </c:pt>
                <c:pt idx="139">
                  <c:v>25.024353611522201</c:v>
                </c:pt>
                <c:pt idx="140">
                  <c:v>25.024528817360501</c:v>
                </c:pt>
                <c:pt idx="141">
                  <c:v>25.024704023198801</c:v>
                </c:pt>
                <c:pt idx="142">
                  <c:v>25.024879229037101</c:v>
                </c:pt>
                <c:pt idx="143">
                  <c:v>25.025054434875301</c:v>
                </c:pt>
                <c:pt idx="144">
                  <c:v>25.025229640713601</c:v>
                </c:pt>
                <c:pt idx="145">
                  <c:v>25.025404846551901</c:v>
                </c:pt>
                <c:pt idx="146">
                  <c:v>25.0255800523902</c:v>
                </c:pt>
                <c:pt idx="147">
                  <c:v>25.0257552582285</c:v>
                </c:pt>
                <c:pt idx="148">
                  <c:v>25.0259304640668</c:v>
                </c:pt>
                <c:pt idx="149">
                  <c:v>25.0261056699051</c:v>
                </c:pt>
                <c:pt idx="150">
                  <c:v>25.026280875743399</c:v>
                </c:pt>
                <c:pt idx="151">
                  <c:v>25.026456081581699</c:v>
                </c:pt>
                <c:pt idx="152">
                  <c:v>25.0266312874199</c:v>
                </c:pt>
                <c:pt idx="153">
                  <c:v>25.026806493258199</c:v>
                </c:pt>
                <c:pt idx="154">
                  <c:v>25.026981699096499</c:v>
                </c:pt>
                <c:pt idx="155">
                  <c:v>25.027156904934799</c:v>
                </c:pt>
                <c:pt idx="156">
                  <c:v>25.027332110773099</c:v>
                </c:pt>
                <c:pt idx="157">
                  <c:v>25.027507316611398</c:v>
                </c:pt>
                <c:pt idx="158">
                  <c:v>25.027682522449702</c:v>
                </c:pt>
                <c:pt idx="159">
                  <c:v>25.027857728288001</c:v>
                </c:pt>
                <c:pt idx="160">
                  <c:v>25.028032934126301</c:v>
                </c:pt>
                <c:pt idx="161">
                  <c:v>25.028208139964502</c:v>
                </c:pt>
                <c:pt idx="162">
                  <c:v>25.028383345802801</c:v>
                </c:pt>
                <c:pt idx="163">
                  <c:v>25.028558551641101</c:v>
                </c:pt>
                <c:pt idx="164">
                  <c:v>25.028733757479401</c:v>
                </c:pt>
                <c:pt idx="165">
                  <c:v>25.028908963317701</c:v>
                </c:pt>
                <c:pt idx="166">
                  <c:v>25.029084169156</c:v>
                </c:pt>
                <c:pt idx="167">
                  <c:v>25.0292593749943</c:v>
                </c:pt>
                <c:pt idx="168">
                  <c:v>25.0294345808326</c:v>
                </c:pt>
                <c:pt idx="169">
                  <c:v>25.0296097866709</c:v>
                </c:pt>
                <c:pt idx="170">
                  <c:v>25.0297849925091</c:v>
                </c:pt>
                <c:pt idx="171">
                  <c:v>25.0299601983474</c:v>
                </c:pt>
                <c:pt idx="172">
                  <c:v>25.0301354041857</c:v>
                </c:pt>
                <c:pt idx="173">
                  <c:v>25.030310610023999</c:v>
                </c:pt>
                <c:pt idx="174">
                  <c:v>25.030485815862299</c:v>
                </c:pt>
                <c:pt idx="175">
                  <c:v>25.030661021700599</c:v>
                </c:pt>
                <c:pt idx="176">
                  <c:v>25.030836227538899</c:v>
                </c:pt>
                <c:pt idx="177">
                  <c:v>25.031011433377198</c:v>
                </c:pt>
                <c:pt idx="178">
                  <c:v>25.031186639215399</c:v>
                </c:pt>
                <c:pt idx="179">
                  <c:v>25.031361845053699</c:v>
                </c:pt>
                <c:pt idx="180">
                  <c:v>25.031537050891998</c:v>
                </c:pt>
                <c:pt idx="181">
                  <c:v>25.031712256730302</c:v>
                </c:pt>
                <c:pt idx="182">
                  <c:v>25.031887462568601</c:v>
                </c:pt>
                <c:pt idx="183">
                  <c:v>25.032062668406901</c:v>
                </c:pt>
                <c:pt idx="184">
                  <c:v>25.032237874245201</c:v>
                </c:pt>
                <c:pt idx="185">
                  <c:v>25.032413080083401</c:v>
                </c:pt>
                <c:pt idx="186">
                  <c:v>25.032588285921701</c:v>
                </c:pt>
                <c:pt idx="187">
                  <c:v>25.032763491760001</c:v>
                </c:pt>
                <c:pt idx="188">
                  <c:v>25.032938697598301</c:v>
                </c:pt>
                <c:pt idx="189">
                  <c:v>25.0331139034366</c:v>
                </c:pt>
                <c:pt idx="190">
                  <c:v>25.033289109274801</c:v>
                </c:pt>
                <c:pt idx="191">
                  <c:v>25.0334643151131</c:v>
                </c:pt>
                <c:pt idx="192">
                  <c:v>25.0336395209514</c:v>
                </c:pt>
                <c:pt idx="193">
                  <c:v>25.0338147267897</c:v>
                </c:pt>
                <c:pt idx="194">
                  <c:v>25.0339899326279</c:v>
                </c:pt>
                <c:pt idx="195">
                  <c:v>25.0341651384662</c:v>
                </c:pt>
                <c:pt idx="196">
                  <c:v>25.0343403443045</c:v>
                </c:pt>
                <c:pt idx="197">
                  <c:v>25.0345155501427</c:v>
                </c:pt>
                <c:pt idx="198">
                  <c:v>25.034690755981</c:v>
                </c:pt>
                <c:pt idx="199">
                  <c:v>25.0348659618192</c:v>
                </c:pt>
                <c:pt idx="200">
                  <c:v>25.0350411676575</c:v>
                </c:pt>
                <c:pt idx="201">
                  <c:v>25.0352163734958</c:v>
                </c:pt>
                <c:pt idx="202">
                  <c:v>25.035391579334</c:v>
                </c:pt>
                <c:pt idx="203">
                  <c:v>25.0355667851723</c:v>
                </c:pt>
                <c:pt idx="204">
                  <c:v>25.0357419910105</c:v>
                </c:pt>
                <c:pt idx="205">
                  <c:v>25.0359171968487</c:v>
                </c:pt>
                <c:pt idx="206">
                  <c:v>25.036092402687</c:v>
                </c:pt>
                <c:pt idx="207">
                  <c:v>25.036267608525201</c:v>
                </c:pt>
                <c:pt idx="208">
                  <c:v>25.036442814363401</c:v>
                </c:pt>
                <c:pt idx="209">
                  <c:v>25.036618020201601</c:v>
                </c:pt>
                <c:pt idx="210">
                  <c:v>25.036793226039801</c:v>
                </c:pt>
                <c:pt idx="211">
                  <c:v>25.036968431878002</c:v>
                </c:pt>
                <c:pt idx="212">
                  <c:v>25.037143637716198</c:v>
                </c:pt>
                <c:pt idx="213">
                  <c:v>25.037318843554399</c:v>
                </c:pt>
                <c:pt idx="214">
                  <c:v>25.037494049392599</c:v>
                </c:pt>
                <c:pt idx="215">
                  <c:v>25.0376692552307</c:v>
                </c:pt>
                <c:pt idx="216">
                  <c:v>25.0378444610689</c:v>
                </c:pt>
                <c:pt idx="217">
                  <c:v>25.038019666907001</c:v>
                </c:pt>
                <c:pt idx="218">
                  <c:v>25.038194872745098</c:v>
                </c:pt>
                <c:pt idx="219">
                  <c:v>25.038370078583299</c:v>
                </c:pt>
                <c:pt idx="220">
                  <c:v>25.038545284421399</c:v>
                </c:pt>
                <c:pt idx="221">
                  <c:v>25.038720490259401</c:v>
                </c:pt>
                <c:pt idx="222">
                  <c:v>25.038895696097502</c:v>
                </c:pt>
                <c:pt idx="223">
                  <c:v>25.039070901935599</c:v>
                </c:pt>
                <c:pt idx="224">
                  <c:v>25.0392461077736</c:v>
                </c:pt>
                <c:pt idx="225">
                  <c:v>25.039421313611602</c:v>
                </c:pt>
                <c:pt idx="226">
                  <c:v>25.039596519449599</c:v>
                </c:pt>
                <c:pt idx="227">
                  <c:v>25.039771725287601</c:v>
                </c:pt>
                <c:pt idx="228">
                  <c:v>25.039946931125499</c:v>
                </c:pt>
                <c:pt idx="229">
                  <c:v>25.040122136963401</c:v>
                </c:pt>
                <c:pt idx="230">
                  <c:v>25.040297342801299</c:v>
                </c:pt>
                <c:pt idx="231">
                  <c:v>25.040472548639201</c:v>
                </c:pt>
                <c:pt idx="232">
                  <c:v>25.040647754477</c:v>
                </c:pt>
                <c:pt idx="233">
                  <c:v>25.040822960314799</c:v>
                </c:pt>
                <c:pt idx="234">
                  <c:v>25.040998166152601</c:v>
                </c:pt>
                <c:pt idx="235">
                  <c:v>25.0411733719903</c:v>
                </c:pt>
                <c:pt idx="236">
                  <c:v>25.041348577828</c:v>
                </c:pt>
                <c:pt idx="237">
                  <c:v>25.0415237836656</c:v>
                </c:pt>
                <c:pt idx="238">
                  <c:v>25.0416989895032</c:v>
                </c:pt>
                <c:pt idx="239">
                  <c:v>25.0418741953408</c:v>
                </c:pt>
                <c:pt idx="240">
                  <c:v>25.0420494011783</c:v>
                </c:pt>
                <c:pt idx="241">
                  <c:v>25.042224607015701</c:v>
                </c:pt>
                <c:pt idx="242">
                  <c:v>25.042399812853098</c:v>
                </c:pt>
                <c:pt idx="243">
                  <c:v>25.0425750186904</c:v>
                </c:pt>
                <c:pt idx="244">
                  <c:v>25.042750224527701</c:v>
                </c:pt>
                <c:pt idx="245">
                  <c:v>25.0429254303649</c:v>
                </c:pt>
                <c:pt idx="246">
                  <c:v>25.043100636201999</c:v>
                </c:pt>
                <c:pt idx="247">
                  <c:v>25.043275842039101</c:v>
                </c:pt>
                <c:pt idx="248">
                  <c:v>25.043451047876101</c:v>
                </c:pt>
                <c:pt idx="249">
                  <c:v>25.043626253713001</c:v>
                </c:pt>
                <c:pt idx="250">
                  <c:v>25.043801459549801</c:v>
                </c:pt>
                <c:pt idx="251">
                  <c:v>25.043976665386499</c:v>
                </c:pt>
                <c:pt idx="252">
                  <c:v>25.0441518712231</c:v>
                </c:pt>
                <c:pt idx="253">
                  <c:v>25.044327077059702</c:v>
                </c:pt>
                <c:pt idx="254">
                  <c:v>25.044502282896101</c:v>
                </c:pt>
                <c:pt idx="255">
                  <c:v>25.0446774887324</c:v>
                </c:pt>
                <c:pt idx="256">
                  <c:v>25.044852694568601</c:v>
                </c:pt>
                <c:pt idx="257">
                  <c:v>25.045027900404701</c:v>
                </c:pt>
                <c:pt idx="258">
                  <c:v>25.045203106240599</c:v>
                </c:pt>
                <c:pt idx="259">
                  <c:v>25.045378312076402</c:v>
                </c:pt>
                <c:pt idx="260">
                  <c:v>25.045553517912101</c:v>
                </c:pt>
                <c:pt idx="261">
                  <c:v>25.045728723747601</c:v>
                </c:pt>
                <c:pt idx="262">
                  <c:v>25.045903929583002</c:v>
                </c:pt>
                <c:pt idx="263">
                  <c:v>25.0460791354182</c:v>
                </c:pt>
                <c:pt idx="264">
                  <c:v>25.046254341253199</c:v>
                </c:pt>
                <c:pt idx="265">
                  <c:v>25.046429547088099</c:v>
                </c:pt>
                <c:pt idx="266">
                  <c:v>25.0466047529228</c:v>
                </c:pt>
                <c:pt idx="267">
                  <c:v>25.046779958757298</c:v>
                </c:pt>
                <c:pt idx="268">
                  <c:v>25.046955164591498</c:v>
                </c:pt>
                <c:pt idx="269">
                  <c:v>25.047130370425599</c:v>
                </c:pt>
                <c:pt idx="270">
                  <c:v>25.0473055762595</c:v>
                </c:pt>
                <c:pt idx="271">
                  <c:v>25.0474807820931</c:v>
                </c:pt>
                <c:pt idx="272">
                  <c:v>25.0476559879265</c:v>
                </c:pt>
                <c:pt idx="273">
                  <c:v>25.047831193759599</c:v>
                </c:pt>
                <c:pt idx="274">
                  <c:v>25.048006399592499</c:v>
                </c:pt>
                <c:pt idx="275">
                  <c:v>25.0481816054251</c:v>
                </c:pt>
                <c:pt idx="276">
                  <c:v>25.048356811257399</c:v>
                </c:pt>
                <c:pt idx="277">
                  <c:v>25.0485320170894</c:v>
                </c:pt>
                <c:pt idx="278">
                  <c:v>25.048707222921099</c:v>
                </c:pt>
                <c:pt idx="279">
                  <c:v>25.048882428752499</c:v>
                </c:pt>
                <c:pt idx="280">
                  <c:v>25.049057634583601</c:v>
                </c:pt>
                <c:pt idx="281">
                  <c:v>25.049232840414302</c:v>
                </c:pt>
                <c:pt idx="282">
                  <c:v>25.0494080462447</c:v>
                </c:pt>
                <c:pt idx="283">
                  <c:v>25.049583252074701</c:v>
                </c:pt>
                <c:pt idx="284">
                  <c:v>25.0497584579043</c:v>
                </c:pt>
                <c:pt idx="285">
                  <c:v>25.049933663733501</c:v>
                </c:pt>
                <c:pt idx="286">
                  <c:v>25.050108869562301</c:v>
                </c:pt>
                <c:pt idx="287">
                  <c:v>25.0502840753906</c:v>
                </c:pt>
                <c:pt idx="288">
                  <c:v>25.050459281218501</c:v>
                </c:pt>
                <c:pt idx="289">
                  <c:v>25.050634487045901</c:v>
                </c:pt>
                <c:pt idx="290">
                  <c:v>25.0508096928729</c:v>
                </c:pt>
                <c:pt idx="291">
                  <c:v>25.050984898699301</c:v>
                </c:pt>
                <c:pt idx="292">
                  <c:v>25.051160104525199</c:v>
                </c:pt>
                <c:pt idx="293">
                  <c:v>25.051335310350598</c:v>
                </c:pt>
                <c:pt idx="294">
                  <c:v>25.051510516175401</c:v>
                </c:pt>
                <c:pt idx="295">
                  <c:v>25.0516857219997</c:v>
                </c:pt>
                <c:pt idx="296">
                  <c:v>25.051860927823299</c:v>
                </c:pt>
                <c:pt idx="297">
                  <c:v>25.0520361336463</c:v>
                </c:pt>
                <c:pt idx="298">
                  <c:v>25.052211339468698</c:v>
                </c:pt>
                <c:pt idx="299">
                  <c:v>25.0523865452904</c:v>
                </c:pt>
                <c:pt idx="300">
                  <c:v>25.052561751111401</c:v>
                </c:pt>
                <c:pt idx="301">
                  <c:v>25.052736956931799</c:v>
                </c:pt>
                <c:pt idx="302">
                  <c:v>25.052912162751301</c:v>
                </c:pt>
                <c:pt idx="303">
                  <c:v>25.0530873685702</c:v>
                </c:pt>
                <c:pt idx="304">
                  <c:v>25.053262574388199</c:v>
                </c:pt>
                <c:pt idx="305">
                  <c:v>25.0534377802054</c:v>
                </c:pt>
                <c:pt idx="306">
                  <c:v>25.0536129860218</c:v>
                </c:pt>
                <c:pt idx="307">
                  <c:v>25.053788191837398</c:v>
                </c:pt>
                <c:pt idx="308">
                  <c:v>25.053963397652002</c:v>
                </c:pt>
                <c:pt idx="309">
                  <c:v>25.054138603465699</c:v>
                </c:pt>
                <c:pt idx="310">
                  <c:v>25.054313809278501</c:v>
                </c:pt>
                <c:pt idx="311">
                  <c:v>25.054489015090301</c:v>
                </c:pt>
                <c:pt idx="312">
                  <c:v>25.054664220901099</c:v>
                </c:pt>
                <c:pt idx="313">
                  <c:v>25.054839426710799</c:v>
                </c:pt>
                <c:pt idx="314">
                  <c:v>25.055014632519502</c:v>
                </c:pt>
                <c:pt idx="315">
                  <c:v>25.055189838327099</c:v>
                </c:pt>
                <c:pt idx="316">
                  <c:v>25.055365044133499</c:v>
                </c:pt>
                <c:pt idx="317">
                  <c:v>25.055540249938801</c:v>
                </c:pt>
                <c:pt idx="318">
                  <c:v>25.055715455742899</c:v>
                </c:pt>
                <c:pt idx="319">
                  <c:v>25.0558906615457</c:v>
                </c:pt>
                <c:pt idx="320">
                  <c:v>25.0560658673473</c:v>
                </c:pt>
                <c:pt idx="321">
                  <c:v>25.0562410731475</c:v>
                </c:pt>
                <c:pt idx="322">
                  <c:v>25.056416278946401</c:v>
                </c:pt>
                <c:pt idx="323">
                  <c:v>25.056591484743901</c:v>
                </c:pt>
                <c:pt idx="324">
                  <c:v>25.056766690539899</c:v>
                </c:pt>
                <c:pt idx="325">
                  <c:v>25.0569418963345</c:v>
                </c:pt>
                <c:pt idx="326">
                  <c:v>25.057117102127599</c:v>
                </c:pt>
                <c:pt idx="327">
                  <c:v>25.057292307919202</c:v>
                </c:pt>
                <c:pt idx="328">
                  <c:v>25.057467513709099</c:v>
                </c:pt>
                <c:pt idx="329">
                  <c:v>25.057642719497402</c:v>
                </c:pt>
                <c:pt idx="330">
                  <c:v>25.057817925283999</c:v>
                </c:pt>
                <c:pt idx="331">
                  <c:v>25.057993131068901</c:v>
                </c:pt>
                <c:pt idx="332">
                  <c:v>25.058168336851999</c:v>
                </c:pt>
                <c:pt idx="333">
                  <c:v>25.058343542633299</c:v>
                </c:pt>
                <c:pt idx="334">
                  <c:v>25.058518748412698</c:v>
                </c:pt>
                <c:pt idx="335">
                  <c:v>25.058693954190201</c:v>
                </c:pt>
                <c:pt idx="336">
                  <c:v>25.058869159965798</c:v>
                </c:pt>
                <c:pt idx="337">
                  <c:v>25.0590443657393</c:v>
                </c:pt>
                <c:pt idx="338">
                  <c:v>25.059219571510699</c:v>
                </c:pt>
                <c:pt idx="339">
                  <c:v>25.059394777280101</c:v>
                </c:pt>
                <c:pt idx="340">
                  <c:v>25.059569983047201</c:v>
                </c:pt>
                <c:pt idx="341">
                  <c:v>25.059745188812201</c:v>
                </c:pt>
                <c:pt idx="342">
                  <c:v>25.059920394574799</c:v>
                </c:pt>
                <c:pt idx="343">
                  <c:v>25.060095600335099</c:v>
                </c:pt>
                <c:pt idx="344">
                  <c:v>25.060270806093001</c:v>
                </c:pt>
                <c:pt idx="345">
                  <c:v>25.060446011848398</c:v>
                </c:pt>
                <c:pt idx="346">
                  <c:v>25.060621217601401</c:v>
                </c:pt>
                <c:pt idx="347">
                  <c:v>25.0607964233517</c:v>
                </c:pt>
                <c:pt idx="348">
                  <c:v>25.060971629099502</c:v>
                </c:pt>
                <c:pt idx="349">
                  <c:v>25.0611468348445</c:v>
                </c:pt>
                <c:pt idx="350">
                  <c:v>25.061322040586699</c:v>
                </c:pt>
                <c:pt idx="351">
                  <c:v>25.061497246326201</c:v>
                </c:pt>
                <c:pt idx="352">
                  <c:v>25.061672452062702</c:v>
                </c:pt>
                <c:pt idx="353">
                  <c:v>25.061847657796299</c:v>
                </c:pt>
                <c:pt idx="354">
                  <c:v>25.062022863526899</c:v>
                </c:pt>
                <c:pt idx="355">
                  <c:v>25.0621980692543</c:v>
                </c:pt>
                <c:pt idx="356">
                  <c:v>25.062373274978601</c:v>
                </c:pt>
                <c:pt idx="357">
                  <c:v>25.0625484806997</c:v>
                </c:pt>
                <c:pt idx="358">
                  <c:v>25.062723686417499</c:v>
                </c:pt>
                <c:pt idx="359">
                  <c:v>25.062898892131798</c:v>
                </c:pt>
                <c:pt idx="360">
                  <c:v>25.063074097842801</c:v>
                </c:pt>
                <c:pt idx="361">
                  <c:v>25.063249303550201</c:v>
                </c:pt>
                <c:pt idx="362">
                  <c:v>25.063424509253998</c:v>
                </c:pt>
                <c:pt idx="363">
                  <c:v>25.063599714954101</c:v>
                </c:pt>
                <c:pt idx="364">
                  <c:v>25.063774920650499</c:v>
                </c:pt>
                <c:pt idx="365">
                  <c:v>25.063950126342998</c:v>
                </c:pt>
                <c:pt idx="366">
                  <c:v>25.064125332031701</c:v>
                </c:pt>
                <c:pt idx="367">
                  <c:v>25.064300537716299</c:v>
                </c:pt>
                <c:pt idx="368">
                  <c:v>25.064475743396802</c:v>
                </c:pt>
                <c:pt idx="369">
                  <c:v>25.064650949073201</c:v>
                </c:pt>
                <c:pt idx="370">
                  <c:v>25.064826154745401</c:v>
                </c:pt>
                <c:pt idx="371">
                  <c:v>25.065001360413198</c:v>
                </c:pt>
                <c:pt idx="372">
                  <c:v>25.065176566076499</c:v>
                </c:pt>
                <c:pt idx="373">
                  <c:v>25.065351771735401</c:v>
                </c:pt>
                <c:pt idx="374">
                  <c:v>25.065526977389698</c:v>
                </c:pt>
                <c:pt idx="375">
                  <c:v>25.065702183039299</c:v>
                </c:pt>
                <c:pt idx="376">
                  <c:v>25.065877388684001</c:v>
                </c:pt>
                <c:pt idx="377">
                  <c:v>25.066052594323999</c:v>
                </c:pt>
                <c:pt idx="378">
                  <c:v>25.066227799958899</c:v>
                </c:pt>
                <c:pt idx="379">
                  <c:v>25.0664030055888</c:v>
                </c:pt>
                <c:pt idx="380">
                  <c:v>25.066578211213599</c:v>
                </c:pt>
                <c:pt idx="381">
                  <c:v>25.066753416832999</c:v>
                </c:pt>
                <c:pt idx="382">
                  <c:v>25.066928622447101</c:v>
                </c:pt>
                <c:pt idx="383">
                  <c:v>25.067103828055799</c:v>
                </c:pt>
                <c:pt idx="384">
                  <c:v>25.067279033658899</c:v>
                </c:pt>
                <c:pt idx="385">
                  <c:v>25.067454239256399</c:v>
                </c:pt>
                <c:pt idx="386">
                  <c:v>25.067629444847999</c:v>
                </c:pt>
                <c:pt idx="387">
                  <c:v>25.067804650433899</c:v>
                </c:pt>
                <c:pt idx="388">
                  <c:v>25.0679798560137</c:v>
                </c:pt>
                <c:pt idx="389">
                  <c:v>25.0681550615875</c:v>
                </c:pt>
                <c:pt idx="390">
                  <c:v>25.068330267155002</c:v>
                </c:pt>
                <c:pt idx="391">
                  <c:v>25.0685054727163</c:v>
                </c:pt>
                <c:pt idx="392">
                  <c:v>25.0686806782711</c:v>
                </c:pt>
                <c:pt idx="393">
                  <c:v>25.068855883819499</c:v>
                </c:pt>
                <c:pt idx="394">
                  <c:v>25.0690310893612</c:v>
                </c:pt>
                <c:pt idx="395">
                  <c:v>25.069206294896102</c:v>
                </c:pt>
                <c:pt idx="396">
                  <c:v>25.0693815004242</c:v>
                </c:pt>
                <c:pt idx="397">
                  <c:v>25.069556705945299</c:v>
                </c:pt>
                <c:pt idx="398">
                  <c:v>25.0697319114593</c:v>
                </c:pt>
                <c:pt idx="399">
                  <c:v>25.0699071169661</c:v>
                </c:pt>
                <c:pt idx="400">
                  <c:v>25.070082322465499</c:v>
                </c:pt>
                <c:pt idx="401">
                  <c:v>25.070257527957502</c:v>
                </c:pt>
                <c:pt idx="402">
                  <c:v>25.070432733441798</c:v>
                </c:pt>
                <c:pt idx="403">
                  <c:v>25.070607938918499</c:v>
                </c:pt>
                <c:pt idx="404">
                  <c:v>25.070783144387299</c:v>
                </c:pt>
                <c:pt idx="405">
                  <c:v>25.070958349848201</c:v>
                </c:pt>
                <c:pt idx="406">
                  <c:v>25.071133555301</c:v>
                </c:pt>
                <c:pt idx="407">
                  <c:v>25.071308760745499</c:v>
                </c:pt>
                <c:pt idx="408">
                  <c:v>25.071483966181699</c:v>
                </c:pt>
                <c:pt idx="409">
                  <c:v>25.0716591716095</c:v>
                </c:pt>
                <c:pt idx="410">
                  <c:v>25.071834377028502</c:v>
                </c:pt>
                <c:pt idx="411">
                  <c:v>25.072009582438898</c:v>
                </c:pt>
                <c:pt idx="412">
                  <c:v>25.072184787840399</c:v>
                </c:pt>
                <c:pt idx="413">
                  <c:v>25.072359993232801</c:v>
                </c:pt>
                <c:pt idx="414">
                  <c:v>25.072535198616102</c:v>
                </c:pt>
                <c:pt idx="415">
                  <c:v>25.072710403990001</c:v>
                </c:pt>
                <c:pt idx="416">
                  <c:v>25.0728856093546</c:v>
                </c:pt>
                <c:pt idx="417">
                  <c:v>25.0730608147095</c:v>
                </c:pt>
                <c:pt idx="418">
                  <c:v>25.073236020054701</c:v>
                </c:pt>
                <c:pt idx="419">
                  <c:v>25.0734112253901</c:v>
                </c:pt>
                <c:pt idx="420">
                  <c:v>25.073586430715402</c:v>
                </c:pt>
                <c:pt idx="421">
                  <c:v>25.0737616360306</c:v>
                </c:pt>
                <c:pt idx="422">
                  <c:v>25.073936841335399</c:v>
                </c:pt>
                <c:pt idx="423">
                  <c:v>25.0741120466298</c:v>
                </c:pt>
                <c:pt idx="424">
                  <c:v>25.074287251913599</c:v>
                </c:pt>
                <c:pt idx="425">
                  <c:v>25.074462457186598</c:v>
                </c:pt>
                <c:pt idx="426">
                  <c:v>25.074637662448701</c:v>
                </c:pt>
                <c:pt idx="427">
                  <c:v>25.074812867699698</c:v>
                </c:pt>
                <c:pt idx="428">
                  <c:v>25.074988072939501</c:v>
                </c:pt>
                <c:pt idx="429">
                  <c:v>25.075163278167899</c:v>
                </c:pt>
                <c:pt idx="430">
                  <c:v>25.075338483384801</c:v>
                </c:pt>
                <c:pt idx="431">
                  <c:v>25.07551368859</c:v>
                </c:pt>
                <c:pt idx="432">
                  <c:v>25.075688893783301</c:v>
                </c:pt>
                <c:pt idx="433">
                  <c:v>25.075864098964601</c:v>
                </c:pt>
                <c:pt idx="434">
                  <c:v>25.076039304133701</c:v>
                </c:pt>
                <c:pt idx="435">
                  <c:v>25.076214509290399</c:v>
                </c:pt>
                <c:pt idx="436">
                  <c:v>25.076389714434601</c:v>
                </c:pt>
                <c:pt idx="437">
                  <c:v>25.076564919566199</c:v>
                </c:pt>
                <c:pt idx="438">
                  <c:v>25.0767401246849</c:v>
                </c:pt>
                <c:pt idx="439">
                  <c:v>25.076915329790602</c:v>
                </c:pt>
                <c:pt idx="440">
                  <c:v>25.077090534883101</c:v>
                </c:pt>
                <c:pt idx="441">
                  <c:v>25.077265739962201</c:v>
                </c:pt>
                <c:pt idx="442">
                  <c:v>25.077440945027799</c:v>
                </c:pt>
                <c:pt idx="443">
                  <c:v>25.077616150079699</c:v>
                </c:pt>
                <c:pt idx="444">
                  <c:v>25.0777913551177</c:v>
                </c:pt>
                <c:pt idx="445">
                  <c:v>25.0779665601417</c:v>
                </c:pt>
                <c:pt idx="446">
                  <c:v>25.0781417651514</c:v>
                </c:pt>
                <c:pt idx="447">
                  <c:v>25.078316970146801</c:v>
                </c:pt>
                <c:pt idx="448">
                  <c:v>25.078492175127501</c:v>
                </c:pt>
                <c:pt idx="449">
                  <c:v>25.0786673800934</c:v>
                </c:pt>
                <c:pt idx="450">
                  <c:v>25.078842585044399</c:v>
                </c:pt>
                <c:pt idx="451">
                  <c:v>25.079017789980298</c:v>
                </c:pt>
                <c:pt idx="452">
                  <c:v>25.079192994900801</c:v>
                </c:pt>
                <c:pt idx="453">
                  <c:v>25.079368199805799</c:v>
                </c:pt>
                <c:pt idx="454">
                  <c:v>25.079543404695102</c:v>
                </c:pt>
                <c:pt idx="455">
                  <c:v>25.079718609568602</c:v>
                </c:pt>
                <c:pt idx="456">
                  <c:v>25.079893814426001</c:v>
                </c:pt>
                <c:pt idx="457">
                  <c:v>25.0800690192671</c:v>
                </c:pt>
                <c:pt idx="458">
                  <c:v>25.0802442240917</c:v>
                </c:pt>
                <c:pt idx="459">
                  <c:v>25.080419428899699</c:v>
                </c:pt>
                <c:pt idx="460">
                  <c:v>25.0805946336909</c:v>
                </c:pt>
                <c:pt idx="461">
                  <c:v>25.080769838464999</c:v>
                </c:pt>
                <c:pt idx="462">
                  <c:v>25.080945043221899</c:v>
                </c:pt>
                <c:pt idx="463">
                  <c:v>25.081120247961401</c:v>
                </c:pt>
                <c:pt idx="464">
                  <c:v>25.0812954526832</c:v>
                </c:pt>
                <c:pt idx="465">
                  <c:v>25.0814706573872</c:v>
                </c:pt>
                <c:pt idx="466">
                  <c:v>25.081645862073199</c:v>
                </c:pt>
                <c:pt idx="467">
                  <c:v>25.081821066741</c:v>
                </c:pt>
                <c:pt idx="468">
                  <c:v>25.081996271390398</c:v>
                </c:pt>
                <c:pt idx="469">
                  <c:v>25.082171476021099</c:v>
                </c:pt>
                <c:pt idx="470">
                  <c:v>25.082346680632899</c:v>
                </c:pt>
                <c:pt idx="471">
                  <c:v>25.082521885225798</c:v>
                </c:pt>
                <c:pt idx="472">
                  <c:v>25.0826970897993</c:v>
                </c:pt>
                <c:pt idx="473">
                  <c:v>25.0828722943535</c:v>
                </c:pt>
                <c:pt idx="474">
                  <c:v>25.0830474988879</c:v>
                </c:pt>
                <c:pt idx="475">
                  <c:v>25.083222703402502</c:v>
                </c:pt>
                <c:pt idx="476">
                  <c:v>25.083397907897002</c:v>
                </c:pt>
                <c:pt idx="477">
                  <c:v>25.083573112371099</c:v>
                </c:pt>
                <c:pt idx="478">
                  <c:v>25.083748316824799</c:v>
                </c:pt>
                <c:pt idx="479">
                  <c:v>25.083923521257798</c:v>
                </c:pt>
                <c:pt idx="480">
                  <c:v>25.084098725669801</c:v>
                </c:pt>
                <c:pt idx="481">
                  <c:v>25.084273930060601</c:v>
                </c:pt>
                <c:pt idx="482">
                  <c:v>25.084449134430098</c:v>
                </c:pt>
                <c:pt idx="483">
                  <c:v>25.0846243387779</c:v>
                </c:pt>
                <c:pt idx="484">
                  <c:v>25.084799543104001</c:v>
                </c:pt>
                <c:pt idx="485">
                  <c:v>25.084974747408001</c:v>
                </c:pt>
                <c:pt idx="486">
                  <c:v>25.0851499516898</c:v>
                </c:pt>
                <c:pt idx="487">
                  <c:v>25.085325155949</c:v>
                </c:pt>
                <c:pt idx="488">
                  <c:v>25.085500360185598</c:v>
                </c:pt>
                <c:pt idx="489">
                  <c:v>25.085675564399299</c:v>
                </c:pt>
                <c:pt idx="490">
                  <c:v>25.0858507685898</c:v>
                </c:pt>
                <c:pt idx="491">
                  <c:v>25.0860259727569</c:v>
                </c:pt>
                <c:pt idx="492">
                  <c:v>25.086201176900399</c:v>
                </c:pt>
                <c:pt idx="493">
                  <c:v>25.086376381020099</c:v>
                </c:pt>
                <c:pt idx="494">
                  <c:v>25.0865515851157</c:v>
                </c:pt>
                <c:pt idx="495">
                  <c:v>25.086726789187001</c:v>
                </c:pt>
                <c:pt idx="496">
                  <c:v>25.086901993233798</c:v>
                </c:pt>
                <c:pt idx="497">
                  <c:v>25.087077197255802</c:v>
                </c:pt>
                <c:pt idx="498">
                  <c:v>25.087252401252901</c:v>
                </c:pt>
                <c:pt idx="499">
                  <c:v>25.0874276052247</c:v>
                </c:pt>
                <c:pt idx="500">
                  <c:v>25.087602809171099</c:v>
                </c:pt>
                <c:pt idx="501">
                  <c:v>25.0877780130918</c:v>
                </c:pt>
                <c:pt idx="502">
                  <c:v>25.087953216986499</c:v>
                </c:pt>
                <c:pt idx="503">
                  <c:v>25.088128420855099</c:v>
                </c:pt>
                <c:pt idx="504">
                  <c:v>25.0883036246972</c:v>
                </c:pt>
                <c:pt idx="505">
                  <c:v>25.088478828512802</c:v>
                </c:pt>
                <c:pt idx="506">
                  <c:v>25.088654032301399</c:v>
                </c:pt>
                <c:pt idx="507">
                  <c:v>25.088829236062899</c:v>
                </c:pt>
                <c:pt idx="508">
                  <c:v>25.089004439797002</c:v>
                </c:pt>
                <c:pt idx="509">
                  <c:v>25.089179643503599</c:v>
                </c:pt>
                <c:pt idx="510">
                  <c:v>25.0893548471822</c:v>
                </c:pt>
                <c:pt idx="511">
                  <c:v>25.089530050832799</c:v>
                </c:pt>
                <c:pt idx="512">
                  <c:v>25.089705254455001</c:v>
                </c:pt>
                <c:pt idx="513">
                  <c:v>25.089880458048601</c:v>
                </c:pt>
                <c:pt idx="514">
                  <c:v>25.090055661613398</c:v>
                </c:pt>
                <c:pt idx="515">
                  <c:v>25.090230865149099</c:v>
                </c:pt>
                <c:pt idx="516">
                  <c:v>25.090406068655501</c:v>
                </c:pt>
                <c:pt idx="517">
                  <c:v>25.090581272132201</c:v>
                </c:pt>
                <c:pt idx="518">
                  <c:v>25.090756475579202</c:v>
                </c:pt>
                <c:pt idx="519">
                  <c:v>25.090931678996</c:v>
                </c:pt>
                <c:pt idx="520">
                  <c:v>25.091106882382501</c:v>
                </c:pt>
                <c:pt idx="521">
                  <c:v>25.091282085738499</c:v>
                </c:pt>
                <c:pt idx="522">
                  <c:v>25.091457289063602</c:v>
                </c:pt>
                <c:pt idx="523">
                  <c:v>25.091632492357501</c:v>
                </c:pt>
                <c:pt idx="524">
                  <c:v>25.091807695620101</c:v>
                </c:pt>
                <c:pt idx="525">
                  <c:v>25.091982898851199</c:v>
                </c:pt>
                <c:pt idx="526">
                  <c:v>25.092158102050298</c:v>
                </c:pt>
                <c:pt idx="527">
                  <c:v>25.092333305217299</c:v>
                </c:pt>
                <c:pt idx="528">
                  <c:v>25.092508508352001</c:v>
                </c:pt>
                <c:pt idx="529">
                  <c:v>25.092683711453901</c:v>
                </c:pt>
                <c:pt idx="530">
                  <c:v>25.092858914522999</c:v>
                </c:pt>
                <c:pt idx="531">
                  <c:v>25.093034117559</c:v>
                </c:pt>
                <c:pt idx="532">
                  <c:v>25.093209320561499</c:v>
                </c:pt>
                <c:pt idx="533">
                  <c:v>25.0933845235303</c:v>
                </c:pt>
                <c:pt idx="534">
                  <c:v>25.093559726465202</c:v>
                </c:pt>
                <c:pt idx="535">
                  <c:v>25.093734929365901</c:v>
                </c:pt>
                <c:pt idx="536">
                  <c:v>25.0939101322321</c:v>
                </c:pt>
                <c:pt idx="537">
                  <c:v>25.0940853350635</c:v>
                </c:pt>
                <c:pt idx="538">
                  <c:v>25.094260537859999</c:v>
                </c:pt>
                <c:pt idx="539">
                  <c:v>25.094435740621201</c:v>
                </c:pt>
                <c:pt idx="540">
                  <c:v>25.0946109433469</c:v>
                </c:pt>
                <c:pt idx="541">
                  <c:v>25.0947861460367</c:v>
                </c:pt>
                <c:pt idx="542">
                  <c:v>25.0949613486905</c:v>
                </c:pt>
                <c:pt idx="543">
                  <c:v>25.095136551307998</c:v>
                </c:pt>
                <c:pt idx="544">
                  <c:v>25.095311753888801</c:v>
                </c:pt>
                <c:pt idx="545">
                  <c:v>25.095486956432801</c:v>
                </c:pt>
                <c:pt idx="546">
                  <c:v>25.0956621589396</c:v>
                </c:pt>
                <c:pt idx="547">
                  <c:v>25.095837361409</c:v>
                </c:pt>
                <c:pt idx="548">
                  <c:v>25.096012563840802</c:v>
                </c:pt>
                <c:pt idx="549">
                  <c:v>25.0961877662345</c:v>
                </c:pt>
                <c:pt idx="550">
                  <c:v>25.09636296859</c:v>
                </c:pt>
                <c:pt idx="551">
                  <c:v>25.096538170907099</c:v>
                </c:pt>
                <c:pt idx="552">
                  <c:v>25.096713373185299</c:v>
                </c:pt>
                <c:pt idx="553">
                  <c:v>25.096888575424501</c:v>
                </c:pt>
                <c:pt idx="554">
                  <c:v>25.097063777624399</c:v>
                </c:pt>
                <c:pt idx="555">
                  <c:v>25.097238979784599</c:v>
                </c:pt>
                <c:pt idx="556">
                  <c:v>25.097414181904998</c:v>
                </c:pt>
                <c:pt idx="557">
                  <c:v>25.097589383985198</c:v>
                </c:pt>
                <c:pt idx="558">
                  <c:v>25.097764586025001</c:v>
                </c:pt>
                <c:pt idx="559">
                  <c:v>25.0979397880241</c:v>
                </c:pt>
                <c:pt idx="560">
                  <c:v>25.098114989982101</c:v>
                </c:pt>
                <c:pt idx="561">
                  <c:v>25.098290191898901</c:v>
                </c:pt>
                <c:pt idx="562">
                  <c:v>25.098465393774202</c:v>
                </c:pt>
                <c:pt idx="563">
                  <c:v>25.098640595607598</c:v>
                </c:pt>
                <c:pt idx="564">
                  <c:v>25.098815797398998</c:v>
                </c:pt>
                <c:pt idx="565">
                  <c:v>25.098990999147901</c:v>
                </c:pt>
                <c:pt idx="566">
                  <c:v>25.099166200854199</c:v>
                </c:pt>
                <c:pt idx="567">
                  <c:v>25.099341402517499</c:v>
                </c:pt>
                <c:pt idx="568">
                  <c:v>25.099516604137499</c:v>
                </c:pt>
                <c:pt idx="569">
                  <c:v>25.099691805714102</c:v>
                </c:pt>
                <c:pt idx="570">
                  <c:v>25.0998670072468</c:v>
                </c:pt>
                <c:pt idx="571">
                  <c:v>25.100042208735498</c:v>
                </c:pt>
                <c:pt idx="572">
                  <c:v>25.100217410179798</c:v>
                </c:pt>
                <c:pt idx="573">
                  <c:v>25.100392611579501</c:v>
                </c:pt>
                <c:pt idx="574">
                  <c:v>25.100567812934202</c:v>
                </c:pt>
                <c:pt idx="575">
                  <c:v>25.100743014243601</c:v>
                </c:pt>
                <c:pt idx="576">
                  <c:v>25.100918215507601</c:v>
                </c:pt>
                <c:pt idx="577">
                  <c:v>25.101093416725799</c:v>
                </c:pt>
                <c:pt idx="578">
                  <c:v>25.101268617897901</c:v>
                </c:pt>
                <c:pt idx="579">
                  <c:v>25.101443819023601</c:v>
                </c:pt>
                <c:pt idx="580">
                  <c:v>25.101619020102699</c:v>
                </c:pt>
                <c:pt idx="581">
                  <c:v>25.101794221134799</c:v>
                </c:pt>
                <c:pt idx="582">
                  <c:v>25.101969422119701</c:v>
                </c:pt>
                <c:pt idx="583">
                  <c:v>25.102144623057001</c:v>
                </c:pt>
                <c:pt idx="584">
                  <c:v>25.102319823946502</c:v>
                </c:pt>
                <c:pt idx="585">
                  <c:v>25.102495024787999</c:v>
                </c:pt>
                <c:pt idx="586">
                  <c:v>25.102670225581001</c:v>
                </c:pt>
                <c:pt idx="587">
                  <c:v>25.102845426325398</c:v>
                </c:pt>
                <c:pt idx="588">
                  <c:v>25.103020627020801</c:v>
                </c:pt>
                <c:pt idx="589">
                  <c:v>25.103195827666902</c:v>
                </c:pt>
                <c:pt idx="590">
                  <c:v>25.103371028263499</c:v>
                </c:pt>
                <c:pt idx="591">
                  <c:v>25.103546228810199</c:v>
                </c:pt>
                <c:pt idx="592">
                  <c:v>25.103721429306798</c:v>
                </c:pt>
                <c:pt idx="593">
                  <c:v>25.103896629752999</c:v>
                </c:pt>
                <c:pt idx="594">
                  <c:v>25.104071830148399</c:v>
                </c:pt>
                <c:pt idx="595">
                  <c:v>25.1042470304928</c:v>
                </c:pt>
                <c:pt idx="596">
                  <c:v>25.1044222307859</c:v>
                </c:pt>
                <c:pt idx="597">
                  <c:v>25.1045974310274</c:v>
                </c:pt>
                <c:pt idx="598">
                  <c:v>25.104772631216999</c:v>
                </c:pt>
                <c:pt idx="599">
                  <c:v>25.104947831354401</c:v>
                </c:pt>
                <c:pt idx="600">
                  <c:v>25.105123031439302</c:v>
                </c:pt>
                <c:pt idx="601">
                  <c:v>25.105298231471401</c:v>
                </c:pt>
                <c:pt idx="602">
                  <c:v>25.105473431450399</c:v>
                </c:pt>
                <c:pt idx="603">
                  <c:v>25.105648631376098</c:v>
                </c:pt>
                <c:pt idx="604">
                  <c:v>25.105823831248099</c:v>
                </c:pt>
                <c:pt idx="605">
                  <c:v>25.105999031066101</c:v>
                </c:pt>
                <c:pt idx="606">
                  <c:v>25.1061742308299</c:v>
                </c:pt>
                <c:pt idx="607">
                  <c:v>25.106349430539101</c:v>
                </c:pt>
                <c:pt idx="608">
                  <c:v>25.106524630193501</c:v>
                </c:pt>
                <c:pt idx="609">
                  <c:v>25.106699829792699</c:v>
                </c:pt>
                <c:pt idx="610">
                  <c:v>25.1068750293364</c:v>
                </c:pt>
                <c:pt idx="611">
                  <c:v>25.107050228824399</c:v>
                </c:pt>
                <c:pt idx="612">
                  <c:v>25.107225428256399</c:v>
                </c:pt>
                <c:pt idx="613">
                  <c:v>25.107400627632</c:v>
                </c:pt>
                <c:pt idx="614">
                  <c:v>25.107575826950999</c:v>
                </c:pt>
                <c:pt idx="615">
                  <c:v>25.107751026212998</c:v>
                </c:pt>
                <c:pt idx="616">
                  <c:v>25.107926225417799</c:v>
                </c:pt>
                <c:pt idx="617">
                  <c:v>25.108101424565099</c:v>
                </c:pt>
                <c:pt idx="618">
                  <c:v>25.108276623654501</c:v>
                </c:pt>
                <c:pt idx="619">
                  <c:v>25.108451822685701</c:v>
                </c:pt>
                <c:pt idx="620">
                  <c:v>25.108627021658599</c:v>
                </c:pt>
                <c:pt idx="621">
                  <c:v>25.108802220572699</c:v>
                </c:pt>
                <c:pt idx="622">
                  <c:v>25.108977419427799</c:v>
                </c:pt>
                <c:pt idx="623">
                  <c:v>25.109152618223501</c:v>
                </c:pt>
                <c:pt idx="624">
                  <c:v>25.109327816959599</c:v>
                </c:pt>
                <c:pt idx="625">
                  <c:v>25.109503015635699</c:v>
                </c:pt>
                <c:pt idx="626">
                  <c:v>25.109678214251701</c:v>
                </c:pt>
                <c:pt idx="627">
                  <c:v>25.109853412806999</c:v>
                </c:pt>
                <c:pt idx="628">
                  <c:v>25.110028611301601</c:v>
                </c:pt>
                <c:pt idx="629">
                  <c:v>25.110203809735001</c:v>
                </c:pt>
                <c:pt idx="630">
                  <c:v>25.1103790081069</c:v>
                </c:pt>
                <c:pt idx="631">
                  <c:v>25.110554206417099</c:v>
                </c:pt>
                <c:pt idx="632">
                  <c:v>25.1107294046653</c:v>
                </c:pt>
                <c:pt idx="633">
                  <c:v>25.1109046028511</c:v>
                </c:pt>
                <c:pt idx="634">
                  <c:v>25.111079800974299</c:v>
                </c:pt>
                <c:pt idx="635">
                  <c:v>25.1112549990345</c:v>
                </c:pt>
                <c:pt idx="636">
                  <c:v>25.111430197031499</c:v>
                </c:pt>
                <c:pt idx="637">
                  <c:v>25.111605394964901</c:v>
                </c:pt>
                <c:pt idx="638">
                  <c:v>25.111780592834499</c:v>
                </c:pt>
                <c:pt idx="639">
                  <c:v>25.111955790639801</c:v>
                </c:pt>
                <c:pt idx="640">
                  <c:v>25.112130988380802</c:v>
                </c:pt>
                <c:pt idx="641">
                  <c:v>25.112306186056902</c:v>
                </c:pt>
                <c:pt idx="642">
                  <c:v>25.112481383668001</c:v>
                </c:pt>
                <c:pt idx="643">
                  <c:v>25.112656581213798</c:v>
                </c:pt>
                <c:pt idx="644">
                  <c:v>25.112831778693799</c:v>
                </c:pt>
                <c:pt idx="645">
                  <c:v>25.113006976107901</c:v>
                </c:pt>
                <c:pt idx="646">
                  <c:v>25.113182173455701</c:v>
                </c:pt>
                <c:pt idx="647">
                  <c:v>25.1133573707369</c:v>
                </c:pt>
                <c:pt idx="648">
                  <c:v>25.1135325679512</c:v>
                </c:pt>
                <c:pt idx="649">
                  <c:v>25.113707765098301</c:v>
                </c:pt>
                <c:pt idx="650">
                  <c:v>25.113882962178</c:v>
                </c:pt>
                <c:pt idx="651">
                  <c:v>25.114058159189799</c:v>
                </c:pt>
                <c:pt idx="652">
                  <c:v>25.1142333561335</c:v>
                </c:pt>
                <c:pt idx="653">
                  <c:v>25.1144085530089</c:v>
                </c:pt>
                <c:pt idx="654">
                  <c:v>25.114583749815498</c:v>
                </c:pt>
                <c:pt idx="655">
                  <c:v>25.114758946553099</c:v>
                </c:pt>
                <c:pt idx="656">
                  <c:v>25.114934143221401</c:v>
                </c:pt>
                <c:pt idx="657">
                  <c:v>25.115109339820101</c:v>
                </c:pt>
                <c:pt idx="658">
                  <c:v>25.115284536348799</c:v>
                </c:pt>
                <c:pt idx="659">
                  <c:v>25.115459732807299</c:v>
                </c:pt>
                <c:pt idx="660">
                  <c:v>25.115634929195298</c:v>
                </c:pt>
                <c:pt idx="661">
                  <c:v>25.1158101255124</c:v>
                </c:pt>
                <c:pt idx="662">
                  <c:v>25.115985321758501</c:v>
                </c:pt>
                <c:pt idx="663">
                  <c:v>25.116160517933</c:v>
                </c:pt>
                <c:pt idx="664">
                  <c:v>25.116335714035799</c:v>
                </c:pt>
                <c:pt idx="665">
                  <c:v>25.116510910066602</c:v>
                </c:pt>
                <c:pt idx="666">
                  <c:v>25.116686106025</c:v>
                </c:pt>
                <c:pt idx="667">
                  <c:v>25.116861301910699</c:v>
                </c:pt>
                <c:pt idx="668">
                  <c:v>25.1170364977235</c:v>
                </c:pt>
                <c:pt idx="669">
                  <c:v>25.117211693462998</c:v>
                </c:pt>
                <c:pt idx="670">
                  <c:v>25.117386889128898</c:v>
                </c:pt>
                <c:pt idx="671">
                  <c:v>25.117562084721001</c:v>
                </c:pt>
                <c:pt idx="672">
                  <c:v>25.117737280238799</c:v>
                </c:pt>
                <c:pt idx="673">
                  <c:v>25.1179124756822</c:v>
                </c:pt>
                <c:pt idx="674">
                  <c:v>25.118087671050802</c:v>
                </c:pt>
                <c:pt idx="675">
                  <c:v>25.118262866344299</c:v>
                </c:pt>
                <c:pt idx="676">
                  <c:v>25.118438061562401</c:v>
                </c:pt>
                <c:pt idx="677">
                  <c:v>25.118613256704801</c:v>
                </c:pt>
                <c:pt idx="678">
                  <c:v>25.118788451771199</c:v>
                </c:pt>
                <c:pt idx="679">
                  <c:v>25.118963646761198</c:v>
                </c:pt>
                <c:pt idx="680">
                  <c:v>25.119138841674701</c:v>
                </c:pt>
                <c:pt idx="681">
                  <c:v>25.119314036511199</c:v>
                </c:pt>
                <c:pt idx="682">
                  <c:v>25.119489231270499</c:v>
                </c:pt>
                <c:pt idx="683">
                  <c:v>25.119664425952301</c:v>
                </c:pt>
                <c:pt idx="684">
                  <c:v>25.119839620556199</c:v>
                </c:pt>
                <c:pt idx="685">
                  <c:v>25.120014815082101</c:v>
                </c:pt>
                <c:pt idx="686">
                  <c:v>25.120190009529399</c:v>
                </c:pt>
                <c:pt idx="687">
                  <c:v>25.120365203898</c:v>
                </c:pt>
                <c:pt idx="688">
                  <c:v>25.1205403981876</c:v>
                </c:pt>
                <c:pt idx="689">
                  <c:v>25.120715592397801</c:v>
                </c:pt>
                <c:pt idx="690">
                  <c:v>25.120890786528399</c:v>
                </c:pt>
                <c:pt idx="691">
                  <c:v>25.121065980579001</c:v>
                </c:pt>
                <c:pt idx="692">
                  <c:v>25.1212411745494</c:v>
                </c:pt>
                <c:pt idx="693">
                  <c:v>25.121416368439199</c:v>
                </c:pt>
                <c:pt idx="694">
                  <c:v>25.121591562248099</c:v>
                </c:pt>
                <c:pt idx="695">
                  <c:v>25.121766755975798</c:v>
                </c:pt>
                <c:pt idx="696">
                  <c:v>25.121941949622101</c:v>
                </c:pt>
                <c:pt idx="697">
                  <c:v>25.1221171431865</c:v>
                </c:pt>
                <c:pt idx="698">
                  <c:v>25.122292336668899</c:v>
                </c:pt>
                <c:pt idx="699">
                  <c:v>25.122467530068999</c:v>
                </c:pt>
                <c:pt idx="700">
                  <c:v>25.122642723386299</c:v>
                </c:pt>
                <c:pt idx="701">
                  <c:v>25.122817916620601</c:v>
                </c:pt>
                <c:pt idx="702">
                  <c:v>25.122993109771599</c:v>
                </c:pt>
                <c:pt idx="703">
                  <c:v>25.123168302839101</c:v>
                </c:pt>
                <c:pt idx="704">
                  <c:v>25.123343495822599</c:v>
                </c:pt>
                <c:pt idx="705">
                  <c:v>25.123518688721902</c:v>
                </c:pt>
                <c:pt idx="706">
                  <c:v>25.123693881536799</c:v>
                </c:pt>
                <c:pt idx="707">
                  <c:v>25.1238690742668</c:v>
                </c:pt>
                <c:pt idx="708">
                  <c:v>25.124044266911699</c:v>
                </c:pt>
                <c:pt idx="709">
                  <c:v>25.124219459471199</c:v>
                </c:pt>
                <c:pt idx="710">
                  <c:v>25.124394651945</c:v>
                </c:pt>
                <c:pt idx="711">
                  <c:v>25.124569844332701</c:v>
                </c:pt>
                <c:pt idx="712">
                  <c:v>25.124745036634199</c:v>
                </c:pt>
                <c:pt idx="713">
                  <c:v>25.124920228849</c:v>
                </c:pt>
                <c:pt idx="714">
                  <c:v>25.125095420976901</c:v>
                </c:pt>
                <c:pt idx="715">
                  <c:v>25.125270613017499</c:v>
                </c:pt>
                <c:pt idx="716">
                  <c:v>25.125445804970699</c:v>
                </c:pt>
                <c:pt idx="717">
                  <c:v>25.125620996835998</c:v>
                </c:pt>
                <c:pt idx="718">
                  <c:v>25.125796188613201</c:v>
                </c:pt>
                <c:pt idx="719">
                  <c:v>25.125971380301898</c:v>
                </c:pt>
                <c:pt idx="720">
                  <c:v>25.126146571901899</c:v>
                </c:pt>
                <c:pt idx="721">
                  <c:v>25.1263217634129</c:v>
                </c:pt>
                <c:pt idx="722">
                  <c:v>25.1264969548346</c:v>
                </c:pt>
                <c:pt idx="723">
                  <c:v>25.126672146166602</c:v>
                </c:pt>
                <c:pt idx="724">
                  <c:v>25.126847337408702</c:v>
                </c:pt>
                <c:pt idx="725">
                  <c:v>25.127022528560499</c:v>
                </c:pt>
                <c:pt idx="726">
                  <c:v>25.127197719621801</c:v>
                </c:pt>
                <c:pt idx="727">
                  <c:v>25.1273729105923</c:v>
                </c:pt>
                <c:pt idx="728">
                  <c:v>25.127548101471699</c:v>
                </c:pt>
                <c:pt idx="729">
                  <c:v>25.127723292259599</c:v>
                </c:pt>
                <c:pt idx="730">
                  <c:v>25.1278984829557</c:v>
                </c:pt>
                <c:pt idx="731">
                  <c:v>25.1280736735599</c:v>
                </c:pt>
                <c:pt idx="732">
                  <c:v>25.128248864071601</c:v>
                </c:pt>
                <c:pt idx="733">
                  <c:v>25.1284240544908</c:v>
                </c:pt>
                <c:pt idx="734">
                  <c:v>25.128599244817</c:v>
                </c:pt>
                <c:pt idx="735">
                  <c:v>25.128774435050001</c:v>
                </c:pt>
                <c:pt idx="736">
                  <c:v>25.128949625189499</c:v>
                </c:pt>
                <c:pt idx="737">
                  <c:v>25.129124815235102</c:v>
                </c:pt>
                <c:pt idx="738">
                  <c:v>25.1293000051866</c:v>
                </c:pt>
                <c:pt idx="739">
                  <c:v>25.1294751950436</c:v>
                </c:pt>
                <c:pt idx="740">
                  <c:v>25.129650384805899</c:v>
                </c:pt>
                <c:pt idx="741">
                  <c:v>25.129825574473202</c:v>
                </c:pt>
                <c:pt idx="742">
                  <c:v>25.130000764045199</c:v>
                </c:pt>
                <c:pt idx="743">
                  <c:v>25.130175953521601</c:v>
                </c:pt>
                <c:pt idx="744">
                  <c:v>25.130351142902001</c:v>
                </c:pt>
                <c:pt idx="745">
                  <c:v>25.1305263321862</c:v>
                </c:pt>
                <c:pt idx="746">
                  <c:v>25.130701521373901</c:v>
                </c:pt>
                <c:pt idx="747">
                  <c:v>25.130876710464801</c:v>
                </c:pt>
                <c:pt idx="748">
                  <c:v>25.131051899458502</c:v>
                </c:pt>
                <c:pt idx="749">
                  <c:v>25.131227088354901</c:v>
                </c:pt>
                <c:pt idx="750">
                  <c:v>25.131402277153601</c:v>
                </c:pt>
                <c:pt idx="751">
                  <c:v>25.1315774658542</c:v>
                </c:pt>
                <c:pt idx="752">
                  <c:v>25.131752654456601</c:v>
                </c:pt>
                <c:pt idx="753">
                  <c:v>25.131927842960302</c:v>
                </c:pt>
                <c:pt idx="754">
                  <c:v>25.132103031365201</c:v>
                </c:pt>
                <c:pt idx="755">
                  <c:v>25.132278219670798</c:v>
                </c:pt>
                <c:pt idx="756">
                  <c:v>25.132453407877001</c:v>
                </c:pt>
                <c:pt idx="757">
                  <c:v>25.132628595983402</c:v>
                </c:pt>
                <c:pt idx="758">
                  <c:v>25.1328037839898</c:v>
                </c:pt>
                <c:pt idx="759">
                  <c:v>25.1329789718957</c:v>
                </c:pt>
                <c:pt idx="760">
                  <c:v>25.133154159701</c:v>
                </c:pt>
                <c:pt idx="761">
                  <c:v>25.133329347405301</c:v>
                </c:pt>
                <c:pt idx="762">
                  <c:v>25.133504535008399</c:v>
                </c:pt>
                <c:pt idx="763">
                  <c:v>25.1336797225099</c:v>
                </c:pt>
                <c:pt idx="764">
                  <c:v>25.133854909909601</c:v>
                </c:pt>
                <c:pt idx="765">
                  <c:v>25.134030097207098</c:v>
                </c:pt>
                <c:pt idx="766">
                  <c:v>25.134205284402199</c:v>
                </c:pt>
                <c:pt idx="767">
                  <c:v>25.134380471494602</c:v>
                </c:pt>
                <c:pt idx="768">
                  <c:v>25.134555658483901</c:v>
                </c:pt>
                <c:pt idx="769">
                  <c:v>25.134730845369901</c:v>
                </c:pt>
                <c:pt idx="770">
                  <c:v>25.134906032152301</c:v>
                </c:pt>
                <c:pt idx="771">
                  <c:v>25.135081218830798</c:v>
                </c:pt>
                <c:pt idx="772">
                  <c:v>25.135256405405102</c:v>
                </c:pt>
                <c:pt idx="773">
                  <c:v>25.135431591874902</c:v>
                </c:pt>
                <c:pt idx="774">
                  <c:v>25.1356067782399</c:v>
                </c:pt>
                <c:pt idx="775">
                  <c:v>25.135781964499799</c:v>
                </c:pt>
                <c:pt idx="776">
                  <c:v>25.135957150654399</c:v>
                </c:pt>
                <c:pt idx="777">
                  <c:v>25.136132336703302</c:v>
                </c:pt>
                <c:pt idx="778">
                  <c:v>25.136307522646199</c:v>
                </c:pt>
                <c:pt idx="779">
                  <c:v>25.136482708482902</c:v>
                </c:pt>
                <c:pt idx="780">
                  <c:v>25.136657894213101</c:v>
                </c:pt>
                <c:pt idx="781">
                  <c:v>25.1368330798364</c:v>
                </c:pt>
                <c:pt idx="782">
                  <c:v>25.137008265352598</c:v>
                </c:pt>
                <c:pt idx="783">
                  <c:v>25.137183450761299</c:v>
                </c:pt>
                <c:pt idx="784">
                  <c:v>25.137358636062402</c:v>
                </c:pt>
                <c:pt idx="785">
                  <c:v>25.137533821255499</c:v>
                </c:pt>
                <c:pt idx="786">
                  <c:v>25.137709006340302</c:v>
                </c:pt>
                <c:pt idx="787">
                  <c:v>25.137884191316498</c:v>
                </c:pt>
                <c:pt idx="788">
                  <c:v>25.138059376183801</c:v>
                </c:pt>
                <c:pt idx="789">
                  <c:v>25.138234560941999</c:v>
                </c:pt>
                <c:pt idx="790">
                  <c:v>25.1384097455907</c:v>
                </c:pt>
                <c:pt idx="791">
                  <c:v>25.138584930129699</c:v>
                </c:pt>
                <c:pt idx="792">
                  <c:v>25.1387601145586</c:v>
                </c:pt>
                <c:pt idx="793">
                  <c:v>25.1389352988772</c:v>
                </c:pt>
                <c:pt idx="794">
                  <c:v>25.139110483085201</c:v>
                </c:pt>
                <c:pt idx="795">
                  <c:v>25.139285667182399</c:v>
                </c:pt>
                <c:pt idx="796">
                  <c:v>25.139460851168302</c:v>
                </c:pt>
                <c:pt idx="797">
                  <c:v>25.139636035042699</c:v>
                </c:pt>
                <c:pt idx="798">
                  <c:v>25.139811218805399</c:v>
                </c:pt>
                <c:pt idx="799">
                  <c:v>25.139986402456099</c:v>
                </c:pt>
                <c:pt idx="800">
                  <c:v>25.140161585994299</c:v>
                </c:pt>
                <c:pt idx="801">
                  <c:v>25.140336769419999</c:v>
                </c:pt>
                <c:pt idx="802">
                  <c:v>25.140511952732702</c:v>
                </c:pt>
                <c:pt idx="803">
                  <c:v>25.1406871359323</c:v>
                </c:pt>
                <c:pt idx="804">
                  <c:v>25.1408623190183</c:v>
                </c:pt>
                <c:pt idx="805">
                  <c:v>25.141037501990599</c:v>
                </c:pt>
                <c:pt idx="806">
                  <c:v>25.1412126848487</c:v>
                </c:pt>
                <c:pt idx="807">
                  <c:v>25.141387867592599</c:v>
                </c:pt>
                <c:pt idx="808">
                  <c:v>25.141563050221801</c:v>
                </c:pt>
                <c:pt idx="809">
                  <c:v>25.141738232736</c:v>
                </c:pt>
                <c:pt idx="810">
                  <c:v>25.1419134151351</c:v>
                </c:pt>
                <c:pt idx="811">
                  <c:v>25.142088597418599</c:v>
                </c:pt>
                <c:pt idx="812">
                  <c:v>25.142263779586401</c:v>
                </c:pt>
                <c:pt idx="813">
                  <c:v>25.142438961638</c:v>
                </c:pt>
                <c:pt idx="814">
                  <c:v>25.1426141435734</c:v>
                </c:pt>
                <c:pt idx="815">
                  <c:v>25.142789325391998</c:v>
                </c:pt>
                <c:pt idx="816">
                  <c:v>25.142964507093801</c:v>
                </c:pt>
                <c:pt idx="817">
                  <c:v>25.1431396886783</c:v>
                </c:pt>
                <c:pt idx="818">
                  <c:v>25.1433148701453</c:v>
                </c:pt>
                <c:pt idx="819">
                  <c:v>25.143490051494599</c:v>
                </c:pt>
                <c:pt idx="820">
                  <c:v>25.143665232725699</c:v>
                </c:pt>
                <c:pt idx="821">
                  <c:v>25.1438404138386</c:v>
                </c:pt>
                <c:pt idx="822">
                  <c:v>25.144015594832702</c:v>
                </c:pt>
                <c:pt idx="823">
                  <c:v>25.144190775708001</c:v>
                </c:pt>
                <c:pt idx="824">
                  <c:v>25.144365956464</c:v>
                </c:pt>
                <c:pt idx="825">
                  <c:v>25.1445411371006</c:v>
                </c:pt>
                <c:pt idx="826">
                  <c:v>25.144716317617402</c:v>
                </c:pt>
                <c:pt idx="827">
                  <c:v>25.144891498014101</c:v>
                </c:pt>
                <c:pt idx="828">
                  <c:v>25.145066678290501</c:v>
                </c:pt>
                <c:pt idx="829">
                  <c:v>25.145241858446301</c:v>
                </c:pt>
                <c:pt idx="830">
                  <c:v>25.145417038481099</c:v>
                </c:pt>
                <c:pt idx="831">
                  <c:v>25.1455922183948</c:v>
                </c:pt>
                <c:pt idx="832">
                  <c:v>25.145767398187001</c:v>
                </c:pt>
                <c:pt idx="833">
                  <c:v>25.1459425778575</c:v>
                </c:pt>
                <c:pt idx="834">
                  <c:v>25.1461177574059</c:v>
                </c:pt>
                <c:pt idx="835">
                  <c:v>25.146292936832001</c:v>
                </c:pt>
                <c:pt idx="836">
                  <c:v>25.146468116135502</c:v>
                </c:pt>
                <c:pt idx="837">
                  <c:v>25.1466432953161</c:v>
                </c:pt>
                <c:pt idx="838">
                  <c:v>25.1468184743736</c:v>
                </c:pt>
                <c:pt idx="839">
                  <c:v>25.1469936533076</c:v>
                </c:pt>
                <c:pt idx="840">
                  <c:v>25.147168832117998</c:v>
                </c:pt>
                <c:pt idx="841">
                  <c:v>25.1473440108043</c:v>
                </c:pt>
                <c:pt idx="842">
                  <c:v>25.147519189366299</c:v>
                </c:pt>
                <c:pt idx="843">
                  <c:v>25.147694367803702</c:v>
                </c:pt>
                <c:pt idx="844">
                  <c:v>25.1478695461164</c:v>
                </c:pt>
                <c:pt idx="845">
                  <c:v>25.148044724303901</c:v>
                </c:pt>
                <c:pt idx="846">
                  <c:v>25.148219902366002</c:v>
                </c:pt>
                <c:pt idx="847">
                  <c:v>25.1483950803024</c:v>
                </c:pt>
                <c:pt idx="848">
                  <c:v>25.148570258112802</c:v>
                </c:pt>
                <c:pt idx="849">
                  <c:v>25.148745435797</c:v>
                </c:pt>
                <c:pt idx="850">
                  <c:v>25.148920613354701</c:v>
                </c:pt>
                <c:pt idx="851">
                  <c:v>25.149095790785601</c:v>
                </c:pt>
                <c:pt idx="852">
                  <c:v>25.1492709680894</c:v>
                </c:pt>
                <c:pt idx="853">
                  <c:v>25.149446145265902</c:v>
                </c:pt>
                <c:pt idx="854">
                  <c:v>25.149621322314701</c:v>
                </c:pt>
                <c:pt idx="855">
                  <c:v>25.149796499235698</c:v>
                </c:pt>
                <c:pt idx="856">
                  <c:v>25.1499716760284</c:v>
                </c:pt>
                <c:pt idx="857">
                  <c:v>25.1501468526927</c:v>
                </c:pt>
                <c:pt idx="858">
                  <c:v>25.150322029228199</c:v>
                </c:pt>
                <c:pt idx="859">
                  <c:v>25.1504972056347</c:v>
                </c:pt>
                <c:pt idx="860">
                  <c:v>25.1506723819119</c:v>
                </c:pt>
                <c:pt idx="861">
                  <c:v>25.150847558059599</c:v>
                </c:pt>
                <c:pt idx="862">
                  <c:v>25.151022734077401</c:v>
                </c:pt>
                <c:pt idx="863">
                  <c:v>25.151197909964999</c:v>
                </c:pt>
                <c:pt idx="864">
                  <c:v>25.151373085722302</c:v>
                </c:pt>
                <c:pt idx="865">
                  <c:v>25.1515482613488</c:v>
                </c:pt>
                <c:pt idx="866">
                  <c:v>25.151723436844499</c:v>
                </c:pt>
                <c:pt idx="867">
                  <c:v>25.1518986122089</c:v>
                </c:pt>
                <c:pt idx="868">
                  <c:v>25.152073787441701</c:v>
                </c:pt>
                <c:pt idx="869">
                  <c:v>25.152248962542799</c:v>
                </c:pt>
                <c:pt idx="870">
                  <c:v>25.1524241375119</c:v>
                </c:pt>
                <c:pt idx="871">
                  <c:v>25.152599312348599</c:v>
                </c:pt>
                <c:pt idx="872">
                  <c:v>25.152774487052699</c:v>
                </c:pt>
                <c:pt idx="873">
                  <c:v>25.1529496616239</c:v>
                </c:pt>
                <c:pt idx="874">
                  <c:v>25.153124836061998</c:v>
                </c:pt>
                <c:pt idx="875">
                  <c:v>25.1533000103666</c:v>
                </c:pt>
                <c:pt idx="876">
                  <c:v>25.153475184537601</c:v>
                </c:pt>
                <c:pt idx="877">
                  <c:v>25.153650358574499</c:v>
                </c:pt>
                <c:pt idx="878">
                  <c:v>25.1538255324772</c:v>
                </c:pt>
                <c:pt idx="879">
                  <c:v>25.154000706245402</c:v>
                </c:pt>
                <c:pt idx="880">
                  <c:v>25.1541758798788</c:v>
                </c:pt>
                <c:pt idx="881">
                  <c:v>25.154351053377098</c:v>
                </c:pt>
                <c:pt idx="882">
                  <c:v>25.154526226740099</c:v>
                </c:pt>
                <c:pt idx="883">
                  <c:v>25.154701399967401</c:v>
                </c:pt>
                <c:pt idx="884">
                  <c:v>25.1548765730589</c:v>
                </c:pt>
                <c:pt idx="885">
                  <c:v>25.155051746014198</c:v>
                </c:pt>
                <c:pt idx="886">
                  <c:v>25.155226918833002</c:v>
                </c:pt>
                <c:pt idx="887">
                  <c:v>25.155402091515199</c:v>
                </c:pt>
                <c:pt idx="888">
                  <c:v>25.155577264060302</c:v>
                </c:pt>
                <c:pt idx="889">
                  <c:v>25.155752436468301</c:v>
                </c:pt>
                <c:pt idx="890">
                  <c:v>25.1559276087387</c:v>
                </c:pt>
                <c:pt idx="891">
                  <c:v>25.156102780871301</c:v>
                </c:pt>
                <c:pt idx="892">
                  <c:v>25.1562779528658</c:v>
                </c:pt>
                <c:pt idx="893">
                  <c:v>25.156453124721999</c:v>
                </c:pt>
                <c:pt idx="894">
                  <c:v>25.1566282964396</c:v>
                </c:pt>
                <c:pt idx="895">
                  <c:v>25.1568034680183</c:v>
                </c:pt>
                <c:pt idx="896">
                  <c:v>25.1569786394579</c:v>
                </c:pt>
                <c:pt idx="897">
                  <c:v>25.157153810758</c:v>
                </c:pt>
                <c:pt idx="898">
                  <c:v>25.1573289819185</c:v>
                </c:pt>
                <c:pt idx="899">
                  <c:v>25.157504152939001</c:v>
                </c:pt>
                <c:pt idx="900">
                  <c:v>25.157679323819298</c:v>
                </c:pt>
                <c:pt idx="901">
                  <c:v>25.157854494559</c:v>
                </c:pt>
                <c:pt idx="902">
                  <c:v>25.158029665158001</c:v>
                </c:pt>
                <c:pt idx="903">
                  <c:v>25.158204835616001</c:v>
                </c:pt>
                <c:pt idx="904">
                  <c:v>25.158380005932699</c:v>
                </c:pt>
                <c:pt idx="905">
                  <c:v>25.1585551761078</c:v>
                </c:pt>
                <c:pt idx="906">
                  <c:v>25.158730346140999</c:v>
                </c:pt>
                <c:pt idx="907">
                  <c:v>25.1589055160321</c:v>
                </c:pt>
                <c:pt idx="908">
                  <c:v>25.1590806857809</c:v>
                </c:pt>
                <c:pt idx="909">
                  <c:v>25.159255855386998</c:v>
                </c:pt>
                <c:pt idx="910">
                  <c:v>25.1594310248502</c:v>
                </c:pt>
                <c:pt idx="911">
                  <c:v>25.159606194170198</c:v>
                </c:pt>
                <c:pt idx="912">
                  <c:v>25.159781363346699</c:v>
                </c:pt>
                <c:pt idx="913">
                  <c:v>25.1599565323795</c:v>
                </c:pt>
                <c:pt idx="914">
                  <c:v>25.160131701268401</c:v>
                </c:pt>
                <c:pt idx="915">
                  <c:v>25.160306870012999</c:v>
                </c:pt>
                <c:pt idx="916">
                  <c:v>25.160482038613001</c:v>
                </c:pt>
                <c:pt idx="917">
                  <c:v>25.160657207068301</c:v>
                </c:pt>
                <c:pt idx="918">
                  <c:v>25.160832375378501</c:v>
                </c:pt>
                <c:pt idx="919">
                  <c:v>25.161007543543398</c:v>
                </c:pt>
                <c:pt idx="920">
                  <c:v>25.161182711562699</c:v>
                </c:pt>
                <c:pt idx="921">
                  <c:v>25.1613578794361</c:v>
                </c:pt>
                <c:pt idx="922">
                  <c:v>25.161533047163399</c:v>
                </c:pt>
                <c:pt idx="923">
                  <c:v>25.161708214744401</c:v>
                </c:pt>
                <c:pt idx="924">
                  <c:v>25.161883382178601</c:v>
                </c:pt>
                <c:pt idx="925">
                  <c:v>25.162058549466</c:v>
                </c:pt>
                <c:pt idx="926">
                  <c:v>25.162233716606199</c:v>
                </c:pt>
                <c:pt idx="927">
                  <c:v>25.1624088835989</c:v>
                </c:pt>
                <c:pt idx="928">
                  <c:v>25.1625840504439</c:v>
                </c:pt>
                <c:pt idx="929">
                  <c:v>25.162759217140898</c:v>
                </c:pt>
                <c:pt idx="930">
                  <c:v>25.162934383689699</c:v>
                </c:pt>
                <c:pt idx="931">
                  <c:v>25.163109550089999</c:v>
                </c:pt>
                <c:pt idx="932">
                  <c:v>25.163284716341501</c:v>
                </c:pt>
                <c:pt idx="933">
                  <c:v>25.163459882443899</c:v>
                </c:pt>
                <c:pt idx="934">
                  <c:v>25.163635048397101</c:v>
                </c:pt>
                <c:pt idx="935">
                  <c:v>25.163810214200701</c:v>
                </c:pt>
                <c:pt idx="936">
                  <c:v>25.163985379854498</c:v>
                </c:pt>
                <c:pt idx="937">
                  <c:v>25.164160545358101</c:v>
                </c:pt>
                <c:pt idx="938">
                  <c:v>25.164335710711399</c:v>
                </c:pt>
                <c:pt idx="939">
                  <c:v>25.1645108759141</c:v>
                </c:pt>
                <c:pt idx="940">
                  <c:v>25.164686040965901</c:v>
                </c:pt>
                <c:pt idx="941">
                  <c:v>25.1648612058666</c:v>
                </c:pt>
                <c:pt idx="942">
                  <c:v>25.165036370615798</c:v>
                </c:pt>
                <c:pt idx="943">
                  <c:v>25.165211535213398</c:v>
                </c:pt>
                <c:pt idx="944">
                  <c:v>25.165386699658999</c:v>
                </c:pt>
                <c:pt idx="945">
                  <c:v>25.165561863952401</c:v>
                </c:pt>
                <c:pt idx="946">
                  <c:v>25.1657370280934</c:v>
                </c:pt>
                <c:pt idx="947">
                  <c:v>25.165912192081599</c:v>
                </c:pt>
                <c:pt idx="948">
                  <c:v>25.1660873559169</c:v>
                </c:pt>
                <c:pt idx="949">
                  <c:v>25.166262519598899</c:v>
                </c:pt>
                <c:pt idx="950">
                  <c:v>25.166437683127398</c:v>
                </c:pt>
                <c:pt idx="951">
                  <c:v>25.166612846502201</c:v>
                </c:pt>
                <c:pt idx="952">
                  <c:v>25.1667880097229</c:v>
                </c:pt>
                <c:pt idx="953">
                  <c:v>25.166963172789298</c:v>
                </c:pt>
                <c:pt idx="954">
                  <c:v>25.1671383357011</c:v>
                </c:pt>
                <c:pt idx="955">
                  <c:v>25.167313498458199</c:v>
                </c:pt>
                <c:pt idx="956">
                  <c:v>25.167488661060101</c:v>
                </c:pt>
                <c:pt idx="957">
                  <c:v>25.1676638235068</c:v>
                </c:pt>
                <c:pt idx="958">
                  <c:v>25.1678389857978</c:v>
                </c:pt>
                <c:pt idx="959">
                  <c:v>25.168014147933</c:v>
                </c:pt>
                <c:pt idx="960">
                  <c:v>25.168189309912002</c:v>
                </c:pt>
                <c:pt idx="961">
                  <c:v>25.168364471734701</c:v>
                </c:pt>
                <c:pt idx="962">
                  <c:v>25.168539633400702</c:v>
                </c:pt>
                <c:pt idx="963">
                  <c:v>25.168714794909899</c:v>
                </c:pt>
                <c:pt idx="964">
                  <c:v>25.1688899562619</c:v>
                </c:pt>
                <c:pt idx="965">
                  <c:v>25.169065117456402</c:v>
                </c:pt>
                <c:pt idx="966">
                  <c:v>25.169240278493302</c:v>
                </c:pt>
                <c:pt idx="967">
                  <c:v>25.169415439372301</c:v>
                </c:pt>
                <c:pt idx="968">
                  <c:v>25.169590600092999</c:v>
                </c:pt>
                <c:pt idx="969">
                  <c:v>25.169765760655402</c:v>
                </c:pt>
                <c:pt idx="970">
                  <c:v>25.169940921058998</c:v>
                </c:pt>
                <c:pt idx="971">
                  <c:v>25.1701160813036</c:v>
                </c:pt>
                <c:pt idx="972">
                  <c:v>25.170291241388998</c:v>
                </c:pt>
                <c:pt idx="973">
                  <c:v>25.170466401314901</c:v>
                </c:pt>
                <c:pt idx="974">
                  <c:v>25.170641561081101</c:v>
                </c:pt>
                <c:pt idx="975">
                  <c:v>25.170816720687199</c:v>
                </c:pt>
                <c:pt idx="976">
                  <c:v>25.170991880133101</c:v>
                </c:pt>
                <c:pt idx="977">
                  <c:v>25.171167039418499</c:v>
                </c:pt>
                <c:pt idx="978">
                  <c:v>25.171342198543101</c:v>
                </c:pt>
                <c:pt idx="979">
                  <c:v>25.171517357506701</c:v>
                </c:pt>
                <c:pt idx="980">
                  <c:v>25.171692516309001</c:v>
                </c:pt>
                <c:pt idx="981">
                  <c:v>25.171867674949699</c:v>
                </c:pt>
                <c:pt idx="982">
                  <c:v>25.172042833428598</c:v>
                </c:pt>
                <c:pt idx="983">
                  <c:v>25.172217991745502</c:v>
                </c:pt>
                <c:pt idx="984">
                  <c:v>25.1723931499</c:v>
                </c:pt>
                <c:pt idx="985">
                  <c:v>25.172568307892</c:v>
                </c:pt>
                <c:pt idx="986">
                  <c:v>25.172743465721101</c:v>
                </c:pt>
                <c:pt idx="987">
                  <c:v>25.172918623387201</c:v>
                </c:pt>
                <c:pt idx="988">
                  <c:v>25.1730937808899</c:v>
                </c:pt>
                <c:pt idx="989">
                  <c:v>25.173268938229</c:v>
                </c:pt>
                <c:pt idx="990">
                  <c:v>25.1734440954042</c:v>
                </c:pt>
                <c:pt idx="991">
                  <c:v>25.1736192524153</c:v>
                </c:pt>
                <c:pt idx="992">
                  <c:v>25.173794409262101</c:v>
                </c:pt>
                <c:pt idx="993">
                  <c:v>25.173969565944201</c:v>
                </c:pt>
                <c:pt idx="994">
                  <c:v>25.174144722461499</c:v>
                </c:pt>
                <c:pt idx="995">
                  <c:v>25.174319878813598</c:v>
                </c:pt>
                <c:pt idx="996">
                  <c:v>25.174495035000302</c:v>
                </c:pt>
                <c:pt idx="997">
                  <c:v>25.174670191021399</c:v>
                </c:pt>
                <c:pt idx="998">
                  <c:v>25.174845346876499</c:v>
                </c:pt>
                <c:pt idx="999">
                  <c:v>25.175020502565602</c:v>
                </c:pt>
                <c:pt idx="1000">
                  <c:v>25.175195658088199</c:v>
                </c:pt>
                <c:pt idx="1001">
                  <c:v>25.175370813444101</c:v>
                </c:pt>
                <c:pt idx="1002">
                  <c:v>25.175545968633202</c:v>
                </c:pt>
                <c:pt idx="1003">
                  <c:v>25.175721123654998</c:v>
                </c:pt>
                <c:pt idx="1004">
                  <c:v>25.175896278509398</c:v>
                </c:pt>
                <c:pt idx="1005">
                  <c:v>25.176071433196199</c:v>
                </c:pt>
                <c:pt idx="1006">
                  <c:v>25.176246587714999</c:v>
                </c:pt>
                <c:pt idx="1007">
                  <c:v>25.1764217420656</c:v>
                </c:pt>
                <c:pt idx="1008">
                  <c:v>25.176596896247801</c:v>
                </c:pt>
                <c:pt idx="1009">
                  <c:v>25.176772050261299</c:v>
                </c:pt>
                <c:pt idx="1010">
                  <c:v>25.176947204105801</c:v>
                </c:pt>
                <c:pt idx="1011">
                  <c:v>25.177122357781101</c:v>
                </c:pt>
                <c:pt idx="1012">
                  <c:v>25.177297511287001</c:v>
                </c:pt>
                <c:pt idx="1013">
                  <c:v>25.177472664623199</c:v>
                </c:pt>
                <c:pt idx="1014">
                  <c:v>25.177647817789399</c:v>
                </c:pt>
                <c:pt idx="1015">
                  <c:v>25.1778229707854</c:v>
                </c:pt>
                <c:pt idx="1016">
                  <c:v>25.177998123610902</c:v>
                </c:pt>
                <c:pt idx="1017">
                  <c:v>25.178173276265699</c:v>
                </c:pt>
                <c:pt idx="1018">
                  <c:v>25.178348428749501</c:v>
                </c:pt>
                <c:pt idx="1019">
                  <c:v>25.178523581062102</c:v>
                </c:pt>
                <c:pt idx="1020">
                  <c:v>25.178698733203301</c:v>
                </c:pt>
                <c:pt idx="1021">
                  <c:v>25.178873885172699</c:v>
                </c:pt>
                <c:pt idx="1022">
                  <c:v>25.179049036970099</c:v>
                </c:pt>
                <c:pt idx="1023">
                  <c:v>25.179224188595299</c:v>
                </c:pt>
                <c:pt idx="1024">
                  <c:v>25.179399340048001</c:v>
                </c:pt>
                <c:pt idx="1025">
                  <c:v>25.179574491327902</c:v>
                </c:pt>
                <c:pt idx="1026">
                  <c:v>25.179749642434899</c:v>
                </c:pt>
                <c:pt idx="1027">
                  <c:v>25.179924793368698</c:v>
                </c:pt>
                <c:pt idx="1028">
                  <c:v>25.180099944128902</c:v>
                </c:pt>
                <c:pt idx="1029">
                  <c:v>25.180275094715501</c:v>
                </c:pt>
                <c:pt idx="1030">
                  <c:v>25.180450245128</c:v>
                </c:pt>
                <c:pt idx="1031">
                  <c:v>25.180625395366299</c:v>
                </c:pt>
                <c:pt idx="1032">
                  <c:v>25.180800545430099</c:v>
                </c:pt>
                <c:pt idx="1033">
                  <c:v>25.180975695319098</c:v>
                </c:pt>
                <c:pt idx="1034">
                  <c:v>25.181150845033201</c:v>
                </c:pt>
                <c:pt idx="1035">
                  <c:v>25.181325994571999</c:v>
                </c:pt>
                <c:pt idx="1036">
                  <c:v>25.1815011439353</c:v>
                </c:pt>
                <c:pt idx="1037">
                  <c:v>25.181676293122901</c:v>
                </c:pt>
                <c:pt idx="1038">
                  <c:v>25.181851442134501</c:v>
                </c:pt>
                <c:pt idx="1039">
                  <c:v>25.182026590969802</c:v>
                </c:pt>
                <c:pt idx="1040">
                  <c:v>25.182201739628699</c:v>
                </c:pt>
                <c:pt idx="1041">
                  <c:v>25.182376888110799</c:v>
                </c:pt>
                <c:pt idx="1042">
                  <c:v>25.182552036415899</c:v>
                </c:pt>
                <c:pt idx="1043">
                  <c:v>25.182727184543801</c:v>
                </c:pt>
                <c:pt idx="1044">
                  <c:v>25.182902332494201</c:v>
                </c:pt>
                <c:pt idx="1045">
                  <c:v>25.1830774802668</c:v>
                </c:pt>
                <c:pt idx="1046">
                  <c:v>25.183252627861499</c:v>
                </c:pt>
                <c:pt idx="1047">
                  <c:v>25.183427775277899</c:v>
                </c:pt>
                <c:pt idx="1048">
                  <c:v>25.183602922515799</c:v>
                </c:pt>
                <c:pt idx="1049">
                  <c:v>25.183778069574998</c:v>
                </c:pt>
                <c:pt idx="1050">
                  <c:v>25.183953216455201</c:v>
                </c:pt>
                <c:pt idx="1051">
                  <c:v>25.184128363156201</c:v>
                </c:pt>
                <c:pt idx="1052">
                  <c:v>25.184303509677701</c:v>
                </c:pt>
                <c:pt idx="1053">
                  <c:v>25.1844786560195</c:v>
                </c:pt>
                <c:pt idx="1054">
                  <c:v>25.184653802181298</c:v>
                </c:pt>
                <c:pt idx="1055">
                  <c:v>25.184828948162799</c:v>
                </c:pt>
                <c:pt idx="1056">
                  <c:v>25.185004093963901</c:v>
                </c:pt>
                <c:pt idx="1057">
                  <c:v>25.185179239584301</c:v>
                </c:pt>
                <c:pt idx="1058">
                  <c:v>25.1853543850237</c:v>
                </c:pt>
                <c:pt idx="1059">
                  <c:v>25.185529530281901</c:v>
                </c:pt>
                <c:pt idx="1060">
                  <c:v>25.1857046753586</c:v>
                </c:pt>
                <c:pt idx="1061">
                  <c:v>25.1858798202537</c:v>
                </c:pt>
                <c:pt idx="1062">
                  <c:v>25.186054964966701</c:v>
                </c:pt>
                <c:pt idx="1063">
                  <c:v>25.1862301094976</c:v>
                </c:pt>
                <c:pt idx="1064">
                  <c:v>25.186405253846001</c:v>
                </c:pt>
                <c:pt idx="1065">
                  <c:v>25.186580398011699</c:v>
                </c:pt>
                <c:pt idx="1066">
                  <c:v>25.186755541994501</c:v>
                </c:pt>
                <c:pt idx="1067">
                  <c:v>25.186930685794</c:v>
                </c:pt>
                <c:pt idx="1068">
                  <c:v>25.1871058294102</c:v>
                </c:pt>
                <c:pt idx="1069">
                  <c:v>25.187280972842601</c:v>
                </c:pt>
                <c:pt idx="1070">
                  <c:v>25.187456116091099</c:v>
                </c:pt>
                <c:pt idx="1071">
                  <c:v>25.187631259155498</c:v>
                </c:pt>
                <c:pt idx="1072">
                  <c:v>25.187806402035399</c:v>
                </c:pt>
                <c:pt idx="1073">
                  <c:v>25.187981544730601</c:v>
                </c:pt>
                <c:pt idx="1074">
                  <c:v>25.188156687241001</c:v>
                </c:pt>
                <c:pt idx="1075">
                  <c:v>25.188331829566099</c:v>
                </c:pt>
                <c:pt idx="1076">
                  <c:v>25.188506971705898</c:v>
                </c:pt>
                <c:pt idx="1077">
                  <c:v>25.188682113660001</c:v>
                </c:pt>
                <c:pt idx="1078">
                  <c:v>25.1888572554282</c:v>
                </c:pt>
                <c:pt idx="1079">
                  <c:v>25.189032397010301</c:v>
                </c:pt>
                <c:pt idx="1080">
                  <c:v>25.189207538405999</c:v>
                </c:pt>
                <c:pt idx="1081">
                  <c:v>25.189382679615001</c:v>
                </c:pt>
                <c:pt idx="1082">
                  <c:v>25.189557820637202</c:v>
                </c:pt>
                <c:pt idx="1083">
                  <c:v>25.189732961472199</c:v>
                </c:pt>
                <c:pt idx="1084">
                  <c:v>25.189908102119901</c:v>
                </c:pt>
                <c:pt idx="1085">
                  <c:v>25.190083242579998</c:v>
                </c:pt>
                <c:pt idx="1086">
                  <c:v>25.1902583828522</c:v>
                </c:pt>
                <c:pt idx="1087">
                  <c:v>25.190433522936299</c:v>
                </c:pt>
                <c:pt idx="1088">
                  <c:v>25.190608662831998</c:v>
                </c:pt>
                <c:pt idx="1089">
                  <c:v>25.190783802539201</c:v>
                </c:pt>
                <c:pt idx="1090">
                  <c:v>25.190958942057499</c:v>
                </c:pt>
                <c:pt idx="1091">
                  <c:v>25.191134081386799</c:v>
                </c:pt>
                <c:pt idx="1092">
                  <c:v>25.191309220526701</c:v>
                </c:pt>
                <c:pt idx="1093">
                  <c:v>25.191484359477101</c:v>
                </c:pt>
                <c:pt idx="1094">
                  <c:v>25.191659498237598</c:v>
                </c:pt>
                <c:pt idx="1095">
                  <c:v>25.1918346368081</c:v>
                </c:pt>
                <c:pt idx="1096">
                  <c:v>25.1920097751883</c:v>
                </c:pt>
                <c:pt idx="1097">
                  <c:v>25.192184913378</c:v>
                </c:pt>
                <c:pt idx="1098">
                  <c:v>25.192360051376799</c:v>
                </c:pt>
                <c:pt idx="1099">
                  <c:v>25.192535189184699</c:v>
                </c:pt>
                <c:pt idx="1100">
                  <c:v>25.192710326801201</c:v>
                </c:pt>
                <c:pt idx="1101">
                  <c:v>25.1928854642263</c:v>
                </c:pt>
                <c:pt idx="1102">
                  <c:v>25.193060601459599</c:v>
                </c:pt>
                <c:pt idx="1103">
                  <c:v>25.193235738500899</c:v>
                </c:pt>
                <c:pt idx="1104">
                  <c:v>25.193410875349901</c:v>
                </c:pt>
                <c:pt idx="1105">
                  <c:v>25.193586012006499</c:v>
                </c:pt>
                <c:pt idx="1106">
                  <c:v>25.193761148470301</c:v>
                </c:pt>
                <c:pt idx="1107">
                  <c:v>25.193936284741199</c:v>
                </c:pt>
                <c:pt idx="1108">
                  <c:v>25.1941114208188</c:v>
                </c:pt>
                <c:pt idx="1109">
                  <c:v>25.194286556702998</c:v>
                </c:pt>
                <c:pt idx="1110">
                  <c:v>25.194461692393499</c:v>
                </c:pt>
                <c:pt idx="1111">
                  <c:v>25.194636827890101</c:v>
                </c:pt>
                <c:pt idx="1112">
                  <c:v>25.1948119631924</c:v>
                </c:pt>
                <c:pt idx="1113">
                  <c:v>25.194987098300398</c:v>
                </c:pt>
                <c:pt idx="1114">
                  <c:v>25.195162233213701</c:v>
                </c:pt>
                <c:pt idx="1115">
                  <c:v>25.195337367932002</c:v>
                </c:pt>
                <c:pt idx="1116">
                  <c:v>25.195512502455301</c:v>
                </c:pt>
                <c:pt idx="1117">
                  <c:v>25.195687636783099</c:v>
                </c:pt>
                <c:pt idx="1118">
                  <c:v>25.195862770915301</c:v>
                </c:pt>
                <c:pt idx="1119">
                  <c:v>25.1960379048516</c:v>
                </c:pt>
                <c:pt idx="1120">
                  <c:v>25.1962130385918</c:v>
                </c:pt>
                <c:pt idx="1121">
                  <c:v>25.196388172135698</c:v>
                </c:pt>
                <c:pt idx="1122">
                  <c:v>25.196563305483</c:v>
                </c:pt>
                <c:pt idx="1123">
                  <c:v>25.1967384386334</c:v>
                </c:pt>
                <c:pt idx="1124">
                  <c:v>25.196913571586698</c:v>
                </c:pt>
                <c:pt idx="1125">
                  <c:v>25.1970887043428</c:v>
                </c:pt>
                <c:pt idx="1126">
                  <c:v>25.1972638369012</c:v>
                </c:pt>
                <c:pt idx="1127">
                  <c:v>25.197438969261899</c:v>
                </c:pt>
                <c:pt idx="1128">
                  <c:v>25.197614101424499</c:v>
                </c:pt>
                <c:pt idx="1129">
                  <c:v>25.1977892333889</c:v>
                </c:pt>
                <c:pt idx="1130">
                  <c:v>25.1979643651547</c:v>
                </c:pt>
                <c:pt idx="1131">
                  <c:v>25.198139496721701</c:v>
                </c:pt>
                <c:pt idx="1132">
                  <c:v>25.1983146280898</c:v>
                </c:pt>
                <c:pt idx="1133">
                  <c:v>25.198489759258599</c:v>
                </c:pt>
                <c:pt idx="1134">
                  <c:v>25.198664890227999</c:v>
                </c:pt>
                <c:pt idx="1135">
                  <c:v>25.198840020997601</c:v>
                </c:pt>
                <c:pt idx="1136">
                  <c:v>25.199015151567199</c:v>
                </c:pt>
                <c:pt idx="1137">
                  <c:v>25.199190281936701</c:v>
                </c:pt>
                <c:pt idx="1138">
                  <c:v>25.199365412105699</c:v>
                </c:pt>
                <c:pt idx="1139">
                  <c:v>25.199540542074001</c:v>
                </c:pt>
                <c:pt idx="1140">
                  <c:v>25.1997156718414</c:v>
                </c:pt>
                <c:pt idx="1141">
                  <c:v>25.199890801407701</c:v>
                </c:pt>
                <c:pt idx="1142">
                  <c:v>25.200065930772599</c:v>
                </c:pt>
                <c:pt idx="1143">
                  <c:v>25.200241059935799</c:v>
                </c:pt>
                <c:pt idx="1144">
                  <c:v>25.200416188897101</c:v>
                </c:pt>
                <c:pt idx="1145">
                  <c:v>25.2005913176564</c:v>
                </c:pt>
                <c:pt idx="1146">
                  <c:v>25.200766446213301</c:v>
                </c:pt>
                <c:pt idx="1147">
                  <c:v>25.200941574567601</c:v>
                </c:pt>
                <c:pt idx="1148">
                  <c:v>25.201116702718998</c:v>
                </c:pt>
                <c:pt idx="1149">
                  <c:v>25.201291830667401</c:v>
                </c:pt>
                <c:pt idx="1150">
                  <c:v>25.2014669584125</c:v>
                </c:pt>
                <c:pt idx="1151">
                  <c:v>25.201642085954099</c:v>
                </c:pt>
                <c:pt idx="1152">
                  <c:v>25.2018172132918</c:v>
                </c:pt>
                <c:pt idx="1153">
                  <c:v>25.201992340425601</c:v>
                </c:pt>
                <c:pt idx="1154">
                  <c:v>25.2021674673551</c:v>
                </c:pt>
                <c:pt idx="1155">
                  <c:v>25.2023425940801</c:v>
                </c:pt>
                <c:pt idx="1156">
                  <c:v>25.202517720600301</c:v>
                </c:pt>
                <c:pt idx="1157">
                  <c:v>25.2026928469156</c:v>
                </c:pt>
                <c:pt idx="1158">
                  <c:v>25.2028679730257</c:v>
                </c:pt>
                <c:pt idx="1159">
                  <c:v>25.203043098930301</c:v>
                </c:pt>
                <c:pt idx="1160">
                  <c:v>25.2032182246293</c:v>
                </c:pt>
                <c:pt idx="1161">
                  <c:v>25.203393350122301</c:v>
                </c:pt>
                <c:pt idx="1162">
                  <c:v>25.203568475409199</c:v>
                </c:pt>
                <c:pt idx="1163">
                  <c:v>25.203743600489599</c:v>
                </c:pt>
                <c:pt idx="1164">
                  <c:v>25.203918725363501</c:v>
                </c:pt>
                <c:pt idx="1165">
                  <c:v>25.2040938500304</c:v>
                </c:pt>
                <c:pt idx="1166">
                  <c:v>25.204268974490301</c:v>
                </c:pt>
                <c:pt idx="1167">
                  <c:v>25.204444098742801</c:v>
                </c:pt>
                <c:pt idx="1168">
                  <c:v>25.204619222787802</c:v>
                </c:pt>
                <c:pt idx="1169">
                  <c:v>25.204794346624901</c:v>
                </c:pt>
                <c:pt idx="1170">
                  <c:v>25.204969470253999</c:v>
                </c:pt>
                <c:pt idx="1171">
                  <c:v>25.205144593674699</c:v>
                </c:pt>
                <c:pt idx="1172">
                  <c:v>25.205319716887001</c:v>
                </c:pt>
                <c:pt idx="1173">
                  <c:v>25.205494839890498</c:v>
                </c:pt>
                <c:pt idx="1174">
                  <c:v>25.205669962685</c:v>
                </c:pt>
                <c:pt idx="1175">
                  <c:v>25.205845085270202</c:v>
                </c:pt>
                <c:pt idx="1176">
                  <c:v>25.206020207645999</c:v>
                </c:pt>
                <c:pt idx="1177">
                  <c:v>25.2061953298121</c:v>
                </c:pt>
                <c:pt idx="1178">
                  <c:v>25.206370451768301</c:v>
                </c:pt>
                <c:pt idx="1179">
                  <c:v>25.206545573514202</c:v>
                </c:pt>
                <c:pt idx="1180">
                  <c:v>25.2067206950498</c:v>
                </c:pt>
                <c:pt idx="1181">
                  <c:v>25.206895816374701</c:v>
                </c:pt>
                <c:pt idx="1182">
                  <c:v>25.207070937488702</c:v>
                </c:pt>
                <c:pt idx="1183">
                  <c:v>25.2072460583916</c:v>
                </c:pt>
                <c:pt idx="1184">
                  <c:v>25.207421179083202</c:v>
                </c:pt>
                <c:pt idx="1185">
                  <c:v>25.2075962995631</c:v>
                </c:pt>
                <c:pt idx="1186">
                  <c:v>25.2077714198312</c:v>
                </c:pt>
                <c:pt idx="1187">
                  <c:v>25.207946539887299</c:v>
                </c:pt>
                <c:pt idx="1188">
                  <c:v>25.208121659731098</c:v>
                </c:pt>
                <c:pt idx="1189">
                  <c:v>25.208296779362399</c:v>
                </c:pt>
                <c:pt idx="1190">
                  <c:v>25.2084718987808</c:v>
                </c:pt>
                <c:pt idx="1191">
                  <c:v>25.208647017986301</c:v>
                </c:pt>
                <c:pt idx="1192">
                  <c:v>25.208822136978601</c:v>
                </c:pt>
                <c:pt idx="1193">
                  <c:v>25.208997255757399</c:v>
                </c:pt>
                <c:pt idx="1194">
                  <c:v>25.209172374322499</c:v>
                </c:pt>
                <c:pt idx="1195">
                  <c:v>25.209347492673601</c:v>
                </c:pt>
                <c:pt idx="1196">
                  <c:v>25.209522610810598</c:v>
                </c:pt>
                <c:pt idx="1197">
                  <c:v>25.2096977287332</c:v>
                </c:pt>
                <c:pt idx="1198">
                  <c:v>25.209872846441201</c:v>
                </c:pt>
                <c:pt idx="1199">
                  <c:v>25.210047963934201</c:v>
                </c:pt>
                <c:pt idx="1200">
                  <c:v>25.210223081212199</c:v>
                </c:pt>
                <c:pt idx="1201">
                  <c:v>25.210398198274799</c:v>
                </c:pt>
                <c:pt idx="1202">
                  <c:v>25.210573315121898</c:v>
                </c:pt>
                <c:pt idx="1203">
                  <c:v>25.2107484317531</c:v>
                </c:pt>
                <c:pt idx="1204">
                  <c:v>25.210923548168399</c:v>
                </c:pt>
                <c:pt idx="1205">
                  <c:v>25.211098664367299</c:v>
                </c:pt>
                <c:pt idx="1206">
                  <c:v>25.2112737803497</c:v>
                </c:pt>
                <c:pt idx="1207">
                  <c:v>25.2114488961154</c:v>
                </c:pt>
                <c:pt idx="1208">
                  <c:v>25.211624011664199</c:v>
                </c:pt>
                <c:pt idx="1209">
                  <c:v>25.2117991269957</c:v>
                </c:pt>
                <c:pt idx="1210">
                  <c:v>25.2119742421098</c:v>
                </c:pt>
                <c:pt idx="1211">
                  <c:v>25.212149357006201</c:v>
                </c:pt>
                <c:pt idx="1212">
                  <c:v>25.212324471684699</c:v>
                </c:pt>
                <c:pt idx="1213">
                  <c:v>25.2124995861451</c:v>
                </c:pt>
                <c:pt idx="1214">
                  <c:v>25.212674700387101</c:v>
                </c:pt>
                <c:pt idx="1215">
                  <c:v>25.2128498144105</c:v>
                </c:pt>
                <c:pt idx="1216">
                  <c:v>25.213024928215098</c:v>
                </c:pt>
                <c:pt idx="1217">
                  <c:v>25.213200041800601</c:v>
                </c:pt>
                <c:pt idx="1218">
                  <c:v>25.213375155166801</c:v>
                </c:pt>
                <c:pt idx="1219">
                  <c:v>25.213550268313501</c:v>
                </c:pt>
                <c:pt idx="1220">
                  <c:v>25.213725381240401</c:v>
                </c:pt>
                <c:pt idx="1221">
                  <c:v>25.213900493947399</c:v>
                </c:pt>
                <c:pt idx="1222">
                  <c:v>25.214075606434101</c:v>
                </c:pt>
                <c:pt idx="1223">
                  <c:v>25.214250718700299</c:v>
                </c:pt>
                <c:pt idx="1224">
                  <c:v>25.214425830745899</c:v>
                </c:pt>
                <c:pt idx="1225">
                  <c:v>25.214600942570499</c:v>
                </c:pt>
                <c:pt idx="1226">
                  <c:v>25.214776054173999</c:v>
                </c:pt>
                <c:pt idx="1227">
                  <c:v>25.214951165556101</c:v>
                </c:pt>
                <c:pt idx="1228">
                  <c:v>25.2151262767166</c:v>
                </c:pt>
                <c:pt idx="1229">
                  <c:v>25.215301387655298</c:v>
                </c:pt>
                <c:pt idx="1230">
                  <c:v>25.215476498371899</c:v>
                </c:pt>
                <c:pt idx="1231">
                  <c:v>25.2156516088661</c:v>
                </c:pt>
                <c:pt idx="1232">
                  <c:v>25.215826719137901</c:v>
                </c:pt>
                <c:pt idx="1233">
                  <c:v>25.216001829186801</c:v>
                </c:pt>
                <c:pt idx="1234">
                  <c:v>25.216176939012801</c:v>
                </c:pt>
                <c:pt idx="1235">
                  <c:v>25.216352048615601</c:v>
                </c:pt>
                <c:pt idx="1236">
                  <c:v>25.2165271579948</c:v>
                </c:pt>
                <c:pt idx="1237">
                  <c:v>25.216702267150399</c:v>
                </c:pt>
                <c:pt idx="1238">
                  <c:v>25.216877376082099</c:v>
                </c:pt>
                <c:pt idx="1239">
                  <c:v>25.217052484789601</c:v>
                </c:pt>
                <c:pt idx="1240">
                  <c:v>25.217227593272799</c:v>
                </c:pt>
                <c:pt idx="1241">
                  <c:v>25.217402701531299</c:v>
                </c:pt>
                <c:pt idx="1242">
                  <c:v>25.217577809565</c:v>
                </c:pt>
                <c:pt idx="1243">
                  <c:v>25.217752917373598</c:v>
                </c:pt>
                <c:pt idx="1244">
                  <c:v>25.217928024956901</c:v>
                </c:pt>
                <c:pt idx="1245">
                  <c:v>25.218103132314699</c:v>
                </c:pt>
                <c:pt idx="1246">
                  <c:v>25.2182782394467</c:v>
                </c:pt>
                <c:pt idx="1247">
                  <c:v>25.218453346352799</c:v>
                </c:pt>
                <c:pt idx="1248">
                  <c:v>25.218628453032601</c:v>
                </c:pt>
                <c:pt idx="1249">
                  <c:v>25.218803559485998</c:v>
                </c:pt>
                <c:pt idx="1250">
                  <c:v>25.218978665712601</c:v>
                </c:pt>
                <c:pt idx="1251">
                  <c:v>25.219153771712399</c:v>
                </c:pt>
                <c:pt idx="1252">
                  <c:v>25.219328877485101</c:v>
                </c:pt>
                <c:pt idx="1253">
                  <c:v>25.2195039830304</c:v>
                </c:pt>
                <c:pt idx="1254">
                  <c:v>25.219679088348101</c:v>
                </c:pt>
                <c:pt idx="1255">
                  <c:v>25.2198541934379</c:v>
                </c:pt>
                <c:pt idx="1256">
                  <c:v>25.220029298299799</c:v>
                </c:pt>
                <c:pt idx="1257">
                  <c:v>25.220204402933302</c:v>
                </c:pt>
                <c:pt idx="1258">
                  <c:v>25.220379507338301</c:v>
                </c:pt>
                <c:pt idx="1259">
                  <c:v>25.220554611514601</c:v>
                </c:pt>
                <c:pt idx="1260">
                  <c:v>25.220729715461999</c:v>
                </c:pt>
                <c:pt idx="1261">
                  <c:v>25.220904819180099</c:v>
                </c:pt>
                <c:pt idx="1262">
                  <c:v>25.2210799226688</c:v>
                </c:pt>
                <c:pt idx="1263">
                  <c:v>25.221255025927899</c:v>
                </c:pt>
                <c:pt idx="1264">
                  <c:v>25.221430128957099</c:v>
                </c:pt>
                <c:pt idx="1265">
                  <c:v>25.2216052317562</c:v>
                </c:pt>
                <c:pt idx="1266">
                  <c:v>25.221780334324901</c:v>
                </c:pt>
                <c:pt idx="1267">
                  <c:v>25.221955436663102</c:v>
                </c:pt>
                <c:pt idx="1268">
                  <c:v>25.2221305387705</c:v>
                </c:pt>
                <c:pt idx="1269">
                  <c:v>25.222305640646901</c:v>
                </c:pt>
                <c:pt idx="1270">
                  <c:v>25.222480742292099</c:v>
                </c:pt>
                <c:pt idx="1271">
                  <c:v>25.222655843705699</c:v>
                </c:pt>
                <c:pt idx="1272">
                  <c:v>25.222830944887701</c:v>
                </c:pt>
                <c:pt idx="1273">
                  <c:v>25.223006045837799</c:v>
                </c:pt>
                <c:pt idx="1274">
                  <c:v>25.223181146555699</c:v>
                </c:pt>
                <c:pt idx="1275">
                  <c:v>25.223356247041199</c:v>
                </c:pt>
                <c:pt idx="1276">
                  <c:v>25.223531347294099</c:v>
                </c:pt>
                <c:pt idx="1277">
                  <c:v>25.2237064473142</c:v>
                </c:pt>
                <c:pt idx="1278">
                  <c:v>25.2238815471012</c:v>
                </c:pt>
                <c:pt idx="1279">
                  <c:v>25.224056646654901</c:v>
                </c:pt>
                <c:pt idx="1280">
                  <c:v>25.224231745975199</c:v>
                </c:pt>
                <c:pt idx="1281">
                  <c:v>25.224406845061601</c:v>
                </c:pt>
                <c:pt idx="1282">
                  <c:v>25.224581943914199</c:v>
                </c:pt>
                <c:pt idx="1283">
                  <c:v>25.224757042532499</c:v>
                </c:pt>
                <c:pt idx="1284">
                  <c:v>25.224932140916401</c:v>
                </c:pt>
                <c:pt idx="1285">
                  <c:v>25.2251072390657</c:v>
                </c:pt>
                <c:pt idx="1286">
                  <c:v>25.225282336980101</c:v>
                </c:pt>
                <c:pt idx="1287">
                  <c:v>25.2254574346594</c:v>
                </c:pt>
                <c:pt idx="1288">
                  <c:v>25.225632532103401</c:v>
                </c:pt>
                <c:pt idx="1289">
                  <c:v>25.225807629311799</c:v>
                </c:pt>
                <c:pt idx="1290">
                  <c:v>25.225982726284499</c:v>
                </c:pt>
                <c:pt idx="1291">
                  <c:v>25.226157823021101</c:v>
                </c:pt>
                <c:pt idx="1292">
                  <c:v>25.2263329195216</c:v>
                </c:pt>
                <c:pt idx="1293">
                  <c:v>25.226508015785601</c:v>
                </c:pt>
                <c:pt idx="1294">
                  <c:v>25.2266831118129</c:v>
                </c:pt>
                <c:pt idx="1295">
                  <c:v>25.2268582076033</c:v>
                </c:pt>
                <c:pt idx="1296">
                  <c:v>25.227033303156599</c:v>
                </c:pt>
                <c:pt idx="1297">
                  <c:v>25.227208398472499</c:v>
                </c:pt>
                <c:pt idx="1298">
                  <c:v>25.227383493550899</c:v>
                </c:pt>
                <c:pt idx="1299">
                  <c:v>25.227558588391499</c:v>
                </c:pt>
                <c:pt idx="1300">
                  <c:v>25.227733682994</c:v>
                </c:pt>
                <c:pt idx="1301">
                  <c:v>25.227908777358302</c:v>
                </c:pt>
                <c:pt idx="1302">
                  <c:v>25.228083871484198</c:v>
                </c:pt>
                <c:pt idx="1303">
                  <c:v>25.2282589653713</c:v>
                </c:pt>
                <c:pt idx="1304">
                  <c:v>25.228434059019499</c:v>
                </c:pt>
                <c:pt idx="1305">
                  <c:v>25.2286091524286</c:v>
                </c:pt>
                <c:pt idx="1306">
                  <c:v>25.228784245598298</c:v>
                </c:pt>
                <c:pt idx="1307">
                  <c:v>25.228959338528401</c:v>
                </c:pt>
                <c:pt idx="1308">
                  <c:v>25.229134431218601</c:v>
                </c:pt>
                <c:pt idx="1309">
                  <c:v>25.229309523668899</c:v>
                </c:pt>
                <c:pt idx="1310">
                  <c:v>25.229484615878899</c:v>
                </c:pt>
                <c:pt idx="1311">
                  <c:v>25.229659707848398</c:v>
                </c:pt>
                <c:pt idx="1312">
                  <c:v>25.229834799577102</c:v>
                </c:pt>
                <c:pt idx="1313">
                  <c:v>25.230009891064999</c:v>
                </c:pt>
                <c:pt idx="1314">
                  <c:v>25.230184982311599</c:v>
                </c:pt>
                <c:pt idx="1315">
                  <c:v>25.230360073316898</c:v>
                </c:pt>
                <c:pt idx="1316">
                  <c:v>25.230535164080599</c:v>
                </c:pt>
                <c:pt idx="1317">
                  <c:v>25.230710254602499</c:v>
                </c:pt>
                <c:pt idx="1318">
                  <c:v>25.230885344882299</c:v>
                </c:pt>
                <c:pt idx="1319">
                  <c:v>25.231060434919801</c:v>
                </c:pt>
                <c:pt idx="1320">
                  <c:v>25.231235524714901</c:v>
                </c:pt>
                <c:pt idx="1321">
                  <c:v>25.231410614267201</c:v>
                </c:pt>
                <c:pt idx="1322">
                  <c:v>25.231585703576599</c:v>
                </c:pt>
                <c:pt idx="1323">
                  <c:v>25.231760792642799</c:v>
                </c:pt>
                <c:pt idx="1324">
                  <c:v>25.231935881465599</c:v>
                </c:pt>
                <c:pt idx="1325">
                  <c:v>25.232110970044801</c:v>
                </c:pt>
                <c:pt idx="1326">
                  <c:v>25.2322860583802</c:v>
                </c:pt>
                <c:pt idx="1327">
                  <c:v>25.232461146471501</c:v>
                </c:pt>
                <c:pt idx="1328">
                  <c:v>25.232636234318601</c:v>
                </c:pt>
                <c:pt idx="1329">
                  <c:v>25.232811321921101</c:v>
                </c:pt>
                <c:pt idx="1330">
                  <c:v>25.232986409278901</c:v>
                </c:pt>
                <c:pt idx="1331">
                  <c:v>25.233161496391801</c:v>
                </c:pt>
                <c:pt idx="1332">
                  <c:v>25.233336583259501</c:v>
                </c:pt>
                <c:pt idx="1333">
                  <c:v>25.233511669881899</c:v>
                </c:pt>
                <c:pt idx="1334">
                  <c:v>25.233686756258599</c:v>
                </c:pt>
                <c:pt idx="1335">
                  <c:v>25.233861842389501</c:v>
                </c:pt>
                <c:pt idx="1336">
                  <c:v>25.2340369282743</c:v>
                </c:pt>
                <c:pt idx="1337">
                  <c:v>25.234212013912899</c:v>
                </c:pt>
                <c:pt idx="1338">
                  <c:v>25.234387099305</c:v>
                </c:pt>
                <c:pt idx="1339">
                  <c:v>25.2345621844504</c:v>
                </c:pt>
                <c:pt idx="1340">
                  <c:v>25.234737269348798</c:v>
                </c:pt>
                <c:pt idx="1341">
                  <c:v>25.234912354000102</c:v>
                </c:pt>
                <c:pt idx="1342">
                  <c:v>25.235087438404001</c:v>
                </c:pt>
                <c:pt idx="1343">
                  <c:v>25.235262522560301</c:v>
                </c:pt>
                <c:pt idx="1344">
                  <c:v>25.2354376064688</c:v>
                </c:pt>
                <c:pt idx="1345">
                  <c:v>25.235612690129301</c:v>
                </c:pt>
                <c:pt idx="1346">
                  <c:v>25.235787773541499</c:v>
                </c:pt>
                <c:pt idx="1347">
                  <c:v>25.2359628567052</c:v>
                </c:pt>
                <c:pt idx="1348">
                  <c:v>25.2361379396202</c:v>
                </c:pt>
                <c:pt idx="1349">
                  <c:v>25.2363130222863</c:v>
                </c:pt>
                <c:pt idx="1350">
                  <c:v>25.236488104703302</c:v>
                </c:pt>
                <c:pt idx="1351">
                  <c:v>25.236663186870899</c:v>
                </c:pt>
                <c:pt idx="1352">
                  <c:v>25.236838268788901</c:v>
                </c:pt>
                <c:pt idx="1353">
                  <c:v>25.237013350457101</c:v>
                </c:pt>
                <c:pt idx="1354">
                  <c:v>25.237188431875399</c:v>
                </c:pt>
                <c:pt idx="1355">
                  <c:v>25.237363513043299</c:v>
                </c:pt>
                <c:pt idx="1356">
                  <c:v>25.237538593960899</c:v>
                </c:pt>
                <c:pt idx="1357">
                  <c:v>25.237713674627699</c:v>
                </c:pt>
                <c:pt idx="1358">
                  <c:v>25.237888755043699</c:v>
                </c:pt>
                <c:pt idx="1359">
                  <c:v>25.2380638352085</c:v>
                </c:pt>
                <c:pt idx="1360">
                  <c:v>25.238238915122</c:v>
                </c:pt>
                <c:pt idx="1361">
                  <c:v>25.238413994784</c:v>
                </c:pt>
                <c:pt idx="1362">
                  <c:v>25.238589074194199</c:v>
                </c:pt>
                <c:pt idx="1363">
                  <c:v>25.238764153352399</c:v>
                </c:pt>
                <c:pt idx="1364">
                  <c:v>25.2389392322583</c:v>
                </c:pt>
                <c:pt idx="1365">
                  <c:v>25.239114310911901</c:v>
                </c:pt>
                <c:pt idx="1366">
                  <c:v>25.239289389312798</c:v>
                </c:pt>
                <c:pt idx="1367">
                  <c:v>25.239464467460898</c:v>
                </c:pt>
                <c:pt idx="1368">
                  <c:v>25.239639545355899</c:v>
                </c:pt>
                <c:pt idx="1369">
                  <c:v>25.2398146229975</c:v>
                </c:pt>
                <c:pt idx="1370">
                  <c:v>25.239989700385699</c:v>
                </c:pt>
                <c:pt idx="1371">
                  <c:v>25.2401647775201</c:v>
                </c:pt>
                <c:pt idx="1372">
                  <c:v>25.240339854400599</c:v>
                </c:pt>
                <c:pt idx="1373">
                  <c:v>25.240514931026901</c:v>
                </c:pt>
                <c:pt idx="1374">
                  <c:v>25.240690007398801</c:v>
                </c:pt>
                <c:pt idx="1375">
                  <c:v>25.240865083516098</c:v>
                </c:pt>
                <c:pt idx="1376">
                  <c:v>25.241040159378599</c:v>
                </c:pt>
                <c:pt idx="1377">
                  <c:v>25.241215234986001</c:v>
                </c:pt>
                <c:pt idx="1378">
                  <c:v>25.2413903103382</c:v>
                </c:pt>
                <c:pt idx="1379">
                  <c:v>25.2415653854349</c:v>
                </c:pt>
                <c:pt idx="1380">
                  <c:v>25.241740460275999</c:v>
                </c:pt>
                <c:pt idx="1381">
                  <c:v>25.2419155348611</c:v>
                </c:pt>
                <c:pt idx="1382">
                  <c:v>25.2420906091901</c:v>
                </c:pt>
                <c:pt idx="1383">
                  <c:v>25.242265683262701</c:v>
                </c:pt>
                <c:pt idx="1384">
                  <c:v>25.2424407570788</c:v>
                </c:pt>
                <c:pt idx="1385">
                  <c:v>25.242615830638101</c:v>
                </c:pt>
                <c:pt idx="1386">
                  <c:v>25.242790903940399</c:v>
                </c:pt>
                <c:pt idx="1387">
                  <c:v>25.242965976985499</c:v>
                </c:pt>
                <c:pt idx="1388">
                  <c:v>25.2431410497732</c:v>
                </c:pt>
                <c:pt idx="1389">
                  <c:v>25.243316122303199</c:v>
                </c:pt>
                <c:pt idx="1390">
                  <c:v>25.243491194575402</c:v>
                </c:pt>
                <c:pt idx="1391">
                  <c:v>25.2436662665895</c:v>
                </c:pt>
                <c:pt idx="1392">
                  <c:v>25.243841338345401</c:v>
                </c:pt>
                <c:pt idx="1393">
                  <c:v>25.2440164098427</c:v>
                </c:pt>
                <c:pt idx="1394">
                  <c:v>25.244191481081302</c:v>
                </c:pt>
                <c:pt idx="1395">
                  <c:v>25.2443665520609</c:v>
                </c:pt>
                <c:pt idx="1396">
                  <c:v>25.244541622781501</c:v>
                </c:pt>
                <c:pt idx="1397">
                  <c:v>25.244716693242601</c:v>
                </c:pt>
                <c:pt idx="1398">
                  <c:v>25.244891763444201</c:v>
                </c:pt>
                <c:pt idx="1399">
                  <c:v>25.245066833385899</c:v>
                </c:pt>
                <c:pt idx="1400">
                  <c:v>25.245241903067701</c:v>
                </c:pt>
                <c:pt idx="1401">
                  <c:v>25.245416972489199</c:v>
                </c:pt>
                <c:pt idx="1402">
                  <c:v>25.245592041650301</c:v>
                </c:pt>
                <c:pt idx="1403">
                  <c:v>25.245767110550801</c:v>
                </c:pt>
                <c:pt idx="1404">
                  <c:v>25.245942179190301</c:v>
                </c:pt>
                <c:pt idx="1405">
                  <c:v>25.246117247568801</c:v>
                </c:pt>
                <c:pt idx="1406">
                  <c:v>25.246292315685999</c:v>
                </c:pt>
                <c:pt idx="1407">
                  <c:v>25.246467383541599</c:v>
                </c:pt>
                <c:pt idx="1408">
                  <c:v>25.2466424511356</c:v>
                </c:pt>
                <c:pt idx="1409">
                  <c:v>25.246817518467601</c:v>
                </c:pt>
                <c:pt idx="1410">
                  <c:v>25.246992585537399</c:v>
                </c:pt>
                <c:pt idx="1411">
                  <c:v>25.247167652344899</c:v>
                </c:pt>
                <c:pt idx="1412">
                  <c:v>25.247342718889701</c:v>
                </c:pt>
                <c:pt idx="1413">
                  <c:v>25.247517785171802</c:v>
                </c:pt>
                <c:pt idx="1414">
                  <c:v>25.247692851190902</c:v>
                </c:pt>
                <c:pt idx="1415">
                  <c:v>25.247867916946799</c:v>
                </c:pt>
                <c:pt idx="1416">
                  <c:v>25.248042982439198</c:v>
                </c:pt>
                <c:pt idx="1417">
                  <c:v>25.248218047667901</c:v>
                </c:pt>
                <c:pt idx="1418">
                  <c:v>25.248393112632801</c:v>
                </c:pt>
                <c:pt idx="1419">
                  <c:v>25.248568177333599</c:v>
                </c:pt>
                <c:pt idx="1420">
                  <c:v>25.2487432417702</c:v>
                </c:pt>
                <c:pt idx="1421">
                  <c:v>25.248918305942201</c:v>
                </c:pt>
                <c:pt idx="1422">
                  <c:v>25.249093369849501</c:v>
                </c:pt>
                <c:pt idx="1423">
                  <c:v>25.2492684334918</c:v>
                </c:pt>
                <c:pt idx="1424">
                  <c:v>25.249443496869102</c:v>
                </c:pt>
                <c:pt idx="1425">
                  <c:v>25.249618559980998</c:v>
                </c:pt>
                <c:pt idx="1426">
                  <c:v>25.249793622827301</c:v>
                </c:pt>
                <c:pt idx="1427">
                  <c:v>25.249968685407801</c:v>
                </c:pt>
                <c:pt idx="1428">
                  <c:v>25.250143747722301</c:v>
                </c:pt>
                <c:pt idx="1429">
                  <c:v>25.2503188097707</c:v>
                </c:pt>
                <c:pt idx="1430">
                  <c:v>25.2504938715526</c:v>
                </c:pt>
                <c:pt idx="1431">
                  <c:v>25.2506689330679</c:v>
                </c:pt>
                <c:pt idx="1432">
                  <c:v>25.250843994316298</c:v>
                </c:pt>
                <c:pt idx="1433">
                  <c:v>25.2510190552977</c:v>
                </c:pt>
                <c:pt idx="1434">
                  <c:v>25.251194116011899</c:v>
                </c:pt>
                <c:pt idx="1435">
                  <c:v>25.2513691764585</c:v>
                </c:pt>
                <c:pt idx="1436">
                  <c:v>25.2515442366375</c:v>
                </c:pt>
                <c:pt idx="1437">
                  <c:v>25.2517192965486</c:v>
                </c:pt>
                <c:pt idx="1438">
                  <c:v>25.251894356191599</c:v>
                </c:pt>
                <c:pt idx="1439">
                  <c:v>25.252069415566201</c:v>
                </c:pt>
                <c:pt idx="1440">
                  <c:v>25.252244474672398</c:v>
                </c:pt>
                <c:pt idx="1441">
                  <c:v>25.252419533509801</c:v>
                </c:pt>
                <c:pt idx="1442">
                  <c:v>25.2525945920782</c:v>
                </c:pt>
                <c:pt idx="1443">
                  <c:v>25.252769650377498</c:v>
                </c:pt>
                <c:pt idx="1444">
                  <c:v>25.252944708407401</c:v>
                </c:pt>
                <c:pt idx="1445">
                  <c:v>25.2531197661677</c:v>
                </c:pt>
                <c:pt idx="1446">
                  <c:v>25.253294823658202</c:v>
                </c:pt>
                <c:pt idx="1447">
                  <c:v>25.2534698808788</c:v>
                </c:pt>
                <c:pt idx="1448">
                  <c:v>25.253644937829101</c:v>
                </c:pt>
                <c:pt idx="1449">
                  <c:v>25.253819994509001</c:v>
                </c:pt>
                <c:pt idx="1450">
                  <c:v>25.253995050918199</c:v>
                </c:pt>
                <c:pt idx="1451">
                  <c:v>25.254170107056598</c:v>
                </c:pt>
                <c:pt idx="1452">
                  <c:v>25.254345162924</c:v>
                </c:pt>
                <c:pt idx="1453">
                  <c:v>25.254520218520099</c:v>
                </c:pt>
                <c:pt idx="1454">
                  <c:v>25.2546952738447</c:v>
                </c:pt>
                <c:pt idx="1455">
                  <c:v>25.254870328897699</c:v>
                </c:pt>
                <c:pt idx="1456">
                  <c:v>25.255045383678699</c:v>
                </c:pt>
                <c:pt idx="1457">
                  <c:v>25.255220438187699</c:v>
                </c:pt>
                <c:pt idx="1458">
                  <c:v>25.255395492424402</c:v>
                </c:pt>
                <c:pt idx="1459">
                  <c:v>25.255570546388501</c:v>
                </c:pt>
                <c:pt idx="1460">
                  <c:v>25.255745600079901</c:v>
                </c:pt>
                <c:pt idx="1461">
                  <c:v>25.2559206534984</c:v>
                </c:pt>
                <c:pt idx="1462">
                  <c:v>25.256095706643698</c:v>
                </c:pt>
                <c:pt idx="1463">
                  <c:v>25.256270759515701</c:v>
                </c:pt>
                <c:pt idx="1464">
                  <c:v>25.256445812114102</c:v>
                </c:pt>
                <c:pt idx="1465">
                  <c:v>25.256620864438801</c:v>
                </c:pt>
                <c:pt idx="1466">
                  <c:v>25.256795916489398</c:v>
                </c:pt>
                <c:pt idx="1467">
                  <c:v>25.2569709682659</c:v>
                </c:pt>
                <c:pt idx="1468">
                  <c:v>25.257146019768001</c:v>
                </c:pt>
                <c:pt idx="1469">
                  <c:v>25.257321070995499</c:v>
                </c:pt>
                <c:pt idx="1470">
                  <c:v>25.257496121948201</c:v>
                </c:pt>
                <c:pt idx="1471">
                  <c:v>25.257671172625901</c:v>
                </c:pt>
                <c:pt idx="1472">
                  <c:v>25.257846223028299</c:v>
                </c:pt>
                <c:pt idx="1473">
                  <c:v>25.2580212731554</c:v>
                </c:pt>
                <c:pt idx="1474">
                  <c:v>25.2581963230067</c:v>
                </c:pt>
                <c:pt idx="1475">
                  <c:v>25.2583713725823</c:v>
                </c:pt>
                <c:pt idx="1476">
                  <c:v>25.2585464218818</c:v>
                </c:pt>
                <c:pt idx="1477">
                  <c:v>25.258721470905002</c:v>
                </c:pt>
                <c:pt idx="1478">
                  <c:v>25.258896519651799</c:v>
                </c:pt>
                <c:pt idx="1479">
                  <c:v>25.259071568121801</c:v>
                </c:pt>
                <c:pt idx="1480">
                  <c:v>25.259246616315</c:v>
                </c:pt>
                <c:pt idx="1481">
                  <c:v>25.259421664231201</c:v>
                </c:pt>
                <c:pt idx="1482">
                  <c:v>25.25959671187</c:v>
                </c:pt>
                <c:pt idx="1483">
                  <c:v>25.259771759231299</c:v>
                </c:pt>
                <c:pt idx="1484">
                  <c:v>25.259946806315</c:v>
                </c:pt>
                <c:pt idx="1485">
                  <c:v>25.260121853120701</c:v>
                </c:pt>
                <c:pt idx="1486">
                  <c:v>25.260296899648299</c:v>
                </c:pt>
                <c:pt idx="1487">
                  <c:v>25.2604719458975</c:v>
                </c:pt>
                <c:pt idx="1488">
                  <c:v>25.260646991868299</c:v>
                </c:pt>
                <c:pt idx="1489">
                  <c:v>25.260822037560299</c:v>
                </c:pt>
                <c:pt idx="1490">
                  <c:v>25.2609970829734</c:v>
                </c:pt>
                <c:pt idx="1491">
                  <c:v>25.261172128107301</c:v>
                </c:pt>
                <c:pt idx="1492">
                  <c:v>25.261347172961798</c:v>
                </c:pt>
                <c:pt idx="1493">
                  <c:v>25.2615222175369</c:v>
                </c:pt>
                <c:pt idx="1494">
                  <c:v>25.261697261832101</c:v>
                </c:pt>
                <c:pt idx="1495">
                  <c:v>25.261872305847401</c:v>
                </c:pt>
                <c:pt idx="1496">
                  <c:v>25.262047349582499</c:v>
                </c:pt>
                <c:pt idx="1497">
                  <c:v>25.262222393037302</c:v>
                </c:pt>
                <c:pt idx="1498">
                  <c:v>25.262397436211401</c:v>
                </c:pt>
                <c:pt idx="1499">
                  <c:v>25.262572479104801</c:v>
                </c:pt>
                <c:pt idx="1500">
                  <c:v>25.262747521717198</c:v>
                </c:pt>
                <c:pt idx="1501">
                  <c:v>25.262922564048399</c:v>
                </c:pt>
                <c:pt idx="1502">
                  <c:v>25.263097606098199</c:v>
                </c:pt>
                <c:pt idx="1503">
                  <c:v>25.263272647866302</c:v>
                </c:pt>
                <c:pt idx="1504">
                  <c:v>25.263447689352699</c:v>
                </c:pt>
                <c:pt idx="1505">
                  <c:v>25.263622730557099</c:v>
                </c:pt>
                <c:pt idx="1506">
                  <c:v>25.2637977714793</c:v>
                </c:pt>
                <c:pt idx="1507">
                  <c:v>25.263972812119</c:v>
                </c:pt>
                <c:pt idx="1508">
                  <c:v>25.2641478524761</c:v>
                </c:pt>
                <c:pt idx="1509">
                  <c:v>25.2643228925504</c:v>
                </c:pt>
                <c:pt idx="1510">
                  <c:v>25.264497932341701</c:v>
                </c:pt>
                <c:pt idx="1511">
                  <c:v>25.264672971849699</c:v>
                </c:pt>
                <c:pt idx="1512">
                  <c:v>25.264848011074299</c:v>
                </c:pt>
                <c:pt idx="1513">
                  <c:v>25.265023050015198</c:v>
                </c:pt>
                <c:pt idx="1514">
                  <c:v>25.265198088672399</c:v>
                </c:pt>
                <c:pt idx="1515">
                  <c:v>25.2653731270454</c:v>
                </c:pt>
                <c:pt idx="1516">
                  <c:v>25.265548165134199</c:v>
                </c:pt>
                <c:pt idx="1517">
                  <c:v>25.265723202938599</c:v>
                </c:pt>
                <c:pt idx="1518">
                  <c:v>25.265898240458299</c:v>
                </c:pt>
                <c:pt idx="1519">
                  <c:v>25.266073277693199</c:v>
                </c:pt>
                <c:pt idx="1520">
                  <c:v>25.266248314643001</c:v>
                </c:pt>
                <c:pt idx="1521">
                  <c:v>25.266423351307601</c:v>
                </c:pt>
                <c:pt idx="1522">
                  <c:v>25.266598387686699</c:v>
                </c:pt>
                <c:pt idx="1523">
                  <c:v>25.266773423780101</c:v>
                </c:pt>
                <c:pt idx="1524">
                  <c:v>25.266948459587699</c:v>
                </c:pt>
                <c:pt idx="1525">
                  <c:v>25.2671234951092</c:v>
                </c:pt>
                <c:pt idx="1526">
                  <c:v>25.267298530344402</c:v>
                </c:pt>
                <c:pt idx="1527">
                  <c:v>25.267473565293201</c:v>
                </c:pt>
                <c:pt idx="1528">
                  <c:v>25.267648599955301</c:v>
                </c:pt>
                <c:pt idx="1529">
                  <c:v>25.267823634330501</c:v>
                </c:pt>
                <c:pt idx="1530">
                  <c:v>25.267998668418599</c:v>
                </c:pt>
                <c:pt idx="1531">
                  <c:v>25.268173702219499</c:v>
                </c:pt>
                <c:pt idx="1532">
                  <c:v>25.2683487357329</c:v>
                </c:pt>
                <c:pt idx="1533">
                  <c:v>25.268523768958602</c:v>
                </c:pt>
                <c:pt idx="1534">
                  <c:v>25.268698801896502</c:v>
                </c:pt>
                <c:pt idx="1535">
                  <c:v>25.268873834546302</c:v>
                </c:pt>
                <c:pt idx="1536">
                  <c:v>25.269048866907799</c:v>
                </c:pt>
                <c:pt idx="1537">
                  <c:v>25.269223898980801</c:v>
                </c:pt>
                <c:pt idx="1538">
                  <c:v>25.269398930765099</c:v>
                </c:pt>
                <c:pt idx="1539">
                  <c:v>25.269573962260601</c:v>
                </c:pt>
                <c:pt idx="1540">
                  <c:v>25.269748993467001</c:v>
                </c:pt>
                <c:pt idx="1541">
                  <c:v>25.2699240243841</c:v>
                </c:pt>
                <c:pt idx="1542">
                  <c:v>25.270099055011698</c:v>
                </c:pt>
                <c:pt idx="1543">
                  <c:v>25.270274085349602</c:v>
                </c:pt>
                <c:pt idx="1544">
                  <c:v>25.2704491153977</c:v>
                </c:pt>
                <c:pt idx="1545">
                  <c:v>25.270624145155701</c:v>
                </c:pt>
                <c:pt idx="1546">
                  <c:v>25.270799174623399</c:v>
                </c:pt>
                <c:pt idx="1547">
                  <c:v>25.270974203800701</c:v>
                </c:pt>
                <c:pt idx="1548">
                  <c:v>25.2711492326872</c:v>
                </c:pt>
                <c:pt idx="1549">
                  <c:v>25.271324261282899</c:v>
                </c:pt>
                <c:pt idx="1550">
                  <c:v>25.271499289587599</c:v>
                </c:pt>
                <c:pt idx="1551">
                  <c:v>25.271674317600901</c:v>
                </c:pt>
                <c:pt idx="1552">
                  <c:v>25.271849345322799</c:v>
                </c:pt>
                <c:pt idx="1553">
                  <c:v>25.272024372752998</c:v>
                </c:pt>
                <c:pt idx="1554">
                  <c:v>25.272199399891399</c:v>
                </c:pt>
                <c:pt idx="1555">
                  <c:v>25.272374426737699</c:v>
                </c:pt>
                <c:pt idx="1556">
                  <c:v>25.272549453291699</c:v>
                </c:pt>
                <c:pt idx="1557">
                  <c:v>25.2727244795533</c:v>
                </c:pt>
                <c:pt idx="1558">
                  <c:v>25.272899505522201</c:v>
                </c:pt>
                <c:pt idx="1559">
                  <c:v>25.273074531198201</c:v>
                </c:pt>
                <c:pt idx="1560">
                  <c:v>25.273249556581199</c:v>
                </c:pt>
                <c:pt idx="1561">
                  <c:v>25.273424581671001</c:v>
                </c:pt>
                <c:pt idx="1562">
                  <c:v>25.273599606467201</c:v>
                </c:pt>
                <c:pt idx="1563">
                  <c:v>25.2737746309699</c:v>
                </c:pt>
                <c:pt idx="1564">
                  <c:v>25.273949655178701</c:v>
                </c:pt>
                <c:pt idx="1565">
                  <c:v>25.2741246790935</c:v>
                </c:pt>
                <c:pt idx="1566">
                  <c:v>25.274299702714</c:v>
                </c:pt>
                <c:pt idx="1567">
                  <c:v>25.274474726040101</c:v>
                </c:pt>
                <c:pt idx="1568">
                  <c:v>25.2746497490715</c:v>
                </c:pt>
                <c:pt idx="1569">
                  <c:v>25.274824771808198</c:v>
                </c:pt>
                <c:pt idx="1570">
                  <c:v>25.274999794249698</c:v>
                </c:pt>
                <c:pt idx="1571">
                  <c:v>25.275174816396099</c:v>
                </c:pt>
                <c:pt idx="1572">
                  <c:v>25.275349838247099</c:v>
                </c:pt>
                <c:pt idx="1573">
                  <c:v>25.275524859802399</c:v>
                </c:pt>
                <c:pt idx="1574">
                  <c:v>25.275699881062</c:v>
                </c:pt>
                <c:pt idx="1575">
                  <c:v>25.2758749020255</c:v>
                </c:pt>
                <c:pt idx="1576">
                  <c:v>25.276049922692799</c:v>
                </c:pt>
                <c:pt idx="1577">
                  <c:v>25.276224943063799</c:v>
                </c:pt>
                <c:pt idx="1578">
                  <c:v>25.2763999631381</c:v>
                </c:pt>
                <c:pt idx="1579">
                  <c:v>25.276574982915601</c:v>
                </c:pt>
                <c:pt idx="1580">
                  <c:v>25.276750002396199</c:v>
                </c:pt>
                <c:pt idx="1581">
                  <c:v>25.276925021579601</c:v>
                </c:pt>
                <c:pt idx="1582">
                  <c:v>25.277100040465601</c:v>
                </c:pt>
                <c:pt idx="1583">
                  <c:v>25.277275059053999</c:v>
                </c:pt>
                <c:pt idx="1584">
                  <c:v>25.2774500773447</c:v>
                </c:pt>
                <c:pt idx="1585">
                  <c:v>25.277625095337399</c:v>
                </c:pt>
                <c:pt idx="1586">
                  <c:v>25.277800113032001</c:v>
                </c:pt>
                <c:pt idx="1587">
                  <c:v>25.277975130428199</c:v>
                </c:pt>
                <c:pt idx="1588">
                  <c:v>25.2781501475258</c:v>
                </c:pt>
                <c:pt idx="1589">
                  <c:v>25.278325164324801</c:v>
                </c:pt>
                <c:pt idx="1590">
                  <c:v>25.2785001808248</c:v>
                </c:pt>
                <c:pt idx="1591">
                  <c:v>25.278675197025599</c:v>
                </c:pt>
                <c:pt idx="1592">
                  <c:v>25.2788502129272</c:v>
                </c:pt>
                <c:pt idx="1593">
                  <c:v>25.2790252285292</c:v>
                </c:pt>
                <c:pt idx="1594">
                  <c:v>25.2792002438315</c:v>
                </c:pt>
                <c:pt idx="1595">
                  <c:v>25.279375258833898</c:v>
                </c:pt>
                <c:pt idx="1596">
                  <c:v>25.279550273536302</c:v>
                </c:pt>
                <c:pt idx="1597">
                  <c:v>25.279725287938302</c:v>
                </c:pt>
                <c:pt idx="1598">
                  <c:v>25.279900302039898</c:v>
                </c:pt>
                <c:pt idx="1599">
                  <c:v>25.280075315840701</c:v>
                </c:pt>
                <c:pt idx="1600">
                  <c:v>25.280250329340699</c:v>
                </c:pt>
                <c:pt idx="1601">
                  <c:v>25.280425342539701</c:v>
                </c:pt>
                <c:pt idx="1602">
                  <c:v>25.2806003554374</c:v>
                </c:pt>
                <c:pt idx="1603">
                  <c:v>25.280775368033598</c:v>
                </c:pt>
                <c:pt idx="1604">
                  <c:v>25.2809503803282</c:v>
                </c:pt>
                <c:pt idx="1605">
                  <c:v>25.281125392321002</c:v>
                </c:pt>
                <c:pt idx="1606">
                  <c:v>25.281300404011699</c:v>
                </c:pt>
                <c:pt idx="1607">
                  <c:v>25.281475415400301</c:v>
                </c:pt>
                <c:pt idx="1608">
                  <c:v>25.281650426486401</c:v>
                </c:pt>
                <c:pt idx="1609">
                  <c:v>25.281825437269902</c:v>
                </c:pt>
                <c:pt idx="1610">
                  <c:v>25.282000447750601</c:v>
                </c:pt>
                <c:pt idx="1611">
                  <c:v>25.2821754579284</c:v>
                </c:pt>
                <c:pt idx="1612">
                  <c:v>25.2823504678029</c:v>
                </c:pt>
                <c:pt idx="1613">
                  <c:v>25.282525477374101</c:v>
                </c:pt>
                <c:pt idx="1614">
                  <c:v>25.282700486641801</c:v>
                </c:pt>
                <c:pt idx="1615">
                  <c:v>25.282875495605701</c:v>
                </c:pt>
                <c:pt idx="1616">
                  <c:v>25.283050504265599</c:v>
                </c:pt>
                <c:pt idx="1617">
                  <c:v>25.283225512621399</c:v>
                </c:pt>
                <c:pt idx="1618">
                  <c:v>25.283400520672899</c:v>
                </c:pt>
                <c:pt idx="1619">
                  <c:v>25.283575528419899</c:v>
                </c:pt>
                <c:pt idx="1620">
                  <c:v>25.283750535862101</c:v>
                </c:pt>
                <c:pt idx="1621">
                  <c:v>25.283925542999501</c:v>
                </c:pt>
                <c:pt idx="1622">
                  <c:v>25.284100549831798</c:v>
                </c:pt>
                <c:pt idx="1623">
                  <c:v>25.2842755563588</c:v>
                </c:pt>
                <c:pt idx="1624">
                  <c:v>25.2844505625803</c:v>
                </c:pt>
                <c:pt idx="1625">
                  <c:v>25.2846255684962</c:v>
                </c:pt>
                <c:pt idx="1626">
                  <c:v>25.284800574106299</c:v>
                </c:pt>
                <c:pt idx="1627">
                  <c:v>25.2849755794103</c:v>
                </c:pt>
                <c:pt idx="1628">
                  <c:v>25.285150584408001</c:v>
                </c:pt>
                <c:pt idx="1629">
                  <c:v>25.285325589099401</c:v>
                </c:pt>
                <c:pt idx="1630">
                  <c:v>25.285500593484102</c:v>
                </c:pt>
                <c:pt idx="1631">
                  <c:v>25.285675597562101</c:v>
                </c:pt>
                <c:pt idx="1632">
                  <c:v>25.285850601332999</c:v>
                </c:pt>
                <c:pt idx="1633">
                  <c:v>25.286025604796802</c:v>
                </c:pt>
                <c:pt idx="1634">
                  <c:v>25.286200607953202</c:v>
                </c:pt>
                <c:pt idx="1635">
                  <c:v>25.2863756108021</c:v>
                </c:pt>
                <c:pt idx="1636">
                  <c:v>25.286550613343302</c:v>
                </c:pt>
                <c:pt idx="1637">
                  <c:v>25.286725615576501</c:v>
                </c:pt>
                <c:pt idx="1638">
                  <c:v>25.286900617501502</c:v>
                </c:pt>
                <c:pt idx="1639">
                  <c:v>25.287075619118301</c:v>
                </c:pt>
                <c:pt idx="1640">
                  <c:v>25.287250620426601</c:v>
                </c:pt>
                <c:pt idx="1641">
                  <c:v>25.287425621426198</c:v>
                </c:pt>
                <c:pt idx="1642">
                  <c:v>25.287600622116901</c:v>
                </c:pt>
                <c:pt idx="1643">
                  <c:v>25.2877756224986</c:v>
                </c:pt>
                <c:pt idx="1644">
                  <c:v>25.287950622571</c:v>
                </c:pt>
                <c:pt idx="1645">
                  <c:v>25.288125622334</c:v>
                </c:pt>
                <c:pt idx="1646">
                  <c:v>25.2883006217873</c:v>
                </c:pt>
                <c:pt idx="1647">
                  <c:v>25.2884756209309</c:v>
                </c:pt>
                <c:pt idx="1648">
                  <c:v>25.2886506197645</c:v>
                </c:pt>
                <c:pt idx="1649">
                  <c:v>25.288825618287799</c:v>
                </c:pt>
                <c:pt idx="1650">
                  <c:v>25.2890006165008</c:v>
                </c:pt>
                <c:pt idx="1651">
                  <c:v>25.289175614403199</c:v>
                </c:pt>
                <c:pt idx="1652">
                  <c:v>25.289350611994902</c:v>
                </c:pt>
                <c:pt idx="1653">
                  <c:v>25.289525609275699</c:v>
                </c:pt>
                <c:pt idx="1654">
                  <c:v>25.289700606245301</c:v>
                </c:pt>
                <c:pt idx="1655">
                  <c:v>25.289875602903699</c:v>
                </c:pt>
                <c:pt idx="1656">
                  <c:v>25.290050599250499</c:v>
                </c:pt>
                <c:pt idx="1657">
                  <c:v>25.290225595285701</c:v>
                </c:pt>
                <c:pt idx="1658">
                  <c:v>25.2904005910089</c:v>
                </c:pt>
                <c:pt idx="1659">
                  <c:v>25.2905755864202</c:v>
                </c:pt>
                <c:pt idx="1660">
                  <c:v>25.290750581519202</c:v>
                </c:pt>
                <c:pt idx="1661">
                  <c:v>25.290925576305799</c:v>
                </c:pt>
                <c:pt idx="1662">
                  <c:v>25.291100570779701</c:v>
                </c:pt>
                <c:pt idx="1663">
                  <c:v>25.2912755649409</c:v>
                </c:pt>
                <c:pt idx="1664">
                  <c:v>25.291450558789101</c:v>
                </c:pt>
                <c:pt idx="1665">
                  <c:v>25.291625552324099</c:v>
                </c:pt>
                <c:pt idx="1666">
                  <c:v>25.291800545545801</c:v>
                </c:pt>
                <c:pt idx="1667">
                  <c:v>25.291975538454</c:v>
                </c:pt>
                <c:pt idx="1668">
                  <c:v>25.292150531048399</c:v>
                </c:pt>
                <c:pt idx="1669">
                  <c:v>25.292325523328898</c:v>
                </c:pt>
                <c:pt idx="1670">
                  <c:v>25.292500515295401</c:v>
                </c:pt>
                <c:pt idx="1671">
                  <c:v>25.2926755069475</c:v>
                </c:pt>
                <c:pt idx="1672">
                  <c:v>25.292850498285201</c:v>
                </c:pt>
                <c:pt idx="1673">
                  <c:v>25.293025489308199</c:v>
                </c:pt>
                <c:pt idx="1674">
                  <c:v>25.293200480016498</c:v>
                </c:pt>
                <c:pt idx="1675">
                  <c:v>25.2933754704097</c:v>
                </c:pt>
                <c:pt idx="1676">
                  <c:v>25.293550460487701</c:v>
                </c:pt>
                <c:pt idx="1677">
                  <c:v>25.2937254502503</c:v>
                </c:pt>
                <c:pt idx="1678">
                  <c:v>25.293900439697399</c:v>
                </c:pt>
                <c:pt idx="1679">
                  <c:v>25.294075428828702</c:v>
                </c:pt>
                <c:pt idx="1680">
                  <c:v>25.294250417644101</c:v>
                </c:pt>
                <c:pt idx="1681">
                  <c:v>25.2944254061434</c:v>
                </c:pt>
                <c:pt idx="1682">
                  <c:v>25.294600394326402</c:v>
                </c:pt>
                <c:pt idx="1683">
                  <c:v>25.294775382192899</c:v>
                </c:pt>
                <c:pt idx="1684">
                  <c:v>25.294950369742701</c:v>
                </c:pt>
                <c:pt idx="1685">
                  <c:v>25.295125356975699</c:v>
                </c:pt>
                <c:pt idx="1686">
                  <c:v>25.295300343891601</c:v>
                </c:pt>
                <c:pt idx="1687">
                  <c:v>25.295475330490401</c:v>
                </c:pt>
                <c:pt idx="1688">
                  <c:v>25.295650316771699</c:v>
                </c:pt>
                <c:pt idx="1689">
                  <c:v>25.295825302735501</c:v>
                </c:pt>
                <c:pt idx="1690">
                  <c:v>25.296000288381499</c:v>
                </c:pt>
                <c:pt idx="1691">
                  <c:v>25.296175273709601</c:v>
                </c:pt>
                <c:pt idx="1692">
                  <c:v>25.296350258719499</c:v>
                </c:pt>
                <c:pt idx="1693">
                  <c:v>25.2965252434112</c:v>
                </c:pt>
                <c:pt idx="1694">
                  <c:v>25.296700227784299</c:v>
                </c:pt>
                <c:pt idx="1695">
                  <c:v>25.296875211838799</c:v>
                </c:pt>
                <c:pt idx="1696">
                  <c:v>25.2970501955744</c:v>
                </c:pt>
                <c:pt idx="1697">
                  <c:v>25.297225178990999</c:v>
                </c:pt>
                <c:pt idx="1698">
                  <c:v>25.297400162088401</c:v>
                </c:pt>
                <c:pt idx="1699">
                  <c:v>25.2975751448664</c:v>
                </c:pt>
                <c:pt idx="1700">
                  <c:v>25.2977501273248</c:v>
                </c:pt>
                <c:pt idx="1701">
                  <c:v>25.297925109463399</c:v>
                </c:pt>
                <c:pt idx="1702">
                  <c:v>25.298100091282102</c:v>
                </c:pt>
                <c:pt idx="1703">
                  <c:v>25.298275072780701</c:v>
                </c:pt>
                <c:pt idx="1704">
                  <c:v>25.298450053959002</c:v>
                </c:pt>
                <c:pt idx="1705">
                  <c:v>25.298625034816801</c:v>
                </c:pt>
                <c:pt idx="1706">
                  <c:v>25.298800015354001</c:v>
                </c:pt>
                <c:pt idx="1707">
                  <c:v>25.298974995570301</c:v>
                </c:pt>
                <c:pt idx="1708">
                  <c:v>25.2991499754656</c:v>
                </c:pt>
                <c:pt idx="1709">
                  <c:v>25.299324955039701</c:v>
                </c:pt>
                <c:pt idx="1710">
                  <c:v>25.299499934292399</c:v>
                </c:pt>
                <c:pt idx="1711">
                  <c:v>25.299674913223502</c:v>
                </c:pt>
                <c:pt idx="1712">
                  <c:v>25.299849891832899</c:v>
                </c:pt>
                <c:pt idx="1713">
                  <c:v>25.300024870120399</c:v>
                </c:pt>
                <c:pt idx="1714">
                  <c:v>25.3001998480858</c:v>
                </c:pt>
                <c:pt idx="1715">
                  <c:v>25.300374825728898</c:v>
                </c:pt>
                <c:pt idx="1716">
                  <c:v>25.300549803049499</c:v>
                </c:pt>
                <c:pt idx="1717">
                  <c:v>25.300724780047499</c:v>
                </c:pt>
                <c:pt idx="1718">
                  <c:v>25.3008997567227</c:v>
                </c:pt>
                <c:pt idx="1719">
                  <c:v>25.301074733074898</c:v>
                </c:pt>
                <c:pt idx="1720">
                  <c:v>25.301249709103999</c:v>
                </c:pt>
                <c:pt idx="1721">
                  <c:v>25.3014246848096</c:v>
                </c:pt>
                <c:pt idx="1722">
                  <c:v>25.301599660191801</c:v>
                </c:pt>
                <c:pt idx="1723">
                  <c:v>25.301774635250201</c:v>
                </c:pt>
                <c:pt idx="1724">
                  <c:v>25.3019496099847</c:v>
                </c:pt>
                <c:pt idx="1725">
                  <c:v>25.302124584395202</c:v>
                </c:pt>
                <c:pt idx="1726">
                  <c:v>25.302299558481401</c:v>
                </c:pt>
                <c:pt idx="1727">
                  <c:v>25.302474532243199</c:v>
                </c:pt>
                <c:pt idx="1728">
                  <c:v>25.302649505680499</c:v>
                </c:pt>
                <c:pt idx="1729">
                  <c:v>25.3028244787929</c:v>
                </c:pt>
                <c:pt idx="1730">
                  <c:v>25.302999451580401</c:v>
                </c:pt>
                <c:pt idx="1731">
                  <c:v>25.303174424042702</c:v>
                </c:pt>
                <c:pt idx="1732">
                  <c:v>25.303349396179801</c:v>
                </c:pt>
                <c:pt idx="1733">
                  <c:v>25.303524367991301</c:v>
                </c:pt>
                <c:pt idx="1734">
                  <c:v>25.303699339477198</c:v>
                </c:pt>
                <c:pt idx="1735">
                  <c:v>25.303874310637301</c:v>
                </c:pt>
                <c:pt idx="1736">
                  <c:v>25.304049281471301</c:v>
                </c:pt>
                <c:pt idx="1737">
                  <c:v>25.3042242519792</c:v>
                </c:pt>
                <c:pt idx="1738">
                  <c:v>25.304399222160601</c:v>
                </c:pt>
                <c:pt idx="1739">
                  <c:v>25.3045741920156</c:v>
                </c:pt>
                <c:pt idx="1740">
                  <c:v>25.3047491615438</c:v>
                </c:pt>
                <c:pt idx="1741">
                  <c:v>25.3049241307451</c:v>
                </c:pt>
                <c:pt idx="1742">
                  <c:v>25.305099099619301</c:v>
                </c:pt>
                <c:pt idx="1743">
                  <c:v>25.305274068166302</c:v>
                </c:pt>
                <c:pt idx="1744">
                  <c:v>25.305449036385799</c:v>
                </c:pt>
                <c:pt idx="1745">
                  <c:v>25.305624004277799</c:v>
                </c:pt>
                <c:pt idx="1746">
                  <c:v>25.305798971842002</c:v>
                </c:pt>
                <c:pt idx="1747">
                  <c:v>25.3059739390782</c:v>
                </c:pt>
                <c:pt idx="1748">
                  <c:v>25.306148905986301</c:v>
                </c:pt>
                <c:pt idx="1749">
                  <c:v>25.3063238725661</c:v>
                </c:pt>
                <c:pt idx="1750">
                  <c:v>25.306498838817401</c:v>
                </c:pt>
                <c:pt idx="1751">
                  <c:v>25.3066738047401</c:v>
                </c:pt>
                <c:pt idx="1752">
                  <c:v>25.3068487703339</c:v>
                </c:pt>
                <c:pt idx="1753">
                  <c:v>25.307023735598701</c:v>
                </c:pt>
                <c:pt idx="1754">
                  <c:v>25.3071987005344</c:v>
                </c:pt>
                <c:pt idx="1755">
                  <c:v>25.307373665140702</c:v>
                </c:pt>
                <c:pt idx="1756">
                  <c:v>25.3075486294175</c:v>
                </c:pt>
                <c:pt idx="1757">
                  <c:v>25.3077235933645</c:v>
                </c:pt>
                <c:pt idx="1758">
                  <c:v>25.307898556981701</c:v>
                </c:pt>
                <c:pt idx="1759">
                  <c:v>25.308073520268898</c:v>
                </c:pt>
                <c:pt idx="1760">
                  <c:v>25.3082484832258</c:v>
                </c:pt>
                <c:pt idx="1761">
                  <c:v>25.308423445852402</c:v>
                </c:pt>
                <c:pt idx="1762">
                  <c:v>25.308598408148299</c:v>
                </c:pt>
                <c:pt idx="1763">
                  <c:v>25.308773370113599</c:v>
                </c:pt>
                <c:pt idx="1764">
                  <c:v>25.308948331747899</c:v>
                </c:pt>
                <c:pt idx="1765">
                  <c:v>25.309123293051101</c:v>
                </c:pt>
                <c:pt idx="1766">
                  <c:v>25.309298254023101</c:v>
                </c:pt>
                <c:pt idx="1767">
                  <c:v>25.309473214663601</c:v>
                </c:pt>
                <c:pt idx="1768">
                  <c:v>25.309648174972502</c:v>
                </c:pt>
                <c:pt idx="1769">
                  <c:v>25.3098231349496</c:v>
                </c:pt>
                <c:pt idx="1770">
                  <c:v>25.3099980945948</c:v>
                </c:pt>
                <c:pt idx="1771">
                  <c:v>25.310173053907899</c:v>
                </c:pt>
                <c:pt idx="1772">
                  <c:v>25.3103480128886</c:v>
                </c:pt>
                <c:pt idx="1773">
                  <c:v>25.310522971536901</c:v>
                </c:pt>
                <c:pt idx="1774">
                  <c:v>25.310697929852601</c:v>
                </c:pt>
                <c:pt idx="1775">
                  <c:v>25.310872887835401</c:v>
                </c:pt>
                <c:pt idx="1776">
                  <c:v>25.311047845485199</c:v>
                </c:pt>
                <c:pt idx="1777">
                  <c:v>25.3112228028019</c:v>
                </c:pt>
                <c:pt idx="1778">
                  <c:v>25.311397759785301</c:v>
                </c:pt>
                <c:pt idx="1779">
                  <c:v>25.311572716435101</c:v>
                </c:pt>
                <c:pt idx="1780">
                  <c:v>25.311747672751299</c:v>
                </c:pt>
                <c:pt idx="1781">
                  <c:v>25.311922628733701</c:v>
                </c:pt>
                <c:pt idx="1782">
                  <c:v>25.312097584381998</c:v>
                </c:pt>
                <c:pt idx="1783">
                  <c:v>25.312272539696099</c:v>
                </c:pt>
                <c:pt idx="1784">
                  <c:v>25.312447494675901</c:v>
                </c:pt>
                <c:pt idx="1785">
                  <c:v>25.3126224493212</c:v>
                </c:pt>
                <c:pt idx="1786">
                  <c:v>25.312797403631699</c:v>
                </c:pt>
                <c:pt idx="1787">
                  <c:v>25.3129723576074</c:v>
                </c:pt>
                <c:pt idx="1788">
                  <c:v>25.313147311248098</c:v>
                </c:pt>
                <c:pt idx="1789">
                  <c:v>25.313322264553499</c:v>
                </c:pt>
                <c:pt idx="1790">
                  <c:v>25.313497217523501</c:v>
                </c:pt>
                <c:pt idx="1791">
                  <c:v>25.3136721701581</c:v>
                </c:pt>
                <c:pt idx="1792">
                  <c:v>25.313847122456799</c:v>
                </c:pt>
                <c:pt idx="1793">
                  <c:v>25.3140220744197</c:v>
                </c:pt>
                <c:pt idx="1794">
                  <c:v>25.3141970260466</c:v>
                </c:pt>
                <c:pt idx="1795">
                  <c:v>25.314371977337199</c:v>
                </c:pt>
                <c:pt idx="1796">
                  <c:v>25.314546928291399</c:v>
                </c:pt>
                <c:pt idx="1797">
                  <c:v>25.314721878909101</c:v>
                </c:pt>
                <c:pt idx="1798">
                  <c:v>25.314896829190001</c:v>
                </c:pt>
                <c:pt idx="1799">
                  <c:v>25.315071779134001</c:v>
                </c:pt>
                <c:pt idx="1800">
                  <c:v>25.315246728740899</c:v>
                </c:pt>
                <c:pt idx="1801">
                  <c:v>25.315421678010601</c:v>
                </c:pt>
                <c:pt idx="1802">
                  <c:v>25.315596626942899</c:v>
                </c:pt>
                <c:pt idx="1803">
                  <c:v>25.3157715755376</c:v>
                </c:pt>
                <c:pt idx="1804">
                  <c:v>25.315946523794501</c:v>
                </c:pt>
                <c:pt idx="1805">
                  <c:v>25.316121471713501</c:v>
                </c:pt>
                <c:pt idx="1806">
                  <c:v>25.316296419294499</c:v>
                </c:pt>
                <c:pt idx="1807">
                  <c:v>25.316471366537201</c:v>
                </c:pt>
                <c:pt idx="1808">
                  <c:v>25.316646313441399</c:v>
                </c:pt>
                <c:pt idx="1809">
                  <c:v>25.316821260007099</c:v>
                </c:pt>
                <c:pt idx="1810">
                  <c:v>25.316996206233998</c:v>
                </c:pt>
                <c:pt idx="1811">
                  <c:v>25.317171152122</c:v>
                </c:pt>
                <c:pt idx="1812">
                  <c:v>25.317346097670899</c:v>
                </c:pt>
                <c:pt idx="1813">
                  <c:v>25.3175210428806</c:v>
                </c:pt>
                <c:pt idx="1814">
                  <c:v>25.317695987750799</c:v>
                </c:pt>
                <c:pt idx="1815">
                  <c:v>25.317870932281402</c:v>
                </c:pt>
                <c:pt idx="1816">
                  <c:v>25.318045876472301</c:v>
                </c:pt>
                <c:pt idx="1817">
                  <c:v>25.318220820323202</c:v>
                </c:pt>
                <c:pt idx="1818">
                  <c:v>25.318395763834101</c:v>
                </c:pt>
                <c:pt idx="1819">
                  <c:v>25.3185707070046</c:v>
                </c:pt>
                <c:pt idx="1820">
                  <c:v>25.318745649834799</c:v>
                </c:pt>
                <c:pt idx="1821">
                  <c:v>25.3189205923243</c:v>
                </c:pt>
                <c:pt idx="1822">
                  <c:v>25.319095534473099</c:v>
                </c:pt>
                <c:pt idx="1823">
                  <c:v>25.319270476281002</c:v>
                </c:pt>
                <c:pt idx="1824">
                  <c:v>25.319445417747801</c:v>
                </c:pt>
                <c:pt idx="1825">
                  <c:v>25.319620358873301</c:v>
                </c:pt>
                <c:pt idx="1826">
                  <c:v>25.3197952996574</c:v>
                </c:pt>
                <c:pt idx="1827">
                  <c:v>25.319970240099899</c:v>
                </c:pt>
                <c:pt idx="1828">
                  <c:v>25.320145180200701</c:v>
                </c:pt>
                <c:pt idx="1829">
                  <c:v>25.320320119959501</c:v>
                </c:pt>
                <c:pt idx="1830">
                  <c:v>25.320495059376199</c:v>
                </c:pt>
                <c:pt idx="1831">
                  <c:v>25.3206699984507</c:v>
                </c:pt>
                <c:pt idx="1832">
                  <c:v>25.320844937182802</c:v>
                </c:pt>
                <c:pt idx="1833">
                  <c:v>25.321019875572301</c:v>
                </c:pt>
                <c:pt idx="1834">
                  <c:v>25.321194813619101</c:v>
                </c:pt>
                <c:pt idx="1835">
                  <c:v>25.321369751322901</c:v>
                </c:pt>
                <c:pt idx="1836">
                  <c:v>25.321544688683701</c:v>
                </c:pt>
                <c:pt idx="1837">
                  <c:v>25.321719625701199</c:v>
                </c:pt>
                <c:pt idx="1838">
                  <c:v>25.321894562375299</c:v>
                </c:pt>
                <c:pt idx="1839">
                  <c:v>25.322069498705901</c:v>
                </c:pt>
                <c:pt idx="1840">
                  <c:v>25.322244434692699</c:v>
                </c:pt>
                <c:pt idx="1841">
                  <c:v>25.322419370335599</c:v>
                </c:pt>
                <c:pt idx="1842">
                  <c:v>25.3225943056345</c:v>
                </c:pt>
                <c:pt idx="1843">
                  <c:v>25.3227692405891</c:v>
                </c:pt>
                <c:pt idx="1844">
                  <c:v>25.3229441751994</c:v>
                </c:pt>
                <c:pt idx="1845">
                  <c:v>25.3231191094651</c:v>
                </c:pt>
                <c:pt idx="1846">
                  <c:v>25.323294043386099</c:v>
                </c:pt>
                <c:pt idx="1847">
                  <c:v>25.3234689769622</c:v>
                </c:pt>
                <c:pt idx="1848">
                  <c:v>25.323643910193301</c:v>
                </c:pt>
                <c:pt idx="1849">
                  <c:v>25.323818843079099</c:v>
                </c:pt>
                <c:pt idx="1850">
                  <c:v>25.323993775619599</c:v>
                </c:pt>
                <c:pt idx="1851">
                  <c:v>25.3241687078146</c:v>
                </c:pt>
                <c:pt idx="1852">
                  <c:v>25.324343639663901</c:v>
                </c:pt>
                <c:pt idx="1853">
                  <c:v>25.3245185711673</c:v>
                </c:pt>
                <c:pt idx="1854">
                  <c:v>25.324693502324699</c:v>
                </c:pt>
                <c:pt idx="1855">
                  <c:v>25.324868433136</c:v>
                </c:pt>
                <c:pt idx="1856">
                  <c:v>25.325043363600901</c:v>
                </c:pt>
                <c:pt idx="1857">
                  <c:v>25.325218293719299</c:v>
                </c:pt>
                <c:pt idx="1858">
                  <c:v>25.325393223491002</c:v>
                </c:pt>
                <c:pt idx="1859">
                  <c:v>25.325568152915899</c:v>
                </c:pt>
                <c:pt idx="1860">
                  <c:v>25.325743081993799</c:v>
                </c:pt>
                <c:pt idx="1861">
                  <c:v>25.3259180107246</c:v>
                </c:pt>
                <c:pt idx="1862">
                  <c:v>25.326092939108001</c:v>
                </c:pt>
                <c:pt idx="1863">
                  <c:v>25.326267867144001</c:v>
                </c:pt>
                <c:pt idx="1864">
                  <c:v>25.326442794832399</c:v>
                </c:pt>
                <c:pt idx="1865">
                  <c:v>25.326617722172902</c:v>
                </c:pt>
                <c:pt idx="1866">
                  <c:v>25.326792649165501</c:v>
                </c:pt>
                <c:pt idx="1867">
                  <c:v>25.326967575809999</c:v>
                </c:pt>
                <c:pt idx="1868">
                  <c:v>25.327142502106199</c:v>
                </c:pt>
                <c:pt idx="1869">
                  <c:v>25.327317428053998</c:v>
                </c:pt>
                <c:pt idx="1870">
                  <c:v>25.327492353653199</c:v>
                </c:pt>
                <c:pt idx="1871">
                  <c:v>25.327667278903601</c:v>
                </c:pt>
                <c:pt idx="1872">
                  <c:v>25.327842203805101</c:v>
                </c:pt>
                <c:pt idx="1873">
                  <c:v>25.328017128357502</c:v>
                </c:pt>
                <c:pt idx="1874">
                  <c:v>25.328192052560698</c:v>
                </c:pt>
                <c:pt idx="1875">
                  <c:v>25.3283669764145</c:v>
                </c:pt>
                <c:pt idx="1876">
                  <c:v>25.328541899918701</c:v>
                </c:pt>
                <c:pt idx="1877">
                  <c:v>25.328716823073201</c:v>
                </c:pt>
                <c:pt idx="1878">
                  <c:v>25.328891745877801</c:v>
                </c:pt>
                <c:pt idx="1879">
                  <c:v>25.329066668332398</c:v>
                </c:pt>
                <c:pt idx="1880">
                  <c:v>25.329241590436801</c:v>
                </c:pt>
                <c:pt idx="1881">
                  <c:v>25.3294165121909</c:v>
                </c:pt>
                <c:pt idx="1882">
                  <c:v>25.329591433594398</c:v>
                </c:pt>
                <c:pt idx="1883">
                  <c:v>25.329766354647301</c:v>
                </c:pt>
                <c:pt idx="1884">
                  <c:v>25.329941275349299</c:v>
                </c:pt>
                <c:pt idx="1885">
                  <c:v>25.330116195700398</c:v>
                </c:pt>
                <c:pt idx="1886">
                  <c:v>25.330291115700199</c:v>
                </c:pt>
                <c:pt idx="1887">
                  <c:v>25.330466035348799</c:v>
                </c:pt>
                <c:pt idx="1888">
                  <c:v>25.330640954646</c:v>
                </c:pt>
                <c:pt idx="1889">
                  <c:v>25.330815873591401</c:v>
                </c:pt>
                <c:pt idx="1890">
                  <c:v>25.330990792185201</c:v>
                </c:pt>
                <c:pt idx="1891">
                  <c:v>25.331165710426902</c:v>
                </c:pt>
                <c:pt idx="1892">
                  <c:v>25.3313406283166</c:v>
                </c:pt>
                <c:pt idx="1893">
                  <c:v>25.331515545854099</c:v>
                </c:pt>
                <c:pt idx="1894">
                  <c:v>25.331690463039099</c:v>
                </c:pt>
                <c:pt idx="1895">
                  <c:v>25.331865379871498</c:v>
                </c:pt>
                <c:pt idx="1896">
                  <c:v>25.332040296351199</c:v>
                </c:pt>
                <c:pt idx="1897">
                  <c:v>25.332215212478101</c:v>
                </c:pt>
                <c:pt idx="1898">
                  <c:v>25.332390128251902</c:v>
                </c:pt>
                <c:pt idx="1899">
                  <c:v>25.332565043672499</c:v>
                </c:pt>
                <c:pt idx="1900">
                  <c:v>25.332739958739701</c:v>
                </c:pt>
                <c:pt idx="1901">
                  <c:v>25.3329148734535</c:v>
                </c:pt>
                <c:pt idx="1902">
                  <c:v>25.333089787813499</c:v>
                </c:pt>
                <c:pt idx="1903">
                  <c:v>25.3332647018198</c:v>
                </c:pt>
                <c:pt idx="1904">
                  <c:v>25.333439615471999</c:v>
                </c:pt>
                <c:pt idx="1905">
                  <c:v>25.333614528770202</c:v>
                </c:pt>
                <c:pt idx="1906">
                  <c:v>25.333789441714</c:v>
                </c:pt>
                <c:pt idx="1907">
                  <c:v>25.333964354303401</c:v>
                </c:pt>
                <c:pt idx="1908">
                  <c:v>25.334139266538202</c:v>
                </c:pt>
                <c:pt idx="1909">
                  <c:v>25.3343141784182</c:v>
                </c:pt>
                <c:pt idx="1910">
                  <c:v>25.3344890899433</c:v>
                </c:pt>
                <c:pt idx="1911">
                  <c:v>25.3346640011133</c:v>
                </c:pt>
                <c:pt idx="1912">
                  <c:v>25.334838911928099</c:v>
                </c:pt>
                <c:pt idx="1913">
                  <c:v>25.335013822387499</c:v>
                </c:pt>
                <c:pt idx="1914">
                  <c:v>25.3351887324914</c:v>
                </c:pt>
                <c:pt idx="1915">
                  <c:v>25.335363642239599</c:v>
                </c:pt>
                <c:pt idx="1916">
                  <c:v>25.335538551631998</c:v>
                </c:pt>
                <c:pt idx="1917">
                  <c:v>25.335713460668298</c:v>
                </c:pt>
                <c:pt idx="1918">
                  <c:v>25.335888369348499</c:v>
                </c:pt>
                <c:pt idx="1919">
                  <c:v>25.336063277672402</c:v>
                </c:pt>
                <c:pt idx="1920">
                  <c:v>25.3362381856398</c:v>
                </c:pt>
                <c:pt idx="1921">
                  <c:v>25.336413093250599</c:v>
                </c:pt>
                <c:pt idx="1922">
                  <c:v>25.336588000504602</c:v>
                </c:pt>
                <c:pt idx="1923">
                  <c:v>25.336762907401699</c:v>
                </c:pt>
                <c:pt idx="1924">
                  <c:v>25.336937813941699</c:v>
                </c:pt>
                <c:pt idx="1925">
                  <c:v>25.337112720124399</c:v>
                </c:pt>
                <c:pt idx="1926">
                  <c:v>25.337287625949799</c:v>
                </c:pt>
                <c:pt idx="1927">
                  <c:v>25.3374625314176</c:v>
                </c:pt>
                <c:pt idx="1928">
                  <c:v>25.3376374365278</c:v>
                </c:pt>
                <c:pt idx="1929">
                  <c:v>25.337812341280099</c:v>
                </c:pt>
                <c:pt idx="1930">
                  <c:v>25.337987245674402</c:v>
                </c:pt>
                <c:pt idx="1931">
                  <c:v>25.338162149710499</c:v>
                </c:pt>
                <c:pt idx="1932">
                  <c:v>25.338337053388301</c:v>
                </c:pt>
                <c:pt idx="1933">
                  <c:v>25.338511956707698</c:v>
                </c:pt>
                <c:pt idx="1934">
                  <c:v>25.3386868596684</c:v>
                </c:pt>
                <c:pt idx="1935">
                  <c:v>25.338861762270401</c:v>
                </c:pt>
                <c:pt idx="1936">
                  <c:v>25.339036664513401</c:v>
                </c:pt>
                <c:pt idx="1937">
                  <c:v>25.339211566397399</c:v>
                </c:pt>
                <c:pt idx="1938">
                  <c:v>25.3393864679222</c:v>
                </c:pt>
                <c:pt idx="1939">
                  <c:v>25.339561369087502</c:v>
                </c:pt>
                <c:pt idx="1940">
                  <c:v>25.3397362698934</c:v>
                </c:pt>
                <c:pt idx="1941">
                  <c:v>25.339911170339601</c:v>
                </c:pt>
                <c:pt idx="1942">
                  <c:v>25.340086070425901</c:v>
                </c:pt>
                <c:pt idx="1943">
                  <c:v>25.340260970152201</c:v>
                </c:pt>
                <c:pt idx="1944">
                  <c:v>25.340435869518501</c:v>
                </c:pt>
                <c:pt idx="1945">
                  <c:v>25.3406107685244</c:v>
                </c:pt>
                <c:pt idx="1946">
                  <c:v>25.3407856671699</c:v>
                </c:pt>
                <c:pt idx="1947">
                  <c:v>25.3409605654548</c:v>
                </c:pt>
                <c:pt idx="1948">
                  <c:v>25.341135463378901</c:v>
                </c:pt>
                <c:pt idx="1949">
                  <c:v>25.341310360942199</c:v>
                </c:pt>
                <c:pt idx="1950">
                  <c:v>25.341485258144399</c:v>
                </c:pt>
                <c:pt idx="1951">
                  <c:v>25.341660154985401</c:v>
                </c:pt>
                <c:pt idx="1952">
                  <c:v>25.3418350514651</c:v>
                </c:pt>
                <c:pt idx="1953">
                  <c:v>25.3420099475833</c:v>
                </c:pt>
                <c:pt idx="1954">
                  <c:v>25.342184843339801</c:v>
                </c:pt>
                <c:pt idx="1955">
                  <c:v>25.342359738734601</c:v>
                </c:pt>
                <c:pt idx="1956">
                  <c:v>25.3425346337674</c:v>
                </c:pt>
                <c:pt idx="1957">
                  <c:v>25.3427095284381</c:v>
                </c:pt>
                <c:pt idx="1958">
                  <c:v>25.3428844227466</c:v>
                </c:pt>
                <c:pt idx="1959">
                  <c:v>25.343059316692599</c:v>
                </c:pt>
                <c:pt idx="1960">
                  <c:v>25.343234210276101</c:v>
                </c:pt>
                <c:pt idx="1961">
                  <c:v>25.343409103496999</c:v>
                </c:pt>
                <c:pt idx="1962">
                  <c:v>25.343583996354901</c:v>
                </c:pt>
                <c:pt idx="1963">
                  <c:v>25.343758888849901</c:v>
                </c:pt>
                <c:pt idx="1964">
                  <c:v>25.3439337809817</c:v>
                </c:pt>
                <c:pt idx="1965">
                  <c:v>25.344108672750298</c:v>
                </c:pt>
                <c:pt idx="1966">
                  <c:v>25.344283564155401</c:v>
                </c:pt>
                <c:pt idx="1967">
                  <c:v>25.3444584551969</c:v>
                </c:pt>
                <c:pt idx="1968">
                  <c:v>25.344633345874701</c:v>
                </c:pt>
                <c:pt idx="1969">
                  <c:v>25.344808236188602</c:v>
                </c:pt>
                <c:pt idx="1970">
                  <c:v>25.344983126138398</c:v>
                </c:pt>
                <c:pt idx="1971">
                  <c:v>25.345158015724099</c:v>
                </c:pt>
                <c:pt idx="1972">
                  <c:v>25.345332904945401</c:v>
                </c:pt>
                <c:pt idx="1973">
                  <c:v>25.345507793802302</c:v>
                </c:pt>
                <c:pt idx="1974">
                  <c:v>25.345682682294498</c:v>
                </c:pt>
                <c:pt idx="1975">
                  <c:v>25.345857570422002</c:v>
                </c:pt>
                <c:pt idx="1976">
                  <c:v>25.346032458184499</c:v>
                </c:pt>
                <c:pt idx="1977">
                  <c:v>25.346207345581998</c:v>
                </c:pt>
                <c:pt idx="1978">
                  <c:v>25.3463822326142</c:v>
                </c:pt>
                <c:pt idx="1979">
                  <c:v>25.346557119281101</c:v>
                </c:pt>
                <c:pt idx="1980">
                  <c:v>25.3467320055824</c:v>
                </c:pt>
                <c:pt idx="1981">
                  <c:v>25.346906891518099</c:v>
                </c:pt>
                <c:pt idx="1982">
                  <c:v>25.347081777088</c:v>
                </c:pt>
                <c:pt idx="1983">
                  <c:v>25.347256662291901</c:v>
                </c:pt>
                <c:pt idx="1984">
                  <c:v>25.347431547129698</c:v>
                </c:pt>
                <c:pt idx="1985">
                  <c:v>25.347606431601299</c:v>
                </c:pt>
                <c:pt idx="1986">
                  <c:v>25.347781315706499</c:v>
                </c:pt>
                <c:pt idx="1987">
                  <c:v>25.3479561994451</c:v>
                </c:pt>
                <c:pt idx="1988">
                  <c:v>25.348131082817002</c:v>
                </c:pt>
                <c:pt idx="1989">
                  <c:v>25.348305965822199</c:v>
                </c:pt>
                <c:pt idx="1990">
                  <c:v>25.348480848460301</c:v>
                </c:pt>
                <c:pt idx="1991">
                  <c:v>25.348655730731299</c:v>
                </c:pt>
                <c:pt idx="1992">
                  <c:v>25.348830612634998</c:v>
                </c:pt>
                <c:pt idx="1993">
                  <c:v>25.349005494171301</c:v>
                </c:pt>
                <c:pt idx="1994">
                  <c:v>25.349180375340001</c:v>
                </c:pt>
                <c:pt idx="1995">
                  <c:v>25.349355256141099</c:v>
                </c:pt>
                <c:pt idx="1996">
                  <c:v>25.349530136574199</c:v>
                </c:pt>
                <c:pt idx="1997">
                  <c:v>25.349705016639401</c:v>
                </c:pt>
                <c:pt idx="1998">
                  <c:v>25.3498798963364</c:v>
                </c:pt>
                <c:pt idx="1999">
                  <c:v>25.3500547756652</c:v>
                </c:pt>
                <c:pt idx="2000">
                  <c:v>25.350229654625501</c:v>
                </c:pt>
                <c:pt idx="2001">
                  <c:v>25.350404533217201</c:v>
                </c:pt>
                <c:pt idx="2002">
                  <c:v>25.350579411440201</c:v>
                </c:pt>
                <c:pt idx="2003">
                  <c:v>25.350754289294301</c:v>
                </c:pt>
                <c:pt idx="2004">
                  <c:v>25.350929166779402</c:v>
                </c:pt>
                <c:pt idx="2005">
                  <c:v>25.351104043895301</c:v>
                </c:pt>
                <c:pt idx="2006">
                  <c:v>25.351278920641899</c:v>
                </c:pt>
                <c:pt idx="2007">
                  <c:v>25.351453797019101</c:v>
                </c:pt>
                <c:pt idx="2008">
                  <c:v>25.351628673026699</c:v>
                </c:pt>
                <c:pt idx="2009">
                  <c:v>25.351803548664599</c:v>
                </c:pt>
                <c:pt idx="2010">
                  <c:v>25.351978423932501</c:v>
                </c:pt>
                <c:pt idx="2011">
                  <c:v>25.352153298830501</c:v>
                </c:pt>
                <c:pt idx="2012">
                  <c:v>25.352328173358199</c:v>
                </c:pt>
                <c:pt idx="2013">
                  <c:v>25.3525030475157</c:v>
                </c:pt>
                <c:pt idx="2014">
                  <c:v>25.3526779213027</c:v>
                </c:pt>
                <c:pt idx="2015">
                  <c:v>25.352852794719102</c:v>
                </c:pt>
                <c:pt idx="2016">
                  <c:v>25.353027667764799</c:v>
                </c:pt>
                <c:pt idx="2017">
                  <c:v>25.3532025404396</c:v>
                </c:pt>
                <c:pt idx="2018">
                  <c:v>25.353377412743299</c:v>
                </c:pt>
                <c:pt idx="2019">
                  <c:v>25.353552284675899</c:v>
                </c:pt>
                <c:pt idx="2020">
                  <c:v>25.353727156237198</c:v>
                </c:pt>
                <c:pt idx="2021">
                  <c:v>25.353902027427001</c:v>
                </c:pt>
                <c:pt idx="2022">
                  <c:v>25.3540768982452</c:v>
                </c:pt>
                <c:pt idx="2023">
                  <c:v>25.3542517686917</c:v>
                </c:pt>
                <c:pt idx="2024">
                  <c:v>25.354426638766299</c:v>
                </c:pt>
                <c:pt idx="2025">
                  <c:v>25.3546015084688</c:v>
                </c:pt>
                <c:pt idx="2026">
                  <c:v>25.354776377799201</c:v>
                </c:pt>
                <c:pt idx="2027">
                  <c:v>25.354951246757299</c:v>
                </c:pt>
                <c:pt idx="2028">
                  <c:v>25.355126115343001</c:v>
                </c:pt>
                <c:pt idx="2029">
                  <c:v>25.355300983555999</c:v>
                </c:pt>
                <c:pt idx="2030">
                  <c:v>25.355475851396299</c:v>
                </c:pt>
                <c:pt idx="2031">
                  <c:v>25.3556507188637</c:v>
                </c:pt>
                <c:pt idx="2032">
                  <c:v>25.355825585958101</c:v>
                </c:pt>
                <c:pt idx="2033">
                  <c:v>25.3560004526794</c:v>
                </c:pt>
                <c:pt idx="2034">
                  <c:v>25.3561753190274</c:v>
                </c:pt>
                <c:pt idx="2035">
                  <c:v>25.356350185001901</c:v>
                </c:pt>
                <c:pt idx="2036">
                  <c:v>25.356525050602801</c:v>
                </c:pt>
                <c:pt idx="2037">
                  <c:v>25.356699915829999</c:v>
                </c:pt>
                <c:pt idx="2038">
                  <c:v>25.356874780683398</c:v>
                </c:pt>
                <c:pt idx="2039">
                  <c:v>25.3570496451627</c:v>
                </c:pt>
                <c:pt idx="2040">
                  <c:v>25.357224509267901</c:v>
                </c:pt>
                <c:pt idx="2041">
                  <c:v>25.357399372998799</c:v>
                </c:pt>
                <c:pt idx="2042">
                  <c:v>25.357574236355301</c:v>
                </c:pt>
                <c:pt idx="2043">
                  <c:v>25.357749099337202</c:v>
                </c:pt>
                <c:pt idx="2044">
                  <c:v>25.3579239619445</c:v>
                </c:pt>
                <c:pt idx="2045">
                  <c:v>25.358098824176899</c:v>
                </c:pt>
                <c:pt idx="2046">
                  <c:v>25.358273686034199</c:v>
                </c:pt>
                <c:pt idx="2047">
                  <c:v>25.358448547516499</c:v>
                </c:pt>
                <c:pt idx="2048">
                  <c:v>25.358623408623501</c:v>
                </c:pt>
                <c:pt idx="2049">
                  <c:v>25.358798269355098</c:v>
                </c:pt>
                <c:pt idx="2050">
                  <c:v>25.358973129711199</c:v>
                </c:pt>
                <c:pt idx="2051">
                  <c:v>25.3591479896915</c:v>
                </c:pt>
                <c:pt idx="2052">
                  <c:v>25.359322849296099</c:v>
                </c:pt>
                <c:pt idx="2053">
                  <c:v>25.3594977085247</c:v>
                </c:pt>
                <c:pt idx="2054">
                  <c:v>25.359672567377199</c:v>
                </c:pt>
                <c:pt idx="2055">
                  <c:v>25.359847425853498</c:v>
                </c:pt>
                <c:pt idx="2056">
                  <c:v>25.360022283953398</c:v>
                </c:pt>
                <c:pt idx="2057">
                  <c:v>25.3601971416767</c:v>
                </c:pt>
                <c:pt idx="2058">
                  <c:v>25.3603719990234</c:v>
                </c:pt>
                <c:pt idx="2059">
                  <c:v>25.360546855993402</c:v>
                </c:pt>
                <c:pt idx="2060">
                  <c:v>25.3607217125864</c:v>
                </c:pt>
                <c:pt idx="2061">
                  <c:v>25.3608965688023</c:v>
                </c:pt>
                <c:pt idx="2062">
                  <c:v>25.361071424641001</c:v>
                </c:pt>
                <c:pt idx="2063">
                  <c:v>25.361246280102399</c:v>
                </c:pt>
                <c:pt idx="2064">
                  <c:v>25.361421135186301</c:v>
                </c:pt>
                <c:pt idx="2065">
                  <c:v>25.361595989892599</c:v>
                </c:pt>
                <c:pt idx="2066">
                  <c:v>25.361770844221098</c:v>
                </c:pt>
                <c:pt idx="2067">
                  <c:v>25.361945698171699</c:v>
                </c:pt>
                <c:pt idx="2068">
                  <c:v>25.362120551744301</c:v>
                </c:pt>
                <c:pt idx="2069">
                  <c:v>25.362295404938799</c:v>
                </c:pt>
                <c:pt idx="2070">
                  <c:v>25.3624702577549</c:v>
                </c:pt>
                <c:pt idx="2071">
                  <c:v>25.362645110192599</c:v>
                </c:pt>
                <c:pt idx="2072">
                  <c:v>25.362819962251699</c:v>
                </c:pt>
                <c:pt idx="2073">
                  <c:v>25.362994813932101</c:v>
                </c:pt>
                <c:pt idx="2074">
                  <c:v>25.363169665233599</c:v>
                </c:pt>
                <c:pt idx="2075">
                  <c:v>25.3633445161562</c:v>
                </c:pt>
                <c:pt idx="2076">
                  <c:v>25.363519366699599</c:v>
                </c:pt>
                <c:pt idx="2077">
                  <c:v>25.363694216863799</c:v>
                </c:pt>
                <c:pt idx="2078">
                  <c:v>25.363869066648501</c:v>
                </c:pt>
                <c:pt idx="2079">
                  <c:v>25.364043916053799</c:v>
                </c:pt>
                <c:pt idx="2080">
                  <c:v>25.364218765079301</c:v>
                </c:pt>
                <c:pt idx="2081">
                  <c:v>25.364393613725099</c:v>
                </c:pt>
                <c:pt idx="2082">
                  <c:v>25.364568461990899</c:v>
                </c:pt>
                <c:pt idx="2083">
                  <c:v>25.364743309876701</c:v>
                </c:pt>
                <c:pt idx="2084">
                  <c:v>25.364918157382199</c:v>
                </c:pt>
                <c:pt idx="2085">
                  <c:v>25.365093004507401</c:v>
                </c:pt>
                <c:pt idx="2086">
                  <c:v>25.365267851252099</c:v>
                </c:pt>
                <c:pt idx="2087">
                  <c:v>25.3654426976161</c:v>
                </c:pt>
                <c:pt idx="2088">
                  <c:v>25.365617543599502</c:v>
                </c:pt>
                <c:pt idx="2089">
                  <c:v>25.3657923892019</c:v>
                </c:pt>
                <c:pt idx="2090">
                  <c:v>25.365967234423302</c:v>
                </c:pt>
                <c:pt idx="2091">
                  <c:v>25.3661420792636</c:v>
                </c:pt>
                <c:pt idx="2092">
                  <c:v>25.366316923722501</c:v>
                </c:pt>
                <c:pt idx="2093">
                  <c:v>25.366491767800099</c:v>
                </c:pt>
                <c:pt idx="2094">
                  <c:v>25.3666666114961</c:v>
                </c:pt>
                <c:pt idx="2095">
                  <c:v>25.366841454810299</c:v>
                </c:pt>
                <c:pt idx="2096">
                  <c:v>25.367016297742801</c:v>
                </c:pt>
                <c:pt idx="2097">
                  <c:v>25.367191140293301</c:v>
                </c:pt>
                <c:pt idx="2098">
                  <c:v>25.367365982461699</c:v>
                </c:pt>
                <c:pt idx="2099">
                  <c:v>25.367540824247801</c:v>
                </c:pt>
                <c:pt idx="2100">
                  <c:v>25.367715665651598</c:v>
                </c:pt>
                <c:pt idx="2101">
                  <c:v>25.3678905066729</c:v>
                </c:pt>
                <c:pt idx="2102">
                  <c:v>25.3680653473116</c:v>
                </c:pt>
                <c:pt idx="2103">
                  <c:v>25.368240187567501</c:v>
                </c:pt>
                <c:pt idx="2104">
                  <c:v>25.368415027440498</c:v>
                </c:pt>
                <c:pt idx="2105">
                  <c:v>25.3685898669304</c:v>
                </c:pt>
                <c:pt idx="2106">
                  <c:v>25.368764706037201</c:v>
                </c:pt>
                <c:pt idx="2107">
                  <c:v>25.3689395447607</c:v>
                </c:pt>
                <c:pt idx="2108">
                  <c:v>25.369114383100801</c:v>
                </c:pt>
                <c:pt idx="2109">
                  <c:v>25.369289221057301</c:v>
                </c:pt>
                <c:pt idx="2110">
                  <c:v>25.369464058630101</c:v>
                </c:pt>
                <c:pt idx="2111">
                  <c:v>25.369638895819101</c:v>
                </c:pt>
                <c:pt idx="2112">
                  <c:v>25.369813732624099</c:v>
                </c:pt>
                <c:pt idx="2113">
                  <c:v>25.369988569044999</c:v>
                </c:pt>
                <c:pt idx="2114">
                  <c:v>25.370163405081701</c:v>
                </c:pt>
                <c:pt idx="2115">
                  <c:v>25.370338240734</c:v>
                </c:pt>
                <c:pt idx="2116">
                  <c:v>25.370513076001899</c:v>
                </c:pt>
                <c:pt idx="2117">
                  <c:v>25.370687910885099</c:v>
                </c:pt>
                <c:pt idx="2118">
                  <c:v>25.370862745383601</c:v>
                </c:pt>
                <c:pt idx="2119">
                  <c:v>25.371037579497099</c:v>
                </c:pt>
                <c:pt idx="2120">
                  <c:v>25.371212413225699</c:v>
                </c:pt>
                <c:pt idx="2121">
                  <c:v>25.3713872465691</c:v>
                </c:pt>
                <c:pt idx="2122">
                  <c:v>25.371562079527301</c:v>
                </c:pt>
                <c:pt idx="2123">
                  <c:v>25.371736912100001</c:v>
                </c:pt>
                <c:pt idx="2124">
                  <c:v>25.3719117442872</c:v>
                </c:pt>
                <c:pt idx="2125">
                  <c:v>25.372086576088702</c:v>
                </c:pt>
                <c:pt idx="2126">
                  <c:v>25.3722614075044</c:v>
                </c:pt>
                <c:pt idx="2127">
                  <c:v>25.3724362385341</c:v>
                </c:pt>
                <c:pt idx="2128">
                  <c:v>25.3726110691778</c:v>
                </c:pt>
                <c:pt idx="2129">
                  <c:v>25.3727858994353</c:v>
                </c:pt>
                <c:pt idx="2130">
                  <c:v>25.372960729306499</c:v>
                </c:pt>
                <c:pt idx="2131">
                  <c:v>25.373135558791201</c:v>
                </c:pt>
                <c:pt idx="2132">
                  <c:v>25.373310387889401</c:v>
                </c:pt>
                <c:pt idx="2133">
                  <c:v>25.373485216600798</c:v>
                </c:pt>
                <c:pt idx="2134">
                  <c:v>25.373660044925401</c:v>
                </c:pt>
                <c:pt idx="2135">
                  <c:v>25.373834872863</c:v>
                </c:pt>
                <c:pt idx="2136">
                  <c:v>25.374009700413399</c:v>
                </c:pt>
                <c:pt idx="2137">
                  <c:v>25.374184527576698</c:v>
                </c:pt>
                <c:pt idx="2138">
                  <c:v>25.374359354352599</c:v>
                </c:pt>
                <c:pt idx="2139">
                  <c:v>25.374534180740898</c:v>
                </c:pt>
                <c:pt idx="2140">
                  <c:v>25.3747090067417</c:v>
                </c:pt>
                <c:pt idx="2141">
                  <c:v>25.374883832354701</c:v>
                </c:pt>
                <c:pt idx="2142">
                  <c:v>25.3750586575798</c:v>
                </c:pt>
                <c:pt idx="2143">
                  <c:v>25.375233482416899</c:v>
                </c:pt>
                <c:pt idx="2144">
                  <c:v>25.3754083068659</c:v>
                </c:pt>
                <c:pt idx="2145">
                  <c:v>25.3755831309266</c:v>
                </c:pt>
                <c:pt idx="2146">
                  <c:v>25.3757579545989</c:v>
                </c:pt>
                <c:pt idx="2147">
                  <c:v>25.3759327778826</c:v>
                </c:pt>
                <c:pt idx="2148">
                  <c:v>25.376107600777701</c:v>
                </c:pt>
                <c:pt idx="2149">
                  <c:v>25.376282423284</c:v>
                </c:pt>
                <c:pt idx="2150">
                  <c:v>25.376457245401401</c:v>
                </c:pt>
                <c:pt idx="2151">
                  <c:v>25.376632067129801</c:v>
                </c:pt>
                <c:pt idx="2152">
                  <c:v>25.376806888469002</c:v>
                </c:pt>
                <c:pt idx="2153">
                  <c:v>25.376981709418899</c:v>
                </c:pt>
                <c:pt idx="2154">
                  <c:v>25.377156529979299</c:v>
                </c:pt>
                <c:pt idx="2155">
                  <c:v>25.3773313501503</c:v>
                </c:pt>
                <c:pt idx="2156">
                  <c:v>25.3775061699315</c:v>
                </c:pt>
                <c:pt idx="2157">
                  <c:v>25.377680989322901</c:v>
                </c:pt>
                <c:pt idx="2158">
                  <c:v>25.377855808324401</c:v>
                </c:pt>
                <c:pt idx="2159">
                  <c:v>25.3780306269358</c:v>
                </c:pt>
                <c:pt idx="2160">
                  <c:v>25.378205445157</c:v>
                </c:pt>
                <c:pt idx="2161">
                  <c:v>25.3783802629879</c:v>
                </c:pt>
                <c:pt idx="2162">
                  <c:v>25.378555080428399</c:v>
                </c:pt>
                <c:pt idx="2163">
                  <c:v>25.378729897478301</c:v>
                </c:pt>
                <c:pt idx="2164">
                  <c:v>25.378904714137501</c:v>
                </c:pt>
                <c:pt idx="2165">
                  <c:v>25.3790795304059</c:v>
                </c:pt>
                <c:pt idx="2166">
                  <c:v>25.3792543462833</c:v>
                </c:pt>
                <c:pt idx="2167">
                  <c:v>25.3794291617696</c:v>
                </c:pt>
                <c:pt idx="2168">
                  <c:v>25.379603976864701</c:v>
                </c:pt>
                <c:pt idx="2169">
                  <c:v>25.379778791568501</c:v>
                </c:pt>
                <c:pt idx="2170">
                  <c:v>25.3799536058808</c:v>
                </c:pt>
                <c:pt idx="2171">
                  <c:v>25.380128419801601</c:v>
                </c:pt>
                <c:pt idx="2172">
                  <c:v>25.380303233330601</c:v>
                </c:pt>
                <c:pt idx="2173">
                  <c:v>25.3804780464678</c:v>
                </c:pt>
                <c:pt idx="2174">
                  <c:v>25.3806528592131</c:v>
                </c:pt>
                <c:pt idx="2175">
                  <c:v>25.380827671566198</c:v>
                </c:pt>
                <c:pt idx="2176">
                  <c:v>25.381002483527201</c:v>
                </c:pt>
                <c:pt idx="2177">
                  <c:v>25.381177295095799</c:v>
                </c:pt>
                <c:pt idx="2178">
                  <c:v>25.381352106271901</c:v>
                </c:pt>
                <c:pt idx="2179">
                  <c:v>25.381526917055499</c:v>
                </c:pt>
                <c:pt idx="2180">
                  <c:v>25.381701727446298</c:v>
                </c:pt>
                <c:pt idx="2181">
                  <c:v>25.381876537444299</c:v>
                </c:pt>
                <c:pt idx="2182">
                  <c:v>25.382051347049298</c:v>
                </c:pt>
                <c:pt idx="2183">
                  <c:v>25.382226156261201</c:v>
                </c:pt>
                <c:pt idx="2184">
                  <c:v>25.382400965079999</c:v>
                </c:pt>
                <c:pt idx="2185">
                  <c:v>25.382575773505302</c:v>
                </c:pt>
                <c:pt idx="2186">
                  <c:v>25.382750581537302</c:v>
                </c:pt>
                <c:pt idx="2187">
                  <c:v>25.3829253891756</c:v>
                </c:pt>
                <c:pt idx="2188">
                  <c:v>25.383100196420202</c:v>
                </c:pt>
                <c:pt idx="2189">
                  <c:v>25.383275003270999</c:v>
                </c:pt>
                <c:pt idx="2190">
                  <c:v>25.3834498097278</c:v>
                </c:pt>
                <c:pt idx="2191">
                  <c:v>25.383624615790598</c:v>
                </c:pt>
                <c:pt idx="2192">
                  <c:v>25.383799421459099</c:v>
                </c:pt>
                <c:pt idx="2193">
                  <c:v>25.383974226733301</c:v>
                </c:pt>
                <c:pt idx="2194">
                  <c:v>25.384149031612999</c:v>
                </c:pt>
                <c:pt idx="2195">
                  <c:v>25.384323836098201</c:v>
                </c:pt>
                <c:pt idx="2196">
                  <c:v>25.3844986401886</c:v>
                </c:pt>
                <c:pt idx="2197">
                  <c:v>25.384673443884299</c:v>
                </c:pt>
                <c:pt idx="2198">
                  <c:v>25.384848247184902</c:v>
                </c:pt>
                <c:pt idx="2199">
                  <c:v>25.385023050090499</c:v>
                </c:pt>
                <c:pt idx="2200">
                  <c:v>25.385197852600999</c:v>
                </c:pt>
                <c:pt idx="2201">
                  <c:v>25.385372654716001</c:v>
                </c:pt>
                <c:pt idx="2202">
                  <c:v>25.385547456435699</c:v>
                </c:pt>
                <c:pt idx="2203">
                  <c:v>25.385722257759799</c:v>
                </c:pt>
                <c:pt idx="2204">
                  <c:v>25.385897058688201</c:v>
                </c:pt>
                <c:pt idx="2205">
                  <c:v>25.386071859220799</c:v>
                </c:pt>
                <c:pt idx="2206">
                  <c:v>25.386246659357401</c:v>
                </c:pt>
                <c:pt idx="2207">
                  <c:v>25.386421459097999</c:v>
                </c:pt>
                <c:pt idx="2208">
                  <c:v>25.386596258442399</c:v>
                </c:pt>
                <c:pt idx="2209">
                  <c:v>25.386771057390501</c:v>
                </c:pt>
                <c:pt idx="2210">
                  <c:v>25.386945855942201</c:v>
                </c:pt>
                <c:pt idx="2211">
                  <c:v>25.387120654097401</c:v>
                </c:pt>
                <c:pt idx="2212">
                  <c:v>25.387295451855898</c:v>
                </c:pt>
                <c:pt idx="2213">
                  <c:v>25.3874702492176</c:v>
                </c:pt>
                <c:pt idx="2214">
                  <c:v>25.387645046182399</c:v>
                </c:pt>
                <c:pt idx="2215">
                  <c:v>25.387819842750101</c:v>
                </c:pt>
                <c:pt idx="2216">
                  <c:v>25.387994638920699</c:v>
                </c:pt>
                <c:pt idx="2217">
                  <c:v>25.388169434694099</c:v>
                </c:pt>
                <c:pt idx="2218">
                  <c:v>25.38834423007</c:v>
                </c:pt>
                <c:pt idx="2219">
                  <c:v>25.388519025048499</c:v>
                </c:pt>
                <c:pt idx="2220">
                  <c:v>25.3886938196292</c:v>
                </c:pt>
                <c:pt idx="2221">
                  <c:v>25.388868613812299</c:v>
                </c:pt>
                <c:pt idx="2222">
                  <c:v>25.389043407597399</c:v>
                </c:pt>
                <c:pt idx="2223">
                  <c:v>25.389218200984601</c:v>
                </c:pt>
                <c:pt idx="2224">
                  <c:v>25.389392993973601</c:v>
                </c:pt>
                <c:pt idx="2225">
                  <c:v>25.389567786564399</c:v>
                </c:pt>
                <c:pt idx="2226">
                  <c:v>25.389742578756898</c:v>
                </c:pt>
                <c:pt idx="2227">
                  <c:v>25.389917370550801</c:v>
                </c:pt>
                <c:pt idx="2228">
                  <c:v>25.3900921619462</c:v>
                </c:pt>
                <c:pt idx="2229">
                  <c:v>25.390266952942799</c:v>
                </c:pt>
                <c:pt idx="2230">
                  <c:v>25.390441743540599</c:v>
                </c:pt>
                <c:pt idx="2231">
                  <c:v>25.390616533739401</c:v>
                </c:pt>
                <c:pt idx="2232">
                  <c:v>25.390791323539101</c:v>
                </c:pt>
                <c:pt idx="2233">
                  <c:v>25.390966112939701</c:v>
                </c:pt>
                <c:pt idx="2234">
                  <c:v>25.391140901940901</c:v>
                </c:pt>
                <c:pt idx="2235">
                  <c:v>25.391315690542701</c:v>
                </c:pt>
                <c:pt idx="2236">
                  <c:v>25.391490478744899</c:v>
                </c:pt>
                <c:pt idx="2237">
                  <c:v>25.391665266547498</c:v>
                </c:pt>
                <c:pt idx="2238">
                  <c:v>25.391840053950201</c:v>
                </c:pt>
                <c:pt idx="2239">
                  <c:v>25.392014840953099</c:v>
                </c:pt>
                <c:pt idx="2240">
                  <c:v>25.392189627555801</c:v>
                </c:pt>
                <c:pt idx="2241">
                  <c:v>25.3923644137585</c:v>
                </c:pt>
                <c:pt idx="2242">
                  <c:v>25.3925391995609</c:v>
                </c:pt>
                <c:pt idx="2243">
                  <c:v>25.3927139849628</c:v>
                </c:pt>
                <c:pt idx="2244">
                  <c:v>25.392888769964301</c:v>
                </c:pt>
                <c:pt idx="2245">
                  <c:v>25.393063554565099</c:v>
                </c:pt>
                <c:pt idx="2246">
                  <c:v>25.393238338765201</c:v>
                </c:pt>
                <c:pt idx="2247">
                  <c:v>25.3934131225644</c:v>
                </c:pt>
                <c:pt idx="2248">
                  <c:v>25.393587905962601</c:v>
                </c:pt>
                <c:pt idx="2249">
                  <c:v>25.3937626889598</c:v>
                </c:pt>
                <c:pt idx="2250">
                  <c:v>25.393937471555699</c:v>
                </c:pt>
                <c:pt idx="2251">
                  <c:v>25.394112253750301</c:v>
                </c:pt>
                <c:pt idx="2252">
                  <c:v>25.3942870355434</c:v>
                </c:pt>
                <c:pt idx="2253">
                  <c:v>25.3944618169349</c:v>
                </c:pt>
                <c:pt idx="2254">
                  <c:v>25.394636597924801</c:v>
                </c:pt>
                <c:pt idx="2255">
                  <c:v>25.394811378512799</c:v>
                </c:pt>
                <c:pt idx="2256">
                  <c:v>25.394986158698899</c:v>
                </c:pt>
                <c:pt idx="2257">
                  <c:v>25.395160938482999</c:v>
                </c:pt>
                <c:pt idx="2258">
                  <c:v>25.395335717864899</c:v>
                </c:pt>
                <c:pt idx="2259">
                  <c:v>25.395510496844501</c:v>
                </c:pt>
                <c:pt idx="2260">
                  <c:v>25.395685275421702</c:v>
                </c:pt>
                <c:pt idx="2261">
                  <c:v>25.395860053596401</c:v>
                </c:pt>
                <c:pt idx="2262">
                  <c:v>25.3960348313685</c:v>
                </c:pt>
                <c:pt idx="2263">
                  <c:v>25.396209608737902</c:v>
                </c:pt>
                <c:pt idx="2264">
                  <c:v>25.396384385704302</c:v>
                </c:pt>
                <c:pt idx="2265">
                  <c:v>25.396559162267799</c:v>
                </c:pt>
                <c:pt idx="2266">
                  <c:v>25.396733938428198</c:v>
                </c:pt>
                <c:pt idx="2267">
                  <c:v>25.3969087141854</c:v>
                </c:pt>
                <c:pt idx="2268">
                  <c:v>25.397083489539298</c:v>
                </c:pt>
                <c:pt idx="2269">
                  <c:v>25.3972582644897</c:v>
                </c:pt>
                <c:pt idx="2270">
                  <c:v>25.397433039036599</c:v>
                </c:pt>
                <c:pt idx="2271">
                  <c:v>25.3976078131797</c:v>
                </c:pt>
                <c:pt idx="2272">
                  <c:v>25.397782586919099</c:v>
                </c:pt>
                <c:pt idx="2273">
                  <c:v>25.397957360254601</c:v>
                </c:pt>
                <c:pt idx="2274">
                  <c:v>25.398132133186099</c:v>
                </c:pt>
                <c:pt idx="2275">
                  <c:v>25.398306905713401</c:v>
                </c:pt>
                <c:pt idx="2276">
                  <c:v>25.398481677836401</c:v>
                </c:pt>
                <c:pt idx="2277">
                  <c:v>25.398656449555101</c:v>
                </c:pt>
                <c:pt idx="2278">
                  <c:v>25.398831220869301</c:v>
                </c:pt>
                <c:pt idx="2279">
                  <c:v>25.3990059917789</c:v>
                </c:pt>
                <c:pt idx="2280">
                  <c:v>25.399180762283802</c:v>
                </c:pt>
                <c:pt idx="2281">
                  <c:v>25.3993555323839</c:v>
                </c:pt>
                <c:pt idx="2282">
                  <c:v>25.399530302079</c:v>
                </c:pt>
                <c:pt idx="2283">
                  <c:v>25.399705071369102</c:v>
                </c:pt>
                <c:pt idx="2284">
                  <c:v>25.399879840253899</c:v>
                </c:pt>
                <c:pt idx="2285">
                  <c:v>25.400054608733502</c:v>
                </c:pt>
                <c:pt idx="2286">
                  <c:v>25.400229376807701</c:v>
                </c:pt>
                <c:pt idx="2287">
                  <c:v>25.400404144476401</c:v>
                </c:pt>
                <c:pt idx="2288">
                  <c:v>25.400578911739402</c:v>
                </c:pt>
                <c:pt idx="2289">
                  <c:v>25.400753678596701</c:v>
                </c:pt>
                <c:pt idx="2290">
                  <c:v>25.400928445048098</c:v>
                </c:pt>
                <c:pt idx="2291">
                  <c:v>25.401103211093599</c:v>
                </c:pt>
                <c:pt idx="2292">
                  <c:v>25.401277976732899</c:v>
                </c:pt>
                <c:pt idx="2293">
                  <c:v>25.4014527419661</c:v>
                </c:pt>
                <c:pt idx="2294">
                  <c:v>25.401627506792899</c:v>
                </c:pt>
                <c:pt idx="2295">
                  <c:v>25.401802271213299</c:v>
                </c:pt>
                <c:pt idx="2296">
                  <c:v>25.401977035227201</c:v>
                </c:pt>
                <c:pt idx="2297">
                  <c:v>25.402151798834399</c:v>
                </c:pt>
                <c:pt idx="2298">
                  <c:v>25.402326562034901</c:v>
                </c:pt>
                <c:pt idx="2299">
                  <c:v>25.4025013248284</c:v>
                </c:pt>
                <c:pt idx="2300">
                  <c:v>25.402676087214999</c:v>
                </c:pt>
                <c:pt idx="2301">
                  <c:v>25.402850849194401</c:v>
                </c:pt>
                <c:pt idx="2302">
                  <c:v>25.403025610766701</c:v>
                </c:pt>
                <c:pt idx="2303">
                  <c:v>25.4032003719316</c:v>
                </c:pt>
                <c:pt idx="2304">
                  <c:v>25.403375132689</c:v>
                </c:pt>
                <c:pt idx="2305">
                  <c:v>25.4035498930389</c:v>
                </c:pt>
                <c:pt idx="2306">
                  <c:v>25.403724652981101</c:v>
                </c:pt>
                <c:pt idx="2307">
                  <c:v>25.4038994125155</c:v>
                </c:pt>
                <c:pt idx="2308">
                  <c:v>25.404074171642002</c:v>
                </c:pt>
                <c:pt idx="2309">
                  <c:v>25.404248930360598</c:v>
                </c:pt>
                <c:pt idx="2310">
                  <c:v>25.404423688670899</c:v>
                </c:pt>
                <c:pt idx="2311">
                  <c:v>25.4045984465731</c:v>
                </c:pt>
                <c:pt idx="2312">
                  <c:v>25.404773204066899</c:v>
                </c:pt>
                <c:pt idx="2313">
                  <c:v>25.404947961152299</c:v>
                </c:pt>
                <c:pt idx="2314">
                  <c:v>25.405122717828998</c:v>
                </c:pt>
                <c:pt idx="2315">
                  <c:v>25.4052974740971</c:v>
                </c:pt>
                <c:pt idx="2316">
                  <c:v>25.405472229956501</c:v>
                </c:pt>
                <c:pt idx="2317">
                  <c:v>25.4056469854069</c:v>
                </c:pt>
                <c:pt idx="2318">
                  <c:v>25.4058217404482</c:v>
                </c:pt>
                <c:pt idx="2319">
                  <c:v>25.405996495080501</c:v>
                </c:pt>
                <c:pt idx="2320">
                  <c:v>25.406171249303501</c:v>
                </c:pt>
                <c:pt idx="2321">
                  <c:v>25.4063460031172</c:v>
                </c:pt>
                <c:pt idx="2322">
                  <c:v>25.406520756521399</c:v>
                </c:pt>
                <c:pt idx="2323">
                  <c:v>25.406695509515998</c:v>
                </c:pt>
                <c:pt idx="2324">
                  <c:v>25.406870262100998</c:v>
                </c:pt>
                <c:pt idx="2325">
                  <c:v>25.4070450142761</c:v>
                </c:pt>
                <c:pt idx="2326">
                  <c:v>25.407219766041401</c:v>
                </c:pt>
                <c:pt idx="2327">
                  <c:v>25.4073945173966</c:v>
                </c:pt>
                <c:pt idx="2328">
                  <c:v>25.4075692683417</c:v>
                </c:pt>
                <c:pt idx="2329">
                  <c:v>25.407744018876599</c:v>
                </c:pt>
                <c:pt idx="2330">
                  <c:v>25.4079187690011</c:v>
                </c:pt>
                <c:pt idx="2331">
                  <c:v>25.408093518715201</c:v>
                </c:pt>
                <c:pt idx="2332">
                  <c:v>25.408268268018698</c:v>
                </c:pt>
                <c:pt idx="2333">
                  <c:v>25.408443016911502</c:v>
                </c:pt>
                <c:pt idx="2334">
                  <c:v>25.408617765393501</c:v>
                </c:pt>
                <c:pt idx="2335">
                  <c:v>25.4087925134647</c:v>
                </c:pt>
                <c:pt idx="2336">
                  <c:v>25.408967261124801</c:v>
                </c:pt>
                <c:pt idx="2337">
                  <c:v>25.409142008373799</c:v>
                </c:pt>
                <c:pt idx="2338">
                  <c:v>25.409316755211599</c:v>
                </c:pt>
                <c:pt idx="2339">
                  <c:v>25.409491501638101</c:v>
                </c:pt>
                <c:pt idx="2340">
                  <c:v>25.409666247653099</c:v>
                </c:pt>
                <c:pt idx="2341">
                  <c:v>25.409840993256601</c:v>
                </c:pt>
                <c:pt idx="2342">
                  <c:v>25.410015738448401</c:v>
                </c:pt>
                <c:pt idx="2343">
                  <c:v>25.410190483228401</c:v>
                </c:pt>
                <c:pt idx="2344">
                  <c:v>25.4103652275965</c:v>
                </c:pt>
                <c:pt idx="2345">
                  <c:v>25.410539971552701</c:v>
                </c:pt>
                <c:pt idx="2346">
                  <c:v>25.410714715096798</c:v>
                </c:pt>
                <c:pt idx="2347">
                  <c:v>25.410889458228599</c:v>
                </c:pt>
                <c:pt idx="2348">
                  <c:v>25.4110642009482</c:v>
                </c:pt>
                <c:pt idx="2349">
                  <c:v>25.411238943255299</c:v>
                </c:pt>
                <c:pt idx="2350">
                  <c:v>25.411413685149899</c:v>
                </c:pt>
                <c:pt idx="2351">
                  <c:v>25.411588426631798</c:v>
                </c:pt>
                <c:pt idx="2352">
                  <c:v>25.411763167701</c:v>
                </c:pt>
                <c:pt idx="2353">
                  <c:v>25.411937908357299</c:v>
                </c:pt>
                <c:pt idx="2354">
                  <c:v>25.412112648600701</c:v>
                </c:pt>
                <c:pt idx="2355">
                  <c:v>25.412287388431</c:v>
                </c:pt>
                <c:pt idx="2356">
                  <c:v>25.412462127848102</c:v>
                </c:pt>
                <c:pt idx="2357">
                  <c:v>25.412636866851901</c:v>
                </c:pt>
                <c:pt idx="2358">
                  <c:v>25.4128116054424</c:v>
                </c:pt>
                <c:pt idx="2359">
                  <c:v>25.412986343619298</c:v>
                </c:pt>
                <c:pt idx="2360">
                  <c:v>25.413161081382601</c:v>
                </c:pt>
                <c:pt idx="2361">
                  <c:v>25.4133358187322</c:v>
                </c:pt>
                <c:pt idx="2362">
                  <c:v>25.413510555667902</c:v>
                </c:pt>
                <c:pt idx="2363">
                  <c:v>25.4136852921898</c:v>
                </c:pt>
                <c:pt idx="2364">
                  <c:v>25.413860028297599</c:v>
                </c:pt>
                <c:pt idx="2365">
                  <c:v>25.4140347639912</c:v>
                </c:pt>
                <c:pt idx="2366">
                  <c:v>25.414209499270601</c:v>
                </c:pt>
                <c:pt idx="2367">
                  <c:v>25.4143842341356</c:v>
                </c:pt>
                <c:pt idx="2368">
                  <c:v>25.414558968586199</c:v>
                </c:pt>
                <c:pt idx="2369">
                  <c:v>25.4147337026222</c:v>
                </c:pt>
                <c:pt idx="2370">
                  <c:v>25.4149084362435</c:v>
                </c:pt>
                <c:pt idx="2371">
                  <c:v>25.41508316945</c:v>
                </c:pt>
                <c:pt idx="2372">
                  <c:v>25.415257902241599</c:v>
                </c:pt>
                <c:pt idx="2373">
                  <c:v>25.415432634618199</c:v>
                </c:pt>
                <c:pt idx="2374">
                  <c:v>25.4156073665797</c:v>
                </c:pt>
                <c:pt idx="2375">
                  <c:v>25.415782098126002</c:v>
                </c:pt>
                <c:pt idx="2376">
                  <c:v>25.415956829256999</c:v>
                </c:pt>
                <c:pt idx="2377">
                  <c:v>25.416131559972602</c:v>
                </c:pt>
                <c:pt idx="2378">
                  <c:v>25.416306290272601</c:v>
                </c:pt>
                <c:pt idx="2379">
                  <c:v>25.416481020157001</c:v>
                </c:pt>
                <c:pt idx="2380">
                  <c:v>25.416655749625601</c:v>
                </c:pt>
                <c:pt idx="2381">
                  <c:v>25.416830478678399</c:v>
                </c:pt>
                <c:pt idx="2382">
                  <c:v>25.417005207315199</c:v>
                </c:pt>
                <c:pt idx="2383">
                  <c:v>25.417179935536002</c:v>
                </c:pt>
                <c:pt idx="2384">
                  <c:v>25.4173546633406</c:v>
                </c:pt>
                <c:pt idx="2385">
                  <c:v>25.417529390729001</c:v>
                </c:pt>
                <c:pt idx="2386">
                  <c:v>25.417704117701</c:v>
                </c:pt>
                <c:pt idx="2387">
                  <c:v>25.4178788442564</c:v>
                </c:pt>
                <c:pt idx="2388">
                  <c:v>25.418053570395301</c:v>
                </c:pt>
                <c:pt idx="2389">
                  <c:v>25.418228296117601</c:v>
                </c:pt>
                <c:pt idx="2390">
                  <c:v>25.418403021423</c:v>
                </c:pt>
                <c:pt idx="2391">
                  <c:v>25.418577746311499</c:v>
                </c:pt>
                <c:pt idx="2392">
                  <c:v>25.418752470783001</c:v>
                </c:pt>
                <c:pt idx="2393">
                  <c:v>25.418927194837401</c:v>
                </c:pt>
                <c:pt idx="2394">
                  <c:v>25.419101918474599</c:v>
                </c:pt>
                <c:pt idx="2395">
                  <c:v>25.419276641694498</c:v>
                </c:pt>
                <c:pt idx="2396">
                  <c:v>25.419451364497</c:v>
                </c:pt>
                <c:pt idx="2397">
                  <c:v>25.419626086881902</c:v>
                </c:pt>
                <c:pt idx="2398">
                  <c:v>25.4198008088492</c:v>
                </c:pt>
                <c:pt idx="2399">
                  <c:v>25.419975530398801</c:v>
                </c:pt>
                <c:pt idx="2400">
                  <c:v>25.420150251530501</c:v>
                </c:pt>
                <c:pt idx="2401">
                  <c:v>25.420324972244298</c:v>
                </c:pt>
                <c:pt idx="2402">
                  <c:v>25.420499692540002</c:v>
                </c:pt>
                <c:pt idx="2403">
                  <c:v>25.420674412417601</c:v>
                </c:pt>
                <c:pt idx="2404">
                  <c:v>25.420849131876999</c:v>
                </c:pt>
                <c:pt idx="2405">
                  <c:v>25.421023850918001</c:v>
                </c:pt>
                <c:pt idx="2406">
                  <c:v>25.421198569540501</c:v>
                </c:pt>
                <c:pt idx="2407">
                  <c:v>25.421373287744501</c:v>
                </c:pt>
                <c:pt idx="2408">
                  <c:v>25.4215480055298</c:v>
                </c:pt>
                <c:pt idx="2409">
                  <c:v>25.421722722896298</c:v>
                </c:pt>
                <c:pt idx="2410">
                  <c:v>25.421897439843899</c:v>
                </c:pt>
                <c:pt idx="2411">
                  <c:v>25.4220721563726</c:v>
                </c:pt>
                <c:pt idx="2412">
                  <c:v>25.422246872482201</c:v>
                </c:pt>
                <c:pt idx="2413">
                  <c:v>25.4224215881727</c:v>
                </c:pt>
                <c:pt idx="2414">
                  <c:v>25.4225963034438</c:v>
                </c:pt>
                <c:pt idx="2415">
                  <c:v>25.422771018295599</c:v>
                </c:pt>
                <c:pt idx="2416">
                  <c:v>25.422945732727801</c:v>
                </c:pt>
                <c:pt idx="2417">
                  <c:v>25.423120446740501</c:v>
                </c:pt>
                <c:pt idx="2418">
                  <c:v>25.423295160333499</c:v>
                </c:pt>
                <c:pt idx="2419">
                  <c:v>25.423469873506701</c:v>
                </c:pt>
                <c:pt idx="2420">
                  <c:v>25.42364458626</c:v>
                </c:pt>
                <c:pt idx="2421">
                  <c:v>25.423819298593301</c:v>
                </c:pt>
                <c:pt idx="2422">
                  <c:v>25.423994010506501</c:v>
                </c:pt>
                <c:pt idx="2423">
                  <c:v>25.4241687219995</c:v>
                </c:pt>
                <c:pt idx="2424">
                  <c:v>25.424343433072199</c:v>
                </c:pt>
                <c:pt idx="2425">
                  <c:v>25.424518143724399</c:v>
                </c:pt>
                <c:pt idx="2426">
                  <c:v>25.424692853956198</c:v>
                </c:pt>
                <c:pt idx="2427">
                  <c:v>25.4248675637674</c:v>
                </c:pt>
                <c:pt idx="2428">
                  <c:v>25.4250422731578</c:v>
                </c:pt>
                <c:pt idx="2429">
                  <c:v>25.425216982127498</c:v>
                </c:pt>
                <c:pt idx="2430">
                  <c:v>25.4253916906762</c:v>
                </c:pt>
                <c:pt idx="2431">
                  <c:v>25.425566398803898</c:v>
                </c:pt>
                <c:pt idx="2432">
                  <c:v>25.4257411065105</c:v>
                </c:pt>
                <c:pt idx="2433">
                  <c:v>25.4259158137959</c:v>
                </c:pt>
                <c:pt idx="2434">
                  <c:v>25.426090520659901</c:v>
                </c:pt>
                <c:pt idx="2435">
                  <c:v>25.426265227102601</c:v>
                </c:pt>
                <c:pt idx="2436">
                  <c:v>25.426439933123699</c:v>
                </c:pt>
                <c:pt idx="2437">
                  <c:v>25.426614638723201</c:v>
                </c:pt>
                <c:pt idx="2438">
                  <c:v>25.426789343901</c:v>
                </c:pt>
                <c:pt idx="2439">
                  <c:v>25.426964048656899</c:v>
                </c:pt>
                <c:pt idx="2440">
                  <c:v>25.427138752990999</c:v>
                </c:pt>
                <c:pt idx="2441">
                  <c:v>25.427313456903001</c:v>
                </c:pt>
                <c:pt idx="2442">
                  <c:v>25.427488160392901</c:v>
                </c:pt>
                <c:pt idx="2443">
                  <c:v>25.427662863460601</c:v>
                </c:pt>
                <c:pt idx="2444">
                  <c:v>25.4278375661059</c:v>
                </c:pt>
                <c:pt idx="2445">
                  <c:v>25.4280122683288</c:v>
                </c:pt>
                <c:pt idx="2446">
                  <c:v>25.4281869701292</c:v>
                </c:pt>
                <c:pt idx="2447">
                  <c:v>25.428361671507002</c:v>
                </c:pt>
                <c:pt idx="2448">
                  <c:v>25.428536372462101</c:v>
                </c:pt>
                <c:pt idx="2449">
                  <c:v>25.4287110729943</c:v>
                </c:pt>
                <c:pt idx="2450">
                  <c:v>25.428885773103602</c:v>
                </c:pt>
                <c:pt idx="2451">
                  <c:v>25.429060472789899</c:v>
                </c:pt>
                <c:pt idx="2452">
                  <c:v>25.429235172053101</c:v>
                </c:pt>
                <c:pt idx="2453">
                  <c:v>25.4294098708931</c:v>
                </c:pt>
                <c:pt idx="2454">
                  <c:v>25.4295845693097</c:v>
                </c:pt>
                <c:pt idx="2455">
                  <c:v>25.429759267302899</c:v>
                </c:pt>
                <c:pt idx="2456">
                  <c:v>25.4299339648726</c:v>
                </c:pt>
                <c:pt idx="2457">
                  <c:v>25.4301086620187</c:v>
                </c:pt>
                <c:pt idx="2458">
                  <c:v>25.4302833587411</c:v>
                </c:pt>
                <c:pt idx="2459">
                  <c:v>25.430458055039701</c:v>
                </c:pt>
                <c:pt idx="2460">
                  <c:v>25.430632750914299</c:v>
                </c:pt>
                <c:pt idx="2461">
                  <c:v>25.430807446364899</c:v>
                </c:pt>
                <c:pt idx="2462">
                  <c:v>25.4309821413915</c:v>
                </c:pt>
                <c:pt idx="2463">
                  <c:v>25.4311568359938</c:v>
                </c:pt>
                <c:pt idx="2464">
                  <c:v>25.4313315301718</c:v>
                </c:pt>
                <c:pt idx="2465">
                  <c:v>25.4315062239254</c:v>
                </c:pt>
                <c:pt idx="2466">
                  <c:v>25.4316809172545</c:v>
                </c:pt>
                <c:pt idx="2467">
                  <c:v>25.431855610159101</c:v>
                </c:pt>
                <c:pt idx="2468">
                  <c:v>25.4320303026389</c:v>
                </c:pt>
                <c:pt idx="2469">
                  <c:v>25.432204994693901</c:v>
                </c:pt>
                <c:pt idx="2470">
                  <c:v>25.432379686324001</c:v>
                </c:pt>
                <c:pt idx="2471">
                  <c:v>25.432554377529101</c:v>
                </c:pt>
                <c:pt idx="2472">
                  <c:v>25.4327290683092</c:v>
                </c:pt>
                <c:pt idx="2473">
                  <c:v>25.432903758664001</c:v>
                </c:pt>
                <c:pt idx="2474">
                  <c:v>25.433078448593601</c:v>
                </c:pt>
                <c:pt idx="2475">
                  <c:v>25.4332531380978</c:v>
                </c:pt>
                <c:pt idx="2476">
                  <c:v>25.433427827176502</c:v>
                </c:pt>
                <c:pt idx="2477">
                  <c:v>25.433602515829602</c:v>
                </c:pt>
                <c:pt idx="2478">
                  <c:v>25.433777204057101</c:v>
                </c:pt>
                <c:pt idx="2479">
                  <c:v>25.433951891858801</c:v>
                </c:pt>
                <c:pt idx="2480">
                  <c:v>25.434126579234601</c:v>
                </c:pt>
                <c:pt idx="2481">
                  <c:v>25.434301266184399</c:v>
                </c:pt>
                <c:pt idx="2482">
                  <c:v>25.434475952708201</c:v>
                </c:pt>
                <c:pt idx="2483">
                  <c:v>25.434650638805799</c:v>
                </c:pt>
                <c:pt idx="2484">
                  <c:v>25.434825324477199</c:v>
                </c:pt>
                <c:pt idx="2485">
                  <c:v>25.435000009722199</c:v>
                </c:pt>
                <c:pt idx="2486">
                  <c:v>25.435174694540802</c:v>
                </c:pt>
                <c:pt idx="2487">
                  <c:v>25.435349378932798</c:v>
                </c:pt>
                <c:pt idx="2488">
                  <c:v>25.4355240628982</c:v>
                </c:pt>
                <c:pt idx="2489">
                  <c:v>25.435698746436898</c:v>
                </c:pt>
                <c:pt idx="2490">
                  <c:v>25.4358734295487</c:v>
                </c:pt>
                <c:pt idx="2491">
                  <c:v>25.4360481122336</c:v>
                </c:pt>
                <c:pt idx="2492">
                  <c:v>25.4362227944914</c:v>
                </c:pt>
                <c:pt idx="2493">
                  <c:v>25.436397476322199</c:v>
                </c:pt>
                <c:pt idx="2494">
                  <c:v>25.436572157725699</c:v>
                </c:pt>
                <c:pt idx="2495">
                  <c:v>25.4367468387019</c:v>
                </c:pt>
                <c:pt idx="2496">
                  <c:v>25.436921519250699</c:v>
                </c:pt>
                <c:pt idx="2497">
                  <c:v>25.437096199371901</c:v>
                </c:pt>
                <c:pt idx="2498">
                  <c:v>25.437270879065601</c:v>
                </c:pt>
                <c:pt idx="2499">
                  <c:v>25.4374455583316</c:v>
                </c:pt>
                <c:pt idx="2500">
                  <c:v>25.437620237169799</c:v>
                </c:pt>
                <c:pt idx="2501">
                  <c:v>25.437794915580099</c:v>
                </c:pt>
                <c:pt idx="2502">
                  <c:v>25.437969593562499</c:v>
                </c:pt>
                <c:pt idx="2503">
                  <c:v>25.438144271116698</c:v>
                </c:pt>
                <c:pt idx="2504">
                  <c:v>25.438318948242799</c:v>
                </c:pt>
                <c:pt idx="2505">
                  <c:v>25.438493624940602</c:v>
                </c:pt>
                <c:pt idx="2506">
                  <c:v>25.4386683012101</c:v>
                </c:pt>
                <c:pt idx="2507">
                  <c:v>25.438842977051099</c:v>
                </c:pt>
                <c:pt idx="2508">
                  <c:v>25.439017652463502</c:v>
                </c:pt>
                <c:pt idx="2509">
                  <c:v>25.439192327447302</c:v>
                </c:pt>
                <c:pt idx="2510">
                  <c:v>25.439367002002399</c:v>
                </c:pt>
                <c:pt idx="2511">
                  <c:v>25.439541676128599</c:v>
                </c:pt>
                <c:pt idx="2512">
                  <c:v>25.4397163498259</c:v>
                </c:pt>
                <c:pt idx="2513">
                  <c:v>25.439891023094098</c:v>
                </c:pt>
                <c:pt idx="2514">
                  <c:v>25.440065695933299</c:v>
                </c:pt>
                <c:pt idx="2515">
                  <c:v>25.440240368343201</c:v>
                </c:pt>
                <c:pt idx="2516">
                  <c:v>25.440415040323799</c:v>
                </c:pt>
                <c:pt idx="2517">
                  <c:v>25.440589711875099</c:v>
                </c:pt>
                <c:pt idx="2518">
                  <c:v>25.4407643829968</c:v>
                </c:pt>
                <c:pt idx="2519">
                  <c:v>25.440939053689</c:v>
                </c:pt>
                <c:pt idx="2520">
                  <c:v>25.4411137239514</c:v>
                </c:pt>
                <c:pt idx="2521">
                  <c:v>25.441288393784099</c:v>
                </c:pt>
                <c:pt idx="2522">
                  <c:v>25.441463063186902</c:v>
                </c:pt>
                <c:pt idx="2523">
                  <c:v>25.441637732159801</c:v>
                </c:pt>
                <c:pt idx="2524">
                  <c:v>25.441812400702599</c:v>
                </c:pt>
                <c:pt idx="2525">
                  <c:v>25.441987068815202</c:v>
                </c:pt>
                <c:pt idx="2526">
                  <c:v>25.442161736497599</c:v>
                </c:pt>
                <c:pt idx="2527">
                  <c:v>25.4423364037497</c:v>
                </c:pt>
                <c:pt idx="2528">
                  <c:v>25.4425110705713</c:v>
                </c:pt>
                <c:pt idx="2529">
                  <c:v>25.4426857369624</c:v>
                </c:pt>
                <c:pt idx="2530">
                  <c:v>25.4428604029229</c:v>
                </c:pt>
                <c:pt idx="2531">
                  <c:v>25.443035068452701</c:v>
                </c:pt>
                <c:pt idx="2532">
                  <c:v>25.443209733551701</c:v>
                </c:pt>
                <c:pt idx="2533">
                  <c:v>25.443384398219798</c:v>
                </c:pt>
                <c:pt idx="2534">
                  <c:v>25.443559062456899</c:v>
                </c:pt>
                <c:pt idx="2535">
                  <c:v>25.443733726263002</c:v>
                </c:pt>
                <c:pt idx="2536">
                  <c:v>25.443908389637802</c:v>
                </c:pt>
                <c:pt idx="2537">
                  <c:v>25.444083052581401</c:v>
                </c:pt>
                <c:pt idx="2538">
                  <c:v>25.444257715093698</c:v>
                </c:pt>
                <c:pt idx="2539">
                  <c:v>25.444432377174401</c:v>
                </c:pt>
                <c:pt idx="2540">
                  <c:v>25.444607038823701</c:v>
                </c:pt>
                <c:pt idx="2541">
                  <c:v>25.4447817000413</c:v>
                </c:pt>
                <c:pt idx="2542">
                  <c:v>25.444956360827199</c:v>
                </c:pt>
                <c:pt idx="2543">
                  <c:v>25.4451310211813</c:v>
                </c:pt>
                <c:pt idx="2544">
                  <c:v>25.445305681103498</c:v>
                </c:pt>
                <c:pt idx="2545">
                  <c:v>25.445480340593601</c:v>
                </c:pt>
                <c:pt idx="2546">
                  <c:v>25.445654999651701</c:v>
                </c:pt>
                <c:pt idx="2547">
                  <c:v>25.445829658277599</c:v>
                </c:pt>
                <c:pt idx="2548">
                  <c:v>25.4460043164712</c:v>
                </c:pt>
                <c:pt idx="2549">
                  <c:v>25.446178974232399</c:v>
                </c:pt>
                <c:pt idx="2550">
                  <c:v>25.446353631561198</c:v>
                </c:pt>
                <c:pt idx="2551">
                  <c:v>25.4465282884575</c:v>
                </c:pt>
                <c:pt idx="2552">
                  <c:v>25.4467029449211</c:v>
                </c:pt>
                <c:pt idx="2553">
                  <c:v>25.4468776009519</c:v>
                </c:pt>
                <c:pt idx="2554">
                  <c:v>25.447052256549998</c:v>
                </c:pt>
                <c:pt idx="2555">
                  <c:v>25.447226911715099</c:v>
                </c:pt>
                <c:pt idx="2556">
                  <c:v>25.447401566447201</c:v>
                </c:pt>
                <c:pt idx="2557">
                  <c:v>25.447576220746299</c:v>
                </c:pt>
                <c:pt idx="2558">
                  <c:v>25.447750874612101</c:v>
                </c:pt>
                <c:pt idx="2559">
                  <c:v>25.447925528044699</c:v>
                </c:pt>
                <c:pt idx="2560">
                  <c:v>25.448100181043898</c:v>
                </c:pt>
                <c:pt idx="2561">
                  <c:v>25.448274833609599</c:v>
                </c:pt>
                <c:pt idx="2562">
                  <c:v>25.448449485741801</c:v>
                </c:pt>
                <c:pt idx="2563">
                  <c:v>25.448624137440401</c:v>
                </c:pt>
                <c:pt idx="2564">
                  <c:v>25.448798788705201</c:v>
                </c:pt>
                <c:pt idx="2565">
                  <c:v>25.4489734395362</c:v>
                </c:pt>
                <c:pt idx="2566">
                  <c:v>25.449148089933299</c:v>
                </c:pt>
                <c:pt idx="2567">
                  <c:v>25.449322739896399</c:v>
                </c:pt>
                <c:pt idx="2568">
                  <c:v>25.4494973894254</c:v>
                </c:pt>
                <c:pt idx="2569">
                  <c:v>25.449672038520202</c:v>
                </c:pt>
                <c:pt idx="2570">
                  <c:v>25.449846687180798</c:v>
                </c:pt>
                <c:pt idx="2571">
                  <c:v>25.450021335407001</c:v>
                </c:pt>
                <c:pt idx="2572">
                  <c:v>25.4501959831987</c:v>
                </c:pt>
                <c:pt idx="2573">
                  <c:v>25.450370630555899</c:v>
                </c:pt>
                <c:pt idx="2574">
                  <c:v>25.450545277478501</c:v>
                </c:pt>
                <c:pt idx="2575">
                  <c:v>25.4507199239663</c:v>
                </c:pt>
                <c:pt idx="2576">
                  <c:v>25.4508945700194</c:v>
                </c:pt>
                <c:pt idx="2577">
                  <c:v>25.451069215637599</c:v>
                </c:pt>
                <c:pt idx="2578">
                  <c:v>25.4512438608207</c:v>
                </c:pt>
                <c:pt idx="2579">
                  <c:v>25.4514185055688</c:v>
                </c:pt>
                <c:pt idx="2580">
                  <c:v>25.451593149881798</c:v>
                </c:pt>
                <c:pt idx="2581">
                  <c:v>25.451767793759402</c:v>
                </c:pt>
                <c:pt idx="2582">
                  <c:v>25.451942437201801</c:v>
                </c:pt>
                <c:pt idx="2583">
                  <c:v>25.452117080208701</c:v>
                </c:pt>
                <c:pt idx="2584">
                  <c:v>25.4522917227801</c:v>
                </c:pt>
                <c:pt idx="2585">
                  <c:v>25.4524663649159</c:v>
                </c:pt>
                <c:pt idx="2586">
                  <c:v>25.452641006615899</c:v>
                </c:pt>
                <c:pt idx="2587">
                  <c:v>25.4528156478802</c:v>
                </c:pt>
                <c:pt idx="2588">
                  <c:v>25.452990288708701</c:v>
                </c:pt>
                <c:pt idx="2589">
                  <c:v>25.453164929101099</c:v>
                </c:pt>
                <c:pt idx="2590">
                  <c:v>25.453339569057501</c:v>
                </c:pt>
                <c:pt idx="2591">
                  <c:v>25.453514208577801</c:v>
                </c:pt>
                <c:pt idx="2592">
                  <c:v>25.453688847661901</c:v>
                </c:pt>
                <c:pt idx="2593">
                  <c:v>25.453863486309601</c:v>
                </c:pt>
                <c:pt idx="2594">
                  <c:v>25.454038124520899</c:v>
                </c:pt>
                <c:pt idx="2595">
                  <c:v>25.4542127622958</c:v>
                </c:pt>
                <c:pt idx="2596">
                  <c:v>25.454387399634001</c:v>
                </c:pt>
                <c:pt idx="2597">
                  <c:v>25.454562036535599</c:v>
                </c:pt>
                <c:pt idx="2598">
                  <c:v>25.454736673000401</c:v>
                </c:pt>
                <c:pt idx="2599">
                  <c:v>25.4549113090284</c:v>
                </c:pt>
                <c:pt idx="2600">
                  <c:v>25.455085944619501</c:v>
                </c:pt>
                <c:pt idx="2601">
                  <c:v>25.455260579773501</c:v>
                </c:pt>
                <c:pt idx="2602">
                  <c:v>25.4554352144905</c:v>
                </c:pt>
                <c:pt idx="2603">
                  <c:v>25.455609848770301</c:v>
                </c:pt>
                <c:pt idx="2604">
                  <c:v>25.4557844826127</c:v>
                </c:pt>
                <c:pt idx="2605">
                  <c:v>25.455959116017802</c:v>
                </c:pt>
                <c:pt idx="2606">
                  <c:v>25.456133748985501</c:v>
                </c:pt>
                <c:pt idx="2607">
                  <c:v>25.456308381515601</c:v>
                </c:pt>
                <c:pt idx="2608">
                  <c:v>25.4564830136081</c:v>
                </c:pt>
                <c:pt idx="2609">
                  <c:v>25.456657645262901</c:v>
                </c:pt>
                <c:pt idx="2610">
                  <c:v>25.456832276479801</c:v>
                </c:pt>
                <c:pt idx="2611">
                  <c:v>25.457006907258901</c:v>
                </c:pt>
                <c:pt idx="2612">
                  <c:v>25.4571815376</c:v>
                </c:pt>
                <c:pt idx="2613">
                  <c:v>25.4573561675031</c:v>
                </c:pt>
                <c:pt idx="2614">
                  <c:v>25.457530796968001</c:v>
                </c:pt>
                <c:pt idx="2615">
                  <c:v>25.4577054259946</c:v>
                </c:pt>
                <c:pt idx="2616">
                  <c:v>25.457880054583001</c:v>
                </c:pt>
                <c:pt idx="2617">
                  <c:v>25.4580546827329</c:v>
                </c:pt>
                <c:pt idx="2618">
                  <c:v>25.458229310444398</c:v>
                </c:pt>
                <c:pt idx="2619">
                  <c:v>25.4584039377173</c:v>
                </c:pt>
                <c:pt idx="2620">
                  <c:v>25.458578564551502</c:v>
                </c:pt>
                <c:pt idx="2621">
                  <c:v>25.458753190946901</c:v>
                </c:pt>
                <c:pt idx="2622">
                  <c:v>25.4589278169035</c:v>
                </c:pt>
                <c:pt idx="2623">
                  <c:v>25.459102442421202</c:v>
                </c:pt>
                <c:pt idx="2624">
                  <c:v>25.459277067499901</c:v>
                </c:pt>
                <c:pt idx="2625">
                  <c:v>25.459451692139499</c:v>
                </c:pt>
                <c:pt idx="2626">
                  <c:v>25.4596263163399</c:v>
                </c:pt>
                <c:pt idx="2627">
                  <c:v>25.459800940101001</c:v>
                </c:pt>
                <c:pt idx="2628">
                  <c:v>25.459975563422802</c:v>
                </c:pt>
                <c:pt idx="2629">
                  <c:v>25.460150186305199</c:v>
                </c:pt>
                <c:pt idx="2630">
                  <c:v>25.460324808747998</c:v>
                </c:pt>
                <c:pt idx="2631">
                  <c:v>25.460499430751302</c:v>
                </c:pt>
                <c:pt idx="2632">
                  <c:v>25.460674052314801</c:v>
                </c:pt>
                <c:pt idx="2633">
                  <c:v>25.460848673438498</c:v>
                </c:pt>
                <c:pt idx="2634">
                  <c:v>25.461023294122398</c:v>
                </c:pt>
                <c:pt idx="2635">
                  <c:v>25.461197914366402</c:v>
                </c:pt>
                <c:pt idx="2636">
                  <c:v>25.461372534170302</c:v>
                </c:pt>
                <c:pt idx="2637">
                  <c:v>25.461547153534099</c:v>
                </c:pt>
                <c:pt idx="2638">
                  <c:v>25.4617217724577</c:v>
                </c:pt>
                <c:pt idx="2639">
                  <c:v>25.461896390941</c:v>
                </c:pt>
                <c:pt idx="2640">
                  <c:v>25.462071008983902</c:v>
                </c:pt>
                <c:pt idx="2641">
                  <c:v>25.462245626586402</c:v>
                </c:pt>
                <c:pt idx="2642">
                  <c:v>25.462420243748301</c:v>
                </c:pt>
                <c:pt idx="2643">
                  <c:v>25.4625948604697</c:v>
                </c:pt>
                <c:pt idx="2644">
                  <c:v>25.462769476750299</c:v>
                </c:pt>
                <c:pt idx="2645">
                  <c:v>25.462944092590099</c:v>
                </c:pt>
                <c:pt idx="2646">
                  <c:v>25.463118707989</c:v>
                </c:pt>
                <c:pt idx="2647">
                  <c:v>25.463293322946999</c:v>
                </c:pt>
                <c:pt idx="2648">
                  <c:v>25.4634679374639</c:v>
                </c:pt>
                <c:pt idx="2649">
                  <c:v>25.463642551539699</c:v>
                </c:pt>
                <c:pt idx="2650">
                  <c:v>25.463817165174301</c:v>
                </c:pt>
                <c:pt idx="2651">
                  <c:v>25.4639917783676</c:v>
                </c:pt>
                <c:pt idx="2652">
                  <c:v>25.464166391119502</c:v>
                </c:pt>
                <c:pt idx="2653">
                  <c:v>25.464341003429901</c:v>
                </c:pt>
                <c:pt idx="2654">
                  <c:v>25.464515615298801</c:v>
                </c:pt>
                <c:pt idx="2655">
                  <c:v>25.464690226726098</c:v>
                </c:pt>
                <c:pt idx="2656">
                  <c:v>25.464864837711598</c:v>
                </c:pt>
                <c:pt idx="2657">
                  <c:v>25.4650394482554</c:v>
                </c:pt>
                <c:pt idx="2658">
                  <c:v>25.465214058357201</c:v>
                </c:pt>
                <c:pt idx="2659">
                  <c:v>25.465388668017098</c:v>
                </c:pt>
                <c:pt idx="2660">
                  <c:v>25.465563277234999</c:v>
                </c:pt>
                <c:pt idx="2661">
                  <c:v>25.4657378860107</c:v>
                </c:pt>
                <c:pt idx="2662">
                  <c:v>25.465912494344199</c:v>
                </c:pt>
                <c:pt idx="2663">
                  <c:v>25.466087102235399</c:v>
                </c:pt>
                <c:pt idx="2664">
                  <c:v>25.466261709684201</c:v>
                </c:pt>
                <c:pt idx="2665">
                  <c:v>25.466436316690501</c:v>
                </c:pt>
                <c:pt idx="2666">
                  <c:v>25.4666109232544</c:v>
                </c:pt>
                <c:pt idx="2667">
                  <c:v>25.4667855293755</c:v>
                </c:pt>
                <c:pt idx="2668">
                  <c:v>25.466960135053998</c:v>
                </c:pt>
                <c:pt idx="2669">
                  <c:v>25.467134740289701</c:v>
                </c:pt>
                <c:pt idx="2670">
                  <c:v>25.467309345082501</c:v>
                </c:pt>
                <c:pt idx="2671">
                  <c:v>25.4674839494323</c:v>
                </c:pt>
                <c:pt idx="2672">
                  <c:v>25.467658553339099</c:v>
                </c:pt>
                <c:pt idx="2673">
                  <c:v>25.467833156802801</c:v>
                </c:pt>
                <c:pt idx="2674">
                  <c:v>25.468007759823202</c:v>
                </c:pt>
                <c:pt idx="2675">
                  <c:v>25.468182362400398</c:v>
                </c:pt>
                <c:pt idx="2676">
                  <c:v>25.468356964534198</c:v>
                </c:pt>
                <c:pt idx="2677">
                  <c:v>25.468531566224598</c:v>
                </c:pt>
                <c:pt idx="2678">
                  <c:v>25.468706167471399</c:v>
                </c:pt>
                <c:pt idx="2679">
                  <c:v>25.468880768274602</c:v>
                </c:pt>
                <c:pt idx="2680">
                  <c:v>25.469055368634098</c:v>
                </c:pt>
                <c:pt idx="2681">
                  <c:v>25.469229968549801</c:v>
                </c:pt>
                <c:pt idx="2682">
                  <c:v>25.469404568021702</c:v>
                </c:pt>
                <c:pt idx="2683">
                  <c:v>25.469579167049599</c:v>
                </c:pt>
                <c:pt idx="2684">
                  <c:v>25.469753765633499</c:v>
                </c:pt>
                <c:pt idx="2685">
                  <c:v>25.469928363773299</c:v>
                </c:pt>
                <c:pt idx="2686">
                  <c:v>25.4701029614689</c:v>
                </c:pt>
                <c:pt idx="2687">
                  <c:v>25.470277558720301</c:v>
                </c:pt>
                <c:pt idx="2688">
                  <c:v>25.470452155527202</c:v>
                </c:pt>
                <c:pt idx="2689">
                  <c:v>25.4706267518898</c:v>
                </c:pt>
                <c:pt idx="2690">
                  <c:v>25.4708013478078</c:v>
                </c:pt>
                <c:pt idx="2691">
                  <c:v>25.470975943281299</c:v>
                </c:pt>
                <c:pt idx="2692">
                  <c:v>25.471150538310098</c:v>
                </c:pt>
                <c:pt idx="2693">
                  <c:v>25.471325132894101</c:v>
                </c:pt>
                <c:pt idx="2694">
                  <c:v>25.471499727033301</c:v>
                </c:pt>
                <c:pt idx="2695">
                  <c:v>25.471674320727502</c:v>
                </c:pt>
                <c:pt idx="2696">
                  <c:v>25.4718489139768</c:v>
                </c:pt>
                <c:pt idx="2697">
                  <c:v>25.472023506780999</c:v>
                </c:pt>
                <c:pt idx="2698">
                  <c:v>25.472198099140002</c:v>
                </c:pt>
                <c:pt idx="2699">
                  <c:v>25.472372691053799</c:v>
                </c:pt>
                <c:pt idx="2700">
                  <c:v>25.472547282522299</c:v>
                </c:pt>
                <c:pt idx="2701">
                  <c:v>25.4727218735454</c:v>
                </c:pt>
                <c:pt idx="2702">
                  <c:v>25.472896464123</c:v>
                </c:pt>
                <c:pt idx="2703">
                  <c:v>25.473071054255001</c:v>
                </c:pt>
                <c:pt idx="2704">
                  <c:v>25.4732456439414</c:v>
                </c:pt>
                <c:pt idx="2705">
                  <c:v>25.4734202331821</c:v>
                </c:pt>
                <c:pt idx="2706">
                  <c:v>25.473594821976999</c:v>
                </c:pt>
                <c:pt idx="2707">
                  <c:v>25.473769410326</c:v>
                </c:pt>
                <c:pt idx="2708">
                  <c:v>25.473943998229</c:v>
                </c:pt>
                <c:pt idx="2709">
                  <c:v>25.474118585686</c:v>
                </c:pt>
                <c:pt idx="2710">
                  <c:v>25.4742931726969</c:v>
                </c:pt>
                <c:pt idx="2711">
                  <c:v>25.4744677592616</c:v>
                </c:pt>
                <c:pt idx="2712">
                  <c:v>25.474642345380001</c:v>
                </c:pt>
                <c:pt idx="2713">
                  <c:v>25.474816931052001</c:v>
                </c:pt>
                <c:pt idx="2714">
                  <c:v>25.474991516277601</c:v>
                </c:pt>
                <c:pt idx="2715">
                  <c:v>25.475166101056701</c:v>
                </c:pt>
                <c:pt idx="2716">
                  <c:v>25.475340685389199</c:v>
                </c:pt>
                <c:pt idx="2717">
                  <c:v>25.475515269275</c:v>
                </c:pt>
                <c:pt idx="2718">
                  <c:v>25.475689852714101</c:v>
                </c:pt>
                <c:pt idx="2719">
                  <c:v>25.475864435706299</c:v>
                </c:pt>
                <c:pt idx="2720">
                  <c:v>25.476039018251601</c:v>
                </c:pt>
                <c:pt idx="2721">
                  <c:v>25.476213600349901</c:v>
                </c:pt>
                <c:pt idx="2722">
                  <c:v>25.476388182001202</c:v>
                </c:pt>
                <c:pt idx="2723">
                  <c:v>25.476562763205301</c:v>
                </c:pt>
                <c:pt idx="2724">
                  <c:v>25.476737343962199</c:v>
                </c:pt>
                <c:pt idx="2725">
                  <c:v>25.4769119242717</c:v>
                </c:pt>
                <c:pt idx="2726">
                  <c:v>25.477086504133901</c:v>
                </c:pt>
                <c:pt idx="2727">
                  <c:v>25.477261083548601</c:v>
                </c:pt>
                <c:pt idx="2728">
                  <c:v>25.477435662515798</c:v>
                </c:pt>
                <c:pt idx="2729">
                  <c:v>25.4776102410353</c:v>
                </c:pt>
                <c:pt idx="2730">
                  <c:v>25.4777848191072</c:v>
                </c:pt>
                <c:pt idx="2731">
                  <c:v>25.477959396731301</c:v>
                </c:pt>
                <c:pt idx="2732">
                  <c:v>25.4781339739075</c:v>
                </c:pt>
                <c:pt idx="2733">
                  <c:v>25.478308550635798</c:v>
                </c:pt>
                <c:pt idx="2734">
                  <c:v>25.478483126916</c:v>
                </c:pt>
                <c:pt idx="2735">
                  <c:v>25.478657702748201</c:v>
                </c:pt>
                <c:pt idx="2736">
                  <c:v>25.478832278132199</c:v>
                </c:pt>
                <c:pt idx="2737">
                  <c:v>25.479006853068</c:v>
                </c:pt>
                <c:pt idx="2738">
                  <c:v>25.4791814275554</c:v>
                </c:pt>
                <c:pt idx="2739">
                  <c:v>25.4793560015944</c:v>
                </c:pt>
                <c:pt idx="2740">
                  <c:v>25.479530575184999</c:v>
                </c:pt>
                <c:pt idx="2741">
                  <c:v>25.479705148327</c:v>
                </c:pt>
                <c:pt idx="2742">
                  <c:v>25.479879721020399</c:v>
                </c:pt>
                <c:pt idx="2743">
                  <c:v>25.480054293264999</c:v>
                </c:pt>
                <c:pt idx="2744">
                  <c:v>25.480228865060901</c:v>
                </c:pt>
                <c:pt idx="2745">
                  <c:v>25.480403436407801</c:v>
                </c:pt>
                <c:pt idx="2746">
                  <c:v>25.480578007305901</c:v>
                </c:pt>
                <c:pt idx="2747">
                  <c:v>25.480752577754899</c:v>
                </c:pt>
                <c:pt idx="2748">
                  <c:v>25.480927147754802</c:v>
                </c:pt>
                <c:pt idx="2749">
                  <c:v>25.481101717305599</c:v>
                </c:pt>
                <c:pt idx="2750">
                  <c:v>25.481276286407098</c:v>
                </c:pt>
                <c:pt idx="2751">
                  <c:v>25.481450855059201</c:v>
                </c:pt>
                <c:pt idx="2752">
                  <c:v>25.481625423261999</c:v>
                </c:pt>
                <c:pt idx="2753">
                  <c:v>25.481799991015301</c:v>
                </c:pt>
                <c:pt idx="2754">
                  <c:v>25.481974558318999</c:v>
                </c:pt>
                <c:pt idx="2755">
                  <c:v>25.482149125172999</c:v>
                </c:pt>
                <c:pt idx="2756">
                  <c:v>25.482323691577399</c:v>
                </c:pt>
                <c:pt idx="2757">
                  <c:v>25.482498257532001</c:v>
                </c:pt>
                <c:pt idx="2758">
                  <c:v>25.482672823036701</c:v>
                </c:pt>
                <c:pt idx="2759">
                  <c:v>25.4828473880914</c:v>
                </c:pt>
                <c:pt idx="2760">
                  <c:v>25.483021952696099</c:v>
                </c:pt>
                <c:pt idx="2761">
                  <c:v>25.4831965168508</c:v>
                </c:pt>
                <c:pt idx="2762">
                  <c:v>25.483371080555202</c:v>
                </c:pt>
                <c:pt idx="2763">
                  <c:v>25.4835456438094</c:v>
                </c:pt>
                <c:pt idx="2764">
                  <c:v>25.483720206613299</c:v>
                </c:pt>
                <c:pt idx="2765">
                  <c:v>25.483894768966799</c:v>
                </c:pt>
                <c:pt idx="2766">
                  <c:v>25.484069330869801</c:v>
                </c:pt>
                <c:pt idx="2767">
                  <c:v>25.484243892322301</c:v>
                </c:pt>
                <c:pt idx="2768">
                  <c:v>25.4844184533241</c:v>
                </c:pt>
                <c:pt idx="2769">
                  <c:v>25.484593013875202</c:v>
                </c:pt>
                <c:pt idx="2770">
                  <c:v>25.4847675739755</c:v>
                </c:pt>
                <c:pt idx="2771">
                  <c:v>25.484942133625001</c:v>
                </c:pt>
                <c:pt idx="2772">
                  <c:v>25.485116692823599</c:v>
                </c:pt>
                <c:pt idx="2773">
                  <c:v>25.485291251571098</c:v>
                </c:pt>
                <c:pt idx="2774">
                  <c:v>25.485465809867598</c:v>
                </c:pt>
                <c:pt idx="2775">
                  <c:v>25.4856403677129</c:v>
                </c:pt>
                <c:pt idx="2776">
                  <c:v>25.485814925106901</c:v>
                </c:pt>
                <c:pt idx="2777">
                  <c:v>25.4859894820497</c:v>
                </c:pt>
                <c:pt idx="2778">
                  <c:v>25.486164038540998</c:v>
                </c:pt>
                <c:pt idx="2779">
                  <c:v>25.4863385945809</c:v>
                </c:pt>
                <c:pt idx="2780">
                  <c:v>25.486513150169301</c:v>
                </c:pt>
                <c:pt idx="2781">
                  <c:v>25.4866877053061</c:v>
                </c:pt>
                <c:pt idx="2782">
                  <c:v>25.486862259991099</c:v>
                </c:pt>
                <c:pt idx="2783">
                  <c:v>25.487036814224499</c:v>
                </c:pt>
                <c:pt idx="2784">
                  <c:v>25.487211368005902</c:v>
                </c:pt>
                <c:pt idx="2785">
                  <c:v>25.487385921335498</c:v>
                </c:pt>
                <c:pt idx="2786">
                  <c:v>25.487560474213101</c:v>
                </c:pt>
                <c:pt idx="2787">
                  <c:v>25.4877350266386</c:v>
                </c:pt>
                <c:pt idx="2788">
                  <c:v>25.487909578612001</c:v>
                </c:pt>
                <c:pt idx="2789">
                  <c:v>25.488084130133199</c:v>
                </c:pt>
                <c:pt idx="2790">
                  <c:v>25.488258681202101</c:v>
                </c:pt>
                <c:pt idx="2791">
                  <c:v>25.4884332318186</c:v>
                </c:pt>
                <c:pt idx="2792">
                  <c:v>25.488607781982701</c:v>
                </c:pt>
                <c:pt idx="2793">
                  <c:v>25.488782331694299</c:v>
                </c:pt>
                <c:pt idx="2794">
                  <c:v>25.4889568809533</c:v>
                </c:pt>
                <c:pt idx="2795">
                  <c:v>25.489131429759698</c:v>
                </c:pt>
                <c:pt idx="2796">
                  <c:v>25.4893059781133</c:v>
                </c:pt>
                <c:pt idx="2797">
                  <c:v>25.489480526014201</c:v>
                </c:pt>
                <c:pt idx="2798">
                  <c:v>25.489655073462099</c:v>
                </c:pt>
                <c:pt idx="2799">
                  <c:v>25.489829620457101</c:v>
                </c:pt>
                <c:pt idx="2800">
                  <c:v>25.4900041669991</c:v>
                </c:pt>
                <c:pt idx="2801">
                  <c:v>25.490178713088</c:v>
                </c:pt>
                <c:pt idx="2802">
                  <c:v>25.490353258723701</c:v>
                </c:pt>
                <c:pt idx="2803">
                  <c:v>25.4905278039062</c:v>
                </c:pt>
                <c:pt idx="2804">
                  <c:v>25.490702348635299</c:v>
                </c:pt>
                <c:pt idx="2805">
                  <c:v>25.4908768929111</c:v>
                </c:pt>
                <c:pt idx="2806">
                  <c:v>25.4910514367334</c:v>
                </c:pt>
                <c:pt idx="2807">
                  <c:v>25.491225980102101</c:v>
                </c:pt>
                <c:pt idx="2808">
                  <c:v>25.491400523017202</c:v>
                </c:pt>
                <c:pt idx="2809">
                  <c:v>25.491575065478699</c:v>
                </c:pt>
                <c:pt idx="2810">
                  <c:v>25.491749607486401</c:v>
                </c:pt>
                <c:pt idx="2811">
                  <c:v>25.491924149040202</c:v>
                </c:pt>
                <c:pt idx="2812">
                  <c:v>25.4920986901402</c:v>
                </c:pt>
                <c:pt idx="2813">
                  <c:v>25.4922732307861</c:v>
                </c:pt>
                <c:pt idx="2814">
                  <c:v>25.492447770978</c:v>
                </c:pt>
                <c:pt idx="2815">
                  <c:v>25.492622310715799</c:v>
                </c:pt>
                <c:pt idx="2816">
                  <c:v>25.492796849999401</c:v>
                </c:pt>
                <c:pt idx="2817">
                  <c:v>25.4929713888287</c:v>
                </c:pt>
                <c:pt idx="2818">
                  <c:v>25.493145927203699</c:v>
                </c:pt>
                <c:pt idx="2819">
                  <c:v>25.493320465124299</c:v>
                </c:pt>
                <c:pt idx="2820">
                  <c:v>25.493495002590301</c:v>
                </c:pt>
                <c:pt idx="2821">
                  <c:v>25.4936695396018</c:v>
                </c:pt>
                <c:pt idx="2822">
                  <c:v>25.493844076158702</c:v>
                </c:pt>
                <c:pt idx="2823">
                  <c:v>25.494018612260898</c:v>
                </c:pt>
                <c:pt idx="2824">
                  <c:v>25.494193147908302</c:v>
                </c:pt>
                <c:pt idx="2825">
                  <c:v>25.494367683100801</c:v>
                </c:pt>
                <c:pt idx="2826">
                  <c:v>25.494542217838401</c:v>
                </c:pt>
                <c:pt idx="2827">
                  <c:v>25.494716752121001</c:v>
                </c:pt>
                <c:pt idx="2828">
                  <c:v>25.494891285948601</c:v>
                </c:pt>
                <c:pt idx="2829">
                  <c:v>25.495065819320999</c:v>
                </c:pt>
                <c:pt idx="2830">
                  <c:v>25.495240352238199</c:v>
                </c:pt>
                <c:pt idx="2831">
                  <c:v>25.4954148847001</c:v>
                </c:pt>
                <c:pt idx="2832">
                  <c:v>25.495589416706601</c:v>
                </c:pt>
                <c:pt idx="2833">
                  <c:v>25.4957639482578</c:v>
                </c:pt>
                <c:pt idx="2834">
                  <c:v>25.495938479353399</c:v>
                </c:pt>
                <c:pt idx="2835">
                  <c:v>25.4961130099935</c:v>
                </c:pt>
                <c:pt idx="2836">
                  <c:v>25.496287540177899</c:v>
                </c:pt>
                <c:pt idx="2837">
                  <c:v>25.496462069906599</c:v>
                </c:pt>
                <c:pt idx="2838">
                  <c:v>25.496636599179499</c:v>
                </c:pt>
                <c:pt idx="2839">
                  <c:v>25.496811127996601</c:v>
                </c:pt>
                <c:pt idx="2840">
                  <c:v>25.496985656357701</c:v>
                </c:pt>
                <c:pt idx="2841">
                  <c:v>25.4971601842628</c:v>
                </c:pt>
                <c:pt idx="2842">
                  <c:v>25.4973347117119</c:v>
                </c:pt>
                <c:pt idx="2843">
                  <c:v>25.497509238704801</c:v>
                </c:pt>
                <c:pt idx="2844">
                  <c:v>25.497683765241501</c:v>
                </c:pt>
                <c:pt idx="2845">
                  <c:v>25.497858291321901</c:v>
                </c:pt>
                <c:pt idx="2846">
                  <c:v>25.498032816946001</c:v>
                </c:pt>
                <c:pt idx="2847">
                  <c:v>25.498207342113599</c:v>
                </c:pt>
                <c:pt idx="2848">
                  <c:v>25.498381866824701</c:v>
                </c:pt>
                <c:pt idx="2849">
                  <c:v>25.498556391079301</c:v>
                </c:pt>
                <c:pt idx="2850">
                  <c:v>25.4987309148772</c:v>
                </c:pt>
                <c:pt idx="2851">
                  <c:v>25.498905438218401</c:v>
                </c:pt>
                <c:pt idx="2852">
                  <c:v>25.4990799611029</c:v>
                </c:pt>
                <c:pt idx="2853">
                  <c:v>25.4992544835305</c:v>
                </c:pt>
                <c:pt idx="2854">
                  <c:v>25.499429005501099</c:v>
                </c:pt>
                <c:pt idx="2855">
                  <c:v>25.499603527014798</c:v>
                </c:pt>
                <c:pt idx="2856">
                  <c:v>25.499778048071398</c:v>
                </c:pt>
                <c:pt idx="2857">
                  <c:v>25.499952568670899</c:v>
                </c:pt>
                <c:pt idx="2858">
                  <c:v>25.500127088813102</c:v>
                </c:pt>
                <c:pt idx="2859">
                  <c:v>25.500301608498098</c:v>
                </c:pt>
                <c:pt idx="2860">
                  <c:v>25.500476127725801</c:v>
                </c:pt>
                <c:pt idx="2861">
                  <c:v>25.500650646495998</c:v>
                </c:pt>
                <c:pt idx="2862">
                  <c:v>25.500825164808699</c:v>
                </c:pt>
                <c:pt idx="2863">
                  <c:v>25.500999682663899</c:v>
                </c:pt>
                <c:pt idx="2864">
                  <c:v>25.501174200061499</c:v>
                </c:pt>
                <c:pt idx="2865">
                  <c:v>25.501348717001399</c:v>
                </c:pt>
                <c:pt idx="2866">
                  <c:v>25.5015232334835</c:v>
                </c:pt>
                <c:pt idx="2867">
                  <c:v>25.501697749507802</c:v>
                </c:pt>
                <c:pt idx="2868">
                  <c:v>25.501872265074098</c:v>
                </c:pt>
                <c:pt idx="2869">
                  <c:v>25.5020467801825</c:v>
                </c:pt>
                <c:pt idx="2870">
                  <c:v>25.5022212948329</c:v>
                </c:pt>
                <c:pt idx="2871">
                  <c:v>25.502395809025099</c:v>
                </c:pt>
                <c:pt idx="2872">
                  <c:v>25.502570322759201</c:v>
                </c:pt>
                <c:pt idx="2873">
                  <c:v>25.502744836034999</c:v>
                </c:pt>
                <c:pt idx="2874">
                  <c:v>25.502919348852402</c:v>
                </c:pt>
                <c:pt idx="2875">
                  <c:v>25.5030938612115</c:v>
                </c:pt>
                <c:pt idx="2876">
                  <c:v>25.503268373112199</c:v>
                </c:pt>
                <c:pt idx="2877">
                  <c:v>25.5034428845543</c:v>
                </c:pt>
                <c:pt idx="2878">
                  <c:v>25.503617395537798</c:v>
                </c:pt>
                <c:pt idx="2879">
                  <c:v>25.503791906062599</c:v>
                </c:pt>
                <c:pt idx="2880">
                  <c:v>25.503966416128701</c:v>
                </c:pt>
                <c:pt idx="2881">
                  <c:v>25.504140925735999</c:v>
                </c:pt>
                <c:pt idx="2882">
                  <c:v>25.504315434884401</c:v>
                </c:pt>
                <c:pt idx="2883">
                  <c:v>25.504489943573901</c:v>
                </c:pt>
                <c:pt idx="2884">
                  <c:v>25.504664451804398</c:v>
                </c:pt>
                <c:pt idx="2885">
                  <c:v>25.5048389595757</c:v>
                </c:pt>
                <c:pt idx="2886">
                  <c:v>25.505013466887998</c:v>
                </c:pt>
                <c:pt idx="2887">
                  <c:v>25.505187973740998</c:v>
                </c:pt>
                <c:pt idx="2888">
                  <c:v>25.5053624801347</c:v>
                </c:pt>
                <c:pt idx="2889">
                  <c:v>25.505536986069099</c:v>
                </c:pt>
                <c:pt idx="2890">
                  <c:v>25.505711491544002</c:v>
                </c:pt>
                <c:pt idx="2891">
                  <c:v>25.505885996559499</c:v>
                </c:pt>
                <c:pt idx="2892">
                  <c:v>25.5060605011154</c:v>
                </c:pt>
                <c:pt idx="2893">
                  <c:v>25.5062350052116</c:v>
                </c:pt>
                <c:pt idx="2894">
                  <c:v>25.506409508848201</c:v>
                </c:pt>
                <c:pt idx="2895">
                  <c:v>25.506584012025002</c:v>
                </c:pt>
                <c:pt idx="2896">
                  <c:v>25.506758514742</c:v>
                </c:pt>
                <c:pt idx="2897">
                  <c:v>25.506933016999099</c:v>
                </c:pt>
                <c:pt idx="2898">
                  <c:v>25.507107518796101</c:v>
                </c:pt>
                <c:pt idx="2899">
                  <c:v>25.5072820201332</c:v>
                </c:pt>
                <c:pt idx="2900">
                  <c:v>25.507456521010202</c:v>
                </c:pt>
                <c:pt idx="2901">
                  <c:v>25.507631021426899</c:v>
                </c:pt>
                <c:pt idx="2902">
                  <c:v>25.507805521383499</c:v>
                </c:pt>
                <c:pt idx="2903">
                  <c:v>25.5079800208797</c:v>
                </c:pt>
                <c:pt idx="2904">
                  <c:v>25.5081545199156</c:v>
                </c:pt>
                <c:pt idx="2905">
                  <c:v>25.508329018491001</c:v>
                </c:pt>
                <c:pt idx="2906">
                  <c:v>25.508503516605899</c:v>
                </c:pt>
                <c:pt idx="2907">
                  <c:v>25.508678014260202</c:v>
                </c:pt>
                <c:pt idx="2908">
                  <c:v>25.508852511453899</c:v>
                </c:pt>
                <c:pt idx="2909">
                  <c:v>25.509027008186798</c:v>
                </c:pt>
                <c:pt idx="2910">
                  <c:v>25.509201504459</c:v>
                </c:pt>
                <c:pt idx="2911">
                  <c:v>25.509376000270301</c:v>
                </c:pt>
                <c:pt idx="2912">
                  <c:v>25.509550495620701</c:v>
                </c:pt>
                <c:pt idx="2913">
                  <c:v>25.5097249905102</c:v>
                </c:pt>
                <c:pt idx="2914">
                  <c:v>25.509899484938501</c:v>
                </c:pt>
                <c:pt idx="2915">
                  <c:v>25.510073978905801</c:v>
                </c:pt>
                <c:pt idx="2916">
                  <c:v>25.510248472411899</c:v>
                </c:pt>
                <c:pt idx="2917">
                  <c:v>25.510422965456701</c:v>
                </c:pt>
                <c:pt idx="2918">
                  <c:v>25.510597458040198</c:v>
                </c:pt>
                <c:pt idx="2919">
                  <c:v>25.510771950162301</c:v>
                </c:pt>
                <c:pt idx="2920">
                  <c:v>25.510946441822998</c:v>
                </c:pt>
                <c:pt idx="2921">
                  <c:v>25.511120933022202</c:v>
                </c:pt>
                <c:pt idx="2922">
                  <c:v>25.511295423759702</c:v>
                </c:pt>
                <c:pt idx="2923">
                  <c:v>25.5114699140357</c:v>
                </c:pt>
                <c:pt idx="2924">
                  <c:v>25.5116444038498</c:v>
                </c:pt>
                <c:pt idx="2925">
                  <c:v>25.5118188932023</c:v>
                </c:pt>
                <c:pt idx="2926">
                  <c:v>25.5119933820928</c:v>
                </c:pt>
                <c:pt idx="2927">
                  <c:v>25.512167870521498</c:v>
                </c:pt>
                <c:pt idx="2928">
                  <c:v>25.512342358488102</c:v>
                </c:pt>
                <c:pt idx="2929">
                  <c:v>25.5125168459927</c:v>
                </c:pt>
                <c:pt idx="2930">
                  <c:v>25.5126913330352</c:v>
                </c:pt>
                <c:pt idx="2931">
                  <c:v>25.512865819615602</c:v>
                </c:pt>
                <c:pt idx="2932">
                  <c:v>25.5130403057336</c:v>
                </c:pt>
                <c:pt idx="2933">
                  <c:v>25.513214791389402</c:v>
                </c:pt>
                <c:pt idx="2934">
                  <c:v>25.5133892765827</c:v>
                </c:pt>
                <c:pt idx="2935">
                  <c:v>25.513563761313701</c:v>
                </c:pt>
                <c:pt idx="2936">
                  <c:v>25.5137382455821</c:v>
                </c:pt>
                <c:pt idx="2937">
                  <c:v>25.513912729387901</c:v>
                </c:pt>
                <c:pt idx="2938">
                  <c:v>25.514087212731098</c:v>
                </c:pt>
                <c:pt idx="2939">
                  <c:v>25.514261695611602</c:v>
                </c:pt>
                <c:pt idx="2940">
                  <c:v>25.5144361780293</c:v>
                </c:pt>
                <c:pt idx="2941">
                  <c:v>25.5146106599841</c:v>
                </c:pt>
                <c:pt idx="2942">
                  <c:v>25.5147851414761</c:v>
                </c:pt>
                <c:pt idx="2943">
                  <c:v>25.514959622505099</c:v>
                </c:pt>
                <c:pt idx="2944">
                  <c:v>25.515134103070999</c:v>
                </c:pt>
                <c:pt idx="2945">
                  <c:v>25.515308583173901</c:v>
                </c:pt>
                <c:pt idx="2946">
                  <c:v>25.515483062813502</c:v>
                </c:pt>
                <c:pt idx="2947">
                  <c:v>25.515657541989999</c:v>
                </c:pt>
                <c:pt idx="2948">
                  <c:v>25.515832020703101</c:v>
                </c:pt>
                <c:pt idx="2949">
                  <c:v>25.516006498952901</c:v>
                </c:pt>
                <c:pt idx="2950">
                  <c:v>25.5161809767393</c:v>
                </c:pt>
                <c:pt idx="2951">
                  <c:v>25.516355454062101</c:v>
                </c:pt>
                <c:pt idx="2952">
                  <c:v>25.516529930921401</c:v>
                </c:pt>
                <c:pt idx="2953">
                  <c:v>25.5167044073171</c:v>
                </c:pt>
                <c:pt idx="2954">
                  <c:v>25.516878883249099</c:v>
                </c:pt>
                <c:pt idx="2955">
                  <c:v>25.517053358717298</c:v>
                </c:pt>
                <c:pt idx="2956">
                  <c:v>25.517227833721702</c:v>
                </c:pt>
                <c:pt idx="2957">
                  <c:v>25.517402308262199</c:v>
                </c:pt>
                <c:pt idx="2958">
                  <c:v>25.5175767823388</c:v>
                </c:pt>
                <c:pt idx="2959">
                  <c:v>25.517751255951399</c:v>
                </c:pt>
                <c:pt idx="2960">
                  <c:v>25.5179257290999</c:v>
                </c:pt>
                <c:pt idx="2961">
                  <c:v>25.5181002017842</c:v>
                </c:pt>
                <c:pt idx="2962">
                  <c:v>25.518274674004399</c:v>
                </c:pt>
                <c:pt idx="2963">
                  <c:v>25.518449145760201</c:v>
                </c:pt>
                <c:pt idx="2964">
                  <c:v>25.518623617051801</c:v>
                </c:pt>
                <c:pt idx="2965">
                  <c:v>25.518798087878899</c:v>
                </c:pt>
                <c:pt idx="2966">
                  <c:v>25.5189725582416</c:v>
                </c:pt>
                <c:pt idx="2967">
                  <c:v>25.519147028139798</c:v>
                </c:pt>
                <c:pt idx="2968">
                  <c:v>25.519321497573301</c:v>
                </c:pt>
                <c:pt idx="2969">
                  <c:v>25.519495966542198</c:v>
                </c:pt>
                <c:pt idx="2970">
                  <c:v>25.5196704350464</c:v>
                </c:pt>
                <c:pt idx="2971">
                  <c:v>25.519844903085801</c:v>
                </c:pt>
                <c:pt idx="2972">
                  <c:v>25.5200193706603</c:v>
                </c:pt>
                <c:pt idx="2973">
                  <c:v>25.520193837770002</c:v>
                </c:pt>
                <c:pt idx="2974">
                  <c:v>25.5203683044146</c:v>
                </c:pt>
                <c:pt idx="2975">
                  <c:v>25.5205427705943</c:v>
                </c:pt>
                <c:pt idx="2976">
                  <c:v>25.520717236308801</c:v>
                </c:pt>
                <c:pt idx="2977">
                  <c:v>25.520891701558099</c:v>
                </c:pt>
                <c:pt idx="2978">
                  <c:v>25.521066166342301</c:v>
                </c:pt>
                <c:pt idx="2979">
                  <c:v>25.521240630661101</c:v>
                </c:pt>
                <c:pt idx="2980">
                  <c:v>25.521415094514602</c:v>
                </c:pt>
                <c:pt idx="2981">
                  <c:v>25.521589557902601</c:v>
                </c:pt>
                <c:pt idx="2982">
                  <c:v>25.521764020825199</c:v>
                </c:pt>
                <c:pt idx="2983">
                  <c:v>25.521938483282199</c:v>
                </c:pt>
                <c:pt idx="2984">
                  <c:v>25.522112945273602</c:v>
                </c:pt>
                <c:pt idx="2985">
                  <c:v>25.5222874067993</c:v>
                </c:pt>
                <c:pt idx="2986">
                  <c:v>25.522461867859299</c:v>
                </c:pt>
                <c:pt idx="2987">
                  <c:v>25.522636328453501</c:v>
                </c:pt>
                <c:pt idx="2988">
                  <c:v>25.5228107885819</c:v>
                </c:pt>
                <c:pt idx="2989">
                  <c:v>25.5229852482443</c:v>
                </c:pt>
                <c:pt idx="2990">
                  <c:v>25.523159707440701</c:v>
                </c:pt>
                <c:pt idx="2991">
                  <c:v>25.5233341661711</c:v>
                </c:pt>
                <c:pt idx="2992">
                  <c:v>25.523508624435301</c:v>
                </c:pt>
                <c:pt idx="2993">
                  <c:v>25.523683082233401</c:v>
                </c:pt>
                <c:pt idx="2994">
                  <c:v>25.523857539565199</c:v>
                </c:pt>
                <c:pt idx="2995">
                  <c:v>25.5240319964308</c:v>
                </c:pt>
                <c:pt idx="2996">
                  <c:v>25.524206452829901</c:v>
                </c:pt>
                <c:pt idx="2997">
                  <c:v>25.524380908762701</c:v>
                </c:pt>
                <c:pt idx="2998">
                  <c:v>25.524555364228899</c:v>
                </c:pt>
                <c:pt idx="2999">
                  <c:v>25.5247298192286</c:v>
                </c:pt>
                <c:pt idx="3000">
                  <c:v>25.524904273761699</c:v>
                </c:pt>
                <c:pt idx="3001">
                  <c:v>25.525078727828099</c:v>
                </c:pt>
                <c:pt idx="3002">
                  <c:v>25.525253181427701</c:v>
                </c:pt>
                <c:pt idx="3003">
                  <c:v>25.5254276345606</c:v>
                </c:pt>
                <c:pt idx="3004">
                  <c:v>25.525602087226499</c:v>
                </c:pt>
                <c:pt idx="3005">
                  <c:v>25.5257765394256</c:v>
                </c:pt>
                <c:pt idx="3006">
                  <c:v>25.5259509911577</c:v>
                </c:pt>
                <c:pt idx="3007">
                  <c:v>25.5261254424227</c:v>
                </c:pt>
                <c:pt idx="3008">
                  <c:v>25.5262998932206</c:v>
                </c:pt>
                <c:pt idx="3009">
                  <c:v>25.5264743435513</c:v>
                </c:pt>
                <c:pt idx="3010">
                  <c:v>25.5266487934148</c:v>
                </c:pt>
                <c:pt idx="3011">
                  <c:v>25.526823242810998</c:v>
                </c:pt>
                <c:pt idx="3012">
                  <c:v>25.526997691739801</c:v>
                </c:pt>
                <c:pt idx="3013">
                  <c:v>25.527172140201198</c:v>
                </c:pt>
                <c:pt idx="3014">
                  <c:v>25.527346588195101</c:v>
                </c:pt>
                <c:pt idx="3015">
                  <c:v>25.527521035721499</c:v>
                </c:pt>
                <c:pt idx="3016">
                  <c:v>25.527695482780199</c:v>
                </c:pt>
                <c:pt idx="3017">
                  <c:v>25.527869929371299</c:v>
                </c:pt>
                <c:pt idx="3018">
                  <c:v>25.528044375494702</c:v>
                </c:pt>
                <c:pt idx="3019">
                  <c:v>25.5282188211503</c:v>
                </c:pt>
                <c:pt idx="3020">
                  <c:v>25.528393266338</c:v>
                </c:pt>
                <c:pt idx="3021">
                  <c:v>25.5285677110578</c:v>
                </c:pt>
                <c:pt idx="3022">
                  <c:v>25.528742155309601</c:v>
                </c:pt>
                <c:pt idx="3023">
                  <c:v>25.528916599093399</c:v>
                </c:pt>
                <c:pt idx="3024">
                  <c:v>25.529091042409</c:v>
                </c:pt>
                <c:pt idx="3025">
                  <c:v>25.529265485256602</c:v>
                </c:pt>
                <c:pt idx="3026">
                  <c:v>25.529439927635899</c:v>
                </c:pt>
                <c:pt idx="3027">
                  <c:v>25.529614369546898</c:v>
                </c:pt>
                <c:pt idx="3028">
                  <c:v>25.529788810989501</c:v>
                </c:pt>
                <c:pt idx="3029">
                  <c:v>25.5299632519638</c:v>
                </c:pt>
                <c:pt idx="3030">
                  <c:v>25.530137692469602</c:v>
                </c:pt>
                <c:pt idx="3031">
                  <c:v>25.5303121325069</c:v>
                </c:pt>
                <c:pt idx="3032">
                  <c:v>25.530486572075599</c:v>
                </c:pt>
                <c:pt idx="3033">
                  <c:v>25.530661011175599</c:v>
                </c:pt>
                <c:pt idx="3034">
                  <c:v>25.530835449806901</c:v>
                </c:pt>
                <c:pt idx="3035">
                  <c:v>25.5310098879695</c:v>
                </c:pt>
                <c:pt idx="3036">
                  <c:v>25.531184325663201</c:v>
                </c:pt>
                <c:pt idx="3037">
                  <c:v>25.5313587628881</c:v>
                </c:pt>
                <c:pt idx="3038">
                  <c:v>25.531533199643899</c:v>
                </c:pt>
                <c:pt idx="3039">
                  <c:v>25.5317076359308</c:v>
                </c:pt>
                <c:pt idx="3040">
                  <c:v>25.531882071748601</c:v>
                </c:pt>
                <c:pt idx="3041">
                  <c:v>25.532056507097298</c:v>
                </c:pt>
                <c:pt idx="3042">
                  <c:v>25.532230941976799</c:v>
                </c:pt>
                <c:pt idx="3043">
                  <c:v>25.532405376387</c:v>
                </c:pt>
                <c:pt idx="3044">
                  <c:v>25.532579810327899</c:v>
                </c:pt>
                <c:pt idx="3045">
                  <c:v>25.532754243799399</c:v>
                </c:pt>
                <c:pt idx="3046">
                  <c:v>25.5329286768015</c:v>
                </c:pt>
                <c:pt idx="3047">
                  <c:v>25.5331031093341</c:v>
                </c:pt>
                <c:pt idx="3048">
                  <c:v>25.533277541397201</c:v>
                </c:pt>
                <c:pt idx="3049">
                  <c:v>25.533451972990601</c:v>
                </c:pt>
                <c:pt idx="3050">
                  <c:v>25.533626404114401</c:v>
                </c:pt>
                <c:pt idx="3051">
                  <c:v>25.5338008347684</c:v>
                </c:pt>
                <c:pt idx="3052">
                  <c:v>25.533975264952701</c:v>
                </c:pt>
                <c:pt idx="3053">
                  <c:v>25.534149694667001</c:v>
                </c:pt>
                <c:pt idx="3054">
                  <c:v>25.5343241239115</c:v>
                </c:pt>
                <c:pt idx="3055">
                  <c:v>25.534498552685999</c:v>
                </c:pt>
                <c:pt idx="3056">
                  <c:v>25.5346729809905</c:v>
                </c:pt>
                <c:pt idx="3057">
                  <c:v>25.534847408824898</c:v>
                </c:pt>
                <c:pt idx="3058">
                  <c:v>25.535021836189099</c:v>
                </c:pt>
                <c:pt idx="3059">
                  <c:v>25.535196263083101</c:v>
                </c:pt>
                <c:pt idx="3060">
                  <c:v>25.535370689506902</c:v>
                </c:pt>
                <c:pt idx="3061">
                  <c:v>25.535545115460302</c:v>
                </c:pt>
                <c:pt idx="3062">
                  <c:v>25.535719540943301</c:v>
                </c:pt>
                <c:pt idx="3063">
                  <c:v>25.5358939659559</c:v>
                </c:pt>
                <c:pt idx="3064">
                  <c:v>25.536068390497899</c:v>
                </c:pt>
                <c:pt idx="3065">
                  <c:v>25.536242814569398</c:v>
                </c:pt>
                <c:pt idx="3066">
                  <c:v>25.536417238170301</c:v>
                </c:pt>
                <c:pt idx="3067">
                  <c:v>25.536591661300498</c:v>
                </c:pt>
                <c:pt idx="3068">
                  <c:v>25.53676608396</c:v>
                </c:pt>
                <c:pt idx="3069">
                  <c:v>25.5369405061486</c:v>
                </c:pt>
                <c:pt idx="3070">
                  <c:v>25.537114927866401</c:v>
                </c:pt>
                <c:pt idx="3071">
                  <c:v>25.537289349113301</c:v>
                </c:pt>
                <c:pt idx="3072">
                  <c:v>25.5374637698892</c:v>
                </c:pt>
                <c:pt idx="3073">
                  <c:v>25.537638190193999</c:v>
                </c:pt>
                <c:pt idx="3074">
                  <c:v>25.5378126100278</c:v>
                </c:pt>
                <c:pt idx="3075">
                  <c:v>25.537987029390401</c:v>
                </c:pt>
                <c:pt idx="3076">
                  <c:v>25.538161448281699</c:v>
                </c:pt>
                <c:pt idx="3077">
                  <c:v>25.5383358667018</c:v>
                </c:pt>
                <c:pt idx="3078">
                  <c:v>25.538510284650599</c:v>
                </c:pt>
                <c:pt idx="3079">
                  <c:v>25.538684702127998</c:v>
                </c:pt>
                <c:pt idx="3080">
                  <c:v>25.538859119133999</c:v>
                </c:pt>
                <c:pt idx="3081">
                  <c:v>25.539033535668398</c:v>
                </c:pt>
                <c:pt idx="3082">
                  <c:v>25.539207951731299</c:v>
                </c:pt>
                <c:pt idx="3083">
                  <c:v>25.539382367322499</c:v>
                </c:pt>
                <c:pt idx="3084">
                  <c:v>25.539556782442101</c:v>
                </c:pt>
                <c:pt idx="3085">
                  <c:v>25.5397311970899</c:v>
                </c:pt>
                <c:pt idx="3086">
                  <c:v>25.539905611265901</c:v>
                </c:pt>
                <c:pt idx="3087">
                  <c:v>25.540080024970099</c:v>
                </c:pt>
                <c:pt idx="3088">
                  <c:v>25.5402544382023</c:v>
                </c:pt>
                <c:pt idx="3089">
                  <c:v>25.540428850962599</c:v>
                </c:pt>
                <c:pt idx="3090">
                  <c:v>25.540603263250901</c:v>
                </c:pt>
                <c:pt idx="3091">
                  <c:v>25.540777675067101</c:v>
                </c:pt>
                <c:pt idx="3092">
                  <c:v>25.540952086411099</c:v>
                </c:pt>
                <c:pt idx="3093">
                  <c:v>25.5411264972829</c:v>
                </c:pt>
                <c:pt idx="3094">
                  <c:v>25.541300907682398</c:v>
                </c:pt>
                <c:pt idx="3095">
                  <c:v>25.541475317609699</c:v>
                </c:pt>
                <c:pt idx="3096">
                  <c:v>25.541649727064499</c:v>
                </c:pt>
                <c:pt idx="3097">
                  <c:v>25.541824136047001</c:v>
                </c:pt>
                <c:pt idx="3098">
                  <c:v>25.5419985445569</c:v>
                </c:pt>
                <c:pt idx="3099">
                  <c:v>25.542172952594299</c:v>
                </c:pt>
                <c:pt idx="3100">
                  <c:v>25.542347360159098</c:v>
                </c:pt>
                <c:pt idx="3101">
                  <c:v>25.542521767251198</c:v>
                </c:pt>
                <c:pt idx="3102">
                  <c:v>25.542696173870599</c:v>
                </c:pt>
                <c:pt idx="3103">
                  <c:v>25.542870580017201</c:v>
                </c:pt>
                <c:pt idx="3104">
                  <c:v>25.543044985691001</c:v>
                </c:pt>
                <c:pt idx="3105">
                  <c:v>25.543219390891799</c:v>
                </c:pt>
                <c:pt idx="3106">
                  <c:v>25.543393795619799</c:v>
                </c:pt>
                <c:pt idx="3107">
                  <c:v>25.543568199874699</c:v>
                </c:pt>
                <c:pt idx="3108">
                  <c:v>25.543742603656501</c:v>
                </c:pt>
                <c:pt idx="3109">
                  <c:v>25.543917006965302</c:v>
                </c:pt>
                <c:pt idx="3110">
                  <c:v>25.544091409800799</c:v>
                </c:pt>
                <c:pt idx="3111">
                  <c:v>25.5442658121632</c:v>
                </c:pt>
                <c:pt idx="3112">
                  <c:v>25.544440214052202</c:v>
                </c:pt>
                <c:pt idx="3113">
                  <c:v>25.5446146154679</c:v>
                </c:pt>
                <c:pt idx="3114">
                  <c:v>25.5447890164101</c:v>
                </c:pt>
                <c:pt idx="3115">
                  <c:v>25.5449634168789</c:v>
                </c:pt>
                <c:pt idx="3116">
                  <c:v>25.545137816874199</c:v>
                </c:pt>
                <c:pt idx="3117">
                  <c:v>25.545312216395899</c:v>
                </c:pt>
                <c:pt idx="3118">
                  <c:v>25.545486615443998</c:v>
                </c:pt>
                <c:pt idx="3119">
                  <c:v>25.5456610140184</c:v>
                </c:pt>
                <c:pt idx="3120">
                  <c:v>25.545835412119001</c:v>
                </c:pt>
                <c:pt idx="3121">
                  <c:v>25.5460098097459</c:v>
                </c:pt>
                <c:pt idx="3122">
                  <c:v>25.546184206898801</c:v>
                </c:pt>
                <c:pt idx="3123">
                  <c:v>25.5463586035779</c:v>
                </c:pt>
                <c:pt idx="3124">
                  <c:v>25.546532999783</c:v>
                </c:pt>
                <c:pt idx="3125">
                  <c:v>25.546707395514002</c:v>
                </c:pt>
                <c:pt idx="3126">
                  <c:v>25.546881790771</c:v>
                </c:pt>
                <c:pt idx="3127">
                  <c:v>25.547056185553799</c:v>
                </c:pt>
                <c:pt idx="3128">
                  <c:v>25.5472305798625</c:v>
                </c:pt>
                <c:pt idx="3129">
                  <c:v>25.547404973696899</c:v>
                </c:pt>
                <c:pt idx="3130">
                  <c:v>25.547579367056901</c:v>
                </c:pt>
                <c:pt idx="3131">
                  <c:v>25.547753759942601</c:v>
                </c:pt>
                <c:pt idx="3132">
                  <c:v>25.547928152353901</c:v>
                </c:pt>
                <c:pt idx="3133">
                  <c:v>25.5481025442907</c:v>
                </c:pt>
                <c:pt idx="3134">
                  <c:v>25.548276935753002</c:v>
                </c:pt>
                <c:pt idx="3135">
                  <c:v>25.5484513267407</c:v>
                </c:pt>
                <c:pt idx="3136">
                  <c:v>25.548625717253699</c:v>
                </c:pt>
                <c:pt idx="3137">
                  <c:v>25.548800107291999</c:v>
                </c:pt>
                <c:pt idx="3138">
                  <c:v>25.5489744968556</c:v>
                </c:pt>
                <c:pt idx="3139">
                  <c:v>25.549148885944401</c:v>
                </c:pt>
                <c:pt idx="3140">
                  <c:v>25.549323274558301</c:v>
                </c:pt>
                <c:pt idx="3141">
                  <c:v>25.549497662697298</c:v>
                </c:pt>
                <c:pt idx="3142">
                  <c:v>25.549672050361298</c:v>
                </c:pt>
                <c:pt idx="3143">
                  <c:v>25.549846437550201</c:v>
                </c:pt>
                <c:pt idx="3144">
                  <c:v>25.550020824264099</c:v>
                </c:pt>
                <c:pt idx="3145">
                  <c:v>25.5501952105028</c:v>
                </c:pt>
                <c:pt idx="3146">
                  <c:v>25.5503695962663</c:v>
                </c:pt>
                <c:pt idx="3147">
                  <c:v>25.5505439815546</c:v>
                </c:pt>
                <c:pt idx="3148">
                  <c:v>25.550718366367601</c:v>
                </c:pt>
                <c:pt idx="3149">
                  <c:v>25.550892750705199</c:v>
                </c:pt>
                <c:pt idx="3150">
                  <c:v>25.551067134567301</c:v>
                </c:pt>
                <c:pt idx="3151">
                  <c:v>25.551241517954001</c:v>
                </c:pt>
                <c:pt idx="3152">
                  <c:v>25.551415900865202</c:v>
                </c:pt>
                <c:pt idx="3153">
                  <c:v>25.551590283300701</c:v>
                </c:pt>
                <c:pt idx="3154">
                  <c:v>25.551764665260698</c:v>
                </c:pt>
                <c:pt idx="3155">
                  <c:v>25.551939046744899</c:v>
                </c:pt>
                <c:pt idx="3156">
                  <c:v>25.552113427753401</c:v>
                </c:pt>
                <c:pt idx="3157">
                  <c:v>25.552287808286099</c:v>
                </c:pt>
                <c:pt idx="3158">
                  <c:v>25.552462188342901</c:v>
                </c:pt>
                <c:pt idx="3159">
                  <c:v>25.552636567923798</c:v>
                </c:pt>
                <c:pt idx="3160">
                  <c:v>25.5528109470287</c:v>
                </c:pt>
                <c:pt idx="3161">
                  <c:v>25.552985325657598</c:v>
                </c:pt>
                <c:pt idx="3162">
                  <c:v>25.553159703810401</c:v>
                </c:pt>
                <c:pt idx="3163">
                  <c:v>25.553334081487101</c:v>
                </c:pt>
                <c:pt idx="3164">
                  <c:v>25.553508458687599</c:v>
                </c:pt>
                <c:pt idx="3165">
                  <c:v>25.553682835411902</c:v>
                </c:pt>
                <c:pt idx="3166">
                  <c:v>25.5538572116598</c:v>
                </c:pt>
                <c:pt idx="3167">
                  <c:v>25.5540315874314</c:v>
                </c:pt>
                <c:pt idx="3168">
                  <c:v>25.554205962726599</c:v>
                </c:pt>
                <c:pt idx="3169">
                  <c:v>25.5543803375454</c:v>
                </c:pt>
                <c:pt idx="3170">
                  <c:v>25.554554711887601</c:v>
                </c:pt>
                <c:pt idx="3171">
                  <c:v>25.554729085753198</c:v>
                </c:pt>
                <c:pt idx="3172">
                  <c:v>25.554903459142199</c:v>
                </c:pt>
                <c:pt idx="3173">
                  <c:v>25.5550778320546</c:v>
                </c:pt>
                <c:pt idx="3174">
                  <c:v>25.555252204490198</c:v>
                </c:pt>
                <c:pt idx="3175">
                  <c:v>25.555426576449001</c:v>
                </c:pt>
                <c:pt idx="3176">
                  <c:v>25.555600947931001</c:v>
                </c:pt>
                <c:pt idx="3177">
                  <c:v>25.555775318936099</c:v>
                </c:pt>
                <c:pt idx="3178">
                  <c:v>25.555949689464299</c:v>
                </c:pt>
                <c:pt idx="3179">
                  <c:v>25.556124059515401</c:v>
                </c:pt>
                <c:pt idx="3180">
                  <c:v>25.556298429089502</c:v>
                </c:pt>
                <c:pt idx="3181">
                  <c:v>25.556472798186501</c:v>
                </c:pt>
                <c:pt idx="3182">
                  <c:v>25.5566471668063</c:v>
                </c:pt>
                <c:pt idx="3183">
                  <c:v>25.556821534948899</c:v>
                </c:pt>
                <c:pt idx="3184">
                  <c:v>25.556995902614201</c:v>
                </c:pt>
                <c:pt idx="3185">
                  <c:v>25.557170269802199</c:v>
                </c:pt>
                <c:pt idx="3186">
                  <c:v>25.557344636512799</c:v>
                </c:pt>
                <c:pt idx="3187">
                  <c:v>25.557519002746002</c:v>
                </c:pt>
                <c:pt idx="3188">
                  <c:v>25.557693368501699</c:v>
                </c:pt>
                <c:pt idx="3189">
                  <c:v>25.557867733779901</c:v>
                </c:pt>
                <c:pt idx="3190">
                  <c:v>25.558042098580501</c:v>
                </c:pt>
                <c:pt idx="3191">
                  <c:v>25.558216462903399</c:v>
                </c:pt>
                <c:pt idx="3192">
                  <c:v>25.5583908267486</c:v>
                </c:pt>
                <c:pt idx="3193">
                  <c:v>25.558565190116099</c:v>
                </c:pt>
                <c:pt idx="3194">
                  <c:v>25.5587395530058</c:v>
                </c:pt>
                <c:pt idx="3195">
                  <c:v>25.558913915417602</c:v>
                </c:pt>
                <c:pt idx="3196">
                  <c:v>25.559088277351499</c:v>
                </c:pt>
                <c:pt idx="3197">
                  <c:v>25.5592626388075</c:v>
                </c:pt>
                <c:pt idx="3198">
                  <c:v>25.559436999785401</c:v>
                </c:pt>
                <c:pt idx="3199">
                  <c:v>25.559611360285199</c:v>
                </c:pt>
                <c:pt idx="3200">
                  <c:v>25.559785720307001</c:v>
                </c:pt>
                <c:pt idx="3201">
                  <c:v>25.559960079850502</c:v>
                </c:pt>
                <c:pt idx="3202">
                  <c:v>25.560134438915899</c:v>
                </c:pt>
                <c:pt idx="3203">
                  <c:v>25.560308797502898</c:v>
                </c:pt>
                <c:pt idx="3204">
                  <c:v>25.5604831556116</c:v>
                </c:pt>
                <c:pt idx="3205">
                  <c:v>25.5606575132419</c:v>
                </c:pt>
                <c:pt idx="3206">
                  <c:v>25.560831870393798</c:v>
                </c:pt>
                <c:pt idx="3207">
                  <c:v>25.5610062270672</c:v>
                </c:pt>
                <c:pt idx="3208">
                  <c:v>25.5611805832621</c:v>
                </c:pt>
                <c:pt idx="3209">
                  <c:v>25.561354938978301</c:v>
                </c:pt>
                <c:pt idx="3210">
                  <c:v>25.561529294215902</c:v>
                </c:pt>
                <c:pt idx="3211">
                  <c:v>25.561703648974799</c:v>
                </c:pt>
                <c:pt idx="3212">
                  <c:v>25.5618780032549</c:v>
                </c:pt>
                <c:pt idx="3213">
                  <c:v>25.562052357056299</c:v>
                </c:pt>
                <c:pt idx="3214">
                  <c:v>25.562226710378699</c:v>
                </c:pt>
                <c:pt idx="3215">
                  <c:v>25.5624010632223</c:v>
                </c:pt>
                <c:pt idx="3216">
                  <c:v>25.562575415586899</c:v>
                </c:pt>
                <c:pt idx="3217">
                  <c:v>25.5627497674725</c:v>
                </c:pt>
                <c:pt idx="3218">
                  <c:v>25.562924118879</c:v>
                </c:pt>
                <c:pt idx="3219">
                  <c:v>25.563098469806398</c:v>
                </c:pt>
                <c:pt idx="3220">
                  <c:v>25.5632728202546</c:v>
                </c:pt>
                <c:pt idx="3221">
                  <c:v>25.563447170223601</c:v>
                </c:pt>
                <c:pt idx="3222">
                  <c:v>25.563621519713301</c:v>
                </c:pt>
                <c:pt idx="3223">
                  <c:v>25.563795868723599</c:v>
                </c:pt>
                <c:pt idx="3224">
                  <c:v>25.5639702172546</c:v>
                </c:pt>
                <c:pt idx="3225">
                  <c:v>25.564144565306201</c:v>
                </c:pt>
                <c:pt idx="3226">
                  <c:v>25.564318912878299</c:v>
                </c:pt>
                <c:pt idx="3227">
                  <c:v>25.564493259970799</c:v>
                </c:pt>
                <c:pt idx="3228">
                  <c:v>25.5646676065838</c:v>
                </c:pt>
                <c:pt idx="3229">
                  <c:v>25.564841952717099</c:v>
                </c:pt>
                <c:pt idx="3230">
                  <c:v>25.565016298370701</c:v>
                </c:pt>
                <c:pt idx="3231">
                  <c:v>25.5651906435446</c:v>
                </c:pt>
                <c:pt idx="3232">
                  <c:v>25.565364988238699</c:v>
                </c:pt>
                <c:pt idx="3233">
                  <c:v>25.565539332453</c:v>
                </c:pt>
                <c:pt idx="3234">
                  <c:v>25.565713676187301</c:v>
                </c:pt>
                <c:pt idx="3235">
                  <c:v>25.565888019441701</c:v>
                </c:pt>
                <c:pt idx="3236">
                  <c:v>25.566062362216101</c:v>
                </c:pt>
                <c:pt idx="3237">
                  <c:v>25.566236704510398</c:v>
                </c:pt>
                <c:pt idx="3238">
                  <c:v>25.5664110463246</c:v>
                </c:pt>
                <c:pt idx="3239">
                  <c:v>25.566585387658701</c:v>
                </c:pt>
                <c:pt idx="3240">
                  <c:v>25.566759728512601</c:v>
                </c:pt>
                <c:pt idx="3241">
                  <c:v>25.566934068886201</c:v>
                </c:pt>
                <c:pt idx="3242">
                  <c:v>25.5671084087795</c:v>
                </c:pt>
                <c:pt idx="3243">
                  <c:v>25.5672827481925</c:v>
                </c:pt>
                <c:pt idx="3244">
                  <c:v>25.567457087125</c:v>
                </c:pt>
                <c:pt idx="3245">
                  <c:v>25.567631425577101</c:v>
                </c:pt>
                <c:pt idx="3246">
                  <c:v>25.567805763548598</c:v>
                </c:pt>
                <c:pt idx="3247">
                  <c:v>25.567980101039598</c:v>
                </c:pt>
                <c:pt idx="3248">
                  <c:v>25.568154438050001</c:v>
                </c:pt>
                <c:pt idx="3249">
                  <c:v>25.568328774579701</c:v>
                </c:pt>
                <c:pt idx="3250">
                  <c:v>25.568503110628701</c:v>
                </c:pt>
                <c:pt idx="3251">
                  <c:v>25.568677446197</c:v>
                </c:pt>
                <c:pt idx="3252">
                  <c:v>25.568851781284401</c:v>
                </c:pt>
                <c:pt idx="3253">
                  <c:v>25.5690261158909</c:v>
                </c:pt>
                <c:pt idx="3254">
                  <c:v>25.569200450016599</c:v>
                </c:pt>
                <c:pt idx="3255">
                  <c:v>25.5693747836612</c:v>
                </c:pt>
                <c:pt idx="3256">
                  <c:v>25.569549116824899</c:v>
                </c:pt>
                <c:pt idx="3257">
                  <c:v>25.5697234495074</c:v>
                </c:pt>
                <c:pt idx="3258">
                  <c:v>25.569897781708899</c:v>
                </c:pt>
                <c:pt idx="3259">
                  <c:v>25.570072113429099</c:v>
                </c:pt>
                <c:pt idx="3260">
                  <c:v>25.5702464446682</c:v>
                </c:pt>
                <c:pt idx="3261">
                  <c:v>25.570420775426001</c:v>
                </c:pt>
                <c:pt idx="3262">
                  <c:v>25.570595105702399</c:v>
                </c:pt>
                <c:pt idx="3263">
                  <c:v>25.5707694354975</c:v>
                </c:pt>
                <c:pt idx="3264">
                  <c:v>25.570943764811101</c:v>
                </c:pt>
                <c:pt idx="3265">
                  <c:v>25.5711180936433</c:v>
                </c:pt>
                <c:pt idx="3266">
                  <c:v>25.571292421993999</c:v>
                </c:pt>
                <c:pt idx="3267">
                  <c:v>25.571466749863099</c:v>
                </c:pt>
                <c:pt idx="3268">
                  <c:v>25.571641077250501</c:v>
                </c:pt>
                <c:pt idx="3269">
                  <c:v>25.5718154041563</c:v>
                </c:pt>
                <c:pt idx="3270">
                  <c:v>25.571989730580398</c:v>
                </c:pt>
                <c:pt idx="3271">
                  <c:v>25.572164056522599</c:v>
                </c:pt>
                <c:pt idx="3272">
                  <c:v>25.572338381983101</c:v>
                </c:pt>
                <c:pt idx="3273">
                  <c:v>25.5725127069617</c:v>
                </c:pt>
                <c:pt idx="3274">
                  <c:v>25.572687031458301</c:v>
                </c:pt>
                <c:pt idx="3275">
                  <c:v>25.572861355473002</c:v>
                </c:pt>
                <c:pt idx="3276">
                  <c:v>25.573035679005699</c:v>
                </c:pt>
                <c:pt idx="3277">
                  <c:v>25.5732100020563</c:v>
                </c:pt>
                <c:pt idx="3278">
                  <c:v>25.573384324624701</c:v>
                </c:pt>
                <c:pt idx="3279">
                  <c:v>25.573558646711</c:v>
                </c:pt>
                <c:pt idx="3280">
                  <c:v>25.573732968315099</c:v>
                </c:pt>
                <c:pt idx="3281">
                  <c:v>25.5739072894369</c:v>
                </c:pt>
                <c:pt idx="3282">
                  <c:v>25.574081610076401</c:v>
                </c:pt>
                <c:pt idx="3283">
                  <c:v>25.574255930233502</c:v>
                </c:pt>
                <c:pt idx="3284">
                  <c:v>25.5744302499082</c:v>
                </c:pt>
                <c:pt idx="3285">
                  <c:v>25.574604569100401</c:v>
                </c:pt>
                <c:pt idx="3286">
                  <c:v>25.574778887810101</c:v>
                </c:pt>
                <c:pt idx="3287">
                  <c:v>25.5749532060372</c:v>
                </c:pt>
                <c:pt idx="3288">
                  <c:v>25.575127523781699</c:v>
                </c:pt>
                <c:pt idx="3289">
                  <c:v>25.575301841043601</c:v>
                </c:pt>
                <c:pt idx="3290">
                  <c:v>25.575476157822699</c:v>
                </c:pt>
                <c:pt idx="3291">
                  <c:v>25.575650474119001</c:v>
                </c:pt>
                <c:pt idx="3292">
                  <c:v>25.5758247899326</c:v>
                </c:pt>
                <c:pt idx="3293">
                  <c:v>25.5759991052633</c:v>
                </c:pt>
                <c:pt idx="3294">
                  <c:v>25.576173420111001</c:v>
                </c:pt>
                <c:pt idx="3295">
                  <c:v>25.576347734475799</c:v>
                </c:pt>
                <c:pt idx="3296">
                  <c:v>25.576522048357599</c:v>
                </c:pt>
                <c:pt idx="3297">
                  <c:v>25.576696361756401</c:v>
                </c:pt>
                <c:pt idx="3298">
                  <c:v>25.576870674672001</c:v>
                </c:pt>
                <c:pt idx="3299">
                  <c:v>25.5770449871045</c:v>
                </c:pt>
                <c:pt idx="3300">
                  <c:v>25.577219299053699</c:v>
                </c:pt>
                <c:pt idx="3301">
                  <c:v>25.5773936105197</c:v>
                </c:pt>
                <c:pt idx="3302">
                  <c:v>25.5775679215024</c:v>
                </c:pt>
                <c:pt idx="3303">
                  <c:v>25.5777422320018</c:v>
                </c:pt>
                <c:pt idx="3304">
                  <c:v>25.5779165420177</c:v>
                </c:pt>
                <c:pt idx="3305">
                  <c:v>25.578090851550201</c:v>
                </c:pt>
                <c:pt idx="3306">
                  <c:v>25.578265160599202</c:v>
                </c:pt>
                <c:pt idx="3307">
                  <c:v>25.578439469164699</c:v>
                </c:pt>
                <c:pt idx="3308">
                  <c:v>25.578613777246499</c:v>
                </c:pt>
                <c:pt idx="3309">
                  <c:v>25.5787880848447</c:v>
                </c:pt>
                <c:pt idx="3310">
                  <c:v>25.578962391959301</c:v>
                </c:pt>
                <c:pt idx="3311">
                  <c:v>25.579136698589998</c:v>
                </c:pt>
                <c:pt idx="3312">
                  <c:v>25.579311004737001</c:v>
                </c:pt>
                <c:pt idx="3313">
                  <c:v>25.579485310400202</c:v>
                </c:pt>
                <c:pt idx="3314">
                  <c:v>25.579659615579502</c:v>
                </c:pt>
                <c:pt idx="3315">
                  <c:v>25.579833920274801</c:v>
                </c:pt>
                <c:pt idx="3316">
                  <c:v>25.5800082244862</c:v>
                </c:pt>
                <c:pt idx="3317">
                  <c:v>25.580182528213498</c:v>
                </c:pt>
                <c:pt idx="3318">
                  <c:v>25.580356831456701</c:v>
                </c:pt>
                <c:pt idx="3319">
                  <c:v>25.5805311342158</c:v>
                </c:pt>
                <c:pt idx="3320">
                  <c:v>25.580705436490799</c:v>
                </c:pt>
                <c:pt idx="3321">
                  <c:v>25.580879738281499</c:v>
                </c:pt>
                <c:pt idx="3322">
                  <c:v>25.581054039587901</c:v>
                </c:pt>
                <c:pt idx="3323">
                  <c:v>25.5812283404101</c:v>
                </c:pt>
                <c:pt idx="3324">
                  <c:v>25.5814026407478</c:v>
                </c:pt>
                <c:pt idx="3325">
                  <c:v>25.581576940601199</c:v>
                </c:pt>
                <c:pt idx="3326">
                  <c:v>25.581751239970099</c:v>
                </c:pt>
                <c:pt idx="3327">
                  <c:v>25.581925538854499</c:v>
                </c:pt>
                <c:pt idx="3328">
                  <c:v>25.582099837254301</c:v>
                </c:pt>
                <c:pt idx="3329">
                  <c:v>25.582274135169499</c:v>
                </c:pt>
                <c:pt idx="3330">
                  <c:v>25.582448432600099</c:v>
                </c:pt>
                <c:pt idx="3331">
                  <c:v>25.5826227295459</c:v>
                </c:pt>
                <c:pt idx="3332">
                  <c:v>25.5827970260071</c:v>
                </c:pt>
                <c:pt idx="3333">
                  <c:v>25.582971321983401</c:v>
                </c:pt>
                <c:pt idx="3334">
                  <c:v>25.583145617474901</c:v>
                </c:pt>
                <c:pt idx="3335">
                  <c:v>25.5833199124815</c:v>
                </c:pt>
                <c:pt idx="3336">
                  <c:v>25.583494207003099</c:v>
                </c:pt>
                <c:pt idx="3337">
                  <c:v>25.583668501039799</c:v>
                </c:pt>
                <c:pt idx="3338">
                  <c:v>25.583842794591401</c:v>
                </c:pt>
                <c:pt idx="3339">
                  <c:v>25.584017087658001</c:v>
                </c:pt>
                <c:pt idx="3340">
                  <c:v>25.5841913802394</c:v>
                </c:pt>
                <c:pt idx="3341">
                  <c:v>25.5843656723357</c:v>
                </c:pt>
                <c:pt idx="3342">
                  <c:v>25.5845399639467</c:v>
                </c:pt>
                <c:pt idx="3343">
                  <c:v>25.584714255072502</c:v>
                </c:pt>
                <c:pt idx="3344">
                  <c:v>25.5848885457129</c:v>
                </c:pt>
                <c:pt idx="3345">
                  <c:v>25.585062835868001</c:v>
                </c:pt>
                <c:pt idx="3346">
                  <c:v>25.585237125537699</c:v>
                </c:pt>
                <c:pt idx="3347">
                  <c:v>25.5854114147219</c:v>
                </c:pt>
                <c:pt idx="3348">
                  <c:v>25.585585703420598</c:v>
                </c:pt>
                <c:pt idx="3349">
                  <c:v>25.5857599916338</c:v>
                </c:pt>
                <c:pt idx="3350">
                  <c:v>25.5859342793613</c:v>
                </c:pt>
                <c:pt idx="3351">
                  <c:v>25.586108566603301</c:v>
                </c:pt>
                <c:pt idx="3352">
                  <c:v>25.586282853359499</c:v>
                </c:pt>
                <c:pt idx="3353">
                  <c:v>25.586457139629999</c:v>
                </c:pt>
                <c:pt idx="3354">
                  <c:v>25.586631425414701</c:v>
                </c:pt>
                <c:pt idx="3355">
                  <c:v>25.586805710713602</c:v>
                </c:pt>
                <c:pt idx="3356">
                  <c:v>25.586979995526601</c:v>
                </c:pt>
                <c:pt idx="3357">
                  <c:v>25.587154279853699</c:v>
                </c:pt>
                <c:pt idx="3358">
                  <c:v>25.5873285636948</c:v>
                </c:pt>
                <c:pt idx="3359">
                  <c:v>25.587502847049901</c:v>
                </c:pt>
                <c:pt idx="3360">
                  <c:v>25.587677129918902</c:v>
                </c:pt>
                <c:pt idx="3361">
                  <c:v>25.587851412301799</c:v>
                </c:pt>
                <c:pt idx="3362">
                  <c:v>25.588025694198599</c:v>
                </c:pt>
                <c:pt idx="3363">
                  <c:v>25.588199975609101</c:v>
                </c:pt>
                <c:pt idx="3364">
                  <c:v>25.588374256533399</c:v>
                </c:pt>
                <c:pt idx="3365">
                  <c:v>25.588548536971398</c:v>
                </c:pt>
                <c:pt idx="3366">
                  <c:v>25.588722816923099</c:v>
                </c:pt>
                <c:pt idx="3367">
                  <c:v>25.588897096388401</c:v>
                </c:pt>
                <c:pt idx="3368">
                  <c:v>25.589071375367201</c:v>
                </c:pt>
                <c:pt idx="3369">
                  <c:v>25.589245653859599</c:v>
                </c:pt>
                <c:pt idx="3370">
                  <c:v>25.5894199318654</c:v>
                </c:pt>
                <c:pt idx="3371">
                  <c:v>25.5895942093847</c:v>
                </c:pt>
                <c:pt idx="3372">
                  <c:v>25.589768486417299</c:v>
                </c:pt>
                <c:pt idx="3373">
                  <c:v>25.5899427629633</c:v>
                </c:pt>
                <c:pt idx="3374">
                  <c:v>25.590117039022601</c:v>
                </c:pt>
                <c:pt idx="3375">
                  <c:v>25.590291314595099</c:v>
                </c:pt>
                <c:pt idx="3376">
                  <c:v>25.5904655896808</c:v>
                </c:pt>
                <c:pt idx="3377">
                  <c:v>25.590639864279598</c:v>
                </c:pt>
                <c:pt idx="3378">
                  <c:v>25.5908141383916</c:v>
                </c:pt>
                <c:pt idx="3379">
                  <c:v>25.5909884120166</c:v>
                </c:pt>
                <c:pt idx="3380">
                  <c:v>25.5911626851546</c:v>
                </c:pt>
                <c:pt idx="3381">
                  <c:v>25.591336957805598</c:v>
                </c:pt>
                <c:pt idx="3382">
                  <c:v>25.591511229969601</c:v>
                </c:pt>
                <c:pt idx="3383">
                  <c:v>25.591685501646399</c:v>
                </c:pt>
                <c:pt idx="3384">
                  <c:v>25.591859772835999</c:v>
                </c:pt>
                <c:pt idx="3385">
                  <c:v>25.592034043538401</c:v>
                </c:pt>
                <c:pt idx="3386">
                  <c:v>25.592208313753599</c:v>
                </c:pt>
                <c:pt idx="3387">
                  <c:v>25.592382583481399</c:v>
                </c:pt>
                <c:pt idx="3388">
                  <c:v>25.592556852721899</c:v>
                </c:pt>
                <c:pt idx="3389">
                  <c:v>25.592731121475001</c:v>
                </c:pt>
                <c:pt idx="3390">
                  <c:v>25.5929053897407</c:v>
                </c:pt>
                <c:pt idx="3391">
                  <c:v>25.593079657518899</c:v>
                </c:pt>
                <c:pt idx="3392">
                  <c:v>25.593253924809499</c:v>
                </c:pt>
                <c:pt idx="3393">
                  <c:v>25.593428191612599</c:v>
                </c:pt>
                <c:pt idx="3394">
                  <c:v>25.593602457928</c:v>
                </c:pt>
                <c:pt idx="3395">
                  <c:v>25.593776723755798</c:v>
                </c:pt>
                <c:pt idx="3396">
                  <c:v>25.593950989095799</c:v>
                </c:pt>
                <c:pt idx="3397">
                  <c:v>25.5941252539481</c:v>
                </c:pt>
                <c:pt idx="3398">
                  <c:v>25.594299518312599</c:v>
                </c:pt>
                <c:pt idx="3399">
                  <c:v>25.594473782189301</c:v>
                </c:pt>
                <c:pt idx="3400">
                  <c:v>25.594648045578001</c:v>
                </c:pt>
                <c:pt idx="3401">
                  <c:v>25.5948223084789</c:v>
                </c:pt>
                <c:pt idx="3402">
                  <c:v>25.594996570891698</c:v>
                </c:pt>
                <c:pt idx="3403">
                  <c:v>25.5951708328165</c:v>
                </c:pt>
                <c:pt idx="3404">
                  <c:v>25.595345094253201</c:v>
                </c:pt>
                <c:pt idx="3405">
                  <c:v>25.595519355201802</c:v>
                </c:pt>
                <c:pt idx="3406">
                  <c:v>25.595693615662299</c:v>
                </c:pt>
                <c:pt idx="3407">
                  <c:v>25.5958678756345</c:v>
                </c:pt>
                <c:pt idx="3408">
                  <c:v>25.596042135118498</c:v>
                </c:pt>
                <c:pt idx="3409">
                  <c:v>25.596216394114201</c:v>
                </c:pt>
                <c:pt idx="3410">
                  <c:v>25.596390652621501</c:v>
                </c:pt>
                <c:pt idx="3411">
                  <c:v>25.596564910640499</c:v>
                </c:pt>
                <c:pt idx="3412">
                  <c:v>25.596739168170998</c:v>
                </c:pt>
                <c:pt idx="3413">
                  <c:v>25.596913425213099</c:v>
                </c:pt>
                <c:pt idx="3414">
                  <c:v>25.597087681766599</c:v>
                </c:pt>
                <c:pt idx="3415">
                  <c:v>25.5972619378316</c:v>
                </c:pt>
                <c:pt idx="3416">
                  <c:v>25.597436193407901</c:v>
                </c:pt>
                <c:pt idx="3417">
                  <c:v>25.597610448495601</c:v>
                </c:pt>
                <c:pt idx="3418">
                  <c:v>25.5977847030947</c:v>
                </c:pt>
                <c:pt idx="3419">
                  <c:v>25.597958957204899</c:v>
                </c:pt>
                <c:pt idx="3420">
                  <c:v>25.598133210826401</c:v>
                </c:pt>
                <c:pt idx="3421">
                  <c:v>25.598307463958999</c:v>
                </c:pt>
                <c:pt idx="3422">
                  <c:v>25.598481716602802</c:v>
                </c:pt>
                <c:pt idx="3423">
                  <c:v>25.598655968757701</c:v>
                </c:pt>
                <c:pt idx="3424">
                  <c:v>25.598830220423501</c:v>
                </c:pt>
                <c:pt idx="3425">
                  <c:v>25.599004471600399</c:v>
                </c:pt>
                <c:pt idx="3426">
                  <c:v>25.599178722288201</c:v>
                </c:pt>
                <c:pt idx="3427">
                  <c:v>25.599352972487001</c:v>
                </c:pt>
                <c:pt idx="3428">
                  <c:v>25.599527222196599</c:v>
                </c:pt>
                <c:pt idx="3429">
                  <c:v>25.599701471416999</c:v>
                </c:pt>
                <c:pt idx="3430">
                  <c:v>25.599875720148098</c:v>
                </c:pt>
                <c:pt idx="3431">
                  <c:v>25.600049968390099</c:v>
                </c:pt>
                <c:pt idx="3432">
                  <c:v>25.6002242161426</c:v>
                </c:pt>
                <c:pt idx="3433">
                  <c:v>25.600398463405899</c:v>
                </c:pt>
                <c:pt idx="3434">
                  <c:v>25.600572710179701</c:v>
                </c:pt>
                <c:pt idx="3435">
                  <c:v>25.6007469564641</c:v>
                </c:pt>
                <c:pt idx="3436">
                  <c:v>25.600921202258998</c:v>
                </c:pt>
                <c:pt idx="3437">
                  <c:v>25.601095447564301</c:v>
                </c:pt>
                <c:pt idx="3438">
                  <c:v>25.6012696923801</c:v>
                </c:pt>
                <c:pt idx="3439">
                  <c:v>25.6014439367062</c:v>
                </c:pt>
                <c:pt idx="3440">
                  <c:v>25.601618180542701</c:v>
                </c:pt>
                <c:pt idx="3441">
                  <c:v>25.601792423889499</c:v>
                </c:pt>
                <c:pt idx="3442">
                  <c:v>25.601966666746499</c:v>
                </c:pt>
                <c:pt idx="3443">
                  <c:v>25.6021409091138</c:v>
                </c:pt>
                <c:pt idx="3444">
                  <c:v>25.6023151509911</c:v>
                </c:pt>
                <c:pt idx="3445">
                  <c:v>25.602489392378601</c:v>
                </c:pt>
                <c:pt idx="3446">
                  <c:v>25.602663633276201</c:v>
                </c:pt>
                <c:pt idx="3447">
                  <c:v>25.6028378736838</c:v>
                </c:pt>
                <c:pt idx="3448">
                  <c:v>25.603012113601402</c:v>
                </c:pt>
                <c:pt idx="3449">
                  <c:v>25.603186353028999</c:v>
                </c:pt>
                <c:pt idx="3450">
                  <c:v>25.6033605919664</c:v>
                </c:pt>
                <c:pt idx="3451">
                  <c:v>25.6035348304137</c:v>
                </c:pt>
                <c:pt idx="3452">
                  <c:v>25.603709068370801</c:v>
                </c:pt>
                <c:pt idx="3453">
                  <c:v>25.603883305837702</c:v>
                </c:pt>
                <c:pt idx="3454">
                  <c:v>25.604057542814299</c:v>
                </c:pt>
                <c:pt idx="3455">
                  <c:v>25.604231779300601</c:v>
                </c:pt>
                <c:pt idx="3456">
                  <c:v>25.604406015296501</c:v>
                </c:pt>
                <c:pt idx="3457">
                  <c:v>25.604580250802002</c:v>
                </c:pt>
                <c:pt idx="3458">
                  <c:v>25.6047544858171</c:v>
                </c:pt>
                <c:pt idx="3459">
                  <c:v>25.6049287203417</c:v>
                </c:pt>
                <c:pt idx="3460">
                  <c:v>25.605102954375798</c:v>
                </c:pt>
                <c:pt idx="3461">
                  <c:v>25.605277187919299</c:v>
                </c:pt>
                <c:pt idx="3462">
                  <c:v>25.605451420972098</c:v>
                </c:pt>
                <c:pt idx="3463">
                  <c:v>25.6056256535344</c:v>
                </c:pt>
                <c:pt idx="3464">
                  <c:v>25.605799885605901</c:v>
                </c:pt>
                <c:pt idx="3465">
                  <c:v>25.605974117186602</c:v>
                </c:pt>
                <c:pt idx="3466">
                  <c:v>25.606148348276601</c:v>
                </c:pt>
                <c:pt idx="3467">
                  <c:v>25.606322578875801</c:v>
                </c:pt>
                <c:pt idx="3468">
                  <c:v>25.606496808984101</c:v>
                </c:pt>
                <c:pt idx="3469">
                  <c:v>25.606671038601402</c:v>
                </c:pt>
                <c:pt idx="3470">
                  <c:v>25.606845267727799</c:v>
                </c:pt>
                <c:pt idx="3471">
                  <c:v>25.607019496363201</c:v>
                </c:pt>
                <c:pt idx="3472">
                  <c:v>25.607193724507599</c:v>
                </c:pt>
                <c:pt idx="3473">
                  <c:v>25.607367952160899</c:v>
                </c:pt>
                <c:pt idx="3474">
                  <c:v>25.607542179323001</c:v>
                </c:pt>
                <c:pt idx="3475">
                  <c:v>25.607716405994001</c:v>
                </c:pt>
                <c:pt idx="3476">
                  <c:v>25.607890632173799</c:v>
                </c:pt>
                <c:pt idx="3477">
                  <c:v>25.608064857862299</c:v>
                </c:pt>
                <c:pt idx="3478">
                  <c:v>25.608239083059502</c:v>
                </c:pt>
                <c:pt idx="3479">
                  <c:v>25.608413307765399</c:v>
                </c:pt>
                <c:pt idx="3480">
                  <c:v>25.6085875319799</c:v>
                </c:pt>
                <c:pt idx="3481">
                  <c:v>25.608761755702901</c:v>
                </c:pt>
                <c:pt idx="3482">
                  <c:v>25.6089359789345</c:v>
                </c:pt>
                <c:pt idx="3483">
                  <c:v>25.6091102016746</c:v>
                </c:pt>
                <c:pt idx="3484">
                  <c:v>25.609284423923199</c:v>
                </c:pt>
                <c:pt idx="3485">
                  <c:v>25.6094586456801</c:v>
                </c:pt>
                <c:pt idx="3486">
                  <c:v>25.6096328669454</c:v>
                </c:pt>
                <c:pt idx="3487">
                  <c:v>25.609807087719101</c:v>
                </c:pt>
                <c:pt idx="3488">
                  <c:v>25.609981308001</c:v>
                </c:pt>
                <c:pt idx="3489">
                  <c:v>25.6101555277912</c:v>
                </c:pt>
                <c:pt idx="3490">
                  <c:v>25.610329747089501</c:v>
                </c:pt>
                <c:pt idx="3491">
                  <c:v>25.610503965896001</c:v>
                </c:pt>
                <c:pt idx="3492">
                  <c:v>25.610678184210698</c:v>
                </c:pt>
                <c:pt idx="3493">
                  <c:v>25.610852402033402</c:v>
                </c:pt>
                <c:pt idx="3494">
                  <c:v>25.6110266193641</c:v>
                </c:pt>
                <c:pt idx="3495">
                  <c:v>25.611200836202801</c:v>
                </c:pt>
                <c:pt idx="3496">
                  <c:v>25.611375052549501</c:v>
                </c:pt>
                <c:pt idx="3497">
                  <c:v>25.611549268404001</c:v>
                </c:pt>
                <c:pt idx="3498">
                  <c:v>25.6117234837665</c:v>
                </c:pt>
                <c:pt idx="3499">
                  <c:v>25.6118976986367</c:v>
                </c:pt>
                <c:pt idx="3500">
                  <c:v>25.612071913014798</c:v>
                </c:pt>
                <c:pt idx="3501">
                  <c:v>25.612246126900502</c:v>
                </c:pt>
                <c:pt idx="3502">
                  <c:v>25.612420340294001</c:v>
                </c:pt>
                <c:pt idx="3503">
                  <c:v>25.612594553195201</c:v>
                </c:pt>
                <c:pt idx="3504">
                  <c:v>25.612768765603899</c:v>
                </c:pt>
                <c:pt idx="3505">
                  <c:v>25.612942977520198</c:v>
                </c:pt>
                <c:pt idx="3506">
                  <c:v>25.613117188944099</c:v>
                </c:pt>
                <c:pt idx="3507">
                  <c:v>25.613291399875401</c:v>
                </c:pt>
                <c:pt idx="3508">
                  <c:v>25.613465610314201</c:v>
                </c:pt>
                <c:pt idx="3509">
                  <c:v>25.613639820260399</c:v>
                </c:pt>
                <c:pt idx="3510">
                  <c:v>25.6138140297139</c:v>
                </c:pt>
                <c:pt idx="3511">
                  <c:v>25.6139882386748</c:v>
                </c:pt>
                <c:pt idx="3512">
                  <c:v>25.614162447142999</c:v>
                </c:pt>
                <c:pt idx="3513">
                  <c:v>25.6143366551184</c:v>
                </c:pt>
                <c:pt idx="3514">
                  <c:v>25.614510862601001</c:v>
                </c:pt>
                <c:pt idx="3515">
                  <c:v>25.614685069590799</c:v>
                </c:pt>
                <c:pt idx="3516">
                  <c:v>25.614859276087699</c:v>
                </c:pt>
                <c:pt idx="3517">
                  <c:v>25.6150334820917</c:v>
                </c:pt>
                <c:pt idx="3518">
                  <c:v>25.615207687602702</c:v>
                </c:pt>
                <c:pt idx="3519">
                  <c:v>25.6153818926207</c:v>
                </c:pt>
                <c:pt idx="3520">
                  <c:v>25.615556097145699</c:v>
                </c:pt>
                <c:pt idx="3521">
                  <c:v>25.615730301177599</c:v>
                </c:pt>
                <c:pt idx="3522">
                  <c:v>25.615904504716301</c:v>
                </c:pt>
                <c:pt idx="3523">
                  <c:v>25.616078707761901</c:v>
                </c:pt>
                <c:pt idx="3524">
                  <c:v>25.616252910314302</c:v>
                </c:pt>
                <c:pt idx="3525">
                  <c:v>25.616427112373401</c:v>
                </c:pt>
                <c:pt idx="3526">
                  <c:v>25.616601313939299</c:v>
                </c:pt>
                <c:pt idx="3527">
                  <c:v>25.616775515011799</c:v>
                </c:pt>
                <c:pt idx="3528">
                  <c:v>25.616949715590899</c:v>
                </c:pt>
                <c:pt idx="3529">
                  <c:v>25.6171239156767</c:v>
                </c:pt>
                <c:pt idx="3530">
                  <c:v>25.617298115268898</c:v>
                </c:pt>
                <c:pt idx="3531">
                  <c:v>25.617472314367699</c:v>
                </c:pt>
                <c:pt idx="3532">
                  <c:v>25.617646512973</c:v>
                </c:pt>
                <c:pt idx="3533">
                  <c:v>25.6178207110847</c:v>
                </c:pt>
                <c:pt idx="3534">
                  <c:v>25.617994908702801</c:v>
                </c:pt>
                <c:pt idx="3535">
                  <c:v>25.618169105827199</c:v>
                </c:pt>
                <c:pt idx="3536">
                  <c:v>25.618343302457902</c:v>
                </c:pt>
                <c:pt idx="3537">
                  <c:v>25.618517498594901</c:v>
                </c:pt>
                <c:pt idx="3538">
                  <c:v>25.618691694238102</c:v>
                </c:pt>
                <c:pt idx="3539">
                  <c:v>25.6188658893875</c:v>
                </c:pt>
                <c:pt idx="3540">
                  <c:v>25.619040084043</c:v>
                </c:pt>
                <c:pt idx="3541">
                  <c:v>25.619214278204701</c:v>
                </c:pt>
                <c:pt idx="3542">
                  <c:v>25.619388471872401</c:v>
                </c:pt>
                <c:pt idx="3543">
                  <c:v>25.6195626650461</c:v>
                </c:pt>
                <c:pt idx="3544">
                  <c:v>25.619736857725901</c:v>
                </c:pt>
                <c:pt idx="3545">
                  <c:v>25.619911049911501</c:v>
                </c:pt>
                <c:pt idx="3546">
                  <c:v>25.6200852416031</c:v>
                </c:pt>
                <c:pt idx="3547">
                  <c:v>25.620259432800498</c:v>
                </c:pt>
                <c:pt idx="3548">
                  <c:v>25.6204336235038</c:v>
                </c:pt>
                <c:pt idx="3549">
                  <c:v>25.620607813712802</c:v>
                </c:pt>
                <c:pt idx="3550">
                  <c:v>25.6207820034276</c:v>
                </c:pt>
                <c:pt idx="3551">
                  <c:v>25.620956192648102</c:v>
                </c:pt>
                <c:pt idx="3552">
                  <c:v>25.621130381374201</c:v>
                </c:pt>
                <c:pt idx="3553">
                  <c:v>25.621304569606</c:v>
                </c:pt>
                <c:pt idx="3554">
                  <c:v>25.6214787573434</c:v>
                </c:pt>
                <c:pt idx="3555">
                  <c:v>25.621652944586302</c:v>
                </c:pt>
                <c:pt idx="3556">
                  <c:v>25.621827131334701</c:v>
                </c:pt>
                <c:pt idx="3557">
                  <c:v>25.622001317588499</c:v>
                </c:pt>
                <c:pt idx="3558">
                  <c:v>25.622175503347801</c:v>
                </c:pt>
                <c:pt idx="3559">
                  <c:v>25.622349688612498</c:v>
                </c:pt>
                <c:pt idx="3560">
                  <c:v>25.622523873382502</c:v>
                </c:pt>
                <c:pt idx="3561">
                  <c:v>25.6226980576579</c:v>
                </c:pt>
                <c:pt idx="3562">
                  <c:v>25.6228722414385</c:v>
                </c:pt>
                <c:pt idx="3563">
                  <c:v>25.623046424724301</c:v>
                </c:pt>
                <c:pt idx="3564">
                  <c:v>25.6232206075153</c:v>
                </c:pt>
                <c:pt idx="3565">
                  <c:v>25.623394789811499</c:v>
                </c:pt>
                <c:pt idx="3566">
                  <c:v>25.623568971612698</c:v>
                </c:pt>
                <c:pt idx="3567">
                  <c:v>25.623743152919101</c:v>
                </c:pt>
                <c:pt idx="3568">
                  <c:v>25.6239173337304</c:v>
                </c:pt>
                <c:pt idx="3569">
                  <c:v>25.6240915140468</c:v>
                </c:pt>
                <c:pt idx="3570">
                  <c:v>25.6242656938681</c:v>
                </c:pt>
                <c:pt idx="3571">
                  <c:v>25.624439873194301</c:v>
                </c:pt>
                <c:pt idx="3572">
                  <c:v>25.6246140520254</c:v>
                </c:pt>
                <c:pt idx="3573">
                  <c:v>25.6247882303614</c:v>
                </c:pt>
                <c:pt idx="3574">
                  <c:v>25.624962408202101</c:v>
                </c:pt>
                <c:pt idx="3575">
                  <c:v>25.625136585547601</c:v>
                </c:pt>
                <c:pt idx="3576">
                  <c:v>25.625310762397799</c:v>
                </c:pt>
                <c:pt idx="3577">
                  <c:v>25.625484938752599</c:v>
                </c:pt>
                <c:pt idx="3578">
                  <c:v>25.625659114612102</c:v>
                </c:pt>
                <c:pt idx="3579">
                  <c:v>25.6258332899762</c:v>
                </c:pt>
                <c:pt idx="3580">
                  <c:v>25.6260074648449</c:v>
                </c:pt>
                <c:pt idx="3581">
                  <c:v>25.6261816392181</c:v>
                </c:pt>
                <c:pt idx="3582">
                  <c:v>25.626355813095799</c:v>
                </c:pt>
                <c:pt idx="3583">
                  <c:v>25.626529986477902</c:v>
                </c:pt>
                <c:pt idx="3584">
                  <c:v>25.626704159364401</c:v>
                </c:pt>
                <c:pt idx="3585">
                  <c:v>25.6268783317553</c:v>
                </c:pt>
                <c:pt idx="3586">
                  <c:v>25.6270525036505</c:v>
                </c:pt>
                <c:pt idx="3587">
                  <c:v>25.62722667505</c:v>
                </c:pt>
                <c:pt idx="3588">
                  <c:v>25.627400845953701</c:v>
                </c:pt>
                <c:pt idx="3589">
                  <c:v>25.6275750163617</c:v>
                </c:pt>
                <c:pt idx="3590">
                  <c:v>25.6277491862738</c:v>
                </c:pt>
                <c:pt idx="3591">
                  <c:v>25.6279233556901</c:v>
                </c:pt>
                <c:pt idx="3592">
                  <c:v>25.6280975246104</c:v>
                </c:pt>
                <c:pt idx="3593">
                  <c:v>25.628271693034801</c:v>
                </c:pt>
                <c:pt idx="3594">
                  <c:v>25.6284458609632</c:v>
                </c:pt>
                <c:pt idx="3595">
                  <c:v>25.628620028395598</c:v>
                </c:pt>
                <c:pt idx="3596">
                  <c:v>25.628794195331999</c:v>
                </c:pt>
                <c:pt idx="3597">
                  <c:v>25.628968361772198</c:v>
                </c:pt>
                <c:pt idx="3598">
                  <c:v>25.629142527716301</c:v>
                </c:pt>
                <c:pt idx="3599">
                  <c:v>25.629316693164299</c:v>
                </c:pt>
                <c:pt idx="3600">
                  <c:v>25.629490858116</c:v>
                </c:pt>
                <c:pt idx="3601">
                  <c:v>25.629665022571398</c:v>
                </c:pt>
                <c:pt idx="3602">
                  <c:v>25.629839186530599</c:v>
                </c:pt>
                <c:pt idx="3603">
                  <c:v>25.630013349993401</c:v>
                </c:pt>
                <c:pt idx="3604">
                  <c:v>25.6301875129599</c:v>
                </c:pt>
                <c:pt idx="3605">
                  <c:v>25.630361675429999</c:v>
                </c:pt>
                <c:pt idx="3606">
                  <c:v>25.630535837403599</c:v>
                </c:pt>
                <c:pt idx="3607">
                  <c:v>25.6307099988808</c:v>
                </c:pt>
                <c:pt idx="3608">
                  <c:v>25.630884159861399</c:v>
                </c:pt>
                <c:pt idx="3609">
                  <c:v>25.631058320345399</c:v>
                </c:pt>
                <c:pt idx="3610">
                  <c:v>25.631232480332901</c:v>
                </c:pt>
                <c:pt idx="3611">
                  <c:v>25.631406639823702</c:v>
                </c:pt>
                <c:pt idx="3612">
                  <c:v>25.6315807988179</c:v>
                </c:pt>
                <c:pt idx="3613">
                  <c:v>25.631754957315401</c:v>
                </c:pt>
                <c:pt idx="3614">
                  <c:v>25.631929115316101</c:v>
                </c:pt>
                <c:pt idx="3615">
                  <c:v>25.63210327282</c:v>
                </c:pt>
                <c:pt idx="3616">
                  <c:v>25.632277429827099</c:v>
                </c:pt>
                <c:pt idx="3617">
                  <c:v>25.6324515863373</c:v>
                </c:pt>
                <c:pt idx="3618">
                  <c:v>25.632625742350601</c:v>
                </c:pt>
                <c:pt idx="3619">
                  <c:v>25.632799897866999</c:v>
                </c:pt>
                <c:pt idx="3620">
                  <c:v>25.6329740528864</c:v>
                </c:pt>
                <c:pt idx="3621">
                  <c:v>25.633148207408802</c:v>
                </c:pt>
                <c:pt idx="3622">
                  <c:v>25.6333223614342</c:v>
                </c:pt>
                <c:pt idx="3623">
                  <c:v>25.633496514962399</c:v>
                </c:pt>
                <c:pt idx="3624">
                  <c:v>25.633670667993599</c:v>
                </c:pt>
                <c:pt idx="3625">
                  <c:v>25.6338448205275</c:v>
                </c:pt>
                <c:pt idx="3626">
                  <c:v>25.634018972564299</c:v>
                </c:pt>
                <c:pt idx="3627">
                  <c:v>25.634193124103799</c:v>
                </c:pt>
                <c:pt idx="3628">
                  <c:v>25.634367275146101</c:v>
                </c:pt>
                <c:pt idx="3629">
                  <c:v>25.634541425691001</c:v>
                </c:pt>
                <c:pt idx="3630">
                  <c:v>25.6347155757386</c:v>
                </c:pt>
                <c:pt idx="3631">
                  <c:v>25.634889725288801</c:v>
                </c:pt>
                <c:pt idx="3632">
                  <c:v>25.635063874341601</c:v>
                </c:pt>
                <c:pt idx="3633">
                  <c:v>25.6352380228969</c:v>
                </c:pt>
                <c:pt idx="3634">
                  <c:v>25.635412170954702</c:v>
                </c:pt>
                <c:pt idx="3635">
                  <c:v>25.6355863185149</c:v>
                </c:pt>
                <c:pt idx="3636">
                  <c:v>25.635760465577601</c:v>
                </c:pt>
                <c:pt idx="3637">
                  <c:v>25.635934612142702</c:v>
                </c:pt>
                <c:pt idx="3638">
                  <c:v>25.636108758210099</c:v>
                </c:pt>
                <c:pt idx="3639">
                  <c:v>25.6362829037799</c:v>
                </c:pt>
                <c:pt idx="3640">
                  <c:v>25.636457048851899</c:v>
                </c:pt>
                <c:pt idx="3641">
                  <c:v>25.636631193426101</c:v>
                </c:pt>
                <c:pt idx="3642">
                  <c:v>25.636805337502601</c:v>
                </c:pt>
                <c:pt idx="3643">
                  <c:v>25.636979481081202</c:v>
                </c:pt>
                <c:pt idx="3644">
                  <c:v>25.6371536241619</c:v>
                </c:pt>
                <c:pt idx="3645">
                  <c:v>25.637327766744701</c:v>
                </c:pt>
                <c:pt idx="3646">
                  <c:v>25.637501908829599</c:v>
                </c:pt>
                <c:pt idx="3647">
                  <c:v>25.637676050416498</c:v>
                </c:pt>
                <c:pt idx="3648">
                  <c:v>25.637850191505301</c:v>
                </c:pt>
                <c:pt idx="3649">
                  <c:v>25.638024332096201</c:v>
                </c:pt>
                <c:pt idx="3650">
                  <c:v>25.6381984721889</c:v>
                </c:pt>
                <c:pt idx="3651">
                  <c:v>25.638372611783399</c:v>
                </c:pt>
                <c:pt idx="3652">
                  <c:v>25.6385467508799</c:v>
                </c:pt>
                <c:pt idx="3653">
                  <c:v>25.638720889478101</c:v>
                </c:pt>
                <c:pt idx="3654">
                  <c:v>25.638895027577998</c:v>
                </c:pt>
                <c:pt idx="3655">
                  <c:v>25.639069165179698</c:v>
                </c:pt>
                <c:pt idx="3656">
                  <c:v>25.639243302283099</c:v>
                </c:pt>
                <c:pt idx="3657">
                  <c:v>25.639417438888099</c:v>
                </c:pt>
                <c:pt idx="3658">
                  <c:v>25.6395915749947</c:v>
                </c:pt>
                <c:pt idx="3659">
                  <c:v>25.639765710602902</c:v>
                </c:pt>
                <c:pt idx="3660">
                  <c:v>25.6399398457126</c:v>
                </c:pt>
                <c:pt idx="3661">
                  <c:v>25.6401139803238</c:v>
                </c:pt>
                <c:pt idx="3662">
                  <c:v>25.640288114436501</c:v>
                </c:pt>
                <c:pt idx="3663">
                  <c:v>25.6404622480506</c:v>
                </c:pt>
                <c:pt idx="3664">
                  <c:v>25.6406363811662</c:v>
                </c:pt>
                <c:pt idx="3665">
                  <c:v>25.640810513782998</c:v>
                </c:pt>
                <c:pt idx="3666">
                  <c:v>25.640984645901199</c:v>
                </c:pt>
                <c:pt idx="3667">
                  <c:v>25.641158777520701</c:v>
                </c:pt>
                <c:pt idx="3668">
                  <c:v>25.641332908641399</c:v>
                </c:pt>
                <c:pt idx="3669">
                  <c:v>25.641507039263299</c:v>
                </c:pt>
                <c:pt idx="3670">
                  <c:v>25.641681169386398</c:v>
                </c:pt>
                <c:pt idx="3671">
                  <c:v>25.641855299010601</c:v>
                </c:pt>
                <c:pt idx="3672">
                  <c:v>25.642029428135899</c:v>
                </c:pt>
                <c:pt idx="3673">
                  <c:v>25.642203556762301</c:v>
                </c:pt>
                <c:pt idx="3674">
                  <c:v>25.642377684889698</c:v>
                </c:pt>
                <c:pt idx="3675">
                  <c:v>25.6425518125181</c:v>
                </c:pt>
                <c:pt idx="3676">
                  <c:v>25.642725939647399</c:v>
                </c:pt>
                <c:pt idx="3677">
                  <c:v>25.642900066277701</c:v>
                </c:pt>
                <c:pt idx="3678">
                  <c:v>25.6430741924089</c:v>
                </c:pt>
                <c:pt idx="3679">
                  <c:v>25.6432483180409</c:v>
                </c:pt>
                <c:pt idx="3680">
                  <c:v>25.643422443173701</c:v>
                </c:pt>
                <c:pt idx="3681">
                  <c:v>25.643596567807201</c:v>
                </c:pt>
                <c:pt idx="3682">
                  <c:v>25.643770691941601</c:v>
                </c:pt>
                <c:pt idx="3683">
                  <c:v>25.643944815576599</c:v>
                </c:pt>
                <c:pt idx="3684">
                  <c:v>25.6441189387123</c:v>
                </c:pt>
                <c:pt idx="3685">
                  <c:v>25.644293061348598</c:v>
                </c:pt>
                <c:pt idx="3686">
                  <c:v>25.644467183485499</c:v>
                </c:pt>
                <c:pt idx="3687">
                  <c:v>25.644641305122999</c:v>
                </c:pt>
                <c:pt idx="3688">
                  <c:v>25.644815426261001</c:v>
                </c:pt>
                <c:pt idx="3689">
                  <c:v>25.644989546899499</c:v>
                </c:pt>
                <c:pt idx="3690">
                  <c:v>25.6451636670384</c:v>
                </c:pt>
                <c:pt idx="3691">
                  <c:v>25.6453377866777</c:v>
                </c:pt>
                <c:pt idx="3692">
                  <c:v>25.6455119058175</c:v>
                </c:pt>
                <c:pt idx="3693">
                  <c:v>25.6456860244575</c:v>
                </c:pt>
                <c:pt idx="3694">
                  <c:v>25.6458601425979</c:v>
                </c:pt>
                <c:pt idx="3695">
                  <c:v>25.646034260238601</c:v>
                </c:pt>
                <c:pt idx="3696">
                  <c:v>25.646208377379502</c:v>
                </c:pt>
                <c:pt idx="3697">
                  <c:v>25.6463824940205</c:v>
                </c:pt>
                <c:pt idx="3698">
                  <c:v>25.646556610161799</c:v>
                </c:pt>
                <c:pt idx="3699">
                  <c:v>25.646730725803199</c:v>
                </c:pt>
                <c:pt idx="3700">
                  <c:v>25.6469048409447</c:v>
                </c:pt>
                <c:pt idx="3701">
                  <c:v>25.647078955586199</c:v>
                </c:pt>
                <c:pt idx="3702">
                  <c:v>25.6472530697278</c:v>
                </c:pt>
                <c:pt idx="3703">
                  <c:v>25.647427183369299</c:v>
                </c:pt>
                <c:pt idx="3704">
                  <c:v>25.6476012965108</c:v>
                </c:pt>
                <c:pt idx="3705">
                  <c:v>25.647775409152199</c:v>
                </c:pt>
                <c:pt idx="3706">
                  <c:v>25.647949521293501</c:v>
                </c:pt>
                <c:pt idx="3707">
                  <c:v>25.648123632934698</c:v>
                </c:pt>
                <c:pt idx="3708">
                  <c:v>25.648297744075698</c:v>
                </c:pt>
                <c:pt idx="3709">
                  <c:v>25.648471854716401</c:v>
                </c:pt>
                <c:pt idx="3710">
                  <c:v>25.6486459648569</c:v>
                </c:pt>
                <c:pt idx="3711">
                  <c:v>25.648820074497099</c:v>
                </c:pt>
                <c:pt idx="3712">
                  <c:v>25.648994183636901</c:v>
                </c:pt>
                <c:pt idx="3713">
                  <c:v>25.6491682922764</c:v>
                </c:pt>
                <c:pt idx="3714">
                  <c:v>25.649342400415499</c:v>
                </c:pt>
                <c:pt idx="3715">
                  <c:v>25.649516508054202</c:v>
                </c:pt>
                <c:pt idx="3716">
                  <c:v>25.649690615192402</c:v>
                </c:pt>
                <c:pt idx="3717">
                  <c:v>25.649864721829999</c:v>
                </c:pt>
                <c:pt idx="3718">
                  <c:v>25.650038827967201</c:v>
                </c:pt>
                <c:pt idx="3719">
                  <c:v>25.6502129336038</c:v>
                </c:pt>
                <c:pt idx="3720">
                  <c:v>25.650387038739701</c:v>
                </c:pt>
                <c:pt idx="3721">
                  <c:v>25.6505611433751</c:v>
                </c:pt>
                <c:pt idx="3722">
                  <c:v>25.650735247509701</c:v>
                </c:pt>
                <c:pt idx="3723">
                  <c:v>25.6509093511436</c:v>
                </c:pt>
                <c:pt idx="3724">
                  <c:v>25.651083454276801</c:v>
                </c:pt>
                <c:pt idx="3725">
                  <c:v>25.651257556909201</c:v>
                </c:pt>
                <c:pt idx="3726">
                  <c:v>25.651431659040799</c:v>
                </c:pt>
                <c:pt idx="3727">
                  <c:v>25.651605760671501</c:v>
                </c:pt>
                <c:pt idx="3728">
                  <c:v>25.651779861801302</c:v>
                </c:pt>
                <c:pt idx="3729">
                  <c:v>25.651953962430198</c:v>
                </c:pt>
                <c:pt idx="3730">
                  <c:v>25.652128062558202</c:v>
                </c:pt>
                <c:pt idx="3731">
                  <c:v>25.652302162185102</c:v>
                </c:pt>
                <c:pt idx="3732">
                  <c:v>25.652476261311101</c:v>
                </c:pt>
                <c:pt idx="3733">
                  <c:v>25.652650359936001</c:v>
                </c:pt>
                <c:pt idx="3734">
                  <c:v>25.652824458059701</c:v>
                </c:pt>
                <c:pt idx="3735">
                  <c:v>25.652998555682402</c:v>
                </c:pt>
                <c:pt idx="3736">
                  <c:v>25.653172652803899</c:v>
                </c:pt>
                <c:pt idx="3737">
                  <c:v>25.653346749424198</c:v>
                </c:pt>
                <c:pt idx="3738">
                  <c:v>25.653520845543198</c:v>
                </c:pt>
                <c:pt idx="3739">
                  <c:v>25.653694941161</c:v>
                </c:pt>
                <c:pt idx="3740">
                  <c:v>25.653869036277499</c:v>
                </c:pt>
                <c:pt idx="3741">
                  <c:v>25.6540431308926</c:v>
                </c:pt>
                <c:pt idx="3742">
                  <c:v>25.654217225006398</c:v>
                </c:pt>
                <c:pt idx="3743">
                  <c:v>25.654391318618799</c:v>
                </c:pt>
                <c:pt idx="3744">
                  <c:v>25.654565411729699</c:v>
                </c:pt>
                <c:pt idx="3745">
                  <c:v>25.654739504339101</c:v>
                </c:pt>
                <c:pt idx="3746">
                  <c:v>25.654913596447098</c:v>
                </c:pt>
                <c:pt idx="3747">
                  <c:v>25.655087688053499</c:v>
                </c:pt>
                <c:pt idx="3748">
                  <c:v>25.655261779158302</c:v>
                </c:pt>
                <c:pt idx="3749">
                  <c:v>25.655435869761501</c:v>
                </c:pt>
                <c:pt idx="3750">
                  <c:v>25.655609959863099</c:v>
                </c:pt>
                <c:pt idx="3751">
                  <c:v>25.655784049463001</c:v>
                </c:pt>
                <c:pt idx="3752">
                  <c:v>25.6559581385612</c:v>
                </c:pt>
                <c:pt idx="3753">
                  <c:v>25.656132227157599</c:v>
                </c:pt>
                <c:pt idx="3754">
                  <c:v>25.656306315252198</c:v>
                </c:pt>
                <c:pt idx="3755">
                  <c:v>25.656480402845101</c:v>
                </c:pt>
                <c:pt idx="3756">
                  <c:v>25.656654489936098</c:v>
                </c:pt>
                <c:pt idx="3757">
                  <c:v>25.6568285765252</c:v>
                </c:pt>
                <c:pt idx="3758">
                  <c:v>25.657002662612399</c:v>
                </c:pt>
                <c:pt idx="3759">
                  <c:v>25.6571767481976</c:v>
                </c:pt>
                <c:pt idx="3760">
                  <c:v>25.657350833280798</c:v>
                </c:pt>
                <c:pt idx="3761">
                  <c:v>25.657524917862101</c:v>
                </c:pt>
                <c:pt idx="3762">
                  <c:v>25.6576990019412</c:v>
                </c:pt>
                <c:pt idx="3763">
                  <c:v>25.6578730855183</c:v>
                </c:pt>
                <c:pt idx="3764">
                  <c:v>25.658047168593299</c:v>
                </c:pt>
                <c:pt idx="3765">
                  <c:v>25.658221251166101</c:v>
                </c:pt>
                <c:pt idx="3766">
                  <c:v>25.6583953332368</c:v>
                </c:pt>
                <c:pt idx="3767">
                  <c:v>25.6585694148052</c:v>
                </c:pt>
                <c:pt idx="3768">
                  <c:v>25.658743495871299</c:v>
                </c:pt>
                <c:pt idx="3769">
                  <c:v>25.658917576435201</c:v>
                </c:pt>
                <c:pt idx="3770">
                  <c:v>25.659091656496699</c:v>
                </c:pt>
                <c:pt idx="3771">
                  <c:v>25.6592657360559</c:v>
                </c:pt>
                <c:pt idx="3772">
                  <c:v>25.659439815112702</c:v>
                </c:pt>
                <c:pt idx="3773">
                  <c:v>25.6596138936671</c:v>
                </c:pt>
                <c:pt idx="3774">
                  <c:v>25.659787971718998</c:v>
                </c:pt>
                <c:pt idx="3775">
                  <c:v>25.659962049268401</c:v>
                </c:pt>
                <c:pt idx="3776">
                  <c:v>25.6601361263154</c:v>
                </c:pt>
                <c:pt idx="3777">
                  <c:v>25.660310202859701</c:v>
                </c:pt>
                <c:pt idx="3778">
                  <c:v>25.6604842789015</c:v>
                </c:pt>
                <c:pt idx="3779">
                  <c:v>25.660658354440599</c:v>
                </c:pt>
                <c:pt idx="3780">
                  <c:v>25.6608324294771</c:v>
                </c:pt>
                <c:pt idx="3781">
                  <c:v>25.661006504010899</c:v>
                </c:pt>
                <c:pt idx="3782">
                  <c:v>25.6611805780419</c:v>
                </c:pt>
                <c:pt idx="3783">
                  <c:v>25.661354651570299</c:v>
                </c:pt>
                <c:pt idx="3784">
                  <c:v>25.661528724595801</c:v>
                </c:pt>
                <c:pt idx="3785">
                  <c:v>25.661702797118501</c:v>
                </c:pt>
                <c:pt idx="3786">
                  <c:v>25.6618768691383</c:v>
                </c:pt>
                <c:pt idx="3787">
                  <c:v>25.662050940655298</c:v>
                </c:pt>
                <c:pt idx="3788">
                  <c:v>25.6622250116693</c:v>
                </c:pt>
                <c:pt idx="3789">
                  <c:v>25.6623990821804</c:v>
                </c:pt>
                <c:pt idx="3790">
                  <c:v>25.6625731521885</c:v>
                </c:pt>
                <c:pt idx="3791">
                  <c:v>25.6627472216935</c:v>
                </c:pt>
                <c:pt idx="3792">
                  <c:v>25.6629212906955</c:v>
                </c:pt>
                <c:pt idx="3793">
                  <c:v>25.6630953591945</c:v>
                </c:pt>
                <c:pt idx="3794">
                  <c:v>25.663269427190301</c:v>
                </c:pt>
                <c:pt idx="3795">
                  <c:v>25.663443494682902</c:v>
                </c:pt>
                <c:pt idx="3796">
                  <c:v>25.6636175616724</c:v>
                </c:pt>
                <c:pt idx="3797">
                  <c:v>25.663791628158599</c:v>
                </c:pt>
                <c:pt idx="3798">
                  <c:v>25.663965694141599</c:v>
                </c:pt>
                <c:pt idx="3799">
                  <c:v>25.6641397596213</c:v>
                </c:pt>
                <c:pt idx="3800">
                  <c:v>25.664313824597698</c:v>
                </c:pt>
                <c:pt idx="3801">
                  <c:v>25.664487889070699</c:v>
                </c:pt>
                <c:pt idx="3802">
                  <c:v>25.664661953040401</c:v>
                </c:pt>
                <c:pt idx="3803">
                  <c:v>25.664836016506602</c:v>
                </c:pt>
                <c:pt idx="3804">
                  <c:v>25.6650100794694</c:v>
                </c:pt>
                <c:pt idx="3805">
                  <c:v>25.665184141928702</c:v>
                </c:pt>
                <c:pt idx="3806">
                  <c:v>25.665358203884502</c:v>
                </c:pt>
                <c:pt idx="3807">
                  <c:v>25.6655322653368</c:v>
                </c:pt>
                <c:pt idx="3808">
                  <c:v>25.665706326285399</c:v>
                </c:pt>
                <c:pt idx="3809">
                  <c:v>25.6658803867305</c:v>
                </c:pt>
                <c:pt idx="3810">
                  <c:v>25.6660544466719</c:v>
                </c:pt>
                <c:pt idx="3811">
                  <c:v>25.666228506109601</c:v>
                </c:pt>
                <c:pt idx="3812">
                  <c:v>25.666402565043601</c:v>
                </c:pt>
                <c:pt idx="3813">
                  <c:v>25.666576623473901</c:v>
                </c:pt>
                <c:pt idx="3814">
                  <c:v>25.666750681400401</c:v>
                </c:pt>
                <c:pt idx="3815">
                  <c:v>25.666924738823099</c:v>
                </c:pt>
                <c:pt idx="3816">
                  <c:v>25.667098795742</c:v>
                </c:pt>
                <c:pt idx="3817">
                  <c:v>25.667272852156898</c:v>
                </c:pt>
                <c:pt idx="3818">
                  <c:v>25.667446908068001</c:v>
                </c:pt>
                <c:pt idx="3819">
                  <c:v>25.667620963475098</c:v>
                </c:pt>
                <c:pt idx="3820">
                  <c:v>25.6677950183783</c:v>
                </c:pt>
                <c:pt idx="3821">
                  <c:v>25.667969072777499</c:v>
                </c:pt>
                <c:pt idx="3822">
                  <c:v>25.6681431266726</c:v>
                </c:pt>
                <c:pt idx="3823">
                  <c:v>25.668317180063699</c:v>
                </c:pt>
                <c:pt idx="3824">
                  <c:v>25.6684912329507</c:v>
                </c:pt>
                <c:pt idx="3825">
                  <c:v>25.6686652853335</c:v>
                </c:pt>
                <c:pt idx="3826">
                  <c:v>25.668839337212201</c:v>
                </c:pt>
                <c:pt idx="3827">
                  <c:v>25.669013388586698</c:v>
                </c:pt>
                <c:pt idx="3828">
                  <c:v>25.669187439456898</c:v>
                </c:pt>
                <c:pt idx="3829">
                  <c:v>25.669361489822901</c:v>
                </c:pt>
                <c:pt idx="3830">
                  <c:v>25.669535539684599</c:v>
                </c:pt>
                <c:pt idx="3831">
                  <c:v>25.669709589042</c:v>
                </c:pt>
                <c:pt idx="3832">
                  <c:v>25.669883637895001</c:v>
                </c:pt>
                <c:pt idx="3833">
                  <c:v>25.670057686243702</c:v>
                </c:pt>
                <c:pt idx="3834">
                  <c:v>25.670231734087899</c:v>
                </c:pt>
                <c:pt idx="3835">
                  <c:v>25.6704057814277</c:v>
                </c:pt>
                <c:pt idx="3836">
                  <c:v>25.670579828263001</c:v>
                </c:pt>
                <c:pt idx="3837">
                  <c:v>25.6707538745937</c:v>
                </c:pt>
                <c:pt idx="3838">
                  <c:v>25.670927920419999</c:v>
                </c:pt>
                <c:pt idx="3839">
                  <c:v>25.671101965741599</c:v>
                </c:pt>
                <c:pt idx="3840">
                  <c:v>25.671276010558699</c:v>
                </c:pt>
                <c:pt idx="3841">
                  <c:v>25.671450054871102</c:v>
                </c:pt>
                <c:pt idx="3842">
                  <c:v>25.671624098678802</c:v>
                </c:pt>
                <c:pt idx="3843">
                  <c:v>25.6717981419818</c:v>
                </c:pt>
                <c:pt idx="3844">
                  <c:v>25.671972184780099</c:v>
                </c:pt>
                <c:pt idx="3845">
                  <c:v>25.6721462270736</c:v>
                </c:pt>
                <c:pt idx="3846">
                  <c:v>25.6723202688623</c:v>
                </c:pt>
                <c:pt idx="3847">
                  <c:v>25.672494310146199</c:v>
                </c:pt>
                <c:pt idx="3848">
                  <c:v>25.6726683509252</c:v>
                </c:pt>
                <c:pt idx="3849">
                  <c:v>25.6728423911993</c:v>
                </c:pt>
                <c:pt idx="3850">
                  <c:v>25.673016430968499</c:v>
                </c:pt>
                <c:pt idx="3851">
                  <c:v>25.673190470232701</c:v>
                </c:pt>
                <c:pt idx="3852">
                  <c:v>25.673364508992002</c:v>
                </c:pt>
                <c:pt idx="3853">
                  <c:v>25.673538547246199</c:v>
                </c:pt>
                <c:pt idx="3854">
                  <c:v>25.6737125849953</c:v>
                </c:pt>
                <c:pt idx="3855">
                  <c:v>25.673886622239401</c:v>
                </c:pt>
                <c:pt idx="3856">
                  <c:v>25.674060658978402</c:v>
                </c:pt>
                <c:pt idx="3857">
                  <c:v>25.674234695212199</c:v>
                </c:pt>
                <c:pt idx="3858">
                  <c:v>25.674408730940801</c:v>
                </c:pt>
                <c:pt idx="3859">
                  <c:v>25.674582766164299</c:v>
                </c:pt>
                <c:pt idx="3860">
                  <c:v>25.674756800882399</c:v>
                </c:pt>
                <c:pt idx="3861">
                  <c:v>25.674930835095399</c:v>
                </c:pt>
                <c:pt idx="3862">
                  <c:v>25.675104868803</c:v>
                </c:pt>
                <c:pt idx="3863">
                  <c:v>25.6752789020052</c:v>
                </c:pt>
                <c:pt idx="3864">
                  <c:v>25.675452934702101</c:v>
                </c:pt>
                <c:pt idx="3865">
                  <c:v>25.675626966893699</c:v>
                </c:pt>
                <c:pt idx="3866">
                  <c:v>25.6758009985797</c:v>
                </c:pt>
                <c:pt idx="3867">
                  <c:v>25.675975029760401</c:v>
                </c:pt>
                <c:pt idx="3868">
                  <c:v>25.676149060435499</c:v>
                </c:pt>
                <c:pt idx="3869">
                  <c:v>25.676323090605099</c:v>
                </c:pt>
                <c:pt idx="3870">
                  <c:v>25.676497120269101</c:v>
                </c:pt>
                <c:pt idx="3871">
                  <c:v>25.676671149427602</c:v>
                </c:pt>
                <c:pt idx="3872">
                  <c:v>25.676845178080502</c:v>
                </c:pt>
                <c:pt idx="3873">
                  <c:v>25.677019206227701</c:v>
                </c:pt>
                <c:pt idx="3874">
                  <c:v>25.6771932338692</c:v>
                </c:pt>
                <c:pt idx="3875">
                  <c:v>25.677367261004999</c:v>
                </c:pt>
                <c:pt idx="3876">
                  <c:v>25.677541287635101</c:v>
                </c:pt>
                <c:pt idx="3877">
                  <c:v>25.6777153137594</c:v>
                </c:pt>
                <c:pt idx="3878">
                  <c:v>25.677889339377899</c:v>
                </c:pt>
                <c:pt idx="3879">
                  <c:v>25.678063364490601</c:v>
                </c:pt>
                <c:pt idx="3880">
                  <c:v>25.678237389097401</c:v>
                </c:pt>
                <c:pt idx="3881">
                  <c:v>25.678411413198301</c:v>
                </c:pt>
                <c:pt idx="3882">
                  <c:v>25.678585436793298</c:v>
                </c:pt>
                <c:pt idx="3883">
                  <c:v>25.678759459882301</c:v>
                </c:pt>
                <c:pt idx="3884">
                  <c:v>25.6789334824654</c:v>
                </c:pt>
                <c:pt idx="3885">
                  <c:v>25.679107504542401</c:v>
                </c:pt>
                <c:pt idx="3886">
                  <c:v>25.6792815261134</c:v>
                </c:pt>
                <c:pt idx="3887">
                  <c:v>25.6794555471783</c:v>
                </c:pt>
                <c:pt idx="3888">
                  <c:v>25.679629567737098</c:v>
                </c:pt>
                <c:pt idx="3889">
                  <c:v>25.679803587789799</c:v>
                </c:pt>
                <c:pt idx="3890">
                  <c:v>25.679977607336198</c:v>
                </c:pt>
                <c:pt idx="3891">
                  <c:v>25.6801516263765</c:v>
                </c:pt>
                <c:pt idx="3892">
                  <c:v>25.680325644910599</c:v>
                </c:pt>
                <c:pt idx="3893">
                  <c:v>25.680499662938399</c:v>
                </c:pt>
                <c:pt idx="3894">
                  <c:v>25.680673680459901</c:v>
                </c:pt>
                <c:pt idx="3895">
                  <c:v>25.680847697474999</c:v>
                </c:pt>
                <c:pt idx="3896">
                  <c:v>25.681021713983899</c:v>
                </c:pt>
                <c:pt idx="3897">
                  <c:v>25.6811957299863</c:v>
                </c:pt>
                <c:pt idx="3898">
                  <c:v>25.6813697454823</c:v>
                </c:pt>
                <c:pt idx="3899">
                  <c:v>25.6815437604719</c:v>
                </c:pt>
                <c:pt idx="3900">
                  <c:v>25.681717774955001</c:v>
                </c:pt>
                <c:pt idx="3901">
                  <c:v>25.681891788931601</c:v>
                </c:pt>
                <c:pt idx="3902">
                  <c:v>25.682065802401699</c:v>
                </c:pt>
                <c:pt idx="3903">
                  <c:v>25.6822398153652</c:v>
                </c:pt>
                <c:pt idx="3904">
                  <c:v>25.682413827822099</c:v>
                </c:pt>
                <c:pt idx="3905">
                  <c:v>25.6825878397723</c:v>
                </c:pt>
                <c:pt idx="3906">
                  <c:v>25.682761851216</c:v>
                </c:pt>
                <c:pt idx="3907">
                  <c:v>25.682935862152899</c:v>
                </c:pt>
                <c:pt idx="3908">
                  <c:v>25.683109872583099</c:v>
                </c:pt>
                <c:pt idx="3909">
                  <c:v>25.683283882506601</c:v>
                </c:pt>
                <c:pt idx="3910">
                  <c:v>25.6834578919233</c:v>
                </c:pt>
                <c:pt idx="3911">
                  <c:v>25.683631900833099</c:v>
                </c:pt>
                <c:pt idx="3912">
                  <c:v>25.683805909236199</c:v>
                </c:pt>
                <c:pt idx="3913">
                  <c:v>25.683979917132401</c:v>
                </c:pt>
                <c:pt idx="3914">
                  <c:v>25.684153924521599</c:v>
                </c:pt>
                <c:pt idx="3915">
                  <c:v>25.684327931403999</c:v>
                </c:pt>
                <c:pt idx="3916">
                  <c:v>25.684501937779402</c:v>
                </c:pt>
                <c:pt idx="3917">
                  <c:v>25.6846759436478</c:v>
                </c:pt>
                <c:pt idx="3918">
                  <c:v>25.684849949009202</c:v>
                </c:pt>
                <c:pt idx="3919">
                  <c:v>25.685023953863499</c:v>
                </c:pt>
                <c:pt idx="3920">
                  <c:v>25.685197958210701</c:v>
                </c:pt>
                <c:pt idx="3921">
                  <c:v>25.685371962050901</c:v>
                </c:pt>
                <c:pt idx="3922">
                  <c:v>25.685545965383898</c:v>
                </c:pt>
                <c:pt idx="3923">
                  <c:v>25.685719968209799</c:v>
                </c:pt>
                <c:pt idx="3924">
                  <c:v>25.685893970528401</c:v>
                </c:pt>
                <c:pt idx="3925">
                  <c:v>25.686067972339799</c:v>
                </c:pt>
                <c:pt idx="3926">
                  <c:v>25.686241973644002</c:v>
                </c:pt>
                <c:pt idx="3927">
                  <c:v>25.686415974440902</c:v>
                </c:pt>
                <c:pt idx="3928">
                  <c:v>25.686589974730399</c:v>
                </c:pt>
                <c:pt idx="3929">
                  <c:v>25.686763974512601</c:v>
                </c:pt>
                <c:pt idx="3930">
                  <c:v>25.686937973787501</c:v>
                </c:pt>
                <c:pt idx="3931">
                  <c:v>25.687111972554899</c:v>
                </c:pt>
                <c:pt idx="3932">
                  <c:v>25.687285970814902</c:v>
                </c:pt>
                <c:pt idx="3933">
                  <c:v>25.687459968567499</c:v>
                </c:pt>
                <c:pt idx="3934">
                  <c:v>25.687633965812498</c:v>
                </c:pt>
                <c:pt idx="3935">
                  <c:v>25.68780796255</c:v>
                </c:pt>
                <c:pt idx="3936">
                  <c:v>25.68798195878</c:v>
                </c:pt>
                <c:pt idx="3937">
                  <c:v>25.688155954502399</c:v>
                </c:pt>
                <c:pt idx="3938">
                  <c:v>25.688329949717101</c:v>
                </c:pt>
                <c:pt idx="3939">
                  <c:v>25.688503944424301</c:v>
                </c:pt>
                <c:pt idx="3940">
                  <c:v>25.688677938623702</c:v>
                </c:pt>
                <c:pt idx="3941">
                  <c:v>25.688851932315501</c:v>
                </c:pt>
                <c:pt idx="3942">
                  <c:v>25.6890259254995</c:v>
                </c:pt>
                <c:pt idx="3943">
                  <c:v>25.689199918175799</c:v>
                </c:pt>
                <c:pt idx="3944">
                  <c:v>25.689373910344202</c:v>
                </c:pt>
                <c:pt idx="3945">
                  <c:v>25.6895479020049</c:v>
                </c:pt>
                <c:pt idx="3946">
                  <c:v>25.689721893157699</c:v>
                </c:pt>
                <c:pt idx="3947">
                  <c:v>25.689895883802599</c:v>
                </c:pt>
                <c:pt idx="3948">
                  <c:v>25.690069873939699</c:v>
                </c:pt>
                <c:pt idx="3949">
                  <c:v>25.690243863568799</c:v>
                </c:pt>
                <c:pt idx="3950">
                  <c:v>25.690417852689901</c:v>
                </c:pt>
                <c:pt idx="3951">
                  <c:v>25.690591841303</c:v>
                </c:pt>
                <c:pt idx="3952">
                  <c:v>25.6907658294081</c:v>
                </c:pt>
                <c:pt idx="3953">
                  <c:v>25.690939817005201</c:v>
                </c:pt>
                <c:pt idx="3954">
                  <c:v>25.691113804094201</c:v>
                </c:pt>
                <c:pt idx="3955">
                  <c:v>25.691287790675101</c:v>
                </c:pt>
                <c:pt idx="3956">
                  <c:v>25.691461776747801</c:v>
                </c:pt>
                <c:pt idx="3957">
                  <c:v>25.691635762312298</c:v>
                </c:pt>
                <c:pt idx="3958">
                  <c:v>25.691809747368701</c:v>
                </c:pt>
                <c:pt idx="3959">
                  <c:v>25.691983731916899</c:v>
                </c:pt>
                <c:pt idx="3960">
                  <c:v>25.6921577159567</c:v>
                </c:pt>
                <c:pt idx="3961">
                  <c:v>25.6923316994883</c:v>
                </c:pt>
                <c:pt idx="3962">
                  <c:v>25.692505682511602</c:v>
                </c:pt>
                <c:pt idx="3963">
                  <c:v>25.692679665026599</c:v>
                </c:pt>
                <c:pt idx="3964">
                  <c:v>25.6928536470331</c:v>
                </c:pt>
                <c:pt idx="3965">
                  <c:v>25.693027628531301</c:v>
                </c:pt>
                <c:pt idx="3966">
                  <c:v>25.693201609521001</c:v>
                </c:pt>
                <c:pt idx="3967">
                  <c:v>25.693375590002301</c:v>
                </c:pt>
                <c:pt idx="3968">
                  <c:v>25.693549569975101</c:v>
                </c:pt>
                <c:pt idx="3969">
                  <c:v>25.693723549439401</c:v>
                </c:pt>
                <c:pt idx="3970">
                  <c:v>25.693897528395201</c:v>
                </c:pt>
                <c:pt idx="3971">
                  <c:v>25.694071506842299</c:v>
                </c:pt>
                <c:pt idx="3972">
                  <c:v>25.6942454847809</c:v>
                </c:pt>
                <c:pt idx="3973">
                  <c:v>25.694419462210799</c:v>
                </c:pt>
                <c:pt idx="3974">
                  <c:v>25.694593439132099</c:v>
                </c:pt>
                <c:pt idx="3975">
                  <c:v>25.6947674155447</c:v>
                </c:pt>
                <c:pt idx="3976">
                  <c:v>25.694941391448499</c:v>
                </c:pt>
                <c:pt idx="3977">
                  <c:v>25.695115366843702</c:v>
                </c:pt>
                <c:pt idx="3978">
                  <c:v>25.69528934173</c:v>
                </c:pt>
                <c:pt idx="3979">
                  <c:v>25.695463316107599</c:v>
                </c:pt>
                <c:pt idx="3980">
                  <c:v>25.6956372899763</c:v>
                </c:pt>
                <c:pt idx="3981">
                  <c:v>25.6958112633361</c:v>
                </c:pt>
                <c:pt idx="3982">
                  <c:v>25.695985236187099</c:v>
                </c:pt>
                <c:pt idx="3983">
                  <c:v>25.696159208529199</c:v>
                </c:pt>
                <c:pt idx="3984">
                  <c:v>25.696333180362299</c:v>
                </c:pt>
                <c:pt idx="3985">
                  <c:v>25.696507151686401</c:v>
                </c:pt>
                <c:pt idx="3986">
                  <c:v>25.696681122501602</c:v>
                </c:pt>
                <c:pt idx="3987">
                  <c:v>25.696855092807699</c:v>
                </c:pt>
                <c:pt idx="3988">
                  <c:v>25.697029062604699</c:v>
                </c:pt>
                <c:pt idx="3989">
                  <c:v>25.697203031892698</c:v>
                </c:pt>
                <c:pt idx="3990">
                  <c:v>25.697377000671501</c:v>
                </c:pt>
                <c:pt idx="3991">
                  <c:v>25.697550968941201</c:v>
                </c:pt>
                <c:pt idx="3992">
                  <c:v>25.6977249367017</c:v>
                </c:pt>
                <c:pt idx="3993">
                  <c:v>25.697898903953099</c:v>
                </c:pt>
                <c:pt idx="3994">
                  <c:v>25.698072870695199</c:v>
                </c:pt>
                <c:pt idx="3995">
                  <c:v>25.698246836928</c:v>
                </c:pt>
                <c:pt idx="3996">
                  <c:v>25.698420802651601</c:v>
                </c:pt>
                <c:pt idx="3997">
                  <c:v>25.698594767865799</c:v>
                </c:pt>
                <c:pt idx="3998">
                  <c:v>25.698768732570699</c:v>
                </c:pt>
                <c:pt idx="3999">
                  <c:v>25.698942696766299</c:v>
                </c:pt>
                <c:pt idx="4000">
                  <c:v>25.6991166604524</c:v>
                </c:pt>
                <c:pt idx="4001">
                  <c:v>25.6992906236291</c:v>
                </c:pt>
                <c:pt idx="4002">
                  <c:v>25.699464586296401</c:v>
                </c:pt>
                <c:pt idx="4003">
                  <c:v>25.6996385484542</c:v>
                </c:pt>
                <c:pt idx="4004">
                  <c:v>25.699812510102401</c:v>
                </c:pt>
                <c:pt idx="4005">
                  <c:v>25.6999864712412</c:v>
                </c:pt>
                <c:pt idx="4006">
                  <c:v>25.700160431870302</c:v>
                </c:pt>
                <c:pt idx="4007">
                  <c:v>25.700334391989902</c:v>
                </c:pt>
                <c:pt idx="4008">
                  <c:v>25.7005083515999</c:v>
                </c:pt>
                <c:pt idx="4009">
                  <c:v>25.700682310700198</c:v>
                </c:pt>
                <c:pt idx="4010">
                  <c:v>25.700856269290799</c:v>
                </c:pt>
                <c:pt idx="4011">
                  <c:v>25.7010302273717</c:v>
                </c:pt>
                <c:pt idx="4012">
                  <c:v>25.701204184942899</c:v>
                </c:pt>
                <c:pt idx="4013">
                  <c:v>25.701378142004302</c:v>
                </c:pt>
                <c:pt idx="4014">
                  <c:v>25.701552098556</c:v>
                </c:pt>
                <c:pt idx="4015">
                  <c:v>25.701726054597799</c:v>
                </c:pt>
                <c:pt idx="4016">
                  <c:v>25.701900010129801</c:v>
                </c:pt>
                <c:pt idx="4017">
                  <c:v>25.7020739651519</c:v>
                </c:pt>
                <c:pt idx="4018">
                  <c:v>25.702247919664099</c:v>
                </c:pt>
                <c:pt idx="4019">
                  <c:v>25.702421873666299</c:v>
                </c:pt>
                <c:pt idx="4020">
                  <c:v>25.702595827158699</c:v>
                </c:pt>
                <c:pt idx="4021">
                  <c:v>25.702769780141001</c:v>
                </c:pt>
                <c:pt idx="4022">
                  <c:v>25.702943732613299</c:v>
                </c:pt>
                <c:pt idx="4023">
                  <c:v>25.703117684575599</c:v>
                </c:pt>
                <c:pt idx="4024">
                  <c:v>25.703291636027799</c:v>
                </c:pt>
                <c:pt idx="4025">
                  <c:v>25.703465586970001</c:v>
                </c:pt>
                <c:pt idx="4026">
                  <c:v>25.703639537402001</c:v>
                </c:pt>
                <c:pt idx="4027">
                  <c:v>25.703813487323799</c:v>
                </c:pt>
                <c:pt idx="4028">
                  <c:v>25.703987436735499</c:v>
                </c:pt>
                <c:pt idx="4029">
                  <c:v>25.704161385637001</c:v>
                </c:pt>
                <c:pt idx="4030">
                  <c:v>25.704335334028301</c:v>
                </c:pt>
                <c:pt idx="4031">
                  <c:v>25.704509281909299</c:v>
                </c:pt>
                <c:pt idx="4032">
                  <c:v>25.70468322928</c:v>
                </c:pt>
                <c:pt idx="4033">
                  <c:v>25.704857176140401</c:v>
                </c:pt>
                <c:pt idx="4034">
                  <c:v>25.7050311224904</c:v>
                </c:pt>
                <c:pt idx="4035">
                  <c:v>25.705205068330098</c:v>
                </c:pt>
                <c:pt idx="4036">
                  <c:v>25.7053790136594</c:v>
                </c:pt>
                <c:pt idx="4037">
                  <c:v>25.705552958478201</c:v>
                </c:pt>
                <c:pt idx="4038">
                  <c:v>25.705726902786701</c:v>
                </c:pt>
                <c:pt idx="4039">
                  <c:v>25.705900846584601</c:v>
                </c:pt>
                <c:pt idx="4040">
                  <c:v>25.706074789872002</c:v>
                </c:pt>
                <c:pt idx="4041">
                  <c:v>25.706248732648898</c:v>
                </c:pt>
                <c:pt idx="4042">
                  <c:v>25.706422674915299</c:v>
                </c:pt>
                <c:pt idx="4043">
                  <c:v>25.706596616671</c:v>
                </c:pt>
                <c:pt idx="4044">
                  <c:v>25.706770557916201</c:v>
                </c:pt>
                <c:pt idx="4045">
                  <c:v>25.706944498650699</c:v>
                </c:pt>
                <c:pt idx="4046">
                  <c:v>25.707118438874499</c:v>
                </c:pt>
                <c:pt idx="4047">
                  <c:v>25.707292378587699</c:v>
                </c:pt>
                <c:pt idx="4048">
                  <c:v>25.7074663177901</c:v>
                </c:pt>
                <c:pt idx="4049">
                  <c:v>25.707640256481799</c:v>
                </c:pt>
                <c:pt idx="4050">
                  <c:v>25.7078141946626</c:v>
                </c:pt>
                <c:pt idx="4051">
                  <c:v>25.707988132332702</c:v>
                </c:pt>
                <c:pt idx="4052">
                  <c:v>25.708162069492001</c:v>
                </c:pt>
                <c:pt idx="4053">
                  <c:v>25.708336006140399</c:v>
                </c:pt>
                <c:pt idx="4054">
                  <c:v>25.7085099422779</c:v>
                </c:pt>
                <c:pt idx="4055">
                  <c:v>25.708683877904502</c:v>
                </c:pt>
                <c:pt idx="4056">
                  <c:v>25.708857813020199</c:v>
                </c:pt>
                <c:pt idx="4057">
                  <c:v>25.709031747624898</c:v>
                </c:pt>
                <c:pt idx="4058">
                  <c:v>25.709205681718601</c:v>
                </c:pt>
                <c:pt idx="4059">
                  <c:v>25.709379615301302</c:v>
                </c:pt>
                <c:pt idx="4060">
                  <c:v>25.709553548373002</c:v>
                </c:pt>
                <c:pt idx="4061">
                  <c:v>25.709727480933498</c:v>
                </c:pt>
                <c:pt idx="4062">
                  <c:v>25.709901412983001</c:v>
                </c:pt>
                <c:pt idx="4063">
                  <c:v>25.7100753445214</c:v>
                </c:pt>
                <c:pt idx="4064">
                  <c:v>25.710249275548598</c:v>
                </c:pt>
                <c:pt idx="4065">
                  <c:v>25.710423206064601</c:v>
                </c:pt>
                <c:pt idx="4066">
                  <c:v>25.710597136069399</c:v>
                </c:pt>
                <c:pt idx="4067">
                  <c:v>25.710771065563002</c:v>
                </c:pt>
                <c:pt idx="4068">
                  <c:v>25.710944994545301</c:v>
                </c:pt>
                <c:pt idx="4069">
                  <c:v>25.711118923016301</c:v>
                </c:pt>
                <c:pt idx="4070">
                  <c:v>25.711292850976001</c:v>
                </c:pt>
                <c:pt idx="4071">
                  <c:v>25.711466778424398</c:v>
                </c:pt>
                <c:pt idx="4072">
                  <c:v>25.7116407053614</c:v>
                </c:pt>
                <c:pt idx="4073">
                  <c:v>25.711814631787</c:v>
                </c:pt>
                <c:pt idx="4074">
                  <c:v>25.711988557701201</c:v>
                </c:pt>
                <c:pt idx="4075">
                  <c:v>25.712162483103999</c:v>
                </c:pt>
                <c:pt idx="4076">
                  <c:v>25.712336407995299</c:v>
                </c:pt>
                <c:pt idx="4077">
                  <c:v>25.7125103323751</c:v>
                </c:pt>
                <c:pt idx="4078">
                  <c:v>25.7126842562433</c:v>
                </c:pt>
                <c:pt idx="4079">
                  <c:v>25.712858179600001</c:v>
                </c:pt>
                <c:pt idx="4080">
                  <c:v>25.713032102445101</c:v>
                </c:pt>
                <c:pt idx="4081">
                  <c:v>25.7132060247787</c:v>
                </c:pt>
                <c:pt idx="4082">
                  <c:v>25.7133799466006</c:v>
                </c:pt>
                <c:pt idx="4083">
                  <c:v>25.7135538679108</c:v>
                </c:pt>
                <c:pt idx="4084">
                  <c:v>25.713727788709399</c:v>
                </c:pt>
                <c:pt idx="4085">
                  <c:v>25.7139017089962</c:v>
                </c:pt>
                <c:pt idx="4086">
                  <c:v>25.714075628771301</c:v>
                </c:pt>
                <c:pt idx="4087">
                  <c:v>25.714249548034601</c:v>
                </c:pt>
                <c:pt idx="4088">
                  <c:v>25.714423466786201</c:v>
                </c:pt>
                <c:pt idx="4089">
                  <c:v>25.7145973850259</c:v>
                </c:pt>
                <c:pt idx="4090">
                  <c:v>25.7147713027538</c:v>
                </c:pt>
                <c:pt idx="4091">
                  <c:v>25.714945219969799</c:v>
                </c:pt>
                <c:pt idx="4092">
                  <c:v>25.715119136674002</c:v>
                </c:pt>
                <c:pt idx="4093">
                  <c:v>25.715293052866201</c:v>
                </c:pt>
                <c:pt idx="4094">
                  <c:v>25.715466968546401</c:v>
                </c:pt>
                <c:pt idx="4095">
                  <c:v>25.715640883714698</c:v>
                </c:pt>
                <c:pt idx="4096">
                  <c:v>25.715814798370999</c:v>
                </c:pt>
                <c:pt idx="4097">
                  <c:v>25.715988712515301</c:v>
                </c:pt>
                <c:pt idx="4098">
                  <c:v>25.716162626147501</c:v>
                </c:pt>
                <c:pt idx="4099">
                  <c:v>25.716336539267601</c:v>
                </c:pt>
                <c:pt idx="4100">
                  <c:v>25.716510451875699</c:v>
                </c:pt>
                <c:pt idx="4101">
                  <c:v>25.716684363971599</c:v>
                </c:pt>
                <c:pt idx="4102">
                  <c:v>25.7168582755553</c:v>
                </c:pt>
                <c:pt idx="4103">
                  <c:v>25.717032186626898</c:v>
                </c:pt>
                <c:pt idx="4104">
                  <c:v>25.717206097186299</c:v>
                </c:pt>
                <c:pt idx="4105">
                  <c:v>25.717380007233398</c:v>
                </c:pt>
                <c:pt idx="4106">
                  <c:v>25.717553916768299</c:v>
                </c:pt>
                <c:pt idx="4107">
                  <c:v>25.717727825790899</c:v>
                </c:pt>
                <c:pt idx="4108">
                  <c:v>25.717901734301201</c:v>
                </c:pt>
                <c:pt idx="4109">
                  <c:v>25.718075642299102</c:v>
                </c:pt>
                <c:pt idx="4110">
                  <c:v>25.718249549784701</c:v>
                </c:pt>
                <c:pt idx="4111">
                  <c:v>25.7184234567579</c:v>
                </c:pt>
                <c:pt idx="4112">
                  <c:v>25.718597363218599</c:v>
                </c:pt>
                <c:pt idx="4113">
                  <c:v>25.718771269167</c:v>
                </c:pt>
                <c:pt idx="4114">
                  <c:v>25.718945174602801</c:v>
                </c:pt>
                <c:pt idx="4115">
                  <c:v>25.719119079526202</c:v>
                </c:pt>
                <c:pt idx="4116">
                  <c:v>25.719292983937098</c:v>
                </c:pt>
                <c:pt idx="4117">
                  <c:v>25.719466887835399</c:v>
                </c:pt>
                <c:pt idx="4118">
                  <c:v>25.719640791221099</c:v>
                </c:pt>
                <c:pt idx="4119">
                  <c:v>25.7198146940943</c:v>
                </c:pt>
                <c:pt idx="4120">
                  <c:v>25.719988596454801</c:v>
                </c:pt>
                <c:pt idx="4121">
                  <c:v>25.720162498302699</c:v>
                </c:pt>
                <c:pt idx="4122">
                  <c:v>25.720336399637901</c:v>
                </c:pt>
                <c:pt idx="4123">
                  <c:v>25.7205103004605</c:v>
                </c:pt>
                <c:pt idx="4124">
                  <c:v>25.7206842007703</c:v>
                </c:pt>
                <c:pt idx="4125">
                  <c:v>25.720858100567298</c:v>
                </c:pt>
                <c:pt idx="4126">
                  <c:v>25.721031999851601</c:v>
                </c:pt>
                <c:pt idx="4127">
                  <c:v>25.721205898623101</c:v>
                </c:pt>
                <c:pt idx="4128">
                  <c:v>25.721379796881699</c:v>
                </c:pt>
                <c:pt idx="4129">
                  <c:v>25.721553694627499</c:v>
                </c:pt>
                <c:pt idx="4130">
                  <c:v>25.7217275918605</c:v>
                </c:pt>
                <c:pt idx="4131">
                  <c:v>25.7219014885805</c:v>
                </c:pt>
                <c:pt idx="4132">
                  <c:v>25.722075384787601</c:v>
                </c:pt>
                <c:pt idx="4133">
                  <c:v>25.722249280481801</c:v>
                </c:pt>
                <c:pt idx="4134">
                  <c:v>25.7224231756629</c:v>
                </c:pt>
                <c:pt idx="4135">
                  <c:v>25.722597070331101</c:v>
                </c:pt>
                <c:pt idx="4136">
                  <c:v>25.722770964486301</c:v>
                </c:pt>
                <c:pt idx="4137">
                  <c:v>25.7229448581284</c:v>
                </c:pt>
                <c:pt idx="4138">
                  <c:v>25.723118751257399</c:v>
                </c:pt>
                <c:pt idx="4139">
                  <c:v>25.7232926438733</c:v>
                </c:pt>
                <c:pt idx="4140">
                  <c:v>25.723466535976101</c:v>
                </c:pt>
                <c:pt idx="4141">
                  <c:v>25.723640427565702</c:v>
                </c:pt>
                <c:pt idx="4142">
                  <c:v>25.723814318642098</c:v>
                </c:pt>
                <c:pt idx="4143">
                  <c:v>25.723988209205402</c:v>
                </c:pt>
                <c:pt idx="4144">
                  <c:v>25.724162099255398</c:v>
                </c:pt>
                <c:pt idx="4145">
                  <c:v>25.724335988792198</c:v>
                </c:pt>
                <c:pt idx="4146">
                  <c:v>25.724509877815699</c:v>
                </c:pt>
                <c:pt idx="4147">
                  <c:v>25.7246837663258</c:v>
                </c:pt>
                <c:pt idx="4148">
                  <c:v>25.724857654322701</c:v>
                </c:pt>
                <c:pt idx="4149">
                  <c:v>25.725031541806199</c:v>
                </c:pt>
                <c:pt idx="4150">
                  <c:v>25.725205428776299</c:v>
                </c:pt>
                <c:pt idx="4151">
                  <c:v>25.725379315232999</c:v>
                </c:pt>
                <c:pt idx="4152">
                  <c:v>25.7255532011763</c:v>
                </c:pt>
                <c:pt idx="4153">
                  <c:v>25.725727086606099</c:v>
                </c:pt>
                <c:pt idx="4154">
                  <c:v>25.7259009715224</c:v>
                </c:pt>
                <c:pt idx="4155">
                  <c:v>25.726074855925301</c:v>
                </c:pt>
                <c:pt idx="4156">
                  <c:v>25.726248739814601</c:v>
                </c:pt>
                <c:pt idx="4157">
                  <c:v>25.726422623190299</c:v>
                </c:pt>
                <c:pt idx="4158">
                  <c:v>25.726596506052498</c:v>
                </c:pt>
                <c:pt idx="4159">
                  <c:v>25.726770388401</c:v>
                </c:pt>
                <c:pt idx="4160">
                  <c:v>25.726944270236</c:v>
                </c:pt>
                <c:pt idx="4161">
                  <c:v>25.727118151557299</c:v>
                </c:pt>
                <c:pt idx="4162">
                  <c:v>25.727292032364801</c:v>
                </c:pt>
                <c:pt idx="4163">
                  <c:v>25.727465912658701</c:v>
                </c:pt>
                <c:pt idx="4164">
                  <c:v>25.7276397924389</c:v>
                </c:pt>
                <c:pt idx="4165">
                  <c:v>25.727813671705299</c:v>
                </c:pt>
                <c:pt idx="4166">
                  <c:v>25.727987550458</c:v>
                </c:pt>
                <c:pt idx="4167">
                  <c:v>25.728161428696801</c:v>
                </c:pt>
                <c:pt idx="4168">
                  <c:v>25.728335306421801</c:v>
                </c:pt>
                <c:pt idx="4169">
                  <c:v>25.728509183632902</c:v>
                </c:pt>
                <c:pt idx="4170">
                  <c:v>25.728683060330201</c:v>
                </c:pt>
                <c:pt idx="4171">
                  <c:v>25.728856936513601</c:v>
                </c:pt>
                <c:pt idx="4172">
                  <c:v>25.729030812183002</c:v>
                </c:pt>
                <c:pt idx="4173">
                  <c:v>25.729204687338498</c:v>
                </c:pt>
                <c:pt idx="4174">
                  <c:v>25.729378561979999</c:v>
                </c:pt>
                <c:pt idx="4175">
                  <c:v>25.7295524361075</c:v>
                </c:pt>
                <c:pt idx="4176">
                  <c:v>25.729726309720999</c:v>
                </c:pt>
                <c:pt idx="4177">
                  <c:v>25.729900182820501</c:v>
                </c:pt>
                <c:pt idx="4178">
                  <c:v>25.730074055405801</c:v>
                </c:pt>
                <c:pt idx="4179">
                  <c:v>25.730247927477102</c:v>
                </c:pt>
                <c:pt idx="4180">
                  <c:v>25.7304217990342</c:v>
                </c:pt>
                <c:pt idx="4181">
                  <c:v>25.7305956700772</c:v>
                </c:pt>
                <c:pt idx="4182">
                  <c:v>25.730769540606101</c:v>
                </c:pt>
                <c:pt idx="4183">
                  <c:v>25.7309434106207</c:v>
                </c:pt>
                <c:pt idx="4184">
                  <c:v>25.731117280121101</c:v>
                </c:pt>
                <c:pt idx="4185">
                  <c:v>25.7312911491072</c:v>
                </c:pt>
                <c:pt idx="4186">
                  <c:v>25.731465017579101</c:v>
                </c:pt>
                <c:pt idx="4187">
                  <c:v>25.7316388855367</c:v>
                </c:pt>
                <c:pt idx="4188">
                  <c:v>25.731812752980002</c:v>
                </c:pt>
                <c:pt idx="4189">
                  <c:v>25.731986619908898</c:v>
                </c:pt>
                <c:pt idx="4190">
                  <c:v>25.732160486323501</c:v>
                </c:pt>
                <c:pt idx="4191">
                  <c:v>25.732334352223699</c:v>
                </c:pt>
                <c:pt idx="4192">
                  <c:v>25.7325082176094</c:v>
                </c:pt>
                <c:pt idx="4193">
                  <c:v>25.7326820824807</c:v>
                </c:pt>
                <c:pt idx="4194">
                  <c:v>25.732855946837599</c:v>
                </c:pt>
                <c:pt idx="4195">
                  <c:v>25.733029810679898</c:v>
                </c:pt>
                <c:pt idx="4196">
                  <c:v>25.7332036740078</c:v>
                </c:pt>
                <c:pt idx="4197">
                  <c:v>25.733377536821099</c:v>
                </c:pt>
                <c:pt idx="4198">
                  <c:v>25.7335513991199</c:v>
                </c:pt>
                <c:pt idx="4199">
                  <c:v>25.733725260903999</c:v>
                </c:pt>
                <c:pt idx="4200">
                  <c:v>25.7338991221736</c:v>
                </c:pt>
                <c:pt idx="4201">
                  <c:v>25.734072982928499</c:v>
                </c:pt>
                <c:pt idx="4202">
                  <c:v>25.734246843168801</c:v>
                </c:pt>
                <c:pt idx="4203">
                  <c:v>25.734420702894401</c:v>
                </c:pt>
                <c:pt idx="4204">
                  <c:v>25.734594562105201</c:v>
                </c:pt>
                <c:pt idx="4205">
                  <c:v>25.734768420801402</c:v>
                </c:pt>
                <c:pt idx="4206">
                  <c:v>25.7349422789828</c:v>
                </c:pt>
                <c:pt idx="4207">
                  <c:v>25.735116136649399</c:v>
                </c:pt>
                <c:pt idx="4208">
                  <c:v>25.735289993801199</c:v>
                </c:pt>
                <c:pt idx="4209">
                  <c:v>25.735463850438201</c:v>
                </c:pt>
                <c:pt idx="4210">
                  <c:v>25.735637706560301</c:v>
                </c:pt>
                <c:pt idx="4211">
                  <c:v>25.735811562167601</c:v>
                </c:pt>
                <c:pt idx="4212">
                  <c:v>25.73598541726</c:v>
                </c:pt>
                <c:pt idx="4213">
                  <c:v>25.736159271837401</c:v>
                </c:pt>
                <c:pt idx="4214">
                  <c:v>25.7363331258999</c:v>
                </c:pt>
                <c:pt idx="4215">
                  <c:v>25.736506979447402</c:v>
                </c:pt>
                <c:pt idx="4216">
                  <c:v>25.736680832480001</c:v>
                </c:pt>
                <c:pt idx="4217">
                  <c:v>25.7368546849975</c:v>
                </c:pt>
                <c:pt idx="4218">
                  <c:v>25.737028537</c:v>
                </c:pt>
                <c:pt idx="4219">
                  <c:v>25.7372023884874</c:v>
                </c:pt>
                <c:pt idx="4220">
                  <c:v>25.737376239459699</c:v>
                </c:pt>
                <c:pt idx="4221">
                  <c:v>25.737550089916901</c:v>
                </c:pt>
                <c:pt idx="4222">
                  <c:v>25.737723939858999</c:v>
                </c:pt>
                <c:pt idx="4223">
                  <c:v>25.737897789285899</c:v>
                </c:pt>
                <c:pt idx="4224">
                  <c:v>25.738071638197699</c:v>
                </c:pt>
                <c:pt idx="4225">
                  <c:v>25.738245486594199</c:v>
                </c:pt>
                <c:pt idx="4226">
                  <c:v>25.738419334475498</c:v>
                </c:pt>
                <c:pt idx="4227">
                  <c:v>25.738593181841502</c:v>
                </c:pt>
                <c:pt idx="4228">
                  <c:v>25.738767028692301</c:v>
                </c:pt>
                <c:pt idx="4229">
                  <c:v>25.738940875027801</c:v>
                </c:pt>
                <c:pt idx="4230">
                  <c:v>25.739114720847901</c:v>
                </c:pt>
                <c:pt idx="4231">
                  <c:v>25.739288566152702</c:v>
                </c:pt>
                <c:pt idx="4232">
                  <c:v>25.7394624109421</c:v>
                </c:pt>
                <c:pt idx="4233">
                  <c:v>25.739636255216102</c:v>
                </c:pt>
                <c:pt idx="4234">
                  <c:v>25.739810098974701</c:v>
                </c:pt>
                <c:pt idx="4235">
                  <c:v>25.739983942217901</c:v>
                </c:pt>
                <c:pt idx="4236">
                  <c:v>25.740157784945598</c:v>
                </c:pt>
                <c:pt idx="4237">
                  <c:v>25.740331627157801</c:v>
                </c:pt>
                <c:pt idx="4238">
                  <c:v>25.740505468854501</c:v>
                </c:pt>
                <c:pt idx="4239">
                  <c:v>25.740679310035699</c:v>
                </c:pt>
                <c:pt idx="4240">
                  <c:v>25.740853150701302</c:v>
                </c:pt>
                <c:pt idx="4241">
                  <c:v>25.741026990851299</c:v>
                </c:pt>
                <c:pt idx="4242">
                  <c:v>25.741200830485699</c:v>
                </c:pt>
                <c:pt idx="4243">
                  <c:v>25.7413746696045</c:v>
                </c:pt>
                <c:pt idx="4244">
                  <c:v>25.7415485082076</c:v>
                </c:pt>
                <c:pt idx="4245">
                  <c:v>25.741722346294999</c:v>
                </c:pt>
                <c:pt idx="4246">
                  <c:v>25.7418961838668</c:v>
                </c:pt>
                <c:pt idx="4247">
                  <c:v>25.7420700209228</c:v>
                </c:pt>
                <c:pt idx="4248">
                  <c:v>25.742243857463102</c:v>
                </c:pt>
                <c:pt idx="4249">
                  <c:v>25.742417693487599</c:v>
                </c:pt>
                <c:pt idx="4250">
                  <c:v>25.7425915289963</c:v>
                </c:pt>
                <c:pt idx="4251">
                  <c:v>25.7427653639892</c:v>
                </c:pt>
                <c:pt idx="4252">
                  <c:v>25.742939198466299</c:v>
                </c:pt>
                <c:pt idx="4253">
                  <c:v>25.743113032427502</c:v>
                </c:pt>
                <c:pt idx="4254">
                  <c:v>25.7432868658728</c:v>
                </c:pt>
                <c:pt idx="4255">
                  <c:v>25.743460698802199</c:v>
                </c:pt>
                <c:pt idx="4256">
                  <c:v>25.743634531215601</c:v>
                </c:pt>
                <c:pt idx="4257">
                  <c:v>25.7438083631132</c:v>
                </c:pt>
                <c:pt idx="4258">
                  <c:v>25.743982194494698</c:v>
                </c:pt>
                <c:pt idx="4259">
                  <c:v>25.744156025360201</c:v>
                </c:pt>
                <c:pt idx="4260">
                  <c:v>25.744329855709701</c:v>
                </c:pt>
                <c:pt idx="4261">
                  <c:v>25.744503685543201</c:v>
                </c:pt>
                <c:pt idx="4262">
                  <c:v>25.744677514860602</c:v>
                </c:pt>
                <c:pt idx="4263">
                  <c:v>25.7448513436619</c:v>
                </c:pt>
                <c:pt idx="4264">
                  <c:v>25.745025171947098</c:v>
                </c:pt>
                <c:pt idx="4265">
                  <c:v>25.745198999716099</c:v>
                </c:pt>
                <c:pt idx="4266">
                  <c:v>25.745372826969</c:v>
                </c:pt>
                <c:pt idx="4267">
                  <c:v>25.745546653705699</c:v>
                </c:pt>
                <c:pt idx="4268">
                  <c:v>25.745720479926199</c:v>
                </c:pt>
                <c:pt idx="4269">
                  <c:v>25.7458943056305</c:v>
                </c:pt>
                <c:pt idx="4270">
                  <c:v>25.7460681308185</c:v>
                </c:pt>
                <c:pt idx="4271">
                  <c:v>25.746241955490198</c:v>
                </c:pt>
                <c:pt idx="4272">
                  <c:v>25.746415779645599</c:v>
                </c:pt>
                <c:pt idx="4273">
                  <c:v>25.7465896032848</c:v>
                </c:pt>
                <c:pt idx="4274">
                  <c:v>25.746763426407501</c:v>
                </c:pt>
                <c:pt idx="4275">
                  <c:v>25.7469372490139</c:v>
                </c:pt>
                <c:pt idx="4276">
                  <c:v>25.747111071103902</c:v>
                </c:pt>
                <c:pt idx="4277">
                  <c:v>25.747284892677499</c:v>
                </c:pt>
                <c:pt idx="4278">
                  <c:v>25.747458713734702</c:v>
                </c:pt>
                <c:pt idx="4279">
                  <c:v>25.7476325342754</c:v>
                </c:pt>
                <c:pt idx="4280">
                  <c:v>25.747806354299598</c:v>
                </c:pt>
                <c:pt idx="4281">
                  <c:v>25.747980173807299</c:v>
                </c:pt>
                <c:pt idx="4282">
                  <c:v>25.7481539927985</c:v>
                </c:pt>
                <c:pt idx="4283">
                  <c:v>25.7483278112731</c:v>
                </c:pt>
                <c:pt idx="4284">
                  <c:v>25.7485016292312</c:v>
                </c:pt>
                <c:pt idx="4285">
                  <c:v>25.7486754466726</c:v>
                </c:pt>
                <c:pt idx="4286">
                  <c:v>25.748849263597499</c:v>
                </c:pt>
                <c:pt idx="4287">
                  <c:v>25.749023080005699</c:v>
                </c:pt>
                <c:pt idx="4288">
                  <c:v>25.7491968958972</c:v>
                </c:pt>
                <c:pt idx="4289">
                  <c:v>25.7493707112721</c:v>
                </c:pt>
                <c:pt idx="4290">
                  <c:v>25.749544526130201</c:v>
                </c:pt>
                <c:pt idx="4291">
                  <c:v>25.749718340471698</c:v>
                </c:pt>
                <c:pt idx="4292">
                  <c:v>25.749892154296301</c:v>
                </c:pt>
                <c:pt idx="4293">
                  <c:v>25.750065967604201</c:v>
                </c:pt>
                <c:pt idx="4294">
                  <c:v>25.750239780395301</c:v>
                </c:pt>
                <c:pt idx="4295">
                  <c:v>25.750413592669599</c:v>
                </c:pt>
                <c:pt idx="4296">
                  <c:v>25.750587404427002</c:v>
                </c:pt>
                <c:pt idx="4297">
                  <c:v>25.750761215667598</c:v>
                </c:pt>
                <c:pt idx="4298">
                  <c:v>25.7509350263913</c:v>
                </c:pt>
                <c:pt idx="4299">
                  <c:v>25.7511088365981</c:v>
                </c:pt>
                <c:pt idx="4300">
                  <c:v>25.751282646287901</c:v>
                </c:pt>
                <c:pt idx="4301">
                  <c:v>25.751456455460801</c:v>
                </c:pt>
                <c:pt idx="4302">
                  <c:v>25.751630264116699</c:v>
                </c:pt>
                <c:pt idx="4303">
                  <c:v>25.751804072255599</c:v>
                </c:pt>
                <c:pt idx="4304">
                  <c:v>25.751977879877501</c:v>
                </c:pt>
                <c:pt idx="4305">
                  <c:v>25.752151686982302</c:v>
                </c:pt>
                <c:pt idx="4306">
                  <c:v>25.752325493570101</c:v>
                </c:pt>
                <c:pt idx="4307">
                  <c:v>25.7524992996408</c:v>
                </c:pt>
                <c:pt idx="4308">
                  <c:v>25.7526731051944</c:v>
                </c:pt>
                <c:pt idx="4309">
                  <c:v>25.752846910230801</c:v>
                </c:pt>
                <c:pt idx="4310">
                  <c:v>25.7530207147501</c:v>
                </c:pt>
                <c:pt idx="4311">
                  <c:v>25.753194518752199</c:v>
                </c:pt>
                <c:pt idx="4312">
                  <c:v>25.753368322237101</c:v>
                </c:pt>
                <c:pt idx="4313">
                  <c:v>25.753542125204799</c:v>
                </c:pt>
                <c:pt idx="4314">
                  <c:v>25.7537159276553</c:v>
                </c:pt>
                <c:pt idx="4315">
                  <c:v>25.753889729588501</c:v>
                </c:pt>
                <c:pt idx="4316">
                  <c:v>25.754063531004402</c:v>
                </c:pt>
                <c:pt idx="4317">
                  <c:v>25.754237331902999</c:v>
                </c:pt>
                <c:pt idx="4318">
                  <c:v>25.754411132284201</c:v>
                </c:pt>
                <c:pt idx="4319">
                  <c:v>25.754584932148099</c:v>
                </c:pt>
                <c:pt idx="4320">
                  <c:v>25.754758731494601</c:v>
                </c:pt>
                <c:pt idx="4321">
                  <c:v>25.754932530323799</c:v>
                </c:pt>
                <c:pt idx="4322">
                  <c:v>25.755106328635499</c:v>
                </c:pt>
                <c:pt idx="4323">
                  <c:v>25.755280126429799</c:v>
                </c:pt>
                <c:pt idx="4324">
                  <c:v>25.7554539237066</c:v>
                </c:pt>
                <c:pt idx="4325">
                  <c:v>25.755627720465899</c:v>
                </c:pt>
                <c:pt idx="4326">
                  <c:v>25.755801516707699</c:v>
                </c:pt>
                <c:pt idx="4327">
                  <c:v>25.755975312432</c:v>
                </c:pt>
                <c:pt idx="4328">
                  <c:v>25.756149107638699</c:v>
                </c:pt>
                <c:pt idx="4329">
                  <c:v>25.756322902327799</c:v>
                </c:pt>
                <c:pt idx="4330">
                  <c:v>25.756496696499401</c:v>
                </c:pt>
                <c:pt idx="4331">
                  <c:v>25.7566704901534</c:v>
                </c:pt>
                <c:pt idx="4332">
                  <c:v>25.756844283289698</c:v>
                </c:pt>
                <c:pt idx="4333">
                  <c:v>25.757018075908299</c:v>
                </c:pt>
                <c:pt idx="4334">
                  <c:v>25.757191868009301</c:v>
                </c:pt>
                <c:pt idx="4335">
                  <c:v>25.757365659592502</c:v>
                </c:pt>
                <c:pt idx="4336">
                  <c:v>25.757539450658001</c:v>
                </c:pt>
                <c:pt idx="4337">
                  <c:v>25.757713241205799</c:v>
                </c:pt>
                <c:pt idx="4338">
                  <c:v>25.7578870312358</c:v>
                </c:pt>
                <c:pt idx="4339">
                  <c:v>25.758060820748099</c:v>
                </c:pt>
                <c:pt idx="4340">
                  <c:v>25.758234609742502</c:v>
                </c:pt>
                <c:pt idx="4341">
                  <c:v>25.7584083982191</c:v>
                </c:pt>
                <c:pt idx="4342">
                  <c:v>25.758582186177801</c:v>
                </c:pt>
                <c:pt idx="4343">
                  <c:v>25.758755973618602</c:v>
                </c:pt>
                <c:pt idx="4344">
                  <c:v>25.758929760541601</c:v>
                </c:pt>
                <c:pt idx="4345">
                  <c:v>25.759103546946601</c:v>
                </c:pt>
                <c:pt idx="4346">
                  <c:v>25.759277332833701</c:v>
                </c:pt>
                <c:pt idx="4347">
                  <c:v>25.759451118202801</c:v>
                </c:pt>
                <c:pt idx="4348">
                  <c:v>25.759624903053901</c:v>
                </c:pt>
                <c:pt idx="4349">
                  <c:v>25.759798687387001</c:v>
                </c:pt>
                <c:pt idx="4350">
                  <c:v>25.759972471202101</c:v>
                </c:pt>
                <c:pt idx="4351">
                  <c:v>25.760146254499102</c:v>
                </c:pt>
                <c:pt idx="4352">
                  <c:v>25.760320037278099</c:v>
                </c:pt>
                <c:pt idx="4353">
                  <c:v>25.760493819539001</c:v>
                </c:pt>
                <c:pt idx="4354">
                  <c:v>25.760667601281799</c:v>
                </c:pt>
                <c:pt idx="4355">
                  <c:v>25.760841382506399</c:v>
                </c:pt>
                <c:pt idx="4356">
                  <c:v>25.7610151632128</c:v>
                </c:pt>
                <c:pt idx="4357">
                  <c:v>25.761188943401098</c:v>
                </c:pt>
                <c:pt idx="4358">
                  <c:v>25.761362723071201</c:v>
                </c:pt>
                <c:pt idx="4359">
                  <c:v>25.761536502223102</c:v>
                </c:pt>
                <c:pt idx="4360">
                  <c:v>25.7617102808567</c:v>
                </c:pt>
                <c:pt idx="4361">
                  <c:v>25.7618840589721</c:v>
                </c:pt>
                <c:pt idx="4362">
                  <c:v>25.762057836569099</c:v>
                </c:pt>
                <c:pt idx="4363">
                  <c:v>25.762231613647899</c:v>
                </c:pt>
                <c:pt idx="4364">
                  <c:v>25.762405390208301</c:v>
                </c:pt>
                <c:pt idx="4365">
                  <c:v>25.762579166250401</c:v>
                </c:pt>
                <c:pt idx="4366">
                  <c:v>25.762752941774099</c:v>
                </c:pt>
                <c:pt idx="4367">
                  <c:v>25.7629267167795</c:v>
                </c:pt>
                <c:pt idx="4368">
                  <c:v>25.7631004912664</c:v>
                </c:pt>
                <c:pt idx="4369">
                  <c:v>25.763274265234799</c:v>
                </c:pt>
                <c:pt idx="4370">
                  <c:v>25.763448038684899</c:v>
                </c:pt>
                <c:pt idx="4371">
                  <c:v>25.7636218116164</c:v>
                </c:pt>
                <c:pt idx="4372">
                  <c:v>25.763795584029399</c:v>
                </c:pt>
                <c:pt idx="4373">
                  <c:v>25.763969355923901</c:v>
                </c:pt>
                <c:pt idx="4374">
                  <c:v>25.764143127299899</c:v>
                </c:pt>
                <c:pt idx="4375">
                  <c:v>25.764316898157301</c:v>
                </c:pt>
                <c:pt idx="4376">
                  <c:v>25.764490668496201</c:v>
                </c:pt>
                <c:pt idx="4377">
                  <c:v>25.764664438316402</c:v>
                </c:pt>
                <c:pt idx="4378">
                  <c:v>25.764838207617998</c:v>
                </c:pt>
                <c:pt idx="4379">
                  <c:v>25.765011976400999</c:v>
                </c:pt>
                <c:pt idx="4380">
                  <c:v>25.765185744665299</c:v>
                </c:pt>
                <c:pt idx="4381">
                  <c:v>25.7653595124109</c:v>
                </c:pt>
                <c:pt idx="4382">
                  <c:v>25.7655332796378</c:v>
                </c:pt>
                <c:pt idx="4383">
                  <c:v>25.765707046345899</c:v>
                </c:pt>
                <c:pt idx="4384">
                  <c:v>25.7658808125353</c:v>
                </c:pt>
                <c:pt idx="4385">
                  <c:v>25.766054578205999</c:v>
                </c:pt>
                <c:pt idx="4386">
                  <c:v>25.766228343357799</c:v>
                </c:pt>
                <c:pt idx="4387">
                  <c:v>25.766402107990899</c:v>
                </c:pt>
                <c:pt idx="4388">
                  <c:v>25.766575872105101</c:v>
                </c:pt>
                <c:pt idx="4389">
                  <c:v>25.7667496357004</c:v>
                </c:pt>
                <c:pt idx="4390">
                  <c:v>25.7669233987769</c:v>
                </c:pt>
                <c:pt idx="4391">
                  <c:v>25.767097161334402</c:v>
                </c:pt>
                <c:pt idx="4392">
                  <c:v>25.767270923373101</c:v>
                </c:pt>
                <c:pt idx="4393">
                  <c:v>25.767444684892801</c:v>
                </c:pt>
                <c:pt idx="4394">
                  <c:v>25.7676184458935</c:v>
                </c:pt>
                <c:pt idx="4395">
                  <c:v>25.767792206375301</c:v>
                </c:pt>
                <c:pt idx="4396">
                  <c:v>25.7679659663381</c:v>
                </c:pt>
                <c:pt idx="4397">
                  <c:v>25.768139725781801</c:v>
                </c:pt>
                <c:pt idx="4398">
                  <c:v>25.7683134847065</c:v>
                </c:pt>
                <c:pt idx="4399">
                  <c:v>25.768487243112101</c:v>
                </c:pt>
                <c:pt idx="4400">
                  <c:v>25.768661000998701</c:v>
                </c:pt>
                <c:pt idx="4401">
                  <c:v>25.768834758366101</c:v>
                </c:pt>
                <c:pt idx="4402">
                  <c:v>25.769008515214502</c:v>
                </c:pt>
                <c:pt idx="4403">
                  <c:v>25.769182271543599</c:v>
                </c:pt>
                <c:pt idx="4404">
                  <c:v>25.769356027353599</c:v>
                </c:pt>
                <c:pt idx="4405">
                  <c:v>25.769529782644401</c:v>
                </c:pt>
                <c:pt idx="4406">
                  <c:v>25.769703537416099</c:v>
                </c:pt>
                <c:pt idx="4407">
                  <c:v>25.769877291668401</c:v>
                </c:pt>
                <c:pt idx="4408">
                  <c:v>25.770051045401601</c:v>
                </c:pt>
                <c:pt idx="4409">
                  <c:v>25.770224798615398</c:v>
                </c:pt>
                <c:pt idx="4410">
                  <c:v>25.770398551309999</c:v>
                </c:pt>
                <c:pt idx="4411">
                  <c:v>25.770572303485199</c:v>
                </c:pt>
                <c:pt idx="4412">
                  <c:v>25.7707460551411</c:v>
                </c:pt>
                <c:pt idx="4413">
                  <c:v>25.7709198062777</c:v>
                </c:pt>
                <c:pt idx="4414">
                  <c:v>25.7710935568949</c:v>
                </c:pt>
                <c:pt idx="4415">
                  <c:v>25.771267306992701</c:v>
                </c:pt>
                <c:pt idx="4416">
                  <c:v>25.771441056571099</c:v>
                </c:pt>
                <c:pt idx="4417">
                  <c:v>25.771614805630001</c:v>
                </c:pt>
                <c:pt idx="4418">
                  <c:v>25.7717885541695</c:v>
                </c:pt>
                <c:pt idx="4419">
                  <c:v>25.7719623021895</c:v>
                </c:pt>
                <c:pt idx="4420">
                  <c:v>25.772136049690101</c:v>
                </c:pt>
                <c:pt idx="4421">
                  <c:v>25.772309796671099</c:v>
                </c:pt>
                <c:pt idx="4422">
                  <c:v>25.772483543132498</c:v>
                </c:pt>
                <c:pt idx="4423">
                  <c:v>25.772657289074399</c:v>
                </c:pt>
                <c:pt idx="4424">
                  <c:v>25.7728310344968</c:v>
                </c:pt>
                <c:pt idx="4425">
                  <c:v>25.7730047793995</c:v>
                </c:pt>
                <c:pt idx="4426">
                  <c:v>25.773178523782601</c:v>
                </c:pt>
                <c:pt idx="4427">
                  <c:v>25.7733522676461</c:v>
                </c:pt>
                <c:pt idx="4428">
                  <c:v>25.773526010989901</c:v>
                </c:pt>
                <c:pt idx="4429">
                  <c:v>25.7736997538141</c:v>
                </c:pt>
                <c:pt idx="4430">
                  <c:v>25.773873496118501</c:v>
                </c:pt>
                <c:pt idx="4431">
                  <c:v>25.774047237903201</c:v>
                </c:pt>
                <c:pt idx="4432">
                  <c:v>25.774220979168199</c:v>
                </c:pt>
                <c:pt idx="4433">
                  <c:v>25.774394719913399</c:v>
                </c:pt>
                <c:pt idx="4434">
                  <c:v>25.774568460138902</c:v>
                </c:pt>
                <c:pt idx="4435">
                  <c:v>25.7747421998445</c:v>
                </c:pt>
                <c:pt idx="4436">
                  <c:v>25.774915939030301</c:v>
                </c:pt>
                <c:pt idx="4437">
                  <c:v>25.7750896776963</c:v>
                </c:pt>
                <c:pt idx="4438">
                  <c:v>25.775263415842399</c:v>
                </c:pt>
                <c:pt idx="4439">
                  <c:v>25.775437153468602</c:v>
                </c:pt>
                <c:pt idx="4440">
                  <c:v>25.775610890574999</c:v>
                </c:pt>
                <c:pt idx="4441">
                  <c:v>25.7757846271614</c:v>
                </c:pt>
                <c:pt idx="4442">
                  <c:v>25.775958363227801</c:v>
                </c:pt>
                <c:pt idx="4443">
                  <c:v>25.776132098774301</c:v>
                </c:pt>
                <c:pt idx="4444">
                  <c:v>25.776305833800901</c:v>
                </c:pt>
                <c:pt idx="4445">
                  <c:v>25.776479568307401</c:v>
                </c:pt>
                <c:pt idx="4446">
                  <c:v>25.776653302293902</c:v>
                </c:pt>
                <c:pt idx="4447">
                  <c:v>25.776827035760299</c:v>
                </c:pt>
                <c:pt idx="4448">
                  <c:v>25.777000768706699</c:v>
                </c:pt>
                <c:pt idx="4449">
                  <c:v>25.7771745011331</c:v>
                </c:pt>
                <c:pt idx="4450">
                  <c:v>25.777348233039302</c:v>
                </c:pt>
                <c:pt idx="4451">
                  <c:v>25.7775219644254</c:v>
                </c:pt>
                <c:pt idx="4452">
                  <c:v>25.7776956952913</c:v>
                </c:pt>
                <c:pt idx="4453">
                  <c:v>25.7778694256371</c:v>
                </c:pt>
                <c:pt idx="4454">
                  <c:v>25.778043155462701</c:v>
                </c:pt>
                <c:pt idx="4455">
                  <c:v>25.778216884768099</c:v>
                </c:pt>
                <c:pt idx="4456">
                  <c:v>25.778390613553299</c:v>
                </c:pt>
                <c:pt idx="4457">
                  <c:v>25.7785643418182</c:v>
                </c:pt>
                <c:pt idx="4458">
                  <c:v>25.778738069562898</c:v>
                </c:pt>
                <c:pt idx="4459">
                  <c:v>25.778911796787298</c:v>
                </c:pt>
                <c:pt idx="4460">
                  <c:v>25.7790855234914</c:v>
                </c:pt>
                <c:pt idx="4461">
                  <c:v>25.779259249675199</c:v>
                </c:pt>
                <c:pt idx="4462">
                  <c:v>25.779432975338601</c:v>
                </c:pt>
                <c:pt idx="4463">
                  <c:v>25.7796067004817</c:v>
                </c:pt>
                <c:pt idx="4464">
                  <c:v>25.779780425104398</c:v>
                </c:pt>
                <c:pt idx="4465">
                  <c:v>25.779954149206699</c:v>
                </c:pt>
                <c:pt idx="4466">
                  <c:v>25.780127872788601</c:v>
                </c:pt>
                <c:pt idx="4467">
                  <c:v>25.780301595850101</c:v>
                </c:pt>
                <c:pt idx="4468">
                  <c:v>25.780475318391002</c:v>
                </c:pt>
                <c:pt idx="4469">
                  <c:v>25.7806490404115</c:v>
                </c:pt>
                <c:pt idx="4470">
                  <c:v>25.780822761911601</c:v>
                </c:pt>
                <c:pt idx="4471">
                  <c:v>25.780996482890998</c:v>
                </c:pt>
                <c:pt idx="4472">
                  <c:v>25.781170203350001</c:v>
                </c:pt>
                <c:pt idx="4473">
                  <c:v>25.7813439232884</c:v>
                </c:pt>
                <c:pt idx="4474">
                  <c:v>25.781517642706199</c:v>
                </c:pt>
                <c:pt idx="4475">
                  <c:v>25.7816913616034</c:v>
                </c:pt>
                <c:pt idx="4476">
                  <c:v>25.781865079980101</c:v>
                </c:pt>
                <c:pt idx="4477">
                  <c:v>25.782038797836002</c:v>
                </c:pt>
                <c:pt idx="4478">
                  <c:v>25.782212515171299</c:v>
                </c:pt>
                <c:pt idx="4479">
                  <c:v>25.782386231985999</c:v>
                </c:pt>
                <c:pt idx="4480">
                  <c:v>25.782559948279999</c:v>
                </c:pt>
                <c:pt idx="4481">
                  <c:v>25.7827336640532</c:v>
                </c:pt>
                <c:pt idx="4482">
                  <c:v>25.782907379305701</c:v>
                </c:pt>
                <c:pt idx="4483">
                  <c:v>25.783081094037399</c:v>
                </c:pt>
                <c:pt idx="4484">
                  <c:v>25.783254808248401</c:v>
                </c:pt>
                <c:pt idx="4485">
                  <c:v>25.7834285219386</c:v>
                </c:pt>
                <c:pt idx="4486">
                  <c:v>25.783602235107999</c:v>
                </c:pt>
                <c:pt idx="4487">
                  <c:v>25.783775947756599</c:v>
                </c:pt>
                <c:pt idx="4488">
                  <c:v>25.7839496598843</c:v>
                </c:pt>
                <c:pt idx="4489">
                  <c:v>25.784123371491098</c:v>
                </c:pt>
                <c:pt idx="4490">
                  <c:v>25.784297082577002</c:v>
                </c:pt>
                <c:pt idx="4491">
                  <c:v>25.784470793142098</c:v>
                </c:pt>
                <c:pt idx="4492">
                  <c:v>25.7846445031862</c:v>
                </c:pt>
                <c:pt idx="4493">
                  <c:v>25.7848182127093</c:v>
                </c:pt>
                <c:pt idx="4494">
                  <c:v>25.784991921711502</c:v>
                </c:pt>
                <c:pt idx="4495">
                  <c:v>25.7851656301928</c:v>
                </c:pt>
                <c:pt idx="4496">
                  <c:v>25.785339338153001</c:v>
                </c:pt>
                <c:pt idx="4497">
                  <c:v>25.7855130455922</c:v>
                </c:pt>
                <c:pt idx="4498">
                  <c:v>25.785686752510301</c:v>
                </c:pt>
                <c:pt idx="4499">
                  <c:v>25.785860458907401</c:v>
                </c:pt>
                <c:pt idx="4500">
                  <c:v>25.786034164783398</c:v>
                </c:pt>
                <c:pt idx="4501">
                  <c:v>25.786207870138298</c:v>
                </c:pt>
                <c:pt idx="4502">
                  <c:v>25.786381574972101</c:v>
                </c:pt>
                <c:pt idx="4503">
                  <c:v>25.786555279284698</c:v>
                </c:pt>
                <c:pt idx="4504">
                  <c:v>25.786728983076198</c:v>
                </c:pt>
                <c:pt idx="4505">
                  <c:v>25.786902686346501</c:v>
                </c:pt>
                <c:pt idx="4506">
                  <c:v>25.787076389095599</c:v>
                </c:pt>
                <c:pt idx="4507">
                  <c:v>25.7872500913235</c:v>
                </c:pt>
                <c:pt idx="4508">
                  <c:v>25.7874237930302</c:v>
                </c:pt>
                <c:pt idx="4509">
                  <c:v>25.7875974942156</c:v>
                </c:pt>
                <c:pt idx="4510">
                  <c:v>25.787771194879799</c:v>
                </c:pt>
                <c:pt idx="4511">
                  <c:v>25.787944895022601</c:v>
                </c:pt>
                <c:pt idx="4512">
                  <c:v>25.7881185946442</c:v>
                </c:pt>
                <c:pt idx="4513">
                  <c:v>25.788292293744401</c:v>
                </c:pt>
                <c:pt idx="4514">
                  <c:v>25.7884659923232</c:v>
                </c:pt>
                <c:pt idx="4515">
                  <c:v>25.788639690380698</c:v>
                </c:pt>
                <c:pt idx="4516">
                  <c:v>25.7888133879168</c:v>
                </c:pt>
                <c:pt idx="4517">
                  <c:v>25.788987084931499</c:v>
                </c:pt>
                <c:pt idx="4518">
                  <c:v>25.789160781424801</c:v>
                </c:pt>
                <c:pt idx="4519">
                  <c:v>25.789334477396601</c:v>
                </c:pt>
                <c:pt idx="4520">
                  <c:v>25.789508172847</c:v>
                </c:pt>
                <c:pt idx="4521">
                  <c:v>25.789681867775901</c:v>
                </c:pt>
                <c:pt idx="4522">
                  <c:v>25.789855562183298</c:v>
                </c:pt>
                <c:pt idx="4523">
                  <c:v>25.7900292560692</c:v>
                </c:pt>
                <c:pt idx="4524">
                  <c:v>25.7902029494335</c:v>
                </c:pt>
                <c:pt idx="4525">
                  <c:v>25.7903766422763</c:v>
                </c:pt>
                <c:pt idx="4526">
                  <c:v>25.790550334597501</c:v>
                </c:pt>
                <c:pt idx="4527">
                  <c:v>25.7907240263971</c:v>
                </c:pt>
                <c:pt idx="4528">
                  <c:v>25.790897717675101</c:v>
                </c:pt>
                <c:pt idx="4529">
                  <c:v>25.791071408431399</c:v>
                </c:pt>
                <c:pt idx="4530">
                  <c:v>25.791245098666099</c:v>
                </c:pt>
                <c:pt idx="4531">
                  <c:v>25.7914187883792</c:v>
                </c:pt>
                <c:pt idx="4532">
                  <c:v>25.7915924775705</c:v>
                </c:pt>
                <c:pt idx="4533">
                  <c:v>25.791766166240201</c:v>
                </c:pt>
                <c:pt idx="4534">
                  <c:v>25.791939854388101</c:v>
                </c:pt>
                <c:pt idx="4535">
                  <c:v>25.792113542014299</c:v>
                </c:pt>
                <c:pt idx="4536">
                  <c:v>25.792287229118699</c:v>
                </c:pt>
                <c:pt idx="4537">
                  <c:v>25.792460915701302</c:v>
                </c:pt>
                <c:pt idx="4538">
                  <c:v>25.792634601762099</c:v>
                </c:pt>
                <c:pt idx="4539">
                  <c:v>25.792808287301099</c:v>
                </c:pt>
                <c:pt idx="4540">
                  <c:v>25.792981972318302</c:v>
                </c:pt>
                <c:pt idx="4541">
                  <c:v>25.7931556568136</c:v>
                </c:pt>
                <c:pt idx="4542">
                  <c:v>25.7933293407871</c:v>
                </c:pt>
                <c:pt idx="4543">
                  <c:v>25.7935030242386</c:v>
                </c:pt>
                <c:pt idx="4544">
                  <c:v>25.793676707168199</c:v>
                </c:pt>
                <c:pt idx="4545">
                  <c:v>25.793850389575901</c:v>
                </c:pt>
                <c:pt idx="4546">
                  <c:v>25.794024071461699</c:v>
                </c:pt>
                <c:pt idx="4547">
                  <c:v>25.7941977528255</c:v>
                </c:pt>
                <c:pt idx="4548">
                  <c:v>25.794371433667301</c:v>
                </c:pt>
                <c:pt idx="4549">
                  <c:v>25.794545113987098</c:v>
                </c:pt>
                <c:pt idx="4550">
                  <c:v>25.794718793784799</c:v>
                </c:pt>
                <c:pt idx="4551">
                  <c:v>25.7948924730606</c:v>
                </c:pt>
                <c:pt idx="4552">
                  <c:v>25.795066151814201</c:v>
                </c:pt>
                <c:pt idx="4553">
                  <c:v>25.795239830045801</c:v>
                </c:pt>
                <c:pt idx="4554">
                  <c:v>25.795413507755299</c:v>
                </c:pt>
                <c:pt idx="4555">
                  <c:v>25.795587184942701</c:v>
                </c:pt>
                <c:pt idx="4556">
                  <c:v>25.795760861607899</c:v>
                </c:pt>
                <c:pt idx="4557">
                  <c:v>25.795934537750998</c:v>
                </c:pt>
                <c:pt idx="4558">
                  <c:v>25.796108213371902</c:v>
                </c:pt>
                <c:pt idx="4559">
                  <c:v>25.796281888470599</c:v>
                </c:pt>
                <c:pt idx="4560">
                  <c:v>25.7964555630472</c:v>
                </c:pt>
                <c:pt idx="4561">
                  <c:v>25.796629237101399</c:v>
                </c:pt>
                <c:pt idx="4562">
                  <c:v>25.796802910633499</c:v>
                </c:pt>
                <c:pt idx="4563">
                  <c:v>25.7969765836433</c:v>
                </c:pt>
                <c:pt idx="4564">
                  <c:v>25.797150256130799</c:v>
                </c:pt>
                <c:pt idx="4565">
                  <c:v>25.797323928095999</c:v>
                </c:pt>
                <c:pt idx="4566">
                  <c:v>25.7974975995389</c:v>
                </c:pt>
                <c:pt idx="4567">
                  <c:v>25.7976712704594</c:v>
                </c:pt>
                <c:pt idx="4568">
                  <c:v>25.797844940857601</c:v>
                </c:pt>
                <c:pt idx="4569">
                  <c:v>25.798018610733401</c:v>
                </c:pt>
                <c:pt idx="4570">
                  <c:v>25.798192280086798</c:v>
                </c:pt>
                <c:pt idx="4571">
                  <c:v>25.798365948917901</c:v>
                </c:pt>
                <c:pt idx="4572">
                  <c:v>25.798539617226499</c:v>
                </c:pt>
                <c:pt idx="4573">
                  <c:v>25.7987132850126</c:v>
                </c:pt>
                <c:pt idx="4574">
                  <c:v>25.798886952276298</c:v>
                </c:pt>
                <c:pt idx="4575">
                  <c:v>25.799060619017499</c:v>
                </c:pt>
                <c:pt idx="4576">
                  <c:v>25.799234285236199</c:v>
                </c:pt>
                <c:pt idx="4577">
                  <c:v>25.799407950932402</c:v>
                </c:pt>
                <c:pt idx="4578">
                  <c:v>25.799581616106</c:v>
                </c:pt>
                <c:pt idx="4579">
                  <c:v>25.7997552807571</c:v>
                </c:pt>
                <c:pt idx="4580">
                  <c:v>25.7999289448856</c:v>
                </c:pt>
                <c:pt idx="4581">
                  <c:v>25.8001026084915</c:v>
                </c:pt>
                <c:pt idx="4582">
                  <c:v>25.800276271574901</c:v>
                </c:pt>
                <c:pt idx="4583">
                  <c:v>25.8004499341356</c:v>
                </c:pt>
                <c:pt idx="4584">
                  <c:v>25.800623596173601</c:v>
                </c:pt>
                <c:pt idx="4585">
                  <c:v>25.800797257688998</c:v>
                </c:pt>
                <c:pt idx="4586">
                  <c:v>25.800970918681699</c:v>
                </c:pt>
                <c:pt idx="4587">
                  <c:v>25.8011445791517</c:v>
                </c:pt>
                <c:pt idx="4588">
                  <c:v>25.801318239099</c:v>
                </c:pt>
                <c:pt idx="4589">
                  <c:v>25.801491898523501</c:v>
                </c:pt>
                <c:pt idx="4590">
                  <c:v>25.801665557425299</c:v>
                </c:pt>
                <c:pt idx="4591">
                  <c:v>25.801839215804399</c:v>
                </c:pt>
                <c:pt idx="4592">
                  <c:v>25.802012873660601</c:v>
                </c:pt>
                <c:pt idx="4593">
                  <c:v>25.802186530994</c:v>
                </c:pt>
                <c:pt idx="4594">
                  <c:v>25.802360187804599</c:v>
                </c:pt>
                <c:pt idx="4595">
                  <c:v>25.802533844092402</c:v>
                </c:pt>
                <c:pt idx="4596">
                  <c:v>25.802707499857299</c:v>
                </c:pt>
                <c:pt idx="4597">
                  <c:v>25.8028811550993</c:v>
                </c:pt>
                <c:pt idx="4598">
                  <c:v>25.803054809818502</c:v>
                </c:pt>
                <c:pt idx="4599">
                  <c:v>25.803228464014701</c:v>
                </c:pt>
                <c:pt idx="4600">
                  <c:v>25.803402117688002</c:v>
                </c:pt>
                <c:pt idx="4601">
                  <c:v>25.8035757708383</c:v>
                </c:pt>
                <c:pt idx="4602">
                  <c:v>25.8037494234657</c:v>
                </c:pt>
                <c:pt idx="4603">
                  <c:v>25.803923075570101</c:v>
                </c:pt>
                <c:pt idx="4604">
                  <c:v>25.8040967271514</c:v>
                </c:pt>
                <c:pt idx="4605">
                  <c:v>25.8042703782098</c:v>
                </c:pt>
                <c:pt idx="4606">
                  <c:v>25.804444028745099</c:v>
                </c:pt>
                <c:pt idx="4607">
                  <c:v>25.804617678757399</c:v>
                </c:pt>
                <c:pt idx="4608">
                  <c:v>25.804791328246601</c:v>
                </c:pt>
                <c:pt idx="4609">
                  <c:v>25.804964977212698</c:v>
                </c:pt>
                <c:pt idx="4610">
                  <c:v>25.805138625655701</c:v>
                </c:pt>
                <c:pt idx="4611">
                  <c:v>25.805312273575499</c:v>
                </c:pt>
                <c:pt idx="4612">
                  <c:v>25.805485920972298</c:v>
                </c:pt>
                <c:pt idx="4613">
                  <c:v>25.805659567845801</c:v>
                </c:pt>
                <c:pt idx="4614">
                  <c:v>25.805833214196198</c:v>
                </c:pt>
                <c:pt idx="4615">
                  <c:v>25.806006860023398</c:v>
                </c:pt>
                <c:pt idx="4616">
                  <c:v>25.806180505327301</c:v>
                </c:pt>
                <c:pt idx="4617">
                  <c:v>25.806354150108099</c:v>
                </c:pt>
                <c:pt idx="4618">
                  <c:v>25.8065277943656</c:v>
                </c:pt>
                <c:pt idx="4619">
                  <c:v>25.8067014380998</c:v>
                </c:pt>
                <c:pt idx="4620">
                  <c:v>25.8068750813107</c:v>
                </c:pt>
                <c:pt idx="4621">
                  <c:v>25.8070487239983</c:v>
                </c:pt>
                <c:pt idx="4622">
                  <c:v>25.807222366162598</c:v>
                </c:pt>
                <c:pt idx="4623">
                  <c:v>25.8073960078036</c:v>
                </c:pt>
                <c:pt idx="4624">
                  <c:v>25.807569648921199</c:v>
                </c:pt>
                <c:pt idx="4625">
                  <c:v>25.8077432895155</c:v>
                </c:pt>
                <c:pt idx="4626">
                  <c:v>25.807916929586298</c:v>
                </c:pt>
                <c:pt idx="4627">
                  <c:v>25.8080905691338</c:v>
                </c:pt>
                <c:pt idx="4628">
                  <c:v>25.808264208157802</c:v>
                </c:pt>
                <c:pt idx="4629">
                  <c:v>25.8084378466583</c:v>
                </c:pt>
                <c:pt idx="4630">
                  <c:v>25.808611484635499</c:v>
                </c:pt>
                <c:pt idx="4631">
                  <c:v>25.808785122089098</c:v>
                </c:pt>
                <c:pt idx="4632">
                  <c:v>25.808958759019198</c:v>
                </c:pt>
                <c:pt idx="4633">
                  <c:v>25.809132395425902</c:v>
                </c:pt>
                <c:pt idx="4634">
                  <c:v>25.809306031308999</c:v>
                </c:pt>
                <c:pt idx="4635">
                  <c:v>25.809479666668501</c:v>
                </c:pt>
                <c:pt idx="4636">
                  <c:v>25.8096533015045</c:v>
                </c:pt>
                <c:pt idx="4637">
                  <c:v>25.809826935816901</c:v>
                </c:pt>
                <c:pt idx="4638">
                  <c:v>25.810000569605702</c:v>
                </c:pt>
                <c:pt idx="4639">
                  <c:v>25.8101742028709</c:v>
                </c:pt>
                <c:pt idx="4640">
                  <c:v>25.810347835612401</c:v>
                </c:pt>
                <c:pt idx="4641">
                  <c:v>25.810521467830402</c:v>
                </c:pt>
                <c:pt idx="4642">
                  <c:v>25.810695099524601</c:v>
                </c:pt>
                <c:pt idx="4643">
                  <c:v>25.810868730695098</c:v>
                </c:pt>
                <c:pt idx="4644">
                  <c:v>25.811042361342</c:v>
                </c:pt>
                <c:pt idx="4645">
                  <c:v>25.811215991465101</c:v>
                </c:pt>
                <c:pt idx="4646">
                  <c:v>25.8113896210645</c:v>
                </c:pt>
                <c:pt idx="4647">
                  <c:v>25.8115632501401</c:v>
                </c:pt>
                <c:pt idx="4648">
                  <c:v>25.811736878691999</c:v>
                </c:pt>
                <c:pt idx="4649">
                  <c:v>25.8119105067201</c:v>
                </c:pt>
                <c:pt idx="4650">
                  <c:v>25.8120841342243</c:v>
                </c:pt>
                <c:pt idx="4651">
                  <c:v>25.812257761204801</c:v>
                </c:pt>
                <c:pt idx="4652">
                  <c:v>25.812431387661402</c:v>
                </c:pt>
                <c:pt idx="4653">
                  <c:v>25.812605013594101</c:v>
                </c:pt>
                <c:pt idx="4654">
                  <c:v>25.812778639003</c:v>
                </c:pt>
                <c:pt idx="4655">
                  <c:v>25.812952263888</c:v>
                </c:pt>
                <c:pt idx="4656">
                  <c:v>25.8131258882491</c:v>
                </c:pt>
                <c:pt idx="4657">
                  <c:v>25.8132995120862</c:v>
                </c:pt>
                <c:pt idx="4658">
                  <c:v>25.813473135399398</c:v>
                </c:pt>
                <c:pt idx="4659">
                  <c:v>25.8136467581886</c:v>
                </c:pt>
                <c:pt idx="4660">
                  <c:v>25.813820380453901</c:v>
                </c:pt>
                <c:pt idx="4661">
                  <c:v>25.813994002195201</c:v>
                </c:pt>
                <c:pt idx="4662">
                  <c:v>25.814167623412398</c:v>
                </c:pt>
                <c:pt idx="4663">
                  <c:v>25.814341244105702</c:v>
                </c:pt>
                <c:pt idx="4664">
                  <c:v>25.814514864274901</c:v>
                </c:pt>
                <c:pt idx="4665">
                  <c:v>25.814688483920001</c:v>
                </c:pt>
                <c:pt idx="4666">
                  <c:v>25.814862103041001</c:v>
                </c:pt>
                <c:pt idx="4667">
                  <c:v>25.815035721638001</c:v>
                </c:pt>
                <c:pt idx="4668">
                  <c:v>25.815209339710801</c:v>
                </c:pt>
                <c:pt idx="4669">
                  <c:v>25.815382957259501</c:v>
                </c:pt>
                <c:pt idx="4670">
                  <c:v>25.815556574284098</c:v>
                </c:pt>
                <c:pt idx="4671">
                  <c:v>25.8157301907845</c:v>
                </c:pt>
                <c:pt idx="4672">
                  <c:v>25.815903806760701</c:v>
                </c:pt>
                <c:pt idx="4673">
                  <c:v>25.8160774222127</c:v>
                </c:pt>
                <c:pt idx="4674">
                  <c:v>25.8162510371405</c:v>
                </c:pt>
                <c:pt idx="4675">
                  <c:v>25.8164246515441</c:v>
                </c:pt>
                <c:pt idx="4676">
                  <c:v>25.816598265423401</c:v>
                </c:pt>
                <c:pt idx="4677">
                  <c:v>25.8167718787785</c:v>
                </c:pt>
                <c:pt idx="4678">
                  <c:v>25.8169454916093</c:v>
                </c:pt>
                <c:pt idx="4679">
                  <c:v>25.8171191039158</c:v>
                </c:pt>
                <c:pt idx="4680">
                  <c:v>25.817292715697899</c:v>
                </c:pt>
                <c:pt idx="4681">
                  <c:v>25.817466326955799</c:v>
                </c:pt>
                <c:pt idx="4682">
                  <c:v>25.817639937689201</c:v>
                </c:pt>
                <c:pt idx="4683">
                  <c:v>25.8178135478984</c:v>
                </c:pt>
                <c:pt idx="4684">
                  <c:v>25.817987157583101</c:v>
                </c:pt>
                <c:pt idx="4685">
                  <c:v>25.8181607667434</c:v>
                </c:pt>
                <c:pt idx="4686">
                  <c:v>25.818334375379401</c:v>
                </c:pt>
                <c:pt idx="4687">
                  <c:v>25.8185079834909</c:v>
                </c:pt>
                <c:pt idx="4688">
                  <c:v>25.818681591077901</c:v>
                </c:pt>
                <c:pt idx="4689">
                  <c:v>25.818855198140501</c:v>
                </c:pt>
                <c:pt idx="4690">
                  <c:v>25.819028804678599</c:v>
                </c:pt>
                <c:pt idx="4691">
                  <c:v>25.819202410692199</c:v>
                </c:pt>
                <c:pt idx="4692">
                  <c:v>25.819376016181199</c:v>
                </c:pt>
                <c:pt idx="4693">
                  <c:v>25.8195496211458</c:v>
                </c:pt>
                <c:pt idx="4694">
                  <c:v>25.8197232255858</c:v>
                </c:pt>
                <c:pt idx="4695">
                  <c:v>25.8198968295012</c:v>
                </c:pt>
                <c:pt idx="4696">
                  <c:v>25.820070432892098</c:v>
                </c:pt>
                <c:pt idx="4697">
                  <c:v>25.8202440357583</c:v>
                </c:pt>
                <c:pt idx="4698">
                  <c:v>25.8204176381</c:v>
                </c:pt>
                <c:pt idx="4699">
                  <c:v>25.820591239917</c:v>
                </c:pt>
                <c:pt idx="4700">
                  <c:v>25.8207648412093</c:v>
                </c:pt>
                <c:pt idx="4701">
                  <c:v>25.820938441976999</c:v>
                </c:pt>
                <c:pt idx="4702">
                  <c:v>25.821112042220001</c:v>
                </c:pt>
                <c:pt idx="4703">
                  <c:v>25.821285641938399</c:v>
                </c:pt>
                <c:pt idx="4704">
                  <c:v>25.821459241132001</c:v>
                </c:pt>
                <c:pt idx="4705">
                  <c:v>25.821632839800799</c:v>
                </c:pt>
                <c:pt idx="4706">
                  <c:v>25.821806437945</c:v>
                </c:pt>
                <c:pt idx="4707">
                  <c:v>25.821980035564302</c:v>
                </c:pt>
                <c:pt idx="4708">
                  <c:v>25.8221536326589</c:v>
                </c:pt>
                <c:pt idx="4709">
                  <c:v>25.822327229228701</c:v>
                </c:pt>
                <c:pt idx="4710">
                  <c:v>25.8225008252737</c:v>
                </c:pt>
                <c:pt idx="4711">
                  <c:v>25.822674420793799</c:v>
                </c:pt>
                <c:pt idx="4712">
                  <c:v>25.822848015789098</c:v>
                </c:pt>
                <c:pt idx="4713">
                  <c:v>25.823021610259499</c:v>
                </c:pt>
                <c:pt idx="4714">
                  <c:v>25.823195204205099</c:v>
                </c:pt>
                <c:pt idx="4715">
                  <c:v>25.823368797625701</c:v>
                </c:pt>
                <c:pt idx="4716">
                  <c:v>25.823542390521499</c:v>
                </c:pt>
                <c:pt idx="4717">
                  <c:v>25.823715982892299</c:v>
                </c:pt>
                <c:pt idx="4718">
                  <c:v>25.8238895747382</c:v>
                </c:pt>
                <c:pt idx="4719">
                  <c:v>25.824063166059101</c:v>
                </c:pt>
                <c:pt idx="4720">
                  <c:v>25.8242367568551</c:v>
                </c:pt>
                <c:pt idx="4721">
                  <c:v>25.824410347126001</c:v>
                </c:pt>
                <c:pt idx="4722">
                  <c:v>25.824583936871999</c:v>
                </c:pt>
                <c:pt idx="4723">
                  <c:v>25.824757526092899</c:v>
                </c:pt>
                <c:pt idx="4724">
                  <c:v>25.8249311147888</c:v>
                </c:pt>
                <c:pt idx="4725">
                  <c:v>25.825104702959599</c:v>
                </c:pt>
                <c:pt idx="4726">
                  <c:v>25.825278290605301</c:v>
                </c:pt>
                <c:pt idx="4727">
                  <c:v>25.825451877726</c:v>
                </c:pt>
                <c:pt idx="4728">
                  <c:v>25.825625464321501</c:v>
                </c:pt>
                <c:pt idx="4729">
                  <c:v>25.8257990503919</c:v>
                </c:pt>
                <c:pt idx="4730">
                  <c:v>25.825972635937202</c:v>
                </c:pt>
                <c:pt idx="4731">
                  <c:v>25.826146220957401</c:v>
                </c:pt>
                <c:pt idx="4732">
                  <c:v>25.8263198054523</c:v>
                </c:pt>
                <c:pt idx="4733">
                  <c:v>25.826493389422101</c:v>
                </c:pt>
                <c:pt idx="4734">
                  <c:v>25.8266669728667</c:v>
                </c:pt>
                <c:pt idx="4735">
                  <c:v>25.826840555785999</c:v>
                </c:pt>
                <c:pt idx="4736">
                  <c:v>25.8270141381802</c:v>
                </c:pt>
                <c:pt idx="4737">
                  <c:v>25.827187720049</c:v>
                </c:pt>
                <c:pt idx="4738">
                  <c:v>25.8273613013926</c:v>
                </c:pt>
                <c:pt idx="4739">
                  <c:v>25.827534882210902</c:v>
                </c:pt>
                <c:pt idx="4740">
                  <c:v>25.827708462503999</c:v>
                </c:pt>
                <c:pt idx="4741">
                  <c:v>25.8278820422717</c:v>
                </c:pt>
                <c:pt idx="4742">
                  <c:v>25.828055621514</c:v>
                </c:pt>
                <c:pt idx="4743">
                  <c:v>25.8282292002311</c:v>
                </c:pt>
                <c:pt idx="4744">
                  <c:v>25.828402778422699</c:v>
                </c:pt>
                <c:pt idx="4745">
                  <c:v>25.828576356088998</c:v>
                </c:pt>
                <c:pt idx="4746">
                  <c:v>25.828749933229901</c:v>
                </c:pt>
                <c:pt idx="4747">
                  <c:v>25.828923509845399</c:v>
                </c:pt>
                <c:pt idx="4748">
                  <c:v>25.829097085935398</c:v>
                </c:pt>
                <c:pt idx="4749">
                  <c:v>25.829270661500001</c:v>
                </c:pt>
                <c:pt idx="4750">
                  <c:v>25.829444236539199</c:v>
                </c:pt>
                <c:pt idx="4751">
                  <c:v>25.829617811052799</c:v>
                </c:pt>
                <c:pt idx="4752">
                  <c:v>25.829791385040998</c:v>
                </c:pt>
                <c:pt idx="4753">
                  <c:v>25.829964958503702</c:v>
                </c:pt>
                <c:pt idx="4754">
                  <c:v>25.830138531440799</c:v>
                </c:pt>
                <c:pt idx="4755">
                  <c:v>25.830312103852499</c:v>
                </c:pt>
                <c:pt idx="4756">
                  <c:v>25.830485675738501</c:v>
                </c:pt>
                <c:pt idx="4757">
                  <c:v>25.830659247099</c:v>
                </c:pt>
                <c:pt idx="4758">
                  <c:v>25.830832817933899</c:v>
                </c:pt>
                <c:pt idx="4759">
                  <c:v>25.8310063882432</c:v>
                </c:pt>
                <c:pt idx="4760">
                  <c:v>25.831179958026901</c:v>
                </c:pt>
                <c:pt idx="4761">
                  <c:v>25.8313535272849</c:v>
                </c:pt>
                <c:pt idx="4762">
                  <c:v>25.8315270960173</c:v>
                </c:pt>
                <c:pt idx="4763">
                  <c:v>25.831700664224101</c:v>
                </c:pt>
                <c:pt idx="4764">
                  <c:v>25.8318742319051</c:v>
                </c:pt>
                <c:pt idx="4765">
                  <c:v>25.832047799060501</c:v>
                </c:pt>
                <c:pt idx="4766">
                  <c:v>25.832221365690099</c:v>
                </c:pt>
                <c:pt idx="4767">
                  <c:v>25.832394931793999</c:v>
                </c:pt>
                <c:pt idx="4768">
                  <c:v>25.832568497372201</c:v>
                </c:pt>
                <c:pt idx="4769">
                  <c:v>25.8327420624246</c:v>
                </c:pt>
                <c:pt idx="4770">
                  <c:v>25.832915626951198</c:v>
                </c:pt>
                <c:pt idx="4771">
                  <c:v>25.833089190952101</c:v>
                </c:pt>
                <c:pt idx="4772">
                  <c:v>25.8332627544271</c:v>
                </c:pt>
                <c:pt idx="4773">
                  <c:v>25.8334363173764</c:v>
                </c:pt>
                <c:pt idx="4774">
                  <c:v>25.833609879799699</c:v>
                </c:pt>
                <c:pt idx="4775">
                  <c:v>25.8337834416973</c:v>
                </c:pt>
                <c:pt idx="4776">
                  <c:v>25.8339570030689</c:v>
                </c:pt>
                <c:pt idx="4777">
                  <c:v>25.834130563914702</c:v>
                </c:pt>
                <c:pt idx="4778">
                  <c:v>25.834304124234599</c:v>
                </c:pt>
                <c:pt idx="4779">
                  <c:v>25.834477684028499</c:v>
                </c:pt>
                <c:pt idx="4780">
                  <c:v>25.834651243296602</c:v>
                </c:pt>
                <c:pt idx="4781">
                  <c:v>25.8348248020386</c:v>
                </c:pt>
                <c:pt idx="4782">
                  <c:v>25.834998360254801</c:v>
                </c:pt>
                <c:pt idx="4783">
                  <c:v>25.835171917944901</c:v>
                </c:pt>
                <c:pt idx="4784">
                  <c:v>25.835345475109001</c:v>
                </c:pt>
                <c:pt idx="4785">
                  <c:v>25.8355190317472</c:v>
                </c:pt>
                <c:pt idx="4786">
                  <c:v>25.835692587859299</c:v>
                </c:pt>
                <c:pt idx="4787">
                  <c:v>25.835866143445401</c:v>
                </c:pt>
                <c:pt idx="4788">
                  <c:v>25.836039698505399</c:v>
                </c:pt>
                <c:pt idx="4789">
                  <c:v>25.8362132530393</c:v>
                </c:pt>
                <c:pt idx="4790">
                  <c:v>25.836386807047202</c:v>
                </c:pt>
                <c:pt idx="4791">
                  <c:v>25.836560360528999</c:v>
                </c:pt>
                <c:pt idx="4792">
                  <c:v>25.836733913484601</c:v>
                </c:pt>
                <c:pt idx="4793">
                  <c:v>25.836907465914098</c:v>
                </c:pt>
                <c:pt idx="4794">
                  <c:v>25.8370810178175</c:v>
                </c:pt>
                <c:pt idx="4795">
                  <c:v>25.837254569194702</c:v>
                </c:pt>
                <c:pt idx="4796">
                  <c:v>25.837428120045701</c:v>
                </c:pt>
                <c:pt idx="4797">
                  <c:v>25.8376016703705</c:v>
                </c:pt>
                <c:pt idx="4798">
                  <c:v>25.8377752201691</c:v>
                </c:pt>
                <c:pt idx="4799">
                  <c:v>25.8379487694415</c:v>
                </c:pt>
                <c:pt idx="4800">
                  <c:v>25.8381223181877</c:v>
                </c:pt>
                <c:pt idx="4801">
                  <c:v>25.838295866407599</c:v>
                </c:pt>
                <c:pt idx="4802">
                  <c:v>25.838469414101201</c:v>
                </c:pt>
                <c:pt idx="4803">
                  <c:v>25.838642961268501</c:v>
                </c:pt>
                <c:pt idx="4804">
                  <c:v>25.838816507909598</c:v>
                </c:pt>
                <c:pt idx="4805">
                  <c:v>25.8389900540243</c:v>
                </c:pt>
                <c:pt idx="4806">
                  <c:v>25.8391635996127</c:v>
                </c:pt>
                <c:pt idx="4807">
                  <c:v>25.839337144674701</c:v>
                </c:pt>
                <c:pt idx="4808">
                  <c:v>25.8395106892104</c:v>
                </c:pt>
                <c:pt idx="4809">
                  <c:v>25.8396842332197</c:v>
                </c:pt>
                <c:pt idx="4810">
                  <c:v>25.839857776702601</c:v>
                </c:pt>
                <c:pt idx="4811">
                  <c:v>25.840031319659101</c:v>
                </c:pt>
                <c:pt idx="4812">
                  <c:v>25.840204862089202</c:v>
                </c:pt>
                <c:pt idx="4813">
                  <c:v>25.840378403992901</c:v>
                </c:pt>
                <c:pt idx="4814">
                  <c:v>25.840551945369999</c:v>
                </c:pt>
                <c:pt idx="4815">
                  <c:v>25.840725486220801</c:v>
                </c:pt>
                <c:pt idx="4816">
                  <c:v>25.840899026544999</c:v>
                </c:pt>
                <c:pt idx="4817">
                  <c:v>25.841072566342699</c:v>
                </c:pt>
                <c:pt idx="4818">
                  <c:v>25.841246105614001</c:v>
                </c:pt>
                <c:pt idx="4819">
                  <c:v>25.841419644358599</c:v>
                </c:pt>
                <c:pt idx="4820">
                  <c:v>25.841593182576801</c:v>
                </c:pt>
                <c:pt idx="4821">
                  <c:v>25.841766720268399</c:v>
                </c:pt>
                <c:pt idx="4822">
                  <c:v>25.8419402574334</c:v>
                </c:pt>
                <c:pt idx="4823">
                  <c:v>25.8421137940718</c:v>
                </c:pt>
                <c:pt idx="4824">
                  <c:v>25.842287330183598</c:v>
                </c:pt>
                <c:pt idx="4825">
                  <c:v>25.8424608657688</c:v>
                </c:pt>
                <c:pt idx="4826">
                  <c:v>25.8426344008274</c:v>
                </c:pt>
                <c:pt idx="4827">
                  <c:v>25.8428079353593</c:v>
                </c:pt>
                <c:pt idx="4828">
                  <c:v>25.842981469364599</c:v>
                </c:pt>
                <c:pt idx="4829">
                  <c:v>25.843155002843101</c:v>
                </c:pt>
                <c:pt idx="4830">
                  <c:v>25.843328535794999</c:v>
                </c:pt>
                <c:pt idx="4831">
                  <c:v>25.8435020682202</c:v>
                </c:pt>
                <c:pt idx="4832">
                  <c:v>25.843675600118601</c:v>
                </c:pt>
                <c:pt idx="4833">
                  <c:v>25.843849131490298</c:v>
                </c:pt>
                <c:pt idx="4834">
                  <c:v>25.844022662335298</c:v>
                </c:pt>
                <c:pt idx="4835">
                  <c:v>25.844196192653399</c:v>
                </c:pt>
                <c:pt idx="4836">
                  <c:v>25.844369722444799</c:v>
                </c:pt>
                <c:pt idx="4837">
                  <c:v>25.8445432517094</c:v>
                </c:pt>
                <c:pt idx="4838">
                  <c:v>25.8447167804472</c:v>
                </c:pt>
                <c:pt idx="4839">
                  <c:v>25.844890308658201</c:v>
                </c:pt>
                <c:pt idx="4840">
                  <c:v>25.845063836342302</c:v>
                </c:pt>
                <c:pt idx="4841">
                  <c:v>25.8452373634995</c:v>
                </c:pt>
                <c:pt idx="4842">
                  <c:v>25.845410890129902</c:v>
                </c:pt>
                <c:pt idx="4843">
                  <c:v>25.8455844162334</c:v>
                </c:pt>
                <c:pt idx="4844">
                  <c:v>25.8457579418099</c:v>
                </c:pt>
                <c:pt idx="4845">
                  <c:v>25.8459314668596</c:v>
                </c:pt>
                <c:pt idx="4846">
                  <c:v>25.846104991382301</c:v>
                </c:pt>
                <c:pt idx="4847">
                  <c:v>25.846278515378099</c:v>
                </c:pt>
                <c:pt idx="4848">
                  <c:v>25.846452038846898</c:v>
                </c:pt>
                <c:pt idx="4849">
                  <c:v>25.846625561788802</c:v>
                </c:pt>
                <c:pt idx="4850">
                  <c:v>25.8467990842036</c:v>
                </c:pt>
                <c:pt idx="4851">
                  <c:v>25.846972606091501</c:v>
                </c:pt>
                <c:pt idx="4852">
                  <c:v>25.847146127452302</c:v>
                </c:pt>
                <c:pt idx="4853">
                  <c:v>25.847319648286099</c:v>
                </c:pt>
                <c:pt idx="4854">
                  <c:v>25.847493168592798</c:v>
                </c:pt>
                <c:pt idx="4855">
                  <c:v>25.847666688372499</c:v>
                </c:pt>
                <c:pt idx="4856">
                  <c:v>25.847840207625101</c:v>
                </c:pt>
                <c:pt idx="4857">
                  <c:v>25.848013726350501</c:v>
                </c:pt>
                <c:pt idx="4858">
                  <c:v>25.8481872445489</c:v>
                </c:pt>
                <c:pt idx="4859">
                  <c:v>25.848360762220199</c:v>
                </c:pt>
                <c:pt idx="4860">
                  <c:v>25.848534279364301</c:v>
                </c:pt>
                <c:pt idx="4861">
                  <c:v>25.848707795981301</c:v>
                </c:pt>
                <c:pt idx="4862">
                  <c:v>25.8488813120711</c:v>
                </c:pt>
                <c:pt idx="4863">
                  <c:v>25.849054827633701</c:v>
                </c:pt>
                <c:pt idx="4864">
                  <c:v>25.8492283426691</c:v>
                </c:pt>
                <c:pt idx="4865">
                  <c:v>25.849401857177298</c:v>
                </c:pt>
                <c:pt idx="4866">
                  <c:v>25.849575371158299</c:v>
                </c:pt>
                <c:pt idx="4867">
                  <c:v>25.849748884612001</c:v>
                </c:pt>
                <c:pt idx="4868">
                  <c:v>25.849922397538499</c:v>
                </c:pt>
                <c:pt idx="4869">
                  <c:v>25.8500959099377</c:v>
                </c:pt>
                <c:pt idx="4870">
                  <c:v>25.8502694218096</c:v>
                </c:pt>
                <c:pt idx="4871">
                  <c:v>25.850442933154198</c:v>
                </c:pt>
                <c:pt idx="4872">
                  <c:v>25.8506164439715</c:v>
                </c:pt>
                <c:pt idx="4873">
                  <c:v>25.850789954261501</c:v>
                </c:pt>
                <c:pt idx="4874">
                  <c:v>25.850963464024101</c:v>
                </c:pt>
                <c:pt idx="4875">
                  <c:v>25.851136973259401</c:v>
                </c:pt>
                <c:pt idx="4876">
                  <c:v>25.8513104819673</c:v>
                </c:pt>
                <c:pt idx="4877">
                  <c:v>25.851483990147798</c:v>
                </c:pt>
                <c:pt idx="4878">
                  <c:v>25.8516574978009</c:v>
                </c:pt>
                <c:pt idx="4879">
                  <c:v>25.851831004926598</c:v>
                </c:pt>
                <c:pt idx="4880">
                  <c:v>25.8520045115249</c:v>
                </c:pt>
                <c:pt idx="4881">
                  <c:v>25.852178017595701</c:v>
                </c:pt>
                <c:pt idx="4882">
                  <c:v>25.852351523139099</c:v>
                </c:pt>
                <c:pt idx="4883">
                  <c:v>25.852525028155</c:v>
                </c:pt>
                <c:pt idx="4884">
                  <c:v>25.852698532643402</c:v>
                </c:pt>
                <c:pt idx="4885">
                  <c:v>25.8528720366043</c:v>
                </c:pt>
                <c:pt idx="4886">
                  <c:v>25.853045540037598</c:v>
                </c:pt>
                <c:pt idx="4887">
                  <c:v>25.8532190429435</c:v>
                </c:pt>
                <c:pt idx="4888">
                  <c:v>25.8533925453218</c:v>
                </c:pt>
                <c:pt idx="4889">
                  <c:v>25.853566047172599</c:v>
                </c:pt>
                <c:pt idx="4890">
                  <c:v>25.8537395484957</c:v>
                </c:pt>
                <c:pt idx="4891">
                  <c:v>25.8539130492913</c:v>
                </c:pt>
                <c:pt idx="4892">
                  <c:v>25.854086549559302</c:v>
                </c:pt>
                <c:pt idx="4893">
                  <c:v>25.8542600492997</c:v>
                </c:pt>
                <c:pt idx="4894">
                  <c:v>25.8544335485124</c:v>
                </c:pt>
                <c:pt idx="4895">
                  <c:v>25.854607047197501</c:v>
                </c:pt>
                <c:pt idx="4896">
                  <c:v>25.854780545354899</c:v>
                </c:pt>
                <c:pt idx="4897">
                  <c:v>25.854954042984701</c:v>
                </c:pt>
                <c:pt idx="4898">
                  <c:v>25.855127540086801</c:v>
                </c:pt>
                <c:pt idx="4899">
                  <c:v>25.8553010366611</c:v>
                </c:pt>
                <c:pt idx="4900">
                  <c:v>25.855474532707799</c:v>
                </c:pt>
                <c:pt idx="4901">
                  <c:v>25.8556480282267</c:v>
                </c:pt>
                <c:pt idx="4902">
                  <c:v>25.855821523217902</c:v>
                </c:pt>
                <c:pt idx="4903">
                  <c:v>25.855995017681298</c:v>
                </c:pt>
                <c:pt idx="4904">
                  <c:v>25.8561685116169</c:v>
                </c:pt>
                <c:pt idx="4905">
                  <c:v>25.8563420050248</c:v>
                </c:pt>
                <c:pt idx="4906">
                  <c:v>25.856515497904802</c:v>
                </c:pt>
                <c:pt idx="4907">
                  <c:v>25.856688990257101</c:v>
                </c:pt>
                <c:pt idx="4908">
                  <c:v>25.8568624820815</c:v>
                </c:pt>
                <c:pt idx="4909">
                  <c:v>25.857035973378</c:v>
                </c:pt>
                <c:pt idx="4910">
                  <c:v>25.857209464146699</c:v>
                </c:pt>
                <c:pt idx="4911">
                  <c:v>25.857382954387599</c:v>
                </c:pt>
                <c:pt idx="4912">
                  <c:v>25.857556444100499</c:v>
                </c:pt>
                <c:pt idx="4913">
                  <c:v>25.857729933285601</c:v>
                </c:pt>
                <c:pt idx="4914">
                  <c:v>25.857903421942702</c:v>
                </c:pt>
                <c:pt idx="4915">
                  <c:v>25.858076910071901</c:v>
                </c:pt>
                <c:pt idx="4916">
                  <c:v>25.8582503976731</c:v>
                </c:pt>
                <c:pt idx="4917">
                  <c:v>25.858423884746401</c:v>
                </c:pt>
                <c:pt idx="4918">
                  <c:v>25.8585973712918</c:v>
                </c:pt>
                <c:pt idx="4919">
                  <c:v>25.8587708573091</c:v>
                </c:pt>
                <c:pt idx="4920">
                  <c:v>25.858944342798502</c:v>
                </c:pt>
                <c:pt idx="4921">
                  <c:v>25.8591178277598</c:v>
                </c:pt>
                <c:pt idx="4922">
                  <c:v>25.859291312193101</c:v>
                </c:pt>
                <c:pt idx="4923">
                  <c:v>25.859464796098401</c:v>
                </c:pt>
                <c:pt idx="4924">
                  <c:v>25.8596382794756</c:v>
                </c:pt>
                <c:pt idx="4925">
                  <c:v>25.8598117623247</c:v>
                </c:pt>
                <c:pt idx="4926">
                  <c:v>25.859985244645799</c:v>
                </c:pt>
                <c:pt idx="4927">
                  <c:v>25.860158726438801</c:v>
                </c:pt>
                <c:pt idx="4928">
                  <c:v>25.8603322077036</c:v>
                </c:pt>
                <c:pt idx="4929">
                  <c:v>25.860505688440298</c:v>
                </c:pt>
                <c:pt idx="4930">
                  <c:v>25.8606791686489</c:v>
                </c:pt>
                <c:pt idx="4931">
                  <c:v>25.860852648329399</c:v>
                </c:pt>
                <c:pt idx="4932">
                  <c:v>25.861026127481601</c:v>
                </c:pt>
                <c:pt idx="4933">
                  <c:v>25.8611996061057</c:v>
                </c:pt>
                <c:pt idx="4934">
                  <c:v>25.861373084201599</c:v>
                </c:pt>
                <c:pt idx="4935">
                  <c:v>25.861546561769298</c:v>
                </c:pt>
                <c:pt idx="4936">
                  <c:v>25.861720038808802</c:v>
                </c:pt>
                <c:pt idx="4937">
                  <c:v>25.861893515319998</c:v>
                </c:pt>
                <c:pt idx="4938">
                  <c:v>25.862066991302999</c:v>
                </c:pt>
                <c:pt idx="4939">
                  <c:v>25.862240466757701</c:v>
                </c:pt>
                <c:pt idx="4940">
                  <c:v>25.862413941684199</c:v>
                </c:pt>
                <c:pt idx="4941">
                  <c:v>25.862587416082299</c:v>
                </c:pt>
                <c:pt idx="4942">
                  <c:v>25.862760889952199</c:v>
                </c:pt>
                <c:pt idx="4943">
                  <c:v>25.8629343632937</c:v>
                </c:pt>
                <c:pt idx="4944">
                  <c:v>25.863107836106899</c:v>
                </c:pt>
                <c:pt idx="4945">
                  <c:v>25.863281308391802</c:v>
                </c:pt>
                <c:pt idx="4946">
                  <c:v>25.863454780148199</c:v>
                </c:pt>
                <c:pt idx="4947">
                  <c:v>25.863628251376401</c:v>
                </c:pt>
                <c:pt idx="4948">
                  <c:v>25.863801722076101</c:v>
                </c:pt>
                <c:pt idx="4949">
                  <c:v>25.863975192247398</c:v>
                </c:pt>
                <c:pt idx="4950">
                  <c:v>25.8641486618904</c:v>
                </c:pt>
                <c:pt idx="4951">
                  <c:v>25.864322131004801</c:v>
                </c:pt>
                <c:pt idx="4952">
                  <c:v>25.864495599590899</c:v>
                </c:pt>
                <c:pt idx="4953">
                  <c:v>25.864669067648499</c:v>
                </c:pt>
                <c:pt idx="4954">
                  <c:v>25.864842535177601</c:v>
                </c:pt>
                <c:pt idx="4955">
                  <c:v>25.865016002178301</c:v>
                </c:pt>
                <c:pt idx="4956">
                  <c:v>25.865189468650399</c:v>
                </c:pt>
                <c:pt idx="4957">
                  <c:v>25.865362934594</c:v>
                </c:pt>
                <c:pt idx="4958">
                  <c:v>25.865536400009201</c:v>
                </c:pt>
                <c:pt idx="4959">
                  <c:v>25.865709864895699</c:v>
                </c:pt>
                <c:pt idx="4960">
                  <c:v>25.865883329253801</c:v>
                </c:pt>
                <c:pt idx="4961">
                  <c:v>25.866056793083199</c:v>
                </c:pt>
                <c:pt idx="4962">
                  <c:v>25.8662302563841</c:v>
                </c:pt>
                <c:pt idx="4963">
                  <c:v>25.866403719156398</c:v>
                </c:pt>
                <c:pt idx="4964">
                  <c:v>25.8665771814001</c:v>
                </c:pt>
                <c:pt idx="4965">
                  <c:v>25.8667506431151</c:v>
                </c:pt>
                <c:pt idx="4966">
                  <c:v>25.866924104301599</c:v>
                </c:pt>
                <c:pt idx="4967">
                  <c:v>25.867097564959401</c:v>
                </c:pt>
                <c:pt idx="4968">
                  <c:v>25.867271025088499</c:v>
                </c:pt>
                <c:pt idx="4969">
                  <c:v>25.867444484688999</c:v>
                </c:pt>
                <c:pt idx="4970">
                  <c:v>25.867617943760699</c:v>
                </c:pt>
                <c:pt idx="4971">
                  <c:v>25.867791402303801</c:v>
                </c:pt>
                <c:pt idx="4972">
                  <c:v>25.8679648603182</c:v>
                </c:pt>
                <c:pt idx="4973">
                  <c:v>25.868138317803801</c:v>
                </c:pt>
                <c:pt idx="4974">
                  <c:v>25.868311774760699</c:v>
                </c:pt>
                <c:pt idx="4975">
                  <c:v>25.868485231188799</c:v>
                </c:pt>
                <c:pt idx="4976">
                  <c:v>25.8686586870882</c:v>
                </c:pt>
                <c:pt idx="4977">
                  <c:v>25.8688321424588</c:v>
                </c:pt>
                <c:pt idx="4978">
                  <c:v>25.8690055973006</c:v>
                </c:pt>
                <c:pt idx="4979">
                  <c:v>25.8691790516136</c:v>
                </c:pt>
                <c:pt idx="4980">
                  <c:v>25.869352505397799</c:v>
                </c:pt>
                <c:pt idx="4981">
                  <c:v>25.869525958653099</c:v>
                </c:pt>
                <c:pt idx="4982">
                  <c:v>25.869699411379599</c:v>
                </c:pt>
                <c:pt idx="4983">
                  <c:v>25.8698728635772</c:v>
                </c:pt>
                <c:pt idx="4984">
                  <c:v>25.870046315246</c:v>
                </c:pt>
                <c:pt idx="4985">
                  <c:v>25.870219766385901</c:v>
                </c:pt>
                <c:pt idx="4986">
                  <c:v>25.870393216996799</c:v>
                </c:pt>
                <c:pt idx="4987">
                  <c:v>25.870566667078901</c:v>
                </c:pt>
                <c:pt idx="4988">
                  <c:v>25.870740116632</c:v>
                </c:pt>
                <c:pt idx="4989">
                  <c:v>25.870913565656199</c:v>
                </c:pt>
                <c:pt idx="4990">
                  <c:v>25.871087014151499</c:v>
                </c:pt>
                <c:pt idx="4991">
                  <c:v>25.8712604621177</c:v>
                </c:pt>
                <c:pt idx="4992">
                  <c:v>25.871433909555002</c:v>
                </c:pt>
                <c:pt idx="4993">
                  <c:v>25.871607356463301</c:v>
                </c:pt>
                <c:pt idx="4994">
                  <c:v>25.871780802842601</c:v>
                </c:pt>
                <c:pt idx="4995">
                  <c:v>25.871954248692902</c:v>
                </c:pt>
                <c:pt idx="4996">
                  <c:v>25.8721276940141</c:v>
                </c:pt>
                <c:pt idx="4997">
                  <c:v>25.8723011388063</c:v>
                </c:pt>
                <c:pt idx="4998">
                  <c:v>25.872474583069401</c:v>
                </c:pt>
                <c:pt idx="4999">
                  <c:v>25.8726480268035</c:v>
                </c:pt>
                <c:pt idx="5000">
                  <c:v>25.8728214700084</c:v>
                </c:pt>
                <c:pt idx="5001">
                  <c:v>25.872994912684302</c:v>
                </c:pt>
                <c:pt idx="5002">
                  <c:v>25.873168354831101</c:v>
                </c:pt>
                <c:pt idx="5003">
                  <c:v>25.873341796448699</c:v>
                </c:pt>
                <c:pt idx="5004">
                  <c:v>25.873515237537202</c:v>
                </c:pt>
                <c:pt idx="5005">
                  <c:v>25.873688678096499</c:v>
                </c:pt>
                <c:pt idx="5006">
                  <c:v>25.873862118126699</c:v>
                </c:pt>
                <c:pt idx="5007">
                  <c:v>25.8740355576277</c:v>
                </c:pt>
                <c:pt idx="5008">
                  <c:v>25.874208996599499</c:v>
                </c:pt>
                <c:pt idx="5009">
                  <c:v>25.874382435042101</c:v>
                </c:pt>
                <c:pt idx="5010">
                  <c:v>25.874555872955501</c:v>
                </c:pt>
                <c:pt idx="5011">
                  <c:v>25.874729310339699</c:v>
                </c:pt>
                <c:pt idx="5012">
                  <c:v>25.8749027471946</c:v>
                </c:pt>
                <c:pt idx="5013">
                  <c:v>25.8750761835202</c:v>
                </c:pt>
                <c:pt idx="5014">
                  <c:v>25.875249619316602</c:v>
                </c:pt>
                <c:pt idx="5015">
                  <c:v>25.875423054583699</c:v>
                </c:pt>
                <c:pt idx="5016">
                  <c:v>25.875596489321499</c:v>
                </c:pt>
                <c:pt idx="5017">
                  <c:v>25.875769923530001</c:v>
                </c:pt>
                <c:pt idx="5018">
                  <c:v>25.875943357209199</c:v>
                </c:pt>
                <c:pt idx="5019">
                  <c:v>25.876116790358999</c:v>
                </c:pt>
                <c:pt idx="5020">
                  <c:v>25.876290222979499</c:v>
                </c:pt>
                <c:pt idx="5021">
                  <c:v>25.876463655070701</c:v>
                </c:pt>
                <c:pt idx="5022">
                  <c:v>25.8766370866324</c:v>
                </c:pt>
                <c:pt idx="5023">
                  <c:v>25.876810517664801</c:v>
                </c:pt>
                <c:pt idx="5024">
                  <c:v>25.876983948167801</c:v>
                </c:pt>
                <c:pt idx="5025">
                  <c:v>25.877157378141298</c:v>
                </c:pt>
                <c:pt idx="5026">
                  <c:v>25.877330807585501</c:v>
                </c:pt>
                <c:pt idx="5027">
                  <c:v>25.877504236500201</c:v>
                </c:pt>
                <c:pt idx="5028">
                  <c:v>25.8776776648854</c:v>
                </c:pt>
                <c:pt idx="5029">
                  <c:v>25.877851092741199</c:v>
                </c:pt>
                <c:pt idx="5030">
                  <c:v>25.878024520067498</c:v>
                </c:pt>
                <c:pt idx="5031">
                  <c:v>25.878197946864301</c:v>
                </c:pt>
                <c:pt idx="5032">
                  <c:v>25.8783713731316</c:v>
                </c:pt>
                <c:pt idx="5033">
                  <c:v>25.878544798869399</c:v>
                </c:pt>
                <c:pt idx="5034">
                  <c:v>25.878718224077701</c:v>
                </c:pt>
                <c:pt idx="5035">
                  <c:v>25.878891648756401</c:v>
                </c:pt>
                <c:pt idx="5036">
                  <c:v>25.8790650729056</c:v>
                </c:pt>
                <c:pt idx="5037">
                  <c:v>25.8792384965252</c:v>
                </c:pt>
                <c:pt idx="5038">
                  <c:v>25.879411919615201</c:v>
                </c:pt>
                <c:pt idx="5039">
                  <c:v>25.879585342175599</c:v>
                </c:pt>
                <c:pt idx="5040">
                  <c:v>25.8797587642065</c:v>
                </c:pt>
                <c:pt idx="5041">
                  <c:v>25.879932185707698</c:v>
                </c:pt>
                <c:pt idx="5042">
                  <c:v>25.880105606679201</c:v>
                </c:pt>
                <c:pt idx="5043">
                  <c:v>25.880279027121201</c:v>
                </c:pt>
                <c:pt idx="5044">
                  <c:v>25.880452447033399</c:v>
                </c:pt>
                <c:pt idx="5045">
                  <c:v>25.880625866416</c:v>
                </c:pt>
                <c:pt idx="5046">
                  <c:v>25.880799285268999</c:v>
                </c:pt>
                <c:pt idx="5047">
                  <c:v>25.880972703592199</c:v>
                </c:pt>
                <c:pt idx="5048">
                  <c:v>25.881146121385701</c:v>
                </c:pt>
                <c:pt idx="5049">
                  <c:v>25.8813195386495</c:v>
                </c:pt>
                <c:pt idx="5050">
                  <c:v>25.8814929553836</c:v>
                </c:pt>
                <c:pt idx="5051">
                  <c:v>25.881666371587901</c:v>
                </c:pt>
                <c:pt idx="5052">
                  <c:v>25.8818397872625</c:v>
                </c:pt>
                <c:pt idx="5053">
                  <c:v>25.8820132024073</c:v>
                </c:pt>
                <c:pt idx="5054">
                  <c:v>25.882186617022299</c:v>
                </c:pt>
                <c:pt idx="5055">
                  <c:v>25.882360031107499</c:v>
                </c:pt>
                <c:pt idx="5056">
                  <c:v>25.882533444662901</c:v>
                </c:pt>
                <c:pt idx="5057">
                  <c:v>25.8827068576885</c:v>
                </c:pt>
                <c:pt idx="5058">
                  <c:v>25.882880270184199</c:v>
                </c:pt>
                <c:pt idx="5059">
                  <c:v>25.883053682150098</c:v>
                </c:pt>
                <c:pt idx="5060">
                  <c:v>25.8832270935862</c:v>
                </c:pt>
                <c:pt idx="5061">
                  <c:v>25.8834005044923</c:v>
                </c:pt>
                <c:pt idx="5062">
                  <c:v>25.883573914868599</c:v>
                </c:pt>
                <c:pt idx="5063">
                  <c:v>25.883747324714999</c:v>
                </c:pt>
                <c:pt idx="5064">
                  <c:v>25.883920734031499</c:v>
                </c:pt>
                <c:pt idx="5065">
                  <c:v>25.884094142818</c:v>
                </c:pt>
                <c:pt idx="5066">
                  <c:v>25.884267551074601</c:v>
                </c:pt>
                <c:pt idx="5067">
                  <c:v>25.884440958801299</c:v>
                </c:pt>
                <c:pt idx="5068">
                  <c:v>25.884614365998001</c:v>
                </c:pt>
                <c:pt idx="5069">
                  <c:v>25.884787772664801</c:v>
                </c:pt>
                <c:pt idx="5070">
                  <c:v>25.8849611788015</c:v>
                </c:pt>
                <c:pt idx="5071">
                  <c:v>25.885134584408299</c:v>
                </c:pt>
                <c:pt idx="5072">
                  <c:v>25.885307989485</c:v>
                </c:pt>
                <c:pt idx="5073">
                  <c:v>25.8854813940317</c:v>
                </c:pt>
                <c:pt idx="5074">
                  <c:v>25.8856547980484</c:v>
                </c:pt>
                <c:pt idx="5075">
                  <c:v>25.885828201535102</c:v>
                </c:pt>
                <c:pt idx="5076">
                  <c:v>25.8860016044917</c:v>
                </c:pt>
                <c:pt idx="5077">
                  <c:v>25.886175006918201</c:v>
                </c:pt>
                <c:pt idx="5078">
                  <c:v>25.886348408814602</c:v>
                </c:pt>
                <c:pt idx="5079">
                  <c:v>25.886521810180898</c:v>
                </c:pt>
                <c:pt idx="5080">
                  <c:v>25.886695211017098</c:v>
                </c:pt>
                <c:pt idx="5081">
                  <c:v>25.886868611323202</c:v>
                </c:pt>
                <c:pt idx="5082">
                  <c:v>25.887042011099201</c:v>
                </c:pt>
                <c:pt idx="5083">
                  <c:v>25.887215410345</c:v>
                </c:pt>
                <c:pt idx="5084">
                  <c:v>25.887388809060699</c:v>
                </c:pt>
                <c:pt idx="5085">
                  <c:v>25.887562207246098</c:v>
                </c:pt>
                <c:pt idx="5086">
                  <c:v>25.887735604901401</c:v>
                </c:pt>
                <c:pt idx="5087">
                  <c:v>25.8879090020265</c:v>
                </c:pt>
                <c:pt idx="5088">
                  <c:v>25.8880823986214</c:v>
                </c:pt>
                <c:pt idx="5089">
                  <c:v>25.888255794686099</c:v>
                </c:pt>
                <c:pt idx="5090">
                  <c:v>25.888429190220599</c:v>
                </c:pt>
                <c:pt idx="5091">
                  <c:v>25.888602585224699</c:v>
                </c:pt>
                <c:pt idx="5092">
                  <c:v>25.8887759796987</c:v>
                </c:pt>
                <c:pt idx="5093">
                  <c:v>25.888949373642301</c:v>
                </c:pt>
                <c:pt idx="5094">
                  <c:v>25.889122767055699</c:v>
                </c:pt>
                <c:pt idx="5095">
                  <c:v>25.889296159938802</c:v>
                </c:pt>
                <c:pt idx="5096">
                  <c:v>25.889469552291601</c:v>
                </c:pt>
                <c:pt idx="5097">
                  <c:v>25.889642944114101</c:v>
                </c:pt>
                <c:pt idx="5098">
                  <c:v>25.889816335406199</c:v>
                </c:pt>
                <c:pt idx="5099">
                  <c:v>25.889989726168</c:v>
                </c:pt>
                <c:pt idx="5100">
                  <c:v>25.8901631163994</c:v>
                </c:pt>
                <c:pt idx="5101">
                  <c:v>25.8903365061005</c:v>
                </c:pt>
                <c:pt idx="5102">
                  <c:v>25.890509895271201</c:v>
                </c:pt>
                <c:pt idx="5103">
                  <c:v>25.8906832839115</c:v>
                </c:pt>
                <c:pt idx="5104">
                  <c:v>25.8908566720213</c:v>
                </c:pt>
                <c:pt idx="5105">
                  <c:v>25.891030059600801</c:v>
                </c:pt>
                <c:pt idx="5106">
                  <c:v>25.891203446649801</c:v>
                </c:pt>
                <c:pt idx="5107">
                  <c:v>25.891376833168401</c:v>
                </c:pt>
                <c:pt idx="5108">
                  <c:v>25.891550219156599</c:v>
                </c:pt>
                <c:pt idx="5109">
                  <c:v>25.891723604614299</c:v>
                </c:pt>
                <c:pt idx="5110">
                  <c:v>25.8918969895415</c:v>
                </c:pt>
                <c:pt idx="5111">
                  <c:v>25.8920703739382</c:v>
                </c:pt>
                <c:pt idx="5112">
                  <c:v>25.892243757804401</c:v>
                </c:pt>
                <c:pt idx="5113">
                  <c:v>25.892417141140101</c:v>
                </c:pt>
                <c:pt idx="5114">
                  <c:v>25.892590523945199</c:v>
                </c:pt>
                <c:pt idx="5115">
                  <c:v>25.892763906219901</c:v>
                </c:pt>
                <c:pt idx="5116">
                  <c:v>25.892937287963999</c:v>
                </c:pt>
                <c:pt idx="5117">
                  <c:v>25.893110669177499</c:v>
                </c:pt>
                <c:pt idx="5118">
                  <c:v>25.893284049860402</c:v>
                </c:pt>
                <c:pt idx="5119">
                  <c:v>25.893457430012798</c:v>
                </c:pt>
                <c:pt idx="5120">
                  <c:v>25.893630809634502</c:v>
                </c:pt>
                <c:pt idx="5121">
                  <c:v>25.893804188725699</c:v>
                </c:pt>
                <c:pt idx="5122">
                  <c:v>25.8939775672862</c:v>
                </c:pt>
                <c:pt idx="5123">
                  <c:v>25.894150945316099</c:v>
                </c:pt>
                <c:pt idx="5124">
                  <c:v>25.894324322815301</c:v>
                </c:pt>
                <c:pt idx="5125">
                  <c:v>25.894497699783901</c:v>
                </c:pt>
                <c:pt idx="5126">
                  <c:v>25.894671076221801</c:v>
                </c:pt>
                <c:pt idx="5127">
                  <c:v>25.894844452129</c:v>
                </c:pt>
                <c:pt idx="5128">
                  <c:v>25.895017827505601</c:v>
                </c:pt>
                <c:pt idx="5129">
                  <c:v>25.895191202351398</c:v>
                </c:pt>
                <c:pt idx="5130">
                  <c:v>25.895364576666498</c:v>
                </c:pt>
                <c:pt idx="5131">
                  <c:v>25.895537950450901</c:v>
                </c:pt>
                <c:pt idx="5132">
                  <c:v>25.8957113237045</c:v>
                </c:pt>
                <c:pt idx="5133">
                  <c:v>25.895884696427402</c:v>
                </c:pt>
                <c:pt idx="5134">
                  <c:v>25.896058068619499</c:v>
                </c:pt>
                <c:pt idx="5135">
                  <c:v>25.8962314402809</c:v>
                </c:pt>
                <c:pt idx="5136">
                  <c:v>25.896404811411401</c:v>
                </c:pt>
                <c:pt idx="5137">
                  <c:v>25.896578182011101</c:v>
                </c:pt>
                <c:pt idx="5138">
                  <c:v>25.896751552080101</c:v>
                </c:pt>
                <c:pt idx="5139">
                  <c:v>25.896924921618201</c:v>
                </c:pt>
                <c:pt idx="5140">
                  <c:v>25.897098290625401</c:v>
                </c:pt>
                <c:pt idx="5141">
                  <c:v>25.8972716591019</c:v>
                </c:pt>
                <c:pt idx="5142">
                  <c:v>25.8974450270474</c:v>
                </c:pt>
                <c:pt idx="5143">
                  <c:v>25.8976183944621</c:v>
                </c:pt>
                <c:pt idx="5144">
                  <c:v>25.8977917613459</c:v>
                </c:pt>
                <c:pt idx="5145">
                  <c:v>25.8979651276988</c:v>
                </c:pt>
                <c:pt idx="5146">
                  <c:v>25.898138493520801</c:v>
                </c:pt>
                <c:pt idx="5147">
                  <c:v>25.898311858811901</c:v>
                </c:pt>
                <c:pt idx="5148">
                  <c:v>25.898485223571999</c:v>
                </c:pt>
                <c:pt idx="5149">
                  <c:v>25.898658587801201</c:v>
                </c:pt>
                <c:pt idx="5150">
                  <c:v>25.8988319514994</c:v>
                </c:pt>
                <c:pt idx="5151">
                  <c:v>25.899005314666699</c:v>
                </c:pt>
                <c:pt idx="5152">
                  <c:v>25.899178677302999</c:v>
                </c:pt>
                <c:pt idx="5153">
                  <c:v>25.899352039408299</c:v>
                </c:pt>
                <c:pt idx="5154">
                  <c:v>25.899525400982601</c:v>
                </c:pt>
                <c:pt idx="5155">
                  <c:v>25.899698762025899</c:v>
                </c:pt>
                <c:pt idx="5156">
                  <c:v>25.899872122538099</c:v>
                </c:pt>
                <c:pt idx="5157">
                  <c:v>25.9000454825193</c:v>
                </c:pt>
                <c:pt idx="5158">
                  <c:v>25.900218841969501</c:v>
                </c:pt>
                <c:pt idx="5159">
                  <c:v>25.9003922008886</c:v>
                </c:pt>
                <c:pt idx="5160">
                  <c:v>25.9005655592767</c:v>
                </c:pt>
                <c:pt idx="5161">
                  <c:v>25.900738917133602</c:v>
                </c:pt>
                <c:pt idx="5162">
                  <c:v>25.900912274459401</c:v>
                </c:pt>
                <c:pt idx="5163">
                  <c:v>25.901085631254201</c:v>
                </c:pt>
                <c:pt idx="5164">
                  <c:v>25.901258987517799</c:v>
                </c:pt>
                <c:pt idx="5165">
                  <c:v>25.901432343250299</c:v>
                </c:pt>
                <c:pt idx="5166">
                  <c:v>25.9016056984517</c:v>
                </c:pt>
                <c:pt idx="5167">
                  <c:v>25.9017790531218</c:v>
                </c:pt>
                <c:pt idx="5168">
                  <c:v>25.9019524072609</c:v>
                </c:pt>
                <c:pt idx="5169">
                  <c:v>25.902125760868699</c:v>
                </c:pt>
                <c:pt idx="5170">
                  <c:v>25.9022991139454</c:v>
                </c:pt>
                <c:pt idx="5171">
                  <c:v>25.902472466490799</c:v>
                </c:pt>
                <c:pt idx="5172">
                  <c:v>25.9026458185051</c:v>
                </c:pt>
                <c:pt idx="5173">
                  <c:v>25.902819169988099</c:v>
                </c:pt>
                <c:pt idx="5174">
                  <c:v>25.9029925209399</c:v>
                </c:pt>
                <c:pt idx="5175">
                  <c:v>25.9031658713604</c:v>
                </c:pt>
                <c:pt idx="5176">
                  <c:v>25.903339221249698</c:v>
                </c:pt>
                <c:pt idx="5177">
                  <c:v>25.903512570607699</c:v>
                </c:pt>
                <c:pt idx="5178">
                  <c:v>25.903685919434398</c:v>
                </c:pt>
                <c:pt idx="5179">
                  <c:v>25.903859267729899</c:v>
                </c:pt>
                <c:pt idx="5180">
                  <c:v>25.904032615494</c:v>
                </c:pt>
                <c:pt idx="5181">
                  <c:v>25.904205962726799</c:v>
                </c:pt>
                <c:pt idx="5182">
                  <c:v>25.9043793094283</c:v>
                </c:pt>
                <c:pt idx="5183">
                  <c:v>25.904552655598401</c:v>
                </c:pt>
                <c:pt idx="5184">
                  <c:v>25.904726001237201</c:v>
                </c:pt>
                <c:pt idx="5185">
                  <c:v>25.904899346344699</c:v>
                </c:pt>
                <c:pt idx="5186">
                  <c:v>25.905072690920701</c:v>
                </c:pt>
                <c:pt idx="5187">
                  <c:v>25.905246034965401</c:v>
                </c:pt>
                <c:pt idx="5188">
                  <c:v>25.905419378478701</c:v>
                </c:pt>
                <c:pt idx="5189">
                  <c:v>25.905592721460501</c:v>
                </c:pt>
                <c:pt idx="5190">
                  <c:v>25.905766063910999</c:v>
                </c:pt>
                <c:pt idx="5191">
                  <c:v>25.905939405830001</c:v>
                </c:pt>
                <c:pt idx="5192">
                  <c:v>25.906112747217598</c:v>
                </c:pt>
                <c:pt idx="5193">
                  <c:v>25.906286088073699</c:v>
                </c:pt>
                <c:pt idx="5194">
                  <c:v>25.9064594283983</c:v>
                </c:pt>
                <c:pt idx="5195">
                  <c:v>25.9066327681915</c:v>
                </c:pt>
                <c:pt idx="5196">
                  <c:v>25.9068061074532</c:v>
                </c:pt>
                <c:pt idx="5197">
                  <c:v>25.906979446183399</c:v>
                </c:pt>
                <c:pt idx="5198">
                  <c:v>25.907152784382099</c:v>
                </c:pt>
                <c:pt idx="5199">
                  <c:v>25.907326122049199</c:v>
                </c:pt>
                <c:pt idx="5200">
                  <c:v>25.907499459184798</c:v>
                </c:pt>
                <c:pt idx="5201">
                  <c:v>25.907672795788901</c:v>
                </c:pt>
                <c:pt idx="5202">
                  <c:v>25.907846131861401</c:v>
                </c:pt>
                <c:pt idx="5203">
                  <c:v>25.908019467402401</c:v>
                </c:pt>
                <c:pt idx="5204">
                  <c:v>25.908192802411801</c:v>
                </c:pt>
                <c:pt idx="5205">
                  <c:v>25.908366136889502</c:v>
                </c:pt>
                <c:pt idx="5206">
                  <c:v>25.908539470835699</c:v>
                </c:pt>
                <c:pt idx="5207">
                  <c:v>25.9087128042503</c:v>
                </c:pt>
                <c:pt idx="5208">
                  <c:v>25.908886137133202</c:v>
                </c:pt>
                <c:pt idx="5209">
                  <c:v>25.9090594694845</c:v>
                </c:pt>
                <c:pt idx="5210">
                  <c:v>25.909232801304199</c:v>
                </c:pt>
                <c:pt idx="5211">
                  <c:v>25.909406132592199</c:v>
                </c:pt>
                <c:pt idx="5212">
                  <c:v>25.9095794633485</c:v>
                </c:pt>
                <c:pt idx="5213">
                  <c:v>25.909752793573201</c:v>
                </c:pt>
                <c:pt idx="5214">
                  <c:v>25.909926123266199</c:v>
                </c:pt>
                <c:pt idx="5215">
                  <c:v>25.910099452427399</c:v>
                </c:pt>
                <c:pt idx="5216">
                  <c:v>25.910272781056999</c:v>
                </c:pt>
                <c:pt idx="5217">
                  <c:v>25.910446109154801</c:v>
                </c:pt>
                <c:pt idx="5218">
                  <c:v>25.9106194367209</c:v>
                </c:pt>
                <c:pt idx="5219">
                  <c:v>25.9107927637552</c:v>
                </c:pt>
                <c:pt idx="5220">
                  <c:v>25.910966090257801</c:v>
                </c:pt>
                <c:pt idx="5221">
                  <c:v>25.9111394162286</c:v>
                </c:pt>
                <c:pt idx="5222">
                  <c:v>25.9113127416677</c:v>
                </c:pt>
                <c:pt idx="5223">
                  <c:v>25.911486066574899</c:v>
                </c:pt>
                <c:pt idx="5224">
                  <c:v>25.911659390950302</c:v>
                </c:pt>
                <c:pt idx="5225">
                  <c:v>25.911832714793999</c:v>
                </c:pt>
                <c:pt idx="5226">
                  <c:v>25.912006038105702</c:v>
                </c:pt>
                <c:pt idx="5227">
                  <c:v>25.912179360885698</c:v>
                </c:pt>
                <c:pt idx="5228">
                  <c:v>25.9123526831338</c:v>
                </c:pt>
                <c:pt idx="5229">
                  <c:v>25.9125260048501</c:v>
                </c:pt>
                <c:pt idx="5230">
                  <c:v>25.912699326034499</c:v>
                </c:pt>
                <c:pt idx="5231">
                  <c:v>25.912872646686999</c:v>
                </c:pt>
                <c:pt idx="5232">
                  <c:v>25.913045966807601</c:v>
                </c:pt>
                <c:pt idx="5233">
                  <c:v>25.913219286396298</c:v>
                </c:pt>
                <c:pt idx="5234">
                  <c:v>25.913392605453101</c:v>
                </c:pt>
                <c:pt idx="5235">
                  <c:v>25.913565923977899</c:v>
                </c:pt>
                <c:pt idx="5236">
                  <c:v>25.913739241970902</c:v>
                </c:pt>
                <c:pt idx="5237">
                  <c:v>25.9139125594319</c:v>
                </c:pt>
                <c:pt idx="5238">
                  <c:v>25.9140858763609</c:v>
                </c:pt>
                <c:pt idx="5239">
                  <c:v>25.9142591927579</c:v>
                </c:pt>
                <c:pt idx="5240">
                  <c:v>25.914432508623001</c:v>
                </c:pt>
                <c:pt idx="5241">
                  <c:v>25.914605823956101</c:v>
                </c:pt>
                <c:pt idx="5242">
                  <c:v>25.914779138757201</c:v>
                </c:pt>
                <c:pt idx="5243">
                  <c:v>25.914952453026299</c:v>
                </c:pt>
                <c:pt idx="5244">
                  <c:v>25.9151257667633</c:v>
                </c:pt>
                <c:pt idx="5245">
                  <c:v>25.9152990799683</c:v>
                </c:pt>
                <c:pt idx="5246">
                  <c:v>25.915472392641298</c:v>
                </c:pt>
                <c:pt idx="5247">
                  <c:v>25.9156457047822</c:v>
                </c:pt>
                <c:pt idx="5248">
                  <c:v>25.915819016391001</c:v>
                </c:pt>
                <c:pt idx="5249">
                  <c:v>25.915992327467801</c:v>
                </c:pt>
                <c:pt idx="5250">
                  <c:v>25.916165638012501</c:v>
                </c:pt>
                <c:pt idx="5251">
                  <c:v>25.916338948025</c:v>
                </c:pt>
                <c:pt idx="5252">
                  <c:v>25.916512257505499</c:v>
                </c:pt>
                <c:pt idx="5253">
                  <c:v>25.916685566453801</c:v>
                </c:pt>
                <c:pt idx="5254">
                  <c:v>25.916858874870002</c:v>
                </c:pt>
                <c:pt idx="5255">
                  <c:v>25.917032182754099</c:v>
                </c:pt>
                <c:pt idx="5256">
                  <c:v>25.917205490105999</c:v>
                </c:pt>
                <c:pt idx="5257">
                  <c:v>25.9173787969257</c:v>
                </c:pt>
                <c:pt idx="5258">
                  <c:v>25.9175521032133</c:v>
                </c:pt>
                <c:pt idx="5259">
                  <c:v>25.9177254089687</c:v>
                </c:pt>
                <c:pt idx="5260">
                  <c:v>25.9178987141919</c:v>
                </c:pt>
                <c:pt idx="5261">
                  <c:v>25.9180720188828</c:v>
                </c:pt>
                <c:pt idx="5262">
                  <c:v>25.918245323041599</c:v>
                </c:pt>
                <c:pt idx="5263">
                  <c:v>25.9184186266681</c:v>
                </c:pt>
                <c:pt idx="5264">
                  <c:v>25.9185919297624</c:v>
                </c:pt>
                <c:pt idx="5265">
                  <c:v>25.9187652323244</c:v>
                </c:pt>
                <c:pt idx="5266">
                  <c:v>25.918938534354201</c:v>
                </c:pt>
                <c:pt idx="5267">
                  <c:v>25.919111835851599</c:v>
                </c:pt>
                <c:pt idx="5268">
                  <c:v>25.9192851368168</c:v>
                </c:pt>
                <c:pt idx="5269">
                  <c:v>25.919458437249698</c:v>
                </c:pt>
                <c:pt idx="5270">
                  <c:v>25.919631737150301</c:v>
                </c:pt>
                <c:pt idx="5271">
                  <c:v>25.9198050365186</c:v>
                </c:pt>
                <c:pt idx="5272">
                  <c:v>25.9199783353546</c:v>
                </c:pt>
                <c:pt idx="5273">
                  <c:v>25.9201516336582</c:v>
                </c:pt>
                <c:pt idx="5274">
                  <c:v>25.920324931429501</c:v>
                </c:pt>
                <c:pt idx="5275">
                  <c:v>25.9204982286684</c:v>
                </c:pt>
                <c:pt idx="5276">
                  <c:v>25.9206715253749</c:v>
                </c:pt>
                <c:pt idx="5277">
                  <c:v>25.9208448215491</c:v>
                </c:pt>
                <c:pt idx="5278">
                  <c:v>25.921018117190801</c:v>
                </c:pt>
                <c:pt idx="5279">
                  <c:v>25.9211914123002</c:v>
                </c:pt>
                <c:pt idx="5280">
                  <c:v>25.9213647068771</c:v>
                </c:pt>
                <c:pt idx="5281">
                  <c:v>25.921538000921601</c:v>
                </c:pt>
                <c:pt idx="5282">
                  <c:v>25.921711294433699</c:v>
                </c:pt>
                <c:pt idx="5283">
                  <c:v>25.921884587413398</c:v>
                </c:pt>
                <c:pt idx="5284">
                  <c:v>25.922057879860599</c:v>
                </c:pt>
                <c:pt idx="5285">
                  <c:v>25.922231171775302</c:v>
                </c:pt>
                <c:pt idx="5286">
                  <c:v>25.922404463157498</c:v>
                </c:pt>
                <c:pt idx="5287">
                  <c:v>25.9225777540073</c:v>
                </c:pt>
                <c:pt idx="5288">
                  <c:v>25.9227510443245</c:v>
                </c:pt>
                <c:pt idx="5289">
                  <c:v>25.9229243341093</c:v>
                </c:pt>
                <c:pt idx="5290">
                  <c:v>25.9230976233615</c:v>
                </c:pt>
                <c:pt idx="5291">
                  <c:v>25.9232709120812</c:v>
                </c:pt>
                <c:pt idx="5292">
                  <c:v>25.9234442002683</c:v>
                </c:pt>
                <c:pt idx="5293">
                  <c:v>25.9236174879229</c:v>
                </c:pt>
                <c:pt idx="5294">
                  <c:v>25.923790775044999</c:v>
                </c:pt>
                <c:pt idx="5295">
                  <c:v>25.9239640616345</c:v>
                </c:pt>
                <c:pt idx="5296">
                  <c:v>25.9241373476913</c:v>
                </c:pt>
                <c:pt idx="5297">
                  <c:v>25.924310633215601</c:v>
                </c:pt>
                <c:pt idx="5298">
                  <c:v>25.924483918207301</c:v>
                </c:pt>
                <c:pt idx="5299">
                  <c:v>25.924657202666399</c:v>
                </c:pt>
                <c:pt idx="5300">
                  <c:v>25.9248304865928</c:v>
                </c:pt>
                <c:pt idx="5301">
                  <c:v>25.925003769986599</c:v>
                </c:pt>
                <c:pt idx="5302">
                  <c:v>25.9251770528478</c:v>
                </c:pt>
                <c:pt idx="5303">
                  <c:v>25.925350335176301</c:v>
                </c:pt>
                <c:pt idx="5304">
                  <c:v>25.9255236169722</c:v>
                </c:pt>
                <c:pt idx="5305">
                  <c:v>25.925696898235302</c:v>
                </c:pt>
                <c:pt idx="5306">
                  <c:v>25.925870178965798</c:v>
                </c:pt>
                <c:pt idx="5307">
                  <c:v>25.926043459163601</c:v>
                </c:pt>
                <c:pt idx="5308">
                  <c:v>25.9262167388287</c:v>
                </c:pt>
                <c:pt idx="5309">
                  <c:v>25.926390017961001</c:v>
                </c:pt>
                <c:pt idx="5310">
                  <c:v>25.926563296560602</c:v>
                </c:pt>
                <c:pt idx="5311">
                  <c:v>25.926736574627501</c:v>
                </c:pt>
                <c:pt idx="5312">
                  <c:v>25.9269098521616</c:v>
                </c:pt>
                <c:pt idx="5313">
                  <c:v>25.927083129163002</c:v>
                </c:pt>
                <c:pt idx="5314">
                  <c:v>25.927256405631599</c:v>
                </c:pt>
                <c:pt idx="5315">
                  <c:v>25.9274296815674</c:v>
                </c:pt>
                <c:pt idx="5316">
                  <c:v>25.9276029569704</c:v>
                </c:pt>
                <c:pt idx="5317">
                  <c:v>25.927776231840699</c:v>
                </c:pt>
                <c:pt idx="5318">
                  <c:v>25.927949506178098</c:v>
                </c:pt>
                <c:pt idx="5319">
                  <c:v>25.928122779982601</c:v>
                </c:pt>
                <c:pt idx="5320">
                  <c:v>25.9282960532544</c:v>
                </c:pt>
                <c:pt idx="5321">
                  <c:v>25.928469325993301</c:v>
                </c:pt>
                <c:pt idx="5322">
                  <c:v>25.928642598199399</c:v>
                </c:pt>
                <c:pt idx="5323">
                  <c:v>25.928815869872501</c:v>
                </c:pt>
                <c:pt idx="5324">
                  <c:v>25.928989141012799</c:v>
                </c:pt>
                <c:pt idx="5325">
                  <c:v>25.9291624116203</c:v>
                </c:pt>
                <c:pt idx="5326">
                  <c:v>25.929335681694798</c:v>
                </c:pt>
                <c:pt idx="5327">
                  <c:v>25.9295089512364</c:v>
                </c:pt>
                <c:pt idx="5328">
                  <c:v>25.929682220245098</c:v>
                </c:pt>
                <c:pt idx="5329">
                  <c:v>25.9298554887209</c:v>
                </c:pt>
                <c:pt idx="5330">
                  <c:v>25.930028756663798</c:v>
                </c:pt>
                <c:pt idx="5331">
                  <c:v>25.930202024073701</c:v>
                </c:pt>
                <c:pt idx="5332">
                  <c:v>25.9303752909506</c:v>
                </c:pt>
                <c:pt idx="5333">
                  <c:v>25.9305485572946</c:v>
                </c:pt>
                <c:pt idx="5334">
                  <c:v>25.9307218231056</c:v>
                </c:pt>
                <c:pt idx="5335">
                  <c:v>25.9308950883836</c:v>
                </c:pt>
                <c:pt idx="5336">
                  <c:v>25.931068353128602</c:v>
                </c:pt>
                <c:pt idx="5337">
                  <c:v>25.9312416173406</c:v>
                </c:pt>
                <c:pt idx="5338">
                  <c:v>25.931414881019599</c:v>
                </c:pt>
                <c:pt idx="5339">
                  <c:v>25.931588144165499</c:v>
                </c:pt>
                <c:pt idx="5340">
                  <c:v>25.931761406778399</c:v>
                </c:pt>
                <c:pt idx="5341">
                  <c:v>25.9319346688583</c:v>
                </c:pt>
                <c:pt idx="5342">
                  <c:v>25.932107930405099</c:v>
                </c:pt>
                <c:pt idx="5343">
                  <c:v>25.932281191418799</c:v>
                </c:pt>
                <c:pt idx="5344">
                  <c:v>25.932454451899499</c:v>
                </c:pt>
                <c:pt idx="5345">
                  <c:v>25.9326277118471</c:v>
                </c:pt>
                <c:pt idx="5346">
                  <c:v>25.9328009712615</c:v>
                </c:pt>
                <c:pt idx="5347">
                  <c:v>25.9329742301429</c:v>
                </c:pt>
                <c:pt idx="5348">
                  <c:v>25.933147488491102</c:v>
                </c:pt>
                <c:pt idx="5349">
                  <c:v>25.933320746306201</c:v>
                </c:pt>
                <c:pt idx="5350">
                  <c:v>25.933494003588201</c:v>
                </c:pt>
                <c:pt idx="5351">
                  <c:v>25.933667260337</c:v>
                </c:pt>
                <c:pt idx="5352">
                  <c:v>25.9338405165526</c:v>
                </c:pt>
                <c:pt idx="5353">
                  <c:v>25.934013772235101</c:v>
                </c:pt>
                <c:pt idx="5354">
                  <c:v>25.9341870273844</c:v>
                </c:pt>
                <c:pt idx="5355">
                  <c:v>25.934360282000501</c:v>
                </c:pt>
                <c:pt idx="5356">
                  <c:v>25.9345335360834</c:v>
                </c:pt>
                <c:pt idx="5357">
                  <c:v>25.9347067896331</c:v>
                </c:pt>
                <c:pt idx="5358">
                  <c:v>25.934880042649599</c:v>
                </c:pt>
                <c:pt idx="5359">
                  <c:v>25.935053295132899</c:v>
                </c:pt>
                <c:pt idx="5360">
                  <c:v>25.935226547082902</c:v>
                </c:pt>
                <c:pt idx="5361">
                  <c:v>25.935399798499599</c:v>
                </c:pt>
                <c:pt idx="5362">
                  <c:v>25.935573049383098</c:v>
                </c:pt>
                <c:pt idx="5363">
                  <c:v>25.935746299733299</c:v>
                </c:pt>
                <c:pt idx="5364">
                  <c:v>25.935919549550299</c:v>
                </c:pt>
                <c:pt idx="5365">
                  <c:v>25.936092798833901</c:v>
                </c:pt>
                <c:pt idx="5366">
                  <c:v>25.936266047584201</c:v>
                </c:pt>
                <c:pt idx="5367">
                  <c:v>25.9364392958013</c:v>
                </c:pt>
                <c:pt idx="5368">
                  <c:v>25.936612543485001</c:v>
                </c:pt>
                <c:pt idx="5369">
                  <c:v>25.936785790635401</c:v>
                </c:pt>
                <c:pt idx="5370">
                  <c:v>25.9369590372524</c:v>
                </c:pt>
                <c:pt idx="5371">
                  <c:v>25.937132283336101</c:v>
                </c:pt>
                <c:pt idx="5372">
                  <c:v>25.937305528886402</c:v>
                </c:pt>
                <c:pt idx="5373">
                  <c:v>25.937478773903401</c:v>
                </c:pt>
                <c:pt idx="5374">
                  <c:v>25.937652018386899</c:v>
                </c:pt>
                <c:pt idx="5375">
                  <c:v>25.9378252623371</c:v>
                </c:pt>
                <c:pt idx="5376">
                  <c:v>25.9379985057539</c:v>
                </c:pt>
                <c:pt idx="5377">
                  <c:v>25.938171748637298</c:v>
                </c:pt>
                <c:pt idx="5378">
                  <c:v>25.938344990987201</c:v>
                </c:pt>
                <c:pt idx="5379">
                  <c:v>25.938518232803698</c:v>
                </c:pt>
                <c:pt idx="5380">
                  <c:v>25.938691474086799</c:v>
                </c:pt>
                <c:pt idx="5381">
                  <c:v>25.938864714836399</c:v>
                </c:pt>
                <c:pt idx="5382">
                  <c:v>25.939037955052601</c:v>
                </c:pt>
                <c:pt idx="5383">
                  <c:v>25.9392111947353</c:v>
                </c:pt>
                <c:pt idx="5384">
                  <c:v>25.939384433884499</c:v>
                </c:pt>
                <c:pt idx="5385">
                  <c:v>25.9395576725003</c:v>
                </c:pt>
                <c:pt idx="5386">
                  <c:v>25.939730910582501</c:v>
                </c:pt>
                <c:pt idx="5387">
                  <c:v>25.939904148131198</c:v>
                </c:pt>
                <c:pt idx="5388">
                  <c:v>25.940077385146399</c:v>
                </c:pt>
                <c:pt idx="5389">
                  <c:v>25.940250621628099</c:v>
                </c:pt>
                <c:pt idx="5390">
                  <c:v>25.940423857576199</c:v>
                </c:pt>
                <c:pt idx="5391">
                  <c:v>25.940597092990799</c:v>
                </c:pt>
                <c:pt idx="5392">
                  <c:v>25.9407703278718</c:v>
                </c:pt>
                <c:pt idx="5393">
                  <c:v>25.9409435622192</c:v>
                </c:pt>
                <c:pt idx="5394">
                  <c:v>25.9411167960331</c:v>
                </c:pt>
                <c:pt idx="5395">
                  <c:v>25.9412900293134</c:v>
                </c:pt>
                <c:pt idx="5396">
                  <c:v>25.9414632620601</c:v>
                </c:pt>
                <c:pt idx="5397">
                  <c:v>25.941636494273201</c:v>
                </c:pt>
                <c:pt idx="5398">
                  <c:v>25.941809725952599</c:v>
                </c:pt>
                <c:pt idx="5399">
                  <c:v>25.941982957098499</c:v>
                </c:pt>
                <c:pt idx="5400">
                  <c:v>25.942156187710701</c:v>
                </c:pt>
                <c:pt idx="5401">
                  <c:v>25.9423294177892</c:v>
                </c:pt>
                <c:pt idx="5402">
                  <c:v>25.942502647334098</c:v>
                </c:pt>
                <c:pt idx="5403">
                  <c:v>25.942675876345401</c:v>
                </c:pt>
                <c:pt idx="5404">
                  <c:v>25.942849104822901</c:v>
                </c:pt>
                <c:pt idx="5405">
                  <c:v>25.943022332766802</c:v>
                </c:pt>
                <c:pt idx="5406">
                  <c:v>25.943195560176999</c:v>
                </c:pt>
                <c:pt idx="5407">
                  <c:v>25.943368787053402</c:v>
                </c:pt>
                <c:pt idx="5408">
                  <c:v>25.9435420133962</c:v>
                </c:pt>
                <c:pt idx="5409">
                  <c:v>25.943715239205201</c:v>
                </c:pt>
                <c:pt idx="5410">
                  <c:v>25.943888464480501</c:v>
                </c:pt>
                <c:pt idx="5411">
                  <c:v>25.944061689222099</c:v>
                </c:pt>
                <c:pt idx="5412">
                  <c:v>25.944234913429899</c:v>
                </c:pt>
                <c:pt idx="5413">
                  <c:v>25.944408137103899</c:v>
                </c:pt>
                <c:pt idx="5414">
                  <c:v>25.9445813602442</c:v>
                </c:pt>
                <c:pt idx="5415">
                  <c:v>25.944754582850699</c:v>
                </c:pt>
                <c:pt idx="5416">
                  <c:v>25.944927804923399</c:v>
                </c:pt>
                <c:pt idx="5417">
                  <c:v>25.945101026462201</c:v>
                </c:pt>
                <c:pt idx="5418">
                  <c:v>25.945274247467299</c:v>
                </c:pt>
                <c:pt idx="5419">
                  <c:v>25.9454474679386</c:v>
                </c:pt>
                <c:pt idx="5420">
                  <c:v>25.945620687876001</c:v>
                </c:pt>
                <c:pt idx="5421">
                  <c:v>25.945793907279601</c:v>
                </c:pt>
                <c:pt idx="5422">
                  <c:v>25.945967126149299</c:v>
                </c:pt>
                <c:pt idx="5423">
                  <c:v>25.946140344485201</c:v>
                </c:pt>
                <c:pt idx="5424">
                  <c:v>25.946313562287202</c:v>
                </c:pt>
                <c:pt idx="5425">
                  <c:v>25.9464867795554</c:v>
                </c:pt>
                <c:pt idx="5426">
                  <c:v>25.946659996289601</c:v>
                </c:pt>
                <c:pt idx="5427">
                  <c:v>25.946833212489999</c:v>
                </c:pt>
                <c:pt idx="5428">
                  <c:v>25.947006428156399</c:v>
                </c:pt>
                <c:pt idx="5429">
                  <c:v>25.947179643288901</c:v>
                </c:pt>
                <c:pt idx="5430">
                  <c:v>25.947352857887498</c:v>
                </c:pt>
                <c:pt idx="5431">
                  <c:v>25.947526071952201</c:v>
                </c:pt>
                <c:pt idx="5432">
                  <c:v>25.947699285482901</c:v>
                </c:pt>
                <c:pt idx="5433">
                  <c:v>25.9478724984797</c:v>
                </c:pt>
                <c:pt idx="5434">
                  <c:v>25.948045710942498</c:v>
                </c:pt>
                <c:pt idx="5435">
                  <c:v>25.948218922871298</c:v>
                </c:pt>
                <c:pt idx="5436">
                  <c:v>25.9483921342662</c:v>
                </c:pt>
                <c:pt idx="5437">
                  <c:v>25.948565345127101</c:v>
                </c:pt>
                <c:pt idx="5438">
                  <c:v>25.9487385554539</c:v>
                </c:pt>
                <c:pt idx="5439">
                  <c:v>25.948911765246802</c:v>
                </c:pt>
                <c:pt idx="5440">
                  <c:v>25.949084974505599</c:v>
                </c:pt>
                <c:pt idx="5441">
                  <c:v>25.949258183230398</c:v>
                </c:pt>
                <c:pt idx="5442">
                  <c:v>25.949431391421101</c:v>
                </c:pt>
                <c:pt idx="5443">
                  <c:v>25.949604599077801</c:v>
                </c:pt>
                <c:pt idx="5444">
                  <c:v>25.949777806200501</c:v>
                </c:pt>
                <c:pt idx="5445">
                  <c:v>25.9499510127891</c:v>
                </c:pt>
                <c:pt idx="5446">
                  <c:v>25.950124218843602</c:v>
                </c:pt>
                <c:pt idx="5447">
                  <c:v>25.950297424363999</c:v>
                </c:pt>
                <c:pt idx="5448">
                  <c:v>25.950470629350299</c:v>
                </c:pt>
                <c:pt idx="5449">
                  <c:v>25.950643833802499</c:v>
                </c:pt>
                <c:pt idx="5450">
                  <c:v>25.950817037720601</c:v>
                </c:pt>
                <c:pt idx="5451">
                  <c:v>25.950990241104599</c:v>
                </c:pt>
                <c:pt idx="5452">
                  <c:v>25.951163443954499</c:v>
                </c:pt>
                <c:pt idx="5453">
                  <c:v>25.9513366462702</c:v>
                </c:pt>
                <c:pt idx="5454">
                  <c:v>25.9515098480517</c:v>
                </c:pt>
                <c:pt idx="5455">
                  <c:v>25.951683049299099</c:v>
                </c:pt>
                <c:pt idx="5456">
                  <c:v>25.951856250012298</c:v>
                </c:pt>
                <c:pt idx="5457">
                  <c:v>25.9520294501914</c:v>
                </c:pt>
                <c:pt idx="5458">
                  <c:v>25.952202649836199</c:v>
                </c:pt>
                <c:pt idx="5459">
                  <c:v>25.9523758489469</c:v>
                </c:pt>
                <c:pt idx="5460">
                  <c:v>25.952549047523298</c:v>
                </c:pt>
                <c:pt idx="5461">
                  <c:v>25.952722245565599</c:v>
                </c:pt>
                <c:pt idx="5462">
                  <c:v>25.952895443073601</c:v>
                </c:pt>
                <c:pt idx="5463">
                  <c:v>25.953068640047299</c:v>
                </c:pt>
                <c:pt idx="5464">
                  <c:v>25.9532418364869</c:v>
                </c:pt>
                <c:pt idx="5465">
                  <c:v>25.953415032392101</c:v>
                </c:pt>
                <c:pt idx="5466">
                  <c:v>25.953588227763099</c:v>
                </c:pt>
                <c:pt idx="5467">
                  <c:v>25.9537614225999</c:v>
                </c:pt>
                <c:pt idx="5468">
                  <c:v>25.953934616902298</c:v>
                </c:pt>
                <c:pt idx="5469">
                  <c:v>25.9541078106705</c:v>
                </c:pt>
                <c:pt idx="5470">
                  <c:v>25.954281003904299</c:v>
                </c:pt>
                <c:pt idx="5471">
                  <c:v>25.954454196603901</c:v>
                </c:pt>
                <c:pt idx="5472">
                  <c:v>25.954627388769101</c:v>
                </c:pt>
                <c:pt idx="5473">
                  <c:v>25.954800580400001</c:v>
                </c:pt>
                <c:pt idx="5474">
                  <c:v>25.954973771496601</c:v>
                </c:pt>
                <c:pt idx="5475">
                  <c:v>25.955146962058802</c:v>
                </c:pt>
                <c:pt idx="5476">
                  <c:v>25.9553201520866</c:v>
                </c:pt>
                <c:pt idx="5477">
                  <c:v>25.955493341580102</c:v>
                </c:pt>
                <c:pt idx="5478">
                  <c:v>25.9556665305393</c:v>
                </c:pt>
                <c:pt idx="5479">
                  <c:v>25.955839718964</c:v>
                </c:pt>
                <c:pt idx="5480">
                  <c:v>25.956012906854401</c:v>
                </c:pt>
                <c:pt idx="5481">
                  <c:v>25.956186094210299</c:v>
                </c:pt>
                <c:pt idx="5482">
                  <c:v>25.956359281031801</c:v>
                </c:pt>
                <c:pt idx="5483">
                  <c:v>25.956532467318901</c:v>
                </c:pt>
                <c:pt idx="5484">
                  <c:v>25.956705653071602</c:v>
                </c:pt>
                <c:pt idx="5485">
                  <c:v>25.956878838289899</c:v>
                </c:pt>
                <c:pt idx="5486">
                  <c:v>25.957052022973699</c:v>
                </c:pt>
                <c:pt idx="5487">
                  <c:v>25.957225207122999</c:v>
                </c:pt>
                <c:pt idx="5488">
                  <c:v>25.9573983907379</c:v>
                </c:pt>
                <c:pt idx="5489">
                  <c:v>25.957571573818299</c:v>
                </c:pt>
                <c:pt idx="5490">
                  <c:v>25.9577447563642</c:v>
                </c:pt>
                <c:pt idx="5491">
                  <c:v>25.957917938375701</c:v>
                </c:pt>
                <c:pt idx="5492">
                  <c:v>25.9580911198526</c:v>
                </c:pt>
                <c:pt idx="5493">
                  <c:v>25.958264300795001</c:v>
                </c:pt>
                <c:pt idx="5494">
                  <c:v>25.9584374812029</c:v>
                </c:pt>
                <c:pt idx="5495">
                  <c:v>25.9586106610763</c:v>
                </c:pt>
                <c:pt idx="5496">
                  <c:v>25.958783840415101</c:v>
                </c:pt>
                <c:pt idx="5497">
                  <c:v>25.958957019219401</c:v>
                </c:pt>
                <c:pt idx="5498">
                  <c:v>25.959130197489099</c:v>
                </c:pt>
                <c:pt idx="5499">
                  <c:v>25.959303375224302</c:v>
                </c:pt>
                <c:pt idx="5500">
                  <c:v>25.959476552424899</c:v>
                </c:pt>
                <c:pt idx="5501">
                  <c:v>25.959649729090899</c:v>
                </c:pt>
                <c:pt idx="5502">
                  <c:v>25.9598229052223</c:v>
                </c:pt>
                <c:pt idx="5503">
                  <c:v>25.959996080819099</c:v>
                </c:pt>
                <c:pt idx="5504">
                  <c:v>25.960169255881301</c:v>
                </c:pt>
                <c:pt idx="5505">
                  <c:v>25.9603424304089</c:v>
                </c:pt>
                <c:pt idx="5506">
                  <c:v>25.960515604401799</c:v>
                </c:pt>
                <c:pt idx="5507">
                  <c:v>25.960688777860199</c:v>
                </c:pt>
                <c:pt idx="5508">
                  <c:v>25.960861950783801</c:v>
                </c:pt>
                <c:pt idx="5509">
                  <c:v>25.961035123172799</c:v>
                </c:pt>
                <c:pt idx="5510">
                  <c:v>25.961208295027198</c:v>
                </c:pt>
                <c:pt idx="5511">
                  <c:v>25.9613814663469</c:v>
                </c:pt>
                <c:pt idx="5512">
                  <c:v>25.961554637131901</c:v>
                </c:pt>
                <c:pt idx="5513">
                  <c:v>25.9617278073822</c:v>
                </c:pt>
                <c:pt idx="5514">
                  <c:v>25.961900977097802</c:v>
                </c:pt>
                <c:pt idx="5515">
                  <c:v>25.962074146278699</c:v>
                </c:pt>
                <c:pt idx="5516">
                  <c:v>25.962247314924898</c:v>
                </c:pt>
                <c:pt idx="5517">
                  <c:v>25.962420483036301</c:v>
                </c:pt>
                <c:pt idx="5518">
                  <c:v>25.962593650613101</c:v>
                </c:pt>
                <c:pt idx="5519">
                  <c:v>25.962766817655002</c:v>
                </c:pt>
                <c:pt idx="5520">
                  <c:v>25.962939984162301</c:v>
                </c:pt>
                <c:pt idx="5521">
                  <c:v>25.963113150134699</c:v>
                </c:pt>
                <c:pt idx="5522">
                  <c:v>25.9632863155724</c:v>
                </c:pt>
                <c:pt idx="5523">
                  <c:v>25.963459480475301</c:v>
                </c:pt>
                <c:pt idx="5524">
                  <c:v>25.9636326448434</c:v>
                </c:pt>
                <c:pt idx="5525">
                  <c:v>25.963805808676799</c:v>
                </c:pt>
                <c:pt idx="5526">
                  <c:v>25.963978971975301</c:v>
                </c:pt>
                <c:pt idx="5527">
                  <c:v>25.964152134738999</c:v>
                </c:pt>
                <c:pt idx="5528">
                  <c:v>25.9643252969679</c:v>
                </c:pt>
                <c:pt idx="5529">
                  <c:v>25.9644984586619</c:v>
                </c:pt>
                <c:pt idx="5530">
                  <c:v>25.9646716198211</c:v>
                </c:pt>
                <c:pt idx="5531">
                  <c:v>25.9648447804455</c:v>
                </c:pt>
                <c:pt idx="5532">
                  <c:v>25.965017940534999</c:v>
                </c:pt>
                <c:pt idx="5533">
                  <c:v>25.965191100089601</c:v>
                </c:pt>
                <c:pt idx="5534">
                  <c:v>25.9653642591093</c:v>
                </c:pt>
                <c:pt idx="5535">
                  <c:v>25.965537417594199</c:v>
                </c:pt>
                <c:pt idx="5536">
                  <c:v>25.9657105755442</c:v>
                </c:pt>
                <c:pt idx="5537">
                  <c:v>25.965883732959298</c:v>
                </c:pt>
                <c:pt idx="5538">
                  <c:v>25.9660568898394</c:v>
                </c:pt>
                <c:pt idx="5539">
                  <c:v>25.966230046184599</c:v>
                </c:pt>
                <c:pt idx="5540">
                  <c:v>25.966403201995</c:v>
                </c:pt>
                <c:pt idx="5541">
                  <c:v>25.966576357270299</c:v>
                </c:pt>
                <c:pt idx="5542">
                  <c:v>25.966749512010701</c:v>
                </c:pt>
                <c:pt idx="5543">
                  <c:v>25.966922666216199</c:v>
                </c:pt>
                <c:pt idx="5544">
                  <c:v>25.967095819886701</c:v>
                </c:pt>
                <c:pt idx="5545">
                  <c:v>25.9672689730222</c:v>
                </c:pt>
                <c:pt idx="5546">
                  <c:v>25.967442125622799</c:v>
                </c:pt>
                <c:pt idx="5547">
                  <c:v>25.967615277688399</c:v>
                </c:pt>
                <c:pt idx="5548">
                  <c:v>25.967788429218899</c:v>
                </c:pt>
                <c:pt idx="5549">
                  <c:v>25.967961580214499</c:v>
                </c:pt>
                <c:pt idx="5550">
                  <c:v>25.968134730675001</c:v>
                </c:pt>
                <c:pt idx="5551">
                  <c:v>25.968307880600499</c:v>
                </c:pt>
                <c:pt idx="5552">
                  <c:v>25.968481029991</c:v>
                </c:pt>
                <c:pt idx="5553">
                  <c:v>25.9686541788464</c:v>
                </c:pt>
                <c:pt idx="5554">
                  <c:v>25.9688273271668</c:v>
                </c:pt>
                <c:pt idx="5555">
                  <c:v>25.9690004749521</c:v>
                </c:pt>
                <c:pt idx="5556">
                  <c:v>25.969173622202401</c:v>
                </c:pt>
                <c:pt idx="5557">
                  <c:v>25.9693467689176</c:v>
                </c:pt>
                <c:pt idx="5558">
                  <c:v>25.969519915097599</c:v>
                </c:pt>
                <c:pt idx="5559">
                  <c:v>25.9696930607426</c:v>
                </c:pt>
                <c:pt idx="5560">
                  <c:v>25.969866205852501</c:v>
                </c:pt>
                <c:pt idx="5561">
                  <c:v>25.970039350427299</c:v>
                </c:pt>
                <c:pt idx="5562">
                  <c:v>25.970212494466999</c:v>
                </c:pt>
                <c:pt idx="5563">
                  <c:v>25.9703856379715</c:v>
                </c:pt>
                <c:pt idx="5564">
                  <c:v>25.970558780940902</c:v>
                </c:pt>
                <c:pt idx="5565">
                  <c:v>25.970731923375201</c:v>
                </c:pt>
                <c:pt idx="5566">
                  <c:v>25.970905065274302</c:v>
                </c:pt>
                <c:pt idx="5567">
                  <c:v>25.9710782066382</c:v>
                </c:pt>
                <c:pt idx="5568">
                  <c:v>25.971251347467</c:v>
                </c:pt>
                <c:pt idx="5569">
                  <c:v>25.971424487760501</c:v>
                </c:pt>
                <c:pt idx="5570">
                  <c:v>25.9715976275189</c:v>
                </c:pt>
                <c:pt idx="5571">
                  <c:v>25.9717707667421</c:v>
                </c:pt>
                <c:pt idx="5572">
                  <c:v>25.971943905430098</c:v>
                </c:pt>
                <c:pt idx="5573">
                  <c:v>25.972117043582902</c:v>
                </c:pt>
                <c:pt idx="5574">
                  <c:v>25.972290181200499</c:v>
                </c:pt>
                <c:pt idx="5575">
                  <c:v>25.972463318282799</c:v>
                </c:pt>
                <c:pt idx="5576">
                  <c:v>25.9726364548299</c:v>
                </c:pt>
                <c:pt idx="5577">
                  <c:v>25.972809590841699</c:v>
                </c:pt>
                <c:pt idx="5578">
                  <c:v>25.9729827263183</c:v>
                </c:pt>
                <c:pt idx="5579">
                  <c:v>25.973155861259599</c:v>
                </c:pt>
                <c:pt idx="5580">
                  <c:v>25.9733289956656</c:v>
                </c:pt>
                <c:pt idx="5581">
                  <c:v>25.973502129536399</c:v>
                </c:pt>
                <c:pt idx="5582">
                  <c:v>25.9736752628719</c:v>
                </c:pt>
                <c:pt idx="5583">
                  <c:v>25.973848395672</c:v>
                </c:pt>
                <c:pt idx="5584">
                  <c:v>25.974021527936898</c:v>
                </c:pt>
                <c:pt idx="5585">
                  <c:v>25.974194659666399</c:v>
                </c:pt>
                <c:pt idx="5586">
                  <c:v>25.974367790860601</c:v>
                </c:pt>
                <c:pt idx="5587">
                  <c:v>25.974540921519498</c:v>
                </c:pt>
                <c:pt idx="5588">
                  <c:v>25.974714051643101</c:v>
                </c:pt>
                <c:pt idx="5589">
                  <c:v>25.974887181231299</c:v>
                </c:pt>
                <c:pt idx="5590">
                  <c:v>25.9750603102841</c:v>
                </c:pt>
                <c:pt idx="5591">
                  <c:v>25.975233438801599</c:v>
                </c:pt>
                <c:pt idx="5592">
                  <c:v>25.9754065667837</c:v>
                </c:pt>
                <c:pt idx="5593">
                  <c:v>25.975579694230401</c:v>
                </c:pt>
                <c:pt idx="5594">
                  <c:v>25.9757528211417</c:v>
                </c:pt>
                <c:pt idx="5595">
                  <c:v>25.975925947517599</c:v>
                </c:pt>
                <c:pt idx="5596">
                  <c:v>25.9760990733581</c:v>
                </c:pt>
                <c:pt idx="5597">
                  <c:v>25.976272198663199</c:v>
                </c:pt>
                <c:pt idx="5598">
                  <c:v>25.976445323432898</c:v>
                </c:pt>
                <c:pt idx="5599">
                  <c:v>25.9766184476671</c:v>
                </c:pt>
                <c:pt idx="5600">
                  <c:v>25.976791571365901</c:v>
                </c:pt>
                <c:pt idx="5601">
                  <c:v>25.9769646945293</c:v>
                </c:pt>
                <c:pt idx="5602">
                  <c:v>25.9771378171572</c:v>
                </c:pt>
                <c:pt idx="5603">
                  <c:v>25.977310939249602</c:v>
                </c:pt>
                <c:pt idx="5604">
                  <c:v>25.9774840608065</c:v>
                </c:pt>
                <c:pt idx="5605">
                  <c:v>25.977657181828</c:v>
                </c:pt>
                <c:pt idx="5606">
                  <c:v>25.977830302313901</c:v>
                </c:pt>
                <c:pt idx="5607">
                  <c:v>25.978003422264401</c:v>
                </c:pt>
                <c:pt idx="5608">
                  <c:v>25.978176541679399</c:v>
                </c:pt>
                <c:pt idx="5609">
                  <c:v>25.978349660558798</c:v>
                </c:pt>
                <c:pt idx="5610">
                  <c:v>25.9785227789027</c:v>
                </c:pt>
                <c:pt idx="5611">
                  <c:v>25.978695896711098</c:v>
                </c:pt>
                <c:pt idx="5612">
                  <c:v>25.9788690139839</c:v>
                </c:pt>
                <c:pt idx="5613">
                  <c:v>25.979042130721201</c:v>
                </c:pt>
                <c:pt idx="5614">
                  <c:v>25.979215246923001</c:v>
                </c:pt>
                <c:pt idx="5615">
                  <c:v>25.979388362589098</c:v>
                </c:pt>
                <c:pt idx="5616">
                  <c:v>25.979561477719699</c:v>
                </c:pt>
                <c:pt idx="5617">
                  <c:v>25.979734592314699</c:v>
                </c:pt>
                <c:pt idx="5618">
                  <c:v>25.9799077063741</c:v>
                </c:pt>
                <c:pt idx="5619">
                  <c:v>25.980080819897999</c:v>
                </c:pt>
                <c:pt idx="5620">
                  <c:v>25.9802539328862</c:v>
                </c:pt>
                <c:pt idx="5621">
                  <c:v>25.9804270453388</c:v>
                </c:pt>
                <c:pt idx="5622">
                  <c:v>25.980600157255701</c:v>
                </c:pt>
                <c:pt idx="5623">
                  <c:v>25.980773268637101</c:v>
                </c:pt>
                <c:pt idx="5624">
                  <c:v>25.980946379482798</c:v>
                </c:pt>
                <c:pt idx="5625">
                  <c:v>25.9811194897928</c:v>
                </c:pt>
                <c:pt idx="5626">
                  <c:v>25.981292599567201</c:v>
                </c:pt>
                <c:pt idx="5627">
                  <c:v>25.981465708805899</c:v>
                </c:pt>
                <c:pt idx="5628">
                  <c:v>25.981638817509001</c:v>
                </c:pt>
                <c:pt idx="5629">
                  <c:v>25.9818119256764</c:v>
                </c:pt>
                <c:pt idx="5630">
                  <c:v>25.981985033308</c:v>
                </c:pt>
                <c:pt idx="5631">
                  <c:v>25.982158140404</c:v>
                </c:pt>
                <c:pt idx="5632">
                  <c:v>25.9823312469643</c:v>
                </c:pt>
                <c:pt idx="5633">
                  <c:v>25.982504352988901</c:v>
                </c:pt>
                <c:pt idx="5634">
                  <c:v>25.982677458477699</c:v>
                </c:pt>
                <c:pt idx="5635">
                  <c:v>25.982850563430802</c:v>
                </c:pt>
                <c:pt idx="5636">
                  <c:v>25.983023667848201</c:v>
                </c:pt>
                <c:pt idx="5637">
                  <c:v>25.983196771729801</c:v>
                </c:pt>
                <c:pt idx="5638">
                  <c:v>25.983369875075699</c:v>
                </c:pt>
                <c:pt idx="5639">
                  <c:v>25.983542977885801</c:v>
                </c:pt>
                <c:pt idx="5640">
                  <c:v>25.9837160801601</c:v>
                </c:pt>
                <c:pt idx="5641">
                  <c:v>25.9838891818987</c:v>
                </c:pt>
                <c:pt idx="5642">
                  <c:v>25.984062283101501</c:v>
                </c:pt>
                <c:pt idx="5643">
                  <c:v>25.9842353837684</c:v>
                </c:pt>
                <c:pt idx="5644">
                  <c:v>25.9844084838996</c:v>
                </c:pt>
                <c:pt idx="5645">
                  <c:v>25.984581583495</c:v>
                </c:pt>
                <c:pt idx="5646">
                  <c:v>25.984754682554499</c:v>
                </c:pt>
                <c:pt idx="5647">
                  <c:v>25.984927781078198</c:v>
                </c:pt>
                <c:pt idx="5648">
                  <c:v>25.985100879066099</c:v>
                </c:pt>
                <c:pt idx="5649">
                  <c:v>25.985273976518201</c:v>
                </c:pt>
                <c:pt idx="5650">
                  <c:v>25.985447073434301</c:v>
                </c:pt>
                <c:pt idx="5651">
                  <c:v>25.985620169814698</c:v>
                </c:pt>
                <c:pt idx="5652">
                  <c:v>25.985793265659101</c:v>
                </c:pt>
                <c:pt idx="5653">
                  <c:v>25.985966360967701</c:v>
                </c:pt>
                <c:pt idx="5654">
                  <c:v>25.9861394557404</c:v>
                </c:pt>
                <c:pt idx="5655">
                  <c:v>25.9863125499772</c:v>
                </c:pt>
                <c:pt idx="5656">
                  <c:v>25.986485643678101</c:v>
                </c:pt>
                <c:pt idx="5657">
                  <c:v>25.986658736843101</c:v>
                </c:pt>
                <c:pt idx="5658">
                  <c:v>25.986831829472202</c:v>
                </c:pt>
                <c:pt idx="5659">
                  <c:v>25.987004921565401</c:v>
                </c:pt>
                <c:pt idx="5660">
                  <c:v>25.987178013122598</c:v>
                </c:pt>
                <c:pt idx="5661">
                  <c:v>25.987351104143901</c:v>
                </c:pt>
                <c:pt idx="5662">
                  <c:v>25.987524194629199</c:v>
                </c:pt>
                <c:pt idx="5663">
                  <c:v>25.987697284578601</c:v>
                </c:pt>
                <c:pt idx="5664">
                  <c:v>25.987870373992099</c:v>
                </c:pt>
                <c:pt idx="5665">
                  <c:v>25.988043462869499</c:v>
                </c:pt>
                <c:pt idx="5666">
                  <c:v>25.988216551211</c:v>
                </c:pt>
                <c:pt idx="5667">
                  <c:v>25.9883896390165</c:v>
                </c:pt>
                <c:pt idx="5668">
                  <c:v>25.988562726285998</c:v>
                </c:pt>
                <c:pt idx="5669">
                  <c:v>25.988735813019499</c:v>
                </c:pt>
                <c:pt idx="5670">
                  <c:v>25.988908899216899</c:v>
                </c:pt>
                <c:pt idx="5671">
                  <c:v>25.9890819848784</c:v>
                </c:pt>
                <c:pt idx="5672">
                  <c:v>25.9892550700038</c:v>
                </c:pt>
                <c:pt idx="5673">
                  <c:v>25.989428154593199</c:v>
                </c:pt>
                <c:pt idx="5674">
                  <c:v>25.9896012386466</c:v>
                </c:pt>
                <c:pt idx="5675">
                  <c:v>25.9897743221639</c:v>
                </c:pt>
                <c:pt idx="5676">
                  <c:v>25.989947405145099</c:v>
                </c:pt>
                <c:pt idx="5677">
                  <c:v>25.9901204875903</c:v>
                </c:pt>
                <c:pt idx="5678">
                  <c:v>25.9902935694994</c:v>
                </c:pt>
                <c:pt idx="5679">
                  <c:v>25.990466650872499</c:v>
                </c:pt>
                <c:pt idx="5680">
                  <c:v>25.9906397317094</c:v>
                </c:pt>
                <c:pt idx="5681">
                  <c:v>25.990812812010201</c:v>
                </c:pt>
                <c:pt idx="5682">
                  <c:v>25.990985891775001</c:v>
                </c:pt>
                <c:pt idx="5683">
                  <c:v>25.9911589710036</c:v>
                </c:pt>
                <c:pt idx="5684">
                  <c:v>25.991332049696101</c:v>
                </c:pt>
                <c:pt idx="5685">
                  <c:v>25.991505127852498</c:v>
                </c:pt>
                <c:pt idx="5686">
                  <c:v>25.991678205472699</c:v>
                </c:pt>
                <c:pt idx="5687">
                  <c:v>25.991851282556802</c:v>
                </c:pt>
                <c:pt idx="5688">
                  <c:v>25.9920243591047</c:v>
                </c:pt>
                <c:pt idx="5689">
                  <c:v>25.992197435116498</c:v>
                </c:pt>
                <c:pt idx="5690">
                  <c:v>25.992370510592099</c:v>
                </c:pt>
                <c:pt idx="5691">
                  <c:v>25.9925435855315</c:v>
                </c:pt>
                <c:pt idx="5692">
                  <c:v>25.9927166599348</c:v>
                </c:pt>
                <c:pt idx="5693">
                  <c:v>25.992889733801899</c:v>
                </c:pt>
                <c:pt idx="5694">
                  <c:v>25.993062807132699</c:v>
                </c:pt>
                <c:pt idx="5695">
                  <c:v>25.993235879927401</c:v>
                </c:pt>
                <c:pt idx="5696">
                  <c:v>25.993408952185799</c:v>
                </c:pt>
                <c:pt idx="5697">
                  <c:v>25.993582023908001</c:v>
                </c:pt>
                <c:pt idx="5698">
                  <c:v>25.993755095093999</c:v>
                </c:pt>
                <c:pt idx="5699">
                  <c:v>25.993928165743799</c:v>
                </c:pt>
                <c:pt idx="5700">
                  <c:v>25.9941012358573</c:v>
                </c:pt>
                <c:pt idx="5701">
                  <c:v>25.994274305434502</c:v>
                </c:pt>
                <c:pt idx="5702">
                  <c:v>25.994447374475499</c:v>
                </c:pt>
                <c:pt idx="5703">
                  <c:v>25.994620442980199</c:v>
                </c:pt>
                <c:pt idx="5704">
                  <c:v>25.9947935109487</c:v>
                </c:pt>
                <c:pt idx="5705">
                  <c:v>25.994966578380801</c:v>
                </c:pt>
                <c:pt idx="5706">
                  <c:v>25.995139645276701</c:v>
                </c:pt>
                <c:pt idx="5707">
                  <c:v>25.995312711636299</c:v>
                </c:pt>
                <c:pt idx="5708">
                  <c:v>25.995485777459599</c:v>
                </c:pt>
                <c:pt idx="5709">
                  <c:v>25.995658842746501</c:v>
                </c:pt>
                <c:pt idx="5710">
                  <c:v>25.995831907497099</c:v>
                </c:pt>
                <c:pt idx="5711">
                  <c:v>25.9960049717114</c:v>
                </c:pt>
                <c:pt idx="5712">
                  <c:v>25.996178035389399</c:v>
                </c:pt>
                <c:pt idx="5713">
                  <c:v>25.996351098531001</c:v>
                </c:pt>
                <c:pt idx="5714">
                  <c:v>25.9965241611363</c:v>
                </c:pt>
                <c:pt idx="5715">
                  <c:v>25.996697223205199</c:v>
                </c:pt>
                <c:pt idx="5716">
                  <c:v>25.9968702847377</c:v>
                </c:pt>
                <c:pt idx="5717">
                  <c:v>25.9970433457339</c:v>
                </c:pt>
                <c:pt idx="5718">
                  <c:v>25.997216406193601</c:v>
                </c:pt>
                <c:pt idx="5719">
                  <c:v>25.997389466116999</c:v>
                </c:pt>
                <c:pt idx="5720">
                  <c:v>25.997562525504001</c:v>
                </c:pt>
                <c:pt idx="5721">
                  <c:v>25.997735584354601</c:v>
                </c:pt>
                <c:pt idx="5722">
                  <c:v>25.997908642668701</c:v>
                </c:pt>
                <c:pt idx="5723">
                  <c:v>25.998081700446502</c:v>
                </c:pt>
                <c:pt idx="5724">
                  <c:v>25.9982547576878</c:v>
                </c:pt>
                <c:pt idx="5725">
                  <c:v>25.998427814392699</c:v>
                </c:pt>
                <c:pt idx="5726">
                  <c:v>25.998600870561098</c:v>
                </c:pt>
                <c:pt idx="5727">
                  <c:v>25.998773926193099</c:v>
                </c:pt>
                <c:pt idx="5728">
                  <c:v>25.998946981288601</c:v>
                </c:pt>
                <c:pt idx="5729">
                  <c:v>25.999120035847699</c:v>
                </c:pt>
                <c:pt idx="5730">
                  <c:v>25.9992930898702</c:v>
                </c:pt>
                <c:pt idx="5731">
                  <c:v>25.999466143356301</c:v>
                </c:pt>
                <c:pt idx="5732">
                  <c:v>25.999639196305999</c:v>
                </c:pt>
                <c:pt idx="5733">
                  <c:v>25.999812248719099</c:v>
                </c:pt>
                <c:pt idx="5734">
                  <c:v>25.9999853005957</c:v>
                </c:pt>
                <c:pt idx="5735">
                  <c:v>26.000158351935799</c:v>
                </c:pt>
                <c:pt idx="5736">
                  <c:v>26.000331402739299</c:v>
                </c:pt>
                <c:pt idx="5737">
                  <c:v>26.0005044530064</c:v>
                </c:pt>
                <c:pt idx="5738">
                  <c:v>26.000677502736899</c:v>
                </c:pt>
                <c:pt idx="5739">
                  <c:v>26.000850551930899</c:v>
                </c:pt>
                <c:pt idx="5740">
                  <c:v>26.001023600588301</c:v>
                </c:pt>
                <c:pt idx="5741">
                  <c:v>26.0011966487092</c:v>
                </c:pt>
                <c:pt idx="5742">
                  <c:v>26.001369696293501</c:v>
                </c:pt>
                <c:pt idx="5743">
                  <c:v>26.001542743341201</c:v>
                </c:pt>
                <c:pt idx="5744">
                  <c:v>26.001715789852302</c:v>
                </c:pt>
                <c:pt idx="5745">
                  <c:v>26.0018888358269</c:v>
                </c:pt>
                <c:pt idx="5746">
                  <c:v>26.0020618812649</c:v>
                </c:pt>
                <c:pt idx="5747">
                  <c:v>26.002234926166199</c:v>
                </c:pt>
                <c:pt idx="5748">
                  <c:v>26.002407970530999</c:v>
                </c:pt>
                <c:pt idx="5749">
                  <c:v>26.002581014359102</c:v>
                </c:pt>
                <c:pt idx="5750">
                  <c:v>26.002754057650598</c:v>
                </c:pt>
                <c:pt idx="5751">
                  <c:v>26.0029271004055</c:v>
                </c:pt>
                <c:pt idx="5752">
                  <c:v>26.003100142623801</c:v>
                </c:pt>
                <c:pt idx="5753">
                  <c:v>26.003273184305399</c:v>
                </c:pt>
                <c:pt idx="5754">
                  <c:v>26.0034462254503</c:v>
                </c:pt>
                <c:pt idx="5755">
                  <c:v>26.0036192660586</c:v>
                </c:pt>
                <c:pt idx="5756">
                  <c:v>26.003792306130201</c:v>
                </c:pt>
                <c:pt idx="5757">
                  <c:v>26.0039653456652</c:v>
                </c:pt>
                <c:pt idx="5758">
                  <c:v>26.004138384663399</c:v>
                </c:pt>
                <c:pt idx="5759">
                  <c:v>26.004311423124999</c:v>
                </c:pt>
                <c:pt idx="5760">
                  <c:v>26.004484461049799</c:v>
                </c:pt>
                <c:pt idx="5761">
                  <c:v>26.004657498438</c:v>
                </c:pt>
                <c:pt idx="5762">
                  <c:v>26.0048305352895</c:v>
                </c:pt>
                <c:pt idx="5763">
                  <c:v>26.005003571604199</c:v>
                </c:pt>
                <c:pt idx="5764">
                  <c:v>26.0051766073822</c:v>
                </c:pt>
                <c:pt idx="5765">
                  <c:v>26.005349642623401</c:v>
                </c:pt>
                <c:pt idx="5766">
                  <c:v>26.005522677327999</c:v>
                </c:pt>
                <c:pt idx="5767">
                  <c:v>26.005695711495701</c:v>
                </c:pt>
                <c:pt idx="5768">
                  <c:v>26.005868745126801</c:v>
                </c:pt>
                <c:pt idx="5769">
                  <c:v>26.006041778221</c:v>
                </c:pt>
                <c:pt idx="5770">
                  <c:v>26.006214810778499</c:v>
                </c:pt>
                <c:pt idx="5771">
                  <c:v>26.006387842799199</c:v>
                </c:pt>
                <c:pt idx="5772">
                  <c:v>26.0065608742831</c:v>
                </c:pt>
                <c:pt idx="5773">
                  <c:v>26.006733905230199</c:v>
                </c:pt>
                <c:pt idx="5774">
                  <c:v>26.006906935640501</c:v>
                </c:pt>
                <c:pt idx="5775">
                  <c:v>26.007079965514102</c:v>
                </c:pt>
                <c:pt idx="5776">
                  <c:v>26.007252994850798</c:v>
                </c:pt>
                <c:pt idx="5777">
                  <c:v>26.007426023650599</c:v>
                </c:pt>
                <c:pt idx="5778">
                  <c:v>26.007599051913701</c:v>
                </c:pt>
                <c:pt idx="5779">
                  <c:v>26.007772079639899</c:v>
                </c:pt>
                <c:pt idx="5780">
                  <c:v>26.007945106829201</c:v>
                </c:pt>
                <c:pt idx="5781">
                  <c:v>26.008118133481801</c:v>
                </c:pt>
                <c:pt idx="5782">
                  <c:v>26.008291159597398</c:v>
                </c:pt>
                <c:pt idx="5783">
                  <c:v>26.008464185176202</c:v>
                </c:pt>
                <c:pt idx="5784">
                  <c:v>26.008637210218101</c:v>
                </c:pt>
                <c:pt idx="5785">
                  <c:v>26.0088102347231</c:v>
                </c:pt>
                <c:pt idx="5786">
                  <c:v>26.008983258691298</c:v>
                </c:pt>
                <c:pt idx="5787">
                  <c:v>26.0091562821225</c:v>
                </c:pt>
                <c:pt idx="5788">
                  <c:v>26.009329305016902</c:v>
                </c:pt>
                <c:pt idx="5789">
                  <c:v>26.0095023273743</c:v>
                </c:pt>
                <c:pt idx="5790">
                  <c:v>26.009675349194801</c:v>
                </c:pt>
                <c:pt idx="5791">
                  <c:v>26.009848370478402</c:v>
                </c:pt>
                <c:pt idx="5792">
                  <c:v>26.010021391225099</c:v>
                </c:pt>
                <c:pt idx="5793">
                  <c:v>26.010194411434799</c:v>
                </c:pt>
                <c:pt idx="5794">
                  <c:v>26.0103674311076</c:v>
                </c:pt>
                <c:pt idx="5795">
                  <c:v>26.010540450243401</c:v>
                </c:pt>
                <c:pt idx="5796">
                  <c:v>26.010713468842301</c:v>
                </c:pt>
                <c:pt idx="5797">
                  <c:v>26.010886486904202</c:v>
                </c:pt>
                <c:pt idx="5798">
                  <c:v>26.011059504429099</c:v>
                </c:pt>
                <c:pt idx="5799">
                  <c:v>26.011232521417099</c:v>
                </c:pt>
                <c:pt idx="5800">
                  <c:v>26.011405537868001</c:v>
                </c:pt>
                <c:pt idx="5801">
                  <c:v>26.011578553782002</c:v>
                </c:pt>
                <c:pt idx="5802">
                  <c:v>26.011751569158999</c:v>
                </c:pt>
                <c:pt idx="5803">
                  <c:v>26.011924583998901</c:v>
                </c:pt>
                <c:pt idx="5804">
                  <c:v>26.0120975983018</c:v>
                </c:pt>
                <c:pt idx="5805">
                  <c:v>26.012270612067699</c:v>
                </c:pt>
                <c:pt idx="5806">
                  <c:v>26.012443625296601</c:v>
                </c:pt>
                <c:pt idx="5807">
                  <c:v>26.012616637988501</c:v>
                </c:pt>
                <c:pt idx="5808">
                  <c:v>26.012789650143301</c:v>
                </c:pt>
                <c:pt idx="5809">
                  <c:v>26.012962661761001</c:v>
                </c:pt>
                <c:pt idx="5810">
                  <c:v>26.013135672841699</c:v>
                </c:pt>
                <c:pt idx="5811">
                  <c:v>26.013308683385301</c:v>
                </c:pt>
                <c:pt idx="5812">
                  <c:v>26.0134816933918</c:v>
                </c:pt>
                <c:pt idx="5813">
                  <c:v>26.013654702861299</c:v>
                </c:pt>
                <c:pt idx="5814">
                  <c:v>26.013827711793699</c:v>
                </c:pt>
                <c:pt idx="5815">
                  <c:v>26.0140007201889</c:v>
                </c:pt>
                <c:pt idx="5816">
                  <c:v>26.014173728047101</c:v>
                </c:pt>
                <c:pt idx="5817">
                  <c:v>26.0143467353682</c:v>
                </c:pt>
                <c:pt idx="5818">
                  <c:v>26.0145197421521</c:v>
                </c:pt>
                <c:pt idx="5819">
                  <c:v>26.0146927483989</c:v>
                </c:pt>
                <c:pt idx="5820">
                  <c:v>26.014865754108602</c:v>
                </c:pt>
                <c:pt idx="5821">
                  <c:v>26.0150387592812</c:v>
                </c:pt>
                <c:pt idx="5822">
                  <c:v>26.0152117639166</c:v>
                </c:pt>
                <c:pt idx="5823">
                  <c:v>26.015384768014901</c:v>
                </c:pt>
                <c:pt idx="5824">
                  <c:v>26.015557771575999</c:v>
                </c:pt>
                <c:pt idx="5825">
                  <c:v>26.015730774599898</c:v>
                </c:pt>
                <c:pt idx="5826">
                  <c:v>26.015903777086699</c:v>
                </c:pt>
                <c:pt idx="5827">
                  <c:v>26.0160767790363</c:v>
                </c:pt>
                <c:pt idx="5828">
                  <c:v>26.0162497804487</c:v>
                </c:pt>
                <c:pt idx="5829">
                  <c:v>26.0164227813239</c:v>
                </c:pt>
                <c:pt idx="5830">
                  <c:v>26.016595781661898</c:v>
                </c:pt>
                <c:pt idx="5831">
                  <c:v>26.016768781462702</c:v>
                </c:pt>
                <c:pt idx="5832">
                  <c:v>26.016941780726299</c:v>
                </c:pt>
                <c:pt idx="5833">
                  <c:v>26.017114779452601</c:v>
                </c:pt>
                <c:pt idx="5834">
                  <c:v>26.017287777641801</c:v>
                </c:pt>
                <c:pt idx="5835">
                  <c:v>26.017460775293699</c:v>
                </c:pt>
                <c:pt idx="5836">
                  <c:v>26.017633772408299</c:v>
                </c:pt>
                <c:pt idx="5837">
                  <c:v>26.0178067689858</c:v>
                </c:pt>
                <c:pt idx="5838">
                  <c:v>26.017979765025899</c:v>
                </c:pt>
                <c:pt idx="5839">
                  <c:v>26.0181527605288</c:v>
                </c:pt>
                <c:pt idx="5840">
                  <c:v>26.018325755494399</c:v>
                </c:pt>
                <c:pt idx="5841">
                  <c:v>26.018498749922799</c:v>
                </c:pt>
                <c:pt idx="5842">
                  <c:v>26.018671743813801</c:v>
                </c:pt>
                <c:pt idx="5843">
                  <c:v>26.018844737167601</c:v>
                </c:pt>
                <c:pt idx="5844">
                  <c:v>26.0190177299841</c:v>
                </c:pt>
                <c:pt idx="5845">
                  <c:v>26.0191907222632</c:v>
                </c:pt>
                <c:pt idx="5846">
                  <c:v>26.019363714005099</c:v>
                </c:pt>
                <c:pt idx="5847">
                  <c:v>26.0195367052096</c:v>
                </c:pt>
                <c:pt idx="5848">
                  <c:v>26.019709695876902</c:v>
                </c:pt>
                <c:pt idx="5849">
                  <c:v>26.019882686006699</c:v>
                </c:pt>
                <c:pt idx="5850">
                  <c:v>26.020055675599298</c:v>
                </c:pt>
                <c:pt idx="5851">
                  <c:v>26.0202286646545</c:v>
                </c:pt>
                <c:pt idx="5852">
                  <c:v>26.0204016531723</c:v>
                </c:pt>
                <c:pt idx="5853">
                  <c:v>26.020574641152798</c:v>
                </c:pt>
                <c:pt idx="5854">
                  <c:v>26.020747628595899</c:v>
                </c:pt>
                <c:pt idx="5855">
                  <c:v>26.020920615501701</c:v>
                </c:pt>
                <c:pt idx="5856">
                  <c:v>26.02109360187</c:v>
                </c:pt>
                <c:pt idx="5857">
                  <c:v>26.021266587701</c:v>
                </c:pt>
                <c:pt idx="5858">
                  <c:v>26.021439572994598</c:v>
                </c:pt>
                <c:pt idx="5859">
                  <c:v>26.0216125577508</c:v>
                </c:pt>
                <c:pt idx="5860">
                  <c:v>26.021785541969599</c:v>
                </c:pt>
                <c:pt idx="5861">
                  <c:v>26.021958525651002</c:v>
                </c:pt>
                <c:pt idx="5862">
                  <c:v>26.022131508794899</c:v>
                </c:pt>
                <c:pt idx="5863">
                  <c:v>26.0223044914014</c:v>
                </c:pt>
                <c:pt idx="5864">
                  <c:v>26.022477473470499</c:v>
                </c:pt>
                <c:pt idx="5865">
                  <c:v>26.022650455002101</c:v>
                </c:pt>
                <c:pt idx="5866">
                  <c:v>26.022823435996301</c:v>
                </c:pt>
                <c:pt idx="5867">
                  <c:v>26.0229964164531</c:v>
                </c:pt>
                <c:pt idx="5868">
                  <c:v>26.0231693963723</c:v>
                </c:pt>
                <c:pt idx="5869">
                  <c:v>26.023342375754201</c:v>
                </c:pt>
                <c:pt idx="5870">
                  <c:v>26.023515354598501</c:v>
                </c:pt>
                <c:pt idx="5871">
                  <c:v>26.023688332905301</c:v>
                </c:pt>
                <c:pt idx="5872">
                  <c:v>26.0238613106747</c:v>
                </c:pt>
                <c:pt idx="5873">
                  <c:v>26.024034287906598</c:v>
                </c:pt>
                <c:pt idx="5874">
                  <c:v>26.0242072646009</c:v>
                </c:pt>
                <c:pt idx="5875">
                  <c:v>26.0243802407578</c:v>
                </c:pt>
                <c:pt idx="5876">
                  <c:v>26.0245532163771</c:v>
                </c:pt>
                <c:pt idx="5877">
                  <c:v>26.024726191458999</c:v>
                </c:pt>
                <c:pt idx="5878">
                  <c:v>26.024899166003301</c:v>
                </c:pt>
                <c:pt idx="5879">
                  <c:v>26.02507214001</c:v>
                </c:pt>
                <c:pt idx="5880">
                  <c:v>26.025245113479201</c:v>
                </c:pt>
                <c:pt idx="5881">
                  <c:v>26.025418086410902</c:v>
                </c:pt>
                <c:pt idx="5882">
                  <c:v>26.025591058804999</c:v>
                </c:pt>
                <c:pt idx="5883">
                  <c:v>26.025764030661598</c:v>
                </c:pt>
                <c:pt idx="5884">
                  <c:v>26.025937001980498</c:v>
                </c:pt>
                <c:pt idx="5885">
                  <c:v>26.026109972761901</c:v>
                </c:pt>
                <c:pt idx="5886">
                  <c:v>26.0262829430057</c:v>
                </c:pt>
                <c:pt idx="5887">
                  <c:v>26.026455912711999</c:v>
                </c:pt>
                <c:pt idx="5888">
                  <c:v>26.026628881880601</c:v>
                </c:pt>
                <c:pt idx="5889">
                  <c:v>26.0268018505116</c:v>
                </c:pt>
                <c:pt idx="5890">
                  <c:v>26.026974818605101</c:v>
                </c:pt>
                <c:pt idx="5891">
                  <c:v>26.027147786160899</c:v>
                </c:pt>
                <c:pt idx="5892">
                  <c:v>26.027320753179001</c:v>
                </c:pt>
                <c:pt idx="5893">
                  <c:v>26.027493719659599</c:v>
                </c:pt>
                <c:pt idx="5894">
                  <c:v>26.027666685602501</c:v>
                </c:pt>
                <c:pt idx="5895">
                  <c:v>26.027839651007799</c:v>
                </c:pt>
                <c:pt idx="5896">
                  <c:v>26.028012615875401</c:v>
                </c:pt>
                <c:pt idx="5897">
                  <c:v>26.028185580205399</c:v>
                </c:pt>
                <c:pt idx="5898">
                  <c:v>26.028358543997701</c:v>
                </c:pt>
                <c:pt idx="5899">
                  <c:v>26.0285315072523</c:v>
                </c:pt>
                <c:pt idx="5900">
                  <c:v>26.028704469969298</c:v>
                </c:pt>
                <c:pt idx="5901">
                  <c:v>26.028877432148601</c:v>
                </c:pt>
                <c:pt idx="5902">
                  <c:v>26.0290503937902</c:v>
                </c:pt>
                <c:pt idx="5903">
                  <c:v>26.0292233548941</c:v>
                </c:pt>
                <c:pt idx="5904">
                  <c:v>26.0293963154603</c:v>
                </c:pt>
                <c:pt idx="5905">
                  <c:v>26.0295692754888</c:v>
                </c:pt>
                <c:pt idx="5906">
                  <c:v>26.029742234979601</c:v>
                </c:pt>
                <c:pt idx="5907">
                  <c:v>26.029915193932599</c:v>
                </c:pt>
                <c:pt idx="5908">
                  <c:v>26.030088152347901</c:v>
                </c:pt>
                <c:pt idx="5909">
                  <c:v>26.030261110225499</c:v>
                </c:pt>
                <c:pt idx="5910">
                  <c:v>26.030434067565398</c:v>
                </c:pt>
                <c:pt idx="5911">
                  <c:v>26.030607024367502</c:v>
                </c:pt>
                <c:pt idx="5912">
                  <c:v>26.030779980631799</c:v>
                </c:pt>
                <c:pt idx="5913">
                  <c:v>26.0309529363584</c:v>
                </c:pt>
                <c:pt idx="5914">
                  <c:v>26.031125891547202</c:v>
                </c:pt>
                <c:pt idx="5915">
                  <c:v>26.0312988461983</c:v>
                </c:pt>
                <c:pt idx="5916">
                  <c:v>26.0314718003115</c:v>
                </c:pt>
                <c:pt idx="5917">
                  <c:v>26.031644753887001</c:v>
                </c:pt>
                <c:pt idx="5918">
                  <c:v>26.031817706924699</c:v>
                </c:pt>
                <c:pt idx="5919">
                  <c:v>26.031990659424601</c:v>
                </c:pt>
                <c:pt idx="5920">
                  <c:v>26.0321636113867</c:v>
                </c:pt>
                <c:pt idx="5921">
                  <c:v>26.032336562810901</c:v>
                </c:pt>
                <c:pt idx="5922">
                  <c:v>26.032509513697399</c:v>
                </c:pt>
                <c:pt idx="5923">
                  <c:v>26.032682464046001</c:v>
                </c:pt>
                <c:pt idx="5924">
                  <c:v>26.032855413856801</c:v>
                </c:pt>
                <c:pt idx="5925">
                  <c:v>26.033028363129699</c:v>
                </c:pt>
                <c:pt idx="5926">
                  <c:v>26.033201311864801</c:v>
                </c:pt>
                <c:pt idx="5927">
                  <c:v>26.0333742600621</c:v>
                </c:pt>
                <c:pt idx="5928">
                  <c:v>26.033547207721501</c:v>
                </c:pt>
                <c:pt idx="5929">
                  <c:v>26.033720154843</c:v>
                </c:pt>
                <c:pt idx="5930">
                  <c:v>26.0338931014266</c:v>
                </c:pt>
                <c:pt idx="5931">
                  <c:v>26.0340660474724</c:v>
                </c:pt>
                <c:pt idx="5932">
                  <c:v>26.034238992980299</c:v>
                </c:pt>
                <c:pt idx="5933">
                  <c:v>26.034411937950299</c:v>
                </c:pt>
                <c:pt idx="5934">
                  <c:v>26.034584882382401</c:v>
                </c:pt>
                <c:pt idx="5935">
                  <c:v>26.0347578262766</c:v>
                </c:pt>
                <c:pt idx="5936">
                  <c:v>26.034930769632901</c:v>
                </c:pt>
                <c:pt idx="5937">
                  <c:v>26.035103712451299</c:v>
                </c:pt>
                <c:pt idx="5938">
                  <c:v>26.035276654731799</c:v>
                </c:pt>
                <c:pt idx="5939">
                  <c:v>26.035449596474301</c:v>
                </c:pt>
                <c:pt idx="5940">
                  <c:v>26.035622537678901</c:v>
                </c:pt>
                <c:pt idx="5941">
                  <c:v>26.035795478345499</c:v>
                </c:pt>
                <c:pt idx="5942">
                  <c:v>26.035968418474202</c:v>
                </c:pt>
                <c:pt idx="5943">
                  <c:v>26.036141358064999</c:v>
                </c:pt>
                <c:pt idx="5944">
                  <c:v>26.036314297117801</c:v>
                </c:pt>
                <c:pt idx="5945">
                  <c:v>26.036487235632599</c:v>
                </c:pt>
                <c:pt idx="5946">
                  <c:v>26.036660173609398</c:v>
                </c:pt>
                <c:pt idx="5947">
                  <c:v>26.036833111048299</c:v>
                </c:pt>
                <c:pt idx="5948">
                  <c:v>26.037006047949198</c:v>
                </c:pt>
                <c:pt idx="5949">
                  <c:v>26.037178984312099</c:v>
                </c:pt>
                <c:pt idx="5950">
                  <c:v>26.037351920136899</c:v>
                </c:pt>
                <c:pt idx="5951">
                  <c:v>26.037524855423801</c:v>
                </c:pt>
                <c:pt idx="5952">
                  <c:v>26.0376977901727</c:v>
                </c:pt>
                <c:pt idx="5953">
                  <c:v>26.037870724383598</c:v>
                </c:pt>
                <c:pt idx="5954">
                  <c:v>26.038043658056399</c:v>
                </c:pt>
                <c:pt idx="5955">
                  <c:v>26.038216591191201</c:v>
                </c:pt>
                <c:pt idx="5956">
                  <c:v>26.038389523787899</c:v>
                </c:pt>
                <c:pt idx="5957">
                  <c:v>26.038562455846598</c:v>
                </c:pt>
                <c:pt idx="5958">
                  <c:v>26.0387353873673</c:v>
                </c:pt>
                <c:pt idx="5959">
                  <c:v>26.0389083183499</c:v>
                </c:pt>
                <c:pt idx="5960">
                  <c:v>26.039081248794499</c:v>
                </c:pt>
                <c:pt idx="5961">
                  <c:v>26.039254178701</c:v>
                </c:pt>
                <c:pt idx="5962">
                  <c:v>26.0394271080694</c:v>
                </c:pt>
                <c:pt idx="5963">
                  <c:v>26.039600036899699</c:v>
                </c:pt>
                <c:pt idx="5964">
                  <c:v>26.039772965191901</c:v>
                </c:pt>
                <c:pt idx="5965">
                  <c:v>26.039945892946101</c:v>
                </c:pt>
                <c:pt idx="5966">
                  <c:v>26.0401188201621</c:v>
                </c:pt>
                <c:pt idx="5967">
                  <c:v>26.040291746840001</c:v>
                </c:pt>
                <c:pt idx="5968">
                  <c:v>26.040464672979901</c:v>
                </c:pt>
                <c:pt idx="5969">
                  <c:v>26.040637598581601</c:v>
                </c:pt>
                <c:pt idx="5970">
                  <c:v>26.040810523645199</c:v>
                </c:pt>
                <c:pt idx="5971">
                  <c:v>26.0409834481706</c:v>
                </c:pt>
                <c:pt idx="5972">
                  <c:v>26.0411563721579</c:v>
                </c:pt>
                <c:pt idx="5973">
                  <c:v>26.041329295607099</c:v>
                </c:pt>
                <c:pt idx="5974">
                  <c:v>26.041502218518101</c:v>
                </c:pt>
                <c:pt idx="5975">
                  <c:v>26.041675140891002</c:v>
                </c:pt>
                <c:pt idx="5976">
                  <c:v>26.041848062725698</c:v>
                </c:pt>
                <c:pt idx="5977">
                  <c:v>26.042020984022201</c:v>
                </c:pt>
                <c:pt idx="5978">
                  <c:v>26.0421939047806</c:v>
                </c:pt>
                <c:pt idx="5979">
                  <c:v>26.042366825000698</c:v>
                </c:pt>
                <c:pt idx="5980">
                  <c:v>26.042539744682699</c:v>
                </c:pt>
                <c:pt idx="5981">
                  <c:v>26.042712663826499</c:v>
                </c:pt>
                <c:pt idx="5982">
                  <c:v>26.042885582432099</c:v>
                </c:pt>
                <c:pt idx="5983">
                  <c:v>26.043058500499502</c:v>
                </c:pt>
                <c:pt idx="5984">
                  <c:v>26.0432314180287</c:v>
                </c:pt>
                <c:pt idx="5985">
                  <c:v>26.043404335019599</c:v>
                </c:pt>
                <c:pt idx="5986">
                  <c:v>26.043577251472399</c:v>
                </c:pt>
                <c:pt idx="5987">
                  <c:v>26.0437501673869</c:v>
                </c:pt>
                <c:pt idx="5988">
                  <c:v>26.043923082763101</c:v>
                </c:pt>
                <c:pt idx="5989">
                  <c:v>26.0440959976012</c:v>
                </c:pt>
                <c:pt idx="5990">
                  <c:v>26.044268911901</c:v>
                </c:pt>
                <c:pt idx="5991">
                  <c:v>26.044441825662499</c:v>
                </c:pt>
                <c:pt idx="5992">
                  <c:v>26.044614738885699</c:v>
                </c:pt>
                <c:pt idx="5993">
                  <c:v>26.044787651570701</c:v>
                </c:pt>
                <c:pt idx="5994">
                  <c:v>26.044960563717499</c:v>
                </c:pt>
                <c:pt idx="5995">
                  <c:v>26.045133475325901</c:v>
                </c:pt>
                <c:pt idx="5996">
                  <c:v>26.045306386396099</c:v>
                </c:pt>
                <c:pt idx="5997">
                  <c:v>26.045479296927901</c:v>
                </c:pt>
                <c:pt idx="5998">
                  <c:v>26.045652206921499</c:v>
                </c:pt>
                <c:pt idx="5999">
                  <c:v>26.045825116376701</c:v>
                </c:pt>
                <c:pt idx="6000">
                  <c:v>26.045998025293699</c:v>
                </c:pt>
                <c:pt idx="6001">
                  <c:v>26.0461709336723</c:v>
                </c:pt>
                <c:pt idx="6002">
                  <c:v>26.046343841512702</c:v>
                </c:pt>
                <c:pt idx="6003">
                  <c:v>26.0465167488146</c:v>
                </c:pt>
                <c:pt idx="6004">
                  <c:v>26.046689655578302</c:v>
                </c:pt>
                <c:pt idx="6005">
                  <c:v>26.0468625618036</c:v>
                </c:pt>
                <c:pt idx="6006">
                  <c:v>26.047035467490598</c:v>
                </c:pt>
                <c:pt idx="6007">
                  <c:v>26.047208372639201</c:v>
                </c:pt>
                <c:pt idx="6008">
                  <c:v>26.0473812772494</c:v>
                </c:pt>
                <c:pt idx="6009">
                  <c:v>26.047554181321299</c:v>
                </c:pt>
                <c:pt idx="6010">
                  <c:v>26.047727084854799</c:v>
                </c:pt>
                <c:pt idx="6011">
                  <c:v>26.047899987849998</c:v>
                </c:pt>
                <c:pt idx="6012">
                  <c:v>26.048072890306699</c:v>
                </c:pt>
                <c:pt idx="6013">
                  <c:v>26.048245792225099</c:v>
                </c:pt>
                <c:pt idx="6014">
                  <c:v>26.0484186936051</c:v>
                </c:pt>
                <c:pt idx="6015">
                  <c:v>26.048591594446702</c:v>
                </c:pt>
                <c:pt idx="6016">
                  <c:v>26.0487644947498</c:v>
                </c:pt>
                <c:pt idx="6017">
                  <c:v>26.048937394514599</c:v>
                </c:pt>
                <c:pt idx="6018">
                  <c:v>26.049110293740899</c:v>
                </c:pt>
                <c:pt idx="6019">
                  <c:v>26.049283192428799</c:v>
                </c:pt>
                <c:pt idx="6020">
                  <c:v>26.0494560905783</c:v>
                </c:pt>
                <c:pt idx="6021">
                  <c:v>26.049628988189301</c:v>
                </c:pt>
                <c:pt idx="6022">
                  <c:v>26.0498018852619</c:v>
                </c:pt>
                <c:pt idx="6023">
                  <c:v>26.049974781796099</c:v>
                </c:pt>
                <c:pt idx="6024">
                  <c:v>26.050147677791799</c:v>
                </c:pt>
                <c:pt idx="6025">
                  <c:v>26.050320573249</c:v>
                </c:pt>
                <c:pt idx="6026">
                  <c:v>26.050493468167801</c:v>
                </c:pt>
                <c:pt idx="6027">
                  <c:v>26.0506663625481</c:v>
                </c:pt>
                <c:pt idx="6028">
                  <c:v>26.050839256389899</c:v>
                </c:pt>
                <c:pt idx="6029">
                  <c:v>26.0510121496932</c:v>
                </c:pt>
                <c:pt idx="6030">
                  <c:v>26.051185042458101</c:v>
                </c:pt>
                <c:pt idx="6031">
                  <c:v>26.0513579346844</c:v>
                </c:pt>
                <c:pt idx="6032">
                  <c:v>26.0515308263723</c:v>
                </c:pt>
                <c:pt idx="6033">
                  <c:v>26.051703717521601</c:v>
                </c:pt>
                <c:pt idx="6034">
                  <c:v>26.0518766081324</c:v>
                </c:pt>
                <c:pt idx="6035">
                  <c:v>26.052049498204699</c:v>
                </c:pt>
                <c:pt idx="6036">
                  <c:v>26.0522223877385</c:v>
                </c:pt>
                <c:pt idx="6037">
                  <c:v>26.052395276733701</c:v>
                </c:pt>
                <c:pt idx="6038">
                  <c:v>26.052568165190401</c:v>
                </c:pt>
                <c:pt idx="6039">
                  <c:v>26.052741053108601</c:v>
                </c:pt>
                <c:pt idx="6040">
                  <c:v>26.0529139404882</c:v>
                </c:pt>
                <c:pt idx="6041">
                  <c:v>26.053086827329199</c:v>
                </c:pt>
                <c:pt idx="6042">
                  <c:v>26.0532597136317</c:v>
                </c:pt>
                <c:pt idx="6043">
                  <c:v>26.053432599395698</c:v>
                </c:pt>
                <c:pt idx="6044">
                  <c:v>26.053605484620999</c:v>
                </c:pt>
                <c:pt idx="6045">
                  <c:v>26.0537783693078</c:v>
                </c:pt>
                <c:pt idx="6046">
                  <c:v>26.053951253455999</c:v>
                </c:pt>
                <c:pt idx="6047">
                  <c:v>26.0541241370656</c:v>
                </c:pt>
                <c:pt idx="6048">
                  <c:v>26.054297020136499</c:v>
                </c:pt>
                <c:pt idx="6049">
                  <c:v>26.054469902668899</c:v>
                </c:pt>
                <c:pt idx="6050">
                  <c:v>26.0546427846627</c:v>
                </c:pt>
                <c:pt idx="6051">
                  <c:v>26.0548156661179</c:v>
                </c:pt>
                <c:pt idx="6052">
                  <c:v>26.054988547034402</c:v>
                </c:pt>
                <c:pt idx="6053">
                  <c:v>26.055161427412401</c:v>
                </c:pt>
                <c:pt idx="6054">
                  <c:v>26.055334307251702</c:v>
                </c:pt>
                <c:pt idx="6055">
                  <c:v>26.055507186552301</c:v>
                </c:pt>
                <c:pt idx="6056">
                  <c:v>26.055680065314299</c:v>
                </c:pt>
                <c:pt idx="6057">
                  <c:v>26.055852943537701</c:v>
                </c:pt>
                <c:pt idx="6058">
                  <c:v>26.056025821222399</c:v>
                </c:pt>
                <c:pt idx="6059">
                  <c:v>26.056198698368402</c:v>
                </c:pt>
                <c:pt idx="6060">
                  <c:v>26.056371574975799</c:v>
                </c:pt>
                <c:pt idx="6061">
                  <c:v>26.056544451044498</c:v>
                </c:pt>
                <c:pt idx="6062">
                  <c:v>26.0567173265745</c:v>
                </c:pt>
                <c:pt idx="6063">
                  <c:v>26.056890201565899</c:v>
                </c:pt>
                <c:pt idx="6064">
                  <c:v>26.057063076018501</c:v>
                </c:pt>
                <c:pt idx="6065">
                  <c:v>26.057235949932501</c:v>
                </c:pt>
                <c:pt idx="6066">
                  <c:v>26.0574088233077</c:v>
                </c:pt>
                <c:pt idx="6067">
                  <c:v>26.0575816961443</c:v>
                </c:pt>
                <c:pt idx="6068">
                  <c:v>26.0577545684421</c:v>
                </c:pt>
                <c:pt idx="6069">
                  <c:v>26.057927440201201</c:v>
                </c:pt>
                <c:pt idx="6070">
                  <c:v>26.058100311421601</c:v>
                </c:pt>
                <c:pt idx="6071">
                  <c:v>26.058273182103299</c:v>
                </c:pt>
                <c:pt idx="6072">
                  <c:v>26.0584460522462</c:v>
                </c:pt>
                <c:pt idx="6073">
                  <c:v>26.0586189218503</c:v>
                </c:pt>
                <c:pt idx="6074">
                  <c:v>26.058791790915802</c:v>
                </c:pt>
                <c:pt idx="6075">
                  <c:v>26.058964659442498</c:v>
                </c:pt>
                <c:pt idx="6076">
                  <c:v>26.059137527430401</c:v>
                </c:pt>
                <c:pt idx="6077">
                  <c:v>26.0593103948795</c:v>
                </c:pt>
                <c:pt idx="6078">
                  <c:v>26.0594832617899</c:v>
                </c:pt>
                <c:pt idx="6079">
                  <c:v>26.0596561281615</c:v>
                </c:pt>
                <c:pt idx="6080">
                  <c:v>26.059828993994302</c:v>
                </c:pt>
                <c:pt idx="6081">
                  <c:v>26.060001859288398</c:v>
                </c:pt>
                <c:pt idx="6082">
                  <c:v>26.060174724043598</c:v>
                </c:pt>
                <c:pt idx="6083">
                  <c:v>26.060347588260001</c:v>
                </c:pt>
                <c:pt idx="6084">
                  <c:v>26.060520451937698</c:v>
                </c:pt>
                <c:pt idx="6085">
                  <c:v>26.060693315076499</c:v>
                </c:pt>
                <c:pt idx="6086">
                  <c:v>26.060866177676498</c:v>
                </c:pt>
                <c:pt idx="6087">
                  <c:v>26.0610390397377</c:v>
                </c:pt>
                <c:pt idx="6088">
                  <c:v>26.061211901260101</c:v>
                </c:pt>
                <c:pt idx="6089">
                  <c:v>26.061384762243598</c:v>
                </c:pt>
                <c:pt idx="6090">
                  <c:v>26.061557622688301</c:v>
                </c:pt>
                <c:pt idx="6091">
                  <c:v>26.061730482594101</c:v>
                </c:pt>
                <c:pt idx="6092">
                  <c:v>26.061903341961099</c:v>
                </c:pt>
                <c:pt idx="6093">
                  <c:v>26.0620762007892</c:v>
                </c:pt>
                <c:pt idx="6094">
                  <c:v>26.0622490590785</c:v>
                </c:pt>
                <c:pt idx="6095">
                  <c:v>26.0624219168289</c:v>
                </c:pt>
                <c:pt idx="6096">
                  <c:v>26.062594774040399</c:v>
                </c:pt>
                <c:pt idx="6097">
                  <c:v>26.0627676307131</c:v>
                </c:pt>
                <c:pt idx="6098">
                  <c:v>26.062940486846902</c:v>
                </c:pt>
                <c:pt idx="6099">
                  <c:v>26.063113342441699</c:v>
                </c:pt>
                <c:pt idx="6100">
                  <c:v>26.0632861974977</c:v>
                </c:pt>
                <c:pt idx="6101">
                  <c:v>26.0634590520148</c:v>
                </c:pt>
                <c:pt idx="6102">
                  <c:v>26.063631905992999</c:v>
                </c:pt>
                <c:pt idx="6103">
                  <c:v>26.063804759432202</c:v>
                </c:pt>
                <c:pt idx="6104">
                  <c:v>26.0639776123326</c:v>
                </c:pt>
                <c:pt idx="6105">
                  <c:v>26.064150464693999</c:v>
                </c:pt>
                <c:pt idx="6106">
                  <c:v>26.0643233165165</c:v>
                </c:pt>
                <c:pt idx="6107">
                  <c:v>26.064496167800002</c:v>
                </c:pt>
                <c:pt idx="6108">
                  <c:v>26.064669018544699</c:v>
                </c:pt>
                <c:pt idx="6109">
                  <c:v>26.0648418687503</c:v>
                </c:pt>
                <c:pt idx="6110">
                  <c:v>26.0650147184171</c:v>
                </c:pt>
                <c:pt idx="6111">
                  <c:v>26.0651875675448</c:v>
                </c:pt>
                <c:pt idx="6112">
                  <c:v>26.065360416133601</c:v>
                </c:pt>
                <c:pt idx="6113">
                  <c:v>26.065533264183401</c:v>
                </c:pt>
                <c:pt idx="6114">
                  <c:v>26.065706111694301</c:v>
                </c:pt>
                <c:pt idx="6115">
                  <c:v>26.0658789586662</c:v>
                </c:pt>
                <c:pt idx="6116">
                  <c:v>26.0660518050991</c:v>
                </c:pt>
                <c:pt idx="6117">
                  <c:v>26.066224650993</c:v>
                </c:pt>
                <c:pt idx="6118">
                  <c:v>26.0663974963479</c:v>
                </c:pt>
                <c:pt idx="6119">
                  <c:v>26.0665703411638</c:v>
                </c:pt>
                <c:pt idx="6120">
                  <c:v>26.0667431854407</c:v>
                </c:pt>
                <c:pt idx="6121">
                  <c:v>26.0669160291785</c:v>
                </c:pt>
                <c:pt idx="6122">
                  <c:v>26.067088872377401</c:v>
                </c:pt>
                <c:pt idx="6123">
                  <c:v>26.067261715037201</c:v>
                </c:pt>
                <c:pt idx="6124">
                  <c:v>26.067434557158101</c:v>
                </c:pt>
                <c:pt idx="6125">
                  <c:v>26.067607398739799</c:v>
                </c:pt>
                <c:pt idx="6126">
                  <c:v>26.0677802397826</c:v>
                </c:pt>
                <c:pt idx="6127">
                  <c:v>26.067953080286301</c:v>
                </c:pt>
                <c:pt idx="6128">
                  <c:v>26.0681259202509</c:v>
                </c:pt>
                <c:pt idx="6129">
                  <c:v>26.068298759676502</c:v>
                </c:pt>
                <c:pt idx="6130">
                  <c:v>26.068471598563001</c:v>
                </c:pt>
                <c:pt idx="6131">
                  <c:v>26.0686444369105</c:v>
                </c:pt>
                <c:pt idx="6132">
                  <c:v>26.0688172747188</c:v>
                </c:pt>
                <c:pt idx="6133">
                  <c:v>26.0689901119881</c:v>
                </c:pt>
                <c:pt idx="6134">
                  <c:v>26.0691629487184</c:v>
                </c:pt>
                <c:pt idx="6135">
                  <c:v>26.069335784909502</c:v>
                </c:pt>
                <c:pt idx="6136">
                  <c:v>26.0695086205615</c:v>
                </c:pt>
                <c:pt idx="6137">
                  <c:v>26.069681455674399</c:v>
                </c:pt>
                <c:pt idx="6138">
                  <c:v>26.069854290248301</c:v>
                </c:pt>
                <c:pt idx="6139">
                  <c:v>26.070027124283001</c:v>
                </c:pt>
                <c:pt idx="6140">
                  <c:v>26.070199957778598</c:v>
                </c:pt>
                <c:pt idx="6141">
                  <c:v>26.070372790735</c:v>
                </c:pt>
                <c:pt idx="6142">
                  <c:v>26.070545623152402</c:v>
                </c:pt>
                <c:pt idx="6143">
                  <c:v>26.070718455030601</c:v>
                </c:pt>
                <c:pt idx="6144">
                  <c:v>26.070891286369701</c:v>
                </c:pt>
                <c:pt idx="6145">
                  <c:v>26.071064117169598</c:v>
                </c:pt>
                <c:pt idx="6146">
                  <c:v>26.0712369474304</c:v>
                </c:pt>
                <c:pt idx="6147">
                  <c:v>26.071409777151999</c:v>
                </c:pt>
                <c:pt idx="6148">
                  <c:v>26.071582606334498</c:v>
                </c:pt>
                <c:pt idx="6149">
                  <c:v>26.071755434977799</c:v>
                </c:pt>
                <c:pt idx="6150">
                  <c:v>26.071928263081901</c:v>
                </c:pt>
                <c:pt idx="6151">
                  <c:v>26.0721010906469</c:v>
                </c:pt>
                <c:pt idx="6152">
                  <c:v>26.0722739176726</c:v>
                </c:pt>
                <c:pt idx="6153">
                  <c:v>26.072446744159201</c:v>
                </c:pt>
                <c:pt idx="6154">
                  <c:v>26.0726195701066</c:v>
                </c:pt>
                <c:pt idx="6155">
                  <c:v>26.072792395514799</c:v>
                </c:pt>
                <c:pt idx="6156">
                  <c:v>26.0729652203838</c:v>
                </c:pt>
                <c:pt idx="6157">
                  <c:v>26.073138044713598</c:v>
                </c:pt>
                <c:pt idx="6158">
                  <c:v>26.073310868504102</c:v>
                </c:pt>
                <c:pt idx="6159">
                  <c:v>26.073483691755499</c:v>
                </c:pt>
                <c:pt idx="6160">
                  <c:v>26.073656514467601</c:v>
                </c:pt>
                <c:pt idx="6161">
                  <c:v>26.0738293366405</c:v>
                </c:pt>
                <c:pt idx="6162">
                  <c:v>26.074002158274102</c:v>
                </c:pt>
                <c:pt idx="6163">
                  <c:v>26.0741749793686</c:v>
                </c:pt>
                <c:pt idx="6164">
                  <c:v>26.0743477999237</c:v>
                </c:pt>
                <c:pt idx="6165">
                  <c:v>26.074520619939602</c:v>
                </c:pt>
                <c:pt idx="6166">
                  <c:v>26.074693439416301</c:v>
                </c:pt>
                <c:pt idx="6167">
                  <c:v>26.074866258353701</c:v>
                </c:pt>
                <c:pt idx="6168">
                  <c:v>26.0750390767518</c:v>
                </c:pt>
                <c:pt idx="6169">
                  <c:v>26.0752118946107</c:v>
                </c:pt>
                <c:pt idx="6170">
                  <c:v>26.075384711930301</c:v>
                </c:pt>
                <c:pt idx="6171">
                  <c:v>26.075557528710501</c:v>
                </c:pt>
                <c:pt idx="6172">
                  <c:v>26.075730344951602</c:v>
                </c:pt>
                <c:pt idx="6173">
                  <c:v>26.075903160653301</c:v>
                </c:pt>
                <c:pt idx="6174">
                  <c:v>26.076075975815701</c:v>
                </c:pt>
                <c:pt idx="6175">
                  <c:v>26.0762487904388</c:v>
                </c:pt>
                <c:pt idx="6176">
                  <c:v>26.076421604522601</c:v>
                </c:pt>
                <c:pt idx="6177">
                  <c:v>26.076594418067099</c:v>
                </c:pt>
                <c:pt idx="6178">
                  <c:v>26.0767672310722</c:v>
                </c:pt>
                <c:pt idx="6179">
                  <c:v>26.076940043538102</c:v>
                </c:pt>
                <c:pt idx="6180">
                  <c:v>26.077112855464598</c:v>
                </c:pt>
                <c:pt idx="6181">
                  <c:v>26.077285666851701</c:v>
                </c:pt>
                <c:pt idx="6182">
                  <c:v>26.077458477699601</c:v>
                </c:pt>
                <c:pt idx="6183">
                  <c:v>26.077631288008</c:v>
                </c:pt>
                <c:pt idx="6184">
                  <c:v>26.0778040977772</c:v>
                </c:pt>
                <c:pt idx="6185">
                  <c:v>26.077976907006899</c:v>
                </c:pt>
                <c:pt idx="6186">
                  <c:v>26.0781497156973</c:v>
                </c:pt>
                <c:pt idx="6187">
                  <c:v>26.078322523848399</c:v>
                </c:pt>
                <c:pt idx="6188">
                  <c:v>26.0784953314601</c:v>
                </c:pt>
                <c:pt idx="6189">
                  <c:v>26.078668138532301</c:v>
                </c:pt>
                <c:pt idx="6190">
                  <c:v>26.078840945065199</c:v>
                </c:pt>
                <c:pt idx="6191">
                  <c:v>26.079013751058799</c:v>
                </c:pt>
                <c:pt idx="6192">
                  <c:v>26.079186556512902</c:v>
                </c:pt>
                <c:pt idx="6193">
                  <c:v>26.079359361427599</c:v>
                </c:pt>
                <c:pt idx="6194">
                  <c:v>26.079532165802899</c:v>
                </c:pt>
                <c:pt idx="6195">
                  <c:v>26.079704969638801</c:v>
                </c:pt>
                <c:pt idx="6196">
                  <c:v>26.079877772935301</c:v>
                </c:pt>
                <c:pt idx="6197">
                  <c:v>26.0800505756924</c:v>
                </c:pt>
                <c:pt idx="6198">
                  <c:v>26.080223377909999</c:v>
                </c:pt>
                <c:pt idx="6199">
                  <c:v>26.080396179588298</c:v>
                </c:pt>
                <c:pt idx="6200">
                  <c:v>26.080568980727001</c:v>
                </c:pt>
                <c:pt idx="6201">
                  <c:v>26.080741781326399</c:v>
                </c:pt>
                <c:pt idx="6202">
                  <c:v>26.080914581386299</c:v>
                </c:pt>
                <c:pt idx="6203">
                  <c:v>26.081087380906698</c:v>
                </c:pt>
                <c:pt idx="6204">
                  <c:v>26.0812601798877</c:v>
                </c:pt>
                <c:pt idx="6205">
                  <c:v>26.0814329783292</c:v>
                </c:pt>
                <c:pt idx="6206">
                  <c:v>26.081605776231299</c:v>
                </c:pt>
                <c:pt idx="6207">
                  <c:v>26.081778573593901</c:v>
                </c:pt>
                <c:pt idx="6208">
                  <c:v>26.081951370416999</c:v>
                </c:pt>
                <c:pt idx="6209">
                  <c:v>26.082124166700599</c:v>
                </c:pt>
                <c:pt idx="6210">
                  <c:v>26.082296962444801</c:v>
                </c:pt>
                <c:pt idx="6211">
                  <c:v>26.082469757649399</c:v>
                </c:pt>
                <c:pt idx="6212">
                  <c:v>26.082642552314599</c:v>
                </c:pt>
                <c:pt idx="6213">
                  <c:v>26.082815346440199</c:v>
                </c:pt>
                <c:pt idx="6214">
                  <c:v>26.082988140026401</c:v>
                </c:pt>
                <c:pt idx="6215">
                  <c:v>26.083160933073</c:v>
                </c:pt>
                <c:pt idx="6216">
                  <c:v>26.083333725580101</c:v>
                </c:pt>
                <c:pt idx="6217">
                  <c:v>26.083506517547701</c:v>
                </c:pt>
                <c:pt idx="6218">
                  <c:v>26.0836793089758</c:v>
                </c:pt>
                <c:pt idx="6219">
                  <c:v>26.083852099864298</c:v>
                </c:pt>
                <c:pt idx="6220">
                  <c:v>26.0840248902133</c:v>
                </c:pt>
                <c:pt idx="6221">
                  <c:v>26.084197680022701</c:v>
                </c:pt>
                <c:pt idx="6222">
                  <c:v>26.084370469292601</c:v>
                </c:pt>
                <c:pt idx="6223">
                  <c:v>26.084543258023</c:v>
                </c:pt>
                <c:pt idx="6224">
                  <c:v>26.0847160462137</c:v>
                </c:pt>
                <c:pt idx="6225">
                  <c:v>26.084888833865001</c:v>
                </c:pt>
                <c:pt idx="6226">
                  <c:v>26.0850616209766</c:v>
                </c:pt>
                <c:pt idx="6227">
                  <c:v>26.0852344075487</c:v>
                </c:pt>
                <c:pt idx="6228">
                  <c:v>26.085407193581201</c:v>
                </c:pt>
                <c:pt idx="6229">
                  <c:v>26.085579979074101</c:v>
                </c:pt>
                <c:pt idx="6230">
                  <c:v>26.085752764027401</c:v>
                </c:pt>
                <c:pt idx="6231">
                  <c:v>26.0859255484412</c:v>
                </c:pt>
                <c:pt idx="6232">
                  <c:v>26.086098332315299</c:v>
                </c:pt>
                <c:pt idx="6233">
                  <c:v>26.086271115649801</c:v>
                </c:pt>
                <c:pt idx="6234">
                  <c:v>26.086443898444699</c:v>
                </c:pt>
                <c:pt idx="6235">
                  <c:v>26.086616680700001</c:v>
                </c:pt>
                <c:pt idx="6236">
                  <c:v>26.086789462415702</c:v>
                </c:pt>
                <c:pt idx="6237">
                  <c:v>26.086962243591799</c:v>
                </c:pt>
                <c:pt idx="6238">
                  <c:v>26.0871350242282</c:v>
                </c:pt>
                <c:pt idx="6239">
                  <c:v>26.087307804325</c:v>
                </c:pt>
                <c:pt idx="6240">
                  <c:v>26.087480583882201</c:v>
                </c:pt>
                <c:pt idx="6241">
                  <c:v>26.087653362899701</c:v>
                </c:pt>
                <c:pt idx="6242">
                  <c:v>26.087826141377501</c:v>
                </c:pt>
                <c:pt idx="6243">
                  <c:v>26.087998919315702</c:v>
                </c:pt>
                <c:pt idx="6244">
                  <c:v>26.088171696714301</c:v>
                </c:pt>
                <c:pt idx="6245">
                  <c:v>26.088344473573201</c:v>
                </c:pt>
                <c:pt idx="6246">
                  <c:v>26.088517249892401</c:v>
                </c:pt>
                <c:pt idx="6247">
                  <c:v>26.088690025671902</c:v>
                </c:pt>
                <c:pt idx="6248">
                  <c:v>26.088862800911802</c:v>
                </c:pt>
                <c:pt idx="6249">
                  <c:v>26.089035575612002</c:v>
                </c:pt>
                <c:pt idx="6250">
                  <c:v>26.089208349772498</c:v>
                </c:pt>
                <c:pt idx="6251">
                  <c:v>26.089381123393299</c:v>
                </c:pt>
                <c:pt idx="6252">
                  <c:v>26.089553896474399</c:v>
                </c:pt>
                <c:pt idx="6253">
                  <c:v>26.0897266690157</c:v>
                </c:pt>
                <c:pt idx="6254">
                  <c:v>26.089899441017401</c:v>
                </c:pt>
                <c:pt idx="6255">
                  <c:v>26.090072212479399</c:v>
                </c:pt>
                <c:pt idx="6256">
                  <c:v>26.0902449834016</c:v>
                </c:pt>
                <c:pt idx="6257">
                  <c:v>26.090417753784202</c:v>
                </c:pt>
                <c:pt idx="6258">
                  <c:v>26.090590523626901</c:v>
                </c:pt>
                <c:pt idx="6259">
                  <c:v>26.090763292929999</c:v>
                </c:pt>
                <c:pt idx="6260">
                  <c:v>26.090936061693299</c:v>
                </c:pt>
                <c:pt idx="6261">
                  <c:v>26.091108829916902</c:v>
                </c:pt>
                <c:pt idx="6262">
                  <c:v>26.091281597600702</c:v>
                </c:pt>
                <c:pt idx="6263">
                  <c:v>26.091454364744799</c:v>
                </c:pt>
                <c:pt idx="6264">
                  <c:v>26.091627131349099</c:v>
                </c:pt>
                <c:pt idx="6265">
                  <c:v>26.091799897413701</c:v>
                </c:pt>
                <c:pt idx="6266">
                  <c:v>26.091972662938499</c:v>
                </c:pt>
                <c:pt idx="6267">
                  <c:v>26.092145427923501</c:v>
                </c:pt>
                <c:pt idx="6268">
                  <c:v>26.092318192368701</c:v>
                </c:pt>
                <c:pt idx="6269">
                  <c:v>26.092490956274201</c:v>
                </c:pt>
                <c:pt idx="6270">
                  <c:v>26.092663719639798</c:v>
                </c:pt>
                <c:pt idx="6271">
                  <c:v>26.0928364824657</c:v>
                </c:pt>
                <c:pt idx="6272">
                  <c:v>26.093009244751801</c:v>
                </c:pt>
                <c:pt idx="6273">
                  <c:v>26.093182006498001</c:v>
                </c:pt>
                <c:pt idx="6274">
                  <c:v>26.093354767704501</c:v>
                </c:pt>
                <c:pt idx="6275">
                  <c:v>26.093527528371101</c:v>
                </c:pt>
                <c:pt idx="6276">
                  <c:v>26.093700288497999</c:v>
                </c:pt>
                <c:pt idx="6277">
                  <c:v>26.093873048085001</c:v>
                </c:pt>
                <c:pt idx="6278">
                  <c:v>26.094045807132201</c:v>
                </c:pt>
                <c:pt idx="6279">
                  <c:v>26.094218565639501</c:v>
                </c:pt>
                <c:pt idx="6280">
                  <c:v>26.094391323606999</c:v>
                </c:pt>
                <c:pt idx="6281">
                  <c:v>26.094564081034701</c:v>
                </c:pt>
                <c:pt idx="6282">
                  <c:v>26.0947368379225</c:v>
                </c:pt>
                <c:pt idx="6283">
                  <c:v>26.094909594270501</c:v>
                </c:pt>
                <c:pt idx="6284">
                  <c:v>26.095082350078599</c:v>
                </c:pt>
                <c:pt idx="6285">
                  <c:v>26.095255105346901</c:v>
                </c:pt>
                <c:pt idx="6286">
                  <c:v>26.095427860075301</c:v>
                </c:pt>
                <c:pt idx="6287">
                  <c:v>26.095600614263802</c:v>
                </c:pt>
                <c:pt idx="6288">
                  <c:v>26.0957733679124</c:v>
                </c:pt>
                <c:pt idx="6289">
                  <c:v>26.0959461210212</c:v>
                </c:pt>
                <c:pt idx="6290">
                  <c:v>26.0961188735901</c:v>
                </c:pt>
                <c:pt idx="6291">
                  <c:v>26.096291625619099</c:v>
                </c:pt>
                <c:pt idx="6292">
                  <c:v>26.096464377108202</c:v>
                </c:pt>
                <c:pt idx="6293">
                  <c:v>26.096637128057399</c:v>
                </c:pt>
                <c:pt idx="6294">
                  <c:v>26.096809878466601</c:v>
                </c:pt>
                <c:pt idx="6295">
                  <c:v>26.096982628336001</c:v>
                </c:pt>
                <c:pt idx="6296">
                  <c:v>26.097155377665501</c:v>
                </c:pt>
                <c:pt idx="6297">
                  <c:v>26.0973281264551</c:v>
                </c:pt>
                <c:pt idx="6298">
                  <c:v>26.0975008747047</c:v>
                </c:pt>
                <c:pt idx="6299">
                  <c:v>26.097673622414401</c:v>
                </c:pt>
                <c:pt idx="6300">
                  <c:v>26.0978463695842</c:v>
                </c:pt>
                <c:pt idx="6301">
                  <c:v>26.098019116214001</c:v>
                </c:pt>
                <c:pt idx="6302">
                  <c:v>26.098191862303899</c:v>
                </c:pt>
                <c:pt idx="6303">
                  <c:v>26.098364607853799</c:v>
                </c:pt>
                <c:pt idx="6304">
                  <c:v>26.098537352863801</c:v>
                </c:pt>
                <c:pt idx="6305">
                  <c:v>26.0987100973338</c:v>
                </c:pt>
                <c:pt idx="6306">
                  <c:v>26.098882841263901</c:v>
                </c:pt>
                <c:pt idx="6307">
                  <c:v>26.099055584654</c:v>
                </c:pt>
                <c:pt idx="6308">
                  <c:v>26.0992283275041</c:v>
                </c:pt>
                <c:pt idx="6309">
                  <c:v>26.099401069814299</c:v>
                </c:pt>
                <c:pt idx="6310">
                  <c:v>26.099573811584499</c:v>
                </c:pt>
                <c:pt idx="6311">
                  <c:v>26.0997465528147</c:v>
                </c:pt>
                <c:pt idx="6312">
                  <c:v>26.0999192935049</c:v>
                </c:pt>
                <c:pt idx="6313">
                  <c:v>26.100092033655098</c:v>
                </c:pt>
                <c:pt idx="6314">
                  <c:v>26.100264773265302</c:v>
                </c:pt>
                <c:pt idx="6315">
                  <c:v>26.1004375123355</c:v>
                </c:pt>
                <c:pt idx="6316">
                  <c:v>26.100610250865699</c:v>
                </c:pt>
                <c:pt idx="6317">
                  <c:v>26.100782988855901</c:v>
                </c:pt>
                <c:pt idx="6318">
                  <c:v>26.100955726306001</c:v>
                </c:pt>
                <c:pt idx="6319">
                  <c:v>26.101128463216199</c:v>
                </c:pt>
                <c:pt idx="6320">
                  <c:v>26.101301199586299</c:v>
                </c:pt>
                <c:pt idx="6321">
                  <c:v>26.101473935416401</c:v>
                </c:pt>
                <c:pt idx="6322">
                  <c:v>26.101646670706401</c:v>
                </c:pt>
                <c:pt idx="6323">
                  <c:v>26.1018194054564</c:v>
                </c:pt>
                <c:pt idx="6324">
                  <c:v>26.1019921396664</c:v>
                </c:pt>
                <c:pt idx="6325">
                  <c:v>26.102164873336299</c:v>
                </c:pt>
                <c:pt idx="6326">
                  <c:v>26.102337606466101</c:v>
                </c:pt>
                <c:pt idx="6327">
                  <c:v>26.1025103390559</c:v>
                </c:pt>
                <c:pt idx="6328">
                  <c:v>26.102683071105702</c:v>
                </c:pt>
                <c:pt idx="6329">
                  <c:v>26.102855802615299</c:v>
                </c:pt>
                <c:pt idx="6330">
                  <c:v>26.103028533584901</c:v>
                </c:pt>
                <c:pt idx="6331">
                  <c:v>26.103201264014402</c:v>
                </c:pt>
                <c:pt idx="6332">
                  <c:v>26.103373993903801</c:v>
                </c:pt>
                <c:pt idx="6333">
                  <c:v>26.103546723253199</c:v>
                </c:pt>
                <c:pt idx="6334">
                  <c:v>26.1037194520624</c:v>
                </c:pt>
                <c:pt idx="6335">
                  <c:v>26.103892180331599</c:v>
                </c:pt>
                <c:pt idx="6336">
                  <c:v>26.1040649080606</c:v>
                </c:pt>
                <c:pt idx="6337">
                  <c:v>26.1042376352495</c:v>
                </c:pt>
                <c:pt idx="6338">
                  <c:v>26.104410361898399</c:v>
                </c:pt>
                <c:pt idx="6339">
                  <c:v>26.1045830880071</c:v>
                </c:pt>
                <c:pt idx="6340">
                  <c:v>26.1047558135757</c:v>
                </c:pt>
                <c:pt idx="6341">
                  <c:v>26.104928538604099</c:v>
                </c:pt>
                <c:pt idx="6342">
                  <c:v>26.105101263092401</c:v>
                </c:pt>
                <c:pt idx="6343">
                  <c:v>26.105273987040601</c:v>
                </c:pt>
                <c:pt idx="6344">
                  <c:v>26.1054467104487</c:v>
                </c:pt>
                <c:pt idx="6345">
                  <c:v>26.105619433316601</c:v>
                </c:pt>
                <c:pt idx="6346">
                  <c:v>26.105792155644401</c:v>
                </c:pt>
                <c:pt idx="6347">
                  <c:v>26.105964877432001</c:v>
                </c:pt>
                <c:pt idx="6348">
                  <c:v>26.106137598679499</c:v>
                </c:pt>
                <c:pt idx="6349">
                  <c:v>26.1063103193868</c:v>
                </c:pt>
                <c:pt idx="6350">
                  <c:v>26.1064830395539</c:v>
                </c:pt>
                <c:pt idx="6351">
                  <c:v>26.1066557591808</c:v>
                </c:pt>
                <c:pt idx="6352">
                  <c:v>26.106828478267602</c:v>
                </c:pt>
                <c:pt idx="6353">
                  <c:v>26.107001196814199</c:v>
                </c:pt>
                <c:pt idx="6354">
                  <c:v>26.107173914820699</c:v>
                </c:pt>
                <c:pt idx="6355">
                  <c:v>26.107346632286902</c:v>
                </c:pt>
                <c:pt idx="6356">
                  <c:v>26.1075193492129</c:v>
                </c:pt>
                <c:pt idx="6357">
                  <c:v>26.107692065598801</c:v>
                </c:pt>
                <c:pt idx="6358">
                  <c:v>26.107864781444398</c:v>
                </c:pt>
                <c:pt idx="6359">
                  <c:v>26.108037496749802</c:v>
                </c:pt>
                <c:pt idx="6360">
                  <c:v>26.108210211515001</c:v>
                </c:pt>
                <c:pt idx="6361">
                  <c:v>26.108382925739999</c:v>
                </c:pt>
                <c:pt idx="6362">
                  <c:v>26.1085556394248</c:v>
                </c:pt>
                <c:pt idx="6363">
                  <c:v>26.1087283525694</c:v>
                </c:pt>
                <c:pt idx="6364">
                  <c:v>26.108901065173701</c:v>
                </c:pt>
                <c:pt idx="6365">
                  <c:v>26.1090737772378</c:v>
                </c:pt>
                <c:pt idx="6366">
                  <c:v>26.109246488761599</c:v>
                </c:pt>
                <c:pt idx="6367">
                  <c:v>26.109419199745201</c:v>
                </c:pt>
                <c:pt idx="6368">
                  <c:v>26.109591910188598</c:v>
                </c:pt>
                <c:pt idx="6369">
                  <c:v>26.109764620091699</c:v>
                </c:pt>
                <c:pt idx="6370">
                  <c:v>26.109937329454599</c:v>
                </c:pt>
                <c:pt idx="6371">
                  <c:v>26.110110038277099</c:v>
                </c:pt>
                <c:pt idx="6372">
                  <c:v>26.110282746559498</c:v>
                </c:pt>
                <c:pt idx="6373">
                  <c:v>26.110455454301501</c:v>
                </c:pt>
                <c:pt idx="6374">
                  <c:v>26.1106281615033</c:v>
                </c:pt>
                <c:pt idx="6375">
                  <c:v>26.110800868164802</c:v>
                </c:pt>
                <c:pt idx="6376">
                  <c:v>26.110973574286</c:v>
                </c:pt>
                <c:pt idx="6377">
                  <c:v>26.111146279866901</c:v>
                </c:pt>
                <c:pt idx="6378">
                  <c:v>26.111318984907498</c:v>
                </c:pt>
                <c:pt idx="6379">
                  <c:v>26.111491689407899</c:v>
                </c:pt>
                <c:pt idx="6380">
                  <c:v>26.111664393367899</c:v>
                </c:pt>
                <c:pt idx="6381">
                  <c:v>26.1118370967876</c:v>
                </c:pt>
                <c:pt idx="6382">
                  <c:v>26.112009799667099</c:v>
                </c:pt>
                <c:pt idx="6383">
                  <c:v>26.112182502006199</c:v>
                </c:pt>
                <c:pt idx="6384">
                  <c:v>26.112355203804899</c:v>
                </c:pt>
                <c:pt idx="6385">
                  <c:v>26.112527905063398</c:v>
                </c:pt>
                <c:pt idx="6386">
                  <c:v>26.112700605781502</c:v>
                </c:pt>
                <c:pt idx="6387">
                  <c:v>26.112873305959301</c:v>
                </c:pt>
                <c:pt idx="6388">
                  <c:v>26.1130460055968</c:v>
                </c:pt>
                <c:pt idx="6389">
                  <c:v>26.113218704693899</c:v>
                </c:pt>
                <c:pt idx="6390">
                  <c:v>26.113391403250699</c:v>
                </c:pt>
                <c:pt idx="6391">
                  <c:v>26.113564101267102</c:v>
                </c:pt>
                <c:pt idx="6392">
                  <c:v>26.113736798743101</c:v>
                </c:pt>
                <c:pt idx="6393">
                  <c:v>26.113909495678801</c:v>
                </c:pt>
                <c:pt idx="6394">
                  <c:v>26.1140821920742</c:v>
                </c:pt>
                <c:pt idx="6395">
                  <c:v>26.114254887929199</c:v>
                </c:pt>
                <c:pt idx="6396">
                  <c:v>26.114427583243799</c:v>
                </c:pt>
                <c:pt idx="6397">
                  <c:v>26.114600278017999</c:v>
                </c:pt>
                <c:pt idx="6398">
                  <c:v>26.114772972251799</c:v>
                </c:pt>
                <c:pt idx="6399">
                  <c:v>26.114945665945299</c:v>
                </c:pt>
                <c:pt idx="6400">
                  <c:v>26.1151183590983</c:v>
                </c:pt>
                <c:pt idx="6401">
                  <c:v>26.115291051711001</c:v>
                </c:pt>
                <c:pt idx="6402">
                  <c:v>26.115463743783302</c:v>
                </c:pt>
                <c:pt idx="6403">
                  <c:v>26.115636435315199</c:v>
                </c:pt>
                <c:pt idx="6404">
                  <c:v>26.115809126306601</c:v>
                </c:pt>
                <c:pt idx="6405">
                  <c:v>26.115981816757699</c:v>
                </c:pt>
                <c:pt idx="6406">
                  <c:v>26.116154506668298</c:v>
                </c:pt>
                <c:pt idx="6407">
                  <c:v>26.116327196038501</c:v>
                </c:pt>
                <c:pt idx="6408">
                  <c:v>26.116499884868301</c:v>
                </c:pt>
                <c:pt idx="6409">
                  <c:v>26.116672573157601</c:v>
                </c:pt>
                <c:pt idx="6410">
                  <c:v>26.116845260906601</c:v>
                </c:pt>
                <c:pt idx="6411">
                  <c:v>26.117017948115102</c:v>
                </c:pt>
                <c:pt idx="6412">
                  <c:v>26.1171906347831</c:v>
                </c:pt>
                <c:pt idx="6413">
                  <c:v>26.117363320910702</c:v>
                </c:pt>
                <c:pt idx="6414">
                  <c:v>26.117536006497801</c:v>
                </c:pt>
                <c:pt idx="6415">
                  <c:v>26.1177086915445</c:v>
                </c:pt>
                <c:pt idx="6416">
                  <c:v>26.1178813760508</c:v>
                </c:pt>
                <c:pt idx="6417">
                  <c:v>26.118054060016501</c:v>
                </c:pt>
                <c:pt idx="6418">
                  <c:v>26.118226743441799</c:v>
                </c:pt>
                <c:pt idx="6419">
                  <c:v>26.118399426326601</c:v>
                </c:pt>
                <c:pt idx="6420">
                  <c:v>26.118572108671</c:v>
                </c:pt>
                <c:pt idx="6421">
                  <c:v>26.118744790474899</c:v>
                </c:pt>
                <c:pt idx="6422">
                  <c:v>26.1189174717382</c:v>
                </c:pt>
                <c:pt idx="6423">
                  <c:v>26.119090152461101</c:v>
                </c:pt>
                <c:pt idx="6424">
                  <c:v>26.1192628326435</c:v>
                </c:pt>
                <c:pt idx="6425">
                  <c:v>26.119435512285399</c:v>
                </c:pt>
                <c:pt idx="6426">
                  <c:v>26.119608191386799</c:v>
                </c:pt>
                <c:pt idx="6427">
                  <c:v>26.1197808699477</c:v>
                </c:pt>
                <c:pt idx="6428">
                  <c:v>26.119953547968102</c:v>
                </c:pt>
                <c:pt idx="6429">
                  <c:v>26.120126225447901</c:v>
                </c:pt>
                <c:pt idx="6430">
                  <c:v>26.120298902387301</c:v>
                </c:pt>
                <c:pt idx="6431">
                  <c:v>26.120471578786098</c:v>
                </c:pt>
                <c:pt idx="6432">
                  <c:v>26.1206442546444</c:v>
                </c:pt>
                <c:pt idx="6433">
                  <c:v>26.1208169299621</c:v>
                </c:pt>
                <c:pt idx="6434">
                  <c:v>26.1209896047393</c:v>
                </c:pt>
                <c:pt idx="6435">
                  <c:v>26.121162278976001</c:v>
                </c:pt>
                <c:pt idx="6436">
                  <c:v>26.1213349526721</c:v>
                </c:pt>
                <c:pt idx="6437">
                  <c:v>26.1215076258277</c:v>
                </c:pt>
                <c:pt idx="6438">
                  <c:v>26.121680298442701</c:v>
                </c:pt>
                <c:pt idx="6439">
                  <c:v>26.1218529705172</c:v>
                </c:pt>
                <c:pt idx="6440">
                  <c:v>26.122025642051099</c:v>
                </c:pt>
                <c:pt idx="6441">
                  <c:v>26.1221983130445</c:v>
                </c:pt>
                <c:pt idx="6442">
                  <c:v>26.122370983497198</c:v>
                </c:pt>
                <c:pt idx="6443">
                  <c:v>26.122543653409402</c:v>
                </c:pt>
                <c:pt idx="6444">
                  <c:v>26.122716322780999</c:v>
                </c:pt>
                <c:pt idx="6445">
                  <c:v>26.122888991612101</c:v>
                </c:pt>
                <c:pt idx="6446">
                  <c:v>26.123061659902501</c:v>
                </c:pt>
                <c:pt idx="6447">
                  <c:v>26.123234327652298</c:v>
                </c:pt>
                <c:pt idx="6448">
                  <c:v>26.1234069948616</c:v>
                </c:pt>
                <c:pt idx="6449">
                  <c:v>26.123579661530201</c:v>
                </c:pt>
                <c:pt idx="6450">
                  <c:v>26.123752327658298</c:v>
                </c:pt>
                <c:pt idx="6451">
                  <c:v>26.123924993245701</c:v>
                </c:pt>
                <c:pt idx="6452">
                  <c:v>26.124097658292602</c:v>
                </c:pt>
                <c:pt idx="6453">
                  <c:v>26.1242703227988</c:v>
                </c:pt>
                <c:pt idx="6454">
                  <c:v>26.124442986764301</c:v>
                </c:pt>
                <c:pt idx="6455">
                  <c:v>26.124615650189298</c:v>
                </c:pt>
                <c:pt idx="6456">
                  <c:v>26.124788313073601</c:v>
                </c:pt>
                <c:pt idx="6457">
                  <c:v>26.124960975417299</c:v>
                </c:pt>
                <c:pt idx="6458">
                  <c:v>26.125133637220401</c:v>
                </c:pt>
                <c:pt idx="6459">
                  <c:v>26.125306298482801</c:v>
                </c:pt>
                <c:pt idx="6460">
                  <c:v>26.1254789592046</c:v>
                </c:pt>
                <c:pt idx="6461">
                  <c:v>26.1256516193857</c:v>
                </c:pt>
                <c:pt idx="6462">
                  <c:v>26.125824279026201</c:v>
                </c:pt>
                <c:pt idx="6463">
                  <c:v>26.125996938126001</c:v>
                </c:pt>
                <c:pt idx="6464">
                  <c:v>26.126169596685099</c:v>
                </c:pt>
                <c:pt idx="6465">
                  <c:v>26.126342254703601</c:v>
                </c:pt>
                <c:pt idx="6466">
                  <c:v>26.126514912181399</c:v>
                </c:pt>
                <c:pt idx="6467">
                  <c:v>26.126687569118499</c:v>
                </c:pt>
                <c:pt idx="6468">
                  <c:v>26.126860225514999</c:v>
                </c:pt>
                <c:pt idx="6469">
                  <c:v>26.127032881370699</c:v>
                </c:pt>
                <c:pt idx="6470">
                  <c:v>26.1272055366858</c:v>
                </c:pt>
                <c:pt idx="6471">
                  <c:v>26.127378191460199</c:v>
                </c:pt>
                <c:pt idx="6472">
                  <c:v>26.1275508456939</c:v>
                </c:pt>
                <c:pt idx="6473">
                  <c:v>26.127723499386899</c:v>
                </c:pt>
                <c:pt idx="6474">
                  <c:v>26.127896152539101</c:v>
                </c:pt>
                <c:pt idx="6475">
                  <c:v>26.128068805150701</c:v>
                </c:pt>
                <c:pt idx="6476">
                  <c:v>26.128241457221598</c:v>
                </c:pt>
                <c:pt idx="6477">
                  <c:v>26.128414108751699</c:v>
                </c:pt>
                <c:pt idx="6478">
                  <c:v>26.128586759741101</c:v>
                </c:pt>
                <c:pt idx="6479">
                  <c:v>26.128759410189801</c:v>
                </c:pt>
                <c:pt idx="6480">
                  <c:v>26.128932060097799</c:v>
                </c:pt>
                <c:pt idx="6481">
                  <c:v>26.1291047094651</c:v>
                </c:pt>
                <c:pt idx="6482">
                  <c:v>26.129277358291599</c:v>
                </c:pt>
                <c:pt idx="6483">
                  <c:v>26.129450006577301</c:v>
                </c:pt>
                <c:pt idx="6484">
                  <c:v>26.129622654322301</c:v>
                </c:pt>
                <c:pt idx="6485">
                  <c:v>26.129795301526599</c:v>
                </c:pt>
                <c:pt idx="6486">
                  <c:v>26.129967948190099</c:v>
                </c:pt>
                <c:pt idx="6487">
                  <c:v>26.130140594312799</c:v>
                </c:pt>
                <c:pt idx="6488">
                  <c:v>26.1303132398948</c:v>
                </c:pt>
                <c:pt idx="6489">
                  <c:v>26.1304858849361</c:v>
                </c:pt>
                <c:pt idx="6490">
                  <c:v>26.130658529436499</c:v>
                </c:pt>
                <c:pt idx="6491">
                  <c:v>26.130831173396199</c:v>
                </c:pt>
                <c:pt idx="6492">
                  <c:v>26.131003816815099</c:v>
                </c:pt>
                <c:pt idx="6493">
                  <c:v>26.131176459693201</c:v>
                </c:pt>
                <c:pt idx="6494">
                  <c:v>26.131349102030601</c:v>
                </c:pt>
                <c:pt idx="6495">
                  <c:v>26.131521743827101</c:v>
                </c:pt>
                <c:pt idx="6496">
                  <c:v>26.131694385082898</c:v>
                </c:pt>
                <c:pt idx="6497">
                  <c:v>26.131867025797799</c:v>
                </c:pt>
                <c:pt idx="6498">
                  <c:v>26.132039665971998</c:v>
                </c:pt>
                <c:pt idx="6499">
                  <c:v>26.1322123056053</c:v>
                </c:pt>
                <c:pt idx="6500">
                  <c:v>26.132384944697801</c:v>
                </c:pt>
                <c:pt idx="6501">
                  <c:v>26.132557583249501</c:v>
                </c:pt>
                <c:pt idx="6502">
                  <c:v>26.132730221260399</c:v>
                </c:pt>
                <c:pt idx="6503">
                  <c:v>26.1329028587305</c:v>
                </c:pt>
                <c:pt idx="6504">
                  <c:v>26.133075495659799</c:v>
                </c:pt>
                <c:pt idx="6505">
                  <c:v>26.133248132048202</c:v>
                </c:pt>
                <c:pt idx="6506">
                  <c:v>26.133420767895799</c:v>
                </c:pt>
                <c:pt idx="6507">
                  <c:v>26.1335934032025</c:v>
                </c:pt>
                <c:pt idx="6508">
                  <c:v>26.1337660379684</c:v>
                </c:pt>
                <c:pt idx="6509">
                  <c:v>26.133938672193501</c:v>
                </c:pt>
                <c:pt idx="6510">
                  <c:v>26.134111305877699</c:v>
                </c:pt>
                <c:pt idx="6511">
                  <c:v>26.134283939021099</c:v>
                </c:pt>
                <c:pt idx="6512">
                  <c:v>26.134456571623598</c:v>
                </c:pt>
                <c:pt idx="6513">
                  <c:v>26.134629203685201</c:v>
                </c:pt>
                <c:pt idx="6514">
                  <c:v>26.134801835206002</c:v>
                </c:pt>
                <c:pt idx="6515">
                  <c:v>26.134974466185898</c:v>
                </c:pt>
                <c:pt idx="6516">
                  <c:v>26.135147096624902</c:v>
                </c:pt>
                <c:pt idx="6517">
                  <c:v>26.135319726523001</c:v>
                </c:pt>
                <c:pt idx="6518">
                  <c:v>26.135492355880299</c:v>
                </c:pt>
                <c:pt idx="6519">
                  <c:v>26.1356649846967</c:v>
                </c:pt>
                <c:pt idx="6520">
                  <c:v>26.1358376129722</c:v>
                </c:pt>
                <c:pt idx="6521">
                  <c:v>26.136010240706799</c:v>
                </c:pt>
                <c:pt idx="6522">
                  <c:v>26.136182867900501</c:v>
                </c:pt>
                <c:pt idx="6523">
                  <c:v>26.1363554945533</c:v>
                </c:pt>
                <c:pt idx="6524">
                  <c:v>26.136528120665201</c:v>
                </c:pt>
                <c:pt idx="6525">
                  <c:v>26.136700746236102</c:v>
                </c:pt>
                <c:pt idx="6526">
                  <c:v>26.136873371266201</c:v>
                </c:pt>
                <c:pt idx="6527">
                  <c:v>26.137045995755301</c:v>
                </c:pt>
                <c:pt idx="6528">
                  <c:v>26.137218619703599</c:v>
                </c:pt>
                <c:pt idx="6529">
                  <c:v>26.137391243110901</c:v>
                </c:pt>
                <c:pt idx="6530">
                  <c:v>26.137563865977299</c:v>
                </c:pt>
                <c:pt idx="6531">
                  <c:v>26.1377364883027</c:v>
                </c:pt>
                <c:pt idx="6532">
                  <c:v>26.1379091100872</c:v>
                </c:pt>
                <c:pt idx="6533">
                  <c:v>26.1380817313308</c:v>
                </c:pt>
                <c:pt idx="6534">
                  <c:v>26.1382543520334</c:v>
                </c:pt>
                <c:pt idx="6535">
                  <c:v>26.138426972194999</c:v>
                </c:pt>
                <c:pt idx="6536">
                  <c:v>26.138599591815801</c:v>
                </c:pt>
                <c:pt idx="6537">
                  <c:v>26.1387722108955</c:v>
                </c:pt>
                <c:pt idx="6538">
                  <c:v>26.138944829434301</c:v>
                </c:pt>
                <c:pt idx="6539">
                  <c:v>26.139117447432099</c:v>
                </c:pt>
                <c:pt idx="6540">
                  <c:v>26.139290064889</c:v>
                </c:pt>
                <c:pt idx="6541">
                  <c:v>26.139462681804901</c:v>
                </c:pt>
                <c:pt idx="6542">
                  <c:v>26.139635298179801</c:v>
                </c:pt>
                <c:pt idx="6543">
                  <c:v>26.139807914013701</c:v>
                </c:pt>
                <c:pt idx="6544">
                  <c:v>26.139980529306701</c:v>
                </c:pt>
                <c:pt idx="6545">
                  <c:v>26.140153144058701</c:v>
                </c:pt>
                <c:pt idx="6546">
                  <c:v>26.140325758269601</c:v>
                </c:pt>
                <c:pt idx="6547">
                  <c:v>26.1404983719396</c:v>
                </c:pt>
                <c:pt idx="6548">
                  <c:v>26.140670985068599</c:v>
                </c:pt>
                <c:pt idx="6549">
                  <c:v>26.140843597656598</c:v>
                </c:pt>
                <c:pt idx="6550">
                  <c:v>26.141016209703501</c:v>
                </c:pt>
                <c:pt idx="6551">
                  <c:v>26.1411888212095</c:v>
                </c:pt>
                <c:pt idx="6552">
                  <c:v>26.141361432174399</c:v>
                </c:pt>
                <c:pt idx="6553">
                  <c:v>26.141534042598401</c:v>
                </c:pt>
                <c:pt idx="6554">
                  <c:v>26.1417066524813</c:v>
                </c:pt>
                <c:pt idx="6555">
                  <c:v>26.1418792618231</c:v>
                </c:pt>
                <c:pt idx="6556">
                  <c:v>26.142051870624002</c:v>
                </c:pt>
                <c:pt idx="6557">
                  <c:v>26.142224478883801</c:v>
                </c:pt>
                <c:pt idx="6558">
                  <c:v>26.1423970866026</c:v>
                </c:pt>
                <c:pt idx="6559">
                  <c:v>26.142569693780299</c:v>
                </c:pt>
                <c:pt idx="6560">
                  <c:v>26.142742300417002</c:v>
                </c:pt>
                <c:pt idx="6561">
                  <c:v>26.142914906512601</c:v>
                </c:pt>
                <c:pt idx="6562">
                  <c:v>26.143087512067201</c:v>
                </c:pt>
                <c:pt idx="6563">
                  <c:v>26.1432601170807</c:v>
                </c:pt>
                <c:pt idx="6564">
                  <c:v>26.1434327215532</c:v>
                </c:pt>
                <c:pt idx="6565">
                  <c:v>26.1436053254846</c:v>
                </c:pt>
                <c:pt idx="6566">
                  <c:v>26.143777928874901</c:v>
                </c:pt>
                <c:pt idx="6567">
                  <c:v>26.143950531724201</c:v>
                </c:pt>
                <c:pt idx="6568">
                  <c:v>26.144123134032402</c:v>
                </c:pt>
                <c:pt idx="6569">
                  <c:v>26.144295735799499</c:v>
                </c:pt>
                <c:pt idx="6570">
                  <c:v>26.144468337025501</c:v>
                </c:pt>
                <c:pt idx="6571">
                  <c:v>26.144640937710399</c:v>
                </c:pt>
                <c:pt idx="6572">
                  <c:v>26.144813537854301</c:v>
                </c:pt>
                <c:pt idx="6573">
                  <c:v>26.144986137457</c:v>
                </c:pt>
                <c:pt idx="6574">
                  <c:v>26.145158736518699</c:v>
                </c:pt>
                <c:pt idx="6575">
                  <c:v>26.145331335039199</c:v>
                </c:pt>
                <c:pt idx="6576">
                  <c:v>26.145503933018698</c:v>
                </c:pt>
                <c:pt idx="6577">
                  <c:v>26.145676530456999</c:v>
                </c:pt>
                <c:pt idx="6578">
                  <c:v>26.1458491273542</c:v>
                </c:pt>
                <c:pt idx="6579">
                  <c:v>26.146021723710302</c:v>
                </c:pt>
                <c:pt idx="6580">
                  <c:v>26.1461943195253</c:v>
                </c:pt>
                <c:pt idx="6581">
                  <c:v>26.146366914799199</c:v>
                </c:pt>
                <c:pt idx="6582">
                  <c:v>26.146539509531902</c:v>
                </c:pt>
                <c:pt idx="6583">
                  <c:v>26.146712103723502</c:v>
                </c:pt>
                <c:pt idx="6584">
                  <c:v>26.146884697373999</c:v>
                </c:pt>
                <c:pt idx="6585">
                  <c:v>26.1470572904833</c:v>
                </c:pt>
                <c:pt idx="6586">
                  <c:v>26.147229883051502</c:v>
                </c:pt>
                <c:pt idx="6587">
                  <c:v>26.147402475078501</c:v>
                </c:pt>
                <c:pt idx="6588">
                  <c:v>26.1475750665644</c:v>
                </c:pt>
                <c:pt idx="6589">
                  <c:v>26.1477476575091</c:v>
                </c:pt>
                <c:pt idx="6590">
                  <c:v>26.147920247912701</c:v>
                </c:pt>
                <c:pt idx="6591">
                  <c:v>26.148092837775099</c:v>
                </c:pt>
                <c:pt idx="6592">
                  <c:v>26.148265427096302</c:v>
                </c:pt>
                <c:pt idx="6593">
                  <c:v>26.148438015876401</c:v>
                </c:pt>
                <c:pt idx="6594">
                  <c:v>26.148610604115301</c:v>
                </c:pt>
                <c:pt idx="6595">
                  <c:v>26.148783191812999</c:v>
                </c:pt>
                <c:pt idx="6596">
                  <c:v>26.148955778969501</c:v>
                </c:pt>
                <c:pt idx="6597">
                  <c:v>26.1491283655849</c:v>
                </c:pt>
                <c:pt idx="6598">
                  <c:v>26.1493009516591</c:v>
                </c:pt>
                <c:pt idx="6599">
                  <c:v>26.149473537192002</c:v>
                </c:pt>
                <c:pt idx="6600">
                  <c:v>26.1496461221838</c:v>
                </c:pt>
                <c:pt idx="6601">
                  <c:v>26.149818706634399</c:v>
                </c:pt>
                <c:pt idx="6602">
                  <c:v>26.149991290543799</c:v>
                </c:pt>
                <c:pt idx="6603">
                  <c:v>26.1501638739119</c:v>
                </c:pt>
                <c:pt idx="6604">
                  <c:v>26.150336456738899</c:v>
                </c:pt>
                <c:pt idx="6605">
                  <c:v>26.150509039024701</c:v>
                </c:pt>
                <c:pt idx="6606">
                  <c:v>26.150681620769198</c:v>
                </c:pt>
                <c:pt idx="6607">
                  <c:v>26.1508542019725</c:v>
                </c:pt>
                <c:pt idx="6608">
                  <c:v>26.151026782634599</c:v>
                </c:pt>
                <c:pt idx="6609">
                  <c:v>26.151199362755399</c:v>
                </c:pt>
                <c:pt idx="6610">
                  <c:v>26.1513719423351</c:v>
                </c:pt>
                <c:pt idx="6611">
                  <c:v>26.151544521373399</c:v>
                </c:pt>
                <c:pt idx="6612">
                  <c:v>26.151717099870599</c:v>
                </c:pt>
                <c:pt idx="6613">
                  <c:v>26.1518896778265</c:v>
                </c:pt>
                <c:pt idx="6614">
                  <c:v>26.152062255241098</c:v>
                </c:pt>
                <c:pt idx="6615">
                  <c:v>26.152234832114601</c:v>
                </c:pt>
                <c:pt idx="6616">
                  <c:v>26.152407408446699</c:v>
                </c:pt>
                <c:pt idx="6617">
                  <c:v>26.152579984237601</c:v>
                </c:pt>
                <c:pt idx="6618">
                  <c:v>26.152752559487201</c:v>
                </c:pt>
                <c:pt idx="6619">
                  <c:v>26.152925134195598</c:v>
                </c:pt>
                <c:pt idx="6620">
                  <c:v>26.153097708362701</c:v>
                </c:pt>
                <c:pt idx="6621">
                  <c:v>26.1532702819886</c:v>
                </c:pt>
                <c:pt idx="6622">
                  <c:v>26.153442855073099</c:v>
                </c:pt>
                <c:pt idx="6623">
                  <c:v>26.153615427616401</c:v>
                </c:pt>
                <c:pt idx="6624">
                  <c:v>26.153787999618402</c:v>
                </c:pt>
                <c:pt idx="6625">
                  <c:v>26.1539605710791</c:v>
                </c:pt>
                <c:pt idx="6626">
                  <c:v>26.1541331419985</c:v>
                </c:pt>
                <c:pt idx="6627">
                  <c:v>26.154305712376601</c:v>
                </c:pt>
                <c:pt idx="6628">
                  <c:v>26.1544782822134</c:v>
                </c:pt>
                <c:pt idx="6629">
                  <c:v>26.154650851509</c:v>
                </c:pt>
                <c:pt idx="6630">
                  <c:v>26.154823420263199</c:v>
                </c:pt>
                <c:pt idx="6631">
                  <c:v>26.154995988476099</c:v>
                </c:pt>
                <c:pt idx="6632">
                  <c:v>26.1551685561477</c:v>
                </c:pt>
                <c:pt idx="6633">
                  <c:v>26.155341123277999</c:v>
                </c:pt>
                <c:pt idx="6634">
                  <c:v>26.155513689867</c:v>
                </c:pt>
                <c:pt idx="6635">
                  <c:v>26.155686255914599</c:v>
                </c:pt>
                <c:pt idx="6636">
                  <c:v>26.1558588214209</c:v>
                </c:pt>
                <c:pt idx="6637">
                  <c:v>26.156031386385902</c:v>
                </c:pt>
                <c:pt idx="6638">
                  <c:v>26.156203950809601</c:v>
                </c:pt>
                <c:pt idx="6639">
                  <c:v>26.1563765146919</c:v>
                </c:pt>
                <c:pt idx="6640">
                  <c:v>26.156549078032899</c:v>
                </c:pt>
                <c:pt idx="6641">
                  <c:v>26.156721640832501</c:v>
                </c:pt>
                <c:pt idx="6642">
                  <c:v>26.1568942030908</c:v>
                </c:pt>
                <c:pt idx="6643">
                  <c:v>26.157066764807698</c:v>
                </c:pt>
                <c:pt idx="6644">
                  <c:v>26.157239325983301</c:v>
                </c:pt>
                <c:pt idx="6645">
                  <c:v>26.157411886617499</c:v>
                </c:pt>
                <c:pt idx="6646">
                  <c:v>26.157584446710398</c:v>
                </c:pt>
                <c:pt idx="6647">
                  <c:v>26.1577570062619</c:v>
                </c:pt>
                <c:pt idx="6648">
                  <c:v>26.157929565271999</c:v>
                </c:pt>
                <c:pt idx="6649">
                  <c:v>26.1581021237408</c:v>
                </c:pt>
                <c:pt idx="6650">
                  <c:v>26.1582746816681</c:v>
                </c:pt>
                <c:pt idx="6651">
                  <c:v>26.158447239054201</c:v>
                </c:pt>
                <c:pt idx="6652">
                  <c:v>26.158619795898801</c:v>
                </c:pt>
                <c:pt idx="6653">
                  <c:v>26.158792352201999</c:v>
                </c:pt>
                <c:pt idx="6654">
                  <c:v>26.158964907963899</c:v>
                </c:pt>
                <c:pt idx="6655">
                  <c:v>26.159137463184301</c:v>
                </c:pt>
                <c:pt idx="6656">
                  <c:v>26.159310017863401</c:v>
                </c:pt>
                <c:pt idx="6657">
                  <c:v>26.159482572001</c:v>
                </c:pt>
                <c:pt idx="6658">
                  <c:v>26.1596551255973</c:v>
                </c:pt>
                <c:pt idx="6659">
                  <c:v>26.1598276786521</c:v>
                </c:pt>
                <c:pt idx="6660">
                  <c:v>26.160000231165501</c:v>
                </c:pt>
                <c:pt idx="6661">
                  <c:v>26.1601727831376</c:v>
                </c:pt>
                <c:pt idx="6662">
                  <c:v>26.160345334568198</c:v>
                </c:pt>
                <c:pt idx="6663">
                  <c:v>26.160517885457299</c:v>
                </c:pt>
                <c:pt idx="6664">
                  <c:v>26.160690435805101</c:v>
                </c:pt>
                <c:pt idx="6665">
                  <c:v>26.160862985611399</c:v>
                </c:pt>
                <c:pt idx="6666">
                  <c:v>26.161035534876302</c:v>
                </c:pt>
                <c:pt idx="6667">
                  <c:v>26.161208083599799</c:v>
                </c:pt>
                <c:pt idx="6668">
                  <c:v>26.1613806317818</c:v>
                </c:pt>
                <c:pt idx="6669">
                  <c:v>26.161553179422398</c:v>
                </c:pt>
                <c:pt idx="6670">
                  <c:v>26.1617257265215</c:v>
                </c:pt>
                <c:pt idx="6671">
                  <c:v>26.161898273079199</c:v>
                </c:pt>
                <c:pt idx="6672">
                  <c:v>26.162070819095401</c:v>
                </c:pt>
                <c:pt idx="6673">
                  <c:v>26.162243364570202</c:v>
                </c:pt>
                <c:pt idx="6674">
                  <c:v>26.162415909503501</c:v>
                </c:pt>
                <c:pt idx="6675">
                  <c:v>26.162588453895399</c:v>
                </c:pt>
                <c:pt idx="6676">
                  <c:v>26.162760997745799</c:v>
                </c:pt>
                <c:pt idx="6677">
                  <c:v>26.162933541054699</c:v>
                </c:pt>
                <c:pt idx="6678">
                  <c:v>26.1631060838221</c:v>
                </c:pt>
                <c:pt idx="6679">
                  <c:v>26.163278626048101</c:v>
                </c:pt>
                <c:pt idx="6680">
                  <c:v>26.1634511677326</c:v>
                </c:pt>
                <c:pt idx="6681">
                  <c:v>26.163623708875601</c:v>
                </c:pt>
                <c:pt idx="6682">
                  <c:v>26.163796249477102</c:v>
                </c:pt>
                <c:pt idx="6683">
                  <c:v>26.163968789537201</c:v>
                </c:pt>
                <c:pt idx="6684">
                  <c:v>26.164141329055699</c:v>
                </c:pt>
                <c:pt idx="6685">
                  <c:v>26.164313868032799</c:v>
                </c:pt>
                <c:pt idx="6686">
                  <c:v>26.164486406468299</c:v>
                </c:pt>
                <c:pt idx="6687">
                  <c:v>26.164658944362301</c:v>
                </c:pt>
                <c:pt idx="6688">
                  <c:v>26.164831481714899</c:v>
                </c:pt>
                <c:pt idx="6689">
                  <c:v>26.165004018525899</c:v>
                </c:pt>
                <c:pt idx="6690">
                  <c:v>26.165176554795401</c:v>
                </c:pt>
                <c:pt idx="6691">
                  <c:v>26.165349090523399</c:v>
                </c:pt>
                <c:pt idx="6692">
                  <c:v>26.1655216257098</c:v>
                </c:pt>
                <c:pt idx="6693">
                  <c:v>26.1656941603548</c:v>
                </c:pt>
                <c:pt idx="6694">
                  <c:v>26.165866694458199</c:v>
                </c:pt>
                <c:pt idx="6695">
                  <c:v>26.1660392280201</c:v>
                </c:pt>
                <c:pt idx="6696">
                  <c:v>26.166211761040401</c:v>
                </c:pt>
                <c:pt idx="6697">
                  <c:v>26.166384293519201</c:v>
                </c:pt>
                <c:pt idx="6698">
                  <c:v>26.1665568254565</c:v>
                </c:pt>
                <c:pt idx="6699">
                  <c:v>26.166729356852201</c:v>
                </c:pt>
                <c:pt idx="6700">
                  <c:v>26.166901887706398</c:v>
                </c:pt>
                <c:pt idx="6701">
                  <c:v>26.167074418018998</c:v>
                </c:pt>
                <c:pt idx="6702">
                  <c:v>26.167246947790101</c:v>
                </c:pt>
                <c:pt idx="6703">
                  <c:v>26.1674194770196</c:v>
                </c:pt>
                <c:pt idx="6704">
                  <c:v>26.167592005707601</c:v>
                </c:pt>
                <c:pt idx="6705">
                  <c:v>26.167764533853902</c:v>
                </c:pt>
                <c:pt idx="6706">
                  <c:v>26.167937061458801</c:v>
                </c:pt>
                <c:pt idx="6707">
                  <c:v>26.168109588522</c:v>
                </c:pt>
                <c:pt idx="6708">
                  <c:v>26.168282115043699</c:v>
                </c:pt>
                <c:pt idx="6709">
                  <c:v>26.1684546410238</c:v>
                </c:pt>
                <c:pt idx="6710">
                  <c:v>26.168627166462301</c:v>
                </c:pt>
                <c:pt idx="6711">
                  <c:v>26.168799691359201</c:v>
                </c:pt>
                <c:pt idx="6712">
                  <c:v>26.1689722157146</c:v>
                </c:pt>
                <c:pt idx="6713">
                  <c:v>26.169144739528299</c:v>
                </c:pt>
                <c:pt idx="6714">
                  <c:v>26.169317262800501</c:v>
                </c:pt>
                <c:pt idx="6715">
                  <c:v>26.169489785530999</c:v>
                </c:pt>
                <c:pt idx="6716">
                  <c:v>26.169662307719999</c:v>
                </c:pt>
                <c:pt idx="6717">
                  <c:v>26.1698348293673</c:v>
                </c:pt>
                <c:pt idx="6718">
                  <c:v>26.170007350473099</c:v>
                </c:pt>
                <c:pt idx="6719">
                  <c:v>26.170179871037199</c:v>
                </c:pt>
                <c:pt idx="6720">
                  <c:v>26.170352391059701</c:v>
                </c:pt>
                <c:pt idx="6721">
                  <c:v>26.1705249105406</c:v>
                </c:pt>
                <c:pt idx="6722">
                  <c:v>26.170697429479901</c:v>
                </c:pt>
                <c:pt idx="6723">
                  <c:v>26.170869947877598</c:v>
                </c:pt>
                <c:pt idx="6724">
                  <c:v>26.171042465733599</c:v>
                </c:pt>
                <c:pt idx="6725">
                  <c:v>26.171214983047999</c:v>
                </c:pt>
                <c:pt idx="6726">
                  <c:v>26.1713874998207</c:v>
                </c:pt>
                <c:pt idx="6727">
                  <c:v>26.171560016051899</c:v>
                </c:pt>
                <c:pt idx="6728">
                  <c:v>26.171732531741299</c:v>
                </c:pt>
                <c:pt idx="6729">
                  <c:v>26.171905046889201</c:v>
                </c:pt>
                <c:pt idx="6730">
                  <c:v>26.172077561495399</c:v>
                </c:pt>
                <c:pt idx="6731">
                  <c:v>26.172250075559901</c:v>
                </c:pt>
                <c:pt idx="6732">
                  <c:v>26.1724225890828</c:v>
                </c:pt>
                <c:pt idx="6733">
                  <c:v>26.172595102064001</c:v>
                </c:pt>
                <c:pt idx="6734">
                  <c:v>26.172767614503599</c:v>
                </c:pt>
                <c:pt idx="6735">
                  <c:v>26.1729401264015</c:v>
                </c:pt>
                <c:pt idx="6736">
                  <c:v>26.173112637757701</c:v>
                </c:pt>
                <c:pt idx="6737">
                  <c:v>26.173285148572301</c:v>
                </c:pt>
                <c:pt idx="6738">
                  <c:v>26.173457658845201</c:v>
                </c:pt>
                <c:pt idx="6739">
                  <c:v>26.173630168576398</c:v>
                </c:pt>
                <c:pt idx="6740">
                  <c:v>26.173802677765899</c:v>
                </c:pt>
                <c:pt idx="6741">
                  <c:v>26.173975186413799</c:v>
                </c:pt>
                <c:pt idx="6742">
                  <c:v>26.174147694519899</c:v>
                </c:pt>
                <c:pt idx="6743">
                  <c:v>26.174320202084399</c:v>
                </c:pt>
                <c:pt idx="6744">
                  <c:v>26.174492709107199</c:v>
                </c:pt>
                <c:pt idx="6745">
                  <c:v>26.174665215588298</c:v>
                </c:pt>
                <c:pt idx="6746">
                  <c:v>26.174837721527702</c:v>
                </c:pt>
                <c:pt idx="6747">
                  <c:v>26.175010226925401</c:v>
                </c:pt>
                <c:pt idx="6748">
                  <c:v>26.175182731781302</c:v>
                </c:pt>
                <c:pt idx="6749">
                  <c:v>26.175355236095601</c:v>
                </c:pt>
                <c:pt idx="6750">
                  <c:v>26.175527739868102</c:v>
                </c:pt>
                <c:pt idx="6751">
                  <c:v>26.175700243099001</c:v>
                </c:pt>
                <c:pt idx="6752">
                  <c:v>26.175872745788102</c:v>
                </c:pt>
                <c:pt idx="6753">
                  <c:v>26.176045247935502</c:v>
                </c:pt>
                <c:pt idx="6754">
                  <c:v>26.176217749541198</c:v>
                </c:pt>
                <c:pt idx="6755">
                  <c:v>26.176390250605099</c:v>
                </c:pt>
                <c:pt idx="6756">
                  <c:v>26.1765627511273</c:v>
                </c:pt>
                <c:pt idx="6757">
                  <c:v>26.1767352511078</c:v>
                </c:pt>
                <c:pt idx="6758">
                  <c:v>26.176907750546501</c:v>
                </c:pt>
                <c:pt idx="6759">
                  <c:v>26.177080249443499</c:v>
                </c:pt>
                <c:pt idx="6760">
                  <c:v>26.1772527477988</c:v>
                </c:pt>
                <c:pt idx="6761">
                  <c:v>26.177425245612302</c:v>
                </c:pt>
                <c:pt idx="6762">
                  <c:v>26.1775977428841</c:v>
                </c:pt>
                <c:pt idx="6763">
                  <c:v>26.177770239614102</c:v>
                </c:pt>
                <c:pt idx="6764">
                  <c:v>26.177942735802301</c:v>
                </c:pt>
                <c:pt idx="6765">
                  <c:v>26.1781152314488</c:v>
                </c:pt>
                <c:pt idx="6766">
                  <c:v>26.178287726553499</c:v>
                </c:pt>
                <c:pt idx="6767">
                  <c:v>26.178460221116399</c:v>
                </c:pt>
                <c:pt idx="6768">
                  <c:v>26.178632715137599</c:v>
                </c:pt>
                <c:pt idx="6769">
                  <c:v>26.178805208617</c:v>
                </c:pt>
                <c:pt idx="6770">
                  <c:v>26.1789777015547</c:v>
                </c:pt>
                <c:pt idx="6771">
                  <c:v>26.179150193950498</c:v>
                </c:pt>
                <c:pt idx="6772">
                  <c:v>26.1793226858046</c:v>
                </c:pt>
                <c:pt idx="6773">
                  <c:v>26.179495177116902</c:v>
                </c:pt>
                <c:pt idx="6774">
                  <c:v>26.179667667887401</c:v>
                </c:pt>
                <c:pt idx="6775">
                  <c:v>26.1798401581161</c:v>
                </c:pt>
                <c:pt idx="6776">
                  <c:v>26.180012647803</c:v>
                </c:pt>
                <c:pt idx="6777">
                  <c:v>26.180185136948101</c:v>
                </c:pt>
                <c:pt idx="6778">
                  <c:v>26.180357625551402</c:v>
                </c:pt>
                <c:pt idx="6779">
                  <c:v>26.1805301136129</c:v>
                </c:pt>
                <c:pt idx="6780">
                  <c:v>26.180702601132602</c:v>
                </c:pt>
                <c:pt idx="6781">
                  <c:v>26.180875088110501</c:v>
                </c:pt>
                <c:pt idx="6782">
                  <c:v>26.1810475745466</c:v>
                </c:pt>
                <c:pt idx="6783">
                  <c:v>26.181220060440801</c:v>
                </c:pt>
                <c:pt idx="6784">
                  <c:v>26.181392545793202</c:v>
                </c:pt>
                <c:pt idx="6785">
                  <c:v>26.181565030603799</c:v>
                </c:pt>
                <c:pt idx="6786">
                  <c:v>26.181737514872601</c:v>
                </c:pt>
                <c:pt idx="6787">
                  <c:v>26.1819099985996</c:v>
                </c:pt>
                <c:pt idx="6788">
                  <c:v>26.1820824817847</c:v>
                </c:pt>
                <c:pt idx="6789">
                  <c:v>26.182254964428001</c:v>
                </c:pt>
                <c:pt idx="6790">
                  <c:v>26.182427446529399</c:v>
                </c:pt>
                <c:pt idx="6791">
                  <c:v>26.182599928089001</c:v>
                </c:pt>
                <c:pt idx="6792">
                  <c:v>26.1827724091068</c:v>
                </c:pt>
                <c:pt idx="6793">
                  <c:v>26.1829448895827</c:v>
                </c:pt>
                <c:pt idx="6794">
                  <c:v>26.1831173695168</c:v>
                </c:pt>
                <c:pt idx="6795">
                  <c:v>26.183289848908998</c:v>
                </c:pt>
                <c:pt idx="6796">
                  <c:v>26.183462327759301</c:v>
                </c:pt>
                <c:pt idx="6797">
                  <c:v>26.183634806067801</c:v>
                </c:pt>
                <c:pt idx="6798">
                  <c:v>26.183807283834401</c:v>
                </c:pt>
                <c:pt idx="6799">
                  <c:v>26.183979761059199</c:v>
                </c:pt>
                <c:pt idx="6800">
                  <c:v>26.184152237742101</c:v>
                </c:pt>
                <c:pt idx="6801">
                  <c:v>26.1843247138831</c:v>
                </c:pt>
                <c:pt idx="6802">
                  <c:v>26.184497189482201</c:v>
                </c:pt>
                <c:pt idx="6803">
                  <c:v>26.184669664539499</c:v>
                </c:pt>
                <c:pt idx="6804">
                  <c:v>26.184842139054901</c:v>
                </c:pt>
                <c:pt idx="6805">
                  <c:v>26.1850146130284</c:v>
                </c:pt>
                <c:pt idx="6806">
                  <c:v>26.185187086460001</c:v>
                </c:pt>
                <c:pt idx="6807">
                  <c:v>26.185359559349699</c:v>
                </c:pt>
                <c:pt idx="6808">
                  <c:v>26.185532031697502</c:v>
                </c:pt>
                <c:pt idx="6809">
                  <c:v>26.185704503503398</c:v>
                </c:pt>
                <c:pt idx="6810">
                  <c:v>26.1858769747674</c:v>
                </c:pt>
                <c:pt idx="6811">
                  <c:v>26.186049445489601</c:v>
                </c:pt>
                <c:pt idx="6812">
                  <c:v>26.186221915669801</c:v>
                </c:pt>
                <c:pt idx="6813">
                  <c:v>26.186394385308098</c:v>
                </c:pt>
                <c:pt idx="6814">
                  <c:v>26.1865668544045</c:v>
                </c:pt>
                <c:pt idx="6815">
                  <c:v>26.1867393229589</c:v>
                </c:pt>
                <c:pt idx="6816">
                  <c:v>26.1869117909715</c:v>
                </c:pt>
                <c:pt idx="6817">
                  <c:v>26.187084258442098</c:v>
                </c:pt>
                <c:pt idx="6818">
                  <c:v>26.187256725370801</c:v>
                </c:pt>
                <c:pt idx="6819">
                  <c:v>26.187429191757602</c:v>
                </c:pt>
                <c:pt idx="6820">
                  <c:v>26.187601657602499</c:v>
                </c:pt>
                <c:pt idx="6821">
                  <c:v>26.187774122905399</c:v>
                </c:pt>
                <c:pt idx="6822">
                  <c:v>26.187946587666399</c:v>
                </c:pt>
                <c:pt idx="6823">
                  <c:v>26.188119051885401</c:v>
                </c:pt>
                <c:pt idx="6824">
                  <c:v>26.188291515562501</c:v>
                </c:pt>
                <c:pt idx="6825">
                  <c:v>26.188463978697602</c:v>
                </c:pt>
                <c:pt idx="6826">
                  <c:v>26.1886364412908</c:v>
                </c:pt>
                <c:pt idx="6827">
                  <c:v>26.1888089033421</c:v>
                </c:pt>
                <c:pt idx="6828">
                  <c:v>26.188981364851401</c:v>
                </c:pt>
                <c:pt idx="6829">
                  <c:v>26.1891538258187</c:v>
                </c:pt>
                <c:pt idx="6830">
                  <c:v>26.1893262862441</c:v>
                </c:pt>
                <c:pt idx="6831">
                  <c:v>26.189498746127502</c:v>
                </c:pt>
                <c:pt idx="6832">
                  <c:v>26.189671205469001</c:v>
                </c:pt>
                <c:pt idx="6833">
                  <c:v>26.189843664268398</c:v>
                </c:pt>
                <c:pt idx="6834">
                  <c:v>26.190016122526</c:v>
                </c:pt>
                <c:pt idx="6835">
                  <c:v>26.1901885802415</c:v>
                </c:pt>
                <c:pt idx="6836">
                  <c:v>26.190361037414998</c:v>
                </c:pt>
                <c:pt idx="6837">
                  <c:v>26.190533494046601</c:v>
                </c:pt>
                <c:pt idx="6838">
                  <c:v>26.190705950136199</c:v>
                </c:pt>
                <c:pt idx="6839">
                  <c:v>26.190878405683801</c:v>
                </c:pt>
                <c:pt idx="6840">
                  <c:v>26.191050860689401</c:v>
                </c:pt>
                <c:pt idx="6841">
                  <c:v>26.191223315153</c:v>
                </c:pt>
                <c:pt idx="6842">
                  <c:v>26.1913957690746</c:v>
                </c:pt>
                <c:pt idx="6843">
                  <c:v>26.191568222454201</c:v>
                </c:pt>
                <c:pt idx="6844">
                  <c:v>26.1917406752919</c:v>
                </c:pt>
                <c:pt idx="6845">
                  <c:v>26.191913127587501</c:v>
                </c:pt>
                <c:pt idx="6846">
                  <c:v>26.1920855793411</c:v>
                </c:pt>
                <c:pt idx="6847">
                  <c:v>26.192258030552701</c:v>
                </c:pt>
                <c:pt idx="6848">
                  <c:v>26.1924304812222</c:v>
                </c:pt>
                <c:pt idx="6849">
                  <c:v>26.1926029313498</c:v>
                </c:pt>
                <c:pt idx="6850">
                  <c:v>26.192775380935299</c:v>
                </c:pt>
                <c:pt idx="6851">
                  <c:v>26.192947829978799</c:v>
                </c:pt>
                <c:pt idx="6852">
                  <c:v>26.193120278480301</c:v>
                </c:pt>
                <c:pt idx="6853">
                  <c:v>26.1932927264398</c:v>
                </c:pt>
                <c:pt idx="6854">
                  <c:v>26.193465173857199</c:v>
                </c:pt>
                <c:pt idx="6855">
                  <c:v>26.193637620732598</c:v>
                </c:pt>
                <c:pt idx="6856">
                  <c:v>26.193810067066</c:v>
                </c:pt>
                <c:pt idx="6857">
                  <c:v>26.1939825128573</c:v>
                </c:pt>
                <c:pt idx="6858">
                  <c:v>26.194154958106601</c:v>
                </c:pt>
                <c:pt idx="6859">
                  <c:v>26.194327402813801</c:v>
                </c:pt>
                <c:pt idx="6860">
                  <c:v>26.194499846978999</c:v>
                </c:pt>
                <c:pt idx="6861">
                  <c:v>26.194672290602099</c:v>
                </c:pt>
                <c:pt idx="6862">
                  <c:v>26.194844733683201</c:v>
                </c:pt>
                <c:pt idx="6863">
                  <c:v>26.195017176222201</c:v>
                </c:pt>
                <c:pt idx="6864">
                  <c:v>26.195189618219199</c:v>
                </c:pt>
                <c:pt idx="6865">
                  <c:v>26.1953620596741</c:v>
                </c:pt>
                <c:pt idx="6866">
                  <c:v>26.195534500586898</c:v>
                </c:pt>
                <c:pt idx="6867">
                  <c:v>26.195706940957599</c:v>
                </c:pt>
                <c:pt idx="6868">
                  <c:v>26.195879380786302</c:v>
                </c:pt>
                <c:pt idx="6869">
                  <c:v>26.196051820072899</c:v>
                </c:pt>
                <c:pt idx="6870">
                  <c:v>26.196224258817502</c:v>
                </c:pt>
                <c:pt idx="6871">
                  <c:v>26.1963966970199</c:v>
                </c:pt>
                <c:pt idx="6872">
                  <c:v>26.196569134680299</c:v>
                </c:pt>
                <c:pt idx="6873">
                  <c:v>26.196741571798501</c:v>
                </c:pt>
                <c:pt idx="6874">
                  <c:v>26.196914008374701</c:v>
                </c:pt>
                <c:pt idx="6875">
                  <c:v>26.1970864444088</c:v>
                </c:pt>
                <c:pt idx="6876">
                  <c:v>26.197258879900801</c:v>
                </c:pt>
                <c:pt idx="6877">
                  <c:v>26.1974313148507</c:v>
                </c:pt>
                <c:pt idx="6878">
                  <c:v>26.197603749258501</c:v>
                </c:pt>
                <c:pt idx="6879">
                  <c:v>26.197776183124201</c:v>
                </c:pt>
                <c:pt idx="6880">
                  <c:v>26.1979486164478</c:v>
                </c:pt>
                <c:pt idx="6881">
                  <c:v>26.1981210492293</c:v>
                </c:pt>
                <c:pt idx="6882">
                  <c:v>26.198293481468699</c:v>
                </c:pt>
                <c:pt idx="6883">
                  <c:v>26.198465913165901</c:v>
                </c:pt>
                <c:pt idx="6884">
                  <c:v>26.1986383443211</c:v>
                </c:pt>
                <c:pt idx="6885">
                  <c:v>26.198810774934099</c:v>
                </c:pt>
                <c:pt idx="6886">
                  <c:v>26.198983205005</c:v>
                </c:pt>
                <c:pt idx="6887">
                  <c:v>26.199155634533799</c:v>
                </c:pt>
                <c:pt idx="6888">
                  <c:v>26.199328063520401</c:v>
                </c:pt>
                <c:pt idx="6889">
                  <c:v>26.199500491964901</c:v>
                </c:pt>
                <c:pt idx="6890">
                  <c:v>26.1996729198673</c:v>
                </c:pt>
                <c:pt idx="6891">
                  <c:v>26.199845347227502</c:v>
                </c:pt>
                <c:pt idx="6892">
                  <c:v>26.200017774045602</c:v>
                </c:pt>
                <c:pt idx="6893">
                  <c:v>26.200190200321501</c:v>
                </c:pt>
                <c:pt idx="6894">
                  <c:v>26.200362626055298</c:v>
                </c:pt>
                <c:pt idx="6895">
                  <c:v>26.200535051247002</c:v>
                </c:pt>
                <c:pt idx="6896">
                  <c:v>26.2007074758965</c:v>
                </c:pt>
                <c:pt idx="6897">
                  <c:v>26.200879900003802</c:v>
                </c:pt>
                <c:pt idx="6898">
                  <c:v>26.201052323569002</c:v>
                </c:pt>
                <c:pt idx="6899">
                  <c:v>26.201224746592001</c:v>
                </c:pt>
                <c:pt idx="6900">
                  <c:v>26.201397169072902</c:v>
                </c:pt>
                <c:pt idx="6901">
                  <c:v>26.201569591011602</c:v>
                </c:pt>
                <c:pt idx="6902">
                  <c:v>26.201742012408101</c:v>
                </c:pt>
                <c:pt idx="6903">
                  <c:v>26.201914433262498</c:v>
                </c:pt>
                <c:pt idx="6904">
                  <c:v>26.202086853574698</c:v>
                </c:pt>
                <c:pt idx="6905">
                  <c:v>26.202259273344701</c:v>
                </c:pt>
                <c:pt idx="6906">
                  <c:v>26.2024316925725</c:v>
                </c:pt>
                <c:pt idx="6907">
                  <c:v>26.2026041112582</c:v>
                </c:pt>
                <c:pt idx="6908">
                  <c:v>26.2027765294016</c:v>
                </c:pt>
                <c:pt idx="6909">
                  <c:v>26.202948947002898</c:v>
                </c:pt>
                <c:pt idx="6910">
                  <c:v>26.203121364062</c:v>
                </c:pt>
                <c:pt idx="6911">
                  <c:v>26.2032937805788</c:v>
                </c:pt>
                <c:pt idx="6912">
                  <c:v>26.203466196553499</c:v>
                </c:pt>
                <c:pt idx="6913">
                  <c:v>26.203638611986001</c:v>
                </c:pt>
                <c:pt idx="6914">
                  <c:v>26.203811026876298</c:v>
                </c:pt>
                <c:pt idx="6915">
                  <c:v>26.203983441224398</c:v>
                </c:pt>
                <c:pt idx="6916">
                  <c:v>26.204155855030301</c:v>
                </c:pt>
                <c:pt idx="6917">
                  <c:v>26.204328268293899</c:v>
                </c:pt>
                <c:pt idx="6918">
                  <c:v>26.2045006810154</c:v>
                </c:pt>
                <c:pt idx="6919">
                  <c:v>26.2046730931946</c:v>
                </c:pt>
                <c:pt idx="6920">
                  <c:v>26.204845504831699</c:v>
                </c:pt>
                <c:pt idx="6921">
                  <c:v>26.205017915926401</c:v>
                </c:pt>
                <c:pt idx="6922">
                  <c:v>26.205190326478998</c:v>
                </c:pt>
                <c:pt idx="6923">
                  <c:v>26.205362736489398</c:v>
                </c:pt>
                <c:pt idx="6924">
                  <c:v>26.205535145957501</c:v>
                </c:pt>
                <c:pt idx="6925">
                  <c:v>26.2057075548834</c:v>
                </c:pt>
                <c:pt idx="6926">
                  <c:v>26.205879963267002</c:v>
                </c:pt>
                <c:pt idx="6927">
                  <c:v>26.206052371108399</c:v>
                </c:pt>
                <c:pt idx="6928">
                  <c:v>26.206224778407599</c:v>
                </c:pt>
                <c:pt idx="6929">
                  <c:v>26.206397185164501</c:v>
                </c:pt>
                <c:pt idx="6930">
                  <c:v>26.2065695913792</c:v>
                </c:pt>
                <c:pt idx="6931">
                  <c:v>26.206741997051701</c:v>
                </c:pt>
                <c:pt idx="6932">
                  <c:v>26.206914402181798</c:v>
                </c:pt>
                <c:pt idx="6933">
                  <c:v>26.207086806769802</c:v>
                </c:pt>
                <c:pt idx="6934">
                  <c:v>26.207259210815401</c:v>
                </c:pt>
                <c:pt idx="6935">
                  <c:v>26.207431614318899</c:v>
                </c:pt>
                <c:pt idx="6936">
                  <c:v>26.207604017280001</c:v>
                </c:pt>
                <c:pt idx="6937">
                  <c:v>26.207776419698899</c:v>
                </c:pt>
                <c:pt idx="6938">
                  <c:v>26.207948821575499</c:v>
                </c:pt>
                <c:pt idx="6939">
                  <c:v>26.208121222909899</c:v>
                </c:pt>
                <c:pt idx="6940">
                  <c:v>26.208293623701898</c:v>
                </c:pt>
                <c:pt idx="6941">
                  <c:v>26.208466023951701</c:v>
                </c:pt>
                <c:pt idx="6942">
                  <c:v>26.208638423659298</c:v>
                </c:pt>
                <c:pt idx="6943">
                  <c:v>26.2088108228245</c:v>
                </c:pt>
                <c:pt idx="6944">
                  <c:v>26.2089832214475</c:v>
                </c:pt>
                <c:pt idx="6945">
                  <c:v>26.209155619528101</c:v>
                </c:pt>
                <c:pt idx="6946">
                  <c:v>26.2093280170665</c:v>
                </c:pt>
                <c:pt idx="6947">
                  <c:v>26.2095004140626</c:v>
                </c:pt>
                <c:pt idx="6948">
                  <c:v>26.209672810516398</c:v>
                </c:pt>
                <c:pt idx="6949">
                  <c:v>26.2098452064279</c:v>
                </c:pt>
                <c:pt idx="6950">
                  <c:v>26.210017601797102</c:v>
                </c:pt>
                <c:pt idx="6951">
                  <c:v>26.210189996623999</c:v>
                </c:pt>
                <c:pt idx="6952">
                  <c:v>26.2103623909086</c:v>
                </c:pt>
                <c:pt idx="6953">
                  <c:v>26.2105347846509</c:v>
                </c:pt>
                <c:pt idx="6954">
                  <c:v>26.2107071778509</c:v>
                </c:pt>
                <c:pt idx="6955">
                  <c:v>26.210879570508499</c:v>
                </c:pt>
                <c:pt idx="6956">
                  <c:v>26.211051962623898</c:v>
                </c:pt>
                <c:pt idx="6957">
                  <c:v>26.211224354196901</c:v>
                </c:pt>
                <c:pt idx="6958">
                  <c:v>26.211396745227599</c:v>
                </c:pt>
                <c:pt idx="6959">
                  <c:v>26.211569135716001</c:v>
                </c:pt>
                <c:pt idx="6960">
                  <c:v>26.211741525661999</c:v>
                </c:pt>
                <c:pt idx="6961">
                  <c:v>26.2119139150658</c:v>
                </c:pt>
                <c:pt idx="6962">
                  <c:v>26.212086303927201</c:v>
                </c:pt>
                <c:pt idx="6963">
                  <c:v>26.212258692246198</c:v>
                </c:pt>
                <c:pt idx="6964">
                  <c:v>26.212431080022998</c:v>
                </c:pt>
                <c:pt idx="6965">
                  <c:v>26.212603467257299</c:v>
                </c:pt>
                <c:pt idx="6966">
                  <c:v>26.212775853949399</c:v>
                </c:pt>
                <c:pt idx="6967">
                  <c:v>26.212948240099099</c:v>
                </c:pt>
                <c:pt idx="6968">
                  <c:v>26.213120625706399</c:v>
                </c:pt>
                <c:pt idx="6969">
                  <c:v>26.213293010771402</c:v>
                </c:pt>
                <c:pt idx="6970">
                  <c:v>26.213465395294101</c:v>
                </c:pt>
                <c:pt idx="6971">
                  <c:v>26.2136377792744</c:v>
                </c:pt>
                <c:pt idx="6972">
                  <c:v>26.213810162712299</c:v>
                </c:pt>
                <c:pt idx="6973">
                  <c:v>26.213982545607902</c:v>
                </c:pt>
                <c:pt idx="6974">
                  <c:v>26.214154927961101</c:v>
                </c:pt>
                <c:pt idx="6975">
                  <c:v>26.214327309771999</c:v>
                </c:pt>
                <c:pt idx="6976">
                  <c:v>26.214499691040501</c:v>
                </c:pt>
                <c:pt idx="6977">
                  <c:v>26.2146720717666</c:v>
                </c:pt>
                <c:pt idx="6978">
                  <c:v>26.214844451950299</c:v>
                </c:pt>
                <c:pt idx="6979">
                  <c:v>26.215016831591701</c:v>
                </c:pt>
                <c:pt idx="6980">
                  <c:v>26.215189210690699</c:v>
                </c:pt>
                <c:pt idx="6981">
                  <c:v>26.215361589247301</c:v>
                </c:pt>
                <c:pt idx="6982">
                  <c:v>26.2155339672615</c:v>
                </c:pt>
                <c:pt idx="6983">
                  <c:v>26.215706344733299</c:v>
                </c:pt>
                <c:pt idx="6984">
                  <c:v>26.215878721662801</c:v>
                </c:pt>
                <c:pt idx="6985">
                  <c:v>26.2160510980498</c:v>
                </c:pt>
                <c:pt idx="6986">
                  <c:v>26.216223473894502</c:v>
                </c:pt>
                <c:pt idx="6987">
                  <c:v>26.2163958491968</c:v>
                </c:pt>
                <c:pt idx="6988">
                  <c:v>26.2165682239566</c:v>
                </c:pt>
                <c:pt idx="6989">
                  <c:v>26.216740598174098</c:v>
                </c:pt>
                <c:pt idx="6990">
                  <c:v>26.216912971849101</c:v>
                </c:pt>
                <c:pt idx="6991">
                  <c:v>26.2170853449818</c:v>
                </c:pt>
                <c:pt idx="6992">
                  <c:v>26.217257717572</c:v>
                </c:pt>
                <c:pt idx="6993">
                  <c:v>26.217430089619899</c:v>
                </c:pt>
                <c:pt idx="6994">
                  <c:v>26.217602461125299</c:v>
                </c:pt>
                <c:pt idx="6995">
                  <c:v>26.217774832088299</c:v>
                </c:pt>
                <c:pt idx="6996">
                  <c:v>26.217947202508899</c:v>
                </c:pt>
                <c:pt idx="6997">
                  <c:v>26.218119572387</c:v>
                </c:pt>
                <c:pt idx="6998">
                  <c:v>26.2182919417228</c:v>
                </c:pt>
                <c:pt idx="6999">
                  <c:v>26.218464310516101</c:v>
                </c:pt>
                <c:pt idx="7000">
                  <c:v>26.218636678766899</c:v>
                </c:pt>
                <c:pt idx="7001">
                  <c:v>26.2188090464754</c:v>
                </c:pt>
                <c:pt idx="7002">
                  <c:v>26.218981413641401</c:v>
                </c:pt>
                <c:pt idx="7003">
                  <c:v>26.219153780265</c:v>
                </c:pt>
                <c:pt idx="7004">
                  <c:v>26.219326146346098</c:v>
                </c:pt>
                <c:pt idx="7005">
                  <c:v>26.219498511884801</c:v>
                </c:pt>
                <c:pt idx="7006">
                  <c:v>26.219670876881001</c:v>
                </c:pt>
                <c:pt idx="7007">
                  <c:v>26.2198432413348</c:v>
                </c:pt>
                <c:pt idx="7008">
                  <c:v>26.2200156052462</c:v>
                </c:pt>
                <c:pt idx="7009">
                  <c:v>26.2201879686151</c:v>
                </c:pt>
                <c:pt idx="7010">
                  <c:v>26.220360331441501</c:v>
                </c:pt>
                <c:pt idx="7011">
                  <c:v>26.220532693725499</c:v>
                </c:pt>
                <c:pt idx="7012">
                  <c:v>26.220705055467</c:v>
                </c:pt>
                <c:pt idx="7013">
                  <c:v>26.220877416666099</c:v>
                </c:pt>
                <c:pt idx="7014">
                  <c:v>26.221049777322701</c:v>
                </c:pt>
                <c:pt idx="7015">
                  <c:v>26.221222137436801</c:v>
                </c:pt>
                <c:pt idx="7016">
                  <c:v>26.2213944970085</c:v>
                </c:pt>
                <c:pt idx="7017">
                  <c:v>26.2215668560377</c:v>
                </c:pt>
                <c:pt idx="7018">
                  <c:v>26.221739214524401</c:v>
                </c:pt>
                <c:pt idx="7019">
                  <c:v>26.221911572468599</c:v>
                </c:pt>
                <c:pt idx="7020">
                  <c:v>26.222083929870401</c:v>
                </c:pt>
                <c:pt idx="7021">
                  <c:v>26.222256286729699</c:v>
                </c:pt>
                <c:pt idx="7022">
                  <c:v>26.222428643046399</c:v>
                </c:pt>
                <c:pt idx="7023">
                  <c:v>26.222600998820798</c:v>
                </c:pt>
                <c:pt idx="7024">
                  <c:v>26.222773354052599</c:v>
                </c:pt>
                <c:pt idx="7025">
                  <c:v>26.2229457087419</c:v>
                </c:pt>
                <c:pt idx="7026">
                  <c:v>26.223118062888702</c:v>
                </c:pt>
                <c:pt idx="7027">
                  <c:v>26.223290416493001</c:v>
                </c:pt>
                <c:pt idx="7028">
                  <c:v>26.223462769554899</c:v>
                </c:pt>
                <c:pt idx="7029">
                  <c:v>26.223635122074199</c:v>
                </c:pt>
                <c:pt idx="7030">
                  <c:v>26.223807474051</c:v>
                </c:pt>
                <c:pt idx="7031">
                  <c:v>26.223979825485301</c:v>
                </c:pt>
                <c:pt idx="7032">
                  <c:v>26.2241521763771</c:v>
                </c:pt>
                <c:pt idx="7033">
                  <c:v>26.224324526726399</c:v>
                </c:pt>
                <c:pt idx="7034">
                  <c:v>26.224496876533198</c:v>
                </c:pt>
                <c:pt idx="7035">
                  <c:v>26.224669225797498</c:v>
                </c:pt>
                <c:pt idx="7036">
                  <c:v>26.2248415745192</c:v>
                </c:pt>
                <c:pt idx="7037">
                  <c:v>26.225013922698398</c:v>
                </c:pt>
                <c:pt idx="7038">
                  <c:v>26.225186270335101</c:v>
                </c:pt>
                <c:pt idx="7039">
                  <c:v>26.225358617429301</c:v>
                </c:pt>
                <c:pt idx="7040">
                  <c:v>26.225530963980901</c:v>
                </c:pt>
                <c:pt idx="7041">
                  <c:v>26.225703309989999</c:v>
                </c:pt>
                <c:pt idx="7042">
                  <c:v>26.225875655456601</c:v>
                </c:pt>
                <c:pt idx="7043">
                  <c:v>26.226048000380601</c:v>
                </c:pt>
                <c:pt idx="7044">
                  <c:v>26.226220344762101</c:v>
                </c:pt>
                <c:pt idx="7045">
                  <c:v>26.226392688601099</c:v>
                </c:pt>
                <c:pt idx="7046">
                  <c:v>26.226565031897501</c:v>
                </c:pt>
                <c:pt idx="7047">
                  <c:v>26.2267373746514</c:v>
                </c:pt>
                <c:pt idx="7048">
                  <c:v>26.2269097168627</c:v>
                </c:pt>
                <c:pt idx="7049">
                  <c:v>26.227082058531501</c:v>
                </c:pt>
                <c:pt idx="7050">
                  <c:v>26.227254399657699</c:v>
                </c:pt>
                <c:pt idx="7051">
                  <c:v>26.227426740241299</c:v>
                </c:pt>
                <c:pt idx="7052">
                  <c:v>26.227599080282399</c:v>
                </c:pt>
                <c:pt idx="7053">
                  <c:v>26.227771419781</c:v>
                </c:pt>
                <c:pt idx="7054">
                  <c:v>26.227943758736998</c:v>
                </c:pt>
                <c:pt idx="7055">
                  <c:v>26.228116097150401</c:v>
                </c:pt>
                <c:pt idx="7056">
                  <c:v>26.228288435021199</c:v>
                </c:pt>
                <c:pt idx="7057">
                  <c:v>26.2284607723495</c:v>
                </c:pt>
                <c:pt idx="7058">
                  <c:v>26.228633109135199</c:v>
                </c:pt>
                <c:pt idx="7059">
                  <c:v>26.228805445378299</c:v>
                </c:pt>
                <c:pt idx="7060">
                  <c:v>26.2289777810788</c:v>
                </c:pt>
                <c:pt idx="7061">
                  <c:v>26.229150116236799</c:v>
                </c:pt>
                <c:pt idx="7062">
                  <c:v>26.229322450852202</c:v>
                </c:pt>
                <c:pt idx="7063">
                  <c:v>26.229494784924999</c:v>
                </c:pt>
                <c:pt idx="7064">
                  <c:v>26.2296671184552</c:v>
                </c:pt>
                <c:pt idx="7065">
                  <c:v>26.2298394514428</c:v>
                </c:pt>
                <c:pt idx="7066">
                  <c:v>26.2300117838879</c:v>
                </c:pt>
                <c:pt idx="7067">
                  <c:v>26.230184115790301</c:v>
                </c:pt>
                <c:pt idx="7068">
                  <c:v>26.2303564471502</c:v>
                </c:pt>
                <c:pt idx="7069">
                  <c:v>26.2305287779674</c:v>
                </c:pt>
                <c:pt idx="7070">
                  <c:v>26.230701108242101</c:v>
                </c:pt>
                <c:pt idx="7071">
                  <c:v>26.2308734379741</c:v>
                </c:pt>
                <c:pt idx="7072">
                  <c:v>26.231045767163501</c:v>
                </c:pt>
                <c:pt idx="7073">
                  <c:v>26.231218095810402</c:v>
                </c:pt>
                <c:pt idx="7074">
                  <c:v>26.231390423914601</c:v>
                </c:pt>
                <c:pt idx="7075">
                  <c:v>26.231562751476201</c:v>
                </c:pt>
                <c:pt idx="7076">
                  <c:v>26.231735078495198</c:v>
                </c:pt>
                <c:pt idx="7077">
                  <c:v>26.231907404971501</c:v>
                </c:pt>
                <c:pt idx="7078">
                  <c:v>26.232079730905301</c:v>
                </c:pt>
                <c:pt idx="7079">
                  <c:v>26.232252056296399</c:v>
                </c:pt>
                <c:pt idx="7080">
                  <c:v>26.232424381144899</c:v>
                </c:pt>
                <c:pt idx="7081">
                  <c:v>26.232596705450799</c:v>
                </c:pt>
                <c:pt idx="7082">
                  <c:v>26.232769029214001</c:v>
                </c:pt>
                <c:pt idx="7083">
                  <c:v>26.232941352434601</c:v>
                </c:pt>
                <c:pt idx="7084">
                  <c:v>26.233113675112602</c:v>
                </c:pt>
                <c:pt idx="7085">
                  <c:v>26.233285997248</c:v>
                </c:pt>
                <c:pt idx="7086">
                  <c:v>26.2334583188407</c:v>
                </c:pt>
                <c:pt idx="7087">
                  <c:v>26.233630639890698</c:v>
                </c:pt>
                <c:pt idx="7088">
                  <c:v>26.233802960398201</c:v>
                </c:pt>
                <c:pt idx="7089">
                  <c:v>26.233975280362898</c:v>
                </c:pt>
                <c:pt idx="7090">
                  <c:v>26.2341475997851</c:v>
                </c:pt>
                <c:pt idx="7091">
                  <c:v>26.2343199186645</c:v>
                </c:pt>
                <c:pt idx="7092">
                  <c:v>26.234492237001401</c:v>
                </c:pt>
                <c:pt idx="7093">
                  <c:v>26.234664554795501</c:v>
                </c:pt>
                <c:pt idx="7094">
                  <c:v>26.234836872047001</c:v>
                </c:pt>
                <c:pt idx="7095">
                  <c:v>26.2350091887559</c:v>
                </c:pt>
                <c:pt idx="7096">
                  <c:v>26.2351815049221</c:v>
                </c:pt>
                <c:pt idx="7097">
                  <c:v>26.235353820545601</c:v>
                </c:pt>
                <c:pt idx="7098">
                  <c:v>26.2355261356265</c:v>
                </c:pt>
                <c:pt idx="7099">
                  <c:v>26.235698450164701</c:v>
                </c:pt>
                <c:pt idx="7100">
                  <c:v>26.2358707641602</c:v>
                </c:pt>
                <c:pt idx="7101">
                  <c:v>26.236043077613001</c:v>
                </c:pt>
                <c:pt idx="7102">
                  <c:v>26.236215390523199</c:v>
                </c:pt>
                <c:pt idx="7103">
                  <c:v>26.236387702890699</c:v>
                </c:pt>
                <c:pt idx="7104">
                  <c:v>26.236560014715501</c:v>
                </c:pt>
                <c:pt idx="7105">
                  <c:v>26.2367323259976</c:v>
                </c:pt>
                <c:pt idx="7106">
                  <c:v>26.236904636737101</c:v>
                </c:pt>
                <c:pt idx="7107">
                  <c:v>26.237076946933801</c:v>
                </c:pt>
                <c:pt idx="7108">
                  <c:v>26.237249256587901</c:v>
                </c:pt>
                <c:pt idx="7109">
                  <c:v>26.2374215656993</c:v>
                </c:pt>
                <c:pt idx="7110">
                  <c:v>26.237593874268001</c:v>
                </c:pt>
                <c:pt idx="7111">
                  <c:v>26.237766182293999</c:v>
                </c:pt>
                <c:pt idx="7112">
                  <c:v>26.2379384897772</c:v>
                </c:pt>
                <c:pt idx="7113">
                  <c:v>26.238110796717798</c:v>
                </c:pt>
                <c:pt idx="7114">
                  <c:v>26.238283103115698</c:v>
                </c:pt>
                <c:pt idx="7115">
                  <c:v>26.2384554089709</c:v>
                </c:pt>
                <c:pt idx="7116">
                  <c:v>26.2386277142834</c:v>
                </c:pt>
                <c:pt idx="7117">
                  <c:v>26.238800019053102</c:v>
                </c:pt>
                <c:pt idx="7118">
                  <c:v>26.238972323280201</c:v>
                </c:pt>
                <c:pt idx="7119">
                  <c:v>26.239144626964499</c:v>
                </c:pt>
                <c:pt idx="7120">
                  <c:v>26.239316930106099</c:v>
                </c:pt>
                <c:pt idx="7121">
                  <c:v>26.239489232705001</c:v>
                </c:pt>
                <c:pt idx="7122">
                  <c:v>26.239661534761201</c:v>
                </c:pt>
                <c:pt idx="7123">
                  <c:v>26.239833836274698</c:v>
                </c:pt>
                <c:pt idx="7124">
                  <c:v>26.240006137245398</c:v>
                </c:pt>
                <c:pt idx="7125">
                  <c:v>26.2401784376734</c:v>
                </c:pt>
                <c:pt idx="7126">
                  <c:v>26.2403507375587</c:v>
                </c:pt>
                <c:pt idx="7127">
                  <c:v>26.240523036901202</c:v>
                </c:pt>
                <c:pt idx="7128">
                  <c:v>26.240695335701002</c:v>
                </c:pt>
                <c:pt idx="7129">
                  <c:v>26.2408676339581</c:v>
                </c:pt>
                <c:pt idx="7130">
                  <c:v>26.2410399316725</c:v>
                </c:pt>
                <c:pt idx="7131">
                  <c:v>26.241212228843999</c:v>
                </c:pt>
                <c:pt idx="7132">
                  <c:v>26.241384525472899</c:v>
                </c:pt>
                <c:pt idx="7133">
                  <c:v>26.241556821559001</c:v>
                </c:pt>
                <c:pt idx="7134">
                  <c:v>26.241729117102398</c:v>
                </c:pt>
                <c:pt idx="7135">
                  <c:v>26.241901412103001</c:v>
                </c:pt>
                <c:pt idx="7136">
                  <c:v>26.242073706560799</c:v>
                </c:pt>
                <c:pt idx="7137">
                  <c:v>26.242246000475902</c:v>
                </c:pt>
                <c:pt idx="7138">
                  <c:v>26.242418293848299</c:v>
                </c:pt>
                <c:pt idx="7139">
                  <c:v>26.2425905866778</c:v>
                </c:pt>
                <c:pt idx="7140">
                  <c:v>26.242762878964701</c:v>
                </c:pt>
                <c:pt idx="7141">
                  <c:v>26.242935170708702</c:v>
                </c:pt>
                <c:pt idx="7142">
                  <c:v>26.24310746191</c:v>
                </c:pt>
                <c:pt idx="7143">
                  <c:v>26.243279752568501</c:v>
                </c:pt>
                <c:pt idx="7144">
                  <c:v>26.2434520426843</c:v>
                </c:pt>
                <c:pt idx="7145">
                  <c:v>26.243624332257301</c:v>
                </c:pt>
                <c:pt idx="7146">
                  <c:v>26.243796621287501</c:v>
                </c:pt>
                <c:pt idx="7147">
                  <c:v>26.2439689097749</c:v>
                </c:pt>
                <c:pt idx="7148">
                  <c:v>26.2441411977196</c:v>
                </c:pt>
                <c:pt idx="7149">
                  <c:v>26.244313485121499</c:v>
                </c:pt>
                <c:pt idx="7150">
                  <c:v>26.2444857719805</c:v>
                </c:pt>
                <c:pt idx="7151">
                  <c:v>26.244658058296899</c:v>
                </c:pt>
                <c:pt idx="7152">
                  <c:v>26.244830344070401</c:v>
                </c:pt>
                <c:pt idx="7153">
                  <c:v>26.245002629301101</c:v>
                </c:pt>
                <c:pt idx="7154">
                  <c:v>26.245174913989</c:v>
                </c:pt>
                <c:pt idx="7155">
                  <c:v>26.245347198134201</c:v>
                </c:pt>
                <c:pt idx="7156">
                  <c:v>26.245519481736501</c:v>
                </c:pt>
                <c:pt idx="7157">
                  <c:v>26.245691764796099</c:v>
                </c:pt>
                <c:pt idx="7158">
                  <c:v>26.2458640473128</c:v>
                </c:pt>
                <c:pt idx="7159">
                  <c:v>26.246036329286799</c:v>
                </c:pt>
                <c:pt idx="7160">
                  <c:v>26.2462086107179</c:v>
                </c:pt>
                <c:pt idx="7161">
                  <c:v>26.2463808916063</c:v>
                </c:pt>
                <c:pt idx="7162">
                  <c:v>26.246553171951799</c:v>
                </c:pt>
                <c:pt idx="7163">
                  <c:v>26.2467254517545</c:v>
                </c:pt>
                <c:pt idx="7164">
                  <c:v>26.2468977310144</c:v>
                </c:pt>
                <c:pt idx="7165">
                  <c:v>26.247070009731502</c:v>
                </c:pt>
                <c:pt idx="7166">
                  <c:v>26.247242287905799</c:v>
                </c:pt>
                <c:pt idx="7167">
                  <c:v>26.247414565537198</c:v>
                </c:pt>
                <c:pt idx="7168">
                  <c:v>26.2475868426259</c:v>
                </c:pt>
                <c:pt idx="7169">
                  <c:v>26.2477591191717</c:v>
                </c:pt>
                <c:pt idx="7170">
                  <c:v>26.2479313951747</c:v>
                </c:pt>
                <c:pt idx="7171">
                  <c:v>26.248103670634801</c:v>
                </c:pt>
                <c:pt idx="7172">
                  <c:v>26.248275945552098</c:v>
                </c:pt>
                <c:pt idx="7173">
                  <c:v>26.248448219926601</c:v>
                </c:pt>
                <c:pt idx="7174">
                  <c:v>26.248620493758299</c:v>
                </c:pt>
                <c:pt idx="7175">
                  <c:v>26.2487927670471</c:v>
                </c:pt>
                <c:pt idx="7176">
                  <c:v>26.248965039793099</c:v>
                </c:pt>
                <c:pt idx="7177">
                  <c:v>26.249137311996201</c:v>
                </c:pt>
                <c:pt idx="7178">
                  <c:v>26.249309583656501</c:v>
                </c:pt>
                <c:pt idx="7179">
                  <c:v>26.249481854774</c:v>
                </c:pt>
                <c:pt idx="7180">
                  <c:v>26.249654125348599</c:v>
                </c:pt>
                <c:pt idx="7181">
                  <c:v>26.2498263953803</c:v>
                </c:pt>
                <c:pt idx="7182">
                  <c:v>26.249998664869299</c:v>
                </c:pt>
                <c:pt idx="7183">
                  <c:v>26.250170933815301</c:v>
                </c:pt>
                <c:pt idx="7184">
                  <c:v>26.250343202218499</c:v>
                </c:pt>
                <c:pt idx="7185">
                  <c:v>26.250515470078799</c:v>
                </c:pt>
                <c:pt idx="7186">
                  <c:v>26.250687737396301</c:v>
                </c:pt>
                <c:pt idx="7187">
                  <c:v>26.250860004170899</c:v>
                </c:pt>
                <c:pt idx="7188">
                  <c:v>26.2510322704027</c:v>
                </c:pt>
                <c:pt idx="7189">
                  <c:v>26.251204536091599</c:v>
                </c:pt>
                <c:pt idx="7190">
                  <c:v>26.251376801237601</c:v>
                </c:pt>
                <c:pt idx="7191">
                  <c:v>26.251549065840699</c:v>
                </c:pt>
                <c:pt idx="7192">
                  <c:v>26.251721329900999</c:v>
                </c:pt>
                <c:pt idx="7193">
                  <c:v>26.251893593418401</c:v>
                </c:pt>
                <c:pt idx="7194">
                  <c:v>26.2520658563929</c:v>
                </c:pt>
                <c:pt idx="7195">
                  <c:v>26.2522381188246</c:v>
                </c:pt>
                <c:pt idx="7196">
                  <c:v>26.2524103807133</c:v>
                </c:pt>
                <c:pt idx="7197">
                  <c:v>26.252582642059199</c:v>
                </c:pt>
                <c:pt idx="7198">
                  <c:v>26.2527549028622</c:v>
                </c:pt>
                <c:pt idx="7199">
                  <c:v>26.252927163122301</c:v>
                </c:pt>
                <c:pt idx="7200">
                  <c:v>26.2530994228396</c:v>
                </c:pt>
                <c:pt idx="7201">
                  <c:v>26.253271682013899</c:v>
                </c:pt>
                <c:pt idx="7202">
                  <c:v>26.253443940645301</c:v>
                </c:pt>
                <c:pt idx="7203">
                  <c:v>26.253616198733901</c:v>
                </c:pt>
                <c:pt idx="7204">
                  <c:v>26.253788456279501</c:v>
                </c:pt>
                <c:pt idx="7205">
                  <c:v>26.2539607132823</c:v>
                </c:pt>
                <c:pt idx="7206">
                  <c:v>26.254132969742098</c:v>
                </c:pt>
                <c:pt idx="7207">
                  <c:v>26.254305225658999</c:v>
                </c:pt>
                <c:pt idx="7208">
                  <c:v>26.254477481033099</c:v>
                </c:pt>
                <c:pt idx="7209">
                  <c:v>26.254649735864199</c:v>
                </c:pt>
                <c:pt idx="7210">
                  <c:v>26.254821990152401</c:v>
                </c:pt>
                <c:pt idx="7211">
                  <c:v>26.254994243897698</c:v>
                </c:pt>
                <c:pt idx="7212">
                  <c:v>26.255166497100099</c:v>
                </c:pt>
                <c:pt idx="7213">
                  <c:v>26.255338749759598</c:v>
                </c:pt>
                <c:pt idx="7214">
                  <c:v>26.255511001876201</c:v>
                </c:pt>
                <c:pt idx="7215">
                  <c:v>26.255683253449799</c:v>
                </c:pt>
                <c:pt idx="7216">
                  <c:v>26.2558555044805</c:v>
                </c:pt>
                <c:pt idx="7217">
                  <c:v>26.256027754968301</c:v>
                </c:pt>
                <c:pt idx="7218">
                  <c:v>26.2562000049132</c:v>
                </c:pt>
                <c:pt idx="7219">
                  <c:v>26.256372254315099</c:v>
                </c:pt>
                <c:pt idx="7220">
                  <c:v>26.256544503174101</c:v>
                </c:pt>
                <c:pt idx="7221">
                  <c:v>26.256716751490199</c:v>
                </c:pt>
                <c:pt idx="7222">
                  <c:v>26.256888999263399</c:v>
                </c:pt>
                <c:pt idx="7223">
                  <c:v>26.257061246493599</c:v>
                </c:pt>
                <c:pt idx="7224">
                  <c:v>26.257233493180902</c:v>
                </c:pt>
                <c:pt idx="7225">
                  <c:v>26.2574057393252</c:v>
                </c:pt>
                <c:pt idx="7226">
                  <c:v>26.257577984926598</c:v>
                </c:pt>
                <c:pt idx="7227">
                  <c:v>26.257750229985</c:v>
                </c:pt>
                <c:pt idx="7228">
                  <c:v>26.2579224745005</c:v>
                </c:pt>
                <c:pt idx="7229">
                  <c:v>26.2580947184731</c:v>
                </c:pt>
                <c:pt idx="7230">
                  <c:v>26.258266961902699</c:v>
                </c:pt>
                <c:pt idx="7231">
                  <c:v>26.258439204789301</c:v>
                </c:pt>
                <c:pt idx="7232">
                  <c:v>26.258611447132999</c:v>
                </c:pt>
                <c:pt idx="7233">
                  <c:v>26.2587836889338</c:v>
                </c:pt>
                <c:pt idx="7234">
                  <c:v>26.2589559301916</c:v>
                </c:pt>
                <c:pt idx="7235">
                  <c:v>26.259128170906401</c:v>
                </c:pt>
                <c:pt idx="7236">
                  <c:v>26.2593004110782</c:v>
                </c:pt>
                <c:pt idx="7237">
                  <c:v>26.259472650707099</c:v>
                </c:pt>
                <c:pt idx="7238">
                  <c:v>26.259644889793101</c:v>
                </c:pt>
                <c:pt idx="7239">
                  <c:v>26.259817128336</c:v>
                </c:pt>
                <c:pt idx="7240">
                  <c:v>26.259989366336001</c:v>
                </c:pt>
                <c:pt idx="7241">
                  <c:v>26.260161603793001</c:v>
                </c:pt>
                <c:pt idx="7242">
                  <c:v>26.260333840707101</c:v>
                </c:pt>
                <c:pt idx="7243">
                  <c:v>26.260506077078201</c:v>
                </c:pt>
                <c:pt idx="7244">
                  <c:v>26.2606783129063</c:v>
                </c:pt>
                <c:pt idx="7245">
                  <c:v>26.260850548191399</c:v>
                </c:pt>
                <c:pt idx="7246">
                  <c:v>26.261022782933502</c:v>
                </c:pt>
                <c:pt idx="7247">
                  <c:v>26.2611950171327</c:v>
                </c:pt>
                <c:pt idx="7248">
                  <c:v>26.261367250788801</c:v>
                </c:pt>
                <c:pt idx="7249">
                  <c:v>26.261539483901998</c:v>
                </c:pt>
                <c:pt idx="7250">
                  <c:v>26.261711716472199</c:v>
                </c:pt>
                <c:pt idx="7251">
                  <c:v>26.261883948499399</c:v>
                </c:pt>
                <c:pt idx="7252">
                  <c:v>26.262056179983599</c:v>
                </c:pt>
                <c:pt idx="7253">
                  <c:v>26.262228410924799</c:v>
                </c:pt>
                <c:pt idx="7254">
                  <c:v>26.262400641323001</c:v>
                </c:pt>
                <c:pt idx="7255">
                  <c:v>26.2625728711782</c:v>
                </c:pt>
                <c:pt idx="7256">
                  <c:v>26.262745100490399</c:v>
                </c:pt>
                <c:pt idx="7257">
                  <c:v>26.262917329259601</c:v>
                </c:pt>
                <c:pt idx="7258">
                  <c:v>26.263089557485799</c:v>
                </c:pt>
                <c:pt idx="7259">
                  <c:v>26.263261785169</c:v>
                </c:pt>
                <c:pt idx="7260">
                  <c:v>26.263434012309201</c:v>
                </c:pt>
                <c:pt idx="7261">
                  <c:v>26.263606238906402</c:v>
                </c:pt>
                <c:pt idx="7262">
                  <c:v>26.263778464960499</c:v>
                </c:pt>
                <c:pt idx="7263">
                  <c:v>26.263950690471699</c:v>
                </c:pt>
                <c:pt idx="7264">
                  <c:v>26.264122915439799</c:v>
                </c:pt>
                <c:pt idx="7265">
                  <c:v>26.264295139864899</c:v>
                </c:pt>
                <c:pt idx="7266">
                  <c:v>26.264467363746999</c:v>
                </c:pt>
                <c:pt idx="7267">
                  <c:v>26.264639587086101</c:v>
                </c:pt>
                <c:pt idx="7268">
                  <c:v>26.264811809882101</c:v>
                </c:pt>
                <c:pt idx="7269">
                  <c:v>26.2649840321351</c:v>
                </c:pt>
                <c:pt idx="7270">
                  <c:v>26.265156253845099</c:v>
                </c:pt>
                <c:pt idx="7271">
                  <c:v>26.265328475012101</c:v>
                </c:pt>
                <c:pt idx="7272">
                  <c:v>26.265500695636</c:v>
                </c:pt>
                <c:pt idx="7273">
                  <c:v>26.265672915716902</c:v>
                </c:pt>
                <c:pt idx="7274">
                  <c:v>26.2658451352548</c:v>
                </c:pt>
                <c:pt idx="7275">
                  <c:v>26.266017354249598</c:v>
                </c:pt>
                <c:pt idx="7276">
                  <c:v>26.2661895727014</c:v>
                </c:pt>
                <c:pt idx="7277">
                  <c:v>26.266361790610102</c:v>
                </c:pt>
                <c:pt idx="7278">
                  <c:v>26.2665340079758</c:v>
                </c:pt>
                <c:pt idx="7279">
                  <c:v>26.266706224798401</c:v>
                </c:pt>
                <c:pt idx="7280">
                  <c:v>26.266878441077999</c:v>
                </c:pt>
                <c:pt idx="7281">
                  <c:v>26.2670506568146</c:v>
                </c:pt>
                <c:pt idx="7282">
                  <c:v>26.267222872008102</c:v>
                </c:pt>
                <c:pt idx="7283">
                  <c:v>26.2673950866585</c:v>
                </c:pt>
                <c:pt idx="7284">
                  <c:v>26.267567300765901</c:v>
                </c:pt>
                <c:pt idx="7285">
                  <c:v>26.267739514330302</c:v>
                </c:pt>
                <c:pt idx="7286">
                  <c:v>26.2679117273515</c:v>
                </c:pt>
                <c:pt idx="7287">
                  <c:v>26.2680839398298</c:v>
                </c:pt>
                <c:pt idx="7288">
                  <c:v>26.268256151764898</c:v>
                </c:pt>
                <c:pt idx="7289">
                  <c:v>26.268428363157</c:v>
                </c:pt>
                <c:pt idx="7290">
                  <c:v>26.268600574006001</c:v>
                </c:pt>
                <c:pt idx="7291">
                  <c:v>26.268772784311999</c:v>
                </c:pt>
                <c:pt idx="7292">
                  <c:v>26.2689449940749</c:v>
                </c:pt>
                <c:pt idx="7293">
                  <c:v>26.269117203294702</c:v>
                </c:pt>
                <c:pt idx="7294">
                  <c:v>26.2692894119714</c:v>
                </c:pt>
                <c:pt idx="7295">
                  <c:v>26.269461620105101</c:v>
                </c:pt>
                <c:pt idx="7296">
                  <c:v>26.269633827695699</c:v>
                </c:pt>
                <c:pt idx="7297">
                  <c:v>26.269806034743201</c:v>
                </c:pt>
                <c:pt idx="7298">
                  <c:v>26.2699782412476</c:v>
                </c:pt>
                <c:pt idx="7299">
                  <c:v>26.270150447208898</c:v>
                </c:pt>
                <c:pt idx="7300">
                  <c:v>26.2703226526272</c:v>
                </c:pt>
                <c:pt idx="7301">
                  <c:v>26.270494857502399</c:v>
                </c:pt>
                <c:pt idx="7302">
                  <c:v>26.270667061834502</c:v>
                </c:pt>
                <c:pt idx="7303">
                  <c:v>26.270839265623501</c:v>
                </c:pt>
                <c:pt idx="7304">
                  <c:v>26.2710114688694</c:v>
                </c:pt>
                <c:pt idx="7305">
                  <c:v>26.271183671572199</c:v>
                </c:pt>
                <c:pt idx="7306">
                  <c:v>26.271355873731899</c:v>
                </c:pt>
                <c:pt idx="7307">
                  <c:v>26.271528075348499</c:v>
                </c:pt>
                <c:pt idx="7308">
                  <c:v>26.271700276421999</c:v>
                </c:pt>
                <c:pt idx="7309">
                  <c:v>26.271872476952399</c:v>
                </c:pt>
                <c:pt idx="7310">
                  <c:v>26.2720446769397</c:v>
                </c:pt>
                <c:pt idx="7311">
                  <c:v>26.272216876383901</c:v>
                </c:pt>
                <c:pt idx="7312">
                  <c:v>26.272389075284998</c:v>
                </c:pt>
                <c:pt idx="7313">
                  <c:v>26.272561273642999</c:v>
                </c:pt>
                <c:pt idx="7314">
                  <c:v>26.272733471457901</c:v>
                </c:pt>
                <c:pt idx="7315">
                  <c:v>26.272905668729699</c:v>
                </c:pt>
                <c:pt idx="7316">
                  <c:v>26.273077865458301</c:v>
                </c:pt>
                <c:pt idx="7317">
                  <c:v>26.2732500616439</c:v>
                </c:pt>
                <c:pt idx="7318">
                  <c:v>26.273422257286299</c:v>
                </c:pt>
                <c:pt idx="7319">
                  <c:v>26.273594452385598</c:v>
                </c:pt>
                <c:pt idx="7320">
                  <c:v>26.273766646941802</c:v>
                </c:pt>
                <c:pt idx="7321">
                  <c:v>26.273938840954798</c:v>
                </c:pt>
                <c:pt idx="7322">
                  <c:v>26.274111034424699</c:v>
                </c:pt>
                <c:pt idx="7323">
                  <c:v>26.2742832273515</c:v>
                </c:pt>
                <c:pt idx="7324">
                  <c:v>26.274455419735201</c:v>
                </c:pt>
                <c:pt idx="7325">
                  <c:v>26.274627611575799</c:v>
                </c:pt>
                <c:pt idx="7326">
                  <c:v>26.274799802873201</c:v>
                </c:pt>
                <c:pt idx="7327">
                  <c:v>26.274971993627499</c:v>
                </c:pt>
                <c:pt idx="7328">
                  <c:v>26.275144183838599</c:v>
                </c:pt>
                <c:pt idx="7329">
                  <c:v>26.275316373506602</c:v>
                </c:pt>
                <c:pt idx="7330">
                  <c:v>26.275488562631502</c:v>
                </c:pt>
                <c:pt idx="7331">
                  <c:v>26.275660751213199</c:v>
                </c:pt>
                <c:pt idx="7332">
                  <c:v>26.275832939251799</c:v>
                </c:pt>
                <c:pt idx="7333">
                  <c:v>26.276005126747201</c:v>
                </c:pt>
                <c:pt idx="7334">
                  <c:v>26.276177313699499</c:v>
                </c:pt>
                <c:pt idx="7335">
                  <c:v>26.276349500108601</c:v>
                </c:pt>
                <c:pt idx="7336">
                  <c:v>26.2765216859746</c:v>
                </c:pt>
                <c:pt idx="7337">
                  <c:v>26.2766938712975</c:v>
                </c:pt>
                <c:pt idx="7338">
                  <c:v>26.2768660560771</c:v>
                </c:pt>
                <c:pt idx="7339">
                  <c:v>26.277038240313701</c:v>
                </c:pt>
                <c:pt idx="7340">
                  <c:v>26.277210424006999</c:v>
                </c:pt>
                <c:pt idx="7341">
                  <c:v>26.2773826071573</c:v>
                </c:pt>
                <c:pt idx="7342">
                  <c:v>26.277554789764299</c:v>
                </c:pt>
                <c:pt idx="7343">
                  <c:v>26.277726971828201</c:v>
                </c:pt>
                <c:pt idx="7344">
                  <c:v>26.277899153348901</c:v>
                </c:pt>
                <c:pt idx="7345">
                  <c:v>26.278071334326501</c:v>
                </c:pt>
                <c:pt idx="7346">
                  <c:v>26.278243514760899</c:v>
                </c:pt>
                <c:pt idx="7347">
                  <c:v>26.2784156946521</c:v>
                </c:pt>
                <c:pt idx="7348">
                  <c:v>26.278587874000099</c:v>
                </c:pt>
                <c:pt idx="7349">
                  <c:v>26.278760052805001</c:v>
                </c:pt>
                <c:pt idx="7350">
                  <c:v>26.278932231066701</c:v>
                </c:pt>
                <c:pt idx="7351">
                  <c:v>26.279104408785201</c:v>
                </c:pt>
                <c:pt idx="7352">
                  <c:v>26.279276585960599</c:v>
                </c:pt>
                <c:pt idx="7353">
                  <c:v>26.2794487625928</c:v>
                </c:pt>
                <c:pt idx="7354">
                  <c:v>26.279620938681699</c:v>
                </c:pt>
                <c:pt idx="7355">
                  <c:v>26.279793114227498</c:v>
                </c:pt>
                <c:pt idx="7356">
                  <c:v>26.279965289230201</c:v>
                </c:pt>
                <c:pt idx="7357">
                  <c:v>26.280137463689599</c:v>
                </c:pt>
                <c:pt idx="7358">
                  <c:v>26.2803096376058</c:v>
                </c:pt>
                <c:pt idx="7359">
                  <c:v>26.280481810978898</c:v>
                </c:pt>
                <c:pt idx="7360">
                  <c:v>26.280653983808701</c:v>
                </c:pt>
                <c:pt idx="7361">
                  <c:v>26.280826156095401</c:v>
                </c:pt>
                <c:pt idx="7362">
                  <c:v>26.280998327838901</c:v>
                </c:pt>
                <c:pt idx="7363">
                  <c:v>26.281170499039099</c:v>
                </c:pt>
                <c:pt idx="7364">
                  <c:v>26.281342669696201</c:v>
                </c:pt>
                <c:pt idx="7365">
                  <c:v>26.2815148398101</c:v>
                </c:pt>
                <c:pt idx="7366">
                  <c:v>26.2816870093807</c:v>
                </c:pt>
                <c:pt idx="7367">
                  <c:v>26.281859178408201</c:v>
                </c:pt>
                <c:pt idx="7368">
                  <c:v>26.282031346892499</c:v>
                </c:pt>
                <c:pt idx="7369">
                  <c:v>26.282203514833501</c:v>
                </c:pt>
                <c:pt idx="7370">
                  <c:v>26.2823756822314</c:v>
                </c:pt>
                <c:pt idx="7371">
                  <c:v>26.282547849086001</c:v>
                </c:pt>
                <c:pt idx="7372">
                  <c:v>26.282720015397398</c:v>
                </c:pt>
                <c:pt idx="7373">
                  <c:v>26.2828921811656</c:v>
                </c:pt>
                <c:pt idx="7374">
                  <c:v>26.283064346390599</c:v>
                </c:pt>
                <c:pt idx="7375">
                  <c:v>26.283236511072399</c:v>
                </c:pt>
                <c:pt idx="7376">
                  <c:v>26.2834086752109</c:v>
                </c:pt>
                <c:pt idx="7377">
                  <c:v>26.283580838806198</c:v>
                </c:pt>
                <c:pt idx="7378">
                  <c:v>26.283753001858301</c:v>
                </c:pt>
                <c:pt idx="7379">
                  <c:v>26.283925164367201</c:v>
                </c:pt>
                <c:pt idx="7380">
                  <c:v>26.284097326332901</c:v>
                </c:pt>
                <c:pt idx="7381">
                  <c:v>26.284269487755299</c:v>
                </c:pt>
                <c:pt idx="7382">
                  <c:v>26.284441648634498</c:v>
                </c:pt>
                <c:pt idx="7383">
                  <c:v>26.284613808970398</c:v>
                </c:pt>
                <c:pt idx="7384">
                  <c:v>26.284785968763199</c:v>
                </c:pt>
                <c:pt idx="7385">
                  <c:v>26.2849581280127</c:v>
                </c:pt>
                <c:pt idx="7386">
                  <c:v>26.2851302867189</c:v>
                </c:pt>
                <c:pt idx="7387">
                  <c:v>26.2853024448819</c:v>
                </c:pt>
                <c:pt idx="7388">
                  <c:v>26.285474602501701</c:v>
                </c:pt>
                <c:pt idx="7389">
                  <c:v>26.285646759578299</c:v>
                </c:pt>
                <c:pt idx="7390">
                  <c:v>26.285818916111499</c:v>
                </c:pt>
                <c:pt idx="7391">
                  <c:v>26.285991072101599</c:v>
                </c:pt>
                <c:pt idx="7392">
                  <c:v>26.2861632275484</c:v>
                </c:pt>
                <c:pt idx="7393">
                  <c:v>26.286335382451998</c:v>
                </c:pt>
                <c:pt idx="7394">
                  <c:v>26.286507536812302</c:v>
                </c:pt>
                <c:pt idx="7395">
                  <c:v>26.286679690629299</c:v>
                </c:pt>
                <c:pt idx="7396">
                  <c:v>26.286851843903101</c:v>
                </c:pt>
                <c:pt idx="7397">
                  <c:v>26.2870239966336</c:v>
                </c:pt>
                <c:pt idx="7398">
                  <c:v>26.2871961488209</c:v>
                </c:pt>
                <c:pt idx="7399">
                  <c:v>26.287368300465001</c:v>
                </c:pt>
                <c:pt idx="7400">
                  <c:v>26.2875404515657</c:v>
                </c:pt>
                <c:pt idx="7401">
                  <c:v>26.2877126021232</c:v>
                </c:pt>
                <c:pt idx="7402">
                  <c:v>26.287884752137501</c:v>
                </c:pt>
                <c:pt idx="7403">
                  <c:v>26.288056901608499</c:v>
                </c:pt>
                <c:pt idx="7404">
                  <c:v>26.288229050536199</c:v>
                </c:pt>
                <c:pt idx="7405">
                  <c:v>26.288401198920599</c:v>
                </c:pt>
                <c:pt idx="7406">
                  <c:v>26.288573346761801</c:v>
                </c:pt>
                <c:pt idx="7407">
                  <c:v>26.2887454940597</c:v>
                </c:pt>
                <c:pt idx="7408">
                  <c:v>26.288917640814301</c:v>
                </c:pt>
                <c:pt idx="7409">
                  <c:v>26.289089787025699</c:v>
                </c:pt>
                <c:pt idx="7410">
                  <c:v>26.289261932693801</c:v>
                </c:pt>
                <c:pt idx="7411">
                  <c:v>26.289434077818601</c:v>
                </c:pt>
                <c:pt idx="7412">
                  <c:v>26.289606222400099</c:v>
                </c:pt>
                <c:pt idx="7413">
                  <c:v>26.289778366438298</c:v>
                </c:pt>
                <c:pt idx="7414">
                  <c:v>26.289950509933298</c:v>
                </c:pt>
                <c:pt idx="7415">
                  <c:v>26.290122652885</c:v>
                </c:pt>
                <c:pt idx="7416">
                  <c:v>26.290294795293299</c:v>
                </c:pt>
                <c:pt idx="7417">
                  <c:v>26.290466937158399</c:v>
                </c:pt>
                <c:pt idx="7418">
                  <c:v>26.290639078480201</c:v>
                </c:pt>
                <c:pt idx="7419">
                  <c:v>26.290811219258799</c:v>
                </c:pt>
                <c:pt idx="7420">
                  <c:v>26.290983359494</c:v>
                </c:pt>
                <c:pt idx="7421">
                  <c:v>26.291155499185901</c:v>
                </c:pt>
                <c:pt idx="7422">
                  <c:v>26.2913276383346</c:v>
                </c:pt>
                <c:pt idx="7423">
                  <c:v>26.291499776939901</c:v>
                </c:pt>
                <c:pt idx="7424">
                  <c:v>26.291671915001899</c:v>
                </c:pt>
                <c:pt idx="7425">
                  <c:v>26.291844052520698</c:v>
                </c:pt>
                <c:pt idx="7426">
                  <c:v>26.292016189496099</c:v>
                </c:pt>
                <c:pt idx="7427">
                  <c:v>26.292188325928201</c:v>
                </c:pt>
                <c:pt idx="7428">
                  <c:v>26.292360461817101</c:v>
                </c:pt>
                <c:pt idx="7429">
                  <c:v>26.292532597162602</c:v>
                </c:pt>
                <c:pt idx="7430">
                  <c:v>26.2927047319648</c:v>
                </c:pt>
                <c:pt idx="7431">
                  <c:v>26.2928768662237</c:v>
                </c:pt>
                <c:pt idx="7432">
                  <c:v>26.293048999939298</c:v>
                </c:pt>
                <c:pt idx="7433">
                  <c:v>26.293221133111601</c:v>
                </c:pt>
                <c:pt idx="7434">
                  <c:v>26.293393265740502</c:v>
                </c:pt>
                <c:pt idx="7435">
                  <c:v>26.2935653978262</c:v>
                </c:pt>
                <c:pt idx="7436">
                  <c:v>26.293737529368499</c:v>
                </c:pt>
                <c:pt idx="7437">
                  <c:v>26.2939096603675</c:v>
                </c:pt>
                <c:pt idx="7438">
                  <c:v>26.294081790823199</c:v>
                </c:pt>
                <c:pt idx="7439">
                  <c:v>26.2942539207355</c:v>
                </c:pt>
                <c:pt idx="7440">
                  <c:v>26.294426050104601</c:v>
                </c:pt>
                <c:pt idx="7441">
                  <c:v>26.2945981789303</c:v>
                </c:pt>
                <c:pt idx="7442">
                  <c:v>26.294770307212701</c:v>
                </c:pt>
                <c:pt idx="7443">
                  <c:v>26.2949424349517</c:v>
                </c:pt>
                <c:pt idx="7444">
                  <c:v>26.2951145621475</c:v>
                </c:pt>
                <c:pt idx="7445">
                  <c:v>26.295286688799798</c:v>
                </c:pt>
                <c:pt idx="7446">
                  <c:v>26.295458814908901</c:v>
                </c:pt>
                <c:pt idx="7447">
                  <c:v>26.295630940474599</c:v>
                </c:pt>
                <c:pt idx="7448">
                  <c:v>26.295803065497001</c:v>
                </c:pt>
                <c:pt idx="7449">
                  <c:v>26.295975189976101</c:v>
                </c:pt>
                <c:pt idx="7450">
                  <c:v>26.296147313911799</c:v>
                </c:pt>
                <c:pt idx="7451">
                  <c:v>26.296319437304099</c:v>
                </c:pt>
                <c:pt idx="7452">
                  <c:v>26.2964915601531</c:v>
                </c:pt>
                <c:pt idx="7453">
                  <c:v>26.296663682458799</c:v>
                </c:pt>
                <c:pt idx="7454">
                  <c:v>26.2968358042211</c:v>
                </c:pt>
                <c:pt idx="7455">
                  <c:v>26.297007925440099</c:v>
                </c:pt>
                <c:pt idx="7456">
                  <c:v>26.297180046115798</c:v>
                </c:pt>
                <c:pt idx="7457">
                  <c:v>26.297352166248</c:v>
                </c:pt>
                <c:pt idx="7458">
                  <c:v>26.297524285837</c:v>
                </c:pt>
                <c:pt idx="7459">
                  <c:v>26.297696404882501</c:v>
                </c:pt>
                <c:pt idx="7460">
                  <c:v>26.2978685233848</c:v>
                </c:pt>
                <c:pt idx="7461">
                  <c:v>26.298040641343601</c:v>
                </c:pt>
                <c:pt idx="7462">
                  <c:v>26.298212758759099</c:v>
                </c:pt>
                <c:pt idx="7463">
                  <c:v>26.298384875631299</c:v>
                </c:pt>
                <c:pt idx="7464">
                  <c:v>26.298556991960002</c:v>
                </c:pt>
                <c:pt idx="7465">
                  <c:v>26.298729107745501</c:v>
                </c:pt>
                <c:pt idx="7466">
                  <c:v>26.298901222987499</c:v>
                </c:pt>
                <c:pt idx="7467">
                  <c:v>26.299073337686199</c:v>
                </c:pt>
                <c:pt idx="7468">
                  <c:v>26.2992454518415</c:v>
                </c:pt>
                <c:pt idx="7469">
                  <c:v>26.299417565453499</c:v>
                </c:pt>
                <c:pt idx="7470">
                  <c:v>26.299589678522</c:v>
                </c:pt>
                <c:pt idx="7471">
                  <c:v>26.299761791047299</c:v>
                </c:pt>
                <c:pt idx="7472">
                  <c:v>26.2999339030291</c:v>
                </c:pt>
                <c:pt idx="7473">
                  <c:v>26.300106014467499</c:v>
                </c:pt>
                <c:pt idx="7474">
                  <c:v>26.300278125362599</c:v>
                </c:pt>
                <c:pt idx="7475">
                  <c:v>26.300450235714301</c:v>
                </c:pt>
                <c:pt idx="7476">
                  <c:v>26.300622345522601</c:v>
                </c:pt>
                <c:pt idx="7477">
                  <c:v>26.300794454787599</c:v>
                </c:pt>
                <c:pt idx="7478">
                  <c:v>26.3009665635091</c:v>
                </c:pt>
                <c:pt idx="7479">
                  <c:v>26.301138671687301</c:v>
                </c:pt>
                <c:pt idx="7480">
                  <c:v>26.301310779322101</c:v>
                </c:pt>
                <c:pt idx="7481">
                  <c:v>26.301482886413499</c:v>
                </c:pt>
                <c:pt idx="7482">
                  <c:v>26.301654992961499</c:v>
                </c:pt>
                <c:pt idx="7483">
                  <c:v>26.3018270989661</c:v>
                </c:pt>
                <c:pt idx="7484">
                  <c:v>26.3019992044273</c:v>
                </c:pt>
                <c:pt idx="7485">
                  <c:v>26.302171309345201</c:v>
                </c:pt>
                <c:pt idx="7486">
                  <c:v>26.302343413719601</c:v>
                </c:pt>
                <c:pt idx="7487">
                  <c:v>26.302515517550599</c:v>
                </c:pt>
                <c:pt idx="7488">
                  <c:v>26.302687620838299</c:v>
                </c:pt>
                <c:pt idx="7489">
                  <c:v>26.3028597235825</c:v>
                </c:pt>
                <c:pt idx="7490">
                  <c:v>26.3030318257834</c:v>
                </c:pt>
                <c:pt idx="7491">
                  <c:v>26.303203927440801</c:v>
                </c:pt>
                <c:pt idx="7492">
                  <c:v>26.303376028554801</c:v>
                </c:pt>
                <c:pt idx="7493">
                  <c:v>26.303548129125499</c:v>
                </c:pt>
                <c:pt idx="7494">
                  <c:v>26.303720229152699</c:v>
                </c:pt>
                <c:pt idx="7495">
                  <c:v>26.303892328636501</c:v>
                </c:pt>
                <c:pt idx="7496">
                  <c:v>26.3040644275769</c:v>
                </c:pt>
                <c:pt idx="7497">
                  <c:v>26.304236525973899</c:v>
                </c:pt>
                <c:pt idx="7498">
                  <c:v>26.304408623827499</c:v>
                </c:pt>
                <c:pt idx="7499">
                  <c:v>26.3045807211377</c:v>
                </c:pt>
                <c:pt idx="7500">
                  <c:v>26.304752817904401</c:v>
                </c:pt>
                <c:pt idx="7501">
                  <c:v>26.304924914127799</c:v>
                </c:pt>
                <c:pt idx="7502">
                  <c:v>26.305097009807699</c:v>
                </c:pt>
                <c:pt idx="7503">
                  <c:v>26.305269104944198</c:v>
                </c:pt>
                <c:pt idx="7504">
                  <c:v>26.305441199537199</c:v>
                </c:pt>
                <c:pt idx="7505">
                  <c:v>26.305613293586902</c:v>
                </c:pt>
                <c:pt idx="7506">
                  <c:v>26.305785387093099</c:v>
                </c:pt>
                <c:pt idx="7507">
                  <c:v>26.305957480055898</c:v>
                </c:pt>
                <c:pt idx="7508">
                  <c:v>26.306129572475299</c:v>
                </c:pt>
                <c:pt idx="7509">
                  <c:v>26.306301664351199</c:v>
                </c:pt>
                <c:pt idx="7510">
                  <c:v>26.306473755683701</c:v>
                </c:pt>
                <c:pt idx="7511">
                  <c:v>26.306645846472801</c:v>
                </c:pt>
                <c:pt idx="7512">
                  <c:v>26.306817936718499</c:v>
                </c:pt>
                <c:pt idx="7513">
                  <c:v>26.306990026420699</c:v>
                </c:pt>
                <c:pt idx="7514">
                  <c:v>26.307162115579501</c:v>
                </c:pt>
                <c:pt idx="7515">
                  <c:v>26.307334204194799</c:v>
                </c:pt>
                <c:pt idx="7516">
                  <c:v>26.307506292266702</c:v>
                </c:pt>
                <c:pt idx="7517">
                  <c:v>26.307678379795199</c:v>
                </c:pt>
                <c:pt idx="7518">
                  <c:v>26.307850466780199</c:v>
                </c:pt>
                <c:pt idx="7519">
                  <c:v>26.3080225532218</c:v>
                </c:pt>
                <c:pt idx="7520">
                  <c:v>26.3081946391199</c:v>
                </c:pt>
                <c:pt idx="7521">
                  <c:v>26.308366724474599</c:v>
                </c:pt>
                <c:pt idx="7522">
                  <c:v>26.3085388092858</c:v>
                </c:pt>
                <c:pt idx="7523">
                  <c:v>26.308710893553599</c:v>
                </c:pt>
                <c:pt idx="7524">
                  <c:v>26.3088829772779</c:v>
                </c:pt>
                <c:pt idx="7525">
                  <c:v>26.3090550604588</c:v>
                </c:pt>
                <c:pt idx="7526">
                  <c:v>26.309227143096301</c:v>
                </c:pt>
                <c:pt idx="7527">
                  <c:v>26.309399225190202</c:v>
                </c:pt>
                <c:pt idx="7528">
                  <c:v>26.3095713067408</c:v>
                </c:pt>
                <c:pt idx="7529">
                  <c:v>26.309743387747801</c:v>
                </c:pt>
                <c:pt idx="7530">
                  <c:v>26.3099154682114</c:v>
                </c:pt>
                <c:pt idx="7531">
                  <c:v>26.310087548131602</c:v>
                </c:pt>
                <c:pt idx="7532">
                  <c:v>26.310259627508302</c:v>
                </c:pt>
                <c:pt idx="7533">
                  <c:v>26.3104317063415</c:v>
                </c:pt>
                <c:pt idx="7534">
                  <c:v>26.310603784631301</c:v>
                </c:pt>
                <c:pt idx="7535">
                  <c:v>26.3107758623776</c:v>
                </c:pt>
                <c:pt idx="7536">
                  <c:v>26.310947939580402</c:v>
                </c:pt>
                <c:pt idx="7537">
                  <c:v>26.311120016239698</c:v>
                </c:pt>
                <c:pt idx="7538">
                  <c:v>26.3112920923556</c:v>
                </c:pt>
                <c:pt idx="7539">
                  <c:v>26.311464167928001</c:v>
                </c:pt>
                <c:pt idx="7540">
                  <c:v>26.311636242957</c:v>
                </c:pt>
                <c:pt idx="7541">
                  <c:v>26.311808317442399</c:v>
                </c:pt>
                <c:pt idx="7542">
                  <c:v>26.311980391384399</c:v>
                </c:pt>
                <c:pt idx="7543">
                  <c:v>26.312152464782901</c:v>
                </c:pt>
                <c:pt idx="7544">
                  <c:v>26.312324537637998</c:v>
                </c:pt>
                <c:pt idx="7545">
                  <c:v>26.312496609949498</c:v>
                </c:pt>
                <c:pt idx="7546">
                  <c:v>26.3126686817176</c:v>
                </c:pt>
                <c:pt idx="7547">
                  <c:v>26.312840752942201</c:v>
                </c:pt>
                <c:pt idx="7548">
                  <c:v>26.3130128236233</c:v>
                </c:pt>
                <c:pt idx="7549">
                  <c:v>26.313184893760901</c:v>
                </c:pt>
                <c:pt idx="7550">
                  <c:v>26.313356963355101</c:v>
                </c:pt>
                <c:pt idx="7551">
                  <c:v>26.3135290324057</c:v>
                </c:pt>
                <c:pt idx="7552">
                  <c:v>26.313701100912901</c:v>
                </c:pt>
                <c:pt idx="7553">
                  <c:v>26.313873168876501</c:v>
                </c:pt>
                <c:pt idx="7554">
                  <c:v>26.3140452362967</c:v>
                </c:pt>
                <c:pt idx="7555">
                  <c:v>26.3142173031734</c:v>
                </c:pt>
                <c:pt idx="7556">
                  <c:v>26.3143893695066</c:v>
                </c:pt>
                <c:pt idx="7557">
                  <c:v>26.314561435296302</c:v>
                </c:pt>
                <c:pt idx="7558">
                  <c:v>26.314733500542498</c:v>
                </c:pt>
                <c:pt idx="7559">
                  <c:v>26.314905565245201</c:v>
                </c:pt>
                <c:pt idx="7560">
                  <c:v>26.315077629404399</c:v>
                </c:pt>
                <c:pt idx="7561">
                  <c:v>26.31524969302</c:v>
                </c:pt>
                <c:pt idx="7562">
                  <c:v>26.315421756092199</c:v>
                </c:pt>
                <c:pt idx="7563">
                  <c:v>26.315593818620901</c:v>
                </c:pt>
                <c:pt idx="7564">
                  <c:v>26.315765880606101</c:v>
                </c:pt>
                <c:pt idx="7565">
                  <c:v>26.3159379420478</c:v>
                </c:pt>
                <c:pt idx="7566">
                  <c:v>26.316110002945901</c:v>
                </c:pt>
                <c:pt idx="7567">
                  <c:v>26.316282063300601</c:v>
                </c:pt>
                <c:pt idx="7568">
                  <c:v>26.316454123111701</c:v>
                </c:pt>
                <c:pt idx="7569">
                  <c:v>26.316626182379402</c:v>
                </c:pt>
                <c:pt idx="7570">
                  <c:v>26.316798241103498</c:v>
                </c:pt>
                <c:pt idx="7571">
                  <c:v>26.316970299284101</c:v>
                </c:pt>
                <c:pt idx="7572">
                  <c:v>26.317142356921199</c:v>
                </c:pt>
                <c:pt idx="7573">
                  <c:v>26.3173144140147</c:v>
                </c:pt>
                <c:pt idx="7574">
                  <c:v>26.317486470564798</c:v>
                </c:pt>
                <c:pt idx="7575">
                  <c:v>26.3176585265713</c:v>
                </c:pt>
                <c:pt idx="7576">
                  <c:v>26.317830582034301</c:v>
                </c:pt>
                <c:pt idx="7577">
                  <c:v>26.3180026369538</c:v>
                </c:pt>
                <c:pt idx="7578">
                  <c:v>26.318174691329698</c:v>
                </c:pt>
                <c:pt idx="7579">
                  <c:v>26.318346745162199</c:v>
                </c:pt>
                <c:pt idx="7580">
                  <c:v>26.318518798451102</c:v>
                </c:pt>
                <c:pt idx="7581">
                  <c:v>26.3186908511965</c:v>
                </c:pt>
                <c:pt idx="7582">
                  <c:v>26.318862903398301</c:v>
                </c:pt>
                <c:pt idx="7583">
                  <c:v>26.319034955056601</c:v>
                </c:pt>
                <c:pt idx="7584">
                  <c:v>26.3192070061714</c:v>
                </c:pt>
                <c:pt idx="7585">
                  <c:v>26.319379056742601</c:v>
                </c:pt>
                <c:pt idx="7586">
                  <c:v>26.319551106770401</c:v>
                </c:pt>
                <c:pt idx="7587">
                  <c:v>26.319723156254501</c:v>
                </c:pt>
                <c:pt idx="7588">
                  <c:v>26.319895205195198</c:v>
                </c:pt>
                <c:pt idx="7589">
                  <c:v>26.320067253592299</c:v>
                </c:pt>
                <c:pt idx="7590">
                  <c:v>26.320239301445799</c:v>
                </c:pt>
                <c:pt idx="7591">
                  <c:v>26.320411348755801</c:v>
                </c:pt>
                <c:pt idx="7592">
                  <c:v>26.320583395522299</c:v>
                </c:pt>
                <c:pt idx="7593">
                  <c:v>26.320755441745298</c:v>
                </c:pt>
                <c:pt idx="7594">
                  <c:v>26.320927487424601</c:v>
                </c:pt>
                <c:pt idx="7595">
                  <c:v>26.321099532560499</c:v>
                </c:pt>
                <c:pt idx="7596">
                  <c:v>26.3212715771528</c:v>
                </c:pt>
                <c:pt idx="7597">
                  <c:v>26.321443621201499</c:v>
                </c:pt>
                <c:pt idx="7598">
                  <c:v>26.321615664706702</c:v>
                </c:pt>
                <c:pt idx="7599">
                  <c:v>26.3217877076683</c:v>
                </c:pt>
                <c:pt idx="7600">
                  <c:v>26.3219597500864</c:v>
                </c:pt>
                <c:pt idx="7601">
                  <c:v>26.322131791960899</c:v>
                </c:pt>
                <c:pt idx="7602">
                  <c:v>26.322303833291901</c:v>
                </c:pt>
                <c:pt idx="7603">
                  <c:v>26.322475874079299</c:v>
                </c:pt>
                <c:pt idx="7604">
                  <c:v>26.322647914323198</c:v>
                </c:pt>
                <c:pt idx="7605">
                  <c:v>26.322819954023501</c:v>
                </c:pt>
                <c:pt idx="7606">
                  <c:v>26.322991993180199</c:v>
                </c:pt>
                <c:pt idx="7607">
                  <c:v>26.3231640317934</c:v>
                </c:pt>
                <c:pt idx="7608">
                  <c:v>26.323336069863</c:v>
                </c:pt>
                <c:pt idx="7609">
                  <c:v>26.323508107389099</c:v>
                </c:pt>
                <c:pt idx="7610">
                  <c:v>26.323680144371501</c:v>
                </c:pt>
                <c:pt idx="7611">
                  <c:v>26.323852180810501</c:v>
                </c:pt>
                <c:pt idx="7612">
                  <c:v>26.324024216705801</c:v>
                </c:pt>
                <c:pt idx="7613">
                  <c:v>26.3241962520576</c:v>
                </c:pt>
                <c:pt idx="7614">
                  <c:v>26.324368286865798</c:v>
                </c:pt>
                <c:pt idx="7615">
                  <c:v>26.324540321130399</c:v>
                </c:pt>
                <c:pt idx="7616">
                  <c:v>26.324712354851499</c:v>
                </c:pt>
                <c:pt idx="7617">
                  <c:v>26.324884388029002</c:v>
                </c:pt>
                <c:pt idx="7618">
                  <c:v>26.3250564206629</c:v>
                </c:pt>
                <c:pt idx="7619">
                  <c:v>26.325228452753201</c:v>
                </c:pt>
                <c:pt idx="7620">
                  <c:v>26.325400484299902</c:v>
                </c:pt>
                <c:pt idx="7621">
                  <c:v>26.325572515303101</c:v>
                </c:pt>
                <c:pt idx="7622">
                  <c:v>26.325744545762699</c:v>
                </c:pt>
                <c:pt idx="7623">
                  <c:v>26.325916575678701</c:v>
                </c:pt>
                <c:pt idx="7624">
                  <c:v>26.326088605051101</c:v>
                </c:pt>
                <c:pt idx="7625">
                  <c:v>26.32626063388</c:v>
                </c:pt>
                <c:pt idx="7626">
                  <c:v>26.3264326621652</c:v>
                </c:pt>
                <c:pt idx="7627">
                  <c:v>26.326604689906901</c:v>
                </c:pt>
                <c:pt idx="7628">
                  <c:v>26.326776717104998</c:v>
                </c:pt>
                <c:pt idx="7629">
                  <c:v>26.326948743759399</c:v>
                </c:pt>
                <c:pt idx="7630">
                  <c:v>26.327120769870302</c:v>
                </c:pt>
                <c:pt idx="7631">
                  <c:v>26.3272927954376</c:v>
                </c:pt>
                <c:pt idx="7632">
                  <c:v>26.327464820461401</c:v>
                </c:pt>
                <c:pt idx="7633">
                  <c:v>26.327636844941502</c:v>
                </c:pt>
                <c:pt idx="7634">
                  <c:v>26.327808868878002</c:v>
                </c:pt>
                <c:pt idx="7635">
                  <c:v>26.327980892270901</c:v>
                </c:pt>
                <c:pt idx="7636">
                  <c:v>26.328152915120199</c:v>
                </c:pt>
                <c:pt idx="7637">
                  <c:v>26.328324937425901</c:v>
                </c:pt>
                <c:pt idx="7638">
                  <c:v>26.328496959188101</c:v>
                </c:pt>
                <c:pt idx="7639">
                  <c:v>26.328668980406601</c:v>
                </c:pt>
                <c:pt idx="7640">
                  <c:v>26.3288410010815</c:v>
                </c:pt>
                <c:pt idx="7641">
                  <c:v>26.329013021212798</c:v>
                </c:pt>
                <c:pt idx="7642">
                  <c:v>26.3291850408005</c:v>
                </c:pt>
                <c:pt idx="7643">
                  <c:v>26.3293570598446</c:v>
                </c:pt>
                <c:pt idx="7644">
                  <c:v>26.3295290783451</c:v>
                </c:pt>
                <c:pt idx="7645">
                  <c:v>26.329701096301999</c:v>
                </c:pt>
                <c:pt idx="7646">
                  <c:v>26.329873113715198</c:v>
                </c:pt>
                <c:pt idx="7647">
                  <c:v>26.330045130584899</c:v>
                </c:pt>
                <c:pt idx="7648">
                  <c:v>26.330217146910901</c:v>
                </c:pt>
                <c:pt idx="7649">
                  <c:v>26.3303891626934</c:v>
                </c:pt>
                <c:pt idx="7650">
                  <c:v>26.3305611779322</c:v>
                </c:pt>
                <c:pt idx="7651">
                  <c:v>26.330733192627399</c:v>
                </c:pt>
                <c:pt idx="7652">
                  <c:v>26.330905206779001</c:v>
                </c:pt>
                <c:pt idx="7653">
                  <c:v>26.331077220386899</c:v>
                </c:pt>
                <c:pt idx="7654">
                  <c:v>26.331249233451299</c:v>
                </c:pt>
                <c:pt idx="7655">
                  <c:v>26.331421245971999</c:v>
                </c:pt>
                <c:pt idx="7656">
                  <c:v>26.331593257949098</c:v>
                </c:pt>
                <c:pt idx="7657">
                  <c:v>26.331765269382501</c:v>
                </c:pt>
                <c:pt idx="7658">
                  <c:v>26.331937280272399</c:v>
                </c:pt>
                <c:pt idx="7659">
                  <c:v>26.3321092906186</c:v>
                </c:pt>
                <c:pt idx="7660">
                  <c:v>26.332281300421201</c:v>
                </c:pt>
                <c:pt idx="7661">
                  <c:v>26.332453309680201</c:v>
                </c:pt>
                <c:pt idx="7662">
                  <c:v>26.3326253183955</c:v>
                </c:pt>
                <c:pt idx="7663">
                  <c:v>26.332797326567199</c:v>
                </c:pt>
                <c:pt idx="7664">
                  <c:v>26.332969334195301</c:v>
                </c:pt>
                <c:pt idx="7665">
                  <c:v>26.333141341279699</c:v>
                </c:pt>
                <c:pt idx="7666">
                  <c:v>26.3333133478205</c:v>
                </c:pt>
                <c:pt idx="7667">
                  <c:v>26.3334853538177</c:v>
                </c:pt>
                <c:pt idx="7668">
                  <c:v>26.3336573592712</c:v>
                </c:pt>
                <c:pt idx="7669">
                  <c:v>26.333829364181099</c:v>
                </c:pt>
                <c:pt idx="7670">
                  <c:v>26.334001368547298</c:v>
                </c:pt>
                <c:pt idx="7671">
                  <c:v>26.3341733723699</c:v>
                </c:pt>
                <c:pt idx="7672">
                  <c:v>26.334345375648901</c:v>
                </c:pt>
                <c:pt idx="7673">
                  <c:v>26.334517378384199</c:v>
                </c:pt>
                <c:pt idx="7674">
                  <c:v>26.334689380575899</c:v>
                </c:pt>
                <c:pt idx="7675">
                  <c:v>26.334861382223899</c:v>
                </c:pt>
                <c:pt idx="7676">
                  <c:v>26.335033383328302</c:v>
                </c:pt>
                <c:pt idx="7677">
                  <c:v>26.3352053838891</c:v>
                </c:pt>
                <c:pt idx="7678">
                  <c:v>26.335377383906199</c:v>
                </c:pt>
                <c:pt idx="7679">
                  <c:v>26.3355493833796</c:v>
                </c:pt>
                <c:pt idx="7680">
                  <c:v>26.335721382309401</c:v>
                </c:pt>
                <c:pt idx="7681">
                  <c:v>26.335893380695499</c:v>
                </c:pt>
                <c:pt idx="7682">
                  <c:v>26.336065378537999</c:v>
                </c:pt>
                <c:pt idx="7683">
                  <c:v>26.336237375836902</c:v>
                </c:pt>
                <c:pt idx="7684">
                  <c:v>26.336409372592001</c:v>
                </c:pt>
                <c:pt idx="7685">
                  <c:v>26.3365813688036</c:v>
                </c:pt>
                <c:pt idx="7686">
                  <c:v>26.336753364471399</c:v>
                </c:pt>
                <c:pt idx="7687">
                  <c:v>26.3369253595956</c:v>
                </c:pt>
                <c:pt idx="7688">
                  <c:v>26.337097354176201</c:v>
                </c:pt>
                <c:pt idx="7689">
                  <c:v>26.337269348212999</c:v>
                </c:pt>
                <c:pt idx="7690">
                  <c:v>26.337441341706299</c:v>
                </c:pt>
                <c:pt idx="7691">
                  <c:v>26.337613334655799</c:v>
                </c:pt>
                <c:pt idx="7692">
                  <c:v>26.337785327061699</c:v>
                </c:pt>
                <c:pt idx="7693">
                  <c:v>26.337957318923898</c:v>
                </c:pt>
                <c:pt idx="7694">
                  <c:v>26.3381293102425</c:v>
                </c:pt>
                <c:pt idx="7695">
                  <c:v>26.338301301017399</c:v>
                </c:pt>
                <c:pt idx="7696">
                  <c:v>26.338473291248601</c:v>
                </c:pt>
                <c:pt idx="7697">
                  <c:v>26.338645280936099</c:v>
                </c:pt>
                <c:pt idx="7698">
                  <c:v>26.33881727008</c:v>
                </c:pt>
                <c:pt idx="7699">
                  <c:v>26.338989258680201</c:v>
                </c:pt>
                <c:pt idx="7700">
                  <c:v>26.339161246736701</c:v>
                </c:pt>
                <c:pt idx="7701">
                  <c:v>26.339333234249601</c:v>
                </c:pt>
                <c:pt idx="7702">
                  <c:v>26.339505221218801</c:v>
                </c:pt>
                <c:pt idx="7703">
                  <c:v>26.3396772076443</c:v>
                </c:pt>
                <c:pt idx="7704">
                  <c:v>26.339849193526099</c:v>
                </c:pt>
                <c:pt idx="7705">
                  <c:v>26.340021178864301</c:v>
                </c:pt>
                <c:pt idx="7706">
                  <c:v>26.3401931636587</c:v>
                </c:pt>
                <c:pt idx="7707">
                  <c:v>26.340365147909498</c:v>
                </c:pt>
                <c:pt idx="7708">
                  <c:v>26.3405371316166</c:v>
                </c:pt>
                <c:pt idx="7709">
                  <c:v>26.340709114780001</c:v>
                </c:pt>
                <c:pt idx="7710">
                  <c:v>26.340881097399802</c:v>
                </c:pt>
                <c:pt idx="7711">
                  <c:v>26.341053079475799</c:v>
                </c:pt>
                <c:pt idx="7712">
                  <c:v>26.341225061008199</c:v>
                </c:pt>
                <c:pt idx="7713">
                  <c:v>26.3413970419968</c:v>
                </c:pt>
                <c:pt idx="7714">
                  <c:v>26.341569022441799</c:v>
                </c:pt>
                <c:pt idx="7715">
                  <c:v>26.341741002343099</c:v>
                </c:pt>
                <c:pt idx="7716">
                  <c:v>26.341912981700698</c:v>
                </c:pt>
                <c:pt idx="7717">
                  <c:v>26.342084960514601</c:v>
                </c:pt>
                <c:pt idx="7718">
                  <c:v>26.3422569387848</c:v>
                </c:pt>
                <c:pt idx="7719">
                  <c:v>26.342428916511299</c:v>
                </c:pt>
                <c:pt idx="7720">
                  <c:v>26.3426008936942</c:v>
                </c:pt>
                <c:pt idx="7721">
                  <c:v>26.342772870333299</c:v>
                </c:pt>
                <c:pt idx="7722">
                  <c:v>26.342944846428701</c:v>
                </c:pt>
                <c:pt idx="7723">
                  <c:v>26.343116821980399</c:v>
                </c:pt>
                <c:pt idx="7724">
                  <c:v>26.343288796988499</c:v>
                </c:pt>
                <c:pt idx="7725">
                  <c:v>26.343460771452801</c:v>
                </c:pt>
                <c:pt idx="7726">
                  <c:v>26.343632745373402</c:v>
                </c:pt>
                <c:pt idx="7727">
                  <c:v>26.343804718750299</c:v>
                </c:pt>
                <c:pt idx="7728">
                  <c:v>26.343976691583499</c:v>
                </c:pt>
                <c:pt idx="7729">
                  <c:v>26.344148663873</c:v>
                </c:pt>
                <c:pt idx="7730">
                  <c:v>26.3443206356188</c:v>
                </c:pt>
                <c:pt idx="7731">
                  <c:v>26.3444926068209</c:v>
                </c:pt>
                <c:pt idx="7732">
                  <c:v>26.3446645774793</c:v>
                </c:pt>
                <c:pt idx="7733">
                  <c:v>26.344836547593999</c:v>
                </c:pt>
                <c:pt idx="7734">
                  <c:v>26.345008517164999</c:v>
                </c:pt>
                <c:pt idx="7735">
                  <c:v>26.345180486192199</c:v>
                </c:pt>
                <c:pt idx="7736">
                  <c:v>26.345352454675801</c:v>
                </c:pt>
                <c:pt idx="7737">
                  <c:v>26.3455244226156</c:v>
                </c:pt>
                <c:pt idx="7738">
                  <c:v>26.3456963900117</c:v>
                </c:pt>
                <c:pt idx="7739">
                  <c:v>26.345868356864099</c:v>
                </c:pt>
                <c:pt idx="7740">
                  <c:v>26.346040323172801</c:v>
                </c:pt>
                <c:pt idx="7741">
                  <c:v>26.3462122889377</c:v>
                </c:pt>
                <c:pt idx="7742">
                  <c:v>26.346384254158998</c:v>
                </c:pt>
                <c:pt idx="7743">
                  <c:v>26.346556218836501</c:v>
                </c:pt>
                <c:pt idx="7744">
                  <c:v>26.346728182970299</c:v>
                </c:pt>
                <c:pt idx="7745">
                  <c:v>26.346900146560301</c:v>
                </c:pt>
                <c:pt idx="7746">
                  <c:v>26.3470721096067</c:v>
                </c:pt>
                <c:pt idx="7747">
                  <c:v>26.347244072109302</c:v>
                </c:pt>
                <c:pt idx="7748">
                  <c:v>26.3474160340682</c:v>
                </c:pt>
                <c:pt idx="7749">
                  <c:v>26.347587995483401</c:v>
                </c:pt>
                <c:pt idx="7750">
                  <c:v>26.3477599563548</c:v>
                </c:pt>
                <c:pt idx="7751">
                  <c:v>26.347931916682501</c:v>
                </c:pt>
                <c:pt idx="7752">
                  <c:v>26.348103876466499</c:v>
                </c:pt>
                <c:pt idx="7753">
                  <c:v>26.348275835706801</c:v>
                </c:pt>
                <c:pt idx="7754">
                  <c:v>26.348447794403299</c:v>
                </c:pt>
                <c:pt idx="7755">
                  <c:v>26.3486197525561</c:v>
                </c:pt>
                <c:pt idx="7756">
                  <c:v>26.348791710165099</c:v>
                </c:pt>
                <c:pt idx="7757">
                  <c:v>26.3489636672304</c:v>
                </c:pt>
                <c:pt idx="7758">
                  <c:v>26.349135623752002</c:v>
                </c:pt>
                <c:pt idx="7759">
                  <c:v>26.349307579729899</c:v>
                </c:pt>
                <c:pt idx="7760">
                  <c:v>26.349479535164001</c:v>
                </c:pt>
                <c:pt idx="7761">
                  <c:v>26.349651490054299</c:v>
                </c:pt>
                <c:pt idx="7762">
                  <c:v>26.349823444401</c:v>
                </c:pt>
                <c:pt idx="7763">
                  <c:v>26.349995398203799</c:v>
                </c:pt>
                <c:pt idx="7764">
                  <c:v>26.350167351463</c:v>
                </c:pt>
                <c:pt idx="7765">
                  <c:v>26.350339304178402</c:v>
                </c:pt>
                <c:pt idx="7766">
                  <c:v>26.35051125635</c:v>
                </c:pt>
                <c:pt idx="7767">
                  <c:v>26.350683207977902</c:v>
                </c:pt>
                <c:pt idx="7768">
                  <c:v>26.3508551590621</c:v>
                </c:pt>
                <c:pt idx="7769">
                  <c:v>26.351027109602501</c:v>
                </c:pt>
                <c:pt idx="7770">
                  <c:v>26.3511990595992</c:v>
                </c:pt>
                <c:pt idx="7771">
                  <c:v>26.351371009052102</c:v>
                </c:pt>
                <c:pt idx="7772">
                  <c:v>26.3515429579613</c:v>
                </c:pt>
                <c:pt idx="7773">
                  <c:v>26.351714906326698</c:v>
                </c:pt>
                <c:pt idx="7774">
                  <c:v>26.351886854148301</c:v>
                </c:pt>
                <c:pt idx="7775">
                  <c:v>26.3520588014262</c:v>
                </c:pt>
                <c:pt idx="7776">
                  <c:v>26.352230748160402</c:v>
                </c:pt>
                <c:pt idx="7777">
                  <c:v>26.352402694350801</c:v>
                </c:pt>
                <c:pt idx="7778">
                  <c:v>26.3525746399974</c:v>
                </c:pt>
                <c:pt idx="7779">
                  <c:v>26.352746585100299</c:v>
                </c:pt>
                <c:pt idx="7780">
                  <c:v>26.352918529659402</c:v>
                </c:pt>
                <c:pt idx="7781">
                  <c:v>26.353090473674801</c:v>
                </c:pt>
                <c:pt idx="7782">
                  <c:v>26.3532624171464</c:v>
                </c:pt>
                <c:pt idx="7783">
                  <c:v>26.353434360074299</c:v>
                </c:pt>
                <c:pt idx="7784">
                  <c:v>26.353606302458299</c:v>
                </c:pt>
                <c:pt idx="7785">
                  <c:v>26.353778244298599</c:v>
                </c:pt>
                <c:pt idx="7786">
                  <c:v>26.353950185595199</c:v>
                </c:pt>
                <c:pt idx="7787">
                  <c:v>26.354122126347999</c:v>
                </c:pt>
                <c:pt idx="7788">
                  <c:v>26.354294066556999</c:v>
                </c:pt>
                <c:pt idx="7789">
                  <c:v>26.3544660062223</c:v>
                </c:pt>
                <c:pt idx="7790">
                  <c:v>26.354637945343701</c:v>
                </c:pt>
                <c:pt idx="7791">
                  <c:v>26.354809883921501</c:v>
                </c:pt>
                <c:pt idx="7792">
                  <c:v>26.354981821955398</c:v>
                </c:pt>
                <c:pt idx="7793">
                  <c:v>26.355153759445599</c:v>
                </c:pt>
                <c:pt idx="7794">
                  <c:v>26.355325696392001</c:v>
                </c:pt>
                <c:pt idx="7795">
                  <c:v>26.355497632794599</c:v>
                </c:pt>
                <c:pt idx="7796">
                  <c:v>26.355669568653401</c:v>
                </c:pt>
                <c:pt idx="7797">
                  <c:v>26.355841503968499</c:v>
                </c:pt>
                <c:pt idx="7798">
                  <c:v>26.356013438739801</c:v>
                </c:pt>
                <c:pt idx="7799">
                  <c:v>26.3561853729673</c:v>
                </c:pt>
                <c:pt idx="7800">
                  <c:v>26.356357306651098</c:v>
                </c:pt>
                <c:pt idx="7801">
                  <c:v>26.356529239791001</c:v>
                </c:pt>
                <c:pt idx="7802">
                  <c:v>26.356701172387201</c:v>
                </c:pt>
                <c:pt idx="7803">
                  <c:v>26.3568731044396</c:v>
                </c:pt>
                <c:pt idx="7804">
                  <c:v>26.3570450359483</c:v>
                </c:pt>
                <c:pt idx="7805">
                  <c:v>26.3572169669131</c:v>
                </c:pt>
                <c:pt idx="7806">
                  <c:v>26.357388897334101</c:v>
                </c:pt>
                <c:pt idx="7807">
                  <c:v>26.357560827211401</c:v>
                </c:pt>
                <c:pt idx="7808">
                  <c:v>26.357732756544898</c:v>
                </c:pt>
                <c:pt idx="7809">
                  <c:v>26.357904685334599</c:v>
                </c:pt>
                <c:pt idx="7810">
                  <c:v>26.358076613580501</c:v>
                </c:pt>
                <c:pt idx="7811">
                  <c:v>26.358248541282599</c:v>
                </c:pt>
                <c:pt idx="7812">
                  <c:v>26.358420468441</c:v>
                </c:pt>
                <c:pt idx="7813">
                  <c:v>26.358592395055499</c:v>
                </c:pt>
                <c:pt idx="7814">
                  <c:v>26.358764321126198</c:v>
                </c:pt>
                <c:pt idx="7815">
                  <c:v>26.358936246653201</c:v>
                </c:pt>
                <c:pt idx="7816">
                  <c:v>26.3591081716364</c:v>
                </c:pt>
                <c:pt idx="7817">
                  <c:v>26.3592800960757</c:v>
                </c:pt>
                <c:pt idx="7818">
                  <c:v>26.3594520199713</c:v>
                </c:pt>
                <c:pt idx="7819">
                  <c:v>26.359623943323101</c:v>
                </c:pt>
                <c:pt idx="7820">
                  <c:v>26.359795866131002</c:v>
                </c:pt>
                <c:pt idx="7821">
                  <c:v>26.359967788395199</c:v>
                </c:pt>
                <c:pt idx="7822">
                  <c:v>26.3601397101156</c:v>
                </c:pt>
                <c:pt idx="7823">
                  <c:v>26.360311631292198</c:v>
                </c:pt>
                <c:pt idx="7824">
                  <c:v>26.360483551925</c:v>
                </c:pt>
                <c:pt idx="7825">
                  <c:v>26.360655472013899</c:v>
                </c:pt>
                <c:pt idx="7826">
                  <c:v>26.360827391559098</c:v>
                </c:pt>
                <c:pt idx="7827">
                  <c:v>26.360999310560501</c:v>
                </c:pt>
                <c:pt idx="7828">
                  <c:v>26.361171229018002</c:v>
                </c:pt>
                <c:pt idx="7829">
                  <c:v>26.361343146931802</c:v>
                </c:pt>
                <c:pt idx="7830">
                  <c:v>26.361515064301699</c:v>
                </c:pt>
                <c:pt idx="7831">
                  <c:v>26.3616869811279</c:v>
                </c:pt>
                <c:pt idx="7832">
                  <c:v>26.361858897410201</c:v>
                </c:pt>
                <c:pt idx="7833">
                  <c:v>26.362030813148799</c:v>
                </c:pt>
                <c:pt idx="7834">
                  <c:v>26.362202728343501</c:v>
                </c:pt>
                <c:pt idx="7835">
                  <c:v>26.3623746429944</c:v>
                </c:pt>
                <c:pt idx="7836">
                  <c:v>26.362546557101499</c:v>
                </c:pt>
                <c:pt idx="7837">
                  <c:v>26.362718470664699</c:v>
                </c:pt>
                <c:pt idx="7838">
                  <c:v>26.362890383684199</c:v>
                </c:pt>
                <c:pt idx="7839">
                  <c:v>26.363062296159899</c:v>
                </c:pt>
                <c:pt idx="7840">
                  <c:v>26.363234208091701</c:v>
                </c:pt>
                <c:pt idx="7841">
                  <c:v>26.363406119479698</c:v>
                </c:pt>
                <c:pt idx="7842">
                  <c:v>26.3635780303239</c:v>
                </c:pt>
                <c:pt idx="7843">
                  <c:v>26.363749940624299</c:v>
                </c:pt>
                <c:pt idx="7844">
                  <c:v>26.363921850380901</c:v>
                </c:pt>
                <c:pt idx="7845">
                  <c:v>26.364093759593601</c:v>
                </c:pt>
                <c:pt idx="7846">
                  <c:v>26.364265668262501</c:v>
                </c:pt>
                <c:pt idx="7847">
                  <c:v>26.364437576387601</c:v>
                </c:pt>
                <c:pt idx="7848">
                  <c:v>26.364609483968898</c:v>
                </c:pt>
                <c:pt idx="7849">
                  <c:v>26.3647813910063</c:v>
                </c:pt>
                <c:pt idx="7850">
                  <c:v>26.364953297500001</c:v>
                </c:pt>
                <c:pt idx="7851">
                  <c:v>26.3651252034498</c:v>
                </c:pt>
                <c:pt idx="7852">
                  <c:v>26.3652971088557</c:v>
                </c:pt>
                <c:pt idx="7853">
                  <c:v>26.365469013717899</c:v>
                </c:pt>
                <c:pt idx="7854">
                  <c:v>26.365640918036199</c:v>
                </c:pt>
                <c:pt idx="7855">
                  <c:v>26.3658128218107</c:v>
                </c:pt>
                <c:pt idx="7856">
                  <c:v>26.3659847250414</c:v>
                </c:pt>
                <c:pt idx="7857">
                  <c:v>26.366156627728198</c:v>
                </c:pt>
                <c:pt idx="7858">
                  <c:v>26.3663285298712</c:v>
                </c:pt>
                <c:pt idx="7859">
                  <c:v>26.3665004314703</c:v>
                </c:pt>
                <c:pt idx="7860">
                  <c:v>26.366672332525699</c:v>
                </c:pt>
                <c:pt idx="7861">
                  <c:v>26.366844233037199</c:v>
                </c:pt>
                <c:pt idx="7862">
                  <c:v>26.3670161330048</c:v>
                </c:pt>
                <c:pt idx="7863">
                  <c:v>26.367188032428601</c:v>
                </c:pt>
                <c:pt idx="7864">
                  <c:v>26.367359931308599</c:v>
                </c:pt>
                <c:pt idx="7865">
                  <c:v>26.3675318296448</c:v>
                </c:pt>
                <c:pt idx="7866">
                  <c:v>26.3677037274371</c:v>
                </c:pt>
                <c:pt idx="7867">
                  <c:v>26.367875624685599</c:v>
                </c:pt>
                <c:pt idx="7868">
                  <c:v>26.368047521390199</c:v>
                </c:pt>
                <c:pt idx="7869">
                  <c:v>26.368219417551</c:v>
                </c:pt>
                <c:pt idx="7870">
                  <c:v>26.368391313167901</c:v>
                </c:pt>
                <c:pt idx="7871">
                  <c:v>26.368563208241</c:v>
                </c:pt>
                <c:pt idx="7872">
                  <c:v>26.368735102770302</c:v>
                </c:pt>
                <c:pt idx="7873">
                  <c:v>26.368906996755701</c:v>
                </c:pt>
                <c:pt idx="7874">
                  <c:v>26.369078890197301</c:v>
                </c:pt>
                <c:pt idx="7875">
                  <c:v>26.369250783095001</c:v>
                </c:pt>
                <c:pt idx="7876">
                  <c:v>26.369422675448799</c:v>
                </c:pt>
                <c:pt idx="7877">
                  <c:v>26.3695945672589</c:v>
                </c:pt>
                <c:pt idx="7878">
                  <c:v>26.369766458525</c:v>
                </c:pt>
                <c:pt idx="7879">
                  <c:v>26.369938349247398</c:v>
                </c:pt>
                <c:pt idx="7880">
                  <c:v>26.370110239425799</c:v>
                </c:pt>
                <c:pt idx="7881">
                  <c:v>26.370282129060499</c:v>
                </c:pt>
                <c:pt idx="7882">
                  <c:v>26.3704540181512</c:v>
                </c:pt>
                <c:pt idx="7883">
                  <c:v>26.370625906698098</c:v>
                </c:pt>
                <c:pt idx="7884">
                  <c:v>26.3707977947012</c:v>
                </c:pt>
                <c:pt idx="7885">
                  <c:v>26.3709696821604</c:v>
                </c:pt>
                <c:pt idx="7886">
                  <c:v>26.3711415690758</c:v>
                </c:pt>
                <c:pt idx="7887">
                  <c:v>26.371313455447201</c:v>
                </c:pt>
                <c:pt idx="7888">
                  <c:v>26.371485341274902</c:v>
                </c:pt>
                <c:pt idx="7889">
                  <c:v>26.3716572265586</c:v>
                </c:pt>
                <c:pt idx="7890">
                  <c:v>26.371829111298599</c:v>
                </c:pt>
                <c:pt idx="7891">
                  <c:v>26.372000995494599</c:v>
                </c:pt>
                <c:pt idx="7892">
                  <c:v>26.372172879146799</c:v>
                </c:pt>
                <c:pt idx="7893">
                  <c:v>26.3723447622551</c:v>
                </c:pt>
                <c:pt idx="7894">
                  <c:v>26.372516644819601</c:v>
                </c:pt>
                <c:pt idx="7895">
                  <c:v>26.3726885268402</c:v>
                </c:pt>
                <c:pt idx="7896">
                  <c:v>26.372860408316999</c:v>
                </c:pt>
                <c:pt idx="7897">
                  <c:v>26.373032289249799</c:v>
                </c:pt>
                <c:pt idx="7898">
                  <c:v>26.3732041696389</c:v>
                </c:pt>
                <c:pt idx="7899">
                  <c:v>26.373376049484001</c:v>
                </c:pt>
                <c:pt idx="7900">
                  <c:v>26.3735479287853</c:v>
                </c:pt>
                <c:pt idx="7901">
                  <c:v>26.373719807542699</c:v>
                </c:pt>
                <c:pt idx="7902">
                  <c:v>26.373891685756199</c:v>
                </c:pt>
                <c:pt idx="7903">
                  <c:v>26.374063563425899</c:v>
                </c:pt>
                <c:pt idx="7904">
                  <c:v>26.374235440551701</c:v>
                </c:pt>
                <c:pt idx="7905">
                  <c:v>26.374407317133599</c:v>
                </c:pt>
                <c:pt idx="7906">
                  <c:v>26.374579193171702</c:v>
                </c:pt>
                <c:pt idx="7907">
                  <c:v>26.374751068665802</c:v>
                </c:pt>
                <c:pt idx="7908">
                  <c:v>26.374922943616099</c:v>
                </c:pt>
                <c:pt idx="7909">
                  <c:v>26.3750948180226</c:v>
                </c:pt>
                <c:pt idx="7910">
                  <c:v>26.375266691885098</c:v>
                </c:pt>
                <c:pt idx="7911">
                  <c:v>26.375438565203801</c:v>
                </c:pt>
                <c:pt idx="7912">
                  <c:v>26.375610437978601</c:v>
                </c:pt>
                <c:pt idx="7913">
                  <c:v>26.375782310209502</c:v>
                </c:pt>
                <c:pt idx="7914">
                  <c:v>26.375954181896599</c:v>
                </c:pt>
                <c:pt idx="7915">
                  <c:v>26.376126053039702</c:v>
                </c:pt>
                <c:pt idx="7916">
                  <c:v>26.376297923639001</c:v>
                </c:pt>
                <c:pt idx="7917">
                  <c:v>26.376469793694401</c:v>
                </c:pt>
                <c:pt idx="7918">
                  <c:v>26.376641663205898</c:v>
                </c:pt>
                <c:pt idx="7919">
                  <c:v>26.3768135321736</c:v>
                </c:pt>
                <c:pt idx="7920">
                  <c:v>26.376985400597299</c:v>
                </c:pt>
                <c:pt idx="7921">
                  <c:v>26.377157268477202</c:v>
                </c:pt>
                <c:pt idx="7922">
                  <c:v>26.377329135813099</c:v>
                </c:pt>
                <c:pt idx="7923">
                  <c:v>26.3775010026052</c:v>
                </c:pt>
                <c:pt idx="7924">
                  <c:v>26.377672868853399</c:v>
                </c:pt>
                <c:pt idx="7925">
                  <c:v>26.377844734557801</c:v>
                </c:pt>
                <c:pt idx="7926">
                  <c:v>26.378016599718201</c:v>
                </c:pt>
                <c:pt idx="7927">
                  <c:v>26.378188464334698</c:v>
                </c:pt>
                <c:pt idx="7928">
                  <c:v>26.3783603284074</c:v>
                </c:pt>
                <c:pt idx="7929">
                  <c:v>26.378532191936099</c:v>
                </c:pt>
                <c:pt idx="7930">
                  <c:v>26.378704054920998</c:v>
                </c:pt>
                <c:pt idx="7931">
                  <c:v>26.378875917361999</c:v>
                </c:pt>
                <c:pt idx="7932">
                  <c:v>26.3790477792591</c:v>
                </c:pt>
                <c:pt idx="7933">
                  <c:v>26.379219640612298</c:v>
                </c:pt>
                <c:pt idx="7934">
                  <c:v>26.379391501421502</c:v>
                </c:pt>
                <c:pt idx="7935">
                  <c:v>26.379563361686898</c:v>
                </c:pt>
                <c:pt idx="7936">
                  <c:v>26.379735221408399</c:v>
                </c:pt>
                <c:pt idx="7937">
                  <c:v>26.379907080586001</c:v>
                </c:pt>
                <c:pt idx="7938">
                  <c:v>26.3800789392197</c:v>
                </c:pt>
                <c:pt idx="7939">
                  <c:v>26.3802507973095</c:v>
                </c:pt>
                <c:pt idx="7940">
                  <c:v>26.380422654855501</c:v>
                </c:pt>
                <c:pt idx="7941">
                  <c:v>26.380594511857499</c:v>
                </c:pt>
                <c:pt idx="7942">
                  <c:v>26.380766368315602</c:v>
                </c:pt>
                <c:pt idx="7943">
                  <c:v>26.380938224229801</c:v>
                </c:pt>
                <c:pt idx="7944">
                  <c:v>26.381110079600099</c:v>
                </c:pt>
                <c:pt idx="7945">
                  <c:v>26.3812819344265</c:v>
                </c:pt>
                <c:pt idx="7946">
                  <c:v>26.381453788708999</c:v>
                </c:pt>
                <c:pt idx="7947">
                  <c:v>26.381625642447599</c:v>
                </c:pt>
                <c:pt idx="7948">
                  <c:v>26.3817974956422</c:v>
                </c:pt>
                <c:pt idx="7949">
                  <c:v>26.381969348293001</c:v>
                </c:pt>
                <c:pt idx="7950">
                  <c:v>26.3821412003999</c:v>
                </c:pt>
                <c:pt idx="7951">
                  <c:v>26.3823130519628</c:v>
                </c:pt>
                <c:pt idx="7952">
                  <c:v>26.382484902981901</c:v>
                </c:pt>
                <c:pt idx="7953">
                  <c:v>26.382656753456999</c:v>
                </c:pt>
                <c:pt idx="7954">
                  <c:v>26.382828603388301</c:v>
                </c:pt>
                <c:pt idx="7955">
                  <c:v>26.383000452775601</c:v>
                </c:pt>
                <c:pt idx="7956">
                  <c:v>26.383172301618998</c:v>
                </c:pt>
                <c:pt idx="7957">
                  <c:v>26.3833441499185</c:v>
                </c:pt>
                <c:pt idx="7958">
                  <c:v>26.383515997674099</c:v>
                </c:pt>
                <c:pt idx="7959">
                  <c:v>26.383687844885799</c:v>
                </c:pt>
                <c:pt idx="7960">
                  <c:v>26.3838596915535</c:v>
                </c:pt>
                <c:pt idx="7961">
                  <c:v>26.384031537677402</c:v>
                </c:pt>
                <c:pt idx="7962">
                  <c:v>26.384203383257301</c:v>
                </c:pt>
                <c:pt idx="7963">
                  <c:v>26.384375228293301</c:v>
                </c:pt>
                <c:pt idx="7964">
                  <c:v>26.384547072785399</c:v>
                </c:pt>
                <c:pt idx="7965">
                  <c:v>26.3847189167336</c:v>
                </c:pt>
                <c:pt idx="7966">
                  <c:v>26.3848907601378</c:v>
                </c:pt>
                <c:pt idx="7967">
                  <c:v>26.3850626029982</c:v>
                </c:pt>
                <c:pt idx="7968">
                  <c:v>26.385234445314602</c:v>
                </c:pt>
                <c:pt idx="7969">
                  <c:v>26.3854062870871</c:v>
                </c:pt>
                <c:pt idx="7970">
                  <c:v>26.385578128315601</c:v>
                </c:pt>
                <c:pt idx="7971">
                  <c:v>26.385749969000301</c:v>
                </c:pt>
                <c:pt idx="7972">
                  <c:v>26.385921809140999</c:v>
                </c:pt>
                <c:pt idx="7973">
                  <c:v>26.386093648737798</c:v>
                </c:pt>
                <c:pt idx="7974">
                  <c:v>26.386265487790698</c:v>
                </c:pt>
                <c:pt idx="7975">
                  <c:v>26.3864373262996</c:v>
                </c:pt>
                <c:pt idx="7976">
                  <c:v>26.386609164264701</c:v>
                </c:pt>
                <c:pt idx="7977">
                  <c:v>26.386781001685801</c:v>
                </c:pt>
                <c:pt idx="7978">
                  <c:v>26.386952838562902</c:v>
                </c:pt>
                <c:pt idx="7979">
                  <c:v>26.387124674896199</c:v>
                </c:pt>
                <c:pt idx="7980">
                  <c:v>26.387296510685498</c:v>
                </c:pt>
                <c:pt idx="7981">
                  <c:v>26.387468345930898</c:v>
                </c:pt>
                <c:pt idx="7982">
                  <c:v>26.3876401806323</c:v>
                </c:pt>
                <c:pt idx="7983">
                  <c:v>26.387812014789802</c:v>
                </c:pt>
                <c:pt idx="7984">
                  <c:v>26.387983848403401</c:v>
                </c:pt>
                <c:pt idx="7985">
                  <c:v>26.388155681473101</c:v>
                </c:pt>
                <c:pt idx="7986">
                  <c:v>26.388327513998799</c:v>
                </c:pt>
                <c:pt idx="7987">
                  <c:v>26.388499345980598</c:v>
                </c:pt>
                <c:pt idx="7988">
                  <c:v>26.388671177418399</c:v>
                </c:pt>
                <c:pt idx="7989">
                  <c:v>26.388843008312399</c:v>
                </c:pt>
                <c:pt idx="7990">
                  <c:v>26.389014838662298</c:v>
                </c:pt>
                <c:pt idx="7991">
                  <c:v>26.389186668468401</c:v>
                </c:pt>
                <c:pt idx="7992">
                  <c:v>26.389358497730498</c:v>
                </c:pt>
                <c:pt idx="7993">
                  <c:v>26.3895303264487</c:v>
                </c:pt>
                <c:pt idx="7994">
                  <c:v>26.389702154622899</c:v>
                </c:pt>
                <c:pt idx="7995">
                  <c:v>26.389873982253199</c:v>
                </c:pt>
                <c:pt idx="7996">
                  <c:v>26.390045809339501</c:v>
                </c:pt>
                <c:pt idx="7997">
                  <c:v>26.390217635881999</c:v>
                </c:pt>
                <c:pt idx="7998">
                  <c:v>26.3903894618804</c:v>
                </c:pt>
                <c:pt idx="7999">
                  <c:v>26.390561287335</c:v>
                </c:pt>
                <c:pt idx="8000">
                  <c:v>26.390733112245499</c:v>
                </c:pt>
                <c:pt idx="8001">
                  <c:v>26.390904936612198</c:v>
                </c:pt>
                <c:pt idx="8002">
                  <c:v>26.391076760434899</c:v>
                </c:pt>
                <c:pt idx="8003">
                  <c:v>26.391248583713601</c:v>
                </c:pt>
                <c:pt idx="8004">
                  <c:v>26.3914204064484</c:v>
                </c:pt>
                <c:pt idx="8005">
                  <c:v>26.391592228639301</c:v>
                </c:pt>
                <c:pt idx="8006">
                  <c:v>26.391764050286199</c:v>
                </c:pt>
                <c:pt idx="8007">
                  <c:v>26.391935871389201</c:v>
                </c:pt>
                <c:pt idx="8008">
                  <c:v>26.392107691948201</c:v>
                </c:pt>
                <c:pt idx="8009">
                  <c:v>26.392279511963199</c:v>
                </c:pt>
                <c:pt idx="8010">
                  <c:v>26.392451331434302</c:v>
                </c:pt>
                <c:pt idx="8011">
                  <c:v>26.392623150361501</c:v>
                </c:pt>
                <c:pt idx="8012">
                  <c:v>26.392794968744699</c:v>
                </c:pt>
                <c:pt idx="8013">
                  <c:v>26.392966786584001</c:v>
                </c:pt>
                <c:pt idx="8014">
                  <c:v>26.393138603879301</c:v>
                </c:pt>
                <c:pt idx="8015">
                  <c:v>26.393310420630598</c:v>
                </c:pt>
                <c:pt idx="8016">
                  <c:v>26.3934822368381</c:v>
                </c:pt>
                <c:pt idx="8017">
                  <c:v>26.3936540525015</c:v>
                </c:pt>
                <c:pt idx="8018">
                  <c:v>26.393825867621</c:v>
                </c:pt>
                <c:pt idx="8019">
                  <c:v>26.393997682196499</c:v>
                </c:pt>
                <c:pt idx="8020">
                  <c:v>26.394169496228098</c:v>
                </c:pt>
                <c:pt idx="8021">
                  <c:v>26.394341309715699</c:v>
                </c:pt>
                <c:pt idx="8022">
                  <c:v>26.394513122659401</c:v>
                </c:pt>
                <c:pt idx="8023">
                  <c:v>26.3946849350591</c:v>
                </c:pt>
                <c:pt idx="8024">
                  <c:v>26.394856746914801</c:v>
                </c:pt>
                <c:pt idx="8025">
                  <c:v>26.395028558226599</c:v>
                </c:pt>
                <c:pt idx="8026">
                  <c:v>26.395200368994502</c:v>
                </c:pt>
                <c:pt idx="8027">
                  <c:v>26.395372179218299</c:v>
                </c:pt>
                <c:pt idx="8028">
                  <c:v>26.395543988898201</c:v>
                </c:pt>
                <c:pt idx="8029">
                  <c:v>26.3957157980342</c:v>
                </c:pt>
                <c:pt idx="8030">
                  <c:v>26.395887606626101</c:v>
                </c:pt>
                <c:pt idx="8031">
                  <c:v>26.396059414674198</c:v>
                </c:pt>
                <c:pt idx="8032">
                  <c:v>26.396231222178201</c:v>
                </c:pt>
                <c:pt idx="8033">
                  <c:v>26.396403029138298</c:v>
                </c:pt>
                <c:pt idx="8034">
                  <c:v>26.3965748355544</c:v>
                </c:pt>
                <c:pt idx="8035">
                  <c:v>26.396746641426599</c:v>
                </c:pt>
                <c:pt idx="8036">
                  <c:v>26.3969184467548</c:v>
                </c:pt>
                <c:pt idx="8037">
                  <c:v>26.397090251539002</c:v>
                </c:pt>
                <c:pt idx="8038">
                  <c:v>26.397262055779201</c:v>
                </c:pt>
                <c:pt idx="8039">
                  <c:v>26.397433859475498</c:v>
                </c:pt>
                <c:pt idx="8040">
                  <c:v>26.3976056626278</c:v>
                </c:pt>
                <c:pt idx="8041">
                  <c:v>26.397777465236199</c:v>
                </c:pt>
                <c:pt idx="8042">
                  <c:v>26.397949267300501</c:v>
                </c:pt>
                <c:pt idx="8043">
                  <c:v>26.398121068820899</c:v>
                </c:pt>
                <c:pt idx="8044">
                  <c:v>26.398292869797402</c:v>
                </c:pt>
                <c:pt idx="8045">
                  <c:v>26.398464670229799</c:v>
                </c:pt>
                <c:pt idx="8046">
                  <c:v>26.398636470118301</c:v>
                </c:pt>
                <c:pt idx="8047">
                  <c:v>26.398808269462801</c:v>
                </c:pt>
                <c:pt idx="8048">
                  <c:v>26.398980068263398</c:v>
                </c:pt>
                <c:pt idx="8049">
                  <c:v>26.399151866519901</c:v>
                </c:pt>
                <c:pt idx="8050">
                  <c:v>26.399323664232501</c:v>
                </c:pt>
                <c:pt idx="8051">
                  <c:v>26.399495461401099</c:v>
                </c:pt>
                <c:pt idx="8052">
                  <c:v>26.399667258025701</c:v>
                </c:pt>
                <c:pt idx="8053">
                  <c:v>26.399839054106401</c:v>
                </c:pt>
                <c:pt idx="8054">
                  <c:v>26.400010849643099</c:v>
                </c:pt>
                <c:pt idx="8055">
                  <c:v>26.400182644635802</c:v>
                </c:pt>
                <c:pt idx="8056">
                  <c:v>26.400354439084499</c:v>
                </c:pt>
                <c:pt idx="8057">
                  <c:v>26.400526232989201</c:v>
                </c:pt>
                <c:pt idx="8058">
                  <c:v>26.40069802635</c:v>
                </c:pt>
                <c:pt idx="8059">
                  <c:v>26.400869819166701</c:v>
                </c:pt>
                <c:pt idx="8060">
                  <c:v>26.401041611439499</c:v>
                </c:pt>
                <c:pt idx="8061">
                  <c:v>26.401213403168299</c:v>
                </c:pt>
                <c:pt idx="8062">
                  <c:v>26.4013851943532</c:v>
                </c:pt>
                <c:pt idx="8063">
                  <c:v>26.401556984993999</c:v>
                </c:pt>
                <c:pt idx="8064">
                  <c:v>26.401728775090898</c:v>
                </c:pt>
                <c:pt idx="8065">
                  <c:v>26.4019005646437</c:v>
                </c:pt>
                <c:pt idx="8066">
                  <c:v>26.402072353652599</c:v>
                </c:pt>
                <c:pt idx="8067">
                  <c:v>26.4022441421175</c:v>
                </c:pt>
                <c:pt idx="8068">
                  <c:v>26.402415930038501</c:v>
                </c:pt>
                <c:pt idx="8069">
                  <c:v>26.4025877174154</c:v>
                </c:pt>
                <c:pt idx="8070">
                  <c:v>26.402759504248301</c:v>
                </c:pt>
                <c:pt idx="8071">
                  <c:v>26.4029312905373</c:v>
                </c:pt>
                <c:pt idx="8072">
                  <c:v>26.4031030762822</c:v>
                </c:pt>
                <c:pt idx="8073">
                  <c:v>26.403274861483201</c:v>
                </c:pt>
                <c:pt idx="8074">
                  <c:v>26.4034466461402</c:v>
                </c:pt>
                <c:pt idx="8075">
                  <c:v>26.4036184302532</c:v>
                </c:pt>
                <c:pt idx="8076">
                  <c:v>26.403790213822202</c:v>
                </c:pt>
                <c:pt idx="8077">
                  <c:v>26.403961996847201</c:v>
                </c:pt>
                <c:pt idx="8078">
                  <c:v>26.404133779328198</c:v>
                </c:pt>
                <c:pt idx="8079">
                  <c:v>26.4043055612652</c:v>
                </c:pt>
                <c:pt idx="8080">
                  <c:v>26.4044773426583</c:v>
                </c:pt>
                <c:pt idx="8081">
                  <c:v>26.404649123507301</c:v>
                </c:pt>
                <c:pt idx="8082">
                  <c:v>26.4048209038124</c:v>
                </c:pt>
                <c:pt idx="8083">
                  <c:v>26.404992683573401</c:v>
                </c:pt>
                <c:pt idx="8084">
                  <c:v>26.405164462790399</c:v>
                </c:pt>
                <c:pt idx="8085">
                  <c:v>26.405336241463498</c:v>
                </c:pt>
                <c:pt idx="8086">
                  <c:v>26.405508019592599</c:v>
                </c:pt>
                <c:pt idx="8087">
                  <c:v>26.405679797177601</c:v>
                </c:pt>
                <c:pt idx="8088">
                  <c:v>26.405851574218701</c:v>
                </c:pt>
                <c:pt idx="8089">
                  <c:v>26.406023350715699</c:v>
                </c:pt>
                <c:pt idx="8090">
                  <c:v>26.406195126668798</c:v>
                </c:pt>
                <c:pt idx="8091">
                  <c:v>26.406366902077899</c:v>
                </c:pt>
                <c:pt idx="8092">
                  <c:v>26.406538676942901</c:v>
                </c:pt>
                <c:pt idx="8093">
                  <c:v>26.406710451264001</c:v>
                </c:pt>
                <c:pt idx="8094">
                  <c:v>26.406882225040999</c:v>
                </c:pt>
                <c:pt idx="8095">
                  <c:v>26.407053998274101</c:v>
                </c:pt>
                <c:pt idx="8096">
                  <c:v>26.407225770963102</c:v>
                </c:pt>
                <c:pt idx="8097">
                  <c:v>26.4073975431082</c:v>
                </c:pt>
                <c:pt idx="8098">
                  <c:v>26.4075693147092</c:v>
                </c:pt>
                <c:pt idx="8099">
                  <c:v>26.4077410857663</c:v>
                </c:pt>
                <c:pt idx="8100">
                  <c:v>26.4079128562793</c:v>
                </c:pt>
                <c:pt idx="8101">
                  <c:v>26.4080846262483</c:v>
                </c:pt>
                <c:pt idx="8102">
                  <c:v>26.408256395673401</c:v>
                </c:pt>
                <c:pt idx="8103">
                  <c:v>26.408428164554401</c:v>
                </c:pt>
                <c:pt idx="8104">
                  <c:v>26.408599932891399</c:v>
                </c:pt>
                <c:pt idx="8105">
                  <c:v>26.408771700684401</c:v>
                </c:pt>
                <c:pt idx="8106">
                  <c:v>26.408943467933401</c:v>
                </c:pt>
                <c:pt idx="8107">
                  <c:v>26.409115234638399</c:v>
                </c:pt>
                <c:pt idx="8108">
                  <c:v>26.409287000799299</c:v>
                </c:pt>
                <c:pt idx="8109">
                  <c:v>26.4094587664163</c:v>
                </c:pt>
                <c:pt idx="8110">
                  <c:v>26.409630531489299</c:v>
                </c:pt>
                <c:pt idx="8111">
                  <c:v>26.409802296018199</c:v>
                </c:pt>
                <c:pt idx="8112">
                  <c:v>26.409974060003101</c:v>
                </c:pt>
                <c:pt idx="8113">
                  <c:v>26.4101458234441</c:v>
                </c:pt>
                <c:pt idx="8114">
                  <c:v>26.410317586341002</c:v>
                </c:pt>
                <c:pt idx="8115">
                  <c:v>26.410489348693901</c:v>
                </c:pt>
                <c:pt idx="8116">
                  <c:v>26.410661110502701</c:v>
                </c:pt>
                <c:pt idx="8117">
                  <c:v>26.4108328717676</c:v>
                </c:pt>
                <c:pt idx="8118">
                  <c:v>26.4110046324884</c:v>
                </c:pt>
                <c:pt idx="8119">
                  <c:v>26.4111763926653</c:v>
                </c:pt>
                <c:pt idx="8120">
                  <c:v>26.4113481522981</c:v>
                </c:pt>
                <c:pt idx="8121">
                  <c:v>26.4115199113869</c:v>
                </c:pt>
                <c:pt idx="8122">
                  <c:v>26.411691669931699</c:v>
                </c:pt>
                <c:pt idx="8123">
                  <c:v>26.411863427932399</c:v>
                </c:pt>
                <c:pt idx="8124">
                  <c:v>26.4120351853892</c:v>
                </c:pt>
                <c:pt idx="8125">
                  <c:v>26.4122069423019</c:v>
                </c:pt>
                <c:pt idx="8126">
                  <c:v>26.412378698670601</c:v>
                </c:pt>
                <c:pt idx="8127">
                  <c:v>26.4125504544953</c:v>
                </c:pt>
                <c:pt idx="8128">
                  <c:v>26.412722209776</c:v>
                </c:pt>
                <c:pt idx="8129">
                  <c:v>26.412893964512602</c:v>
                </c:pt>
                <c:pt idx="8130">
                  <c:v>26.413065718705301</c:v>
                </c:pt>
                <c:pt idx="8131">
                  <c:v>26.413237472353899</c:v>
                </c:pt>
                <c:pt idx="8132">
                  <c:v>26.413409225458501</c:v>
                </c:pt>
                <c:pt idx="8133">
                  <c:v>26.413580978018999</c:v>
                </c:pt>
                <c:pt idx="8134">
                  <c:v>26.413752730035601</c:v>
                </c:pt>
                <c:pt idx="8135">
                  <c:v>26.413924481508101</c:v>
                </c:pt>
                <c:pt idx="8136">
                  <c:v>26.414096232436599</c:v>
                </c:pt>
                <c:pt idx="8137">
                  <c:v>26.414267982820999</c:v>
                </c:pt>
                <c:pt idx="8138">
                  <c:v>26.414439732661499</c:v>
                </c:pt>
                <c:pt idx="8139">
                  <c:v>26.414611481957898</c:v>
                </c:pt>
                <c:pt idx="8140">
                  <c:v>26.414783230710299</c:v>
                </c:pt>
                <c:pt idx="8141">
                  <c:v>26.414954978918601</c:v>
                </c:pt>
                <c:pt idx="8142">
                  <c:v>26.415126726583001</c:v>
                </c:pt>
                <c:pt idx="8143">
                  <c:v>26.415298473703299</c:v>
                </c:pt>
                <c:pt idx="8144">
                  <c:v>26.415470220279602</c:v>
                </c:pt>
                <c:pt idx="8145">
                  <c:v>26.415641966311799</c:v>
                </c:pt>
                <c:pt idx="8146">
                  <c:v>26.415813711799998</c:v>
                </c:pt>
                <c:pt idx="8147">
                  <c:v>26.415985456744199</c:v>
                </c:pt>
                <c:pt idx="8148">
                  <c:v>26.416157201144401</c:v>
                </c:pt>
                <c:pt idx="8149">
                  <c:v>26.416328945000501</c:v>
                </c:pt>
                <c:pt idx="8150">
                  <c:v>26.416500688312599</c:v>
                </c:pt>
                <c:pt idx="8151">
                  <c:v>26.416672431080599</c:v>
                </c:pt>
                <c:pt idx="8152">
                  <c:v>26.4168441733047</c:v>
                </c:pt>
                <c:pt idx="8153">
                  <c:v>26.417015914984699</c:v>
                </c:pt>
                <c:pt idx="8154">
                  <c:v>26.4171876561206</c:v>
                </c:pt>
                <c:pt idx="8155">
                  <c:v>26.417359396712602</c:v>
                </c:pt>
                <c:pt idx="8156">
                  <c:v>26.417531136760498</c:v>
                </c:pt>
                <c:pt idx="8157">
                  <c:v>26.4177028762643</c:v>
                </c:pt>
                <c:pt idx="8158">
                  <c:v>26.4178746152242</c:v>
                </c:pt>
                <c:pt idx="8159">
                  <c:v>26.418046353639902</c:v>
                </c:pt>
                <c:pt idx="8160">
                  <c:v>26.418218091511701</c:v>
                </c:pt>
                <c:pt idx="8161">
                  <c:v>26.418389828839398</c:v>
                </c:pt>
                <c:pt idx="8162">
                  <c:v>26.418561565623101</c:v>
                </c:pt>
                <c:pt idx="8163">
                  <c:v>26.418733301862702</c:v>
                </c:pt>
                <c:pt idx="8164">
                  <c:v>26.4189050375584</c:v>
                </c:pt>
                <c:pt idx="8165">
                  <c:v>26.4190767727099</c:v>
                </c:pt>
                <c:pt idx="8166">
                  <c:v>26.419248507317398</c:v>
                </c:pt>
                <c:pt idx="8167">
                  <c:v>26.419420241380902</c:v>
                </c:pt>
                <c:pt idx="8168">
                  <c:v>26.419591974900399</c:v>
                </c:pt>
                <c:pt idx="8169">
                  <c:v>26.419763707875799</c:v>
                </c:pt>
                <c:pt idx="8170">
                  <c:v>26.4199354403071</c:v>
                </c:pt>
                <c:pt idx="8171">
                  <c:v>26.420107172194498</c:v>
                </c:pt>
                <c:pt idx="8172">
                  <c:v>26.420278903537699</c:v>
                </c:pt>
                <c:pt idx="8173">
                  <c:v>26.420450634337001</c:v>
                </c:pt>
                <c:pt idx="8174">
                  <c:v>26.420622364592202</c:v>
                </c:pt>
                <c:pt idx="8175">
                  <c:v>26.4207940943033</c:v>
                </c:pt>
                <c:pt idx="8176">
                  <c:v>26.4209658234704</c:v>
                </c:pt>
                <c:pt idx="8177">
                  <c:v>26.421137552093501</c:v>
                </c:pt>
                <c:pt idx="8178">
                  <c:v>26.421309280172501</c:v>
                </c:pt>
                <c:pt idx="8179">
                  <c:v>26.421481007707499</c:v>
                </c:pt>
                <c:pt idx="8180">
                  <c:v>26.421652734698402</c:v>
                </c:pt>
                <c:pt idx="8181">
                  <c:v>26.421824461145299</c:v>
                </c:pt>
                <c:pt idx="8182">
                  <c:v>26.421996187048101</c:v>
                </c:pt>
                <c:pt idx="8183">
                  <c:v>26.422167912406898</c:v>
                </c:pt>
                <c:pt idx="8184">
                  <c:v>26.4223396372217</c:v>
                </c:pt>
                <c:pt idx="8185">
                  <c:v>26.422511361492401</c:v>
                </c:pt>
                <c:pt idx="8186">
                  <c:v>26.422683085218999</c:v>
                </c:pt>
                <c:pt idx="8187">
                  <c:v>26.422854808401599</c:v>
                </c:pt>
                <c:pt idx="8188">
                  <c:v>26.423026531040101</c:v>
                </c:pt>
                <c:pt idx="8189">
                  <c:v>26.423198253134601</c:v>
                </c:pt>
                <c:pt idx="8190">
                  <c:v>26.423369974685102</c:v>
                </c:pt>
                <c:pt idx="8191">
                  <c:v>26.423541695691501</c:v>
                </c:pt>
                <c:pt idx="8192">
                  <c:v>26.423713416153799</c:v>
                </c:pt>
                <c:pt idx="8193">
                  <c:v>26.423885136072101</c:v>
                </c:pt>
                <c:pt idx="8194">
                  <c:v>26.424056855446398</c:v>
                </c:pt>
                <c:pt idx="8195">
                  <c:v>26.424228574276501</c:v>
                </c:pt>
                <c:pt idx="8196">
                  <c:v>26.424400292562702</c:v>
                </c:pt>
                <c:pt idx="8197">
                  <c:v>26.4245720103048</c:v>
                </c:pt>
                <c:pt idx="8198">
                  <c:v>26.424743727502801</c:v>
                </c:pt>
                <c:pt idx="8199">
                  <c:v>26.424915444156799</c:v>
                </c:pt>
                <c:pt idx="8200">
                  <c:v>26.425087160266699</c:v>
                </c:pt>
                <c:pt idx="8201">
                  <c:v>26.425258875832501</c:v>
                </c:pt>
                <c:pt idx="8202">
                  <c:v>26.4254305908544</c:v>
                </c:pt>
                <c:pt idx="8203">
                  <c:v>26.425602305332099</c:v>
                </c:pt>
                <c:pt idx="8204">
                  <c:v>26.425774019265798</c:v>
                </c:pt>
                <c:pt idx="8205">
                  <c:v>26.4259457326554</c:v>
                </c:pt>
                <c:pt idx="8206">
                  <c:v>26.426117445500999</c:v>
                </c:pt>
                <c:pt idx="8207">
                  <c:v>26.426289157802501</c:v>
                </c:pt>
                <c:pt idx="8208">
                  <c:v>26.42646086956</c:v>
                </c:pt>
                <c:pt idx="8209">
                  <c:v>26.426632580773401</c:v>
                </c:pt>
                <c:pt idx="8210">
                  <c:v>26.426804291442799</c:v>
                </c:pt>
                <c:pt idx="8211">
                  <c:v>26.426976001568001</c:v>
                </c:pt>
                <c:pt idx="8212">
                  <c:v>26.427147711149299</c:v>
                </c:pt>
                <c:pt idx="8213">
                  <c:v>26.4273194201864</c:v>
                </c:pt>
                <c:pt idx="8214">
                  <c:v>26.427491128679598</c:v>
                </c:pt>
                <c:pt idx="8215">
                  <c:v>26.427662836628599</c:v>
                </c:pt>
                <c:pt idx="8216">
                  <c:v>26.427834544033601</c:v>
                </c:pt>
                <c:pt idx="8217">
                  <c:v>26.428006250894502</c:v>
                </c:pt>
                <c:pt idx="8218">
                  <c:v>26.4281779572114</c:v>
                </c:pt>
                <c:pt idx="8219">
                  <c:v>26.4283496629842</c:v>
                </c:pt>
                <c:pt idx="8220">
                  <c:v>26.428521368212898</c:v>
                </c:pt>
                <c:pt idx="8221">
                  <c:v>26.428693072897602</c:v>
                </c:pt>
                <c:pt idx="8222">
                  <c:v>26.4288647770382</c:v>
                </c:pt>
                <c:pt idx="8223">
                  <c:v>26.4290364806347</c:v>
                </c:pt>
                <c:pt idx="8224">
                  <c:v>26.429208183687201</c:v>
                </c:pt>
                <c:pt idx="8225">
                  <c:v>26.429379886195601</c:v>
                </c:pt>
                <c:pt idx="8226">
                  <c:v>26.429551588159999</c:v>
                </c:pt>
                <c:pt idx="8227">
                  <c:v>26.429723289580199</c:v>
                </c:pt>
                <c:pt idx="8228">
                  <c:v>26.4298949904564</c:v>
                </c:pt>
                <c:pt idx="8229">
                  <c:v>26.4300666907886</c:v>
                </c:pt>
                <c:pt idx="8230">
                  <c:v>26.430238390576701</c:v>
                </c:pt>
                <c:pt idx="8231">
                  <c:v>26.4304100898207</c:v>
                </c:pt>
                <c:pt idx="8232">
                  <c:v>26.430581788520598</c:v>
                </c:pt>
                <c:pt idx="8233">
                  <c:v>26.430753486676501</c:v>
                </c:pt>
                <c:pt idx="8234">
                  <c:v>26.430925184288299</c:v>
                </c:pt>
                <c:pt idx="8235">
                  <c:v>26.431096881356002</c:v>
                </c:pt>
                <c:pt idx="8236">
                  <c:v>26.431268577879699</c:v>
                </c:pt>
                <c:pt idx="8237">
                  <c:v>26.431440273859302</c:v>
                </c:pt>
                <c:pt idx="8238">
                  <c:v>26.431611969294799</c:v>
                </c:pt>
                <c:pt idx="8239">
                  <c:v>26.431783664186302</c:v>
                </c:pt>
                <c:pt idx="8240">
                  <c:v>26.431955358533699</c:v>
                </c:pt>
                <c:pt idx="8241">
                  <c:v>26.432127052337002</c:v>
                </c:pt>
                <c:pt idx="8242">
                  <c:v>26.432298745596199</c:v>
                </c:pt>
                <c:pt idx="8243">
                  <c:v>26.432470438311402</c:v>
                </c:pt>
                <c:pt idx="8244">
                  <c:v>26.432642130482499</c:v>
                </c:pt>
                <c:pt idx="8245">
                  <c:v>26.432813822109502</c:v>
                </c:pt>
                <c:pt idx="8246">
                  <c:v>26.432985513192499</c:v>
                </c:pt>
                <c:pt idx="8247">
                  <c:v>26.433157203731302</c:v>
                </c:pt>
                <c:pt idx="8248">
                  <c:v>26.433328893726099</c:v>
                </c:pt>
                <c:pt idx="8249">
                  <c:v>26.433500583176901</c:v>
                </c:pt>
                <c:pt idx="8250">
                  <c:v>26.433672272083498</c:v>
                </c:pt>
                <c:pt idx="8251">
                  <c:v>26.433843960446101</c:v>
                </c:pt>
                <c:pt idx="8252">
                  <c:v>26.434015648264602</c:v>
                </c:pt>
                <c:pt idx="8253">
                  <c:v>26.434187335539001</c:v>
                </c:pt>
                <c:pt idx="8254">
                  <c:v>26.434359022269401</c:v>
                </c:pt>
                <c:pt idx="8255">
                  <c:v>26.4345307084556</c:v>
                </c:pt>
                <c:pt idx="8256">
                  <c:v>26.434702394097801</c:v>
                </c:pt>
                <c:pt idx="8257">
                  <c:v>26.4348740791959</c:v>
                </c:pt>
                <c:pt idx="8258">
                  <c:v>26.435045763750001</c:v>
                </c:pt>
                <c:pt idx="8259">
                  <c:v>26.4352174477599</c:v>
                </c:pt>
                <c:pt idx="8260">
                  <c:v>26.435389131225801</c:v>
                </c:pt>
                <c:pt idx="8261">
                  <c:v>26.4355608141476</c:v>
                </c:pt>
                <c:pt idx="8262">
                  <c:v>26.435732496525301</c:v>
                </c:pt>
                <c:pt idx="8263">
                  <c:v>26.435904178358999</c:v>
                </c:pt>
                <c:pt idx="8264">
                  <c:v>26.4360758596486</c:v>
                </c:pt>
                <c:pt idx="8265">
                  <c:v>26.436247540394</c:v>
                </c:pt>
                <c:pt idx="8266">
                  <c:v>26.436419220595401</c:v>
                </c:pt>
                <c:pt idx="8267">
                  <c:v>26.436590900252799</c:v>
                </c:pt>
                <c:pt idx="8268">
                  <c:v>26.436762579366</c:v>
                </c:pt>
                <c:pt idx="8269">
                  <c:v>26.4369342579351</c:v>
                </c:pt>
                <c:pt idx="8270">
                  <c:v>26.437105935960201</c:v>
                </c:pt>
                <c:pt idx="8271">
                  <c:v>26.4372776134412</c:v>
                </c:pt>
                <c:pt idx="8272">
                  <c:v>26.437449290378101</c:v>
                </c:pt>
                <c:pt idx="8273">
                  <c:v>26.437620966770901</c:v>
                </c:pt>
                <c:pt idx="8274">
                  <c:v>26.437792642619701</c:v>
                </c:pt>
                <c:pt idx="8275">
                  <c:v>26.437964317924301</c:v>
                </c:pt>
                <c:pt idx="8276">
                  <c:v>26.438135992684899</c:v>
                </c:pt>
                <c:pt idx="8277">
                  <c:v>26.438307666901402</c:v>
                </c:pt>
                <c:pt idx="8278">
                  <c:v>26.438479340573799</c:v>
                </c:pt>
                <c:pt idx="8279">
                  <c:v>26.438651013702099</c:v>
                </c:pt>
                <c:pt idx="8280">
                  <c:v>26.438822686286301</c:v>
                </c:pt>
                <c:pt idx="8281">
                  <c:v>26.4389943583265</c:v>
                </c:pt>
                <c:pt idx="8282">
                  <c:v>26.439166029822498</c:v>
                </c:pt>
                <c:pt idx="8283">
                  <c:v>26.439337700774502</c:v>
                </c:pt>
                <c:pt idx="8284">
                  <c:v>26.4395093711824</c:v>
                </c:pt>
                <c:pt idx="8285">
                  <c:v>26.4396810410462</c:v>
                </c:pt>
                <c:pt idx="8286">
                  <c:v>26.439852710365901</c:v>
                </c:pt>
                <c:pt idx="8287">
                  <c:v>26.440024379141501</c:v>
                </c:pt>
                <c:pt idx="8288">
                  <c:v>26.440196047373</c:v>
                </c:pt>
                <c:pt idx="8289">
                  <c:v>26.4403677150605</c:v>
                </c:pt>
                <c:pt idx="8290">
                  <c:v>26.440539382203799</c:v>
                </c:pt>
                <c:pt idx="8291">
                  <c:v>26.440711048803099</c:v>
                </c:pt>
                <c:pt idx="8292">
                  <c:v>26.440882714858201</c:v>
                </c:pt>
                <c:pt idx="8293">
                  <c:v>26.441054380369302</c:v>
                </c:pt>
                <c:pt idx="8294">
                  <c:v>26.4412260453363</c:v>
                </c:pt>
                <c:pt idx="8295">
                  <c:v>26.441397709759201</c:v>
                </c:pt>
                <c:pt idx="8296">
                  <c:v>26.441569373638</c:v>
                </c:pt>
                <c:pt idx="8297">
                  <c:v>26.441741036972701</c:v>
                </c:pt>
                <c:pt idx="8298">
                  <c:v>26.4419126997634</c:v>
                </c:pt>
                <c:pt idx="8299">
                  <c:v>26.442084362009901</c:v>
                </c:pt>
                <c:pt idx="8300">
                  <c:v>26.4422560237123</c:v>
                </c:pt>
                <c:pt idx="8301">
                  <c:v>26.442427684870701</c:v>
                </c:pt>
                <c:pt idx="8302">
                  <c:v>26.442599345484901</c:v>
                </c:pt>
                <c:pt idx="8303">
                  <c:v>26.442771005555102</c:v>
                </c:pt>
                <c:pt idx="8304">
                  <c:v>26.442942665081201</c:v>
                </c:pt>
                <c:pt idx="8305">
                  <c:v>26.443114324063099</c:v>
                </c:pt>
                <c:pt idx="8306">
                  <c:v>26.443285982500999</c:v>
                </c:pt>
                <c:pt idx="8307">
                  <c:v>26.443457640394801</c:v>
                </c:pt>
                <c:pt idx="8308">
                  <c:v>26.443629297744501</c:v>
                </c:pt>
                <c:pt idx="8309">
                  <c:v>26.443800954550099</c:v>
                </c:pt>
                <c:pt idx="8310">
                  <c:v>26.443972610811599</c:v>
                </c:pt>
                <c:pt idx="8311">
                  <c:v>26.444144266529001</c:v>
                </c:pt>
                <c:pt idx="8312">
                  <c:v>26.444315921702302</c:v>
                </c:pt>
                <c:pt idx="8313">
                  <c:v>26.4444875763315</c:v>
                </c:pt>
                <c:pt idx="8314">
                  <c:v>26.444659230416601</c:v>
                </c:pt>
                <c:pt idx="8315">
                  <c:v>26.4448308839576</c:v>
                </c:pt>
                <c:pt idx="8316">
                  <c:v>26.445002536954501</c:v>
                </c:pt>
                <c:pt idx="8317">
                  <c:v>26.4451741894073</c:v>
                </c:pt>
                <c:pt idx="8318">
                  <c:v>26.445345841316101</c:v>
                </c:pt>
                <c:pt idx="8319">
                  <c:v>26.4455174926807</c:v>
                </c:pt>
                <c:pt idx="8320">
                  <c:v>26.445689143501198</c:v>
                </c:pt>
                <c:pt idx="8321">
                  <c:v>26.445860793777602</c:v>
                </c:pt>
                <c:pt idx="8322">
                  <c:v>26.446032443509999</c:v>
                </c:pt>
                <c:pt idx="8323">
                  <c:v>26.446204092698199</c:v>
                </c:pt>
                <c:pt idx="8324">
                  <c:v>26.446375741342301</c:v>
                </c:pt>
                <c:pt idx="8325">
                  <c:v>26.446547389442301</c:v>
                </c:pt>
                <c:pt idx="8326">
                  <c:v>26.4467190369982</c:v>
                </c:pt>
                <c:pt idx="8327">
                  <c:v>26.4468906840101</c:v>
                </c:pt>
                <c:pt idx="8328">
                  <c:v>26.447062330477799</c:v>
                </c:pt>
                <c:pt idx="8329">
                  <c:v>26.4472339764014</c:v>
                </c:pt>
                <c:pt idx="8330">
                  <c:v>26.447405621780899</c:v>
                </c:pt>
                <c:pt idx="8331">
                  <c:v>26.4475772666163</c:v>
                </c:pt>
                <c:pt idx="8332">
                  <c:v>26.447748910907698</c:v>
                </c:pt>
                <c:pt idx="8333">
                  <c:v>26.4479205546549</c:v>
                </c:pt>
                <c:pt idx="8334">
                  <c:v>26.448092197857999</c:v>
                </c:pt>
                <c:pt idx="8335">
                  <c:v>26.448263840517001</c:v>
                </c:pt>
                <c:pt idx="8336">
                  <c:v>26.448435482631901</c:v>
                </c:pt>
                <c:pt idx="8337">
                  <c:v>26.448607124202699</c:v>
                </c:pt>
                <c:pt idx="8338">
                  <c:v>26.448778765229399</c:v>
                </c:pt>
                <c:pt idx="8339">
                  <c:v>26.448950405711901</c:v>
                </c:pt>
                <c:pt idx="8340">
                  <c:v>26.449122045650402</c:v>
                </c:pt>
                <c:pt idx="8341">
                  <c:v>26.4492936850448</c:v>
                </c:pt>
                <c:pt idx="8342">
                  <c:v>26.449465323895101</c:v>
                </c:pt>
                <c:pt idx="8343">
                  <c:v>26.4496369622013</c:v>
                </c:pt>
                <c:pt idx="8344">
                  <c:v>26.449808599963301</c:v>
                </c:pt>
                <c:pt idx="8345">
                  <c:v>26.4499802371813</c:v>
                </c:pt>
                <c:pt idx="8346">
                  <c:v>26.450151873855098</c:v>
                </c:pt>
                <c:pt idx="8347">
                  <c:v>26.450323509984901</c:v>
                </c:pt>
                <c:pt idx="8348">
                  <c:v>26.4504951455705</c:v>
                </c:pt>
                <c:pt idx="8349">
                  <c:v>26.450666780612</c:v>
                </c:pt>
                <c:pt idx="8350">
                  <c:v>26.450838415109502</c:v>
                </c:pt>
                <c:pt idx="8351">
                  <c:v>26.451010049062798</c:v>
                </c:pt>
                <c:pt idx="8352">
                  <c:v>26.451181682472001</c:v>
                </c:pt>
                <c:pt idx="8353">
                  <c:v>26.451353315337101</c:v>
                </c:pt>
                <c:pt idx="8354">
                  <c:v>26.4515249476581</c:v>
                </c:pt>
                <c:pt idx="8355">
                  <c:v>26.451696579435001</c:v>
                </c:pt>
                <c:pt idx="8356">
                  <c:v>26.451868210667701</c:v>
                </c:pt>
                <c:pt idx="8357">
                  <c:v>26.452039841356399</c:v>
                </c:pt>
                <c:pt idx="8358">
                  <c:v>26.452211471500899</c:v>
                </c:pt>
                <c:pt idx="8359">
                  <c:v>26.4523831011014</c:v>
                </c:pt>
                <c:pt idx="8360">
                  <c:v>26.452554730157701</c:v>
                </c:pt>
                <c:pt idx="8361">
                  <c:v>26.452726358669899</c:v>
                </c:pt>
                <c:pt idx="8362">
                  <c:v>26.452897986638099</c:v>
                </c:pt>
                <c:pt idx="8363">
                  <c:v>26.453069614062098</c:v>
                </c:pt>
                <c:pt idx="8364">
                  <c:v>26.453241240941999</c:v>
                </c:pt>
                <c:pt idx="8365">
                  <c:v>26.453412867277699</c:v>
                </c:pt>
                <c:pt idx="8366">
                  <c:v>26.4535844930694</c:v>
                </c:pt>
                <c:pt idx="8367">
                  <c:v>26.453756118316999</c:v>
                </c:pt>
                <c:pt idx="8368">
                  <c:v>26.453927743020401</c:v>
                </c:pt>
                <c:pt idx="8369">
                  <c:v>26.454099367179701</c:v>
                </c:pt>
                <c:pt idx="8370">
                  <c:v>26.454270990794999</c:v>
                </c:pt>
                <c:pt idx="8371">
                  <c:v>26.4544426138661</c:v>
                </c:pt>
                <c:pt idx="8372">
                  <c:v>26.454614236393098</c:v>
                </c:pt>
                <c:pt idx="8373">
                  <c:v>26.454785858375899</c:v>
                </c:pt>
                <c:pt idx="8374">
                  <c:v>26.454957479814698</c:v>
                </c:pt>
                <c:pt idx="8375">
                  <c:v>26.455129100709399</c:v>
                </c:pt>
                <c:pt idx="8376">
                  <c:v>26.455300721059899</c:v>
                </c:pt>
                <c:pt idx="8377">
                  <c:v>26.455472340866301</c:v>
                </c:pt>
                <c:pt idx="8378">
                  <c:v>26.455643960128601</c:v>
                </c:pt>
                <c:pt idx="8379">
                  <c:v>26.455815578846799</c:v>
                </c:pt>
                <c:pt idx="8380">
                  <c:v>26.4559871970209</c:v>
                </c:pt>
                <c:pt idx="8381">
                  <c:v>26.456158814650902</c:v>
                </c:pt>
                <c:pt idx="8382">
                  <c:v>26.456330431736699</c:v>
                </c:pt>
                <c:pt idx="8383">
                  <c:v>26.456502048278502</c:v>
                </c:pt>
                <c:pt idx="8384">
                  <c:v>26.456673664276099</c:v>
                </c:pt>
                <c:pt idx="8385">
                  <c:v>26.456845279729599</c:v>
                </c:pt>
                <c:pt idx="8386">
                  <c:v>26.457016894639001</c:v>
                </c:pt>
                <c:pt idx="8387">
                  <c:v>26.4571885090043</c:v>
                </c:pt>
                <c:pt idx="8388">
                  <c:v>26.457360122825399</c:v>
                </c:pt>
                <c:pt idx="8389">
                  <c:v>26.457531736102499</c:v>
                </c:pt>
                <c:pt idx="8390">
                  <c:v>26.457703348835398</c:v>
                </c:pt>
                <c:pt idx="8391">
                  <c:v>26.457874961024199</c:v>
                </c:pt>
                <c:pt idx="8392">
                  <c:v>26.458046572668898</c:v>
                </c:pt>
                <c:pt idx="8393">
                  <c:v>26.4582181837694</c:v>
                </c:pt>
                <c:pt idx="8394">
                  <c:v>26.4583897943259</c:v>
                </c:pt>
                <c:pt idx="8395">
                  <c:v>26.458561404338202</c:v>
                </c:pt>
                <c:pt idx="8396">
                  <c:v>26.458733013806398</c:v>
                </c:pt>
                <c:pt idx="8397">
                  <c:v>26.4589046227305</c:v>
                </c:pt>
                <c:pt idx="8398">
                  <c:v>26.459076231110501</c:v>
                </c:pt>
                <c:pt idx="8399">
                  <c:v>26.4592478389463</c:v>
                </c:pt>
                <c:pt idx="8400">
                  <c:v>26.459419446238101</c:v>
                </c:pt>
                <c:pt idx="8401">
                  <c:v>26.459591052985701</c:v>
                </c:pt>
                <c:pt idx="8402">
                  <c:v>26.459762659189199</c:v>
                </c:pt>
                <c:pt idx="8403">
                  <c:v>26.459934264848599</c:v>
                </c:pt>
                <c:pt idx="8404">
                  <c:v>26.460105869963801</c:v>
                </c:pt>
                <c:pt idx="8405">
                  <c:v>26.460277474535001</c:v>
                </c:pt>
                <c:pt idx="8406">
                  <c:v>26.460449078562</c:v>
                </c:pt>
                <c:pt idx="8407">
                  <c:v>26.460620682044901</c:v>
                </c:pt>
                <c:pt idx="8408">
                  <c:v>26.460792284983601</c:v>
                </c:pt>
                <c:pt idx="8409">
                  <c:v>26.460963887378298</c:v>
                </c:pt>
                <c:pt idx="8410">
                  <c:v>26.461135489228798</c:v>
                </c:pt>
                <c:pt idx="8411">
                  <c:v>26.4613070905352</c:v>
                </c:pt>
                <c:pt idx="8412">
                  <c:v>26.461478691297501</c:v>
                </c:pt>
                <c:pt idx="8413">
                  <c:v>26.461650291515699</c:v>
                </c:pt>
                <c:pt idx="8414">
                  <c:v>26.4618218911897</c:v>
                </c:pt>
                <c:pt idx="8415">
                  <c:v>26.4619934903196</c:v>
                </c:pt>
                <c:pt idx="8416">
                  <c:v>26.462165088905401</c:v>
                </c:pt>
                <c:pt idx="8417">
                  <c:v>26.462336686947101</c:v>
                </c:pt>
                <c:pt idx="8418">
                  <c:v>26.462508284444699</c:v>
                </c:pt>
                <c:pt idx="8419">
                  <c:v>26.462679881398099</c:v>
                </c:pt>
                <c:pt idx="8420">
                  <c:v>26.462851477807401</c:v>
                </c:pt>
                <c:pt idx="8421">
                  <c:v>26.463023073672598</c:v>
                </c:pt>
                <c:pt idx="8422">
                  <c:v>26.463194668993602</c:v>
                </c:pt>
                <c:pt idx="8423">
                  <c:v>26.463366263770499</c:v>
                </c:pt>
                <c:pt idx="8424">
                  <c:v>26.463537858003399</c:v>
                </c:pt>
                <c:pt idx="8425">
                  <c:v>26.463709451692001</c:v>
                </c:pt>
                <c:pt idx="8426">
                  <c:v>26.463881044836601</c:v>
                </c:pt>
                <c:pt idx="8427">
                  <c:v>26.464052637437</c:v>
                </c:pt>
                <c:pt idx="8428">
                  <c:v>26.464224229493301</c:v>
                </c:pt>
                <c:pt idx="8429">
                  <c:v>26.4643958210055</c:v>
                </c:pt>
                <c:pt idx="8430">
                  <c:v>26.464567411973601</c:v>
                </c:pt>
                <c:pt idx="8431">
                  <c:v>26.464739002397501</c:v>
                </c:pt>
                <c:pt idx="8432">
                  <c:v>26.464910592277299</c:v>
                </c:pt>
                <c:pt idx="8433">
                  <c:v>26.465082181612999</c:v>
                </c:pt>
                <c:pt idx="8434">
                  <c:v>26.465253770404502</c:v>
                </c:pt>
                <c:pt idx="8435">
                  <c:v>26.465425358651999</c:v>
                </c:pt>
                <c:pt idx="8436">
                  <c:v>26.465596946355301</c:v>
                </c:pt>
                <c:pt idx="8437">
                  <c:v>26.4657685335144</c:v>
                </c:pt>
                <c:pt idx="8438">
                  <c:v>26.465940120129499</c:v>
                </c:pt>
                <c:pt idx="8439">
                  <c:v>26.466111706200401</c:v>
                </c:pt>
                <c:pt idx="8440">
                  <c:v>26.466283291727201</c:v>
                </c:pt>
                <c:pt idx="8441">
                  <c:v>26.4664548767099</c:v>
                </c:pt>
                <c:pt idx="8442">
                  <c:v>26.466626461148401</c:v>
                </c:pt>
                <c:pt idx="8443">
                  <c:v>26.4667980450428</c:v>
                </c:pt>
                <c:pt idx="8444">
                  <c:v>26.466969628393102</c:v>
                </c:pt>
                <c:pt idx="8445">
                  <c:v>26.467141211199198</c:v>
                </c:pt>
                <c:pt idx="8446">
                  <c:v>26.4673127934613</c:v>
                </c:pt>
                <c:pt idx="8447">
                  <c:v>26.4674843751792</c:v>
                </c:pt>
                <c:pt idx="8448">
                  <c:v>26.4676559563529</c:v>
                </c:pt>
                <c:pt idx="8449">
                  <c:v>26.4678275369826</c:v>
                </c:pt>
                <c:pt idx="8450">
                  <c:v>26.4679991170681</c:v>
                </c:pt>
                <c:pt idx="8451">
                  <c:v>26.468170696609501</c:v>
                </c:pt>
                <c:pt idx="8452">
                  <c:v>26.468342275606702</c:v>
                </c:pt>
                <c:pt idx="8453">
                  <c:v>26.4685138540598</c:v>
                </c:pt>
                <c:pt idx="8454">
                  <c:v>26.468685431968801</c:v>
                </c:pt>
                <c:pt idx="8455">
                  <c:v>26.4688570093337</c:v>
                </c:pt>
                <c:pt idx="8456">
                  <c:v>26.469028586154401</c:v>
                </c:pt>
                <c:pt idx="8457">
                  <c:v>26.469200162431001</c:v>
                </c:pt>
                <c:pt idx="8458">
                  <c:v>26.469371738163499</c:v>
                </c:pt>
                <c:pt idx="8459">
                  <c:v>26.469543313351799</c:v>
                </c:pt>
                <c:pt idx="8460">
                  <c:v>26.469714887995998</c:v>
                </c:pt>
                <c:pt idx="8461">
                  <c:v>26.469886462096099</c:v>
                </c:pt>
                <c:pt idx="8462">
                  <c:v>26.470058035652102</c:v>
                </c:pt>
                <c:pt idx="8463">
                  <c:v>26.4702296086639</c:v>
                </c:pt>
                <c:pt idx="8464">
                  <c:v>26.470401181131599</c:v>
                </c:pt>
                <c:pt idx="8465">
                  <c:v>26.470572753055102</c:v>
                </c:pt>
                <c:pt idx="8466">
                  <c:v>26.470744324434602</c:v>
                </c:pt>
                <c:pt idx="8467">
                  <c:v>26.470915895269901</c:v>
                </c:pt>
                <c:pt idx="8468">
                  <c:v>26.471087465560998</c:v>
                </c:pt>
                <c:pt idx="8469">
                  <c:v>26.471259035308002</c:v>
                </c:pt>
                <c:pt idx="8470">
                  <c:v>26.4714306045109</c:v>
                </c:pt>
                <c:pt idx="8471">
                  <c:v>26.4716021731697</c:v>
                </c:pt>
                <c:pt idx="8472">
                  <c:v>26.471773741284299</c:v>
                </c:pt>
                <c:pt idx="8473">
                  <c:v>26.471945308854799</c:v>
                </c:pt>
                <c:pt idx="8474">
                  <c:v>26.472116875881198</c:v>
                </c:pt>
                <c:pt idx="8475">
                  <c:v>26.4722884423634</c:v>
                </c:pt>
                <c:pt idx="8476">
                  <c:v>26.4724600083015</c:v>
                </c:pt>
                <c:pt idx="8477">
                  <c:v>26.472631573695502</c:v>
                </c:pt>
                <c:pt idx="8478">
                  <c:v>26.472803138545299</c:v>
                </c:pt>
                <c:pt idx="8479">
                  <c:v>26.472974702851101</c:v>
                </c:pt>
                <c:pt idx="8480">
                  <c:v>26.473146266612599</c:v>
                </c:pt>
                <c:pt idx="8481">
                  <c:v>26.473317829830101</c:v>
                </c:pt>
                <c:pt idx="8482">
                  <c:v>26.473489392503399</c:v>
                </c:pt>
                <c:pt idx="8483">
                  <c:v>26.4736609546325</c:v>
                </c:pt>
                <c:pt idx="8484">
                  <c:v>26.473832516217598</c:v>
                </c:pt>
                <c:pt idx="8485">
                  <c:v>26.474004077258499</c:v>
                </c:pt>
                <c:pt idx="8486">
                  <c:v>26.474175637755199</c:v>
                </c:pt>
                <c:pt idx="8487">
                  <c:v>26.4743471977079</c:v>
                </c:pt>
                <c:pt idx="8488">
                  <c:v>26.4745187571164</c:v>
                </c:pt>
                <c:pt idx="8489">
                  <c:v>26.474690315980698</c:v>
                </c:pt>
                <c:pt idx="8490">
                  <c:v>26.474861874300899</c:v>
                </c:pt>
                <c:pt idx="8491">
                  <c:v>26.475033432077002</c:v>
                </c:pt>
                <c:pt idx="8492">
                  <c:v>26.475204989308999</c:v>
                </c:pt>
                <c:pt idx="8493">
                  <c:v>26.475376545996799</c:v>
                </c:pt>
                <c:pt idx="8494">
                  <c:v>26.4755481021405</c:v>
                </c:pt>
                <c:pt idx="8495">
                  <c:v>26.4757196577401</c:v>
                </c:pt>
                <c:pt idx="8496">
                  <c:v>26.475891212795499</c:v>
                </c:pt>
                <c:pt idx="8497">
                  <c:v>26.476062767306701</c:v>
                </c:pt>
                <c:pt idx="8498">
                  <c:v>26.4762343212739</c:v>
                </c:pt>
                <c:pt idx="8499">
                  <c:v>26.476405874696901</c:v>
                </c:pt>
                <c:pt idx="8500">
                  <c:v>26.476577427575801</c:v>
                </c:pt>
                <c:pt idx="8501">
                  <c:v>26.4767489799105</c:v>
                </c:pt>
                <c:pt idx="8502">
                  <c:v>26.476920531701101</c:v>
                </c:pt>
                <c:pt idx="8503">
                  <c:v>26.4770920829476</c:v>
                </c:pt>
                <c:pt idx="8504">
                  <c:v>26.477263633649901</c:v>
                </c:pt>
                <c:pt idx="8505">
                  <c:v>26.477435183808101</c:v>
                </c:pt>
                <c:pt idx="8506">
                  <c:v>26.477606733422199</c:v>
                </c:pt>
                <c:pt idx="8507">
                  <c:v>26.4777782824921</c:v>
                </c:pt>
                <c:pt idx="8508">
                  <c:v>26.477949831017899</c:v>
                </c:pt>
                <c:pt idx="8509">
                  <c:v>26.4781213789995</c:v>
                </c:pt>
                <c:pt idx="8510">
                  <c:v>26.478292926437</c:v>
                </c:pt>
                <c:pt idx="8511">
                  <c:v>26.478464473330401</c:v>
                </c:pt>
                <c:pt idx="8512">
                  <c:v>26.478636019679598</c:v>
                </c:pt>
                <c:pt idx="8513">
                  <c:v>26.478807565484701</c:v>
                </c:pt>
                <c:pt idx="8514">
                  <c:v>26.478979110745701</c:v>
                </c:pt>
                <c:pt idx="8515">
                  <c:v>26.479150655462501</c:v>
                </c:pt>
                <c:pt idx="8516">
                  <c:v>26.479322199635199</c:v>
                </c:pt>
                <c:pt idx="8517">
                  <c:v>26.479493743263699</c:v>
                </c:pt>
                <c:pt idx="8518">
                  <c:v>26.479665286348101</c:v>
                </c:pt>
                <c:pt idx="8519">
                  <c:v>26.479836828888399</c:v>
                </c:pt>
                <c:pt idx="8520">
                  <c:v>26.480008370884502</c:v>
                </c:pt>
                <c:pt idx="8521">
                  <c:v>26.480179912336499</c:v>
                </c:pt>
                <c:pt idx="8522">
                  <c:v>26.480351453244399</c:v>
                </c:pt>
                <c:pt idx="8523">
                  <c:v>26.480522993608101</c:v>
                </c:pt>
                <c:pt idx="8524">
                  <c:v>26.480694533427702</c:v>
                </c:pt>
                <c:pt idx="8525">
                  <c:v>26.480866072703101</c:v>
                </c:pt>
                <c:pt idx="8526">
                  <c:v>26.481037611434399</c:v>
                </c:pt>
                <c:pt idx="8527">
                  <c:v>26.481209149621598</c:v>
                </c:pt>
                <c:pt idx="8528">
                  <c:v>26.4813806872646</c:v>
                </c:pt>
                <c:pt idx="8529">
                  <c:v>26.481552224363501</c:v>
                </c:pt>
                <c:pt idx="8530">
                  <c:v>26.4817237609182</c:v>
                </c:pt>
                <c:pt idx="8531">
                  <c:v>26.481895296928801</c:v>
                </c:pt>
                <c:pt idx="8532">
                  <c:v>26.482066832395301</c:v>
                </c:pt>
                <c:pt idx="8533">
                  <c:v>26.482238367317599</c:v>
                </c:pt>
                <c:pt idx="8534">
                  <c:v>26.482409901695799</c:v>
                </c:pt>
                <c:pt idx="8535">
                  <c:v>26.482581435529799</c:v>
                </c:pt>
                <c:pt idx="8536">
                  <c:v>26.482752968819799</c:v>
                </c:pt>
                <c:pt idx="8537">
                  <c:v>26.482924501565499</c:v>
                </c:pt>
                <c:pt idx="8538">
                  <c:v>26.483096033767101</c:v>
                </c:pt>
                <c:pt idx="8539">
                  <c:v>26.483267565424601</c:v>
                </c:pt>
                <c:pt idx="8540">
                  <c:v>26.483439096538</c:v>
                </c:pt>
                <c:pt idx="8541">
                  <c:v>26.4836106271072</c:v>
                </c:pt>
                <c:pt idx="8542">
                  <c:v>26.4837821571323</c:v>
                </c:pt>
                <c:pt idx="8543">
                  <c:v>26.483953686613201</c:v>
                </c:pt>
                <c:pt idx="8544">
                  <c:v>26.484125215550002</c:v>
                </c:pt>
                <c:pt idx="8545">
                  <c:v>26.4842967439426</c:v>
                </c:pt>
                <c:pt idx="8546">
                  <c:v>26.484468271791201</c:v>
                </c:pt>
                <c:pt idx="8547">
                  <c:v>26.4846397990955</c:v>
                </c:pt>
                <c:pt idx="8548">
                  <c:v>26.484811325855802</c:v>
                </c:pt>
                <c:pt idx="8549">
                  <c:v>26.484982852071798</c:v>
                </c:pt>
                <c:pt idx="8550">
                  <c:v>26.4851543777438</c:v>
                </c:pt>
                <c:pt idx="8551">
                  <c:v>26.485325902871601</c:v>
                </c:pt>
                <c:pt idx="8552">
                  <c:v>26.4854974274553</c:v>
                </c:pt>
                <c:pt idx="8553">
                  <c:v>26.485668951494802</c:v>
                </c:pt>
                <c:pt idx="8554">
                  <c:v>26.485840474990201</c:v>
                </c:pt>
                <c:pt idx="8555">
                  <c:v>26.4860119979414</c:v>
                </c:pt>
                <c:pt idx="8556">
                  <c:v>26.486183520348501</c:v>
                </c:pt>
                <c:pt idx="8557">
                  <c:v>26.4863550422115</c:v>
                </c:pt>
                <c:pt idx="8558">
                  <c:v>26.486526563530301</c:v>
                </c:pt>
                <c:pt idx="8559">
                  <c:v>26.486698084305001</c:v>
                </c:pt>
                <c:pt idx="8560">
                  <c:v>26.486869604535499</c:v>
                </c:pt>
                <c:pt idx="8561">
                  <c:v>26.4870411242219</c:v>
                </c:pt>
                <c:pt idx="8562">
                  <c:v>26.487212643364199</c:v>
                </c:pt>
                <c:pt idx="8563">
                  <c:v>26.4873841619623</c:v>
                </c:pt>
                <c:pt idx="8564">
                  <c:v>26.4875556800163</c:v>
                </c:pt>
                <c:pt idx="8565">
                  <c:v>26.487727197526102</c:v>
                </c:pt>
                <c:pt idx="8566">
                  <c:v>26.487898714491799</c:v>
                </c:pt>
                <c:pt idx="8567">
                  <c:v>26.488070230913301</c:v>
                </c:pt>
                <c:pt idx="8568">
                  <c:v>26.488241746790699</c:v>
                </c:pt>
                <c:pt idx="8569">
                  <c:v>26.488413262123998</c:v>
                </c:pt>
                <c:pt idx="8570">
                  <c:v>26.4885847769131</c:v>
                </c:pt>
                <c:pt idx="8571">
                  <c:v>26.488756291158101</c:v>
                </c:pt>
                <c:pt idx="8572">
                  <c:v>26.488927804858999</c:v>
                </c:pt>
                <c:pt idx="8573">
                  <c:v>26.4890993180157</c:v>
                </c:pt>
                <c:pt idx="8574">
                  <c:v>26.4892708306282</c:v>
                </c:pt>
                <c:pt idx="8575">
                  <c:v>26.489442342696599</c:v>
                </c:pt>
                <c:pt idx="8576">
                  <c:v>26.489613854220899</c:v>
                </c:pt>
                <c:pt idx="8577">
                  <c:v>26.489785365201001</c:v>
                </c:pt>
                <c:pt idx="8578">
                  <c:v>26.489956875636999</c:v>
                </c:pt>
                <c:pt idx="8579">
                  <c:v>26.490128385528902</c:v>
                </c:pt>
                <c:pt idx="8580">
                  <c:v>26.4902998948766</c:v>
                </c:pt>
                <c:pt idx="8581">
                  <c:v>26.4904714036801</c:v>
                </c:pt>
                <c:pt idx="8582">
                  <c:v>26.490642911939599</c:v>
                </c:pt>
                <c:pt idx="8583">
                  <c:v>26.4908144196548</c:v>
                </c:pt>
                <c:pt idx="8584">
                  <c:v>26.490985926825999</c:v>
                </c:pt>
                <c:pt idx="8585">
                  <c:v>26.491157433453001</c:v>
                </c:pt>
                <c:pt idx="8586">
                  <c:v>26.491328939535801</c:v>
                </c:pt>
                <c:pt idx="8587">
                  <c:v>26.4915004450745</c:v>
                </c:pt>
                <c:pt idx="8588">
                  <c:v>26.491671950069101</c:v>
                </c:pt>
                <c:pt idx="8589">
                  <c:v>26.491843454519501</c:v>
                </c:pt>
                <c:pt idx="8590">
                  <c:v>26.492014958425798</c:v>
                </c:pt>
                <c:pt idx="8591">
                  <c:v>26.492186461787998</c:v>
                </c:pt>
                <c:pt idx="8592">
                  <c:v>26.492357964605901</c:v>
                </c:pt>
                <c:pt idx="8593">
                  <c:v>26.492529466879802</c:v>
                </c:pt>
                <c:pt idx="8594">
                  <c:v>26.492700968609501</c:v>
                </c:pt>
                <c:pt idx="8595">
                  <c:v>26.492872469795099</c:v>
                </c:pt>
                <c:pt idx="8596">
                  <c:v>26.493043970436499</c:v>
                </c:pt>
                <c:pt idx="8597">
                  <c:v>26.493215470533801</c:v>
                </c:pt>
                <c:pt idx="8598">
                  <c:v>26.493386970086899</c:v>
                </c:pt>
                <c:pt idx="8599">
                  <c:v>26.493558469095898</c:v>
                </c:pt>
                <c:pt idx="8600">
                  <c:v>26.4937299675608</c:v>
                </c:pt>
                <c:pt idx="8601">
                  <c:v>26.4939014654815</c:v>
                </c:pt>
                <c:pt idx="8602">
                  <c:v>26.494072962858102</c:v>
                </c:pt>
                <c:pt idx="8603">
                  <c:v>26.494244459690499</c:v>
                </c:pt>
                <c:pt idx="8604">
                  <c:v>26.494415955978798</c:v>
                </c:pt>
                <c:pt idx="8605">
                  <c:v>26.4945874517229</c:v>
                </c:pt>
                <c:pt idx="8606">
                  <c:v>26.4947589469229</c:v>
                </c:pt>
                <c:pt idx="8607">
                  <c:v>26.494930441578799</c:v>
                </c:pt>
                <c:pt idx="8608">
                  <c:v>26.495101935690499</c:v>
                </c:pt>
                <c:pt idx="8609">
                  <c:v>26.495273429258098</c:v>
                </c:pt>
                <c:pt idx="8610">
                  <c:v>26.4954449222815</c:v>
                </c:pt>
                <c:pt idx="8611">
                  <c:v>26.4956164147608</c:v>
                </c:pt>
                <c:pt idx="8612">
                  <c:v>26.495787906695899</c:v>
                </c:pt>
                <c:pt idx="8613">
                  <c:v>26.495959398086899</c:v>
                </c:pt>
                <c:pt idx="8614">
                  <c:v>26.496130888933799</c:v>
                </c:pt>
                <c:pt idx="8615">
                  <c:v>26.4963023792365</c:v>
                </c:pt>
                <c:pt idx="8616">
                  <c:v>26.496473868995</c:v>
                </c:pt>
                <c:pt idx="8617">
                  <c:v>26.496645358209499</c:v>
                </c:pt>
                <c:pt idx="8618">
                  <c:v>26.496816846879799</c:v>
                </c:pt>
                <c:pt idx="8619">
                  <c:v>26.496988335005899</c:v>
                </c:pt>
                <c:pt idx="8620">
                  <c:v>26.4971598225879</c:v>
                </c:pt>
                <c:pt idx="8621">
                  <c:v>26.4973313096257</c:v>
                </c:pt>
                <c:pt idx="8622">
                  <c:v>26.497502796119502</c:v>
                </c:pt>
                <c:pt idx="8623">
                  <c:v>26.497674282068999</c:v>
                </c:pt>
                <c:pt idx="8624">
                  <c:v>26.497845767474502</c:v>
                </c:pt>
                <c:pt idx="8625">
                  <c:v>26.4980172523357</c:v>
                </c:pt>
                <c:pt idx="8626">
                  <c:v>26.498188736652899</c:v>
                </c:pt>
                <c:pt idx="8627">
                  <c:v>26.498360220425901</c:v>
                </c:pt>
                <c:pt idx="8628">
                  <c:v>26.498531703654699</c:v>
                </c:pt>
                <c:pt idx="8629">
                  <c:v>26.498703186339402</c:v>
                </c:pt>
                <c:pt idx="8630">
                  <c:v>26.498874668479999</c:v>
                </c:pt>
                <c:pt idx="8631">
                  <c:v>26.499046150076399</c:v>
                </c:pt>
                <c:pt idx="8632">
                  <c:v>26.499217631128701</c:v>
                </c:pt>
                <c:pt idx="8633">
                  <c:v>26.499389111636901</c:v>
                </c:pt>
                <c:pt idx="8634">
                  <c:v>26.499560591600801</c:v>
                </c:pt>
                <c:pt idx="8635">
                  <c:v>26.499732071020698</c:v>
                </c:pt>
                <c:pt idx="8636">
                  <c:v>26.499903549896398</c:v>
                </c:pt>
                <c:pt idx="8637">
                  <c:v>26.500075028228</c:v>
                </c:pt>
                <c:pt idx="8638">
                  <c:v>26.500246506015401</c:v>
                </c:pt>
                <c:pt idx="8639">
                  <c:v>26.5004179832587</c:v>
                </c:pt>
                <c:pt idx="8640">
                  <c:v>26.500589459957801</c:v>
                </c:pt>
                <c:pt idx="8641">
                  <c:v>26.500760936112801</c:v>
                </c:pt>
                <c:pt idx="8642">
                  <c:v>26.500932411723699</c:v>
                </c:pt>
                <c:pt idx="8643">
                  <c:v>26.5011038867904</c:v>
                </c:pt>
                <c:pt idx="8644">
                  <c:v>26.501275361312899</c:v>
                </c:pt>
                <c:pt idx="8645">
                  <c:v>26.5014468352914</c:v>
                </c:pt>
                <c:pt idx="8646">
                  <c:v>26.5016183087257</c:v>
                </c:pt>
                <c:pt idx="8647">
                  <c:v>26.501789781615798</c:v>
                </c:pt>
                <c:pt idx="8648">
                  <c:v>26.501961253961799</c:v>
                </c:pt>
                <c:pt idx="8649">
                  <c:v>26.502132725763602</c:v>
                </c:pt>
                <c:pt idx="8650">
                  <c:v>26.502304197021399</c:v>
                </c:pt>
                <c:pt idx="8651">
                  <c:v>26.502475667734899</c:v>
                </c:pt>
                <c:pt idx="8652">
                  <c:v>26.502647137904301</c:v>
                </c:pt>
                <c:pt idx="8653">
                  <c:v>26.502818607529601</c:v>
                </c:pt>
                <c:pt idx="8654">
                  <c:v>26.5029900766108</c:v>
                </c:pt>
                <c:pt idx="8655">
                  <c:v>26.503161545147801</c:v>
                </c:pt>
                <c:pt idx="8656">
                  <c:v>26.503333013140601</c:v>
                </c:pt>
                <c:pt idx="8657">
                  <c:v>26.503504480589299</c:v>
                </c:pt>
                <c:pt idx="8658">
                  <c:v>26.5036759474939</c:v>
                </c:pt>
                <c:pt idx="8659">
                  <c:v>26.503847413854299</c:v>
                </c:pt>
                <c:pt idx="8660">
                  <c:v>26.5040188796706</c:v>
                </c:pt>
                <c:pt idx="8661">
                  <c:v>26.504190344942799</c:v>
                </c:pt>
                <c:pt idx="8662">
                  <c:v>26.504361809670801</c:v>
                </c:pt>
                <c:pt idx="8663">
                  <c:v>26.504533273854602</c:v>
                </c:pt>
                <c:pt idx="8664">
                  <c:v>26.504704737494301</c:v>
                </c:pt>
                <c:pt idx="8665">
                  <c:v>26.504876200589901</c:v>
                </c:pt>
                <c:pt idx="8666">
                  <c:v>26.505047663141301</c:v>
                </c:pt>
                <c:pt idx="8667">
                  <c:v>26.505219125148599</c:v>
                </c:pt>
                <c:pt idx="8668">
                  <c:v>26.505390586611799</c:v>
                </c:pt>
                <c:pt idx="8669">
                  <c:v>26.505562047530798</c:v>
                </c:pt>
                <c:pt idx="8670">
                  <c:v>26.505733507905699</c:v>
                </c:pt>
                <c:pt idx="8671">
                  <c:v>26.505904967736399</c:v>
                </c:pt>
                <c:pt idx="8672">
                  <c:v>26.506076427023</c:v>
                </c:pt>
                <c:pt idx="8673">
                  <c:v>26.506247885765401</c:v>
                </c:pt>
                <c:pt idx="8674">
                  <c:v>26.506419343963699</c:v>
                </c:pt>
                <c:pt idx="8675">
                  <c:v>26.5065908016179</c:v>
                </c:pt>
                <c:pt idx="8676">
                  <c:v>26.5067622587279</c:v>
                </c:pt>
                <c:pt idx="8677">
                  <c:v>26.506933715293702</c:v>
                </c:pt>
                <c:pt idx="8678">
                  <c:v>26.507105171315501</c:v>
                </c:pt>
                <c:pt idx="8679">
                  <c:v>26.5072766267931</c:v>
                </c:pt>
                <c:pt idx="8680">
                  <c:v>26.507448081726501</c:v>
                </c:pt>
                <c:pt idx="8681">
                  <c:v>26.507619536115801</c:v>
                </c:pt>
                <c:pt idx="8682">
                  <c:v>26.507790989960998</c:v>
                </c:pt>
                <c:pt idx="8683">
                  <c:v>26.507962443261999</c:v>
                </c:pt>
                <c:pt idx="8684">
                  <c:v>26.508133896018901</c:v>
                </c:pt>
                <c:pt idx="8685">
                  <c:v>26.508305348231598</c:v>
                </c:pt>
                <c:pt idx="8686">
                  <c:v>26.508476799900201</c:v>
                </c:pt>
                <c:pt idx="8687">
                  <c:v>26.508648251024699</c:v>
                </c:pt>
                <c:pt idx="8688">
                  <c:v>26.508819701604999</c:v>
                </c:pt>
                <c:pt idx="8689">
                  <c:v>26.508991151641201</c:v>
                </c:pt>
                <c:pt idx="8690">
                  <c:v>26.509162601133198</c:v>
                </c:pt>
                <c:pt idx="8691">
                  <c:v>26.509334050081101</c:v>
                </c:pt>
                <c:pt idx="8692">
                  <c:v>26.509505498484799</c:v>
                </c:pt>
                <c:pt idx="8693">
                  <c:v>26.509676946344499</c:v>
                </c:pt>
                <c:pt idx="8694">
                  <c:v>26.509848393659901</c:v>
                </c:pt>
                <c:pt idx="8695">
                  <c:v>26.510019840431202</c:v>
                </c:pt>
                <c:pt idx="8696">
                  <c:v>26.510191286658401</c:v>
                </c:pt>
                <c:pt idx="8697">
                  <c:v>26.510362732341498</c:v>
                </c:pt>
                <c:pt idx="8698">
                  <c:v>26.510534177480402</c:v>
                </c:pt>
                <c:pt idx="8699">
                  <c:v>26.5107056220752</c:v>
                </c:pt>
                <c:pt idx="8700">
                  <c:v>26.510877066125801</c:v>
                </c:pt>
                <c:pt idx="8701">
                  <c:v>26.5110485096323</c:v>
                </c:pt>
                <c:pt idx="8702">
                  <c:v>26.511219952594601</c:v>
                </c:pt>
                <c:pt idx="8703">
                  <c:v>26.511391395012801</c:v>
                </c:pt>
                <c:pt idx="8704">
                  <c:v>26.511562836886899</c:v>
                </c:pt>
                <c:pt idx="8705">
                  <c:v>26.5117342782168</c:v>
                </c:pt>
                <c:pt idx="8706">
                  <c:v>26.511905719002598</c:v>
                </c:pt>
                <c:pt idx="8707">
                  <c:v>26.512077159244299</c:v>
                </c:pt>
                <c:pt idx="8708">
                  <c:v>26.512248598941799</c:v>
                </c:pt>
                <c:pt idx="8709">
                  <c:v>26.512420038095101</c:v>
                </c:pt>
                <c:pt idx="8710">
                  <c:v>26.512591476704401</c:v>
                </c:pt>
                <c:pt idx="8711">
                  <c:v>26.5127629147694</c:v>
                </c:pt>
                <c:pt idx="8712">
                  <c:v>26.512934352290401</c:v>
                </c:pt>
                <c:pt idx="8713">
                  <c:v>26.5131057892672</c:v>
                </c:pt>
                <c:pt idx="8714">
                  <c:v>26.513277225699898</c:v>
                </c:pt>
                <c:pt idx="8715">
                  <c:v>26.513448661588399</c:v>
                </c:pt>
                <c:pt idx="8716">
                  <c:v>26.513620096932801</c:v>
                </c:pt>
                <c:pt idx="8717">
                  <c:v>26.513791531732998</c:v>
                </c:pt>
                <c:pt idx="8718">
                  <c:v>26.513962965989201</c:v>
                </c:pt>
                <c:pt idx="8719">
                  <c:v>26.514134399701099</c:v>
                </c:pt>
                <c:pt idx="8720">
                  <c:v>26.514305832868999</c:v>
                </c:pt>
                <c:pt idx="8721">
                  <c:v>26.514477265492701</c:v>
                </c:pt>
                <c:pt idx="8722">
                  <c:v>26.514648697572198</c:v>
                </c:pt>
                <c:pt idx="8723">
                  <c:v>26.514820129107601</c:v>
                </c:pt>
                <c:pt idx="8724">
                  <c:v>26.514991560098899</c:v>
                </c:pt>
                <c:pt idx="8725">
                  <c:v>26.515162990546099</c:v>
                </c:pt>
                <c:pt idx="8726">
                  <c:v>26.515334420449101</c:v>
                </c:pt>
                <c:pt idx="8727">
                  <c:v>26.515505849807901</c:v>
                </c:pt>
                <c:pt idx="8728">
                  <c:v>26.5156772786227</c:v>
                </c:pt>
                <c:pt idx="8729">
                  <c:v>26.515848706893301</c:v>
                </c:pt>
                <c:pt idx="8730">
                  <c:v>26.516020134619701</c:v>
                </c:pt>
                <c:pt idx="8731">
                  <c:v>26.516191561802</c:v>
                </c:pt>
                <c:pt idx="8732">
                  <c:v>26.5163629884402</c:v>
                </c:pt>
                <c:pt idx="8733">
                  <c:v>26.516534414534199</c:v>
                </c:pt>
                <c:pt idx="8734">
                  <c:v>26.5167058400841</c:v>
                </c:pt>
                <c:pt idx="8735">
                  <c:v>26.516877265089899</c:v>
                </c:pt>
                <c:pt idx="8736">
                  <c:v>26.517048689551501</c:v>
                </c:pt>
                <c:pt idx="8737">
                  <c:v>26.517220113469001</c:v>
                </c:pt>
                <c:pt idx="8738">
                  <c:v>26.5173915368424</c:v>
                </c:pt>
                <c:pt idx="8739">
                  <c:v>26.517562959671601</c:v>
                </c:pt>
                <c:pt idx="8740">
                  <c:v>26.5177343819567</c:v>
                </c:pt>
                <c:pt idx="8741">
                  <c:v>26.517905803697602</c:v>
                </c:pt>
                <c:pt idx="8742">
                  <c:v>26.518077224894402</c:v>
                </c:pt>
                <c:pt idx="8743">
                  <c:v>26.5182486455471</c:v>
                </c:pt>
                <c:pt idx="8744">
                  <c:v>26.518420065655601</c:v>
                </c:pt>
                <c:pt idx="8745">
                  <c:v>26.51859148522</c:v>
                </c:pt>
                <c:pt idx="8746">
                  <c:v>26.518762904240301</c:v>
                </c:pt>
                <c:pt idx="8747">
                  <c:v>26.518934322716401</c:v>
                </c:pt>
                <c:pt idx="8748">
                  <c:v>26.519105740648399</c:v>
                </c:pt>
                <c:pt idx="8749">
                  <c:v>26.5192771580362</c:v>
                </c:pt>
                <c:pt idx="8750">
                  <c:v>26.519448574879899</c:v>
                </c:pt>
                <c:pt idx="8751">
                  <c:v>26.5196199911795</c:v>
                </c:pt>
                <c:pt idx="8752">
                  <c:v>26.519791406934999</c:v>
                </c:pt>
                <c:pt idx="8753">
                  <c:v>26.519962822146301</c:v>
                </c:pt>
                <c:pt idx="8754">
                  <c:v>26.520134236813401</c:v>
                </c:pt>
                <c:pt idx="8755">
                  <c:v>26.5203056509365</c:v>
                </c:pt>
                <c:pt idx="8756">
                  <c:v>26.520477064515401</c:v>
                </c:pt>
                <c:pt idx="8757">
                  <c:v>26.5206484775501</c:v>
                </c:pt>
                <c:pt idx="8758">
                  <c:v>26.520819890040801</c:v>
                </c:pt>
                <c:pt idx="8759">
                  <c:v>26.520991301987301</c:v>
                </c:pt>
                <c:pt idx="8760">
                  <c:v>26.5211627133896</c:v>
                </c:pt>
                <c:pt idx="8761">
                  <c:v>26.521334124247801</c:v>
                </c:pt>
                <c:pt idx="8762">
                  <c:v>26.5215055345619</c:v>
                </c:pt>
                <c:pt idx="8763">
                  <c:v>26.521676944331901</c:v>
                </c:pt>
                <c:pt idx="8764">
                  <c:v>26.521848353557701</c:v>
                </c:pt>
                <c:pt idx="8765">
                  <c:v>26.522019762239399</c:v>
                </c:pt>
                <c:pt idx="8766">
                  <c:v>26.522191170376999</c:v>
                </c:pt>
                <c:pt idx="8767">
                  <c:v>26.522362577970402</c:v>
                </c:pt>
                <c:pt idx="8768">
                  <c:v>26.522533985019699</c:v>
                </c:pt>
                <c:pt idx="8769">
                  <c:v>26.522705391524799</c:v>
                </c:pt>
                <c:pt idx="8770">
                  <c:v>26.5228767974858</c:v>
                </c:pt>
                <c:pt idx="8771">
                  <c:v>26.5230482029027</c:v>
                </c:pt>
                <c:pt idx="8772">
                  <c:v>26.523219607775498</c:v>
                </c:pt>
                <c:pt idx="8773">
                  <c:v>26.523391012104099</c:v>
                </c:pt>
                <c:pt idx="8774">
                  <c:v>26.523562415888598</c:v>
                </c:pt>
                <c:pt idx="8775">
                  <c:v>26.5237338191289</c:v>
                </c:pt>
                <c:pt idx="8776">
                  <c:v>26.523905221825199</c:v>
                </c:pt>
                <c:pt idx="8777">
                  <c:v>26.524076623977301</c:v>
                </c:pt>
                <c:pt idx="8778">
                  <c:v>26.524248025585202</c:v>
                </c:pt>
                <c:pt idx="8779">
                  <c:v>26.524419426649001</c:v>
                </c:pt>
                <c:pt idx="8780">
                  <c:v>26.524590827168701</c:v>
                </c:pt>
                <c:pt idx="8781">
                  <c:v>26.524762227144301</c:v>
                </c:pt>
                <c:pt idx="8782">
                  <c:v>26.524933626575699</c:v>
                </c:pt>
                <c:pt idx="8783">
                  <c:v>26.525105025462999</c:v>
                </c:pt>
                <c:pt idx="8784">
                  <c:v>26.525276423806201</c:v>
                </c:pt>
                <c:pt idx="8785">
                  <c:v>26.525447821605201</c:v>
                </c:pt>
                <c:pt idx="8786">
                  <c:v>26.525619218860101</c:v>
                </c:pt>
                <c:pt idx="8787">
                  <c:v>26.525790615570902</c:v>
                </c:pt>
                <c:pt idx="8788">
                  <c:v>26.525962011737501</c:v>
                </c:pt>
                <c:pt idx="8789">
                  <c:v>26.52613340736</c:v>
                </c:pt>
                <c:pt idx="8790">
                  <c:v>26.5263048024384</c:v>
                </c:pt>
                <c:pt idx="8791">
                  <c:v>26.526476196972599</c:v>
                </c:pt>
                <c:pt idx="8792">
                  <c:v>26.526647590962799</c:v>
                </c:pt>
                <c:pt idx="8793">
                  <c:v>26.526818984408699</c:v>
                </c:pt>
                <c:pt idx="8794">
                  <c:v>26.5269903773106</c:v>
                </c:pt>
                <c:pt idx="8795">
                  <c:v>26.5271617696683</c:v>
                </c:pt>
                <c:pt idx="8796">
                  <c:v>26.527333161481899</c:v>
                </c:pt>
                <c:pt idx="8797">
                  <c:v>26.527504552751399</c:v>
                </c:pt>
                <c:pt idx="8798">
                  <c:v>26.527675943476702</c:v>
                </c:pt>
                <c:pt idx="8799">
                  <c:v>26.527847333657899</c:v>
                </c:pt>
                <c:pt idx="8800">
                  <c:v>26.528018723294998</c:v>
                </c:pt>
                <c:pt idx="8801">
                  <c:v>26.528190112388</c:v>
                </c:pt>
                <c:pt idx="8802">
                  <c:v>26.5283615009368</c:v>
                </c:pt>
                <c:pt idx="8803">
                  <c:v>26.528532888941498</c:v>
                </c:pt>
                <c:pt idx="8804">
                  <c:v>26.528704276401999</c:v>
                </c:pt>
                <c:pt idx="8805">
                  <c:v>26.528875663318502</c:v>
                </c:pt>
                <c:pt idx="8806">
                  <c:v>26.529047049690799</c:v>
                </c:pt>
                <c:pt idx="8807">
                  <c:v>26.529218435518899</c:v>
                </c:pt>
                <c:pt idx="8808">
                  <c:v>26.529389820803001</c:v>
                </c:pt>
                <c:pt idx="8809">
                  <c:v>26.529561205542901</c:v>
                </c:pt>
                <c:pt idx="8810">
                  <c:v>26.5297325897387</c:v>
                </c:pt>
                <c:pt idx="8811">
                  <c:v>26.529903973390301</c:v>
                </c:pt>
                <c:pt idx="8812">
                  <c:v>26.5300753564979</c:v>
                </c:pt>
                <c:pt idx="8813">
                  <c:v>26.530246739061301</c:v>
                </c:pt>
                <c:pt idx="8814">
                  <c:v>26.530418121080601</c:v>
                </c:pt>
                <c:pt idx="8815">
                  <c:v>26.530589502555699</c:v>
                </c:pt>
                <c:pt idx="8816">
                  <c:v>26.530760883486799</c:v>
                </c:pt>
                <c:pt idx="8817">
                  <c:v>26.530932263873702</c:v>
                </c:pt>
                <c:pt idx="8818">
                  <c:v>26.531103643716399</c:v>
                </c:pt>
                <c:pt idx="8819">
                  <c:v>26.531275023015102</c:v>
                </c:pt>
                <c:pt idx="8820">
                  <c:v>26.5314464017696</c:v>
                </c:pt>
                <c:pt idx="8821">
                  <c:v>26.531617779979999</c:v>
                </c:pt>
                <c:pt idx="8822">
                  <c:v>26.531789157646301</c:v>
                </c:pt>
                <c:pt idx="8823">
                  <c:v>26.531960534768402</c:v>
                </c:pt>
                <c:pt idx="8824">
                  <c:v>26.532131911346401</c:v>
                </c:pt>
                <c:pt idx="8825">
                  <c:v>26.532303287380302</c:v>
                </c:pt>
                <c:pt idx="8826">
                  <c:v>26.532474662870101</c:v>
                </c:pt>
                <c:pt idx="8827">
                  <c:v>26.532646037815699</c:v>
                </c:pt>
                <c:pt idx="8828">
                  <c:v>26.532817412217302</c:v>
                </c:pt>
                <c:pt idx="8829">
                  <c:v>26.532988786074601</c:v>
                </c:pt>
                <c:pt idx="8830">
                  <c:v>26.533160159387901</c:v>
                </c:pt>
                <c:pt idx="8831">
                  <c:v>26.533331532157099</c:v>
                </c:pt>
                <c:pt idx="8832">
                  <c:v>26.5335029043821</c:v>
                </c:pt>
                <c:pt idx="8833">
                  <c:v>26.533674276063</c:v>
                </c:pt>
                <c:pt idx="8834">
                  <c:v>26.533845647199801</c:v>
                </c:pt>
                <c:pt idx="8835">
                  <c:v>26.534017017792401</c:v>
                </c:pt>
                <c:pt idx="8836">
                  <c:v>26.534188387840899</c:v>
                </c:pt>
                <c:pt idx="8837">
                  <c:v>26.5343597573453</c:v>
                </c:pt>
                <c:pt idx="8838">
                  <c:v>26.534531126305598</c:v>
                </c:pt>
                <c:pt idx="8839">
                  <c:v>26.534702494721799</c:v>
                </c:pt>
                <c:pt idx="8840">
                  <c:v>26.534873862593798</c:v>
                </c:pt>
                <c:pt idx="8841">
                  <c:v>26.5350452299217</c:v>
                </c:pt>
                <c:pt idx="8842">
                  <c:v>26.535216596705499</c:v>
                </c:pt>
                <c:pt idx="8843">
                  <c:v>26.535387962945201</c:v>
                </c:pt>
                <c:pt idx="8844">
                  <c:v>26.535559328640701</c:v>
                </c:pt>
                <c:pt idx="8845">
                  <c:v>26.5357306937921</c:v>
                </c:pt>
                <c:pt idx="8846">
                  <c:v>26.535902058399401</c:v>
                </c:pt>
                <c:pt idx="8847">
                  <c:v>26.5360734224626</c:v>
                </c:pt>
                <c:pt idx="8848">
                  <c:v>26.536244785981701</c:v>
                </c:pt>
                <c:pt idx="8849">
                  <c:v>26.536416148956601</c:v>
                </c:pt>
                <c:pt idx="8850">
                  <c:v>26.536587511387399</c:v>
                </c:pt>
                <c:pt idx="8851">
                  <c:v>26.536758873274099</c:v>
                </c:pt>
                <c:pt idx="8852">
                  <c:v>26.536930234616701</c:v>
                </c:pt>
                <c:pt idx="8853">
                  <c:v>26.537101595415201</c:v>
                </c:pt>
                <c:pt idx="8854">
                  <c:v>26.537272955669501</c:v>
                </c:pt>
                <c:pt idx="8855">
                  <c:v>26.537444315379702</c:v>
                </c:pt>
                <c:pt idx="8856">
                  <c:v>26.537615674545801</c:v>
                </c:pt>
                <c:pt idx="8857">
                  <c:v>26.537787033167799</c:v>
                </c:pt>
                <c:pt idx="8858">
                  <c:v>26.537958391245699</c:v>
                </c:pt>
                <c:pt idx="8859">
                  <c:v>26.538129748779401</c:v>
                </c:pt>
                <c:pt idx="8860">
                  <c:v>26.538301105769001</c:v>
                </c:pt>
                <c:pt idx="8861">
                  <c:v>26.5384724622145</c:v>
                </c:pt>
                <c:pt idx="8862">
                  <c:v>26.538643818115901</c:v>
                </c:pt>
                <c:pt idx="8863">
                  <c:v>26.5388151734732</c:v>
                </c:pt>
                <c:pt idx="8864">
                  <c:v>26.538986528286301</c:v>
                </c:pt>
                <c:pt idx="8865">
                  <c:v>26.539157882555301</c:v>
                </c:pt>
                <c:pt idx="8866">
                  <c:v>26.539329236280299</c:v>
                </c:pt>
                <c:pt idx="8867">
                  <c:v>26.539500589461099</c:v>
                </c:pt>
                <c:pt idx="8868">
                  <c:v>26.539671942097701</c:v>
                </c:pt>
                <c:pt idx="8869">
                  <c:v>26.539843294190302</c:v>
                </c:pt>
                <c:pt idx="8870">
                  <c:v>26.540014645738701</c:v>
                </c:pt>
                <c:pt idx="8871">
                  <c:v>26.540185996743102</c:v>
                </c:pt>
                <c:pt idx="8872">
                  <c:v>26.540357347203301</c:v>
                </c:pt>
                <c:pt idx="8873">
                  <c:v>26.540528697119399</c:v>
                </c:pt>
                <c:pt idx="8874">
                  <c:v>26.540700046491299</c:v>
                </c:pt>
                <c:pt idx="8875">
                  <c:v>26.540871395319201</c:v>
                </c:pt>
                <c:pt idx="8876">
                  <c:v>26.541042743602901</c:v>
                </c:pt>
                <c:pt idx="8877">
                  <c:v>26.541214091342599</c:v>
                </c:pt>
                <c:pt idx="8878">
                  <c:v>26.5413854385381</c:v>
                </c:pt>
                <c:pt idx="8879">
                  <c:v>26.541556785189499</c:v>
                </c:pt>
                <c:pt idx="8880">
                  <c:v>26.5417281312968</c:v>
                </c:pt>
                <c:pt idx="8881">
                  <c:v>26.541899476859999</c:v>
                </c:pt>
                <c:pt idx="8882">
                  <c:v>26.542070821879001</c:v>
                </c:pt>
                <c:pt idx="8883">
                  <c:v>26.542242166354001</c:v>
                </c:pt>
                <c:pt idx="8884">
                  <c:v>26.542413510284799</c:v>
                </c:pt>
                <c:pt idx="8885">
                  <c:v>26.542584853671499</c:v>
                </c:pt>
                <c:pt idx="8886">
                  <c:v>26.542756196514102</c:v>
                </c:pt>
                <c:pt idx="8887">
                  <c:v>26.542927538812599</c:v>
                </c:pt>
                <c:pt idx="8888">
                  <c:v>26.543098880567001</c:v>
                </c:pt>
                <c:pt idx="8889">
                  <c:v>26.543270221777199</c:v>
                </c:pt>
                <c:pt idx="8890">
                  <c:v>26.543441562443402</c:v>
                </c:pt>
                <c:pt idx="8891">
                  <c:v>26.5436129025654</c:v>
                </c:pt>
                <c:pt idx="8892">
                  <c:v>26.543784242143399</c:v>
                </c:pt>
                <c:pt idx="8893">
                  <c:v>26.543955581177201</c:v>
                </c:pt>
                <c:pt idx="8894">
                  <c:v>26.544126919666901</c:v>
                </c:pt>
                <c:pt idx="8895">
                  <c:v>26.5442982576125</c:v>
                </c:pt>
                <c:pt idx="8896">
                  <c:v>26.544469595013901</c:v>
                </c:pt>
                <c:pt idx="8897">
                  <c:v>26.544640931871299</c:v>
                </c:pt>
                <c:pt idx="8898">
                  <c:v>26.5448122681846</c:v>
                </c:pt>
                <c:pt idx="8899">
                  <c:v>26.5449836039537</c:v>
                </c:pt>
                <c:pt idx="8900">
                  <c:v>26.545154939178801</c:v>
                </c:pt>
                <c:pt idx="8901">
                  <c:v>26.5453262738597</c:v>
                </c:pt>
                <c:pt idx="8902">
                  <c:v>26.545497607996499</c:v>
                </c:pt>
                <c:pt idx="8903">
                  <c:v>26.545668941589199</c:v>
                </c:pt>
                <c:pt idx="8904">
                  <c:v>26.545840274637801</c:v>
                </c:pt>
                <c:pt idx="8905">
                  <c:v>26.546011607142301</c:v>
                </c:pt>
                <c:pt idx="8906">
                  <c:v>26.5461829391027</c:v>
                </c:pt>
                <c:pt idx="8907">
                  <c:v>26.546354270519</c:v>
                </c:pt>
                <c:pt idx="8908">
                  <c:v>26.5465256013911</c:v>
                </c:pt>
                <c:pt idx="8909">
                  <c:v>26.5466969317192</c:v>
                </c:pt>
                <c:pt idx="8910">
                  <c:v>26.5468682615031</c:v>
                </c:pt>
                <c:pt idx="8911">
                  <c:v>26.547039590743001</c:v>
                </c:pt>
                <c:pt idx="8912">
                  <c:v>26.547210919438701</c:v>
                </c:pt>
                <c:pt idx="8913">
                  <c:v>26.547382247590299</c:v>
                </c:pt>
                <c:pt idx="8914">
                  <c:v>26.547553575197799</c:v>
                </c:pt>
                <c:pt idx="8915">
                  <c:v>26.547724902261301</c:v>
                </c:pt>
                <c:pt idx="8916">
                  <c:v>26.547896228780601</c:v>
                </c:pt>
                <c:pt idx="8917">
                  <c:v>26.5480675547558</c:v>
                </c:pt>
                <c:pt idx="8918">
                  <c:v>26.548238880186901</c:v>
                </c:pt>
                <c:pt idx="8919">
                  <c:v>26.5484102050738</c:v>
                </c:pt>
                <c:pt idx="8920">
                  <c:v>26.548581529416701</c:v>
                </c:pt>
                <c:pt idx="8921">
                  <c:v>26.5487528532155</c:v>
                </c:pt>
                <c:pt idx="8922">
                  <c:v>26.548924176470202</c:v>
                </c:pt>
                <c:pt idx="8923">
                  <c:v>26.549095499180702</c:v>
                </c:pt>
                <c:pt idx="8924">
                  <c:v>26.549266821347199</c:v>
                </c:pt>
                <c:pt idx="8925">
                  <c:v>26.549438142969599</c:v>
                </c:pt>
                <c:pt idx="8926">
                  <c:v>26.549609464047801</c:v>
                </c:pt>
                <c:pt idx="8927">
                  <c:v>26.549780784582001</c:v>
                </c:pt>
                <c:pt idx="8928">
                  <c:v>26.549952104572</c:v>
                </c:pt>
                <c:pt idx="8929">
                  <c:v>26.550123424018</c:v>
                </c:pt>
                <c:pt idx="8930">
                  <c:v>26.5502947429198</c:v>
                </c:pt>
                <c:pt idx="8931">
                  <c:v>26.550466061277501</c:v>
                </c:pt>
                <c:pt idx="8932">
                  <c:v>26.550637379091199</c:v>
                </c:pt>
                <c:pt idx="8933">
                  <c:v>26.550808696360701</c:v>
                </c:pt>
                <c:pt idx="8934">
                  <c:v>26.5509800130861</c:v>
                </c:pt>
                <c:pt idx="8935">
                  <c:v>26.551151329267501</c:v>
                </c:pt>
                <c:pt idx="8936">
                  <c:v>26.551322644904701</c:v>
                </c:pt>
                <c:pt idx="8937">
                  <c:v>26.551493959997799</c:v>
                </c:pt>
                <c:pt idx="8938">
                  <c:v>26.551665274546799</c:v>
                </c:pt>
                <c:pt idx="8939">
                  <c:v>26.551836588551801</c:v>
                </c:pt>
                <c:pt idx="8940">
                  <c:v>26.552007902012601</c:v>
                </c:pt>
                <c:pt idx="8941">
                  <c:v>26.5521792149293</c:v>
                </c:pt>
                <c:pt idx="8942">
                  <c:v>26.5523505273019</c:v>
                </c:pt>
                <c:pt idx="8943">
                  <c:v>26.552521839130499</c:v>
                </c:pt>
                <c:pt idx="8944">
                  <c:v>26.5526931504149</c:v>
                </c:pt>
                <c:pt idx="8945">
                  <c:v>26.552864461155199</c:v>
                </c:pt>
                <c:pt idx="8946">
                  <c:v>26.5530357713514</c:v>
                </c:pt>
                <c:pt idx="8947">
                  <c:v>26.553207081003599</c:v>
                </c:pt>
                <c:pt idx="8948">
                  <c:v>26.5533783901116</c:v>
                </c:pt>
                <c:pt idx="8949">
                  <c:v>26.5535496986755</c:v>
                </c:pt>
                <c:pt idx="8950">
                  <c:v>26.553721006695401</c:v>
                </c:pt>
                <c:pt idx="8951">
                  <c:v>26.553892314171101</c:v>
                </c:pt>
                <c:pt idx="8952">
                  <c:v>26.554063621102699</c:v>
                </c:pt>
                <c:pt idx="8953">
                  <c:v>26.554234927490299</c:v>
                </c:pt>
                <c:pt idx="8954">
                  <c:v>26.554406233333701</c:v>
                </c:pt>
                <c:pt idx="8955">
                  <c:v>26.554577538633101</c:v>
                </c:pt>
                <c:pt idx="8956">
                  <c:v>26.5547488433883</c:v>
                </c:pt>
                <c:pt idx="8957">
                  <c:v>26.5549201475995</c:v>
                </c:pt>
                <c:pt idx="8958">
                  <c:v>26.555091451266598</c:v>
                </c:pt>
                <c:pt idx="8959">
                  <c:v>26.555262754389499</c:v>
                </c:pt>
                <c:pt idx="8960">
                  <c:v>26.555434056968402</c:v>
                </c:pt>
                <c:pt idx="8961">
                  <c:v>26.555605359003199</c:v>
                </c:pt>
                <c:pt idx="8962">
                  <c:v>26.555776660493802</c:v>
                </c:pt>
                <c:pt idx="8963">
                  <c:v>26.555947961440399</c:v>
                </c:pt>
                <c:pt idx="8964">
                  <c:v>26.556119261842898</c:v>
                </c:pt>
                <c:pt idx="8965">
                  <c:v>26.556290561701299</c:v>
                </c:pt>
                <c:pt idx="8966">
                  <c:v>26.556461861015599</c:v>
                </c:pt>
                <c:pt idx="8967">
                  <c:v>26.5566331597858</c:v>
                </c:pt>
                <c:pt idx="8968">
                  <c:v>26.556804458012</c:v>
                </c:pt>
                <c:pt idx="8969">
                  <c:v>26.556975755694001</c:v>
                </c:pt>
                <c:pt idx="8970">
                  <c:v>26.557147052831901</c:v>
                </c:pt>
                <c:pt idx="8971">
                  <c:v>26.557318349425799</c:v>
                </c:pt>
                <c:pt idx="8972">
                  <c:v>26.557489645475499</c:v>
                </c:pt>
                <c:pt idx="8973">
                  <c:v>26.557660940981201</c:v>
                </c:pt>
                <c:pt idx="8974">
                  <c:v>26.557832235942701</c:v>
                </c:pt>
                <c:pt idx="8975">
                  <c:v>26.5580035303602</c:v>
                </c:pt>
                <c:pt idx="8976">
                  <c:v>26.5581748242336</c:v>
                </c:pt>
                <c:pt idx="8977">
                  <c:v>26.558346117562898</c:v>
                </c:pt>
                <c:pt idx="8978">
                  <c:v>26.558517410348099</c:v>
                </c:pt>
                <c:pt idx="8979">
                  <c:v>26.558688702589201</c:v>
                </c:pt>
                <c:pt idx="8980">
                  <c:v>26.558859994286198</c:v>
                </c:pt>
                <c:pt idx="8981">
                  <c:v>26.5590312854392</c:v>
                </c:pt>
                <c:pt idx="8982">
                  <c:v>26.559202576048001</c:v>
                </c:pt>
                <c:pt idx="8983">
                  <c:v>26.5593738661128</c:v>
                </c:pt>
                <c:pt idx="8984">
                  <c:v>26.559545155633501</c:v>
                </c:pt>
                <c:pt idx="8985">
                  <c:v>26.55971644461</c:v>
                </c:pt>
                <c:pt idx="8986">
                  <c:v>26.559887733042501</c:v>
                </c:pt>
                <c:pt idx="8987">
                  <c:v>26.5600590209309</c:v>
                </c:pt>
                <c:pt idx="8988">
                  <c:v>26.560230308275301</c:v>
                </c:pt>
                <c:pt idx="8989">
                  <c:v>26.560401595075501</c:v>
                </c:pt>
                <c:pt idx="8990">
                  <c:v>26.560572881331701</c:v>
                </c:pt>
                <c:pt idx="8991">
                  <c:v>26.560744167043701</c:v>
                </c:pt>
                <c:pt idx="8992">
                  <c:v>26.560915452211699</c:v>
                </c:pt>
                <c:pt idx="8993">
                  <c:v>26.561086736835598</c:v>
                </c:pt>
                <c:pt idx="8994">
                  <c:v>26.5612580209154</c:v>
                </c:pt>
                <c:pt idx="8995">
                  <c:v>26.561429304451099</c:v>
                </c:pt>
                <c:pt idx="8996">
                  <c:v>26.561600587442701</c:v>
                </c:pt>
                <c:pt idx="8997">
                  <c:v>26.5617718698903</c:v>
                </c:pt>
                <c:pt idx="8998">
                  <c:v>26.561943151793798</c:v>
                </c:pt>
                <c:pt idx="8999">
                  <c:v>26.562114433153099</c:v>
                </c:pt>
                <c:pt idx="9000">
                  <c:v>26.5622857139684</c:v>
                </c:pt>
                <c:pt idx="9001">
                  <c:v>26.5624569942397</c:v>
                </c:pt>
                <c:pt idx="9002">
                  <c:v>26.562628273966801</c:v>
                </c:pt>
                <c:pt idx="9003">
                  <c:v>26.562799553149802</c:v>
                </c:pt>
                <c:pt idx="9004">
                  <c:v>26.5629708317888</c:v>
                </c:pt>
                <c:pt idx="9005">
                  <c:v>26.5631421098837</c:v>
                </c:pt>
                <c:pt idx="9006">
                  <c:v>26.563313387434501</c:v>
                </c:pt>
                <c:pt idx="9007">
                  <c:v>26.563484664441201</c:v>
                </c:pt>
                <c:pt idx="9008">
                  <c:v>26.563655940903899</c:v>
                </c:pt>
                <c:pt idx="9009">
                  <c:v>26.5638272168224</c:v>
                </c:pt>
                <c:pt idx="9010">
                  <c:v>26.563998492196902</c:v>
                </c:pt>
                <c:pt idx="9011">
                  <c:v>26.564169767027298</c:v>
                </c:pt>
                <c:pt idx="9012">
                  <c:v>26.5643410413136</c:v>
                </c:pt>
                <c:pt idx="9013">
                  <c:v>26.5645123150559</c:v>
                </c:pt>
                <c:pt idx="9014">
                  <c:v>26.564683588253999</c:v>
                </c:pt>
                <c:pt idx="9015">
                  <c:v>26.564854860908099</c:v>
                </c:pt>
                <c:pt idx="9016">
                  <c:v>26.565026133018101</c:v>
                </c:pt>
                <c:pt idx="9017">
                  <c:v>26.565197404584001</c:v>
                </c:pt>
                <c:pt idx="9018">
                  <c:v>26.5653686756059</c:v>
                </c:pt>
                <c:pt idx="9019">
                  <c:v>26.5655399460837</c:v>
                </c:pt>
                <c:pt idx="9020">
                  <c:v>26.565711216017402</c:v>
                </c:pt>
                <c:pt idx="9021">
                  <c:v>26.565882485406998</c:v>
                </c:pt>
                <c:pt idx="9022">
                  <c:v>26.566053754252501</c:v>
                </c:pt>
                <c:pt idx="9023">
                  <c:v>26.566225022554001</c:v>
                </c:pt>
                <c:pt idx="9024">
                  <c:v>26.566396290311399</c:v>
                </c:pt>
                <c:pt idx="9025">
                  <c:v>26.566567557524699</c:v>
                </c:pt>
                <c:pt idx="9026">
                  <c:v>26.566738824193902</c:v>
                </c:pt>
                <c:pt idx="9027">
                  <c:v>26.566910090319102</c:v>
                </c:pt>
                <c:pt idx="9028">
                  <c:v>26.5670813559002</c:v>
                </c:pt>
                <c:pt idx="9029">
                  <c:v>26.5672526209372</c:v>
                </c:pt>
                <c:pt idx="9030">
                  <c:v>26.567423885430099</c:v>
                </c:pt>
                <c:pt idx="9031">
                  <c:v>26.567595149378999</c:v>
                </c:pt>
                <c:pt idx="9032">
                  <c:v>26.567766412783801</c:v>
                </c:pt>
                <c:pt idx="9033">
                  <c:v>26.567937675644501</c:v>
                </c:pt>
                <c:pt idx="9034">
                  <c:v>26.5681089379611</c:v>
                </c:pt>
                <c:pt idx="9035">
                  <c:v>26.568280199733699</c:v>
                </c:pt>
                <c:pt idx="9036">
                  <c:v>26.568451460962201</c:v>
                </c:pt>
                <c:pt idx="9037">
                  <c:v>26.568622721646602</c:v>
                </c:pt>
                <c:pt idx="9038">
                  <c:v>26.568793981787</c:v>
                </c:pt>
                <c:pt idx="9039">
                  <c:v>26.5689652413833</c:v>
                </c:pt>
                <c:pt idx="9040">
                  <c:v>26.569136500435501</c:v>
                </c:pt>
                <c:pt idx="9041">
                  <c:v>26.569307758943602</c:v>
                </c:pt>
                <c:pt idx="9042">
                  <c:v>26.5694790169077</c:v>
                </c:pt>
                <c:pt idx="9043">
                  <c:v>26.569650274327699</c:v>
                </c:pt>
                <c:pt idx="9044">
                  <c:v>26.569821531203601</c:v>
                </c:pt>
                <c:pt idx="9045">
                  <c:v>26.569992787535501</c:v>
                </c:pt>
                <c:pt idx="9046">
                  <c:v>26.570164043323299</c:v>
                </c:pt>
                <c:pt idx="9047">
                  <c:v>26.570335298566999</c:v>
                </c:pt>
                <c:pt idx="9048">
                  <c:v>26.5705065532667</c:v>
                </c:pt>
                <c:pt idx="9049">
                  <c:v>26.5706778074223</c:v>
                </c:pt>
                <c:pt idx="9050">
                  <c:v>26.570849061033801</c:v>
                </c:pt>
                <c:pt idx="9051">
                  <c:v>26.5710203141013</c:v>
                </c:pt>
                <c:pt idx="9052">
                  <c:v>26.571191566624702</c:v>
                </c:pt>
                <c:pt idx="9053">
                  <c:v>26.571362818604001</c:v>
                </c:pt>
                <c:pt idx="9054">
                  <c:v>26.571534070039199</c:v>
                </c:pt>
                <c:pt idx="9055">
                  <c:v>26.571705320930398</c:v>
                </c:pt>
                <c:pt idx="9056">
                  <c:v>26.571876571277599</c:v>
                </c:pt>
                <c:pt idx="9057">
                  <c:v>26.572047821080599</c:v>
                </c:pt>
                <c:pt idx="9058">
                  <c:v>26.5722190703396</c:v>
                </c:pt>
                <c:pt idx="9059">
                  <c:v>26.572390319054499</c:v>
                </c:pt>
                <c:pt idx="9060">
                  <c:v>26.572561567225399</c:v>
                </c:pt>
                <c:pt idx="9061">
                  <c:v>26.572732814852198</c:v>
                </c:pt>
                <c:pt idx="9062">
                  <c:v>26.572904061934999</c:v>
                </c:pt>
                <c:pt idx="9063">
                  <c:v>26.573075308473602</c:v>
                </c:pt>
                <c:pt idx="9064">
                  <c:v>26.573246554468302</c:v>
                </c:pt>
                <c:pt idx="9065">
                  <c:v>26.573417799918801</c:v>
                </c:pt>
                <c:pt idx="9066">
                  <c:v>26.573589044825301</c:v>
                </c:pt>
                <c:pt idx="9067">
                  <c:v>26.5737602891877</c:v>
                </c:pt>
                <c:pt idx="9068">
                  <c:v>26.5739315330061</c:v>
                </c:pt>
                <c:pt idx="9069">
                  <c:v>26.574102776280402</c:v>
                </c:pt>
                <c:pt idx="9070">
                  <c:v>26.574274019010701</c:v>
                </c:pt>
                <c:pt idx="9071">
                  <c:v>26.5744452611968</c:v>
                </c:pt>
                <c:pt idx="9072">
                  <c:v>26.574616502839</c:v>
                </c:pt>
                <c:pt idx="9073">
                  <c:v>26.574787743937001</c:v>
                </c:pt>
                <c:pt idx="9074">
                  <c:v>26.574958984491001</c:v>
                </c:pt>
                <c:pt idx="9075">
                  <c:v>26.575130224500999</c:v>
                </c:pt>
                <c:pt idx="9076">
                  <c:v>26.575301463966898</c:v>
                </c:pt>
                <c:pt idx="9077">
                  <c:v>26.5754727028887</c:v>
                </c:pt>
                <c:pt idx="9078">
                  <c:v>26.575643941266499</c:v>
                </c:pt>
                <c:pt idx="9079">
                  <c:v>26.5758151791002</c:v>
                </c:pt>
                <c:pt idx="9080">
                  <c:v>26.575986416389899</c:v>
                </c:pt>
                <c:pt idx="9081">
                  <c:v>26.5761576531355</c:v>
                </c:pt>
                <c:pt idx="9082">
                  <c:v>26.576328889336999</c:v>
                </c:pt>
                <c:pt idx="9083">
                  <c:v>26.576500124994499</c:v>
                </c:pt>
                <c:pt idx="9084">
                  <c:v>26.576671360108001</c:v>
                </c:pt>
                <c:pt idx="9085">
                  <c:v>26.576842594677402</c:v>
                </c:pt>
                <c:pt idx="9086">
                  <c:v>26.5770138287027</c:v>
                </c:pt>
                <c:pt idx="9087">
                  <c:v>26.577185062184</c:v>
                </c:pt>
                <c:pt idx="9088">
                  <c:v>26.577356295121199</c:v>
                </c:pt>
                <c:pt idx="9089">
                  <c:v>26.577527527514299</c:v>
                </c:pt>
                <c:pt idx="9090">
                  <c:v>26.5776987593634</c:v>
                </c:pt>
                <c:pt idx="9091">
                  <c:v>26.5778699906685</c:v>
                </c:pt>
                <c:pt idx="9092">
                  <c:v>26.578041221429501</c:v>
                </c:pt>
                <c:pt idx="9093">
                  <c:v>26.5782124516465</c:v>
                </c:pt>
                <c:pt idx="9094">
                  <c:v>26.578383681319401</c:v>
                </c:pt>
                <c:pt idx="9095">
                  <c:v>26.578554910448201</c:v>
                </c:pt>
                <c:pt idx="9096">
                  <c:v>26.578726139033002</c:v>
                </c:pt>
                <c:pt idx="9097">
                  <c:v>26.5788973670738</c:v>
                </c:pt>
                <c:pt idx="9098">
                  <c:v>26.579068594570501</c:v>
                </c:pt>
                <c:pt idx="9099">
                  <c:v>26.5792398215231</c:v>
                </c:pt>
                <c:pt idx="9100">
                  <c:v>26.5794110479317</c:v>
                </c:pt>
                <c:pt idx="9101">
                  <c:v>26.579582273796301</c:v>
                </c:pt>
                <c:pt idx="9102">
                  <c:v>26.579753499116801</c:v>
                </c:pt>
                <c:pt idx="9103">
                  <c:v>26.5799247238932</c:v>
                </c:pt>
                <c:pt idx="9104">
                  <c:v>26.580095948125599</c:v>
                </c:pt>
                <c:pt idx="9105">
                  <c:v>26.580267171814</c:v>
                </c:pt>
                <c:pt idx="9106">
                  <c:v>26.5804383949583</c:v>
                </c:pt>
                <c:pt idx="9107">
                  <c:v>26.580609617558601</c:v>
                </c:pt>
                <c:pt idx="9108">
                  <c:v>26.5807808396148</c:v>
                </c:pt>
                <c:pt idx="9109">
                  <c:v>26.580952061126901</c:v>
                </c:pt>
                <c:pt idx="9110">
                  <c:v>26.581123282095099</c:v>
                </c:pt>
                <c:pt idx="9111">
                  <c:v>26.5812945025191</c:v>
                </c:pt>
                <c:pt idx="9112">
                  <c:v>26.581465722399201</c:v>
                </c:pt>
                <c:pt idx="9113">
                  <c:v>26.581636941735201</c:v>
                </c:pt>
                <c:pt idx="9114">
                  <c:v>26.5818081605271</c:v>
                </c:pt>
                <c:pt idx="9115">
                  <c:v>26.581979378774999</c:v>
                </c:pt>
                <c:pt idx="9116">
                  <c:v>26.5821505964789</c:v>
                </c:pt>
                <c:pt idx="9117">
                  <c:v>26.5823218136387</c:v>
                </c:pt>
                <c:pt idx="9118">
                  <c:v>26.582493030254401</c:v>
                </c:pt>
                <c:pt idx="9119">
                  <c:v>26.5826642463262</c:v>
                </c:pt>
                <c:pt idx="9120">
                  <c:v>26.5828354618539</c:v>
                </c:pt>
                <c:pt idx="9121">
                  <c:v>26.583006676837499</c:v>
                </c:pt>
                <c:pt idx="9122">
                  <c:v>26.583177891277099</c:v>
                </c:pt>
                <c:pt idx="9123">
                  <c:v>26.583349105172701</c:v>
                </c:pt>
                <c:pt idx="9124">
                  <c:v>26.583520318524201</c:v>
                </c:pt>
                <c:pt idx="9125">
                  <c:v>26.583691531331699</c:v>
                </c:pt>
                <c:pt idx="9126">
                  <c:v>26.583862743595098</c:v>
                </c:pt>
                <c:pt idx="9127">
                  <c:v>26.584033955314499</c:v>
                </c:pt>
                <c:pt idx="9128">
                  <c:v>26.584205166489902</c:v>
                </c:pt>
                <c:pt idx="9129">
                  <c:v>26.584376377121199</c:v>
                </c:pt>
                <c:pt idx="9130">
                  <c:v>26.584547587208501</c:v>
                </c:pt>
                <c:pt idx="9131">
                  <c:v>26.584718796751702</c:v>
                </c:pt>
                <c:pt idx="9132">
                  <c:v>26.584890005750999</c:v>
                </c:pt>
                <c:pt idx="9133">
                  <c:v>26.5850612142061</c:v>
                </c:pt>
                <c:pt idx="9134">
                  <c:v>26.585232422117301</c:v>
                </c:pt>
                <c:pt idx="9135">
                  <c:v>26.5854036294844</c:v>
                </c:pt>
                <c:pt idx="9136">
                  <c:v>26.585574836307401</c:v>
                </c:pt>
                <c:pt idx="9137">
                  <c:v>26.5857460425865</c:v>
                </c:pt>
                <c:pt idx="9138">
                  <c:v>26.5859172483215</c:v>
                </c:pt>
                <c:pt idx="9139">
                  <c:v>26.586088453512399</c:v>
                </c:pt>
                <c:pt idx="9140">
                  <c:v>26.586259658159399</c:v>
                </c:pt>
                <c:pt idx="9141">
                  <c:v>26.586430862262301</c:v>
                </c:pt>
                <c:pt idx="9142">
                  <c:v>26.586602065821101</c:v>
                </c:pt>
                <c:pt idx="9143">
                  <c:v>26.586773268835898</c:v>
                </c:pt>
                <c:pt idx="9144">
                  <c:v>26.586944471306701</c:v>
                </c:pt>
                <c:pt idx="9145">
                  <c:v>26.587115673233502</c:v>
                </c:pt>
                <c:pt idx="9146">
                  <c:v>26.587286874616201</c:v>
                </c:pt>
                <c:pt idx="9147">
                  <c:v>26.587458075454901</c:v>
                </c:pt>
                <c:pt idx="9148">
                  <c:v>26.587629275749599</c:v>
                </c:pt>
                <c:pt idx="9149">
                  <c:v>26.587800475500199</c:v>
                </c:pt>
                <c:pt idx="9150">
                  <c:v>26.5879716747069</c:v>
                </c:pt>
                <c:pt idx="9151">
                  <c:v>26.588142873369399</c:v>
                </c:pt>
                <c:pt idx="9152">
                  <c:v>26.588314071488</c:v>
                </c:pt>
                <c:pt idx="9153">
                  <c:v>26.588485269062499</c:v>
                </c:pt>
                <c:pt idx="9154">
                  <c:v>26.588656466092999</c:v>
                </c:pt>
                <c:pt idx="9155">
                  <c:v>26.588827662579501</c:v>
                </c:pt>
                <c:pt idx="9156">
                  <c:v>26.588998858521901</c:v>
                </c:pt>
                <c:pt idx="9157">
                  <c:v>26.589170053920299</c:v>
                </c:pt>
                <c:pt idx="9158">
                  <c:v>26.589341248774701</c:v>
                </c:pt>
                <c:pt idx="9159">
                  <c:v>26.589512443084999</c:v>
                </c:pt>
                <c:pt idx="9160">
                  <c:v>26.589683636851401</c:v>
                </c:pt>
                <c:pt idx="9161">
                  <c:v>26.589854830073701</c:v>
                </c:pt>
                <c:pt idx="9162">
                  <c:v>26.590026022751999</c:v>
                </c:pt>
                <c:pt idx="9163">
                  <c:v>26.590197214886199</c:v>
                </c:pt>
                <c:pt idx="9164">
                  <c:v>26.590368406476401</c:v>
                </c:pt>
                <c:pt idx="9165">
                  <c:v>26.5905395975226</c:v>
                </c:pt>
                <c:pt idx="9166">
                  <c:v>26.590710788024801</c:v>
                </c:pt>
                <c:pt idx="9167">
                  <c:v>26.590881977982999</c:v>
                </c:pt>
                <c:pt idx="9168">
                  <c:v>26.591053167397099</c:v>
                </c:pt>
                <c:pt idx="9169">
                  <c:v>26.591224356267201</c:v>
                </c:pt>
                <c:pt idx="9170">
                  <c:v>26.591395544593301</c:v>
                </c:pt>
                <c:pt idx="9171">
                  <c:v>26.591566732375401</c:v>
                </c:pt>
                <c:pt idx="9172">
                  <c:v>26.5917379196135</c:v>
                </c:pt>
                <c:pt idx="9173">
                  <c:v>26.591909106307501</c:v>
                </c:pt>
                <c:pt idx="9174">
                  <c:v>26.592080292457499</c:v>
                </c:pt>
                <c:pt idx="9175">
                  <c:v>26.592251478063499</c:v>
                </c:pt>
                <c:pt idx="9176">
                  <c:v>26.5924226631255</c:v>
                </c:pt>
                <c:pt idx="9177">
                  <c:v>26.5925938476434</c:v>
                </c:pt>
                <c:pt idx="9178">
                  <c:v>26.592765031617301</c:v>
                </c:pt>
                <c:pt idx="9179">
                  <c:v>26.592936215047299</c:v>
                </c:pt>
                <c:pt idx="9180">
                  <c:v>26.593107397933199</c:v>
                </c:pt>
                <c:pt idx="9181">
                  <c:v>26.593278580275001</c:v>
                </c:pt>
                <c:pt idx="9182">
                  <c:v>26.5934497620729</c:v>
                </c:pt>
                <c:pt idx="9183">
                  <c:v>26.593620943326702</c:v>
                </c:pt>
                <c:pt idx="9184">
                  <c:v>26.5937921240366</c:v>
                </c:pt>
                <c:pt idx="9185">
                  <c:v>26.593963304202401</c:v>
                </c:pt>
                <c:pt idx="9186">
                  <c:v>26.594134483824199</c:v>
                </c:pt>
                <c:pt idx="9187">
                  <c:v>26.594305662901998</c:v>
                </c:pt>
                <c:pt idx="9188">
                  <c:v>26.5944768414357</c:v>
                </c:pt>
                <c:pt idx="9189">
                  <c:v>26.594648019425499</c:v>
                </c:pt>
                <c:pt idx="9190">
                  <c:v>26.594819196871299</c:v>
                </c:pt>
                <c:pt idx="9191">
                  <c:v>26.594990373773001</c:v>
                </c:pt>
                <c:pt idx="9192">
                  <c:v>26.595161550130701</c:v>
                </c:pt>
                <c:pt idx="9193">
                  <c:v>26.595332725944399</c:v>
                </c:pt>
                <c:pt idx="9194">
                  <c:v>26.595503901214101</c:v>
                </c:pt>
                <c:pt idx="9195">
                  <c:v>26.595675075939798</c:v>
                </c:pt>
                <c:pt idx="9196">
                  <c:v>26.5958462501215</c:v>
                </c:pt>
                <c:pt idx="9197">
                  <c:v>26.5960174237591</c:v>
                </c:pt>
                <c:pt idx="9198">
                  <c:v>26.596188596852802</c:v>
                </c:pt>
                <c:pt idx="9199">
                  <c:v>26.596359769402401</c:v>
                </c:pt>
                <c:pt idx="9200">
                  <c:v>26.596530941408101</c:v>
                </c:pt>
                <c:pt idx="9201">
                  <c:v>26.5967021128697</c:v>
                </c:pt>
                <c:pt idx="9202">
                  <c:v>26.5968732837873</c:v>
                </c:pt>
                <c:pt idx="9203">
                  <c:v>26.597044454160901</c:v>
                </c:pt>
                <c:pt idx="9204">
                  <c:v>26.5972156239905</c:v>
                </c:pt>
                <c:pt idx="9205">
                  <c:v>26.597386793276101</c:v>
                </c:pt>
                <c:pt idx="9206">
                  <c:v>26.597557962017699</c:v>
                </c:pt>
                <c:pt idx="9207">
                  <c:v>26.597729130215299</c:v>
                </c:pt>
                <c:pt idx="9208">
                  <c:v>26.5979002978689</c:v>
                </c:pt>
                <c:pt idx="9209">
                  <c:v>26.598071464978499</c:v>
                </c:pt>
                <c:pt idx="9210">
                  <c:v>26.598242631544</c:v>
                </c:pt>
                <c:pt idx="9211">
                  <c:v>26.598413797565598</c:v>
                </c:pt>
                <c:pt idx="9212">
                  <c:v>26.598584963043201</c:v>
                </c:pt>
                <c:pt idx="9213">
                  <c:v>26.598756127976699</c:v>
                </c:pt>
                <c:pt idx="9214">
                  <c:v>26.598927292366302</c:v>
                </c:pt>
                <c:pt idx="9215">
                  <c:v>26.599098456211799</c:v>
                </c:pt>
                <c:pt idx="9216">
                  <c:v>26.5992696195134</c:v>
                </c:pt>
                <c:pt idx="9217">
                  <c:v>26.5994407822709</c:v>
                </c:pt>
                <c:pt idx="9218">
                  <c:v>26.599611944484501</c:v>
                </c:pt>
                <c:pt idx="9219">
                  <c:v>26.599783106154</c:v>
                </c:pt>
                <c:pt idx="9220">
                  <c:v>26.5999542672796</c:v>
                </c:pt>
                <c:pt idx="9221">
                  <c:v>26.600125427861101</c:v>
                </c:pt>
                <c:pt idx="9222">
                  <c:v>26.600296587898701</c:v>
                </c:pt>
                <c:pt idx="9223">
                  <c:v>26.600467747392202</c:v>
                </c:pt>
                <c:pt idx="9224">
                  <c:v>26.6006389063418</c:v>
                </c:pt>
                <c:pt idx="9225">
                  <c:v>26.6008100647473</c:v>
                </c:pt>
                <c:pt idx="9226">
                  <c:v>26.600981222608901</c:v>
                </c:pt>
                <c:pt idx="9227">
                  <c:v>26.6011523799265</c:v>
                </c:pt>
                <c:pt idx="9228">
                  <c:v>26.601323536700001</c:v>
                </c:pt>
                <c:pt idx="9229">
                  <c:v>26.601494692929599</c:v>
                </c:pt>
                <c:pt idx="9230">
                  <c:v>26.601665848615198</c:v>
                </c:pt>
                <c:pt idx="9231">
                  <c:v>26.601837003756799</c:v>
                </c:pt>
                <c:pt idx="9232">
                  <c:v>26.602008158354302</c:v>
                </c:pt>
                <c:pt idx="9233">
                  <c:v>26.602179312407898</c:v>
                </c:pt>
                <c:pt idx="9234">
                  <c:v>26.6023504659175</c:v>
                </c:pt>
                <c:pt idx="9235">
                  <c:v>26.602521618883099</c:v>
                </c:pt>
                <c:pt idx="9236">
                  <c:v>26.602692771304699</c:v>
                </c:pt>
                <c:pt idx="9237">
                  <c:v>26.602863923182401</c:v>
                </c:pt>
                <c:pt idx="9238">
                  <c:v>26.603035074516001</c:v>
                </c:pt>
                <c:pt idx="9239">
                  <c:v>26.603206225305598</c:v>
                </c:pt>
                <c:pt idx="9240">
                  <c:v>26.6033773755513</c:v>
                </c:pt>
                <c:pt idx="9241">
                  <c:v>26.603548525252901</c:v>
                </c:pt>
                <c:pt idx="9242">
                  <c:v>26.603719674410598</c:v>
                </c:pt>
                <c:pt idx="9243">
                  <c:v>26.603890823024301</c:v>
                </c:pt>
                <c:pt idx="9244">
                  <c:v>26.604061971094001</c:v>
                </c:pt>
                <c:pt idx="9245">
                  <c:v>26.6042331186197</c:v>
                </c:pt>
                <c:pt idx="9246">
                  <c:v>26.604404265601399</c:v>
                </c:pt>
                <c:pt idx="9247">
                  <c:v>26.6045754120391</c:v>
                </c:pt>
                <c:pt idx="9248">
                  <c:v>26.604746557932799</c:v>
                </c:pt>
                <c:pt idx="9249">
                  <c:v>26.604917703282599</c:v>
                </c:pt>
                <c:pt idx="9250">
                  <c:v>26.6050888480883</c:v>
                </c:pt>
                <c:pt idx="9251">
                  <c:v>26.605259992350099</c:v>
                </c:pt>
                <c:pt idx="9252">
                  <c:v>26.605431136067899</c:v>
                </c:pt>
                <c:pt idx="9253">
                  <c:v>26.605602279241701</c:v>
                </c:pt>
                <c:pt idx="9254">
                  <c:v>26.605773421871501</c:v>
                </c:pt>
                <c:pt idx="9255">
                  <c:v>26.605944563957401</c:v>
                </c:pt>
                <c:pt idx="9256">
                  <c:v>26.606115705499199</c:v>
                </c:pt>
                <c:pt idx="9257">
                  <c:v>26.606286846497099</c:v>
                </c:pt>
                <c:pt idx="9258">
                  <c:v>26.606457986951</c:v>
                </c:pt>
                <c:pt idx="9259">
                  <c:v>26.606629126860899</c:v>
                </c:pt>
                <c:pt idx="9260">
                  <c:v>26.606800266226799</c:v>
                </c:pt>
                <c:pt idx="9261">
                  <c:v>26.6069714050488</c:v>
                </c:pt>
                <c:pt idx="9262">
                  <c:v>26.607142543326699</c:v>
                </c:pt>
                <c:pt idx="9263">
                  <c:v>26.607313681060699</c:v>
                </c:pt>
                <c:pt idx="9264">
                  <c:v>26.6074848182507</c:v>
                </c:pt>
                <c:pt idx="9265">
                  <c:v>26.6076559548967</c:v>
                </c:pt>
                <c:pt idx="9266">
                  <c:v>26.6078270909988</c:v>
                </c:pt>
                <c:pt idx="9267">
                  <c:v>26.607998226556901</c:v>
                </c:pt>
                <c:pt idx="9268">
                  <c:v>26.608169361570901</c:v>
                </c:pt>
                <c:pt idx="9269">
                  <c:v>26.608340496041102</c:v>
                </c:pt>
                <c:pt idx="9270">
                  <c:v>26.6085116299672</c:v>
                </c:pt>
                <c:pt idx="9271">
                  <c:v>26.6086827633494</c:v>
                </c:pt>
                <c:pt idx="9272">
                  <c:v>26.608853896187501</c:v>
                </c:pt>
                <c:pt idx="9273">
                  <c:v>26.609025028481799</c:v>
                </c:pt>
                <c:pt idx="9274">
                  <c:v>26.609196160231999</c:v>
                </c:pt>
                <c:pt idx="9275">
                  <c:v>26.6093672914383</c:v>
                </c:pt>
                <c:pt idx="9276">
                  <c:v>26.609538422100499</c:v>
                </c:pt>
                <c:pt idx="9277">
                  <c:v>26.609709552218899</c:v>
                </c:pt>
                <c:pt idx="9278">
                  <c:v>26.6098806817932</c:v>
                </c:pt>
                <c:pt idx="9279">
                  <c:v>26.610051810823599</c:v>
                </c:pt>
                <c:pt idx="9280">
                  <c:v>26.610222939309999</c:v>
                </c:pt>
                <c:pt idx="9281">
                  <c:v>26.6103940672524</c:v>
                </c:pt>
                <c:pt idx="9282">
                  <c:v>26.610565194650899</c:v>
                </c:pt>
                <c:pt idx="9283">
                  <c:v>26.6107363215053</c:v>
                </c:pt>
                <c:pt idx="9284">
                  <c:v>26.610907447815901</c:v>
                </c:pt>
                <c:pt idx="9285">
                  <c:v>26.6110785735824</c:v>
                </c:pt>
                <c:pt idx="9286">
                  <c:v>26.611249698805</c:v>
                </c:pt>
                <c:pt idx="9287">
                  <c:v>26.611420823483598</c:v>
                </c:pt>
                <c:pt idx="9288">
                  <c:v>26.611591947618201</c:v>
                </c:pt>
                <c:pt idx="9289">
                  <c:v>26.611763071208902</c:v>
                </c:pt>
                <c:pt idx="9290">
                  <c:v>26.6119341942556</c:v>
                </c:pt>
                <c:pt idx="9291">
                  <c:v>26.612105316758299</c:v>
                </c:pt>
                <c:pt idx="9292">
                  <c:v>26.6122764387171</c:v>
                </c:pt>
                <c:pt idx="9293">
                  <c:v>26.612447560131901</c:v>
                </c:pt>
                <c:pt idx="9294">
                  <c:v>26.6126186810028</c:v>
                </c:pt>
                <c:pt idx="9295">
                  <c:v>26.612789801329701</c:v>
                </c:pt>
                <c:pt idx="9296">
                  <c:v>26.612960921112599</c:v>
                </c:pt>
                <c:pt idx="9297">
                  <c:v>26.613132040351498</c:v>
                </c:pt>
                <c:pt idx="9298">
                  <c:v>26.613303159046499</c:v>
                </c:pt>
                <c:pt idx="9299">
                  <c:v>26.613474277197501</c:v>
                </c:pt>
                <c:pt idx="9300">
                  <c:v>26.6136453948046</c:v>
                </c:pt>
                <c:pt idx="9301">
                  <c:v>26.6138165118677</c:v>
                </c:pt>
                <c:pt idx="9302">
                  <c:v>26.613987628386798</c:v>
                </c:pt>
                <c:pt idx="9303">
                  <c:v>26.614158744362001</c:v>
                </c:pt>
                <c:pt idx="9304">
                  <c:v>26.614329859793301</c:v>
                </c:pt>
                <c:pt idx="9305">
                  <c:v>26.614500974680499</c:v>
                </c:pt>
                <c:pt idx="9306">
                  <c:v>26.614672089023799</c:v>
                </c:pt>
                <c:pt idx="9307">
                  <c:v>26.614843202823199</c:v>
                </c:pt>
                <c:pt idx="9308">
                  <c:v>26.6150143160786</c:v>
                </c:pt>
                <c:pt idx="9309">
                  <c:v>26.615185428789999</c:v>
                </c:pt>
                <c:pt idx="9310">
                  <c:v>26.615356540957499</c:v>
                </c:pt>
                <c:pt idx="9311">
                  <c:v>26.615527652581001</c:v>
                </c:pt>
                <c:pt idx="9312">
                  <c:v>26.6156987636605</c:v>
                </c:pt>
                <c:pt idx="9313">
                  <c:v>26.6158698741961</c:v>
                </c:pt>
                <c:pt idx="9314">
                  <c:v>26.616040984187801</c:v>
                </c:pt>
                <c:pt idx="9315">
                  <c:v>26.6162120936355</c:v>
                </c:pt>
                <c:pt idx="9316">
                  <c:v>26.6163832025392</c:v>
                </c:pt>
                <c:pt idx="9317">
                  <c:v>26.616554310899001</c:v>
                </c:pt>
                <c:pt idx="9318">
                  <c:v>26.6167254187149</c:v>
                </c:pt>
                <c:pt idx="9319">
                  <c:v>26.6168965259868</c:v>
                </c:pt>
                <c:pt idx="9320">
                  <c:v>26.617067632714701</c:v>
                </c:pt>
                <c:pt idx="9321">
                  <c:v>26.617238738898699</c:v>
                </c:pt>
                <c:pt idx="9322">
                  <c:v>26.617409844538699</c:v>
                </c:pt>
                <c:pt idx="9323">
                  <c:v>26.617580949634799</c:v>
                </c:pt>
                <c:pt idx="9324">
                  <c:v>26.617752054186901</c:v>
                </c:pt>
                <c:pt idx="9325">
                  <c:v>26.617923158195101</c:v>
                </c:pt>
                <c:pt idx="9326">
                  <c:v>26.618094261659301</c:v>
                </c:pt>
                <c:pt idx="9327">
                  <c:v>26.618265364579599</c:v>
                </c:pt>
                <c:pt idx="9328">
                  <c:v>26.618436466955998</c:v>
                </c:pt>
                <c:pt idx="9329">
                  <c:v>26.618607568788299</c:v>
                </c:pt>
                <c:pt idx="9330">
                  <c:v>26.6187786700768</c:v>
                </c:pt>
                <c:pt idx="9331">
                  <c:v>26.618949770821299</c:v>
                </c:pt>
                <c:pt idx="9332">
                  <c:v>26.619120871021799</c:v>
                </c:pt>
                <c:pt idx="9333">
                  <c:v>26.6192919706784</c:v>
                </c:pt>
                <c:pt idx="9334">
                  <c:v>26.619463069791099</c:v>
                </c:pt>
                <c:pt idx="9335">
                  <c:v>26.619634168359799</c:v>
                </c:pt>
                <c:pt idx="9336">
                  <c:v>26.619805266384599</c:v>
                </c:pt>
                <c:pt idx="9337">
                  <c:v>26.619976363865401</c:v>
                </c:pt>
                <c:pt idx="9338">
                  <c:v>26.620147460802301</c:v>
                </c:pt>
                <c:pt idx="9339">
                  <c:v>26.620318557195301</c:v>
                </c:pt>
                <c:pt idx="9340">
                  <c:v>26.620489653044299</c:v>
                </c:pt>
                <c:pt idx="9341">
                  <c:v>26.620660748349302</c:v>
                </c:pt>
                <c:pt idx="9342">
                  <c:v>26.620831843110501</c:v>
                </c:pt>
                <c:pt idx="9343">
                  <c:v>26.621002937327699</c:v>
                </c:pt>
                <c:pt idx="9344">
                  <c:v>26.621174031000901</c:v>
                </c:pt>
                <c:pt idx="9345">
                  <c:v>26.621345124130201</c:v>
                </c:pt>
                <c:pt idx="9346">
                  <c:v>26.621516216715602</c:v>
                </c:pt>
                <c:pt idx="9347">
                  <c:v>26.621687308757</c:v>
                </c:pt>
                <c:pt idx="9348">
                  <c:v>26.621858400254499</c:v>
                </c:pt>
                <c:pt idx="9349">
                  <c:v>26.622029491208099</c:v>
                </c:pt>
                <c:pt idx="9350">
                  <c:v>26.622200581617701</c:v>
                </c:pt>
                <c:pt idx="9351">
                  <c:v>26.6223716714834</c:v>
                </c:pt>
                <c:pt idx="9352">
                  <c:v>26.6225427608051</c:v>
                </c:pt>
                <c:pt idx="9353">
                  <c:v>26.622713849582901</c:v>
                </c:pt>
                <c:pt idx="9354">
                  <c:v>26.622884937816799</c:v>
                </c:pt>
                <c:pt idx="9355">
                  <c:v>26.623056025506799</c:v>
                </c:pt>
                <c:pt idx="9356">
                  <c:v>26.623227112652799</c:v>
                </c:pt>
                <c:pt idx="9357">
                  <c:v>26.6233981992549</c:v>
                </c:pt>
                <c:pt idx="9358">
                  <c:v>26.623569285313</c:v>
                </c:pt>
                <c:pt idx="9359">
                  <c:v>26.623740370827299</c:v>
                </c:pt>
                <c:pt idx="9360">
                  <c:v>26.623911455797501</c:v>
                </c:pt>
                <c:pt idx="9361">
                  <c:v>26.624082540223899</c:v>
                </c:pt>
                <c:pt idx="9362">
                  <c:v>26.624253624106299</c:v>
                </c:pt>
                <c:pt idx="9363">
                  <c:v>26.624424707444799</c:v>
                </c:pt>
                <c:pt idx="9364">
                  <c:v>26.6245957902394</c:v>
                </c:pt>
                <c:pt idx="9365">
                  <c:v>26.62476687249</c:v>
                </c:pt>
                <c:pt idx="9366">
                  <c:v>26.624937954196799</c:v>
                </c:pt>
                <c:pt idx="9367">
                  <c:v>26.6251090353596</c:v>
                </c:pt>
                <c:pt idx="9368">
                  <c:v>26.625280115978398</c:v>
                </c:pt>
                <c:pt idx="9369">
                  <c:v>26.625451196053401</c:v>
                </c:pt>
                <c:pt idx="9370">
                  <c:v>26.625622275584401</c:v>
                </c:pt>
                <c:pt idx="9371">
                  <c:v>26.625793354571499</c:v>
                </c:pt>
                <c:pt idx="9372">
                  <c:v>26.625964433014602</c:v>
                </c:pt>
                <c:pt idx="9373">
                  <c:v>26.626135510913901</c:v>
                </c:pt>
                <c:pt idx="9374">
                  <c:v>26.626306588269198</c:v>
                </c:pt>
                <c:pt idx="9375">
                  <c:v>26.6264776650806</c:v>
                </c:pt>
                <c:pt idx="9376">
                  <c:v>26.626648741347999</c:v>
                </c:pt>
                <c:pt idx="9377">
                  <c:v>26.626819817071599</c:v>
                </c:pt>
                <c:pt idx="9378">
                  <c:v>26.6269908922512</c:v>
                </c:pt>
                <c:pt idx="9379">
                  <c:v>26.627161966886899</c:v>
                </c:pt>
                <c:pt idx="9380">
                  <c:v>26.627333040978701</c:v>
                </c:pt>
                <c:pt idx="9381">
                  <c:v>26.627504114526602</c:v>
                </c:pt>
                <c:pt idx="9382">
                  <c:v>26.6276751875305</c:v>
                </c:pt>
                <c:pt idx="9383">
                  <c:v>26.627846259990601</c:v>
                </c:pt>
                <c:pt idx="9384">
                  <c:v>26.628017331906701</c:v>
                </c:pt>
                <c:pt idx="9385">
                  <c:v>26.628188403278902</c:v>
                </c:pt>
                <c:pt idx="9386">
                  <c:v>26.628359474107199</c:v>
                </c:pt>
                <c:pt idx="9387">
                  <c:v>26.628530544391499</c:v>
                </c:pt>
                <c:pt idx="9388">
                  <c:v>26.628701614132002</c:v>
                </c:pt>
                <c:pt idx="9389">
                  <c:v>26.628872683328499</c:v>
                </c:pt>
                <c:pt idx="9390">
                  <c:v>26.629043751981101</c:v>
                </c:pt>
                <c:pt idx="9391">
                  <c:v>26.6292148200898</c:v>
                </c:pt>
                <c:pt idx="9392">
                  <c:v>26.6293858876546</c:v>
                </c:pt>
                <c:pt idx="9393">
                  <c:v>26.6295569546755</c:v>
                </c:pt>
                <c:pt idx="9394">
                  <c:v>26.629728021152498</c:v>
                </c:pt>
                <c:pt idx="9395">
                  <c:v>26.629899087085501</c:v>
                </c:pt>
                <c:pt idx="9396">
                  <c:v>26.630070152474701</c:v>
                </c:pt>
                <c:pt idx="9397">
                  <c:v>26.630241217319899</c:v>
                </c:pt>
                <c:pt idx="9398">
                  <c:v>26.630412281621201</c:v>
                </c:pt>
                <c:pt idx="9399">
                  <c:v>26.6305833453786</c:v>
                </c:pt>
                <c:pt idx="9400">
                  <c:v>26.6307544085922</c:v>
                </c:pt>
                <c:pt idx="9401">
                  <c:v>26.630925471261701</c:v>
                </c:pt>
                <c:pt idx="9402">
                  <c:v>26.631096533387399</c:v>
                </c:pt>
                <c:pt idx="9403">
                  <c:v>26.631267594969199</c:v>
                </c:pt>
                <c:pt idx="9404">
                  <c:v>26.631438656007099</c:v>
                </c:pt>
                <c:pt idx="9405">
                  <c:v>26.631609716501099</c:v>
                </c:pt>
                <c:pt idx="9406">
                  <c:v>26.631780776451102</c:v>
                </c:pt>
                <c:pt idx="9407">
                  <c:v>26.631951835857301</c:v>
                </c:pt>
                <c:pt idx="9408">
                  <c:v>26.632122894719501</c:v>
                </c:pt>
                <c:pt idx="9409">
                  <c:v>26.632293953037902</c:v>
                </c:pt>
                <c:pt idx="9410">
                  <c:v>26.6324650108123</c:v>
                </c:pt>
                <c:pt idx="9411">
                  <c:v>26.632636068042899</c:v>
                </c:pt>
                <c:pt idx="9412">
                  <c:v>26.632807124729499</c:v>
                </c:pt>
                <c:pt idx="9413">
                  <c:v>26.6329781808723</c:v>
                </c:pt>
                <c:pt idx="9414">
                  <c:v>26.633149236471102</c:v>
                </c:pt>
                <c:pt idx="9415">
                  <c:v>26.6333202915261</c:v>
                </c:pt>
                <c:pt idx="9416">
                  <c:v>26.633491346037101</c:v>
                </c:pt>
                <c:pt idx="9417">
                  <c:v>26.633662400004201</c:v>
                </c:pt>
                <c:pt idx="9418">
                  <c:v>26.633833453427499</c:v>
                </c:pt>
                <c:pt idx="9419">
                  <c:v>26.634004506306798</c:v>
                </c:pt>
                <c:pt idx="9420">
                  <c:v>26.634175558642301</c:v>
                </c:pt>
                <c:pt idx="9421">
                  <c:v>26.634346610433798</c:v>
                </c:pt>
                <c:pt idx="9422">
                  <c:v>26.6345176616815</c:v>
                </c:pt>
                <c:pt idx="9423">
                  <c:v>26.634688712385199</c:v>
                </c:pt>
                <c:pt idx="9424">
                  <c:v>26.634859762545101</c:v>
                </c:pt>
                <c:pt idx="9425">
                  <c:v>26.635030812161101</c:v>
                </c:pt>
                <c:pt idx="9426">
                  <c:v>26.635201861233099</c:v>
                </c:pt>
                <c:pt idx="9427">
                  <c:v>26.635372909761301</c:v>
                </c:pt>
                <c:pt idx="9428">
                  <c:v>26.6355439577456</c:v>
                </c:pt>
                <c:pt idx="9429">
                  <c:v>26.635715005186</c:v>
                </c:pt>
                <c:pt idx="9430">
                  <c:v>26.635886052082501</c:v>
                </c:pt>
                <c:pt idx="9431">
                  <c:v>26.636057098435099</c:v>
                </c:pt>
                <c:pt idx="9432">
                  <c:v>26.636228144243798</c:v>
                </c:pt>
                <c:pt idx="9433">
                  <c:v>26.636399189508701</c:v>
                </c:pt>
                <c:pt idx="9434">
                  <c:v>26.636570234229598</c:v>
                </c:pt>
                <c:pt idx="9435">
                  <c:v>26.636741278406699</c:v>
                </c:pt>
                <c:pt idx="9436">
                  <c:v>26.636912322039802</c:v>
                </c:pt>
                <c:pt idx="9437">
                  <c:v>26.637083365129101</c:v>
                </c:pt>
                <c:pt idx="9438">
                  <c:v>26.637254407674501</c:v>
                </c:pt>
                <c:pt idx="9439">
                  <c:v>26.637425449676002</c:v>
                </c:pt>
                <c:pt idx="9440">
                  <c:v>26.6375964911336</c:v>
                </c:pt>
                <c:pt idx="9441">
                  <c:v>26.637767532047398</c:v>
                </c:pt>
                <c:pt idx="9442">
                  <c:v>26.637938572417202</c:v>
                </c:pt>
                <c:pt idx="9443">
                  <c:v>26.638109612243198</c:v>
                </c:pt>
                <c:pt idx="9444">
                  <c:v>26.6382806515252</c:v>
                </c:pt>
                <c:pt idx="9445">
                  <c:v>26.638451690263398</c:v>
                </c:pt>
                <c:pt idx="9446">
                  <c:v>26.638622728457801</c:v>
                </c:pt>
                <c:pt idx="9447">
                  <c:v>26.638793766108201</c:v>
                </c:pt>
                <c:pt idx="9448">
                  <c:v>26.638964803214702</c:v>
                </c:pt>
                <c:pt idx="9449">
                  <c:v>26.639135839777399</c:v>
                </c:pt>
                <c:pt idx="9450">
                  <c:v>26.639306875796201</c:v>
                </c:pt>
                <c:pt idx="9451">
                  <c:v>26.639477911271101</c:v>
                </c:pt>
                <c:pt idx="9452">
                  <c:v>26.639648946202101</c:v>
                </c:pt>
                <c:pt idx="9453">
                  <c:v>26.639819980589301</c:v>
                </c:pt>
                <c:pt idx="9454">
                  <c:v>26.639991014432599</c:v>
                </c:pt>
                <c:pt idx="9455">
                  <c:v>26.640162047732002</c:v>
                </c:pt>
                <c:pt idx="9456">
                  <c:v>26.640333080487501</c:v>
                </c:pt>
                <c:pt idx="9457">
                  <c:v>26.640504112699102</c:v>
                </c:pt>
                <c:pt idx="9458">
                  <c:v>26.640675144366899</c:v>
                </c:pt>
                <c:pt idx="9459">
                  <c:v>26.6408461754908</c:v>
                </c:pt>
                <c:pt idx="9460">
                  <c:v>26.641017206070799</c:v>
                </c:pt>
                <c:pt idx="9461">
                  <c:v>26.641188236106899</c:v>
                </c:pt>
                <c:pt idx="9462">
                  <c:v>26.641359265599199</c:v>
                </c:pt>
                <c:pt idx="9463">
                  <c:v>26.6415302945476</c:v>
                </c:pt>
                <c:pt idx="9464">
                  <c:v>26.641701322952098</c:v>
                </c:pt>
                <c:pt idx="9465">
                  <c:v>26.6418723508128</c:v>
                </c:pt>
                <c:pt idx="9466">
                  <c:v>26.6420433781296</c:v>
                </c:pt>
                <c:pt idx="9467">
                  <c:v>26.6422144049025</c:v>
                </c:pt>
                <c:pt idx="9468">
                  <c:v>26.642385431131601</c:v>
                </c:pt>
                <c:pt idx="9469">
                  <c:v>26.642556456816699</c:v>
                </c:pt>
                <c:pt idx="9470">
                  <c:v>26.642727481958001</c:v>
                </c:pt>
                <c:pt idx="9471">
                  <c:v>26.6428985065555</c:v>
                </c:pt>
                <c:pt idx="9472">
                  <c:v>26.6430695306091</c:v>
                </c:pt>
                <c:pt idx="9473">
                  <c:v>26.643240554118801</c:v>
                </c:pt>
                <c:pt idx="9474">
                  <c:v>26.643411577084599</c:v>
                </c:pt>
                <c:pt idx="9475">
                  <c:v>26.643582599506601</c:v>
                </c:pt>
                <c:pt idx="9476">
                  <c:v>26.6437536213847</c:v>
                </c:pt>
                <c:pt idx="9477">
                  <c:v>26.6439246427189</c:v>
                </c:pt>
                <c:pt idx="9478">
                  <c:v>26.644095663509301</c:v>
                </c:pt>
                <c:pt idx="9479">
                  <c:v>26.644266683755902</c:v>
                </c:pt>
                <c:pt idx="9480">
                  <c:v>26.6444377034585</c:v>
                </c:pt>
                <c:pt idx="9481">
                  <c:v>26.644608722617299</c:v>
                </c:pt>
                <c:pt idx="9482">
                  <c:v>26.644779741232298</c:v>
                </c:pt>
                <c:pt idx="9483">
                  <c:v>26.644950759303299</c:v>
                </c:pt>
                <c:pt idx="9484">
                  <c:v>26.6451217768305</c:v>
                </c:pt>
                <c:pt idx="9485">
                  <c:v>26.645292793813901</c:v>
                </c:pt>
                <c:pt idx="9486">
                  <c:v>26.6454638102534</c:v>
                </c:pt>
                <c:pt idx="9487">
                  <c:v>26.645634826148999</c:v>
                </c:pt>
                <c:pt idx="9488">
                  <c:v>26.645805841500799</c:v>
                </c:pt>
                <c:pt idx="9489">
                  <c:v>26.6459768563087</c:v>
                </c:pt>
                <c:pt idx="9490">
                  <c:v>26.646147870572801</c:v>
                </c:pt>
                <c:pt idx="9491">
                  <c:v>26.646318884292999</c:v>
                </c:pt>
                <c:pt idx="9492">
                  <c:v>26.646489897469401</c:v>
                </c:pt>
                <c:pt idx="9493">
                  <c:v>26.6466609101019</c:v>
                </c:pt>
                <c:pt idx="9494">
                  <c:v>26.646831922190501</c:v>
                </c:pt>
                <c:pt idx="9495">
                  <c:v>26.647002933735301</c:v>
                </c:pt>
                <c:pt idx="9496">
                  <c:v>26.647173944736299</c:v>
                </c:pt>
                <c:pt idx="9497">
                  <c:v>26.6473449551934</c:v>
                </c:pt>
                <c:pt idx="9498">
                  <c:v>26.647515965106599</c:v>
                </c:pt>
                <c:pt idx="9499">
                  <c:v>26.647686974475999</c:v>
                </c:pt>
                <c:pt idx="9500">
                  <c:v>26.647857983301598</c:v>
                </c:pt>
                <c:pt idx="9501">
                  <c:v>26.6480289915832</c:v>
                </c:pt>
                <c:pt idx="9502">
                  <c:v>26.648199999321101</c:v>
                </c:pt>
                <c:pt idx="9503">
                  <c:v>26.648371006515099</c:v>
                </c:pt>
                <c:pt idx="9504">
                  <c:v>26.648542013165201</c:v>
                </c:pt>
                <c:pt idx="9505">
                  <c:v>26.648713019271501</c:v>
                </c:pt>
                <c:pt idx="9506">
                  <c:v>26.648884024834</c:v>
                </c:pt>
                <c:pt idx="9507">
                  <c:v>26.649055029852601</c:v>
                </c:pt>
                <c:pt idx="9508">
                  <c:v>26.649226034327299</c:v>
                </c:pt>
                <c:pt idx="9509">
                  <c:v>26.6493970382583</c:v>
                </c:pt>
                <c:pt idx="9510">
                  <c:v>26.649568041645299</c:v>
                </c:pt>
                <c:pt idx="9511">
                  <c:v>26.649739044488602</c:v>
                </c:pt>
                <c:pt idx="9512">
                  <c:v>26.649910046788001</c:v>
                </c:pt>
                <c:pt idx="9513">
                  <c:v>26.650081048543498</c:v>
                </c:pt>
                <c:pt idx="9514">
                  <c:v>26.650252049755199</c:v>
                </c:pt>
                <c:pt idx="9515">
                  <c:v>26.6504230504231</c:v>
                </c:pt>
                <c:pt idx="9516">
                  <c:v>26.650594050547099</c:v>
                </c:pt>
                <c:pt idx="9517">
                  <c:v>26.650765050127301</c:v>
                </c:pt>
                <c:pt idx="9518">
                  <c:v>26.650936049163601</c:v>
                </c:pt>
                <c:pt idx="9519">
                  <c:v>26.651107047656101</c:v>
                </c:pt>
                <c:pt idx="9520">
                  <c:v>26.651278045604801</c:v>
                </c:pt>
                <c:pt idx="9521">
                  <c:v>26.651449043009599</c:v>
                </c:pt>
                <c:pt idx="9522">
                  <c:v>26.6516200398706</c:v>
                </c:pt>
                <c:pt idx="9523">
                  <c:v>26.651791036187799</c:v>
                </c:pt>
                <c:pt idx="9524">
                  <c:v>26.651962031961101</c:v>
                </c:pt>
                <c:pt idx="9525">
                  <c:v>26.652133027190601</c:v>
                </c:pt>
                <c:pt idx="9526">
                  <c:v>26.652304021876201</c:v>
                </c:pt>
                <c:pt idx="9527">
                  <c:v>26.652475016018101</c:v>
                </c:pt>
                <c:pt idx="9528">
                  <c:v>26.652646009615999</c:v>
                </c:pt>
                <c:pt idx="9529">
                  <c:v>26.652817002670201</c:v>
                </c:pt>
                <c:pt idx="9530">
                  <c:v>26.652987995180499</c:v>
                </c:pt>
                <c:pt idx="9531">
                  <c:v>26.653158987146998</c:v>
                </c:pt>
                <c:pt idx="9532">
                  <c:v>26.653329978569701</c:v>
                </c:pt>
                <c:pt idx="9533">
                  <c:v>26.653500969448501</c:v>
                </c:pt>
                <c:pt idx="9534">
                  <c:v>26.653671959783502</c:v>
                </c:pt>
                <c:pt idx="9535">
                  <c:v>26.653842949574699</c:v>
                </c:pt>
                <c:pt idx="9536">
                  <c:v>26.654013938822001</c:v>
                </c:pt>
                <c:pt idx="9537">
                  <c:v>26.654184927525598</c:v>
                </c:pt>
                <c:pt idx="9538">
                  <c:v>26.654355915685301</c:v>
                </c:pt>
                <c:pt idx="9539">
                  <c:v>26.6545269033011</c:v>
                </c:pt>
                <c:pt idx="9540">
                  <c:v>26.6546978903732</c:v>
                </c:pt>
                <c:pt idx="9541">
                  <c:v>26.6548688769014</c:v>
                </c:pt>
                <c:pt idx="9542">
                  <c:v>26.655039862885801</c:v>
                </c:pt>
                <c:pt idx="9543">
                  <c:v>26.655210848326401</c:v>
                </c:pt>
                <c:pt idx="9544">
                  <c:v>26.6553818332231</c:v>
                </c:pt>
                <c:pt idx="9545">
                  <c:v>26.655552817576101</c:v>
                </c:pt>
                <c:pt idx="9546">
                  <c:v>26.6557238013852</c:v>
                </c:pt>
                <c:pt idx="9547">
                  <c:v>26.655894784650499</c:v>
                </c:pt>
                <c:pt idx="9548">
                  <c:v>26.656065767371899</c:v>
                </c:pt>
                <c:pt idx="9549">
                  <c:v>26.656236749549599</c:v>
                </c:pt>
                <c:pt idx="9550">
                  <c:v>26.6564077311834</c:v>
                </c:pt>
                <c:pt idx="9551">
                  <c:v>26.656578712273401</c:v>
                </c:pt>
                <c:pt idx="9552">
                  <c:v>26.656749692819599</c:v>
                </c:pt>
                <c:pt idx="9553">
                  <c:v>26.656920672822</c:v>
                </c:pt>
                <c:pt idx="9554">
                  <c:v>26.657091652280499</c:v>
                </c:pt>
                <c:pt idx="9555">
                  <c:v>26.657262631195302</c:v>
                </c:pt>
                <c:pt idx="9556">
                  <c:v>26.657433609566201</c:v>
                </c:pt>
                <c:pt idx="9557">
                  <c:v>26.657604587393301</c:v>
                </c:pt>
                <c:pt idx="9558">
                  <c:v>26.657775564676601</c:v>
                </c:pt>
                <c:pt idx="9559">
                  <c:v>26.657946541416099</c:v>
                </c:pt>
                <c:pt idx="9560">
                  <c:v>26.658117517611799</c:v>
                </c:pt>
                <c:pt idx="9561">
                  <c:v>26.658288493263601</c:v>
                </c:pt>
                <c:pt idx="9562">
                  <c:v>26.658459468371699</c:v>
                </c:pt>
                <c:pt idx="9563">
                  <c:v>26.658630442935898</c:v>
                </c:pt>
                <c:pt idx="9564">
                  <c:v>26.6588014169564</c:v>
                </c:pt>
                <c:pt idx="9565">
                  <c:v>26.658972390433</c:v>
                </c:pt>
                <c:pt idx="9566">
                  <c:v>26.6591433633658</c:v>
                </c:pt>
                <c:pt idx="9567">
                  <c:v>26.6593143357548</c:v>
                </c:pt>
                <c:pt idx="9568">
                  <c:v>26.659485307600001</c:v>
                </c:pt>
                <c:pt idx="9569">
                  <c:v>26.659656278901402</c:v>
                </c:pt>
                <c:pt idx="9570">
                  <c:v>26.659827249658999</c:v>
                </c:pt>
                <c:pt idx="9571">
                  <c:v>26.659998219872801</c:v>
                </c:pt>
                <c:pt idx="9572">
                  <c:v>26.660169189542799</c:v>
                </c:pt>
                <c:pt idx="9573">
                  <c:v>26.660340158669001</c:v>
                </c:pt>
                <c:pt idx="9574">
                  <c:v>26.660511127251301</c:v>
                </c:pt>
                <c:pt idx="9575">
                  <c:v>26.6606820952899</c:v>
                </c:pt>
                <c:pt idx="9576">
                  <c:v>26.6608530627847</c:v>
                </c:pt>
                <c:pt idx="9577">
                  <c:v>26.6610240297356</c:v>
                </c:pt>
                <c:pt idx="9578">
                  <c:v>26.6611949961428</c:v>
                </c:pt>
                <c:pt idx="9579">
                  <c:v>26.661365962006201</c:v>
                </c:pt>
                <c:pt idx="9580">
                  <c:v>26.661536927325699</c:v>
                </c:pt>
                <c:pt idx="9581">
                  <c:v>26.6617078921015</c:v>
                </c:pt>
                <c:pt idx="9582">
                  <c:v>26.661878856333502</c:v>
                </c:pt>
                <c:pt idx="9583">
                  <c:v>26.662049820021601</c:v>
                </c:pt>
                <c:pt idx="9584">
                  <c:v>26.662220783165999</c:v>
                </c:pt>
                <c:pt idx="9585">
                  <c:v>26.662391745766602</c:v>
                </c:pt>
                <c:pt idx="9586">
                  <c:v>26.662562707823401</c:v>
                </c:pt>
                <c:pt idx="9587">
                  <c:v>26.662733669336401</c:v>
                </c:pt>
                <c:pt idx="9588">
                  <c:v>26.662904630305601</c:v>
                </c:pt>
                <c:pt idx="9589">
                  <c:v>26.663075590731001</c:v>
                </c:pt>
                <c:pt idx="9590">
                  <c:v>26.663246550612602</c:v>
                </c:pt>
                <c:pt idx="9591">
                  <c:v>26.663417509950399</c:v>
                </c:pt>
                <c:pt idx="9592">
                  <c:v>26.6635884687444</c:v>
                </c:pt>
                <c:pt idx="9593">
                  <c:v>26.663759426994702</c:v>
                </c:pt>
                <c:pt idx="9594">
                  <c:v>26.6639303847011</c:v>
                </c:pt>
                <c:pt idx="9595">
                  <c:v>26.664101341863802</c:v>
                </c:pt>
                <c:pt idx="9596">
                  <c:v>26.664272298482601</c:v>
                </c:pt>
                <c:pt idx="9597">
                  <c:v>26.6644432545577</c:v>
                </c:pt>
                <c:pt idx="9598">
                  <c:v>26.664614210088999</c:v>
                </c:pt>
                <c:pt idx="9599">
                  <c:v>26.664785165076498</c:v>
                </c:pt>
                <c:pt idx="9600">
                  <c:v>26.664956119520198</c:v>
                </c:pt>
                <c:pt idx="9601">
                  <c:v>26.665127073420098</c:v>
                </c:pt>
                <c:pt idx="9602">
                  <c:v>26.665298026776298</c:v>
                </c:pt>
                <c:pt idx="9603">
                  <c:v>26.665468979588699</c:v>
                </c:pt>
                <c:pt idx="9604">
                  <c:v>26.6656399318572</c:v>
                </c:pt>
                <c:pt idx="9605">
                  <c:v>26.665810883582001</c:v>
                </c:pt>
                <c:pt idx="9606">
                  <c:v>26.665981834763102</c:v>
                </c:pt>
                <c:pt idx="9607">
                  <c:v>26.6661527854003</c:v>
                </c:pt>
                <c:pt idx="9608">
                  <c:v>26.666323735493702</c:v>
                </c:pt>
                <c:pt idx="9609">
                  <c:v>26.6664946850434</c:v>
                </c:pt>
                <c:pt idx="9610">
                  <c:v>26.666665634049298</c:v>
                </c:pt>
                <c:pt idx="9611">
                  <c:v>26.666836582511401</c:v>
                </c:pt>
                <c:pt idx="9612">
                  <c:v>26.6670075304298</c:v>
                </c:pt>
                <c:pt idx="9613">
                  <c:v>26.667178477804299</c:v>
                </c:pt>
                <c:pt idx="9614">
                  <c:v>26.667349424635098</c:v>
                </c:pt>
                <c:pt idx="9615">
                  <c:v>26.667520370922102</c:v>
                </c:pt>
                <c:pt idx="9616">
                  <c:v>26.667691316665302</c:v>
                </c:pt>
                <c:pt idx="9617">
                  <c:v>26.667862261864801</c:v>
                </c:pt>
                <c:pt idx="9618">
                  <c:v>26.668033206520501</c:v>
                </c:pt>
                <c:pt idx="9619">
                  <c:v>26.668204150632398</c:v>
                </c:pt>
                <c:pt idx="9620">
                  <c:v>26.668375094200499</c:v>
                </c:pt>
                <c:pt idx="9621">
                  <c:v>26.6685460372249</c:v>
                </c:pt>
                <c:pt idx="9622">
                  <c:v>26.668716979705501</c:v>
                </c:pt>
                <c:pt idx="9623">
                  <c:v>26.668887921642298</c:v>
                </c:pt>
                <c:pt idx="9624">
                  <c:v>26.669058863035399</c:v>
                </c:pt>
                <c:pt idx="9625">
                  <c:v>26.669229803884701</c:v>
                </c:pt>
                <c:pt idx="9626">
                  <c:v>26.669400744190199</c:v>
                </c:pt>
                <c:pt idx="9627">
                  <c:v>26.669571683951901</c:v>
                </c:pt>
                <c:pt idx="9628">
                  <c:v>26.669742623169899</c:v>
                </c:pt>
                <c:pt idx="9629">
                  <c:v>26.669913561844101</c:v>
                </c:pt>
                <c:pt idx="9630">
                  <c:v>26.6700844999746</c:v>
                </c:pt>
                <c:pt idx="9631">
                  <c:v>26.670255437561199</c:v>
                </c:pt>
                <c:pt idx="9632">
                  <c:v>26.670426374604201</c:v>
                </c:pt>
                <c:pt idx="9633">
                  <c:v>26.6705973111033</c:v>
                </c:pt>
                <c:pt idx="9634">
                  <c:v>26.6707682470587</c:v>
                </c:pt>
                <c:pt idx="9635">
                  <c:v>26.670939182470299</c:v>
                </c:pt>
                <c:pt idx="9636">
                  <c:v>26.671110117338198</c:v>
                </c:pt>
                <c:pt idx="9637">
                  <c:v>26.671281051662302</c:v>
                </c:pt>
                <c:pt idx="9638">
                  <c:v>26.671451985442701</c:v>
                </c:pt>
                <c:pt idx="9639">
                  <c:v>26.671622918679201</c:v>
                </c:pt>
                <c:pt idx="9640">
                  <c:v>26.671793851372101</c:v>
                </c:pt>
                <c:pt idx="9641">
                  <c:v>26.671964783521101</c:v>
                </c:pt>
                <c:pt idx="9642">
                  <c:v>26.672135715126402</c:v>
                </c:pt>
                <c:pt idx="9643">
                  <c:v>26.672306646188002</c:v>
                </c:pt>
                <c:pt idx="9644">
                  <c:v>26.672477576705798</c:v>
                </c:pt>
                <c:pt idx="9645">
                  <c:v>26.672648506679799</c:v>
                </c:pt>
                <c:pt idx="9646">
                  <c:v>26.6728194361101</c:v>
                </c:pt>
                <c:pt idx="9647">
                  <c:v>26.6729903649967</c:v>
                </c:pt>
                <c:pt idx="9648">
                  <c:v>26.673161293339401</c:v>
                </c:pt>
                <c:pt idx="9649">
                  <c:v>26.673332221138502</c:v>
                </c:pt>
                <c:pt idx="9650">
                  <c:v>26.673503148393699</c:v>
                </c:pt>
                <c:pt idx="9651">
                  <c:v>26.6736740751053</c:v>
                </c:pt>
                <c:pt idx="9652">
                  <c:v>26.673845001273001</c:v>
                </c:pt>
                <c:pt idx="9653">
                  <c:v>26.674015926897098</c:v>
                </c:pt>
                <c:pt idx="9654">
                  <c:v>26.6741868519773</c:v>
                </c:pt>
                <c:pt idx="9655">
                  <c:v>26.674357776513901</c:v>
                </c:pt>
                <c:pt idx="9656">
                  <c:v>26.674528700506599</c:v>
                </c:pt>
                <c:pt idx="9657">
                  <c:v>26.6746996239557</c:v>
                </c:pt>
                <c:pt idx="9658">
                  <c:v>26.674870546860902</c:v>
                </c:pt>
                <c:pt idx="9659">
                  <c:v>26.675041469222499</c:v>
                </c:pt>
                <c:pt idx="9660">
                  <c:v>26.675212391040301</c:v>
                </c:pt>
                <c:pt idx="9661">
                  <c:v>26.675383312314299</c:v>
                </c:pt>
                <c:pt idx="9662">
                  <c:v>26.6755542330446</c:v>
                </c:pt>
                <c:pt idx="9663">
                  <c:v>26.675725153231198</c:v>
                </c:pt>
                <c:pt idx="9664">
                  <c:v>26.675896072874</c:v>
                </c:pt>
                <c:pt idx="9665">
                  <c:v>26.676066991973101</c:v>
                </c:pt>
                <c:pt idx="9666">
                  <c:v>26.6762379105284</c:v>
                </c:pt>
                <c:pt idx="9667">
                  <c:v>26.676408828540001</c:v>
                </c:pt>
                <c:pt idx="9668">
                  <c:v>26.6765797460078</c:v>
                </c:pt>
                <c:pt idx="9669">
                  <c:v>26.676750662932001</c:v>
                </c:pt>
                <c:pt idx="9670">
                  <c:v>26.6769215793123</c:v>
                </c:pt>
                <c:pt idx="9671">
                  <c:v>26.677092495149001</c:v>
                </c:pt>
                <c:pt idx="9672">
                  <c:v>26.677263410441899</c:v>
                </c:pt>
                <c:pt idx="9673">
                  <c:v>26.677434325191001</c:v>
                </c:pt>
                <c:pt idx="9674">
                  <c:v>26.677605239396499</c:v>
                </c:pt>
                <c:pt idx="9675">
                  <c:v>26.6777761530582</c:v>
                </c:pt>
                <c:pt idx="9676">
                  <c:v>26.677947066176099</c:v>
                </c:pt>
                <c:pt idx="9677">
                  <c:v>26.6781179787504</c:v>
                </c:pt>
                <c:pt idx="9678">
                  <c:v>26.678288890780902</c:v>
                </c:pt>
                <c:pt idx="9679">
                  <c:v>26.6784598022676</c:v>
                </c:pt>
                <c:pt idx="9680">
                  <c:v>26.678630713210602</c:v>
                </c:pt>
                <c:pt idx="9681">
                  <c:v>26.678801623609999</c:v>
                </c:pt>
                <c:pt idx="9682">
                  <c:v>26.678972533465501</c:v>
                </c:pt>
                <c:pt idx="9683">
                  <c:v>26.679143442777399</c:v>
                </c:pt>
                <c:pt idx="9684">
                  <c:v>26.6793143515455</c:v>
                </c:pt>
                <c:pt idx="9685">
                  <c:v>26.679485259769901</c:v>
                </c:pt>
                <c:pt idx="9686">
                  <c:v>26.679656167450499</c:v>
                </c:pt>
                <c:pt idx="9687">
                  <c:v>26.6798270745875</c:v>
                </c:pt>
                <c:pt idx="9688">
                  <c:v>26.679997981180701</c:v>
                </c:pt>
                <c:pt idx="9689">
                  <c:v>26.680168887230199</c:v>
                </c:pt>
                <c:pt idx="9690">
                  <c:v>26.6803397927359</c:v>
                </c:pt>
                <c:pt idx="9691">
                  <c:v>26.680510697698001</c:v>
                </c:pt>
                <c:pt idx="9692">
                  <c:v>26.680681602116302</c:v>
                </c:pt>
                <c:pt idx="9693">
                  <c:v>26.680852505990899</c:v>
                </c:pt>
                <c:pt idx="9694">
                  <c:v>26.6810234093217</c:v>
                </c:pt>
                <c:pt idx="9695">
                  <c:v>26.6811943121089</c:v>
                </c:pt>
                <c:pt idx="9696">
                  <c:v>26.681365214352301</c:v>
                </c:pt>
                <c:pt idx="9697">
                  <c:v>26.681536116052001</c:v>
                </c:pt>
                <c:pt idx="9698">
                  <c:v>26.681707017208002</c:v>
                </c:pt>
                <c:pt idx="9699">
                  <c:v>26.681877917820302</c:v>
                </c:pt>
                <c:pt idx="9700">
                  <c:v>26.682048817888798</c:v>
                </c:pt>
                <c:pt idx="9701">
                  <c:v>26.682219717413702</c:v>
                </c:pt>
                <c:pt idx="9702">
                  <c:v>26.682390616394802</c:v>
                </c:pt>
                <c:pt idx="9703">
                  <c:v>26.682561514832202</c:v>
                </c:pt>
                <c:pt idx="9704">
                  <c:v>26.682732412725901</c:v>
                </c:pt>
                <c:pt idx="9705">
                  <c:v>26.682903310075901</c:v>
                </c:pt>
                <c:pt idx="9706">
                  <c:v>26.6830742068822</c:v>
                </c:pt>
                <c:pt idx="9707">
                  <c:v>26.683245103144699</c:v>
                </c:pt>
                <c:pt idx="9708">
                  <c:v>26.683415998863602</c:v>
                </c:pt>
                <c:pt idx="9709">
                  <c:v>26.683586894038701</c:v>
                </c:pt>
                <c:pt idx="9710">
                  <c:v>26.6837577886701</c:v>
                </c:pt>
                <c:pt idx="9711">
                  <c:v>26.683928682757902</c:v>
                </c:pt>
                <c:pt idx="9712">
                  <c:v>26.6840995763019</c:v>
                </c:pt>
                <c:pt idx="9713">
                  <c:v>26.684270469302199</c:v>
                </c:pt>
                <c:pt idx="9714">
                  <c:v>26.6844413617588</c:v>
                </c:pt>
                <c:pt idx="9715">
                  <c:v>26.684612253671698</c:v>
                </c:pt>
                <c:pt idx="9716">
                  <c:v>26.6847831450408</c:v>
                </c:pt>
                <c:pt idx="9717">
                  <c:v>26.684954035866301</c:v>
                </c:pt>
                <c:pt idx="9718">
                  <c:v>26.685124926148099</c:v>
                </c:pt>
                <c:pt idx="9719">
                  <c:v>26.685295815886199</c:v>
                </c:pt>
                <c:pt idx="9720">
                  <c:v>26.685466705080501</c:v>
                </c:pt>
                <c:pt idx="9721">
                  <c:v>26.685637593731201</c:v>
                </c:pt>
                <c:pt idx="9722">
                  <c:v>26.685808481838201</c:v>
                </c:pt>
                <c:pt idx="9723">
                  <c:v>26.685979369401402</c:v>
                </c:pt>
                <c:pt idx="9724">
                  <c:v>26.686150256421001</c:v>
                </c:pt>
                <c:pt idx="9725">
                  <c:v>26.686321142896801</c:v>
                </c:pt>
                <c:pt idx="9726">
                  <c:v>26.686492028829001</c:v>
                </c:pt>
                <c:pt idx="9727">
                  <c:v>26.6866629142175</c:v>
                </c:pt>
                <c:pt idx="9728">
                  <c:v>26.686833799062299</c:v>
                </c:pt>
                <c:pt idx="9729">
                  <c:v>26.687004683363298</c:v>
                </c:pt>
                <c:pt idx="9730">
                  <c:v>26.6871755671207</c:v>
                </c:pt>
                <c:pt idx="9731">
                  <c:v>26.687346450334399</c:v>
                </c:pt>
                <c:pt idx="9732">
                  <c:v>26.687517333004401</c:v>
                </c:pt>
                <c:pt idx="9733">
                  <c:v>26.687688215130699</c:v>
                </c:pt>
                <c:pt idx="9734">
                  <c:v>26.6878590967133</c:v>
                </c:pt>
                <c:pt idx="9735">
                  <c:v>26.688029977752201</c:v>
                </c:pt>
                <c:pt idx="9736">
                  <c:v>26.688200858247399</c:v>
                </c:pt>
                <c:pt idx="9737">
                  <c:v>26.688371738198999</c:v>
                </c:pt>
                <c:pt idx="9738">
                  <c:v>26.688542617606799</c:v>
                </c:pt>
                <c:pt idx="9739">
                  <c:v>26.688713496470999</c:v>
                </c:pt>
                <c:pt idx="9740">
                  <c:v>26.688884374791499</c:v>
                </c:pt>
                <c:pt idx="9741">
                  <c:v>26.689055252568199</c:v>
                </c:pt>
                <c:pt idx="9742">
                  <c:v>26.689226129801298</c:v>
                </c:pt>
                <c:pt idx="9743">
                  <c:v>26.689397006490701</c:v>
                </c:pt>
                <c:pt idx="9744">
                  <c:v>26.689567882636499</c:v>
                </c:pt>
                <c:pt idx="9745">
                  <c:v>26.689738758238502</c:v>
                </c:pt>
                <c:pt idx="9746">
                  <c:v>26.689909633296899</c:v>
                </c:pt>
                <c:pt idx="9747">
                  <c:v>26.690080507811501</c:v>
                </c:pt>
                <c:pt idx="9748">
                  <c:v>26.690251381782499</c:v>
                </c:pt>
                <c:pt idx="9749">
                  <c:v>26.6904222552098</c:v>
                </c:pt>
                <c:pt idx="9750">
                  <c:v>26.6905931280935</c:v>
                </c:pt>
                <c:pt idx="9751">
                  <c:v>26.690764000433401</c:v>
                </c:pt>
                <c:pt idx="9752">
                  <c:v>26.6909348722297</c:v>
                </c:pt>
                <c:pt idx="9753">
                  <c:v>26.6911057434823</c:v>
                </c:pt>
                <c:pt idx="9754">
                  <c:v>26.691276614191199</c:v>
                </c:pt>
                <c:pt idx="9755">
                  <c:v>26.691447484356399</c:v>
                </c:pt>
                <c:pt idx="9756">
                  <c:v>26.691618353978001</c:v>
                </c:pt>
                <c:pt idx="9757">
                  <c:v>26.691789223055899</c:v>
                </c:pt>
                <c:pt idx="9758">
                  <c:v>26.691960091590101</c:v>
                </c:pt>
                <c:pt idx="9759">
                  <c:v>26.692130959580599</c:v>
                </c:pt>
                <c:pt idx="9760">
                  <c:v>26.692301827027499</c:v>
                </c:pt>
                <c:pt idx="9761">
                  <c:v>26.692472693930601</c:v>
                </c:pt>
                <c:pt idx="9762">
                  <c:v>26.6926435602902</c:v>
                </c:pt>
                <c:pt idx="9763">
                  <c:v>26.692814426106001</c:v>
                </c:pt>
                <c:pt idx="9764">
                  <c:v>26.6929852913782</c:v>
                </c:pt>
                <c:pt idx="9765">
                  <c:v>26.693156156106699</c:v>
                </c:pt>
                <c:pt idx="9766">
                  <c:v>26.693327020291498</c:v>
                </c:pt>
                <c:pt idx="9767">
                  <c:v>26.6934978839327</c:v>
                </c:pt>
                <c:pt idx="9768">
                  <c:v>26.693668747030198</c:v>
                </c:pt>
                <c:pt idx="9769">
                  <c:v>26.693839609584</c:v>
                </c:pt>
                <c:pt idx="9770">
                  <c:v>26.694010471594201</c:v>
                </c:pt>
                <c:pt idx="9771">
                  <c:v>26.694181333060701</c:v>
                </c:pt>
                <c:pt idx="9772">
                  <c:v>26.694352193983601</c:v>
                </c:pt>
                <c:pt idx="9773">
                  <c:v>26.694523054362701</c:v>
                </c:pt>
                <c:pt idx="9774">
                  <c:v>26.6946939141983</c:v>
                </c:pt>
                <c:pt idx="9775">
                  <c:v>26.694864773490099</c:v>
                </c:pt>
                <c:pt idx="9776">
                  <c:v>26.695035632238302</c:v>
                </c:pt>
                <c:pt idx="9777">
                  <c:v>26.6952064904428</c:v>
                </c:pt>
                <c:pt idx="9778">
                  <c:v>26.695377348103701</c:v>
                </c:pt>
                <c:pt idx="9779">
                  <c:v>26.695548205220899</c:v>
                </c:pt>
                <c:pt idx="9780">
                  <c:v>26.695719061794499</c:v>
                </c:pt>
                <c:pt idx="9781">
                  <c:v>26.695889917824399</c:v>
                </c:pt>
                <c:pt idx="9782">
                  <c:v>26.696060773310599</c:v>
                </c:pt>
                <c:pt idx="9783">
                  <c:v>26.696231628253202</c:v>
                </c:pt>
                <c:pt idx="9784">
                  <c:v>26.6964024826521</c:v>
                </c:pt>
                <c:pt idx="9785">
                  <c:v>26.696573336507399</c:v>
                </c:pt>
                <c:pt idx="9786">
                  <c:v>26.696744189819</c:v>
                </c:pt>
                <c:pt idx="9787">
                  <c:v>26.696915042587001</c:v>
                </c:pt>
                <c:pt idx="9788">
                  <c:v>26.697085894811298</c:v>
                </c:pt>
                <c:pt idx="9789">
                  <c:v>26.697256746491899</c:v>
                </c:pt>
                <c:pt idx="9790">
                  <c:v>26.697427597629002</c:v>
                </c:pt>
                <c:pt idx="9791">
                  <c:v>26.697598448222301</c:v>
                </c:pt>
                <c:pt idx="9792">
                  <c:v>26.697769298272</c:v>
                </c:pt>
                <c:pt idx="9793">
                  <c:v>26.697940147778102</c:v>
                </c:pt>
                <c:pt idx="9794">
                  <c:v>26.6981109967405</c:v>
                </c:pt>
                <c:pt idx="9795">
                  <c:v>26.6982818451593</c:v>
                </c:pt>
                <c:pt idx="9796">
                  <c:v>26.698452693034401</c:v>
                </c:pt>
                <c:pt idx="9797">
                  <c:v>26.698623540365901</c:v>
                </c:pt>
                <c:pt idx="9798">
                  <c:v>26.698794387153701</c:v>
                </c:pt>
                <c:pt idx="9799">
                  <c:v>26.6989652333979</c:v>
                </c:pt>
                <c:pt idx="9800">
                  <c:v>26.699136079098398</c:v>
                </c:pt>
                <c:pt idx="9801">
                  <c:v>26.6993069242553</c:v>
                </c:pt>
                <c:pt idx="9802">
                  <c:v>26.699477768868601</c:v>
                </c:pt>
                <c:pt idx="9803">
                  <c:v>26.699648612938201</c:v>
                </c:pt>
                <c:pt idx="9804">
                  <c:v>26.699819456464201</c:v>
                </c:pt>
                <c:pt idx="9805">
                  <c:v>26.699990299446501</c:v>
                </c:pt>
                <c:pt idx="9806">
                  <c:v>26.7001611418852</c:v>
                </c:pt>
                <c:pt idx="9807">
                  <c:v>26.700331983780298</c:v>
                </c:pt>
                <c:pt idx="9808">
                  <c:v>26.7005028251317</c:v>
                </c:pt>
                <c:pt idx="9809">
                  <c:v>26.700673665939501</c:v>
                </c:pt>
                <c:pt idx="9810">
                  <c:v>26.700844506203701</c:v>
                </c:pt>
                <c:pt idx="9811">
                  <c:v>26.701015345924201</c:v>
                </c:pt>
                <c:pt idx="9812">
                  <c:v>26.701186185101101</c:v>
                </c:pt>
                <c:pt idx="9813">
                  <c:v>26.701357023734399</c:v>
                </c:pt>
                <c:pt idx="9814">
                  <c:v>26.701527861824001</c:v>
                </c:pt>
                <c:pt idx="9815">
                  <c:v>26.701698699369999</c:v>
                </c:pt>
                <c:pt idx="9816">
                  <c:v>26.7018695363723</c:v>
                </c:pt>
                <c:pt idx="9817">
                  <c:v>26.702040372831</c:v>
                </c:pt>
                <c:pt idx="9818">
                  <c:v>26.7022112087461</c:v>
                </c:pt>
                <c:pt idx="9819">
                  <c:v>26.702382044117599</c:v>
                </c:pt>
                <c:pt idx="9820">
                  <c:v>26.7025528789455</c:v>
                </c:pt>
                <c:pt idx="9821">
                  <c:v>26.702723713229702</c:v>
                </c:pt>
                <c:pt idx="9822">
                  <c:v>26.702894546970299</c:v>
                </c:pt>
                <c:pt idx="9823">
                  <c:v>26.7030653801672</c:v>
                </c:pt>
                <c:pt idx="9824">
                  <c:v>26.703236212820599</c:v>
                </c:pt>
                <c:pt idx="9825">
                  <c:v>26.703407044930302</c:v>
                </c:pt>
                <c:pt idx="9826">
                  <c:v>26.7035778764964</c:v>
                </c:pt>
                <c:pt idx="9827">
                  <c:v>26.703748707518798</c:v>
                </c:pt>
                <c:pt idx="9828">
                  <c:v>26.703919537997699</c:v>
                </c:pt>
                <c:pt idx="9829">
                  <c:v>26.704090367932899</c:v>
                </c:pt>
                <c:pt idx="9830">
                  <c:v>26.704261197324499</c:v>
                </c:pt>
                <c:pt idx="9831">
                  <c:v>26.704432026172501</c:v>
                </c:pt>
                <c:pt idx="9832">
                  <c:v>26.704602854476899</c:v>
                </c:pt>
                <c:pt idx="9833">
                  <c:v>26.704773682237601</c:v>
                </c:pt>
                <c:pt idx="9834">
                  <c:v>26.704944509454702</c:v>
                </c:pt>
                <c:pt idx="9835">
                  <c:v>26.705115336128301</c:v>
                </c:pt>
                <c:pt idx="9836">
                  <c:v>26.705286162258201</c:v>
                </c:pt>
                <c:pt idx="9837">
                  <c:v>26.7054569878444</c:v>
                </c:pt>
                <c:pt idx="9838">
                  <c:v>26.705627812887101</c:v>
                </c:pt>
                <c:pt idx="9839">
                  <c:v>26.705798637386199</c:v>
                </c:pt>
                <c:pt idx="9840">
                  <c:v>26.705969461341599</c:v>
                </c:pt>
                <c:pt idx="9841">
                  <c:v>26.706140284753499</c:v>
                </c:pt>
                <c:pt idx="9842">
                  <c:v>26.706311107621701</c:v>
                </c:pt>
                <c:pt idx="9843">
                  <c:v>26.7064819299463</c:v>
                </c:pt>
                <c:pt idx="9844">
                  <c:v>26.706652751727301</c:v>
                </c:pt>
                <c:pt idx="9845">
                  <c:v>26.706823572964701</c:v>
                </c:pt>
                <c:pt idx="9846">
                  <c:v>26.706994393658501</c:v>
                </c:pt>
                <c:pt idx="9847">
                  <c:v>26.7071652138087</c:v>
                </c:pt>
                <c:pt idx="9848">
                  <c:v>26.707336033415199</c:v>
                </c:pt>
                <c:pt idx="9849">
                  <c:v>26.7075068524782</c:v>
                </c:pt>
                <c:pt idx="9850">
                  <c:v>26.707677670997601</c:v>
                </c:pt>
                <c:pt idx="9851">
                  <c:v>26.707848488973301</c:v>
                </c:pt>
                <c:pt idx="9852">
                  <c:v>26.7080193064055</c:v>
                </c:pt>
                <c:pt idx="9853">
                  <c:v>26.708190123294099</c:v>
                </c:pt>
                <c:pt idx="9854">
                  <c:v>26.708360939639</c:v>
                </c:pt>
                <c:pt idx="9855">
                  <c:v>26.708531755440401</c:v>
                </c:pt>
                <c:pt idx="9856">
                  <c:v>26.708702570698101</c:v>
                </c:pt>
                <c:pt idx="9857">
                  <c:v>26.7088733854123</c:v>
                </c:pt>
                <c:pt idx="9858">
                  <c:v>26.709044199582799</c:v>
                </c:pt>
                <c:pt idx="9859">
                  <c:v>26.7092150132098</c:v>
                </c:pt>
                <c:pt idx="9860">
                  <c:v>26.709385826293101</c:v>
                </c:pt>
                <c:pt idx="9861">
                  <c:v>26.7095566388329</c:v>
                </c:pt>
                <c:pt idx="9862">
                  <c:v>26.709727450829099</c:v>
                </c:pt>
                <c:pt idx="9863">
                  <c:v>26.709898262281701</c:v>
                </c:pt>
                <c:pt idx="9864">
                  <c:v>26.710069073190599</c:v>
                </c:pt>
                <c:pt idx="9865">
                  <c:v>26.710239883556</c:v>
                </c:pt>
                <c:pt idx="9866">
                  <c:v>26.710410693377799</c:v>
                </c:pt>
                <c:pt idx="9867">
                  <c:v>26.710581502656002</c:v>
                </c:pt>
                <c:pt idx="9868">
                  <c:v>26.710752311390699</c:v>
                </c:pt>
                <c:pt idx="9869">
                  <c:v>26.7109231195817</c:v>
                </c:pt>
                <c:pt idx="9870">
                  <c:v>26.711093927229101</c:v>
                </c:pt>
                <c:pt idx="9871">
                  <c:v>26.711264734333</c:v>
                </c:pt>
                <c:pt idx="9872">
                  <c:v>26.711435540893198</c:v>
                </c:pt>
                <c:pt idx="9873">
                  <c:v>26.7116063469099</c:v>
                </c:pt>
                <c:pt idx="9874">
                  <c:v>26.711777152383</c:v>
                </c:pt>
                <c:pt idx="9875">
                  <c:v>26.7119479573125</c:v>
                </c:pt>
                <c:pt idx="9876">
                  <c:v>26.712118761698399</c:v>
                </c:pt>
                <c:pt idx="9877">
                  <c:v>26.7122895655408</c:v>
                </c:pt>
                <c:pt idx="9878">
                  <c:v>26.712460368839501</c:v>
                </c:pt>
                <c:pt idx="9879">
                  <c:v>26.712631171594701</c:v>
                </c:pt>
                <c:pt idx="9880">
                  <c:v>26.7128019738063</c:v>
                </c:pt>
                <c:pt idx="9881">
                  <c:v>26.712972775474299</c:v>
                </c:pt>
                <c:pt idx="9882">
                  <c:v>26.7131435765987</c:v>
                </c:pt>
                <c:pt idx="9883">
                  <c:v>26.7133143771796</c:v>
                </c:pt>
                <c:pt idx="9884">
                  <c:v>26.713485177216899</c:v>
                </c:pt>
                <c:pt idx="9885">
                  <c:v>26.713655976710601</c:v>
                </c:pt>
                <c:pt idx="9886">
                  <c:v>26.713826775660699</c:v>
                </c:pt>
                <c:pt idx="9887">
                  <c:v>26.713997574067299</c:v>
                </c:pt>
                <c:pt idx="9888">
                  <c:v>26.714168371930199</c:v>
                </c:pt>
                <c:pt idx="9889">
                  <c:v>26.714339169249602</c:v>
                </c:pt>
                <c:pt idx="9890">
                  <c:v>26.714509966025499</c:v>
                </c:pt>
                <c:pt idx="9891">
                  <c:v>26.7146807622577</c:v>
                </c:pt>
                <c:pt idx="9892">
                  <c:v>26.7148515579464</c:v>
                </c:pt>
                <c:pt idx="9893">
                  <c:v>26.715022353091499</c:v>
                </c:pt>
                <c:pt idx="9894">
                  <c:v>26.7151931476931</c:v>
                </c:pt>
                <c:pt idx="9895">
                  <c:v>26.715363941751001</c:v>
                </c:pt>
                <c:pt idx="9896">
                  <c:v>26.7155347352654</c:v>
                </c:pt>
                <c:pt idx="9897">
                  <c:v>26.715705528236299</c:v>
                </c:pt>
                <c:pt idx="9898">
                  <c:v>26.7158763206636</c:v>
                </c:pt>
                <c:pt idx="9899">
                  <c:v>26.716047112547301</c:v>
                </c:pt>
                <c:pt idx="9900">
                  <c:v>26.716217903887401</c:v>
                </c:pt>
                <c:pt idx="9901">
                  <c:v>26.716388694683999</c:v>
                </c:pt>
                <c:pt idx="9902">
                  <c:v>26.716559484937001</c:v>
                </c:pt>
                <c:pt idx="9903">
                  <c:v>26.716730274646501</c:v>
                </c:pt>
                <c:pt idx="9904">
                  <c:v>26.716901063812301</c:v>
                </c:pt>
                <c:pt idx="9905">
                  <c:v>26.7170718524347</c:v>
                </c:pt>
                <c:pt idx="9906">
                  <c:v>26.717242640513401</c:v>
                </c:pt>
                <c:pt idx="9907">
                  <c:v>26.717413428048701</c:v>
                </c:pt>
                <c:pt idx="9908">
                  <c:v>26.717584215040301</c:v>
                </c:pt>
                <c:pt idx="9909">
                  <c:v>26.717755001488399</c:v>
                </c:pt>
                <c:pt idx="9910">
                  <c:v>26.7179257873929</c:v>
                </c:pt>
                <c:pt idx="9911">
                  <c:v>26.7180965727539</c:v>
                </c:pt>
                <c:pt idx="9912">
                  <c:v>26.718267357571399</c:v>
                </c:pt>
                <c:pt idx="9913">
                  <c:v>26.718438141845201</c:v>
                </c:pt>
                <c:pt idx="9914">
                  <c:v>26.718608925575499</c:v>
                </c:pt>
                <c:pt idx="9915">
                  <c:v>26.718779708762298</c:v>
                </c:pt>
                <c:pt idx="9916">
                  <c:v>26.718950491405501</c:v>
                </c:pt>
                <c:pt idx="9917">
                  <c:v>26.719121273505198</c:v>
                </c:pt>
                <c:pt idx="9918">
                  <c:v>26.719292055061299</c:v>
                </c:pt>
                <c:pt idx="9919">
                  <c:v>26.719462836073902</c:v>
                </c:pt>
                <c:pt idx="9920">
                  <c:v>26.7196336165429</c:v>
                </c:pt>
                <c:pt idx="9921">
                  <c:v>26.719804396468302</c:v>
                </c:pt>
                <c:pt idx="9922">
                  <c:v>26.719975175850301</c:v>
                </c:pt>
                <c:pt idx="9923">
                  <c:v>26.720145954688601</c:v>
                </c:pt>
                <c:pt idx="9924">
                  <c:v>26.720316732983498</c:v>
                </c:pt>
                <c:pt idx="9925">
                  <c:v>26.720487510734699</c:v>
                </c:pt>
                <c:pt idx="9926">
                  <c:v>26.720658287942499</c:v>
                </c:pt>
                <c:pt idx="9927">
                  <c:v>26.720829064606701</c:v>
                </c:pt>
                <c:pt idx="9928">
                  <c:v>26.720999840727298</c:v>
                </c:pt>
                <c:pt idx="9929">
                  <c:v>26.721170616304502</c:v>
                </c:pt>
                <c:pt idx="9930">
                  <c:v>26.721341391338001</c:v>
                </c:pt>
                <c:pt idx="9931">
                  <c:v>26.721512165828099</c:v>
                </c:pt>
                <c:pt idx="9932">
                  <c:v>26.721682939774499</c:v>
                </c:pt>
                <c:pt idx="9933">
                  <c:v>26.721853713177499</c:v>
                </c:pt>
                <c:pt idx="9934">
                  <c:v>26.722024486036901</c:v>
                </c:pt>
                <c:pt idx="9935">
                  <c:v>26.722195258352802</c:v>
                </c:pt>
                <c:pt idx="9936">
                  <c:v>26.722366030125102</c:v>
                </c:pt>
                <c:pt idx="9937">
                  <c:v>26.722536801354</c:v>
                </c:pt>
                <c:pt idx="9938">
                  <c:v>26.722707572039202</c:v>
                </c:pt>
                <c:pt idx="9939">
                  <c:v>26.722878342181001</c:v>
                </c:pt>
                <c:pt idx="9940">
                  <c:v>26.723049111779201</c:v>
                </c:pt>
                <c:pt idx="9941">
                  <c:v>26.723219880833899</c:v>
                </c:pt>
                <c:pt idx="9942">
                  <c:v>26.723390649344999</c:v>
                </c:pt>
                <c:pt idx="9943">
                  <c:v>26.723561417312599</c:v>
                </c:pt>
                <c:pt idx="9944">
                  <c:v>26.723732184736701</c:v>
                </c:pt>
                <c:pt idx="9945">
                  <c:v>26.723902951617301</c:v>
                </c:pt>
                <c:pt idx="9946">
                  <c:v>26.724073717954301</c:v>
                </c:pt>
                <c:pt idx="9947">
                  <c:v>26.7242444837478</c:v>
                </c:pt>
                <c:pt idx="9948">
                  <c:v>26.724415248997801</c:v>
                </c:pt>
                <c:pt idx="9949">
                  <c:v>26.7245860137043</c:v>
                </c:pt>
                <c:pt idx="9950">
                  <c:v>26.724756777867199</c:v>
                </c:pt>
                <c:pt idx="9951">
                  <c:v>26.724927541486601</c:v>
                </c:pt>
                <c:pt idx="9952">
                  <c:v>26.725098304562501</c:v>
                </c:pt>
                <c:pt idx="9953">
                  <c:v>26.725269067094899</c:v>
                </c:pt>
                <c:pt idx="9954">
                  <c:v>26.725439829083701</c:v>
                </c:pt>
                <c:pt idx="9955">
                  <c:v>26.725610590529001</c:v>
                </c:pt>
                <c:pt idx="9956">
                  <c:v>26.7257813514308</c:v>
                </c:pt>
                <c:pt idx="9957">
                  <c:v>26.725952111789098</c:v>
                </c:pt>
                <c:pt idx="9958">
                  <c:v>26.726122871603899</c:v>
                </c:pt>
                <c:pt idx="9959">
                  <c:v>26.726293630875102</c:v>
                </c:pt>
                <c:pt idx="9960">
                  <c:v>26.726464389602899</c:v>
                </c:pt>
                <c:pt idx="9961">
                  <c:v>26.7266351477871</c:v>
                </c:pt>
                <c:pt idx="9962">
                  <c:v>26.726805905427799</c:v>
                </c:pt>
                <c:pt idx="9963">
                  <c:v>26.726976662525001</c:v>
                </c:pt>
                <c:pt idx="9964">
                  <c:v>26.727147419078701</c:v>
                </c:pt>
                <c:pt idx="9965">
                  <c:v>26.727318175088801</c:v>
                </c:pt>
                <c:pt idx="9966">
                  <c:v>26.727488930555499</c:v>
                </c:pt>
                <c:pt idx="9967">
                  <c:v>26.727659685478599</c:v>
                </c:pt>
                <c:pt idx="9968">
                  <c:v>26.727830439858302</c:v>
                </c:pt>
                <c:pt idx="9969">
                  <c:v>26.7280011936944</c:v>
                </c:pt>
                <c:pt idx="9970">
                  <c:v>26.728171946987</c:v>
                </c:pt>
                <c:pt idx="9971">
                  <c:v>26.728342699736199</c:v>
                </c:pt>
                <c:pt idx="9972">
                  <c:v>26.728513451941801</c:v>
                </c:pt>
                <c:pt idx="9973">
                  <c:v>26.728684203603901</c:v>
                </c:pt>
                <c:pt idx="9974">
                  <c:v>26.7288549547225</c:v>
                </c:pt>
                <c:pt idx="9975">
                  <c:v>26.729025705297602</c:v>
                </c:pt>
                <c:pt idx="9976">
                  <c:v>26.729196455329198</c:v>
                </c:pt>
                <c:pt idx="9977">
                  <c:v>26.729367204817301</c:v>
                </c:pt>
                <c:pt idx="9978">
                  <c:v>26.729537953761799</c:v>
                </c:pt>
                <c:pt idx="9979">
                  <c:v>26.729708702162899</c:v>
                </c:pt>
                <c:pt idx="9980">
                  <c:v>26.729879450020501</c:v>
                </c:pt>
                <c:pt idx="9981">
                  <c:v>26.730050197334599</c:v>
                </c:pt>
                <c:pt idx="9982">
                  <c:v>26.730220944105199</c:v>
                </c:pt>
                <c:pt idx="9983">
                  <c:v>26.730391690332301</c:v>
                </c:pt>
                <c:pt idx="9984">
                  <c:v>26.730562436015902</c:v>
                </c:pt>
                <c:pt idx="9985">
                  <c:v>26.730733181156001</c:v>
                </c:pt>
                <c:pt idx="9986">
                  <c:v>26.730903925752699</c:v>
                </c:pt>
                <c:pt idx="9987">
                  <c:v>26.7310746698058</c:v>
                </c:pt>
                <c:pt idx="9988">
                  <c:v>26.731245413315399</c:v>
                </c:pt>
                <c:pt idx="9989">
                  <c:v>26.731416156281501</c:v>
                </c:pt>
                <c:pt idx="9990">
                  <c:v>26.731586898704201</c:v>
                </c:pt>
                <c:pt idx="9991">
                  <c:v>26.7317576405833</c:v>
                </c:pt>
                <c:pt idx="9992">
                  <c:v>26.731928381919001</c:v>
                </c:pt>
                <c:pt idx="9993">
                  <c:v>26.732099122711201</c:v>
                </c:pt>
                <c:pt idx="9994">
                  <c:v>26.7322698629599</c:v>
                </c:pt>
                <c:pt idx="9995">
                  <c:v>26.7324406026651</c:v>
                </c:pt>
                <c:pt idx="9996">
                  <c:v>26.7326113418268</c:v>
                </c:pt>
                <c:pt idx="9997">
                  <c:v>26.732782080444998</c:v>
                </c:pt>
                <c:pt idx="9998">
                  <c:v>26.732952818519799</c:v>
                </c:pt>
                <c:pt idx="9999">
                  <c:v>26.733123556051101</c:v>
                </c:pt>
                <c:pt idx="10000">
                  <c:v>26.733294293038899</c:v>
                </c:pt>
                <c:pt idx="10001">
                  <c:v>26.733465029483199</c:v>
                </c:pt>
                <c:pt idx="10002">
                  <c:v>26.733635765384001</c:v>
                </c:pt>
                <c:pt idx="10003">
                  <c:v>26.733806500741299</c:v>
                </c:pt>
                <c:pt idx="10004">
                  <c:v>26.733977235555201</c:v>
                </c:pt>
                <c:pt idx="10005">
                  <c:v>26.734147969825599</c:v>
                </c:pt>
                <c:pt idx="10006">
                  <c:v>26.7343187035525</c:v>
                </c:pt>
                <c:pt idx="10007">
                  <c:v>26.734489436735899</c:v>
                </c:pt>
                <c:pt idx="10008">
                  <c:v>26.7346601693759</c:v>
                </c:pt>
                <c:pt idx="10009">
                  <c:v>26.7348309014723</c:v>
                </c:pt>
                <c:pt idx="10010">
                  <c:v>26.735001633025298</c:v>
                </c:pt>
                <c:pt idx="10011">
                  <c:v>26.735172364034899</c:v>
                </c:pt>
                <c:pt idx="10012">
                  <c:v>26.735343094500902</c:v>
                </c:pt>
                <c:pt idx="10013">
                  <c:v>26.735513824423499</c:v>
                </c:pt>
                <c:pt idx="10014">
                  <c:v>26.735684553802699</c:v>
                </c:pt>
                <c:pt idx="10015">
                  <c:v>26.735855282638301</c:v>
                </c:pt>
                <c:pt idx="10016">
                  <c:v>26.736026010930502</c:v>
                </c:pt>
                <c:pt idx="10017">
                  <c:v>26.736196738679201</c:v>
                </c:pt>
                <c:pt idx="10018">
                  <c:v>26.736367465884499</c:v>
                </c:pt>
                <c:pt idx="10019">
                  <c:v>26.736538192546199</c:v>
                </c:pt>
                <c:pt idx="10020">
                  <c:v>26.736708918664501</c:v>
                </c:pt>
                <c:pt idx="10021">
                  <c:v>26.736879644239401</c:v>
                </c:pt>
                <c:pt idx="10022">
                  <c:v>26.737050369270801</c:v>
                </c:pt>
                <c:pt idx="10023">
                  <c:v>26.737221093758698</c:v>
                </c:pt>
                <c:pt idx="10024">
                  <c:v>26.737391817703202</c:v>
                </c:pt>
                <c:pt idx="10025">
                  <c:v>26.7375625411042</c:v>
                </c:pt>
                <c:pt idx="10026">
                  <c:v>26.737733263961701</c:v>
                </c:pt>
                <c:pt idx="10027">
                  <c:v>26.7379039862758</c:v>
                </c:pt>
                <c:pt idx="10028">
                  <c:v>26.738074708046401</c:v>
                </c:pt>
                <c:pt idx="10029">
                  <c:v>26.738245429273601</c:v>
                </c:pt>
                <c:pt idx="10030">
                  <c:v>26.738416149957299</c:v>
                </c:pt>
                <c:pt idx="10031">
                  <c:v>26.7385868700975</c:v>
                </c:pt>
                <c:pt idx="10032">
                  <c:v>26.738757589694298</c:v>
                </c:pt>
                <c:pt idx="10033">
                  <c:v>26.738928308747699</c:v>
                </c:pt>
                <c:pt idx="10034">
                  <c:v>26.739099027257598</c:v>
                </c:pt>
                <c:pt idx="10035">
                  <c:v>26.739269745224</c:v>
                </c:pt>
                <c:pt idx="10036">
                  <c:v>26.739440462647</c:v>
                </c:pt>
                <c:pt idx="10037">
                  <c:v>26.739611179526499</c:v>
                </c:pt>
                <c:pt idx="10038">
                  <c:v>26.739781895862599</c:v>
                </c:pt>
                <c:pt idx="10039">
                  <c:v>26.739952611655202</c:v>
                </c:pt>
                <c:pt idx="10040">
                  <c:v>26.740123326904399</c:v>
                </c:pt>
                <c:pt idx="10041">
                  <c:v>26.740294041610198</c:v>
                </c:pt>
                <c:pt idx="10042">
                  <c:v>26.7404647557725</c:v>
                </c:pt>
                <c:pt idx="10043">
                  <c:v>26.7406354693913</c:v>
                </c:pt>
                <c:pt idx="10044">
                  <c:v>26.740806182466699</c:v>
                </c:pt>
                <c:pt idx="10045">
                  <c:v>26.740976894998699</c:v>
                </c:pt>
                <c:pt idx="10046">
                  <c:v>26.741147606987202</c:v>
                </c:pt>
                <c:pt idx="10047">
                  <c:v>26.741318318432299</c:v>
                </c:pt>
                <c:pt idx="10048">
                  <c:v>26.741489029333898</c:v>
                </c:pt>
                <c:pt idx="10049">
                  <c:v>26.7416597396921</c:v>
                </c:pt>
                <c:pt idx="10050">
                  <c:v>26.7418304495068</c:v>
                </c:pt>
                <c:pt idx="10051">
                  <c:v>26.742001158778098</c:v>
                </c:pt>
                <c:pt idx="10052">
                  <c:v>26.742171867505999</c:v>
                </c:pt>
                <c:pt idx="10053">
                  <c:v>26.7423425756905</c:v>
                </c:pt>
                <c:pt idx="10054">
                  <c:v>26.742513283331501</c:v>
                </c:pt>
                <c:pt idx="10055">
                  <c:v>26.742683990429001</c:v>
                </c:pt>
                <c:pt idx="10056">
                  <c:v>26.742854696983201</c:v>
                </c:pt>
                <c:pt idx="10057">
                  <c:v>26.743025402993901</c:v>
                </c:pt>
                <c:pt idx="10058">
                  <c:v>26.743196108461099</c:v>
                </c:pt>
                <c:pt idx="10059">
                  <c:v>26.743366813384998</c:v>
                </c:pt>
                <c:pt idx="10060">
                  <c:v>26.7435375177654</c:v>
                </c:pt>
                <c:pt idx="10061">
                  <c:v>26.743708221602301</c:v>
                </c:pt>
                <c:pt idx="10062">
                  <c:v>26.743878924895899</c:v>
                </c:pt>
                <c:pt idx="10063">
                  <c:v>26.744049627646</c:v>
                </c:pt>
                <c:pt idx="10064">
                  <c:v>26.744220329852698</c:v>
                </c:pt>
                <c:pt idx="10065">
                  <c:v>26.744391031515899</c:v>
                </c:pt>
                <c:pt idx="10066">
                  <c:v>26.744561732635798</c:v>
                </c:pt>
                <c:pt idx="10067">
                  <c:v>26.744732433212199</c:v>
                </c:pt>
                <c:pt idx="10068">
                  <c:v>26.744903133245199</c:v>
                </c:pt>
                <c:pt idx="10069">
                  <c:v>26.7450738327347</c:v>
                </c:pt>
                <c:pt idx="10070">
                  <c:v>26.7452445316809</c:v>
                </c:pt>
                <c:pt idx="10071">
                  <c:v>26.745415230083601</c:v>
                </c:pt>
                <c:pt idx="10072">
                  <c:v>26.745585927942901</c:v>
                </c:pt>
                <c:pt idx="10073">
                  <c:v>26.745756625258799</c:v>
                </c:pt>
                <c:pt idx="10074">
                  <c:v>26.7459273220312</c:v>
                </c:pt>
                <c:pt idx="10075">
                  <c:v>26.746098018260302</c:v>
                </c:pt>
                <c:pt idx="10076">
                  <c:v>26.746268713945899</c:v>
                </c:pt>
                <c:pt idx="10077">
                  <c:v>26.746439409088101</c:v>
                </c:pt>
                <c:pt idx="10078">
                  <c:v>26.746610103686901</c:v>
                </c:pt>
                <c:pt idx="10079">
                  <c:v>26.7467807977423</c:v>
                </c:pt>
                <c:pt idx="10080">
                  <c:v>26.746951491254201</c:v>
                </c:pt>
                <c:pt idx="10081">
                  <c:v>26.7471221842228</c:v>
                </c:pt>
                <c:pt idx="10082">
                  <c:v>26.747292876647901</c:v>
                </c:pt>
                <c:pt idx="10083">
                  <c:v>26.7474635685297</c:v>
                </c:pt>
                <c:pt idx="10084">
                  <c:v>26.747634259868001</c:v>
                </c:pt>
                <c:pt idx="10085">
                  <c:v>26.7478049506629</c:v>
                </c:pt>
                <c:pt idx="10086">
                  <c:v>26.747975640914401</c:v>
                </c:pt>
                <c:pt idx="10087">
                  <c:v>26.7481463306225</c:v>
                </c:pt>
                <c:pt idx="10088">
                  <c:v>26.748317019787201</c:v>
                </c:pt>
                <c:pt idx="10089">
                  <c:v>26.748487708408501</c:v>
                </c:pt>
                <c:pt idx="10090">
                  <c:v>26.748658396486402</c:v>
                </c:pt>
                <c:pt idx="10091">
                  <c:v>26.748829084020802</c:v>
                </c:pt>
                <c:pt idx="10092">
                  <c:v>26.748999771011899</c:v>
                </c:pt>
                <c:pt idx="10093">
                  <c:v>26.749170457459599</c:v>
                </c:pt>
                <c:pt idx="10094">
                  <c:v>26.7493411433638</c:v>
                </c:pt>
                <c:pt idx="10095">
                  <c:v>26.7495118287247</c:v>
                </c:pt>
                <c:pt idx="10096">
                  <c:v>26.749682513542201</c:v>
                </c:pt>
                <c:pt idx="10097">
                  <c:v>26.7498531978163</c:v>
                </c:pt>
                <c:pt idx="10098">
                  <c:v>26.750023881546898</c:v>
                </c:pt>
                <c:pt idx="10099">
                  <c:v>26.750194564734201</c:v>
                </c:pt>
                <c:pt idx="10100">
                  <c:v>26.750365247378099</c:v>
                </c:pt>
                <c:pt idx="10101">
                  <c:v>26.750535929478598</c:v>
                </c:pt>
                <c:pt idx="10102">
                  <c:v>26.750706611035699</c:v>
                </c:pt>
                <c:pt idx="10103">
                  <c:v>26.750877292049399</c:v>
                </c:pt>
                <c:pt idx="10104">
                  <c:v>26.7510479725197</c:v>
                </c:pt>
                <c:pt idx="10105">
                  <c:v>26.7512186524466</c:v>
                </c:pt>
                <c:pt idx="10106">
                  <c:v>26.751389331830101</c:v>
                </c:pt>
                <c:pt idx="10107">
                  <c:v>26.7515600106702</c:v>
                </c:pt>
                <c:pt idx="10108">
                  <c:v>26.751730688967001</c:v>
                </c:pt>
                <c:pt idx="10109">
                  <c:v>26.751901366720301</c:v>
                </c:pt>
                <c:pt idx="10110">
                  <c:v>26.752072043930301</c:v>
                </c:pt>
                <c:pt idx="10111">
                  <c:v>26.7522427205969</c:v>
                </c:pt>
                <c:pt idx="10112">
                  <c:v>26.752413396720101</c:v>
                </c:pt>
                <c:pt idx="10113">
                  <c:v>26.7525840722999</c:v>
                </c:pt>
                <c:pt idx="10114">
                  <c:v>26.7527547473364</c:v>
                </c:pt>
                <c:pt idx="10115">
                  <c:v>26.752925421829399</c:v>
                </c:pt>
                <c:pt idx="10116">
                  <c:v>26.7530960957791</c:v>
                </c:pt>
                <c:pt idx="10117">
                  <c:v>26.753266769185402</c:v>
                </c:pt>
                <c:pt idx="10118">
                  <c:v>26.753437442048298</c:v>
                </c:pt>
                <c:pt idx="10119">
                  <c:v>26.7536081143678</c:v>
                </c:pt>
                <c:pt idx="10120">
                  <c:v>26.753778786143901</c:v>
                </c:pt>
                <c:pt idx="10121">
                  <c:v>26.753949457376699</c:v>
                </c:pt>
                <c:pt idx="10122">
                  <c:v>26.754120128066099</c:v>
                </c:pt>
                <c:pt idx="10123">
                  <c:v>26.7542907982121</c:v>
                </c:pt>
                <c:pt idx="10124">
                  <c:v>26.754461467814799</c:v>
                </c:pt>
                <c:pt idx="10125">
                  <c:v>26.754632136874001</c:v>
                </c:pt>
                <c:pt idx="10126">
                  <c:v>26.7548028053899</c:v>
                </c:pt>
                <c:pt idx="10127">
                  <c:v>26.754973473362501</c:v>
                </c:pt>
                <c:pt idx="10128">
                  <c:v>26.7551441407916</c:v>
                </c:pt>
                <c:pt idx="10129">
                  <c:v>26.755314807677401</c:v>
                </c:pt>
                <c:pt idx="10130">
                  <c:v>26.7554854740198</c:v>
                </c:pt>
                <c:pt idx="10131">
                  <c:v>26.7556561398189</c:v>
                </c:pt>
                <c:pt idx="10132">
                  <c:v>26.755826805074602</c:v>
                </c:pt>
                <c:pt idx="10133">
                  <c:v>26.755997469786902</c:v>
                </c:pt>
                <c:pt idx="10134">
                  <c:v>26.7561681339558</c:v>
                </c:pt>
                <c:pt idx="10135">
                  <c:v>26.7563387975814</c:v>
                </c:pt>
                <c:pt idx="10136">
                  <c:v>26.756509460663601</c:v>
                </c:pt>
                <c:pt idx="10137">
                  <c:v>26.7566801232025</c:v>
                </c:pt>
                <c:pt idx="10138">
                  <c:v>26.756850785198001</c:v>
                </c:pt>
                <c:pt idx="10139">
                  <c:v>26.7570214466501</c:v>
                </c:pt>
                <c:pt idx="10140">
                  <c:v>26.7571921075589</c:v>
                </c:pt>
                <c:pt idx="10141">
                  <c:v>26.757362767924299</c:v>
                </c:pt>
                <c:pt idx="10142">
                  <c:v>26.757533427746399</c:v>
                </c:pt>
                <c:pt idx="10143">
                  <c:v>26.757704087025001</c:v>
                </c:pt>
                <c:pt idx="10144">
                  <c:v>26.7578747457604</c:v>
                </c:pt>
                <c:pt idx="10145">
                  <c:v>26.758045403952401</c:v>
                </c:pt>
                <c:pt idx="10146">
                  <c:v>26.758216061601001</c:v>
                </c:pt>
                <c:pt idx="10147">
                  <c:v>26.758386718706301</c:v>
                </c:pt>
                <c:pt idx="10148">
                  <c:v>26.7585573752682</c:v>
                </c:pt>
                <c:pt idx="10149">
                  <c:v>26.7587280312868</c:v>
                </c:pt>
                <c:pt idx="10150">
                  <c:v>26.758898686761999</c:v>
                </c:pt>
                <c:pt idx="10151">
                  <c:v>26.759069341693898</c:v>
                </c:pt>
                <c:pt idx="10152">
                  <c:v>26.7592399960824</c:v>
                </c:pt>
                <c:pt idx="10153">
                  <c:v>26.759410649927599</c:v>
                </c:pt>
                <c:pt idx="10154">
                  <c:v>26.7595813032294</c:v>
                </c:pt>
                <c:pt idx="10155">
                  <c:v>26.759751955987898</c:v>
                </c:pt>
                <c:pt idx="10156">
                  <c:v>26.759922608202999</c:v>
                </c:pt>
                <c:pt idx="10157">
                  <c:v>26.7600932598748</c:v>
                </c:pt>
                <c:pt idx="10158">
                  <c:v>26.7602639110032</c:v>
                </c:pt>
                <c:pt idx="10159">
                  <c:v>26.760434561588301</c:v>
                </c:pt>
                <c:pt idx="10160">
                  <c:v>26.7606052116301</c:v>
                </c:pt>
                <c:pt idx="10161">
                  <c:v>26.760775861128501</c:v>
                </c:pt>
                <c:pt idx="10162">
                  <c:v>26.760946510083599</c:v>
                </c:pt>
                <c:pt idx="10163">
                  <c:v>26.761117158495299</c:v>
                </c:pt>
                <c:pt idx="10164">
                  <c:v>26.761287806363701</c:v>
                </c:pt>
                <c:pt idx="10165">
                  <c:v>26.7614584536888</c:v>
                </c:pt>
                <c:pt idx="10166">
                  <c:v>26.7616291004705</c:v>
                </c:pt>
                <c:pt idx="10167">
                  <c:v>26.761799746708899</c:v>
                </c:pt>
                <c:pt idx="10168">
                  <c:v>26.761970392403899</c:v>
                </c:pt>
                <c:pt idx="10169">
                  <c:v>26.762141037555701</c:v>
                </c:pt>
                <c:pt idx="10170">
                  <c:v>26.7623116821641</c:v>
                </c:pt>
                <c:pt idx="10171">
                  <c:v>26.762482326229101</c:v>
                </c:pt>
                <c:pt idx="10172">
                  <c:v>26.7626529697508</c:v>
                </c:pt>
                <c:pt idx="10173">
                  <c:v>26.7628236127292</c:v>
                </c:pt>
                <c:pt idx="10174">
                  <c:v>26.762994255164301</c:v>
                </c:pt>
                <c:pt idx="10175">
                  <c:v>26.763164897056001</c:v>
                </c:pt>
                <c:pt idx="10176">
                  <c:v>26.763335538404402</c:v>
                </c:pt>
                <c:pt idx="10177">
                  <c:v>26.7635061792095</c:v>
                </c:pt>
                <c:pt idx="10178">
                  <c:v>26.7636768194713</c:v>
                </c:pt>
                <c:pt idx="10179">
                  <c:v>26.763847459189702</c:v>
                </c:pt>
                <c:pt idx="10180">
                  <c:v>26.764018098364801</c:v>
                </c:pt>
                <c:pt idx="10181">
                  <c:v>26.764188736996601</c:v>
                </c:pt>
                <c:pt idx="10182">
                  <c:v>26.764359375085</c:v>
                </c:pt>
                <c:pt idx="10183">
                  <c:v>26.7645300126302</c:v>
                </c:pt>
                <c:pt idx="10184">
                  <c:v>26.764700649632001</c:v>
                </c:pt>
                <c:pt idx="10185">
                  <c:v>26.7648712860905</c:v>
                </c:pt>
                <c:pt idx="10186">
                  <c:v>26.7650419220057</c:v>
                </c:pt>
                <c:pt idx="10187">
                  <c:v>26.765212557377499</c:v>
                </c:pt>
                <c:pt idx="10188">
                  <c:v>26.765383192206102</c:v>
                </c:pt>
                <c:pt idx="10189">
                  <c:v>26.765553826491299</c:v>
                </c:pt>
                <c:pt idx="10190">
                  <c:v>26.765724460233201</c:v>
                </c:pt>
                <c:pt idx="10191">
                  <c:v>26.765895093431801</c:v>
                </c:pt>
                <c:pt idx="10192">
                  <c:v>26.766065726087099</c:v>
                </c:pt>
                <c:pt idx="10193">
                  <c:v>26.766236358199102</c:v>
                </c:pt>
                <c:pt idx="10194">
                  <c:v>26.766406989767798</c:v>
                </c:pt>
                <c:pt idx="10195">
                  <c:v>26.7665776207931</c:v>
                </c:pt>
                <c:pt idx="10196">
                  <c:v>26.7667482512752</c:v>
                </c:pt>
                <c:pt idx="10197">
                  <c:v>26.766918881213901</c:v>
                </c:pt>
                <c:pt idx="10198">
                  <c:v>26.767089510609299</c:v>
                </c:pt>
                <c:pt idx="10199">
                  <c:v>26.767260139461499</c:v>
                </c:pt>
                <c:pt idx="10200">
                  <c:v>26.7674307677703</c:v>
                </c:pt>
                <c:pt idx="10201">
                  <c:v>26.767601395535799</c:v>
                </c:pt>
                <c:pt idx="10202">
                  <c:v>26.767772022757999</c:v>
                </c:pt>
                <c:pt idx="10203">
                  <c:v>26.7679426494369</c:v>
                </c:pt>
                <c:pt idx="10204">
                  <c:v>26.7681132755725</c:v>
                </c:pt>
                <c:pt idx="10205">
                  <c:v>26.7682839011648</c:v>
                </c:pt>
                <c:pt idx="10206">
                  <c:v>26.768454526213802</c:v>
                </c:pt>
                <c:pt idx="10207">
                  <c:v>26.768625150719501</c:v>
                </c:pt>
                <c:pt idx="10208">
                  <c:v>26.768795774681902</c:v>
                </c:pt>
                <c:pt idx="10209">
                  <c:v>26.768966398101</c:v>
                </c:pt>
                <c:pt idx="10210">
                  <c:v>26.769137020976899</c:v>
                </c:pt>
                <c:pt idx="10211">
                  <c:v>26.7693076433094</c:v>
                </c:pt>
                <c:pt idx="10212">
                  <c:v>26.769478265098599</c:v>
                </c:pt>
                <c:pt idx="10213">
                  <c:v>26.769648886344498</c:v>
                </c:pt>
                <c:pt idx="10214">
                  <c:v>26.769819507047199</c:v>
                </c:pt>
                <c:pt idx="10215">
                  <c:v>26.769990127206501</c:v>
                </c:pt>
                <c:pt idx="10216">
                  <c:v>26.770160746822501</c:v>
                </c:pt>
                <c:pt idx="10217">
                  <c:v>26.770331365895299</c:v>
                </c:pt>
                <c:pt idx="10218">
                  <c:v>26.770501984424801</c:v>
                </c:pt>
                <c:pt idx="10219">
                  <c:v>26.770672602411</c:v>
                </c:pt>
                <c:pt idx="10220">
                  <c:v>26.770843219853901</c:v>
                </c:pt>
                <c:pt idx="10221">
                  <c:v>26.7710138367535</c:v>
                </c:pt>
                <c:pt idx="10222">
                  <c:v>26.7711844531098</c:v>
                </c:pt>
                <c:pt idx="10223">
                  <c:v>26.771355068922901</c:v>
                </c:pt>
                <c:pt idx="10224">
                  <c:v>26.7715256841926</c:v>
                </c:pt>
                <c:pt idx="10225">
                  <c:v>26.7716962989191</c:v>
                </c:pt>
                <c:pt idx="10226">
                  <c:v>26.771866913102301</c:v>
                </c:pt>
                <c:pt idx="10227">
                  <c:v>26.772037526742199</c:v>
                </c:pt>
                <c:pt idx="10228">
                  <c:v>26.772208139838799</c:v>
                </c:pt>
                <c:pt idx="10229">
                  <c:v>26.7723787523922</c:v>
                </c:pt>
                <c:pt idx="10230">
                  <c:v>26.772549364402298</c:v>
                </c:pt>
                <c:pt idx="10231">
                  <c:v>26.772719975869101</c:v>
                </c:pt>
                <c:pt idx="10232">
                  <c:v>26.772890586792599</c:v>
                </c:pt>
                <c:pt idx="10233">
                  <c:v>26.773061197172801</c:v>
                </c:pt>
                <c:pt idx="10234">
                  <c:v>26.7732318070098</c:v>
                </c:pt>
                <c:pt idx="10235">
                  <c:v>26.773402416303501</c:v>
                </c:pt>
                <c:pt idx="10236">
                  <c:v>26.773573025053999</c:v>
                </c:pt>
                <c:pt idx="10237">
                  <c:v>26.773743633261098</c:v>
                </c:pt>
                <c:pt idx="10238">
                  <c:v>26.773914240924999</c:v>
                </c:pt>
                <c:pt idx="10239">
                  <c:v>26.7740848480456</c:v>
                </c:pt>
                <c:pt idx="10240">
                  <c:v>26.774255454622999</c:v>
                </c:pt>
                <c:pt idx="10241">
                  <c:v>26.774426060657099</c:v>
                </c:pt>
                <c:pt idx="10242">
                  <c:v>26.7745966661479</c:v>
                </c:pt>
                <c:pt idx="10243">
                  <c:v>26.774767271095399</c:v>
                </c:pt>
                <c:pt idx="10244">
                  <c:v>26.774937875499699</c:v>
                </c:pt>
                <c:pt idx="10245">
                  <c:v>26.7751084793607</c:v>
                </c:pt>
                <c:pt idx="10246">
                  <c:v>26.775279082678502</c:v>
                </c:pt>
                <c:pt idx="10247">
                  <c:v>26.775449685453001</c:v>
                </c:pt>
                <c:pt idx="10248">
                  <c:v>26.775620287684202</c:v>
                </c:pt>
                <c:pt idx="10249">
                  <c:v>26.7757908893722</c:v>
                </c:pt>
                <c:pt idx="10250">
                  <c:v>26.775961490516899</c:v>
                </c:pt>
                <c:pt idx="10251">
                  <c:v>26.776132091118399</c:v>
                </c:pt>
                <c:pt idx="10252">
                  <c:v>26.7763026911766</c:v>
                </c:pt>
                <c:pt idx="10253">
                  <c:v>26.776473290691499</c:v>
                </c:pt>
                <c:pt idx="10254">
                  <c:v>26.776643889663202</c:v>
                </c:pt>
                <c:pt idx="10255">
                  <c:v>26.776814488091699</c:v>
                </c:pt>
                <c:pt idx="10256">
                  <c:v>26.776985085976801</c:v>
                </c:pt>
                <c:pt idx="10257">
                  <c:v>26.777155683318799</c:v>
                </c:pt>
                <c:pt idx="10258">
                  <c:v>26.7773262801174</c:v>
                </c:pt>
                <c:pt idx="10259">
                  <c:v>26.777496876372901</c:v>
                </c:pt>
                <c:pt idx="10260">
                  <c:v>26.777667472085099</c:v>
                </c:pt>
                <c:pt idx="10261">
                  <c:v>26.777838067253999</c:v>
                </c:pt>
                <c:pt idx="10262">
                  <c:v>26.778008661879699</c:v>
                </c:pt>
                <c:pt idx="10263">
                  <c:v>26.778179255962101</c:v>
                </c:pt>
                <c:pt idx="10264">
                  <c:v>26.7783498495013</c:v>
                </c:pt>
                <c:pt idx="10265">
                  <c:v>26.7785204424972</c:v>
                </c:pt>
                <c:pt idx="10266">
                  <c:v>26.778691034949901</c:v>
                </c:pt>
                <c:pt idx="10267">
                  <c:v>26.778861626859399</c:v>
                </c:pt>
                <c:pt idx="10268">
                  <c:v>26.779032218225598</c:v>
                </c:pt>
                <c:pt idx="10269">
                  <c:v>26.779202809048599</c:v>
                </c:pt>
                <c:pt idx="10270">
                  <c:v>26.7793733993283</c:v>
                </c:pt>
                <c:pt idx="10271">
                  <c:v>26.779543989064798</c:v>
                </c:pt>
                <c:pt idx="10272">
                  <c:v>26.779714578258002</c:v>
                </c:pt>
                <c:pt idx="10273">
                  <c:v>26.779885166907999</c:v>
                </c:pt>
                <c:pt idx="10274">
                  <c:v>26.7800557550148</c:v>
                </c:pt>
                <c:pt idx="10275">
                  <c:v>26.780226342578398</c:v>
                </c:pt>
                <c:pt idx="10276">
                  <c:v>26.780396929598702</c:v>
                </c:pt>
                <c:pt idx="10277">
                  <c:v>26.780567516075799</c:v>
                </c:pt>
                <c:pt idx="10278">
                  <c:v>26.7807381020096</c:v>
                </c:pt>
                <c:pt idx="10279">
                  <c:v>26.780908687400199</c:v>
                </c:pt>
                <c:pt idx="10280">
                  <c:v>26.781079272247599</c:v>
                </c:pt>
                <c:pt idx="10281">
                  <c:v>26.7812498565517</c:v>
                </c:pt>
                <c:pt idx="10282">
                  <c:v>26.781420440312701</c:v>
                </c:pt>
                <c:pt idx="10283">
                  <c:v>26.7815910235303</c:v>
                </c:pt>
                <c:pt idx="10284">
                  <c:v>26.7817616062048</c:v>
                </c:pt>
                <c:pt idx="10285">
                  <c:v>26.7819321883361</c:v>
                </c:pt>
                <c:pt idx="10286">
                  <c:v>26.782102769924101</c:v>
                </c:pt>
                <c:pt idx="10287">
                  <c:v>26.7822733509689</c:v>
                </c:pt>
                <c:pt idx="10288">
                  <c:v>26.7824439314704</c:v>
                </c:pt>
                <c:pt idx="10289">
                  <c:v>26.7826145114288</c:v>
                </c:pt>
                <c:pt idx="10290">
                  <c:v>26.782785090843898</c:v>
                </c:pt>
                <c:pt idx="10291">
                  <c:v>26.7829556697158</c:v>
                </c:pt>
                <c:pt idx="10292">
                  <c:v>26.7831262480445</c:v>
                </c:pt>
                <c:pt idx="10293">
                  <c:v>26.7832968258299</c:v>
                </c:pt>
                <c:pt idx="10294">
                  <c:v>26.783467403072201</c:v>
                </c:pt>
                <c:pt idx="10295">
                  <c:v>26.7836379797712</c:v>
                </c:pt>
                <c:pt idx="10296">
                  <c:v>26.783808555926999</c:v>
                </c:pt>
                <c:pt idx="10297">
                  <c:v>26.783979131539599</c:v>
                </c:pt>
                <c:pt idx="10298">
                  <c:v>26.784149706609</c:v>
                </c:pt>
                <c:pt idx="10299">
                  <c:v>26.784320281135201</c:v>
                </c:pt>
                <c:pt idx="10300">
                  <c:v>26.7844908551182</c:v>
                </c:pt>
                <c:pt idx="10301">
                  <c:v>26.7846614285579</c:v>
                </c:pt>
                <c:pt idx="10302">
                  <c:v>26.784832001454401</c:v>
                </c:pt>
                <c:pt idx="10303">
                  <c:v>26.785002573807802</c:v>
                </c:pt>
                <c:pt idx="10304">
                  <c:v>26.7851731456179</c:v>
                </c:pt>
                <c:pt idx="10305">
                  <c:v>26.7853437168848</c:v>
                </c:pt>
                <c:pt idx="10306">
                  <c:v>26.7855142876085</c:v>
                </c:pt>
                <c:pt idx="10307">
                  <c:v>26.785684857789001</c:v>
                </c:pt>
                <c:pt idx="10308">
                  <c:v>26.785855427426299</c:v>
                </c:pt>
                <c:pt idx="10309">
                  <c:v>26.786025996520401</c:v>
                </c:pt>
                <c:pt idx="10310">
                  <c:v>26.7861965650713</c:v>
                </c:pt>
                <c:pt idx="10311">
                  <c:v>26.786367133079001</c:v>
                </c:pt>
                <c:pt idx="10312">
                  <c:v>26.786537700543501</c:v>
                </c:pt>
                <c:pt idx="10313">
                  <c:v>26.7867082674648</c:v>
                </c:pt>
                <c:pt idx="10314">
                  <c:v>26.786878833842898</c:v>
                </c:pt>
                <c:pt idx="10315">
                  <c:v>26.787049399677802</c:v>
                </c:pt>
                <c:pt idx="10316">
                  <c:v>26.787219964969498</c:v>
                </c:pt>
                <c:pt idx="10317">
                  <c:v>26.787390529717999</c:v>
                </c:pt>
                <c:pt idx="10318">
                  <c:v>26.787561093923301</c:v>
                </c:pt>
                <c:pt idx="10319">
                  <c:v>26.7877316575855</c:v>
                </c:pt>
                <c:pt idx="10320">
                  <c:v>26.7879022207044</c:v>
                </c:pt>
                <c:pt idx="10321">
                  <c:v>26.7880727832801</c:v>
                </c:pt>
                <c:pt idx="10322">
                  <c:v>26.788243345312701</c:v>
                </c:pt>
                <c:pt idx="10323">
                  <c:v>26.788413906801999</c:v>
                </c:pt>
                <c:pt idx="10324">
                  <c:v>26.788584467748201</c:v>
                </c:pt>
                <c:pt idx="10325">
                  <c:v>26.788755028151201</c:v>
                </c:pt>
                <c:pt idx="10326">
                  <c:v>26.788925588010901</c:v>
                </c:pt>
                <c:pt idx="10327">
                  <c:v>26.789096147327498</c:v>
                </c:pt>
                <c:pt idx="10328">
                  <c:v>26.789266706100999</c:v>
                </c:pt>
                <c:pt idx="10329">
                  <c:v>26.789437264331202</c:v>
                </c:pt>
                <c:pt idx="10330">
                  <c:v>26.789607822018301</c:v>
                </c:pt>
                <c:pt idx="10331">
                  <c:v>26.789778379162101</c:v>
                </c:pt>
                <c:pt idx="10332">
                  <c:v>26.789948935762801</c:v>
                </c:pt>
                <c:pt idx="10333">
                  <c:v>26.790119491820299</c:v>
                </c:pt>
                <c:pt idx="10334">
                  <c:v>26.7902900473347</c:v>
                </c:pt>
                <c:pt idx="10335">
                  <c:v>26.790460602305799</c:v>
                </c:pt>
                <c:pt idx="10336">
                  <c:v>26.790631156733799</c:v>
                </c:pt>
                <c:pt idx="10337">
                  <c:v>26.790801710618599</c:v>
                </c:pt>
                <c:pt idx="10338">
                  <c:v>26.790972263960199</c:v>
                </c:pt>
                <c:pt idx="10339">
                  <c:v>26.791142816758601</c:v>
                </c:pt>
                <c:pt idx="10340">
                  <c:v>26.791313369013899</c:v>
                </c:pt>
                <c:pt idx="10341">
                  <c:v>26.791483920726002</c:v>
                </c:pt>
                <c:pt idx="10342">
                  <c:v>26.791654471895001</c:v>
                </c:pt>
                <c:pt idx="10343">
                  <c:v>26.791825022520701</c:v>
                </c:pt>
                <c:pt idx="10344">
                  <c:v>26.791995572603302</c:v>
                </c:pt>
                <c:pt idx="10345">
                  <c:v>26.792166122142699</c:v>
                </c:pt>
                <c:pt idx="10346">
                  <c:v>26.792336671139001</c:v>
                </c:pt>
                <c:pt idx="10347">
                  <c:v>26.7925072195921</c:v>
                </c:pt>
                <c:pt idx="10348">
                  <c:v>26.792677767501999</c:v>
                </c:pt>
                <c:pt idx="10349">
                  <c:v>26.792848314868799</c:v>
                </c:pt>
                <c:pt idx="10350">
                  <c:v>26.793018861692399</c:v>
                </c:pt>
                <c:pt idx="10351">
                  <c:v>26.7931894079728</c:v>
                </c:pt>
                <c:pt idx="10352">
                  <c:v>26.793359953710102</c:v>
                </c:pt>
                <c:pt idx="10353">
                  <c:v>26.7935304989042</c:v>
                </c:pt>
                <c:pt idx="10354">
                  <c:v>26.7937010435551</c:v>
                </c:pt>
                <c:pt idx="10355">
                  <c:v>26.793871587662899</c:v>
                </c:pt>
                <c:pt idx="10356">
                  <c:v>26.794042131227499</c:v>
                </c:pt>
                <c:pt idx="10357">
                  <c:v>26.794212674249</c:v>
                </c:pt>
                <c:pt idx="10358">
                  <c:v>26.794383216727301</c:v>
                </c:pt>
                <c:pt idx="10359">
                  <c:v>26.794553758662499</c:v>
                </c:pt>
                <c:pt idx="10360">
                  <c:v>26.794724300054501</c:v>
                </c:pt>
                <c:pt idx="10361">
                  <c:v>26.7948948409034</c:v>
                </c:pt>
                <c:pt idx="10362">
                  <c:v>26.795065381209099</c:v>
                </c:pt>
                <c:pt idx="10363">
                  <c:v>26.795235920971599</c:v>
                </c:pt>
                <c:pt idx="10364">
                  <c:v>26.795406460191</c:v>
                </c:pt>
                <c:pt idx="10365">
                  <c:v>26.7955769988673</c:v>
                </c:pt>
                <c:pt idx="10366">
                  <c:v>26.795747537000398</c:v>
                </c:pt>
                <c:pt idx="10367">
                  <c:v>26.7959180745904</c:v>
                </c:pt>
                <c:pt idx="10368">
                  <c:v>26.796088611637199</c:v>
                </c:pt>
                <c:pt idx="10369">
                  <c:v>26.796259148140901</c:v>
                </c:pt>
                <c:pt idx="10370">
                  <c:v>26.796429684101401</c:v>
                </c:pt>
                <c:pt idx="10371">
                  <c:v>26.796600219518801</c:v>
                </c:pt>
                <c:pt idx="10372">
                  <c:v>26.796770754392998</c:v>
                </c:pt>
                <c:pt idx="10373">
                  <c:v>26.796941288724099</c:v>
                </c:pt>
                <c:pt idx="10374">
                  <c:v>26.7971118225121</c:v>
                </c:pt>
                <c:pt idx="10375">
                  <c:v>26.797282355756899</c:v>
                </c:pt>
                <c:pt idx="10376">
                  <c:v>26.797452888458601</c:v>
                </c:pt>
                <c:pt idx="10377">
                  <c:v>26.7976234206171</c:v>
                </c:pt>
                <c:pt idx="10378">
                  <c:v>26.797793952232499</c:v>
                </c:pt>
                <c:pt idx="10379">
                  <c:v>26.797964483304799</c:v>
                </c:pt>
                <c:pt idx="10380">
                  <c:v>26.7981350138339</c:v>
                </c:pt>
                <c:pt idx="10381">
                  <c:v>26.7983055438199</c:v>
                </c:pt>
                <c:pt idx="10382">
                  <c:v>26.798476073262801</c:v>
                </c:pt>
                <c:pt idx="10383">
                  <c:v>26.798646602162499</c:v>
                </c:pt>
                <c:pt idx="10384">
                  <c:v>26.798817130519101</c:v>
                </c:pt>
                <c:pt idx="10385">
                  <c:v>26.798987658332599</c:v>
                </c:pt>
                <c:pt idx="10386">
                  <c:v>26.799158185603002</c:v>
                </c:pt>
                <c:pt idx="10387">
                  <c:v>26.799328712330201</c:v>
                </c:pt>
                <c:pt idx="10388">
                  <c:v>26.799499238514301</c:v>
                </c:pt>
                <c:pt idx="10389">
                  <c:v>26.799669764155301</c:v>
                </c:pt>
                <c:pt idx="10390">
                  <c:v>26.799840289253101</c:v>
                </c:pt>
                <c:pt idx="10391">
                  <c:v>26.800010813807901</c:v>
                </c:pt>
                <c:pt idx="10392">
                  <c:v>26.800181337819499</c:v>
                </c:pt>
                <c:pt idx="10393">
                  <c:v>26.800351861287901</c:v>
                </c:pt>
                <c:pt idx="10394">
                  <c:v>26.800522384213298</c:v>
                </c:pt>
                <c:pt idx="10395">
                  <c:v>26.800692906595501</c:v>
                </c:pt>
                <c:pt idx="10396">
                  <c:v>26.800863428434699</c:v>
                </c:pt>
                <c:pt idx="10397">
                  <c:v>26.801033949730702</c:v>
                </c:pt>
                <c:pt idx="10398">
                  <c:v>26.801204470483601</c:v>
                </c:pt>
                <c:pt idx="10399">
                  <c:v>26.801374990693301</c:v>
                </c:pt>
                <c:pt idx="10400">
                  <c:v>26.80154551036</c:v>
                </c:pt>
                <c:pt idx="10401">
                  <c:v>26.801716029483501</c:v>
                </c:pt>
                <c:pt idx="10402">
                  <c:v>26.801886548064001</c:v>
                </c:pt>
                <c:pt idx="10403">
                  <c:v>26.802057066101298</c:v>
                </c:pt>
                <c:pt idx="10404">
                  <c:v>26.802227583595499</c:v>
                </c:pt>
                <c:pt idx="10405">
                  <c:v>26.802398100546601</c:v>
                </c:pt>
                <c:pt idx="10406">
                  <c:v>26.802568616954598</c:v>
                </c:pt>
                <c:pt idx="10407">
                  <c:v>26.8027391328195</c:v>
                </c:pt>
                <c:pt idx="10408">
                  <c:v>26.802909648141199</c:v>
                </c:pt>
                <c:pt idx="10409">
                  <c:v>26.803080162919901</c:v>
                </c:pt>
                <c:pt idx="10410">
                  <c:v>26.8032506771555</c:v>
                </c:pt>
                <c:pt idx="10411">
                  <c:v>26.803421190847899</c:v>
                </c:pt>
                <c:pt idx="10412">
                  <c:v>26.803591703997299</c:v>
                </c:pt>
                <c:pt idx="10413">
                  <c:v>26.803762216603499</c:v>
                </c:pt>
                <c:pt idx="10414">
                  <c:v>26.803932728666702</c:v>
                </c:pt>
                <c:pt idx="10415">
                  <c:v>26.804103240186802</c:v>
                </c:pt>
                <c:pt idx="10416">
                  <c:v>26.804273751163699</c:v>
                </c:pt>
                <c:pt idx="10417">
                  <c:v>26.804444261597599</c:v>
                </c:pt>
                <c:pt idx="10418">
                  <c:v>26.8046147714883</c:v>
                </c:pt>
                <c:pt idx="10419">
                  <c:v>26.804785280836001</c:v>
                </c:pt>
                <c:pt idx="10420">
                  <c:v>26.804955789640601</c:v>
                </c:pt>
                <c:pt idx="10421">
                  <c:v>26.805126297902</c:v>
                </c:pt>
                <c:pt idx="10422">
                  <c:v>26.805296805620401</c:v>
                </c:pt>
                <c:pt idx="10423">
                  <c:v>26.805467312795699</c:v>
                </c:pt>
                <c:pt idx="10424">
                  <c:v>26.805637819427901</c:v>
                </c:pt>
                <c:pt idx="10425">
                  <c:v>26.805808325516999</c:v>
                </c:pt>
                <c:pt idx="10426">
                  <c:v>26.805978831063101</c:v>
                </c:pt>
                <c:pt idx="10427">
                  <c:v>26.806149336065999</c:v>
                </c:pt>
                <c:pt idx="10428">
                  <c:v>26.806319840525902</c:v>
                </c:pt>
                <c:pt idx="10429">
                  <c:v>26.806490344442601</c:v>
                </c:pt>
                <c:pt idx="10430">
                  <c:v>26.8066608478163</c:v>
                </c:pt>
                <c:pt idx="10431">
                  <c:v>26.806831350646899</c:v>
                </c:pt>
                <c:pt idx="10432">
                  <c:v>26.807001852934398</c:v>
                </c:pt>
                <c:pt idx="10433">
                  <c:v>26.807172354678801</c:v>
                </c:pt>
                <c:pt idx="10434">
                  <c:v>26.807342855880201</c:v>
                </c:pt>
                <c:pt idx="10435">
                  <c:v>26.807513356538401</c:v>
                </c:pt>
                <c:pt idx="10436">
                  <c:v>26.8076838566536</c:v>
                </c:pt>
                <c:pt idx="10437">
                  <c:v>26.8078543562257</c:v>
                </c:pt>
                <c:pt idx="10438">
                  <c:v>26.8080248552548</c:v>
                </c:pt>
                <c:pt idx="10439">
                  <c:v>26.8081953537407</c:v>
                </c:pt>
                <c:pt idx="10440">
                  <c:v>26.8083658516836</c:v>
                </c:pt>
                <c:pt idx="10441">
                  <c:v>26.808536349083401</c:v>
                </c:pt>
                <c:pt idx="10442">
                  <c:v>26.8087068459402</c:v>
                </c:pt>
                <c:pt idx="10443">
                  <c:v>26.808877342253801</c:v>
                </c:pt>
                <c:pt idx="10444">
                  <c:v>26.809047838024401</c:v>
                </c:pt>
                <c:pt idx="10445">
                  <c:v>26.809218333251899</c:v>
                </c:pt>
                <c:pt idx="10446">
                  <c:v>26.809388827936399</c:v>
                </c:pt>
                <c:pt idx="10447">
                  <c:v>26.809559322077799</c:v>
                </c:pt>
                <c:pt idx="10448">
                  <c:v>26.8097298156761</c:v>
                </c:pt>
                <c:pt idx="10449">
                  <c:v>26.8099003087314</c:v>
                </c:pt>
                <c:pt idx="10450">
                  <c:v>26.810070801243601</c:v>
                </c:pt>
                <c:pt idx="10451">
                  <c:v>26.810241293212702</c:v>
                </c:pt>
                <c:pt idx="10452">
                  <c:v>26.810411784638699</c:v>
                </c:pt>
                <c:pt idx="10453">
                  <c:v>26.8105822755217</c:v>
                </c:pt>
                <c:pt idx="10454">
                  <c:v>26.8107527658617</c:v>
                </c:pt>
                <c:pt idx="10455">
                  <c:v>26.810923255658601</c:v>
                </c:pt>
                <c:pt idx="10456">
                  <c:v>26.811093744912402</c:v>
                </c:pt>
                <c:pt idx="10457">
                  <c:v>26.811264233623199</c:v>
                </c:pt>
                <c:pt idx="10458">
                  <c:v>26.811434721790899</c:v>
                </c:pt>
                <c:pt idx="10459">
                  <c:v>26.8116052094155</c:v>
                </c:pt>
                <c:pt idx="10460">
                  <c:v>26.811775696497101</c:v>
                </c:pt>
                <c:pt idx="10461">
                  <c:v>26.811946183035602</c:v>
                </c:pt>
                <c:pt idx="10462">
                  <c:v>26.812116669031099</c:v>
                </c:pt>
                <c:pt idx="10463">
                  <c:v>26.812287154483599</c:v>
                </c:pt>
                <c:pt idx="10464">
                  <c:v>26.812457639392999</c:v>
                </c:pt>
                <c:pt idx="10465">
                  <c:v>26.8126281237593</c:v>
                </c:pt>
                <c:pt idx="10466">
                  <c:v>26.8127986075826</c:v>
                </c:pt>
                <c:pt idx="10467">
                  <c:v>26.812969090862801</c:v>
                </c:pt>
                <c:pt idx="10468">
                  <c:v>26.813139573600001</c:v>
                </c:pt>
                <c:pt idx="10469">
                  <c:v>26.813310055794201</c:v>
                </c:pt>
                <c:pt idx="10470">
                  <c:v>26.813480537445301</c:v>
                </c:pt>
                <c:pt idx="10471">
                  <c:v>26.813651018553301</c:v>
                </c:pt>
                <c:pt idx="10472">
                  <c:v>26.813821499118301</c:v>
                </c:pt>
                <c:pt idx="10473">
                  <c:v>26.813991979140301</c:v>
                </c:pt>
                <c:pt idx="10474">
                  <c:v>26.814162458619201</c:v>
                </c:pt>
                <c:pt idx="10475">
                  <c:v>26.814332937555101</c:v>
                </c:pt>
                <c:pt idx="10476">
                  <c:v>26.814503415948</c:v>
                </c:pt>
                <c:pt idx="10477">
                  <c:v>26.814673893797799</c:v>
                </c:pt>
                <c:pt idx="10478">
                  <c:v>26.814844371104599</c:v>
                </c:pt>
                <c:pt idx="10479">
                  <c:v>26.815014847868301</c:v>
                </c:pt>
                <c:pt idx="10480">
                  <c:v>26.8151853240891</c:v>
                </c:pt>
                <c:pt idx="10481">
                  <c:v>26.815355799766699</c:v>
                </c:pt>
                <c:pt idx="10482">
                  <c:v>26.815526274901401</c:v>
                </c:pt>
                <c:pt idx="10483">
                  <c:v>26.815696749493</c:v>
                </c:pt>
                <c:pt idx="10484">
                  <c:v>26.815867223541598</c:v>
                </c:pt>
                <c:pt idx="10485">
                  <c:v>26.816037697047101</c:v>
                </c:pt>
                <c:pt idx="10486">
                  <c:v>26.816208170009599</c:v>
                </c:pt>
                <c:pt idx="10487">
                  <c:v>26.8163786424291</c:v>
                </c:pt>
                <c:pt idx="10488">
                  <c:v>26.816549114305602</c:v>
                </c:pt>
                <c:pt idx="10489">
                  <c:v>26.816719585639099</c:v>
                </c:pt>
                <c:pt idx="10490">
                  <c:v>26.8168900564295</c:v>
                </c:pt>
                <c:pt idx="10491">
                  <c:v>26.817060526676901</c:v>
                </c:pt>
                <c:pt idx="10492">
                  <c:v>26.817230996381198</c:v>
                </c:pt>
                <c:pt idx="10493">
                  <c:v>26.817401465542599</c:v>
                </c:pt>
                <c:pt idx="10494">
                  <c:v>26.817571934160899</c:v>
                </c:pt>
                <c:pt idx="10495">
                  <c:v>26.817742402236199</c:v>
                </c:pt>
                <c:pt idx="10496">
                  <c:v>26.817912869768499</c:v>
                </c:pt>
                <c:pt idx="10497">
                  <c:v>26.818083336757802</c:v>
                </c:pt>
                <c:pt idx="10498">
                  <c:v>26.818253803204101</c:v>
                </c:pt>
                <c:pt idx="10499">
                  <c:v>26.8184242691073</c:v>
                </c:pt>
                <c:pt idx="10500">
                  <c:v>26.818594734467599</c:v>
                </c:pt>
                <c:pt idx="10501">
                  <c:v>26.818765199284801</c:v>
                </c:pt>
                <c:pt idx="10502">
                  <c:v>26.818935663558999</c:v>
                </c:pt>
                <c:pt idx="10503">
                  <c:v>26.819106127290201</c:v>
                </c:pt>
                <c:pt idx="10504">
                  <c:v>26.819276590478399</c:v>
                </c:pt>
                <c:pt idx="10505">
                  <c:v>26.819447053123501</c:v>
                </c:pt>
                <c:pt idx="10506">
                  <c:v>26.819617515225701</c:v>
                </c:pt>
                <c:pt idx="10507">
                  <c:v>26.819787976784902</c:v>
                </c:pt>
                <c:pt idx="10508">
                  <c:v>26.819958437800999</c:v>
                </c:pt>
                <c:pt idx="10509">
                  <c:v>26.820128898274199</c:v>
                </c:pt>
                <c:pt idx="10510">
                  <c:v>26.820299358204299</c:v>
                </c:pt>
                <c:pt idx="10511">
                  <c:v>26.820469817591398</c:v>
                </c:pt>
                <c:pt idx="10512">
                  <c:v>26.820640276435601</c:v>
                </c:pt>
                <c:pt idx="10513">
                  <c:v>26.8208107347367</c:v>
                </c:pt>
                <c:pt idx="10514">
                  <c:v>26.820981192494799</c:v>
                </c:pt>
                <c:pt idx="10515">
                  <c:v>26.82115164971</c:v>
                </c:pt>
                <c:pt idx="10516">
                  <c:v>26.821322106382102</c:v>
                </c:pt>
                <c:pt idx="10517">
                  <c:v>26.821492562511299</c:v>
                </c:pt>
                <c:pt idx="10518">
                  <c:v>26.8216630180974</c:v>
                </c:pt>
                <c:pt idx="10519">
                  <c:v>26.8218334731406</c:v>
                </c:pt>
                <c:pt idx="10520">
                  <c:v>26.822003927640701</c:v>
                </c:pt>
                <c:pt idx="10521">
                  <c:v>26.8221743815979</c:v>
                </c:pt>
                <c:pt idx="10522">
                  <c:v>26.8223448350121</c:v>
                </c:pt>
                <c:pt idx="10523">
                  <c:v>26.822515287883199</c:v>
                </c:pt>
                <c:pt idx="10524">
                  <c:v>26.822685740211401</c:v>
                </c:pt>
                <c:pt idx="10525">
                  <c:v>26.8228561919966</c:v>
                </c:pt>
                <c:pt idx="10526">
                  <c:v>26.823026643238901</c:v>
                </c:pt>
                <c:pt idx="10527">
                  <c:v>26.823197093938099</c:v>
                </c:pt>
                <c:pt idx="10528">
                  <c:v>26.8233675440943</c:v>
                </c:pt>
                <c:pt idx="10529">
                  <c:v>26.8235379937076</c:v>
                </c:pt>
                <c:pt idx="10530">
                  <c:v>26.8237084427779</c:v>
                </c:pt>
                <c:pt idx="10531">
                  <c:v>26.823878891305199</c:v>
                </c:pt>
                <c:pt idx="10532">
                  <c:v>26.824049339289498</c:v>
                </c:pt>
                <c:pt idx="10533">
                  <c:v>26.824219786730801</c:v>
                </c:pt>
                <c:pt idx="10534">
                  <c:v>26.824390233629199</c:v>
                </c:pt>
                <c:pt idx="10535">
                  <c:v>26.824560679984501</c:v>
                </c:pt>
                <c:pt idx="10536">
                  <c:v>26.824731125796902</c:v>
                </c:pt>
                <c:pt idx="10537">
                  <c:v>26.824901571066299</c:v>
                </c:pt>
                <c:pt idx="10538">
                  <c:v>26.825072015792799</c:v>
                </c:pt>
                <c:pt idx="10539">
                  <c:v>26.825242459976302</c:v>
                </c:pt>
                <c:pt idx="10540">
                  <c:v>26.825412903616701</c:v>
                </c:pt>
                <c:pt idx="10541">
                  <c:v>26.8255833467143</c:v>
                </c:pt>
                <c:pt idx="10542">
                  <c:v>26.825753789268798</c:v>
                </c:pt>
                <c:pt idx="10543">
                  <c:v>26.8259242312804</c:v>
                </c:pt>
                <c:pt idx="10544">
                  <c:v>26.826094672749001</c:v>
                </c:pt>
                <c:pt idx="10545">
                  <c:v>26.826265113674701</c:v>
                </c:pt>
                <c:pt idx="10546">
                  <c:v>26.826435554057301</c:v>
                </c:pt>
                <c:pt idx="10547">
                  <c:v>26.826605993897001</c:v>
                </c:pt>
                <c:pt idx="10548">
                  <c:v>26.8267764331938</c:v>
                </c:pt>
                <c:pt idx="10549">
                  <c:v>26.826946871947602</c:v>
                </c:pt>
                <c:pt idx="10550">
                  <c:v>26.8271173101584</c:v>
                </c:pt>
                <c:pt idx="10551">
                  <c:v>26.827287747826301</c:v>
                </c:pt>
                <c:pt idx="10552">
                  <c:v>26.827458184951102</c:v>
                </c:pt>
                <c:pt idx="10553">
                  <c:v>26.827628621533101</c:v>
                </c:pt>
                <c:pt idx="10554">
                  <c:v>26.827799057572101</c:v>
                </c:pt>
                <c:pt idx="10555">
                  <c:v>26.8279694930681</c:v>
                </c:pt>
                <c:pt idx="10556">
                  <c:v>26.828139928021098</c:v>
                </c:pt>
                <c:pt idx="10557">
                  <c:v>26.8283103624312</c:v>
                </c:pt>
                <c:pt idx="10558">
                  <c:v>26.8284807962984</c:v>
                </c:pt>
                <c:pt idx="10559">
                  <c:v>26.828651229622601</c:v>
                </c:pt>
                <c:pt idx="10560">
                  <c:v>26.828821662403801</c:v>
                </c:pt>
                <c:pt idx="10561">
                  <c:v>26.8289920946421</c:v>
                </c:pt>
                <c:pt idx="10562">
                  <c:v>26.829162526337502</c:v>
                </c:pt>
                <c:pt idx="10563">
                  <c:v>26.8293329574899</c:v>
                </c:pt>
                <c:pt idx="10564">
                  <c:v>26.829503388099301</c:v>
                </c:pt>
                <c:pt idx="10565">
                  <c:v>26.829673818165801</c:v>
                </c:pt>
                <c:pt idx="10566">
                  <c:v>26.829844247689401</c:v>
                </c:pt>
                <c:pt idx="10567">
                  <c:v>26.83001467667</c:v>
                </c:pt>
                <c:pt idx="10568">
                  <c:v>26.830185105107599</c:v>
                </c:pt>
                <c:pt idx="10569">
                  <c:v>26.830355533002301</c:v>
                </c:pt>
                <c:pt idx="10570">
                  <c:v>26.830525960354102</c:v>
                </c:pt>
                <c:pt idx="10571">
                  <c:v>26.830696387162899</c:v>
                </c:pt>
                <c:pt idx="10572">
                  <c:v>26.830866813428798</c:v>
                </c:pt>
                <c:pt idx="10573">
                  <c:v>26.831037239151801</c:v>
                </c:pt>
                <c:pt idx="10574">
                  <c:v>26.831207664331799</c:v>
                </c:pt>
                <c:pt idx="10575">
                  <c:v>26.831378088968901</c:v>
                </c:pt>
                <c:pt idx="10576">
                  <c:v>26.831548513063002</c:v>
                </c:pt>
                <c:pt idx="10577">
                  <c:v>26.831718936614202</c:v>
                </c:pt>
                <c:pt idx="10578">
                  <c:v>26.831889359622501</c:v>
                </c:pt>
                <c:pt idx="10579">
                  <c:v>26.832059782087899</c:v>
                </c:pt>
                <c:pt idx="10580">
                  <c:v>26.832230204010301</c:v>
                </c:pt>
                <c:pt idx="10581">
                  <c:v>26.832400625389699</c:v>
                </c:pt>
                <c:pt idx="10582">
                  <c:v>26.832571046226299</c:v>
                </c:pt>
                <c:pt idx="10583">
                  <c:v>26.832741466519899</c:v>
                </c:pt>
                <c:pt idx="10584">
                  <c:v>26.832911886270601</c:v>
                </c:pt>
                <c:pt idx="10585">
                  <c:v>26.833082305478399</c:v>
                </c:pt>
                <c:pt idx="10586">
                  <c:v>26.8332527241432</c:v>
                </c:pt>
                <c:pt idx="10587">
                  <c:v>26.833423142265101</c:v>
                </c:pt>
                <c:pt idx="10588">
                  <c:v>26.8335935598441</c:v>
                </c:pt>
                <c:pt idx="10589">
                  <c:v>26.833763976880199</c:v>
                </c:pt>
                <c:pt idx="10590">
                  <c:v>26.833934393373301</c:v>
                </c:pt>
                <c:pt idx="10591">
                  <c:v>26.834104809323598</c:v>
                </c:pt>
                <c:pt idx="10592">
                  <c:v>26.834275224730899</c:v>
                </c:pt>
                <c:pt idx="10593">
                  <c:v>26.834445639595302</c:v>
                </c:pt>
                <c:pt idx="10594">
                  <c:v>26.834616053916701</c:v>
                </c:pt>
                <c:pt idx="10595">
                  <c:v>26.834786467695299</c:v>
                </c:pt>
                <c:pt idx="10596">
                  <c:v>26.8349568809309</c:v>
                </c:pt>
                <c:pt idx="10597">
                  <c:v>26.8351272936237</c:v>
                </c:pt>
                <c:pt idx="10598">
                  <c:v>26.835297705773499</c:v>
                </c:pt>
                <c:pt idx="10599">
                  <c:v>26.835468117380401</c:v>
                </c:pt>
                <c:pt idx="10600">
                  <c:v>26.835638528444399</c:v>
                </c:pt>
                <c:pt idx="10601">
                  <c:v>26.8358089389654</c:v>
                </c:pt>
                <c:pt idx="10602">
                  <c:v>26.835979348943599</c:v>
                </c:pt>
                <c:pt idx="10603">
                  <c:v>26.836149758378902</c:v>
                </c:pt>
                <c:pt idx="10604">
                  <c:v>26.8363201672712</c:v>
                </c:pt>
                <c:pt idx="10605">
                  <c:v>26.836490575620701</c:v>
                </c:pt>
                <c:pt idx="10606">
                  <c:v>26.836660983427201</c:v>
                </c:pt>
                <c:pt idx="10607">
                  <c:v>26.8368313906909</c:v>
                </c:pt>
                <c:pt idx="10608">
                  <c:v>26.837001797411599</c:v>
                </c:pt>
                <c:pt idx="10609">
                  <c:v>26.8371722035894</c:v>
                </c:pt>
                <c:pt idx="10610">
                  <c:v>26.8373426092244</c:v>
                </c:pt>
                <c:pt idx="10611">
                  <c:v>26.8375130143164</c:v>
                </c:pt>
                <c:pt idx="10612">
                  <c:v>26.837683418865598</c:v>
                </c:pt>
                <c:pt idx="10613">
                  <c:v>26.8378538228718</c:v>
                </c:pt>
                <c:pt idx="10614">
                  <c:v>26.838024226335101</c:v>
                </c:pt>
                <c:pt idx="10615">
                  <c:v>26.8381946292556</c:v>
                </c:pt>
                <c:pt idx="10616">
                  <c:v>26.838365031633199</c:v>
                </c:pt>
                <c:pt idx="10617">
                  <c:v>26.838535433467801</c:v>
                </c:pt>
                <c:pt idx="10618">
                  <c:v>26.838705834759601</c:v>
                </c:pt>
                <c:pt idx="10619">
                  <c:v>26.838876235508501</c:v>
                </c:pt>
                <c:pt idx="10620">
                  <c:v>26.839046635714499</c:v>
                </c:pt>
                <c:pt idx="10621">
                  <c:v>26.839217035377601</c:v>
                </c:pt>
                <c:pt idx="10622">
                  <c:v>26.839387434497802</c:v>
                </c:pt>
                <c:pt idx="10623">
                  <c:v>26.839557833075101</c:v>
                </c:pt>
                <c:pt idx="10624">
                  <c:v>26.8397282311095</c:v>
                </c:pt>
                <c:pt idx="10625">
                  <c:v>26.839898628601102</c:v>
                </c:pt>
                <c:pt idx="10626">
                  <c:v>26.840069025549798</c:v>
                </c:pt>
                <c:pt idx="10627">
                  <c:v>26.840239421955602</c:v>
                </c:pt>
                <c:pt idx="10628">
                  <c:v>26.8404098178185</c:v>
                </c:pt>
                <c:pt idx="10629">
                  <c:v>26.840580213138502</c:v>
                </c:pt>
                <c:pt idx="10630">
                  <c:v>26.840750607915599</c:v>
                </c:pt>
                <c:pt idx="10631">
                  <c:v>26.840921002149901</c:v>
                </c:pt>
                <c:pt idx="10632">
                  <c:v>26.8410913958413</c:v>
                </c:pt>
                <c:pt idx="10633">
                  <c:v>26.841261788989801</c:v>
                </c:pt>
                <c:pt idx="10634">
                  <c:v>26.841432181595501</c:v>
                </c:pt>
                <c:pt idx="10635">
                  <c:v>26.8416025736582</c:v>
                </c:pt>
                <c:pt idx="10636">
                  <c:v>26.841772965178102</c:v>
                </c:pt>
                <c:pt idx="10637">
                  <c:v>26.841943356155099</c:v>
                </c:pt>
                <c:pt idx="10638">
                  <c:v>26.842113746589298</c:v>
                </c:pt>
                <c:pt idx="10639">
                  <c:v>26.8422841364806</c:v>
                </c:pt>
                <c:pt idx="10640">
                  <c:v>26.842454525829002</c:v>
                </c:pt>
                <c:pt idx="10641">
                  <c:v>26.842624914634499</c:v>
                </c:pt>
                <c:pt idx="10642">
                  <c:v>26.842795302897201</c:v>
                </c:pt>
                <c:pt idx="10643">
                  <c:v>26.842965690617</c:v>
                </c:pt>
                <c:pt idx="10644">
                  <c:v>26.843136077794</c:v>
                </c:pt>
                <c:pt idx="10645">
                  <c:v>26.843306464428</c:v>
                </c:pt>
                <c:pt idx="10646">
                  <c:v>26.843476850519298</c:v>
                </c:pt>
                <c:pt idx="10647">
                  <c:v>26.8436472360676</c:v>
                </c:pt>
                <c:pt idx="10648">
                  <c:v>26.8438176210731</c:v>
                </c:pt>
                <c:pt idx="10649">
                  <c:v>26.843988005535799</c:v>
                </c:pt>
                <c:pt idx="10650">
                  <c:v>26.844158389455501</c:v>
                </c:pt>
                <c:pt idx="10651">
                  <c:v>26.844328772832501</c:v>
                </c:pt>
                <c:pt idx="10652">
                  <c:v>26.844499155666501</c:v>
                </c:pt>
                <c:pt idx="10653">
                  <c:v>26.844669537957799</c:v>
                </c:pt>
                <c:pt idx="10654">
                  <c:v>26.8448399197061</c:v>
                </c:pt>
                <c:pt idx="10655">
                  <c:v>26.8450103009116</c:v>
                </c:pt>
                <c:pt idx="10656">
                  <c:v>26.845180681574298</c:v>
                </c:pt>
                <c:pt idx="10657">
                  <c:v>26.8453510616941</c:v>
                </c:pt>
                <c:pt idx="10658">
                  <c:v>26.845521441271</c:v>
                </c:pt>
                <c:pt idx="10659">
                  <c:v>26.845691820305099</c:v>
                </c:pt>
                <c:pt idx="10660">
                  <c:v>26.8458621987964</c:v>
                </c:pt>
                <c:pt idx="10661">
                  <c:v>26.8460325767448</c:v>
                </c:pt>
                <c:pt idx="10662">
                  <c:v>26.846202954150399</c:v>
                </c:pt>
                <c:pt idx="10663">
                  <c:v>26.846373331013101</c:v>
                </c:pt>
                <c:pt idx="10664">
                  <c:v>26.846543707333002</c:v>
                </c:pt>
                <c:pt idx="10665">
                  <c:v>26.846714083110001</c:v>
                </c:pt>
                <c:pt idx="10666">
                  <c:v>26.846884458344199</c:v>
                </c:pt>
                <c:pt idx="10667">
                  <c:v>26.8470548330355</c:v>
                </c:pt>
                <c:pt idx="10668">
                  <c:v>26.847225207184099</c:v>
                </c:pt>
                <c:pt idx="10669">
                  <c:v>26.847395580789701</c:v>
                </c:pt>
                <c:pt idx="10670">
                  <c:v>26.847565953852602</c:v>
                </c:pt>
                <c:pt idx="10671">
                  <c:v>26.847736326372601</c:v>
                </c:pt>
                <c:pt idx="10672">
                  <c:v>26.8479066983497</c:v>
                </c:pt>
                <c:pt idx="10673">
                  <c:v>26.8480770697841</c:v>
                </c:pt>
                <c:pt idx="10674">
                  <c:v>26.8482474406756</c:v>
                </c:pt>
                <c:pt idx="10675">
                  <c:v>26.848417811024198</c:v>
                </c:pt>
                <c:pt idx="10676">
                  <c:v>26.848588180830099</c:v>
                </c:pt>
                <c:pt idx="10677">
                  <c:v>26.848758550093098</c:v>
                </c:pt>
                <c:pt idx="10678">
                  <c:v>26.8489289188133</c:v>
                </c:pt>
                <c:pt idx="10679">
                  <c:v>26.849099286990601</c:v>
                </c:pt>
                <c:pt idx="10680">
                  <c:v>26.8492696546252</c:v>
                </c:pt>
                <c:pt idx="10681">
                  <c:v>26.849440021716902</c:v>
                </c:pt>
                <c:pt idx="10682">
                  <c:v>26.849610388265699</c:v>
                </c:pt>
                <c:pt idx="10683">
                  <c:v>26.849780754271801</c:v>
                </c:pt>
                <c:pt idx="10684">
                  <c:v>26.849951119735</c:v>
                </c:pt>
                <c:pt idx="10685">
                  <c:v>26.8501214846554</c:v>
                </c:pt>
                <c:pt idx="10686">
                  <c:v>26.850291849032999</c:v>
                </c:pt>
                <c:pt idx="10687">
                  <c:v>26.8504622128678</c:v>
                </c:pt>
                <c:pt idx="10688">
                  <c:v>26.8506325761598</c:v>
                </c:pt>
                <c:pt idx="10689">
                  <c:v>26.850802938908899</c:v>
                </c:pt>
                <c:pt idx="10690">
                  <c:v>26.8509733011152</c:v>
                </c:pt>
                <c:pt idx="10691">
                  <c:v>26.8511436627787</c:v>
                </c:pt>
                <c:pt idx="10692">
                  <c:v>26.851314023899398</c:v>
                </c:pt>
                <c:pt idx="10693">
                  <c:v>26.851484384477299</c:v>
                </c:pt>
                <c:pt idx="10694">
                  <c:v>26.851654744512398</c:v>
                </c:pt>
                <c:pt idx="10695">
                  <c:v>26.8518251040046</c:v>
                </c:pt>
                <c:pt idx="10696">
                  <c:v>26.8519954629541</c:v>
                </c:pt>
                <c:pt idx="10697">
                  <c:v>26.8521658213607</c:v>
                </c:pt>
                <c:pt idx="10698">
                  <c:v>26.852336179224601</c:v>
                </c:pt>
                <c:pt idx="10699">
                  <c:v>26.852506536545601</c:v>
                </c:pt>
                <c:pt idx="10700">
                  <c:v>26.8526768933238</c:v>
                </c:pt>
                <c:pt idx="10701">
                  <c:v>26.8528472495593</c:v>
                </c:pt>
                <c:pt idx="10702">
                  <c:v>26.8530176052519</c:v>
                </c:pt>
                <c:pt idx="10703">
                  <c:v>26.853187960401701</c:v>
                </c:pt>
                <c:pt idx="10704">
                  <c:v>26.853358315008698</c:v>
                </c:pt>
                <c:pt idx="10705">
                  <c:v>26.853528669072901</c:v>
                </c:pt>
                <c:pt idx="10706">
                  <c:v>26.853699022594402</c:v>
                </c:pt>
                <c:pt idx="10707">
                  <c:v>26.853869375573002</c:v>
                </c:pt>
                <c:pt idx="10708">
                  <c:v>26.8540397280088</c:v>
                </c:pt>
                <c:pt idx="10709">
                  <c:v>26.854210079901801</c:v>
                </c:pt>
                <c:pt idx="10710">
                  <c:v>26.8543804312521</c:v>
                </c:pt>
                <c:pt idx="10711">
                  <c:v>26.854550782059501</c:v>
                </c:pt>
                <c:pt idx="10712">
                  <c:v>26.854721132324201</c:v>
                </c:pt>
                <c:pt idx="10713">
                  <c:v>26.854891482046</c:v>
                </c:pt>
                <c:pt idx="10714">
                  <c:v>26.8550618312251</c:v>
                </c:pt>
                <c:pt idx="10715">
                  <c:v>26.8552321798614</c:v>
                </c:pt>
                <c:pt idx="10716">
                  <c:v>26.855402527954901</c:v>
                </c:pt>
                <c:pt idx="10717">
                  <c:v>26.855572875505601</c:v>
                </c:pt>
                <c:pt idx="10718">
                  <c:v>26.8557432225135</c:v>
                </c:pt>
                <c:pt idx="10719">
                  <c:v>26.8559135689786</c:v>
                </c:pt>
                <c:pt idx="10720">
                  <c:v>26.856083914900999</c:v>
                </c:pt>
                <c:pt idx="10721">
                  <c:v>26.8562542602806</c:v>
                </c:pt>
                <c:pt idx="10722">
                  <c:v>26.8564246051174</c:v>
                </c:pt>
                <c:pt idx="10723">
                  <c:v>26.856594949411399</c:v>
                </c:pt>
                <c:pt idx="10724">
                  <c:v>26.856765293162599</c:v>
                </c:pt>
                <c:pt idx="10725">
                  <c:v>26.856935636371102</c:v>
                </c:pt>
                <c:pt idx="10726">
                  <c:v>26.857105979036699</c:v>
                </c:pt>
                <c:pt idx="10727">
                  <c:v>26.857276321159699</c:v>
                </c:pt>
                <c:pt idx="10728">
                  <c:v>26.8574466627398</c:v>
                </c:pt>
                <c:pt idx="10729">
                  <c:v>26.857617003777101</c:v>
                </c:pt>
                <c:pt idx="10730">
                  <c:v>26.857787344271699</c:v>
                </c:pt>
                <c:pt idx="10731">
                  <c:v>26.8579576842235</c:v>
                </c:pt>
                <c:pt idx="10732">
                  <c:v>26.858128023632599</c:v>
                </c:pt>
                <c:pt idx="10733">
                  <c:v>26.8582983624988</c:v>
                </c:pt>
                <c:pt idx="10734">
                  <c:v>26.8584687008223</c:v>
                </c:pt>
                <c:pt idx="10735">
                  <c:v>26.858639038603101</c:v>
                </c:pt>
                <c:pt idx="10736">
                  <c:v>26.858809375841101</c:v>
                </c:pt>
                <c:pt idx="10737">
                  <c:v>26.8589797125363</c:v>
                </c:pt>
                <c:pt idx="10738">
                  <c:v>26.859150048688701</c:v>
                </c:pt>
                <c:pt idx="10739">
                  <c:v>26.8593203842984</c:v>
                </c:pt>
                <c:pt idx="10740">
                  <c:v>26.859490719365301</c:v>
                </c:pt>
                <c:pt idx="10741">
                  <c:v>26.859661053889401</c:v>
                </c:pt>
                <c:pt idx="10742">
                  <c:v>26.859831387870798</c:v>
                </c:pt>
                <c:pt idx="10743">
                  <c:v>26.860001721309501</c:v>
                </c:pt>
                <c:pt idx="10744">
                  <c:v>26.8601720542054</c:v>
                </c:pt>
                <c:pt idx="10745">
                  <c:v>26.8603423865585</c:v>
                </c:pt>
                <c:pt idx="10746">
                  <c:v>26.860512718368899</c:v>
                </c:pt>
                <c:pt idx="10747">
                  <c:v>26.860683049636499</c:v>
                </c:pt>
                <c:pt idx="10748">
                  <c:v>26.860853380361299</c:v>
                </c:pt>
                <c:pt idx="10749">
                  <c:v>26.861023710543499</c:v>
                </c:pt>
                <c:pt idx="10750">
                  <c:v>26.861194040182799</c:v>
                </c:pt>
                <c:pt idx="10751">
                  <c:v>26.8613643692794</c:v>
                </c:pt>
                <c:pt idx="10752">
                  <c:v>26.861534697833299</c:v>
                </c:pt>
                <c:pt idx="10753">
                  <c:v>26.861705025844401</c:v>
                </c:pt>
                <c:pt idx="10754">
                  <c:v>26.861875353312801</c:v>
                </c:pt>
                <c:pt idx="10755">
                  <c:v>26.862045680238399</c:v>
                </c:pt>
                <c:pt idx="10756">
                  <c:v>26.862216006621299</c:v>
                </c:pt>
                <c:pt idx="10757">
                  <c:v>26.862386332461401</c:v>
                </c:pt>
                <c:pt idx="10758">
                  <c:v>26.862556657758802</c:v>
                </c:pt>
                <c:pt idx="10759">
                  <c:v>26.8627269825135</c:v>
                </c:pt>
                <c:pt idx="10760">
                  <c:v>26.862897306725401</c:v>
                </c:pt>
                <c:pt idx="10761">
                  <c:v>26.8630676303945</c:v>
                </c:pt>
                <c:pt idx="10762">
                  <c:v>26.863237953521001</c:v>
                </c:pt>
                <c:pt idx="10763">
                  <c:v>26.8634082761047</c:v>
                </c:pt>
                <c:pt idx="10764">
                  <c:v>26.863578598145601</c:v>
                </c:pt>
                <c:pt idx="10765">
                  <c:v>26.8637489196439</c:v>
                </c:pt>
                <c:pt idx="10766">
                  <c:v>26.863919240599401</c:v>
                </c:pt>
                <c:pt idx="10767">
                  <c:v>26.864089561012101</c:v>
                </c:pt>
                <c:pt idx="10768">
                  <c:v>26.864259880882202</c:v>
                </c:pt>
                <c:pt idx="10769">
                  <c:v>26.864430200209501</c:v>
                </c:pt>
                <c:pt idx="10770">
                  <c:v>26.864600518993999</c:v>
                </c:pt>
                <c:pt idx="10771">
                  <c:v>26.864770837235898</c:v>
                </c:pt>
                <c:pt idx="10772">
                  <c:v>26.864941154935</c:v>
                </c:pt>
                <c:pt idx="10773">
                  <c:v>26.865111472091399</c:v>
                </c:pt>
                <c:pt idx="10774">
                  <c:v>26.865281788705101</c:v>
                </c:pt>
                <c:pt idx="10775">
                  <c:v>26.865452104776001</c:v>
                </c:pt>
                <c:pt idx="10776">
                  <c:v>26.865622420304199</c:v>
                </c:pt>
                <c:pt idx="10777">
                  <c:v>26.865792735289698</c:v>
                </c:pt>
                <c:pt idx="10778">
                  <c:v>26.8659630497325</c:v>
                </c:pt>
                <c:pt idx="10779">
                  <c:v>26.866133363632599</c:v>
                </c:pt>
                <c:pt idx="10780">
                  <c:v>26.866303676989901</c:v>
                </c:pt>
                <c:pt idx="10781">
                  <c:v>26.8664739898046</c:v>
                </c:pt>
                <c:pt idx="10782">
                  <c:v>26.866644302076502</c:v>
                </c:pt>
                <c:pt idx="10783">
                  <c:v>26.866814613805701</c:v>
                </c:pt>
                <c:pt idx="10784">
                  <c:v>26.866984924992199</c:v>
                </c:pt>
                <c:pt idx="10785">
                  <c:v>26.867155235635899</c:v>
                </c:pt>
                <c:pt idx="10786">
                  <c:v>26.867325545737</c:v>
                </c:pt>
                <c:pt idx="10787">
                  <c:v>26.867495855295299</c:v>
                </c:pt>
                <c:pt idx="10788">
                  <c:v>26.867666164311</c:v>
                </c:pt>
                <c:pt idx="10789">
                  <c:v>26.8678364727839</c:v>
                </c:pt>
                <c:pt idx="10790">
                  <c:v>26.868006780714101</c:v>
                </c:pt>
                <c:pt idx="10791">
                  <c:v>26.868177088101699</c:v>
                </c:pt>
                <c:pt idx="10792">
                  <c:v>26.8683473949465</c:v>
                </c:pt>
                <c:pt idx="10793">
                  <c:v>26.868517701248599</c:v>
                </c:pt>
                <c:pt idx="10794">
                  <c:v>26.868688007008</c:v>
                </c:pt>
                <c:pt idx="10795">
                  <c:v>26.868858312224699</c:v>
                </c:pt>
                <c:pt idx="10796">
                  <c:v>26.869028616898699</c:v>
                </c:pt>
                <c:pt idx="10797">
                  <c:v>26.869198921030002</c:v>
                </c:pt>
                <c:pt idx="10798">
                  <c:v>26.869369224618602</c:v>
                </c:pt>
                <c:pt idx="10799">
                  <c:v>26.8695395276645</c:v>
                </c:pt>
                <c:pt idx="10800">
                  <c:v>26.8697098301677</c:v>
                </c:pt>
                <c:pt idx="10801">
                  <c:v>26.869880132128301</c:v>
                </c:pt>
                <c:pt idx="10802">
                  <c:v>26.870050433546101</c:v>
                </c:pt>
                <c:pt idx="10803">
                  <c:v>26.870220734421199</c:v>
                </c:pt>
                <c:pt idx="10804">
                  <c:v>26.870391034753698</c:v>
                </c:pt>
                <c:pt idx="10805">
                  <c:v>26.8705613345434</c:v>
                </c:pt>
                <c:pt idx="10806">
                  <c:v>26.870731633790498</c:v>
                </c:pt>
                <c:pt idx="10807">
                  <c:v>26.870901932494899</c:v>
                </c:pt>
                <c:pt idx="10808">
                  <c:v>26.871072230656601</c:v>
                </c:pt>
                <c:pt idx="10809">
                  <c:v>26.871242528275602</c:v>
                </c:pt>
                <c:pt idx="10810">
                  <c:v>26.8714128253519</c:v>
                </c:pt>
                <c:pt idx="10811">
                  <c:v>26.8715831218855</c:v>
                </c:pt>
                <c:pt idx="10812">
                  <c:v>26.871753417876501</c:v>
                </c:pt>
                <c:pt idx="10813">
                  <c:v>26.871923713324701</c:v>
                </c:pt>
                <c:pt idx="10814">
                  <c:v>26.872094008230299</c:v>
                </c:pt>
                <c:pt idx="10815">
                  <c:v>26.872264302593202</c:v>
                </c:pt>
                <c:pt idx="10816">
                  <c:v>26.872434596413399</c:v>
                </c:pt>
                <c:pt idx="10817">
                  <c:v>26.872604889691001</c:v>
                </c:pt>
                <c:pt idx="10818">
                  <c:v>26.872775182425901</c:v>
                </c:pt>
                <c:pt idx="10819">
                  <c:v>26.872945474618099</c:v>
                </c:pt>
                <c:pt idx="10820">
                  <c:v>26.873115766267599</c:v>
                </c:pt>
                <c:pt idx="10821">
                  <c:v>26.8732860573745</c:v>
                </c:pt>
                <c:pt idx="10822">
                  <c:v>26.8734563479386</c:v>
                </c:pt>
                <c:pt idx="10823">
                  <c:v>26.8736266379602</c:v>
                </c:pt>
                <c:pt idx="10824">
                  <c:v>26.873796927438999</c:v>
                </c:pt>
                <c:pt idx="10825">
                  <c:v>26.873967216375199</c:v>
                </c:pt>
                <c:pt idx="10826">
                  <c:v>26.874137504768701</c:v>
                </c:pt>
                <c:pt idx="10827">
                  <c:v>26.874307792619501</c:v>
                </c:pt>
                <c:pt idx="10828">
                  <c:v>26.874478079927702</c:v>
                </c:pt>
                <c:pt idx="10829">
                  <c:v>26.874648366693201</c:v>
                </c:pt>
                <c:pt idx="10830">
                  <c:v>26.874818652916101</c:v>
                </c:pt>
                <c:pt idx="10831">
                  <c:v>26.8749889385962</c:v>
                </c:pt>
                <c:pt idx="10832">
                  <c:v>26.8751592237338</c:v>
                </c:pt>
                <c:pt idx="10833">
                  <c:v>26.875329508328601</c:v>
                </c:pt>
                <c:pt idx="10834">
                  <c:v>26.875499792380801</c:v>
                </c:pt>
                <c:pt idx="10835">
                  <c:v>26.875670075890401</c:v>
                </c:pt>
                <c:pt idx="10836">
                  <c:v>26.8758403588573</c:v>
                </c:pt>
                <c:pt idx="10837">
                  <c:v>26.8760106412815</c:v>
                </c:pt>
                <c:pt idx="10838">
                  <c:v>26.876180923163101</c:v>
                </c:pt>
                <c:pt idx="10839">
                  <c:v>26.876351204502001</c:v>
                </c:pt>
                <c:pt idx="10840">
                  <c:v>26.876521485298301</c:v>
                </c:pt>
                <c:pt idx="10841">
                  <c:v>26.876691765552</c:v>
                </c:pt>
                <c:pt idx="10842">
                  <c:v>26.8768620452629</c:v>
                </c:pt>
                <c:pt idx="10843">
                  <c:v>26.877032324431301</c:v>
                </c:pt>
                <c:pt idx="10844">
                  <c:v>26.877202603057</c:v>
                </c:pt>
                <c:pt idx="10845">
                  <c:v>26.877372881140001</c:v>
                </c:pt>
                <c:pt idx="10846">
                  <c:v>26.8775431586804</c:v>
                </c:pt>
                <c:pt idx="10847">
                  <c:v>26.8777134356781</c:v>
                </c:pt>
                <c:pt idx="10848">
                  <c:v>26.877883712133301</c:v>
                </c:pt>
                <c:pt idx="10849">
                  <c:v>26.8780539880457</c:v>
                </c:pt>
                <c:pt idx="10850">
                  <c:v>26.8782242634155</c:v>
                </c:pt>
                <c:pt idx="10851">
                  <c:v>26.878394538242699</c:v>
                </c:pt>
                <c:pt idx="10852">
                  <c:v>26.878564812527301</c:v>
                </c:pt>
                <c:pt idx="10853">
                  <c:v>26.878735086269199</c:v>
                </c:pt>
                <c:pt idx="10854">
                  <c:v>26.878905359468501</c:v>
                </c:pt>
                <c:pt idx="10855">
                  <c:v>26.879075632125101</c:v>
                </c:pt>
                <c:pt idx="10856">
                  <c:v>26.879245904239099</c:v>
                </c:pt>
                <c:pt idx="10857">
                  <c:v>26.879416175810501</c:v>
                </c:pt>
                <c:pt idx="10858">
                  <c:v>26.879586446839198</c:v>
                </c:pt>
                <c:pt idx="10859">
                  <c:v>26.8797567173253</c:v>
                </c:pt>
                <c:pt idx="10860">
                  <c:v>26.879926987268799</c:v>
                </c:pt>
                <c:pt idx="10861">
                  <c:v>26.8800972566696</c:v>
                </c:pt>
                <c:pt idx="10862">
                  <c:v>26.880267525527898</c:v>
                </c:pt>
                <c:pt idx="10863">
                  <c:v>26.880437793843502</c:v>
                </c:pt>
                <c:pt idx="10864">
                  <c:v>26.8806080616164</c:v>
                </c:pt>
                <c:pt idx="10865">
                  <c:v>26.880778328846802</c:v>
                </c:pt>
                <c:pt idx="10866">
                  <c:v>26.880948595534498</c:v>
                </c:pt>
                <c:pt idx="10867">
                  <c:v>26.8811188616796</c:v>
                </c:pt>
                <c:pt idx="10868">
                  <c:v>26.881289127282098</c:v>
                </c:pt>
                <c:pt idx="10869">
                  <c:v>26.881459392341998</c:v>
                </c:pt>
                <c:pt idx="10870">
                  <c:v>26.8816296568592</c:v>
                </c:pt>
                <c:pt idx="10871">
                  <c:v>26.881799920833799</c:v>
                </c:pt>
                <c:pt idx="10872">
                  <c:v>26.881970184265899</c:v>
                </c:pt>
                <c:pt idx="10873">
                  <c:v>26.882140447155301</c:v>
                </c:pt>
                <c:pt idx="10874">
                  <c:v>26.882310709502001</c:v>
                </c:pt>
                <c:pt idx="10875">
                  <c:v>26.882480971306201</c:v>
                </c:pt>
                <c:pt idx="10876">
                  <c:v>26.882651232567799</c:v>
                </c:pt>
                <c:pt idx="10877">
                  <c:v>26.882821493286698</c:v>
                </c:pt>
                <c:pt idx="10878">
                  <c:v>26.882991753463099</c:v>
                </c:pt>
                <c:pt idx="10879">
                  <c:v>26.883162013096801</c:v>
                </c:pt>
                <c:pt idx="10880">
                  <c:v>26.8833322721879</c:v>
                </c:pt>
                <c:pt idx="10881">
                  <c:v>26.883502530736401</c:v>
                </c:pt>
                <c:pt idx="10882">
                  <c:v>26.883672788742398</c:v>
                </c:pt>
                <c:pt idx="10883">
                  <c:v>26.883843046205701</c:v>
                </c:pt>
                <c:pt idx="10884">
                  <c:v>26.884013303126402</c:v>
                </c:pt>
                <c:pt idx="10885">
                  <c:v>26.8841835595045</c:v>
                </c:pt>
                <c:pt idx="10886">
                  <c:v>26.884353815339999</c:v>
                </c:pt>
                <c:pt idx="10887">
                  <c:v>26.884524070632899</c:v>
                </c:pt>
                <c:pt idx="10888">
                  <c:v>26.884694325383201</c:v>
                </c:pt>
                <c:pt idx="10889">
                  <c:v>26.8848645795909</c:v>
                </c:pt>
                <c:pt idx="10890">
                  <c:v>26.885034833256</c:v>
                </c:pt>
                <c:pt idx="10891">
                  <c:v>26.885205086378502</c:v>
                </c:pt>
                <c:pt idx="10892">
                  <c:v>26.8853753389585</c:v>
                </c:pt>
                <c:pt idx="10893">
                  <c:v>26.8855455909958</c:v>
                </c:pt>
                <c:pt idx="10894">
                  <c:v>26.885715842490601</c:v>
                </c:pt>
                <c:pt idx="10895">
                  <c:v>26.8858860934427</c:v>
                </c:pt>
                <c:pt idx="10896">
                  <c:v>26.886056343852299</c:v>
                </c:pt>
                <c:pt idx="10897">
                  <c:v>26.886226593719201</c:v>
                </c:pt>
                <c:pt idx="10898">
                  <c:v>26.886396843043599</c:v>
                </c:pt>
                <c:pt idx="10899">
                  <c:v>26.886567091825398</c:v>
                </c:pt>
                <c:pt idx="10900">
                  <c:v>26.886737340064698</c:v>
                </c:pt>
                <c:pt idx="10901">
                  <c:v>26.8869075877613</c:v>
                </c:pt>
                <c:pt idx="10902">
                  <c:v>26.887077834915299</c:v>
                </c:pt>
                <c:pt idx="10903">
                  <c:v>26.887248081526799</c:v>
                </c:pt>
                <c:pt idx="10904">
                  <c:v>26.8874183275957</c:v>
                </c:pt>
                <c:pt idx="10905">
                  <c:v>26.887588573121999</c:v>
                </c:pt>
                <c:pt idx="10906">
                  <c:v>26.887758818105802</c:v>
                </c:pt>
                <c:pt idx="10907">
                  <c:v>26.887929062546899</c:v>
                </c:pt>
                <c:pt idx="10908">
                  <c:v>26.888099306445501</c:v>
                </c:pt>
                <c:pt idx="10909">
                  <c:v>26.8882695498015</c:v>
                </c:pt>
                <c:pt idx="10910">
                  <c:v>26.8884397926149</c:v>
                </c:pt>
                <c:pt idx="10911">
                  <c:v>26.888610034885801</c:v>
                </c:pt>
                <c:pt idx="10912">
                  <c:v>26.888780276614099</c:v>
                </c:pt>
                <c:pt idx="10913">
                  <c:v>26.888950517799799</c:v>
                </c:pt>
                <c:pt idx="10914">
                  <c:v>26.889120758442999</c:v>
                </c:pt>
                <c:pt idx="10915">
                  <c:v>26.889290998543501</c:v>
                </c:pt>
                <c:pt idx="10916">
                  <c:v>26.8894612381016</c:v>
                </c:pt>
                <c:pt idx="10917">
                  <c:v>26.889631477117</c:v>
                </c:pt>
                <c:pt idx="10918">
                  <c:v>26.889801715589901</c:v>
                </c:pt>
                <c:pt idx="10919">
                  <c:v>26.889971953520199</c:v>
                </c:pt>
                <c:pt idx="10920">
                  <c:v>26.890142190908001</c:v>
                </c:pt>
                <c:pt idx="10921">
                  <c:v>26.890312427753202</c:v>
                </c:pt>
                <c:pt idx="10922">
                  <c:v>26.890482664055799</c:v>
                </c:pt>
                <c:pt idx="10923">
                  <c:v>26.890652899815901</c:v>
                </c:pt>
                <c:pt idx="10924">
                  <c:v>26.890823135033401</c:v>
                </c:pt>
                <c:pt idx="10925">
                  <c:v>26.890993369708401</c:v>
                </c:pt>
                <c:pt idx="10926">
                  <c:v>26.891163603840798</c:v>
                </c:pt>
                <c:pt idx="10927">
                  <c:v>26.8913338374307</c:v>
                </c:pt>
                <c:pt idx="10928">
                  <c:v>26.891504070478</c:v>
                </c:pt>
                <c:pt idx="10929">
                  <c:v>26.8916743029827</c:v>
                </c:pt>
                <c:pt idx="10930">
                  <c:v>26.891844534944902</c:v>
                </c:pt>
                <c:pt idx="10931">
                  <c:v>26.8920147663646</c:v>
                </c:pt>
                <c:pt idx="10932">
                  <c:v>26.892184997241699</c:v>
                </c:pt>
                <c:pt idx="10933">
                  <c:v>26.892355227576299</c:v>
                </c:pt>
                <c:pt idx="10934">
                  <c:v>26.892525457368301</c:v>
                </c:pt>
                <c:pt idx="10935">
                  <c:v>26.892695686617699</c:v>
                </c:pt>
                <c:pt idx="10936">
                  <c:v>26.892865915324698</c:v>
                </c:pt>
                <c:pt idx="10937">
                  <c:v>26.893036143488999</c:v>
                </c:pt>
                <c:pt idx="10938">
                  <c:v>26.8932063711109</c:v>
                </c:pt>
                <c:pt idx="10939">
                  <c:v>26.893376598190201</c:v>
                </c:pt>
                <c:pt idx="10940">
                  <c:v>26.893546824726901</c:v>
                </c:pt>
                <c:pt idx="10941">
                  <c:v>26.8937170507212</c:v>
                </c:pt>
                <c:pt idx="10942">
                  <c:v>26.893887276172801</c:v>
                </c:pt>
                <c:pt idx="10943">
                  <c:v>26.894057501081999</c:v>
                </c:pt>
                <c:pt idx="10944">
                  <c:v>26.894227725448602</c:v>
                </c:pt>
                <c:pt idx="10945">
                  <c:v>26.894397949272701</c:v>
                </c:pt>
                <c:pt idx="10946">
                  <c:v>26.894568172554202</c:v>
                </c:pt>
                <c:pt idx="10947">
                  <c:v>26.894738395293199</c:v>
                </c:pt>
                <c:pt idx="10948">
                  <c:v>26.894908617489701</c:v>
                </c:pt>
                <c:pt idx="10949">
                  <c:v>26.8950788391437</c:v>
                </c:pt>
                <c:pt idx="10950">
                  <c:v>26.8952490602551</c:v>
                </c:pt>
                <c:pt idx="10951">
                  <c:v>26.895419280824001</c:v>
                </c:pt>
                <c:pt idx="10952">
                  <c:v>26.895589500850399</c:v>
                </c:pt>
                <c:pt idx="10953">
                  <c:v>26.895759720334201</c:v>
                </c:pt>
                <c:pt idx="10954">
                  <c:v>26.8959299392756</c:v>
                </c:pt>
                <c:pt idx="10955">
                  <c:v>26.8961001576744</c:v>
                </c:pt>
                <c:pt idx="10956">
                  <c:v>26.896270375530602</c:v>
                </c:pt>
                <c:pt idx="10957">
                  <c:v>26.896440592844399</c:v>
                </c:pt>
                <c:pt idx="10958">
                  <c:v>26.896610809615701</c:v>
                </c:pt>
                <c:pt idx="10959">
                  <c:v>26.896781025844401</c:v>
                </c:pt>
                <c:pt idx="10960">
                  <c:v>26.896951241530601</c:v>
                </c:pt>
                <c:pt idx="10961">
                  <c:v>26.897121456674299</c:v>
                </c:pt>
                <c:pt idx="10962">
                  <c:v>26.8972916712755</c:v>
                </c:pt>
                <c:pt idx="10963">
                  <c:v>26.897461885334099</c:v>
                </c:pt>
                <c:pt idx="10964">
                  <c:v>26.897632098850298</c:v>
                </c:pt>
                <c:pt idx="10965">
                  <c:v>26.897802311823899</c:v>
                </c:pt>
                <c:pt idx="10966">
                  <c:v>26.897972524255099</c:v>
                </c:pt>
                <c:pt idx="10967">
                  <c:v>26.898142736143701</c:v>
                </c:pt>
                <c:pt idx="10968">
                  <c:v>26.898312947489799</c:v>
                </c:pt>
                <c:pt idx="10969">
                  <c:v>26.898483158293399</c:v>
                </c:pt>
                <c:pt idx="10970">
                  <c:v>26.898653368554498</c:v>
                </c:pt>
                <c:pt idx="10971">
                  <c:v>26.898823578273099</c:v>
                </c:pt>
                <c:pt idx="10972">
                  <c:v>26.8989937874492</c:v>
                </c:pt>
                <c:pt idx="10973">
                  <c:v>26.899163996082802</c:v>
                </c:pt>
                <c:pt idx="10974">
                  <c:v>26.899334204173901</c:v>
                </c:pt>
                <c:pt idx="10975">
                  <c:v>26.8995044117225</c:v>
                </c:pt>
                <c:pt idx="10976">
                  <c:v>26.8996746187286</c:v>
                </c:pt>
                <c:pt idx="10977">
                  <c:v>26.899844825192201</c:v>
                </c:pt>
                <c:pt idx="10978">
                  <c:v>26.900015031113298</c:v>
                </c:pt>
                <c:pt idx="10979">
                  <c:v>26.9001852364919</c:v>
                </c:pt>
                <c:pt idx="10980">
                  <c:v>26.900355441327999</c:v>
                </c:pt>
                <c:pt idx="10981">
                  <c:v>26.900525645621698</c:v>
                </c:pt>
                <c:pt idx="10982">
                  <c:v>26.900695849372799</c:v>
                </c:pt>
                <c:pt idx="10983">
                  <c:v>26.900866052581399</c:v>
                </c:pt>
                <c:pt idx="10984">
                  <c:v>26.9010362552476</c:v>
                </c:pt>
                <c:pt idx="10985">
                  <c:v>26.901206457371298</c:v>
                </c:pt>
                <c:pt idx="10986">
                  <c:v>26.901376658952401</c:v>
                </c:pt>
                <c:pt idx="10987">
                  <c:v>26.9015468599911</c:v>
                </c:pt>
                <c:pt idx="10988">
                  <c:v>26.9017170604873</c:v>
                </c:pt>
                <c:pt idx="10989">
                  <c:v>26.901887260441001</c:v>
                </c:pt>
                <c:pt idx="10990">
                  <c:v>26.902057459852301</c:v>
                </c:pt>
                <c:pt idx="10991">
                  <c:v>26.902227658720999</c:v>
                </c:pt>
                <c:pt idx="10992">
                  <c:v>26.902397857047301</c:v>
                </c:pt>
                <c:pt idx="10993">
                  <c:v>26.9025680548311</c:v>
                </c:pt>
                <c:pt idx="10994">
                  <c:v>26.902738252072499</c:v>
                </c:pt>
                <c:pt idx="10995">
                  <c:v>26.902908448771299</c:v>
                </c:pt>
                <c:pt idx="10996">
                  <c:v>26.9030786449277</c:v>
                </c:pt>
                <c:pt idx="10997">
                  <c:v>26.9032488405416</c:v>
                </c:pt>
                <c:pt idx="10998">
                  <c:v>26.903419035612998</c:v>
                </c:pt>
                <c:pt idx="10999">
                  <c:v>26.9035892301419</c:v>
                </c:pt>
                <c:pt idx="11000">
                  <c:v>26.903759424128399</c:v>
                </c:pt>
                <c:pt idx="11001">
                  <c:v>26.903929617572398</c:v>
                </c:pt>
                <c:pt idx="11002">
                  <c:v>26.904099810474001</c:v>
                </c:pt>
                <c:pt idx="11003">
                  <c:v>26.904270002833002</c:v>
                </c:pt>
                <c:pt idx="11004">
                  <c:v>26.904440194649698</c:v>
                </c:pt>
                <c:pt idx="11005">
                  <c:v>26.904610385923799</c:v>
                </c:pt>
                <c:pt idx="11006">
                  <c:v>26.904780576655501</c:v>
                </c:pt>
                <c:pt idx="11007">
                  <c:v>26.904950766844699</c:v>
                </c:pt>
                <c:pt idx="11008">
                  <c:v>26.905120956491501</c:v>
                </c:pt>
                <c:pt idx="11009">
                  <c:v>26.905291145595701</c:v>
                </c:pt>
                <c:pt idx="11010">
                  <c:v>26.9054613341576</c:v>
                </c:pt>
                <c:pt idx="11011">
                  <c:v>26.905631522177</c:v>
                </c:pt>
                <c:pt idx="11012">
                  <c:v>26.9058017096539</c:v>
                </c:pt>
                <c:pt idx="11013">
                  <c:v>26.905971896588301</c:v>
                </c:pt>
                <c:pt idx="11014">
                  <c:v>26.906142082980399</c:v>
                </c:pt>
                <c:pt idx="11015">
                  <c:v>26.9063122688299</c:v>
                </c:pt>
                <c:pt idx="11016">
                  <c:v>26.906482454136999</c:v>
                </c:pt>
                <c:pt idx="11017">
                  <c:v>26.906652638901701</c:v>
                </c:pt>
                <c:pt idx="11018">
                  <c:v>26.9068228231239</c:v>
                </c:pt>
                <c:pt idx="11019">
                  <c:v>26.906993006803599</c:v>
                </c:pt>
                <c:pt idx="11020">
                  <c:v>26.907163189940899</c:v>
                </c:pt>
                <c:pt idx="11021">
                  <c:v>26.907333372535799</c:v>
                </c:pt>
                <c:pt idx="11022">
                  <c:v>26.9075035545882</c:v>
                </c:pt>
                <c:pt idx="11023">
                  <c:v>26.9076737360982</c:v>
                </c:pt>
                <c:pt idx="11024">
                  <c:v>26.907843917065701</c:v>
                </c:pt>
                <c:pt idx="11025">
                  <c:v>26.908014097490799</c:v>
                </c:pt>
                <c:pt idx="11026">
                  <c:v>26.908184277373401</c:v>
                </c:pt>
                <c:pt idx="11027">
                  <c:v>26.908354456713599</c:v>
                </c:pt>
                <c:pt idx="11028">
                  <c:v>26.908524635511402</c:v>
                </c:pt>
                <c:pt idx="11029">
                  <c:v>26.908694813766701</c:v>
                </c:pt>
                <c:pt idx="11030">
                  <c:v>26.9088649914796</c:v>
                </c:pt>
                <c:pt idx="11031">
                  <c:v>26.909035168650099</c:v>
                </c:pt>
                <c:pt idx="11032">
                  <c:v>26.909205345278099</c:v>
                </c:pt>
                <c:pt idx="11033">
                  <c:v>26.9093755213637</c:v>
                </c:pt>
                <c:pt idx="11034">
                  <c:v>26.9095456969068</c:v>
                </c:pt>
                <c:pt idx="11035">
                  <c:v>26.909715871907501</c:v>
                </c:pt>
                <c:pt idx="11036">
                  <c:v>26.909886046365799</c:v>
                </c:pt>
                <c:pt idx="11037">
                  <c:v>26.9100562202817</c:v>
                </c:pt>
                <c:pt idx="11038">
                  <c:v>26.910226393655201</c:v>
                </c:pt>
                <c:pt idx="11039">
                  <c:v>26.910396566486199</c:v>
                </c:pt>
                <c:pt idx="11040">
                  <c:v>26.910566738774801</c:v>
                </c:pt>
                <c:pt idx="11041">
                  <c:v>26.9107369105209</c:v>
                </c:pt>
                <c:pt idx="11042">
                  <c:v>26.910907081724702</c:v>
                </c:pt>
                <c:pt idx="11043">
                  <c:v>26.911077252386001</c:v>
                </c:pt>
                <c:pt idx="11044">
                  <c:v>26.9112474225049</c:v>
                </c:pt>
                <c:pt idx="11045">
                  <c:v>26.911417592081399</c:v>
                </c:pt>
                <c:pt idx="11046">
                  <c:v>26.911587761115499</c:v>
                </c:pt>
                <c:pt idx="11047">
                  <c:v>26.911757929607099</c:v>
                </c:pt>
                <c:pt idx="11048">
                  <c:v>26.911928097556299</c:v>
                </c:pt>
                <c:pt idx="11049">
                  <c:v>26.912098264963198</c:v>
                </c:pt>
                <c:pt idx="11050">
                  <c:v>26.912268431827599</c:v>
                </c:pt>
                <c:pt idx="11051">
                  <c:v>26.912438598149599</c:v>
                </c:pt>
                <c:pt idx="11052">
                  <c:v>26.9126087639291</c:v>
                </c:pt>
                <c:pt idx="11053">
                  <c:v>26.912778929166301</c:v>
                </c:pt>
                <c:pt idx="11054">
                  <c:v>26.912949093861101</c:v>
                </c:pt>
                <c:pt idx="11055">
                  <c:v>26.913119258013399</c:v>
                </c:pt>
                <c:pt idx="11056">
                  <c:v>26.9132894216234</c:v>
                </c:pt>
                <c:pt idx="11057">
                  <c:v>26.913459584690901</c:v>
                </c:pt>
                <c:pt idx="11058">
                  <c:v>26.913629747216099</c:v>
                </c:pt>
                <c:pt idx="11059">
                  <c:v>26.913799909198801</c:v>
                </c:pt>
                <c:pt idx="11060">
                  <c:v>26.913970070639198</c:v>
                </c:pt>
                <c:pt idx="11061">
                  <c:v>26.9141402315371</c:v>
                </c:pt>
                <c:pt idx="11062">
                  <c:v>26.914310391892698</c:v>
                </c:pt>
                <c:pt idx="11063">
                  <c:v>26.9144805517058</c:v>
                </c:pt>
                <c:pt idx="11064">
                  <c:v>26.914650710976499</c:v>
                </c:pt>
                <c:pt idx="11065">
                  <c:v>26.914820869704901</c:v>
                </c:pt>
                <c:pt idx="11066">
                  <c:v>26.9149910278908</c:v>
                </c:pt>
                <c:pt idx="11067">
                  <c:v>26.915161185534402</c:v>
                </c:pt>
                <c:pt idx="11068">
                  <c:v>26.9153313426356</c:v>
                </c:pt>
                <c:pt idx="11069">
                  <c:v>26.915501499194399</c:v>
                </c:pt>
                <c:pt idx="11070">
                  <c:v>26.915671655210801</c:v>
                </c:pt>
                <c:pt idx="11071">
                  <c:v>26.9158418106848</c:v>
                </c:pt>
                <c:pt idx="11072">
                  <c:v>26.916011965616399</c:v>
                </c:pt>
                <c:pt idx="11073">
                  <c:v>26.916182120005601</c:v>
                </c:pt>
                <c:pt idx="11074">
                  <c:v>26.9163522738524</c:v>
                </c:pt>
                <c:pt idx="11075">
                  <c:v>26.916522427156899</c:v>
                </c:pt>
                <c:pt idx="11076">
                  <c:v>26.916692579919001</c:v>
                </c:pt>
                <c:pt idx="11077">
                  <c:v>26.9168627321387</c:v>
                </c:pt>
                <c:pt idx="11078">
                  <c:v>26.917032883815999</c:v>
                </c:pt>
                <c:pt idx="11079">
                  <c:v>26.917203034950901</c:v>
                </c:pt>
                <c:pt idx="11080">
                  <c:v>26.9173731855435</c:v>
                </c:pt>
                <c:pt idx="11081">
                  <c:v>26.917543335593599</c:v>
                </c:pt>
                <c:pt idx="11082">
                  <c:v>26.917713485101402</c:v>
                </c:pt>
                <c:pt idx="11083">
                  <c:v>26.9178836340669</c:v>
                </c:pt>
                <c:pt idx="11084">
                  <c:v>26.918053782489899</c:v>
                </c:pt>
                <c:pt idx="11085">
                  <c:v>26.918223930370601</c:v>
                </c:pt>
                <c:pt idx="11086">
                  <c:v>26.9183940777089</c:v>
                </c:pt>
                <c:pt idx="11087">
                  <c:v>26.918564224504799</c:v>
                </c:pt>
                <c:pt idx="11088">
                  <c:v>26.918734370758401</c:v>
                </c:pt>
                <c:pt idx="11089">
                  <c:v>26.918904516469599</c:v>
                </c:pt>
                <c:pt idx="11090">
                  <c:v>26.919074661638501</c:v>
                </c:pt>
                <c:pt idx="11091">
                  <c:v>26.919244806264899</c:v>
                </c:pt>
                <c:pt idx="11092">
                  <c:v>26.919414950349001</c:v>
                </c:pt>
                <c:pt idx="11093">
                  <c:v>26.919585093890799</c:v>
                </c:pt>
                <c:pt idx="11094">
                  <c:v>26.9197552368902</c:v>
                </c:pt>
                <c:pt idx="11095">
                  <c:v>26.919925379347202</c:v>
                </c:pt>
                <c:pt idx="11096">
                  <c:v>26.920095521261899</c:v>
                </c:pt>
                <c:pt idx="11097">
                  <c:v>26.920265662634201</c:v>
                </c:pt>
                <c:pt idx="11098">
                  <c:v>26.920435803464098</c:v>
                </c:pt>
                <c:pt idx="11099">
                  <c:v>26.920605943751699</c:v>
                </c:pt>
                <c:pt idx="11100">
                  <c:v>26.9207760834969</c:v>
                </c:pt>
                <c:pt idx="11101">
                  <c:v>26.920946222699801</c:v>
                </c:pt>
                <c:pt idx="11102">
                  <c:v>26.921116361360301</c:v>
                </c:pt>
                <c:pt idx="11103">
                  <c:v>26.921286499478501</c:v>
                </c:pt>
                <c:pt idx="11104">
                  <c:v>26.921456637054298</c:v>
                </c:pt>
                <c:pt idx="11105">
                  <c:v>26.921626774087802</c:v>
                </c:pt>
                <c:pt idx="11106">
                  <c:v>26.921796910579001</c:v>
                </c:pt>
                <c:pt idx="11107">
                  <c:v>26.921967046527701</c:v>
                </c:pt>
                <c:pt idx="11108">
                  <c:v>26.9221371819342</c:v>
                </c:pt>
                <c:pt idx="11109">
                  <c:v>26.9223073167983</c:v>
                </c:pt>
                <c:pt idx="11110">
                  <c:v>26.922477451119999</c:v>
                </c:pt>
                <c:pt idx="11111">
                  <c:v>26.922647584899401</c:v>
                </c:pt>
                <c:pt idx="11112">
                  <c:v>26.9228177181365</c:v>
                </c:pt>
                <c:pt idx="11113">
                  <c:v>26.922987850831198</c:v>
                </c:pt>
                <c:pt idx="11114">
                  <c:v>26.9231579829836</c:v>
                </c:pt>
                <c:pt idx="11115">
                  <c:v>26.923328114593701</c:v>
                </c:pt>
                <c:pt idx="11116">
                  <c:v>26.923498245661399</c:v>
                </c:pt>
                <c:pt idx="11117">
                  <c:v>26.9236683761868</c:v>
                </c:pt>
                <c:pt idx="11118">
                  <c:v>26.923838506169801</c:v>
                </c:pt>
                <c:pt idx="11119">
                  <c:v>26.924008635610502</c:v>
                </c:pt>
                <c:pt idx="11120">
                  <c:v>26.924178764508898</c:v>
                </c:pt>
                <c:pt idx="11121">
                  <c:v>26.924348892865002</c:v>
                </c:pt>
                <c:pt idx="11122">
                  <c:v>26.924519020678702</c:v>
                </c:pt>
                <c:pt idx="11123">
                  <c:v>26.924689147950101</c:v>
                </c:pt>
                <c:pt idx="11124">
                  <c:v>26.9248592746792</c:v>
                </c:pt>
                <c:pt idx="11125">
                  <c:v>26.925029400865899</c:v>
                </c:pt>
                <c:pt idx="11126">
                  <c:v>26.925199526510401</c:v>
                </c:pt>
                <c:pt idx="11127">
                  <c:v>26.925369651612499</c:v>
                </c:pt>
                <c:pt idx="11128">
                  <c:v>26.925539776172201</c:v>
                </c:pt>
                <c:pt idx="11129">
                  <c:v>26.925709900189698</c:v>
                </c:pt>
                <c:pt idx="11130">
                  <c:v>26.925880023664799</c:v>
                </c:pt>
                <c:pt idx="11131">
                  <c:v>26.9260501465976</c:v>
                </c:pt>
                <c:pt idx="11132">
                  <c:v>26.9262202689881</c:v>
                </c:pt>
                <c:pt idx="11133">
                  <c:v>26.9263903908363</c:v>
                </c:pt>
                <c:pt idx="11134">
                  <c:v>26.926560512142199</c:v>
                </c:pt>
                <c:pt idx="11135">
                  <c:v>26.926730632905802</c:v>
                </c:pt>
                <c:pt idx="11136">
                  <c:v>26.926900753127001</c:v>
                </c:pt>
                <c:pt idx="11137">
                  <c:v>26.927070872805899</c:v>
                </c:pt>
                <c:pt idx="11138">
                  <c:v>26.9272409919426</c:v>
                </c:pt>
                <c:pt idx="11139">
                  <c:v>26.927411110536902</c:v>
                </c:pt>
                <c:pt idx="11140">
                  <c:v>26.927581228588899</c:v>
                </c:pt>
                <c:pt idx="11141">
                  <c:v>26.927751346098599</c:v>
                </c:pt>
                <c:pt idx="11142">
                  <c:v>26.927921463065999</c:v>
                </c:pt>
                <c:pt idx="11143">
                  <c:v>26.928091579491099</c:v>
                </c:pt>
                <c:pt idx="11144">
                  <c:v>26.928261695373799</c:v>
                </c:pt>
                <c:pt idx="11145">
                  <c:v>26.928431810714301</c:v>
                </c:pt>
                <c:pt idx="11146">
                  <c:v>26.928601925512499</c:v>
                </c:pt>
                <c:pt idx="11147">
                  <c:v>26.928772039768401</c:v>
                </c:pt>
                <c:pt idx="11148">
                  <c:v>26.928942153482001</c:v>
                </c:pt>
                <c:pt idx="11149">
                  <c:v>26.929112266653298</c:v>
                </c:pt>
                <c:pt idx="11150">
                  <c:v>26.929282379282299</c:v>
                </c:pt>
                <c:pt idx="11151">
                  <c:v>26.929452491368998</c:v>
                </c:pt>
                <c:pt idx="11152">
                  <c:v>26.929622602913401</c:v>
                </c:pt>
                <c:pt idx="11153">
                  <c:v>26.9297927139155</c:v>
                </c:pt>
                <c:pt idx="11154">
                  <c:v>26.929962824375298</c:v>
                </c:pt>
                <c:pt idx="11155">
                  <c:v>26.9301329342928</c:v>
                </c:pt>
                <c:pt idx="11156">
                  <c:v>26.930303043668101</c:v>
                </c:pt>
                <c:pt idx="11157">
                  <c:v>26.930473152501001</c:v>
                </c:pt>
                <c:pt idx="11158">
                  <c:v>26.930643260791701</c:v>
                </c:pt>
                <c:pt idx="11159">
                  <c:v>26.9308133685401</c:v>
                </c:pt>
                <c:pt idx="11160">
                  <c:v>26.930983475746199</c:v>
                </c:pt>
                <c:pt idx="11161">
                  <c:v>26.931153582410001</c:v>
                </c:pt>
                <c:pt idx="11162">
                  <c:v>26.931323688531499</c:v>
                </c:pt>
                <c:pt idx="11163">
                  <c:v>26.9314937941108</c:v>
                </c:pt>
                <c:pt idx="11164">
                  <c:v>26.9316638991478</c:v>
                </c:pt>
                <c:pt idx="11165">
                  <c:v>26.9318340036424</c:v>
                </c:pt>
                <c:pt idx="11166">
                  <c:v>26.932004107594899</c:v>
                </c:pt>
                <c:pt idx="11167">
                  <c:v>26.932174211005002</c:v>
                </c:pt>
                <c:pt idx="11168">
                  <c:v>26.9323443138729</c:v>
                </c:pt>
                <c:pt idx="11169">
                  <c:v>26.932514416198501</c:v>
                </c:pt>
                <c:pt idx="11170">
                  <c:v>26.932684517981802</c:v>
                </c:pt>
                <c:pt idx="11171">
                  <c:v>26.932854619222802</c:v>
                </c:pt>
                <c:pt idx="11172">
                  <c:v>26.933024719921601</c:v>
                </c:pt>
                <c:pt idx="11173">
                  <c:v>26.9331948200781</c:v>
                </c:pt>
                <c:pt idx="11174">
                  <c:v>26.933364919692401</c:v>
                </c:pt>
                <c:pt idx="11175">
                  <c:v>26.933535018764399</c:v>
                </c:pt>
                <c:pt idx="11176">
                  <c:v>26.9337051172941</c:v>
                </c:pt>
                <c:pt idx="11177">
                  <c:v>26.9338752152815</c:v>
                </c:pt>
                <c:pt idx="11178">
                  <c:v>26.934045312726699</c:v>
                </c:pt>
                <c:pt idx="11179">
                  <c:v>26.934215409629601</c:v>
                </c:pt>
                <c:pt idx="11180">
                  <c:v>26.934385505990299</c:v>
                </c:pt>
                <c:pt idx="11181">
                  <c:v>26.9345556018087</c:v>
                </c:pt>
                <c:pt idx="11182">
                  <c:v>26.934725697084801</c:v>
                </c:pt>
                <c:pt idx="11183">
                  <c:v>26.9348957918187</c:v>
                </c:pt>
                <c:pt idx="11184">
                  <c:v>26.935065886010399</c:v>
                </c:pt>
                <c:pt idx="11185">
                  <c:v>26.935235979659701</c:v>
                </c:pt>
                <c:pt idx="11186">
                  <c:v>26.935406072766899</c:v>
                </c:pt>
                <c:pt idx="11187">
                  <c:v>26.9355761653317</c:v>
                </c:pt>
                <c:pt idx="11188">
                  <c:v>26.935746257354399</c:v>
                </c:pt>
                <c:pt idx="11189">
                  <c:v>26.935916348834699</c:v>
                </c:pt>
                <c:pt idx="11190">
                  <c:v>26.9360864397729</c:v>
                </c:pt>
                <c:pt idx="11191">
                  <c:v>26.936256530168698</c:v>
                </c:pt>
                <c:pt idx="11192">
                  <c:v>26.936426620022399</c:v>
                </c:pt>
                <c:pt idx="11193">
                  <c:v>26.936596709333799</c:v>
                </c:pt>
                <c:pt idx="11194">
                  <c:v>26.936766798102902</c:v>
                </c:pt>
                <c:pt idx="11195">
                  <c:v>26.9369368863298</c:v>
                </c:pt>
                <c:pt idx="11196">
                  <c:v>26.937106974014501</c:v>
                </c:pt>
                <c:pt idx="11197">
                  <c:v>26.937277061156902</c:v>
                </c:pt>
                <c:pt idx="11198">
                  <c:v>26.937447147757101</c:v>
                </c:pt>
                <c:pt idx="11199">
                  <c:v>26.937617233815001</c:v>
                </c:pt>
                <c:pt idx="11200">
                  <c:v>26.937787319330699</c:v>
                </c:pt>
                <c:pt idx="11201">
                  <c:v>26.9379574043042</c:v>
                </c:pt>
                <c:pt idx="11202">
                  <c:v>26.9381274887354</c:v>
                </c:pt>
                <c:pt idx="11203">
                  <c:v>26.9382975726244</c:v>
                </c:pt>
                <c:pt idx="11204">
                  <c:v>26.938467655971198</c:v>
                </c:pt>
                <c:pt idx="11205">
                  <c:v>26.9386377387757</c:v>
                </c:pt>
                <c:pt idx="11206">
                  <c:v>26.938807821038001</c:v>
                </c:pt>
                <c:pt idx="11207">
                  <c:v>26.938977902758101</c:v>
                </c:pt>
                <c:pt idx="11208">
                  <c:v>26.939147983936</c:v>
                </c:pt>
                <c:pt idx="11209">
                  <c:v>26.939318064571601</c:v>
                </c:pt>
                <c:pt idx="11210">
                  <c:v>26.939488144664999</c:v>
                </c:pt>
                <c:pt idx="11211">
                  <c:v>26.939658224216199</c:v>
                </c:pt>
                <c:pt idx="11212">
                  <c:v>26.939828303225099</c:v>
                </c:pt>
                <c:pt idx="11213">
                  <c:v>26.9399983816919</c:v>
                </c:pt>
                <c:pt idx="11214">
                  <c:v>26.940168459616402</c:v>
                </c:pt>
                <c:pt idx="11215">
                  <c:v>26.940338536998699</c:v>
                </c:pt>
                <c:pt idx="11216">
                  <c:v>26.940508613838801</c:v>
                </c:pt>
                <c:pt idx="11217">
                  <c:v>26.9406786901366</c:v>
                </c:pt>
                <c:pt idx="11218">
                  <c:v>26.940848765892301</c:v>
                </c:pt>
                <c:pt idx="11219">
                  <c:v>26.941018841105699</c:v>
                </c:pt>
                <c:pt idx="11220">
                  <c:v>26.941188915777001</c:v>
                </c:pt>
                <c:pt idx="11221">
                  <c:v>26.941358989906</c:v>
                </c:pt>
                <c:pt idx="11222">
                  <c:v>26.941529063492801</c:v>
                </c:pt>
                <c:pt idx="11223">
                  <c:v>26.941699136537402</c:v>
                </c:pt>
                <c:pt idx="11224">
                  <c:v>26.941869209039702</c:v>
                </c:pt>
                <c:pt idx="11225">
                  <c:v>26.9420392809999</c:v>
                </c:pt>
                <c:pt idx="11226">
                  <c:v>26.942209352417901</c:v>
                </c:pt>
                <c:pt idx="11227">
                  <c:v>26.942379423293701</c:v>
                </c:pt>
                <c:pt idx="11228">
                  <c:v>26.942549493627201</c:v>
                </c:pt>
                <c:pt idx="11229">
                  <c:v>26.942719563418599</c:v>
                </c:pt>
                <c:pt idx="11230">
                  <c:v>26.942889632667701</c:v>
                </c:pt>
                <c:pt idx="11231">
                  <c:v>26.9430597013747</c:v>
                </c:pt>
                <c:pt idx="11232">
                  <c:v>26.943229769539499</c:v>
                </c:pt>
                <c:pt idx="11233">
                  <c:v>26.943399837162001</c:v>
                </c:pt>
                <c:pt idx="11234">
                  <c:v>26.943569904242398</c:v>
                </c:pt>
                <c:pt idx="11235">
                  <c:v>26.943739970780602</c:v>
                </c:pt>
                <c:pt idx="11236">
                  <c:v>26.9439100367766</c:v>
                </c:pt>
                <c:pt idx="11237">
                  <c:v>26.944080102230402</c:v>
                </c:pt>
                <c:pt idx="11238">
                  <c:v>26.944250167141998</c:v>
                </c:pt>
                <c:pt idx="11239">
                  <c:v>26.944420231511401</c:v>
                </c:pt>
                <c:pt idx="11240">
                  <c:v>26.9445902953386</c:v>
                </c:pt>
                <c:pt idx="11241">
                  <c:v>26.944760358623601</c:v>
                </c:pt>
                <c:pt idx="11242">
                  <c:v>26.9449304213665</c:v>
                </c:pt>
                <c:pt idx="11243">
                  <c:v>26.945100483567099</c:v>
                </c:pt>
                <c:pt idx="11244">
                  <c:v>26.945270545225601</c:v>
                </c:pt>
                <c:pt idx="11245">
                  <c:v>26.945440606341901</c:v>
                </c:pt>
                <c:pt idx="11246">
                  <c:v>26.945610666916</c:v>
                </c:pt>
                <c:pt idx="11247">
                  <c:v>26.945780726947898</c:v>
                </c:pt>
                <c:pt idx="11248">
                  <c:v>26.945950786437699</c:v>
                </c:pt>
                <c:pt idx="11249">
                  <c:v>26.946120845385298</c:v>
                </c:pt>
                <c:pt idx="11250">
                  <c:v>26.9462909037907</c:v>
                </c:pt>
                <c:pt idx="11251">
                  <c:v>26.946460961653901</c:v>
                </c:pt>
                <c:pt idx="11252">
                  <c:v>26.946631018974902</c:v>
                </c:pt>
                <c:pt idx="11253">
                  <c:v>26.9468010757538</c:v>
                </c:pt>
                <c:pt idx="11254">
                  <c:v>26.946971131990502</c:v>
                </c:pt>
                <c:pt idx="11255">
                  <c:v>26.947141187684998</c:v>
                </c:pt>
                <c:pt idx="11256">
                  <c:v>26.947311242837401</c:v>
                </c:pt>
                <c:pt idx="11257">
                  <c:v>26.947481297447599</c:v>
                </c:pt>
                <c:pt idx="11258">
                  <c:v>26.947651351515599</c:v>
                </c:pt>
                <c:pt idx="11259">
                  <c:v>26.947821405041498</c:v>
                </c:pt>
                <c:pt idx="11260">
                  <c:v>26.9479914580252</c:v>
                </c:pt>
                <c:pt idx="11261">
                  <c:v>26.948161510466701</c:v>
                </c:pt>
                <c:pt idx="11262">
                  <c:v>26.9483315623661</c:v>
                </c:pt>
                <c:pt idx="11263">
                  <c:v>26.948501613723302</c:v>
                </c:pt>
                <c:pt idx="11264">
                  <c:v>26.948671664538399</c:v>
                </c:pt>
                <c:pt idx="11265">
                  <c:v>26.948841714811199</c:v>
                </c:pt>
                <c:pt idx="11266">
                  <c:v>26.949011764542</c:v>
                </c:pt>
                <c:pt idx="11267">
                  <c:v>26.949181813730601</c:v>
                </c:pt>
                <c:pt idx="11268">
                  <c:v>26.949351862377</c:v>
                </c:pt>
                <c:pt idx="11269">
                  <c:v>26.949521910481199</c:v>
                </c:pt>
                <c:pt idx="11270">
                  <c:v>26.949691958043399</c:v>
                </c:pt>
                <c:pt idx="11271">
                  <c:v>26.949862005063299</c:v>
                </c:pt>
                <c:pt idx="11272">
                  <c:v>26.9500320515411</c:v>
                </c:pt>
                <c:pt idx="11273">
                  <c:v>26.950202097476801</c:v>
                </c:pt>
                <c:pt idx="11274">
                  <c:v>26.9503721428703</c:v>
                </c:pt>
                <c:pt idx="11275">
                  <c:v>26.950542187721702</c:v>
                </c:pt>
                <c:pt idx="11276">
                  <c:v>26.950712232030899</c:v>
                </c:pt>
                <c:pt idx="11277">
                  <c:v>26.950882275798001</c:v>
                </c:pt>
                <c:pt idx="11278">
                  <c:v>26.951052319022899</c:v>
                </c:pt>
                <c:pt idx="11279">
                  <c:v>26.9512223617057</c:v>
                </c:pt>
                <c:pt idx="11280">
                  <c:v>26.951392403846398</c:v>
                </c:pt>
                <c:pt idx="11281">
                  <c:v>26.9515624454449</c:v>
                </c:pt>
                <c:pt idx="11282">
                  <c:v>26.951732486501299</c:v>
                </c:pt>
                <c:pt idx="11283">
                  <c:v>26.951902527015498</c:v>
                </c:pt>
                <c:pt idx="11284">
                  <c:v>26.952072566987599</c:v>
                </c:pt>
                <c:pt idx="11285">
                  <c:v>26.952242606417599</c:v>
                </c:pt>
                <c:pt idx="11286">
                  <c:v>26.952412645305401</c:v>
                </c:pt>
                <c:pt idx="11287">
                  <c:v>26.952582683651102</c:v>
                </c:pt>
                <c:pt idx="11288">
                  <c:v>26.952752721454701</c:v>
                </c:pt>
                <c:pt idx="11289">
                  <c:v>26.952922758716198</c:v>
                </c:pt>
                <c:pt idx="11290">
                  <c:v>26.953092795435499</c:v>
                </c:pt>
                <c:pt idx="11291">
                  <c:v>26.953262831612701</c:v>
                </c:pt>
                <c:pt idx="11292">
                  <c:v>26.953432867247699</c:v>
                </c:pt>
                <c:pt idx="11293">
                  <c:v>26.953602902340702</c:v>
                </c:pt>
                <c:pt idx="11294">
                  <c:v>26.9537729368915</c:v>
                </c:pt>
                <c:pt idx="11295">
                  <c:v>26.953942970900201</c:v>
                </c:pt>
                <c:pt idx="11296">
                  <c:v>26.9541130043667</c:v>
                </c:pt>
                <c:pt idx="11297">
                  <c:v>26.954283037291201</c:v>
                </c:pt>
                <c:pt idx="11298">
                  <c:v>26.954453069673502</c:v>
                </c:pt>
                <c:pt idx="11299">
                  <c:v>26.9546231015137</c:v>
                </c:pt>
                <c:pt idx="11300">
                  <c:v>26.954793132811801</c:v>
                </c:pt>
                <c:pt idx="11301">
                  <c:v>26.9549631635678</c:v>
                </c:pt>
                <c:pt idx="11302">
                  <c:v>26.955133193781698</c:v>
                </c:pt>
                <c:pt idx="11303">
                  <c:v>26.955303223453399</c:v>
                </c:pt>
                <c:pt idx="11304">
                  <c:v>26.955473252583101</c:v>
                </c:pt>
                <c:pt idx="11305">
                  <c:v>26.955643281170602</c:v>
                </c:pt>
                <c:pt idx="11306">
                  <c:v>26.955813309216001</c:v>
                </c:pt>
                <c:pt idx="11307">
                  <c:v>26.955983336719399</c:v>
                </c:pt>
                <c:pt idx="11308">
                  <c:v>26.956153363680599</c:v>
                </c:pt>
                <c:pt idx="11309">
                  <c:v>26.956323390099701</c:v>
                </c:pt>
                <c:pt idx="11310">
                  <c:v>26.956493415976698</c:v>
                </c:pt>
                <c:pt idx="11311">
                  <c:v>26.956663441311601</c:v>
                </c:pt>
                <c:pt idx="11312">
                  <c:v>26.956833466104399</c:v>
                </c:pt>
                <c:pt idx="11313">
                  <c:v>26.957003490355</c:v>
                </c:pt>
                <c:pt idx="11314">
                  <c:v>26.957173514063602</c:v>
                </c:pt>
                <c:pt idx="11315">
                  <c:v>26.957343537230098</c:v>
                </c:pt>
                <c:pt idx="11316">
                  <c:v>26.957513559854501</c:v>
                </c:pt>
                <c:pt idx="11317">
                  <c:v>26.957683581936902</c:v>
                </c:pt>
                <c:pt idx="11318">
                  <c:v>26.957853603477101</c:v>
                </c:pt>
                <c:pt idx="11319">
                  <c:v>26.958023624475199</c:v>
                </c:pt>
                <c:pt idx="11320">
                  <c:v>26.9581936449312</c:v>
                </c:pt>
                <c:pt idx="11321">
                  <c:v>26.958363664845098</c:v>
                </c:pt>
                <c:pt idx="11322">
                  <c:v>26.958533684216999</c:v>
                </c:pt>
                <c:pt idx="11323">
                  <c:v>26.958703703046702</c:v>
                </c:pt>
                <c:pt idx="11324">
                  <c:v>26.958873721334399</c:v>
                </c:pt>
                <c:pt idx="11325">
                  <c:v>26.959043739079998</c:v>
                </c:pt>
                <c:pt idx="11326">
                  <c:v>26.9592137562835</c:v>
                </c:pt>
                <c:pt idx="11327">
                  <c:v>26.9593837729449</c:v>
                </c:pt>
                <c:pt idx="11328">
                  <c:v>26.959553789064199</c:v>
                </c:pt>
                <c:pt idx="11329">
                  <c:v>26.959723804641499</c:v>
                </c:pt>
                <c:pt idx="11330">
                  <c:v>26.959893819676601</c:v>
                </c:pt>
                <c:pt idx="11331">
                  <c:v>26.960063834169699</c:v>
                </c:pt>
                <c:pt idx="11332">
                  <c:v>26.960233848120701</c:v>
                </c:pt>
                <c:pt idx="11333">
                  <c:v>26.960403861529699</c:v>
                </c:pt>
                <c:pt idx="11334">
                  <c:v>26.960573874396498</c:v>
                </c:pt>
                <c:pt idx="11335">
                  <c:v>26.9607438867213</c:v>
                </c:pt>
                <c:pt idx="11336">
                  <c:v>26.960913898504</c:v>
                </c:pt>
                <c:pt idx="11337">
                  <c:v>26.961083909744701</c:v>
                </c:pt>
                <c:pt idx="11338">
                  <c:v>26.961253920443301</c:v>
                </c:pt>
                <c:pt idx="11339">
                  <c:v>26.9614239305998</c:v>
                </c:pt>
                <c:pt idx="11340">
                  <c:v>26.9615939402142</c:v>
                </c:pt>
                <c:pt idx="11341">
                  <c:v>26.961763949286599</c:v>
                </c:pt>
                <c:pt idx="11342">
                  <c:v>26.9619339578169</c:v>
                </c:pt>
                <c:pt idx="11343">
                  <c:v>26.962103965805099</c:v>
                </c:pt>
                <c:pt idx="11344">
                  <c:v>26.9622739732513</c:v>
                </c:pt>
                <c:pt idx="11345">
                  <c:v>26.962443980155399</c:v>
                </c:pt>
                <c:pt idx="11346">
                  <c:v>26.9626139865175</c:v>
                </c:pt>
                <c:pt idx="11347">
                  <c:v>26.962783992337499</c:v>
                </c:pt>
                <c:pt idx="11348">
                  <c:v>26.962953997615401</c:v>
                </c:pt>
                <c:pt idx="11349">
                  <c:v>26.9631240023513</c:v>
                </c:pt>
                <c:pt idx="11350">
                  <c:v>26.963294006545102</c:v>
                </c:pt>
                <c:pt idx="11351">
                  <c:v>26.963464010196901</c:v>
                </c:pt>
                <c:pt idx="11352">
                  <c:v>26.963634013306599</c:v>
                </c:pt>
                <c:pt idx="11353">
                  <c:v>26.963804015874299</c:v>
                </c:pt>
                <c:pt idx="11354">
                  <c:v>26.963974017899901</c:v>
                </c:pt>
                <c:pt idx="11355">
                  <c:v>26.9641440193835</c:v>
                </c:pt>
                <c:pt idx="11356">
                  <c:v>26.964314020324998</c:v>
                </c:pt>
                <c:pt idx="11357">
                  <c:v>26.964484020724498</c:v>
                </c:pt>
                <c:pt idx="11358">
                  <c:v>26.9646540205819</c:v>
                </c:pt>
                <c:pt idx="11359">
                  <c:v>26.9648240198973</c:v>
                </c:pt>
                <c:pt idx="11360">
                  <c:v>26.964994018670598</c:v>
                </c:pt>
                <c:pt idx="11361">
                  <c:v>26.965164016901898</c:v>
                </c:pt>
                <c:pt idx="11362">
                  <c:v>26.9653340145912</c:v>
                </c:pt>
                <c:pt idx="11363">
                  <c:v>26.9655040117384</c:v>
                </c:pt>
                <c:pt idx="11364">
                  <c:v>26.965674008343498</c:v>
                </c:pt>
                <c:pt idx="11365">
                  <c:v>26.965844004406701</c:v>
                </c:pt>
                <c:pt idx="11366">
                  <c:v>26.966013999927799</c:v>
                </c:pt>
                <c:pt idx="11367">
                  <c:v>26.966183994906899</c:v>
                </c:pt>
                <c:pt idx="11368">
                  <c:v>26.966353989343901</c:v>
                </c:pt>
                <c:pt idx="11369">
                  <c:v>26.966523983238901</c:v>
                </c:pt>
                <c:pt idx="11370">
                  <c:v>26.966693976591898</c:v>
                </c:pt>
                <c:pt idx="11371">
                  <c:v>26.966863969402802</c:v>
                </c:pt>
                <c:pt idx="11372">
                  <c:v>26.967033961671699</c:v>
                </c:pt>
                <c:pt idx="11373">
                  <c:v>26.967203953398599</c:v>
                </c:pt>
                <c:pt idx="11374">
                  <c:v>26.9673739445835</c:v>
                </c:pt>
                <c:pt idx="11375">
                  <c:v>26.967543935226299</c:v>
                </c:pt>
                <c:pt idx="11376">
                  <c:v>26.9677139253271</c:v>
                </c:pt>
                <c:pt idx="11377">
                  <c:v>26.967883914885899</c:v>
                </c:pt>
                <c:pt idx="11378">
                  <c:v>26.9680539039027</c:v>
                </c:pt>
                <c:pt idx="11379">
                  <c:v>26.968223892377399</c:v>
                </c:pt>
                <c:pt idx="11380">
                  <c:v>26.968393880310199</c:v>
                </c:pt>
                <c:pt idx="11381">
                  <c:v>26.968563867700901</c:v>
                </c:pt>
                <c:pt idx="11382">
                  <c:v>26.968733854549601</c:v>
                </c:pt>
                <c:pt idx="11383">
                  <c:v>26.9689038408562</c:v>
                </c:pt>
                <c:pt idx="11384">
                  <c:v>26.9690738266209</c:v>
                </c:pt>
                <c:pt idx="11385">
                  <c:v>26.969243811843601</c:v>
                </c:pt>
                <c:pt idx="11386">
                  <c:v>26.969413796524201</c:v>
                </c:pt>
                <c:pt idx="11387">
                  <c:v>26.969583780662798</c:v>
                </c:pt>
                <c:pt idx="11388">
                  <c:v>26.969753764259501</c:v>
                </c:pt>
                <c:pt idx="11389">
                  <c:v>26.969923747314098</c:v>
                </c:pt>
                <c:pt idx="11390">
                  <c:v>26.970093729826701</c:v>
                </c:pt>
                <c:pt idx="11391">
                  <c:v>26.970263711797301</c:v>
                </c:pt>
                <c:pt idx="11392">
                  <c:v>26.9704336932259</c:v>
                </c:pt>
                <c:pt idx="11393">
                  <c:v>26.9706036741125</c:v>
                </c:pt>
                <c:pt idx="11394">
                  <c:v>26.970773654457101</c:v>
                </c:pt>
                <c:pt idx="11395">
                  <c:v>26.970943634259701</c:v>
                </c:pt>
                <c:pt idx="11396">
                  <c:v>26.971113613520298</c:v>
                </c:pt>
                <c:pt idx="11397">
                  <c:v>26.971283592238901</c:v>
                </c:pt>
                <c:pt idx="11398">
                  <c:v>26.971453570415498</c:v>
                </c:pt>
                <c:pt idx="11399">
                  <c:v>26.971623548050101</c:v>
                </c:pt>
                <c:pt idx="11400">
                  <c:v>26.971793525142701</c:v>
                </c:pt>
                <c:pt idx="11401">
                  <c:v>26.971963501693299</c:v>
                </c:pt>
                <c:pt idx="11402">
                  <c:v>26.972133477701899</c:v>
                </c:pt>
                <c:pt idx="11403">
                  <c:v>26.9723034531686</c:v>
                </c:pt>
                <c:pt idx="11404">
                  <c:v>26.972473428093199</c:v>
                </c:pt>
                <c:pt idx="11405">
                  <c:v>26.972643402475899</c:v>
                </c:pt>
                <c:pt idx="11406">
                  <c:v>26.972813376316498</c:v>
                </c:pt>
                <c:pt idx="11407">
                  <c:v>26.972983349615198</c:v>
                </c:pt>
                <c:pt idx="11408">
                  <c:v>26.9731533223719</c:v>
                </c:pt>
                <c:pt idx="11409">
                  <c:v>26.973323294586599</c:v>
                </c:pt>
                <c:pt idx="11410">
                  <c:v>26.9734932662594</c:v>
                </c:pt>
                <c:pt idx="11411">
                  <c:v>26.973663237390099</c:v>
                </c:pt>
                <c:pt idx="11412">
                  <c:v>26.973833207978899</c:v>
                </c:pt>
                <c:pt idx="11413">
                  <c:v>26.974003178025701</c:v>
                </c:pt>
                <c:pt idx="11414">
                  <c:v>26.9741731475305</c:v>
                </c:pt>
                <c:pt idx="11415">
                  <c:v>26.974343116493401</c:v>
                </c:pt>
                <c:pt idx="11416">
                  <c:v>26.9745130849142</c:v>
                </c:pt>
                <c:pt idx="11417">
                  <c:v>26.9746830527931</c:v>
                </c:pt>
                <c:pt idx="11418">
                  <c:v>26.974853020130102</c:v>
                </c:pt>
                <c:pt idx="11419">
                  <c:v>26.975022986925001</c:v>
                </c:pt>
                <c:pt idx="11420">
                  <c:v>26.975192953177999</c:v>
                </c:pt>
                <c:pt idx="11421">
                  <c:v>26.975362918889001</c:v>
                </c:pt>
                <c:pt idx="11422">
                  <c:v>26.975532884058101</c:v>
                </c:pt>
                <c:pt idx="11423">
                  <c:v>26.975702848685199</c:v>
                </c:pt>
                <c:pt idx="11424">
                  <c:v>26.975872812770302</c:v>
                </c:pt>
                <c:pt idx="11425">
                  <c:v>26.976042776313399</c:v>
                </c:pt>
                <c:pt idx="11426">
                  <c:v>26.976212739314601</c:v>
                </c:pt>
                <c:pt idx="11427">
                  <c:v>26.9763827017739</c:v>
                </c:pt>
                <c:pt idx="11428">
                  <c:v>26.976552663691098</c:v>
                </c:pt>
                <c:pt idx="11429">
                  <c:v>26.976722625066401</c:v>
                </c:pt>
                <c:pt idx="11430">
                  <c:v>26.976892585899801</c:v>
                </c:pt>
                <c:pt idx="11431">
                  <c:v>26.977062546191199</c:v>
                </c:pt>
                <c:pt idx="11432">
                  <c:v>26.977232505940599</c:v>
                </c:pt>
                <c:pt idx="11433">
                  <c:v>26.977402465148099</c:v>
                </c:pt>
                <c:pt idx="11434">
                  <c:v>26.977572423813701</c:v>
                </c:pt>
                <c:pt idx="11435">
                  <c:v>26.977742381937301</c:v>
                </c:pt>
                <c:pt idx="11436">
                  <c:v>26.977912339518902</c:v>
                </c:pt>
                <c:pt idx="11437">
                  <c:v>26.9780822965586</c:v>
                </c:pt>
                <c:pt idx="11438">
                  <c:v>26.978252253056301</c:v>
                </c:pt>
                <c:pt idx="11439">
                  <c:v>26.978422209012098</c:v>
                </c:pt>
                <c:pt idx="11440">
                  <c:v>26.978592164426001</c:v>
                </c:pt>
                <c:pt idx="11441">
                  <c:v>26.978762119297901</c:v>
                </c:pt>
                <c:pt idx="11442">
                  <c:v>26.978932073627899</c:v>
                </c:pt>
                <c:pt idx="11443">
                  <c:v>26.979102027415902</c:v>
                </c:pt>
                <c:pt idx="11444">
                  <c:v>26.979271980661998</c:v>
                </c:pt>
                <c:pt idx="11445">
                  <c:v>26.9794419333661</c:v>
                </c:pt>
                <c:pt idx="11446">
                  <c:v>26.9796118855283</c:v>
                </c:pt>
                <c:pt idx="11447">
                  <c:v>26.9797818371486</c:v>
                </c:pt>
                <c:pt idx="11448">
                  <c:v>26.979951788226899</c:v>
                </c:pt>
                <c:pt idx="11449">
                  <c:v>26.980121738763302</c:v>
                </c:pt>
                <c:pt idx="11450">
                  <c:v>26.980291688757799</c:v>
                </c:pt>
                <c:pt idx="11451">
                  <c:v>26.9804616382104</c:v>
                </c:pt>
                <c:pt idx="11452">
                  <c:v>26.980631587121</c:v>
                </c:pt>
                <c:pt idx="11453">
                  <c:v>26.980801535489601</c:v>
                </c:pt>
                <c:pt idx="11454">
                  <c:v>26.980971483316399</c:v>
                </c:pt>
                <c:pt idx="11455">
                  <c:v>26.981141430601198</c:v>
                </c:pt>
                <c:pt idx="11456">
                  <c:v>26.981311377344099</c:v>
                </c:pt>
                <c:pt idx="11457">
                  <c:v>26.981481323545101</c:v>
                </c:pt>
                <c:pt idx="11458">
                  <c:v>26.9816512692042</c:v>
                </c:pt>
                <c:pt idx="11459">
                  <c:v>26.9818212143213</c:v>
                </c:pt>
                <c:pt idx="11460">
                  <c:v>26.981991158896498</c:v>
                </c:pt>
                <c:pt idx="11461">
                  <c:v>26.982161102929801</c:v>
                </c:pt>
                <c:pt idx="11462">
                  <c:v>26.982331046421201</c:v>
                </c:pt>
                <c:pt idx="11463">
                  <c:v>26.982500989370699</c:v>
                </c:pt>
                <c:pt idx="11464">
                  <c:v>26.982670931778198</c:v>
                </c:pt>
                <c:pt idx="11465">
                  <c:v>26.982840873643799</c:v>
                </c:pt>
                <c:pt idx="11466">
                  <c:v>26.983010814967599</c:v>
                </c:pt>
                <c:pt idx="11467">
                  <c:v>26.983180755749402</c:v>
                </c:pt>
                <c:pt idx="11468">
                  <c:v>26.983350695989301</c:v>
                </c:pt>
                <c:pt idx="11469">
                  <c:v>26.983520635687299</c:v>
                </c:pt>
                <c:pt idx="11470">
                  <c:v>26.983690574843301</c:v>
                </c:pt>
                <c:pt idx="11471">
                  <c:v>26.9838605134575</c:v>
                </c:pt>
                <c:pt idx="11472">
                  <c:v>26.984030451529801</c:v>
                </c:pt>
                <c:pt idx="11473">
                  <c:v>26.984200389060199</c:v>
                </c:pt>
                <c:pt idx="11474">
                  <c:v>26.984370326048602</c:v>
                </c:pt>
                <c:pt idx="11475">
                  <c:v>26.984540262495202</c:v>
                </c:pt>
                <c:pt idx="11476">
                  <c:v>26.984710198399899</c:v>
                </c:pt>
                <c:pt idx="11477">
                  <c:v>26.984880133762601</c:v>
                </c:pt>
                <c:pt idx="11478">
                  <c:v>26.985050068583501</c:v>
                </c:pt>
                <c:pt idx="11479">
                  <c:v>26.985220002862501</c:v>
                </c:pt>
                <c:pt idx="11480">
                  <c:v>26.9853899365995</c:v>
                </c:pt>
                <c:pt idx="11481">
                  <c:v>26.985559869794699</c:v>
                </c:pt>
                <c:pt idx="11482">
                  <c:v>26.985729802447999</c:v>
                </c:pt>
                <c:pt idx="11483">
                  <c:v>26.9858997345594</c:v>
                </c:pt>
                <c:pt idx="11484">
                  <c:v>26.986069666128898</c:v>
                </c:pt>
                <c:pt idx="11485">
                  <c:v>26.986239597156501</c:v>
                </c:pt>
                <c:pt idx="11486">
                  <c:v>26.986409527642301</c:v>
                </c:pt>
                <c:pt idx="11487">
                  <c:v>26.9865794575861</c:v>
                </c:pt>
                <c:pt idx="11488">
                  <c:v>26.986749386988102</c:v>
                </c:pt>
                <c:pt idx="11489">
                  <c:v>26.986919315848102</c:v>
                </c:pt>
                <c:pt idx="11490">
                  <c:v>26.987089244166299</c:v>
                </c:pt>
                <c:pt idx="11491">
                  <c:v>26.9872591719426</c:v>
                </c:pt>
                <c:pt idx="11492">
                  <c:v>26.987429099177099</c:v>
                </c:pt>
                <c:pt idx="11493">
                  <c:v>26.987599025869599</c:v>
                </c:pt>
                <c:pt idx="11494">
                  <c:v>26.9877689520203</c:v>
                </c:pt>
                <c:pt idx="11495">
                  <c:v>26.987938877629102</c:v>
                </c:pt>
                <c:pt idx="11496">
                  <c:v>26.988108802696001</c:v>
                </c:pt>
                <c:pt idx="11497">
                  <c:v>26.9882787272211</c:v>
                </c:pt>
                <c:pt idx="11498">
                  <c:v>26.988448651204202</c:v>
                </c:pt>
                <c:pt idx="11499">
                  <c:v>26.9886185746455</c:v>
                </c:pt>
                <c:pt idx="11500">
                  <c:v>26.988788497544999</c:v>
                </c:pt>
                <c:pt idx="11501">
                  <c:v>26.988958419902499</c:v>
                </c:pt>
                <c:pt idx="11502">
                  <c:v>26.9891283417182</c:v>
                </c:pt>
                <c:pt idx="11503">
                  <c:v>26.989298262992101</c:v>
                </c:pt>
                <c:pt idx="11504">
                  <c:v>26.989468183724</c:v>
                </c:pt>
                <c:pt idx="11505">
                  <c:v>26.9896381039141</c:v>
                </c:pt>
                <c:pt idx="11506">
                  <c:v>26.9898080235624</c:v>
                </c:pt>
                <c:pt idx="11507">
                  <c:v>26.989977942668698</c:v>
                </c:pt>
                <c:pt idx="11508">
                  <c:v>26.9901478612333</c:v>
                </c:pt>
                <c:pt idx="11509">
                  <c:v>26.9903177792559</c:v>
                </c:pt>
                <c:pt idx="11510">
                  <c:v>26.9904876967367</c:v>
                </c:pt>
                <c:pt idx="11511">
                  <c:v>26.990657613675701</c:v>
                </c:pt>
                <c:pt idx="11512">
                  <c:v>26.990827530072799</c:v>
                </c:pt>
                <c:pt idx="11513">
                  <c:v>26.990997445927999</c:v>
                </c:pt>
                <c:pt idx="11514">
                  <c:v>26.991167361241398</c:v>
                </c:pt>
                <c:pt idx="11515">
                  <c:v>26.991337276012899</c:v>
                </c:pt>
                <c:pt idx="11516">
                  <c:v>26.991507190242601</c:v>
                </c:pt>
                <c:pt idx="11517">
                  <c:v>26.9916771039304</c:v>
                </c:pt>
                <c:pt idx="11518">
                  <c:v>26.991847017076399</c:v>
                </c:pt>
                <c:pt idx="11519">
                  <c:v>26.992016929680499</c:v>
                </c:pt>
                <c:pt idx="11520">
                  <c:v>26.9921868417428</c:v>
                </c:pt>
                <c:pt idx="11521">
                  <c:v>26.992356753263302</c:v>
                </c:pt>
                <c:pt idx="11522">
                  <c:v>26.9925266642419</c:v>
                </c:pt>
                <c:pt idx="11523">
                  <c:v>26.9926965746786</c:v>
                </c:pt>
                <c:pt idx="11524">
                  <c:v>26.992866484573501</c:v>
                </c:pt>
                <c:pt idx="11525">
                  <c:v>26.993036393926602</c:v>
                </c:pt>
                <c:pt idx="11526">
                  <c:v>26.993206302737899</c:v>
                </c:pt>
                <c:pt idx="11527">
                  <c:v>26.993376211007298</c:v>
                </c:pt>
                <c:pt idx="11528">
                  <c:v>26.993546118734901</c:v>
                </c:pt>
                <c:pt idx="11529">
                  <c:v>26.993716025920602</c:v>
                </c:pt>
                <c:pt idx="11530">
                  <c:v>26.993885932564499</c:v>
                </c:pt>
                <c:pt idx="11531">
                  <c:v>26.994055838666601</c:v>
                </c:pt>
                <c:pt idx="11532">
                  <c:v>26.994225744226799</c:v>
                </c:pt>
                <c:pt idx="11533">
                  <c:v>26.994395649245199</c:v>
                </c:pt>
                <c:pt idx="11534">
                  <c:v>26.994565553721799</c:v>
                </c:pt>
                <c:pt idx="11535">
                  <c:v>26.994735457656599</c:v>
                </c:pt>
                <c:pt idx="11536">
                  <c:v>26.994905361049501</c:v>
                </c:pt>
                <c:pt idx="11537">
                  <c:v>26.995075263900699</c:v>
                </c:pt>
                <c:pt idx="11538">
                  <c:v>26.995245166209902</c:v>
                </c:pt>
                <c:pt idx="11539">
                  <c:v>26.995415067977401</c:v>
                </c:pt>
                <c:pt idx="11540">
                  <c:v>26.995584969203101</c:v>
                </c:pt>
                <c:pt idx="11541">
                  <c:v>26.995754869886898</c:v>
                </c:pt>
                <c:pt idx="11542">
                  <c:v>26.9959247700289</c:v>
                </c:pt>
                <c:pt idx="11543">
                  <c:v>26.996094669629102</c:v>
                </c:pt>
                <c:pt idx="11544">
                  <c:v>26.996264568687501</c:v>
                </c:pt>
                <c:pt idx="11545">
                  <c:v>26.996434467204001</c:v>
                </c:pt>
                <c:pt idx="11546">
                  <c:v>26.996604365178801</c:v>
                </c:pt>
                <c:pt idx="11547">
                  <c:v>26.996774262611702</c:v>
                </c:pt>
                <c:pt idx="11548">
                  <c:v>26.996944159502899</c:v>
                </c:pt>
                <c:pt idx="11549">
                  <c:v>26.997114055852201</c:v>
                </c:pt>
                <c:pt idx="11550">
                  <c:v>26.9972839516597</c:v>
                </c:pt>
                <c:pt idx="11551">
                  <c:v>26.997453846925399</c:v>
                </c:pt>
                <c:pt idx="11552">
                  <c:v>26.997623741649299</c:v>
                </c:pt>
                <c:pt idx="11553">
                  <c:v>26.9977936358314</c:v>
                </c:pt>
                <c:pt idx="11554">
                  <c:v>26.997963529471701</c:v>
                </c:pt>
                <c:pt idx="11555">
                  <c:v>26.998133422570199</c:v>
                </c:pt>
                <c:pt idx="11556">
                  <c:v>26.998303315126901</c:v>
                </c:pt>
                <c:pt idx="11557">
                  <c:v>26.998473207141799</c:v>
                </c:pt>
                <c:pt idx="11558">
                  <c:v>26.998643098614899</c:v>
                </c:pt>
                <c:pt idx="11559">
                  <c:v>26.998812989546199</c:v>
                </c:pt>
                <c:pt idx="11560">
                  <c:v>26.998982879935699</c:v>
                </c:pt>
                <c:pt idx="11561">
                  <c:v>26.9991527697835</c:v>
                </c:pt>
                <c:pt idx="11562">
                  <c:v>26.999322659089401</c:v>
                </c:pt>
                <c:pt idx="11563">
                  <c:v>26.9994925478535</c:v>
                </c:pt>
                <c:pt idx="11564">
                  <c:v>26.999662436075798</c:v>
                </c:pt>
                <c:pt idx="11565">
                  <c:v>26.999832323756401</c:v>
                </c:pt>
                <c:pt idx="11566">
                  <c:v>27.0000022108952</c:v>
                </c:pt>
                <c:pt idx="11567">
                  <c:v>27.0001720974922</c:v>
                </c:pt>
                <c:pt idx="11568">
                  <c:v>27.000341983547301</c:v>
                </c:pt>
                <c:pt idx="11569">
                  <c:v>27.000511869060801</c:v>
                </c:pt>
                <c:pt idx="11570">
                  <c:v>27.000681754032399</c:v>
                </c:pt>
                <c:pt idx="11571">
                  <c:v>27.000851638462201</c:v>
                </c:pt>
                <c:pt idx="11572">
                  <c:v>27.0010215223503</c:v>
                </c:pt>
                <c:pt idx="11573">
                  <c:v>27.001191405696598</c:v>
                </c:pt>
                <c:pt idx="11574">
                  <c:v>27.001361288501101</c:v>
                </c:pt>
                <c:pt idx="11575">
                  <c:v>27.001531170763801</c:v>
                </c:pt>
                <c:pt idx="11576">
                  <c:v>27.001701052484801</c:v>
                </c:pt>
                <c:pt idx="11577">
                  <c:v>27.001870933664001</c:v>
                </c:pt>
                <c:pt idx="11578">
                  <c:v>27.002040814301399</c:v>
                </c:pt>
                <c:pt idx="11579">
                  <c:v>27.002210694397</c:v>
                </c:pt>
                <c:pt idx="11580">
                  <c:v>27.002380573950902</c:v>
                </c:pt>
                <c:pt idx="11581">
                  <c:v>27.002550452963</c:v>
                </c:pt>
                <c:pt idx="11582">
                  <c:v>27.002720331433402</c:v>
                </c:pt>
                <c:pt idx="11583">
                  <c:v>27.002890209361901</c:v>
                </c:pt>
                <c:pt idx="11584">
                  <c:v>27.0030600867487</c:v>
                </c:pt>
                <c:pt idx="11585">
                  <c:v>27.0032299635938</c:v>
                </c:pt>
                <c:pt idx="11586">
                  <c:v>27.003399839897099</c:v>
                </c:pt>
                <c:pt idx="11587">
                  <c:v>27.0035697156586</c:v>
                </c:pt>
                <c:pt idx="11588">
                  <c:v>27.0037395908784</c:v>
                </c:pt>
                <c:pt idx="11589">
                  <c:v>27.003909465556401</c:v>
                </c:pt>
                <c:pt idx="11590">
                  <c:v>27.004079339692598</c:v>
                </c:pt>
                <c:pt idx="11591">
                  <c:v>27.0042492132871</c:v>
                </c:pt>
                <c:pt idx="11592">
                  <c:v>27.004419086339801</c:v>
                </c:pt>
                <c:pt idx="11593">
                  <c:v>27.0045889588508</c:v>
                </c:pt>
                <c:pt idx="11594">
                  <c:v>27.004758830819998</c:v>
                </c:pt>
                <c:pt idx="11595">
                  <c:v>27.004928702247501</c:v>
                </c:pt>
                <c:pt idx="11596">
                  <c:v>27.0050985731332</c:v>
                </c:pt>
                <c:pt idx="11597">
                  <c:v>27.005268443477199</c:v>
                </c:pt>
                <c:pt idx="11598">
                  <c:v>27.005438313279502</c:v>
                </c:pt>
                <c:pt idx="11599">
                  <c:v>27.005608182539898</c:v>
                </c:pt>
                <c:pt idx="11600">
                  <c:v>27.005778051258702</c:v>
                </c:pt>
                <c:pt idx="11601">
                  <c:v>27.005947919435702</c:v>
                </c:pt>
                <c:pt idx="11602">
                  <c:v>27.006117787070899</c:v>
                </c:pt>
                <c:pt idx="11603">
                  <c:v>27.006287654164499</c:v>
                </c:pt>
                <c:pt idx="11604">
                  <c:v>27.0064575207162</c:v>
                </c:pt>
                <c:pt idx="11605">
                  <c:v>27.006627386726301</c:v>
                </c:pt>
                <c:pt idx="11606">
                  <c:v>27.006797252194598</c:v>
                </c:pt>
                <c:pt idx="11607">
                  <c:v>27.0069671171211</c:v>
                </c:pt>
                <c:pt idx="11608">
                  <c:v>27.007136981506001</c:v>
                </c:pt>
                <c:pt idx="11609">
                  <c:v>27.007306845349099</c:v>
                </c:pt>
                <c:pt idx="11610">
                  <c:v>27.007476708650401</c:v>
                </c:pt>
                <c:pt idx="11611">
                  <c:v>27.007646571410099</c:v>
                </c:pt>
                <c:pt idx="11612">
                  <c:v>27.007816433628001</c:v>
                </c:pt>
                <c:pt idx="11613">
                  <c:v>27.0079862953042</c:v>
                </c:pt>
                <c:pt idx="11614">
                  <c:v>27.008156156438599</c:v>
                </c:pt>
                <c:pt idx="11615">
                  <c:v>27.008326017031301</c:v>
                </c:pt>
                <c:pt idx="11616">
                  <c:v>27.0084958770824</c:v>
                </c:pt>
                <c:pt idx="11617">
                  <c:v>27.008665736591599</c:v>
                </c:pt>
                <c:pt idx="11618">
                  <c:v>27.008835595559201</c:v>
                </c:pt>
                <c:pt idx="11619">
                  <c:v>27.009005453985001</c:v>
                </c:pt>
                <c:pt idx="11620">
                  <c:v>27.0091753118691</c:v>
                </c:pt>
                <c:pt idx="11621">
                  <c:v>27.0093451692115</c:v>
                </c:pt>
                <c:pt idx="11622">
                  <c:v>27.009515026012199</c:v>
                </c:pt>
                <c:pt idx="11623">
                  <c:v>27.009684882271198</c:v>
                </c:pt>
                <c:pt idx="11624">
                  <c:v>27.009854737988501</c:v>
                </c:pt>
                <c:pt idx="11625">
                  <c:v>27.010024593164001</c:v>
                </c:pt>
                <c:pt idx="11626">
                  <c:v>27.010194447797801</c:v>
                </c:pt>
                <c:pt idx="11627">
                  <c:v>27.010364301889901</c:v>
                </c:pt>
                <c:pt idx="11628">
                  <c:v>27.0105341554404</c:v>
                </c:pt>
                <c:pt idx="11629">
                  <c:v>27.0107040084491</c:v>
                </c:pt>
                <c:pt idx="11630">
                  <c:v>27.010873860916099</c:v>
                </c:pt>
                <c:pt idx="11631">
                  <c:v>27.011043712841399</c:v>
                </c:pt>
                <c:pt idx="11632">
                  <c:v>27.011213564224899</c:v>
                </c:pt>
                <c:pt idx="11633">
                  <c:v>27.011383415066799</c:v>
                </c:pt>
                <c:pt idx="11634">
                  <c:v>27.011553265366999</c:v>
                </c:pt>
                <c:pt idx="11635">
                  <c:v>27.011723115125498</c:v>
                </c:pt>
                <c:pt idx="11636">
                  <c:v>27.011892964342302</c:v>
                </c:pt>
                <c:pt idx="11637">
                  <c:v>27.012062813017401</c:v>
                </c:pt>
                <c:pt idx="11638">
                  <c:v>27.012232661150801</c:v>
                </c:pt>
                <c:pt idx="11639">
                  <c:v>27.012402508742401</c:v>
                </c:pt>
                <c:pt idx="11640">
                  <c:v>27.0125723557924</c:v>
                </c:pt>
                <c:pt idx="11641">
                  <c:v>27.012742202300799</c:v>
                </c:pt>
                <c:pt idx="11642">
                  <c:v>27.012912048267399</c:v>
                </c:pt>
                <c:pt idx="11643">
                  <c:v>27.013081893692299</c:v>
                </c:pt>
                <c:pt idx="11644">
                  <c:v>27.013251738575502</c:v>
                </c:pt>
                <c:pt idx="11645">
                  <c:v>27.0134215829171</c:v>
                </c:pt>
                <c:pt idx="11646">
                  <c:v>27.013591426716999</c:v>
                </c:pt>
                <c:pt idx="11647">
                  <c:v>27.013761269975099</c:v>
                </c:pt>
                <c:pt idx="11648">
                  <c:v>27.013931112691601</c:v>
                </c:pt>
                <c:pt idx="11649">
                  <c:v>27.0141009548665</c:v>
                </c:pt>
                <c:pt idx="11650">
                  <c:v>27.014270796499599</c:v>
                </c:pt>
                <c:pt idx="11651">
                  <c:v>27.014440637591001</c:v>
                </c:pt>
                <c:pt idx="11652">
                  <c:v>27.014610478140799</c:v>
                </c:pt>
                <c:pt idx="11653">
                  <c:v>27.014780318148901</c:v>
                </c:pt>
                <c:pt idx="11654">
                  <c:v>27.014950157615299</c:v>
                </c:pt>
                <c:pt idx="11655">
                  <c:v>27.015119996540101</c:v>
                </c:pt>
                <c:pt idx="11656">
                  <c:v>27.015289834923198</c:v>
                </c:pt>
                <c:pt idx="11657">
                  <c:v>27.015459672764599</c:v>
                </c:pt>
                <c:pt idx="11658">
                  <c:v>27.015629510064301</c:v>
                </c:pt>
                <c:pt idx="11659">
                  <c:v>27.015799346822298</c:v>
                </c:pt>
                <c:pt idx="11660">
                  <c:v>27.015969183038699</c:v>
                </c:pt>
                <c:pt idx="11661">
                  <c:v>27.016139018713499</c:v>
                </c:pt>
                <c:pt idx="11662">
                  <c:v>27.0163088538465</c:v>
                </c:pt>
                <c:pt idx="11663">
                  <c:v>27.0164786884379</c:v>
                </c:pt>
                <c:pt idx="11664">
                  <c:v>27.016648522487699</c:v>
                </c:pt>
                <c:pt idx="11665">
                  <c:v>27.016818355995699</c:v>
                </c:pt>
                <c:pt idx="11666">
                  <c:v>27.016988188962099</c:v>
                </c:pt>
                <c:pt idx="11667">
                  <c:v>27.017158021386901</c:v>
                </c:pt>
                <c:pt idx="11668">
                  <c:v>27.01732785327</c:v>
                </c:pt>
                <c:pt idx="11669">
                  <c:v>27.017497684611399</c:v>
                </c:pt>
                <c:pt idx="11670">
                  <c:v>27.017667515411201</c:v>
                </c:pt>
                <c:pt idx="11671">
                  <c:v>27.0178373456693</c:v>
                </c:pt>
                <c:pt idx="11672">
                  <c:v>27.018007175385801</c:v>
                </c:pt>
                <c:pt idx="11673">
                  <c:v>27.018177004560599</c:v>
                </c:pt>
                <c:pt idx="11674">
                  <c:v>27.018346833193799</c:v>
                </c:pt>
                <c:pt idx="11675">
                  <c:v>27.0185166612853</c:v>
                </c:pt>
                <c:pt idx="11676">
                  <c:v>27.018686488835201</c:v>
                </c:pt>
                <c:pt idx="11677">
                  <c:v>27.018856315843401</c:v>
                </c:pt>
                <c:pt idx="11678">
                  <c:v>27.01902614231</c:v>
                </c:pt>
                <c:pt idx="11679">
                  <c:v>27.0191959682349</c:v>
                </c:pt>
                <c:pt idx="11680">
                  <c:v>27.019365793618199</c:v>
                </c:pt>
                <c:pt idx="11681">
                  <c:v>27.019535618459901</c:v>
                </c:pt>
                <c:pt idx="11682">
                  <c:v>27.0197054427599</c:v>
                </c:pt>
                <c:pt idx="11683">
                  <c:v>27.019875266518302</c:v>
                </c:pt>
                <c:pt idx="11684">
                  <c:v>27.020045089735</c:v>
                </c:pt>
                <c:pt idx="11685">
                  <c:v>27.020214912410101</c:v>
                </c:pt>
                <c:pt idx="11686">
                  <c:v>27.020384734543601</c:v>
                </c:pt>
                <c:pt idx="11687">
                  <c:v>27.020554556135401</c:v>
                </c:pt>
                <c:pt idx="11688">
                  <c:v>27.020724377185601</c:v>
                </c:pt>
                <c:pt idx="11689">
                  <c:v>27.020894197694201</c:v>
                </c:pt>
                <c:pt idx="11690">
                  <c:v>27.0210640176611</c:v>
                </c:pt>
                <c:pt idx="11691">
                  <c:v>27.021233837086399</c:v>
                </c:pt>
                <c:pt idx="11692">
                  <c:v>27.021403655970101</c:v>
                </c:pt>
                <c:pt idx="11693">
                  <c:v>27.021573474312198</c:v>
                </c:pt>
                <c:pt idx="11694">
                  <c:v>27.0217432921126</c:v>
                </c:pt>
                <c:pt idx="11695">
                  <c:v>27.0219131093714</c:v>
                </c:pt>
                <c:pt idx="11696">
                  <c:v>27.022082926088601</c:v>
                </c:pt>
                <c:pt idx="11697">
                  <c:v>27.0222527422642</c:v>
                </c:pt>
                <c:pt idx="11698">
                  <c:v>27.0224225578981</c:v>
                </c:pt>
                <c:pt idx="11699">
                  <c:v>27.022592372990399</c:v>
                </c:pt>
                <c:pt idx="11700">
                  <c:v>27.022762187541101</c:v>
                </c:pt>
                <c:pt idx="11701">
                  <c:v>27.022932001550199</c:v>
                </c:pt>
                <c:pt idx="11702">
                  <c:v>27.0231018150177</c:v>
                </c:pt>
                <c:pt idx="11703">
                  <c:v>27.0232716279436</c:v>
                </c:pt>
                <c:pt idx="11704">
                  <c:v>27.023441440327801</c:v>
                </c:pt>
                <c:pt idx="11705">
                  <c:v>27.0236112521705</c:v>
                </c:pt>
                <c:pt idx="11706">
                  <c:v>27.0237810634715</c:v>
                </c:pt>
                <c:pt idx="11707">
                  <c:v>27.023950874230898</c:v>
                </c:pt>
                <c:pt idx="11708">
                  <c:v>27.0241206844487</c:v>
                </c:pt>
                <c:pt idx="11709">
                  <c:v>27.024290494125001</c:v>
                </c:pt>
                <c:pt idx="11710">
                  <c:v>27.024460303259598</c:v>
                </c:pt>
                <c:pt idx="11711">
                  <c:v>27.024630111852598</c:v>
                </c:pt>
                <c:pt idx="11712">
                  <c:v>27.024799919904002</c:v>
                </c:pt>
                <c:pt idx="11713">
                  <c:v>27.024969727413801</c:v>
                </c:pt>
                <c:pt idx="11714">
                  <c:v>27.025139534381999</c:v>
                </c:pt>
                <c:pt idx="11715">
                  <c:v>27.025309340808601</c:v>
                </c:pt>
                <c:pt idx="11716">
                  <c:v>27.025479146693598</c:v>
                </c:pt>
                <c:pt idx="11717">
                  <c:v>27.025648952036999</c:v>
                </c:pt>
                <c:pt idx="11718">
                  <c:v>27.025818756838799</c:v>
                </c:pt>
                <c:pt idx="11719">
                  <c:v>27.025988561099101</c:v>
                </c:pt>
                <c:pt idx="11720">
                  <c:v>27.0261583648177</c:v>
                </c:pt>
                <c:pt idx="11721">
                  <c:v>27.026328167994699</c:v>
                </c:pt>
                <c:pt idx="11722">
                  <c:v>27.026497970630199</c:v>
                </c:pt>
                <c:pt idx="11723">
                  <c:v>27.0266677727241</c:v>
                </c:pt>
                <c:pt idx="11724">
                  <c:v>27.0268375742763</c:v>
                </c:pt>
                <c:pt idx="11725">
                  <c:v>27.027007375286999</c:v>
                </c:pt>
                <c:pt idx="11726">
                  <c:v>27.027177175756201</c:v>
                </c:pt>
                <c:pt idx="11727">
                  <c:v>27.027346975683699</c:v>
                </c:pt>
                <c:pt idx="11728">
                  <c:v>27.0275167750696</c:v>
                </c:pt>
                <c:pt idx="11729">
                  <c:v>27.027686573914</c:v>
                </c:pt>
                <c:pt idx="11730">
                  <c:v>27.027856372216799</c:v>
                </c:pt>
                <c:pt idx="11731">
                  <c:v>27.028026169977998</c:v>
                </c:pt>
                <c:pt idx="11732">
                  <c:v>27.0281959671976</c:v>
                </c:pt>
                <c:pt idx="11733">
                  <c:v>27.028365763875701</c:v>
                </c:pt>
                <c:pt idx="11734">
                  <c:v>27.028535560012202</c:v>
                </c:pt>
                <c:pt idx="11735">
                  <c:v>27.028705355607102</c:v>
                </c:pt>
                <c:pt idx="11736">
                  <c:v>27.0288751506605</c:v>
                </c:pt>
                <c:pt idx="11737">
                  <c:v>27.029044945172199</c:v>
                </c:pt>
                <c:pt idx="11738">
                  <c:v>27.0292147391424</c:v>
                </c:pt>
                <c:pt idx="11739">
                  <c:v>27.0293845325711</c:v>
                </c:pt>
                <c:pt idx="11740">
                  <c:v>27.0295543254582</c:v>
                </c:pt>
                <c:pt idx="11741">
                  <c:v>27.029724117803699</c:v>
                </c:pt>
                <c:pt idx="11742">
                  <c:v>27.029893909607601</c:v>
                </c:pt>
                <c:pt idx="11743">
                  <c:v>27.030063700869999</c:v>
                </c:pt>
                <c:pt idx="11744">
                  <c:v>27.030233491590799</c:v>
                </c:pt>
                <c:pt idx="11745">
                  <c:v>27.030403281770099</c:v>
                </c:pt>
                <c:pt idx="11746">
                  <c:v>27.030573071407801</c:v>
                </c:pt>
                <c:pt idx="11747">
                  <c:v>27.030742860503999</c:v>
                </c:pt>
                <c:pt idx="11748">
                  <c:v>27.0309126490585</c:v>
                </c:pt>
                <c:pt idx="11749">
                  <c:v>27.0310824370716</c:v>
                </c:pt>
                <c:pt idx="11750">
                  <c:v>27.031252224543099</c:v>
                </c:pt>
                <c:pt idx="11751">
                  <c:v>27.031422011473001</c:v>
                </c:pt>
                <c:pt idx="11752">
                  <c:v>27.031591797861399</c:v>
                </c:pt>
                <c:pt idx="11753">
                  <c:v>27.031761583708199</c:v>
                </c:pt>
                <c:pt idx="11754">
                  <c:v>27.031931369013499</c:v>
                </c:pt>
                <c:pt idx="11755">
                  <c:v>27.032101153777301</c:v>
                </c:pt>
                <c:pt idx="11756">
                  <c:v>27.032270937999499</c:v>
                </c:pt>
                <c:pt idx="11757">
                  <c:v>27.0324407216801</c:v>
                </c:pt>
                <c:pt idx="11758">
                  <c:v>27.0326105048192</c:v>
                </c:pt>
                <c:pt idx="11759">
                  <c:v>27.032780287416799</c:v>
                </c:pt>
                <c:pt idx="11760">
                  <c:v>27.0329500694728</c:v>
                </c:pt>
                <c:pt idx="11761">
                  <c:v>27.033119850987301</c:v>
                </c:pt>
                <c:pt idx="11762">
                  <c:v>27.033289631960301</c:v>
                </c:pt>
                <c:pt idx="11763">
                  <c:v>27.0334594123917</c:v>
                </c:pt>
                <c:pt idx="11764">
                  <c:v>27.033629192281602</c:v>
                </c:pt>
                <c:pt idx="11765">
                  <c:v>27.033798971629899</c:v>
                </c:pt>
                <c:pt idx="11766">
                  <c:v>27.033968750436799</c:v>
                </c:pt>
                <c:pt idx="11767">
                  <c:v>27.034138528702002</c:v>
                </c:pt>
                <c:pt idx="11768">
                  <c:v>27.0343083064258</c:v>
                </c:pt>
                <c:pt idx="11769">
                  <c:v>27.034478083608001</c:v>
                </c:pt>
                <c:pt idx="11770">
                  <c:v>27.0346478602487</c:v>
                </c:pt>
                <c:pt idx="11771">
                  <c:v>27.034817636347899</c:v>
                </c:pt>
                <c:pt idx="11772">
                  <c:v>27.0349874119056</c:v>
                </c:pt>
                <c:pt idx="11773">
                  <c:v>27.035157186921701</c:v>
                </c:pt>
                <c:pt idx="11774">
                  <c:v>27.035326961396301</c:v>
                </c:pt>
                <c:pt idx="11775">
                  <c:v>27.035496735329399</c:v>
                </c:pt>
                <c:pt idx="11776">
                  <c:v>27.035666508720901</c:v>
                </c:pt>
                <c:pt idx="11777">
                  <c:v>27.035836281571001</c:v>
                </c:pt>
                <c:pt idx="11778">
                  <c:v>27.0360060538795</c:v>
                </c:pt>
                <c:pt idx="11779">
                  <c:v>27.036175825646499</c:v>
                </c:pt>
                <c:pt idx="11780">
                  <c:v>27.036345596872</c:v>
                </c:pt>
                <c:pt idx="11781">
                  <c:v>27.036515367555999</c:v>
                </c:pt>
                <c:pt idx="11782">
                  <c:v>27.036685137698498</c:v>
                </c:pt>
                <c:pt idx="11783">
                  <c:v>27.036854907299499</c:v>
                </c:pt>
                <c:pt idx="11784">
                  <c:v>27.0370246763589</c:v>
                </c:pt>
                <c:pt idx="11785">
                  <c:v>27.037194444876899</c:v>
                </c:pt>
                <c:pt idx="11786">
                  <c:v>27.037364212853301</c:v>
                </c:pt>
                <c:pt idx="11787">
                  <c:v>27.037533980288298</c:v>
                </c:pt>
                <c:pt idx="11788">
                  <c:v>27.037703747181698</c:v>
                </c:pt>
                <c:pt idx="11789">
                  <c:v>27.037873513533601</c:v>
                </c:pt>
                <c:pt idx="11790">
                  <c:v>27.038043279344102</c:v>
                </c:pt>
                <c:pt idx="11791">
                  <c:v>27.038213044612998</c:v>
                </c:pt>
                <c:pt idx="11792">
                  <c:v>27.038382809340401</c:v>
                </c:pt>
                <c:pt idx="11793">
                  <c:v>27.038552573526399</c:v>
                </c:pt>
                <c:pt idx="11794">
                  <c:v>27.0387223371708</c:v>
                </c:pt>
                <c:pt idx="11795">
                  <c:v>27.038892100273799</c:v>
                </c:pt>
                <c:pt idx="11796">
                  <c:v>27.039061862835201</c:v>
                </c:pt>
                <c:pt idx="11797">
                  <c:v>27.039231624855201</c:v>
                </c:pt>
                <c:pt idx="11798">
                  <c:v>27.039401386333601</c:v>
                </c:pt>
                <c:pt idx="11799">
                  <c:v>27.0395711472706</c:v>
                </c:pt>
                <c:pt idx="11800">
                  <c:v>27.039740907666101</c:v>
                </c:pt>
                <c:pt idx="11801">
                  <c:v>27.0399106675201</c:v>
                </c:pt>
                <c:pt idx="11802">
                  <c:v>27.040080426832599</c:v>
                </c:pt>
                <c:pt idx="11803">
                  <c:v>27.0402501856037</c:v>
                </c:pt>
                <c:pt idx="11804">
                  <c:v>27.0404199438332</c:v>
                </c:pt>
                <c:pt idx="11805">
                  <c:v>27.040589701521299</c:v>
                </c:pt>
                <c:pt idx="11806">
                  <c:v>27.0407594586679</c:v>
                </c:pt>
                <c:pt idx="11807">
                  <c:v>27.040929215273</c:v>
                </c:pt>
                <c:pt idx="11808">
                  <c:v>27.041098971336599</c:v>
                </c:pt>
                <c:pt idx="11809">
                  <c:v>27.041268726858799</c:v>
                </c:pt>
                <c:pt idx="11810">
                  <c:v>27.0414384818394</c:v>
                </c:pt>
                <c:pt idx="11811">
                  <c:v>27.041608236278702</c:v>
                </c:pt>
                <c:pt idx="11812">
                  <c:v>27.041777990176399</c:v>
                </c:pt>
                <c:pt idx="11813">
                  <c:v>27.041947743532599</c:v>
                </c:pt>
                <c:pt idx="11814">
                  <c:v>27.042117496347402</c:v>
                </c:pt>
                <c:pt idx="11815">
                  <c:v>27.042287248620799</c:v>
                </c:pt>
                <c:pt idx="11816">
                  <c:v>27.042457000352599</c:v>
                </c:pt>
                <c:pt idx="11817">
                  <c:v>27.042626751543001</c:v>
                </c:pt>
                <c:pt idx="11818">
                  <c:v>27.042796502191901</c:v>
                </c:pt>
                <c:pt idx="11819">
                  <c:v>27.042966252299401</c:v>
                </c:pt>
                <c:pt idx="11820">
                  <c:v>27.043136001865399</c:v>
                </c:pt>
                <c:pt idx="11821">
                  <c:v>27.0433057508899</c:v>
                </c:pt>
                <c:pt idx="11822">
                  <c:v>27.043475499372999</c:v>
                </c:pt>
                <c:pt idx="11823">
                  <c:v>27.043645247314601</c:v>
                </c:pt>
                <c:pt idx="11824">
                  <c:v>27.043814994714801</c:v>
                </c:pt>
                <c:pt idx="11825">
                  <c:v>27.0439847415735</c:v>
                </c:pt>
                <c:pt idx="11826">
                  <c:v>27.0441544878908</c:v>
                </c:pt>
                <c:pt idx="11827">
                  <c:v>27.0443242336666</c:v>
                </c:pt>
                <c:pt idx="11828">
                  <c:v>27.044493978900899</c:v>
                </c:pt>
                <c:pt idx="11829">
                  <c:v>27.0446637235938</c:v>
                </c:pt>
                <c:pt idx="11830">
                  <c:v>27.0448334677452</c:v>
                </c:pt>
                <c:pt idx="11831">
                  <c:v>27.045003211355201</c:v>
                </c:pt>
                <c:pt idx="11832">
                  <c:v>27.045172954423801</c:v>
                </c:pt>
                <c:pt idx="11833">
                  <c:v>27.0453426969509</c:v>
                </c:pt>
                <c:pt idx="11834">
                  <c:v>27.045512438936601</c:v>
                </c:pt>
                <c:pt idx="11835">
                  <c:v>27.045682180380801</c:v>
                </c:pt>
                <c:pt idx="11836">
                  <c:v>27.045851921283599</c:v>
                </c:pt>
                <c:pt idx="11837">
                  <c:v>27.0460216616449</c:v>
                </c:pt>
                <c:pt idx="11838">
                  <c:v>27.046191401464799</c:v>
                </c:pt>
                <c:pt idx="11839">
                  <c:v>27.046361140743301</c:v>
                </c:pt>
                <c:pt idx="11840">
                  <c:v>27.046530879480301</c:v>
                </c:pt>
                <c:pt idx="11841">
                  <c:v>27.046700617675899</c:v>
                </c:pt>
                <c:pt idx="11842">
                  <c:v>27.0468703553301</c:v>
                </c:pt>
                <c:pt idx="11843">
                  <c:v>27.047040092442799</c:v>
                </c:pt>
                <c:pt idx="11844">
                  <c:v>27.047209829014101</c:v>
                </c:pt>
                <c:pt idx="11845">
                  <c:v>27.047379565043901</c:v>
                </c:pt>
                <c:pt idx="11846">
                  <c:v>27.047549300532399</c:v>
                </c:pt>
                <c:pt idx="11847">
                  <c:v>27.0477190354794</c:v>
                </c:pt>
                <c:pt idx="11848">
                  <c:v>27.047888769884999</c:v>
                </c:pt>
                <c:pt idx="11849">
                  <c:v>27.0480585037491</c:v>
                </c:pt>
                <c:pt idx="11850">
                  <c:v>27.0482282370719</c:v>
                </c:pt>
                <c:pt idx="11851">
                  <c:v>27.048397969853202</c:v>
                </c:pt>
                <c:pt idx="11852">
                  <c:v>27.048567702093099</c:v>
                </c:pt>
                <c:pt idx="11853">
                  <c:v>27.048737433791601</c:v>
                </c:pt>
                <c:pt idx="11854">
                  <c:v>27.048907164948599</c:v>
                </c:pt>
                <c:pt idx="11855">
                  <c:v>27.049076895564198</c:v>
                </c:pt>
                <c:pt idx="11856">
                  <c:v>27.049246625638499</c:v>
                </c:pt>
                <c:pt idx="11857">
                  <c:v>27.049416355171299</c:v>
                </c:pt>
                <c:pt idx="11858">
                  <c:v>27.049586084162701</c:v>
                </c:pt>
                <c:pt idx="11859">
                  <c:v>27.049755812612698</c:v>
                </c:pt>
                <c:pt idx="11860">
                  <c:v>27.049925540521201</c:v>
                </c:pt>
                <c:pt idx="11861">
                  <c:v>27.050095267888398</c:v>
                </c:pt>
                <c:pt idx="11862">
                  <c:v>27.050264994714201</c:v>
                </c:pt>
                <c:pt idx="11863">
                  <c:v>27.050434720998499</c:v>
                </c:pt>
                <c:pt idx="11864">
                  <c:v>27.050604446741499</c:v>
                </c:pt>
                <c:pt idx="11865">
                  <c:v>27.050774171943001</c:v>
                </c:pt>
                <c:pt idx="11866">
                  <c:v>27.050943896603201</c:v>
                </c:pt>
                <c:pt idx="11867">
                  <c:v>27.0511136207219</c:v>
                </c:pt>
                <c:pt idx="11868">
                  <c:v>27.0512833442992</c:v>
                </c:pt>
                <c:pt idx="11869">
                  <c:v>27.051453067335199</c:v>
                </c:pt>
                <c:pt idx="11870">
                  <c:v>27.0516227898297</c:v>
                </c:pt>
                <c:pt idx="11871">
                  <c:v>27.051792511782899</c:v>
                </c:pt>
                <c:pt idx="11872">
                  <c:v>27.051962233194601</c:v>
                </c:pt>
                <c:pt idx="11873">
                  <c:v>27.052131954065</c:v>
                </c:pt>
                <c:pt idx="11874">
                  <c:v>27.052301674393998</c:v>
                </c:pt>
                <c:pt idx="11875">
                  <c:v>27.052471394181602</c:v>
                </c:pt>
                <c:pt idx="11876">
                  <c:v>27.052641113427701</c:v>
                </c:pt>
                <c:pt idx="11877">
                  <c:v>27.052810832132501</c:v>
                </c:pt>
                <c:pt idx="11878">
                  <c:v>27.052980550295999</c:v>
                </c:pt>
                <c:pt idx="11879">
                  <c:v>27.053150267917999</c:v>
                </c:pt>
                <c:pt idx="11880">
                  <c:v>27.053319984998598</c:v>
                </c:pt>
                <c:pt idx="11881">
                  <c:v>27.053489701537899</c:v>
                </c:pt>
                <c:pt idx="11882">
                  <c:v>27.053659417535801</c:v>
                </c:pt>
                <c:pt idx="11883">
                  <c:v>27.053829132992298</c:v>
                </c:pt>
                <c:pt idx="11884">
                  <c:v>27.053998847907401</c:v>
                </c:pt>
                <c:pt idx="11885">
                  <c:v>27.054168562281198</c:v>
                </c:pt>
                <c:pt idx="11886">
                  <c:v>27.054338276113501</c:v>
                </c:pt>
                <c:pt idx="11887">
                  <c:v>27.054507989404499</c:v>
                </c:pt>
                <c:pt idx="11888">
                  <c:v>27.054677702154098</c:v>
                </c:pt>
                <c:pt idx="11889">
                  <c:v>27.054847414362399</c:v>
                </c:pt>
                <c:pt idx="11890">
                  <c:v>27.055017126029298</c:v>
                </c:pt>
                <c:pt idx="11891">
                  <c:v>27.0551868371548</c:v>
                </c:pt>
                <c:pt idx="11892">
                  <c:v>27.055356547738899</c:v>
                </c:pt>
                <c:pt idx="11893">
                  <c:v>27.0555262577817</c:v>
                </c:pt>
                <c:pt idx="11894">
                  <c:v>27.0556959672831</c:v>
                </c:pt>
                <c:pt idx="11895">
                  <c:v>27.055865676243201</c:v>
                </c:pt>
                <c:pt idx="11896">
                  <c:v>27.056035384661801</c:v>
                </c:pt>
                <c:pt idx="11897">
                  <c:v>27.056205092539201</c:v>
                </c:pt>
                <c:pt idx="11898">
                  <c:v>27.056374799875101</c:v>
                </c:pt>
                <c:pt idx="11899">
                  <c:v>27.056544506669699</c:v>
                </c:pt>
                <c:pt idx="11900">
                  <c:v>27.056714212923001</c:v>
                </c:pt>
                <c:pt idx="11901">
                  <c:v>27.056883918634799</c:v>
                </c:pt>
                <c:pt idx="11902">
                  <c:v>27.057053623805398</c:v>
                </c:pt>
                <c:pt idx="11903">
                  <c:v>27.0572233284345</c:v>
                </c:pt>
                <c:pt idx="11904">
                  <c:v>27.057393032522398</c:v>
                </c:pt>
                <c:pt idx="11905">
                  <c:v>27.0575627360688</c:v>
                </c:pt>
                <c:pt idx="11906">
                  <c:v>27.057732439074002</c:v>
                </c:pt>
                <c:pt idx="11907">
                  <c:v>27.057902141537699</c:v>
                </c:pt>
                <c:pt idx="11908">
                  <c:v>27.058071843460201</c:v>
                </c:pt>
                <c:pt idx="11909">
                  <c:v>27.058241544841199</c:v>
                </c:pt>
                <c:pt idx="11910">
                  <c:v>27.058411245681</c:v>
                </c:pt>
                <c:pt idx="11911">
                  <c:v>27.058580945979401</c:v>
                </c:pt>
                <c:pt idx="11912">
                  <c:v>27.058750645736399</c:v>
                </c:pt>
                <c:pt idx="11913">
                  <c:v>27.058920344952099</c:v>
                </c:pt>
                <c:pt idx="11914">
                  <c:v>27.059090043626501</c:v>
                </c:pt>
                <c:pt idx="11915">
                  <c:v>27.059259741759501</c:v>
                </c:pt>
                <c:pt idx="11916">
                  <c:v>27.059429439351199</c:v>
                </c:pt>
                <c:pt idx="11917">
                  <c:v>27.059599136401602</c:v>
                </c:pt>
                <c:pt idx="11918">
                  <c:v>27.059768832910599</c:v>
                </c:pt>
                <c:pt idx="11919">
                  <c:v>27.059938528878298</c:v>
                </c:pt>
                <c:pt idx="11920">
                  <c:v>27.060108224304699</c:v>
                </c:pt>
                <c:pt idx="11921">
                  <c:v>27.060277919189701</c:v>
                </c:pt>
                <c:pt idx="11922">
                  <c:v>27.060447613533398</c:v>
                </c:pt>
                <c:pt idx="11923">
                  <c:v>27.0606173073358</c:v>
                </c:pt>
                <c:pt idx="11924">
                  <c:v>27.0607870005968</c:v>
                </c:pt>
                <c:pt idx="11925">
                  <c:v>27.060956693316498</c:v>
                </c:pt>
                <c:pt idx="11926">
                  <c:v>27.061126385494902</c:v>
                </c:pt>
                <c:pt idx="11927">
                  <c:v>27.061296077131999</c:v>
                </c:pt>
                <c:pt idx="11928">
                  <c:v>27.061465768227801</c:v>
                </c:pt>
                <c:pt idx="11929">
                  <c:v>27.061635458782199</c:v>
                </c:pt>
                <c:pt idx="11930">
                  <c:v>27.061805148795301</c:v>
                </c:pt>
                <c:pt idx="11931">
                  <c:v>27.061974838267101</c:v>
                </c:pt>
                <c:pt idx="11932">
                  <c:v>27.062144527197599</c:v>
                </c:pt>
                <c:pt idx="11933">
                  <c:v>27.062314215586799</c:v>
                </c:pt>
                <c:pt idx="11934">
                  <c:v>27.0624839034346</c:v>
                </c:pt>
                <c:pt idx="11935">
                  <c:v>27.062653590741199</c:v>
                </c:pt>
                <c:pt idx="11936">
                  <c:v>27.0628232775064</c:v>
                </c:pt>
                <c:pt idx="11937">
                  <c:v>27.062992963730299</c:v>
                </c:pt>
                <c:pt idx="11938">
                  <c:v>27.063162649413002</c:v>
                </c:pt>
                <c:pt idx="11939">
                  <c:v>27.0633323345543</c:v>
                </c:pt>
                <c:pt idx="11940">
                  <c:v>27.063502019154299</c:v>
                </c:pt>
                <c:pt idx="11941">
                  <c:v>27.063671703213</c:v>
                </c:pt>
                <c:pt idx="11942">
                  <c:v>27.063841386730399</c:v>
                </c:pt>
                <c:pt idx="11943">
                  <c:v>27.064011069706499</c:v>
                </c:pt>
                <c:pt idx="11944">
                  <c:v>27.064180752141301</c:v>
                </c:pt>
                <c:pt idx="11945">
                  <c:v>27.0643504340348</c:v>
                </c:pt>
                <c:pt idx="11946">
                  <c:v>27.064520115387001</c:v>
                </c:pt>
                <c:pt idx="11947">
                  <c:v>27.0646897961979</c:v>
                </c:pt>
                <c:pt idx="11948">
                  <c:v>27.0648594764675</c:v>
                </c:pt>
                <c:pt idx="11949">
                  <c:v>27.065029156195799</c:v>
                </c:pt>
                <c:pt idx="11950">
                  <c:v>27.065198835382802</c:v>
                </c:pt>
                <c:pt idx="11951">
                  <c:v>27.065368514028599</c:v>
                </c:pt>
                <c:pt idx="11952">
                  <c:v>27.065538192133001</c:v>
                </c:pt>
                <c:pt idx="11953">
                  <c:v>27.065707869696201</c:v>
                </c:pt>
                <c:pt idx="11954">
                  <c:v>27.065877546717999</c:v>
                </c:pt>
                <c:pt idx="11955">
                  <c:v>27.066047223198598</c:v>
                </c:pt>
                <c:pt idx="11956">
                  <c:v>27.066216899137899</c:v>
                </c:pt>
                <c:pt idx="11957">
                  <c:v>27.066386574535901</c:v>
                </c:pt>
                <c:pt idx="11958">
                  <c:v>27.066556249392701</c:v>
                </c:pt>
                <c:pt idx="11959">
                  <c:v>27.066725923708098</c:v>
                </c:pt>
                <c:pt idx="11960">
                  <c:v>27.066895597482301</c:v>
                </c:pt>
                <c:pt idx="11961">
                  <c:v>27.067065270715201</c:v>
                </c:pt>
                <c:pt idx="11962">
                  <c:v>27.067234943406799</c:v>
                </c:pt>
                <c:pt idx="11963">
                  <c:v>27.067404615557201</c:v>
                </c:pt>
                <c:pt idx="11964">
                  <c:v>27.067574287166298</c:v>
                </c:pt>
                <c:pt idx="11965">
                  <c:v>27.0677439582341</c:v>
                </c:pt>
                <c:pt idx="11966">
                  <c:v>27.0679136287606</c:v>
                </c:pt>
                <c:pt idx="11967">
                  <c:v>27.068083298745901</c:v>
                </c:pt>
                <c:pt idx="11968">
                  <c:v>27.068252968189899</c:v>
                </c:pt>
                <c:pt idx="11969">
                  <c:v>27.068422637092599</c:v>
                </c:pt>
                <c:pt idx="11970">
                  <c:v>27.068592305454001</c:v>
                </c:pt>
                <c:pt idx="11971">
                  <c:v>27.068761973274199</c:v>
                </c:pt>
                <c:pt idx="11972">
                  <c:v>27.068931640553199</c:v>
                </c:pt>
                <c:pt idx="11973">
                  <c:v>27.069101307290801</c:v>
                </c:pt>
                <c:pt idx="11974">
                  <c:v>27.069270973487299</c:v>
                </c:pt>
                <c:pt idx="11975">
                  <c:v>27.0694406391424</c:v>
                </c:pt>
                <c:pt idx="11976">
                  <c:v>27.069610304256301</c:v>
                </c:pt>
                <c:pt idx="11977">
                  <c:v>27.0697799688289</c:v>
                </c:pt>
                <c:pt idx="11978">
                  <c:v>27.0699496328603</c:v>
                </c:pt>
                <c:pt idx="11979">
                  <c:v>27.070119296350502</c:v>
                </c:pt>
                <c:pt idx="11980">
                  <c:v>27.070288959299301</c:v>
                </c:pt>
                <c:pt idx="11981">
                  <c:v>27.070458621707001</c:v>
                </c:pt>
                <c:pt idx="11982">
                  <c:v>27.070628283573299</c:v>
                </c:pt>
                <c:pt idx="11983">
                  <c:v>27.070797944898501</c:v>
                </c:pt>
                <c:pt idx="11984">
                  <c:v>27.070967605682299</c:v>
                </c:pt>
                <c:pt idx="11985">
                  <c:v>27.071137265925</c:v>
                </c:pt>
                <c:pt idx="11986">
                  <c:v>27.071306925626399</c:v>
                </c:pt>
                <c:pt idx="11987">
                  <c:v>27.071476584786499</c:v>
                </c:pt>
                <c:pt idx="11988">
                  <c:v>27.0716462434054</c:v>
                </c:pt>
                <c:pt idx="11989">
                  <c:v>27.071815901483099</c:v>
                </c:pt>
                <c:pt idx="11990">
                  <c:v>27.071985559019499</c:v>
                </c:pt>
                <c:pt idx="11991">
                  <c:v>27.0721552160147</c:v>
                </c:pt>
                <c:pt idx="11992">
                  <c:v>27.072324872468599</c:v>
                </c:pt>
                <c:pt idx="11993">
                  <c:v>27.072494528381402</c:v>
                </c:pt>
                <c:pt idx="11994">
                  <c:v>27.072664183752799</c:v>
                </c:pt>
                <c:pt idx="11995">
                  <c:v>27.072833838583101</c:v>
                </c:pt>
                <c:pt idx="11996">
                  <c:v>27.0730034928721</c:v>
                </c:pt>
                <c:pt idx="11997">
                  <c:v>27.073173146619901</c:v>
                </c:pt>
                <c:pt idx="11998">
                  <c:v>27.073342799826399</c:v>
                </c:pt>
                <c:pt idx="11999">
                  <c:v>27.073512452491801</c:v>
                </c:pt>
                <c:pt idx="12000">
                  <c:v>27.073682104615902</c:v>
                </c:pt>
                <c:pt idx="12001">
                  <c:v>27.073851756198799</c:v>
                </c:pt>
                <c:pt idx="12002">
                  <c:v>27.074021407240402</c:v>
                </c:pt>
                <c:pt idx="12003">
                  <c:v>27.074191057740901</c:v>
                </c:pt>
                <c:pt idx="12004">
                  <c:v>27.074360707700102</c:v>
                </c:pt>
                <c:pt idx="12005">
                  <c:v>27.0745303571181</c:v>
                </c:pt>
                <c:pt idx="12006">
                  <c:v>27.074700005994799</c:v>
                </c:pt>
                <c:pt idx="12007">
                  <c:v>27.074869654330399</c:v>
                </c:pt>
                <c:pt idx="12008">
                  <c:v>27.075039302124701</c:v>
                </c:pt>
                <c:pt idx="12009">
                  <c:v>27.075208949377899</c:v>
                </c:pt>
                <c:pt idx="12010">
                  <c:v>27.075378596089799</c:v>
                </c:pt>
                <c:pt idx="12011">
                  <c:v>27.075548242260499</c:v>
                </c:pt>
                <c:pt idx="12012">
                  <c:v>27.075717887890001</c:v>
                </c:pt>
                <c:pt idx="12013">
                  <c:v>27.0758875329783</c:v>
                </c:pt>
                <c:pt idx="12014">
                  <c:v>27.076057177525399</c:v>
                </c:pt>
                <c:pt idx="12015">
                  <c:v>27.076226821531201</c:v>
                </c:pt>
                <c:pt idx="12016">
                  <c:v>27.076396464995899</c:v>
                </c:pt>
                <c:pt idx="12017">
                  <c:v>27.076566107919401</c:v>
                </c:pt>
                <c:pt idx="12018">
                  <c:v>27.076735750301602</c:v>
                </c:pt>
                <c:pt idx="12019">
                  <c:v>27.076905392142699</c:v>
                </c:pt>
                <c:pt idx="12020">
                  <c:v>27.0770750334426</c:v>
                </c:pt>
                <c:pt idx="12021">
                  <c:v>27.0772446742012</c:v>
                </c:pt>
                <c:pt idx="12022">
                  <c:v>27.0774143144187</c:v>
                </c:pt>
                <c:pt idx="12023">
                  <c:v>27.077583954095001</c:v>
                </c:pt>
                <c:pt idx="12024">
                  <c:v>27.077753593230099</c:v>
                </c:pt>
                <c:pt idx="12025">
                  <c:v>27.077923231823899</c:v>
                </c:pt>
                <c:pt idx="12026">
                  <c:v>27.078092869876599</c:v>
                </c:pt>
                <c:pt idx="12027">
                  <c:v>27.0782625073881</c:v>
                </c:pt>
                <c:pt idx="12028">
                  <c:v>27.078432144358398</c:v>
                </c:pt>
                <c:pt idx="12029">
                  <c:v>27.078601780787601</c:v>
                </c:pt>
                <c:pt idx="12030">
                  <c:v>27.078771416675501</c:v>
                </c:pt>
                <c:pt idx="12031">
                  <c:v>27.078941052022302</c:v>
                </c:pt>
                <c:pt idx="12032">
                  <c:v>27.0791106868278</c:v>
                </c:pt>
                <c:pt idx="12033">
                  <c:v>27.079280321092199</c:v>
                </c:pt>
                <c:pt idx="12034">
                  <c:v>27.079449954815502</c:v>
                </c:pt>
                <c:pt idx="12035">
                  <c:v>27.079619587997499</c:v>
                </c:pt>
                <c:pt idx="12036">
                  <c:v>27.0797892206383</c:v>
                </c:pt>
                <c:pt idx="12037">
                  <c:v>27.079958852737999</c:v>
                </c:pt>
                <c:pt idx="12038">
                  <c:v>27.080128484296502</c:v>
                </c:pt>
                <c:pt idx="12039">
                  <c:v>27.080298115313798</c:v>
                </c:pt>
                <c:pt idx="12040">
                  <c:v>27.080467745789999</c:v>
                </c:pt>
                <c:pt idx="12041">
                  <c:v>27.080637375725001</c:v>
                </c:pt>
                <c:pt idx="12042">
                  <c:v>27.0808070051188</c:v>
                </c:pt>
                <c:pt idx="12043">
                  <c:v>27.0809766339714</c:v>
                </c:pt>
                <c:pt idx="12044">
                  <c:v>27.0811462622829</c:v>
                </c:pt>
                <c:pt idx="12045">
                  <c:v>27.081315890053201</c:v>
                </c:pt>
                <c:pt idx="12046">
                  <c:v>27.081485517282299</c:v>
                </c:pt>
                <c:pt idx="12047">
                  <c:v>27.081655143970298</c:v>
                </c:pt>
                <c:pt idx="12048">
                  <c:v>27.081824770117102</c:v>
                </c:pt>
                <c:pt idx="12049">
                  <c:v>27.081994395722798</c:v>
                </c:pt>
                <c:pt idx="12050">
                  <c:v>27.0821640207873</c:v>
                </c:pt>
                <c:pt idx="12051">
                  <c:v>27.082333645310602</c:v>
                </c:pt>
                <c:pt idx="12052">
                  <c:v>27.0825032692928</c:v>
                </c:pt>
                <c:pt idx="12053">
                  <c:v>27.0826728927338</c:v>
                </c:pt>
                <c:pt idx="12054">
                  <c:v>27.0828425156337</c:v>
                </c:pt>
                <c:pt idx="12055">
                  <c:v>27.083012137992402</c:v>
                </c:pt>
                <c:pt idx="12056">
                  <c:v>27.08318175981</c:v>
                </c:pt>
                <c:pt idx="12057">
                  <c:v>27.083351381086398</c:v>
                </c:pt>
                <c:pt idx="12058">
                  <c:v>27.083521001821701</c:v>
                </c:pt>
                <c:pt idx="12059">
                  <c:v>27.083690622015801</c:v>
                </c:pt>
                <c:pt idx="12060">
                  <c:v>27.083860241668798</c:v>
                </c:pt>
                <c:pt idx="12061">
                  <c:v>27.0840298607806</c:v>
                </c:pt>
                <c:pt idx="12062">
                  <c:v>27.084199479351302</c:v>
                </c:pt>
                <c:pt idx="12063">
                  <c:v>27.084369097380801</c:v>
                </c:pt>
                <c:pt idx="12064">
                  <c:v>27.0845387148693</c:v>
                </c:pt>
                <c:pt idx="12065">
                  <c:v>27.084708331816501</c:v>
                </c:pt>
                <c:pt idx="12066">
                  <c:v>27.084877948222601</c:v>
                </c:pt>
                <c:pt idx="12067">
                  <c:v>27.085047564087599</c:v>
                </c:pt>
                <c:pt idx="12068">
                  <c:v>27.085217179411501</c:v>
                </c:pt>
                <c:pt idx="12069">
                  <c:v>27.0853867941942</c:v>
                </c:pt>
                <c:pt idx="12070">
                  <c:v>27.085556408435799</c:v>
                </c:pt>
                <c:pt idx="12071">
                  <c:v>27.0857260221362</c:v>
                </c:pt>
                <c:pt idx="12072">
                  <c:v>27.0858956352956</c:v>
                </c:pt>
                <c:pt idx="12073">
                  <c:v>27.086065247913801</c:v>
                </c:pt>
                <c:pt idx="12074">
                  <c:v>27.0862348599908</c:v>
                </c:pt>
                <c:pt idx="12075">
                  <c:v>27.086404471526802</c:v>
                </c:pt>
                <c:pt idx="12076">
                  <c:v>27.086574082521601</c:v>
                </c:pt>
                <c:pt idx="12077">
                  <c:v>27.0867436929753</c:v>
                </c:pt>
                <c:pt idx="12078">
                  <c:v>27.086913302887801</c:v>
                </c:pt>
                <c:pt idx="12079">
                  <c:v>27.087082912259302</c:v>
                </c:pt>
                <c:pt idx="12080">
                  <c:v>27.087252521089599</c:v>
                </c:pt>
                <c:pt idx="12081">
                  <c:v>27.087422129378801</c:v>
                </c:pt>
                <c:pt idx="12082">
                  <c:v>27.0875917371269</c:v>
                </c:pt>
                <c:pt idx="12083">
                  <c:v>27.087761344333899</c:v>
                </c:pt>
                <c:pt idx="12084">
                  <c:v>27.087930950999802</c:v>
                </c:pt>
                <c:pt idx="12085">
                  <c:v>27.088100557124498</c:v>
                </c:pt>
                <c:pt idx="12086">
                  <c:v>27.088270162708199</c:v>
                </c:pt>
                <c:pt idx="12087">
                  <c:v>27.0884397677507</c:v>
                </c:pt>
                <c:pt idx="12088">
                  <c:v>27.088609372252101</c:v>
                </c:pt>
                <c:pt idx="12089">
                  <c:v>27.088778976212399</c:v>
                </c:pt>
                <c:pt idx="12090">
                  <c:v>27.088948579631602</c:v>
                </c:pt>
                <c:pt idx="12091">
                  <c:v>27.089118182509701</c:v>
                </c:pt>
                <c:pt idx="12092">
                  <c:v>27.0892877848467</c:v>
                </c:pt>
                <c:pt idx="12093">
                  <c:v>27.0894573866426</c:v>
                </c:pt>
                <c:pt idx="12094">
                  <c:v>27.0896269878974</c:v>
                </c:pt>
                <c:pt idx="12095">
                  <c:v>27.089796588611101</c:v>
                </c:pt>
                <c:pt idx="12096">
                  <c:v>27.089966188783698</c:v>
                </c:pt>
                <c:pt idx="12097">
                  <c:v>27.0901357884152</c:v>
                </c:pt>
                <c:pt idx="12098">
                  <c:v>27.090305387505602</c:v>
                </c:pt>
                <c:pt idx="12099">
                  <c:v>27.0904749860549</c:v>
                </c:pt>
                <c:pt idx="12100">
                  <c:v>27.090644584063099</c:v>
                </c:pt>
                <c:pt idx="12101">
                  <c:v>27.090814181530298</c:v>
                </c:pt>
                <c:pt idx="12102">
                  <c:v>27.090983778456302</c:v>
                </c:pt>
                <c:pt idx="12103">
                  <c:v>27.091153374841301</c:v>
                </c:pt>
                <c:pt idx="12104">
                  <c:v>27.091322970685098</c:v>
                </c:pt>
                <c:pt idx="12105">
                  <c:v>27.091492565987899</c:v>
                </c:pt>
                <c:pt idx="12106">
                  <c:v>27.0916621607496</c:v>
                </c:pt>
                <c:pt idx="12107">
                  <c:v>27.091831754970201</c:v>
                </c:pt>
                <c:pt idx="12108">
                  <c:v>27.092001348649699</c:v>
                </c:pt>
                <c:pt idx="12109">
                  <c:v>27.092170941788201</c:v>
                </c:pt>
                <c:pt idx="12110">
                  <c:v>27.092340534385499</c:v>
                </c:pt>
                <c:pt idx="12111">
                  <c:v>27.092510126441798</c:v>
                </c:pt>
                <c:pt idx="12112">
                  <c:v>27.092679717957001</c:v>
                </c:pt>
                <c:pt idx="12113">
                  <c:v>27.0928493089311</c:v>
                </c:pt>
                <c:pt idx="12114">
                  <c:v>27.0930188993642</c:v>
                </c:pt>
                <c:pt idx="12115">
                  <c:v>27.0931884892562</c:v>
                </c:pt>
                <c:pt idx="12116">
                  <c:v>27.0933580786071</c:v>
                </c:pt>
                <c:pt idx="12117">
                  <c:v>27.0935276674169</c:v>
                </c:pt>
                <c:pt idx="12118">
                  <c:v>27.093697255685701</c:v>
                </c:pt>
                <c:pt idx="12119">
                  <c:v>27.093866843413402</c:v>
                </c:pt>
                <c:pt idx="12120">
                  <c:v>27.094036430600099</c:v>
                </c:pt>
                <c:pt idx="12121">
                  <c:v>27.0942060172457</c:v>
                </c:pt>
                <c:pt idx="12122">
                  <c:v>27.094375603350201</c:v>
                </c:pt>
                <c:pt idx="12123">
                  <c:v>27.0945451889136</c:v>
                </c:pt>
                <c:pt idx="12124">
                  <c:v>27.094714773936001</c:v>
                </c:pt>
                <c:pt idx="12125">
                  <c:v>27.0948843584173</c:v>
                </c:pt>
                <c:pt idx="12126">
                  <c:v>27.095053942357598</c:v>
                </c:pt>
                <c:pt idx="12127">
                  <c:v>27.095223525756801</c:v>
                </c:pt>
                <c:pt idx="12128">
                  <c:v>27.095393108614999</c:v>
                </c:pt>
                <c:pt idx="12129">
                  <c:v>27.095562690932098</c:v>
                </c:pt>
                <c:pt idx="12130">
                  <c:v>27.095732272708201</c:v>
                </c:pt>
                <c:pt idx="12131">
                  <c:v>27.0959018539432</c:v>
                </c:pt>
                <c:pt idx="12132">
                  <c:v>27.0960714346371</c:v>
                </c:pt>
                <c:pt idx="12133">
                  <c:v>27.096241014789999</c:v>
                </c:pt>
                <c:pt idx="12134">
                  <c:v>27.096410594401899</c:v>
                </c:pt>
                <c:pt idx="12135">
                  <c:v>27.096580173472699</c:v>
                </c:pt>
                <c:pt idx="12136">
                  <c:v>27.096749752002498</c:v>
                </c:pt>
                <c:pt idx="12137">
                  <c:v>27.096919329991199</c:v>
                </c:pt>
                <c:pt idx="12138">
                  <c:v>27.097088907438899</c:v>
                </c:pt>
                <c:pt idx="12139">
                  <c:v>27.097258484345499</c:v>
                </c:pt>
                <c:pt idx="12140">
                  <c:v>27.097428060711099</c:v>
                </c:pt>
                <c:pt idx="12141">
                  <c:v>27.097597636535699</c:v>
                </c:pt>
                <c:pt idx="12142">
                  <c:v>27.0977672118192</c:v>
                </c:pt>
                <c:pt idx="12143">
                  <c:v>27.0979367865617</c:v>
                </c:pt>
                <c:pt idx="12144">
                  <c:v>27.0981063607632</c:v>
                </c:pt>
                <c:pt idx="12145">
                  <c:v>27.098275934423601</c:v>
                </c:pt>
                <c:pt idx="12146">
                  <c:v>27.098445507543001</c:v>
                </c:pt>
                <c:pt idx="12147">
                  <c:v>27.098615080121402</c:v>
                </c:pt>
                <c:pt idx="12148">
                  <c:v>27.098784652158699</c:v>
                </c:pt>
                <c:pt idx="12149">
                  <c:v>27.098954223654999</c:v>
                </c:pt>
                <c:pt idx="12150">
                  <c:v>27.0991237946103</c:v>
                </c:pt>
                <c:pt idx="12151">
                  <c:v>27.099293365024501</c:v>
                </c:pt>
                <c:pt idx="12152">
                  <c:v>27.099462934897801</c:v>
                </c:pt>
                <c:pt idx="12153">
                  <c:v>27.099632504230001</c:v>
                </c:pt>
                <c:pt idx="12154">
                  <c:v>27.099802073021198</c:v>
                </c:pt>
                <c:pt idx="12155">
                  <c:v>27.099971641271399</c:v>
                </c:pt>
                <c:pt idx="12156">
                  <c:v>27.100141208980499</c:v>
                </c:pt>
                <c:pt idx="12157">
                  <c:v>27.100310776148699</c:v>
                </c:pt>
                <c:pt idx="12158">
                  <c:v>27.1004803427758</c:v>
                </c:pt>
                <c:pt idx="12159">
                  <c:v>27.1006499088619</c:v>
                </c:pt>
                <c:pt idx="12160">
                  <c:v>27.100819474407</c:v>
                </c:pt>
                <c:pt idx="12161">
                  <c:v>27.1009890394111</c:v>
                </c:pt>
                <c:pt idx="12162">
                  <c:v>27.1011586038742</c:v>
                </c:pt>
                <c:pt idx="12163">
                  <c:v>27.101328167796201</c:v>
                </c:pt>
                <c:pt idx="12164">
                  <c:v>27.1014977311773</c:v>
                </c:pt>
                <c:pt idx="12165">
                  <c:v>27.1016672940174</c:v>
                </c:pt>
                <c:pt idx="12166">
                  <c:v>27.1018368563164</c:v>
                </c:pt>
                <c:pt idx="12167">
                  <c:v>27.102006418074499</c:v>
                </c:pt>
                <c:pt idx="12168">
                  <c:v>27.102175979291498</c:v>
                </c:pt>
                <c:pt idx="12169">
                  <c:v>27.102345539967601</c:v>
                </c:pt>
                <c:pt idx="12170">
                  <c:v>27.1025151001026</c:v>
                </c:pt>
                <c:pt idx="12171">
                  <c:v>27.102684659696699</c:v>
                </c:pt>
                <c:pt idx="12172">
                  <c:v>27.102854218749702</c:v>
                </c:pt>
                <c:pt idx="12173">
                  <c:v>27.1030237772618</c:v>
                </c:pt>
                <c:pt idx="12174">
                  <c:v>27.103193335232898</c:v>
                </c:pt>
                <c:pt idx="12175">
                  <c:v>27.103362892663</c:v>
                </c:pt>
                <c:pt idx="12176">
                  <c:v>27.103532449551999</c:v>
                </c:pt>
                <c:pt idx="12177">
                  <c:v>27.1037020059001</c:v>
                </c:pt>
                <c:pt idx="12178">
                  <c:v>27.103871561707201</c:v>
                </c:pt>
                <c:pt idx="12179">
                  <c:v>27.104041116973399</c:v>
                </c:pt>
                <c:pt idx="12180">
                  <c:v>27.1042106716985</c:v>
                </c:pt>
                <c:pt idx="12181">
                  <c:v>27.1043802258827</c:v>
                </c:pt>
                <c:pt idx="12182">
                  <c:v>27.104549779525801</c:v>
                </c:pt>
                <c:pt idx="12183">
                  <c:v>27.104719332628001</c:v>
                </c:pt>
                <c:pt idx="12184">
                  <c:v>27.104888885189201</c:v>
                </c:pt>
                <c:pt idx="12185">
                  <c:v>27.1050584372095</c:v>
                </c:pt>
                <c:pt idx="12186">
                  <c:v>27.1052279886887</c:v>
                </c:pt>
                <c:pt idx="12187">
                  <c:v>27.105397539626999</c:v>
                </c:pt>
                <c:pt idx="12188">
                  <c:v>27.105567090024302</c:v>
                </c:pt>
                <c:pt idx="12189">
                  <c:v>27.1057366398806</c:v>
                </c:pt>
                <c:pt idx="12190">
                  <c:v>27.105906189195998</c:v>
                </c:pt>
                <c:pt idx="12191">
                  <c:v>27.1060757379704</c:v>
                </c:pt>
                <c:pt idx="12192">
                  <c:v>27.106245286203801</c:v>
                </c:pt>
                <c:pt idx="12193">
                  <c:v>27.106414833896199</c:v>
                </c:pt>
                <c:pt idx="12194">
                  <c:v>27.1065843810477</c:v>
                </c:pt>
                <c:pt idx="12195">
                  <c:v>27.1067539276582</c:v>
                </c:pt>
                <c:pt idx="12196">
                  <c:v>27.1069234737278</c:v>
                </c:pt>
                <c:pt idx="12197">
                  <c:v>27.1070930192564</c:v>
                </c:pt>
                <c:pt idx="12198">
                  <c:v>27.107262564243999</c:v>
                </c:pt>
                <c:pt idx="12199">
                  <c:v>27.107432108690698</c:v>
                </c:pt>
                <c:pt idx="12200">
                  <c:v>27.107601652596401</c:v>
                </c:pt>
                <c:pt idx="12201">
                  <c:v>27.107771195961099</c:v>
                </c:pt>
                <c:pt idx="12202">
                  <c:v>27.107940738784901</c:v>
                </c:pt>
                <c:pt idx="12203">
                  <c:v>27.108110281067798</c:v>
                </c:pt>
                <c:pt idx="12204">
                  <c:v>27.108279822809699</c:v>
                </c:pt>
                <c:pt idx="12205">
                  <c:v>27.1084493640106</c:v>
                </c:pt>
                <c:pt idx="12206">
                  <c:v>27.1086189046706</c:v>
                </c:pt>
                <c:pt idx="12207">
                  <c:v>27.108788444789599</c:v>
                </c:pt>
                <c:pt idx="12208">
                  <c:v>27.108957984367699</c:v>
                </c:pt>
                <c:pt idx="12209">
                  <c:v>27.109127523404901</c:v>
                </c:pt>
                <c:pt idx="12210">
                  <c:v>27.109297061901099</c:v>
                </c:pt>
                <c:pt idx="12211">
                  <c:v>27.109466599856301</c:v>
                </c:pt>
                <c:pt idx="12212">
                  <c:v>27.109636137270702</c:v>
                </c:pt>
                <c:pt idx="12213">
                  <c:v>27.109805674143999</c:v>
                </c:pt>
                <c:pt idx="12214">
                  <c:v>27.109975210476499</c:v>
                </c:pt>
                <c:pt idx="12215">
                  <c:v>27.110144746267999</c:v>
                </c:pt>
                <c:pt idx="12216">
                  <c:v>27.110314281518502</c:v>
                </c:pt>
                <c:pt idx="12217">
                  <c:v>27.110483816228101</c:v>
                </c:pt>
                <c:pt idx="12218">
                  <c:v>27.110653350396799</c:v>
                </c:pt>
                <c:pt idx="12219">
                  <c:v>27.1108228840246</c:v>
                </c:pt>
                <c:pt idx="12220">
                  <c:v>27.110992417111401</c:v>
                </c:pt>
                <c:pt idx="12221">
                  <c:v>27.111161949657301</c:v>
                </c:pt>
                <c:pt idx="12222">
                  <c:v>27.111331481662301</c:v>
                </c:pt>
                <c:pt idx="12223">
                  <c:v>27.111501013126301</c:v>
                </c:pt>
                <c:pt idx="12224">
                  <c:v>27.111670544049399</c:v>
                </c:pt>
                <c:pt idx="12225">
                  <c:v>27.111840074431601</c:v>
                </c:pt>
                <c:pt idx="12226">
                  <c:v>27.112009604272899</c:v>
                </c:pt>
                <c:pt idx="12227">
                  <c:v>27.1121791335732</c:v>
                </c:pt>
                <c:pt idx="12228">
                  <c:v>27.1123486623327</c:v>
                </c:pt>
                <c:pt idx="12229">
                  <c:v>27.112518190551199</c:v>
                </c:pt>
                <c:pt idx="12230">
                  <c:v>27.112687718228798</c:v>
                </c:pt>
                <c:pt idx="12231">
                  <c:v>27.112857245365401</c:v>
                </c:pt>
                <c:pt idx="12232">
                  <c:v>27.113026771961199</c:v>
                </c:pt>
                <c:pt idx="12233">
                  <c:v>27.113196298016</c:v>
                </c:pt>
                <c:pt idx="12234">
                  <c:v>27.11336582353</c:v>
                </c:pt>
                <c:pt idx="12235">
                  <c:v>27.113535348503</c:v>
                </c:pt>
                <c:pt idx="12236">
                  <c:v>27.113704872935099</c:v>
                </c:pt>
                <c:pt idx="12237">
                  <c:v>27.113874396826301</c:v>
                </c:pt>
                <c:pt idx="12238">
                  <c:v>27.114043920176599</c:v>
                </c:pt>
                <c:pt idx="12239">
                  <c:v>27.114213442985999</c:v>
                </c:pt>
                <c:pt idx="12240">
                  <c:v>27.114382965254499</c:v>
                </c:pt>
                <c:pt idx="12241">
                  <c:v>27.114552486981999</c:v>
                </c:pt>
                <c:pt idx="12242">
                  <c:v>27.114722008168702</c:v>
                </c:pt>
                <c:pt idx="12243">
                  <c:v>27.1148915288145</c:v>
                </c:pt>
                <c:pt idx="12244">
                  <c:v>27.115061048919401</c:v>
                </c:pt>
                <c:pt idx="12245">
                  <c:v>27.115230568483401</c:v>
                </c:pt>
                <c:pt idx="12246">
                  <c:v>27.115400087506401</c:v>
                </c:pt>
                <c:pt idx="12247">
                  <c:v>27.1155696059886</c:v>
                </c:pt>
                <c:pt idx="12248">
                  <c:v>27.115739123929899</c:v>
                </c:pt>
                <c:pt idx="12249">
                  <c:v>27.1159086413303</c:v>
                </c:pt>
                <c:pt idx="12250">
                  <c:v>27.1160781581899</c:v>
                </c:pt>
                <c:pt idx="12251">
                  <c:v>27.1162476745085</c:v>
                </c:pt>
                <c:pt idx="12252">
                  <c:v>27.116417190286199</c:v>
                </c:pt>
                <c:pt idx="12253">
                  <c:v>27.116586705523101</c:v>
                </c:pt>
                <c:pt idx="12254">
                  <c:v>27.116756220218999</c:v>
                </c:pt>
                <c:pt idx="12255">
                  <c:v>27.116925734374099</c:v>
                </c:pt>
                <c:pt idx="12256">
                  <c:v>27.117095247988299</c:v>
                </c:pt>
                <c:pt idx="12257">
                  <c:v>27.117264761061602</c:v>
                </c:pt>
                <c:pt idx="12258">
                  <c:v>27.1174342735941</c:v>
                </c:pt>
                <c:pt idx="12259">
                  <c:v>27.117603785585601</c:v>
                </c:pt>
                <c:pt idx="12260">
                  <c:v>27.117773297036301</c:v>
                </c:pt>
                <c:pt idx="12261">
                  <c:v>27.1179428079461</c:v>
                </c:pt>
                <c:pt idx="12262">
                  <c:v>27.118112318314999</c:v>
                </c:pt>
                <c:pt idx="12263">
                  <c:v>27.1182818281431</c:v>
                </c:pt>
                <c:pt idx="12264">
                  <c:v>27.118451337430301</c:v>
                </c:pt>
                <c:pt idx="12265">
                  <c:v>27.118620846176601</c:v>
                </c:pt>
                <c:pt idx="12266">
                  <c:v>27.118790354382099</c:v>
                </c:pt>
                <c:pt idx="12267">
                  <c:v>27.118959862046601</c:v>
                </c:pt>
                <c:pt idx="12268">
                  <c:v>27.119129369170398</c:v>
                </c:pt>
                <c:pt idx="12269">
                  <c:v>27.119298875753199</c:v>
                </c:pt>
                <c:pt idx="12270">
                  <c:v>27.119468381795201</c:v>
                </c:pt>
                <c:pt idx="12271">
                  <c:v>27.1196378872963</c:v>
                </c:pt>
                <c:pt idx="12272">
                  <c:v>27.1198073922566</c:v>
                </c:pt>
                <c:pt idx="12273">
                  <c:v>27.119976896676</c:v>
                </c:pt>
                <c:pt idx="12274">
                  <c:v>27.1201464005545</c:v>
                </c:pt>
                <c:pt idx="12275">
                  <c:v>27.120315903892202</c:v>
                </c:pt>
                <c:pt idx="12276">
                  <c:v>27.120485406688999</c:v>
                </c:pt>
                <c:pt idx="12277">
                  <c:v>27.120654908944999</c:v>
                </c:pt>
                <c:pt idx="12278">
                  <c:v>27.120824410660099</c:v>
                </c:pt>
                <c:pt idx="12279">
                  <c:v>27.1209939118344</c:v>
                </c:pt>
                <c:pt idx="12280">
                  <c:v>27.121163412467801</c:v>
                </c:pt>
                <c:pt idx="12281">
                  <c:v>27.121332912560401</c:v>
                </c:pt>
                <c:pt idx="12282">
                  <c:v>27.1215024121121</c:v>
                </c:pt>
                <c:pt idx="12283">
                  <c:v>27.121671911122998</c:v>
                </c:pt>
                <c:pt idx="12284">
                  <c:v>27.121841409593099</c:v>
                </c:pt>
                <c:pt idx="12285">
                  <c:v>27.122010907522199</c:v>
                </c:pt>
                <c:pt idx="12286">
                  <c:v>27.122180404910601</c:v>
                </c:pt>
                <c:pt idx="12287">
                  <c:v>27.122349901758099</c:v>
                </c:pt>
                <c:pt idx="12288">
                  <c:v>27.122519398064799</c:v>
                </c:pt>
                <c:pt idx="12289">
                  <c:v>27.122688893830599</c:v>
                </c:pt>
                <c:pt idx="12290">
                  <c:v>27.122858389055601</c:v>
                </c:pt>
                <c:pt idx="12291">
                  <c:v>27.123027883739798</c:v>
                </c:pt>
                <c:pt idx="12292">
                  <c:v>27.123197377883098</c:v>
                </c:pt>
                <c:pt idx="12293">
                  <c:v>27.123366871485601</c:v>
                </c:pt>
                <c:pt idx="12294">
                  <c:v>27.123536364547299</c:v>
                </c:pt>
                <c:pt idx="12295">
                  <c:v>27.123705857068099</c:v>
                </c:pt>
                <c:pt idx="12296">
                  <c:v>27.123875349048099</c:v>
                </c:pt>
                <c:pt idx="12297">
                  <c:v>27.124044840487301</c:v>
                </c:pt>
                <c:pt idx="12298">
                  <c:v>27.124214331385701</c:v>
                </c:pt>
                <c:pt idx="12299">
                  <c:v>27.124383821743201</c:v>
                </c:pt>
                <c:pt idx="12300">
                  <c:v>27.1245533115599</c:v>
                </c:pt>
                <c:pt idx="12301">
                  <c:v>27.124722800835801</c:v>
                </c:pt>
                <c:pt idx="12302">
                  <c:v>27.124892289570901</c:v>
                </c:pt>
                <c:pt idx="12303">
                  <c:v>27.125061777765101</c:v>
                </c:pt>
                <c:pt idx="12304">
                  <c:v>27.125231265418499</c:v>
                </c:pt>
                <c:pt idx="12305">
                  <c:v>27.125400752531199</c:v>
                </c:pt>
                <c:pt idx="12306">
                  <c:v>27.125570239102998</c:v>
                </c:pt>
                <c:pt idx="12307">
                  <c:v>27.125739725133901</c:v>
                </c:pt>
                <c:pt idx="12308">
                  <c:v>27.125909210624101</c:v>
                </c:pt>
                <c:pt idx="12309">
                  <c:v>27.126078695573501</c:v>
                </c:pt>
                <c:pt idx="12310">
                  <c:v>27.126248179981999</c:v>
                </c:pt>
                <c:pt idx="12311">
                  <c:v>27.1264176638498</c:v>
                </c:pt>
                <c:pt idx="12312">
                  <c:v>27.1265871471767</c:v>
                </c:pt>
                <c:pt idx="12313">
                  <c:v>27.126756629962902</c:v>
                </c:pt>
                <c:pt idx="12314">
                  <c:v>27.126926112208199</c:v>
                </c:pt>
                <c:pt idx="12315">
                  <c:v>27.127095593912699</c:v>
                </c:pt>
                <c:pt idx="12316">
                  <c:v>27.127265075076501</c:v>
                </c:pt>
                <c:pt idx="12317">
                  <c:v>27.127434555699399</c:v>
                </c:pt>
                <c:pt idx="12318">
                  <c:v>27.127604035781498</c:v>
                </c:pt>
                <c:pt idx="12319">
                  <c:v>27.1277735153229</c:v>
                </c:pt>
                <c:pt idx="12320">
                  <c:v>27.127942994323401</c:v>
                </c:pt>
                <c:pt idx="12321">
                  <c:v>27.128112472783101</c:v>
                </c:pt>
                <c:pt idx="12322">
                  <c:v>27.1282819507021</c:v>
                </c:pt>
                <c:pt idx="12323">
                  <c:v>27.1284514280803</c:v>
                </c:pt>
                <c:pt idx="12324">
                  <c:v>27.1286209049176</c:v>
                </c:pt>
                <c:pt idx="12325">
                  <c:v>27.128790381214198</c:v>
                </c:pt>
                <c:pt idx="12326">
                  <c:v>27.128959856969999</c:v>
                </c:pt>
                <c:pt idx="12327">
                  <c:v>27.129129332184998</c:v>
                </c:pt>
                <c:pt idx="12328">
                  <c:v>27.1292988068592</c:v>
                </c:pt>
                <c:pt idx="12329">
                  <c:v>27.1294682809927</c:v>
                </c:pt>
                <c:pt idx="12330">
                  <c:v>27.1296377545853</c:v>
                </c:pt>
                <c:pt idx="12331">
                  <c:v>27.129807227637201</c:v>
                </c:pt>
                <c:pt idx="12332">
                  <c:v>27.129976700148301</c:v>
                </c:pt>
                <c:pt idx="12333">
                  <c:v>27.1301461721186</c:v>
                </c:pt>
                <c:pt idx="12334">
                  <c:v>27.130315643548201</c:v>
                </c:pt>
                <c:pt idx="12335">
                  <c:v>27.130485114437001</c:v>
                </c:pt>
                <c:pt idx="12336">
                  <c:v>27.130654584784999</c:v>
                </c:pt>
                <c:pt idx="12337">
                  <c:v>27.1308240545922</c:v>
                </c:pt>
                <c:pt idx="12338">
                  <c:v>27.130993523858599</c:v>
                </c:pt>
                <c:pt idx="12339">
                  <c:v>27.131162992584301</c:v>
                </c:pt>
                <c:pt idx="12340">
                  <c:v>27.131332460769201</c:v>
                </c:pt>
                <c:pt idx="12341">
                  <c:v>27.1315019284134</c:v>
                </c:pt>
                <c:pt idx="12342">
                  <c:v>27.131671395516801</c:v>
                </c:pt>
                <c:pt idx="12343">
                  <c:v>27.1318408620794</c:v>
                </c:pt>
                <c:pt idx="12344">
                  <c:v>27.132010328101199</c:v>
                </c:pt>
                <c:pt idx="12345">
                  <c:v>27.132179793582299</c:v>
                </c:pt>
                <c:pt idx="12346">
                  <c:v>27.132349258522702</c:v>
                </c:pt>
                <c:pt idx="12347">
                  <c:v>27.132518722922299</c:v>
                </c:pt>
                <c:pt idx="12348">
                  <c:v>27.132688186781099</c:v>
                </c:pt>
                <c:pt idx="12349">
                  <c:v>27.132857650099101</c:v>
                </c:pt>
                <c:pt idx="12350">
                  <c:v>27.133027112876398</c:v>
                </c:pt>
                <c:pt idx="12351">
                  <c:v>27.133196575113001</c:v>
                </c:pt>
                <c:pt idx="12352">
                  <c:v>27.133366036808798</c:v>
                </c:pt>
                <c:pt idx="12353">
                  <c:v>27.133535497963901</c:v>
                </c:pt>
                <c:pt idx="12354">
                  <c:v>27.1337049585782</c:v>
                </c:pt>
                <c:pt idx="12355">
                  <c:v>27.1338744186517</c:v>
                </c:pt>
                <c:pt idx="12356">
                  <c:v>27.134043878184499</c:v>
                </c:pt>
                <c:pt idx="12357">
                  <c:v>27.1342133371766</c:v>
                </c:pt>
                <c:pt idx="12358">
                  <c:v>27.1343827956279</c:v>
                </c:pt>
                <c:pt idx="12359">
                  <c:v>27.134552253538502</c:v>
                </c:pt>
                <c:pt idx="12360">
                  <c:v>27.134721710908298</c:v>
                </c:pt>
                <c:pt idx="12361">
                  <c:v>27.134891167737401</c:v>
                </c:pt>
                <c:pt idx="12362">
                  <c:v>27.135060624025801</c:v>
                </c:pt>
                <c:pt idx="12363">
                  <c:v>27.1352300797734</c:v>
                </c:pt>
                <c:pt idx="12364">
                  <c:v>27.135399534980301</c:v>
                </c:pt>
                <c:pt idx="12365">
                  <c:v>27.135568989646501</c:v>
                </c:pt>
                <c:pt idx="12366">
                  <c:v>27.135738443771899</c:v>
                </c:pt>
                <c:pt idx="12367">
                  <c:v>27.135907897356599</c:v>
                </c:pt>
                <c:pt idx="12368">
                  <c:v>27.136077350400502</c:v>
                </c:pt>
                <c:pt idx="12369">
                  <c:v>27.136246802903798</c:v>
                </c:pt>
                <c:pt idx="12370">
                  <c:v>27.136416254866301</c:v>
                </c:pt>
                <c:pt idx="12371">
                  <c:v>27.136585706288098</c:v>
                </c:pt>
                <c:pt idx="12372">
                  <c:v>27.136755157169102</c:v>
                </c:pt>
                <c:pt idx="12373">
                  <c:v>27.1369246075094</c:v>
                </c:pt>
                <c:pt idx="12374">
                  <c:v>27.137094057309099</c:v>
                </c:pt>
                <c:pt idx="12375">
                  <c:v>27.137263506567901</c:v>
                </c:pt>
                <c:pt idx="12376">
                  <c:v>27.137432955286101</c:v>
                </c:pt>
                <c:pt idx="12377">
                  <c:v>27.1376024034636</c:v>
                </c:pt>
                <c:pt idx="12378">
                  <c:v>27.1377718511003</c:v>
                </c:pt>
                <c:pt idx="12379">
                  <c:v>27.137941298196299</c:v>
                </c:pt>
                <c:pt idx="12380">
                  <c:v>27.1381107447516</c:v>
                </c:pt>
                <c:pt idx="12381">
                  <c:v>27.138280190766199</c:v>
                </c:pt>
                <c:pt idx="12382">
                  <c:v>27.1384496362401</c:v>
                </c:pt>
                <c:pt idx="12383">
                  <c:v>27.138619081173299</c:v>
                </c:pt>
                <c:pt idx="12384">
                  <c:v>27.138788525565801</c:v>
                </c:pt>
                <c:pt idx="12385">
                  <c:v>27.1389579694175</c:v>
                </c:pt>
                <c:pt idx="12386">
                  <c:v>27.139127412728602</c:v>
                </c:pt>
                <c:pt idx="12387">
                  <c:v>27.139296855498898</c:v>
                </c:pt>
                <c:pt idx="12388">
                  <c:v>27.1394662977286</c:v>
                </c:pt>
                <c:pt idx="12389">
                  <c:v>27.139635739417599</c:v>
                </c:pt>
                <c:pt idx="12390">
                  <c:v>27.139805180565801</c:v>
                </c:pt>
                <c:pt idx="12391">
                  <c:v>27.139974621173401</c:v>
                </c:pt>
                <c:pt idx="12392">
                  <c:v>27.1401440612402</c:v>
                </c:pt>
                <c:pt idx="12393">
                  <c:v>27.1403135007664</c:v>
                </c:pt>
                <c:pt idx="12394">
                  <c:v>27.140482939751799</c:v>
                </c:pt>
                <c:pt idx="12395">
                  <c:v>27.140652378196599</c:v>
                </c:pt>
                <c:pt idx="12396">
                  <c:v>27.140821816100701</c:v>
                </c:pt>
                <c:pt idx="12397">
                  <c:v>27.140991253464101</c:v>
                </c:pt>
                <c:pt idx="12398">
                  <c:v>27.141160690286799</c:v>
                </c:pt>
                <c:pt idx="12399">
                  <c:v>27.1413301265688</c:v>
                </c:pt>
                <c:pt idx="12400">
                  <c:v>27.141499562310099</c:v>
                </c:pt>
                <c:pt idx="12401">
                  <c:v>27.141668997510799</c:v>
                </c:pt>
                <c:pt idx="12402">
                  <c:v>27.141838432170701</c:v>
                </c:pt>
                <c:pt idx="12403">
                  <c:v>27.142007866290001</c:v>
                </c:pt>
                <c:pt idx="12404">
                  <c:v>27.1421772998686</c:v>
                </c:pt>
                <c:pt idx="12405">
                  <c:v>27.1423467329065</c:v>
                </c:pt>
                <c:pt idx="12406">
                  <c:v>27.142516165403801</c:v>
                </c:pt>
                <c:pt idx="12407">
                  <c:v>27.142685597360298</c:v>
                </c:pt>
                <c:pt idx="12408">
                  <c:v>27.1428550287762</c:v>
                </c:pt>
                <c:pt idx="12409">
                  <c:v>27.1430244596514</c:v>
                </c:pt>
                <c:pt idx="12410">
                  <c:v>27.143193889986001</c:v>
                </c:pt>
                <c:pt idx="12411">
                  <c:v>27.143363319779802</c:v>
                </c:pt>
                <c:pt idx="12412">
                  <c:v>27.143532749033099</c:v>
                </c:pt>
                <c:pt idx="12413">
                  <c:v>27.143702177745599</c:v>
                </c:pt>
                <c:pt idx="12414">
                  <c:v>27.1438716059175</c:v>
                </c:pt>
                <c:pt idx="12415">
                  <c:v>27.144041033548699</c:v>
                </c:pt>
                <c:pt idx="12416">
                  <c:v>27.144210460639201</c:v>
                </c:pt>
                <c:pt idx="12417">
                  <c:v>27.1443798871891</c:v>
                </c:pt>
                <c:pt idx="12418">
                  <c:v>27.144549313198301</c:v>
                </c:pt>
                <c:pt idx="12419">
                  <c:v>27.1447187386668</c:v>
                </c:pt>
                <c:pt idx="12420">
                  <c:v>27.1448881635947</c:v>
                </c:pt>
                <c:pt idx="12421">
                  <c:v>27.145057587981999</c:v>
                </c:pt>
                <c:pt idx="12422">
                  <c:v>27.145227011828599</c:v>
                </c:pt>
                <c:pt idx="12423">
                  <c:v>27.145396435134501</c:v>
                </c:pt>
                <c:pt idx="12424">
                  <c:v>27.1455658578998</c:v>
                </c:pt>
                <c:pt idx="12425">
                  <c:v>27.145735280124399</c:v>
                </c:pt>
                <c:pt idx="12426">
                  <c:v>27.145904701808401</c:v>
                </c:pt>
                <c:pt idx="12427">
                  <c:v>27.146074122951699</c:v>
                </c:pt>
                <c:pt idx="12428">
                  <c:v>27.146243543554402</c:v>
                </c:pt>
                <c:pt idx="12429">
                  <c:v>27.146412963616399</c:v>
                </c:pt>
                <c:pt idx="12430">
                  <c:v>27.146582383137801</c:v>
                </c:pt>
                <c:pt idx="12431">
                  <c:v>27.146751802118501</c:v>
                </c:pt>
                <c:pt idx="12432">
                  <c:v>27.1469212205586</c:v>
                </c:pt>
                <c:pt idx="12433">
                  <c:v>27.147090638458099</c:v>
                </c:pt>
                <c:pt idx="12434">
                  <c:v>27.147260055816901</c:v>
                </c:pt>
                <c:pt idx="12435">
                  <c:v>27.1474294726351</c:v>
                </c:pt>
                <c:pt idx="12436">
                  <c:v>27.1475988889127</c:v>
                </c:pt>
                <c:pt idx="12437">
                  <c:v>27.147768304649599</c:v>
                </c:pt>
                <c:pt idx="12438">
                  <c:v>27.147937719845899</c:v>
                </c:pt>
                <c:pt idx="12439">
                  <c:v>27.148107134501501</c:v>
                </c:pt>
                <c:pt idx="12440">
                  <c:v>27.148276548616501</c:v>
                </c:pt>
                <c:pt idx="12441">
                  <c:v>27.148445962190898</c:v>
                </c:pt>
                <c:pt idx="12442">
                  <c:v>27.148615375224701</c:v>
                </c:pt>
                <c:pt idx="12443">
                  <c:v>27.148784787717801</c:v>
                </c:pt>
                <c:pt idx="12444">
                  <c:v>27.1489541996703</c:v>
                </c:pt>
                <c:pt idx="12445">
                  <c:v>27.149123611082199</c:v>
                </c:pt>
                <c:pt idx="12446">
                  <c:v>27.149293021953401</c:v>
                </c:pt>
                <c:pt idx="12447">
                  <c:v>27.1494624322841</c:v>
                </c:pt>
                <c:pt idx="12448">
                  <c:v>27.149631842074101</c:v>
                </c:pt>
                <c:pt idx="12449">
                  <c:v>27.149801251323499</c:v>
                </c:pt>
                <c:pt idx="12450">
                  <c:v>27.149970660032299</c:v>
                </c:pt>
                <c:pt idx="12451">
                  <c:v>27.1501400682004</c:v>
                </c:pt>
                <c:pt idx="12452">
                  <c:v>27.150309475827999</c:v>
                </c:pt>
                <c:pt idx="12453">
                  <c:v>27.1504788829149</c:v>
                </c:pt>
                <c:pt idx="12454">
                  <c:v>27.150648289461301</c:v>
                </c:pt>
                <c:pt idx="12455">
                  <c:v>27.150817695467001</c:v>
                </c:pt>
                <c:pt idx="12456">
                  <c:v>27.150987100932099</c:v>
                </c:pt>
                <c:pt idx="12457">
                  <c:v>27.151156505856601</c:v>
                </c:pt>
                <c:pt idx="12458">
                  <c:v>27.151325910240502</c:v>
                </c:pt>
                <c:pt idx="12459">
                  <c:v>27.1514953140838</c:v>
                </c:pt>
                <c:pt idx="12460">
                  <c:v>27.151664717386399</c:v>
                </c:pt>
                <c:pt idx="12461">
                  <c:v>27.1518341201485</c:v>
                </c:pt>
                <c:pt idx="12462">
                  <c:v>27.152003522369998</c:v>
                </c:pt>
                <c:pt idx="12463">
                  <c:v>27.152172924050902</c:v>
                </c:pt>
                <c:pt idx="12464">
                  <c:v>27.152342325191199</c:v>
                </c:pt>
                <c:pt idx="12465">
                  <c:v>27.152511725790902</c:v>
                </c:pt>
                <c:pt idx="12466">
                  <c:v>27.152681125849998</c:v>
                </c:pt>
                <c:pt idx="12467">
                  <c:v>27.1528505253685</c:v>
                </c:pt>
                <c:pt idx="12468">
                  <c:v>27.153019924346399</c:v>
                </c:pt>
                <c:pt idx="12469">
                  <c:v>27.1531893227837</c:v>
                </c:pt>
                <c:pt idx="12470">
                  <c:v>27.153358720680401</c:v>
                </c:pt>
                <c:pt idx="12471">
                  <c:v>27.153528118036601</c:v>
                </c:pt>
                <c:pt idx="12472">
                  <c:v>27.153697514852102</c:v>
                </c:pt>
                <c:pt idx="12473">
                  <c:v>27.1538669111271</c:v>
                </c:pt>
                <c:pt idx="12474">
                  <c:v>27.154036306861499</c:v>
                </c:pt>
                <c:pt idx="12475">
                  <c:v>27.1542057020553</c:v>
                </c:pt>
                <c:pt idx="12476">
                  <c:v>27.154375096708499</c:v>
                </c:pt>
                <c:pt idx="12477">
                  <c:v>27.154544490821099</c:v>
                </c:pt>
                <c:pt idx="12478">
                  <c:v>27.1547138843932</c:v>
                </c:pt>
                <c:pt idx="12479">
                  <c:v>27.154883277424702</c:v>
                </c:pt>
                <c:pt idx="12480">
                  <c:v>27.155052669915602</c:v>
                </c:pt>
                <c:pt idx="12481">
                  <c:v>27.155222061865899</c:v>
                </c:pt>
                <c:pt idx="12482">
                  <c:v>27.155391453275701</c:v>
                </c:pt>
                <c:pt idx="12483">
                  <c:v>27.155560844144802</c:v>
                </c:pt>
                <c:pt idx="12484">
                  <c:v>27.155730234473499</c:v>
                </c:pt>
                <c:pt idx="12485">
                  <c:v>27.155899624261501</c:v>
                </c:pt>
                <c:pt idx="12486">
                  <c:v>27.156069013509001</c:v>
                </c:pt>
                <c:pt idx="12487">
                  <c:v>27.156238402215902</c:v>
                </c:pt>
                <c:pt idx="12488">
                  <c:v>27.1564077903823</c:v>
                </c:pt>
                <c:pt idx="12489">
                  <c:v>27.156577178008099</c:v>
                </c:pt>
                <c:pt idx="12490">
                  <c:v>27.1567465650933</c:v>
                </c:pt>
                <c:pt idx="12491">
                  <c:v>27.156915951637899</c:v>
                </c:pt>
                <c:pt idx="12492">
                  <c:v>27.157085337641998</c:v>
                </c:pt>
                <c:pt idx="12493">
                  <c:v>27.157254723105599</c:v>
                </c:pt>
                <c:pt idx="12494">
                  <c:v>27.1574241080286</c:v>
                </c:pt>
                <c:pt idx="12495">
                  <c:v>27.157593492410999</c:v>
                </c:pt>
                <c:pt idx="12496">
                  <c:v>27.1577628762529</c:v>
                </c:pt>
                <c:pt idx="12497">
                  <c:v>27.157932259554201</c:v>
                </c:pt>
                <c:pt idx="12498">
                  <c:v>27.158101642315</c:v>
                </c:pt>
                <c:pt idx="12499">
                  <c:v>27.1582710245352</c:v>
                </c:pt>
                <c:pt idx="12500">
                  <c:v>27.158440406214901</c:v>
                </c:pt>
                <c:pt idx="12501">
                  <c:v>27.158609787354099</c:v>
                </c:pt>
                <c:pt idx="12502">
                  <c:v>27.158779167952702</c:v>
                </c:pt>
                <c:pt idx="12503">
                  <c:v>27.158948548010699</c:v>
                </c:pt>
                <c:pt idx="12504">
                  <c:v>27.1591179275282</c:v>
                </c:pt>
                <c:pt idx="12505">
                  <c:v>27.159287306505199</c:v>
                </c:pt>
                <c:pt idx="12506">
                  <c:v>27.159456684941599</c:v>
                </c:pt>
                <c:pt idx="12507">
                  <c:v>27.1596260628375</c:v>
                </c:pt>
                <c:pt idx="12508">
                  <c:v>27.159795440192799</c:v>
                </c:pt>
                <c:pt idx="12509">
                  <c:v>27.159964817007602</c:v>
                </c:pt>
                <c:pt idx="12510">
                  <c:v>27.160134193281898</c:v>
                </c:pt>
                <c:pt idx="12511">
                  <c:v>27.160303569015699</c:v>
                </c:pt>
                <c:pt idx="12512">
                  <c:v>27.160472944208902</c:v>
                </c:pt>
                <c:pt idx="12513">
                  <c:v>27.160642318861498</c:v>
                </c:pt>
                <c:pt idx="12514">
                  <c:v>27.160811692973699</c:v>
                </c:pt>
                <c:pt idx="12515">
                  <c:v>27.1609810665453</c:v>
                </c:pt>
                <c:pt idx="12516">
                  <c:v>27.161150439576399</c:v>
                </c:pt>
                <c:pt idx="12517">
                  <c:v>27.161319812066999</c:v>
                </c:pt>
                <c:pt idx="12518">
                  <c:v>27.1614891840171</c:v>
                </c:pt>
                <c:pt idx="12519">
                  <c:v>27.161658555426602</c:v>
                </c:pt>
                <c:pt idx="12520">
                  <c:v>27.161827926295601</c:v>
                </c:pt>
                <c:pt idx="12521">
                  <c:v>27.161997296624101</c:v>
                </c:pt>
                <c:pt idx="12522">
                  <c:v>27.162166666412102</c:v>
                </c:pt>
                <c:pt idx="12523">
                  <c:v>27.1623360356595</c:v>
                </c:pt>
                <c:pt idx="12524">
                  <c:v>27.162505404366499</c:v>
                </c:pt>
                <c:pt idx="12525">
                  <c:v>27.162674772532899</c:v>
                </c:pt>
                <c:pt idx="12526">
                  <c:v>27.1628441401588</c:v>
                </c:pt>
                <c:pt idx="12527">
                  <c:v>27.163013507244202</c:v>
                </c:pt>
                <c:pt idx="12528">
                  <c:v>27.163182873789101</c:v>
                </c:pt>
                <c:pt idx="12529">
                  <c:v>27.1633522397935</c:v>
                </c:pt>
                <c:pt idx="12530">
                  <c:v>27.163521605257401</c:v>
                </c:pt>
                <c:pt idx="12531">
                  <c:v>27.163690970180799</c:v>
                </c:pt>
                <c:pt idx="12532">
                  <c:v>27.163860334563601</c:v>
                </c:pt>
                <c:pt idx="12533">
                  <c:v>27.164029698406001</c:v>
                </c:pt>
                <c:pt idx="12534">
                  <c:v>27.164199061707901</c:v>
                </c:pt>
                <c:pt idx="12535">
                  <c:v>27.164368424469199</c:v>
                </c:pt>
                <c:pt idx="12536">
                  <c:v>27.164537786690101</c:v>
                </c:pt>
                <c:pt idx="12537">
                  <c:v>27.1647071483705</c:v>
                </c:pt>
                <c:pt idx="12538">
                  <c:v>27.1648765095104</c:v>
                </c:pt>
                <c:pt idx="12539">
                  <c:v>27.165045870109701</c:v>
                </c:pt>
                <c:pt idx="12540">
                  <c:v>27.165215230168599</c:v>
                </c:pt>
                <c:pt idx="12541">
                  <c:v>27.165384589687001</c:v>
                </c:pt>
                <c:pt idx="12542">
                  <c:v>27.165553948665</c:v>
                </c:pt>
                <c:pt idx="12543">
                  <c:v>27.1657233071024</c:v>
                </c:pt>
                <c:pt idx="12544">
                  <c:v>27.165892664999301</c:v>
                </c:pt>
                <c:pt idx="12545">
                  <c:v>27.166062022355799</c:v>
                </c:pt>
                <c:pt idx="12546">
                  <c:v>27.166231379171698</c:v>
                </c:pt>
                <c:pt idx="12547">
                  <c:v>27.166400735447201</c:v>
                </c:pt>
                <c:pt idx="12548">
                  <c:v>27.166570091182201</c:v>
                </c:pt>
                <c:pt idx="12549">
                  <c:v>27.166739446376699</c:v>
                </c:pt>
                <c:pt idx="12550">
                  <c:v>27.1669088010308</c:v>
                </c:pt>
                <c:pt idx="12551">
                  <c:v>27.167078155144299</c:v>
                </c:pt>
                <c:pt idx="12552">
                  <c:v>27.167247508717399</c:v>
                </c:pt>
                <c:pt idx="12553">
                  <c:v>27.167416861749999</c:v>
                </c:pt>
                <c:pt idx="12554">
                  <c:v>27.167586214242199</c:v>
                </c:pt>
                <c:pt idx="12555">
                  <c:v>27.1677555661939</c:v>
                </c:pt>
                <c:pt idx="12556">
                  <c:v>27.167924917605099</c:v>
                </c:pt>
                <c:pt idx="12557">
                  <c:v>27.168094268475802</c:v>
                </c:pt>
                <c:pt idx="12558">
                  <c:v>27.168263618806002</c:v>
                </c:pt>
                <c:pt idx="12559">
                  <c:v>27.168432968595798</c:v>
                </c:pt>
                <c:pt idx="12560">
                  <c:v>27.168602317845199</c:v>
                </c:pt>
                <c:pt idx="12561">
                  <c:v>27.168771666554001</c:v>
                </c:pt>
                <c:pt idx="12562">
                  <c:v>27.1689410147224</c:v>
                </c:pt>
                <c:pt idx="12563">
                  <c:v>27.169110362350398</c:v>
                </c:pt>
                <c:pt idx="12564">
                  <c:v>27.169279709437902</c:v>
                </c:pt>
                <c:pt idx="12565">
                  <c:v>27.169449055984899</c:v>
                </c:pt>
                <c:pt idx="12566">
                  <c:v>27.169618401991499</c:v>
                </c:pt>
                <c:pt idx="12567">
                  <c:v>27.169787747457601</c:v>
                </c:pt>
                <c:pt idx="12568">
                  <c:v>27.1699570923832</c:v>
                </c:pt>
                <c:pt idx="12569">
                  <c:v>27.170126436768498</c:v>
                </c:pt>
                <c:pt idx="12570">
                  <c:v>27.170295780613198</c:v>
                </c:pt>
                <c:pt idx="12571">
                  <c:v>27.170465123917499</c:v>
                </c:pt>
                <c:pt idx="12572">
                  <c:v>27.170634466681399</c:v>
                </c:pt>
                <c:pt idx="12573">
                  <c:v>27.1708038089048</c:v>
                </c:pt>
                <c:pt idx="12574">
                  <c:v>27.170973150587798</c:v>
                </c:pt>
                <c:pt idx="12575">
                  <c:v>27.171142491730301</c:v>
                </c:pt>
                <c:pt idx="12576">
                  <c:v>27.1713118323324</c:v>
                </c:pt>
                <c:pt idx="12577">
                  <c:v>27.171481172394</c:v>
                </c:pt>
                <c:pt idx="12578">
                  <c:v>27.1716505119152</c:v>
                </c:pt>
                <c:pt idx="12579">
                  <c:v>27.171819850896</c:v>
                </c:pt>
                <c:pt idx="12580">
                  <c:v>27.171989189336301</c:v>
                </c:pt>
                <c:pt idx="12581">
                  <c:v>27.172158527236199</c:v>
                </c:pt>
                <c:pt idx="12582">
                  <c:v>27.172327864595601</c:v>
                </c:pt>
                <c:pt idx="12583">
                  <c:v>27.1724972014147</c:v>
                </c:pt>
                <c:pt idx="12584">
                  <c:v>27.172666537693299</c:v>
                </c:pt>
                <c:pt idx="12585">
                  <c:v>27.172835873431399</c:v>
                </c:pt>
                <c:pt idx="12586">
                  <c:v>27.1730052086291</c:v>
                </c:pt>
                <c:pt idx="12587">
                  <c:v>27.1731745432864</c:v>
                </c:pt>
                <c:pt idx="12588">
                  <c:v>27.173343877403301</c:v>
                </c:pt>
                <c:pt idx="12589">
                  <c:v>27.173513210979799</c:v>
                </c:pt>
                <c:pt idx="12590">
                  <c:v>27.173682544015801</c:v>
                </c:pt>
                <c:pt idx="12591">
                  <c:v>27.173851876511399</c:v>
                </c:pt>
                <c:pt idx="12592">
                  <c:v>27.174021208466598</c:v>
                </c:pt>
                <c:pt idx="12593">
                  <c:v>27.174190539881401</c:v>
                </c:pt>
                <c:pt idx="12594">
                  <c:v>27.174359870755701</c:v>
                </c:pt>
                <c:pt idx="12595">
                  <c:v>27.174529201089701</c:v>
                </c:pt>
                <c:pt idx="12596">
                  <c:v>27.174698530883202</c:v>
                </c:pt>
                <c:pt idx="12597">
                  <c:v>27.174867860136299</c:v>
                </c:pt>
                <c:pt idx="12598">
                  <c:v>27.175037188849</c:v>
                </c:pt>
                <c:pt idx="12599">
                  <c:v>27.175206517021302</c:v>
                </c:pt>
                <c:pt idx="12600">
                  <c:v>27.1753758446532</c:v>
                </c:pt>
                <c:pt idx="12601">
                  <c:v>27.175545171744599</c:v>
                </c:pt>
                <c:pt idx="12602">
                  <c:v>27.175714498295701</c:v>
                </c:pt>
                <c:pt idx="12603">
                  <c:v>27.1758838243063</c:v>
                </c:pt>
                <c:pt idx="12604">
                  <c:v>27.1760531497766</c:v>
                </c:pt>
                <c:pt idx="12605">
                  <c:v>27.1762224747064</c:v>
                </c:pt>
                <c:pt idx="12606">
                  <c:v>27.176391799095899</c:v>
                </c:pt>
                <c:pt idx="12607">
                  <c:v>27.1765611229449</c:v>
                </c:pt>
                <c:pt idx="12608">
                  <c:v>27.1767304462536</c:v>
                </c:pt>
                <c:pt idx="12609">
                  <c:v>27.176899769021801</c:v>
                </c:pt>
                <c:pt idx="12610">
                  <c:v>27.177069091249699</c:v>
                </c:pt>
                <c:pt idx="12611">
                  <c:v>27.1772384129372</c:v>
                </c:pt>
                <c:pt idx="12612">
                  <c:v>27.177407734084198</c:v>
                </c:pt>
                <c:pt idx="12613">
                  <c:v>27.1775770546909</c:v>
                </c:pt>
                <c:pt idx="12614">
                  <c:v>27.177746374757199</c:v>
                </c:pt>
                <c:pt idx="12615">
                  <c:v>27.177915694283101</c:v>
                </c:pt>
                <c:pt idx="12616">
                  <c:v>27.1780850132686</c:v>
                </c:pt>
                <c:pt idx="12617">
                  <c:v>27.178254331713799</c:v>
                </c:pt>
                <c:pt idx="12618">
                  <c:v>27.178423649618502</c:v>
                </c:pt>
                <c:pt idx="12619">
                  <c:v>27.178592966982901</c:v>
                </c:pt>
                <c:pt idx="12620">
                  <c:v>27.178762283806901</c:v>
                </c:pt>
                <c:pt idx="12621">
                  <c:v>27.1789316000905</c:v>
                </c:pt>
                <c:pt idx="12622">
                  <c:v>27.1791009158337</c:v>
                </c:pt>
                <c:pt idx="12623">
                  <c:v>27.1792702310366</c:v>
                </c:pt>
                <c:pt idx="12624">
                  <c:v>27.179439545699001</c:v>
                </c:pt>
                <c:pt idx="12625">
                  <c:v>27.179608859821101</c:v>
                </c:pt>
                <c:pt idx="12626">
                  <c:v>27.179778173402902</c:v>
                </c:pt>
                <c:pt idx="12627">
                  <c:v>27.179947486444199</c:v>
                </c:pt>
                <c:pt idx="12628">
                  <c:v>27.1801167989452</c:v>
                </c:pt>
                <c:pt idx="12629">
                  <c:v>27.180286110905801</c:v>
                </c:pt>
                <c:pt idx="12630">
                  <c:v>27.180455422326101</c:v>
                </c:pt>
                <c:pt idx="12631">
                  <c:v>27.180624733205899</c:v>
                </c:pt>
                <c:pt idx="12632">
                  <c:v>27.1807940435455</c:v>
                </c:pt>
                <c:pt idx="12633">
                  <c:v>27.180963353344598</c:v>
                </c:pt>
                <c:pt idx="12634">
                  <c:v>27.1811326626034</c:v>
                </c:pt>
                <c:pt idx="12635">
                  <c:v>27.181301971321801</c:v>
                </c:pt>
                <c:pt idx="12636">
                  <c:v>27.181471279499899</c:v>
                </c:pt>
                <c:pt idx="12637">
                  <c:v>27.181640587137601</c:v>
                </c:pt>
                <c:pt idx="12638">
                  <c:v>27.181809894234998</c:v>
                </c:pt>
                <c:pt idx="12639">
                  <c:v>27.181979200792</c:v>
                </c:pt>
                <c:pt idx="12640">
                  <c:v>27.182148506808598</c:v>
                </c:pt>
                <c:pt idx="12641">
                  <c:v>27.1823178122849</c:v>
                </c:pt>
                <c:pt idx="12642">
                  <c:v>27.182487117220901</c:v>
                </c:pt>
                <c:pt idx="12643">
                  <c:v>27.1826564216165</c:v>
                </c:pt>
                <c:pt idx="12644">
                  <c:v>27.182825725471702</c:v>
                </c:pt>
                <c:pt idx="12645">
                  <c:v>27.1829950287866</c:v>
                </c:pt>
                <c:pt idx="12646">
                  <c:v>27.183164331561201</c:v>
                </c:pt>
                <c:pt idx="12647">
                  <c:v>27.183333633795399</c:v>
                </c:pt>
                <c:pt idx="12648">
                  <c:v>27.183502935489301</c:v>
                </c:pt>
                <c:pt idx="12649">
                  <c:v>27.183672236642799</c:v>
                </c:pt>
                <c:pt idx="12650">
                  <c:v>27.183841537256001</c:v>
                </c:pt>
                <c:pt idx="12651">
                  <c:v>27.184010837328898</c:v>
                </c:pt>
                <c:pt idx="12652">
                  <c:v>27.1841801368614</c:v>
                </c:pt>
                <c:pt idx="12653">
                  <c:v>27.184349435853601</c:v>
                </c:pt>
                <c:pt idx="12654">
                  <c:v>27.184518734305399</c:v>
                </c:pt>
                <c:pt idx="12655">
                  <c:v>27.184688032217</c:v>
                </c:pt>
                <c:pt idx="12656">
                  <c:v>27.184857329588102</c:v>
                </c:pt>
                <c:pt idx="12657">
                  <c:v>27.185026626418999</c:v>
                </c:pt>
                <c:pt idx="12658">
                  <c:v>27.1851959227095</c:v>
                </c:pt>
                <c:pt idx="12659">
                  <c:v>27.185365218459701</c:v>
                </c:pt>
                <c:pt idx="12660">
                  <c:v>27.185534513669602</c:v>
                </c:pt>
                <c:pt idx="12661">
                  <c:v>27.185703808339198</c:v>
                </c:pt>
                <c:pt idx="12662">
                  <c:v>27.185873102468399</c:v>
                </c:pt>
                <c:pt idx="12663">
                  <c:v>27.186042396057299</c:v>
                </c:pt>
                <c:pt idx="12664">
                  <c:v>27.1862116891059</c:v>
                </c:pt>
                <c:pt idx="12665">
                  <c:v>27.186380981614199</c:v>
                </c:pt>
                <c:pt idx="12666">
                  <c:v>27.1865502735821</c:v>
                </c:pt>
                <c:pt idx="12667">
                  <c:v>27.186719565009799</c:v>
                </c:pt>
                <c:pt idx="12668">
                  <c:v>27.186888855897099</c:v>
                </c:pt>
                <c:pt idx="12669">
                  <c:v>27.187058146244102</c:v>
                </c:pt>
                <c:pt idx="12670">
                  <c:v>27.187227436050801</c:v>
                </c:pt>
                <c:pt idx="12671">
                  <c:v>27.1873967253172</c:v>
                </c:pt>
                <c:pt idx="12672">
                  <c:v>27.187566014043298</c:v>
                </c:pt>
                <c:pt idx="12673">
                  <c:v>27.1877353022291</c:v>
                </c:pt>
                <c:pt idx="12674">
                  <c:v>27.187904589874499</c:v>
                </c:pt>
                <c:pt idx="12675">
                  <c:v>27.188073876979701</c:v>
                </c:pt>
                <c:pt idx="12676">
                  <c:v>27.188243163544598</c:v>
                </c:pt>
                <c:pt idx="12677">
                  <c:v>27.1884124495691</c:v>
                </c:pt>
                <c:pt idx="12678">
                  <c:v>27.1885817350534</c:v>
                </c:pt>
                <c:pt idx="12679">
                  <c:v>27.188751019997301</c:v>
                </c:pt>
                <c:pt idx="12680">
                  <c:v>27.188920304401002</c:v>
                </c:pt>
                <c:pt idx="12681">
                  <c:v>27.189089588264402</c:v>
                </c:pt>
                <c:pt idx="12682">
                  <c:v>27.189258871587398</c:v>
                </c:pt>
                <c:pt idx="12683">
                  <c:v>27.189428154370201</c:v>
                </c:pt>
                <c:pt idx="12684">
                  <c:v>27.189597436612701</c:v>
                </c:pt>
                <c:pt idx="12685">
                  <c:v>27.1897667183149</c:v>
                </c:pt>
                <c:pt idx="12686">
                  <c:v>27.189935999476798</c:v>
                </c:pt>
                <c:pt idx="12687">
                  <c:v>27.1901052800984</c:v>
                </c:pt>
                <c:pt idx="12688">
                  <c:v>27.190274560179802</c:v>
                </c:pt>
                <c:pt idx="12689">
                  <c:v>27.1904438397208</c:v>
                </c:pt>
                <c:pt idx="12690">
                  <c:v>27.1906131187216</c:v>
                </c:pt>
                <c:pt idx="12691">
                  <c:v>27.190782397182101</c:v>
                </c:pt>
                <c:pt idx="12692">
                  <c:v>27.190951675102301</c:v>
                </c:pt>
                <c:pt idx="12693">
                  <c:v>27.191120952482201</c:v>
                </c:pt>
                <c:pt idx="12694">
                  <c:v>27.191290229321901</c:v>
                </c:pt>
                <c:pt idx="12695">
                  <c:v>27.1914595056212</c:v>
                </c:pt>
                <c:pt idx="12696">
                  <c:v>27.191628781380299</c:v>
                </c:pt>
                <c:pt idx="12697">
                  <c:v>27.1917980565992</c:v>
                </c:pt>
                <c:pt idx="12698">
                  <c:v>27.191967331277699</c:v>
                </c:pt>
                <c:pt idx="12699">
                  <c:v>27.192136605416</c:v>
                </c:pt>
                <c:pt idx="12700">
                  <c:v>27.192305879014</c:v>
                </c:pt>
                <c:pt idx="12701">
                  <c:v>27.192475152071701</c:v>
                </c:pt>
                <c:pt idx="12702">
                  <c:v>27.192644424589201</c:v>
                </c:pt>
                <c:pt idx="12703">
                  <c:v>27.1928136965664</c:v>
                </c:pt>
                <c:pt idx="12704">
                  <c:v>27.192982968003399</c:v>
                </c:pt>
                <c:pt idx="12705">
                  <c:v>27.193152238900101</c:v>
                </c:pt>
                <c:pt idx="12706">
                  <c:v>27.193321509256499</c:v>
                </c:pt>
                <c:pt idx="12707">
                  <c:v>27.1934907790727</c:v>
                </c:pt>
                <c:pt idx="12708">
                  <c:v>27.193660048348601</c:v>
                </c:pt>
                <c:pt idx="12709">
                  <c:v>27.193829317084202</c:v>
                </c:pt>
                <c:pt idx="12710">
                  <c:v>27.193998585279601</c:v>
                </c:pt>
                <c:pt idx="12711">
                  <c:v>27.1941678529348</c:v>
                </c:pt>
                <c:pt idx="12712">
                  <c:v>27.1943371200496</c:v>
                </c:pt>
                <c:pt idx="12713">
                  <c:v>27.194506386624301</c:v>
                </c:pt>
                <c:pt idx="12714">
                  <c:v>27.194675652658699</c:v>
                </c:pt>
                <c:pt idx="12715">
                  <c:v>27.1948449181528</c:v>
                </c:pt>
                <c:pt idx="12716">
                  <c:v>27.1950141831067</c:v>
                </c:pt>
                <c:pt idx="12717">
                  <c:v>27.1951834475204</c:v>
                </c:pt>
                <c:pt idx="12718">
                  <c:v>27.195352711393799</c:v>
                </c:pt>
                <c:pt idx="12719">
                  <c:v>27.195521974726901</c:v>
                </c:pt>
                <c:pt idx="12720">
                  <c:v>27.195691237519799</c:v>
                </c:pt>
                <c:pt idx="12721">
                  <c:v>27.1958604997725</c:v>
                </c:pt>
                <c:pt idx="12722">
                  <c:v>27.196029761485001</c:v>
                </c:pt>
                <c:pt idx="12723">
                  <c:v>27.196199022657201</c:v>
                </c:pt>
                <c:pt idx="12724">
                  <c:v>27.1963682832891</c:v>
                </c:pt>
                <c:pt idx="12725">
                  <c:v>27.196537543380899</c:v>
                </c:pt>
                <c:pt idx="12726">
                  <c:v>27.1967068029324</c:v>
                </c:pt>
                <c:pt idx="12727">
                  <c:v>27.196876061943701</c:v>
                </c:pt>
                <c:pt idx="12728">
                  <c:v>27.197045320414698</c:v>
                </c:pt>
                <c:pt idx="12729">
                  <c:v>27.197214578345498</c:v>
                </c:pt>
                <c:pt idx="12730">
                  <c:v>27.197383835736101</c:v>
                </c:pt>
                <c:pt idx="12731">
                  <c:v>27.197553092586499</c:v>
                </c:pt>
                <c:pt idx="12732">
                  <c:v>27.197722348896601</c:v>
                </c:pt>
                <c:pt idx="12733">
                  <c:v>27.197891604666498</c:v>
                </c:pt>
                <c:pt idx="12734">
                  <c:v>27.198060859896199</c:v>
                </c:pt>
                <c:pt idx="12735">
                  <c:v>27.198230114585702</c:v>
                </c:pt>
                <c:pt idx="12736">
                  <c:v>27.198399368734901</c:v>
                </c:pt>
                <c:pt idx="12737">
                  <c:v>27.198568622343998</c:v>
                </c:pt>
                <c:pt idx="12738">
                  <c:v>27.1987378754128</c:v>
                </c:pt>
                <c:pt idx="12739">
                  <c:v>27.1989071279414</c:v>
                </c:pt>
                <c:pt idx="12740">
                  <c:v>27.199076379929799</c:v>
                </c:pt>
                <c:pt idx="12741">
                  <c:v>27.199245631377899</c:v>
                </c:pt>
                <c:pt idx="12742">
                  <c:v>27.1994148822859</c:v>
                </c:pt>
                <c:pt idx="12743">
                  <c:v>27.199584132653701</c:v>
                </c:pt>
                <c:pt idx="12744">
                  <c:v>27.199753382481202</c:v>
                </c:pt>
                <c:pt idx="12745">
                  <c:v>27.199922631768601</c:v>
                </c:pt>
                <c:pt idx="12746">
                  <c:v>27.2000918805157</c:v>
                </c:pt>
                <c:pt idx="12747">
                  <c:v>27.200261128722701</c:v>
                </c:pt>
                <c:pt idx="12748">
                  <c:v>27.200430376389399</c:v>
                </c:pt>
                <c:pt idx="12749">
                  <c:v>27.200599623515899</c:v>
                </c:pt>
                <c:pt idx="12750">
                  <c:v>27.200768870102301</c:v>
                </c:pt>
                <c:pt idx="12751">
                  <c:v>27.2009381161484</c:v>
                </c:pt>
                <c:pt idx="12752">
                  <c:v>27.201107361654401</c:v>
                </c:pt>
                <c:pt idx="12753">
                  <c:v>27.201276606620102</c:v>
                </c:pt>
                <c:pt idx="12754">
                  <c:v>27.201445851045701</c:v>
                </c:pt>
                <c:pt idx="12755">
                  <c:v>27.201615094931</c:v>
                </c:pt>
                <c:pt idx="12756">
                  <c:v>27.201784338276202</c:v>
                </c:pt>
                <c:pt idx="12757">
                  <c:v>27.201953581081199</c:v>
                </c:pt>
                <c:pt idx="12758">
                  <c:v>27.202122823345999</c:v>
                </c:pt>
                <c:pt idx="12759">
                  <c:v>27.202292065070601</c:v>
                </c:pt>
                <c:pt idx="12760">
                  <c:v>27.202461306255</c:v>
                </c:pt>
                <c:pt idx="12761">
                  <c:v>27.2026305468993</c:v>
                </c:pt>
                <c:pt idx="12762">
                  <c:v>27.2027997870033</c:v>
                </c:pt>
                <c:pt idx="12763">
                  <c:v>27.2029690265672</c:v>
                </c:pt>
                <c:pt idx="12764">
                  <c:v>27.203138265590901</c:v>
                </c:pt>
                <c:pt idx="12765">
                  <c:v>27.203307504074399</c:v>
                </c:pt>
                <c:pt idx="12766">
                  <c:v>27.203476742017799</c:v>
                </c:pt>
                <c:pt idx="12767">
                  <c:v>27.203645979420902</c:v>
                </c:pt>
                <c:pt idx="12768">
                  <c:v>27.2038152162839</c:v>
                </c:pt>
                <c:pt idx="12769">
                  <c:v>27.2039844526068</c:v>
                </c:pt>
                <c:pt idx="12770">
                  <c:v>27.2041536883894</c:v>
                </c:pt>
                <c:pt idx="12771">
                  <c:v>27.204322923631899</c:v>
                </c:pt>
                <c:pt idx="12772">
                  <c:v>27.204492158334201</c:v>
                </c:pt>
                <c:pt idx="12773">
                  <c:v>27.204661392496401</c:v>
                </c:pt>
                <c:pt idx="12774">
                  <c:v>27.204830626118401</c:v>
                </c:pt>
                <c:pt idx="12775">
                  <c:v>27.2049998592002</c:v>
                </c:pt>
                <c:pt idx="12776">
                  <c:v>27.205169091741801</c:v>
                </c:pt>
                <c:pt idx="12777">
                  <c:v>27.205338323743302</c:v>
                </c:pt>
                <c:pt idx="12778">
                  <c:v>27.205507555204701</c:v>
                </c:pt>
                <c:pt idx="12779">
                  <c:v>27.205676786125899</c:v>
                </c:pt>
                <c:pt idx="12780">
                  <c:v>27.2058460165069</c:v>
                </c:pt>
                <c:pt idx="12781">
                  <c:v>27.2060152463477</c:v>
                </c:pt>
                <c:pt idx="12782">
                  <c:v>27.206184475648499</c:v>
                </c:pt>
                <c:pt idx="12783">
                  <c:v>27.206353704409</c:v>
                </c:pt>
                <c:pt idx="12784">
                  <c:v>27.206522932629401</c:v>
                </c:pt>
                <c:pt idx="12785">
                  <c:v>27.2066921603097</c:v>
                </c:pt>
                <c:pt idx="12786">
                  <c:v>27.206861387449798</c:v>
                </c:pt>
                <c:pt idx="12787">
                  <c:v>27.207030614049799</c:v>
                </c:pt>
                <c:pt idx="12788">
                  <c:v>27.207199840109599</c:v>
                </c:pt>
                <c:pt idx="12789">
                  <c:v>27.207369065629301</c:v>
                </c:pt>
                <c:pt idx="12790">
                  <c:v>27.207538290608799</c:v>
                </c:pt>
                <c:pt idx="12791">
                  <c:v>27.207707515048199</c:v>
                </c:pt>
                <c:pt idx="12792">
                  <c:v>27.207876738947501</c:v>
                </c:pt>
                <c:pt idx="12793">
                  <c:v>27.208045962306599</c:v>
                </c:pt>
                <c:pt idx="12794">
                  <c:v>27.208215185125599</c:v>
                </c:pt>
                <c:pt idx="12795">
                  <c:v>27.208384407404399</c:v>
                </c:pt>
                <c:pt idx="12796">
                  <c:v>27.2085536291431</c:v>
                </c:pt>
                <c:pt idx="12797">
                  <c:v>27.208722850341701</c:v>
                </c:pt>
                <c:pt idx="12798">
                  <c:v>27.208892071000101</c:v>
                </c:pt>
                <c:pt idx="12799">
                  <c:v>27.209061291118399</c:v>
                </c:pt>
                <c:pt idx="12800">
                  <c:v>27.209230510696599</c:v>
                </c:pt>
                <c:pt idx="12801">
                  <c:v>27.209399729734699</c:v>
                </c:pt>
                <c:pt idx="12802">
                  <c:v>27.209568948232601</c:v>
                </c:pt>
                <c:pt idx="12803">
                  <c:v>27.209738166190402</c:v>
                </c:pt>
                <c:pt idx="12804">
                  <c:v>27.209907383608101</c:v>
                </c:pt>
                <c:pt idx="12805">
                  <c:v>27.210076600485699</c:v>
                </c:pt>
                <c:pt idx="12806">
                  <c:v>27.2102458168231</c:v>
                </c:pt>
                <c:pt idx="12807">
                  <c:v>27.210415032620499</c:v>
                </c:pt>
                <c:pt idx="12808">
                  <c:v>27.210584247877701</c:v>
                </c:pt>
                <c:pt idx="12809">
                  <c:v>27.210753462594798</c:v>
                </c:pt>
                <c:pt idx="12810">
                  <c:v>27.210922676771698</c:v>
                </c:pt>
                <c:pt idx="12811">
                  <c:v>27.2110918904086</c:v>
                </c:pt>
                <c:pt idx="12812">
                  <c:v>27.2112611035054</c:v>
                </c:pt>
                <c:pt idx="12813">
                  <c:v>27.211430316062</c:v>
                </c:pt>
                <c:pt idx="12814">
                  <c:v>27.211599528078501</c:v>
                </c:pt>
                <c:pt idx="12815">
                  <c:v>27.211768739555001</c:v>
                </c:pt>
                <c:pt idx="12816">
                  <c:v>27.211937950491301</c:v>
                </c:pt>
                <c:pt idx="12817">
                  <c:v>27.212107160887498</c:v>
                </c:pt>
                <c:pt idx="12818">
                  <c:v>27.212276370743599</c:v>
                </c:pt>
                <c:pt idx="12819">
                  <c:v>27.212445580059601</c:v>
                </c:pt>
                <c:pt idx="12820">
                  <c:v>27.212614788835602</c:v>
                </c:pt>
                <c:pt idx="12821">
                  <c:v>27.212783997071401</c:v>
                </c:pt>
                <c:pt idx="12822">
                  <c:v>27.2129532047671</c:v>
                </c:pt>
                <c:pt idx="12823">
                  <c:v>27.213122411922701</c:v>
                </c:pt>
                <c:pt idx="12824">
                  <c:v>27.2132916185382</c:v>
                </c:pt>
                <c:pt idx="12825">
                  <c:v>27.213460824613701</c:v>
                </c:pt>
                <c:pt idx="12826">
                  <c:v>27.213630030149002</c:v>
                </c:pt>
                <c:pt idx="12827">
                  <c:v>27.2137992351443</c:v>
                </c:pt>
                <c:pt idx="12828">
                  <c:v>27.213968439599402</c:v>
                </c:pt>
                <c:pt idx="12829">
                  <c:v>27.214137643514501</c:v>
                </c:pt>
                <c:pt idx="12830">
                  <c:v>27.2143068468895</c:v>
                </c:pt>
                <c:pt idx="12831">
                  <c:v>27.2144760497244</c:v>
                </c:pt>
                <c:pt idx="12832">
                  <c:v>27.214645252019199</c:v>
                </c:pt>
                <c:pt idx="12833">
                  <c:v>27.214814453774</c:v>
                </c:pt>
                <c:pt idx="12834">
                  <c:v>27.2149836549886</c:v>
                </c:pt>
                <c:pt idx="12835">
                  <c:v>27.215152855663199</c:v>
                </c:pt>
                <c:pt idx="12836">
                  <c:v>27.215322055797699</c:v>
                </c:pt>
                <c:pt idx="12837">
                  <c:v>27.215491255392099</c:v>
                </c:pt>
                <c:pt idx="12838">
                  <c:v>27.2156604544465</c:v>
                </c:pt>
                <c:pt idx="12839">
                  <c:v>27.215829652960799</c:v>
                </c:pt>
                <c:pt idx="12840">
                  <c:v>27.215998850935001</c:v>
                </c:pt>
                <c:pt idx="12841">
                  <c:v>27.216168048369099</c:v>
                </c:pt>
                <c:pt idx="12842">
                  <c:v>27.216337245263201</c:v>
                </c:pt>
                <c:pt idx="12843">
                  <c:v>27.216506441617199</c:v>
                </c:pt>
                <c:pt idx="12844">
                  <c:v>27.216675637431099</c:v>
                </c:pt>
                <c:pt idx="12845">
                  <c:v>27.216844832705</c:v>
                </c:pt>
                <c:pt idx="12846">
                  <c:v>27.2170140274388</c:v>
                </c:pt>
                <c:pt idx="12847">
                  <c:v>27.217183221632499</c:v>
                </c:pt>
                <c:pt idx="12848">
                  <c:v>27.2173524152862</c:v>
                </c:pt>
                <c:pt idx="12849">
                  <c:v>27.217521608399899</c:v>
                </c:pt>
                <c:pt idx="12850">
                  <c:v>27.217690800973401</c:v>
                </c:pt>
                <c:pt idx="12851">
                  <c:v>27.217859993006901</c:v>
                </c:pt>
                <c:pt idx="12852">
                  <c:v>27.218029184500399</c:v>
                </c:pt>
                <c:pt idx="12853">
                  <c:v>27.218198375453799</c:v>
                </c:pt>
                <c:pt idx="12854">
                  <c:v>27.218367565867101</c:v>
                </c:pt>
                <c:pt idx="12855">
                  <c:v>27.218536755740399</c:v>
                </c:pt>
                <c:pt idx="12856">
                  <c:v>27.218705945073701</c:v>
                </c:pt>
                <c:pt idx="12857">
                  <c:v>27.218875133866899</c:v>
                </c:pt>
                <c:pt idx="12858">
                  <c:v>27.219044322120101</c:v>
                </c:pt>
                <c:pt idx="12859">
                  <c:v>27.2192135098332</c:v>
                </c:pt>
                <c:pt idx="12860">
                  <c:v>27.2193826970062</c:v>
                </c:pt>
                <c:pt idx="12861">
                  <c:v>27.219551883639301</c:v>
                </c:pt>
                <c:pt idx="12862">
                  <c:v>27.219721069732199</c:v>
                </c:pt>
                <c:pt idx="12863">
                  <c:v>27.2198902552852</c:v>
                </c:pt>
                <c:pt idx="12864">
                  <c:v>27.220059440298101</c:v>
                </c:pt>
                <c:pt idx="12865">
                  <c:v>27.220228624771</c:v>
                </c:pt>
                <c:pt idx="12866">
                  <c:v>27.220397808703801</c:v>
                </c:pt>
                <c:pt idx="12867">
                  <c:v>27.2205669920966</c:v>
                </c:pt>
                <c:pt idx="12868">
                  <c:v>27.220736174949401</c:v>
                </c:pt>
                <c:pt idx="12869">
                  <c:v>27.220905357262101</c:v>
                </c:pt>
                <c:pt idx="12870">
                  <c:v>27.221074539034799</c:v>
                </c:pt>
                <c:pt idx="12871">
                  <c:v>27.221243720267498</c:v>
                </c:pt>
                <c:pt idx="12872">
                  <c:v>27.2214129009602</c:v>
                </c:pt>
                <c:pt idx="12873">
                  <c:v>27.2215820811128</c:v>
                </c:pt>
                <c:pt idx="12874">
                  <c:v>27.221751260725402</c:v>
                </c:pt>
                <c:pt idx="12875">
                  <c:v>27.221920439798001</c:v>
                </c:pt>
                <c:pt idx="12876">
                  <c:v>27.2220896183306</c:v>
                </c:pt>
                <c:pt idx="12877">
                  <c:v>27.2222587963231</c:v>
                </c:pt>
                <c:pt idx="12878">
                  <c:v>27.222427973775599</c:v>
                </c:pt>
                <c:pt idx="12879">
                  <c:v>27.222597150688198</c:v>
                </c:pt>
                <c:pt idx="12880">
                  <c:v>27.2227663270607</c:v>
                </c:pt>
                <c:pt idx="12881">
                  <c:v>27.222935502893101</c:v>
                </c:pt>
                <c:pt idx="12882">
                  <c:v>27.223104678185599</c:v>
                </c:pt>
                <c:pt idx="12883">
                  <c:v>27.2232738529381</c:v>
                </c:pt>
                <c:pt idx="12884">
                  <c:v>27.223443027150498</c:v>
                </c:pt>
                <c:pt idx="12885">
                  <c:v>27.223612200822998</c:v>
                </c:pt>
                <c:pt idx="12886">
                  <c:v>27.223781373955401</c:v>
                </c:pt>
                <c:pt idx="12887">
                  <c:v>27.223950546547801</c:v>
                </c:pt>
                <c:pt idx="12888">
                  <c:v>27.2241197186002</c:v>
                </c:pt>
                <c:pt idx="12889">
                  <c:v>27.2242888901127</c:v>
                </c:pt>
                <c:pt idx="12890">
                  <c:v>27.224458061085102</c:v>
                </c:pt>
                <c:pt idx="12891">
                  <c:v>27.224627231517498</c:v>
                </c:pt>
                <c:pt idx="12892">
                  <c:v>27.2247964014099</c:v>
                </c:pt>
                <c:pt idx="12893">
                  <c:v>27.2249655707624</c:v>
                </c:pt>
                <c:pt idx="12894">
                  <c:v>27.225134739574798</c:v>
                </c:pt>
                <c:pt idx="12895">
                  <c:v>27.225303907847199</c:v>
                </c:pt>
                <c:pt idx="12896">
                  <c:v>27.2254730755797</c:v>
                </c:pt>
                <c:pt idx="12897">
                  <c:v>27.225642242772199</c:v>
                </c:pt>
                <c:pt idx="12898">
                  <c:v>27.225811409424601</c:v>
                </c:pt>
                <c:pt idx="12899">
                  <c:v>27.2259805755371</c:v>
                </c:pt>
                <c:pt idx="12900">
                  <c:v>27.226149741109602</c:v>
                </c:pt>
                <c:pt idx="12901">
                  <c:v>27.226318906142101</c:v>
                </c:pt>
                <c:pt idx="12902">
                  <c:v>27.226488070634598</c:v>
                </c:pt>
                <c:pt idx="12903">
                  <c:v>27.226657234587201</c:v>
                </c:pt>
                <c:pt idx="12904">
                  <c:v>27.226826397999702</c:v>
                </c:pt>
                <c:pt idx="12905">
                  <c:v>27.2269955608723</c:v>
                </c:pt>
                <c:pt idx="12906">
                  <c:v>27.227164723204901</c:v>
                </c:pt>
                <c:pt idx="12907">
                  <c:v>27.227333884997499</c:v>
                </c:pt>
                <c:pt idx="12908">
                  <c:v>27.227503046250199</c:v>
                </c:pt>
                <c:pt idx="12909">
                  <c:v>27.2276722069629</c:v>
                </c:pt>
                <c:pt idx="12910">
                  <c:v>27.2278413671356</c:v>
                </c:pt>
                <c:pt idx="12911">
                  <c:v>27.228010526768301</c:v>
                </c:pt>
                <c:pt idx="12912">
                  <c:v>27.228179685861001</c:v>
                </c:pt>
                <c:pt idx="12913">
                  <c:v>27.228348844413802</c:v>
                </c:pt>
                <c:pt idx="12914">
                  <c:v>27.2285180024267</c:v>
                </c:pt>
                <c:pt idx="12915">
                  <c:v>27.228687159899501</c:v>
                </c:pt>
                <c:pt idx="12916">
                  <c:v>27.228856316832399</c:v>
                </c:pt>
                <c:pt idx="12917">
                  <c:v>27.229025473225398</c:v>
                </c:pt>
                <c:pt idx="12918">
                  <c:v>27.2291946290783</c:v>
                </c:pt>
                <c:pt idx="12919">
                  <c:v>27.229363784391399</c:v>
                </c:pt>
                <c:pt idx="12920">
                  <c:v>27.2295329391644</c:v>
                </c:pt>
                <c:pt idx="12921">
                  <c:v>27.229702093397499</c:v>
                </c:pt>
                <c:pt idx="12922">
                  <c:v>27.229871247090699</c:v>
                </c:pt>
                <c:pt idx="12923">
                  <c:v>27.230040400243801</c:v>
                </c:pt>
                <c:pt idx="12924">
                  <c:v>27.230209552857101</c:v>
                </c:pt>
                <c:pt idx="12925">
                  <c:v>27.230378704930398</c:v>
                </c:pt>
                <c:pt idx="12926">
                  <c:v>27.230547856463701</c:v>
                </c:pt>
                <c:pt idx="12927">
                  <c:v>27.230717007457098</c:v>
                </c:pt>
                <c:pt idx="12928">
                  <c:v>27.230886157910501</c:v>
                </c:pt>
                <c:pt idx="12929">
                  <c:v>27.231055307824001</c:v>
                </c:pt>
                <c:pt idx="12930">
                  <c:v>27.231224457197602</c:v>
                </c:pt>
                <c:pt idx="12931">
                  <c:v>27.231393606031201</c:v>
                </c:pt>
                <c:pt idx="12932">
                  <c:v>27.231562754324901</c:v>
                </c:pt>
                <c:pt idx="12933">
                  <c:v>27.2317319020786</c:v>
                </c:pt>
                <c:pt idx="12934">
                  <c:v>27.2319010492924</c:v>
                </c:pt>
                <c:pt idx="12935">
                  <c:v>27.232070195966202</c:v>
                </c:pt>
                <c:pt idx="12936">
                  <c:v>27.2322393421002</c:v>
                </c:pt>
                <c:pt idx="12937">
                  <c:v>27.232408487694101</c:v>
                </c:pt>
                <c:pt idx="12938">
                  <c:v>27.2325776327482</c:v>
                </c:pt>
                <c:pt idx="12939">
                  <c:v>27.2327467772623</c:v>
                </c:pt>
                <c:pt idx="12940">
                  <c:v>27.232915921236501</c:v>
                </c:pt>
                <c:pt idx="12941">
                  <c:v>27.233085064670799</c:v>
                </c:pt>
                <c:pt idx="12942">
                  <c:v>27.2332542075651</c:v>
                </c:pt>
                <c:pt idx="12943">
                  <c:v>27.233423349919502</c:v>
                </c:pt>
                <c:pt idx="12944">
                  <c:v>27.233592491734001</c:v>
                </c:pt>
                <c:pt idx="12945">
                  <c:v>27.233761633008601</c:v>
                </c:pt>
                <c:pt idx="12946">
                  <c:v>27.2339307737432</c:v>
                </c:pt>
                <c:pt idx="12947">
                  <c:v>27.2340999139379</c:v>
                </c:pt>
                <c:pt idx="12948">
                  <c:v>27.234269053592701</c:v>
                </c:pt>
                <c:pt idx="12949">
                  <c:v>27.2344381927076</c:v>
                </c:pt>
                <c:pt idx="12950">
                  <c:v>27.2346073312826</c:v>
                </c:pt>
                <c:pt idx="12951">
                  <c:v>27.234776469317701</c:v>
                </c:pt>
                <c:pt idx="12952">
                  <c:v>27.234945606812801</c:v>
                </c:pt>
                <c:pt idx="12953">
                  <c:v>27.235114743768001</c:v>
                </c:pt>
                <c:pt idx="12954">
                  <c:v>27.235283880183399</c:v>
                </c:pt>
                <c:pt idx="12955">
                  <c:v>27.235453016058798</c:v>
                </c:pt>
                <c:pt idx="12956">
                  <c:v>27.235622151394299</c:v>
                </c:pt>
                <c:pt idx="12957">
                  <c:v>27.235791286189901</c:v>
                </c:pt>
                <c:pt idx="12958">
                  <c:v>27.235960420445601</c:v>
                </c:pt>
                <c:pt idx="12959">
                  <c:v>27.236129554161401</c:v>
                </c:pt>
                <c:pt idx="12960">
                  <c:v>27.2362986873373</c:v>
                </c:pt>
                <c:pt idx="12961">
                  <c:v>27.236467819973299</c:v>
                </c:pt>
                <c:pt idx="12962">
                  <c:v>27.2366369520694</c:v>
                </c:pt>
                <c:pt idx="12963">
                  <c:v>27.236806083625599</c:v>
                </c:pt>
                <c:pt idx="12964">
                  <c:v>27.236975214641902</c:v>
                </c:pt>
                <c:pt idx="12965">
                  <c:v>27.237144345118299</c:v>
                </c:pt>
                <c:pt idx="12966">
                  <c:v>27.237313475054801</c:v>
                </c:pt>
                <c:pt idx="12967">
                  <c:v>27.237482604451401</c:v>
                </c:pt>
                <c:pt idx="12968">
                  <c:v>27.237651733308201</c:v>
                </c:pt>
                <c:pt idx="12969">
                  <c:v>27.237820861625</c:v>
                </c:pt>
                <c:pt idx="12970">
                  <c:v>27.237989989401999</c:v>
                </c:pt>
                <c:pt idx="12971">
                  <c:v>27.238159116639</c:v>
                </c:pt>
                <c:pt idx="12972">
                  <c:v>27.238328243336198</c:v>
                </c:pt>
                <c:pt idx="12973">
                  <c:v>27.238497369493501</c:v>
                </c:pt>
                <c:pt idx="12974">
                  <c:v>27.238666495111001</c:v>
                </c:pt>
                <c:pt idx="12975">
                  <c:v>27.2388356201885</c:v>
                </c:pt>
                <c:pt idx="12976">
                  <c:v>27.239004744726198</c:v>
                </c:pt>
                <c:pt idx="12977">
                  <c:v>27.239173868723999</c:v>
                </c:pt>
                <c:pt idx="12978">
                  <c:v>27.2393429921819</c:v>
                </c:pt>
                <c:pt idx="12979">
                  <c:v>27.239512115099899</c:v>
                </c:pt>
                <c:pt idx="12980">
                  <c:v>27.239681237478099</c:v>
                </c:pt>
                <c:pt idx="12981">
                  <c:v>27.239850359316399</c:v>
                </c:pt>
                <c:pt idx="12982">
                  <c:v>27.240019480614801</c:v>
                </c:pt>
                <c:pt idx="12983">
                  <c:v>27.240188601373401</c:v>
                </c:pt>
                <c:pt idx="12984">
                  <c:v>27.240357721592101</c:v>
                </c:pt>
                <c:pt idx="12985">
                  <c:v>27.240526841270899</c:v>
                </c:pt>
                <c:pt idx="12986">
                  <c:v>27.240695960409901</c:v>
                </c:pt>
                <c:pt idx="12987">
                  <c:v>27.240865079009001</c:v>
                </c:pt>
                <c:pt idx="12988">
                  <c:v>27.241034197068199</c:v>
                </c:pt>
                <c:pt idx="12989">
                  <c:v>27.241203314587601</c:v>
                </c:pt>
                <c:pt idx="12990">
                  <c:v>27.2413724315671</c:v>
                </c:pt>
                <c:pt idx="12991">
                  <c:v>27.241541548006801</c:v>
                </c:pt>
                <c:pt idx="12992">
                  <c:v>27.241710663906598</c:v>
                </c:pt>
                <c:pt idx="12993">
                  <c:v>27.241879779266601</c:v>
                </c:pt>
                <c:pt idx="12994">
                  <c:v>27.2420488940867</c:v>
                </c:pt>
                <c:pt idx="12995">
                  <c:v>27.242218008366901</c:v>
                </c:pt>
                <c:pt idx="12996">
                  <c:v>27.242387122107299</c:v>
                </c:pt>
                <c:pt idx="12997">
                  <c:v>27.242556235307902</c:v>
                </c:pt>
                <c:pt idx="12998">
                  <c:v>27.242725347968602</c:v>
                </c:pt>
                <c:pt idx="12999">
                  <c:v>27.242894460089399</c:v>
                </c:pt>
                <c:pt idx="13000">
                  <c:v>27.243063571670501</c:v>
                </c:pt>
                <c:pt idx="13001">
                  <c:v>27.2432326827116</c:v>
                </c:pt>
                <c:pt idx="13002">
                  <c:v>27.243401793213</c:v>
                </c:pt>
                <c:pt idx="13003">
                  <c:v>27.243570903174501</c:v>
                </c:pt>
                <c:pt idx="13004">
                  <c:v>27.243740012596099</c:v>
                </c:pt>
                <c:pt idx="13005">
                  <c:v>27.243909121477898</c:v>
                </c:pt>
                <c:pt idx="13006">
                  <c:v>27.244078229819898</c:v>
                </c:pt>
                <c:pt idx="13007">
                  <c:v>27.244247337622099</c:v>
                </c:pt>
                <c:pt idx="13008">
                  <c:v>27.244416444884401</c:v>
                </c:pt>
                <c:pt idx="13009">
                  <c:v>27.2445855516069</c:v>
                </c:pt>
                <c:pt idx="13010">
                  <c:v>27.2447546577895</c:v>
                </c:pt>
                <c:pt idx="13011">
                  <c:v>27.2449237634323</c:v>
                </c:pt>
                <c:pt idx="13012">
                  <c:v>27.245092868535298</c:v>
                </c:pt>
                <c:pt idx="13013">
                  <c:v>27.245261973098501</c:v>
                </c:pt>
                <c:pt idx="13014">
                  <c:v>27.2454310771219</c:v>
                </c:pt>
                <c:pt idx="13015">
                  <c:v>27.2456001806054</c:v>
                </c:pt>
                <c:pt idx="13016">
                  <c:v>27.245769283549102</c:v>
                </c:pt>
                <c:pt idx="13017">
                  <c:v>27.245938385953</c:v>
                </c:pt>
                <c:pt idx="13018">
                  <c:v>27.246107487817</c:v>
                </c:pt>
                <c:pt idx="13019">
                  <c:v>27.246276589141299</c:v>
                </c:pt>
                <c:pt idx="13020">
                  <c:v>27.2464456899257</c:v>
                </c:pt>
                <c:pt idx="13021">
                  <c:v>27.246614790170401</c:v>
                </c:pt>
                <c:pt idx="13022">
                  <c:v>27.2467838898752</c:v>
                </c:pt>
                <c:pt idx="13023">
                  <c:v>27.246952989040199</c:v>
                </c:pt>
                <c:pt idx="13024">
                  <c:v>27.2471220876653</c:v>
                </c:pt>
                <c:pt idx="13025">
                  <c:v>27.247291185750701</c:v>
                </c:pt>
                <c:pt idx="13026">
                  <c:v>27.247460283296299</c:v>
                </c:pt>
                <c:pt idx="13027">
                  <c:v>27.247629380302101</c:v>
                </c:pt>
                <c:pt idx="13028">
                  <c:v>27.247798476768001</c:v>
                </c:pt>
                <c:pt idx="13029">
                  <c:v>27.247967572694201</c:v>
                </c:pt>
                <c:pt idx="13030">
                  <c:v>27.248136668080502</c:v>
                </c:pt>
                <c:pt idx="13031">
                  <c:v>27.248305762927099</c:v>
                </c:pt>
                <c:pt idx="13032">
                  <c:v>27.248474857233902</c:v>
                </c:pt>
                <c:pt idx="13033">
                  <c:v>27.248643951000801</c:v>
                </c:pt>
                <c:pt idx="13034">
                  <c:v>27.248813044228001</c:v>
                </c:pt>
                <c:pt idx="13035">
                  <c:v>27.248982136915401</c:v>
                </c:pt>
                <c:pt idx="13036">
                  <c:v>27.249151229062999</c:v>
                </c:pt>
                <c:pt idx="13037">
                  <c:v>27.249320320670801</c:v>
                </c:pt>
                <c:pt idx="13038">
                  <c:v>27.2494894117388</c:v>
                </c:pt>
                <c:pt idx="13039">
                  <c:v>27.249658502267</c:v>
                </c:pt>
                <c:pt idx="13040">
                  <c:v>27.2498275922554</c:v>
                </c:pt>
                <c:pt idx="13041">
                  <c:v>27.249996681704001</c:v>
                </c:pt>
                <c:pt idx="13042">
                  <c:v>27.250165770612899</c:v>
                </c:pt>
                <c:pt idx="13043">
                  <c:v>27.250334858982001</c:v>
                </c:pt>
                <c:pt idx="13044">
                  <c:v>27.2505039468113</c:v>
                </c:pt>
                <c:pt idx="13045">
                  <c:v>27.250673034100799</c:v>
                </c:pt>
                <c:pt idx="13046">
                  <c:v>27.2508421208505</c:v>
                </c:pt>
                <c:pt idx="13047">
                  <c:v>27.2510112070605</c:v>
                </c:pt>
                <c:pt idx="13048">
                  <c:v>27.251180292730702</c:v>
                </c:pt>
                <c:pt idx="13049">
                  <c:v>27.2513493778611</c:v>
                </c:pt>
                <c:pt idx="13050">
                  <c:v>27.251518462451699</c:v>
                </c:pt>
                <c:pt idx="13051">
                  <c:v>27.251687546502598</c:v>
                </c:pt>
                <c:pt idx="13052">
                  <c:v>27.251856630013702</c:v>
                </c:pt>
                <c:pt idx="13053">
                  <c:v>27.252025712984999</c:v>
                </c:pt>
                <c:pt idx="13054">
                  <c:v>27.2521947954166</c:v>
                </c:pt>
                <c:pt idx="13055">
                  <c:v>27.252363877308301</c:v>
                </c:pt>
                <c:pt idx="13056">
                  <c:v>27.252532958660399</c:v>
                </c:pt>
                <c:pt idx="13057">
                  <c:v>27.252702039472702</c:v>
                </c:pt>
                <c:pt idx="13058">
                  <c:v>27.252871119745201</c:v>
                </c:pt>
                <c:pt idx="13059">
                  <c:v>27.253040199477901</c:v>
                </c:pt>
                <c:pt idx="13060">
                  <c:v>27.253209278670901</c:v>
                </c:pt>
                <c:pt idx="13061">
                  <c:v>27.253378357324099</c:v>
                </c:pt>
                <c:pt idx="13062">
                  <c:v>27.2535474354376</c:v>
                </c:pt>
                <c:pt idx="13063">
                  <c:v>27.253716513011302</c:v>
                </c:pt>
                <c:pt idx="13064">
                  <c:v>27.2538855900453</c:v>
                </c:pt>
                <c:pt idx="13065">
                  <c:v>27.254054666539499</c:v>
                </c:pt>
                <c:pt idx="13066">
                  <c:v>27.254223742493998</c:v>
                </c:pt>
                <c:pt idx="13067">
                  <c:v>27.254392817908698</c:v>
                </c:pt>
                <c:pt idx="13068">
                  <c:v>27.254561892783698</c:v>
                </c:pt>
                <c:pt idx="13069">
                  <c:v>27.254730967118899</c:v>
                </c:pt>
                <c:pt idx="13070">
                  <c:v>27.2549000409144</c:v>
                </c:pt>
                <c:pt idx="13071">
                  <c:v>27.255069114170201</c:v>
                </c:pt>
                <c:pt idx="13072">
                  <c:v>27.255238186886199</c:v>
                </c:pt>
                <c:pt idx="13073">
                  <c:v>27.255407259062501</c:v>
                </c:pt>
                <c:pt idx="13074">
                  <c:v>27.255576330699</c:v>
                </c:pt>
                <c:pt idx="13075">
                  <c:v>27.255745401795799</c:v>
                </c:pt>
                <c:pt idx="13076">
                  <c:v>27.255914472352799</c:v>
                </c:pt>
                <c:pt idx="13077">
                  <c:v>27.256083542370199</c:v>
                </c:pt>
                <c:pt idx="13078">
                  <c:v>27.2562526118477</c:v>
                </c:pt>
                <c:pt idx="13079">
                  <c:v>27.2564216807856</c:v>
                </c:pt>
                <c:pt idx="13080">
                  <c:v>27.256590749183701</c:v>
                </c:pt>
                <c:pt idx="13081">
                  <c:v>27.256759817042099</c:v>
                </c:pt>
                <c:pt idx="13082">
                  <c:v>27.2569288843608</c:v>
                </c:pt>
                <c:pt idx="13083">
                  <c:v>27.257097951139801</c:v>
                </c:pt>
                <c:pt idx="13084">
                  <c:v>27.257267017379</c:v>
                </c:pt>
                <c:pt idx="13085">
                  <c:v>27.257436083078499</c:v>
                </c:pt>
                <c:pt idx="13086">
                  <c:v>27.257605148238301</c:v>
                </c:pt>
                <c:pt idx="13087">
                  <c:v>27.257774212858301</c:v>
                </c:pt>
                <c:pt idx="13088">
                  <c:v>27.2579432769387</c:v>
                </c:pt>
                <c:pt idx="13089">
                  <c:v>27.2581123404793</c:v>
                </c:pt>
                <c:pt idx="13090">
                  <c:v>27.258281403480201</c:v>
                </c:pt>
                <c:pt idx="13091">
                  <c:v>27.258450465941401</c:v>
                </c:pt>
                <c:pt idx="13092">
                  <c:v>27.258619527862901</c:v>
                </c:pt>
                <c:pt idx="13093">
                  <c:v>27.258788589244698</c:v>
                </c:pt>
                <c:pt idx="13094">
                  <c:v>27.258957650086799</c:v>
                </c:pt>
                <c:pt idx="13095">
                  <c:v>27.259126710389101</c:v>
                </c:pt>
                <c:pt idx="13096">
                  <c:v>27.259295770151802</c:v>
                </c:pt>
                <c:pt idx="13097">
                  <c:v>27.2594648293747</c:v>
                </c:pt>
                <c:pt idx="13098">
                  <c:v>27.259633888058001</c:v>
                </c:pt>
                <c:pt idx="13099">
                  <c:v>27.2598029462015</c:v>
                </c:pt>
                <c:pt idx="13100">
                  <c:v>27.259972003805402</c:v>
                </c:pt>
                <c:pt idx="13101">
                  <c:v>27.260141060869501</c:v>
                </c:pt>
                <c:pt idx="13102">
                  <c:v>27.260310117393999</c:v>
                </c:pt>
                <c:pt idx="13103">
                  <c:v>27.260479173378702</c:v>
                </c:pt>
                <c:pt idx="13104">
                  <c:v>27.260648228823801</c:v>
                </c:pt>
                <c:pt idx="13105">
                  <c:v>27.2608172837291</c:v>
                </c:pt>
                <c:pt idx="13106">
                  <c:v>27.260986338094799</c:v>
                </c:pt>
                <c:pt idx="13107">
                  <c:v>27.261155391920799</c:v>
                </c:pt>
                <c:pt idx="13108">
                  <c:v>27.261324445207102</c:v>
                </c:pt>
                <c:pt idx="13109">
                  <c:v>27.261493497953701</c:v>
                </c:pt>
                <c:pt idx="13110">
                  <c:v>27.261662550160601</c:v>
                </c:pt>
                <c:pt idx="13111">
                  <c:v>27.261831601827801</c:v>
                </c:pt>
                <c:pt idx="13112">
                  <c:v>27.2620006529554</c:v>
                </c:pt>
                <c:pt idx="13113">
                  <c:v>27.262169703543201</c:v>
                </c:pt>
                <c:pt idx="13114">
                  <c:v>27.262338753591401</c:v>
                </c:pt>
                <c:pt idx="13115">
                  <c:v>27.262507803099901</c:v>
                </c:pt>
                <c:pt idx="13116">
                  <c:v>27.2626768520688</c:v>
                </c:pt>
                <c:pt idx="13117">
                  <c:v>27.262845900497901</c:v>
                </c:pt>
                <c:pt idx="13118">
                  <c:v>27.263014948387401</c:v>
                </c:pt>
                <c:pt idx="13119">
                  <c:v>27.263183995737201</c:v>
                </c:pt>
                <c:pt idx="13120">
                  <c:v>27.263353042547301</c:v>
                </c:pt>
                <c:pt idx="13121">
                  <c:v>27.263522088817801</c:v>
                </c:pt>
                <c:pt idx="13122">
                  <c:v>27.263691134548601</c:v>
                </c:pt>
                <c:pt idx="13123">
                  <c:v>27.263860179739702</c:v>
                </c:pt>
                <c:pt idx="13124">
                  <c:v>27.264029224391201</c:v>
                </c:pt>
                <c:pt idx="13125">
                  <c:v>27.264198268503002</c:v>
                </c:pt>
                <c:pt idx="13126">
                  <c:v>27.264367312075098</c:v>
                </c:pt>
                <c:pt idx="13127">
                  <c:v>27.264536355107602</c:v>
                </c:pt>
                <c:pt idx="13128">
                  <c:v>27.264705397600402</c:v>
                </c:pt>
                <c:pt idx="13129">
                  <c:v>27.264874439553498</c:v>
                </c:pt>
                <c:pt idx="13130">
                  <c:v>27.265043480967002</c:v>
                </c:pt>
                <c:pt idx="13131">
                  <c:v>27.265212521840802</c:v>
                </c:pt>
                <c:pt idx="13132">
                  <c:v>27.265381562175001</c:v>
                </c:pt>
                <c:pt idx="13133">
                  <c:v>27.265550601969601</c:v>
                </c:pt>
                <c:pt idx="13134">
                  <c:v>27.265719641224401</c:v>
                </c:pt>
                <c:pt idx="13135">
                  <c:v>27.2658886799397</c:v>
                </c:pt>
                <c:pt idx="13136">
                  <c:v>27.266057718115199</c:v>
                </c:pt>
                <c:pt idx="13137">
                  <c:v>27.266226755751202</c:v>
                </c:pt>
                <c:pt idx="13138">
                  <c:v>27.266395792847501</c:v>
                </c:pt>
                <c:pt idx="13139">
                  <c:v>27.2665648294041</c:v>
                </c:pt>
                <c:pt idx="13140">
                  <c:v>27.266733865421099</c:v>
                </c:pt>
                <c:pt idx="13141">
                  <c:v>27.266902900898501</c:v>
                </c:pt>
                <c:pt idx="13142">
                  <c:v>27.267071935836199</c:v>
                </c:pt>
                <c:pt idx="13143">
                  <c:v>27.267240970234202</c:v>
                </c:pt>
                <c:pt idx="13144">
                  <c:v>27.267410004092699</c:v>
                </c:pt>
                <c:pt idx="13145">
                  <c:v>27.267579037411501</c:v>
                </c:pt>
                <c:pt idx="13146">
                  <c:v>27.267748070190699</c:v>
                </c:pt>
                <c:pt idx="13147">
                  <c:v>27.2679171024302</c:v>
                </c:pt>
                <c:pt idx="13148">
                  <c:v>27.268086134130101</c:v>
                </c:pt>
                <c:pt idx="13149">
                  <c:v>27.268255165290402</c:v>
                </c:pt>
                <c:pt idx="13150">
                  <c:v>27.268424195910999</c:v>
                </c:pt>
                <c:pt idx="13151">
                  <c:v>27.268593225991999</c:v>
                </c:pt>
                <c:pt idx="13152">
                  <c:v>27.268762255533399</c:v>
                </c:pt>
                <c:pt idx="13153">
                  <c:v>27.268931284535199</c:v>
                </c:pt>
                <c:pt idx="13154">
                  <c:v>27.269100312997299</c:v>
                </c:pt>
                <c:pt idx="13155">
                  <c:v>27.269269340919902</c:v>
                </c:pt>
                <c:pt idx="13156">
                  <c:v>27.269438368302801</c:v>
                </c:pt>
                <c:pt idx="13157">
                  <c:v>27.2696073951461</c:v>
                </c:pt>
                <c:pt idx="13158">
                  <c:v>27.269776421449698</c:v>
                </c:pt>
                <c:pt idx="13159">
                  <c:v>27.2699454472138</c:v>
                </c:pt>
                <c:pt idx="13160">
                  <c:v>27.270114472438198</c:v>
                </c:pt>
                <c:pt idx="13161">
                  <c:v>27.270283497123</c:v>
                </c:pt>
                <c:pt idx="13162">
                  <c:v>27.2704525212683</c:v>
                </c:pt>
                <c:pt idx="13163">
                  <c:v>27.270621544873901</c:v>
                </c:pt>
                <c:pt idx="13164">
                  <c:v>27.270790567939901</c:v>
                </c:pt>
                <c:pt idx="13165">
                  <c:v>27.270959590466301</c:v>
                </c:pt>
                <c:pt idx="13166">
                  <c:v>27.271128612453001</c:v>
                </c:pt>
                <c:pt idx="13167">
                  <c:v>27.2712976339002</c:v>
                </c:pt>
                <c:pt idx="13168">
                  <c:v>27.271466654807799</c:v>
                </c:pt>
                <c:pt idx="13169">
                  <c:v>27.271635675175801</c:v>
                </c:pt>
                <c:pt idx="13170">
                  <c:v>27.2718046950041</c:v>
                </c:pt>
                <c:pt idx="13171">
                  <c:v>27.271973714292901</c:v>
                </c:pt>
                <c:pt idx="13172">
                  <c:v>27.272142733042099</c:v>
                </c:pt>
                <c:pt idx="13173">
                  <c:v>27.272311751251699</c:v>
                </c:pt>
                <c:pt idx="13174">
                  <c:v>27.272480768921699</c:v>
                </c:pt>
                <c:pt idx="13175">
                  <c:v>27.272649786052099</c:v>
                </c:pt>
                <c:pt idx="13176">
                  <c:v>27.272818802642899</c:v>
                </c:pt>
                <c:pt idx="13177">
                  <c:v>27.272987818694101</c:v>
                </c:pt>
                <c:pt idx="13178">
                  <c:v>27.2731568342057</c:v>
                </c:pt>
                <c:pt idx="13179">
                  <c:v>27.273325849177802</c:v>
                </c:pt>
                <c:pt idx="13180">
                  <c:v>27.2734948636102</c:v>
                </c:pt>
                <c:pt idx="13181">
                  <c:v>27.2736638775031</c:v>
                </c:pt>
                <c:pt idx="13182">
                  <c:v>27.273832890856401</c:v>
                </c:pt>
                <c:pt idx="13183">
                  <c:v>27.274001903670101</c:v>
                </c:pt>
                <c:pt idx="13184">
                  <c:v>27.2741709159442</c:v>
                </c:pt>
                <c:pt idx="13185">
                  <c:v>27.274339927678799</c:v>
                </c:pt>
                <c:pt idx="13186">
                  <c:v>27.274508938873801</c:v>
                </c:pt>
                <c:pt idx="13187">
                  <c:v>27.274677949529199</c:v>
                </c:pt>
                <c:pt idx="13188">
                  <c:v>27.274846959645</c:v>
                </c:pt>
                <c:pt idx="13189">
                  <c:v>27.275015969221201</c:v>
                </c:pt>
                <c:pt idx="13190">
                  <c:v>27.275184978257901</c:v>
                </c:pt>
                <c:pt idx="13191">
                  <c:v>27.275353986755</c:v>
                </c:pt>
                <c:pt idx="13192">
                  <c:v>27.275522994712599</c:v>
                </c:pt>
                <c:pt idx="13193">
                  <c:v>27.275692002130601</c:v>
                </c:pt>
                <c:pt idx="13194">
                  <c:v>27.275861009008999</c:v>
                </c:pt>
                <c:pt idx="13195">
                  <c:v>27.2760300153478</c:v>
                </c:pt>
                <c:pt idx="13196">
                  <c:v>27.2761990211471</c:v>
                </c:pt>
                <c:pt idx="13197">
                  <c:v>27.2763680264068</c:v>
                </c:pt>
                <c:pt idx="13198">
                  <c:v>27.276537031126999</c:v>
                </c:pt>
                <c:pt idx="13199">
                  <c:v>27.276706035307601</c:v>
                </c:pt>
                <c:pt idx="13200">
                  <c:v>27.276875038948699</c:v>
                </c:pt>
                <c:pt idx="13201">
                  <c:v>27.2770440420502</c:v>
                </c:pt>
                <c:pt idx="13202">
                  <c:v>27.2772130446121</c:v>
                </c:pt>
                <c:pt idx="13203">
                  <c:v>27.2773820466345</c:v>
                </c:pt>
                <c:pt idx="13204">
                  <c:v>27.277551048117299</c:v>
                </c:pt>
                <c:pt idx="13205">
                  <c:v>27.277720049060601</c:v>
                </c:pt>
                <c:pt idx="13206">
                  <c:v>27.277889049464399</c:v>
                </c:pt>
                <c:pt idx="13207">
                  <c:v>27.2780580493286</c:v>
                </c:pt>
                <c:pt idx="13208">
                  <c:v>27.2782270486532</c:v>
                </c:pt>
                <c:pt idx="13209">
                  <c:v>27.278396047438399</c:v>
                </c:pt>
                <c:pt idx="13210">
                  <c:v>27.278565045683902</c:v>
                </c:pt>
                <c:pt idx="13211">
                  <c:v>27.2787340433899</c:v>
                </c:pt>
                <c:pt idx="13212">
                  <c:v>27.278903040556401</c:v>
                </c:pt>
                <c:pt idx="13213">
                  <c:v>27.279072037183401</c:v>
                </c:pt>
                <c:pt idx="13214">
                  <c:v>27.2792410332708</c:v>
                </c:pt>
                <c:pt idx="13215">
                  <c:v>27.279410028818699</c:v>
                </c:pt>
                <c:pt idx="13216">
                  <c:v>27.279579023827001</c:v>
                </c:pt>
                <c:pt idx="13217">
                  <c:v>27.279748018295798</c:v>
                </c:pt>
                <c:pt idx="13218">
                  <c:v>27.279917012225098</c:v>
                </c:pt>
                <c:pt idx="13219">
                  <c:v>27.280086005614901</c:v>
                </c:pt>
                <c:pt idx="13220">
                  <c:v>27.2802549984651</c:v>
                </c:pt>
                <c:pt idx="13221">
                  <c:v>27.280423990775802</c:v>
                </c:pt>
                <c:pt idx="13222">
                  <c:v>27.280592982546999</c:v>
                </c:pt>
                <c:pt idx="13223">
                  <c:v>27.280761973778599</c:v>
                </c:pt>
                <c:pt idx="13224">
                  <c:v>27.280930964470802</c:v>
                </c:pt>
                <c:pt idx="13225">
                  <c:v>27.2810999546234</c:v>
                </c:pt>
                <c:pt idx="13226">
                  <c:v>27.281268944236501</c:v>
                </c:pt>
                <c:pt idx="13227">
                  <c:v>27.281437933310102</c:v>
                </c:pt>
                <c:pt idx="13228">
                  <c:v>27.281606921844102</c:v>
                </c:pt>
                <c:pt idx="13229">
                  <c:v>27.2817759098387</c:v>
                </c:pt>
                <c:pt idx="13230">
                  <c:v>27.281944897293702</c:v>
                </c:pt>
                <c:pt idx="13231">
                  <c:v>27.282113884209199</c:v>
                </c:pt>
                <c:pt idx="13232">
                  <c:v>27.282282870585199</c:v>
                </c:pt>
                <c:pt idx="13233">
                  <c:v>27.282451856421702</c:v>
                </c:pt>
                <c:pt idx="13234">
                  <c:v>27.2826208417187</c:v>
                </c:pt>
                <c:pt idx="13235">
                  <c:v>27.282789826476201</c:v>
                </c:pt>
                <c:pt idx="13236">
                  <c:v>27.2829588106942</c:v>
                </c:pt>
                <c:pt idx="13237">
                  <c:v>27.2831277943727</c:v>
                </c:pt>
                <c:pt idx="13238">
                  <c:v>27.283296777511701</c:v>
                </c:pt>
                <c:pt idx="13239">
                  <c:v>27.283465760111099</c:v>
                </c:pt>
                <c:pt idx="13240">
                  <c:v>27.283634742171099</c:v>
                </c:pt>
                <c:pt idx="13241">
                  <c:v>27.283803723691602</c:v>
                </c:pt>
                <c:pt idx="13242">
                  <c:v>27.2839727046726</c:v>
                </c:pt>
                <c:pt idx="13243">
                  <c:v>27.284141685114101</c:v>
                </c:pt>
                <c:pt idx="13244">
                  <c:v>27.2843106650161</c:v>
                </c:pt>
                <c:pt idx="13245">
                  <c:v>27.2844796443786</c:v>
                </c:pt>
                <c:pt idx="13246">
                  <c:v>27.284648623201601</c:v>
                </c:pt>
                <c:pt idx="13247">
                  <c:v>27.284817601485202</c:v>
                </c:pt>
                <c:pt idx="13248">
                  <c:v>27.284986579229201</c:v>
                </c:pt>
                <c:pt idx="13249">
                  <c:v>27.2851555564338</c:v>
                </c:pt>
                <c:pt idx="13250">
                  <c:v>27.285324533098802</c:v>
                </c:pt>
                <c:pt idx="13251">
                  <c:v>27.285493509224398</c:v>
                </c:pt>
                <c:pt idx="13252">
                  <c:v>27.285662484810501</c:v>
                </c:pt>
                <c:pt idx="13253">
                  <c:v>27.285831459857199</c:v>
                </c:pt>
                <c:pt idx="13254">
                  <c:v>27.286000434364301</c:v>
                </c:pt>
                <c:pt idx="13255">
                  <c:v>27.286169408332</c:v>
                </c:pt>
                <c:pt idx="13256">
                  <c:v>27.286338381760199</c:v>
                </c:pt>
                <c:pt idx="13257">
                  <c:v>27.286507354648901</c:v>
                </c:pt>
                <c:pt idx="13258">
                  <c:v>27.286676326998201</c:v>
                </c:pt>
                <c:pt idx="13259">
                  <c:v>27.286845298808</c:v>
                </c:pt>
                <c:pt idx="13260">
                  <c:v>27.287014270078298</c:v>
                </c:pt>
                <c:pt idx="13261">
                  <c:v>27.2871832408091</c:v>
                </c:pt>
                <c:pt idx="13262">
                  <c:v>27.287352211000499</c:v>
                </c:pt>
                <c:pt idx="13263">
                  <c:v>27.287521180652401</c:v>
                </c:pt>
                <c:pt idx="13264">
                  <c:v>27.287690149764899</c:v>
                </c:pt>
                <c:pt idx="13265">
                  <c:v>27.287859118337899</c:v>
                </c:pt>
                <c:pt idx="13266">
                  <c:v>27.288028086371401</c:v>
                </c:pt>
                <c:pt idx="13267">
                  <c:v>27.288197053865499</c:v>
                </c:pt>
                <c:pt idx="13268">
                  <c:v>27.288366020820099</c:v>
                </c:pt>
                <c:pt idx="13269">
                  <c:v>27.288534987235199</c:v>
                </c:pt>
                <c:pt idx="13270">
                  <c:v>27.2887039531109</c:v>
                </c:pt>
                <c:pt idx="13271">
                  <c:v>27.288872918447201</c:v>
                </c:pt>
                <c:pt idx="13272">
                  <c:v>27.289041883244</c:v>
                </c:pt>
                <c:pt idx="13273">
                  <c:v>27.289210847501302</c:v>
                </c:pt>
                <c:pt idx="13274">
                  <c:v>27.289379811219199</c:v>
                </c:pt>
                <c:pt idx="13275">
                  <c:v>27.289548774397598</c:v>
                </c:pt>
                <c:pt idx="13276">
                  <c:v>27.2897177370366</c:v>
                </c:pt>
                <c:pt idx="13277">
                  <c:v>27.289886699136201</c:v>
                </c:pt>
                <c:pt idx="13278">
                  <c:v>27.2900556606963</c:v>
                </c:pt>
                <c:pt idx="13279">
                  <c:v>27.290224621717002</c:v>
                </c:pt>
                <c:pt idx="13280">
                  <c:v>27.290393582198199</c:v>
                </c:pt>
                <c:pt idx="13281">
                  <c:v>27.290562542140002</c:v>
                </c:pt>
                <c:pt idx="13282">
                  <c:v>27.2907315015423</c:v>
                </c:pt>
                <c:pt idx="13283">
                  <c:v>27.2909004604053</c:v>
                </c:pt>
                <c:pt idx="13284">
                  <c:v>27.2910694187287</c:v>
                </c:pt>
                <c:pt idx="13285">
                  <c:v>27.291238376512801</c:v>
                </c:pt>
                <c:pt idx="13286">
                  <c:v>27.291407333757402</c:v>
                </c:pt>
                <c:pt idx="13287">
                  <c:v>27.291576290462601</c:v>
                </c:pt>
                <c:pt idx="13288">
                  <c:v>27.291745246628299</c:v>
                </c:pt>
                <c:pt idx="13289">
                  <c:v>27.291914202254699</c:v>
                </c:pt>
                <c:pt idx="13290">
                  <c:v>27.292083157341601</c:v>
                </c:pt>
                <c:pt idx="13291">
                  <c:v>27.292252111889098</c:v>
                </c:pt>
                <c:pt idx="13292">
                  <c:v>27.292421065897098</c:v>
                </c:pt>
                <c:pt idx="13293">
                  <c:v>27.292590019365701</c:v>
                </c:pt>
                <c:pt idx="13294">
                  <c:v>27.292758972294902</c:v>
                </c:pt>
                <c:pt idx="13295">
                  <c:v>27.292927924684701</c:v>
                </c:pt>
                <c:pt idx="13296">
                  <c:v>27.293096876535099</c:v>
                </c:pt>
                <c:pt idx="13297">
                  <c:v>27.293265827846099</c:v>
                </c:pt>
                <c:pt idx="13298">
                  <c:v>27.293434778617598</c:v>
                </c:pt>
                <c:pt idx="13299">
                  <c:v>27.293603728849799</c:v>
                </c:pt>
                <c:pt idx="13300">
                  <c:v>27.293772678542499</c:v>
                </c:pt>
                <c:pt idx="13301">
                  <c:v>27.293941627695801</c:v>
                </c:pt>
                <c:pt idx="13302">
                  <c:v>27.294110576309699</c:v>
                </c:pt>
                <c:pt idx="13303">
                  <c:v>27.294279524384201</c:v>
                </c:pt>
                <c:pt idx="13304">
                  <c:v>27.294448471919299</c:v>
                </c:pt>
                <c:pt idx="13305">
                  <c:v>27.294617418914999</c:v>
                </c:pt>
                <c:pt idx="13306">
                  <c:v>27.294786365371301</c:v>
                </c:pt>
                <c:pt idx="13307">
                  <c:v>27.294955311288099</c:v>
                </c:pt>
                <c:pt idx="13308">
                  <c:v>27.295124256665598</c:v>
                </c:pt>
                <c:pt idx="13309">
                  <c:v>27.2952932015037</c:v>
                </c:pt>
                <c:pt idx="13310">
                  <c:v>27.2954621458024</c:v>
                </c:pt>
                <c:pt idx="13311">
                  <c:v>27.295631089561699</c:v>
                </c:pt>
                <c:pt idx="13312">
                  <c:v>27.295800032781599</c:v>
                </c:pt>
                <c:pt idx="13313">
                  <c:v>27.295968975462099</c:v>
                </c:pt>
                <c:pt idx="13314">
                  <c:v>27.2961379176032</c:v>
                </c:pt>
                <c:pt idx="13315">
                  <c:v>27.296306859204901</c:v>
                </c:pt>
                <c:pt idx="13316">
                  <c:v>27.296475800267299</c:v>
                </c:pt>
                <c:pt idx="13317">
                  <c:v>27.2966447407902</c:v>
                </c:pt>
                <c:pt idx="13318">
                  <c:v>27.296813680773798</c:v>
                </c:pt>
                <c:pt idx="13319">
                  <c:v>27.2969826202179</c:v>
                </c:pt>
                <c:pt idx="13320">
                  <c:v>27.2971515591227</c:v>
                </c:pt>
                <c:pt idx="13321">
                  <c:v>27.297320497488201</c:v>
                </c:pt>
                <c:pt idx="13322">
                  <c:v>27.297489435314201</c:v>
                </c:pt>
                <c:pt idx="13323">
                  <c:v>27.2976583726009</c:v>
                </c:pt>
                <c:pt idx="13324">
                  <c:v>27.297827309348101</c:v>
                </c:pt>
                <c:pt idx="13325">
                  <c:v>27.297996245556</c:v>
                </c:pt>
                <c:pt idx="13326">
                  <c:v>27.298165181224601</c:v>
                </c:pt>
                <c:pt idx="13327">
                  <c:v>27.298334116353701</c:v>
                </c:pt>
                <c:pt idx="13328">
                  <c:v>27.298503050943498</c:v>
                </c:pt>
                <c:pt idx="13329">
                  <c:v>27.298671984993899</c:v>
                </c:pt>
                <c:pt idx="13330">
                  <c:v>27.298840918505</c:v>
                </c:pt>
                <c:pt idx="13331">
                  <c:v>27.299009851476701</c:v>
                </c:pt>
                <c:pt idx="13332">
                  <c:v>27.299178783908999</c:v>
                </c:pt>
                <c:pt idx="13333">
                  <c:v>27.299347715802</c:v>
                </c:pt>
                <c:pt idx="13334">
                  <c:v>27.299516647155599</c:v>
                </c:pt>
                <c:pt idx="13335">
                  <c:v>27.2996855779698</c:v>
                </c:pt>
                <c:pt idx="13336">
                  <c:v>27.2998545082447</c:v>
                </c:pt>
                <c:pt idx="13337">
                  <c:v>27.300023437980201</c:v>
                </c:pt>
                <c:pt idx="13338">
                  <c:v>27.3001923671764</c:v>
                </c:pt>
                <c:pt idx="13339">
                  <c:v>27.300361295833198</c:v>
                </c:pt>
                <c:pt idx="13340">
                  <c:v>27.300530223950599</c:v>
                </c:pt>
                <c:pt idx="13341">
                  <c:v>27.300699151528701</c:v>
                </c:pt>
                <c:pt idx="13342">
                  <c:v>27.3008680785675</c:v>
                </c:pt>
                <c:pt idx="13343">
                  <c:v>27.301037005066899</c:v>
                </c:pt>
                <c:pt idx="13344">
                  <c:v>27.3012059310269</c:v>
                </c:pt>
                <c:pt idx="13345">
                  <c:v>27.301374856447602</c:v>
                </c:pt>
                <c:pt idx="13346">
                  <c:v>27.301543781328999</c:v>
                </c:pt>
                <c:pt idx="13347">
                  <c:v>27.301712705671001</c:v>
                </c:pt>
                <c:pt idx="13348">
                  <c:v>27.301881629473701</c:v>
                </c:pt>
                <c:pt idx="13349">
                  <c:v>27.302050552737001</c:v>
                </c:pt>
                <c:pt idx="13350">
                  <c:v>27.302219475461001</c:v>
                </c:pt>
                <c:pt idx="13351">
                  <c:v>27.3023883976457</c:v>
                </c:pt>
                <c:pt idx="13352">
                  <c:v>27.302557319291001</c:v>
                </c:pt>
                <c:pt idx="13353">
                  <c:v>27.302726240397</c:v>
                </c:pt>
                <c:pt idx="13354">
                  <c:v>27.302895160963701</c:v>
                </c:pt>
                <c:pt idx="13355">
                  <c:v>27.303064080991</c:v>
                </c:pt>
                <c:pt idx="13356">
                  <c:v>27.303233000479</c:v>
                </c:pt>
                <c:pt idx="13357">
                  <c:v>27.303401919427699</c:v>
                </c:pt>
                <c:pt idx="13358">
                  <c:v>27.303570837837</c:v>
                </c:pt>
                <c:pt idx="13359">
                  <c:v>27.303739755707099</c:v>
                </c:pt>
                <c:pt idx="13360">
                  <c:v>27.3039086730377</c:v>
                </c:pt>
                <c:pt idx="13361">
                  <c:v>27.304077589829099</c:v>
                </c:pt>
                <c:pt idx="13362">
                  <c:v>27.304246506081199</c:v>
                </c:pt>
                <c:pt idx="13363">
                  <c:v>27.304415421793902</c:v>
                </c:pt>
                <c:pt idx="13364">
                  <c:v>27.304584336967299</c:v>
                </c:pt>
                <c:pt idx="13365">
                  <c:v>27.304753251601401</c:v>
                </c:pt>
                <c:pt idx="13366">
                  <c:v>27.304922165696201</c:v>
                </c:pt>
                <c:pt idx="13367">
                  <c:v>27.3050910792516</c:v>
                </c:pt>
                <c:pt idx="13368">
                  <c:v>27.3052599922678</c:v>
                </c:pt>
                <c:pt idx="13369">
                  <c:v>27.305428904744598</c:v>
                </c:pt>
                <c:pt idx="13370">
                  <c:v>27.305597816682202</c:v>
                </c:pt>
                <c:pt idx="13371">
                  <c:v>27.3057667280804</c:v>
                </c:pt>
                <c:pt idx="13372">
                  <c:v>27.3059356389393</c:v>
                </c:pt>
                <c:pt idx="13373">
                  <c:v>27.306104549258901</c:v>
                </c:pt>
                <c:pt idx="13374">
                  <c:v>27.3062734590392</c:v>
                </c:pt>
                <c:pt idx="13375">
                  <c:v>27.306442368280202</c:v>
                </c:pt>
                <c:pt idx="13376">
                  <c:v>27.306611276981901</c:v>
                </c:pt>
                <c:pt idx="13377">
                  <c:v>27.306780185144301</c:v>
                </c:pt>
                <c:pt idx="13378">
                  <c:v>27.3069490927675</c:v>
                </c:pt>
                <c:pt idx="13379">
                  <c:v>27.3071179998513</c:v>
                </c:pt>
                <c:pt idx="13380">
                  <c:v>27.307286906395799</c:v>
                </c:pt>
                <c:pt idx="13381">
                  <c:v>27.307455812400999</c:v>
                </c:pt>
                <c:pt idx="13382">
                  <c:v>27.307624717866901</c:v>
                </c:pt>
                <c:pt idx="13383">
                  <c:v>27.3077936227936</c:v>
                </c:pt>
                <c:pt idx="13384">
                  <c:v>27.307962527180901</c:v>
                </c:pt>
                <c:pt idx="13385">
                  <c:v>27.308131431029</c:v>
                </c:pt>
                <c:pt idx="13386">
                  <c:v>27.308300334337801</c:v>
                </c:pt>
                <c:pt idx="13387">
                  <c:v>27.3084692371073</c:v>
                </c:pt>
                <c:pt idx="13388">
                  <c:v>27.3086381393375</c:v>
                </c:pt>
                <c:pt idx="13389">
                  <c:v>27.308807041028398</c:v>
                </c:pt>
                <c:pt idx="13390">
                  <c:v>27.308975942179998</c:v>
                </c:pt>
                <c:pt idx="13391">
                  <c:v>27.309144842792399</c:v>
                </c:pt>
                <c:pt idx="13392">
                  <c:v>27.309313742865498</c:v>
                </c:pt>
                <c:pt idx="13393">
                  <c:v>27.309482642399299</c:v>
                </c:pt>
                <c:pt idx="13394">
                  <c:v>27.309651541393901</c:v>
                </c:pt>
                <c:pt idx="13395">
                  <c:v>27.309820439849101</c:v>
                </c:pt>
                <c:pt idx="13396">
                  <c:v>27.309989337765099</c:v>
                </c:pt>
                <c:pt idx="13397">
                  <c:v>27.310158235141799</c:v>
                </c:pt>
                <c:pt idx="13398">
                  <c:v>27.3103271319793</c:v>
                </c:pt>
                <c:pt idx="13399">
                  <c:v>27.310496028277498</c:v>
                </c:pt>
                <c:pt idx="13400">
                  <c:v>27.310664924036399</c:v>
                </c:pt>
                <c:pt idx="13401">
                  <c:v>27.3108338192561</c:v>
                </c:pt>
                <c:pt idx="13402">
                  <c:v>27.311002713936499</c:v>
                </c:pt>
                <c:pt idx="13403">
                  <c:v>27.311171608077601</c:v>
                </c:pt>
                <c:pt idx="13404">
                  <c:v>27.311340501679499</c:v>
                </c:pt>
                <c:pt idx="13405">
                  <c:v>27.311509394742099</c:v>
                </c:pt>
                <c:pt idx="13406">
                  <c:v>27.311678287265401</c:v>
                </c:pt>
                <c:pt idx="13407">
                  <c:v>27.311847179249501</c:v>
                </c:pt>
                <c:pt idx="13408">
                  <c:v>27.312016070694401</c:v>
                </c:pt>
                <c:pt idx="13409">
                  <c:v>27.3121849616</c:v>
                </c:pt>
                <c:pt idx="13410">
                  <c:v>27.3123538519663</c:v>
                </c:pt>
                <c:pt idx="13411">
                  <c:v>27.312522741793401</c:v>
                </c:pt>
                <c:pt idx="13412">
                  <c:v>27.3126916310813</c:v>
                </c:pt>
                <c:pt idx="13413">
                  <c:v>27.312860519829901</c:v>
                </c:pt>
                <c:pt idx="13414">
                  <c:v>27.313029408039199</c:v>
                </c:pt>
                <c:pt idx="13415">
                  <c:v>27.313198295709299</c:v>
                </c:pt>
                <c:pt idx="13416">
                  <c:v>27.313367182840199</c:v>
                </c:pt>
                <c:pt idx="13417">
                  <c:v>27.313536069431802</c:v>
                </c:pt>
                <c:pt idx="13418">
                  <c:v>27.313704955484202</c:v>
                </c:pt>
                <c:pt idx="13419">
                  <c:v>27.313873840997399</c:v>
                </c:pt>
                <c:pt idx="13420">
                  <c:v>27.314042725971301</c:v>
                </c:pt>
                <c:pt idx="13421">
                  <c:v>27.314211610406002</c:v>
                </c:pt>
                <c:pt idx="13422">
                  <c:v>27.3143804943014</c:v>
                </c:pt>
                <c:pt idx="13423">
                  <c:v>27.314549377657599</c:v>
                </c:pt>
                <c:pt idx="13424">
                  <c:v>27.314718260474599</c:v>
                </c:pt>
                <c:pt idx="13425">
                  <c:v>27.314887142752301</c:v>
                </c:pt>
                <c:pt idx="13426">
                  <c:v>27.3150560244909</c:v>
                </c:pt>
                <c:pt idx="13427">
                  <c:v>27.315224905690201</c:v>
                </c:pt>
                <c:pt idx="13428">
                  <c:v>27.315393786350199</c:v>
                </c:pt>
                <c:pt idx="13429">
                  <c:v>27.315562666471099</c:v>
                </c:pt>
                <c:pt idx="13430">
                  <c:v>27.315731546052699</c:v>
                </c:pt>
                <c:pt idx="13431">
                  <c:v>27.315900425095101</c:v>
                </c:pt>
                <c:pt idx="13432">
                  <c:v>27.316069303598301</c:v>
                </c:pt>
                <c:pt idx="13433">
                  <c:v>27.316238181562301</c:v>
                </c:pt>
                <c:pt idx="13434">
                  <c:v>27.316407058987</c:v>
                </c:pt>
                <c:pt idx="13435">
                  <c:v>27.316575935872599</c:v>
                </c:pt>
                <c:pt idx="13436">
                  <c:v>27.3167448122189</c:v>
                </c:pt>
                <c:pt idx="13437">
                  <c:v>27.316913688025998</c:v>
                </c:pt>
                <c:pt idx="13438">
                  <c:v>27.317082563293901</c:v>
                </c:pt>
                <c:pt idx="13439">
                  <c:v>27.317251438022598</c:v>
                </c:pt>
                <c:pt idx="13440">
                  <c:v>27.3174203122121</c:v>
                </c:pt>
                <c:pt idx="13441">
                  <c:v>27.317589185862399</c:v>
                </c:pt>
                <c:pt idx="13442">
                  <c:v>27.3177580589734</c:v>
                </c:pt>
                <c:pt idx="13443">
                  <c:v>27.317926931545301</c:v>
                </c:pt>
                <c:pt idx="13444">
                  <c:v>27.318095803578</c:v>
                </c:pt>
                <c:pt idx="13445">
                  <c:v>27.318264675071401</c:v>
                </c:pt>
                <c:pt idx="13446">
                  <c:v>27.318433546025702</c:v>
                </c:pt>
                <c:pt idx="13447">
                  <c:v>27.3186024164408</c:v>
                </c:pt>
                <c:pt idx="13448">
                  <c:v>27.3187712863167</c:v>
                </c:pt>
                <c:pt idx="13449">
                  <c:v>27.318940155653401</c:v>
                </c:pt>
                <c:pt idx="13450">
                  <c:v>27.319109024450899</c:v>
                </c:pt>
                <c:pt idx="13451">
                  <c:v>27.319277892709199</c:v>
                </c:pt>
                <c:pt idx="13452">
                  <c:v>27.319446760428299</c:v>
                </c:pt>
                <c:pt idx="13453">
                  <c:v>27.319615627608201</c:v>
                </c:pt>
                <c:pt idx="13454">
                  <c:v>27.3197844942489</c:v>
                </c:pt>
                <c:pt idx="13455">
                  <c:v>27.3199533603505</c:v>
                </c:pt>
                <c:pt idx="13456">
                  <c:v>27.3201222259129</c:v>
                </c:pt>
                <c:pt idx="13457">
                  <c:v>27.320291090935999</c:v>
                </c:pt>
                <c:pt idx="13458">
                  <c:v>27.320459955419999</c:v>
                </c:pt>
                <c:pt idx="13459">
                  <c:v>27.320628819364899</c:v>
                </c:pt>
                <c:pt idx="13460">
                  <c:v>27.3207976827705</c:v>
                </c:pt>
                <c:pt idx="13461">
                  <c:v>27.320966545636999</c:v>
                </c:pt>
                <c:pt idx="13462">
                  <c:v>27.321135407964299</c:v>
                </c:pt>
                <c:pt idx="13463">
                  <c:v>27.3213042697524</c:v>
                </c:pt>
                <c:pt idx="13464">
                  <c:v>27.321473131001301</c:v>
                </c:pt>
                <c:pt idx="13465">
                  <c:v>27.3216419917111</c:v>
                </c:pt>
                <c:pt idx="13466">
                  <c:v>27.3218108518817</c:v>
                </c:pt>
                <c:pt idx="13467">
                  <c:v>27.321979711513201</c:v>
                </c:pt>
                <c:pt idx="13468">
                  <c:v>27.322148570605499</c:v>
                </c:pt>
                <c:pt idx="13469">
                  <c:v>27.322317429158598</c:v>
                </c:pt>
                <c:pt idx="13470">
                  <c:v>27.322486287172499</c:v>
                </c:pt>
                <c:pt idx="13471">
                  <c:v>27.3226551446473</c:v>
                </c:pt>
                <c:pt idx="13472">
                  <c:v>27.322824001582902</c:v>
                </c:pt>
                <c:pt idx="13473">
                  <c:v>27.322992857979401</c:v>
                </c:pt>
                <c:pt idx="13474">
                  <c:v>27.323161713836701</c:v>
                </c:pt>
                <c:pt idx="13475">
                  <c:v>27.323330569154798</c:v>
                </c:pt>
                <c:pt idx="13476">
                  <c:v>27.3234994239338</c:v>
                </c:pt>
                <c:pt idx="13477">
                  <c:v>27.323668278173699</c:v>
                </c:pt>
                <c:pt idx="13478">
                  <c:v>27.323837131874399</c:v>
                </c:pt>
                <c:pt idx="13479">
                  <c:v>27.3240059850359</c:v>
                </c:pt>
                <c:pt idx="13480">
                  <c:v>27.324174837658301</c:v>
                </c:pt>
                <c:pt idx="13481">
                  <c:v>27.3243436897415</c:v>
                </c:pt>
                <c:pt idx="13482">
                  <c:v>27.3245125412856</c:v>
                </c:pt>
                <c:pt idx="13483">
                  <c:v>27.3246813922906</c:v>
                </c:pt>
                <c:pt idx="13484">
                  <c:v>27.324850242756401</c:v>
                </c:pt>
                <c:pt idx="13485">
                  <c:v>27.3250190926831</c:v>
                </c:pt>
                <c:pt idx="13486">
                  <c:v>27.325187942070599</c:v>
                </c:pt>
                <c:pt idx="13487">
                  <c:v>27.325356790918999</c:v>
                </c:pt>
                <c:pt idx="13488">
                  <c:v>27.325525639228299</c:v>
                </c:pt>
                <c:pt idx="13489">
                  <c:v>27.325694486998401</c:v>
                </c:pt>
                <c:pt idx="13490">
                  <c:v>27.3258633342294</c:v>
                </c:pt>
                <c:pt idx="13491">
                  <c:v>27.326032180921199</c:v>
                </c:pt>
                <c:pt idx="13492">
                  <c:v>27.3262010270739</c:v>
                </c:pt>
                <c:pt idx="13493">
                  <c:v>27.326369872687501</c:v>
                </c:pt>
                <c:pt idx="13494">
                  <c:v>27.326538717761998</c:v>
                </c:pt>
                <c:pt idx="13495">
                  <c:v>27.326707562297301</c:v>
                </c:pt>
                <c:pt idx="13496">
                  <c:v>27.326876406293501</c:v>
                </c:pt>
                <c:pt idx="13497">
                  <c:v>27.327045249750601</c:v>
                </c:pt>
                <c:pt idx="13498">
                  <c:v>27.327214092668601</c:v>
                </c:pt>
                <c:pt idx="13499">
                  <c:v>27.3273829350474</c:v>
                </c:pt>
                <c:pt idx="13500">
                  <c:v>27.327551776887098</c:v>
                </c:pt>
                <c:pt idx="13501">
                  <c:v>27.327720618187801</c:v>
                </c:pt>
                <c:pt idx="13502">
                  <c:v>27.327889458949201</c:v>
                </c:pt>
                <c:pt idx="13503">
                  <c:v>27.328058299171602</c:v>
                </c:pt>
                <c:pt idx="13504">
                  <c:v>27.328227138854899</c:v>
                </c:pt>
                <c:pt idx="13505">
                  <c:v>27.328395977999001</c:v>
                </c:pt>
                <c:pt idx="13506">
                  <c:v>27.3285648166041</c:v>
                </c:pt>
                <c:pt idx="13507">
                  <c:v>27.32873365467</c:v>
                </c:pt>
                <c:pt idx="13508">
                  <c:v>27.3289024921968</c:v>
                </c:pt>
                <c:pt idx="13509">
                  <c:v>27.329071329184501</c:v>
                </c:pt>
                <c:pt idx="13510">
                  <c:v>27.329240165633099</c:v>
                </c:pt>
                <c:pt idx="13511">
                  <c:v>27.329409001542601</c:v>
                </c:pt>
                <c:pt idx="13512">
                  <c:v>27.329577836913</c:v>
                </c:pt>
                <c:pt idx="13513">
                  <c:v>27.329746671744399</c:v>
                </c:pt>
                <c:pt idx="13514">
                  <c:v>27.329915506036599</c:v>
                </c:pt>
                <c:pt idx="13515">
                  <c:v>27.3300843397897</c:v>
                </c:pt>
                <c:pt idx="13516">
                  <c:v>27.330253173003701</c:v>
                </c:pt>
                <c:pt idx="13517">
                  <c:v>27.330422005678599</c:v>
                </c:pt>
                <c:pt idx="13518">
                  <c:v>27.330590837814398</c:v>
                </c:pt>
                <c:pt idx="13519">
                  <c:v>27.330759669411101</c:v>
                </c:pt>
                <c:pt idx="13520">
                  <c:v>27.330928500468801</c:v>
                </c:pt>
                <c:pt idx="13521">
                  <c:v>27.331097330987301</c:v>
                </c:pt>
                <c:pt idx="13522">
                  <c:v>27.331266160966798</c:v>
                </c:pt>
                <c:pt idx="13523">
                  <c:v>27.3314349904072</c:v>
                </c:pt>
                <c:pt idx="13524">
                  <c:v>27.331603819308501</c:v>
                </c:pt>
                <c:pt idx="13525">
                  <c:v>27.3317726476707</c:v>
                </c:pt>
                <c:pt idx="13526">
                  <c:v>27.331941475493799</c:v>
                </c:pt>
                <c:pt idx="13527">
                  <c:v>27.332110302777899</c:v>
                </c:pt>
                <c:pt idx="13528">
                  <c:v>27.332279129522899</c:v>
                </c:pt>
                <c:pt idx="13529">
                  <c:v>27.332447955728799</c:v>
                </c:pt>
                <c:pt idx="13530">
                  <c:v>27.3326167813956</c:v>
                </c:pt>
                <c:pt idx="13531">
                  <c:v>27.332785606523299</c:v>
                </c:pt>
                <c:pt idx="13532">
                  <c:v>27.332954431112</c:v>
                </c:pt>
                <c:pt idx="13533">
                  <c:v>27.333123255161599</c:v>
                </c:pt>
                <c:pt idx="13534">
                  <c:v>27.333292078672098</c:v>
                </c:pt>
                <c:pt idx="13535">
                  <c:v>27.333460901643601</c:v>
                </c:pt>
                <c:pt idx="13536">
                  <c:v>27.333629724076001</c:v>
                </c:pt>
                <c:pt idx="13537">
                  <c:v>27.333798545969302</c:v>
                </c:pt>
                <c:pt idx="13538">
                  <c:v>27.333967367323599</c:v>
                </c:pt>
                <c:pt idx="13539">
                  <c:v>27.3341361881388</c:v>
                </c:pt>
                <c:pt idx="13540">
                  <c:v>27.334305008415001</c:v>
                </c:pt>
                <c:pt idx="13541">
                  <c:v>27.334473828152099</c:v>
                </c:pt>
                <c:pt idx="13542">
                  <c:v>27.334642647350101</c:v>
                </c:pt>
                <c:pt idx="13543">
                  <c:v>27.3348114660091</c:v>
                </c:pt>
                <c:pt idx="13544">
                  <c:v>27.334980284128999</c:v>
                </c:pt>
                <c:pt idx="13545">
                  <c:v>27.335149101709799</c:v>
                </c:pt>
                <c:pt idx="13546">
                  <c:v>27.335317918751699</c:v>
                </c:pt>
                <c:pt idx="13547">
                  <c:v>27.335486735254399</c:v>
                </c:pt>
                <c:pt idx="13548">
                  <c:v>27.3356555512181</c:v>
                </c:pt>
                <c:pt idx="13549">
                  <c:v>27.3358243666428</c:v>
                </c:pt>
                <c:pt idx="13550">
                  <c:v>27.335993181528401</c:v>
                </c:pt>
                <c:pt idx="13551">
                  <c:v>27.336161995874999</c:v>
                </c:pt>
                <c:pt idx="13552">
                  <c:v>27.336330809682501</c:v>
                </c:pt>
                <c:pt idx="13553">
                  <c:v>27.336499622950999</c:v>
                </c:pt>
                <c:pt idx="13554">
                  <c:v>27.336668435680501</c:v>
                </c:pt>
                <c:pt idx="13555">
                  <c:v>27.3368372478709</c:v>
                </c:pt>
                <c:pt idx="13556">
                  <c:v>27.337006059522299</c:v>
                </c:pt>
                <c:pt idx="13557">
                  <c:v>27.337174870634598</c:v>
                </c:pt>
                <c:pt idx="13558">
                  <c:v>27.337343681207901</c:v>
                </c:pt>
                <c:pt idx="13559">
                  <c:v>27.337512491242201</c:v>
                </c:pt>
                <c:pt idx="13560">
                  <c:v>27.337681300737401</c:v>
                </c:pt>
                <c:pt idx="13561">
                  <c:v>27.337850109693601</c:v>
                </c:pt>
                <c:pt idx="13562">
                  <c:v>27.338018918110802</c:v>
                </c:pt>
                <c:pt idx="13563">
                  <c:v>27.338187725988998</c:v>
                </c:pt>
                <c:pt idx="13564">
                  <c:v>27.338356533328099</c:v>
                </c:pt>
                <c:pt idx="13565">
                  <c:v>27.3385253401282</c:v>
                </c:pt>
                <c:pt idx="13566">
                  <c:v>27.338694146389301</c:v>
                </c:pt>
                <c:pt idx="13567">
                  <c:v>27.338862952111398</c:v>
                </c:pt>
                <c:pt idx="13568">
                  <c:v>27.3390317572944</c:v>
                </c:pt>
                <c:pt idx="13569">
                  <c:v>27.339200561938402</c:v>
                </c:pt>
                <c:pt idx="13570">
                  <c:v>27.3393693660434</c:v>
                </c:pt>
                <c:pt idx="13571">
                  <c:v>27.339538169609401</c:v>
                </c:pt>
                <c:pt idx="13572">
                  <c:v>27.339706972636399</c:v>
                </c:pt>
                <c:pt idx="13573">
                  <c:v>27.339875775124401</c:v>
                </c:pt>
                <c:pt idx="13574">
                  <c:v>27.3400445770733</c:v>
                </c:pt>
                <c:pt idx="13575">
                  <c:v>27.340213378483298</c:v>
                </c:pt>
                <c:pt idx="13576">
                  <c:v>27.340382179354201</c:v>
                </c:pt>
                <c:pt idx="13577">
                  <c:v>27.340550979686199</c:v>
                </c:pt>
                <c:pt idx="13578">
                  <c:v>27.340719779479102</c:v>
                </c:pt>
                <c:pt idx="13579">
                  <c:v>27.340888578733001</c:v>
                </c:pt>
                <c:pt idx="13580">
                  <c:v>27.3410573774479</c:v>
                </c:pt>
                <c:pt idx="13581">
                  <c:v>27.341226175623799</c:v>
                </c:pt>
                <c:pt idx="13582">
                  <c:v>27.341394973260801</c:v>
                </c:pt>
                <c:pt idx="13583">
                  <c:v>27.3415637703587</c:v>
                </c:pt>
                <c:pt idx="13584">
                  <c:v>27.341732566917599</c:v>
                </c:pt>
                <c:pt idx="13585">
                  <c:v>27.341901362937602</c:v>
                </c:pt>
                <c:pt idx="13586">
                  <c:v>27.342070158418501</c:v>
                </c:pt>
                <c:pt idx="13587">
                  <c:v>27.3422389533605</c:v>
                </c:pt>
                <c:pt idx="13588">
                  <c:v>27.342407747763399</c:v>
                </c:pt>
                <c:pt idx="13589">
                  <c:v>27.342576541627398</c:v>
                </c:pt>
                <c:pt idx="13590">
                  <c:v>27.342745334952401</c:v>
                </c:pt>
                <c:pt idx="13591">
                  <c:v>27.3429141277384</c:v>
                </c:pt>
                <c:pt idx="13592">
                  <c:v>27.343082919985399</c:v>
                </c:pt>
                <c:pt idx="13593">
                  <c:v>27.343251711693402</c:v>
                </c:pt>
                <c:pt idx="13594">
                  <c:v>27.3434205028625</c:v>
                </c:pt>
                <c:pt idx="13595">
                  <c:v>27.343589293492499</c:v>
                </c:pt>
                <c:pt idx="13596">
                  <c:v>27.343758083583602</c:v>
                </c:pt>
                <c:pt idx="13597">
                  <c:v>27.3439268731357</c:v>
                </c:pt>
                <c:pt idx="13598">
                  <c:v>27.344095662148899</c:v>
                </c:pt>
                <c:pt idx="13599">
                  <c:v>27.344264450623001</c:v>
                </c:pt>
                <c:pt idx="13600">
                  <c:v>27.344433238558199</c:v>
                </c:pt>
                <c:pt idx="13601">
                  <c:v>27.344602025954501</c:v>
                </c:pt>
                <c:pt idx="13602">
                  <c:v>27.344770812811699</c:v>
                </c:pt>
                <c:pt idx="13603">
                  <c:v>27.344939599130001</c:v>
                </c:pt>
                <c:pt idx="13604">
                  <c:v>27.345108384909299</c:v>
                </c:pt>
                <c:pt idx="13605">
                  <c:v>27.3452771701497</c:v>
                </c:pt>
                <c:pt idx="13606">
                  <c:v>27.345445954851101</c:v>
                </c:pt>
                <c:pt idx="13607">
                  <c:v>27.345614739013499</c:v>
                </c:pt>
                <c:pt idx="13608">
                  <c:v>27.345783522636999</c:v>
                </c:pt>
                <c:pt idx="13609">
                  <c:v>27.3459523057215</c:v>
                </c:pt>
                <c:pt idx="13610">
                  <c:v>27.346121088267001</c:v>
                </c:pt>
                <c:pt idx="13611">
                  <c:v>27.346289870273601</c:v>
                </c:pt>
                <c:pt idx="13612">
                  <c:v>27.346458651741202</c:v>
                </c:pt>
                <c:pt idx="13613">
                  <c:v>27.346627432669901</c:v>
                </c:pt>
                <c:pt idx="13614">
                  <c:v>27.346796213059701</c:v>
                </c:pt>
                <c:pt idx="13615">
                  <c:v>27.346964992910401</c:v>
                </c:pt>
                <c:pt idx="13616">
                  <c:v>27.3471337722223</c:v>
                </c:pt>
                <c:pt idx="13617">
                  <c:v>27.347302550995199</c:v>
                </c:pt>
                <c:pt idx="13618">
                  <c:v>27.347471329229101</c:v>
                </c:pt>
                <c:pt idx="13619">
                  <c:v>27.3476401069241</c:v>
                </c:pt>
                <c:pt idx="13620">
                  <c:v>27.347808884080202</c:v>
                </c:pt>
                <c:pt idx="13621">
                  <c:v>27.3479776606973</c:v>
                </c:pt>
                <c:pt idx="13622">
                  <c:v>27.348146436775401</c:v>
                </c:pt>
                <c:pt idx="13623">
                  <c:v>27.348315212314699</c:v>
                </c:pt>
                <c:pt idx="13624">
                  <c:v>27.348483987314999</c:v>
                </c:pt>
                <c:pt idx="13625">
                  <c:v>27.3486527617763</c:v>
                </c:pt>
                <c:pt idx="13626">
                  <c:v>27.348821535698701</c:v>
                </c:pt>
                <c:pt idx="13627">
                  <c:v>27.3489903090822</c:v>
                </c:pt>
                <c:pt idx="13628">
                  <c:v>27.3491590819268</c:v>
                </c:pt>
                <c:pt idx="13629">
                  <c:v>27.349327854232399</c:v>
                </c:pt>
                <c:pt idx="13630">
                  <c:v>27.349496625999102</c:v>
                </c:pt>
                <c:pt idx="13631">
                  <c:v>27.3496653972269</c:v>
                </c:pt>
                <c:pt idx="13632">
                  <c:v>27.349834167915802</c:v>
                </c:pt>
                <c:pt idx="13633">
                  <c:v>27.3500029380657</c:v>
                </c:pt>
                <c:pt idx="13634">
                  <c:v>27.350171707676701</c:v>
                </c:pt>
                <c:pt idx="13635">
                  <c:v>27.350340476748801</c:v>
                </c:pt>
                <c:pt idx="13636">
                  <c:v>27.350509245282002</c:v>
                </c:pt>
                <c:pt idx="13637">
                  <c:v>27.350678013276202</c:v>
                </c:pt>
                <c:pt idx="13638">
                  <c:v>27.350846780731501</c:v>
                </c:pt>
                <c:pt idx="13639">
                  <c:v>27.351015547647901</c:v>
                </c:pt>
                <c:pt idx="13640">
                  <c:v>27.351184314025399</c:v>
                </c:pt>
                <c:pt idx="13641">
                  <c:v>27.351353079864001</c:v>
                </c:pt>
                <c:pt idx="13642">
                  <c:v>27.351521845163699</c:v>
                </c:pt>
                <c:pt idx="13643">
                  <c:v>27.3516906099245</c:v>
                </c:pt>
                <c:pt idx="13644">
                  <c:v>27.3518593741464</c:v>
                </c:pt>
                <c:pt idx="13645">
                  <c:v>27.352028137829301</c:v>
                </c:pt>
                <c:pt idx="13646">
                  <c:v>27.3521969009734</c:v>
                </c:pt>
                <c:pt idx="13647">
                  <c:v>27.3523656635785</c:v>
                </c:pt>
                <c:pt idx="13648">
                  <c:v>27.352534425644802</c:v>
                </c:pt>
                <c:pt idx="13649">
                  <c:v>27.3527031871721</c:v>
                </c:pt>
                <c:pt idx="13650">
                  <c:v>27.352871948160601</c:v>
                </c:pt>
                <c:pt idx="13651">
                  <c:v>27.353040708610099</c:v>
                </c:pt>
                <c:pt idx="13652">
                  <c:v>27.353209468520799</c:v>
                </c:pt>
                <c:pt idx="13653">
                  <c:v>27.353378227892499</c:v>
                </c:pt>
                <c:pt idx="13654">
                  <c:v>27.353546986725402</c:v>
                </c:pt>
                <c:pt idx="13655">
                  <c:v>27.3537157450194</c:v>
                </c:pt>
                <c:pt idx="13656">
                  <c:v>27.353884502774498</c:v>
                </c:pt>
                <c:pt idx="13657">
                  <c:v>27.3540532599907</c:v>
                </c:pt>
                <c:pt idx="13658">
                  <c:v>27.354222016668</c:v>
                </c:pt>
                <c:pt idx="13659">
                  <c:v>27.354390772806401</c:v>
                </c:pt>
                <c:pt idx="13660">
                  <c:v>27.3545595284059</c:v>
                </c:pt>
                <c:pt idx="13661">
                  <c:v>27.354728283466599</c:v>
                </c:pt>
                <c:pt idx="13662">
                  <c:v>27.354897037988401</c:v>
                </c:pt>
                <c:pt idx="13663">
                  <c:v>27.355065791971299</c:v>
                </c:pt>
                <c:pt idx="13664">
                  <c:v>27.3552345454153</c:v>
                </c:pt>
                <c:pt idx="13665">
                  <c:v>27.3554032983204</c:v>
                </c:pt>
                <c:pt idx="13666">
                  <c:v>27.3555720506867</c:v>
                </c:pt>
                <c:pt idx="13667">
                  <c:v>27.355740802514099</c:v>
                </c:pt>
                <c:pt idx="13668">
                  <c:v>27.355909553802601</c:v>
                </c:pt>
                <c:pt idx="13669">
                  <c:v>27.356078304552302</c:v>
                </c:pt>
                <c:pt idx="13670">
                  <c:v>27.356247054763099</c:v>
                </c:pt>
                <c:pt idx="13671">
                  <c:v>27.356415804434999</c:v>
                </c:pt>
                <c:pt idx="13672">
                  <c:v>27.356584553567998</c:v>
                </c:pt>
                <c:pt idx="13673">
                  <c:v>27.3567533021622</c:v>
                </c:pt>
                <c:pt idx="13674">
                  <c:v>27.356922050217499</c:v>
                </c:pt>
                <c:pt idx="13675">
                  <c:v>27.357090797733999</c:v>
                </c:pt>
                <c:pt idx="13676">
                  <c:v>27.357259544711599</c:v>
                </c:pt>
                <c:pt idx="13677">
                  <c:v>27.357428291150299</c:v>
                </c:pt>
                <c:pt idx="13678">
                  <c:v>27.357597037050201</c:v>
                </c:pt>
                <c:pt idx="13679">
                  <c:v>27.357765782411199</c:v>
                </c:pt>
                <c:pt idx="13680">
                  <c:v>27.3579345272334</c:v>
                </c:pt>
                <c:pt idx="13681">
                  <c:v>27.358103271516701</c:v>
                </c:pt>
                <c:pt idx="13682">
                  <c:v>27.3582720152612</c:v>
                </c:pt>
                <c:pt idx="13683">
                  <c:v>27.358440758466799</c:v>
                </c:pt>
                <c:pt idx="13684">
                  <c:v>27.3586095011336</c:v>
                </c:pt>
                <c:pt idx="13685">
                  <c:v>27.358778243261501</c:v>
                </c:pt>
                <c:pt idx="13686">
                  <c:v>27.358946984850601</c:v>
                </c:pt>
                <c:pt idx="13687">
                  <c:v>27.3591157259008</c:v>
                </c:pt>
                <c:pt idx="13688">
                  <c:v>27.359284466412198</c:v>
                </c:pt>
                <c:pt idx="13689">
                  <c:v>27.359453206384799</c:v>
                </c:pt>
                <c:pt idx="13690">
                  <c:v>27.3596219458185</c:v>
                </c:pt>
                <c:pt idx="13691">
                  <c:v>27.3597906847133</c:v>
                </c:pt>
                <c:pt idx="13692">
                  <c:v>27.359959423069402</c:v>
                </c:pt>
                <c:pt idx="13693">
                  <c:v>27.3601281608866</c:v>
                </c:pt>
                <c:pt idx="13694">
                  <c:v>27.360296898164901</c:v>
                </c:pt>
                <c:pt idx="13695">
                  <c:v>27.3604656349045</c:v>
                </c:pt>
                <c:pt idx="13696">
                  <c:v>27.360634371105199</c:v>
                </c:pt>
                <c:pt idx="13697">
                  <c:v>27.360803106767001</c:v>
                </c:pt>
                <c:pt idx="13698">
                  <c:v>27.360971841890098</c:v>
                </c:pt>
                <c:pt idx="13699">
                  <c:v>27.361140576474298</c:v>
                </c:pt>
                <c:pt idx="13700">
                  <c:v>27.361309310519701</c:v>
                </c:pt>
                <c:pt idx="13701">
                  <c:v>27.361478044026299</c:v>
                </c:pt>
                <c:pt idx="13702">
                  <c:v>27.361646776994</c:v>
                </c:pt>
                <c:pt idx="13703">
                  <c:v>27.361815509423</c:v>
                </c:pt>
                <c:pt idx="13704">
                  <c:v>27.361984241313099</c:v>
                </c:pt>
                <c:pt idx="13705">
                  <c:v>27.362152972664401</c:v>
                </c:pt>
                <c:pt idx="13706">
                  <c:v>27.362321703476798</c:v>
                </c:pt>
                <c:pt idx="13707">
                  <c:v>27.362490433750501</c:v>
                </c:pt>
                <c:pt idx="13708">
                  <c:v>27.362659163485301</c:v>
                </c:pt>
                <c:pt idx="13709">
                  <c:v>27.362827892681398</c:v>
                </c:pt>
                <c:pt idx="13710">
                  <c:v>27.362996621338599</c:v>
                </c:pt>
                <c:pt idx="13711">
                  <c:v>27.363165349456999</c:v>
                </c:pt>
                <c:pt idx="13712">
                  <c:v>27.363334077036601</c:v>
                </c:pt>
                <c:pt idx="13713">
                  <c:v>27.363502804077399</c:v>
                </c:pt>
                <c:pt idx="13714">
                  <c:v>27.363671530579399</c:v>
                </c:pt>
                <c:pt idx="13715">
                  <c:v>27.363840256542598</c:v>
                </c:pt>
                <c:pt idx="13716">
                  <c:v>27.364008981967</c:v>
                </c:pt>
                <c:pt idx="13717">
                  <c:v>27.364177706852601</c:v>
                </c:pt>
                <c:pt idx="13718">
                  <c:v>27.364346431199401</c:v>
                </c:pt>
                <c:pt idx="13719">
                  <c:v>27.3645151550074</c:v>
                </c:pt>
                <c:pt idx="13720">
                  <c:v>27.364683878276601</c:v>
                </c:pt>
                <c:pt idx="13721">
                  <c:v>27.364852601007101</c:v>
                </c:pt>
                <c:pt idx="13722">
                  <c:v>27.3650213231987</c:v>
                </c:pt>
                <c:pt idx="13723">
                  <c:v>27.365190044851499</c:v>
                </c:pt>
                <c:pt idx="13724">
                  <c:v>27.365358765965599</c:v>
                </c:pt>
                <c:pt idx="13725">
                  <c:v>27.365527486540799</c:v>
                </c:pt>
                <c:pt idx="13726">
                  <c:v>27.365696206577301</c:v>
                </c:pt>
                <c:pt idx="13727">
                  <c:v>27.365864926075002</c:v>
                </c:pt>
                <c:pt idx="13728">
                  <c:v>27.366033645033902</c:v>
                </c:pt>
                <c:pt idx="13729">
                  <c:v>27.366202363454001</c:v>
                </c:pt>
                <c:pt idx="13730">
                  <c:v>27.366371081335298</c:v>
                </c:pt>
                <c:pt idx="13731">
                  <c:v>27.366539798677898</c:v>
                </c:pt>
                <c:pt idx="13732">
                  <c:v>27.366708515481601</c:v>
                </c:pt>
                <c:pt idx="13733">
                  <c:v>27.366877231746599</c:v>
                </c:pt>
                <c:pt idx="13734">
                  <c:v>27.367045947472899</c:v>
                </c:pt>
                <c:pt idx="13735">
                  <c:v>27.367214662660299</c:v>
                </c:pt>
                <c:pt idx="13736">
                  <c:v>27.367383377309</c:v>
                </c:pt>
                <c:pt idx="13737">
                  <c:v>27.367552091418901</c:v>
                </c:pt>
                <c:pt idx="13738">
                  <c:v>27.3677208049901</c:v>
                </c:pt>
                <c:pt idx="13739">
                  <c:v>27.367889518022501</c:v>
                </c:pt>
                <c:pt idx="13740">
                  <c:v>27.368058230516102</c:v>
                </c:pt>
                <c:pt idx="13741">
                  <c:v>27.368226942470901</c:v>
                </c:pt>
                <c:pt idx="13742">
                  <c:v>27.368395653886999</c:v>
                </c:pt>
                <c:pt idx="13743">
                  <c:v>27.3685643647643</c:v>
                </c:pt>
                <c:pt idx="13744">
                  <c:v>27.368733075102899</c:v>
                </c:pt>
                <c:pt idx="13745">
                  <c:v>27.3689017849027</c:v>
                </c:pt>
                <c:pt idx="13746">
                  <c:v>27.3690704941638</c:v>
                </c:pt>
                <c:pt idx="13747">
                  <c:v>27.369239202886</c:v>
                </c:pt>
                <c:pt idx="13748">
                  <c:v>27.369407911069601</c:v>
                </c:pt>
                <c:pt idx="13749">
                  <c:v>27.369576618714401</c:v>
                </c:pt>
                <c:pt idx="13750">
                  <c:v>27.3697453258204</c:v>
                </c:pt>
                <c:pt idx="13751">
                  <c:v>27.369914032387701</c:v>
                </c:pt>
                <c:pt idx="13752">
                  <c:v>27.370082738416201</c:v>
                </c:pt>
                <c:pt idx="13753">
                  <c:v>27.370251443906</c:v>
                </c:pt>
                <c:pt idx="13754">
                  <c:v>27.3704201488571</c:v>
                </c:pt>
                <c:pt idx="13755">
                  <c:v>27.3705888532694</c:v>
                </c:pt>
                <c:pt idx="13756">
                  <c:v>27.370757557143001</c:v>
                </c:pt>
                <c:pt idx="13757">
                  <c:v>27.370926260477798</c:v>
                </c:pt>
                <c:pt idx="13758">
                  <c:v>27.371094963273901</c:v>
                </c:pt>
                <c:pt idx="13759">
                  <c:v>27.371263665531199</c:v>
                </c:pt>
                <c:pt idx="13760">
                  <c:v>27.371432367249799</c:v>
                </c:pt>
                <c:pt idx="13761">
                  <c:v>27.371601068429701</c:v>
                </c:pt>
                <c:pt idx="13762">
                  <c:v>27.371769769070799</c:v>
                </c:pt>
                <c:pt idx="13763">
                  <c:v>27.371938469173301</c:v>
                </c:pt>
                <c:pt idx="13764">
                  <c:v>27.3721071687369</c:v>
                </c:pt>
                <c:pt idx="13765">
                  <c:v>27.3722758677619</c:v>
                </c:pt>
                <c:pt idx="13766">
                  <c:v>27.372444566248099</c:v>
                </c:pt>
                <c:pt idx="13767">
                  <c:v>27.3726132641956</c:v>
                </c:pt>
                <c:pt idx="13768">
                  <c:v>27.372781961604399</c:v>
                </c:pt>
                <c:pt idx="13769">
                  <c:v>27.372950658474501</c:v>
                </c:pt>
                <c:pt idx="13770">
                  <c:v>27.373119354805802</c:v>
                </c:pt>
                <c:pt idx="13771">
                  <c:v>27.373288050598401</c:v>
                </c:pt>
                <c:pt idx="13772">
                  <c:v>27.373456745852302</c:v>
                </c:pt>
                <c:pt idx="13773">
                  <c:v>27.373625440567501</c:v>
                </c:pt>
                <c:pt idx="13774">
                  <c:v>27.3737941347439</c:v>
                </c:pt>
                <c:pt idx="13775">
                  <c:v>27.3739628283817</c:v>
                </c:pt>
                <c:pt idx="13776">
                  <c:v>27.374131521480699</c:v>
                </c:pt>
                <c:pt idx="13777">
                  <c:v>27.374300214041</c:v>
                </c:pt>
                <c:pt idx="13778">
                  <c:v>27.374468906062699</c:v>
                </c:pt>
                <c:pt idx="13779">
                  <c:v>27.3746375975456</c:v>
                </c:pt>
                <c:pt idx="13780">
                  <c:v>27.3748062884898</c:v>
                </c:pt>
                <c:pt idx="13781">
                  <c:v>27.374974978895299</c:v>
                </c:pt>
                <c:pt idx="13782">
                  <c:v>27.375143668762099</c:v>
                </c:pt>
                <c:pt idx="13783">
                  <c:v>27.375312358090198</c:v>
                </c:pt>
                <c:pt idx="13784">
                  <c:v>27.375481046879599</c:v>
                </c:pt>
                <c:pt idx="13785">
                  <c:v>27.3756497351302</c:v>
                </c:pt>
                <c:pt idx="13786">
                  <c:v>27.375818422842201</c:v>
                </c:pt>
                <c:pt idx="13787">
                  <c:v>27.375987110015501</c:v>
                </c:pt>
                <c:pt idx="13788">
                  <c:v>27.376155796650199</c:v>
                </c:pt>
                <c:pt idx="13789">
                  <c:v>27.376324482746099</c:v>
                </c:pt>
                <c:pt idx="13790">
                  <c:v>27.376493168303298</c:v>
                </c:pt>
                <c:pt idx="13791">
                  <c:v>27.376661853321799</c:v>
                </c:pt>
                <c:pt idx="13792">
                  <c:v>27.376830537801698</c:v>
                </c:pt>
                <c:pt idx="13793">
                  <c:v>27.3769992217428</c:v>
                </c:pt>
                <c:pt idx="13794">
                  <c:v>27.377167905145299</c:v>
                </c:pt>
                <c:pt idx="13795">
                  <c:v>27.377336588009101</c:v>
                </c:pt>
                <c:pt idx="13796">
                  <c:v>27.377505270334201</c:v>
                </c:pt>
                <c:pt idx="13797">
                  <c:v>27.377673952120599</c:v>
                </c:pt>
                <c:pt idx="13798">
                  <c:v>27.377842633368299</c:v>
                </c:pt>
                <c:pt idx="13799">
                  <c:v>27.378011314077401</c:v>
                </c:pt>
                <c:pt idx="13800">
                  <c:v>27.378179994247802</c:v>
                </c:pt>
                <c:pt idx="13801">
                  <c:v>27.378348673879501</c:v>
                </c:pt>
                <c:pt idx="13802">
                  <c:v>27.378517352972501</c:v>
                </c:pt>
                <c:pt idx="13803">
                  <c:v>27.3786860315269</c:v>
                </c:pt>
                <c:pt idx="13804">
                  <c:v>27.378854709542601</c:v>
                </c:pt>
                <c:pt idx="13805">
                  <c:v>27.3790233870196</c:v>
                </c:pt>
                <c:pt idx="13806">
                  <c:v>27.379192063958001</c:v>
                </c:pt>
                <c:pt idx="13807">
                  <c:v>27.379360740357701</c:v>
                </c:pt>
                <c:pt idx="13808">
                  <c:v>27.379529416218698</c:v>
                </c:pt>
                <c:pt idx="13809">
                  <c:v>27.379698091541101</c:v>
                </c:pt>
                <c:pt idx="13810">
                  <c:v>27.379866766324799</c:v>
                </c:pt>
                <c:pt idx="13811">
                  <c:v>27.380035440569799</c:v>
                </c:pt>
                <c:pt idx="13812">
                  <c:v>27.3802041142762</c:v>
                </c:pt>
                <c:pt idx="13813">
                  <c:v>27.3803727874439</c:v>
                </c:pt>
                <c:pt idx="13814">
                  <c:v>27.380541460073001</c:v>
                </c:pt>
                <c:pt idx="13815">
                  <c:v>27.380710132163401</c:v>
                </c:pt>
                <c:pt idx="13816">
                  <c:v>27.380878803715198</c:v>
                </c:pt>
                <c:pt idx="13817">
                  <c:v>27.381047474728302</c:v>
                </c:pt>
                <c:pt idx="13818">
                  <c:v>27.3812161452027</c:v>
                </c:pt>
                <c:pt idx="13819">
                  <c:v>27.381384815138599</c:v>
                </c:pt>
                <c:pt idx="13820">
                  <c:v>27.381553484535701</c:v>
                </c:pt>
                <c:pt idx="13821">
                  <c:v>27.3817221533943</c:v>
                </c:pt>
                <c:pt idx="13822">
                  <c:v>27.381890821714101</c:v>
                </c:pt>
                <c:pt idx="13823">
                  <c:v>27.382059489495401</c:v>
                </c:pt>
                <c:pt idx="13824">
                  <c:v>27.382228156738002</c:v>
                </c:pt>
                <c:pt idx="13825">
                  <c:v>27.382396823441901</c:v>
                </c:pt>
                <c:pt idx="13826">
                  <c:v>27.382565489607199</c:v>
                </c:pt>
                <c:pt idx="13827">
                  <c:v>27.382734155233901</c:v>
                </c:pt>
                <c:pt idx="13828">
                  <c:v>27.382902820321899</c:v>
                </c:pt>
                <c:pt idx="13829">
                  <c:v>27.383071484871401</c:v>
                </c:pt>
                <c:pt idx="13830">
                  <c:v>27.383240148882098</c:v>
                </c:pt>
                <c:pt idx="13831">
                  <c:v>27.3834088123543</c:v>
                </c:pt>
                <c:pt idx="13832">
                  <c:v>27.383577475287801</c:v>
                </c:pt>
                <c:pt idx="13833">
                  <c:v>27.383746137682699</c:v>
                </c:pt>
                <c:pt idx="13834">
                  <c:v>27.383914799538999</c:v>
                </c:pt>
                <c:pt idx="13835">
                  <c:v>27.384083460856601</c:v>
                </c:pt>
                <c:pt idx="13836">
                  <c:v>27.384252121635601</c:v>
                </c:pt>
                <c:pt idx="13837">
                  <c:v>27.384420781875999</c:v>
                </c:pt>
                <c:pt idx="13838">
                  <c:v>27.384589441577798</c:v>
                </c:pt>
                <c:pt idx="13839">
                  <c:v>27.3847581007409</c:v>
                </c:pt>
                <c:pt idx="13840">
                  <c:v>27.384926759365499</c:v>
                </c:pt>
                <c:pt idx="13841">
                  <c:v>27.385095417451399</c:v>
                </c:pt>
                <c:pt idx="13842">
                  <c:v>27.385264074998702</c:v>
                </c:pt>
                <c:pt idx="13843">
                  <c:v>27.385432732007398</c:v>
                </c:pt>
                <c:pt idx="13844">
                  <c:v>27.3856013884775</c:v>
                </c:pt>
                <c:pt idx="13845">
                  <c:v>27.385770044409</c:v>
                </c:pt>
                <c:pt idx="13846">
                  <c:v>27.385938699801802</c:v>
                </c:pt>
                <c:pt idx="13847">
                  <c:v>27.386107354656101</c:v>
                </c:pt>
                <c:pt idx="13848">
                  <c:v>27.386276008971802</c:v>
                </c:pt>
                <c:pt idx="13849">
                  <c:v>27.386444662748801</c:v>
                </c:pt>
                <c:pt idx="13850">
                  <c:v>27.386613315987301</c:v>
                </c:pt>
                <c:pt idx="13851">
                  <c:v>27.386781968687099</c:v>
                </c:pt>
                <c:pt idx="13852">
                  <c:v>27.386950620848399</c:v>
                </c:pt>
                <c:pt idx="13853">
                  <c:v>27.387119272471001</c:v>
                </c:pt>
                <c:pt idx="13854">
                  <c:v>27.3872879235551</c:v>
                </c:pt>
                <c:pt idx="13855">
                  <c:v>27.387456574100501</c:v>
                </c:pt>
                <c:pt idx="13856">
                  <c:v>27.387625224107399</c:v>
                </c:pt>
                <c:pt idx="13857">
                  <c:v>27.387793873575699</c:v>
                </c:pt>
                <c:pt idx="13858">
                  <c:v>27.387962522505401</c:v>
                </c:pt>
                <c:pt idx="13859">
                  <c:v>27.3881311708965</c:v>
                </c:pt>
                <c:pt idx="13860">
                  <c:v>27.388299818749001</c:v>
                </c:pt>
                <c:pt idx="13861">
                  <c:v>27.3884684660629</c:v>
                </c:pt>
                <c:pt idx="13862">
                  <c:v>27.3886371128382</c:v>
                </c:pt>
                <c:pt idx="13863">
                  <c:v>27.388805759075002</c:v>
                </c:pt>
                <c:pt idx="13864">
                  <c:v>27.388974404773201</c:v>
                </c:pt>
                <c:pt idx="13865">
                  <c:v>27.389143049932699</c:v>
                </c:pt>
                <c:pt idx="13866">
                  <c:v>27.3893116945538</c:v>
                </c:pt>
                <c:pt idx="13867">
                  <c:v>27.389480338636201</c:v>
                </c:pt>
                <c:pt idx="13868">
                  <c:v>27.389648982180098</c:v>
                </c:pt>
                <c:pt idx="13869">
                  <c:v>27.389817625185401</c:v>
                </c:pt>
                <c:pt idx="13870">
                  <c:v>27.389986267652102</c:v>
                </c:pt>
                <c:pt idx="13871">
                  <c:v>27.3901549095802</c:v>
                </c:pt>
                <c:pt idx="13872">
                  <c:v>27.3903235509698</c:v>
                </c:pt>
                <c:pt idx="13873">
                  <c:v>27.390492191820801</c:v>
                </c:pt>
                <c:pt idx="13874">
                  <c:v>27.3906608321332</c:v>
                </c:pt>
                <c:pt idx="13875">
                  <c:v>27.3908294719071</c:v>
                </c:pt>
                <c:pt idx="13876">
                  <c:v>27.390998111142402</c:v>
                </c:pt>
                <c:pt idx="13877">
                  <c:v>27.391166749839201</c:v>
                </c:pt>
                <c:pt idx="13878">
                  <c:v>27.391335387997401</c:v>
                </c:pt>
                <c:pt idx="13879">
                  <c:v>27.391504025616999</c:v>
                </c:pt>
                <c:pt idx="13880">
                  <c:v>27.391672662698099</c:v>
                </c:pt>
                <c:pt idx="13881">
                  <c:v>27.3918412992406</c:v>
                </c:pt>
                <c:pt idx="13882">
                  <c:v>27.392009935244499</c:v>
                </c:pt>
                <c:pt idx="13883">
                  <c:v>27.392178570709898</c:v>
                </c:pt>
                <c:pt idx="13884">
                  <c:v>27.392347205636799</c:v>
                </c:pt>
                <c:pt idx="13885">
                  <c:v>27.392515840025101</c:v>
                </c:pt>
                <c:pt idx="13886">
                  <c:v>27.392684473874901</c:v>
                </c:pt>
                <c:pt idx="13887">
                  <c:v>27.392853107186099</c:v>
                </c:pt>
                <c:pt idx="13888">
                  <c:v>27.393021739958701</c:v>
                </c:pt>
                <c:pt idx="13889">
                  <c:v>27.393190372192901</c:v>
                </c:pt>
                <c:pt idx="13890">
                  <c:v>27.393359003888399</c:v>
                </c:pt>
                <c:pt idx="13891">
                  <c:v>27.393527635045501</c:v>
                </c:pt>
                <c:pt idx="13892">
                  <c:v>27.393696265664001</c:v>
                </c:pt>
                <c:pt idx="13893">
                  <c:v>27.393864895743899</c:v>
                </c:pt>
                <c:pt idx="13894">
                  <c:v>27.394033525285401</c:v>
                </c:pt>
                <c:pt idx="13895">
                  <c:v>27.394202154288202</c:v>
                </c:pt>
                <c:pt idx="13896">
                  <c:v>27.394370782752599</c:v>
                </c:pt>
                <c:pt idx="13897">
                  <c:v>27.394539410678401</c:v>
                </c:pt>
                <c:pt idx="13898">
                  <c:v>27.394708038065701</c:v>
                </c:pt>
                <c:pt idx="13899">
                  <c:v>27.394876664914499</c:v>
                </c:pt>
                <c:pt idx="13900">
                  <c:v>27.395045291224701</c:v>
                </c:pt>
                <c:pt idx="13901">
                  <c:v>27.395213916996401</c:v>
                </c:pt>
                <c:pt idx="13902">
                  <c:v>27.395382542229601</c:v>
                </c:pt>
                <c:pt idx="13903">
                  <c:v>27.3955511669242</c:v>
                </c:pt>
                <c:pt idx="13904">
                  <c:v>27.395719791080399</c:v>
                </c:pt>
                <c:pt idx="13905">
                  <c:v>27.395888414698</c:v>
                </c:pt>
                <c:pt idx="13906">
                  <c:v>27.396057037777101</c:v>
                </c:pt>
                <c:pt idx="13907">
                  <c:v>27.3962256603177</c:v>
                </c:pt>
                <c:pt idx="13908">
                  <c:v>27.396394282319701</c:v>
                </c:pt>
                <c:pt idx="13909">
                  <c:v>27.396562903783298</c:v>
                </c:pt>
                <c:pt idx="13910">
                  <c:v>27.396731524708301</c:v>
                </c:pt>
                <c:pt idx="13911">
                  <c:v>27.396900145094801</c:v>
                </c:pt>
                <c:pt idx="13912">
                  <c:v>27.397068764942802</c:v>
                </c:pt>
                <c:pt idx="13913">
                  <c:v>27.3972373842523</c:v>
                </c:pt>
                <c:pt idx="13914">
                  <c:v>27.397406003023299</c:v>
                </c:pt>
                <c:pt idx="13915">
                  <c:v>27.397574621255799</c:v>
                </c:pt>
                <c:pt idx="13916">
                  <c:v>27.397743238949801</c:v>
                </c:pt>
                <c:pt idx="13917">
                  <c:v>27.397911856105299</c:v>
                </c:pt>
                <c:pt idx="13918">
                  <c:v>27.398080472722299</c:v>
                </c:pt>
                <c:pt idx="13919">
                  <c:v>27.398249088800799</c:v>
                </c:pt>
                <c:pt idx="13920">
                  <c:v>27.398417704340801</c:v>
                </c:pt>
                <c:pt idx="13921">
                  <c:v>27.3985863193423</c:v>
                </c:pt>
                <c:pt idx="13922">
                  <c:v>27.3987549338053</c:v>
                </c:pt>
                <c:pt idx="13923">
                  <c:v>27.398923547729801</c:v>
                </c:pt>
                <c:pt idx="13924">
                  <c:v>27.399092161115799</c:v>
                </c:pt>
                <c:pt idx="13925">
                  <c:v>27.399260773963299</c:v>
                </c:pt>
                <c:pt idx="13926">
                  <c:v>27.399429386272299</c:v>
                </c:pt>
                <c:pt idx="13927">
                  <c:v>27.3995979980429</c:v>
                </c:pt>
                <c:pt idx="13928">
                  <c:v>27.399766609274899</c:v>
                </c:pt>
                <c:pt idx="13929">
                  <c:v>27.399935219968501</c:v>
                </c:pt>
                <c:pt idx="13930">
                  <c:v>27.400103830123602</c:v>
                </c:pt>
                <c:pt idx="13931">
                  <c:v>27.400272439740199</c:v>
                </c:pt>
                <c:pt idx="13932">
                  <c:v>27.400441048818301</c:v>
                </c:pt>
                <c:pt idx="13933">
                  <c:v>27.400609657358</c:v>
                </c:pt>
                <c:pt idx="13934">
                  <c:v>27.400778265359101</c:v>
                </c:pt>
                <c:pt idx="13935">
                  <c:v>27.400946872821802</c:v>
                </c:pt>
                <c:pt idx="13936">
                  <c:v>27.401115479746</c:v>
                </c:pt>
                <c:pt idx="13937">
                  <c:v>27.401284086131799</c:v>
                </c:pt>
                <c:pt idx="13938">
                  <c:v>27.401452691979099</c:v>
                </c:pt>
                <c:pt idx="13939">
                  <c:v>27.4016212972879</c:v>
                </c:pt>
                <c:pt idx="13940">
                  <c:v>27.401789902058201</c:v>
                </c:pt>
                <c:pt idx="13941">
                  <c:v>27.4019585062901</c:v>
                </c:pt>
                <c:pt idx="13942">
                  <c:v>27.4021271099835</c:v>
                </c:pt>
                <c:pt idx="13943">
                  <c:v>27.4022957131385</c:v>
                </c:pt>
                <c:pt idx="13944">
                  <c:v>27.402464315754901</c:v>
                </c:pt>
                <c:pt idx="13945">
                  <c:v>27.402632917832999</c:v>
                </c:pt>
                <c:pt idx="13946">
                  <c:v>27.402801519372499</c:v>
                </c:pt>
                <c:pt idx="13947">
                  <c:v>27.402970120373599</c:v>
                </c:pt>
                <c:pt idx="13948">
                  <c:v>27.403138720836299</c:v>
                </c:pt>
                <c:pt idx="13949">
                  <c:v>27.403307320760501</c:v>
                </c:pt>
                <c:pt idx="13950">
                  <c:v>27.403475920146199</c:v>
                </c:pt>
                <c:pt idx="13951">
                  <c:v>27.403644518993499</c:v>
                </c:pt>
                <c:pt idx="13952">
                  <c:v>27.403813117302299</c:v>
                </c:pt>
                <c:pt idx="13953">
                  <c:v>27.4039817150727</c:v>
                </c:pt>
                <c:pt idx="13954">
                  <c:v>27.404150312304701</c:v>
                </c:pt>
                <c:pt idx="13955">
                  <c:v>27.404318908998199</c:v>
                </c:pt>
                <c:pt idx="13956">
                  <c:v>27.404487505153199</c:v>
                </c:pt>
                <c:pt idx="13957">
                  <c:v>27.404656100769799</c:v>
                </c:pt>
                <c:pt idx="13958">
                  <c:v>27.404824695847999</c:v>
                </c:pt>
                <c:pt idx="13959">
                  <c:v>27.404993290387701</c:v>
                </c:pt>
                <c:pt idx="13960">
                  <c:v>27.405161884388999</c:v>
                </c:pt>
                <c:pt idx="13961">
                  <c:v>27.405330477851901</c:v>
                </c:pt>
                <c:pt idx="13962">
                  <c:v>27.405499070776301</c:v>
                </c:pt>
                <c:pt idx="13963">
                  <c:v>27.405667663162301</c:v>
                </c:pt>
                <c:pt idx="13964">
                  <c:v>27.405836255009799</c:v>
                </c:pt>
                <c:pt idx="13965">
                  <c:v>27.406004846318901</c:v>
                </c:pt>
                <c:pt idx="13966">
                  <c:v>27.406173437089599</c:v>
                </c:pt>
                <c:pt idx="13967">
                  <c:v>27.406342027321902</c:v>
                </c:pt>
                <c:pt idx="13968">
                  <c:v>27.406510617015702</c:v>
                </c:pt>
                <c:pt idx="13969">
                  <c:v>27.406679206171098</c:v>
                </c:pt>
                <c:pt idx="13970">
                  <c:v>27.406847794788099</c:v>
                </c:pt>
                <c:pt idx="13971">
                  <c:v>27.407016382866701</c:v>
                </c:pt>
                <c:pt idx="13972">
                  <c:v>27.407184970406799</c:v>
                </c:pt>
                <c:pt idx="13973">
                  <c:v>27.407353557408602</c:v>
                </c:pt>
                <c:pt idx="13974">
                  <c:v>27.407522143871901</c:v>
                </c:pt>
                <c:pt idx="13975">
                  <c:v>27.407690729796801</c:v>
                </c:pt>
                <c:pt idx="13976">
                  <c:v>27.407859315183199</c:v>
                </c:pt>
                <c:pt idx="13977">
                  <c:v>27.4080279000313</c:v>
                </c:pt>
                <c:pt idx="13978">
                  <c:v>27.408196484341001</c:v>
                </c:pt>
                <c:pt idx="13979">
                  <c:v>27.4083650681122</c:v>
                </c:pt>
                <c:pt idx="13980">
                  <c:v>27.408533651345099</c:v>
                </c:pt>
                <c:pt idx="13981">
                  <c:v>27.408702234039499</c:v>
                </c:pt>
                <c:pt idx="13982">
                  <c:v>27.408870816195499</c:v>
                </c:pt>
                <c:pt idx="13983">
                  <c:v>27.4090393978131</c:v>
                </c:pt>
                <c:pt idx="13984">
                  <c:v>27.409207978892301</c:v>
                </c:pt>
                <c:pt idx="13985">
                  <c:v>27.409376559433198</c:v>
                </c:pt>
                <c:pt idx="13986">
                  <c:v>27.4095451394356</c:v>
                </c:pt>
                <c:pt idx="13987">
                  <c:v>27.409713718899599</c:v>
                </c:pt>
                <c:pt idx="13988">
                  <c:v>27.409882297825199</c:v>
                </c:pt>
                <c:pt idx="13989">
                  <c:v>27.410050876212502</c:v>
                </c:pt>
                <c:pt idx="13990">
                  <c:v>27.410219454061298</c:v>
                </c:pt>
                <c:pt idx="13991">
                  <c:v>27.410388031371699</c:v>
                </c:pt>
                <c:pt idx="13992">
                  <c:v>27.4105566081438</c:v>
                </c:pt>
                <c:pt idx="13993">
                  <c:v>27.410725184377402</c:v>
                </c:pt>
                <c:pt idx="13994">
                  <c:v>27.4108937600727</c:v>
                </c:pt>
                <c:pt idx="13995">
                  <c:v>27.411062335229602</c:v>
                </c:pt>
                <c:pt idx="13996">
                  <c:v>27.411230909848101</c:v>
                </c:pt>
                <c:pt idx="13997">
                  <c:v>27.4113994839282</c:v>
                </c:pt>
                <c:pt idx="13998">
                  <c:v>27.411568057469999</c:v>
                </c:pt>
                <c:pt idx="13999">
                  <c:v>27.4117366304733</c:v>
                </c:pt>
                <c:pt idx="14000">
                  <c:v>27.4119052029383</c:v>
                </c:pt>
                <c:pt idx="14001">
                  <c:v>27.412073774864901</c:v>
                </c:pt>
                <c:pt idx="14002">
                  <c:v>27.412242346253201</c:v>
                </c:pt>
                <c:pt idx="14003">
                  <c:v>27.412410917102999</c:v>
                </c:pt>
                <c:pt idx="14004">
                  <c:v>27.412579487414501</c:v>
                </c:pt>
                <c:pt idx="14005">
                  <c:v>27.412748057187599</c:v>
                </c:pt>
                <c:pt idx="14006">
                  <c:v>27.412916626422302</c:v>
                </c:pt>
                <c:pt idx="14007">
                  <c:v>27.4130851951187</c:v>
                </c:pt>
                <c:pt idx="14008">
                  <c:v>27.4132537632767</c:v>
                </c:pt>
                <c:pt idx="14009">
                  <c:v>27.413422330896399</c:v>
                </c:pt>
                <c:pt idx="14010">
                  <c:v>27.413590897977699</c:v>
                </c:pt>
                <c:pt idx="14011">
                  <c:v>27.413759464520599</c:v>
                </c:pt>
                <c:pt idx="14012">
                  <c:v>27.413928030525099</c:v>
                </c:pt>
                <c:pt idx="14013">
                  <c:v>27.4140965959913</c:v>
                </c:pt>
                <c:pt idx="14014">
                  <c:v>27.4142651609192</c:v>
                </c:pt>
                <c:pt idx="14015">
                  <c:v>27.414433725308601</c:v>
                </c:pt>
                <c:pt idx="14016">
                  <c:v>27.414602289159799</c:v>
                </c:pt>
                <c:pt idx="14017">
                  <c:v>27.4147708524726</c:v>
                </c:pt>
                <c:pt idx="14018">
                  <c:v>27.414939415247002</c:v>
                </c:pt>
                <c:pt idx="14019">
                  <c:v>27.415107977483</c:v>
                </c:pt>
                <c:pt idx="14020">
                  <c:v>27.415276539180802</c:v>
                </c:pt>
                <c:pt idx="14021">
                  <c:v>27.4154451003402</c:v>
                </c:pt>
                <c:pt idx="14022">
                  <c:v>27.415613660961199</c:v>
                </c:pt>
                <c:pt idx="14023">
                  <c:v>27.415782221043902</c:v>
                </c:pt>
                <c:pt idx="14024">
                  <c:v>27.415950780588201</c:v>
                </c:pt>
                <c:pt idx="14025">
                  <c:v>27.4161193395942</c:v>
                </c:pt>
                <c:pt idx="14026">
                  <c:v>27.416287898061899</c:v>
                </c:pt>
                <c:pt idx="14027">
                  <c:v>27.416456455991199</c:v>
                </c:pt>
                <c:pt idx="14028">
                  <c:v>27.416625013382198</c:v>
                </c:pt>
                <c:pt idx="14029">
                  <c:v>27.416793570234901</c:v>
                </c:pt>
                <c:pt idx="14030">
                  <c:v>27.416962126549201</c:v>
                </c:pt>
                <c:pt idx="14031">
                  <c:v>27.417130682325201</c:v>
                </c:pt>
                <c:pt idx="14032">
                  <c:v>27.417299237562801</c:v>
                </c:pt>
                <c:pt idx="14033">
                  <c:v>27.417467792262201</c:v>
                </c:pt>
                <c:pt idx="14034">
                  <c:v>27.417636346423201</c:v>
                </c:pt>
                <c:pt idx="14035">
                  <c:v>27.417804900045802</c:v>
                </c:pt>
                <c:pt idx="14036">
                  <c:v>27.417973453130202</c:v>
                </c:pt>
                <c:pt idx="14037">
                  <c:v>27.418142005676199</c:v>
                </c:pt>
                <c:pt idx="14038">
                  <c:v>27.418310557683899</c:v>
                </c:pt>
                <c:pt idx="14039">
                  <c:v>27.418479109153299</c:v>
                </c:pt>
                <c:pt idx="14040">
                  <c:v>27.4186476600844</c:v>
                </c:pt>
                <c:pt idx="14041">
                  <c:v>27.4188162104771</c:v>
                </c:pt>
                <c:pt idx="14042">
                  <c:v>27.4189847603316</c:v>
                </c:pt>
                <c:pt idx="14043">
                  <c:v>27.419153309647701</c:v>
                </c:pt>
                <c:pt idx="14044">
                  <c:v>27.419321858425501</c:v>
                </c:pt>
                <c:pt idx="14045">
                  <c:v>27.419490406664998</c:v>
                </c:pt>
                <c:pt idx="14046">
                  <c:v>27.419658954366199</c:v>
                </c:pt>
                <c:pt idx="14047">
                  <c:v>27.419827501529099</c:v>
                </c:pt>
                <c:pt idx="14048">
                  <c:v>27.4199960481536</c:v>
                </c:pt>
                <c:pt idx="14049">
                  <c:v>27.4201645942399</c:v>
                </c:pt>
                <c:pt idx="14050">
                  <c:v>27.4203331397879</c:v>
                </c:pt>
                <c:pt idx="14051">
                  <c:v>27.4205016847975</c:v>
                </c:pt>
                <c:pt idx="14052">
                  <c:v>27.4206702292689</c:v>
                </c:pt>
                <c:pt idx="14053">
                  <c:v>27.420838773202</c:v>
                </c:pt>
                <c:pt idx="14054">
                  <c:v>27.4210073165967</c:v>
                </c:pt>
                <c:pt idx="14055">
                  <c:v>27.4211758594532</c:v>
                </c:pt>
                <c:pt idx="14056">
                  <c:v>27.4213444017714</c:v>
                </c:pt>
                <c:pt idx="14057">
                  <c:v>27.4215129435512</c:v>
                </c:pt>
                <c:pt idx="14058">
                  <c:v>27.421681484792799</c:v>
                </c:pt>
                <c:pt idx="14059">
                  <c:v>27.421850025496099</c:v>
                </c:pt>
                <c:pt idx="14060">
                  <c:v>27.422018565661102</c:v>
                </c:pt>
                <c:pt idx="14061">
                  <c:v>27.4221871052879</c:v>
                </c:pt>
                <c:pt idx="14062">
                  <c:v>27.422355644376299</c:v>
                </c:pt>
                <c:pt idx="14063">
                  <c:v>27.422524182926502</c:v>
                </c:pt>
                <c:pt idx="14064">
                  <c:v>27.422692720938301</c:v>
                </c:pt>
                <c:pt idx="14065">
                  <c:v>27.422861258411899</c:v>
                </c:pt>
                <c:pt idx="14066">
                  <c:v>27.423029795347201</c:v>
                </c:pt>
                <c:pt idx="14067">
                  <c:v>27.423198331744299</c:v>
                </c:pt>
                <c:pt idx="14068">
                  <c:v>27.423366867603001</c:v>
                </c:pt>
                <c:pt idx="14069">
                  <c:v>27.423535402923498</c:v>
                </c:pt>
                <c:pt idx="14070">
                  <c:v>27.423703937705699</c:v>
                </c:pt>
                <c:pt idx="14071">
                  <c:v>27.423872471949601</c:v>
                </c:pt>
                <c:pt idx="14072">
                  <c:v>27.424041005655301</c:v>
                </c:pt>
                <c:pt idx="14073">
                  <c:v>27.424209538822701</c:v>
                </c:pt>
                <c:pt idx="14074">
                  <c:v>27.424378071451802</c:v>
                </c:pt>
                <c:pt idx="14075">
                  <c:v>27.424546603542701</c:v>
                </c:pt>
                <c:pt idx="14076">
                  <c:v>27.424715135095301</c:v>
                </c:pt>
                <c:pt idx="14077">
                  <c:v>27.424883666109601</c:v>
                </c:pt>
                <c:pt idx="14078">
                  <c:v>27.4250521965857</c:v>
                </c:pt>
                <c:pt idx="14079">
                  <c:v>27.425220726523499</c:v>
                </c:pt>
                <c:pt idx="14080">
                  <c:v>27.425389255923001</c:v>
                </c:pt>
                <c:pt idx="14081">
                  <c:v>27.425557784784299</c:v>
                </c:pt>
                <c:pt idx="14082">
                  <c:v>27.425726313107401</c:v>
                </c:pt>
                <c:pt idx="14083">
                  <c:v>27.425894840892099</c:v>
                </c:pt>
                <c:pt idx="14084">
                  <c:v>27.426063368138699</c:v>
                </c:pt>
                <c:pt idx="14085">
                  <c:v>27.426231894847</c:v>
                </c:pt>
                <c:pt idx="14086">
                  <c:v>27.426400421017</c:v>
                </c:pt>
                <c:pt idx="14087">
                  <c:v>27.4265689466488</c:v>
                </c:pt>
                <c:pt idx="14088">
                  <c:v>27.4267374717423</c:v>
                </c:pt>
                <c:pt idx="14089">
                  <c:v>27.426905996297599</c:v>
                </c:pt>
                <c:pt idx="14090">
                  <c:v>27.427074520314601</c:v>
                </c:pt>
                <c:pt idx="14091">
                  <c:v>27.4272430437934</c:v>
                </c:pt>
                <c:pt idx="14092">
                  <c:v>27.427411566734001</c:v>
                </c:pt>
                <c:pt idx="14093">
                  <c:v>27.427580089136299</c:v>
                </c:pt>
                <c:pt idx="14094">
                  <c:v>27.4277486110004</c:v>
                </c:pt>
                <c:pt idx="14095">
                  <c:v>27.4279171323263</c:v>
                </c:pt>
                <c:pt idx="14096">
                  <c:v>27.4280856531139</c:v>
                </c:pt>
                <c:pt idx="14097">
                  <c:v>27.4282541733633</c:v>
                </c:pt>
                <c:pt idx="14098">
                  <c:v>27.428422693074399</c:v>
                </c:pt>
                <c:pt idx="14099">
                  <c:v>27.428591212247301</c:v>
                </c:pt>
                <c:pt idx="14100">
                  <c:v>27.428759730882</c:v>
                </c:pt>
                <c:pt idx="14101">
                  <c:v>27.428928248978501</c:v>
                </c:pt>
                <c:pt idx="14102">
                  <c:v>27.429096766536698</c:v>
                </c:pt>
                <c:pt idx="14103">
                  <c:v>27.429265283556798</c:v>
                </c:pt>
                <c:pt idx="14104">
                  <c:v>27.429433800038598</c:v>
                </c:pt>
                <c:pt idx="14105">
                  <c:v>27.429602315982098</c:v>
                </c:pt>
                <c:pt idx="14106">
                  <c:v>27.429770831387501</c:v>
                </c:pt>
                <c:pt idx="14107">
                  <c:v>27.429939346254599</c:v>
                </c:pt>
                <c:pt idx="14108">
                  <c:v>27.430107860583501</c:v>
                </c:pt>
                <c:pt idx="14109">
                  <c:v>27.430276374374198</c:v>
                </c:pt>
                <c:pt idx="14110">
                  <c:v>27.430444887626699</c:v>
                </c:pt>
                <c:pt idx="14111">
                  <c:v>27.430613400340999</c:v>
                </c:pt>
                <c:pt idx="14112">
                  <c:v>27.430781912517102</c:v>
                </c:pt>
                <c:pt idx="14113">
                  <c:v>27.430950424154901</c:v>
                </c:pt>
                <c:pt idx="14114">
                  <c:v>27.431118935254599</c:v>
                </c:pt>
                <c:pt idx="14115">
                  <c:v>27.431287445816</c:v>
                </c:pt>
                <c:pt idx="14116">
                  <c:v>27.431455955839201</c:v>
                </c:pt>
                <c:pt idx="14117">
                  <c:v>27.431624465324301</c:v>
                </c:pt>
                <c:pt idx="14118">
                  <c:v>27.431792974271101</c:v>
                </c:pt>
                <c:pt idx="14119">
                  <c:v>27.4319614826797</c:v>
                </c:pt>
                <c:pt idx="14120">
                  <c:v>27.432129990550202</c:v>
                </c:pt>
                <c:pt idx="14121">
                  <c:v>27.4322984978824</c:v>
                </c:pt>
                <c:pt idx="14122">
                  <c:v>27.4324670046765</c:v>
                </c:pt>
                <c:pt idx="14123">
                  <c:v>27.4326355109323</c:v>
                </c:pt>
                <c:pt idx="14124">
                  <c:v>27.43280401665</c:v>
                </c:pt>
                <c:pt idx="14125">
                  <c:v>27.432972521829399</c:v>
                </c:pt>
                <c:pt idx="14126">
                  <c:v>27.4331410264707</c:v>
                </c:pt>
                <c:pt idx="14127">
                  <c:v>27.433309530573801</c:v>
                </c:pt>
                <c:pt idx="14128">
                  <c:v>27.433478034138702</c:v>
                </c:pt>
                <c:pt idx="14129">
                  <c:v>27.433646537165401</c:v>
                </c:pt>
                <c:pt idx="14130">
                  <c:v>27.433815039653901</c:v>
                </c:pt>
                <c:pt idx="14131">
                  <c:v>27.433983541604299</c:v>
                </c:pt>
                <c:pt idx="14132">
                  <c:v>27.4341520430164</c:v>
                </c:pt>
                <c:pt idx="14133">
                  <c:v>27.434320543890401</c:v>
                </c:pt>
                <c:pt idx="14134">
                  <c:v>27.434489044226201</c:v>
                </c:pt>
                <c:pt idx="14135">
                  <c:v>27.434657544023899</c:v>
                </c:pt>
                <c:pt idx="14136">
                  <c:v>27.434826043283302</c:v>
                </c:pt>
                <c:pt idx="14137">
                  <c:v>27.434994542004599</c:v>
                </c:pt>
                <c:pt idx="14138">
                  <c:v>27.4351630401877</c:v>
                </c:pt>
                <c:pt idx="14139">
                  <c:v>27.435331537832699</c:v>
                </c:pt>
                <c:pt idx="14140">
                  <c:v>27.435500034939501</c:v>
                </c:pt>
                <c:pt idx="14141">
                  <c:v>27.435668531508099</c:v>
                </c:pt>
                <c:pt idx="14142">
                  <c:v>27.435837027538501</c:v>
                </c:pt>
                <c:pt idx="14143">
                  <c:v>27.436005523030801</c:v>
                </c:pt>
                <c:pt idx="14144">
                  <c:v>27.4361740179849</c:v>
                </c:pt>
                <c:pt idx="14145">
                  <c:v>27.436342512400898</c:v>
                </c:pt>
                <c:pt idx="14146">
                  <c:v>27.4365110062787</c:v>
                </c:pt>
                <c:pt idx="14147">
                  <c:v>27.4366794996183</c:v>
                </c:pt>
                <c:pt idx="14148">
                  <c:v>27.4368479924198</c:v>
                </c:pt>
                <c:pt idx="14149">
                  <c:v>27.437016484683099</c:v>
                </c:pt>
                <c:pt idx="14150">
                  <c:v>27.4371849764083</c:v>
                </c:pt>
                <c:pt idx="14151">
                  <c:v>27.437353467595301</c:v>
                </c:pt>
                <c:pt idx="14152">
                  <c:v>27.437521958244201</c:v>
                </c:pt>
                <c:pt idx="14153">
                  <c:v>27.4376904483549</c:v>
                </c:pt>
                <c:pt idx="14154">
                  <c:v>27.437858937927501</c:v>
                </c:pt>
                <c:pt idx="14155">
                  <c:v>27.438027426961899</c:v>
                </c:pt>
                <c:pt idx="14156">
                  <c:v>27.438195915458198</c:v>
                </c:pt>
                <c:pt idx="14157">
                  <c:v>27.438364403416301</c:v>
                </c:pt>
                <c:pt idx="14158">
                  <c:v>27.438532890836299</c:v>
                </c:pt>
                <c:pt idx="14159">
                  <c:v>27.4387013777182</c:v>
                </c:pt>
                <c:pt idx="14160">
                  <c:v>27.4388698640619</c:v>
                </c:pt>
                <c:pt idx="14161">
                  <c:v>27.439038349867499</c:v>
                </c:pt>
                <c:pt idx="14162">
                  <c:v>27.4392068351349</c:v>
                </c:pt>
                <c:pt idx="14163">
                  <c:v>27.4393753198643</c:v>
                </c:pt>
                <c:pt idx="14164">
                  <c:v>27.4395438040554</c:v>
                </c:pt>
                <c:pt idx="14165">
                  <c:v>27.439712287708499</c:v>
                </c:pt>
                <c:pt idx="14166">
                  <c:v>27.4398807708234</c:v>
                </c:pt>
                <c:pt idx="14167">
                  <c:v>27.440049253400201</c:v>
                </c:pt>
                <c:pt idx="14168">
                  <c:v>27.4402177354389</c:v>
                </c:pt>
                <c:pt idx="14169">
                  <c:v>27.440386216939402</c:v>
                </c:pt>
                <c:pt idx="14170">
                  <c:v>27.440554697901799</c:v>
                </c:pt>
                <c:pt idx="14171">
                  <c:v>27.440723178326099</c:v>
                </c:pt>
                <c:pt idx="14172">
                  <c:v>27.440891658212301</c:v>
                </c:pt>
                <c:pt idx="14173">
                  <c:v>27.441060137560399</c:v>
                </c:pt>
                <c:pt idx="14174">
                  <c:v>27.441228616370299</c:v>
                </c:pt>
                <c:pt idx="14175">
                  <c:v>27.441397094642099</c:v>
                </c:pt>
                <c:pt idx="14176">
                  <c:v>27.441565572375801</c:v>
                </c:pt>
                <c:pt idx="14177">
                  <c:v>27.441734049571401</c:v>
                </c:pt>
                <c:pt idx="14178">
                  <c:v>27.441902526228901</c:v>
                </c:pt>
                <c:pt idx="14179">
                  <c:v>27.4420710023483</c:v>
                </c:pt>
                <c:pt idx="14180">
                  <c:v>27.442239477929601</c:v>
                </c:pt>
                <c:pt idx="14181">
                  <c:v>27.442407952972701</c:v>
                </c:pt>
                <c:pt idx="14182">
                  <c:v>27.4425764274778</c:v>
                </c:pt>
                <c:pt idx="14183">
                  <c:v>27.442744901444701</c:v>
                </c:pt>
                <c:pt idx="14184">
                  <c:v>27.442913374873601</c:v>
                </c:pt>
                <c:pt idx="14185">
                  <c:v>27.443081847764301</c:v>
                </c:pt>
                <c:pt idx="14186">
                  <c:v>27.443250320116999</c:v>
                </c:pt>
                <c:pt idx="14187">
                  <c:v>27.443418791931499</c:v>
                </c:pt>
                <c:pt idx="14188">
                  <c:v>27.443587263207998</c:v>
                </c:pt>
                <c:pt idx="14189">
                  <c:v>27.443755733946301</c:v>
                </c:pt>
                <c:pt idx="14190">
                  <c:v>27.443924204146601</c:v>
                </c:pt>
                <c:pt idx="14191">
                  <c:v>27.4440926738088</c:v>
                </c:pt>
                <c:pt idx="14192">
                  <c:v>27.444261142932898</c:v>
                </c:pt>
                <c:pt idx="14193">
                  <c:v>27.4444296115188</c:v>
                </c:pt>
                <c:pt idx="14194">
                  <c:v>27.444598079566699</c:v>
                </c:pt>
                <c:pt idx="14195">
                  <c:v>27.4447665470766</c:v>
                </c:pt>
                <c:pt idx="14196">
                  <c:v>27.444935014048301</c:v>
                </c:pt>
                <c:pt idx="14197">
                  <c:v>27.445103480482</c:v>
                </c:pt>
                <c:pt idx="14198">
                  <c:v>27.445271946377499</c:v>
                </c:pt>
                <c:pt idx="14199">
                  <c:v>27.445440411734999</c:v>
                </c:pt>
                <c:pt idx="14200">
                  <c:v>27.445608876554399</c:v>
                </c:pt>
                <c:pt idx="14201">
                  <c:v>27.4457773408358</c:v>
                </c:pt>
                <c:pt idx="14202">
                  <c:v>27.445945804579001</c:v>
                </c:pt>
                <c:pt idx="14203">
                  <c:v>27.4461142677842</c:v>
                </c:pt>
                <c:pt idx="14204">
                  <c:v>27.446282730451301</c:v>
                </c:pt>
                <c:pt idx="14205">
                  <c:v>27.446451192580401</c:v>
                </c:pt>
                <c:pt idx="14206">
                  <c:v>27.4466196541714</c:v>
                </c:pt>
                <c:pt idx="14207">
                  <c:v>27.446788115224301</c:v>
                </c:pt>
                <c:pt idx="14208">
                  <c:v>27.446956575739101</c:v>
                </c:pt>
                <c:pt idx="14209">
                  <c:v>27.447125035715899</c:v>
                </c:pt>
                <c:pt idx="14210">
                  <c:v>27.4472934951546</c:v>
                </c:pt>
                <c:pt idx="14211">
                  <c:v>27.447461954055299</c:v>
                </c:pt>
                <c:pt idx="14212">
                  <c:v>27.447630412417801</c:v>
                </c:pt>
                <c:pt idx="14213">
                  <c:v>27.447798870242401</c:v>
                </c:pt>
                <c:pt idx="14214">
                  <c:v>27.4479673275289</c:v>
                </c:pt>
                <c:pt idx="14215">
                  <c:v>27.448135784277301</c:v>
                </c:pt>
                <c:pt idx="14216">
                  <c:v>27.448304240487602</c:v>
                </c:pt>
                <c:pt idx="14217">
                  <c:v>27.44847269616</c:v>
                </c:pt>
                <c:pt idx="14218">
                  <c:v>27.448641151294201</c:v>
                </c:pt>
                <c:pt idx="14219">
                  <c:v>27.4488096058904</c:v>
                </c:pt>
                <c:pt idx="14220">
                  <c:v>27.448978059948601</c:v>
                </c:pt>
                <c:pt idx="14221">
                  <c:v>27.449146513468701</c:v>
                </c:pt>
                <c:pt idx="14222">
                  <c:v>27.4493149664508</c:v>
                </c:pt>
                <c:pt idx="14223">
                  <c:v>27.4494834188948</c:v>
                </c:pt>
                <c:pt idx="14224">
                  <c:v>27.4496518708008</c:v>
                </c:pt>
                <c:pt idx="14225">
                  <c:v>27.449820322168701</c:v>
                </c:pt>
                <c:pt idx="14226">
                  <c:v>27.449988772998601</c:v>
                </c:pt>
                <c:pt idx="14227">
                  <c:v>27.4501572232905</c:v>
                </c:pt>
                <c:pt idx="14228">
                  <c:v>27.450325673044301</c:v>
                </c:pt>
                <c:pt idx="14229">
                  <c:v>27.4504941222601</c:v>
                </c:pt>
                <c:pt idx="14230">
                  <c:v>27.450662570937901</c:v>
                </c:pt>
                <c:pt idx="14231">
                  <c:v>27.450831019077601</c:v>
                </c:pt>
                <c:pt idx="14232">
                  <c:v>27.450999466679299</c:v>
                </c:pt>
                <c:pt idx="14233">
                  <c:v>27.451167913742999</c:v>
                </c:pt>
                <c:pt idx="14234">
                  <c:v>27.451336360268701</c:v>
                </c:pt>
                <c:pt idx="14235">
                  <c:v>27.451504806256299</c:v>
                </c:pt>
                <c:pt idx="14236">
                  <c:v>27.451673251705898</c:v>
                </c:pt>
                <c:pt idx="14237">
                  <c:v>27.4518416966175</c:v>
                </c:pt>
                <c:pt idx="14238">
                  <c:v>27.452010140991</c:v>
                </c:pt>
                <c:pt idx="14239">
                  <c:v>27.452178584826601</c:v>
                </c:pt>
                <c:pt idx="14240">
                  <c:v>27.452347028124102</c:v>
                </c:pt>
                <c:pt idx="14241">
                  <c:v>27.452515470883601</c:v>
                </c:pt>
                <c:pt idx="14242">
                  <c:v>27.452683913105101</c:v>
                </c:pt>
                <c:pt idx="14243">
                  <c:v>27.452852354788501</c:v>
                </c:pt>
                <c:pt idx="14244">
                  <c:v>27.453020795933998</c:v>
                </c:pt>
                <c:pt idx="14245">
                  <c:v>27.453189236541402</c:v>
                </c:pt>
                <c:pt idx="14246">
                  <c:v>27.453357676610899</c:v>
                </c:pt>
                <c:pt idx="14247">
                  <c:v>27.453526116142299</c:v>
                </c:pt>
                <c:pt idx="14248">
                  <c:v>27.453694555135701</c:v>
                </c:pt>
                <c:pt idx="14249">
                  <c:v>27.453862993591201</c:v>
                </c:pt>
                <c:pt idx="14250">
                  <c:v>27.4540314315086</c:v>
                </c:pt>
                <c:pt idx="14251">
                  <c:v>27.454199868888001</c:v>
                </c:pt>
                <c:pt idx="14252">
                  <c:v>27.4543683057294</c:v>
                </c:pt>
                <c:pt idx="14253">
                  <c:v>27.454536742032801</c:v>
                </c:pt>
                <c:pt idx="14254">
                  <c:v>27.454705177798299</c:v>
                </c:pt>
                <c:pt idx="14255">
                  <c:v>27.454873613025701</c:v>
                </c:pt>
                <c:pt idx="14256">
                  <c:v>27.4550420477151</c:v>
                </c:pt>
                <c:pt idx="14257">
                  <c:v>27.455210481866601</c:v>
                </c:pt>
                <c:pt idx="14258">
                  <c:v>27.455378915480001</c:v>
                </c:pt>
                <c:pt idx="14259">
                  <c:v>27.455547348555498</c:v>
                </c:pt>
                <c:pt idx="14260">
                  <c:v>27.455715781092898</c:v>
                </c:pt>
                <c:pt idx="14261">
                  <c:v>27.4558842130924</c:v>
                </c:pt>
                <c:pt idx="14262">
                  <c:v>27.4560526445539</c:v>
                </c:pt>
                <c:pt idx="14263">
                  <c:v>27.456221075477401</c:v>
                </c:pt>
                <c:pt idx="14264">
                  <c:v>27.456389505863001</c:v>
                </c:pt>
                <c:pt idx="14265">
                  <c:v>27.456557935710499</c:v>
                </c:pt>
                <c:pt idx="14266">
                  <c:v>27.456726365020099</c:v>
                </c:pt>
                <c:pt idx="14267">
                  <c:v>27.456894793791701</c:v>
                </c:pt>
                <c:pt idx="14268">
                  <c:v>27.457063222025301</c:v>
                </c:pt>
                <c:pt idx="14269">
                  <c:v>27.457231649720999</c:v>
                </c:pt>
                <c:pt idx="14270">
                  <c:v>27.457400076878699</c:v>
                </c:pt>
                <c:pt idx="14271">
                  <c:v>27.457568503498401</c:v>
                </c:pt>
                <c:pt idx="14272">
                  <c:v>27.457736929580101</c:v>
                </c:pt>
                <c:pt idx="14273">
                  <c:v>27.457905355123899</c:v>
                </c:pt>
                <c:pt idx="14274">
                  <c:v>27.458073780129698</c:v>
                </c:pt>
                <c:pt idx="14275">
                  <c:v>27.4582422045975</c:v>
                </c:pt>
                <c:pt idx="14276">
                  <c:v>27.4584106285274</c:v>
                </c:pt>
                <c:pt idx="14277">
                  <c:v>27.458579051919301</c:v>
                </c:pt>
                <c:pt idx="14278">
                  <c:v>27.458747474773201</c:v>
                </c:pt>
                <c:pt idx="14279">
                  <c:v>27.458915897089199</c:v>
                </c:pt>
                <c:pt idx="14280">
                  <c:v>27.459084318867301</c:v>
                </c:pt>
                <c:pt idx="14281">
                  <c:v>27.459252740107299</c:v>
                </c:pt>
                <c:pt idx="14282">
                  <c:v>27.459421160809502</c:v>
                </c:pt>
                <c:pt idx="14283">
                  <c:v>27.459589580973599</c:v>
                </c:pt>
                <c:pt idx="14284">
                  <c:v>27.459758000599798</c:v>
                </c:pt>
                <c:pt idx="14285">
                  <c:v>27.459926419688099</c:v>
                </c:pt>
                <c:pt idx="14286">
                  <c:v>27.460094838238401</c:v>
                </c:pt>
                <c:pt idx="14287">
                  <c:v>27.460263256250801</c:v>
                </c:pt>
                <c:pt idx="14288">
                  <c:v>27.4604316737252</c:v>
                </c:pt>
                <c:pt idx="14289">
                  <c:v>27.4606000906617</c:v>
                </c:pt>
                <c:pt idx="14290">
                  <c:v>27.460768507060202</c:v>
                </c:pt>
                <c:pt idx="14291">
                  <c:v>27.460936922920801</c:v>
                </c:pt>
                <c:pt idx="14292">
                  <c:v>27.461105338243499</c:v>
                </c:pt>
                <c:pt idx="14293">
                  <c:v>27.461273753028198</c:v>
                </c:pt>
                <c:pt idx="14294">
                  <c:v>27.461442167274999</c:v>
                </c:pt>
                <c:pt idx="14295">
                  <c:v>27.461610580983798</c:v>
                </c:pt>
                <c:pt idx="14296">
                  <c:v>27.461778994154798</c:v>
                </c:pt>
                <c:pt idx="14297">
                  <c:v>27.461947406787701</c:v>
                </c:pt>
                <c:pt idx="14298">
                  <c:v>27.462115818882801</c:v>
                </c:pt>
                <c:pt idx="14299">
                  <c:v>27.462284230439899</c:v>
                </c:pt>
                <c:pt idx="14300">
                  <c:v>27.462452641459102</c:v>
                </c:pt>
                <c:pt idx="14301">
                  <c:v>27.462621051940399</c:v>
                </c:pt>
                <c:pt idx="14302">
                  <c:v>27.462789461883698</c:v>
                </c:pt>
                <c:pt idx="14303">
                  <c:v>27.462957871289198</c:v>
                </c:pt>
                <c:pt idx="14304">
                  <c:v>27.4631262801567</c:v>
                </c:pt>
                <c:pt idx="14305">
                  <c:v>27.463294688486201</c:v>
                </c:pt>
                <c:pt idx="14306">
                  <c:v>27.463463096277899</c:v>
                </c:pt>
                <c:pt idx="14307">
                  <c:v>27.463631503531602</c:v>
                </c:pt>
                <c:pt idx="14308">
                  <c:v>27.463799910247499</c:v>
                </c:pt>
                <c:pt idx="14309">
                  <c:v>27.463968316425401</c:v>
                </c:pt>
                <c:pt idx="14310">
                  <c:v>27.464136722065401</c:v>
                </c:pt>
                <c:pt idx="14311">
                  <c:v>27.464305127167499</c:v>
                </c:pt>
                <c:pt idx="14312">
                  <c:v>27.464473531731699</c:v>
                </c:pt>
                <c:pt idx="14313">
                  <c:v>27.464641935757999</c:v>
                </c:pt>
                <c:pt idx="14314">
                  <c:v>27.464810339246299</c:v>
                </c:pt>
                <c:pt idx="14315">
                  <c:v>27.464978742196799</c:v>
                </c:pt>
                <c:pt idx="14316">
                  <c:v>27.465147144609301</c:v>
                </c:pt>
                <c:pt idx="14317">
                  <c:v>27.465315546484</c:v>
                </c:pt>
                <c:pt idx="14318">
                  <c:v>27.4654839478208</c:v>
                </c:pt>
                <c:pt idx="14319">
                  <c:v>27.465652348619599</c:v>
                </c:pt>
                <c:pt idx="14320">
                  <c:v>27.465820748880599</c:v>
                </c:pt>
                <c:pt idx="14321">
                  <c:v>27.4659891486037</c:v>
                </c:pt>
                <c:pt idx="14322">
                  <c:v>27.4661575477888</c:v>
                </c:pt>
                <c:pt idx="14323">
                  <c:v>27.4663259464361</c:v>
                </c:pt>
                <c:pt idx="14324">
                  <c:v>27.466494344545499</c:v>
                </c:pt>
                <c:pt idx="14325">
                  <c:v>27.466662742116998</c:v>
                </c:pt>
                <c:pt idx="14326">
                  <c:v>27.466831139150599</c:v>
                </c:pt>
                <c:pt idx="14327">
                  <c:v>27.466999535646298</c:v>
                </c:pt>
                <c:pt idx="14328">
                  <c:v>27.467167931604202</c:v>
                </c:pt>
                <c:pt idx="14329">
                  <c:v>27.4673363270241</c:v>
                </c:pt>
                <c:pt idx="14330">
                  <c:v>27.467504721906199</c:v>
                </c:pt>
                <c:pt idx="14331">
                  <c:v>27.467673116250399</c:v>
                </c:pt>
                <c:pt idx="14332">
                  <c:v>27.467841510056701</c:v>
                </c:pt>
                <c:pt idx="14333">
                  <c:v>27.4680099033251</c:v>
                </c:pt>
                <c:pt idx="14334">
                  <c:v>27.468178296055701</c:v>
                </c:pt>
                <c:pt idx="14335">
                  <c:v>27.468346688248399</c:v>
                </c:pt>
                <c:pt idx="14336">
                  <c:v>27.468515079903199</c:v>
                </c:pt>
                <c:pt idx="14337">
                  <c:v>27.468683471020199</c:v>
                </c:pt>
                <c:pt idx="14338">
                  <c:v>27.468851861599202</c:v>
                </c:pt>
                <c:pt idx="14339">
                  <c:v>27.469020251640401</c:v>
                </c:pt>
                <c:pt idx="14340">
                  <c:v>27.469188641143798</c:v>
                </c:pt>
                <c:pt idx="14341">
                  <c:v>27.469357030109201</c:v>
                </c:pt>
                <c:pt idx="14342">
                  <c:v>27.469525418536801</c:v>
                </c:pt>
                <c:pt idx="14343">
                  <c:v>27.469693806426601</c:v>
                </c:pt>
                <c:pt idx="14344">
                  <c:v>27.4698621937785</c:v>
                </c:pt>
                <c:pt idx="14345">
                  <c:v>27.4700305805925</c:v>
                </c:pt>
                <c:pt idx="14346">
                  <c:v>27.470198966868701</c:v>
                </c:pt>
                <c:pt idx="14347">
                  <c:v>27.470367352606999</c:v>
                </c:pt>
                <c:pt idx="14348">
                  <c:v>27.470535737807399</c:v>
                </c:pt>
                <c:pt idx="14349">
                  <c:v>27.47070412247</c:v>
                </c:pt>
                <c:pt idx="14350">
                  <c:v>27.470872506594802</c:v>
                </c:pt>
                <c:pt idx="14351">
                  <c:v>27.471040890181701</c:v>
                </c:pt>
                <c:pt idx="14352">
                  <c:v>27.471209273230698</c:v>
                </c:pt>
                <c:pt idx="14353">
                  <c:v>27.4713776557419</c:v>
                </c:pt>
                <c:pt idx="14354">
                  <c:v>27.471546037715299</c:v>
                </c:pt>
                <c:pt idx="14355">
                  <c:v>27.4717144191508</c:v>
                </c:pt>
                <c:pt idx="14356">
                  <c:v>27.471882800048501</c:v>
                </c:pt>
                <c:pt idx="14357">
                  <c:v>27.4720511804083</c:v>
                </c:pt>
                <c:pt idx="14358">
                  <c:v>27.4722195602303</c:v>
                </c:pt>
                <c:pt idx="14359">
                  <c:v>27.472387939514402</c:v>
                </c:pt>
                <c:pt idx="14360">
                  <c:v>27.4725563182607</c:v>
                </c:pt>
                <c:pt idx="14361">
                  <c:v>27.4727246964692</c:v>
                </c:pt>
                <c:pt idx="14362">
                  <c:v>27.4728930741399</c:v>
                </c:pt>
                <c:pt idx="14363">
                  <c:v>27.473061451272699</c:v>
                </c:pt>
                <c:pt idx="14364">
                  <c:v>27.473229827867598</c:v>
                </c:pt>
                <c:pt idx="14365">
                  <c:v>27.473398203924798</c:v>
                </c:pt>
                <c:pt idx="14366">
                  <c:v>27.4735665794441</c:v>
                </c:pt>
                <c:pt idx="14367">
                  <c:v>27.473734954425598</c:v>
                </c:pt>
                <c:pt idx="14368">
                  <c:v>27.473903328869302</c:v>
                </c:pt>
                <c:pt idx="14369">
                  <c:v>27.474071702775099</c:v>
                </c:pt>
                <c:pt idx="14370">
                  <c:v>27.4742400761432</c:v>
                </c:pt>
                <c:pt idx="14371">
                  <c:v>27.474408448973399</c:v>
                </c:pt>
                <c:pt idx="14372">
                  <c:v>27.474576821265799</c:v>
                </c:pt>
                <c:pt idx="14373">
                  <c:v>27.474745193020301</c:v>
                </c:pt>
                <c:pt idx="14374">
                  <c:v>27.474913564237099</c:v>
                </c:pt>
                <c:pt idx="14375">
                  <c:v>27.475081934915998</c:v>
                </c:pt>
                <c:pt idx="14376">
                  <c:v>27.475250305057202</c:v>
                </c:pt>
                <c:pt idx="14377">
                  <c:v>27.475418674660499</c:v>
                </c:pt>
                <c:pt idx="14378">
                  <c:v>27.475587043726001</c:v>
                </c:pt>
                <c:pt idx="14379">
                  <c:v>27.475755412253701</c:v>
                </c:pt>
                <c:pt idx="14380">
                  <c:v>27.475923780243601</c:v>
                </c:pt>
                <c:pt idx="14381">
                  <c:v>27.476092147695699</c:v>
                </c:pt>
                <c:pt idx="14382">
                  <c:v>27.476260514610001</c:v>
                </c:pt>
                <c:pt idx="14383">
                  <c:v>27.4764288809865</c:v>
                </c:pt>
                <c:pt idx="14384">
                  <c:v>27.4765972468252</c:v>
                </c:pt>
                <c:pt idx="14385">
                  <c:v>27.476765612126002</c:v>
                </c:pt>
                <c:pt idx="14386">
                  <c:v>27.4769339768891</c:v>
                </c:pt>
                <c:pt idx="14387">
                  <c:v>27.477102341114399</c:v>
                </c:pt>
                <c:pt idx="14388">
                  <c:v>27.477270704801899</c:v>
                </c:pt>
                <c:pt idx="14389">
                  <c:v>27.4774390679516</c:v>
                </c:pt>
                <c:pt idx="14390">
                  <c:v>27.477607430563499</c:v>
                </c:pt>
                <c:pt idx="14391">
                  <c:v>27.477775792637701</c:v>
                </c:pt>
                <c:pt idx="14392">
                  <c:v>27.477944154174001</c:v>
                </c:pt>
                <c:pt idx="14393">
                  <c:v>27.478112515172601</c:v>
                </c:pt>
                <c:pt idx="14394">
                  <c:v>27.478280875633299</c:v>
                </c:pt>
                <c:pt idx="14395">
                  <c:v>27.478449235556301</c:v>
                </c:pt>
                <c:pt idx="14396">
                  <c:v>27.4786175949415</c:v>
                </c:pt>
                <c:pt idx="14397">
                  <c:v>27.478785953788901</c:v>
                </c:pt>
                <c:pt idx="14398">
                  <c:v>27.478954312098601</c:v>
                </c:pt>
                <c:pt idx="14399">
                  <c:v>27.479122669870399</c:v>
                </c:pt>
                <c:pt idx="14400">
                  <c:v>27.479291027104502</c:v>
                </c:pt>
                <c:pt idx="14401">
                  <c:v>27.479459383800801</c:v>
                </c:pt>
                <c:pt idx="14402">
                  <c:v>27.479627739959302</c:v>
                </c:pt>
                <c:pt idx="14403">
                  <c:v>27.479796095580099</c:v>
                </c:pt>
                <c:pt idx="14404">
                  <c:v>27.4799644506631</c:v>
                </c:pt>
                <c:pt idx="14405">
                  <c:v>27.480132805208299</c:v>
                </c:pt>
                <c:pt idx="14406">
                  <c:v>27.480301159215799</c:v>
                </c:pt>
                <c:pt idx="14407">
                  <c:v>27.480469512685499</c:v>
                </c:pt>
                <c:pt idx="14408">
                  <c:v>27.4806378656174</c:v>
                </c:pt>
                <c:pt idx="14409">
                  <c:v>27.480806218011601</c:v>
                </c:pt>
                <c:pt idx="14410">
                  <c:v>27.480974569868</c:v>
                </c:pt>
                <c:pt idx="14411">
                  <c:v>27.481142921186599</c:v>
                </c:pt>
                <c:pt idx="14412">
                  <c:v>27.481311271967499</c:v>
                </c:pt>
                <c:pt idx="14413">
                  <c:v>27.481479622210699</c:v>
                </c:pt>
                <c:pt idx="14414">
                  <c:v>27.481647971916001</c:v>
                </c:pt>
                <c:pt idx="14415">
                  <c:v>27.481816321083699</c:v>
                </c:pt>
                <c:pt idx="14416">
                  <c:v>27.481984669713501</c:v>
                </c:pt>
                <c:pt idx="14417">
                  <c:v>27.4821530178057</c:v>
                </c:pt>
                <c:pt idx="14418">
                  <c:v>27.482321365360001</c:v>
                </c:pt>
                <c:pt idx="14419">
                  <c:v>27.482489712376701</c:v>
                </c:pt>
                <c:pt idx="14420">
                  <c:v>27.482658058855499</c:v>
                </c:pt>
                <c:pt idx="14421">
                  <c:v>27.4828264047967</c:v>
                </c:pt>
                <c:pt idx="14422">
                  <c:v>27.482994750200099</c:v>
                </c:pt>
                <c:pt idx="14423">
                  <c:v>27.483163095065699</c:v>
                </c:pt>
                <c:pt idx="14424">
                  <c:v>27.483331439393599</c:v>
                </c:pt>
                <c:pt idx="14425">
                  <c:v>27.483499783183799</c:v>
                </c:pt>
                <c:pt idx="14426">
                  <c:v>27.4836681264362</c:v>
                </c:pt>
                <c:pt idx="14427">
                  <c:v>27.483836469150901</c:v>
                </c:pt>
                <c:pt idx="14428">
                  <c:v>27.4840048113279</c:v>
                </c:pt>
                <c:pt idx="14429">
                  <c:v>27.484173152967099</c:v>
                </c:pt>
                <c:pt idx="14430">
                  <c:v>27.484341494068602</c:v>
                </c:pt>
                <c:pt idx="14431">
                  <c:v>27.484509834632401</c:v>
                </c:pt>
                <c:pt idx="14432">
                  <c:v>27.484678174658502</c:v>
                </c:pt>
                <c:pt idx="14433">
                  <c:v>27.484846514146799</c:v>
                </c:pt>
                <c:pt idx="14434">
                  <c:v>27.4850148530974</c:v>
                </c:pt>
                <c:pt idx="14435">
                  <c:v>27.485183191510199</c:v>
                </c:pt>
                <c:pt idx="14436">
                  <c:v>27.485351529385401</c:v>
                </c:pt>
                <c:pt idx="14437">
                  <c:v>27.4855198667228</c:v>
                </c:pt>
                <c:pt idx="14438">
                  <c:v>27.4856882035225</c:v>
                </c:pt>
                <c:pt idx="14439">
                  <c:v>27.4858565397845</c:v>
                </c:pt>
                <c:pt idx="14440">
                  <c:v>27.4860248755088</c:v>
                </c:pt>
                <c:pt idx="14441">
                  <c:v>27.486193210695401</c:v>
                </c:pt>
                <c:pt idx="14442">
                  <c:v>27.486361545344199</c:v>
                </c:pt>
                <c:pt idx="14443">
                  <c:v>27.4865298794554</c:v>
                </c:pt>
                <c:pt idx="14444">
                  <c:v>27.486698213028799</c:v>
                </c:pt>
                <c:pt idx="14445">
                  <c:v>27.486866546064501</c:v>
                </c:pt>
                <c:pt idx="14446">
                  <c:v>27.4870348785626</c:v>
                </c:pt>
                <c:pt idx="14447">
                  <c:v>27.4872032105229</c:v>
                </c:pt>
                <c:pt idx="14448">
                  <c:v>27.4873715419455</c:v>
                </c:pt>
                <c:pt idx="14449">
                  <c:v>27.4875398728304</c:v>
                </c:pt>
                <c:pt idx="14450">
                  <c:v>27.487708203177601</c:v>
                </c:pt>
                <c:pt idx="14451">
                  <c:v>27.487876532987102</c:v>
                </c:pt>
                <c:pt idx="14452">
                  <c:v>27.488044862258899</c:v>
                </c:pt>
                <c:pt idx="14453">
                  <c:v>27.488213190993001</c:v>
                </c:pt>
                <c:pt idx="14454">
                  <c:v>27.488381519189499</c:v>
                </c:pt>
                <c:pt idx="14455">
                  <c:v>27.488549846848201</c:v>
                </c:pt>
                <c:pt idx="14456">
                  <c:v>27.4887181739692</c:v>
                </c:pt>
                <c:pt idx="14457">
                  <c:v>27.488886500552599</c:v>
                </c:pt>
                <c:pt idx="14458">
                  <c:v>27.489054826598199</c:v>
                </c:pt>
                <c:pt idx="14459">
                  <c:v>27.489223152106199</c:v>
                </c:pt>
                <c:pt idx="14460">
                  <c:v>27.489391477076499</c:v>
                </c:pt>
                <c:pt idx="14461">
                  <c:v>27.489559801509099</c:v>
                </c:pt>
                <c:pt idx="14462">
                  <c:v>27.489728125404</c:v>
                </c:pt>
                <c:pt idx="14463">
                  <c:v>27.4898964487613</c:v>
                </c:pt>
                <c:pt idx="14464">
                  <c:v>27.490064771580801</c:v>
                </c:pt>
                <c:pt idx="14465">
                  <c:v>27.490233093862699</c:v>
                </c:pt>
                <c:pt idx="14466">
                  <c:v>27.4904014156069</c:v>
                </c:pt>
                <c:pt idx="14467">
                  <c:v>27.490569736813502</c:v>
                </c:pt>
                <c:pt idx="14468">
                  <c:v>27.4907380574823</c:v>
                </c:pt>
                <c:pt idx="14469">
                  <c:v>27.490906377613499</c:v>
                </c:pt>
                <c:pt idx="14470">
                  <c:v>27.491074697207001</c:v>
                </c:pt>
                <c:pt idx="14471">
                  <c:v>27.491243016262899</c:v>
                </c:pt>
                <c:pt idx="14472">
                  <c:v>27.491411334781102</c:v>
                </c:pt>
                <c:pt idx="14473">
                  <c:v>27.491579652761601</c:v>
                </c:pt>
                <c:pt idx="14474">
                  <c:v>27.491747970204401</c:v>
                </c:pt>
                <c:pt idx="14475">
                  <c:v>27.4919162871096</c:v>
                </c:pt>
                <c:pt idx="14476">
                  <c:v>27.492084603477199</c:v>
                </c:pt>
                <c:pt idx="14477">
                  <c:v>27.492252919306999</c:v>
                </c:pt>
                <c:pt idx="14478">
                  <c:v>27.492421234599298</c:v>
                </c:pt>
                <c:pt idx="14479">
                  <c:v>27.492589549353799</c:v>
                </c:pt>
                <c:pt idx="14480">
                  <c:v>27.492757863570699</c:v>
                </c:pt>
                <c:pt idx="14481">
                  <c:v>27.492926177249998</c:v>
                </c:pt>
                <c:pt idx="14482">
                  <c:v>27.493094490391599</c:v>
                </c:pt>
                <c:pt idx="14483">
                  <c:v>27.493262802995499</c:v>
                </c:pt>
                <c:pt idx="14484">
                  <c:v>27.493431115061799</c:v>
                </c:pt>
                <c:pt idx="14485">
                  <c:v>27.493599426590499</c:v>
                </c:pt>
                <c:pt idx="14486">
                  <c:v>27.4937677375815</c:v>
                </c:pt>
                <c:pt idx="14487">
                  <c:v>27.493936048034801</c:v>
                </c:pt>
                <c:pt idx="14488">
                  <c:v>27.494104357950601</c:v>
                </c:pt>
                <c:pt idx="14489">
                  <c:v>27.494272667328602</c:v>
                </c:pt>
                <c:pt idx="14490">
                  <c:v>27.494440976169098</c:v>
                </c:pt>
                <c:pt idx="14491">
                  <c:v>27.494609284471899</c:v>
                </c:pt>
                <c:pt idx="14492">
                  <c:v>27.494777592237</c:v>
                </c:pt>
                <c:pt idx="14493">
                  <c:v>27.4949458994646</c:v>
                </c:pt>
                <c:pt idx="14494">
                  <c:v>27.495114206154501</c:v>
                </c:pt>
                <c:pt idx="14495">
                  <c:v>27.495282512306702</c:v>
                </c:pt>
                <c:pt idx="14496">
                  <c:v>27.495450817921402</c:v>
                </c:pt>
                <c:pt idx="14497">
                  <c:v>27.495619122998399</c:v>
                </c:pt>
                <c:pt idx="14498">
                  <c:v>27.495787427537699</c:v>
                </c:pt>
                <c:pt idx="14499">
                  <c:v>27.4959557315395</c:v>
                </c:pt>
                <c:pt idx="14500">
                  <c:v>27.4961240350036</c:v>
                </c:pt>
                <c:pt idx="14501">
                  <c:v>27.4962923379301</c:v>
                </c:pt>
                <c:pt idx="14502">
                  <c:v>27.496460640319</c:v>
                </c:pt>
                <c:pt idx="14503">
                  <c:v>27.4966289421703</c:v>
                </c:pt>
                <c:pt idx="14504">
                  <c:v>27.496797243483901</c:v>
                </c:pt>
                <c:pt idx="14505">
                  <c:v>27.496965544259901</c:v>
                </c:pt>
                <c:pt idx="14506">
                  <c:v>27.4971338444983</c:v>
                </c:pt>
                <c:pt idx="14507">
                  <c:v>27.4973021441991</c:v>
                </c:pt>
                <c:pt idx="14508">
                  <c:v>27.4974704433623</c:v>
                </c:pt>
                <c:pt idx="14509">
                  <c:v>27.497638741987899</c:v>
                </c:pt>
                <c:pt idx="14510">
                  <c:v>27.497807040075902</c:v>
                </c:pt>
                <c:pt idx="14511">
                  <c:v>27.497975337626201</c:v>
                </c:pt>
                <c:pt idx="14512">
                  <c:v>27.498143634639</c:v>
                </c:pt>
                <c:pt idx="14513">
                  <c:v>27.498311931114099</c:v>
                </c:pt>
                <c:pt idx="14514">
                  <c:v>27.498480227051701</c:v>
                </c:pt>
                <c:pt idx="14515">
                  <c:v>27.4986485224516</c:v>
                </c:pt>
                <c:pt idx="14516">
                  <c:v>27.498816817313902</c:v>
                </c:pt>
                <c:pt idx="14517">
                  <c:v>27.498985111638699</c:v>
                </c:pt>
                <c:pt idx="14518">
                  <c:v>27.499153405425801</c:v>
                </c:pt>
                <c:pt idx="14519">
                  <c:v>27.499321698675399</c:v>
                </c:pt>
                <c:pt idx="14520">
                  <c:v>27.4994899913873</c:v>
                </c:pt>
                <c:pt idx="14521">
                  <c:v>27.499658283561701</c:v>
                </c:pt>
                <c:pt idx="14522">
                  <c:v>27.499826575198501</c:v>
                </c:pt>
                <c:pt idx="14523">
                  <c:v>27.499994866297701</c:v>
                </c:pt>
                <c:pt idx="14524">
                  <c:v>27.500163156859301</c:v>
                </c:pt>
                <c:pt idx="14525">
                  <c:v>27.500331446883301</c:v>
                </c:pt>
                <c:pt idx="14526">
                  <c:v>27.500499736369701</c:v>
                </c:pt>
                <c:pt idx="14527">
                  <c:v>27.5006680253185</c:v>
                </c:pt>
                <c:pt idx="14528">
                  <c:v>27.500836313729799</c:v>
                </c:pt>
                <c:pt idx="14529">
                  <c:v>27.501004601603501</c:v>
                </c:pt>
                <c:pt idx="14530">
                  <c:v>27.5011728889396</c:v>
                </c:pt>
                <c:pt idx="14531">
                  <c:v>27.501341175738101</c:v>
                </c:pt>
                <c:pt idx="14532">
                  <c:v>27.501509461998999</c:v>
                </c:pt>
                <c:pt idx="14533">
                  <c:v>27.5016777477224</c:v>
                </c:pt>
                <c:pt idx="14534">
                  <c:v>27.501846032908201</c:v>
                </c:pt>
                <c:pt idx="14535">
                  <c:v>27.502014317556402</c:v>
                </c:pt>
                <c:pt idx="14536">
                  <c:v>27.502182601667101</c:v>
                </c:pt>
                <c:pt idx="14537">
                  <c:v>27.502350885240201</c:v>
                </c:pt>
                <c:pt idx="14538">
                  <c:v>27.5025191682757</c:v>
                </c:pt>
                <c:pt idx="14539">
                  <c:v>27.502687450773699</c:v>
                </c:pt>
                <c:pt idx="14540">
                  <c:v>27.502855732734101</c:v>
                </c:pt>
                <c:pt idx="14541">
                  <c:v>27.5030240141569</c:v>
                </c:pt>
                <c:pt idx="14542">
                  <c:v>27.503192295042201</c:v>
                </c:pt>
                <c:pt idx="14543">
                  <c:v>27.503360575389902</c:v>
                </c:pt>
                <c:pt idx="14544">
                  <c:v>27.503528855199999</c:v>
                </c:pt>
                <c:pt idx="14545">
                  <c:v>27.503697134472599</c:v>
                </c:pt>
                <c:pt idx="14546">
                  <c:v>27.503865413207699</c:v>
                </c:pt>
                <c:pt idx="14547">
                  <c:v>27.504033691405201</c:v>
                </c:pt>
                <c:pt idx="14548">
                  <c:v>27.5042019690651</c:v>
                </c:pt>
                <c:pt idx="14549">
                  <c:v>27.504370246187499</c:v>
                </c:pt>
                <c:pt idx="14550">
                  <c:v>27.5045385227724</c:v>
                </c:pt>
                <c:pt idx="14551">
                  <c:v>27.504706798819601</c:v>
                </c:pt>
                <c:pt idx="14552">
                  <c:v>27.504875074329401</c:v>
                </c:pt>
                <c:pt idx="14553">
                  <c:v>27.505043349301602</c:v>
                </c:pt>
                <c:pt idx="14554">
                  <c:v>27.505211623736301</c:v>
                </c:pt>
                <c:pt idx="14555">
                  <c:v>27.5053798976334</c:v>
                </c:pt>
                <c:pt idx="14556">
                  <c:v>27.505548170992999</c:v>
                </c:pt>
                <c:pt idx="14557">
                  <c:v>27.505716443815</c:v>
                </c:pt>
                <c:pt idx="14558">
                  <c:v>27.505884716099501</c:v>
                </c:pt>
                <c:pt idx="14559">
                  <c:v>27.506052987846498</c:v>
                </c:pt>
                <c:pt idx="14560">
                  <c:v>27.506221259056002</c:v>
                </c:pt>
                <c:pt idx="14561">
                  <c:v>27.506389529727901</c:v>
                </c:pt>
                <c:pt idx="14562">
                  <c:v>27.5065577998622</c:v>
                </c:pt>
                <c:pt idx="14563">
                  <c:v>27.506726069459098</c:v>
                </c:pt>
                <c:pt idx="14564">
                  <c:v>27.5068943385184</c:v>
                </c:pt>
                <c:pt idx="14565">
                  <c:v>27.507062607040201</c:v>
                </c:pt>
                <c:pt idx="14566">
                  <c:v>27.507230875024501</c:v>
                </c:pt>
                <c:pt idx="14567">
                  <c:v>27.507399142471201</c:v>
                </c:pt>
                <c:pt idx="14568">
                  <c:v>27.507567409380499</c:v>
                </c:pt>
                <c:pt idx="14569">
                  <c:v>27.507735675752201</c:v>
                </c:pt>
                <c:pt idx="14570">
                  <c:v>27.507903941586399</c:v>
                </c:pt>
                <c:pt idx="14571">
                  <c:v>27.508072206883099</c:v>
                </c:pt>
                <c:pt idx="14572">
                  <c:v>27.5082404716422</c:v>
                </c:pt>
                <c:pt idx="14573">
                  <c:v>27.508408735863899</c:v>
                </c:pt>
                <c:pt idx="14574">
                  <c:v>27.508576999548001</c:v>
                </c:pt>
                <c:pt idx="14575">
                  <c:v>27.5087452626946</c:v>
                </c:pt>
                <c:pt idx="14576">
                  <c:v>27.5089135253038</c:v>
                </c:pt>
                <c:pt idx="14577">
                  <c:v>27.509081787375401</c:v>
                </c:pt>
                <c:pt idx="14578">
                  <c:v>27.5092500489095</c:v>
                </c:pt>
                <c:pt idx="14579">
                  <c:v>27.509418309906099</c:v>
                </c:pt>
                <c:pt idx="14580">
                  <c:v>27.509586570365201</c:v>
                </c:pt>
                <c:pt idx="14581">
                  <c:v>27.509754830286798</c:v>
                </c:pt>
                <c:pt idx="14582">
                  <c:v>27.509923089670899</c:v>
                </c:pt>
                <c:pt idx="14583">
                  <c:v>27.510091348517498</c:v>
                </c:pt>
                <c:pt idx="14584">
                  <c:v>27.510259606826601</c:v>
                </c:pt>
                <c:pt idx="14585">
                  <c:v>27.510427864598199</c:v>
                </c:pt>
                <c:pt idx="14586">
                  <c:v>27.5105961218323</c:v>
                </c:pt>
                <c:pt idx="14587">
                  <c:v>27.510764378528901</c:v>
                </c:pt>
                <c:pt idx="14588">
                  <c:v>27.510932634688</c:v>
                </c:pt>
                <c:pt idx="14589">
                  <c:v>27.511100890309699</c:v>
                </c:pt>
                <c:pt idx="14590">
                  <c:v>27.511269145393801</c:v>
                </c:pt>
                <c:pt idx="14591">
                  <c:v>27.511437399940501</c:v>
                </c:pt>
                <c:pt idx="14592">
                  <c:v>27.511605653949701</c:v>
                </c:pt>
                <c:pt idx="14593">
                  <c:v>27.5117739074214</c:v>
                </c:pt>
                <c:pt idx="14594">
                  <c:v>27.511942160355598</c:v>
                </c:pt>
                <c:pt idx="14595">
                  <c:v>27.5121104127523</c:v>
                </c:pt>
                <c:pt idx="14596">
                  <c:v>27.5122786646116</c:v>
                </c:pt>
                <c:pt idx="14597">
                  <c:v>27.512446915933399</c:v>
                </c:pt>
                <c:pt idx="14598">
                  <c:v>27.512615166717701</c:v>
                </c:pt>
                <c:pt idx="14599">
                  <c:v>27.512783416964499</c:v>
                </c:pt>
                <c:pt idx="14600">
                  <c:v>27.512951666673899</c:v>
                </c:pt>
                <c:pt idx="14601">
                  <c:v>27.513119915845799</c:v>
                </c:pt>
                <c:pt idx="14602">
                  <c:v>27.513288164480201</c:v>
                </c:pt>
                <c:pt idx="14603">
                  <c:v>27.513456412577199</c:v>
                </c:pt>
                <c:pt idx="14604">
                  <c:v>27.513624660136699</c:v>
                </c:pt>
                <c:pt idx="14605">
                  <c:v>27.513792907158699</c:v>
                </c:pt>
                <c:pt idx="14606">
                  <c:v>27.513961153643201</c:v>
                </c:pt>
                <c:pt idx="14607">
                  <c:v>27.514129399590399</c:v>
                </c:pt>
                <c:pt idx="14608">
                  <c:v>27.514297644999999</c:v>
                </c:pt>
                <c:pt idx="14609">
                  <c:v>27.514465889872199</c:v>
                </c:pt>
                <c:pt idx="14610">
                  <c:v>27.514634134206901</c:v>
                </c:pt>
                <c:pt idx="14611">
                  <c:v>27.514802378004202</c:v>
                </c:pt>
                <c:pt idx="14612">
                  <c:v>27.514970621263998</c:v>
                </c:pt>
                <c:pt idx="14613">
                  <c:v>27.515138863986301</c:v>
                </c:pt>
                <c:pt idx="14614">
                  <c:v>27.515307106171299</c:v>
                </c:pt>
                <c:pt idx="14615">
                  <c:v>27.5154753478187</c:v>
                </c:pt>
                <c:pt idx="14616">
                  <c:v>27.5156435889287</c:v>
                </c:pt>
                <c:pt idx="14617">
                  <c:v>27.515811829501299</c:v>
                </c:pt>
                <c:pt idx="14618">
                  <c:v>27.515980069536401</c:v>
                </c:pt>
                <c:pt idx="14619">
                  <c:v>27.516148309034101</c:v>
                </c:pt>
                <c:pt idx="14620">
                  <c:v>27.5163165479943</c:v>
                </c:pt>
                <c:pt idx="14621">
                  <c:v>27.516484786417099</c:v>
                </c:pt>
                <c:pt idx="14622">
                  <c:v>27.516653024302499</c:v>
                </c:pt>
                <c:pt idx="14623">
                  <c:v>27.516821261650399</c:v>
                </c:pt>
                <c:pt idx="14624">
                  <c:v>27.516989498460902</c:v>
                </c:pt>
                <c:pt idx="14625">
                  <c:v>27.517157734733999</c:v>
                </c:pt>
                <c:pt idx="14626">
                  <c:v>27.517325970469599</c:v>
                </c:pt>
                <c:pt idx="14627">
                  <c:v>27.517494205667798</c:v>
                </c:pt>
                <c:pt idx="14628">
                  <c:v>27.5176624403285</c:v>
                </c:pt>
                <c:pt idx="14629">
                  <c:v>27.517830674451901</c:v>
                </c:pt>
                <c:pt idx="14630">
                  <c:v>27.5179989080378</c:v>
                </c:pt>
                <c:pt idx="14631">
                  <c:v>27.518167141086199</c:v>
                </c:pt>
                <c:pt idx="14632">
                  <c:v>27.518335373597299</c:v>
                </c:pt>
                <c:pt idx="14633">
                  <c:v>27.518503605570899</c:v>
                </c:pt>
                <c:pt idx="14634">
                  <c:v>27.518671837007101</c:v>
                </c:pt>
                <c:pt idx="14635">
                  <c:v>27.518840067905899</c:v>
                </c:pt>
                <c:pt idx="14636">
                  <c:v>27.519008298267298</c:v>
                </c:pt>
                <c:pt idx="14637">
                  <c:v>27.5191765280913</c:v>
                </c:pt>
                <c:pt idx="14638">
                  <c:v>27.519344757377802</c:v>
                </c:pt>
                <c:pt idx="14639">
                  <c:v>27.519512986126902</c:v>
                </c:pt>
                <c:pt idx="14640">
                  <c:v>27.5196812143387</c:v>
                </c:pt>
                <c:pt idx="14641">
                  <c:v>27.519849442013001</c:v>
                </c:pt>
                <c:pt idx="14642">
                  <c:v>27.520017669149901</c:v>
                </c:pt>
                <c:pt idx="14643">
                  <c:v>27.5201858957494</c:v>
                </c:pt>
                <c:pt idx="14644">
                  <c:v>27.520354121811501</c:v>
                </c:pt>
                <c:pt idx="14645">
                  <c:v>27.5205223473362</c:v>
                </c:pt>
                <c:pt idx="14646">
                  <c:v>27.520690572323499</c:v>
                </c:pt>
                <c:pt idx="14647">
                  <c:v>27.5208587967733</c:v>
                </c:pt>
                <c:pt idx="14648">
                  <c:v>27.5210270206858</c:v>
                </c:pt>
                <c:pt idx="14649">
                  <c:v>27.521195244060898</c:v>
                </c:pt>
                <c:pt idx="14650">
                  <c:v>27.521363466898599</c:v>
                </c:pt>
                <c:pt idx="14651">
                  <c:v>27.521531689198898</c:v>
                </c:pt>
                <c:pt idx="14652">
                  <c:v>27.5216999109618</c:v>
                </c:pt>
                <c:pt idx="14653">
                  <c:v>27.521868132187301</c:v>
                </c:pt>
                <c:pt idx="14654">
                  <c:v>27.522036352875499</c:v>
                </c:pt>
                <c:pt idx="14655">
                  <c:v>27.522204573026201</c:v>
                </c:pt>
                <c:pt idx="14656">
                  <c:v>27.522372792639501</c:v>
                </c:pt>
                <c:pt idx="14657">
                  <c:v>27.5225410117155</c:v>
                </c:pt>
                <c:pt idx="14658">
                  <c:v>27.522709230254101</c:v>
                </c:pt>
                <c:pt idx="14659">
                  <c:v>27.522877448255301</c:v>
                </c:pt>
                <c:pt idx="14660">
                  <c:v>27.523045665719099</c:v>
                </c:pt>
                <c:pt idx="14661">
                  <c:v>27.5232138826455</c:v>
                </c:pt>
                <c:pt idx="14662">
                  <c:v>27.523382099034599</c:v>
                </c:pt>
                <c:pt idx="14663">
                  <c:v>27.5235503148863</c:v>
                </c:pt>
                <c:pt idx="14664">
                  <c:v>27.5237185302006</c:v>
                </c:pt>
                <c:pt idx="14665">
                  <c:v>27.523886744977499</c:v>
                </c:pt>
                <c:pt idx="14666">
                  <c:v>27.5240549592171</c:v>
                </c:pt>
                <c:pt idx="14667">
                  <c:v>27.524223172919299</c:v>
                </c:pt>
                <c:pt idx="14668">
                  <c:v>27.524391386084101</c:v>
                </c:pt>
                <c:pt idx="14669">
                  <c:v>27.524559598711601</c:v>
                </c:pt>
                <c:pt idx="14670">
                  <c:v>27.5247278108017</c:v>
                </c:pt>
                <c:pt idx="14671">
                  <c:v>27.524896022354401</c:v>
                </c:pt>
                <c:pt idx="14672">
                  <c:v>27.5250642333698</c:v>
                </c:pt>
                <c:pt idx="14673">
                  <c:v>27.525232443847798</c:v>
                </c:pt>
                <c:pt idx="14674">
                  <c:v>27.525400653788399</c:v>
                </c:pt>
                <c:pt idx="14675">
                  <c:v>27.525568863191701</c:v>
                </c:pt>
                <c:pt idx="14676">
                  <c:v>27.525737072057598</c:v>
                </c:pt>
                <c:pt idx="14677">
                  <c:v>27.525905280386201</c:v>
                </c:pt>
                <c:pt idx="14678">
                  <c:v>27.526073488177399</c:v>
                </c:pt>
                <c:pt idx="14679">
                  <c:v>27.526241695431299</c:v>
                </c:pt>
                <c:pt idx="14680">
                  <c:v>27.526409902147801</c:v>
                </c:pt>
                <c:pt idx="14681">
                  <c:v>27.526578108327001</c:v>
                </c:pt>
                <c:pt idx="14682">
                  <c:v>27.5267463139688</c:v>
                </c:pt>
                <c:pt idx="14683">
                  <c:v>27.526914519073301</c:v>
                </c:pt>
                <c:pt idx="14684">
                  <c:v>27.527082723640401</c:v>
                </c:pt>
                <c:pt idx="14685">
                  <c:v>27.527250927670199</c:v>
                </c:pt>
                <c:pt idx="14686">
                  <c:v>27.527419131162699</c:v>
                </c:pt>
                <c:pt idx="14687">
                  <c:v>27.527587334117801</c:v>
                </c:pt>
                <c:pt idx="14688">
                  <c:v>27.527755536535601</c:v>
                </c:pt>
                <c:pt idx="14689">
                  <c:v>27.527923738416</c:v>
                </c:pt>
                <c:pt idx="14690">
                  <c:v>27.528091939759101</c:v>
                </c:pt>
                <c:pt idx="14691">
                  <c:v>27.5282601405649</c:v>
                </c:pt>
                <c:pt idx="14692">
                  <c:v>27.528428340833301</c:v>
                </c:pt>
                <c:pt idx="14693">
                  <c:v>27.528596540564401</c:v>
                </c:pt>
                <c:pt idx="14694">
                  <c:v>27.528764739758198</c:v>
                </c:pt>
                <c:pt idx="14695">
                  <c:v>27.528932938414702</c:v>
                </c:pt>
                <c:pt idx="14696">
                  <c:v>27.5291011365338</c:v>
                </c:pt>
                <c:pt idx="14697">
                  <c:v>27.5292693341156</c:v>
                </c:pt>
                <c:pt idx="14698">
                  <c:v>27.529437531160099</c:v>
                </c:pt>
                <c:pt idx="14699">
                  <c:v>27.529605727667199</c:v>
                </c:pt>
                <c:pt idx="14700">
                  <c:v>27.529773923637102</c:v>
                </c:pt>
                <c:pt idx="14701">
                  <c:v>27.529942119069599</c:v>
                </c:pt>
                <c:pt idx="14702">
                  <c:v>27.530110313964801</c:v>
                </c:pt>
                <c:pt idx="14703">
                  <c:v>27.530278508322699</c:v>
                </c:pt>
                <c:pt idx="14704">
                  <c:v>27.530446702143301</c:v>
                </c:pt>
                <c:pt idx="14705">
                  <c:v>27.530614895426499</c:v>
                </c:pt>
                <c:pt idx="14706">
                  <c:v>27.530783088172502</c:v>
                </c:pt>
                <c:pt idx="14707">
                  <c:v>27.5309512803811</c:v>
                </c:pt>
                <c:pt idx="14708">
                  <c:v>27.531119472052499</c:v>
                </c:pt>
                <c:pt idx="14709">
                  <c:v>27.5312876631865</c:v>
                </c:pt>
                <c:pt idx="14710">
                  <c:v>27.5314558537832</c:v>
                </c:pt>
                <c:pt idx="14711">
                  <c:v>27.531624043842601</c:v>
                </c:pt>
                <c:pt idx="14712">
                  <c:v>27.531792233364701</c:v>
                </c:pt>
                <c:pt idx="14713">
                  <c:v>27.531960422349599</c:v>
                </c:pt>
                <c:pt idx="14714">
                  <c:v>27.532128610797098</c:v>
                </c:pt>
                <c:pt idx="14715">
                  <c:v>27.5322967987073</c:v>
                </c:pt>
                <c:pt idx="14716">
                  <c:v>27.532464986080299</c:v>
                </c:pt>
                <c:pt idx="14717">
                  <c:v>27.532633172915901</c:v>
                </c:pt>
                <c:pt idx="14718">
                  <c:v>27.532801359214201</c:v>
                </c:pt>
                <c:pt idx="14719">
                  <c:v>27.532969544975298</c:v>
                </c:pt>
                <c:pt idx="14720">
                  <c:v>27.533137730199002</c:v>
                </c:pt>
                <c:pt idx="14721">
                  <c:v>27.533305914885499</c:v>
                </c:pt>
                <c:pt idx="14722">
                  <c:v>27.533474099034699</c:v>
                </c:pt>
                <c:pt idx="14723">
                  <c:v>27.5336422826466</c:v>
                </c:pt>
                <c:pt idx="14724">
                  <c:v>27.533810465721299</c:v>
                </c:pt>
                <c:pt idx="14725">
                  <c:v>27.5339786482586</c:v>
                </c:pt>
                <c:pt idx="14726">
                  <c:v>27.534146830258699</c:v>
                </c:pt>
                <c:pt idx="14727">
                  <c:v>27.5343150117214</c:v>
                </c:pt>
                <c:pt idx="14728">
                  <c:v>27.534483192646999</c:v>
                </c:pt>
                <c:pt idx="14729">
                  <c:v>27.534651373035199</c:v>
                </c:pt>
                <c:pt idx="14730">
                  <c:v>27.534819552886098</c:v>
                </c:pt>
                <c:pt idx="14731">
                  <c:v>27.534987732199799</c:v>
                </c:pt>
                <c:pt idx="14732">
                  <c:v>27.535155910976201</c:v>
                </c:pt>
                <c:pt idx="14733">
                  <c:v>27.535324089215401</c:v>
                </c:pt>
                <c:pt idx="14734">
                  <c:v>27.535492266917299</c:v>
                </c:pt>
                <c:pt idx="14735">
                  <c:v>27.535660444081898</c:v>
                </c:pt>
                <c:pt idx="14736">
                  <c:v>27.5358286207092</c:v>
                </c:pt>
                <c:pt idx="14737">
                  <c:v>27.535996796799299</c:v>
                </c:pt>
                <c:pt idx="14738">
                  <c:v>27.5361649723521</c:v>
                </c:pt>
                <c:pt idx="14739">
                  <c:v>27.536333147367699</c:v>
                </c:pt>
                <c:pt idx="14740">
                  <c:v>27.536501321846</c:v>
                </c:pt>
                <c:pt idx="14741">
                  <c:v>27.536669495786999</c:v>
                </c:pt>
                <c:pt idx="14742">
                  <c:v>27.536837669190799</c:v>
                </c:pt>
                <c:pt idx="14743">
                  <c:v>27.5370058420574</c:v>
                </c:pt>
                <c:pt idx="14744">
                  <c:v>27.5371740143867</c:v>
                </c:pt>
                <c:pt idx="14745">
                  <c:v>27.537342186178702</c:v>
                </c:pt>
                <c:pt idx="14746">
                  <c:v>27.537510357433501</c:v>
                </c:pt>
                <c:pt idx="14747">
                  <c:v>27.537678528151002</c:v>
                </c:pt>
                <c:pt idx="14748">
                  <c:v>27.5378466983313</c:v>
                </c:pt>
                <c:pt idx="14749">
                  <c:v>27.538014867974301</c:v>
                </c:pt>
                <c:pt idx="14750">
                  <c:v>27.538183037080099</c:v>
                </c:pt>
                <c:pt idx="14751">
                  <c:v>27.538351205648699</c:v>
                </c:pt>
                <c:pt idx="14752">
                  <c:v>27.53851937368</c:v>
                </c:pt>
                <c:pt idx="14753">
                  <c:v>27.538687541174099</c:v>
                </c:pt>
                <c:pt idx="14754">
                  <c:v>27.538855708130999</c:v>
                </c:pt>
                <c:pt idx="14755">
                  <c:v>27.539023874550601</c:v>
                </c:pt>
                <c:pt idx="14756">
                  <c:v>27.539192040432901</c:v>
                </c:pt>
                <c:pt idx="14757">
                  <c:v>27.539360205778099</c:v>
                </c:pt>
                <c:pt idx="14758">
                  <c:v>27.539528370586002</c:v>
                </c:pt>
                <c:pt idx="14759">
                  <c:v>27.539696534856699</c:v>
                </c:pt>
                <c:pt idx="14760">
                  <c:v>27.539864698590101</c:v>
                </c:pt>
                <c:pt idx="14761">
                  <c:v>27.540032861786401</c:v>
                </c:pt>
                <c:pt idx="14762">
                  <c:v>27.540201024445398</c:v>
                </c:pt>
                <c:pt idx="14763">
                  <c:v>27.540369186567101</c:v>
                </c:pt>
                <c:pt idx="14764">
                  <c:v>27.540537348151702</c:v>
                </c:pt>
                <c:pt idx="14765">
                  <c:v>27.540705509199</c:v>
                </c:pt>
                <c:pt idx="14766">
                  <c:v>27.5408736697092</c:v>
                </c:pt>
                <c:pt idx="14767">
                  <c:v>27.541041829682001</c:v>
                </c:pt>
                <c:pt idx="14768">
                  <c:v>27.5412099891177</c:v>
                </c:pt>
                <c:pt idx="14769">
                  <c:v>27.5413781480162</c:v>
                </c:pt>
                <c:pt idx="14770">
                  <c:v>27.541546306377501</c:v>
                </c:pt>
                <c:pt idx="14771">
                  <c:v>27.541714464201501</c:v>
                </c:pt>
                <c:pt idx="14772">
                  <c:v>27.541882621488298</c:v>
                </c:pt>
                <c:pt idx="14773">
                  <c:v>27.542050778238</c:v>
                </c:pt>
                <c:pt idx="14774">
                  <c:v>27.5422189344504</c:v>
                </c:pt>
                <c:pt idx="14775">
                  <c:v>27.542387090125601</c:v>
                </c:pt>
                <c:pt idx="14776">
                  <c:v>27.5425552452636</c:v>
                </c:pt>
                <c:pt idx="14777">
                  <c:v>27.542723399864499</c:v>
                </c:pt>
                <c:pt idx="14778">
                  <c:v>27.542891553928101</c:v>
                </c:pt>
                <c:pt idx="14779">
                  <c:v>27.5430597074545</c:v>
                </c:pt>
                <c:pt idx="14780">
                  <c:v>27.5432278604437</c:v>
                </c:pt>
                <c:pt idx="14781">
                  <c:v>27.543396012895698</c:v>
                </c:pt>
                <c:pt idx="14782">
                  <c:v>27.543564164810501</c:v>
                </c:pt>
                <c:pt idx="14783">
                  <c:v>27.543732316188201</c:v>
                </c:pt>
                <c:pt idx="14784">
                  <c:v>27.5439004670286</c:v>
                </c:pt>
                <c:pt idx="14785">
                  <c:v>27.544068617331899</c:v>
                </c:pt>
                <c:pt idx="14786">
                  <c:v>27.5442367670979</c:v>
                </c:pt>
                <c:pt idx="14787">
                  <c:v>27.544404916326801</c:v>
                </c:pt>
                <c:pt idx="14788">
                  <c:v>27.544573065018501</c:v>
                </c:pt>
                <c:pt idx="14789">
                  <c:v>27.544741213173001</c:v>
                </c:pt>
                <c:pt idx="14790">
                  <c:v>27.5449093607903</c:v>
                </c:pt>
                <c:pt idx="14791">
                  <c:v>27.545077507870499</c:v>
                </c:pt>
                <c:pt idx="14792">
                  <c:v>27.545245654413399</c:v>
                </c:pt>
                <c:pt idx="14793">
                  <c:v>27.545413800419201</c:v>
                </c:pt>
                <c:pt idx="14794">
                  <c:v>27.5455819458878</c:v>
                </c:pt>
                <c:pt idx="14795">
                  <c:v>27.5457500908193</c:v>
                </c:pt>
                <c:pt idx="14796">
                  <c:v>27.545918235213598</c:v>
                </c:pt>
                <c:pt idx="14797">
                  <c:v>27.546086379070601</c:v>
                </c:pt>
                <c:pt idx="14798">
                  <c:v>27.546254522390601</c:v>
                </c:pt>
                <c:pt idx="14799">
                  <c:v>27.546422665173299</c:v>
                </c:pt>
                <c:pt idx="14800">
                  <c:v>27.546590807418902</c:v>
                </c:pt>
                <c:pt idx="14801">
                  <c:v>27.546758949127302</c:v>
                </c:pt>
                <c:pt idx="14802">
                  <c:v>27.546927090298599</c:v>
                </c:pt>
                <c:pt idx="14803">
                  <c:v>27.547095230932701</c:v>
                </c:pt>
                <c:pt idx="14804">
                  <c:v>27.547263371029601</c:v>
                </c:pt>
                <c:pt idx="14805">
                  <c:v>27.547431510589401</c:v>
                </c:pt>
                <c:pt idx="14806">
                  <c:v>27.547599649612099</c:v>
                </c:pt>
                <c:pt idx="14807">
                  <c:v>27.547767788097499</c:v>
                </c:pt>
                <c:pt idx="14808">
                  <c:v>27.547935926045799</c:v>
                </c:pt>
                <c:pt idx="14809">
                  <c:v>27.548104063457</c:v>
                </c:pt>
                <c:pt idx="14810">
                  <c:v>27.548272200330999</c:v>
                </c:pt>
                <c:pt idx="14811">
                  <c:v>27.548440336667898</c:v>
                </c:pt>
                <c:pt idx="14812">
                  <c:v>27.548608472467599</c:v>
                </c:pt>
                <c:pt idx="14813">
                  <c:v>27.548776607730101</c:v>
                </c:pt>
                <c:pt idx="14814">
                  <c:v>27.5489447424555</c:v>
                </c:pt>
                <c:pt idx="14815">
                  <c:v>27.5491128766438</c:v>
                </c:pt>
                <c:pt idx="14816">
                  <c:v>27.549281010294902</c:v>
                </c:pt>
                <c:pt idx="14817">
                  <c:v>27.5494491434089</c:v>
                </c:pt>
                <c:pt idx="14818">
                  <c:v>27.549617275985799</c:v>
                </c:pt>
                <c:pt idx="14819">
                  <c:v>27.5497854080255</c:v>
                </c:pt>
                <c:pt idx="14820">
                  <c:v>27.549953539528101</c:v>
                </c:pt>
                <c:pt idx="14821">
                  <c:v>27.5501216704935</c:v>
                </c:pt>
                <c:pt idx="14822">
                  <c:v>27.550289800921799</c:v>
                </c:pt>
                <c:pt idx="14823">
                  <c:v>27.550457930813</c:v>
                </c:pt>
                <c:pt idx="14824">
                  <c:v>27.550626060167101</c:v>
                </c:pt>
                <c:pt idx="14825">
                  <c:v>27.550794188984</c:v>
                </c:pt>
                <c:pt idx="14826">
                  <c:v>27.550962317263799</c:v>
                </c:pt>
                <c:pt idx="14827">
                  <c:v>27.5511304450064</c:v>
                </c:pt>
                <c:pt idx="14828">
                  <c:v>27.551298572212001</c:v>
                </c:pt>
                <c:pt idx="14829">
                  <c:v>27.5514666988804</c:v>
                </c:pt>
                <c:pt idx="14830">
                  <c:v>27.5516348250117</c:v>
                </c:pt>
                <c:pt idx="14831">
                  <c:v>27.5518029506059</c:v>
                </c:pt>
                <c:pt idx="14832">
                  <c:v>27.551971075663001</c:v>
                </c:pt>
                <c:pt idx="14833">
                  <c:v>27.5521392001829</c:v>
                </c:pt>
                <c:pt idx="14834">
                  <c:v>27.552307324165699</c:v>
                </c:pt>
                <c:pt idx="14835">
                  <c:v>27.552475447611499</c:v>
                </c:pt>
                <c:pt idx="14836">
                  <c:v>27.5526435705201</c:v>
                </c:pt>
                <c:pt idx="14837">
                  <c:v>27.552811692891598</c:v>
                </c:pt>
                <c:pt idx="14838">
                  <c:v>27.552979814726001</c:v>
                </c:pt>
                <c:pt idx="14839">
                  <c:v>27.553147936023201</c:v>
                </c:pt>
                <c:pt idx="14840">
                  <c:v>27.553316056783402</c:v>
                </c:pt>
                <c:pt idx="14841">
                  <c:v>27.553484177006499</c:v>
                </c:pt>
                <c:pt idx="14842">
                  <c:v>27.553652296692501</c:v>
                </c:pt>
                <c:pt idx="14843">
                  <c:v>27.553820415841301</c:v>
                </c:pt>
                <c:pt idx="14844">
                  <c:v>27.553988534453101</c:v>
                </c:pt>
                <c:pt idx="14845">
                  <c:v>27.554156652527801</c:v>
                </c:pt>
                <c:pt idx="14846">
                  <c:v>27.554324770065399</c:v>
                </c:pt>
                <c:pt idx="14847">
                  <c:v>27.554492887065798</c:v>
                </c:pt>
                <c:pt idx="14848">
                  <c:v>27.554661003529201</c:v>
                </c:pt>
                <c:pt idx="14849">
                  <c:v>27.554829119455501</c:v>
                </c:pt>
                <c:pt idx="14850">
                  <c:v>27.554997234844699</c:v>
                </c:pt>
                <c:pt idx="14851">
                  <c:v>27.5551653496969</c:v>
                </c:pt>
                <c:pt idx="14852">
                  <c:v>27.555333464011898</c:v>
                </c:pt>
                <c:pt idx="14853">
                  <c:v>27.555501577789801</c:v>
                </c:pt>
                <c:pt idx="14854">
                  <c:v>27.555669691030701</c:v>
                </c:pt>
                <c:pt idx="14855">
                  <c:v>27.555837803734502</c:v>
                </c:pt>
                <c:pt idx="14856">
                  <c:v>27.556005915901199</c:v>
                </c:pt>
                <c:pt idx="14857">
                  <c:v>27.556174027530801</c:v>
                </c:pt>
                <c:pt idx="14858">
                  <c:v>27.5563421386233</c:v>
                </c:pt>
                <c:pt idx="14859">
                  <c:v>27.5565102491788</c:v>
                </c:pt>
                <c:pt idx="14860">
                  <c:v>27.5566783591972</c:v>
                </c:pt>
                <c:pt idx="14861">
                  <c:v>27.556846468678501</c:v>
                </c:pt>
                <c:pt idx="14862">
                  <c:v>27.557014577622802</c:v>
                </c:pt>
                <c:pt idx="14863">
                  <c:v>27.557182686029901</c:v>
                </c:pt>
                <c:pt idx="14864">
                  <c:v>27.5573507939</c:v>
                </c:pt>
                <c:pt idx="14865">
                  <c:v>27.557518901233099</c:v>
                </c:pt>
                <c:pt idx="14866">
                  <c:v>27.557687008029099</c:v>
                </c:pt>
                <c:pt idx="14867">
                  <c:v>27.557855114287999</c:v>
                </c:pt>
                <c:pt idx="14868">
                  <c:v>27.558023220009801</c:v>
                </c:pt>
                <c:pt idx="14869">
                  <c:v>27.558191325194599</c:v>
                </c:pt>
                <c:pt idx="14870">
                  <c:v>27.558359429842302</c:v>
                </c:pt>
                <c:pt idx="14871">
                  <c:v>27.558527533953001</c:v>
                </c:pt>
                <c:pt idx="14872">
                  <c:v>27.558695637526601</c:v>
                </c:pt>
                <c:pt idx="14873">
                  <c:v>27.558863740563201</c:v>
                </c:pt>
                <c:pt idx="14874">
                  <c:v>27.559031843062701</c:v>
                </c:pt>
                <c:pt idx="14875">
                  <c:v>27.5591999450251</c:v>
                </c:pt>
                <c:pt idx="14876">
                  <c:v>27.559368046450501</c:v>
                </c:pt>
                <c:pt idx="14877">
                  <c:v>27.5595361473389</c:v>
                </c:pt>
                <c:pt idx="14878">
                  <c:v>27.559704247690199</c:v>
                </c:pt>
                <c:pt idx="14879">
                  <c:v>27.559872347504498</c:v>
                </c:pt>
                <c:pt idx="14880">
                  <c:v>27.560040446781699</c:v>
                </c:pt>
                <c:pt idx="14881">
                  <c:v>27.560208545521899</c:v>
                </c:pt>
                <c:pt idx="14882">
                  <c:v>27.560376643725</c:v>
                </c:pt>
                <c:pt idx="14883">
                  <c:v>27.560544741391102</c:v>
                </c:pt>
                <c:pt idx="14884">
                  <c:v>27.5607128385201</c:v>
                </c:pt>
                <c:pt idx="14885">
                  <c:v>27.560880935112198</c:v>
                </c:pt>
                <c:pt idx="14886">
                  <c:v>27.561049031167101</c:v>
                </c:pt>
                <c:pt idx="14887">
                  <c:v>27.561217126685101</c:v>
                </c:pt>
                <c:pt idx="14888">
                  <c:v>27.561385221666001</c:v>
                </c:pt>
                <c:pt idx="14889">
                  <c:v>27.561553316109901</c:v>
                </c:pt>
                <c:pt idx="14890">
                  <c:v>27.561721410016801</c:v>
                </c:pt>
                <c:pt idx="14891">
                  <c:v>27.561889503386599</c:v>
                </c:pt>
                <c:pt idx="14892">
                  <c:v>27.5620575962194</c:v>
                </c:pt>
                <c:pt idx="14893">
                  <c:v>27.562225688515198</c:v>
                </c:pt>
                <c:pt idx="14894">
                  <c:v>27.562393780274</c:v>
                </c:pt>
                <c:pt idx="14895">
                  <c:v>27.562561871495699</c:v>
                </c:pt>
                <c:pt idx="14896">
                  <c:v>27.562729962180399</c:v>
                </c:pt>
                <c:pt idx="14897">
                  <c:v>27.562898052328102</c:v>
                </c:pt>
                <c:pt idx="14898">
                  <c:v>27.563066141938801</c:v>
                </c:pt>
                <c:pt idx="14899">
                  <c:v>27.563234231012501</c:v>
                </c:pt>
                <c:pt idx="14900">
                  <c:v>27.563402319549098</c:v>
                </c:pt>
                <c:pt idx="14901">
                  <c:v>27.563570407548799</c:v>
                </c:pt>
                <c:pt idx="14902">
                  <c:v>27.5637384950114</c:v>
                </c:pt>
                <c:pt idx="14903">
                  <c:v>27.563906581937101</c:v>
                </c:pt>
                <c:pt idx="14904">
                  <c:v>27.564074668325699</c:v>
                </c:pt>
                <c:pt idx="14905">
                  <c:v>27.5642427541773</c:v>
                </c:pt>
                <c:pt idx="14906">
                  <c:v>27.564410839491899</c:v>
                </c:pt>
                <c:pt idx="14907">
                  <c:v>27.564578924269501</c:v>
                </c:pt>
                <c:pt idx="14908">
                  <c:v>27.5647470085101</c:v>
                </c:pt>
                <c:pt idx="14909">
                  <c:v>27.564915092213699</c:v>
                </c:pt>
                <c:pt idx="14910">
                  <c:v>27.565083175380298</c:v>
                </c:pt>
                <c:pt idx="14911">
                  <c:v>27.565251258010001</c:v>
                </c:pt>
                <c:pt idx="14912">
                  <c:v>27.565419340102601</c:v>
                </c:pt>
                <c:pt idx="14913">
                  <c:v>27.565587421658201</c:v>
                </c:pt>
                <c:pt idx="14914">
                  <c:v>27.565755502676801</c:v>
                </c:pt>
                <c:pt idx="14915">
                  <c:v>27.565923583158501</c:v>
                </c:pt>
                <c:pt idx="14916">
                  <c:v>27.566091663103101</c:v>
                </c:pt>
                <c:pt idx="14917">
                  <c:v>27.566259742510798</c:v>
                </c:pt>
                <c:pt idx="14918">
                  <c:v>27.566427821381499</c:v>
                </c:pt>
                <c:pt idx="14919">
                  <c:v>27.5665958997152</c:v>
                </c:pt>
                <c:pt idx="14920">
                  <c:v>27.566763977511901</c:v>
                </c:pt>
                <c:pt idx="14921">
                  <c:v>27.566932054771598</c:v>
                </c:pt>
                <c:pt idx="14922">
                  <c:v>27.567100131494399</c:v>
                </c:pt>
                <c:pt idx="14923">
                  <c:v>27.567268207680101</c:v>
                </c:pt>
                <c:pt idx="14924">
                  <c:v>27.567436283328899</c:v>
                </c:pt>
                <c:pt idx="14925">
                  <c:v>27.5676043584408</c:v>
                </c:pt>
                <c:pt idx="14926">
                  <c:v>27.567772433015602</c:v>
                </c:pt>
                <c:pt idx="14927">
                  <c:v>27.5679405070535</c:v>
                </c:pt>
                <c:pt idx="14928">
                  <c:v>27.568108580554401</c:v>
                </c:pt>
                <c:pt idx="14929">
                  <c:v>27.5682766535183</c:v>
                </c:pt>
                <c:pt idx="14930">
                  <c:v>27.568444725945302</c:v>
                </c:pt>
                <c:pt idx="14931">
                  <c:v>27.5686127978353</c:v>
                </c:pt>
                <c:pt idx="14932">
                  <c:v>27.568780869188402</c:v>
                </c:pt>
                <c:pt idx="14933">
                  <c:v>27.5689489400044</c:v>
                </c:pt>
                <c:pt idx="14934">
                  <c:v>27.569117010283598</c:v>
                </c:pt>
                <c:pt idx="14935">
                  <c:v>27.569285080025701</c:v>
                </c:pt>
                <c:pt idx="14936">
                  <c:v>27.569453149230899</c:v>
                </c:pt>
                <c:pt idx="14937">
                  <c:v>27.569621217899201</c:v>
                </c:pt>
                <c:pt idx="14938">
                  <c:v>27.569789286030499</c:v>
                </c:pt>
                <c:pt idx="14939">
                  <c:v>27.569957353624801</c:v>
                </c:pt>
                <c:pt idx="14940">
                  <c:v>27.570125420682199</c:v>
                </c:pt>
                <c:pt idx="14941">
                  <c:v>27.570293487202601</c:v>
                </c:pt>
                <c:pt idx="14942">
                  <c:v>27.570461553186099</c:v>
                </c:pt>
                <c:pt idx="14943">
                  <c:v>27.570629618632601</c:v>
                </c:pt>
                <c:pt idx="14944">
                  <c:v>27.5707976835422</c:v>
                </c:pt>
                <c:pt idx="14945">
                  <c:v>27.570965747914901</c:v>
                </c:pt>
                <c:pt idx="14946">
                  <c:v>27.571133811750599</c:v>
                </c:pt>
                <c:pt idx="14947">
                  <c:v>27.571301875049301</c:v>
                </c:pt>
                <c:pt idx="14948">
                  <c:v>27.571469937811099</c:v>
                </c:pt>
                <c:pt idx="14949">
                  <c:v>27.571638000036</c:v>
                </c:pt>
                <c:pt idx="14950">
                  <c:v>27.571806061724001</c:v>
                </c:pt>
                <c:pt idx="14951">
                  <c:v>27.571974122875002</c:v>
                </c:pt>
                <c:pt idx="14952">
                  <c:v>27.572142183489099</c:v>
                </c:pt>
                <c:pt idx="14953">
                  <c:v>27.5723102435662</c:v>
                </c:pt>
                <c:pt idx="14954">
                  <c:v>27.572478303106401</c:v>
                </c:pt>
                <c:pt idx="14955">
                  <c:v>27.572646362109701</c:v>
                </c:pt>
                <c:pt idx="14956">
                  <c:v>27.572814420576101</c:v>
                </c:pt>
                <c:pt idx="14957">
                  <c:v>27.572982478505502</c:v>
                </c:pt>
                <c:pt idx="14958">
                  <c:v>27.573150535898002</c:v>
                </c:pt>
                <c:pt idx="14959">
                  <c:v>27.573318592753601</c:v>
                </c:pt>
                <c:pt idx="14960">
                  <c:v>27.573486649072301</c:v>
                </c:pt>
                <c:pt idx="14961">
                  <c:v>27.573654704854</c:v>
                </c:pt>
                <c:pt idx="14962">
                  <c:v>27.573822760098899</c:v>
                </c:pt>
                <c:pt idx="14963">
                  <c:v>27.573990814806798</c:v>
                </c:pt>
                <c:pt idx="14964">
                  <c:v>27.574158868977801</c:v>
                </c:pt>
                <c:pt idx="14965">
                  <c:v>27.574326922611899</c:v>
                </c:pt>
                <c:pt idx="14966">
                  <c:v>27.574494975709001</c:v>
                </c:pt>
                <c:pt idx="14967">
                  <c:v>27.574663028269299</c:v>
                </c:pt>
                <c:pt idx="14968">
                  <c:v>27.574831080292601</c:v>
                </c:pt>
                <c:pt idx="14969">
                  <c:v>27.574999131779101</c:v>
                </c:pt>
                <c:pt idx="14970">
                  <c:v>27.575167182728599</c:v>
                </c:pt>
                <c:pt idx="14971">
                  <c:v>27.575335233141299</c:v>
                </c:pt>
                <c:pt idx="14972">
                  <c:v>27.575503283016999</c:v>
                </c:pt>
                <c:pt idx="14973">
                  <c:v>27.5756713323558</c:v>
                </c:pt>
                <c:pt idx="14974">
                  <c:v>27.575839381157799</c:v>
                </c:pt>
                <c:pt idx="14975">
                  <c:v>27.576007429422798</c:v>
                </c:pt>
                <c:pt idx="14976">
                  <c:v>27.576175477150901</c:v>
                </c:pt>
                <c:pt idx="14977">
                  <c:v>27.576343524342199</c:v>
                </c:pt>
                <c:pt idx="14978">
                  <c:v>27.576511570996502</c:v>
                </c:pt>
                <c:pt idx="14979">
                  <c:v>27.576679617113999</c:v>
                </c:pt>
                <c:pt idx="14980">
                  <c:v>27.576847662694501</c:v>
                </c:pt>
                <c:pt idx="14981">
                  <c:v>27.577015707738202</c:v>
                </c:pt>
                <c:pt idx="14982">
                  <c:v>27.577183752244999</c:v>
                </c:pt>
                <c:pt idx="14983">
                  <c:v>27.577351796214899</c:v>
                </c:pt>
                <c:pt idx="14984">
                  <c:v>27.577519839647898</c:v>
                </c:pt>
                <c:pt idx="14985">
                  <c:v>27.577687882544101</c:v>
                </c:pt>
                <c:pt idx="14986">
                  <c:v>27.5778559249033</c:v>
                </c:pt>
                <c:pt idx="14987">
                  <c:v>27.578023966725699</c:v>
                </c:pt>
                <c:pt idx="14988">
                  <c:v>27.5781920080112</c:v>
                </c:pt>
                <c:pt idx="14989">
                  <c:v>27.578360048759802</c:v>
                </c:pt>
                <c:pt idx="14990">
                  <c:v>27.578528088971598</c:v>
                </c:pt>
                <c:pt idx="14991">
                  <c:v>27.578696128646399</c:v>
                </c:pt>
                <c:pt idx="14992">
                  <c:v>27.578864167784399</c:v>
                </c:pt>
                <c:pt idx="14993">
                  <c:v>27.579032206385602</c:v>
                </c:pt>
                <c:pt idx="14994">
                  <c:v>27.579200244449801</c:v>
                </c:pt>
                <c:pt idx="14995">
                  <c:v>27.579368281977199</c:v>
                </c:pt>
                <c:pt idx="14996">
                  <c:v>27.579536318967801</c:v>
                </c:pt>
                <c:pt idx="14997">
                  <c:v>27.579704355421399</c:v>
                </c:pt>
                <c:pt idx="14998">
                  <c:v>27.579872391338199</c:v>
                </c:pt>
                <c:pt idx="14999">
                  <c:v>27.580040426718199</c:v>
                </c:pt>
                <c:pt idx="15000">
                  <c:v>27.580208461561199</c:v>
                </c:pt>
                <c:pt idx="15001">
                  <c:v>27.580376495867501</c:v>
                </c:pt>
                <c:pt idx="15002">
                  <c:v>27.5805445296368</c:v>
                </c:pt>
                <c:pt idx="15003">
                  <c:v>27.580712562869302</c:v>
                </c:pt>
                <c:pt idx="15004">
                  <c:v>27.580880595564999</c:v>
                </c:pt>
                <c:pt idx="15005">
                  <c:v>27.581048627723799</c:v>
                </c:pt>
                <c:pt idx="15006">
                  <c:v>27.581216659345799</c:v>
                </c:pt>
                <c:pt idx="15007">
                  <c:v>27.581384690430902</c:v>
                </c:pt>
                <c:pt idx="15008">
                  <c:v>27.581552720979101</c:v>
                </c:pt>
                <c:pt idx="15009">
                  <c:v>27.581720750990499</c:v>
                </c:pt>
                <c:pt idx="15010">
                  <c:v>27.5818887804651</c:v>
                </c:pt>
                <c:pt idx="15011">
                  <c:v>27.5820568094028</c:v>
                </c:pt>
                <c:pt idx="15012">
                  <c:v>27.5822248378037</c:v>
                </c:pt>
                <c:pt idx="15013">
                  <c:v>27.582392865667799</c:v>
                </c:pt>
                <c:pt idx="15014">
                  <c:v>27.582560892995001</c:v>
                </c:pt>
                <c:pt idx="15015">
                  <c:v>27.5827289197853</c:v>
                </c:pt>
                <c:pt idx="15016">
                  <c:v>27.5828969460389</c:v>
                </c:pt>
                <c:pt idx="15017">
                  <c:v>27.583064971755601</c:v>
                </c:pt>
                <c:pt idx="15018">
                  <c:v>27.583232996935401</c:v>
                </c:pt>
                <c:pt idx="15019">
                  <c:v>27.583401021578499</c:v>
                </c:pt>
                <c:pt idx="15020">
                  <c:v>27.583569045684701</c:v>
                </c:pt>
                <c:pt idx="15021">
                  <c:v>27.583737069254099</c:v>
                </c:pt>
                <c:pt idx="15022">
                  <c:v>27.583905092286599</c:v>
                </c:pt>
                <c:pt idx="15023">
                  <c:v>27.584073114782399</c:v>
                </c:pt>
                <c:pt idx="15024">
                  <c:v>27.584241136741301</c:v>
                </c:pt>
                <c:pt idx="15025">
                  <c:v>27.5844091581634</c:v>
                </c:pt>
                <c:pt idx="15026">
                  <c:v>27.584577179048601</c:v>
                </c:pt>
                <c:pt idx="15027">
                  <c:v>27.584745199397101</c:v>
                </c:pt>
                <c:pt idx="15028">
                  <c:v>27.584913219208701</c:v>
                </c:pt>
                <c:pt idx="15029">
                  <c:v>27.5850812384835</c:v>
                </c:pt>
                <c:pt idx="15030">
                  <c:v>27.585249257221498</c:v>
                </c:pt>
                <c:pt idx="15031">
                  <c:v>27.585417275422699</c:v>
                </c:pt>
                <c:pt idx="15032">
                  <c:v>27.5855852930871</c:v>
                </c:pt>
                <c:pt idx="15033">
                  <c:v>27.585753310214699</c:v>
                </c:pt>
                <c:pt idx="15034">
                  <c:v>27.585921326805501</c:v>
                </c:pt>
                <c:pt idx="15035">
                  <c:v>27.586089342859399</c:v>
                </c:pt>
                <c:pt idx="15036">
                  <c:v>27.586257358376599</c:v>
                </c:pt>
                <c:pt idx="15037">
                  <c:v>27.586425373356899</c:v>
                </c:pt>
                <c:pt idx="15038">
                  <c:v>27.586593387800502</c:v>
                </c:pt>
                <c:pt idx="15039">
                  <c:v>27.5867614017072</c:v>
                </c:pt>
                <c:pt idx="15040">
                  <c:v>27.586929415077201</c:v>
                </c:pt>
                <c:pt idx="15041">
                  <c:v>27.5870974279104</c:v>
                </c:pt>
                <c:pt idx="15042">
                  <c:v>27.5872654402067</c:v>
                </c:pt>
                <c:pt idx="15043">
                  <c:v>27.587433451966302</c:v>
                </c:pt>
                <c:pt idx="15044">
                  <c:v>27.587601463189099</c:v>
                </c:pt>
                <c:pt idx="15045">
                  <c:v>27.587769473875099</c:v>
                </c:pt>
                <c:pt idx="15046">
                  <c:v>27.587937484024302</c:v>
                </c:pt>
                <c:pt idx="15047">
                  <c:v>27.5881054936367</c:v>
                </c:pt>
                <c:pt idx="15048">
                  <c:v>27.588273502712301</c:v>
                </c:pt>
                <c:pt idx="15049">
                  <c:v>27.588441511251101</c:v>
                </c:pt>
                <c:pt idx="15050">
                  <c:v>27.5886095192532</c:v>
                </c:pt>
                <c:pt idx="15051">
                  <c:v>27.588777526718498</c:v>
                </c:pt>
                <c:pt idx="15052">
                  <c:v>27.588945533646999</c:v>
                </c:pt>
                <c:pt idx="15053">
                  <c:v>27.589113540038699</c:v>
                </c:pt>
                <c:pt idx="15054">
                  <c:v>27.589281545893598</c:v>
                </c:pt>
                <c:pt idx="15055">
                  <c:v>27.5894495512118</c:v>
                </c:pt>
                <c:pt idx="15056">
                  <c:v>27.5896175559932</c:v>
                </c:pt>
                <c:pt idx="15057">
                  <c:v>27.5897855602378</c:v>
                </c:pt>
                <c:pt idx="15058">
                  <c:v>27.589953563945699</c:v>
                </c:pt>
                <c:pt idx="15059">
                  <c:v>27.5901215671168</c:v>
                </c:pt>
                <c:pt idx="15060">
                  <c:v>27.5902895697511</c:v>
                </c:pt>
                <c:pt idx="15061">
                  <c:v>27.590457571848599</c:v>
                </c:pt>
                <c:pt idx="15062">
                  <c:v>27.590625573409401</c:v>
                </c:pt>
                <c:pt idx="15063">
                  <c:v>27.590793574433501</c:v>
                </c:pt>
                <c:pt idx="15064">
                  <c:v>27.590961574920701</c:v>
                </c:pt>
                <c:pt idx="15065">
                  <c:v>27.5911295748712</c:v>
                </c:pt>
                <c:pt idx="15066">
                  <c:v>27.591297574285001</c:v>
                </c:pt>
                <c:pt idx="15067">
                  <c:v>27.591465573162001</c:v>
                </c:pt>
                <c:pt idx="15068">
                  <c:v>27.5916335715022</c:v>
                </c:pt>
                <c:pt idx="15069">
                  <c:v>27.591801569305701</c:v>
                </c:pt>
                <c:pt idx="15070">
                  <c:v>27.591969566572399</c:v>
                </c:pt>
                <c:pt idx="15071">
                  <c:v>27.592137563302401</c:v>
                </c:pt>
                <c:pt idx="15072">
                  <c:v>27.5923055594956</c:v>
                </c:pt>
                <c:pt idx="15073">
                  <c:v>27.5924735551521</c:v>
                </c:pt>
                <c:pt idx="15074">
                  <c:v>27.5926415502718</c:v>
                </c:pt>
                <c:pt idx="15075">
                  <c:v>27.592809544854799</c:v>
                </c:pt>
                <c:pt idx="15076">
                  <c:v>27.592977538901099</c:v>
                </c:pt>
                <c:pt idx="15077">
                  <c:v>27.593145532410599</c:v>
                </c:pt>
                <c:pt idx="15078">
                  <c:v>27.593313525383401</c:v>
                </c:pt>
                <c:pt idx="15079">
                  <c:v>27.593481517819399</c:v>
                </c:pt>
                <c:pt idx="15080">
                  <c:v>27.593649509718698</c:v>
                </c:pt>
                <c:pt idx="15081">
                  <c:v>27.593817501081201</c:v>
                </c:pt>
                <c:pt idx="15082">
                  <c:v>27.593985491907102</c:v>
                </c:pt>
                <c:pt idx="15083">
                  <c:v>27.594153482196202</c:v>
                </c:pt>
                <c:pt idx="15084">
                  <c:v>27.594321471948501</c:v>
                </c:pt>
                <c:pt idx="15085">
                  <c:v>27.594489461164201</c:v>
                </c:pt>
                <c:pt idx="15086">
                  <c:v>27.594657449843101</c:v>
                </c:pt>
                <c:pt idx="15087">
                  <c:v>27.5948254379853</c:v>
                </c:pt>
                <c:pt idx="15088">
                  <c:v>27.594993425590701</c:v>
                </c:pt>
                <c:pt idx="15089">
                  <c:v>27.5951614126595</c:v>
                </c:pt>
                <c:pt idx="15090">
                  <c:v>27.595329399191499</c:v>
                </c:pt>
                <c:pt idx="15091">
                  <c:v>27.5954973851868</c:v>
                </c:pt>
                <c:pt idx="15092">
                  <c:v>27.595665370645399</c:v>
                </c:pt>
                <c:pt idx="15093">
                  <c:v>27.595833355567201</c:v>
                </c:pt>
                <c:pt idx="15094">
                  <c:v>27.596001339952402</c:v>
                </c:pt>
                <c:pt idx="15095">
                  <c:v>27.596169323800801</c:v>
                </c:pt>
                <c:pt idx="15096">
                  <c:v>27.596337307112499</c:v>
                </c:pt>
                <c:pt idx="15097">
                  <c:v>27.596505289887499</c:v>
                </c:pt>
                <c:pt idx="15098">
                  <c:v>27.596673272125798</c:v>
                </c:pt>
                <c:pt idx="15099">
                  <c:v>27.596841253827399</c:v>
                </c:pt>
                <c:pt idx="15100">
                  <c:v>27.597009234992299</c:v>
                </c:pt>
                <c:pt idx="15101">
                  <c:v>27.597177215620501</c:v>
                </c:pt>
                <c:pt idx="15102">
                  <c:v>27.597345195711998</c:v>
                </c:pt>
                <c:pt idx="15103">
                  <c:v>27.597513175266801</c:v>
                </c:pt>
                <c:pt idx="15104">
                  <c:v>27.597681154284899</c:v>
                </c:pt>
                <c:pt idx="15105">
                  <c:v>27.5978491327662</c:v>
                </c:pt>
                <c:pt idx="15106">
                  <c:v>27.598017110710899</c:v>
                </c:pt>
                <c:pt idx="15107">
                  <c:v>27.5981850881189</c:v>
                </c:pt>
                <c:pt idx="15108">
                  <c:v>27.598353064990199</c:v>
                </c:pt>
                <c:pt idx="15109">
                  <c:v>27.598521041324801</c:v>
                </c:pt>
                <c:pt idx="15110">
                  <c:v>27.598689017122801</c:v>
                </c:pt>
                <c:pt idx="15111">
                  <c:v>27.598856992384</c:v>
                </c:pt>
                <c:pt idx="15112">
                  <c:v>27.599024967108502</c:v>
                </c:pt>
                <c:pt idx="15113">
                  <c:v>27.599192941296401</c:v>
                </c:pt>
                <c:pt idx="15114">
                  <c:v>27.599360914947599</c:v>
                </c:pt>
                <c:pt idx="15115">
                  <c:v>27.5995288880621</c:v>
                </c:pt>
                <c:pt idx="15116">
                  <c:v>27.599696860639899</c:v>
                </c:pt>
                <c:pt idx="15117">
                  <c:v>27.599864832681</c:v>
                </c:pt>
                <c:pt idx="15118">
                  <c:v>27.6000328041854</c:v>
                </c:pt>
                <c:pt idx="15119">
                  <c:v>27.600200775153201</c:v>
                </c:pt>
                <c:pt idx="15120">
                  <c:v>27.600368745584301</c:v>
                </c:pt>
                <c:pt idx="15121">
                  <c:v>27.6005367154788</c:v>
                </c:pt>
                <c:pt idx="15122">
                  <c:v>27.600704684836501</c:v>
                </c:pt>
                <c:pt idx="15123">
                  <c:v>27.6008726536576</c:v>
                </c:pt>
                <c:pt idx="15124">
                  <c:v>27.601040621942001</c:v>
                </c:pt>
                <c:pt idx="15125">
                  <c:v>27.601208589689801</c:v>
                </c:pt>
                <c:pt idx="15126">
                  <c:v>27.601376556900899</c:v>
                </c:pt>
                <c:pt idx="15127">
                  <c:v>27.601544523575299</c:v>
                </c:pt>
                <c:pt idx="15128">
                  <c:v>27.601712489713002</c:v>
                </c:pt>
                <c:pt idx="15129">
                  <c:v>27.601880455314099</c:v>
                </c:pt>
                <c:pt idx="15130">
                  <c:v>27.602048420378601</c:v>
                </c:pt>
                <c:pt idx="15131">
                  <c:v>27.602216384906399</c:v>
                </c:pt>
                <c:pt idx="15132">
                  <c:v>27.602384348897498</c:v>
                </c:pt>
                <c:pt idx="15133">
                  <c:v>27.602552312352</c:v>
                </c:pt>
                <c:pt idx="15134">
                  <c:v>27.6027202752698</c:v>
                </c:pt>
                <c:pt idx="15135">
                  <c:v>27.602888237650902</c:v>
                </c:pt>
                <c:pt idx="15136">
                  <c:v>27.603056199495501</c:v>
                </c:pt>
                <c:pt idx="15137">
                  <c:v>27.6032241608033</c:v>
                </c:pt>
                <c:pt idx="15138">
                  <c:v>27.603392121574501</c:v>
                </c:pt>
                <c:pt idx="15139">
                  <c:v>27.6035600818091</c:v>
                </c:pt>
                <c:pt idx="15140">
                  <c:v>27.603728041507001</c:v>
                </c:pt>
                <c:pt idx="15141">
                  <c:v>27.6038960006683</c:v>
                </c:pt>
                <c:pt idx="15142">
                  <c:v>27.604063959293001</c:v>
                </c:pt>
                <c:pt idx="15143">
                  <c:v>27.604231917381</c:v>
                </c:pt>
                <c:pt idx="15144">
                  <c:v>27.604399874932401</c:v>
                </c:pt>
                <c:pt idx="15145">
                  <c:v>27.604567831947101</c:v>
                </c:pt>
                <c:pt idx="15146">
                  <c:v>27.604735788425199</c:v>
                </c:pt>
                <c:pt idx="15147">
                  <c:v>27.604903744366698</c:v>
                </c:pt>
                <c:pt idx="15148">
                  <c:v>27.6050716997715</c:v>
                </c:pt>
                <c:pt idx="15149">
                  <c:v>27.6052396546397</c:v>
                </c:pt>
                <c:pt idx="15150">
                  <c:v>27.605407608971301</c:v>
                </c:pt>
                <c:pt idx="15151">
                  <c:v>27.605575562766202</c:v>
                </c:pt>
                <c:pt idx="15152">
                  <c:v>27.605743516024599</c:v>
                </c:pt>
                <c:pt idx="15153">
                  <c:v>27.605911468746299</c:v>
                </c:pt>
                <c:pt idx="15154">
                  <c:v>27.606079420931302</c:v>
                </c:pt>
                <c:pt idx="15155">
                  <c:v>27.606247372579801</c:v>
                </c:pt>
                <c:pt idx="15156">
                  <c:v>27.6064153236916</c:v>
                </c:pt>
                <c:pt idx="15157">
                  <c:v>27.6065832742669</c:v>
                </c:pt>
                <c:pt idx="15158">
                  <c:v>27.606751224305501</c:v>
                </c:pt>
                <c:pt idx="15159">
                  <c:v>27.606919173807398</c:v>
                </c:pt>
                <c:pt idx="15160">
                  <c:v>27.6070871227728</c:v>
                </c:pt>
                <c:pt idx="15161">
                  <c:v>27.6072550712016</c:v>
                </c:pt>
                <c:pt idx="15162">
                  <c:v>27.607423019093702</c:v>
                </c:pt>
                <c:pt idx="15163">
                  <c:v>27.607590966449301</c:v>
                </c:pt>
                <c:pt idx="15164">
                  <c:v>27.607758913268199</c:v>
                </c:pt>
                <c:pt idx="15165">
                  <c:v>27.607926859550599</c:v>
                </c:pt>
                <c:pt idx="15166">
                  <c:v>27.6080948052963</c:v>
                </c:pt>
                <c:pt idx="15167">
                  <c:v>27.6082627505054</c:v>
                </c:pt>
                <c:pt idx="15168">
                  <c:v>27.608430695178001</c:v>
                </c:pt>
                <c:pt idx="15169">
                  <c:v>27.6085986393139</c:v>
                </c:pt>
                <c:pt idx="15170">
                  <c:v>27.608766582913201</c:v>
                </c:pt>
                <c:pt idx="15171">
                  <c:v>27.608934525976</c:v>
                </c:pt>
                <c:pt idx="15172">
                  <c:v>27.609102468502101</c:v>
                </c:pt>
                <c:pt idx="15173">
                  <c:v>27.6092704104916</c:v>
                </c:pt>
                <c:pt idx="15174">
                  <c:v>27.6094383519446</c:v>
                </c:pt>
                <c:pt idx="15175">
                  <c:v>27.609606292860999</c:v>
                </c:pt>
                <c:pt idx="15176">
                  <c:v>27.609774233240799</c:v>
                </c:pt>
                <c:pt idx="15177">
                  <c:v>27.609942173083901</c:v>
                </c:pt>
                <c:pt idx="15178">
                  <c:v>27.610110112390601</c:v>
                </c:pt>
                <c:pt idx="15179">
                  <c:v>27.610278051160599</c:v>
                </c:pt>
                <c:pt idx="15180">
                  <c:v>27.610445989394002</c:v>
                </c:pt>
                <c:pt idx="15181">
                  <c:v>27.610613927090899</c:v>
                </c:pt>
                <c:pt idx="15182">
                  <c:v>27.610781864251202</c:v>
                </c:pt>
                <c:pt idx="15183">
                  <c:v>27.610949800874899</c:v>
                </c:pt>
                <c:pt idx="15184">
                  <c:v>27.611117736962001</c:v>
                </c:pt>
                <c:pt idx="15185">
                  <c:v>27.611285672512501</c:v>
                </c:pt>
                <c:pt idx="15186">
                  <c:v>27.611453607526499</c:v>
                </c:pt>
                <c:pt idx="15187">
                  <c:v>27.611621542003899</c:v>
                </c:pt>
                <c:pt idx="15188">
                  <c:v>27.6117894759448</c:v>
                </c:pt>
                <c:pt idx="15189">
                  <c:v>27.611957409349099</c:v>
                </c:pt>
                <c:pt idx="15190">
                  <c:v>27.6121253422168</c:v>
                </c:pt>
                <c:pt idx="15191">
                  <c:v>27.612293274547898</c:v>
                </c:pt>
                <c:pt idx="15192">
                  <c:v>27.612461206342498</c:v>
                </c:pt>
                <c:pt idx="15193">
                  <c:v>27.6126291376005</c:v>
                </c:pt>
                <c:pt idx="15194">
                  <c:v>27.6127970683219</c:v>
                </c:pt>
                <c:pt idx="15195">
                  <c:v>27.612964998506801</c:v>
                </c:pt>
                <c:pt idx="15196">
                  <c:v>27.613132928155199</c:v>
                </c:pt>
                <c:pt idx="15197">
                  <c:v>27.613300857266999</c:v>
                </c:pt>
                <c:pt idx="15198">
                  <c:v>27.613468785842201</c:v>
                </c:pt>
                <c:pt idx="15199">
                  <c:v>27.613636713880901</c:v>
                </c:pt>
                <c:pt idx="15200">
                  <c:v>27.613804641382998</c:v>
                </c:pt>
                <c:pt idx="15201">
                  <c:v>27.613972568348601</c:v>
                </c:pt>
                <c:pt idx="15202">
                  <c:v>27.614140494777601</c:v>
                </c:pt>
                <c:pt idx="15203">
                  <c:v>27.614308420670099</c:v>
                </c:pt>
                <c:pt idx="15204">
                  <c:v>27.614476346025999</c:v>
                </c:pt>
                <c:pt idx="15205">
                  <c:v>27.6146442708454</c:v>
                </c:pt>
                <c:pt idx="15206">
                  <c:v>27.614812195128199</c:v>
                </c:pt>
                <c:pt idx="15207">
                  <c:v>27.614980118874499</c:v>
                </c:pt>
                <c:pt idx="15208">
                  <c:v>27.6151480420843</c:v>
                </c:pt>
                <c:pt idx="15209">
                  <c:v>27.6153159647575</c:v>
                </c:pt>
                <c:pt idx="15210">
                  <c:v>27.6154838868942</c:v>
                </c:pt>
                <c:pt idx="15211">
                  <c:v>27.615651808494398</c:v>
                </c:pt>
                <c:pt idx="15212">
                  <c:v>27.615819729558002</c:v>
                </c:pt>
                <c:pt idx="15213">
                  <c:v>27.615987650085099</c:v>
                </c:pt>
                <c:pt idx="15214">
                  <c:v>27.616155570075701</c:v>
                </c:pt>
                <c:pt idx="15215">
                  <c:v>27.616323489529702</c:v>
                </c:pt>
                <c:pt idx="15216">
                  <c:v>27.616491408447299</c:v>
                </c:pt>
                <c:pt idx="15217">
                  <c:v>27.616659326828199</c:v>
                </c:pt>
                <c:pt idx="15218">
                  <c:v>27.616827244672699</c:v>
                </c:pt>
                <c:pt idx="15219">
                  <c:v>27.6169951619807</c:v>
                </c:pt>
                <c:pt idx="15220">
                  <c:v>27.6171630787521</c:v>
                </c:pt>
                <c:pt idx="15221">
                  <c:v>27.617330994987</c:v>
                </c:pt>
                <c:pt idx="15222">
                  <c:v>27.617498910685399</c:v>
                </c:pt>
                <c:pt idx="15223">
                  <c:v>27.617666825847198</c:v>
                </c:pt>
                <c:pt idx="15224">
                  <c:v>27.617834740472599</c:v>
                </c:pt>
                <c:pt idx="15225">
                  <c:v>27.618002654561401</c:v>
                </c:pt>
                <c:pt idx="15226">
                  <c:v>27.618170568113801</c:v>
                </c:pt>
                <c:pt idx="15227">
                  <c:v>27.618338481129602</c:v>
                </c:pt>
                <c:pt idx="15228">
                  <c:v>27.6185063936089</c:v>
                </c:pt>
                <c:pt idx="15229">
                  <c:v>27.6186743055517</c:v>
                </c:pt>
                <c:pt idx="15230">
                  <c:v>27.618842216958001</c:v>
                </c:pt>
                <c:pt idx="15231">
                  <c:v>27.619010127827799</c:v>
                </c:pt>
                <c:pt idx="15232">
                  <c:v>27.619178038161099</c:v>
                </c:pt>
                <c:pt idx="15233">
                  <c:v>27.6193459479579</c:v>
                </c:pt>
                <c:pt idx="15234">
                  <c:v>27.619513857218202</c:v>
                </c:pt>
                <c:pt idx="15235">
                  <c:v>27.619681765942001</c:v>
                </c:pt>
                <c:pt idx="15236">
                  <c:v>27.619849674129402</c:v>
                </c:pt>
                <c:pt idx="15237">
                  <c:v>27.6200175817802</c:v>
                </c:pt>
                <c:pt idx="15238">
                  <c:v>27.620185488894499</c:v>
                </c:pt>
                <c:pt idx="15239">
                  <c:v>27.6203533954723</c:v>
                </c:pt>
                <c:pt idx="15240">
                  <c:v>27.620521301513701</c:v>
                </c:pt>
                <c:pt idx="15241">
                  <c:v>27.620689207018501</c:v>
                </c:pt>
                <c:pt idx="15242">
                  <c:v>27.620857111986901</c:v>
                </c:pt>
                <c:pt idx="15243">
                  <c:v>27.621025016418798</c:v>
                </c:pt>
                <c:pt idx="15244">
                  <c:v>27.621192920314201</c:v>
                </c:pt>
                <c:pt idx="15245">
                  <c:v>27.621360823673101</c:v>
                </c:pt>
                <c:pt idx="15246">
                  <c:v>27.621528726495502</c:v>
                </c:pt>
                <c:pt idx="15247">
                  <c:v>27.6216966287815</c:v>
                </c:pt>
                <c:pt idx="15248">
                  <c:v>27.621864530530999</c:v>
                </c:pt>
                <c:pt idx="15249">
                  <c:v>27.622032431744</c:v>
                </c:pt>
                <c:pt idx="15250">
                  <c:v>27.622200332420501</c:v>
                </c:pt>
                <c:pt idx="15251">
                  <c:v>27.6223682325606</c:v>
                </c:pt>
                <c:pt idx="15252">
                  <c:v>27.6225361321642</c:v>
                </c:pt>
                <c:pt idx="15253">
                  <c:v>27.622704031231301</c:v>
                </c:pt>
                <c:pt idx="15254">
                  <c:v>27.622871929761899</c:v>
                </c:pt>
                <c:pt idx="15255">
                  <c:v>27.623039827756099</c:v>
                </c:pt>
                <c:pt idx="15256">
                  <c:v>27.623207725213899</c:v>
                </c:pt>
                <c:pt idx="15257">
                  <c:v>27.6233756221351</c:v>
                </c:pt>
                <c:pt idx="15258">
                  <c:v>27.623543518519899</c:v>
                </c:pt>
                <c:pt idx="15259">
                  <c:v>27.623711414368302</c:v>
                </c:pt>
                <c:pt idx="15260">
                  <c:v>27.623879309680099</c:v>
                </c:pt>
                <c:pt idx="15261">
                  <c:v>27.6240472044556</c:v>
                </c:pt>
                <c:pt idx="15262">
                  <c:v>27.624215098694499</c:v>
                </c:pt>
                <c:pt idx="15263">
                  <c:v>27.624382992396999</c:v>
                </c:pt>
                <c:pt idx="15264">
                  <c:v>27.624550885563099</c:v>
                </c:pt>
                <c:pt idx="15265">
                  <c:v>27.624718778192701</c:v>
                </c:pt>
                <c:pt idx="15266">
                  <c:v>27.6248866702859</c:v>
                </c:pt>
                <c:pt idx="15267">
                  <c:v>27.6250545618426</c:v>
                </c:pt>
                <c:pt idx="15268">
                  <c:v>27.6252224528629</c:v>
                </c:pt>
                <c:pt idx="15269">
                  <c:v>27.625390343346702</c:v>
                </c:pt>
                <c:pt idx="15270">
                  <c:v>27.6255582332941</c:v>
                </c:pt>
                <c:pt idx="15271">
                  <c:v>27.625726122705</c:v>
                </c:pt>
                <c:pt idx="15272">
                  <c:v>27.625894011579501</c:v>
                </c:pt>
                <c:pt idx="15273">
                  <c:v>27.626061899917602</c:v>
                </c:pt>
                <c:pt idx="15274">
                  <c:v>27.6262297877192</c:v>
                </c:pt>
                <c:pt idx="15275">
                  <c:v>27.6263976749844</c:v>
                </c:pt>
                <c:pt idx="15276">
                  <c:v>27.6265655617131</c:v>
                </c:pt>
                <c:pt idx="15277">
                  <c:v>27.626733447905501</c:v>
                </c:pt>
                <c:pt idx="15278">
                  <c:v>27.6269013335613</c:v>
                </c:pt>
                <c:pt idx="15279">
                  <c:v>27.627069218680798</c:v>
                </c:pt>
                <c:pt idx="15280">
                  <c:v>27.627237103263798</c:v>
                </c:pt>
                <c:pt idx="15281">
                  <c:v>27.627404987310499</c:v>
                </c:pt>
                <c:pt idx="15282">
                  <c:v>27.6275728708206</c:v>
                </c:pt>
                <c:pt idx="15283">
                  <c:v>27.627740753794399</c:v>
                </c:pt>
                <c:pt idx="15284">
                  <c:v>27.627908636231702</c:v>
                </c:pt>
                <c:pt idx="15285">
                  <c:v>27.628076518132701</c:v>
                </c:pt>
                <c:pt idx="15286">
                  <c:v>27.628244399497198</c:v>
                </c:pt>
                <c:pt idx="15287">
                  <c:v>27.6284122803253</c:v>
                </c:pt>
                <c:pt idx="15288">
                  <c:v>27.628580160616899</c:v>
                </c:pt>
                <c:pt idx="15289">
                  <c:v>27.628748040372201</c:v>
                </c:pt>
                <c:pt idx="15290">
                  <c:v>27.628915919591002</c:v>
                </c:pt>
                <c:pt idx="15291">
                  <c:v>27.629083798273498</c:v>
                </c:pt>
                <c:pt idx="15292">
                  <c:v>27.6292516764195</c:v>
                </c:pt>
                <c:pt idx="15293">
                  <c:v>27.629419554029099</c:v>
                </c:pt>
                <c:pt idx="15294">
                  <c:v>27.629587431102301</c:v>
                </c:pt>
                <c:pt idx="15295">
                  <c:v>27.629755307639201</c:v>
                </c:pt>
                <c:pt idx="15296">
                  <c:v>27.629923183639601</c:v>
                </c:pt>
                <c:pt idx="15297">
                  <c:v>27.630091059103599</c:v>
                </c:pt>
                <c:pt idx="15298">
                  <c:v>27.6302589340312</c:v>
                </c:pt>
                <c:pt idx="15299">
                  <c:v>27.630426808422399</c:v>
                </c:pt>
                <c:pt idx="15300">
                  <c:v>27.630594682277199</c:v>
                </c:pt>
                <c:pt idx="15301">
                  <c:v>27.630762555595599</c:v>
                </c:pt>
                <c:pt idx="15302">
                  <c:v>27.630930428377599</c:v>
                </c:pt>
                <c:pt idx="15303">
                  <c:v>27.6310983006233</c:v>
                </c:pt>
                <c:pt idx="15304">
                  <c:v>27.631266172332499</c:v>
                </c:pt>
                <c:pt idx="15305">
                  <c:v>27.631434043505401</c:v>
                </c:pt>
                <c:pt idx="15306">
                  <c:v>27.6316019141418</c:v>
                </c:pt>
                <c:pt idx="15307">
                  <c:v>27.6317697842419</c:v>
                </c:pt>
                <c:pt idx="15308">
                  <c:v>27.631937653805601</c:v>
                </c:pt>
                <c:pt idx="15309">
                  <c:v>27.632105522832902</c:v>
                </c:pt>
                <c:pt idx="15310">
                  <c:v>27.632273391323899</c:v>
                </c:pt>
                <c:pt idx="15311">
                  <c:v>27.632441259278401</c:v>
                </c:pt>
                <c:pt idx="15312">
                  <c:v>27.6326091266966</c:v>
                </c:pt>
                <c:pt idx="15313">
                  <c:v>27.6327769935784</c:v>
                </c:pt>
                <c:pt idx="15314">
                  <c:v>27.6329448599238</c:v>
                </c:pt>
                <c:pt idx="15315">
                  <c:v>27.6331127257329</c:v>
                </c:pt>
                <c:pt idx="15316">
                  <c:v>27.633280591005501</c:v>
                </c:pt>
                <c:pt idx="15317">
                  <c:v>27.633448455741799</c:v>
                </c:pt>
                <c:pt idx="15318">
                  <c:v>27.633616319941801</c:v>
                </c:pt>
                <c:pt idx="15319">
                  <c:v>27.6337841836054</c:v>
                </c:pt>
                <c:pt idx="15320">
                  <c:v>27.633952046732599</c:v>
                </c:pt>
                <c:pt idx="15321">
                  <c:v>27.634119909323399</c:v>
                </c:pt>
                <c:pt idx="15322">
                  <c:v>27.634287771377899</c:v>
                </c:pt>
                <c:pt idx="15323">
                  <c:v>27.634455632896</c:v>
                </c:pt>
                <c:pt idx="15324">
                  <c:v>27.6346234938778</c:v>
                </c:pt>
                <c:pt idx="15325">
                  <c:v>27.634791354323202</c:v>
                </c:pt>
                <c:pt idx="15326">
                  <c:v>27.6349592142322</c:v>
                </c:pt>
                <c:pt idx="15327">
                  <c:v>27.635127073604899</c:v>
                </c:pt>
                <c:pt idx="15328">
                  <c:v>27.635294932441301</c:v>
                </c:pt>
                <c:pt idx="15329">
                  <c:v>27.635462790741201</c:v>
                </c:pt>
                <c:pt idx="15330">
                  <c:v>27.6356306485049</c:v>
                </c:pt>
                <c:pt idx="15331">
                  <c:v>27.6357985057322</c:v>
                </c:pt>
                <c:pt idx="15332">
                  <c:v>27.635966362423101</c:v>
                </c:pt>
                <c:pt idx="15333">
                  <c:v>27.636134218577698</c:v>
                </c:pt>
                <c:pt idx="15334">
                  <c:v>27.636302074195999</c:v>
                </c:pt>
                <c:pt idx="15335">
                  <c:v>27.636469929277901</c:v>
                </c:pt>
                <c:pt idx="15336">
                  <c:v>27.636637783823399</c:v>
                </c:pt>
                <c:pt idx="15337">
                  <c:v>27.636805637832701</c:v>
                </c:pt>
                <c:pt idx="15338">
                  <c:v>27.6369734913056</c:v>
                </c:pt>
                <c:pt idx="15339">
                  <c:v>27.637141344242099</c:v>
                </c:pt>
                <c:pt idx="15340">
                  <c:v>27.637309196642299</c:v>
                </c:pt>
                <c:pt idx="15341">
                  <c:v>27.637477048506199</c:v>
                </c:pt>
                <c:pt idx="15342">
                  <c:v>27.637644899833798</c:v>
                </c:pt>
                <c:pt idx="15343">
                  <c:v>27.637812750624999</c:v>
                </c:pt>
                <c:pt idx="15344">
                  <c:v>27.637980600879899</c:v>
                </c:pt>
                <c:pt idx="15345">
                  <c:v>27.6381484505985</c:v>
                </c:pt>
                <c:pt idx="15346">
                  <c:v>27.638316299780701</c:v>
                </c:pt>
                <c:pt idx="15347">
                  <c:v>27.638484148426699</c:v>
                </c:pt>
                <c:pt idx="15348">
                  <c:v>27.6386519965363</c:v>
                </c:pt>
                <c:pt idx="15349">
                  <c:v>27.638819844109602</c:v>
                </c:pt>
                <c:pt idx="15350">
                  <c:v>27.6389876911465</c:v>
                </c:pt>
                <c:pt idx="15351">
                  <c:v>27.639155537647198</c:v>
                </c:pt>
                <c:pt idx="15352">
                  <c:v>27.639323383611501</c:v>
                </c:pt>
                <c:pt idx="15353">
                  <c:v>27.6394912290395</c:v>
                </c:pt>
                <c:pt idx="15354">
                  <c:v>27.639659073931199</c:v>
                </c:pt>
                <c:pt idx="15355">
                  <c:v>27.639826918286602</c:v>
                </c:pt>
                <c:pt idx="15356">
                  <c:v>27.639994762105701</c:v>
                </c:pt>
                <c:pt idx="15357">
                  <c:v>27.640162605388401</c:v>
                </c:pt>
                <c:pt idx="15358">
                  <c:v>27.6403304481349</c:v>
                </c:pt>
                <c:pt idx="15359">
                  <c:v>27.6404982903451</c:v>
                </c:pt>
                <c:pt idx="15360">
                  <c:v>27.6406661320189</c:v>
                </c:pt>
                <c:pt idx="15361">
                  <c:v>27.6408339731565</c:v>
                </c:pt>
                <c:pt idx="15362">
                  <c:v>27.6410018137577</c:v>
                </c:pt>
                <c:pt idx="15363">
                  <c:v>27.641169653822701</c:v>
                </c:pt>
                <c:pt idx="15364">
                  <c:v>27.641337493351401</c:v>
                </c:pt>
                <c:pt idx="15365">
                  <c:v>27.641505332343701</c:v>
                </c:pt>
                <c:pt idx="15366">
                  <c:v>27.641673170799798</c:v>
                </c:pt>
                <c:pt idx="15367">
                  <c:v>27.641841008719599</c:v>
                </c:pt>
                <c:pt idx="15368">
                  <c:v>27.642008846103099</c:v>
                </c:pt>
                <c:pt idx="15369">
                  <c:v>27.6421766829503</c:v>
                </c:pt>
                <c:pt idx="15370">
                  <c:v>27.642344519261201</c:v>
                </c:pt>
                <c:pt idx="15371">
                  <c:v>27.642512355035802</c:v>
                </c:pt>
                <c:pt idx="15372">
                  <c:v>27.642680190274099</c:v>
                </c:pt>
                <c:pt idx="15373">
                  <c:v>27.6428480249762</c:v>
                </c:pt>
                <c:pt idx="15374">
                  <c:v>27.643015859141901</c:v>
                </c:pt>
                <c:pt idx="15375">
                  <c:v>27.643183692771402</c:v>
                </c:pt>
                <c:pt idx="15376">
                  <c:v>27.643351525864698</c:v>
                </c:pt>
                <c:pt idx="15377">
                  <c:v>27.643519358421599</c:v>
                </c:pt>
                <c:pt idx="15378">
                  <c:v>27.643687190442201</c:v>
                </c:pt>
                <c:pt idx="15379">
                  <c:v>27.643855021926601</c:v>
                </c:pt>
                <c:pt idx="15380">
                  <c:v>27.644022852874699</c:v>
                </c:pt>
                <c:pt idx="15381">
                  <c:v>27.644190683286599</c:v>
                </c:pt>
                <c:pt idx="15382">
                  <c:v>27.644358513162199</c:v>
                </c:pt>
                <c:pt idx="15383">
                  <c:v>27.6445263425015</c:v>
                </c:pt>
                <c:pt idx="15384">
                  <c:v>27.644694171304501</c:v>
                </c:pt>
                <c:pt idx="15385">
                  <c:v>27.644861999571301</c:v>
                </c:pt>
                <c:pt idx="15386">
                  <c:v>27.645029827301801</c:v>
                </c:pt>
                <c:pt idx="15387">
                  <c:v>27.645197654495998</c:v>
                </c:pt>
                <c:pt idx="15388">
                  <c:v>27.645365481153998</c:v>
                </c:pt>
                <c:pt idx="15389">
                  <c:v>27.645533307275802</c:v>
                </c:pt>
                <c:pt idx="15390">
                  <c:v>27.645701132861198</c:v>
                </c:pt>
                <c:pt idx="15391">
                  <c:v>27.645868957910402</c:v>
                </c:pt>
                <c:pt idx="15392">
                  <c:v>27.646036782423401</c:v>
                </c:pt>
                <c:pt idx="15393">
                  <c:v>27.646204606400101</c:v>
                </c:pt>
                <c:pt idx="15394">
                  <c:v>27.6463724298406</c:v>
                </c:pt>
                <c:pt idx="15395">
                  <c:v>27.646540252744799</c:v>
                </c:pt>
                <c:pt idx="15396">
                  <c:v>27.646708075112802</c:v>
                </c:pt>
                <c:pt idx="15397">
                  <c:v>27.646875896944501</c:v>
                </c:pt>
                <c:pt idx="15398">
                  <c:v>27.6470437182399</c:v>
                </c:pt>
                <c:pt idx="15399">
                  <c:v>27.647211538999201</c:v>
                </c:pt>
                <c:pt idx="15400">
                  <c:v>27.647379359222199</c:v>
                </c:pt>
                <c:pt idx="15401">
                  <c:v>27.647547178908901</c:v>
                </c:pt>
                <c:pt idx="15402">
                  <c:v>27.647714998059399</c:v>
                </c:pt>
                <c:pt idx="15403">
                  <c:v>27.6478828166737</c:v>
                </c:pt>
                <c:pt idx="15404">
                  <c:v>27.648050634751701</c:v>
                </c:pt>
                <c:pt idx="15405">
                  <c:v>27.648218452293499</c:v>
                </c:pt>
                <c:pt idx="15406">
                  <c:v>27.648386269299099</c:v>
                </c:pt>
                <c:pt idx="15407">
                  <c:v>27.648554085768499</c:v>
                </c:pt>
                <c:pt idx="15408">
                  <c:v>27.648721901701599</c:v>
                </c:pt>
                <c:pt idx="15409">
                  <c:v>27.648889717098498</c:v>
                </c:pt>
                <c:pt idx="15410">
                  <c:v>27.649057531959102</c:v>
                </c:pt>
                <c:pt idx="15411">
                  <c:v>27.649225346283501</c:v>
                </c:pt>
                <c:pt idx="15412">
                  <c:v>27.649393160071799</c:v>
                </c:pt>
                <c:pt idx="15413">
                  <c:v>27.649560973323702</c:v>
                </c:pt>
                <c:pt idx="15414">
                  <c:v>27.6497287860395</c:v>
                </c:pt>
                <c:pt idx="15415">
                  <c:v>27.649896598219101</c:v>
                </c:pt>
                <c:pt idx="15416">
                  <c:v>27.650064409862399</c:v>
                </c:pt>
                <c:pt idx="15417">
                  <c:v>27.6502322209695</c:v>
                </c:pt>
                <c:pt idx="15418">
                  <c:v>27.6504000315404</c:v>
                </c:pt>
                <c:pt idx="15419">
                  <c:v>27.6505678415751</c:v>
                </c:pt>
                <c:pt idx="15420">
                  <c:v>27.6507356510736</c:v>
                </c:pt>
                <c:pt idx="15421">
                  <c:v>27.650903460035899</c:v>
                </c:pt>
                <c:pt idx="15422">
                  <c:v>27.651071268462001</c:v>
                </c:pt>
                <c:pt idx="15423">
                  <c:v>27.6512390763518</c:v>
                </c:pt>
                <c:pt idx="15424">
                  <c:v>27.651406883705501</c:v>
                </c:pt>
                <c:pt idx="15425">
                  <c:v>27.651574690522899</c:v>
                </c:pt>
                <c:pt idx="15426">
                  <c:v>27.6517424968042</c:v>
                </c:pt>
                <c:pt idx="15427">
                  <c:v>27.6519103025493</c:v>
                </c:pt>
                <c:pt idx="15428">
                  <c:v>27.652078107758101</c:v>
                </c:pt>
                <c:pt idx="15429">
                  <c:v>27.6522459124308</c:v>
                </c:pt>
                <c:pt idx="15430">
                  <c:v>27.652413716567199</c:v>
                </c:pt>
                <c:pt idx="15431">
                  <c:v>27.652581520167502</c:v>
                </c:pt>
                <c:pt idx="15432">
                  <c:v>27.6527493232316</c:v>
                </c:pt>
                <c:pt idx="15433">
                  <c:v>27.652917125759501</c:v>
                </c:pt>
                <c:pt idx="15434">
                  <c:v>27.653084927751198</c:v>
                </c:pt>
                <c:pt idx="15435">
                  <c:v>27.653252729206699</c:v>
                </c:pt>
                <c:pt idx="15436">
                  <c:v>27.653420530125999</c:v>
                </c:pt>
                <c:pt idx="15437">
                  <c:v>27.653588330509201</c:v>
                </c:pt>
                <c:pt idx="15438">
                  <c:v>27.653756130356101</c:v>
                </c:pt>
                <c:pt idx="15439">
                  <c:v>27.653923929666899</c:v>
                </c:pt>
                <c:pt idx="15440">
                  <c:v>27.6540917284415</c:v>
                </c:pt>
                <c:pt idx="15441">
                  <c:v>27.654259526680001</c:v>
                </c:pt>
                <c:pt idx="15442">
                  <c:v>27.654427324382201</c:v>
                </c:pt>
                <c:pt idx="15443">
                  <c:v>27.654595121548301</c:v>
                </c:pt>
                <c:pt idx="15444">
                  <c:v>27.6547629181782</c:v>
                </c:pt>
                <c:pt idx="15445">
                  <c:v>27.654930714271899</c:v>
                </c:pt>
                <c:pt idx="15446">
                  <c:v>27.6550985098295</c:v>
                </c:pt>
                <c:pt idx="15447">
                  <c:v>27.655266304850901</c:v>
                </c:pt>
                <c:pt idx="15448">
                  <c:v>27.655434099336102</c:v>
                </c:pt>
                <c:pt idx="15449">
                  <c:v>27.655601893285102</c:v>
                </c:pt>
                <c:pt idx="15450">
                  <c:v>27.655769686698001</c:v>
                </c:pt>
                <c:pt idx="15451">
                  <c:v>27.655937479574799</c:v>
                </c:pt>
                <c:pt idx="15452">
                  <c:v>27.656105271915301</c:v>
                </c:pt>
                <c:pt idx="15453">
                  <c:v>27.656273063719802</c:v>
                </c:pt>
                <c:pt idx="15454">
                  <c:v>27.656440854987999</c:v>
                </c:pt>
                <c:pt idx="15455">
                  <c:v>27.656608645720102</c:v>
                </c:pt>
                <c:pt idx="15456">
                  <c:v>27.656776435916001</c:v>
                </c:pt>
                <c:pt idx="15457">
                  <c:v>27.656944225575799</c:v>
                </c:pt>
                <c:pt idx="15458">
                  <c:v>27.6571120146995</c:v>
                </c:pt>
                <c:pt idx="15459">
                  <c:v>27.657279803287</c:v>
                </c:pt>
                <c:pt idx="15460">
                  <c:v>27.6574475913383</c:v>
                </c:pt>
                <c:pt idx="15461">
                  <c:v>27.6576153788535</c:v>
                </c:pt>
                <c:pt idx="15462">
                  <c:v>27.657783165832601</c:v>
                </c:pt>
                <c:pt idx="15463">
                  <c:v>27.657950952275499</c:v>
                </c:pt>
                <c:pt idx="15464">
                  <c:v>27.6581187381822</c:v>
                </c:pt>
                <c:pt idx="15465">
                  <c:v>27.658286523552899</c:v>
                </c:pt>
                <c:pt idx="15466">
                  <c:v>27.658454308387299</c:v>
                </c:pt>
                <c:pt idx="15467">
                  <c:v>27.6586220926857</c:v>
                </c:pt>
                <c:pt idx="15468">
                  <c:v>27.658789876447901</c:v>
                </c:pt>
                <c:pt idx="15469">
                  <c:v>27.658957659674002</c:v>
                </c:pt>
                <c:pt idx="15470">
                  <c:v>27.659125442363901</c:v>
                </c:pt>
                <c:pt idx="15471">
                  <c:v>27.6592932245177</c:v>
                </c:pt>
                <c:pt idx="15472">
                  <c:v>27.659461006135398</c:v>
                </c:pt>
                <c:pt idx="15473">
                  <c:v>27.659628787216999</c:v>
                </c:pt>
                <c:pt idx="15474">
                  <c:v>27.659796567762399</c:v>
                </c:pt>
                <c:pt idx="15475">
                  <c:v>27.659964347771702</c:v>
                </c:pt>
                <c:pt idx="15476">
                  <c:v>27.6601321272449</c:v>
                </c:pt>
                <c:pt idx="15477">
                  <c:v>27.660299906181901</c:v>
                </c:pt>
                <c:pt idx="15478">
                  <c:v>27.660467684582901</c:v>
                </c:pt>
                <c:pt idx="15479">
                  <c:v>27.660635462447701</c:v>
                </c:pt>
                <c:pt idx="15480">
                  <c:v>27.660803239776399</c:v>
                </c:pt>
                <c:pt idx="15481">
                  <c:v>27.660971016569</c:v>
                </c:pt>
                <c:pt idx="15482">
                  <c:v>27.661138792825401</c:v>
                </c:pt>
                <c:pt idx="15483">
                  <c:v>27.6613065685458</c:v>
                </c:pt>
                <c:pt idx="15484">
                  <c:v>27.661474343730099</c:v>
                </c:pt>
                <c:pt idx="15485">
                  <c:v>27.6616421183782</c:v>
                </c:pt>
                <c:pt idx="15486">
                  <c:v>27.661809892490201</c:v>
                </c:pt>
                <c:pt idx="15487">
                  <c:v>27.6619776660662</c:v>
                </c:pt>
                <c:pt idx="15488">
                  <c:v>27.662145439105998</c:v>
                </c:pt>
                <c:pt idx="15489">
                  <c:v>27.6623132116097</c:v>
                </c:pt>
                <c:pt idx="15490">
                  <c:v>27.6624809835773</c:v>
                </c:pt>
                <c:pt idx="15491">
                  <c:v>27.662648755008799</c:v>
                </c:pt>
                <c:pt idx="15492">
                  <c:v>27.662816525904201</c:v>
                </c:pt>
                <c:pt idx="15493">
                  <c:v>27.662984296263598</c:v>
                </c:pt>
                <c:pt idx="15494">
                  <c:v>27.663152066086798</c:v>
                </c:pt>
                <c:pt idx="15495">
                  <c:v>27.663319835373901</c:v>
                </c:pt>
                <c:pt idx="15496">
                  <c:v>27.663487604124899</c:v>
                </c:pt>
                <c:pt idx="15497">
                  <c:v>27.6636553723399</c:v>
                </c:pt>
                <c:pt idx="15498">
                  <c:v>27.663823140018799</c:v>
                </c:pt>
                <c:pt idx="15499">
                  <c:v>27.663990907161502</c:v>
                </c:pt>
                <c:pt idx="15500">
                  <c:v>27.664158673768199</c:v>
                </c:pt>
                <c:pt idx="15501">
                  <c:v>27.664326439838799</c:v>
                </c:pt>
                <c:pt idx="15502">
                  <c:v>27.664494205373298</c:v>
                </c:pt>
                <c:pt idx="15503">
                  <c:v>27.6646619703718</c:v>
                </c:pt>
                <c:pt idx="15504">
                  <c:v>27.6648297348341</c:v>
                </c:pt>
                <c:pt idx="15505">
                  <c:v>27.6649974987604</c:v>
                </c:pt>
                <c:pt idx="15506">
                  <c:v>27.665165262150602</c:v>
                </c:pt>
                <c:pt idx="15507">
                  <c:v>27.665333025004699</c:v>
                </c:pt>
                <c:pt idx="15508">
                  <c:v>27.665500787322799</c:v>
                </c:pt>
                <c:pt idx="15509">
                  <c:v>27.665668549104701</c:v>
                </c:pt>
                <c:pt idx="15510">
                  <c:v>27.665836310350599</c:v>
                </c:pt>
                <c:pt idx="15511">
                  <c:v>27.666004071060499</c:v>
                </c:pt>
                <c:pt idx="15512">
                  <c:v>27.666171831234301</c:v>
                </c:pt>
                <c:pt idx="15513">
                  <c:v>27.666339590871999</c:v>
                </c:pt>
                <c:pt idx="15514">
                  <c:v>27.6665073499736</c:v>
                </c:pt>
                <c:pt idx="15515">
                  <c:v>27.666675108539199</c:v>
                </c:pt>
                <c:pt idx="15516">
                  <c:v>27.6668428665687</c:v>
                </c:pt>
                <c:pt idx="15517">
                  <c:v>27.6670106240622</c:v>
                </c:pt>
                <c:pt idx="15518">
                  <c:v>27.6671783810195</c:v>
                </c:pt>
                <c:pt idx="15519">
                  <c:v>27.667346137440902</c:v>
                </c:pt>
                <c:pt idx="15520">
                  <c:v>27.667513893326198</c:v>
                </c:pt>
                <c:pt idx="15521">
                  <c:v>27.667681648675401</c:v>
                </c:pt>
                <c:pt idx="15522">
                  <c:v>27.667849403488599</c:v>
                </c:pt>
                <c:pt idx="15523">
                  <c:v>27.6680171577657</c:v>
                </c:pt>
                <c:pt idx="15524">
                  <c:v>27.668184911506799</c:v>
                </c:pt>
                <c:pt idx="15525">
                  <c:v>27.668352664711801</c:v>
                </c:pt>
                <c:pt idx="15526">
                  <c:v>27.668520417380801</c:v>
                </c:pt>
                <c:pt idx="15527">
                  <c:v>27.6686881695138</c:v>
                </c:pt>
                <c:pt idx="15528">
                  <c:v>27.668855921110701</c:v>
                </c:pt>
                <c:pt idx="15529">
                  <c:v>27.669023672171502</c:v>
                </c:pt>
                <c:pt idx="15530">
                  <c:v>27.6691914226964</c:v>
                </c:pt>
                <c:pt idx="15531">
                  <c:v>27.669359172685201</c:v>
                </c:pt>
                <c:pt idx="15532">
                  <c:v>27.669526922137901</c:v>
                </c:pt>
                <c:pt idx="15533">
                  <c:v>27.6696946710546</c:v>
                </c:pt>
                <c:pt idx="15534">
                  <c:v>27.669862419435301</c:v>
                </c:pt>
                <c:pt idx="15535">
                  <c:v>27.670030167279901</c:v>
                </c:pt>
                <c:pt idx="15536">
                  <c:v>27.670197914588599</c:v>
                </c:pt>
                <c:pt idx="15537">
                  <c:v>27.670365661361199</c:v>
                </c:pt>
                <c:pt idx="15538">
                  <c:v>27.670533407597699</c:v>
                </c:pt>
                <c:pt idx="15539">
                  <c:v>27.6707011532983</c:v>
                </c:pt>
                <c:pt idx="15540">
                  <c:v>27.6708688984628</c:v>
                </c:pt>
                <c:pt idx="15541">
                  <c:v>27.671036643091298</c:v>
                </c:pt>
                <c:pt idx="15542">
                  <c:v>27.6712043871837</c:v>
                </c:pt>
                <c:pt idx="15543">
                  <c:v>27.671372130740199</c:v>
                </c:pt>
                <c:pt idx="15544">
                  <c:v>27.671539873760601</c:v>
                </c:pt>
                <c:pt idx="15545">
                  <c:v>27.671707616245001</c:v>
                </c:pt>
                <c:pt idx="15546">
                  <c:v>27.6718753581934</c:v>
                </c:pt>
                <c:pt idx="15547">
                  <c:v>27.672043099605801</c:v>
                </c:pt>
                <c:pt idx="15548">
                  <c:v>27.672210840482201</c:v>
                </c:pt>
                <c:pt idx="15549">
                  <c:v>27.672378580822599</c:v>
                </c:pt>
                <c:pt idx="15550">
                  <c:v>27.6725463206269</c:v>
                </c:pt>
                <c:pt idx="15551">
                  <c:v>27.672714059895299</c:v>
                </c:pt>
                <c:pt idx="15552">
                  <c:v>27.6728817986276</c:v>
                </c:pt>
                <c:pt idx="15553">
                  <c:v>27.673049536823999</c:v>
                </c:pt>
                <c:pt idx="15554">
                  <c:v>27.673217274484301</c:v>
                </c:pt>
                <c:pt idx="15555">
                  <c:v>27.673385011608602</c:v>
                </c:pt>
                <c:pt idx="15556">
                  <c:v>27.673552748197</c:v>
                </c:pt>
                <c:pt idx="15557">
                  <c:v>27.673720484249301</c:v>
                </c:pt>
                <c:pt idx="15558">
                  <c:v>27.673888219765701</c:v>
                </c:pt>
                <c:pt idx="15559">
                  <c:v>27.674055954745999</c:v>
                </c:pt>
                <c:pt idx="15560">
                  <c:v>27.674223689190399</c:v>
                </c:pt>
                <c:pt idx="15561">
                  <c:v>27.6743914230988</c:v>
                </c:pt>
                <c:pt idx="15562">
                  <c:v>27.674559156471201</c:v>
                </c:pt>
                <c:pt idx="15563">
                  <c:v>27.6747268893075</c:v>
                </c:pt>
                <c:pt idx="15564">
                  <c:v>27.674894621607901</c:v>
                </c:pt>
                <c:pt idx="15565">
                  <c:v>27.6750623533724</c:v>
                </c:pt>
                <c:pt idx="15566">
                  <c:v>27.675230084600798</c:v>
                </c:pt>
                <c:pt idx="15567">
                  <c:v>27.675397815293302</c:v>
                </c:pt>
                <c:pt idx="15568">
                  <c:v>27.6755655454497</c:v>
                </c:pt>
                <c:pt idx="15569">
                  <c:v>27.675733275070201</c:v>
                </c:pt>
                <c:pt idx="15570">
                  <c:v>27.675901004154799</c:v>
                </c:pt>
                <c:pt idx="15571">
                  <c:v>27.6760687327033</c:v>
                </c:pt>
                <c:pt idx="15572">
                  <c:v>27.676236460715899</c:v>
                </c:pt>
                <c:pt idx="15573">
                  <c:v>27.6764041881925</c:v>
                </c:pt>
                <c:pt idx="15574">
                  <c:v>27.676571915133099</c:v>
                </c:pt>
                <c:pt idx="15575">
                  <c:v>27.676739641537701</c:v>
                </c:pt>
                <c:pt idx="15576">
                  <c:v>27.6769073674064</c:v>
                </c:pt>
                <c:pt idx="15577">
                  <c:v>27.677075092739202</c:v>
                </c:pt>
                <c:pt idx="15578">
                  <c:v>27.677242817535902</c:v>
                </c:pt>
                <c:pt idx="15579">
                  <c:v>27.6774105417967</c:v>
                </c:pt>
                <c:pt idx="15580">
                  <c:v>27.6775782655215</c:v>
                </c:pt>
                <c:pt idx="15581">
                  <c:v>27.677745988710399</c:v>
                </c:pt>
                <c:pt idx="15582">
                  <c:v>27.677913711363299</c:v>
                </c:pt>
                <c:pt idx="15583">
                  <c:v>27.678081433480301</c:v>
                </c:pt>
                <c:pt idx="15584">
                  <c:v>27.678249155061302</c:v>
                </c:pt>
                <c:pt idx="15585">
                  <c:v>27.678416876106301</c:v>
                </c:pt>
                <c:pt idx="15586">
                  <c:v>27.678584596615401</c:v>
                </c:pt>
                <c:pt idx="15587">
                  <c:v>27.6787523165886</c:v>
                </c:pt>
                <c:pt idx="15588">
                  <c:v>27.678920036025801</c:v>
                </c:pt>
                <c:pt idx="15589">
                  <c:v>27.679087754927</c:v>
                </c:pt>
                <c:pt idx="15590">
                  <c:v>27.679255473292301</c:v>
                </c:pt>
                <c:pt idx="15591">
                  <c:v>27.6794231911217</c:v>
                </c:pt>
                <c:pt idx="15592">
                  <c:v>27.679590908415101</c:v>
                </c:pt>
                <c:pt idx="15593">
                  <c:v>27.6797586251726</c:v>
                </c:pt>
                <c:pt idx="15594">
                  <c:v>27.679926341394101</c:v>
                </c:pt>
                <c:pt idx="15595">
                  <c:v>27.6800940570797</c:v>
                </c:pt>
                <c:pt idx="15596">
                  <c:v>27.680261772229301</c:v>
                </c:pt>
                <c:pt idx="15597">
                  <c:v>27.680429486843099</c:v>
                </c:pt>
                <c:pt idx="15598">
                  <c:v>27.6805972009209</c:v>
                </c:pt>
                <c:pt idx="15599">
                  <c:v>27.680764914462699</c:v>
                </c:pt>
                <c:pt idx="15600">
                  <c:v>27.6809326274686</c:v>
                </c:pt>
                <c:pt idx="15601">
                  <c:v>27.681100339938599</c:v>
                </c:pt>
                <c:pt idx="15602">
                  <c:v>27.681268051872699</c:v>
                </c:pt>
                <c:pt idx="15603">
                  <c:v>27.681435763270802</c:v>
                </c:pt>
                <c:pt idx="15604">
                  <c:v>27.681603474133102</c:v>
                </c:pt>
                <c:pt idx="15605">
                  <c:v>27.6817711844594</c:v>
                </c:pt>
                <c:pt idx="15606">
                  <c:v>27.681938894249701</c:v>
                </c:pt>
                <c:pt idx="15607">
                  <c:v>27.682106603504199</c:v>
                </c:pt>
                <c:pt idx="15608">
                  <c:v>27.682274312222699</c:v>
                </c:pt>
                <c:pt idx="15609">
                  <c:v>27.6824420204054</c:v>
                </c:pt>
                <c:pt idx="15610">
                  <c:v>27.6826097280521</c:v>
                </c:pt>
                <c:pt idx="15611">
                  <c:v>27.682777435162901</c:v>
                </c:pt>
                <c:pt idx="15612">
                  <c:v>27.682945141737701</c:v>
                </c:pt>
                <c:pt idx="15613">
                  <c:v>27.683112847776702</c:v>
                </c:pt>
                <c:pt idx="15614">
                  <c:v>27.683280553279801</c:v>
                </c:pt>
                <c:pt idx="15615">
                  <c:v>27.683448258246901</c:v>
                </c:pt>
                <c:pt idx="15616">
                  <c:v>27.6836159626782</c:v>
                </c:pt>
                <c:pt idx="15617">
                  <c:v>27.6837836665735</c:v>
                </c:pt>
                <c:pt idx="15618">
                  <c:v>27.683951369932998</c:v>
                </c:pt>
                <c:pt idx="15619">
                  <c:v>27.684119072756499</c:v>
                </c:pt>
                <c:pt idx="15620">
                  <c:v>27.6842867750441</c:v>
                </c:pt>
                <c:pt idx="15621">
                  <c:v>27.684454476795899</c:v>
                </c:pt>
                <c:pt idx="15622">
                  <c:v>27.684622178011701</c:v>
                </c:pt>
                <c:pt idx="15623">
                  <c:v>27.684789878691699</c:v>
                </c:pt>
                <c:pt idx="15624">
                  <c:v>27.6849575788358</c:v>
                </c:pt>
                <c:pt idx="15625">
                  <c:v>27.685125278443898</c:v>
                </c:pt>
                <c:pt idx="15626">
                  <c:v>27.685292977516202</c:v>
                </c:pt>
                <c:pt idx="15627">
                  <c:v>27.6854606760526</c:v>
                </c:pt>
                <c:pt idx="15628">
                  <c:v>27.685628374053099</c:v>
                </c:pt>
                <c:pt idx="15629">
                  <c:v>27.6857960715177</c:v>
                </c:pt>
                <c:pt idx="15630">
                  <c:v>27.685963768446499</c:v>
                </c:pt>
                <c:pt idx="15631">
                  <c:v>27.686131464839299</c:v>
                </c:pt>
                <c:pt idx="15632">
                  <c:v>27.686299160696301</c:v>
                </c:pt>
                <c:pt idx="15633">
                  <c:v>27.6864668560174</c:v>
                </c:pt>
                <c:pt idx="15634">
                  <c:v>27.686634550802601</c:v>
                </c:pt>
                <c:pt idx="15635">
                  <c:v>27.686802245051901</c:v>
                </c:pt>
                <c:pt idx="15636">
                  <c:v>27.686969938765401</c:v>
                </c:pt>
                <c:pt idx="15637">
                  <c:v>27.687137631942999</c:v>
                </c:pt>
                <c:pt idx="15638">
                  <c:v>27.687305324584699</c:v>
                </c:pt>
                <c:pt idx="15639">
                  <c:v>27.6874730166906</c:v>
                </c:pt>
                <c:pt idx="15640">
                  <c:v>27.687640708260499</c:v>
                </c:pt>
                <c:pt idx="15641">
                  <c:v>27.687808399294699</c:v>
                </c:pt>
                <c:pt idx="15642">
                  <c:v>27.687976089792901</c:v>
                </c:pt>
                <c:pt idx="15643">
                  <c:v>27.6881437797553</c:v>
                </c:pt>
                <c:pt idx="15644">
                  <c:v>27.688311469181802</c:v>
                </c:pt>
                <c:pt idx="15645">
                  <c:v>27.6884791580725</c:v>
                </c:pt>
                <c:pt idx="15646">
                  <c:v>27.6886468464273</c:v>
                </c:pt>
                <c:pt idx="15647">
                  <c:v>27.688814534246202</c:v>
                </c:pt>
                <c:pt idx="15648">
                  <c:v>27.688982221529301</c:v>
                </c:pt>
                <c:pt idx="15649">
                  <c:v>27.689149908276601</c:v>
                </c:pt>
                <c:pt idx="15650">
                  <c:v>27.689317594487999</c:v>
                </c:pt>
                <c:pt idx="15651">
                  <c:v>27.689485280163499</c:v>
                </c:pt>
                <c:pt idx="15652">
                  <c:v>27.6896529653032</c:v>
                </c:pt>
                <c:pt idx="15653">
                  <c:v>27.689820649906999</c:v>
                </c:pt>
                <c:pt idx="15654">
                  <c:v>27.689988333974998</c:v>
                </c:pt>
                <c:pt idx="15655">
                  <c:v>27.690156017507199</c:v>
                </c:pt>
                <c:pt idx="15656">
                  <c:v>27.690323700503502</c:v>
                </c:pt>
                <c:pt idx="15657">
                  <c:v>27.690491382963899</c:v>
                </c:pt>
                <c:pt idx="15658">
                  <c:v>27.6906590648885</c:v>
                </c:pt>
                <c:pt idx="15659">
                  <c:v>27.690826746277299</c:v>
                </c:pt>
                <c:pt idx="15660">
                  <c:v>27.690994427130299</c:v>
                </c:pt>
                <c:pt idx="15661">
                  <c:v>27.691162107447401</c:v>
                </c:pt>
                <c:pt idx="15662">
                  <c:v>27.6913297872287</c:v>
                </c:pt>
                <c:pt idx="15663">
                  <c:v>27.6914974664741</c:v>
                </c:pt>
                <c:pt idx="15664">
                  <c:v>27.691665145183698</c:v>
                </c:pt>
                <c:pt idx="15665">
                  <c:v>27.691832823357501</c:v>
                </c:pt>
                <c:pt idx="15666">
                  <c:v>27.692000500995501</c:v>
                </c:pt>
                <c:pt idx="15667">
                  <c:v>27.692168178097599</c:v>
                </c:pt>
                <c:pt idx="15668">
                  <c:v>27.692335854663899</c:v>
                </c:pt>
                <c:pt idx="15669">
                  <c:v>27.692503530694399</c:v>
                </c:pt>
                <c:pt idx="15670">
                  <c:v>27.692671206189001</c:v>
                </c:pt>
                <c:pt idx="15671">
                  <c:v>27.6928388811479</c:v>
                </c:pt>
                <c:pt idx="15672">
                  <c:v>27.6930065555709</c:v>
                </c:pt>
                <c:pt idx="15673">
                  <c:v>27.693174229458101</c:v>
                </c:pt>
                <c:pt idx="15674">
                  <c:v>27.6933419028095</c:v>
                </c:pt>
                <c:pt idx="15675">
                  <c:v>27.6935095756251</c:v>
                </c:pt>
                <c:pt idx="15676">
                  <c:v>27.693677247904901</c:v>
                </c:pt>
                <c:pt idx="15677">
                  <c:v>27.6938449196488</c:v>
                </c:pt>
                <c:pt idx="15678">
                  <c:v>27.694012590857</c:v>
                </c:pt>
                <c:pt idx="15679">
                  <c:v>27.694180261529301</c:v>
                </c:pt>
                <c:pt idx="15680">
                  <c:v>27.694347931665799</c:v>
                </c:pt>
                <c:pt idx="15681">
                  <c:v>27.694515601266598</c:v>
                </c:pt>
                <c:pt idx="15682">
                  <c:v>27.694683270331499</c:v>
                </c:pt>
                <c:pt idx="15683">
                  <c:v>27.694850938860601</c:v>
                </c:pt>
                <c:pt idx="15684">
                  <c:v>27.6950186068539</c:v>
                </c:pt>
                <c:pt idx="15685">
                  <c:v>27.695186274311499</c:v>
                </c:pt>
                <c:pt idx="15686">
                  <c:v>27.695353941233201</c:v>
                </c:pt>
                <c:pt idx="15687">
                  <c:v>27.695521607619099</c:v>
                </c:pt>
                <c:pt idx="15688">
                  <c:v>27.695689273469299</c:v>
                </c:pt>
                <c:pt idx="15689">
                  <c:v>27.695856938783599</c:v>
                </c:pt>
                <c:pt idx="15690">
                  <c:v>27.696024603562201</c:v>
                </c:pt>
                <c:pt idx="15691">
                  <c:v>27.696192267804999</c:v>
                </c:pt>
                <c:pt idx="15692">
                  <c:v>27.696359931511999</c:v>
                </c:pt>
                <c:pt idx="15693">
                  <c:v>27.696527594683101</c:v>
                </c:pt>
                <c:pt idx="15694">
                  <c:v>27.696695257318598</c:v>
                </c:pt>
                <c:pt idx="15695">
                  <c:v>27.696862919418201</c:v>
                </c:pt>
                <c:pt idx="15696">
                  <c:v>27.697030580981998</c:v>
                </c:pt>
                <c:pt idx="15697">
                  <c:v>27.697198242010099</c:v>
                </c:pt>
                <c:pt idx="15698">
                  <c:v>27.697365902502401</c:v>
                </c:pt>
                <c:pt idx="15699">
                  <c:v>27.697533562458901</c:v>
                </c:pt>
                <c:pt idx="15700">
                  <c:v>27.697701221879701</c:v>
                </c:pt>
                <c:pt idx="15701">
                  <c:v>27.697868880764702</c:v>
                </c:pt>
                <c:pt idx="15702">
                  <c:v>27.6980365391139</c:v>
                </c:pt>
                <c:pt idx="15703">
                  <c:v>27.6982041969273</c:v>
                </c:pt>
                <c:pt idx="15704">
                  <c:v>27.6983718542049</c:v>
                </c:pt>
                <c:pt idx="15705">
                  <c:v>27.698539510946802</c:v>
                </c:pt>
                <c:pt idx="15706">
                  <c:v>27.698707167153</c:v>
                </c:pt>
                <c:pt idx="15707">
                  <c:v>27.698874822823299</c:v>
                </c:pt>
                <c:pt idx="15708">
                  <c:v>27.699042477957899</c:v>
                </c:pt>
                <c:pt idx="15709">
                  <c:v>27.6992101325568</c:v>
                </c:pt>
                <c:pt idx="15710">
                  <c:v>27.699377786619898</c:v>
                </c:pt>
                <c:pt idx="15711">
                  <c:v>27.699545440147201</c:v>
                </c:pt>
                <c:pt idx="15712">
                  <c:v>27.699713093138801</c:v>
                </c:pt>
                <c:pt idx="15713">
                  <c:v>27.699880745594601</c:v>
                </c:pt>
                <c:pt idx="15714">
                  <c:v>27.700048397514699</c:v>
                </c:pt>
                <c:pt idx="15715">
                  <c:v>27.700216048899001</c:v>
                </c:pt>
                <c:pt idx="15716">
                  <c:v>27.700383699747501</c:v>
                </c:pt>
                <c:pt idx="15717">
                  <c:v>27.700551350060302</c:v>
                </c:pt>
                <c:pt idx="15718">
                  <c:v>27.700718999837399</c:v>
                </c:pt>
                <c:pt idx="15719">
                  <c:v>27.700886649078701</c:v>
                </c:pt>
                <c:pt idx="15720">
                  <c:v>27.7010542977843</c:v>
                </c:pt>
                <c:pt idx="15721">
                  <c:v>27.701221945954199</c:v>
                </c:pt>
                <c:pt idx="15722">
                  <c:v>27.701389593588299</c:v>
                </c:pt>
                <c:pt idx="15723">
                  <c:v>27.701557240686601</c:v>
                </c:pt>
                <c:pt idx="15724">
                  <c:v>27.701724887249199</c:v>
                </c:pt>
                <c:pt idx="15725">
                  <c:v>27.701892533276101</c:v>
                </c:pt>
                <c:pt idx="15726">
                  <c:v>27.702060178767301</c:v>
                </c:pt>
                <c:pt idx="15727">
                  <c:v>27.702227823722701</c:v>
                </c:pt>
                <c:pt idx="15728">
                  <c:v>27.702395468142399</c:v>
                </c:pt>
                <c:pt idx="15729">
                  <c:v>27.702563112026301</c:v>
                </c:pt>
                <c:pt idx="15730">
                  <c:v>27.702730755374599</c:v>
                </c:pt>
                <c:pt idx="15731">
                  <c:v>27.702898398187099</c:v>
                </c:pt>
                <c:pt idx="15732">
                  <c:v>27.703066040463899</c:v>
                </c:pt>
                <c:pt idx="15733">
                  <c:v>27.7032336822049</c:v>
                </c:pt>
                <c:pt idx="15734">
                  <c:v>27.703401323410201</c:v>
                </c:pt>
                <c:pt idx="15735">
                  <c:v>27.703568964079899</c:v>
                </c:pt>
                <c:pt idx="15736">
                  <c:v>27.703736604213798</c:v>
                </c:pt>
                <c:pt idx="15737">
                  <c:v>27.703904243811898</c:v>
                </c:pt>
                <c:pt idx="15738">
                  <c:v>27.704071882874398</c:v>
                </c:pt>
                <c:pt idx="15739">
                  <c:v>27.704239521401199</c:v>
                </c:pt>
                <c:pt idx="15740">
                  <c:v>27.704407159392201</c:v>
                </c:pt>
                <c:pt idx="15741">
                  <c:v>27.704574796847499</c:v>
                </c:pt>
                <c:pt idx="15742">
                  <c:v>27.704742433767102</c:v>
                </c:pt>
                <c:pt idx="15743">
                  <c:v>27.704910070151101</c:v>
                </c:pt>
                <c:pt idx="15744">
                  <c:v>27.705077705999301</c:v>
                </c:pt>
                <c:pt idx="15745">
                  <c:v>27.705245341311802</c:v>
                </c:pt>
                <c:pt idx="15746">
                  <c:v>27.705412976088599</c:v>
                </c:pt>
                <c:pt idx="15747">
                  <c:v>27.705580610329701</c:v>
                </c:pt>
                <c:pt idx="15748">
                  <c:v>27.7057482440351</c:v>
                </c:pt>
                <c:pt idx="15749">
                  <c:v>27.705915877204799</c:v>
                </c:pt>
                <c:pt idx="15750">
                  <c:v>27.706083509838798</c:v>
                </c:pt>
                <c:pt idx="15751">
                  <c:v>27.706251141937098</c:v>
                </c:pt>
                <c:pt idx="15752">
                  <c:v>27.706418773499699</c:v>
                </c:pt>
                <c:pt idx="15753">
                  <c:v>27.7065864045266</c:v>
                </c:pt>
                <c:pt idx="15754">
                  <c:v>27.706754035017902</c:v>
                </c:pt>
                <c:pt idx="15755">
                  <c:v>27.7069216649734</c:v>
                </c:pt>
                <c:pt idx="15756">
                  <c:v>27.707089294393299</c:v>
                </c:pt>
                <c:pt idx="15757">
                  <c:v>27.707256923277399</c:v>
                </c:pt>
                <c:pt idx="15758">
                  <c:v>27.707424551625898</c:v>
                </c:pt>
                <c:pt idx="15759">
                  <c:v>27.707592179438699</c:v>
                </c:pt>
                <c:pt idx="15760">
                  <c:v>27.707759806715799</c:v>
                </c:pt>
                <c:pt idx="15761">
                  <c:v>27.7079274334573</c:v>
                </c:pt>
                <c:pt idx="15762">
                  <c:v>27.708095059663101</c:v>
                </c:pt>
                <c:pt idx="15763">
                  <c:v>27.7082626853331</c:v>
                </c:pt>
                <c:pt idx="15764">
                  <c:v>27.708430310467602</c:v>
                </c:pt>
                <c:pt idx="15765">
                  <c:v>27.708597935066301</c:v>
                </c:pt>
                <c:pt idx="15766">
                  <c:v>27.7087655591294</c:v>
                </c:pt>
                <c:pt idx="15767">
                  <c:v>27.7089331826568</c:v>
                </c:pt>
                <c:pt idx="15768">
                  <c:v>27.7091008056485</c:v>
                </c:pt>
                <c:pt idx="15769">
                  <c:v>27.7092684281046</c:v>
                </c:pt>
                <c:pt idx="15770">
                  <c:v>27.709436050025001</c:v>
                </c:pt>
                <c:pt idx="15771">
                  <c:v>27.709603671409699</c:v>
                </c:pt>
                <c:pt idx="15772">
                  <c:v>27.7097712922588</c:v>
                </c:pt>
                <c:pt idx="15773">
                  <c:v>27.709938912572198</c:v>
                </c:pt>
                <c:pt idx="15774">
                  <c:v>27.71010653235</c:v>
                </c:pt>
                <c:pt idx="15775">
                  <c:v>27.710274151592099</c:v>
                </c:pt>
                <c:pt idx="15776">
                  <c:v>27.710441770298502</c:v>
                </c:pt>
                <c:pt idx="15777">
                  <c:v>27.710609388469301</c:v>
                </c:pt>
                <c:pt idx="15778">
                  <c:v>27.710777006104401</c:v>
                </c:pt>
                <c:pt idx="15779">
                  <c:v>27.710944623203901</c:v>
                </c:pt>
                <c:pt idx="15780">
                  <c:v>27.711112239767701</c:v>
                </c:pt>
                <c:pt idx="15781">
                  <c:v>27.711279855795901</c:v>
                </c:pt>
                <c:pt idx="15782">
                  <c:v>27.711447471288501</c:v>
                </c:pt>
                <c:pt idx="15783">
                  <c:v>27.711615086245299</c:v>
                </c:pt>
                <c:pt idx="15784">
                  <c:v>27.7117827006666</c:v>
                </c:pt>
                <c:pt idx="15785">
                  <c:v>27.711950314552201</c:v>
                </c:pt>
                <c:pt idx="15786">
                  <c:v>27.712117927902199</c:v>
                </c:pt>
                <c:pt idx="15787">
                  <c:v>27.712285540716501</c:v>
                </c:pt>
                <c:pt idx="15788">
                  <c:v>27.712453152995199</c:v>
                </c:pt>
                <c:pt idx="15789">
                  <c:v>27.712620764738201</c:v>
                </c:pt>
                <c:pt idx="15790">
                  <c:v>27.712788375945699</c:v>
                </c:pt>
                <c:pt idx="15791">
                  <c:v>27.712955986617501</c:v>
                </c:pt>
                <c:pt idx="15792">
                  <c:v>27.713123596753601</c:v>
                </c:pt>
                <c:pt idx="15793">
                  <c:v>27.7132912063541</c:v>
                </c:pt>
                <c:pt idx="15794">
                  <c:v>27.713458815419099</c:v>
                </c:pt>
                <c:pt idx="15795">
                  <c:v>27.713626423948298</c:v>
                </c:pt>
                <c:pt idx="15796">
                  <c:v>27.713794031942001</c:v>
                </c:pt>
                <c:pt idx="15797">
                  <c:v>27.713961639400001</c:v>
                </c:pt>
                <c:pt idx="15798">
                  <c:v>27.7141292463224</c:v>
                </c:pt>
                <c:pt idx="15799">
                  <c:v>27.7142968527092</c:v>
                </c:pt>
                <c:pt idx="15800">
                  <c:v>27.7144644585604</c:v>
                </c:pt>
                <c:pt idx="15801">
                  <c:v>27.7146320638759</c:v>
                </c:pt>
                <c:pt idx="15802">
                  <c:v>27.7147996686558</c:v>
                </c:pt>
                <c:pt idx="15803">
                  <c:v>27.7149672729002</c:v>
                </c:pt>
                <c:pt idx="15804">
                  <c:v>27.7151348766089</c:v>
                </c:pt>
                <c:pt idx="15805">
                  <c:v>27.715302479782</c:v>
                </c:pt>
                <c:pt idx="15806">
                  <c:v>27.7154700824195</c:v>
                </c:pt>
                <c:pt idx="15807">
                  <c:v>27.715637684521301</c:v>
                </c:pt>
                <c:pt idx="15808">
                  <c:v>27.715805286087601</c:v>
                </c:pt>
                <c:pt idx="15809">
                  <c:v>27.715972887118301</c:v>
                </c:pt>
                <c:pt idx="15810">
                  <c:v>27.716140487613401</c:v>
                </c:pt>
                <c:pt idx="15811">
                  <c:v>27.716308087572799</c:v>
                </c:pt>
                <c:pt idx="15812">
                  <c:v>27.716475686996699</c:v>
                </c:pt>
                <c:pt idx="15813">
                  <c:v>27.716643285884999</c:v>
                </c:pt>
                <c:pt idx="15814">
                  <c:v>27.716810884237599</c:v>
                </c:pt>
                <c:pt idx="15815">
                  <c:v>27.716978482054699</c:v>
                </c:pt>
                <c:pt idx="15816">
                  <c:v>27.717146079336199</c:v>
                </c:pt>
                <c:pt idx="15817">
                  <c:v>27.7173136760821</c:v>
                </c:pt>
                <c:pt idx="15818">
                  <c:v>27.7174812722924</c:v>
                </c:pt>
                <c:pt idx="15819">
                  <c:v>27.7176488679671</c:v>
                </c:pt>
                <c:pt idx="15820">
                  <c:v>27.7178164631062</c:v>
                </c:pt>
                <c:pt idx="15821">
                  <c:v>27.717984057709799</c:v>
                </c:pt>
                <c:pt idx="15822">
                  <c:v>27.718151651777699</c:v>
                </c:pt>
                <c:pt idx="15823">
                  <c:v>27.718319245310099</c:v>
                </c:pt>
                <c:pt idx="15824">
                  <c:v>27.718486838306902</c:v>
                </c:pt>
                <c:pt idx="15825">
                  <c:v>27.718654430768101</c:v>
                </c:pt>
                <c:pt idx="15826">
                  <c:v>27.718822022693701</c:v>
                </c:pt>
                <c:pt idx="15827">
                  <c:v>27.718989614083799</c:v>
                </c:pt>
                <c:pt idx="15828">
                  <c:v>27.719157204938298</c:v>
                </c:pt>
                <c:pt idx="15829">
                  <c:v>27.719324795257201</c:v>
                </c:pt>
                <c:pt idx="15830">
                  <c:v>27.7194923850405</c:v>
                </c:pt>
                <c:pt idx="15831">
                  <c:v>27.719659974288302</c:v>
                </c:pt>
                <c:pt idx="15832">
                  <c:v>27.7198275630005</c:v>
                </c:pt>
                <c:pt idx="15833">
                  <c:v>27.719995151177098</c:v>
                </c:pt>
                <c:pt idx="15834">
                  <c:v>27.7201627388182</c:v>
                </c:pt>
                <c:pt idx="15835">
                  <c:v>27.720330325923701</c:v>
                </c:pt>
                <c:pt idx="15836">
                  <c:v>27.720497912493698</c:v>
                </c:pt>
                <c:pt idx="15837">
                  <c:v>27.720665498528099</c:v>
                </c:pt>
                <c:pt idx="15838">
                  <c:v>27.7208330840269</c:v>
                </c:pt>
                <c:pt idx="15839">
                  <c:v>27.721000668990101</c:v>
                </c:pt>
                <c:pt idx="15840">
                  <c:v>27.7211682534179</c:v>
                </c:pt>
                <c:pt idx="15841">
                  <c:v>27.721335837310001</c:v>
                </c:pt>
                <c:pt idx="15842">
                  <c:v>27.7215034206666</c:v>
                </c:pt>
                <c:pt idx="15843">
                  <c:v>27.7216710034877</c:v>
                </c:pt>
                <c:pt idx="15844">
                  <c:v>27.721838585773199</c:v>
                </c:pt>
                <c:pt idx="15845">
                  <c:v>27.722006167523102</c:v>
                </c:pt>
                <c:pt idx="15846">
                  <c:v>27.7221737487375</c:v>
                </c:pt>
                <c:pt idx="15847">
                  <c:v>27.722341329416398</c:v>
                </c:pt>
                <c:pt idx="15848">
                  <c:v>27.7225089095597</c:v>
                </c:pt>
                <c:pt idx="15849">
                  <c:v>27.722676489167501</c:v>
                </c:pt>
                <c:pt idx="15850">
                  <c:v>27.722844068239699</c:v>
                </c:pt>
                <c:pt idx="15851">
                  <c:v>27.723011646776399</c:v>
                </c:pt>
                <c:pt idx="15852">
                  <c:v>27.723179224777599</c:v>
                </c:pt>
                <c:pt idx="15853">
                  <c:v>27.723346802243199</c:v>
                </c:pt>
                <c:pt idx="15854">
                  <c:v>27.723514379173299</c:v>
                </c:pt>
                <c:pt idx="15855">
                  <c:v>27.723681955567901</c:v>
                </c:pt>
                <c:pt idx="15856">
                  <c:v>27.7238495314269</c:v>
                </c:pt>
                <c:pt idx="15857">
                  <c:v>27.724017106750399</c:v>
                </c:pt>
                <c:pt idx="15858">
                  <c:v>27.7241846815384</c:v>
                </c:pt>
                <c:pt idx="15859">
                  <c:v>27.724352255790802</c:v>
                </c:pt>
                <c:pt idx="15860">
                  <c:v>27.724519829507699</c:v>
                </c:pt>
                <c:pt idx="15861">
                  <c:v>27.724687402689099</c:v>
                </c:pt>
                <c:pt idx="15862">
                  <c:v>27.724854975334999</c:v>
                </c:pt>
                <c:pt idx="15863">
                  <c:v>27.725022547445398</c:v>
                </c:pt>
                <c:pt idx="15864">
                  <c:v>27.725190119020201</c:v>
                </c:pt>
                <c:pt idx="15865">
                  <c:v>27.7253576900595</c:v>
                </c:pt>
                <c:pt idx="15866">
                  <c:v>27.725525260563298</c:v>
                </c:pt>
                <c:pt idx="15867">
                  <c:v>27.725692830531599</c:v>
                </c:pt>
                <c:pt idx="15868">
                  <c:v>27.7258603999644</c:v>
                </c:pt>
                <c:pt idx="15869">
                  <c:v>27.7260279688617</c:v>
                </c:pt>
                <c:pt idx="15870">
                  <c:v>27.726195537223401</c:v>
                </c:pt>
                <c:pt idx="15871">
                  <c:v>27.7263631050497</c:v>
                </c:pt>
                <c:pt idx="15872">
                  <c:v>27.726530672340399</c:v>
                </c:pt>
                <c:pt idx="15873">
                  <c:v>27.7266982390957</c:v>
                </c:pt>
                <c:pt idx="15874">
                  <c:v>27.726865805315398</c:v>
                </c:pt>
                <c:pt idx="15875">
                  <c:v>27.727033370999699</c:v>
                </c:pt>
                <c:pt idx="15876">
                  <c:v>27.7272009361484</c:v>
                </c:pt>
                <c:pt idx="15877">
                  <c:v>27.7273685007616</c:v>
                </c:pt>
                <c:pt idx="15878">
                  <c:v>27.727536064839398</c:v>
                </c:pt>
                <c:pt idx="15879">
                  <c:v>27.727703628381601</c:v>
                </c:pt>
                <c:pt idx="15880">
                  <c:v>27.727871191388399</c:v>
                </c:pt>
                <c:pt idx="15881">
                  <c:v>27.7280387538597</c:v>
                </c:pt>
                <c:pt idx="15882">
                  <c:v>27.728206315795401</c:v>
                </c:pt>
                <c:pt idx="15883">
                  <c:v>27.7283738771957</c:v>
                </c:pt>
                <c:pt idx="15884">
                  <c:v>27.7285414380605</c:v>
                </c:pt>
                <c:pt idx="15885">
                  <c:v>27.728708998389799</c:v>
                </c:pt>
                <c:pt idx="15886">
                  <c:v>27.7288765581837</c:v>
                </c:pt>
                <c:pt idx="15887">
                  <c:v>27.729044117442001</c:v>
                </c:pt>
                <c:pt idx="15888">
                  <c:v>27.729211676164901</c:v>
                </c:pt>
                <c:pt idx="15889">
                  <c:v>27.729379234352301</c:v>
                </c:pt>
                <c:pt idx="15890">
                  <c:v>27.7295467920042</c:v>
                </c:pt>
                <c:pt idx="15891">
                  <c:v>27.729714349120599</c:v>
                </c:pt>
                <c:pt idx="15892">
                  <c:v>27.7298819057016</c:v>
                </c:pt>
                <c:pt idx="15893">
                  <c:v>27.7300494617471</c:v>
                </c:pt>
                <c:pt idx="15894">
                  <c:v>27.7302170172571</c:v>
                </c:pt>
                <c:pt idx="15895">
                  <c:v>27.7303845722316</c:v>
                </c:pt>
                <c:pt idx="15896">
                  <c:v>27.730552126670698</c:v>
                </c:pt>
                <c:pt idx="15897">
                  <c:v>27.7307196805743</c:v>
                </c:pt>
                <c:pt idx="15898">
                  <c:v>27.7308872339425</c:v>
                </c:pt>
                <c:pt idx="15899">
                  <c:v>27.7310547867751</c:v>
                </c:pt>
                <c:pt idx="15900">
                  <c:v>27.731222339072399</c:v>
                </c:pt>
                <c:pt idx="15901">
                  <c:v>27.731389890834102</c:v>
                </c:pt>
                <c:pt idx="15902">
                  <c:v>27.731557442060399</c:v>
                </c:pt>
                <c:pt idx="15903">
                  <c:v>27.7317249927513</c:v>
                </c:pt>
                <c:pt idx="15904">
                  <c:v>27.7318925429066</c:v>
                </c:pt>
                <c:pt idx="15905">
                  <c:v>27.732060092526599</c:v>
                </c:pt>
                <c:pt idx="15906">
                  <c:v>27.7322276416111</c:v>
                </c:pt>
                <c:pt idx="15907">
                  <c:v>27.732395190160101</c:v>
                </c:pt>
                <c:pt idx="15908">
                  <c:v>27.732562738173701</c:v>
                </c:pt>
                <c:pt idx="15909">
                  <c:v>27.732730285651801</c:v>
                </c:pt>
                <c:pt idx="15910">
                  <c:v>27.732897832594499</c:v>
                </c:pt>
                <c:pt idx="15911">
                  <c:v>27.733065379001701</c:v>
                </c:pt>
                <c:pt idx="15912">
                  <c:v>27.733232924873501</c:v>
                </c:pt>
                <c:pt idx="15913">
                  <c:v>27.733400470209901</c:v>
                </c:pt>
                <c:pt idx="15914">
                  <c:v>27.7335680150108</c:v>
                </c:pt>
                <c:pt idx="15915">
                  <c:v>27.733735559276301</c:v>
                </c:pt>
                <c:pt idx="15916">
                  <c:v>27.733903103006298</c:v>
                </c:pt>
                <c:pt idx="15917">
                  <c:v>27.734070646200902</c:v>
                </c:pt>
                <c:pt idx="15918">
                  <c:v>27.7342381888601</c:v>
                </c:pt>
                <c:pt idx="15919">
                  <c:v>27.734405730983799</c:v>
                </c:pt>
                <c:pt idx="15920">
                  <c:v>27.734573272572099</c:v>
                </c:pt>
                <c:pt idx="15921">
                  <c:v>27.734740813624999</c:v>
                </c:pt>
                <c:pt idx="15922">
                  <c:v>27.734908354142501</c:v>
                </c:pt>
                <c:pt idx="15923">
                  <c:v>27.735075894124499</c:v>
                </c:pt>
                <c:pt idx="15924">
                  <c:v>27.7352434335711</c:v>
                </c:pt>
                <c:pt idx="15925">
                  <c:v>27.735410972482299</c:v>
                </c:pt>
                <c:pt idx="15926">
                  <c:v>27.735578510858002</c:v>
                </c:pt>
                <c:pt idx="15927">
                  <c:v>27.735746048698399</c:v>
                </c:pt>
                <c:pt idx="15928">
                  <c:v>27.735913586003299</c:v>
                </c:pt>
                <c:pt idx="15929">
                  <c:v>27.736081122772799</c:v>
                </c:pt>
                <c:pt idx="15930">
                  <c:v>27.7362486590069</c:v>
                </c:pt>
                <c:pt idx="15931">
                  <c:v>27.736416194705502</c:v>
                </c:pt>
                <c:pt idx="15932">
                  <c:v>27.736583729868801</c:v>
                </c:pt>
                <c:pt idx="15933">
                  <c:v>27.7367512644967</c:v>
                </c:pt>
                <c:pt idx="15934">
                  <c:v>27.736918798589102</c:v>
                </c:pt>
                <c:pt idx="15935">
                  <c:v>27.737086332146099</c:v>
                </c:pt>
                <c:pt idx="15936">
                  <c:v>27.737253865167801</c:v>
                </c:pt>
                <c:pt idx="15937">
                  <c:v>27.737421397654</c:v>
                </c:pt>
                <c:pt idx="15938">
                  <c:v>27.737588929604801</c:v>
                </c:pt>
                <c:pt idx="15939">
                  <c:v>27.737756461020201</c:v>
                </c:pt>
                <c:pt idx="15940">
                  <c:v>27.737923991900299</c:v>
                </c:pt>
                <c:pt idx="15941">
                  <c:v>27.7380915222449</c:v>
                </c:pt>
                <c:pt idx="15942">
                  <c:v>27.738259052054101</c:v>
                </c:pt>
                <c:pt idx="15943">
                  <c:v>27.7384265813279</c:v>
                </c:pt>
                <c:pt idx="15944">
                  <c:v>27.738594110066401</c:v>
                </c:pt>
                <c:pt idx="15945">
                  <c:v>27.738761638269398</c:v>
                </c:pt>
                <c:pt idx="15946">
                  <c:v>27.738929165937101</c:v>
                </c:pt>
                <c:pt idx="15947">
                  <c:v>27.739096693069399</c:v>
                </c:pt>
                <c:pt idx="15948">
                  <c:v>27.7392642196662</c:v>
                </c:pt>
                <c:pt idx="15949">
                  <c:v>27.7394317457277</c:v>
                </c:pt>
                <c:pt idx="15950">
                  <c:v>27.739599271253901</c:v>
                </c:pt>
                <c:pt idx="15951">
                  <c:v>27.739766796244599</c:v>
                </c:pt>
                <c:pt idx="15952">
                  <c:v>27.739934320699899</c:v>
                </c:pt>
                <c:pt idx="15953">
                  <c:v>27.7401018446199</c:v>
                </c:pt>
                <c:pt idx="15954">
                  <c:v>27.740269368004501</c:v>
                </c:pt>
                <c:pt idx="15955">
                  <c:v>27.740436890853701</c:v>
                </c:pt>
                <c:pt idx="15956">
                  <c:v>27.740604413167599</c:v>
                </c:pt>
                <c:pt idx="15957">
                  <c:v>27.740771934946</c:v>
                </c:pt>
                <c:pt idx="15958">
                  <c:v>27.7409394561891</c:v>
                </c:pt>
                <c:pt idx="15959">
                  <c:v>27.741106976896901</c:v>
                </c:pt>
                <c:pt idx="15960">
                  <c:v>27.741274497069199</c:v>
                </c:pt>
                <c:pt idx="15961">
                  <c:v>27.741442016706198</c:v>
                </c:pt>
                <c:pt idx="15962">
                  <c:v>27.7416095358079</c:v>
                </c:pt>
                <c:pt idx="15963">
                  <c:v>27.741777054374101</c:v>
                </c:pt>
                <c:pt idx="15964">
                  <c:v>27.741944572405099</c:v>
                </c:pt>
                <c:pt idx="15965">
                  <c:v>27.742112089900601</c:v>
                </c:pt>
                <c:pt idx="15966">
                  <c:v>27.742279606860802</c:v>
                </c:pt>
                <c:pt idx="15967">
                  <c:v>27.742447123285601</c:v>
                </c:pt>
                <c:pt idx="15968">
                  <c:v>27.742614639175098</c:v>
                </c:pt>
                <c:pt idx="15969">
                  <c:v>27.742782154529198</c:v>
                </c:pt>
                <c:pt idx="15970">
                  <c:v>27.742949669348</c:v>
                </c:pt>
                <c:pt idx="15971">
                  <c:v>27.743117183631401</c:v>
                </c:pt>
                <c:pt idx="15972">
                  <c:v>27.743284697379501</c:v>
                </c:pt>
                <c:pt idx="15973">
                  <c:v>27.743452210592199</c:v>
                </c:pt>
                <c:pt idx="15974">
                  <c:v>27.7436197232696</c:v>
                </c:pt>
                <c:pt idx="15975">
                  <c:v>27.743787235411599</c:v>
                </c:pt>
                <c:pt idx="15976">
                  <c:v>27.7439547470183</c:v>
                </c:pt>
                <c:pt idx="15977">
                  <c:v>27.7441222580896</c:v>
                </c:pt>
                <c:pt idx="15978">
                  <c:v>27.744289768625698</c:v>
                </c:pt>
                <c:pt idx="15979">
                  <c:v>27.7444572786263</c:v>
                </c:pt>
                <c:pt idx="15980">
                  <c:v>27.744624788091699</c:v>
                </c:pt>
                <c:pt idx="15981">
                  <c:v>27.744792297021601</c:v>
                </c:pt>
                <c:pt idx="15982">
                  <c:v>27.7449598054163</c:v>
                </c:pt>
                <c:pt idx="15983">
                  <c:v>27.745127313275599</c:v>
                </c:pt>
                <c:pt idx="15984">
                  <c:v>27.7452948205996</c:v>
                </c:pt>
                <c:pt idx="15985">
                  <c:v>27.745462327388299</c:v>
                </c:pt>
                <c:pt idx="15986">
                  <c:v>27.745629833641701</c:v>
                </c:pt>
                <c:pt idx="15987">
                  <c:v>27.745797339359701</c:v>
                </c:pt>
                <c:pt idx="15988">
                  <c:v>27.745964844542399</c:v>
                </c:pt>
                <c:pt idx="15989">
                  <c:v>27.746132349189701</c:v>
                </c:pt>
                <c:pt idx="15990">
                  <c:v>27.746299853301799</c:v>
                </c:pt>
                <c:pt idx="15991">
                  <c:v>27.746467356878501</c:v>
                </c:pt>
                <c:pt idx="15992">
                  <c:v>27.746634859919901</c:v>
                </c:pt>
                <c:pt idx="15993">
                  <c:v>27.746802362425999</c:v>
                </c:pt>
                <c:pt idx="15994">
                  <c:v>27.746969864396799</c:v>
                </c:pt>
                <c:pt idx="15995">
                  <c:v>27.747137365832302</c:v>
                </c:pt>
                <c:pt idx="15996">
                  <c:v>27.747304866732499</c:v>
                </c:pt>
                <c:pt idx="15997">
                  <c:v>27.747472367097298</c:v>
                </c:pt>
                <c:pt idx="15998">
                  <c:v>27.7476398669268</c:v>
                </c:pt>
                <c:pt idx="15999">
                  <c:v>27.7478073662211</c:v>
                </c:pt>
                <c:pt idx="16000">
                  <c:v>27.747974864980002</c:v>
                </c:pt>
                <c:pt idx="16001">
                  <c:v>27.748142363203598</c:v>
                </c:pt>
                <c:pt idx="16002">
                  <c:v>27.748309860891901</c:v>
                </c:pt>
                <c:pt idx="16003">
                  <c:v>27.748477358045001</c:v>
                </c:pt>
                <c:pt idx="16004">
                  <c:v>27.7486448546627</c:v>
                </c:pt>
                <c:pt idx="16005">
                  <c:v>27.748812350745101</c:v>
                </c:pt>
                <c:pt idx="16006">
                  <c:v>27.748979846292201</c:v>
                </c:pt>
                <c:pt idx="16007">
                  <c:v>27.749147341304099</c:v>
                </c:pt>
                <c:pt idx="16008">
                  <c:v>27.749314835780599</c:v>
                </c:pt>
                <c:pt idx="16009">
                  <c:v>27.7494823297219</c:v>
                </c:pt>
                <c:pt idx="16010">
                  <c:v>27.7496498231278</c:v>
                </c:pt>
                <c:pt idx="16011">
                  <c:v>27.749817315998499</c:v>
                </c:pt>
                <c:pt idx="16012">
                  <c:v>27.749984808333899</c:v>
                </c:pt>
                <c:pt idx="16013">
                  <c:v>27.750152300134001</c:v>
                </c:pt>
                <c:pt idx="16014">
                  <c:v>27.750319791398798</c:v>
                </c:pt>
                <c:pt idx="16015">
                  <c:v>27.750487282128301</c:v>
                </c:pt>
                <c:pt idx="16016">
                  <c:v>27.750654772322601</c:v>
                </c:pt>
                <c:pt idx="16017">
                  <c:v>27.7508222619816</c:v>
                </c:pt>
                <c:pt idx="16018">
                  <c:v>27.750989751105301</c:v>
                </c:pt>
                <c:pt idx="16019">
                  <c:v>27.751157239693701</c:v>
                </c:pt>
                <c:pt idx="16020">
                  <c:v>27.751324727746798</c:v>
                </c:pt>
                <c:pt idx="16021">
                  <c:v>27.751492215264701</c:v>
                </c:pt>
                <c:pt idx="16022">
                  <c:v>27.751659702247299</c:v>
                </c:pt>
                <c:pt idx="16023">
                  <c:v>27.751827188694701</c:v>
                </c:pt>
                <c:pt idx="16024">
                  <c:v>27.751994674606699</c:v>
                </c:pt>
                <c:pt idx="16025">
                  <c:v>27.752162159983499</c:v>
                </c:pt>
                <c:pt idx="16026">
                  <c:v>27.7523296448251</c:v>
                </c:pt>
                <c:pt idx="16027">
                  <c:v>27.752497129131299</c:v>
                </c:pt>
                <c:pt idx="16028">
                  <c:v>27.7526646129024</c:v>
                </c:pt>
                <c:pt idx="16029">
                  <c:v>27.7528320961381</c:v>
                </c:pt>
                <c:pt idx="16030">
                  <c:v>27.752999578838601</c:v>
                </c:pt>
                <c:pt idx="16031">
                  <c:v>27.7531670610039</c:v>
                </c:pt>
                <c:pt idx="16032">
                  <c:v>27.753334542633802</c:v>
                </c:pt>
                <c:pt idx="16033">
                  <c:v>27.753502023728601</c:v>
                </c:pt>
                <c:pt idx="16034">
                  <c:v>27.753669504287998</c:v>
                </c:pt>
                <c:pt idx="16035">
                  <c:v>27.753836984312301</c:v>
                </c:pt>
                <c:pt idx="16036">
                  <c:v>27.754004463801301</c:v>
                </c:pt>
                <c:pt idx="16037">
                  <c:v>27.754171942755001</c:v>
                </c:pt>
                <c:pt idx="16038">
                  <c:v>27.754339421173501</c:v>
                </c:pt>
                <c:pt idx="16039">
                  <c:v>27.7545068990567</c:v>
                </c:pt>
                <c:pt idx="16040">
                  <c:v>27.754674376404701</c:v>
                </c:pt>
                <c:pt idx="16041">
                  <c:v>27.754841853217499</c:v>
                </c:pt>
                <c:pt idx="16042">
                  <c:v>27.755009329495</c:v>
                </c:pt>
                <c:pt idx="16043">
                  <c:v>27.755176805237301</c:v>
                </c:pt>
                <c:pt idx="16044">
                  <c:v>27.755344280444302</c:v>
                </c:pt>
                <c:pt idx="16045">
                  <c:v>27.7555117551161</c:v>
                </c:pt>
                <c:pt idx="16046">
                  <c:v>27.755679229252699</c:v>
                </c:pt>
                <c:pt idx="16047">
                  <c:v>27.7558467028541</c:v>
                </c:pt>
                <c:pt idx="16048">
                  <c:v>27.7560141759202</c:v>
                </c:pt>
                <c:pt idx="16049">
                  <c:v>27.756181648451101</c:v>
                </c:pt>
                <c:pt idx="16050">
                  <c:v>27.7563491204467</c:v>
                </c:pt>
                <c:pt idx="16051">
                  <c:v>27.756516591907101</c:v>
                </c:pt>
                <c:pt idx="16052">
                  <c:v>27.756684062832399</c:v>
                </c:pt>
                <c:pt idx="16053">
                  <c:v>27.756851533222399</c:v>
                </c:pt>
                <c:pt idx="16054">
                  <c:v>27.757019003077101</c:v>
                </c:pt>
                <c:pt idx="16055">
                  <c:v>27.7571864723967</c:v>
                </c:pt>
                <c:pt idx="16056">
                  <c:v>27.757353941181002</c:v>
                </c:pt>
                <c:pt idx="16057">
                  <c:v>27.757521409430101</c:v>
                </c:pt>
                <c:pt idx="16058">
                  <c:v>27.757688877143998</c:v>
                </c:pt>
                <c:pt idx="16059">
                  <c:v>27.7578563443227</c:v>
                </c:pt>
                <c:pt idx="16060">
                  <c:v>27.758023810966201</c:v>
                </c:pt>
                <c:pt idx="16061">
                  <c:v>27.758191277074399</c:v>
                </c:pt>
                <c:pt idx="16062">
                  <c:v>27.758358742647498</c:v>
                </c:pt>
                <c:pt idx="16063">
                  <c:v>27.758526207685399</c:v>
                </c:pt>
                <c:pt idx="16064">
                  <c:v>27.758693672187999</c:v>
                </c:pt>
                <c:pt idx="16065">
                  <c:v>27.758861136155499</c:v>
                </c:pt>
                <c:pt idx="16066">
                  <c:v>27.759028599587701</c:v>
                </c:pt>
                <c:pt idx="16067">
                  <c:v>27.759196062484701</c:v>
                </c:pt>
                <c:pt idx="16068">
                  <c:v>27.759363524846599</c:v>
                </c:pt>
                <c:pt idx="16069">
                  <c:v>27.759530986673202</c:v>
                </c:pt>
                <c:pt idx="16070">
                  <c:v>27.759698447964698</c:v>
                </c:pt>
                <c:pt idx="16071">
                  <c:v>27.759865908720901</c:v>
                </c:pt>
                <c:pt idx="16072">
                  <c:v>27.760033368942</c:v>
                </c:pt>
                <c:pt idx="16073">
                  <c:v>27.760200828627902</c:v>
                </c:pt>
                <c:pt idx="16074">
                  <c:v>27.760368287778601</c:v>
                </c:pt>
                <c:pt idx="16075">
                  <c:v>27.760535746394101</c:v>
                </c:pt>
                <c:pt idx="16076">
                  <c:v>27.7607032044744</c:v>
                </c:pt>
                <c:pt idx="16077">
                  <c:v>27.760870662019499</c:v>
                </c:pt>
                <c:pt idx="16078">
                  <c:v>27.761038119029401</c:v>
                </c:pt>
                <c:pt idx="16079">
                  <c:v>27.761205575504199</c:v>
                </c:pt>
                <c:pt idx="16080">
                  <c:v>27.761373031443799</c:v>
                </c:pt>
                <c:pt idx="16081">
                  <c:v>27.761540486848201</c:v>
                </c:pt>
                <c:pt idx="16082">
                  <c:v>27.7617079417174</c:v>
                </c:pt>
                <c:pt idx="16083">
                  <c:v>27.761875396051501</c:v>
                </c:pt>
                <c:pt idx="16084">
                  <c:v>27.7620428498503</c:v>
                </c:pt>
                <c:pt idx="16085">
                  <c:v>27.762210303114099</c:v>
                </c:pt>
                <c:pt idx="16086">
                  <c:v>27.7623777558426</c:v>
                </c:pt>
                <c:pt idx="16087">
                  <c:v>27.762545208035998</c:v>
                </c:pt>
                <c:pt idx="16088">
                  <c:v>27.762712659694198</c:v>
                </c:pt>
                <c:pt idx="16089">
                  <c:v>27.7628801108172</c:v>
                </c:pt>
                <c:pt idx="16090">
                  <c:v>27.763047561405099</c:v>
                </c:pt>
                <c:pt idx="16091">
                  <c:v>27.763215011457799</c:v>
                </c:pt>
                <c:pt idx="16092">
                  <c:v>27.763382460975301</c:v>
                </c:pt>
                <c:pt idx="16093">
                  <c:v>27.7635499099577</c:v>
                </c:pt>
                <c:pt idx="16094">
                  <c:v>27.7637173584049</c:v>
                </c:pt>
                <c:pt idx="16095">
                  <c:v>27.763884806317002</c:v>
                </c:pt>
                <c:pt idx="16096">
                  <c:v>27.764052253693901</c:v>
                </c:pt>
                <c:pt idx="16097">
                  <c:v>27.764219700535701</c:v>
                </c:pt>
                <c:pt idx="16098">
                  <c:v>27.764387146842299</c:v>
                </c:pt>
                <c:pt idx="16099">
                  <c:v>27.764554592613798</c:v>
                </c:pt>
                <c:pt idx="16100">
                  <c:v>27.764722037850099</c:v>
                </c:pt>
                <c:pt idx="16101">
                  <c:v>27.7648894825513</c:v>
                </c:pt>
                <c:pt idx="16102">
                  <c:v>27.7650569267173</c:v>
                </c:pt>
                <c:pt idx="16103">
                  <c:v>27.7652243703482</c:v>
                </c:pt>
                <c:pt idx="16104">
                  <c:v>27.765391813443902</c:v>
                </c:pt>
                <c:pt idx="16105">
                  <c:v>27.765559256004501</c:v>
                </c:pt>
                <c:pt idx="16106">
                  <c:v>27.765726698029901</c:v>
                </c:pt>
                <c:pt idx="16107">
                  <c:v>27.765894139520299</c:v>
                </c:pt>
                <c:pt idx="16108">
                  <c:v>27.766061580475501</c:v>
                </c:pt>
                <c:pt idx="16109">
                  <c:v>27.766229020895501</c:v>
                </c:pt>
                <c:pt idx="16110">
                  <c:v>27.766396460780399</c:v>
                </c:pt>
                <c:pt idx="16111">
                  <c:v>27.766563900130201</c:v>
                </c:pt>
                <c:pt idx="16112">
                  <c:v>27.766731338944901</c:v>
                </c:pt>
                <c:pt idx="16113">
                  <c:v>27.766898777224402</c:v>
                </c:pt>
                <c:pt idx="16114">
                  <c:v>27.7670662149688</c:v>
                </c:pt>
                <c:pt idx="16115">
                  <c:v>27.767233652178099</c:v>
                </c:pt>
                <c:pt idx="16116">
                  <c:v>27.7674010888522</c:v>
                </c:pt>
                <c:pt idx="16117">
                  <c:v>27.767568524991301</c:v>
                </c:pt>
                <c:pt idx="16118">
                  <c:v>27.7677359605952</c:v>
                </c:pt>
                <c:pt idx="16119">
                  <c:v>27.767903395664</c:v>
                </c:pt>
                <c:pt idx="16120">
                  <c:v>27.768070830197601</c:v>
                </c:pt>
                <c:pt idx="16121">
                  <c:v>27.768238264196199</c:v>
                </c:pt>
                <c:pt idx="16122">
                  <c:v>27.768405697659698</c:v>
                </c:pt>
                <c:pt idx="16123">
                  <c:v>27.768573130587999</c:v>
                </c:pt>
                <c:pt idx="16124">
                  <c:v>27.768740562981201</c:v>
                </c:pt>
                <c:pt idx="16125">
                  <c:v>27.768907994839299</c:v>
                </c:pt>
                <c:pt idx="16126">
                  <c:v>27.769075426162299</c:v>
                </c:pt>
                <c:pt idx="16127">
                  <c:v>27.7692428569502</c:v>
                </c:pt>
                <c:pt idx="16128">
                  <c:v>27.769410287203002</c:v>
                </c:pt>
                <c:pt idx="16129">
                  <c:v>27.769577716920701</c:v>
                </c:pt>
                <c:pt idx="16130">
                  <c:v>27.7697451461033</c:v>
                </c:pt>
                <c:pt idx="16131">
                  <c:v>27.769912574750801</c:v>
                </c:pt>
                <c:pt idx="16132">
                  <c:v>27.7700800028632</c:v>
                </c:pt>
                <c:pt idx="16133">
                  <c:v>27.770247430440499</c:v>
                </c:pt>
                <c:pt idx="16134">
                  <c:v>27.770414857482699</c:v>
                </c:pt>
                <c:pt idx="16135">
                  <c:v>27.7705822839898</c:v>
                </c:pt>
                <c:pt idx="16136">
                  <c:v>27.770749709961802</c:v>
                </c:pt>
                <c:pt idx="16137">
                  <c:v>27.7709171353988</c:v>
                </c:pt>
                <c:pt idx="16138">
                  <c:v>27.771084560300601</c:v>
                </c:pt>
                <c:pt idx="16139">
                  <c:v>27.771251984667401</c:v>
                </c:pt>
                <c:pt idx="16140">
                  <c:v>27.771419408499</c:v>
                </c:pt>
                <c:pt idx="16141">
                  <c:v>27.771586831795599</c:v>
                </c:pt>
                <c:pt idx="16142">
                  <c:v>27.771754254557099</c:v>
                </c:pt>
                <c:pt idx="16143">
                  <c:v>27.771921676783499</c:v>
                </c:pt>
                <c:pt idx="16144">
                  <c:v>27.7720890984749</c:v>
                </c:pt>
                <c:pt idx="16145">
                  <c:v>27.7722565196311</c:v>
                </c:pt>
                <c:pt idx="16146">
                  <c:v>27.772423940252299</c:v>
                </c:pt>
                <c:pt idx="16147">
                  <c:v>27.772591360338399</c:v>
                </c:pt>
                <c:pt idx="16148">
                  <c:v>27.7727587798895</c:v>
                </c:pt>
                <c:pt idx="16149">
                  <c:v>27.772926198905399</c:v>
                </c:pt>
                <c:pt idx="16150">
                  <c:v>27.773093617386301</c:v>
                </c:pt>
                <c:pt idx="16151">
                  <c:v>27.773261035332201</c:v>
                </c:pt>
                <c:pt idx="16152">
                  <c:v>27.773428452742898</c:v>
                </c:pt>
                <c:pt idx="16153">
                  <c:v>27.7735958696186</c:v>
                </c:pt>
                <c:pt idx="16154">
                  <c:v>27.773763285959301</c:v>
                </c:pt>
                <c:pt idx="16155">
                  <c:v>27.773930701764801</c:v>
                </c:pt>
                <c:pt idx="16156">
                  <c:v>27.774098117035301</c:v>
                </c:pt>
                <c:pt idx="16157">
                  <c:v>27.774265531770801</c:v>
                </c:pt>
                <c:pt idx="16158">
                  <c:v>27.774432945971199</c:v>
                </c:pt>
                <c:pt idx="16159">
                  <c:v>27.774600359636501</c:v>
                </c:pt>
                <c:pt idx="16160">
                  <c:v>27.774767772766801</c:v>
                </c:pt>
                <c:pt idx="16161">
                  <c:v>27.774935185362001</c:v>
                </c:pt>
                <c:pt idx="16162">
                  <c:v>27.775102597422201</c:v>
                </c:pt>
                <c:pt idx="16163">
                  <c:v>27.775270008947398</c:v>
                </c:pt>
                <c:pt idx="16164">
                  <c:v>27.775437419937401</c:v>
                </c:pt>
                <c:pt idx="16165">
                  <c:v>27.775604830392499</c:v>
                </c:pt>
                <c:pt idx="16166">
                  <c:v>27.775772240312499</c:v>
                </c:pt>
                <c:pt idx="16167">
                  <c:v>27.775939649697399</c:v>
                </c:pt>
                <c:pt idx="16168">
                  <c:v>27.7761070585473</c:v>
                </c:pt>
                <c:pt idx="16169">
                  <c:v>27.776274466862201</c:v>
                </c:pt>
                <c:pt idx="16170">
                  <c:v>27.776441874642</c:v>
                </c:pt>
                <c:pt idx="16171">
                  <c:v>27.776609281886799</c:v>
                </c:pt>
                <c:pt idx="16172">
                  <c:v>27.776776688596598</c:v>
                </c:pt>
                <c:pt idx="16173">
                  <c:v>27.776944094771299</c:v>
                </c:pt>
                <c:pt idx="16174">
                  <c:v>27.777111500410999</c:v>
                </c:pt>
                <c:pt idx="16175">
                  <c:v>27.777278905515701</c:v>
                </c:pt>
                <c:pt idx="16176">
                  <c:v>27.777446310085299</c:v>
                </c:pt>
                <c:pt idx="16177">
                  <c:v>27.777613714119902</c:v>
                </c:pt>
                <c:pt idx="16178">
                  <c:v>27.777781117619501</c:v>
                </c:pt>
                <c:pt idx="16179">
                  <c:v>27.777948520584001</c:v>
                </c:pt>
                <c:pt idx="16180">
                  <c:v>27.778115923013601</c:v>
                </c:pt>
                <c:pt idx="16181">
                  <c:v>27.778283324908099</c:v>
                </c:pt>
                <c:pt idx="16182">
                  <c:v>27.7784507262676</c:v>
                </c:pt>
                <c:pt idx="16183">
                  <c:v>27.778618127091999</c:v>
                </c:pt>
                <c:pt idx="16184">
                  <c:v>27.778785527381501</c:v>
                </c:pt>
                <c:pt idx="16185">
                  <c:v>27.778952927135901</c:v>
                </c:pt>
                <c:pt idx="16186">
                  <c:v>27.7791203263554</c:v>
                </c:pt>
                <c:pt idx="16187">
                  <c:v>27.779287725039801</c:v>
                </c:pt>
                <c:pt idx="16188">
                  <c:v>27.779455123189202</c:v>
                </c:pt>
                <c:pt idx="16189">
                  <c:v>27.779622520803599</c:v>
                </c:pt>
                <c:pt idx="16190">
                  <c:v>27.779789917883001</c:v>
                </c:pt>
                <c:pt idx="16191">
                  <c:v>27.779957314427399</c:v>
                </c:pt>
                <c:pt idx="16192">
                  <c:v>27.780124710436699</c:v>
                </c:pt>
                <c:pt idx="16193">
                  <c:v>27.780292105911101</c:v>
                </c:pt>
                <c:pt idx="16194">
                  <c:v>27.780459500850501</c:v>
                </c:pt>
                <c:pt idx="16195">
                  <c:v>27.780626895254901</c:v>
                </c:pt>
                <c:pt idx="16196">
                  <c:v>27.780794289124302</c:v>
                </c:pt>
                <c:pt idx="16197">
                  <c:v>27.780961682458699</c:v>
                </c:pt>
                <c:pt idx="16198">
                  <c:v>27.781129075258001</c:v>
                </c:pt>
                <c:pt idx="16199">
                  <c:v>27.781296467522399</c:v>
                </c:pt>
                <c:pt idx="16200">
                  <c:v>27.7814638592519</c:v>
                </c:pt>
                <c:pt idx="16201">
                  <c:v>27.781631250446299</c:v>
                </c:pt>
                <c:pt idx="16202">
                  <c:v>27.781798641105699</c:v>
                </c:pt>
                <c:pt idx="16203">
                  <c:v>27.781966031230098</c:v>
                </c:pt>
                <c:pt idx="16204">
                  <c:v>27.782133420819601</c:v>
                </c:pt>
                <c:pt idx="16205">
                  <c:v>27.782300809874101</c:v>
                </c:pt>
                <c:pt idx="16206">
                  <c:v>27.782468198393602</c:v>
                </c:pt>
                <c:pt idx="16207">
                  <c:v>27.782635586378099</c:v>
                </c:pt>
                <c:pt idx="16208">
                  <c:v>27.7828029738276</c:v>
                </c:pt>
                <c:pt idx="16209">
                  <c:v>27.782970360742201</c:v>
                </c:pt>
                <c:pt idx="16210">
                  <c:v>27.783137747121799</c:v>
                </c:pt>
                <c:pt idx="16211">
                  <c:v>27.783305132966401</c:v>
                </c:pt>
                <c:pt idx="16212">
                  <c:v>27.783472518276</c:v>
                </c:pt>
                <c:pt idx="16213">
                  <c:v>27.783639903050702</c:v>
                </c:pt>
                <c:pt idx="16214">
                  <c:v>27.783807287290401</c:v>
                </c:pt>
                <c:pt idx="16215">
                  <c:v>27.7839746709951</c:v>
                </c:pt>
                <c:pt idx="16216">
                  <c:v>27.784142054164899</c:v>
                </c:pt>
                <c:pt idx="16217">
                  <c:v>27.7843094367996</c:v>
                </c:pt>
                <c:pt idx="16218">
                  <c:v>27.784476818899499</c:v>
                </c:pt>
                <c:pt idx="16219">
                  <c:v>27.784644200464399</c:v>
                </c:pt>
                <c:pt idx="16220">
                  <c:v>27.784811581494299</c:v>
                </c:pt>
                <c:pt idx="16221">
                  <c:v>27.7849789619892</c:v>
                </c:pt>
                <c:pt idx="16222">
                  <c:v>27.785146341949201</c:v>
                </c:pt>
                <c:pt idx="16223">
                  <c:v>27.785313721374301</c:v>
                </c:pt>
                <c:pt idx="16224">
                  <c:v>27.785481100264299</c:v>
                </c:pt>
                <c:pt idx="16225">
                  <c:v>27.7856484786195</c:v>
                </c:pt>
                <c:pt idx="16226">
                  <c:v>27.785815856439701</c:v>
                </c:pt>
                <c:pt idx="16227">
                  <c:v>27.785983233724899</c:v>
                </c:pt>
                <c:pt idx="16228">
                  <c:v>27.7861506104752</c:v>
                </c:pt>
                <c:pt idx="16229">
                  <c:v>27.786317986690602</c:v>
                </c:pt>
                <c:pt idx="16230">
                  <c:v>27.786485362371</c:v>
                </c:pt>
                <c:pt idx="16231">
                  <c:v>27.786652737516398</c:v>
                </c:pt>
                <c:pt idx="16232">
                  <c:v>27.7868201121269</c:v>
                </c:pt>
                <c:pt idx="16233">
                  <c:v>27.786987486202499</c:v>
                </c:pt>
                <c:pt idx="16234">
                  <c:v>27.787154859743101</c:v>
                </c:pt>
                <c:pt idx="16235">
                  <c:v>27.787322232748899</c:v>
                </c:pt>
                <c:pt idx="16236">
                  <c:v>27.787489605219601</c:v>
                </c:pt>
                <c:pt idx="16237">
                  <c:v>27.7876569771555</c:v>
                </c:pt>
                <c:pt idx="16238">
                  <c:v>27.787824348556398</c:v>
                </c:pt>
                <c:pt idx="16239">
                  <c:v>27.787991719422301</c:v>
                </c:pt>
                <c:pt idx="16240">
                  <c:v>27.7881590897534</c:v>
                </c:pt>
                <c:pt idx="16241">
                  <c:v>27.788326459549499</c:v>
                </c:pt>
                <c:pt idx="16242">
                  <c:v>27.788493828810701</c:v>
                </c:pt>
                <c:pt idx="16243">
                  <c:v>27.788661197536999</c:v>
                </c:pt>
                <c:pt idx="16244">
                  <c:v>27.788828565728299</c:v>
                </c:pt>
                <c:pt idx="16245">
                  <c:v>27.7889959333848</c:v>
                </c:pt>
                <c:pt idx="16246">
                  <c:v>27.789163300506299</c:v>
                </c:pt>
                <c:pt idx="16247">
                  <c:v>27.789330667092901</c:v>
                </c:pt>
                <c:pt idx="16248">
                  <c:v>27.789498033144501</c:v>
                </c:pt>
                <c:pt idx="16249">
                  <c:v>27.789665398661299</c:v>
                </c:pt>
                <c:pt idx="16250">
                  <c:v>27.789832763643101</c:v>
                </c:pt>
                <c:pt idx="16251">
                  <c:v>27.790000128090099</c:v>
                </c:pt>
                <c:pt idx="16252">
                  <c:v>27.790167492002102</c:v>
                </c:pt>
                <c:pt idx="16253">
                  <c:v>27.7903348553792</c:v>
                </c:pt>
                <c:pt idx="16254">
                  <c:v>27.790502218221398</c:v>
                </c:pt>
                <c:pt idx="16255">
                  <c:v>27.7906695805288</c:v>
                </c:pt>
                <c:pt idx="16256">
                  <c:v>27.790836942301201</c:v>
                </c:pt>
                <c:pt idx="16257">
                  <c:v>27.791004303538699</c:v>
                </c:pt>
                <c:pt idx="16258">
                  <c:v>27.7911716642413</c:v>
                </c:pt>
                <c:pt idx="16259">
                  <c:v>27.791339024409002</c:v>
                </c:pt>
                <c:pt idx="16260">
                  <c:v>27.791506384041799</c:v>
                </c:pt>
                <c:pt idx="16261">
                  <c:v>27.7916737431397</c:v>
                </c:pt>
                <c:pt idx="16262">
                  <c:v>27.791841101702701</c:v>
                </c:pt>
                <c:pt idx="16263">
                  <c:v>27.792008459730901</c:v>
                </c:pt>
                <c:pt idx="16264">
                  <c:v>27.792175817224098</c:v>
                </c:pt>
                <c:pt idx="16265">
                  <c:v>27.792343174182498</c:v>
                </c:pt>
                <c:pt idx="16266">
                  <c:v>27.792510530605899</c:v>
                </c:pt>
                <c:pt idx="16267">
                  <c:v>27.792677886494499</c:v>
                </c:pt>
                <c:pt idx="16268">
                  <c:v>27.792845241848202</c:v>
                </c:pt>
                <c:pt idx="16269">
                  <c:v>27.793012596667001</c:v>
                </c:pt>
                <c:pt idx="16270">
                  <c:v>27.793179950950901</c:v>
                </c:pt>
                <c:pt idx="16271">
                  <c:v>27.793347304699999</c:v>
                </c:pt>
                <c:pt idx="16272">
                  <c:v>27.793514657914098</c:v>
                </c:pt>
                <c:pt idx="16273">
                  <c:v>27.7936820105934</c:v>
                </c:pt>
                <c:pt idx="16274">
                  <c:v>27.793849362737902</c:v>
                </c:pt>
                <c:pt idx="16275">
                  <c:v>27.7940167143474</c:v>
                </c:pt>
                <c:pt idx="16276">
                  <c:v>27.794184065422101</c:v>
                </c:pt>
                <c:pt idx="16277">
                  <c:v>27.794351415961899</c:v>
                </c:pt>
                <c:pt idx="16278">
                  <c:v>27.794518765966799</c:v>
                </c:pt>
                <c:pt idx="16279">
                  <c:v>27.7946861154369</c:v>
                </c:pt>
                <c:pt idx="16280">
                  <c:v>27.7948534643721</c:v>
                </c:pt>
                <c:pt idx="16281">
                  <c:v>27.7950208127724</c:v>
                </c:pt>
                <c:pt idx="16282">
                  <c:v>27.795188160637899</c:v>
                </c:pt>
                <c:pt idx="16283">
                  <c:v>27.795355507968502</c:v>
                </c:pt>
                <c:pt idx="16284">
                  <c:v>27.7955228547643</c:v>
                </c:pt>
                <c:pt idx="16285">
                  <c:v>27.795690201025199</c:v>
                </c:pt>
                <c:pt idx="16286">
                  <c:v>27.795857546751201</c:v>
                </c:pt>
                <c:pt idx="16287">
                  <c:v>27.796024891942398</c:v>
                </c:pt>
                <c:pt idx="16288">
                  <c:v>27.796192236598799</c:v>
                </c:pt>
                <c:pt idx="16289">
                  <c:v>27.796359580720299</c:v>
                </c:pt>
                <c:pt idx="16290">
                  <c:v>27.7965269243069</c:v>
                </c:pt>
                <c:pt idx="16291">
                  <c:v>27.796694267358699</c:v>
                </c:pt>
                <c:pt idx="16292">
                  <c:v>27.796861609875599</c:v>
                </c:pt>
                <c:pt idx="16293">
                  <c:v>27.797028951857701</c:v>
                </c:pt>
                <c:pt idx="16294">
                  <c:v>27.797196293304999</c:v>
                </c:pt>
                <c:pt idx="16295">
                  <c:v>27.797363634217401</c:v>
                </c:pt>
                <c:pt idx="16296">
                  <c:v>27.797530974594999</c:v>
                </c:pt>
                <c:pt idx="16297">
                  <c:v>27.797698314437699</c:v>
                </c:pt>
                <c:pt idx="16298">
                  <c:v>27.7978656537456</c:v>
                </c:pt>
                <c:pt idx="16299">
                  <c:v>27.798032992518699</c:v>
                </c:pt>
                <c:pt idx="16300">
                  <c:v>27.798200330756899</c:v>
                </c:pt>
                <c:pt idx="16301">
                  <c:v>27.798367668460301</c:v>
                </c:pt>
                <c:pt idx="16302">
                  <c:v>27.7985350056288</c:v>
                </c:pt>
                <c:pt idx="16303">
                  <c:v>27.798702342262601</c:v>
                </c:pt>
                <c:pt idx="16304">
                  <c:v>27.798869678361498</c:v>
                </c:pt>
                <c:pt idx="16305">
                  <c:v>27.799037013925599</c:v>
                </c:pt>
                <c:pt idx="16306">
                  <c:v>27.799204348954799</c:v>
                </c:pt>
                <c:pt idx="16307">
                  <c:v>27.799371683449301</c:v>
                </c:pt>
                <c:pt idx="16308">
                  <c:v>27.7995390174089</c:v>
                </c:pt>
                <c:pt idx="16309">
                  <c:v>27.799706350833699</c:v>
                </c:pt>
                <c:pt idx="16310">
                  <c:v>27.7998736837236</c:v>
                </c:pt>
                <c:pt idx="16311">
                  <c:v>27.800041016078801</c:v>
                </c:pt>
                <c:pt idx="16312">
                  <c:v>27.800208347899101</c:v>
                </c:pt>
                <c:pt idx="16313">
                  <c:v>27.8003756791847</c:v>
                </c:pt>
                <c:pt idx="16314">
                  <c:v>27.800543009935399</c:v>
                </c:pt>
                <c:pt idx="16315">
                  <c:v>27.800710340151301</c:v>
                </c:pt>
                <c:pt idx="16316">
                  <c:v>27.800877669832399</c:v>
                </c:pt>
                <c:pt idx="16317">
                  <c:v>27.8010449989787</c:v>
                </c:pt>
                <c:pt idx="16318">
                  <c:v>27.8012123275902</c:v>
                </c:pt>
                <c:pt idx="16319">
                  <c:v>27.801379655666899</c:v>
                </c:pt>
                <c:pt idx="16320">
                  <c:v>27.801546983208699</c:v>
                </c:pt>
                <c:pt idx="16321">
                  <c:v>27.8017143102158</c:v>
                </c:pt>
                <c:pt idx="16322">
                  <c:v>27.801881636688101</c:v>
                </c:pt>
                <c:pt idx="16323">
                  <c:v>27.802048962625602</c:v>
                </c:pt>
                <c:pt idx="16324">
                  <c:v>27.802216288028301</c:v>
                </c:pt>
                <c:pt idx="16325">
                  <c:v>27.8023836128962</c:v>
                </c:pt>
                <c:pt idx="16326">
                  <c:v>27.802550937229299</c:v>
                </c:pt>
                <c:pt idx="16327">
                  <c:v>27.8027182610276</c:v>
                </c:pt>
                <c:pt idx="16328">
                  <c:v>27.802885584291101</c:v>
                </c:pt>
                <c:pt idx="16329">
                  <c:v>27.803052907019801</c:v>
                </c:pt>
                <c:pt idx="16330">
                  <c:v>27.8032202292138</c:v>
                </c:pt>
                <c:pt idx="16331">
                  <c:v>27.803387550872898</c:v>
                </c:pt>
                <c:pt idx="16332">
                  <c:v>27.803554871997299</c:v>
                </c:pt>
                <c:pt idx="16333">
                  <c:v>27.8037221925869</c:v>
                </c:pt>
                <c:pt idx="16334">
                  <c:v>27.8038895126417</c:v>
                </c:pt>
                <c:pt idx="16335">
                  <c:v>27.804056832161699</c:v>
                </c:pt>
                <c:pt idx="16336">
                  <c:v>27.804224151147</c:v>
                </c:pt>
                <c:pt idx="16337">
                  <c:v>27.804391469597501</c:v>
                </c:pt>
                <c:pt idx="16338">
                  <c:v>27.804558787513201</c:v>
                </c:pt>
                <c:pt idx="16339">
                  <c:v>27.804726104894101</c:v>
                </c:pt>
                <c:pt idx="16340">
                  <c:v>27.804893421740299</c:v>
                </c:pt>
                <c:pt idx="16341">
                  <c:v>27.805060738051701</c:v>
                </c:pt>
                <c:pt idx="16342">
                  <c:v>27.805228053828301</c:v>
                </c:pt>
                <c:pt idx="16343">
                  <c:v>27.805395369070201</c:v>
                </c:pt>
                <c:pt idx="16344">
                  <c:v>27.8055626837773</c:v>
                </c:pt>
                <c:pt idx="16345">
                  <c:v>27.805729997949602</c:v>
                </c:pt>
                <c:pt idx="16346">
                  <c:v>27.805897311587199</c:v>
                </c:pt>
                <c:pt idx="16347">
                  <c:v>27.806064624689999</c:v>
                </c:pt>
                <c:pt idx="16348">
                  <c:v>27.806231937258001</c:v>
                </c:pt>
                <c:pt idx="16349">
                  <c:v>27.806399249291299</c:v>
                </c:pt>
                <c:pt idx="16350">
                  <c:v>27.8065665607899</c:v>
                </c:pt>
                <c:pt idx="16351">
                  <c:v>27.8067338717536</c:v>
                </c:pt>
                <c:pt idx="16352">
                  <c:v>27.806901182182699</c:v>
                </c:pt>
                <c:pt idx="16353">
                  <c:v>27.807068492077001</c:v>
                </c:pt>
                <c:pt idx="16354">
                  <c:v>27.807235801436502</c:v>
                </c:pt>
                <c:pt idx="16355">
                  <c:v>27.807403110261301</c:v>
                </c:pt>
                <c:pt idx="16356">
                  <c:v>27.8075704185513</c:v>
                </c:pt>
                <c:pt idx="16357">
                  <c:v>27.807737726306598</c:v>
                </c:pt>
                <c:pt idx="16358">
                  <c:v>27.807905033527199</c:v>
                </c:pt>
                <c:pt idx="16359">
                  <c:v>27.808072340212998</c:v>
                </c:pt>
                <c:pt idx="16360">
                  <c:v>27.8082396463641</c:v>
                </c:pt>
                <c:pt idx="16361">
                  <c:v>27.808406951980398</c:v>
                </c:pt>
                <c:pt idx="16362">
                  <c:v>27.808574257061998</c:v>
                </c:pt>
                <c:pt idx="16363">
                  <c:v>27.808741561608901</c:v>
                </c:pt>
                <c:pt idx="16364">
                  <c:v>27.808908865621</c:v>
                </c:pt>
                <c:pt idx="16365">
                  <c:v>27.8090761690984</c:v>
                </c:pt>
                <c:pt idx="16366">
                  <c:v>27.8092434720411</c:v>
                </c:pt>
                <c:pt idx="16367">
                  <c:v>27.809410774449098</c:v>
                </c:pt>
                <c:pt idx="16368">
                  <c:v>27.8095780763223</c:v>
                </c:pt>
                <c:pt idx="16369">
                  <c:v>27.8097453776608</c:v>
                </c:pt>
                <c:pt idx="16370">
                  <c:v>27.809912678464499</c:v>
                </c:pt>
                <c:pt idx="16371">
                  <c:v>27.810079978733601</c:v>
                </c:pt>
                <c:pt idx="16372">
                  <c:v>27.810247278467902</c:v>
                </c:pt>
                <c:pt idx="16373">
                  <c:v>27.810414577667501</c:v>
                </c:pt>
                <c:pt idx="16374">
                  <c:v>27.8105818763324</c:v>
                </c:pt>
                <c:pt idx="16375">
                  <c:v>27.8107491744626</c:v>
                </c:pt>
                <c:pt idx="16376">
                  <c:v>27.8109164720581</c:v>
                </c:pt>
                <c:pt idx="16377">
                  <c:v>27.811083769118799</c:v>
                </c:pt>
                <c:pt idx="16378">
                  <c:v>27.8112510656448</c:v>
                </c:pt>
                <c:pt idx="16379">
                  <c:v>27.8114183616362</c:v>
                </c:pt>
                <c:pt idx="16380">
                  <c:v>27.811585657092799</c:v>
                </c:pt>
                <c:pt idx="16381">
                  <c:v>27.8117529520147</c:v>
                </c:pt>
                <c:pt idx="16382">
                  <c:v>27.8119202464019</c:v>
                </c:pt>
                <c:pt idx="16383">
                  <c:v>27.812087540254399</c:v>
                </c:pt>
                <c:pt idx="16384">
                  <c:v>27.812254833572201</c:v>
                </c:pt>
                <c:pt idx="16385">
                  <c:v>27.812422126355301</c:v>
                </c:pt>
                <c:pt idx="16386">
                  <c:v>27.8125894186038</c:v>
                </c:pt>
                <c:pt idx="16387">
                  <c:v>27.812756710317501</c:v>
                </c:pt>
                <c:pt idx="16388">
                  <c:v>27.812924001496501</c:v>
                </c:pt>
                <c:pt idx="16389">
                  <c:v>27.8130912921408</c:v>
                </c:pt>
                <c:pt idx="16390">
                  <c:v>27.813258582250398</c:v>
                </c:pt>
                <c:pt idx="16391">
                  <c:v>27.813425871825402</c:v>
                </c:pt>
                <c:pt idx="16392">
                  <c:v>27.813593160865601</c:v>
                </c:pt>
                <c:pt idx="16393">
                  <c:v>27.813760449371198</c:v>
                </c:pt>
                <c:pt idx="16394">
                  <c:v>27.813927737342102</c:v>
                </c:pt>
                <c:pt idx="16395">
                  <c:v>27.8140950247783</c:v>
                </c:pt>
                <c:pt idx="16396">
                  <c:v>27.814262311679801</c:v>
                </c:pt>
                <c:pt idx="16397">
                  <c:v>27.814429598046601</c:v>
                </c:pt>
                <c:pt idx="16398">
                  <c:v>27.8145968838787</c:v>
                </c:pt>
                <c:pt idx="16399">
                  <c:v>27.8147641691762</c:v>
                </c:pt>
                <c:pt idx="16400">
                  <c:v>27.814931453939</c:v>
                </c:pt>
                <c:pt idx="16401">
                  <c:v>27.815098738167102</c:v>
                </c:pt>
                <c:pt idx="16402">
                  <c:v>27.815266021860602</c:v>
                </c:pt>
                <c:pt idx="16403">
                  <c:v>27.8154333050194</c:v>
                </c:pt>
                <c:pt idx="16404">
                  <c:v>27.815600587643502</c:v>
                </c:pt>
                <c:pt idx="16405">
                  <c:v>27.815767869732898</c:v>
                </c:pt>
                <c:pt idx="16406">
                  <c:v>27.8159351512877</c:v>
                </c:pt>
                <c:pt idx="16407">
                  <c:v>27.816102432307801</c:v>
                </c:pt>
                <c:pt idx="16408">
                  <c:v>27.816269712793201</c:v>
                </c:pt>
                <c:pt idx="16409">
                  <c:v>27.816436992743999</c:v>
                </c:pt>
                <c:pt idx="16410">
                  <c:v>27.816604272160099</c:v>
                </c:pt>
                <c:pt idx="16411">
                  <c:v>27.816771551041601</c:v>
                </c:pt>
                <c:pt idx="16412">
                  <c:v>27.816938829388398</c:v>
                </c:pt>
                <c:pt idx="16413">
                  <c:v>27.817106107200502</c:v>
                </c:pt>
                <c:pt idx="16414">
                  <c:v>27.817273384478</c:v>
                </c:pt>
                <c:pt idx="16415">
                  <c:v>27.8174406612209</c:v>
                </c:pt>
                <c:pt idx="16416">
                  <c:v>27.817607937429099</c:v>
                </c:pt>
                <c:pt idx="16417">
                  <c:v>27.8177752131026</c:v>
                </c:pt>
                <c:pt idx="16418">
                  <c:v>27.817942488241499</c:v>
                </c:pt>
                <c:pt idx="16419">
                  <c:v>27.818109762845701</c:v>
                </c:pt>
                <c:pt idx="16420">
                  <c:v>27.818277036915301</c:v>
                </c:pt>
                <c:pt idx="16421">
                  <c:v>27.8184443104503</c:v>
                </c:pt>
                <c:pt idx="16422">
                  <c:v>27.8186115834506</c:v>
                </c:pt>
                <c:pt idx="16423">
                  <c:v>27.8187788559163</c:v>
                </c:pt>
                <c:pt idx="16424">
                  <c:v>27.818946127847301</c:v>
                </c:pt>
                <c:pt idx="16425">
                  <c:v>27.819113399243701</c:v>
                </c:pt>
                <c:pt idx="16426">
                  <c:v>27.819280670105499</c:v>
                </c:pt>
                <c:pt idx="16427">
                  <c:v>27.8194479404326</c:v>
                </c:pt>
                <c:pt idx="16428">
                  <c:v>27.819615210225098</c:v>
                </c:pt>
                <c:pt idx="16429">
                  <c:v>27.819782479482999</c:v>
                </c:pt>
                <c:pt idx="16430">
                  <c:v>27.819949748206199</c:v>
                </c:pt>
                <c:pt idx="16431">
                  <c:v>27.820117016394899</c:v>
                </c:pt>
                <c:pt idx="16432">
                  <c:v>27.8202842840488</c:v>
                </c:pt>
                <c:pt idx="16433">
                  <c:v>27.820451551168201</c:v>
                </c:pt>
                <c:pt idx="16434">
                  <c:v>27.820618817752901</c:v>
                </c:pt>
                <c:pt idx="16435">
                  <c:v>27.8207860838031</c:v>
                </c:pt>
                <c:pt idx="16436">
                  <c:v>27.8209533493186</c:v>
                </c:pt>
                <c:pt idx="16437">
                  <c:v>27.821120614299499</c:v>
                </c:pt>
                <c:pt idx="16438">
                  <c:v>27.8212878787457</c:v>
                </c:pt>
                <c:pt idx="16439">
                  <c:v>27.821455142657399</c:v>
                </c:pt>
                <c:pt idx="16440">
                  <c:v>27.8216224060344</c:v>
                </c:pt>
                <c:pt idx="16441">
                  <c:v>27.8217896688768</c:v>
                </c:pt>
                <c:pt idx="16442">
                  <c:v>27.821956931184602</c:v>
                </c:pt>
                <c:pt idx="16443">
                  <c:v>27.822124192957901</c:v>
                </c:pt>
                <c:pt idx="16444">
                  <c:v>27.822291454196499</c:v>
                </c:pt>
                <c:pt idx="16445">
                  <c:v>27.822458714900499</c:v>
                </c:pt>
                <c:pt idx="16446">
                  <c:v>27.822625975069801</c:v>
                </c:pt>
                <c:pt idx="16447">
                  <c:v>27.822793234704601</c:v>
                </c:pt>
                <c:pt idx="16448">
                  <c:v>27.8229604938048</c:v>
                </c:pt>
                <c:pt idx="16449">
                  <c:v>27.8231277523704</c:v>
                </c:pt>
                <c:pt idx="16450">
                  <c:v>27.823295010401399</c:v>
                </c:pt>
                <c:pt idx="16451">
                  <c:v>27.823462267897799</c:v>
                </c:pt>
                <c:pt idx="16452">
                  <c:v>27.823629524859602</c:v>
                </c:pt>
                <c:pt idx="16453">
                  <c:v>27.823796781286799</c:v>
                </c:pt>
                <c:pt idx="16454">
                  <c:v>27.823964037179401</c:v>
                </c:pt>
                <c:pt idx="16455">
                  <c:v>27.824131292537501</c:v>
                </c:pt>
                <c:pt idx="16456">
                  <c:v>27.8242985473609</c:v>
                </c:pt>
                <c:pt idx="16457">
                  <c:v>27.824465801649801</c:v>
                </c:pt>
                <c:pt idx="16458">
                  <c:v>27.824633055404</c:v>
                </c:pt>
                <c:pt idx="16459">
                  <c:v>27.824800308623701</c:v>
                </c:pt>
                <c:pt idx="16460">
                  <c:v>27.824967561308799</c:v>
                </c:pt>
                <c:pt idx="16461">
                  <c:v>27.8251348134594</c:v>
                </c:pt>
                <c:pt idx="16462">
                  <c:v>27.825302065075299</c:v>
                </c:pt>
                <c:pt idx="16463">
                  <c:v>27.825469316156699</c:v>
                </c:pt>
                <c:pt idx="16464">
                  <c:v>27.825636566703501</c:v>
                </c:pt>
                <c:pt idx="16465">
                  <c:v>27.825803816715698</c:v>
                </c:pt>
                <c:pt idx="16466">
                  <c:v>27.825971066193301</c:v>
                </c:pt>
                <c:pt idx="16467">
                  <c:v>27.826138315136401</c:v>
                </c:pt>
                <c:pt idx="16468">
                  <c:v>27.826305563544899</c:v>
                </c:pt>
                <c:pt idx="16469">
                  <c:v>27.826472811418899</c:v>
                </c:pt>
                <c:pt idx="16470">
                  <c:v>27.826640058758201</c:v>
                </c:pt>
                <c:pt idx="16471">
                  <c:v>27.826807305563101</c:v>
                </c:pt>
                <c:pt idx="16472">
                  <c:v>27.826974551833299</c:v>
                </c:pt>
                <c:pt idx="16473">
                  <c:v>27.827141797568999</c:v>
                </c:pt>
                <c:pt idx="16474">
                  <c:v>27.8273090427701</c:v>
                </c:pt>
                <c:pt idx="16475">
                  <c:v>27.827476287436699</c:v>
                </c:pt>
                <c:pt idx="16476">
                  <c:v>27.8276435315687</c:v>
                </c:pt>
                <c:pt idx="16477">
                  <c:v>27.827810775166199</c:v>
                </c:pt>
                <c:pt idx="16478">
                  <c:v>27.8279780182291</c:v>
                </c:pt>
                <c:pt idx="16479">
                  <c:v>27.828145260757399</c:v>
                </c:pt>
                <c:pt idx="16480">
                  <c:v>27.828312502751199</c:v>
                </c:pt>
                <c:pt idx="16481">
                  <c:v>27.828479744210501</c:v>
                </c:pt>
                <c:pt idx="16482">
                  <c:v>27.828646985135201</c:v>
                </c:pt>
                <c:pt idx="16483">
                  <c:v>27.828814225525399</c:v>
                </c:pt>
                <c:pt idx="16484">
                  <c:v>27.828981465380998</c:v>
                </c:pt>
                <c:pt idx="16485">
                  <c:v>27.829148704702099</c:v>
                </c:pt>
                <c:pt idx="16486">
                  <c:v>27.829315943488599</c:v>
                </c:pt>
                <c:pt idx="16487">
                  <c:v>27.829483181740599</c:v>
                </c:pt>
                <c:pt idx="16488">
                  <c:v>27.829650419458101</c:v>
                </c:pt>
                <c:pt idx="16489">
                  <c:v>27.829817656641001</c:v>
                </c:pt>
                <c:pt idx="16490">
                  <c:v>27.829984893289399</c:v>
                </c:pt>
                <c:pt idx="16491">
                  <c:v>27.830152129403199</c:v>
                </c:pt>
                <c:pt idx="16492">
                  <c:v>27.8303193649826</c:v>
                </c:pt>
                <c:pt idx="16493">
                  <c:v>27.830486600027399</c:v>
                </c:pt>
                <c:pt idx="16494">
                  <c:v>27.8306538345376</c:v>
                </c:pt>
                <c:pt idx="16495">
                  <c:v>27.830821068513401</c:v>
                </c:pt>
                <c:pt idx="16496">
                  <c:v>27.830988301954601</c:v>
                </c:pt>
                <c:pt idx="16497">
                  <c:v>27.831155534861299</c:v>
                </c:pt>
                <c:pt idx="16498">
                  <c:v>27.831322767233502</c:v>
                </c:pt>
                <c:pt idx="16499">
                  <c:v>27.831489999071099</c:v>
                </c:pt>
                <c:pt idx="16500">
                  <c:v>27.831657230374301</c:v>
                </c:pt>
                <c:pt idx="16501">
                  <c:v>27.831824461142901</c:v>
                </c:pt>
                <c:pt idx="16502">
                  <c:v>27.831991691376999</c:v>
                </c:pt>
                <c:pt idx="16503">
                  <c:v>27.832158921076601</c:v>
                </c:pt>
                <c:pt idx="16504">
                  <c:v>27.832326150241698</c:v>
                </c:pt>
                <c:pt idx="16505">
                  <c:v>27.832493378872201</c:v>
                </c:pt>
                <c:pt idx="16506">
                  <c:v>27.8326606069683</c:v>
                </c:pt>
                <c:pt idx="16507">
                  <c:v>27.832827834529802</c:v>
                </c:pt>
                <c:pt idx="16508">
                  <c:v>27.8329950615569</c:v>
                </c:pt>
                <c:pt idx="16509">
                  <c:v>27.833162288049401</c:v>
                </c:pt>
                <c:pt idx="16510">
                  <c:v>27.833329514007499</c:v>
                </c:pt>
                <c:pt idx="16511">
                  <c:v>27.833496739430998</c:v>
                </c:pt>
                <c:pt idx="16512">
                  <c:v>27.833663964319999</c:v>
                </c:pt>
                <c:pt idx="16513">
                  <c:v>27.833831188674601</c:v>
                </c:pt>
                <c:pt idx="16514">
                  <c:v>27.833998412494601</c:v>
                </c:pt>
                <c:pt idx="16515">
                  <c:v>27.834165635780199</c:v>
                </c:pt>
                <c:pt idx="16516">
                  <c:v>27.834332858531202</c:v>
                </c:pt>
                <c:pt idx="16517">
                  <c:v>27.834500080747802</c:v>
                </c:pt>
                <c:pt idx="16518">
                  <c:v>27.8346673024298</c:v>
                </c:pt>
                <c:pt idx="16519">
                  <c:v>27.834834523577399</c:v>
                </c:pt>
                <c:pt idx="16520">
                  <c:v>27.8350017441905</c:v>
                </c:pt>
                <c:pt idx="16521">
                  <c:v>27.835168964269101</c:v>
                </c:pt>
                <c:pt idx="16522">
                  <c:v>27.8353361838133</c:v>
                </c:pt>
                <c:pt idx="16523">
                  <c:v>27.835503402822901</c:v>
                </c:pt>
                <c:pt idx="16524">
                  <c:v>27.8356706212981</c:v>
                </c:pt>
                <c:pt idx="16525">
                  <c:v>27.835837839238799</c:v>
                </c:pt>
                <c:pt idx="16526">
                  <c:v>27.836005056645</c:v>
                </c:pt>
                <c:pt idx="16527">
                  <c:v>27.836172273516699</c:v>
                </c:pt>
                <c:pt idx="16528">
                  <c:v>27.836339489854002</c:v>
                </c:pt>
                <c:pt idx="16529">
                  <c:v>27.836506705656799</c:v>
                </c:pt>
                <c:pt idx="16530">
                  <c:v>27.836673920925101</c:v>
                </c:pt>
                <c:pt idx="16531">
                  <c:v>27.836841135658901</c:v>
                </c:pt>
                <c:pt idx="16532">
                  <c:v>27.837008349858301</c:v>
                </c:pt>
                <c:pt idx="16533">
                  <c:v>27.8371755635232</c:v>
                </c:pt>
                <c:pt idx="16534">
                  <c:v>27.837342776653699</c:v>
                </c:pt>
                <c:pt idx="16535">
                  <c:v>27.8375099892496</c:v>
                </c:pt>
                <c:pt idx="16536">
                  <c:v>27.837677201311202</c:v>
                </c:pt>
                <c:pt idx="16537">
                  <c:v>27.837844412838201</c:v>
                </c:pt>
                <c:pt idx="16538">
                  <c:v>27.838011623830798</c:v>
                </c:pt>
                <c:pt idx="16539">
                  <c:v>27.838178834289</c:v>
                </c:pt>
                <c:pt idx="16540">
                  <c:v>27.838346044212699</c:v>
                </c:pt>
                <c:pt idx="16541">
                  <c:v>27.838513253601899</c:v>
                </c:pt>
                <c:pt idx="16542">
                  <c:v>27.838680462456701</c:v>
                </c:pt>
                <c:pt idx="16543">
                  <c:v>27.838847670777</c:v>
                </c:pt>
                <c:pt idx="16544">
                  <c:v>27.839014878562899</c:v>
                </c:pt>
                <c:pt idx="16545">
                  <c:v>27.8391820858144</c:v>
                </c:pt>
                <c:pt idx="16546">
                  <c:v>27.839349292531399</c:v>
                </c:pt>
                <c:pt idx="16547">
                  <c:v>27.839516498713898</c:v>
                </c:pt>
                <c:pt idx="16548">
                  <c:v>27.839683704361999</c:v>
                </c:pt>
                <c:pt idx="16549">
                  <c:v>27.8398509094757</c:v>
                </c:pt>
                <c:pt idx="16550">
                  <c:v>27.840018114054899</c:v>
                </c:pt>
                <c:pt idx="16551">
                  <c:v>27.840185318099699</c:v>
                </c:pt>
                <c:pt idx="16552">
                  <c:v>27.840352521610001</c:v>
                </c:pt>
                <c:pt idx="16553">
                  <c:v>27.840519724585999</c:v>
                </c:pt>
                <c:pt idx="16554">
                  <c:v>27.840686927027399</c:v>
                </c:pt>
                <c:pt idx="16555">
                  <c:v>27.840854128934499</c:v>
                </c:pt>
                <c:pt idx="16556">
                  <c:v>27.8410213303071</c:v>
                </c:pt>
                <c:pt idx="16557">
                  <c:v>27.841188531145299</c:v>
                </c:pt>
                <c:pt idx="16558">
                  <c:v>27.841355731449099</c:v>
                </c:pt>
                <c:pt idx="16559">
                  <c:v>27.8415229312184</c:v>
                </c:pt>
                <c:pt idx="16560">
                  <c:v>27.841690130453301</c:v>
                </c:pt>
                <c:pt idx="16561">
                  <c:v>27.8418573291538</c:v>
                </c:pt>
                <c:pt idx="16562">
                  <c:v>27.8420245273199</c:v>
                </c:pt>
                <c:pt idx="16563">
                  <c:v>27.842191724951601</c:v>
                </c:pt>
                <c:pt idx="16564">
                  <c:v>27.842358922048799</c:v>
                </c:pt>
                <c:pt idx="16565">
                  <c:v>27.842526118611602</c:v>
                </c:pt>
                <c:pt idx="16566">
                  <c:v>27.842693314640002</c:v>
                </c:pt>
                <c:pt idx="16567">
                  <c:v>27.842860510133999</c:v>
                </c:pt>
                <c:pt idx="16568">
                  <c:v>27.843027705093601</c:v>
                </c:pt>
                <c:pt idx="16569">
                  <c:v>27.843194899518799</c:v>
                </c:pt>
                <c:pt idx="16570">
                  <c:v>27.843362093409599</c:v>
                </c:pt>
                <c:pt idx="16571">
                  <c:v>27.8435292867659</c:v>
                </c:pt>
                <c:pt idx="16572">
                  <c:v>27.843696479587901</c:v>
                </c:pt>
                <c:pt idx="16573">
                  <c:v>27.8438636718754</c:v>
                </c:pt>
                <c:pt idx="16574">
                  <c:v>27.8440308636286</c:v>
                </c:pt>
                <c:pt idx="16575">
                  <c:v>27.8441980548473</c:v>
                </c:pt>
                <c:pt idx="16576">
                  <c:v>27.844365245531701</c:v>
                </c:pt>
                <c:pt idx="16577">
                  <c:v>27.8445324356816</c:v>
                </c:pt>
                <c:pt idx="16578">
                  <c:v>27.844699625297199</c:v>
                </c:pt>
                <c:pt idx="16579">
                  <c:v>27.844866814378399</c:v>
                </c:pt>
                <c:pt idx="16580">
                  <c:v>27.8450340029252</c:v>
                </c:pt>
                <c:pt idx="16581">
                  <c:v>27.845201190937502</c:v>
                </c:pt>
                <c:pt idx="16582">
                  <c:v>27.8453683784155</c:v>
                </c:pt>
                <c:pt idx="16583">
                  <c:v>27.8455355653591</c:v>
                </c:pt>
                <c:pt idx="16584">
                  <c:v>27.8457027517684</c:v>
                </c:pt>
                <c:pt idx="16585">
                  <c:v>27.845869937643201</c:v>
                </c:pt>
                <c:pt idx="16586">
                  <c:v>27.846037122983699</c:v>
                </c:pt>
                <c:pt idx="16587">
                  <c:v>27.846204307789701</c:v>
                </c:pt>
                <c:pt idx="16588">
                  <c:v>27.846371492061401</c:v>
                </c:pt>
                <c:pt idx="16589">
                  <c:v>27.846538675798801</c:v>
                </c:pt>
                <c:pt idx="16590">
                  <c:v>27.846705859001698</c:v>
                </c:pt>
                <c:pt idx="16591">
                  <c:v>27.8468730416703</c:v>
                </c:pt>
                <c:pt idx="16592">
                  <c:v>27.847040223804498</c:v>
                </c:pt>
                <c:pt idx="16593">
                  <c:v>27.847207405404301</c:v>
                </c:pt>
                <c:pt idx="16594">
                  <c:v>27.847374586469702</c:v>
                </c:pt>
                <c:pt idx="16595">
                  <c:v>27.847541767000799</c:v>
                </c:pt>
                <c:pt idx="16596">
                  <c:v>27.8477089469975</c:v>
                </c:pt>
                <c:pt idx="16597">
                  <c:v>27.847876126459902</c:v>
                </c:pt>
                <c:pt idx="16598">
                  <c:v>27.8480433053879</c:v>
                </c:pt>
                <c:pt idx="16599">
                  <c:v>27.8482104837815</c:v>
                </c:pt>
                <c:pt idx="16600">
                  <c:v>27.8483776616408</c:v>
                </c:pt>
                <c:pt idx="16601">
                  <c:v>27.848544838965701</c:v>
                </c:pt>
                <c:pt idx="16602">
                  <c:v>27.848712015756199</c:v>
                </c:pt>
                <c:pt idx="16603">
                  <c:v>27.848879192012401</c:v>
                </c:pt>
                <c:pt idx="16604">
                  <c:v>27.849046367734299</c:v>
                </c:pt>
                <c:pt idx="16605">
                  <c:v>27.849213542921799</c:v>
                </c:pt>
                <c:pt idx="16606">
                  <c:v>27.849380717574899</c:v>
                </c:pt>
                <c:pt idx="16607">
                  <c:v>27.8495478916937</c:v>
                </c:pt>
                <c:pt idx="16608">
                  <c:v>27.849715065278101</c:v>
                </c:pt>
                <c:pt idx="16609">
                  <c:v>27.849882238328199</c:v>
                </c:pt>
                <c:pt idx="16610">
                  <c:v>27.850049410844001</c:v>
                </c:pt>
                <c:pt idx="16611">
                  <c:v>27.8502165828254</c:v>
                </c:pt>
                <c:pt idx="16612">
                  <c:v>27.8503837542724</c:v>
                </c:pt>
                <c:pt idx="16613">
                  <c:v>27.8505509251852</c:v>
                </c:pt>
                <c:pt idx="16614">
                  <c:v>27.850718095563501</c:v>
                </c:pt>
                <c:pt idx="16615">
                  <c:v>27.850885265407602</c:v>
                </c:pt>
                <c:pt idx="16616">
                  <c:v>27.8510524347173</c:v>
                </c:pt>
                <c:pt idx="16617">
                  <c:v>27.851219603492702</c:v>
                </c:pt>
                <c:pt idx="16618">
                  <c:v>27.851386771733701</c:v>
                </c:pt>
                <c:pt idx="16619">
                  <c:v>27.8515539394405</c:v>
                </c:pt>
                <c:pt idx="16620">
                  <c:v>27.851721106612899</c:v>
                </c:pt>
                <c:pt idx="16621">
                  <c:v>27.8518882732509</c:v>
                </c:pt>
                <c:pt idx="16622">
                  <c:v>27.8520554393547</c:v>
                </c:pt>
                <c:pt idx="16623">
                  <c:v>27.852222604924101</c:v>
                </c:pt>
                <c:pt idx="16624">
                  <c:v>27.852389769959199</c:v>
                </c:pt>
                <c:pt idx="16625">
                  <c:v>27.852556934459901</c:v>
                </c:pt>
                <c:pt idx="16626">
                  <c:v>27.8527240984264</c:v>
                </c:pt>
                <c:pt idx="16627">
                  <c:v>27.852891261858499</c:v>
                </c:pt>
                <c:pt idx="16628">
                  <c:v>27.853058424756298</c:v>
                </c:pt>
                <c:pt idx="16629">
                  <c:v>27.853225587119798</c:v>
                </c:pt>
                <c:pt idx="16630">
                  <c:v>27.853392748948998</c:v>
                </c:pt>
                <c:pt idx="16631">
                  <c:v>27.853559910243899</c:v>
                </c:pt>
                <c:pt idx="16632">
                  <c:v>27.853727071004499</c:v>
                </c:pt>
                <c:pt idx="16633">
                  <c:v>27.853894231230701</c:v>
                </c:pt>
                <c:pt idx="16634">
                  <c:v>27.854061390922698</c:v>
                </c:pt>
                <c:pt idx="16635">
                  <c:v>27.8542285500803</c:v>
                </c:pt>
                <c:pt idx="16636">
                  <c:v>27.854395708703699</c:v>
                </c:pt>
                <c:pt idx="16637">
                  <c:v>27.854562866792701</c:v>
                </c:pt>
                <c:pt idx="16638">
                  <c:v>27.854730024347401</c:v>
                </c:pt>
                <c:pt idx="16639">
                  <c:v>27.8548971813679</c:v>
                </c:pt>
                <c:pt idx="16640">
                  <c:v>27.855064337853999</c:v>
                </c:pt>
                <c:pt idx="16641">
                  <c:v>27.855231493805899</c:v>
                </c:pt>
                <c:pt idx="16642">
                  <c:v>27.8553986492234</c:v>
                </c:pt>
                <c:pt idx="16643">
                  <c:v>27.8555658041067</c:v>
                </c:pt>
                <c:pt idx="16644">
                  <c:v>27.8557329584557</c:v>
                </c:pt>
                <c:pt idx="16645">
                  <c:v>27.855900112270302</c:v>
                </c:pt>
                <c:pt idx="16646">
                  <c:v>27.856067265550699</c:v>
                </c:pt>
                <c:pt idx="16647">
                  <c:v>27.8562344182969</c:v>
                </c:pt>
                <c:pt idx="16648">
                  <c:v>27.856401570508702</c:v>
                </c:pt>
                <c:pt idx="16649">
                  <c:v>27.8565687221862</c:v>
                </c:pt>
                <c:pt idx="16650">
                  <c:v>27.856735873329502</c:v>
                </c:pt>
                <c:pt idx="16651">
                  <c:v>27.8569030239385</c:v>
                </c:pt>
                <c:pt idx="16652">
                  <c:v>27.857070174013199</c:v>
                </c:pt>
                <c:pt idx="16653">
                  <c:v>27.857237323553601</c:v>
                </c:pt>
                <c:pt idx="16654">
                  <c:v>27.857404472559701</c:v>
                </c:pt>
                <c:pt idx="16655">
                  <c:v>27.8575716210316</c:v>
                </c:pt>
                <c:pt idx="16656">
                  <c:v>27.857738768969199</c:v>
                </c:pt>
                <c:pt idx="16657">
                  <c:v>27.857905916372601</c:v>
                </c:pt>
                <c:pt idx="16658">
                  <c:v>27.858073063241601</c:v>
                </c:pt>
                <c:pt idx="16659">
                  <c:v>27.858240209576401</c:v>
                </c:pt>
                <c:pt idx="16660">
                  <c:v>27.858407355377</c:v>
                </c:pt>
                <c:pt idx="16661">
                  <c:v>27.858574500643201</c:v>
                </c:pt>
                <c:pt idx="16662">
                  <c:v>27.858741645375201</c:v>
                </c:pt>
                <c:pt idx="16663">
                  <c:v>27.858908789573</c:v>
                </c:pt>
                <c:pt idx="16664">
                  <c:v>27.8590759332365</c:v>
                </c:pt>
                <c:pt idx="16665">
                  <c:v>27.859243076365701</c:v>
                </c:pt>
                <c:pt idx="16666">
                  <c:v>27.859410218960701</c:v>
                </c:pt>
                <c:pt idx="16667">
                  <c:v>27.859577361021401</c:v>
                </c:pt>
                <c:pt idx="16668">
                  <c:v>27.859744502547901</c:v>
                </c:pt>
                <c:pt idx="16669">
                  <c:v>27.859911643540102</c:v>
                </c:pt>
                <c:pt idx="16670">
                  <c:v>27.860078783997999</c:v>
                </c:pt>
                <c:pt idx="16671">
                  <c:v>27.860245923921799</c:v>
                </c:pt>
                <c:pt idx="16672">
                  <c:v>27.860413063311199</c:v>
                </c:pt>
                <c:pt idx="16673">
                  <c:v>27.8605802021664</c:v>
                </c:pt>
                <c:pt idx="16674">
                  <c:v>27.8607473404874</c:v>
                </c:pt>
                <c:pt idx="16675">
                  <c:v>27.8609144782742</c:v>
                </c:pt>
                <c:pt idx="16676">
                  <c:v>27.8610816155267</c:v>
                </c:pt>
                <c:pt idx="16677">
                  <c:v>27.861248752244901</c:v>
                </c:pt>
                <c:pt idx="16678">
                  <c:v>27.861415888429001</c:v>
                </c:pt>
                <c:pt idx="16679">
                  <c:v>27.861583024078701</c:v>
                </c:pt>
                <c:pt idx="16680">
                  <c:v>27.861750159194301</c:v>
                </c:pt>
                <c:pt idx="16681">
                  <c:v>27.861917293775601</c:v>
                </c:pt>
                <c:pt idx="16682">
                  <c:v>27.862084427822701</c:v>
                </c:pt>
                <c:pt idx="16683">
                  <c:v>27.862251561335601</c:v>
                </c:pt>
                <c:pt idx="16684">
                  <c:v>27.862418694314201</c:v>
                </c:pt>
                <c:pt idx="16685">
                  <c:v>27.8625858267586</c:v>
                </c:pt>
                <c:pt idx="16686">
                  <c:v>27.8627529586688</c:v>
                </c:pt>
                <c:pt idx="16687">
                  <c:v>27.862920090044799</c:v>
                </c:pt>
                <c:pt idx="16688">
                  <c:v>27.863087220886499</c:v>
                </c:pt>
                <c:pt idx="16689">
                  <c:v>27.863254351194001</c:v>
                </c:pt>
                <c:pt idx="16690">
                  <c:v>27.8634214809673</c:v>
                </c:pt>
                <c:pt idx="16691">
                  <c:v>27.863588610206399</c:v>
                </c:pt>
                <c:pt idx="16692">
                  <c:v>27.863755738911301</c:v>
                </c:pt>
                <c:pt idx="16693">
                  <c:v>27.863922867082</c:v>
                </c:pt>
                <c:pt idx="16694">
                  <c:v>27.864089994718402</c:v>
                </c:pt>
                <c:pt idx="16695">
                  <c:v>27.8642571218206</c:v>
                </c:pt>
                <c:pt idx="16696">
                  <c:v>27.864424248388701</c:v>
                </c:pt>
                <c:pt idx="16697">
                  <c:v>27.864591374422499</c:v>
                </c:pt>
                <c:pt idx="16698">
                  <c:v>27.8647584999221</c:v>
                </c:pt>
                <c:pt idx="16699">
                  <c:v>27.864925624887501</c:v>
                </c:pt>
                <c:pt idx="16700">
                  <c:v>27.865092749318698</c:v>
                </c:pt>
                <c:pt idx="16701">
                  <c:v>27.865259873215699</c:v>
                </c:pt>
                <c:pt idx="16702">
                  <c:v>27.865426996578499</c:v>
                </c:pt>
                <c:pt idx="16703">
                  <c:v>27.865594119407199</c:v>
                </c:pt>
                <c:pt idx="16704">
                  <c:v>27.865761241701598</c:v>
                </c:pt>
                <c:pt idx="16705">
                  <c:v>27.865928363461801</c:v>
                </c:pt>
                <c:pt idx="16706">
                  <c:v>27.866095484687801</c:v>
                </c:pt>
                <c:pt idx="16707">
                  <c:v>27.866262605379699</c:v>
                </c:pt>
                <c:pt idx="16708">
                  <c:v>27.866429725537301</c:v>
                </c:pt>
                <c:pt idx="16709">
                  <c:v>27.866596845160799</c:v>
                </c:pt>
                <c:pt idx="16710">
                  <c:v>27.866763964250001</c:v>
                </c:pt>
                <c:pt idx="16711">
                  <c:v>27.866931082805099</c:v>
                </c:pt>
                <c:pt idx="16712">
                  <c:v>27.867098200826</c:v>
                </c:pt>
                <c:pt idx="16713">
                  <c:v>27.8672653183128</c:v>
                </c:pt>
                <c:pt idx="16714">
                  <c:v>27.8674324352653</c:v>
                </c:pt>
                <c:pt idx="16715">
                  <c:v>27.8675995516837</c:v>
                </c:pt>
                <c:pt idx="16716">
                  <c:v>27.867766667567899</c:v>
                </c:pt>
                <c:pt idx="16717">
                  <c:v>27.867933782917898</c:v>
                </c:pt>
                <c:pt idx="16718">
                  <c:v>27.868100897733701</c:v>
                </c:pt>
                <c:pt idx="16719">
                  <c:v>27.868268012015399</c:v>
                </c:pt>
                <c:pt idx="16720">
                  <c:v>27.8684351257629</c:v>
                </c:pt>
                <c:pt idx="16721">
                  <c:v>27.868602238976202</c:v>
                </c:pt>
                <c:pt idx="16722">
                  <c:v>27.868769351655398</c:v>
                </c:pt>
                <c:pt idx="16723">
                  <c:v>27.868936463800399</c:v>
                </c:pt>
                <c:pt idx="16724">
                  <c:v>27.869103575411199</c:v>
                </c:pt>
                <c:pt idx="16725">
                  <c:v>27.869270686487901</c:v>
                </c:pt>
                <c:pt idx="16726">
                  <c:v>27.8694377970304</c:v>
                </c:pt>
                <c:pt idx="16727">
                  <c:v>27.869604907038699</c:v>
                </c:pt>
                <c:pt idx="16728">
                  <c:v>27.869772016512901</c:v>
                </c:pt>
                <c:pt idx="16729">
                  <c:v>27.869939125452898</c:v>
                </c:pt>
                <c:pt idx="16730">
                  <c:v>27.870106233858799</c:v>
                </c:pt>
                <c:pt idx="16731">
                  <c:v>27.870273341730499</c:v>
                </c:pt>
                <c:pt idx="16732">
                  <c:v>27.870440449068099</c:v>
                </c:pt>
                <c:pt idx="16733">
                  <c:v>27.870607555871501</c:v>
                </c:pt>
                <c:pt idx="16734">
                  <c:v>27.8707746621408</c:v>
                </c:pt>
                <c:pt idx="16735">
                  <c:v>27.870941767875902</c:v>
                </c:pt>
                <c:pt idx="16736">
                  <c:v>27.871108873076899</c:v>
                </c:pt>
                <c:pt idx="16737">
                  <c:v>27.8712759777438</c:v>
                </c:pt>
                <c:pt idx="16738">
                  <c:v>27.8714430818765</c:v>
                </c:pt>
                <c:pt idx="16739">
                  <c:v>27.871610185474999</c:v>
                </c:pt>
                <c:pt idx="16740">
                  <c:v>27.871777288539398</c:v>
                </c:pt>
                <c:pt idx="16741">
                  <c:v>27.8719443910697</c:v>
                </c:pt>
                <c:pt idx="16742">
                  <c:v>27.872111493065901</c:v>
                </c:pt>
                <c:pt idx="16743">
                  <c:v>27.872278594527899</c:v>
                </c:pt>
                <c:pt idx="16744">
                  <c:v>27.872445695455799</c:v>
                </c:pt>
                <c:pt idx="16745">
                  <c:v>27.872612795849498</c:v>
                </c:pt>
                <c:pt idx="16746">
                  <c:v>27.872779895709101</c:v>
                </c:pt>
                <c:pt idx="16747">
                  <c:v>27.872946995034599</c:v>
                </c:pt>
                <c:pt idx="16748">
                  <c:v>27.873114093826</c:v>
                </c:pt>
                <c:pt idx="16749">
                  <c:v>27.873281192083201</c:v>
                </c:pt>
                <c:pt idx="16750">
                  <c:v>27.873448289806301</c:v>
                </c:pt>
                <c:pt idx="16751">
                  <c:v>27.873615386995301</c:v>
                </c:pt>
                <c:pt idx="16752">
                  <c:v>27.873782483650199</c:v>
                </c:pt>
                <c:pt idx="16753">
                  <c:v>27.873949579771001</c:v>
                </c:pt>
                <c:pt idx="16754">
                  <c:v>27.874116675357602</c:v>
                </c:pt>
                <c:pt idx="16755">
                  <c:v>27.874283770410099</c:v>
                </c:pt>
                <c:pt idx="16756">
                  <c:v>27.874450864928502</c:v>
                </c:pt>
                <c:pt idx="16757">
                  <c:v>27.8746179589128</c:v>
                </c:pt>
                <c:pt idx="16758">
                  <c:v>27.874785052362999</c:v>
                </c:pt>
                <c:pt idx="16759">
                  <c:v>27.874952145279099</c:v>
                </c:pt>
                <c:pt idx="16760">
                  <c:v>27.875119237661099</c:v>
                </c:pt>
                <c:pt idx="16761">
                  <c:v>27.875286329508899</c:v>
                </c:pt>
                <c:pt idx="16762">
                  <c:v>27.875453420822701</c:v>
                </c:pt>
                <c:pt idx="16763">
                  <c:v>27.875620511602399</c:v>
                </c:pt>
                <c:pt idx="16764">
                  <c:v>27.8757876018479</c:v>
                </c:pt>
                <c:pt idx="16765">
                  <c:v>27.8759546915594</c:v>
                </c:pt>
                <c:pt idx="16766">
                  <c:v>27.8761217807367</c:v>
                </c:pt>
                <c:pt idx="16767">
                  <c:v>27.876288869380002</c:v>
                </c:pt>
                <c:pt idx="16768">
                  <c:v>27.876455957489199</c:v>
                </c:pt>
                <c:pt idx="16769">
                  <c:v>27.876623045064299</c:v>
                </c:pt>
                <c:pt idx="16770">
                  <c:v>27.876790132105299</c:v>
                </c:pt>
                <c:pt idx="16771">
                  <c:v>27.876957218612201</c:v>
                </c:pt>
                <c:pt idx="16772">
                  <c:v>27.877124304584999</c:v>
                </c:pt>
                <c:pt idx="16773">
                  <c:v>27.8772913900237</c:v>
                </c:pt>
                <c:pt idx="16774">
                  <c:v>27.8774584749283</c:v>
                </c:pt>
                <c:pt idx="16775">
                  <c:v>27.877625559298899</c:v>
                </c:pt>
                <c:pt idx="16776">
                  <c:v>27.8777926431354</c:v>
                </c:pt>
                <c:pt idx="16777">
                  <c:v>27.877959726437702</c:v>
                </c:pt>
                <c:pt idx="16778">
                  <c:v>27.878126809206101</c:v>
                </c:pt>
                <c:pt idx="16779">
                  <c:v>27.8782938914403</c:v>
                </c:pt>
                <c:pt idx="16780">
                  <c:v>27.878460973140498</c:v>
                </c:pt>
                <c:pt idx="16781">
                  <c:v>27.8786280543065</c:v>
                </c:pt>
                <c:pt idx="16782">
                  <c:v>27.878795134938599</c:v>
                </c:pt>
                <c:pt idx="16783">
                  <c:v>27.878962215036498</c:v>
                </c:pt>
                <c:pt idx="16784">
                  <c:v>27.8791292946004</c:v>
                </c:pt>
                <c:pt idx="16785">
                  <c:v>27.879296373630201</c:v>
                </c:pt>
                <c:pt idx="16786">
                  <c:v>27.879463452125901</c:v>
                </c:pt>
                <c:pt idx="16787">
                  <c:v>27.879630530087599</c:v>
                </c:pt>
                <c:pt idx="16788">
                  <c:v>27.879797607515201</c:v>
                </c:pt>
                <c:pt idx="16789">
                  <c:v>27.879964684408801</c:v>
                </c:pt>
                <c:pt idx="16790">
                  <c:v>27.8801317607683</c:v>
                </c:pt>
                <c:pt idx="16791">
                  <c:v>27.880298836593699</c:v>
                </c:pt>
                <c:pt idx="16792">
                  <c:v>27.8804659118851</c:v>
                </c:pt>
                <c:pt idx="16793">
                  <c:v>27.8806329866424</c:v>
                </c:pt>
                <c:pt idx="16794">
                  <c:v>27.880800060865699</c:v>
                </c:pt>
                <c:pt idx="16795">
                  <c:v>27.880967134554901</c:v>
                </c:pt>
                <c:pt idx="16796">
                  <c:v>27.881134207710101</c:v>
                </c:pt>
                <c:pt idx="16797">
                  <c:v>27.881301280331201</c:v>
                </c:pt>
                <c:pt idx="16798">
                  <c:v>27.881468352418199</c:v>
                </c:pt>
                <c:pt idx="16799">
                  <c:v>27.8816354239713</c:v>
                </c:pt>
                <c:pt idx="16800">
                  <c:v>27.8818024949903</c:v>
                </c:pt>
                <c:pt idx="16801">
                  <c:v>27.881969565475199</c:v>
                </c:pt>
                <c:pt idx="16802">
                  <c:v>27.8821366354261</c:v>
                </c:pt>
                <c:pt idx="16803">
                  <c:v>27.882303704843</c:v>
                </c:pt>
                <c:pt idx="16804">
                  <c:v>27.8824707737258</c:v>
                </c:pt>
                <c:pt idx="16805">
                  <c:v>27.882637842074601</c:v>
                </c:pt>
                <c:pt idx="16806">
                  <c:v>27.882804909889298</c:v>
                </c:pt>
                <c:pt idx="16807">
                  <c:v>27.882971977170001</c:v>
                </c:pt>
                <c:pt idx="16808">
                  <c:v>27.8831390439167</c:v>
                </c:pt>
                <c:pt idx="16809">
                  <c:v>27.8833061101294</c:v>
                </c:pt>
                <c:pt idx="16810">
                  <c:v>27.883473175808</c:v>
                </c:pt>
                <c:pt idx="16811">
                  <c:v>27.883640240952602</c:v>
                </c:pt>
                <c:pt idx="16812">
                  <c:v>27.883807305563199</c:v>
                </c:pt>
                <c:pt idx="16813">
                  <c:v>27.883974369639802</c:v>
                </c:pt>
                <c:pt idx="16814">
                  <c:v>27.8841414331823</c:v>
                </c:pt>
                <c:pt idx="16815">
                  <c:v>27.884308496190801</c:v>
                </c:pt>
                <c:pt idx="16816">
                  <c:v>27.884475558665301</c:v>
                </c:pt>
                <c:pt idx="16817">
                  <c:v>27.884642620605799</c:v>
                </c:pt>
                <c:pt idx="16818">
                  <c:v>27.8848096820123</c:v>
                </c:pt>
                <c:pt idx="16819">
                  <c:v>27.8849767428847</c:v>
                </c:pt>
                <c:pt idx="16820">
                  <c:v>27.885143803223201</c:v>
                </c:pt>
                <c:pt idx="16821">
                  <c:v>27.885310863027598</c:v>
                </c:pt>
                <c:pt idx="16822">
                  <c:v>27.885477922298001</c:v>
                </c:pt>
                <c:pt idx="16823">
                  <c:v>27.8856449810344</c:v>
                </c:pt>
                <c:pt idx="16824">
                  <c:v>27.8858120392368</c:v>
                </c:pt>
                <c:pt idx="16825">
                  <c:v>27.885979096905199</c:v>
                </c:pt>
                <c:pt idx="16826">
                  <c:v>27.886146154039601</c:v>
                </c:pt>
                <c:pt idx="16827">
                  <c:v>27.886313210640001</c:v>
                </c:pt>
                <c:pt idx="16828">
                  <c:v>27.8864802667064</c:v>
                </c:pt>
                <c:pt idx="16829">
                  <c:v>27.886647322238801</c:v>
                </c:pt>
                <c:pt idx="16830">
                  <c:v>27.886814377237201</c:v>
                </c:pt>
                <c:pt idx="16831">
                  <c:v>27.886981431701599</c:v>
                </c:pt>
                <c:pt idx="16832">
                  <c:v>27.8871484856321</c:v>
                </c:pt>
                <c:pt idx="16833">
                  <c:v>27.887315539028499</c:v>
                </c:pt>
                <c:pt idx="16834">
                  <c:v>27.887482591890901</c:v>
                </c:pt>
                <c:pt idx="16835">
                  <c:v>27.887649644219401</c:v>
                </c:pt>
                <c:pt idx="16836">
                  <c:v>27.8878166960138</c:v>
                </c:pt>
                <c:pt idx="16837">
                  <c:v>27.887983747274301</c:v>
                </c:pt>
                <c:pt idx="16838">
                  <c:v>27.888150798000801</c:v>
                </c:pt>
                <c:pt idx="16839">
                  <c:v>27.888317848193299</c:v>
                </c:pt>
                <c:pt idx="16840">
                  <c:v>27.8884848978518</c:v>
                </c:pt>
                <c:pt idx="16841">
                  <c:v>27.888651946976399</c:v>
                </c:pt>
                <c:pt idx="16842">
                  <c:v>27.888818995567</c:v>
                </c:pt>
                <c:pt idx="16843">
                  <c:v>27.8889860436236</c:v>
                </c:pt>
                <c:pt idx="16844">
                  <c:v>27.889153091146198</c:v>
                </c:pt>
                <c:pt idx="16845">
                  <c:v>27.889320138134799</c:v>
                </c:pt>
                <c:pt idx="16846">
                  <c:v>27.889487184589498</c:v>
                </c:pt>
                <c:pt idx="16847">
                  <c:v>27.8896542305102</c:v>
                </c:pt>
                <c:pt idx="16848">
                  <c:v>27.889821275896999</c:v>
                </c:pt>
                <c:pt idx="16849">
                  <c:v>27.889988320749801</c:v>
                </c:pt>
                <c:pt idx="16850">
                  <c:v>27.890155365068601</c:v>
                </c:pt>
                <c:pt idx="16851">
                  <c:v>27.8903224088534</c:v>
                </c:pt>
                <c:pt idx="16852">
                  <c:v>27.890489452104301</c:v>
                </c:pt>
                <c:pt idx="16853">
                  <c:v>27.890656494821201</c:v>
                </c:pt>
                <c:pt idx="16854">
                  <c:v>27.890823537004199</c:v>
                </c:pt>
                <c:pt idx="16855">
                  <c:v>27.890990578653199</c:v>
                </c:pt>
                <c:pt idx="16856">
                  <c:v>27.8911576197683</c:v>
                </c:pt>
                <c:pt idx="16857">
                  <c:v>27.891324660349401</c:v>
                </c:pt>
                <c:pt idx="16858">
                  <c:v>27.8914917003965</c:v>
                </c:pt>
                <c:pt idx="16859">
                  <c:v>27.891658739909701</c:v>
                </c:pt>
                <c:pt idx="16860">
                  <c:v>27.891825778889</c:v>
                </c:pt>
                <c:pt idx="16861">
                  <c:v>27.891992817334302</c:v>
                </c:pt>
                <c:pt idx="16862">
                  <c:v>27.892159855245701</c:v>
                </c:pt>
                <c:pt idx="16863">
                  <c:v>27.8923268926231</c:v>
                </c:pt>
                <c:pt idx="16864">
                  <c:v>27.8924939294666</c:v>
                </c:pt>
                <c:pt idx="16865">
                  <c:v>27.892660965776098</c:v>
                </c:pt>
                <c:pt idx="16866">
                  <c:v>27.892828001551699</c:v>
                </c:pt>
                <c:pt idx="16867">
                  <c:v>27.892995036793401</c:v>
                </c:pt>
                <c:pt idx="16868">
                  <c:v>27.893162071501099</c:v>
                </c:pt>
                <c:pt idx="16869">
                  <c:v>27.893329105674901</c:v>
                </c:pt>
                <c:pt idx="16870">
                  <c:v>27.893496139314699</c:v>
                </c:pt>
                <c:pt idx="16871">
                  <c:v>27.893663172420599</c:v>
                </c:pt>
                <c:pt idx="16872">
                  <c:v>27.8938302049926</c:v>
                </c:pt>
                <c:pt idx="16873">
                  <c:v>27.8939972370307</c:v>
                </c:pt>
                <c:pt idx="16874">
                  <c:v>27.894164268534801</c:v>
                </c:pt>
                <c:pt idx="16875">
                  <c:v>27.894331299505101</c:v>
                </c:pt>
                <c:pt idx="16876">
                  <c:v>27.8944983299413</c:v>
                </c:pt>
                <c:pt idx="16877">
                  <c:v>27.8946653598437</c:v>
                </c:pt>
                <c:pt idx="16878">
                  <c:v>27.894832389212201</c:v>
                </c:pt>
                <c:pt idx="16879">
                  <c:v>27.894999418046702</c:v>
                </c:pt>
                <c:pt idx="16880">
                  <c:v>27.8951664463473</c:v>
                </c:pt>
                <c:pt idx="16881">
                  <c:v>27.895333474114</c:v>
                </c:pt>
                <c:pt idx="16882">
                  <c:v>27.895500501346799</c:v>
                </c:pt>
                <c:pt idx="16883">
                  <c:v>27.895667528045699</c:v>
                </c:pt>
                <c:pt idx="16884">
                  <c:v>27.895834554210602</c:v>
                </c:pt>
                <c:pt idx="16885">
                  <c:v>27.896001579841698</c:v>
                </c:pt>
                <c:pt idx="16886">
                  <c:v>27.896168604938801</c:v>
                </c:pt>
                <c:pt idx="16887">
                  <c:v>27.896335629502101</c:v>
                </c:pt>
                <c:pt idx="16888">
                  <c:v>27.8965026535314</c:v>
                </c:pt>
                <c:pt idx="16889">
                  <c:v>27.8966696770268</c:v>
                </c:pt>
                <c:pt idx="16890">
                  <c:v>27.896836699988398</c:v>
                </c:pt>
                <c:pt idx="16891">
                  <c:v>27.897003722415999</c:v>
                </c:pt>
                <c:pt idx="16892">
                  <c:v>27.897170744309701</c:v>
                </c:pt>
                <c:pt idx="16893">
                  <c:v>27.897337765669601</c:v>
                </c:pt>
                <c:pt idx="16894">
                  <c:v>27.897504786495499</c:v>
                </c:pt>
                <c:pt idx="16895">
                  <c:v>27.897671806787599</c:v>
                </c:pt>
                <c:pt idx="16896">
                  <c:v>27.897838826545701</c:v>
                </c:pt>
                <c:pt idx="16897">
                  <c:v>27.898005845770001</c:v>
                </c:pt>
                <c:pt idx="16898">
                  <c:v>27.898172864460399</c:v>
                </c:pt>
                <c:pt idx="16899">
                  <c:v>27.898339882616799</c:v>
                </c:pt>
                <c:pt idx="16900">
                  <c:v>27.8985069002395</c:v>
                </c:pt>
                <c:pt idx="16901">
                  <c:v>27.8986739173282</c:v>
                </c:pt>
                <c:pt idx="16902">
                  <c:v>27.898840933883001</c:v>
                </c:pt>
                <c:pt idx="16903">
                  <c:v>27.899007949904</c:v>
                </c:pt>
                <c:pt idx="16904">
                  <c:v>27.899174965391101</c:v>
                </c:pt>
                <c:pt idx="16905">
                  <c:v>27.8993419803443</c:v>
                </c:pt>
                <c:pt idx="16906">
                  <c:v>27.8995089947636</c:v>
                </c:pt>
                <c:pt idx="16907">
                  <c:v>27.899676008649099</c:v>
                </c:pt>
                <c:pt idx="16908">
                  <c:v>27.899843022000599</c:v>
                </c:pt>
                <c:pt idx="16909">
                  <c:v>27.900010034818301</c:v>
                </c:pt>
                <c:pt idx="16910">
                  <c:v>27.900177047102201</c:v>
                </c:pt>
                <c:pt idx="16911">
                  <c:v>27.900344058852198</c:v>
                </c:pt>
                <c:pt idx="16912">
                  <c:v>27.900511070068301</c:v>
                </c:pt>
                <c:pt idx="16913">
                  <c:v>27.900678080750499</c:v>
                </c:pt>
                <c:pt idx="16914">
                  <c:v>27.900845090898901</c:v>
                </c:pt>
                <c:pt idx="16915">
                  <c:v>27.901012100513402</c:v>
                </c:pt>
                <c:pt idx="16916">
                  <c:v>27.9011791095941</c:v>
                </c:pt>
                <c:pt idx="16917">
                  <c:v>27.9013461181409</c:v>
                </c:pt>
                <c:pt idx="16918">
                  <c:v>27.901513126153802</c:v>
                </c:pt>
                <c:pt idx="16919">
                  <c:v>27.901680133632901</c:v>
                </c:pt>
                <c:pt idx="16920">
                  <c:v>27.901847140578099</c:v>
                </c:pt>
                <c:pt idx="16921">
                  <c:v>27.902014146989501</c:v>
                </c:pt>
                <c:pt idx="16922">
                  <c:v>27.902181152867101</c:v>
                </c:pt>
                <c:pt idx="16923">
                  <c:v>27.9023481582107</c:v>
                </c:pt>
                <c:pt idx="16924">
                  <c:v>27.902515163020599</c:v>
                </c:pt>
                <c:pt idx="16925">
                  <c:v>27.9026821672966</c:v>
                </c:pt>
                <c:pt idx="16926">
                  <c:v>27.902849171038699</c:v>
                </c:pt>
                <c:pt idx="16927">
                  <c:v>27.903016174247</c:v>
                </c:pt>
                <c:pt idx="16928">
                  <c:v>27.903183176921502</c:v>
                </c:pt>
                <c:pt idx="16929">
                  <c:v>27.903350179062102</c:v>
                </c:pt>
                <c:pt idx="16930">
                  <c:v>27.903517180668899</c:v>
                </c:pt>
                <c:pt idx="16931">
                  <c:v>27.903684181741902</c:v>
                </c:pt>
                <c:pt idx="16932">
                  <c:v>27.903851182280999</c:v>
                </c:pt>
                <c:pt idx="16933">
                  <c:v>27.9040181822863</c:v>
                </c:pt>
                <c:pt idx="16934">
                  <c:v>27.9041851817577</c:v>
                </c:pt>
                <c:pt idx="16935">
                  <c:v>27.904352180695302</c:v>
                </c:pt>
                <c:pt idx="16936">
                  <c:v>27.904519179099101</c:v>
                </c:pt>
                <c:pt idx="16937">
                  <c:v>27.904686176969101</c:v>
                </c:pt>
                <c:pt idx="16938">
                  <c:v>27.904853174305199</c:v>
                </c:pt>
                <c:pt idx="16939">
                  <c:v>27.905020171107601</c:v>
                </c:pt>
                <c:pt idx="16940">
                  <c:v>27.905187167376099</c:v>
                </c:pt>
                <c:pt idx="16941">
                  <c:v>27.905354163110701</c:v>
                </c:pt>
                <c:pt idx="16942">
                  <c:v>27.905521158311601</c:v>
                </c:pt>
                <c:pt idx="16943">
                  <c:v>27.905688152978598</c:v>
                </c:pt>
                <c:pt idx="16944">
                  <c:v>27.9058551471119</c:v>
                </c:pt>
                <c:pt idx="16945">
                  <c:v>27.9060221407113</c:v>
                </c:pt>
                <c:pt idx="16946">
                  <c:v>27.906189133776898</c:v>
                </c:pt>
                <c:pt idx="16947">
                  <c:v>27.906356126308701</c:v>
                </c:pt>
                <c:pt idx="16948">
                  <c:v>27.906523118306701</c:v>
                </c:pt>
                <c:pt idx="16949">
                  <c:v>27.9066901097708</c:v>
                </c:pt>
                <c:pt idx="16950">
                  <c:v>27.906857100701199</c:v>
                </c:pt>
                <c:pt idx="16951">
                  <c:v>27.907024091097799</c:v>
                </c:pt>
                <c:pt idx="16952">
                  <c:v>27.907191080960501</c:v>
                </c:pt>
                <c:pt idx="16953">
                  <c:v>27.907358070289501</c:v>
                </c:pt>
                <c:pt idx="16954">
                  <c:v>27.907525059084598</c:v>
                </c:pt>
                <c:pt idx="16955">
                  <c:v>27.907692047346</c:v>
                </c:pt>
                <c:pt idx="16956">
                  <c:v>27.907859035073599</c:v>
                </c:pt>
                <c:pt idx="16957">
                  <c:v>27.9080260222674</c:v>
                </c:pt>
                <c:pt idx="16958">
                  <c:v>27.908193008927299</c:v>
                </c:pt>
                <c:pt idx="16959">
                  <c:v>27.908359995053502</c:v>
                </c:pt>
                <c:pt idx="16960">
                  <c:v>27.908526980645899</c:v>
                </c:pt>
                <c:pt idx="16961">
                  <c:v>27.908693965704501</c:v>
                </c:pt>
                <c:pt idx="16962">
                  <c:v>27.9088609502293</c:v>
                </c:pt>
                <c:pt idx="16963">
                  <c:v>27.909027934220401</c:v>
                </c:pt>
                <c:pt idx="16964">
                  <c:v>27.909194917677599</c:v>
                </c:pt>
                <c:pt idx="16965">
                  <c:v>27.909361900601098</c:v>
                </c:pt>
                <c:pt idx="16966">
                  <c:v>27.909528882990799</c:v>
                </c:pt>
                <c:pt idx="16967">
                  <c:v>27.9096958648467</c:v>
                </c:pt>
                <c:pt idx="16968">
                  <c:v>27.909862846168799</c:v>
                </c:pt>
                <c:pt idx="16969">
                  <c:v>27.910029826957199</c:v>
                </c:pt>
                <c:pt idx="16970">
                  <c:v>27.910196807211801</c:v>
                </c:pt>
                <c:pt idx="16971">
                  <c:v>27.910363786932599</c:v>
                </c:pt>
                <c:pt idx="16972">
                  <c:v>27.910530766119599</c:v>
                </c:pt>
                <c:pt idx="16973">
                  <c:v>27.9106977447729</c:v>
                </c:pt>
                <c:pt idx="16974">
                  <c:v>27.910864722892399</c:v>
                </c:pt>
                <c:pt idx="16975">
                  <c:v>27.911031700478102</c:v>
                </c:pt>
                <c:pt idx="16976">
                  <c:v>27.911198677530098</c:v>
                </c:pt>
                <c:pt idx="16977">
                  <c:v>27.9113656540483</c:v>
                </c:pt>
                <c:pt idx="16978">
                  <c:v>27.911532630032799</c:v>
                </c:pt>
                <c:pt idx="16979">
                  <c:v>27.911699605483498</c:v>
                </c:pt>
                <c:pt idx="16980">
                  <c:v>27.9118665804004</c:v>
                </c:pt>
                <c:pt idx="16981">
                  <c:v>27.912033554783601</c:v>
                </c:pt>
                <c:pt idx="16982">
                  <c:v>27.912200528633001</c:v>
                </c:pt>
                <c:pt idx="16983">
                  <c:v>27.912367501948701</c:v>
                </c:pt>
                <c:pt idx="16984">
                  <c:v>27.912534474730599</c:v>
                </c:pt>
                <c:pt idx="16985">
                  <c:v>27.912701446978701</c:v>
                </c:pt>
                <c:pt idx="16986">
                  <c:v>27.912868418693101</c:v>
                </c:pt>
                <c:pt idx="16987">
                  <c:v>27.913035389873802</c:v>
                </c:pt>
                <c:pt idx="16988">
                  <c:v>27.9132023605207</c:v>
                </c:pt>
                <c:pt idx="16989">
                  <c:v>27.913369330633898</c:v>
                </c:pt>
                <c:pt idx="16990">
                  <c:v>27.913536300213401</c:v>
                </c:pt>
                <c:pt idx="16991">
                  <c:v>27.913703269258999</c:v>
                </c:pt>
                <c:pt idx="16992">
                  <c:v>27.913870237771</c:v>
                </c:pt>
                <c:pt idx="16993">
                  <c:v>27.914037205749199</c:v>
                </c:pt>
                <c:pt idx="16994">
                  <c:v>27.914204173193699</c:v>
                </c:pt>
                <c:pt idx="16995">
                  <c:v>27.9143711401044</c:v>
                </c:pt>
                <c:pt idx="16996">
                  <c:v>27.914538106481501</c:v>
                </c:pt>
                <c:pt idx="16997">
                  <c:v>27.914705072324701</c:v>
                </c:pt>
                <c:pt idx="16998">
                  <c:v>27.9148720376343</c:v>
                </c:pt>
                <c:pt idx="16999">
                  <c:v>27.915039002410101</c:v>
                </c:pt>
                <c:pt idx="17000">
                  <c:v>27.915205966652199</c:v>
                </c:pt>
                <c:pt idx="17001">
                  <c:v>27.915372930360601</c:v>
                </c:pt>
                <c:pt idx="17002">
                  <c:v>27.9155398935352</c:v>
                </c:pt>
                <c:pt idx="17003">
                  <c:v>27.9157068561762</c:v>
                </c:pt>
                <c:pt idx="17004">
                  <c:v>27.915873818283401</c:v>
                </c:pt>
                <c:pt idx="17005">
                  <c:v>27.9160407798569</c:v>
                </c:pt>
                <c:pt idx="17006">
                  <c:v>27.916207740896599</c:v>
                </c:pt>
                <c:pt idx="17007">
                  <c:v>27.916374701402699</c:v>
                </c:pt>
                <c:pt idx="17008">
                  <c:v>27.916541661375099</c:v>
                </c:pt>
                <c:pt idx="17009">
                  <c:v>27.916708620813701</c:v>
                </c:pt>
                <c:pt idx="17010">
                  <c:v>27.916875579718599</c:v>
                </c:pt>
                <c:pt idx="17011">
                  <c:v>27.917042538089799</c:v>
                </c:pt>
                <c:pt idx="17012">
                  <c:v>27.917209495927299</c:v>
                </c:pt>
                <c:pt idx="17013">
                  <c:v>27.9173764532311</c:v>
                </c:pt>
                <c:pt idx="17014">
                  <c:v>27.917543410001201</c:v>
                </c:pt>
                <c:pt idx="17015">
                  <c:v>27.9177103662376</c:v>
                </c:pt>
                <c:pt idx="17016">
                  <c:v>27.917877321940299</c:v>
                </c:pt>
                <c:pt idx="17017">
                  <c:v>27.918044277109299</c:v>
                </c:pt>
                <c:pt idx="17018">
                  <c:v>27.9182112317446</c:v>
                </c:pt>
                <c:pt idx="17019">
                  <c:v>27.918378185846201</c:v>
                </c:pt>
                <c:pt idx="17020">
                  <c:v>27.9185451394141</c:v>
                </c:pt>
                <c:pt idx="17021">
                  <c:v>27.918712092448299</c:v>
                </c:pt>
                <c:pt idx="17022">
                  <c:v>27.918879044948799</c:v>
                </c:pt>
                <c:pt idx="17023">
                  <c:v>27.919045996915699</c:v>
                </c:pt>
                <c:pt idx="17024">
                  <c:v>27.9192129483488</c:v>
                </c:pt>
                <c:pt idx="17025">
                  <c:v>27.919379899248199</c:v>
                </c:pt>
                <c:pt idx="17026">
                  <c:v>27.919546849614001</c:v>
                </c:pt>
                <c:pt idx="17027">
                  <c:v>27.9197137994461</c:v>
                </c:pt>
                <c:pt idx="17028">
                  <c:v>27.9198807487445</c:v>
                </c:pt>
                <c:pt idx="17029">
                  <c:v>27.920047697509201</c:v>
                </c:pt>
                <c:pt idx="17030">
                  <c:v>27.920214645740302</c:v>
                </c:pt>
                <c:pt idx="17031">
                  <c:v>27.9203815934376</c:v>
                </c:pt>
                <c:pt idx="17032">
                  <c:v>27.920548540601299</c:v>
                </c:pt>
                <c:pt idx="17033">
                  <c:v>27.920715487231298</c:v>
                </c:pt>
                <c:pt idx="17034">
                  <c:v>27.920882433327701</c:v>
                </c:pt>
                <c:pt idx="17035">
                  <c:v>27.921049378890402</c:v>
                </c:pt>
                <c:pt idx="17036">
                  <c:v>27.921216323919399</c:v>
                </c:pt>
                <c:pt idx="17037">
                  <c:v>27.921383268414701</c:v>
                </c:pt>
                <c:pt idx="17038">
                  <c:v>27.921550212376399</c:v>
                </c:pt>
                <c:pt idx="17039">
                  <c:v>27.921717155804402</c:v>
                </c:pt>
                <c:pt idx="17040">
                  <c:v>27.921884098698701</c:v>
                </c:pt>
                <c:pt idx="17041">
                  <c:v>27.922051041059401</c:v>
                </c:pt>
                <c:pt idx="17042">
                  <c:v>27.922217982886401</c:v>
                </c:pt>
                <c:pt idx="17043">
                  <c:v>27.922384924179799</c:v>
                </c:pt>
                <c:pt idx="17044">
                  <c:v>27.9225518649395</c:v>
                </c:pt>
                <c:pt idx="17045">
                  <c:v>27.922718805165498</c:v>
                </c:pt>
                <c:pt idx="17046">
                  <c:v>27.922885744857901</c:v>
                </c:pt>
                <c:pt idx="17047">
                  <c:v>27.923052684016699</c:v>
                </c:pt>
                <c:pt idx="17048">
                  <c:v>27.923219622641799</c:v>
                </c:pt>
                <c:pt idx="17049">
                  <c:v>27.923386560733199</c:v>
                </c:pt>
                <c:pt idx="17050">
                  <c:v>27.923553498291</c:v>
                </c:pt>
                <c:pt idx="17051">
                  <c:v>27.9237204353152</c:v>
                </c:pt>
                <c:pt idx="17052">
                  <c:v>27.923887371805701</c:v>
                </c:pt>
                <c:pt idx="17053">
                  <c:v>27.924054307762599</c:v>
                </c:pt>
                <c:pt idx="17054">
                  <c:v>27.924221243185801</c:v>
                </c:pt>
                <c:pt idx="17055">
                  <c:v>27.9243881780754</c:v>
                </c:pt>
                <c:pt idx="17056">
                  <c:v>27.9245551124313</c:v>
                </c:pt>
                <c:pt idx="17057">
                  <c:v>27.924722046253699</c:v>
                </c:pt>
                <c:pt idx="17058">
                  <c:v>27.924888979542299</c:v>
                </c:pt>
                <c:pt idx="17059">
                  <c:v>27.925055912297399</c:v>
                </c:pt>
                <c:pt idx="17060">
                  <c:v>27.9252228445188</c:v>
                </c:pt>
                <c:pt idx="17061">
                  <c:v>27.9253897762066</c:v>
                </c:pt>
                <c:pt idx="17062">
                  <c:v>27.925556707360801</c:v>
                </c:pt>
                <c:pt idx="17063">
                  <c:v>27.925723637981299</c:v>
                </c:pt>
                <c:pt idx="17064">
                  <c:v>27.925890568068201</c:v>
                </c:pt>
                <c:pt idx="17065">
                  <c:v>27.9260574976215</c:v>
                </c:pt>
                <c:pt idx="17066">
                  <c:v>27.926224426641198</c:v>
                </c:pt>
                <c:pt idx="17067">
                  <c:v>27.926391355127201</c:v>
                </c:pt>
                <c:pt idx="17068">
                  <c:v>27.926558283079601</c:v>
                </c:pt>
                <c:pt idx="17069">
                  <c:v>27.9267252104984</c:v>
                </c:pt>
                <c:pt idx="17070">
                  <c:v>27.9268921373836</c:v>
                </c:pt>
                <c:pt idx="17071">
                  <c:v>27.9270590637352</c:v>
                </c:pt>
                <c:pt idx="17072">
                  <c:v>27.9272259895532</c:v>
                </c:pt>
                <c:pt idx="17073">
                  <c:v>27.927392914837501</c:v>
                </c:pt>
                <c:pt idx="17074">
                  <c:v>27.927559839588302</c:v>
                </c:pt>
                <c:pt idx="17075">
                  <c:v>27.927726763805399</c:v>
                </c:pt>
                <c:pt idx="17076">
                  <c:v>27.927893687489</c:v>
                </c:pt>
                <c:pt idx="17077">
                  <c:v>27.928060610638902</c:v>
                </c:pt>
                <c:pt idx="17078">
                  <c:v>27.9282275332552</c:v>
                </c:pt>
                <c:pt idx="17079">
                  <c:v>27.928394455338001</c:v>
                </c:pt>
                <c:pt idx="17080">
                  <c:v>27.928561376887099</c:v>
                </c:pt>
                <c:pt idx="17081">
                  <c:v>27.928728297902602</c:v>
                </c:pt>
                <c:pt idx="17082">
                  <c:v>27.9288952183846</c:v>
                </c:pt>
                <c:pt idx="17083">
                  <c:v>27.929062138332899</c:v>
                </c:pt>
                <c:pt idx="17084">
                  <c:v>27.929229057747602</c:v>
                </c:pt>
                <c:pt idx="17085">
                  <c:v>27.9293959766288</c:v>
                </c:pt>
                <c:pt idx="17086">
                  <c:v>27.929562894976399</c:v>
                </c:pt>
                <c:pt idx="17087">
                  <c:v>27.929729812790299</c:v>
                </c:pt>
                <c:pt idx="17088">
                  <c:v>27.929896730070698</c:v>
                </c:pt>
                <c:pt idx="17089">
                  <c:v>27.930063646817501</c:v>
                </c:pt>
                <c:pt idx="17090">
                  <c:v>27.930230563030801</c:v>
                </c:pt>
                <c:pt idx="17091">
                  <c:v>27.9303974787104</c:v>
                </c:pt>
                <c:pt idx="17092">
                  <c:v>27.9305643938565</c:v>
                </c:pt>
                <c:pt idx="17093">
                  <c:v>27.930731308468999</c:v>
                </c:pt>
                <c:pt idx="17094">
                  <c:v>27.930898222547899</c:v>
                </c:pt>
                <c:pt idx="17095">
                  <c:v>27.931065136093199</c:v>
                </c:pt>
                <c:pt idx="17096">
                  <c:v>27.931232049104899</c:v>
                </c:pt>
                <c:pt idx="17097">
                  <c:v>27.931398961583099</c:v>
                </c:pt>
                <c:pt idx="17098">
                  <c:v>27.931565873527699</c:v>
                </c:pt>
                <c:pt idx="17099">
                  <c:v>27.931732784938799</c:v>
                </c:pt>
                <c:pt idx="17100">
                  <c:v>27.931899695816298</c:v>
                </c:pt>
                <c:pt idx="17101">
                  <c:v>27.932066606160198</c:v>
                </c:pt>
                <c:pt idx="17102">
                  <c:v>27.932233515970498</c:v>
                </c:pt>
                <c:pt idx="17103">
                  <c:v>27.932400425247302</c:v>
                </c:pt>
                <c:pt idx="17104">
                  <c:v>27.932567333990502</c:v>
                </c:pt>
                <c:pt idx="17105">
                  <c:v>27.932734242200201</c:v>
                </c:pt>
                <c:pt idx="17106">
                  <c:v>27.932901149876301</c:v>
                </c:pt>
                <c:pt idx="17107">
                  <c:v>27.933068057018801</c:v>
                </c:pt>
                <c:pt idx="17108">
                  <c:v>27.9332349636278</c:v>
                </c:pt>
                <c:pt idx="17109">
                  <c:v>27.9334018697033</c:v>
                </c:pt>
                <c:pt idx="17110">
                  <c:v>27.933568775245199</c:v>
                </c:pt>
                <c:pt idx="17111">
                  <c:v>27.933735680253498</c:v>
                </c:pt>
                <c:pt idx="17112">
                  <c:v>27.933902584728301</c:v>
                </c:pt>
                <c:pt idx="17113">
                  <c:v>27.9340694886695</c:v>
                </c:pt>
                <c:pt idx="17114">
                  <c:v>27.934236392077199</c:v>
                </c:pt>
                <c:pt idx="17115">
                  <c:v>27.934403294951402</c:v>
                </c:pt>
                <c:pt idx="17116">
                  <c:v>27.934570197292</c:v>
                </c:pt>
                <c:pt idx="17117">
                  <c:v>27.934737099099099</c:v>
                </c:pt>
                <c:pt idx="17118">
                  <c:v>27.934904000372601</c:v>
                </c:pt>
                <c:pt idx="17119">
                  <c:v>27.935070901112599</c:v>
                </c:pt>
                <c:pt idx="17120">
                  <c:v>27.935237801319101</c:v>
                </c:pt>
                <c:pt idx="17121">
                  <c:v>27.935404700991999</c:v>
                </c:pt>
                <c:pt idx="17122">
                  <c:v>27.9355716001314</c:v>
                </c:pt>
                <c:pt idx="17123">
                  <c:v>27.935738498737201</c:v>
                </c:pt>
                <c:pt idx="17124">
                  <c:v>27.935905396809598</c:v>
                </c:pt>
                <c:pt idx="17125">
                  <c:v>27.936072294348399</c:v>
                </c:pt>
                <c:pt idx="17126">
                  <c:v>27.9362391913537</c:v>
                </c:pt>
                <c:pt idx="17127">
                  <c:v>27.9364060878254</c:v>
                </c:pt>
                <c:pt idx="17128">
                  <c:v>27.9365729837637</c:v>
                </c:pt>
                <c:pt idx="17129">
                  <c:v>27.9367398791684</c:v>
                </c:pt>
                <c:pt idx="17130">
                  <c:v>27.936906774039599</c:v>
                </c:pt>
                <c:pt idx="17131">
                  <c:v>27.937073668377199</c:v>
                </c:pt>
                <c:pt idx="17132">
                  <c:v>27.937240562181401</c:v>
                </c:pt>
                <c:pt idx="17133">
                  <c:v>27.937407455452</c:v>
                </c:pt>
                <c:pt idx="17134">
                  <c:v>27.937574348189202</c:v>
                </c:pt>
                <c:pt idx="17135">
                  <c:v>27.9377412403928</c:v>
                </c:pt>
                <c:pt idx="17136">
                  <c:v>27.937908132062901</c:v>
                </c:pt>
                <c:pt idx="17137">
                  <c:v>27.938075023199499</c:v>
                </c:pt>
                <c:pt idx="17138">
                  <c:v>27.938241913802599</c:v>
                </c:pt>
                <c:pt idx="17139">
                  <c:v>27.9384088038721</c:v>
                </c:pt>
                <c:pt idx="17140">
                  <c:v>27.9385756934082</c:v>
                </c:pt>
                <c:pt idx="17141">
                  <c:v>27.9387425824108</c:v>
                </c:pt>
                <c:pt idx="17142">
                  <c:v>27.938909470879899</c:v>
                </c:pt>
                <c:pt idx="17143">
                  <c:v>27.939076358815399</c:v>
                </c:pt>
                <c:pt idx="17144">
                  <c:v>27.939243246217501</c:v>
                </c:pt>
                <c:pt idx="17145">
                  <c:v>27.939410133086099</c:v>
                </c:pt>
                <c:pt idx="17146">
                  <c:v>27.939577019421201</c:v>
                </c:pt>
                <c:pt idx="17147">
                  <c:v>27.939743905222802</c:v>
                </c:pt>
                <c:pt idx="17148">
                  <c:v>27.939910790490899</c:v>
                </c:pt>
                <c:pt idx="17149">
                  <c:v>27.940077675225499</c:v>
                </c:pt>
                <c:pt idx="17150">
                  <c:v>27.940244559426599</c:v>
                </c:pt>
                <c:pt idx="17151">
                  <c:v>27.940411443094298</c:v>
                </c:pt>
                <c:pt idx="17152">
                  <c:v>27.940578326228401</c:v>
                </c:pt>
                <c:pt idx="17153">
                  <c:v>27.9407452088291</c:v>
                </c:pt>
                <c:pt idx="17154">
                  <c:v>27.940912090896301</c:v>
                </c:pt>
                <c:pt idx="17155">
                  <c:v>27.941078972429999</c:v>
                </c:pt>
                <c:pt idx="17156">
                  <c:v>27.941245853430299</c:v>
                </c:pt>
                <c:pt idx="17157">
                  <c:v>27.941412733897</c:v>
                </c:pt>
                <c:pt idx="17158">
                  <c:v>27.941579613830299</c:v>
                </c:pt>
                <c:pt idx="17159">
                  <c:v>27.941746493230099</c:v>
                </c:pt>
                <c:pt idx="17160">
                  <c:v>27.941913372096401</c:v>
                </c:pt>
                <c:pt idx="17161">
                  <c:v>27.942080250429299</c:v>
                </c:pt>
                <c:pt idx="17162">
                  <c:v>27.942247128228701</c:v>
                </c:pt>
                <c:pt idx="17163">
                  <c:v>27.942414005494602</c:v>
                </c:pt>
                <c:pt idx="17164">
                  <c:v>27.942580882227102</c:v>
                </c:pt>
                <c:pt idx="17165">
                  <c:v>27.942747758426101</c:v>
                </c:pt>
                <c:pt idx="17166">
                  <c:v>27.942914634091601</c:v>
                </c:pt>
                <c:pt idx="17167">
                  <c:v>27.943081509223699</c:v>
                </c:pt>
                <c:pt idx="17168">
                  <c:v>27.943248383822301</c:v>
                </c:pt>
                <c:pt idx="17169">
                  <c:v>27.943415257887501</c:v>
                </c:pt>
                <c:pt idx="17170">
                  <c:v>27.943582131419198</c:v>
                </c:pt>
                <c:pt idx="17171">
                  <c:v>27.943749004417398</c:v>
                </c:pt>
                <c:pt idx="17172">
                  <c:v>27.943915876882201</c:v>
                </c:pt>
                <c:pt idx="17173">
                  <c:v>27.944082748813599</c:v>
                </c:pt>
                <c:pt idx="17174">
                  <c:v>27.944249620211501</c:v>
                </c:pt>
                <c:pt idx="17175">
                  <c:v>27.944416491075899</c:v>
                </c:pt>
                <c:pt idx="17176">
                  <c:v>27.944583361406899</c:v>
                </c:pt>
                <c:pt idx="17177">
                  <c:v>27.944750231204502</c:v>
                </c:pt>
                <c:pt idx="17178">
                  <c:v>27.944917100468601</c:v>
                </c:pt>
                <c:pt idx="17179">
                  <c:v>27.945083969199199</c:v>
                </c:pt>
                <c:pt idx="17180">
                  <c:v>27.9452508373965</c:v>
                </c:pt>
                <c:pt idx="17181">
                  <c:v>27.945417705060201</c:v>
                </c:pt>
                <c:pt idx="17182">
                  <c:v>27.945584572190601</c:v>
                </c:pt>
                <c:pt idx="17183">
                  <c:v>27.9457514387875</c:v>
                </c:pt>
                <c:pt idx="17184">
                  <c:v>27.945918304850998</c:v>
                </c:pt>
                <c:pt idx="17185">
                  <c:v>27.9460851703811</c:v>
                </c:pt>
                <c:pt idx="17186">
                  <c:v>27.9462520353777</c:v>
                </c:pt>
                <c:pt idx="17187">
                  <c:v>27.9464188998409</c:v>
                </c:pt>
                <c:pt idx="17188">
                  <c:v>27.946585763770599</c:v>
                </c:pt>
                <c:pt idx="17189">
                  <c:v>27.946752627167001</c:v>
                </c:pt>
                <c:pt idx="17190">
                  <c:v>27.946919490029899</c:v>
                </c:pt>
                <c:pt idx="17191">
                  <c:v>27.947086352359399</c:v>
                </c:pt>
                <c:pt idx="17192">
                  <c:v>27.947253214155399</c:v>
                </c:pt>
                <c:pt idx="17193">
                  <c:v>27.947420075418101</c:v>
                </c:pt>
                <c:pt idx="17194">
                  <c:v>27.947586936147299</c:v>
                </c:pt>
                <c:pt idx="17195">
                  <c:v>27.9477537963431</c:v>
                </c:pt>
                <c:pt idx="17196">
                  <c:v>27.9479206560055</c:v>
                </c:pt>
                <c:pt idx="17197">
                  <c:v>27.9480875151345</c:v>
                </c:pt>
                <c:pt idx="17198">
                  <c:v>27.948254373730101</c:v>
                </c:pt>
                <c:pt idx="17199">
                  <c:v>27.948421231792299</c:v>
                </c:pt>
                <c:pt idx="17200">
                  <c:v>27.948588089320999</c:v>
                </c:pt>
                <c:pt idx="17201">
                  <c:v>27.948754946316399</c:v>
                </c:pt>
                <c:pt idx="17202">
                  <c:v>27.948921802778301</c:v>
                </c:pt>
                <c:pt idx="17203">
                  <c:v>27.949088658706899</c:v>
                </c:pt>
                <c:pt idx="17204">
                  <c:v>27.949255514101999</c:v>
                </c:pt>
                <c:pt idx="17205">
                  <c:v>27.949422368963699</c:v>
                </c:pt>
                <c:pt idx="17206">
                  <c:v>27.949589223292101</c:v>
                </c:pt>
                <c:pt idx="17207">
                  <c:v>27.949756077086999</c:v>
                </c:pt>
                <c:pt idx="17208">
                  <c:v>27.949922930348599</c:v>
                </c:pt>
                <c:pt idx="17209">
                  <c:v>27.950089783076699</c:v>
                </c:pt>
                <c:pt idx="17210">
                  <c:v>27.950256635271501</c:v>
                </c:pt>
                <c:pt idx="17211">
                  <c:v>27.950423486932898</c:v>
                </c:pt>
                <c:pt idx="17212">
                  <c:v>27.950590338060799</c:v>
                </c:pt>
                <c:pt idx="17213">
                  <c:v>27.950757188655398</c:v>
                </c:pt>
                <c:pt idx="17214">
                  <c:v>27.9509240387166</c:v>
                </c:pt>
                <c:pt idx="17215">
                  <c:v>27.951090888244401</c:v>
                </c:pt>
                <c:pt idx="17216">
                  <c:v>27.951257737238901</c:v>
                </c:pt>
                <c:pt idx="17217">
                  <c:v>27.9514245856999</c:v>
                </c:pt>
                <c:pt idx="17218">
                  <c:v>27.951591433627598</c:v>
                </c:pt>
                <c:pt idx="17219">
                  <c:v>27.951758281021899</c:v>
                </c:pt>
                <c:pt idx="17220">
                  <c:v>27.951925127882799</c:v>
                </c:pt>
                <c:pt idx="17221">
                  <c:v>27.952091974210401</c:v>
                </c:pt>
                <c:pt idx="17222">
                  <c:v>27.952258820004602</c:v>
                </c:pt>
                <c:pt idx="17223">
                  <c:v>27.952425665265402</c:v>
                </c:pt>
                <c:pt idx="17224">
                  <c:v>27.952592509992801</c:v>
                </c:pt>
                <c:pt idx="17225">
                  <c:v>27.952759354186899</c:v>
                </c:pt>
                <c:pt idx="17226">
                  <c:v>27.952926197847599</c:v>
                </c:pt>
                <c:pt idx="17227">
                  <c:v>27.953093040974899</c:v>
                </c:pt>
                <c:pt idx="17228">
                  <c:v>27.953259883568901</c:v>
                </c:pt>
                <c:pt idx="17229">
                  <c:v>27.953426725629502</c:v>
                </c:pt>
                <c:pt idx="17230">
                  <c:v>27.953593567156702</c:v>
                </c:pt>
                <c:pt idx="17231">
                  <c:v>27.9537604081506</c:v>
                </c:pt>
                <c:pt idx="17232">
                  <c:v>27.953927248611102</c:v>
                </c:pt>
                <c:pt idx="17233">
                  <c:v>27.954094088538302</c:v>
                </c:pt>
                <c:pt idx="17234">
                  <c:v>27.954260927932101</c:v>
                </c:pt>
                <c:pt idx="17235">
                  <c:v>27.954427766792602</c:v>
                </c:pt>
                <c:pt idx="17236">
                  <c:v>27.954594605119699</c:v>
                </c:pt>
                <c:pt idx="17237">
                  <c:v>27.954761442913501</c:v>
                </c:pt>
                <c:pt idx="17238">
                  <c:v>27.954928280173899</c:v>
                </c:pt>
                <c:pt idx="17239">
                  <c:v>27.955095116900999</c:v>
                </c:pt>
                <c:pt idx="17240">
                  <c:v>27.955261953094698</c:v>
                </c:pt>
                <c:pt idx="17241">
                  <c:v>27.9554287887551</c:v>
                </c:pt>
                <c:pt idx="17242">
                  <c:v>27.9555956238821</c:v>
                </c:pt>
                <c:pt idx="17243">
                  <c:v>27.9557624584758</c:v>
                </c:pt>
                <c:pt idx="17244">
                  <c:v>27.955929292536201</c:v>
                </c:pt>
                <c:pt idx="17245">
                  <c:v>27.956096126063201</c:v>
                </c:pt>
                <c:pt idx="17246">
                  <c:v>27.9562629590569</c:v>
                </c:pt>
                <c:pt idx="17247">
                  <c:v>27.956429791517198</c:v>
                </c:pt>
                <c:pt idx="17248">
                  <c:v>27.956596623444302</c:v>
                </c:pt>
                <c:pt idx="17249">
                  <c:v>27.956763454838001</c:v>
                </c:pt>
                <c:pt idx="17250">
                  <c:v>27.956930285698299</c:v>
                </c:pt>
                <c:pt idx="17251">
                  <c:v>27.957097116025398</c:v>
                </c:pt>
                <c:pt idx="17252">
                  <c:v>27.957263945819101</c:v>
                </c:pt>
                <c:pt idx="17253">
                  <c:v>27.957430775079501</c:v>
                </c:pt>
                <c:pt idx="17254">
                  <c:v>27.957597603806501</c:v>
                </c:pt>
                <c:pt idx="17255">
                  <c:v>27.9577644320003</c:v>
                </c:pt>
                <c:pt idx="17256">
                  <c:v>27.9579312596607</c:v>
                </c:pt>
                <c:pt idx="17257">
                  <c:v>27.9580980867878</c:v>
                </c:pt>
                <c:pt idx="17258">
                  <c:v>27.958264913381601</c:v>
                </c:pt>
                <c:pt idx="17259">
                  <c:v>27.958431739442101</c:v>
                </c:pt>
                <c:pt idx="17260">
                  <c:v>27.9585985649693</c:v>
                </c:pt>
                <c:pt idx="17261">
                  <c:v>27.958765389963101</c:v>
                </c:pt>
                <c:pt idx="17262">
                  <c:v>27.958932214423701</c:v>
                </c:pt>
                <c:pt idx="17263">
                  <c:v>27.959099038350899</c:v>
                </c:pt>
                <c:pt idx="17264">
                  <c:v>27.9592658617448</c:v>
                </c:pt>
                <c:pt idx="17265">
                  <c:v>27.9594326846054</c:v>
                </c:pt>
                <c:pt idx="17266">
                  <c:v>27.9595995069328</c:v>
                </c:pt>
                <c:pt idx="17267">
                  <c:v>27.959766328726801</c:v>
                </c:pt>
                <c:pt idx="17268">
                  <c:v>27.959933149987499</c:v>
                </c:pt>
                <c:pt idx="17269">
                  <c:v>27.9600999707149</c:v>
                </c:pt>
                <c:pt idx="17270">
                  <c:v>27.960266790909099</c:v>
                </c:pt>
                <c:pt idx="17271">
                  <c:v>27.960433610569901</c:v>
                </c:pt>
                <c:pt idx="17272">
                  <c:v>27.960600429697401</c:v>
                </c:pt>
                <c:pt idx="17273">
                  <c:v>27.960767248291699</c:v>
                </c:pt>
                <c:pt idx="17274">
                  <c:v>27.9609340663526</c:v>
                </c:pt>
                <c:pt idx="17275">
                  <c:v>27.961100883880299</c:v>
                </c:pt>
                <c:pt idx="17276">
                  <c:v>27.9612677008747</c:v>
                </c:pt>
                <c:pt idx="17277">
                  <c:v>27.9614345173357</c:v>
                </c:pt>
                <c:pt idx="17278">
                  <c:v>27.961601333263602</c:v>
                </c:pt>
                <c:pt idx="17279">
                  <c:v>27.961768148658098</c:v>
                </c:pt>
                <c:pt idx="17280">
                  <c:v>27.961934963519301</c:v>
                </c:pt>
                <c:pt idx="17281">
                  <c:v>27.962101777847302</c:v>
                </c:pt>
                <c:pt idx="17282">
                  <c:v>27.962268591642001</c:v>
                </c:pt>
                <c:pt idx="17283">
                  <c:v>27.962435404903399</c:v>
                </c:pt>
                <c:pt idx="17284">
                  <c:v>27.962602217631499</c:v>
                </c:pt>
                <c:pt idx="17285">
                  <c:v>27.962769029826401</c:v>
                </c:pt>
                <c:pt idx="17286">
                  <c:v>27.962935841488001</c:v>
                </c:pt>
                <c:pt idx="17287">
                  <c:v>27.9631026526163</c:v>
                </c:pt>
                <c:pt idx="17288">
                  <c:v>27.963269463211301</c:v>
                </c:pt>
                <c:pt idx="17289">
                  <c:v>27.9634362732731</c:v>
                </c:pt>
                <c:pt idx="17290">
                  <c:v>27.963603082801601</c:v>
                </c:pt>
                <c:pt idx="17291">
                  <c:v>27.9637698917969</c:v>
                </c:pt>
                <c:pt idx="17292">
                  <c:v>27.963936700258898</c:v>
                </c:pt>
                <c:pt idx="17293">
                  <c:v>27.964103508187598</c:v>
                </c:pt>
                <c:pt idx="17294">
                  <c:v>27.9642703155831</c:v>
                </c:pt>
                <c:pt idx="17295">
                  <c:v>27.9644371224453</c:v>
                </c:pt>
                <c:pt idx="17296">
                  <c:v>27.964603928774299</c:v>
                </c:pt>
                <c:pt idx="17297">
                  <c:v>27.964770734569999</c:v>
                </c:pt>
                <c:pt idx="17298">
                  <c:v>27.964937539832398</c:v>
                </c:pt>
                <c:pt idx="17299">
                  <c:v>27.965104344561698</c:v>
                </c:pt>
                <c:pt idx="17300">
                  <c:v>27.965271148757601</c:v>
                </c:pt>
                <c:pt idx="17301">
                  <c:v>27.965437952420299</c:v>
                </c:pt>
                <c:pt idx="17302">
                  <c:v>27.965604755549801</c:v>
                </c:pt>
                <c:pt idx="17303">
                  <c:v>27.965771558145999</c:v>
                </c:pt>
                <c:pt idx="17304">
                  <c:v>27.965938360209002</c:v>
                </c:pt>
                <c:pt idx="17305">
                  <c:v>27.9661051617387</c:v>
                </c:pt>
                <c:pt idx="17306">
                  <c:v>27.966271962735199</c:v>
                </c:pt>
                <c:pt idx="17307">
                  <c:v>27.9664387631985</c:v>
                </c:pt>
                <c:pt idx="17308">
                  <c:v>27.9666055631285</c:v>
                </c:pt>
                <c:pt idx="17309">
                  <c:v>27.966772362525301</c:v>
                </c:pt>
                <c:pt idx="17310">
                  <c:v>27.966939161388801</c:v>
                </c:pt>
                <c:pt idx="17311">
                  <c:v>27.967105959719099</c:v>
                </c:pt>
                <c:pt idx="17312">
                  <c:v>27.967272757516199</c:v>
                </c:pt>
                <c:pt idx="17313">
                  <c:v>27.9674395547801</c:v>
                </c:pt>
                <c:pt idx="17314">
                  <c:v>27.9676063515107</c:v>
                </c:pt>
                <c:pt idx="17315">
                  <c:v>27.967773147708101</c:v>
                </c:pt>
                <c:pt idx="17316">
                  <c:v>27.967939943372301</c:v>
                </c:pt>
                <c:pt idx="17317">
                  <c:v>27.968106738503302</c:v>
                </c:pt>
                <c:pt idx="17318">
                  <c:v>27.968273533101002</c:v>
                </c:pt>
                <c:pt idx="17319">
                  <c:v>27.968440327165599</c:v>
                </c:pt>
                <c:pt idx="17320">
                  <c:v>27.968607120696898</c:v>
                </c:pt>
                <c:pt idx="17321">
                  <c:v>27.968773913694999</c:v>
                </c:pt>
                <c:pt idx="17322">
                  <c:v>27.968940706159898</c:v>
                </c:pt>
                <c:pt idx="17323">
                  <c:v>27.9691074980915</c:v>
                </c:pt>
                <c:pt idx="17324">
                  <c:v>27.969274289489999</c:v>
                </c:pt>
                <c:pt idx="17325">
                  <c:v>27.9694410803552</c:v>
                </c:pt>
                <c:pt idx="17326">
                  <c:v>27.969607870687302</c:v>
                </c:pt>
                <c:pt idx="17327">
                  <c:v>27.969774660486099</c:v>
                </c:pt>
                <c:pt idx="17328">
                  <c:v>27.969941449751701</c:v>
                </c:pt>
                <c:pt idx="17329">
                  <c:v>27.970108238484102</c:v>
                </c:pt>
                <c:pt idx="17330">
                  <c:v>27.970275026683399</c:v>
                </c:pt>
                <c:pt idx="17331">
                  <c:v>27.9704418143494</c:v>
                </c:pt>
                <c:pt idx="17332">
                  <c:v>27.970608601482201</c:v>
                </c:pt>
                <c:pt idx="17333">
                  <c:v>27.970775388081801</c:v>
                </c:pt>
                <c:pt idx="17334">
                  <c:v>27.970942174148298</c:v>
                </c:pt>
                <c:pt idx="17335">
                  <c:v>27.971108959681501</c:v>
                </c:pt>
                <c:pt idx="17336">
                  <c:v>27.971275744681598</c:v>
                </c:pt>
                <c:pt idx="17337">
                  <c:v>27.971442529148401</c:v>
                </c:pt>
                <c:pt idx="17338">
                  <c:v>27.971609313082102</c:v>
                </c:pt>
                <c:pt idx="17339">
                  <c:v>27.9717760964826</c:v>
                </c:pt>
                <c:pt idx="17340">
                  <c:v>27.9719428793499</c:v>
                </c:pt>
                <c:pt idx="17341">
                  <c:v>27.972109661684001</c:v>
                </c:pt>
                <c:pt idx="17342">
                  <c:v>27.972276443484901</c:v>
                </c:pt>
                <c:pt idx="17343">
                  <c:v>27.972443224752698</c:v>
                </c:pt>
                <c:pt idx="17344">
                  <c:v>27.972610005487201</c:v>
                </c:pt>
                <c:pt idx="17345">
                  <c:v>27.972776785688598</c:v>
                </c:pt>
                <c:pt idx="17346">
                  <c:v>27.9729435653569</c:v>
                </c:pt>
                <c:pt idx="17347">
                  <c:v>27.9731103444919</c:v>
                </c:pt>
                <c:pt idx="17348">
                  <c:v>27.973277123093801</c:v>
                </c:pt>
                <c:pt idx="17349">
                  <c:v>27.973443901162501</c:v>
                </c:pt>
                <c:pt idx="17350">
                  <c:v>27.973610678698002</c:v>
                </c:pt>
                <c:pt idx="17351">
                  <c:v>27.9737774557004</c:v>
                </c:pt>
                <c:pt idx="17352">
                  <c:v>27.9739442321696</c:v>
                </c:pt>
                <c:pt idx="17353">
                  <c:v>27.974111008105599</c:v>
                </c:pt>
                <c:pt idx="17354">
                  <c:v>27.974277783508501</c:v>
                </c:pt>
                <c:pt idx="17355">
                  <c:v>27.974444558378199</c:v>
                </c:pt>
                <c:pt idx="17356">
                  <c:v>27.974611332714701</c:v>
                </c:pt>
                <c:pt idx="17357">
                  <c:v>27.974778106518102</c:v>
                </c:pt>
                <c:pt idx="17358">
                  <c:v>27.9749448797883</c:v>
                </c:pt>
                <c:pt idx="17359">
                  <c:v>27.975111652525399</c:v>
                </c:pt>
                <c:pt idx="17360">
                  <c:v>27.9752784247293</c:v>
                </c:pt>
                <c:pt idx="17361">
                  <c:v>27.975445196400099</c:v>
                </c:pt>
                <c:pt idx="17362">
                  <c:v>27.975611967537699</c:v>
                </c:pt>
                <c:pt idx="17363">
                  <c:v>27.9757787381422</c:v>
                </c:pt>
                <c:pt idx="17364">
                  <c:v>27.975945508213499</c:v>
                </c:pt>
                <c:pt idx="17365">
                  <c:v>27.9761122777517</c:v>
                </c:pt>
                <c:pt idx="17366">
                  <c:v>27.976279046756801</c:v>
                </c:pt>
                <c:pt idx="17367">
                  <c:v>27.976445815228701</c:v>
                </c:pt>
                <c:pt idx="17368">
                  <c:v>27.976612583167402</c:v>
                </c:pt>
                <c:pt idx="17369">
                  <c:v>27.976779350573</c:v>
                </c:pt>
                <c:pt idx="17370">
                  <c:v>27.9769461174455</c:v>
                </c:pt>
                <c:pt idx="17371">
                  <c:v>27.977112883784802</c:v>
                </c:pt>
                <c:pt idx="17372">
                  <c:v>27.9772796495911</c:v>
                </c:pt>
                <c:pt idx="17373">
                  <c:v>27.977446414864101</c:v>
                </c:pt>
                <c:pt idx="17374">
                  <c:v>27.977613179604099</c:v>
                </c:pt>
                <c:pt idx="17375">
                  <c:v>27.977779943810901</c:v>
                </c:pt>
                <c:pt idx="17376">
                  <c:v>27.977946707484602</c:v>
                </c:pt>
                <c:pt idx="17377">
                  <c:v>27.9781134706251</c:v>
                </c:pt>
                <c:pt idx="17378">
                  <c:v>27.978280233232599</c:v>
                </c:pt>
                <c:pt idx="17379">
                  <c:v>27.9784469953069</c:v>
                </c:pt>
                <c:pt idx="17380">
                  <c:v>27.978613756848102</c:v>
                </c:pt>
                <c:pt idx="17381">
                  <c:v>27.978780517856102</c:v>
                </c:pt>
                <c:pt idx="17382">
                  <c:v>27.978947278331098</c:v>
                </c:pt>
                <c:pt idx="17383">
                  <c:v>27.9791140382729</c:v>
                </c:pt>
                <c:pt idx="17384">
                  <c:v>27.9792807976816</c:v>
                </c:pt>
                <c:pt idx="17385">
                  <c:v>27.979447556557201</c:v>
                </c:pt>
                <c:pt idx="17386">
                  <c:v>27.979614314899699</c:v>
                </c:pt>
                <c:pt idx="17387">
                  <c:v>27.979781072709098</c:v>
                </c:pt>
                <c:pt idx="17388">
                  <c:v>27.979947829985399</c:v>
                </c:pt>
                <c:pt idx="17389">
                  <c:v>27.9801145867286</c:v>
                </c:pt>
                <c:pt idx="17390">
                  <c:v>27.9802813429386</c:v>
                </c:pt>
                <c:pt idx="17391">
                  <c:v>27.9804480986156</c:v>
                </c:pt>
                <c:pt idx="17392">
                  <c:v>27.980614853759398</c:v>
                </c:pt>
                <c:pt idx="17393">
                  <c:v>27.980781608370201</c:v>
                </c:pt>
                <c:pt idx="17394">
                  <c:v>27.980948362447801</c:v>
                </c:pt>
                <c:pt idx="17395">
                  <c:v>27.981115115992399</c:v>
                </c:pt>
                <c:pt idx="17396">
                  <c:v>27.981281869003801</c:v>
                </c:pt>
                <c:pt idx="17397">
                  <c:v>27.981448621482201</c:v>
                </c:pt>
                <c:pt idx="17398">
                  <c:v>27.981615373427498</c:v>
                </c:pt>
                <c:pt idx="17399">
                  <c:v>27.9817821248397</c:v>
                </c:pt>
                <c:pt idx="17400">
                  <c:v>27.9819488757188</c:v>
                </c:pt>
                <c:pt idx="17401">
                  <c:v>27.9821156260648</c:v>
                </c:pt>
                <c:pt idx="17402">
                  <c:v>27.982282375877698</c:v>
                </c:pt>
                <c:pt idx="17403">
                  <c:v>27.982449125157501</c:v>
                </c:pt>
                <c:pt idx="17404">
                  <c:v>27.982615873904301</c:v>
                </c:pt>
                <c:pt idx="17405">
                  <c:v>27.982782622117899</c:v>
                </c:pt>
                <c:pt idx="17406">
                  <c:v>27.982949369798501</c:v>
                </c:pt>
                <c:pt idx="17407">
                  <c:v>27.983116116946</c:v>
                </c:pt>
                <c:pt idx="17408">
                  <c:v>27.9832828635605</c:v>
                </c:pt>
                <c:pt idx="17409">
                  <c:v>27.983449609641799</c:v>
                </c:pt>
                <c:pt idx="17410">
                  <c:v>27.983616355190101</c:v>
                </c:pt>
                <c:pt idx="17411">
                  <c:v>27.983783100205301</c:v>
                </c:pt>
                <c:pt idx="17412">
                  <c:v>27.983949844687402</c:v>
                </c:pt>
                <c:pt idx="17413">
                  <c:v>27.9841165886365</c:v>
                </c:pt>
                <c:pt idx="17414">
                  <c:v>27.984283332052499</c:v>
                </c:pt>
                <c:pt idx="17415">
                  <c:v>27.984450074935499</c:v>
                </c:pt>
                <c:pt idx="17416">
                  <c:v>27.9846168172853</c:v>
                </c:pt>
                <c:pt idx="17417">
                  <c:v>27.984783559102102</c:v>
                </c:pt>
                <c:pt idx="17418">
                  <c:v>27.984950300385901</c:v>
                </c:pt>
                <c:pt idx="17419">
                  <c:v>27.985117041136601</c:v>
                </c:pt>
                <c:pt idx="17420">
                  <c:v>27.985283781354202</c:v>
                </c:pt>
                <c:pt idx="17421">
                  <c:v>27.9854505210388</c:v>
                </c:pt>
                <c:pt idx="17422">
                  <c:v>27.985617260190299</c:v>
                </c:pt>
                <c:pt idx="17423">
                  <c:v>27.985783998808799</c:v>
                </c:pt>
                <c:pt idx="17424">
                  <c:v>27.9859507368942</c:v>
                </c:pt>
                <c:pt idx="17425">
                  <c:v>27.986117474446601</c:v>
                </c:pt>
                <c:pt idx="17426">
                  <c:v>27.9862842114659</c:v>
                </c:pt>
                <c:pt idx="17427">
                  <c:v>27.9864509479522</c:v>
                </c:pt>
                <c:pt idx="17428">
                  <c:v>27.986617683905401</c:v>
                </c:pt>
                <c:pt idx="17429">
                  <c:v>27.986784419325598</c:v>
                </c:pt>
                <c:pt idx="17430">
                  <c:v>27.986951154212701</c:v>
                </c:pt>
                <c:pt idx="17431">
                  <c:v>27.9871178885668</c:v>
                </c:pt>
                <c:pt idx="17432">
                  <c:v>27.9872846223879</c:v>
                </c:pt>
                <c:pt idx="17433">
                  <c:v>27.987451355675901</c:v>
                </c:pt>
                <c:pt idx="17434">
                  <c:v>27.987618088430899</c:v>
                </c:pt>
                <c:pt idx="17435">
                  <c:v>27.987784820652799</c:v>
                </c:pt>
                <c:pt idx="17436">
                  <c:v>27.987951552341801</c:v>
                </c:pt>
                <c:pt idx="17437">
                  <c:v>27.988118283497698</c:v>
                </c:pt>
                <c:pt idx="17438">
                  <c:v>27.9882850141205</c:v>
                </c:pt>
                <c:pt idx="17439">
                  <c:v>27.988451744210401</c:v>
                </c:pt>
                <c:pt idx="17440">
                  <c:v>27.9886184737672</c:v>
                </c:pt>
                <c:pt idx="17441">
                  <c:v>27.988785202791</c:v>
                </c:pt>
                <c:pt idx="17442">
                  <c:v>27.988951931281701</c:v>
                </c:pt>
                <c:pt idx="17443">
                  <c:v>27.989118659239502</c:v>
                </c:pt>
                <c:pt idx="17444">
                  <c:v>27.9892853866642</c:v>
                </c:pt>
                <c:pt idx="17445">
                  <c:v>27.989452113555899</c:v>
                </c:pt>
                <c:pt idx="17446">
                  <c:v>27.989618839914598</c:v>
                </c:pt>
                <c:pt idx="17447">
                  <c:v>27.989785565740299</c:v>
                </c:pt>
                <c:pt idx="17448">
                  <c:v>27.9899522910329</c:v>
                </c:pt>
                <c:pt idx="17449">
                  <c:v>27.990119015792601</c:v>
                </c:pt>
                <c:pt idx="17450">
                  <c:v>27.9902857400192</c:v>
                </c:pt>
                <c:pt idx="17451">
                  <c:v>27.990452463712799</c:v>
                </c:pt>
                <c:pt idx="17452">
                  <c:v>27.990619186873499</c:v>
                </c:pt>
                <c:pt idx="17453">
                  <c:v>27.990785909501099</c:v>
                </c:pt>
                <c:pt idx="17454">
                  <c:v>27.9909526315957</c:v>
                </c:pt>
                <c:pt idx="17455">
                  <c:v>27.991119353157298</c:v>
                </c:pt>
                <c:pt idx="17456">
                  <c:v>27.991286074185901</c:v>
                </c:pt>
                <c:pt idx="17457">
                  <c:v>27.9914527946815</c:v>
                </c:pt>
                <c:pt idx="17458">
                  <c:v>27.991619514644199</c:v>
                </c:pt>
                <c:pt idx="17459">
                  <c:v>27.9917862340738</c:v>
                </c:pt>
                <c:pt idx="17460">
                  <c:v>27.991952952970401</c:v>
                </c:pt>
                <c:pt idx="17461">
                  <c:v>27.992119671333999</c:v>
                </c:pt>
                <c:pt idx="17462">
                  <c:v>27.9922863891647</c:v>
                </c:pt>
                <c:pt idx="17463">
                  <c:v>27.9924531064623</c:v>
                </c:pt>
                <c:pt idx="17464">
                  <c:v>27.992619823226999</c:v>
                </c:pt>
                <c:pt idx="17465">
                  <c:v>27.992786539458699</c:v>
                </c:pt>
                <c:pt idx="17466">
                  <c:v>27.992953255157399</c:v>
                </c:pt>
                <c:pt idx="17467">
                  <c:v>27.9931199703231</c:v>
                </c:pt>
                <c:pt idx="17468">
                  <c:v>27.993286684955802</c:v>
                </c:pt>
                <c:pt idx="17469">
                  <c:v>27.9934533990556</c:v>
                </c:pt>
                <c:pt idx="17470">
                  <c:v>27.993620112622398</c:v>
                </c:pt>
                <c:pt idx="17471">
                  <c:v>27.993786825656201</c:v>
                </c:pt>
                <c:pt idx="17472">
                  <c:v>27.993953538157001</c:v>
                </c:pt>
                <c:pt idx="17473">
                  <c:v>27.994120250124901</c:v>
                </c:pt>
                <c:pt idx="17474">
                  <c:v>27.994286961559698</c:v>
                </c:pt>
                <c:pt idx="17475">
                  <c:v>27.994453672461599</c:v>
                </c:pt>
                <c:pt idx="17476">
                  <c:v>27.9946203828306</c:v>
                </c:pt>
                <c:pt idx="17477">
                  <c:v>27.994787092666598</c:v>
                </c:pt>
                <c:pt idx="17478">
                  <c:v>27.994953801969601</c:v>
                </c:pt>
                <c:pt idx="17479">
                  <c:v>27.9951205107396</c:v>
                </c:pt>
                <c:pt idx="17480">
                  <c:v>27.995287218976699</c:v>
                </c:pt>
                <c:pt idx="17481">
                  <c:v>27.995453926680799</c:v>
                </c:pt>
                <c:pt idx="17482">
                  <c:v>27.995620633851999</c:v>
                </c:pt>
                <c:pt idx="17483">
                  <c:v>27.9957873404902</c:v>
                </c:pt>
                <c:pt idx="17484">
                  <c:v>27.995954046595401</c:v>
                </c:pt>
                <c:pt idx="17485">
                  <c:v>27.996120752167698</c:v>
                </c:pt>
                <c:pt idx="17486">
                  <c:v>27.996287457207099</c:v>
                </c:pt>
                <c:pt idx="17487">
                  <c:v>27.996454161713501</c:v>
                </c:pt>
                <c:pt idx="17488">
                  <c:v>27.9966208656869</c:v>
                </c:pt>
                <c:pt idx="17489">
                  <c:v>27.996787569127399</c:v>
                </c:pt>
                <c:pt idx="17490">
                  <c:v>27.996954272035001</c:v>
                </c:pt>
                <c:pt idx="17491">
                  <c:v>27.997120974409601</c:v>
                </c:pt>
                <c:pt idx="17492">
                  <c:v>27.997287676251201</c:v>
                </c:pt>
                <c:pt idx="17493">
                  <c:v>27.99745437756</c:v>
                </c:pt>
                <c:pt idx="17494">
                  <c:v>27.997621078335701</c:v>
                </c:pt>
                <c:pt idx="17495">
                  <c:v>27.997787778578601</c:v>
                </c:pt>
                <c:pt idx="17496">
                  <c:v>27.997954478288499</c:v>
                </c:pt>
                <c:pt idx="17497">
                  <c:v>27.998121177465499</c:v>
                </c:pt>
                <c:pt idx="17498">
                  <c:v>27.998287876109501</c:v>
                </c:pt>
                <c:pt idx="17499">
                  <c:v>27.998454574220599</c:v>
                </c:pt>
                <c:pt idx="17500">
                  <c:v>27.9986212717988</c:v>
                </c:pt>
                <c:pt idx="17501">
                  <c:v>27.998787968843999</c:v>
                </c:pt>
                <c:pt idx="17502">
                  <c:v>27.998954665356401</c:v>
                </c:pt>
                <c:pt idx="17503">
                  <c:v>27.999121361335799</c:v>
                </c:pt>
                <c:pt idx="17504">
                  <c:v>27.999288056782198</c:v>
                </c:pt>
                <c:pt idx="17505">
                  <c:v>27.999454751695801</c:v>
                </c:pt>
                <c:pt idx="17506">
                  <c:v>27.9996214460764</c:v>
                </c:pt>
                <c:pt idx="17507">
                  <c:v>27.9997881399241</c:v>
                </c:pt>
                <c:pt idx="17508">
                  <c:v>27.999954833238899</c:v>
                </c:pt>
                <c:pt idx="17509">
                  <c:v>28.000121526020799</c:v>
                </c:pt>
                <c:pt idx="17510">
                  <c:v>28.000288218269802</c:v>
                </c:pt>
                <c:pt idx="17511">
                  <c:v>28.000454909985798</c:v>
                </c:pt>
                <c:pt idx="17512">
                  <c:v>28.000621601169001</c:v>
                </c:pt>
                <c:pt idx="17513">
                  <c:v>28.000788291819202</c:v>
                </c:pt>
                <c:pt idx="17514">
                  <c:v>28.000954981936498</c:v>
                </c:pt>
                <c:pt idx="17515">
                  <c:v>28.001121671520899</c:v>
                </c:pt>
                <c:pt idx="17516">
                  <c:v>28.001288360572399</c:v>
                </c:pt>
                <c:pt idx="17517">
                  <c:v>28.001455049091</c:v>
                </c:pt>
                <c:pt idx="17518">
                  <c:v>28.0016217370768</c:v>
                </c:pt>
                <c:pt idx="17519">
                  <c:v>28.0017884245296</c:v>
                </c:pt>
                <c:pt idx="17520">
                  <c:v>28.001955111449501</c:v>
                </c:pt>
                <c:pt idx="17521">
                  <c:v>28.002121797836502</c:v>
                </c:pt>
                <c:pt idx="17522">
                  <c:v>28.002288483690599</c:v>
                </c:pt>
                <c:pt idx="17523">
                  <c:v>28.0024551690118</c:v>
                </c:pt>
                <c:pt idx="17524">
                  <c:v>28.0026218538002</c:v>
                </c:pt>
                <c:pt idx="17525">
                  <c:v>28.002788538055601</c:v>
                </c:pt>
                <c:pt idx="17526">
                  <c:v>28.002955221778201</c:v>
                </c:pt>
                <c:pt idx="17527">
                  <c:v>28.003121904967799</c:v>
                </c:pt>
                <c:pt idx="17528">
                  <c:v>28.003288587624599</c:v>
                </c:pt>
                <c:pt idx="17529">
                  <c:v>28.0034552697485</c:v>
                </c:pt>
                <c:pt idx="17530">
                  <c:v>28.0036219513395</c:v>
                </c:pt>
                <c:pt idx="17531">
                  <c:v>28.003788632397701</c:v>
                </c:pt>
                <c:pt idx="17532">
                  <c:v>28.003955312922901</c:v>
                </c:pt>
                <c:pt idx="17533">
                  <c:v>28.004121992915302</c:v>
                </c:pt>
                <c:pt idx="17534">
                  <c:v>28.004288672374798</c:v>
                </c:pt>
                <c:pt idx="17535">
                  <c:v>28.004455351301399</c:v>
                </c:pt>
                <c:pt idx="17536">
                  <c:v>28.004622029695199</c:v>
                </c:pt>
                <c:pt idx="17537">
                  <c:v>28.004788707556099</c:v>
                </c:pt>
                <c:pt idx="17538">
                  <c:v>28.004955384884099</c:v>
                </c:pt>
                <c:pt idx="17539">
                  <c:v>28.005122061679199</c:v>
                </c:pt>
                <c:pt idx="17540">
                  <c:v>28.005288737941498</c:v>
                </c:pt>
                <c:pt idx="17541">
                  <c:v>28.005455413670902</c:v>
                </c:pt>
                <c:pt idx="17542">
                  <c:v>28.005622088867501</c:v>
                </c:pt>
                <c:pt idx="17543">
                  <c:v>28.0057887635312</c:v>
                </c:pt>
                <c:pt idx="17544">
                  <c:v>28.005955437661999</c:v>
                </c:pt>
                <c:pt idx="17545">
                  <c:v>28.006122111260002</c:v>
                </c:pt>
                <c:pt idx="17546">
                  <c:v>28.0062887843251</c:v>
                </c:pt>
                <c:pt idx="17547">
                  <c:v>28.006455456857399</c:v>
                </c:pt>
                <c:pt idx="17548">
                  <c:v>28.006622128856801</c:v>
                </c:pt>
                <c:pt idx="17549">
                  <c:v>28.006788800323299</c:v>
                </c:pt>
                <c:pt idx="17550">
                  <c:v>28.006955471257001</c:v>
                </c:pt>
                <c:pt idx="17551">
                  <c:v>28.007122141657899</c:v>
                </c:pt>
                <c:pt idx="17552">
                  <c:v>28.0072888115259</c:v>
                </c:pt>
                <c:pt idx="17553">
                  <c:v>28.0074554808611</c:v>
                </c:pt>
                <c:pt idx="17554">
                  <c:v>28.007622149663401</c:v>
                </c:pt>
                <c:pt idx="17555">
                  <c:v>28.007788817932902</c:v>
                </c:pt>
                <c:pt idx="17556">
                  <c:v>28.007955485669498</c:v>
                </c:pt>
                <c:pt idx="17557">
                  <c:v>28.008122152873302</c:v>
                </c:pt>
                <c:pt idx="17558">
                  <c:v>28.008288819544301</c:v>
                </c:pt>
                <c:pt idx="17559">
                  <c:v>28.008455485682401</c:v>
                </c:pt>
                <c:pt idx="17560">
                  <c:v>28.0086221512877</c:v>
                </c:pt>
                <c:pt idx="17561">
                  <c:v>28.008788816360099</c:v>
                </c:pt>
                <c:pt idx="17562">
                  <c:v>28.0089554808998</c:v>
                </c:pt>
                <c:pt idx="17563">
                  <c:v>28.009122144906598</c:v>
                </c:pt>
                <c:pt idx="17564">
                  <c:v>28.0092888083805</c:v>
                </c:pt>
                <c:pt idx="17565">
                  <c:v>28.009455471321701</c:v>
                </c:pt>
                <c:pt idx="17566">
                  <c:v>28.009622133730002</c:v>
                </c:pt>
                <c:pt idx="17567">
                  <c:v>28.009788795605498</c:v>
                </c:pt>
                <c:pt idx="17568">
                  <c:v>28.009955456948202</c:v>
                </c:pt>
                <c:pt idx="17569">
                  <c:v>28.010122117758002</c:v>
                </c:pt>
                <c:pt idx="17570">
                  <c:v>28.0102887780351</c:v>
                </c:pt>
                <c:pt idx="17571">
                  <c:v>28.010455437779299</c:v>
                </c:pt>
                <c:pt idx="17572">
                  <c:v>28.010622096990701</c:v>
                </c:pt>
                <c:pt idx="17573">
                  <c:v>28.010788755669299</c:v>
                </c:pt>
                <c:pt idx="17574">
                  <c:v>28.0109554138151</c:v>
                </c:pt>
                <c:pt idx="17575">
                  <c:v>28.011122071428002</c:v>
                </c:pt>
                <c:pt idx="17576">
                  <c:v>28.011288728508202</c:v>
                </c:pt>
                <c:pt idx="17577">
                  <c:v>28.011455385055498</c:v>
                </c:pt>
                <c:pt idx="17578">
                  <c:v>28.011622041070101</c:v>
                </c:pt>
                <c:pt idx="17579">
                  <c:v>28.0117886965518</c:v>
                </c:pt>
                <c:pt idx="17580">
                  <c:v>28.011955351500799</c:v>
                </c:pt>
                <c:pt idx="17581">
                  <c:v>28.0121220059169</c:v>
                </c:pt>
                <c:pt idx="17582">
                  <c:v>28.012288659800198</c:v>
                </c:pt>
                <c:pt idx="17583">
                  <c:v>28.012455313150799</c:v>
                </c:pt>
                <c:pt idx="17584">
                  <c:v>28.012621965968499</c:v>
                </c:pt>
                <c:pt idx="17585">
                  <c:v>28.012788618253499</c:v>
                </c:pt>
                <c:pt idx="17586">
                  <c:v>28.012955270005602</c:v>
                </c:pt>
                <c:pt idx="17587">
                  <c:v>28.013121921225</c:v>
                </c:pt>
                <c:pt idx="17588">
                  <c:v>28.013288571911598</c:v>
                </c:pt>
                <c:pt idx="17589">
                  <c:v>28.013455222065399</c:v>
                </c:pt>
                <c:pt idx="17590">
                  <c:v>28.0136218716864</c:v>
                </c:pt>
                <c:pt idx="17591">
                  <c:v>28.0137885207746</c:v>
                </c:pt>
                <c:pt idx="17592">
                  <c:v>28.01395516933</c:v>
                </c:pt>
                <c:pt idx="17593">
                  <c:v>28.014121817352699</c:v>
                </c:pt>
                <c:pt idx="17594">
                  <c:v>28.0142884648426</c:v>
                </c:pt>
                <c:pt idx="17595">
                  <c:v>28.014455111799698</c:v>
                </c:pt>
                <c:pt idx="17596">
                  <c:v>28.014621758223999</c:v>
                </c:pt>
                <c:pt idx="17597">
                  <c:v>28.0147884041155</c:v>
                </c:pt>
                <c:pt idx="17598">
                  <c:v>28.014955049474299</c:v>
                </c:pt>
                <c:pt idx="17599">
                  <c:v>28.015121694300301</c:v>
                </c:pt>
                <c:pt idx="17600">
                  <c:v>28.0152883385935</c:v>
                </c:pt>
                <c:pt idx="17601">
                  <c:v>28.015454982354001</c:v>
                </c:pt>
                <c:pt idx="17602">
                  <c:v>28.015621625581701</c:v>
                </c:pt>
                <c:pt idx="17603">
                  <c:v>28.015788268276602</c:v>
                </c:pt>
                <c:pt idx="17604">
                  <c:v>28.015954910438801</c:v>
                </c:pt>
                <c:pt idx="17605">
                  <c:v>28.016121552068199</c:v>
                </c:pt>
                <c:pt idx="17606">
                  <c:v>28.016288193164801</c:v>
                </c:pt>
                <c:pt idx="17607">
                  <c:v>28.016454833728702</c:v>
                </c:pt>
                <c:pt idx="17608">
                  <c:v>28.016621473759798</c:v>
                </c:pt>
                <c:pt idx="17609">
                  <c:v>28.016788113258201</c:v>
                </c:pt>
                <c:pt idx="17610">
                  <c:v>28.0169547522238</c:v>
                </c:pt>
                <c:pt idx="17611">
                  <c:v>28.017121390656701</c:v>
                </c:pt>
                <c:pt idx="17612">
                  <c:v>28.017288028556798</c:v>
                </c:pt>
                <c:pt idx="17613">
                  <c:v>28.017454665924099</c:v>
                </c:pt>
                <c:pt idx="17614">
                  <c:v>28.017621302758702</c:v>
                </c:pt>
                <c:pt idx="17615">
                  <c:v>28.0177879390606</c:v>
                </c:pt>
                <c:pt idx="17616">
                  <c:v>28.017954574829702</c:v>
                </c:pt>
                <c:pt idx="17617">
                  <c:v>28.018121210066099</c:v>
                </c:pt>
                <c:pt idx="17618">
                  <c:v>28.018287844769699</c:v>
                </c:pt>
                <c:pt idx="17619">
                  <c:v>28.018454478940601</c:v>
                </c:pt>
                <c:pt idx="17620">
                  <c:v>28.018621112578799</c:v>
                </c:pt>
                <c:pt idx="17621">
                  <c:v>28.0187877456842</c:v>
                </c:pt>
                <c:pt idx="17622">
                  <c:v>28.0189543782569</c:v>
                </c:pt>
                <c:pt idx="17623">
                  <c:v>28.0191210102968</c:v>
                </c:pt>
                <c:pt idx="17624">
                  <c:v>28.019287641804102</c:v>
                </c:pt>
                <c:pt idx="17625">
                  <c:v>28.019454272778599</c:v>
                </c:pt>
                <c:pt idx="17626">
                  <c:v>28.0196209032203</c:v>
                </c:pt>
                <c:pt idx="17627">
                  <c:v>28.0197875331293</c:v>
                </c:pt>
                <c:pt idx="17628">
                  <c:v>28.019954162505599</c:v>
                </c:pt>
                <c:pt idx="17629">
                  <c:v>28.0201207913492</c:v>
                </c:pt>
                <c:pt idx="17630">
                  <c:v>28.0202874196601</c:v>
                </c:pt>
                <c:pt idx="17631">
                  <c:v>28.0204540474382</c:v>
                </c:pt>
                <c:pt idx="17632">
                  <c:v>28.020620674683599</c:v>
                </c:pt>
                <c:pt idx="17633">
                  <c:v>28.0207873013964</c:v>
                </c:pt>
                <c:pt idx="17634">
                  <c:v>28.020953927576301</c:v>
                </c:pt>
                <c:pt idx="17635">
                  <c:v>28.0211205532236</c:v>
                </c:pt>
                <c:pt idx="17636">
                  <c:v>28.021287178338198</c:v>
                </c:pt>
                <c:pt idx="17637">
                  <c:v>28.02145380292</c:v>
                </c:pt>
                <c:pt idx="17638">
                  <c:v>28.0216204269692</c:v>
                </c:pt>
                <c:pt idx="17639">
                  <c:v>28.021787050485599</c:v>
                </c:pt>
                <c:pt idx="17640">
                  <c:v>28.021953673469302</c:v>
                </c:pt>
                <c:pt idx="17641">
                  <c:v>28.022120295920299</c:v>
                </c:pt>
                <c:pt idx="17642">
                  <c:v>28.022286917838599</c:v>
                </c:pt>
                <c:pt idx="17643">
                  <c:v>28.022453539224301</c:v>
                </c:pt>
                <c:pt idx="17644">
                  <c:v>28.022620160077199</c:v>
                </c:pt>
                <c:pt idx="17645">
                  <c:v>28.0227867803974</c:v>
                </c:pt>
                <c:pt idx="17646">
                  <c:v>28.0229534001849</c:v>
                </c:pt>
                <c:pt idx="17647">
                  <c:v>28.023120019439698</c:v>
                </c:pt>
                <c:pt idx="17648">
                  <c:v>28.023286638161899</c:v>
                </c:pt>
                <c:pt idx="17649">
                  <c:v>28.023453256351299</c:v>
                </c:pt>
                <c:pt idx="17650">
                  <c:v>28.023619874007998</c:v>
                </c:pt>
                <c:pt idx="17651">
                  <c:v>28.0237864911321</c:v>
                </c:pt>
                <c:pt idx="17652">
                  <c:v>28.0239531077235</c:v>
                </c:pt>
                <c:pt idx="17653">
                  <c:v>28.0241197237821</c:v>
                </c:pt>
                <c:pt idx="17654">
                  <c:v>28.024286339308102</c:v>
                </c:pt>
                <c:pt idx="17655">
                  <c:v>28.024452954301498</c:v>
                </c:pt>
                <c:pt idx="17656">
                  <c:v>28.024619568762098</c:v>
                </c:pt>
                <c:pt idx="17657">
                  <c:v>28.0247861826901</c:v>
                </c:pt>
                <c:pt idx="17658">
                  <c:v>28.024952796085302</c:v>
                </c:pt>
                <c:pt idx="17659">
                  <c:v>28.025119408947901</c:v>
                </c:pt>
                <c:pt idx="17660">
                  <c:v>28.0252860212779</c:v>
                </c:pt>
                <c:pt idx="17661">
                  <c:v>28.025452633075101</c:v>
                </c:pt>
                <c:pt idx="17662">
                  <c:v>28.025619244339701</c:v>
                </c:pt>
                <c:pt idx="17663">
                  <c:v>28.0257858550716</c:v>
                </c:pt>
                <c:pt idx="17664">
                  <c:v>28.025952465270901</c:v>
                </c:pt>
                <c:pt idx="17665">
                  <c:v>28.026119074937501</c:v>
                </c:pt>
                <c:pt idx="17666">
                  <c:v>28.0262856840714</c:v>
                </c:pt>
                <c:pt idx="17667">
                  <c:v>28.026452292672602</c:v>
                </c:pt>
                <c:pt idx="17668">
                  <c:v>28.026618900741202</c:v>
                </c:pt>
                <c:pt idx="17669">
                  <c:v>28.026785508277101</c:v>
                </c:pt>
                <c:pt idx="17670">
                  <c:v>28.026952115280402</c:v>
                </c:pt>
                <c:pt idx="17671">
                  <c:v>28.027118721750998</c:v>
                </c:pt>
                <c:pt idx="17672">
                  <c:v>28.027285327689</c:v>
                </c:pt>
                <c:pt idx="17673">
                  <c:v>28.027451933094301</c:v>
                </c:pt>
                <c:pt idx="17674">
                  <c:v>28.027618537967001</c:v>
                </c:pt>
                <c:pt idx="17675">
                  <c:v>28.027785142307</c:v>
                </c:pt>
                <c:pt idx="17676">
                  <c:v>28.027951746114301</c:v>
                </c:pt>
                <c:pt idx="17677">
                  <c:v>28.028118349389</c:v>
                </c:pt>
                <c:pt idx="17678">
                  <c:v>28.028284952131099</c:v>
                </c:pt>
                <c:pt idx="17679">
                  <c:v>28.028451554340499</c:v>
                </c:pt>
                <c:pt idx="17680">
                  <c:v>28.028618156017298</c:v>
                </c:pt>
                <c:pt idx="17681">
                  <c:v>28.0287847571614</c:v>
                </c:pt>
                <c:pt idx="17682">
                  <c:v>28.0289513577729</c:v>
                </c:pt>
                <c:pt idx="17683">
                  <c:v>28.029117957851799</c:v>
                </c:pt>
                <c:pt idx="17684">
                  <c:v>28.029284557398</c:v>
                </c:pt>
                <c:pt idx="17685">
                  <c:v>28.0294511564116</c:v>
                </c:pt>
                <c:pt idx="17686">
                  <c:v>28.029617754892499</c:v>
                </c:pt>
                <c:pt idx="17687">
                  <c:v>28.029784352840899</c:v>
                </c:pt>
                <c:pt idx="17688">
                  <c:v>28.029950950256499</c:v>
                </c:pt>
                <c:pt idx="17689">
                  <c:v>28.0301175471396</c:v>
                </c:pt>
                <c:pt idx="17690">
                  <c:v>28.03028414349</c:v>
                </c:pt>
                <c:pt idx="17691">
                  <c:v>28.030450739307899</c:v>
                </c:pt>
                <c:pt idx="17692">
                  <c:v>28.030617334593099</c:v>
                </c:pt>
                <c:pt idx="17693">
                  <c:v>28.030783929345599</c:v>
                </c:pt>
                <c:pt idx="17694">
                  <c:v>28.0309505235656</c:v>
                </c:pt>
                <c:pt idx="17695">
                  <c:v>28.031117117252901</c:v>
                </c:pt>
                <c:pt idx="17696">
                  <c:v>28.0312837104076</c:v>
                </c:pt>
                <c:pt idx="17697">
                  <c:v>28.0314503030297</c:v>
                </c:pt>
                <c:pt idx="17698">
                  <c:v>28.0316168951192</c:v>
                </c:pt>
                <c:pt idx="17699">
                  <c:v>28.031783486676101</c:v>
                </c:pt>
                <c:pt idx="17700">
                  <c:v>28.031950077700301</c:v>
                </c:pt>
                <c:pt idx="17701">
                  <c:v>28.032116668192</c:v>
                </c:pt>
                <c:pt idx="17702">
                  <c:v>28.032283258151001</c:v>
                </c:pt>
                <c:pt idx="17703">
                  <c:v>28.032449847577499</c:v>
                </c:pt>
                <c:pt idx="17704">
                  <c:v>28.032616436471301</c:v>
                </c:pt>
                <c:pt idx="17705">
                  <c:v>28.032783024832501</c:v>
                </c:pt>
                <c:pt idx="17706">
                  <c:v>28.032949612661199</c:v>
                </c:pt>
                <c:pt idx="17707">
                  <c:v>28.033116199957199</c:v>
                </c:pt>
                <c:pt idx="17708">
                  <c:v>28.033282786720601</c:v>
                </c:pt>
                <c:pt idx="17709">
                  <c:v>28.033449372951502</c:v>
                </c:pt>
                <c:pt idx="17710">
                  <c:v>28.033615958649701</c:v>
                </c:pt>
                <c:pt idx="17711">
                  <c:v>28.033782543815299</c:v>
                </c:pt>
                <c:pt idx="17712">
                  <c:v>28.033949128448398</c:v>
                </c:pt>
                <c:pt idx="17713">
                  <c:v>28.0341157125489</c:v>
                </c:pt>
                <c:pt idx="17714">
                  <c:v>28.0342822961168</c:v>
                </c:pt>
                <c:pt idx="17715">
                  <c:v>28.034448879152102</c:v>
                </c:pt>
                <c:pt idx="17716">
                  <c:v>28.034615461654798</c:v>
                </c:pt>
                <c:pt idx="17717">
                  <c:v>28.034782043624901</c:v>
                </c:pt>
                <c:pt idx="17718">
                  <c:v>28.034948625062398</c:v>
                </c:pt>
                <c:pt idx="17719">
                  <c:v>28.035115205967401</c:v>
                </c:pt>
                <c:pt idx="17720">
                  <c:v>28.035281786339802</c:v>
                </c:pt>
                <c:pt idx="17721">
                  <c:v>28.035448366179601</c:v>
                </c:pt>
                <c:pt idx="17722">
                  <c:v>28.035614945486799</c:v>
                </c:pt>
                <c:pt idx="17723">
                  <c:v>28.035781524261498</c:v>
                </c:pt>
                <c:pt idx="17724">
                  <c:v>28.0359481025036</c:v>
                </c:pt>
                <c:pt idx="17725">
                  <c:v>28.0361146802131</c:v>
                </c:pt>
                <c:pt idx="17726">
                  <c:v>28.036281257390002</c:v>
                </c:pt>
                <c:pt idx="17727">
                  <c:v>28.036447834034401</c:v>
                </c:pt>
                <c:pt idx="17728">
                  <c:v>28.0366144101462</c:v>
                </c:pt>
                <c:pt idx="17729">
                  <c:v>28.0367809857255</c:v>
                </c:pt>
                <c:pt idx="17730">
                  <c:v>28.036947560772202</c:v>
                </c:pt>
                <c:pt idx="17731">
                  <c:v>28.037114135286298</c:v>
                </c:pt>
                <c:pt idx="17732">
                  <c:v>28.0372807092679</c:v>
                </c:pt>
                <c:pt idx="17733">
                  <c:v>28.037447282716901</c:v>
                </c:pt>
                <c:pt idx="17734">
                  <c:v>28.0376138556333</c:v>
                </c:pt>
                <c:pt idx="17735">
                  <c:v>28.0377804280172</c:v>
                </c:pt>
                <c:pt idx="17736">
                  <c:v>28.037946999868598</c:v>
                </c:pt>
                <c:pt idx="17737">
                  <c:v>28.038113571187399</c:v>
                </c:pt>
                <c:pt idx="17738">
                  <c:v>28.038280141973601</c:v>
                </c:pt>
                <c:pt idx="17739">
                  <c:v>28.038446712227302</c:v>
                </c:pt>
                <c:pt idx="17740">
                  <c:v>28.0386132819485</c:v>
                </c:pt>
                <c:pt idx="17741">
                  <c:v>28.0387798511371</c:v>
                </c:pt>
                <c:pt idx="17742">
                  <c:v>28.038946419793099</c:v>
                </c:pt>
                <c:pt idx="17743">
                  <c:v>28.039112987916699</c:v>
                </c:pt>
                <c:pt idx="17744">
                  <c:v>28.039279555507601</c:v>
                </c:pt>
                <c:pt idx="17745">
                  <c:v>28.039446122566101</c:v>
                </c:pt>
                <c:pt idx="17746">
                  <c:v>28.039612689091999</c:v>
                </c:pt>
                <c:pt idx="17747">
                  <c:v>28.039779255085399</c:v>
                </c:pt>
                <c:pt idx="17748">
                  <c:v>28.039945820546201</c:v>
                </c:pt>
                <c:pt idx="17749">
                  <c:v>28.040112385474501</c:v>
                </c:pt>
                <c:pt idx="17750">
                  <c:v>28.040278949870299</c:v>
                </c:pt>
                <c:pt idx="17751">
                  <c:v>28.040445513733498</c:v>
                </c:pt>
                <c:pt idx="17752">
                  <c:v>28.0406120770642</c:v>
                </c:pt>
                <c:pt idx="17753">
                  <c:v>28.040778639862399</c:v>
                </c:pt>
                <c:pt idx="17754">
                  <c:v>28.0409452021281</c:v>
                </c:pt>
                <c:pt idx="17755">
                  <c:v>28.041111763861199</c:v>
                </c:pt>
                <c:pt idx="17756">
                  <c:v>28.041278325061899</c:v>
                </c:pt>
                <c:pt idx="17757">
                  <c:v>28.041444885730002</c:v>
                </c:pt>
                <c:pt idx="17758">
                  <c:v>28.041611445865598</c:v>
                </c:pt>
                <c:pt idx="17759">
                  <c:v>28.041778005468601</c:v>
                </c:pt>
                <c:pt idx="17760">
                  <c:v>28.0419445645392</c:v>
                </c:pt>
                <c:pt idx="17761">
                  <c:v>28.042111123077198</c:v>
                </c:pt>
                <c:pt idx="17762">
                  <c:v>28.042277681082801</c:v>
                </c:pt>
                <c:pt idx="17763">
                  <c:v>28.042444238555799</c:v>
                </c:pt>
                <c:pt idx="17764">
                  <c:v>28.042610795496302</c:v>
                </c:pt>
                <c:pt idx="17765">
                  <c:v>28.042777351904299</c:v>
                </c:pt>
                <c:pt idx="17766">
                  <c:v>28.042943907779801</c:v>
                </c:pt>
                <c:pt idx="17767">
                  <c:v>28.043110463122801</c:v>
                </c:pt>
                <c:pt idx="17768">
                  <c:v>28.043277017933299</c:v>
                </c:pt>
                <c:pt idx="17769">
                  <c:v>28.043443572211299</c:v>
                </c:pt>
                <c:pt idx="17770">
                  <c:v>28.0436101259568</c:v>
                </c:pt>
                <c:pt idx="17771">
                  <c:v>28.043776679169799</c:v>
                </c:pt>
                <c:pt idx="17772">
                  <c:v>28.043943231850299</c:v>
                </c:pt>
                <c:pt idx="17773">
                  <c:v>28.044109783998302</c:v>
                </c:pt>
                <c:pt idx="17774">
                  <c:v>28.044276335613802</c:v>
                </c:pt>
                <c:pt idx="17775">
                  <c:v>28.044442886696899</c:v>
                </c:pt>
                <c:pt idx="17776">
                  <c:v>28.044609437247399</c:v>
                </c:pt>
                <c:pt idx="17777">
                  <c:v>28.044775987265499</c:v>
                </c:pt>
                <c:pt idx="17778">
                  <c:v>28.044942536751002</c:v>
                </c:pt>
                <c:pt idx="17779">
                  <c:v>28.045109085704102</c:v>
                </c:pt>
                <c:pt idx="17780">
                  <c:v>28.0452756341247</c:v>
                </c:pt>
                <c:pt idx="17781">
                  <c:v>28.045442182012799</c:v>
                </c:pt>
                <c:pt idx="17782">
                  <c:v>28.045608729368499</c:v>
                </c:pt>
                <c:pt idx="17783">
                  <c:v>28.045775276191598</c:v>
                </c:pt>
                <c:pt idx="17784">
                  <c:v>28.045941822482298</c:v>
                </c:pt>
                <c:pt idx="17785">
                  <c:v>28.0461083682405</c:v>
                </c:pt>
                <c:pt idx="17786">
                  <c:v>28.046274913466299</c:v>
                </c:pt>
                <c:pt idx="17787">
                  <c:v>28.046441458159499</c:v>
                </c:pt>
                <c:pt idx="17788">
                  <c:v>28.046608002320301</c:v>
                </c:pt>
                <c:pt idx="17789">
                  <c:v>28.046774545948701</c:v>
                </c:pt>
                <c:pt idx="17790">
                  <c:v>28.046941089044498</c:v>
                </c:pt>
                <c:pt idx="17791">
                  <c:v>28.047107631607901</c:v>
                </c:pt>
                <c:pt idx="17792">
                  <c:v>28.0472741736389</c:v>
                </c:pt>
                <c:pt idx="17793">
                  <c:v>28.047440715137402</c:v>
                </c:pt>
                <c:pt idx="17794">
                  <c:v>28.047607256103401</c:v>
                </c:pt>
                <c:pt idx="17795">
                  <c:v>28.047773796536902</c:v>
                </c:pt>
                <c:pt idx="17796">
                  <c:v>28.047940336438</c:v>
                </c:pt>
                <c:pt idx="17797">
                  <c:v>28.048106875806699</c:v>
                </c:pt>
                <c:pt idx="17798">
                  <c:v>28.0482734146429</c:v>
                </c:pt>
                <c:pt idx="17799">
                  <c:v>28.048439952946602</c:v>
                </c:pt>
                <c:pt idx="17800">
                  <c:v>28.048606490717901</c:v>
                </c:pt>
                <c:pt idx="17801">
                  <c:v>28.048773027956699</c:v>
                </c:pt>
                <c:pt idx="17802">
                  <c:v>28.048939564663101</c:v>
                </c:pt>
                <c:pt idx="17803">
                  <c:v>28.049106100837001</c:v>
                </c:pt>
                <c:pt idx="17804">
                  <c:v>28.049272636478602</c:v>
                </c:pt>
                <c:pt idx="17805">
                  <c:v>28.049439171587601</c:v>
                </c:pt>
                <c:pt idx="17806">
                  <c:v>28.049605706164201</c:v>
                </c:pt>
                <c:pt idx="17807">
                  <c:v>28.049772240208402</c:v>
                </c:pt>
                <c:pt idx="17808">
                  <c:v>28.0499387737201</c:v>
                </c:pt>
                <c:pt idx="17809">
                  <c:v>28.0501053066994</c:v>
                </c:pt>
                <c:pt idx="17810">
                  <c:v>28.050271839146301</c:v>
                </c:pt>
                <c:pt idx="17811">
                  <c:v>28.0504383710608</c:v>
                </c:pt>
                <c:pt idx="17812">
                  <c:v>28.050604902442799</c:v>
                </c:pt>
                <c:pt idx="17813">
                  <c:v>28.050771433292301</c:v>
                </c:pt>
                <c:pt idx="17814">
                  <c:v>28.050937963609499</c:v>
                </c:pt>
                <c:pt idx="17815">
                  <c:v>28.051104493394199</c:v>
                </c:pt>
                <c:pt idx="17816">
                  <c:v>28.0512710226465</c:v>
                </c:pt>
                <c:pt idx="17817">
                  <c:v>28.051437551366401</c:v>
                </c:pt>
                <c:pt idx="17818">
                  <c:v>28.051604079553801</c:v>
                </c:pt>
                <c:pt idx="17819">
                  <c:v>28.051770607208901</c:v>
                </c:pt>
                <c:pt idx="17820">
                  <c:v>28.051937134331499</c:v>
                </c:pt>
                <c:pt idx="17821">
                  <c:v>28.052103660921698</c:v>
                </c:pt>
                <c:pt idx="17822">
                  <c:v>28.052270186979399</c:v>
                </c:pt>
                <c:pt idx="17823">
                  <c:v>28.0524367125048</c:v>
                </c:pt>
                <c:pt idx="17824">
                  <c:v>28.052603237497799</c:v>
                </c:pt>
                <c:pt idx="17825">
                  <c:v>28.052769761958299</c:v>
                </c:pt>
                <c:pt idx="17826">
                  <c:v>28.0529362858864</c:v>
                </c:pt>
                <c:pt idx="17827">
                  <c:v>28.053102809282201</c:v>
                </c:pt>
                <c:pt idx="17828">
                  <c:v>28.053269332145501</c:v>
                </c:pt>
                <c:pt idx="17829">
                  <c:v>28.053435854476401</c:v>
                </c:pt>
                <c:pt idx="17830">
                  <c:v>28.053602376274899</c:v>
                </c:pt>
                <c:pt idx="17831">
                  <c:v>28.053768897541001</c:v>
                </c:pt>
                <c:pt idx="17832">
                  <c:v>28.053935418274801</c:v>
                </c:pt>
                <c:pt idx="17833">
                  <c:v>28.054101938476101</c:v>
                </c:pt>
                <c:pt idx="17834">
                  <c:v>28.054268458145</c:v>
                </c:pt>
                <c:pt idx="17835">
                  <c:v>28.054434977281499</c:v>
                </c:pt>
                <c:pt idx="17836">
                  <c:v>28.054601495885699</c:v>
                </c:pt>
                <c:pt idx="17837">
                  <c:v>28.0547680139574</c:v>
                </c:pt>
                <c:pt idx="17838">
                  <c:v>28.054934531496801</c:v>
                </c:pt>
                <c:pt idx="17839">
                  <c:v>28.055101048503701</c:v>
                </c:pt>
                <c:pt idx="17840">
                  <c:v>28.055267564978301</c:v>
                </c:pt>
                <c:pt idx="17841">
                  <c:v>28.055434080920499</c:v>
                </c:pt>
                <c:pt idx="17842">
                  <c:v>28.055600596330301</c:v>
                </c:pt>
                <c:pt idx="17843">
                  <c:v>28.0557671112077</c:v>
                </c:pt>
                <c:pt idx="17844">
                  <c:v>28.0559336255528</c:v>
                </c:pt>
                <c:pt idx="17845">
                  <c:v>28.056100139365402</c:v>
                </c:pt>
                <c:pt idx="17846">
                  <c:v>28.0562666526457</c:v>
                </c:pt>
                <c:pt idx="17847">
                  <c:v>28.056433165393699</c:v>
                </c:pt>
                <c:pt idx="17848">
                  <c:v>28.056599677609199</c:v>
                </c:pt>
                <c:pt idx="17849">
                  <c:v>28.0567661892924</c:v>
                </c:pt>
                <c:pt idx="17850">
                  <c:v>28.056932700443198</c:v>
                </c:pt>
                <c:pt idx="17851">
                  <c:v>28.057099211061601</c:v>
                </c:pt>
                <c:pt idx="17852">
                  <c:v>28.057265721147701</c:v>
                </c:pt>
                <c:pt idx="17853">
                  <c:v>28.057432230701401</c:v>
                </c:pt>
                <c:pt idx="17854">
                  <c:v>28.0575987397227</c:v>
                </c:pt>
                <c:pt idx="17855">
                  <c:v>28.057765248211702</c:v>
                </c:pt>
                <c:pt idx="17856">
                  <c:v>28.057931756168301</c:v>
                </c:pt>
                <c:pt idx="17857">
                  <c:v>28.058098263592601</c:v>
                </c:pt>
                <c:pt idx="17858">
                  <c:v>28.058264770484399</c:v>
                </c:pt>
                <c:pt idx="17859">
                  <c:v>28.058431276844001</c:v>
                </c:pt>
                <c:pt idx="17860">
                  <c:v>28.0585977826712</c:v>
                </c:pt>
                <c:pt idx="17861">
                  <c:v>28.058764287966</c:v>
                </c:pt>
                <c:pt idx="17862">
                  <c:v>28.0589307927285</c:v>
                </c:pt>
                <c:pt idx="17863">
                  <c:v>28.059097296958601</c:v>
                </c:pt>
                <c:pt idx="17864">
                  <c:v>28.059263800656399</c:v>
                </c:pt>
                <c:pt idx="17865">
                  <c:v>28.059430303821799</c:v>
                </c:pt>
                <c:pt idx="17866">
                  <c:v>28.059596806454898</c:v>
                </c:pt>
                <c:pt idx="17867">
                  <c:v>28.059763308555699</c:v>
                </c:pt>
                <c:pt idx="17868">
                  <c:v>28.0599298101241</c:v>
                </c:pt>
                <c:pt idx="17869">
                  <c:v>28.060096311160201</c:v>
                </c:pt>
                <c:pt idx="17870">
                  <c:v>28.0602628116639</c:v>
                </c:pt>
                <c:pt idx="17871">
                  <c:v>28.0604293116353</c:v>
                </c:pt>
                <c:pt idx="17872">
                  <c:v>28.0605958110743</c:v>
                </c:pt>
                <c:pt idx="17873">
                  <c:v>28.060762309981101</c:v>
                </c:pt>
                <c:pt idx="17874">
                  <c:v>28.060928808355399</c:v>
                </c:pt>
                <c:pt idx="17875">
                  <c:v>28.061095306197501</c:v>
                </c:pt>
                <c:pt idx="17876">
                  <c:v>28.0612618035072</c:v>
                </c:pt>
                <c:pt idx="17877">
                  <c:v>28.0614283002846</c:v>
                </c:pt>
                <c:pt idx="17878">
                  <c:v>28.0615947965297</c:v>
                </c:pt>
                <c:pt idx="17879">
                  <c:v>28.061761292242501</c:v>
                </c:pt>
                <c:pt idx="17880">
                  <c:v>28.061927787422899</c:v>
                </c:pt>
                <c:pt idx="17881">
                  <c:v>28.062094282071001</c:v>
                </c:pt>
                <c:pt idx="17882">
                  <c:v>28.0622607761868</c:v>
                </c:pt>
                <c:pt idx="17883">
                  <c:v>28.0624272697703</c:v>
                </c:pt>
                <c:pt idx="17884">
                  <c:v>28.0625937628215</c:v>
                </c:pt>
                <c:pt idx="17885">
                  <c:v>28.062760255340301</c:v>
                </c:pt>
                <c:pt idx="17886">
                  <c:v>28.062926747326799</c:v>
                </c:pt>
                <c:pt idx="17887">
                  <c:v>28.0630932387811</c:v>
                </c:pt>
                <c:pt idx="17888">
                  <c:v>28.063259729702999</c:v>
                </c:pt>
                <c:pt idx="17889">
                  <c:v>28.063426220092602</c:v>
                </c:pt>
                <c:pt idx="17890">
                  <c:v>28.063592709949901</c:v>
                </c:pt>
                <c:pt idx="17891">
                  <c:v>28.063759199274902</c:v>
                </c:pt>
                <c:pt idx="17892">
                  <c:v>28.063925688067499</c:v>
                </c:pt>
                <c:pt idx="17893">
                  <c:v>28.0640921763279</c:v>
                </c:pt>
                <c:pt idx="17894">
                  <c:v>28.064258664055998</c:v>
                </c:pt>
                <c:pt idx="17895">
                  <c:v>28.0644251512518</c:v>
                </c:pt>
                <c:pt idx="17896">
                  <c:v>28.064591637915299</c:v>
                </c:pt>
                <c:pt idx="17897">
                  <c:v>28.064758124046499</c:v>
                </c:pt>
                <c:pt idx="17898">
                  <c:v>28.064924609645399</c:v>
                </c:pt>
                <c:pt idx="17899">
                  <c:v>28.065091094711999</c:v>
                </c:pt>
                <c:pt idx="17900">
                  <c:v>28.0652575792463</c:v>
                </c:pt>
                <c:pt idx="17901">
                  <c:v>28.0654240632484</c:v>
                </c:pt>
                <c:pt idx="17902">
                  <c:v>28.065590546718099</c:v>
                </c:pt>
                <c:pt idx="17903">
                  <c:v>28.0657570296556</c:v>
                </c:pt>
                <c:pt idx="17904">
                  <c:v>28.065923512060699</c:v>
                </c:pt>
                <c:pt idx="17905">
                  <c:v>28.066089993933598</c:v>
                </c:pt>
                <c:pt idx="17906">
                  <c:v>28.066256475274301</c:v>
                </c:pt>
                <c:pt idx="17907">
                  <c:v>28.066422956082601</c:v>
                </c:pt>
                <c:pt idx="17908">
                  <c:v>28.066589436358601</c:v>
                </c:pt>
                <c:pt idx="17909">
                  <c:v>28.066755916102402</c:v>
                </c:pt>
                <c:pt idx="17910">
                  <c:v>28.066922395313899</c:v>
                </c:pt>
                <c:pt idx="17911">
                  <c:v>28.0670888739932</c:v>
                </c:pt>
                <c:pt idx="17912">
                  <c:v>28.067255352140101</c:v>
                </c:pt>
                <c:pt idx="17913">
                  <c:v>28.067421829754799</c:v>
                </c:pt>
                <c:pt idx="17914">
                  <c:v>28.067588306837202</c:v>
                </c:pt>
                <c:pt idx="17915">
                  <c:v>28.0677547833874</c:v>
                </c:pt>
                <c:pt idx="17916">
                  <c:v>28.067921259405299</c:v>
                </c:pt>
                <c:pt idx="17917">
                  <c:v>28.068087734890899</c:v>
                </c:pt>
                <c:pt idx="17918">
                  <c:v>28.068254209844302</c:v>
                </c:pt>
                <c:pt idx="17919">
                  <c:v>28.068420684265401</c:v>
                </c:pt>
                <c:pt idx="17920">
                  <c:v>28.068587158154202</c:v>
                </c:pt>
                <c:pt idx="17921">
                  <c:v>28.068753631510798</c:v>
                </c:pt>
                <c:pt idx="17922">
                  <c:v>28.068920104335199</c:v>
                </c:pt>
                <c:pt idx="17923">
                  <c:v>28.069086576627299</c:v>
                </c:pt>
                <c:pt idx="17924">
                  <c:v>28.0692530483871</c:v>
                </c:pt>
                <c:pt idx="17925">
                  <c:v>28.069419519614701</c:v>
                </c:pt>
                <c:pt idx="17926">
                  <c:v>28.069585990309999</c:v>
                </c:pt>
                <c:pt idx="17927">
                  <c:v>28.069752460473101</c:v>
                </c:pt>
                <c:pt idx="17928">
                  <c:v>28.069918930103899</c:v>
                </c:pt>
                <c:pt idx="17929">
                  <c:v>28.070085399202501</c:v>
                </c:pt>
                <c:pt idx="17930">
                  <c:v>28.070251867768899</c:v>
                </c:pt>
                <c:pt idx="17931">
                  <c:v>28.070418335803001</c:v>
                </c:pt>
                <c:pt idx="17932">
                  <c:v>28.0705848033049</c:v>
                </c:pt>
                <c:pt idx="17933">
                  <c:v>28.070751270274499</c:v>
                </c:pt>
                <c:pt idx="17934">
                  <c:v>28.070917736711898</c:v>
                </c:pt>
                <c:pt idx="17935">
                  <c:v>28.071084202617101</c:v>
                </c:pt>
                <c:pt idx="17936">
                  <c:v>28.07125066799</c:v>
                </c:pt>
                <c:pt idx="17937">
                  <c:v>28.0714171328307</c:v>
                </c:pt>
                <c:pt idx="17938">
                  <c:v>28.071583597139199</c:v>
                </c:pt>
                <c:pt idx="17939">
                  <c:v>28.071750060915399</c:v>
                </c:pt>
                <c:pt idx="17940">
                  <c:v>28.071916524159501</c:v>
                </c:pt>
                <c:pt idx="17941">
                  <c:v>28.072082986871301</c:v>
                </c:pt>
                <c:pt idx="17942">
                  <c:v>28.072249449050801</c:v>
                </c:pt>
                <c:pt idx="17943">
                  <c:v>28.072415910698201</c:v>
                </c:pt>
                <c:pt idx="17944">
                  <c:v>28.072582371813301</c:v>
                </c:pt>
                <c:pt idx="17945">
                  <c:v>28.072748832396201</c:v>
                </c:pt>
                <c:pt idx="17946">
                  <c:v>28.072915292446901</c:v>
                </c:pt>
                <c:pt idx="17947">
                  <c:v>28.0730817519654</c:v>
                </c:pt>
                <c:pt idx="17948">
                  <c:v>28.0732482109517</c:v>
                </c:pt>
                <c:pt idx="17949">
                  <c:v>28.0734146694057</c:v>
                </c:pt>
                <c:pt idx="17950">
                  <c:v>28.0735811273276</c:v>
                </c:pt>
                <c:pt idx="17951">
                  <c:v>28.0737475847172</c:v>
                </c:pt>
                <c:pt idx="17952">
                  <c:v>28.0739140415746</c:v>
                </c:pt>
                <c:pt idx="17953">
                  <c:v>28.074080497899899</c:v>
                </c:pt>
                <c:pt idx="17954">
                  <c:v>28.074246953692899</c:v>
                </c:pt>
                <c:pt idx="17955">
                  <c:v>28.074413408953699</c:v>
                </c:pt>
                <c:pt idx="17956">
                  <c:v>28.074579863682299</c:v>
                </c:pt>
                <c:pt idx="17957">
                  <c:v>28.074746317878699</c:v>
                </c:pt>
                <c:pt idx="17958">
                  <c:v>28.074912771542898</c:v>
                </c:pt>
                <c:pt idx="17959">
                  <c:v>28.075079224675001</c:v>
                </c:pt>
                <c:pt idx="17960">
                  <c:v>28.0752456772748</c:v>
                </c:pt>
                <c:pt idx="17961">
                  <c:v>28.0754121293424</c:v>
                </c:pt>
                <c:pt idx="17962">
                  <c:v>28.075578580877899</c:v>
                </c:pt>
                <c:pt idx="17963">
                  <c:v>28.075745031881102</c:v>
                </c:pt>
                <c:pt idx="17964">
                  <c:v>28.0759114823522</c:v>
                </c:pt>
                <c:pt idx="17965">
                  <c:v>28.076077932291099</c:v>
                </c:pt>
                <c:pt idx="17966">
                  <c:v>28.076244381697801</c:v>
                </c:pt>
                <c:pt idx="17967">
                  <c:v>28.0764108305723</c:v>
                </c:pt>
                <c:pt idx="17968">
                  <c:v>28.076577278914598</c:v>
                </c:pt>
                <c:pt idx="17969">
                  <c:v>28.0767437267248</c:v>
                </c:pt>
                <c:pt idx="17970">
                  <c:v>28.076910174002801</c:v>
                </c:pt>
                <c:pt idx="17971">
                  <c:v>28.077076620748599</c:v>
                </c:pt>
                <c:pt idx="17972">
                  <c:v>28.0772430669622</c:v>
                </c:pt>
                <c:pt idx="17973">
                  <c:v>28.077409512643701</c:v>
                </c:pt>
                <c:pt idx="17974">
                  <c:v>28.077575957792899</c:v>
                </c:pt>
                <c:pt idx="17975">
                  <c:v>28.077742402409999</c:v>
                </c:pt>
                <c:pt idx="17976">
                  <c:v>28.077908846494999</c:v>
                </c:pt>
                <c:pt idx="17977">
                  <c:v>28.078075290047799</c:v>
                </c:pt>
                <c:pt idx="17978">
                  <c:v>28.078241733068399</c:v>
                </c:pt>
                <c:pt idx="17979">
                  <c:v>28.078408175556799</c:v>
                </c:pt>
                <c:pt idx="17980">
                  <c:v>28.078574617513102</c:v>
                </c:pt>
                <c:pt idx="17981">
                  <c:v>28.078741058937201</c:v>
                </c:pt>
                <c:pt idx="17982">
                  <c:v>28.078907499829199</c:v>
                </c:pt>
                <c:pt idx="17983">
                  <c:v>28.079073940189001</c:v>
                </c:pt>
                <c:pt idx="17984">
                  <c:v>28.0792403800166</c:v>
                </c:pt>
                <c:pt idx="17985">
                  <c:v>28.079406819312101</c:v>
                </c:pt>
                <c:pt idx="17986">
                  <c:v>28.079573258075499</c:v>
                </c:pt>
                <c:pt idx="17987">
                  <c:v>28.079739696306699</c:v>
                </c:pt>
                <c:pt idx="17988">
                  <c:v>28.0799061340057</c:v>
                </c:pt>
                <c:pt idx="17989">
                  <c:v>28.0800725711726</c:v>
                </c:pt>
                <c:pt idx="17990">
                  <c:v>28.0802390078074</c:v>
                </c:pt>
                <c:pt idx="17991">
                  <c:v>28.080405443909999</c:v>
                </c:pt>
                <c:pt idx="17992">
                  <c:v>28.080571879480399</c:v>
                </c:pt>
                <c:pt idx="17993">
                  <c:v>28.080738314518701</c:v>
                </c:pt>
                <c:pt idx="17994">
                  <c:v>28.080904749024899</c:v>
                </c:pt>
                <c:pt idx="17995">
                  <c:v>28.081071182999001</c:v>
                </c:pt>
                <c:pt idx="17996">
                  <c:v>28.081237616440902</c:v>
                </c:pt>
                <c:pt idx="17997">
                  <c:v>28.081404049350599</c:v>
                </c:pt>
                <c:pt idx="17998">
                  <c:v>28.081570481728299</c:v>
                </c:pt>
                <c:pt idx="17999">
                  <c:v>28.081736913573799</c:v>
                </c:pt>
                <c:pt idx="18000">
                  <c:v>28.081903344887198</c:v>
                </c:pt>
                <c:pt idx="18001">
                  <c:v>28.082069775668401</c:v>
                </c:pt>
                <c:pt idx="18002">
                  <c:v>28.0822362059175</c:v>
                </c:pt>
                <c:pt idx="18003">
                  <c:v>28.082402635634502</c:v>
                </c:pt>
                <c:pt idx="18004">
                  <c:v>28.082569064819399</c:v>
                </c:pt>
                <c:pt idx="18005">
                  <c:v>28.0827354934722</c:v>
                </c:pt>
                <c:pt idx="18006">
                  <c:v>28.0829019215928</c:v>
                </c:pt>
                <c:pt idx="18007">
                  <c:v>28.0830683491813</c:v>
                </c:pt>
                <c:pt idx="18008">
                  <c:v>28.083234776237699</c:v>
                </c:pt>
                <c:pt idx="18009">
                  <c:v>28.083401202762001</c:v>
                </c:pt>
                <c:pt idx="18010">
                  <c:v>28.0835676287541</c:v>
                </c:pt>
                <c:pt idx="18011">
                  <c:v>28.083734054214201</c:v>
                </c:pt>
                <c:pt idx="18012">
                  <c:v>28.083900479142098</c:v>
                </c:pt>
                <c:pt idx="18013">
                  <c:v>28.084066903538002</c:v>
                </c:pt>
                <c:pt idx="18014">
                  <c:v>28.084233327401702</c:v>
                </c:pt>
                <c:pt idx="18015">
                  <c:v>28.084399750733301</c:v>
                </c:pt>
                <c:pt idx="18016">
                  <c:v>28.084566173532799</c:v>
                </c:pt>
                <c:pt idx="18017">
                  <c:v>28.084732595800201</c:v>
                </c:pt>
                <c:pt idx="18018">
                  <c:v>28.084899017535498</c:v>
                </c:pt>
                <c:pt idx="18019">
                  <c:v>28.085065438738699</c:v>
                </c:pt>
                <c:pt idx="18020">
                  <c:v>28.085231859409799</c:v>
                </c:pt>
                <c:pt idx="18021">
                  <c:v>28.085398279548901</c:v>
                </c:pt>
                <c:pt idx="18022">
                  <c:v>28.0855646991558</c:v>
                </c:pt>
                <c:pt idx="18023">
                  <c:v>28.085731118230601</c:v>
                </c:pt>
                <c:pt idx="18024">
                  <c:v>28.085897536773299</c:v>
                </c:pt>
                <c:pt idx="18025">
                  <c:v>28.086063954783999</c:v>
                </c:pt>
                <c:pt idx="18026">
                  <c:v>28.086230372262499</c:v>
                </c:pt>
                <c:pt idx="18027">
                  <c:v>28.086396789209001</c:v>
                </c:pt>
                <c:pt idx="18028">
                  <c:v>28.086563205623399</c:v>
                </c:pt>
                <c:pt idx="18029">
                  <c:v>28.0867296215057</c:v>
                </c:pt>
                <c:pt idx="18030">
                  <c:v>28.086896036855901</c:v>
                </c:pt>
                <c:pt idx="18031">
                  <c:v>28.0870624516741</c:v>
                </c:pt>
                <c:pt idx="18032">
                  <c:v>28.0872288659601</c:v>
                </c:pt>
                <c:pt idx="18033">
                  <c:v>28.087395279714102</c:v>
                </c:pt>
                <c:pt idx="18034">
                  <c:v>28.087561692935999</c:v>
                </c:pt>
                <c:pt idx="18035">
                  <c:v>28.0877281056258</c:v>
                </c:pt>
                <c:pt idx="18036">
                  <c:v>28.087894517783599</c:v>
                </c:pt>
                <c:pt idx="18037">
                  <c:v>28.088060929409298</c:v>
                </c:pt>
                <c:pt idx="18038">
                  <c:v>28.0882273405029</c:v>
                </c:pt>
                <c:pt idx="18039">
                  <c:v>28.088393751064501</c:v>
                </c:pt>
                <c:pt idx="18040">
                  <c:v>28.088560161093898</c:v>
                </c:pt>
                <c:pt idx="18041">
                  <c:v>28.088726570591401</c:v>
                </c:pt>
                <c:pt idx="18042">
                  <c:v>28.0888929795567</c:v>
                </c:pt>
                <c:pt idx="18043">
                  <c:v>28.089059387990002</c:v>
                </c:pt>
                <c:pt idx="18044">
                  <c:v>28.089225795891299</c:v>
                </c:pt>
                <c:pt idx="18045">
                  <c:v>28.089392203260498</c:v>
                </c:pt>
                <c:pt idx="18046">
                  <c:v>28.089558610097601</c:v>
                </c:pt>
                <c:pt idx="18047">
                  <c:v>28.089725016402699</c:v>
                </c:pt>
                <c:pt idx="18048">
                  <c:v>28.0898914221757</c:v>
                </c:pt>
                <c:pt idx="18049">
                  <c:v>28.090057827416601</c:v>
                </c:pt>
                <c:pt idx="18050">
                  <c:v>28.0902242321256</c:v>
                </c:pt>
                <c:pt idx="18051">
                  <c:v>28.090390636302399</c:v>
                </c:pt>
                <c:pt idx="18052">
                  <c:v>28.0905570399472</c:v>
                </c:pt>
                <c:pt idx="18053">
                  <c:v>28.09072344306</c:v>
                </c:pt>
                <c:pt idx="18054">
                  <c:v>28.090889845640799</c:v>
                </c:pt>
                <c:pt idx="18055">
                  <c:v>28.091056247689401</c:v>
                </c:pt>
                <c:pt idx="18056">
                  <c:v>28.091222649206099</c:v>
                </c:pt>
                <c:pt idx="18057">
                  <c:v>28.091389050190699</c:v>
                </c:pt>
                <c:pt idx="18058">
                  <c:v>28.091555450643298</c:v>
                </c:pt>
                <c:pt idx="18059">
                  <c:v>28.0917218505638</c:v>
                </c:pt>
                <c:pt idx="18060">
                  <c:v>28.091888249952301</c:v>
                </c:pt>
                <c:pt idx="18061">
                  <c:v>28.092054648808801</c:v>
                </c:pt>
                <c:pt idx="18062">
                  <c:v>28.092221047133201</c:v>
                </c:pt>
                <c:pt idx="18063">
                  <c:v>28.092387444925699</c:v>
                </c:pt>
                <c:pt idx="18064">
                  <c:v>28.092553842186</c:v>
                </c:pt>
                <c:pt idx="18065">
                  <c:v>28.092720238914399</c:v>
                </c:pt>
                <c:pt idx="18066">
                  <c:v>28.092886635110698</c:v>
                </c:pt>
                <c:pt idx="18067">
                  <c:v>28.093053030775</c:v>
                </c:pt>
                <c:pt idx="18068">
                  <c:v>28.0932194259073</c:v>
                </c:pt>
                <c:pt idx="18069">
                  <c:v>28.093385820507599</c:v>
                </c:pt>
                <c:pt idx="18070">
                  <c:v>28.093552214575901</c:v>
                </c:pt>
                <c:pt idx="18071">
                  <c:v>28.093718608112098</c:v>
                </c:pt>
                <c:pt idx="18072">
                  <c:v>28.093885001116298</c:v>
                </c:pt>
                <c:pt idx="18073">
                  <c:v>28.094051393588501</c:v>
                </c:pt>
                <c:pt idx="18074">
                  <c:v>28.094217785528699</c:v>
                </c:pt>
                <c:pt idx="18075">
                  <c:v>28.094384176936899</c:v>
                </c:pt>
                <c:pt idx="18076">
                  <c:v>28.094550567813101</c:v>
                </c:pt>
                <c:pt idx="18077">
                  <c:v>28.094716958157299</c:v>
                </c:pt>
                <c:pt idx="18078">
                  <c:v>28.0948833479694</c:v>
                </c:pt>
                <c:pt idx="18079">
                  <c:v>28.0950497372496</c:v>
                </c:pt>
                <c:pt idx="18080">
                  <c:v>28.095216125997801</c:v>
                </c:pt>
                <c:pt idx="18081">
                  <c:v>28.095382514213899</c:v>
                </c:pt>
                <c:pt idx="18082">
                  <c:v>28.095548901898098</c:v>
                </c:pt>
                <c:pt idx="18083">
                  <c:v>28.0957152890503</c:v>
                </c:pt>
                <c:pt idx="18084">
                  <c:v>28.095881675670402</c:v>
                </c:pt>
                <c:pt idx="18085">
                  <c:v>28.096048061758601</c:v>
                </c:pt>
                <c:pt idx="18086">
                  <c:v>28.0962144473148</c:v>
                </c:pt>
                <c:pt idx="18087">
                  <c:v>28.096380832339001</c:v>
                </c:pt>
                <c:pt idx="18088">
                  <c:v>28.096547216831201</c:v>
                </c:pt>
                <c:pt idx="18089">
                  <c:v>28.0967136007914</c:v>
                </c:pt>
                <c:pt idx="18090">
                  <c:v>28.096879984219701</c:v>
                </c:pt>
                <c:pt idx="18091">
                  <c:v>28.097046367115901</c:v>
                </c:pt>
                <c:pt idx="18092">
                  <c:v>28.0972127494802</c:v>
                </c:pt>
                <c:pt idx="18093">
                  <c:v>28.097379131312501</c:v>
                </c:pt>
                <c:pt idx="18094">
                  <c:v>28.0975455126128</c:v>
                </c:pt>
                <c:pt idx="18095">
                  <c:v>28.097711893381099</c:v>
                </c:pt>
                <c:pt idx="18096">
                  <c:v>28.0978782736175</c:v>
                </c:pt>
                <c:pt idx="18097">
                  <c:v>28.098044653321899</c:v>
                </c:pt>
                <c:pt idx="18098">
                  <c:v>28.098211032494302</c:v>
                </c:pt>
                <c:pt idx="18099">
                  <c:v>28.098377411134699</c:v>
                </c:pt>
                <c:pt idx="18100">
                  <c:v>28.098543789243202</c:v>
                </c:pt>
                <c:pt idx="18101">
                  <c:v>28.0987101668197</c:v>
                </c:pt>
                <c:pt idx="18102">
                  <c:v>28.098876543864201</c:v>
                </c:pt>
                <c:pt idx="18103">
                  <c:v>28.0990429203768</c:v>
                </c:pt>
                <c:pt idx="18104">
                  <c:v>28.099209296357401</c:v>
                </c:pt>
                <c:pt idx="18105">
                  <c:v>28.099375671806001</c:v>
                </c:pt>
                <c:pt idx="18106">
                  <c:v>28.0995420467227</c:v>
                </c:pt>
                <c:pt idx="18107">
                  <c:v>28.099708421107401</c:v>
                </c:pt>
                <c:pt idx="18108">
                  <c:v>28.099874794960201</c:v>
                </c:pt>
                <c:pt idx="18109">
                  <c:v>28.100041168280999</c:v>
                </c:pt>
                <c:pt idx="18110">
                  <c:v>28.1002075410698</c:v>
                </c:pt>
                <c:pt idx="18111">
                  <c:v>28.100373913326699</c:v>
                </c:pt>
                <c:pt idx="18112">
                  <c:v>28.1005402850517</c:v>
                </c:pt>
                <c:pt idx="18113">
                  <c:v>28.1007066562447</c:v>
                </c:pt>
                <c:pt idx="18114">
                  <c:v>28.100873026905798</c:v>
                </c:pt>
                <c:pt idx="18115">
                  <c:v>28.101039397034899</c:v>
                </c:pt>
                <c:pt idx="18116">
                  <c:v>28.101205766631999</c:v>
                </c:pt>
                <c:pt idx="18117">
                  <c:v>28.1013721356973</c:v>
                </c:pt>
                <c:pt idx="18118">
                  <c:v>28.1015385042306</c:v>
                </c:pt>
                <c:pt idx="18119">
                  <c:v>28.101704872231899</c:v>
                </c:pt>
                <c:pt idx="18120">
                  <c:v>28.1018712397013</c:v>
                </c:pt>
                <c:pt idx="18121">
                  <c:v>28.102037606638799</c:v>
                </c:pt>
                <c:pt idx="18122">
                  <c:v>28.102203973044301</c:v>
                </c:pt>
                <c:pt idx="18123">
                  <c:v>28.1023703389179</c:v>
                </c:pt>
                <c:pt idx="18124">
                  <c:v>28.102536704259599</c:v>
                </c:pt>
                <c:pt idx="18125">
                  <c:v>28.1027030690693</c:v>
                </c:pt>
                <c:pt idx="18126">
                  <c:v>28.102869433347198</c:v>
                </c:pt>
                <c:pt idx="18127">
                  <c:v>28.103035797093099</c:v>
                </c:pt>
                <c:pt idx="18128">
                  <c:v>28.103202160306999</c:v>
                </c:pt>
                <c:pt idx="18129">
                  <c:v>28.103368522989101</c:v>
                </c:pt>
                <c:pt idx="18130">
                  <c:v>28.103534885139201</c:v>
                </c:pt>
                <c:pt idx="18131">
                  <c:v>28.103701246757399</c:v>
                </c:pt>
                <c:pt idx="18132">
                  <c:v>28.1038676078437</c:v>
                </c:pt>
                <c:pt idx="18133">
                  <c:v>28.104033968397999</c:v>
                </c:pt>
                <c:pt idx="18134">
                  <c:v>28.1042003284205</c:v>
                </c:pt>
                <c:pt idx="18135">
                  <c:v>28.104366687911</c:v>
                </c:pt>
                <c:pt idx="18136">
                  <c:v>28.104533046869701</c:v>
                </c:pt>
                <c:pt idx="18137">
                  <c:v>28.104699405296401</c:v>
                </c:pt>
                <c:pt idx="18138">
                  <c:v>28.104865763191199</c:v>
                </c:pt>
                <c:pt idx="18139">
                  <c:v>28.1050321205541</c:v>
                </c:pt>
                <c:pt idx="18140">
                  <c:v>28.105198477385098</c:v>
                </c:pt>
                <c:pt idx="18141">
                  <c:v>28.105364833684199</c:v>
                </c:pt>
                <c:pt idx="18142">
                  <c:v>28.105531189451298</c:v>
                </c:pt>
                <c:pt idx="18143">
                  <c:v>28.105697544686599</c:v>
                </c:pt>
                <c:pt idx="18144">
                  <c:v>28.105863899389998</c:v>
                </c:pt>
                <c:pt idx="18145">
                  <c:v>28.106030253561499</c:v>
                </c:pt>
                <c:pt idx="18146">
                  <c:v>28.106196607201099</c:v>
                </c:pt>
                <c:pt idx="18147">
                  <c:v>28.1063629603088</c:v>
                </c:pt>
                <c:pt idx="18148">
                  <c:v>28.1065293128846</c:v>
                </c:pt>
                <c:pt idx="18149">
                  <c:v>28.106695664928498</c:v>
                </c:pt>
                <c:pt idx="18150">
                  <c:v>28.106862016440601</c:v>
                </c:pt>
                <c:pt idx="18151">
                  <c:v>28.1070283674207</c:v>
                </c:pt>
                <c:pt idx="18152">
                  <c:v>28.107194717869</c:v>
                </c:pt>
                <c:pt idx="18153">
                  <c:v>28.107361067785298</c:v>
                </c:pt>
                <c:pt idx="18154">
                  <c:v>28.107527417169798</c:v>
                </c:pt>
                <c:pt idx="18155">
                  <c:v>28.1076937660224</c:v>
                </c:pt>
                <c:pt idx="18156">
                  <c:v>28.107860114343101</c:v>
                </c:pt>
                <c:pt idx="18157">
                  <c:v>28.108026462131999</c:v>
                </c:pt>
                <c:pt idx="18158">
                  <c:v>28.1081928093889</c:v>
                </c:pt>
                <c:pt idx="18159">
                  <c:v>28.108359156113998</c:v>
                </c:pt>
                <c:pt idx="18160">
                  <c:v>28.108525502307302</c:v>
                </c:pt>
                <c:pt idx="18161">
                  <c:v>28.108691847968601</c:v>
                </c:pt>
                <c:pt idx="18162">
                  <c:v>28.108858193098101</c:v>
                </c:pt>
                <c:pt idx="18163">
                  <c:v>28.109024537695699</c:v>
                </c:pt>
                <c:pt idx="18164">
                  <c:v>28.1091908817614</c:v>
                </c:pt>
                <c:pt idx="18165">
                  <c:v>28.109357225295302</c:v>
                </c:pt>
                <c:pt idx="18166">
                  <c:v>28.109523568297298</c:v>
                </c:pt>
                <c:pt idx="18167">
                  <c:v>28.1096899107675</c:v>
                </c:pt>
                <c:pt idx="18168">
                  <c:v>28.1098562527058</c:v>
                </c:pt>
                <c:pt idx="18169">
                  <c:v>28.110022594112198</c:v>
                </c:pt>
                <c:pt idx="18170">
                  <c:v>28.110188934986802</c:v>
                </c:pt>
                <c:pt idx="18171">
                  <c:v>28.1103552753295</c:v>
                </c:pt>
                <c:pt idx="18172">
                  <c:v>28.110521615140399</c:v>
                </c:pt>
                <c:pt idx="18173">
                  <c:v>28.110687954419401</c:v>
                </c:pt>
                <c:pt idx="18174">
                  <c:v>28.110854293166501</c:v>
                </c:pt>
                <c:pt idx="18175">
                  <c:v>28.111020631381901</c:v>
                </c:pt>
                <c:pt idx="18176">
                  <c:v>28.111186969065301</c:v>
                </c:pt>
                <c:pt idx="18177">
                  <c:v>28.111353306216898</c:v>
                </c:pt>
                <c:pt idx="18178">
                  <c:v>28.111519642836701</c:v>
                </c:pt>
                <c:pt idx="18179">
                  <c:v>28.111685978924601</c:v>
                </c:pt>
                <c:pt idx="18180">
                  <c:v>28.1118523144807</c:v>
                </c:pt>
                <c:pt idx="18181">
                  <c:v>28.112018649505</c:v>
                </c:pt>
                <c:pt idx="18182">
                  <c:v>28.112184983997398</c:v>
                </c:pt>
                <c:pt idx="18183">
                  <c:v>28.112351317958002</c:v>
                </c:pt>
                <c:pt idx="18184">
                  <c:v>28.1125176513867</c:v>
                </c:pt>
                <c:pt idx="18185">
                  <c:v>28.112683984283599</c:v>
                </c:pt>
                <c:pt idx="18186">
                  <c:v>28.1128503166487</c:v>
                </c:pt>
                <c:pt idx="18187">
                  <c:v>28.113016648481999</c:v>
                </c:pt>
                <c:pt idx="18188">
                  <c:v>28.113182979783399</c:v>
                </c:pt>
                <c:pt idx="18189">
                  <c:v>28.113349310553001</c:v>
                </c:pt>
                <c:pt idx="18190">
                  <c:v>28.113515640790698</c:v>
                </c:pt>
                <c:pt idx="18191">
                  <c:v>28.1136819704967</c:v>
                </c:pt>
                <c:pt idx="18192">
                  <c:v>28.113848299670799</c:v>
                </c:pt>
                <c:pt idx="18193">
                  <c:v>28.1140146283131</c:v>
                </c:pt>
                <c:pt idx="18194">
                  <c:v>28.114180956423599</c:v>
                </c:pt>
                <c:pt idx="18195">
                  <c:v>28.1143472840022</c:v>
                </c:pt>
                <c:pt idx="18196">
                  <c:v>28.114513611049102</c:v>
                </c:pt>
                <c:pt idx="18197">
                  <c:v>28.114679937564102</c:v>
                </c:pt>
                <c:pt idx="18198">
                  <c:v>28.1148462635473</c:v>
                </c:pt>
                <c:pt idx="18199">
                  <c:v>28.115012588998699</c:v>
                </c:pt>
                <c:pt idx="18200">
                  <c:v>28.115178913918299</c:v>
                </c:pt>
                <c:pt idx="18201">
                  <c:v>28.115345238306102</c:v>
                </c:pt>
                <c:pt idx="18202">
                  <c:v>28.115511562162101</c:v>
                </c:pt>
                <c:pt idx="18203">
                  <c:v>28.115677885486299</c:v>
                </c:pt>
                <c:pt idx="18204">
                  <c:v>28.115844208278698</c:v>
                </c:pt>
                <c:pt idx="18205">
                  <c:v>28.116010530539299</c:v>
                </c:pt>
                <c:pt idx="18206">
                  <c:v>28.116176852268101</c:v>
                </c:pt>
                <c:pt idx="18207">
                  <c:v>28.116343173465001</c:v>
                </c:pt>
                <c:pt idx="18208">
                  <c:v>28.116509494130199</c:v>
                </c:pt>
                <c:pt idx="18209">
                  <c:v>28.116675814263601</c:v>
                </c:pt>
                <c:pt idx="18210">
                  <c:v>28.116842133865202</c:v>
                </c:pt>
                <c:pt idx="18211">
                  <c:v>28.117008452935</c:v>
                </c:pt>
                <c:pt idx="18212">
                  <c:v>28.117174771473</c:v>
                </c:pt>
                <c:pt idx="18213">
                  <c:v>28.1173410894793</c:v>
                </c:pt>
                <c:pt idx="18214">
                  <c:v>28.117507406953699</c:v>
                </c:pt>
                <c:pt idx="18215">
                  <c:v>28.117673723896399</c:v>
                </c:pt>
                <c:pt idx="18216">
                  <c:v>28.1178400403072</c:v>
                </c:pt>
                <c:pt idx="18217">
                  <c:v>28.118006356186299</c:v>
                </c:pt>
                <c:pt idx="18218">
                  <c:v>28.1181726715336</c:v>
                </c:pt>
                <c:pt idx="18219">
                  <c:v>28.118338986349201</c:v>
                </c:pt>
                <c:pt idx="18220">
                  <c:v>28.118505300632901</c:v>
                </c:pt>
                <c:pt idx="18221">
                  <c:v>28.118671614384901</c:v>
                </c:pt>
                <c:pt idx="18222">
                  <c:v>28.118837927605099</c:v>
                </c:pt>
                <c:pt idx="18223">
                  <c:v>28.119004240293599</c:v>
                </c:pt>
                <c:pt idx="18224">
                  <c:v>28.1191705524502</c:v>
                </c:pt>
                <c:pt idx="18225">
                  <c:v>28.119336864075098</c:v>
                </c:pt>
                <c:pt idx="18226">
                  <c:v>28.119503175168202</c:v>
                </c:pt>
                <c:pt idx="18227">
                  <c:v>28.119669485729599</c:v>
                </c:pt>
                <c:pt idx="18228">
                  <c:v>28.119835795759201</c:v>
                </c:pt>
                <c:pt idx="18229">
                  <c:v>28.120002105257001</c:v>
                </c:pt>
                <c:pt idx="18230">
                  <c:v>28.120168414223102</c:v>
                </c:pt>
                <c:pt idx="18231">
                  <c:v>28.1203347226574</c:v>
                </c:pt>
                <c:pt idx="18232">
                  <c:v>28.12050103056</c:v>
                </c:pt>
                <c:pt idx="18233">
                  <c:v>28.120667337930801</c:v>
                </c:pt>
                <c:pt idx="18234">
                  <c:v>28.1208336447698</c:v>
                </c:pt>
                <c:pt idx="18235">
                  <c:v>28.120999951077099</c:v>
                </c:pt>
                <c:pt idx="18236">
                  <c:v>28.1211662568527</c:v>
                </c:pt>
                <c:pt idx="18237">
                  <c:v>28.121332562096399</c:v>
                </c:pt>
                <c:pt idx="18238">
                  <c:v>28.121498866808501</c:v>
                </c:pt>
                <c:pt idx="18239">
                  <c:v>28.121665170988798</c:v>
                </c:pt>
                <c:pt idx="18240">
                  <c:v>28.1218314746373</c:v>
                </c:pt>
                <c:pt idx="18241">
                  <c:v>28.1219977777541</c:v>
                </c:pt>
                <c:pt idx="18242">
                  <c:v>28.1221640803392</c:v>
                </c:pt>
                <c:pt idx="18243">
                  <c:v>28.122330382392501</c:v>
                </c:pt>
                <c:pt idx="18244">
                  <c:v>28.1224966839141</c:v>
                </c:pt>
                <c:pt idx="18245">
                  <c:v>28.122662984904</c:v>
                </c:pt>
                <c:pt idx="18246">
                  <c:v>28.122829285362101</c:v>
                </c:pt>
                <c:pt idx="18247">
                  <c:v>28.1229955852885</c:v>
                </c:pt>
                <c:pt idx="18248">
                  <c:v>28.1231618846831</c:v>
                </c:pt>
                <c:pt idx="18249">
                  <c:v>28.1233281835461</c:v>
                </c:pt>
                <c:pt idx="18250">
                  <c:v>28.123494481877199</c:v>
                </c:pt>
                <c:pt idx="18251">
                  <c:v>28.123660779676701</c:v>
                </c:pt>
                <c:pt idx="18252">
                  <c:v>28.123827076944401</c:v>
                </c:pt>
                <c:pt idx="18253">
                  <c:v>28.123993373680499</c:v>
                </c:pt>
                <c:pt idx="18254">
                  <c:v>28.124159669884701</c:v>
                </c:pt>
                <c:pt idx="18255">
                  <c:v>28.124325965557301</c:v>
                </c:pt>
                <c:pt idx="18256">
                  <c:v>28.124492260698201</c:v>
                </c:pt>
                <c:pt idx="18257">
                  <c:v>28.124658555307299</c:v>
                </c:pt>
                <c:pt idx="18258">
                  <c:v>28.124824849384702</c:v>
                </c:pt>
                <c:pt idx="18259">
                  <c:v>28.124991142930401</c:v>
                </c:pt>
                <c:pt idx="18260">
                  <c:v>28.125157435944399</c:v>
                </c:pt>
                <c:pt idx="18261">
                  <c:v>28.1253237284267</c:v>
                </c:pt>
                <c:pt idx="18262">
                  <c:v>28.125490020377299</c:v>
                </c:pt>
                <c:pt idx="18263">
                  <c:v>28.125656311796099</c:v>
                </c:pt>
                <c:pt idx="18264">
                  <c:v>28.1258226026833</c:v>
                </c:pt>
                <c:pt idx="18265">
                  <c:v>28.125988893038699</c:v>
                </c:pt>
                <c:pt idx="18266">
                  <c:v>28.126155182862501</c:v>
                </c:pt>
                <c:pt idx="18267">
                  <c:v>28.126321472154501</c:v>
                </c:pt>
                <c:pt idx="18268">
                  <c:v>28.126487760914902</c:v>
                </c:pt>
                <c:pt idx="18269">
                  <c:v>28.1266540491435</c:v>
                </c:pt>
                <c:pt idx="18270">
                  <c:v>28.126820336840499</c:v>
                </c:pt>
                <c:pt idx="18271">
                  <c:v>28.126986624005699</c:v>
                </c:pt>
                <c:pt idx="18272">
                  <c:v>28.1271529106393</c:v>
                </c:pt>
                <c:pt idx="18273">
                  <c:v>28.127319196741201</c:v>
                </c:pt>
                <c:pt idx="18274">
                  <c:v>28.1274854823113</c:v>
                </c:pt>
                <c:pt idx="18275">
                  <c:v>28.1276517673498</c:v>
                </c:pt>
                <c:pt idx="18276">
                  <c:v>28.1278180518566</c:v>
                </c:pt>
                <c:pt idx="18277">
                  <c:v>28.127984335831801</c:v>
                </c:pt>
                <c:pt idx="18278">
                  <c:v>28.1281506192752</c:v>
                </c:pt>
                <c:pt idx="18279">
                  <c:v>28.128316902186899</c:v>
                </c:pt>
                <c:pt idx="18280">
                  <c:v>28.128483184566999</c:v>
                </c:pt>
                <c:pt idx="18281">
                  <c:v>28.1286494664154</c:v>
                </c:pt>
                <c:pt idx="18282">
                  <c:v>28.128815747732101</c:v>
                </c:pt>
                <c:pt idx="18283">
                  <c:v>28.1289820285172</c:v>
                </c:pt>
                <c:pt idx="18284">
                  <c:v>28.1291483087705</c:v>
                </c:pt>
                <c:pt idx="18285">
                  <c:v>28.1293145884922</c:v>
                </c:pt>
                <c:pt idx="18286">
                  <c:v>28.129480867682201</c:v>
                </c:pt>
                <c:pt idx="18287">
                  <c:v>28.129647146340599</c:v>
                </c:pt>
                <c:pt idx="18288">
                  <c:v>28.129813424467301</c:v>
                </c:pt>
                <c:pt idx="18289">
                  <c:v>28.1299797020623</c:v>
                </c:pt>
                <c:pt idx="18290">
                  <c:v>28.1301459791257</c:v>
                </c:pt>
                <c:pt idx="18291">
                  <c:v>28.130312255657302</c:v>
                </c:pt>
                <c:pt idx="18292">
                  <c:v>28.130478531657399</c:v>
                </c:pt>
                <c:pt idx="18293">
                  <c:v>28.130644807125702</c:v>
                </c:pt>
                <c:pt idx="18294">
                  <c:v>28.1308110820625</c:v>
                </c:pt>
                <c:pt idx="18295">
                  <c:v>28.130977356467501</c:v>
                </c:pt>
                <c:pt idx="18296">
                  <c:v>28.131143630340901</c:v>
                </c:pt>
                <c:pt idx="18297">
                  <c:v>28.131309903682698</c:v>
                </c:pt>
                <c:pt idx="18298">
                  <c:v>28.1314761764928</c:v>
                </c:pt>
                <c:pt idx="18299">
                  <c:v>28.131642448771199</c:v>
                </c:pt>
                <c:pt idx="18300">
                  <c:v>28.131808720517999</c:v>
                </c:pt>
                <c:pt idx="18301">
                  <c:v>28.131974991733099</c:v>
                </c:pt>
                <c:pt idx="18302">
                  <c:v>28.132141262416599</c:v>
                </c:pt>
                <c:pt idx="18303">
                  <c:v>28.1323075325685</c:v>
                </c:pt>
                <c:pt idx="18304">
                  <c:v>28.132473802188699</c:v>
                </c:pt>
                <c:pt idx="18305">
                  <c:v>28.132640071277301</c:v>
                </c:pt>
                <c:pt idx="18306">
                  <c:v>28.1328063398342</c:v>
                </c:pt>
                <c:pt idx="18307">
                  <c:v>28.1329726078595</c:v>
                </c:pt>
                <c:pt idx="18308">
                  <c:v>28.1331388753532</c:v>
                </c:pt>
                <c:pt idx="18309">
                  <c:v>28.133305142315201</c:v>
                </c:pt>
                <c:pt idx="18310">
                  <c:v>28.133471408745599</c:v>
                </c:pt>
                <c:pt idx="18311">
                  <c:v>28.133637674644401</c:v>
                </c:pt>
                <c:pt idx="18312">
                  <c:v>28.1338039400115</c:v>
                </c:pt>
                <c:pt idx="18313">
                  <c:v>28.133970204847099</c:v>
                </c:pt>
                <c:pt idx="18314">
                  <c:v>28.134136469150899</c:v>
                </c:pt>
                <c:pt idx="18315">
                  <c:v>28.134302732923199</c:v>
                </c:pt>
                <c:pt idx="18316">
                  <c:v>28.1344689961638</c:v>
                </c:pt>
                <c:pt idx="18317">
                  <c:v>28.134635258872901</c:v>
                </c:pt>
                <c:pt idx="18318">
                  <c:v>28.134801521050299</c:v>
                </c:pt>
                <c:pt idx="18319">
                  <c:v>28.134967782695998</c:v>
                </c:pt>
                <c:pt idx="18320">
                  <c:v>28.135134043810201</c:v>
                </c:pt>
                <c:pt idx="18321">
                  <c:v>28.1353003043927</c:v>
                </c:pt>
                <c:pt idx="18322">
                  <c:v>28.1354665644437</c:v>
                </c:pt>
                <c:pt idx="18323">
                  <c:v>28.135632823963</c:v>
                </c:pt>
                <c:pt idx="18324">
                  <c:v>28.135799082950701</c:v>
                </c:pt>
                <c:pt idx="18325">
                  <c:v>28.135965341406799</c:v>
                </c:pt>
                <c:pt idx="18326">
                  <c:v>28.1361315993313</c:v>
                </c:pt>
                <c:pt idx="18327">
                  <c:v>28.136297856724202</c:v>
                </c:pt>
                <c:pt idx="18328">
                  <c:v>28.1364641135855</c:v>
                </c:pt>
                <c:pt idx="18329">
                  <c:v>28.136630369915199</c:v>
                </c:pt>
                <c:pt idx="18330">
                  <c:v>28.136796625713298</c:v>
                </c:pt>
                <c:pt idx="18331">
                  <c:v>28.136962880979802</c:v>
                </c:pt>
                <c:pt idx="18332">
                  <c:v>28.137129135714702</c:v>
                </c:pt>
                <c:pt idx="18333">
                  <c:v>28.137295389917998</c:v>
                </c:pt>
                <c:pt idx="18334">
                  <c:v>28.137461643589699</c:v>
                </c:pt>
                <c:pt idx="18335">
                  <c:v>28.1376278967298</c:v>
                </c:pt>
                <c:pt idx="18336">
                  <c:v>28.137794149338301</c:v>
                </c:pt>
                <c:pt idx="18337">
                  <c:v>28.137960401415199</c:v>
                </c:pt>
                <c:pt idx="18338">
                  <c:v>28.138126652960601</c:v>
                </c:pt>
                <c:pt idx="18339">
                  <c:v>28.1382929039743</c:v>
                </c:pt>
                <c:pt idx="18340">
                  <c:v>28.138459154456498</c:v>
                </c:pt>
                <c:pt idx="18341">
                  <c:v>28.138625404407101</c:v>
                </c:pt>
                <c:pt idx="18342">
                  <c:v>28.1387916538261</c:v>
                </c:pt>
                <c:pt idx="18343">
                  <c:v>28.1389579027135</c:v>
                </c:pt>
                <c:pt idx="18344">
                  <c:v>28.139124151069399</c:v>
                </c:pt>
                <c:pt idx="18345">
                  <c:v>28.139290398893699</c:v>
                </c:pt>
                <c:pt idx="18346">
                  <c:v>28.1394566461864</c:v>
                </c:pt>
                <c:pt idx="18347">
                  <c:v>28.1396228929475</c:v>
                </c:pt>
                <c:pt idx="18348">
                  <c:v>28.139789139177001</c:v>
                </c:pt>
                <c:pt idx="18349">
                  <c:v>28.139955384875002</c:v>
                </c:pt>
                <c:pt idx="18350">
                  <c:v>28.140121630041499</c:v>
                </c:pt>
                <c:pt idx="18351">
                  <c:v>28.1402878746763</c:v>
                </c:pt>
                <c:pt idx="18352">
                  <c:v>28.140454118779601</c:v>
                </c:pt>
                <c:pt idx="18353">
                  <c:v>28.140620362351299</c:v>
                </c:pt>
                <c:pt idx="18354">
                  <c:v>28.140786605391501</c:v>
                </c:pt>
                <c:pt idx="18355">
                  <c:v>28.140952847900099</c:v>
                </c:pt>
                <c:pt idx="18356">
                  <c:v>28.141119089877101</c:v>
                </c:pt>
                <c:pt idx="18357">
                  <c:v>28.141285331322599</c:v>
                </c:pt>
                <c:pt idx="18358">
                  <c:v>28.141451572236502</c:v>
                </c:pt>
                <c:pt idx="18359">
                  <c:v>28.1416178126189</c:v>
                </c:pt>
                <c:pt idx="18360">
                  <c:v>28.141784052469799</c:v>
                </c:pt>
                <c:pt idx="18361">
                  <c:v>28.141950291789001</c:v>
                </c:pt>
                <c:pt idx="18362">
                  <c:v>28.1421165305768</c:v>
                </c:pt>
                <c:pt idx="18363">
                  <c:v>28.142282768832899</c:v>
                </c:pt>
                <c:pt idx="18364">
                  <c:v>28.142449006557602</c:v>
                </c:pt>
                <c:pt idx="18365">
                  <c:v>28.142615243750701</c:v>
                </c:pt>
                <c:pt idx="18366">
                  <c:v>28.1427814804122</c:v>
                </c:pt>
                <c:pt idx="18367">
                  <c:v>28.142947716542199</c:v>
                </c:pt>
                <c:pt idx="18368">
                  <c:v>28.143113952140698</c:v>
                </c:pt>
                <c:pt idx="18369">
                  <c:v>28.143280187207601</c:v>
                </c:pt>
                <c:pt idx="18370">
                  <c:v>28.143446421743</c:v>
                </c:pt>
                <c:pt idx="18371">
                  <c:v>28.1436126557469</c:v>
                </c:pt>
                <c:pt idx="18372">
                  <c:v>28.143778889219199</c:v>
                </c:pt>
                <c:pt idx="18373">
                  <c:v>28.143945122160002</c:v>
                </c:pt>
                <c:pt idx="18374">
                  <c:v>28.144111354569201</c:v>
                </c:pt>
                <c:pt idx="18375">
                  <c:v>28.144277586447</c:v>
                </c:pt>
                <c:pt idx="18376">
                  <c:v>28.144443817793199</c:v>
                </c:pt>
                <c:pt idx="18377">
                  <c:v>28.144610048607898</c:v>
                </c:pt>
                <c:pt idx="18378">
                  <c:v>28.144776278891001</c:v>
                </c:pt>
                <c:pt idx="18379">
                  <c:v>28.1449425086427</c:v>
                </c:pt>
                <c:pt idx="18380">
                  <c:v>28.145108737862799</c:v>
                </c:pt>
                <c:pt idx="18381">
                  <c:v>28.145274966551401</c:v>
                </c:pt>
                <c:pt idx="18382">
                  <c:v>28.1454411947085</c:v>
                </c:pt>
                <c:pt idx="18383">
                  <c:v>28.145607422334098</c:v>
                </c:pt>
                <c:pt idx="18384">
                  <c:v>28.145773649428101</c:v>
                </c:pt>
                <c:pt idx="18385">
                  <c:v>28.145939875990699</c:v>
                </c:pt>
                <c:pt idx="18386">
                  <c:v>28.146106102021701</c:v>
                </c:pt>
                <c:pt idx="18387">
                  <c:v>28.146272327521199</c:v>
                </c:pt>
                <c:pt idx="18388">
                  <c:v>28.1464385524893</c:v>
                </c:pt>
                <c:pt idx="18389">
                  <c:v>28.146604776925798</c:v>
                </c:pt>
                <c:pt idx="18390">
                  <c:v>28.1467710008308</c:v>
                </c:pt>
                <c:pt idx="18391">
                  <c:v>28.146937224204301</c:v>
                </c:pt>
                <c:pt idx="18392">
                  <c:v>28.147103447046302</c:v>
                </c:pt>
                <c:pt idx="18393">
                  <c:v>28.147269669356799</c:v>
                </c:pt>
                <c:pt idx="18394">
                  <c:v>28.1474358911358</c:v>
                </c:pt>
                <c:pt idx="18395">
                  <c:v>28.1476021123833</c:v>
                </c:pt>
                <c:pt idx="18396">
                  <c:v>28.1477683330994</c:v>
                </c:pt>
                <c:pt idx="18397">
                  <c:v>28.1479345532839</c:v>
                </c:pt>
                <c:pt idx="18398">
                  <c:v>28.1481007729369</c:v>
                </c:pt>
                <c:pt idx="18399">
                  <c:v>28.148266992058499</c:v>
                </c:pt>
                <c:pt idx="18400">
                  <c:v>28.148433210648498</c:v>
                </c:pt>
                <c:pt idx="18401">
                  <c:v>28.148599428707101</c:v>
                </c:pt>
                <c:pt idx="18402">
                  <c:v>28.1487656462342</c:v>
                </c:pt>
                <c:pt idx="18403">
                  <c:v>28.148931863229802</c:v>
                </c:pt>
                <c:pt idx="18404">
                  <c:v>28.1490980796939</c:v>
                </c:pt>
                <c:pt idx="18405">
                  <c:v>28.149264295626601</c:v>
                </c:pt>
                <c:pt idx="18406">
                  <c:v>28.149430511027699</c:v>
                </c:pt>
                <c:pt idx="18407">
                  <c:v>28.1495967258974</c:v>
                </c:pt>
                <c:pt idx="18408">
                  <c:v>28.1497629402357</c:v>
                </c:pt>
                <c:pt idx="18409">
                  <c:v>28.1499291540424</c:v>
                </c:pt>
                <c:pt idx="18410">
                  <c:v>28.1500953673177</c:v>
                </c:pt>
                <c:pt idx="18411">
                  <c:v>28.1502615800615</c:v>
                </c:pt>
                <c:pt idx="18412">
                  <c:v>28.150427792273799</c:v>
                </c:pt>
                <c:pt idx="18413">
                  <c:v>28.150594003954701</c:v>
                </c:pt>
                <c:pt idx="18414">
                  <c:v>28.1507602151041</c:v>
                </c:pt>
                <c:pt idx="18415">
                  <c:v>28.150926425722002</c:v>
                </c:pt>
                <c:pt idx="18416">
                  <c:v>28.151092635808499</c:v>
                </c:pt>
                <c:pt idx="18417">
                  <c:v>28.1512588453635</c:v>
                </c:pt>
                <c:pt idx="18418">
                  <c:v>28.151425054387101</c:v>
                </c:pt>
                <c:pt idx="18419">
                  <c:v>28.151591262879201</c:v>
                </c:pt>
                <c:pt idx="18420">
                  <c:v>28.151757470839801</c:v>
                </c:pt>
                <c:pt idx="18421">
                  <c:v>28.151923678269</c:v>
                </c:pt>
                <c:pt idx="18422">
                  <c:v>28.152089885166699</c:v>
                </c:pt>
                <c:pt idx="18423">
                  <c:v>28.152256091533001</c:v>
                </c:pt>
                <c:pt idx="18424">
                  <c:v>28.152422297367799</c:v>
                </c:pt>
                <c:pt idx="18425">
                  <c:v>28.1525885026712</c:v>
                </c:pt>
                <c:pt idx="18426">
                  <c:v>28.152754707443201</c:v>
                </c:pt>
                <c:pt idx="18427">
                  <c:v>28.152920911683701</c:v>
                </c:pt>
                <c:pt idx="18428">
                  <c:v>28.153087115392701</c:v>
                </c:pt>
                <c:pt idx="18429">
                  <c:v>28.1532533185703</c:v>
                </c:pt>
                <c:pt idx="18430">
                  <c:v>28.153419521216499</c:v>
                </c:pt>
                <c:pt idx="18431">
                  <c:v>28.1535857233313</c:v>
                </c:pt>
                <c:pt idx="18432">
                  <c:v>28.153751924914602</c:v>
                </c:pt>
                <c:pt idx="18433">
                  <c:v>28.153918125966399</c:v>
                </c:pt>
                <c:pt idx="18434">
                  <c:v>28.154084326486899</c:v>
                </c:pt>
                <c:pt idx="18435">
                  <c:v>28.154250526475899</c:v>
                </c:pt>
                <c:pt idx="18436">
                  <c:v>28.154416725933402</c:v>
                </c:pt>
                <c:pt idx="18437">
                  <c:v>28.1545829248596</c:v>
                </c:pt>
                <c:pt idx="18438">
                  <c:v>28.154749123254302</c:v>
                </c:pt>
                <c:pt idx="18439">
                  <c:v>28.154915321117599</c:v>
                </c:pt>
                <c:pt idx="18440">
                  <c:v>28.155081518449499</c:v>
                </c:pt>
                <c:pt idx="18441">
                  <c:v>28.155247715249899</c:v>
                </c:pt>
                <c:pt idx="18442">
                  <c:v>28.155413911518899</c:v>
                </c:pt>
                <c:pt idx="18443">
                  <c:v>28.155580107256501</c:v>
                </c:pt>
                <c:pt idx="18444">
                  <c:v>28.155746302462699</c:v>
                </c:pt>
                <c:pt idx="18445">
                  <c:v>28.1559124971375</c:v>
                </c:pt>
                <c:pt idx="18446">
                  <c:v>28.1560786912809</c:v>
                </c:pt>
                <c:pt idx="18447">
                  <c:v>28.1562448848928</c:v>
                </c:pt>
                <c:pt idx="18448">
                  <c:v>28.156411077973399</c:v>
                </c:pt>
                <c:pt idx="18449">
                  <c:v>28.156577270522501</c:v>
                </c:pt>
                <c:pt idx="18450">
                  <c:v>28.156743462540199</c:v>
                </c:pt>
                <c:pt idx="18451">
                  <c:v>28.156909654026499</c:v>
                </c:pt>
                <c:pt idx="18452">
                  <c:v>28.157075844981499</c:v>
                </c:pt>
                <c:pt idx="18453">
                  <c:v>28.157242035405002</c:v>
                </c:pt>
                <c:pt idx="18454">
                  <c:v>28.1574082252971</c:v>
                </c:pt>
                <c:pt idx="18455">
                  <c:v>28.157574414657802</c:v>
                </c:pt>
                <c:pt idx="18456">
                  <c:v>28.157740603487099</c:v>
                </c:pt>
                <c:pt idx="18457">
                  <c:v>28.157906791784999</c:v>
                </c:pt>
                <c:pt idx="18458">
                  <c:v>28.158072979551498</c:v>
                </c:pt>
                <c:pt idx="18459">
                  <c:v>28.1582391667867</c:v>
                </c:pt>
                <c:pt idx="18460">
                  <c:v>28.158405353490402</c:v>
                </c:pt>
                <c:pt idx="18461">
                  <c:v>28.158571539662798</c:v>
                </c:pt>
                <c:pt idx="18462">
                  <c:v>28.158737725303698</c:v>
                </c:pt>
                <c:pt idx="18463">
                  <c:v>28.158903910413301</c:v>
                </c:pt>
                <c:pt idx="18464">
                  <c:v>28.159070094991499</c:v>
                </c:pt>
                <c:pt idx="18465">
                  <c:v>28.1592362790383</c:v>
                </c:pt>
                <c:pt idx="18466">
                  <c:v>28.1594024625537</c:v>
                </c:pt>
                <c:pt idx="18467">
                  <c:v>28.159568645537799</c:v>
                </c:pt>
                <c:pt idx="18468">
                  <c:v>28.159734827990398</c:v>
                </c:pt>
                <c:pt idx="18469">
                  <c:v>28.1599010099117</c:v>
                </c:pt>
                <c:pt idx="18470">
                  <c:v>28.1600671913016</c:v>
                </c:pt>
                <c:pt idx="18471">
                  <c:v>28.160233372160199</c:v>
                </c:pt>
                <c:pt idx="18472">
                  <c:v>28.160399552487299</c:v>
                </c:pt>
                <c:pt idx="18473">
                  <c:v>28.1605657322831</c:v>
                </c:pt>
                <c:pt idx="18474">
                  <c:v>28.1607319115476</c:v>
                </c:pt>
                <c:pt idx="18475">
                  <c:v>28.1608980902806</c:v>
                </c:pt>
                <c:pt idx="18476">
                  <c:v>28.161064268482299</c:v>
                </c:pt>
                <c:pt idx="18477">
                  <c:v>28.161230446152601</c:v>
                </c:pt>
                <c:pt idx="18478">
                  <c:v>28.161396623291601</c:v>
                </c:pt>
                <c:pt idx="18479">
                  <c:v>28.161562799899201</c:v>
                </c:pt>
                <c:pt idx="18480">
                  <c:v>28.1617289759755</c:v>
                </c:pt>
                <c:pt idx="18481">
                  <c:v>28.161895151520401</c:v>
                </c:pt>
                <c:pt idx="18482">
                  <c:v>28.162061326533902</c:v>
                </c:pt>
                <c:pt idx="18483">
                  <c:v>28.162227501016101</c:v>
                </c:pt>
                <c:pt idx="18484">
                  <c:v>28.1623936749669</c:v>
                </c:pt>
                <c:pt idx="18485">
                  <c:v>28.162559848386401</c:v>
                </c:pt>
                <c:pt idx="18486">
                  <c:v>28.162726021274501</c:v>
                </c:pt>
                <c:pt idx="18487">
                  <c:v>28.162892193631301</c:v>
                </c:pt>
                <c:pt idx="18488">
                  <c:v>28.163058365456799</c:v>
                </c:pt>
                <c:pt idx="18489">
                  <c:v>28.1632245367508</c:v>
                </c:pt>
                <c:pt idx="18490">
                  <c:v>28.163390707513599</c:v>
                </c:pt>
                <c:pt idx="18491">
                  <c:v>28.163556877744998</c:v>
                </c:pt>
                <c:pt idx="18492">
                  <c:v>28.163723047445099</c:v>
                </c:pt>
                <c:pt idx="18493">
                  <c:v>28.1638892166138</c:v>
                </c:pt>
                <c:pt idx="18494">
                  <c:v>28.164055385251199</c:v>
                </c:pt>
                <c:pt idx="18495">
                  <c:v>28.164221553357201</c:v>
                </c:pt>
                <c:pt idx="18496">
                  <c:v>28.164387720932002</c:v>
                </c:pt>
                <c:pt idx="18497">
                  <c:v>28.164553887975401</c:v>
                </c:pt>
                <c:pt idx="18498">
                  <c:v>28.1647200544874</c:v>
                </c:pt>
                <c:pt idx="18499">
                  <c:v>28.164886220468201</c:v>
                </c:pt>
                <c:pt idx="18500">
                  <c:v>28.165052385917601</c:v>
                </c:pt>
                <c:pt idx="18501">
                  <c:v>28.1652185508357</c:v>
                </c:pt>
                <c:pt idx="18502">
                  <c:v>28.165384715222402</c:v>
                </c:pt>
                <c:pt idx="18503">
                  <c:v>28.165550879077799</c:v>
                </c:pt>
                <c:pt idx="18504">
                  <c:v>28.165717042402001</c:v>
                </c:pt>
                <c:pt idx="18505">
                  <c:v>28.165883205194799</c:v>
                </c:pt>
                <c:pt idx="18506">
                  <c:v>28.1660493674562</c:v>
                </c:pt>
                <c:pt idx="18507">
                  <c:v>28.166215529186399</c:v>
                </c:pt>
                <c:pt idx="18508">
                  <c:v>28.166381690385201</c:v>
                </c:pt>
                <c:pt idx="18509">
                  <c:v>28.166547851052801</c:v>
                </c:pt>
                <c:pt idx="18510">
                  <c:v>28.166714011189001</c:v>
                </c:pt>
                <c:pt idx="18511">
                  <c:v>28.166880170793899</c:v>
                </c:pt>
                <c:pt idx="18512">
                  <c:v>28.1670463298675</c:v>
                </c:pt>
                <c:pt idx="18513">
                  <c:v>28.167212488409799</c:v>
                </c:pt>
                <c:pt idx="18514">
                  <c:v>28.167378646420801</c:v>
                </c:pt>
                <c:pt idx="18515">
                  <c:v>28.167544803900501</c:v>
                </c:pt>
                <c:pt idx="18516">
                  <c:v>28.1677109608489</c:v>
                </c:pt>
                <c:pt idx="18517">
                  <c:v>28.167877117265999</c:v>
                </c:pt>
                <c:pt idx="18518">
                  <c:v>28.168043273151799</c:v>
                </c:pt>
                <c:pt idx="18519">
                  <c:v>28.168209428506302</c:v>
                </c:pt>
                <c:pt idx="18520">
                  <c:v>28.1683755833295</c:v>
                </c:pt>
                <c:pt idx="18521">
                  <c:v>28.168541737621499</c:v>
                </c:pt>
                <c:pt idx="18522">
                  <c:v>28.168707891382098</c:v>
                </c:pt>
                <c:pt idx="18523">
                  <c:v>28.1688740446114</c:v>
                </c:pt>
                <c:pt idx="18524">
                  <c:v>28.169040197309499</c:v>
                </c:pt>
                <c:pt idx="18525">
                  <c:v>28.169206349476202</c:v>
                </c:pt>
                <c:pt idx="18526">
                  <c:v>28.169372501111699</c:v>
                </c:pt>
                <c:pt idx="18527">
                  <c:v>28.169538652215898</c:v>
                </c:pt>
                <c:pt idx="18528">
                  <c:v>28.1697048027888</c:v>
                </c:pt>
                <c:pt idx="18529">
                  <c:v>28.169870952830401</c:v>
                </c:pt>
                <c:pt idx="18530">
                  <c:v>28.1700371023408</c:v>
                </c:pt>
                <c:pt idx="18531">
                  <c:v>28.170203251319801</c:v>
                </c:pt>
                <c:pt idx="18532">
                  <c:v>28.170369399767601</c:v>
                </c:pt>
                <c:pt idx="18533">
                  <c:v>28.170535547684199</c:v>
                </c:pt>
                <c:pt idx="18534">
                  <c:v>28.1707016950694</c:v>
                </c:pt>
                <c:pt idx="18535">
                  <c:v>28.1708678419234</c:v>
                </c:pt>
                <c:pt idx="18536">
                  <c:v>28.171033988246101</c:v>
                </c:pt>
                <c:pt idx="18537">
                  <c:v>28.171200134037498</c:v>
                </c:pt>
                <c:pt idx="18538">
                  <c:v>28.1713662792977</c:v>
                </c:pt>
                <c:pt idx="18539">
                  <c:v>28.171532424026601</c:v>
                </c:pt>
                <c:pt idx="18540">
                  <c:v>28.171698568224301</c:v>
                </c:pt>
                <c:pt idx="18541">
                  <c:v>28.171864711890699</c:v>
                </c:pt>
                <c:pt idx="18542">
                  <c:v>28.172030855025799</c:v>
                </c:pt>
                <c:pt idx="18543">
                  <c:v>28.172196997629701</c:v>
                </c:pt>
                <c:pt idx="18544">
                  <c:v>28.172363139702298</c:v>
                </c:pt>
                <c:pt idx="18545">
                  <c:v>28.172529281243602</c:v>
                </c:pt>
                <c:pt idx="18546">
                  <c:v>28.172695422253799</c:v>
                </c:pt>
                <c:pt idx="18547">
                  <c:v>28.172861562732599</c:v>
                </c:pt>
                <c:pt idx="18548">
                  <c:v>28.173027702680201</c:v>
                </c:pt>
                <c:pt idx="18549">
                  <c:v>28.173193842096602</c:v>
                </c:pt>
                <c:pt idx="18550">
                  <c:v>28.173359980981701</c:v>
                </c:pt>
                <c:pt idx="18551">
                  <c:v>28.173526119335602</c:v>
                </c:pt>
                <c:pt idx="18552">
                  <c:v>28.173692257158201</c:v>
                </c:pt>
                <c:pt idx="18553">
                  <c:v>28.173858394449599</c:v>
                </c:pt>
                <c:pt idx="18554">
                  <c:v>28.1740245312097</c:v>
                </c:pt>
                <c:pt idx="18555">
                  <c:v>28.174190667438602</c:v>
                </c:pt>
                <c:pt idx="18556">
                  <c:v>28.174356803136298</c:v>
                </c:pt>
                <c:pt idx="18557">
                  <c:v>28.174522938302701</c:v>
                </c:pt>
                <c:pt idx="18558">
                  <c:v>28.174689072937898</c:v>
                </c:pt>
                <c:pt idx="18559">
                  <c:v>28.174855207041901</c:v>
                </c:pt>
                <c:pt idx="18560">
                  <c:v>28.175021340614599</c:v>
                </c:pt>
                <c:pt idx="18561">
                  <c:v>28.175187473656202</c:v>
                </c:pt>
                <c:pt idx="18562">
                  <c:v>28.1753536061664</c:v>
                </c:pt>
                <c:pt idx="18563">
                  <c:v>28.1755197381455</c:v>
                </c:pt>
                <c:pt idx="18564">
                  <c:v>28.175685869593298</c:v>
                </c:pt>
                <c:pt idx="18565">
                  <c:v>28.175852000509899</c:v>
                </c:pt>
                <c:pt idx="18566">
                  <c:v>28.176018130895301</c:v>
                </c:pt>
                <c:pt idx="18567">
                  <c:v>28.176184260749501</c:v>
                </c:pt>
                <c:pt idx="18568">
                  <c:v>28.1763503900725</c:v>
                </c:pt>
                <c:pt idx="18569">
                  <c:v>28.176516518864201</c:v>
                </c:pt>
                <c:pt idx="18570">
                  <c:v>28.1766826471247</c:v>
                </c:pt>
                <c:pt idx="18571">
                  <c:v>28.176848774854001</c:v>
                </c:pt>
                <c:pt idx="18572">
                  <c:v>28.1770149020521</c:v>
                </c:pt>
                <c:pt idx="18573">
                  <c:v>28.177181028719001</c:v>
                </c:pt>
                <c:pt idx="18574">
                  <c:v>28.177347154854701</c:v>
                </c:pt>
                <c:pt idx="18575">
                  <c:v>28.177513280459198</c:v>
                </c:pt>
                <c:pt idx="18576">
                  <c:v>28.177679405532501</c:v>
                </c:pt>
                <c:pt idx="18577">
                  <c:v>28.177845530074499</c:v>
                </c:pt>
                <c:pt idx="18578">
                  <c:v>28.178011654085399</c:v>
                </c:pt>
                <c:pt idx="18579">
                  <c:v>28.1781777775651</c:v>
                </c:pt>
                <c:pt idx="18580">
                  <c:v>28.1783439005135</c:v>
                </c:pt>
                <c:pt idx="18581">
                  <c:v>28.178510022930801</c:v>
                </c:pt>
                <c:pt idx="18582">
                  <c:v>28.178676144816901</c:v>
                </c:pt>
                <c:pt idx="18583">
                  <c:v>28.178842266171799</c:v>
                </c:pt>
                <c:pt idx="18584">
                  <c:v>28.179008386995498</c:v>
                </c:pt>
                <c:pt idx="18585">
                  <c:v>28.179174507288</c:v>
                </c:pt>
                <c:pt idx="18586">
                  <c:v>28.179340627049299</c:v>
                </c:pt>
                <c:pt idx="18587">
                  <c:v>28.179506746279401</c:v>
                </c:pt>
                <c:pt idx="18588">
                  <c:v>28.1796728649784</c:v>
                </c:pt>
                <c:pt idx="18589">
                  <c:v>28.179838983146102</c:v>
                </c:pt>
                <c:pt idx="18590">
                  <c:v>28.180005100782701</c:v>
                </c:pt>
                <c:pt idx="18591">
                  <c:v>28.180171217888098</c:v>
                </c:pt>
                <c:pt idx="18592">
                  <c:v>28.180337334462301</c:v>
                </c:pt>
                <c:pt idx="18593">
                  <c:v>28.180503450505402</c:v>
                </c:pt>
                <c:pt idx="18594">
                  <c:v>28.180669566017201</c:v>
                </c:pt>
                <c:pt idx="18595">
                  <c:v>28.180835680997902</c:v>
                </c:pt>
                <c:pt idx="18596">
                  <c:v>28.181001795447401</c:v>
                </c:pt>
                <c:pt idx="18597">
                  <c:v>28.181167909365801</c:v>
                </c:pt>
                <c:pt idx="18598">
                  <c:v>28.181334022752999</c:v>
                </c:pt>
                <c:pt idx="18599">
                  <c:v>28.181500135608999</c:v>
                </c:pt>
                <c:pt idx="18600">
                  <c:v>28.181666247933801</c:v>
                </c:pt>
                <c:pt idx="18601">
                  <c:v>28.181832359727501</c:v>
                </c:pt>
                <c:pt idx="18602">
                  <c:v>28.181998470989999</c:v>
                </c:pt>
                <c:pt idx="18603">
                  <c:v>28.182164581721398</c:v>
                </c:pt>
                <c:pt idx="18604">
                  <c:v>28.182330691921599</c:v>
                </c:pt>
                <c:pt idx="18605">
                  <c:v>28.182496801590599</c:v>
                </c:pt>
                <c:pt idx="18606">
                  <c:v>28.182662910728499</c:v>
                </c:pt>
                <c:pt idx="18607">
                  <c:v>28.182829019335198</c:v>
                </c:pt>
                <c:pt idx="18608">
                  <c:v>28.182995127410798</c:v>
                </c:pt>
                <c:pt idx="18609">
                  <c:v>28.1831612349552</c:v>
                </c:pt>
                <c:pt idx="18610">
                  <c:v>28.1833273419685</c:v>
                </c:pt>
                <c:pt idx="18611">
                  <c:v>28.183493448450601</c:v>
                </c:pt>
                <c:pt idx="18612">
                  <c:v>28.183659554401601</c:v>
                </c:pt>
                <c:pt idx="18613">
                  <c:v>28.183825659821402</c:v>
                </c:pt>
                <c:pt idx="18614">
                  <c:v>28.1839917647101</c:v>
                </c:pt>
                <c:pt idx="18615">
                  <c:v>28.1841578690677</c:v>
                </c:pt>
                <c:pt idx="18616">
                  <c:v>28.184323972894099</c:v>
                </c:pt>
                <c:pt idx="18617">
                  <c:v>28.184490076189402</c:v>
                </c:pt>
                <c:pt idx="18618">
                  <c:v>28.1846561789535</c:v>
                </c:pt>
                <c:pt idx="18619">
                  <c:v>28.184822281186499</c:v>
                </c:pt>
                <c:pt idx="18620">
                  <c:v>28.184988382888399</c:v>
                </c:pt>
                <c:pt idx="18621">
                  <c:v>28.185154484059101</c:v>
                </c:pt>
                <c:pt idx="18622">
                  <c:v>28.185320584698701</c:v>
                </c:pt>
                <c:pt idx="18623">
                  <c:v>28.185486684807199</c:v>
                </c:pt>
                <c:pt idx="18624">
                  <c:v>28.185652784384502</c:v>
                </c:pt>
                <c:pt idx="18625">
                  <c:v>28.185818883430699</c:v>
                </c:pt>
                <c:pt idx="18626">
                  <c:v>28.185984981945801</c:v>
                </c:pt>
                <c:pt idx="18627">
                  <c:v>28.1861510799298</c:v>
                </c:pt>
                <c:pt idx="18628">
                  <c:v>28.186317177382701</c:v>
                </c:pt>
                <c:pt idx="18629">
                  <c:v>28.1864832743044</c:v>
                </c:pt>
                <c:pt idx="18630">
                  <c:v>28.186649370695001</c:v>
                </c:pt>
                <c:pt idx="18631">
                  <c:v>28.186815466554499</c:v>
                </c:pt>
                <c:pt idx="18632">
                  <c:v>28.186981561882899</c:v>
                </c:pt>
                <c:pt idx="18633">
                  <c:v>28.1871476566802</c:v>
                </c:pt>
                <c:pt idx="18634">
                  <c:v>28.187313750946402</c:v>
                </c:pt>
                <c:pt idx="18635">
                  <c:v>28.187479844681398</c:v>
                </c:pt>
                <c:pt idx="18636">
                  <c:v>28.187645937885399</c:v>
                </c:pt>
                <c:pt idx="18637">
                  <c:v>28.187812030558199</c:v>
                </c:pt>
                <c:pt idx="18638">
                  <c:v>28.187978122699899</c:v>
                </c:pt>
                <c:pt idx="18639">
                  <c:v>28.188144214310601</c:v>
                </c:pt>
                <c:pt idx="18640">
                  <c:v>28.1883103053901</c:v>
                </c:pt>
                <c:pt idx="18641">
                  <c:v>28.188476395938501</c:v>
                </c:pt>
                <c:pt idx="18642">
                  <c:v>28.188642485955899</c:v>
                </c:pt>
                <c:pt idx="18643">
                  <c:v>28.188808575442099</c:v>
                </c:pt>
                <c:pt idx="18644">
                  <c:v>28.1889746643972</c:v>
                </c:pt>
                <c:pt idx="18645">
                  <c:v>28.189140752821299</c:v>
                </c:pt>
                <c:pt idx="18646">
                  <c:v>28.189306840714199</c:v>
                </c:pt>
                <c:pt idx="18647">
                  <c:v>28.1894729280761</c:v>
                </c:pt>
                <c:pt idx="18648">
                  <c:v>28.189639014906898</c:v>
                </c:pt>
                <c:pt idx="18649">
                  <c:v>28.189805101206598</c:v>
                </c:pt>
                <c:pt idx="18650">
                  <c:v>28.1899711869752</c:v>
                </c:pt>
                <c:pt idx="18651">
                  <c:v>28.190137272212699</c:v>
                </c:pt>
                <c:pt idx="18652">
                  <c:v>28.190303356919099</c:v>
                </c:pt>
                <c:pt idx="18653">
                  <c:v>28.1904694410945</c:v>
                </c:pt>
                <c:pt idx="18654">
                  <c:v>28.190635524738699</c:v>
                </c:pt>
                <c:pt idx="18655">
                  <c:v>28.190801607851899</c:v>
                </c:pt>
                <c:pt idx="18656">
                  <c:v>28.1909676904341</c:v>
                </c:pt>
                <c:pt idx="18657">
                  <c:v>28.191133772485099</c:v>
                </c:pt>
                <c:pt idx="18658">
                  <c:v>28.191299854005099</c:v>
                </c:pt>
                <c:pt idx="18659">
                  <c:v>28.191465934994</c:v>
                </c:pt>
                <c:pt idx="18660">
                  <c:v>28.191632015451798</c:v>
                </c:pt>
                <c:pt idx="18661">
                  <c:v>28.191798095378601</c:v>
                </c:pt>
                <c:pt idx="18662">
                  <c:v>28.191964174774299</c:v>
                </c:pt>
                <c:pt idx="18663">
                  <c:v>28.192130253639</c:v>
                </c:pt>
                <c:pt idx="18664">
                  <c:v>28.1922963319725</c:v>
                </c:pt>
                <c:pt idx="18665">
                  <c:v>28.1924624097751</c:v>
                </c:pt>
                <c:pt idx="18666">
                  <c:v>28.192628487046498</c:v>
                </c:pt>
                <c:pt idx="18667">
                  <c:v>28.192794563786901</c:v>
                </c:pt>
                <c:pt idx="18668">
                  <c:v>28.192960639996201</c:v>
                </c:pt>
                <c:pt idx="18669">
                  <c:v>28.193126715674499</c:v>
                </c:pt>
                <c:pt idx="18670">
                  <c:v>28.193292790821801</c:v>
                </c:pt>
                <c:pt idx="18671">
                  <c:v>28.193458865438</c:v>
                </c:pt>
                <c:pt idx="18672">
                  <c:v>28.193624939523101</c:v>
                </c:pt>
                <c:pt idx="18673">
                  <c:v>28.193791013077199</c:v>
                </c:pt>
                <c:pt idx="18674">
                  <c:v>28.193957086100198</c:v>
                </c:pt>
                <c:pt idx="18675">
                  <c:v>28.194123158592198</c:v>
                </c:pt>
                <c:pt idx="18676">
                  <c:v>28.194289230553199</c:v>
                </c:pt>
                <c:pt idx="18677">
                  <c:v>28.194455301983101</c:v>
                </c:pt>
                <c:pt idx="18678">
                  <c:v>28.194621372881901</c:v>
                </c:pt>
                <c:pt idx="18679">
                  <c:v>28.194787443249801</c:v>
                </c:pt>
                <c:pt idx="18680">
                  <c:v>28.194953513086499</c:v>
                </c:pt>
                <c:pt idx="18681">
                  <c:v>28.195119582392302</c:v>
                </c:pt>
                <c:pt idx="18682">
                  <c:v>28.195285651167001</c:v>
                </c:pt>
                <c:pt idx="18683">
                  <c:v>28.195451719410698</c:v>
                </c:pt>
                <c:pt idx="18684">
                  <c:v>28.1956177871234</c:v>
                </c:pt>
                <c:pt idx="18685">
                  <c:v>28.195783854304999</c:v>
                </c:pt>
                <c:pt idx="18686">
                  <c:v>28.195949920955599</c:v>
                </c:pt>
                <c:pt idx="18687">
                  <c:v>28.196115987075199</c:v>
                </c:pt>
                <c:pt idx="18688">
                  <c:v>28.196282052663701</c:v>
                </c:pt>
                <c:pt idx="18689">
                  <c:v>28.1964481177213</c:v>
                </c:pt>
                <c:pt idx="18690">
                  <c:v>28.196614182247799</c:v>
                </c:pt>
                <c:pt idx="18691">
                  <c:v>28.1967802462433</c:v>
                </c:pt>
                <c:pt idx="18692">
                  <c:v>28.196946309707702</c:v>
                </c:pt>
                <c:pt idx="18693">
                  <c:v>28.1971123726412</c:v>
                </c:pt>
                <c:pt idx="18694">
                  <c:v>28.1972784350436</c:v>
                </c:pt>
                <c:pt idx="18695">
                  <c:v>28.197444496915001</c:v>
                </c:pt>
                <c:pt idx="18696">
                  <c:v>28.197610558255501</c:v>
                </c:pt>
                <c:pt idx="18697">
                  <c:v>28.1977766190649</c:v>
                </c:pt>
                <c:pt idx="18698">
                  <c:v>28.197942679343299</c:v>
                </c:pt>
                <c:pt idx="18699">
                  <c:v>28.198108739090699</c:v>
                </c:pt>
                <c:pt idx="18700">
                  <c:v>28.1982747983071</c:v>
                </c:pt>
                <c:pt idx="18701">
                  <c:v>28.198440856992399</c:v>
                </c:pt>
                <c:pt idx="18702">
                  <c:v>28.198606915146801</c:v>
                </c:pt>
                <c:pt idx="18703">
                  <c:v>28.1987729727702</c:v>
                </c:pt>
                <c:pt idx="18704">
                  <c:v>28.198939029862601</c:v>
                </c:pt>
                <c:pt idx="18705">
                  <c:v>28.199105086424002</c:v>
                </c:pt>
                <c:pt idx="18706">
                  <c:v>28.1992711424544</c:v>
                </c:pt>
                <c:pt idx="18707">
                  <c:v>28.199437197953799</c:v>
                </c:pt>
                <c:pt idx="18708">
                  <c:v>28.199603252922198</c:v>
                </c:pt>
                <c:pt idx="18709">
                  <c:v>28.199769307359599</c:v>
                </c:pt>
                <c:pt idx="18710">
                  <c:v>28.199935361266</c:v>
                </c:pt>
                <c:pt idx="18711">
                  <c:v>28.200101414641502</c:v>
                </c:pt>
                <c:pt idx="18712">
                  <c:v>28.200267467485901</c:v>
                </c:pt>
                <c:pt idx="18713">
                  <c:v>28.2004335197994</c:v>
                </c:pt>
                <c:pt idx="18714">
                  <c:v>28.2005995715819</c:v>
                </c:pt>
                <c:pt idx="18715">
                  <c:v>28.200765622833401</c:v>
                </c:pt>
                <c:pt idx="18716">
                  <c:v>28.2009316735539</c:v>
                </c:pt>
                <c:pt idx="18717">
                  <c:v>28.201097723743501</c:v>
                </c:pt>
                <c:pt idx="18718">
                  <c:v>28.201263773402001</c:v>
                </c:pt>
                <c:pt idx="18719">
                  <c:v>28.201429822529601</c:v>
                </c:pt>
                <c:pt idx="18720">
                  <c:v>28.201595871126301</c:v>
                </c:pt>
                <c:pt idx="18721">
                  <c:v>28.201761919191899</c:v>
                </c:pt>
                <c:pt idx="18722">
                  <c:v>28.201927966726601</c:v>
                </c:pt>
                <c:pt idx="18723">
                  <c:v>28.202094013730299</c:v>
                </c:pt>
                <c:pt idx="18724">
                  <c:v>28.202260060203098</c:v>
                </c:pt>
                <c:pt idx="18725">
                  <c:v>28.202426106144902</c:v>
                </c:pt>
                <c:pt idx="18726">
                  <c:v>28.202592151555699</c:v>
                </c:pt>
                <c:pt idx="18727">
                  <c:v>28.2027581964356</c:v>
                </c:pt>
                <c:pt idx="18728">
                  <c:v>28.202924240784501</c:v>
                </c:pt>
                <c:pt idx="18729">
                  <c:v>28.2030902846024</c:v>
                </c:pt>
                <c:pt idx="18730">
                  <c:v>28.203256327889399</c:v>
                </c:pt>
                <c:pt idx="18731">
                  <c:v>28.203422370645502</c:v>
                </c:pt>
                <c:pt idx="18732">
                  <c:v>28.203588412870602</c:v>
                </c:pt>
                <c:pt idx="18733">
                  <c:v>28.203754454564699</c:v>
                </c:pt>
                <c:pt idx="18734">
                  <c:v>28.2039204957279</c:v>
                </c:pt>
                <c:pt idx="18735">
                  <c:v>28.204086536360101</c:v>
                </c:pt>
                <c:pt idx="18736">
                  <c:v>28.2042525764614</c:v>
                </c:pt>
                <c:pt idx="18737">
                  <c:v>28.204418616031699</c:v>
                </c:pt>
                <c:pt idx="18738">
                  <c:v>28.204584655071098</c:v>
                </c:pt>
                <c:pt idx="18739">
                  <c:v>28.204750693579602</c:v>
                </c:pt>
                <c:pt idx="18740">
                  <c:v>28.204916731557098</c:v>
                </c:pt>
                <c:pt idx="18741">
                  <c:v>28.205082769003699</c:v>
                </c:pt>
                <c:pt idx="18742">
                  <c:v>28.2052488059193</c:v>
                </c:pt>
                <c:pt idx="18743">
                  <c:v>28.205414842303998</c:v>
                </c:pt>
                <c:pt idx="18744">
                  <c:v>28.2055808781578</c:v>
                </c:pt>
                <c:pt idx="18745">
                  <c:v>28.205746913480599</c:v>
                </c:pt>
                <c:pt idx="18746">
                  <c:v>28.205912948272498</c:v>
                </c:pt>
                <c:pt idx="18747">
                  <c:v>28.206078982533501</c:v>
                </c:pt>
                <c:pt idx="18748">
                  <c:v>28.206245016263601</c:v>
                </c:pt>
                <c:pt idx="18749">
                  <c:v>28.206411049462702</c:v>
                </c:pt>
                <c:pt idx="18750">
                  <c:v>28.206577082130899</c:v>
                </c:pt>
                <c:pt idx="18751">
                  <c:v>28.2067431142682</c:v>
                </c:pt>
                <c:pt idx="18752">
                  <c:v>28.206909145874501</c:v>
                </c:pt>
                <c:pt idx="18753">
                  <c:v>28.207075176949999</c:v>
                </c:pt>
                <c:pt idx="18754">
                  <c:v>28.207241207494501</c:v>
                </c:pt>
                <c:pt idx="18755">
                  <c:v>28.2074072375081</c:v>
                </c:pt>
                <c:pt idx="18756">
                  <c:v>28.207573266990799</c:v>
                </c:pt>
                <c:pt idx="18757">
                  <c:v>28.207739295942599</c:v>
                </c:pt>
                <c:pt idx="18758">
                  <c:v>28.207905324363399</c:v>
                </c:pt>
                <c:pt idx="18759">
                  <c:v>28.208071352253398</c:v>
                </c:pt>
                <c:pt idx="18760">
                  <c:v>28.208237379612399</c:v>
                </c:pt>
                <c:pt idx="18761">
                  <c:v>28.208403406440599</c:v>
                </c:pt>
                <c:pt idx="18762">
                  <c:v>28.2085694327378</c:v>
                </c:pt>
                <c:pt idx="18763">
                  <c:v>28.208735458504101</c:v>
                </c:pt>
                <c:pt idx="18764">
                  <c:v>28.208901483739599</c:v>
                </c:pt>
                <c:pt idx="18765">
                  <c:v>28.2090675084441</c:v>
                </c:pt>
                <c:pt idx="18766">
                  <c:v>28.209233532617699</c:v>
                </c:pt>
                <c:pt idx="18767">
                  <c:v>28.2093995562605</c:v>
                </c:pt>
                <c:pt idx="18768">
                  <c:v>28.209565579372299</c:v>
                </c:pt>
                <c:pt idx="18769">
                  <c:v>28.209731601953202</c:v>
                </c:pt>
                <c:pt idx="18770">
                  <c:v>28.2098976240033</c:v>
                </c:pt>
                <c:pt idx="18771">
                  <c:v>28.210063645522499</c:v>
                </c:pt>
                <c:pt idx="18772">
                  <c:v>28.210229666510699</c:v>
                </c:pt>
                <c:pt idx="18773">
                  <c:v>28.210395686968099</c:v>
                </c:pt>
                <c:pt idx="18774">
                  <c:v>28.210561706894602</c:v>
                </c:pt>
                <c:pt idx="18775">
                  <c:v>28.210727726290202</c:v>
                </c:pt>
                <c:pt idx="18776">
                  <c:v>28.210893745155001</c:v>
                </c:pt>
                <c:pt idx="18777">
                  <c:v>28.211059763488802</c:v>
                </c:pt>
                <c:pt idx="18778">
                  <c:v>28.211225781291802</c:v>
                </c:pt>
                <c:pt idx="18779">
                  <c:v>28.211391798563898</c:v>
                </c:pt>
                <c:pt idx="18780">
                  <c:v>28.211557815305099</c:v>
                </c:pt>
                <c:pt idx="18781">
                  <c:v>28.211723831515499</c:v>
                </c:pt>
                <c:pt idx="18782">
                  <c:v>28.211889847195</c:v>
                </c:pt>
                <c:pt idx="18783">
                  <c:v>28.2120558623436</c:v>
                </c:pt>
                <c:pt idx="18784">
                  <c:v>28.212221876961301</c:v>
                </c:pt>
                <c:pt idx="18785">
                  <c:v>28.212387891048198</c:v>
                </c:pt>
                <c:pt idx="18786">
                  <c:v>28.212553904604199</c:v>
                </c:pt>
                <c:pt idx="18787">
                  <c:v>28.2127199176293</c:v>
                </c:pt>
                <c:pt idx="18788">
                  <c:v>28.212885930123601</c:v>
                </c:pt>
                <c:pt idx="18789">
                  <c:v>28.213051942086999</c:v>
                </c:pt>
                <c:pt idx="18790">
                  <c:v>28.2132179535195</c:v>
                </c:pt>
                <c:pt idx="18791">
                  <c:v>28.213383964421201</c:v>
                </c:pt>
                <c:pt idx="18792">
                  <c:v>28.213549974792102</c:v>
                </c:pt>
                <c:pt idx="18793">
                  <c:v>28.213715984632099</c:v>
                </c:pt>
                <c:pt idx="18794">
                  <c:v>28.2138819939412</c:v>
                </c:pt>
                <c:pt idx="18795">
                  <c:v>28.214048002719501</c:v>
                </c:pt>
                <c:pt idx="18796">
                  <c:v>28.214214010966899</c:v>
                </c:pt>
                <c:pt idx="18797">
                  <c:v>28.214380018683499</c:v>
                </c:pt>
                <c:pt idx="18798">
                  <c:v>28.2145460258692</c:v>
                </c:pt>
                <c:pt idx="18799">
                  <c:v>28.214712032524101</c:v>
                </c:pt>
                <c:pt idx="18800">
                  <c:v>28.214878038648099</c:v>
                </c:pt>
                <c:pt idx="18801">
                  <c:v>28.215044044241299</c:v>
                </c:pt>
                <c:pt idx="18802">
                  <c:v>28.2152100493037</c:v>
                </c:pt>
                <c:pt idx="18803">
                  <c:v>28.2153760538352</c:v>
                </c:pt>
                <c:pt idx="18804">
                  <c:v>28.215542057835901</c:v>
                </c:pt>
                <c:pt idx="18805">
                  <c:v>28.215708061305701</c:v>
                </c:pt>
                <c:pt idx="18806">
                  <c:v>28.215874064244801</c:v>
                </c:pt>
                <c:pt idx="18807">
                  <c:v>28.216040066652901</c:v>
                </c:pt>
                <c:pt idx="18808">
                  <c:v>28.216206068530301</c:v>
                </c:pt>
                <c:pt idx="18809">
                  <c:v>28.216372069876801</c:v>
                </c:pt>
                <c:pt idx="18810">
                  <c:v>28.216538070692501</c:v>
                </c:pt>
                <c:pt idx="18811">
                  <c:v>28.2167040709774</c:v>
                </c:pt>
                <c:pt idx="18812">
                  <c:v>28.2168700707314</c:v>
                </c:pt>
                <c:pt idx="18813">
                  <c:v>28.217036069954698</c:v>
                </c:pt>
                <c:pt idx="18814">
                  <c:v>28.217202068647001</c:v>
                </c:pt>
                <c:pt idx="18815">
                  <c:v>28.2173680668086</c:v>
                </c:pt>
                <c:pt idx="18816">
                  <c:v>28.217534064439398</c:v>
                </c:pt>
                <c:pt idx="18817">
                  <c:v>28.217700061539301</c:v>
                </c:pt>
                <c:pt idx="18818">
                  <c:v>28.217866058108498</c:v>
                </c:pt>
                <c:pt idx="18819">
                  <c:v>28.2180320541468</c:v>
                </c:pt>
                <c:pt idx="18820">
                  <c:v>28.218198049654301</c:v>
                </c:pt>
                <c:pt idx="18821">
                  <c:v>28.218364044630999</c:v>
                </c:pt>
                <c:pt idx="18822">
                  <c:v>28.218530039076899</c:v>
                </c:pt>
                <c:pt idx="18823">
                  <c:v>28.218696032992</c:v>
                </c:pt>
                <c:pt idx="18824">
                  <c:v>28.2188620263763</c:v>
                </c:pt>
                <c:pt idx="18825">
                  <c:v>28.2190280192297</c:v>
                </c:pt>
                <c:pt idx="18826">
                  <c:v>28.2191940115524</c:v>
                </c:pt>
                <c:pt idx="18827">
                  <c:v>28.219360003344299</c:v>
                </c:pt>
                <c:pt idx="18828">
                  <c:v>28.219525994605402</c:v>
                </c:pt>
                <c:pt idx="18829">
                  <c:v>28.219691985335601</c:v>
                </c:pt>
                <c:pt idx="18830">
                  <c:v>28.219857975535099</c:v>
                </c:pt>
                <c:pt idx="18831">
                  <c:v>28.220023965203801</c:v>
                </c:pt>
                <c:pt idx="18832">
                  <c:v>28.220189954341699</c:v>
                </c:pt>
                <c:pt idx="18833">
                  <c:v>28.2203559429488</c:v>
                </c:pt>
                <c:pt idx="18834">
                  <c:v>28.2205219310251</c:v>
                </c:pt>
                <c:pt idx="18835">
                  <c:v>28.2206879185707</c:v>
                </c:pt>
                <c:pt idx="18836">
                  <c:v>28.2208539055854</c:v>
                </c:pt>
                <c:pt idx="18837">
                  <c:v>28.2210198920694</c:v>
                </c:pt>
                <c:pt idx="18838">
                  <c:v>28.221185878022599</c:v>
                </c:pt>
                <c:pt idx="18839">
                  <c:v>28.221351863444902</c:v>
                </c:pt>
                <c:pt idx="18840">
                  <c:v>28.2215178483366</c:v>
                </c:pt>
                <c:pt idx="18841">
                  <c:v>28.221683832697401</c:v>
                </c:pt>
                <c:pt idx="18842">
                  <c:v>28.221849816527499</c:v>
                </c:pt>
                <c:pt idx="18843">
                  <c:v>28.222015799826799</c:v>
                </c:pt>
                <c:pt idx="18844">
                  <c:v>28.2221817825953</c:v>
                </c:pt>
                <c:pt idx="18845">
                  <c:v>28.222347764833</c:v>
                </c:pt>
                <c:pt idx="18846">
                  <c:v>28.222513746539999</c:v>
                </c:pt>
                <c:pt idx="18847">
                  <c:v>28.222679727716201</c:v>
                </c:pt>
                <c:pt idx="18848">
                  <c:v>28.222845708361699</c:v>
                </c:pt>
                <c:pt idx="18849">
                  <c:v>28.223011688476301</c:v>
                </c:pt>
                <c:pt idx="18850">
                  <c:v>28.223177668060298</c:v>
                </c:pt>
                <c:pt idx="18851">
                  <c:v>28.223343647113399</c:v>
                </c:pt>
                <c:pt idx="18852">
                  <c:v>28.223509625635799</c:v>
                </c:pt>
                <c:pt idx="18853">
                  <c:v>28.223675603627498</c:v>
                </c:pt>
                <c:pt idx="18854">
                  <c:v>28.223841581088301</c:v>
                </c:pt>
                <c:pt idx="18855">
                  <c:v>28.224007558018499</c:v>
                </c:pt>
                <c:pt idx="18856">
                  <c:v>28.224173534417801</c:v>
                </c:pt>
                <c:pt idx="18857">
                  <c:v>28.224339510286502</c:v>
                </c:pt>
                <c:pt idx="18858">
                  <c:v>28.224505485624299</c:v>
                </c:pt>
                <c:pt idx="18859">
                  <c:v>28.224671460431399</c:v>
                </c:pt>
                <c:pt idx="18860">
                  <c:v>28.224837434707801</c:v>
                </c:pt>
                <c:pt idx="18861">
                  <c:v>28.2250034084534</c:v>
                </c:pt>
                <c:pt idx="18862">
                  <c:v>28.225169381668302</c:v>
                </c:pt>
                <c:pt idx="18863">
                  <c:v>28.225335354352499</c:v>
                </c:pt>
                <c:pt idx="18864">
                  <c:v>28.225501326505899</c:v>
                </c:pt>
                <c:pt idx="18865">
                  <c:v>28.225667298128499</c:v>
                </c:pt>
                <c:pt idx="18866">
                  <c:v>28.225833269220502</c:v>
                </c:pt>
                <c:pt idx="18867">
                  <c:v>28.2259992397817</c:v>
                </c:pt>
                <c:pt idx="18868">
                  <c:v>28.226165209812098</c:v>
                </c:pt>
                <c:pt idx="18869">
                  <c:v>28.226331179311899</c:v>
                </c:pt>
                <c:pt idx="18870">
                  <c:v>28.226497148280799</c:v>
                </c:pt>
                <c:pt idx="18871">
                  <c:v>28.226663116719099</c:v>
                </c:pt>
                <c:pt idx="18872">
                  <c:v>28.226829084626601</c:v>
                </c:pt>
                <c:pt idx="18873">
                  <c:v>28.226995052003499</c:v>
                </c:pt>
                <c:pt idx="18874">
                  <c:v>28.2271610188495</c:v>
                </c:pt>
                <c:pt idx="18875">
                  <c:v>28.2273269851649</c:v>
                </c:pt>
                <c:pt idx="18876">
                  <c:v>28.2274929509496</c:v>
                </c:pt>
                <c:pt idx="18877">
                  <c:v>28.227658916203499</c:v>
                </c:pt>
                <c:pt idx="18878">
                  <c:v>28.227824880926701</c:v>
                </c:pt>
                <c:pt idx="18879">
                  <c:v>28.227990845119201</c:v>
                </c:pt>
                <c:pt idx="18880">
                  <c:v>28.228156808781002</c:v>
                </c:pt>
                <c:pt idx="18881">
                  <c:v>28.228322771912001</c:v>
                </c:pt>
                <c:pt idx="18882">
                  <c:v>28.2284887345124</c:v>
                </c:pt>
                <c:pt idx="18883">
                  <c:v>28.228654696582002</c:v>
                </c:pt>
                <c:pt idx="18884">
                  <c:v>28.228820658120899</c:v>
                </c:pt>
                <c:pt idx="18885">
                  <c:v>28.228986619129198</c:v>
                </c:pt>
                <c:pt idx="18886">
                  <c:v>28.229152579606701</c:v>
                </c:pt>
                <c:pt idx="18887">
                  <c:v>28.2293185395535</c:v>
                </c:pt>
                <c:pt idx="18888">
                  <c:v>28.229484498969601</c:v>
                </c:pt>
                <c:pt idx="18889">
                  <c:v>28.229650457855001</c:v>
                </c:pt>
                <c:pt idx="18890">
                  <c:v>28.2298164162098</c:v>
                </c:pt>
                <c:pt idx="18891">
                  <c:v>28.229982374033799</c:v>
                </c:pt>
                <c:pt idx="18892">
                  <c:v>28.230148331327101</c:v>
                </c:pt>
                <c:pt idx="18893">
                  <c:v>28.230314288089701</c:v>
                </c:pt>
                <c:pt idx="18894">
                  <c:v>28.230480244321701</c:v>
                </c:pt>
                <c:pt idx="18895">
                  <c:v>28.2306462000229</c:v>
                </c:pt>
                <c:pt idx="18896">
                  <c:v>28.230812155193501</c:v>
                </c:pt>
                <c:pt idx="18897">
                  <c:v>28.230978109833401</c:v>
                </c:pt>
                <c:pt idx="18898">
                  <c:v>28.231144063942601</c:v>
                </c:pt>
                <c:pt idx="18899">
                  <c:v>28.2313100175211</c:v>
                </c:pt>
                <c:pt idx="18900">
                  <c:v>28.231475970568901</c:v>
                </c:pt>
                <c:pt idx="18901">
                  <c:v>28.231641923085999</c:v>
                </c:pt>
                <c:pt idx="18902">
                  <c:v>28.231807875072501</c:v>
                </c:pt>
                <c:pt idx="18903">
                  <c:v>28.2319738265283</c:v>
                </c:pt>
                <c:pt idx="18904">
                  <c:v>28.232139777453401</c:v>
                </c:pt>
                <c:pt idx="18905">
                  <c:v>28.232305727847798</c:v>
                </c:pt>
                <c:pt idx="18906">
                  <c:v>28.232471677711601</c:v>
                </c:pt>
                <c:pt idx="18907">
                  <c:v>28.232637627044699</c:v>
                </c:pt>
                <c:pt idx="18908">
                  <c:v>28.2328035758471</c:v>
                </c:pt>
                <c:pt idx="18909">
                  <c:v>28.232969524118801</c:v>
                </c:pt>
                <c:pt idx="18910">
                  <c:v>28.233135471859899</c:v>
                </c:pt>
                <c:pt idx="18911">
                  <c:v>28.233301419070401</c:v>
                </c:pt>
                <c:pt idx="18912">
                  <c:v>28.233467365750101</c:v>
                </c:pt>
                <c:pt idx="18913">
                  <c:v>28.233633311899201</c:v>
                </c:pt>
                <c:pt idx="18914">
                  <c:v>28.2337992575176</c:v>
                </c:pt>
                <c:pt idx="18915">
                  <c:v>28.2339652026054</c:v>
                </c:pt>
                <c:pt idx="18916">
                  <c:v>28.2341311471626</c:v>
                </c:pt>
                <c:pt idx="18917">
                  <c:v>28.234297091188999</c:v>
                </c:pt>
                <c:pt idx="18918">
                  <c:v>28.234463034684801</c:v>
                </c:pt>
                <c:pt idx="18919">
                  <c:v>28.234628977650001</c:v>
                </c:pt>
                <c:pt idx="18920">
                  <c:v>28.2347949200845</c:v>
                </c:pt>
                <c:pt idx="18921">
                  <c:v>28.234960861988402</c:v>
                </c:pt>
                <c:pt idx="18922">
                  <c:v>28.235126803361599</c:v>
                </c:pt>
                <c:pt idx="18923">
                  <c:v>28.235292744204202</c:v>
                </c:pt>
                <c:pt idx="18924">
                  <c:v>28.2354586845161</c:v>
                </c:pt>
                <c:pt idx="18925">
                  <c:v>28.235624624297401</c:v>
                </c:pt>
                <c:pt idx="18926">
                  <c:v>28.235790563548001</c:v>
                </c:pt>
                <c:pt idx="18927">
                  <c:v>28.235956502267999</c:v>
                </c:pt>
                <c:pt idx="18928">
                  <c:v>28.2361224404574</c:v>
                </c:pt>
                <c:pt idx="18929">
                  <c:v>28.2362883781161</c:v>
                </c:pt>
                <c:pt idx="18930">
                  <c:v>28.236454315244199</c:v>
                </c:pt>
                <c:pt idx="18931">
                  <c:v>28.2366202518417</c:v>
                </c:pt>
                <c:pt idx="18932">
                  <c:v>28.236786187908599</c:v>
                </c:pt>
                <c:pt idx="18933">
                  <c:v>28.236952123444802</c:v>
                </c:pt>
                <c:pt idx="18934">
                  <c:v>28.237118058450299</c:v>
                </c:pt>
                <c:pt idx="18935">
                  <c:v>28.237283992925299</c:v>
                </c:pt>
                <c:pt idx="18936">
                  <c:v>28.237449926869601</c:v>
                </c:pt>
                <c:pt idx="18937">
                  <c:v>28.237615860283299</c:v>
                </c:pt>
                <c:pt idx="18938">
                  <c:v>28.237781793166398</c:v>
                </c:pt>
                <c:pt idx="18939">
                  <c:v>28.2379477255189</c:v>
                </c:pt>
                <c:pt idx="18940">
                  <c:v>28.238113657340701</c:v>
                </c:pt>
                <c:pt idx="18941">
                  <c:v>28.238279588632</c:v>
                </c:pt>
                <c:pt idx="18942">
                  <c:v>28.238445519392599</c:v>
                </c:pt>
                <c:pt idx="18943">
                  <c:v>28.238611449622599</c:v>
                </c:pt>
                <c:pt idx="18944">
                  <c:v>28.238777379321998</c:v>
                </c:pt>
                <c:pt idx="18945">
                  <c:v>28.2389433084908</c:v>
                </c:pt>
                <c:pt idx="18946">
                  <c:v>28.239109237129</c:v>
                </c:pt>
                <c:pt idx="18947">
                  <c:v>28.239275165236499</c:v>
                </c:pt>
                <c:pt idx="18948">
                  <c:v>28.2394410928135</c:v>
                </c:pt>
                <c:pt idx="18949">
                  <c:v>28.2396070198599</c:v>
                </c:pt>
                <c:pt idx="18950">
                  <c:v>28.239772946375599</c:v>
                </c:pt>
                <c:pt idx="18951">
                  <c:v>28.239938872360799</c:v>
                </c:pt>
                <c:pt idx="18952">
                  <c:v>28.240104797815299</c:v>
                </c:pt>
                <c:pt idx="18953">
                  <c:v>28.2402707227393</c:v>
                </c:pt>
                <c:pt idx="18954">
                  <c:v>28.2404366471327</c:v>
                </c:pt>
                <c:pt idx="18955">
                  <c:v>28.240602570995499</c:v>
                </c:pt>
                <c:pt idx="18956">
                  <c:v>28.2407684943276</c:v>
                </c:pt>
                <c:pt idx="18957">
                  <c:v>28.2409344171292</c:v>
                </c:pt>
                <c:pt idx="18958">
                  <c:v>28.241100339400202</c:v>
                </c:pt>
                <c:pt idx="18959">
                  <c:v>28.241266261140701</c:v>
                </c:pt>
                <c:pt idx="18960">
                  <c:v>28.241432182350501</c:v>
                </c:pt>
                <c:pt idx="18961">
                  <c:v>28.241598103029698</c:v>
                </c:pt>
                <c:pt idx="18962">
                  <c:v>28.241764023178401</c:v>
                </c:pt>
                <c:pt idx="18963">
                  <c:v>28.241929942796499</c:v>
                </c:pt>
                <c:pt idx="18964">
                  <c:v>28.242095861884</c:v>
                </c:pt>
                <c:pt idx="18965">
                  <c:v>28.242261780440899</c:v>
                </c:pt>
                <c:pt idx="18966">
                  <c:v>28.242427698467299</c:v>
                </c:pt>
                <c:pt idx="18967">
                  <c:v>28.242593615963099</c:v>
                </c:pt>
                <c:pt idx="18968">
                  <c:v>28.2427595329283</c:v>
                </c:pt>
                <c:pt idx="18969">
                  <c:v>28.2429254493629</c:v>
                </c:pt>
                <c:pt idx="18970">
                  <c:v>28.243091365266999</c:v>
                </c:pt>
                <c:pt idx="18971">
                  <c:v>28.243257280640499</c:v>
                </c:pt>
                <c:pt idx="18972">
                  <c:v>28.243423195483398</c:v>
                </c:pt>
                <c:pt idx="18973">
                  <c:v>28.243589109795799</c:v>
                </c:pt>
                <c:pt idx="18974">
                  <c:v>28.243755023577599</c:v>
                </c:pt>
                <c:pt idx="18975">
                  <c:v>28.2439209368288</c:v>
                </c:pt>
                <c:pt idx="18976">
                  <c:v>28.2440868495495</c:v>
                </c:pt>
                <c:pt idx="18977">
                  <c:v>28.244252761739599</c:v>
                </c:pt>
                <c:pt idx="18978">
                  <c:v>28.244418673399199</c:v>
                </c:pt>
                <c:pt idx="18979">
                  <c:v>28.244584584528202</c:v>
                </c:pt>
                <c:pt idx="18980">
                  <c:v>28.244750495126699</c:v>
                </c:pt>
                <c:pt idx="18981">
                  <c:v>28.244916405194601</c:v>
                </c:pt>
                <c:pt idx="18982">
                  <c:v>28.245082314731899</c:v>
                </c:pt>
                <c:pt idx="18983">
                  <c:v>28.245248223738699</c:v>
                </c:pt>
                <c:pt idx="18984">
                  <c:v>28.245414132215</c:v>
                </c:pt>
                <c:pt idx="18985">
                  <c:v>28.2455800401607</c:v>
                </c:pt>
                <c:pt idx="18986">
                  <c:v>28.245745947575902</c:v>
                </c:pt>
                <c:pt idx="18987">
                  <c:v>28.245911854460498</c:v>
                </c:pt>
                <c:pt idx="18988">
                  <c:v>28.2460777608146</c:v>
                </c:pt>
                <c:pt idx="18989">
                  <c:v>28.2462436666382</c:v>
                </c:pt>
                <c:pt idx="18990">
                  <c:v>28.246409571931199</c:v>
                </c:pt>
                <c:pt idx="18991">
                  <c:v>28.2465754766937</c:v>
                </c:pt>
                <c:pt idx="18992">
                  <c:v>28.246741380925599</c:v>
                </c:pt>
                <c:pt idx="18993">
                  <c:v>28.246907284627</c:v>
                </c:pt>
                <c:pt idx="18994">
                  <c:v>28.247073187797898</c:v>
                </c:pt>
                <c:pt idx="18995">
                  <c:v>28.247239090438299</c:v>
                </c:pt>
                <c:pt idx="18996">
                  <c:v>28.247404992548098</c:v>
                </c:pt>
                <c:pt idx="18997">
                  <c:v>28.247570894127399</c:v>
                </c:pt>
                <c:pt idx="18998">
                  <c:v>28.247736795176198</c:v>
                </c:pt>
                <c:pt idx="18999">
                  <c:v>28.2479026956944</c:v>
                </c:pt>
                <c:pt idx="19000">
                  <c:v>28.248068595682199</c:v>
                </c:pt>
                <c:pt idx="19001">
                  <c:v>28.2482344951394</c:v>
                </c:pt>
                <c:pt idx="19002">
                  <c:v>28.248400394066099</c:v>
                </c:pt>
                <c:pt idx="19003">
                  <c:v>28.2485662924623</c:v>
                </c:pt>
                <c:pt idx="19004">
                  <c:v>28.2487321903279</c:v>
                </c:pt>
                <c:pt idx="19005">
                  <c:v>28.2488980876631</c:v>
                </c:pt>
                <c:pt idx="19006">
                  <c:v>28.2490639844677</c:v>
                </c:pt>
                <c:pt idx="19007">
                  <c:v>28.249229880741801</c:v>
                </c:pt>
                <c:pt idx="19008">
                  <c:v>28.2493957764855</c:v>
                </c:pt>
                <c:pt idx="19009">
                  <c:v>28.249561671698601</c:v>
                </c:pt>
                <c:pt idx="19010">
                  <c:v>28.2497275663812</c:v>
                </c:pt>
                <c:pt idx="19011">
                  <c:v>28.249893460533301</c:v>
                </c:pt>
                <c:pt idx="19012">
                  <c:v>28.250059354154899</c:v>
                </c:pt>
                <c:pt idx="19013">
                  <c:v>28.250225247246</c:v>
                </c:pt>
                <c:pt idx="19014">
                  <c:v>28.250391139806599</c:v>
                </c:pt>
                <c:pt idx="19015">
                  <c:v>28.250557031836799</c:v>
                </c:pt>
                <c:pt idx="19016">
                  <c:v>28.250722923336401</c:v>
                </c:pt>
                <c:pt idx="19017">
                  <c:v>28.250888814305501</c:v>
                </c:pt>
                <c:pt idx="19018">
                  <c:v>28.251054704744099</c:v>
                </c:pt>
                <c:pt idx="19019">
                  <c:v>28.251220594652299</c:v>
                </c:pt>
                <c:pt idx="19020">
                  <c:v>28.251386484029901</c:v>
                </c:pt>
                <c:pt idx="19021">
                  <c:v>28.2515523728771</c:v>
                </c:pt>
                <c:pt idx="19022">
                  <c:v>28.251718261193801</c:v>
                </c:pt>
                <c:pt idx="19023">
                  <c:v>28.25188414898</c:v>
                </c:pt>
                <c:pt idx="19024">
                  <c:v>28.252050036235701</c:v>
                </c:pt>
                <c:pt idx="19025">
                  <c:v>28.2522159229609</c:v>
                </c:pt>
                <c:pt idx="19026">
                  <c:v>28.2523818091557</c:v>
                </c:pt>
                <c:pt idx="19027">
                  <c:v>28.252547694819899</c:v>
                </c:pt>
                <c:pt idx="19028">
                  <c:v>28.252713579953699</c:v>
                </c:pt>
                <c:pt idx="19029">
                  <c:v>28.2528794645571</c:v>
                </c:pt>
                <c:pt idx="19030">
                  <c:v>28.2530453486299</c:v>
                </c:pt>
                <c:pt idx="19031">
                  <c:v>28.253211232172301</c:v>
                </c:pt>
                <c:pt idx="19032">
                  <c:v>28.2533771151842</c:v>
                </c:pt>
                <c:pt idx="19033">
                  <c:v>28.253542997665701</c:v>
                </c:pt>
                <c:pt idx="19034">
                  <c:v>28.253708879616699</c:v>
                </c:pt>
                <c:pt idx="19035">
                  <c:v>28.253874761037199</c:v>
                </c:pt>
                <c:pt idx="19036">
                  <c:v>28.254040641927201</c:v>
                </c:pt>
                <c:pt idx="19037">
                  <c:v>28.2542065222868</c:v>
                </c:pt>
                <c:pt idx="19038">
                  <c:v>28.254372402115902</c:v>
                </c:pt>
                <c:pt idx="19039">
                  <c:v>28.2545382814146</c:v>
                </c:pt>
                <c:pt idx="19040">
                  <c:v>28.254704160182801</c:v>
                </c:pt>
                <c:pt idx="19041">
                  <c:v>28.254870038420599</c:v>
                </c:pt>
                <c:pt idx="19042">
                  <c:v>28.255035916127898</c:v>
                </c:pt>
                <c:pt idx="19043">
                  <c:v>28.255201793304799</c:v>
                </c:pt>
                <c:pt idx="19044">
                  <c:v>28.255367669951202</c:v>
                </c:pt>
                <c:pt idx="19045">
                  <c:v>28.255533546067099</c:v>
                </c:pt>
                <c:pt idx="19046">
                  <c:v>28.2556994216527</c:v>
                </c:pt>
                <c:pt idx="19047">
                  <c:v>28.2558652967077</c:v>
                </c:pt>
                <c:pt idx="19048">
                  <c:v>28.256031171232301</c:v>
                </c:pt>
                <c:pt idx="19049">
                  <c:v>28.2561970452265</c:v>
                </c:pt>
                <c:pt idx="19050">
                  <c:v>28.2563629186903</c:v>
                </c:pt>
                <c:pt idx="19051">
                  <c:v>28.256528791623602</c:v>
                </c:pt>
                <c:pt idx="19052">
                  <c:v>28.256694664026401</c:v>
                </c:pt>
                <c:pt idx="19053">
                  <c:v>28.256860535898898</c:v>
                </c:pt>
                <c:pt idx="19054">
                  <c:v>28.2570264072409</c:v>
                </c:pt>
                <c:pt idx="19055">
                  <c:v>28.257192278052401</c:v>
                </c:pt>
                <c:pt idx="19056">
                  <c:v>28.257358148333601</c:v>
                </c:pt>
                <c:pt idx="19057">
                  <c:v>28.2575240180843</c:v>
                </c:pt>
                <c:pt idx="19058">
                  <c:v>28.257689887304601</c:v>
                </c:pt>
                <c:pt idx="19059">
                  <c:v>28.257855755994399</c:v>
                </c:pt>
                <c:pt idx="19060">
                  <c:v>28.258021624153798</c:v>
                </c:pt>
                <c:pt idx="19061">
                  <c:v>28.258187491782799</c:v>
                </c:pt>
                <c:pt idx="19062">
                  <c:v>28.258353358881401</c:v>
                </c:pt>
                <c:pt idx="19063">
                  <c:v>28.2585192254496</c:v>
                </c:pt>
                <c:pt idx="19064">
                  <c:v>28.258685091487301</c:v>
                </c:pt>
                <c:pt idx="19065">
                  <c:v>28.258850956994699</c:v>
                </c:pt>
                <c:pt idx="19066">
                  <c:v>28.259016821971599</c:v>
                </c:pt>
                <c:pt idx="19067">
                  <c:v>28.2591826864181</c:v>
                </c:pt>
                <c:pt idx="19068">
                  <c:v>28.259348550334199</c:v>
                </c:pt>
                <c:pt idx="19069">
                  <c:v>28.259514413719899</c:v>
                </c:pt>
                <c:pt idx="19070">
                  <c:v>28.2596802765752</c:v>
                </c:pt>
                <c:pt idx="19071">
                  <c:v>28.259846138899999</c:v>
                </c:pt>
                <c:pt idx="19072">
                  <c:v>28.260012000694498</c:v>
                </c:pt>
                <c:pt idx="19073">
                  <c:v>28.260177861958599</c:v>
                </c:pt>
                <c:pt idx="19074">
                  <c:v>28.260343722692198</c:v>
                </c:pt>
                <c:pt idx="19075">
                  <c:v>28.260509582895502</c:v>
                </c:pt>
                <c:pt idx="19076">
                  <c:v>28.260675442568299</c:v>
                </c:pt>
                <c:pt idx="19077">
                  <c:v>28.260841301710801</c:v>
                </c:pt>
                <c:pt idx="19078">
                  <c:v>28.261007160322901</c:v>
                </c:pt>
                <c:pt idx="19079">
                  <c:v>28.261173018404602</c:v>
                </c:pt>
                <c:pt idx="19080">
                  <c:v>28.261338875955801</c:v>
                </c:pt>
                <c:pt idx="19081">
                  <c:v>28.2615047329767</c:v>
                </c:pt>
                <c:pt idx="19082">
                  <c:v>28.261670589467201</c:v>
                </c:pt>
                <c:pt idx="19083">
                  <c:v>28.261836445427399</c:v>
                </c:pt>
                <c:pt idx="19084">
                  <c:v>28.262002300857102</c:v>
                </c:pt>
                <c:pt idx="19085">
                  <c:v>28.262168155756399</c:v>
                </c:pt>
                <c:pt idx="19086">
                  <c:v>28.2623340101254</c:v>
                </c:pt>
                <c:pt idx="19087">
                  <c:v>28.262499863963999</c:v>
                </c:pt>
                <c:pt idx="19088">
                  <c:v>28.262665717272199</c:v>
                </c:pt>
                <c:pt idx="19089">
                  <c:v>28.26283157005</c:v>
                </c:pt>
                <c:pt idx="19090">
                  <c:v>28.262997422297499</c:v>
                </c:pt>
                <c:pt idx="19091">
                  <c:v>28.263163274014602</c:v>
                </c:pt>
                <c:pt idx="19092">
                  <c:v>28.263329125201299</c:v>
                </c:pt>
                <c:pt idx="19093">
                  <c:v>28.263494975857601</c:v>
                </c:pt>
                <c:pt idx="19094">
                  <c:v>28.2636608259836</c:v>
                </c:pt>
                <c:pt idx="19095">
                  <c:v>28.2638266755792</c:v>
                </c:pt>
                <c:pt idx="19096">
                  <c:v>28.263992524644401</c:v>
                </c:pt>
                <c:pt idx="19097">
                  <c:v>28.264158373179299</c:v>
                </c:pt>
                <c:pt idx="19098">
                  <c:v>28.264324221183799</c:v>
                </c:pt>
                <c:pt idx="19099">
                  <c:v>28.264490068657999</c:v>
                </c:pt>
                <c:pt idx="19100">
                  <c:v>28.2646559156018</c:v>
                </c:pt>
                <c:pt idx="19101">
                  <c:v>28.264821762015199</c:v>
                </c:pt>
                <c:pt idx="19102">
                  <c:v>28.264987607898298</c:v>
                </c:pt>
                <c:pt idx="19103">
                  <c:v>28.265153453250999</c:v>
                </c:pt>
                <c:pt idx="19104">
                  <c:v>28.265319298073301</c:v>
                </c:pt>
                <c:pt idx="19105">
                  <c:v>28.265485142365399</c:v>
                </c:pt>
                <c:pt idx="19106">
                  <c:v>28.265650986127</c:v>
                </c:pt>
                <c:pt idx="19107">
                  <c:v>28.2658168293583</c:v>
                </c:pt>
                <c:pt idx="19108">
                  <c:v>28.265982672059302</c:v>
                </c:pt>
                <c:pt idx="19109">
                  <c:v>28.266148514229901</c:v>
                </c:pt>
                <c:pt idx="19110">
                  <c:v>28.2663143558702</c:v>
                </c:pt>
                <c:pt idx="19111">
                  <c:v>28.266480196980201</c:v>
                </c:pt>
                <c:pt idx="19112">
                  <c:v>28.266646037559799</c:v>
                </c:pt>
                <c:pt idx="19113">
                  <c:v>28.266811877609001</c:v>
                </c:pt>
                <c:pt idx="19114">
                  <c:v>28.266977717127901</c:v>
                </c:pt>
                <c:pt idx="19115">
                  <c:v>28.267143556116501</c:v>
                </c:pt>
                <c:pt idx="19116">
                  <c:v>28.267309394574799</c:v>
                </c:pt>
                <c:pt idx="19117">
                  <c:v>28.267475232502701</c:v>
                </c:pt>
                <c:pt idx="19118">
                  <c:v>28.2676410699003</c:v>
                </c:pt>
                <c:pt idx="19119">
                  <c:v>28.2678069067676</c:v>
                </c:pt>
                <c:pt idx="19120">
                  <c:v>28.267972743104501</c:v>
                </c:pt>
                <c:pt idx="19121">
                  <c:v>28.268138578911099</c:v>
                </c:pt>
                <c:pt idx="19122">
                  <c:v>28.268304414187401</c:v>
                </c:pt>
                <c:pt idx="19123">
                  <c:v>28.268470248933401</c:v>
                </c:pt>
                <c:pt idx="19124">
                  <c:v>28.268636083149001</c:v>
                </c:pt>
                <c:pt idx="19125">
                  <c:v>28.268801916834299</c:v>
                </c:pt>
                <c:pt idx="19126">
                  <c:v>28.268967749989301</c:v>
                </c:pt>
                <c:pt idx="19127">
                  <c:v>28.269133582614</c:v>
                </c:pt>
                <c:pt idx="19128">
                  <c:v>28.269299414708399</c:v>
                </c:pt>
                <c:pt idx="19129">
                  <c:v>28.2694652462725</c:v>
                </c:pt>
                <c:pt idx="19130">
                  <c:v>28.269631077306201</c:v>
                </c:pt>
                <c:pt idx="19131">
                  <c:v>28.269796907809699</c:v>
                </c:pt>
                <c:pt idx="19132">
                  <c:v>28.269962737782802</c:v>
                </c:pt>
                <c:pt idx="19133">
                  <c:v>28.270128567225601</c:v>
                </c:pt>
                <c:pt idx="19134">
                  <c:v>28.270294396138201</c:v>
                </c:pt>
                <c:pt idx="19135">
                  <c:v>28.270460224520399</c:v>
                </c:pt>
                <c:pt idx="19136">
                  <c:v>28.2706260523723</c:v>
                </c:pt>
                <c:pt idx="19137">
                  <c:v>28.270791879693899</c:v>
                </c:pt>
                <c:pt idx="19138">
                  <c:v>28.270957706485301</c:v>
                </c:pt>
                <c:pt idx="19139">
                  <c:v>28.271123532746302</c:v>
                </c:pt>
                <c:pt idx="19140">
                  <c:v>28.271289358476999</c:v>
                </c:pt>
                <c:pt idx="19141">
                  <c:v>28.271455183677499</c:v>
                </c:pt>
                <c:pt idx="19142">
                  <c:v>28.271621008347601</c:v>
                </c:pt>
                <c:pt idx="19143">
                  <c:v>28.2717868324875</c:v>
                </c:pt>
                <c:pt idx="19144">
                  <c:v>28.271952656097</c:v>
                </c:pt>
                <c:pt idx="19145">
                  <c:v>28.272118479176299</c:v>
                </c:pt>
                <c:pt idx="19146">
                  <c:v>28.2722843017253</c:v>
                </c:pt>
                <c:pt idx="19147">
                  <c:v>28.272450123744001</c:v>
                </c:pt>
                <c:pt idx="19148">
                  <c:v>28.272615945232399</c:v>
                </c:pt>
                <c:pt idx="19149">
                  <c:v>28.272781766190601</c:v>
                </c:pt>
                <c:pt idx="19150">
                  <c:v>28.2729475866185</c:v>
                </c:pt>
                <c:pt idx="19151">
                  <c:v>28.273113406516099</c:v>
                </c:pt>
                <c:pt idx="19152">
                  <c:v>28.2732792258834</c:v>
                </c:pt>
                <c:pt idx="19153">
                  <c:v>28.2734450447204</c:v>
                </c:pt>
                <c:pt idx="19154">
                  <c:v>28.273610863027201</c:v>
                </c:pt>
                <c:pt idx="19155">
                  <c:v>28.273776680803699</c:v>
                </c:pt>
                <c:pt idx="19156">
                  <c:v>28.273942498049902</c:v>
                </c:pt>
                <c:pt idx="19157">
                  <c:v>28.2741083147659</c:v>
                </c:pt>
                <c:pt idx="19158">
                  <c:v>28.2742741309516</c:v>
                </c:pt>
                <c:pt idx="19159">
                  <c:v>28.274439946607</c:v>
                </c:pt>
                <c:pt idx="19160">
                  <c:v>28.2746057617322</c:v>
                </c:pt>
                <c:pt idx="19161">
                  <c:v>28.274771576327101</c:v>
                </c:pt>
                <c:pt idx="19162">
                  <c:v>28.274937390391798</c:v>
                </c:pt>
                <c:pt idx="19163">
                  <c:v>28.2751032039262</c:v>
                </c:pt>
                <c:pt idx="19164">
                  <c:v>28.275269016930299</c:v>
                </c:pt>
                <c:pt idx="19165">
                  <c:v>28.275434829404201</c:v>
                </c:pt>
                <c:pt idx="19166">
                  <c:v>28.2756006413478</c:v>
                </c:pt>
                <c:pt idx="19167">
                  <c:v>28.2757664527612</c:v>
                </c:pt>
                <c:pt idx="19168">
                  <c:v>28.2759322636443</c:v>
                </c:pt>
                <c:pt idx="19169">
                  <c:v>28.276098073997201</c:v>
                </c:pt>
                <c:pt idx="19170">
                  <c:v>28.276263883819901</c:v>
                </c:pt>
                <c:pt idx="19171">
                  <c:v>28.276429693112298</c:v>
                </c:pt>
                <c:pt idx="19172">
                  <c:v>28.2765955018744</c:v>
                </c:pt>
                <c:pt idx="19173">
                  <c:v>28.276761310106298</c:v>
                </c:pt>
                <c:pt idx="19174">
                  <c:v>28.276927117808</c:v>
                </c:pt>
                <c:pt idx="19175">
                  <c:v>28.277092924979399</c:v>
                </c:pt>
                <c:pt idx="19176">
                  <c:v>28.277258731620599</c:v>
                </c:pt>
                <c:pt idx="19177">
                  <c:v>28.277424537731498</c:v>
                </c:pt>
                <c:pt idx="19178">
                  <c:v>28.277590343312301</c:v>
                </c:pt>
                <c:pt idx="19179">
                  <c:v>28.277756148362801</c:v>
                </c:pt>
                <c:pt idx="19180">
                  <c:v>28.277921952882998</c:v>
                </c:pt>
                <c:pt idx="19181">
                  <c:v>28.278087756873099</c:v>
                </c:pt>
                <c:pt idx="19182">
                  <c:v>28.278253560332899</c:v>
                </c:pt>
                <c:pt idx="19183">
                  <c:v>28.278419363262401</c:v>
                </c:pt>
                <c:pt idx="19184">
                  <c:v>28.278585165661799</c:v>
                </c:pt>
                <c:pt idx="19185">
                  <c:v>28.2787509675309</c:v>
                </c:pt>
                <c:pt idx="19186">
                  <c:v>28.278916768869799</c:v>
                </c:pt>
                <c:pt idx="19187">
                  <c:v>28.279082569678501</c:v>
                </c:pt>
                <c:pt idx="19188">
                  <c:v>28.279248369956999</c:v>
                </c:pt>
                <c:pt idx="19189">
                  <c:v>28.279414169705301</c:v>
                </c:pt>
                <c:pt idx="19190">
                  <c:v>28.279579968923301</c:v>
                </c:pt>
                <c:pt idx="19191">
                  <c:v>28.2797457676112</c:v>
                </c:pt>
                <c:pt idx="19192">
                  <c:v>28.279911565768799</c:v>
                </c:pt>
                <c:pt idx="19193">
                  <c:v>28.280077363396199</c:v>
                </c:pt>
                <c:pt idx="19194">
                  <c:v>28.280243160493399</c:v>
                </c:pt>
                <c:pt idx="19195">
                  <c:v>28.280408957060398</c:v>
                </c:pt>
                <c:pt idx="19196">
                  <c:v>28.280574753097198</c:v>
                </c:pt>
                <c:pt idx="19197">
                  <c:v>28.280740548603799</c:v>
                </c:pt>
                <c:pt idx="19198">
                  <c:v>28.280906343580199</c:v>
                </c:pt>
                <c:pt idx="19199">
                  <c:v>28.281072138026399</c:v>
                </c:pt>
                <c:pt idx="19200">
                  <c:v>28.2812379319424</c:v>
                </c:pt>
                <c:pt idx="19201">
                  <c:v>28.2814037253282</c:v>
                </c:pt>
                <c:pt idx="19202">
                  <c:v>28.281569518183801</c:v>
                </c:pt>
                <c:pt idx="19203">
                  <c:v>28.281735310509202</c:v>
                </c:pt>
                <c:pt idx="19204">
                  <c:v>28.281901102304399</c:v>
                </c:pt>
                <c:pt idx="19205">
                  <c:v>28.2820668935694</c:v>
                </c:pt>
                <c:pt idx="19206">
                  <c:v>28.282232684304301</c:v>
                </c:pt>
                <c:pt idx="19207">
                  <c:v>28.282398474508899</c:v>
                </c:pt>
                <c:pt idx="19208">
                  <c:v>28.282564264183399</c:v>
                </c:pt>
                <c:pt idx="19209">
                  <c:v>28.2827300533277</c:v>
                </c:pt>
                <c:pt idx="19210">
                  <c:v>28.282895841941802</c:v>
                </c:pt>
                <c:pt idx="19211">
                  <c:v>28.283061630025699</c:v>
                </c:pt>
                <c:pt idx="19212">
                  <c:v>28.283227417579401</c:v>
                </c:pt>
                <c:pt idx="19213">
                  <c:v>28.283393204603001</c:v>
                </c:pt>
                <c:pt idx="19214">
                  <c:v>28.283558991096399</c:v>
                </c:pt>
                <c:pt idx="19215">
                  <c:v>28.2837247770596</c:v>
                </c:pt>
                <c:pt idx="19216">
                  <c:v>28.283890562492701</c:v>
                </c:pt>
                <c:pt idx="19217">
                  <c:v>28.284056347395499</c:v>
                </c:pt>
                <c:pt idx="19218">
                  <c:v>28.2842221317682</c:v>
                </c:pt>
                <c:pt idx="19219">
                  <c:v>28.2843879156108</c:v>
                </c:pt>
                <c:pt idx="19220">
                  <c:v>28.284553698923201</c:v>
                </c:pt>
                <c:pt idx="19221">
                  <c:v>28.284719481705402</c:v>
                </c:pt>
                <c:pt idx="19222">
                  <c:v>28.284885263957399</c:v>
                </c:pt>
                <c:pt idx="19223">
                  <c:v>28.2850510456793</c:v>
                </c:pt>
                <c:pt idx="19224">
                  <c:v>28.285216826871</c:v>
                </c:pt>
                <c:pt idx="19225">
                  <c:v>28.2853826075326</c:v>
                </c:pt>
                <c:pt idx="19226">
                  <c:v>28.285548387664001</c:v>
                </c:pt>
                <c:pt idx="19227">
                  <c:v>28.285714167265301</c:v>
                </c:pt>
                <c:pt idx="19228">
                  <c:v>28.285879946336401</c:v>
                </c:pt>
                <c:pt idx="19229">
                  <c:v>28.286045724877301</c:v>
                </c:pt>
                <c:pt idx="19230">
                  <c:v>28.2862115028882</c:v>
                </c:pt>
                <c:pt idx="19231">
                  <c:v>28.2863772803688</c:v>
                </c:pt>
                <c:pt idx="19232">
                  <c:v>28.2865430573193</c:v>
                </c:pt>
                <c:pt idx="19233">
                  <c:v>28.286708833739699</c:v>
                </c:pt>
                <c:pt idx="19234">
                  <c:v>28.286874609629901</c:v>
                </c:pt>
                <c:pt idx="19235">
                  <c:v>28.28704038499</c:v>
                </c:pt>
                <c:pt idx="19236">
                  <c:v>28.287206159819899</c:v>
                </c:pt>
                <c:pt idx="19237">
                  <c:v>28.287371934119701</c:v>
                </c:pt>
                <c:pt idx="19238">
                  <c:v>28.287537707889399</c:v>
                </c:pt>
                <c:pt idx="19239">
                  <c:v>28.287703481129</c:v>
                </c:pt>
                <c:pt idx="19240">
                  <c:v>28.287869253838402</c:v>
                </c:pt>
                <c:pt idx="19241">
                  <c:v>28.288035026017599</c:v>
                </c:pt>
                <c:pt idx="19242">
                  <c:v>28.2882007976668</c:v>
                </c:pt>
                <c:pt idx="19243">
                  <c:v>28.288366568785801</c:v>
                </c:pt>
                <c:pt idx="19244">
                  <c:v>28.288532339374701</c:v>
                </c:pt>
                <c:pt idx="19245">
                  <c:v>28.288698109433401</c:v>
                </c:pt>
                <c:pt idx="19246">
                  <c:v>28.288863878962001</c:v>
                </c:pt>
                <c:pt idx="19247">
                  <c:v>28.2890296479606</c:v>
                </c:pt>
                <c:pt idx="19248">
                  <c:v>28.289195416428999</c:v>
                </c:pt>
                <c:pt idx="19249">
                  <c:v>28.289361184367198</c:v>
                </c:pt>
                <c:pt idx="19250">
                  <c:v>28.2895269517754</c:v>
                </c:pt>
                <c:pt idx="19251">
                  <c:v>28.289692718653399</c:v>
                </c:pt>
                <c:pt idx="19252">
                  <c:v>28.2898584850014</c:v>
                </c:pt>
                <c:pt idx="19253">
                  <c:v>28.290024250819201</c:v>
                </c:pt>
                <c:pt idx="19254">
                  <c:v>28.290190016106902</c:v>
                </c:pt>
                <c:pt idx="19255">
                  <c:v>28.290355780864498</c:v>
                </c:pt>
                <c:pt idx="19256">
                  <c:v>28.290521545091998</c:v>
                </c:pt>
                <c:pt idx="19257">
                  <c:v>28.290687308789298</c:v>
                </c:pt>
                <c:pt idx="19258">
                  <c:v>28.290853071956601</c:v>
                </c:pt>
                <c:pt idx="19259">
                  <c:v>28.2910188345938</c:v>
                </c:pt>
                <c:pt idx="19260">
                  <c:v>28.291184596700901</c:v>
                </c:pt>
                <c:pt idx="19261">
                  <c:v>28.2913503582778</c:v>
                </c:pt>
                <c:pt idx="19262">
                  <c:v>28.291516119324701</c:v>
                </c:pt>
                <c:pt idx="19263">
                  <c:v>28.291681879841502</c:v>
                </c:pt>
                <c:pt idx="19264">
                  <c:v>28.291847639828202</c:v>
                </c:pt>
                <c:pt idx="19265">
                  <c:v>28.292013399284802</c:v>
                </c:pt>
                <c:pt idx="19266">
                  <c:v>28.292179158211301</c:v>
                </c:pt>
                <c:pt idx="19267">
                  <c:v>28.2923449166077</c:v>
                </c:pt>
                <c:pt idx="19268">
                  <c:v>28.292510674473998</c:v>
                </c:pt>
                <c:pt idx="19269">
                  <c:v>28.2926764318103</c:v>
                </c:pt>
                <c:pt idx="19270">
                  <c:v>28.292842188616401</c:v>
                </c:pt>
                <c:pt idx="19271">
                  <c:v>28.293007944892501</c:v>
                </c:pt>
                <c:pt idx="19272">
                  <c:v>28.293173700638501</c:v>
                </c:pt>
                <c:pt idx="19273">
                  <c:v>28.293339455854401</c:v>
                </c:pt>
                <c:pt idx="19274">
                  <c:v>28.2935052105402</c:v>
                </c:pt>
                <c:pt idx="19275">
                  <c:v>28.293670964695998</c:v>
                </c:pt>
                <c:pt idx="19276">
                  <c:v>28.2938367183216</c:v>
                </c:pt>
                <c:pt idx="19277">
                  <c:v>28.294002471417201</c:v>
                </c:pt>
                <c:pt idx="19278">
                  <c:v>28.294168223982801</c:v>
                </c:pt>
                <c:pt idx="19279">
                  <c:v>28.294333976018201</c:v>
                </c:pt>
                <c:pt idx="19280">
                  <c:v>28.294499727523601</c:v>
                </c:pt>
                <c:pt idx="19281">
                  <c:v>28.294665478498999</c:v>
                </c:pt>
                <c:pt idx="19282">
                  <c:v>28.294831228944201</c:v>
                </c:pt>
                <c:pt idx="19283">
                  <c:v>28.294996978859398</c:v>
                </c:pt>
                <c:pt idx="19284">
                  <c:v>28.295162728244598</c:v>
                </c:pt>
                <c:pt idx="19285">
                  <c:v>28.295328477099599</c:v>
                </c:pt>
                <c:pt idx="19286">
                  <c:v>28.295494225424701</c:v>
                </c:pt>
                <c:pt idx="19287">
                  <c:v>28.2956599732196</c:v>
                </c:pt>
                <c:pt idx="19288">
                  <c:v>28.295825720484501</c:v>
                </c:pt>
                <c:pt idx="19289">
                  <c:v>28.295991467219402</c:v>
                </c:pt>
                <c:pt idx="19290">
                  <c:v>28.296157213424198</c:v>
                </c:pt>
                <c:pt idx="19291">
                  <c:v>28.296322959098902</c:v>
                </c:pt>
                <c:pt idx="19292">
                  <c:v>28.2964887042436</c:v>
                </c:pt>
                <c:pt idx="19293">
                  <c:v>28.296654448858298</c:v>
                </c:pt>
                <c:pt idx="19294">
                  <c:v>28.296820192942899</c:v>
                </c:pt>
                <c:pt idx="19295">
                  <c:v>28.2969859364974</c:v>
                </c:pt>
                <c:pt idx="19296">
                  <c:v>28.2971516795219</c:v>
                </c:pt>
                <c:pt idx="19297">
                  <c:v>28.297317422016398</c:v>
                </c:pt>
                <c:pt idx="19298">
                  <c:v>28.2974831639808</c:v>
                </c:pt>
                <c:pt idx="19299">
                  <c:v>28.297648905415201</c:v>
                </c:pt>
                <c:pt idx="19300">
                  <c:v>28.297814646319601</c:v>
                </c:pt>
                <c:pt idx="19301">
                  <c:v>28.297980386693901</c:v>
                </c:pt>
                <c:pt idx="19302">
                  <c:v>28.298146126538199</c:v>
                </c:pt>
                <c:pt idx="19303">
                  <c:v>28.298311865852501</c:v>
                </c:pt>
                <c:pt idx="19304">
                  <c:v>28.298477604636702</c:v>
                </c:pt>
                <c:pt idx="19305">
                  <c:v>28.298643342890902</c:v>
                </c:pt>
                <c:pt idx="19306">
                  <c:v>28.298809080615101</c:v>
                </c:pt>
                <c:pt idx="19307">
                  <c:v>28.298974817809199</c:v>
                </c:pt>
                <c:pt idx="19308">
                  <c:v>28.2991405544734</c:v>
                </c:pt>
                <c:pt idx="19309">
                  <c:v>28.2993062906075</c:v>
                </c:pt>
                <c:pt idx="19310">
                  <c:v>28.2994720262116</c:v>
                </c:pt>
                <c:pt idx="19311">
                  <c:v>28.299637761285599</c:v>
                </c:pt>
                <c:pt idx="19312">
                  <c:v>28.2998034958297</c:v>
                </c:pt>
                <c:pt idx="19313">
                  <c:v>28.2999692298437</c:v>
                </c:pt>
                <c:pt idx="19314">
                  <c:v>28.3001349633277</c:v>
                </c:pt>
                <c:pt idx="19315">
                  <c:v>28.300300696281699</c:v>
                </c:pt>
                <c:pt idx="19316">
                  <c:v>28.3004664287057</c:v>
                </c:pt>
                <c:pt idx="19317">
                  <c:v>28.300632160599701</c:v>
                </c:pt>
                <c:pt idx="19318">
                  <c:v>28.3007978919637</c:v>
                </c:pt>
                <c:pt idx="19319">
                  <c:v>28.300963622797699</c:v>
                </c:pt>
                <c:pt idx="19320">
                  <c:v>28.3011293531017</c:v>
                </c:pt>
                <c:pt idx="19321">
                  <c:v>28.301295082875601</c:v>
                </c:pt>
                <c:pt idx="19322">
                  <c:v>28.301460812119601</c:v>
                </c:pt>
                <c:pt idx="19323">
                  <c:v>28.301626540833599</c:v>
                </c:pt>
                <c:pt idx="19324">
                  <c:v>28.3017922690176</c:v>
                </c:pt>
                <c:pt idx="19325">
                  <c:v>28.301957996671501</c:v>
                </c:pt>
                <c:pt idx="19326">
                  <c:v>28.3021237237955</c:v>
                </c:pt>
                <c:pt idx="19327">
                  <c:v>28.302289450389502</c:v>
                </c:pt>
                <c:pt idx="19328">
                  <c:v>28.302455176453499</c:v>
                </c:pt>
                <c:pt idx="19329">
                  <c:v>28.302620901987499</c:v>
                </c:pt>
                <c:pt idx="19330">
                  <c:v>28.302786626991601</c:v>
                </c:pt>
                <c:pt idx="19331">
                  <c:v>28.302952351465599</c:v>
                </c:pt>
                <c:pt idx="19332">
                  <c:v>28.3031180754096</c:v>
                </c:pt>
                <c:pt idx="19333">
                  <c:v>28.303283798823699</c:v>
                </c:pt>
                <c:pt idx="19334">
                  <c:v>28.303449521707801</c:v>
                </c:pt>
                <c:pt idx="19335">
                  <c:v>28.303615244061898</c:v>
                </c:pt>
                <c:pt idx="19336">
                  <c:v>28.303780965885998</c:v>
                </c:pt>
                <c:pt idx="19337">
                  <c:v>28.303946687180201</c:v>
                </c:pt>
                <c:pt idx="19338">
                  <c:v>28.304112407944402</c:v>
                </c:pt>
                <c:pt idx="19339">
                  <c:v>28.304278128178598</c:v>
                </c:pt>
                <c:pt idx="19340">
                  <c:v>28.304443847882801</c:v>
                </c:pt>
                <c:pt idx="19341">
                  <c:v>28.304609567057099</c:v>
                </c:pt>
                <c:pt idx="19342">
                  <c:v>28.3047752857014</c:v>
                </c:pt>
                <c:pt idx="19343">
                  <c:v>28.304941003815699</c:v>
                </c:pt>
                <c:pt idx="19344">
                  <c:v>28.305106721400101</c:v>
                </c:pt>
                <c:pt idx="19345">
                  <c:v>28.305272438454502</c:v>
                </c:pt>
                <c:pt idx="19346">
                  <c:v>28.305438154978901</c:v>
                </c:pt>
                <c:pt idx="19347">
                  <c:v>28.3056038709734</c:v>
                </c:pt>
                <c:pt idx="19348">
                  <c:v>28.305769586437901</c:v>
                </c:pt>
                <c:pt idx="19349">
                  <c:v>28.3059353013725</c:v>
                </c:pt>
                <c:pt idx="19350">
                  <c:v>28.306101015777099</c:v>
                </c:pt>
                <c:pt idx="19351">
                  <c:v>28.3062667296517</c:v>
                </c:pt>
                <c:pt idx="19352">
                  <c:v>28.3064324429964</c:v>
                </c:pt>
                <c:pt idx="19353">
                  <c:v>28.306598155811201</c:v>
                </c:pt>
                <c:pt idx="19354">
                  <c:v>28.306763868095999</c:v>
                </c:pt>
                <c:pt idx="19355">
                  <c:v>28.306929579850799</c:v>
                </c:pt>
                <c:pt idx="19356">
                  <c:v>28.307095291075701</c:v>
                </c:pt>
                <c:pt idx="19357">
                  <c:v>28.307261001770701</c:v>
                </c:pt>
                <c:pt idx="19358">
                  <c:v>28.307426711935701</c:v>
                </c:pt>
                <c:pt idx="19359">
                  <c:v>28.307592421570799</c:v>
                </c:pt>
                <c:pt idx="19360">
                  <c:v>28.3077581306759</c:v>
                </c:pt>
                <c:pt idx="19361">
                  <c:v>28.307923839251099</c:v>
                </c:pt>
                <c:pt idx="19362">
                  <c:v>28.308089547296401</c:v>
                </c:pt>
                <c:pt idx="19363">
                  <c:v>28.308255254811701</c:v>
                </c:pt>
                <c:pt idx="19364">
                  <c:v>28.308420961797101</c:v>
                </c:pt>
                <c:pt idx="19365">
                  <c:v>28.308586668252602</c:v>
                </c:pt>
                <c:pt idx="19366">
                  <c:v>28.308752374178098</c:v>
                </c:pt>
                <c:pt idx="19367">
                  <c:v>28.3089180795738</c:v>
                </c:pt>
                <c:pt idx="19368">
                  <c:v>28.309083784439402</c:v>
                </c:pt>
                <c:pt idx="19369">
                  <c:v>28.309249488775201</c:v>
                </c:pt>
                <c:pt idx="19370">
                  <c:v>28.309415192581</c:v>
                </c:pt>
                <c:pt idx="19371">
                  <c:v>28.309580895857</c:v>
                </c:pt>
                <c:pt idx="19372">
                  <c:v>28.309746598602999</c:v>
                </c:pt>
                <c:pt idx="19373">
                  <c:v>28.309912300819001</c:v>
                </c:pt>
                <c:pt idx="19374">
                  <c:v>28.3100780025052</c:v>
                </c:pt>
                <c:pt idx="19375">
                  <c:v>28.310243703661399</c:v>
                </c:pt>
                <c:pt idx="19376">
                  <c:v>28.3104094042878</c:v>
                </c:pt>
                <c:pt idx="19377">
                  <c:v>28.310575104384199</c:v>
                </c:pt>
                <c:pt idx="19378">
                  <c:v>28.310740803950701</c:v>
                </c:pt>
                <c:pt idx="19379">
                  <c:v>28.310906502987301</c:v>
                </c:pt>
                <c:pt idx="19380">
                  <c:v>28.311072201494</c:v>
                </c:pt>
                <c:pt idx="19381">
                  <c:v>28.3112378994708</c:v>
                </c:pt>
                <c:pt idx="19382">
                  <c:v>28.3114035969177</c:v>
                </c:pt>
                <c:pt idx="19383">
                  <c:v>28.311569293834701</c:v>
                </c:pt>
                <c:pt idx="19384">
                  <c:v>28.311734990221701</c:v>
                </c:pt>
                <c:pt idx="19385">
                  <c:v>28.3119006860789</c:v>
                </c:pt>
                <c:pt idx="19386">
                  <c:v>28.312066381406201</c:v>
                </c:pt>
                <c:pt idx="19387">
                  <c:v>28.3122320762036</c:v>
                </c:pt>
                <c:pt idx="19388">
                  <c:v>28.312397770471101</c:v>
                </c:pt>
                <c:pt idx="19389">
                  <c:v>28.312563464208701</c:v>
                </c:pt>
                <c:pt idx="19390">
                  <c:v>28.312729157416399</c:v>
                </c:pt>
                <c:pt idx="19391">
                  <c:v>28.312894850094299</c:v>
                </c:pt>
                <c:pt idx="19392">
                  <c:v>28.313060542242201</c:v>
                </c:pt>
                <c:pt idx="19393">
                  <c:v>28.313226233860199</c:v>
                </c:pt>
                <c:pt idx="19394">
                  <c:v>28.313391924948402</c:v>
                </c:pt>
                <c:pt idx="19395">
                  <c:v>28.313557615506699</c:v>
                </c:pt>
                <c:pt idx="19396">
                  <c:v>28.313723305535099</c:v>
                </c:pt>
                <c:pt idx="19397">
                  <c:v>28.313888995033601</c:v>
                </c:pt>
                <c:pt idx="19398">
                  <c:v>28.314054684002301</c:v>
                </c:pt>
                <c:pt idx="19399">
                  <c:v>28.314220372441</c:v>
                </c:pt>
                <c:pt idx="19400">
                  <c:v>28.3143860603499</c:v>
                </c:pt>
                <c:pt idx="19401">
                  <c:v>28.314551747728999</c:v>
                </c:pt>
                <c:pt idx="19402">
                  <c:v>28.3147174345781</c:v>
                </c:pt>
                <c:pt idx="19403">
                  <c:v>28.314883120897399</c:v>
                </c:pt>
                <c:pt idx="19404">
                  <c:v>28.3150488066868</c:v>
                </c:pt>
                <c:pt idx="19405">
                  <c:v>28.315214491946399</c:v>
                </c:pt>
                <c:pt idx="19406">
                  <c:v>28.315380176676001</c:v>
                </c:pt>
                <c:pt idx="19407">
                  <c:v>28.315545860875901</c:v>
                </c:pt>
                <c:pt idx="19408">
                  <c:v>28.315711544545799</c:v>
                </c:pt>
                <c:pt idx="19409">
                  <c:v>28.315877227685899</c:v>
                </c:pt>
                <c:pt idx="19410">
                  <c:v>28.316042910296101</c:v>
                </c:pt>
                <c:pt idx="19411">
                  <c:v>28.316208592376501</c:v>
                </c:pt>
                <c:pt idx="19412">
                  <c:v>28.316374273927099</c:v>
                </c:pt>
                <c:pt idx="19413">
                  <c:v>28.3165399549477</c:v>
                </c:pt>
                <c:pt idx="19414">
                  <c:v>28.316705635438598</c:v>
                </c:pt>
                <c:pt idx="19415">
                  <c:v>28.316871315399499</c:v>
                </c:pt>
                <c:pt idx="19416">
                  <c:v>28.317036994830602</c:v>
                </c:pt>
                <c:pt idx="19417">
                  <c:v>28.317202673731899</c:v>
                </c:pt>
                <c:pt idx="19418">
                  <c:v>28.317368352103401</c:v>
                </c:pt>
                <c:pt idx="19419">
                  <c:v>28.317534029944898</c:v>
                </c:pt>
                <c:pt idx="19420">
                  <c:v>28.3176997072567</c:v>
                </c:pt>
                <c:pt idx="19421">
                  <c:v>28.317865384038601</c:v>
                </c:pt>
                <c:pt idx="19422">
                  <c:v>28.3180310602907</c:v>
                </c:pt>
                <c:pt idx="19423">
                  <c:v>28.318196736012901</c:v>
                </c:pt>
                <c:pt idx="19424">
                  <c:v>28.3183624112053</c:v>
                </c:pt>
                <c:pt idx="19425">
                  <c:v>28.318528085867801</c:v>
                </c:pt>
                <c:pt idx="19426">
                  <c:v>28.318693760000599</c:v>
                </c:pt>
                <c:pt idx="19427">
                  <c:v>28.3188594336034</c:v>
                </c:pt>
                <c:pt idx="19428">
                  <c:v>28.319025106676499</c:v>
                </c:pt>
                <c:pt idx="19429">
                  <c:v>28.319190779219799</c:v>
                </c:pt>
                <c:pt idx="19430">
                  <c:v>28.319356451233201</c:v>
                </c:pt>
                <c:pt idx="19431">
                  <c:v>28.319522122716702</c:v>
                </c:pt>
                <c:pt idx="19432">
                  <c:v>28.3196877936705</c:v>
                </c:pt>
                <c:pt idx="19433">
                  <c:v>28.3198534640945</c:v>
                </c:pt>
                <c:pt idx="19434">
                  <c:v>28.320019133988598</c:v>
                </c:pt>
                <c:pt idx="19435">
                  <c:v>28.320184803352898</c:v>
                </c:pt>
                <c:pt idx="19436">
                  <c:v>28.3203504721874</c:v>
                </c:pt>
                <c:pt idx="19437">
                  <c:v>28.320516140492</c:v>
                </c:pt>
                <c:pt idx="19438">
                  <c:v>28.320681808266901</c:v>
                </c:pt>
                <c:pt idx="19439">
                  <c:v>28.320847475512</c:v>
                </c:pt>
                <c:pt idx="19440">
                  <c:v>28.321013142227201</c:v>
                </c:pt>
                <c:pt idx="19441">
                  <c:v>28.321178808412601</c:v>
                </c:pt>
                <c:pt idx="19442">
                  <c:v>28.321344474068201</c:v>
                </c:pt>
                <c:pt idx="19443">
                  <c:v>28.3215101391941</c:v>
                </c:pt>
                <c:pt idx="19444">
                  <c:v>28.3216758037901</c:v>
                </c:pt>
                <c:pt idx="19445">
                  <c:v>28.321841467856299</c:v>
                </c:pt>
                <c:pt idx="19446">
                  <c:v>28.322007131392699</c:v>
                </c:pt>
                <c:pt idx="19447">
                  <c:v>28.3221727943993</c:v>
                </c:pt>
                <c:pt idx="19448">
                  <c:v>28.3223384568761</c:v>
                </c:pt>
                <c:pt idx="19449">
                  <c:v>28.322504118823201</c:v>
                </c:pt>
                <c:pt idx="19450">
                  <c:v>28.3226697802404</c:v>
                </c:pt>
                <c:pt idx="19451">
                  <c:v>28.3228354411278</c:v>
                </c:pt>
                <c:pt idx="19452">
                  <c:v>28.323001101485499</c:v>
                </c:pt>
                <c:pt idx="19453">
                  <c:v>28.323166761313299</c:v>
                </c:pt>
                <c:pt idx="19454">
                  <c:v>28.323332420611401</c:v>
                </c:pt>
                <c:pt idx="19455">
                  <c:v>28.3234980793797</c:v>
                </c:pt>
                <c:pt idx="19456">
                  <c:v>28.323663737618201</c:v>
                </c:pt>
                <c:pt idx="19457">
                  <c:v>28.3238293953269</c:v>
                </c:pt>
                <c:pt idx="19458">
                  <c:v>28.3239950525059</c:v>
                </c:pt>
                <c:pt idx="19459">
                  <c:v>28.324160709154999</c:v>
                </c:pt>
                <c:pt idx="19460">
                  <c:v>28.324326365274398</c:v>
                </c:pt>
                <c:pt idx="19461">
                  <c:v>28.324492020864</c:v>
                </c:pt>
                <c:pt idx="19462">
                  <c:v>28.324657675923799</c:v>
                </c:pt>
                <c:pt idx="19463">
                  <c:v>28.324823330453899</c:v>
                </c:pt>
                <c:pt idx="19464">
                  <c:v>28.324988984454201</c:v>
                </c:pt>
                <c:pt idx="19465">
                  <c:v>28.325154637924701</c:v>
                </c:pt>
                <c:pt idx="19466">
                  <c:v>28.325320290865498</c:v>
                </c:pt>
                <c:pt idx="19467">
                  <c:v>28.325485943276401</c:v>
                </c:pt>
                <c:pt idx="19468">
                  <c:v>28.325651595157701</c:v>
                </c:pt>
                <c:pt idx="19469">
                  <c:v>28.3258172465091</c:v>
                </c:pt>
                <c:pt idx="19470">
                  <c:v>28.3259828973308</c:v>
                </c:pt>
                <c:pt idx="19471">
                  <c:v>28.326148547622701</c:v>
                </c:pt>
                <c:pt idx="19472">
                  <c:v>28.3263141973849</c:v>
                </c:pt>
                <c:pt idx="19473">
                  <c:v>28.3264798466173</c:v>
                </c:pt>
                <c:pt idx="19474">
                  <c:v>28.326645495320001</c:v>
                </c:pt>
                <c:pt idx="19475">
                  <c:v>28.3268111434929</c:v>
                </c:pt>
                <c:pt idx="19476">
                  <c:v>28.326976791136101</c:v>
                </c:pt>
                <c:pt idx="19477">
                  <c:v>28.327142438249499</c:v>
                </c:pt>
                <c:pt idx="19478">
                  <c:v>28.327308084833199</c:v>
                </c:pt>
                <c:pt idx="19479">
                  <c:v>28.3274737308871</c:v>
                </c:pt>
                <c:pt idx="19480">
                  <c:v>28.327639376411199</c:v>
                </c:pt>
                <c:pt idx="19481">
                  <c:v>28.327805021405698</c:v>
                </c:pt>
                <c:pt idx="19482">
                  <c:v>28.327970665870399</c:v>
                </c:pt>
                <c:pt idx="19483">
                  <c:v>28.328136309805299</c:v>
                </c:pt>
                <c:pt idx="19484">
                  <c:v>28.328301953210499</c:v>
                </c:pt>
                <c:pt idx="19485">
                  <c:v>28.328467596086</c:v>
                </c:pt>
                <c:pt idx="19486">
                  <c:v>28.328633238431699</c:v>
                </c:pt>
                <c:pt idx="19487">
                  <c:v>28.3287988802477</c:v>
                </c:pt>
                <c:pt idx="19488">
                  <c:v>28.328964521534001</c:v>
                </c:pt>
                <c:pt idx="19489">
                  <c:v>28.3291301622905</c:v>
                </c:pt>
                <c:pt idx="19490">
                  <c:v>28.329295802517301</c:v>
                </c:pt>
                <c:pt idx="19491">
                  <c:v>28.329461442214399</c:v>
                </c:pt>
                <c:pt idx="19492">
                  <c:v>28.329627081381801</c:v>
                </c:pt>
                <c:pt idx="19493">
                  <c:v>28.329792720019402</c:v>
                </c:pt>
                <c:pt idx="19494">
                  <c:v>28.3299583581273</c:v>
                </c:pt>
                <c:pt idx="19495">
                  <c:v>28.330123995705499</c:v>
                </c:pt>
                <c:pt idx="19496">
                  <c:v>28.330289632753999</c:v>
                </c:pt>
                <c:pt idx="19497">
                  <c:v>28.330455269272701</c:v>
                </c:pt>
                <c:pt idx="19498">
                  <c:v>28.330620905261799</c:v>
                </c:pt>
                <c:pt idx="19499">
                  <c:v>28.3307865407211</c:v>
                </c:pt>
                <c:pt idx="19500">
                  <c:v>28.330952175650701</c:v>
                </c:pt>
                <c:pt idx="19501">
                  <c:v>28.3311178100506</c:v>
                </c:pt>
                <c:pt idx="19502">
                  <c:v>28.3312834439208</c:v>
                </c:pt>
                <c:pt idx="19503">
                  <c:v>28.331449077261301</c:v>
                </c:pt>
                <c:pt idx="19504">
                  <c:v>28.331614710071999</c:v>
                </c:pt>
                <c:pt idx="19505">
                  <c:v>28.331780342353099</c:v>
                </c:pt>
                <c:pt idx="19506">
                  <c:v>28.331945974104499</c:v>
                </c:pt>
                <c:pt idx="19507">
                  <c:v>28.332111605326102</c:v>
                </c:pt>
                <c:pt idx="19508">
                  <c:v>28.332277236018101</c:v>
                </c:pt>
                <c:pt idx="19509">
                  <c:v>28.332442866180401</c:v>
                </c:pt>
                <c:pt idx="19510">
                  <c:v>28.332608495812899</c:v>
                </c:pt>
                <c:pt idx="19511">
                  <c:v>28.332774124915801</c:v>
                </c:pt>
                <c:pt idx="19512">
                  <c:v>28.332939753489001</c:v>
                </c:pt>
                <c:pt idx="19513">
                  <c:v>28.333105381532501</c:v>
                </c:pt>
                <c:pt idx="19514">
                  <c:v>28.3332710090463</c:v>
                </c:pt>
                <c:pt idx="19515">
                  <c:v>28.333436636030399</c:v>
                </c:pt>
                <c:pt idx="19516">
                  <c:v>28.333602262484799</c:v>
                </c:pt>
                <c:pt idx="19517">
                  <c:v>28.3337678884096</c:v>
                </c:pt>
                <c:pt idx="19518">
                  <c:v>28.333933513804599</c:v>
                </c:pt>
                <c:pt idx="19519">
                  <c:v>28.334099138669998</c:v>
                </c:pt>
                <c:pt idx="19520">
                  <c:v>28.334264763005699</c:v>
                </c:pt>
                <c:pt idx="19521">
                  <c:v>28.3344303868117</c:v>
                </c:pt>
                <c:pt idx="19522">
                  <c:v>28.334596010087999</c:v>
                </c:pt>
                <c:pt idx="19523">
                  <c:v>28.334761632834699</c:v>
                </c:pt>
                <c:pt idx="19524">
                  <c:v>28.334927255051699</c:v>
                </c:pt>
                <c:pt idx="19525">
                  <c:v>28.335092876739001</c:v>
                </c:pt>
                <c:pt idx="19526">
                  <c:v>28.3352584978966</c:v>
                </c:pt>
                <c:pt idx="19527">
                  <c:v>28.3354241185246</c:v>
                </c:pt>
                <c:pt idx="19528">
                  <c:v>28.3355897386229</c:v>
                </c:pt>
                <c:pt idx="19529">
                  <c:v>28.335755358191602</c:v>
                </c:pt>
                <c:pt idx="19530">
                  <c:v>28.335920977230501</c:v>
                </c:pt>
                <c:pt idx="19531">
                  <c:v>28.3360865957399</c:v>
                </c:pt>
                <c:pt idx="19532">
                  <c:v>28.336252213719501</c:v>
                </c:pt>
                <c:pt idx="19533">
                  <c:v>28.336417831169499</c:v>
                </c:pt>
                <c:pt idx="19534">
                  <c:v>28.336583448089801</c:v>
                </c:pt>
                <c:pt idx="19535">
                  <c:v>28.3367490644805</c:v>
                </c:pt>
                <c:pt idx="19536">
                  <c:v>28.3369146803416</c:v>
                </c:pt>
                <c:pt idx="19537">
                  <c:v>28.337080295672902</c:v>
                </c:pt>
                <c:pt idx="19538">
                  <c:v>28.3372459104746</c:v>
                </c:pt>
                <c:pt idx="19539">
                  <c:v>28.337411524746699</c:v>
                </c:pt>
                <c:pt idx="19540">
                  <c:v>28.337577138489099</c:v>
                </c:pt>
                <c:pt idx="19541">
                  <c:v>28.337742751701899</c:v>
                </c:pt>
                <c:pt idx="19542">
                  <c:v>28.3379083643851</c:v>
                </c:pt>
                <c:pt idx="19543">
                  <c:v>28.338073976538599</c:v>
                </c:pt>
                <c:pt idx="19544">
                  <c:v>28.338239588162399</c:v>
                </c:pt>
                <c:pt idx="19545">
                  <c:v>28.338405199256599</c:v>
                </c:pt>
                <c:pt idx="19546">
                  <c:v>28.338570809821199</c:v>
                </c:pt>
                <c:pt idx="19547">
                  <c:v>28.338736419856101</c:v>
                </c:pt>
                <c:pt idx="19548">
                  <c:v>28.3389020293614</c:v>
                </c:pt>
                <c:pt idx="19549">
                  <c:v>28.339067638337099</c:v>
                </c:pt>
                <c:pt idx="19550">
                  <c:v>28.339233246783099</c:v>
                </c:pt>
                <c:pt idx="19551">
                  <c:v>28.3393988546995</c:v>
                </c:pt>
                <c:pt idx="19552">
                  <c:v>28.339564462086301</c:v>
                </c:pt>
                <c:pt idx="19553">
                  <c:v>28.3397300689434</c:v>
                </c:pt>
                <c:pt idx="19554">
                  <c:v>28.339895675270999</c:v>
                </c:pt>
                <c:pt idx="19555">
                  <c:v>28.340061281068898</c:v>
                </c:pt>
                <c:pt idx="19556">
                  <c:v>28.340226886337099</c:v>
                </c:pt>
                <c:pt idx="19557">
                  <c:v>28.3403924910758</c:v>
                </c:pt>
                <c:pt idx="19558">
                  <c:v>28.340558095284798</c:v>
                </c:pt>
                <c:pt idx="19559">
                  <c:v>28.340723698964201</c:v>
                </c:pt>
                <c:pt idx="19560">
                  <c:v>28.3408893021141</c:v>
                </c:pt>
                <c:pt idx="19561">
                  <c:v>28.3410549047342</c:v>
                </c:pt>
                <c:pt idx="19562">
                  <c:v>28.341220506824801</c:v>
                </c:pt>
                <c:pt idx="19563">
                  <c:v>28.341386108385802</c:v>
                </c:pt>
                <c:pt idx="19564">
                  <c:v>28.3415517094171</c:v>
                </c:pt>
                <c:pt idx="19565">
                  <c:v>28.341717309918899</c:v>
                </c:pt>
                <c:pt idx="19566">
                  <c:v>28.341882909891002</c:v>
                </c:pt>
                <c:pt idx="19567">
                  <c:v>28.342048509333601</c:v>
                </c:pt>
                <c:pt idx="19568">
                  <c:v>28.342214108246498</c:v>
                </c:pt>
                <c:pt idx="19569">
                  <c:v>28.342379706629899</c:v>
                </c:pt>
                <c:pt idx="19570">
                  <c:v>28.3425453044836</c:v>
                </c:pt>
                <c:pt idx="19571">
                  <c:v>28.342710901807699</c:v>
                </c:pt>
                <c:pt idx="19572">
                  <c:v>28.342876498602301</c:v>
                </c:pt>
                <c:pt idx="19573">
                  <c:v>28.343042094867201</c:v>
                </c:pt>
                <c:pt idx="19574">
                  <c:v>28.3432076906026</c:v>
                </c:pt>
                <c:pt idx="19575">
                  <c:v>28.343373285808301</c:v>
                </c:pt>
                <c:pt idx="19576">
                  <c:v>28.343538880484498</c:v>
                </c:pt>
                <c:pt idx="19577">
                  <c:v>28.3437044746311</c:v>
                </c:pt>
                <c:pt idx="19578">
                  <c:v>28.343870068248101</c:v>
                </c:pt>
                <c:pt idx="19579">
                  <c:v>28.3440356613355</c:v>
                </c:pt>
                <c:pt idx="19580">
                  <c:v>28.344201253893399</c:v>
                </c:pt>
                <c:pt idx="19581">
                  <c:v>28.344366845921598</c:v>
                </c:pt>
                <c:pt idx="19582">
                  <c:v>28.344532437420298</c:v>
                </c:pt>
                <c:pt idx="19583">
                  <c:v>28.344698028389399</c:v>
                </c:pt>
                <c:pt idx="19584">
                  <c:v>28.344863618828899</c:v>
                </c:pt>
                <c:pt idx="19585">
                  <c:v>28.345029208738801</c:v>
                </c:pt>
                <c:pt idx="19586">
                  <c:v>28.345194798119199</c:v>
                </c:pt>
                <c:pt idx="19587">
                  <c:v>28.34536038697</c:v>
                </c:pt>
                <c:pt idx="19588">
                  <c:v>28.345525975291199</c:v>
                </c:pt>
                <c:pt idx="19589">
                  <c:v>28.345691563082902</c:v>
                </c:pt>
                <c:pt idx="19590">
                  <c:v>28.345857150344901</c:v>
                </c:pt>
                <c:pt idx="19591">
                  <c:v>28.346022737077501</c:v>
                </c:pt>
                <c:pt idx="19592">
                  <c:v>28.346188323280401</c:v>
                </c:pt>
                <c:pt idx="19593">
                  <c:v>28.346353908953802</c:v>
                </c:pt>
                <c:pt idx="19594">
                  <c:v>28.346519494097699</c:v>
                </c:pt>
                <c:pt idx="19595">
                  <c:v>28.3466850787119</c:v>
                </c:pt>
                <c:pt idx="19596">
                  <c:v>28.346850662796701</c:v>
                </c:pt>
                <c:pt idx="19597">
                  <c:v>28.347016246351799</c:v>
                </c:pt>
                <c:pt idx="19598">
                  <c:v>28.347181829377401</c:v>
                </c:pt>
                <c:pt idx="19599">
                  <c:v>28.3473474118735</c:v>
                </c:pt>
                <c:pt idx="19600">
                  <c:v>28.347512993839999</c:v>
                </c:pt>
                <c:pt idx="19601">
                  <c:v>28.347678575276898</c:v>
                </c:pt>
                <c:pt idx="19602">
                  <c:v>28.347844156184401</c:v>
                </c:pt>
                <c:pt idx="19603">
                  <c:v>28.348009736562201</c:v>
                </c:pt>
                <c:pt idx="19604">
                  <c:v>28.348175316410501</c:v>
                </c:pt>
                <c:pt idx="19605">
                  <c:v>28.348340895729301</c:v>
                </c:pt>
                <c:pt idx="19606">
                  <c:v>28.348506474518601</c:v>
                </c:pt>
                <c:pt idx="19607">
                  <c:v>28.348672052778198</c:v>
                </c:pt>
                <c:pt idx="19608">
                  <c:v>28.348837630508399</c:v>
                </c:pt>
                <c:pt idx="19609">
                  <c:v>28.349003207709</c:v>
                </c:pt>
                <c:pt idx="19610">
                  <c:v>28.349168784380101</c:v>
                </c:pt>
                <c:pt idx="19611">
                  <c:v>28.349334360521699</c:v>
                </c:pt>
                <c:pt idx="19612">
                  <c:v>28.3494999361337</c:v>
                </c:pt>
                <c:pt idx="19613">
                  <c:v>28.349665511216202</c:v>
                </c:pt>
                <c:pt idx="19614">
                  <c:v>28.3498310857691</c:v>
                </c:pt>
                <c:pt idx="19615">
                  <c:v>28.349996659792598</c:v>
                </c:pt>
                <c:pt idx="19616">
                  <c:v>28.3501622332865</c:v>
                </c:pt>
                <c:pt idx="19617">
                  <c:v>28.350327806250899</c:v>
                </c:pt>
                <c:pt idx="19618">
                  <c:v>28.350493378685801</c:v>
                </c:pt>
                <c:pt idx="19619">
                  <c:v>28.3506589505911</c:v>
                </c:pt>
                <c:pt idx="19620">
                  <c:v>28.350824521966899</c:v>
                </c:pt>
                <c:pt idx="19621">
                  <c:v>28.350990092813198</c:v>
                </c:pt>
                <c:pt idx="19622">
                  <c:v>28.351155663130001</c:v>
                </c:pt>
                <c:pt idx="19623">
                  <c:v>28.3513212329173</c:v>
                </c:pt>
                <c:pt idx="19624">
                  <c:v>28.351486802175099</c:v>
                </c:pt>
                <c:pt idx="19625">
                  <c:v>28.351652370903299</c:v>
                </c:pt>
                <c:pt idx="19626">
                  <c:v>28.351817939102101</c:v>
                </c:pt>
                <c:pt idx="19627">
                  <c:v>28.351983506771301</c:v>
                </c:pt>
                <c:pt idx="19628">
                  <c:v>28.3521490739111</c:v>
                </c:pt>
                <c:pt idx="19629">
                  <c:v>28.3523146405213</c:v>
                </c:pt>
                <c:pt idx="19630">
                  <c:v>28.352480206602099</c:v>
                </c:pt>
                <c:pt idx="19631">
                  <c:v>28.352645772153299</c:v>
                </c:pt>
                <c:pt idx="19632">
                  <c:v>28.352811337175002</c:v>
                </c:pt>
                <c:pt idx="19633">
                  <c:v>28.352976901667301</c:v>
                </c:pt>
                <c:pt idx="19634">
                  <c:v>28.35314246563</c:v>
                </c:pt>
                <c:pt idx="19635">
                  <c:v>28.3533080290632</c:v>
                </c:pt>
                <c:pt idx="19636">
                  <c:v>28.353473591966999</c:v>
                </c:pt>
                <c:pt idx="19637">
                  <c:v>28.353639154341302</c:v>
                </c:pt>
                <c:pt idx="19638">
                  <c:v>28.353804716186001</c:v>
                </c:pt>
                <c:pt idx="19639">
                  <c:v>28.353970277501301</c:v>
                </c:pt>
                <c:pt idx="19640">
                  <c:v>28.3541358382871</c:v>
                </c:pt>
                <c:pt idx="19641">
                  <c:v>28.354301398543399</c:v>
                </c:pt>
                <c:pt idx="19642">
                  <c:v>28.354466958270301</c:v>
                </c:pt>
                <c:pt idx="19643">
                  <c:v>28.3546325174676</c:v>
                </c:pt>
                <c:pt idx="19644">
                  <c:v>28.354798076135499</c:v>
                </c:pt>
                <c:pt idx="19645">
                  <c:v>28.354963634273901</c:v>
                </c:pt>
                <c:pt idx="19646">
                  <c:v>28.355129191882799</c:v>
                </c:pt>
                <c:pt idx="19647">
                  <c:v>28.355294748962201</c:v>
                </c:pt>
                <c:pt idx="19648">
                  <c:v>28.355460305512199</c:v>
                </c:pt>
                <c:pt idx="19649">
                  <c:v>28.355625861532701</c:v>
                </c:pt>
                <c:pt idx="19650">
                  <c:v>28.355791417023699</c:v>
                </c:pt>
                <c:pt idx="19651">
                  <c:v>28.3559569719853</c:v>
                </c:pt>
                <c:pt idx="19652">
                  <c:v>28.356122526417401</c:v>
                </c:pt>
                <c:pt idx="19653">
                  <c:v>28.356288080319999</c:v>
                </c:pt>
                <c:pt idx="19654">
                  <c:v>28.356453633693199</c:v>
                </c:pt>
                <c:pt idx="19655">
                  <c:v>28.3566191865369</c:v>
                </c:pt>
                <c:pt idx="19656">
                  <c:v>28.356784738851101</c:v>
                </c:pt>
                <c:pt idx="19657">
                  <c:v>28.356950290635901</c:v>
                </c:pt>
                <c:pt idx="19658">
                  <c:v>28.357115841891201</c:v>
                </c:pt>
                <c:pt idx="19659">
                  <c:v>28.3572813926171</c:v>
                </c:pt>
                <c:pt idx="19660">
                  <c:v>28.3574469428135</c:v>
                </c:pt>
                <c:pt idx="19661">
                  <c:v>28.357612492480499</c:v>
                </c:pt>
                <c:pt idx="19662">
                  <c:v>28.357778041618001</c:v>
                </c:pt>
                <c:pt idx="19663">
                  <c:v>28.3579435902261</c:v>
                </c:pt>
                <c:pt idx="19664">
                  <c:v>28.358109138304702</c:v>
                </c:pt>
                <c:pt idx="19665">
                  <c:v>28.3582746858538</c:v>
                </c:pt>
                <c:pt idx="19666">
                  <c:v>28.358440232873601</c:v>
                </c:pt>
                <c:pt idx="19667">
                  <c:v>28.358605779363899</c:v>
                </c:pt>
                <c:pt idx="19668">
                  <c:v>28.3587713253247</c:v>
                </c:pt>
                <c:pt idx="19669">
                  <c:v>28.3589368707561</c:v>
                </c:pt>
                <c:pt idx="19670">
                  <c:v>28.3591024156581</c:v>
                </c:pt>
                <c:pt idx="19671">
                  <c:v>28.3592679600306</c:v>
                </c:pt>
                <c:pt idx="19672">
                  <c:v>28.359433503873699</c:v>
                </c:pt>
                <c:pt idx="19673">
                  <c:v>28.359599047187402</c:v>
                </c:pt>
                <c:pt idx="19674">
                  <c:v>28.359764589971601</c:v>
                </c:pt>
                <c:pt idx="19675">
                  <c:v>28.359930132226399</c:v>
                </c:pt>
                <c:pt idx="19676">
                  <c:v>28.3600956739518</c:v>
                </c:pt>
                <c:pt idx="19677">
                  <c:v>28.360261215147801</c:v>
                </c:pt>
                <c:pt idx="19678">
                  <c:v>28.360426755814299</c:v>
                </c:pt>
                <c:pt idx="19679">
                  <c:v>28.360592295951399</c:v>
                </c:pt>
                <c:pt idx="19680">
                  <c:v>28.360757835559099</c:v>
                </c:pt>
                <c:pt idx="19681">
                  <c:v>28.360923374637299</c:v>
                </c:pt>
                <c:pt idx="19682">
                  <c:v>28.361088913186201</c:v>
                </c:pt>
                <c:pt idx="19683">
                  <c:v>28.3612544512056</c:v>
                </c:pt>
                <c:pt idx="19684">
                  <c:v>28.361419988695602</c:v>
                </c:pt>
                <c:pt idx="19685">
                  <c:v>28.361585525656199</c:v>
                </c:pt>
                <c:pt idx="19686">
                  <c:v>28.3617510620874</c:v>
                </c:pt>
                <c:pt idx="19687">
                  <c:v>28.3619165979892</c:v>
                </c:pt>
                <c:pt idx="19688">
                  <c:v>28.3620821333616</c:v>
                </c:pt>
                <c:pt idx="19689">
                  <c:v>28.3622476682045</c:v>
                </c:pt>
                <c:pt idx="19690">
                  <c:v>28.362413202518098</c:v>
                </c:pt>
                <c:pt idx="19691">
                  <c:v>28.362578736302201</c:v>
                </c:pt>
                <c:pt idx="19692">
                  <c:v>28.362744269556998</c:v>
                </c:pt>
                <c:pt idx="19693">
                  <c:v>28.362909802282299</c:v>
                </c:pt>
                <c:pt idx="19694">
                  <c:v>28.3630753344783</c:v>
                </c:pt>
                <c:pt idx="19695">
                  <c:v>28.363240866144899</c:v>
                </c:pt>
                <c:pt idx="19696">
                  <c:v>28.363406397281999</c:v>
                </c:pt>
                <c:pt idx="19697">
                  <c:v>28.363571927889801</c:v>
                </c:pt>
                <c:pt idx="19698">
                  <c:v>28.363737457968199</c:v>
                </c:pt>
                <c:pt idx="19699">
                  <c:v>28.3639029875172</c:v>
                </c:pt>
                <c:pt idx="19700">
                  <c:v>28.364068516536801</c:v>
                </c:pt>
                <c:pt idx="19701">
                  <c:v>28.364234045027001</c:v>
                </c:pt>
                <c:pt idx="19702">
                  <c:v>28.3643995729878</c:v>
                </c:pt>
                <c:pt idx="19703">
                  <c:v>28.364565100419199</c:v>
                </c:pt>
                <c:pt idx="19704">
                  <c:v>28.3647306273213</c:v>
                </c:pt>
                <c:pt idx="19705">
                  <c:v>28.364896153694001</c:v>
                </c:pt>
                <c:pt idx="19706">
                  <c:v>28.365061679537298</c:v>
                </c:pt>
                <c:pt idx="19707">
                  <c:v>28.365227204851202</c:v>
                </c:pt>
                <c:pt idx="19708">
                  <c:v>28.365392729635701</c:v>
                </c:pt>
                <c:pt idx="19709">
                  <c:v>28.365558253890899</c:v>
                </c:pt>
                <c:pt idx="19710">
                  <c:v>28.365723777616701</c:v>
                </c:pt>
                <c:pt idx="19711">
                  <c:v>28.365889300813102</c:v>
                </c:pt>
                <c:pt idx="19712">
                  <c:v>28.366054823480201</c:v>
                </c:pt>
                <c:pt idx="19713">
                  <c:v>28.366220345617901</c:v>
                </c:pt>
                <c:pt idx="19714">
                  <c:v>28.366385867226199</c:v>
                </c:pt>
                <c:pt idx="19715">
                  <c:v>28.366551388305101</c:v>
                </c:pt>
                <c:pt idx="19716">
                  <c:v>28.366716908854698</c:v>
                </c:pt>
                <c:pt idx="19717">
                  <c:v>28.366882428875002</c:v>
                </c:pt>
                <c:pt idx="19718">
                  <c:v>28.367047948365801</c:v>
                </c:pt>
                <c:pt idx="19719">
                  <c:v>28.367213467327399</c:v>
                </c:pt>
                <c:pt idx="19720">
                  <c:v>28.367378985759501</c:v>
                </c:pt>
                <c:pt idx="19721">
                  <c:v>28.367544503662302</c:v>
                </c:pt>
                <c:pt idx="19722">
                  <c:v>28.367710021035801</c:v>
                </c:pt>
                <c:pt idx="19723">
                  <c:v>28.3678755378799</c:v>
                </c:pt>
                <c:pt idx="19724">
                  <c:v>28.368041054194599</c:v>
                </c:pt>
                <c:pt idx="19725">
                  <c:v>28.36820656998</c:v>
                </c:pt>
                <c:pt idx="19726">
                  <c:v>28.3683720852361</c:v>
                </c:pt>
                <c:pt idx="19727">
                  <c:v>28.368537599962799</c:v>
                </c:pt>
                <c:pt idx="19728">
                  <c:v>28.368703114160098</c:v>
                </c:pt>
                <c:pt idx="19729">
                  <c:v>28.368868627828199</c:v>
                </c:pt>
                <c:pt idx="19730">
                  <c:v>28.3690341409669</c:v>
                </c:pt>
                <c:pt idx="19731">
                  <c:v>28.369199653576199</c:v>
                </c:pt>
                <c:pt idx="19732">
                  <c:v>28.369365165656198</c:v>
                </c:pt>
                <c:pt idx="19733">
                  <c:v>28.3695306772069</c:v>
                </c:pt>
                <c:pt idx="19734">
                  <c:v>28.3696961882282</c:v>
                </c:pt>
                <c:pt idx="19735">
                  <c:v>28.3698616987202</c:v>
                </c:pt>
                <c:pt idx="19736">
                  <c:v>28.370027208682899</c:v>
                </c:pt>
                <c:pt idx="19737">
                  <c:v>28.370192718116201</c:v>
                </c:pt>
                <c:pt idx="19738">
                  <c:v>28.370358227020301</c:v>
                </c:pt>
                <c:pt idx="19739">
                  <c:v>28.370523735395</c:v>
                </c:pt>
                <c:pt idx="19740">
                  <c:v>28.3706892432403</c:v>
                </c:pt>
                <c:pt idx="19741">
                  <c:v>28.370854750556401</c:v>
                </c:pt>
                <c:pt idx="19742">
                  <c:v>28.371020257343101</c:v>
                </c:pt>
                <c:pt idx="19743">
                  <c:v>28.371185763600501</c:v>
                </c:pt>
                <c:pt idx="19744">
                  <c:v>28.371351269328599</c:v>
                </c:pt>
                <c:pt idx="19745">
                  <c:v>28.3715167745274</c:v>
                </c:pt>
                <c:pt idx="19746">
                  <c:v>28.371682279196801</c:v>
                </c:pt>
                <c:pt idx="19747">
                  <c:v>28.371847783337</c:v>
                </c:pt>
                <c:pt idx="19748">
                  <c:v>28.372013286947801</c:v>
                </c:pt>
                <c:pt idx="19749">
                  <c:v>28.372178790029299</c:v>
                </c:pt>
                <c:pt idx="19750">
                  <c:v>28.372344292581602</c:v>
                </c:pt>
                <c:pt idx="19751">
                  <c:v>28.3725097946045</c:v>
                </c:pt>
                <c:pt idx="19752">
                  <c:v>28.372675296098102</c:v>
                </c:pt>
                <c:pt idx="19753">
                  <c:v>28.372840797062398</c:v>
                </c:pt>
                <c:pt idx="19754">
                  <c:v>28.373006297497401</c:v>
                </c:pt>
                <c:pt idx="19755">
                  <c:v>28.373171797403099</c:v>
                </c:pt>
                <c:pt idx="19756">
                  <c:v>28.3733372967795</c:v>
                </c:pt>
                <c:pt idx="19757">
                  <c:v>28.373502795626599</c:v>
                </c:pt>
                <c:pt idx="19758">
                  <c:v>28.373668293944402</c:v>
                </c:pt>
                <c:pt idx="19759">
                  <c:v>28.373833791732899</c:v>
                </c:pt>
                <c:pt idx="19760">
                  <c:v>28.373999288992099</c:v>
                </c:pt>
                <c:pt idx="19761">
                  <c:v>28.374164785722101</c:v>
                </c:pt>
                <c:pt idx="19762">
                  <c:v>28.374330281922699</c:v>
                </c:pt>
                <c:pt idx="19763">
                  <c:v>28.374495777594099</c:v>
                </c:pt>
                <c:pt idx="19764">
                  <c:v>28.374661272736201</c:v>
                </c:pt>
                <c:pt idx="19765">
                  <c:v>28.374826767348999</c:v>
                </c:pt>
                <c:pt idx="19766">
                  <c:v>28.374992261432499</c:v>
                </c:pt>
                <c:pt idx="19767">
                  <c:v>28.375157754986699</c:v>
                </c:pt>
                <c:pt idx="19768">
                  <c:v>28.3753232480117</c:v>
                </c:pt>
                <c:pt idx="19769">
                  <c:v>28.375488740507301</c:v>
                </c:pt>
                <c:pt idx="19770">
                  <c:v>28.3756542324737</c:v>
                </c:pt>
                <c:pt idx="19771">
                  <c:v>28.375819723910901</c:v>
                </c:pt>
                <c:pt idx="19772">
                  <c:v>28.375985214818702</c:v>
                </c:pt>
                <c:pt idx="19773">
                  <c:v>28.376150705197301</c:v>
                </c:pt>
                <c:pt idx="19774">
                  <c:v>28.376316195046599</c:v>
                </c:pt>
                <c:pt idx="19775">
                  <c:v>28.376481684366698</c:v>
                </c:pt>
                <c:pt idx="19776">
                  <c:v>28.376647173157401</c:v>
                </c:pt>
                <c:pt idx="19777">
                  <c:v>28.376812661418999</c:v>
                </c:pt>
                <c:pt idx="19778">
                  <c:v>28.376978149151199</c:v>
                </c:pt>
                <c:pt idx="19779">
                  <c:v>28.377143636354202</c:v>
                </c:pt>
                <c:pt idx="19780">
                  <c:v>28.377309123027899</c:v>
                </c:pt>
                <c:pt idx="19781">
                  <c:v>28.377474609172399</c:v>
                </c:pt>
                <c:pt idx="19782">
                  <c:v>28.377640094787601</c:v>
                </c:pt>
                <c:pt idx="19783">
                  <c:v>28.377805579873598</c:v>
                </c:pt>
                <c:pt idx="19784">
                  <c:v>28.377971064430302</c:v>
                </c:pt>
                <c:pt idx="19785">
                  <c:v>28.3781365484578</c:v>
                </c:pt>
                <c:pt idx="19786">
                  <c:v>28.378302031956</c:v>
                </c:pt>
                <c:pt idx="19787">
                  <c:v>28.3784675149249</c:v>
                </c:pt>
                <c:pt idx="19788">
                  <c:v>28.378632997364701</c:v>
                </c:pt>
                <c:pt idx="19789">
                  <c:v>28.378798479275101</c:v>
                </c:pt>
                <c:pt idx="19790">
                  <c:v>28.378963960656399</c:v>
                </c:pt>
                <c:pt idx="19791">
                  <c:v>28.3791294415084</c:v>
                </c:pt>
                <c:pt idx="19792">
                  <c:v>28.3792949218311</c:v>
                </c:pt>
                <c:pt idx="19793">
                  <c:v>28.379460401624598</c:v>
                </c:pt>
                <c:pt idx="19794">
                  <c:v>28.379625880888899</c:v>
                </c:pt>
                <c:pt idx="19795">
                  <c:v>28.379791359623901</c:v>
                </c:pt>
                <c:pt idx="19796">
                  <c:v>28.379956837829699</c:v>
                </c:pt>
                <c:pt idx="19797">
                  <c:v>28.380122315506298</c:v>
                </c:pt>
                <c:pt idx="19798">
                  <c:v>28.3802877926537</c:v>
                </c:pt>
                <c:pt idx="19799">
                  <c:v>28.380453269271801</c:v>
                </c:pt>
                <c:pt idx="19800">
                  <c:v>28.3806187453607</c:v>
                </c:pt>
                <c:pt idx="19801">
                  <c:v>28.380784220920301</c:v>
                </c:pt>
                <c:pt idx="19802">
                  <c:v>28.3809496959508</c:v>
                </c:pt>
                <c:pt idx="19803">
                  <c:v>28.381115170451999</c:v>
                </c:pt>
                <c:pt idx="19804">
                  <c:v>28.381280644423999</c:v>
                </c:pt>
                <c:pt idx="19805">
                  <c:v>28.381446117866702</c:v>
                </c:pt>
                <c:pt idx="19806">
                  <c:v>28.381611590780299</c:v>
                </c:pt>
                <c:pt idx="19807">
                  <c:v>28.381777063164702</c:v>
                </c:pt>
                <c:pt idx="19808">
                  <c:v>28.3819425350198</c:v>
                </c:pt>
                <c:pt idx="19809">
                  <c:v>28.3821080063457</c:v>
                </c:pt>
                <c:pt idx="19810">
                  <c:v>28.382273477142402</c:v>
                </c:pt>
                <c:pt idx="19811">
                  <c:v>28.382438947409899</c:v>
                </c:pt>
                <c:pt idx="19812">
                  <c:v>28.382604417148201</c:v>
                </c:pt>
                <c:pt idx="19813">
                  <c:v>28.382769886357298</c:v>
                </c:pt>
                <c:pt idx="19814">
                  <c:v>28.382935355037201</c:v>
                </c:pt>
                <c:pt idx="19815">
                  <c:v>28.383100823187899</c:v>
                </c:pt>
                <c:pt idx="19816">
                  <c:v>28.383266290809299</c:v>
                </c:pt>
                <c:pt idx="19817">
                  <c:v>28.383431757901601</c:v>
                </c:pt>
                <c:pt idx="19818">
                  <c:v>28.383597224464701</c:v>
                </c:pt>
                <c:pt idx="19819">
                  <c:v>28.3837626904986</c:v>
                </c:pt>
                <c:pt idx="19820">
                  <c:v>28.3839281560033</c:v>
                </c:pt>
                <c:pt idx="19821">
                  <c:v>28.384093620978799</c:v>
                </c:pt>
                <c:pt idx="19822">
                  <c:v>28.3842590854251</c:v>
                </c:pt>
                <c:pt idx="19823">
                  <c:v>28.384424549342199</c:v>
                </c:pt>
                <c:pt idx="19824">
                  <c:v>28.384590012730101</c:v>
                </c:pt>
                <c:pt idx="19825">
                  <c:v>28.3847554755889</c:v>
                </c:pt>
                <c:pt idx="19826">
                  <c:v>28.384920937918402</c:v>
                </c:pt>
                <c:pt idx="19827">
                  <c:v>28.385086399718801</c:v>
                </c:pt>
                <c:pt idx="19828">
                  <c:v>28.38525186099</c:v>
                </c:pt>
                <c:pt idx="19829">
                  <c:v>28.385417321732</c:v>
                </c:pt>
                <c:pt idx="19830">
                  <c:v>28.385582781944802</c:v>
                </c:pt>
                <c:pt idx="19831">
                  <c:v>28.385748241628502</c:v>
                </c:pt>
                <c:pt idx="19832">
                  <c:v>28.385913700783</c:v>
                </c:pt>
                <c:pt idx="19833">
                  <c:v>28.3860791594083</c:v>
                </c:pt>
                <c:pt idx="19834">
                  <c:v>28.386244617504399</c:v>
                </c:pt>
                <c:pt idx="19835">
                  <c:v>28.386410075071399</c:v>
                </c:pt>
                <c:pt idx="19836">
                  <c:v>28.386575532109202</c:v>
                </c:pt>
                <c:pt idx="19837">
                  <c:v>28.386740988617799</c:v>
                </c:pt>
                <c:pt idx="19838">
                  <c:v>28.386906444597301</c:v>
                </c:pt>
                <c:pt idx="19839">
                  <c:v>28.387071900047602</c:v>
                </c:pt>
                <c:pt idx="19840">
                  <c:v>28.3872373549688</c:v>
                </c:pt>
                <c:pt idx="19841">
                  <c:v>28.387402809360701</c:v>
                </c:pt>
                <c:pt idx="19842">
                  <c:v>28.387568263223599</c:v>
                </c:pt>
                <c:pt idx="19843">
                  <c:v>28.3877337165572</c:v>
                </c:pt>
                <c:pt idx="19844">
                  <c:v>28.387899169361699</c:v>
                </c:pt>
                <c:pt idx="19845">
                  <c:v>28.388064621637099</c:v>
                </c:pt>
                <c:pt idx="19846">
                  <c:v>28.388230073383301</c:v>
                </c:pt>
                <c:pt idx="19847">
                  <c:v>28.388395524600401</c:v>
                </c:pt>
                <c:pt idx="19848">
                  <c:v>28.3885609752883</c:v>
                </c:pt>
                <c:pt idx="19849">
                  <c:v>28.388726425447</c:v>
                </c:pt>
                <c:pt idx="19850">
                  <c:v>28.388891875076599</c:v>
                </c:pt>
                <c:pt idx="19851">
                  <c:v>28.389057324177099</c:v>
                </c:pt>
                <c:pt idx="19852">
                  <c:v>28.389222772748401</c:v>
                </c:pt>
                <c:pt idx="19853">
                  <c:v>28.3893882207906</c:v>
                </c:pt>
                <c:pt idx="19854">
                  <c:v>28.389553668303702</c:v>
                </c:pt>
                <c:pt idx="19855">
                  <c:v>28.389719115287601</c:v>
                </c:pt>
                <c:pt idx="19856">
                  <c:v>28.389884561742299</c:v>
                </c:pt>
                <c:pt idx="19857">
                  <c:v>28.390050007667998</c:v>
                </c:pt>
                <c:pt idx="19858">
                  <c:v>28.390215453064499</c:v>
                </c:pt>
                <c:pt idx="19859">
                  <c:v>28.390380897931799</c:v>
                </c:pt>
                <c:pt idx="19860">
                  <c:v>28.390546342270099</c:v>
                </c:pt>
                <c:pt idx="19861">
                  <c:v>28.390711786079201</c:v>
                </c:pt>
                <c:pt idx="19862">
                  <c:v>28.390877229359202</c:v>
                </c:pt>
                <c:pt idx="19863">
                  <c:v>28.3910426721101</c:v>
                </c:pt>
                <c:pt idx="19864">
                  <c:v>28.3912081143318</c:v>
                </c:pt>
                <c:pt idx="19865">
                  <c:v>28.391373556024401</c:v>
                </c:pt>
                <c:pt idx="19866">
                  <c:v>28.391538997187901</c:v>
                </c:pt>
                <c:pt idx="19867">
                  <c:v>28.391704437822298</c:v>
                </c:pt>
                <c:pt idx="19868">
                  <c:v>28.391869877927601</c:v>
                </c:pt>
                <c:pt idx="19869">
                  <c:v>28.392035317503701</c:v>
                </c:pt>
                <c:pt idx="19870">
                  <c:v>28.3922007565507</c:v>
                </c:pt>
                <c:pt idx="19871">
                  <c:v>28.3923661950687</c:v>
                </c:pt>
                <c:pt idx="19872">
                  <c:v>28.392531633057501</c:v>
                </c:pt>
                <c:pt idx="19873">
                  <c:v>28.392697070517201</c:v>
                </c:pt>
                <c:pt idx="19874">
                  <c:v>28.392862507447798</c:v>
                </c:pt>
                <c:pt idx="19875">
                  <c:v>28.393027943849301</c:v>
                </c:pt>
                <c:pt idx="19876">
                  <c:v>28.393193379721701</c:v>
                </c:pt>
                <c:pt idx="19877">
                  <c:v>28.3933588150649</c:v>
                </c:pt>
                <c:pt idx="19878">
                  <c:v>28.3935242498791</c:v>
                </c:pt>
                <c:pt idx="19879">
                  <c:v>28.393689684164201</c:v>
                </c:pt>
                <c:pt idx="19880">
                  <c:v>28.3938551179202</c:v>
                </c:pt>
                <c:pt idx="19881">
                  <c:v>28.394020551147101</c:v>
                </c:pt>
                <c:pt idx="19882">
                  <c:v>28.394185983844899</c:v>
                </c:pt>
                <c:pt idx="19883">
                  <c:v>28.394351416013599</c:v>
                </c:pt>
                <c:pt idx="19884">
                  <c:v>28.3945168476532</c:v>
                </c:pt>
                <c:pt idx="19885">
                  <c:v>28.394682278763799</c:v>
                </c:pt>
                <c:pt idx="19886">
                  <c:v>28.3948477093452</c:v>
                </c:pt>
                <c:pt idx="19887">
                  <c:v>28.395013139397602</c:v>
                </c:pt>
                <c:pt idx="19888">
                  <c:v>28.395178568920802</c:v>
                </c:pt>
                <c:pt idx="19889">
                  <c:v>28.395343997914999</c:v>
                </c:pt>
                <c:pt idx="19890">
                  <c:v>28.395509426380102</c:v>
                </c:pt>
                <c:pt idx="19891">
                  <c:v>28.395674854316201</c:v>
                </c:pt>
                <c:pt idx="19892">
                  <c:v>28.3958402817231</c:v>
                </c:pt>
                <c:pt idx="19893">
                  <c:v>28.396005708600999</c:v>
                </c:pt>
                <c:pt idx="19894">
                  <c:v>28.3961711349498</c:v>
                </c:pt>
                <c:pt idx="19895">
                  <c:v>28.396336560769502</c:v>
                </c:pt>
                <c:pt idx="19896">
                  <c:v>28.396501986060201</c:v>
                </c:pt>
                <c:pt idx="19897">
                  <c:v>28.396667410821799</c:v>
                </c:pt>
                <c:pt idx="19898">
                  <c:v>28.396832835054301</c:v>
                </c:pt>
                <c:pt idx="19899">
                  <c:v>28.396998258757701</c:v>
                </c:pt>
                <c:pt idx="19900">
                  <c:v>28.397163681932099</c:v>
                </c:pt>
                <c:pt idx="19901">
                  <c:v>28.397329104577398</c:v>
                </c:pt>
                <c:pt idx="19902">
                  <c:v>28.397494526693698</c:v>
                </c:pt>
                <c:pt idx="19903">
                  <c:v>28.3976599482809</c:v>
                </c:pt>
                <c:pt idx="19904">
                  <c:v>28.397825369338999</c:v>
                </c:pt>
                <c:pt idx="19905">
                  <c:v>28.3979907898681</c:v>
                </c:pt>
                <c:pt idx="19906">
                  <c:v>28.398156209868201</c:v>
                </c:pt>
                <c:pt idx="19907">
                  <c:v>28.398321629339101</c:v>
                </c:pt>
                <c:pt idx="19908">
                  <c:v>28.398487048281101</c:v>
                </c:pt>
                <c:pt idx="19909">
                  <c:v>28.398652466693999</c:v>
                </c:pt>
                <c:pt idx="19910">
                  <c:v>28.398817884577799</c:v>
                </c:pt>
                <c:pt idx="19911">
                  <c:v>28.398983301932599</c:v>
                </c:pt>
                <c:pt idx="19912">
                  <c:v>28.399148718758301</c:v>
                </c:pt>
                <c:pt idx="19913">
                  <c:v>28.399314135055</c:v>
                </c:pt>
                <c:pt idx="19914">
                  <c:v>28.399479550822601</c:v>
                </c:pt>
                <c:pt idx="19915">
                  <c:v>28.399644966061299</c:v>
                </c:pt>
                <c:pt idx="19916">
                  <c:v>28.399810380770798</c:v>
                </c:pt>
                <c:pt idx="19917">
                  <c:v>28.399975794951398</c:v>
                </c:pt>
                <c:pt idx="19918">
                  <c:v>28.4001412086029</c:v>
                </c:pt>
                <c:pt idx="19919">
                  <c:v>28.400306621725299</c:v>
                </c:pt>
                <c:pt idx="19920">
                  <c:v>28.400472034318799</c:v>
                </c:pt>
                <c:pt idx="19921">
                  <c:v>28.4006374463832</c:v>
                </c:pt>
                <c:pt idx="19922">
                  <c:v>28.400802857918499</c:v>
                </c:pt>
                <c:pt idx="19923">
                  <c:v>28.400968268924899</c:v>
                </c:pt>
                <c:pt idx="19924">
                  <c:v>28.4011336794022</c:v>
                </c:pt>
                <c:pt idx="19925">
                  <c:v>28.401299089350498</c:v>
                </c:pt>
                <c:pt idx="19926">
                  <c:v>28.401464498769801</c:v>
                </c:pt>
                <c:pt idx="19927">
                  <c:v>28.401629907659999</c:v>
                </c:pt>
                <c:pt idx="19928">
                  <c:v>28.4017953160213</c:v>
                </c:pt>
                <c:pt idx="19929">
                  <c:v>28.401960723853499</c:v>
                </c:pt>
                <c:pt idx="19930">
                  <c:v>28.402126131156699</c:v>
                </c:pt>
                <c:pt idx="19931">
                  <c:v>28.4022915379309</c:v>
                </c:pt>
                <c:pt idx="19932">
                  <c:v>28.402456944175999</c:v>
                </c:pt>
                <c:pt idx="19933">
                  <c:v>28.402622349892201</c:v>
                </c:pt>
                <c:pt idx="19934">
                  <c:v>28.402787755079299</c:v>
                </c:pt>
                <c:pt idx="19935">
                  <c:v>28.4029531597375</c:v>
                </c:pt>
                <c:pt idx="19936">
                  <c:v>28.403118563866599</c:v>
                </c:pt>
                <c:pt idx="19937">
                  <c:v>28.403283967466699</c:v>
                </c:pt>
                <c:pt idx="19938">
                  <c:v>28.403449370537899</c:v>
                </c:pt>
                <c:pt idx="19939">
                  <c:v>28.403614773080001</c:v>
                </c:pt>
                <c:pt idx="19940">
                  <c:v>28.4037801750931</c:v>
                </c:pt>
                <c:pt idx="19941">
                  <c:v>28.4039455765773</c:v>
                </c:pt>
                <c:pt idx="19942">
                  <c:v>28.404110977532401</c:v>
                </c:pt>
                <c:pt idx="19943">
                  <c:v>28.404276377958499</c:v>
                </c:pt>
                <c:pt idx="19944">
                  <c:v>28.404441777855698</c:v>
                </c:pt>
                <c:pt idx="19945">
                  <c:v>28.404607177223799</c:v>
                </c:pt>
                <c:pt idx="19946">
                  <c:v>28.404772576062999</c:v>
                </c:pt>
                <c:pt idx="19947">
                  <c:v>28.404937974373102</c:v>
                </c:pt>
                <c:pt idx="19948">
                  <c:v>28.405103372154301</c:v>
                </c:pt>
                <c:pt idx="19949">
                  <c:v>28.405268769406501</c:v>
                </c:pt>
                <c:pt idx="19950">
                  <c:v>28.405434166129801</c:v>
                </c:pt>
                <c:pt idx="19951">
                  <c:v>28.405599562323999</c:v>
                </c:pt>
                <c:pt idx="19952">
                  <c:v>28.405764957989199</c:v>
                </c:pt>
                <c:pt idx="19953">
                  <c:v>28.405930353125498</c:v>
                </c:pt>
                <c:pt idx="19954">
                  <c:v>28.406095747732799</c:v>
                </c:pt>
                <c:pt idx="19955">
                  <c:v>28.4062611418111</c:v>
                </c:pt>
                <c:pt idx="19956">
                  <c:v>28.406426535360499</c:v>
                </c:pt>
                <c:pt idx="19957">
                  <c:v>28.406591928380902</c:v>
                </c:pt>
                <c:pt idx="19958">
                  <c:v>28.406757320872298</c:v>
                </c:pt>
                <c:pt idx="19959">
                  <c:v>28.406922712834699</c:v>
                </c:pt>
                <c:pt idx="19960">
                  <c:v>28.407088104268201</c:v>
                </c:pt>
                <c:pt idx="19961">
                  <c:v>28.4072534951727</c:v>
                </c:pt>
                <c:pt idx="19962">
                  <c:v>28.4074188855482</c:v>
                </c:pt>
                <c:pt idx="19963">
                  <c:v>28.4075842753948</c:v>
                </c:pt>
                <c:pt idx="19964">
                  <c:v>28.407749664712401</c:v>
                </c:pt>
                <c:pt idx="19965">
                  <c:v>28.4079150535011</c:v>
                </c:pt>
                <c:pt idx="19966">
                  <c:v>28.408080441760799</c:v>
                </c:pt>
                <c:pt idx="19967">
                  <c:v>28.408245829491499</c:v>
                </c:pt>
                <c:pt idx="19968">
                  <c:v>28.408411216693299</c:v>
                </c:pt>
                <c:pt idx="19969">
                  <c:v>28.4085766033661</c:v>
                </c:pt>
                <c:pt idx="19970">
                  <c:v>28.408741989509998</c:v>
                </c:pt>
                <c:pt idx="19971">
                  <c:v>28.408907375125001</c:v>
                </c:pt>
                <c:pt idx="19972">
                  <c:v>28.409072760210901</c:v>
                </c:pt>
                <c:pt idx="19973">
                  <c:v>28.409238144768</c:v>
                </c:pt>
                <c:pt idx="19974">
                  <c:v>28.409403528796101</c:v>
                </c:pt>
                <c:pt idx="19975">
                  <c:v>28.4095689122952</c:v>
                </c:pt>
                <c:pt idx="19976">
                  <c:v>28.409734295265402</c:v>
                </c:pt>
                <c:pt idx="19977">
                  <c:v>28.409899677706701</c:v>
                </c:pt>
                <c:pt idx="19978">
                  <c:v>28.410065059619001</c:v>
                </c:pt>
                <c:pt idx="19979">
                  <c:v>28.410230441002401</c:v>
                </c:pt>
                <c:pt idx="19980">
                  <c:v>28.410395821856898</c:v>
                </c:pt>
                <c:pt idx="19981">
                  <c:v>28.4105612021824</c:v>
                </c:pt>
                <c:pt idx="19982">
                  <c:v>28.410726581978999</c:v>
                </c:pt>
                <c:pt idx="19983">
                  <c:v>28.410891961246701</c:v>
                </c:pt>
                <c:pt idx="19984">
                  <c:v>28.411057339985401</c:v>
                </c:pt>
                <c:pt idx="19985">
                  <c:v>28.411222718195202</c:v>
                </c:pt>
                <c:pt idx="19986">
                  <c:v>28.411388095876099</c:v>
                </c:pt>
                <c:pt idx="19987">
                  <c:v>28.4115534730281</c:v>
                </c:pt>
                <c:pt idx="19988">
                  <c:v>28.411718849651098</c:v>
                </c:pt>
                <c:pt idx="19989">
                  <c:v>28.411884225745201</c:v>
                </c:pt>
                <c:pt idx="19990">
                  <c:v>28.4120496013104</c:v>
                </c:pt>
                <c:pt idx="19991">
                  <c:v>28.4122149763467</c:v>
                </c:pt>
                <c:pt idx="19992">
                  <c:v>28.4123803508541</c:v>
                </c:pt>
                <c:pt idx="19993">
                  <c:v>28.412545724832501</c:v>
                </c:pt>
                <c:pt idx="19994">
                  <c:v>28.412711098282099</c:v>
                </c:pt>
                <c:pt idx="19995">
                  <c:v>28.412876471202701</c:v>
                </c:pt>
                <c:pt idx="19996">
                  <c:v>28.413041843594399</c:v>
                </c:pt>
                <c:pt idx="19997">
                  <c:v>28.413207215457302</c:v>
                </c:pt>
                <c:pt idx="19998">
                  <c:v>28.413372586791201</c:v>
                </c:pt>
                <c:pt idx="19999">
                  <c:v>28.413537957596201</c:v>
                </c:pt>
                <c:pt idx="20000">
                  <c:v>28.413703327872302</c:v>
                </c:pt>
                <c:pt idx="20001">
                  <c:v>28.413868697619499</c:v>
                </c:pt>
                <c:pt idx="20002">
                  <c:v>28.4140340668378</c:v>
                </c:pt>
                <c:pt idx="20003">
                  <c:v>28.414199435527198</c:v>
                </c:pt>
                <c:pt idx="20004">
                  <c:v>28.4143648036877</c:v>
                </c:pt>
                <c:pt idx="20005">
                  <c:v>28.414530171319299</c:v>
                </c:pt>
                <c:pt idx="20006">
                  <c:v>28.414695538421999</c:v>
                </c:pt>
                <c:pt idx="20007">
                  <c:v>28.414860904995798</c:v>
                </c:pt>
                <c:pt idx="20008">
                  <c:v>28.415026271040801</c:v>
                </c:pt>
                <c:pt idx="20009">
                  <c:v>28.415191636556798</c:v>
                </c:pt>
                <c:pt idx="20010">
                  <c:v>28.415357001543999</c:v>
                </c:pt>
                <c:pt idx="20011">
                  <c:v>28.4155223660023</c:v>
                </c:pt>
                <c:pt idx="20012">
                  <c:v>28.415687729931701</c:v>
                </c:pt>
                <c:pt idx="20013">
                  <c:v>28.415853093332199</c:v>
                </c:pt>
                <c:pt idx="20014">
                  <c:v>28.416018456203801</c:v>
                </c:pt>
                <c:pt idx="20015">
                  <c:v>28.4161838185466</c:v>
                </c:pt>
                <c:pt idx="20016">
                  <c:v>28.416349180360498</c:v>
                </c:pt>
                <c:pt idx="20017">
                  <c:v>28.416514541645501</c:v>
                </c:pt>
                <c:pt idx="20018">
                  <c:v>28.416679902401601</c:v>
                </c:pt>
                <c:pt idx="20019">
                  <c:v>28.4168452626289</c:v>
                </c:pt>
                <c:pt idx="20020">
                  <c:v>28.417010622327201</c:v>
                </c:pt>
                <c:pt idx="20021">
                  <c:v>28.417175981496801</c:v>
                </c:pt>
                <c:pt idx="20022">
                  <c:v>28.417341340137401</c:v>
                </c:pt>
                <c:pt idx="20023">
                  <c:v>28.417506698249198</c:v>
                </c:pt>
                <c:pt idx="20024">
                  <c:v>28.417672055832099</c:v>
                </c:pt>
                <c:pt idx="20025">
                  <c:v>28.4178374128862</c:v>
                </c:pt>
                <c:pt idx="20026">
                  <c:v>28.418002769411402</c:v>
                </c:pt>
                <c:pt idx="20027">
                  <c:v>28.4181681254077</c:v>
                </c:pt>
                <c:pt idx="20028">
                  <c:v>28.418333480875202</c:v>
                </c:pt>
                <c:pt idx="20029">
                  <c:v>28.418498835813899</c:v>
                </c:pt>
                <c:pt idx="20030">
                  <c:v>28.418664190223598</c:v>
                </c:pt>
                <c:pt idx="20031">
                  <c:v>28.4188295441046</c:v>
                </c:pt>
                <c:pt idx="20032">
                  <c:v>28.418994897456699</c:v>
                </c:pt>
                <c:pt idx="20033">
                  <c:v>28.419160250279901</c:v>
                </c:pt>
                <c:pt idx="20034">
                  <c:v>28.4193256025743</c:v>
                </c:pt>
                <c:pt idx="20035">
                  <c:v>28.4194909543398</c:v>
                </c:pt>
                <c:pt idx="20036">
                  <c:v>28.419656305576499</c:v>
                </c:pt>
                <c:pt idx="20037">
                  <c:v>28.419821656284299</c:v>
                </c:pt>
                <c:pt idx="20038">
                  <c:v>28.419987006463298</c:v>
                </c:pt>
                <c:pt idx="20039">
                  <c:v>28.420152356113501</c:v>
                </c:pt>
                <c:pt idx="20040">
                  <c:v>28.420317705234801</c:v>
                </c:pt>
                <c:pt idx="20041">
                  <c:v>28.420483053827301</c:v>
                </c:pt>
                <c:pt idx="20042">
                  <c:v>28.420648401891</c:v>
                </c:pt>
                <c:pt idx="20043">
                  <c:v>28.4208137494258</c:v>
                </c:pt>
                <c:pt idx="20044">
                  <c:v>28.4209790964318</c:v>
                </c:pt>
                <c:pt idx="20045">
                  <c:v>28.421144442909</c:v>
                </c:pt>
                <c:pt idx="20046">
                  <c:v>28.4213097888573</c:v>
                </c:pt>
                <c:pt idx="20047">
                  <c:v>28.4214751342768</c:v>
                </c:pt>
                <c:pt idx="20048">
                  <c:v>28.4216404791675</c:v>
                </c:pt>
                <c:pt idx="20049">
                  <c:v>28.4218058235294</c:v>
                </c:pt>
                <c:pt idx="20050">
                  <c:v>28.4219711673624</c:v>
                </c:pt>
                <c:pt idx="20051">
                  <c:v>28.422136510666601</c:v>
                </c:pt>
                <c:pt idx="20052">
                  <c:v>28.422301853442001</c:v>
                </c:pt>
                <c:pt idx="20053">
                  <c:v>28.422467195688601</c:v>
                </c:pt>
                <c:pt idx="20054">
                  <c:v>28.4226325374064</c:v>
                </c:pt>
                <c:pt idx="20055">
                  <c:v>28.422797878595301</c:v>
                </c:pt>
                <c:pt idx="20056">
                  <c:v>28.4229632192555</c:v>
                </c:pt>
                <c:pt idx="20057">
                  <c:v>28.4231285593868</c:v>
                </c:pt>
                <c:pt idx="20058">
                  <c:v>28.4232938989893</c:v>
                </c:pt>
                <c:pt idx="20059">
                  <c:v>28.423459238063099</c:v>
                </c:pt>
                <c:pt idx="20060">
                  <c:v>28.423624576607999</c:v>
                </c:pt>
                <c:pt idx="20061">
                  <c:v>28.423789914624098</c:v>
                </c:pt>
                <c:pt idx="20062">
                  <c:v>28.423955252111401</c:v>
                </c:pt>
                <c:pt idx="20063">
                  <c:v>28.424120589069901</c:v>
                </c:pt>
                <c:pt idx="20064">
                  <c:v>28.4242859254996</c:v>
                </c:pt>
                <c:pt idx="20065">
                  <c:v>28.424451261400499</c:v>
                </c:pt>
                <c:pt idx="20066">
                  <c:v>28.424616596772701</c:v>
                </c:pt>
                <c:pt idx="20067">
                  <c:v>28.424781931616</c:v>
                </c:pt>
                <c:pt idx="20068">
                  <c:v>28.424947265930498</c:v>
                </c:pt>
                <c:pt idx="20069">
                  <c:v>28.4251125997163</c:v>
                </c:pt>
                <c:pt idx="20070">
                  <c:v>28.425277932973199</c:v>
                </c:pt>
                <c:pt idx="20071">
                  <c:v>28.4254432657014</c:v>
                </c:pt>
                <c:pt idx="20072">
                  <c:v>28.425608597900698</c:v>
                </c:pt>
                <c:pt idx="20073">
                  <c:v>28.425773929571299</c:v>
                </c:pt>
                <c:pt idx="20074">
                  <c:v>28.4259392607132</c:v>
                </c:pt>
                <c:pt idx="20075">
                  <c:v>28.426104591326201</c:v>
                </c:pt>
                <c:pt idx="20076">
                  <c:v>28.426269921410402</c:v>
                </c:pt>
                <c:pt idx="20077">
                  <c:v>28.426435250965898</c:v>
                </c:pt>
                <c:pt idx="20078">
                  <c:v>28.426600579992598</c:v>
                </c:pt>
                <c:pt idx="20079">
                  <c:v>28.426765908490498</c:v>
                </c:pt>
                <c:pt idx="20080">
                  <c:v>28.426931236459701</c:v>
                </c:pt>
                <c:pt idx="20081">
                  <c:v>28.427096563900101</c:v>
                </c:pt>
                <c:pt idx="20082">
                  <c:v>28.4272618908117</c:v>
                </c:pt>
                <c:pt idx="20083">
                  <c:v>28.427427217194499</c:v>
                </c:pt>
                <c:pt idx="20084">
                  <c:v>28.427592543048601</c:v>
                </c:pt>
                <c:pt idx="20085">
                  <c:v>28.427757868373899</c:v>
                </c:pt>
                <c:pt idx="20086">
                  <c:v>28.4279231931705</c:v>
                </c:pt>
                <c:pt idx="20087">
                  <c:v>28.428088517438201</c:v>
                </c:pt>
                <c:pt idx="20088">
                  <c:v>28.428253841177298</c:v>
                </c:pt>
                <c:pt idx="20089">
                  <c:v>28.428419164387499</c:v>
                </c:pt>
                <c:pt idx="20090">
                  <c:v>28.428584487069099</c:v>
                </c:pt>
                <c:pt idx="20091">
                  <c:v>28.428749809221799</c:v>
                </c:pt>
                <c:pt idx="20092">
                  <c:v>28.428915130845802</c:v>
                </c:pt>
                <c:pt idx="20093">
                  <c:v>28.4290804519411</c:v>
                </c:pt>
                <c:pt idx="20094">
                  <c:v>28.429245772507599</c:v>
                </c:pt>
                <c:pt idx="20095">
                  <c:v>28.429411092545301</c:v>
                </c:pt>
                <c:pt idx="20096">
                  <c:v>28.429576412054299</c:v>
                </c:pt>
                <c:pt idx="20097">
                  <c:v>28.4297417310346</c:v>
                </c:pt>
                <c:pt idx="20098">
                  <c:v>28.429907049486101</c:v>
                </c:pt>
                <c:pt idx="20099">
                  <c:v>28.430072367408901</c:v>
                </c:pt>
                <c:pt idx="20100">
                  <c:v>28.430237684802901</c:v>
                </c:pt>
                <c:pt idx="20101">
                  <c:v>28.4304030016682</c:v>
                </c:pt>
                <c:pt idx="20102">
                  <c:v>28.430568318004799</c:v>
                </c:pt>
                <c:pt idx="20103">
                  <c:v>28.430733633812601</c:v>
                </c:pt>
                <c:pt idx="20104">
                  <c:v>28.430898949091699</c:v>
                </c:pt>
                <c:pt idx="20105">
                  <c:v>28.431064263842099</c:v>
                </c:pt>
                <c:pt idx="20106">
                  <c:v>28.4312295780637</c:v>
                </c:pt>
                <c:pt idx="20107">
                  <c:v>28.4313948917566</c:v>
                </c:pt>
                <c:pt idx="20108">
                  <c:v>28.4315602049208</c:v>
                </c:pt>
                <c:pt idx="20109">
                  <c:v>28.431725517556199</c:v>
                </c:pt>
                <c:pt idx="20110">
                  <c:v>28.431890829662901</c:v>
                </c:pt>
                <c:pt idx="20111">
                  <c:v>28.432056141240899</c:v>
                </c:pt>
                <c:pt idx="20112">
                  <c:v>28.4322214522902</c:v>
                </c:pt>
                <c:pt idx="20113">
                  <c:v>28.4323867628108</c:v>
                </c:pt>
                <c:pt idx="20114">
                  <c:v>28.432552072802601</c:v>
                </c:pt>
                <c:pt idx="20115">
                  <c:v>28.4327173822657</c:v>
                </c:pt>
                <c:pt idx="20116">
                  <c:v>28.432882691200199</c:v>
                </c:pt>
                <c:pt idx="20117">
                  <c:v>28.4330479996059</c:v>
                </c:pt>
                <c:pt idx="20118">
                  <c:v>28.433213307482799</c:v>
                </c:pt>
                <c:pt idx="20119">
                  <c:v>28.433378614831099</c:v>
                </c:pt>
                <c:pt idx="20120">
                  <c:v>28.433543921650699</c:v>
                </c:pt>
                <c:pt idx="20121">
                  <c:v>28.433709227941598</c:v>
                </c:pt>
                <c:pt idx="20122">
                  <c:v>28.433874533703701</c:v>
                </c:pt>
                <c:pt idx="20123">
                  <c:v>28.434039838937199</c:v>
                </c:pt>
                <c:pt idx="20124">
                  <c:v>28.434205143641901</c:v>
                </c:pt>
                <c:pt idx="20125">
                  <c:v>28.434370447818001</c:v>
                </c:pt>
                <c:pt idx="20126">
                  <c:v>28.434535751465301</c:v>
                </c:pt>
                <c:pt idx="20127">
                  <c:v>28.434701054584</c:v>
                </c:pt>
                <c:pt idx="20128">
                  <c:v>28.434866357173998</c:v>
                </c:pt>
                <c:pt idx="20129">
                  <c:v>28.4350316592352</c:v>
                </c:pt>
                <c:pt idx="20130">
                  <c:v>28.435196960767801</c:v>
                </c:pt>
                <c:pt idx="20131">
                  <c:v>28.435362261771701</c:v>
                </c:pt>
                <c:pt idx="20132">
                  <c:v>28.4355275622469</c:v>
                </c:pt>
                <c:pt idx="20133">
                  <c:v>28.435692862193399</c:v>
                </c:pt>
                <c:pt idx="20134">
                  <c:v>28.4358581616113</c:v>
                </c:pt>
                <c:pt idx="20135">
                  <c:v>28.436023460500401</c:v>
                </c:pt>
                <c:pt idx="20136">
                  <c:v>28.436188758860901</c:v>
                </c:pt>
                <c:pt idx="20137">
                  <c:v>28.4363540566927</c:v>
                </c:pt>
                <c:pt idx="20138">
                  <c:v>28.436519353995799</c:v>
                </c:pt>
                <c:pt idx="20139">
                  <c:v>28.4366846507702</c:v>
                </c:pt>
                <c:pt idx="20140">
                  <c:v>28.436849947016</c:v>
                </c:pt>
                <c:pt idx="20141">
                  <c:v>28.437015242733001</c:v>
                </c:pt>
                <c:pt idx="20142">
                  <c:v>28.4371805379214</c:v>
                </c:pt>
                <c:pt idx="20143">
                  <c:v>28.437345832581201</c:v>
                </c:pt>
                <c:pt idx="20144">
                  <c:v>28.437511126712302</c:v>
                </c:pt>
                <c:pt idx="20145">
                  <c:v>28.437676420314698</c:v>
                </c:pt>
                <c:pt idx="20146">
                  <c:v>28.437841713388401</c:v>
                </c:pt>
                <c:pt idx="20147">
                  <c:v>28.4380070059335</c:v>
                </c:pt>
                <c:pt idx="20148">
                  <c:v>28.438172297949901</c:v>
                </c:pt>
                <c:pt idx="20149">
                  <c:v>28.438337589437602</c:v>
                </c:pt>
                <c:pt idx="20150">
                  <c:v>28.438502880396701</c:v>
                </c:pt>
                <c:pt idx="20151">
                  <c:v>28.4386681708271</c:v>
                </c:pt>
                <c:pt idx="20152">
                  <c:v>28.438833460728901</c:v>
                </c:pt>
                <c:pt idx="20153">
                  <c:v>28.438998750102002</c:v>
                </c:pt>
                <c:pt idx="20154">
                  <c:v>28.439164038946501</c:v>
                </c:pt>
                <c:pt idx="20155">
                  <c:v>28.4393293272623</c:v>
                </c:pt>
                <c:pt idx="20156">
                  <c:v>28.439494615049501</c:v>
                </c:pt>
                <c:pt idx="20157">
                  <c:v>28.439659902308001</c:v>
                </c:pt>
                <c:pt idx="20158">
                  <c:v>28.439825189037901</c:v>
                </c:pt>
                <c:pt idx="20159">
                  <c:v>28.4399904752391</c:v>
                </c:pt>
                <c:pt idx="20160">
                  <c:v>28.440155760911701</c:v>
                </c:pt>
                <c:pt idx="20161">
                  <c:v>28.440321046055701</c:v>
                </c:pt>
                <c:pt idx="20162">
                  <c:v>28.440486330671</c:v>
                </c:pt>
                <c:pt idx="20163">
                  <c:v>28.440651614757599</c:v>
                </c:pt>
                <c:pt idx="20164">
                  <c:v>28.440816898315699</c:v>
                </c:pt>
                <c:pt idx="20165">
                  <c:v>28.440982181345099</c:v>
                </c:pt>
                <c:pt idx="20166">
                  <c:v>28.441147463845802</c:v>
                </c:pt>
                <c:pt idx="20167">
                  <c:v>28.441312745817999</c:v>
                </c:pt>
                <c:pt idx="20168">
                  <c:v>28.4414780272615</c:v>
                </c:pt>
                <c:pt idx="20169">
                  <c:v>28.4416433081763</c:v>
                </c:pt>
                <c:pt idx="20170">
                  <c:v>28.441808588562601</c:v>
                </c:pt>
                <c:pt idx="20171">
                  <c:v>28.441973868420199</c:v>
                </c:pt>
                <c:pt idx="20172">
                  <c:v>28.442139147749199</c:v>
                </c:pt>
                <c:pt idx="20173">
                  <c:v>28.442304426549601</c:v>
                </c:pt>
                <c:pt idx="20174">
                  <c:v>28.442469704821299</c:v>
                </c:pt>
                <c:pt idx="20175">
                  <c:v>28.442634982564499</c:v>
                </c:pt>
                <c:pt idx="20176">
                  <c:v>28.442800259778998</c:v>
                </c:pt>
                <c:pt idx="20177">
                  <c:v>28.4429655364649</c:v>
                </c:pt>
                <c:pt idx="20178">
                  <c:v>28.443130812622201</c:v>
                </c:pt>
                <c:pt idx="20179">
                  <c:v>28.4432960882509</c:v>
                </c:pt>
                <c:pt idx="20180">
                  <c:v>28.443461363350899</c:v>
                </c:pt>
                <c:pt idx="20181">
                  <c:v>28.443626637922399</c:v>
                </c:pt>
                <c:pt idx="20182">
                  <c:v>28.443791911965199</c:v>
                </c:pt>
                <c:pt idx="20183">
                  <c:v>28.443957185479501</c:v>
                </c:pt>
                <c:pt idx="20184">
                  <c:v>28.444122458465099</c:v>
                </c:pt>
                <c:pt idx="20185">
                  <c:v>28.444287730922198</c:v>
                </c:pt>
                <c:pt idx="20186">
                  <c:v>28.444453002850601</c:v>
                </c:pt>
                <c:pt idx="20187">
                  <c:v>28.444618274250502</c:v>
                </c:pt>
                <c:pt idx="20188">
                  <c:v>28.444783545121702</c:v>
                </c:pt>
                <c:pt idx="20189">
                  <c:v>28.444948815464301</c:v>
                </c:pt>
                <c:pt idx="20190">
                  <c:v>28.445114085278401</c:v>
                </c:pt>
                <c:pt idx="20191">
                  <c:v>28.445279354563901</c:v>
                </c:pt>
                <c:pt idx="20192">
                  <c:v>28.4454446233207</c:v>
                </c:pt>
                <c:pt idx="20193">
                  <c:v>28.445609891549001</c:v>
                </c:pt>
                <c:pt idx="20194">
                  <c:v>28.445775159248701</c:v>
                </c:pt>
                <c:pt idx="20195">
                  <c:v>28.445940426419799</c:v>
                </c:pt>
                <c:pt idx="20196">
                  <c:v>28.4461056930623</c:v>
                </c:pt>
                <c:pt idx="20197">
                  <c:v>28.446270959176299</c:v>
                </c:pt>
                <c:pt idx="20198">
                  <c:v>28.446436224761602</c:v>
                </c:pt>
                <c:pt idx="20199">
                  <c:v>28.446601489818399</c:v>
                </c:pt>
                <c:pt idx="20200">
                  <c:v>28.446766754346601</c:v>
                </c:pt>
                <c:pt idx="20201">
                  <c:v>28.4469320183462</c:v>
                </c:pt>
                <c:pt idx="20202">
                  <c:v>28.4470972818173</c:v>
                </c:pt>
                <c:pt idx="20203">
                  <c:v>28.447262544759798</c:v>
                </c:pt>
                <c:pt idx="20204">
                  <c:v>28.4474278071737</c:v>
                </c:pt>
                <c:pt idx="20205">
                  <c:v>28.447593069059</c:v>
                </c:pt>
                <c:pt idx="20206">
                  <c:v>28.447758330415802</c:v>
                </c:pt>
                <c:pt idx="20207">
                  <c:v>28.447923591243999</c:v>
                </c:pt>
                <c:pt idx="20208">
                  <c:v>28.448088851543599</c:v>
                </c:pt>
                <c:pt idx="20209">
                  <c:v>28.4482541113147</c:v>
                </c:pt>
                <c:pt idx="20210">
                  <c:v>28.4484193705572</c:v>
                </c:pt>
                <c:pt idx="20211">
                  <c:v>28.4485846292711</c:v>
                </c:pt>
                <c:pt idx="20212">
                  <c:v>28.448749887456501</c:v>
                </c:pt>
                <c:pt idx="20213">
                  <c:v>28.4489151451133</c:v>
                </c:pt>
                <c:pt idx="20214">
                  <c:v>28.449080402241599</c:v>
                </c:pt>
                <c:pt idx="20215">
                  <c:v>28.449245658841399</c:v>
                </c:pt>
                <c:pt idx="20216">
                  <c:v>28.449410914912502</c:v>
                </c:pt>
                <c:pt idx="20217">
                  <c:v>28.449576170455099</c:v>
                </c:pt>
                <c:pt idx="20218">
                  <c:v>28.449741425469199</c:v>
                </c:pt>
                <c:pt idx="20219">
                  <c:v>28.449906679954701</c:v>
                </c:pt>
                <c:pt idx="20220">
                  <c:v>28.450071933911701</c:v>
                </c:pt>
                <c:pt idx="20221">
                  <c:v>28.4502371873402</c:v>
                </c:pt>
                <c:pt idx="20222">
                  <c:v>28.450402440240101</c:v>
                </c:pt>
                <c:pt idx="20223">
                  <c:v>28.450567692611401</c:v>
                </c:pt>
                <c:pt idx="20224">
                  <c:v>28.450732944454199</c:v>
                </c:pt>
                <c:pt idx="20225">
                  <c:v>28.450898195768499</c:v>
                </c:pt>
                <c:pt idx="20226">
                  <c:v>28.451063446554201</c:v>
                </c:pt>
                <c:pt idx="20227">
                  <c:v>28.451228696811501</c:v>
                </c:pt>
                <c:pt idx="20228">
                  <c:v>28.451393946540101</c:v>
                </c:pt>
                <c:pt idx="20229">
                  <c:v>28.451559195740298</c:v>
                </c:pt>
                <c:pt idx="20230">
                  <c:v>28.451724444411902</c:v>
                </c:pt>
                <c:pt idx="20231">
                  <c:v>28.451889692555</c:v>
                </c:pt>
                <c:pt idx="20232">
                  <c:v>28.4520549401695</c:v>
                </c:pt>
                <c:pt idx="20233">
                  <c:v>28.452220187255602</c:v>
                </c:pt>
                <c:pt idx="20234">
                  <c:v>28.452385433813099</c:v>
                </c:pt>
                <c:pt idx="20235">
                  <c:v>28.452550679842101</c:v>
                </c:pt>
                <c:pt idx="20236">
                  <c:v>28.452715925342599</c:v>
                </c:pt>
                <c:pt idx="20237">
                  <c:v>28.452881170314502</c:v>
                </c:pt>
                <c:pt idx="20238">
                  <c:v>28.4530464147579</c:v>
                </c:pt>
                <c:pt idx="20239">
                  <c:v>28.453211658672899</c:v>
                </c:pt>
                <c:pt idx="20240">
                  <c:v>28.453376902059301</c:v>
                </c:pt>
                <c:pt idx="20241">
                  <c:v>28.453542144917201</c:v>
                </c:pt>
                <c:pt idx="20242">
                  <c:v>28.453707387246599</c:v>
                </c:pt>
                <c:pt idx="20243">
                  <c:v>28.453872629047499</c:v>
                </c:pt>
                <c:pt idx="20244">
                  <c:v>28.454037870319802</c:v>
                </c:pt>
                <c:pt idx="20245">
                  <c:v>28.454203111063698</c:v>
                </c:pt>
                <c:pt idx="20246">
                  <c:v>28.454368351279101</c:v>
                </c:pt>
                <c:pt idx="20247">
                  <c:v>28.454533590965902</c:v>
                </c:pt>
                <c:pt idx="20248">
                  <c:v>28.4546988301243</c:v>
                </c:pt>
                <c:pt idx="20249">
                  <c:v>28.454864068754201</c:v>
                </c:pt>
                <c:pt idx="20250">
                  <c:v>28.455029306855501</c:v>
                </c:pt>
                <c:pt idx="20251">
                  <c:v>28.455194544428402</c:v>
                </c:pt>
                <c:pt idx="20252">
                  <c:v>28.455359781472801</c:v>
                </c:pt>
                <c:pt idx="20253">
                  <c:v>28.455525017988698</c:v>
                </c:pt>
                <c:pt idx="20254">
                  <c:v>28.455690253976101</c:v>
                </c:pt>
                <c:pt idx="20255">
                  <c:v>28.455855489434999</c:v>
                </c:pt>
                <c:pt idx="20256">
                  <c:v>28.456020724365398</c:v>
                </c:pt>
                <c:pt idx="20257">
                  <c:v>28.4561859587673</c:v>
                </c:pt>
                <c:pt idx="20258">
                  <c:v>28.456351192640799</c:v>
                </c:pt>
                <c:pt idx="20259">
                  <c:v>28.4565164259858</c:v>
                </c:pt>
                <c:pt idx="20260">
                  <c:v>28.456681658802299</c:v>
                </c:pt>
                <c:pt idx="20261">
                  <c:v>28.456846891090301</c:v>
                </c:pt>
                <c:pt idx="20262">
                  <c:v>28.4570121228498</c:v>
                </c:pt>
                <c:pt idx="20263">
                  <c:v>28.457177354080901</c:v>
                </c:pt>
                <c:pt idx="20264">
                  <c:v>28.457342584783401</c:v>
                </c:pt>
                <c:pt idx="20265">
                  <c:v>28.457507814957602</c:v>
                </c:pt>
                <c:pt idx="20266">
                  <c:v>28.457673044603201</c:v>
                </c:pt>
                <c:pt idx="20267">
                  <c:v>28.457838273720402</c:v>
                </c:pt>
                <c:pt idx="20268">
                  <c:v>28.458003502309101</c:v>
                </c:pt>
                <c:pt idx="20269">
                  <c:v>28.458168730369302</c:v>
                </c:pt>
                <c:pt idx="20270">
                  <c:v>28.4583339579011</c:v>
                </c:pt>
                <c:pt idx="20271">
                  <c:v>28.458499184904401</c:v>
                </c:pt>
                <c:pt idx="20272">
                  <c:v>28.458664411379299</c:v>
                </c:pt>
                <c:pt idx="20273">
                  <c:v>28.4588296373256</c:v>
                </c:pt>
                <c:pt idx="20274">
                  <c:v>28.458994862743602</c:v>
                </c:pt>
                <c:pt idx="20275">
                  <c:v>28.459160087632998</c:v>
                </c:pt>
                <c:pt idx="20276">
                  <c:v>28.4593253119941</c:v>
                </c:pt>
                <c:pt idx="20277">
                  <c:v>28.4594905358266</c:v>
                </c:pt>
                <c:pt idx="20278">
                  <c:v>28.459655759130801</c:v>
                </c:pt>
                <c:pt idx="20279">
                  <c:v>28.4598209819064</c:v>
                </c:pt>
                <c:pt idx="20280">
                  <c:v>28.459986204153601</c:v>
                </c:pt>
                <c:pt idx="20281">
                  <c:v>28.4601514258724</c:v>
                </c:pt>
                <c:pt idx="20282">
                  <c:v>28.460316647062701</c:v>
                </c:pt>
                <c:pt idx="20283">
                  <c:v>28.460481867724599</c:v>
                </c:pt>
                <c:pt idx="20284">
                  <c:v>28.460647087858099</c:v>
                </c:pt>
                <c:pt idx="20285">
                  <c:v>28.460812307463101</c:v>
                </c:pt>
                <c:pt idx="20286">
                  <c:v>28.460977526539601</c:v>
                </c:pt>
                <c:pt idx="20287">
                  <c:v>28.461142745087798</c:v>
                </c:pt>
                <c:pt idx="20288">
                  <c:v>28.461307963107501</c:v>
                </c:pt>
                <c:pt idx="20289">
                  <c:v>28.461473180598698</c:v>
                </c:pt>
                <c:pt idx="20290">
                  <c:v>28.461638397561501</c:v>
                </c:pt>
                <c:pt idx="20291">
                  <c:v>28.461803613995901</c:v>
                </c:pt>
                <c:pt idx="20292">
                  <c:v>28.461968829901899</c:v>
                </c:pt>
                <c:pt idx="20293">
                  <c:v>28.462134045279502</c:v>
                </c:pt>
                <c:pt idx="20294">
                  <c:v>28.462299260128599</c:v>
                </c:pt>
                <c:pt idx="20295">
                  <c:v>28.462464474449298</c:v>
                </c:pt>
                <c:pt idx="20296">
                  <c:v>28.462629688241499</c:v>
                </c:pt>
                <c:pt idx="20297">
                  <c:v>28.462794901505401</c:v>
                </c:pt>
                <c:pt idx="20298">
                  <c:v>28.462960114240801</c:v>
                </c:pt>
                <c:pt idx="20299">
                  <c:v>28.463125326447798</c:v>
                </c:pt>
                <c:pt idx="20300">
                  <c:v>28.463290538126401</c:v>
                </c:pt>
                <c:pt idx="20301">
                  <c:v>28.463455749276601</c:v>
                </c:pt>
                <c:pt idx="20302">
                  <c:v>28.4636209598984</c:v>
                </c:pt>
                <c:pt idx="20303">
                  <c:v>28.463786169991799</c:v>
                </c:pt>
                <c:pt idx="20304">
                  <c:v>28.463951379556701</c:v>
                </c:pt>
                <c:pt idx="20305">
                  <c:v>28.4641165885932</c:v>
                </c:pt>
                <c:pt idx="20306">
                  <c:v>28.4642817971014</c:v>
                </c:pt>
                <c:pt idx="20307">
                  <c:v>28.464447005081102</c:v>
                </c:pt>
                <c:pt idx="20308">
                  <c:v>28.464612212532401</c:v>
                </c:pt>
                <c:pt idx="20309">
                  <c:v>28.464777419455402</c:v>
                </c:pt>
                <c:pt idx="20310">
                  <c:v>28.464942625849901</c:v>
                </c:pt>
                <c:pt idx="20311">
                  <c:v>28.465107831716001</c:v>
                </c:pt>
                <c:pt idx="20312">
                  <c:v>28.465273037053802</c:v>
                </c:pt>
                <c:pt idx="20313">
                  <c:v>28.465438241863101</c:v>
                </c:pt>
                <c:pt idx="20314">
                  <c:v>28.465603446144101</c:v>
                </c:pt>
                <c:pt idx="20315">
                  <c:v>28.465768649896599</c:v>
                </c:pt>
                <c:pt idx="20316">
                  <c:v>28.465933853120799</c:v>
                </c:pt>
                <c:pt idx="20317">
                  <c:v>28.466099055816599</c:v>
                </c:pt>
                <c:pt idx="20318">
                  <c:v>28.466264257984001</c:v>
                </c:pt>
                <c:pt idx="20319">
                  <c:v>28.466429459623001</c:v>
                </c:pt>
                <c:pt idx="20320">
                  <c:v>28.466594660733598</c:v>
                </c:pt>
                <c:pt idx="20321">
                  <c:v>28.4667598613159</c:v>
                </c:pt>
                <c:pt idx="20322">
                  <c:v>28.4669250613697</c:v>
                </c:pt>
                <c:pt idx="20323">
                  <c:v>28.467090260895201</c:v>
                </c:pt>
                <c:pt idx="20324">
                  <c:v>28.4672554598923</c:v>
                </c:pt>
                <c:pt idx="20325">
                  <c:v>28.4674206583611</c:v>
                </c:pt>
                <c:pt idx="20326">
                  <c:v>28.467585856301401</c:v>
                </c:pt>
                <c:pt idx="20327">
                  <c:v>28.4677510537134</c:v>
                </c:pt>
                <c:pt idx="20328">
                  <c:v>28.467916250597</c:v>
                </c:pt>
                <c:pt idx="20329">
                  <c:v>28.468081446952301</c:v>
                </c:pt>
                <c:pt idx="20330">
                  <c:v>28.468246642779199</c:v>
                </c:pt>
                <c:pt idx="20331">
                  <c:v>28.468411838077699</c:v>
                </c:pt>
                <c:pt idx="20332">
                  <c:v>28.468577032847801</c:v>
                </c:pt>
                <c:pt idx="20333">
                  <c:v>28.468742227089599</c:v>
                </c:pt>
                <c:pt idx="20334">
                  <c:v>28.468907420803099</c:v>
                </c:pt>
                <c:pt idx="20335">
                  <c:v>28.4690726139881</c:v>
                </c:pt>
                <c:pt idx="20336">
                  <c:v>28.469237806644902</c:v>
                </c:pt>
                <c:pt idx="20337">
                  <c:v>28.469402998773202</c:v>
                </c:pt>
                <c:pt idx="20338">
                  <c:v>28.469568190373199</c:v>
                </c:pt>
                <c:pt idx="20339">
                  <c:v>28.4697333814449</c:v>
                </c:pt>
                <c:pt idx="20340">
                  <c:v>28.4698985719882</c:v>
                </c:pt>
                <c:pt idx="20341">
                  <c:v>28.4700637620031</c:v>
                </c:pt>
                <c:pt idx="20342">
                  <c:v>28.470228951489801</c:v>
                </c:pt>
                <c:pt idx="20343">
                  <c:v>28.470394140448001</c:v>
                </c:pt>
                <c:pt idx="20344">
                  <c:v>28.470559328877901</c:v>
                </c:pt>
                <c:pt idx="20345">
                  <c:v>28.470724516779502</c:v>
                </c:pt>
                <c:pt idx="20346">
                  <c:v>28.4708897041527</c:v>
                </c:pt>
                <c:pt idx="20347">
                  <c:v>28.4710548909976</c:v>
                </c:pt>
                <c:pt idx="20348">
                  <c:v>28.4712200773142</c:v>
                </c:pt>
                <c:pt idx="20349">
                  <c:v>28.471385263102398</c:v>
                </c:pt>
                <c:pt idx="20350">
                  <c:v>28.471550448362301</c:v>
                </c:pt>
                <c:pt idx="20351">
                  <c:v>28.471715633093901</c:v>
                </c:pt>
                <c:pt idx="20352">
                  <c:v>28.471880817297102</c:v>
                </c:pt>
                <c:pt idx="20353">
                  <c:v>28.472046000972</c:v>
                </c:pt>
                <c:pt idx="20354">
                  <c:v>28.4722111841185</c:v>
                </c:pt>
                <c:pt idx="20355">
                  <c:v>28.4723763667368</c:v>
                </c:pt>
                <c:pt idx="20356">
                  <c:v>28.472541548826701</c:v>
                </c:pt>
                <c:pt idx="20357">
                  <c:v>28.4727067303883</c:v>
                </c:pt>
                <c:pt idx="20358">
                  <c:v>28.472871911421599</c:v>
                </c:pt>
                <c:pt idx="20359">
                  <c:v>28.4730370919265</c:v>
                </c:pt>
                <c:pt idx="20360">
                  <c:v>28.473202271903101</c:v>
                </c:pt>
                <c:pt idx="20361">
                  <c:v>28.4733674513515</c:v>
                </c:pt>
                <c:pt idx="20362">
                  <c:v>28.473532630271499</c:v>
                </c:pt>
                <c:pt idx="20363">
                  <c:v>28.473697808663101</c:v>
                </c:pt>
                <c:pt idx="20364">
                  <c:v>28.473862986526498</c:v>
                </c:pt>
                <c:pt idx="20365">
                  <c:v>28.4740281638616</c:v>
                </c:pt>
                <c:pt idx="20366">
                  <c:v>28.4741933406683</c:v>
                </c:pt>
                <c:pt idx="20367">
                  <c:v>28.474358516946801</c:v>
                </c:pt>
                <c:pt idx="20368">
                  <c:v>28.474523692696899</c:v>
                </c:pt>
                <c:pt idx="20369">
                  <c:v>28.4746888679188</c:v>
                </c:pt>
                <c:pt idx="20370">
                  <c:v>28.4748540426123</c:v>
                </c:pt>
                <c:pt idx="20371">
                  <c:v>28.4750192167776</c:v>
                </c:pt>
                <c:pt idx="20372">
                  <c:v>28.475184390414501</c:v>
                </c:pt>
                <c:pt idx="20373">
                  <c:v>28.4753495635231</c:v>
                </c:pt>
                <c:pt idx="20374">
                  <c:v>28.475514736103499</c:v>
                </c:pt>
                <c:pt idx="20375">
                  <c:v>28.475679908155598</c:v>
                </c:pt>
                <c:pt idx="20376">
                  <c:v>28.475845079679299</c:v>
                </c:pt>
                <c:pt idx="20377">
                  <c:v>28.476010250674801</c:v>
                </c:pt>
                <c:pt idx="20378">
                  <c:v>28.476175421141999</c:v>
                </c:pt>
                <c:pt idx="20379">
                  <c:v>28.476340591080898</c:v>
                </c:pt>
                <c:pt idx="20380">
                  <c:v>28.476505760491499</c:v>
                </c:pt>
                <c:pt idx="20381">
                  <c:v>28.4766709293738</c:v>
                </c:pt>
                <c:pt idx="20382">
                  <c:v>28.476836097727801</c:v>
                </c:pt>
                <c:pt idx="20383">
                  <c:v>28.4770012655536</c:v>
                </c:pt>
                <c:pt idx="20384">
                  <c:v>28.477166432851099</c:v>
                </c:pt>
                <c:pt idx="20385">
                  <c:v>28.4773315996203</c:v>
                </c:pt>
                <c:pt idx="20386">
                  <c:v>28.477496765861201</c:v>
                </c:pt>
                <c:pt idx="20387">
                  <c:v>28.477661931573898</c:v>
                </c:pt>
                <c:pt idx="20388">
                  <c:v>28.4778270967583</c:v>
                </c:pt>
                <c:pt idx="20389">
                  <c:v>28.4779922614144</c:v>
                </c:pt>
                <c:pt idx="20390">
                  <c:v>28.4781574255422</c:v>
                </c:pt>
                <c:pt idx="20391">
                  <c:v>28.478322589141801</c:v>
                </c:pt>
                <c:pt idx="20392">
                  <c:v>28.478487752213098</c:v>
                </c:pt>
                <c:pt idx="20393">
                  <c:v>28.478652914756101</c:v>
                </c:pt>
                <c:pt idx="20394">
                  <c:v>28.478818076770899</c:v>
                </c:pt>
                <c:pt idx="20395">
                  <c:v>28.478983238257399</c:v>
                </c:pt>
                <c:pt idx="20396">
                  <c:v>28.479148399215699</c:v>
                </c:pt>
                <c:pt idx="20397">
                  <c:v>28.4793135596457</c:v>
                </c:pt>
                <c:pt idx="20398">
                  <c:v>28.479478719547402</c:v>
                </c:pt>
                <c:pt idx="20399">
                  <c:v>28.4796438789209</c:v>
                </c:pt>
                <c:pt idx="20400">
                  <c:v>28.479809037766199</c:v>
                </c:pt>
                <c:pt idx="20401">
                  <c:v>28.479974196083202</c:v>
                </c:pt>
                <c:pt idx="20402">
                  <c:v>28.480139353871898</c:v>
                </c:pt>
                <c:pt idx="20403">
                  <c:v>28.480304511132399</c:v>
                </c:pt>
                <c:pt idx="20404">
                  <c:v>28.4804696678646</c:v>
                </c:pt>
                <c:pt idx="20405">
                  <c:v>28.480634824068598</c:v>
                </c:pt>
                <c:pt idx="20406">
                  <c:v>28.4807999797444</c:v>
                </c:pt>
                <c:pt idx="20407">
                  <c:v>28.4809651348919</c:v>
                </c:pt>
                <c:pt idx="20408">
                  <c:v>28.481130289511199</c:v>
                </c:pt>
                <c:pt idx="20409">
                  <c:v>28.4812954436022</c:v>
                </c:pt>
                <c:pt idx="20410">
                  <c:v>28.481460597165</c:v>
                </c:pt>
                <c:pt idx="20411">
                  <c:v>28.481625750199498</c:v>
                </c:pt>
                <c:pt idx="20412">
                  <c:v>28.4817909027059</c:v>
                </c:pt>
                <c:pt idx="20413">
                  <c:v>28.481956054684002</c:v>
                </c:pt>
                <c:pt idx="20414">
                  <c:v>28.482121206133801</c:v>
                </c:pt>
                <c:pt idx="20415">
                  <c:v>28.4822863570555</c:v>
                </c:pt>
                <c:pt idx="20416">
                  <c:v>28.4824515074489</c:v>
                </c:pt>
                <c:pt idx="20417">
                  <c:v>28.482616657314001</c:v>
                </c:pt>
                <c:pt idx="20418">
                  <c:v>28.482781806651001</c:v>
                </c:pt>
                <c:pt idx="20419">
                  <c:v>28.482946955459699</c:v>
                </c:pt>
                <c:pt idx="20420">
                  <c:v>28.483112103740201</c:v>
                </c:pt>
                <c:pt idx="20421">
                  <c:v>28.483277251492499</c:v>
                </c:pt>
                <c:pt idx="20422">
                  <c:v>28.483442398716601</c:v>
                </c:pt>
                <c:pt idx="20423">
                  <c:v>28.4836075454125</c:v>
                </c:pt>
                <c:pt idx="20424">
                  <c:v>28.4837726915801</c:v>
                </c:pt>
                <c:pt idx="20425">
                  <c:v>28.483937837219599</c:v>
                </c:pt>
                <c:pt idx="20426">
                  <c:v>28.4841029823308</c:v>
                </c:pt>
                <c:pt idx="20427">
                  <c:v>28.484268126913801</c:v>
                </c:pt>
                <c:pt idx="20428">
                  <c:v>28.484433270968601</c:v>
                </c:pt>
                <c:pt idx="20429">
                  <c:v>28.484598414495199</c:v>
                </c:pt>
                <c:pt idx="20430">
                  <c:v>28.484763557493601</c:v>
                </c:pt>
                <c:pt idx="20431">
                  <c:v>28.484928699963799</c:v>
                </c:pt>
                <c:pt idx="20432">
                  <c:v>28.485093841905801</c:v>
                </c:pt>
                <c:pt idx="20433">
                  <c:v>28.4852589833196</c:v>
                </c:pt>
                <c:pt idx="20434">
                  <c:v>28.485424124205199</c:v>
                </c:pt>
                <c:pt idx="20435">
                  <c:v>28.485589264562599</c:v>
                </c:pt>
                <c:pt idx="20436">
                  <c:v>28.485754404391798</c:v>
                </c:pt>
                <c:pt idx="20437">
                  <c:v>28.485919543692798</c:v>
                </c:pt>
                <c:pt idx="20438">
                  <c:v>28.486084682465599</c:v>
                </c:pt>
                <c:pt idx="20439">
                  <c:v>28.486249820710199</c:v>
                </c:pt>
                <c:pt idx="20440">
                  <c:v>28.4864149584267</c:v>
                </c:pt>
                <c:pt idx="20441">
                  <c:v>28.486580095614901</c:v>
                </c:pt>
                <c:pt idx="20442">
                  <c:v>28.486745232274998</c:v>
                </c:pt>
                <c:pt idx="20443">
                  <c:v>28.4869103684069</c:v>
                </c:pt>
                <c:pt idx="20444">
                  <c:v>28.487075504010601</c:v>
                </c:pt>
                <c:pt idx="20445">
                  <c:v>28.487240639086099</c:v>
                </c:pt>
                <c:pt idx="20446">
                  <c:v>28.487405773633501</c:v>
                </c:pt>
                <c:pt idx="20447">
                  <c:v>28.4875709076526</c:v>
                </c:pt>
                <c:pt idx="20448">
                  <c:v>28.487736041143599</c:v>
                </c:pt>
                <c:pt idx="20449">
                  <c:v>28.487901174106501</c:v>
                </c:pt>
                <c:pt idx="20450">
                  <c:v>28.4880663065411</c:v>
                </c:pt>
                <c:pt idx="20451">
                  <c:v>28.488231438447599</c:v>
                </c:pt>
                <c:pt idx="20452">
                  <c:v>28.488396569825898</c:v>
                </c:pt>
                <c:pt idx="20453">
                  <c:v>28.488561700676001</c:v>
                </c:pt>
                <c:pt idx="20454">
                  <c:v>28.488726830998001</c:v>
                </c:pt>
                <c:pt idx="20455">
                  <c:v>28.488891960791801</c:v>
                </c:pt>
                <c:pt idx="20456">
                  <c:v>28.4890570900575</c:v>
                </c:pt>
                <c:pt idx="20457">
                  <c:v>28.489222218795</c:v>
                </c:pt>
                <c:pt idx="20458">
                  <c:v>28.4893873470043</c:v>
                </c:pt>
                <c:pt idx="20459">
                  <c:v>28.4895524746855</c:v>
                </c:pt>
                <c:pt idx="20460">
                  <c:v>28.4897176018385</c:v>
                </c:pt>
                <c:pt idx="20461">
                  <c:v>28.4898827284634</c:v>
                </c:pt>
                <c:pt idx="20462">
                  <c:v>28.4900478545601</c:v>
                </c:pt>
                <c:pt idx="20463">
                  <c:v>28.4902129801286</c:v>
                </c:pt>
                <c:pt idx="20464">
                  <c:v>28.490378105169</c:v>
                </c:pt>
                <c:pt idx="20465">
                  <c:v>28.4905432296813</c:v>
                </c:pt>
                <c:pt idx="20466">
                  <c:v>28.490708353665401</c:v>
                </c:pt>
                <c:pt idx="20467">
                  <c:v>28.490873477121401</c:v>
                </c:pt>
                <c:pt idx="20468">
                  <c:v>28.491038600049201</c:v>
                </c:pt>
                <c:pt idx="20469">
                  <c:v>28.491203722448901</c:v>
                </c:pt>
                <c:pt idx="20470">
                  <c:v>28.491368844320501</c:v>
                </c:pt>
                <c:pt idx="20471">
                  <c:v>28.491533965663901</c:v>
                </c:pt>
                <c:pt idx="20472">
                  <c:v>28.491699086479201</c:v>
                </c:pt>
                <c:pt idx="20473">
                  <c:v>28.491864206766301</c:v>
                </c:pt>
                <c:pt idx="20474">
                  <c:v>28.492029326525302</c:v>
                </c:pt>
                <c:pt idx="20475">
                  <c:v>28.492194445756201</c:v>
                </c:pt>
                <c:pt idx="20476">
                  <c:v>28.492359564458901</c:v>
                </c:pt>
                <c:pt idx="20477">
                  <c:v>28.492524682633601</c:v>
                </c:pt>
                <c:pt idx="20478">
                  <c:v>28.492689800280001</c:v>
                </c:pt>
                <c:pt idx="20479">
                  <c:v>28.4928549173984</c:v>
                </c:pt>
                <c:pt idx="20480">
                  <c:v>28.493020033988699</c:v>
                </c:pt>
                <c:pt idx="20481">
                  <c:v>28.493185150050799</c:v>
                </c:pt>
                <c:pt idx="20482">
                  <c:v>28.493350265584802</c:v>
                </c:pt>
                <c:pt idx="20483">
                  <c:v>28.493515380590701</c:v>
                </c:pt>
                <c:pt idx="20484">
                  <c:v>28.4936804950684</c:v>
                </c:pt>
                <c:pt idx="20485">
                  <c:v>28.493845609018098</c:v>
                </c:pt>
                <c:pt idx="20486">
                  <c:v>28.494010722439601</c:v>
                </c:pt>
                <c:pt idx="20487">
                  <c:v>28.494175835333099</c:v>
                </c:pt>
                <c:pt idx="20488">
                  <c:v>28.494340947698401</c:v>
                </c:pt>
                <c:pt idx="20489">
                  <c:v>28.494506059535599</c:v>
                </c:pt>
                <c:pt idx="20490">
                  <c:v>28.4946711708447</c:v>
                </c:pt>
                <c:pt idx="20491">
                  <c:v>28.494836281625702</c:v>
                </c:pt>
                <c:pt idx="20492">
                  <c:v>28.495001391878599</c:v>
                </c:pt>
                <c:pt idx="20493">
                  <c:v>28.4951665016034</c:v>
                </c:pt>
                <c:pt idx="20494">
                  <c:v>28.4953316108001</c:v>
                </c:pt>
                <c:pt idx="20495">
                  <c:v>28.495496719468701</c:v>
                </c:pt>
                <c:pt idx="20496">
                  <c:v>28.495661827609201</c:v>
                </c:pt>
                <c:pt idx="20497">
                  <c:v>28.495826935221601</c:v>
                </c:pt>
                <c:pt idx="20498">
                  <c:v>28.4959920423059</c:v>
                </c:pt>
                <c:pt idx="20499">
                  <c:v>28.4961571488621</c:v>
                </c:pt>
                <c:pt idx="20500">
                  <c:v>28.496322254890199</c:v>
                </c:pt>
                <c:pt idx="20501">
                  <c:v>28.496487360390201</c:v>
                </c:pt>
                <c:pt idx="20502">
                  <c:v>28.4966524653622</c:v>
                </c:pt>
                <c:pt idx="20503">
                  <c:v>28.496817569806002</c:v>
                </c:pt>
                <c:pt idx="20504">
                  <c:v>28.496982673721799</c:v>
                </c:pt>
                <c:pt idx="20505">
                  <c:v>28.4971477771095</c:v>
                </c:pt>
                <c:pt idx="20506">
                  <c:v>28.497312879969101</c:v>
                </c:pt>
                <c:pt idx="20507">
                  <c:v>28.497477982300701</c:v>
                </c:pt>
                <c:pt idx="20508">
                  <c:v>28.497643084104102</c:v>
                </c:pt>
                <c:pt idx="20509">
                  <c:v>28.497808185379501</c:v>
                </c:pt>
                <c:pt idx="20510">
                  <c:v>28.4979732861268</c:v>
                </c:pt>
                <c:pt idx="20511">
                  <c:v>28.498138386346</c:v>
                </c:pt>
                <c:pt idx="20512">
                  <c:v>28.498303486037202</c:v>
                </c:pt>
                <c:pt idx="20513">
                  <c:v>28.4984685852003</c:v>
                </c:pt>
                <c:pt idx="20514">
                  <c:v>28.498633683835301</c:v>
                </c:pt>
                <c:pt idx="20515">
                  <c:v>28.498798781942298</c:v>
                </c:pt>
                <c:pt idx="20516">
                  <c:v>28.498963879521199</c:v>
                </c:pt>
                <c:pt idx="20517">
                  <c:v>28.499128976571999</c:v>
                </c:pt>
                <c:pt idx="20518">
                  <c:v>28.499294073094799</c:v>
                </c:pt>
                <c:pt idx="20519">
                  <c:v>28.499459169089501</c:v>
                </c:pt>
                <c:pt idx="20520">
                  <c:v>28.4996242645561</c:v>
                </c:pt>
                <c:pt idx="20521">
                  <c:v>28.499789359494699</c:v>
                </c:pt>
                <c:pt idx="20522">
                  <c:v>28.4999544539052</c:v>
                </c:pt>
                <c:pt idx="20523">
                  <c:v>28.500119547787701</c:v>
                </c:pt>
                <c:pt idx="20524">
                  <c:v>28.500284641142201</c:v>
                </c:pt>
                <c:pt idx="20525">
                  <c:v>28.500449733968502</c:v>
                </c:pt>
                <c:pt idx="20526">
                  <c:v>28.500614826266901</c:v>
                </c:pt>
                <c:pt idx="20527">
                  <c:v>28.5007799180372</c:v>
                </c:pt>
                <c:pt idx="20528">
                  <c:v>28.500945009279398</c:v>
                </c:pt>
                <c:pt idx="20529">
                  <c:v>28.5011100999936</c:v>
                </c:pt>
                <c:pt idx="20530">
                  <c:v>28.5012751901798</c:v>
                </c:pt>
                <c:pt idx="20531">
                  <c:v>28.501440279837901</c:v>
                </c:pt>
                <c:pt idx="20532">
                  <c:v>28.501605368968001</c:v>
                </c:pt>
                <c:pt idx="20533">
                  <c:v>28.50177045757</c:v>
                </c:pt>
                <c:pt idx="20534">
                  <c:v>28.501935545643999</c:v>
                </c:pt>
                <c:pt idx="20535">
                  <c:v>28.50210063319</c:v>
                </c:pt>
                <c:pt idx="20536">
                  <c:v>28.502265720207902</c:v>
                </c:pt>
                <c:pt idx="20537">
                  <c:v>28.502430806697799</c:v>
                </c:pt>
                <c:pt idx="20538">
                  <c:v>28.502595892659699</c:v>
                </c:pt>
                <c:pt idx="20539">
                  <c:v>28.502760978093601</c:v>
                </c:pt>
                <c:pt idx="20540">
                  <c:v>28.5029260629994</c:v>
                </c:pt>
                <c:pt idx="20541">
                  <c:v>28.503091147377202</c:v>
                </c:pt>
                <c:pt idx="20542">
                  <c:v>28.503256231226999</c:v>
                </c:pt>
                <c:pt idx="20543">
                  <c:v>28.503421314548699</c:v>
                </c:pt>
                <c:pt idx="20544">
                  <c:v>28.503586397342499</c:v>
                </c:pt>
                <c:pt idx="20545">
                  <c:v>28.503751479608201</c:v>
                </c:pt>
                <c:pt idx="20546">
                  <c:v>28.5039165613459</c:v>
                </c:pt>
                <c:pt idx="20547">
                  <c:v>28.504081642555601</c:v>
                </c:pt>
                <c:pt idx="20548">
                  <c:v>28.504246723237301</c:v>
                </c:pt>
                <c:pt idx="20549">
                  <c:v>28.504411803390902</c:v>
                </c:pt>
                <c:pt idx="20550">
                  <c:v>28.5045768830166</c:v>
                </c:pt>
                <c:pt idx="20551">
                  <c:v>28.504741962114299</c:v>
                </c:pt>
                <c:pt idx="20552">
                  <c:v>28.5049070406839</c:v>
                </c:pt>
                <c:pt idx="20553">
                  <c:v>28.505072118725501</c:v>
                </c:pt>
                <c:pt idx="20554">
                  <c:v>28.5052371962392</c:v>
                </c:pt>
                <c:pt idx="20555">
                  <c:v>28.505402273224799</c:v>
                </c:pt>
                <c:pt idx="20556">
                  <c:v>28.505567349682501</c:v>
                </c:pt>
                <c:pt idx="20557">
                  <c:v>28.505732425612099</c:v>
                </c:pt>
                <c:pt idx="20558">
                  <c:v>28.505897501013699</c:v>
                </c:pt>
                <c:pt idx="20559">
                  <c:v>28.506062575887398</c:v>
                </c:pt>
                <c:pt idx="20560">
                  <c:v>28.506227650233001</c:v>
                </c:pt>
                <c:pt idx="20561">
                  <c:v>28.506392724050698</c:v>
                </c:pt>
                <c:pt idx="20562">
                  <c:v>28.506557797340399</c:v>
                </c:pt>
                <c:pt idx="20563">
                  <c:v>28.506722870102099</c:v>
                </c:pt>
                <c:pt idx="20564">
                  <c:v>28.506887942335801</c:v>
                </c:pt>
                <c:pt idx="20565">
                  <c:v>28.507053014041499</c:v>
                </c:pt>
                <c:pt idx="20566">
                  <c:v>28.507218085219201</c:v>
                </c:pt>
                <c:pt idx="20567">
                  <c:v>28.507383155868901</c:v>
                </c:pt>
                <c:pt idx="20568">
                  <c:v>28.5075482259907</c:v>
                </c:pt>
                <c:pt idx="20569">
                  <c:v>28.507713295584502</c:v>
                </c:pt>
                <c:pt idx="20570">
                  <c:v>28.507878364650299</c:v>
                </c:pt>
                <c:pt idx="20571">
                  <c:v>28.508043433188199</c:v>
                </c:pt>
                <c:pt idx="20572">
                  <c:v>28.508208501197998</c:v>
                </c:pt>
                <c:pt idx="20573">
                  <c:v>28.5083735686799</c:v>
                </c:pt>
                <c:pt idx="20574">
                  <c:v>28.508538635633801</c:v>
                </c:pt>
                <c:pt idx="20575">
                  <c:v>28.508703702059801</c:v>
                </c:pt>
                <c:pt idx="20576">
                  <c:v>28.5088687679578</c:v>
                </c:pt>
                <c:pt idx="20577">
                  <c:v>28.509033833327798</c:v>
                </c:pt>
                <c:pt idx="20578">
                  <c:v>28.509198898169799</c:v>
                </c:pt>
                <c:pt idx="20579">
                  <c:v>28.509363962483899</c:v>
                </c:pt>
                <c:pt idx="20580">
                  <c:v>28.509529026270101</c:v>
                </c:pt>
                <c:pt idx="20581">
                  <c:v>28.5096940895282</c:v>
                </c:pt>
                <c:pt idx="20582">
                  <c:v>28.5098591522585</c:v>
                </c:pt>
                <c:pt idx="20583">
                  <c:v>28.510024214460699</c:v>
                </c:pt>
                <c:pt idx="20584">
                  <c:v>28.510189276135002</c:v>
                </c:pt>
                <c:pt idx="20585">
                  <c:v>28.510354337281399</c:v>
                </c:pt>
                <c:pt idx="20586">
                  <c:v>28.510519397899799</c:v>
                </c:pt>
                <c:pt idx="20587">
                  <c:v>28.510684457990202</c:v>
                </c:pt>
                <c:pt idx="20588">
                  <c:v>28.5108495175527</c:v>
                </c:pt>
                <c:pt idx="20589">
                  <c:v>28.5110145765873</c:v>
                </c:pt>
                <c:pt idx="20590">
                  <c:v>28.5111796350939</c:v>
                </c:pt>
                <c:pt idx="20591">
                  <c:v>28.511344693072601</c:v>
                </c:pt>
                <c:pt idx="20592">
                  <c:v>28.511509750523299</c:v>
                </c:pt>
                <c:pt idx="20593">
                  <c:v>28.511674807446099</c:v>
                </c:pt>
                <c:pt idx="20594">
                  <c:v>28.511839863841001</c:v>
                </c:pt>
                <c:pt idx="20595">
                  <c:v>28.512004919707898</c:v>
                </c:pt>
                <c:pt idx="20596">
                  <c:v>28.512169975046898</c:v>
                </c:pt>
                <c:pt idx="20597">
                  <c:v>28.512335029857901</c:v>
                </c:pt>
                <c:pt idx="20598">
                  <c:v>28.512500084140999</c:v>
                </c:pt>
                <c:pt idx="20599">
                  <c:v>28.512665137896199</c:v>
                </c:pt>
                <c:pt idx="20600">
                  <c:v>28.512830191123498</c:v>
                </c:pt>
                <c:pt idx="20601">
                  <c:v>28.5129952438228</c:v>
                </c:pt>
                <c:pt idx="20602">
                  <c:v>28.513160295994201</c:v>
                </c:pt>
                <c:pt idx="20603">
                  <c:v>28.5133253476377</c:v>
                </c:pt>
                <c:pt idx="20604">
                  <c:v>28.513490398753301</c:v>
                </c:pt>
                <c:pt idx="20605">
                  <c:v>28.513655449340899</c:v>
                </c:pt>
                <c:pt idx="20606">
                  <c:v>28.513820499400602</c:v>
                </c:pt>
                <c:pt idx="20607">
                  <c:v>28.5139855489324</c:v>
                </c:pt>
                <c:pt idx="20608">
                  <c:v>28.5141505979363</c:v>
                </c:pt>
                <c:pt idx="20609">
                  <c:v>28.5143156464123</c:v>
                </c:pt>
                <c:pt idx="20610">
                  <c:v>28.514480694360401</c:v>
                </c:pt>
                <c:pt idx="20611">
                  <c:v>28.514645741780502</c:v>
                </c:pt>
                <c:pt idx="20612">
                  <c:v>28.514810788672801</c:v>
                </c:pt>
                <c:pt idx="20613">
                  <c:v>28.514975835037099</c:v>
                </c:pt>
                <c:pt idx="20614">
                  <c:v>28.515140880873599</c:v>
                </c:pt>
                <c:pt idx="20615">
                  <c:v>28.515305926182101</c:v>
                </c:pt>
                <c:pt idx="20616">
                  <c:v>28.515470970962699</c:v>
                </c:pt>
                <c:pt idx="20617">
                  <c:v>28.515636015215499</c:v>
                </c:pt>
                <c:pt idx="20618">
                  <c:v>28.515801058940301</c:v>
                </c:pt>
                <c:pt idx="20619">
                  <c:v>28.515966102137199</c:v>
                </c:pt>
                <c:pt idx="20620">
                  <c:v>28.516131144806302</c:v>
                </c:pt>
                <c:pt idx="20621">
                  <c:v>28.5162961869474</c:v>
                </c:pt>
                <c:pt idx="20622">
                  <c:v>28.516461228560701</c:v>
                </c:pt>
                <c:pt idx="20623">
                  <c:v>28.516626269646</c:v>
                </c:pt>
                <c:pt idx="20624">
                  <c:v>28.516791310203502</c:v>
                </c:pt>
                <c:pt idx="20625">
                  <c:v>28.516956350233102</c:v>
                </c:pt>
                <c:pt idx="20626">
                  <c:v>28.5171213897348</c:v>
                </c:pt>
                <c:pt idx="20627">
                  <c:v>28.517286428708601</c:v>
                </c:pt>
                <c:pt idx="20628">
                  <c:v>28.517451467154501</c:v>
                </c:pt>
                <c:pt idx="20629">
                  <c:v>28.517616505072599</c:v>
                </c:pt>
                <c:pt idx="20630">
                  <c:v>28.517781542462799</c:v>
                </c:pt>
                <c:pt idx="20631">
                  <c:v>28.517946579325098</c:v>
                </c:pt>
                <c:pt idx="20632">
                  <c:v>28.5181116156595</c:v>
                </c:pt>
                <c:pt idx="20633">
                  <c:v>28.518276651466</c:v>
                </c:pt>
                <c:pt idx="20634">
                  <c:v>28.518441686744701</c:v>
                </c:pt>
                <c:pt idx="20635">
                  <c:v>28.518606721495502</c:v>
                </c:pt>
                <c:pt idx="20636">
                  <c:v>28.518771755718401</c:v>
                </c:pt>
                <c:pt idx="20637">
                  <c:v>28.518936789413502</c:v>
                </c:pt>
                <c:pt idx="20638">
                  <c:v>28.519101822580701</c:v>
                </c:pt>
                <c:pt idx="20639">
                  <c:v>28.51926685522</c:v>
                </c:pt>
                <c:pt idx="20640">
                  <c:v>28.5194318873315</c:v>
                </c:pt>
                <c:pt idx="20641">
                  <c:v>28.519596918915099</c:v>
                </c:pt>
                <c:pt idx="20642">
                  <c:v>28.5197619499708</c:v>
                </c:pt>
                <c:pt idx="20643">
                  <c:v>28.519926980498699</c:v>
                </c:pt>
                <c:pt idx="20644">
                  <c:v>28.520092010498701</c:v>
                </c:pt>
                <c:pt idx="20645">
                  <c:v>28.5202570399709</c:v>
                </c:pt>
                <c:pt idx="20646">
                  <c:v>28.520422068915199</c:v>
                </c:pt>
                <c:pt idx="20647">
                  <c:v>28.520587097331699</c:v>
                </c:pt>
                <c:pt idx="20648">
                  <c:v>28.520752125220302</c:v>
                </c:pt>
                <c:pt idx="20649">
                  <c:v>28.520917152581099</c:v>
                </c:pt>
                <c:pt idx="20650">
                  <c:v>28.521082179414002</c:v>
                </c:pt>
                <c:pt idx="20651">
                  <c:v>28.521247205719099</c:v>
                </c:pt>
                <c:pt idx="20652">
                  <c:v>28.521412231496299</c:v>
                </c:pt>
                <c:pt idx="20653">
                  <c:v>28.521577256745701</c:v>
                </c:pt>
                <c:pt idx="20654">
                  <c:v>28.521742281467301</c:v>
                </c:pt>
                <c:pt idx="20655">
                  <c:v>28.521907305660999</c:v>
                </c:pt>
                <c:pt idx="20656">
                  <c:v>28.5220723293269</c:v>
                </c:pt>
                <c:pt idx="20657">
                  <c:v>28.522237352464899</c:v>
                </c:pt>
                <c:pt idx="20658">
                  <c:v>28.522402375075099</c:v>
                </c:pt>
                <c:pt idx="20659">
                  <c:v>28.522567397157498</c:v>
                </c:pt>
                <c:pt idx="20660">
                  <c:v>28.522732418712099</c:v>
                </c:pt>
                <c:pt idx="20661">
                  <c:v>28.522897439738799</c:v>
                </c:pt>
                <c:pt idx="20662">
                  <c:v>28.5230624602377</c:v>
                </c:pt>
                <c:pt idx="20663">
                  <c:v>28.5232274802087</c:v>
                </c:pt>
                <c:pt idx="20664">
                  <c:v>28.523392499652001</c:v>
                </c:pt>
                <c:pt idx="20665">
                  <c:v>28.523557518567401</c:v>
                </c:pt>
                <c:pt idx="20666">
                  <c:v>28.523722536954999</c:v>
                </c:pt>
                <c:pt idx="20667">
                  <c:v>28.523887554814799</c:v>
                </c:pt>
                <c:pt idx="20668">
                  <c:v>28.524052572146701</c:v>
                </c:pt>
                <c:pt idx="20669">
                  <c:v>28.524217588950901</c:v>
                </c:pt>
                <c:pt idx="20670">
                  <c:v>28.524382605227199</c:v>
                </c:pt>
                <c:pt idx="20671">
                  <c:v>28.524547620975699</c:v>
                </c:pt>
                <c:pt idx="20672">
                  <c:v>28.524712636196401</c:v>
                </c:pt>
                <c:pt idx="20673">
                  <c:v>28.524877650889302</c:v>
                </c:pt>
                <c:pt idx="20674">
                  <c:v>28.5250426650544</c:v>
                </c:pt>
                <c:pt idx="20675">
                  <c:v>28.5252076786917</c:v>
                </c:pt>
                <c:pt idx="20676">
                  <c:v>28.525372691801198</c:v>
                </c:pt>
                <c:pt idx="20677">
                  <c:v>28.525537704382899</c:v>
                </c:pt>
                <c:pt idx="20678">
                  <c:v>28.525702716436701</c:v>
                </c:pt>
                <c:pt idx="20679">
                  <c:v>28.525867727962801</c:v>
                </c:pt>
                <c:pt idx="20680">
                  <c:v>28.526032738961099</c:v>
                </c:pt>
                <c:pt idx="20681">
                  <c:v>28.526197749431599</c:v>
                </c:pt>
                <c:pt idx="20682">
                  <c:v>28.526362759374202</c:v>
                </c:pt>
                <c:pt idx="20683">
                  <c:v>28.526527768789101</c:v>
                </c:pt>
                <c:pt idx="20684">
                  <c:v>28.5266927776762</c:v>
                </c:pt>
                <c:pt idx="20685">
                  <c:v>28.526857786035499</c:v>
                </c:pt>
                <c:pt idx="20686">
                  <c:v>28.527022793867101</c:v>
                </c:pt>
                <c:pt idx="20687">
                  <c:v>28.5271878011708</c:v>
                </c:pt>
                <c:pt idx="20688">
                  <c:v>28.527352807946698</c:v>
                </c:pt>
                <c:pt idx="20689">
                  <c:v>28.527517814194901</c:v>
                </c:pt>
                <c:pt idx="20690">
                  <c:v>28.527682819915299</c:v>
                </c:pt>
                <c:pt idx="20691">
                  <c:v>28.527847825107902</c:v>
                </c:pt>
                <c:pt idx="20692">
                  <c:v>28.528012829772699</c:v>
                </c:pt>
                <c:pt idx="20693">
                  <c:v>28.528177833909801</c:v>
                </c:pt>
                <c:pt idx="20694">
                  <c:v>28.528342837519101</c:v>
                </c:pt>
                <c:pt idx="20695">
                  <c:v>28.5285078406006</c:v>
                </c:pt>
                <c:pt idx="20696">
                  <c:v>28.5286728431543</c:v>
                </c:pt>
                <c:pt idx="20697">
                  <c:v>28.528837845180199</c:v>
                </c:pt>
                <c:pt idx="20698">
                  <c:v>28.529002846678399</c:v>
                </c:pt>
                <c:pt idx="20699">
                  <c:v>28.5291678476488</c:v>
                </c:pt>
                <c:pt idx="20700">
                  <c:v>28.529332848091499</c:v>
                </c:pt>
                <c:pt idx="20701">
                  <c:v>28.5294978480064</c:v>
                </c:pt>
                <c:pt idx="20702">
                  <c:v>28.529662847393499</c:v>
                </c:pt>
                <c:pt idx="20703">
                  <c:v>28.5298278462529</c:v>
                </c:pt>
                <c:pt idx="20704">
                  <c:v>28.529992844584498</c:v>
                </c:pt>
                <c:pt idx="20705">
                  <c:v>28.530157842388402</c:v>
                </c:pt>
                <c:pt idx="20706">
                  <c:v>28.5303228396645</c:v>
                </c:pt>
                <c:pt idx="20707">
                  <c:v>28.530487836412799</c:v>
                </c:pt>
                <c:pt idx="20708">
                  <c:v>28.5306528326334</c:v>
                </c:pt>
                <c:pt idx="20709">
                  <c:v>28.5308178283262</c:v>
                </c:pt>
                <c:pt idx="20710">
                  <c:v>28.5309828234913</c:v>
                </c:pt>
                <c:pt idx="20711">
                  <c:v>28.531147818128701</c:v>
                </c:pt>
                <c:pt idx="20712">
                  <c:v>28.531312812238301</c:v>
                </c:pt>
                <c:pt idx="20713">
                  <c:v>28.531477805820099</c:v>
                </c:pt>
                <c:pt idx="20714">
                  <c:v>28.531642798874199</c:v>
                </c:pt>
                <c:pt idx="20715">
                  <c:v>28.531807791400599</c:v>
                </c:pt>
                <c:pt idx="20716">
                  <c:v>28.531972783399201</c:v>
                </c:pt>
                <c:pt idx="20717">
                  <c:v>28.532137774870101</c:v>
                </c:pt>
                <c:pt idx="20718">
                  <c:v>28.532302765813299</c:v>
                </c:pt>
                <c:pt idx="20719">
                  <c:v>28.532467756228701</c:v>
                </c:pt>
                <c:pt idx="20720">
                  <c:v>28.532632746116398</c:v>
                </c:pt>
                <c:pt idx="20721">
                  <c:v>28.532797735476301</c:v>
                </c:pt>
                <c:pt idx="20722">
                  <c:v>28.532962724308501</c:v>
                </c:pt>
                <c:pt idx="20723">
                  <c:v>28.533127712612998</c:v>
                </c:pt>
                <c:pt idx="20724">
                  <c:v>28.533292700389801</c:v>
                </c:pt>
                <c:pt idx="20725">
                  <c:v>28.533457687638901</c:v>
                </c:pt>
                <c:pt idx="20726">
                  <c:v>28.533622674360199</c:v>
                </c:pt>
                <c:pt idx="20727">
                  <c:v>28.533787660553799</c:v>
                </c:pt>
                <c:pt idx="20728">
                  <c:v>28.533952646219699</c:v>
                </c:pt>
                <c:pt idx="20729">
                  <c:v>28.534117631357802</c:v>
                </c:pt>
                <c:pt idx="20730">
                  <c:v>28.534282615968301</c:v>
                </c:pt>
                <c:pt idx="20731">
                  <c:v>28.534447600050999</c:v>
                </c:pt>
                <c:pt idx="20732">
                  <c:v>28.534612583605998</c:v>
                </c:pt>
                <c:pt idx="20733">
                  <c:v>28.534777566633299</c:v>
                </c:pt>
                <c:pt idx="20734">
                  <c:v>28.5349425491329</c:v>
                </c:pt>
                <c:pt idx="20735">
                  <c:v>28.535107531104799</c:v>
                </c:pt>
                <c:pt idx="20736">
                  <c:v>28.535272512549</c:v>
                </c:pt>
                <c:pt idx="20737">
                  <c:v>28.535437493465501</c:v>
                </c:pt>
                <c:pt idx="20738">
                  <c:v>28.535602473854201</c:v>
                </c:pt>
                <c:pt idx="20739">
                  <c:v>28.535767453715302</c:v>
                </c:pt>
                <c:pt idx="20740">
                  <c:v>28.5359324330487</c:v>
                </c:pt>
                <c:pt idx="20741">
                  <c:v>28.5360974118543</c:v>
                </c:pt>
                <c:pt idx="20742">
                  <c:v>28.5362623901323</c:v>
                </c:pt>
                <c:pt idx="20743">
                  <c:v>28.536427367882599</c:v>
                </c:pt>
                <c:pt idx="20744">
                  <c:v>28.536592345105198</c:v>
                </c:pt>
                <c:pt idx="20745">
                  <c:v>28.536757321800099</c:v>
                </c:pt>
                <c:pt idx="20746">
                  <c:v>28.536922297967301</c:v>
                </c:pt>
                <c:pt idx="20747">
                  <c:v>28.537087273606801</c:v>
                </c:pt>
                <c:pt idx="20748">
                  <c:v>28.537252248718598</c:v>
                </c:pt>
                <c:pt idx="20749">
                  <c:v>28.5374172233027</c:v>
                </c:pt>
                <c:pt idx="20750">
                  <c:v>28.5375821973592</c:v>
                </c:pt>
                <c:pt idx="20751">
                  <c:v>28.537747170888</c:v>
                </c:pt>
                <c:pt idx="20752">
                  <c:v>28.537912143888999</c:v>
                </c:pt>
                <c:pt idx="20753">
                  <c:v>28.538077116362398</c:v>
                </c:pt>
                <c:pt idx="20754">
                  <c:v>28.538242088308198</c:v>
                </c:pt>
                <c:pt idx="20755">
                  <c:v>28.5384070597262</c:v>
                </c:pt>
                <c:pt idx="20756">
                  <c:v>28.538572030616599</c:v>
                </c:pt>
                <c:pt idx="20757">
                  <c:v>28.5387370009793</c:v>
                </c:pt>
                <c:pt idx="20758">
                  <c:v>28.5389019708144</c:v>
                </c:pt>
                <c:pt idx="20759">
                  <c:v>28.5390669401217</c:v>
                </c:pt>
                <c:pt idx="20760">
                  <c:v>28.539231908901399</c:v>
                </c:pt>
                <c:pt idx="20761">
                  <c:v>28.5393968771535</c:v>
                </c:pt>
                <c:pt idx="20762">
                  <c:v>28.539561844877799</c:v>
                </c:pt>
                <c:pt idx="20763">
                  <c:v>28.539726812074498</c:v>
                </c:pt>
                <c:pt idx="20764">
                  <c:v>28.539891778743598</c:v>
                </c:pt>
                <c:pt idx="20765">
                  <c:v>28.540056744885</c:v>
                </c:pt>
                <c:pt idx="20766">
                  <c:v>28.540221710498699</c:v>
                </c:pt>
                <c:pt idx="20767">
                  <c:v>28.540386675584799</c:v>
                </c:pt>
                <c:pt idx="20768">
                  <c:v>28.5405516401432</c:v>
                </c:pt>
                <c:pt idx="20769">
                  <c:v>28.540716604173902</c:v>
                </c:pt>
                <c:pt idx="20770">
                  <c:v>28.540881567677001</c:v>
                </c:pt>
                <c:pt idx="20771">
                  <c:v>28.541046530652501</c:v>
                </c:pt>
                <c:pt idx="20772">
                  <c:v>28.541211493100299</c:v>
                </c:pt>
                <c:pt idx="20773">
                  <c:v>28.541376455020501</c:v>
                </c:pt>
                <c:pt idx="20774">
                  <c:v>28.541541416413001</c:v>
                </c:pt>
                <c:pt idx="20775">
                  <c:v>28.541706377277901</c:v>
                </c:pt>
                <c:pt idx="20776">
                  <c:v>28.541871337615099</c:v>
                </c:pt>
                <c:pt idx="20777">
                  <c:v>28.542036297424701</c:v>
                </c:pt>
                <c:pt idx="20778">
                  <c:v>28.542201256706701</c:v>
                </c:pt>
                <c:pt idx="20779">
                  <c:v>28.542366215461001</c:v>
                </c:pt>
                <c:pt idx="20780">
                  <c:v>28.542531173687699</c:v>
                </c:pt>
                <c:pt idx="20781">
                  <c:v>28.542696131386698</c:v>
                </c:pt>
                <c:pt idx="20782">
                  <c:v>28.542861088558102</c:v>
                </c:pt>
                <c:pt idx="20783">
                  <c:v>28.543026045201898</c:v>
                </c:pt>
                <c:pt idx="20784">
                  <c:v>28.5431910013181</c:v>
                </c:pt>
                <c:pt idx="20785">
                  <c:v>28.543355956906598</c:v>
                </c:pt>
                <c:pt idx="20786">
                  <c:v>28.543520911967502</c:v>
                </c:pt>
                <c:pt idx="20787">
                  <c:v>28.543685866500802</c:v>
                </c:pt>
                <c:pt idx="20788">
                  <c:v>28.5438508205064</c:v>
                </c:pt>
                <c:pt idx="20789">
                  <c:v>28.544015773984501</c:v>
                </c:pt>
                <c:pt idx="20790">
                  <c:v>28.544180726934901</c:v>
                </c:pt>
                <c:pt idx="20791">
                  <c:v>28.544345679357701</c:v>
                </c:pt>
                <c:pt idx="20792">
                  <c:v>28.544510631252901</c:v>
                </c:pt>
                <c:pt idx="20793">
                  <c:v>28.5446755826204</c:v>
                </c:pt>
                <c:pt idx="20794">
                  <c:v>28.544840533460398</c:v>
                </c:pt>
                <c:pt idx="20795">
                  <c:v>28.545005483772702</c:v>
                </c:pt>
                <c:pt idx="20796">
                  <c:v>28.545170433557502</c:v>
                </c:pt>
                <c:pt idx="20797">
                  <c:v>28.545335382814599</c:v>
                </c:pt>
                <c:pt idx="20798">
                  <c:v>28.545500331544101</c:v>
                </c:pt>
                <c:pt idx="20799">
                  <c:v>28.5456652797461</c:v>
                </c:pt>
                <c:pt idx="20800">
                  <c:v>28.545830227420399</c:v>
                </c:pt>
                <c:pt idx="20801">
                  <c:v>28.5459951745671</c:v>
                </c:pt>
                <c:pt idx="20802">
                  <c:v>28.546160121186201</c:v>
                </c:pt>
                <c:pt idx="20803">
                  <c:v>28.546325067277699</c:v>
                </c:pt>
                <c:pt idx="20804">
                  <c:v>28.546490012841598</c:v>
                </c:pt>
                <c:pt idx="20805">
                  <c:v>28.546654957878001</c:v>
                </c:pt>
                <c:pt idx="20806">
                  <c:v>28.546819902386702</c:v>
                </c:pt>
                <c:pt idx="20807">
                  <c:v>28.546984846367799</c:v>
                </c:pt>
                <c:pt idx="20808">
                  <c:v>28.5471497898214</c:v>
                </c:pt>
                <c:pt idx="20809">
                  <c:v>28.547314732747299</c:v>
                </c:pt>
                <c:pt idx="20810">
                  <c:v>28.547479675145699</c:v>
                </c:pt>
                <c:pt idx="20811">
                  <c:v>28.547644617016498</c:v>
                </c:pt>
                <c:pt idx="20812">
                  <c:v>28.547809558359699</c:v>
                </c:pt>
                <c:pt idx="20813">
                  <c:v>28.5479744991753</c:v>
                </c:pt>
                <c:pt idx="20814">
                  <c:v>28.548139439463402</c:v>
                </c:pt>
                <c:pt idx="20815">
                  <c:v>28.548304379223801</c:v>
                </c:pt>
                <c:pt idx="20816">
                  <c:v>28.5484693184567</c:v>
                </c:pt>
                <c:pt idx="20817">
                  <c:v>28.548634257162099</c:v>
                </c:pt>
                <c:pt idx="20818">
                  <c:v>28.5487991953398</c:v>
                </c:pt>
                <c:pt idx="20819">
                  <c:v>28.548964132990001</c:v>
                </c:pt>
                <c:pt idx="20820">
                  <c:v>28.549129070112599</c:v>
                </c:pt>
                <c:pt idx="20821">
                  <c:v>28.549294006707601</c:v>
                </c:pt>
                <c:pt idx="20822">
                  <c:v>28.5494589427751</c:v>
                </c:pt>
                <c:pt idx="20823">
                  <c:v>28.549623878315</c:v>
                </c:pt>
                <c:pt idx="20824">
                  <c:v>28.5497888133273</c:v>
                </c:pt>
                <c:pt idx="20825">
                  <c:v>28.549953747812101</c:v>
                </c:pt>
                <c:pt idx="20826">
                  <c:v>28.550118681769298</c:v>
                </c:pt>
                <c:pt idx="20827">
                  <c:v>28.5502836151989</c:v>
                </c:pt>
                <c:pt idx="20828">
                  <c:v>28.550448548100999</c:v>
                </c:pt>
                <c:pt idx="20829">
                  <c:v>28.550613480475601</c:v>
                </c:pt>
                <c:pt idx="20830">
                  <c:v>28.550778412322501</c:v>
                </c:pt>
                <c:pt idx="20831">
                  <c:v>28.550943343642</c:v>
                </c:pt>
                <c:pt idx="20832">
                  <c:v>28.551108274433901</c:v>
                </c:pt>
                <c:pt idx="20833">
                  <c:v>28.551273204698202</c:v>
                </c:pt>
                <c:pt idx="20834">
                  <c:v>28.551438134434999</c:v>
                </c:pt>
                <c:pt idx="20835">
                  <c:v>28.551603063644201</c:v>
                </c:pt>
                <c:pt idx="20836">
                  <c:v>28.5517679923259</c:v>
                </c:pt>
                <c:pt idx="20837">
                  <c:v>28.551932920480098</c:v>
                </c:pt>
                <c:pt idx="20838">
                  <c:v>28.552097848106701</c:v>
                </c:pt>
                <c:pt idx="20839">
                  <c:v>28.552262775205701</c:v>
                </c:pt>
                <c:pt idx="20840">
                  <c:v>28.552427701777301</c:v>
                </c:pt>
                <c:pt idx="20841">
                  <c:v>28.552592627821301</c:v>
                </c:pt>
                <c:pt idx="20842">
                  <c:v>28.552757553337699</c:v>
                </c:pt>
                <c:pt idx="20843">
                  <c:v>28.5529224783267</c:v>
                </c:pt>
                <c:pt idx="20844">
                  <c:v>28.553087402788101</c:v>
                </c:pt>
                <c:pt idx="20845">
                  <c:v>28.5532523267219</c:v>
                </c:pt>
                <c:pt idx="20846">
                  <c:v>28.553417250128302</c:v>
                </c:pt>
                <c:pt idx="20847">
                  <c:v>28.553582173007101</c:v>
                </c:pt>
                <c:pt idx="20848">
                  <c:v>28.5537470953584</c:v>
                </c:pt>
                <c:pt idx="20849">
                  <c:v>28.5539120171821</c:v>
                </c:pt>
                <c:pt idx="20850">
                  <c:v>28.554076938478399</c:v>
                </c:pt>
                <c:pt idx="20851">
                  <c:v>28.554241859247099</c:v>
                </c:pt>
                <c:pt idx="20852">
                  <c:v>28.5544067794883</c:v>
                </c:pt>
                <c:pt idx="20853">
                  <c:v>28.554571699202</c:v>
                </c:pt>
                <c:pt idx="20854">
                  <c:v>28.554736618388201</c:v>
                </c:pt>
                <c:pt idx="20855">
                  <c:v>28.554901537046799</c:v>
                </c:pt>
                <c:pt idx="20856">
                  <c:v>28.555066455178</c:v>
                </c:pt>
                <c:pt idx="20857">
                  <c:v>28.555231372781599</c:v>
                </c:pt>
                <c:pt idx="20858">
                  <c:v>28.5553962898578</c:v>
                </c:pt>
                <c:pt idx="20859">
                  <c:v>28.555561206406399</c:v>
                </c:pt>
                <c:pt idx="20860">
                  <c:v>28.555726122427501</c:v>
                </c:pt>
                <c:pt idx="20861">
                  <c:v>28.5558910379211</c:v>
                </c:pt>
                <c:pt idx="20862">
                  <c:v>28.556055952887199</c:v>
                </c:pt>
                <c:pt idx="20863">
                  <c:v>28.556220867325901</c:v>
                </c:pt>
                <c:pt idx="20864">
                  <c:v>28.556385781237001</c:v>
                </c:pt>
                <c:pt idx="20865">
                  <c:v>28.556550694620601</c:v>
                </c:pt>
                <c:pt idx="20866">
                  <c:v>28.556715607476701</c:v>
                </c:pt>
                <c:pt idx="20867">
                  <c:v>28.556880519805301</c:v>
                </c:pt>
                <c:pt idx="20868">
                  <c:v>28.5570454316065</c:v>
                </c:pt>
                <c:pt idx="20869">
                  <c:v>28.557210342880101</c:v>
                </c:pt>
                <c:pt idx="20870">
                  <c:v>28.557375253626301</c:v>
                </c:pt>
                <c:pt idx="20871">
                  <c:v>28.557540163844902</c:v>
                </c:pt>
                <c:pt idx="20872">
                  <c:v>28.557705073536098</c:v>
                </c:pt>
                <c:pt idx="20873">
                  <c:v>28.557869982699799</c:v>
                </c:pt>
                <c:pt idx="20874">
                  <c:v>28.558034891336</c:v>
                </c:pt>
                <c:pt idx="20875">
                  <c:v>28.5581997994448</c:v>
                </c:pt>
                <c:pt idx="20876">
                  <c:v>28.558364707026001</c:v>
                </c:pt>
                <c:pt idx="20877">
                  <c:v>28.558529614079799</c:v>
                </c:pt>
                <c:pt idx="20878">
                  <c:v>28.5586945206061</c:v>
                </c:pt>
                <c:pt idx="20879">
                  <c:v>28.558859426604901</c:v>
                </c:pt>
                <c:pt idx="20880">
                  <c:v>28.559024332076302</c:v>
                </c:pt>
                <c:pt idx="20881">
                  <c:v>28.559189237020199</c:v>
                </c:pt>
                <c:pt idx="20882">
                  <c:v>28.5593541414366</c:v>
                </c:pt>
                <c:pt idx="20883">
                  <c:v>28.559519045325501</c:v>
                </c:pt>
                <c:pt idx="20884">
                  <c:v>28.559683948686999</c:v>
                </c:pt>
                <c:pt idx="20885">
                  <c:v>28.559848851521</c:v>
                </c:pt>
                <c:pt idx="20886">
                  <c:v>28.560013753827601</c:v>
                </c:pt>
                <c:pt idx="20887">
                  <c:v>28.560178655606698</c:v>
                </c:pt>
                <c:pt idx="20888">
                  <c:v>28.5603435568583</c:v>
                </c:pt>
                <c:pt idx="20889">
                  <c:v>28.5605084575825</c:v>
                </c:pt>
                <c:pt idx="20890">
                  <c:v>28.560673357779201</c:v>
                </c:pt>
                <c:pt idx="20891">
                  <c:v>28.560838257448498</c:v>
                </c:pt>
                <c:pt idx="20892">
                  <c:v>28.561003156590299</c:v>
                </c:pt>
                <c:pt idx="20893">
                  <c:v>28.5611680552046</c:v>
                </c:pt>
                <c:pt idx="20894">
                  <c:v>28.561332953291501</c:v>
                </c:pt>
                <c:pt idx="20895">
                  <c:v>28.561497850851001</c:v>
                </c:pt>
                <c:pt idx="20896">
                  <c:v>28.561662747882998</c:v>
                </c:pt>
                <c:pt idx="20897">
                  <c:v>28.561827644387598</c:v>
                </c:pt>
                <c:pt idx="20898">
                  <c:v>28.561992540364699</c:v>
                </c:pt>
                <c:pt idx="20899">
                  <c:v>28.562157435814399</c:v>
                </c:pt>
                <c:pt idx="20900">
                  <c:v>28.562322330736599</c:v>
                </c:pt>
                <c:pt idx="20901">
                  <c:v>28.562487225131399</c:v>
                </c:pt>
                <c:pt idx="20902">
                  <c:v>28.562652118998798</c:v>
                </c:pt>
                <c:pt idx="20903">
                  <c:v>28.562817012338702</c:v>
                </c:pt>
                <c:pt idx="20904">
                  <c:v>28.562981905151201</c:v>
                </c:pt>
                <c:pt idx="20905">
                  <c:v>28.5631467974363</c:v>
                </c:pt>
                <c:pt idx="20906">
                  <c:v>28.563311689193899</c:v>
                </c:pt>
                <c:pt idx="20907">
                  <c:v>28.563476580424101</c:v>
                </c:pt>
                <c:pt idx="20908">
                  <c:v>28.5636414711269</c:v>
                </c:pt>
                <c:pt idx="20909">
                  <c:v>28.563806361302301</c:v>
                </c:pt>
                <c:pt idx="20910">
                  <c:v>28.5639712509502</c:v>
                </c:pt>
                <c:pt idx="20911">
                  <c:v>28.564136140070701</c:v>
                </c:pt>
                <c:pt idx="20912">
                  <c:v>28.564301028663799</c:v>
                </c:pt>
                <c:pt idx="20913">
                  <c:v>28.5644659167295</c:v>
                </c:pt>
                <c:pt idx="20914">
                  <c:v>28.564630804267701</c:v>
                </c:pt>
                <c:pt idx="20915">
                  <c:v>28.564795691278601</c:v>
                </c:pt>
                <c:pt idx="20916">
                  <c:v>28.564960577762001</c:v>
                </c:pt>
                <c:pt idx="20917">
                  <c:v>28.565125463718001</c:v>
                </c:pt>
                <c:pt idx="20918">
                  <c:v>28.565290349146601</c:v>
                </c:pt>
                <c:pt idx="20919">
                  <c:v>28.5654552340478</c:v>
                </c:pt>
                <c:pt idx="20920">
                  <c:v>28.565620118421599</c:v>
                </c:pt>
                <c:pt idx="20921">
                  <c:v>28.565785002267901</c:v>
                </c:pt>
                <c:pt idx="20922">
                  <c:v>28.5659498855869</c:v>
                </c:pt>
                <c:pt idx="20923">
                  <c:v>28.566114768378501</c:v>
                </c:pt>
                <c:pt idx="20924">
                  <c:v>28.566279650642599</c:v>
                </c:pt>
                <c:pt idx="20925">
                  <c:v>28.5664445323794</c:v>
                </c:pt>
                <c:pt idx="20926">
                  <c:v>28.5666094135888</c:v>
                </c:pt>
                <c:pt idx="20927">
                  <c:v>28.566774294270701</c:v>
                </c:pt>
                <c:pt idx="20928">
                  <c:v>28.566939174425301</c:v>
                </c:pt>
                <c:pt idx="20929">
                  <c:v>28.5671040540525</c:v>
                </c:pt>
                <c:pt idx="20930">
                  <c:v>28.567268933152299</c:v>
                </c:pt>
                <c:pt idx="20931">
                  <c:v>28.567433811724701</c:v>
                </c:pt>
                <c:pt idx="20932">
                  <c:v>28.567598689769699</c:v>
                </c:pt>
                <c:pt idx="20933">
                  <c:v>28.567763567287301</c:v>
                </c:pt>
                <c:pt idx="20934">
                  <c:v>28.567928444277602</c:v>
                </c:pt>
                <c:pt idx="20935">
                  <c:v>28.568093320740498</c:v>
                </c:pt>
                <c:pt idx="20936">
                  <c:v>28.568258196675899</c:v>
                </c:pt>
                <c:pt idx="20937">
                  <c:v>28.568423072083998</c:v>
                </c:pt>
                <c:pt idx="20938">
                  <c:v>28.568587946964801</c:v>
                </c:pt>
                <c:pt idx="20939">
                  <c:v>28.5687528213181</c:v>
                </c:pt>
                <c:pt idx="20940">
                  <c:v>28.568917695144101</c:v>
                </c:pt>
                <c:pt idx="20941">
                  <c:v>28.569082568442699</c:v>
                </c:pt>
                <c:pt idx="20942">
                  <c:v>28.5692474412139</c:v>
                </c:pt>
                <c:pt idx="20943">
                  <c:v>28.5694123134577</c:v>
                </c:pt>
                <c:pt idx="20944">
                  <c:v>28.5695771851742</c:v>
                </c:pt>
                <c:pt idx="20945">
                  <c:v>28.5697420563633</c:v>
                </c:pt>
                <c:pt idx="20946">
                  <c:v>28.569906927025102</c:v>
                </c:pt>
                <c:pt idx="20947">
                  <c:v>28.5700717971595</c:v>
                </c:pt>
                <c:pt idx="20948">
                  <c:v>28.570236666766501</c:v>
                </c:pt>
                <c:pt idx="20949">
                  <c:v>28.570401535846202</c:v>
                </c:pt>
                <c:pt idx="20950">
                  <c:v>28.570566404398502</c:v>
                </c:pt>
                <c:pt idx="20951">
                  <c:v>28.570731272423401</c:v>
                </c:pt>
                <c:pt idx="20952">
                  <c:v>28.570896139921</c:v>
                </c:pt>
                <c:pt idx="20953">
                  <c:v>28.571061006891298</c:v>
                </c:pt>
                <c:pt idx="20954">
                  <c:v>28.5712258733342</c:v>
                </c:pt>
                <c:pt idx="20955">
                  <c:v>28.571390739249701</c:v>
                </c:pt>
                <c:pt idx="20956">
                  <c:v>28.571555604637901</c:v>
                </c:pt>
                <c:pt idx="20957">
                  <c:v>28.5717204694987</c:v>
                </c:pt>
                <c:pt idx="20958">
                  <c:v>28.571885333832199</c:v>
                </c:pt>
                <c:pt idx="20959">
                  <c:v>28.572050197638401</c:v>
                </c:pt>
                <c:pt idx="20960">
                  <c:v>28.572215060917198</c:v>
                </c:pt>
                <c:pt idx="20961">
                  <c:v>28.572379923668699</c:v>
                </c:pt>
                <c:pt idx="20962">
                  <c:v>28.572544785892799</c:v>
                </c:pt>
                <c:pt idx="20963">
                  <c:v>28.572709647589601</c:v>
                </c:pt>
                <c:pt idx="20964">
                  <c:v>28.572874508759</c:v>
                </c:pt>
                <c:pt idx="20965">
                  <c:v>28.573039369401201</c:v>
                </c:pt>
                <c:pt idx="20966">
                  <c:v>28.573204229516001</c:v>
                </c:pt>
                <c:pt idx="20967">
                  <c:v>28.573369089103402</c:v>
                </c:pt>
                <c:pt idx="20968">
                  <c:v>28.573533948163501</c:v>
                </c:pt>
                <c:pt idx="20969">
                  <c:v>28.573698806696299</c:v>
                </c:pt>
                <c:pt idx="20970">
                  <c:v>28.573863664701801</c:v>
                </c:pt>
                <c:pt idx="20971">
                  <c:v>28.574028522180001</c:v>
                </c:pt>
                <c:pt idx="20972">
                  <c:v>28.574193379130801</c:v>
                </c:pt>
                <c:pt idx="20973">
                  <c:v>28.5743582355543</c:v>
                </c:pt>
                <c:pt idx="20974">
                  <c:v>28.574523091450502</c:v>
                </c:pt>
                <c:pt idx="20975">
                  <c:v>28.574687946819399</c:v>
                </c:pt>
                <c:pt idx="20976">
                  <c:v>28.574852801660899</c:v>
                </c:pt>
                <c:pt idx="20977">
                  <c:v>28.575017655975099</c:v>
                </c:pt>
                <c:pt idx="20978">
                  <c:v>28.575182509762101</c:v>
                </c:pt>
                <c:pt idx="20979">
                  <c:v>28.575347363021699</c:v>
                </c:pt>
                <c:pt idx="20980">
                  <c:v>28.575512215753999</c:v>
                </c:pt>
                <c:pt idx="20981">
                  <c:v>28.575677067958999</c:v>
                </c:pt>
                <c:pt idx="20982">
                  <c:v>28.575841919636702</c:v>
                </c:pt>
                <c:pt idx="20983">
                  <c:v>28.576006770787</c:v>
                </c:pt>
                <c:pt idx="20984">
                  <c:v>28.576171621410101</c:v>
                </c:pt>
                <c:pt idx="20985">
                  <c:v>28.576336471505901</c:v>
                </c:pt>
                <c:pt idx="20986">
                  <c:v>28.576501321074399</c:v>
                </c:pt>
                <c:pt idx="20987">
                  <c:v>28.576666170115502</c:v>
                </c:pt>
                <c:pt idx="20988">
                  <c:v>28.576831018629399</c:v>
                </c:pt>
                <c:pt idx="20989">
                  <c:v>28.576995866615999</c:v>
                </c:pt>
                <c:pt idx="20990">
                  <c:v>28.577160714075301</c:v>
                </c:pt>
                <c:pt idx="20991">
                  <c:v>28.577325561007299</c:v>
                </c:pt>
                <c:pt idx="20992">
                  <c:v>28.577490407412</c:v>
                </c:pt>
                <c:pt idx="20993">
                  <c:v>28.5776552532894</c:v>
                </c:pt>
                <c:pt idx="20994">
                  <c:v>28.577820098639599</c:v>
                </c:pt>
                <c:pt idx="20995">
                  <c:v>28.5779849434624</c:v>
                </c:pt>
                <c:pt idx="20996">
                  <c:v>28.578149787758001</c:v>
                </c:pt>
                <c:pt idx="20997">
                  <c:v>28.578314631526201</c:v>
                </c:pt>
                <c:pt idx="20998">
                  <c:v>28.5784794747672</c:v>
                </c:pt>
                <c:pt idx="20999">
                  <c:v>28.578644317481</c:v>
                </c:pt>
                <c:pt idx="21000">
                  <c:v>28.578809159667401</c:v>
                </c:pt>
                <c:pt idx="21001">
                  <c:v>28.5789740013266</c:v>
                </c:pt>
                <c:pt idx="21002">
                  <c:v>28.579138842458502</c:v>
                </c:pt>
                <c:pt idx="21003">
                  <c:v>28.579303683063099</c:v>
                </c:pt>
                <c:pt idx="21004">
                  <c:v>28.579468523140399</c:v>
                </c:pt>
                <c:pt idx="21005">
                  <c:v>28.579633362690501</c:v>
                </c:pt>
                <c:pt idx="21006">
                  <c:v>28.579798201713299</c:v>
                </c:pt>
                <c:pt idx="21007">
                  <c:v>28.579963040208899</c:v>
                </c:pt>
                <c:pt idx="21008">
                  <c:v>28.580127878177201</c:v>
                </c:pt>
                <c:pt idx="21009">
                  <c:v>28.580292715618199</c:v>
                </c:pt>
                <c:pt idx="21010">
                  <c:v>28.5804575525319</c:v>
                </c:pt>
                <c:pt idx="21011">
                  <c:v>28.5806223889184</c:v>
                </c:pt>
                <c:pt idx="21012">
                  <c:v>28.580787224777701</c:v>
                </c:pt>
                <c:pt idx="21013">
                  <c:v>28.580952060109698</c:v>
                </c:pt>
                <c:pt idx="21014">
                  <c:v>28.581116894914398</c:v>
                </c:pt>
                <c:pt idx="21015">
                  <c:v>28.5812817291919</c:v>
                </c:pt>
                <c:pt idx="21016">
                  <c:v>28.581446562942102</c:v>
                </c:pt>
                <c:pt idx="21017">
                  <c:v>28.581611396165101</c:v>
                </c:pt>
                <c:pt idx="21018">
                  <c:v>28.5817762288608</c:v>
                </c:pt>
                <c:pt idx="21019">
                  <c:v>28.581941061029301</c:v>
                </c:pt>
                <c:pt idx="21020">
                  <c:v>28.582105892670501</c:v>
                </c:pt>
                <c:pt idx="21021">
                  <c:v>28.5822707237845</c:v>
                </c:pt>
                <c:pt idx="21022">
                  <c:v>28.582435554371301</c:v>
                </c:pt>
                <c:pt idx="21023">
                  <c:v>28.582600384430801</c:v>
                </c:pt>
                <c:pt idx="21024">
                  <c:v>28.5827652139631</c:v>
                </c:pt>
                <c:pt idx="21025">
                  <c:v>28.582930042968101</c:v>
                </c:pt>
                <c:pt idx="21026">
                  <c:v>28.583094871445901</c:v>
                </c:pt>
                <c:pt idx="21027">
                  <c:v>28.5832596993965</c:v>
                </c:pt>
                <c:pt idx="21028">
                  <c:v>28.583424526819801</c:v>
                </c:pt>
                <c:pt idx="21029">
                  <c:v>28.583589353715901</c:v>
                </c:pt>
                <c:pt idx="21030">
                  <c:v>28.583754180084799</c:v>
                </c:pt>
                <c:pt idx="21031">
                  <c:v>28.583919005926401</c:v>
                </c:pt>
                <c:pt idx="21032">
                  <c:v>28.5840838312409</c:v>
                </c:pt>
                <c:pt idx="21033">
                  <c:v>28.584248656028102</c:v>
                </c:pt>
                <c:pt idx="21034">
                  <c:v>28.584413480287999</c:v>
                </c:pt>
                <c:pt idx="21035">
                  <c:v>28.584578304020798</c:v>
                </c:pt>
                <c:pt idx="21036">
                  <c:v>28.5847431272263</c:v>
                </c:pt>
                <c:pt idx="21037">
                  <c:v>28.5849079499047</c:v>
                </c:pt>
                <c:pt idx="21038">
                  <c:v>28.585072772055799</c:v>
                </c:pt>
                <c:pt idx="21039">
                  <c:v>28.5852375936797</c:v>
                </c:pt>
                <c:pt idx="21040">
                  <c:v>28.585402414776301</c:v>
                </c:pt>
                <c:pt idx="21041">
                  <c:v>28.585567235345799</c:v>
                </c:pt>
                <c:pt idx="21042">
                  <c:v>28.5857320553881</c:v>
                </c:pt>
                <c:pt idx="21043">
                  <c:v>28.585896874903099</c:v>
                </c:pt>
                <c:pt idx="21044">
                  <c:v>28.586061693891001</c:v>
                </c:pt>
                <c:pt idx="21045">
                  <c:v>28.586226512351601</c:v>
                </c:pt>
                <c:pt idx="21046">
                  <c:v>28.5863913302851</c:v>
                </c:pt>
                <c:pt idx="21047">
                  <c:v>28.586556147691301</c:v>
                </c:pt>
                <c:pt idx="21048">
                  <c:v>28.586720964570301</c:v>
                </c:pt>
                <c:pt idx="21049">
                  <c:v>28.586885780922199</c:v>
                </c:pt>
                <c:pt idx="21050">
                  <c:v>28.587050596746799</c:v>
                </c:pt>
                <c:pt idx="21051">
                  <c:v>28.587215412044301</c:v>
                </c:pt>
                <c:pt idx="21052">
                  <c:v>28.587380226814599</c:v>
                </c:pt>
                <c:pt idx="21053">
                  <c:v>28.587545041057599</c:v>
                </c:pt>
                <c:pt idx="21054">
                  <c:v>28.5877098547735</c:v>
                </c:pt>
                <c:pt idx="21055">
                  <c:v>28.5878746679622</c:v>
                </c:pt>
                <c:pt idx="21056">
                  <c:v>28.588039480623699</c:v>
                </c:pt>
                <c:pt idx="21057">
                  <c:v>28.588204292758</c:v>
                </c:pt>
                <c:pt idx="21058">
                  <c:v>28.588369104365199</c:v>
                </c:pt>
                <c:pt idx="21059">
                  <c:v>28.588533915445101</c:v>
                </c:pt>
                <c:pt idx="21060">
                  <c:v>28.588698725997901</c:v>
                </c:pt>
                <c:pt idx="21061">
                  <c:v>28.588863536023499</c:v>
                </c:pt>
                <c:pt idx="21062">
                  <c:v>28.5890283455219</c:v>
                </c:pt>
                <c:pt idx="21063">
                  <c:v>28.589193154493199</c:v>
                </c:pt>
                <c:pt idx="21064">
                  <c:v>28.5893579629372</c:v>
                </c:pt>
                <c:pt idx="21065">
                  <c:v>28.589522770854099</c:v>
                </c:pt>
                <c:pt idx="21066">
                  <c:v>28.5896875782439</c:v>
                </c:pt>
                <c:pt idx="21067">
                  <c:v>28.589852385106401</c:v>
                </c:pt>
                <c:pt idx="21068">
                  <c:v>28.590017191441799</c:v>
                </c:pt>
                <c:pt idx="21069">
                  <c:v>28.590181997250099</c:v>
                </c:pt>
                <c:pt idx="21070">
                  <c:v>28.590346802531101</c:v>
                </c:pt>
                <c:pt idx="21071">
                  <c:v>28.590511607284999</c:v>
                </c:pt>
                <c:pt idx="21072">
                  <c:v>28.590676411511801</c:v>
                </c:pt>
                <c:pt idx="21073">
                  <c:v>28.590841215211402</c:v>
                </c:pt>
                <c:pt idx="21074">
                  <c:v>28.591006018383801</c:v>
                </c:pt>
                <c:pt idx="21075">
                  <c:v>28.591170821029099</c:v>
                </c:pt>
                <c:pt idx="21076">
                  <c:v>28.591335623147199</c:v>
                </c:pt>
                <c:pt idx="21077">
                  <c:v>28.5915004247382</c:v>
                </c:pt>
                <c:pt idx="21078">
                  <c:v>28.591665225802</c:v>
                </c:pt>
                <c:pt idx="21079">
                  <c:v>28.591830026338702</c:v>
                </c:pt>
                <c:pt idx="21080">
                  <c:v>28.591994826348198</c:v>
                </c:pt>
                <c:pt idx="21081">
                  <c:v>28.5921596258306</c:v>
                </c:pt>
                <c:pt idx="21082">
                  <c:v>28.592324424785801</c:v>
                </c:pt>
                <c:pt idx="21083">
                  <c:v>28.592489223213899</c:v>
                </c:pt>
                <c:pt idx="21084">
                  <c:v>28.5926540211149</c:v>
                </c:pt>
                <c:pt idx="21085">
                  <c:v>28.592818818488698</c:v>
                </c:pt>
                <c:pt idx="21086">
                  <c:v>28.592983615335299</c:v>
                </c:pt>
                <c:pt idx="21087">
                  <c:v>28.593148411654902</c:v>
                </c:pt>
                <c:pt idx="21088">
                  <c:v>28.593313207447299</c:v>
                </c:pt>
                <c:pt idx="21089">
                  <c:v>28.593478002712601</c:v>
                </c:pt>
                <c:pt idx="21090">
                  <c:v>28.593642797450698</c:v>
                </c:pt>
                <c:pt idx="21091">
                  <c:v>28.593807591661701</c:v>
                </c:pt>
                <c:pt idx="21092">
                  <c:v>28.593972385345602</c:v>
                </c:pt>
                <c:pt idx="21093">
                  <c:v>28.5941371785024</c:v>
                </c:pt>
                <c:pt idx="21094">
                  <c:v>28.594301971132001</c:v>
                </c:pt>
                <c:pt idx="21095">
                  <c:v>28.5944667632345</c:v>
                </c:pt>
                <c:pt idx="21096">
                  <c:v>28.594631554809901</c:v>
                </c:pt>
                <c:pt idx="21097">
                  <c:v>28.5947963458582</c:v>
                </c:pt>
                <c:pt idx="21098">
                  <c:v>28.5949611363793</c:v>
                </c:pt>
                <c:pt idx="21099">
                  <c:v>28.595125926373399</c:v>
                </c:pt>
                <c:pt idx="21100">
                  <c:v>28.595290715840299</c:v>
                </c:pt>
                <c:pt idx="21101">
                  <c:v>28.595455504780102</c:v>
                </c:pt>
                <c:pt idx="21102">
                  <c:v>28.595620293192798</c:v>
                </c:pt>
                <c:pt idx="21103">
                  <c:v>28.5957850810784</c:v>
                </c:pt>
                <c:pt idx="21104">
                  <c:v>28.595949868436801</c:v>
                </c:pt>
                <c:pt idx="21105">
                  <c:v>28.596114655268199</c:v>
                </c:pt>
                <c:pt idx="21106">
                  <c:v>28.596279441572499</c:v>
                </c:pt>
                <c:pt idx="21107">
                  <c:v>28.5964442273497</c:v>
                </c:pt>
                <c:pt idx="21108">
                  <c:v>28.5966090125997</c:v>
                </c:pt>
                <c:pt idx="21109">
                  <c:v>28.596773797322701</c:v>
                </c:pt>
                <c:pt idx="21110">
                  <c:v>28.5969385815186</c:v>
                </c:pt>
                <c:pt idx="21111">
                  <c:v>28.597103365187301</c:v>
                </c:pt>
                <c:pt idx="21112">
                  <c:v>28.597268148329</c:v>
                </c:pt>
                <c:pt idx="21113">
                  <c:v>28.597432930943601</c:v>
                </c:pt>
                <c:pt idx="21114">
                  <c:v>28.597597713031099</c:v>
                </c:pt>
                <c:pt idx="21115">
                  <c:v>28.5977624945915</c:v>
                </c:pt>
                <c:pt idx="21116">
                  <c:v>28.597927275624802</c:v>
                </c:pt>
                <c:pt idx="21117">
                  <c:v>28.598092056131001</c:v>
                </c:pt>
                <c:pt idx="21118">
                  <c:v>28.598256836110099</c:v>
                </c:pt>
                <c:pt idx="21119">
                  <c:v>28.598421615562199</c:v>
                </c:pt>
                <c:pt idx="21120">
                  <c:v>28.598586394487199</c:v>
                </c:pt>
                <c:pt idx="21121">
                  <c:v>28.598751172885098</c:v>
                </c:pt>
                <c:pt idx="21122">
                  <c:v>28.598915950755899</c:v>
                </c:pt>
                <c:pt idx="21123">
                  <c:v>28.599080728099601</c:v>
                </c:pt>
                <c:pt idx="21124">
                  <c:v>28.599245504916301</c:v>
                </c:pt>
                <c:pt idx="21125">
                  <c:v>28.599410281205799</c:v>
                </c:pt>
                <c:pt idx="21126">
                  <c:v>28.599575056968401</c:v>
                </c:pt>
                <c:pt idx="21127">
                  <c:v>28.599739832203799</c:v>
                </c:pt>
                <c:pt idx="21128">
                  <c:v>28.599904606912201</c:v>
                </c:pt>
                <c:pt idx="21129">
                  <c:v>28.600069381093501</c:v>
                </c:pt>
                <c:pt idx="21130">
                  <c:v>28.600234154747699</c:v>
                </c:pt>
                <c:pt idx="21131">
                  <c:v>28.600398927874899</c:v>
                </c:pt>
                <c:pt idx="21132">
                  <c:v>28.600563700475</c:v>
                </c:pt>
                <c:pt idx="21133">
                  <c:v>28.600728472548099</c:v>
                </c:pt>
                <c:pt idx="21134">
                  <c:v>28.600893244094099</c:v>
                </c:pt>
                <c:pt idx="21135">
                  <c:v>28.601058015113001</c:v>
                </c:pt>
                <c:pt idx="21136">
                  <c:v>28.6012227856049</c:v>
                </c:pt>
                <c:pt idx="21137">
                  <c:v>28.601387555569701</c:v>
                </c:pt>
                <c:pt idx="21138">
                  <c:v>28.6015523250075</c:v>
                </c:pt>
                <c:pt idx="21139">
                  <c:v>28.6017170939182</c:v>
                </c:pt>
                <c:pt idx="21140">
                  <c:v>28.601881862301902</c:v>
                </c:pt>
                <c:pt idx="21141">
                  <c:v>28.602046630158501</c:v>
                </c:pt>
                <c:pt idx="21142">
                  <c:v>28.602211397488102</c:v>
                </c:pt>
                <c:pt idx="21143">
                  <c:v>28.6023761642906</c:v>
                </c:pt>
                <c:pt idx="21144">
                  <c:v>28.6025409305661</c:v>
                </c:pt>
                <c:pt idx="21145">
                  <c:v>28.602705696314601</c:v>
                </c:pt>
                <c:pt idx="21146">
                  <c:v>28.602870461536</c:v>
                </c:pt>
                <c:pt idx="21147">
                  <c:v>28.6030352262303</c:v>
                </c:pt>
                <c:pt idx="21148">
                  <c:v>28.603199990397702</c:v>
                </c:pt>
                <c:pt idx="21149">
                  <c:v>28.603364754038001</c:v>
                </c:pt>
                <c:pt idx="21150">
                  <c:v>28.603529517151198</c:v>
                </c:pt>
                <c:pt idx="21151">
                  <c:v>28.6036942797375</c:v>
                </c:pt>
                <c:pt idx="21152">
                  <c:v>28.603859041796699</c:v>
                </c:pt>
                <c:pt idx="21153">
                  <c:v>28.6040238033289</c:v>
                </c:pt>
                <c:pt idx="21154">
                  <c:v>28.604188564333999</c:v>
                </c:pt>
                <c:pt idx="21155">
                  <c:v>28.604353324812099</c:v>
                </c:pt>
                <c:pt idx="21156">
                  <c:v>28.6045180847632</c:v>
                </c:pt>
                <c:pt idx="21157">
                  <c:v>28.604682844187298</c:v>
                </c:pt>
                <c:pt idx="21158">
                  <c:v>28.604847603084401</c:v>
                </c:pt>
                <c:pt idx="21159">
                  <c:v>28.605012361454399</c:v>
                </c:pt>
                <c:pt idx="21160">
                  <c:v>28.605177119297501</c:v>
                </c:pt>
                <c:pt idx="21161">
                  <c:v>28.605341876613501</c:v>
                </c:pt>
                <c:pt idx="21162">
                  <c:v>28.605506633402499</c:v>
                </c:pt>
                <c:pt idx="21163">
                  <c:v>28.605671389664401</c:v>
                </c:pt>
                <c:pt idx="21164">
                  <c:v>28.605836145399401</c:v>
                </c:pt>
                <c:pt idx="21165">
                  <c:v>28.606000900607398</c:v>
                </c:pt>
                <c:pt idx="21166">
                  <c:v>28.606165655288301</c:v>
                </c:pt>
                <c:pt idx="21167">
                  <c:v>28.6063304094423</c:v>
                </c:pt>
                <c:pt idx="21168">
                  <c:v>28.606495163069201</c:v>
                </c:pt>
                <c:pt idx="21169">
                  <c:v>28.6066599161692</c:v>
                </c:pt>
                <c:pt idx="21170">
                  <c:v>28.6068246687421</c:v>
                </c:pt>
                <c:pt idx="21171">
                  <c:v>28.6069894207881</c:v>
                </c:pt>
                <c:pt idx="21172">
                  <c:v>28.607154172306998</c:v>
                </c:pt>
                <c:pt idx="21173">
                  <c:v>28.607318923299001</c:v>
                </c:pt>
                <c:pt idx="21174">
                  <c:v>28.607483673763898</c:v>
                </c:pt>
                <c:pt idx="21175">
                  <c:v>28.6076484237019</c:v>
                </c:pt>
                <c:pt idx="21176">
                  <c:v>28.607813173112898</c:v>
                </c:pt>
                <c:pt idx="21177">
                  <c:v>28.607977921996898</c:v>
                </c:pt>
                <c:pt idx="21178">
                  <c:v>28.608142670353899</c:v>
                </c:pt>
                <c:pt idx="21179">
                  <c:v>28.608307418183902</c:v>
                </c:pt>
                <c:pt idx="21180">
                  <c:v>28.608472165486901</c:v>
                </c:pt>
                <c:pt idx="21181">
                  <c:v>28.608636912263002</c:v>
                </c:pt>
                <c:pt idx="21182">
                  <c:v>28.608801658512</c:v>
                </c:pt>
                <c:pt idx="21183">
                  <c:v>28.608966404234099</c:v>
                </c:pt>
                <c:pt idx="21184">
                  <c:v>28.609131149429199</c:v>
                </c:pt>
                <c:pt idx="21185">
                  <c:v>28.6092958940974</c:v>
                </c:pt>
                <c:pt idx="21186">
                  <c:v>28.609460638238499</c:v>
                </c:pt>
                <c:pt idx="21187">
                  <c:v>28.609625381852702</c:v>
                </c:pt>
                <c:pt idx="21188">
                  <c:v>28.609790124939899</c:v>
                </c:pt>
                <c:pt idx="21189">
                  <c:v>28.6099548675001</c:v>
                </c:pt>
                <c:pt idx="21190">
                  <c:v>28.610119609533399</c:v>
                </c:pt>
                <c:pt idx="21191">
                  <c:v>28.610284351039699</c:v>
                </c:pt>
                <c:pt idx="21192">
                  <c:v>28.610449092019099</c:v>
                </c:pt>
                <c:pt idx="21193">
                  <c:v>28.6106138324715</c:v>
                </c:pt>
                <c:pt idx="21194">
                  <c:v>28.610778572396899</c:v>
                </c:pt>
                <c:pt idx="21195">
                  <c:v>28.6109433117953</c:v>
                </c:pt>
                <c:pt idx="21196">
                  <c:v>28.6111080506668</c:v>
                </c:pt>
                <c:pt idx="21197">
                  <c:v>28.611272789011402</c:v>
                </c:pt>
                <c:pt idx="21198">
                  <c:v>28.611437526829</c:v>
                </c:pt>
                <c:pt idx="21199">
                  <c:v>28.6116022641196</c:v>
                </c:pt>
                <c:pt idx="21200">
                  <c:v>28.611767000883301</c:v>
                </c:pt>
                <c:pt idx="21201">
                  <c:v>28.611931737119999</c:v>
                </c:pt>
                <c:pt idx="21202">
                  <c:v>28.612096472829801</c:v>
                </c:pt>
                <c:pt idx="21203">
                  <c:v>28.612261208012601</c:v>
                </c:pt>
                <c:pt idx="21204">
                  <c:v>28.612425942668501</c:v>
                </c:pt>
                <c:pt idx="21205">
                  <c:v>28.612590676797499</c:v>
                </c:pt>
                <c:pt idx="21206">
                  <c:v>28.612755410399501</c:v>
                </c:pt>
                <c:pt idx="21207">
                  <c:v>28.6129201434746</c:v>
                </c:pt>
                <c:pt idx="21208">
                  <c:v>28.6130848760227</c:v>
                </c:pt>
                <c:pt idx="21209">
                  <c:v>28.613249608043901</c:v>
                </c:pt>
                <c:pt idx="21210">
                  <c:v>28.6134143395381</c:v>
                </c:pt>
                <c:pt idx="21211">
                  <c:v>28.613579070505502</c:v>
                </c:pt>
                <c:pt idx="21212">
                  <c:v>28.613743800945901</c:v>
                </c:pt>
                <c:pt idx="21213">
                  <c:v>28.613908530859302</c:v>
                </c:pt>
                <c:pt idx="21214">
                  <c:v>28.614073260245799</c:v>
                </c:pt>
                <c:pt idx="21215">
                  <c:v>28.614237989105401</c:v>
                </c:pt>
                <c:pt idx="21216">
                  <c:v>28.6144027174381</c:v>
                </c:pt>
                <c:pt idx="21217">
                  <c:v>28.6145674452439</c:v>
                </c:pt>
                <c:pt idx="21218">
                  <c:v>28.6147321725227</c:v>
                </c:pt>
                <c:pt idx="21219">
                  <c:v>28.614896899274601</c:v>
                </c:pt>
                <c:pt idx="21220">
                  <c:v>28.6150616254996</c:v>
                </c:pt>
                <c:pt idx="21221">
                  <c:v>28.615226351197698</c:v>
                </c:pt>
                <c:pt idx="21222">
                  <c:v>28.615391076368802</c:v>
                </c:pt>
                <c:pt idx="21223">
                  <c:v>28.615555801013102</c:v>
                </c:pt>
                <c:pt idx="21224">
                  <c:v>28.615720525130399</c:v>
                </c:pt>
                <c:pt idx="21225">
                  <c:v>28.615885248720801</c:v>
                </c:pt>
                <c:pt idx="21226">
                  <c:v>28.6160499717843</c:v>
                </c:pt>
                <c:pt idx="21227">
                  <c:v>28.616214694320899</c:v>
                </c:pt>
                <c:pt idx="21228">
                  <c:v>28.616379416330599</c:v>
                </c:pt>
                <c:pt idx="21229">
                  <c:v>28.616544137813399</c:v>
                </c:pt>
                <c:pt idx="21230">
                  <c:v>28.6167088587693</c:v>
                </c:pt>
                <c:pt idx="21231">
                  <c:v>28.616873579198302</c:v>
                </c:pt>
                <c:pt idx="21232">
                  <c:v>28.6170382991004</c:v>
                </c:pt>
                <c:pt idx="21233">
                  <c:v>28.6172030184756</c:v>
                </c:pt>
                <c:pt idx="21234">
                  <c:v>28.617367737323899</c:v>
                </c:pt>
                <c:pt idx="21235">
                  <c:v>28.6175324556453</c:v>
                </c:pt>
                <c:pt idx="21236">
                  <c:v>28.617697173439801</c:v>
                </c:pt>
                <c:pt idx="21237">
                  <c:v>28.617861890707399</c:v>
                </c:pt>
                <c:pt idx="21238">
                  <c:v>28.618026607448101</c:v>
                </c:pt>
                <c:pt idx="21239">
                  <c:v>28.618191323662</c:v>
                </c:pt>
                <c:pt idx="21240">
                  <c:v>28.6183560393489</c:v>
                </c:pt>
                <c:pt idx="21241">
                  <c:v>28.618520754508999</c:v>
                </c:pt>
                <c:pt idx="21242">
                  <c:v>28.6186854691422</c:v>
                </c:pt>
                <c:pt idx="21243">
                  <c:v>28.618850183248501</c:v>
                </c:pt>
                <c:pt idx="21244">
                  <c:v>28.619014896827899</c:v>
                </c:pt>
                <c:pt idx="21245">
                  <c:v>28.619179609880401</c:v>
                </c:pt>
                <c:pt idx="21246">
                  <c:v>28.6193443224061</c:v>
                </c:pt>
                <c:pt idx="21247">
                  <c:v>28.619509034404899</c:v>
                </c:pt>
                <c:pt idx="21248">
                  <c:v>28.619673745876799</c:v>
                </c:pt>
                <c:pt idx="21249">
                  <c:v>28.6198384568218</c:v>
                </c:pt>
                <c:pt idx="21250">
                  <c:v>28.62000316724</c:v>
                </c:pt>
                <c:pt idx="21251">
                  <c:v>28.620167877131301</c:v>
                </c:pt>
                <c:pt idx="21252">
                  <c:v>28.620332586495699</c:v>
                </c:pt>
                <c:pt idx="21253">
                  <c:v>28.620497295333301</c:v>
                </c:pt>
                <c:pt idx="21254">
                  <c:v>28.620662003644</c:v>
                </c:pt>
                <c:pt idx="21255">
                  <c:v>28.620826711427899</c:v>
                </c:pt>
                <c:pt idx="21256">
                  <c:v>28.620991418684799</c:v>
                </c:pt>
                <c:pt idx="21257">
                  <c:v>28.621156125414998</c:v>
                </c:pt>
                <c:pt idx="21258">
                  <c:v>28.621320831618199</c:v>
                </c:pt>
                <c:pt idx="21259">
                  <c:v>28.6214855372946</c:v>
                </c:pt>
                <c:pt idx="21260">
                  <c:v>28.621650242444201</c:v>
                </c:pt>
                <c:pt idx="21261">
                  <c:v>28.621814947066898</c:v>
                </c:pt>
                <c:pt idx="21262">
                  <c:v>28.6219796511628</c:v>
                </c:pt>
                <c:pt idx="21263">
                  <c:v>28.622144354731802</c:v>
                </c:pt>
                <c:pt idx="21264">
                  <c:v>28.622309057773901</c:v>
                </c:pt>
                <c:pt idx="21265">
                  <c:v>28.6224737602892</c:v>
                </c:pt>
                <c:pt idx="21266">
                  <c:v>28.622638462277699</c:v>
                </c:pt>
                <c:pt idx="21267">
                  <c:v>28.622803163739299</c:v>
                </c:pt>
                <c:pt idx="21268">
                  <c:v>28.622967864674099</c:v>
                </c:pt>
                <c:pt idx="21269">
                  <c:v>28.623132565082098</c:v>
                </c:pt>
                <c:pt idx="21270">
                  <c:v>28.623297264963199</c:v>
                </c:pt>
                <c:pt idx="21271">
                  <c:v>28.623461964317499</c:v>
                </c:pt>
                <c:pt idx="21272">
                  <c:v>28.623626663144901</c:v>
                </c:pt>
                <c:pt idx="21273">
                  <c:v>28.623791361445502</c:v>
                </c:pt>
                <c:pt idx="21274">
                  <c:v>28.623956059219299</c:v>
                </c:pt>
                <c:pt idx="21275">
                  <c:v>28.624120756466201</c:v>
                </c:pt>
                <c:pt idx="21276">
                  <c:v>28.6242854531863</c:v>
                </c:pt>
                <c:pt idx="21277">
                  <c:v>28.624450149379602</c:v>
                </c:pt>
                <c:pt idx="21278">
                  <c:v>28.6246148450461</c:v>
                </c:pt>
                <c:pt idx="21279">
                  <c:v>28.624779540185699</c:v>
                </c:pt>
                <c:pt idx="21280">
                  <c:v>28.624944234798502</c:v>
                </c:pt>
                <c:pt idx="21281">
                  <c:v>28.625108928884501</c:v>
                </c:pt>
                <c:pt idx="21282">
                  <c:v>28.6252736224437</c:v>
                </c:pt>
                <c:pt idx="21283">
                  <c:v>28.625438315476099</c:v>
                </c:pt>
                <c:pt idx="21284">
                  <c:v>28.625603007981599</c:v>
                </c:pt>
                <c:pt idx="21285">
                  <c:v>28.625767699960399</c:v>
                </c:pt>
                <c:pt idx="21286">
                  <c:v>28.625932391412299</c:v>
                </c:pt>
                <c:pt idx="21287">
                  <c:v>28.626097082337399</c:v>
                </c:pt>
                <c:pt idx="21288">
                  <c:v>28.626261772735699</c:v>
                </c:pt>
                <c:pt idx="21289">
                  <c:v>28.626426462607199</c:v>
                </c:pt>
                <c:pt idx="21290">
                  <c:v>28.626591151951899</c:v>
                </c:pt>
                <c:pt idx="21291">
                  <c:v>28.6267558407698</c:v>
                </c:pt>
                <c:pt idx="21292">
                  <c:v>28.6269205290609</c:v>
                </c:pt>
                <c:pt idx="21293">
                  <c:v>28.627085216825201</c:v>
                </c:pt>
                <c:pt idx="21294">
                  <c:v>28.627249904062701</c:v>
                </c:pt>
                <c:pt idx="21295">
                  <c:v>28.627414590773402</c:v>
                </c:pt>
                <c:pt idx="21296">
                  <c:v>28.627579276957299</c:v>
                </c:pt>
                <c:pt idx="21297">
                  <c:v>28.627743962614399</c:v>
                </c:pt>
                <c:pt idx="21298">
                  <c:v>28.6279086477447</c:v>
                </c:pt>
                <c:pt idx="21299">
                  <c:v>28.628073332348201</c:v>
                </c:pt>
                <c:pt idx="21300">
                  <c:v>28.628238016425001</c:v>
                </c:pt>
                <c:pt idx="21301">
                  <c:v>28.628402699974899</c:v>
                </c:pt>
                <c:pt idx="21302">
                  <c:v>28.628567382998099</c:v>
                </c:pt>
                <c:pt idx="21303">
                  <c:v>28.6287320654944</c:v>
                </c:pt>
                <c:pt idx="21304">
                  <c:v>28.628896747464001</c:v>
                </c:pt>
                <c:pt idx="21305">
                  <c:v>28.629061428906802</c:v>
                </c:pt>
                <c:pt idx="21306">
                  <c:v>28.629226109822898</c:v>
                </c:pt>
                <c:pt idx="21307">
                  <c:v>28.629390790212099</c:v>
                </c:pt>
                <c:pt idx="21308">
                  <c:v>28.6295554700746</c:v>
                </c:pt>
                <c:pt idx="21309">
                  <c:v>28.6297201494103</c:v>
                </c:pt>
                <c:pt idx="21310">
                  <c:v>28.6298848282193</c:v>
                </c:pt>
                <c:pt idx="21311">
                  <c:v>28.6300495065014</c:v>
                </c:pt>
                <c:pt idx="21312">
                  <c:v>28.630214184256801</c:v>
                </c:pt>
                <c:pt idx="21313">
                  <c:v>28.630378861485401</c:v>
                </c:pt>
                <c:pt idx="21314">
                  <c:v>28.6305435381873</c:v>
                </c:pt>
                <c:pt idx="21315">
                  <c:v>28.6307082143624</c:v>
                </c:pt>
                <c:pt idx="21316">
                  <c:v>28.6308728900107</c:v>
                </c:pt>
                <c:pt idx="21317">
                  <c:v>28.631037565132299</c:v>
                </c:pt>
                <c:pt idx="21318">
                  <c:v>28.631202239727099</c:v>
                </c:pt>
                <c:pt idx="21319">
                  <c:v>28.631366913795201</c:v>
                </c:pt>
                <c:pt idx="21320">
                  <c:v>28.6315315873365</c:v>
                </c:pt>
                <c:pt idx="21321">
                  <c:v>28.631696260350999</c:v>
                </c:pt>
                <c:pt idx="21322">
                  <c:v>28.631860932838801</c:v>
                </c:pt>
                <c:pt idx="21323">
                  <c:v>28.6320256047998</c:v>
                </c:pt>
                <c:pt idx="21324">
                  <c:v>28.632190276234098</c:v>
                </c:pt>
                <c:pt idx="21325">
                  <c:v>28.6323549471417</c:v>
                </c:pt>
                <c:pt idx="21326">
                  <c:v>28.632519617522501</c:v>
                </c:pt>
                <c:pt idx="21327">
                  <c:v>28.632684287376499</c:v>
                </c:pt>
                <c:pt idx="21328">
                  <c:v>28.6328489567038</c:v>
                </c:pt>
                <c:pt idx="21329">
                  <c:v>28.6330136255044</c:v>
                </c:pt>
                <c:pt idx="21330">
                  <c:v>28.633178293778201</c:v>
                </c:pt>
                <c:pt idx="21331">
                  <c:v>28.633342961525301</c:v>
                </c:pt>
                <c:pt idx="21332">
                  <c:v>28.633507628745601</c:v>
                </c:pt>
                <c:pt idx="21333">
                  <c:v>28.6336722954393</c:v>
                </c:pt>
                <c:pt idx="21334">
                  <c:v>28.6338369616061</c:v>
                </c:pt>
                <c:pt idx="21335">
                  <c:v>28.634001627246299</c:v>
                </c:pt>
                <c:pt idx="21336">
                  <c:v>28.634166292359701</c:v>
                </c:pt>
                <c:pt idx="21337">
                  <c:v>28.6343309569464</c:v>
                </c:pt>
                <c:pt idx="21338">
                  <c:v>28.634495621006401</c:v>
                </c:pt>
                <c:pt idx="21339">
                  <c:v>28.634660284539599</c:v>
                </c:pt>
                <c:pt idx="21340">
                  <c:v>28.6348249475461</c:v>
                </c:pt>
                <c:pt idx="21341">
                  <c:v>28.634989610025901</c:v>
                </c:pt>
                <c:pt idx="21342">
                  <c:v>28.635154271979001</c:v>
                </c:pt>
                <c:pt idx="21343">
                  <c:v>28.635318933405301</c:v>
                </c:pt>
                <c:pt idx="21344">
                  <c:v>28.635483594305001</c:v>
                </c:pt>
                <c:pt idx="21345">
                  <c:v>28.6356482546779</c:v>
                </c:pt>
                <c:pt idx="21346">
                  <c:v>28.635812914524099</c:v>
                </c:pt>
                <c:pt idx="21347">
                  <c:v>28.635977573843601</c:v>
                </c:pt>
                <c:pt idx="21348">
                  <c:v>28.636142232636399</c:v>
                </c:pt>
                <c:pt idx="21349">
                  <c:v>28.6363068909024</c:v>
                </c:pt>
                <c:pt idx="21350">
                  <c:v>28.636471548641801</c:v>
                </c:pt>
                <c:pt idx="21351">
                  <c:v>28.636636205854501</c:v>
                </c:pt>
                <c:pt idx="21352">
                  <c:v>28.636800862540401</c:v>
                </c:pt>
                <c:pt idx="21353">
                  <c:v>28.6369655186997</c:v>
                </c:pt>
                <c:pt idx="21354">
                  <c:v>28.637130174332199</c:v>
                </c:pt>
                <c:pt idx="21355">
                  <c:v>28.637294829438101</c:v>
                </c:pt>
                <c:pt idx="21356">
                  <c:v>28.637459484017199</c:v>
                </c:pt>
                <c:pt idx="21357">
                  <c:v>28.6376241380697</c:v>
                </c:pt>
                <c:pt idx="21358">
                  <c:v>28.637788791595501</c:v>
                </c:pt>
                <c:pt idx="21359">
                  <c:v>28.637953444594501</c:v>
                </c:pt>
                <c:pt idx="21360">
                  <c:v>28.638118097066901</c:v>
                </c:pt>
                <c:pt idx="21361">
                  <c:v>28.6382827490126</c:v>
                </c:pt>
                <c:pt idx="21362">
                  <c:v>28.638447400431598</c:v>
                </c:pt>
                <c:pt idx="21363">
                  <c:v>28.6386120513239</c:v>
                </c:pt>
                <c:pt idx="21364">
                  <c:v>28.638776701689601</c:v>
                </c:pt>
                <c:pt idx="21365">
                  <c:v>28.638941351528501</c:v>
                </c:pt>
                <c:pt idx="21366">
                  <c:v>28.639106000840801</c:v>
                </c:pt>
                <c:pt idx="21367">
                  <c:v>28.6392706496264</c:v>
                </c:pt>
                <c:pt idx="21368">
                  <c:v>28.639435297885299</c:v>
                </c:pt>
                <c:pt idx="21369">
                  <c:v>28.639599945617501</c:v>
                </c:pt>
                <c:pt idx="21370">
                  <c:v>28.639764592823099</c:v>
                </c:pt>
                <c:pt idx="21371">
                  <c:v>28.639929239501999</c:v>
                </c:pt>
                <c:pt idx="21372">
                  <c:v>28.640093885654199</c:v>
                </c:pt>
                <c:pt idx="21373">
                  <c:v>28.640258531279699</c:v>
                </c:pt>
                <c:pt idx="21374">
                  <c:v>28.640423176378601</c:v>
                </c:pt>
                <c:pt idx="21375">
                  <c:v>28.640587820950799</c:v>
                </c:pt>
                <c:pt idx="21376">
                  <c:v>28.6407524649964</c:v>
                </c:pt>
                <c:pt idx="21377">
                  <c:v>28.6409171085153</c:v>
                </c:pt>
                <c:pt idx="21378">
                  <c:v>28.6410817515075</c:v>
                </c:pt>
                <c:pt idx="21379">
                  <c:v>28.641246393972999</c:v>
                </c:pt>
                <c:pt idx="21380">
                  <c:v>28.641411035911901</c:v>
                </c:pt>
                <c:pt idx="21381">
                  <c:v>28.641575677324202</c:v>
                </c:pt>
                <c:pt idx="21382">
                  <c:v>28.641740318209798</c:v>
                </c:pt>
                <c:pt idx="21383">
                  <c:v>28.641904958568698</c:v>
                </c:pt>
                <c:pt idx="21384">
                  <c:v>28.642069598401001</c:v>
                </c:pt>
                <c:pt idx="21385">
                  <c:v>28.642234237706599</c:v>
                </c:pt>
                <c:pt idx="21386">
                  <c:v>28.642398876485601</c:v>
                </c:pt>
                <c:pt idx="21387">
                  <c:v>28.642563514738001</c:v>
                </c:pt>
                <c:pt idx="21388">
                  <c:v>28.6427281524637</c:v>
                </c:pt>
                <c:pt idx="21389">
                  <c:v>28.642892789662699</c:v>
                </c:pt>
                <c:pt idx="21390">
                  <c:v>28.643057426335101</c:v>
                </c:pt>
                <c:pt idx="21391">
                  <c:v>28.643222062480898</c:v>
                </c:pt>
                <c:pt idx="21392">
                  <c:v>28.643386698099999</c:v>
                </c:pt>
                <c:pt idx="21393">
                  <c:v>28.643551333192502</c:v>
                </c:pt>
                <c:pt idx="21394">
                  <c:v>28.6437159677583</c:v>
                </c:pt>
                <c:pt idx="21395">
                  <c:v>28.643880601797601</c:v>
                </c:pt>
                <c:pt idx="21396">
                  <c:v>28.644045235310202</c:v>
                </c:pt>
                <c:pt idx="21397">
                  <c:v>28.644209868296102</c:v>
                </c:pt>
                <c:pt idx="21398">
                  <c:v>28.644374500755401</c:v>
                </c:pt>
                <c:pt idx="21399">
                  <c:v>28.644539132688099</c:v>
                </c:pt>
                <c:pt idx="21400">
                  <c:v>28.644703764094199</c:v>
                </c:pt>
                <c:pt idx="21401">
                  <c:v>28.644868394973699</c:v>
                </c:pt>
                <c:pt idx="21402">
                  <c:v>28.645033025326502</c:v>
                </c:pt>
                <c:pt idx="21403">
                  <c:v>28.6451976551527</c:v>
                </c:pt>
                <c:pt idx="21404">
                  <c:v>28.6453622844523</c:v>
                </c:pt>
                <c:pt idx="21405">
                  <c:v>28.645526913225201</c:v>
                </c:pt>
                <c:pt idx="21406">
                  <c:v>28.645691541471599</c:v>
                </c:pt>
                <c:pt idx="21407">
                  <c:v>28.645856169191301</c:v>
                </c:pt>
                <c:pt idx="21408">
                  <c:v>28.646020796384501</c:v>
                </c:pt>
                <c:pt idx="21409">
                  <c:v>28.646185423051001</c:v>
                </c:pt>
                <c:pt idx="21410">
                  <c:v>28.6463500491909</c:v>
                </c:pt>
                <c:pt idx="21411">
                  <c:v>28.646514674804202</c:v>
                </c:pt>
                <c:pt idx="21412">
                  <c:v>28.646679299890899</c:v>
                </c:pt>
                <c:pt idx="21413">
                  <c:v>28.646843924451002</c:v>
                </c:pt>
                <c:pt idx="21414">
                  <c:v>28.647008548484401</c:v>
                </c:pt>
                <c:pt idx="21415">
                  <c:v>28.647173171991302</c:v>
                </c:pt>
                <c:pt idx="21416">
                  <c:v>28.647337794971602</c:v>
                </c:pt>
                <c:pt idx="21417">
                  <c:v>28.647502417425301</c:v>
                </c:pt>
                <c:pt idx="21418">
                  <c:v>28.647667039352399</c:v>
                </c:pt>
                <c:pt idx="21419">
                  <c:v>28.6478316607529</c:v>
                </c:pt>
                <c:pt idx="21420">
                  <c:v>28.647996281626799</c:v>
                </c:pt>
                <c:pt idx="21421">
                  <c:v>28.648160901974101</c:v>
                </c:pt>
                <c:pt idx="21422">
                  <c:v>28.648325521794799</c:v>
                </c:pt>
                <c:pt idx="21423">
                  <c:v>28.648490141088899</c:v>
                </c:pt>
                <c:pt idx="21424">
                  <c:v>28.648654759856399</c:v>
                </c:pt>
                <c:pt idx="21425">
                  <c:v>28.6488193780974</c:v>
                </c:pt>
                <c:pt idx="21426">
                  <c:v>28.6489839958118</c:v>
                </c:pt>
                <c:pt idx="21427">
                  <c:v>28.6491486129996</c:v>
                </c:pt>
                <c:pt idx="21428">
                  <c:v>28.649313229660802</c:v>
                </c:pt>
                <c:pt idx="21429">
                  <c:v>28.649477845795399</c:v>
                </c:pt>
                <c:pt idx="21430">
                  <c:v>28.649642461403399</c:v>
                </c:pt>
                <c:pt idx="21431">
                  <c:v>28.649807076484901</c:v>
                </c:pt>
                <c:pt idx="21432">
                  <c:v>28.649971691039799</c:v>
                </c:pt>
                <c:pt idx="21433">
                  <c:v>28.650136305068202</c:v>
                </c:pt>
                <c:pt idx="21434">
                  <c:v>28.650300918569901</c:v>
                </c:pt>
                <c:pt idx="21435">
                  <c:v>28.650465531545098</c:v>
                </c:pt>
                <c:pt idx="21436">
                  <c:v>28.650630143993698</c:v>
                </c:pt>
                <c:pt idx="21437">
                  <c:v>28.6507947559158</c:v>
                </c:pt>
                <c:pt idx="21438">
                  <c:v>28.650959367311302</c:v>
                </c:pt>
                <c:pt idx="21439">
                  <c:v>28.651123978180198</c:v>
                </c:pt>
                <c:pt idx="21440">
                  <c:v>28.651288588522601</c:v>
                </c:pt>
                <c:pt idx="21441">
                  <c:v>28.651453198338402</c:v>
                </c:pt>
                <c:pt idx="21442">
                  <c:v>28.651617807627701</c:v>
                </c:pt>
                <c:pt idx="21443">
                  <c:v>28.6517824163904</c:v>
                </c:pt>
                <c:pt idx="21444">
                  <c:v>28.651947024626502</c:v>
                </c:pt>
                <c:pt idx="21445">
                  <c:v>28.652111632336101</c:v>
                </c:pt>
                <c:pt idx="21446">
                  <c:v>28.6522762395191</c:v>
                </c:pt>
                <c:pt idx="21447">
                  <c:v>28.652440846175601</c:v>
                </c:pt>
                <c:pt idx="21448">
                  <c:v>28.6526054523056</c:v>
                </c:pt>
                <c:pt idx="21449">
                  <c:v>28.652770057908999</c:v>
                </c:pt>
                <c:pt idx="21450">
                  <c:v>28.6529346629858</c:v>
                </c:pt>
                <c:pt idx="21451">
                  <c:v>28.653099267536199</c:v>
                </c:pt>
                <c:pt idx="21452">
                  <c:v>28.653263871559901</c:v>
                </c:pt>
                <c:pt idx="21453">
                  <c:v>28.653428475057201</c:v>
                </c:pt>
                <c:pt idx="21454">
                  <c:v>28.6535930780279</c:v>
                </c:pt>
                <c:pt idx="21455">
                  <c:v>28.653757680472001</c:v>
                </c:pt>
                <c:pt idx="21456">
                  <c:v>28.653922282389601</c:v>
                </c:pt>
                <c:pt idx="21457">
                  <c:v>28.6540868837807</c:v>
                </c:pt>
                <c:pt idx="21458">
                  <c:v>28.6542514846453</c:v>
                </c:pt>
                <c:pt idx="21459">
                  <c:v>28.6544160849833</c:v>
                </c:pt>
                <c:pt idx="21460">
                  <c:v>28.654580684794801</c:v>
                </c:pt>
                <c:pt idx="21461">
                  <c:v>28.654745284079802</c:v>
                </c:pt>
                <c:pt idx="21462">
                  <c:v>28.654909882838201</c:v>
                </c:pt>
                <c:pt idx="21463">
                  <c:v>28.655074481070201</c:v>
                </c:pt>
                <c:pt idx="21464">
                  <c:v>28.655239078775601</c:v>
                </c:pt>
                <c:pt idx="21465">
                  <c:v>28.6554036759544</c:v>
                </c:pt>
                <c:pt idx="21466">
                  <c:v>28.6555682726068</c:v>
                </c:pt>
                <c:pt idx="21467">
                  <c:v>28.655732868732699</c:v>
                </c:pt>
                <c:pt idx="21468">
                  <c:v>28.655897464332</c:v>
                </c:pt>
                <c:pt idx="21469">
                  <c:v>28.6560620594048</c:v>
                </c:pt>
                <c:pt idx="21470">
                  <c:v>28.656226653951101</c:v>
                </c:pt>
                <c:pt idx="21471">
                  <c:v>28.656391247970902</c:v>
                </c:pt>
                <c:pt idx="21472">
                  <c:v>28.656555841464201</c:v>
                </c:pt>
                <c:pt idx="21473">
                  <c:v>28.656720434431001</c:v>
                </c:pt>
                <c:pt idx="21474">
                  <c:v>28.656885026871301</c:v>
                </c:pt>
                <c:pt idx="21475">
                  <c:v>28.657049618784999</c:v>
                </c:pt>
                <c:pt idx="21476">
                  <c:v>28.657214210172299</c:v>
                </c:pt>
                <c:pt idx="21477">
                  <c:v>28.657378801033101</c:v>
                </c:pt>
                <c:pt idx="21478">
                  <c:v>28.657543391367302</c:v>
                </c:pt>
                <c:pt idx="21479">
                  <c:v>28.657707981175101</c:v>
                </c:pt>
                <c:pt idx="21480">
                  <c:v>28.657872570456401</c:v>
                </c:pt>
                <c:pt idx="21481">
                  <c:v>28.658037159211201</c:v>
                </c:pt>
                <c:pt idx="21482">
                  <c:v>28.658201747439499</c:v>
                </c:pt>
                <c:pt idx="21483">
                  <c:v>28.658366335141299</c:v>
                </c:pt>
                <c:pt idx="21484">
                  <c:v>28.658530922316601</c:v>
                </c:pt>
                <c:pt idx="21485">
                  <c:v>28.658695508965401</c:v>
                </c:pt>
                <c:pt idx="21486">
                  <c:v>28.6588600950878</c:v>
                </c:pt>
                <c:pt idx="21487">
                  <c:v>28.659024680683601</c:v>
                </c:pt>
                <c:pt idx="21488">
                  <c:v>28.659189265753</c:v>
                </c:pt>
                <c:pt idx="21489">
                  <c:v>28.659353850295901</c:v>
                </c:pt>
                <c:pt idx="21490">
                  <c:v>28.6595184343123</c:v>
                </c:pt>
                <c:pt idx="21491">
                  <c:v>28.659683017802202</c:v>
                </c:pt>
                <c:pt idx="21492">
                  <c:v>28.659847600765701</c:v>
                </c:pt>
                <c:pt idx="21493">
                  <c:v>28.660012183202699</c:v>
                </c:pt>
                <c:pt idx="21494">
                  <c:v>28.660176765113199</c:v>
                </c:pt>
                <c:pt idx="21495">
                  <c:v>28.660341346497201</c:v>
                </c:pt>
                <c:pt idx="21496">
                  <c:v>28.660505927354802</c:v>
                </c:pt>
                <c:pt idx="21497">
                  <c:v>28.6606705076859</c:v>
                </c:pt>
                <c:pt idx="21498">
                  <c:v>28.660835087490501</c:v>
                </c:pt>
                <c:pt idx="21499">
                  <c:v>28.660999666768699</c:v>
                </c:pt>
                <c:pt idx="21500">
                  <c:v>28.6611642455204</c:v>
                </c:pt>
                <c:pt idx="21501">
                  <c:v>28.661328823745698</c:v>
                </c:pt>
                <c:pt idx="21502">
                  <c:v>28.661493401444499</c:v>
                </c:pt>
                <c:pt idx="21503">
                  <c:v>28.661657978616802</c:v>
                </c:pt>
                <c:pt idx="21504">
                  <c:v>28.661822555262699</c:v>
                </c:pt>
                <c:pt idx="21505">
                  <c:v>28.661987131382102</c:v>
                </c:pt>
                <c:pt idx="21506">
                  <c:v>28.662151706975099</c:v>
                </c:pt>
                <c:pt idx="21507">
                  <c:v>28.662316282041601</c:v>
                </c:pt>
                <c:pt idx="21508">
                  <c:v>28.662480856581599</c:v>
                </c:pt>
                <c:pt idx="21509">
                  <c:v>28.662645430595202</c:v>
                </c:pt>
                <c:pt idx="21510">
                  <c:v>28.662810004082399</c:v>
                </c:pt>
                <c:pt idx="21511">
                  <c:v>28.662974577043101</c:v>
                </c:pt>
                <c:pt idx="21512">
                  <c:v>28.663139149477399</c:v>
                </c:pt>
                <c:pt idx="21513">
                  <c:v>28.663303721385301</c:v>
                </c:pt>
                <c:pt idx="21514">
                  <c:v>28.663468292766701</c:v>
                </c:pt>
                <c:pt idx="21515">
                  <c:v>28.663632863621601</c:v>
                </c:pt>
                <c:pt idx="21516">
                  <c:v>28.663797433950101</c:v>
                </c:pt>
                <c:pt idx="21517">
                  <c:v>28.6639620037522</c:v>
                </c:pt>
                <c:pt idx="21518">
                  <c:v>28.6641265730279</c:v>
                </c:pt>
                <c:pt idx="21519">
                  <c:v>28.664291141777099</c:v>
                </c:pt>
                <c:pt idx="21520">
                  <c:v>28.664455709999899</c:v>
                </c:pt>
                <c:pt idx="21521">
                  <c:v>28.664620277696301</c:v>
                </c:pt>
                <c:pt idx="21522">
                  <c:v>28.664784844866201</c:v>
                </c:pt>
                <c:pt idx="21523">
                  <c:v>28.664949411509699</c:v>
                </c:pt>
                <c:pt idx="21524">
                  <c:v>28.665113977626799</c:v>
                </c:pt>
                <c:pt idx="21525">
                  <c:v>28.6652785432175</c:v>
                </c:pt>
                <c:pt idx="21526">
                  <c:v>28.6654431082817</c:v>
                </c:pt>
                <c:pt idx="21527">
                  <c:v>28.665607672819501</c:v>
                </c:pt>
                <c:pt idx="21528">
                  <c:v>28.665772236831</c:v>
                </c:pt>
                <c:pt idx="21529">
                  <c:v>28.665936800316</c:v>
                </c:pt>
                <c:pt idx="21530">
                  <c:v>28.6661013632745</c:v>
                </c:pt>
                <c:pt idx="21531">
                  <c:v>28.6662659257067</c:v>
                </c:pt>
                <c:pt idx="21532">
                  <c:v>28.666430487612502</c:v>
                </c:pt>
                <c:pt idx="21533">
                  <c:v>28.666595048991802</c:v>
                </c:pt>
                <c:pt idx="21534">
                  <c:v>28.6667596098447</c:v>
                </c:pt>
                <c:pt idx="21535">
                  <c:v>28.666924170171299</c:v>
                </c:pt>
                <c:pt idx="21536">
                  <c:v>28.6670887299714</c:v>
                </c:pt>
                <c:pt idx="21537">
                  <c:v>28.6672532892451</c:v>
                </c:pt>
                <c:pt idx="21538">
                  <c:v>28.6674178479925</c:v>
                </c:pt>
                <c:pt idx="21539">
                  <c:v>28.667582406213398</c:v>
                </c:pt>
                <c:pt idx="21540">
                  <c:v>28.667746963907899</c:v>
                </c:pt>
                <c:pt idx="21541">
                  <c:v>28.667911521076</c:v>
                </c:pt>
                <c:pt idx="21542">
                  <c:v>28.668076077717799</c:v>
                </c:pt>
                <c:pt idx="21543">
                  <c:v>28.668240633833101</c:v>
                </c:pt>
                <c:pt idx="21544">
                  <c:v>28.668405189422099</c:v>
                </c:pt>
                <c:pt idx="21545">
                  <c:v>28.6685697444846</c:v>
                </c:pt>
                <c:pt idx="21546">
                  <c:v>28.668734299020802</c:v>
                </c:pt>
                <c:pt idx="21547">
                  <c:v>28.668898853030601</c:v>
                </c:pt>
                <c:pt idx="21548">
                  <c:v>28.669063406513999</c:v>
                </c:pt>
                <c:pt idx="21549">
                  <c:v>28.669227959471002</c:v>
                </c:pt>
                <c:pt idx="21550">
                  <c:v>28.669392511901702</c:v>
                </c:pt>
                <c:pt idx="21551">
                  <c:v>28.6695570638059</c:v>
                </c:pt>
                <c:pt idx="21552">
                  <c:v>28.6697216151838</c:v>
                </c:pt>
                <c:pt idx="21553">
                  <c:v>28.669886166035301</c:v>
                </c:pt>
                <c:pt idx="21554">
                  <c:v>28.6700507163605</c:v>
                </c:pt>
                <c:pt idx="21555">
                  <c:v>28.6702152661592</c:v>
                </c:pt>
                <c:pt idx="21556">
                  <c:v>28.670379815431598</c:v>
                </c:pt>
                <c:pt idx="21557">
                  <c:v>28.670544364177601</c:v>
                </c:pt>
                <c:pt idx="21558">
                  <c:v>28.670708912397298</c:v>
                </c:pt>
                <c:pt idx="21559">
                  <c:v>28.670873460090501</c:v>
                </c:pt>
                <c:pt idx="21560">
                  <c:v>28.671038007257501</c:v>
                </c:pt>
                <c:pt idx="21561">
                  <c:v>28.671202553897999</c:v>
                </c:pt>
                <c:pt idx="21562">
                  <c:v>28.671367100012201</c:v>
                </c:pt>
                <c:pt idx="21563">
                  <c:v>28.671531645599998</c:v>
                </c:pt>
                <c:pt idx="21564">
                  <c:v>28.6716961906615</c:v>
                </c:pt>
                <c:pt idx="21565">
                  <c:v>28.671860735196599</c:v>
                </c:pt>
                <c:pt idx="21566">
                  <c:v>28.6720252792054</c:v>
                </c:pt>
                <c:pt idx="21567">
                  <c:v>28.672189822687798</c:v>
                </c:pt>
                <c:pt idx="21568">
                  <c:v>28.672354365643798</c:v>
                </c:pt>
                <c:pt idx="21569">
                  <c:v>28.672518908073499</c:v>
                </c:pt>
                <c:pt idx="21570">
                  <c:v>28.672683449976901</c:v>
                </c:pt>
                <c:pt idx="21571">
                  <c:v>28.672847991353901</c:v>
                </c:pt>
                <c:pt idx="21572">
                  <c:v>28.673012532204499</c:v>
                </c:pt>
                <c:pt idx="21573">
                  <c:v>28.673177072528901</c:v>
                </c:pt>
                <c:pt idx="21574">
                  <c:v>28.673341612326801</c:v>
                </c:pt>
                <c:pt idx="21575">
                  <c:v>28.673506151598499</c:v>
                </c:pt>
                <c:pt idx="21576">
                  <c:v>28.673670690343801</c:v>
                </c:pt>
                <c:pt idx="21577">
                  <c:v>28.673835228562702</c:v>
                </c:pt>
                <c:pt idx="21578">
                  <c:v>28.673999766255399</c:v>
                </c:pt>
                <c:pt idx="21579">
                  <c:v>28.674164303421598</c:v>
                </c:pt>
                <c:pt idx="21580">
                  <c:v>28.674328840061602</c:v>
                </c:pt>
                <c:pt idx="21581">
                  <c:v>28.674493376175199</c:v>
                </c:pt>
                <c:pt idx="21582">
                  <c:v>28.674657911762498</c:v>
                </c:pt>
                <c:pt idx="21583">
                  <c:v>28.674822446823502</c:v>
                </c:pt>
                <c:pt idx="21584">
                  <c:v>28.674986981358099</c:v>
                </c:pt>
                <c:pt idx="21585">
                  <c:v>28.675151515366402</c:v>
                </c:pt>
                <c:pt idx="21586">
                  <c:v>28.675316048848401</c:v>
                </c:pt>
                <c:pt idx="21587">
                  <c:v>28.675480581804099</c:v>
                </c:pt>
                <c:pt idx="21588">
                  <c:v>28.675645114233401</c:v>
                </c:pt>
                <c:pt idx="21589">
                  <c:v>28.6758096461365</c:v>
                </c:pt>
                <c:pt idx="21590">
                  <c:v>28.675974177513201</c:v>
                </c:pt>
                <c:pt idx="21591">
                  <c:v>28.676138708363599</c:v>
                </c:pt>
                <c:pt idx="21592">
                  <c:v>28.676303238687701</c:v>
                </c:pt>
                <c:pt idx="21593">
                  <c:v>28.676467768485502</c:v>
                </c:pt>
                <c:pt idx="21594">
                  <c:v>28.6766322977569</c:v>
                </c:pt>
                <c:pt idx="21595">
                  <c:v>28.676796826502098</c:v>
                </c:pt>
                <c:pt idx="21596">
                  <c:v>28.676961354721001</c:v>
                </c:pt>
                <c:pt idx="21597">
                  <c:v>28.677125882413499</c:v>
                </c:pt>
                <c:pt idx="21598">
                  <c:v>28.6772904095798</c:v>
                </c:pt>
                <c:pt idx="21599">
                  <c:v>28.6774549362197</c:v>
                </c:pt>
                <c:pt idx="21600">
                  <c:v>28.6776194623334</c:v>
                </c:pt>
                <c:pt idx="21601">
                  <c:v>28.677783987920701</c:v>
                </c:pt>
                <c:pt idx="21602">
                  <c:v>28.6779485129818</c:v>
                </c:pt>
                <c:pt idx="21603">
                  <c:v>28.6781130375165</c:v>
                </c:pt>
                <c:pt idx="21604">
                  <c:v>28.678277561525</c:v>
                </c:pt>
                <c:pt idx="21605">
                  <c:v>28.678442085007099</c:v>
                </c:pt>
                <c:pt idx="21606">
                  <c:v>28.678606607963001</c:v>
                </c:pt>
                <c:pt idx="21607">
                  <c:v>28.678771130392601</c:v>
                </c:pt>
                <c:pt idx="21608">
                  <c:v>28.678935652295898</c:v>
                </c:pt>
                <c:pt idx="21609">
                  <c:v>28.6791001736729</c:v>
                </c:pt>
                <c:pt idx="21610">
                  <c:v>28.679264694523699</c:v>
                </c:pt>
                <c:pt idx="21611">
                  <c:v>28.679429214848099</c:v>
                </c:pt>
                <c:pt idx="21612">
                  <c:v>28.6795937346463</c:v>
                </c:pt>
                <c:pt idx="21613">
                  <c:v>28.679758253918202</c:v>
                </c:pt>
                <c:pt idx="21614">
                  <c:v>28.679922772663801</c:v>
                </c:pt>
                <c:pt idx="21615">
                  <c:v>28.680087290883201</c:v>
                </c:pt>
                <c:pt idx="21616">
                  <c:v>28.680251808576202</c:v>
                </c:pt>
                <c:pt idx="21617">
                  <c:v>28.680416325743</c:v>
                </c:pt>
                <c:pt idx="21618">
                  <c:v>28.680580842383598</c:v>
                </c:pt>
                <c:pt idx="21619">
                  <c:v>28.680745358497798</c:v>
                </c:pt>
                <c:pt idx="21620">
                  <c:v>28.680909874085799</c:v>
                </c:pt>
                <c:pt idx="21621">
                  <c:v>28.681074389147501</c:v>
                </c:pt>
                <c:pt idx="21622">
                  <c:v>28.681238903682999</c:v>
                </c:pt>
                <c:pt idx="21623">
                  <c:v>28.681403417692199</c:v>
                </c:pt>
                <c:pt idx="21624">
                  <c:v>28.681567931175099</c:v>
                </c:pt>
                <c:pt idx="21625">
                  <c:v>28.6817324441318</c:v>
                </c:pt>
                <c:pt idx="21626">
                  <c:v>28.681896956562198</c:v>
                </c:pt>
                <c:pt idx="21627">
                  <c:v>28.682061468466401</c:v>
                </c:pt>
                <c:pt idx="21628">
                  <c:v>28.682225979844301</c:v>
                </c:pt>
                <c:pt idx="21629">
                  <c:v>28.682390490695902</c:v>
                </c:pt>
                <c:pt idx="21630">
                  <c:v>28.682555001021299</c:v>
                </c:pt>
                <c:pt idx="21631">
                  <c:v>28.682719510820501</c:v>
                </c:pt>
                <c:pt idx="21632">
                  <c:v>28.6828840200934</c:v>
                </c:pt>
                <c:pt idx="21633">
                  <c:v>28.6830485288401</c:v>
                </c:pt>
                <c:pt idx="21634">
                  <c:v>28.683213037060501</c:v>
                </c:pt>
                <c:pt idx="21635">
                  <c:v>28.683377544754698</c:v>
                </c:pt>
                <c:pt idx="21636">
                  <c:v>28.683542051922601</c:v>
                </c:pt>
                <c:pt idx="21637">
                  <c:v>28.6837065585643</c:v>
                </c:pt>
                <c:pt idx="21638">
                  <c:v>28.6838710646797</c:v>
                </c:pt>
                <c:pt idx="21639">
                  <c:v>28.684035570269</c:v>
                </c:pt>
                <c:pt idx="21640">
                  <c:v>28.684200075332001</c:v>
                </c:pt>
                <c:pt idx="21641">
                  <c:v>28.684364579868699</c:v>
                </c:pt>
                <c:pt idx="21642">
                  <c:v>28.684529083879202</c:v>
                </c:pt>
                <c:pt idx="21643">
                  <c:v>28.684693587363501</c:v>
                </c:pt>
                <c:pt idx="21644">
                  <c:v>28.684858090321601</c:v>
                </c:pt>
                <c:pt idx="21645">
                  <c:v>28.685022592753398</c:v>
                </c:pt>
                <c:pt idx="21646">
                  <c:v>28.685187094659</c:v>
                </c:pt>
                <c:pt idx="21647">
                  <c:v>28.685351596038402</c:v>
                </c:pt>
                <c:pt idx="21648">
                  <c:v>28.6855160968916</c:v>
                </c:pt>
                <c:pt idx="21649">
                  <c:v>28.6856805972185</c:v>
                </c:pt>
                <c:pt idx="21650">
                  <c:v>28.6858450970192</c:v>
                </c:pt>
                <c:pt idx="21651">
                  <c:v>28.6860095962938</c:v>
                </c:pt>
                <c:pt idx="21652">
                  <c:v>28.686174095042102</c:v>
                </c:pt>
                <c:pt idx="21653">
                  <c:v>28.6863385932641</c:v>
                </c:pt>
                <c:pt idx="21654">
                  <c:v>28.686503090959999</c:v>
                </c:pt>
                <c:pt idx="21655">
                  <c:v>28.686667588129701</c:v>
                </c:pt>
                <c:pt idx="21656">
                  <c:v>28.686832084773101</c:v>
                </c:pt>
                <c:pt idx="21657">
                  <c:v>28.686996580890401</c:v>
                </c:pt>
                <c:pt idx="21658">
                  <c:v>28.687161076481399</c:v>
                </c:pt>
                <c:pt idx="21659">
                  <c:v>28.6873255715462</c:v>
                </c:pt>
                <c:pt idx="21660">
                  <c:v>28.687490066084901</c:v>
                </c:pt>
                <c:pt idx="21661">
                  <c:v>28.6876545600973</c:v>
                </c:pt>
                <c:pt idx="21662">
                  <c:v>28.6878190535835</c:v>
                </c:pt>
                <c:pt idx="21663">
                  <c:v>28.687983546543599</c:v>
                </c:pt>
                <c:pt idx="21664">
                  <c:v>28.688148038977399</c:v>
                </c:pt>
                <c:pt idx="21665">
                  <c:v>28.688312530885099</c:v>
                </c:pt>
                <c:pt idx="21666">
                  <c:v>28.6884770222665</c:v>
                </c:pt>
                <c:pt idx="21667">
                  <c:v>28.688641513121802</c:v>
                </c:pt>
                <c:pt idx="21668">
                  <c:v>28.6888060034508</c:v>
                </c:pt>
                <c:pt idx="21669">
                  <c:v>28.688970493253699</c:v>
                </c:pt>
                <c:pt idx="21670">
                  <c:v>28.689134982530401</c:v>
                </c:pt>
                <c:pt idx="21671">
                  <c:v>28.689299471281</c:v>
                </c:pt>
                <c:pt idx="21672">
                  <c:v>28.6894639595053</c:v>
                </c:pt>
                <c:pt idx="21673">
                  <c:v>28.6896284472034</c:v>
                </c:pt>
                <c:pt idx="21674">
                  <c:v>28.689792934375401</c:v>
                </c:pt>
                <c:pt idx="21675">
                  <c:v>28.689957421021202</c:v>
                </c:pt>
                <c:pt idx="21676">
                  <c:v>28.690121907140799</c:v>
                </c:pt>
                <c:pt idx="21677">
                  <c:v>28.690286392734301</c:v>
                </c:pt>
                <c:pt idx="21678">
                  <c:v>28.690450877801599</c:v>
                </c:pt>
                <c:pt idx="21679">
                  <c:v>28.690615362342701</c:v>
                </c:pt>
                <c:pt idx="21680">
                  <c:v>28.6907798463576</c:v>
                </c:pt>
                <c:pt idx="21681">
                  <c:v>28.690944329846399</c:v>
                </c:pt>
                <c:pt idx="21682">
                  <c:v>28.691108812808999</c:v>
                </c:pt>
                <c:pt idx="21683">
                  <c:v>28.691273295245399</c:v>
                </c:pt>
                <c:pt idx="21684">
                  <c:v>28.691437777155699</c:v>
                </c:pt>
                <c:pt idx="21685">
                  <c:v>28.691602258539799</c:v>
                </c:pt>
                <c:pt idx="21686">
                  <c:v>28.6917667393977</c:v>
                </c:pt>
                <c:pt idx="21687">
                  <c:v>28.691931219729501</c:v>
                </c:pt>
                <c:pt idx="21688">
                  <c:v>28.692095699535098</c:v>
                </c:pt>
                <c:pt idx="21689">
                  <c:v>28.6922601788146</c:v>
                </c:pt>
                <c:pt idx="21690">
                  <c:v>28.692424657568001</c:v>
                </c:pt>
                <c:pt idx="21691">
                  <c:v>28.6925891357951</c:v>
                </c:pt>
                <c:pt idx="21692">
                  <c:v>28.692753613496201</c:v>
                </c:pt>
                <c:pt idx="21693">
                  <c:v>28.692918090671</c:v>
                </c:pt>
                <c:pt idx="21694">
                  <c:v>28.693082567319799</c:v>
                </c:pt>
                <c:pt idx="21695">
                  <c:v>28.693247043442302</c:v>
                </c:pt>
                <c:pt idx="21696">
                  <c:v>28.693411519038801</c:v>
                </c:pt>
                <c:pt idx="21697">
                  <c:v>28.6935759941091</c:v>
                </c:pt>
                <c:pt idx="21698">
                  <c:v>28.693740468653299</c:v>
                </c:pt>
                <c:pt idx="21699">
                  <c:v>28.693904942671299</c:v>
                </c:pt>
                <c:pt idx="21700">
                  <c:v>28.694069416163199</c:v>
                </c:pt>
                <c:pt idx="21701">
                  <c:v>28.694233889128899</c:v>
                </c:pt>
                <c:pt idx="21702">
                  <c:v>28.694398361568499</c:v>
                </c:pt>
                <c:pt idx="21703">
                  <c:v>28.694562833481999</c:v>
                </c:pt>
                <c:pt idx="21704">
                  <c:v>28.694727304869399</c:v>
                </c:pt>
                <c:pt idx="21705">
                  <c:v>28.6948917757306</c:v>
                </c:pt>
                <c:pt idx="21706">
                  <c:v>28.6950562460657</c:v>
                </c:pt>
                <c:pt idx="21707">
                  <c:v>28.695220715874701</c:v>
                </c:pt>
                <c:pt idx="21708">
                  <c:v>28.695385185157502</c:v>
                </c:pt>
                <c:pt idx="21709">
                  <c:v>28.695549653914199</c:v>
                </c:pt>
                <c:pt idx="21710">
                  <c:v>28.6957141221448</c:v>
                </c:pt>
                <c:pt idx="21711">
                  <c:v>28.695878589849301</c:v>
                </c:pt>
                <c:pt idx="21712">
                  <c:v>28.696043057027701</c:v>
                </c:pt>
                <c:pt idx="21713">
                  <c:v>28.696207523679899</c:v>
                </c:pt>
                <c:pt idx="21714">
                  <c:v>28.696371989806099</c:v>
                </c:pt>
                <c:pt idx="21715">
                  <c:v>28.6965364554061</c:v>
                </c:pt>
                <c:pt idx="21716">
                  <c:v>28.696700920480001</c:v>
                </c:pt>
                <c:pt idx="21717">
                  <c:v>28.696865385027799</c:v>
                </c:pt>
                <c:pt idx="21718">
                  <c:v>28.6970298490495</c:v>
                </c:pt>
                <c:pt idx="21719">
                  <c:v>28.697194312545101</c:v>
                </c:pt>
                <c:pt idx="21720">
                  <c:v>28.697358775514601</c:v>
                </c:pt>
                <c:pt idx="21721">
                  <c:v>28.697523237957999</c:v>
                </c:pt>
                <c:pt idx="21722">
                  <c:v>28.697687699875299</c:v>
                </c:pt>
                <c:pt idx="21723">
                  <c:v>28.6978521612665</c:v>
                </c:pt>
                <c:pt idx="21724">
                  <c:v>28.6980166221316</c:v>
                </c:pt>
                <c:pt idx="21725">
                  <c:v>28.698181082470601</c:v>
                </c:pt>
                <c:pt idx="21726">
                  <c:v>28.698345542283501</c:v>
                </c:pt>
                <c:pt idx="21727">
                  <c:v>28.698510001570298</c:v>
                </c:pt>
                <c:pt idx="21728">
                  <c:v>28.698674460330999</c:v>
                </c:pt>
                <c:pt idx="21729">
                  <c:v>28.698838918565599</c:v>
                </c:pt>
                <c:pt idx="21730">
                  <c:v>28.699003376274099</c:v>
                </c:pt>
                <c:pt idx="21731">
                  <c:v>28.699167833456599</c:v>
                </c:pt>
                <c:pt idx="21732">
                  <c:v>28.699332290112999</c:v>
                </c:pt>
                <c:pt idx="21733">
                  <c:v>28.699496746243199</c:v>
                </c:pt>
                <c:pt idx="21734">
                  <c:v>28.699661201847402</c:v>
                </c:pt>
                <c:pt idx="21735">
                  <c:v>28.699825656925601</c:v>
                </c:pt>
                <c:pt idx="21736">
                  <c:v>28.6999901114776</c:v>
                </c:pt>
                <c:pt idx="21737">
                  <c:v>28.700154565503599</c:v>
                </c:pt>
                <c:pt idx="21738">
                  <c:v>28.700319019003501</c:v>
                </c:pt>
                <c:pt idx="21739">
                  <c:v>28.7004834719773</c:v>
                </c:pt>
                <c:pt idx="21740">
                  <c:v>28.700647924424999</c:v>
                </c:pt>
                <c:pt idx="21741">
                  <c:v>28.7008123763467</c:v>
                </c:pt>
                <c:pt idx="21742">
                  <c:v>28.700976827742299</c:v>
                </c:pt>
                <c:pt idx="21743">
                  <c:v>28.7011412786118</c:v>
                </c:pt>
                <c:pt idx="21744">
                  <c:v>28.701305728955301</c:v>
                </c:pt>
                <c:pt idx="21745">
                  <c:v>28.701470178772698</c:v>
                </c:pt>
                <c:pt idx="21746">
                  <c:v>28.701634628064099</c:v>
                </c:pt>
                <c:pt idx="21747">
                  <c:v>28.701799076829399</c:v>
                </c:pt>
                <c:pt idx="21748">
                  <c:v>28.701963525068599</c:v>
                </c:pt>
                <c:pt idx="21749">
                  <c:v>28.702127972781799</c:v>
                </c:pt>
                <c:pt idx="21750">
                  <c:v>28.702292419968899</c:v>
                </c:pt>
                <c:pt idx="21751">
                  <c:v>28.702456866630001</c:v>
                </c:pt>
                <c:pt idx="21752">
                  <c:v>28.702621312765</c:v>
                </c:pt>
                <c:pt idx="21753">
                  <c:v>28.702785758373999</c:v>
                </c:pt>
                <c:pt idx="21754">
                  <c:v>28.702950203456901</c:v>
                </c:pt>
                <c:pt idx="21755">
                  <c:v>28.703114648013699</c:v>
                </c:pt>
                <c:pt idx="21756">
                  <c:v>28.7032790920445</c:v>
                </c:pt>
                <c:pt idx="21757">
                  <c:v>28.703443535549301</c:v>
                </c:pt>
                <c:pt idx="21758">
                  <c:v>28.703607978528101</c:v>
                </c:pt>
                <c:pt idx="21759">
                  <c:v>28.703772420980801</c:v>
                </c:pt>
                <c:pt idx="21760">
                  <c:v>28.703936862907401</c:v>
                </c:pt>
                <c:pt idx="21761">
                  <c:v>28.704101304308001</c:v>
                </c:pt>
                <c:pt idx="21762">
                  <c:v>28.7042657451826</c:v>
                </c:pt>
                <c:pt idx="21763">
                  <c:v>28.704430185531201</c:v>
                </c:pt>
                <c:pt idx="21764">
                  <c:v>28.7045946253537</c:v>
                </c:pt>
                <c:pt idx="21765">
                  <c:v>28.704759064650201</c:v>
                </c:pt>
                <c:pt idx="21766">
                  <c:v>28.704923503420599</c:v>
                </c:pt>
                <c:pt idx="21767">
                  <c:v>28.705087941664999</c:v>
                </c:pt>
                <c:pt idx="21768">
                  <c:v>28.705252379383499</c:v>
                </c:pt>
                <c:pt idx="21769">
                  <c:v>28.705416816575799</c:v>
                </c:pt>
                <c:pt idx="21770">
                  <c:v>28.705581253242201</c:v>
                </c:pt>
                <c:pt idx="21771">
                  <c:v>28.7057456893825</c:v>
                </c:pt>
                <c:pt idx="21772">
                  <c:v>28.705910124996802</c:v>
                </c:pt>
                <c:pt idx="21773">
                  <c:v>28.706074560085099</c:v>
                </c:pt>
                <c:pt idx="21774">
                  <c:v>28.7062389946474</c:v>
                </c:pt>
                <c:pt idx="21775">
                  <c:v>28.7064034286837</c:v>
                </c:pt>
                <c:pt idx="21776">
                  <c:v>28.7065678621939</c:v>
                </c:pt>
                <c:pt idx="21777">
                  <c:v>28.706732295178199</c:v>
                </c:pt>
                <c:pt idx="21778">
                  <c:v>28.706896727636401</c:v>
                </c:pt>
                <c:pt idx="21779">
                  <c:v>28.7070611595686</c:v>
                </c:pt>
                <c:pt idx="21780">
                  <c:v>28.707225590974801</c:v>
                </c:pt>
                <c:pt idx="21781">
                  <c:v>28.707390021855101</c:v>
                </c:pt>
                <c:pt idx="21782">
                  <c:v>28.707554452209301</c:v>
                </c:pt>
                <c:pt idx="21783">
                  <c:v>28.707718882037501</c:v>
                </c:pt>
                <c:pt idx="21784">
                  <c:v>28.7078833113397</c:v>
                </c:pt>
                <c:pt idx="21785">
                  <c:v>28.708047740115902</c:v>
                </c:pt>
                <c:pt idx="21786">
                  <c:v>28.708212168366099</c:v>
                </c:pt>
                <c:pt idx="21787">
                  <c:v>28.7083765960903</c:v>
                </c:pt>
                <c:pt idx="21788">
                  <c:v>28.7085410232885</c:v>
                </c:pt>
                <c:pt idx="21789">
                  <c:v>28.708705449960799</c:v>
                </c:pt>
                <c:pt idx="21790">
                  <c:v>28.708869876106998</c:v>
                </c:pt>
                <c:pt idx="21791">
                  <c:v>28.7090343017273</c:v>
                </c:pt>
                <c:pt idx="21792">
                  <c:v>28.709198726821501</c:v>
                </c:pt>
                <c:pt idx="21793">
                  <c:v>28.709363151389802</c:v>
                </c:pt>
                <c:pt idx="21794">
                  <c:v>28.709527575432102</c:v>
                </c:pt>
                <c:pt idx="21795">
                  <c:v>28.709691998948401</c:v>
                </c:pt>
                <c:pt idx="21796">
                  <c:v>28.709856421938799</c:v>
                </c:pt>
                <c:pt idx="21797">
                  <c:v>28.7100208444031</c:v>
                </c:pt>
                <c:pt idx="21798">
                  <c:v>28.710185266341501</c:v>
                </c:pt>
                <c:pt idx="21799">
                  <c:v>28.710349687753901</c:v>
                </c:pt>
                <c:pt idx="21800">
                  <c:v>28.7105141086403</c:v>
                </c:pt>
                <c:pt idx="21801">
                  <c:v>28.710678529000798</c:v>
                </c:pt>
                <c:pt idx="21802">
                  <c:v>28.7108429488353</c:v>
                </c:pt>
                <c:pt idx="21803">
                  <c:v>28.7110073681438</c:v>
                </c:pt>
                <c:pt idx="21804">
                  <c:v>28.7111717869264</c:v>
                </c:pt>
                <c:pt idx="21805">
                  <c:v>28.711336205182999</c:v>
                </c:pt>
                <c:pt idx="21806">
                  <c:v>28.711500622913601</c:v>
                </c:pt>
                <c:pt idx="21807">
                  <c:v>28.711665040118199</c:v>
                </c:pt>
                <c:pt idx="21808">
                  <c:v>28.711829456796899</c:v>
                </c:pt>
                <c:pt idx="21809">
                  <c:v>28.711993872949702</c:v>
                </c:pt>
                <c:pt idx="21810">
                  <c:v>28.7121582885765</c:v>
                </c:pt>
                <c:pt idx="21811">
                  <c:v>28.712322703677302</c:v>
                </c:pt>
                <c:pt idx="21812">
                  <c:v>28.712487118252199</c:v>
                </c:pt>
                <c:pt idx="21813">
                  <c:v>28.712651532301098</c:v>
                </c:pt>
                <c:pt idx="21814">
                  <c:v>28.712815945824001</c:v>
                </c:pt>
                <c:pt idx="21815">
                  <c:v>28.712980358821099</c:v>
                </c:pt>
                <c:pt idx="21816">
                  <c:v>28.7131447712921</c:v>
                </c:pt>
                <c:pt idx="21817">
                  <c:v>28.7133091832373</c:v>
                </c:pt>
                <c:pt idx="21818">
                  <c:v>28.713473594656399</c:v>
                </c:pt>
                <c:pt idx="21819">
                  <c:v>28.713638005549701</c:v>
                </c:pt>
                <c:pt idx="21820">
                  <c:v>28.713802415917002</c:v>
                </c:pt>
                <c:pt idx="21821">
                  <c:v>28.713966825758298</c:v>
                </c:pt>
                <c:pt idx="21822">
                  <c:v>28.7141312350738</c:v>
                </c:pt>
                <c:pt idx="21823">
                  <c:v>28.714295643863199</c:v>
                </c:pt>
                <c:pt idx="21824">
                  <c:v>28.7144600521268</c:v>
                </c:pt>
                <c:pt idx="21825">
                  <c:v>28.7146244598644</c:v>
                </c:pt>
                <c:pt idx="21826">
                  <c:v>28.714788867076098</c:v>
                </c:pt>
                <c:pt idx="21827">
                  <c:v>28.7149532737618</c:v>
                </c:pt>
                <c:pt idx="21828">
                  <c:v>28.7151176799217</c:v>
                </c:pt>
                <c:pt idx="21829">
                  <c:v>28.7152820855556</c:v>
                </c:pt>
                <c:pt idx="21830">
                  <c:v>28.715446490663599</c:v>
                </c:pt>
                <c:pt idx="21831">
                  <c:v>28.7156108952456</c:v>
                </c:pt>
                <c:pt idx="21832">
                  <c:v>28.715775299301701</c:v>
                </c:pt>
                <c:pt idx="21833">
                  <c:v>28.7159397028319</c:v>
                </c:pt>
                <c:pt idx="21834">
                  <c:v>28.716104105836202</c:v>
                </c:pt>
                <c:pt idx="21835">
                  <c:v>28.716268508314599</c:v>
                </c:pt>
                <c:pt idx="21836">
                  <c:v>28.716432910267098</c:v>
                </c:pt>
                <c:pt idx="21837">
                  <c:v>28.716597311693601</c:v>
                </c:pt>
                <c:pt idx="21838">
                  <c:v>28.716761712594302</c:v>
                </c:pt>
                <c:pt idx="21839">
                  <c:v>28.716926112968999</c:v>
                </c:pt>
                <c:pt idx="21840">
                  <c:v>28.717090512817801</c:v>
                </c:pt>
                <c:pt idx="21841">
                  <c:v>28.717254912140699</c:v>
                </c:pt>
                <c:pt idx="21842">
                  <c:v>28.7174193109377</c:v>
                </c:pt>
                <c:pt idx="21843">
                  <c:v>28.7175837092088</c:v>
                </c:pt>
                <c:pt idx="21844">
                  <c:v>28.717748106954001</c:v>
                </c:pt>
                <c:pt idx="21845">
                  <c:v>28.717912504173299</c:v>
                </c:pt>
                <c:pt idx="21846">
                  <c:v>28.718076900866699</c:v>
                </c:pt>
                <c:pt idx="21847">
                  <c:v>28.718241297034201</c:v>
                </c:pt>
                <c:pt idx="21848">
                  <c:v>28.718405692675798</c:v>
                </c:pt>
                <c:pt idx="21849">
                  <c:v>28.718570087791498</c:v>
                </c:pt>
                <c:pt idx="21850">
                  <c:v>28.718734482381301</c:v>
                </c:pt>
                <c:pt idx="21851">
                  <c:v>28.718898876445301</c:v>
                </c:pt>
                <c:pt idx="21852">
                  <c:v>28.719063269983302</c:v>
                </c:pt>
                <c:pt idx="21853">
                  <c:v>28.7192276629955</c:v>
                </c:pt>
                <c:pt idx="21854">
                  <c:v>28.719392055481698</c:v>
                </c:pt>
                <c:pt idx="21855">
                  <c:v>28.719556447442098</c:v>
                </c:pt>
                <c:pt idx="21856">
                  <c:v>28.719720838876601</c:v>
                </c:pt>
                <c:pt idx="21857">
                  <c:v>28.719885229785199</c:v>
                </c:pt>
                <c:pt idx="21858">
                  <c:v>28.720049620167998</c:v>
                </c:pt>
                <c:pt idx="21859">
                  <c:v>28.720214010024801</c:v>
                </c:pt>
                <c:pt idx="21860">
                  <c:v>28.720378399355798</c:v>
                </c:pt>
                <c:pt idx="21861">
                  <c:v>28.720542788160898</c:v>
                </c:pt>
                <c:pt idx="21862">
                  <c:v>28.7207071764402</c:v>
                </c:pt>
                <c:pt idx="21863">
                  <c:v>28.720871564193601</c:v>
                </c:pt>
                <c:pt idx="21864">
                  <c:v>28.721035951421101</c:v>
                </c:pt>
                <c:pt idx="21865">
                  <c:v>28.721200338122699</c:v>
                </c:pt>
                <c:pt idx="21866">
                  <c:v>28.7213647242985</c:v>
                </c:pt>
                <c:pt idx="21867">
                  <c:v>28.721529109948399</c:v>
                </c:pt>
                <c:pt idx="21868">
                  <c:v>28.721693495072401</c:v>
                </c:pt>
                <c:pt idx="21869">
                  <c:v>28.721857879670601</c:v>
                </c:pt>
                <c:pt idx="21870">
                  <c:v>28.7220222637429</c:v>
                </c:pt>
                <c:pt idx="21871">
                  <c:v>28.722186647289401</c:v>
                </c:pt>
                <c:pt idx="21872">
                  <c:v>28.722351030310001</c:v>
                </c:pt>
                <c:pt idx="21873">
                  <c:v>28.7225154128047</c:v>
                </c:pt>
                <c:pt idx="21874">
                  <c:v>28.722679794773601</c:v>
                </c:pt>
                <c:pt idx="21875">
                  <c:v>28.7228441762167</c:v>
                </c:pt>
                <c:pt idx="21876">
                  <c:v>28.723008557133799</c:v>
                </c:pt>
                <c:pt idx="21877">
                  <c:v>28.723172937525199</c:v>
                </c:pt>
                <c:pt idx="21878">
                  <c:v>28.723337317390701</c:v>
                </c:pt>
                <c:pt idx="21879">
                  <c:v>28.723501696730299</c:v>
                </c:pt>
                <c:pt idx="21880">
                  <c:v>28.723666075544202</c:v>
                </c:pt>
                <c:pt idx="21881">
                  <c:v>28.7238304538321</c:v>
                </c:pt>
                <c:pt idx="21882">
                  <c:v>28.7239948315943</c:v>
                </c:pt>
                <c:pt idx="21883">
                  <c:v>28.7241592088305</c:v>
                </c:pt>
                <c:pt idx="21884">
                  <c:v>28.724323585541001</c:v>
                </c:pt>
                <c:pt idx="21885">
                  <c:v>28.7244879617256</c:v>
                </c:pt>
                <c:pt idx="21886">
                  <c:v>28.724652337384398</c:v>
                </c:pt>
                <c:pt idx="21887">
                  <c:v>28.724816712517399</c:v>
                </c:pt>
                <c:pt idx="21888">
                  <c:v>28.724981087124501</c:v>
                </c:pt>
                <c:pt idx="21889">
                  <c:v>28.725145461205798</c:v>
                </c:pt>
                <c:pt idx="21890">
                  <c:v>28.725309834761301</c:v>
                </c:pt>
                <c:pt idx="21891">
                  <c:v>28.725474207790899</c:v>
                </c:pt>
                <c:pt idx="21892">
                  <c:v>28.725638580294699</c:v>
                </c:pt>
                <c:pt idx="21893">
                  <c:v>28.725802952272701</c:v>
                </c:pt>
                <c:pt idx="21894">
                  <c:v>28.725967323724898</c:v>
                </c:pt>
                <c:pt idx="21895">
                  <c:v>28.726131694651201</c:v>
                </c:pt>
                <c:pt idx="21896">
                  <c:v>28.726296065051798</c:v>
                </c:pt>
                <c:pt idx="21897">
                  <c:v>28.726460434926501</c:v>
                </c:pt>
                <c:pt idx="21898">
                  <c:v>28.726624804275399</c:v>
                </c:pt>
                <c:pt idx="21899">
                  <c:v>28.726789173098499</c:v>
                </c:pt>
                <c:pt idx="21900">
                  <c:v>28.726953541395801</c:v>
                </c:pt>
                <c:pt idx="21901">
                  <c:v>28.727117909167301</c:v>
                </c:pt>
                <c:pt idx="21902">
                  <c:v>28.727282276413</c:v>
                </c:pt>
                <c:pt idx="21903">
                  <c:v>28.727446643132801</c:v>
                </c:pt>
                <c:pt idx="21904">
                  <c:v>28.7276110093269</c:v>
                </c:pt>
                <c:pt idx="21905">
                  <c:v>28.727775374995101</c:v>
                </c:pt>
                <c:pt idx="21906">
                  <c:v>28.7279397401376</c:v>
                </c:pt>
                <c:pt idx="21907">
                  <c:v>28.728104104754301</c:v>
                </c:pt>
                <c:pt idx="21908">
                  <c:v>28.728268468845101</c:v>
                </c:pt>
                <c:pt idx="21909">
                  <c:v>28.728432832410199</c:v>
                </c:pt>
                <c:pt idx="21910">
                  <c:v>28.728597195449499</c:v>
                </c:pt>
                <c:pt idx="21911">
                  <c:v>28.728761557962901</c:v>
                </c:pt>
                <c:pt idx="21912">
                  <c:v>28.728925919950601</c:v>
                </c:pt>
                <c:pt idx="21913">
                  <c:v>28.7290902814125</c:v>
                </c:pt>
                <c:pt idx="21914">
                  <c:v>28.7292546423486</c:v>
                </c:pt>
                <c:pt idx="21915">
                  <c:v>28.729419002758899</c:v>
                </c:pt>
                <c:pt idx="21916">
                  <c:v>28.729583362643499</c:v>
                </c:pt>
                <c:pt idx="21917">
                  <c:v>28.729747722002202</c:v>
                </c:pt>
                <c:pt idx="21918">
                  <c:v>28.729912080835199</c:v>
                </c:pt>
                <c:pt idx="21919">
                  <c:v>28.730076439142401</c:v>
                </c:pt>
                <c:pt idx="21920">
                  <c:v>28.730240796923798</c:v>
                </c:pt>
                <c:pt idx="21921">
                  <c:v>28.7304051541795</c:v>
                </c:pt>
                <c:pt idx="21922">
                  <c:v>28.730569510909302</c:v>
                </c:pt>
                <c:pt idx="21923">
                  <c:v>28.7307338671134</c:v>
                </c:pt>
                <c:pt idx="21924">
                  <c:v>28.730898222791701</c:v>
                </c:pt>
                <c:pt idx="21925">
                  <c:v>28.7310625779443</c:v>
                </c:pt>
                <c:pt idx="21926">
                  <c:v>28.731226932571101</c:v>
                </c:pt>
                <c:pt idx="21927">
                  <c:v>28.7313912866721</c:v>
                </c:pt>
                <c:pt idx="21928">
                  <c:v>28.731555640247301</c:v>
                </c:pt>
                <c:pt idx="21929">
                  <c:v>28.731719993296799</c:v>
                </c:pt>
                <c:pt idx="21930">
                  <c:v>28.7318843458206</c:v>
                </c:pt>
                <c:pt idx="21931">
                  <c:v>28.732048697818499</c:v>
                </c:pt>
                <c:pt idx="21932">
                  <c:v>28.732213049290699</c:v>
                </c:pt>
                <c:pt idx="21933">
                  <c:v>28.732377400237201</c:v>
                </c:pt>
                <c:pt idx="21934">
                  <c:v>28.732541750657902</c:v>
                </c:pt>
                <c:pt idx="21935">
                  <c:v>28.7327061005528</c:v>
                </c:pt>
                <c:pt idx="21936">
                  <c:v>28.732870449922</c:v>
                </c:pt>
                <c:pt idx="21937">
                  <c:v>28.733034798765399</c:v>
                </c:pt>
                <c:pt idx="21938">
                  <c:v>28.733199147083099</c:v>
                </c:pt>
                <c:pt idx="21939">
                  <c:v>28.7333634948751</c:v>
                </c:pt>
                <c:pt idx="21940">
                  <c:v>28.733527842141299</c:v>
                </c:pt>
                <c:pt idx="21941">
                  <c:v>28.733692188881701</c:v>
                </c:pt>
                <c:pt idx="21942">
                  <c:v>28.7338565350964</c:v>
                </c:pt>
                <c:pt idx="21943">
                  <c:v>28.734020880785401</c:v>
                </c:pt>
                <c:pt idx="21944">
                  <c:v>28.7341852259487</c:v>
                </c:pt>
                <c:pt idx="21945">
                  <c:v>28.734349570586101</c:v>
                </c:pt>
                <c:pt idx="21946">
                  <c:v>28.734513914697899</c:v>
                </c:pt>
                <c:pt idx="21947">
                  <c:v>28.7346782582839</c:v>
                </c:pt>
                <c:pt idx="21948">
                  <c:v>28.734842601344202</c:v>
                </c:pt>
                <c:pt idx="21949">
                  <c:v>28.735006943878801</c:v>
                </c:pt>
                <c:pt idx="21950">
                  <c:v>28.735171285887599</c:v>
                </c:pt>
                <c:pt idx="21951">
                  <c:v>28.735335627370699</c:v>
                </c:pt>
                <c:pt idx="21952">
                  <c:v>28.735499968328099</c:v>
                </c:pt>
                <c:pt idx="21953">
                  <c:v>28.735664308759802</c:v>
                </c:pt>
                <c:pt idx="21954">
                  <c:v>28.735828648665699</c:v>
                </c:pt>
                <c:pt idx="21955">
                  <c:v>28.735992988045901</c:v>
                </c:pt>
                <c:pt idx="21956">
                  <c:v>28.7361573269004</c:v>
                </c:pt>
                <c:pt idx="21957">
                  <c:v>28.736321665229202</c:v>
                </c:pt>
                <c:pt idx="21958">
                  <c:v>28.736486003032201</c:v>
                </c:pt>
                <c:pt idx="21959">
                  <c:v>28.736650340309598</c:v>
                </c:pt>
                <c:pt idx="21960">
                  <c:v>28.736814677061201</c:v>
                </c:pt>
                <c:pt idx="21961">
                  <c:v>28.736979013287101</c:v>
                </c:pt>
                <c:pt idx="21962">
                  <c:v>28.737143348987299</c:v>
                </c:pt>
                <c:pt idx="21963">
                  <c:v>28.737307684161799</c:v>
                </c:pt>
                <c:pt idx="21964">
                  <c:v>28.7374720188106</c:v>
                </c:pt>
                <c:pt idx="21965">
                  <c:v>28.737636352933698</c:v>
                </c:pt>
                <c:pt idx="21966">
                  <c:v>28.737800686531099</c:v>
                </c:pt>
                <c:pt idx="21967">
                  <c:v>28.7379650196028</c:v>
                </c:pt>
                <c:pt idx="21968">
                  <c:v>28.7381293521488</c:v>
                </c:pt>
                <c:pt idx="21969">
                  <c:v>28.738293684169101</c:v>
                </c:pt>
                <c:pt idx="21970">
                  <c:v>28.738458015663699</c:v>
                </c:pt>
                <c:pt idx="21971">
                  <c:v>28.738622346632599</c:v>
                </c:pt>
                <c:pt idx="21972">
                  <c:v>28.738786677075801</c:v>
                </c:pt>
                <c:pt idx="21973">
                  <c:v>28.7389510069933</c:v>
                </c:pt>
                <c:pt idx="21974">
                  <c:v>28.739115336385101</c:v>
                </c:pt>
                <c:pt idx="21975">
                  <c:v>28.739279665251299</c:v>
                </c:pt>
                <c:pt idx="21976">
                  <c:v>28.739443993591699</c:v>
                </c:pt>
                <c:pt idx="21977">
                  <c:v>28.7396083214065</c:v>
                </c:pt>
                <c:pt idx="21978">
                  <c:v>28.739772648695599</c:v>
                </c:pt>
                <c:pt idx="21979">
                  <c:v>28.739936975458999</c:v>
                </c:pt>
                <c:pt idx="21980">
                  <c:v>28.740101301696701</c:v>
                </c:pt>
                <c:pt idx="21981">
                  <c:v>28.7402656274087</c:v>
                </c:pt>
                <c:pt idx="21982">
                  <c:v>28.7404299525951</c:v>
                </c:pt>
                <c:pt idx="21983">
                  <c:v>28.740594277255799</c:v>
                </c:pt>
                <c:pt idx="21984">
                  <c:v>28.740758601390802</c:v>
                </c:pt>
                <c:pt idx="21985">
                  <c:v>28.740922925000099</c:v>
                </c:pt>
                <c:pt idx="21986">
                  <c:v>28.741087248083801</c:v>
                </c:pt>
                <c:pt idx="21987">
                  <c:v>28.741251570641801</c:v>
                </c:pt>
                <c:pt idx="21988">
                  <c:v>28.741415892674102</c:v>
                </c:pt>
                <c:pt idx="21989">
                  <c:v>28.7415802141808</c:v>
                </c:pt>
                <c:pt idx="21990">
                  <c:v>28.7417445351618</c:v>
                </c:pt>
                <c:pt idx="21991">
                  <c:v>28.741908855617201</c:v>
                </c:pt>
                <c:pt idx="21992">
                  <c:v>28.742073175546899</c:v>
                </c:pt>
                <c:pt idx="21993">
                  <c:v>28.742237494950899</c:v>
                </c:pt>
                <c:pt idx="21994">
                  <c:v>28.742401813829201</c:v>
                </c:pt>
                <c:pt idx="21995">
                  <c:v>28.742566132181999</c:v>
                </c:pt>
                <c:pt idx="21996">
                  <c:v>28.742730450008999</c:v>
                </c:pt>
                <c:pt idx="21997">
                  <c:v>28.7428947673104</c:v>
                </c:pt>
                <c:pt idx="21998">
                  <c:v>28.743059084086202</c:v>
                </c:pt>
                <c:pt idx="21999">
                  <c:v>28.743223400336301</c:v>
                </c:pt>
                <c:pt idx="22000">
                  <c:v>28.743387716060699</c:v>
                </c:pt>
                <c:pt idx="22001">
                  <c:v>28.7435520312596</c:v>
                </c:pt>
                <c:pt idx="22002">
                  <c:v>28.7437163459327</c:v>
                </c:pt>
                <c:pt idx="22003">
                  <c:v>28.743880660080201</c:v>
                </c:pt>
                <c:pt idx="22004">
                  <c:v>28.744044973702099</c:v>
                </c:pt>
                <c:pt idx="22005">
                  <c:v>28.744209286798402</c:v>
                </c:pt>
                <c:pt idx="22006">
                  <c:v>28.744373599368998</c:v>
                </c:pt>
                <c:pt idx="22007">
                  <c:v>28.744537911414</c:v>
                </c:pt>
                <c:pt idx="22008">
                  <c:v>28.744702222933299</c:v>
                </c:pt>
                <c:pt idx="22009">
                  <c:v>28.744866533926999</c:v>
                </c:pt>
                <c:pt idx="22010">
                  <c:v>28.745030844395099</c:v>
                </c:pt>
                <c:pt idx="22011">
                  <c:v>28.745195154337502</c:v>
                </c:pt>
                <c:pt idx="22012">
                  <c:v>28.745359463754301</c:v>
                </c:pt>
                <c:pt idx="22013">
                  <c:v>28.745523772645502</c:v>
                </c:pt>
                <c:pt idx="22014">
                  <c:v>28.7456880810111</c:v>
                </c:pt>
                <c:pt idx="22015">
                  <c:v>28.745852388850999</c:v>
                </c:pt>
                <c:pt idx="22016">
                  <c:v>28.746016696165299</c:v>
                </c:pt>
                <c:pt idx="22017">
                  <c:v>28.746181002954</c:v>
                </c:pt>
                <c:pt idx="22018">
                  <c:v>28.746345309217102</c:v>
                </c:pt>
                <c:pt idx="22019">
                  <c:v>28.746509614954601</c:v>
                </c:pt>
                <c:pt idx="22020">
                  <c:v>28.746673920166401</c:v>
                </c:pt>
                <c:pt idx="22021">
                  <c:v>28.746838224852699</c:v>
                </c:pt>
                <c:pt idx="22022">
                  <c:v>28.747002529013301</c:v>
                </c:pt>
                <c:pt idx="22023">
                  <c:v>28.747166832648301</c:v>
                </c:pt>
                <c:pt idx="22024">
                  <c:v>28.747331135757701</c:v>
                </c:pt>
                <c:pt idx="22025">
                  <c:v>28.747495438341499</c:v>
                </c:pt>
                <c:pt idx="22026">
                  <c:v>28.747659740399701</c:v>
                </c:pt>
                <c:pt idx="22027">
                  <c:v>28.747824041932301</c:v>
                </c:pt>
                <c:pt idx="22028">
                  <c:v>28.747988342939301</c:v>
                </c:pt>
                <c:pt idx="22029">
                  <c:v>28.748152643420699</c:v>
                </c:pt>
                <c:pt idx="22030">
                  <c:v>28.748316943376501</c:v>
                </c:pt>
                <c:pt idx="22031">
                  <c:v>28.748481242806701</c:v>
                </c:pt>
                <c:pt idx="22032">
                  <c:v>28.748645541711301</c:v>
                </c:pt>
                <c:pt idx="22033">
                  <c:v>28.748809840090299</c:v>
                </c:pt>
                <c:pt idx="22034">
                  <c:v>28.748974137943701</c:v>
                </c:pt>
                <c:pt idx="22035">
                  <c:v>28.749138435271501</c:v>
                </c:pt>
                <c:pt idx="22036">
                  <c:v>28.749302732073701</c:v>
                </c:pt>
                <c:pt idx="22037">
                  <c:v>28.749467028350399</c:v>
                </c:pt>
                <c:pt idx="22038">
                  <c:v>28.749631324101401</c:v>
                </c:pt>
                <c:pt idx="22039">
                  <c:v>28.7497956193269</c:v>
                </c:pt>
                <c:pt idx="22040">
                  <c:v>28.7499599140268</c:v>
                </c:pt>
                <c:pt idx="22041">
                  <c:v>28.7501242082011</c:v>
                </c:pt>
                <c:pt idx="22042">
                  <c:v>28.750288501849901</c:v>
                </c:pt>
                <c:pt idx="22043">
                  <c:v>28.750452794973</c:v>
                </c:pt>
                <c:pt idx="22044">
                  <c:v>28.7506170875706</c:v>
                </c:pt>
                <c:pt idx="22045">
                  <c:v>28.7507813796426</c:v>
                </c:pt>
                <c:pt idx="22046">
                  <c:v>28.7509456711891</c:v>
                </c:pt>
                <c:pt idx="22047">
                  <c:v>28.751109962209899</c:v>
                </c:pt>
                <c:pt idx="22048">
                  <c:v>28.751274252705201</c:v>
                </c:pt>
                <c:pt idx="22049">
                  <c:v>28.751438542674901</c:v>
                </c:pt>
                <c:pt idx="22050">
                  <c:v>28.751602832119101</c:v>
                </c:pt>
                <c:pt idx="22051">
                  <c:v>28.751767121037702</c:v>
                </c:pt>
                <c:pt idx="22052">
                  <c:v>28.7519314094307</c:v>
                </c:pt>
                <c:pt idx="22053">
                  <c:v>28.752095697298198</c:v>
                </c:pt>
                <c:pt idx="22054">
                  <c:v>28.752259984640101</c:v>
                </c:pt>
                <c:pt idx="22055">
                  <c:v>28.752424271456501</c:v>
                </c:pt>
                <c:pt idx="22056">
                  <c:v>28.752588557747298</c:v>
                </c:pt>
                <c:pt idx="22057">
                  <c:v>28.7527528435125</c:v>
                </c:pt>
                <c:pt idx="22058">
                  <c:v>28.752917128752198</c:v>
                </c:pt>
                <c:pt idx="22059">
                  <c:v>28.753081413466401</c:v>
                </c:pt>
                <c:pt idx="22060">
                  <c:v>28.753245697655</c:v>
                </c:pt>
                <c:pt idx="22061">
                  <c:v>28.753409981318001</c:v>
                </c:pt>
                <c:pt idx="22062">
                  <c:v>28.753574264455501</c:v>
                </c:pt>
                <c:pt idx="22063">
                  <c:v>28.753738547067499</c:v>
                </c:pt>
                <c:pt idx="22064">
                  <c:v>28.753902829153901</c:v>
                </c:pt>
                <c:pt idx="22065">
                  <c:v>28.754067110714701</c:v>
                </c:pt>
                <c:pt idx="22066">
                  <c:v>28.7542313917501</c:v>
                </c:pt>
                <c:pt idx="22067">
                  <c:v>28.7543956722599</c:v>
                </c:pt>
                <c:pt idx="22068">
                  <c:v>28.754559952244101</c:v>
                </c:pt>
                <c:pt idx="22069">
                  <c:v>28.754724231702799</c:v>
                </c:pt>
                <c:pt idx="22070">
                  <c:v>28.754888510636</c:v>
                </c:pt>
                <c:pt idx="22071">
                  <c:v>28.755052789043699</c:v>
                </c:pt>
                <c:pt idx="22072">
                  <c:v>28.755217066925798</c:v>
                </c:pt>
                <c:pt idx="22073">
                  <c:v>28.755381344282402</c:v>
                </c:pt>
                <c:pt idx="22074">
                  <c:v>28.755545621113502</c:v>
                </c:pt>
                <c:pt idx="22075">
                  <c:v>28.755709897418999</c:v>
                </c:pt>
                <c:pt idx="22076">
                  <c:v>28.755874173199</c:v>
                </c:pt>
                <c:pt idx="22077">
                  <c:v>28.756038448453499</c:v>
                </c:pt>
                <c:pt idx="22078">
                  <c:v>28.756202723182501</c:v>
                </c:pt>
                <c:pt idx="22079">
                  <c:v>28.756366997385999</c:v>
                </c:pt>
                <c:pt idx="22080">
                  <c:v>28.756531271063899</c:v>
                </c:pt>
                <c:pt idx="22081">
                  <c:v>28.756695544216299</c:v>
                </c:pt>
                <c:pt idx="22082">
                  <c:v>28.7568598168432</c:v>
                </c:pt>
                <c:pt idx="22083">
                  <c:v>28.7570240889446</c:v>
                </c:pt>
                <c:pt idx="22084">
                  <c:v>28.757188360520502</c:v>
                </c:pt>
                <c:pt idx="22085">
                  <c:v>28.7573526315709</c:v>
                </c:pt>
                <c:pt idx="22086">
                  <c:v>28.757516902095801</c:v>
                </c:pt>
                <c:pt idx="22087">
                  <c:v>28.7576811720952</c:v>
                </c:pt>
                <c:pt idx="22088">
                  <c:v>28.757845441569</c:v>
                </c:pt>
                <c:pt idx="22089">
                  <c:v>28.758009710517399</c:v>
                </c:pt>
                <c:pt idx="22090">
                  <c:v>28.758173978940299</c:v>
                </c:pt>
                <c:pt idx="22091">
                  <c:v>28.758338246837599</c:v>
                </c:pt>
                <c:pt idx="22092">
                  <c:v>28.7585025142095</c:v>
                </c:pt>
                <c:pt idx="22093">
                  <c:v>28.758666781055901</c:v>
                </c:pt>
                <c:pt idx="22094">
                  <c:v>28.758831047376699</c:v>
                </c:pt>
                <c:pt idx="22095">
                  <c:v>28.7589953131721</c:v>
                </c:pt>
                <c:pt idx="22096">
                  <c:v>28.759159578441999</c:v>
                </c:pt>
                <c:pt idx="22097">
                  <c:v>28.759323843186401</c:v>
                </c:pt>
                <c:pt idx="22098">
                  <c:v>28.7594881074053</c:v>
                </c:pt>
                <c:pt idx="22099">
                  <c:v>28.759652371098799</c:v>
                </c:pt>
                <c:pt idx="22100">
                  <c:v>28.759816634266699</c:v>
                </c:pt>
                <c:pt idx="22101">
                  <c:v>28.759980896909202</c:v>
                </c:pt>
                <c:pt idx="22102">
                  <c:v>28.760145159026099</c:v>
                </c:pt>
                <c:pt idx="22103">
                  <c:v>28.760309420617599</c:v>
                </c:pt>
                <c:pt idx="22104">
                  <c:v>28.760473681683699</c:v>
                </c:pt>
                <c:pt idx="22105">
                  <c:v>28.7606379422242</c:v>
                </c:pt>
                <c:pt idx="22106">
                  <c:v>28.760802202239301</c:v>
                </c:pt>
                <c:pt idx="22107">
                  <c:v>28.760966461728898</c:v>
                </c:pt>
                <c:pt idx="22108">
                  <c:v>28.761130720693</c:v>
                </c:pt>
                <c:pt idx="22109">
                  <c:v>28.761294979131701</c:v>
                </c:pt>
                <c:pt idx="22110">
                  <c:v>28.7614592370449</c:v>
                </c:pt>
                <c:pt idx="22111">
                  <c:v>28.761623494432602</c:v>
                </c:pt>
                <c:pt idx="22112">
                  <c:v>28.7617877512949</c:v>
                </c:pt>
                <c:pt idx="22113">
                  <c:v>28.761952007631699</c:v>
                </c:pt>
                <c:pt idx="22114">
                  <c:v>28.762116263443001</c:v>
                </c:pt>
                <c:pt idx="22115">
                  <c:v>28.7622805187289</c:v>
                </c:pt>
                <c:pt idx="22116">
                  <c:v>28.7624447734893</c:v>
                </c:pt>
                <c:pt idx="22117">
                  <c:v>28.762609027724299</c:v>
                </c:pt>
                <c:pt idx="22118">
                  <c:v>28.762773281433802</c:v>
                </c:pt>
                <c:pt idx="22119">
                  <c:v>28.762937534617802</c:v>
                </c:pt>
                <c:pt idx="22120">
                  <c:v>28.763101787276401</c:v>
                </c:pt>
                <c:pt idx="22121">
                  <c:v>28.763266039409601</c:v>
                </c:pt>
                <c:pt idx="22122">
                  <c:v>28.763430291017301</c:v>
                </c:pt>
                <c:pt idx="22123">
                  <c:v>28.763594542099501</c:v>
                </c:pt>
                <c:pt idx="22124">
                  <c:v>28.763758792656301</c:v>
                </c:pt>
                <c:pt idx="22125">
                  <c:v>28.763923042687701</c:v>
                </c:pt>
                <c:pt idx="22126">
                  <c:v>28.764087292193601</c:v>
                </c:pt>
                <c:pt idx="22127">
                  <c:v>28.764251541174101</c:v>
                </c:pt>
                <c:pt idx="22128">
                  <c:v>28.764415789629201</c:v>
                </c:pt>
                <c:pt idx="22129">
                  <c:v>28.764580037558801</c:v>
                </c:pt>
                <c:pt idx="22130">
                  <c:v>28.764744284962902</c:v>
                </c:pt>
                <c:pt idx="22131">
                  <c:v>28.764908531841701</c:v>
                </c:pt>
                <c:pt idx="22132">
                  <c:v>28.765072778195002</c:v>
                </c:pt>
                <c:pt idx="22133">
                  <c:v>28.765237024022898</c:v>
                </c:pt>
                <c:pt idx="22134">
                  <c:v>28.765401269325299</c:v>
                </c:pt>
                <c:pt idx="22135">
                  <c:v>28.765565514102299</c:v>
                </c:pt>
                <c:pt idx="22136">
                  <c:v>28.765729758353899</c:v>
                </c:pt>
                <c:pt idx="22137">
                  <c:v>28.765894002080099</c:v>
                </c:pt>
                <c:pt idx="22138">
                  <c:v>28.766058245280899</c:v>
                </c:pt>
                <c:pt idx="22139">
                  <c:v>28.766222487956199</c:v>
                </c:pt>
                <c:pt idx="22140">
                  <c:v>28.766386730106099</c:v>
                </c:pt>
                <c:pt idx="22141">
                  <c:v>28.766550971730599</c:v>
                </c:pt>
                <c:pt idx="22142">
                  <c:v>28.766715212829698</c:v>
                </c:pt>
                <c:pt idx="22143">
                  <c:v>28.766879453403298</c:v>
                </c:pt>
                <c:pt idx="22144">
                  <c:v>28.767043693451601</c:v>
                </c:pt>
                <c:pt idx="22145">
                  <c:v>28.767207932974401</c:v>
                </c:pt>
                <c:pt idx="22146">
                  <c:v>28.7673721719718</c:v>
                </c:pt>
                <c:pt idx="22147">
                  <c:v>28.767536410443899</c:v>
                </c:pt>
                <c:pt idx="22148">
                  <c:v>28.767700648390498</c:v>
                </c:pt>
                <c:pt idx="22149">
                  <c:v>28.767864885811701</c:v>
                </c:pt>
                <c:pt idx="22150">
                  <c:v>28.7680291227075</c:v>
                </c:pt>
                <c:pt idx="22151">
                  <c:v>28.768193359077902</c:v>
                </c:pt>
                <c:pt idx="22152">
                  <c:v>28.7683575949229</c:v>
                </c:pt>
                <c:pt idx="22153">
                  <c:v>28.768521830242499</c:v>
                </c:pt>
                <c:pt idx="22154">
                  <c:v>28.7686860650367</c:v>
                </c:pt>
                <c:pt idx="22155">
                  <c:v>28.768850299305601</c:v>
                </c:pt>
                <c:pt idx="22156">
                  <c:v>28.769014533048999</c:v>
                </c:pt>
                <c:pt idx="22157">
                  <c:v>28.769178766267</c:v>
                </c:pt>
                <c:pt idx="22158">
                  <c:v>28.769342998959701</c:v>
                </c:pt>
                <c:pt idx="22159">
                  <c:v>28.769507231126902</c:v>
                </c:pt>
                <c:pt idx="22160">
                  <c:v>28.769671462768802</c:v>
                </c:pt>
                <c:pt idx="22161">
                  <c:v>28.769835693885302</c:v>
                </c:pt>
                <c:pt idx="22162">
                  <c:v>28.769999924476402</c:v>
                </c:pt>
                <c:pt idx="22163">
                  <c:v>28.770164154542101</c:v>
                </c:pt>
                <c:pt idx="22164">
                  <c:v>28.7703283840825</c:v>
                </c:pt>
                <c:pt idx="22165">
                  <c:v>28.770492613097399</c:v>
                </c:pt>
                <c:pt idx="22166">
                  <c:v>28.770656841587002</c:v>
                </c:pt>
                <c:pt idx="22167">
                  <c:v>28.7708210695512</c:v>
                </c:pt>
                <c:pt idx="22168">
                  <c:v>28.770985296990101</c:v>
                </c:pt>
                <c:pt idx="22169">
                  <c:v>28.7711495239035</c:v>
                </c:pt>
                <c:pt idx="22170">
                  <c:v>28.771313750291601</c:v>
                </c:pt>
                <c:pt idx="22171">
                  <c:v>28.771477976154401</c:v>
                </c:pt>
                <c:pt idx="22172">
                  <c:v>28.771642201491701</c:v>
                </c:pt>
                <c:pt idx="22173">
                  <c:v>28.771806426303701</c:v>
                </c:pt>
                <c:pt idx="22174">
                  <c:v>28.771970650590301</c:v>
                </c:pt>
                <c:pt idx="22175">
                  <c:v>28.7721348743516</c:v>
                </c:pt>
                <c:pt idx="22176">
                  <c:v>28.772299097587499</c:v>
                </c:pt>
                <c:pt idx="22177">
                  <c:v>28.772463320298101</c:v>
                </c:pt>
                <c:pt idx="22178">
                  <c:v>28.772627542483299</c:v>
                </c:pt>
                <c:pt idx="22179">
                  <c:v>28.772791764143101</c:v>
                </c:pt>
                <c:pt idx="22180">
                  <c:v>28.772955985277601</c:v>
                </c:pt>
                <c:pt idx="22181">
                  <c:v>28.773120205886698</c:v>
                </c:pt>
                <c:pt idx="22182">
                  <c:v>28.773284425970498</c:v>
                </c:pt>
                <c:pt idx="22183">
                  <c:v>28.773448645529001</c:v>
                </c:pt>
                <c:pt idx="22184">
                  <c:v>28.773612864562001</c:v>
                </c:pt>
                <c:pt idx="22185">
                  <c:v>28.773777083069799</c:v>
                </c:pt>
                <c:pt idx="22186">
                  <c:v>28.773941301052201</c:v>
                </c:pt>
                <c:pt idx="22187">
                  <c:v>28.774105518509199</c:v>
                </c:pt>
                <c:pt idx="22188">
                  <c:v>28.7742697354409</c:v>
                </c:pt>
                <c:pt idx="22189">
                  <c:v>28.7744339518473</c:v>
                </c:pt>
                <c:pt idx="22190">
                  <c:v>28.774598167728399</c:v>
                </c:pt>
                <c:pt idx="22191">
                  <c:v>28.774762383084099</c:v>
                </c:pt>
                <c:pt idx="22192">
                  <c:v>28.774926597914401</c:v>
                </c:pt>
                <c:pt idx="22193">
                  <c:v>28.775090812219499</c:v>
                </c:pt>
                <c:pt idx="22194">
                  <c:v>28.775255025999201</c:v>
                </c:pt>
                <c:pt idx="22195">
                  <c:v>28.775419239253502</c:v>
                </c:pt>
                <c:pt idx="22196">
                  <c:v>28.775583451982602</c:v>
                </c:pt>
                <c:pt idx="22197">
                  <c:v>28.775747664186301</c:v>
                </c:pt>
                <c:pt idx="22198">
                  <c:v>28.775911875864701</c:v>
                </c:pt>
                <c:pt idx="22199">
                  <c:v>28.776076087017799</c:v>
                </c:pt>
                <c:pt idx="22200">
                  <c:v>28.776240297645501</c:v>
                </c:pt>
                <c:pt idx="22201">
                  <c:v>28.776404507748001</c:v>
                </c:pt>
                <c:pt idx="22202">
                  <c:v>28.776568717325102</c:v>
                </c:pt>
                <c:pt idx="22203">
                  <c:v>28.776732926376901</c:v>
                </c:pt>
                <c:pt idx="22204">
                  <c:v>28.7768971349034</c:v>
                </c:pt>
                <c:pt idx="22205">
                  <c:v>28.777061342904499</c:v>
                </c:pt>
                <c:pt idx="22206">
                  <c:v>28.7772255503804</c:v>
                </c:pt>
                <c:pt idx="22207">
                  <c:v>28.777389757331001</c:v>
                </c:pt>
                <c:pt idx="22208">
                  <c:v>28.777553963756201</c:v>
                </c:pt>
                <c:pt idx="22209">
                  <c:v>28.777718169656101</c:v>
                </c:pt>
                <c:pt idx="22210">
                  <c:v>28.777882375030799</c:v>
                </c:pt>
                <c:pt idx="22211">
                  <c:v>28.778046579880101</c:v>
                </c:pt>
                <c:pt idx="22212">
                  <c:v>28.778210784204099</c:v>
                </c:pt>
                <c:pt idx="22213">
                  <c:v>28.778374988002799</c:v>
                </c:pt>
                <c:pt idx="22214">
                  <c:v>28.778539191276298</c:v>
                </c:pt>
                <c:pt idx="22215">
                  <c:v>28.778703394024401</c:v>
                </c:pt>
                <c:pt idx="22216">
                  <c:v>28.778867596247199</c:v>
                </c:pt>
                <c:pt idx="22217">
                  <c:v>28.7790317979448</c:v>
                </c:pt>
                <c:pt idx="22218">
                  <c:v>28.779195999117</c:v>
                </c:pt>
                <c:pt idx="22219">
                  <c:v>28.779360199764</c:v>
                </c:pt>
                <c:pt idx="22220">
                  <c:v>28.779524399885702</c:v>
                </c:pt>
                <c:pt idx="22221">
                  <c:v>28.7796885994821</c:v>
                </c:pt>
                <c:pt idx="22222">
                  <c:v>28.7798527985532</c:v>
                </c:pt>
                <c:pt idx="22223">
                  <c:v>28.780016997099001</c:v>
                </c:pt>
                <c:pt idx="22224">
                  <c:v>28.7801811951195</c:v>
                </c:pt>
                <c:pt idx="22225">
                  <c:v>28.780345392614802</c:v>
                </c:pt>
                <c:pt idx="22226">
                  <c:v>28.7805095895847</c:v>
                </c:pt>
                <c:pt idx="22227">
                  <c:v>28.7806737860294</c:v>
                </c:pt>
                <c:pt idx="22228">
                  <c:v>28.780837981948899</c:v>
                </c:pt>
                <c:pt idx="22229">
                  <c:v>28.781002177343002</c:v>
                </c:pt>
                <c:pt idx="22230">
                  <c:v>28.781166372211899</c:v>
                </c:pt>
                <c:pt idx="22231">
                  <c:v>28.7813305665555</c:v>
                </c:pt>
                <c:pt idx="22232">
                  <c:v>28.7814947603738</c:v>
                </c:pt>
                <c:pt idx="22233">
                  <c:v>28.781658953666899</c:v>
                </c:pt>
                <c:pt idx="22234">
                  <c:v>28.7818231464347</c:v>
                </c:pt>
                <c:pt idx="22235">
                  <c:v>28.7819873386773</c:v>
                </c:pt>
                <c:pt idx="22236">
                  <c:v>28.782151530394501</c:v>
                </c:pt>
                <c:pt idx="22237">
                  <c:v>28.782315721586599</c:v>
                </c:pt>
                <c:pt idx="22238">
                  <c:v>28.782479912253301</c:v>
                </c:pt>
                <c:pt idx="22239">
                  <c:v>28.782644102394801</c:v>
                </c:pt>
                <c:pt idx="22240">
                  <c:v>28.782808292011101</c:v>
                </c:pt>
                <c:pt idx="22241">
                  <c:v>28.782972481102099</c:v>
                </c:pt>
                <c:pt idx="22242">
                  <c:v>28.783136669667801</c:v>
                </c:pt>
                <c:pt idx="22243">
                  <c:v>28.783300857708301</c:v>
                </c:pt>
                <c:pt idx="22244">
                  <c:v>28.783465045223501</c:v>
                </c:pt>
                <c:pt idx="22245">
                  <c:v>28.783629232213499</c:v>
                </c:pt>
                <c:pt idx="22246">
                  <c:v>28.7837934186783</c:v>
                </c:pt>
                <c:pt idx="22247">
                  <c:v>28.7839576046178</c:v>
                </c:pt>
                <c:pt idx="22248">
                  <c:v>28.784121790032</c:v>
                </c:pt>
                <c:pt idx="22249">
                  <c:v>28.784285974921001</c:v>
                </c:pt>
                <c:pt idx="22250">
                  <c:v>28.784450159284798</c:v>
                </c:pt>
                <c:pt idx="22251">
                  <c:v>28.784614343123401</c:v>
                </c:pt>
                <c:pt idx="22252">
                  <c:v>28.7847785264367</c:v>
                </c:pt>
                <c:pt idx="22253">
                  <c:v>28.784942709224701</c:v>
                </c:pt>
                <c:pt idx="22254">
                  <c:v>28.785106891487601</c:v>
                </c:pt>
                <c:pt idx="22255">
                  <c:v>28.7852710732252</c:v>
                </c:pt>
                <c:pt idx="22256">
                  <c:v>28.785435254437498</c:v>
                </c:pt>
                <c:pt idx="22257">
                  <c:v>28.785599435124698</c:v>
                </c:pt>
                <c:pt idx="22258">
                  <c:v>28.785763615286601</c:v>
                </c:pt>
                <c:pt idx="22259">
                  <c:v>28.7859277949233</c:v>
                </c:pt>
                <c:pt idx="22260">
                  <c:v>28.7860919740348</c:v>
                </c:pt>
                <c:pt idx="22261">
                  <c:v>28.786256152621</c:v>
                </c:pt>
                <c:pt idx="22262">
                  <c:v>28.786420330682098</c:v>
                </c:pt>
                <c:pt idx="22263">
                  <c:v>28.786584508217899</c:v>
                </c:pt>
                <c:pt idx="22264">
                  <c:v>28.786748685228499</c:v>
                </c:pt>
                <c:pt idx="22265">
                  <c:v>28.786912861713802</c:v>
                </c:pt>
                <c:pt idx="22266">
                  <c:v>28.787077037673999</c:v>
                </c:pt>
                <c:pt idx="22267">
                  <c:v>28.787241213108999</c:v>
                </c:pt>
                <c:pt idx="22268">
                  <c:v>28.787405388018701</c:v>
                </c:pt>
                <c:pt idx="22269">
                  <c:v>28.787569562403299</c:v>
                </c:pt>
                <c:pt idx="22270">
                  <c:v>28.787733736262599</c:v>
                </c:pt>
                <c:pt idx="22271">
                  <c:v>28.787897909596701</c:v>
                </c:pt>
                <c:pt idx="22272">
                  <c:v>28.788062082405599</c:v>
                </c:pt>
                <c:pt idx="22273">
                  <c:v>28.788226254689398</c:v>
                </c:pt>
                <c:pt idx="22274">
                  <c:v>28.788390426447901</c:v>
                </c:pt>
                <c:pt idx="22275">
                  <c:v>28.788554597681198</c:v>
                </c:pt>
                <c:pt idx="22276">
                  <c:v>28.788718768389302</c:v>
                </c:pt>
                <c:pt idx="22277">
                  <c:v>28.7888829385722</c:v>
                </c:pt>
                <c:pt idx="22278">
                  <c:v>28.789047108230001</c:v>
                </c:pt>
                <c:pt idx="22279">
                  <c:v>28.789211277362501</c:v>
                </c:pt>
                <c:pt idx="22280">
                  <c:v>28.789375445969899</c:v>
                </c:pt>
                <c:pt idx="22281">
                  <c:v>28.789539614052</c:v>
                </c:pt>
                <c:pt idx="22282">
                  <c:v>28.789703781608999</c:v>
                </c:pt>
                <c:pt idx="22283">
                  <c:v>28.789867948640801</c:v>
                </c:pt>
                <c:pt idx="22284">
                  <c:v>28.790032115147401</c:v>
                </c:pt>
                <c:pt idx="22285">
                  <c:v>28.7901962811288</c:v>
                </c:pt>
                <c:pt idx="22286">
                  <c:v>28.790360446585101</c:v>
                </c:pt>
                <c:pt idx="22287">
                  <c:v>28.790524611516101</c:v>
                </c:pt>
                <c:pt idx="22288">
                  <c:v>28.790688775922</c:v>
                </c:pt>
                <c:pt idx="22289">
                  <c:v>28.790852939802701</c:v>
                </c:pt>
                <c:pt idx="22290">
                  <c:v>28.7910171031583</c:v>
                </c:pt>
                <c:pt idx="22291">
                  <c:v>28.791181265988602</c:v>
                </c:pt>
                <c:pt idx="22292">
                  <c:v>28.791345428293798</c:v>
                </c:pt>
                <c:pt idx="22293">
                  <c:v>28.791509590073801</c:v>
                </c:pt>
                <c:pt idx="22294">
                  <c:v>28.791673751328702</c:v>
                </c:pt>
                <c:pt idx="22295">
                  <c:v>28.791837912058401</c:v>
                </c:pt>
                <c:pt idx="22296">
                  <c:v>28.7920020722629</c:v>
                </c:pt>
                <c:pt idx="22297">
                  <c:v>28.7921662319423</c:v>
                </c:pt>
                <c:pt idx="22298">
                  <c:v>28.792330391096499</c:v>
                </c:pt>
                <c:pt idx="22299">
                  <c:v>28.7924945497255</c:v>
                </c:pt>
                <c:pt idx="22300">
                  <c:v>28.7926587078294</c:v>
                </c:pt>
                <c:pt idx="22301">
                  <c:v>28.792822865408102</c:v>
                </c:pt>
                <c:pt idx="22302">
                  <c:v>28.792987022461698</c:v>
                </c:pt>
                <c:pt idx="22303">
                  <c:v>28.793151178990101</c:v>
                </c:pt>
                <c:pt idx="22304">
                  <c:v>28.793315334993402</c:v>
                </c:pt>
                <c:pt idx="22305">
                  <c:v>28.793479490471501</c:v>
                </c:pt>
                <c:pt idx="22306">
                  <c:v>28.793643645424499</c:v>
                </c:pt>
                <c:pt idx="22307">
                  <c:v>28.793807799852299</c:v>
                </c:pt>
                <c:pt idx="22308">
                  <c:v>28.793971953755001</c:v>
                </c:pt>
                <c:pt idx="22309">
                  <c:v>28.794136107132498</c:v>
                </c:pt>
                <c:pt idx="22310">
                  <c:v>28.794300259984901</c:v>
                </c:pt>
                <c:pt idx="22311">
                  <c:v>28.794464412312202</c:v>
                </c:pt>
                <c:pt idx="22312">
                  <c:v>28.794628564114301</c:v>
                </c:pt>
                <c:pt idx="22313">
                  <c:v>28.794792715391299</c:v>
                </c:pt>
                <c:pt idx="22314">
                  <c:v>28.794956866143099</c:v>
                </c:pt>
                <c:pt idx="22315">
                  <c:v>28.795121016369801</c:v>
                </c:pt>
                <c:pt idx="22316">
                  <c:v>28.795285166071402</c:v>
                </c:pt>
                <c:pt idx="22317">
                  <c:v>28.795449315247801</c:v>
                </c:pt>
                <c:pt idx="22318">
                  <c:v>28.795613463899201</c:v>
                </c:pt>
                <c:pt idx="22319">
                  <c:v>28.7957776120254</c:v>
                </c:pt>
                <c:pt idx="22320">
                  <c:v>28.795941759626398</c:v>
                </c:pt>
                <c:pt idx="22321">
                  <c:v>28.796105906702401</c:v>
                </c:pt>
                <c:pt idx="22322">
                  <c:v>28.796270053253199</c:v>
                </c:pt>
                <c:pt idx="22323">
                  <c:v>28.796434199278899</c:v>
                </c:pt>
                <c:pt idx="22324">
                  <c:v>28.7965983447795</c:v>
                </c:pt>
                <c:pt idx="22325">
                  <c:v>28.796762489754901</c:v>
                </c:pt>
                <c:pt idx="22326">
                  <c:v>28.796926634205299</c:v>
                </c:pt>
                <c:pt idx="22327">
                  <c:v>28.797090778130499</c:v>
                </c:pt>
                <c:pt idx="22328">
                  <c:v>28.797254921530701</c:v>
                </c:pt>
                <c:pt idx="22329">
                  <c:v>28.797419064405702</c:v>
                </c:pt>
                <c:pt idx="22330">
                  <c:v>28.797583206755601</c:v>
                </c:pt>
                <c:pt idx="22331">
                  <c:v>28.797747348580401</c:v>
                </c:pt>
                <c:pt idx="22332">
                  <c:v>28.7979114898801</c:v>
                </c:pt>
                <c:pt idx="22333">
                  <c:v>28.798075630654701</c:v>
                </c:pt>
                <c:pt idx="22334">
                  <c:v>28.7982397709041</c:v>
                </c:pt>
                <c:pt idx="22335">
                  <c:v>28.798403910628501</c:v>
                </c:pt>
                <c:pt idx="22336">
                  <c:v>28.7985680498278</c:v>
                </c:pt>
                <c:pt idx="22337">
                  <c:v>28.798732188502001</c:v>
                </c:pt>
                <c:pt idx="22338">
                  <c:v>28.7988963266511</c:v>
                </c:pt>
                <c:pt idx="22339">
                  <c:v>28.799060464275101</c:v>
                </c:pt>
                <c:pt idx="22340">
                  <c:v>28.799224601374</c:v>
                </c:pt>
                <c:pt idx="22341">
                  <c:v>28.799388737947801</c:v>
                </c:pt>
                <c:pt idx="22342">
                  <c:v>28.7995528739965</c:v>
                </c:pt>
                <c:pt idx="22343">
                  <c:v>28.799717009520201</c:v>
                </c:pt>
                <c:pt idx="22344">
                  <c:v>28.7998811445187</c:v>
                </c:pt>
                <c:pt idx="22345">
                  <c:v>28.800045278992201</c:v>
                </c:pt>
                <c:pt idx="22346">
                  <c:v>28.8002094129406</c:v>
                </c:pt>
                <c:pt idx="22347">
                  <c:v>28.8003735463639</c:v>
                </c:pt>
                <c:pt idx="22348">
                  <c:v>28.800537679262099</c:v>
                </c:pt>
                <c:pt idx="22349">
                  <c:v>28.8007018116353</c:v>
                </c:pt>
                <c:pt idx="22350">
                  <c:v>28.800865943483299</c:v>
                </c:pt>
                <c:pt idx="22351">
                  <c:v>28.801030074806299</c:v>
                </c:pt>
                <c:pt idx="22352">
                  <c:v>28.8011942056043</c:v>
                </c:pt>
                <c:pt idx="22353">
                  <c:v>28.801358335877101</c:v>
                </c:pt>
                <c:pt idx="22354">
                  <c:v>28.801522465624899</c:v>
                </c:pt>
                <c:pt idx="22355">
                  <c:v>28.801686594847599</c:v>
                </c:pt>
                <c:pt idx="22356">
                  <c:v>28.8018507235453</c:v>
                </c:pt>
                <c:pt idx="22357">
                  <c:v>28.8020148517178</c:v>
                </c:pt>
                <c:pt idx="22358">
                  <c:v>28.802178979365301</c:v>
                </c:pt>
                <c:pt idx="22359">
                  <c:v>28.8023431064878</c:v>
                </c:pt>
                <c:pt idx="22360">
                  <c:v>28.802507233085201</c:v>
                </c:pt>
                <c:pt idx="22361">
                  <c:v>28.8026713591575</c:v>
                </c:pt>
                <c:pt idx="22362">
                  <c:v>28.802835484704801</c:v>
                </c:pt>
                <c:pt idx="22363">
                  <c:v>28.802999609727099</c:v>
                </c:pt>
                <c:pt idx="22364">
                  <c:v>28.803163734224199</c:v>
                </c:pt>
                <c:pt idx="22365">
                  <c:v>28.803327858196401</c:v>
                </c:pt>
                <c:pt idx="22366">
                  <c:v>28.803491981643401</c:v>
                </c:pt>
                <c:pt idx="22367">
                  <c:v>28.803656104565501</c:v>
                </c:pt>
                <c:pt idx="22368">
                  <c:v>28.803820226962401</c:v>
                </c:pt>
                <c:pt idx="22369">
                  <c:v>28.803984348834401</c:v>
                </c:pt>
                <c:pt idx="22370">
                  <c:v>28.8041484701812</c:v>
                </c:pt>
                <c:pt idx="22371">
                  <c:v>28.8043125910031</c:v>
                </c:pt>
                <c:pt idx="22372">
                  <c:v>28.804476711299898</c:v>
                </c:pt>
                <c:pt idx="22373">
                  <c:v>28.804640831071701</c:v>
                </c:pt>
                <c:pt idx="22374">
                  <c:v>28.804804950318399</c:v>
                </c:pt>
                <c:pt idx="22375">
                  <c:v>28.804969069040101</c:v>
                </c:pt>
                <c:pt idx="22376">
                  <c:v>28.805133187236802</c:v>
                </c:pt>
                <c:pt idx="22377">
                  <c:v>28.8052973049084</c:v>
                </c:pt>
                <c:pt idx="22378">
                  <c:v>28.805461422055</c:v>
                </c:pt>
                <c:pt idx="22379">
                  <c:v>28.805625538676502</c:v>
                </c:pt>
                <c:pt idx="22380">
                  <c:v>28.8057896547731</c:v>
                </c:pt>
                <c:pt idx="22381">
                  <c:v>28.805953770344601</c:v>
                </c:pt>
                <c:pt idx="22382">
                  <c:v>28.8061178853911</c:v>
                </c:pt>
                <c:pt idx="22383">
                  <c:v>28.806281999912599</c:v>
                </c:pt>
                <c:pt idx="22384">
                  <c:v>28.806446113909001</c:v>
                </c:pt>
                <c:pt idx="22385">
                  <c:v>28.8066102273804</c:v>
                </c:pt>
                <c:pt idx="22386">
                  <c:v>28.8067743403269</c:v>
                </c:pt>
                <c:pt idx="22387">
                  <c:v>28.806938452748302</c:v>
                </c:pt>
                <c:pt idx="22388">
                  <c:v>28.807102564644602</c:v>
                </c:pt>
                <c:pt idx="22389">
                  <c:v>28.807266676015999</c:v>
                </c:pt>
                <c:pt idx="22390">
                  <c:v>28.807430786862401</c:v>
                </c:pt>
                <c:pt idx="22391">
                  <c:v>28.807594897183701</c:v>
                </c:pt>
                <c:pt idx="22392">
                  <c:v>28.807759006980099</c:v>
                </c:pt>
                <c:pt idx="22393">
                  <c:v>28.807923116251398</c:v>
                </c:pt>
                <c:pt idx="22394">
                  <c:v>28.808087224997699</c:v>
                </c:pt>
                <c:pt idx="22395">
                  <c:v>28.808251333219101</c:v>
                </c:pt>
                <c:pt idx="22396">
                  <c:v>28.8084154409154</c:v>
                </c:pt>
                <c:pt idx="22397">
                  <c:v>28.808579548086701</c:v>
                </c:pt>
                <c:pt idx="22398">
                  <c:v>28.808743654733</c:v>
                </c:pt>
                <c:pt idx="22399">
                  <c:v>28.8089077608544</c:v>
                </c:pt>
                <c:pt idx="22400">
                  <c:v>28.809071866450701</c:v>
                </c:pt>
                <c:pt idx="22401">
                  <c:v>28.809235971522099</c:v>
                </c:pt>
                <c:pt idx="22402">
                  <c:v>28.8094000760684</c:v>
                </c:pt>
                <c:pt idx="22403">
                  <c:v>28.809564180089801</c:v>
                </c:pt>
                <c:pt idx="22404">
                  <c:v>28.8097282835862</c:v>
                </c:pt>
                <c:pt idx="22405">
                  <c:v>28.8098923865576</c:v>
                </c:pt>
                <c:pt idx="22406">
                  <c:v>28.810056489004001</c:v>
                </c:pt>
                <c:pt idx="22407">
                  <c:v>28.8102205909254</c:v>
                </c:pt>
                <c:pt idx="22408">
                  <c:v>28.810384692321801</c:v>
                </c:pt>
                <c:pt idx="22409">
                  <c:v>28.810548793193298</c:v>
                </c:pt>
                <c:pt idx="22410">
                  <c:v>28.810712893539801</c:v>
                </c:pt>
                <c:pt idx="22411">
                  <c:v>28.810876993361301</c:v>
                </c:pt>
                <c:pt idx="22412">
                  <c:v>28.811041092657799</c:v>
                </c:pt>
                <c:pt idx="22413">
                  <c:v>28.811205191429401</c:v>
                </c:pt>
                <c:pt idx="22414">
                  <c:v>28.811369289675898</c:v>
                </c:pt>
                <c:pt idx="22415">
                  <c:v>28.811533387397599</c:v>
                </c:pt>
                <c:pt idx="22416">
                  <c:v>28.811697484594202</c:v>
                </c:pt>
                <c:pt idx="22417">
                  <c:v>28.811861581265902</c:v>
                </c:pt>
                <c:pt idx="22418">
                  <c:v>28.812025677412599</c:v>
                </c:pt>
                <c:pt idx="22419">
                  <c:v>28.812189773034401</c:v>
                </c:pt>
                <c:pt idx="22420">
                  <c:v>28.812353868131101</c:v>
                </c:pt>
                <c:pt idx="22421">
                  <c:v>28.812517962703001</c:v>
                </c:pt>
                <c:pt idx="22422">
                  <c:v>28.8126820567498</c:v>
                </c:pt>
                <c:pt idx="22423">
                  <c:v>28.812846150271799</c:v>
                </c:pt>
                <c:pt idx="22424">
                  <c:v>28.8130102432687</c:v>
                </c:pt>
                <c:pt idx="22425">
                  <c:v>28.813174335740701</c:v>
                </c:pt>
                <c:pt idx="22426">
                  <c:v>28.8133384276878</c:v>
                </c:pt>
                <c:pt idx="22427">
                  <c:v>28.8135025191099</c:v>
                </c:pt>
                <c:pt idx="22428">
                  <c:v>28.813666610007001</c:v>
                </c:pt>
                <c:pt idx="22429">
                  <c:v>28.813830700379199</c:v>
                </c:pt>
                <c:pt idx="22430">
                  <c:v>28.813994790226499</c:v>
                </c:pt>
                <c:pt idx="22431">
                  <c:v>28.814158879548799</c:v>
                </c:pt>
                <c:pt idx="22432">
                  <c:v>28.8143229683462</c:v>
                </c:pt>
                <c:pt idx="22433">
                  <c:v>28.814487056618599</c:v>
                </c:pt>
                <c:pt idx="22434">
                  <c:v>28.814651144366099</c:v>
                </c:pt>
                <c:pt idx="22435">
                  <c:v>28.8148152315887</c:v>
                </c:pt>
                <c:pt idx="22436">
                  <c:v>28.814979318286301</c:v>
                </c:pt>
                <c:pt idx="22437">
                  <c:v>28.815143404459</c:v>
                </c:pt>
                <c:pt idx="22438">
                  <c:v>28.815307490106701</c:v>
                </c:pt>
                <c:pt idx="22439">
                  <c:v>28.815471575229498</c:v>
                </c:pt>
                <c:pt idx="22440">
                  <c:v>28.8156356598274</c:v>
                </c:pt>
                <c:pt idx="22441">
                  <c:v>28.815799743900399</c:v>
                </c:pt>
                <c:pt idx="22442">
                  <c:v>28.8159638274484</c:v>
                </c:pt>
                <c:pt idx="22443">
                  <c:v>28.8161279104716</c:v>
                </c:pt>
                <c:pt idx="22444">
                  <c:v>28.816291992969798</c:v>
                </c:pt>
                <c:pt idx="22445">
                  <c:v>28.816456074943002</c:v>
                </c:pt>
                <c:pt idx="22446">
                  <c:v>28.816620156391402</c:v>
                </c:pt>
                <c:pt idx="22447">
                  <c:v>28.816784237314799</c:v>
                </c:pt>
                <c:pt idx="22448">
                  <c:v>28.816948317713301</c:v>
                </c:pt>
                <c:pt idx="22449">
                  <c:v>28.8171123975869</c:v>
                </c:pt>
                <c:pt idx="22450">
                  <c:v>28.8172764769356</c:v>
                </c:pt>
                <c:pt idx="22451">
                  <c:v>28.817440555759401</c:v>
                </c:pt>
                <c:pt idx="22452">
                  <c:v>28.817604634058299</c:v>
                </c:pt>
                <c:pt idx="22453">
                  <c:v>28.817768711832201</c:v>
                </c:pt>
                <c:pt idx="22454">
                  <c:v>28.817932789081301</c:v>
                </c:pt>
                <c:pt idx="22455">
                  <c:v>28.818096865805401</c:v>
                </c:pt>
                <c:pt idx="22456">
                  <c:v>28.818260942004699</c:v>
                </c:pt>
                <c:pt idx="22457">
                  <c:v>28.818425017679001</c:v>
                </c:pt>
                <c:pt idx="22458">
                  <c:v>28.8185890928285</c:v>
                </c:pt>
                <c:pt idx="22459">
                  <c:v>28.818753167453</c:v>
                </c:pt>
                <c:pt idx="22460">
                  <c:v>28.8189172415527</c:v>
                </c:pt>
                <c:pt idx="22461">
                  <c:v>28.819081315127399</c:v>
                </c:pt>
                <c:pt idx="22462">
                  <c:v>28.819245388177301</c:v>
                </c:pt>
                <c:pt idx="22463">
                  <c:v>28.8194094607023</c:v>
                </c:pt>
                <c:pt idx="22464">
                  <c:v>28.8195735327023</c:v>
                </c:pt>
                <c:pt idx="22465">
                  <c:v>28.819737604177501</c:v>
                </c:pt>
                <c:pt idx="22466">
                  <c:v>28.819901675127799</c:v>
                </c:pt>
                <c:pt idx="22467">
                  <c:v>28.8200657455533</c:v>
                </c:pt>
                <c:pt idx="22468">
                  <c:v>28.8202298154538</c:v>
                </c:pt>
                <c:pt idx="22469">
                  <c:v>28.8203938848295</c:v>
                </c:pt>
                <c:pt idx="22470">
                  <c:v>28.820557953680201</c:v>
                </c:pt>
                <c:pt idx="22471">
                  <c:v>28.820722022006098</c:v>
                </c:pt>
                <c:pt idx="22472">
                  <c:v>28.8208860898071</c:v>
                </c:pt>
                <c:pt idx="22473">
                  <c:v>28.821050157083299</c:v>
                </c:pt>
                <c:pt idx="22474">
                  <c:v>28.821214223834499</c:v>
                </c:pt>
                <c:pt idx="22475">
                  <c:v>28.821378290060899</c:v>
                </c:pt>
                <c:pt idx="22476">
                  <c:v>28.821542355762499</c:v>
                </c:pt>
                <c:pt idx="22477">
                  <c:v>28.821706420939101</c:v>
                </c:pt>
                <c:pt idx="22478">
                  <c:v>28.8218704855909</c:v>
                </c:pt>
                <c:pt idx="22479">
                  <c:v>28.822034549717799</c:v>
                </c:pt>
                <c:pt idx="22480">
                  <c:v>28.822198613319902</c:v>
                </c:pt>
                <c:pt idx="22481">
                  <c:v>28.822362676397098</c:v>
                </c:pt>
                <c:pt idx="22482">
                  <c:v>28.822526738949399</c:v>
                </c:pt>
                <c:pt idx="22483">
                  <c:v>28.822690800976901</c:v>
                </c:pt>
                <c:pt idx="22484">
                  <c:v>28.822854862479499</c:v>
                </c:pt>
                <c:pt idx="22485">
                  <c:v>28.823018923457301</c:v>
                </c:pt>
                <c:pt idx="22486">
                  <c:v>28.823182983910201</c:v>
                </c:pt>
                <c:pt idx="22487">
                  <c:v>28.8233470438383</c:v>
                </c:pt>
                <c:pt idx="22488">
                  <c:v>28.823511103241501</c:v>
                </c:pt>
                <c:pt idx="22489">
                  <c:v>28.823675162119802</c:v>
                </c:pt>
                <c:pt idx="22490">
                  <c:v>28.8238392204733</c:v>
                </c:pt>
                <c:pt idx="22491">
                  <c:v>28.824003278302001</c:v>
                </c:pt>
                <c:pt idx="22492">
                  <c:v>28.8241673356058</c:v>
                </c:pt>
                <c:pt idx="22493">
                  <c:v>28.824331392384799</c:v>
                </c:pt>
                <c:pt idx="22494">
                  <c:v>28.824495448638899</c:v>
                </c:pt>
                <c:pt idx="22495">
                  <c:v>28.824659504368199</c:v>
                </c:pt>
                <c:pt idx="22496">
                  <c:v>28.8248235595727</c:v>
                </c:pt>
                <c:pt idx="22497">
                  <c:v>28.824987614252301</c:v>
                </c:pt>
                <c:pt idx="22498">
                  <c:v>28.825151668407099</c:v>
                </c:pt>
                <c:pt idx="22499">
                  <c:v>28.8253157220371</c:v>
                </c:pt>
                <c:pt idx="22500">
                  <c:v>28.825479775142199</c:v>
                </c:pt>
                <c:pt idx="22501">
                  <c:v>28.825643827722502</c:v>
                </c:pt>
                <c:pt idx="22502">
                  <c:v>28.825807879777901</c:v>
                </c:pt>
                <c:pt idx="22503">
                  <c:v>28.825971931308601</c:v>
                </c:pt>
                <c:pt idx="22504">
                  <c:v>28.826135982314401</c:v>
                </c:pt>
                <c:pt idx="22505">
                  <c:v>28.826300032795402</c:v>
                </c:pt>
                <c:pt idx="22506">
                  <c:v>28.826464082751599</c:v>
                </c:pt>
                <c:pt idx="22507">
                  <c:v>28.826628132182901</c:v>
                </c:pt>
                <c:pt idx="22508">
                  <c:v>28.826792181089399</c:v>
                </c:pt>
                <c:pt idx="22509">
                  <c:v>28.8269562294712</c:v>
                </c:pt>
                <c:pt idx="22510">
                  <c:v>28.827120277328099</c:v>
                </c:pt>
                <c:pt idx="22511">
                  <c:v>28.827284324660098</c:v>
                </c:pt>
                <c:pt idx="22512">
                  <c:v>28.827448371467401</c:v>
                </c:pt>
                <c:pt idx="22513">
                  <c:v>28.827612417749901</c:v>
                </c:pt>
                <c:pt idx="22514">
                  <c:v>28.827776463507501</c:v>
                </c:pt>
                <c:pt idx="22515">
                  <c:v>28.827940508740401</c:v>
                </c:pt>
                <c:pt idx="22516">
                  <c:v>28.828104553448402</c:v>
                </c:pt>
                <c:pt idx="22517">
                  <c:v>28.828268597631698</c:v>
                </c:pt>
                <c:pt idx="22518">
                  <c:v>28.8284326412901</c:v>
                </c:pt>
                <c:pt idx="22519">
                  <c:v>28.828596684423701</c:v>
                </c:pt>
                <c:pt idx="22520">
                  <c:v>28.828760727032599</c:v>
                </c:pt>
                <c:pt idx="22521">
                  <c:v>28.8289247691166</c:v>
                </c:pt>
                <c:pt idx="22522">
                  <c:v>28.829088810675898</c:v>
                </c:pt>
                <c:pt idx="22523">
                  <c:v>28.829252851710301</c:v>
                </c:pt>
                <c:pt idx="22524">
                  <c:v>28.829416892219999</c:v>
                </c:pt>
                <c:pt idx="22525">
                  <c:v>28.829580932204902</c:v>
                </c:pt>
                <c:pt idx="22526">
                  <c:v>28.829744971665001</c:v>
                </c:pt>
                <c:pt idx="22527">
                  <c:v>28.8299090106003</c:v>
                </c:pt>
                <c:pt idx="22528">
                  <c:v>28.830073049010799</c:v>
                </c:pt>
                <c:pt idx="22529">
                  <c:v>28.830237086896499</c:v>
                </c:pt>
                <c:pt idx="22530">
                  <c:v>28.830401124257399</c:v>
                </c:pt>
                <c:pt idx="22531">
                  <c:v>28.830565161093599</c:v>
                </c:pt>
                <c:pt idx="22532">
                  <c:v>28.830729197404999</c:v>
                </c:pt>
                <c:pt idx="22533">
                  <c:v>28.830893233191599</c:v>
                </c:pt>
                <c:pt idx="22534">
                  <c:v>28.831057268453399</c:v>
                </c:pt>
                <c:pt idx="22535">
                  <c:v>28.8312213031905</c:v>
                </c:pt>
                <c:pt idx="22536">
                  <c:v>28.8313853374028</c:v>
                </c:pt>
                <c:pt idx="22537">
                  <c:v>28.831549371090301</c:v>
                </c:pt>
                <c:pt idx="22538">
                  <c:v>28.831713404253001</c:v>
                </c:pt>
                <c:pt idx="22539">
                  <c:v>28.831877436890998</c:v>
                </c:pt>
                <c:pt idx="22540">
                  <c:v>28.832041469004199</c:v>
                </c:pt>
                <c:pt idx="22541">
                  <c:v>28.8322055005926</c:v>
                </c:pt>
                <c:pt idx="22542">
                  <c:v>28.832369531656301</c:v>
                </c:pt>
                <c:pt idx="22543">
                  <c:v>28.832533562195199</c:v>
                </c:pt>
                <c:pt idx="22544">
                  <c:v>28.832697592209399</c:v>
                </c:pt>
                <c:pt idx="22545">
                  <c:v>28.8328616216988</c:v>
                </c:pt>
                <c:pt idx="22546">
                  <c:v>28.833025650663501</c:v>
                </c:pt>
                <c:pt idx="22547">
                  <c:v>28.833189679103398</c:v>
                </c:pt>
                <c:pt idx="22548">
                  <c:v>28.8333537070185</c:v>
                </c:pt>
                <c:pt idx="22549">
                  <c:v>28.8335177344089</c:v>
                </c:pt>
                <c:pt idx="22550">
                  <c:v>28.833681761274502</c:v>
                </c:pt>
                <c:pt idx="22551">
                  <c:v>28.833845787615399</c:v>
                </c:pt>
                <c:pt idx="22552">
                  <c:v>28.834009813431599</c:v>
                </c:pt>
                <c:pt idx="22553">
                  <c:v>28.834173838723</c:v>
                </c:pt>
                <c:pt idx="22554">
                  <c:v>28.834337863489601</c:v>
                </c:pt>
                <c:pt idx="22555">
                  <c:v>28.834501887731498</c:v>
                </c:pt>
                <c:pt idx="22556">
                  <c:v>28.834665911448699</c:v>
                </c:pt>
                <c:pt idx="22557">
                  <c:v>28.8348299346411</c:v>
                </c:pt>
                <c:pt idx="22558">
                  <c:v>28.8349939573088</c:v>
                </c:pt>
                <c:pt idx="22559">
                  <c:v>28.8351579794518</c:v>
                </c:pt>
                <c:pt idx="22560">
                  <c:v>28.835322001070001</c:v>
                </c:pt>
                <c:pt idx="22561">
                  <c:v>28.835486022163501</c:v>
                </c:pt>
                <c:pt idx="22562">
                  <c:v>28.835650042732301</c:v>
                </c:pt>
                <c:pt idx="22563">
                  <c:v>28.8358140627764</c:v>
                </c:pt>
                <c:pt idx="22564">
                  <c:v>28.8359780822957</c:v>
                </c:pt>
                <c:pt idx="22565">
                  <c:v>28.836142101290299</c:v>
                </c:pt>
                <c:pt idx="22566">
                  <c:v>28.836306119760099</c:v>
                </c:pt>
                <c:pt idx="22567">
                  <c:v>28.836470137705302</c:v>
                </c:pt>
                <c:pt idx="22568">
                  <c:v>28.836634155125701</c:v>
                </c:pt>
                <c:pt idx="22569">
                  <c:v>28.8367981720214</c:v>
                </c:pt>
                <c:pt idx="22570">
                  <c:v>28.836962188392398</c:v>
                </c:pt>
                <c:pt idx="22571">
                  <c:v>28.8371262042387</c:v>
                </c:pt>
                <c:pt idx="22572">
                  <c:v>28.837290219560199</c:v>
                </c:pt>
                <c:pt idx="22573">
                  <c:v>28.8374542343571</c:v>
                </c:pt>
                <c:pt idx="22574">
                  <c:v>28.837618248629202</c:v>
                </c:pt>
                <c:pt idx="22575">
                  <c:v>28.837782262376599</c:v>
                </c:pt>
                <c:pt idx="22576">
                  <c:v>28.8379462755994</c:v>
                </c:pt>
                <c:pt idx="22577">
                  <c:v>28.838110288297401</c:v>
                </c:pt>
                <c:pt idx="22578">
                  <c:v>28.838274300470701</c:v>
                </c:pt>
                <c:pt idx="22579">
                  <c:v>28.838438312119301</c:v>
                </c:pt>
                <c:pt idx="22580">
                  <c:v>28.838602323243201</c:v>
                </c:pt>
                <c:pt idx="22581">
                  <c:v>28.838766333842401</c:v>
                </c:pt>
                <c:pt idx="22582">
                  <c:v>28.8389303439169</c:v>
                </c:pt>
                <c:pt idx="22583">
                  <c:v>28.839094353466798</c:v>
                </c:pt>
                <c:pt idx="22584">
                  <c:v>28.839258362491901</c:v>
                </c:pt>
                <c:pt idx="22585">
                  <c:v>28.839422370992299</c:v>
                </c:pt>
                <c:pt idx="22586">
                  <c:v>28.839586378968001</c:v>
                </c:pt>
                <c:pt idx="22587">
                  <c:v>28.839750386419102</c:v>
                </c:pt>
                <c:pt idx="22588">
                  <c:v>28.839914393345499</c:v>
                </c:pt>
                <c:pt idx="22589">
                  <c:v>28.8400783997471</c:v>
                </c:pt>
                <c:pt idx="22590">
                  <c:v>28.8402424056241</c:v>
                </c:pt>
                <c:pt idx="22591">
                  <c:v>28.840406410976399</c:v>
                </c:pt>
                <c:pt idx="22592">
                  <c:v>28.840570415804098</c:v>
                </c:pt>
                <c:pt idx="22593">
                  <c:v>28.840734420107001</c:v>
                </c:pt>
                <c:pt idx="22594">
                  <c:v>28.840898423885299</c:v>
                </c:pt>
                <c:pt idx="22595">
                  <c:v>28.841062427138901</c:v>
                </c:pt>
                <c:pt idx="22596">
                  <c:v>28.841226429867799</c:v>
                </c:pt>
                <c:pt idx="22597">
                  <c:v>28.841390432072</c:v>
                </c:pt>
                <c:pt idx="22598">
                  <c:v>28.8415544337516</c:v>
                </c:pt>
                <c:pt idx="22599">
                  <c:v>28.8417184349065</c:v>
                </c:pt>
                <c:pt idx="22600">
                  <c:v>28.8418824355368</c:v>
                </c:pt>
                <c:pt idx="22601">
                  <c:v>28.842046435642299</c:v>
                </c:pt>
                <c:pt idx="22602">
                  <c:v>28.842210435223301</c:v>
                </c:pt>
                <c:pt idx="22603">
                  <c:v>28.842374434279499</c:v>
                </c:pt>
                <c:pt idx="22604">
                  <c:v>28.8425384328111</c:v>
                </c:pt>
                <c:pt idx="22605">
                  <c:v>28.842702430818001</c:v>
                </c:pt>
                <c:pt idx="22606">
                  <c:v>28.842866428300301</c:v>
                </c:pt>
                <c:pt idx="22607">
                  <c:v>28.843030425257901</c:v>
                </c:pt>
                <c:pt idx="22608">
                  <c:v>28.8431944216908</c:v>
                </c:pt>
                <c:pt idx="22609">
                  <c:v>28.843358417599099</c:v>
                </c:pt>
                <c:pt idx="22610">
                  <c:v>28.8435224129828</c:v>
                </c:pt>
                <c:pt idx="22611">
                  <c:v>28.843686407841801</c:v>
                </c:pt>
                <c:pt idx="22612">
                  <c:v>28.843850402176098</c:v>
                </c:pt>
                <c:pt idx="22613">
                  <c:v>28.844014395985798</c:v>
                </c:pt>
                <c:pt idx="22614">
                  <c:v>28.844178389270901</c:v>
                </c:pt>
                <c:pt idx="22615">
                  <c:v>28.8443423820313</c:v>
                </c:pt>
                <c:pt idx="22616">
                  <c:v>28.844506374267102</c:v>
                </c:pt>
                <c:pt idx="22617">
                  <c:v>28.8446703659782</c:v>
                </c:pt>
                <c:pt idx="22618">
                  <c:v>28.8448343571647</c:v>
                </c:pt>
                <c:pt idx="22619">
                  <c:v>28.8449983478266</c:v>
                </c:pt>
                <c:pt idx="22620">
                  <c:v>28.845162337963799</c:v>
                </c:pt>
                <c:pt idx="22621">
                  <c:v>28.845326327576402</c:v>
                </c:pt>
                <c:pt idx="22622">
                  <c:v>28.8454903166643</c:v>
                </c:pt>
                <c:pt idx="22623">
                  <c:v>28.845654305227601</c:v>
                </c:pt>
                <c:pt idx="22624">
                  <c:v>28.845818293266301</c:v>
                </c:pt>
                <c:pt idx="22625">
                  <c:v>28.845982280780401</c:v>
                </c:pt>
                <c:pt idx="22626">
                  <c:v>28.8461462677699</c:v>
                </c:pt>
                <c:pt idx="22627">
                  <c:v>28.846310254234702</c:v>
                </c:pt>
                <c:pt idx="22628">
                  <c:v>28.846474240174899</c:v>
                </c:pt>
                <c:pt idx="22629">
                  <c:v>28.8466382255904</c:v>
                </c:pt>
                <c:pt idx="22630">
                  <c:v>28.8468022104814</c:v>
                </c:pt>
                <c:pt idx="22631">
                  <c:v>28.846966194847699</c:v>
                </c:pt>
                <c:pt idx="22632">
                  <c:v>28.8471301786895</c:v>
                </c:pt>
                <c:pt idx="22633">
                  <c:v>28.847294162006602</c:v>
                </c:pt>
                <c:pt idx="22634">
                  <c:v>28.847458144799099</c:v>
                </c:pt>
                <c:pt idx="22635">
                  <c:v>28.847622127067002</c:v>
                </c:pt>
                <c:pt idx="22636">
                  <c:v>28.847786108810201</c:v>
                </c:pt>
                <c:pt idx="22637">
                  <c:v>28.847950090028899</c:v>
                </c:pt>
                <c:pt idx="22638">
                  <c:v>28.848114070723</c:v>
                </c:pt>
                <c:pt idx="22639">
                  <c:v>28.8482780508924</c:v>
                </c:pt>
                <c:pt idx="22640">
                  <c:v>28.848442030537299</c:v>
                </c:pt>
                <c:pt idx="22641">
                  <c:v>28.848606009657601</c:v>
                </c:pt>
                <c:pt idx="22642">
                  <c:v>28.848769988253199</c:v>
                </c:pt>
                <c:pt idx="22643">
                  <c:v>28.848933966324299</c:v>
                </c:pt>
                <c:pt idx="22644">
                  <c:v>28.849097943870699</c:v>
                </c:pt>
                <c:pt idx="22645">
                  <c:v>28.849261920892602</c:v>
                </c:pt>
                <c:pt idx="22646">
                  <c:v>28.849425897389899</c:v>
                </c:pt>
                <c:pt idx="22647">
                  <c:v>28.8495898733626</c:v>
                </c:pt>
                <c:pt idx="22648">
                  <c:v>28.8497538488107</c:v>
                </c:pt>
                <c:pt idx="22649">
                  <c:v>28.849917823734199</c:v>
                </c:pt>
                <c:pt idx="22650">
                  <c:v>28.8500817981331</c:v>
                </c:pt>
                <c:pt idx="22651">
                  <c:v>28.850245772007401</c:v>
                </c:pt>
                <c:pt idx="22652">
                  <c:v>28.850409745357201</c:v>
                </c:pt>
                <c:pt idx="22653">
                  <c:v>28.8505737181824</c:v>
                </c:pt>
                <c:pt idx="22654">
                  <c:v>28.850737690482902</c:v>
                </c:pt>
                <c:pt idx="22655">
                  <c:v>28.850901662259002</c:v>
                </c:pt>
                <c:pt idx="22656">
                  <c:v>28.851065633510402</c:v>
                </c:pt>
                <c:pt idx="22657">
                  <c:v>28.8512296042373</c:v>
                </c:pt>
                <c:pt idx="22658">
                  <c:v>28.851393574439602</c:v>
                </c:pt>
                <c:pt idx="22659">
                  <c:v>28.851557544117298</c:v>
                </c:pt>
                <c:pt idx="22660">
                  <c:v>28.851721513270402</c:v>
                </c:pt>
                <c:pt idx="22661">
                  <c:v>28.851885481899</c:v>
                </c:pt>
                <c:pt idx="22662">
                  <c:v>28.852049450003001</c:v>
                </c:pt>
                <c:pt idx="22663">
                  <c:v>28.852213417582501</c:v>
                </c:pt>
                <c:pt idx="22664">
                  <c:v>28.8523773846373</c:v>
                </c:pt>
                <c:pt idx="22665">
                  <c:v>28.852541351167702</c:v>
                </c:pt>
                <c:pt idx="22666">
                  <c:v>28.852705317173399</c:v>
                </c:pt>
                <c:pt idx="22667">
                  <c:v>28.852869282654598</c:v>
                </c:pt>
                <c:pt idx="22668">
                  <c:v>28.8530332476113</c:v>
                </c:pt>
                <c:pt idx="22669">
                  <c:v>28.853197212043401</c:v>
                </c:pt>
                <c:pt idx="22670">
                  <c:v>28.853361175950901</c:v>
                </c:pt>
                <c:pt idx="22671">
                  <c:v>28.8535251393339</c:v>
                </c:pt>
                <c:pt idx="22672">
                  <c:v>28.853689102192298</c:v>
                </c:pt>
                <c:pt idx="22673">
                  <c:v>28.853853064526199</c:v>
                </c:pt>
                <c:pt idx="22674">
                  <c:v>28.854017026335502</c:v>
                </c:pt>
                <c:pt idx="22675">
                  <c:v>28.8541809876203</c:v>
                </c:pt>
                <c:pt idx="22676">
                  <c:v>28.8543449483806</c:v>
                </c:pt>
                <c:pt idx="22677">
                  <c:v>28.8545089086163</c:v>
                </c:pt>
                <c:pt idx="22678">
                  <c:v>28.854672868327501</c:v>
                </c:pt>
                <c:pt idx="22679">
                  <c:v>28.854836827514099</c:v>
                </c:pt>
                <c:pt idx="22680">
                  <c:v>28.855000786176198</c:v>
                </c:pt>
                <c:pt idx="22681">
                  <c:v>28.855164744313701</c:v>
                </c:pt>
                <c:pt idx="22682">
                  <c:v>28.855328701926801</c:v>
                </c:pt>
                <c:pt idx="22683">
                  <c:v>28.855492659015201</c:v>
                </c:pt>
                <c:pt idx="22684">
                  <c:v>28.8556566155792</c:v>
                </c:pt>
                <c:pt idx="22685">
                  <c:v>28.855820571618601</c:v>
                </c:pt>
                <c:pt idx="22686">
                  <c:v>28.855984527133501</c:v>
                </c:pt>
                <c:pt idx="22687">
                  <c:v>28.856148482123899</c:v>
                </c:pt>
                <c:pt idx="22688">
                  <c:v>28.8563124365898</c:v>
                </c:pt>
                <c:pt idx="22689">
                  <c:v>28.8564763905311</c:v>
                </c:pt>
                <c:pt idx="22690">
                  <c:v>28.856640343947898</c:v>
                </c:pt>
                <c:pt idx="22691">
                  <c:v>28.856804296840199</c:v>
                </c:pt>
                <c:pt idx="22692">
                  <c:v>28.856968249207998</c:v>
                </c:pt>
                <c:pt idx="22693">
                  <c:v>28.857132201051201</c:v>
                </c:pt>
                <c:pt idx="22694">
                  <c:v>28.857296152369901</c:v>
                </c:pt>
                <c:pt idx="22695">
                  <c:v>28.8574601031642</c:v>
                </c:pt>
                <c:pt idx="22696">
                  <c:v>28.857624053433899</c:v>
                </c:pt>
                <c:pt idx="22697">
                  <c:v>28.857788003179099</c:v>
                </c:pt>
                <c:pt idx="22698">
                  <c:v>28.857951952399802</c:v>
                </c:pt>
                <c:pt idx="22699">
                  <c:v>28.858115901095999</c:v>
                </c:pt>
                <c:pt idx="22700">
                  <c:v>28.858279849267699</c:v>
                </c:pt>
                <c:pt idx="22701">
                  <c:v>28.858443796914798</c:v>
                </c:pt>
                <c:pt idx="22702">
                  <c:v>28.858607744037499</c:v>
                </c:pt>
                <c:pt idx="22703">
                  <c:v>28.858771690635699</c:v>
                </c:pt>
                <c:pt idx="22704">
                  <c:v>28.858935636709401</c:v>
                </c:pt>
                <c:pt idx="22705">
                  <c:v>28.859099582258601</c:v>
                </c:pt>
                <c:pt idx="22706">
                  <c:v>28.8592635272833</c:v>
                </c:pt>
                <c:pt idx="22707">
                  <c:v>28.859427471783501</c:v>
                </c:pt>
                <c:pt idx="22708">
                  <c:v>28.859591415759201</c:v>
                </c:pt>
                <c:pt idx="22709">
                  <c:v>28.8597553592104</c:v>
                </c:pt>
                <c:pt idx="22710">
                  <c:v>28.859919302137101</c:v>
                </c:pt>
                <c:pt idx="22711">
                  <c:v>28.8600832445394</c:v>
                </c:pt>
                <c:pt idx="22712">
                  <c:v>28.860247186417102</c:v>
                </c:pt>
                <c:pt idx="22713">
                  <c:v>28.860411127770401</c:v>
                </c:pt>
                <c:pt idx="22714">
                  <c:v>28.8605750685992</c:v>
                </c:pt>
                <c:pt idx="22715">
                  <c:v>28.860739008903501</c:v>
                </c:pt>
                <c:pt idx="22716">
                  <c:v>28.8609029486834</c:v>
                </c:pt>
                <c:pt idx="22717">
                  <c:v>28.861066887938701</c:v>
                </c:pt>
                <c:pt idx="22718">
                  <c:v>28.861230826669601</c:v>
                </c:pt>
                <c:pt idx="22719">
                  <c:v>28.861394764876</c:v>
                </c:pt>
                <c:pt idx="22720">
                  <c:v>28.8615587025579</c:v>
                </c:pt>
                <c:pt idx="22721">
                  <c:v>28.861722639715399</c:v>
                </c:pt>
                <c:pt idx="22722">
                  <c:v>28.8618865763484</c:v>
                </c:pt>
                <c:pt idx="22723">
                  <c:v>28.8620505124569</c:v>
                </c:pt>
                <c:pt idx="22724">
                  <c:v>28.862214448041001</c:v>
                </c:pt>
                <c:pt idx="22725">
                  <c:v>28.862378383100602</c:v>
                </c:pt>
                <c:pt idx="22726">
                  <c:v>28.8625423176357</c:v>
                </c:pt>
                <c:pt idx="22727">
                  <c:v>28.862706251646401</c:v>
                </c:pt>
                <c:pt idx="22728">
                  <c:v>28.8628701851326</c:v>
                </c:pt>
                <c:pt idx="22729">
                  <c:v>28.863034118094401</c:v>
                </c:pt>
                <c:pt idx="22730">
                  <c:v>28.8631980505317</c:v>
                </c:pt>
                <c:pt idx="22731">
                  <c:v>28.863361982444601</c:v>
                </c:pt>
                <c:pt idx="22732">
                  <c:v>28.863525913833001</c:v>
                </c:pt>
                <c:pt idx="22733">
                  <c:v>28.8636898446969</c:v>
                </c:pt>
                <c:pt idx="22734">
                  <c:v>28.8638537750364</c:v>
                </c:pt>
                <c:pt idx="22735">
                  <c:v>28.864017704851499</c:v>
                </c:pt>
                <c:pt idx="22736">
                  <c:v>28.864181634142099</c:v>
                </c:pt>
                <c:pt idx="22737">
                  <c:v>28.864345562908198</c:v>
                </c:pt>
                <c:pt idx="22738">
                  <c:v>28.864509491149999</c:v>
                </c:pt>
                <c:pt idx="22739">
                  <c:v>28.864673418867199</c:v>
                </c:pt>
                <c:pt idx="22740">
                  <c:v>28.864837346060099</c:v>
                </c:pt>
                <c:pt idx="22741">
                  <c:v>28.865001272728499</c:v>
                </c:pt>
                <c:pt idx="22742">
                  <c:v>28.865165198872401</c:v>
                </c:pt>
                <c:pt idx="22743">
                  <c:v>28.865329124492</c:v>
                </c:pt>
                <c:pt idx="22744">
                  <c:v>28.865493049587101</c:v>
                </c:pt>
                <c:pt idx="22745">
                  <c:v>28.865656974157702</c:v>
                </c:pt>
                <c:pt idx="22746">
                  <c:v>28.865820898203999</c:v>
                </c:pt>
                <c:pt idx="22747">
                  <c:v>28.865984821725799</c:v>
                </c:pt>
                <c:pt idx="22748">
                  <c:v>28.866148744723201</c:v>
                </c:pt>
                <c:pt idx="22749">
                  <c:v>28.866312667196102</c:v>
                </c:pt>
                <c:pt idx="22750">
                  <c:v>28.8664765891447</c:v>
                </c:pt>
                <c:pt idx="22751">
                  <c:v>28.8666405105688</c:v>
                </c:pt>
                <c:pt idx="22752">
                  <c:v>28.866804431468498</c:v>
                </c:pt>
                <c:pt idx="22753">
                  <c:v>28.866968351843799</c:v>
                </c:pt>
                <c:pt idx="22754">
                  <c:v>28.867132271694601</c:v>
                </c:pt>
                <c:pt idx="22755">
                  <c:v>28.867296191021101</c:v>
                </c:pt>
                <c:pt idx="22756">
                  <c:v>28.867460109823099</c:v>
                </c:pt>
                <c:pt idx="22757">
                  <c:v>28.8676240281007</c:v>
                </c:pt>
                <c:pt idx="22758">
                  <c:v>28.867787945853902</c:v>
                </c:pt>
                <c:pt idx="22759">
                  <c:v>28.867951863082698</c:v>
                </c:pt>
                <c:pt idx="22760">
                  <c:v>28.8681157797871</c:v>
                </c:pt>
                <c:pt idx="22761">
                  <c:v>28.8682796959671</c:v>
                </c:pt>
                <c:pt idx="22762">
                  <c:v>28.868443611622698</c:v>
                </c:pt>
                <c:pt idx="22763">
                  <c:v>28.868607526753902</c:v>
                </c:pt>
                <c:pt idx="22764">
                  <c:v>28.8687714413607</c:v>
                </c:pt>
                <c:pt idx="22765">
                  <c:v>28.868935355443099</c:v>
                </c:pt>
                <c:pt idx="22766">
                  <c:v>28.869099269001101</c:v>
                </c:pt>
                <c:pt idx="22767">
                  <c:v>28.8692631820347</c:v>
                </c:pt>
                <c:pt idx="22768">
                  <c:v>28.869427094543902</c:v>
                </c:pt>
                <c:pt idx="22769">
                  <c:v>28.869591006528701</c:v>
                </c:pt>
                <c:pt idx="22770">
                  <c:v>28.869754917989098</c:v>
                </c:pt>
                <c:pt idx="22771">
                  <c:v>28.869918828925101</c:v>
                </c:pt>
                <c:pt idx="22772">
                  <c:v>28.870082739336802</c:v>
                </c:pt>
                <c:pt idx="22773">
                  <c:v>28.870246649224001</c:v>
                </c:pt>
                <c:pt idx="22774">
                  <c:v>28.870410558586901</c:v>
                </c:pt>
                <c:pt idx="22775">
                  <c:v>28.870574467425399</c:v>
                </c:pt>
                <c:pt idx="22776">
                  <c:v>28.870738375739499</c:v>
                </c:pt>
                <c:pt idx="22777">
                  <c:v>28.870902283529201</c:v>
                </c:pt>
                <c:pt idx="22778">
                  <c:v>28.8710661907946</c:v>
                </c:pt>
                <c:pt idx="22779">
                  <c:v>28.871230097535602</c:v>
                </c:pt>
                <c:pt idx="22780">
                  <c:v>28.871394003752201</c:v>
                </c:pt>
                <c:pt idx="22781">
                  <c:v>28.871557909444402</c:v>
                </c:pt>
                <c:pt idx="22782">
                  <c:v>28.8717218146123</c:v>
                </c:pt>
                <c:pt idx="22783">
                  <c:v>28.8718857192558</c:v>
                </c:pt>
                <c:pt idx="22784">
                  <c:v>28.872049623374899</c:v>
                </c:pt>
                <c:pt idx="22785">
                  <c:v>28.872213526969698</c:v>
                </c:pt>
                <c:pt idx="22786">
                  <c:v>28.8723774300401</c:v>
                </c:pt>
                <c:pt idx="22787">
                  <c:v>28.872541332586099</c:v>
                </c:pt>
                <c:pt idx="22788">
                  <c:v>28.8727052346078</c:v>
                </c:pt>
                <c:pt idx="22789">
                  <c:v>28.872869136105098</c:v>
                </c:pt>
                <c:pt idx="22790">
                  <c:v>28.873033037077999</c:v>
                </c:pt>
                <c:pt idx="22791">
                  <c:v>28.8731969375266</c:v>
                </c:pt>
                <c:pt idx="22792">
                  <c:v>28.8733608374509</c:v>
                </c:pt>
                <c:pt idx="22793">
                  <c:v>28.873524736850801</c:v>
                </c:pt>
                <c:pt idx="22794">
                  <c:v>28.8736886357263</c:v>
                </c:pt>
                <c:pt idx="22795">
                  <c:v>28.8738525340775</c:v>
                </c:pt>
                <c:pt idx="22796">
                  <c:v>28.874016431904401</c:v>
                </c:pt>
                <c:pt idx="22797">
                  <c:v>28.874180329206901</c:v>
                </c:pt>
                <c:pt idx="22798">
                  <c:v>28.874344225984999</c:v>
                </c:pt>
                <c:pt idx="22799">
                  <c:v>28.874508122238801</c:v>
                </c:pt>
                <c:pt idx="22800">
                  <c:v>28.874672017968301</c:v>
                </c:pt>
                <c:pt idx="22801">
                  <c:v>28.874835913173399</c:v>
                </c:pt>
                <c:pt idx="22802">
                  <c:v>28.874999807854199</c:v>
                </c:pt>
                <c:pt idx="22803">
                  <c:v>28.875163702010699</c:v>
                </c:pt>
                <c:pt idx="22804">
                  <c:v>28.875327595642801</c:v>
                </c:pt>
                <c:pt idx="22805">
                  <c:v>28.875491488750601</c:v>
                </c:pt>
                <c:pt idx="22806">
                  <c:v>28.875655381333999</c:v>
                </c:pt>
                <c:pt idx="22807">
                  <c:v>28.875819273393201</c:v>
                </c:pt>
                <c:pt idx="22808">
                  <c:v>28.875983164928002</c:v>
                </c:pt>
                <c:pt idx="22809">
                  <c:v>28.8761470559384</c:v>
                </c:pt>
                <c:pt idx="22810">
                  <c:v>28.876310946424599</c:v>
                </c:pt>
                <c:pt idx="22811">
                  <c:v>28.8764748363864</c:v>
                </c:pt>
                <c:pt idx="22812">
                  <c:v>28.876638725823899</c:v>
                </c:pt>
                <c:pt idx="22813">
                  <c:v>28.876802614737102</c:v>
                </c:pt>
                <c:pt idx="22814">
                  <c:v>28.876966503125999</c:v>
                </c:pt>
                <c:pt idx="22815">
                  <c:v>28.877130390990501</c:v>
                </c:pt>
                <c:pt idx="22816">
                  <c:v>28.877294278330702</c:v>
                </c:pt>
                <c:pt idx="22817">
                  <c:v>28.877458165146699</c:v>
                </c:pt>
                <c:pt idx="22818">
                  <c:v>28.877622051438301</c:v>
                </c:pt>
                <c:pt idx="22819">
                  <c:v>28.877785937205601</c:v>
                </c:pt>
                <c:pt idx="22820">
                  <c:v>28.877949822448599</c:v>
                </c:pt>
                <c:pt idx="22821">
                  <c:v>28.878113707167198</c:v>
                </c:pt>
                <c:pt idx="22822">
                  <c:v>28.878277591361599</c:v>
                </c:pt>
                <c:pt idx="22823">
                  <c:v>28.8784414750317</c:v>
                </c:pt>
                <c:pt idx="22824">
                  <c:v>28.878605358177499</c:v>
                </c:pt>
                <c:pt idx="22825">
                  <c:v>28.878769240798899</c:v>
                </c:pt>
                <c:pt idx="22826">
                  <c:v>28.8789331228961</c:v>
                </c:pt>
                <c:pt idx="22827">
                  <c:v>28.879097004468999</c:v>
                </c:pt>
                <c:pt idx="22828">
                  <c:v>28.8792608855175</c:v>
                </c:pt>
                <c:pt idx="22829">
                  <c:v>28.879424766041801</c:v>
                </c:pt>
                <c:pt idx="22830">
                  <c:v>28.8795886460418</c:v>
                </c:pt>
                <c:pt idx="22831">
                  <c:v>28.8797525255175</c:v>
                </c:pt>
                <c:pt idx="22832">
                  <c:v>28.879916404468901</c:v>
                </c:pt>
                <c:pt idx="22833">
                  <c:v>28.880080282896099</c:v>
                </c:pt>
                <c:pt idx="22834">
                  <c:v>28.880244160798899</c:v>
                </c:pt>
                <c:pt idx="22835">
                  <c:v>28.8804080381774</c:v>
                </c:pt>
                <c:pt idx="22836">
                  <c:v>28.880571915031702</c:v>
                </c:pt>
                <c:pt idx="22837">
                  <c:v>28.880735791361701</c:v>
                </c:pt>
                <c:pt idx="22838">
                  <c:v>28.880899667167402</c:v>
                </c:pt>
                <c:pt idx="22839">
                  <c:v>28.881063542448899</c:v>
                </c:pt>
                <c:pt idx="22840">
                  <c:v>28.881227417205999</c:v>
                </c:pt>
                <c:pt idx="22841">
                  <c:v>28.881391291438899</c:v>
                </c:pt>
                <c:pt idx="22842">
                  <c:v>28.8815551651475</c:v>
                </c:pt>
                <c:pt idx="22843">
                  <c:v>28.881719038331799</c:v>
                </c:pt>
                <c:pt idx="22844">
                  <c:v>28.881882910991902</c:v>
                </c:pt>
                <c:pt idx="22845">
                  <c:v>28.882046783127699</c:v>
                </c:pt>
                <c:pt idx="22846">
                  <c:v>28.8822106547393</c:v>
                </c:pt>
                <c:pt idx="22847">
                  <c:v>28.882374525826499</c:v>
                </c:pt>
                <c:pt idx="22848">
                  <c:v>28.882538396389499</c:v>
                </c:pt>
                <c:pt idx="22849">
                  <c:v>28.8827022664283</c:v>
                </c:pt>
                <c:pt idx="22850">
                  <c:v>28.882866135942798</c:v>
                </c:pt>
                <c:pt idx="22851">
                  <c:v>28.883030004933001</c:v>
                </c:pt>
                <c:pt idx="22852">
                  <c:v>28.883193873399001</c:v>
                </c:pt>
                <c:pt idx="22853">
                  <c:v>28.883357741340699</c:v>
                </c:pt>
                <c:pt idx="22854">
                  <c:v>28.883521608758201</c:v>
                </c:pt>
                <c:pt idx="22855">
                  <c:v>28.883685475651401</c:v>
                </c:pt>
                <c:pt idx="22856">
                  <c:v>28.883849342020401</c:v>
                </c:pt>
                <c:pt idx="22857">
                  <c:v>28.884013207865099</c:v>
                </c:pt>
                <c:pt idx="22858">
                  <c:v>28.884177073185501</c:v>
                </c:pt>
                <c:pt idx="22859">
                  <c:v>28.884340937981801</c:v>
                </c:pt>
                <c:pt idx="22860">
                  <c:v>28.884504802253701</c:v>
                </c:pt>
                <c:pt idx="22861">
                  <c:v>28.884668666001499</c:v>
                </c:pt>
                <c:pt idx="22862">
                  <c:v>28.884832529225001</c:v>
                </c:pt>
                <c:pt idx="22863">
                  <c:v>28.8849963919243</c:v>
                </c:pt>
                <c:pt idx="22864">
                  <c:v>28.885160254099301</c:v>
                </c:pt>
                <c:pt idx="22865">
                  <c:v>28.885324115750102</c:v>
                </c:pt>
                <c:pt idx="22866">
                  <c:v>28.8854879768766</c:v>
                </c:pt>
                <c:pt idx="22867">
                  <c:v>28.885651837478999</c:v>
                </c:pt>
                <c:pt idx="22868">
                  <c:v>28.885815697557</c:v>
                </c:pt>
                <c:pt idx="22869">
                  <c:v>28.8859795571109</c:v>
                </c:pt>
                <c:pt idx="22870">
                  <c:v>28.886143416140602</c:v>
                </c:pt>
                <c:pt idx="22871">
                  <c:v>28.886307274646001</c:v>
                </c:pt>
                <c:pt idx="22872">
                  <c:v>28.8864711326272</c:v>
                </c:pt>
                <c:pt idx="22873">
                  <c:v>28.886634990084101</c:v>
                </c:pt>
                <c:pt idx="22874">
                  <c:v>28.886798847016902</c:v>
                </c:pt>
                <c:pt idx="22875">
                  <c:v>28.8869627034254</c:v>
                </c:pt>
                <c:pt idx="22876">
                  <c:v>28.887126559309699</c:v>
                </c:pt>
                <c:pt idx="22877">
                  <c:v>28.887290414669799</c:v>
                </c:pt>
                <c:pt idx="22878">
                  <c:v>28.8874542695057</c:v>
                </c:pt>
                <c:pt idx="22879">
                  <c:v>28.887618123817401</c:v>
                </c:pt>
                <c:pt idx="22880">
                  <c:v>28.887781977604799</c:v>
                </c:pt>
                <c:pt idx="22881">
                  <c:v>28.887945830868102</c:v>
                </c:pt>
                <c:pt idx="22882">
                  <c:v>28.888109683607102</c:v>
                </c:pt>
                <c:pt idx="22883">
                  <c:v>28.888273535822002</c:v>
                </c:pt>
                <c:pt idx="22884">
                  <c:v>28.888437387512599</c:v>
                </c:pt>
                <c:pt idx="22885">
                  <c:v>28.888601238679001</c:v>
                </c:pt>
                <c:pt idx="22886">
                  <c:v>28.8887650893213</c:v>
                </c:pt>
                <c:pt idx="22887">
                  <c:v>28.8889289394393</c:v>
                </c:pt>
                <c:pt idx="22888">
                  <c:v>28.8890927890331</c:v>
                </c:pt>
                <c:pt idx="22889">
                  <c:v>28.8892566381028</c:v>
                </c:pt>
                <c:pt idx="22890">
                  <c:v>28.889420486648199</c:v>
                </c:pt>
                <c:pt idx="22891">
                  <c:v>28.8895843346695</c:v>
                </c:pt>
                <c:pt idx="22892">
                  <c:v>28.8897481821665</c:v>
                </c:pt>
                <c:pt idx="22893">
                  <c:v>28.889912029139399</c:v>
                </c:pt>
                <c:pt idx="22894">
                  <c:v>28.890075875588099</c:v>
                </c:pt>
                <c:pt idx="22895">
                  <c:v>28.8902397215126</c:v>
                </c:pt>
                <c:pt idx="22896">
                  <c:v>28.890403566912902</c:v>
                </c:pt>
                <c:pt idx="22897">
                  <c:v>28.890567411789</c:v>
                </c:pt>
                <c:pt idx="22898">
                  <c:v>28.890731256140999</c:v>
                </c:pt>
                <c:pt idx="22899">
                  <c:v>28.890895099968699</c:v>
                </c:pt>
                <c:pt idx="22900">
                  <c:v>28.891058943272299</c:v>
                </c:pt>
                <c:pt idx="22901">
                  <c:v>28.891222786051699</c:v>
                </c:pt>
                <c:pt idx="22902">
                  <c:v>28.891386628307</c:v>
                </c:pt>
                <c:pt idx="22903">
                  <c:v>28.891550470037998</c:v>
                </c:pt>
                <c:pt idx="22904">
                  <c:v>28.8917143112449</c:v>
                </c:pt>
                <c:pt idx="22905">
                  <c:v>28.891878151927699</c:v>
                </c:pt>
                <c:pt idx="22906">
                  <c:v>28.892041992086199</c:v>
                </c:pt>
                <c:pt idx="22907">
                  <c:v>28.892205831720599</c:v>
                </c:pt>
                <c:pt idx="22908">
                  <c:v>28.892369670830799</c:v>
                </c:pt>
                <c:pt idx="22909">
                  <c:v>28.8925335094169</c:v>
                </c:pt>
                <c:pt idx="22910">
                  <c:v>28.892697347478801</c:v>
                </c:pt>
                <c:pt idx="22911">
                  <c:v>28.892861185016599</c:v>
                </c:pt>
                <c:pt idx="22912">
                  <c:v>28.893025022030098</c:v>
                </c:pt>
                <c:pt idx="22913">
                  <c:v>28.893188858519601</c:v>
                </c:pt>
                <c:pt idx="22914">
                  <c:v>28.8933526944848</c:v>
                </c:pt>
                <c:pt idx="22915">
                  <c:v>28.893516529926</c:v>
                </c:pt>
                <c:pt idx="22916">
                  <c:v>28.893680364842901</c:v>
                </c:pt>
                <c:pt idx="22917">
                  <c:v>28.893844199235701</c:v>
                </c:pt>
                <c:pt idx="22918">
                  <c:v>28.894008033104399</c:v>
                </c:pt>
                <c:pt idx="22919">
                  <c:v>28.8941718664489</c:v>
                </c:pt>
                <c:pt idx="22920">
                  <c:v>28.894335699269298</c:v>
                </c:pt>
                <c:pt idx="22921">
                  <c:v>28.894499531565501</c:v>
                </c:pt>
                <c:pt idx="22922">
                  <c:v>28.8946633633376</c:v>
                </c:pt>
                <c:pt idx="22923">
                  <c:v>28.894827194585599</c:v>
                </c:pt>
                <c:pt idx="22924">
                  <c:v>28.894991025309398</c:v>
                </c:pt>
                <c:pt idx="22925">
                  <c:v>28.895154855509102</c:v>
                </c:pt>
                <c:pt idx="22926">
                  <c:v>28.895318685184598</c:v>
                </c:pt>
                <c:pt idx="22927">
                  <c:v>28.895482514335999</c:v>
                </c:pt>
                <c:pt idx="22928">
                  <c:v>28.8956463429633</c:v>
                </c:pt>
                <c:pt idx="22929">
                  <c:v>28.895810171066401</c:v>
                </c:pt>
                <c:pt idx="22930">
                  <c:v>28.895973998645399</c:v>
                </c:pt>
                <c:pt idx="22931">
                  <c:v>28.896137825700301</c:v>
                </c:pt>
                <c:pt idx="22932">
                  <c:v>28.896301652231099</c:v>
                </c:pt>
                <c:pt idx="22933">
                  <c:v>28.896465478237701</c:v>
                </c:pt>
                <c:pt idx="22934">
                  <c:v>28.8966293037202</c:v>
                </c:pt>
                <c:pt idx="22935">
                  <c:v>28.896793128678599</c:v>
                </c:pt>
                <c:pt idx="22936">
                  <c:v>28.896956953112898</c:v>
                </c:pt>
                <c:pt idx="22937">
                  <c:v>28.897120777023101</c:v>
                </c:pt>
                <c:pt idx="22938">
                  <c:v>28.897284600409101</c:v>
                </c:pt>
                <c:pt idx="22939">
                  <c:v>28.897448423271001</c:v>
                </c:pt>
                <c:pt idx="22940">
                  <c:v>28.897612245608901</c:v>
                </c:pt>
                <c:pt idx="22941">
                  <c:v>28.897776067422601</c:v>
                </c:pt>
                <c:pt idx="22942">
                  <c:v>28.897939888712202</c:v>
                </c:pt>
                <c:pt idx="22943">
                  <c:v>28.898103709477599</c:v>
                </c:pt>
                <c:pt idx="22944">
                  <c:v>28.898267529719</c:v>
                </c:pt>
                <c:pt idx="22945">
                  <c:v>28.898431349436301</c:v>
                </c:pt>
                <c:pt idx="22946">
                  <c:v>28.898595168629502</c:v>
                </c:pt>
                <c:pt idx="22947">
                  <c:v>28.8987589872985</c:v>
                </c:pt>
                <c:pt idx="22948">
                  <c:v>28.898922805443501</c:v>
                </c:pt>
                <c:pt idx="22949">
                  <c:v>28.899086623064399</c:v>
                </c:pt>
                <c:pt idx="22950">
                  <c:v>28.8992504401612</c:v>
                </c:pt>
                <c:pt idx="22951">
                  <c:v>28.899414256733898</c:v>
                </c:pt>
                <c:pt idx="22952">
                  <c:v>28.899578072782401</c:v>
                </c:pt>
                <c:pt idx="22953">
                  <c:v>28.899741888306899</c:v>
                </c:pt>
                <c:pt idx="22954">
                  <c:v>28.8999057033074</c:v>
                </c:pt>
                <c:pt idx="22955">
                  <c:v>28.900069517783699</c:v>
                </c:pt>
                <c:pt idx="22956">
                  <c:v>28.900233331735901</c:v>
                </c:pt>
                <c:pt idx="22957">
                  <c:v>28.900397145164099</c:v>
                </c:pt>
                <c:pt idx="22958">
                  <c:v>28.900560958068102</c:v>
                </c:pt>
                <c:pt idx="22959">
                  <c:v>28.9007247704481</c:v>
                </c:pt>
                <c:pt idx="22960">
                  <c:v>28.900888582303999</c:v>
                </c:pt>
                <c:pt idx="22961">
                  <c:v>28.901052393635901</c:v>
                </c:pt>
                <c:pt idx="22962">
                  <c:v>28.9012162044436</c:v>
                </c:pt>
                <c:pt idx="22963">
                  <c:v>28.901380014727302</c:v>
                </c:pt>
                <c:pt idx="22964">
                  <c:v>28.9015438244869</c:v>
                </c:pt>
                <c:pt idx="22965">
                  <c:v>28.901707633722399</c:v>
                </c:pt>
                <c:pt idx="22966">
                  <c:v>28.901871442433901</c:v>
                </c:pt>
                <c:pt idx="22967">
                  <c:v>28.902035250621299</c:v>
                </c:pt>
                <c:pt idx="22968">
                  <c:v>28.902199058284602</c:v>
                </c:pt>
                <c:pt idx="22969">
                  <c:v>28.9023628654239</c:v>
                </c:pt>
                <c:pt idx="22970">
                  <c:v>28.902526672039102</c:v>
                </c:pt>
                <c:pt idx="22971">
                  <c:v>28.9026904781302</c:v>
                </c:pt>
                <c:pt idx="22972">
                  <c:v>28.902854283697302</c:v>
                </c:pt>
                <c:pt idx="22973">
                  <c:v>28.9030180887403</c:v>
                </c:pt>
                <c:pt idx="22974">
                  <c:v>28.903181893259301</c:v>
                </c:pt>
                <c:pt idx="22975">
                  <c:v>28.903345697254199</c:v>
                </c:pt>
                <c:pt idx="22976">
                  <c:v>28.903509500725001</c:v>
                </c:pt>
                <c:pt idx="22977">
                  <c:v>28.903673303671798</c:v>
                </c:pt>
                <c:pt idx="22978">
                  <c:v>28.903837106094599</c:v>
                </c:pt>
                <c:pt idx="22979">
                  <c:v>28.9040009079933</c:v>
                </c:pt>
                <c:pt idx="22980">
                  <c:v>28.904164709367901</c:v>
                </c:pt>
                <c:pt idx="22981">
                  <c:v>28.904328510218502</c:v>
                </c:pt>
                <c:pt idx="22982">
                  <c:v>28.904492310545098</c:v>
                </c:pt>
                <c:pt idx="22983">
                  <c:v>28.904656110347599</c:v>
                </c:pt>
                <c:pt idx="22984">
                  <c:v>28.904819909626099</c:v>
                </c:pt>
                <c:pt idx="22985">
                  <c:v>28.904983708380499</c:v>
                </c:pt>
                <c:pt idx="22986">
                  <c:v>28.905147506610898</c:v>
                </c:pt>
                <c:pt idx="22987">
                  <c:v>28.905311304317301</c:v>
                </c:pt>
                <c:pt idx="22988">
                  <c:v>28.905475101499601</c:v>
                </c:pt>
                <c:pt idx="22989">
                  <c:v>28.9056388981579</c:v>
                </c:pt>
                <c:pt idx="22990">
                  <c:v>28.905802694292198</c:v>
                </c:pt>
                <c:pt idx="22991">
                  <c:v>28.905966489902401</c:v>
                </c:pt>
                <c:pt idx="22992">
                  <c:v>28.906130284988699</c:v>
                </c:pt>
                <c:pt idx="22993">
                  <c:v>28.906294079550801</c:v>
                </c:pt>
                <c:pt idx="22994">
                  <c:v>28.906457873589002</c:v>
                </c:pt>
                <c:pt idx="22995">
                  <c:v>28.906621667103199</c:v>
                </c:pt>
                <c:pt idx="22996">
                  <c:v>28.9067854600933</c:v>
                </c:pt>
                <c:pt idx="22997">
                  <c:v>28.9069492525594</c:v>
                </c:pt>
                <c:pt idx="22998">
                  <c:v>28.9071130445015</c:v>
                </c:pt>
                <c:pt idx="22999">
                  <c:v>28.9072768359195</c:v>
                </c:pt>
                <c:pt idx="23000">
                  <c:v>28.907440626813599</c:v>
                </c:pt>
                <c:pt idx="23001">
                  <c:v>28.907604417183599</c:v>
                </c:pt>
                <c:pt idx="23002">
                  <c:v>28.907768207029601</c:v>
                </c:pt>
                <c:pt idx="23003">
                  <c:v>28.907931996351699</c:v>
                </c:pt>
                <c:pt idx="23004">
                  <c:v>28.908095785149701</c:v>
                </c:pt>
                <c:pt idx="23005">
                  <c:v>28.908259573423699</c:v>
                </c:pt>
                <c:pt idx="23006">
                  <c:v>28.9084233611737</c:v>
                </c:pt>
                <c:pt idx="23007">
                  <c:v>28.9085871483997</c:v>
                </c:pt>
                <c:pt idx="23008">
                  <c:v>28.9087509351017</c:v>
                </c:pt>
                <c:pt idx="23009">
                  <c:v>28.9089147212797</c:v>
                </c:pt>
                <c:pt idx="23010">
                  <c:v>28.9090785069337</c:v>
                </c:pt>
                <c:pt idx="23011">
                  <c:v>28.909242292063698</c:v>
                </c:pt>
                <c:pt idx="23012">
                  <c:v>28.909406076669701</c:v>
                </c:pt>
                <c:pt idx="23013">
                  <c:v>28.909569860751699</c:v>
                </c:pt>
                <c:pt idx="23014">
                  <c:v>28.9097336443097</c:v>
                </c:pt>
                <c:pt idx="23015">
                  <c:v>28.909897427343701</c:v>
                </c:pt>
                <c:pt idx="23016">
                  <c:v>28.910061209853801</c:v>
                </c:pt>
                <c:pt idx="23017">
                  <c:v>28.910224991839801</c:v>
                </c:pt>
                <c:pt idx="23018">
                  <c:v>28.9103887733019</c:v>
                </c:pt>
                <c:pt idx="23019">
                  <c:v>28.910552554239999</c:v>
                </c:pt>
                <c:pt idx="23020">
                  <c:v>28.910716334654101</c:v>
                </c:pt>
                <c:pt idx="23021">
                  <c:v>28.910880114544199</c:v>
                </c:pt>
                <c:pt idx="23022">
                  <c:v>28.911043893910399</c:v>
                </c:pt>
                <c:pt idx="23023">
                  <c:v>28.9112076727525</c:v>
                </c:pt>
                <c:pt idx="23024">
                  <c:v>28.9113714510707</c:v>
                </c:pt>
                <c:pt idx="23025">
                  <c:v>28.911535228864899</c:v>
                </c:pt>
                <c:pt idx="23026">
                  <c:v>28.911699006135201</c:v>
                </c:pt>
                <c:pt idx="23027">
                  <c:v>28.911862782881499</c:v>
                </c:pt>
                <c:pt idx="23028">
                  <c:v>28.912026559103801</c:v>
                </c:pt>
                <c:pt idx="23029">
                  <c:v>28.912190334802101</c:v>
                </c:pt>
                <c:pt idx="23030">
                  <c:v>28.912354109976501</c:v>
                </c:pt>
                <c:pt idx="23031">
                  <c:v>28.912517884626901</c:v>
                </c:pt>
                <c:pt idx="23032">
                  <c:v>28.912681658753399</c:v>
                </c:pt>
                <c:pt idx="23033">
                  <c:v>28.912845432355802</c:v>
                </c:pt>
                <c:pt idx="23034">
                  <c:v>28.913009205434399</c:v>
                </c:pt>
                <c:pt idx="23035">
                  <c:v>28.913172977988999</c:v>
                </c:pt>
                <c:pt idx="23036">
                  <c:v>28.913336750019599</c:v>
                </c:pt>
                <c:pt idx="23037">
                  <c:v>28.913500521526199</c:v>
                </c:pt>
                <c:pt idx="23038">
                  <c:v>28.913664292508901</c:v>
                </c:pt>
                <c:pt idx="23039">
                  <c:v>28.913828062967699</c:v>
                </c:pt>
                <c:pt idx="23040">
                  <c:v>28.9139918329025</c:v>
                </c:pt>
                <c:pt idx="23041">
                  <c:v>28.9141556023134</c:v>
                </c:pt>
                <c:pt idx="23042">
                  <c:v>28.9143193712003</c:v>
                </c:pt>
                <c:pt idx="23043">
                  <c:v>28.914483139563298</c:v>
                </c:pt>
                <c:pt idx="23044">
                  <c:v>28.9146469074023</c:v>
                </c:pt>
                <c:pt idx="23045">
                  <c:v>28.914810674717401</c:v>
                </c:pt>
                <c:pt idx="23046">
                  <c:v>28.914974441508502</c:v>
                </c:pt>
                <c:pt idx="23047">
                  <c:v>28.915138207775801</c:v>
                </c:pt>
                <c:pt idx="23048">
                  <c:v>28.915301973519</c:v>
                </c:pt>
                <c:pt idx="23049">
                  <c:v>28.915465738738401</c:v>
                </c:pt>
                <c:pt idx="23050">
                  <c:v>28.915629503433799</c:v>
                </c:pt>
                <c:pt idx="23051">
                  <c:v>28.915793267605299</c:v>
                </c:pt>
                <c:pt idx="23052">
                  <c:v>28.915957031252798</c:v>
                </c:pt>
                <c:pt idx="23053">
                  <c:v>28.9161207943764</c:v>
                </c:pt>
                <c:pt idx="23054">
                  <c:v>28.916284556976098</c:v>
                </c:pt>
                <c:pt idx="23055">
                  <c:v>28.916448319051899</c:v>
                </c:pt>
                <c:pt idx="23056">
                  <c:v>28.916612080603802</c:v>
                </c:pt>
                <c:pt idx="23057">
                  <c:v>28.916775841631701</c:v>
                </c:pt>
                <c:pt idx="23058">
                  <c:v>28.916939602135699</c:v>
                </c:pt>
                <c:pt idx="23059">
                  <c:v>28.9171033621158</c:v>
                </c:pt>
                <c:pt idx="23060">
                  <c:v>28.9172671215719</c:v>
                </c:pt>
                <c:pt idx="23061">
                  <c:v>28.917430880504199</c:v>
                </c:pt>
                <c:pt idx="23062">
                  <c:v>28.9175946389126</c:v>
                </c:pt>
                <c:pt idx="23063">
                  <c:v>28.917758396797002</c:v>
                </c:pt>
                <c:pt idx="23064">
                  <c:v>28.917922154157498</c:v>
                </c:pt>
                <c:pt idx="23065">
                  <c:v>28.918085910994101</c:v>
                </c:pt>
                <c:pt idx="23066">
                  <c:v>28.918249667306799</c:v>
                </c:pt>
                <c:pt idx="23067">
                  <c:v>28.9184134230956</c:v>
                </c:pt>
                <c:pt idx="23068">
                  <c:v>28.918577178360501</c:v>
                </c:pt>
                <c:pt idx="23069">
                  <c:v>28.9187409331015</c:v>
                </c:pt>
                <c:pt idx="23070">
                  <c:v>28.918904687318602</c:v>
                </c:pt>
                <c:pt idx="23071">
                  <c:v>28.919068441011799</c:v>
                </c:pt>
                <c:pt idx="23072">
                  <c:v>28.919232194181099</c:v>
                </c:pt>
                <c:pt idx="23073">
                  <c:v>28.919395946826501</c:v>
                </c:pt>
                <c:pt idx="23074">
                  <c:v>28.919559698947999</c:v>
                </c:pt>
                <c:pt idx="23075">
                  <c:v>28.9197234505457</c:v>
                </c:pt>
                <c:pt idx="23076">
                  <c:v>28.9198872016194</c:v>
                </c:pt>
                <c:pt idx="23077">
                  <c:v>28.920050952169198</c:v>
                </c:pt>
                <c:pt idx="23078">
                  <c:v>28.920214702195199</c:v>
                </c:pt>
                <c:pt idx="23079">
                  <c:v>28.920378451697299</c:v>
                </c:pt>
                <c:pt idx="23080">
                  <c:v>28.920542200675499</c:v>
                </c:pt>
                <c:pt idx="23081">
                  <c:v>28.9207059491298</c:v>
                </c:pt>
                <c:pt idx="23082">
                  <c:v>28.920869697060201</c:v>
                </c:pt>
                <c:pt idx="23083">
                  <c:v>28.921033444466701</c:v>
                </c:pt>
                <c:pt idx="23084">
                  <c:v>28.9211971913494</c:v>
                </c:pt>
                <c:pt idx="23085">
                  <c:v>28.921360937708201</c:v>
                </c:pt>
                <c:pt idx="23086">
                  <c:v>28.921524683543101</c:v>
                </c:pt>
                <c:pt idx="23087">
                  <c:v>28.9216884288541</c:v>
                </c:pt>
                <c:pt idx="23088">
                  <c:v>28.921852173641302</c:v>
                </c:pt>
                <c:pt idx="23089">
                  <c:v>28.922015917904599</c:v>
                </c:pt>
                <c:pt idx="23090">
                  <c:v>28.922179661644101</c:v>
                </c:pt>
                <c:pt idx="23091">
                  <c:v>28.9223434048596</c:v>
                </c:pt>
                <c:pt idx="23092">
                  <c:v>28.9225071475513</c:v>
                </c:pt>
                <c:pt idx="23093">
                  <c:v>28.9226708897192</c:v>
                </c:pt>
                <c:pt idx="23094">
                  <c:v>28.922834631363202</c:v>
                </c:pt>
                <c:pt idx="23095">
                  <c:v>28.922998372483299</c:v>
                </c:pt>
                <c:pt idx="23096">
                  <c:v>28.923162113079599</c:v>
                </c:pt>
                <c:pt idx="23097">
                  <c:v>28.923325853152001</c:v>
                </c:pt>
                <c:pt idx="23098">
                  <c:v>28.923489592700498</c:v>
                </c:pt>
                <c:pt idx="23099">
                  <c:v>28.923653331725198</c:v>
                </c:pt>
                <c:pt idx="23100">
                  <c:v>28.9238170702261</c:v>
                </c:pt>
                <c:pt idx="23101">
                  <c:v>28.923980808203101</c:v>
                </c:pt>
                <c:pt idx="23102">
                  <c:v>28.924144545656301</c:v>
                </c:pt>
                <c:pt idx="23103">
                  <c:v>28.924308282585599</c:v>
                </c:pt>
                <c:pt idx="23104">
                  <c:v>28.924472018991001</c:v>
                </c:pt>
                <c:pt idx="23105">
                  <c:v>28.9246357548727</c:v>
                </c:pt>
                <c:pt idx="23106">
                  <c:v>28.924799490230399</c:v>
                </c:pt>
                <c:pt idx="23107">
                  <c:v>28.924963225064399</c:v>
                </c:pt>
                <c:pt idx="23108">
                  <c:v>28.925126959374499</c:v>
                </c:pt>
                <c:pt idx="23109">
                  <c:v>28.9252906931608</c:v>
                </c:pt>
                <c:pt idx="23110">
                  <c:v>28.925454426423201</c:v>
                </c:pt>
                <c:pt idx="23111">
                  <c:v>28.9256181591618</c:v>
                </c:pt>
                <c:pt idx="23112">
                  <c:v>28.925781891376602</c:v>
                </c:pt>
                <c:pt idx="23113">
                  <c:v>28.925945623067499</c:v>
                </c:pt>
                <c:pt idx="23114">
                  <c:v>28.926109354234601</c:v>
                </c:pt>
                <c:pt idx="23115">
                  <c:v>28.926273084877899</c:v>
                </c:pt>
                <c:pt idx="23116">
                  <c:v>28.926436814997398</c:v>
                </c:pt>
                <c:pt idx="23117">
                  <c:v>28.926600544593001</c:v>
                </c:pt>
                <c:pt idx="23118">
                  <c:v>28.926764273664801</c:v>
                </c:pt>
                <c:pt idx="23119">
                  <c:v>28.926928002212801</c:v>
                </c:pt>
                <c:pt idx="23120">
                  <c:v>28.927091730236999</c:v>
                </c:pt>
                <c:pt idx="23121">
                  <c:v>28.927255457737299</c:v>
                </c:pt>
                <c:pt idx="23122">
                  <c:v>28.927419184713902</c:v>
                </c:pt>
                <c:pt idx="23123">
                  <c:v>28.927582911166599</c:v>
                </c:pt>
                <c:pt idx="23124">
                  <c:v>28.927746637095499</c:v>
                </c:pt>
                <c:pt idx="23125">
                  <c:v>28.927910362500601</c:v>
                </c:pt>
                <c:pt idx="23126">
                  <c:v>28.928074087381901</c:v>
                </c:pt>
                <c:pt idx="23127">
                  <c:v>28.9282378117394</c:v>
                </c:pt>
                <c:pt idx="23128">
                  <c:v>28.928401535573101</c:v>
                </c:pt>
                <c:pt idx="23129">
                  <c:v>28.928565258883001</c:v>
                </c:pt>
                <c:pt idx="23130">
                  <c:v>28.928728981669099</c:v>
                </c:pt>
                <c:pt idx="23131">
                  <c:v>28.9288927039314</c:v>
                </c:pt>
                <c:pt idx="23132">
                  <c:v>28.929056425669799</c:v>
                </c:pt>
                <c:pt idx="23133">
                  <c:v>28.9292201468845</c:v>
                </c:pt>
                <c:pt idx="23134">
                  <c:v>28.9293838675754</c:v>
                </c:pt>
                <c:pt idx="23135">
                  <c:v>28.929547587742501</c:v>
                </c:pt>
                <c:pt idx="23136">
                  <c:v>28.929711307385801</c:v>
                </c:pt>
                <c:pt idx="23137">
                  <c:v>28.9298750265053</c:v>
                </c:pt>
                <c:pt idx="23138">
                  <c:v>28.930038745101001</c:v>
                </c:pt>
                <c:pt idx="23139">
                  <c:v>28.930202463173</c:v>
                </c:pt>
                <c:pt idx="23140">
                  <c:v>28.930366180721101</c:v>
                </c:pt>
                <c:pt idx="23141">
                  <c:v>28.930529897745501</c:v>
                </c:pt>
                <c:pt idx="23142">
                  <c:v>28.930693614246099</c:v>
                </c:pt>
                <c:pt idx="23143">
                  <c:v>28.930857330222899</c:v>
                </c:pt>
                <c:pt idx="23144">
                  <c:v>28.931021045675902</c:v>
                </c:pt>
                <c:pt idx="23145">
                  <c:v>28.931184760605198</c:v>
                </c:pt>
                <c:pt idx="23146">
                  <c:v>28.931348475010601</c:v>
                </c:pt>
                <c:pt idx="23147">
                  <c:v>28.931512188892299</c:v>
                </c:pt>
                <c:pt idx="23148">
                  <c:v>28.931675902250198</c:v>
                </c:pt>
                <c:pt idx="23149">
                  <c:v>28.931839615084399</c:v>
                </c:pt>
                <c:pt idx="23150">
                  <c:v>28.932003327394799</c:v>
                </c:pt>
                <c:pt idx="23151">
                  <c:v>28.932167039181401</c:v>
                </c:pt>
                <c:pt idx="23152">
                  <c:v>28.932330750444201</c:v>
                </c:pt>
                <c:pt idx="23153">
                  <c:v>28.9324944611833</c:v>
                </c:pt>
                <c:pt idx="23154">
                  <c:v>28.9326581713987</c:v>
                </c:pt>
                <c:pt idx="23155">
                  <c:v>28.932821881090199</c:v>
                </c:pt>
                <c:pt idx="23156">
                  <c:v>28.932985590257999</c:v>
                </c:pt>
                <c:pt idx="23157">
                  <c:v>28.933149298902102</c:v>
                </c:pt>
                <c:pt idx="23158">
                  <c:v>28.933313007022299</c:v>
                </c:pt>
                <c:pt idx="23159">
                  <c:v>28.933476714618902</c:v>
                </c:pt>
                <c:pt idx="23160">
                  <c:v>28.933640421691699</c:v>
                </c:pt>
                <c:pt idx="23161">
                  <c:v>28.933804128240698</c:v>
                </c:pt>
                <c:pt idx="23162">
                  <c:v>28.933967834265999</c:v>
                </c:pt>
                <c:pt idx="23163">
                  <c:v>28.934131539767499</c:v>
                </c:pt>
                <c:pt idx="23164">
                  <c:v>28.9342952447453</c:v>
                </c:pt>
                <c:pt idx="23165">
                  <c:v>28.9344589491993</c:v>
                </c:pt>
                <c:pt idx="23166">
                  <c:v>28.934622653129601</c:v>
                </c:pt>
                <c:pt idx="23167">
                  <c:v>28.9347863565362</c:v>
                </c:pt>
                <c:pt idx="23168">
                  <c:v>28.934950059418998</c:v>
                </c:pt>
                <c:pt idx="23169">
                  <c:v>28.935113761778101</c:v>
                </c:pt>
                <c:pt idx="23170">
                  <c:v>28.935277463613399</c:v>
                </c:pt>
                <c:pt idx="23171">
                  <c:v>28.935441164924999</c:v>
                </c:pt>
                <c:pt idx="23172">
                  <c:v>28.9356048657129</c:v>
                </c:pt>
                <c:pt idx="23173">
                  <c:v>28.935768565977</c:v>
                </c:pt>
                <c:pt idx="23174">
                  <c:v>28.935932265717401</c:v>
                </c:pt>
                <c:pt idx="23175">
                  <c:v>28.936095964934101</c:v>
                </c:pt>
                <c:pt idx="23176">
                  <c:v>28.936259663627101</c:v>
                </c:pt>
                <c:pt idx="23177">
                  <c:v>28.936423361796301</c:v>
                </c:pt>
                <c:pt idx="23178">
                  <c:v>28.936587059441798</c:v>
                </c:pt>
                <c:pt idx="23179">
                  <c:v>28.936750756563601</c:v>
                </c:pt>
                <c:pt idx="23180">
                  <c:v>28.936914453161599</c:v>
                </c:pt>
                <c:pt idx="23181">
                  <c:v>28.937078149236001</c:v>
                </c:pt>
                <c:pt idx="23182">
                  <c:v>28.937241844786602</c:v>
                </c:pt>
                <c:pt idx="23183">
                  <c:v>28.937405539813501</c:v>
                </c:pt>
                <c:pt idx="23184">
                  <c:v>28.937569234316701</c:v>
                </c:pt>
                <c:pt idx="23185">
                  <c:v>28.937732928296199</c:v>
                </c:pt>
                <c:pt idx="23186">
                  <c:v>28.937896621752</c:v>
                </c:pt>
                <c:pt idx="23187">
                  <c:v>28.938060314684002</c:v>
                </c:pt>
                <c:pt idx="23188">
                  <c:v>28.938224007092401</c:v>
                </c:pt>
                <c:pt idx="23189">
                  <c:v>28.938387698976999</c:v>
                </c:pt>
                <c:pt idx="23190">
                  <c:v>28.938551390337999</c:v>
                </c:pt>
                <c:pt idx="23191">
                  <c:v>28.9387150811752</c:v>
                </c:pt>
                <c:pt idx="23192">
                  <c:v>28.938878771488799</c:v>
                </c:pt>
                <c:pt idx="23193">
                  <c:v>28.9390424612786</c:v>
                </c:pt>
                <c:pt idx="23194">
                  <c:v>28.939206150544798</c:v>
                </c:pt>
                <c:pt idx="23195">
                  <c:v>28.939369839287199</c:v>
                </c:pt>
                <c:pt idx="23196">
                  <c:v>28.939533527506001</c:v>
                </c:pt>
                <c:pt idx="23197">
                  <c:v>28.9396972152011</c:v>
                </c:pt>
                <c:pt idx="23198">
                  <c:v>28.939860902372398</c:v>
                </c:pt>
                <c:pt idx="23199">
                  <c:v>28.940024589020101</c:v>
                </c:pt>
                <c:pt idx="23200">
                  <c:v>28.940188275144099</c:v>
                </c:pt>
                <c:pt idx="23201">
                  <c:v>28.940351960744401</c:v>
                </c:pt>
                <c:pt idx="23202">
                  <c:v>28.940515645821101</c:v>
                </c:pt>
                <c:pt idx="23203">
                  <c:v>28.940679330374</c:v>
                </c:pt>
                <c:pt idx="23204">
                  <c:v>28.940843014403299</c:v>
                </c:pt>
                <c:pt idx="23205">
                  <c:v>28.9410066979089</c:v>
                </c:pt>
                <c:pt idx="23206">
                  <c:v>28.941170380890799</c:v>
                </c:pt>
                <c:pt idx="23207">
                  <c:v>28.941334063349</c:v>
                </c:pt>
                <c:pt idx="23208">
                  <c:v>28.941497745283598</c:v>
                </c:pt>
                <c:pt idx="23209">
                  <c:v>28.941661426694399</c:v>
                </c:pt>
                <c:pt idx="23210">
                  <c:v>28.9418251075817</c:v>
                </c:pt>
                <c:pt idx="23211">
                  <c:v>28.941988787945199</c:v>
                </c:pt>
                <c:pt idx="23212">
                  <c:v>28.9421524677851</c:v>
                </c:pt>
                <c:pt idx="23213">
                  <c:v>28.942316147101302</c:v>
                </c:pt>
                <c:pt idx="23214">
                  <c:v>28.942479825893798</c:v>
                </c:pt>
                <c:pt idx="23215">
                  <c:v>28.942643504162699</c:v>
                </c:pt>
                <c:pt idx="23216">
                  <c:v>28.942807181907899</c:v>
                </c:pt>
                <c:pt idx="23217">
                  <c:v>28.942970859129499</c:v>
                </c:pt>
                <c:pt idx="23218">
                  <c:v>28.943134535827401</c:v>
                </c:pt>
                <c:pt idx="23219">
                  <c:v>28.943298212001601</c:v>
                </c:pt>
                <c:pt idx="23220">
                  <c:v>28.943461887652202</c:v>
                </c:pt>
                <c:pt idx="23221">
                  <c:v>28.943625562779101</c:v>
                </c:pt>
                <c:pt idx="23222">
                  <c:v>28.943789237382401</c:v>
                </c:pt>
                <c:pt idx="23223">
                  <c:v>28.943952911462102</c:v>
                </c:pt>
                <c:pt idx="23224">
                  <c:v>28.944116585018101</c:v>
                </c:pt>
                <c:pt idx="23225">
                  <c:v>28.944280258050401</c:v>
                </c:pt>
                <c:pt idx="23226">
                  <c:v>28.9444439305591</c:v>
                </c:pt>
                <c:pt idx="23227">
                  <c:v>28.944607602544099</c:v>
                </c:pt>
                <c:pt idx="23228">
                  <c:v>28.9447712740055</c:v>
                </c:pt>
                <c:pt idx="23229">
                  <c:v>28.944934944943299</c:v>
                </c:pt>
                <c:pt idx="23230">
                  <c:v>28.945098615357399</c:v>
                </c:pt>
                <c:pt idx="23231">
                  <c:v>28.9452622852479</c:v>
                </c:pt>
                <c:pt idx="23232">
                  <c:v>28.945425954614802</c:v>
                </c:pt>
                <c:pt idx="23233">
                  <c:v>28.945589623458002</c:v>
                </c:pt>
                <c:pt idx="23234">
                  <c:v>28.945753291777599</c:v>
                </c:pt>
                <c:pt idx="23235">
                  <c:v>28.945916959573601</c:v>
                </c:pt>
                <c:pt idx="23236">
                  <c:v>28.946080626845902</c:v>
                </c:pt>
                <c:pt idx="23237">
                  <c:v>28.946244293594599</c:v>
                </c:pt>
                <c:pt idx="23238">
                  <c:v>28.946407959819702</c:v>
                </c:pt>
                <c:pt idx="23239">
                  <c:v>28.946571625521099</c:v>
                </c:pt>
                <c:pt idx="23240">
                  <c:v>28.946735290698999</c:v>
                </c:pt>
                <c:pt idx="23241">
                  <c:v>28.946898955353198</c:v>
                </c:pt>
                <c:pt idx="23242">
                  <c:v>28.947062619483798</c:v>
                </c:pt>
                <c:pt idx="23243">
                  <c:v>28.947226283090799</c:v>
                </c:pt>
                <c:pt idx="23244">
                  <c:v>28.947389946174098</c:v>
                </c:pt>
                <c:pt idx="23245">
                  <c:v>28.947553608733902</c:v>
                </c:pt>
                <c:pt idx="23246">
                  <c:v>28.947717270769999</c:v>
                </c:pt>
                <c:pt idx="23247">
                  <c:v>28.947880932282501</c:v>
                </c:pt>
                <c:pt idx="23248">
                  <c:v>28.948044593271401</c:v>
                </c:pt>
                <c:pt idx="23249">
                  <c:v>28.948208253736698</c:v>
                </c:pt>
                <c:pt idx="23250">
                  <c:v>28.9483719136784</c:v>
                </c:pt>
                <c:pt idx="23251">
                  <c:v>28.9485355730965</c:v>
                </c:pt>
                <c:pt idx="23252">
                  <c:v>28.948699231991</c:v>
                </c:pt>
                <c:pt idx="23253">
                  <c:v>28.948862890361902</c:v>
                </c:pt>
                <c:pt idx="23254">
                  <c:v>28.949026548209201</c:v>
                </c:pt>
                <c:pt idx="23255">
                  <c:v>28.949190205532901</c:v>
                </c:pt>
                <c:pt idx="23256">
                  <c:v>28.949353862332998</c:v>
                </c:pt>
                <c:pt idx="23257">
                  <c:v>28.9495175186095</c:v>
                </c:pt>
                <c:pt idx="23258">
                  <c:v>28.9496811743624</c:v>
                </c:pt>
                <c:pt idx="23259">
                  <c:v>28.949844829591701</c:v>
                </c:pt>
                <c:pt idx="23260">
                  <c:v>28.950008484297499</c:v>
                </c:pt>
                <c:pt idx="23261">
                  <c:v>28.950172138479601</c:v>
                </c:pt>
                <c:pt idx="23262">
                  <c:v>28.950335792138201</c:v>
                </c:pt>
                <c:pt idx="23263">
                  <c:v>28.950499445273099</c:v>
                </c:pt>
                <c:pt idx="23264">
                  <c:v>28.950663097884501</c:v>
                </c:pt>
                <c:pt idx="23265">
                  <c:v>28.9508267499723</c:v>
                </c:pt>
                <c:pt idx="23266">
                  <c:v>28.9509904015366</c:v>
                </c:pt>
                <c:pt idx="23267">
                  <c:v>28.951154052577198</c:v>
                </c:pt>
                <c:pt idx="23268">
                  <c:v>28.951317703094301</c:v>
                </c:pt>
                <c:pt idx="23269">
                  <c:v>28.9514813530878</c:v>
                </c:pt>
                <c:pt idx="23270">
                  <c:v>28.951645002557701</c:v>
                </c:pt>
                <c:pt idx="23271">
                  <c:v>28.951808651504098</c:v>
                </c:pt>
                <c:pt idx="23272">
                  <c:v>28.951972299926901</c:v>
                </c:pt>
                <c:pt idx="23273">
                  <c:v>28.9521359478261</c:v>
                </c:pt>
                <c:pt idx="23274">
                  <c:v>28.952299595201701</c:v>
                </c:pt>
                <c:pt idx="23275">
                  <c:v>28.952463242053799</c:v>
                </c:pt>
                <c:pt idx="23276">
                  <c:v>28.952626888382301</c:v>
                </c:pt>
                <c:pt idx="23277">
                  <c:v>28.952790534187301</c:v>
                </c:pt>
                <c:pt idx="23278">
                  <c:v>28.952954179468701</c:v>
                </c:pt>
                <c:pt idx="23279">
                  <c:v>28.953117824226499</c:v>
                </c:pt>
                <c:pt idx="23280">
                  <c:v>28.953281468460801</c:v>
                </c:pt>
                <c:pt idx="23281">
                  <c:v>28.953445112171501</c:v>
                </c:pt>
                <c:pt idx="23282">
                  <c:v>28.953608755358701</c:v>
                </c:pt>
                <c:pt idx="23283">
                  <c:v>28.953772398022299</c:v>
                </c:pt>
                <c:pt idx="23284">
                  <c:v>28.9539360401624</c:v>
                </c:pt>
                <c:pt idx="23285">
                  <c:v>28.954099681778899</c:v>
                </c:pt>
                <c:pt idx="23286">
                  <c:v>28.954263322871899</c:v>
                </c:pt>
                <c:pt idx="23287">
                  <c:v>28.9544269634413</c:v>
                </c:pt>
                <c:pt idx="23288">
                  <c:v>28.954590603487201</c:v>
                </c:pt>
                <c:pt idx="23289">
                  <c:v>28.954754243009599</c:v>
                </c:pt>
                <c:pt idx="23290">
                  <c:v>28.954917882008399</c:v>
                </c:pt>
                <c:pt idx="23291">
                  <c:v>28.955081520483599</c:v>
                </c:pt>
                <c:pt idx="23292">
                  <c:v>28.9552451584354</c:v>
                </c:pt>
                <c:pt idx="23293">
                  <c:v>28.955408795863601</c:v>
                </c:pt>
                <c:pt idx="23294">
                  <c:v>28.9555724327682</c:v>
                </c:pt>
                <c:pt idx="23295">
                  <c:v>28.9557360691493</c:v>
                </c:pt>
                <c:pt idx="23296">
                  <c:v>28.9558997050069</c:v>
                </c:pt>
                <c:pt idx="23297">
                  <c:v>28.956063340341</c:v>
                </c:pt>
                <c:pt idx="23298">
                  <c:v>28.956226975151498</c:v>
                </c:pt>
                <c:pt idx="23299">
                  <c:v>28.9563906094385</c:v>
                </c:pt>
                <c:pt idx="23300">
                  <c:v>28.956554243202</c:v>
                </c:pt>
                <c:pt idx="23301">
                  <c:v>28.956717876441999</c:v>
                </c:pt>
                <c:pt idx="23302">
                  <c:v>28.9568815091584</c:v>
                </c:pt>
                <c:pt idx="23303">
                  <c:v>28.957045141351401</c:v>
                </c:pt>
                <c:pt idx="23304">
                  <c:v>28.957208773020799</c:v>
                </c:pt>
                <c:pt idx="23305">
                  <c:v>28.957372404166701</c:v>
                </c:pt>
                <c:pt idx="23306">
                  <c:v>28.957536034789101</c:v>
                </c:pt>
                <c:pt idx="23307">
                  <c:v>28.957699664887901</c:v>
                </c:pt>
                <c:pt idx="23308">
                  <c:v>28.957863294463301</c:v>
                </c:pt>
                <c:pt idx="23309">
                  <c:v>28.958026923515099</c:v>
                </c:pt>
                <c:pt idx="23310">
                  <c:v>28.958190552043401</c:v>
                </c:pt>
                <c:pt idx="23311">
                  <c:v>28.9583541800483</c:v>
                </c:pt>
                <c:pt idx="23312">
                  <c:v>28.958517807529599</c:v>
                </c:pt>
                <c:pt idx="23313">
                  <c:v>28.958681434487399</c:v>
                </c:pt>
                <c:pt idx="23314">
                  <c:v>28.9588450609217</c:v>
                </c:pt>
                <c:pt idx="23315">
                  <c:v>28.9590086868326</c:v>
                </c:pt>
                <c:pt idx="23316">
                  <c:v>28.959172312219899</c:v>
                </c:pt>
                <c:pt idx="23317">
                  <c:v>28.959335937083701</c:v>
                </c:pt>
                <c:pt idx="23318">
                  <c:v>28.959499561424099</c:v>
                </c:pt>
                <c:pt idx="23319">
                  <c:v>28.959663185240899</c:v>
                </c:pt>
                <c:pt idx="23320">
                  <c:v>28.959826808534199</c:v>
                </c:pt>
                <c:pt idx="23321">
                  <c:v>28.959990431304099</c:v>
                </c:pt>
                <c:pt idx="23322">
                  <c:v>28.9601540535505</c:v>
                </c:pt>
                <c:pt idx="23323">
                  <c:v>28.960317675273402</c:v>
                </c:pt>
                <c:pt idx="23324">
                  <c:v>28.9604812964728</c:v>
                </c:pt>
                <c:pt idx="23325">
                  <c:v>28.960644917148699</c:v>
                </c:pt>
                <c:pt idx="23326">
                  <c:v>28.960808537301101</c:v>
                </c:pt>
                <c:pt idx="23327">
                  <c:v>28.960972156930101</c:v>
                </c:pt>
                <c:pt idx="23328">
                  <c:v>28.961135776035501</c:v>
                </c:pt>
                <c:pt idx="23329">
                  <c:v>28.961299394617502</c:v>
                </c:pt>
                <c:pt idx="23330">
                  <c:v>28.961463012675999</c:v>
                </c:pt>
                <c:pt idx="23331">
                  <c:v>28.9616266302111</c:v>
                </c:pt>
                <c:pt idx="23332">
                  <c:v>28.961790247222702</c:v>
                </c:pt>
                <c:pt idx="23333">
                  <c:v>28.9619538637108</c:v>
                </c:pt>
                <c:pt idx="23334">
                  <c:v>28.962117479675399</c:v>
                </c:pt>
                <c:pt idx="23335">
                  <c:v>28.962281095116602</c:v>
                </c:pt>
                <c:pt idx="23336">
                  <c:v>28.962444710034301</c:v>
                </c:pt>
                <c:pt idx="23337">
                  <c:v>28.962608324428501</c:v>
                </c:pt>
                <c:pt idx="23338">
                  <c:v>28.962771938299301</c:v>
                </c:pt>
                <c:pt idx="23339">
                  <c:v>28.962935551646598</c:v>
                </c:pt>
                <c:pt idx="23340">
                  <c:v>28.963099164470499</c:v>
                </c:pt>
                <c:pt idx="23341">
                  <c:v>28.9632627767709</c:v>
                </c:pt>
                <c:pt idx="23342">
                  <c:v>28.963426388547902</c:v>
                </c:pt>
                <c:pt idx="23343">
                  <c:v>28.9635899998014</c:v>
                </c:pt>
                <c:pt idx="23344">
                  <c:v>28.963753610531398</c:v>
                </c:pt>
                <c:pt idx="23345">
                  <c:v>28.963917220738001</c:v>
                </c:pt>
                <c:pt idx="23346">
                  <c:v>28.9640808304211</c:v>
                </c:pt>
                <c:pt idx="23347">
                  <c:v>28.964244439580799</c:v>
                </c:pt>
                <c:pt idx="23348">
                  <c:v>28.964408048217098</c:v>
                </c:pt>
                <c:pt idx="23349">
                  <c:v>28.964571656329898</c:v>
                </c:pt>
                <c:pt idx="23350">
                  <c:v>28.964735263919199</c:v>
                </c:pt>
                <c:pt idx="23351">
                  <c:v>28.964898870985198</c:v>
                </c:pt>
                <c:pt idx="23352">
                  <c:v>28.965062477527599</c:v>
                </c:pt>
                <c:pt idx="23353">
                  <c:v>28.9652260835467</c:v>
                </c:pt>
                <c:pt idx="23354">
                  <c:v>28.965389689042301</c:v>
                </c:pt>
                <c:pt idx="23355">
                  <c:v>28.965553294014502</c:v>
                </c:pt>
                <c:pt idx="23356">
                  <c:v>28.965716898463199</c:v>
                </c:pt>
                <c:pt idx="23357">
                  <c:v>28.965880502388501</c:v>
                </c:pt>
                <c:pt idx="23358">
                  <c:v>28.966044105790399</c:v>
                </c:pt>
                <c:pt idx="23359">
                  <c:v>28.9662077086689</c:v>
                </c:pt>
                <c:pt idx="23360">
                  <c:v>28.966371311023899</c:v>
                </c:pt>
                <c:pt idx="23361">
                  <c:v>28.966534912855501</c:v>
                </c:pt>
                <c:pt idx="23362">
                  <c:v>28.966698514163699</c:v>
                </c:pt>
                <c:pt idx="23363">
                  <c:v>28.966862114948398</c:v>
                </c:pt>
                <c:pt idx="23364">
                  <c:v>28.9670257152098</c:v>
                </c:pt>
                <c:pt idx="23365">
                  <c:v>28.967189314947699</c:v>
                </c:pt>
                <c:pt idx="23366">
                  <c:v>28.967352914162198</c:v>
                </c:pt>
                <c:pt idx="23367">
                  <c:v>28.967516512853301</c:v>
                </c:pt>
                <c:pt idx="23368">
                  <c:v>28.967680111021</c:v>
                </c:pt>
                <c:pt idx="23369">
                  <c:v>28.9678437086652</c:v>
                </c:pt>
                <c:pt idx="23370">
                  <c:v>28.968007305786099</c:v>
                </c:pt>
                <c:pt idx="23371">
                  <c:v>28.968170902383498</c:v>
                </c:pt>
                <c:pt idx="23372">
                  <c:v>28.968334498457601</c:v>
                </c:pt>
                <c:pt idx="23373">
                  <c:v>28.968498094008201</c:v>
                </c:pt>
                <c:pt idx="23374">
                  <c:v>28.9686616890355</c:v>
                </c:pt>
                <c:pt idx="23375">
                  <c:v>28.968825283539299</c:v>
                </c:pt>
                <c:pt idx="23376">
                  <c:v>28.968988877519699</c:v>
                </c:pt>
                <c:pt idx="23377">
                  <c:v>28.969152470976798</c:v>
                </c:pt>
                <c:pt idx="23378">
                  <c:v>28.969316063910401</c:v>
                </c:pt>
                <c:pt idx="23379">
                  <c:v>28.969479656320601</c:v>
                </c:pt>
                <c:pt idx="23380">
                  <c:v>28.9696432482075</c:v>
                </c:pt>
                <c:pt idx="23381">
                  <c:v>28.9698068395709</c:v>
                </c:pt>
                <c:pt idx="23382">
                  <c:v>28.969970430410999</c:v>
                </c:pt>
                <c:pt idx="23383">
                  <c:v>28.970134020727698</c:v>
                </c:pt>
                <c:pt idx="23384">
                  <c:v>28.970297610521001</c:v>
                </c:pt>
                <c:pt idx="23385">
                  <c:v>28.970461199790901</c:v>
                </c:pt>
                <c:pt idx="23386">
                  <c:v>28.9706247885374</c:v>
                </c:pt>
                <c:pt idx="23387">
                  <c:v>28.970788376760598</c:v>
                </c:pt>
                <c:pt idx="23388">
                  <c:v>28.970951964460301</c:v>
                </c:pt>
                <c:pt idx="23389">
                  <c:v>28.9711155516367</c:v>
                </c:pt>
                <c:pt idx="23390">
                  <c:v>28.971279138289699</c:v>
                </c:pt>
                <c:pt idx="23391">
                  <c:v>28.971442724419301</c:v>
                </c:pt>
                <c:pt idx="23392">
                  <c:v>28.971606310025599</c:v>
                </c:pt>
                <c:pt idx="23393">
                  <c:v>28.971769895108501</c:v>
                </c:pt>
                <c:pt idx="23394">
                  <c:v>28.971933479667999</c:v>
                </c:pt>
                <c:pt idx="23395">
                  <c:v>28.972097063704101</c:v>
                </c:pt>
                <c:pt idx="23396">
                  <c:v>28.972260647216899</c:v>
                </c:pt>
                <c:pt idx="23397">
                  <c:v>28.9724242302063</c:v>
                </c:pt>
                <c:pt idx="23398">
                  <c:v>28.972587812672401</c:v>
                </c:pt>
                <c:pt idx="23399">
                  <c:v>28.972751394615099</c:v>
                </c:pt>
                <c:pt idx="23400">
                  <c:v>28.972914976034399</c:v>
                </c:pt>
                <c:pt idx="23401">
                  <c:v>28.9730785569303</c:v>
                </c:pt>
                <c:pt idx="23402">
                  <c:v>28.973242137303</c:v>
                </c:pt>
                <c:pt idx="23403">
                  <c:v>28.9734057171522</c:v>
                </c:pt>
                <c:pt idx="23404">
                  <c:v>28.9735692964781</c:v>
                </c:pt>
                <c:pt idx="23405">
                  <c:v>28.9737328752806</c:v>
                </c:pt>
                <c:pt idx="23406">
                  <c:v>28.973896453559799</c:v>
                </c:pt>
                <c:pt idx="23407">
                  <c:v>28.974060031315702</c:v>
                </c:pt>
                <c:pt idx="23408">
                  <c:v>28.974223608548201</c:v>
                </c:pt>
                <c:pt idx="23409">
                  <c:v>28.974387185257299</c:v>
                </c:pt>
                <c:pt idx="23410">
                  <c:v>28.974550761443101</c:v>
                </c:pt>
                <c:pt idx="23411">
                  <c:v>28.974714337105599</c:v>
                </c:pt>
                <c:pt idx="23412">
                  <c:v>28.9748779122447</c:v>
                </c:pt>
                <c:pt idx="23413">
                  <c:v>28.975041486860501</c:v>
                </c:pt>
                <c:pt idx="23414">
                  <c:v>28.975205060953002</c:v>
                </c:pt>
                <c:pt idx="23415">
                  <c:v>28.975368634522098</c:v>
                </c:pt>
                <c:pt idx="23416">
                  <c:v>28.975532207567799</c:v>
                </c:pt>
                <c:pt idx="23417">
                  <c:v>28.975695780090302</c:v>
                </c:pt>
                <c:pt idx="23418">
                  <c:v>28.975859352089401</c:v>
                </c:pt>
                <c:pt idx="23419">
                  <c:v>28.9760229235652</c:v>
                </c:pt>
                <c:pt idx="23420">
                  <c:v>28.976186494517599</c:v>
                </c:pt>
                <c:pt idx="23421">
                  <c:v>28.9763500649468</c:v>
                </c:pt>
                <c:pt idx="23422">
                  <c:v>28.976513634852601</c:v>
                </c:pt>
                <c:pt idx="23423">
                  <c:v>28.976677204234999</c:v>
                </c:pt>
                <c:pt idx="23424">
                  <c:v>28.976840773094199</c:v>
                </c:pt>
                <c:pt idx="23425">
                  <c:v>28.97700434143</c:v>
                </c:pt>
                <c:pt idx="23426">
                  <c:v>28.977167909242599</c:v>
                </c:pt>
                <c:pt idx="23427">
                  <c:v>28.977331476531798</c:v>
                </c:pt>
                <c:pt idx="23428">
                  <c:v>28.977495043297601</c:v>
                </c:pt>
                <c:pt idx="23429">
                  <c:v>28.9776586095402</c:v>
                </c:pt>
                <c:pt idx="23430">
                  <c:v>28.977822175259501</c:v>
                </c:pt>
                <c:pt idx="23431">
                  <c:v>28.977985740455399</c:v>
                </c:pt>
                <c:pt idx="23432">
                  <c:v>28.978149305128099</c:v>
                </c:pt>
                <c:pt idx="23433">
                  <c:v>28.978312869277399</c:v>
                </c:pt>
                <c:pt idx="23434">
                  <c:v>28.978476432903399</c:v>
                </c:pt>
                <c:pt idx="23435">
                  <c:v>28.978639996006201</c:v>
                </c:pt>
                <c:pt idx="23436">
                  <c:v>28.9788035585856</c:v>
                </c:pt>
                <c:pt idx="23437">
                  <c:v>28.978967120641698</c:v>
                </c:pt>
                <c:pt idx="23438">
                  <c:v>28.979130682174599</c:v>
                </c:pt>
                <c:pt idx="23439">
                  <c:v>28.9792942431841</c:v>
                </c:pt>
                <c:pt idx="23440">
                  <c:v>28.9794578036703</c:v>
                </c:pt>
                <c:pt idx="23441">
                  <c:v>28.979621363633299</c:v>
                </c:pt>
                <c:pt idx="23442">
                  <c:v>28.979784923072899</c:v>
                </c:pt>
                <c:pt idx="23443">
                  <c:v>28.9799484819893</c:v>
                </c:pt>
                <c:pt idx="23444">
                  <c:v>28.980112040382402</c:v>
                </c:pt>
                <c:pt idx="23445">
                  <c:v>28.980275598252099</c:v>
                </c:pt>
                <c:pt idx="23446">
                  <c:v>28.980439155598599</c:v>
                </c:pt>
                <c:pt idx="23447">
                  <c:v>28.980602712421799</c:v>
                </c:pt>
                <c:pt idx="23448">
                  <c:v>28.980766268721801</c:v>
                </c:pt>
                <c:pt idx="23449">
                  <c:v>28.9809298244984</c:v>
                </c:pt>
                <c:pt idx="23450">
                  <c:v>28.981093379751801</c:v>
                </c:pt>
                <c:pt idx="23451">
                  <c:v>28.981256934481902</c:v>
                </c:pt>
                <c:pt idx="23452">
                  <c:v>28.981420488688698</c:v>
                </c:pt>
                <c:pt idx="23453">
                  <c:v>28.981584042372301</c:v>
                </c:pt>
                <c:pt idx="23454">
                  <c:v>28.9817475955325</c:v>
                </c:pt>
                <c:pt idx="23455">
                  <c:v>28.981911148169502</c:v>
                </c:pt>
                <c:pt idx="23456">
                  <c:v>28.982074700283299</c:v>
                </c:pt>
                <c:pt idx="23457">
                  <c:v>28.982238251873699</c:v>
                </c:pt>
                <c:pt idx="23458">
                  <c:v>28.982401802940899</c:v>
                </c:pt>
                <c:pt idx="23459">
                  <c:v>28.982565353484901</c:v>
                </c:pt>
                <c:pt idx="23460">
                  <c:v>28.9827289035055</c:v>
                </c:pt>
                <c:pt idx="23461">
                  <c:v>28.982892453003</c:v>
                </c:pt>
                <c:pt idx="23462">
                  <c:v>28.983056001977101</c:v>
                </c:pt>
                <c:pt idx="23463">
                  <c:v>28.983219550428</c:v>
                </c:pt>
                <c:pt idx="23464">
                  <c:v>28.983383098355599</c:v>
                </c:pt>
                <c:pt idx="23465">
                  <c:v>28.983546645760001</c:v>
                </c:pt>
                <c:pt idx="23466">
                  <c:v>28.983710192641201</c:v>
                </c:pt>
                <c:pt idx="23467">
                  <c:v>28.983873738999002</c:v>
                </c:pt>
                <c:pt idx="23468">
                  <c:v>28.9840372848337</c:v>
                </c:pt>
                <c:pt idx="23469">
                  <c:v>28.984200830144999</c:v>
                </c:pt>
                <c:pt idx="23470">
                  <c:v>28.9843643749332</c:v>
                </c:pt>
                <c:pt idx="23471">
                  <c:v>28.984527919198101</c:v>
                </c:pt>
                <c:pt idx="23472">
                  <c:v>28.984691462939701</c:v>
                </c:pt>
                <c:pt idx="23473">
                  <c:v>28.984855006158099</c:v>
                </c:pt>
                <c:pt idx="23474">
                  <c:v>28.985018548853301</c:v>
                </c:pt>
                <c:pt idx="23475">
                  <c:v>28.985182091025202</c:v>
                </c:pt>
                <c:pt idx="23476">
                  <c:v>28.985345632673901</c:v>
                </c:pt>
                <c:pt idx="23477">
                  <c:v>28.9855091737994</c:v>
                </c:pt>
                <c:pt idx="23478">
                  <c:v>28.985672714401598</c:v>
                </c:pt>
                <c:pt idx="23479">
                  <c:v>28.985836254480599</c:v>
                </c:pt>
                <c:pt idx="23480">
                  <c:v>28.985999794036399</c:v>
                </c:pt>
                <c:pt idx="23481">
                  <c:v>28.986163333068902</c:v>
                </c:pt>
                <c:pt idx="23482">
                  <c:v>28.9863268715782</c:v>
                </c:pt>
                <c:pt idx="23483">
                  <c:v>28.986490409564301</c:v>
                </c:pt>
                <c:pt idx="23484">
                  <c:v>28.986653947027101</c:v>
                </c:pt>
                <c:pt idx="23485">
                  <c:v>28.986817483966799</c:v>
                </c:pt>
                <c:pt idx="23486">
                  <c:v>28.986981020383201</c:v>
                </c:pt>
                <c:pt idx="23487">
                  <c:v>28.987144556276402</c:v>
                </c:pt>
                <c:pt idx="23488">
                  <c:v>28.987308091646401</c:v>
                </c:pt>
                <c:pt idx="23489">
                  <c:v>28.9874716264931</c:v>
                </c:pt>
                <c:pt idx="23490">
                  <c:v>28.987635160816701</c:v>
                </c:pt>
                <c:pt idx="23491">
                  <c:v>28.987798694616998</c:v>
                </c:pt>
                <c:pt idx="23492">
                  <c:v>28.987962227894201</c:v>
                </c:pt>
                <c:pt idx="23493">
                  <c:v>28.988125760648099</c:v>
                </c:pt>
                <c:pt idx="23494">
                  <c:v>28.9882892928788</c:v>
                </c:pt>
                <c:pt idx="23495">
                  <c:v>28.9884528245863</c:v>
                </c:pt>
                <c:pt idx="23496">
                  <c:v>28.988616355770599</c:v>
                </c:pt>
                <c:pt idx="23497">
                  <c:v>28.988779886431701</c:v>
                </c:pt>
                <c:pt idx="23498">
                  <c:v>28.988943416569601</c:v>
                </c:pt>
                <c:pt idx="23499">
                  <c:v>28.9891069461843</c:v>
                </c:pt>
                <c:pt idx="23500">
                  <c:v>28.989270475275799</c:v>
                </c:pt>
                <c:pt idx="23501">
                  <c:v>28.989434003844199</c:v>
                </c:pt>
                <c:pt idx="23502">
                  <c:v>28.989597531889299</c:v>
                </c:pt>
                <c:pt idx="23503">
                  <c:v>28.989761059411201</c:v>
                </c:pt>
                <c:pt idx="23504">
                  <c:v>28.989924586409899</c:v>
                </c:pt>
                <c:pt idx="23505">
                  <c:v>28.990088112885498</c:v>
                </c:pt>
                <c:pt idx="23506">
                  <c:v>28.990251638837801</c:v>
                </c:pt>
                <c:pt idx="23507">
                  <c:v>28.990415164266999</c:v>
                </c:pt>
                <c:pt idx="23508">
                  <c:v>28.990578689172999</c:v>
                </c:pt>
                <c:pt idx="23509">
                  <c:v>28.990742213555801</c:v>
                </c:pt>
                <c:pt idx="23510">
                  <c:v>28.9909057374154</c:v>
                </c:pt>
                <c:pt idx="23511">
                  <c:v>28.9910692607519</c:v>
                </c:pt>
                <c:pt idx="23512">
                  <c:v>28.991232783565199</c:v>
                </c:pt>
                <c:pt idx="23513">
                  <c:v>28.991396305855201</c:v>
                </c:pt>
                <c:pt idx="23514">
                  <c:v>28.991559827622201</c:v>
                </c:pt>
                <c:pt idx="23515">
                  <c:v>28.9917233488659</c:v>
                </c:pt>
                <c:pt idx="23516">
                  <c:v>28.991886869586502</c:v>
                </c:pt>
                <c:pt idx="23517">
                  <c:v>28.992050389783898</c:v>
                </c:pt>
                <c:pt idx="23518">
                  <c:v>28.992213909458101</c:v>
                </c:pt>
                <c:pt idx="23519">
                  <c:v>28.992377428609199</c:v>
                </c:pt>
                <c:pt idx="23520">
                  <c:v>28.992540947237099</c:v>
                </c:pt>
                <c:pt idx="23521">
                  <c:v>28.992704465341799</c:v>
                </c:pt>
                <c:pt idx="23522">
                  <c:v>28.9928679829234</c:v>
                </c:pt>
                <c:pt idx="23523">
                  <c:v>28.9930314999818</c:v>
                </c:pt>
                <c:pt idx="23524">
                  <c:v>28.993195016517099</c:v>
                </c:pt>
                <c:pt idx="23525">
                  <c:v>28.9933585325292</c:v>
                </c:pt>
                <c:pt idx="23526">
                  <c:v>28.9935220480182</c:v>
                </c:pt>
                <c:pt idx="23527">
                  <c:v>28.993685562983998</c:v>
                </c:pt>
                <c:pt idx="23528">
                  <c:v>28.993849077426599</c:v>
                </c:pt>
                <c:pt idx="23529">
                  <c:v>28.994012591346099</c:v>
                </c:pt>
                <c:pt idx="23530">
                  <c:v>28.9941761047425</c:v>
                </c:pt>
                <c:pt idx="23531">
                  <c:v>28.994339617615701</c:v>
                </c:pt>
                <c:pt idx="23532">
                  <c:v>28.9945031299657</c:v>
                </c:pt>
                <c:pt idx="23533">
                  <c:v>28.994666641792701</c:v>
                </c:pt>
                <c:pt idx="23534">
                  <c:v>28.994830153096402</c:v>
                </c:pt>
                <c:pt idx="23535">
                  <c:v>28.9949936638771</c:v>
                </c:pt>
                <c:pt idx="23536">
                  <c:v>28.995157174134601</c:v>
                </c:pt>
                <c:pt idx="23537">
                  <c:v>28.995320683868901</c:v>
                </c:pt>
                <c:pt idx="23538">
                  <c:v>28.995484193080099</c:v>
                </c:pt>
                <c:pt idx="23539">
                  <c:v>28.995647701768199</c:v>
                </c:pt>
                <c:pt idx="23540">
                  <c:v>28.995811209933201</c:v>
                </c:pt>
                <c:pt idx="23541">
                  <c:v>28.995974717574999</c:v>
                </c:pt>
                <c:pt idx="23542">
                  <c:v>28.996138224693699</c:v>
                </c:pt>
                <c:pt idx="23543">
                  <c:v>28.9963017312893</c:v>
                </c:pt>
                <c:pt idx="23544">
                  <c:v>28.996465237361701</c:v>
                </c:pt>
                <c:pt idx="23545">
                  <c:v>28.996628742911099</c:v>
                </c:pt>
                <c:pt idx="23546">
                  <c:v>28.9967922479373</c:v>
                </c:pt>
                <c:pt idx="23547">
                  <c:v>28.9969557524403</c:v>
                </c:pt>
                <c:pt idx="23548">
                  <c:v>28.997119256420302</c:v>
                </c:pt>
                <c:pt idx="23549">
                  <c:v>28.997282759877201</c:v>
                </c:pt>
                <c:pt idx="23550">
                  <c:v>28.9974462628109</c:v>
                </c:pt>
                <c:pt idx="23551">
                  <c:v>28.997609765221501</c:v>
                </c:pt>
                <c:pt idx="23552">
                  <c:v>28.997773267109</c:v>
                </c:pt>
                <c:pt idx="23553">
                  <c:v>28.997936768473402</c:v>
                </c:pt>
                <c:pt idx="23554">
                  <c:v>28.998100269314701</c:v>
                </c:pt>
                <c:pt idx="23555">
                  <c:v>28.998263769632899</c:v>
                </c:pt>
                <c:pt idx="23556">
                  <c:v>28.9984272694279</c:v>
                </c:pt>
                <c:pt idx="23557">
                  <c:v>28.998590768699898</c:v>
                </c:pt>
                <c:pt idx="23558">
                  <c:v>28.998754267448799</c:v>
                </c:pt>
                <c:pt idx="23559">
                  <c:v>28.998917765674499</c:v>
                </c:pt>
                <c:pt idx="23560">
                  <c:v>28.999081263377199</c:v>
                </c:pt>
                <c:pt idx="23561">
                  <c:v>28.999244760556799</c:v>
                </c:pt>
                <c:pt idx="23562">
                  <c:v>28.999408257213201</c:v>
                </c:pt>
                <c:pt idx="23563">
                  <c:v>28.999571753346601</c:v>
                </c:pt>
                <c:pt idx="23564">
                  <c:v>28.999735248956899</c:v>
                </c:pt>
                <c:pt idx="23565">
                  <c:v>28.999898744044099</c:v>
                </c:pt>
                <c:pt idx="23566">
                  <c:v>29.000062238608201</c:v>
                </c:pt>
                <c:pt idx="23567">
                  <c:v>29.000225732649199</c:v>
                </c:pt>
                <c:pt idx="23568">
                  <c:v>29.000389226167101</c:v>
                </c:pt>
                <c:pt idx="23569">
                  <c:v>29.000552719161998</c:v>
                </c:pt>
                <c:pt idx="23570">
                  <c:v>29.000716211633801</c:v>
                </c:pt>
                <c:pt idx="23571">
                  <c:v>29.000879703582399</c:v>
                </c:pt>
                <c:pt idx="23572">
                  <c:v>29.001043195007998</c:v>
                </c:pt>
                <c:pt idx="23573">
                  <c:v>29.001206685910599</c:v>
                </c:pt>
                <c:pt idx="23574">
                  <c:v>29.001370176289999</c:v>
                </c:pt>
                <c:pt idx="23575">
                  <c:v>29.0015336661464</c:v>
                </c:pt>
                <c:pt idx="23576">
                  <c:v>29.0016971554797</c:v>
                </c:pt>
                <c:pt idx="23577">
                  <c:v>29.001860644289899</c:v>
                </c:pt>
                <c:pt idx="23578">
                  <c:v>29.002024132577102</c:v>
                </c:pt>
                <c:pt idx="23579">
                  <c:v>29.0021876203412</c:v>
                </c:pt>
                <c:pt idx="23580">
                  <c:v>29.0023511075822</c:v>
                </c:pt>
                <c:pt idx="23581">
                  <c:v>29.002514594300202</c:v>
                </c:pt>
                <c:pt idx="23582">
                  <c:v>29.002678080495102</c:v>
                </c:pt>
                <c:pt idx="23583">
                  <c:v>29.0028415661669</c:v>
                </c:pt>
                <c:pt idx="23584">
                  <c:v>29.0030050513157</c:v>
                </c:pt>
                <c:pt idx="23585">
                  <c:v>29.003168535941398</c:v>
                </c:pt>
                <c:pt idx="23586">
                  <c:v>29.003332020044098</c:v>
                </c:pt>
                <c:pt idx="23587">
                  <c:v>29.0034955036237</c:v>
                </c:pt>
                <c:pt idx="23588">
                  <c:v>29.0036589866802</c:v>
                </c:pt>
                <c:pt idx="23589">
                  <c:v>29.003822469213699</c:v>
                </c:pt>
                <c:pt idx="23590">
                  <c:v>29.003985951224202</c:v>
                </c:pt>
                <c:pt idx="23591">
                  <c:v>29.0041494327116</c:v>
                </c:pt>
                <c:pt idx="23592">
                  <c:v>29.0043129136759</c:v>
                </c:pt>
                <c:pt idx="23593">
                  <c:v>29.004476394117201</c:v>
                </c:pt>
                <c:pt idx="23594">
                  <c:v>29.004639874035501</c:v>
                </c:pt>
                <c:pt idx="23595">
                  <c:v>29.004803353430699</c:v>
                </c:pt>
                <c:pt idx="23596">
                  <c:v>29.004966832302902</c:v>
                </c:pt>
                <c:pt idx="23597">
                  <c:v>29.005130310652099</c:v>
                </c:pt>
                <c:pt idx="23598">
                  <c:v>29.005293788478198</c:v>
                </c:pt>
                <c:pt idx="23599">
                  <c:v>29.0054572657812</c:v>
                </c:pt>
                <c:pt idx="23600">
                  <c:v>29.005620742561302</c:v>
                </c:pt>
                <c:pt idx="23601">
                  <c:v>29.005784218818299</c:v>
                </c:pt>
                <c:pt idx="23602">
                  <c:v>29.005947694552301</c:v>
                </c:pt>
                <c:pt idx="23603">
                  <c:v>29.006111169763201</c:v>
                </c:pt>
                <c:pt idx="23604">
                  <c:v>29.0062746444511</c:v>
                </c:pt>
                <c:pt idx="23605">
                  <c:v>29.006438118616</c:v>
                </c:pt>
                <c:pt idx="23606">
                  <c:v>29.006601592257901</c:v>
                </c:pt>
                <c:pt idx="23607">
                  <c:v>29.006765065376701</c:v>
                </c:pt>
                <c:pt idx="23608">
                  <c:v>29.006928537972598</c:v>
                </c:pt>
                <c:pt idx="23609">
                  <c:v>29.007092010045401</c:v>
                </c:pt>
                <c:pt idx="23610">
                  <c:v>29.007255481595202</c:v>
                </c:pt>
                <c:pt idx="23611">
                  <c:v>29.007418952622</c:v>
                </c:pt>
                <c:pt idx="23612">
                  <c:v>29.007582423125701</c:v>
                </c:pt>
                <c:pt idx="23613">
                  <c:v>29.007745893106499</c:v>
                </c:pt>
                <c:pt idx="23614">
                  <c:v>29.007909362564199</c:v>
                </c:pt>
                <c:pt idx="23615">
                  <c:v>29.0080728314989</c:v>
                </c:pt>
                <c:pt idx="23616">
                  <c:v>29.008236299910699</c:v>
                </c:pt>
                <c:pt idx="23617">
                  <c:v>29.0083997677994</c:v>
                </c:pt>
                <c:pt idx="23618">
                  <c:v>29.008563235165099</c:v>
                </c:pt>
                <c:pt idx="23619">
                  <c:v>29.008726702007799</c:v>
                </c:pt>
                <c:pt idx="23620">
                  <c:v>29.0088901683275</c:v>
                </c:pt>
                <c:pt idx="23621">
                  <c:v>29.0090536341242</c:v>
                </c:pt>
                <c:pt idx="23622">
                  <c:v>29.009217099397901</c:v>
                </c:pt>
                <c:pt idx="23623">
                  <c:v>29.0093805641486</c:v>
                </c:pt>
                <c:pt idx="23624">
                  <c:v>29.0095440283764</c:v>
                </c:pt>
                <c:pt idx="23625">
                  <c:v>29.009707492081098</c:v>
                </c:pt>
                <c:pt idx="23626">
                  <c:v>29.009870955262802</c:v>
                </c:pt>
                <c:pt idx="23627">
                  <c:v>29.010034417921599</c:v>
                </c:pt>
                <c:pt idx="23628">
                  <c:v>29.010197880057301</c:v>
                </c:pt>
                <c:pt idx="23629">
                  <c:v>29.010361341670102</c:v>
                </c:pt>
                <c:pt idx="23630">
                  <c:v>29.0105248027599</c:v>
                </c:pt>
                <c:pt idx="23631">
                  <c:v>29.010688263326699</c:v>
                </c:pt>
                <c:pt idx="23632">
                  <c:v>29.0108517233705</c:v>
                </c:pt>
                <c:pt idx="23633">
                  <c:v>29.011015182891398</c:v>
                </c:pt>
                <c:pt idx="23634">
                  <c:v>29.011178641889199</c:v>
                </c:pt>
                <c:pt idx="23635">
                  <c:v>29.0113421003641</c:v>
                </c:pt>
                <c:pt idx="23636">
                  <c:v>29.011505558315999</c:v>
                </c:pt>
                <c:pt idx="23637">
                  <c:v>29.011669015744999</c:v>
                </c:pt>
                <c:pt idx="23638">
                  <c:v>29.011832472651001</c:v>
                </c:pt>
                <c:pt idx="23639">
                  <c:v>29.011995929033901</c:v>
                </c:pt>
                <c:pt idx="23640">
                  <c:v>29.012159384894002</c:v>
                </c:pt>
                <c:pt idx="23641">
                  <c:v>29.012322840231</c:v>
                </c:pt>
                <c:pt idx="23642">
                  <c:v>29.0124862950451</c:v>
                </c:pt>
                <c:pt idx="23643">
                  <c:v>29.012649749336301</c:v>
                </c:pt>
                <c:pt idx="23644">
                  <c:v>29.0128132031045</c:v>
                </c:pt>
                <c:pt idx="23645">
                  <c:v>29.0129766563497</c:v>
                </c:pt>
                <c:pt idx="23646">
                  <c:v>29.013140109071902</c:v>
                </c:pt>
                <c:pt idx="23647">
                  <c:v>29.013303561271201</c:v>
                </c:pt>
                <c:pt idx="23648">
                  <c:v>29.013467012947601</c:v>
                </c:pt>
                <c:pt idx="23649">
                  <c:v>29.013630464100999</c:v>
                </c:pt>
                <c:pt idx="23650">
                  <c:v>29.013793914731401</c:v>
                </c:pt>
                <c:pt idx="23651">
                  <c:v>29.013957364838902</c:v>
                </c:pt>
                <c:pt idx="23652">
                  <c:v>29.0141208144234</c:v>
                </c:pt>
                <c:pt idx="23653">
                  <c:v>29.014284263484999</c:v>
                </c:pt>
                <c:pt idx="23654">
                  <c:v>29.014447712023699</c:v>
                </c:pt>
                <c:pt idx="23655">
                  <c:v>29.014611160039401</c:v>
                </c:pt>
                <c:pt idx="23656">
                  <c:v>29.0147746075321</c:v>
                </c:pt>
                <c:pt idx="23657">
                  <c:v>29.014938054501901</c:v>
                </c:pt>
                <c:pt idx="23658">
                  <c:v>29.015101500948798</c:v>
                </c:pt>
                <c:pt idx="23659">
                  <c:v>29.015264946872801</c:v>
                </c:pt>
                <c:pt idx="23660">
                  <c:v>29.015428392273801</c:v>
                </c:pt>
                <c:pt idx="23661">
                  <c:v>29.015591837151799</c:v>
                </c:pt>
                <c:pt idx="23662">
                  <c:v>29.015755281507001</c:v>
                </c:pt>
                <c:pt idx="23663">
                  <c:v>29.015918725339201</c:v>
                </c:pt>
                <c:pt idx="23664">
                  <c:v>29.016082168648499</c:v>
                </c:pt>
                <c:pt idx="23665">
                  <c:v>29.016245611434801</c:v>
                </c:pt>
                <c:pt idx="23666">
                  <c:v>29.0164090536983</c:v>
                </c:pt>
                <c:pt idx="23667">
                  <c:v>29.016572495438801</c:v>
                </c:pt>
                <c:pt idx="23668">
                  <c:v>29.0167359366563</c:v>
                </c:pt>
                <c:pt idx="23669">
                  <c:v>29.016899377350999</c:v>
                </c:pt>
                <c:pt idx="23670">
                  <c:v>29.017062817522699</c:v>
                </c:pt>
                <c:pt idx="23671">
                  <c:v>29.0172262571716</c:v>
                </c:pt>
                <c:pt idx="23672">
                  <c:v>29.017389696297499</c:v>
                </c:pt>
                <c:pt idx="23673">
                  <c:v>29.017553134900499</c:v>
                </c:pt>
                <c:pt idx="23674">
                  <c:v>29.0177165729805</c:v>
                </c:pt>
                <c:pt idx="23675">
                  <c:v>29.017880010537699</c:v>
                </c:pt>
                <c:pt idx="23676">
                  <c:v>29.018043447572001</c:v>
                </c:pt>
                <c:pt idx="23677">
                  <c:v>29.018206884083298</c:v>
                </c:pt>
                <c:pt idx="23678">
                  <c:v>29.018370320071799</c:v>
                </c:pt>
                <c:pt idx="23679">
                  <c:v>29.018533755537302</c:v>
                </c:pt>
                <c:pt idx="23680">
                  <c:v>29.018697190479902</c:v>
                </c:pt>
                <c:pt idx="23681">
                  <c:v>29.018860624899698</c:v>
                </c:pt>
                <c:pt idx="23682">
                  <c:v>29.0190240587965</c:v>
                </c:pt>
                <c:pt idx="23683">
                  <c:v>29.019187492170499</c:v>
                </c:pt>
                <c:pt idx="23684">
                  <c:v>29.019350925021499</c:v>
                </c:pt>
                <c:pt idx="23685">
                  <c:v>29.019514357349699</c:v>
                </c:pt>
                <c:pt idx="23686">
                  <c:v>29.019677789154901</c:v>
                </c:pt>
                <c:pt idx="23687">
                  <c:v>29.0198412204373</c:v>
                </c:pt>
                <c:pt idx="23688">
                  <c:v>29.0200046511967</c:v>
                </c:pt>
                <c:pt idx="23689">
                  <c:v>29.020168081433301</c:v>
                </c:pt>
                <c:pt idx="23690">
                  <c:v>29.020331511146999</c:v>
                </c:pt>
                <c:pt idx="23691">
                  <c:v>29.020494940337802</c:v>
                </c:pt>
                <c:pt idx="23692">
                  <c:v>29.020658369005801</c:v>
                </c:pt>
                <c:pt idx="23693">
                  <c:v>29.020821797150798</c:v>
                </c:pt>
                <c:pt idx="23694">
                  <c:v>29.020985224773</c:v>
                </c:pt>
                <c:pt idx="23695">
                  <c:v>29.021148651872299</c:v>
                </c:pt>
                <c:pt idx="23696">
                  <c:v>29.021312078448702</c:v>
                </c:pt>
                <c:pt idx="23697">
                  <c:v>29.021475504502199</c:v>
                </c:pt>
                <c:pt idx="23698">
                  <c:v>29.0216389300329</c:v>
                </c:pt>
                <c:pt idx="23699">
                  <c:v>29.021802355040698</c:v>
                </c:pt>
                <c:pt idx="23700">
                  <c:v>29.021965779525601</c:v>
                </c:pt>
                <c:pt idx="23701">
                  <c:v>29.022129203487701</c:v>
                </c:pt>
                <c:pt idx="23702">
                  <c:v>29.022292626926799</c:v>
                </c:pt>
                <c:pt idx="23703">
                  <c:v>29.0224560498432</c:v>
                </c:pt>
                <c:pt idx="23704">
                  <c:v>29.022619472236599</c:v>
                </c:pt>
                <c:pt idx="23705">
                  <c:v>29.022782894107198</c:v>
                </c:pt>
                <c:pt idx="23706">
                  <c:v>29.022946315454998</c:v>
                </c:pt>
                <c:pt idx="23707">
                  <c:v>29.0231097362798</c:v>
                </c:pt>
                <c:pt idx="23708">
                  <c:v>29.023273156581901</c:v>
                </c:pt>
                <c:pt idx="23709">
                  <c:v>29.023436576361</c:v>
                </c:pt>
                <c:pt idx="23710">
                  <c:v>29.0235999956173</c:v>
                </c:pt>
                <c:pt idx="23711">
                  <c:v>29.0237634143508</c:v>
                </c:pt>
                <c:pt idx="23712">
                  <c:v>29.023926832561401</c:v>
                </c:pt>
                <c:pt idx="23713">
                  <c:v>29.024090250249198</c:v>
                </c:pt>
                <c:pt idx="23714">
                  <c:v>29.024253667414101</c:v>
                </c:pt>
                <c:pt idx="23715">
                  <c:v>29.0244170840561</c:v>
                </c:pt>
                <c:pt idx="23716">
                  <c:v>29.0245805001754</c:v>
                </c:pt>
                <c:pt idx="23717">
                  <c:v>29.024743915771701</c:v>
                </c:pt>
                <c:pt idx="23718">
                  <c:v>29.024907330845299</c:v>
                </c:pt>
                <c:pt idx="23719">
                  <c:v>29.025070745396</c:v>
                </c:pt>
                <c:pt idx="23720">
                  <c:v>29.0252341594238</c:v>
                </c:pt>
                <c:pt idx="23721">
                  <c:v>29.025397572928899</c:v>
                </c:pt>
                <c:pt idx="23722">
                  <c:v>29.025560985911</c:v>
                </c:pt>
                <c:pt idx="23723">
                  <c:v>29.0257243983704</c:v>
                </c:pt>
                <c:pt idx="23724">
                  <c:v>29.025887810306902</c:v>
                </c:pt>
                <c:pt idx="23725">
                  <c:v>29.0260512217206</c:v>
                </c:pt>
                <c:pt idx="23726">
                  <c:v>29.026214632611499</c:v>
                </c:pt>
                <c:pt idx="23727">
                  <c:v>29.026378042979498</c:v>
                </c:pt>
                <c:pt idx="23728">
                  <c:v>29.026541452824802</c:v>
                </c:pt>
                <c:pt idx="23729">
                  <c:v>29.026704862147199</c:v>
                </c:pt>
                <c:pt idx="23730">
                  <c:v>29.0268682709467</c:v>
                </c:pt>
                <c:pt idx="23731">
                  <c:v>29.027031679223501</c:v>
                </c:pt>
                <c:pt idx="23732">
                  <c:v>29.0271950869774</c:v>
                </c:pt>
                <c:pt idx="23733">
                  <c:v>29.027358494208499</c:v>
                </c:pt>
                <c:pt idx="23734">
                  <c:v>29.027521900916899</c:v>
                </c:pt>
                <c:pt idx="23735">
                  <c:v>29.027685307102399</c:v>
                </c:pt>
                <c:pt idx="23736">
                  <c:v>29.027848712765</c:v>
                </c:pt>
                <c:pt idx="23737">
                  <c:v>29.0280121179049</c:v>
                </c:pt>
                <c:pt idx="23738">
                  <c:v>29.028175522522002</c:v>
                </c:pt>
                <c:pt idx="23739">
                  <c:v>29.0283389266162</c:v>
                </c:pt>
                <c:pt idx="23740">
                  <c:v>29.028502330187699</c:v>
                </c:pt>
                <c:pt idx="23741">
                  <c:v>29.028665733236299</c:v>
                </c:pt>
                <c:pt idx="23742">
                  <c:v>29.028829135762201</c:v>
                </c:pt>
                <c:pt idx="23743">
                  <c:v>29.028992537765198</c:v>
                </c:pt>
                <c:pt idx="23744">
                  <c:v>29.029155939245499</c:v>
                </c:pt>
                <c:pt idx="23745">
                  <c:v>29.0293193402029</c:v>
                </c:pt>
                <c:pt idx="23746">
                  <c:v>29.029482740637601</c:v>
                </c:pt>
                <c:pt idx="23747">
                  <c:v>29.029646140549499</c:v>
                </c:pt>
                <c:pt idx="23748">
                  <c:v>29.029809539938501</c:v>
                </c:pt>
                <c:pt idx="23749">
                  <c:v>29.0299729388048</c:v>
                </c:pt>
                <c:pt idx="23750">
                  <c:v>29.030136337148299</c:v>
                </c:pt>
                <c:pt idx="23751">
                  <c:v>29.030299734968999</c:v>
                </c:pt>
                <c:pt idx="23752">
                  <c:v>29.030463132266998</c:v>
                </c:pt>
                <c:pt idx="23753">
                  <c:v>29.030626529042099</c:v>
                </c:pt>
                <c:pt idx="23754">
                  <c:v>29.0307899252944</c:v>
                </c:pt>
                <c:pt idx="23755">
                  <c:v>29.030953321024001</c:v>
                </c:pt>
                <c:pt idx="23756">
                  <c:v>29.031116716230802</c:v>
                </c:pt>
                <c:pt idx="23757">
                  <c:v>29.0312801109148</c:v>
                </c:pt>
                <c:pt idx="23758">
                  <c:v>29.031443505076101</c:v>
                </c:pt>
                <c:pt idx="23759">
                  <c:v>29.0316068987146</c:v>
                </c:pt>
                <c:pt idx="23760">
                  <c:v>29.031770291830298</c:v>
                </c:pt>
                <c:pt idx="23761">
                  <c:v>29.031933684423201</c:v>
                </c:pt>
                <c:pt idx="23762">
                  <c:v>29.0320970764934</c:v>
                </c:pt>
                <c:pt idx="23763">
                  <c:v>29.0322604680408</c:v>
                </c:pt>
                <c:pt idx="23764">
                  <c:v>29.0324238590654</c:v>
                </c:pt>
                <c:pt idx="23765">
                  <c:v>29.0325872495672</c:v>
                </c:pt>
                <c:pt idx="23766">
                  <c:v>29.0327506395463</c:v>
                </c:pt>
                <c:pt idx="23767">
                  <c:v>29.032914029002701</c:v>
                </c:pt>
                <c:pt idx="23768">
                  <c:v>29.033077417936301</c:v>
                </c:pt>
                <c:pt idx="23769">
                  <c:v>29.033240806347099</c:v>
                </c:pt>
                <c:pt idx="23770">
                  <c:v>29.033404194235199</c:v>
                </c:pt>
                <c:pt idx="23771">
                  <c:v>29.033567581600501</c:v>
                </c:pt>
                <c:pt idx="23772">
                  <c:v>29.033730968442999</c:v>
                </c:pt>
                <c:pt idx="23773">
                  <c:v>29.0338943547629</c:v>
                </c:pt>
                <c:pt idx="23774">
                  <c:v>29.034057740559899</c:v>
                </c:pt>
                <c:pt idx="23775">
                  <c:v>29.0342211258342</c:v>
                </c:pt>
                <c:pt idx="23776">
                  <c:v>29.034384510585799</c:v>
                </c:pt>
                <c:pt idx="23777">
                  <c:v>29.034547894814601</c:v>
                </c:pt>
                <c:pt idx="23778">
                  <c:v>29.0347112785207</c:v>
                </c:pt>
                <c:pt idx="23779">
                  <c:v>29.034874661703999</c:v>
                </c:pt>
                <c:pt idx="23780">
                  <c:v>29.035038044364601</c:v>
                </c:pt>
                <c:pt idx="23781">
                  <c:v>29.0352014265025</c:v>
                </c:pt>
                <c:pt idx="23782">
                  <c:v>29.035364808117599</c:v>
                </c:pt>
                <c:pt idx="23783">
                  <c:v>29.035528189210002</c:v>
                </c:pt>
                <c:pt idx="23784">
                  <c:v>29.035691569779701</c:v>
                </c:pt>
                <c:pt idx="23785">
                  <c:v>29.0358549498266</c:v>
                </c:pt>
                <c:pt idx="23786">
                  <c:v>29.036018329350799</c:v>
                </c:pt>
                <c:pt idx="23787">
                  <c:v>29.036181708352299</c:v>
                </c:pt>
                <c:pt idx="23788">
                  <c:v>29.036345086830998</c:v>
                </c:pt>
                <c:pt idx="23789">
                  <c:v>29.036508464787101</c:v>
                </c:pt>
                <c:pt idx="23790">
                  <c:v>29.0366718422204</c:v>
                </c:pt>
                <c:pt idx="23791">
                  <c:v>29.0368352191309</c:v>
                </c:pt>
                <c:pt idx="23792">
                  <c:v>29.036998595518799</c:v>
                </c:pt>
                <c:pt idx="23793">
                  <c:v>29.037161971383899</c:v>
                </c:pt>
                <c:pt idx="23794">
                  <c:v>29.037325346726298</c:v>
                </c:pt>
                <c:pt idx="23795">
                  <c:v>29.037488721546001</c:v>
                </c:pt>
                <c:pt idx="23796">
                  <c:v>29.037652095843001</c:v>
                </c:pt>
                <c:pt idx="23797">
                  <c:v>29.0378154696173</c:v>
                </c:pt>
                <c:pt idx="23798">
                  <c:v>29.037978842868899</c:v>
                </c:pt>
                <c:pt idx="23799">
                  <c:v>29.038142215597802</c:v>
                </c:pt>
                <c:pt idx="23800">
                  <c:v>29.038305587803901</c:v>
                </c:pt>
                <c:pt idx="23801">
                  <c:v>29.0384689594874</c:v>
                </c:pt>
                <c:pt idx="23802">
                  <c:v>29.038632330648099</c:v>
                </c:pt>
                <c:pt idx="23803">
                  <c:v>29.038795701286201</c:v>
                </c:pt>
                <c:pt idx="23804">
                  <c:v>29.0389590714015</c:v>
                </c:pt>
                <c:pt idx="23805">
                  <c:v>29.039122440994198</c:v>
                </c:pt>
                <c:pt idx="23806">
                  <c:v>29.039285810064101</c:v>
                </c:pt>
                <c:pt idx="23807">
                  <c:v>29.039449178611399</c:v>
                </c:pt>
                <c:pt idx="23808">
                  <c:v>29.039612546635901</c:v>
                </c:pt>
                <c:pt idx="23809">
                  <c:v>29.039775914137799</c:v>
                </c:pt>
                <c:pt idx="23810">
                  <c:v>29.039939281117</c:v>
                </c:pt>
                <c:pt idx="23811">
                  <c:v>29.040102647573502</c:v>
                </c:pt>
                <c:pt idx="23812">
                  <c:v>29.040266013507299</c:v>
                </c:pt>
                <c:pt idx="23813">
                  <c:v>29.0404293789184</c:v>
                </c:pt>
                <c:pt idx="23814">
                  <c:v>29.040592743806801</c:v>
                </c:pt>
                <c:pt idx="23815">
                  <c:v>29.040756108172602</c:v>
                </c:pt>
                <c:pt idx="23816">
                  <c:v>29.040919472015599</c:v>
                </c:pt>
                <c:pt idx="23817">
                  <c:v>29.041082835335999</c:v>
                </c:pt>
                <c:pt idx="23818">
                  <c:v>29.041246198133699</c:v>
                </c:pt>
                <c:pt idx="23819">
                  <c:v>29.041409560408798</c:v>
                </c:pt>
                <c:pt idx="23820">
                  <c:v>29.041572922161102</c:v>
                </c:pt>
                <c:pt idx="23821">
                  <c:v>29.041736283390801</c:v>
                </c:pt>
                <c:pt idx="23822">
                  <c:v>29.041899644097899</c:v>
                </c:pt>
                <c:pt idx="23823">
                  <c:v>29.042063004282198</c:v>
                </c:pt>
                <c:pt idx="23824">
                  <c:v>29.0422263639439</c:v>
                </c:pt>
                <c:pt idx="23825">
                  <c:v>29.042389723082898</c:v>
                </c:pt>
                <c:pt idx="23826">
                  <c:v>29.0425530816993</c:v>
                </c:pt>
                <c:pt idx="23827">
                  <c:v>29.042716439793001</c:v>
                </c:pt>
                <c:pt idx="23828">
                  <c:v>29.042879797364002</c:v>
                </c:pt>
                <c:pt idx="23829">
                  <c:v>29.043043154412398</c:v>
                </c:pt>
                <c:pt idx="23830">
                  <c:v>29.043206510938099</c:v>
                </c:pt>
                <c:pt idx="23831">
                  <c:v>29.043369866941099</c:v>
                </c:pt>
                <c:pt idx="23832">
                  <c:v>29.043533222421502</c:v>
                </c:pt>
                <c:pt idx="23833">
                  <c:v>29.043696577379301</c:v>
                </c:pt>
                <c:pt idx="23834">
                  <c:v>29.043859931814399</c:v>
                </c:pt>
                <c:pt idx="23835">
                  <c:v>29.044023285726801</c:v>
                </c:pt>
                <c:pt idx="23836">
                  <c:v>29.044186639116699</c:v>
                </c:pt>
                <c:pt idx="23837">
                  <c:v>29.0443499919838</c:v>
                </c:pt>
                <c:pt idx="23838">
                  <c:v>29.044513344328301</c:v>
                </c:pt>
                <c:pt idx="23839">
                  <c:v>29.044676696150201</c:v>
                </c:pt>
                <c:pt idx="23840">
                  <c:v>29.044840047449402</c:v>
                </c:pt>
                <c:pt idx="23841">
                  <c:v>29.045003398226001</c:v>
                </c:pt>
                <c:pt idx="23842">
                  <c:v>29.04516674848</c:v>
                </c:pt>
                <c:pt idx="23843">
                  <c:v>29.045330098211299</c:v>
                </c:pt>
                <c:pt idx="23844">
                  <c:v>29.04549344742</c:v>
                </c:pt>
                <c:pt idx="23845">
                  <c:v>29.045656796106002</c:v>
                </c:pt>
                <c:pt idx="23846">
                  <c:v>29.045820144269399</c:v>
                </c:pt>
                <c:pt idx="23847">
                  <c:v>29.045983491910199</c:v>
                </c:pt>
                <c:pt idx="23848">
                  <c:v>29.046146839028399</c:v>
                </c:pt>
                <c:pt idx="23849">
                  <c:v>29.046310185623899</c:v>
                </c:pt>
                <c:pt idx="23850">
                  <c:v>29.046473531696801</c:v>
                </c:pt>
                <c:pt idx="23851">
                  <c:v>29.046636877247099</c:v>
                </c:pt>
                <c:pt idx="23852">
                  <c:v>29.046800222274701</c:v>
                </c:pt>
                <c:pt idx="23853">
                  <c:v>29.046963566779802</c:v>
                </c:pt>
                <c:pt idx="23854">
                  <c:v>29.047126910762199</c:v>
                </c:pt>
                <c:pt idx="23855">
                  <c:v>29.047290254221998</c:v>
                </c:pt>
                <c:pt idx="23856">
                  <c:v>29.047453597159201</c:v>
                </c:pt>
                <c:pt idx="23857">
                  <c:v>29.0476169395738</c:v>
                </c:pt>
                <c:pt idx="23858">
                  <c:v>29.047780281465698</c:v>
                </c:pt>
                <c:pt idx="23859">
                  <c:v>29.047943622835099</c:v>
                </c:pt>
                <c:pt idx="23860">
                  <c:v>29.0481069636818</c:v>
                </c:pt>
                <c:pt idx="23861">
                  <c:v>29.048270304006</c:v>
                </c:pt>
                <c:pt idx="23862">
                  <c:v>29.048433643807499</c:v>
                </c:pt>
                <c:pt idx="23863">
                  <c:v>29.048596983086401</c:v>
                </c:pt>
                <c:pt idx="23864">
                  <c:v>29.048760321842799</c:v>
                </c:pt>
                <c:pt idx="23865">
                  <c:v>29.0489236600765</c:v>
                </c:pt>
                <c:pt idx="23866">
                  <c:v>29.049086997787601</c:v>
                </c:pt>
                <c:pt idx="23867">
                  <c:v>29.049250334976101</c:v>
                </c:pt>
                <c:pt idx="23868">
                  <c:v>29.0494136716421</c:v>
                </c:pt>
                <c:pt idx="23869">
                  <c:v>29.049577007785398</c:v>
                </c:pt>
                <c:pt idx="23870">
                  <c:v>29.049740343406199</c:v>
                </c:pt>
                <c:pt idx="23871">
                  <c:v>29.0499036785043</c:v>
                </c:pt>
                <c:pt idx="23872">
                  <c:v>29.0500670130799</c:v>
                </c:pt>
                <c:pt idx="23873">
                  <c:v>29.050230347132899</c:v>
                </c:pt>
                <c:pt idx="23874">
                  <c:v>29.050393680663301</c:v>
                </c:pt>
                <c:pt idx="23875">
                  <c:v>29.050557013671099</c:v>
                </c:pt>
                <c:pt idx="23876">
                  <c:v>29.0507203461563</c:v>
                </c:pt>
                <c:pt idx="23877">
                  <c:v>29.050883678119</c:v>
                </c:pt>
                <c:pt idx="23878">
                  <c:v>29.051047009558999</c:v>
                </c:pt>
                <c:pt idx="23879">
                  <c:v>29.051210340476501</c:v>
                </c:pt>
                <c:pt idx="23880">
                  <c:v>29.051373670871399</c:v>
                </c:pt>
                <c:pt idx="23881">
                  <c:v>29.051537000743799</c:v>
                </c:pt>
                <c:pt idx="23882">
                  <c:v>29.051700330093599</c:v>
                </c:pt>
                <c:pt idx="23883">
                  <c:v>29.051863658920801</c:v>
                </c:pt>
                <c:pt idx="23884">
                  <c:v>29.0520269872254</c:v>
                </c:pt>
                <c:pt idx="23885">
                  <c:v>29.052190315007401</c:v>
                </c:pt>
                <c:pt idx="23886">
                  <c:v>29.052353642266901</c:v>
                </c:pt>
                <c:pt idx="23887">
                  <c:v>29.0525169690039</c:v>
                </c:pt>
                <c:pt idx="23888">
                  <c:v>29.052680295218199</c:v>
                </c:pt>
                <c:pt idx="23889">
                  <c:v>29.05284362091</c:v>
                </c:pt>
                <c:pt idx="23890">
                  <c:v>29.0530069460793</c:v>
                </c:pt>
                <c:pt idx="23891">
                  <c:v>29.053170270726</c:v>
                </c:pt>
                <c:pt idx="23892">
                  <c:v>29.053333594850098</c:v>
                </c:pt>
                <c:pt idx="23893">
                  <c:v>29.0534969184517</c:v>
                </c:pt>
                <c:pt idx="23894">
                  <c:v>29.0536602415307</c:v>
                </c:pt>
                <c:pt idx="23895">
                  <c:v>29.0538235640872</c:v>
                </c:pt>
                <c:pt idx="23896">
                  <c:v>29.053986886121098</c:v>
                </c:pt>
                <c:pt idx="23897">
                  <c:v>29.0541502076325</c:v>
                </c:pt>
                <c:pt idx="23898">
                  <c:v>29.0543135286213</c:v>
                </c:pt>
                <c:pt idx="23899">
                  <c:v>29.0544768490876</c:v>
                </c:pt>
                <c:pt idx="23900">
                  <c:v>29.054640169031401</c:v>
                </c:pt>
                <c:pt idx="23901">
                  <c:v>29.054803488452599</c:v>
                </c:pt>
                <c:pt idx="23902">
                  <c:v>29.0549668073512</c:v>
                </c:pt>
                <c:pt idx="23903">
                  <c:v>29.055130125727299</c:v>
                </c:pt>
                <c:pt idx="23904">
                  <c:v>29.055293443580901</c:v>
                </c:pt>
                <c:pt idx="23905">
                  <c:v>29.055456760912001</c:v>
                </c:pt>
                <c:pt idx="23906">
                  <c:v>29.055620077720501</c:v>
                </c:pt>
                <c:pt idx="23907">
                  <c:v>29.0557833940065</c:v>
                </c:pt>
                <c:pt idx="23908">
                  <c:v>29.055946709769898</c:v>
                </c:pt>
                <c:pt idx="23909">
                  <c:v>29.056110025010899</c:v>
                </c:pt>
                <c:pt idx="23910">
                  <c:v>29.056273339729302</c:v>
                </c:pt>
                <c:pt idx="23911">
                  <c:v>29.0564366539251</c:v>
                </c:pt>
                <c:pt idx="23912">
                  <c:v>29.056599967598501</c:v>
                </c:pt>
                <c:pt idx="23913">
                  <c:v>29.056763280749301</c:v>
                </c:pt>
                <c:pt idx="23914">
                  <c:v>29.0569265933776</c:v>
                </c:pt>
                <c:pt idx="23915">
                  <c:v>29.057089905483402</c:v>
                </c:pt>
                <c:pt idx="23916">
                  <c:v>29.057253217066702</c:v>
                </c:pt>
                <c:pt idx="23917">
                  <c:v>29.057416528127401</c:v>
                </c:pt>
                <c:pt idx="23918">
                  <c:v>29.057579838665699</c:v>
                </c:pt>
                <c:pt idx="23919">
                  <c:v>29.0577431486814</c:v>
                </c:pt>
                <c:pt idx="23920">
                  <c:v>29.0579064581746</c:v>
                </c:pt>
                <c:pt idx="23921">
                  <c:v>29.058069767145401</c:v>
                </c:pt>
                <c:pt idx="23922">
                  <c:v>29.058233075593598</c:v>
                </c:pt>
                <c:pt idx="23923">
                  <c:v>29.058396383519302</c:v>
                </c:pt>
                <c:pt idx="23924">
                  <c:v>29.0585596909225</c:v>
                </c:pt>
                <c:pt idx="23925">
                  <c:v>29.058722997803098</c:v>
                </c:pt>
                <c:pt idx="23926">
                  <c:v>29.058886304161302</c:v>
                </c:pt>
                <c:pt idx="23927">
                  <c:v>29.059049609997</c:v>
                </c:pt>
                <c:pt idx="23928">
                  <c:v>29.059212915310201</c:v>
                </c:pt>
                <c:pt idx="23929">
                  <c:v>29.059376220100901</c:v>
                </c:pt>
                <c:pt idx="23930">
                  <c:v>29.0595395243691</c:v>
                </c:pt>
                <c:pt idx="23931">
                  <c:v>29.059702828114801</c:v>
                </c:pt>
                <c:pt idx="23932">
                  <c:v>29.059866131338101</c:v>
                </c:pt>
                <c:pt idx="23933">
                  <c:v>29.0600294340388</c:v>
                </c:pt>
                <c:pt idx="23934">
                  <c:v>29.0601927362171</c:v>
                </c:pt>
                <c:pt idx="23935">
                  <c:v>29.060356037872801</c:v>
                </c:pt>
                <c:pt idx="23936">
                  <c:v>29.060519339006099</c:v>
                </c:pt>
                <c:pt idx="23937">
                  <c:v>29.0606826396169</c:v>
                </c:pt>
                <c:pt idx="23938">
                  <c:v>29.060845939705199</c:v>
                </c:pt>
                <c:pt idx="23939">
                  <c:v>29.061009239271002</c:v>
                </c:pt>
                <c:pt idx="23940">
                  <c:v>29.061172538314398</c:v>
                </c:pt>
                <c:pt idx="23941">
                  <c:v>29.061335836835301</c:v>
                </c:pt>
                <c:pt idx="23942">
                  <c:v>29.061499134833699</c:v>
                </c:pt>
                <c:pt idx="23943">
                  <c:v>29.0616624323096</c:v>
                </c:pt>
                <c:pt idx="23944">
                  <c:v>29.061825729263099</c:v>
                </c:pt>
                <c:pt idx="23945">
                  <c:v>29.0619890256941</c:v>
                </c:pt>
                <c:pt idx="23946">
                  <c:v>29.0621523216026</c:v>
                </c:pt>
                <c:pt idx="23947">
                  <c:v>29.062315616988599</c:v>
                </c:pt>
                <c:pt idx="23948">
                  <c:v>29.0624789118522</c:v>
                </c:pt>
                <c:pt idx="23949">
                  <c:v>29.062642206193299</c:v>
                </c:pt>
                <c:pt idx="23950">
                  <c:v>29.062805500012001</c:v>
                </c:pt>
                <c:pt idx="23951">
                  <c:v>29.062968793308201</c:v>
                </c:pt>
                <c:pt idx="23952">
                  <c:v>29.063132086082</c:v>
                </c:pt>
                <c:pt idx="23953">
                  <c:v>29.063295378333301</c:v>
                </c:pt>
                <c:pt idx="23954">
                  <c:v>29.063458670062101</c:v>
                </c:pt>
                <c:pt idx="23955">
                  <c:v>29.063621961268499</c:v>
                </c:pt>
                <c:pt idx="23956">
                  <c:v>29.0637852519524</c:v>
                </c:pt>
                <c:pt idx="23957">
                  <c:v>29.063948542113899</c:v>
                </c:pt>
                <c:pt idx="23958">
                  <c:v>29.0641118317529</c:v>
                </c:pt>
                <c:pt idx="23959">
                  <c:v>29.0642751208695</c:v>
                </c:pt>
                <c:pt idx="23960">
                  <c:v>29.064438409463701</c:v>
                </c:pt>
                <c:pt idx="23961">
                  <c:v>29.064601697535402</c:v>
                </c:pt>
                <c:pt idx="23962">
                  <c:v>29.064764985084601</c:v>
                </c:pt>
                <c:pt idx="23963">
                  <c:v>29.064928272111398</c:v>
                </c:pt>
                <c:pt idx="23964">
                  <c:v>29.065091558615801</c:v>
                </c:pt>
                <c:pt idx="23965">
                  <c:v>29.065254844597799</c:v>
                </c:pt>
                <c:pt idx="23966">
                  <c:v>29.065418130057299</c:v>
                </c:pt>
                <c:pt idx="23967">
                  <c:v>29.065581414994298</c:v>
                </c:pt>
                <c:pt idx="23968">
                  <c:v>29.065744699408999</c:v>
                </c:pt>
                <c:pt idx="23969">
                  <c:v>29.065907983301202</c:v>
                </c:pt>
                <c:pt idx="23970">
                  <c:v>29.066071266670999</c:v>
                </c:pt>
                <c:pt idx="23971">
                  <c:v>29.066234549518299</c:v>
                </c:pt>
                <c:pt idx="23972">
                  <c:v>29.0663978318433</c:v>
                </c:pt>
                <c:pt idx="23973">
                  <c:v>29.0665611136458</c:v>
                </c:pt>
                <c:pt idx="23974">
                  <c:v>29.066724394925899</c:v>
                </c:pt>
                <c:pt idx="23975">
                  <c:v>29.0668876756835</c:v>
                </c:pt>
                <c:pt idx="23976">
                  <c:v>29.067050955918798</c:v>
                </c:pt>
                <c:pt idx="23977">
                  <c:v>29.067214235631599</c:v>
                </c:pt>
                <c:pt idx="23978">
                  <c:v>29.067377514821999</c:v>
                </c:pt>
                <c:pt idx="23979">
                  <c:v>29.06754079349</c:v>
                </c:pt>
                <c:pt idx="23980">
                  <c:v>29.0677040716356</c:v>
                </c:pt>
                <c:pt idx="23981">
                  <c:v>29.067867349258702</c:v>
                </c:pt>
                <c:pt idx="23982">
                  <c:v>29.068030626359501</c:v>
                </c:pt>
                <c:pt idx="23983">
                  <c:v>29.0681939029379</c:v>
                </c:pt>
                <c:pt idx="23984">
                  <c:v>29.0683571789938</c:v>
                </c:pt>
                <c:pt idx="23985">
                  <c:v>29.068520454527398</c:v>
                </c:pt>
                <c:pt idx="23986">
                  <c:v>29.068683729538499</c:v>
                </c:pt>
                <c:pt idx="23987">
                  <c:v>29.068847004027301</c:v>
                </c:pt>
                <c:pt idx="23988">
                  <c:v>29.069010277993598</c:v>
                </c:pt>
                <c:pt idx="23989">
                  <c:v>29.069173551437601</c:v>
                </c:pt>
                <c:pt idx="23990">
                  <c:v>29.069336824359102</c:v>
                </c:pt>
                <c:pt idx="23991">
                  <c:v>29.069500096758301</c:v>
                </c:pt>
                <c:pt idx="23992">
                  <c:v>29.069663368634998</c:v>
                </c:pt>
                <c:pt idx="23993">
                  <c:v>29.069826639989401</c:v>
                </c:pt>
                <c:pt idx="23994">
                  <c:v>29.069989910821398</c:v>
                </c:pt>
                <c:pt idx="23995">
                  <c:v>29.070153181131001</c:v>
                </c:pt>
                <c:pt idx="23996">
                  <c:v>29.070316450918199</c:v>
                </c:pt>
                <c:pt idx="23997">
                  <c:v>29.070479720182998</c:v>
                </c:pt>
                <c:pt idx="23998">
                  <c:v>29.070642988925499</c:v>
                </c:pt>
                <c:pt idx="23999">
                  <c:v>29.070806257145499</c:v>
                </c:pt>
                <c:pt idx="24000">
                  <c:v>29.0709695248432</c:v>
                </c:pt>
                <c:pt idx="24001">
                  <c:v>29.071132792018499</c:v>
                </c:pt>
                <c:pt idx="24002">
                  <c:v>29.0712960586714</c:v>
                </c:pt>
                <c:pt idx="24003">
                  <c:v>29.071459324801999</c:v>
                </c:pt>
                <c:pt idx="24004">
                  <c:v>29.0716225904102</c:v>
                </c:pt>
                <c:pt idx="24005">
                  <c:v>29.071785855496</c:v>
                </c:pt>
                <c:pt idx="24006">
                  <c:v>29.071949120059401</c:v>
                </c:pt>
                <c:pt idx="24007">
                  <c:v>29.0721123841005</c:v>
                </c:pt>
                <c:pt idx="24008">
                  <c:v>29.0722756476192</c:v>
                </c:pt>
                <c:pt idx="24009">
                  <c:v>29.072438910615499</c:v>
                </c:pt>
                <c:pt idx="24010">
                  <c:v>29.0726021730895</c:v>
                </c:pt>
                <c:pt idx="24011">
                  <c:v>29.072765435041099</c:v>
                </c:pt>
                <c:pt idx="24012">
                  <c:v>29.072928696470299</c:v>
                </c:pt>
                <c:pt idx="24013">
                  <c:v>29.073091957377201</c:v>
                </c:pt>
                <c:pt idx="24014">
                  <c:v>29.073255217761801</c:v>
                </c:pt>
                <c:pt idx="24015">
                  <c:v>29.073418477623999</c:v>
                </c:pt>
                <c:pt idx="24016">
                  <c:v>29.073581736963799</c:v>
                </c:pt>
                <c:pt idx="24017">
                  <c:v>29.073744995781301</c:v>
                </c:pt>
                <c:pt idx="24018">
                  <c:v>29.0739082540764</c:v>
                </c:pt>
                <c:pt idx="24019">
                  <c:v>29.074071511849201</c:v>
                </c:pt>
                <c:pt idx="24020">
                  <c:v>29.074234769099601</c:v>
                </c:pt>
                <c:pt idx="24021">
                  <c:v>29.074398025827701</c:v>
                </c:pt>
                <c:pt idx="24022">
                  <c:v>29.0745612820334</c:v>
                </c:pt>
                <c:pt idx="24023">
                  <c:v>29.074724537716801</c:v>
                </c:pt>
                <c:pt idx="24024">
                  <c:v>29.074887792877899</c:v>
                </c:pt>
                <c:pt idx="24025">
                  <c:v>29.075051047516599</c:v>
                </c:pt>
                <c:pt idx="24026">
                  <c:v>29.075214301633</c:v>
                </c:pt>
                <c:pt idx="24027">
                  <c:v>29.075377555227</c:v>
                </c:pt>
                <c:pt idx="24028">
                  <c:v>29.075540808298701</c:v>
                </c:pt>
                <c:pt idx="24029">
                  <c:v>29.0757040608481</c:v>
                </c:pt>
                <c:pt idx="24030">
                  <c:v>29.0758673128752</c:v>
                </c:pt>
                <c:pt idx="24031">
                  <c:v>29.076030564379899</c:v>
                </c:pt>
                <c:pt idx="24032">
                  <c:v>29.076193815362299</c:v>
                </c:pt>
                <c:pt idx="24033">
                  <c:v>29.0763570658224</c:v>
                </c:pt>
                <c:pt idx="24034">
                  <c:v>29.076520315760099</c:v>
                </c:pt>
                <c:pt idx="24035">
                  <c:v>29.0766835651755</c:v>
                </c:pt>
                <c:pt idx="24036">
                  <c:v>29.076846814068599</c:v>
                </c:pt>
                <c:pt idx="24037">
                  <c:v>29.077010062439399</c:v>
                </c:pt>
                <c:pt idx="24038">
                  <c:v>29.0771733102879</c:v>
                </c:pt>
                <c:pt idx="24039">
                  <c:v>29.077336557614</c:v>
                </c:pt>
                <c:pt idx="24040">
                  <c:v>29.077499804417901</c:v>
                </c:pt>
                <c:pt idx="24041">
                  <c:v>29.0776630506994</c:v>
                </c:pt>
                <c:pt idx="24042">
                  <c:v>29.0778262964586</c:v>
                </c:pt>
                <c:pt idx="24043">
                  <c:v>29.077989541695501</c:v>
                </c:pt>
                <c:pt idx="24044">
                  <c:v>29.078152786410101</c:v>
                </c:pt>
                <c:pt idx="24045">
                  <c:v>29.078316030602402</c:v>
                </c:pt>
                <c:pt idx="24046">
                  <c:v>29.0784792742724</c:v>
                </c:pt>
                <c:pt idx="24047">
                  <c:v>29.0786425174201</c:v>
                </c:pt>
                <c:pt idx="24048">
                  <c:v>29.078805760045402</c:v>
                </c:pt>
                <c:pt idx="24049">
                  <c:v>29.078969002148501</c:v>
                </c:pt>
                <c:pt idx="24050">
                  <c:v>29.079132243729301</c:v>
                </c:pt>
                <c:pt idx="24051">
                  <c:v>29.079295484787799</c:v>
                </c:pt>
                <c:pt idx="24052">
                  <c:v>29.079458725323999</c:v>
                </c:pt>
                <c:pt idx="24053">
                  <c:v>29.0796219653379</c:v>
                </c:pt>
                <c:pt idx="24054">
                  <c:v>29.079785204829498</c:v>
                </c:pt>
                <c:pt idx="24055">
                  <c:v>29.079948443798799</c:v>
                </c:pt>
                <c:pt idx="24056">
                  <c:v>29.0801116822458</c:v>
                </c:pt>
                <c:pt idx="24057">
                  <c:v>29.080274920170599</c:v>
                </c:pt>
                <c:pt idx="24058">
                  <c:v>29.080438157572999</c:v>
                </c:pt>
                <c:pt idx="24059">
                  <c:v>29.0806013944532</c:v>
                </c:pt>
                <c:pt idx="24060">
                  <c:v>29.0807646308111</c:v>
                </c:pt>
                <c:pt idx="24061">
                  <c:v>29.0809278666467</c:v>
                </c:pt>
                <c:pt idx="24062">
                  <c:v>29.081091101960101</c:v>
                </c:pt>
                <c:pt idx="24063">
                  <c:v>29.081254336751101</c:v>
                </c:pt>
                <c:pt idx="24064">
                  <c:v>29.081417571019902</c:v>
                </c:pt>
                <c:pt idx="24065">
                  <c:v>29.0815808047664</c:v>
                </c:pt>
                <c:pt idx="24066">
                  <c:v>29.0817440379906</c:v>
                </c:pt>
                <c:pt idx="24067">
                  <c:v>29.0819072706926</c:v>
                </c:pt>
                <c:pt idx="24068">
                  <c:v>29.082070502872298</c:v>
                </c:pt>
                <c:pt idx="24069">
                  <c:v>29.082233734529801</c:v>
                </c:pt>
                <c:pt idx="24070">
                  <c:v>29.082396965664898</c:v>
                </c:pt>
                <c:pt idx="24071">
                  <c:v>29.0825601962778</c:v>
                </c:pt>
                <c:pt idx="24072">
                  <c:v>29.082723426368499</c:v>
                </c:pt>
                <c:pt idx="24073">
                  <c:v>29.0828866559369</c:v>
                </c:pt>
                <c:pt idx="24074">
                  <c:v>29.083049884983001</c:v>
                </c:pt>
                <c:pt idx="24075">
                  <c:v>29.083213113506801</c:v>
                </c:pt>
                <c:pt idx="24076">
                  <c:v>29.083376341508501</c:v>
                </c:pt>
                <c:pt idx="24077">
                  <c:v>29.083539568987799</c:v>
                </c:pt>
                <c:pt idx="24078">
                  <c:v>29.083702795944902</c:v>
                </c:pt>
                <c:pt idx="24079">
                  <c:v>29.083866022379802</c:v>
                </c:pt>
                <c:pt idx="24080">
                  <c:v>29.084029248292399</c:v>
                </c:pt>
                <c:pt idx="24081">
                  <c:v>29.084192473682702</c:v>
                </c:pt>
                <c:pt idx="24082">
                  <c:v>29.084355698550802</c:v>
                </c:pt>
                <c:pt idx="24083">
                  <c:v>29.084518922896699</c:v>
                </c:pt>
                <c:pt idx="24084">
                  <c:v>29.084682146720301</c:v>
                </c:pt>
                <c:pt idx="24085">
                  <c:v>29.0848453700217</c:v>
                </c:pt>
                <c:pt idx="24086">
                  <c:v>29.0850085928009</c:v>
                </c:pt>
                <c:pt idx="24087">
                  <c:v>29.085171815057802</c:v>
                </c:pt>
                <c:pt idx="24088">
                  <c:v>29.0853350367925</c:v>
                </c:pt>
                <c:pt idx="24089">
                  <c:v>29.0854982580049</c:v>
                </c:pt>
                <c:pt idx="24090">
                  <c:v>29.085661478695101</c:v>
                </c:pt>
                <c:pt idx="24091">
                  <c:v>29.0858246988631</c:v>
                </c:pt>
                <c:pt idx="24092">
                  <c:v>29.085987918508799</c:v>
                </c:pt>
                <c:pt idx="24093">
                  <c:v>29.086151137632399</c:v>
                </c:pt>
                <c:pt idx="24094">
                  <c:v>29.0863143562337</c:v>
                </c:pt>
                <c:pt idx="24095">
                  <c:v>29.086477574312699</c:v>
                </c:pt>
                <c:pt idx="24096">
                  <c:v>29.086640791869598</c:v>
                </c:pt>
                <c:pt idx="24097">
                  <c:v>29.086804008904199</c:v>
                </c:pt>
                <c:pt idx="24098">
                  <c:v>29.086967225416601</c:v>
                </c:pt>
                <c:pt idx="24099">
                  <c:v>29.087130441406799</c:v>
                </c:pt>
                <c:pt idx="24100">
                  <c:v>29.087293656874799</c:v>
                </c:pt>
                <c:pt idx="24101">
                  <c:v>29.0874568718205</c:v>
                </c:pt>
                <c:pt idx="24102">
                  <c:v>29.087620086244101</c:v>
                </c:pt>
                <c:pt idx="24103">
                  <c:v>29.0877833001454</c:v>
                </c:pt>
                <c:pt idx="24104">
                  <c:v>29.0879465135245</c:v>
                </c:pt>
                <c:pt idx="24105">
                  <c:v>29.0881097263815</c:v>
                </c:pt>
                <c:pt idx="24106">
                  <c:v>29.088272938716202</c:v>
                </c:pt>
                <c:pt idx="24107">
                  <c:v>29.0884361505287</c:v>
                </c:pt>
                <c:pt idx="24108">
                  <c:v>29.088599361819</c:v>
                </c:pt>
                <c:pt idx="24109">
                  <c:v>29.0887625725871</c:v>
                </c:pt>
                <c:pt idx="24110">
                  <c:v>29.088925782833002</c:v>
                </c:pt>
                <c:pt idx="24111">
                  <c:v>29.0890889925567</c:v>
                </c:pt>
                <c:pt idx="24112">
                  <c:v>29.0892522017582</c:v>
                </c:pt>
                <c:pt idx="24113">
                  <c:v>29.0894154104375</c:v>
                </c:pt>
                <c:pt idx="24114">
                  <c:v>29.089578618594601</c:v>
                </c:pt>
                <c:pt idx="24115">
                  <c:v>29.089741826229499</c:v>
                </c:pt>
                <c:pt idx="24116">
                  <c:v>29.089905033342301</c:v>
                </c:pt>
                <c:pt idx="24117">
                  <c:v>29.090068239932801</c:v>
                </c:pt>
                <c:pt idx="24118">
                  <c:v>29.090231446001201</c:v>
                </c:pt>
                <c:pt idx="24119">
                  <c:v>29.090394651547399</c:v>
                </c:pt>
                <c:pt idx="24120">
                  <c:v>29.090557856571401</c:v>
                </c:pt>
                <c:pt idx="24121">
                  <c:v>29.0907210610732</c:v>
                </c:pt>
                <c:pt idx="24122">
                  <c:v>29.0908842650528</c:v>
                </c:pt>
                <c:pt idx="24123">
                  <c:v>29.0910474685103</c:v>
                </c:pt>
                <c:pt idx="24124">
                  <c:v>29.091210671445499</c:v>
                </c:pt>
                <c:pt idx="24125">
                  <c:v>29.091373873858601</c:v>
                </c:pt>
                <c:pt idx="24126">
                  <c:v>29.091537075749599</c:v>
                </c:pt>
                <c:pt idx="24127">
                  <c:v>29.091700277118299</c:v>
                </c:pt>
                <c:pt idx="24128">
                  <c:v>29.0918634779649</c:v>
                </c:pt>
                <c:pt idx="24129">
                  <c:v>29.092026678289301</c:v>
                </c:pt>
                <c:pt idx="24130">
                  <c:v>29.092189878091599</c:v>
                </c:pt>
                <c:pt idx="24131">
                  <c:v>29.092353077371701</c:v>
                </c:pt>
                <c:pt idx="24132">
                  <c:v>29.092516276129601</c:v>
                </c:pt>
                <c:pt idx="24133">
                  <c:v>29.092679474365401</c:v>
                </c:pt>
                <c:pt idx="24134">
                  <c:v>29.092842672078898</c:v>
                </c:pt>
                <c:pt idx="24135">
                  <c:v>29.093005869270399</c:v>
                </c:pt>
                <c:pt idx="24136">
                  <c:v>29.093169065939701</c:v>
                </c:pt>
                <c:pt idx="24137">
                  <c:v>29.0933322620868</c:v>
                </c:pt>
                <c:pt idx="24138">
                  <c:v>29.0934954577118</c:v>
                </c:pt>
                <c:pt idx="24139">
                  <c:v>29.0936586528146</c:v>
                </c:pt>
                <c:pt idx="24140">
                  <c:v>29.093821847395301</c:v>
                </c:pt>
                <c:pt idx="24141">
                  <c:v>29.093985041453799</c:v>
                </c:pt>
                <c:pt idx="24142">
                  <c:v>29.0941482349902</c:v>
                </c:pt>
                <c:pt idx="24143">
                  <c:v>29.094311428004399</c:v>
                </c:pt>
                <c:pt idx="24144">
                  <c:v>29.094474620496499</c:v>
                </c:pt>
                <c:pt idx="24145">
                  <c:v>29.094637812466399</c:v>
                </c:pt>
                <c:pt idx="24146">
                  <c:v>29.094801003914199</c:v>
                </c:pt>
                <c:pt idx="24147">
                  <c:v>29.0949641948399</c:v>
                </c:pt>
                <c:pt idx="24148">
                  <c:v>29.095127385243401</c:v>
                </c:pt>
                <c:pt idx="24149">
                  <c:v>29.0952905751248</c:v>
                </c:pt>
                <c:pt idx="24150">
                  <c:v>29.095453764483999</c:v>
                </c:pt>
                <c:pt idx="24151">
                  <c:v>29.095616953321102</c:v>
                </c:pt>
                <c:pt idx="24152">
                  <c:v>29.095780141636101</c:v>
                </c:pt>
                <c:pt idx="24153">
                  <c:v>29.095943329429002</c:v>
                </c:pt>
                <c:pt idx="24154">
                  <c:v>29.096106516699699</c:v>
                </c:pt>
                <c:pt idx="24155">
                  <c:v>29.0962697034483</c:v>
                </c:pt>
                <c:pt idx="24156">
                  <c:v>29.096432889674801</c:v>
                </c:pt>
                <c:pt idx="24157">
                  <c:v>29.0965960753792</c:v>
                </c:pt>
                <c:pt idx="24158">
                  <c:v>29.096759260561399</c:v>
                </c:pt>
                <c:pt idx="24159">
                  <c:v>29.096922445221502</c:v>
                </c:pt>
                <c:pt idx="24160">
                  <c:v>29.097085629359501</c:v>
                </c:pt>
                <c:pt idx="24161">
                  <c:v>29.097248812975401</c:v>
                </c:pt>
                <c:pt idx="24162">
                  <c:v>29.097411996069201</c:v>
                </c:pt>
                <c:pt idx="24163">
                  <c:v>29.097575178640799</c:v>
                </c:pt>
                <c:pt idx="24164">
                  <c:v>29.0977383606904</c:v>
                </c:pt>
                <c:pt idx="24165">
                  <c:v>29.097901542217802</c:v>
                </c:pt>
                <c:pt idx="24166">
                  <c:v>29.0980647232231</c:v>
                </c:pt>
                <c:pt idx="24167">
                  <c:v>29.098227903706402</c:v>
                </c:pt>
                <c:pt idx="24168">
                  <c:v>29.098391083667501</c:v>
                </c:pt>
                <c:pt idx="24169">
                  <c:v>29.0985542631065</c:v>
                </c:pt>
                <c:pt idx="24170">
                  <c:v>29.0987174420234</c:v>
                </c:pt>
                <c:pt idx="24171">
                  <c:v>29.0988806204182</c:v>
                </c:pt>
                <c:pt idx="24172">
                  <c:v>29.0990437982909</c:v>
                </c:pt>
                <c:pt idx="24173">
                  <c:v>29.099206975641501</c:v>
                </c:pt>
                <c:pt idx="24174">
                  <c:v>29.099370152470001</c:v>
                </c:pt>
                <c:pt idx="24175">
                  <c:v>29.099533328776499</c:v>
                </c:pt>
                <c:pt idx="24176">
                  <c:v>29.0996965045608</c:v>
                </c:pt>
                <c:pt idx="24177">
                  <c:v>29.099859679822998</c:v>
                </c:pt>
                <c:pt idx="24178">
                  <c:v>29.1000228545632</c:v>
                </c:pt>
                <c:pt idx="24179">
                  <c:v>29.100186028781302</c:v>
                </c:pt>
                <c:pt idx="24180">
                  <c:v>29.100349202477201</c:v>
                </c:pt>
                <c:pt idx="24181">
                  <c:v>29.1005123756511</c:v>
                </c:pt>
                <c:pt idx="24182">
                  <c:v>29.100675548302998</c:v>
                </c:pt>
                <c:pt idx="24183">
                  <c:v>29.100838720432701</c:v>
                </c:pt>
                <c:pt idx="24184">
                  <c:v>29.101001892040401</c:v>
                </c:pt>
                <c:pt idx="24185">
                  <c:v>29.101165063125901</c:v>
                </c:pt>
                <c:pt idx="24186">
                  <c:v>29.101328233689401</c:v>
                </c:pt>
                <c:pt idx="24187">
                  <c:v>29.1014914037309</c:v>
                </c:pt>
                <c:pt idx="24188">
                  <c:v>29.101654573250201</c:v>
                </c:pt>
                <c:pt idx="24189">
                  <c:v>29.101817742247501</c:v>
                </c:pt>
                <c:pt idx="24190">
                  <c:v>29.101980910722698</c:v>
                </c:pt>
                <c:pt idx="24191">
                  <c:v>29.102144078675899</c:v>
                </c:pt>
                <c:pt idx="24192">
                  <c:v>29.102307246106999</c:v>
                </c:pt>
                <c:pt idx="24193">
                  <c:v>29.102470413016</c:v>
                </c:pt>
                <c:pt idx="24194">
                  <c:v>29.102633579403001</c:v>
                </c:pt>
                <c:pt idx="24195">
                  <c:v>29.102796745267899</c:v>
                </c:pt>
                <c:pt idx="24196">
                  <c:v>29.1029599106107</c:v>
                </c:pt>
                <c:pt idx="24197">
                  <c:v>29.103123075431501</c:v>
                </c:pt>
                <c:pt idx="24198">
                  <c:v>29.103286239730199</c:v>
                </c:pt>
                <c:pt idx="24199">
                  <c:v>29.1034494035069</c:v>
                </c:pt>
                <c:pt idx="24200">
                  <c:v>29.103612566761502</c:v>
                </c:pt>
                <c:pt idx="24201">
                  <c:v>29.1037757294941</c:v>
                </c:pt>
                <c:pt idx="24202">
                  <c:v>29.103938891704601</c:v>
                </c:pt>
                <c:pt idx="24203">
                  <c:v>29.104102053393099</c:v>
                </c:pt>
                <c:pt idx="24204">
                  <c:v>29.104265214559501</c:v>
                </c:pt>
                <c:pt idx="24205">
                  <c:v>29.104428375203899</c:v>
                </c:pt>
                <c:pt idx="24206">
                  <c:v>29.1045915353262</c:v>
                </c:pt>
                <c:pt idx="24207">
                  <c:v>29.104754694926498</c:v>
                </c:pt>
                <c:pt idx="24208">
                  <c:v>29.1049178540048</c:v>
                </c:pt>
                <c:pt idx="24209">
                  <c:v>29.105081012561001</c:v>
                </c:pt>
                <c:pt idx="24210">
                  <c:v>29.105244170595199</c:v>
                </c:pt>
                <c:pt idx="24211">
                  <c:v>29.105407328107301</c:v>
                </c:pt>
                <c:pt idx="24212">
                  <c:v>29.105570485097399</c:v>
                </c:pt>
                <c:pt idx="24213">
                  <c:v>29.1057336415655</c:v>
                </c:pt>
                <c:pt idx="24214">
                  <c:v>29.105896797511601</c:v>
                </c:pt>
                <c:pt idx="24215">
                  <c:v>29.106059952935599</c:v>
                </c:pt>
                <c:pt idx="24216">
                  <c:v>29.1062231078376</c:v>
                </c:pt>
                <c:pt idx="24217">
                  <c:v>29.106386262217601</c:v>
                </c:pt>
                <c:pt idx="24218">
                  <c:v>29.106549416075499</c:v>
                </c:pt>
                <c:pt idx="24219">
                  <c:v>29.106712569411499</c:v>
                </c:pt>
                <c:pt idx="24220">
                  <c:v>29.1068757222254</c:v>
                </c:pt>
                <c:pt idx="24221">
                  <c:v>29.107038874517301</c:v>
                </c:pt>
                <c:pt idx="24222">
                  <c:v>29.107202026287201</c:v>
                </c:pt>
                <c:pt idx="24223">
                  <c:v>29.107365177535002</c:v>
                </c:pt>
                <c:pt idx="24224">
                  <c:v>29.107528328260901</c:v>
                </c:pt>
                <c:pt idx="24225">
                  <c:v>29.107691478464702</c:v>
                </c:pt>
                <c:pt idx="24226">
                  <c:v>29.107854628146502</c:v>
                </c:pt>
                <c:pt idx="24227">
                  <c:v>29.108017777306401</c:v>
                </c:pt>
                <c:pt idx="24228">
                  <c:v>29.1081809259442</c:v>
                </c:pt>
                <c:pt idx="24229">
                  <c:v>29.10834407406</c:v>
                </c:pt>
                <c:pt idx="24230">
                  <c:v>29.108507221653799</c:v>
                </c:pt>
                <c:pt idx="24231">
                  <c:v>29.108670368725601</c:v>
                </c:pt>
                <c:pt idx="24232">
                  <c:v>29.1088335152754</c:v>
                </c:pt>
                <c:pt idx="24233">
                  <c:v>29.108996661303198</c:v>
                </c:pt>
                <c:pt idx="24234">
                  <c:v>29.109159806809</c:v>
                </c:pt>
                <c:pt idx="24235">
                  <c:v>29.109322951792802</c:v>
                </c:pt>
                <c:pt idx="24236">
                  <c:v>29.109486096254599</c:v>
                </c:pt>
                <c:pt idx="24237">
                  <c:v>29.1096492401944</c:v>
                </c:pt>
                <c:pt idx="24238">
                  <c:v>29.109812383612301</c:v>
                </c:pt>
                <c:pt idx="24239">
                  <c:v>29.109975526508101</c:v>
                </c:pt>
                <c:pt idx="24240">
                  <c:v>29.110138668882001</c:v>
                </c:pt>
                <c:pt idx="24241">
                  <c:v>29.110301810733901</c:v>
                </c:pt>
                <c:pt idx="24242">
                  <c:v>29.110464952063701</c:v>
                </c:pt>
                <c:pt idx="24243">
                  <c:v>29.1106280928717</c:v>
                </c:pt>
                <c:pt idx="24244">
                  <c:v>29.110791233157599</c:v>
                </c:pt>
                <c:pt idx="24245">
                  <c:v>29.110954372921501</c:v>
                </c:pt>
                <c:pt idx="24246">
                  <c:v>29.111117512163499</c:v>
                </c:pt>
                <c:pt idx="24247">
                  <c:v>29.111280650883501</c:v>
                </c:pt>
                <c:pt idx="24248">
                  <c:v>29.111443789081498</c:v>
                </c:pt>
                <c:pt idx="24249">
                  <c:v>29.111606926757599</c:v>
                </c:pt>
                <c:pt idx="24250">
                  <c:v>29.111770063911599</c:v>
                </c:pt>
                <c:pt idx="24251">
                  <c:v>29.111933200543699</c:v>
                </c:pt>
                <c:pt idx="24252">
                  <c:v>29.112096336653899</c:v>
                </c:pt>
                <c:pt idx="24253">
                  <c:v>29.112259472242101</c:v>
                </c:pt>
                <c:pt idx="24254">
                  <c:v>29.1124226073083</c:v>
                </c:pt>
                <c:pt idx="24255">
                  <c:v>29.112585741852499</c:v>
                </c:pt>
                <c:pt idx="24256">
                  <c:v>29.1127488758748</c:v>
                </c:pt>
                <c:pt idx="24257">
                  <c:v>29.112912009375101</c:v>
                </c:pt>
                <c:pt idx="24258">
                  <c:v>29.113075142353502</c:v>
                </c:pt>
                <c:pt idx="24259">
                  <c:v>29.113238274809898</c:v>
                </c:pt>
                <c:pt idx="24260">
                  <c:v>29.113401406744401</c:v>
                </c:pt>
                <c:pt idx="24261">
                  <c:v>29.113564538156901</c:v>
                </c:pt>
                <c:pt idx="24262">
                  <c:v>29.1137276690474</c:v>
                </c:pt>
                <c:pt idx="24263">
                  <c:v>29.113890799416001</c:v>
                </c:pt>
                <c:pt idx="24264">
                  <c:v>29.114053929262699</c:v>
                </c:pt>
                <c:pt idx="24265">
                  <c:v>29.1142170585874</c:v>
                </c:pt>
                <c:pt idx="24266">
                  <c:v>29.1143801873902</c:v>
                </c:pt>
                <c:pt idx="24267">
                  <c:v>29.114543315671</c:v>
                </c:pt>
                <c:pt idx="24268">
                  <c:v>29.114706443429899</c:v>
                </c:pt>
                <c:pt idx="24269">
                  <c:v>29.114869570666801</c:v>
                </c:pt>
                <c:pt idx="24270">
                  <c:v>29.1150326973818</c:v>
                </c:pt>
                <c:pt idx="24271">
                  <c:v>29.115195823574901</c:v>
                </c:pt>
                <c:pt idx="24272">
                  <c:v>29.115358949246001</c:v>
                </c:pt>
                <c:pt idx="24273">
                  <c:v>29.115522074395201</c:v>
                </c:pt>
                <c:pt idx="24274">
                  <c:v>29.115685199022501</c:v>
                </c:pt>
                <c:pt idx="24275">
                  <c:v>29.1158483231278</c:v>
                </c:pt>
                <c:pt idx="24276">
                  <c:v>29.116011446711202</c:v>
                </c:pt>
                <c:pt idx="24277">
                  <c:v>29.116174569772699</c:v>
                </c:pt>
                <c:pt idx="24278">
                  <c:v>29.1163376923123</c:v>
                </c:pt>
                <c:pt idx="24279">
                  <c:v>29.1165008143299</c:v>
                </c:pt>
                <c:pt idx="24280">
                  <c:v>29.116663935825599</c:v>
                </c:pt>
                <c:pt idx="24281">
                  <c:v>29.116827056799401</c:v>
                </c:pt>
                <c:pt idx="24282">
                  <c:v>29.116990177251299</c:v>
                </c:pt>
                <c:pt idx="24283">
                  <c:v>29.1171532971813</c:v>
                </c:pt>
                <c:pt idx="24284">
                  <c:v>29.117316416589301</c:v>
                </c:pt>
                <c:pt idx="24285">
                  <c:v>29.1174795354754</c:v>
                </c:pt>
                <c:pt idx="24286">
                  <c:v>29.117642653839699</c:v>
                </c:pt>
                <c:pt idx="24287">
                  <c:v>29.117805771682001</c:v>
                </c:pt>
                <c:pt idx="24288">
                  <c:v>29.117968889002402</c:v>
                </c:pt>
                <c:pt idx="24289">
                  <c:v>29.118132005800899</c:v>
                </c:pt>
                <c:pt idx="24290">
                  <c:v>29.118295122077399</c:v>
                </c:pt>
                <c:pt idx="24291">
                  <c:v>29.118458237832101</c:v>
                </c:pt>
                <c:pt idx="24292">
                  <c:v>29.118621353064899</c:v>
                </c:pt>
                <c:pt idx="24293">
                  <c:v>29.1187844677758</c:v>
                </c:pt>
                <c:pt idx="24294">
                  <c:v>29.1189475819648</c:v>
                </c:pt>
                <c:pt idx="24295">
                  <c:v>29.1191106956318</c:v>
                </c:pt>
                <c:pt idx="24296">
                  <c:v>29.119273808776999</c:v>
                </c:pt>
                <c:pt idx="24297">
                  <c:v>29.1194369214003</c:v>
                </c:pt>
                <c:pt idx="24298">
                  <c:v>29.119600033501701</c:v>
                </c:pt>
                <c:pt idx="24299">
                  <c:v>29.119763145081201</c:v>
                </c:pt>
                <c:pt idx="24300">
                  <c:v>29.1199262561389</c:v>
                </c:pt>
                <c:pt idx="24301">
                  <c:v>29.120089366674598</c:v>
                </c:pt>
                <c:pt idx="24302">
                  <c:v>29.1202524766884</c:v>
                </c:pt>
                <c:pt idx="24303">
                  <c:v>29.1204155861804</c:v>
                </c:pt>
                <c:pt idx="24304">
                  <c:v>29.120578695150499</c:v>
                </c:pt>
                <c:pt idx="24305">
                  <c:v>29.120741803598701</c:v>
                </c:pt>
                <c:pt idx="24306">
                  <c:v>29.120904911524999</c:v>
                </c:pt>
                <c:pt idx="24307">
                  <c:v>29.121068018929499</c:v>
                </c:pt>
                <c:pt idx="24308">
                  <c:v>29.121231125811999</c:v>
                </c:pt>
                <c:pt idx="24309">
                  <c:v>29.121394232172701</c:v>
                </c:pt>
                <c:pt idx="24310">
                  <c:v>29.121557338011598</c:v>
                </c:pt>
                <c:pt idx="24311">
                  <c:v>29.121720443328499</c:v>
                </c:pt>
                <c:pt idx="24312">
                  <c:v>29.121883548123598</c:v>
                </c:pt>
                <c:pt idx="24313">
                  <c:v>29.122046652396801</c:v>
                </c:pt>
                <c:pt idx="24314">
                  <c:v>29.122209756148099</c:v>
                </c:pt>
                <c:pt idx="24315">
                  <c:v>29.122372859377599</c:v>
                </c:pt>
                <c:pt idx="24316">
                  <c:v>29.122535962085301</c:v>
                </c:pt>
                <c:pt idx="24317">
                  <c:v>29.122699064271</c:v>
                </c:pt>
                <c:pt idx="24318">
                  <c:v>29.122862165934901</c:v>
                </c:pt>
                <c:pt idx="24319">
                  <c:v>29.123025267076901</c:v>
                </c:pt>
                <c:pt idx="24320">
                  <c:v>29.1231883676971</c:v>
                </c:pt>
                <c:pt idx="24321">
                  <c:v>29.123351467795501</c:v>
                </c:pt>
                <c:pt idx="24322">
                  <c:v>29.123514567371899</c:v>
                </c:pt>
                <c:pt idx="24323">
                  <c:v>29.123677666426602</c:v>
                </c:pt>
                <c:pt idx="24324">
                  <c:v>29.123840764959301</c:v>
                </c:pt>
                <c:pt idx="24325">
                  <c:v>29.124003862970302</c:v>
                </c:pt>
                <c:pt idx="24326">
                  <c:v>29.124166960459402</c:v>
                </c:pt>
                <c:pt idx="24327">
                  <c:v>29.124330057426601</c:v>
                </c:pt>
                <c:pt idx="24328">
                  <c:v>29.124493153871999</c:v>
                </c:pt>
                <c:pt idx="24329">
                  <c:v>29.1246562497955</c:v>
                </c:pt>
                <c:pt idx="24330">
                  <c:v>29.124819345197299</c:v>
                </c:pt>
                <c:pt idx="24331">
                  <c:v>29.124982440077101</c:v>
                </c:pt>
                <c:pt idx="24332">
                  <c:v>29.125145534435202</c:v>
                </c:pt>
                <c:pt idx="24333">
                  <c:v>29.125308628271402</c:v>
                </c:pt>
                <c:pt idx="24334">
                  <c:v>29.125471721585701</c:v>
                </c:pt>
                <c:pt idx="24335">
                  <c:v>29.125634814378301</c:v>
                </c:pt>
                <c:pt idx="24336">
                  <c:v>29.125797906649002</c:v>
                </c:pt>
                <c:pt idx="24337">
                  <c:v>29.1259609983979</c:v>
                </c:pt>
                <c:pt idx="24338">
                  <c:v>29.126124089624899</c:v>
                </c:pt>
                <c:pt idx="24339">
                  <c:v>29.126287180330099</c:v>
                </c:pt>
                <c:pt idx="24340">
                  <c:v>29.126450270513502</c:v>
                </c:pt>
                <c:pt idx="24341">
                  <c:v>29.126613360175099</c:v>
                </c:pt>
                <c:pt idx="24342">
                  <c:v>29.1267764493149</c:v>
                </c:pt>
                <c:pt idx="24343">
                  <c:v>29.126939537932799</c:v>
                </c:pt>
                <c:pt idx="24344">
                  <c:v>29.127102626028901</c:v>
                </c:pt>
                <c:pt idx="24345">
                  <c:v>29.1272657136033</c:v>
                </c:pt>
                <c:pt idx="24346">
                  <c:v>29.1274288006558</c:v>
                </c:pt>
                <c:pt idx="24347">
                  <c:v>29.127591887186401</c:v>
                </c:pt>
                <c:pt idx="24348">
                  <c:v>29.127754973195302</c:v>
                </c:pt>
                <c:pt idx="24349">
                  <c:v>29.1279180586824</c:v>
                </c:pt>
                <c:pt idx="24350">
                  <c:v>29.128081143647599</c:v>
                </c:pt>
                <c:pt idx="24351">
                  <c:v>29.128244228091098</c:v>
                </c:pt>
                <c:pt idx="24352">
                  <c:v>29.128407312012701</c:v>
                </c:pt>
                <c:pt idx="24353">
                  <c:v>29.128570395412599</c:v>
                </c:pt>
                <c:pt idx="24354">
                  <c:v>29.128733478290599</c:v>
                </c:pt>
                <c:pt idx="24355">
                  <c:v>29.128896560646901</c:v>
                </c:pt>
                <c:pt idx="24356">
                  <c:v>29.129059642481302</c:v>
                </c:pt>
                <c:pt idx="24357">
                  <c:v>29.129222723794001</c:v>
                </c:pt>
                <c:pt idx="24358">
                  <c:v>29.1293858045848</c:v>
                </c:pt>
                <c:pt idx="24359">
                  <c:v>29.1295488848539</c:v>
                </c:pt>
                <c:pt idx="24360">
                  <c:v>29.129711964601199</c:v>
                </c:pt>
                <c:pt idx="24361">
                  <c:v>29.129875043826601</c:v>
                </c:pt>
                <c:pt idx="24362">
                  <c:v>29.130038122530301</c:v>
                </c:pt>
                <c:pt idx="24363">
                  <c:v>29.1302012007123</c:v>
                </c:pt>
                <c:pt idx="24364">
                  <c:v>29.130364278372401</c:v>
                </c:pt>
                <c:pt idx="24365">
                  <c:v>29.130527355510701</c:v>
                </c:pt>
                <c:pt idx="24366">
                  <c:v>29.130690432127299</c:v>
                </c:pt>
                <c:pt idx="24367">
                  <c:v>29.130853508222099</c:v>
                </c:pt>
                <c:pt idx="24368">
                  <c:v>29.131016583795098</c:v>
                </c:pt>
                <c:pt idx="24369">
                  <c:v>29.1311796588463</c:v>
                </c:pt>
                <c:pt idx="24370">
                  <c:v>29.131342733375799</c:v>
                </c:pt>
                <c:pt idx="24371">
                  <c:v>29.131505807383402</c:v>
                </c:pt>
                <c:pt idx="24372">
                  <c:v>29.131668880869402</c:v>
                </c:pt>
                <c:pt idx="24373">
                  <c:v>29.131831953833501</c:v>
                </c:pt>
                <c:pt idx="24374">
                  <c:v>29.131995026275899</c:v>
                </c:pt>
                <c:pt idx="24375">
                  <c:v>29.132158098196498</c:v>
                </c:pt>
                <c:pt idx="24376">
                  <c:v>29.132321169595301</c:v>
                </c:pt>
                <c:pt idx="24377">
                  <c:v>29.132484240472401</c:v>
                </c:pt>
                <c:pt idx="24378">
                  <c:v>29.1326473108277</c:v>
                </c:pt>
                <c:pt idx="24379">
                  <c:v>29.132810380661301</c:v>
                </c:pt>
                <c:pt idx="24380">
                  <c:v>29.1329734499731</c:v>
                </c:pt>
                <c:pt idx="24381">
                  <c:v>29.133136518763099</c:v>
                </c:pt>
                <c:pt idx="24382">
                  <c:v>29.133299587031399</c:v>
                </c:pt>
                <c:pt idx="24383">
                  <c:v>29.133462654777901</c:v>
                </c:pt>
                <c:pt idx="24384">
                  <c:v>29.133625722002702</c:v>
                </c:pt>
                <c:pt idx="24385">
                  <c:v>29.1337887887058</c:v>
                </c:pt>
                <c:pt idx="24386">
                  <c:v>29.133951854886998</c:v>
                </c:pt>
                <c:pt idx="24387">
                  <c:v>29.134114920546601</c:v>
                </c:pt>
                <c:pt idx="24388">
                  <c:v>29.134277985684399</c:v>
                </c:pt>
                <c:pt idx="24389">
                  <c:v>29.134441050300399</c:v>
                </c:pt>
                <c:pt idx="24390">
                  <c:v>29.134604114394701</c:v>
                </c:pt>
                <c:pt idx="24391">
                  <c:v>29.134767177967301</c:v>
                </c:pt>
                <c:pt idx="24392">
                  <c:v>29.1349302410181</c:v>
                </c:pt>
                <c:pt idx="24393">
                  <c:v>29.135093303547201</c:v>
                </c:pt>
                <c:pt idx="24394">
                  <c:v>29.1352563655546</c:v>
                </c:pt>
                <c:pt idx="24395">
                  <c:v>29.135419427040201</c:v>
                </c:pt>
                <c:pt idx="24396">
                  <c:v>29.135582488004101</c:v>
                </c:pt>
                <c:pt idx="24397">
                  <c:v>29.135745548446302</c:v>
                </c:pt>
                <c:pt idx="24398">
                  <c:v>29.135908608366702</c:v>
                </c:pt>
                <c:pt idx="24399">
                  <c:v>29.1360716677654</c:v>
                </c:pt>
                <c:pt idx="24400">
                  <c:v>29.1362347266424</c:v>
                </c:pt>
                <c:pt idx="24401">
                  <c:v>29.136397784997602</c:v>
                </c:pt>
                <c:pt idx="24402">
                  <c:v>29.136560842831202</c:v>
                </c:pt>
                <c:pt idx="24403">
                  <c:v>29.136723900143</c:v>
                </c:pt>
                <c:pt idx="24404">
                  <c:v>29.1368869569331</c:v>
                </c:pt>
                <c:pt idx="24405">
                  <c:v>29.137050013201499</c:v>
                </c:pt>
                <c:pt idx="24406">
                  <c:v>29.1372130689481</c:v>
                </c:pt>
                <c:pt idx="24407">
                  <c:v>29.137376124173102</c:v>
                </c:pt>
                <c:pt idx="24408">
                  <c:v>29.137539178876299</c:v>
                </c:pt>
                <c:pt idx="24409">
                  <c:v>29.137702233057801</c:v>
                </c:pt>
                <c:pt idx="24410">
                  <c:v>29.137865286717599</c:v>
                </c:pt>
                <c:pt idx="24411">
                  <c:v>29.138028339855701</c:v>
                </c:pt>
                <c:pt idx="24412">
                  <c:v>29.138191392472098</c:v>
                </c:pt>
                <c:pt idx="24413">
                  <c:v>29.138354444566801</c:v>
                </c:pt>
                <c:pt idx="24414">
                  <c:v>29.138517496139801</c:v>
                </c:pt>
                <c:pt idx="24415">
                  <c:v>29.1386805471911</c:v>
                </c:pt>
                <c:pt idx="24416">
                  <c:v>29.138843597720701</c:v>
                </c:pt>
                <c:pt idx="24417">
                  <c:v>29.1390066477286</c:v>
                </c:pt>
                <c:pt idx="24418">
                  <c:v>29.1391696972148</c:v>
                </c:pt>
                <c:pt idx="24419">
                  <c:v>29.139332746179299</c:v>
                </c:pt>
                <c:pt idx="24420">
                  <c:v>29.139495794622199</c:v>
                </c:pt>
                <c:pt idx="24421">
                  <c:v>29.139658842543302</c:v>
                </c:pt>
                <c:pt idx="24422">
                  <c:v>29.139821889942699</c:v>
                </c:pt>
                <c:pt idx="24423">
                  <c:v>29.1399849368205</c:v>
                </c:pt>
                <c:pt idx="24424">
                  <c:v>29.140147983176501</c:v>
                </c:pt>
                <c:pt idx="24425">
                  <c:v>29.140311029010899</c:v>
                </c:pt>
                <c:pt idx="24426">
                  <c:v>29.140474074323599</c:v>
                </c:pt>
                <c:pt idx="24427">
                  <c:v>29.140637119114601</c:v>
                </c:pt>
                <c:pt idx="24428">
                  <c:v>29.140800163383901</c:v>
                </c:pt>
                <c:pt idx="24429">
                  <c:v>29.140963207131598</c:v>
                </c:pt>
                <c:pt idx="24430">
                  <c:v>29.141126250357601</c:v>
                </c:pt>
                <c:pt idx="24431">
                  <c:v>29.141289293061899</c:v>
                </c:pt>
                <c:pt idx="24432">
                  <c:v>29.141452335244502</c:v>
                </c:pt>
                <c:pt idx="24433">
                  <c:v>29.141615376905399</c:v>
                </c:pt>
                <c:pt idx="24434">
                  <c:v>29.141778418044701</c:v>
                </c:pt>
                <c:pt idx="24435">
                  <c:v>29.141941458662298</c:v>
                </c:pt>
                <c:pt idx="24436">
                  <c:v>29.1421044987583</c:v>
                </c:pt>
                <c:pt idx="24437">
                  <c:v>29.1422675383326</c:v>
                </c:pt>
                <c:pt idx="24438">
                  <c:v>29.142430577385198</c:v>
                </c:pt>
                <c:pt idx="24439">
                  <c:v>29.142593615916201</c:v>
                </c:pt>
                <c:pt idx="24440">
                  <c:v>29.142756653925499</c:v>
                </c:pt>
                <c:pt idx="24441">
                  <c:v>29.142919691413098</c:v>
                </c:pt>
                <c:pt idx="24442">
                  <c:v>29.143082728379099</c:v>
                </c:pt>
                <c:pt idx="24443">
                  <c:v>29.143245764823401</c:v>
                </c:pt>
                <c:pt idx="24444">
                  <c:v>29.143408800746101</c:v>
                </c:pt>
                <c:pt idx="24445">
                  <c:v>29.1435718361471</c:v>
                </c:pt>
                <c:pt idx="24446">
                  <c:v>29.143734871026499</c:v>
                </c:pt>
                <c:pt idx="24447">
                  <c:v>29.1438979053843</c:v>
                </c:pt>
                <c:pt idx="24448">
                  <c:v>29.144060939220299</c:v>
                </c:pt>
                <c:pt idx="24449">
                  <c:v>29.1442239725348</c:v>
                </c:pt>
                <c:pt idx="24450">
                  <c:v>29.144387005327602</c:v>
                </c:pt>
                <c:pt idx="24451">
                  <c:v>29.144550037598702</c:v>
                </c:pt>
                <c:pt idx="24452">
                  <c:v>29.144713069348199</c:v>
                </c:pt>
                <c:pt idx="24453">
                  <c:v>29.144876100576099</c:v>
                </c:pt>
                <c:pt idx="24454">
                  <c:v>29.145039131282299</c:v>
                </c:pt>
                <c:pt idx="24455">
                  <c:v>29.145202161466901</c:v>
                </c:pt>
                <c:pt idx="24456">
                  <c:v>29.145365191129901</c:v>
                </c:pt>
                <c:pt idx="24457">
                  <c:v>29.145528220271199</c:v>
                </c:pt>
                <c:pt idx="24458">
                  <c:v>29.145691248890898</c:v>
                </c:pt>
                <c:pt idx="24459">
                  <c:v>29.145854276988999</c:v>
                </c:pt>
                <c:pt idx="24460">
                  <c:v>29.146017304565401</c:v>
                </c:pt>
                <c:pt idx="24461">
                  <c:v>29.1461803316203</c:v>
                </c:pt>
                <c:pt idx="24462">
                  <c:v>29.146343358153501</c:v>
                </c:pt>
                <c:pt idx="24463">
                  <c:v>29.146506384165001</c:v>
                </c:pt>
                <c:pt idx="24464">
                  <c:v>29.146669409655001</c:v>
                </c:pt>
                <c:pt idx="24465">
                  <c:v>29.146832434623299</c:v>
                </c:pt>
                <c:pt idx="24466">
                  <c:v>29.146995459069998</c:v>
                </c:pt>
                <c:pt idx="24467">
                  <c:v>29.147158482995099</c:v>
                </c:pt>
                <c:pt idx="24468">
                  <c:v>29.147321506398601</c:v>
                </c:pt>
                <c:pt idx="24469">
                  <c:v>29.147484529280501</c:v>
                </c:pt>
                <c:pt idx="24470">
                  <c:v>29.147647551640802</c:v>
                </c:pt>
                <c:pt idx="24471">
                  <c:v>29.147810573479401</c:v>
                </c:pt>
                <c:pt idx="24472">
                  <c:v>29.1479735947965</c:v>
                </c:pt>
                <c:pt idx="24473">
                  <c:v>29.148136615591898</c:v>
                </c:pt>
                <c:pt idx="24474">
                  <c:v>29.148299635865701</c:v>
                </c:pt>
                <c:pt idx="24475">
                  <c:v>29.148462655618001</c:v>
                </c:pt>
                <c:pt idx="24476">
                  <c:v>29.148625674848599</c:v>
                </c:pt>
                <c:pt idx="24477">
                  <c:v>29.148788693557599</c:v>
                </c:pt>
                <c:pt idx="24478">
                  <c:v>29.148951711745099</c:v>
                </c:pt>
                <c:pt idx="24479">
                  <c:v>29.149114729410901</c:v>
                </c:pt>
                <c:pt idx="24480">
                  <c:v>29.1492777465551</c:v>
                </c:pt>
                <c:pt idx="24481">
                  <c:v>29.1494407631778</c:v>
                </c:pt>
                <c:pt idx="24482">
                  <c:v>29.149603779278799</c:v>
                </c:pt>
                <c:pt idx="24483">
                  <c:v>29.149766794858301</c:v>
                </c:pt>
                <c:pt idx="24484">
                  <c:v>29.149929809916198</c:v>
                </c:pt>
                <c:pt idx="24485">
                  <c:v>29.1500928244525</c:v>
                </c:pt>
                <c:pt idx="24486">
                  <c:v>29.150255838467199</c:v>
                </c:pt>
                <c:pt idx="24487">
                  <c:v>29.1504188519603</c:v>
                </c:pt>
                <c:pt idx="24488">
                  <c:v>29.150581864931901</c:v>
                </c:pt>
                <c:pt idx="24489">
                  <c:v>29.150744877381801</c:v>
                </c:pt>
                <c:pt idx="24490">
                  <c:v>29.150907889310201</c:v>
                </c:pt>
                <c:pt idx="24491">
                  <c:v>29.151070900716999</c:v>
                </c:pt>
                <c:pt idx="24492">
                  <c:v>29.151233911602301</c:v>
                </c:pt>
                <c:pt idx="24493">
                  <c:v>29.151396921965901</c:v>
                </c:pt>
                <c:pt idx="24494">
                  <c:v>29.151559931807999</c:v>
                </c:pt>
                <c:pt idx="24495">
                  <c:v>29.151722941128501</c:v>
                </c:pt>
                <c:pt idx="24496">
                  <c:v>29.1518859499275</c:v>
                </c:pt>
                <c:pt idx="24497">
                  <c:v>29.152048958204901</c:v>
                </c:pt>
                <c:pt idx="24498">
                  <c:v>29.152211965960699</c:v>
                </c:pt>
                <c:pt idx="24499">
                  <c:v>29.152374973194899</c:v>
                </c:pt>
                <c:pt idx="24500">
                  <c:v>29.152537979907599</c:v>
                </c:pt>
                <c:pt idx="24501">
                  <c:v>29.1527009860988</c:v>
                </c:pt>
                <c:pt idx="24502">
                  <c:v>29.152863991768299</c:v>
                </c:pt>
                <c:pt idx="24503">
                  <c:v>29.153026996916399</c:v>
                </c:pt>
                <c:pt idx="24504">
                  <c:v>29.1531900015428</c:v>
                </c:pt>
                <c:pt idx="24505">
                  <c:v>29.153353005647698</c:v>
                </c:pt>
                <c:pt idx="24506">
                  <c:v>29.153516009231101</c:v>
                </c:pt>
                <c:pt idx="24507">
                  <c:v>29.153679012292901</c:v>
                </c:pt>
                <c:pt idx="24508">
                  <c:v>29.153842014833099</c:v>
                </c:pt>
                <c:pt idx="24509">
                  <c:v>29.154005016851901</c:v>
                </c:pt>
                <c:pt idx="24510">
                  <c:v>29.154168018349001</c:v>
                </c:pt>
                <c:pt idx="24511">
                  <c:v>29.154331019324601</c:v>
                </c:pt>
                <c:pt idx="24512">
                  <c:v>29.154494019778699</c:v>
                </c:pt>
                <c:pt idx="24513">
                  <c:v>29.154657019711198</c:v>
                </c:pt>
                <c:pt idx="24514">
                  <c:v>29.154820019122301</c:v>
                </c:pt>
                <c:pt idx="24515">
                  <c:v>29.154983018011698</c:v>
                </c:pt>
                <c:pt idx="24516">
                  <c:v>29.1551460163796</c:v>
                </c:pt>
                <c:pt idx="24517">
                  <c:v>29.155309014225999</c:v>
                </c:pt>
                <c:pt idx="24518">
                  <c:v>29.155472011550899</c:v>
                </c:pt>
                <c:pt idx="24519">
                  <c:v>29.155635008354199</c:v>
                </c:pt>
                <c:pt idx="24520">
                  <c:v>29.155798004636001</c:v>
                </c:pt>
                <c:pt idx="24521">
                  <c:v>29.155961000396299</c:v>
                </c:pt>
                <c:pt idx="24522">
                  <c:v>29.156123995634999</c:v>
                </c:pt>
                <c:pt idx="24523">
                  <c:v>29.156286990352299</c:v>
                </c:pt>
                <c:pt idx="24524">
                  <c:v>29.156449984548001</c:v>
                </c:pt>
                <c:pt idx="24525">
                  <c:v>29.1566129782221</c:v>
                </c:pt>
                <c:pt idx="24526">
                  <c:v>29.156775971374799</c:v>
                </c:pt>
                <c:pt idx="24527">
                  <c:v>29.156938964005899</c:v>
                </c:pt>
                <c:pt idx="24528">
                  <c:v>29.1571019561156</c:v>
                </c:pt>
                <c:pt idx="24529">
                  <c:v>29.157264947703698</c:v>
                </c:pt>
                <c:pt idx="24530">
                  <c:v>29.157427938770301</c:v>
                </c:pt>
                <c:pt idx="24531">
                  <c:v>29.157590929315301</c:v>
                </c:pt>
                <c:pt idx="24532">
                  <c:v>29.157753919338901</c:v>
                </c:pt>
                <c:pt idx="24533">
                  <c:v>29.157916908840999</c:v>
                </c:pt>
                <c:pt idx="24534">
                  <c:v>29.158079897821601</c:v>
                </c:pt>
                <c:pt idx="24535">
                  <c:v>29.1582428862806</c:v>
                </c:pt>
                <c:pt idx="24536">
                  <c:v>29.1584058742182</c:v>
                </c:pt>
                <c:pt idx="24537">
                  <c:v>29.158568861634201</c:v>
                </c:pt>
                <c:pt idx="24538">
                  <c:v>29.158731848528799</c:v>
                </c:pt>
                <c:pt idx="24539">
                  <c:v>29.158894834901801</c:v>
                </c:pt>
                <c:pt idx="24540">
                  <c:v>29.1590578207534</c:v>
                </c:pt>
                <c:pt idx="24541">
                  <c:v>29.1592208060834</c:v>
                </c:pt>
                <c:pt idx="24542">
                  <c:v>29.159383790892001</c:v>
                </c:pt>
                <c:pt idx="24543">
                  <c:v>29.159546775179098</c:v>
                </c:pt>
                <c:pt idx="24544">
                  <c:v>29.1597097589447</c:v>
                </c:pt>
                <c:pt idx="24545">
                  <c:v>29.159872742188799</c:v>
                </c:pt>
                <c:pt idx="24546">
                  <c:v>29.160035724911399</c:v>
                </c:pt>
                <c:pt idx="24547">
                  <c:v>29.1601987071125</c:v>
                </c:pt>
                <c:pt idx="24548">
                  <c:v>29.1603616887922</c:v>
                </c:pt>
                <c:pt idx="24549">
                  <c:v>29.160524669950298</c:v>
                </c:pt>
                <c:pt idx="24550">
                  <c:v>29.160687650587001</c:v>
                </c:pt>
                <c:pt idx="24551">
                  <c:v>29.1608506307022</c:v>
                </c:pt>
                <c:pt idx="24552">
                  <c:v>29.161013610295999</c:v>
                </c:pt>
                <c:pt idx="24553">
                  <c:v>29.1611765893682</c:v>
                </c:pt>
                <c:pt idx="24554">
                  <c:v>29.161339567919001</c:v>
                </c:pt>
                <c:pt idx="24555">
                  <c:v>29.161502545948299</c:v>
                </c:pt>
                <c:pt idx="24556">
                  <c:v>29.161665523456101</c:v>
                </c:pt>
                <c:pt idx="24557">
                  <c:v>29.1618285004425</c:v>
                </c:pt>
                <c:pt idx="24558">
                  <c:v>29.161991476907399</c:v>
                </c:pt>
                <c:pt idx="24559">
                  <c:v>29.1621544528508</c:v>
                </c:pt>
                <c:pt idx="24560">
                  <c:v>29.1623174282728</c:v>
                </c:pt>
                <c:pt idx="24561">
                  <c:v>29.162480403173301</c:v>
                </c:pt>
                <c:pt idx="24562">
                  <c:v>29.162643377552399</c:v>
                </c:pt>
                <c:pt idx="24563">
                  <c:v>29.162806351410001</c:v>
                </c:pt>
                <c:pt idx="24564">
                  <c:v>29.162969324746101</c:v>
                </c:pt>
                <c:pt idx="24565">
                  <c:v>29.1631322975608</c:v>
                </c:pt>
                <c:pt idx="24566">
                  <c:v>29.163295269854</c:v>
                </c:pt>
                <c:pt idx="24567">
                  <c:v>29.163458241625801</c:v>
                </c:pt>
                <c:pt idx="24568">
                  <c:v>29.163621212876102</c:v>
                </c:pt>
                <c:pt idx="24569">
                  <c:v>29.163784183604999</c:v>
                </c:pt>
                <c:pt idx="24570">
                  <c:v>29.163947153812401</c:v>
                </c:pt>
                <c:pt idx="24571">
                  <c:v>29.1641101234984</c:v>
                </c:pt>
                <c:pt idx="24572">
                  <c:v>29.164273092662899</c:v>
                </c:pt>
                <c:pt idx="24573">
                  <c:v>29.164436061305999</c:v>
                </c:pt>
                <c:pt idx="24574">
                  <c:v>29.164599029427698</c:v>
                </c:pt>
                <c:pt idx="24575">
                  <c:v>29.164761997027899</c:v>
                </c:pt>
                <c:pt idx="24576">
                  <c:v>29.1649249641066</c:v>
                </c:pt>
                <c:pt idx="24577">
                  <c:v>29.165087930664001</c:v>
                </c:pt>
                <c:pt idx="24578">
                  <c:v>29.165250896699899</c:v>
                </c:pt>
                <c:pt idx="24579">
                  <c:v>29.1654138622144</c:v>
                </c:pt>
                <c:pt idx="24580">
                  <c:v>29.165576827207399</c:v>
                </c:pt>
                <c:pt idx="24581">
                  <c:v>29.165739791679002</c:v>
                </c:pt>
                <c:pt idx="24582">
                  <c:v>29.165902755629201</c:v>
                </c:pt>
                <c:pt idx="24583">
                  <c:v>29.166065719057901</c:v>
                </c:pt>
                <c:pt idx="24584">
                  <c:v>29.1662286819653</c:v>
                </c:pt>
                <c:pt idx="24585">
                  <c:v>29.166391644351201</c:v>
                </c:pt>
                <c:pt idx="24586">
                  <c:v>29.166554606215701</c:v>
                </c:pt>
                <c:pt idx="24587">
                  <c:v>29.166717567558798</c:v>
                </c:pt>
                <c:pt idx="24588">
                  <c:v>29.1668805283804</c:v>
                </c:pt>
                <c:pt idx="24589">
                  <c:v>29.167043488680601</c:v>
                </c:pt>
                <c:pt idx="24590">
                  <c:v>29.167206448459499</c:v>
                </c:pt>
                <c:pt idx="24591">
                  <c:v>29.167369407716901</c:v>
                </c:pt>
                <c:pt idx="24592">
                  <c:v>29.1675323664529</c:v>
                </c:pt>
                <c:pt idx="24593">
                  <c:v>29.167695324667399</c:v>
                </c:pt>
                <c:pt idx="24594">
                  <c:v>29.167858282360601</c:v>
                </c:pt>
                <c:pt idx="24595">
                  <c:v>29.168021239532401</c:v>
                </c:pt>
                <c:pt idx="24596">
                  <c:v>29.1681841961828</c:v>
                </c:pt>
                <c:pt idx="24597">
                  <c:v>29.1683471523117</c:v>
                </c:pt>
                <c:pt idx="24598">
                  <c:v>29.1685101079193</c:v>
                </c:pt>
                <c:pt idx="24599">
                  <c:v>29.1686730630054</c:v>
                </c:pt>
                <c:pt idx="24600">
                  <c:v>29.1688360175702</c:v>
                </c:pt>
                <c:pt idx="24601">
                  <c:v>29.1689989716136</c:v>
                </c:pt>
                <c:pt idx="24602">
                  <c:v>29.169161925135501</c:v>
                </c:pt>
                <c:pt idx="24603">
                  <c:v>29.169324878136099</c:v>
                </c:pt>
                <c:pt idx="24604">
                  <c:v>29.169487830615299</c:v>
                </c:pt>
                <c:pt idx="24605">
                  <c:v>29.1696507825731</c:v>
                </c:pt>
                <c:pt idx="24606">
                  <c:v>29.169813734009502</c:v>
                </c:pt>
                <c:pt idx="24607">
                  <c:v>29.169976684924499</c:v>
                </c:pt>
                <c:pt idx="24608">
                  <c:v>29.170139635318201</c:v>
                </c:pt>
                <c:pt idx="24609">
                  <c:v>29.170302585190399</c:v>
                </c:pt>
                <c:pt idx="24610">
                  <c:v>29.1704655345413</c:v>
                </c:pt>
                <c:pt idx="24611">
                  <c:v>29.170628483370798</c:v>
                </c:pt>
                <c:pt idx="24612">
                  <c:v>29.1707914316789</c:v>
                </c:pt>
                <c:pt idx="24613">
                  <c:v>29.170954379465599</c:v>
                </c:pt>
                <c:pt idx="24614">
                  <c:v>29.171117326731</c:v>
                </c:pt>
                <c:pt idx="24615">
                  <c:v>29.171280273474999</c:v>
                </c:pt>
                <c:pt idx="24616">
                  <c:v>29.171443219697601</c:v>
                </c:pt>
                <c:pt idx="24617">
                  <c:v>29.171606165398799</c:v>
                </c:pt>
                <c:pt idx="24618">
                  <c:v>29.171769110578701</c:v>
                </c:pt>
                <c:pt idx="24619">
                  <c:v>29.1719320552372</c:v>
                </c:pt>
                <c:pt idx="24620">
                  <c:v>29.172094999374298</c:v>
                </c:pt>
                <c:pt idx="24621">
                  <c:v>29.1722579429901</c:v>
                </c:pt>
                <c:pt idx="24622">
                  <c:v>29.172420886084499</c:v>
                </c:pt>
                <c:pt idx="24623">
                  <c:v>29.172583828657601</c:v>
                </c:pt>
                <c:pt idx="24624">
                  <c:v>29.172746770709299</c:v>
                </c:pt>
                <c:pt idx="24625">
                  <c:v>29.172909712239601</c:v>
                </c:pt>
                <c:pt idx="24626">
                  <c:v>29.1730726532486</c:v>
                </c:pt>
                <c:pt idx="24627">
                  <c:v>29.173235593736202</c:v>
                </c:pt>
                <c:pt idx="24628">
                  <c:v>29.1733985337025</c:v>
                </c:pt>
                <c:pt idx="24629">
                  <c:v>29.173561473147402</c:v>
                </c:pt>
                <c:pt idx="24630">
                  <c:v>29.173724412071</c:v>
                </c:pt>
                <c:pt idx="24631">
                  <c:v>29.173887350473201</c:v>
                </c:pt>
                <c:pt idx="24632">
                  <c:v>29.174050288354099</c:v>
                </c:pt>
                <c:pt idx="24633">
                  <c:v>29.174213225713601</c:v>
                </c:pt>
                <c:pt idx="24634">
                  <c:v>29.174376162551798</c:v>
                </c:pt>
                <c:pt idx="24635">
                  <c:v>29.174539098868699</c:v>
                </c:pt>
                <c:pt idx="24636">
                  <c:v>29.1747020346642</c:v>
                </c:pt>
                <c:pt idx="24637">
                  <c:v>29.174864969938401</c:v>
                </c:pt>
                <c:pt idx="24638">
                  <c:v>29.175027904691198</c:v>
                </c:pt>
                <c:pt idx="24639">
                  <c:v>29.175190838922699</c:v>
                </c:pt>
                <c:pt idx="24640">
                  <c:v>29.175353772632899</c:v>
                </c:pt>
                <c:pt idx="24641">
                  <c:v>29.1755167058217</c:v>
                </c:pt>
                <c:pt idx="24642">
                  <c:v>29.1756796384892</c:v>
                </c:pt>
                <c:pt idx="24643">
                  <c:v>29.1758425706354</c:v>
                </c:pt>
                <c:pt idx="24644">
                  <c:v>29.176005502260299</c:v>
                </c:pt>
                <c:pt idx="24645">
                  <c:v>29.176168433363799</c:v>
                </c:pt>
                <c:pt idx="24646">
                  <c:v>29.176331363946002</c:v>
                </c:pt>
                <c:pt idx="24647">
                  <c:v>29.176494294006901</c:v>
                </c:pt>
                <c:pt idx="24648">
                  <c:v>29.176657223546499</c:v>
                </c:pt>
                <c:pt idx="24649">
                  <c:v>29.176820152564702</c:v>
                </c:pt>
                <c:pt idx="24650">
                  <c:v>29.1769830810616</c:v>
                </c:pt>
                <c:pt idx="24651">
                  <c:v>29.177146009037202</c:v>
                </c:pt>
                <c:pt idx="24652">
                  <c:v>29.177308936491599</c:v>
                </c:pt>
                <c:pt idx="24653">
                  <c:v>29.1774718634245</c:v>
                </c:pt>
                <c:pt idx="24654">
                  <c:v>29.177634789836201</c:v>
                </c:pt>
                <c:pt idx="24655">
                  <c:v>29.177797715726602</c:v>
                </c:pt>
                <c:pt idx="24656">
                  <c:v>29.177960641095702</c:v>
                </c:pt>
                <c:pt idx="24657">
                  <c:v>29.178123565943402</c:v>
                </c:pt>
                <c:pt idx="24658">
                  <c:v>29.178286490269901</c:v>
                </c:pt>
                <c:pt idx="24659">
                  <c:v>29.178449414075001</c:v>
                </c:pt>
                <c:pt idx="24660">
                  <c:v>29.178612337358899</c:v>
                </c:pt>
                <c:pt idx="24661">
                  <c:v>29.178775260121501</c:v>
                </c:pt>
                <c:pt idx="24662">
                  <c:v>29.1789381823627</c:v>
                </c:pt>
                <c:pt idx="24663">
                  <c:v>29.179101104082701</c:v>
                </c:pt>
                <c:pt idx="24664">
                  <c:v>29.179264025281402</c:v>
                </c:pt>
                <c:pt idx="24665">
                  <c:v>29.179426945958699</c:v>
                </c:pt>
                <c:pt idx="24666">
                  <c:v>29.179589866114799</c:v>
                </c:pt>
                <c:pt idx="24667">
                  <c:v>29.179752785749599</c:v>
                </c:pt>
                <c:pt idx="24668">
                  <c:v>29.179915704863099</c:v>
                </c:pt>
                <c:pt idx="24669">
                  <c:v>29.180078623455401</c:v>
                </c:pt>
                <c:pt idx="24670">
                  <c:v>29.1802415415263</c:v>
                </c:pt>
                <c:pt idx="24671">
                  <c:v>29.180404459076001</c:v>
                </c:pt>
                <c:pt idx="24672">
                  <c:v>29.1805673761043</c:v>
                </c:pt>
                <c:pt idx="24673">
                  <c:v>29.1807302926115</c:v>
                </c:pt>
                <c:pt idx="24674">
                  <c:v>29.180893208597301</c:v>
                </c:pt>
                <c:pt idx="24675">
                  <c:v>29.181056124061801</c:v>
                </c:pt>
                <c:pt idx="24676">
                  <c:v>29.1812190390051</c:v>
                </c:pt>
                <c:pt idx="24677">
                  <c:v>29.181381953427099</c:v>
                </c:pt>
                <c:pt idx="24678">
                  <c:v>29.181544867327801</c:v>
                </c:pt>
                <c:pt idx="24679">
                  <c:v>29.181707780707299</c:v>
                </c:pt>
                <c:pt idx="24680">
                  <c:v>29.1818706935655</c:v>
                </c:pt>
                <c:pt idx="24681">
                  <c:v>29.182033605902401</c:v>
                </c:pt>
                <c:pt idx="24682">
                  <c:v>29.182196517718101</c:v>
                </c:pt>
                <c:pt idx="24683">
                  <c:v>29.1823594290125</c:v>
                </c:pt>
                <c:pt idx="24684">
                  <c:v>29.182522339785599</c:v>
                </c:pt>
                <c:pt idx="24685">
                  <c:v>29.182685250037501</c:v>
                </c:pt>
                <c:pt idx="24686">
                  <c:v>29.182848159768099</c:v>
                </c:pt>
                <c:pt idx="24687">
                  <c:v>29.1830110689775</c:v>
                </c:pt>
                <c:pt idx="24688">
                  <c:v>29.1831739776656</c:v>
                </c:pt>
                <c:pt idx="24689">
                  <c:v>29.1833368858325</c:v>
                </c:pt>
                <c:pt idx="24690">
                  <c:v>29.183499793478099</c:v>
                </c:pt>
                <c:pt idx="24691">
                  <c:v>29.1836627006025</c:v>
                </c:pt>
                <c:pt idx="24692">
                  <c:v>29.183825607205598</c:v>
                </c:pt>
                <c:pt idx="24693">
                  <c:v>29.1839885132874</c:v>
                </c:pt>
                <c:pt idx="24694">
                  <c:v>29.184151418848099</c:v>
                </c:pt>
                <c:pt idx="24695">
                  <c:v>29.184314323887399</c:v>
                </c:pt>
                <c:pt idx="24696">
                  <c:v>29.184477228405601</c:v>
                </c:pt>
                <c:pt idx="24697">
                  <c:v>29.1846401324025</c:v>
                </c:pt>
                <c:pt idx="24698">
                  <c:v>29.184803035878101</c:v>
                </c:pt>
                <c:pt idx="24699">
                  <c:v>29.184965938832601</c:v>
                </c:pt>
                <c:pt idx="24700">
                  <c:v>29.185128841265801</c:v>
                </c:pt>
                <c:pt idx="24701">
                  <c:v>29.1852917431777</c:v>
                </c:pt>
                <c:pt idx="24702">
                  <c:v>29.185454644568399</c:v>
                </c:pt>
                <c:pt idx="24703">
                  <c:v>29.1856175454379</c:v>
                </c:pt>
                <c:pt idx="24704">
                  <c:v>29.1857804457862</c:v>
                </c:pt>
                <c:pt idx="24705">
                  <c:v>29.1859433456132</c:v>
                </c:pt>
                <c:pt idx="24706">
                  <c:v>29.186106244919099</c:v>
                </c:pt>
                <c:pt idx="24707">
                  <c:v>29.186269143703601</c:v>
                </c:pt>
                <c:pt idx="24708">
                  <c:v>29.186432041966999</c:v>
                </c:pt>
                <c:pt idx="24709">
                  <c:v>29.186594939709199</c:v>
                </c:pt>
                <c:pt idx="24710">
                  <c:v>29.186757836930099</c:v>
                </c:pt>
                <c:pt idx="24711">
                  <c:v>29.186920733629801</c:v>
                </c:pt>
                <c:pt idx="24712">
                  <c:v>29.187083629808299</c:v>
                </c:pt>
                <c:pt idx="24713">
                  <c:v>29.1872465254656</c:v>
                </c:pt>
                <c:pt idx="24714">
                  <c:v>29.1874094206017</c:v>
                </c:pt>
                <c:pt idx="24715">
                  <c:v>29.187572315216499</c:v>
                </c:pt>
                <c:pt idx="24716">
                  <c:v>29.187735209310201</c:v>
                </c:pt>
                <c:pt idx="24717">
                  <c:v>29.187898102882599</c:v>
                </c:pt>
                <c:pt idx="24718">
                  <c:v>29.188060995933899</c:v>
                </c:pt>
                <c:pt idx="24719">
                  <c:v>29.188223888463899</c:v>
                </c:pt>
                <c:pt idx="24720">
                  <c:v>29.188386780472801</c:v>
                </c:pt>
                <c:pt idx="24721">
                  <c:v>29.188549671960399</c:v>
                </c:pt>
                <c:pt idx="24722">
                  <c:v>29.188712562926799</c:v>
                </c:pt>
                <c:pt idx="24723">
                  <c:v>29.188875453372098</c:v>
                </c:pt>
                <c:pt idx="24724">
                  <c:v>29.189038343296101</c:v>
                </c:pt>
                <c:pt idx="24725">
                  <c:v>29.189201232698998</c:v>
                </c:pt>
                <c:pt idx="24726">
                  <c:v>29.189364121580599</c:v>
                </c:pt>
                <c:pt idx="24727">
                  <c:v>29.189527009941099</c:v>
                </c:pt>
                <c:pt idx="24728">
                  <c:v>29.189689897780401</c:v>
                </c:pt>
                <c:pt idx="24729">
                  <c:v>29.189852785098498</c:v>
                </c:pt>
                <c:pt idx="24730">
                  <c:v>29.190015671895399</c:v>
                </c:pt>
                <c:pt idx="24731">
                  <c:v>29.190178558171102</c:v>
                </c:pt>
                <c:pt idx="24732">
                  <c:v>29.1903414439256</c:v>
                </c:pt>
                <c:pt idx="24733">
                  <c:v>29.190504329159001</c:v>
                </c:pt>
                <c:pt idx="24734">
                  <c:v>29.190667213871201</c:v>
                </c:pt>
                <c:pt idx="24735">
                  <c:v>29.1908300980622</c:v>
                </c:pt>
                <c:pt idx="24736">
                  <c:v>29.190992981731998</c:v>
                </c:pt>
                <c:pt idx="24737">
                  <c:v>29.191155864880699</c:v>
                </c:pt>
                <c:pt idx="24738">
                  <c:v>29.191318747508099</c:v>
                </c:pt>
                <c:pt idx="24739">
                  <c:v>29.191481629614401</c:v>
                </c:pt>
                <c:pt idx="24740">
                  <c:v>29.191644511199598</c:v>
                </c:pt>
                <c:pt idx="24741">
                  <c:v>29.191807392263598</c:v>
                </c:pt>
                <c:pt idx="24742">
                  <c:v>29.191970272806401</c:v>
                </c:pt>
                <c:pt idx="24743">
                  <c:v>29.192133152827999</c:v>
                </c:pt>
                <c:pt idx="24744">
                  <c:v>29.1922960323285</c:v>
                </c:pt>
                <c:pt idx="24745">
                  <c:v>29.192458911307799</c:v>
                </c:pt>
                <c:pt idx="24746">
                  <c:v>29.192621789766001</c:v>
                </c:pt>
                <c:pt idx="24747">
                  <c:v>29.192784667702998</c:v>
                </c:pt>
                <c:pt idx="24748">
                  <c:v>29.192947545118798</c:v>
                </c:pt>
                <c:pt idx="24749">
                  <c:v>29.1931104220135</c:v>
                </c:pt>
                <c:pt idx="24750">
                  <c:v>29.193273298386998</c:v>
                </c:pt>
                <c:pt idx="24751">
                  <c:v>29.193436174239402</c:v>
                </c:pt>
                <c:pt idx="24752">
                  <c:v>29.193599049570601</c:v>
                </c:pt>
                <c:pt idx="24753">
                  <c:v>29.193761924380699</c:v>
                </c:pt>
                <c:pt idx="24754">
                  <c:v>29.193924798669698</c:v>
                </c:pt>
                <c:pt idx="24755">
                  <c:v>29.194087672437501</c:v>
                </c:pt>
                <c:pt idx="24756">
                  <c:v>29.194250545684099</c:v>
                </c:pt>
                <c:pt idx="24757">
                  <c:v>29.194413418409599</c:v>
                </c:pt>
                <c:pt idx="24758">
                  <c:v>29.194576290613998</c:v>
                </c:pt>
                <c:pt idx="24759">
                  <c:v>29.1947391622972</c:v>
                </c:pt>
                <c:pt idx="24760">
                  <c:v>29.1949020334593</c:v>
                </c:pt>
                <c:pt idx="24761">
                  <c:v>29.195064904100299</c:v>
                </c:pt>
                <c:pt idx="24762">
                  <c:v>29.195227774220101</c:v>
                </c:pt>
                <c:pt idx="24763">
                  <c:v>29.195390643818801</c:v>
                </c:pt>
                <c:pt idx="24764">
                  <c:v>29.195553512896399</c:v>
                </c:pt>
                <c:pt idx="24765">
                  <c:v>29.195716381452801</c:v>
                </c:pt>
                <c:pt idx="24766">
                  <c:v>29.195879249488101</c:v>
                </c:pt>
                <c:pt idx="24767">
                  <c:v>29.1960421170023</c:v>
                </c:pt>
                <c:pt idx="24768">
                  <c:v>29.196204983995401</c:v>
                </c:pt>
                <c:pt idx="24769">
                  <c:v>29.196367850467301</c:v>
                </c:pt>
                <c:pt idx="24770">
                  <c:v>29.196530716418099</c:v>
                </c:pt>
                <c:pt idx="24771">
                  <c:v>29.1966935818478</c:v>
                </c:pt>
                <c:pt idx="24772">
                  <c:v>29.196856446756399</c:v>
                </c:pt>
                <c:pt idx="24773">
                  <c:v>29.197019311143901</c:v>
                </c:pt>
                <c:pt idx="24774">
                  <c:v>29.197182175010202</c:v>
                </c:pt>
                <c:pt idx="24775">
                  <c:v>29.1973450383555</c:v>
                </c:pt>
                <c:pt idx="24776">
                  <c:v>29.197507901179598</c:v>
                </c:pt>
                <c:pt idx="24777">
                  <c:v>29.197670763482702</c:v>
                </c:pt>
                <c:pt idx="24778">
                  <c:v>29.1978336252646</c:v>
                </c:pt>
                <c:pt idx="24779">
                  <c:v>29.197996486525401</c:v>
                </c:pt>
                <c:pt idx="24780">
                  <c:v>29.198159347265101</c:v>
                </c:pt>
                <c:pt idx="24781">
                  <c:v>29.198322207483699</c:v>
                </c:pt>
                <c:pt idx="24782">
                  <c:v>29.198485067181199</c:v>
                </c:pt>
                <c:pt idx="24783">
                  <c:v>29.198647926357602</c:v>
                </c:pt>
                <c:pt idx="24784">
                  <c:v>29.198810785012899</c:v>
                </c:pt>
                <c:pt idx="24785">
                  <c:v>29.198973643147099</c:v>
                </c:pt>
                <c:pt idx="24786">
                  <c:v>29.199136500760201</c:v>
                </c:pt>
                <c:pt idx="24787">
                  <c:v>29.199299357852301</c:v>
                </c:pt>
                <c:pt idx="24788">
                  <c:v>29.1994622144232</c:v>
                </c:pt>
                <c:pt idx="24789">
                  <c:v>29.199625070473001</c:v>
                </c:pt>
                <c:pt idx="24790">
                  <c:v>29.1997879260018</c:v>
                </c:pt>
                <c:pt idx="24791">
                  <c:v>29.199950781009498</c:v>
                </c:pt>
                <c:pt idx="24792">
                  <c:v>29.200113635496098</c:v>
                </c:pt>
                <c:pt idx="24793">
                  <c:v>29.200276489461601</c:v>
                </c:pt>
                <c:pt idx="24794">
                  <c:v>29.200439342906002</c:v>
                </c:pt>
                <c:pt idx="24795">
                  <c:v>29.200602195829301</c:v>
                </c:pt>
                <c:pt idx="24796">
                  <c:v>29.200765048231599</c:v>
                </c:pt>
                <c:pt idx="24797">
                  <c:v>29.200927900112799</c:v>
                </c:pt>
                <c:pt idx="24798">
                  <c:v>29.201090751472901</c:v>
                </c:pt>
                <c:pt idx="24799">
                  <c:v>29.201253602311901</c:v>
                </c:pt>
                <c:pt idx="24800">
                  <c:v>29.2014164526299</c:v>
                </c:pt>
                <c:pt idx="24801">
                  <c:v>29.201579302426801</c:v>
                </c:pt>
                <c:pt idx="24802">
                  <c:v>29.2017421517027</c:v>
                </c:pt>
                <c:pt idx="24803">
                  <c:v>29.201905000457401</c:v>
                </c:pt>
                <c:pt idx="24804">
                  <c:v>29.202067848691101</c:v>
                </c:pt>
                <c:pt idx="24805">
                  <c:v>29.202230696403799</c:v>
                </c:pt>
                <c:pt idx="24806">
                  <c:v>29.202393543595299</c:v>
                </c:pt>
                <c:pt idx="24807">
                  <c:v>29.202556390265901</c:v>
                </c:pt>
                <c:pt idx="24808">
                  <c:v>29.202719236415302</c:v>
                </c:pt>
                <c:pt idx="24809">
                  <c:v>29.202882082043701</c:v>
                </c:pt>
                <c:pt idx="24810">
                  <c:v>29.203044927151101</c:v>
                </c:pt>
                <c:pt idx="24811">
                  <c:v>29.2032077717374</c:v>
                </c:pt>
                <c:pt idx="24812">
                  <c:v>29.203370615802601</c:v>
                </c:pt>
                <c:pt idx="24813">
                  <c:v>29.203533459346801</c:v>
                </c:pt>
                <c:pt idx="24814">
                  <c:v>29.203696302369998</c:v>
                </c:pt>
                <c:pt idx="24815">
                  <c:v>29.203859144872101</c:v>
                </c:pt>
                <c:pt idx="24816">
                  <c:v>29.2040219868531</c:v>
                </c:pt>
                <c:pt idx="24817">
                  <c:v>29.2041848283131</c:v>
                </c:pt>
                <c:pt idx="24818">
                  <c:v>29.204347669252101</c:v>
                </c:pt>
                <c:pt idx="24819">
                  <c:v>29.204510509670001</c:v>
                </c:pt>
                <c:pt idx="24820">
                  <c:v>29.2046733495669</c:v>
                </c:pt>
                <c:pt idx="24821">
                  <c:v>29.204836188942799</c:v>
                </c:pt>
                <c:pt idx="24822">
                  <c:v>29.204999027797601</c:v>
                </c:pt>
                <c:pt idx="24823">
                  <c:v>29.205161866131402</c:v>
                </c:pt>
                <c:pt idx="24824">
                  <c:v>29.2053247039441</c:v>
                </c:pt>
                <c:pt idx="24825">
                  <c:v>29.2054875412359</c:v>
                </c:pt>
                <c:pt idx="24826">
                  <c:v>29.205650378006499</c:v>
                </c:pt>
                <c:pt idx="24827">
                  <c:v>29.205813214256199</c:v>
                </c:pt>
                <c:pt idx="24828">
                  <c:v>29.205976049984901</c:v>
                </c:pt>
                <c:pt idx="24829">
                  <c:v>29.206138885192502</c:v>
                </c:pt>
                <c:pt idx="24830">
                  <c:v>29.2063017198791</c:v>
                </c:pt>
                <c:pt idx="24831">
                  <c:v>29.206464554044601</c:v>
                </c:pt>
                <c:pt idx="24832">
                  <c:v>29.206627387689199</c:v>
                </c:pt>
                <c:pt idx="24833">
                  <c:v>29.206790220812699</c:v>
                </c:pt>
                <c:pt idx="24834">
                  <c:v>29.206953053415301</c:v>
                </c:pt>
                <c:pt idx="24835">
                  <c:v>29.207115885496801</c:v>
                </c:pt>
                <c:pt idx="24836">
                  <c:v>29.207278717057299</c:v>
                </c:pt>
                <c:pt idx="24837">
                  <c:v>29.207441548096799</c:v>
                </c:pt>
                <c:pt idx="24838">
                  <c:v>29.207604378615201</c:v>
                </c:pt>
                <c:pt idx="24839">
                  <c:v>29.207767208612701</c:v>
                </c:pt>
                <c:pt idx="24840">
                  <c:v>29.207930038089199</c:v>
                </c:pt>
                <c:pt idx="24841">
                  <c:v>29.208092867044599</c:v>
                </c:pt>
                <c:pt idx="24842">
                  <c:v>29.2082556954791</c:v>
                </c:pt>
                <c:pt idx="24843">
                  <c:v>29.208418523392599</c:v>
                </c:pt>
                <c:pt idx="24844">
                  <c:v>29.208581350785</c:v>
                </c:pt>
                <c:pt idx="24845">
                  <c:v>29.208744177656499</c:v>
                </c:pt>
                <c:pt idx="24846">
                  <c:v>29.2089070040069</c:v>
                </c:pt>
                <c:pt idx="24847">
                  <c:v>29.209069829836402</c:v>
                </c:pt>
                <c:pt idx="24848">
                  <c:v>29.209232655144898</c:v>
                </c:pt>
                <c:pt idx="24849">
                  <c:v>29.2093954799324</c:v>
                </c:pt>
                <c:pt idx="24850">
                  <c:v>29.2095583041989</c:v>
                </c:pt>
                <c:pt idx="24851">
                  <c:v>29.209721127944398</c:v>
                </c:pt>
                <c:pt idx="24852">
                  <c:v>29.209883951168901</c:v>
                </c:pt>
                <c:pt idx="24853">
                  <c:v>29.210046773872399</c:v>
                </c:pt>
                <c:pt idx="24854">
                  <c:v>29.210209596055002</c:v>
                </c:pt>
                <c:pt idx="24855">
                  <c:v>29.210372417716599</c:v>
                </c:pt>
                <c:pt idx="24856">
                  <c:v>29.210535238857201</c:v>
                </c:pt>
                <c:pt idx="24857">
                  <c:v>29.210698059476801</c:v>
                </c:pt>
                <c:pt idx="24858">
                  <c:v>29.210860879575399</c:v>
                </c:pt>
                <c:pt idx="24859">
                  <c:v>29.211023699153099</c:v>
                </c:pt>
                <c:pt idx="24860">
                  <c:v>29.2111865182098</c:v>
                </c:pt>
                <c:pt idx="24861">
                  <c:v>29.211349336745499</c:v>
                </c:pt>
                <c:pt idx="24862">
                  <c:v>29.2115121547602</c:v>
                </c:pt>
                <c:pt idx="24863">
                  <c:v>29.211674972253999</c:v>
                </c:pt>
                <c:pt idx="24864">
                  <c:v>29.211837789226799</c:v>
                </c:pt>
                <c:pt idx="24865">
                  <c:v>29.2120006056787</c:v>
                </c:pt>
                <c:pt idx="24866">
                  <c:v>29.212163421609599</c:v>
                </c:pt>
                <c:pt idx="24867">
                  <c:v>29.2123262370195</c:v>
                </c:pt>
                <c:pt idx="24868">
                  <c:v>29.212489051908499</c:v>
                </c:pt>
                <c:pt idx="24869">
                  <c:v>29.212651866276499</c:v>
                </c:pt>
                <c:pt idx="24870">
                  <c:v>29.2128146801235</c:v>
                </c:pt>
                <c:pt idx="24871">
                  <c:v>29.2129774934496</c:v>
                </c:pt>
                <c:pt idx="24872">
                  <c:v>29.2131403062548</c:v>
                </c:pt>
                <c:pt idx="24873">
                  <c:v>29.213303118538999</c:v>
                </c:pt>
                <c:pt idx="24874">
                  <c:v>29.213465930302199</c:v>
                </c:pt>
                <c:pt idx="24875">
                  <c:v>29.2136287415445</c:v>
                </c:pt>
                <c:pt idx="24876">
                  <c:v>29.213791552265899</c:v>
                </c:pt>
                <c:pt idx="24877">
                  <c:v>29.2139543624663</c:v>
                </c:pt>
                <c:pt idx="24878">
                  <c:v>29.214117172145698</c:v>
                </c:pt>
                <c:pt idx="24879">
                  <c:v>29.214279981304198</c:v>
                </c:pt>
                <c:pt idx="24880">
                  <c:v>29.214442789941799</c:v>
                </c:pt>
                <c:pt idx="24881">
                  <c:v>29.214605598058402</c:v>
                </c:pt>
                <c:pt idx="24882">
                  <c:v>29.214768405654102</c:v>
                </c:pt>
                <c:pt idx="24883">
                  <c:v>29.214931212728899</c:v>
                </c:pt>
                <c:pt idx="24884">
                  <c:v>29.215094019282699</c:v>
                </c:pt>
                <c:pt idx="24885">
                  <c:v>29.215256825315599</c:v>
                </c:pt>
                <c:pt idx="24886">
                  <c:v>29.215419630827601</c:v>
                </c:pt>
                <c:pt idx="24887">
                  <c:v>29.2155824358186</c:v>
                </c:pt>
                <c:pt idx="24888">
                  <c:v>29.215745240288701</c:v>
                </c:pt>
                <c:pt idx="24889">
                  <c:v>29.215908044237899</c:v>
                </c:pt>
                <c:pt idx="24890">
                  <c:v>29.216070847666199</c:v>
                </c:pt>
                <c:pt idx="24891">
                  <c:v>29.2162336505735</c:v>
                </c:pt>
                <c:pt idx="24892">
                  <c:v>29.216396452960002</c:v>
                </c:pt>
                <c:pt idx="24893">
                  <c:v>29.216559254825398</c:v>
                </c:pt>
                <c:pt idx="24894">
                  <c:v>29.216722056169999</c:v>
                </c:pt>
                <c:pt idx="24895">
                  <c:v>29.216884856993701</c:v>
                </c:pt>
                <c:pt idx="24896">
                  <c:v>29.217047657296401</c:v>
                </c:pt>
                <c:pt idx="24897">
                  <c:v>29.217210457078298</c:v>
                </c:pt>
                <c:pt idx="24898">
                  <c:v>29.217373256339201</c:v>
                </c:pt>
                <c:pt idx="24899">
                  <c:v>29.217536055079201</c:v>
                </c:pt>
                <c:pt idx="24900">
                  <c:v>29.217698853298302</c:v>
                </c:pt>
                <c:pt idx="24901">
                  <c:v>29.2178616509965</c:v>
                </c:pt>
                <c:pt idx="24902">
                  <c:v>29.2180244481739</c:v>
                </c:pt>
                <c:pt idx="24903">
                  <c:v>29.218187244830201</c:v>
                </c:pt>
                <c:pt idx="24904">
                  <c:v>29.218350040965699</c:v>
                </c:pt>
                <c:pt idx="24905">
                  <c:v>29.218512836580299</c:v>
                </c:pt>
                <c:pt idx="24906">
                  <c:v>29.218675631674</c:v>
                </c:pt>
                <c:pt idx="24907">
                  <c:v>29.218838426246801</c:v>
                </c:pt>
                <c:pt idx="24908">
                  <c:v>29.2190012202988</c:v>
                </c:pt>
                <c:pt idx="24909">
                  <c:v>29.219164013829801</c:v>
                </c:pt>
                <c:pt idx="24910">
                  <c:v>29.219326806839899</c:v>
                </c:pt>
                <c:pt idx="24911">
                  <c:v>29.219489599329101</c:v>
                </c:pt>
                <c:pt idx="24912">
                  <c:v>29.219652391297501</c:v>
                </c:pt>
                <c:pt idx="24913">
                  <c:v>29.219815182744899</c:v>
                </c:pt>
                <c:pt idx="24914">
                  <c:v>29.219977973671501</c:v>
                </c:pt>
                <c:pt idx="24915">
                  <c:v>29.2201407640772</c:v>
                </c:pt>
                <c:pt idx="24916">
                  <c:v>29.220303553962001</c:v>
                </c:pt>
                <c:pt idx="24917">
                  <c:v>29.220466343325899</c:v>
                </c:pt>
                <c:pt idx="24918">
                  <c:v>29.220629132169002</c:v>
                </c:pt>
                <c:pt idx="24919">
                  <c:v>29.220791920491202</c:v>
                </c:pt>
                <c:pt idx="24920">
                  <c:v>29.220954708292499</c:v>
                </c:pt>
                <c:pt idx="24921">
                  <c:v>29.221117495572901</c:v>
                </c:pt>
                <c:pt idx="24922">
                  <c:v>29.221280282332501</c:v>
                </c:pt>
                <c:pt idx="24923">
                  <c:v>29.221443068571102</c:v>
                </c:pt>
                <c:pt idx="24924">
                  <c:v>29.221605854288999</c:v>
                </c:pt>
                <c:pt idx="24925">
                  <c:v>29.221768639485902</c:v>
                </c:pt>
                <c:pt idx="24926">
                  <c:v>29.221931424162001</c:v>
                </c:pt>
                <c:pt idx="24927">
                  <c:v>29.222094208317198</c:v>
                </c:pt>
                <c:pt idx="24928">
                  <c:v>29.2222569919516</c:v>
                </c:pt>
                <c:pt idx="24929">
                  <c:v>29.222419775065099</c:v>
                </c:pt>
                <c:pt idx="24930">
                  <c:v>29.222582557657699</c:v>
                </c:pt>
                <c:pt idx="24931">
                  <c:v>29.222745339729499</c:v>
                </c:pt>
                <c:pt idx="24932">
                  <c:v>29.222908121280401</c:v>
                </c:pt>
                <c:pt idx="24933">
                  <c:v>29.2230709023105</c:v>
                </c:pt>
                <c:pt idx="24934">
                  <c:v>29.223233682819799</c:v>
                </c:pt>
                <c:pt idx="24935">
                  <c:v>29.2233964628081</c:v>
                </c:pt>
                <c:pt idx="24936">
                  <c:v>29.223559242275702</c:v>
                </c:pt>
                <c:pt idx="24937">
                  <c:v>29.223722021222301</c:v>
                </c:pt>
                <c:pt idx="24938">
                  <c:v>29.2238847996482</c:v>
                </c:pt>
                <c:pt idx="24939">
                  <c:v>29.224047577553101</c:v>
                </c:pt>
                <c:pt idx="24940">
                  <c:v>29.224210354937298</c:v>
                </c:pt>
                <c:pt idx="24941">
                  <c:v>29.224373131800601</c:v>
                </c:pt>
                <c:pt idx="24942">
                  <c:v>29.2245359081431</c:v>
                </c:pt>
                <c:pt idx="24943">
                  <c:v>29.2246986839647</c:v>
                </c:pt>
                <c:pt idx="24944">
                  <c:v>29.224861459265501</c:v>
                </c:pt>
                <c:pt idx="24945">
                  <c:v>29.225024234045499</c:v>
                </c:pt>
                <c:pt idx="24946">
                  <c:v>29.225187008304601</c:v>
                </c:pt>
                <c:pt idx="24947">
                  <c:v>29.225349782042901</c:v>
                </c:pt>
                <c:pt idx="24948">
                  <c:v>29.225512555260298</c:v>
                </c:pt>
                <c:pt idx="24949">
                  <c:v>29.225675327956999</c:v>
                </c:pt>
                <c:pt idx="24950">
                  <c:v>29.225838100132801</c:v>
                </c:pt>
                <c:pt idx="24951">
                  <c:v>29.2260008717878</c:v>
                </c:pt>
                <c:pt idx="24952">
                  <c:v>29.226163642922</c:v>
                </c:pt>
                <c:pt idx="24953">
                  <c:v>29.2263264135353</c:v>
                </c:pt>
                <c:pt idx="24954">
                  <c:v>29.226489183627798</c:v>
                </c:pt>
                <c:pt idx="24955">
                  <c:v>29.2266519531995</c:v>
                </c:pt>
                <c:pt idx="24956">
                  <c:v>29.226814722250399</c:v>
                </c:pt>
                <c:pt idx="24957">
                  <c:v>29.226977490780499</c:v>
                </c:pt>
                <c:pt idx="24958">
                  <c:v>29.227140258789799</c:v>
                </c:pt>
                <c:pt idx="24959">
                  <c:v>29.2273030262782</c:v>
                </c:pt>
                <c:pt idx="24960">
                  <c:v>29.227465793245901</c:v>
                </c:pt>
                <c:pt idx="24961">
                  <c:v>29.2276285596927</c:v>
                </c:pt>
                <c:pt idx="24962">
                  <c:v>29.2277913256187</c:v>
                </c:pt>
                <c:pt idx="24963">
                  <c:v>29.227954091023999</c:v>
                </c:pt>
                <c:pt idx="24964">
                  <c:v>29.2281168559084</c:v>
                </c:pt>
                <c:pt idx="24965">
                  <c:v>29.228279620272001</c:v>
                </c:pt>
                <c:pt idx="24966">
                  <c:v>29.2284423841148</c:v>
                </c:pt>
                <c:pt idx="24967">
                  <c:v>29.228605147436902</c:v>
                </c:pt>
                <c:pt idx="24968">
                  <c:v>29.228767910238101</c:v>
                </c:pt>
                <c:pt idx="24969">
                  <c:v>29.228930672518501</c:v>
                </c:pt>
                <c:pt idx="24970">
                  <c:v>29.229093434278202</c:v>
                </c:pt>
                <c:pt idx="24971">
                  <c:v>29.229256195516999</c:v>
                </c:pt>
                <c:pt idx="24972">
                  <c:v>29.229418956235101</c:v>
                </c:pt>
                <c:pt idx="24973">
                  <c:v>29.229581716432399</c:v>
                </c:pt>
                <c:pt idx="24974">
                  <c:v>29.229744476108799</c:v>
                </c:pt>
                <c:pt idx="24975">
                  <c:v>29.229907235264498</c:v>
                </c:pt>
                <c:pt idx="24976">
                  <c:v>29.230069993899502</c:v>
                </c:pt>
                <c:pt idx="24977">
                  <c:v>29.230232752013599</c:v>
                </c:pt>
                <c:pt idx="24978">
                  <c:v>29.2303955096069</c:v>
                </c:pt>
                <c:pt idx="24979">
                  <c:v>29.230558266679498</c:v>
                </c:pt>
                <c:pt idx="24980">
                  <c:v>29.2307210232313</c:v>
                </c:pt>
                <c:pt idx="24981">
                  <c:v>29.2308837792623</c:v>
                </c:pt>
                <c:pt idx="24982">
                  <c:v>29.231046534772599</c:v>
                </c:pt>
                <c:pt idx="24983">
                  <c:v>29.231209289762099</c:v>
                </c:pt>
                <c:pt idx="24984">
                  <c:v>29.231372044230799</c:v>
                </c:pt>
                <c:pt idx="24985">
                  <c:v>29.2315347981787</c:v>
                </c:pt>
                <c:pt idx="24986">
                  <c:v>29.231697551605901</c:v>
                </c:pt>
                <c:pt idx="24987">
                  <c:v>29.231860304512299</c:v>
                </c:pt>
                <c:pt idx="24988">
                  <c:v>29.232023056897901</c:v>
                </c:pt>
                <c:pt idx="24989">
                  <c:v>29.2321858087628</c:v>
                </c:pt>
                <c:pt idx="24990">
                  <c:v>29.2323485601069</c:v>
                </c:pt>
                <c:pt idx="24991">
                  <c:v>29.232511310930299</c:v>
                </c:pt>
                <c:pt idx="24992">
                  <c:v>29.232674061232899</c:v>
                </c:pt>
                <c:pt idx="24993">
                  <c:v>29.232836811014799</c:v>
                </c:pt>
                <c:pt idx="24994">
                  <c:v>29.2329995602759</c:v>
                </c:pt>
                <c:pt idx="24995">
                  <c:v>29.233162309016201</c:v>
                </c:pt>
                <c:pt idx="24996">
                  <c:v>29.233325057235799</c:v>
                </c:pt>
                <c:pt idx="24997">
                  <c:v>29.233487804934601</c:v>
                </c:pt>
                <c:pt idx="24998">
                  <c:v>29.233650552112699</c:v>
                </c:pt>
                <c:pt idx="24999">
                  <c:v>29.233813298770102</c:v>
                </c:pt>
                <c:pt idx="25000">
                  <c:v>29.233976044906701</c:v>
                </c:pt>
                <c:pt idx="25001">
                  <c:v>29.2341387905226</c:v>
                </c:pt>
                <c:pt idx="25002">
                  <c:v>29.2343015356177</c:v>
                </c:pt>
                <c:pt idx="25003">
                  <c:v>29.2344642801921</c:v>
                </c:pt>
                <c:pt idx="25004">
                  <c:v>29.2346270242457</c:v>
                </c:pt>
                <c:pt idx="25005">
                  <c:v>29.234789767778601</c:v>
                </c:pt>
                <c:pt idx="25006">
                  <c:v>29.234952510790801</c:v>
                </c:pt>
                <c:pt idx="25007">
                  <c:v>29.235115253282199</c:v>
                </c:pt>
                <c:pt idx="25008">
                  <c:v>29.2352779952529</c:v>
                </c:pt>
                <c:pt idx="25009">
                  <c:v>29.235440736702898</c:v>
                </c:pt>
                <c:pt idx="25010">
                  <c:v>29.2356034776322</c:v>
                </c:pt>
                <c:pt idx="25011">
                  <c:v>29.235766218040698</c:v>
                </c:pt>
                <c:pt idx="25012">
                  <c:v>29.2359289579285</c:v>
                </c:pt>
                <c:pt idx="25013">
                  <c:v>29.236091697295599</c:v>
                </c:pt>
                <c:pt idx="25014">
                  <c:v>29.236254436142001</c:v>
                </c:pt>
                <c:pt idx="25015">
                  <c:v>29.236417174467601</c:v>
                </c:pt>
                <c:pt idx="25016">
                  <c:v>29.2365799122725</c:v>
                </c:pt>
                <c:pt idx="25017">
                  <c:v>29.2367426495567</c:v>
                </c:pt>
                <c:pt idx="25018">
                  <c:v>29.236905386320199</c:v>
                </c:pt>
                <c:pt idx="25019">
                  <c:v>29.237068122562999</c:v>
                </c:pt>
                <c:pt idx="25020">
                  <c:v>29.237230858285098</c:v>
                </c:pt>
                <c:pt idx="25021">
                  <c:v>29.237393593486399</c:v>
                </c:pt>
                <c:pt idx="25022">
                  <c:v>29.237556328167098</c:v>
                </c:pt>
                <c:pt idx="25023">
                  <c:v>29.237719062326999</c:v>
                </c:pt>
                <c:pt idx="25024">
                  <c:v>29.237881795966299</c:v>
                </c:pt>
                <c:pt idx="25025">
                  <c:v>29.238044529084799</c:v>
                </c:pt>
                <c:pt idx="25026">
                  <c:v>29.2382072616827</c:v>
                </c:pt>
                <c:pt idx="25027">
                  <c:v>29.2383699937598</c:v>
                </c:pt>
                <c:pt idx="25028">
                  <c:v>29.238532725316201</c:v>
                </c:pt>
                <c:pt idx="25029">
                  <c:v>29.238695456352001</c:v>
                </c:pt>
                <c:pt idx="25030">
                  <c:v>29.238858186866999</c:v>
                </c:pt>
                <c:pt idx="25031">
                  <c:v>29.239020916861399</c:v>
                </c:pt>
                <c:pt idx="25032">
                  <c:v>29.239183646335</c:v>
                </c:pt>
                <c:pt idx="25033">
                  <c:v>29.239346375288001</c:v>
                </c:pt>
                <c:pt idx="25034">
                  <c:v>29.239509103720302</c:v>
                </c:pt>
                <c:pt idx="25035">
                  <c:v>29.239671831631899</c:v>
                </c:pt>
                <c:pt idx="25036">
                  <c:v>29.2398345590228</c:v>
                </c:pt>
                <c:pt idx="25037">
                  <c:v>29.239997285893001</c:v>
                </c:pt>
                <c:pt idx="25038">
                  <c:v>29.240160012242502</c:v>
                </c:pt>
                <c:pt idx="25039">
                  <c:v>29.240322738071399</c:v>
                </c:pt>
                <c:pt idx="25040">
                  <c:v>29.240485463379599</c:v>
                </c:pt>
                <c:pt idx="25041">
                  <c:v>29.2406481881671</c:v>
                </c:pt>
                <c:pt idx="25042">
                  <c:v>29.240810912433901</c:v>
                </c:pt>
                <c:pt idx="25043">
                  <c:v>29.240973636180101</c:v>
                </c:pt>
                <c:pt idx="25044">
                  <c:v>29.241136359405601</c:v>
                </c:pt>
                <c:pt idx="25045">
                  <c:v>29.241299082110402</c:v>
                </c:pt>
                <c:pt idx="25046">
                  <c:v>29.241461804294499</c:v>
                </c:pt>
                <c:pt idx="25047">
                  <c:v>29.241624525957999</c:v>
                </c:pt>
                <c:pt idx="25048">
                  <c:v>29.241787247100799</c:v>
                </c:pt>
                <c:pt idx="25049">
                  <c:v>29.241949967722999</c:v>
                </c:pt>
                <c:pt idx="25050">
                  <c:v>29.242112687824498</c:v>
                </c:pt>
                <c:pt idx="25051">
                  <c:v>29.242275407405302</c:v>
                </c:pt>
                <c:pt idx="25052">
                  <c:v>29.242438126465501</c:v>
                </c:pt>
                <c:pt idx="25053">
                  <c:v>29.242600845005001</c:v>
                </c:pt>
                <c:pt idx="25054">
                  <c:v>29.2427635630238</c:v>
                </c:pt>
                <c:pt idx="25055">
                  <c:v>29.242926280521999</c:v>
                </c:pt>
                <c:pt idx="25056">
                  <c:v>29.243088997499601</c:v>
                </c:pt>
                <c:pt idx="25057">
                  <c:v>29.2432517139565</c:v>
                </c:pt>
                <c:pt idx="25058">
                  <c:v>29.243414429892699</c:v>
                </c:pt>
                <c:pt idx="25059">
                  <c:v>29.243577145308301</c:v>
                </c:pt>
                <c:pt idx="25060">
                  <c:v>29.243739860203299</c:v>
                </c:pt>
                <c:pt idx="25061">
                  <c:v>29.2439025745776</c:v>
                </c:pt>
                <c:pt idx="25062">
                  <c:v>29.244065288431301</c:v>
                </c:pt>
                <c:pt idx="25063">
                  <c:v>29.244228001764299</c:v>
                </c:pt>
                <c:pt idx="25064">
                  <c:v>29.244390714576699</c:v>
                </c:pt>
                <c:pt idx="25065">
                  <c:v>29.2445534268684</c:v>
                </c:pt>
                <c:pt idx="25066">
                  <c:v>29.2447161386395</c:v>
                </c:pt>
                <c:pt idx="25067">
                  <c:v>29.24487884989</c:v>
                </c:pt>
                <c:pt idx="25068">
                  <c:v>29.245041560619899</c:v>
                </c:pt>
                <c:pt idx="25069">
                  <c:v>29.245204270829099</c:v>
                </c:pt>
                <c:pt idx="25070">
                  <c:v>29.245366980517701</c:v>
                </c:pt>
                <c:pt idx="25071">
                  <c:v>29.245529689685601</c:v>
                </c:pt>
                <c:pt idx="25072">
                  <c:v>29.245692398332999</c:v>
                </c:pt>
                <c:pt idx="25073">
                  <c:v>29.2458551064597</c:v>
                </c:pt>
                <c:pt idx="25074">
                  <c:v>29.246017814065802</c:v>
                </c:pt>
                <c:pt idx="25075">
                  <c:v>29.246180521151199</c:v>
                </c:pt>
                <c:pt idx="25076">
                  <c:v>29.2463432277161</c:v>
                </c:pt>
                <c:pt idx="25077">
                  <c:v>29.2465059337603</c:v>
                </c:pt>
                <c:pt idx="25078">
                  <c:v>29.2466686392839</c:v>
                </c:pt>
                <c:pt idx="25079">
                  <c:v>29.2468313442869</c:v>
                </c:pt>
                <c:pt idx="25080">
                  <c:v>29.246994048769299</c:v>
                </c:pt>
                <c:pt idx="25081">
                  <c:v>29.247156752731001</c:v>
                </c:pt>
                <c:pt idx="25082">
                  <c:v>29.2473194561722</c:v>
                </c:pt>
                <c:pt idx="25083">
                  <c:v>29.247482159092701</c:v>
                </c:pt>
                <c:pt idx="25084">
                  <c:v>29.247644861492699</c:v>
                </c:pt>
                <c:pt idx="25085">
                  <c:v>29.247807563372</c:v>
                </c:pt>
                <c:pt idx="25086">
                  <c:v>29.2479702647308</c:v>
                </c:pt>
                <c:pt idx="25087">
                  <c:v>29.2481329655689</c:v>
                </c:pt>
                <c:pt idx="25088">
                  <c:v>29.248295665886399</c:v>
                </c:pt>
                <c:pt idx="25089">
                  <c:v>29.248458365683401</c:v>
                </c:pt>
                <c:pt idx="25090">
                  <c:v>29.2486210649597</c:v>
                </c:pt>
                <c:pt idx="25091">
                  <c:v>29.248783763715402</c:v>
                </c:pt>
                <c:pt idx="25092">
                  <c:v>29.248946461950599</c:v>
                </c:pt>
                <c:pt idx="25093">
                  <c:v>29.2491091596651</c:v>
                </c:pt>
                <c:pt idx="25094">
                  <c:v>29.249271856859099</c:v>
                </c:pt>
                <c:pt idx="25095">
                  <c:v>29.249434553532499</c:v>
                </c:pt>
                <c:pt idx="25096">
                  <c:v>29.249597249685301</c:v>
                </c:pt>
                <c:pt idx="25097">
                  <c:v>29.2497599453175</c:v>
                </c:pt>
                <c:pt idx="25098">
                  <c:v>29.249922640429102</c:v>
                </c:pt>
                <c:pt idx="25099">
                  <c:v>29.250085335020099</c:v>
                </c:pt>
                <c:pt idx="25100">
                  <c:v>29.250248029090599</c:v>
                </c:pt>
                <c:pt idx="25101">
                  <c:v>29.250410722640499</c:v>
                </c:pt>
                <c:pt idx="25102">
                  <c:v>29.250573415669798</c:v>
                </c:pt>
                <c:pt idx="25103">
                  <c:v>29.250736108178501</c:v>
                </c:pt>
                <c:pt idx="25104">
                  <c:v>29.250898800166699</c:v>
                </c:pt>
                <c:pt idx="25105">
                  <c:v>29.2510614916342</c:v>
                </c:pt>
                <c:pt idx="25106">
                  <c:v>29.2512241825813</c:v>
                </c:pt>
                <c:pt idx="25107">
                  <c:v>29.2513868730077</c:v>
                </c:pt>
                <c:pt idx="25108">
                  <c:v>29.251549562913599</c:v>
                </c:pt>
                <c:pt idx="25109">
                  <c:v>29.251712252298901</c:v>
                </c:pt>
                <c:pt idx="25110">
                  <c:v>29.251874941163599</c:v>
                </c:pt>
                <c:pt idx="25111">
                  <c:v>29.2520376295078</c:v>
                </c:pt>
                <c:pt idx="25112">
                  <c:v>29.2522003173314</c:v>
                </c:pt>
                <c:pt idx="25113">
                  <c:v>29.2523630046345</c:v>
                </c:pt>
                <c:pt idx="25114">
                  <c:v>29.252525691416999</c:v>
                </c:pt>
                <c:pt idx="25115">
                  <c:v>29.252688377678901</c:v>
                </c:pt>
                <c:pt idx="25116">
                  <c:v>29.252851063420302</c:v>
                </c:pt>
                <c:pt idx="25117">
                  <c:v>29.253013748641202</c:v>
                </c:pt>
                <c:pt idx="25118">
                  <c:v>29.253176433341501</c:v>
                </c:pt>
                <c:pt idx="25119">
                  <c:v>29.2533391175212</c:v>
                </c:pt>
                <c:pt idx="25120">
                  <c:v>29.253501801180398</c:v>
                </c:pt>
                <c:pt idx="25121">
                  <c:v>29.253664484319</c:v>
                </c:pt>
                <c:pt idx="25122">
                  <c:v>29.2538271669371</c:v>
                </c:pt>
                <c:pt idx="25123">
                  <c:v>29.253989849034699</c:v>
                </c:pt>
                <c:pt idx="25124">
                  <c:v>29.254152530611702</c:v>
                </c:pt>
                <c:pt idx="25125">
                  <c:v>29.254315211668199</c:v>
                </c:pt>
                <c:pt idx="25126">
                  <c:v>29.2544778922041</c:v>
                </c:pt>
                <c:pt idx="25127">
                  <c:v>29.2546405722195</c:v>
                </c:pt>
                <c:pt idx="25128">
                  <c:v>29.254803251714399</c:v>
                </c:pt>
                <c:pt idx="25129">
                  <c:v>29.254965930688702</c:v>
                </c:pt>
                <c:pt idx="25130">
                  <c:v>29.255128609142499</c:v>
                </c:pt>
                <c:pt idx="25131">
                  <c:v>29.255291287075799</c:v>
                </c:pt>
                <c:pt idx="25132">
                  <c:v>29.255453964488598</c:v>
                </c:pt>
                <c:pt idx="25133">
                  <c:v>29.255616641380801</c:v>
                </c:pt>
                <c:pt idx="25134">
                  <c:v>29.255779317752499</c:v>
                </c:pt>
                <c:pt idx="25135">
                  <c:v>29.255941993603599</c:v>
                </c:pt>
                <c:pt idx="25136">
                  <c:v>29.256104668934299</c:v>
                </c:pt>
                <c:pt idx="25137">
                  <c:v>29.256267343744401</c:v>
                </c:pt>
                <c:pt idx="25138">
                  <c:v>29.256430018033999</c:v>
                </c:pt>
                <c:pt idx="25139">
                  <c:v>29.2565926918031</c:v>
                </c:pt>
                <c:pt idx="25140">
                  <c:v>29.256755365051699</c:v>
                </c:pt>
                <c:pt idx="25141">
                  <c:v>29.256918037779801</c:v>
                </c:pt>
                <c:pt idx="25142">
                  <c:v>29.257080709987299</c:v>
                </c:pt>
                <c:pt idx="25143">
                  <c:v>29.2572433816744</c:v>
                </c:pt>
                <c:pt idx="25144">
                  <c:v>29.257406052840899</c:v>
                </c:pt>
                <c:pt idx="25145">
                  <c:v>29.257568723486902</c:v>
                </c:pt>
                <c:pt idx="25146">
                  <c:v>29.257731393612499</c:v>
                </c:pt>
                <c:pt idx="25147">
                  <c:v>29.257894063217499</c:v>
                </c:pt>
                <c:pt idx="25148">
                  <c:v>29.258056732301998</c:v>
                </c:pt>
                <c:pt idx="25149">
                  <c:v>29.258219400866</c:v>
                </c:pt>
                <c:pt idx="25150">
                  <c:v>29.258382068909501</c:v>
                </c:pt>
                <c:pt idx="25151">
                  <c:v>29.258544736432501</c:v>
                </c:pt>
                <c:pt idx="25152">
                  <c:v>29.2587074034351</c:v>
                </c:pt>
                <c:pt idx="25153">
                  <c:v>29.258870069917101</c:v>
                </c:pt>
                <c:pt idx="25154">
                  <c:v>29.259032735878598</c:v>
                </c:pt>
                <c:pt idx="25155">
                  <c:v>29.259195401319701</c:v>
                </c:pt>
                <c:pt idx="25156">
                  <c:v>29.259358066240299</c:v>
                </c:pt>
                <c:pt idx="25157">
                  <c:v>29.2595207306403</c:v>
                </c:pt>
                <c:pt idx="25158">
                  <c:v>29.2596833945199</c:v>
                </c:pt>
                <c:pt idx="25159">
                  <c:v>29.259846057878999</c:v>
                </c:pt>
                <c:pt idx="25160">
                  <c:v>29.2600087207176</c:v>
                </c:pt>
                <c:pt idx="25161">
                  <c:v>29.2601713830358</c:v>
                </c:pt>
                <c:pt idx="25162">
                  <c:v>29.2603340448334</c:v>
                </c:pt>
                <c:pt idx="25163">
                  <c:v>29.260496706110601</c:v>
                </c:pt>
                <c:pt idx="25164">
                  <c:v>29.260659366867301</c:v>
                </c:pt>
                <c:pt idx="25165">
                  <c:v>29.2608220271036</c:v>
                </c:pt>
                <c:pt idx="25166">
                  <c:v>29.260984686819299</c:v>
                </c:pt>
                <c:pt idx="25167">
                  <c:v>29.261147346014599</c:v>
                </c:pt>
                <c:pt idx="25168">
                  <c:v>29.261310004689399</c:v>
                </c:pt>
                <c:pt idx="25169">
                  <c:v>29.261472662843801</c:v>
                </c:pt>
                <c:pt idx="25170">
                  <c:v>29.261635320477701</c:v>
                </c:pt>
                <c:pt idx="25171">
                  <c:v>29.261797977591101</c:v>
                </c:pt>
                <c:pt idx="25172">
                  <c:v>29.261960634184099</c:v>
                </c:pt>
                <c:pt idx="25173">
                  <c:v>29.2621232902566</c:v>
                </c:pt>
                <c:pt idx="25174">
                  <c:v>29.2622859458086</c:v>
                </c:pt>
                <c:pt idx="25175">
                  <c:v>29.262448600840202</c:v>
                </c:pt>
                <c:pt idx="25176">
                  <c:v>29.262611255351299</c:v>
                </c:pt>
                <c:pt idx="25177">
                  <c:v>29.262773909341998</c:v>
                </c:pt>
                <c:pt idx="25178">
                  <c:v>29.2629365628122</c:v>
                </c:pt>
                <c:pt idx="25179">
                  <c:v>29.263099215762001</c:v>
                </c:pt>
                <c:pt idx="25180">
                  <c:v>29.2632618681913</c:v>
                </c:pt>
                <c:pt idx="25181">
                  <c:v>29.263424520100099</c:v>
                </c:pt>
                <c:pt idx="25182">
                  <c:v>29.263587171488599</c:v>
                </c:pt>
                <c:pt idx="25183">
                  <c:v>29.263749822356498</c:v>
                </c:pt>
                <c:pt idx="25184">
                  <c:v>29.263912472704099</c:v>
                </c:pt>
                <c:pt idx="25185">
                  <c:v>29.264075122531199</c:v>
                </c:pt>
                <c:pt idx="25186">
                  <c:v>29.264237771837799</c:v>
                </c:pt>
                <c:pt idx="25187">
                  <c:v>29.264400420624</c:v>
                </c:pt>
                <c:pt idx="25188">
                  <c:v>29.2645630688898</c:v>
                </c:pt>
                <c:pt idx="25189">
                  <c:v>29.264725716635201</c:v>
                </c:pt>
                <c:pt idx="25190">
                  <c:v>29.264888363860099</c:v>
                </c:pt>
                <c:pt idx="25191">
                  <c:v>29.265051010564498</c:v>
                </c:pt>
                <c:pt idx="25192">
                  <c:v>29.2652136567486</c:v>
                </c:pt>
                <c:pt idx="25193">
                  <c:v>29.2653763024122</c:v>
                </c:pt>
                <c:pt idx="25194">
                  <c:v>29.265538947555399</c:v>
                </c:pt>
                <c:pt idx="25195">
                  <c:v>29.2657015921782</c:v>
                </c:pt>
                <c:pt idx="25196">
                  <c:v>29.2658642362805</c:v>
                </c:pt>
                <c:pt idx="25197">
                  <c:v>29.266026879862402</c:v>
                </c:pt>
                <c:pt idx="25198">
                  <c:v>29.266189522924002</c:v>
                </c:pt>
                <c:pt idx="25199">
                  <c:v>29.266352165465001</c:v>
                </c:pt>
                <c:pt idx="25200">
                  <c:v>29.266514807485699</c:v>
                </c:pt>
                <c:pt idx="25201">
                  <c:v>29.266677448986002</c:v>
                </c:pt>
                <c:pt idx="25202">
                  <c:v>29.2668400899658</c:v>
                </c:pt>
                <c:pt idx="25203">
                  <c:v>29.267002730425201</c:v>
                </c:pt>
                <c:pt idx="25204">
                  <c:v>29.2671653703642</c:v>
                </c:pt>
                <c:pt idx="25205">
                  <c:v>29.267328009782801</c:v>
                </c:pt>
                <c:pt idx="25206">
                  <c:v>29.267490648681001</c:v>
                </c:pt>
                <c:pt idx="25207">
                  <c:v>29.267653287058799</c:v>
                </c:pt>
                <c:pt idx="25208">
                  <c:v>29.267815924916199</c:v>
                </c:pt>
                <c:pt idx="25209">
                  <c:v>29.267978562253202</c:v>
                </c:pt>
                <c:pt idx="25210">
                  <c:v>29.268141199069799</c:v>
                </c:pt>
                <c:pt idx="25211">
                  <c:v>29.268303835366002</c:v>
                </c:pt>
                <c:pt idx="25212">
                  <c:v>29.268466471141799</c:v>
                </c:pt>
                <c:pt idx="25213">
                  <c:v>29.268629106397199</c:v>
                </c:pt>
                <c:pt idx="25214">
                  <c:v>29.268791741132201</c:v>
                </c:pt>
                <c:pt idx="25215">
                  <c:v>29.268954375346802</c:v>
                </c:pt>
                <c:pt idx="25216">
                  <c:v>29.269117009041</c:v>
                </c:pt>
                <c:pt idx="25217">
                  <c:v>29.269279642214801</c:v>
                </c:pt>
                <c:pt idx="25218">
                  <c:v>29.2694422748683</c:v>
                </c:pt>
                <c:pt idx="25219">
                  <c:v>29.269604907001298</c:v>
                </c:pt>
                <c:pt idx="25220">
                  <c:v>29.269767538614001</c:v>
                </c:pt>
                <c:pt idx="25221">
                  <c:v>29.269930169706299</c:v>
                </c:pt>
                <c:pt idx="25222">
                  <c:v>29.270092800278199</c:v>
                </c:pt>
                <c:pt idx="25223">
                  <c:v>29.270255430329701</c:v>
                </c:pt>
                <c:pt idx="25224">
                  <c:v>29.270418059860901</c:v>
                </c:pt>
                <c:pt idx="25225">
                  <c:v>29.2705806888716</c:v>
                </c:pt>
                <c:pt idx="25226">
                  <c:v>29.270743317362001</c:v>
                </c:pt>
                <c:pt idx="25227">
                  <c:v>29.2709059453321</c:v>
                </c:pt>
                <c:pt idx="25228">
                  <c:v>29.271068572781701</c:v>
                </c:pt>
                <c:pt idx="25229">
                  <c:v>29.271231199711</c:v>
                </c:pt>
                <c:pt idx="25230">
                  <c:v>29.271393826119901</c:v>
                </c:pt>
                <c:pt idx="25231">
                  <c:v>29.2715564520085</c:v>
                </c:pt>
                <c:pt idx="25232">
                  <c:v>29.271719077376702</c:v>
                </c:pt>
                <c:pt idx="25233">
                  <c:v>29.271881702224501</c:v>
                </c:pt>
                <c:pt idx="25234">
                  <c:v>29.272044326551999</c:v>
                </c:pt>
                <c:pt idx="25235">
                  <c:v>29.272206950359099</c:v>
                </c:pt>
                <c:pt idx="25236">
                  <c:v>29.272369573645801</c:v>
                </c:pt>
                <c:pt idx="25237">
                  <c:v>29.2725321964122</c:v>
                </c:pt>
                <c:pt idx="25238">
                  <c:v>29.272694818658199</c:v>
                </c:pt>
                <c:pt idx="25239">
                  <c:v>29.272857440383898</c:v>
                </c:pt>
                <c:pt idx="25240">
                  <c:v>29.2730200615892</c:v>
                </c:pt>
                <c:pt idx="25241">
                  <c:v>29.2731826822742</c:v>
                </c:pt>
                <c:pt idx="25242">
                  <c:v>29.273345302438901</c:v>
                </c:pt>
                <c:pt idx="25243">
                  <c:v>29.273507922083098</c:v>
                </c:pt>
                <c:pt idx="25244">
                  <c:v>29.2736705412071</c:v>
                </c:pt>
                <c:pt idx="25245">
                  <c:v>29.2738331598107</c:v>
                </c:pt>
                <c:pt idx="25246">
                  <c:v>29.273995777893902</c:v>
                </c:pt>
                <c:pt idx="25247">
                  <c:v>29.274158395456801</c:v>
                </c:pt>
                <c:pt idx="25248">
                  <c:v>29.274321012499399</c:v>
                </c:pt>
                <c:pt idx="25249">
                  <c:v>29.274483629021699</c:v>
                </c:pt>
                <c:pt idx="25250">
                  <c:v>29.2746462450236</c:v>
                </c:pt>
                <c:pt idx="25251">
                  <c:v>29.2748088605051</c:v>
                </c:pt>
                <c:pt idx="25252">
                  <c:v>29.274971475466401</c:v>
                </c:pt>
                <c:pt idx="25253">
                  <c:v>29.275134089907301</c:v>
                </c:pt>
                <c:pt idx="25254">
                  <c:v>29.275296703827902</c:v>
                </c:pt>
                <c:pt idx="25255">
                  <c:v>29.275459317228101</c:v>
                </c:pt>
                <c:pt idx="25256">
                  <c:v>29.275621930108102</c:v>
                </c:pt>
                <c:pt idx="25257">
                  <c:v>29.275784542467701</c:v>
                </c:pt>
                <c:pt idx="25258">
                  <c:v>29.275947154306898</c:v>
                </c:pt>
                <c:pt idx="25259">
                  <c:v>29.2761097656259</c:v>
                </c:pt>
                <c:pt idx="25260">
                  <c:v>29.276272376424501</c:v>
                </c:pt>
                <c:pt idx="25261">
                  <c:v>29.276434986702899</c:v>
                </c:pt>
                <c:pt idx="25262">
                  <c:v>29.276597596460899</c:v>
                </c:pt>
                <c:pt idx="25263">
                  <c:v>29.276760205698601</c:v>
                </c:pt>
                <c:pt idx="25264">
                  <c:v>29.276922814416</c:v>
                </c:pt>
                <c:pt idx="25265">
                  <c:v>29.277085422612998</c:v>
                </c:pt>
                <c:pt idx="25266">
                  <c:v>29.277248030289801</c:v>
                </c:pt>
                <c:pt idx="25267">
                  <c:v>29.277410637446199</c:v>
                </c:pt>
                <c:pt idx="25268">
                  <c:v>29.277573244082401</c:v>
                </c:pt>
                <c:pt idx="25269">
                  <c:v>29.277735850198201</c:v>
                </c:pt>
                <c:pt idx="25270">
                  <c:v>29.2778984557938</c:v>
                </c:pt>
                <c:pt idx="25271">
                  <c:v>29.278061060869</c:v>
                </c:pt>
                <c:pt idx="25272">
                  <c:v>29.278223665424001</c:v>
                </c:pt>
                <c:pt idx="25273">
                  <c:v>29.278386269458601</c:v>
                </c:pt>
                <c:pt idx="25274">
                  <c:v>29.278548872973001</c:v>
                </c:pt>
                <c:pt idx="25275">
                  <c:v>29.278711475967</c:v>
                </c:pt>
                <c:pt idx="25276">
                  <c:v>29.278874078440801</c:v>
                </c:pt>
                <c:pt idx="25277">
                  <c:v>29.279036680394299</c:v>
                </c:pt>
                <c:pt idx="25278">
                  <c:v>29.279199281827399</c:v>
                </c:pt>
                <c:pt idx="25279">
                  <c:v>29.2793618827403</c:v>
                </c:pt>
                <c:pt idx="25280">
                  <c:v>29.279524483132999</c:v>
                </c:pt>
                <c:pt idx="25281">
                  <c:v>29.2796870830053</c:v>
                </c:pt>
                <c:pt idx="25282">
                  <c:v>29.279849682357298</c:v>
                </c:pt>
                <c:pt idx="25283">
                  <c:v>29.280012281189101</c:v>
                </c:pt>
                <c:pt idx="25284">
                  <c:v>29.280174879500599</c:v>
                </c:pt>
                <c:pt idx="25285">
                  <c:v>29.280337477291798</c:v>
                </c:pt>
                <c:pt idx="25286">
                  <c:v>29.280500074562699</c:v>
                </c:pt>
                <c:pt idx="25287">
                  <c:v>29.280662671313301</c:v>
                </c:pt>
                <c:pt idx="25288">
                  <c:v>29.280825267543701</c:v>
                </c:pt>
                <c:pt idx="25289">
                  <c:v>29.280987863253799</c:v>
                </c:pt>
                <c:pt idx="25290">
                  <c:v>29.281150458443701</c:v>
                </c:pt>
                <c:pt idx="25291">
                  <c:v>29.281313053113202</c:v>
                </c:pt>
                <c:pt idx="25292">
                  <c:v>29.281475647262599</c:v>
                </c:pt>
                <c:pt idx="25293">
                  <c:v>29.281638240891599</c:v>
                </c:pt>
                <c:pt idx="25294">
                  <c:v>29.2818008340004</c:v>
                </c:pt>
                <c:pt idx="25295">
                  <c:v>29.281963426588899</c:v>
                </c:pt>
                <c:pt idx="25296">
                  <c:v>29.282126018657099</c:v>
                </c:pt>
                <c:pt idx="25297">
                  <c:v>29.2822886102051</c:v>
                </c:pt>
                <c:pt idx="25298">
                  <c:v>29.282451201232899</c:v>
                </c:pt>
                <c:pt idx="25299">
                  <c:v>29.282613791740399</c:v>
                </c:pt>
                <c:pt idx="25300">
                  <c:v>29.282776381727601</c:v>
                </c:pt>
                <c:pt idx="25301">
                  <c:v>29.2829389711946</c:v>
                </c:pt>
                <c:pt idx="25302">
                  <c:v>29.283101560141301</c:v>
                </c:pt>
                <c:pt idx="25303">
                  <c:v>29.283264148567799</c:v>
                </c:pt>
                <c:pt idx="25304">
                  <c:v>29.283426736473999</c:v>
                </c:pt>
                <c:pt idx="25305">
                  <c:v>29.283589323859999</c:v>
                </c:pt>
                <c:pt idx="25306">
                  <c:v>29.283751910725702</c:v>
                </c:pt>
                <c:pt idx="25307">
                  <c:v>29.283914497071201</c:v>
                </c:pt>
                <c:pt idx="25308">
                  <c:v>29.284077082896498</c:v>
                </c:pt>
                <c:pt idx="25309">
                  <c:v>29.284239668201501</c:v>
                </c:pt>
                <c:pt idx="25310">
                  <c:v>29.2844022529863</c:v>
                </c:pt>
                <c:pt idx="25311">
                  <c:v>29.284564837250901</c:v>
                </c:pt>
                <c:pt idx="25312">
                  <c:v>29.2847274209952</c:v>
                </c:pt>
                <c:pt idx="25313">
                  <c:v>29.284890004219299</c:v>
                </c:pt>
                <c:pt idx="25314">
                  <c:v>29.285052586923101</c:v>
                </c:pt>
                <c:pt idx="25315">
                  <c:v>29.285215169106699</c:v>
                </c:pt>
                <c:pt idx="25316">
                  <c:v>29.285377750770099</c:v>
                </c:pt>
                <c:pt idx="25317">
                  <c:v>29.2855403319133</c:v>
                </c:pt>
                <c:pt idx="25318">
                  <c:v>29.285702912536301</c:v>
                </c:pt>
                <c:pt idx="25319">
                  <c:v>29.285865492639001</c:v>
                </c:pt>
                <c:pt idx="25320">
                  <c:v>29.286028072221502</c:v>
                </c:pt>
                <c:pt idx="25321">
                  <c:v>29.2861906512838</c:v>
                </c:pt>
                <c:pt idx="25322">
                  <c:v>29.286353229825899</c:v>
                </c:pt>
                <c:pt idx="25323">
                  <c:v>29.286515807847699</c:v>
                </c:pt>
                <c:pt idx="25324">
                  <c:v>29.286678385349401</c:v>
                </c:pt>
                <c:pt idx="25325">
                  <c:v>29.2868409623308</c:v>
                </c:pt>
                <c:pt idx="25326">
                  <c:v>29.287003538792</c:v>
                </c:pt>
                <c:pt idx="25327">
                  <c:v>29.287166114733001</c:v>
                </c:pt>
                <c:pt idx="25328">
                  <c:v>29.287328690153799</c:v>
                </c:pt>
                <c:pt idx="25329">
                  <c:v>29.287491265054399</c:v>
                </c:pt>
                <c:pt idx="25330">
                  <c:v>29.2876538394348</c:v>
                </c:pt>
                <c:pt idx="25331">
                  <c:v>29.287816413295001</c:v>
                </c:pt>
                <c:pt idx="25332">
                  <c:v>29.287978986635</c:v>
                </c:pt>
                <c:pt idx="25333">
                  <c:v>29.288141559454701</c:v>
                </c:pt>
                <c:pt idx="25334">
                  <c:v>29.288304131754298</c:v>
                </c:pt>
                <c:pt idx="25335">
                  <c:v>29.2884667035337</c:v>
                </c:pt>
                <c:pt idx="25336">
                  <c:v>29.2886292747929</c:v>
                </c:pt>
                <c:pt idx="25337">
                  <c:v>29.2887918455319</c:v>
                </c:pt>
                <c:pt idx="25338">
                  <c:v>29.288954415750698</c:v>
                </c:pt>
                <c:pt idx="25339">
                  <c:v>29.2891169854494</c:v>
                </c:pt>
                <c:pt idx="25340">
                  <c:v>29.2892795546278</c:v>
                </c:pt>
                <c:pt idx="25341">
                  <c:v>29.289442123286101</c:v>
                </c:pt>
                <c:pt idx="25342">
                  <c:v>29.289604691424099</c:v>
                </c:pt>
                <c:pt idx="25343">
                  <c:v>29.289767259042002</c:v>
                </c:pt>
                <c:pt idx="25344">
                  <c:v>29.289929826139701</c:v>
                </c:pt>
                <c:pt idx="25345">
                  <c:v>29.290092392717199</c:v>
                </c:pt>
                <c:pt idx="25346">
                  <c:v>29.2902549587746</c:v>
                </c:pt>
                <c:pt idx="25347">
                  <c:v>29.2904175243117</c:v>
                </c:pt>
                <c:pt idx="25348">
                  <c:v>29.290580089328699</c:v>
                </c:pt>
                <c:pt idx="25349">
                  <c:v>29.2907426538255</c:v>
                </c:pt>
                <c:pt idx="25350">
                  <c:v>29.290905217802202</c:v>
                </c:pt>
                <c:pt idx="25351">
                  <c:v>29.2910677812587</c:v>
                </c:pt>
                <c:pt idx="25352">
                  <c:v>29.291230344195</c:v>
                </c:pt>
                <c:pt idx="25353">
                  <c:v>29.291392906611101</c:v>
                </c:pt>
                <c:pt idx="25354">
                  <c:v>29.291555468507099</c:v>
                </c:pt>
                <c:pt idx="25355">
                  <c:v>29.291718029882901</c:v>
                </c:pt>
                <c:pt idx="25356">
                  <c:v>29.2918805907386</c:v>
                </c:pt>
                <c:pt idx="25357">
                  <c:v>29.292043151074001</c:v>
                </c:pt>
                <c:pt idx="25358">
                  <c:v>29.292205710889402</c:v>
                </c:pt>
                <c:pt idx="25359">
                  <c:v>29.2923682701845</c:v>
                </c:pt>
                <c:pt idx="25360">
                  <c:v>29.292530828959599</c:v>
                </c:pt>
                <c:pt idx="25361">
                  <c:v>29.292693387214399</c:v>
                </c:pt>
                <c:pt idx="25362">
                  <c:v>29.2928559449491</c:v>
                </c:pt>
                <c:pt idx="25363">
                  <c:v>29.293018502163701</c:v>
                </c:pt>
                <c:pt idx="25364">
                  <c:v>29.293181058858099</c:v>
                </c:pt>
                <c:pt idx="25365">
                  <c:v>29.293343615032398</c:v>
                </c:pt>
                <c:pt idx="25366">
                  <c:v>29.293506170686499</c:v>
                </c:pt>
                <c:pt idx="25367">
                  <c:v>29.293668725820499</c:v>
                </c:pt>
                <c:pt idx="25368">
                  <c:v>29.293831280434301</c:v>
                </c:pt>
                <c:pt idx="25369">
                  <c:v>29.293993834527999</c:v>
                </c:pt>
                <c:pt idx="25370">
                  <c:v>29.294156388101602</c:v>
                </c:pt>
                <c:pt idx="25371">
                  <c:v>29.294318941155002</c:v>
                </c:pt>
                <c:pt idx="25372">
                  <c:v>29.294481493688298</c:v>
                </c:pt>
                <c:pt idx="25373">
                  <c:v>29.2946440457014</c:v>
                </c:pt>
                <c:pt idx="25374">
                  <c:v>29.294806597194501</c:v>
                </c:pt>
                <c:pt idx="25375">
                  <c:v>29.294969148167301</c:v>
                </c:pt>
                <c:pt idx="25376">
                  <c:v>29.2951316986201</c:v>
                </c:pt>
                <c:pt idx="25377">
                  <c:v>29.2952942485527</c:v>
                </c:pt>
                <c:pt idx="25378">
                  <c:v>29.295456797965201</c:v>
                </c:pt>
                <c:pt idx="25379">
                  <c:v>29.295619346857599</c:v>
                </c:pt>
                <c:pt idx="25380">
                  <c:v>29.295781895229901</c:v>
                </c:pt>
                <c:pt idx="25381">
                  <c:v>29.295944443082</c:v>
                </c:pt>
                <c:pt idx="25382">
                  <c:v>29.296106990414</c:v>
                </c:pt>
                <c:pt idx="25383">
                  <c:v>29.2962695372259</c:v>
                </c:pt>
                <c:pt idx="25384">
                  <c:v>29.296432083517701</c:v>
                </c:pt>
                <c:pt idx="25385">
                  <c:v>29.296594629289402</c:v>
                </c:pt>
                <c:pt idx="25386">
                  <c:v>29.2967571745409</c:v>
                </c:pt>
                <c:pt idx="25387">
                  <c:v>29.296919719272399</c:v>
                </c:pt>
                <c:pt idx="25388">
                  <c:v>29.297082263483698</c:v>
                </c:pt>
                <c:pt idx="25389">
                  <c:v>29.297244807175002</c:v>
                </c:pt>
                <c:pt idx="25390">
                  <c:v>29.297407350346099</c:v>
                </c:pt>
                <c:pt idx="25391">
                  <c:v>29.2975698929971</c:v>
                </c:pt>
                <c:pt idx="25392">
                  <c:v>29.297732435128001</c:v>
                </c:pt>
                <c:pt idx="25393">
                  <c:v>29.297894976738799</c:v>
                </c:pt>
                <c:pt idx="25394">
                  <c:v>29.298057517829498</c:v>
                </c:pt>
                <c:pt idx="25395">
                  <c:v>29.298220058400101</c:v>
                </c:pt>
                <c:pt idx="25396">
                  <c:v>29.298382598450701</c:v>
                </c:pt>
                <c:pt idx="25397">
                  <c:v>29.298545137981101</c:v>
                </c:pt>
                <c:pt idx="25398">
                  <c:v>29.298707676991398</c:v>
                </c:pt>
                <c:pt idx="25399">
                  <c:v>29.298870215481699</c:v>
                </c:pt>
                <c:pt idx="25400">
                  <c:v>29.299032753451801</c:v>
                </c:pt>
                <c:pt idx="25401">
                  <c:v>29.299195290901899</c:v>
                </c:pt>
                <c:pt idx="25402">
                  <c:v>29.299357827831901</c:v>
                </c:pt>
                <c:pt idx="25403">
                  <c:v>29.299520364241701</c:v>
                </c:pt>
                <c:pt idx="25404">
                  <c:v>29.2996829001316</c:v>
                </c:pt>
                <c:pt idx="25405">
                  <c:v>29.2998454355013</c:v>
                </c:pt>
                <c:pt idx="25406">
                  <c:v>29.300007970350901</c:v>
                </c:pt>
                <c:pt idx="25407">
                  <c:v>29.300170504680501</c:v>
                </c:pt>
                <c:pt idx="25408">
                  <c:v>29.300333038489999</c:v>
                </c:pt>
                <c:pt idx="25409">
                  <c:v>29.3004955717794</c:v>
                </c:pt>
                <c:pt idx="25410">
                  <c:v>29.300658104548699</c:v>
                </c:pt>
                <c:pt idx="25411">
                  <c:v>29.300820636798001</c:v>
                </c:pt>
                <c:pt idx="25412">
                  <c:v>29.3009831685272</c:v>
                </c:pt>
                <c:pt idx="25413">
                  <c:v>29.301145699736299</c:v>
                </c:pt>
                <c:pt idx="25414">
                  <c:v>29.301308230425398</c:v>
                </c:pt>
                <c:pt idx="25415">
                  <c:v>29.301470760594398</c:v>
                </c:pt>
                <c:pt idx="25416">
                  <c:v>29.301633290243299</c:v>
                </c:pt>
                <c:pt idx="25417">
                  <c:v>29.301795819372199</c:v>
                </c:pt>
                <c:pt idx="25418">
                  <c:v>29.301958347981</c:v>
                </c:pt>
                <c:pt idx="25419">
                  <c:v>29.3021208760698</c:v>
                </c:pt>
                <c:pt idx="25420">
                  <c:v>29.302283403638501</c:v>
                </c:pt>
                <c:pt idx="25421">
                  <c:v>29.302445930687099</c:v>
                </c:pt>
                <c:pt idx="25422">
                  <c:v>29.302608457215701</c:v>
                </c:pt>
                <c:pt idx="25423">
                  <c:v>29.3027709832242</c:v>
                </c:pt>
                <c:pt idx="25424">
                  <c:v>29.302933508712702</c:v>
                </c:pt>
                <c:pt idx="25425">
                  <c:v>29.3030960336812</c:v>
                </c:pt>
                <c:pt idx="25426">
                  <c:v>29.3032585581295</c:v>
                </c:pt>
                <c:pt idx="25427">
                  <c:v>29.303421082057898</c:v>
                </c:pt>
                <c:pt idx="25428">
                  <c:v>29.303583605466201</c:v>
                </c:pt>
                <c:pt idx="25429">
                  <c:v>29.303746128354401</c:v>
                </c:pt>
                <c:pt idx="25430">
                  <c:v>29.3039086507227</c:v>
                </c:pt>
                <c:pt idx="25431">
                  <c:v>29.304071172570801</c:v>
                </c:pt>
                <c:pt idx="25432">
                  <c:v>29.304233693899</c:v>
                </c:pt>
                <c:pt idx="25433">
                  <c:v>29.304396214707101</c:v>
                </c:pt>
                <c:pt idx="25434">
                  <c:v>29.304558734995101</c:v>
                </c:pt>
                <c:pt idx="25435">
                  <c:v>29.304721254763201</c:v>
                </c:pt>
                <c:pt idx="25436">
                  <c:v>29.304883774011198</c:v>
                </c:pt>
                <c:pt idx="25437">
                  <c:v>29.305046292739199</c:v>
                </c:pt>
                <c:pt idx="25438">
                  <c:v>29.3052088109471</c:v>
                </c:pt>
                <c:pt idx="25439">
                  <c:v>29.305371328635001</c:v>
                </c:pt>
                <c:pt idx="25440">
                  <c:v>29.305533845802898</c:v>
                </c:pt>
                <c:pt idx="25441">
                  <c:v>29.305696362450799</c:v>
                </c:pt>
                <c:pt idx="25442">
                  <c:v>29.3058588785787</c:v>
                </c:pt>
                <c:pt idx="25443">
                  <c:v>29.306021394186502</c:v>
                </c:pt>
                <c:pt idx="25444">
                  <c:v>29.306183909274299</c:v>
                </c:pt>
                <c:pt idx="25445">
                  <c:v>29.306346423842101</c:v>
                </c:pt>
                <c:pt idx="25446">
                  <c:v>29.306508937889902</c:v>
                </c:pt>
                <c:pt idx="25447">
                  <c:v>29.306671451417699</c:v>
                </c:pt>
                <c:pt idx="25448">
                  <c:v>29.306833964425401</c:v>
                </c:pt>
                <c:pt idx="25449">
                  <c:v>29.306996476913199</c:v>
                </c:pt>
                <c:pt idx="25450">
                  <c:v>29.3071589888809</c:v>
                </c:pt>
                <c:pt idx="25451">
                  <c:v>29.307321500328701</c:v>
                </c:pt>
                <c:pt idx="25452">
                  <c:v>29.307484011256399</c:v>
                </c:pt>
                <c:pt idx="25453">
                  <c:v>29.3076465216641</c:v>
                </c:pt>
                <c:pt idx="25454">
                  <c:v>29.307809031551798</c:v>
                </c:pt>
                <c:pt idx="25455">
                  <c:v>29.307971540919599</c:v>
                </c:pt>
                <c:pt idx="25456">
                  <c:v>29.3081340497673</c:v>
                </c:pt>
                <c:pt idx="25457">
                  <c:v>29.308296558095002</c:v>
                </c:pt>
                <c:pt idx="25458">
                  <c:v>29.308459065902799</c:v>
                </c:pt>
                <c:pt idx="25459">
                  <c:v>29.3086215731905</c:v>
                </c:pt>
                <c:pt idx="25460">
                  <c:v>29.308784079958301</c:v>
                </c:pt>
                <c:pt idx="25461">
                  <c:v>29.308946586206002</c:v>
                </c:pt>
                <c:pt idx="25462">
                  <c:v>29.309109091933799</c:v>
                </c:pt>
                <c:pt idx="25463">
                  <c:v>29.309271597141599</c:v>
                </c:pt>
                <c:pt idx="25464">
                  <c:v>29.3094341018294</c:v>
                </c:pt>
                <c:pt idx="25465">
                  <c:v>29.3095966059972</c:v>
                </c:pt>
                <c:pt idx="25466">
                  <c:v>29.309759109645</c:v>
                </c:pt>
                <c:pt idx="25467">
                  <c:v>29.3099216127729</c:v>
                </c:pt>
                <c:pt idx="25468">
                  <c:v>29.3100841153808</c:v>
                </c:pt>
                <c:pt idx="25469">
                  <c:v>29.3102466174687</c:v>
                </c:pt>
                <c:pt idx="25470">
                  <c:v>29.310409119036599</c:v>
                </c:pt>
                <c:pt idx="25471">
                  <c:v>29.310571620084598</c:v>
                </c:pt>
                <c:pt idx="25472">
                  <c:v>29.310734120612501</c:v>
                </c:pt>
                <c:pt idx="25473">
                  <c:v>29.3108966206205</c:v>
                </c:pt>
                <c:pt idx="25474">
                  <c:v>29.311059120108599</c:v>
                </c:pt>
                <c:pt idx="25475">
                  <c:v>29.311221619076701</c:v>
                </c:pt>
                <c:pt idx="25476">
                  <c:v>29.311384117524799</c:v>
                </c:pt>
                <c:pt idx="25477">
                  <c:v>29.311546615452901</c:v>
                </c:pt>
                <c:pt idx="25478">
                  <c:v>29.311709112861099</c:v>
                </c:pt>
                <c:pt idx="25479">
                  <c:v>29.3118716097493</c:v>
                </c:pt>
                <c:pt idx="25480">
                  <c:v>29.312034106117601</c:v>
                </c:pt>
                <c:pt idx="25481">
                  <c:v>29.312196601965901</c:v>
                </c:pt>
                <c:pt idx="25482">
                  <c:v>29.312359097294198</c:v>
                </c:pt>
                <c:pt idx="25483">
                  <c:v>29.312521592102598</c:v>
                </c:pt>
                <c:pt idx="25484">
                  <c:v>29.312684086391101</c:v>
                </c:pt>
                <c:pt idx="25485">
                  <c:v>29.312846580159501</c:v>
                </c:pt>
                <c:pt idx="25486">
                  <c:v>29.3130090734081</c:v>
                </c:pt>
                <c:pt idx="25487">
                  <c:v>29.313171566136699</c:v>
                </c:pt>
                <c:pt idx="25488">
                  <c:v>29.313334058345301</c:v>
                </c:pt>
                <c:pt idx="25489">
                  <c:v>29.313496550033999</c:v>
                </c:pt>
                <c:pt idx="25490">
                  <c:v>29.313659041202801</c:v>
                </c:pt>
                <c:pt idx="25491">
                  <c:v>29.313821531851602</c:v>
                </c:pt>
                <c:pt idx="25492">
                  <c:v>29.313984021980499</c:v>
                </c:pt>
                <c:pt idx="25493">
                  <c:v>29.314146511589399</c:v>
                </c:pt>
                <c:pt idx="25494">
                  <c:v>29.314309000678399</c:v>
                </c:pt>
                <c:pt idx="25495">
                  <c:v>29.314471489247499</c:v>
                </c:pt>
                <c:pt idx="25496">
                  <c:v>29.314633977296701</c:v>
                </c:pt>
                <c:pt idx="25497">
                  <c:v>29.3147964648259</c:v>
                </c:pt>
                <c:pt idx="25498">
                  <c:v>29.314958951835099</c:v>
                </c:pt>
                <c:pt idx="25499">
                  <c:v>29.3151214383245</c:v>
                </c:pt>
                <c:pt idx="25500">
                  <c:v>29.315283924293901</c:v>
                </c:pt>
                <c:pt idx="25501">
                  <c:v>29.315446409743402</c:v>
                </c:pt>
                <c:pt idx="25502">
                  <c:v>29.315608894673002</c:v>
                </c:pt>
                <c:pt idx="25503">
                  <c:v>29.315771379082701</c:v>
                </c:pt>
                <c:pt idx="25504">
                  <c:v>29.3159338629724</c:v>
                </c:pt>
                <c:pt idx="25505">
                  <c:v>29.316096346342199</c:v>
                </c:pt>
                <c:pt idx="25506">
                  <c:v>29.316258829192101</c:v>
                </c:pt>
                <c:pt idx="25507">
                  <c:v>29.316421311522099</c:v>
                </c:pt>
                <c:pt idx="25508">
                  <c:v>29.3165837933322</c:v>
                </c:pt>
                <c:pt idx="25509">
                  <c:v>29.3167462746223</c:v>
                </c:pt>
                <c:pt idx="25510">
                  <c:v>29.3169087553926</c:v>
                </c:pt>
                <c:pt idx="25511">
                  <c:v>29.317071235642899</c:v>
                </c:pt>
                <c:pt idx="25512">
                  <c:v>29.317233715373401</c:v>
                </c:pt>
                <c:pt idx="25513">
                  <c:v>29.3173961945839</c:v>
                </c:pt>
                <c:pt idx="25514">
                  <c:v>29.317558673274501</c:v>
                </c:pt>
                <c:pt idx="25515">
                  <c:v>29.317721151445198</c:v>
                </c:pt>
                <c:pt idx="25516">
                  <c:v>29.317883629096102</c:v>
                </c:pt>
                <c:pt idx="25517">
                  <c:v>29.318046106227001</c:v>
                </c:pt>
                <c:pt idx="25518">
                  <c:v>29.318208582838</c:v>
                </c:pt>
                <c:pt idx="25519">
                  <c:v>29.318371058929198</c:v>
                </c:pt>
                <c:pt idx="25520">
                  <c:v>29.3185335345004</c:v>
                </c:pt>
                <c:pt idx="25521">
                  <c:v>29.3186960095518</c:v>
                </c:pt>
                <c:pt idx="25522">
                  <c:v>29.318858484083201</c:v>
                </c:pt>
                <c:pt idx="25523">
                  <c:v>29.3190209580948</c:v>
                </c:pt>
                <c:pt idx="25524">
                  <c:v>29.319183431586499</c:v>
                </c:pt>
                <c:pt idx="25525">
                  <c:v>29.3193459045583</c:v>
                </c:pt>
                <c:pt idx="25526">
                  <c:v>29.319508377010202</c:v>
                </c:pt>
                <c:pt idx="25527">
                  <c:v>29.319670848942199</c:v>
                </c:pt>
                <c:pt idx="25528">
                  <c:v>29.319833320354402</c:v>
                </c:pt>
                <c:pt idx="25529">
                  <c:v>29.319995791246601</c:v>
                </c:pt>
                <c:pt idx="25530">
                  <c:v>29.320158261619</c:v>
                </c:pt>
                <c:pt idx="25531">
                  <c:v>29.3203207314716</c:v>
                </c:pt>
                <c:pt idx="25532">
                  <c:v>29.320483200804201</c:v>
                </c:pt>
                <c:pt idx="25533">
                  <c:v>29.320645669617001</c:v>
                </c:pt>
                <c:pt idx="25534">
                  <c:v>29.3208081379099</c:v>
                </c:pt>
                <c:pt idx="25535">
                  <c:v>29.320970605682898</c:v>
                </c:pt>
                <c:pt idx="25536">
                  <c:v>29.321133072936099</c:v>
                </c:pt>
                <c:pt idx="25537">
                  <c:v>29.3212955396694</c:v>
                </c:pt>
                <c:pt idx="25538">
                  <c:v>29.3214580058828</c:v>
                </c:pt>
                <c:pt idx="25539">
                  <c:v>29.321620471576399</c:v>
                </c:pt>
                <c:pt idx="25540">
                  <c:v>29.3217829367501</c:v>
                </c:pt>
                <c:pt idx="25541">
                  <c:v>29.321945401404001</c:v>
                </c:pt>
                <c:pt idx="25542">
                  <c:v>29.322107865538001</c:v>
                </c:pt>
                <c:pt idx="25543">
                  <c:v>29.322270329152101</c:v>
                </c:pt>
                <c:pt idx="25544">
                  <c:v>29.322432792246399</c:v>
                </c:pt>
                <c:pt idx="25545">
                  <c:v>29.322595254820801</c:v>
                </c:pt>
                <c:pt idx="25546">
                  <c:v>29.322757716875401</c:v>
                </c:pt>
                <c:pt idx="25547">
                  <c:v>29.322920178410101</c:v>
                </c:pt>
                <c:pt idx="25548">
                  <c:v>29.323082639424999</c:v>
                </c:pt>
                <c:pt idx="25549">
                  <c:v>29.323245099920101</c:v>
                </c:pt>
                <c:pt idx="25550">
                  <c:v>29.323407559895301</c:v>
                </c:pt>
                <c:pt idx="25551">
                  <c:v>29.323570019350601</c:v>
                </c:pt>
                <c:pt idx="25552">
                  <c:v>29.3237324782861</c:v>
                </c:pt>
                <c:pt idx="25553">
                  <c:v>29.323894936701802</c:v>
                </c:pt>
                <c:pt idx="25554">
                  <c:v>29.324057394597599</c:v>
                </c:pt>
                <c:pt idx="25555">
                  <c:v>29.324219851973599</c:v>
                </c:pt>
                <c:pt idx="25556">
                  <c:v>29.324382308829801</c:v>
                </c:pt>
                <c:pt idx="25557">
                  <c:v>29.324544765166099</c:v>
                </c:pt>
                <c:pt idx="25558">
                  <c:v>29.324707220982599</c:v>
                </c:pt>
                <c:pt idx="25559">
                  <c:v>29.324869676279299</c:v>
                </c:pt>
                <c:pt idx="25560">
                  <c:v>29.325032131056101</c:v>
                </c:pt>
                <c:pt idx="25561">
                  <c:v>29.325194585313099</c:v>
                </c:pt>
                <c:pt idx="25562">
                  <c:v>29.325357039050299</c:v>
                </c:pt>
                <c:pt idx="25563">
                  <c:v>29.325519492267698</c:v>
                </c:pt>
                <c:pt idx="25564">
                  <c:v>29.325681944965201</c:v>
                </c:pt>
                <c:pt idx="25565">
                  <c:v>29.325844397142902</c:v>
                </c:pt>
                <c:pt idx="25566">
                  <c:v>29.326006848800901</c:v>
                </c:pt>
                <c:pt idx="25567">
                  <c:v>29.326169299938901</c:v>
                </c:pt>
                <c:pt idx="25568">
                  <c:v>29.326331750557198</c:v>
                </c:pt>
                <c:pt idx="25569">
                  <c:v>29.326494200655699</c:v>
                </c:pt>
                <c:pt idx="25570">
                  <c:v>29.326656650234298</c:v>
                </c:pt>
                <c:pt idx="25571">
                  <c:v>29.3268190992932</c:v>
                </c:pt>
                <c:pt idx="25572">
                  <c:v>29.326981547832201</c:v>
                </c:pt>
                <c:pt idx="25573">
                  <c:v>29.327143995851401</c:v>
                </c:pt>
                <c:pt idx="25574">
                  <c:v>29.3273064433508</c:v>
                </c:pt>
                <c:pt idx="25575">
                  <c:v>29.327468890330401</c:v>
                </c:pt>
                <c:pt idx="25576">
                  <c:v>29.327631336790301</c:v>
                </c:pt>
                <c:pt idx="25577">
                  <c:v>29.3277937827303</c:v>
                </c:pt>
                <c:pt idx="25578">
                  <c:v>29.327956228150502</c:v>
                </c:pt>
                <c:pt idx="25579">
                  <c:v>29.328118673050898</c:v>
                </c:pt>
                <c:pt idx="25580">
                  <c:v>29.328281117431501</c:v>
                </c:pt>
                <c:pt idx="25581">
                  <c:v>29.3284435612923</c:v>
                </c:pt>
                <c:pt idx="25582">
                  <c:v>29.3286060046334</c:v>
                </c:pt>
                <c:pt idx="25583">
                  <c:v>29.3287684474546</c:v>
                </c:pt>
                <c:pt idx="25584">
                  <c:v>29.328930889756101</c:v>
                </c:pt>
                <c:pt idx="25585">
                  <c:v>29.329093331537699</c:v>
                </c:pt>
                <c:pt idx="25586">
                  <c:v>29.329255772799598</c:v>
                </c:pt>
                <c:pt idx="25587">
                  <c:v>29.3294182135417</c:v>
                </c:pt>
                <c:pt idx="25588">
                  <c:v>29.329580653764001</c:v>
                </c:pt>
                <c:pt idx="25589">
                  <c:v>29.3297430934666</c:v>
                </c:pt>
                <c:pt idx="25590">
                  <c:v>29.329905532649299</c:v>
                </c:pt>
                <c:pt idx="25591">
                  <c:v>29.3300679713123</c:v>
                </c:pt>
                <c:pt idx="25592">
                  <c:v>29.330230409455499</c:v>
                </c:pt>
                <c:pt idx="25593">
                  <c:v>29.330392847078901</c:v>
                </c:pt>
                <c:pt idx="25594">
                  <c:v>29.330555284182601</c:v>
                </c:pt>
                <c:pt idx="25595">
                  <c:v>29.330717720766501</c:v>
                </c:pt>
                <c:pt idx="25596">
                  <c:v>29.330880156830599</c:v>
                </c:pt>
                <c:pt idx="25597">
                  <c:v>29.331042592374899</c:v>
                </c:pt>
                <c:pt idx="25598">
                  <c:v>29.331205027399498</c:v>
                </c:pt>
                <c:pt idx="25599">
                  <c:v>29.3313674619043</c:v>
                </c:pt>
                <c:pt idx="25600">
                  <c:v>29.3315298958894</c:v>
                </c:pt>
                <c:pt idx="25601">
                  <c:v>29.331692329354699</c:v>
                </c:pt>
                <c:pt idx="25602">
                  <c:v>29.3318547623002</c:v>
                </c:pt>
                <c:pt idx="25603">
                  <c:v>29.332017194725999</c:v>
                </c:pt>
                <c:pt idx="25604">
                  <c:v>29.332179626632001</c:v>
                </c:pt>
                <c:pt idx="25605">
                  <c:v>29.332342058018199</c:v>
                </c:pt>
                <c:pt idx="25606">
                  <c:v>29.332504488884801</c:v>
                </c:pt>
                <c:pt idx="25607">
                  <c:v>29.332666919231499</c:v>
                </c:pt>
                <c:pt idx="25608">
                  <c:v>29.3328293490585</c:v>
                </c:pt>
                <c:pt idx="25609">
                  <c:v>29.332991778365798</c:v>
                </c:pt>
                <c:pt idx="25610">
                  <c:v>29.333154207153299</c:v>
                </c:pt>
                <c:pt idx="25611">
                  <c:v>29.333316635421099</c:v>
                </c:pt>
                <c:pt idx="25612">
                  <c:v>29.333479063169101</c:v>
                </c:pt>
                <c:pt idx="25613">
                  <c:v>29.333641490397401</c:v>
                </c:pt>
                <c:pt idx="25614">
                  <c:v>29.3338039171059</c:v>
                </c:pt>
                <c:pt idx="25615">
                  <c:v>29.333966343294701</c:v>
                </c:pt>
                <c:pt idx="25616">
                  <c:v>29.334128768963801</c:v>
                </c:pt>
                <c:pt idx="25617">
                  <c:v>29.334291194113199</c:v>
                </c:pt>
                <c:pt idx="25618">
                  <c:v>29.334453618742799</c:v>
                </c:pt>
                <c:pt idx="25619">
                  <c:v>29.334616042852598</c:v>
                </c:pt>
                <c:pt idx="25620">
                  <c:v>29.334778466442799</c:v>
                </c:pt>
                <c:pt idx="25621">
                  <c:v>29.334940889513199</c:v>
                </c:pt>
                <c:pt idx="25622">
                  <c:v>29.3351033120639</c:v>
                </c:pt>
                <c:pt idx="25623">
                  <c:v>29.335265734094801</c:v>
                </c:pt>
                <c:pt idx="25624">
                  <c:v>29.335428155606099</c:v>
                </c:pt>
                <c:pt idx="25625">
                  <c:v>29.3355905765976</c:v>
                </c:pt>
                <c:pt idx="25626">
                  <c:v>29.335752997069399</c:v>
                </c:pt>
                <c:pt idx="25627">
                  <c:v>29.3359154170215</c:v>
                </c:pt>
                <c:pt idx="25628">
                  <c:v>29.3360778364538</c:v>
                </c:pt>
                <c:pt idx="25629">
                  <c:v>29.336240255366501</c:v>
                </c:pt>
                <c:pt idx="25630">
                  <c:v>29.336402673759402</c:v>
                </c:pt>
                <c:pt idx="25631">
                  <c:v>29.3365650916326</c:v>
                </c:pt>
                <c:pt idx="25632">
                  <c:v>29.336727508986101</c:v>
                </c:pt>
                <c:pt idx="25633">
                  <c:v>29.3368899258199</c:v>
                </c:pt>
                <c:pt idx="25634">
                  <c:v>29.337052342134001</c:v>
                </c:pt>
                <c:pt idx="25635">
                  <c:v>29.3372147579284</c:v>
                </c:pt>
                <c:pt idx="25636">
                  <c:v>29.337377173203102</c:v>
                </c:pt>
                <c:pt idx="25637">
                  <c:v>29.337539587958101</c:v>
                </c:pt>
                <c:pt idx="25638">
                  <c:v>29.3377020021933</c:v>
                </c:pt>
                <c:pt idx="25639">
                  <c:v>29.3378644159089</c:v>
                </c:pt>
                <c:pt idx="25640">
                  <c:v>29.338026829104798</c:v>
                </c:pt>
                <c:pt idx="25641">
                  <c:v>29.338189241780999</c:v>
                </c:pt>
                <c:pt idx="25642">
                  <c:v>29.338351653937501</c:v>
                </c:pt>
                <c:pt idx="25643">
                  <c:v>29.338514065574302</c:v>
                </c:pt>
                <c:pt idx="25644">
                  <c:v>29.338676476691401</c:v>
                </c:pt>
                <c:pt idx="25645">
                  <c:v>29.338838887288802</c:v>
                </c:pt>
                <c:pt idx="25646">
                  <c:v>29.3390012973666</c:v>
                </c:pt>
                <c:pt idx="25647">
                  <c:v>29.339163706924602</c:v>
                </c:pt>
                <c:pt idx="25648">
                  <c:v>29.339326115963001</c:v>
                </c:pt>
                <c:pt idx="25649">
                  <c:v>29.339488524481698</c:v>
                </c:pt>
                <c:pt idx="25650">
                  <c:v>29.339650932480701</c:v>
                </c:pt>
                <c:pt idx="25651">
                  <c:v>29.339813339959999</c:v>
                </c:pt>
                <c:pt idx="25652">
                  <c:v>29.339975746919599</c:v>
                </c:pt>
                <c:pt idx="25653">
                  <c:v>29.3401381533596</c:v>
                </c:pt>
                <c:pt idx="25654">
                  <c:v>29.3403005592799</c:v>
                </c:pt>
                <c:pt idx="25655">
                  <c:v>29.340462964680501</c:v>
                </c:pt>
                <c:pt idx="25656">
                  <c:v>29.340625369561501</c:v>
                </c:pt>
                <c:pt idx="25657">
                  <c:v>29.340787773922699</c:v>
                </c:pt>
                <c:pt idx="25658">
                  <c:v>29.340950177764299</c:v>
                </c:pt>
                <c:pt idx="25659">
                  <c:v>29.3411125810863</c:v>
                </c:pt>
                <c:pt idx="25660">
                  <c:v>29.341274983888599</c:v>
                </c:pt>
                <c:pt idx="25661">
                  <c:v>29.341437386171201</c:v>
                </c:pt>
                <c:pt idx="25662">
                  <c:v>29.341599787934101</c:v>
                </c:pt>
                <c:pt idx="25663">
                  <c:v>29.341762189177398</c:v>
                </c:pt>
                <c:pt idx="25664">
                  <c:v>29.341924589901101</c:v>
                </c:pt>
                <c:pt idx="25665">
                  <c:v>29.342086990105098</c:v>
                </c:pt>
                <c:pt idx="25666">
                  <c:v>29.342249389789401</c:v>
                </c:pt>
                <c:pt idx="25667">
                  <c:v>29.342411788954099</c:v>
                </c:pt>
                <c:pt idx="25668">
                  <c:v>29.342574187599102</c:v>
                </c:pt>
                <c:pt idx="25669">
                  <c:v>29.342736585724499</c:v>
                </c:pt>
                <c:pt idx="25670">
                  <c:v>29.342898983330201</c:v>
                </c:pt>
                <c:pt idx="25671">
                  <c:v>29.343061380416302</c:v>
                </c:pt>
                <c:pt idx="25672">
                  <c:v>29.3432237769827</c:v>
                </c:pt>
                <c:pt idx="25673">
                  <c:v>29.343386173029501</c:v>
                </c:pt>
                <c:pt idx="25674">
                  <c:v>29.343548568556599</c:v>
                </c:pt>
                <c:pt idx="25675">
                  <c:v>29.343710963564099</c:v>
                </c:pt>
                <c:pt idx="25676">
                  <c:v>29.343873358052001</c:v>
                </c:pt>
                <c:pt idx="25677">
                  <c:v>29.344035752020201</c:v>
                </c:pt>
                <c:pt idx="25678">
                  <c:v>29.344198145468798</c:v>
                </c:pt>
                <c:pt idx="25679">
                  <c:v>29.344360538397801</c:v>
                </c:pt>
                <c:pt idx="25680">
                  <c:v>29.344522930807099</c:v>
                </c:pt>
                <c:pt idx="25681">
                  <c:v>29.344685322696801</c:v>
                </c:pt>
                <c:pt idx="25682">
                  <c:v>29.344847714066901</c:v>
                </c:pt>
                <c:pt idx="25683">
                  <c:v>29.3450101049173</c:v>
                </c:pt>
                <c:pt idx="25684">
                  <c:v>29.3451724952482</c:v>
                </c:pt>
                <c:pt idx="25685">
                  <c:v>29.345334885059401</c:v>
                </c:pt>
                <c:pt idx="25686">
                  <c:v>29.345497274350901</c:v>
                </c:pt>
                <c:pt idx="25687">
                  <c:v>29.345659663122898</c:v>
                </c:pt>
                <c:pt idx="25688">
                  <c:v>29.345822051375201</c:v>
                </c:pt>
                <c:pt idx="25689">
                  <c:v>29.345984439107902</c:v>
                </c:pt>
                <c:pt idx="25690">
                  <c:v>29.346146826321</c:v>
                </c:pt>
                <c:pt idx="25691">
                  <c:v>29.3463092130145</c:v>
                </c:pt>
                <c:pt idx="25692">
                  <c:v>29.346471599188401</c:v>
                </c:pt>
                <c:pt idx="25693">
                  <c:v>29.3466339848427</c:v>
                </c:pt>
                <c:pt idx="25694">
                  <c:v>29.346796369977302</c:v>
                </c:pt>
                <c:pt idx="25695">
                  <c:v>29.3469587545924</c:v>
                </c:pt>
                <c:pt idx="25696">
                  <c:v>29.3471211386878</c:v>
                </c:pt>
                <c:pt idx="25697">
                  <c:v>29.347283522263702</c:v>
                </c:pt>
                <c:pt idx="25698">
                  <c:v>29.347445905319901</c:v>
                </c:pt>
                <c:pt idx="25699">
                  <c:v>29.347608287856499</c:v>
                </c:pt>
                <c:pt idx="25700">
                  <c:v>29.347770669873601</c:v>
                </c:pt>
                <c:pt idx="25701">
                  <c:v>29.347933051371001</c:v>
                </c:pt>
                <c:pt idx="25702">
                  <c:v>29.348095432348799</c:v>
                </c:pt>
                <c:pt idx="25703">
                  <c:v>29.348257812807098</c:v>
                </c:pt>
                <c:pt idx="25704">
                  <c:v>29.348420192745699</c:v>
                </c:pt>
                <c:pt idx="25705">
                  <c:v>29.348582572164801</c:v>
                </c:pt>
                <c:pt idx="25706">
                  <c:v>29.348744951064301</c:v>
                </c:pt>
                <c:pt idx="25707">
                  <c:v>29.348907329444199</c:v>
                </c:pt>
                <c:pt idx="25708">
                  <c:v>29.349069707304501</c:v>
                </c:pt>
                <c:pt idx="25709">
                  <c:v>29.349232084645202</c:v>
                </c:pt>
                <c:pt idx="25710">
                  <c:v>29.3493944614663</c:v>
                </c:pt>
                <c:pt idx="25711">
                  <c:v>29.349556837767899</c:v>
                </c:pt>
                <c:pt idx="25712">
                  <c:v>29.3497192135499</c:v>
                </c:pt>
                <c:pt idx="25713">
                  <c:v>29.349881588812199</c:v>
                </c:pt>
                <c:pt idx="25714">
                  <c:v>29.350043963555098</c:v>
                </c:pt>
                <c:pt idx="25715">
                  <c:v>29.3502063377783</c:v>
                </c:pt>
                <c:pt idx="25716">
                  <c:v>29.350368711482002</c:v>
                </c:pt>
                <c:pt idx="25717">
                  <c:v>29.350531084666098</c:v>
                </c:pt>
                <c:pt idx="25718">
                  <c:v>29.3506934573306</c:v>
                </c:pt>
                <c:pt idx="25719">
                  <c:v>29.350855829475599</c:v>
                </c:pt>
                <c:pt idx="25720">
                  <c:v>29.351018201100999</c:v>
                </c:pt>
                <c:pt idx="25721">
                  <c:v>29.3511805722068</c:v>
                </c:pt>
                <c:pt idx="25722">
                  <c:v>29.351342942793099</c:v>
                </c:pt>
                <c:pt idx="25723">
                  <c:v>29.3515053128598</c:v>
                </c:pt>
                <c:pt idx="25724">
                  <c:v>29.351667682406902</c:v>
                </c:pt>
                <c:pt idx="25725">
                  <c:v>29.351830051434501</c:v>
                </c:pt>
                <c:pt idx="25726">
                  <c:v>29.351992419942501</c:v>
                </c:pt>
                <c:pt idx="25727">
                  <c:v>29.352154787930999</c:v>
                </c:pt>
                <c:pt idx="25728">
                  <c:v>29.352317155399898</c:v>
                </c:pt>
                <c:pt idx="25729">
                  <c:v>29.352479522349299</c:v>
                </c:pt>
                <c:pt idx="25730">
                  <c:v>29.3526418887791</c:v>
                </c:pt>
                <c:pt idx="25731">
                  <c:v>29.352804254689399</c:v>
                </c:pt>
                <c:pt idx="25732">
                  <c:v>29.3529666200801</c:v>
                </c:pt>
                <c:pt idx="25733">
                  <c:v>29.353128984951301</c:v>
                </c:pt>
                <c:pt idx="25734">
                  <c:v>29.3532913493029</c:v>
                </c:pt>
                <c:pt idx="25735">
                  <c:v>29.353453713135</c:v>
                </c:pt>
                <c:pt idx="25736">
                  <c:v>29.353616076447601</c:v>
                </c:pt>
                <c:pt idx="25737">
                  <c:v>29.3537784392406</c:v>
                </c:pt>
                <c:pt idx="25738">
                  <c:v>29.353940801514099</c:v>
                </c:pt>
                <c:pt idx="25739">
                  <c:v>29.354103163268</c:v>
                </c:pt>
                <c:pt idx="25740">
                  <c:v>29.354265524502399</c:v>
                </c:pt>
                <c:pt idx="25741">
                  <c:v>29.354427885217302</c:v>
                </c:pt>
                <c:pt idx="25742">
                  <c:v>29.354590245412599</c:v>
                </c:pt>
                <c:pt idx="25743">
                  <c:v>29.3547526050885</c:v>
                </c:pt>
                <c:pt idx="25744">
                  <c:v>29.354914964244699</c:v>
                </c:pt>
                <c:pt idx="25745">
                  <c:v>29.355077322881499</c:v>
                </c:pt>
                <c:pt idx="25746">
                  <c:v>29.3552396809987</c:v>
                </c:pt>
                <c:pt idx="25747">
                  <c:v>29.355402038596502</c:v>
                </c:pt>
                <c:pt idx="25748">
                  <c:v>29.355564395674701</c:v>
                </c:pt>
                <c:pt idx="25749">
                  <c:v>29.355726752233299</c:v>
                </c:pt>
                <c:pt idx="25750">
                  <c:v>29.3558891082725</c:v>
                </c:pt>
                <c:pt idx="25751">
                  <c:v>29.356051463792099</c:v>
                </c:pt>
                <c:pt idx="25752">
                  <c:v>29.356213818792298</c:v>
                </c:pt>
                <c:pt idx="25753">
                  <c:v>29.356376173272899</c:v>
                </c:pt>
                <c:pt idx="25754">
                  <c:v>29.356538527234001</c:v>
                </c:pt>
                <c:pt idx="25755">
                  <c:v>29.3567008806756</c:v>
                </c:pt>
                <c:pt idx="25756">
                  <c:v>29.3568632335977</c:v>
                </c:pt>
                <c:pt idx="25757">
                  <c:v>29.357025586000301</c:v>
                </c:pt>
                <c:pt idx="25758">
                  <c:v>29.3571879378833</c:v>
                </c:pt>
                <c:pt idx="25759">
                  <c:v>29.357350289246899</c:v>
                </c:pt>
                <c:pt idx="25760">
                  <c:v>29.357512640090999</c:v>
                </c:pt>
                <c:pt idx="25761">
                  <c:v>29.3576749904156</c:v>
                </c:pt>
                <c:pt idx="25762">
                  <c:v>29.357837340220598</c:v>
                </c:pt>
                <c:pt idx="25763">
                  <c:v>29.357999689506201</c:v>
                </c:pt>
                <c:pt idx="25764">
                  <c:v>29.358162038272301</c:v>
                </c:pt>
                <c:pt idx="25765">
                  <c:v>29.358324386518898</c:v>
                </c:pt>
                <c:pt idx="25766">
                  <c:v>29.358486734246</c:v>
                </c:pt>
                <c:pt idx="25767">
                  <c:v>29.358649081453599</c:v>
                </c:pt>
                <c:pt idx="25768">
                  <c:v>29.358811428141799</c:v>
                </c:pt>
                <c:pt idx="25769">
                  <c:v>29.3589737743104</c:v>
                </c:pt>
                <c:pt idx="25770">
                  <c:v>29.359136119959501</c:v>
                </c:pt>
                <c:pt idx="25771">
                  <c:v>29.3592984650892</c:v>
                </c:pt>
                <c:pt idx="25772">
                  <c:v>29.359460809699399</c:v>
                </c:pt>
                <c:pt idx="25773">
                  <c:v>29.3596231537901</c:v>
                </c:pt>
                <c:pt idx="25774">
                  <c:v>29.359785497361301</c:v>
                </c:pt>
                <c:pt idx="25775">
                  <c:v>29.359947840413099</c:v>
                </c:pt>
                <c:pt idx="25776">
                  <c:v>29.360110182945402</c:v>
                </c:pt>
                <c:pt idx="25777">
                  <c:v>29.360272524958202</c:v>
                </c:pt>
                <c:pt idx="25778">
                  <c:v>29.360434866451499</c:v>
                </c:pt>
                <c:pt idx="25779">
                  <c:v>29.3605972074254</c:v>
                </c:pt>
                <c:pt idx="25780">
                  <c:v>29.360759547879798</c:v>
                </c:pt>
                <c:pt idx="25781">
                  <c:v>29.360921887814701</c:v>
                </c:pt>
                <c:pt idx="25782">
                  <c:v>29.361084227230201</c:v>
                </c:pt>
                <c:pt idx="25783">
                  <c:v>29.361246566126201</c:v>
                </c:pt>
                <c:pt idx="25784">
                  <c:v>29.361408904502699</c:v>
                </c:pt>
                <c:pt idx="25785">
                  <c:v>29.361571242359801</c:v>
                </c:pt>
                <c:pt idx="25786">
                  <c:v>29.3617335796974</c:v>
                </c:pt>
                <c:pt idx="25787">
                  <c:v>29.3618959165156</c:v>
                </c:pt>
                <c:pt idx="25788">
                  <c:v>29.3620582528143</c:v>
                </c:pt>
                <c:pt idx="25789">
                  <c:v>29.362220588593502</c:v>
                </c:pt>
                <c:pt idx="25790">
                  <c:v>29.3623829238533</c:v>
                </c:pt>
                <c:pt idx="25791">
                  <c:v>29.362545258593698</c:v>
                </c:pt>
                <c:pt idx="25792">
                  <c:v>29.362707592814601</c:v>
                </c:pt>
                <c:pt idx="25793">
                  <c:v>29.362869926516101</c:v>
                </c:pt>
                <c:pt idx="25794">
                  <c:v>29.363032259698102</c:v>
                </c:pt>
                <c:pt idx="25795">
                  <c:v>29.3631945923606</c:v>
                </c:pt>
                <c:pt idx="25796">
                  <c:v>29.363356924503801</c:v>
                </c:pt>
                <c:pt idx="25797">
                  <c:v>29.3635192561274</c:v>
                </c:pt>
                <c:pt idx="25798">
                  <c:v>29.363681587231699</c:v>
                </c:pt>
                <c:pt idx="25799">
                  <c:v>29.363843917816499</c:v>
                </c:pt>
                <c:pt idx="25800">
                  <c:v>29.3640062478819</c:v>
                </c:pt>
                <c:pt idx="25801">
                  <c:v>29.364168577427801</c:v>
                </c:pt>
                <c:pt idx="25802">
                  <c:v>29.364330906454299</c:v>
                </c:pt>
                <c:pt idx="25803">
                  <c:v>29.364493234961401</c:v>
                </c:pt>
                <c:pt idx="25804">
                  <c:v>29.364655562949</c:v>
                </c:pt>
                <c:pt idx="25805">
                  <c:v>29.3648178904172</c:v>
                </c:pt>
                <c:pt idx="25806">
                  <c:v>29.364980217366</c:v>
                </c:pt>
                <c:pt idx="25807">
                  <c:v>29.3651425437954</c:v>
                </c:pt>
                <c:pt idx="25808">
                  <c:v>29.365304869705401</c:v>
                </c:pt>
                <c:pt idx="25809">
                  <c:v>29.365467195095899</c:v>
                </c:pt>
                <c:pt idx="25810">
                  <c:v>29.365629519967001</c:v>
                </c:pt>
                <c:pt idx="25811">
                  <c:v>29.3657918443187</c:v>
                </c:pt>
                <c:pt idx="25812">
                  <c:v>29.3659541681509</c:v>
                </c:pt>
                <c:pt idx="25813">
                  <c:v>29.366116491463799</c:v>
                </c:pt>
                <c:pt idx="25814">
                  <c:v>29.3662788142572</c:v>
                </c:pt>
                <c:pt idx="25815">
                  <c:v>29.3664411365313</c:v>
                </c:pt>
                <c:pt idx="25816">
                  <c:v>29.366603458285901</c:v>
                </c:pt>
                <c:pt idx="25817">
                  <c:v>29.366765779521099</c:v>
                </c:pt>
                <c:pt idx="25818">
                  <c:v>29.366928100236901</c:v>
                </c:pt>
                <c:pt idx="25819">
                  <c:v>29.3670904204333</c:v>
                </c:pt>
                <c:pt idx="25820">
                  <c:v>29.367252740110299</c:v>
                </c:pt>
                <c:pt idx="25821">
                  <c:v>29.367415059267898</c:v>
                </c:pt>
                <c:pt idx="25822">
                  <c:v>29.367577377906098</c:v>
                </c:pt>
                <c:pt idx="25823">
                  <c:v>29.367739696024898</c:v>
                </c:pt>
                <c:pt idx="25824">
                  <c:v>29.367902013624299</c:v>
                </c:pt>
                <c:pt idx="25825">
                  <c:v>29.3680643307043</c:v>
                </c:pt>
                <c:pt idx="25826">
                  <c:v>29.368226647265001</c:v>
                </c:pt>
                <c:pt idx="25827">
                  <c:v>29.368388963306199</c:v>
                </c:pt>
                <c:pt idx="25828">
                  <c:v>29.368551278828001</c:v>
                </c:pt>
                <c:pt idx="25829">
                  <c:v>29.368713593830499</c:v>
                </c:pt>
                <c:pt idx="25830">
                  <c:v>29.368875908313498</c:v>
                </c:pt>
                <c:pt idx="25831">
                  <c:v>29.369038222277201</c:v>
                </c:pt>
                <c:pt idx="25832">
                  <c:v>29.3692005357215</c:v>
                </c:pt>
                <c:pt idx="25833">
                  <c:v>29.3693628486464</c:v>
                </c:pt>
                <c:pt idx="25834">
                  <c:v>29.3695251610519</c:v>
                </c:pt>
                <c:pt idx="25835">
                  <c:v>29.3696874729381</c:v>
                </c:pt>
                <c:pt idx="25836">
                  <c:v>29.3698497843049</c:v>
                </c:pt>
                <c:pt idx="25837">
                  <c:v>29.370012095152301</c:v>
                </c:pt>
                <c:pt idx="25838">
                  <c:v>29.370174405480299</c:v>
                </c:pt>
                <c:pt idx="25839">
                  <c:v>29.370336715289</c:v>
                </c:pt>
                <c:pt idx="25840">
                  <c:v>29.370499024578201</c:v>
                </c:pt>
                <c:pt idx="25841">
                  <c:v>29.370661333348199</c:v>
                </c:pt>
                <c:pt idx="25842">
                  <c:v>29.370823641598701</c:v>
                </c:pt>
                <c:pt idx="25843">
                  <c:v>29.370985949329899</c:v>
                </c:pt>
                <c:pt idx="25844">
                  <c:v>29.371148256541701</c:v>
                </c:pt>
                <c:pt idx="25845">
                  <c:v>29.3713105632342</c:v>
                </c:pt>
                <c:pt idx="25846">
                  <c:v>29.371472869407299</c:v>
                </c:pt>
                <c:pt idx="25847">
                  <c:v>29.371635175061002</c:v>
                </c:pt>
                <c:pt idx="25848">
                  <c:v>29.371797480195401</c:v>
                </c:pt>
                <c:pt idx="25849">
                  <c:v>29.3719597848104</c:v>
                </c:pt>
                <c:pt idx="25850">
                  <c:v>29.372122088906099</c:v>
                </c:pt>
                <c:pt idx="25851">
                  <c:v>29.372284392482399</c:v>
                </c:pt>
                <c:pt idx="25852">
                  <c:v>29.372446695539399</c:v>
                </c:pt>
                <c:pt idx="25853">
                  <c:v>29.372608998076998</c:v>
                </c:pt>
                <c:pt idx="25854">
                  <c:v>29.372771300095302</c:v>
                </c:pt>
                <c:pt idx="25855">
                  <c:v>29.372933601594202</c:v>
                </c:pt>
                <c:pt idx="25856">
                  <c:v>29.373095902573802</c:v>
                </c:pt>
                <c:pt idx="25857">
                  <c:v>29.373258203033998</c:v>
                </c:pt>
                <c:pt idx="25858">
                  <c:v>29.373420502974898</c:v>
                </c:pt>
                <c:pt idx="25859">
                  <c:v>29.373582802396498</c:v>
                </c:pt>
                <c:pt idx="25860">
                  <c:v>29.373745101298699</c:v>
                </c:pt>
                <c:pt idx="25861">
                  <c:v>29.373907399681599</c:v>
                </c:pt>
                <c:pt idx="25862">
                  <c:v>29.374069697545099</c:v>
                </c:pt>
                <c:pt idx="25863">
                  <c:v>29.374231994889399</c:v>
                </c:pt>
                <c:pt idx="25864">
                  <c:v>29.3743942917142</c:v>
                </c:pt>
                <c:pt idx="25865">
                  <c:v>29.3745565880198</c:v>
                </c:pt>
                <c:pt idx="25866">
                  <c:v>29.374718883806</c:v>
                </c:pt>
                <c:pt idx="25867">
                  <c:v>29.374881179072901</c:v>
                </c:pt>
                <c:pt idx="25868">
                  <c:v>29.375043473820501</c:v>
                </c:pt>
                <c:pt idx="25869">
                  <c:v>29.375205768048801</c:v>
                </c:pt>
                <c:pt idx="25870">
                  <c:v>29.375368061757701</c:v>
                </c:pt>
                <c:pt idx="25871">
                  <c:v>29.375530354947301</c:v>
                </c:pt>
                <c:pt idx="25872">
                  <c:v>29.375692647617601</c:v>
                </c:pt>
                <c:pt idx="25873">
                  <c:v>29.375854939768601</c:v>
                </c:pt>
                <c:pt idx="25874">
                  <c:v>29.376017231400301</c:v>
                </c:pt>
                <c:pt idx="25875">
                  <c:v>29.376179522512601</c:v>
                </c:pt>
                <c:pt idx="25876">
                  <c:v>29.3763418131057</c:v>
                </c:pt>
                <c:pt idx="25877">
                  <c:v>29.3765041031794</c:v>
                </c:pt>
                <c:pt idx="25878">
                  <c:v>29.376666392733799</c:v>
                </c:pt>
                <c:pt idx="25879">
                  <c:v>29.376828681768998</c:v>
                </c:pt>
                <c:pt idx="25880">
                  <c:v>29.376990970284801</c:v>
                </c:pt>
                <c:pt idx="25881">
                  <c:v>29.3771532582813</c:v>
                </c:pt>
                <c:pt idx="25882">
                  <c:v>29.377315545758499</c:v>
                </c:pt>
                <c:pt idx="25883">
                  <c:v>29.377477832716401</c:v>
                </c:pt>
                <c:pt idx="25884">
                  <c:v>29.377640119155</c:v>
                </c:pt>
                <c:pt idx="25885">
                  <c:v>29.377802405074299</c:v>
                </c:pt>
                <c:pt idx="25886">
                  <c:v>29.3779646904743</c:v>
                </c:pt>
                <c:pt idx="25887">
                  <c:v>29.378126975355102</c:v>
                </c:pt>
                <c:pt idx="25888">
                  <c:v>29.3782892597165</c:v>
                </c:pt>
                <c:pt idx="25889">
                  <c:v>29.378451543558601</c:v>
                </c:pt>
                <c:pt idx="25890">
                  <c:v>29.378613826881502</c:v>
                </c:pt>
                <c:pt idx="25891">
                  <c:v>29.378776109685099</c:v>
                </c:pt>
                <c:pt idx="25892">
                  <c:v>29.378938391969399</c:v>
                </c:pt>
                <c:pt idx="25893">
                  <c:v>29.379100673734399</c:v>
                </c:pt>
                <c:pt idx="25894">
                  <c:v>29.379262954980099</c:v>
                </c:pt>
                <c:pt idx="25895">
                  <c:v>29.379425235706499</c:v>
                </c:pt>
                <c:pt idx="25896">
                  <c:v>29.379587515913698</c:v>
                </c:pt>
                <c:pt idx="25897">
                  <c:v>29.379749795601501</c:v>
                </c:pt>
                <c:pt idx="25898">
                  <c:v>29.3799120747702</c:v>
                </c:pt>
                <c:pt idx="25899">
                  <c:v>29.380074353419499</c:v>
                </c:pt>
                <c:pt idx="25900">
                  <c:v>29.380236631549501</c:v>
                </c:pt>
                <c:pt idx="25901">
                  <c:v>29.380398909160299</c:v>
                </c:pt>
                <c:pt idx="25902">
                  <c:v>29.380561186251899</c:v>
                </c:pt>
                <c:pt idx="25903">
                  <c:v>29.380723462824101</c:v>
                </c:pt>
                <c:pt idx="25904">
                  <c:v>29.380885738877101</c:v>
                </c:pt>
                <c:pt idx="25905">
                  <c:v>29.381048014410801</c:v>
                </c:pt>
                <c:pt idx="25906">
                  <c:v>29.381210289425301</c:v>
                </c:pt>
                <c:pt idx="25907">
                  <c:v>29.3813725639205</c:v>
                </c:pt>
                <c:pt idx="25908">
                  <c:v>29.3815348378964</c:v>
                </c:pt>
                <c:pt idx="25909">
                  <c:v>29.381697111353098</c:v>
                </c:pt>
                <c:pt idx="25910">
                  <c:v>29.3818593842905</c:v>
                </c:pt>
                <c:pt idx="25911">
                  <c:v>29.382021656708702</c:v>
                </c:pt>
                <c:pt idx="25912">
                  <c:v>29.382183928607599</c:v>
                </c:pt>
                <c:pt idx="25913">
                  <c:v>29.3823461999873</c:v>
                </c:pt>
                <c:pt idx="25914">
                  <c:v>29.3825084708477</c:v>
                </c:pt>
                <c:pt idx="25915">
                  <c:v>29.3826707411889</c:v>
                </c:pt>
                <c:pt idx="25916">
                  <c:v>29.382833011010799</c:v>
                </c:pt>
                <c:pt idx="25917">
                  <c:v>29.382995280313501</c:v>
                </c:pt>
                <c:pt idx="25918">
                  <c:v>29.383157549097</c:v>
                </c:pt>
                <c:pt idx="25919">
                  <c:v>29.383319817361102</c:v>
                </c:pt>
                <c:pt idx="25920">
                  <c:v>29.383482085106099</c:v>
                </c:pt>
                <c:pt idx="25921">
                  <c:v>29.3836443523318</c:v>
                </c:pt>
                <c:pt idx="25922">
                  <c:v>29.3838066190383</c:v>
                </c:pt>
                <c:pt idx="25923">
                  <c:v>29.383968885225599</c:v>
                </c:pt>
                <c:pt idx="25924">
                  <c:v>29.384131150893602</c:v>
                </c:pt>
                <c:pt idx="25925">
                  <c:v>29.3842934160424</c:v>
                </c:pt>
                <c:pt idx="25926">
                  <c:v>29.384455680671898</c:v>
                </c:pt>
                <c:pt idx="25927">
                  <c:v>29.384617944782299</c:v>
                </c:pt>
                <c:pt idx="25928">
                  <c:v>29.3847802083734</c:v>
                </c:pt>
                <c:pt idx="25929">
                  <c:v>29.3849424714452</c:v>
                </c:pt>
                <c:pt idx="25930">
                  <c:v>29.385104733997899</c:v>
                </c:pt>
                <c:pt idx="25931">
                  <c:v>29.385266996031302</c:v>
                </c:pt>
                <c:pt idx="25932">
                  <c:v>29.3854292575455</c:v>
                </c:pt>
                <c:pt idx="25933">
                  <c:v>29.385591518540501</c:v>
                </c:pt>
                <c:pt idx="25934">
                  <c:v>29.385753779016301</c:v>
                </c:pt>
                <c:pt idx="25935">
                  <c:v>29.385916038972901</c:v>
                </c:pt>
                <c:pt idx="25936">
                  <c:v>29.386078298410201</c:v>
                </c:pt>
                <c:pt idx="25937">
                  <c:v>29.386240557328399</c:v>
                </c:pt>
                <c:pt idx="25938">
                  <c:v>29.386402815727301</c:v>
                </c:pt>
                <c:pt idx="25939">
                  <c:v>29.386565073606999</c:v>
                </c:pt>
                <c:pt idx="25940">
                  <c:v>29.386727330967499</c:v>
                </c:pt>
                <c:pt idx="25941">
                  <c:v>29.386889587808799</c:v>
                </c:pt>
                <c:pt idx="25942">
                  <c:v>29.387051844130902</c:v>
                </c:pt>
                <c:pt idx="25943">
                  <c:v>29.3872140999338</c:v>
                </c:pt>
                <c:pt idx="25944">
                  <c:v>29.387376355217601</c:v>
                </c:pt>
                <c:pt idx="25945">
                  <c:v>29.387538609982101</c:v>
                </c:pt>
                <c:pt idx="25946">
                  <c:v>29.387700864227401</c:v>
                </c:pt>
                <c:pt idx="25947">
                  <c:v>29.387863117953501</c:v>
                </c:pt>
                <c:pt idx="25948">
                  <c:v>29.388025371160399</c:v>
                </c:pt>
                <c:pt idx="25949">
                  <c:v>29.388187623848101</c:v>
                </c:pt>
                <c:pt idx="25950">
                  <c:v>29.388349876016701</c:v>
                </c:pt>
                <c:pt idx="25951">
                  <c:v>29.388512127666001</c:v>
                </c:pt>
                <c:pt idx="25952">
                  <c:v>29.3886743787962</c:v>
                </c:pt>
                <c:pt idx="25953">
                  <c:v>29.388836629407098</c:v>
                </c:pt>
                <c:pt idx="25954">
                  <c:v>29.388998879498899</c:v>
                </c:pt>
                <c:pt idx="25955">
                  <c:v>29.3891611290715</c:v>
                </c:pt>
                <c:pt idx="25956">
                  <c:v>29.389323378124999</c:v>
                </c:pt>
                <c:pt idx="25957">
                  <c:v>29.389485626659202</c:v>
                </c:pt>
                <c:pt idx="25958">
                  <c:v>29.389647874674299</c:v>
                </c:pt>
                <c:pt idx="25959">
                  <c:v>29.3898101221702</c:v>
                </c:pt>
                <c:pt idx="25960">
                  <c:v>29.3899723691469</c:v>
                </c:pt>
                <c:pt idx="25961">
                  <c:v>29.390134615604499</c:v>
                </c:pt>
                <c:pt idx="25962">
                  <c:v>29.390296861542801</c:v>
                </c:pt>
                <c:pt idx="25963">
                  <c:v>29.390459106961998</c:v>
                </c:pt>
                <c:pt idx="25964">
                  <c:v>29.390621351862102</c:v>
                </c:pt>
                <c:pt idx="25965">
                  <c:v>29.390783596243001</c:v>
                </c:pt>
                <c:pt idx="25966">
                  <c:v>29.390945840104699</c:v>
                </c:pt>
                <c:pt idx="25967">
                  <c:v>29.3911080834472</c:v>
                </c:pt>
                <c:pt idx="25968">
                  <c:v>29.3912703262706</c:v>
                </c:pt>
                <c:pt idx="25969">
                  <c:v>29.3914325685748</c:v>
                </c:pt>
                <c:pt idx="25970">
                  <c:v>29.391594810359901</c:v>
                </c:pt>
                <c:pt idx="25971">
                  <c:v>29.391757051625799</c:v>
                </c:pt>
                <c:pt idx="25972">
                  <c:v>29.391919292372599</c:v>
                </c:pt>
                <c:pt idx="25973">
                  <c:v>29.392081532600201</c:v>
                </c:pt>
                <c:pt idx="25974">
                  <c:v>29.3922437723086</c:v>
                </c:pt>
                <c:pt idx="25975">
                  <c:v>29.392406011498</c:v>
                </c:pt>
                <c:pt idx="25976">
                  <c:v>29.3925682501681</c:v>
                </c:pt>
                <c:pt idx="25977">
                  <c:v>29.392730488319099</c:v>
                </c:pt>
                <c:pt idx="25978">
                  <c:v>29.392892725951</c:v>
                </c:pt>
                <c:pt idx="25979">
                  <c:v>29.393054963063701</c:v>
                </c:pt>
                <c:pt idx="25980">
                  <c:v>29.3932171996573</c:v>
                </c:pt>
                <c:pt idx="25981">
                  <c:v>29.393379435731699</c:v>
                </c:pt>
                <c:pt idx="25982">
                  <c:v>29.3935416712871</c:v>
                </c:pt>
                <c:pt idx="25983">
                  <c:v>29.3937039063232</c:v>
                </c:pt>
                <c:pt idx="25984">
                  <c:v>29.393866140840299</c:v>
                </c:pt>
                <c:pt idx="25985">
                  <c:v>29.3940283748382</c:v>
                </c:pt>
                <c:pt idx="25986">
                  <c:v>29.394190608316901</c:v>
                </c:pt>
                <c:pt idx="25987">
                  <c:v>29.3943528412766</c:v>
                </c:pt>
                <c:pt idx="25988">
                  <c:v>29.394515073717098</c:v>
                </c:pt>
                <c:pt idx="25989">
                  <c:v>29.394677305638499</c:v>
                </c:pt>
                <c:pt idx="25990">
                  <c:v>29.394839537040699</c:v>
                </c:pt>
                <c:pt idx="25991">
                  <c:v>29.395001767923901</c:v>
                </c:pt>
                <c:pt idx="25992">
                  <c:v>29.395163998287899</c:v>
                </c:pt>
                <c:pt idx="25993">
                  <c:v>29.395326228132799</c:v>
                </c:pt>
                <c:pt idx="25994">
                  <c:v>29.395488457458502</c:v>
                </c:pt>
                <c:pt idx="25995">
                  <c:v>29.395650686265199</c:v>
                </c:pt>
                <c:pt idx="25996">
                  <c:v>29.395812914552799</c:v>
                </c:pt>
                <c:pt idx="25997">
                  <c:v>29.395975142321198</c:v>
                </c:pt>
                <c:pt idx="25998">
                  <c:v>29.3961373695705</c:v>
                </c:pt>
                <c:pt idx="25999">
                  <c:v>29.3962995963007</c:v>
                </c:pt>
                <c:pt idx="26000">
                  <c:v>29.3964618225118</c:v>
                </c:pt>
                <c:pt idx="26001">
                  <c:v>29.396624048203801</c:v>
                </c:pt>
                <c:pt idx="26002">
                  <c:v>29.396786273376701</c:v>
                </c:pt>
                <c:pt idx="26003">
                  <c:v>29.3969484980305</c:v>
                </c:pt>
                <c:pt idx="26004">
                  <c:v>29.397110722165099</c:v>
                </c:pt>
                <c:pt idx="26005">
                  <c:v>29.397272945780699</c:v>
                </c:pt>
                <c:pt idx="26006">
                  <c:v>29.397435168877202</c:v>
                </c:pt>
                <c:pt idx="26007">
                  <c:v>29.3975973914546</c:v>
                </c:pt>
                <c:pt idx="26008">
                  <c:v>29.3977596135129</c:v>
                </c:pt>
                <c:pt idx="26009">
                  <c:v>29.397921835052099</c:v>
                </c:pt>
                <c:pt idx="26010">
                  <c:v>29.3980840560722</c:v>
                </c:pt>
                <c:pt idx="26011">
                  <c:v>29.3982462765732</c:v>
                </c:pt>
                <c:pt idx="26012">
                  <c:v>29.398408496555099</c:v>
                </c:pt>
                <c:pt idx="26013">
                  <c:v>29.398570716018</c:v>
                </c:pt>
                <c:pt idx="26014">
                  <c:v>29.3987329349617</c:v>
                </c:pt>
                <c:pt idx="26015">
                  <c:v>29.398895153386398</c:v>
                </c:pt>
                <c:pt idx="26016">
                  <c:v>29.399057371291999</c:v>
                </c:pt>
                <c:pt idx="26017">
                  <c:v>29.399219588678498</c:v>
                </c:pt>
                <c:pt idx="26018">
                  <c:v>29.3993818055459</c:v>
                </c:pt>
                <c:pt idx="26019">
                  <c:v>29.399544021894201</c:v>
                </c:pt>
                <c:pt idx="26020">
                  <c:v>29.3997062377235</c:v>
                </c:pt>
                <c:pt idx="26021">
                  <c:v>29.399868453033701</c:v>
                </c:pt>
                <c:pt idx="26022">
                  <c:v>29.400030667824801</c:v>
                </c:pt>
                <c:pt idx="26023">
                  <c:v>29.400192882096899</c:v>
                </c:pt>
                <c:pt idx="26024">
                  <c:v>29.4003550958498</c:v>
                </c:pt>
                <c:pt idx="26025">
                  <c:v>29.400517309083799</c:v>
                </c:pt>
                <c:pt idx="26026">
                  <c:v>29.400679521798601</c:v>
                </c:pt>
                <c:pt idx="26027">
                  <c:v>29.400841733994401</c:v>
                </c:pt>
                <c:pt idx="26028">
                  <c:v>29.4010039456711</c:v>
                </c:pt>
                <c:pt idx="26029">
                  <c:v>29.401166156828801</c:v>
                </c:pt>
                <c:pt idx="26030">
                  <c:v>29.4013283674674</c:v>
                </c:pt>
                <c:pt idx="26031">
                  <c:v>29.401490577586902</c:v>
                </c:pt>
                <c:pt idx="26032">
                  <c:v>29.401652787187398</c:v>
                </c:pt>
                <c:pt idx="26033">
                  <c:v>29.401814996268801</c:v>
                </c:pt>
                <c:pt idx="26034">
                  <c:v>29.401977204831201</c:v>
                </c:pt>
                <c:pt idx="26035">
                  <c:v>29.402139412874501</c:v>
                </c:pt>
                <c:pt idx="26036">
                  <c:v>29.402301620398799</c:v>
                </c:pt>
                <c:pt idx="26037">
                  <c:v>29.402463827403999</c:v>
                </c:pt>
                <c:pt idx="26038">
                  <c:v>29.402626033890201</c:v>
                </c:pt>
                <c:pt idx="26039">
                  <c:v>29.402788239857401</c:v>
                </c:pt>
                <c:pt idx="26040">
                  <c:v>29.4029504453055</c:v>
                </c:pt>
                <c:pt idx="26041">
                  <c:v>29.403112650234501</c:v>
                </c:pt>
                <c:pt idx="26042">
                  <c:v>29.403274854644501</c:v>
                </c:pt>
                <c:pt idx="26043">
                  <c:v>29.403437058535498</c:v>
                </c:pt>
                <c:pt idx="26044">
                  <c:v>29.403599261907399</c:v>
                </c:pt>
                <c:pt idx="26045">
                  <c:v>29.403761464760301</c:v>
                </c:pt>
                <c:pt idx="26046">
                  <c:v>29.403923667094201</c:v>
                </c:pt>
                <c:pt idx="26047">
                  <c:v>29.404085868909</c:v>
                </c:pt>
                <c:pt idx="26048">
                  <c:v>29.404248070204801</c:v>
                </c:pt>
                <c:pt idx="26049">
                  <c:v>29.4044102709816</c:v>
                </c:pt>
                <c:pt idx="26050">
                  <c:v>29.404572471239401</c:v>
                </c:pt>
                <c:pt idx="26051">
                  <c:v>29.404734670978101</c:v>
                </c:pt>
                <c:pt idx="26052">
                  <c:v>29.404896870197799</c:v>
                </c:pt>
                <c:pt idx="26053">
                  <c:v>29.405059068898499</c:v>
                </c:pt>
                <c:pt idx="26054">
                  <c:v>29.405221267080101</c:v>
                </c:pt>
                <c:pt idx="26055">
                  <c:v>29.405383464742801</c:v>
                </c:pt>
                <c:pt idx="26056">
                  <c:v>29.4055456618864</c:v>
                </c:pt>
                <c:pt idx="26057">
                  <c:v>29.405707858511001</c:v>
                </c:pt>
                <c:pt idx="26058">
                  <c:v>29.405870054616599</c:v>
                </c:pt>
                <c:pt idx="26059">
                  <c:v>29.4060322502032</c:v>
                </c:pt>
                <c:pt idx="26060">
                  <c:v>29.406194445270799</c:v>
                </c:pt>
                <c:pt idx="26061">
                  <c:v>29.4063566398193</c:v>
                </c:pt>
                <c:pt idx="26062">
                  <c:v>29.406518833848899</c:v>
                </c:pt>
                <c:pt idx="26063">
                  <c:v>29.406681027359401</c:v>
                </c:pt>
                <c:pt idx="26064">
                  <c:v>29.406843220351</c:v>
                </c:pt>
                <c:pt idx="26065">
                  <c:v>29.407005412823501</c:v>
                </c:pt>
                <c:pt idx="26066">
                  <c:v>29.407167604777101</c:v>
                </c:pt>
                <c:pt idx="26067">
                  <c:v>29.407329796211599</c:v>
                </c:pt>
                <c:pt idx="26068">
                  <c:v>29.407491987127202</c:v>
                </c:pt>
                <c:pt idx="26069">
                  <c:v>29.4076541775237</c:v>
                </c:pt>
                <c:pt idx="26070">
                  <c:v>29.407816367401299</c:v>
                </c:pt>
                <c:pt idx="26071">
                  <c:v>29.407978556759801</c:v>
                </c:pt>
                <c:pt idx="26072">
                  <c:v>29.4081407455994</c:v>
                </c:pt>
                <c:pt idx="26073">
                  <c:v>29.408302933920002</c:v>
                </c:pt>
                <c:pt idx="26074">
                  <c:v>29.408465121721601</c:v>
                </c:pt>
                <c:pt idx="26075">
                  <c:v>29.408627309004199</c:v>
                </c:pt>
                <c:pt idx="26076">
                  <c:v>29.408789495767799</c:v>
                </c:pt>
                <c:pt idx="26077">
                  <c:v>29.4089516820124</c:v>
                </c:pt>
                <c:pt idx="26078">
                  <c:v>29.4091138677381</c:v>
                </c:pt>
                <c:pt idx="26079">
                  <c:v>29.409276052944801</c:v>
                </c:pt>
                <c:pt idx="26080">
                  <c:v>29.4094382376325</c:v>
                </c:pt>
                <c:pt idx="26081">
                  <c:v>29.409600421801201</c:v>
                </c:pt>
                <c:pt idx="26082">
                  <c:v>29.409762605451</c:v>
                </c:pt>
                <c:pt idx="26083">
                  <c:v>29.409924788581801</c:v>
                </c:pt>
                <c:pt idx="26084">
                  <c:v>29.4100869711936</c:v>
                </c:pt>
                <c:pt idx="26085">
                  <c:v>29.410249153286401</c:v>
                </c:pt>
                <c:pt idx="26086">
                  <c:v>29.410411334860299</c:v>
                </c:pt>
                <c:pt idx="26087">
                  <c:v>29.4105735159152</c:v>
                </c:pt>
                <c:pt idx="26088">
                  <c:v>29.410735696451098</c:v>
                </c:pt>
                <c:pt idx="26089">
                  <c:v>29.410897876468098</c:v>
                </c:pt>
                <c:pt idx="26090">
                  <c:v>29.4110600559661</c:v>
                </c:pt>
                <c:pt idx="26091">
                  <c:v>29.4112222349452</c:v>
                </c:pt>
                <c:pt idx="26092">
                  <c:v>29.411384413405301</c:v>
                </c:pt>
                <c:pt idx="26093">
                  <c:v>29.411546591346401</c:v>
                </c:pt>
                <c:pt idx="26094">
                  <c:v>29.411708768768602</c:v>
                </c:pt>
                <c:pt idx="26095">
                  <c:v>29.411870945671801</c:v>
                </c:pt>
                <c:pt idx="26096">
                  <c:v>29.412033122056101</c:v>
                </c:pt>
                <c:pt idx="26097">
                  <c:v>29.4121952979214</c:v>
                </c:pt>
                <c:pt idx="26098">
                  <c:v>29.4123574732678</c:v>
                </c:pt>
                <c:pt idx="26099">
                  <c:v>29.412519648095198</c:v>
                </c:pt>
                <c:pt idx="26100">
                  <c:v>29.412681822403702</c:v>
                </c:pt>
                <c:pt idx="26101">
                  <c:v>29.412843996193299</c:v>
                </c:pt>
                <c:pt idx="26102">
                  <c:v>29.413006169463898</c:v>
                </c:pt>
                <c:pt idx="26103">
                  <c:v>29.413168342215599</c:v>
                </c:pt>
                <c:pt idx="26104">
                  <c:v>29.413330514448301</c:v>
                </c:pt>
                <c:pt idx="26105">
                  <c:v>29.413492686162101</c:v>
                </c:pt>
                <c:pt idx="26106">
                  <c:v>29.413654857356899</c:v>
                </c:pt>
                <c:pt idx="26107">
                  <c:v>29.413817028032799</c:v>
                </c:pt>
                <c:pt idx="26108">
                  <c:v>29.4139791981898</c:v>
                </c:pt>
                <c:pt idx="26109">
                  <c:v>29.414141367827899</c:v>
                </c:pt>
                <c:pt idx="26110">
                  <c:v>29.414303536946999</c:v>
                </c:pt>
                <c:pt idx="26111">
                  <c:v>29.414465705547201</c:v>
                </c:pt>
                <c:pt idx="26112">
                  <c:v>29.414627873628501</c:v>
                </c:pt>
                <c:pt idx="26113">
                  <c:v>29.414790041190798</c:v>
                </c:pt>
                <c:pt idx="26114">
                  <c:v>29.4149522082343</c:v>
                </c:pt>
                <c:pt idx="26115">
                  <c:v>29.415114374758801</c:v>
                </c:pt>
                <c:pt idx="26116">
                  <c:v>29.415276540764399</c:v>
                </c:pt>
                <c:pt idx="26117">
                  <c:v>29.415438706250999</c:v>
                </c:pt>
                <c:pt idx="26118">
                  <c:v>29.4156008712188</c:v>
                </c:pt>
                <c:pt idx="26119">
                  <c:v>29.415763035667599</c:v>
                </c:pt>
                <c:pt idx="26120">
                  <c:v>29.415925199597599</c:v>
                </c:pt>
                <c:pt idx="26121">
                  <c:v>29.4160873630086</c:v>
                </c:pt>
                <c:pt idx="26122">
                  <c:v>29.4162495259007</c:v>
                </c:pt>
                <c:pt idx="26123">
                  <c:v>29.4164116882739</c:v>
                </c:pt>
                <c:pt idx="26124">
                  <c:v>29.416573850128199</c:v>
                </c:pt>
                <c:pt idx="26125">
                  <c:v>29.416736011463598</c:v>
                </c:pt>
                <c:pt idx="26126">
                  <c:v>29.416898172280099</c:v>
                </c:pt>
                <c:pt idx="26127">
                  <c:v>29.417060332577702</c:v>
                </c:pt>
                <c:pt idx="26128">
                  <c:v>29.417222492356402</c:v>
                </c:pt>
                <c:pt idx="26129">
                  <c:v>29.4173846516161</c:v>
                </c:pt>
                <c:pt idx="26130">
                  <c:v>29.417546810356999</c:v>
                </c:pt>
                <c:pt idx="26131">
                  <c:v>29.417708968578999</c:v>
                </c:pt>
                <c:pt idx="26132">
                  <c:v>29.417871126282201</c:v>
                </c:pt>
                <c:pt idx="26133">
                  <c:v>29.4180332834664</c:v>
                </c:pt>
                <c:pt idx="26134">
                  <c:v>29.418195440131701</c:v>
                </c:pt>
                <c:pt idx="26135">
                  <c:v>29.418357596278099</c:v>
                </c:pt>
                <c:pt idx="26136">
                  <c:v>29.418519751905698</c:v>
                </c:pt>
                <c:pt idx="26137">
                  <c:v>29.418681907014399</c:v>
                </c:pt>
                <c:pt idx="26138">
                  <c:v>29.418844061604101</c:v>
                </c:pt>
                <c:pt idx="26139">
                  <c:v>29.419006215675001</c:v>
                </c:pt>
                <c:pt idx="26140">
                  <c:v>29.419168369227101</c:v>
                </c:pt>
                <c:pt idx="26141">
                  <c:v>29.4193305222602</c:v>
                </c:pt>
                <c:pt idx="26142">
                  <c:v>29.419492674774499</c:v>
                </c:pt>
                <c:pt idx="26143">
                  <c:v>29.4196548267699</c:v>
                </c:pt>
                <c:pt idx="26144">
                  <c:v>29.419816978246399</c:v>
                </c:pt>
                <c:pt idx="26145">
                  <c:v>29.419979129203998</c:v>
                </c:pt>
                <c:pt idx="26146">
                  <c:v>29.420141279642799</c:v>
                </c:pt>
                <c:pt idx="26147">
                  <c:v>29.420303429562701</c:v>
                </c:pt>
                <c:pt idx="26148">
                  <c:v>29.4204655789638</c:v>
                </c:pt>
                <c:pt idx="26149">
                  <c:v>29.420627727846</c:v>
                </c:pt>
                <c:pt idx="26150">
                  <c:v>29.420789876209302</c:v>
                </c:pt>
                <c:pt idx="26151">
                  <c:v>29.420952024053701</c:v>
                </c:pt>
                <c:pt idx="26152">
                  <c:v>29.421114171379301</c:v>
                </c:pt>
                <c:pt idx="26153">
                  <c:v>29.421276318186099</c:v>
                </c:pt>
                <c:pt idx="26154">
                  <c:v>29.421438464473901</c:v>
                </c:pt>
                <c:pt idx="26155">
                  <c:v>29.421600610243001</c:v>
                </c:pt>
                <c:pt idx="26156">
                  <c:v>29.421762755493098</c:v>
                </c:pt>
                <c:pt idx="26157">
                  <c:v>29.4219249002245</c:v>
                </c:pt>
                <c:pt idx="26158">
                  <c:v>29.4220870444369</c:v>
                </c:pt>
                <c:pt idx="26159">
                  <c:v>29.4222491881305</c:v>
                </c:pt>
                <c:pt idx="26160">
                  <c:v>29.422411331305302</c:v>
                </c:pt>
                <c:pt idx="26161">
                  <c:v>29.422573473961201</c:v>
                </c:pt>
                <c:pt idx="26162">
                  <c:v>29.422735616098301</c:v>
                </c:pt>
                <c:pt idx="26163">
                  <c:v>29.422897757716601</c:v>
                </c:pt>
                <c:pt idx="26164">
                  <c:v>29.423059898816</c:v>
                </c:pt>
                <c:pt idx="26165">
                  <c:v>29.423222039396499</c:v>
                </c:pt>
                <c:pt idx="26166">
                  <c:v>29.4233841794582</c:v>
                </c:pt>
                <c:pt idx="26167">
                  <c:v>29.423546319001101</c:v>
                </c:pt>
                <c:pt idx="26168">
                  <c:v>29.4237084580252</c:v>
                </c:pt>
                <c:pt idx="26169">
                  <c:v>29.423870596530399</c:v>
                </c:pt>
                <c:pt idx="26170">
                  <c:v>29.4240327345168</c:v>
                </c:pt>
                <c:pt idx="26171">
                  <c:v>29.424194871984401</c:v>
                </c:pt>
                <c:pt idx="26172">
                  <c:v>29.4243570089331</c:v>
                </c:pt>
                <c:pt idx="26173">
                  <c:v>29.424519145363</c:v>
                </c:pt>
                <c:pt idx="26174">
                  <c:v>29.424681281274101</c:v>
                </c:pt>
                <c:pt idx="26175">
                  <c:v>29.424843416666398</c:v>
                </c:pt>
                <c:pt idx="26176">
                  <c:v>29.425005551539801</c:v>
                </c:pt>
                <c:pt idx="26177">
                  <c:v>29.425167685894401</c:v>
                </c:pt>
                <c:pt idx="26178">
                  <c:v>29.425329819730202</c:v>
                </c:pt>
                <c:pt idx="26179">
                  <c:v>29.425491953047199</c:v>
                </c:pt>
                <c:pt idx="26180">
                  <c:v>29.425654085845402</c:v>
                </c:pt>
                <c:pt idx="26181">
                  <c:v>29.425816218124702</c:v>
                </c:pt>
                <c:pt idx="26182">
                  <c:v>29.425978349885298</c:v>
                </c:pt>
                <c:pt idx="26183">
                  <c:v>29.426140481127</c:v>
                </c:pt>
                <c:pt idx="26184">
                  <c:v>29.426302611850002</c:v>
                </c:pt>
                <c:pt idx="26185">
                  <c:v>29.426464742054101</c:v>
                </c:pt>
                <c:pt idx="26186">
                  <c:v>29.426626871739401</c:v>
                </c:pt>
                <c:pt idx="26187">
                  <c:v>29.426789000905899</c:v>
                </c:pt>
                <c:pt idx="26188">
                  <c:v>29.4269511295537</c:v>
                </c:pt>
                <c:pt idx="26189">
                  <c:v>29.427113257682599</c:v>
                </c:pt>
                <c:pt idx="26190">
                  <c:v>29.427275385292699</c:v>
                </c:pt>
                <c:pt idx="26191">
                  <c:v>29.427437512384</c:v>
                </c:pt>
                <c:pt idx="26192">
                  <c:v>29.427599638956501</c:v>
                </c:pt>
                <c:pt idx="26193">
                  <c:v>29.427761765010299</c:v>
                </c:pt>
                <c:pt idx="26194">
                  <c:v>29.427923890545198</c:v>
                </c:pt>
                <c:pt idx="26195">
                  <c:v>29.428086015561401</c:v>
                </c:pt>
                <c:pt idx="26196">
                  <c:v>29.428248140058798</c:v>
                </c:pt>
                <c:pt idx="26197">
                  <c:v>29.4284102640373</c:v>
                </c:pt>
                <c:pt idx="26198">
                  <c:v>29.428572387497098</c:v>
                </c:pt>
                <c:pt idx="26199">
                  <c:v>29.428734510438101</c:v>
                </c:pt>
                <c:pt idx="26200">
                  <c:v>29.4288966328604</c:v>
                </c:pt>
                <c:pt idx="26201">
                  <c:v>29.429058754763801</c:v>
                </c:pt>
                <c:pt idx="26202">
                  <c:v>29.429220876148499</c:v>
                </c:pt>
                <c:pt idx="26203">
                  <c:v>29.4293829970144</c:v>
                </c:pt>
                <c:pt idx="26204">
                  <c:v>29.429545117361499</c:v>
                </c:pt>
                <c:pt idx="26205">
                  <c:v>29.429707237189799</c:v>
                </c:pt>
                <c:pt idx="26206">
                  <c:v>29.429869356499399</c:v>
                </c:pt>
                <c:pt idx="26207">
                  <c:v>29.4300314752902</c:v>
                </c:pt>
                <c:pt idx="26208">
                  <c:v>29.430193593562301</c:v>
                </c:pt>
                <c:pt idx="26209">
                  <c:v>29.430355711315499</c:v>
                </c:pt>
                <c:pt idx="26210">
                  <c:v>29.430517828549998</c:v>
                </c:pt>
                <c:pt idx="26211">
                  <c:v>29.430679945265801</c:v>
                </c:pt>
                <c:pt idx="26212">
                  <c:v>29.430842061462702</c:v>
                </c:pt>
                <c:pt idx="26213">
                  <c:v>29.431004177140998</c:v>
                </c:pt>
                <c:pt idx="26214">
                  <c:v>29.4311662923004</c:v>
                </c:pt>
                <c:pt idx="26215">
                  <c:v>29.431328406941098</c:v>
                </c:pt>
                <c:pt idx="26216">
                  <c:v>29.4314905210631</c:v>
                </c:pt>
                <c:pt idx="26217">
                  <c:v>29.4316526346663</c:v>
                </c:pt>
                <c:pt idx="26218">
                  <c:v>29.4318147477507</c:v>
                </c:pt>
                <c:pt idx="26219">
                  <c:v>29.4319768603164</c:v>
                </c:pt>
                <c:pt idx="26220">
                  <c:v>29.432138972363301</c:v>
                </c:pt>
                <c:pt idx="26221">
                  <c:v>29.432301083891499</c:v>
                </c:pt>
                <c:pt idx="26222">
                  <c:v>29.432463194901</c:v>
                </c:pt>
                <c:pt idx="26223">
                  <c:v>29.432625305391699</c:v>
                </c:pt>
                <c:pt idx="26224">
                  <c:v>29.432787415363599</c:v>
                </c:pt>
                <c:pt idx="26225">
                  <c:v>29.432949524816902</c:v>
                </c:pt>
                <c:pt idx="26226">
                  <c:v>29.433111633751299</c:v>
                </c:pt>
                <c:pt idx="26227">
                  <c:v>29.433273742167099</c:v>
                </c:pt>
                <c:pt idx="26228">
                  <c:v>29.4334358500641</c:v>
                </c:pt>
                <c:pt idx="26229">
                  <c:v>29.433597957442402</c:v>
                </c:pt>
                <c:pt idx="26230">
                  <c:v>29.4337600643019</c:v>
                </c:pt>
                <c:pt idx="26231">
                  <c:v>29.433922170642699</c:v>
                </c:pt>
                <c:pt idx="26232">
                  <c:v>29.434084276464802</c:v>
                </c:pt>
                <c:pt idx="26233">
                  <c:v>29.434246381768101</c:v>
                </c:pt>
                <c:pt idx="26234">
                  <c:v>29.434408486552801</c:v>
                </c:pt>
                <c:pt idx="26235">
                  <c:v>29.434570590818701</c:v>
                </c:pt>
                <c:pt idx="26236">
                  <c:v>29.434732694565799</c:v>
                </c:pt>
                <c:pt idx="26237">
                  <c:v>29.4348947977943</c:v>
                </c:pt>
                <c:pt idx="26238">
                  <c:v>29.435056900504001</c:v>
                </c:pt>
                <c:pt idx="26239">
                  <c:v>29.435219002695099</c:v>
                </c:pt>
                <c:pt idx="26240">
                  <c:v>29.435381104367401</c:v>
                </c:pt>
                <c:pt idx="26241">
                  <c:v>29.435543205520901</c:v>
                </c:pt>
                <c:pt idx="26242">
                  <c:v>29.4357053061558</c:v>
                </c:pt>
                <c:pt idx="26243">
                  <c:v>29.435867406271999</c:v>
                </c:pt>
                <c:pt idx="26244">
                  <c:v>29.436029505869399</c:v>
                </c:pt>
                <c:pt idx="26245">
                  <c:v>29.436191604948199</c:v>
                </c:pt>
                <c:pt idx="26246">
                  <c:v>29.4363537035082</c:v>
                </c:pt>
                <c:pt idx="26247">
                  <c:v>29.4365158015496</c:v>
                </c:pt>
                <c:pt idx="26248">
                  <c:v>29.436677899072201</c:v>
                </c:pt>
                <c:pt idx="26249">
                  <c:v>29.436839996076099</c:v>
                </c:pt>
                <c:pt idx="26250">
                  <c:v>29.4370020925614</c:v>
                </c:pt>
                <c:pt idx="26251">
                  <c:v>29.437164188527898</c:v>
                </c:pt>
                <c:pt idx="26252">
                  <c:v>29.4373262839757</c:v>
                </c:pt>
                <c:pt idx="26253">
                  <c:v>29.437488378904899</c:v>
                </c:pt>
                <c:pt idx="26254">
                  <c:v>29.437650473315301</c:v>
                </c:pt>
                <c:pt idx="26255">
                  <c:v>29.4378125672071</c:v>
                </c:pt>
                <c:pt idx="26256">
                  <c:v>29.4379746605801</c:v>
                </c:pt>
                <c:pt idx="26257">
                  <c:v>29.438136753434499</c:v>
                </c:pt>
                <c:pt idx="26258">
                  <c:v>29.438298845770198</c:v>
                </c:pt>
                <c:pt idx="26259">
                  <c:v>29.438460937587202</c:v>
                </c:pt>
                <c:pt idx="26260">
                  <c:v>29.438623028885502</c:v>
                </c:pt>
                <c:pt idx="26261">
                  <c:v>29.438785119665202</c:v>
                </c:pt>
                <c:pt idx="26262">
                  <c:v>29.438947209926098</c:v>
                </c:pt>
                <c:pt idx="26263">
                  <c:v>29.439109299668399</c:v>
                </c:pt>
                <c:pt idx="26264">
                  <c:v>29.439271388891999</c:v>
                </c:pt>
                <c:pt idx="26265">
                  <c:v>29.4394334775969</c:v>
                </c:pt>
                <c:pt idx="26266">
                  <c:v>29.4395955657832</c:v>
                </c:pt>
                <c:pt idx="26267">
                  <c:v>29.439757653450801</c:v>
                </c:pt>
                <c:pt idx="26268">
                  <c:v>29.439919740599699</c:v>
                </c:pt>
                <c:pt idx="26269">
                  <c:v>29.4400818272299</c:v>
                </c:pt>
                <c:pt idx="26270">
                  <c:v>29.440243913341501</c:v>
                </c:pt>
                <c:pt idx="26271">
                  <c:v>29.440405998934398</c:v>
                </c:pt>
                <c:pt idx="26272">
                  <c:v>29.440568084008699</c:v>
                </c:pt>
                <c:pt idx="26273">
                  <c:v>29.440730168564201</c:v>
                </c:pt>
                <c:pt idx="26274">
                  <c:v>29.440892252601198</c:v>
                </c:pt>
                <c:pt idx="26275">
                  <c:v>29.4410543361194</c:v>
                </c:pt>
                <c:pt idx="26276">
                  <c:v>29.441216419119002</c:v>
                </c:pt>
                <c:pt idx="26277">
                  <c:v>29.441378501599999</c:v>
                </c:pt>
                <c:pt idx="26278">
                  <c:v>29.441540583562301</c:v>
                </c:pt>
                <c:pt idx="26279">
                  <c:v>29.441702665005899</c:v>
                </c:pt>
                <c:pt idx="26280">
                  <c:v>29.4418647459309</c:v>
                </c:pt>
                <c:pt idx="26281">
                  <c:v>29.442026826337301</c:v>
                </c:pt>
                <c:pt idx="26282">
                  <c:v>29.442188906224999</c:v>
                </c:pt>
                <c:pt idx="26283">
                  <c:v>29.442350985594</c:v>
                </c:pt>
                <c:pt idx="26284">
                  <c:v>29.442513064444402</c:v>
                </c:pt>
                <c:pt idx="26285">
                  <c:v>29.442675142776199</c:v>
                </c:pt>
                <c:pt idx="26286">
                  <c:v>29.442837220589301</c:v>
                </c:pt>
                <c:pt idx="26287">
                  <c:v>29.442999297883802</c:v>
                </c:pt>
                <c:pt idx="26288">
                  <c:v>29.443161374659599</c:v>
                </c:pt>
                <c:pt idx="26289">
                  <c:v>29.4433234509168</c:v>
                </c:pt>
                <c:pt idx="26290">
                  <c:v>29.443485526655401</c:v>
                </c:pt>
                <c:pt idx="26291">
                  <c:v>29.443647601875298</c:v>
                </c:pt>
                <c:pt idx="26292">
                  <c:v>29.443809676576699</c:v>
                </c:pt>
                <c:pt idx="26293">
                  <c:v>29.4439717507593</c:v>
                </c:pt>
                <c:pt idx="26294">
                  <c:v>29.4441338244234</c:v>
                </c:pt>
                <c:pt idx="26295">
                  <c:v>29.4442958975688</c:v>
                </c:pt>
                <c:pt idx="26296">
                  <c:v>29.4444579701956</c:v>
                </c:pt>
                <c:pt idx="26297">
                  <c:v>29.4446200423038</c:v>
                </c:pt>
                <c:pt idx="26298">
                  <c:v>29.4447821138933</c:v>
                </c:pt>
                <c:pt idx="26299">
                  <c:v>29.444944184964299</c:v>
                </c:pt>
                <c:pt idx="26300">
                  <c:v>29.445106255516599</c:v>
                </c:pt>
                <c:pt idx="26301">
                  <c:v>29.445268325550298</c:v>
                </c:pt>
                <c:pt idx="26302">
                  <c:v>29.445430395065401</c:v>
                </c:pt>
                <c:pt idx="26303">
                  <c:v>29.4455924640619</c:v>
                </c:pt>
                <c:pt idx="26304">
                  <c:v>29.445754532539699</c:v>
                </c:pt>
                <c:pt idx="26305">
                  <c:v>29.445916600499</c:v>
                </c:pt>
                <c:pt idx="26306">
                  <c:v>29.446078667939599</c:v>
                </c:pt>
                <c:pt idx="26307">
                  <c:v>29.4462407348617</c:v>
                </c:pt>
                <c:pt idx="26308">
                  <c:v>29.446402801265101</c:v>
                </c:pt>
                <c:pt idx="26309">
                  <c:v>29.446564867149899</c:v>
                </c:pt>
                <c:pt idx="26310">
                  <c:v>29.4467269325161</c:v>
                </c:pt>
                <c:pt idx="26311">
                  <c:v>29.4468889973638</c:v>
                </c:pt>
                <c:pt idx="26312">
                  <c:v>29.4470510616928</c:v>
                </c:pt>
                <c:pt idx="26313">
                  <c:v>29.4472131255032</c:v>
                </c:pt>
                <c:pt idx="26314">
                  <c:v>29.4473751887951</c:v>
                </c:pt>
                <c:pt idx="26315">
                  <c:v>29.447537251568299</c:v>
                </c:pt>
                <c:pt idx="26316">
                  <c:v>29.447699313823001</c:v>
                </c:pt>
                <c:pt idx="26317">
                  <c:v>29.447861375559</c:v>
                </c:pt>
                <c:pt idx="26318">
                  <c:v>29.448023436776499</c:v>
                </c:pt>
                <c:pt idx="26319">
                  <c:v>29.4481854974754</c:v>
                </c:pt>
                <c:pt idx="26320">
                  <c:v>29.448347557655701</c:v>
                </c:pt>
                <c:pt idx="26321">
                  <c:v>29.448509617317399</c:v>
                </c:pt>
                <c:pt idx="26322">
                  <c:v>29.448671676460499</c:v>
                </c:pt>
                <c:pt idx="26323">
                  <c:v>29.448833735085099</c:v>
                </c:pt>
                <c:pt idx="26324">
                  <c:v>29.448995793190999</c:v>
                </c:pt>
                <c:pt idx="26325">
                  <c:v>29.449157850778398</c:v>
                </c:pt>
                <c:pt idx="26326">
                  <c:v>29.449319907847201</c:v>
                </c:pt>
                <c:pt idx="26327">
                  <c:v>29.449481964397499</c:v>
                </c:pt>
                <c:pt idx="26328">
                  <c:v>29.449644020429201</c:v>
                </c:pt>
                <c:pt idx="26329">
                  <c:v>29.449806075942298</c:v>
                </c:pt>
                <c:pt idx="26330">
                  <c:v>29.449968130936799</c:v>
                </c:pt>
                <c:pt idx="26331">
                  <c:v>29.450130185412799</c:v>
                </c:pt>
                <c:pt idx="26332">
                  <c:v>29.450292239370199</c:v>
                </c:pt>
                <c:pt idx="26333">
                  <c:v>29.450454292808999</c:v>
                </c:pt>
                <c:pt idx="26334">
                  <c:v>29.450616345729301</c:v>
                </c:pt>
                <c:pt idx="26335">
                  <c:v>29.450778398131</c:v>
                </c:pt>
                <c:pt idx="26336">
                  <c:v>29.450940450014102</c:v>
                </c:pt>
                <c:pt idx="26337">
                  <c:v>29.451102501378699</c:v>
                </c:pt>
                <c:pt idx="26338">
                  <c:v>29.451264552224799</c:v>
                </c:pt>
                <c:pt idx="26339">
                  <c:v>29.451426602552299</c:v>
                </c:pt>
                <c:pt idx="26340">
                  <c:v>29.451588652361199</c:v>
                </c:pt>
                <c:pt idx="26341">
                  <c:v>29.451750701651601</c:v>
                </c:pt>
                <c:pt idx="26342">
                  <c:v>29.4519127504234</c:v>
                </c:pt>
                <c:pt idx="26343">
                  <c:v>29.452074798676701</c:v>
                </c:pt>
                <c:pt idx="26344">
                  <c:v>29.452236846411399</c:v>
                </c:pt>
                <c:pt idx="26345">
                  <c:v>29.452398893627599</c:v>
                </c:pt>
                <c:pt idx="26346">
                  <c:v>29.452560940325299</c:v>
                </c:pt>
                <c:pt idx="26347">
                  <c:v>29.452722986504401</c:v>
                </c:pt>
                <c:pt idx="26348">
                  <c:v>29.4528850321649</c:v>
                </c:pt>
                <c:pt idx="26349">
                  <c:v>29.453047077307001</c:v>
                </c:pt>
                <c:pt idx="26350">
                  <c:v>29.453209121930499</c:v>
                </c:pt>
                <c:pt idx="26351">
                  <c:v>29.453371166035399</c:v>
                </c:pt>
                <c:pt idx="26352">
                  <c:v>29.453533209621799</c:v>
                </c:pt>
                <c:pt idx="26353">
                  <c:v>29.453695252689698</c:v>
                </c:pt>
                <c:pt idx="26354">
                  <c:v>29.4538572952391</c:v>
                </c:pt>
                <c:pt idx="26355">
                  <c:v>29.454019337269902</c:v>
                </c:pt>
                <c:pt idx="26356">
                  <c:v>29.454181378782199</c:v>
                </c:pt>
                <c:pt idx="26357">
                  <c:v>29.454343419775999</c:v>
                </c:pt>
                <c:pt idx="26358">
                  <c:v>29.454505460251301</c:v>
                </c:pt>
                <c:pt idx="26359">
                  <c:v>29.454667500208</c:v>
                </c:pt>
                <c:pt idx="26360">
                  <c:v>29.454829539646202</c:v>
                </c:pt>
                <c:pt idx="26361">
                  <c:v>29.454991578565899</c:v>
                </c:pt>
                <c:pt idx="26362">
                  <c:v>29.455153616967099</c:v>
                </c:pt>
                <c:pt idx="26363">
                  <c:v>29.455315654849802</c:v>
                </c:pt>
                <c:pt idx="26364">
                  <c:v>29.455477692213901</c:v>
                </c:pt>
                <c:pt idx="26365">
                  <c:v>29.455639729059602</c:v>
                </c:pt>
                <c:pt idx="26366">
                  <c:v>29.455801765386699</c:v>
                </c:pt>
                <c:pt idx="26367">
                  <c:v>29.455963801195299</c:v>
                </c:pt>
                <c:pt idx="26368">
                  <c:v>29.456125836485501</c:v>
                </c:pt>
                <c:pt idx="26369">
                  <c:v>29.4562878712571</c:v>
                </c:pt>
                <c:pt idx="26370">
                  <c:v>29.456449905510201</c:v>
                </c:pt>
                <c:pt idx="26371">
                  <c:v>29.456611939244802</c:v>
                </c:pt>
                <c:pt idx="26372">
                  <c:v>29.456773972460901</c:v>
                </c:pt>
                <c:pt idx="26373">
                  <c:v>29.4569360051585</c:v>
                </c:pt>
                <c:pt idx="26374">
                  <c:v>29.457098037337602</c:v>
                </c:pt>
                <c:pt idx="26375">
                  <c:v>29.457260068998199</c:v>
                </c:pt>
                <c:pt idx="26376">
                  <c:v>29.457422100140299</c:v>
                </c:pt>
                <c:pt idx="26377">
                  <c:v>29.457584130764001</c:v>
                </c:pt>
                <c:pt idx="26378">
                  <c:v>29.4577461608691</c:v>
                </c:pt>
                <c:pt idx="26379">
                  <c:v>29.457908190455701</c:v>
                </c:pt>
                <c:pt idx="26380">
                  <c:v>29.458070219523901</c:v>
                </c:pt>
                <c:pt idx="26381">
                  <c:v>29.4582322480736</c:v>
                </c:pt>
                <c:pt idx="26382">
                  <c:v>29.458394276104801</c:v>
                </c:pt>
                <c:pt idx="26383">
                  <c:v>29.458556303617499</c:v>
                </c:pt>
                <c:pt idx="26384">
                  <c:v>29.458718330611699</c:v>
                </c:pt>
                <c:pt idx="26385">
                  <c:v>29.458880357087398</c:v>
                </c:pt>
                <c:pt idx="26386">
                  <c:v>29.4590423830447</c:v>
                </c:pt>
                <c:pt idx="26387">
                  <c:v>29.459204408483501</c:v>
                </c:pt>
                <c:pt idx="26388">
                  <c:v>29.459366433403801</c:v>
                </c:pt>
                <c:pt idx="26389">
                  <c:v>29.4595284578057</c:v>
                </c:pt>
                <c:pt idx="26390">
                  <c:v>29.459690481689002</c:v>
                </c:pt>
                <c:pt idx="26391">
                  <c:v>29.459852505053998</c:v>
                </c:pt>
                <c:pt idx="26392">
                  <c:v>29.460014527900402</c:v>
                </c:pt>
                <c:pt idx="26393">
                  <c:v>29.4601765502284</c:v>
                </c:pt>
                <c:pt idx="26394">
                  <c:v>29.460338572037902</c:v>
                </c:pt>
                <c:pt idx="26395">
                  <c:v>29.460500593328899</c:v>
                </c:pt>
                <c:pt idx="26396">
                  <c:v>29.460662614101501</c:v>
                </c:pt>
                <c:pt idx="26397">
                  <c:v>29.4608246343556</c:v>
                </c:pt>
                <c:pt idx="26398">
                  <c:v>29.4609866540913</c:v>
                </c:pt>
                <c:pt idx="26399">
                  <c:v>29.4611486733085</c:v>
                </c:pt>
                <c:pt idx="26400">
                  <c:v>29.461310692007299</c:v>
                </c:pt>
                <c:pt idx="26401">
                  <c:v>29.4614727101876</c:v>
                </c:pt>
                <c:pt idx="26402">
                  <c:v>29.4616347278494</c:v>
                </c:pt>
                <c:pt idx="26403">
                  <c:v>29.4617967449928</c:v>
                </c:pt>
                <c:pt idx="26404">
                  <c:v>29.461958761617801</c:v>
                </c:pt>
                <c:pt idx="26405">
                  <c:v>29.462120777724301</c:v>
                </c:pt>
                <c:pt idx="26406">
                  <c:v>29.462282793312301</c:v>
                </c:pt>
                <c:pt idx="26407">
                  <c:v>29.4624448083819</c:v>
                </c:pt>
                <c:pt idx="26408">
                  <c:v>29.4626068229331</c:v>
                </c:pt>
                <c:pt idx="26409">
                  <c:v>29.4627688369658</c:v>
                </c:pt>
                <c:pt idx="26410">
                  <c:v>29.462930850480099</c:v>
                </c:pt>
                <c:pt idx="26411">
                  <c:v>29.463092863476</c:v>
                </c:pt>
                <c:pt idx="26412">
                  <c:v>29.4632548759534</c:v>
                </c:pt>
                <c:pt idx="26413">
                  <c:v>29.463416887912398</c:v>
                </c:pt>
                <c:pt idx="26414">
                  <c:v>29.463578899352999</c:v>
                </c:pt>
                <c:pt idx="26415">
                  <c:v>29.463740910275099</c:v>
                </c:pt>
                <c:pt idx="26416">
                  <c:v>29.463902920678802</c:v>
                </c:pt>
                <c:pt idx="26417">
                  <c:v>29.464064930564099</c:v>
                </c:pt>
                <c:pt idx="26418">
                  <c:v>29.464226939930899</c:v>
                </c:pt>
                <c:pt idx="26419">
                  <c:v>29.464388948779401</c:v>
                </c:pt>
                <c:pt idx="26420">
                  <c:v>29.464550957109399</c:v>
                </c:pt>
                <c:pt idx="26421">
                  <c:v>29.464712964920899</c:v>
                </c:pt>
                <c:pt idx="26422">
                  <c:v>29.464874972214101</c:v>
                </c:pt>
                <c:pt idx="26423">
                  <c:v>29.465036978988898</c:v>
                </c:pt>
                <c:pt idx="26424">
                  <c:v>29.465198985245198</c:v>
                </c:pt>
                <c:pt idx="26425">
                  <c:v>29.4653609909831</c:v>
                </c:pt>
                <c:pt idx="26426">
                  <c:v>29.465522996202601</c:v>
                </c:pt>
                <c:pt idx="26427">
                  <c:v>29.465685000903701</c:v>
                </c:pt>
                <c:pt idx="26428">
                  <c:v>29.465847005086399</c:v>
                </c:pt>
                <c:pt idx="26429">
                  <c:v>29.466009008750699</c:v>
                </c:pt>
                <c:pt idx="26430">
                  <c:v>29.466171011896499</c:v>
                </c:pt>
                <c:pt idx="26431">
                  <c:v>29.466333014524</c:v>
                </c:pt>
                <c:pt idx="26432">
                  <c:v>29.4664950166331</c:v>
                </c:pt>
                <c:pt idx="26433">
                  <c:v>29.4666570182237</c:v>
                </c:pt>
                <c:pt idx="26434">
                  <c:v>29.466819019296</c:v>
                </c:pt>
                <c:pt idx="26435">
                  <c:v>29.4669810198499</c:v>
                </c:pt>
                <c:pt idx="26436">
                  <c:v>29.467143019885398</c:v>
                </c:pt>
                <c:pt idx="26437">
                  <c:v>29.467305019402399</c:v>
                </c:pt>
                <c:pt idx="26438">
                  <c:v>29.467467018401098</c:v>
                </c:pt>
                <c:pt idx="26439">
                  <c:v>29.4676290168814</c:v>
                </c:pt>
                <c:pt idx="26440">
                  <c:v>29.4677910148433</c:v>
                </c:pt>
                <c:pt idx="26441">
                  <c:v>29.467953012286799</c:v>
                </c:pt>
                <c:pt idx="26442">
                  <c:v>29.468115009211999</c:v>
                </c:pt>
                <c:pt idx="26443">
                  <c:v>29.468277005618699</c:v>
                </c:pt>
                <c:pt idx="26444">
                  <c:v>29.4684390015071</c:v>
                </c:pt>
                <c:pt idx="26445">
                  <c:v>29.4686009968771</c:v>
                </c:pt>
                <c:pt idx="26446">
                  <c:v>29.468762991728699</c:v>
                </c:pt>
                <c:pt idx="26447">
                  <c:v>29.4689249860619</c:v>
                </c:pt>
                <c:pt idx="26448">
                  <c:v>29.4690869798767</c:v>
                </c:pt>
                <c:pt idx="26449">
                  <c:v>29.469248973173201</c:v>
                </c:pt>
                <c:pt idx="26450">
                  <c:v>29.469410965951301</c:v>
                </c:pt>
                <c:pt idx="26451">
                  <c:v>29.469572958211099</c:v>
                </c:pt>
                <c:pt idx="26452">
                  <c:v>29.4697349499524</c:v>
                </c:pt>
                <c:pt idx="26453">
                  <c:v>29.469896941175399</c:v>
                </c:pt>
                <c:pt idx="26454">
                  <c:v>29.470058931880001</c:v>
                </c:pt>
                <c:pt idx="26455">
                  <c:v>29.4702209220663</c:v>
                </c:pt>
                <c:pt idx="26456">
                  <c:v>29.470382911734202</c:v>
                </c:pt>
                <c:pt idx="26457">
                  <c:v>29.470544900883699</c:v>
                </c:pt>
                <c:pt idx="26458">
                  <c:v>29.470706889514901</c:v>
                </c:pt>
                <c:pt idx="26459">
                  <c:v>29.470868877627701</c:v>
                </c:pt>
                <c:pt idx="26460">
                  <c:v>29.4710308652222</c:v>
                </c:pt>
                <c:pt idx="26461">
                  <c:v>29.471192852298302</c:v>
                </c:pt>
                <c:pt idx="26462">
                  <c:v>29.471354838856101</c:v>
                </c:pt>
                <c:pt idx="26463">
                  <c:v>29.471516824895499</c:v>
                </c:pt>
                <c:pt idx="26464">
                  <c:v>29.471678810416499</c:v>
                </c:pt>
                <c:pt idx="26465">
                  <c:v>29.471840795419201</c:v>
                </c:pt>
                <c:pt idx="26466">
                  <c:v>29.472002779903601</c:v>
                </c:pt>
                <c:pt idx="26467">
                  <c:v>29.4721647638696</c:v>
                </c:pt>
                <c:pt idx="26468">
                  <c:v>29.472326747317201</c:v>
                </c:pt>
                <c:pt idx="26469">
                  <c:v>29.472488730246599</c:v>
                </c:pt>
                <c:pt idx="26470">
                  <c:v>29.4726507126576</c:v>
                </c:pt>
                <c:pt idx="26471">
                  <c:v>29.4728126945502</c:v>
                </c:pt>
                <c:pt idx="26472">
                  <c:v>29.472974675924501</c:v>
                </c:pt>
                <c:pt idx="26473">
                  <c:v>29.4731366567805</c:v>
                </c:pt>
                <c:pt idx="26474">
                  <c:v>29.473298637118098</c:v>
                </c:pt>
                <c:pt idx="26475">
                  <c:v>29.473460616937398</c:v>
                </c:pt>
                <c:pt idx="26476">
                  <c:v>29.4736225962384</c:v>
                </c:pt>
                <c:pt idx="26477">
                  <c:v>29.473784575021099</c:v>
                </c:pt>
                <c:pt idx="26478">
                  <c:v>29.473946553285401</c:v>
                </c:pt>
                <c:pt idx="26479">
                  <c:v>29.474108531031401</c:v>
                </c:pt>
                <c:pt idx="26480">
                  <c:v>29.474270508259099</c:v>
                </c:pt>
                <c:pt idx="26481">
                  <c:v>29.4744324849684</c:v>
                </c:pt>
                <c:pt idx="26482">
                  <c:v>29.474594461159398</c:v>
                </c:pt>
                <c:pt idx="26483">
                  <c:v>29.474756436832202</c:v>
                </c:pt>
                <c:pt idx="26484">
                  <c:v>29.474918411986501</c:v>
                </c:pt>
                <c:pt idx="26485">
                  <c:v>29.475080386622601</c:v>
                </c:pt>
                <c:pt idx="26486">
                  <c:v>29.475242360740399</c:v>
                </c:pt>
                <c:pt idx="26487">
                  <c:v>29.4754043343398</c:v>
                </c:pt>
                <c:pt idx="26488">
                  <c:v>29.475566307421001</c:v>
                </c:pt>
                <c:pt idx="26489">
                  <c:v>29.475728279983802</c:v>
                </c:pt>
                <c:pt idx="26490">
                  <c:v>29.4758902520283</c:v>
                </c:pt>
                <c:pt idx="26491">
                  <c:v>29.4760522235545</c:v>
                </c:pt>
                <c:pt idx="26492">
                  <c:v>29.476214194562498</c:v>
                </c:pt>
                <c:pt idx="26493">
                  <c:v>29.476376165052098</c:v>
                </c:pt>
                <c:pt idx="26494">
                  <c:v>29.4765381350234</c:v>
                </c:pt>
                <c:pt idx="26495">
                  <c:v>29.4767001044764</c:v>
                </c:pt>
                <c:pt idx="26496">
                  <c:v>29.476862073411102</c:v>
                </c:pt>
                <c:pt idx="26497">
                  <c:v>29.477024041827502</c:v>
                </c:pt>
                <c:pt idx="26498">
                  <c:v>29.4771860097256</c:v>
                </c:pt>
                <c:pt idx="26499">
                  <c:v>29.477347977105499</c:v>
                </c:pt>
                <c:pt idx="26500">
                  <c:v>29.477509943967</c:v>
                </c:pt>
                <c:pt idx="26501">
                  <c:v>29.477671910310299</c:v>
                </c:pt>
                <c:pt idx="26502">
                  <c:v>29.4778338761352</c:v>
                </c:pt>
                <c:pt idx="26503">
                  <c:v>29.477995841441899</c:v>
                </c:pt>
                <c:pt idx="26504">
                  <c:v>29.4781578062303</c:v>
                </c:pt>
                <c:pt idx="26505">
                  <c:v>29.478319770500399</c:v>
                </c:pt>
                <c:pt idx="26506">
                  <c:v>29.478481734252199</c:v>
                </c:pt>
                <c:pt idx="26507">
                  <c:v>29.478643697485701</c:v>
                </c:pt>
                <c:pt idx="26508">
                  <c:v>29.478805660201001</c:v>
                </c:pt>
                <c:pt idx="26509">
                  <c:v>29.478967622397999</c:v>
                </c:pt>
                <c:pt idx="26510">
                  <c:v>29.479129584076698</c:v>
                </c:pt>
                <c:pt idx="26511">
                  <c:v>29.479291545237199</c:v>
                </c:pt>
                <c:pt idx="26512">
                  <c:v>29.479453505879299</c:v>
                </c:pt>
                <c:pt idx="26513">
                  <c:v>29.479615466003199</c:v>
                </c:pt>
                <c:pt idx="26514">
                  <c:v>29.479777425608901</c:v>
                </c:pt>
                <c:pt idx="26515">
                  <c:v>29.479939384696198</c:v>
                </c:pt>
                <c:pt idx="26516">
                  <c:v>29.4801013432653</c:v>
                </c:pt>
                <c:pt idx="26517">
                  <c:v>29.480263301316199</c:v>
                </c:pt>
                <c:pt idx="26518">
                  <c:v>29.480425258848701</c:v>
                </c:pt>
                <c:pt idx="26519">
                  <c:v>29.480587215863</c:v>
                </c:pt>
                <c:pt idx="26520">
                  <c:v>29.480749172359101</c:v>
                </c:pt>
                <c:pt idx="26521">
                  <c:v>29.480911128336899</c:v>
                </c:pt>
                <c:pt idx="26522">
                  <c:v>29.481073083796399</c:v>
                </c:pt>
                <c:pt idx="26523">
                  <c:v>29.481235038737701</c:v>
                </c:pt>
                <c:pt idx="26524">
                  <c:v>29.4813969931608</c:v>
                </c:pt>
                <c:pt idx="26525">
                  <c:v>29.481558947065501</c:v>
                </c:pt>
                <c:pt idx="26526">
                  <c:v>29.4817209004521</c:v>
                </c:pt>
                <c:pt idx="26527">
                  <c:v>29.4818828533204</c:v>
                </c:pt>
                <c:pt idx="26528">
                  <c:v>29.482044805670402</c:v>
                </c:pt>
                <c:pt idx="26529">
                  <c:v>29.482206757502201</c:v>
                </c:pt>
                <c:pt idx="26530">
                  <c:v>29.482368708815802</c:v>
                </c:pt>
                <c:pt idx="26531">
                  <c:v>29.482530659611101</c:v>
                </c:pt>
                <c:pt idx="26532">
                  <c:v>29.482692609888201</c:v>
                </c:pt>
                <c:pt idx="26533">
                  <c:v>29.482854559646999</c:v>
                </c:pt>
                <c:pt idx="26534">
                  <c:v>29.483016508887602</c:v>
                </c:pt>
                <c:pt idx="26535">
                  <c:v>29.483178457609998</c:v>
                </c:pt>
                <c:pt idx="26536">
                  <c:v>29.483340405814101</c:v>
                </c:pt>
                <c:pt idx="26537">
                  <c:v>29.4835023535</c:v>
                </c:pt>
                <c:pt idx="26538">
                  <c:v>29.483664300667701</c:v>
                </c:pt>
                <c:pt idx="26539">
                  <c:v>29.4838262473172</c:v>
                </c:pt>
                <c:pt idx="26540">
                  <c:v>29.4839881934484</c:v>
                </c:pt>
                <c:pt idx="26541">
                  <c:v>29.484150139061398</c:v>
                </c:pt>
                <c:pt idx="26542">
                  <c:v>29.484312084156201</c:v>
                </c:pt>
                <c:pt idx="26543">
                  <c:v>29.484474028732699</c:v>
                </c:pt>
                <c:pt idx="26544">
                  <c:v>29.4846359727911</c:v>
                </c:pt>
                <c:pt idx="26545">
                  <c:v>29.4847979163312</c:v>
                </c:pt>
                <c:pt idx="26546">
                  <c:v>29.484959859353101</c:v>
                </c:pt>
                <c:pt idx="26547">
                  <c:v>29.485121801856799</c:v>
                </c:pt>
                <c:pt idx="26548">
                  <c:v>29.485283743842299</c:v>
                </c:pt>
                <c:pt idx="26549">
                  <c:v>29.4854456853095</c:v>
                </c:pt>
                <c:pt idx="26550">
                  <c:v>29.485607626258599</c:v>
                </c:pt>
                <c:pt idx="26551">
                  <c:v>29.485769566689498</c:v>
                </c:pt>
                <c:pt idx="26552">
                  <c:v>29.4859315066021</c:v>
                </c:pt>
                <c:pt idx="26553">
                  <c:v>29.486093445996499</c:v>
                </c:pt>
                <c:pt idx="26554">
                  <c:v>29.486255384872798</c:v>
                </c:pt>
                <c:pt idx="26555">
                  <c:v>29.4864173232308</c:v>
                </c:pt>
                <c:pt idx="26556">
                  <c:v>29.486579261070599</c:v>
                </c:pt>
                <c:pt idx="26557">
                  <c:v>29.486741198392298</c:v>
                </c:pt>
                <c:pt idx="26558">
                  <c:v>29.4869031351957</c:v>
                </c:pt>
                <c:pt idx="26559">
                  <c:v>29.487065071480998</c:v>
                </c:pt>
                <c:pt idx="26560">
                  <c:v>29.487227007247999</c:v>
                </c:pt>
                <c:pt idx="26561">
                  <c:v>29.487388942496899</c:v>
                </c:pt>
                <c:pt idx="26562">
                  <c:v>29.487550877227498</c:v>
                </c:pt>
                <c:pt idx="26563">
                  <c:v>29.487712811440002</c:v>
                </c:pt>
                <c:pt idx="26564">
                  <c:v>29.487874745134299</c:v>
                </c:pt>
                <c:pt idx="26565">
                  <c:v>29.488036678310401</c:v>
                </c:pt>
                <c:pt idx="26566">
                  <c:v>29.4881986109684</c:v>
                </c:pt>
                <c:pt idx="26567">
                  <c:v>29.488360543108101</c:v>
                </c:pt>
                <c:pt idx="26568">
                  <c:v>29.488522474729699</c:v>
                </c:pt>
                <c:pt idx="26569">
                  <c:v>29.488684405832998</c:v>
                </c:pt>
                <c:pt idx="26570">
                  <c:v>29.488846336418302</c:v>
                </c:pt>
                <c:pt idx="26571">
                  <c:v>29.4890082664853</c:v>
                </c:pt>
                <c:pt idx="26572">
                  <c:v>29.489170196034198</c:v>
                </c:pt>
                <c:pt idx="26573">
                  <c:v>29.489332125064902</c:v>
                </c:pt>
                <c:pt idx="26574">
                  <c:v>29.489494053577399</c:v>
                </c:pt>
                <c:pt idx="26575">
                  <c:v>29.489655981571701</c:v>
                </c:pt>
                <c:pt idx="26576">
                  <c:v>29.4898179090479</c:v>
                </c:pt>
                <c:pt idx="26577">
                  <c:v>29.489979836005901</c:v>
                </c:pt>
                <c:pt idx="26578">
                  <c:v>29.490141762445798</c:v>
                </c:pt>
                <c:pt idx="26579">
                  <c:v>29.490303688367501</c:v>
                </c:pt>
                <c:pt idx="26580">
                  <c:v>29.490465613771001</c:v>
                </c:pt>
                <c:pt idx="26581">
                  <c:v>29.490627538656401</c:v>
                </c:pt>
                <c:pt idx="26582">
                  <c:v>29.490789463023599</c:v>
                </c:pt>
                <c:pt idx="26583">
                  <c:v>29.490951386872599</c:v>
                </c:pt>
                <c:pt idx="26584">
                  <c:v>29.491113310203499</c:v>
                </c:pt>
                <c:pt idx="26585">
                  <c:v>29.491275233016299</c:v>
                </c:pt>
                <c:pt idx="26586">
                  <c:v>29.491437155310901</c:v>
                </c:pt>
                <c:pt idx="26587">
                  <c:v>29.4915990770874</c:v>
                </c:pt>
                <c:pt idx="26588">
                  <c:v>29.491760998345701</c:v>
                </c:pt>
                <c:pt idx="26589">
                  <c:v>29.491922919085798</c:v>
                </c:pt>
                <c:pt idx="26590">
                  <c:v>29.4920848393078</c:v>
                </c:pt>
                <c:pt idx="26591">
                  <c:v>29.492246759011699</c:v>
                </c:pt>
                <c:pt idx="26592">
                  <c:v>29.4924086781974</c:v>
                </c:pt>
                <c:pt idx="26593">
                  <c:v>29.492570596865001</c:v>
                </c:pt>
                <c:pt idx="26594">
                  <c:v>29.492732515014499</c:v>
                </c:pt>
                <c:pt idx="26595">
                  <c:v>29.492894432645802</c:v>
                </c:pt>
                <c:pt idx="26596">
                  <c:v>29.493056349759001</c:v>
                </c:pt>
                <c:pt idx="26597">
                  <c:v>29.493218266354098</c:v>
                </c:pt>
                <c:pt idx="26598">
                  <c:v>29.493380182431</c:v>
                </c:pt>
                <c:pt idx="26599">
                  <c:v>29.493542097989799</c:v>
                </c:pt>
                <c:pt idx="26600">
                  <c:v>29.493704013030399</c:v>
                </c:pt>
                <c:pt idx="26601">
                  <c:v>29.493865927552999</c:v>
                </c:pt>
                <c:pt idx="26602">
                  <c:v>29.494027841557401</c:v>
                </c:pt>
                <c:pt idx="26603">
                  <c:v>29.494189755043699</c:v>
                </c:pt>
                <c:pt idx="26604">
                  <c:v>29.494351668011799</c:v>
                </c:pt>
                <c:pt idx="26605">
                  <c:v>29.494513580461899</c:v>
                </c:pt>
                <c:pt idx="26606">
                  <c:v>29.494675492393799</c:v>
                </c:pt>
                <c:pt idx="26607">
                  <c:v>29.494837403807601</c:v>
                </c:pt>
                <c:pt idx="26608">
                  <c:v>29.4949993147033</c:v>
                </c:pt>
                <c:pt idx="26609">
                  <c:v>29.495161225080899</c:v>
                </c:pt>
                <c:pt idx="26610">
                  <c:v>29.495323134940399</c:v>
                </c:pt>
                <c:pt idx="26611">
                  <c:v>29.4954850442818</c:v>
                </c:pt>
                <c:pt idx="26612">
                  <c:v>29.495646953104998</c:v>
                </c:pt>
                <c:pt idx="26613">
                  <c:v>29.4958088614102</c:v>
                </c:pt>
                <c:pt idx="26614">
                  <c:v>29.4959707691972</c:v>
                </c:pt>
                <c:pt idx="26615">
                  <c:v>29.4961326764662</c:v>
                </c:pt>
                <c:pt idx="26616">
                  <c:v>29.496294583217001</c:v>
                </c:pt>
                <c:pt idx="26617">
                  <c:v>29.496456489449699</c:v>
                </c:pt>
                <c:pt idx="26618">
                  <c:v>29.496618395164401</c:v>
                </c:pt>
                <c:pt idx="26619">
                  <c:v>29.4967803003609</c:v>
                </c:pt>
                <c:pt idx="26620">
                  <c:v>29.496942205039399</c:v>
                </c:pt>
                <c:pt idx="26621">
                  <c:v>29.4971041091997</c:v>
                </c:pt>
                <c:pt idx="26622">
                  <c:v>29.497266012842001</c:v>
                </c:pt>
                <c:pt idx="26623">
                  <c:v>29.497427915966199</c:v>
                </c:pt>
                <c:pt idx="26624">
                  <c:v>29.497589818572301</c:v>
                </c:pt>
                <c:pt idx="26625">
                  <c:v>29.4977517206603</c:v>
                </c:pt>
                <c:pt idx="26626">
                  <c:v>29.4979136222302</c:v>
                </c:pt>
                <c:pt idx="26627">
                  <c:v>29.498075523282001</c:v>
                </c:pt>
                <c:pt idx="26628">
                  <c:v>29.498237423815802</c:v>
                </c:pt>
                <c:pt idx="26629">
                  <c:v>29.4983993238314</c:v>
                </c:pt>
                <c:pt idx="26630">
                  <c:v>29.498561223328998</c:v>
                </c:pt>
                <c:pt idx="26631">
                  <c:v>29.498723122308501</c:v>
                </c:pt>
                <c:pt idx="26632">
                  <c:v>29.49888502077</c:v>
                </c:pt>
                <c:pt idx="26633">
                  <c:v>29.499046918713301</c:v>
                </c:pt>
                <c:pt idx="26634">
                  <c:v>29.499208816138601</c:v>
                </c:pt>
                <c:pt idx="26635">
                  <c:v>29.499370713045799</c:v>
                </c:pt>
                <c:pt idx="26636">
                  <c:v>29.499532609435001</c:v>
                </c:pt>
                <c:pt idx="26637">
                  <c:v>29.499694505306099</c:v>
                </c:pt>
                <c:pt idx="26638">
                  <c:v>29.499856400659102</c:v>
                </c:pt>
                <c:pt idx="26639">
                  <c:v>29.500018295494101</c:v>
                </c:pt>
                <c:pt idx="26640">
                  <c:v>29.500180189810902</c:v>
                </c:pt>
                <c:pt idx="26641">
                  <c:v>29.500342083609802</c:v>
                </c:pt>
                <c:pt idx="26642">
                  <c:v>29.500503976890499</c:v>
                </c:pt>
                <c:pt idx="26643">
                  <c:v>29.5006658696533</c:v>
                </c:pt>
                <c:pt idx="26644">
                  <c:v>29.500827761897899</c:v>
                </c:pt>
                <c:pt idx="26645">
                  <c:v>29.500989653624501</c:v>
                </c:pt>
                <c:pt idx="26646">
                  <c:v>29.5011515448331</c:v>
                </c:pt>
                <c:pt idx="26647">
                  <c:v>29.501313435523599</c:v>
                </c:pt>
                <c:pt idx="26648">
                  <c:v>29.501475325695999</c:v>
                </c:pt>
                <c:pt idx="26649">
                  <c:v>29.501637215350399</c:v>
                </c:pt>
                <c:pt idx="26650">
                  <c:v>29.5017991044868</c:v>
                </c:pt>
                <c:pt idx="26651">
                  <c:v>29.501960993105101</c:v>
                </c:pt>
                <c:pt idx="26652">
                  <c:v>29.502122881205398</c:v>
                </c:pt>
                <c:pt idx="26653">
                  <c:v>29.5022847687876</c:v>
                </c:pt>
                <c:pt idx="26654">
                  <c:v>29.502446655851799</c:v>
                </c:pt>
                <c:pt idx="26655">
                  <c:v>29.502608542397901</c:v>
                </c:pt>
                <c:pt idx="26656">
                  <c:v>29.502770428426</c:v>
                </c:pt>
                <c:pt idx="26657">
                  <c:v>29.5029323139361</c:v>
                </c:pt>
                <c:pt idx="26658">
                  <c:v>29.503094198928199</c:v>
                </c:pt>
                <c:pt idx="26659">
                  <c:v>29.503256083402199</c:v>
                </c:pt>
                <c:pt idx="26660">
                  <c:v>29.5034179673582</c:v>
                </c:pt>
                <c:pt idx="26661">
                  <c:v>29.5035798507961</c:v>
                </c:pt>
                <c:pt idx="26662">
                  <c:v>29.503741733716101</c:v>
                </c:pt>
                <c:pt idx="26663">
                  <c:v>29.503903616117999</c:v>
                </c:pt>
                <c:pt idx="26664">
                  <c:v>29.5040654980019</c:v>
                </c:pt>
                <c:pt idx="26665">
                  <c:v>29.504227379367698</c:v>
                </c:pt>
                <c:pt idx="26666">
                  <c:v>29.5043892602156</c:v>
                </c:pt>
                <c:pt idx="26667">
                  <c:v>29.504551140545399</c:v>
                </c:pt>
                <c:pt idx="26668">
                  <c:v>29.504713020357201</c:v>
                </c:pt>
                <c:pt idx="26669">
                  <c:v>29.504874899651</c:v>
                </c:pt>
                <c:pt idx="26670">
                  <c:v>29.505036778426799</c:v>
                </c:pt>
                <c:pt idx="26671">
                  <c:v>29.505198656684499</c:v>
                </c:pt>
                <c:pt idx="26672">
                  <c:v>29.505360534424302</c:v>
                </c:pt>
                <c:pt idx="26673">
                  <c:v>29.505522411646002</c:v>
                </c:pt>
                <c:pt idx="26674">
                  <c:v>29.505684288349801</c:v>
                </c:pt>
                <c:pt idx="26675">
                  <c:v>29.505846164535502</c:v>
                </c:pt>
                <c:pt idx="26676">
                  <c:v>29.506008040203199</c:v>
                </c:pt>
                <c:pt idx="26677">
                  <c:v>29.506169915352999</c:v>
                </c:pt>
                <c:pt idx="26678">
                  <c:v>29.506331789984699</c:v>
                </c:pt>
                <c:pt idx="26679">
                  <c:v>29.5064936640984</c:v>
                </c:pt>
                <c:pt idx="26680">
                  <c:v>29.506655537694201</c:v>
                </c:pt>
                <c:pt idx="26681">
                  <c:v>29.506817410771902</c:v>
                </c:pt>
                <c:pt idx="26682">
                  <c:v>29.506979283331599</c:v>
                </c:pt>
                <c:pt idx="26683">
                  <c:v>29.5071411553734</c:v>
                </c:pt>
                <c:pt idx="26684">
                  <c:v>29.507303026897201</c:v>
                </c:pt>
                <c:pt idx="26685">
                  <c:v>29.507464897902899</c:v>
                </c:pt>
                <c:pt idx="26686">
                  <c:v>29.507626768390701</c:v>
                </c:pt>
                <c:pt idx="26687">
                  <c:v>29.507788638360498</c:v>
                </c:pt>
                <c:pt idx="26688">
                  <c:v>29.5079505078123</c:v>
                </c:pt>
                <c:pt idx="26689">
                  <c:v>29.508112376746201</c:v>
                </c:pt>
                <c:pt idx="26690">
                  <c:v>29.508274245161999</c:v>
                </c:pt>
                <c:pt idx="26691">
                  <c:v>29.508436113059901</c:v>
                </c:pt>
                <c:pt idx="26692">
                  <c:v>29.508597980439799</c:v>
                </c:pt>
                <c:pt idx="26693">
                  <c:v>29.5087598473017</c:v>
                </c:pt>
                <c:pt idx="26694">
                  <c:v>29.508921713645702</c:v>
                </c:pt>
                <c:pt idx="26695">
                  <c:v>29.5090835794716</c:v>
                </c:pt>
                <c:pt idx="26696">
                  <c:v>29.509245444779602</c:v>
                </c:pt>
                <c:pt idx="26697">
                  <c:v>29.509407309569699</c:v>
                </c:pt>
                <c:pt idx="26698">
                  <c:v>29.509569173841701</c:v>
                </c:pt>
                <c:pt idx="26699">
                  <c:v>29.509731037595799</c:v>
                </c:pt>
                <c:pt idx="26700">
                  <c:v>29.509892900832</c:v>
                </c:pt>
                <c:pt idx="26701">
                  <c:v>29.510054763550102</c:v>
                </c:pt>
                <c:pt idx="26702">
                  <c:v>29.510216625750299</c:v>
                </c:pt>
                <c:pt idx="26703">
                  <c:v>29.5103784874326</c:v>
                </c:pt>
                <c:pt idx="26704">
                  <c:v>29.510540348596901</c:v>
                </c:pt>
                <c:pt idx="26705">
                  <c:v>29.510702209243199</c:v>
                </c:pt>
                <c:pt idx="26706">
                  <c:v>29.5108640693716</c:v>
                </c:pt>
                <c:pt idx="26707">
                  <c:v>29.511025928982001</c:v>
                </c:pt>
                <c:pt idx="26708">
                  <c:v>29.511187788074501</c:v>
                </c:pt>
                <c:pt idx="26709">
                  <c:v>29.511349646649101</c:v>
                </c:pt>
                <c:pt idx="26710">
                  <c:v>29.511511504705599</c:v>
                </c:pt>
                <c:pt idx="26711">
                  <c:v>29.511673362244299</c:v>
                </c:pt>
                <c:pt idx="26712">
                  <c:v>29.511835219264999</c:v>
                </c:pt>
                <c:pt idx="26713">
                  <c:v>29.511997075767699</c:v>
                </c:pt>
                <c:pt idx="26714">
                  <c:v>29.512158931752499</c:v>
                </c:pt>
                <c:pt idx="26715">
                  <c:v>29.512320787219402</c:v>
                </c:pt>
                <c:pt idx="26716">
                  <c:v>29.512482642168301</c:v>
                </c:pt>
                <c:pt idx="26717">
                  <c:v>29.5126444965993</c:v>
                </c:pt>
                <c:pt idx="26718">
                  <c:v>29.512806350512399</c:v>
                </c:pt>
                <c:pt idx="26719">
                  <c:v>29.512968203907501</c:v>
                </c:pt>
                <c:pt idx="26720">
                  <c:v>29.5131300567847</c:v>
                </c:pt>
                <c:pt idx="26721">
                  <c:v>29.513291909143899</c:v>
                </c:pt>
                <c:pt idx="26722">
                  <c:v>29.5134537609853</c:v>
                </c:pt>
                <c:pt idx="26723">
                  <c:v>29.513615612308701</c:v>
                </c:pt>
                <c:pt idx="26724">
                  <c:v>29.513777463114099</c:v>
                </c:pt>
                <c:pt idx="26725">
                  <c:v>29.5139393134017</c:v>
                </c:pt>
                <c:pt idx="26726">
                  <c:v>29.514101163171301</c:v>
                </c:pt>
                <c:pt idx="26727">
                  <c:v>29.5142630124231</c:v>
                </c:pt>
                <c:pt idx="26728">
                  <c:v>29.514424861156801</c:v>
                </c:pt>
                <c:pt idx="26729">
                  <c:v>29.514586709372701</c:v>
                </c:pt>
                <c:pt idx="26730">
                  <c:v>29.5147485570707</c:v>
                </c:pt>
                <c:pt idx="26731">
                  <c:v>29.514910404250699</c:v>
                </c:pt>
                <c:pt idx="26732">
                  <c:v>29.515072250912901</c:v>
                </c:pt>
                <c:pt idx="26733">
                  <c:v>29.5152340970571</c:v>
                </c:pt>
                <c:pt idx="26734">
                  <c:v>29.515395942683401</c:v>
                </c:pt>
                <c:pt idx="26735">
                  <c:v>29.515557787791799</c:v>
                </c:pt>
                <c:pt idx="26736">
                  <c:v>29.5157196323823</c:v>
                </c:pt>
                <c:pt idx="26737">
                  <c:v>29.515881476454901</c:v>
                </c:pt>
                <c:pt idx="26738">
                  <c:v>29.516043320009601</c:v>
                </c:pt>
                <c:pt idx="26739">
                  <c:v>29.516205163046401</c:v>
                </c:pt>
                <c:pt idx="26740">
                  <c:v>29.5163670055653</c:v>
                </c:pt>
                <c:pt idx="26741">
                  <c:v>29.516528847566299</c:v>
                </c:pt>
                <c:pt idx="26742">
                  <c:v>29.516690689049401</c:v>
                </c:pt>
                <c:pt idx="26743">
                  <c:v>29.516852530014699</c:v>
                </c:pt>
                <c:pt idx="26744">
                  <c:v>29.517014370462</c:v>
                </c:pt>
                <c:pt idx="26745">
                  <c:v>29.517176210391401</c:v>
                </c:pt>
                <c:pt idx="26746">
                  <c:v>29.517338049802898</c:v>
                </c:pt>
                <c:pt idx="26747">
                  <c:v>29.517499888696602</c:v>
                </c:pt>
                <c:pt idx="26748">
                  <c:v>29.517661727072401</c:v>
                </c:pt>
                <c:pt idx="26749">
                  <c:v>29.5178235649303</c:v>
                </c:pt>
                <c:pt idx="26750">
                  <c:v>29.517985402270298</c:v>
                </c:pt>
                <c:pt idx="26751">
                  <c:v>29.5181472390924</c:v>
                </c:pt>
                <c:pt idx="26752">
                  <c:v>29.518309075396601</c:v>
                </c:pt>
                <c:pt idx="26753">
                  <c:v>29.518470911183002</c:v>
                </c:pt>
                <c:pt idx="26754">
                  <c:v>29.518632746451502</c:v>
                </c:pt>
                <c:pt idx="26755">
                  <c:v>29.518794581202101</c:v>
                </c:pt>
                <c:pt idx="26756">
                  <c:v>29.518956415434801</c:v>
                </c:pt>
                <c:pt idx="26757">
                  <c:v>29.519118249149699</c:v>
                </c:pt>
                <c:pt idx="26758">
                  <c:v>29.5192800823467</c:v>
                </c:pt>
                <c:pt idx="26759">
                  <c:v>29.519441915025801</c:v>
                </c:pt>
                <c:pt idx="26760">
                  <c:v>29.519603747187102</c:v>
                </c:pt>
                <c:pt idx="26761">
                  <c:v>29.519765578830501</c:v>
                </c:pt>
                <c:pt idx="26762">
                  <c:v>29.519927409956001</c:v>
                </c:pt>
                <c:pt idx="26763">
                  <c:v>29.520089240563699</c:v>
                </c:pt>
                <c:pt idx="26764">
                  <c:v>29.520251070653501</c:v>
                </c:pt>
                <c:pt idx="26765">
                  <c:v>29.520412900225399</c:v>
                </c:pt>
                <c:pt idx="26766">
                  <c:v>29.520574729279499</c:v>
                </c:pt>
                <c:pt idx="26767">
                  <c:v>29.520736557815798</c:v>
                </c:pt>
                <c:pt idx="26768">
                  <c:v>29.520898385834201</c:v>
                </c:pt>
                <c:pt idx="26769">
                  <c:v>29.5210602133347</c:v>
                </c:pt>
                <c:pt idx="26770">
                  <c:v>29.521222040317401</c:v>
                </c:pt>
                <c:pt idx="26771">
                  <c:v>29.521383866782202</c:v>
                </c:pt>
                <c:pt idx="26772">
                  <c:v>29.521545692729202</c:v>
                </c:pt>
                <c:pt idx="26773">
                  <c:v>29.521707518158401</c:v>
                </c:pt>
                <c:pt idx="26774">
                  <c:v>29.521869343069699</c:v>
                </c:pt>
                <c:pt idx="26775">
                  <c:v>29.522031167463101</c:v>
                </c:pt>
                <c:pt idx="26776">
                  <c:v>29.522192991338802</c:v>
                </c:pt>
                <c:pt idx="26777">
                  <c:v>29.522354814696602</c:v>
                </c:pt>
                <c:pt idx="26778">
                  <c:v>29.522516637536501</c:v>
                </c:pt>
                <c:pt idx="26779">
                  <c:v>29.5226784598586</c:v>
                </c:pt>
                <c:pt idx="26780">
                  <c:v>29.522840281662901</c:v>
                </c:pt>
                <c:pt idx="26781">
                  <c:v>29.523002102949299</c:v>
                </c:pt>
                <c:pt idx="26782">
                  <c:v>29.523163923717998</c:v>
                </c:pt>
                <c:pt idx="26783">
                  <c:v>29.523325743968702</c:v>
                </c:pt>
                <c:pt idx="26784">
                  <c:v>29.5234875637017</c:v>
                </c:pt>
                <c:pt idx="26785">
                  <c:v>29.523649382916801</c:v>
                </c:pt>
                <c:pt idx="26786">
                  <c:v>29.523811201614201</c:v>
                </c:pt>
                <c:pt idx="26787">
                  <c:v>29.523973019793601</c:v>
                </c:pt>
                <c:pt idx="26788">
                  <c:v>29.5241348374553</c:v>
                </c:pt>
                <c:pt idx="26789">
                  <c:v>29.524296654599201</c:v>
                </c:pt>
                <c:pt idx="26790">
                  <c:v>29.524458471225199</c:v>
                </c:pt>
                <c:pt idx="26791">
                  <c:v>29.524620287333398</c:v>
                </c:pt>
                <c:pt idx="26792">
                  <c:v>29.524782102923801</c:v>
                </c:pt>
                <c:pt idx="26793">
                  <c:v>29.524943917996399</c:v>
                </c:pt>
                <c:pt idx="26794">
                  <c:v>29.5251057325512</c:v>
                </c:pt>
                <c:pt idx="26795">
                  <c:v>29.5252675465881</c:v>
                </c:pt>
                <c:pt idx="26796">
                  <c:v>29.525429360107299</c:v>
                </c:pt>
                <c:pt idx="26797">
                  <c:v>29.525591173108701</c:v>
                </c:pt>
                <c:pt idx="26798">
                  <c:v>29.525752985592199</c:v>
                </c:pt>
                <c:pt idx="26799">
                  <c:v>29.525914797557999</c:v>
                </c:pt>
                <c:pt idx="26800">
                  <c:v>29.526076609005901</c:v>
                </c:pt>
                <c:pt idx="26801">
                  <c:v>29.526238419936099</c:v>
                </c:pt>
                <c:pt idx="26802">
                  <c:v>29.526400230348401</c:v>
                </c:pt>
                <c:pt idx="26803">
                  <c:v>29.526562040243</c:v>
                </c:pt>
                <c:pt idx="26804">
                  <c:v>29.5267238496197</c:v>
                </c:pt>
                <c:pt idx="26805">
                  <c:v>29.526885658478701</c:v>
                </c:pt>
                <c:pt idx="26806">
                  <c:v>29.527047466819901</c:v>
                </c:pt>
                <c:pt idx="26807">
                  <c:v>29.527209274643301</c:v>
                </c:pt>
                <c:pt idx="26808">
                  <c:v>29.5273710819489</c:v>
                </c:pt>
                <c:pt idx="26809">
                  <c:v>29.527532888736701</c:v>
                </c:pt>
                <c:pt idx="26810">
                  <c:v>29.527694695006701</c:v>
                </c:pt>
                <c:pt idx="26811">
                  <c:v>29.527856500759</c:v>
                </c:pt>
                <c:pt idx="26812">
                  <c:v>29.528018305993399</c:v>
                </c:pt>
                <c:pt idx="26813">
                  <c:v>29.5281801107101</c:v>
                </c:pt>
                <c:pt idx="26814">
                  <c:v>29.528341914908999</c:v>
                </c:pt>
                <c:pt idx="26815">
                  <c:v>29.528503718590201</c:v>
                </c:pt>
                <c:pt idx="26816">
                  <c:v>29.528665521753499</c:v>
                </c:pt>
                <c:pt idx="26817">
                  <c:v>29.528827324399099</c:v>
                </c:pt>
                <c:pt idx="26818">
                  <c:v>29.528989126526898</c:v>
                </c:pt>
                <c:pt idx="26819">
                  <c:v>29.5291509281369</c:v>
                </c:pt>
                <c:pt idx="26820">
                  <c:v>29.529312729229201</c:v>
                </c:pt>
                <c:pt idx="26821">
                  <c:v>29.5294745298037</c:v>
                </c:pt>
                <c:pt idx="26822">
                  <c:v>29.529636329860502</c:v>
                </c:pt>
                <c:pt idx="26823">
                  <c:v>29.529798129399399</c:v>
                </c:pt>
                <c:pt idx="26824">
                  <c:v>29.529959928420698</c:v>
                </c:pt>
                <c:pt idx="26825">
                  <c:v>29.530121726924101</c:v>
                </c:pt>
                <c:pt idx="26826">
                  <c:v>29.530283524909802</c:v>
                </c:pt>
                <c:pt idx="26827">
                  <c:v>29.530445322377702</c:v>
                </c:pt>
                <c:pt idx="26828">
                  <c:v>29.5306071193279</c:v>
                </c:pt>
                <c:pt idx="26829">
                  <c:v>29.530768915760401</c:v>
                </c:pt>
                <c:pt idx="26830">
                  <c:v>29.530930711675001</c:v>
                </c:pt>
                <c:pt idx="26831">
                  <c:v>29.531092507072</c:v>
                </c:pt>
                <c:pt idx="26832">
                  <c:v>29.531254301951201</c:v>
                </c:pt>
                <c:pt idx="26833">
                  <c:v>29.531416096312601</c:v>
                </c:pt>
                <c:pt idx="26834">
                  <c:v>29.531577890156299</c:v>
                </c:pt>
                <c:pt idx="26835">
                  <c:v>29.531739683482201</c:v>
                </c:pt>
                <c:pt idx="26836">
                  <c:v>29.5319014762904</c:v>
                </c:pt>
                <c:pt idx="26837">
                  <c:v>29.532063268580899</c:v>
                </c:pt>
                <c:pt idx="26838">
                  <c:v>29.5322250603536</c:v>
                </c:pt>
                <c:pt idx="26839">
                  <c:v>29.532386851608599</c:v>
                </c:pt>
                <c:pt idx="26840">
                  <c:v>29.532548642345802</c:v>
                </c:pt>
                <c:pt idx="26841">
                  <c:v>29.532710432565398</c:v>
                </c:pt>
                <c:pt idx="26842">
                  <c:v>29.532872222267098</c:v>
                </c:pt>
                <c:pt idx="26843">
                  <c:v>29.5330340114512</c:v>
                </c:pt>
                <c:pt idx="26844">
                  <c:v>29.5331958001175</c:v>
                </c:pt>
                <c:pt idx="26845">
                  <c:v>29.533357588266099</c:v>
                </c:pt>
                <c:pt idx="26846">
                  <c:v>29.533519375897001</c:v>
                </c:pt>
                <c:pt idx="26847">
                  <c:v>29.533681163010101</c:v>
                </c:pt>
                <c:pt idx="26848">
                  <c:v>29.533842949605599</c:v>
                </c:pt>
                <c:pt idx="26849">
                  <c:v>29.5340047356833</c:v>
                </c:pt>
                <c:pt idx="26850">
                  <c:v>29.534166521243201</c:v>
                </c:pt>
                <c:pt idx="26851">
                  <c:v>29.534328306285499</c:v>
                </c:pt>
                <c:pt idx="26852">
                  <c:v>29.534490090810099</c:v>
                </c:pt>
                <c:pt idx="26853">
                  <c:v>29.534651874816898</c:v>
                </c:pt>
                <c:pt idx="26854">
                  <c:v>29.534813658306</c:v>
                </c:pt>
                <c:pt idx="26855">
                  <c:v>29.5349754412774</c:v>
                </c:pt>
                <c:pt idx="26856">
                  <c:v>29.535137223731098</c:v>
                </c:pt>
                <c:pt idx="26857">
                  <c:v>29.535299005667099</c:v>
                </c:pt>
                <c:pt idx="26858">
                  <c:v>29.535460787085398</c:v>
                </c:pt>
                <c:pt idx="26859">
                  <c:v>29.535622567986</c:v>
                </c:pt>
                <c:pt idx="26860">
                  <c:v>29.5357843483689</c:v>
                </c:pt>
                <c:pt idx="26861">
                  <c:v>29.535946128234102</c:v>
                </c:pt>
                <c:pt idx="26862">
                  <c:v>29.536107907581499</c:v>
                </c:pt>
                <c:pt idx="26863">
                  <c:v>29.536269686411298</c:v>
                </c:pt>
                <c:pt idx="26864">
                  <c:v>29.5364314647234</c:v>
                </c:pt>
                <c:pt idx="26865">
                  <c:v>29.536593242517799</c:v>
                </c:pt>
                <c:pt idx="26866">
                  <c:v>29.536755019794501</c:v>
                </c:pt>
                <c:pt idx="26867">
                  <c:v>29.536916796553498</c:v>
                </c:pt>
                <c:pt idx="26868">
                  <c:v>29.537078572794801</c:v>
                </c:pt>
                <c:pt idx="26869">
                  <c:v>29.537240348518399</c:v>
                </c:pt>
                <c:pt idx="26870">
                  <c:v>29.537402123724402</c:v>
                </c:pt>
                <c:pt idx="26871">
                  <c:v>29.5375638984126</c:v>
                </c:pt>
                <c:pt idx="26872">
                  <c:v>29.5377256725832</c:v>
                </c:pt>
                <c:pt idx="26873">
                  <c:v>29.537887446236098</c:v>
                </c:pt>
                <c:pt idx="26874">
                  <c:v>29.538049219371299</c:v>
                </c:pt>
                <c:pt idx="26875">
                  <c:v>29.538210991988901</c:v>
                </c:pt>
                <c:pt idx="26876">
                  <c:v>29.538372764088699</c:v>
                </c:pt>
                <c:pt idx="26877">
                  <c:v>29.538534535670902</c:v>
                </c:pt>
                <c:pt idx="26878">
                  <c:v>29.5386963067354</c:v>
                </c:pt>
                <c:pt idx="26879">
                  <c:v>29.5388580772822</c:v>
                </c:pt>
                <c:pt idx="26880">
                  <c:v>29.539019847311401</c:v>
                </c:pt>
                <c:pt idx="26881">
                  <c:v>29.539181616822901</c:v>
                </c:pt>
                <c:pt idx="26882">
                  <c:v>29.5393433858167</c:v>
                </c:pt>
                <c:pt idx="26883">
                  <c:v>29.5395051542929</c:v>
                </c:pt>
                <c:pt idx="26884">
                  <c:v>29.539666922251399</c:v>
                </c:pt>
                <c:pt idx="26885">
                  <c:v>29.5398286896922</c:v>
                </c:pt>
                <c:pt idx="26886">
                  <c:v>29.539990456615399</c:v>
                </c:pt>
                <c:pt idx="26887">
                  <c:v>29.5401522230209</c:v>
                </c:pt>
                <c:pt idx="26888">
                  <c:v>29.5403139889088</c:v>
                </c:pt>
                <c:pt idx="26889">
                  <c:v>29.540475754279001</c:v>
                </c:pt>
                <c:pt idx="26890">
                  <c:v>29.540637519131501</c:v>
                </c:pt>
                <c:pt idx="26891">
                  <c:v>29.540799283466502</c:v>
                </c:pt>
                <c:pt idx="26892">
                  <c:v>29.540961047283702</c:v>
                </c:pt>
                <c:pt idx="26893">
                  <c:v>29.5411228105833</c:v>
                </c:pt>
                <c:pt idx="26894">
                  <c:v>29.541284573365299</c:v>
                </c:pt>
                <c:pt idx="26895">
                  <c:v>29.541446335629601</c:v>
                </c:pt>
                <c:pt idx="26896">
                  <c:v>29.541608097376201</c:v>
                </c:pt>
                <c:pt idx="26897">
                  <c:v>29.5417698586052</c:v>
                </c:pt>
                <c:pt idx="26898">
                  <c:v>29.5419316193166</c:v>
                </c:pt>
                <c:pt idx="26899">
                  <c:v>29.542093379510401</c:v>
                </c:pt>
                <c:pt idx="26900">
                  <c:v>29.542255139186501</c:v>
                </c:pt>
                <c:pt idx="26901">
                  <c:v>29.5424168983449</c:v>
                </c:pt>
                <c:pt idx="26902">
                  <c:v>29.5425786569858</c:v>
                </c:pt>
                <c:pt idx="26903">
                  <c:v>29.542740415109002</c:v>
                </c:pt>
                <c:pt idx="26904">
                  <c:v>29.542902172714498</c:v>
                </c:pt>
                <c:pt idx="26905">
                  <c:v>29.5430639298025</c:v>
                </c:pt>
                <c:pt idx="26906">
                  <c:v>29.5432256863728</c:v>
                </c:pt>
                <c:pt idx="26907">
                  <c:v>29.543387442425502</c:v>
                </c:pt>
                <c:pt idx="26908">
                  <c:v>29.543549197960498</c:v>
                </c:pt>
                <c:pt idx="26909">
                  <c:v>29.543710952978</c:v>
                </c:pt>
                <c:pt idx="26910">
                  <c:v>29.543872707477799</c:v>
                </c:pt>
                <c:pt idx="26911">
                  <c:v>29.544034461460001</c:v>
                </c:pt>
                <c:pt idx="26912">
                  <c:v>29.5441962149246</c:v>
                </c:pt>
                <c:pt idx="26913">
                  <c:v>29.544357967871498</c:v>
                </c:pt>
                <c:pt idx="26914">
                  <c:v>29.544519720300901</c:v>
                </c:pt>
                <c:pt idx="26915">
                  <c:v>29.544681472212599</c:v>
                </c:pt>
                <c:pt idx="26916">
                  <c:v>29.544843223606701</c:v>
                </c:pt>
                <c:pt idx="26917">
                  <c:v>29.545004974483302</c:v>
                </c:pt>
                <c:pt idx="26918">
                  <c:v>29.545166724842201</c:v>
                </c:pt>
                <c:pt idx="26919">
                  <c:v>29.545328474683501</c:v>
                </c:pt>
                <c:pt idx="26920">
                  <c:v>29.545490224007199</c:v>
                </c:pt>
                <c:pt idx="26921">
                  <c:v>29.5456519728133</c:v>
                </c:pt>
                <c:pt idx="26922">
                  <c:v>29.545813721101698</c:v>
                </c:pt>
                <c:pt idx="26923">
                  <c:v>29.545975468872602</c:v>
                </c:pt>
                <c:pt idx="26924">
                  <c:v>29.546137216125899</c:v>
                </c:pt>
                <c:pt idx="26925">
                  <c:v>29.546298962861599</c:v>
                </c:pt>
                <c:pt idx="26926">
                  <c:v>29.5464607090797</c:v>
                </c:pt>
                <c:pt idx="26927">
                  <c:v>29.546622454780199</c:v>
                </c:pt>
                <c:pt idx="26928">
                  <c:v>29.546784199963099</c:v>
                </c:pt>
                <c:pt idx="26929">
                  <c:v>29.546945944628501</c:v>
                </c:pt>
                <c:pt idx="26930">
                  <c:v>29.547107688776201</c:v>
                </c:pt>
                <c:pt idx="26931">
                  <c:v>29.547269432406399</c:v>
                </c:pt>
                <c:pt idx="26932">
                  <c:v>29.547431175518899</c:v>
                </c:pt>
                <c:pt idx="26933">
                  <c:v>29.547592918113899</c:v>
                </c:pt>
                <c:pt idx="26934">
                  <c:v>29.547754660191298</c:v>
                </c:pt>
                <c:pt idx="26935">
                  <c:v>29.547916401751099</c:v>
                </c:pt>
                <c:pt idx="26936">
                  <c:v>29.548078142793401</c:v>
                </c:pt>
                <c:pt idx="26937">
                  <c:v>29.548239883318001</c:v>
                </c:pt>
                <c:pt idx="26938">
                  <c:v>29.548401623325098</c:v>
                </c:pt>
                <c:pt idx="26939">
                  <c:v>29.548563362814601</c:v>
                </c:pt>
                <c:pt idx="26940">
                  <c:v>29.548725101786601</c:v>
                </c:pt>
                <c:pt idx="26941">
                  <c:v>29.5488868402409</c:v>
                </c:pt>
                <c:pt idx="26942">
                  <c:v>29.5490485781777</c:v>
                </c:pt>
                <c:pt idx="26943">
                  <c:v>29.549210315597001</c:v>
                </c:pt>
                <c:pt idx="26944">
                  <c:v>29.549372052498601</c:v>
                </c:pt>
                <c:pt idx="26945">
                  <c:v>29.549533788882702</c:v>
                </c:pt>
                <c:pt idx="26946">
                  <c:v>29.5496955247493</c:v>
                </c:pt>
                <c:pt idx="26947">
                  <c:v>29.5498572600983</c:v>
                </c:pt>
                <c:pt idx="26948">
                  <c:v>29.550018994929701</c:v>
                </c:pt>
                <c:pt idx="26949">
                  <c:v>29.5501807292435</c:v>
                </c:pt>
                <c:pt idx="26950">
                  <c:v>29.5503424630399</c:v>
                </c:pt>
                <c:pt idx="26951">
                  <c:v>29.550504196318599</c:v>
                </c:pt>
                <c:pt idx="26952">
                  <c:v>29.550665929079798</c:v>
                </c:pt>
                <c:pt idx="26953">
                  <c:v>29.550827661323499</c:v>
                </c:pt>
                <c:pt idx="26954">
                  <c:v>29.550989393049601</c:v>
                </c:pt>
                <c:pt idx="26955">
                  <c:v>29.551151124258102</c:v>
                </c:pt>
                <c:pt idx="26956">
                  <c:v>29.551312854949099</c:v>
                </c:pt>
                <c:pt idx="26957">
                  <c:v>29.551474585122602</c:v>
                </c:pt>
                <c:pt idx="26958">
                  <c:v>29.551636314778499</c:v>
                </c:pt>
                <c:pt idx="26959">
                  <c:v>29.5517980439169</c:v>
                </c:pt>
                <c:pt idx="26960">
                  <c:v>29.5519597725377</c:v>
                </c:pt>
                <c:pt idx="26961">
                  <c:v>29.552121500641</c:v>
                </c:pt>
                <c:pt idx="26962">
                  <c:v>29.552283228226798</c:v>
                </c:pt>
                <c:pt idx="26963">
                  <c:v>29.552444955295002</c:v>
                </c:pt>
                <c:pt idx="26964">
                  <c:v>29.552606681845699</c:v>
                </c:pt>
                <c:pt idx="26965">
                  <c:v>29.552768407878901</c:v>
                </c:pt>
                <c:pt idx="26966">
                  <c:v>29.552930133394501</c:v>
                </c:pt>
                <c:pt idx="26967">
                  <c:v>29.553091858392602</c:v>
                </c:pt>
                <c:pt idx="26968">
                  <c:v>29.5532535828732</c:v>
                </c:pt>
                <c:pt idx="26969">
                  <c:v>29.5534153068363</c:v>
                </c:pt>
                <c:pt idx="26970">
                  <c:v>29.553577030281801</c:v>
                </c:pt>
                <c:pt idx="26971">
                  <c:v>29.553738753209799</c:v>
                </c:pt>
                <c:pt idx="26972">
                  <c:v>29.553900475620299</c:v>
                </c:pt>
                <c:pt idx="26973">
                  <c:v>29.5540621975133</c:v>
                </c:pt>
                <c:pt idx="26974">
                  <c:v>29.554223918888699</c:v>
                </c:pt>
                <c:pt idx="26975">
                  <c:v>29.554385639746702</c:v>
                </c:pt>
                <c:pt idx="26976">
                  <c:v>29.554547360087099</c:v>
                </c:pt>
                <c:pt idx="26977">
                  <c:v>29.554709079910001</c:v>
                </c:pt>
                <c:pt idx="26978">
                  <c:v>29.554870799215401</c:v>
                </c:pt>
                <c:pt idx="26979">
                  <c:v>29.555032518003301</c:v>
                </c:pt>
                <c:pt idx="26980">
                  <c:v>29.555194236273699</c:v>
                </c:pt>
                <c:pt idx="26981">
                  <c:v>29.555355954026599</c:v>
                </c:pt>
                <c:pt idx="26982">
                  <c:v>29.555517671261999</c:v>
                </c:pt>
                <c:pt idx="26983">
                  <c:v>29.5556793879799</c:v>
                </c:pt>
                <c:pt idx="26984">
                  <c:v>29.555841104180299</c:v>
                </c:pt>
                <c:pt idx="26985">
                  <c:v>29.5560028198631</c:v>
                </c:pt>
                <c:pt idx="26986">
                  <c:v>29.5561645350285</c:v>
                </c:pt>
                <c:pt idx="26987">
                  <c:v>29.556326249676399</c:v>
                </c:pt>
                <c:pt idx="26988">
                  <c:v>29.556487963806799</c:v>
                </c:pt>
                <c:pt idx="26989">
                  <c:v>29.556649677419699</c:v>
                </c:pt>
                <c:pt idx="26990">
                  <c:v>29.556811390515101</c:v>
                </c:pt>
                <c:pt idx="26991">
                  <c:v>29.556973103093</c:v>
                </c:pt>
                <c:pt idx="26992">
                  <c:v>29.5571348151535</c:v>
                </c:pt>
                <c:pt idx="26993">
                  <c:v>29.557296526696401</c:v>
                </c:pt>
                <c:pt idx="26994">
                  <c:v>29.5574582377219</c:v>
                </c:pt>
                <c:pt idx="26995">
                  <c:v>29.557619948229899</c:v>
                </c:pt>
                <c:pt idx="26996">
                  <c:v>29.557781658220399</c:v>
                </c:pt>
                <c:pt idx="26997">
                  <c:v>29.557943367693401</c:v>
                </c:pt>
                <c:pt idx="26998">
                  <c:v>29.558105076648999</c:v>
                </c:pt>
                <c:pt idx="26999">
                  <c:v>29.558266785087</c:v>
                </c:pt>
                <c:pt idx="27000">
                  <c:v>29.5584284930076</c:v>
                </c:pt>
                <c:pt idx="27001">
                  <c:v>29.558590200410801</c:v>
                </c:pt>
                <c:pt idx="27002">
                  <c:v>29.558751907296401</c:v>
                </c:pt>
                <c:pt idx="27003">
                  <c:v>29.5589136136646</c:v>
                </c:pt>
                <c:pt idx="27004">
                  <c:v>29.559075319515301</c:v>
                </c:pt>
                <c:pt idx="27005">
                  <c:v>29.559237024848599</c:v>
                </c:pt>
                <c:pt idx="27006">
                  <c:v>29.559398729664299</c:v>
                </c:pt>
                <c:pt idx="27007">
                  <c:v>29.559560433962702</c:v>
                </c:pt>
                <c:pt idx="27008">
                  <c:v>29.559722137743499</c:v>
                </c:pt>
                <c:pt idx="27009">
                  <c:v>29.559883841006901</c:v>
                </c:pt>
                <c:pt idx="27010">
                  <c:v>29.560045543752899</c:v>
                </c:pt>
                <c:pt idx="27011">
                  <c:v>29.560207245981399</c:v>
                </c:pt>
                <c:pt idx="27012">
                  <c:v>29.5603689476924</c:v>
                </c:pt>
                <c:pt idx="27013">
                  <c:v>29.560530648886001</c:v>
                </c:pt>
                <c:pt idx="27014">
                  <c:v>29.5606923495621</c:v>
                </c:pt>
                <c:pt idx="27015">
                  <c:v>29.560854049720799</c:v>
                </c:pt>
                <c:pt idx="27016">
                  <c:v>29.561015749361999</c:v>
                </c:pt>
                <c:pt idx="27017">
                  <c:v>29.5611774484858</c:v>
                </c:pt>
                <c:pt idx="27018">
                  <c:v>29.561339147092198</c:v>
                </c:pt>
                <c:pt idx="27019">
                  <c:v>29.561500845181101</c:v>
                </c:pt>
                <c:pt idx="27020">
                  <c:v>29.561662542752501</c:v>
                </c:pt>
                <c:pt idx="27021">
                  <c:v>29.561824239806501</c:v>
                </c:pt>
                <c:pt idx="27022">
                  <c:v>29.561985936343099</c:v>
                </c:pt>
                <c:pt idx="27023">
                  <c:v>29.562147632362301</c:v>
                </c:pt>
                <c:pt idx="27024">
                  <c:v>29.562309327864</c:v>
                </c:pt>
                <c:pt idx="27025">
                  <c:v>29.5624710228482</c:v>
                </c:pt>
                <c:pt idx="27026">
                  <c:v>29.5626327173151</c:v>
                </c:pt>
                <c:pt idx="27027">
                  <c:v>29.562794411264498</c:v>
                </c:pt>
                <c:pt idx="27028">
                  <c:v>29.5629561046965</c:v>
                </c:pt>
                <c:pt idx="27029">
                  <c:v>29.563117797611</c:v>
                </c:pt>
                <c:pt idx="27030">
                  <c:v>29.563279490008199</c:v>
                </c:pt>
                <c:pt idx="27031">
                  <c:v>29.563441181887899</c:v>
                </c:pt>
                <c:pt idx="27032">
                  <c:v>29.563602873250201</c:v>
                </c:pt>
                <c:pt idx="27033">
                  <c:v>29.563764564094999</c:v>
                </c:pt>
                <c:pt idx="27034">
                  <c:v>29.563926254422501</c:v>
                </c:pt>
                <c:pt idx="27035">
                  <c:v>29.564087944232501</c:v>
                </c:pt>
                <c:pt idx="27036">
                  <c:v>29.564249633525101</c:v>
                </c:pt>
                <c:pt idx="27037">
                  <c:v>29.564411322300302</c:v>
                </c:pt>
                <c:pt idx="27038">
                  <c:v>29.564573010558099</c:v>
                </c:pt>
                <c:pt idx="27039">
                  <c:v>29.564734698298501</c:v>
                </c:pt>
                <c:pt idx="27040">
                  <c:v>29.5648963855215</c:v>
                </c:pt>
                <c:pt idx="27041">
                  <c:v>29.565058072227</c:v>
                </c:pt>
                <c:pt idx="27042">
                  <c:v>29.5652197584152</c:v>
                </c:pt>
                <c:pt idx="27043">
                  <c:v>29.565381444085901</c:v>
                </c:pt>
                <c:pt idx="27044">
                  <c:v>29.565543129239298</c:v>
                </c:pt>
                <c:pt idx="27045">
                  <c:v>29.5657048138752</c:v>
                </c:pt>
                <c:pt idx="27046">
                  <c:v>29.565866497993799</c:v>
                </c:pt>
                <c:pt idx="27047">
                  <c:v>29.566028181594898</c:v>
                </c:pt>
                <c:pt idx="27048">
                  <c:v>29.566189864678702</c:v>
                </c:pt>
                <c:pt idx="27049">
                  <c:v>29.566351547245102</c:v>
                </c:pt>
                <c:pt idx="27050">
                  <c:v>29.566513229293999</c:v>
                </c:pt>
                <c:pt idx="27051">
                  <c:v>29.566674910825601</c:v>
                </c:pt>
                <c:pt idx="27052">
                  <c:v>29.566836591839799</c:v>
                </c:pt>
                <c:pt idx="27053">
                  <c:v>29.566998272336601</c:v>
                </c:pt>
                <c:pt idx="27054">
                  <c:v>29.567159952316</c:v>
                </c:pt>
                <c:pt idx="27055">
                  <c:v>29.5673216317781</c:v>
                </c:pt>
                <c:pt idx="27056">
                  <c:v>29.5674833107227</c:v>
                </c:pt>
                <c:pt idx="27057">
                  <c:v>29.567644989150001</c:v>
                </c:pt>
                <c:pt idx="27058">
                  <c:v>29.567806667059902</c:v>
                </c:pt>
                <c:pt idx="27059">
                  <c:v>29.5679683444524</c:v>
                </c:pt>
                <c:pt idx="27060">
                  <c:v>29.568130021327502</c:v>
                </c:pt>
                <c:pt idx="27061">
                  <c:v>29.5682916976853</c:v>
                </c:pt>
                <c:pt idx="27062">
                  <c:v>29.568453373525699</c:v>
                </c:pt>
                <c:pt idx="27063">
                  <c:v>29.568615048848699</c:v>
                </c:pt>
                <c:pt idx="27064">
                  <c:v>29.568776723654299</c:v>
                </c:pt>
                <c:pt idx="27065">
                  <c:v>29.568938397942599</c:v>
                </c:pt>
                <c:pt idx="27066">
                  <c:v>29.5691000717135</c:v>
                </c:pt>
                <c:pt idx="27067">
                  <c:v>29.5692617449671</c:v>
                </c:pt>
                <c:pt idx="27068">
                  <c:v>29.569423417703302</c:v>
                </c:pt>
                <c:pt idx="27069">
                  <c:v>29.5695850899221</c:v>
                </c:pt>
                <c:pt idx="27070">
                  <c:v>29.569746761623598</c:v>
                </c:pt>
                <c:pt idx="27071">
                  <c:v>29.569908432807701</c:v>
                </c:pt>
                <c:pt idx="27072">
                  <c:v>29.5700701034744</c:v>
                </c:pt>
                <c:pt idx="27073">
                  <c:v>29.570231773623799</c:v>
                </c:pt>
                <c:pt idx="27074">
                  <c:v>29.570393443255799</c:v>
                </c:pt>
                <c:pt idx="27075">
                  <c:v>29.570555112370499</c:v>
                </c:pt>
                <c:pt idx="27076">
                  <c:v>29.570716780967899</c:v>
                </c:pt>
                <c:pt idx="27077">
                  <c:v>29.5708784490479</c:v>
                </c:pt>
                <c:pt idx="27078">
                  <c:v>29.571040116610501</c:v>
                </c:pt>
                <c:pt idx="27079">
                  <c:v>29.571201783655798</c:v>
                </c:pt>
                <c:pt idx="27080">
                  <c:v>29.571363450183799</c:v>
                </c:pt>
                <c:pt idx="27081">
                  <c:v>29.571525116194401</c:v>
                </c:pt>
                <c:pt idx="27082">
                  <c:v>29.571686781687699</c:v>
                </c:pt>
                <c:pt idx="27083">
                  <c:v>29.571848446663601</c:v>
                </c:pt>
                <c:pt idx="27084">
                  <c:v>29.5720101111222</c:v>
                </c:pt>
                <c:pt idx="27085">
                  <c:v>29.572171775063399</c:v>
                </c:pt>
                <c:pt idx="27086">
                  <c:v>29.572333438487401</c:v>
                </c:pt>
                <c:pt idx="27087">
                  <c:v>29.572495101394001</c:v>
                </c:pt>
                <c:pt idx="27088">
                  <c:v>29.572656763783201</c:v>
                </c:pt>
                <c:pt idx="27089">
                  <c:v>29.5728184256552</c:v>
                </c:pt>
                <c:pt idx="27090">
                  <c:v>29.5729800870098</c:v>
                </c:pt>
                <c:pt idx="27091">
                  <c:v>29.573141747847099</c:v>
                </c:pt>
                <c:pt idx="27092">
                  <c:v>29.573303408167</c:v>
                </c:pt>
                <c:pt idx="27093">
                  <c:v>29.5734650679697</c:v>
                </c:pt>
                <c:pt idx="27094">
                  <c:v>29.573626727255</c:v>
                </c:pt>
                <c:pt idx="27095">
                  <c:v>29.573788386023001</c:v>
                </c:pt>
                <c:pt idx="27096">
                  <c:v>29.573950044273701</c:v>
                </c:pt>
                <c:pt idx="27097">
                  <c:v>29.574111702006999</c:v>
                </c:pt>
                <c:pt idx="27098">
                  <c:v>29.574273359223099</c:v>
                </c:pt>
                <c:pt idx="27099">
                  <c:v>29.5744350159218</c:v>
                </c:pt>
                <c:pt idx="27100">
                  <c:v>29.574596672103301</c:v>
                </c:pt>
                <c:pt idx="27101">
                  <c:v>29.574758327767402</c:v>
                </c:pt>
                <c:pt idx="27102">
                  <c:v>29.574919982914199</c:v>
                </c:pt>
                <c:pt idx="27103">
                  <c:v>29.5750816375437</c:v>
                </c:pt>
                <c:pt idx="27104">
                  <c:v>29.575243291655902</c:v>
                </c:pt>
                <c:pt idx="27105">
                  <c:v>29.575404945250799</c:v>
                </c:pt>
                <c:pt idx="27106">
                  <c:v>29.5755665983284</c:v>
                </c:pt>
                <c:pt idx="27107">
                  <c:v>29.575728250888702</c:v>
                </c:pt>
                <c:pt idx="27108">
                  <c:v>29.575889902931699</c:v>
                </c:pt>
                <c:pt idx="27109">
                  <c:v>29.576051554457401</c:v>
                </c:pt>
                <c:pt idx="27110">
                  <c:v>29.576213205465798</c:v>
                </c:pt>
                <c:pt idx="27111">
                  <c:v>29.5763748559569</c:v>
                </c:pt>
                <c:pt idx="27112">
                  <c:v>29.5765365059308</c:v>
                </c:pt>
                <c:pt idx="27113">
                  <c:v>29.576698155387302</c:v>
                </c:pt>
                <c:pt idx="27114">
                  <c:v>29.576859804326599</c:v>
                </c:pt>
                <c:pt idx="27115">
                  <c:v>29.5770214527485</c:v>
                </c:pt>
                <c:pt idx="27116">
                  <c:v>29.577183100653201</c:v>
                </c:pt>
                <c:pt idx="27117">
                  <c:v>29.577344748040598</c:v>
                </c:pt>
                <c:pt idx="27118">
                  <c:v>29.577506394910699</c:v>
                </c:pt>
                <c:pt idx="27119">
                  <c:v>29.5776680412636</c:v>
                </c:pt>
                <c:pt idx="27120">
                  <c:v>29.577829687099101</c:v>
                </c:pt>
                <c:pt idx="27121">
                  <c:v>29.577991332417401</c:v>
                </c:pt>
                <c:pt idx="27122">
                  <c:v>29.578152977218402</c:v>
                </c:pt>
                <c:pt idx="27123">
                  <c:v>29.578314621502098</c:v>
                </c:pt>
                <c:pt idx="27124">
                  <c:v>29.578476265268598</c:v>
                </c:pt>
                <c:pt idx="27125">
                  <c:v>29.578637908517798</c:v>
                </c:pt>
                <c:pt idx="27126">
                  <c:v>29.578799551249698</c:v>
                </c:pt>
                <c:pt idx="27127">
                  <c:v>29.578961193464298</c:v>
                </c:pt>
                <c:pt idx="27128">
                  <c:v>29.579122835161701</c:v>
                </c:pt>
                <c:pt idx="27129">
                  <c:v>29.579284476341901</c:v>
                </c:pt>
                <c:pt idx="27130">
                  <c:v>29.5794461170047</c:v>
                </c:pt>
                <c:pt idx="27131">
                  <c:v>29.579607757150299</c:v>
                </c:pt>
                <c:pt idx="27132">
                  <c:v>29.579769396778701</c:v>
                </c:pt>
                <c:pt idx="27133">
                  <c:v>29.5799310358898</c:v>
                </c:pt>
                <c:pt idx="27134">
                  <c:v>29.580092674483598</c:v>
                </c:pt>
                <c:pt idx="27135">
                  <c:v>29.5802543125602</c:v>
                </c:pt>
                <c:pt idx="27136">
                  <c:v>29.580415950119502</c:v>
                </c:pt>
                <c:pt idx="27137">
                  <c:v>29.580577587161599</c:v>
                </c:pt>
                <c:pt idx="27138">
                  <c:v>29.5807392236864</c:v>
                </c:pt>
                <c:pt idx="27139">
                  <c:v>29.580900859694001</c:v>
                </c:pt>
                <c:pt idx="27140">
                  <c:v>29.581062495184302</c:v>
                </c:pt>
                <c:pt idx="27141">
                  <c:v>29.581224130157398</c:v>
                </c:pt>
                <c:pt idx="27142">
                  <c:v>29.581385764613302</c:v>
                </c:pt>
                <c:pt idx="27143">
                  <c:v>29.581547398551901</c:v>
                </c:pt>
                <c:pt idx="27144">
                  <c:v>29.5817090319733</c:v>
                </c:pt>
                <c:pt idx="27145">
                  <c:v>29.5818706648774</c:v>
                </c:pt>
                <c:pt idx="27146">
                  <c:v>29.582032297264298</c:v>
                </c:pt>
                <c:pt idx="27147">
                  <c:v>29.582193929134</c:v>
                </c:pt>
                <c:pt idx="27148">
                  <c:v>29.582355560486398</c:v>
                </c:pt>
                <c:pt idx="27149">
                  <c:v>29.5825171913216</c:v>
                </c:pt>
                <c:pt idx="27150">
                  <c:v>29.5826788216396</c:v>
                </c:pt>
                <c:pt idx="27151">
                  <c:v>29.582840451440301</c:v>
                </c:pt>
                <c:pt idx="27152">
                  <c:v>29.583002080723801</c:v>
                </c:pt>
                <c:pt idx="27153">
                  <c:v>29.583163709490101</c:v>
                </c:pt>
                <c:pt idx="27154">
                  <c:v>29.5833253377392</c:v>
                </c:pt>
                <c:pt idx="27155">
                  <c:v>29.583486965471</c:v>
                </c:pt>
                <c:pt idx="27156">
                  <c:v>29.583648592685702</c:v>
                </c:pt>
                <c:pt idx="27157">
                  <c:v>29.5838102193831</c:v>
                </c:pt>
                <c:pt idx="27158">
                  <c:v>29.583971845563301</c:v>
                </c:pt>
                <c:pt idx="27159">
                  <c:v>29.584133471226298</c:v>
                </c:pt>
                <c:pt idx="27160">
                  <c:v>29.584295096371999</c:v>
                </c:pt>
                <c:pt idx="27161">
                  <c:v>29.584456721000599</c:v>
                </c:pt>
                <c:pt idx="27162">
                  <c:v>29.584618345111899</c:v>
                </c:pt>
                <c:pt idx="27163">
                  <c:v>29.584779968706101</c:v>
                </c:pt>
                <c:pt idx="27164">
                  <c:v>29.584941591783</c:v>
                </c:pt>
                <c:pt idx="27165">
                  <c:v>29.585103214342698</c:v>
                </c:pt>
                <c:pt idx="27166">
                  <c:v>29.585264836385299</c:v>
                </c:pt>
                <c:pt idx="27167">
                  <c:v>29.5854264579106</c:v>
                </c:pt>
                <c:pt idx="27168">
                  <c:v>29.5855880789187</c:v>
                </c:pt>
                <c:pt idx="27169">
                  <c:v>29.5857496994097</c:v>
                </c:pt>
                <c:pt idx="27170">
                  <c:v>29.585911319383399</c:v>
                </c:pt>
                <c:pt idx="27171">
                  <c:v>29.586072938839902</c:v>
                </c:pt>
                <c:pt idx="27172">
                  <c:v>29.586234557779299</c:v>
                </c:pt>
                <c:pt idx="27173">
                  <c:v>29.586396176201401</c:v>
                </c:pt>
                <c:pt idx="27174">
                  <c:v>29.586557794106401</c:v>
                </c:pt>
                <c:pt idx="27175">
                  <c:v>29.586719411494201</c:v>
                </c:pt>
                <c:pt idx="27176">
                  <c:v>29.586881028364701</c:v>
                </c:pt>
                <c:pt idx="27177">
                  <c:v>29.587042644718199</c:v>
                </c:pt>
                <c:pt idx="27178">
                  <c:v>29.587204260554401</c:v>
                </c:pt>
                <c:pt idx="27179">
                  <c:v>29.587365875873399</c:v>
                </c:pt>
                <c:pt idx="27180">
                  <c:v>29.587527490675299</c:v>
                </c:pt>
                <c:pt idx="27181">
                  <c:v>29.5876891049599</c:v>
                </c:pt>
                <c:pt idx="27182">
                  <c:v>29.587850718727399</c:v>
                </c:pt>
                <c:pt idx="27183">
                  <c:v>29.588012331977801</c:v>
                </c:pt>
                <c:pt idx="27184">
                  <c:v>29.588173944710899</c:v>
                </c:pt>
                <c:pt idx="27185">
                  <c:v>29.5883355569269</c:v>
                </c:pt>
                <c:pt idx="27186">
                  <c:v>29.5884971686257</c:v>
                </c:pt>
                <c:pt idx="27187">
                  <c:v>29.5886587798074</c:v>
                </c:pt>
                <c:pt idx="27188">
                  <c:v>29.588820390471799</c:v>
                </c:pt>
                <c:pt idx="27189">
                  <c:v>29.588982000619101</c:v>
                </c:pt>
                <c:pt idx="27190">
                  <c:v>29.589143610249302</c:v>
                </c:pt>
                <c:pt idx="27191">
                  <c:v>29.589305219362299</c:v>
                </c:pt>
                <c:pt idx="27192">
                  <c:v>29.589466827958098</c:v>
                </c:pt>
                <c:pt idx="27193">
                  <c:v>29.589628436036801</c:v>
                </c:pt>
                <c:pt idx="27194">
                  <c:v>29.589790043598299</c:v>
                </c:pt>
                <c:pt idx="27195">
                  <c:v>29.5899516506426</c:v>
                </c:pt>
                <c:pt idx="27196">
                  <c:v>29.590113257169801</c:v>
                </c:pt>
                <c:pt idx="27197">
                  <c:v>29.5902748631799</c:v>
                </c:pt>
                <c:pt idx="27198">
                  <c:v>29.590436468672799</c:v>
                </c:pt>
                <c:pt idx="27199">
                  <c:v>29.590598073648501</c:v>
                </c:pt>
                <c:pt idx="27200">
                  <c:v>29.590759678107101</c:v>
                </c:pt>
                <c:pt idx="27201">
                  <c:v>29.590921282048601</c:v>
                </c:pt>
                <c:pt idx="27202">
                  <c:v>29.5910828854729</c:v>
                </c:pt>
                <c:pt idx="27203">
                  <c:v>29.591244488379999</c:v>
                </c:pt>
                <c:pt idx="27204">
                  <c:v>29.5914060907701</c:v>
                </c:pt>
                <c:pt idx="27205">
                  <c:v>29.591567692642901</c:v>
                </c:pt>
                <c:pt idx="27206">
                  <c:v>29.5917292939987</c:v>
                </c:pt>
                <c:pt idx="27207">
                  <c:v>29.591890894837299</c:v>
                </c:pt>
                <c:pt idx="27208">
                  <c:v>29.5920524951588</c:v>
                </c:pt>
                <c:pt idx="27209">
                  <c:v>29.592214094963101</c:v>
                </c:pt>
                <c:pt idx="27210">
                  <c:v>29.5923756942503</c:v>
                </c:pt>
                <c:pt idx="27211">
                  <c:v>29.592537293020399</c:v>
                </c:pt>
                <c:pt idx="27212">
                  <c:v>29.5926988912734</c:v>
                </c:pt>
                <c:pt idx="27213">
                  <c:v>29.592860489009201</c:v>
                </c:pt>
                <c:pt idx="27214">
                  <c:v>29.593022086227901</c:v>
                </c:pt>
                <c:pt idx="27215">
                  <c:v>29.593183682929499</c:v>
                </c:pt>
                <c:pt idx="27216">
                  <c:v>29.593345279113901</c:v>
                </c:pt>
                <c:pt idx="27217">
                  <c:v>29.593506874781301</c:v>
                </c:pt>
                <c:pt idx="27218">
                  <c:v>29.593668469931501</c:v>
                </c:pt>
                <c:pt idx="27219">
                  <c:v>29.5938300645646</c:v>
                </c:pt>
                <c:pt idx="27220">
                  <c:v>29.593991658680601</c:v>
                </c:pt>
                <c:pt idx="27221">
                  <c:v>29.594153252279501</c:v>
                </c:pt>
                <c:pt idx="27222">
                  <c:v>29.5943148453613</c:v>
                </c:pt>
                <c:pt idx="27223">
                  <c:v>29.594476437925898</c:v>
                </c:pt>
                <c:pt idx="27224">
                  <c:v>29.594638029973499</c:v>
                </c:pt>
                <c:pt idx="27225">
                  <c:v>29.594799621503899</c:v>
                </c:pt>
                <c:pt idx="27226">
                  <c:v>29.594961212517202</c:v>
                </c:pt>
                <c:pt idx="27227">
                  <c:v>29.595122803013499</c:v>
                </c:pt>
                <c:pt idx="27228">
                  <c:v>29.5952843929926</c:v>
                </c:pt>
                <c:pt idx="27229">
                  <c:v>29.595445982454599</c:v>
                </c:pt>
                <c:pt idx="27230">
                  <c:v>29.595607571399601</c:v>
                </c:pt>
                <c:pt idx="27231">
                  <c:v>29.595769159827402</c:v>
                </c:pt>
                <c:pt idx="27232">
                  <c:v>29.595930747738102</c:v>
                </c:pt>
                <c:pt idx="27233">
                  <c:v>29.5960923351318</c:v>
                </c:pt>
                <c:pt idx="27234">
                  <c:v>29.596253922008302</c:v>
                </c:pt>
                <c:pt idx="27235">
                  <c:v>29.596415508367802</c:v>
                </c:pt>
                <c:pt idx="27236">
                  <c:v>29.5965770942102</c:v>
                </c:pt>
                <c:pt idx="27237">
                  <c:v>29.596738679535498</c:v>
                </c:pt>
                <c:pt idx="27238">
                  <c:v>29.596900264343699</c:v>
                </c:pt>
                <c:pt idx="27239">
                  <c:v>29.597061848634802</c:v>
                </c:pt>
                <c:pt idx="27240">
                  <c:v>29.5972234324088</c:v>
                </c:pt>
                <c:pt idx="27241">
                  <c:v>29.5973850156658</c:v>
                </c:pt>
                <c:pt idx="27242">
                  <c:v>29.5975465984057</c:v>
                </c:pt>
                <c:pt idx="27243">
                  <c:v>29.597708180628501</c:v>
                </c:pt>
                <c:pt idx="27244">
                  <c:v>29.597869762334199</c:v>
                </c:pt>
                <c:pt idx="27245">
                  <c:v>29.598031343522901</c:v>
                </c:pt>
                <c:pt idx="27246">
                  <c:v>29.5981929241944</c:v>
                </c:pt>
                <c:pt idx="27247">
                  <c:v>29.598354504349</c:v>
                </c:pt>
                <c:pt idx="27248">
                  <c:v>29.5985160839864</c:v>
                </c:pt>
                <c:pt idx="27249">
                  <c:v>29.598677663106798</c:v>
                </c:pt>
                <c:pt idx="27250">
                  <c:v>29.598839241710099</c:v>
                </c:pt>
                <c:pt idx="27251">
                  <c:v>29.599000819796299</c:v>
                </c:pt>
                <c:pt idx="27252">
                  <c:v>29.5991623973655</c:v>
                </c:pt>
                <c:pt idx="27253">
                  <c:v>29.599323974417601</c:v>
                </c:pt>
                <c:pt idx="27254">
                  <c:v>29.5994855509527</c:v>
                </c:pt>
                <c:pt idx="27255">
                  <c:v>29.599647126970702</c:v>
                </c:pt>
                <c:pt idx="27256">
                  <c:v>29.599808702471599</c:v>
                </c:pt>
                <c:pt idx="27257">
                  <c:v>29.599970277455501</c:v>
                </c:pt>
                <c:pt idx="27258">
                  <c:v>29.600131851922399</c:v>
                </c:pt>
                <c:pt idx="27259">
                  <c:v>29.600293425872199</c:v>
                </c:pt>
                <c:pt idx="27260">
                  <c:v>29.600454999304901</c:v>
                </c:pt>
                <c:pt idx="27261">
                  <c:v>29.600616572220598</c:v>
                </c:pt>
                <c:pt idx="27262">
                  <c:v>29.600778144619198</c:v>
                </c:pt>
                <c:pt idx="27263">
                  <c:v>29.6009397165008</c:v>
                </c:pt>
                <c:pt idx="27264">
                  <c:v>29.601101287865401</c:v>
                </c:pt>
                <c:pt idx="27265">
                  <c:v>29.6012628587129</c:v>
                </c:pt>
                <c:pt idx="27266">
                  <c:v>29.601424429043401</c:v>
                </c:pt>
                <c:pt idx="27267">
                  <c:v>29.601585998856802</c:v>
                </c:pt>
                <c:pt idx="27268">
                  <c:v>29.601747568153201</c:v>
                </c:pt>
                <c:pt idx="27269">
                  <c:v>29.601909136932601</c:v>
                </c:pt>
                <c:pt idx="27270">
                  <c:v>29.602070705194901</c:v>
                </c:pt>
                <c:pt idx="27271">
                  <c:v>29.602232272940199</c:v>
                </c:pt>
                <c:pt idx="27272">
                  <c:v>29.602393840168499</c:v>
                </c:pt>
                <c:pt idx="27273">
                  <c:v>29.602555406879802</c:v>
                </c:pt>
                <c:pt idx="27274">
                  <c:v>29.602716973073999</c:v>
                </c:pt>
                <c:pt idx="27275">
                  <c:v>29.602878538751199</c:v>
                </c:pt>
                <c:pt idx="27276">
                  <c:v>29.603040103911301</c:v>
                </c:pt>
                <c:pt idx="27277">
                  <c:v>29.603201668554501</c:v>
                </c:pt>
                <c:pt idx="27278">
                  <c:v>29.6033632326806</c:v>
                </c:pt>
                <c:pt idx="27279">
                  <c:v>29.603524796289701</c:v>
                </c:pt>
                <c:pt idx="27280">
                  <c:v>29.6036863593818</c:v>
                </c:pt>
                <c:pt idx="27281">
                  <c:v>29.603847921956898</c:v>
                </c:pt>
                <c:pt idx="27282">
                  <c:v>29.604009484014998</c:v>
                </c:pt>
                <c:pt idx="27283">
                  <c:v>29.604171045556001</c:v>
                </c:pt>
                <c:pt idx="27284">
                  <c:v>29.604332606580101</c:v>
                </c:pt>
                <c:pt idx="27285">
                  <c:v>29.6044941670871</c:v>
                </c:pt>
                <c:pt idx="27286">
                  <c:v>29.604655727077098</c:v>
                </c:pt>
                <c:pt idx="27287">
                  <c:v>29.604817286550102</c:v>
                </c:pt>
                <c:pt idx="27288">
                  <c:v>29.6049788455061</c:v>
                </c:pt>
                <c:pt idx="27289">
                  <c:v>29.6051404039452</c:v>
                </c:pt>
                <c:pt idx="27290">
                  <c:v>29.605301961867202</c:v>
                </c:pt>
                <c:pt idx="27291">
                  <c:v>29.605463519272199</c:v>
                </c:pt>
                <c:pt idx="27292">
                  <c:v>29.605625076160202</c:v>
                </c:pt>
                <c:pt idx="27293">
                  <c:v>29.605786632531199</c:v>
                </c:pt>
                <c:pt idx="27294">
                  <c:v>29.605948188385302</c:v>
                </c:pt>
                <c:pt idx="27295">
                  <c:v>29.6061097437223</c:v>
                </c:pt>
                <c:pt idx="27296">
                  <c:v>29.606271298542399</c:v>
                </c:pt>
                <c:pt idx="27297">
                  <c:v>29.606432852845401</c:v>
                </c:pt>
                <c:pt idx="27298">
                  <c:v>29.606594406631501</c:v>
                </c:pt>
                <c:pt idx="27299">
                  <c:v>29.6067559599006</c:v>
                </c:pt>
                <c:pt idx="27300">
                  <c:v>29.6069175126527</c:v>
                </c:pt>
                <c:pt idx="27301">
                  <c:v>29.607079064887799</c:v>
                </c:pt>
                <c:pt idx="27302">
                  <c:v>29.6072406166059</c:v>
                </c:pt>
                <c:pt idx="27303">
                  <c:v>29.607402167807098</c:v>
                </c:pt>
                <c:pt idx="27304">
                  <c:v>29.607563718491299</c:v>
                </c:pt>
                <c:pt idx="27305">
                  <c:v>29.607725268658498</c:v>
                </c:pt>
                <c:pt idx="27306">
                  <c:v>29.6078868183087</c:v>
                </c:pt>
                <c:pt idx="27307">
                  <c:v>29.608048367441999</c:v>
                </c:pt>
                <c:pt idx="27308">
                  <c:v>29.6082099160582</c:v>
                </c:pt>
                <c:pt idx="27309">
                  <c:v>29.608371464157599</c:v>
                </c:pt>
                <c:pt idx="27310">
                  <c:v>29.608533011739901</c:v>
                </c:pt>
                <c:pt idx="27311">
                  <c:v>29.608694558805301</c:v>
                </c:pt>
                <c:pt idx="27312">
                  <c:v>29.608856105353698</c:v>
                </c:pt>
                <c:pt idx="27313">
                  <c:v>29.609017651385201</c:v>
                </c:pt>
                <c:pt idx="27314">
                  <c:v>29.609179196899699</c:v>
                </c:pt>
                <c:pt idx="27315">
                  <c:v>29.609340741897199</c:v>
                </c:pt>
                <c:pt idx="27316">
                  <c:v>29.609502286377801</c:v>
                </c:pt>
                <c:pt idx="27317">
                  <c:v>29.6096638303414</c:v>
                </c:pt>
                <c:pt idx="27318">
                  <c:v>29.609825373788102</c:v>
                </c:pt>
                <c:pt idx="27319">
                  <c:v>29.609986916717801</c:v>
                </c:pt>
                <c:pt idx="27320">
                  <c:v>29.6101484591305</c:v>
                </c:pt>
                <c:pt idx="27321">
                  <c:v>29.610310001026299</c:v>
                </c:pt>
                <c:pt idx="27322">
                  <c:v>29.6104715424052</c:v>
                </c:pt>
                <c:pt idx="27323">
                  <c:v>29.6106330832671</c:v>
                </c:pt>
                <c:pt idx="27324">
                  <c:v>29.610794623612101</c:v>
                </c:pt>
                <c:pt idx="27325">
                  <c:v>29.6109561634401</c:v>
                </c:pt>
                <c:pt idx="27326">
                  <c:v>29.611117702751201</c:v>
                </c:pt>
                <c:pt idx="27327">
                  <c:v>29.6112792415454</c:v>
                </c:pt>
                <c:pt idx="27328">
                  <c:v>29.611440779822601</c:v>
                </c:pt>
                <c:pt idx="27329">
                  <c:v>29.6116023175828</c:v>
                </c:pt>
                <c:pt idx="27330">
                  <c:v>29.611763854826201</c:v>
                </c:pt>
                <c:pt idx="27331">
                  <c:v>29.6119253915526</c:v>
                </c:pt>
                <c:pt idx="27332">
                  <c:v>29.6120869277621</c:v>
                </c:pt>
                <c:pt idx="27333">
                  <c:v>29.612248463454598</c:v>
                </c:pt>
                <c:pt idx="27334">
                  <c:v>29.612409998630199</c:v>
                </c:pt>
                <c:pt idx="27335">
                  <c:v>29.6125715332889</c:v>
                </c:pt>
                <c:pt idx="27336">
                  <c:v>29.6127330674307</c:v>
                </c:pt>
                <c:pt idx="27337">
                  <c:v>29.612894601055501</c:v>
                </c:pt>
                <c:pt idx="27338">
                  <c:v>29.613056134163401</c:v>
                </c:pt>
                <c:pt idx="27339">
                  <c:v>29.613217666754402</c:v>
                </c:pt>
                <c:pt idx="27340">
                  <c:v>29.6133791988285</c:v>
                </c:pt>
                <c:pt idx="27341">
                  <c:v>29.613540730385601</c:v>
                </c:pt>
                <c:pt idx="27342">
                  <c:v>29.6137022614259</c:v>
                </c:pt>
                <c:pt idx="27343">
                  <c:v>29.6138637919492</c:v>
                </c:pt>
                <c:pt idx="27344">
                  <c:v>29.614025321955602</c:v>
                </c:pt>
                <c:pt idx="27345">
                  <c:v>29.614186851445101</c:v>
                </c:pt>
                <c:pt idx="27346">
                  <c:v>29.614348380417699</c:v>
                </c:pt>
                <c:pt idx="27347">
                  <c:v>29.614509908873401</c:v>
                </c:pt>
                <c:pt idx="27348">
                  <c:v>29.614671436812198</c:v>
                </c:pt>
                <c:pt idx="27349">
                  <c:v>29.6148329642341</c:v>
                </c:pt>
                <c:pt idx="27350">
                  <c:v>29.614994491139001</c:v>
                </c:pt>
                <c:pt idx="27351">
                  <c:v>29.615156017527099</c:v>
                </c:pt>
                <c:pt idx="27352">
                  <c:v>29.615317543398302</c:v>
                </c:pt>
                <c:pt idx="27353">
                  <c:v>29.615479068752599</c:v>
                </c:pt>
                <c:pt idx="27354">
                  <c:v>29.615640593590001</c:v>
                </c:pt>
                <c:pt idx="27355">
                  <c:v>29.615802117910398</c:v>
                </c:pt>
                <c:pt idx="27356">
                  <c:v>29.615963641714</c:v>
                </c:pt>
                <c:pt idx="27357">
                  <c:v>29.616125165000799</c:v>
                </c:pt>
                <c:pt idx="27358">
                  <c:v>29.6162866877706</c:v>
                </c:pt>
                <c:pt idx="27359">
                  <c:v>29.616448210023499</c:v>
                </c:pt>
                <c:pt idx="27360">
                  <c:v>29.6166097317595</c:v>
                </c:pt>
                <c:pt idx="27361">
                  <c:v>29.616771252978701</c:v>
                </c:pt>
                <c:pt idx="27362">
                  <c:v>29.616932773681</c:v>
                </c:pt>
                <c:pt idx="27363">
                  <c:v>29.617094293866401</c:v>
                </c:pt>
                <c:pt idx="27364">
                  <c:v>29.6172558135349</c:v>
                </c:pt>
                <c:pt idx="27365">
                  <c:v>29.6174173326865</c:v>
                </c:pt>
                <c:pt idx="27366">
                  <c:v>29.617578851321301</c:v>
                </c:pt>
                <c:pt idx="27367">
                  <c:v>29.617740369439201</c:v>
                </c:pt>
                <c:pt idx="27368">
                  <c:v>29.617901887040201</c:v>
                </c:pt>
                <c:pt idx="27369">
                  <c:v>29.6180634041243</c:v>
                </c:pt>
                <c:pt idx="27370">
                  <c:v>29.618224920691599</c:v>
                </c:pt>
                <c:pt idx="27371">
                  <c:v>29.618386436742</c:v>
                </c:pt>
                <c:pt idx="27372">
                  <c:v>29.618547952275499</c:v>
                </c:pt>
                <c:pt idx="27373">
                  <c:v>29.618709467292199</c:v>
                </c:pt>
                <c:pt idx="27374">
                  <c:v>29.618870981792</c:v>
                </c:pt>
                <c:pt idx="27375">
                  <c:v>29.619032495774999</c:v>
                </c:pt>
                <c:pt idx="27376">
                  <c:v>29.619194009240999</c:v>
                </c:pt>
                <c:pt idx="27377">
                  <c:v>29.6193555221903</c:v>
                </c:pt>
                <c:pt idx="27378">
                  <c:v>29.6195170346226</c:v>
                </c:pt>
                <c:pt idx="27379">
                  <c:v>29.6196785465382</c:v>
                </c:pt>
                <c:pt idx="27380">
                  <c:v>29.619840057936798</c:v>
                </c:pt>
                <c:pt idx="27381">
                  <c:v>29.620001568818601</c:v>
                </c:pt>
                <c:pt idx="27382">
                  <c:v>29.620163079183602</c:v>
                </c:pt>
                <c:pt idx="27383">
                  <c:v>29.6203245890317</c:v>
                </c:pt>
                <c:pt idx="27384">
                  <c:v>29.620486098362999</c:v>
                </c:pt>
                <c:pt idx="27385">
                  <c:v>29.6206476071774</c:v>
                </c:pt>
                <c:pt idx="27386">
                  <c:v>29.620809115475002</c:v>
                </c:pt>
                <c:pt idx="27387">
                  <c:v>29.620970623255701</c:v>
                </c:pt>
                <c:pt idx="27388">
                  <c:v>29.621132130519602</c:v>
                </c:pt>
                <c:pt idx="27389">
                  <c:v>29.6212936372666</c:v>
                </c:pt>
                <c:pt idx="27390">
                  <c:v>29.621455143496899</c:v>
                </c:pt>
                <c:pt idx="27391">
                  <c:v>29.6216166492102</c:v>
                </c:pt>
                <c:pt idx="27392">
                  <c:v>29.621778154406801</c:v>
                </c:pt>
                <c:pt idx="27393">
                  <c:v>29.6219396590865</c:v>
                </c:pt>
                <c:pt idx="27394">
                  <c:v>29.6221011632494</c:v>
                </c:pt>
                <c:pt idx="27395">
                  <c:v>29.622262666895502</c:v>
                </c:pt>
                <c:pt idx="27396">
                  <c:v>29.622424170024701</c:v>
                </c:pt>
                <c:pt idx="27397">
                  <c:v>29.622585672637101</c:v>
                </c:pt>
                <c:pt idx="27398">
                  <c:v>29.622747174732702</c:v>
                </c:pt>
                <c:pt idx="27399">
                  <c:v>29.6229086763114</c:v>
                </c:pt>
                <c:pt idx="27400">
                  <c:v>29.6230701773734</c:v>
                </c:pt>
                <c:pt idx="27401">
                  <c:v>29.623231677918501</c:v>
                </c:pt>
                <c:pt idx="27402">
                  <c:v>29.623393177946799</c:v>
                </c:pt>
                <c:pt idx="27403">
                  <c:v>29.623554677458301</c:v>
                </c:pt>
                <c:pt idx="27404">
                  <c:v>29.623716176452898</c:v>
                </c:pt>
                <c:pt idx="27405">
                  <c:v>29.623877674930799</c:v>
                </c:pt>
                <c:pt idx="27406">
                  <c:v>29.624039172891798</c:v>
                </c:pt>
                <c:pt idx="27407">
                  <c:v>29.624200670336101</c:v>
                </c:pt>
                <c:pt idx="27408">
                  <c:v>29.624362167263499</c:v>
                </c:pt>
                <c:pt idx="27409">
                  <c:v>29.624523663674101</c:v>
                </c:pt>
                <c:pt idx="27410">
                  <c:v>29.6246851595679</c:v>
                </c:pt>
                <c:pt idx="27411">
                  <c:v>29.624846654944999</c:v>
                </c:pt>
                <c:pt idx="27412">
                  <c:v>29.6250081498052</c:v>
                </c:pt>
                <c:pt idx="27413">
                  <c:v>29.625169644148599</c:v>
                </c:pt>
                <c:pt idx="27414">
                  <c:v>29.625331137975198</c:v>
                </c:pt>
                <c:pt idx="27415">
                  <c:v>29.625492631284999</c:v>
                </c:pt>
                <c:pt idx="27416">
                  <c:v>29.6256541240781</c:v>
                </c:pt>
                <c:pt idx="27417">
                  <c:v>29.625815616354298</c:v>
                </c:pt>
                <c:pt idx="27418">
                  <c:v>29.625977108113702</c:v>
                </c:pt>
                <c:pt idx="27419">
                  <c:v>29.626138599356398</c:v>
                </c:pt>
                <c:pt idx="27420">
                  <c:v>29.6263000900822</c:v>
                </c:pt>
                <c:pt idx="27421">
                  <c:v>29.626461580291299</c:v>
                </c:pt>
                <c:pt idx="27422">
                  <c:v>29.626623069983602</c:v>
                </c:pt>
                <c:pt idx="27423">
                  <c:v>29.626784559159098</c:v>
                </c:pt>
                <c:pt idx="27424">
                  <c:v>29.6269460478178</c:v>
                </c:pt>
                <c:pt idx="27425">
                  <c:v>29.627107535959802</c:v>
                </c:pt>
                <c:pt idx="27426">
                  <c:v>29.627269023585001</c:v>
                </c:pt>
                <c:pt idx="27427">
                  <c:v>29.627430510693301</c:v>
                </c:pt>
                <c:pt idx="27428">
                  <c:v>29.627591997284998</c:v>
                </c:pt>
                <c:pt idx="27429">
                  <c:v>29.6277534833598</c:v>
                </c:pt>
                <c:pt idx="27430">
                  <c:v>29.627914968917899</c:v>
                </c:pt>
                <c:pt idx="27431">
                  <c:v>29.628076453959199</c:v>
                </c:pt>
                <c:pt idx="27432">
                  <c:v>29.6282379384837</c:v>
                </c:pt>
                <c:pt idx="27433">
                  <c:v>29.628399422491501</c:v>
                </c:pt>
                <c:pt idx="27434">
                  <c:v>29.6285609059825</c:v>
                </c:pt>
                <c:pt idx="27435">
                  <c:v>29.6287223889567</c:v>
                </c:pt>
                <c:pt idx="27436">
                  <c:v>29.6288838714142</c:v>
                </c:pt>
                <c:pt idx="27437">
                  <c:v>29.629045353354901</c:v>
                </c:pt>
                <c:pt idx="27438">
                  <c:v>29.629206834778898</c:v>
                </c:pt>
                <c:pt idx="27439">
                  <c:v>29.629368315686101</c:v>
                </c:pt>
                <c:pt idx="27440">
                  <c:v>29.629529796076501</c:v>
                </c:pt>
                <c:pt idx="27441">
                  <c:v>29.629691275950201</c:v>
                </c:pt>
                <c:pt idx="27442">
                  <c:v>29.629852755307098</c:v>
                </c:pt>
                <c:pt idx="27443">
                  <c:v>29.6300142341473</c:v>
                </c:pt>
                <c:pt idx="27444">
                  <c:v>29.630175712470798</c:v>
                </c:pt>
                <c:pt idx="27445">
                  <c:v>29.630337190277501</c:v>
                </c:pt>
                <c:pt idx="27446">
                  <c:v>29.630498667567402</c:v>
                </c:pt>
                <c:pt idx="27447">
                  <c:v>29.630660144340599</c:v>
                </c:pt>
                <c:pt idx="27448">
                  <c:v>29.6308216205971</c:v>
                </c:pt>
                <c:pt idx="27449">
                  <c:v>29.630983096336799</c:v>
                </c:pt>
                <c:pt idx="27450">
                  <c:v>29.631144571559801</c:v>
                </c:pt>
                <c:pt idx="27451">
                  <c:v>29.631306046266001</c:v>
                </c:pt>
                <c:pt idx="27452">
                  <c:v>29.631467520455502</c:v>
                </c:pt>
                <c:pt idx="27453">
                  <c:v>29.631628994128299</c:v>
                </c:pt>
                <c:pt idx="27454">
                  <c:v>29.631790467284301</c:v>
                </c:pt>
                <c:pt idx="27455">
                  <c:v>29.631951939923599</c:v>
                </c:pt>
                <c:pt idx="27456">
                  <c:v>29.632113412046198</c:v>
                </c:pt>
                <c:pt idx="27457">
                  <c:v>29.632274883651998</c:v>
                </c:pt>
                <c:pt idx="27458">
                  <c:v>29.632436354741198</c:v>
                </c:pt>
                <c:pt idx="27459">
                  <c:v>29.632597825313599</c:v>
                </c:pt>
                <c:pt idx="27460">
                  <c:v>29.632759295369201</c:v>
                </c:pt>
                <c:pt idx="27461">
                  <c:v>29.632920764908199</c:v>
                </c:pt>
                <c:pt idx="27462">
                  <c:v>29.633082233930399</c:v>
                </c:pt>
                <c:pt idx="27463">
                  <c:v>29.633243702436001</c:v>
                </c:pt>
                <c:pt idx="27464">
                  <c:v>29.633405170424801</c:v>
                </c:pt>
                <c:pt idx="27465">
                  <c:v>29.633566637896902</c:v>
                </c:pt>
                <c:pt idx="27466">
                  <c:v>29.633728104852199</c:v>
                </c:pt>
                <c:pt idx="27467">
                  <c:v>29.633889571290901</c:v>
                </c:pt>
                <c:pt idx="27468">
                  <c:v>29.634051037212799</c:v>
                </c:pt>
                <c:pt idx="27469">
                  <c:v>29.634212502618102</c:v>
                </c:pt>
                <c:pt idx="27470">
                  <c:v>29.634373967506601</c:v>
                </c:pt>
                <c:pt idx="27471">
                  <c:v>29.634535431878501</c:v>
                </c:pt>
                <c:pt idx="27472">
                  <c:v>29.634696895733601</c:v>
                </c:pt>
                <c:pt idx="27473">
                  <c:v>29.634858359071998</c:v>
                </c:pt>
                <c:pt idx="27474">
                  <c:v>29.635019821893799</c:v>
                </c:pt>
                <c:pt idx="27475">
                  <c:v>29.635181284198801</c:v>
                </c:pt>
                <c:pt idx="27476">
                  <c:v>29.635342745987099</c:v>
                </c:pt>
                <c:pt idx="27477">
                  <c:v>29.635504207258698</c:v>
                </c:pt>
                <c:pt idx="27478">
                  <c:v>29.635665668013701</c:v>
                </c:pt>
                <c:pt idx="27479">
                  <c:v>29.635827128252</c:v>
                </c:pt>
                <c:pt idx="27480">
                  <c:v>29.6359885879735</c:v>
                </c:pt>
                <c:pt idx="27481">
                  <c:v>29.636150047178401</c:v>
                </c:pt>
                <c:pt idx="27482">
                  <c:v>29.636311505866601</c:v>
                </c:pt>
                <c:pt idx="27483">
                  <c:v>29.636472964038099</c:v>
                </c:pt>
                <c:pt idx="27484">
                  <c:v>29.6366344216929</c:v>
                </c:pt>
                <c:pt idx="27485">
                  <c:v>29.636795878830998</c:v>
                </c:pt>
                <c:pt idx="27486">
                  <c:v>29.6369573354525</c:v>
                </c:pt>
                <c:pt idx="27487">
                  <c:v>29.637118791557299</c:v>
                </c:pt>
                <c:pt idx="27488">
                  <c:v>29.637280247145402</c:v>
                </c:pt>
                <c:pt idx="27489">
                  <c:v>29.637441702216801</c:v>
                </c:pt>
                <c:pt idx="27490">
                  <c:v>29.637603156771601</c:v>
                </c:pt>
                <c:pt idx="27491">
                  <c:v>29.637764610809601</c:v>
                </c:pt>
                <c:pt idx="27492">
                  <c:v>29.637926064331001</c:v>
                </c:pt>
                <c:pt idx="27493">
                  <c:v>29.638087517335801</c:v>
                </c:pt>
                <c:pt idx="27494">
                  <c:v>29.638248969823898</c:v>
                </c:pt>
                <c:pt idx="27495">
                  <c:v>29.638410421795299</c:v>
                </c:pt>
                <c:pt idx="27496">
                  <c:v>29.638571873250001</c:v>
                </c:pt>
                <c:pt idx="27497">
                  <c:v>29.638733324188099</c:v>
                </c:pt>
                <c:pt idx="27498">
                  <c:v>29.638894774609501</c:v>
                </c:pt>
                <c:pt idx="27499">
                  <c:v>29.639056224514299</c:v>
                </c:pt>
                <c:pt idx="27500">
                  <c:v>29.639217673902401</c:v>
                </c:pt>
                <c:pt idx="27501">
                  <c:v>29.6393791227738</c:v>
                </c:pt>
                <c:pt idx="27502">
                  <c:v>29.639540571128599</c:v>
                </c:pt>
                <c:pt idx="27503">
                  <c:v>29.639702018966702</c:v>
                </c:pt>
                <c:pt idx="27504">
                  <c:v>29.639863466288201</c:v>
                </c:pt>
                <c:pt idx="27505">
                  <c:v>29.6400249130931</c:v>
                </c:pt>
                <c:pt idx="27506">
                  <c:v>29.6401863593813</c:v>
                </c:pt>
                <c:pt idx="27507">
                  <c:v>29.6403478051528</c:v>
                </c:pt>
                <c:pt idx="27508">
                  <c:v>29.6405092504077</c:v>
                </c:pt>
                <c:pt idx="27509">
                  <c:v>29.640670695146</c:v>
                </c:pt>
                <c:pt idx="27510">
                  <c:v>29.6408321393676</c:v>
                </c:pt>
                <c:pt idx="27511">
                  <c:v>29.6409935830726</c:v>
                </c:pt>
                <c:pt idx="27512">
                  <c:v>29.6411550262609</c:v>
                </c:pt>
                <c:pt idx="27513">
                  <c:v>29.641316468932601</c:v>
                </c:pt>
                <c:pt idx="27514">
                  <c:v>29.641477911087701</c:v>
                </c:pt>
                <c:pt idx="27515">
                  <c:v>29.641639352726099</c:v>
                </c:pt>
                <c:pt idx="27516">
                  <c:v>29.641800793847899</c:v>
                </c:pt>
                <c:pt idx="27517">
                  <c:v>29.6419622344531</c:v>
                </c:pt>
                <c:pt idx="27518">
                  <c:v>29.6421236745417</c:v>
                </c:pt>
                <c:pt idx="27519">
                  <c:v>29.642285114113601</c:v>
                </c:pt>
                <c:pt idx="27520">
                  <c:v>29.642446553168899</c:v>
                </c:pt>
                <c:pt idx="27521">
                  <c:v>29.6426079917075</c:v>
                </c:pt>
                <c:pt idx="27522">
                  <c:v>29.642769429729601</c:v>
                </c:pt>
                <c:pt idx="27523">
                  <c:v>29.642930867234998</c:v>
                </c:pt>
                <c:pt idx="27524">
                  <c:v>29.643092304223799</c:v>
                </c:pt>
                <c:pt idx="27525">
                  <c:v>29.643253740696</c:v>
                </c:pt>
                <c:pt idx="27526">
                  <c:v>29.643415176651601</c:v>
                </c:pt>
                <c:pt idx="27527">
                  <c:v>29.643576612090602</c:v>
                </c:pt>
                <c:pt idx="27528">
                  <c:v>29.643738047012899</c:v>
                </c:pt>
                <c:pt idx="27529">
                  <c:v>29.6438994814187</c:v>
                </c:pt>
                <c:pt idx="27530">
                  <c:v>29.644060915307801</c:v>
                </c:pt>
                <c:pt idx="27531">
                  <c:v>29.644222348680401</c:v>
                </c:pt>
                <c:pt idx="27532">
                  <c:v>29.644383781536298</c:v>
                </c:pt>
                <c:pt idx="27533">
                  <c:v>29.644545213875599</c:v>
                </c:pt>
                <c:pt idx="27534">
                  <c:v>29.644706645698299</c:v>
                </c:pt>
                <c:pt idx="27535">
                  <c:v>29.644868077004499</c:v>
                </c:pt>
                <c:pt idx="27536">
                  <c:v>29.645029507794</c:v>
                </c:pt>
                <c:pt idx="27537">
                  <c:v>29.6451909380669</c:v>
                </c:pt>
                <c:pt idx="27538">
                  <c:v>29.6453523678232</c:v>
                </c:pt>
                <c:pt idx="27539">
                  <c:v>29.645513797063</c:v>
                </c:pt>
                <c:pt idx="27540">
                  <c:v>29.6456752257861</c:v>
                </c:pt>
                <c:pt idx="27541">
                  <c:v>29.645836653992699</c:v>
                </c:pt>
                <c:pt idx="27542">
                  <c:v>29.645998081682599</c:v>
                </c:pt>
                <c:pt idx="27543">
                  <c:v>29.646159508856002</c:v>
                </c:pt>
                <c:pt idx="27544">
                  <c:v>29.646320935512801</c:v>
                </c:pt>
                <c:pt idx="27545">
                  <c:v>29.646482361653</c:v>
                </c:pt>
                <c:pt idx="27546">
                  <c:v>29.646643787276599</c:v>
                </c:pt>
                <c:pt idx="27547">
                  <c:v>29.6468052123837</c:v>
                </c:pt>
                <c:pt idx="27548">
                  <c:v>29.646966636974099</c:v>
                </c:pt>
                <c:pt idx="27549">
                  <c:v>29.647128061048001</c:v>
                </c:pt>
                <c:pt idx="27550">
                  <c:v>29.647289484605299</c:v>
                </c:pt>
                <c:pt idx="27551">
                  <c:v>29.6474509076461</c:v>
                </c:pt>
                <c:pt idx="27552">
                  <c:v>29.647612330170201</c:v>
                </c:pt>
                <c:pt idx="27553">
                  <c:v>29.647773752177802</c:v>
                </c:pt>
                <c:pt idx="27554">
                  <c:v>29.647935173668799</c:v>
                </c:pt>
                <c:pt idx="27555">
                  <c:v>29.648096594643299</c:v>
                </c:pt>
                <c:pt idx="27556">
                  <c:v>29.648258015101199</c:v>
                </c:pt>
                <c:pt idx="27557">
                  <c:v>29.648419435042499</c:v>
                </c:pt>
                <c:pt idx="27558">
                  <c:v>29.648580854467301</c:v>
                </c:pt>
                <c:pt idx="27559">
                  <c:v>29.6487422733755</c:v>
                </c:pt>
                <c:pt idx="27560">
                  <c:v>29.648903691767099</c:v>
                </c:pt>
                <c:pt idx="27561">
                  <c:v>29.649065109642201</c:v>
                </c:pt>
                <c:pt idx="27562">
                  <c:v>29.6492265270007</c:v>
                </c:pt>
                <c:pt idx="27563">
                  <c:v>29.649387943842701</c:v>
                </c:pt>
                <c:pt idx="27564">
                  <c:v>29.649549360168098</c:v>
                </c:pt>
                <c:pt idx="27565">
                  <c:v>29.649710775976999</c:v>
                </c:pt>
                <c:pt idx="27566">
                  <c:v>29.649872191269299</c:v>
                </c:pt>
                <c:pt idx="27567">
                  <c:v>29.650033606045099</c:v>
                </c:pt>
                <c:pt idx="27568">
                  <c:v>29.650195020304299</c:v>
                </c:pt>
                <c:pt idx="27569">
                  <c:v>29.650356434047001</c:v>
                </c:pt>
                <c:pt idx="27570">
                  <c:v>29.6505178472731</c:v>
                </c:pt>
                <c:pt idx="27571">
                  <c:v>29.650679259982699</c:v>
                </c:pt>
                <c:pt idx="27572">
                  <c:v>29.6508406721758</c:v>
                </c:pt>
                <c:pt idx="27573">
                  <c:v>29.651002083852301</c:v>
                </c:pt>
                <c:pt idx="27574">
                  <c:v>29.651163495012302</c:v>
                </c:pt>
                <c:pt idx="27575">
                  <c:v>29.651324905655699</c:v>
                </c:pt>
                <c:pt idx="27576">
                  <c:v>29.651486315782599</c:v>
                </c:pt>
                <c:pt idx="27577">
                  <c:v>29.651647725393001</c:v>
                </c:pt>
                <c:pt idx="27578">
                  <c:v>29.6518091344868</c:v>
                </c:pt>
                <c:pt idx="27579">
                  <c:v>29.651970543064198</c:v>
                </c:pt>
                <c:pt idx="27580">
                  <c:v>29.652131951125</c:v>
                </c:pt>
                <c:pt idx="27581">
                  <c:v>29.652293358669201</c:v>
                </c:pt>
                <c:pt idx="27582">
                  <c:v>29.652454765697001</c:v>
                </c:pt>
                <c:pt idx="27583">
                  <c:v>29.652616172208202</c:v>
                </c:pt>
                <c:pt idx="27584">
                  <c:v>29.652777578202901</c:v>
                </c:pt>
                <c:pt idx="27585">
                  <c:v>29.6529389836811</c:v>
                </c:pt>
                <c:pt idx="27586">
                  <c:v>29.653100388642802</c:v>
                </c:pt>
                <c:pt idx="27587">
                  <c:v>29.6532617930879</c:v>
                </c:pt>
                <c:pt idx="27588">
                  <c:v>29.653423197016501</c:v>
                </c:pt>
                <c:pt idx="27589">
                  <c:v>29.653584600428701</c:v>
                </c:pt>
                <c:pt idx="27590">
                  <c:v>29.653746003324301</c:v>
                </c:pt>
                <c:pt idx="27591">
                  <c:v>29.6539074057034</c:v>
                </c:pt>
                <c:pt idx="27592">
                  <c:v>29.654068807565999</c:v>
                </c:pt>
                <c:pt idx="27593">
                  <c:v>29.6542302089121</c:v>
                </c:pt>
                <c:pt idx="27594">
                  <c:v>29.654391609741701</c:v>
                </c:pt>
                <c:pt idx="27595">
                  <c:v>29.654553010054801</c:v>
                </c:pt>
                <c:pt idx="27596">
                  <c:v>29.654714409851302</c:v>
                </c:pt>
                <c:pt idx="27597">
                  <c:v>29.654875809131401</c:v>
                </c:pt>
                <c:pt idx="27598">
                  <c:v>29.655037207894999</c:v>
                </c:pt>
                <c:pt idx="27599">
                  <c:v>29.6551986061421</c:v>
                </c:pt>
                <c:pt idx="27600">
                  <c:v>29.655360003872701</c:v>
                </c:pt>
                <c:pt idx="27601">
                  <c:v>29.655521401086801</c:v>
                </c:pt>
                <c:pt idx="27602">
                  <c:v>29.655682797784401</c:v>
                </c:pt>
                <c:pt idx="27603">
                  <c:v>29.655844193965599</c:v>
                </c:pt>
                <c:pt idx="27604">
                  <c:v>29.656005589630201</c:v>
                </c:pt>
                <c:pt idx="27605">
                  <c:v>29.656166984778402</c:v>
                </c:pt>
                <c:pt idx="27606">
                  <c:v>29.656328379409999</c:v>
                </c:pt>
                <c:pt idx="27607">
                  <c:v>29.656489773525202</c:v>
                </c:pt>
                <c:pt idx="27608">
                  <c:v>29.656651167123901</c:v>
                </c:pt>
                <c:pt idx="27609">
                  <c:v>29.656812560206099</c:v>
                </c:pt>
                <c:pt idx="27610">
                  <c:v>29.656973952771899</c:v>
                </c:pt>
                <c:pt idx="27611">
                  <c:v>29.657135344821199</c:v>
                </c:pt>
                <c:pt idx="27612">
                  <c:v>29.657296736353999</c:v>
                </c:pt>
                <c:pt idx="27613">
                  <c:v>29.657458127370301</c:v>
                </c:pt>
                <c:pt idx="27614">
                  <c:v>29.657619517870099</c:v>
                </c:pt>
                <c:pt idx="27615">
                  <c:v>29.6577809078535</c:v>
                </c:pt>
                <c:pt idx="27616">
                  <c:v>29.6579422973204</c:v>
                </c:pt>
                <c:pt idx="27617">
                  <c:v>29.658103686270898</c:v>
                </c:pt>
                <c:pt idx="27618">
                  <c:v>29.6582650747049</c:v>
                </c:pt>
                <c:pt idx="27619">
                  <c:v>29.658426462622401</c:v>
                </c:pt>
                <c:pt idx="27620">
                  <c:v>29.658587850023402</c:v>
                </c:pt>
                <c:pt idx="27621">
                  <c:v>29.658749236908001</c:v>
                </c:pt>
                <c:pt idx="27622">
                  <c:v>29.658910623276199</c:v>
                </c:pt>
                <c:pt idx="27623">
                  <c:v>29.6590720091279</c:v>
                </c:pt>
                <c:pt idx="27624">
                  <c:v>29.659233394463101</c:v>
                </c:pt>
                <c:pt idx="27625">
                  <c:v>29.6593947792819</c:v>
                </c:pt>
                <c:pt idx="27626">
                  <c:v>29.659556163584199</c:v>
                </c:pt>
                <c:pt idx="27627">
                  <c:v>29.6597175473701</c:v>
                </c:pt>
                <c:pt idx="27628">
                  <c:v>29.659878930639501</c:v>
                </c:pt>
                <c:pt idx="27629">
                  <c:v>29.6600403133925</c:v>
                </c:pt>
                <c:pt idx="27630">
                  <c:v>29.660201695628999</c:v>
                </c:pt>
                <c:pt idx="27631">
                  <c:v>29.6603630773491</c:v>
                </c:pt>
                <c:pt idx="27632">
                  <c:v>29.6605244585527</c:v>
                </c:pt>
                <c:pt idx="27633">
                  <c:v>29.6606858392399</c:v>
                </c:pt>
                <c:pt idx="27634">
                  <c:v>29.660847219410702</c:v>
                </c:pt>
                <c:pt idx="27635">
                  <c:v>29.661008599064999</c:v>
                </c:pt>
                <c:pt idx="27636">
                  <c:v>29.661169978202899</c:v>
                </c:pt>
                <c:pt idx="27637">
                  <c:v>29.661331356824402</c:v>
                </c:pt>
                <c:pt idx="27638">
                  <c:v>29.6614927349294</c:v>
                </c:pt>
                <c:pt idx="27639">
                  <c:v>29.661654112518001</c:v>
                </c:pt>
                <c:pt idx="27640">
                  <c:v>29.6618154895902</c:v>
                </c:pt>
                <c:pt idx="27641">
                  <c:v>29.661976866145899</c:v>
                </c:pt>
                <c:pt idx="27642">
                  <c:v>29.6621382421853</c:v>
                </c:pt>
                <c:pt idx="27643">
                  <c:v>29.662299617708101</c:v>
                </c:pt>
                <c:pt idx="27644">
                  <c:v>29.6624609927146</c:v>
                </c:pt>
                <c:pt idx="27645">
                  <c:v>29.662622367204701</c:v>
                </c:pt>
                <c:pt idx="27646">
                  <c:v>29.662783741178298</c:v>
                </c:pt>
                <c:pt idx="27647">
                  <c:v>29.662945114635502</c:v>
                </c:pt>
                <c:pt idx="27648">
                  <c:v>29.6631064875763</c:v>
                </c:pt>
                <c:pt idx="27649">
                  <c:v>29.663267860000701</c:v>
                </c:pt>
                <c:pt idx="27650">
                  <c:v>29.663429231908701</c:v>
                </c:pt>
                <c:pt idx="27651">
                  <c:v>29.6635906033002</c:v>
                </c:pt>
                <c:pt idx="27652">
                  <c:v>29.663751974175401</c:v>
                </c:pt>
                <c:pt idx="27653">
                  <c:v>29.663913344534102</c:v>
                </c:pt>
                <c:pt idx="27654">
                  <c:v>29.6640747143765</c:v>
                </c:pt>
                <c:pt idx="27655">
                  <c:v>29.664236083702399</c:v>
                </c:pt>
                <c:pt idx="27656">
                  <c:v>29.664397452511899</c:v>
                </c:pt>
                <c:pt idx="27657">
                  <c:v>29.664558820804999</c:v>
                </c:pt>
                <c:pt idx="27658">
                  <c:v>29.6647201885818</c:v>
                </c:pt>
                <c:pt idx="27659">
                  <c:v>29.664881555842101</c:v>
                </c:pt>
                <c:pt idx="27660">
                  <c:v>29.665042922586</c:v>
                </c:pt>
                <c:pt idx="27661">
                  <c:v>29.665204288813602</c:v>
                </c:pt>
                <c:pt idx="27662">
                  <c:v>29.665365654524699</c:v>
                </c:pt>
                <c:pt idx="27663">
                  <c:v>29.665527019719502</c:v>
                </c:pt>
                <c:pt idx="27664">
                  <c:v>29.6656883843978</c:v>
                </c:pt>
                <c:pt idx="27665">
                  <c:v>29.665849748559801</c:v>
                </c:pt>
                <c:pt idx="27666">
                  <c:v>29.6660111122054</c:v>
                </c:pt>
                <c:pt idx="27667">
                  <c:v>29.666172475334601</c:v>
                </c:pt>
                <c:pt idx="27668">
                  <c:v>29.666333837947398</c:v>
                </c:pt>
                <c:pt idx="27669">
                  <c:v>29.666495200043901</c:v>
                </c:pt>
                <c:pt idx="27670">
                  <c:v>29.666656561623899</c:v>
                </c:pt>
                <c:pt idx="27671">
                  <c:v>29.666817922687599</c:v>
                </c:pt>
                <c:pt idx="27672">
                  <c:v>29.666979283234902</c:v>
                </c:pt>
                <c:pt idx="27673">
                  <c:v>29.667140643265899</c:v>
                </c:pt>
                <c:pt idx="27674">
                  <c:v>29.667302002780399</c:v>
                </c:pt>
                <c:pt idx="27675">
                  <c:v>29.667463361778601</c:v>
                </c:pt>
                <c:pt idx="27676">
                  <c:v>29.667624720260399</c:v>
                </c:pt>
                <c:pt idx="27677">
                  <c:v>29.667786078225902</c:v>
                </c:pt>
                <c:pt idx="27678">
                  <c:v>29.667947435675</c:v>
                </c:pt>
                <c:pt idx="27679">
                  <c:v>29.668108792607701</c:v>
                </c:pt>
                <c:pt idx="27680">
                  <c:v>29.668270149024</c:v>
                </c:pt>
                <c:pt idx="27681">
                  <c:v>29.668431504924001</c:v>
                </c:pt>
                <c:pt idx="27682">
                  <c:v>29.668592860307701</c:v>
                </c:pt>
                <c:pt idx="27683">
                  <c:v>29.6687542151749</c:v>
                </c:pt>
                <c:pt idx="27684">
                  <c:v>29.668915569525801</c:v>
                </c:pt>
                <c:pt idx="27685">
                  <c:v>29.6690769233604</c:v>
                </c:pt>
                <c:pt idx="27686">
                  <c:v>29.669238276678598</c:v>
                </c:pt>
                <c:pt idx="27687">
                  <c:v>29.669399629480498</c:v>
                </c:pt>
                <c:pt idx="27688">
                  <c:v>29.669560981766001</c:v>
                </c:pt>
                <c:pt idx="27689">
                  <c:v>29.669722333535098</c:v>
                </c:pt>
                <c:pt idx="27690">
                  <c:v>29.669883684787902</c:v>
                </c:pt>
                <c:pt idx="27691">
                  <c:v>29.670045035524399</c:v>
                </c:pt>
                <c:pt idx="27692">
                  <c:v>29.6702063857445</c:v>
                </c:pt>
                <c:pt idx="27693">
                  <c:v>29.670367735448298</c:v>
                </c:pt>
                <c:pt idx="27694">
                  <c:v>29.670529084635699</c:v>
                </c:pt>
                <c:pt idx="27695">
                  <c:v>29.670690433306799</c:v>
                </c:pt>
                <c:pt idx="27696">
                  <c:v>29.6708517814616</c:v>
                </c:pt>
                <c:pt idx="27697">
                  <c:v>29.6710131291</c:v>
                </c:pt>
                <c:pt idx="27698">
                  <c:v>29.671174476222099</c:v>
                </c:pt>
                <c:pt idx="27699">
                  <c:v>29.6713358228278</c:v>
                </c:pt>
                <c:pt idx="27700">
                  <c:v>29.671497168917199</c:v>
                </c:pt>
                <c:pt idx="27701">
                  <c:v>29.6716585144903</c:v>
                </c:pt>
                <c:pt idx="27702">
                  <c:v>29.671819859547099</c:v>
                </c:pt>
                <c:pt idx="27703">
                  <c:v>29.671981204087501</c:v>
                </c:pt>
                <c:pt idx="27704">
                  <c:v>29.672142548111701</c:v>
                </c:pt>
                <c:pt idx="27705">
                  <c:v>29.6723038916194</c:v>
                </c:pt>
                <c:pt idx="27706">
                  <c:v>29.6724652346109</c:v>
                </c:pt>
                <c:pt idx="27707">
                  <c:v>29.672626577086099</c:v>
                </c:pt>
                <c:pt idx="27708">
                  <c:v>29.6727879190449</c:v>
                </c:pt>
                <c:pt idx="27709">
                  <c:v>29.6729492604874</c:v>
                </c:pt>
                <c:pt idx="27710">
                  <c:v>29.673110601413601</c:v>
                </c:pt>
                <c:pt idx="27711">
                  <c:v>29.673271941823501</c:v>
                </c:pt>
                <c:pt idx="27712">
                  <c:v>29.673433281717099</c:v>
                </c:pt>
                <c:pt idx="27713">
                  <c:v>29.673594621094399</c:v>
                </c:pt>
                <c:pt idx="27714">
                  <c:v>29.673755959955301</c:v>
                </c:pt>
                <c:pt idx="27715">
                  <c:v>29.673917298300001</c:v>
                </c:pt>
                <c:pt idx="27716">
                  <c:v>29.6740786361283</c:v>
                </c:pt>
                <c:pt idx="27717">
                  <c:v>29.6742399734404</c:v>
                </c:pt>
                <c:pt idx="27718">
                  <c:v>29.6744013102361</c:v>
                </c:pt>
                <c:pt idx="27719">
                  <c:v>29.6745626465156</c:v>
                </c:pt>
                <c:pt idx="27720">
                  <c:v>29.674723982278699</c:v>
                </c:pt>
                <c:pt idx="27721">
                  <c:v>29.6748853175256</c:v>
                </c:pt>
                <c:pt idx="27722">
                  <c:v>29.6750466522561</c:v>
                </c:pt>
                <c:pt idx="27723">
                  <c:v>29.675207986470401</c:v>
                </c:pt>
                <c:pt idx="27724">
                  <c:v>29.6753693201684</c:v>
                </c:pt>
                <c:pt idx="27725">
                  <c:v>29.675530653349998</c:v>
                </c:pt>
                <c:pt idx="27726">
                  <c:v>29.675691986015401</c:v>
                </c:pt>
                <c:pt idx="27727">
                  <c:v>29.675853318164499</c:v>
                </c:pt>
                <c:pt idx="27728">
                  <c:v>29.676014649797398</c:v>
                </c:pt>
                <c:pt idx="27729">
                  <c:v>29.6761759809139</c:v>
                </c:pt>
                <c:pt idx="27730">
                  <c:v>29.6763373115141</c:v>
                </c:pt>
                <c:pt idx="27731">
                  <c:v>29.676498641598101</c:v>
                </c:pt>
                <c:pt idx="27732">
                  <c:v>29.676659971165801</c:v>
                </c:pt>
                <c:pt idx="27733">
                  <c:v>29.676821300217199</c:v>
                </c:pt>
                <c:pt idx="27734">
                  <c:v>29.676982628752398</c:v>
                </c:pt>
                <c:pt idx="27735">
                  <c:v>29.6771439567712</c:v>
                </c:pt>
                <c:pt idx="27736">
                  <c:v>29.6773052842738</c:v>
                </c:pt>
                <c:pt idx="27737">
                  <c:v>29.677466611260201</c:v>
                </c:pt>
                <c:pt idx="27738">
                  <c:v>29.6776279377302</c:v>
                </c:pt>
                <c:pt idx="27739">
                  <c:v>29.677789263684001</c:v>
                </c:pt>
                <c:pt idx="27740">
                  <c:v>29.677950589121501</c:v>
                </c:pt>
                <c:pt idx="27741">
                  <c:v>29.678111914042798</c:v>
                </c:pt>
                <c:pt idx="27742">
                  <c:v>29.678273238447801</c:v>
                </c:pt>
                <c:pt idx="27743">
                  <c:v>29.678434562336498</c:v>
                </c:pt>
                <c:pt idx="27744">
                  <c:v>29.678595885709001</c:v>
                </c:pt>
                <c:pt idx="27745">
                  <c:v>29.678757208565202</c:v>
                </c:pt>
                <c:pt idx="27746">
                  <c:v>29.6789185309052</c:v>
                </c:pt>
                <c:pt idx="27747">
                  <c:v>29.679079852728901</c:v>
                </c:pt>
                <c:pt idx="27748">
                  <c:v>29.679241174036399</c:v>
                </c:pt>
                <c:pt idx="27749">
                  <c:v>29.679402494827599</c:v>
                </c:pt>
                <c:pt idx="27750">
                  <c:v>29.679563815102501</c:v>
                </c:pt>
                <c:pt idx="27751">
                  <c:v>29.679725134861201</c:v>
                </c:pt>
                <c:pt idx="27752">
                  <c:v>29.679886454103698</c:v>
                </c:pt>
                <c:pt idx="27753">
                  <c:v>29.680047772829901</c:v>
                </c:pt>
                <c:pt idx="27754">
                  <c:v>29.680209091039899</c:v>
                </c:pt>
                <c:pt idx="27755">
                  <c:v>29.680370408733602</c:v>
                </c:pt>
                <c:pt idx="27756">
                  <c:v>29.680531725911099</c:v>
                </c:pt>
                <c:pt idx="27757">
                  <c:v>29.6806930425724</c:v>
                </c:pt>
                <c:pt idx="27758">
                  <c:v>29.680854358717401</c:v>
                </c:pt>
                <c:pt idx="27759">
                  <c:v>29.681015674346199</c:v>
                </c:pt>
                <c:pt idx="27760">
                  <c:v>29.681176989458798</c:v>
                </c:pt>
                <c:pt idx="27761">
                  <c:v>29.6813383040551</c:v>
                </c:pt>
                <c:pt idx="27762">
                  <c:v>29.681499618135199</c:v>
                </c:pt>
                <c:pt idx="27763">
                  <c:v>29.681660931699</c:v>
                </c:pt>
                <c:pt idx="27764">
                  <c:v>29.681822244746702</c:v>
                </c:pt>
                <c:pt idx="27765">
                  <c:v>29.681983557278102</c:v>
                </c:pt>
                <c:pt idx="27766">
                  <c:v>29.6821448692933</c:v>
                </c:pt>
                <c:pt idx="27767">
                  <c:v>29.6823061807922</c:v>
                </c:pt>
                <c:pt idx="27768">
                  <c:v>29.682467491775</c:v>
                </c:pt>
                <c:pt idx="27769">
                  <c:v>29.682628802241499</c:v>
                </c:pt>
                <c:pt idx="27770">
                  <c:v>29.6827901121918</c:v>
                </c:pt>
                <c:pt idx="27771">
                  <c:v>29.682951421625901</c:v>
                </c:pt>
                <c:pt idx="27772">
                  <c:v>29.683112730543801</c:v>
                </c:pt>
                <c:pt idx="27773">
                  <c:v>29.683274038945498</c:v>
                </c:pt>
                <c:pt idx="27774">
                  <c:v>29.683435346831001</c:v>
                </c:pt>
                <c:pt idx="27775">
                  <c:v>29.683596654200201</c:v>
                </c:pt>
                <c:pt idx="27776">
                  <c:v>29.683757961053299</c:v>
                </c:pt>
                <c:pt idx="27777">
                  <c:v>29.683919267390099</c:v>
                </c:pt>
                <c:pt idx="27778">
                  <c:v>29.6840805732107</c:v>
                </c:pt>
                <c:pt idx="27779">
                  <c:v>29.684241878515198</c:v>
                </c:pt>
                <c:pt idx="27780">
                  <c:v>29.684403183303399</c:v>
                </c:pt>
                <c:pt idx="27781">
                  <c:v>29.6845644875754</c:v>
                </c:pt>
                <c:pt idx="27782">
                  <c:v>29.684725791331299</c:v>
                </c:pt>
                <c:pt idx="27783">
                  <c:v>29.6848870945709</c:v>
                </c:pt>
                <c:pt idx="27784">
                  <c:v>29.685048397294398</c:v>
                </c:pt>
                <c:pt idx="27785">
                  <c:v>29.685209699501598</c:v>
                </c:pt>
                <c:pt idx="27786">
                  <c:v>29.685371001192699</c:v>
                </c:pt>
                <c:pt idx="27787">
                  <c:v>29.685532302367601</c:v>
                </c:pt>
                <c:pt idx="27788">
                  <c:v>29.685693603026301</c:v>
                </c:pt>
                <c:pt idx="27789">
                  <c:v>29.685854903168799</c:v>
                </c:pt>
                <c:pt idx="27790">
                  <c:v>29.686016202795098</c:v>
                </c:pt>
                <c:pt idx="27791">
                  <c:v>29.686177501905298</c:v>
                </c:pt>
                <c:pt idx="27792">
                  <c:v>29.6863388004992</c:v>
                </c:pt>
                <c:pt idx="27793">
                  <c:v>29.686500098577</c:v>
                </c:pt>
                <c:pt idx="27794">
                  <c:v>29.6866613961386</c:v>
                </c:pt>
                <c:pt idx="27795">
                  <c:v>29.686822693183998</c:v>
                </c:pt>
                <c:pt idx="27796">
                  <c:v>29.686983989713301</c:v>
                </c:pt>
                <c:pt idx="27797">
                  <c:v>29.687145285726402</c:v>
                </c:pt>
                <c:pt idx="27798">
                  <c:v>29.6873065812233</c:v>
                </c:pt>
                <c:pt idx="27799">
                  <c:v>29.687467876204</c:v>
                </c:pt>
                <c:pt idx="27800">
                  <c:v>29.6876291706686</c:v>
                </c:pt>
                <c:pt idx="27801">
                  <c:v>29.687790464616999</c:v>
                </c:pt>
                <c:pt idx="27802">
                  <c:v>29.687951758049199</c:v>
                </c:pt>
                <c:pt idx="27803">
                  <c:v>29.688113050965299</c:v>
                </c:pt>
                <c:pt idx="27804">
                  <c:v>29.688274343365201</c:v>
                </c:pt>
                <c:pt idx="27805">
                  <c:v>29.688435635249</c:v>
                </c:pt>
                <c:pt idx="27806">
                  <c:v>29.688596926616601</c:v>
                </c:pt>
                <c:pt idx="27807">
                  <c:v>29.688758217467999</c:v>
                </c:pt>
                <c:pt idx="27808">
                  <c:v>29.688919507803298</c:v>
                </c:pt>
                <c:pt idx="27809">
                  <c:v>29.689080797622498</c:v>
                </c:pt>
                <c:pt idx="27810">
                  <c:v>29.6892420869254</c:v>
                </c:pt>
                <c:pt idx="27811">
                  <c:v>29.689403375712299</c:v>
                </c:pt>
                <c:pt idx="27812">
                  <c:v>29.689564663982999</c:v>
                </c:pt>
                <c:pt idx="27813">
                  <c:v>29.689725951737501</c:v>
                </c:pt>
                <c:pt idx="27814">
                  <c:v>29.689887238975899</c:v>
                </c:pt>
                <c:pt idx="27815">
                  <c:v>29.690048525698199</c:v>
                </c:pt>
                <c:pt idx="27816">
                  <c:v>29.6902098119043</c:v>
                </c:pt>
                <c:pt idx="27817">
                  <c:v>29.690371097594198</c:v>
                </c:pt>
                <c:pt idx="27818">
                  <c:v>29.690532382768101</c:v>
                </c:pt>
                <c:pt idx="27819">
                  <c:v>29.690693667425801</c:v>
                </c:pt>
                <c:pt idx="27820">
                  <c:v>29.690854951567299</c:v>
                </c:pt>
                <c:pt idx="27821">
                  <c:v>29.691016235192802</c:v>
                </c:pt>
                <c:pt idx="27822">
                  <c:v>29.691177518302101</c:v>
                </c:pt>
                <c:pt idx="27823">
                  <c:v>29.691338800895199</c:v>
                </c:pt>
                <c:pt idx="27824">
                  <c:v>29.691500082972301</c:v>
                </c:pt>
                <c:pt idx="27825">
                  <c:v>29.6916613645332</c:v>
                </c:pt>
                <c:pt idx="27826">
                  <c:v>29.691822645578</c:v>
                </c:pt>
                <c:pt idx="27827">
                  <c:v>29.691983926106602</c:v>
                </c:pt>
                <c:pt idx="27828">
                  <c:v>29.6921452061192</c:v>
                </c:pt>
                <c:pt idx="27829">
                  <c:v>29.6923064856156</c:v>
                </c:pt>
                <c:pt idx="27830">
                  <c:v>29.6924677645959</c:v>
                </c:pt>
                <c:pt idx="27831">
                  <c:v>29.692629043060101</c:v>
                </c:pt>
                <c:pt idx="27832">
                  <c:v>29.692790321008101</c:v>
                </c:pt>
                <c:pt idx="27833">
                  <c:v>29.6929515984401</c:v>
                </c:pt>
                <c:pt idx="27834">
                  <c:v>29.693112875355901</c:v>
                </c:pt>
                <c:pt idx="27835">
                  <c:v>29.693274151755698</c:v>
                </c:pt>
                <c:pt idx="27836">
                  <c:v>29.693435427639301</c:v>
                </c:pt>
                <c:pt idx="27837">
                  <c:v>29.693596703006801</c:v>
                </c:pt>
                <c:pt idx="27838">
                  <c:v>29.693757977858201</c:v>
                </c:pt>
                <c:pt idx="27839">
                  <c:v>29.693919252193499</c:v>
                </c:pt>
                <c:pt idx="27840">
                  <c:v>29.694080526012701</c:v>
                </c:pt>
                <c:pt idx="27841">
                  <c:v>29.694241799315801</c:v>
                </c:pt>
                <c:pt idx="27842">
                  <c:v>29.694403072102801</c:v>
                </c:pt>
                <c:pt idx="27843">
                  <c:v>29.694564344373699</c:v>
                </c:pt>
                <c:pt idx="27844">
                  <c:v>29.694725616128501</c:v>
                </c:pt>
                <c:pt idx="27845">
                  <c:v>29.694886887367201</c:v>
                </c:pt>
                <c:pt idx="27846">
                  <c:v>29.6950481580899</c:v>
                </c:pt>
                <c:pt idx="27847">
                  <c:v>29.695209428296401</c:v>
                </c:pt>
                <c:pt idx="27848">
                  <c:v>29.6953706979868</c:v>
                </c:pt>
                <c:pt idx="27849">
                  <c:v>29.695531967161202</c:v>
                </c:pt>
                <c:pt idx="27850">
                  <c:v>29.695693235819501</c:v>
                </c:pt>
                <c:pt idx="27851">
                  <c:v>29.695854503961598</c:v>
                </c:pt>
                <c:pt idx="27852">
                  <c:v>29.696015771587799</c:v>
                </c:pt>
                <c:pt idx="27853">
                  <c:v>29.696177038697801</c:v>
                </c:pt>
                <c:pt idx="27854">
                  <c:v>29.6963383052917</c:v>
                </c:pt>
                <c:pt idx="27855">
                  <c:v>29.6964995713696</c:v>
                </c:pt>
                <c:pt idx="27856">
                  <c:v>29.6966608369314</c:v>
                </c:pt>
                <c:pt idx="27857">
                  <c:v>29.696822101977101</c:v>
                </c:pt>
                <c:pt idx="27858">
                  <c:v>29.6969833665067</c:v>
                </c:pt>
                <c:pt idx="27859">
                  <c:v>29.697144630520299</c:v>
                </c:pt>
                <c:pt idx="27860">
                  <c:v>29.697305894017799</c:v>
                </c:pt>
                <c:pt idx="27861">
                  <c:v>29.697467156999199</c:v>
                </c:pt>
                <c:pt idx="27862">
                  <c:v>29.6976284194646</c:v>
                </c:pt>
                <c:pt idx="27863">
                  <c:v>29.697789681413902</c:v>
                </c:pt>
                <c:pt idx="27864">
                  <c:v>29.6979509428471</c:v>
                </c:pt>
                <c:pt idx="27865">
                  <c:v>29.6981122037643</c:v>
                </c:pt>
                <c:pt idx="27866">
                  <c:v>29.6982734641654</c:v>
                </c:pt>
                <c:pt idx="27867">
                  <c:v>29.698434724050401</c:v>
                </c:pt>
                <c:pt idx="27868">
                  <c:v>29.698595983419398</c:v>
                </c:pt>
                <c:pt idx="27869">
                  <c:v>29.6987572422724</c:v>
                </c:pt>
                <c:pt idx="27870">
                  <c:v>29.698918500609299</c:v>
                </c:pt>
                <c:pt idx="27871">
                  <c:v>29.699079758430099</c:v>
                </c:pt>
                <c:pt idx="27872">
                  <c:v>29.699241015734898</c:v>
                </c:pt>
                <c:pt idx="27873">
                  <c:v>29.699402272523599</c:v>
                </c:pt>
                <c:pt idx="27874">
                  <c:v>29.6995635287963</c:v>
                </c:pt>
                <c:pt idx="27875">
                  <c:v>29.699724784552998</c:v>
                </c:pt>
                <c:pt idx="27876">
                  <c:v>29.699886039793601</c:v>
                </c:pt>
                <c:pt idx="27877">
                  <c:v>29.7000472945181</c:v>
                </c:pt>
                <c:pt idx="27878">
                  <c:v>29.7002085487267</c:v>
                </c:pt>
                <c:pt idx="27879">
                  <c:v>29.7003698024191</c:v>
                </c:pt>
                <c:pt idx="27880">
                  <c:v>29.700531055595601</c:v>
                </c:pt>
                <c:pt idx="27881">
                  <c:v>29.700692308255999</c:v>
                </c:pt>
                <c:pt idx="27882">
                  <c:v>29.7008535604004</c:v>
                </c:pt>
                <c:pt idx="27883">
                  <c:v>29.701014812028699</c:v>
                </c:pt>
                <c:pt idx="27884">
                  <c:v>29.701176063140998</c:v>
                </c:pt>
                <c:pt idx="27885">
                  <c:v>29.701337313737302</c:v>
                </c:pt>
                <c:pt idx="27886">
                  <c:v>29.701498563817601</c:v>
                </c:pt>
                <c:pt idx="27887">
                  <c:v>29.701659813381799</c:v>
                </c:pt>
                <c:pt idx="27888">
                  <c:v>29.70182106243</c:v>
                </c:pt>
                <c:pt idx="27889">
                  <c:v>29.701982310962201</c:v>
                </c:pt>
                <c:pt idx="27890">
                  <c:v>29.702143558978399</c:v>
                </c:pt>
                <c:pt idx="27891">
                  <c:v>29.702304806478502</c:v>
                </c:pt>
                <c:pt idx="27892">
                  <c:v>29.702466053462601</c:v>
                </c:pt>
                <c:pt idx="27893">
                  <c:v>29.7026272999307</c:v>
                </c:pt>
                <c:pt idx="27894">
                  <c:v>29.7027885458828</c:v>
                </c:pt>
                <c:pt idx="27895">
                  <c:v>29.7029497913189</c:v>
                </c:pt>
                <c:pt idx="27896">
                  <c:v>29.703111036239001</c:v>
                </c:pt>
                <c:pt idx="27897">
                  <c:v>29.703272280643102</c:v>
                </c:pt>
                <c:pt idx="27898">
                  <c:v>29.7034335245311</c:v>
                </c:pt>
                <c:pt idx="27899">
                  <c:v>29.703594767903201</c:v>
                </c:pt>
                <c:pt idx="27900">
                  <c:v>29.7037560107592</c:v>
                </c:pt>
                <c:pt idx="27901">
                  <c:v>29.703917253099199</c:v>
                </c:pt>
                <c:pt idx="27902">
                  <c:v>29.704078494923301</c:v>
                </c:pt>
                <c:pt idx="27903">
                  <c:v>29.704239736231301</c:v>
                </c:pt>
                <c:pt idx="27904">
                  <c:v>29.704400977023401</c:v>
                </c:pt>
                <c:pt idx="27905">
                  <c:v>29.704562217299401</c:v>
                </c:pt>
                <c:pt idx="27906">
                  <c:v>29.704723457059501</c:v>
                </c:pt>
                <c:pt idx="27907">
                  <c:v>29.704884696303498</c:v>
                </c:pt>
                <c:pt idx="27908">
                  <c:v>29.705045935031599</c:v>
                </c:pt>
                <c:pt idx="27909">
                  <c:v>29.7052071732437</c:v>
                </c:pt>
                <c:pt idx="27910">
                  <c:v>29.705368410939801</c:v>
                </c:pt>
                <c:pt idx="27911">
                  <c:v>29.705529648119899</c:v>
                </c:pt>
                <c:pt idx="27912">
                  <c:v>29.705690884784001</c:v>
                </c:pt>
                <c:pt idx="27913">
                  <c:v>29.7058521209321</c:v>
                </c:pt>
                <c:pt idx="27914">
                  <c:v>29.706013356564299</c:v>
                </c:pt>
                <c:pt idx="27915">
                  <c:v>29.706174591680401</c:v>
                </c:pt>
                <c:pt idx="27916">
                  <c:v>29.706335826280601</c:v>
                </c:pt>
                <c:pt idx="27917">
                  <c:v>29.706497060364899</c:v>
                </c:pt>
                <c:pt idx="27918">
                  <c:v>29.706658293933099</c:v>
                </c:pt>
                <c:pt idx="27919">
                  <c:v>29.706819526985399</c:v>
                </c:pt>
                <c:pt idx="27920">
                  <c:v>29.706980759521699</c:v>
                </c:pt>
                <c:pt idx="27921">
                  <c:v>29.707141991541999</c:v>
                </c:pt>
                <c:pt idx="27922">
                  <c:v>29.707303223046399</c:v>
                </c:pt>
                <c:pt idx="27923">
                  <c:v>29.707464454034799</c:v>
                </c:pt>
                <c:pt idx="27924">
                  <c:v>29.7076256845072</c:v>
                </c:pt>
                <c:pt idx="27925">
                  <c:v>29.7077869144636</c:v>
                </c:pt>
                <c:pt idx="27926">
                  <c:v>29.707948143904101</c:v>
                </c:pt>
                <c:pt idx="27927">
                  <c:v>29.708109372828702</c:v>
                </c:pt>
                <c:pt idx="27928">
                  <c:v>29.708270601237299</c:v>
                </c:pt>
                <c:pt idx="27929">
                  <c:v>29.7084318291299</c:v>
                </c:pt>
                <c:pt idx="27930">
                  <c:v>29.708593056506601</c:v>
                </c:pt>
                <c:pt idx="27931">
                  <c:v>29.708754283367298</c:v>
                </c:pt>
                <c:pt idx="27932">
                  <c:v>29.708915509712</c:v>
                </c:pt>
                <c:pt idx="27933">
                  <c:v>29.709076735540901</c:v>
                </c:pt>
                <c:pt idx="27934">
                  <c:v>29.709237960853699</c:v>
                </c:pt>
                <c:pt idx="27935">
                  <c:v>29.7093991856506</c:v>
                </c:pt>
                <c:pt idx="27936">
                  <c:v>29.709560409931601</c:v>
                </c:pt>
                <c:pt idx="27937">
                  <c:v>29.709721633696599</c:v>
                </c:pt>
                <c:pt idx="27938">
                  <c:v>29.709882856945701</c:v>
                </c:pt>
                <c:pt idx="27939">
                  <c:v>29.710044079678902</c:v>
                </c:pt>
                <c:pt idx="27940">
                  <c:v>29.710205301896099</c:v>
                </c:pt>
                <c:pt idx="27941">
                  <c:v>29.710366523597301</c:v>
                </c:pt>
                <c:pt idx="27942">
                  <c:v>29.710527744782699</c:v>
                </c:pt>
                <c:pt idx="27943">
                  <c:v>29.7106889654521</c:v>
                </c:pt>
                <c:pt idx="27944">
                  <c:v>29.710850185605501</c:v>
                </c:pt>
                <c:pt idx="27945">
                  <c:v>29.711011405243099</c:v>
                </c:pt>
                <c:pt idx="27946">
                  <c:v>29.7111726243647</c:v>
                </c:pt>
                <c:pt idx="27947">
                  <c:v>29.711333842970301</c:v>
                </c:pt>
                <c:pt idx="27948">
                  <c:v>29.711495061060099</c:v>
                </c:pt>
                <c:pt idx="27949">
                  <c:v>29.7116562786339</c:v>
                </c:pt>
                <c:pt idx="27950">
                  <c:v>29.7118174956918</c:v>
                </c:pt>
                <c:pt idx="27951">
                  <c:v>29.711978712233801</c:v>
                </c:pt>
                <c:pt idx="27952">
                  <c:v>29.712139928259901</c:v>
                </c:pt>
                <c:pt idx="27953">
                  <c:v>29.712301143769999</c:v>
                </c:pt>
                <c:pt idx="27954">
                  <c:v>29.712462358764199</c:v>
                </c:pt>
                <c:pt idx="27955">
                  <c:v>29.712623573242499</c:v>
                </c:pt>
                <c:pt idx="27956">
                  <c:v>29.7127847872049</c:v>
                </c:pt>
                <c:pt idx="27957">
                  <c:v>29.712946000651399</c:v>
                </c:pt>
                <c:pt idx="27958">
                  <c:v>29.713107213581999</c:v>
                </c:pt>
                <c:pt idx="27959">
                  <c:v>29.713268425996699</c:v>
                </c:pt>
                <c:pt idx="27960">
                  <c:v>29.713429637895398</c:v>
                </c:pt>
                <c:pt idx="27961">
                  <c:v>29.713590849278301</c:v>
                </c:pt>
                <c:pt idx="27962">
                  <c:v>29.7137520601453</c:v>
                </c:pt>
                <c:pt idx="27963">
                  <c:v>29.713913270496299</c:v>
                </c:pt>
                <c:pt idx="27964">
                  <c:v>29.714074480331501</c:v>
                </c:pt>
                <c:pt idx="27965">
                  <c:v>29.7142356896507</c:v>
                </c:pt>
                <c:pt idx="27966">
                  <c:v>29.714396898454101</c:v>
                </c:pt>
                <c:pt idx="27967">
                  <c:v>29.714558106741499</c:v>
                </c:pt>
                <c:pt idx="27968">
                  <c:v>29.714719314513101</c:v>
                </c:pt>
                <c:pt idx="27969">
                  <c:v>29.714880521768801</c:v>
                </c:pt>
                <c:pt idx="27970">
                  <c:v>29.715041728508599</c:v>
                </c:pt>
                <c:pt idx="27971">
                  <c:v>29.715202934732499</c:v>
                </c:pt>
                <c:pt idx="27972">
                  <c:v>29.715364140440499</c:v>
                </c:pt>
                <c:pt idx="27973">
                  <c:v>29.715525345632599</c:v>
                </c:pt>
                <c:pt idx="27974">
                  <c:v>29.715686550308899</c:v>
                </c:pt>
                <c:pt idx="27975">
                  <c:v>29.715847754469198</c:v>
                </c:pt>
                <c:pt idx="27976">
                  <c:v>29.716008958113701</c:v>
                </c:pt>
                <c:pt idx="27977">
                  <c:v>29.716170161242299</c:v>
                </c:pt>
                <c:pt idx="27978">
                  <c:v>29.716331363855002</c:v>
                </c:pt>
                <c:pt idx="27979">
                  <c:v>29.716492565951899</c:v>
                </c:pt>
                <c:pt idx="27980">
                  <c:v>29.716653767532801</c:v>
                </c:pt>
                <c:pt idx="27981">
                  <c:v>29.716814968597902</c:v>
                </c:pt>
                <c:pt idx="27982">
                  <c:v>29.716976169147198</c:v>
                </c:pt>
                <c:pt idx="27983">
                  <c:v>29.717137369180499</c:v>
                </c:pt>
                <c:pt idx="27984">
                  <c:v>29.717298568697998</c:v>
                </c:pt>
                <c:pt idx="27985">
                  <c:v>29.717459767699701</c:v>
                </c:pt>
                <c:pt idx="27986">
                  <c:v>29.7176209661854</c:v>
                </c:pt>
                <c:pt idx="27987">
                  <c:v>29.717782164155299</c:v>
                </c:pt>
                <c:pt idx="27988">
                  <c:v>29.7179433616094</c:v>
                </c:pt>
                <c:pt idx="27989">
                  <c:v>29.718104558547601</c:v>
                </c:pt>
                <c:pt idx="27990">
                  <c:v>29.718265754969899</c:v>
                </c:pt>
                <c:pt idx="27991">
                  <c:v>29.718426950876399</c:v>
                </c:pt>
                <c:pt idx="27992">
                  <c:v>29.718588146266999</c:v>
                </c:pt>
                <c:pt idx="27993">
                  <c:v>29.718749341141699</c:v>
                </c:pt>
                <c:pt idx="27994">
                  <c:v>29.718910535500601</c:v>
                </c:pt>
                <c:pt idx="27995">
                  <c:v>29.7190717293437</c:v>
                </c:pt>
                <c:pt idx="27996">
                  <c:v>29.719232922670901</c:v>
                </c:pt>
                <c:pt idx="27997">
                  <c:v>29.719394115482299</c:v>
                </c:pt>
                <c:pt idx="27998">
                  <c:v>29.719555307777799</c:v>
                </c:pt>
                <c:pt idx="27999">
                  <c:v>29.719716499557499</c:v>
                </c:pt>
                <c:pt idx="28000">
                  <c:v>29.719877690821299</c:v>
                </c:pt>
                <c:pt idx="28001">
                  <c:v>29.720038881569302</c:v>
                </c:pt>
                <c:pt idx="28002">
                  <c:v>29.7202000718015</c:v>
                </c:pt>
                <c:pt idx="28003">
                  <c:v>29.720361261517802</c:v>
                </c:pt>
                <c:pt idx="28004">
                  <c:v>29.720522450718299</c:v>
                </c:pt>
                <c:pt idx="28005">
                  <c:v>29.720683639402999</c:v>
                </c:pt>
                <c:pt idx="28006">
                  <c:v>29.720844827571799</c:v>
                </c:pt>
                <c:pt idx="28007">
                  <c:v>29.721006015224798</c:v>
                </c:pt>
                <c:pt idx="28008">
                  <c:v>29.721167202361901</c:v>
                </c:pt>
                <c:pt idx="28009">
                  <c:v>29.721328388983299</c:v>
                </c:pt>
                <c:pt idx="28010">
                  <c:v>29.7214895750888</c:v>
                </c:pt>
                <c:pt idx="28011">
                  <c:v>29.7216507606785</c:v>
                </c:pt>
                <c:pt idx="28012">
                  <c:v>29.7218119457524</c:v>
                </c:pt>
                <c:pt idx="28013">
                  <c:v>29.721973130310399</c:v>
                </c:pt>
                <c:pt idx="28014">
                  <c:v>29.722134314352601</c:v>
                </c:pt>
                <c:pt idx="28015">
                  <c:v>29.722295497879099</c:v>
                </c:pt>
                <c:pt idx="28016">
                  <c:v>29.722456680889699</c:v>
                </c:pt>
                <c:pt idx="28017">
                  <c:v>29.7226178633845</c:v>
                </c:pt>
                <c:pt idx="28018">
                  <c:v>29.722779045363399</c:v>
                </c:pt>
                <c:pt idx="28019">
                  <c:v>29.722940226826601</c:v>
                </c:pt>
                <c:pt idx="28020">
                  <c:v>29.723101407773999</c:v>
                </c:pt>
                <c:pt idx="28021">
                  <c:v>29.7232625882055</c:v>
                </c:pt>
                <c:pt idx="28022">
                  <c:v>29.723423768121201</c:v>
                </c:pt>
                <c:pt idx="28023">
                  <c:v>29.7235849475212</c:v>
                </c:pt>
                <c:pt idx="28024">
                  <c:v>29.723746126405299</c:v>
                </c:pt>
                <c:pt idx="28025">
                  <c:v>29.7239073047737</c:v>
                </c:pt>
                <c:pt idx="28026">
                  <c:v>29.724068482626201</c:v>
                </c:pt>
                <c:pt idx="28027">
                  <c:v>29.724229659962901</c:v>
                </c:pt>
                <c:pt idx="28028">
                  <c:v>29.7243908367839</c:v>
                </c:pt>
                <c:pt idx="28029">
                  <c:v>29.724552013088999</c:v>
                </c:pt>
                <c:pt idx="28030">
                  <c:v>29.7247131888784</c:v>
                </c:pt>
                <c:pt idx="28031">
                  <c:v>29.724874364152001</c:v>
                </c:pt>
                <c:pt idx="28032">
                  <c:v>29.725035538909701</c:v>
                </c:pt>
                <c:pt idx="28033">
                  <c:v>29.7251967131517</c:v>
                </c:pt>
                <c:pt idx="28034">
                  <c:v>29.725357886877902</c:v>
                </c:pt>
                <c:pt idx="28035">
                  <c:v>29.725519060088399</c:v>
                </c:pt>
                <c:pt idx="28036">
                  <c:v>29.725680232782999</c:v>
                </c:pt>
                <c:pt idx="28037">
                  <c:v>29.725841404961901</c:v>
                </c:pt>
                <c:pt idx="28038">
                  <c:v>29.726002576625</c:v>
                </c:pt>
                <c:pt idx="28039">
                  <c:v>29.726163747772301</c:v>
                </c:pt>
                <c:pt idx="28040">
                  <c:v>29.726324918403801</c:v>
                </c:pt>
                <c:pt idx="28041">
                  <c:v>29.726486088519501</c:v>
                </c:pt>
                <c:pt idx="28042">
                  <c:v>29.726647258119499</c:v>
                </c:pt>
                <c:pt idx="28043">
                  <c:v>29.7268084272037</c:v>
                </c:pt>
                <c:pt idx="28044">
                  <c:v>29.7269695957722</c:v>
                </c:pt>
                <c:pt idx="28045">
                  <c:v>29.7271307638248</c:v>
                </c:pt>
                <c:pt idx="28046">
                  <c:v>29.727291931361702</c:v>
                </c:pt>
                <c:pt idx="28047">
                  <c:v>29.727453098382899</c:v>
                </c:pt>
                <c:pt idx="28048">
                  <c:v>29.727614264888299</c:v>
                </c:pt>
                <c:pt idx="28049">
                  <c:v>29.727775430877902</c:v>
                </c:pt>
                <c:pt idx="28050">
                  <c:v>29.7279365963517</c:v>
                </c:pt>
                <c:pt idx="28051">
                  <c:v>29.728097761309801</c:v>
                </c:pt>
                <c:pt idx="28052">
                  <c:v>29.728258925752201</c:v>
                </c:pt>
                <c:pt idx="28053">
                  <c:v>29.7284200896787</c:v>
                </c:pt>
                <c:pt idx="28054">
                  <c:v>29.728581253089601</c:v>
                </c:pt>
                <c:pt idx="28055">
                  <c:v>29.728742415984701</c:v>
                </c:pt>
                <c:pt idx="28056">
                  <c:v>29.728903578364001</c:v>
                </c:pt>
                <c:pt idx="28057">
                  <c:v>29.729064740227599</c:v>
                </c:pt>
                <c:pt idx="28058">
                  <c:v>29.729225901575401</c:v>
                </c:pt>
                <c:pt idx="28059">
                  <c:v>29.729387062407501</c:v>
                </c:pt>
                <c:pt idx="28060">
                  <c:v>29.729548222723899</c:v>
                </c:pt>
                <c:pt idx="28061">
                  <c:v>29.729709382524501</c:v>
                </c:pt>
                <c:pt idx="28062">
                  <c:v>29.729870541809301</c:v>
                </c:pt>
                <c:pt idx="28063">
                  <c:v>29.7300317005785</c:v>
                </c:pt>
                <c:pt idx="28064">
                  <c:v>29.730192858831899</c:v>
                </c:pt>
                <c:pt idx="28065">
                  <c:v>29.7303540165695</c:v>
                </c:pt>
                <c:pt idx="28066">
                  <c:v>29.7305151737914</c:v>
                </c:pt>
                <c:pt idx="28067">
                  <c:v>29.730676330497602</c:v>
                </c:pt>
                <c:pt idx="28068">
                  <c:v>29.730837486688099</c:v>
                </c:pt>
                <c:pt idx="28069">
                  <c:v>29.730998642362799</c:v>
                </c:pt>
                <c:pt idx="28070">
                  <c:v>29.731159797521801</c:v>
                </c:pt>
                <c:pt idx="28071">
                  <c:v>29.731320952165099</c:v>
                </c:pt>
                <c:pt idx="28072">
                  <c:v>29.731482106292699</c:v>
                </c:pt>
                <c:pt idx="28073">
                  <c:v>29.731643259904502</c:v>
                </c:pt>
                <c:pt idx="28074">
                  <c:v>29.731804413000599</c:v>
                </c:pt>
                <c:pt idx="28075">
                  <c:v>29.731965565581</c:v>
                </c:pt>
                <c:pt idx="28076">
                  <c:v>29.732126717645698</c:v>
                </c:pt>
                <c:pt idx="28077">
                  <c:v>29.7322878691946</c:v>
                </c:pt>
                <c:pt idx="28078">
                  <c:v>29.7324490202279</c:v>
                </c:pt>
                <c:pt idx="28079">
                  <c:v>29.732610170745399</c:v>
                </c:pt>
                <c:pt idx="28080">
                  <c:v>29.732771320747201</c:v>
                </c:pt>
                <c:pt idx="28081">
                  <c:v>29.732932470233401</c:v>
                </c:pt>
                <c:pt idx="28082">
                  <c:v>29.7330936192038</c:v>
                </c:pt>
                <c:pt idx="28083">
                  <c:v>29.733254767658501</c:v>
                </c:pt>
                <c:pt idx="28084">
                  <c:v>29.733415915597501</c:v>
                </c:pt>
                <c:pt idx="28085">
                  <c:v>29.7335770630208</c:v>
                </c:pt>
                <c:pt idx="28086">
                  <c:v>29.733738209928401</c:v>
                </c:pt>
                <c:pt idx="28087">
                  <c:v>29.7338993563203</c:v>
                </c:pt>
                <c:pt idx="28088">
                  <c:v>29.734060502196499</c:v>
                </c:pt>
                <c:pt idx="28089">
                  <c:v>29.734221647557</c:v>
                </c:pt>
                <c:pt idx="28090">
                  <c:v>29.734382792401799</c:v>
                </c:pt>
                <c:pt idx="28091">
                  <c:v>29.734543936730901</c:v>
                </c:pt>
                <c:pt idx="28092">
                  <c:v>29.734705080544298</c:v>
                </c:pt>
                <c:pt idx="28093">
                  <c:v>29.734866223842001</c:v>
                </c:pt>
                <c:pt idx="28094">
                  <c:v>29.735027366624099</c:v>
                </c:pt>
                <c:pt idx="28095">
                  <c:v>29.735188508890399</c:v>
                </c:pt>
                <c:pt idx="28096">
                  <c:v>29.735349650641101</c:v>
                </c:pt>
                <c:pt idx="28097">
                  <c:v>29.735510791876099</c:v>
                </c:pt>
                <c:pt idx="28098">
                  <c:v>29.735671932595402</c:v>
                </c:pt>
                <c:pt idx="28099">
                  <c:v>29.735833072799</c:v>
                </c:pt>
                <c:pt idx="28100">
                  <c:v>29.735994212487</c:v>
                </c:pt>
                <c:pt idx="28101">
                  <c:v>29.736155351659299</c:v>
                </c:pt>
                <c:pt idx="28102">
                  <c:v>29.7363164903159</c:v>
                </c:pt>
                <c:pt idx="28103">
                  <c:v>29.7364776284568</c:v>
                </c:pt>
                <c:pt idx="28104">
                  <c:v>29.736638766082098</c:v>
                </c:pt>
                <c:pt idx="28105">
                  <c:v>29.736799903191599</c:v>
                </c:pt>
                <c:pt idx="28106">
                  <c:v>29.736961039785601</c:v>
                </c:pt>
                <c:pt idx="28107">
                  <c:v>29.737122175863799</c:v>
                </c:pt>
                <c:pt idx="28108">
                  <c:v>29.737283311426399</c:v>
                </c:pt>
                <c:pt idx="28109">
                  <c:v>29.737444446473301</c:v>
                </c:pt>
                <c:pt idx="28110">
                  <c:v>29.737605581004601</c:v>
                </c:pt>
                <c:pt idx="28111">
                  <c:v>29.7377667150202</c:v>
                </c:pt>
                <c:pt idx="28112">
                  <c:v>29.737927848520101</c:v>
                </c:pt>
                <c:pt idx="28113">
                  <c:v>29.738088981504401</c:v>
                </c:pt>
                <c:pt idx="28114">
                  <c:v>29.738250113973098</c:v>
                </c:pt>
                <c:pt idx="28115">
                  <c:v>29.738411245925999</c:v>
                </c:pt>
                <c:pt idx="28116">
                  <c:v>29.738572377363401</c:v>
                </c:pt>
                <c:pt idx="28117">
                  <c:v>29.738733508285002</c:v>
                </c:pt>
                <c:pt idx="28118">
                  <c:v>29.7388946386911</c:v>
                </c:pt>
                <c:pt idx="28119">
                  <c:v>29.739055768581402</c:v>
                </c:pt>
                <c:pt idx="28120">
                  <c:v>29.739216897956201</c:v>
                </c:pt>
                <c:pt idx="28121">
                  <c:v>29.739378026815299</c:v>
                </c:pt>
                <c:pt idx="28122">
                  <c:v>29.739539155158699</c:v>
                </c:pt>
                <c:pt idx="28123">
                  <c:v>29.739700282986501</c:v>
                </c:pt>
                <c:pt idx="28124">
                  <c:v>29.739861410298701</c:v>
                </c:pt>
                <c:pt idx="28125">
                  <c:v>29.7400225370952</c:v>
                </c:pt>
                <c:pt idx="28126">
                  <c:v>29.740183663376101</c:v>
                </c:pt>
                <c:pt idx="28127">
                  <c:v>29.7403447891414</c:v>
                </c:pt>
                <c:pt idx="28128">
                  <c:v>29.740505914391001</c:v>
                </c:pt>
                <c:pt idx="28129">
                  <c:v>29.740667039125</c:v>
                </c:pt>
                <c:pt idx="28130">
                  <c:v>29.740828163343402</c:v>
                </c:pt>
                <c:pt idx="28131">
                  <c:v>29.740989287046101</c:v>
                </c:pt>
                <c:pt idx="28132">
                  <c:v>29.7411504102332</c:v>
                </c:pt>
                <c:pt idx="28133">
                  <c:v>29.7413115329047</c:v>
                </c:pt>
                <c:pt idx="28134">
                  <c:v>29.741472655060601</c:v>
                </c:pt>
                <c:pt idx="28135">
                  <c:v>29.741633776700802</c:v>
                </c:pt>
                <c:pt idx="28136">
                  <c:v>29.7417948978254</c:v>
                </c:pt>
                <c:pt idx="28137">
                  <c:v>29.7419560184345</c:v>
                </c:pt>
                <c:pt idx="28138">
                  <c:v>29.742117138527899</c:v>
                </c:pt>
                <c:pt idx="28139">
                  <c:v>29.7422782581056</c:v>
                </c:pt>
                <c:pt idx="28140">
                  <c:v>29.742439377167798</c:v>
                </c:pt>
                <c:pt idx="28141">
                  <c:v>29.742600495714399</c:v>
                </c:pt>
                <c:pt idx="28142">
                  <c:v>29.742761613745301</c:v>
                </c:pt>
                <c:pt idx="28143">
                  <c:v>29.742922731260599</c:v>
                </c:pt>
                <c:pt idx="28144">
                  <c:v>29.743083848260401</c:v>
                </c:pt>
                <c:pt idx="28145">
                  <c:v>29.743244964744498</c:v>
                </c:pt>
                <c:pt idx="28146">
                  <c:v>29.743406080713001</c:v>
                </c:pt>
                <c:pt idx="28147">
                  <c:v>29.743567196165898</c:v>
                </c:pt>
                <c:pt idx="28148">
                  <c:v>29.7437283111033</c:v>
                </c:pt>
                <c:pt idx="28149">
                  <c:v>29.743889425525001</c:v>
                </c:pt>
                <c:pt idx="28150">
                  <c:v>29.7440505394311</c:v>
                </c:pt>
                <c:pt idx="28151">
                  <c:v>29.744211652821701</c:v>
                </c:pt>
                <c:pt idx="28152">
                  <c:v>29.7443727656966</c:v>
                </c:pt>
                <c:pt idx="28153">
                  <c:v>29.744533878055901</c:v>
                </c:pt>
                <c:pt idx="28154">
                  <c:v>29.744694989899699</c:v>
                </c:pt>
                <c:pt idx="28155">
                  <c:v>29.744856101227899</c:v>
                </c:pt>
                <c:pt idx="28156">
                  <c:v>29.745017212040501</c:v>
                </c:pt>
                <c:pt idx="28157">
                  <c:v>29.745178322337502</c:v>
                </c:pt>
                <c:pt idx="28158">
                  <c:v>29.7453394321189</c:v>
                </c:pt>
                <c:pt idx="28159">
                  <c:v>29.7455005413847</c:v>
                </c:pt>
                <c:pt idx="28160">
                  <c:v>29.745661650134998</c:v>
                </c:pt>
                <c:pt idx="28161">
                  <c:v>29.745822758369599</c:v>
                </c:pt>
                <c:pt idx="28162">
                  <c:v>29.7459838660887</c:v>
                </c:pt>
                <c:pt idx="28163">
                  <c:v>29.746144973292299</c:v>
                </c:pt>
                <c:pt idx="28164">
                  <c:v>29.746306079980201</c:v>
                </c:pt>
                <c:pt idx="28165">
                  <c:v>29.7464671861526</c:v>
                </c:pt>
                <c:pt idx="28166">
                  <c:v>29.746628291809401</c:v>
                </c:pt>
                <c:pt idx="28167">
                  <c:v>29.7467893969506</c:v>
                </c:pt>
                <c:pt idx="28168">
                  <c:v>29.7469505015763</c:v>
                </c:pt>
                <c:pt idx="28169">
                  <c:v>29.747111605686399</c:v>
                </c:pt>
                <c:pt idx="28170">
                  <c:v>29.7472727092809</c:v>
                </c:pt>
                <c:pt idx="28171">
                  <c:v>29.747433812359901</c:v>
                </c:pt>
                <c:pt idx="28172">
                  <c:v>29.747594914923301</c:v>
                </c:pt>
                <c:pt idx="28173">
                  <c:v>29.747756016971199</c:v>
                </c:pt>
                <c:pt idx="28174">
                  <c:v>29.747917118503501</c:v>
                </c:pt>
                <c:pt idx="28175">
                  <c:v>29.748078219520199</c:v>
                </c:pt>
                <c:pt idx="28176">
                  <c:v>29.748239320021401</c:v>
                </c:pt>
                <c:pt idx="28177">
                  <c:v>29.748400420007101</c:v>
                </c:pt>
                <c:pt idx="28178">
                  <c:v>29.7485615194772</c:v>
                </c:pt>
                <c:pt idx="28179">
                  <c:v>29.7487226184317</c:v>
                </c:pt>
                <c:pt idx="28180">
                  <c:v>29.748883716870701</c:v>
                </c:pt>
                <c:pt idx="28181">
                  <c:v>29.7490448147941</c:v>
                </c:pt>
                <c:pt idx="28182">
                  <c:v>29.749205912202001</c:v>
                </c:pt>
                <c:pt idx="28183">
                  <c:v>29.749367009094399</c:v>
                </c:pt>
                <c:pt idx="28184">
                  <c:v>29.7495281054712</c:v>
                </c:pt>
                <c:pt idx="28185">
                  <c:v>29.749689201332501</c:v>
                </c:pt>
                <c:pt idx="28186">
                  <c:v>29.749850296678201</c:v>
                </c:pt>
                <c:pt idx="28187">
                  <c:v>29.750011391508401</c:v>
                </c:pt>
                <c:pt idx="28188">
                  <c:v>29.7501724858231</c:v>
                </c:pt>
                <c:pt idx="28189">
                  <c:v>29.7503335796222</c:v>
                </c:pt>
                <c:pt idx="28190">
                  <c:v>29.750494672905798</c:v>
                </c:pt>
                <c:pt idx="28191">
                  <c:v>29.750655765673901</c:v>
                </c:pt>
                <c:pt idx="28192">
                  <c:v>29.750816857926502</c:v>
                </c:pt>
                <c:pt idx="28193">
                  <c:v>29.750977949663501</c:v>
                </c:pt>
                <c:pt idx="28194">
                  <c:v>29.751139040885</c:v>
                </c:pt>
                <c:pt idx="28195">
                  <c:v>29.751300131591002</c:v>
                </c:pt>
                <c:pt idx="28196">
                  <c:v>29.751461221781401</c:v>
                </c:pt>
                <c:pt idx="28197">
                  <c:v>29.751622311456298</c:v>
                </c:pt>
                <c:pt idx="28198">
                  <c:v>29.7517834006158</c:v>
                </c:pt>
                <c:pt idx="28199">
                  <c:v>29.751944489259699</c:v>
                </c:pt>
                <c:pt idx="28200">
                  <c:v>29.752105577388001</c:v>
                </c:pt>
                <c:pt idx="28201">
                  <c:v>29.752266665000899</c:v>
                </c:pt>
                <c:pt idx="28202">
                  <c:v>29.752427752098299</c:v>
                </c:pt>
                <c:pt idx="28203">
                  <c:v>29.752588838680101</c:v>
                </c:pt>
                <c:pt idx="28204">
                  <c:v>29.752749924746499</c:v>
                </c:pt>
                <c:pt idx="28205">
                  <c:v>29.7529110102973</c:v>
                </c:pt>
                <c:pt idx="28206">
                  <c:v>29.753072095332598</c:v>
                </c:pt>
                <c:pt idx="28207">
                  <c:v>29.753233179852401</c:v>
                </c:pt>
                <c:pt idx="28208">
                  <c:v>29.753394263856801</c:v>
                </c:pt>
                <c:pt idx="28209">
                  <c:v>29.7535553473456</c:v>
                </c:pt>
                <c:pt idx="28210">
                  <c:v>29.753716430318899</c:v>
                </c:pt>
                <c:pt idx="28211">
                  <c:v>29.7538775127767</c:v>
                </c:pt>
                <c:pt idx="28212">
                  <c:v>29.754038594719098</c:v>
                </c:pt>
                <c:pt idx="28213">
                  <c:v>29.754199676145902</c:v>
                </c:pt>
                <c:pt idx="28214">
                  <c:v>29.754360757057299</c:v>
                </c:pt>
                <c:pt idx="28215">
                  <c:v>29.754521837453101</c:v>
                </c:pt>
                <c:pt idx="28216">
                  <c:v>29.754682917333501</c:v>
                </c:pt>
                <c:pt idx="28217">
                  <c:v>29.754843996698401</c:v>
                </c:pt>
                <c:pt idx="28218">
                  <c:v>29.7550050755477</c:v>
                </c:pt>
                <c:pt idx="28219">
                  <c:v>29.755166153881699</c:v>
                </c:pt>
                <c:pt idx="28220">
                  <c:v>29.7553272317001</c:v>
                </c:pt>
                <c:pt idx="28221">
                  <c:v>29.755488309002999</c:v>
                </c:pt>
                <c:pt idx="28222">
                  <c:v>29.755649385790498</c:v>
                </c:pt>
                <c:pt idx="28223">
                  <c:v>29.755810462062499</c:v>
                </c:pt>
                <c:pt idx="28224">
                  <c:v>29.755971537819001</c:v>
                </c:pt>
                <c:pt idx="28225">
                  <c:v>29.75613261306</c:v>
                </c:pt>
                <c:pt idx="28226">
                  <c:v>29.7562936877856</c:v>
                </c:pt>
                <c:pt idx="28227">
                  <c:v>29.756454761995698</c:v>
                </c:pt>
                <c:pt idx="28228">
                  <c:v>29.756615835690301</c:v>
                </c:pt>
                <c:pt idx="28229">
                  <c:v>29.756776908869501</c:v>
                </c:pt>
                <c:pt idx="28230">
                  <c:v>29.756937981533198</c:v>
                </c:pt>
                <c:pt idx="28231">
                  <c:v>29.757099053681401</c:v>
                </c:pt>
                <c:pt idx="28232">
                  <c:v>29.7572601253142</c:v>
                </c:pt>
                <c:pt idx="28233">
                  <c:v>29.757421196431501</c:v>
                </c:pt>
                <c:pt idx="28234">
                  <c:v>29.7575822670333</c:v>
                </c:pt>
                <c:pt idx="28235">
                  <c:v>29.757743337119699</c:v>
                </c:pt>
                <c:pt idx="28236">
                  <c:v>29.757904406690699</c:v>
                </c:pt>
                <c:pt idx="28237">
                  <c:v>29.758065475746101</c:v>
                </c:pt>
                <c:pt idx="28238">
                  <c:v>29.758226544286199</c:v>
                </c:pt>
                <c:pt idx="28239">
                  <c:v>29.758387612310699</c:v>
                </c:pt>
                <c:pt idx="28240">
                  <c:v>29.758548679819899</c:v>
                </c:pt>
                <c:pt idx="28241">
                  <c:v>29.758709746813501</c:v>
                </c:pt>
                <c:pt idx="28242">
                  <c:v>29.7588708132918</c:v>
                </c:pt>
                <c:pt idx="28243">
                  <c:v>29.759031879254501</c:v>
                </c:pt>
                <c:pt idx="28244">
                  <c:v>29.759192944701901</c:v>
                </c:pt>
                <c:pt idx="28245">
                  <c:v>29.7593540096338</c:v>
                </c:pt>
                <c:pt idx="28246">
                  <c:v>29.759515074050299</c:v>
                </c:pt>
                <c:pt idx="28247">
                  <c:v>29.759676137951299</c:v>
                </c:pt>
                <c:pt idx="28248">
                  <c:v>29.7598372013369</c:v>
                </c:pt>
                <c:pt idx="28249">
                  <c:v>29.759998264206999</c:v>
                </c:pt>
                <c:pt idx="28250">
                  <c:v>29.760159326561698</c:v>
                </c:pt>
                <c:pt idx="28251">
                  <c:v>29.760320388400999</c:v>
                </c:pt>
                <c:pt idx="28252">
                  <c:v>29.7604814497249</c:v>
                </c:pt>
                <c:pt idx="28253">
                  <c:v>29.760642510533302</c:v>
                </c:pt>
                <c:pt idx="28254">
                  <c:v>29.760803570826301</c:v>
                </c:pt>
                <c:pt idx="28255">
                  <c:v>29.760964630603901</c:v>
                </c:pt>
                <c:pt idx="28256">
                  <c:v>29.761125689865999</c:v>
                </c:pt>
                <c:pt idx="28257">
                  <c:v>29.761286748612701</c:v>
                </c:pt>
                <c:pt idx="28258">
                  <c:v>29.7614478068441</c:v>
                </c:pt>
                <c:pt idx="28259">
                  <c:v>29.7616088645599</c:v>
                </c:pt>
                <c:pt idx="28260">
                  <c:v>29.761769921760401</c:v>
                </c:pt>
                <c:pt idx="28261">
                  <c:v>29.761930978445498</c:v>
                </c:pt>
                <c:pt idx="28262">
                  <c:v>29.762092034615101</c:v>
                </c:pt>
                <c:pt idx="28263">
                  <c:v>29.762253090269301</c:v>
                </c:pt>
                <c:pt idx="28264">
                  <c:v>29.762414145408201</c:v>
                </c:pt>
                <c:pt idx="28265">
                  <c:v>29.762575200031598</c:v>
                </c:pt>
                <c:pt idx="28266">
                  <c:v>29.7627362541396</c:v>
                </c:pt>
                <c:pt idx="28267">
                  <c:v>29.762897307732199</c:v>
                </c:pt>
                <c:pt idx="28268">
                  <c:v>29.763058360809399</c:v>
                </c:pt>
                <c:pt idx="28269">
                  <c:v>29.7632194133712</c:v>
                </c:pt>
                <c:pt idx="28270">
                  <c:v>29.763380465417601</c:v>
                </c:pt>
                <c:pt idx="28271">
                  <c:v>29.7635415169486</c:v>
                </c:pt>
                <c:pt idx="28272">
                  <c:v>29.763702567964199</c:v>
                </c:pt>
                <c:pt idx="28273">
                  <c:v>29.763863618464399</c:v>
                </c:pt>
                <c:pt idx="28274">
                  <c:v>29.764024668449199</c:v>
                </c:pt>
                <c:pt idx="28275">
                  <c:v>29.7641857179186</c:v>
                </c:pt>
                <c:pt idx="28276">
                  <c:v>29.764346766872599</c:v>
                </c:pt>
                <c:pt idx="28277">
                  <c:v>29.764507815311202</c:v>
                </c:pt>
                <c:pt idx="28278">
                  <c:v>29.764668863234501</c:v>
                </c:pt>
                <c:pt idx="28279">
                  <c:v>29.764829910642302</c:v>
                </c:pt>
                <c:pt idx="28280">
                  <c:v>29.764990957534799</c:v>
                </c:pt>
                <c:pt idx="28281">
                  <c:v>29.765152003911901</c:v>
                </c:pt>
                <c:pt idx="28282">
                  <c:v>29.765313049773599</c:v>
                </c:pt>
                <c:pt idx="28283">
                  <c:v>29.765474095119899</c:v>
                </c:pt>
                <c:pt idx="28284">
                  <c:v>29.765635139950898</c:v>
                </c:pt>
                <c:pt idx="28285">
                  <c:v>29.765796184266499</c:v>
                </c:pt>
                <c:pt idx="28286">
                  <c:v>29.7659572280667</c:v>
                </c:pt>
                <c:pt idx="28287">
                  <c:v>29.766118271351498</c:v>
                </c:pt>
                <c:pt idx="28288">
                  <c:v>29.766279314121</c:v>
                </c:pt>
                <c:pt idx="28289">
                  <c:v>29.766440356375</c:v>
                </c:pt>
                <c:pt idx="28290">
                  <c:v>29.766601398113799</c:v>
                </c:pt>
                <c:pt idx="28291">
                  <c:v>29.7667624393371</c:v>
                </c:pt>
                <c:pt idx="28292">
                  <c:v>29.766923480045101</c:v>
                </c:pt>
                <c:pt idx="28293">
                  <c:v>29.767084520237699</c:v>
                </c:pt>
                <c:pt idx="28294">
                  <c:v>29.767245559915001</c:v>
                </c:pt>
                <c:pt idx="28295">
                  <c:v>29.767406599076899</c:v>
                </c:pt>
                <c:pt idx="28296">
                  <c:v>29.767567637723499</c:v>
                </c:pt>
                <c:pt idx="28297">
                  <c:v>29.767728675854599</c:v>
                </c:pt>
                <c:pt idx="28298">
                  <c:v>29.767889713470499</c:v>
                </c:pt>
                <c:pt idx="28299">
                  <c:v>29.768050750571</c:v>
                </c:pt>
                <c:pt idx="28300">
                  <c:v>29.768211787156101</c:v>
                </c:pt>
                <c:pt idx="28301">
                  <c:v>29.768372823225899</c:v>
                </c:pt>
                <c:pt idx="28302">
                  <c:v>29.768533858780302</c:v>
                </c:pt>
                <c:pt idx="28303">
                  <c:v>29.768694893819401</c:v>
                </c:pt>
                <c:pt idx="28304">
                  <c:v>29.7688559283431</c:v>
                </c:pt>
                <c:pt idx="28305">
                  <c:v>29.7690169623515</c:v>
                </c:pt>
                <c:pt idx="28306">
                  <c:v>29.769177995844601</c:v>
                </c:pt>
                <c:pt idx="28307">
                  <c:v>29.769339028822301</c:v>
                </c:pt>
                <c:pt idx="28308">
                  <c:v>29.769500061284599</c:v>
                </c:pt>
                <c:pt idx="28309">
                  <c:v>29.769661093231701</c:v>
                </c:pt>
                <c:pt idx="28310">
                  <c:v>29.769822124663399</c:v>
                </c:pt>
                <c:pt idx="28311">
                  <c:v>29.769983155579698</c:v>
                </c:pt>
                <c:pt idx="28312">
                  <c:v>29.770144185980801</c:v>
                </c:pt>
                <c:pt idx="28313">
                  <c:v>29.7703052158665</c:v>
                </c:pt>
                <c:pt idx="28314">
                  <c:v>29.7704662452369</c:v>
                </c:pt>
                <c:pt idx="28315">
                  <c:v>29.7706272740919</c:v>
                </c:pt>
                <c:pt idx="28316">
                  <c:v>29.770788302431601</c:v>
                </c:pt>
                <c:pt idx="28317">
                  <c:v>29.770949330255998</c:v>
                </c:pt>
                <c:pt idx="28318">
                  <c:v>29.771110357565099</c:v>
                </c:pt>
                <c:pt idx="28319">
                  <c:v>29.771271384358901</c:v>
                </c:pt>
                <c:pt idx="28320">
                  <c:v>29.771432410637299</c:v>
                </c:pt>
                <c:pt idx="28321">
                  <c:v>29.771593436400401</c:v>
                </c:pt>
                <c:pt idx="28322">
                  <c:v>29.7717544616482</c:v>
                </c:pt>
                <c:pt idx="28323">
                  <c:v>29.771915486380699</c:v>
                </c:pt>
                <c:pt idx="28324">
                  <c:v>29.772076510597898</c:v>
                </c:pt>
                <c:pt idx="28325">
                  <c:v>29.772237534299698</c:v>
                </c:pt>
                <c:pt idx="28326">
                  <c:v>29.772398557486301</c:v>
                </c:pt>
                <c:pt idx="28327">
                  <c:v>29.772559580157498</c:v>
                </c:pt>
                <c:pt idx="28328">
                  <c:v>29.772720602313498</c:v>
                </c:pt>
                <c:pt idx="28329">
                  <c:v>29.772881623954099</c:v>
                </c:pt>
                <c:pt idx="28330">
                  <c:v>29.773042645079499</c:v>
                </c:pt>
                <c:pt idx="28331">
                  <c:v>29.7732036656895</c:v>
                </c:pt>
                <c:pt idx="28332">
                  <c:v>29.773364685784198</c:v>
                </c:pt>
                <c:pt idx="28333">
                  <c:v>29.773525705363699</c:v>
                </c:pt>
                <c:pt idx="28334">
                  <c:v>29.773686724427801</c:v>
                </c:pt>
                <c:pt idx="28335">
                  <c:v>29.773847742976599</c:v>
                </c:pt>
                <c:pt idx="28336">
                  <c:v>29.774008761010201</c:v>
                </c:pt>
                <c:pt idx="28337">
                  <c:v>29.7741697785284</c:v>
                </c:pt>
                <c:pt idx="28338">
                  <c:v>29.774330795531402</c:v>
                </c:pt>
                <c:pt idx="28339">
                  <c:v>29.7744918120191</c:v>
                </c:pt>
                <c:pt idx="28340">
                  <c:v>29.774652827991499</c:v>
                </c:pt>
                <c:pt idx="28341">
                  <c:v>29.774813843448602</c:v>
                </c:pt>
                <c:pt idx="28342">
                  <c:v>29.774974858390401</c:v>
                </c:pt>
                <c:pt idx="28343">
                  <c:v>29.775135872817</c:v>
                </c:pt>
                <c:pt idx="28344">
                  <c:v>29.775296886728199</c:v>
                </c:pt>
                <c:pt idx="28345">
                  <c:v>29.775457900124199</c:v>
                </c:pt>
                <c:pt idx="28346">
                  <c:v>29.775618913004902</c:v>
                </c:pt>
                <c:pt idx="28347">
                  <c:v>29.775779925370401</c:v>
                </c:pt>
                <c:pt idx="28348">
                  <c:v>29.775940937220501</c:v>
                </c:pt>
                <c:pt idx="28349">
                  <c:v>29.7761019485554</c:v>
                </c:pt>
                <c:pt idx="28350">
                  <c:v>29.776262959375</c:v>
                </c:pt>
                <c:pt idx="28351">
                  <c:v>29.776423969679399</c:v>
                </c:pt>
                <c:pt idx="28352">
                  <c:v>29.776584979468499</c:v>
                </c:pt>
                <c:pt idx="28353">
                  <c:v>29.776745988742299</c:v>
                </c:pt>
                <c:pt idx="28354">
                  <c:v>29.776906997500799</c:v>
                </c:pt>
                <c:pt idx="28355">
                  <c:v>29.777068005744098</c:v>
                </c:pt>
                <c:pt idx="28356">
                  <c:v>29.777229013472201</c:v>
                </c:pt>
                <c:pt idx="28357">
                  <c:v>29.777390020684901</c:v>
                </c:pt>
                <c:pt idx="28358">
                  <c:v>29.777551027382501</c:v>
                </c:pt>
                <c:pt idx="28359">
                  <c:v>29.777712033564701</c:v>
                </c:pt>
                <c:pt idx="28360">
                  <c:v>29.7778730392317</c:v>
                </c:pt>
                <c:pt idx="28361">
                  <c:v>29.778034044383499</c:v>
                </c:pt>
                <c:pt idx="28362">
                  <c:v>29.778195049019999</c:v>
                </c:pt>
                <c:pt idx="28363">
                  <c:v>29.778356053141199</c:v>
                </c:pt>
                <c:pt idx="28364">
                  <c:v>29.778517056747202</c:v>
                </c:pt>
                <c:pt idx="28365">
                  <c:v>29.778678059838001</c:v>
                </c:pt>
                <c:pt idx="28366">
                  <c:v>29.7788390624135</c:v>
                </c:pt>
                <c:pt idx="28367">
                  <c:v>29.779000064473799</c:v>
                </c:pt>
                <c:pt idx="28368">
                  <c:v>29.779161066018801</c:v>
                </c:pt>
                <c:pt idx="28369">
                  <c:v>29.7793220670486</c:v>
                </c:pt>
                <c:pt idx="28370">
                  <c:v>29.779483067563199</c:v>
                </c:pt>
                <c:pt idx="28371">
                  <c:v>29.779644067562501</c:v>
                </c:pt>
                <c:pt idx="28372">
                  <c:v>29.779805067046599</c:v>
                </c:pt>
                <c:pt idx="28373">
                  <c:v>29.779966066015401</c:v>
                </c:pt>
                <c:pt idx="28374">
                  <c:v>29.780127064469099</c:v>
                </c:pt>
                <c:pt idx="28375">
                  <c:v>29.7802880624075</c:v>
                </c:pt>
                <c:pt idx="28376">
                  <c:v>29.780449059830602</c:v>
                </c:pt>
                <c:pt idx="28377">
                  <c:v>29.780610056738599</c:v>
                </c:pt>
                <c:pt idx="28378">
                  <c:v>29.7807710531313</c:v>
                </c:pt>
                <c:pt idx="28379">
                  <c:v>29.780932049008801</c:v>
                </c:pt>
                <c:pt idx="28380">
                  <c:v>29.781093044371001</c:v>
                </c:pt>
                <c:pt idx="28381">
                  <c:v>29.781254039218101</c:v>
                </c:pt>
                <c:pt idx="28382">
                  <c:v>29.781415033549901</c:v>
                </c:pt>
                <c:pt idx="28383">
                  <c:v>29.781576027366501</c:v>
                </c:pt>
                <c:pt idx="28384">
                  <c:v>29.781737020667901</c:v>
                </c:pt>
                <c:pt idx="28385">
                  <c:v>29.7818980134541</c:v>
                </c:pt>
                <c:pt idx="28386">
                  <c:v>29.782059005725099</c:v>
                </c:pt>
                <c:pt idx="28387">
                  <c:v>29.782219997480901</c:v>
                </c:pt>
                <c:pt idx="28388">
                  <c:v>29.7823809887214</c:v>
                </c:pt>
                <c:pt idx="28389">
                  <c:v>29.782541979446801</c:v>
                </c:pt>
                <c:pt idx="28390">
                  <c:v>29.782702969656899</c:v>
                </c:pt>
                <c:pt idx="28391">
                  <c:v>29.7828639593519</c:v>
                </c:pt>
                <c:pt idx="28392">
                  <c:v>29.783024948531601</c:v>
                </c:pt>
                <c:pt idx="28393">
                  <c:v>29.783185937196201</c:v>
                </c:pt>
                <c:pt idx="28394">
                  <c:v>29.783346925345501</c:v>
                </c:pt>
                <c:pt idx="28395">
                  <c:v>29.783507912979601</c:v>
                </c:pt>
                <c:pt idx="28396">
                  <c:v>29.783668900098601</c:v>
                </c:pt>
                <c:pt idx="28397">
                  <c:v>29.783829886702399</c:v>
                </c:pt>
                <c:pt idx="28398">
                  <c:v>29.783990872790898</c:v>
                </c:pt>
                <c:pt idx="28399">
                  <c:v>29.7841518583643</c:v>
                </c:pt>
                <c:pt idx="28400">
                  <c:v>29.784312843422502</c:v>
                </c:pt>
                <c:pt idx="28401">
                  <c:v>29.784473827965499</c:v>
                </c:pt>
                <c:pt idx="28402">
                  <c:v>29.7846348119933</c:v>
                </c:pt>
                <c:pt idx="28403">
                  <c:v>29.7847957955059</c:v>
                </c:pt>
                <c:pt idx="28404">
                  <c:v>29.7849567785034</c:v>
                </c:pt>
                <c:pt idx="28405">
                  <c:v>29.785117760985699</c:v>
                </c:pt>
                <c:pt idx="28406">
                  <c:v>29.785278742952698</c:v>
                </c:pt>
                <c:pt idx="28407">
                  <c:v>29.7854397244047</c:v>
                </c:pt>
                <c:pt idx="28408">
                  <c:v>29.785600705341398</c:v>
                </c:pt>
                <c:pt idx="28409">
                  <c:v>29.785761685762999</c:v>
                </c:pt>
                <c:pt idx="28410">
                  <c:v>29.7859226656693</c:v>
                </c:pt>
                <c:pt idx="28411">
                  <c:v>29.7860836450606</c:v>
                </c:pt>
                <c:pt idx="28412">
                  <c:v>29.7862446239366</c:v>
                </c:pt>
                <c:pt idx="28413">
                  <c:v>29.786405602297499</c:v>
                </c:pt>
                <c:pt idx="28414">
                  <c:v>29.786566580143202</c:v>
                </c:pt>
                <c:pt idx="28415">
                  <c:v>29.7867275574738</c:v>
                </c:pt>
                <c:pt idx="28416">
                  <c:v>29.786888534289201</c:v>
                </c:pt>
                <c:pt idx="28417">
                  <c:v>29.787049510589402</c:v>
                </c:pt>
                <c:pt idx="28418">
                  <c:v>29.787210486374502</c:v>
                </c:pt>
                <c:pt idx="28419">
                  <c:v>29.787371461644401</c:v>
                </c:pt>
                <c:pt idx="28420">
                  <c:v>29.787532436399101</c:v>
                </c:pt>
                <c:pt idx="28421">
                  <c:v>29.787693410638699</c:v>
                </c:pt>
                <c:pt idx="28422">
                  <c:v>29.7878543843632</c:v>
                </c:pt>
                <c:pt idx="28423">
                  <c:v>29.788015357572501</c:v>
                </c:pt>
                <c:pt idx="28424">
                  <c:v>29.788176330266602</c:v>
                </c:pt>
                <c:pt idx="28425">
                  <c:v>29.788337302445601</c:v>
                </c:pt>
                <c:pt idx="28426">
                  <c:v>29.7884982741095</c:v>
                </c:pt>
                <c:pt idx="28427">
                  <c:v>29.788659245258199</c:v>
                </c:pt>
                <c:pt idx="28428">
                  <c:v>29.7888202158917</c:v>
                </c:pt>
                <c:pt idx="28429">
                  <c:v>29.788981186010201</c:v>
                </c:pt>
                <c:pt idx="28430">
                  <c:v>29.789142155613501</c:v>
                </c:pt>
                <c:pt idx="28431">
                  <c:v>29.7893031247016</c:v>
                </c:pt>
                <c:pt idx="28432">
                  <c:v>29.789464093274599</c:v>
                </c:pt>
                <c:pt idx="28433">
                  <c:v>29.789625061332501</c:v>
                </c:pt>
                <c:pt idx="28434">
                  <c:v>29.789786028875199</c:v>
                </c:pt>
                <c:pt idx="28435">
                  <c:v>29.789946995902799</c:v>
                </c:pt>
                <c:pt idx="28436">
                  <c:v>29.790107962415298</c:v>
                </c:pt>
                <c:pt idx="28437">
                  <c:v>29.790268928412701</c:v>
                </c:pt>
                <c:pt idx="28438">
                  <c:v>29.790429893894899</c:v>
                </c:pt>
                <c:pt idx="28439">
                  <c:v>29.790590858862</c:v>
                </c:pt>
                <c:pt idx="28440">
                  <c:v>29.790751823314</c:v>
                </c:pt>
                <c:pt idx="28441">
                  <c:v>29.7909127872508</c:v>
                </c:pt>
                <c:pt idx="28442">
                  <c:v>29.791073750672599</c:v>
                </c:pt>
                <c:pt idx="28443">
                  <c:v>29.7912347135792</c:v>
                </c:pt>
                <c:pt idx="28444">
                  <c:v>29.791395675970701</c:v>
                </c:pt>
                <c:pt idx="28445">
                  <c:v>29.791556637847101</c:v>
                </c:pt>
                <c:pt idx="28446">
                  <c:v>29.791717599208301</c:v>
                </c:pt>
                <c:pt idx="28447">
                  <c:v>29.791878560054499</c:v>
                </c:pt>
                <c:pt idx="28448">
                  <c:v>29.7920395203856</c:v>
                </c:pt>
                <c:pt idx="28449">
                  <c:v>29.792200480201501</c:v>
                </c:pt>
                <c:pt idx="28450">
                  <c:v>29.792361439502301</c:v>
                </c:pt>
                <c:pt idx="28451">
                  <c:v>29.792522398288099</c:v>
                </c:pt>
                <c:pt idx="28452">
                  <c:v>29.792683356558701</c:v>
                </c:pt>
                <c:pt idx="28453">
                  <c:v>29.792844314314198</c:v>
                </c:pt>
                <c:pt idx="28454">
                  <c:v>29.793005271554598</c:v>
                </c:pt>
                <c:pt idx="28455">
                  <c:v>29.793166228279901</c:v>
                </c:pt>
                <c:pt idx="28456">
                  <c:v>29.793327184490199</c:v>
                </c:pt>
                <c:pt idx="28457">
                  <c:v>29.7934881401853</c:v>
                </c:pt>
                <c:pt idx="28458">
                  <c:v>29.7936490953653</c:v>
                </c:pt>
                <c:pt idx="28459">
                  <c:v>29.793810050030299</c:v>
                </c:pt>
                <c:pt idx="28460">
                  <c:v>29.793971004180101</c:v>
                </c:pt>
                <c:pt idx="28461">
                  <c:v>29.794131957814901</c:v>
                </c:pt>
                <c:pt idx="28462">
                  <c:v>29.794292910934601</c:v>
                </c:pt>
                <c:pt idx="28463">
                  <c:v>29.794453863539101</c:v>
                </c:pt>
                <c:pt idx="28464">
                  <c:v>29.794614815628702</c:v>
                </c:pt>
                <c:pt idx="28465">
                  <c:v>29.794775767203099</c:v>
                </c:pt>
                <c:pt idx="28466">
                  <c:v>29.794936718262399</c:v>
                </c:pt>
                <c:pt idx="28467">
                  <c:v>29.795097668806701</c:v>
                </c:pt>
                <c:pt idx="28468">
                  <c:v>29.795258618835899</c:v>
                </c:pt>
                <c:pt idx="28469">
                  <c:v>29.795419568349999</c:v>
                </c:pt>
                <c:pt idx="28470">
                  <c:v>29.795580517348998</c:v>
                </c:pt>
                <c:pt idx="28471">
                  <c:v>29.795741465833</c:v>
                </c:pt>
                <c:pt idx="28472">
                  <c:v>29.795902413801802</c:v>
                </c:pt>
                <c:pt idx="28473">
                  <c:v>29.796063361255701</c:v>
                </c:pt>
                <c:pt idx="28474">
                  <c:v>29.7962243081944</c:v>
                </c:pt>
                <c:pt idx="28475">
                  <c:v>29.796385254618102</c:v>
                </c:pt>
                <c:pt idx="28476">
                  <c:v>29.796546200526699</c:v>
                </c:pt>
                <c:pt idx="28477">
                  <c:v>29.796707145920301</c:v>
                </c:pt>
                <c:pt idx="28478">
                  <c:v>29.796868090798799</c:v>
                </c:pt>
                <c:pt idx="28479">
                  <c:v>29.7970290351622</c:v>
                </c:pt>
                <c:pt idx="28480">
                  <c:v>29.7971899790106</c:v>
                </c:pt>
                <c:pt idx="28481">
                  <c:v>29.797350922343899</c:v>
                </c:pt>
                <c:pt idx="28482">
                  <c:v>29.7975118651622</c:v>
                </c:pt>
                <c:pt idx="28483">
                  <c:v>29.7976728074654</c:v>
                </c:pt>
                <c:pt idx="28484">
                  <c:v>29.797833749253499</c:v>
                </c:pt>
                <c:pt idx="28485">
                  <c:v>29.7979946905267</c:v>
                </c:pt>
                <c:pt idx="28486">
                  <c:v>29.7981556312847</c:v>
                </c:pt>
                <c:pt idx="28487">
                  <c:v>29.7983165715277</c:v>
                </c:pt>
                <c:pt idx="28488">
                  <c:v>29.798477511255701</c:v>
                </c:pt>
                <c:pt idx="28489">
                  <c:v>29.798638450468601</c:v>
                </c:pt>
                <c:pt idx="28490">
                  <c:v>29.798799389166501</c:v>
                </c:pt>
                <c:pt idx="28491">
                  <c:v>29.798960327349398</c:v>
                </c:pt>
                <c:pt idx="28492">
                  <c:v>29.799121265017199</c:v>
                </c:pt>
                <c:pt idx="28493">
                  <c:v>29.799282202169898</c:v>
                </c:pt>
                <c:pt idx="28494">
                  <c:v>29.7994431388077</c:v>
                </c:pt>
                <c:pt idx="28495">
                  <c:v>29.7996040749304</c:v>
                </c:pt>
                <c:pt idx="28496">
                  <c:v>29.799765010538</c:v>
                </c:pt>
                <c:pt idx="28497">
                  <c:v>29.799925945630701</c:v>
                </c:pt>
                <c:pt idx="28498">
                  <c:v>29.800086880208301</c:v>
                </c:pt>
                <c:pt idx="28499">
                  <c:v>29.8002478142709</c:v>
                </c:pt>
                <c:pt idx="28500">
                  <c:v>29.800408747818398</c:v>
                </c:pt>
                <c:pt idx="28501">
                  <c:v>29.800569680851002</c:v>
                </c:pt>
                <c:pt idx="28502">
                  <c:v>29.800730613368501</c:v>
                </c:pt>
                <c:pt idx="28503">
                  <c:v>29.800891545371002</c:v>
                </c:pt>
                <c:pt idx="28504">
                  <c:v>29.801052476858398</c:v>
                </c:pt>
                <c:pt idx="28505">
                  <c:v>29.8012134078309</c:v>
                </c:pt>
                <c:pt idx="28506">
                  <c:v>29.801374338288301</c:v>
                </c:pt>
                <c:pt idx="28507">
                  <c:v>29.801535268230701</c:v>
                </c:pt>
                <c:pt idx="28508">
                  <c:v>29.801696197658199</c:v>
                </c:pt>
                <c:pt idx="28509">
                  <c:v>29.8018571265705</c:v>
                </c:pt>
                <c:pt idx="28510">
                  <c:v>29.802018054967899</c:v>
                </c:pt>
                <c:pt idx="28511">
                  <c:v>29.8021789828503</c:v>
                </c:pt>
                <c:pt idx="28512">
                  <c:v>29.8023399102177</c:v>
                </c:pt>
                <c:pt idx="28513">
                  <c:v>29.802500837070099</c:v>
                </c:pt>
                <c:pt idx="28514">
                  <c:v>29.8026617634074</c:v>
                </c:pt>
                <c:pt idx="28515">
                  <c:v>29.802822689229799</c:v>
                </c:pt>
                <c:pt idx="28516">
                  <c:v>29.802983614537201</c:v>
                </c:pt>
                <c:pt idx="28517">
                  <c:v>29.803144539329502</c:v>
                </c:pt>
                <c:pt idx="28518">
                  <c:v>29.8033054636069</c:v>
                </c:pt>
                <c:pt idx="28519">
                  <c:v>29.803466387369301</c:v>
                </c:pt>
                <c:pt idx="28520">
                  <c:v>29.803627310616701</c:v>
                </c:pt>
                <c:pt idx="28521">
                  <c:v>29.803788233349099</c:v>
                </c:pt>
                <c:pt idx="28522">
                  <c:v>29.803949155566499</c:v>
                </c:pt>
                <c:pt idx="28523">
                  <c:v>29.804110077268898</c:v>
                </c:pt>
                <c:pt idx="28524">
                  <c:v>29.8042709984563</c:v>
                </c:pt>
                <c:pt idx="28525">
                  <c:v>29.804431919128799</c:v>
                </c:pt>
                <c:pt idx="28526">
                  <c:v>29.804592839286201</c:v>
                </c:pt>
                <c:pt idx="28527">
                  <c:v>29.804753758928701</c:v>
                </c:pt>
                <c:pt idx="28528">
                  <c:v>29.8049146780562</c:v>
                </c:pt>
                <c:pt idx="28529">
                  <c:v>29.8050755966688</c:v>
                </c:pt>
                <c:pt idx="28530">
                  <c:v>29.8052365147663</c:v>
                </c:pt>
                <c:pt idx="28531">
                  <c:v>29.805397432348901</c:v>
                </c:pt>
                <c:pt idx="28532">
                  <c:v>29.805558349416501</c:v>
                </c:pt>
                <c:pt idx="28533">
                  <c:v>29.805719265969099</c:v>
                </c:pt>
                <c:pt idx="28534">
                  <c:v>29.8058801820067</c:v>
                </c:pt>
                <c:pt idx="28535">
                  <c:v>29.806041097529398</c:v>
                </c:pt>
                <c:pt idx="28536">
                  <c:v>29.806202012537199</c:v>
                </c:pt>
                <c:pt idx="28537">
                  <c:v>29.806362927029902</c:v>
                </c:pt>
                <c:pt idx="28538">
                  <c:v>29.806523841007699</c:v>
                </c:pt>
                <c:pt idx="28539">
                  <c:v>29.806684754470499</c:v>
                </c:pt>
                <c:pt idx="28540">
                  <c:v>29.806845667418401</c:v>
                </c:pt>
                <c:pt idx="28541">
                  <c:v>29.807006579851301</c:v>
                </c:pt>
                <c:pt idx="28542">
                  <c:v>29.807167491769299</c:v>
                </c:pt>
                <c:pt idx="28543">
                  <c:v>29.807328403172299</c:v>
                </c:pt>
                <c:pt idx="28544">
                  <c:v>29.807489314060302</c:v>
                </c:pt>
                <c:pt idx="28545">
                  <c:v>29.807650224433399</c:v>
                </c:pt>
                <c:pt idx="28546">
                  <c:v>29.807811134291502</c:v>
                </c:pt>
                <c:pt idx="28547">
                  <c:v>29.807972043634699</c:v>
                </c:pt>
                <c:pt idx="28548">
                  <c:v>29.808132952463001</c:v>
                </c:pt>
                <c:pt idx="28549">
                  <c:v>29.808293860776299</c:v>
                </c:pt>
                <c:pt idx="28550">
                  <c:v>29.808454768574599</c:v>
                </c:pt>
                <c:pt idx="28551">
                  <c:v>29.8086156758581</c:v>
                </c:pt>
                <c:pt idx="28552">
                  <c:v>29.8087765826265</c:v>
                </c:pt>
                <c:pt idx="28553">
                  <c:v>29.808937488880101</c:v>
                </c:pt>
                <c:pt idx="28554">
                  <c:v>29.809098394618701</c:v>
                </c:pt>
                <c:pt idx="28555">
                  <c:v>29.809259299842299</c:v>
                </c:pt>
                <c:pt idx="28556">
                  <c:v>29.809420204551</c:v>
                </c:pt>
                <c:pt idx="28557">
                  <c:v>29.809581108744801</c:v>
                </c:pt>
                <c:pt idx="28558">
                  <c:v>29.809742012423701</c:v>
                </c:pt>
                <c:pt idx="28559">
                  <c:v>29.8099029155876</c:v>
                </c:pt>
                <c:pt idx="28560">
                  <c:v>29.8100638182366</c:v>
                </c:pt>
                <c:pt idx="28561">
                  <c:v>29.810224720370702</c:v>
                </c:pt>
                <c:pt idx="28562">
                  <c:v>29.810385621989901</c:v>
                </c:pt>
                <c:pt idx="28563">
                  <c:v>29.8105465230941</c:v>
                </c:pt>
                <c:pt idx="28564">
                  <c:v>29.8107074236834</c:v>
                </c:pt>
                <c:pt idx="28565">
                  <c:v>29.810868323757798</c:v>
                </c:pt>
                <c:pt idx="28566">
                  <c:v>29.811029223317298</c:v>
                </c:pt>
                <c:pt idx="28567">
                  <c:v>29.811190122361801</c:v>
                </c:pt>
                <c:pt idx="28568">
                  <c:v>29.8113510208915</c:v>
                </c:pt>
                <c:pt idx="28569">
                  <c:v>29.811511918906199</c:v>
                </c:pt>
                <c:pt idx="28570">
                  <c:v>29.811672816405999</c:v>
                </c:pt>
                <c:pt idx="28571">
                  <c:v>29.8118337133909</c:v>
                </c:pt>
                <c:pt idx="28572">
                  <c:v>29.8119946098609</c:v>
                </c:pt>
                <c:pt idx="28573">
                  <c:v>29.812155505816001</c:v>
                </c:pt>
                <c:pt idx="28574">
                  <c:v>29.812316401256201</c:v>
                </c:pt>
                <c:pt idx="28575">
                  <c:v>29.812477296181498</c:v>
                </c:pt>
                <c:pt idx="28576">
                  <c:v>29.812638190591901</c:v>
                </c:pt>
                <c:pt idx="28577">
                  <c:v>29.812799084487398</c:v>
                </c:pt>
                <c:pt idx="28578">
                  <c:v>29.812959977867902</c:v>
                </c:pt>
                <c:pt idx="28579">
                  <c:v>29.813120870733599</c:v>
                </c:pt>
                <c:pt idx="28580">
                  <c:v>29.813281763084401</c:v>
                </c:pt>
                <c:pt idx="28581">
                  <c:v>29.813442654920301</c:v>
                </c:pt>
                <c:pt idx="28582">
                  <c:v>29.8136035462413</c:v>
                </c:pt>
                <c:pt idx="28583">
                  <c:v>29.813764437047499</c:v>
                </c:pt>
                <c:pt idx="28584">
                  <c:v>29.813925327338701</c:v>
                </c:pt>
                <c:pt idx="28585">
                  <c:v>29.814086217115001</c:v>
                </c:pt>
                <c:pt idx="28586">
                  <c:v>29.814247106376499</c:v>
                </c:pt>
                <c:pt idx="28587">
                  <c:v>29.814407995123101</c:v>
                </c:pt>
                <c:pt idx="28588">
                  <c:v>29.814568883354699</c:v>
                </c:pt>
                <c:pt idx="28589">
                  <c:v>29.814729771071601</c:v>
                </c:pt>
                <c:pt idx="28590">
                  <c:v>29.814890658273502</c:v>
                </c:pt>
                <c:pt idx="28591">
                  <c:v>29.8150515449605</c:v>
                </c:pt>
                <c:pt idx="28592">
                  <c:v>29.8152124311327</c:v>
                </c:pt>
                <c:pt idx="28593">
                  <c:v>29.815373316790001</c:v>
                </c:pt>
                <c:pt idx="28594">
                  <c:v>29.8155342019325</c:v>
                </c:pt>
                <c:pt idx="28595">
                  <c:v>29.815695086560002</c:v>
                </c:pt>
                <c:pt idx="28596">
                  <c:v>29.8158559706727</c:v>
                </c:pt>
                <c:pt idx="28597">
                  <c:v>29.816016854270501</c:v>
                </c:pt>
                <c:pt idx="28598">
                  <c:v>29.816177737353499</c:v>
                </c:pt>
                <c:pt idx="28599">
                  <c:v>29.816338619921599</c:v>
                </c:pt>
                <c:pt idx="28600">
                  <c:v>29.8164995019748</c:v>
                </c:pt>
                <c:pt idx="28601">
                  <c:v>29.816660383513199</c:v>
                </c:pt>
                <c:pt idx="28602">
                  <c:v>29.816821264536699</c:v>
                </c:pt>
                <c:pt idx="28603">
                  <c:v>29.816982145045401</c:v>
                </c:pt>
                <c:pt idx="28604">
                  <c:v>29.817143025039201</c:v>
                </c:pt>
                <c:pt idx="28605">
                  <c:v>29.817303904518099</c:v>
                </c:pt>
                <c:pt idx="28606">
                  <c:v>29.817464783482201</c:v>
                </c:pt>
                <c:pt idx="28607">
                  <c:v>29.817625661931402</c:v>
                </c:pt>
                <c:pt idx="28608">
                  <c:v>29.8177865398658</c:v>
                </c:pt>
                <c:pt idx="28609">
                  <c:v>29.817947417285399</c:v>
                </c:pt>
                <c:pt idx="28610">
                  <c:v>29.8181082941901</c:v>
                </c:pt>
                <c:pt idx="28611">
                  <c:v>29.818269170579899</c:v>
                </c:pt>
                <c:pt idx="28612">
                  <c:v>29.8184300464549</c:v>
                </c:pt>
                <c:pt idx="28613">
                  <c:v>29.818590921815101</c:v>
                </c:pt>
                <c:pt idx="28614">
                  <c:v>29.818751796660401</c:v>
                </c:pt>
                <c:pt idx="28615">
                  <c:v>29.818912670990901</c:v>
                </c:pt>
                <c:pt idx="28616">
                  <c:v>29.819073544806599</c:v>
                </c:pt>
                <c:pt idx="28617">
                  <c:v>29.819234418107399</c:v>
                </c:pt>
                <c:pt idx="28618">
                  <c:v>29.8193952908934</c:v>
                </c:pt>
                <c:pt idx="28619">
                  <c:v>29.819556163164499</c:v>
                </c:pt>
                <c:pt idx="28620">
                  <c:v>29.819717034920899</c:v>
                </c:pt>
                <c:pt idx="28621">
                  <c:v>29.8198779061624</c:v>
                </c:pt>
                <c:pt idx="28622">
                  <c:v>29.820038776889</c:v>
                </c:pt>
                <c:pt idx="28623">
                  <c:v>29.8201996471009</c:v>
                </c:pt>
                <c:pt idx="28624">
                  <c:v>29.820360516797901</c:v>
                </c:pt>
                <c:pt idx="28625">
                  <c:v>29.820521385980101</c:v>
                </c:pt>
                <c:pt idx="28626">
                  <c:v>29.820682254647501</c:v>
                </c:pt>
                <c:pt idx="28627">
                  <c:v>29.820843122799999</c:v>
                </c:pt>
                <c:pt idx="28628">
                  <c:v>29.821003990437799</c:v>
                </c:pt>
                <c:pt idx="28629">
                  <c:v>29.821164857560699</c:v>
                </c:pt>
                <c:pt idx="28630">
                  <c:v>29.821325724168801</c:v>
                </c:pt>
                <c:pt idx="28631">
                  <c:v>29.821486590262101</c:v>
                </c:pt>
                <c:pt idx="28632">
                  <c:v>29.821647455840601</c:v>
                </c:pt>
                <c:pt idx="28633">
                  <c:v>29.821808320904299</c:v>
                </c:pt>
                <c:pt idx="28634">
                  <c:v>29.821969185453199</c:v>
                </c:pt>
                <c:pt idx="28635">
                  <c:v>29.822130049487299</c:v>
                </c:pt>
                <c:pt idx="28636">
                  <c:v>29.822290913006501</c:v>
                </c:pt>
                <c:pt idx="28637">
                  <c:v>29.822451776011</c:v>
                </c:pt>
                <c:pt idx="28638">
                  <c:v>29.822612638500701</c:v>
                </c:pt>
                <c:pt idx="28639">
                  <c:v>29.822773500475499</c:v>
                </c:pt>
                <c:pt idx="28640">
                  <c:v>29.822934361935602</c:v>
                </c:pt>
                <c:pt idx="28641">
                  <c:v>29.823095222880902</c:v>
                </c:pt>
                <c:pt idx="28642">
                  <c:v>29.823256083311399</c:v>
                </c:pt>
                <c:pt idx="28643">
                  <c:v>29.823416943226999</c:v>
                </c:pt>
                <c:pt idx="28644">
                  <c:v>29.823577802627899</c:v>
                </c:pt>
                <c:pt idx="28645">
                  <c:v>29.823738661514</c:v>
                </c:pt>
                <c:pt idx="28646">
                  <c:v>29.823899519885401</c:v>
                </c:pt>
                <c:pt idx="28647">
                  <c:v>29.824060377741901</c:v>
                </c:pt>
                <c:pt idx="28648">
                  <c:v>29.824221235083598</c:v>
                </c:pt>
                <c:pt idx="28649">
                  <c:v>29.8243820919106</c:v>
                </c:pt>
                <c:pt idx="28650">
                  <c:v>29.824542948222799</c:v>
                </c:pt>
                <c:pt idx="28651">
                  <c:v>29.824703804020199</c:v>
                </c:pt>
                <c:pt idx="28652">
                  <c:v>29.824864659302801</c:v>
                </c:pt>
                <c:pt idx="28653">
                  <c:v>29.825025514070699</c:v>
                </c:pt>
                <c:pt idx="28654">
                  <c:v>29.825186368323799</c:v>
                </c:pt>
                <c:pt idx="28655">
                  <c:v>29.825347222062099</c:v>
                </c:pt>
                <c:pt idx="28656">
                  <c:v>29.825508075285601</c:v>
                </c:pt>
                <c:pt idx="28657">
                  <c:v>29.8256689279944</c:v>
                </c:pt>
                <c:pt idx="28658">
                  <c:v>29.8258297801884</c:v>
                </c:pt>
                <c:pt idx="28659">
                  <c:v>29.825990631867601</c:v>
                </c:pt>
                <c:pt idx="28660">
                  <c:v>29.826151483032099</c:v>
                </c:pt>
                <c:pt idx="28661">
                  <c:v>29.826312333681798</c:v>
                </c:pt>
                <c:pt idx="28662">
                  <c:v>29.826473183816699</c:v>
                </c:pt>
                <c:pt idx="28663">
                  <c:v>29.8266340334369</c:v>
                </c:pt>
                <c:pt idx="28664">
                  <c:v>29.826794882542298</c:v>
                </c:pt>
                <c:pt idx="28665">
                  <c:v>29.826955731133001</c:v>
                </c:pt>
                <c:pt idx="28666">
                  <c:v>29.827116579208901</c:v>
                </c:pt>
                <c:pt idx="28667">
                  <c:v>29.827277426770099</c:v>
                </c:pt>
                <c:pt idx="28668">
                  <c:v>29.827438273816501</c:v>
                </c:pt>
                <c:pt idx="28669">
                  <c:v>29.827599120348101</c:v>
                </c:pt>
                <c:pt idx="28670">
                  <c:v>29.827759966365001</c:v>
                </c:pt>
                <c:pt idx="28671">
                  <c:v>29.827920811867202</c:v>
                </c:pt>
                <c:pt idx="28672">
                  <c:v>29.8280816568546</c:v>
                </c:pt>
                <c:pt idx="28673">
                  <c:v>29.828242501327299</c:v>
                </c:pt>
                <c:pt idx="28674">
                  <c:v>29.828403345285199</c:v>
                </c:pt>
                <c:pt idx="28675">
                  <c:v>29.8285641887284</c:v>
                </c:pt>
                <c:pt idx="28676">
                  <c:v>29.828725031656798</c:v>
                </c:pt>
                <c:pt idx="28677">
                  <c:v>29.8288858740706</c:v>
                </c:pt>
                <c:pt idx="28678">
                  <c:v>29.829046715969501</c:v>
                </c:pt>
                <c:pt idx="28679">
                  <c:v>29.829207557353801</c:v>
                </c:pt>
                <c:pt idx="28680">
                  <c:v>29.829368398223298</c:v>
                </c:pt>
                <c:pt idx="28681">
                  <c:v>29.8295292385781</c:v>
                </c:pt>
                <c:pt idx="28682">
                  <c:v>29.8296900784181</c:v>
                </c:pt>
                <c:pt idx="28683">
                  <c:v>29.829850917743499</c:v>
                </c:pt>
                <c:pt idx="28684">
                  <c:v>29.8300117565541</c:v>
                </c:pt>
                <c:pt idx="28685">
                  <c:v>29.830172594850001</c:v>
                </c:pt>
                <c:pt idx="28686">
                  <c:v>29.8303334326311</c:v>
                </c:pt>
                <c:pt idx="28687">
                  <c:v>29.8304942698975</c:v>
                </c:pt>
                <c:pt idx="28688">
                  <c:v>29.830655106649299</c:v>
                </c:pt>
                <c:pt idx="28689">
                  <c:v>29.8308159428863</c:v>
                </c:pt>
                <c:pt idx="28690">
                  <c:v>29.830976778608498</c:v>
                </c:pt>
                <c:pt idx="28691">
                  <c:v>29.8311376138161</c:v>
                </c:pt>
                <c:pt idx="28692">
                  <c:v>29.831298448508999</c:v>
                </c:pt>
                <c:pt idx="28693">
                  <c:v>29.831459282687099</c:v>
                </c:pt>
                <c:pt idx="28694">
                  <c:v>29.831620116350599</c:v>
                </c:pt>
                <c:pt idx="28695">
                  <c:v>29.831780949499301</c:v>
                </c:pt>
                <c:pt idx="28696">
                  <c:v>29.831941782133299</c:v>
                </c:pt>
                <c:pt idx="28697">
                  <c:v>29.832102614252602</c:v>
                </c:pt>
                <c:pt idx="28698">
                  <c:v>29.832263445857201</c:v>
                </c:pt>
                <c:pt idx="28699">
                  <c:v>29.832424276947201</c:v>
                </c:pt>
                <c:pt idx="28700">
                  <c:v>29.832585107522402</c:v>
                </c:pt>
                <c:pt idx="28701">
                  <c:v>29.832745937582899</c:v>
                </c:pt>
                <c:pt idx="28702">
                  <c:v>29.832906767128701</c:v>
                </c:pt>
                <c:pt idx="28703">
                  <c:v>29.8330675961598</c:v>
                </c:pt>
                <c:pt idx="28704">
                  <c:v>29.8332284246763</c:v>
                </c:pt>
                <c:pt idx="28705">
                  <c:v>29.833389252678</c:v>
                </c:pt>
                <c:pt idx="28706">
                  <c:v>29.8335500801651</c:v>
                </c:pt>
                <c:pt idx="28707">
                  <c:v>29.833710907137402</c:v>
                </c:pt>
                <c:pt idx="28708">
                  <c:v>29.8338717335951</c:v>
                </c:pt>
                <c:pt idx="28709">
                  <c:v>29.834032559538102</c:v>
                </c:pt>
                <c:pt idx="28710">
                  <c:v>29.834193384966401</c:v>
                </c:pt>
                <c:pt idx="28711">
                  <c:v>29.834354209880001</c:v>
                </c:pt>
                <c:pt idx="28712">
                  <c:v>29.834515034279001</c:v>
                </c:pt>
                <c:pt idx="28713">
                  <c:v>29.834675858163301</c:v>
                </c:pt>
                <c:pt idx="28714">
                  <c:v>29.834836681532899</c:v>
                </c:pt>
                <c:pt idx="28715">
                  <c:v>29.8349975043878</c:v>
                </c:pt>
                <c:pt idx="28716">
                  <c:v>29.835158326727999</c:v>
                </c:pt>
                <c:pt idx="28717">
                  <c:v>29.835319148553602</c:v>
                </c:pt>
                <c:pt idx="28718">
                  <c:v>29.835479969864501</c:v>
                </c:pt>
                <c:pt idx="28719">
                  <c:v>29.835640790660701</c:v>
                </c:pt>
                <c:pt idx="28720">
                  <c:v>29.835801610942301</c:v>
                </c:pt>
                <c:pt idx="28721">
                  <c:v>29.835962430709198</c:v>
                </c:pt>
                <c:pt idx="28722">
                  <c:v>29.836123249961499</c:v>
                </c:pt>
                <c:pt idx="28723">
                  <c:v>29.836284068699001</c:v>
                </c:pt>
                <c:pt idx="28724">
                  <c:v>29.836444886921999</c:v>
                </c:pt>
                <c:pt idx="28725">
                  <c:v>29.836605704630198</c:v>
                </c:pt>
                <c:pt idx="28726">
                  <c:v>29.836766521823801</c:v>
                </c:pt>
                <c:pt idx="28727">
                  <c:v>29.8369273385028</c:v>
                </c:pt>
                <c:pt idx="28728">
                  <c:v>29.837088154667001</c:v>
                </c:pt>
                <c:pt idx="28729">
                  <c:v>29.837248970316701</c:v>
                </c:pt>
                <c:pt idx="28730">
                  <c:v>29.837409785451701</c:v>
                </c:pt>
                <c:pt idx="28731">
                  <c:v>29.837570600071999</c:v>
                </c:pt>
                <c:pt idx="28732">
                  <c:v>29.8377314141777</c:v>
                </c:pt>
                <c:pt idx="28733">
                  <c:v>29.837892227768801</c:v>
                </c:pt>
                <c:pt idx="28734">
                  <c:v>29.8380530408452</c:v>
                </c:pt>
                <c:pt idx="28735">
                  <c:v>29.838213853406899</c:v>
                </c:pt>
                <c:pt idx="28736">
                  <c:v>29.838374665454001</c:v>
                </c:pt>
                <c:pt idx="28737">
                  <c:v>29.8385354769865</c:v>
                </c:pt>
                <c:pt idx="28738">
                  <c:v>29.8386962880044</c:v>
                </c:pt>
                <c:pt idx="28739">
                  <c:v>29.838857098507599</c:v>
                </c:pt>
                <c:pt idx="28740">
                  <c:v>29.839017908496199</c:v>
                </c:pt>
                <c:pt idx="28741">
                  <c:v>29.8391787179701</c:v>
                </c:pt>
                <c:pt idx="28742">
                  <c:v>29.8393395269294</c:v>
                </c:pt>
                <c:pt idx="28743">
                  <c:v>29.839500335374101</c:v>
                </c:pt>
                <c:pt idx="28744">
                  <c:v>29.839661143304099</c:v>
                </c:pt>
                <c:pt idx="28745">
                  <c:v>29.8398219507196</c:v>
                </c:pt>
                <c:pt idx="28746">
                  <c:v>29.839982757620401</c:v>
                </c:pt>
                <c:pt idx="28747">
                  <c:v>29.8401435640065</c:v>
                </c:pt>
                <c:pt idx="28748">
                  <c:v>29.840304369878101</c:v>
                </c:pt>
                <c:pt idx="28749">
                  <c:v>29.840465175235</c:v>
                </c:pt>
                <c:pt idx="28750">
                  <c:v>29.840625980077402</c:v>
                </c:pt>
                <c:pt idx="28751">
                  <c:v>29.8407867844051</c:v>
                </c:pt>
                <c:pt idx="28752">
                  <c:v>29.840947588218199</c:v>
                </c:pt>
                <c:pt idx="28753">
                  <c:v>29.841108391516599</c:v>
                </c:pt>
                <c:pt idx="28754">
                  <c:v>29.841269194300502</c:v>
                </c:pt>
                <c:pt idx="28755">
                  <c:v>29.841429996569801</c:v>
                </c:pt>
                <c:pt idx="28756">
                  <c:v>29.8415907983244</c:v>
                </c:pt>
                <c:pt idx="28757">
                  <c:v>29.8417515995644</c:v>
                </c:pt>
                <c:pt idx="28758">
                  <c:v>29.8419124002899</c:v>
                </c:pt>
                <c:pt idx="28759">
                  <c:v>29.8420732005007</c:v>
                </c:pt>
                <c:pt idx="28760">
                  <c:v>29.8422340001969</c:v>
                </c:pt>
                <c:pt idx="28761">
                  <c:v>29.842394799378599</c:v>
                </c:pt>
                <c:pt idx="28762">
                  <c:v>29.8425555980456</c:v>
                </c:pt>
                <c:pt idx="28763">
                  <c:v>29.842716396198</c:v>
                </c:pt>
                <c:pt idx="28764">
                  <c:v>29.8428771938359</c:v>
                </c:pt>
                <c:pt idx="28765">
                  <c:v>29.8430379909591</c:v>
                </c:pt>
                <c:pt idx="28766">
                  <c:v>29.8431987875678</c:v>
                </c:pt>
                <c:pt idx="28767">
                  <c:v>29.843359583661801</c:v>
                </c:pt>
                <c:pt idx="28768">
                  <c:v>29.843520379241301</c:v>
                </c:pt>
                <c:pt idx="28769">
                  <c:v>29.843681174306202</c:v>
                </c:pt>
                <c:pt idx="28770">
                  <c:v>29.843841968856498</c:v>
                </c:pt>
                <c:pt idx="28771">
                  <c:v>29.844002762892199</c:v>
                </c:pt>
                <c:pt idx="28772">
                  <c:v>29.844163556413399</c:v>
                </c:pt>
                <c:pt idx="28773">
                  <c:v>29.8443243494199</c:v>
                </c:pt>
                <c:pt idx="28774">
                  <c:v>29.8444851419119</c:v>
                </c:pt>
                <c:pt idx="28775">
                  <c:v>29.8446459338893</c:v>
                </c:pt>
                <c:pt idx="28776">
                  <c:v>29.8448067253521</c:v>
                </c:pt>
                <c:pt idx="28777">
                  <c:v>29.8449675163004</c:v>
                </c:pt>
                <c:pt idx="28778">
                  <c:v>29.8451283067341</c:v>
                </c:pt>
                <c:pt idx="28779">
                  <c:v>29.8452890966532</c:v>
                </c:pt>
                <c:pt idx="28780">
                  <c:v>29.8454498860577</c:v>
                </c:pt>
                <c:pt idx="28781">
                  <c:v>29.8456106749477</c:v>
                </c:pt>
                <c:pt idx="28782">
                  <c:v>29.8457714633231</c:v>
                </c:pt>
                <c:pt idx="28783">
                  <c:v>29.8459322511839</c:v>
                </c:pt>
                <c:pt idx="28784">
                  <c:v>29.846093038530199</c:v>
                </c:pt>
                <c:pt idx="28785">
                  <c:v>29.846253825361899</c:v>
                </c:pt>
                <c:pt idx="28786">
                  <c:v>29.846414611679101</c:v>
                </c:pt>
                <c:pt idx="28787">
                  <c:v>29.846575397481701</c:v>
                </c:pt>
                <c:pt idx="28788">
                  <c:v>29.846736182769799</c:v>
                </c:pt>
                <c:pt idx="28789">
                  <c:v>29.846896967543199</c:v>
                </c:pt>
                <c:pt idx="28790">
                  <c:v>29.8470577518022</c:v>
                </c:pt>
                <c:pt idx="28791">
                  <c:v>29.847218535546599</c:v>
                </c:pt>
                <c:pt idx="28792">
                  <c:v>29.847379318776401</c:v>
                </c:pt>
                <c:pt idx="28793">
                  <c:v>29.847540101491699</c:v>
                </c:pt>
                <c:pt idx="28794">
                  <c:v>29.847700883692401</c:v>
                </c:pt>
                <c:pt idx="28795">
                  <c:v>29.847861665378598</c:v>
                </c:pt>
                <c:pt idx="28796">
                  <c:v>29.848022446550299</c:v>
                </c:pt>
                <c:pt idx="28797">
                  <c:v>29.8481832272074</c:v>
                </c:pt>
                <c:pt idx="28798">
                  <c:v>29.848344007350001</c:v>
                </c:pt>
                <c:pt idx="28799">
                  <c:v>29.848504786978001</c:v>
                </c:pt>
                <c:pt idx="28800">
                  <c:v>29.848665566091501</c:v>
                </c:pt>
                <c:pt idx="28801">
                  <c:v>29.848826344690501</c:v>
                </c:pt>
                <c:pt idx="28802">
                  <c:v>29.848987122774901</c:v>
                </c:pt>
                <c:pt idx="28803">
                  <c:v>29.8491479003448</c:v>
                </c:pt>
                <c:pt idx="28804">
                  <c:v>29.849308677400199</c:v>
                </c:pt>
                <c:pt idx="28805">
                  <c:v>29.849469453941101</c:v>
                </c:pt>
                <c:pt idx="28806">
                  <c:v>29.849630229967399</c:v>
                </c:pt>
                <c:pt idx="28807">
                  <c:v>29.849791005479201</c:v>
                </c:pt>
                <c:pt idx="28808">
                  <c:v>29.849951780476399</c:v>
                </c:pt>
                <c:pt idx="28809">
                  <c:v>29.8501125549592</c:v>
                </c:pt>
                <c:pt idx="28810">
                  <c:v>29.8502733289274</c:v>
                </c:pt>
                <c:pt idx="28811">
                  <c:v>29.850434102381101</c:v>
                </c:pt>
                <c:pt idx="28812">
                  <c:v>29.850594875320301</c:v>
                </c:pt>
                <c:pt idx="28813">
                  <c:v>29.850755647745</c:v>
                </c:pt>
                <c:pt idx="28814">
                  <c:v>29.8509164196551</c:v>
                </c:pt>
                <c:pt idx="28815">
                  <c:v>29.851077191050798</c:v>
                </c:pt>
                <c:pt idx="28816">
                  <c:v>29.851237961931901</c:v>
                </c:pt>
                <c:pt idx="28817">
                  <c:v>29.851398732298598</c:v>
                </c:pt>
                <c:pt idx="28818">
                  <c:v>29.8515595021507</c:v>
                </c:pt>
                <c:pt idx="28819">
                  <c:v>29.851720271488301</c:v>
                </c:pt>
                <c:pt idx="28820">
                  <c:v>29.851881040311401</c:v>
                </c:pt>
                <c:pt idx="28821">
                  <c:v>29.852041808620001</c:v>
                </c:pt>
                <c:pt idx="28822">
                  <c:v>29.852202576414101</c:v>
                </c:pt>
                <c:pt idx="28823">
                  <c:v>29.852363343693799</c:v>
                </c:pt>
                <c:pt idx="28824">
                  <c:v>29.852524110458901</c:v>
                </c:pt>
                <c:pt idx="28825">
                  <c:v>29.8526848767095</c:v>
                </c:pt>
                <c:pt idx="28826">
                  <c:v>29.852845642445601</c:v>
                </c:pt>
                <c:pt idx="28827">
                  <c:v>29.853006407667301</c:v>
                </c:pt>
                <c:pt idx="28828">
                  <c:v>29.853167172374398</c:v>
                </c:pt>
                <c:pt idx="28829">
                  <c:v>29.853327936566998</c:v>
                </c:pt>
                <c:pt idx="28830">
                  <c:v>29.853488700245201</c:v>
                </c:pt>
                <c:pt idx="28831">
                  <c:v>29.8536494634089</c:v>
                </c:pt>
                <c:pt idx="28832">
                  <c:v>29.853810226058101</c:v>
                </c:pt>
                <c:pt idx="28833">
                  <c:v>29.853970988192799</c:v>
                </c:pt>
                <c:pt idx="28834">
                  <c:v>29.854131749813</c:v>
                </c:pt>
                <c:pt idx="28835">
                  <c:v>29.8542925109188</c:v>
                </c:pt>
                <c:pt idx="28836">
                  <c:v>29.854453271510099</c:v>
                </c:pt>
                <c:pt idx="28837">
                  <c:v>29.854614031586902</c:v>
                </c:pt>
                <c:pt idx="28838">
                  <c:v>29.8547747911492</c:v>
                </c:pt>
                <c:pt idx="28839">
                  <c:v>29.854935550196998</c:v>
                </c:pt>
                <c:pt idx="28840">
                  <c:v>29.855096308730399</c:v>
                </c:pt>
                <c:pt idx="28841">
                  <c:v>29.855257066749299</c:v>
                </c:pt>
                <c:pt idx="28842">
                  <c:v>29.855417824253799</c:v>
                </c:pt>
                <c:pt idx="28843">
                  <c:v>29.855578581243702</c:v>
                </c:pt>
                <c:pt idx="28844">
                  <c:v>29.855739337719299</c:v>
                </c:pt>
                <c:pt idx="28845">
                  <c:v>29.855900093680301</c:v>
                </c:pt>
                <c:pt idx="28846">
                  <c:v>29.856060849126902</c:v>
                </c:pt>
                <c:pt idx="28847">
                  <c:v>29.856221604059002</c:v>
                </c:pt>
                <c:pt idx="28848">
                  <c:v>29.856382358476701</c:v>
                </c:pt>
                <c:pt idx="28849">
                  <c:v>29.856543112379899</c:v>
                </c:pt>
                <c:pt idx="28850">
                  <c:v>29.856703865768701</c:v>
                </c:pt>
                <c:pt idx="28851">
                  <c:v>29.856864618643002</c:v>
                </c:pt>
                <c:pt idx="28852">
                  <c:v>29.857025371002798</c:v>
                </c:pt>
                <c:pt idx="28853">
                  <c:v>29.857186122848201</c:v>
                </c:pt>
                <c:pt idx="28854">
                  <c:v>29.8573468741792</c:v>
                </c:pt>
                <c:pt idx="28855">
                  <c:v>29.857507624995701</c:v>
                </c:pt>
                <c:pt idx="28856">
                  <c:v>29.857668375297798</c:v>
                </c:pt>
                <c:pt idx="28857">
                  <c:v>29.857829125085399</c:v>
                </c:pt>
                <c:pt idx="28858">
                  <c:v>29.857989874358498</c:v>
                </c:pt>
                <c:pt idx="28859">
                  <c:v>29.8581506231173</c:v>
                </c:pt>
                <c:pt idx="28860">
                  <c:v>29.858311371361602</c:v>
                </c:pt>
                <c:pt idx="28861">
                  <c:v>29.858472119091399</c:v>
                </c:pt>
                <c:pt idx="28862">
                  <c:v>29.858632866306898</c:v>
                </c:pt>
                <c:pt idx="28863">
                  <c:v>29.858793613007901</c:v>
                </c:pt>
                <c:pt idx="28864">
                  <c:v>29.858954359194399</c:v>
                </c:pt>
                <c:pt idx="28865">
                  <c:v>29.8591151048665</c:v>
                </c:pt>
                <c:pt idx="28866">
                  <c:v>29.859275850024201</c:v>
                </c:pt>
                <c:pt idx="28867">
                  <c:v>29.8594365946675</c:v>
                </c:pt>
                <c:pt idx="28868">
                  <c:v>29.859597338796402</c:v>
                </c:pt>
                <c:pt idx="28869">
                  <c:v>29.859758082410799</c:v>
                </c:pt>
                <c:pt idx="28870">
                  <c:v>29.8599188255108</c:v>
                </c:pt>
                <c:pt idx="28871">
                  <c:v>29.860079568096399</c:v>
                </c:pt>
                <c:pt idx="28872">
                  <c:v>29.860240310167502</c:v>
                </c:pt>
                <c:pt idx="28873">
                  <c:v>29.860401051724299</c:v>
                </c:pt>
                <c:pt idx="28874">
                  <c:v>29.8605617927666</c:v>
                </c:pt>
                <c:pt idx="28875">
                  <c:v>29.860722533294499</c:v>
                </c:pt>
                <c:pt idx="28876">
                  <c:v>29.860883273308001</c:v>
                </c:pt>
                <c:pt idx="28877">
                  <c:v>29.861044012807099</c:v>
                </c:pt>
                <c:pt idx="28878">
                  <c:v>29.861204751791799</c:v>
                </c:pt>
                <c:pt idx="28879">
                  <c:v>29.861365490262099</c:v>
                </c:pt>
                <c:pt idx="28880">
                  <c:v>29.861526228217901</c:v>
                </c:pt>
                <c:pt idx="28881">
                  <c:v>29.861686965659398</c:v>
                </c:pt>
                <c:pt idx="28882">
                  <c:v>29.861847702586498</c:v>
                </c:pt>
                <c:pt idx="28883">
                  <c:v>29.862008438999101</c:v>
                </c:pt>
                <c:pt idx="28884">
                  <c:v>29.862169174897399</c:v>
                </c:pt>
                <c:pt idx="28885">
                  <c:v>29.862329910281201</c:v>
                </c:pt>
                <c:pt idx="28886">
                  <c:v>29.8624906451507</c:v>
                </c:pt>
                <c:pt idx="28887">
                  <c:v>29.862651379505799</c:v>
                </c:pt>
                <c:pt idx="28888">
                  <c:v>29.862812113346401</c:v>
                </c:pt>
                <c:pt idx="28889">
                  <c:v>29.862972846672701</c:v>
                </c:pt>
                <c:pt idx="28890">
                  <c:v>29.8631335794846</c:v>
                </c:pt>
                <c:pt idx="28891">
                  <c:v>29.863294311782099</c:v>
                </c:pt>
                <c:pt idx="28892">
                  <c:v>29.863455043565299</c:v>
                </c:pt>
                <c:pt idx="28893">
                  <c:v>29.863615774833999</c:v>
                </c:pt>
                <c:pt idx="28894">
                  <c:v>29.863776505588302</c:v>
                </c:pt>
                <c:pt idx="28895">
                  <c:v>29.863937235828299</c:v>
                </c:pt>
                <c:pt idx="28896">
                  <c:v>29.864097965553899</c:v>
                </c:pt>
                <c:pt idx="28897">
                  <c:v>29.864258694765098</c:v>
                </c:pt>
                <c:pt idx="28898">
                  <c:v>29.864419423462</c:v>
                </c:pt>
                <c:pt idx="28899">
                  <c:v>29.8645801516444</c:v>
                </c:pt>
                <c:pt idx="28900">
                  <c:v>29.8647408793125</c:v>
                </c:pt>
                <c:pt idx="28901">
                  <c:v>29.864901606466201</c:v>
                </c:pt>
                <c:pt idx="28902">
                  <c:v>29.865062333105602</c:v>
                </c:pt>
                <c:pt idx="28903">
                  <c:v>29.865223059230502</c:v>
                </c:pt>
                <c:pt idx="28904">
                  <c:v>29.8653837848412</c:v>
                </c:pt>
                <c:pt idx="28905">
                  <c:v>29.865544509937401</c:v>
                </c:pt>
                <c:pt idx="28906">
                  <c:v>29.8657052345193</c:v>
                </c:pt>
                <c:pt idx="28907">
                  <c:v>29.865865958586799</c:v>
                </c:pt>
                <c:pt idx="28908">
                  <c:v>29.866026682139999</c:v>
                </c:pt>
                <c:pt idx="28909">
                  <c:v>29.866187405178799</c:v>
                </c:pt>
                <c:pt idx="28910">
                  <c:v>29.866348127703201</c:v>
                </c:pt>
                <c:pt idx="28911">
                  <c:v>29.866508849713298</c:v>
                </c:pt>
                <c:pt idx="28912">
                  <c:v>29.866669571208998</c:v>
                </c:pt>
                <c:pt idx="28913">
                  <c:v>29.8668302921904</c:v>
                </c:pt>
                <c:pt idx="28914">
                  <c:v>29.866991012657401</c:v>
                </c:pt>
                <c:pt idx="28915">
                  <c:v>29.8671517326101</c:v>
                </c:pt>
                <c:pt idx="28916">
                  <c:v>29.867312452048498</c:v>
                </c:pt>
                <c:pt idx="28917">
                  <c:v>29.867473170972499</c:v>
                </c:pt>
                <c:pt idx="28918">
                  <c:v>29.867633889382098</c:v>
                </c:pt>
                <c:pt idx="28919">
                  <c:v>29.8677946072774</c:v>
                </c:pt>
                <c:pt idx="28920">
                  <c:v>29.8679553246584</c:v>
                </c:pt>
                <c:pt idx="28921">
                  <c:v>29.868116041524999</c:v>
                </c:pt>
                <c:pt idx="28922">
                  <c:v>29.8682767578773</c:v>
                </c:pt>
                <c:pt idx="28923">
                  <c:v>29.868437473715201</c:v>
                </c:pt>
                <c:pt idx="28924">
                  <c:v>29.868598189038799</c:v>
                </c:pt>
                <c:pt idx="28925">
                  <c:v>29.8687589038481</c:v>
                </c:pt>
                <c:pt idx="28926">
                  <c:v>29.868919618143099</c:v>
                </c:pt>
                <c:pt idx="28927">
                  <c:v>29.869080331923701</c:v>
                </c:pt>
                <c:pt idx="28928">
                  <c:v>29.869241045190002</c:v>
                </c:pt>
                <c:pt idx="28929">
                  <c:v>29.869401757941901</c:v>
                </c:pt>
                <c:pt idx="28930">
                  <c:v>29.869562470179599</c:v>
                </c:pt>
                <c:pt idx="28931">
                  <c:v>29.869723181902899</c:v>
                </c:pt>
                <c:pt idx="28932">
                  <c:v>29.869883893111901</c:v>
                </c:pt>
                <c:pt idx="28933">
                  <c:v>29.870044603806601</c:v>
                </c:pt>
                <c:pt idx="28934">
                  <c:v>29.870205313986901</c:v>
                </c:pt>
                <c:pt idx="28935">
                  <c:v>29.870366023652998</c:v>
                </c:pt>
                <c:pt idx="28936">
                  <c:v>29.870526732804699</c:v>
                </c:pt>
                <c:pt idx="28937">
                  <c:v>29.870687441442101</c:v>
                </c:pt>
                <c:pt idx="28938">
                  <c:v>29.870848149565202</c:v>
                </c:pt>
                <c:pt idx="28939">
                  <c:v>29.871008857174001</c:v>
                </c:pt>
                <c:pt idx="28940">
                  <c:v>29.871169564268499</c:v>
                </c:pt>
                <c:pt idx="28941">
                  <c:v>29.871330270848699</c:v>
                </c:pt>
                <c:pt idx="28942">
                  <c:v>29.8714909769146</c:v>
                </c:pt>
                <c:pt idx="28943">
                  <c:v>29.871651682466201</c:v>
                </c:pt>
                <c:pt idx="28944">
                  <c:v>29.8718123875034</c:v>
                </c:pt>
                <c:pt idx="28945">
                  <c:v>29.871973092026401</c:v>
                </c:pt>
                <c:pt idx="28946">
                  <c:v>29.872133796035101</c:v>
                </c:pt>
                <c:pt idx="28947">
                  <c:v>29.872294499529399</c:v>
                </c:pt>
                <c:pt idx="28948">
                  <c:v>29.872455202509499</c:v>
                </c:pt>
                <c:pt idx="28949">
                  <c:v>29.872615904975302</c:v>
                </c:pt>
                <c:pt idx="28950">
                  <c:v>29.872776606926799</c:v>
                </c:pt>
                <c:pt idx="28951">
                  <c:v>29.872937308364001</c:v>
                </c:pt>
                <c:pt idx="28952">
                  <c:v>29.873098009286899</c:v>
                </c:pt>
                <c:pt idx="28953">
                  <c:v>29.873258709695499</c:v>
                </c:pt>
                <c:pt idx="28954">
                  <c:v>29.8734194095899</c:v>
                </c:pt>
                <c:pt idx="28955">
                  <c:v>29.8735801089699</c:v>
                </c:pt>
                <c:pt idx="28956">
                  <c:v>29.873740807835699</c:v>
                </c:pt>
                <c:pt idx="28957">
                  <c:v>29.873901506187199</c:v>
                </c:pt>
                <c:pt idx="28958">
                  <c:v>29.874062204024401</c:v>
                </c:pt>
                <c:pt idx="28959">
                  <c:v>29.874222901347402</c:v>
                </c:pt>
                <c:pt idx="28960">
                  <c:v>29.874383598156001</c:v>
                </c:pt>
                <c:pt idx="28961">
                  <c:v>29.874544294450398</c:v>
                </c:pt>
                <c:pt idx="28962">
                  <c:v>29.874704990230502</c:v>
                </c:pt>
                <c:pt idx="28963">
                  <c:v>29.874865685496399</c:v>
                </c:pt>
                <c:pt idx="28964">
                  <c:v>29.875026380247999</c:v>
                </c:pt>
                <c:pt idx="28965">
                  <c:v>29.8751870744853</c:v>
                </c:pt>
                <c:pt idx="28966">
                  <c:v>29.8753477682083</c:v>
                </c:pt>
                <c:pt idx="28967">
                  <c:v>29.875508461417098</c:v>
                </c:pt>
                <c:pt idx="28968">
                  <c:v>29.875669154111598</c:v>
                </c:pt>
                <c:pt idx="28969">
                  <c:v>29.8758298462919</c:v>
                </c:pt>
                <c:pt idx="28970">
                  <c:v>29.8759905379579</c:v>
                </c:pt>
                <c:pt idx="28971">
                  <c:v>29.876151229109599</c:v>
                </c:pt>
                <c:pt idx="28972">
                  <c:v>29.876311919747099</c:v>
                </c:pt>
                <c:pt idx="28973">
                  <c:v>29.876472609870302</c:v>
                </c:pt>
                <c:pt idx="28974">
                  <c:v>29.876633299479298</c:v>
                </c:pt>
                <c:pt idx="28975">
                  <c:v>29.876793988574001</c:v>
                </c:pt>
                <c:pt idx="28976">
                  <c:v>29.876954677154501</c:v>
                </c:pt>
                <c:pt idx="28977">
                  <c:v>29.8771153652207</c:v>
                </c:pt>
                <c:pt idx="28978">
                  <c:v>29.8772760527727</c:v>
                </c:pt>
                <c:pt idx="28979">
                  <c:v>29.877436739810399</c:v>
                </c:pt>
                <c:pt idx="28980">
                  <c:v>29.877597426333899</c:v>
                </c:pt>
                <c:pt idx="28981">
                  <c:v>29.877758112343201</c:v>
                </c:pt>
                <c:pt idx="28982">
                  <c:v>29.877918797838198</c:v>
                </c:pt>
                <c:pt idx="28983">
                  <c:v>29.878079482819</c:v>
                </c:pt>
                <c:pt idx="28984">
                  <c:v>29.878240167285501</c:v>
                </c:pt>
                <c:pt idx="28985">
                  <c:v>29.878400851237799</c:v>
                </c:pt>
                <c:pt idx="28986">
                  <c:v>29.878561534675899</c:v>
                </c:pt>
                <c:pt idx="28987">
                  <c:v>29.878722217599702</c:v>
                </c:pt>
                <c:pt idx="28988">
                  <c:v>29.878882900009302</c:v>
                </c:pt>
                <c:pt idx="28989">
                  <c:v>29.8790435819047</c:v>
                </c:pt>
                <c:pt idx="28990">
                  <c:v>29.8792042632858</c:v>
                </c:pt>
                <c:pt idx="28991">
                  <c:v>29.879364944152801</c:v>
                </c:pt>
                <c:pt idx="28992">
                  <c:v>29.879525624505501</c:v>
                </c:pt>
                <c:pt idx="28993">
                  <c:v>29.879686304343998</c:v>
                </c:pt>
                <c:pt idx="28994">
                  <c:v>29.879846983668202</c:v>
                </c:pt>
                <c:pt idx="28995">
                  <c:v>29.880007662478299</c:v>
                </c:pt>
                <c:pt idx="28996">
                  <c:v>29.880168340774102</c:v>
                </c:pt>
                <c:pt idx="28997">
                  <c:v>29.880329018555699</c:v>
                </c:pt>
                <c:pt idx="28998">
                  <c:v>29.880489695823101</c:v>
                </c:pt>
                <c:pt idx="28999">
                  <c:v>29.880650372576302</c:v>
                </c:pt>
                <c:pt idx="29000">
                  <c:v>29.8808110488153</c:v>
                </c:pt>
                <c:pt idx="29001">
                  <c:v>29.88097172454</c:v>
                </c:pt>
                <c:pt idx="29002">
                  <c:v>29.881132399750602</c:v>
                </c:pt>
                <c:pt idx="29003">
                  <c:v>29.881293074446901</c:v>
                </c:pt>
                <c:pt idx="29004">
                  <c:v>29.881453748629099</c:v>
                </c:pt>
                <c:pt idx="29005">
                  <c:v>29.881614422297002</c:v>
                </c:pt>
                <c:pt idx="29006">
                  <c:v>29.881775095450799</c:v>
                </c:pt>
                <c:pt idx="29007">
                  <c:v>29.881935768090301</c:v>
                </c:pt>
                <c:pt idx="29008">
                  <c:v>29.882096440215701</c:v>
                </c:pt>
                <c:pt idx="29009">
                  <c:v>29.882257111826799</c:v>
                </c:pt>
                <c:pt idx="29010">
                  <c:v>29.882417782923799</c:v>
                </c:pt>
                <c:pt idx="29011">
                  <c:v>29.8825784535065</c:v>
                </c:pt>
                <c:pt idx="29012">
                  <c:v>29.882739123575099</c:v>
                </c:pt>
                <c:pt idx="29013">
                  <c:v>29.8828997931295</c:v>
                </c:pt>
                <c:pt idx="29014">
                  <c:v>29.883060462169698</c:v>
                </c:pt>
                <c:pt idx="29015">
                  <c:v>29.883221130695699</c:v>
                </c:pt>
                <c:pt idx="29016">
                  <c:v>29.8833817987075</c:v>
                </c:pt>
                <c:pt idx="29017">
                  <c:v>29.883542466205199</c:v>
                </c:pt>
                <c:pt idx="29018">
                  <c:v>29.8837031331886</c:v>
                </c:pt>
                <c:pt idx="29019">
                  <c:v>29.883863799657899</c:v>
                </c:pt>
                <c:pt idx="29020">
                  <c:v>29.884024465612999</c:v>
                </c:pt>
                <c:pt idx="29021">
                  <c:v>29.884185131054</c:v>
                </c:pt>
                <c:pt idx="29022">
                  <c:v>29.8843457959807</c:v>
                </c:pt>
                <c:pt idx="29023">
                  <c:v>29.8845064603933</c:v>
                </c:pt>
                <c:pt idx="29024">
                  <c:v>29.884667124291699</c:v>
                </c:pt>
                <c:pt idx="29025">
                  <c:v>29.884827787675999</c:v>
                </c:pt>
                <c:pt idx="29026">
                  <c:v>29.884988450546</c:v>
                </c:pt>
                <c:pt idx="29027">
                  <c:v>29.8851491129019</c:v>
                </c:pt>
                <c:pt idx="29028">
                  <c:v>29.8853097747437</c:v>
                </c:pt>
                <c:pt idx="29029">
                  <c:v>29.885470436071198</c:v>
                </c:pt>
                <c:pt idx="29030">
                  <c:v>29.885631096884701</c:v>
                </c:pt>
                <c:pt idx="29031">
                  <c:v>29.885791757183899</c:v>
                </c:pt>
                <c:pt idx="29032">
                  <c:v>29.885952416969001</c:v>
                </c:pt>
                <c:pt idx="29033">
                  <c:v>29.886113076240001</c:v>
                </c:pt>
                <c:pt idx="29034">
                  <c:v>29.886273734996799</c:v>
                </c:pt>
                <c:pt idx="29035">
                  <c:v>29.886434393239401</c:v>
                </c:pt>
                <c:pt idx="29036">
                  <c:v>29.886595050967902</c:v>
                </c:pt>
                <c:pt idx="29037">
                  <c:v>29.8867557081822</c:v>
                </c:pt>
                <c:pt idx="29038">
                  <c:v>29.886916364882399</c:v>
                </c:pt>
                <c:pt idx="29039">
                  <c:v>29.8870770210684</c:v>
                </c:pt>
                <c:pt idx="29040">
                  <c:v>29.887237676740298</c:v>
                </c:pt>
                <c:pt idx="29041">
                  <c:v>29.887398331898101</c:v>
                </c:pt>
                <c:pt idx="29042">
                  <c:v>29.887558986541698</c:v>
                </c:pt>
                <c:pt idx="29043">
                  <c:v>29.887719640671101</c:v>
                </c:pt>
                <c:pt idx="29044">
                  <c:v>29.8878802942865</c:v>
                </c:pt>
                <c:pt idx="29045">
                  <c:v>29.888040947387601</c:v>
                </c:pt>
                <c:pt idx="29046">
                  <c:v>29.8882015999747</c:v>
                </c:pt>
                <c:pt idx="29047">
                  <c:v>29.8883622520476</c:v>
                </c:pt>
                <c:pt idx="29048">
                  <c:v>29.8885229036064</c:v>
                </c:pt>
                <c:pt idx="29049">
                  <c:v>29.888683554651099</c:v>
                </c:pt>
                <c:pt idx="29050">
                  <c:v>29.888844205181599</c:v>
                </c:pt>
                <c:pt idx="29051">
                  <c:v>29.889004855197999</c:v>
                </c:pt>
                <c:pt idx="29052">
                  <c:v>29.889165504700301</c:v>
                </c:pt>
                <c:pt idx="29053">
                  <c:v>29.889326153688401</c:v>
                </c:pt>
                <c:pt idx="29054">
                  <c:v>29.889486802162399</c:v>
                </c:pt>
                <c:pt idx="29055">
                  <c:v>29.8896474501223</c:v>
                </c:pt>
                <c:pt idx="29056">
                  <c:v>29.8898080975681</c:v>
                </c:pt>
                <c:pt idx="29057">
                  <c:v>29.8899687444998</c:v>
                </c:pt>
                <c:pt idx="29058">
                  <c:v>29.890129390917298</c:v>
                </c:pt>
                <c:pt idx="29059">
                  <c:v>29.890290036820801</c:v>
                </c:pt>
                <c:pt idx="29060">
                  <c:v>29.890450682210101</c:v>
                </c:pt>
                <c:pt idx="29061">
                  <c:v>29.890611327085299</c:v>
                </c:pt>
                <c:pt idx="29062">
                  <c:v>29.890771971446402</c:v>
                </c:pt>
                <c:pt idx="29063">
                  <c:v>29.890932615293401</c:v>
                </c:pt>
                <c:pt idx="29064">
                  <c:v>29.891093258626299</c:v>
                </c:pt>
                <c:pt idx="29065">
                  <c:v>29.891253901445101</c:v>
                </c:pt>
                <c:pt idx="29066">
                  <c:v>29.8914145437498</c:v>
                </c:pt>
                <c:pt idx="29067">
                  <c:v>29.8915751855404</c:v>
                </c:pt>
                <c:pt idx="29068">
                  <c:v>29.891735826816898</c:v>
                </c:pt>
                <c:pt idx="29069">
                  <c:v>29.891896467579301</c:v>
                </c:pt>
                <c:pt idx="29070">
                  <c:v>29.892057107827501</c:v>
                </c:pt>
                <c:pt idx="29071">
                  <c:v>29.892217747561698</c:v>
                </c:pt>
                <c:pt idx="29072">
                  <c:v>29.8923783867818</c:v>
                </c:pt>
                <c:pt idx="29073">
                  <c:v>29.892539025487899</c:v>
                </c:pt>
                <c:pt idx="29074">
                  <c:v>29.892699663679799</c:v>
                </c:pt>
                <c:pt idx="29075">
                  <c:v>29.892860301357601</c:v>
                </c:pt>
                <c:pt idx="29076">
                  <c:v>29.893020938521399</c:v>
                </c:pt>
                <c:pt idx="29077">
                  <c:v>29.893181575170999</c:v>
                </c:pt>
                <c:pt idx="29078">
                  <c:v>29.893342211306599</c:v>
                </c:pt>
                <c:pt idx="29079">
                  <c:v>29.893502846928101</c:v>
                </c:pt>
                <c:pt idx="29080">
                  <c:v>29.8936634820355</c:v>
                </c:pt>
                <c:pt idx="29081">
                  <c:v>29.893824116628799</c:v>
                </c:pt>
                <c:pt idx="29082">
                  <c:v>29.8939847507081</c:v>
                </c:pt>
                <c:pt idx="29083">
                  <c:v>29.894145384273301</c:v>
                </c:pt>
                <c:pt idx="29084">
                  <c:v>29.8943060173244</c:v>
                </c:pt>
                <c:pt idx="29085">
                  <c:v>29.8944666498614</c:v>
                </c:pt>
                <c:pt idx="29086">
                  <c:v>29.8946272818844</c:v>
                </c:pt>
                <c:pt idx="29087">
                  <c:v>29.894787913393301</c:v>
                </c:pt>
                <c:pt idx="29088">
                  <c:v>29.8949485443881</c:v>
                </c:pt>
                <c:pt idx="29089">
                  <c:v>29.8951091748689</c:v>
                </c:pt>
                <c:pt idx="29090">
                  <c:v>29.8952698048356</c:v>
                </c:pt>
                <c:pt idx="29091">
                  <c:v>29.895430434288201</c:v>
                </c:pt>
                <c:pt idx="29092">
                  <c:v>29.895591063226799</c:v>
                </c:pt>
                <c:pt idx="29093">
                  <c:v>29.895751691651299</c:v>
                </c:pt>
                <c:pt idx="29094">
                  <c:v>29.895912319561798</c:v>
                </c:pt>
                <c:pt idx="29095">
                  <c:v>29.896072946958199</c:v>
                </c:pt>
                <c:pt idx="29096">
                  <c:v>29.8962335738406</c:v>
                </c:pt>
                <c:pt idx="29097">
                  <c:v>29.896394200208899</c:v>
                </c:pt>
                <c:pt idx="29098">
                  <c:v>29.896554826063099</c:v>
                </c:pt>
                <c:pt idx="29099">
                  <c:v>29.896715451403299</c:v>
                </c:pt>
                <c:pt idx="29100">
                  <c:v>29.8968760762295</c:v>
                </c:pt>
                <c:pt idx="29101">
                  <c:v>29.897036700541602</c:v>
                </c:pt>
                <c:pt idx="29102">
                  <c:v>29.897197324339601</c:v>
                </c:pt>
                <c:pt idx="29103">
                  <c:v>29.8973579476237</c:v>
                </c:pt>
                <c:pt idx="29104">
                  <c:v>29.8975185703937</c:v>
                </c:pt>
                <c:pt idx="29105">
                  <c:v>29.897679192649601</c:v>
                </c:pt>
                <c:pt idx="29106">
                  <c:v>29.897839814391499</c:v>
                </c:pt>
                <c:pt idx="29107">
                  <c:v>29.898000435619402</c:v>
                </c:pt>
                <c:pt idx="29108">
                  <c:v>29.898161056333201</c:v>
                </c:pt>
                <c:pt idx="29109">
                  <c:v>29.898321676533001</c:v>
                </c:pt>
                <c:pt idx="29110">
                  <c:v>29.898482296218798</c:v>
                </c:pt>
                <c:pt idx="29111">
                  <c:v>29.8986429153905</c:v>
                </c:pt>
                <c:pt idx="29112">
                  <c:v>29.898803534048199</c:v>
                </c:pt>
                <c:pt idx="29113">
                  <c:v>29.898964152191901</c:v>
                </c:pt>
                <c:pt idx="29114">
                  <c:v>29.899124769821601</c:v>
                </c:pt>
                <c:pt idx="29115">
                  <c:v>29.899285386937201</c:v>
                </c:pt>
                <c:pt idx="29116">
                  <c:v>29.899446003538799</c:v>
                </c:pt>
                <c:pt idx="29117">
                  <c:v>29.8996066196264</c:v>
                </c:pt>
                <c:pt idx="29118">
                  <c:v>29.899767235199999</c:v>
                </c:pt>
                <c:pt idx="29119">
                  <c:v>29.899927850259498</c:v>
                </c:pt>
                <c:pt idx="29120">
                  <c:v>29.900088464805101</c:v>
                </c:pt>
                <c:pt idx="29121">
                  <c:v>29.900249078836602</c:v>
                </c:pt>
                <c:pt idx="29122">
                  <c:v>29.900409692354099</c:v>
                </c:pt>
                <c:pt idx="29123">
                  <c:v>29.9005703053577</c:v>
                </c:pt>
                <c:pt idx="29124">
                  <c:v>29.900730917847198</c:v>
                </c:pt>
                <c:pt idx="29125">
                  <c:v>29.900891529822701</c:v>
                </c:pt>
                <c:pt idx="29126">
                  <c:v>29.901052141284101</c:v>
                </c:pt>
                <c:pt idx="29127">
                  <c:v>29.901212752231601</c:v>
                </c:pt>
                <c:pt idx="29128">
                  <c:v>29.901373362665101</c:v>
                </c:pt>
                <c:pt idx="29129">
                  <c:v>29.901533972584598</c:v>
                </c:pt>
                <c:pt idx="29130">
                  <c:v>29.9016945819901</c:v>
                </c:pt>
                <c:pt idx="29131">
                  <c:v>29.901855190881601</c:v>
                </c:pt>
                <c:pt idx="29132">
                  <c:v>29.9020157992591</c:v>
                </c:pt>
                <c:pt idx="29133">
                  <c:v>29.902176407122599</c:v>
                </c:pt>
                <c:pt idx="29134">
                  <c:v>29.902337014472099</c:v>
                </c:pt>
                <c:pt idx="29135">
                  <c:v>29.902497621307599</c:v>
                </c:pt>
                <c:pt idx="29136">
                  <c:v>29.9026582276291</c:v>
                </c:pt>
                <c:pt idx="29137">
                  <c:v>29.902818833436701</c:v>
                </c:pt>
                <c:pt idx="29138">
                  <c:v>29.902979438730199</c:v>
                </c:pt>
                <c:pt idx="29139">
                  <c:v>29.903140043509801</c:v>
                </c:pt>
                <c:pt idx="29140">
                  <c:v>29.903300647775399</c:v>
                </c:pt>
                <c:pt idx="29141">
                  <c:v>29.903461251526998</c:v>
                </c:pt>
                <c:pt idx="29142">
                  <c:v>29.903621854764602</c:v>
                </c:pt>
                <c:pt idx="29143">
                  <c:v>29.903782457488301</c:v>
                </c:pt>
                <c:pt idx="29144">
                  <c:v>29.903943059697902</c:v>
                </c:pt>
                <c:pt idx="29145">
                  <c:v>29.904103661393702</c:v>
                </c:pt>
                <c:pt idx="29146">
                  <c:v>29.904264262575399</c:v>
                </c:pt>
                <c:pt idx="29147">
                  <c:v>29.904424863243101</c:v>
                </c:pt>
                <c:pt idx="29148">
                  <c:v>29.904585463396899</c:v>
                </c:pt>
                <c:pt idx="29149">
                  <c:v>29.904746063036701</c:v>
                </c:pt>
                <c:pt idx="29150">
                  <c:v>29.904906662162599</c:v>
                </c:pt>
                <c:pt idx="29151">
                  <c:v>29.905067260774501</c:v>
                </c:pt>
                <c:pt idx="29152">
                  <c:v>29.905227858872401</c:v>
                </c:pt>
                <c:pt idx="29153">
                  <c:v>29.9053884564564</c:v>
                </c:pt>
                <c:pt idx="29154">
                  <c:v>29.9055490535264</c:v>
                </c:pt>
                <c:pt idx="29155">
                  <c:v>29.9057096500824</c:v>
                </c:pt>
                <c:pt idx="29156">
                  <c:v>29.905870246124501</c:v>
                </c:pt>
                <c:pt idx="29157">
                  <c:v>29.906030841652701</c:v>
                </c:pt>
                <c:pt idx="29158">
                  <c:v>29.906191436666901</c:v>
                </c:pt>
                <c:pt idx="29159">
                  <c:v>29.906352031167099</c:v>
                </c:pt>
                <c:pt idx="29160">
                  <c:v>29.9065126251534</c:v>
                </c:pt>
                <c:pt idx="29161">
                  <c:v>29.906673218625698</c:v>
                </c:pt>
                <c:pt idx="29162">
                  <c:v>29.9068338115841</c:v>
                </c:pt>
                <c:pt idx="29163">
                  <c:v>29.906994404028602</c:v>
                </c:pt>
                <c:pt idx="29164">
                  <c:v>29.907154995959001</c:v>
                </c:pt>
                <c:pt idx="29165">
                  <c:v>29.907315587375599</c:v>
                </c:pt>
                <c:pt idx="29166">
                  <c:v>29.907476178278198</c:v>
                </c:pt>
                <c:pt idx="29167">
                  <c:v>29.907636768666901</c:v>
                </c:pt>
                <c:pt idx="29168">
                  <c:v>29.9077973585417</c:v>
                </c:pt>
                <c:pt idx="29169">
                  <c:v>29.907957947902499</c:v>
                </c:pt>
                <c:pt idx="29170">
                  <c:v>29.908118536749299</c:v>
                </c:pt>
                <c:pt idx="29171">
                  <c:v>29.908279125082299</c:v>
                </c:pt>
                <c:pt idx="29172">
                  <c:v>29.908439712901298</c:v>
                </c:pt>
                <c:pt idx="29173">
                  <c:v>29.908600300206398</c:v>
                </c:pt>
                <c:pt idx="29174">
                  <c:v>29.908760886997499</c:v>
                </c:pt>
                <c:pt idx="29175">
                  <c:v>29.908921473274798</c:v>
                </c:pt>
                <c:pt idx="29176">
                  <c:v>29.909082059038099</c:v>
                </c:pt>
                <c:pt idx="29177">
                  <c:v>29.909242644287499</c:v>
                </c:pt>
                <c:pt idx="29178">
                  <c:v>29.909403229022899</c:v>
                </c:pt>
                <c:pt idx="29179">
                  <c:v>29.9095638132445</c:v>
                </c:pt>
                <c:pt idx="29180">
                  <c:v>29.9097243969521</c:v>
                </c:pt>
                <c:pt idx="29181">
                  <c:v>29.909884980145801</c:v>
                </c:pt>
                <c:pt idx="29182">
                  <c:v>29.910045562825601</c:v>
                </c:pt>
                <c:pt idx="29183">
                  <c:v>29.910206144991498</c:v>
                </c:pt>
                <c:pt idx="29184">
                  <c:v>29.910366726643499</c:v>
                </c:pt>
                <c:pt idx="29185">
                  <c:v>29.910527307781599</c:v>
                </c:pt>
                <c:pt idx="29186">
                  <c:v>29.9106878884057</c:v>
                </c:pt>
                <c:pt idx="29187">
                  <c:v>29.910848468516001</c:v>
                </c:pt>
                <c:pt idx="29188">
                  <c:v>29.911009048112302</c:v>
                </c:pt>
                <c:pt idx="29189">
                  <c:v>29.911169627194798</c:v>
                </c:pt>
                <c:pt idx="29190">
                  <c:v>29.911330205763299</c:v>
                </c:pt>
                <c:pt idx="29191">
                  <c:v>29.911490783818</c:v>
                </c:pt>
                <c:pt idx="29192">
                  <c:v>29.9116513613587</c:v>
                </c:pt>
                <c:pt idx="29193">
                  <c:v>29.9118119383856</c:v>
                </c:pt>
                <c:pt idx="29194">
                  <c:v>29.911972514898601</c:v>
                </c:pt>
                <c:pt idx="29195">
                  <c:v>29.912133090897601</c:v>
                </c:pt>
                <c:pt idx="29196">
                  <c:v>29.912293666382801</c:v>
                </c:pt>
                <c:pt idx="29197">
                  <c:v>29.912454241354101</c:v>
                </c:pt>
                <c:pt idx="29198">
                  <c:v>29.912614815811502</c:v>
                </c:pt>
                <c:pt idx="29199">
                  <c:v>29.912775389755001</c:v>
                </c:pt>
                <c:pt idx="29200">
                  <c:v>29.912935963184601</c:v>
                </c:pt>
                <c:pt idx="29201">
                  <c:v>29.913096536100401</c:v>
                </c:pt>
                <c:pt idx="29202">
                  <c:v>29.913257108502201</c:v>
                </c:pt>
                <c:pt idx="29203">
                  <c:v>29.9134176803902</c:v>
                </c:pt>
                <c:pt idx="29204">
                  <c:v>29.913578251764299</c:v>
                </c:pt>
                <c:pt idx="29205">
                  <c:v>29.913738822624602</c:v>
                </c:pt>
                <c:pt idx="29206">
                  <c:v>29.913899392970901</c:v>
                </c:pt>
                <c:pt idx="29207">
                  <c:v>29.9140599628034</c:v>
                </c:pt>
                <c:pt idx="29208">
                  <c:v>29.914220532121998</c:v>
                </c:pt>
                <c:pt idx="29209">
                  <c:v>29.9143811009268</c:v>
                </c:pt>
                <c:pt idx="29210">
                  <c:v>29.914541669217598</c:v>
                </c:pt>
                <c:pt idx="29211">
                  <c:v>29.9147022369946</c:v>
                </c:pt>
                <c:pt idx="29212">
                  <c:v>29.914862804257801</c:v>
                </c:pt>
                <c:pt idx="29213">
                  <c:v>29.915023371006999</c:v>
                </c:pt>
                <c:pt idx="29214">
                  <c:v>29.915183937242499</c:v>
                </c:pt>
                <c:pt idx="29215">
                  <c:v>29.915344502964</c:v>
                </c:pt>
                <c:pt idx="29216">
                  <c:v>29.915505068171701</c:v>
                </c:pt>
                <c:pt idx="29217">
                  <c:v>29.915665632865501</c:v>
                </c:pt>
                <c:pt idx="29218">
                  <c:v>29.915826197045501</c:v>
                </c:pt>
                <c:pt idx="29219">
                  <c:v>29.9159867607117</c:v>
                </c:pt>
                <c:pt idx="29220">
                  <c:v>29.9161473238639</c:v>
                </c:pt>
                <c:pt idx="29221">
                  <c:v>29.916307886502398</c:v>
                </c:pt>
                <c:pt idx="29222">
                  <c:v>29.916468448626901</c:v>
                </c:pt>
                <c:pt idx="29223">
                  <c:v>29.916629010237699</c:v>
                </c:pt>
                <c:pt idx="29224">
                  <c:v>29.916789571334601</c:v>
                </c:pt>
                <c:pt idx="29225">
                  <c:v>29.916950131917599</c:v>
                </c:pt>
                <c:pt idx="29226">
                  <c:v>29.9171106919868</c:v>
                </c:pt>
                <c:pt idx="29227">
                  <c:v>29.9172712515422</c:v>
                </c:pt>
                <c:pt idx="29228">
                  <c:v>29.9174318105837</c:v>
                </c:pt>
                <c:pt idx="29229">
                  <c:v>29.9175923691114</c:v>
                </c:pt>
                <c:pt idx="29230">
                  <c:v>29.9177529271252</c:v>
                </c:pt>
                <c:pt idx="29231">
                  <c:v>29.917913484625199</c:v>
                </c:pt>
                <c:pt idx="29232">
                  <c:v>29.918074041611401</c:v>
                </c:pt>
                <c:pt idx="29233">
                  <c:v>29.918234598083799</c:v>
                </c:pt>
                <c:pt idx="29234">
                  <c:v>29.918395154042301</c:v>
                </c:pt>
                <c:pt idx="29235">
                  <c:v>29.918555709486998</c:v>
                </c:pt>
                <c:pt idx="29236">
                  <c:v>29.918716264417899</c:v>
                </c:pt>
                <c:pt idx="29237">
                  <c:v>29.918876818834899</c:v>
                </c:pt>
                <c:pt idx="29238">
                  <c:v>29.919037372738099</c:v>
                </c:pt>
                <c:pt idx="29239">
                  <c:v>29.919197926127499</c:v>
                </c:pt>
                <c:pt idx="29240">
                  <c:v>29.919358479003101</c:v>
                </c:pt>
                <c:pt idx="29241">
                  <c:v>29.919519031364899</c:v>
                </c:pt>
                <c:pt idx="29242">
                  <c:v>29.919679583212801</c:v>
                </c:pt>
                <c:pt idx="29243">
                  <c:v>29.919840134546899</c:v>
                </c:pt>
                <c:pt idx="29244">
                  <c:v>29.920000685367199</c:v>
                </c:pt>
                <c:pt idx="29245">
                  <c:v>29.920161235673799</c:v>
                </c:pt>
                <c:pt idx="29246">
                  <c:v>29.920321785466498</c:v>
                </c:pt>
                <c:pt idx="29247">
                  <c:v>29.920482334745302</c:v>
                </c:pt>
                <c:pt idx="29248">
                  <c:v>29.9206428835104</c:v>
                </c:pt>
                <c:pt idx="29249">
                  <c:v>29.920803431761701</c:v>
                </c:pt>
                <c:pt idx="29250">
                  <c:v>29.920963979499199</c:v>
                </c:pt>
                <c:pt idx="29251">
                  <c:v>29.921124526722899</c:v>
                </c:pt>
                <c:pt idx="29252">
                  <c:v>29.921285073432699</c:v>
                </c:pt>
                <c:pt idx="29253">
                  <c:v>29.921445619628798</c:v>
                </c:pt>
                <c:pt idx="29254">
                  <c:v>29.921606165311101</c:v>
                </c:pt>
                <c:pt idx="29255">
                  <c:v>29.921766710479599</c:v>
                </c:pt>
                <c:pt idx="29256">
                  <c:v>29.9219272551343</c:v>
                </c:pt>
                <c:pt idx="29257">
                  <c:v>29.922087799275101</c:v>
                </c:pt>
                <c:pt idx="29258">
                  <c:v>29.9222483429023</c:v>
                </c:pt>
                <c:pt idx="29259">
                  <c:v>29.922408886015599</c:v>
                </c:pt>
                <c:pt idx="29260">
                  <c:v>29.922569428615098</c:v>
                </c:pt>
                <c:pt idx="29261">
                  <c:v>29.9227299707009</c:v>
                </c:pt>
                <c:pt idx="29262">
                  <c:v>29.922890512272801</c:v>
                </c:pt>
                <c:pt idx="29263">
                  <c:v>29.923051053331001</c:v>
                </c:pt>
                <c:pt idx="29264">
                  <c:v>29.923211593875401</c:v>
                </c:pt>
                <c:pt idx="29265">
                  <c:v>29.923372133906</c:v>
                </c:pt>
                <c:pt idx="29266">
                  <c:v>29.923532673422901</c:v>
                </c:pt>
                <c:pt idx="29267">
                  <c:v>29.923693212425899</c:v>
                </c:pt>
                <c:pt idx="29268">
                  <c:v>29.9238537509152</c:v>
                </c:pt>
                <c:pt idx="29269">
                  <c:v>29.924014288890799</c:v>
                </c:pt>
                <c:pt idx="29270">
                  <c:v>29.924174826352498</c:v>
                </c:pt>
                <c:pt idx="29271">
                  <c:v>29.9243353633005</c:v>
                </c:pt>
                <c:pt idx="29272">
                  <c:v>29.924495899734701</c:v>
                </c:pt>
                <c:pt idx="29273">
                  <c:v>29.924656435655201</c:v>
                </c:pt>
                <c:pt idx="29274">
                  <c:v>29.924816971061901</c:v>
                </c:pt>
                <c:pt idx="29275">
                  <c:v>29.9249775059548</c:v>
                </c:pt>
                <c:pt idx="29276">
                  <c:v>29.925138040334001</c:v>
                </c:pt>
                <c:pt idx="29277">
                  <c:v>29.925298574199399</c:v>
                </c:pt>
                <c:pt idx="29278">
                  <c:v>29.925459107550999</c:v>
                </c:pt>
                <c:pt idx="29279">
                  <c:v>29.925619640388899</c:v>
                </c:pt>
                <c:pt idx="29280">
                  <c:v>29.925780172713001</c:v>
                </c:pt>
                <c:pt idx="29281">
                  <c:v>29.925940704523398</c:v>
                </c:pt>
                <c:pt idx="29282">
                  <c:v>29.926101235820099</c:v>
                </c:pt>
                <c:pt idx="29283">
                  <c:v>29.926261766602899</c:v>
                </c:pt>
                <c:pt idx="29284">
                  <c:v>29.926422296872101</c:v>
                </c:pt>
                <c:pt idx="29285">
                  <c:v>29.926582826627499</c:v>
                </c:pt>
                <c:pt idx="29286">
                  <c:v>29.9267433558691</c:v>
                </c:pt>
                <c:pt idx="29287">
                  <c:v>29.926903884596999</c:v>
                </c:pt>
                <c:pt idx="29288">
                  <c:v>29.927064412811198</c:v>
                </c:pt>
                <c:pt idx="29289">
                  <c:v>29.9272249405116</c:v>
                </c:pt>
                <c:pt idx="29290">
                  <c:v>29.927385467698301</c:v>
                </c:pt>
                <c:pt idx="29291">
                  <c:v>29.927545994371201</c:v>
                </c:pt>
                <c:pt idx="29292">
                  <c:v>29.9277065205304</c:v>
                </c:pt>
                <c:pt idx="29293">
                  <c:v>29.927867046175901</c:v>
                </c:pt>
                <c:pt idx="29294">
                  <c:v>29.928027571307702</c:v>
                </c:pt>
                <c:pt idx="29295">
                  <c:v>29.928188095925702</c:v>
                </c:pt>
                <c:pt idx="29296">
                  <c:v>29.92834862003</c:v>
                </c:pt>
                <c:pt idx="29297">
                  <c:v>29.928509143620499</c:v>
                </c:pt>
                <c:pt idx="29298">
                  <c:v>29.928669666697399</c:v>
                </c:pt>
                <c:pt idx="29299">
                  <c:v>29.928830189260498</c:v>
                </c:pt>
                <c:pt idx="29300">
                  <c:v>29.928990711309901</c:v>
                </c:pt>
                <c:pt idx="29301">
                  <c:v>29.929151232845602</c:v>
                </c:pt>
                <c:pt idx="29302">
                  <c:v>29.929311753867498</c:v>
                </c:pt>
                <c:pt idx="29303">
                  <c:v>29.929472274375801</c:v>
                </c:pt>
                <c:pt idx="29304">
                  <c:v>29.929632794370299</c:v>
                </c:pt>
                <c:pt idx="29305">
                  <c:v>29.9297933138511</c:v>
                </c:pt>
                <c:pt idx="29306">
                  <c:v>29.9299538328182</c:v>
                </c:pt>
                <c:pt idx="29307">
                  <c:v>29.930114351271602</c:v>
                </c:pt>
                <c:pt idx="29308">
                  <c:v>29.930274869211299</c:v>
                </c:pt>
                <c:pt idx="29309">
                  <c:v>29.9304353866372</c:v>
                </c:pt>
                <c:pt idx="29310">
                  <c:v>29.930595903549499</c:v>
                </c:pt>
                <c:pt idx="29311">
                  <c:v>29.930756419948001</c:v>
                </c:pt>
                <c:pt idx="29312">
                  <c:v>29.930916935832901</c:v>
                </c:pt>
                <c:pt idx="29313">
                  <c:v>29.9310774512041</c:v>
                </c:pt>
                <c:pt idx="29314">
                  <c:v>29.931237966061499</c:v>
                </c:pt>
                <c:pt idx="29315">
                  <c:v>29.931398480405299</c:v>
                </c:pt>
                <c:pt idx="29316">
                  <c:v>29.931558994235399</c:v>
                </c:pt>
                <c:pt idx="29317">
                  <c:v>29.931719507551701</c:v>
                </c:pt>
                <c:pt idx="29318">
                  <c:v>29.931880020354399</c:v>
                </c:pt>
                <c:pt idx="29319">
                  <c:v>29.932040532643398</c:v>
                </c:pt>
                <c:pt idx="29320">
                  <c:v>29.932201044418701</c:v>
                </c:pt>
                <c:pt idx="29321">
                  <c:v>29.932361555680298</c:v>
                </c:pt>
                <c:pt idx="29322">
                  <c:v>29.932522066428199</c:v>
                </c:pt>
                <c:pt idx="29323">
                  <c:v>29.932682576662501</c:v>
                </c:pt>
                <c:pt idx="29324">
                  <c:v>29.932843086382999</c:v>
                </c:pt>
                <c:pt idx="29325">
                  <c:v>29.933003595589899</c:v>
                </c:pt>
                <c:pt idx="29326">
                  <c:v>29.933164104283101</c:v>
                </c:pt>
                <c:pt idx="29327">
                  <c:v>29.933324612462702</c:v>
                </c:pt>
                <c:pt idx="29328">
                  <c:v>29.933485120128498</c:v>
                </c:pt>
                <c:pt idx="29329">
                  <c:v>29.933645627280701</c:v>
                </c:pt>
                <c:pt idx="29330">
                  <c:v>29.933806133919202</c:v>
                </c:pt>
                <c:pt idx="29331">
                  <c:v>29.933966640044002</c:v>
                </c:pt>
                <c:pt idx="29332">
                  <c:v>29.9341271456552</c:v>
                </c:pt>
                <c:pt idx="29333">
                  <c:v>29.934287650752601</c:v>
                </c:pt>
                <c:pt idx="29334">
                  <c:v>29.934448155336501</c:v>
                </c:pt>
                <c:pt idx="29335">
                  <c:v>29.934608659406599</c:v>
                </c:pt>
                <c:pt idx="29336">
                  <c:v>29.9347691629631</c:v>
                </c:pt>
                <c:pt idx="29337">
                  <c:v>29.934929666005999</c:v>
                </c:pt>
                <c:pt idx="29338">
                  <c:v>29.935090168535101</c:v>
                </c:pt>
                <c:pt idx="29339">
                  <c:v>29.935250670550602</c:v>
                </c:pt>
                <c:pt idx="29340">
                  <c:v>29.9354111720525</c:v>
                </c:pt>
                <c:pt idx="29341">
                  <c:v>29.935571673040702</c:v>
                </c:pt>
                <c:pt idx="29342">
                  <c:v>29.935732173515301</c:v>
                </c:pt>
                <c:pt idx="29343">
                  <c:v>29.9358926734762</c:v>
                </c:pt>
                <c:pt idx="29344">
                  <c:v>29.936053172923401</c:v>
                </c:pt>
                <c:pt idx="29345">
                  <c:v>29.936213671857001</c:v>
                </c:pt>
                <c:pt idx="29346">
                  <c:v>29.936374170276999</c:v>
                </c:pt>
                <c:pt idx="29347">
                  <c:v>29.936534668183299</c:v>
                </c:pt>
                <c:pt idx="29348">
                  <c:v>29.936695165575902</c:v>
                </c:pt>
                <c:pt idx="29349">
                  <c:v>29.936855662454999</c:v>
                </c:pt>
                <c:pt idx="29350">
                  <c:v>29.937016158820398</c:v>
                </c:pt>
                <c:pt idx="29351">
                  <c:v>29.937176654672101</c:v>
                </c:pt>
                <c:pt idx="29352">
                  <c:v>29.937337150010201</c:v>
                </c:pt>
                <c:pt idx="29353">
                  <c:v>29.9374976448347</c:v>
                </c:pt>
                <c:pt idx="29354">
                  <c:v>29.937658139145501</c:v>
                </c:pt>
                <c:pt idx="29355">
                  <c:v>29.937818632942701</c:v>
                </c:pt>
                <c:pt idx="29356">
                  <c:v>29.937979126226299</c:v>
                </c:pt>
                <c:pt idx="29357">
                  <c:v>29.938139618996299</c:v>
                </c:pt>
                <c:pt idx="29358">
                  <c:v>29.938300111252602</c:v>
                </c:pt>
                <c:pt idx="29359">
                  <c:v>29.938460602995299</c:v>
                </c:pt>
                <c:pt idx="29360">
                  <c:v>29.938621094224299</c:v>
                </c:pt>
                <c:pt idx="29361">
                  <c:v>29.9387815849398</c:v>
                </c:pt>
                <c:pt idx="29362">
                  <c:v>29.9389420751416</c:v>
                </c:pt>
                <c:pt idx="29363">
                  <c:v>29.939102564829799</c:v>
                </c:pt>
                <c:pt idx="29364">
                  <c:v>29.9392630540044</c:v>
                </c:pt>
                <c:pt idx="29365">
                  <c:v>29.939423542665399</c:v>
                </c:pt>
                <c:pt idx="29366">
                  <c:v>29.939584030812799</c:v>
                </c:pt>
                <c:pt idx="29367">
                  <c:v>29.939744518446499</c:v>
                </c:pt>
                <c:pt idx="29368">
                  <c:v>29.939905005566601</c:v>
                </c:pt>
                <c:pt idx="29369">
                  <c:v>29.940065492173201</c:v>
                </c:pt>
                <c:pt idx="29370">
                  <c:v>29.940225978266099</c:v>
                </c:pt>
                <c:pt idx="29371">
                  <c:v>29.9403864638454</c:v>
                </c:pt>
                <c:pt idx="29372">
                  <c:v>29.940546948911098</c:v>
                </c:pt>
                <c:pt idx="29373">
                  <c:v>29.940707433463199</c:v>
                </c:pt>
                <c:pt idx="29374">
                  <c:v>29.940867917501699</c:v>
                </c:pt>
                <c:pt idx="29375">
                  <c:v>29.9410284010266</c:v>
                </c:pt>
                <c:pt idx="29376">
                  <c:v>29.941188884037899</c:v>
                </c:pt>
                <c:pt idx="29377">
                  <c:v>29.941349366535601</c:v>
                </c:pt>
                <c:pt idx="29378">
                  <c:v>29.9415098485198</c:v>
                </c:pt>
                <c:pt idx="29379">
                  <c:v>29.941670329990298</c:v>
                </c:pt>
                <c:pt idx="29380">
                  <c:v>29.941830810947199</c:v>
                </c:pt>
                <c:pt idx="29381">
                  <c:v>29.9419912913906</c:v>
                </c:pt>
                <c:pt idx="29382">
                  <c:v>29.942151771320301</c:v>
                </c:pt>
                <c:pt idx="29383">
                  <c:v>29.942312250736499</c:v>
                </c:pt>
                <c:pt idx="29384">
                  <c:v>29.9424727296391</c:v>
                </c:pt>
                <c:pt idx="29385">
                  <c:v>29.942633208028099</c:v>
                </c:pt>
                <c:pt idx="29386">
                  <c:v>29.942793685903499</c:v>
                </c:pt>
                <c:pt idx="29387">
                  <c:v>29.942954163265298</c:v>
                </c:pt>
                <c:pt idx="29388">
                  <c:v>29.943114640113599</c:v>
                </c:pt>
                <c:pt idx="29389">
                  <c:v>29.943275116448302</c:v>
                </c:pt>
                <c:pt idx="29390">
                  <c:v>29.943435592269399</c:v>
                </c:pt>
                <c:pt idx="29391">
                  <c:v>29.943596067576902</c:v>
                </c:pt>
                <c:pt idx="29392">
                  <c:v>29.943756542370899</c:v>
                </c:pt>
                <c:pt idx="29393">
                  <c:v>29.943917016651302</c:v>
                </c:pt>
                <c:pt idx="29394">
                  <c:v>29.944077490418099</c:v>
                </c:pt>
                <c:pt idx="29395">
                  <c:v>29.944237963671299</c:v>
                </c:pt>
                <c:pt idx="29396">
                  <c:v>29.944398436410999</c:v>
                </c:pt>
                <c:pt idx="29397">
                  <c:v>29.944558908637202</c:v>
                </c:pt>
                <c:pt idx="29398">
                  <c:v>29.944719380349699</c:v>
                </c:pt>
                <c:pt idx="29399">
                  <c:v>29.944879851548698</c:v>
                </c:pt>
                <c:pt idx="29400">
                  <c:v>29.945040322234199</c:v>
                </c:pt>
                <c:pt idx="29401">
                  <c:v>29.945200792406101</c:v>
                </c:pt>
                <c:pt idx="29402">
                  <c:v>29.945361262064399</c:v>
                </c:pt>
                <c:pt idx="29403">
                  <c:v>29.945521731209201</c:v>
                </c:pt>
                <c:pt idx="29404">
                  <c:v>29.945682199840402</c:v>
                </c:pt>
                <c:pt idx="29405">
                  <c:v>29.9458426679581</c:v>
                </c:pt>
                <c:pt idx="29406">
                  <c:v>29.946003135562201</c:v>
                </c:pt>
                <c:pt idx="29407">
                  <c:v>29.946163602652799</c:v>
                </c:pt>
                <c:pt idx="29408">
                  <c:v>29.946324069229799</c:v>
                </c:pt>
                <c:pt idx="29409">
                  <c:v>29.946484535293301</c:v>
                </c:pt>
                <c:pt idx="29410">
                  <c:v>29.946645000843301</c:v>
                </c:pt>
                <c:pt idx="29411">
                  <c:v>29.946805465879699</c:v>
                </c:pt>
                <c:pt idx="29412">
                  <c:v>29.946965930402499</c:v>
                </c:pt>
                <c:pt idx="29413">
                  <c:v>29.947126394411899</c:v>
                </c:pt>
                <c:pt idx="29414">
                  <c:v>29.947286857907699</c:v>
                </c:pt>
                <c:pt idx="29415">
                  <c:v>29.9474473208899</c:v>
                </c:pt>
                <c:pt idx="29416">
                  <c:v>29.947607783358599</c:v>
                </c:pt>
                <c:pt idx="29417">
                  <c:v>29.947768245313799</c:v>
                </c:pt>
                <c:pt idx="29418">
                  <c:v>29.947928706755501</c:v>
                </c:pt>
                <c:pt idx="29419">
                  <c:v>29.948089167683602</c:v>
                </c:pt>
                <c:pt idx="29420">
                  <c:v>29.948249628098299</c:v>
                </c:pt>
                <c:pt idx="29421">
                  <c:v>29.948410087999299</c:v>
                </c:pt>
                <c:pt idx="29422">
                  <c:v>29.9485705473869</c:v>
                </c:pt>
                <c:pt idx="29423">
                  <c:v>29.9487310062609</c:v>
                </c:pt>
                <c:pt idx="29424">
                  <c:v>29.9488914646215</c:v>
                </c:pt>
                <c:pt idx="29425">
                  <c:v>29.949051922468499</c:v>
                </c:pt>
                <c:pt idx="29426">
                  <c:v>29.949212379801999</c:v>
                </c:pt>
                <c:pt idx="29427">
                  <c:v>29.949372836621901</c:v>
                </c:pt>
                <c:pt idx="29428">
                  <c:v>29.9495332929284</c:v>
                </c:pt>
                <c:pt idx="29429">
                  <c:v>29.949693748721302</c:v>
                </c:pt>
                <c:pt idx="29430">
                  <c:v>29.9498542040008</c:v>
                </c:pt>
                <c:pt idx="29431">
                  <c:v>29.950014658766701</c:v>
                </c:pt>
                <c:pt idx="29432">
                  <c:v>29.9501751130191</c:v>
                </c:pt>
                <c:pt idx="29433">
                  <c:v>29.950335566758</c:v>
                </c:pt>
                <c:pt idx="29434">
                  <c:v>29.9504960199835</c:v>
                </c:pt>
                <c:pt idx="29435">
                  <c:v>29.9506564726954</c:v>
                </c:pt>
                <c:pt idx="29436">
                  <c:v>29.9508169248938</c:v>
                </c:pt>
                <c:pt idx="29437">
                  <c:v>29.950977376578699</c:v>
                </c:pt>
                <c:pt idx="29438">
                  <c:v>29.951137827750099</c:v>
                </c:pt>
                <c:pt idx="29439">
                  <c:v>29.951298278408</c:v>
                </c:pt>
                <c:pt idx="29440">
                  <c:v>29.951458728552499</c:v>
                </c:pt>
                <c:pt idx="29441">
                  <c:v>29.9516191781834</c:v>
                </c:pt>
                <c:pt idx="29442">
                  <c:v>29.951779627300802</c:v>
                </c:pt>
                <c:pt idx="29443">
                  <c:v>29.951940075904801</c:v>
                </c:pt>
                <c:pt idx="29444">
                  <c:v>29.952100523995298</c:v>
                </c:pt>
                <c:pt idx="29445">
                  <c:v>29.952260971572201</c:v>
                </c:pt>
                <c:pt idx="29446">
                  <c:v>29.952421418635701</c:v>
                </c:pt>
                <c:pt idx="29447">
                  <c:v>29.952581865185799</c:v>
                </c:pt>
                <c:pt idx="29448">
                  <c:v>29.952742311222298</c:v>
                </c:pt>
                <c:pt idx="29449">
                  <c:v>29.952902756745399</c:v>
                </c:pt>
                <c:pt idx="29450">
                  <c:v>29.953063201754901</c:v>
                </c:pt>
                <c:pt idx="29451">
                  <c:v>29.953223646251001</c:v>
                </c:pt>
                <c:pt idx="29452">
                  <c:v>29.953384090233701</c:v>
                </c:pt>
                <c:pt idx="29453">
                  <c:v>29.9535445337028</c:v>
                </c:pt>
                <c:pt idx="29454">
                  <c:v>29.9537049766585</c:v>
                </c:pt>
                <c:pt idx="29455">
                  <c:v>29.953865419100701</c:v>
                </c:pt>
                <c:pt idx="29456">
                  <c:v>29.9540258610295</c:v>
                </c:pt>
                <c:pt idx="29457">
                  <c:v>29.9541863024448</c:v>
                </c:pt>
                <c:pt idx="29458">
                  <c:v>29.954346743346601</c:v>
                </c:pt>
                <c:pt idx="29459">
                  <c:v>29.954507183734901</c:v>
                </c:pt>
                <c:pt idx="29460">
                  <c:v>29.954667623609801</c:v>
                </c:pt>
                <c:pt idx="29461">
                  <c:v>29.954828062971298</c:v>
                </c:pt>
                <c:pt idx="29462">
                  <c:v>29.954988501819201</c:v>
                </c:pt>
                <c:pt idx="29463">
                  <c:v>29.955148940153801</c:v>
                </c:pt>
                <c:pt idx="29464">
                  <c:v>29.9553093779748</c:v>
                </c:pt>
                <c:pt idx="29465">
                  <c:v>29.955469815282399</c:v>
                </c:pt>
                <c:pt idx="29466">
                  <c:v>29.955630252076599</c:v>
                </c:pt>
                <c:pt idx="29467">
                  <c:v>29.9557906883573</c:v>
                </c:pt>
                <c:pt idx="29468">
                  <c:v>29.955951124124599</c:v>
                </c:pt>
                <c:pt idx="29469">
                  <c:v>29.9561115593784</c:v>
                </c:pt>
                <c:pt idx="29470">
                  <c:v>29.956271994118801</c:v>
                </c:pt>
                <c:pt idx="29471">
                  <c:v>29.9564324283457</c:v>
                </c:pt>
                <c:pt idx="29472">
                  <c:v>29.9565928620592</c:v>
                </c:pt>
                <c:pt idx="29473">
                  <c:v>29.956753295259201</c:v>
                </c:pt>
                <c:pt idx="29474">
                  <c:v>29.9569137279458</c:v>
                </c:pt>
                <c:pt idx="29475">
                  <c:v>29.957074160118999</c:v>
                </c:pt>
                <c:pt idx="29476">
                  <c:v>29.9572345917788</c:v>
                </c:pt>
                <c:pt idx="29477">
                  <c:v>29.957395022925098</c:v>
                </c:pt>
                <c:pt idx="29478">
                  <c:v>29.957555453557902</c:v>
                </c:pt>
                <c:pt idx="29479">
                  <c:v>29.957715883677398</c:v>
                </c:pt>
                <c:pt idx="29480">
                  <c:v>29.9578763132834</c:v>
                </c:pt>
                <c:pt idx="29481">
                  <c:v>29.958036742375999</c:v>
                </c:pt>
                <c:pt idx="29482">
                  <c:v>29.958197170955099</c:v>
                </c:pt>
                <c:pt idx="29483">
                  <c:v>29.9583575990209</c:v>
                </c:pt>
                <c:pt idx="29484">
                  <c:v>29.958518026573199</c:v>
                </c:pt>
                <c:pt idx="29485">
                  <c:v>29.958678453612102</c:v>
                </c:pt>
                <c:pt idx="29486">
                  <c:v>29.958838880137598</c:v>
                </c:pt>
                <c:pt idx="29487">
                  <c:v>29.9589993061496</c:v>
                </c:pt>
                <c:pt idx="29488">
                  <c:v>29.959159731648299</c:v>
                </c:pt>
                <c:pt idx="29489">
                  <c:v>29.959320156633499</c:v>
                </c:pt>
                <c:pt idx="29490">
                  <c:v>29.9594805811053</c:v>
                </c:pt>
                <c:pt idx="29491">
                  <c:v>29.959641005063698</c:v>
                </c:pt>
                <c:pt idx="29492">
                  <c:v>29.959801428508701</c:v>
                </c:pt>
                <c:pt idx="29493">
                  <c:v>29.959961851440301</c:v>
                </c:pt>
                <c:pt idx="29494">
                  <c:v>29.960122273858499</c:v>
                </c:pt>
                <c:pt idx="29495">
                  <c:v>29.960282695763301</c:v>
                </c:pt>
                <c:pt idx="29496">
                  <c:v>29.9604431171546</c:v>
                </c:pt>
                <c:pt idx="29497">
                  <c:v>29.960603538032601</c:v>
                </c:pt>
                <c:pt idx="29498">
                  <c:v>29.960763958397202</c:v>
                </c:pt>
                <c:pt idx="29499">
                  <c:v>29.9609243782484</c:v>
                </c:pt>
                <c:pt idx="29500">
                  <c:v>29.961084797586199</c:v>
                </c:pt>
                <c:pt idx="29501">
                  <c:v>29.9612452164105</c:v>
                </c:pt>
                <c:pt idx="29502">
                  <c:v>29.961405634721501</c:v>
                </c:pt>
                <c:pt idx="29503">
                  <c:v>29.961566052519199</c:v>
                </c:pt>
                <c:pt idx="29504">
                  <c:v>29.961726469803398</c:v>
                </c:pt>
                <c:pt idx="29505">
                  <c:v>29.961886886574199</c:v>
                </c:pt>
                <c:pt idx="29506">
                  <c:v>29.9620473028316</c:v>
                </c:pt>
                <c:pt idx="29507">
                  <c:v>29.962207718575701</c:v>
                </c:pt>
                <c:pt idx="29508">
                  <c:v>29.9623681338064</c:v>
                </c:pt>
                <c:pt idx="29509">
                  <c:v>29.9625285485237</c:v>
                </c:pt>
                <c:pt idx="29510">
                  <c:v>29.962688962727601</c:v>
                </c:pt>
                <c:pt idx="29511">
                  <c:v>29.962849376418099</c:v>
                </c:pt>
                <c:pt idx="29512">
                  <c:v>29.963009789595301</c:v>
                </c:pt>
                <c:pt idx="29513">
                  <c:v>29.963170202259001</c:v>
                </c:pt>
                <c:pt idx="29514">
                  <c:v>29.9633306144095</c:v>
                </c:pt>
                <c:pt idx="29515">
                  <c:v>29.963491026046501</c:v>
                </c:pt>
                <c:pt idx="29516">
                  <c:v>29.963651437170199</c:v>
                </c:pt>
                <c:pt idx="29517">
                  <c:v>29.963811847780502</c:v>
                </c:pt>
                <c:pt idx="29518">
                  <c:v>29.963972257877401</c:v>
                </c:pt>
                <c:pt idx="29519">
                  <c:v>29.964132667461001</c:v>
                </c:pt>
                <c:pt idx="29520">
                  <c:v>29.964293076531199</c:v>
                </c:pt>
                <c:pt idx="29521">
                  <c:v>29.964453485088001</c:v>
                </c:pt>
                <c:pt idx="29522">
                  <c:v>29.964613893131499</c:v>
                </c:pt>
                <c:pt idx="29523">
                  <c:v>29.964774300661599</c:v>
                </c:pt>
                <c:pt idx="29524">
                  <c:v>29.964934707678399</c:v>
                </c:pt>
                <c:pt idx="29525">
                  <c:v>29.9650951141818</c:v>
                </c:pt>
                <c:pt idx="29526">
                  <c:v>29.965255520171901</c:v>
                </c:pt>
                <c:pt idx="29527">
                  <c:v>29.9654159256486</c:v>
                </c:pt>
                <c:pt idx="29528">
                  <c:v>29.965576330611899</c:v>
                </c:pt>
                <c:pt idx="29529">
                  <c:v>29.965736735061899</c:v>
                </c:pt>
                <c:pt idx="29530">
                  <c:v>29.965897138998599</c:v>
                </c:pt>
                <c:pt idx="29531">
                  <c:v>29.9660575424219</c:v>
                </c:pt>
                <c:pt idx="29532">
                  <c:v>29.966217945331898</c:v>
                </c:pt>
                <c:pt idx="29533">
                  <c:v>29.966378347728501</c:v>
                </c:pt>
                <c:pt idx="29534">
                  <c:v>29.9665387496118</c:v>
                </c:pt>
                <c:pt idx="29535">
                  <c:v>29.9666991509818</c:v>
                </c:pt>
                <c:pt idx="29536">
                  <c:v>29.9668595518384</c:v>
                </c:pt>
                <c:pt idx="29537">
                  <c:v>29.967019952181602</c:v>
                </c:pt>
                <c:pt idx="29538">
                  <c:v>29.967180352011599</c:v>
                </c:pt>
                <c:pt idx="29539">
                  <c:v>29.967340751328202</c:v>
                </c:pt>
                <c:pt idx="29540">
                  <c:v>29.967501150131501</c:v>
                </c:pt>
                <c:pt idx="29541">
                  <c:v>29.9676615484214</c:v>
                </c:pt>
                <c:pt idx="29542">
                  <c:v>29.967821946198001</c:v>
                </c:pt>
                <c:pt idx="29543">
                  <c:v>29.967982343461301</c:v>
                </c:pt>
                <c:pt idx="29544">
                  <c:v>29.968142740211299</c:v>
                </c:pt>
                <c:pt idx="29545">
                  <c:v>29.968303136448</c:v>
                </c:pt>
                <c:pt idx="29546">
                  <c:v>29.968463532171299</c:v>
                </c:pt>
                <c:pt idx="29547">
                  <c:v>29.968623927381302</c:v>
                </c:pt>
                <c:pt idx="29548">
                  <c:v>29.968784322078001</c:v>
                </c:pt>
                <c:pt idx="29549">
                  <c:v>29.968944716261301</c:v>
                </c:pt>
                <c:pt idx="29550">
                  <c:v>29.969105109931402</c:v>
                </c:pt>
                <c:pt idx="29551">
                  <c:v>29.969265503088199</c:v>
                </c:pt>
                <c:pt idx="29552">
                  <c:v>29.9694258957316</c:v>
                </c:pt>
                <c:pt idx="29553">
                  <c:v>29.969586287861699</c:v>
                </c:pt>
                <c:pt idx="29554">
                  <c:v>29.969746679478501</c:v>
                </c:pt>
                <c:pt idx="29555">
                  <c:v>29.969907070582</c:v>
                </c:pt>
                <c:pt idx="29556">
                  <c:v>29.970067461172199</c:v>
                </c:pt>
                <c:pt idx="29557">
                  <c:v>29.970227851249099</c:v>
                </c:pt>
                <c:pt idx="29558">
                  <c:v>29.970388240812699</c:v>
                </c:pt>
                <c:pt idx="29559">
                  <c:v>29.970548629863</c:v>
                </c:pt>
                <c:pt idx="29560">
                  <c:v>29.970709018400001</c:v>
                </c:pt>
                <c:pt idx="29561">
                  <c:v>29.970869406423802</c:v>
                </c:pt>
                <c:pt idx="29562">
                  <c:v>29.9710297939342</c:v>
                </c:pt>
                <c:pt idx="29563">
                  <c:v>29.971190180931298</c:v>
                </c:pt>
                <c:pt idx="29564">
                  <c:v>29.971350567415101</c:v>
                </c:pt>
                <c:pt idx="29565">
                  <c:v>29.9715109533856</c:v>
                </c:pt>
                <c:pt idx="29566">
                  <c:v>29.971671338842899</c:v>
                </c:pt>
                <c:pt idx="29567">
                  <c:v>29.971831723786899</c:v>
                </c:pt>
                <c:pt idx="29568">
                  <c:v>29.971992108217499</c:v>
                </c:pt>
                <c:pt idx="29569">
                  <c:v>29.972152492134899</c:v>
                </c:pt>
                <c:pt idx="29570">
                  <c:v>29.972312875539</c:v>
                </c:pt>
                <c:pt idx="29571">
                  <c:v>29.972473258429901</c:v>
                </c:pt>
                <c:pt idx="29572">
                  <c:v>29.972633640807398</c:v>
                </c:pt>
                <c:pt idx="29573">
                  <c:v>29.9727940226717</c:v>
                </c:pt>
                <c:pt idx="29574">
                  <c:v>29.972954404022701</c:v>
                </c:pt>
                <c:pt idx="29575">
                  <c:v>29.9731147848604</c:v>
                </c:pt>
                <c:pt idx="29576">
                  <c:v>29.973275165184798</c:v>
                </c:pt>
                <c:pt idx="29577">
                  <c:v>29.973435544996001</c:v>
                </c:pt>
                <c:pt idx="29578">
                  <c:v>29.9735959242939</c:v>
                </c:pt>
                <c:pt idx="29579">
                  <c:v>29.973756303078599</c:v>
                </c:pt>
                <c:pt idx="29580">
                  <c:v>29.973916681350001</c:v>
                </c:pt>
                <c:pt idx="29581">
                  <c:v>29.974077059108101</c:v>
                </c:pt>
                <c:pt idx="29582">
                  <c:v>29.974237436352901</c:v>
                </c:pt>
                <c:pt idx="29583">
                  <c:v>29.974397813084501</c:v>
                </c:pt>
                <c:pt idx="29584">
                  <c:v>29.974558189302801</c:v>
                </c:pt>
                <c:pt idx="29585">
                  <c:v>29.974718565007901</c:v>
                </c:pt>
                <c:pt idx="29586">
                  <c:v>29.974878940199702</c:v>
                </c:pt>
                <c:pt idx="29587">
                  <c:v>29.975039314878298</c:v>
                </c:pt>
                <c:pt idx="29588">
                  <c:v>29.975199689043599</c:v>
                </c:pt>
                <c:pt idx="29589">
                  <c:v>29.9753600626957</c:v>
                </c:pt>
                <c:pt idx="29590">
                  <c:v>29.9755204358345</c:v>
                </c:pt>
                <c:pt idx="29591">
                  <c:v>29.975680808460002</c:v>
                </c:pt>
                <c:pt idx="29592">
                  <c:v>29.975841180572299</c:v>
                </c:pt>
                <c:pt idx="29593">
                  <c:v>29.9760015521714</c:v>
                </c:pt>
                <c:pt idx="29594">
                  <c:v>29.976161923257202</c:v>
                </c:pt>
                <c:pt idx="29595">
                  <c:v>29.976322293829799</c:v>
                </c:pt>
                <c:pt idx="29596">
                  <c:v>29.9764826638892</c:v>
                </c:pt>
                <c:pt idx="29597">
                  <c:v>29.976643033435298</c:v>
                </c:pt>
                <c:pt idx="29598">
                  <c:v>29.9768034024682</c:v>
                </c:pt>
                <c:pt idx="29599">
                  <c:v>29.976963770987801</c:v>
                </c:pt>
                <c:pt idx="29600">
                  <c:v>29.977124138994199</c:v>
                </c:pt>
                <c:pt idx="29601">
                  <c:v>29.977284506487401</c:v>
                </c:pt>
                <c:pt idx="29602">
                  <c:v>29.977444873467299</c:v>
                </c:pt>
                <c:pt idx="29603">
                  <c:v>29.977605239934</c:v>
                </c:pt>
                <c:pt idx="29604">
                  <c:v>29.977765605887502</c:v>
                </c:pt>
                <c:pt idx="29605">
                  <c:v>29.977925971327799</c:v>
                </c:pt>
                <c:pt idx="29606">
                  <c:v>29.978086336254801</c:v>
                </c:pt>
                <c:pt idx="29607">
                  <c:v>29.978246700668599</c:v>
                </c:pt>
                <c:pt idx="29608">
                  <c:v>29.9784070645692</c:v>
                </c:pt>
                <c:pt idx="29609">
                  <c:v>29.978567427956602</c:v>
                </c:pt>
                <c:pt idx="29610">
                  <c:v>29.978727790830799</c:v>
                </c:pt>
                <c:pt idx="29611">
                  <c:v>29.978888153191701</c:v>
                </c:pt>
                <c:pt idx="29612">
                  <c:v>29.979048515039398</c:v>
                </c:pt>
                <c:pt idx="29613">
                  <c:v>29.979208876373999</c:v>
                </c:pt>
                <c:pt idx="29614">
                  <c:v>29.9793692371953</c:v>
                </c:pt>
                <c:pt idx="29615">
                  <c:v>29.979529597503401</c:v>
                </c:pt>
                <c:pt idx="29616">
                  <c:v>29.979689957298302</c:v>
                </c:pt>
                <c:pt idx="29617">
                  <c:v>29.979850316579999</c:v>
                </c:pt>
                <c:pt idx="29618">
                  <c:v>29.980010675348399</c:v>
                </c:pt>
                <c:pt idx="29619">
                  <c:v>29.9801710336037</c:v>
                </c:pt>
                <c:pt idx="29620">
                  <c:v>29.9803313913458</c:v>
                </c:pt>
                <c:pt idx="29621">
                  <c:v>29.9804917485747</c:v>
                </c:pt>
                <c:pt idx="29622">
                  <c:v>29.9806521052904</c:v>
                </c:pt>
                <c:pt idx="29623">
                  <c:v>29.980812461492899</c:v>
                </c:pt>
                <c:pt idx="29624">
                  <c:v>29.980972817182199</c:v>
                </c:pt>
                <c:pt idx="29625">
                  <c:v>29.981133172358302</c:v>
                </c:pt>
                <c:pt idx="29626">
                  <c:v>29.981293527021201</c:v>
                </c:pt>
                <c:pt idx="29627">
                  <c:v>29.9814538811709</c:v>
                </c:pt>
                <c:pt idx="29628">
                  <c:v>29.981614234807399</c:v>
                </c:pt>
                <c:pt idx="29629">
                  <c:v>29.981774587930801</c:v>
                </c:pt>
                <c:pt idx="29630">
                  <c:v>29.981934940540999</c:v>
                </c:pt>
                <c:pt idx="29631">
                  <c:v>29.982095292637901</c:v>
                </c:pt>
                <c:pt idx="29632">
                  <c:v>29.982255644221699</c:v>
                </c:pt>
                <c:pt idx="29633">
                  <c:v>29.982415995292399</c:v>
                </c:pt>
                <c:pt idx="29634">
                  <c:v>29.9825763458498</c:v>
                </c:pt>
                <c:pt idx="29635">
                  <c:v>29.982736695894101</c:v>
                </c:pt>
                <c:pt idx="29636">
                  <c:v>29.982897045425201</c:v>
                </c:pt>
                <c:pt idx="29637">
                  <c:v>29.983057394443101</c:v>
                </c:pt>
                <c:pt idx="29638">
                  <c:v>29.983217742947801</c:v>
                </c:pt>
                <c:pt idx="29639">
                  <c:v>29.9833780909394</c:v>
                </c:pt>
                <c:pt idx="29640">
                  <c:v>29.983538438417799</c:v>
                </c:pt>
                <c:pt idx="29641">
                  <c:v>29.983698785383101</c:v>
                </c:pt>
                <c:pt idx="29642">
                  <c:v>29.9838591318351</c:v>
                </c:pt>
                <c:pt idx="29643">
                  <c:v>29.984019477774002</c:v>
                </c:pt>
                <c:pt idx="29644">
                  <c:v>29.984179823199799</c:v>
                </c:pt>
                <c:pt idx="29645">
                  <c:v>29.9843401681124</c:v>
                </c:pt>
                <c:pt idx="29646">
                  <c:v>29.984500512511801</c:v>
                </c:pt>
                <c:pt idx="29647">
                  <c:v>29.984660856398101</c:v>
                </c:pt>
                <c:pt idx="29648">
                  <c:v>29.984821199771201</c:v>
                </c:pt>
                <c:pt idx="29649">
                  <c:v>29.9849815426312</c:v>
                </c:pt>
                <c:pt idx="29650">
                  <c:v>29.985141884977999</c:v>
                </c:pt>
                <c:pt idx="29651">
                  <c:v>29.985302226811701</c:v>
                </c:pt>
                <c:pt idx="29652">
                  <c:v>29.985462568132199</c:v>
                </c:pt>
                <c:pt idx="29653">
                  <c:v>29.9856229089396</c:v>
                </c:pt>
                <c:pt idx="29654">
                  <c:v>29.985783249233801</c:v>
                </c:pt>
                <c:pt idx="29655">
                  <c:v>29.985943589014902</c:v>
                </c:pt>
                <c:pt idx="29656">
                  <c:v>29.986103928282802</c:v>
                </c:pt>
                <c:pt idx="29657">
                  <c:v>29.986264267037601</c:v>
                </c:pt>
                <c:pt idx="29658">
                  <c:v>29.9864246052793</c:v>
                </c:pt>
                <c:pt idx="29659">
                  <c:v>29.986584943007799</c:v>
                </c:pt>
                <c:pt idx="29660">
                  <c:v>29.9867452802232</c:v>
                </c:pt>
                <c:pt idx="29661">
                  <c:v>29.986905616925501</c:v>
                </c:pt>
                <c:pt idx="29662">
                  <c:v>29.987065953114602</c:v>
                </c:pt>
                <c:pt idx="29663">
                  <c:v>29.987226288790598</c:v>
                </c:pt>
                <c:pt idx="29664">
                  <c:v>29.987386623953501</c:v>
                </c:pt>
                <c:pt idx="29665">
                  <c:v>29.9875469586032</c:v>
                </c:pt>
                <c:pt idx="29666">
                  <c:v>29.987707292739799</c:v>
                </c:pt>
                <c:pt idx="29667">
                  <c:v>29.9878676263633</c:v>
                </c:pt>
                <c:pt idx="29668">
                  <c:v>29.988027959473701</c:v>
                </c:pt>
                <c:pt idx="29669">
                  <c:v>29.988188292070902</c:v>
                </c:pt>
                <c:pt idx="29670">
                  <c:v>29.988348624155002</c:v>
                </c:pt>
                <c:pt idx="29671">
                  <c:v>29.988508955726001</c:v>
                </c:pt>
                <c:pt idx="29672">
                  <c:v>29.9886692867839</c:v>
                </c:pt>
                <c:pt idx="29673">
                  <c:v>29.988829617328701</c:v>
                </c:pt>
                <c:pt idx="29674">
                  <c:v>29.988989947360398</c:v>
                </c:pt>
                <c:pt idx="29675">
                  <c:v>29.989150276878899</c:v>
                </c:pt>
                <c:pt idx="29676">
                  <c:v>29.989310605884398</c:v>
                </c:pt>
                <c:pt idx="29677">
                  <c:v>29.989470934376701</c:v>
                </c:pt>
                <c:pt idx="29678">
                  <c:v>29.9896312623559</c:v>
                </c:pt>
                <c:pt idx="29679">
                  <c:v>29.989791589822101</c:v>
                </c:pt>
                <c:pt idx="29680">
                  <c:v>29.989951916775102</c:v>
                </c:pt>
                <c:pt idx="29681">
                  <c:v>29.990112243214998</c:v>
                </c:pt>
                <c:pt idx="29682">
                  <c:v>29.990272569141801</c:v>
                </c:pt>
                <c:pt idx="29683">
                  <c:v>29.9904328945555</c:v>
                </c:pt>
                <c:pt idx="29684">
                  <c:v>29.990593219456201</c:v>
                </c:pt>
                <c:pt idx="29685">
                  <c:v>29.990753543843699</c:v>
                </c:pt>
                <c:pt idx="29686">
                  <c:v>29.990913867718099</c:v>
                </c:pt>
                <c:pt idx="29687">
                  <c:v>29.991074191079498</c:v>
                </c:pt>
                <c:pt idx="29688">
                  <c:v>29.991234513927701</c:v>
                </c:pt>
                <c:pt idx="29689">
                  <c:v>29.991394836262899</c:v>
                </c:pt>
                <c:pt idx="29690">
                  <c:v>29.991555158084999</c:v>
                </c:pt>
                <c:pt idx="29691">
                  <c:v>29.991715479393999</c:v>
                </c:pt>
                <c:pt idx="29692">
                  <c:v>29.991875800189899</c:v>
                </c:pt>
                <c:pt idx="29693">
                  <c:v>29.992036120472701</c:v>
                </c:pt>
                <c:pt idx="29694">
                  <c:v>29.992196440242498</c:v>
                </c:pt>
                <c:pt idx="29695">
                  <c:v>29.992356759499199</c:v>
                </c:pt>
                <c:pt idx="29696">
                  <c:v>29.992517078242798</c:v>
                </c:pt>
                <c:pt idx="29697">
                  <c:v>29.992677396473301</c:v>
                </c:pt>
                <c:pt idx="29698">
                  <c:v>29.992837714190699</c:v>
                </c:pt>
                <c:pt idx="29699">
                  <c:v>29.9929980313951</c:v>
                </c:pt>
                <c:pt idx="29700">
                  <c:v>29.9931583480864</c:v>
                </c:pt>
                <c:pt idx="29701">
                  <c:v>29.993318664264599</c:v>
                </c:pt>
                <c:pt idx="29702">
                  <c:v>29.993478979929801</c:v>
                </c:pt>
                <c:pt idx="29703">
                  <c:v>29.993639295081898</c:v>
                </c:pt>
                <c:pt idx="29704">
                  <c:v>29.993799609720899</c:v>
                </c:pt>
                <c:pt idx="29705">
                  <c:v>29.993959923846901</c:v>
                </c:pt>
                <c:pt idx="29706">
                  <c:v>29.9941202374598</c:v>
                </c:pt>
                <c:pt idx="29707">
                  <c:v>29.994280550559701</c:v>
                </c:pt>
                <c:pt idx="29708">
                  <c:v>29.994440863146501</c:v>
                </c:pt>
                <c:pt idx="29709">
                  <c:v>29.9946011752202</c:v>
                </c:pt>
                <c:pt idx="29710">
                  <c:v>29.994761486780899</c:v>
                </c:pt>
                <c:pt idx="29711">
                  <c:v>29.9949217978285</c:v>
                </c:pt>
                <c:pt idx="29712">
                  <c:v>29.9950821083631</c:v>
                </c:pt>
                <c:pt idx="29713">
                  <c:v>29.995242418384699</c:v>
                </c:pt>
                <c:pt idx="29714">
                  <c:v>29.9954027278932</c:v>
                </c:pt>
                <c:pt idx="29715">
                  <c:v>29.995563036888601</c:v>
                </c:pt>
                <c:pt idx="29716">
                  <c:v>29.995723345371001</c:v>
                </c:pt>
                <c:pt idx="29717">
                  <c:v>29.9958836533404</c:v>
                </c:pt>
                <c:pt idx="29718">
                  <c:v>29.996043960796701</c:v>
                </c:pt>
                <c:pt idx="29719">
                  <c:v>29.996204267739898</c:v>
                </c:pt>
                <c:pt idx="29720">
                  <c:v>29.996364574170201</c:v>
                </c:pt>
                <c:pt idx="29721">
                  <c:v>29.996524880087399</c:v>
                </c:pt>
                <c:pt idx="29722">
                  <c:v>29.996685185491501</c:v>
                </c:pt>
                <c:pt idx="29723">
                  <c:v>29.9968454903827</c:v>
                </c:pt>
                <c:pt idx="29724">
                  <c:v>29.997005794760799</c:v>
                </c:pt>
                <c:pt idx="29725">
                  <c:v>29.9971660986259</c:v>
                </c:pt>
                <c:pt idx="29726">
                  <c:v>29.997326401977901</c:v>
                </c:pt>
                <c:pt idx="29727">
                  <c:v>29.9974867048169</c:v>
                </c:pt>
                <c:pt idx="29728">
                  <c:v>29.997647007142898</c:v>
                </c:pt>
                <c:pt idx="29729">
                  <c:v>29.997807308955899</c:v>
                </c:pt>
                <c:pt idx="29730">
                  <c:v>29.997967610255799</c:v>
                </c:pt>
                <c:pt idx="29731">
                  <c:v>29.998127911042701</c:v>
                </c:pt>
                <c:pt idx="29732">
                  <c:v>29.998288211316702</c:v>
                </c:pt>
                <c:pt idx="29733">
                  <c:v>29.998448511077601</c:v>
                </c:pt>
                <c:pt idx="29734">
                  <c:v>29.9986088103254</c:v>
                </c:pt>
                <c:pt idx="29735">
                  <c:v>29.998769109060301</c:v>
                </c:pt>
                <c:pt idx="29736">
                  <c:v>29.998929407282098</c:v>
                </c:pt>
                <c:pt idx="29737">
                  <c:v>29.999089704991</c:v>
                </c:pt>
                <c:pt idx="29738">
                  <c:v>29.999250002186798</c:v>
                </c:pt>
                <c:pt idx="29739">
                  <c:v>29.999410298869702</c:v>
                </c:pt>
                <c:pt idx="29740">
                  <c:v>29.999570595039501</c:v>
                </c:pt>
                <c:pt idx="29741">
                  <c:v>29.999730890696299</c:v>
                </c:pt>
                <c:pt idx="29742">
                  <c:v>29.999891185840099</c:v>
                </c:pt>
                <c:pt idx="29743">
                  <c:v>30.000051480470901</c:v>
                </c:pt>
                <c:pt idx="29744">
                  <c:v>30.000211774588699</c:v>
                </c:pt>
                <c:pt idx="29745">
                  <c:v>30.000372068193599</c:v>
                </c:pt>
                <c:pt idx="29746">
                  <c:v>30.000532361285401</c:v>
                </c:pt>
                <c:pt idx="29747">
                  <c:v>30.000692653864199</c:v>
                </c:pt>
                <c:pt idx="29748">
                  <c:v>30.000852945929999</c:v>
                </c:pt>
                <c:pt idx="29749">
                  <c:v>30.001013237482901</c:v>
                </c:pt>
                <c:pt idx="29750">
                  <c:v>30.001173528522699</c:v>
                </c:pt>
                <c:pt idx="29751">
                  <c:v>30.001333819049599</c:v>
                </c:pt>
                <c:pt idx="29752">
                  <c:v>30.001494109063501</c:v>
                </c:pt>
                <c:pt idx="29753">
                  <c:v>30.001654398564401</c:v>
                </c:pt>
                <c:pt idx="29754">
                  <c:v>30.001814687552301</c:v>
                </c:pt>
                <c:pt idx="29755">
                  <c:v>30.001974976027299</c:v>
                </c:pt>
                <c:pt idx="29756">
                  <c:v>30.002135263989199</c:v>
                </c:pt>
                <c:pt idx="29757">
                  <c:v>30.002295551438198</c:v>
                </c:pt>
                <c:pt idx="29758">
                  <c:v>30.0024558383742</c:v>
                </c:pt>
                <c:pt idx="29759">
                  <c:v>30.0026161247972</c:v>
                </c:pt>
                <c:pt idx="29760">
                  <c:v>30.002776410707298</c:v>
                </c:pt>
                <c:pt idx="29761">
                  <c:v>30.002936696104399</c:v>
                </c:pt>
                <c:pt idx="29762">
                  <c:v>30.003096980988499</c:v>
                </c:pt>
                <c:pt idx="29763">
                  <c:v>30.003257265359601</c:v>
                </c:pt>
                <c:pt idx="29764">
                  <c:v>30.003417549217801</c:v>
                </c:pt>
                <c:pt idx="29765">
                  <c:v>30.003577832563</c:v>
                </c:pt>
                <c:pt idx="29766">
                  <c:v>30.003738115395301</c:v>
                </c:pt>
                <c:pt idx="29767">
                  <c:v>30.0038983977146</c:v>
                </c:pt>
                <c:pt idx="29768">
                  <c:v>30.004058679520899</c:v>
                </c:pt>
                <c:pt idx="29769">
                  <c:v>30.004218960814299</c:v>
                </c:pt>
                <c:pt idx="29770">
                  <c:v>30.004379241594702</c:v>
                </c:pt>
                <c:pt idx="29771">
                  <c:v>30.004539521862199</c:v>
                </c:pt>
                <c:pt idx="29772">
                  <c:v>30.004699801616699</c:v>
                </c:pt>
                <c:pt idx="29773">
                  <c:v>30.004860080858201</c:v>
                </c:pt>
                <c:pt idx="29774">
                  <c:v>30.005020359586801</c:v>
                </c:pt>
                <c:pt idx="29775">
                  <c:v>30.0051806378025</c:v>
                </c:pt>
                <c:pt idx="29776">
                  <c:v>30.005340915505201</c:v>
                </c:pt>
                <c:pt idx="29777">
                  <c:v>30.005501192695</c:v>
                </c:pt>
                <c:pt idx="29778">
                  <c:v>30.005661469371798</c:v>
                </c:pt>
                <c:pt idx="29779">
                  <c:v>30.005821745535702</c:v>
                </c:pt>
                <c:pt idx="29780">
                  <c:v>30.0059820211866</c:v>
                </c:pt>
                <c:pt idx="29781">
                  <c:v>30.006142296324601</c:v>
                </c:pt>
                <c:pt idx="29782">
                  <c:v>30.0063025709497</c:v>
                </c:pt>
                <c:pt idx="29783">
                  <c:v>30.006462845061801</c:v>
                </c:pt>
                <c:pt idx="29784">
                  <c:v>30.006623118661</c:v>
                </c:pt>
                <c:pt idx="29785">
                  <c:v>30.006783391747302</c:v>
                </c:pt>
                <c:pt idx="29786">
                  <c:v>30.006943664320598</c:v>
                </c:pt>
                <c:pt idx="29787">
                  <c:v>30.007103936381</c:v>
                </c:pt>
                <c:pt idx="29788">
                  <c:v>30.0072642079285</c:v>
                </c:pt>
                <c:pt idx="29789">
                  <c:v>30.007424478963099</c:v>
                </c:pt>
                <c:pt idx="29790">
                  <c:v>30.0075847494847</c:v>
                </c:pt>
                <c:pt idx="29791">
                  <c:v>30.007745019493399</c:v>
                </c:pt>
                <c:pt idx="29792">
                  <c:v>30.0079052889892</c:v>
                </c:pt>
                <c:pt idx="29793">
                  <c:v>30.008065557972099</c:v>
                </c:pt>
                <c:pt idx="29794">
                  <c:v>30.008225826442001</c:v>
                </c:pt>
                <c:pt idx="29795">
                  <c:v>30.0083860943991</c:v>
                </c:pt>
                <c:pt idx="29796">
                  <c:v>30.008546361843202</c:v>
                </c:pt>
                <c:pt idx="29797">
                  <c:v>30.008706628774402</c:v>
                </c:pt>
                <c:pt idx="29798">
                  <c:v>30.0088668951927</c:v>
                </c:pt>
                <c:pt idx="29799">
                  <c:v>30.0090271610981</c:v>
                </c:pt>
                <c:pt idx="29800">
                  <c:v>30.009187426490598</c:v>
                </c:pt>
                <c:pt idx="29801">
                  <c:v>30.009347691370099</c:v>
                </c:pt>
                <c:pt idx="29802">
                  <c:v>30.009507955736801</c:v>
                </c:pt>
                <c:pt idx="29803">
                  <c:v>30.009668219590601</c:v>
                </c:pt>
                <c:pt idx="29804">
                  <c:v>30.0098284829314</c:v>
                </c:pt>
                <c:pt idx="29805">
                  <c:v>30.009988745759401</c:v>
                </c:pt>
                <c:pt idx="29806">
                  <c:v>30.010149008074499</c:v>
                </c:pt>
                <c:pt idx="29807">
                  <c:v>30.010309269876601</c:v>
                </c:pt>
                <c:pt idx="29808">
                  <c:v>30.010469531165899</c:v>
                </c:pt>
                <c:pt idx="29809">
                  <c:v>30.0106297919423</c:v>
                </c:pt>
                <c:pt idx="29810">
                  <c:v>30.010790052205799</c:v>
                </c:pt>
                <c:pt idx="29811">
                  <c:v>30.0109503119564</c:v>
                </c:pt>
                <c:pt idx="29812">
                  <c:v>30.011110571194099</c:v>
                </c:pt>
                <c:pt idx="29813">
                  <c:v>30.011270829918899</c:v>
                </c:pt>
                <c:pt idx="29814">
                  <c:v>30.011431088130902</c:v>
                </c:pt>
                <c:pt idx="29815">
                  <c:v>30.011591345829899</c:v>
                </c:pt>
                <c:pt idx="29816">
                  <c:v>30.011751603016101</c:v>
                </c:pt>
                <c:pt idx="29817">
                  <c:v>30.011911859689398</c:v>
                </c:pt>
                <c:pt idx="29818">
                  <c:v>30.012072115849801</c:v>
                </c:pt>
                <c:pt idx="29819">
                  <c:v>30.012232371497401</c:v>
                </c:pt>
                <c:pt idx="29820">
                  <c:v>30.012392626632099</c:v>
                </c:pt>
                <c:pt idx="29821">
                  <c:v>30.0125528812538</c:v>
                </c:pt>
                <c:pt idx="29822">
                  <c:v>30.012713135362802</c:v>
                </c:pt>
                <c:pt idx="29823">
                  <c:v>30.012873388958798</c:v>
                </c:pt>
                <c:pt idx="29824">
                  <c:v>30.013033642042</c:v>
                </c:pt>
                <c:pt idx="29825">
                  <c:v>30.0131938946123</c:v>
                </c:pt>
                <c:pt idx="29826">
                  <c:v>30.013354146669801</c:v>
                </c:pt>
                <c:pt idx="29827">
                  <c:v>30.013514398214401</c:v>
                </c:pt>
                <c:pt idx="29828">
                  <c:v>30.013674649246099</c:v>
                </c:pt>
                <c:pt idx="29829">
                  <c:v>30.013834899765001</c:v>
                </c:pt>
                <c:pt idx="29830">
                  <c:v>30.013995149770999</c:v>
                </c:pt>
                <c:pt idx="29831">
                  <c:v>30.014155399264101</c:v>
                </c:pt>
                <c:pt idx="29832">
                  <c:v>30.014315648244398</c:v>
                </c:pt>
                <c:pt idx="29833">
                  <c:v>30.0144758967119</c:v>
                </c:pt>
                <c:pt idx="29834">
                  <c:v>30.014636144666401</c:v>
                </c:pt>
                <c:pt idx="29835">
                  <c:v>30.014796392108199</c:v>
                </c:pt>
                <c:pt idx="29836">
                  <c:v>30.014956639037099</c:v>
                </c:pt>
                <c:pt idx="29837">
                  <c:v>30.0151168854531</c:v>
                </c:pt>
                <c:pt idx="29838">
                  <c:v>30.015277131356299</c:v>
                </c:pt>
                <c:pt idx="29839">
                  <c:v>30.015437376746601</c:v>
                </c:pt>
                <c:pt idx="29840">
                  <c:v>30.015597621624199</c:v>
                </c:pt>
                <c:pt idx="29841">
                  <c:v>30.0157578659888</c:v>
                </c:pt>
                <c:pt idx="29842">
                  <c:v>30.015918109840602</c:v>
                </c:pt>
                <c:pt idx="29843">
                  <c:v>30.016078353179601</c:v>
                </c:pt>
                <c:pt idx="29844">
                  <c:v>30.016238596005799</c:v>
                </c:pt>
                <c:pt idx="29845">
                  <c:v>30.016398838319098</c:v>
                </c:pt>
                <c:pt idx="29846">
                  <c:v>30.016559080119599</c:v>
                </c:pt>
                <c:pt idx="29847">
                  <c:v>30.016719321407301</c:v>
                </c:pt>
                <c:pt idx="29848">
                  <c:v>30.016879562182101</c:v>
                </c:pt>
                <c:pt idx="29849">
                  <c:v>30.017039802444099</c:v>
                </c:pt>
                <c:pt idx="29850">
                  <c:v>30.017200042193199</c:v>
                </c:pt>
                <c:pt idx="29851">
                  <c:v>30.0173602814296</c:v>
                </c:pt>
                <c:pt idx="29852">
                  <c:v>30.017520520153099</c:v>
                </c:pt>
                <c:pt idx="29853">
                  <c:v>30.017680758363799</c:v>
                </c:pt>
                <c:pt idx="29854">
                  <c:v>30.0178409960617</c:v>
                </c:pt>
                <c:pt idx="29855">
                  <c:v>30.0180012332468</c:v>
                </c:pt>
                <c:pt idx="29856">
                  <c:v>30.018161469919001</c:v>
                </c:pt>
                <c:pt idx="29857">
                  <c:v>30.0183217060784</c:v>
                </c:pt>
                <c:pt idx="29858">
                  <c:v>30.018481941725099</c:v>
                </c:pt>
                <c:pt idx="29859">
                  <c:v>30.018642176858901</c:v>
                </c:pt>
                <c:pt idx="29860">
                  <c:v>30.0188024114799</c:v>
                </c:pt>
                <c:pt idx="29861">
                  <c:v>30.0189626455881</c:v>
                </c:pt>
                <c:pt idx="29862">
                  <c:v>30.019122879183399</c:v>
                </c:pt>
                <c:pt idx="29863">
                  <c:v>30.019283112265999</c:v>
                </c:pt>
                <c:pt idx="29864">
                  <c:v>30.0194433448358</c:v>
                </c:pt>
                <c:pt idx="29865">
                  <c:v>30.019603576892798</c:v>
                </c:pt>
                <c:pt idx="29866">
                  <c:v>30.019763808436899</c:v>
                </c:pt>
                <c:pt idx="29867">
                  <c:v>30.0199240394683</c:v>
                </c:pt>
                <c:pt idx="29868">
                  <c:v>30.020084269986899</c:v>
                </c:pt>
                <c:pt idx="29869">
                  <c:v>30.0202444999927</c:v>
                </c:pt>
                <c:pt idx="29870">
                  <c:v>30.020404729485701</c:v>
                </c:pt>
                <c:pt idx="29871">
                  <c:v>30.020564958465901</c:v>
                </c:pt>
                <c:pt idx="29872">
                  <c:v>30.020725186933301</c:v>
                </c:pt>
                <c:pt idx="29873">
                  <c:v>30.0208854148879</c:v>
                </c:pt>
                <c:pt idx="29874">
                  <c:v>30.0210456423297</c:v>
                </c:pt>
                <c:pt idx="29875">
                  <c:v>30.021205869258701</c:v>
                </c:pt>
                <c:pt idx="29876">
                  <c:v>30.021366095674999</c:v>
                </c:pt>
                <c:pt idx="29877">
                  <c:v>30.021526321578499</c:v>
                </c:pt>
                <c:pt idx="29878">
                  <c:v>30.0216865469692</c:v>
                </c:pt>
                <c:pt idx="29879">
                  <c:v>30.021846771847098</c:v>
                </c:pt>
                <c:pt idx="29880">
                  <c:v>30.022006996212198</c:v>
                </c:pt>
                <c:pt idx="29881">
                  <c:v>30.022167220064599</c:v>
                </c:pt>
                <c:pt idx="29882">
                  <c:v>30.022327443404201</c:v>
                </c:pt>
                <c:pt idx="29883">
                  <c:v>30.022487666231001</c:v>
                </c:pt>
                <c:pt idx="29884">
                  <c:v>30.022647888544999</c:v>
                </c:pt>
                <c:pt idx="29885">
                  <c:v>30.0228081103463</c:v>
                </c:pt>
                <c:pt idx="29886">
                  <c:v>30.0229683316348</c:v>
                </c:pt>
                <c:pt idx="29887">
                  <c:v>30.023128552410601</c:v>
                </c:pt>
                <c:pt idx="29888">
                  <c:v>30.023288772673499</c:v>
                </c:pt>
                <c:pt idx="29889">
                  <c:v>30.023448992423798</c:v>
                </c:pt>
                <c:pt idx="29890">
                  <c:v>30.023609211661199</c:v>
                </c:pt>
                <c:pt idx="29891">
                  <c:v>30.023769430385901</c:v>
                </c:pt>
                <c:pt idx="29892">
                  <c:v>30.0239296485978</c:v>
                </c:pt>
                <c:pt idx="29893">
                  <c:v>30.024089866297</c:v>
                </c:pt>
                <c:pt idx="29894">
                  <c:v>30.024250083483398</c:v>
                </c:pt>
                <c:pt idx="29895">
                  <c:v>30.024410300157101</c:v>
                </c:pt>
                <c:pt idx="29896">
                  <c:v>30.024570516318001</c:v>
                </c:pt>
                <c:pt idx="29897">
                  <c:v>30.024730731966201</c:v>
                </c:pt>
                <c:pt idx="29898">
                  <c:v>30.0248909471016</c:v>
                </c:pt>
                <c:pt idx="29899">
                  <c:v>30.025051161724299</c:v>
                </c:pt>
                <c:pt idx="29900">
                  <c:v>30.0252113758342</c:v>
                </c:pt>
                <c:pt idx="29901">
                  <c:v>30.025371589431401</c:v>
                </c:pt>
                <c:pt idx="29902">
                  <c:v>30.0255318025159</c:v>
                </c:pt>
                <c:pt idx="29903">
                  <c:v>30.0256920150876</c:v>
                </c:pt>
                <c:pt idx="29904">
                  <c:v>30.025852227146501</c:v>
                </c:pt>
                <c:pt idx="29905">
                  <c:v>30.026012438692799</c:v>
                </c:pt>
                <c:pt idx="29906">
                  <c:v>30.026172649726298</c:v>
                </c:pt>
                <c:pt idx="29907">
                  <c:v>30.026332860246999</c:v>
                </c:pt>
                <c:pt idx="29908">
                  <c:v>30.0264930702551</c:v>
                </c:pt>
                <c:pt idx="29909">
                  <c:v>30.026653279750398</c:v>
                </c:pt>
                <c:pt idx="29910">
                  <c:v>30.026813488732898</c:v>
                </c:pt>
                <c:pt idx="29911">
                  <c:v>30.026973697202799</c:v>
                </c:pt>
                <c:pt idx="29912">
                  <c:v>30.0271339051599</c:v>
                </c:pt>
                <c:pt idx="29913">
                  <c:v>30.027294112604299</c:v>
                </c:pt>
                <c:pt idx="29914">
                  <c:v>30.027454319536002</c:v>
                </c:pt>
                <c:pt idx="29915">
                  <c:v>30.027614525954899</c:v>
                </c:pt>
                <c:pt idx="29916">
                  <c:v>30.027774731861101</c:v>
                </c:pt>
                <c:pt idx="29917">
                  <c:v>30.027934937254699</c:v>
                </c:pt>
                <c:pt idx="29918">
                  <c:v>30.028095142135498</c:v>
                </c:pt>
                <c:pt idx="29919">
                  <c:v>30.028255346503499</c:v>
                </c:pt>
                <c:pt idx="29920">
                  <c:v>30.028415550358901</c:v>
                </c:pt>
                <c:pt idx="29921">
                  <c:v>30.028575753701599</c:v>
                </c:pt>
                <c:pt idx="29922">
                  <c:v>30.028735956531499</c:v>
                </c:pt>
                <c:pt idx="29923">
                  <c:v>30.028896158848799</c:v>
                </c:pt>
                <c:pt idx="29924">
                  <c:v>30.0290563606533</c:v>
                </c:pt>
                <c:pt idx="29925">
                  <c:v>30.029216561945098</c:v>
                </c:pt>
                <c:pt idx="29926">
                  <c:v>30.029376762724301</c:v>
                </c:pt>
                <c:pt idx="29927">
                  <c:v>30.029536962990701</c:v>
                </c:pt>
                <c:pt idx="29928">
                  <c:v>30.029697162744402</c:v>
                </c:pt>
                <c:pt idx="29929">
                  <c:v>30.029857361985499</c:v>
                </c:pt>
                <c:pt idx="29930">
                  <c:v>30.030017560713802</c:v>
                </c:pt>
                <c:pt idx="29931">
                  <c:v>30.030177758929501</c:v>
                </c:pt>
                <c:pt idx="29932">
                  <c:v>30.030337956632401</c:v>
                </c:pt>
                <c:pt idx="29933">
                  <c:v>30.030498153822698</c:v>
                </c:pt>
                <c:pt idx="29934">
                  <c:v>30.0306583505002</c:v>
                </c:pt>
                <c:pt idx="29935">
                  <c:v>30.030818546665099</c:v>
                </c:pt>
                <c:pt idx="29936">
                  <c:v>30.030978742317298</c:v>
                </c:pt>
                <c:pt idx="29937">
                  <c:v>30.031138937456799</c:v>
                </c:pt>
                <c:pt idx="29938">
                  <c:v>30.031299132083699</c:v>
                </c:pt>
                <c:pt idx="29939">
                  <c:v>30.031459326197801</c:v>
                </c:pt>
                <c:pt idx="29940">
                  <c:v>30.0316195197993</c:v>
                </c:pt>
                <c:pt idx="29941">
                  <c:v>30.031779712888099</c:v>
                </c:pt>
                <c:pt idx="29942">
                  <c:v>30.031939905464199</c:v>
                </c:pt>
                <c:pt idx="29943">
                  <c:v>30.0321000975276</c:v>
                </c:pt>
                <c:pt idx="29944">
                  <c:v>30.032260289078401</c:v>
                </c:pt>
                <c:pt idx="29945">
                  <c:v>30.0324204801165</c:v>
                </c:pt>
                <c:pt idx="29946">
                  <c:v>30.032580670641899</c:v>
                </c:pt>
                <c:pt idx="29947">
                  <c:v>30.032740860654599</c:v>
                </c:pt>
                <c:pt idx="29948">
                  <c:v>30.032901050154699</c:v>
                </c:pt>
                <c:pt idx="29949">
                  <c:v>30.033061239142199</c:v>
                </c:pt>
                <c:pt idx="29950">
                  <c:v>30.033221427616901</c:v>
                </c:pt>
                <c:pt idx="29951">
                  <c:v>30.033381615579</c:v>
                </c:pt>
                <c:pt idx="29952">
                  <c:v>30.033541803028399</c:v>
                </c:pt>
                <c:pt idx="29953">
                  <c:v>30.033701989965198</c:v>
                </c:pt>
                <c:pt idx="29954">
                  <c:v>30.033862176389299</c:v>
                </c:pt>
                <c:pt idx="29955">
                  <c:v>30.034022362300799</c:v>
                </c:pt>
                <c:pt idx="29956">
                  <c:v>30.034182547699601</c:v>
                </c:pt>
                <c:pt idx="29957">
                  <c:v>30.034342732585799</c:v>
                </c:pt>
                <c:pt idx="29958">
                  <c:v>30.034502916959301</c:v>
                </c:pt>
                <c:pt idx="29959">
                  <c:v>30.034663100820101</c:v>
                </c:pt>
                <c:pt idx="29960">
                  <c:v>30.034823284168301</c:v>
                </c:pt>
                <c:pt idx="29961">
                  <c:v>30.034983467003901</c:v>
                </c:pt>
                <c:pt idx="29962">
                  <c:v>30.035143649326798</c:v>
                </c:pt>
                <c:pt idx="29963">
                  <c:v>30.035303831137099</c:v>
                </c:pt>
                <c:pt idx="29964">
                  <c:v>30.035464012434701</c:v>
                </c:pt>
                <c:pt idx="29965">
                  <c:v>30.0356241932197</c:v>
                </c:pt>
                <c:pt idx="29966">
                  <c:v>30.035784373492099</c:v>
                </c:pt>
                <c:pt idx="29967">
                  <c:v>30.035944553251799</c:v>
                </c:pt>
                <c:pt idx="29968">
                  <c:v>30.036104732498899</c:v>
                </c:pt>
                <c:pt idx="29969">
                  <c:v>30.036264911233399</c:v>
                </c:pt>
                <c:pt idx="29970">
                  <c:v>30.0364250894552</c:v>
                </c:pt>
                <c:pt idx="29971">
                  <c:v>30.036585267164401</c:v>
                </c:pt>
                <c:pt idx="29972">
                  <c:v>30.036745444360999</c:v>
                </c:pt>
                <c:pt idx="29973">
                  <c:v>30.036905621044902</c:v>
                </c:pt>
                <c:pt idx="29974">
                  <c:v>30.037065797216201</c:v>
                </c:pt>
                <c:pt idx="29975">
                  <c:v>30.0372259728749</c:v>
                </c:pt>
                <c:pt idx="29976">
                  <c:v>30.037386148021</c:v>
                </c:pt>
                <c:pt idx="29977">
                  <c:v>30.037546322654499</c:v>
                </c:pt>
                <c:pt idx="29978">
                  <c:v>30.0377064967753</c:v>
                </c:pt>
                <c:pt idx="29979">
                  <c:v>30.037866670383501</c:v>
                </c:pt>
                <c:pt idx="29980">
                  <c:v>30.038026843479098</c:v>
                </c:pt>
                <c:pt idx="29981">
                  <c:v>30.0381870160621</c:v>
                </c:pt>
                <c:pt idx="29982">
                  <c:v>30.038347188132501</c:v>
                </c:pt>
                <c:pt idx="29983">
                  <c:v>30.0385073596903</c:v>
                </c:pt>
                <c:pt idx="29984">
                  <c:v>30.038667530735399</c:v>
                </c:pt>
                <c:pt idx="29985">
                  <c:v>30.038827701268001</c:v>
                </c:pt>
                <c:pt idx="29986">
                  <c:v>30.038987871287901</c:v>
                </c:pt>
                <c:pt idx="29987">
                  <c:v>30.0391480407953</c:v>
                </c:pt>
                <c:pt idx="29988">
                  <c:v>30.039308209790001</c:v>
                </c:pt>
                <c:pt idx="29989">
                  <c:v>30.039468378272201</c:v>
                </c:pt>
                <c:pt idx="29990">
                  <c:v>30.039628546241701</c:v>
                </c:pt>
                <c:pt idx="29991">
                  <c:v>30.039788713698702</c:v>
                </c:pt>
                <c:pt idx="29992">
                  <c:v>30.039948880642999</c:v>
                </c:pt>
                <c:pt idx="29993">
                  <c:v>30.0401090470748</c:v>
                </c:pt>
                <c:pt idx="29994">
                  <c:v>30.040269212994001</c:v>
                </c:pt>
                <c:pt idx="29995">
                  <c:v>30.040429378400599</c:v>
                </c:pt>
                <c:pt idx="29996">
                  <c:v>30.040589543294502</c:v>
                </c:pt>
                <c:pt idx="29997">
                  <c:v>30.040749707676</c:v>
                </c:pt>
                <c:pt idx="29998">
                  <c:v>30.040909871544802</c:v>
                </c:pt>
                <c:pt idx="29999">
                  <c:v>30.041070034901001</c:v>
                </c:pt>
                <c:pt idx="30000">
                  <c:v>30.041230197744699</c:v>
                </c:pt>
                <c:pt idx="30001">
                  <c:v>30.041390360075699</c:v>
                </c:pt>
                <c:pt idx="30002">
                  <c:v>30.041550521894202</c:v>
                </c:pt>
                <c:pt idx="30003">
                  <c:v>30.041710683200101</c:v>
                </c:pt>
                <c:pt idx="30004">
                  <c:v>30.0418708439935</c:v>
                </c:pt>
                <c:pt idx="30005">
                  <c:v>30.0420310042742</c:v>
                </c:pt>
                <c:pt idx="30006">
                  <c:v>30.0421911640424</c:v>
                </c:pt>
                <c:pt idx="30007">
                  <c:v>30.042351323298099</c:v>
                </c:pt>
                <c:pt idx="30008">
                  <c:v>30.0425114820411</c:v>
                </c:pt>
                <c:pt idx="30009">
                  <c:v>30.0426716402716</c:v>
                </c:pt>
                <c:pt idx="30010">
                  <c:v>30.0428317979895</c:v>
                </c:pt>
                <c:pt idx="30011">
                  <c:v>30.0429919551949</c:v>
                </c:pt>
                <c:pt idx="30012">
                  <c:v>30.0431521118877</c:v>
                </c:pt>
                <c:pt idx="30013">
                  <c:v>30.043312268067901</c:v>
                </c:pt>
                <c:pt idx="30014">
                  <c:v>30.043472423735601</c:v>
                </c:pt>
                <c:pt idx="30015">
                  <c:v>30.043632578890701</c:v>
                </c:pt>
                <c:pt idx="30016">
                  <c:v>30.043792733533198</c:v>
                </c:pt>
                <c:pt idx="30017">
                  <c:v>30.043952887663199</c:v>
                </c:pt>
                <c:pt idx="30018">
                  <c:v>30.044113041280699</c:v>
                </c:pt>
                <c:pt idx="30019">
                  <c:v>30.0442731943856</c:v>
                </c:pt>
                <c:pt idx="30020">
                  <c:v>30.0444333469779</c:v>
                </c:pt>
                <c:pt idx="30021">
                  <c:v>30.044593499057701</c:v>
                </c:pt>
                <c:pt idx="30022">
                  <c:v>30.044753650625001</c:v>
                </c:pt>
                <c:pt idx="30023">
                  <c:v>30.044913801679701</c:v>
                </c:pt>
                <c:pt idx="30024">
                  <c:v>30.045073952221902</c:v>
                </c:pt>
                <c:pt idx="30025">
                  <c:v>30.045234102251499</c:v>
                </c:pt>
                <c:pt idx="30026">
                  <c:v>30.045394251768599</c:v>
                </c:pt>
                <c:pt idx="30027">
                  <c:v>30.045554400773099</c:v>
                </c:pt>
                <c:pt idx="30028">
                  <c:v>30.045714549265099</c:v>
                </c:pt>
                <c:pt idx="30029">
                  <c:v>30.045874697244599</c:v>
                </c:pt>
                <c:pt idx="30030">
                  <c:v>30.0460348447115</c:v>
                </c:pt>
                <c:pt idx="30031">
                  <c:v>30.046194991665899</c:v>
                </c:pt>
                <c:pt idx="30032">
                  <c:v>30.046355138107799</c:v>
                </c:pt>
                <c:pt idx="30033">
                  <c:v>30.046515284037199</c:v>
                </c:pt>
                <c:pt idx="30034">
                  <c:v>30.046675429454002</c:v>
                </c:pt>
                <c:pt idx="30035">
                  <c:v>30.046835574358301</c:v>
                </c:pt>
                <c:pt idx="30036">
                  <c:v>30.0469957187501</c:v>
                </c:pt>
                <c:pt idx="30037">
                  <c:v>30.0471558626293</c:v>
                </c:pt>
                <c:pt idx="30038">
                  <c:v>30.047316005996102</c:v>
                </c:pt>
                <c:pt idx="30039">
                  <c:v>30.047476148850301</c:v>
                </c:pt>
                <c:pt idx="30040">
                  <c:v>30.047636291191999</c:v>
                </c:pt>
                <c:pt idx="30041">
                  <c:v>30.047796433021102</c:v>
                </c:pt>
                <c:pt idx="30042">
                  <c:v>30.0479565743378</c:v>
                </c:pt>
                <c:pt idx="30043">
                  <c:v>30.048116715142001</c:v>
                </c:pt>
                <c:pt idx="30044">
                  <c:v>30.048276855433599</c:v>
                </c:pt>
                <c:pt idx="30045">
                  <c:v>30.0484369952127</c:v>
                </c:pt>
                <c:pt idx="30046">
                  <c:v>30.048597134479401</c:v>
                </c:pt>
                <c:pt idx="30047">
                  <c:v>30.048757273233502</c:v>
                </c:pt>
                <c:pt idx="30048">
                  <c:v>30.048917411475099</c:v>
                </c:pt>
                <c:pt idx="30049">
                  <c:v>30.049077549204199</c:v>
                </c:pt>
                <c:pt idx="30050">
                  <c:v>30.049237686420799</c:v>
                </c:pt>
                <c:pt idx="30051">
                  <c:v>30.049397823124899</c:v>
                </c:pt>
                <c:pt idx="30052">
                  <c:v>30.049557959316601</c:v>
                </c:pt>
                <c:pt idx="30053">
                  <c:v>30.049718094995701</c:v>
                </c:pt>
                <c:pt idx="30054">
                  <c:v>30.0498782301623</c:v>
                </c:pt>
                <c:pt idx="30055">
                  <c:v>30.050038364816398</c:v>
                </c:pt>
                <c:pt idx="30056">
                  <c:v>30.0501984989581</c:v>
                </c:pt>
                <c:pt idx="30057">
                  <c:v>30.050358632587201</c:v>
                </c:pt>
                <c:pt idx="30058">
                  <c:v>30.050518765703899</c:v>
                </c:pt>
                <c:pt idx="30059">
                  <c:v>30.050678898308099</c:v>
                </c:pt>
                <c:pt idx="30060">
                  <c:v>30.0508390303998</c:v>
                </c:pt>
                <c:pt idx="30061">
                  <c:v>30.050999161979</c:v>
                </c:pt>
                <c:pt idx="30062">
                  <c:v>30.0511592930457</c:v>
                </c:pt>
                <c:pt idx="30063">
                  <c:v>30.051319423599999</c:v>
                </c:pt>
                <c:pt idx="30064">
                  <c:v>30.051479553641698</c:v>
                </c:pt>
                <c:pt idx="30065">
                  <c:v>30.051639683171</c:v>
                </c:pt>
                <c:pt idx="30066">
                  <c:v>30.051799812187799</c:v>
                </c:pt>
                <c:pt idx="30067">
                  <c:v>30.0519599406922</c:v>
                </c:pt>
                <c:pt idx="30068">
                  <c:v>30.052120068684101</c:v>
                </c:pt>
                <c:pt idx="30069">
                  <c:v>30.052280196163501</c:v>
                </c:pt>
                <c:pt idx="30070">
                  <c:v>30.052440323130401</c:v>
                </c:pt>
                <c:pt idx="30071">
                  <c:v>30.052600449584901</c:v>
                </c:pt>
                <c:pt idx="30072">
                  <c:v>30.0527605755269</c:v>
                </c:pt>
                <c:pt idx="30073">
                  <c:v>30.052920700956399</c:v>
                </c:pt>
                <c:pt idx="30074">
                  <c:v>30.053080825873501</c:v>
                </c:pt>
                <c:pt idx="30075">
                  <c:v>30.053240950278099</c:v>
                </c:pt>
                <c:pt idx="30076">
                  <c:v>30.053401074170299</c:v>
                </c:pt>
                <c:pt idx="30077">
                  <c:v>30.05356119755</c:v>
                </c:pt>
                <c:pt idx="30078">
                  <c:v>30.0537213204172</c:v>
                </c:pt>
                <c:pt idx="30079">
                  <c:v>30.053881442771999</c:v>
                </c:pt>
                <c:pt idx="30080">
                  <c:v>30.054041564614401</c:v>
                </c:pt>
                <c:pt idx="30081">
                  <c:v>30.0542016859443</c:v>
                </c:pt>
                <c:pt idx="30082">
                  <c:v>30.054361806761701</c:v>
                </c:pt>
                <c:pt idx="30083">
                  <c:v>30.054521927066698</c:v>
                </c:pt>
                <c:pt idx="30084">
                  <c:v>30.054682046859298</c:v>
                </c:pt>
                <c:pt idx="30085">
                  <c:v>30.054842166139402</c:v>
                </c:pt>
                <c:pt idx="30086">
                  <c:v>30.055002284907001</c:v>
                </c:pt>
                <c:pt idx="30087">
                  <c:v>30.0551624031622</c:v>
                </c:pt>
                <c:pt idx="30088">
                  <c:v>30.055322520905001</c:v>
                </c:pt>
                <c:pt idx="30089">
                  <c:v>30.055482638135398</c:v>
                </c:pt>
                <c:pt idx="30090">
                  <c:v>30.055642754853299</c:v>
                </c:pt>
                <c:pt idx="30091">
                  <c:v>30.055802871058798</c:v>
                </c:pt>
                <c:pt idx="30092">
                  <c:v>30.055962986751801</c:v>
                </c:pt>
                <c:pt idx="30093">
                  <c:v>30.0561231019324</c:v>
                </c:pt>
                <c:pt idx="30094">
                  <c:v>30.056283216600601</c:v>
                </c:pt>
                <c:pt idx="30095">
                  <c:v>30.056443330756402</c:v>
                </c:pt>
                <c:pt idx="30096">
                  <c:v>30.056603444399698</c:v>
                </c:pt>
                <c:pt idx="30097">
                  <c:v>30.056763557530601</c:v>
                </c:pt>
                <c:pt idx="30098">
                  <c:v>30.0569236701491</c:v>
                </c:pt>
                <c:pt idx="30099">
                  <c:v>30.057083782255098</c:v>
                </c:pt>
                <c:pt idx="30100">
                  <c:v>30.057243893848799</c:v>
                </c:pt>
                <c:pt idx="30101">
                  <c:v>30.05740400493</c:v>
                </c:pt>
                <c:pt idx="30102">
                  <c:v>30.057564115498799</c:v>
                </c:pt>
                <c:pt idx="30103">
                  <c:v>30.057724225555202</c:v>
                </c:pt>
                <c:pt idx="30104">
                  <c:v>30.0578843350992</c:v>
                </c:pt>
                <c:pt idx="30105">
                  <c:v>30.058044444130701</c:v>
                </c:pt>
                <c:pt idx="30106">
                  <c:v>30.058204552649901</c:v>
                </c:pt>
                <c:pt idx="30107">
                  <c:v>30.0583646606567</c:v>
                </c:pt>
                <c:pt idx="30108">
                  <c:v>30.058524768150999</c:v>
                </c:pt>
                <c:pt idx="30109">
                  <c:v>30.058684875132901</c:v>
                </c:pt>
                <c:pt idx="30110">
                  <c:v>30.058844981602501</c:v>
                </c:pt>
                <c:pt idx="30111">
                  <c:v>30.059005087559601</c:v>
                </c:pt>
                <c:pt idx="30112">
                  <c:v>30.059165193004301</c:v>
                </c:pt>
                <c:pt idx="30113">
                  <c:v>30.059325297936699</c:v>
                </c:pt>
                <c:pt idx="30114">
                  <c:v>30.0594854023566</c:v>
                </c:pt>
                <c:pt idx="30115">
                  <c:v>30.0596455062642</c:v>
                </c:pt>
                <c:pt idx="30116">
                  <c:v>30.0598056096593</c:v>
                </c:pt>
                <c:pt idx="30117">
                  <c:v>30.059965712542098</c:v>
                </c:pt>
                <c:pt idx="30118">
                  <c:v>30.0601258149124</c:v>
                </c:pt>
                <c:pt idx="30119">
                  <c:v>30.0602859167704</c:v>
                </c:pt>
                <c:pt idx="30120">
                  <c:v>30.060446018116</c:v>
                </c:pt>
                <c:pt idx="30121">
                  <c:v>30.060606118949199</c:v>
                </c:pt>
                <c:pt idx="30122">
                  <c:v>30.06076621927</c:v>
                </c:pt>
                <c:pt idx="30123">
                  <c:v>30.060926319078501</c:v>
                </c:pt>
                <c:pt idx="30124">
                  <c:v>30.061086418374501</c:v>
                </c:pt>
                <c:pt idx="30125">
                  <c:v>30.0612465171582</c:v>
                </c:pt>
                <c:pt idx="30126">
                  <c:v>30.061406615429501</c:v>
                </c:pt>
                <c:pt idx="30127">
                  <c:v>30.061566713188402</c:v>
                </c:pt>
                <c:pt idx="30128">
                  <c:v>30.061726810435001</c:v>
                </c:pt>
                <c:pt idx="30129">
                  <c:v>30.0618869071692</c:v>
                </c:pt>
                <c:pt idx="30130">
                  <c:v>30.062047003391001</c:v>
                </c:pt>
                <c:pt idx="30131">
                  <c:v>30.062207099100402</c:v>
                </c:pt>
                <c:pt idx="30132">
                  <c:v>30.062367194297501</c:v>
                </c:pt>
                <c:pt idx="30133">
                  <c:v>30.062527288982199</c:v>
                </c:pt>
                <c:pt idx="30134">
                  <c:v>30.062687383154501</c:v>
                </c:pt>
                <c:pt idx="30135">
                  <c:v>30.0628474768145</c:v>
                </c:pt>
                <c:pt idx="30136">
                  <c:v>30.0630075699621</c:v>
                </c:pt>
                <c:pt idx="30137">
                  <c:v>30.063167662597401</c:v>
                </c:pt>
                <c:pt idx="30138">
                  <c:v>30.063327754720301</c:v>
                </c:pt>
                <c:pt idx="30139">
                  <c:v>30.063487846330901</c:v>
                </c:pt>
                <c:pt idx="30140">
                  <c:v>30.063647937429</c:v>
                </c:pt>
                <c:pt idx="30141">
                  <c:v>30.0638080280149</c:v>
                </c:pt>
                <c:pt idx="30142">
                  <c:v>30.0639681180884</c:v>
                </c:pt>
                <c:pt idx="30143">
                  <c:v>30.0641282076495</c:v>
                </c:pt>
                <c:pt idx="30144">
                  <c:v>30.064288296698301</c:v>
                </c:pt>
                <c:pt idx="30145">
                  <c:v>30.064448385234702</c:v>
                </c:pt>
                <c:pt idx="30146">
                  <c:v>30.064608473258801</c:v>
                </c:pt>
                <c:pt idx="30147">
                  <c:v>30.064768560770599</c:v>
                </c:pt>
                <c:pt idx="30148">
                  <c:v>30.06492864777</c:v>
                </c:pt>
                <c:pt idx="30149">
                  <c:v>30.065088734257099</c:v>
                </c:pt>
                <c:pt idx="30150">
                  <c:v>30.065248820231801</c:v>
                </c:pt>
                <c:pt idx="30151">
                  <c:v>30.065408905694198</c:v>
                </c:pt>
                <c:pt idx="30152">
                  <c:v>30.065568990644302</c:v>
                </c:pt>
                <c:pt idx="30153">
                  <c:v>30.065729075082</c:v>
                </c:pt>
                <c:pt idx="30154">
                  <c:v>30.065889159007401</c:v>
                </c:pt>
                <c:pt idx="30155">
                  <c:v>30.066049242420501</c:v>
                </c:pt>
                <c:pt idx="30156">
                  <c:v>30.0662093253212</c:v>
                </c:pt>
                <c:pt idx="30157">
                  <c:v>30.066369407709601</c:v>
                </c:pt>
                <c:pt idx="30158">
                  <c:v>30.066529489585701</c:v>
                </c:pt>
                <c:pt idx="30159">
                  <c:v>30.066689570949499</c:v>
                </c:pt>
                <c:pt idx="30160">
                  <c:v>30.066849651800901</c:v>
                </c:pt>
                <c:pt idx="30161">
                  <c:v>30.067009732140001</c:v>
                </c:pt>
                <c:pt idx="30162">
                  <c:v>30.067169811966899</c:v>
                </c:pt>
                <c:pt idx="30163">
                  <c:v>30.0673298912813</c:v>
                </c:pt>
                <c:pt idx="30164">
                  <c:v>30.0674899700835</c:v>
                </c:pt>
                <c:pt idx="30165">
                  <c:v>30.067650048373402</c:v>
                </c:pt>
                <c:pt idx="30166">
                  <c:v>30.067810126150899</c:v>
                </c:pt>
                <c:pt idx="30167">
                  <c:v>30.067970203416099</c:v>
                </c:pt>
                <c:pt idx="30168">
                  <c:v>30.0681302801691</c:v>
                </c:pt>
                <c:pt idx="30169">
                  <c:v>30.068290356409701</c:v>
                </c:pt>
                <c:pt idx="30170">
                  <c:v>30.068450432138</c:v>
                </c:pt>
                <c:pt idx="30171">
                  <c:v>30.068610507353998</c:v>
                </c:pt>
                <c:pt idx="30172">
                  <c:v>30.068770582057699</c:v>
                </c:pt>
                <c:pt idx="30173">
                  <c:v>30.068930656249101</c:v>
                </c:pt>
                <c:pt idx="30174">
                  <c:v>30.069090729928199</c:v>
                </c:pt>
                <c:pt idx="30175">
                  <c:v>30.069250803094999</c:v>
                </c:pt>
                <c:pt idx="30176">
                  <c:v>30.069410875749501</c:v>
                </c:pt>
                <c:pt idx="30177">
                  <c:v>30.069570947891801</c:v>
                </c:pt>
                <c:pt idx="30178">
                  <c:v>30.069731019521701</c:v>
                </c:pt>
                <c:pt idx="30179">
                  <c:v>30.069891090639299</c:v>
                </c:pt>
                <c:pt idx="30180">
                  <c:v>30.070051161244699</c:v>
                </c:pt>
                <c:pt idx="30181">
                  <c:v>30.070211231337701</c:v>
                </c:pt>
                <c:pt idx="30182">
                  <c:v>30.070371300918499</c:v>
                </c:pt>
                <c:pt idx="30183">
                  <c:v>30.070531369986998</c:v>
                </c:pt>
                <c:pt idx="30184">
                  <c:v>30.0706914385432</c:v>
                </c:pt>
                <c:pt idx="30185">
                  <c:v>30.0708515065871</c:v>
                </c:pt>
                <c:pt idx="30186">
                  <c:v>30.0710115741187</c:v>
                </c:pt>
                <c:pt idx="30187">
                  <c:v>30.0711716411381</c:v>
                </c:pt>
                <c:pt idx="30188">
                  <c:v>30.0713317076452</c:v>
                </c:pt>
                <c:pt idx="30189">
                  <c:v>30.071491773639998</c:v>
                </c:pt>
                <c:pt idx="30190">
                  <c:v>30.071651839122499</c:v>
                </c:pt>
                <c:pt idx="30191">
                  <c:v>30.071811904092801</c:v>
                </c:pt>
                <c:pt idx="30192">
                  <c:v>30.071971968550798</c:v>
                </c:pt>
                <c:pt idx="30193">
                  <c:v>30.072132032496501</c:v>
                </c:pt>
                <c:pt idx="30194">
                  <c:v>30.072292095929999</c:v>
                </c:pt>
                <c:pt idx="30195">
                  <c:v>30.072452158851199</c:v>
                </c:pt>
                <c:pt idx="30196">
                  <c:v>30.072612221260101</c:v>
                </c:pt>
                <c:pt idx="30197">
                  <c:v>30.072772283156802</c:v>
                </c:pt>
                <c:pt idx="30198">
                  <c:v>30.072932344541201</c:v>
                </c:pt>
                <c:pt idx="30199">
                  <c:v>30.073092405413401</c:v>
                </c:pt>
                <c:pt idx="30200">
                  <c:v>30.073252465773201</c:v>
                </c:pt>
                <c:pt idx="30201">
                  <c:v>30.073412525620899</c:v>
                </c:pt>
                <c:pt idx="30202">
                  <c:v>30.073572584956299</c:v>
                </c:pt>
                <c:pt idx="30203">
                  <c:v>30.073732643779401</c:v>
                </c:pt>
                <c:pt idx="30204">
                  <c:v>30.073892702090301</c:v>
                </c:pt>
                <c:pt idx="30205">
                  <c:v>30.0740527598889</c:v>
                </c:pt>
                <c:pt idx="30206">
                  <c:v>30.074212817175301</c:v>
                </c:pt>
                <c:pt idx="30207">
                  <c:v>30.0743728739495</c:v>
                </c:pt>
                <c:pt idx="30208">
                  <c:v>30.074532930211401</c:v>
                </c:pt>
                <c:pt idx="30209">
                  <c:v>30.074692985961001</c:v>
                </c:pt>
                <c:pt idx="30210">
                  <c:v>30.074853041198399</c:v>
                </c:pt>
                <c:pt idx="30211">
                  <c:v>30.075013095923602</c:v>
                </c:pt>
                <c:pt idx="30212">
                  <c:v>30.0751731501365</c:v>
                </c:pt>
                <c:pt idx="30213">
                  <c:v>30.0753332038373</c:v>
                </c:pt>
                <c:pt idx="30214">
                  <c:v>30.075493257025698</c:v>
                </c:pt>
                <c:pt idx="30215">
                  <c:v>30.075653309701998</c:v>
                </c:pt>
                <c:pt idx="30216">
                  <c:v>30.075813361866</c:v>
                </c:pt>
                <c:pt idx="30217">
                  <c:v>30.075973413517701</c:v>
                </c:pt>
                <c:pt idx="30218">
                  <c:v>30.0761334646573</c:v>
                </c:pt>
                <c:pt idx="30219">
                  <c:v>30.0762935152846</c:v>
                </c:pt>
                <c:pt idx="30220">
                  <c:v>30.076453565399699</c:v>
                </c:pt>
                <c:pt idx="30221">
                  <c:v>30.0766136150026</c:v>
                </c:pt>
                <c:pt idx="30222">
                  <c:v>30.076773664093199</c:v>
                </c:pt>
                <c:pt idx="30223">
                  <c:v>30.0769337126717</c:v>
                </c:pt>
                <c:pt idx="30224">
                  <c:v>30.077093760737899</c:v>
                </c:pt>
                <c:pt idx="30225">
                  <c:v>30.0772538082919</c:v>
                </c:pt>
                <c:pt idx="30226">
                  <c:v>30.077413855333699</c:v>
                </c:pt>
                <c:pt idx="30227">
                  <c:v>30.0775739018633</c:v>
                </c:pt>
                <c:pt idx="30228">
                  <c:v>30.077733947880599</c:v>
                </c:pt>
                <c:pt idx="30229">
                  <c:v>30.0778939933858</c:v>
                </c:pt>
                <c:pt idx="30230">
                  <c:v>30.078054038378699</c:v>
                </c:pt>
                <c:pt idx="30231">
                  <c:v>30.0782140828594</c:v>
                </c:pt>
                <c:pt idx="30232">
                  <c:v>30.078374126827999</c:v>
                </c:pt>
                <c:pt idx="30233">
                  <c:v>30.0785341702843</c:v>
                </c:pt>
                <c:pt idx="30234">
                  <c:v>30.078694213228399</c:v>
                </c:pt>
                <c:pt idx="30235">
                  <c:v>30.078854255660399</c:v>
                </c:pt>
                <c:pt idx="30236">
                  <c:v>30.079014297580098</c:v>
                </c:pt>
                <c:pt idx="30237">
                  <c:v>30.079174338987599</c:v>
                </c:pt>
                <c:pt idx="30238">
                  <c:v>30.079334379883001</c:v>
                </c:pt>
                <c:pt idx="30239">
                  <c:v>30.079494420266101</c:v>
                </c:pt>
                <c:pt idx="30240">
                  <c:v>30.0796544601371</c:v>
                </c:pt>
                <c:pt idx="30241">
                  <c:v>30.0798144994958</c:v>
                </c:pt>
                <c:pt idx="30242">
                  <c:v>30.079974538342402</c:v>
                </c:pt>
                <c:pt idx="30243">
                  <c:v>30.080134576676802</c:v>
                </c:pt>
                <c:pt idx="30244">
                  <c:v>30.080294614499</c:v>
                </c:pt>
                <c:pt idx="30245">
                  <c:v>30.080454651808999</c:v>
                </c:pt>
                <c:pt idx="30246">
                  <c:v>30.080614688606801</c:v>
                </c:pt>
                <c:pt idx="30247">
                  <c:v>30.0807747248925</c:v>
                </c:pt>
                <c:pt idx="30248">
                  <c:v>30.080934760665901</c:v>
                </c:pt>
                <c:pt idx="30249">
                  <c:v>30.0810947959272</c:v>
                </c:pt>
                <c:pt idx="30250">
                  <c:v>30.0812548306764</c:v>
                </c:pt>
                <c:pt idx="30251">
                  <c:v>30.081414864913299</c:v>
                </c:pt>
                <c:pt idx="30252">
                  <c:v>30.081574898638099</c:v>
                </c:pt>
                <c:pt idx="30253">
                  <c:v>30.081734931850701</c:v>
                </c:pt>
                <c:pt idx="30254">
                  <c:v>30.0818949645511</c:v>
                </c:pt>
                <c:pt idx="30255">
                  <c:v>30.082054996739402</c:v>
                </c:pt>
                <c:pt idx="30256">
                  <c:v>30.082215028415501</c:v>
                </c:pt>
                <c:pt idx="30257">
                  <c:v>30.082375059579402</c:v>
                </c:pt>
                <c:pt idx="30258">
                  <c:v>30.0825350902312</c:v>
                </c:pt>
                <c:pt idx="30259">
                  <c:v>30.082695120370801</c:v>
                </c:pt>
                <c:pt idx="30260">
                  <c:v>30.082855149998299</c:v>
                </c:pt>
                <c:pt idx="30261">
                  <c:v>30.083015179113598</c:v>
                </c:pt>
                <c:pt idx="30262">
                  <c:v>30.0831752077167</c:v>
                </c:pt>
                <c:pt idx="30263">
                  <c:v>30.083335235807699</c:v>
                </c:pt>
                <c:pt idx="30264">
                  <c:v>30.083495263386499</c:v>
                </c:pt>
                <c:pt idx="30265">
                  <c:v>30.083655290453201</c:v>
                </c:pt>
                <c:pt idx="30266">
                  <c:v>30.083815317007801</c:v>
                </c:pt>
                <c:pt idx="30267">
                  <c:v>30.083975343050099</c:v>
                </c:pt>
                <c:pt idx="30268">
                  <c:v>30.084135368580402</c:v>
                </c:pt>
                <c:pt idx="30269">
                  <c:v>30.084295393598499</c:v>
                </c:pt>
                <c:pt idx="30270">
                  <c:v>30.084455418104401</c:v>
                </c:pt>
                <c:pt idx="30271">
                  <c:v>30.084615442098201</c:v>
                </c:pt>
                <c:pt idx="30272">
                  <c:v>30.084775465579899</c:v>
                </c:pt>
                <c:pt idx="30273">
                  <c:v>30.084935488549402</c:v>
                </c:pt>
                <c:pt idx="30274">
                  <c:v>30.085095511006799</c:v>
                </c:pt>
                <c:pt idx="30275">
                  <c:v>30.0852555329521</c:v>
                </c:pt>
                <c:pt idx="30276">
                  <c:v>30.0854155543852</c:v>
                </c:pt>
                <c:pt idx="30277">
                  <c:v>30.085575575306201</c:v>
                </c:pt>
                <c:pt idx="30278">
                  <c:v>30.0857355957151</c:v>
                </c:pt>
                <c:pt idx="30279">
                  <c:v>30.0858956156118</c:v>
                </c:pt>
                <c:pt idx="30280">
                  <c:v>30.086055634996399</c:v>
                </c:pt>
                <c:pt idx="30281">
                  <c:v>30.086215653868901</c:v>
                </c:pt>
                <c:pt idx="30282">
                  <c:v>30.086375672229199</c:v>
                </c:pt>
                <c:pt idx="30283">
                  <c:v>30.086535690077501</c:v>
                </c:pt>
                <c:pt idx="30284">
                  <c:v>30.0866957074136</c:v>
                </c:pt>
                <c:pt idx="30285">
                  <c:v>30.086855724237601</c:v>
                </c:pt>
                <c:pt idx="30286">
                  <c:v>30.0870157405495</c:v>
                </c:pt>
                <c:pt idx="30287">
                  <c:v>30.0871757563492</c:v>
                </c:pt>
                <c:pt idx="30288">
                  <c:v>30.087335771636901</c:v>
                </c:pt>
                <c:pt idx="30289">
                  <c:v>30.087495786412401</c:v>
                </c:pt>
                <c:pt idx="30290">
                  <c:v>30.087655800675901</c:v>
                </c:pt>
                <c:pt idx="30291">
                  <c:v>30.087815814427199</c:v>
                </c:pt>
                <c:pt idx="30292">
                  <c:v>30.087975827666401</c:v>
                </c:pt>
                <c:pt idx="30293">
                  <c:v>30.088135840393502</c:v>
                </c:pt>
                <c:pt idx="30294">
                  <c:v>30.0882958526085</c:v>
                </c:pt>
                <c:pt idx="30295">
                  <c:v>30.088455864311399</c:v>
                </c:pt>
                <c:pt idx="30296">
                  <c:v>30.0886158755022</c:v>
                </c:pt>
                <c:pt idx="30297">
                  <c:v>30.088775886180901</c:v>
                </c:pt>
                <c:pt idx="30298">
                  <c:v>30.0889358963475</c:v>
                </c:pt>
                <c:pt idx="30299">
                  <c:v>30.089095906002001</c:v>
                </c:pt>
                <c:pt idx="30300">
                  <c:v>30.089255915144399</c:v>
                </c:pt>
                <c:pt idx="30301">
                  <c:v>30.089415923774698</c:v>
                </c:pt>
                <c:pt idx="30302">
                  <c:v>30.089575931892998</c:v>
                </c:pt>
                <c:pt idx="30303">
                  <c:v>30.0897359394991</c:v>
                </c:pt>
                <c:pt idx="30304">
                  <c:v>30.089895946593199</c:v>
                </c:pt>
                <c:pt idx="30305">
                  <c:v>30.090055953175099</c:v>
                </c:pt>
                <c:pt idx="30306">
                  <c:v>30.090215959245</c:v>
                </c:pt>
                <c:pt idx="30307">
                  <c:v>30.090375964802799</c:v>
                </c:pt>
                <c:pt idx="30308">
                  <c:v>30.090535969848499</c:v>
                </c:pt>
                <c:pt idx="30309">
                  <c:v>30.0906959743822</c:v>
                </c:pt>
                <c:pt idx="30310">
                  <c:v>30.090855978403699</c:v>
                </c:pt>
                <c:pt idx="30311">
                  <c:v>30.091015981913198</c:v>
                </c:pt>
                <c:pt idx="30312">
                  <c:v>30.091175984910599</c:v>
                </c:pt>
                <c:pt idx="30313">
                  <c:v>30.091335987395901</c:v>
                </c:pt>
                <c:pt idx="30314">
                  <c:v>30.0914959893692</c:v>
                </c:pt>
                <c:pt idx="30315">
                  <c:v>30.0916559908304</c:v>
                </c:pt>
                <c:pt idx="30316">
                  <c:v>30.091815991779502</c:v>
                </c:pt>
                <c:pt idx="30317">
                  <c:v>30.0919759922166</c:v>
                </c:pt>
                <c:pt idx="30318">
                  <c:v>30.0921359921416</c:v>
                </c:pt>
                <c:pt idx="30319">
                  <c:v>30.092295991554501</c:v>
                </c:pt>
                <c:pt idx="30320">
                  <c:v>30.092455990455399</c:v>
                </c:pt>
                <c:pt idx="30321">
                  <c:v>30.092615988844202</c:v>
                </c:pt>
                <c:pt idx="30322">
                  <c:v>30.092775986720898</c:v>
                </c:pt>
                <c:pt idx="30323">
                  <c:v>30.092935984085599</c:v>
                </c:pt>
                <c:pt idx="30324">
                  <c:v>30.093095980938202</c:v>
                </c:pt>
                <c:pt idx="30325">
                  <c:v>30.093255977278801</c:v>
                </c:pt>
                <c:pt idx="30326">
                  <c:v>30.093415973107401</c:v>
                </c:pt>
                <c:pt idx="30327">
                  <c:v>30.093575968423799</c:v>
                </c:pt>
                <c:pt idx="30328">
                  <c:v>30.093735963228301</c:v>
                </c:pt>
                <c:pt idx="30329">
                  <c:v>30.093895957520701</c:v>
                </c:pt>
                <c:pt idx="30330">
                  <c:v>30.094055951301002</c:v>
                </c:pt>
                <c:pt idx="30331">
                  <c:v>30.094215944569299</c:v>
                </c:pt>
                <c:pt idx="30332">
                  <c:v>30.094375937325498</c:v>
                </c:pt>
                <c:pt idx="30333">
                  <c:v>30.094535929569702</c:v>
                </c:pt>
                <c:pt idx="30334">
                  <c:v>30.094695921301899</c:v>
                </c:pt>
                <c:pt idx="30335">
                  <c:v>30.0948559125221</c:v>
                </c:pt>
                <c:pt idx="30336">
                  <c:v>30.095015903230198</c:v>
                </c:pt>
                <c:pt idx="30337">
                  <c:v>30.095175893426202</c:v>
                </c:pt>
                <c:pt idx="30338">
                  <c:v>30.095335883110302</c:v>
                </c:pt>
                <c:pt idx="30339">
                  <c:v>30.095495872282299</c:v>
                </c:pt>
                <c:pt idx="30340">
                  <c:v>30.095655860942198</c:v>
                </c:pt>
                <c:pt idx="30341">
                  <c:v>30.095815849090201</c:v>
                </c:pt>
                <c:pt idx="30342">
                  <c:v>30.095975836726101</c:v>
                </c:pt>
                <c:pt idx="30343">
                  <c:v>30.096135823849998</c:v>
                </c:pt>
                <c:pt idx="30344">
                  <c:v>30.0962958104619</c:v>
                </c:pt>
                <c:pt idx="30345">
                  <c:v>30.096455796561699</c:v>
                </c:pt>
                <c:pt idx="30346">
                  <c:v>30.096615782149499</c:v>
                </c:pt>
                <c:pt idx="30347">
                  <c:v>30.096775767225299</c:v>
                </c:pt>
                <c:pt idx="30348">
                  <c:v>30.096935751789101</c:v>
                </c:pt>
                <c:pt idx="30349">
                  <c:v>30.097095735840899</c:v>
                </c:pt>
                <c:pt idx="30350">
                  <c:v>30.097255719380701</c:v>
                </c:pt>
                <c:pt idx="30351">
                  <c:v>30.097415702408401</c:v>
                </c:pt>
                <c:pt idx="30352">
                  <c:v>30.097575684924202</c:v>
                </c:pt>
                <c:pt idx="30353">
                  <c:v>30.0977356669279</c:v>
                </c:pt>
                <c:pt idx="30354">
                  <c:v>30.097895648419701</c:v>
                </c:pt>
                <c:pt idx="30355">
                  <c:v>30.098055629399401</c:v>
                </c:pt>
                <c:pt idx="30356">
                  <c:v>30.098215609867101</c:v>
                </c:pt>
                <c:pt idx="30357">
                  <c:v>30.098375589822801</c:v>
                </c:pt>
                <c:pt idx="30358">
                  <c:v>30.098535569266598</c:v>
                </c:pt>
                <c:pt idx="30359">
                  <c:v>30.0986955481983</c:v>
                </c:pt>
                <c:pt idx="30360">
                  <c:v>30.098855526617999</c:v>
                </c:pt>
                <c:pt idx="30361">
                  <c:v>30.099015504525699</c:v>
                </c:pt>
                <c:pt idx="30362">
                  <c:v>30.099175481921499</c:v>
                </c:pt>
                <c:pt idx="30363">
                  <c:v>30.0993354588052</c:v>
                </c:pt>
                <c:pt idx="30364">
                  <c:v>30.099495435177001</c:v>
                </c:pt>
                <c:pt idx="30365">
                  <c:v>30.0996554110367</c:v>
                </c:pt>
                <c:pt idx="30366">
                  <c:v>30.099815386384499</c:v>
                </c:pt>
                <c:pt idx="30367">
                  <c:v>30.099975361220299</c:v>
                </c:pt>
                <c:pt idx="30368">
                  <c:v>30.100135335544099</c:v>
                </c:pt>
                <c:pt idx="30369">
                  <c:v>30.100295309356</c:v>
                </c:pt>
                <c:pt idx="30370">
                  <c:v>30.100455282655801</c:v>
                </c:pt>
                <c:pt idx="30371">
                  <c:v>30.100615255443699</c:v>
                </c:pt>
                <c:pt idx="30372">
                  <c:v>30.100775227719598</c:v>
                </c:pt>
                <c:pt idx="30373">
                  <c:v>30.100935199483501</c:v>
                </c:pt>
                <c:pt idx="30374">
                  <c:v>30.101095170735402</c:v>
                </c:pt>
                <c:pt idx="30375">
                  <c:v>30.101255141475399</c:v>
                </c:pt>
                <c:pt idx="30376">
                  <c:v>30.1014151117034</c:v>
                </c:pt>
                <c:pt idx="30377">
                  <c:v>30.101575081419401</c:v>
                </c:pt>
                <c:pt idx="30378">
                  <c:v>30.1017350506235</c:v>
                </c:pt>
                <c:pt idx="30379">
                  <c:v>30.101895019315599</c:v>
                </c:pt>
                <c:pt idx="30380">
                  <c:v>30.102054987495698</c:v>
                </c:pt>
                <c:pt idx="30381">
                  <c:v>30.102214955163898</c:v>
                </c:pt>
                <c:pt idx="30382">
                  <c:v>30.102374922320099</c:v>
                </c:pt>
                <c:pt idx="30383">
                  <c:v>30.102534888964399</c:v>
                </c:pt>
                <c:pt idx="30384">
                  <c:v>30.102694855096601</c:v>
                </c:pt>
                <c:pt idx="30385">
                  <c:v>30.102854820716999</c:v>
                </c:pt>
                <c:pt idx="30386">
                  <c:v>30.103014785825401</c:v>
                </c:pt>
                <c:pt idx="30387">
                  <c:v>30.1031747504218</c:v>
                </c:pt>
                <c:pt idx="30388">
                  <c:v>30.1033347145063</c:v>
                </c:pt>
                <c:pt idx="30389">
                  <c:v>30.1034946780788</c:v>
                </c:pt>
                <c:pt idx="30390">
                  <c:v>30.1036546411394</c:v>
                </c:pt>
                <c:pt idx="30391">
                  <c:v>30.103814603688001</c:v>
                </c:pt>
                <c:pt idx="30392">
                  <c:v>30.103974565724702</c:v>
                </c:pt>
                <c:pt idx="30393">
                  <c:v>30.1041345272494</c:v>
                </c:pt>
                <c:pt idx="30394">
                  <c:v>30.104294488262202</c:v>
                </c:pt>
                <c:pt idx="30395">
                  <c:v>30.1044544487631</c:v>
                </c:pt>
                <c:pt idx="30396">
                  <c:v>30.104614408751999</c:v>
                </c:pt>
                <c:pt idx="30397">
                  <c:v>30.104774368228998</c:v>
                </c:pt>
                <c:pt idx="30398">
                  <c:v>30.104934327194101</c:v>
                </c:pt>
                <c:pt idx="30399">
                  <c:v>30.105094285647201</c:v>
                </c:pt>
                <c:pt idx="30400">
                  <c:v>30.105254243588401</c:v>
                </c:pt>
                <c:pt idx="30401">
                  <c:v>30.105414201017599</c:v>
                </c:pt>
                <c:pt idx="30402">
                  <c:v>30.105574157934999</c:v>
                </c:pt>
                <c:pt idx="30403">
                  <c:v>30.1057341143404</c:v>
                </c:pt>
                <c:pt idx="30404">
                  <c:v>30.105894070233798</c:v>
                </c:pt>
                <c:pt idx="30405">
                  <c:v>30.1060540256154</c:v>
                </c:pt>
                <c:pt idx="30406">
                  <c:v>30.106213980484998</c:v>
                </c:pt>
                <c:pt idx="30407">
                  <c:v>30.106373934842701</c:v>
                </c:pt>
                <c:pt idx="30408">
                  <c:v>30.106533888688499</c:v>
                </c:pt>
                <c:pt idx="30409">
                  <c:v>30.106693842022398</c:v>
                </c:pt>
                <c:pt idx="30410">
                  <c:v>30.106853794844401</c:v>
                </c:pt>
                <c:pt idx="30411">
                  <c:v>30.107013747154401</c:v>
                </c:pt>
                <c:pt idx="30412">
                  <c:v>30.107173698952501</c:v>
                </c:pt>
                <c:pt idx="30413">
                  <c:v>30.1073336502388</c:v>
                </c:pt>
                <c:pt idx="30414">
                  <c:v>30.1074936010131</c:v>
                </c:pt>
                <c:pt idx="30415">
                  <c:v>30.107653551275501</c:v>
                </c:pt>
                <c:pt idx="30416">
                  <c:v>30.107813501026001</c:v>
                </c:pt>
                <c:pt idx="30417">
                  <c:v>30.107973450264598</c:v>
                </c:pt>
                <c:pt idx="30418">
                  <c:v>30.108133398991299</c:v>
                </c:pt>
                <c:pt idx="30419">
                  <c:v>30.1082933472061</c:v>
                </c:pt>
                <c:pt idx="30420">
                  <c:v>30.108453294909001</c:v>
                </c:pt>
                <c:pt idx="30421">
                  <c:v>30.108613242099999</c:v>
                </c:pt>
                <c:pt idx="30422">
                  <c:v>30.1087731887791</c:v>
                </c:pt>
                <c:pt idx="30423">
                  <c:v>30.108933134946302</c:v>
                </c:pt>
                <c:pt idx="30424">
                  <c:v>30.1090930806016</c:v>
                </c:pt>
                <c:pt idx="30425">
                  <c:v>30.109253025745002</c:v>
                </c:pt>
                <c:pt idx="30426">
                  <c:v>30.1094129703765</c:v>
                </c:pt>
                <c:pt idx="30427">
                  <c:v>30.109572914496201</c:v>
                </c:pt>
                <c:pt idx="30428">
                  <c:v>30.1097328581039</c:v>
                </c:pt>
                <c:pt idx="30429">
                  <c:v>30.109892801199798</c:v>
                </c:pt>
                <c:pt idx="30430">
                  <c:v>30.1100527437838</c:v>
                </c:pt>
                <c:pt idx="30431">
                  <c:v>30.110212685855899</c:v>
                </c:pt>
                <c:pt idx="30432">
                  <c:v>30.110372627416101</c:v>
                </c:pt>
                <c:pt idx="30433">
                  <c:v>30.1105325684645</c:v>
                </c:pt>
                <c:pt idx="30434">
                  <c:v>30.110692509001002</c:v>
                </c:pt>
                <c:pt idx="30435">
                  <c:v>30.1108524490256</c:v>
                </c:pt>
                <c:pt idx="30436">
                  <c:v>30.111012388538299</c:v>
                </c:pt>
                <c:pt idx="30437">
                  <c:v>30.111172327539101</c:v>
                </c:pt>
                <c:pt idx="30438">
                  <c:v>30.1113322660281</c:v>
                </c:pt>
                <c:pt idx="30439">
                  <c:v>30.111492204005199</c:v>
                </c:pt>
                <c:pt idx="30440">
                  <c:v>30.111652141470501</c:v>
                </c:pt>
                <c:pt idx="30441">
                  <c:v>30.111812078423899</c:v>
                </c:pt>
                <c:pt idx="30442">
                  <c:v>30.111972014865401</c:v>
                </c:pt>
                <c:pt idx="30443">
                  <c:v>30.112131950795099</c:v>
                </c:pt>
                <c:pt idx="30444">
                  <c:v>30.112291886212901</c:v>
                </c:pt>
                <c:pt idx="30445">
                  <c:v>30.1124518211188</c:v>
                </c:pt>
                <c:pt idx="30446">
                  <c:v>30.112611755512901</c:v>
                </c:pt>
                <c:pt idx="30447">
                  <c:v>30.1127716893951</c:v>
                </c:pt>
                <c:pt idx="30448">
                  <c:v>30.112931622765501</c:v>
                </c:pt>
                <c:pt idx="30449">
                  <c:v>30.113091555623999</c:v>
                </c:pt>
                <c:pt idx="30450">
                  <c:v>30.1132514879707</c:v>
                </c:pt>
                <c:pt idx="30451">
                  <c:v>30.113411419805502</c:v>
                </c:pt>
                <c:pt idx="30452">
                  <c:v>30.113571351128499</c:v>
                </c:pt>
                <c:pt idx="30453">
                  <c:v>30.1137312819396</c:v>
                </c:pt>
                <c:pt idx="30454">
                  <c:v>30.113891212238901</c:v>
                </c:pt>
                <c:pt idx="30455">
                  <c:v>30.114051142026302</c:v>
                </c:pt>
                <c:pt idx="30456">
                  <c:v>30.114211071301899</c:v>
                </c:pt>
                <c:pt idx="30457">
                  <c:v>30.114371000065699</c:v>
                </c:pt>
                <c:pt idx="30458">
                  <c:v>30.114530928317599</c:v>
                </c:pt>
                <c:pt idx="30459">
                  <c:v>30.114690856057699</c:v>
                </c:pt>
                <c:pt idx="30460">
                  <c:v>30.114850783285998</c:v>
                </c:pt>
                <c:pt idx="30461">
                  <c:v>30.115010710002402</c:v>
                </c:pt>
                <c:pt idx="30462">
                  <c:v>30.115170636207001</c:v>
                </c:pt>
                <c:pt idx="30463">
                  <c:v>30.1153305618998</c:v>
                </c:pt>
                <c:pt idx="30464">
                  <c:v>30.115490487080699</c:v>
                </c:pt>
                <c:pt idx="30465">
                  <c:v>30.115650411749801</c:v>
                </c:pt>
                <c:pt idx="30466">
                  <c:v>30.115810335907099</c:v>
                </c:pt>
                <c:pt idx="30467">
                  <c:v>30.115970259552601</c:v>
                </c:pt>
                <c:pt idx="30468">
                  <c:v>30.116130182686199</c:v>
                </c:pt>
                <c:pt idx="30469">
                  <c:v>30.116290105308</c:v>
                </c:pt>
                <c:pt idx="30470">
                  <c:v>30.116450027418001</c:v>
                </c:pt>
                <c:pt idx="30471">
                  <c:v>30.116609949016201</c:v>
                </c:pt>
                <c:pt idx="30472">
                  <c:v>30.116769870102601</c:v>
                </c:pt>
                <c:pt idx="30473">
                  <c:v>30.116929790677101</c:v>
                </c:pt>
                <c:pt idx="30474">
                  <c:v>30.117089710739901</c:v>
                </c:pt>
                <c:pt idx="30475">
                  <c:v>30.1172496302908</c:v>
                </c:pt>
                <c:pt idx="30476">
                  <c:v>30.117409549329999</c:v>
                </c:pt>
                <c:pt idx="30477">
                  <c:v>30.117569467857301</c:v>
                </c:pt>
                <c:pt idx="30478">
                  <c:v>30.117729385872799</c:v>
                </c:pt>
                <c:pt idx="30479">
                  <c:v>30.117889303376501</c:v>
                </c:pt>
                <c:pt idx="30480">
                  <c:v>30.118049220368398</c:v>
                </c:pt>
                <c:pt idx="30481">
                  <c:v>30.118209136848499</c:v>
                </c:pt>
                <c:pt idx="30482">
                  <c:v>30.118369052816799</c:v>
                </c:pt>
                <c:pt idx="30483">
                  <c:v>30.118528968273399</c:v>
                </c:pt>
                <c:pt idx="30484">
                  <c:v>30.118688883218098</c:v>
                </c:pt>
                <c:pt idx="30485">
                  <c:v>30.118848797651001</c:v>
                </c:pt>
                <c:pt idx="30486">
                  <c:v>30.119008711572199</c:v>
                </c:pt>
                <c:pt idx="30487">
                  <c:v>30.119168624981501</c:v>
                </c:pt>
                <c:pt idx="30488">
                  <c:v>30.119328537879099</c:v>
                </c:pt>
                <c:pt idx="30489">
                  <c:v>30.1194884502648</c:v>
                </c:pt>
                <c:pt idx="30490">
                  <c:v>30.1196483621388</c:v>
                </c:pt>
                <c:pt idx="30491">
                  <c:v>30.119808273501</c:v>
                </c:pt>
                <c:pt idx="30492">
                  <c:v>30.1199681843514</c:v>
                </c:pt>
                <c:pt idx="30493">
                  <c:v>30.120128094690099</c:v>
                </c:pt>
                <c:pt idx="30494">
                  <c:v>30.120288004516901</c:v>
                </c:pt>
                <c:pt idx="30495">
                  <c:v>30.120447913831999</c:v>
                </c:pt>
                <c:pt idx="30496">
                  <c:v>30.1206078226353</c:v>
                </c:pt>
                <c:pt idx="30497">
                  <c:v>30.120767730926801</c:v>
                </c:pt>
                <c:pt idx="30498">
                  <c:v>30.120927638706601</c:v>
                </c:pt>
                <c:pt idx="30499">
                  <c:v>30.1210875459746</c:v>
                </c:pt>
                <c:pt idx="30500">
                  <c:v>30.121247452730799</c:v>
                </c:pt>
                <c:pt idx="30501">
                  <c:v>30.121407358975301</c:v>
                </c:pt>
                <c:pt idx="30502">
                  <c:v>30.121567264707998</c:v>
                </c:pt>
                <c:pt idx="30503">
                  <c:v>30.121727169928899</c:v>
                </c:pt>
                <c:pt idx="30504">
                  <c:v>30.121887074638</c:v>
                </c:pt>
                <c:pt idx="30505">
                  <c:v>30.122046978835399</c:v>
                </c:pt>
                <c:pt idx="30506">
                  <c:v>30.122206882521098</c:v>
                </c:pt>
                <c:pt idx="30507">
                  <c:v>30.122366785694901</c:v>
                </c:pt>
                <c:pt idx="30508">
                  <c:v>30.122526688357102</c:v>
                </c:pt>
                <c:pt idx="30509">
                  <c:v>30.122686590507399</c:v>
                </c:pt>
                <c:pt idx="30510">
                  <c:v>30.122846492146099</c:v>
                </c:pt>
                <c:pt idx="30511">
                  <c:v>30.123006393272899</c:v>
                </c:pt>
                <c:pt idx="30512">
                  <c:v>30.123166293888001</c:v>
                </c:pt>
                <c:pt idx="30513">
                  <c:v>30.123326193991399</c:v>
                </c:pt>
                <c:pt idx="30514">
                  <c:v>30.123486093583001</c:v>
                </c:pt>
                <c:pt idx="30515">
                  <c:v>30.123645992662901</c:v>
                </c:pt>
                <c:pt idx="30516">
                  <c:v>30.123805891231001</c:v>
                </c:pt>
                <c:pt idx="30517">
                  <c:v>30.1239657892874</c:v>
                </c:pt>
                <c:pt idx="30518">
                  <c:v>30.124125686832102</c:v>
                </c:pt>
                <c:pt idx="30519">
                  <c:v>30.124285583864999</c:v>
                </c:pt>
                <c:pt idx="30520">
                  <c:v>30.1244454803862</c:v>
                </c:pt>
                <c:pt idx="30521">
                  <c:v>30.1246053763956</c:v>
                </c:pt>
                <c:pt idx="30522">
                  <c:v>30.124765271893299</c:v>
                </c:pt>
                <c:pt idx="30523">
                  <c:v>30.124925166879301</c:v>
                </c:pt>
                <c:pt idx="30524">
                  <c:v>30.125085061353499</c:v>
                </c:pt>
                <c:pt idx="30525">
                  <c:v>30.125244955316099</c:v>
                </c:pt>
                <c:pt idx="30526">
                  <c:v>30.125404848766799</c:v>
                </c:pt>
                <c:pt idx="30527">
                  <c:v>30.125564741705901</c:v>
                </c:pt>
                <c:pt idx="30528">
                  <c:v>30.125724634133199</c:v>
                </c:pt>
                <c:pt idx="30529">
                  <c:v>30.1258845260489</c:v>
                </c:pt>
                <c:pt idx="30530">
                  <c:v>30.1260444174528</c:v>
                </c:pt>
                <c:pt idx="30531">
                  <c:v>30.126204308344899</c:v>
                </c:pt>
                <c:pt idx="30532">
                  <c:v>30.126364198725401</c:v>
                </c:pt>
                <c:pt idx="30533">
                  <c:v>30.126524088594199</c:v>
                </c:pt>
                <c:pt idx="30534">
                  <c:v>30.126683977951199</c:v>
                </c:pt>
                <c:pt idx="30535">
                  <c:v>30.126843866796499</c:v>
                </c:pt>
                <c:pt idx="30536">
                  <c:v>30.127003755130101</c:v>
                </c:pt>
                <c:pt idx="30537">
                  <c:v>30.127163642951999</c:v>
                </c:pt>
                <c:pt idx="30538">
                  <c:v>30.127323530262199</c:v>
                </c:pt>
                <c:pt idx="30539">
                  <c:v>30.127483417060699</c:v>
                </c:pt>
                <c:pt idx="30540">
                  <c:v>30.127643303347501</c:v>
                </c:pt>
                <c:pt idx="30541">
                  <c:v>30.127803189122599</c:v>
                </c:pt>
                <c:pt idx="30542">
                  <c:v>30.127963074385899</c:v>
                </c:pt>
                <c:pt idx="30543">
                  <c:v>30.128122959137599</c:v>
                </c:pt>
                <c:pt idx="30544">
                  <c:v>30.128282843377601</c:v>
                </c:pt>
                <c:pt idx="30545">
                  <c:v>30.128442727105899</c:v>
                </c:pt>
                <c:pt idx="30546">
                  <c:v>30.128602610322499</c:v>
                </c:pt>
                <c:pt idx="30547">
                  <c:v>30.128762493027399</c:v>
                </c:pt>
                <c:pt idx="30548">
                  <c:v>30.128922375220601</c:v>
                </c:pt>
                <c:pt idx="30549">
                  <c:v>30.129082256902102</c:v>
                </c:pt>
                <c:pt idx="30550">
                  <c:v>30.129242138071898</c:v>
                </c:pt>
                <c:pt idx="30551">
                  <c:v>30.129402018730101</c:v>
                </c:pt>
                <c:pt idx="30552">
                  <c:v>30.129561898876499</c:v>
                </c:pt>
                <c:pt idx="30553">
                  <c:v>30.1297217785113</c:v>
                </c:pt>
                <c:pt idx="30554">
                  <c:v>30.1298816576344</c:v>
                </c:pt>
                <c:pt idx="30555">
                  <c:v>30.130041536245798</c:v>
                </c:pt>
                <c:pt idx="30556">
                  <c:v>30.130201414345599</c:v>
                </c:pt>
                <c:pt idx="30557">
                  <c:v>30.1303612919336</c:v>
                </c:pt>
                <c:pt idx="30558">
                  <c:v>30.130521169009999</c:v>
                </c:pt>
                <c:pt idx="30559">
                  <c:v>30.130681045574701</c:v>
                </c:pt>
                <c:pt idx="30560">
                  <c:v>30.130840921627801</c:v>
                </c:pt>
                <c:pt idx="30561">
                  <c:v>30.131000797169101</c:v>
                </c:pt>
                <c:pt idx="30562">
                  <c:v>30.131160672198799</c:v>
                </c:pt>
                <c:pt idx="30563">
                  <c:v>30.1313205467169</c:v>
                </c:pt>
                <c:pt idx="30564">
                  <c:v>30.1314804207232</c:v>
                </c:pt>
                <c:pt idx="30565">
                  <c:v>30.131640294217899</c:v>
                </c:pt>
                <c:pt idx="30566">
                  <c:v>30.131800167201</c:v>
                </c:pt>
                <c:pt idx="30567">
                  <c:v>30.1319600396724</c:v>
                </c:pt>
                <c:pt idx="30568">
                  <c:v>30.132119911632099</c:v>
                </c:pt>
                <c:pt idx="30569">
                  <c:v>30.1322797830802</c:v>
                </c:pt>
                <c:pt idx="30570">
                  <c:v>30.132439654016601</c:v>
                </c:pt>
                <c:pt idx="30571">
                  <c:v>30.1325995244413</c:v>
                </c:pt>
                <c:pt idx="30572">
                  <c:v>30.132759394354402</c:v>
                </c:pt>
                <c:pt idx="30573">
                  <c:v>30.132919263755898</c:v>
                </c:pt>
                <c:pt idx="30574">
                  <c:v>30.133079132645701</c:v>
                </c:pt>
                <c:pt idx="30575">
                  <c:v>30.133239001023899</c:v>
                </c:pt>
                <c:pt idx="30576">
                  <c:v>30.133398868890399</c:v>
                </c:pt>
                <c:pt idx="30577">
                  <c:v>30.133558736245199</c:v>
                </c:pt>
                <c:pt idx="30578">
                  <c:v>30.1337186030885</c:v>
                </c:pt>
                <c:pt idx="30579">
                  <c:v>30.133878469420001</c:v>
                </c:pt>
                <c:pt idx="30580">
                  <c:v>30.13403833524</c:v>
                </c:pt>
                <c:pt idx="30581">
                  <c:v>30.134198200548301</c:v>
                </c:pt>
                <c:pt idx="30582">
                  <c:v>30.134358065345001</c:v>
                </c:pt>
                <c:pt idx="30583">
                  <c:v>30.13451792963</c:v>
                </c:pt>
                <c:pt idx="30584">
                  <c:v>30.134677793403402</c:v>
                </c:pt>
                <c:pt idx="30585">
                  <c:v>30.134837656665201</c:v>
                </c:pt>
                <c:pt idx="30586">
                  <c:v>30.1349975194153</c:v>
                </c:pt>
                <c:pt idx="30587">
                  <c:v>30.135157381653901</c:v>
                </c:pt>
                <c:pt idx="30588">
                  <c:v>30.135317243380801</c:v>
                </c:pt>
                <c:pt idx="30589">
                  <c:v>30.135477104595999</c:v>
                </c:pt>
                <c:pt idx="30590">
                  <c:v>30.1356369652997</c:v>
                </c:pt>
                <c:pt idx="30591">
                  <c:v>30.135796825491699</c:v>
                </c:pt>
                <c:pt idx="30592">
                  <c:v>30.135956685172101</c:v>
                </c:pt>
                <c:pt idx="30593">
                  <c:v>30.136116544340901</c:v>
                </c:pt>
                <c:pt idx="30594">
                  <c:v>30.136276402998</c:v>
                </c:pt>
                <c:pt idx="30595">
                  <c:v>30.136436261143601</c:v>
                </c:pt>
                <c:pt idx="30596">
                  <c:v>30.136596118777501</c:v>
                </c:pt>
                <c:pt idx="30597">
                  <c:v>30.136755975899899</c:v>
                </c:pt>
                <c:pt idx="30598">
                  <c:v>30.136915832510599</c:v>
                </c:pt>
                <c:pt idx="30599">
                  <c:v>30.137075688609698</c:v>
                </c:pt>
                <c:pt idx="30600">
                  <c:v>30.1372355441972</c:v>
                </c:pt>
                <c:pt idx="30601">
                  <c:v>30.1373953992731</c:v>
                </c:pt>
                <c:pt idx="30602">
                  <c:v>30.137555253837402</c:v>
                </c:pt>
                <c:pt idx="30603">
                  <c:v>30.137715107890099</c:v>
                </c:pt>
                <c:pt idx="30604">
                  <c:v>30.137874961431201</c:v>
                </c:pt>
                <c:pt idx="30605">
                  <c:v>30.138034814460699</c:v>
                </c:pt>
                <c:pt idx="30606">
                  <c:v>30.138194666978599</c:v>
                </c:pt>
                <c:pt idx="30607">
                  <c:v>30.138354518984901</c:v>
                </c:pt>
                <c:pt idx="30608">
                  <c:v>30.138514370479601</c:v>
                </c:pt>
                <c:pt idx="30609">
                  <c:v>30.138674221462701</c:v>
                </c:pt>
                <c:pt idx="30610">
                  <c:v>30.138834071934198</c:v>
                </c:pt>
                <c:pt idx="30611">
                  <c:v>30.138993921894201</c:v>
                </c:pt>
                <c:pt idx="30612">
                  <c:v>30.1391537713425</c:v>
                </c:pt>
                <c:pt idx="30613">
                  <c:v>30.139313620279299</c:v>
                </c:pt>
                <c:pt idx="30614">
                  <c:v>30.139473468704502</c:v>
                </c:pt>
                <c:pt idx="30615">
                  <c:v>30.139633316617999</c:v>
                </c:pt>
                <c:pt idx="30616">
                  <c:v>30.139793164020102</c:v>
                </c:pt>
                <c:pt idx="30617">
                  <c:v>30.139953010910499</c:v>
                </c:pt>
                <c:pt idx="30618">
                  <c:v>30.140112857289399</c:v>
                </c:pt>
                <c:pt idx="30619">
                  <c:v>30.1402727031567</c:v>
                </c:pt>
                <c:pt idx="30620">
                  <c:v>30.140432548512401</c:v>
                </c:pt>
                <c:pt idx="30621">
                  <c:v>30.140592393356499</c:v>
                </c:pt>
                <c:pt idx="30622">
                  <c:v>30.1407522376891</c:v>
                </c:pt>
                <c:pt idx="30623">
                  <c:v>30.140912081510098</c:v>
                </c:pt>
                <c:pt idx="30624">
                  <c:v>30.141071924819499</c:v>
                </c:pt>
                <c:pt idx="30625">
                  <c:v>30.141231767617398</c:v>
                </c:pt>
                <c:pt idx="30626">
                  <c:v>30.1413916099037</c:v>
                </c:pt>
                <c:pt idx="30627">
                  <c:v>30.141551451678399</c:v>
                </c:pt>
                <c:pt idx="30628">
                  <c:v>30.141711292941601</c:v>
                </c:pt>
                <c:pt idx="30629">
                  <c:v>30.141871133693201</c:v>
                </c:pt>
                <c:pt idx="30630">
                  <c:v>30.142030973933199</c:v>
                </c:pt>
                <c:pt idx="30631">
                  <c:v>30.142190813661699</c:v>
                </c:pt>
                <c:pt idx="30632">
                  <c:v>30.142350652878701</c:v>
                </c:pt>
                <c:pt idx="30633">
                  <c:v>30.142510491584101</c:v>
                </c:pt>
                <c:pt idx="30634">
                  <c:v>30.1426703297779</c:v>
                </c:pt>
                <c:pt idx="30635">
                  <c:v>30.1428301674602</c:v>
                </c:pt>
                <c:pt idx="30636">
                  <c:v>30.142990004630999</c:v>
                </c:pt>
                <c:pt idx="30637">
                  <c:v>30.143149841290199</c:v>
                </c:pt>
                <c:pt idx="30638">
                  <c:v>30.143309677437799</c:v>
                </c:pt>
                <c:pt idx="30639">
                  <c:v>30.143469513073899</c:v>
                </c:pt>
                <c:pt idx="30640">
                  <c:v>30.143629348198498</c:v>
                </c:pt>
                <c:pt idx="30641">
                  <c:v>30.143789182811499</c:v>
                </c:pt>
                <c:pt idx="30642">
                  <c:v>30.143949016913002</c:v>
                </c:pt>
                <c:pt idx="30643">
                  <c:v>30.144108850502999</c:v>
                </c:pt>
                <c:pt idx="30644">
                  <c:v>30.144268683581402</c:v>
                </c:pt>
                <c:pt idx="30645">
                  <c:v>30.144428516148299</c:v>
                </c:pt>
                <c:pt idx="30646">
                  <c:v>30.144588348203602</c:v>
                </c:pt>
                <c:pt idx="30647">
                  <c:v>30.144748179747399</c:v>
                </c:pt>
                <c:pt idx="30648">
                  <c:v>30.144908010779702</c:v>
                </c:pt>
                <c:pt idx="30649">
                  <c:v>30.145067841300499</c:v>
                </c:pt>
                <c:pt idx="30650">
                  <c:v>30.145227671309701</c:v>
                </c:pt>
                <c:pt idx="30651">
                  <c:v>30.145387500807399</c:v>
                </c:pt>
                <c:pt idx="30652">
                  <c:v>30.145547329793601</c:v>
                </c:pt>
                <c:pt idx="30653">
                  <c:v>30.145707158268301</c:v>
                </c:pt>
                <c:pt idx="30654">
                  <c:v>30.1458669862315</c:v>
                </c:pt>
                <c:pt idx="30655">
                  <c:v>30.1460268136831</c:v>
                </c:pt>
                <c:pt idx="30656">
                  <c:v>30.146186640623199</c:v>
                </c:pt>
                <c:pt idx="30657">
                  <c:v>30.146346467051799</c:v>
                </c:pt>
                <c:pt idx="30658">
                  <c:v>30.146506292968901</c:v>
                </c:pt>
                <c:pt idx="30659">
                  <c:v>30.146666118374501</c:v>
                </c:pt>
                <c:pt idx="30660">
                  <c:v>30.146825943268599</c:v>
                </c:pt>
                <c:pt idx="30661">
                  <c:v>30.146985767651099</c:v>
                </c:pt>
                <c:pt idx="30662">
                  <c:v>30.1471455915222</c:v>
                </c:pt>
                <c:pt idx="30663">
                  <c:v>30.147305414881799</c:v>
                </c:pt>
                <c:pt idx="30664">
                  <c:v>30.147465237729801</c:v>
                </c:pt>
                <c:pt idx="30665">
                  <c:v>30.1476250600664</c:v>
                </c:pt>
                <c:pt idx="30666">
                  <c:v>30.1477848818914</c:v>
                </c:pt>
                <c:pt idx="30667">
                  <c:v>30.147944703204999</c:v>
                </c:pt>
                <c:pt idx="30668">
                  <c:v>30.148104524007</c:v>
                </c:pt>
                <c:pt idx="30669">
                  <c:v>30.148264344297601</c:v>
                </c:pt>
                <c:pt idx="30670">
                  <c:v>30.148424164076701</c:v>
                </c:pt>
                <c:pt idx="30671">
                  <c:v>30.148583983344299</c:v>
                </c:pt>
                <c:pt idx="30672">
                  <c:v>30.148743802100299</c:v>
                </c:pt>
                <c:pt idx="30673">
                  <c:v>30.1489036203449</c:v>
                </c:pt>
                <c:pt idx="30674">
                  <c:v>30.149063438078102</c:v>
                </c:pt>
                <c:pt idx="30675">
                  <c:v>30.149223255299699</c:v>
                </c:pt>
                <c:pt idx="30676">
                  <c:v>30.149383072009801</c:v>
                </c:pt>
                <c:pt idx="30677">
                  <c:v>30.149542888208501</c:v>
                </c:pt>
                <c:pt idx="30678">
                  <c:v>30.149702703895699</c:v>
                </c:pt>
                <c:pt idx="30679">
                  <c:v>30.149862519071402</c:v>
                </c:pt>
                <c:pt idx="30680">
                  <c:v>30.150022333735599</c:v>
                </c:pt>
                <c:pt idx="30681">
                  <c:v>30.150182147888401</c:v>
                </c:pt>
                <c:pt idx="30682">
                  <c:v>30.150341961529701</c:v>
                </c:pt>
                <c:pt idx="30683">
                  <c:v>30.150501774659499</c:v>
                </c:pt>
                <c:pt idx="30684">
                  <c:v>30.150661587277799</c:v>
                </c:pt>
                <c:pt idx="30685">
                  <c:v>30.1508213993847</c:v>
                </c:pt>
                <c:pt idx="30686">
                  <c:v>30.150981210980099</c:v>
                </c:pt>
                <c:pt idx="30687">
                  <c:v>30.151141022063999</c:v>
                </c:pt>
                <c:pt idx="30688">
                  <c:v>30.151300832636501</c:v>
                </c:pt>
                <c:pt idx="30689">
                  <c:v>30.151460642697501</c:v>
                </c:pt>
                <c:pt idx="30690">
                  <c:v>30.151620452247101</c:v>
                </c:pt>
                <c:pt idx="30691">
                  <c:v>30.1517802612852</c:v>
                </c:pt>
                <c:pt idx="30692">
                  <c:v>30.151940069811801</c:v>
                </c:pt>
                <c:pt idx="30693">
                  <c:v>30.152099877826998</c:v>
                </c:pt>
                <c:pt idx="30694">
                  <c:v>30.152259685330701</c:v>
                </c:pt>
                <c:pt idx="30695">
                  <c:v>30.152419492322998</c:v>
                </c:pt>
                <c:pt idx="30696">
                  <c:v>30.152579298803801</c:v>
                </c:pt>
                <c:pt idx="30697">
                  <c:v>30.1527391047732</c:v>
                </c:pt>
                <c:pt idx="30698">
                  <c:v>30.152898910231102</c:v>
                </c:pt>
                <c:pt idx="30699">
                  <c:v>30.1530587151776</c:v>
                </c:pt>
                <c:pt idx="30700">
                  <c:v>30.153218519612601</c:v>
                </c:pt>
                <c:pt idx="30701">
                  <c:v>30.153378323536199</c:v>
                </c:pt>
                <c:pt idx="30702">
                  <c:v>30.153538126948401</c:v>
                </c:pt>
                <c:pt idx="30703">
                  <c:v>30.153697929849098</c:v>
                </c:pt>
                <c:pt idx="30704">
                  <c:v>30.1538577322384</c:v>
                </c:pt>
                <c:pt idx="30705">
                  <c:v>30.1540175341162</c:v>
                </c:pt>
                <c:pt idx="30706">
                  <c:v>30.154177335482601</c:v>
                </c:pt>
                <c:pt idx="30707">
                  <c:v>30.154337136337599</c:v>
                </c:pt>
                <c:pt idx="30708">
                  <c:v>30.154496936681099</c:v>
                </c:pt>
                <c:pt idx="30709">
                  <c:v>30.154656736513299</c:v>
                </c:pt>
                <c:pt idx="30710">
                  <c:v>30.154816535833898</c:v>
                </c:pt>
                <c:pt idx="30711">
                  <c:v>30.154976334643202</c:v>
                </c:pt>
                <c:pt idx="30712">
                  <c:v>30.155136132940999</c:v>
                </c:pt>
                <c:pt idx="30713">
                  <c:v>30.155295930727402</c:v>
                </c:pt>
                <c:pt idx="30714">
                  <c:v>30.155455728002401</c:v>
                </c:pt>
                <c:pt idx="30715">
                  <c:v>30.155615524765999</c:v>
                </c:pt>
                <c:pt idx="30716">
                  <c:v>30.155775321018101</c:v>
                </c:pt>
                <c:pt idx="30717">
                  <c:v>30.155935116758901</c:v>
                </c:pt>
                <c:pt idx="30718">
                  <c:v>30.156094911988198</c:v>
                </c:pt>
                <c:pt idx="30719">
                  <c:v>30.1562547067061</c:v>
                </c:pt>
                <c:pt idx="30720">
                  <c:v>30.1564145009126</c:v>
                </c:pt>
                <c:pt idx="30721">
                  <c:v>30.156574294607701</c:v>
                </c:pt>
                <c:pt idx="30722">
                  <c:v>30.156734087791399</c:v>
                </c:pt>
                <c:pt idx="30723">
                  <c:v>30.156893880463599</c:v>
                </c:pt>
                <c:pt idx="30724">
                  <c:v>30.1570536726245</c:v>
                </c:pt>
                <c:pt idx="30725">
                  <c:v>30.157213464274001</c:v>
                </c:pt>
                <c:pt idx="30726">
                  <c:v>30.157373255412001</c:v>
                </c:pt>
                <c:pt idx="30727">
                  <c:v>30.157533046038701</c:v>
                </c:pt>
                <c:pt idx="30728">
                  <c:v>30.157692836153899</c:v>
                </c:pt>
                <c:pt idx="30729">
                  <c:v>30.157852625757801</c:v>
                </c:pt>
                <c:pt idx="30730">
                  <c:v>30.158012414850301</c:v>
                </c:pt>
                <c:pt idx="30731">
                  <c:v>30.158172203431299</c:v>
                </c:pt>
                <c:pt idx="30732">
                  <c:v>30.158331991501001</c:v>
                </c:pt>
                <c:pt idx="30733">
                  <c:v>30.1584917790593</c:v>
                </c:pt>
                <c:pt idx="30734">
                  <c:v>30.158651566106201</c:v>
                </c:pt>
                <c:pt idx="30735">
                  <c:v>30.158811352641699</c:v>
                </c:pt>
                <c:pt idx="30736">
                  <c:v>30.158971138665802</c:v>
                </c:pt>
                <c:pt idx="30737">
                  <c:v>30.159130924178601</c:v>
                </c:pt>
                <c:pt idx="30738">
                  <c:v>30.159290709179899</c:v>
                </c:pt>
                <c:pt idx="30739">
                  <c:v>30.159450493669901</c:v>
                </c:pt>
                <c:pt idx="30740">
                  <c:v>30.1596102776485</c:v>
                </c:pt>
                <c:pt idx="30741">
                  <c:v>30.159770061115701</c:v>
                </c:pt>
                <c:pt idx="30742">
                  <c:v>30.159929844071598</c:v>
                </c:pt>
                <c:pt idx="30743">
                  <c:v>30.1600896265161</c:v>
                </c:pt>
                <c:pt idx="30744">
                  <c:v>30.1602494084492</c:v>
                </c:pt>
                <c:pt idx="30745">
                  <c:v>30.160409189870901</c:v>
                </c:pt>
                <c:pt idx="30746">
                  <c:v>30.160568970781199</c:v>
                </c:pt>
                <c:pt idx="30747">
                  <c:v>30.160728751180201</c:v>
                </c:pt>
                <c:pt idx="30748">
                  <c:v>30.160888531067901</c:v>
                </c:pt>
                <c:pt idx="30749">
                  <c:v>30.161048310444102</c:v>
                </c:pt>
                <c:pt idx="30750">
                  <c:v>30.161208089309</c:v>
                </c:pt>
                <c:pt idx="30751">
                  <c:v>30.161367867662602</c:v>
                </c:pt>
                <c:pt idx="30752">
                  <c:v>30.161527645504702</c:v>
                </c:pt>
                <c:pt idx="30753">
                  <c:v>30.161687422835598</c:v>
                </c:pt>
                <c:pt idx="30754">
                  <c:v>30.161847199655</c:v>
                </c:pt>
                <c:pt idx="30755">
                  <c:v>30.162006975963099</c:v>
                </c:pt>
                <c:pt idx="30756">
                  <c:v>30.162166751759901</c:v>
                </c:pt>
                <c:pt idx="30757">
                  <c:v>30.162326527045298</c:v>
                </c:pt>
                <c:pt idx="30758">
                  <c:v>30.1624863018193</c:v>
                </c:pt>
                <c:pt idx="30759">
                  <c:v>30.162646076082002</c:v>
                </c:pt>
                <c:pt idx="30760">
                  <c:v>30.162805849833401</c:v>
                </c:pt>
                <c:pt idx="30761">
                  <c:v>30.162965623073401</c:v>
                </c:pt>
                <c:pt idx="30762">
                  <c:v>30.163125395802101</c:v>
                </c:pt>
                <c:pt idx="30763">
                  <c:v>30.163285168019399</c:v>
                </c:pt>
                <c:pt idx="30764">
                  <c:v>30.163444939725402</c:v>
                </c:pt>
                <c:pt idx="30765">
                  <c:v>30.163604710920001</c:v>
                </c:pt>
                <c:pt idx="30766">
                  <c:v>30.163764481603302</c:v>
                </c:pt>
                <c:pt idx="30767">
                  <c:v>30.163924251775299</c:v>
                </c:pt>
                <c:pt idx="30768">
                  <c:v>30.164084021436</c:v>
                </c:pt>
                <c:pt idx="30769">
                  <c:v>30.164243790585299</c:v>
                </c:pt>
                <c:pt idx="30770">
                  <c:v>30.164403559223199</c:v>
                </c:pt>
                <c:pt idx="30771">
                  <c:v>30.164563327349899</c:v>
                </c:pt>
                <c:pt idx="30772">
                  <c:v>30.164723094965201</c:v>
                </c:pt>
                <c:pt idx="30773">
                  <c:v>30.164882862069199</c:v>
                </c:pt>
                <c:pt idx="30774">
                  <c:v>30.165042628661901</c:v>
                </c:pt>
                <c:pt idx="30775">
                  <c:v>30.165202394743201</c:v>
                </c:pt>
                <c:pt idx="30776">
                  <c:v>30.1653621603133</c:v>
                </c:pt>
                <c:pt idx="30777">
                  <c:v>30.165521925372001</c:v>
                </c:pt>
                <c:pt idx="30778">
                  <c:v>30.165681689919399</c:v>
                </c:pt>
                <c:pt idx="30779">
                  <c:v>30.165841453955402</c:v>
                </c:pt>
                <c:pt idx="30780">
                  <c:v>30.166001217480201</c:v>
                </c:pt>
                <c:pt idx="30781">
                  <c:v>30.166160980493601</c:v>
                </c:pt>
                <c:pt idx="30782">
                  <c:v>30.166320742995801</c:v>
                </c:pt>
                <c:pt idx="30783">
                  <c:v>30.166480504986598</c:v>
                </c:pt>
                <c:pt idx="30784">
                  <c:v>30.1666402664661</c:v>
                </c:pt>
                <c:pt idx="30785">
                  <c:v>30.166800027434402</c:v>
                </c:pt>
                <c:pt idx="30786">
                  <c:v>30.166959787891301</c:v>
                </c:pt>
                <c:pt idx="30787">
                  <c:v>30.167119547836901</c:v>
                </c:pt>
                <c:pt idx="30788">
                  <c:v>30.167279307271201</c:v>
                </c:pt>
                <c:pt idx="30789">
                  <c:v>30.167439066194198</c:v>
                </c:pt>
                <c:pt idx="30790">
                  <c:v>30.1675988246059</c:v>
                </c:pt>
                <c:pt idx="30791">
                  <c:v>30.167758582506298</c:v>
                </c:pt>
                <c:pt idx="30792">
                  <c:v>30.167918339895401</c:v>
                </c:pt>
                <c:pt idx="30793">
                  <c:v>30.168078096773201</c:v>
                </c:pt>
                <c:pt idx="30794">
                  <c:v>30.1682378531398</c:v>
                </c:pt>
                <c:pt idx="30795">
                  <c:v>30.168397608995001</c:v>
                </c:pt>
                <c:pt idx="30796">
                  <c:v>30.168557364339001</c:v>
                </c:pt>
                <c:pt idx="30797">
                  <c:v>30.1687171191716</c:v>
                </c:pt>
                <c:pt idx="30798">
                  <c:v>30.168876873493002</c:v>
                </c:pt>
                <c:pt idx="30799">
                  <c:v>30.1690366273031</c:v>
                </c:pt>
                <c:pt idx="30800">
                  <c:v>30.1691963806019</c:v>
                </c:pt>
                <c:pt idx="30801">
                  <c:v>30.169356133389499</c:v>
                </c:pt>
                <c:pt idx="30802">
                  <c:v>30.1695158856657</c:v>
                </c:pt>
                <c:pt idx="30803">
                  <c:v>30.1696756374307</c:v>
                </c:pt>
                <c:pt idx="30804">
                  <c:v>30.169835388684401</c:v>
                </c:pt>
                <c:pt idx="30805">
                  <c:v>30.169995139426899</c:v>
                </c:pt>
                <c:pt idx="30806">
                  <c:v>30.170154889658001</c:v>
                </c:pt>
                <c:pt idx="30807">
                  <c:v>30.170314639377899</c:v>
                </c:pt>
                <c:pt idx="30808">
                  <c:v>30.170474388586499</c:v>
                </c:pt>
                <c:pt idx="30809">
                  <c:v>30.170634137283901</c:v>
                </c:pt>
                <c:pt idx="30810">
                  <c:v>30.170793885470001</c:v>
                </c:pt>
                <c:pt idx="30811">
                  <c:v>30.170953633144801</c:v>
                </c:pt>
                <c:pt idx="30812">
                  <c:v>30.171113380308402</c:v>
                </c:pt>
                <c:pt idx="30813">
                  <c:v>30.171273126960699</c:v>
                </c:pt>
                <c:pt idx="30814">
                  <c:v>30.171432873101701</c:v>
                </c:pt>
                <c:pt idx="30815">
                  <c:v>30.171592618731498</c:v>
                </c:pt>
                <c:pt idx="30816">
                  <c:v>30.17175236385</c:v>
                </c:pt>
                <c:pt idx="30817">
                  <c:v>30.171912108457299</c:v>
                </c:pt>
                <c:pt idx="30818">
                  <c:v>30.172071852553302</c:v>
                </c:pt>
                <c:pt idx="30819">
                  <c:v>30.172231596138101</c:v>
                </c:pt>
                <c:pt idx="30820">
                  <c:v>30.1723913392116</c:v>
                </c:pt>
                <c:pt idx="30821">
                  <c:v>30.1725510817739</c:v>
                </c:pt>
                <c:pt idx="30822">
                  <c:v>30.1727108238249</c:v>
                </c:pt>
                <c:pt idx="30823">
                  <c:v>30.1728705653647</c:v>
                </c:pt>
                <c:pt idx="30824">
                  <c:v>30.173030306393301</c:v>
                </c:pt>
                <c:pt idx="30825">
                  <c:v>30.173190046910602</c:v>
                </c:pt>
                <c:pt idx="30826">
                  <c:v>30.173349786916599</c:v>
                </c:pt>
                <c:pt idx="30827">
                  <c:v>30.173509526411401</c:v>
                </c:pt>
                <c:pt idx="30828">
                  <c:v>30.173669265394999</c:v>
                </c:pt>
                <c:pt idx="30829">
                  <c:v>30.1738290038674</c:v>
                </c:pt>
                <c:pt idx="30830">
                  <c:v>30.173988741828499</c:v>
                </c:pt>
                <c:pt idx="30831">
                  <c:v>30.174148479278401</c:v>
                </c:pt>
                <c:pt idx="30832">
                  <c:v>30.174308216217099</c:v>
                </c:pt>
                <c:pt idx="30833">
                  <c:v>30.174467952644498</c:v>
                </c:pt>
                <c:pt idx="30834">
                  <c:v>30.174627688560701</c:v>
                </c:pt>
                <c:pt idx="30835">
                  <c:v>30.1747874239657</c:v>
                </c:pt>
                <c:pt idx="30836">
                  <c:v>30.1749471588594</c:v>
                </c:pt>
                <c:pt idx="30837">
                  <c:v>30.175106893241999</c:v>
                </c:pt>
                <c:pt idx="30838">
                  <c:v>30.175266627113299</c:v>
                </c:pt>
                <c:pt idx="30839">
                  <c:v>30.175426360473399</c:v>
                </c:pt>
                <c:pt idx="30840">
                  <c:v>30.175586093322199</c:v>
                </c:pt>
                <c:pt idx="30841">
                  <c:v>30.175745825659899</c:v>
                </c:pt>
                <c:pt idx="30842">
                  <c:v>30.175905557486399</c:v>
                </c:pt>
                <c:pt idx="30843">
                  <c:v>30.176065288801599</c:v>
                </c:pt>
                <c:pt idx="30844">
                  <c:v>30.176225019605599</c:v>
                </c:pt>
                <c:pt idx="30845">
                  <c:v>30.1763847498984</c:v>
                </c:pt>
                <c:pt idx="30846">
                  <c:v>30.1765444796801</c:v>
                </c:pt>
                <c:pt idx="30847">
                  <c:v>30.1767042089505</c:v>
                </c:pt>
                <c:pt idx="30848">
                  <c:v>30.176863937709701</c:v>
                </c:pt>
                <c:pt idx="30849">
                  <c:v>30.177023665957702</c:v>
                </c:pt>
                <c:pt idx="30850">
                  <c:v>30.177183393694499</c:v>
                </c:pt>
                <c:pt idx="30851">
                  <c:v>30.177343120920099</c:v>
                </c:pt>
                <c:pt idx="30852">
                  <c:v>30.1775028476345</c:v>
                </c:pt>
                <c:pt idx="30853">
                  <c:v>30.177662573837701</c:v>
                </c:pt>
                <c:pt idx="30854">
                  <c:v>30.177822299529701</c:v>
                </c:pt>
                <c:pt idx="30855">
                  <c:v>30.177982024710499</c:v>
                </c:pt>
                <c:pt idx="30856">
                  <c:v>30.178141749380099</c:v>
                </c:pt>
                <c:pt idx="30857">
                  <c:v>30.1783014735386</c:v>
                </c:pt>
                <c:pt idx="30858">
                  <c:v>30.178461197185801</c:v>
                </c:pt>
                <c:pt idx="30859">
                  <c:v>30.178620920321901</c:v>
                </c:pt>
                <c:pt idx="30860">
                  <c:v>30.178780642946801</c:v>
                </c:pt>
                <c:pt idx="30861">
                  <c:v>30.178940365060502</c:v>
                </c:pt>
                <c:pt idx="30862">
                  <c:v>30.179100086662999</c:v>
                </c:pt>
                <c:pt idx="30863">
                  <c:v>30.179259807754299</c:v>
                </c:pt>
                <c:pt idx="30864">
                  <c:v>30.179419528334499</c:v>
                </c:pt>
                <c:pt idx="30865">
                  <c:v>30.179579248403499</c:v>
                </c:pt>
                <c:pt idx="30866">
                  <c:v>30.179738967961299</c:v>
                </c:pt>
                <c:pt idx="30867">
                  <c:v>30.179898687007899</c:v>
                </c:pt>
                <c:pt idx="30868">
                  <c:v>30.180058405543399</c:v>
                </c:pt>
                <c:pt idx="30869">
                  <c:v>30.180218123567698</c:v>
                </c:pt>
                <c:pt idx="30870">
                  <c:v>30.180377841080801</c:v>
                </c:pt>
                <c:pt idx="30871">
                  <c:v>30.180537558082801</c:v>
                </c:pt>
                <c:pt idx="30872">
                  <c:v>30.1806972745736</c:v>
                </c:pt>
                <c:pt idx="30873">
                  <c:v>30.180856990553199</c:v>
                </c:pt>
                <c:pt idx="30874">
                  <c:v>30.181016706021701</c:v>
                </c:pt>
                <c:pt idx="30875">
                  <c:v>30.181176420979</c:v>
                </c:pt>
                <c:pt idx="30876">
                  <c:v>30.181336135425202</c:v>
                </c:pt>
                <c:pt idx="30877">
                  <c:v>30.1814958493602</c:v>
                </c:pt>
                <c:pt idx="30878">
                  <c:v>30.181655562784002</c:v>
                </c:pt>
                <c:pt idx="30879">
                  <c:v>30.1818152756967</c:v>
                </c:pt>
                <c:pt idx="30880">
                  <c:v>30.181974988098201</c:v>
                </c:pt>
                <c:pt idx="30881">
                  <c:v>30.182134699988602</c:v>
                </c:pt>
                <c:pt idx="30882">
                  <c:v>30.182294411367899</c:v>
                </c:pt>
                <c:pt idx="30883">
                  <c:v>30.182454122235999</c:v>
                </c:pt>
                <c:pt idx="30884">
                  <c:v>30.182613832592899</c:v>
                </c:pt>
                <c:pt idx="30885">
                  <c:v>30.182773542438699</c:v>
                </c:pt>
                <c:pt idx="30886">
                  <c:v>30.182933251773399</c:v>
                </c:pt>
                <c:pt idx="30887">
                  <c:v>30.183092960596898</c:v>
                </c:pt>
                <c:pt idx="30888">
                  <c:v>30.183252668909301</c:v>
                </c:pt>
                <c:pt idx="30889">
                  <c:v>30.1834123767105</c:v>
                </c:pt>
                <c:pt idx="30890">
                  <c:v>30.183572084000598</c:v>
                </c:pt>
                <c:pt idx="30891">
                  <c:v>30.1837317907796</c:v>
                </c:pt>
                <c:pt idx="30892">
                  <c:v>30.183891497047401</c:v>
                </c:pt>
                <c:pt idx="30893">
                  <c:v>30.184051202804099</c:v>
                </c:pt>
                <c:pt idx="30894">
                  <c:v>30.1842109080497</c:v>
                </c:pt>
                <c:pt idx="30895">
                  <c:v>30.1843706127842</c:v>
                </c:pt>
                <c:pt idx="30896">
                  <c:v>30.1845303170075</c:v>
                </c:pt>
                <c:pt idx="30897">
                  <c:v>30.1846900207197</c:v>
                </c:pt>
                <c:pt idx="30898">
                  <c:v>30.184849723920799</c:v>
                </c:pt>
                <c:pt idx="30899">
                  <c:v>30.185009426610801</c:v>
                </c:pt>
                <c:pt idx="30900">
                  <c:v>30.1851691287896</c:v>
                </c:pt>
                <c:pt idx="30901">
                  <c:v>30.185328830457301</c:v>
                </c:pt>
                <c:pt idx="30902">
                  <c:v>30.185488531613899</c:v>
                </c:pt>
                <c:pt idx="30903">
                  <c:v>30.1856482322594</c:v>
                </c:pt>
                <c:pt idx="30904">
                  <c:v>30.1858079323938</c:v>
                </c:pt>
                <c:pt idx="30905">
                  <c:v>30.1859676320171</c:v>
                </c:pt>
                <c:pt idx="30906">
                  <c:v>30.1861273311292</c:v>
                </c:pt>
                <c:pt idx="30907">
                  <c:v>30.186287029730298</c:v>
                </c:pt>
                <c:pt idx="30908">
                  <c:v>30.186446727820201</c:v>
                </c:pt>
                <c:pt idx="30909">
                  <c:v>30.186606425399098</c:v>
                </c:pt>
                <c:pt idx="30910">
                  <c:v>30.1867661224668</c:v>
                </c:pt>
                <c:pt idx="30911">
                  <c:v>30.186925819023401</c:v>
                </c:pt>
                <c:pt idx="30912">
                  <c:v>30.187085515069001</c:v>
                </c:pt>
                <c:pt idx="30913">
                  <c:v>30.1872452106034</c:v>
                </c:pt>
                <c:pt idx="30914">
                  <c:v>30.187404905626799</c:v>
                </c:pt>
                <c:pt idx="30915">
                  <c:v>30.187564600139002</c:v>
                </c:pt>
                <c:pt idx="30916">
                  <c:v>30.1877242941402</c:v>
                </c:pt>
                <c:pt idx="30917">
                  <c:v>30.187883987630201</c:v>
                </c:pt>
                <c:pt idx="30918">
                  <c:v>30.188043680609201</c:v>
                </c:pt>
                <c:pt idx="30919">
                  <c:v>30.188203373077101</c:v>
                </c:pt>
                <c:pt idx="30920">
                  <c:v>30.188363065033901</c:v>
                </c:pt>
                <c:pt idx="30921">
                  <c:v>30.1885227564796</c:v>
                </c:pt>
                <c:pt idx="30922">
                  <c:v>30.188682447414202</c:v>
                </c:pt>
                <c:pt idx="30923">
                  <c:v>30.188842137837799</c:v>
                </c:pt>
                <c:pt idx="30924">
                  <c:v>30.1890018277502</c:v>
                </c:pt>
                <c:pt idx="30925">
                  <c:v>30.1891615171516</c:v>
                </c:pt>
                <c:pt idx="30926">
                  <c:v>30.1893212060419</c:v>
                </c:pt>
                <c:pt idx="30927">
                  <c:v>30.189480894421099</c:v>
                </c:pt>
                <c:pt idx="30928">
                  <c:v>30.1896405822893</c:v>
                </c:pt>
                <c:pt idx="30929">
                  <c:v>30.189800269646401</c:v>
                </c:pt>
                <c:pt idx="30930">
                  <c:v>30.189959956492402</c:v>
                </c:pt>
                <c:pt idx="30931">
                  <c:v>30.190119642827302</c:v>
                </c:pt>
                <c:pt idx="30932">
                  <c:v>30.190279328651201</c:v>
                </c:pt>
                <c:pt idx="30933">
                  <c:v>30.190439013963999</c:v>
                </c:pt>
                <c:pt idx="30934">
                  <c:v>30.1905986987658</c:v>
                </c:pt>
                <c:pt idx="30935">
                  <c:v>30.190758383056501</c:v>
                </c:pt>
                <c:pt idx="30936">
                  <c:v>30.190918066836101</c:v>
                </c:pt>
                <c:pt idx="30937">
                  <c:v>30.1910777501047</c:v>
                </c:pt>
                <c:pt idx="30938">
                  <c:v>30.191237432862199</c:v>
                </c:pt>
                <c:pt idx="30939">
                  <c:v>30.1913971151086</c:v>
                </c:pt>
                <c:pt idx="30940">
                  <c:v>30.191556796844001</c:v>
                </c:pt>
                <c:pt idx="30941">
                  <c:v>30.1917164780684</c:v>
                </c:pt>
                <c:pt idx="30942">
                  <c:v>30.1918761587817</c:v>
                </c:pt>
                <c:pt idx="30943">
                  <c:v>30.192035838983902</c:v>
                </c:pt>
                <c:pt idx="30944">
                  <c:v>30.192195518675099</c:v>
                </c:pt>
                <c:pt idx="30945">
                  <c:v>30.192355197855299</c:v>
                </c:pt>
                <c:pt idx="30946">
                  <c:v>30.192514876524399</c:v>
                </c:pt>
                <c:pt idx="30947">
                  <c:v>30.192674554682402</c:v>
                </c:pt>
                <c:pt idx="30948">
                  <c:v>30.192834232329499</c:v>
                </c:pt>
                <c:pt idx="30949">
                  <c:v>30.1929939094654</c:v>
                </c:pt>
                <c:pt idx="30950">
                  <c:v>30.1931535860904</c:v>
                </c:pt>
                <c:pt idx="30951">
                  <c:v>30.193313262204299</c:v>
                </c:pt>
                <c:pt idx="30952">
                  <c:v>30.193472937807201</c:v>
                </c:pt>
                <c:pt idx="30953">
                  <c:v>30.193632612898998</c:v>
                </c:pt>
                <c:pt idx="30954">
                  <c:v>30.193792287479798</c:v>
                </c:pt>
                <c:pt idx="30955">
                  <c:v>30.193951961549601</c:v>
                </c:pt>
                <c:pt idx="30956">
                  <c:v>30.1941116351083</c:v>
                </c:pt>
                <c:pt idx="30957">
                  <c:v>30.1942713081561</c:v>
                </c:pt>
                <c:pt idx="30958">
                  <c:v>30.194430980692701</c:v>
                </c:pt>
                <c:pt idx="30959">
                  <c:v>30.1945906527184</c:v>
                </c:pt>
                <c:pt idx="30960">
                  <c:v>30.194750324233102</c:v>
                </c:pt>
                <c:pt idx="30961">
                  <c:v>30.194909995236699</c:v>
                </c:pt>
                <c:pt idx="30962">
                  <c:v>30.195069665729299</c:v>
                </c:pt>
                <c:pt idx="30963">
                  <c:v>30.195229335710899</c:v>
                </c:pt>
                <c:pt idx="30964">
                  <c:v>30.1953890051815</c:v>
                </c:pt>
                <c:pt idx="30965">
                  <c:v>30.195548674141101</c:v>
                </c:pt>
                <c:pt idx="30966">
                  <c:v>30.195708342589601</c:v>
                </c:pt>
                <c:pt idx="30967">
                  <c:v>30.195868010527199</c:v>
                </c:pt>
                <c:pt idx="30968">
                  <c:v>30.196027677953701</c:v>
                </c:pt>
                <c:pt idx="30969">
                  <c:v>30.196187344869202</c:v>
                </c:pt>
                <c:pt idx="30970">
                  <c:v>30.196347011273701</c:v>
                </c:pt>
                <c:pt idx="30971">
                  <c:v>30.196506677167299</c:v>
                </c:pt>
                <c:pt idx="30972">
                  <c:v>30.196666342549801</c:v>
                </c:pt>
                <c:pt idx="30973">
                  <c:v>30.196826007421301</c:v>
                </c:pt>
                <c:pt idx="30974">
                  <c:v>30.1969856717818</c:v>
                </c:pt>
                <c:pt idx="30975">
                  <c:v>30.197145335631301</c:v>
                </c:pt>
                <c:pt idx="30976">
                  <c:v>30.197304998969798</c:v>
                </c:pt>
                <c:pt idx="30977">
                  <c:v>30.197464661797401</c:v>
                </c:pt>
                <c:pt idx="30978">
                  <c:v>30.1976243241139</c:v>
                </c:pt>
                <c:pt idx="30979">
                  <c:v>30.197783985919401</c:v>
                </c:pt>
                <c:pt idx="30980">
                  <c:v>30.197943647214</c:v>
                </c:pt>
                <c:pt idx="30981">
                  <c:v>30.198103307997599</c:v>
                </c:pt>
                <c:pt idx="30982">
                  <c:v>30.1982629682701</c:v>
                </c:pt>
                <c:pt idx="30983">
                  <c:v>30.1984226280317</c:v>
                </c:pt>
                <c:pt idx="30984">
                  <c:v>30.198582287282299</c:v>
                </c:pt>
                <c:pt idx="30985">
                  <c:v>30.198741946022</c:v>
                </c:pt>
                <c:pt idx="30986">
                  <c:v>30.198901604250601</c:v>
                </c:pt>
                <c:pt idx="30987">
                  <c:v>30.1990612619683</c:v>
                </c:pt>
                <c:pt idx="30988">
                  <c:v>30.199220919175001</c:v>
                </c:pt>
                <c:pt idx="30989">
                  <c:v>30.199380575870698</c:v>
                </c:pt>
                <c:pt idx="30990">
                  <c:v>30.199540232055501</c:v>
                </c:pt>
                <c:pt idx="30991">
                  <c:v>30.199699887729199</c:v>
                </c:pt>
                <c:pt idx="30992">
                  <c:v>30.199859542892</c:v>
                </c:pt>
                <c:pt idx="30993">
                  <c:v>30.200019197543899</c:v>
                </c:pt>
                <c:pt idx="30994">
                  <c:v>30.2001788516848</c:v>
                </c:pt>
                <c:pt idx="30995">
                  <c:v>30.200338505314701</c:v>
                </c:pt>
                <c:pt idx="30996">
                  <c:v>30.2004981584336</c:v>
                </c:pt>
                <c:pt idx="30997">
                  <c:v>30.200657811041602</c:v>
                </c:pt>
                <c:pt idx="30998">
                  <c:v>30.200817463138598</c:v>
                </c:pt>
                <c:pt idx="30999">
                  <c:v>30.200977114724701</c:v>
                </c:pt>
                <c:pt idx="31000">
                  <c:v>30.201136765799799</c:v>
                </c:pt>
                <c:pt idx="31001">
                  <c:v>30.201296416363899</c:v>
                </c:pt>
                <c:pt idx="31002">
                  <c:v>30.201456066417101</c:v>
                </c:pt>
                <c:pt idx="31003">
                  <c:v>30.201615715959399</c:v>
                </c:pt>
                <c:pt idx="31004">
                  <c:v>30.201775364990699</c:v>
                </c:pt>
                <c:pt idx="31005">
                  <c:v>30.201935013511001</c:v>
                </c:pt>
                <c:pt idx="31006">
                  <c:v>30.202094661520398</c:v>
                </c:pt>
                <c:pt idx="31007">
                  <c:v>30.202254309018901</c:v>
                </c:pt>
                <c:pt idx="31008">
                  <c:v>30.202413956006399</c:v>
                </c:pt>
                <c:pt idx="31009">
                  <c:v>30.2025736024829</c:v>
                </c:pt>
                <c:pt idx="31010">
                  <c:v>30.202733248448599</c:v>
                </c:pt>
                <c:pt idx="31011">
                  <c:v>30.202892893903201</c:v>
                </c:pt>
                <c:pt idx="31012">
                  <c:v>30.203052538847</c:v>
                </c:pt>
                <c:pt idx="31013">
                  <c:v>30.203212183279799</c:v>
                </c:pt>
                <c:pt idx="31014">
                  <c:v>30.2033718272017</c:v>
                </c:pt>
                <c:pt idx="31015">
                  <c:v>30.203531470612599</c:v>
                </c:pt>
                <c:pt idx="31016">
                  <c:v>30.203691113512601</c:v>
                </c:pt>
                <c:pt idx="31017">
                  <c:v>30.203850755901701</c:v>
                </c:pt>
                <c:pt idx="31018">
                  <c:v>30.2040103977799</c:v>
                </c:pt>
                <c:pt idx="31019">
                  <c:v>30.204170039147101</c:v>
                </c:pt>
                <c:pt idx="31020">
                  <c:v>30.204329680003401</c:v>
                </c:pt>
                <c:pt idx="31021">
                  <c:v>30.204489320348799</c:v>
                </c:pt>
                <c:pt idx="31022">
                  <c:v>30.204648960183299</c:v>
                </c:pt>
                <c:pt idx="31023">
                  <c:v>30.204808599506801</c:v>
                </c:pt>
                <c:pt idx="31024">
                  <c:v>30.204968238319399</c:v>
                </c:pt>
                <c:pt idx="31025">
                  <c:v>30.205127876621098</c:v>
                </c:pt>
                <c:pt idx="31026">
                  <c:v>30.2052875144119</c:v>
                </c:pt>
                <c:pt idx="31027">
                  <c:v>30.2054471516918</c:v>
                </c:pt>
                <c:pt idx="31028">
                  <c:v>30.205606788460798</c:v>
                </c:pt>
                <c:pt idx="31029">
                  <c:v>30.205766424718799</c:v>
                </c:pt>
                <c:pt idx="31030">
                  <c:v>30.205926060465998</c:v>
                </c:pt>
                <c:pt idx="31031">
                  <c:v>30.2060856957022</c:v>
                </c:pt>
                <c:pt idx="31032">
                  <c:v>30.206245330427599</c:v>
                </c:pt>
                <c:pt idx="31033">
                  <c:v>30.206404964642001</c:v>
                </c:pt>
                <c:pt idx="31034">
                  <c:v>30.206564598345501</c:v>
                </c:pt>
                <c:pt idx="31035">
                  <c:v>30.2067242315382</c:v>
                </c:pt>
                <c:pt idx="31036">
                  <c:v>30.2068838642199</c:v>
                </c:pt>
                <c:pt idx="31037">
                  <c:v>30.207043496390799</c:v>
                </c:pt>
                <c:pt idx="31038">
                  <c:v>30.207203128050701</c:v>
                </c:pt>
                <c:pt idx="31039">
                  <c:v>30.2073627591997</c:v>
                </c:pt>
                <c:pt idx="31040">
                  <c:v>30.207522389837901</c:v>
                </c:pt>
                <c:pt idx="31041">
                  <c:v>30.207682019965201</c:v>
                </c:pt>
                <c:pt idx="31042">
                  <c:v>30.2078416495815</c:v>
                </c:pt>
                <c:pt idx="31043">
                  <c:v>30.208001278687</c:v>
                </c:pt>
                <c:pt idx="31044">
                  <c:v>30.208160907281599</c:v>
                </c:pt>
                <c:pt idx="31045">
                  <c:v>30.208320535365399</c:v>
                </c:pt>
                <c:pt idx="31046">
                  <c:v>30.208480162938201</c:v>
                </c:pt>
                <c:pt idx="31047">
                  <c:v>30.208639790000198</c:v>
                </c:pt>
                <c:pt idx="31048">
                  <c:v>30.208799416551201</c:v>
                </c:pt>
                <c:pt idx="31049">
                  <c:v>30.208959042591399</c:v>
                </c:pt>
                <c:pt idx="31050">
                  <c:v>30.209118668120801</c:v>
                </c:pt>
                <c:pt idx="31051">
                  <c:v>30.209278293139199</c:v>
                </c:pt>
                <c:pt idx="31052">
                  <c:v>30.209437917646799</c:v>
                </c:pt>
                <c:pt idx="31053">
                  <c:v>30.2095975416435</c:v>
                </c:pt>
                <c:pt idx="31054">
                  <c:v>30.2097571651293</c:v>
                </c:pt>
                <c:pt idx="31055">
                  <c:v>30.209916788104302</c:v>
                </c:pt>
                <c:pt idx="31056">
                  <c:v>30.210076410568401</c:v>
                </c:pt>
                <c:pt idx="31057">
                  <c:v>30.210236032521699</c:v>
                </c:pt>
                <c:pt idx="31058">
                  <c:v>30.210395653964</c:v>
                </c:pt>
                <c:pt idx="31059">
                  <c:v>30.210555274895601</c:v>
                </c:pt>
                <c:pt idx="31060">
                  <c:v>30.210714895316201</c:v>
                </c:pt>
                <c:pt idx="31061">
                  <c:v>30.210874515225999</c:v>
                </c:pt>
                <c:pt idx="31062">
                  <c:v>30.211034134624999</c:v>
                </c:pt>
                <c:pt idx="31063">
                  <c:v>30.211193753513001</c:v>
                </c:pt>
                <c:pt idx="31064">
                  <c:v>30.211353371890301</c:v>
                </c:pt>
                <c:pt idx="31065">
                  <c:v>30.211512989756699</c:v>
                </c:pt>
                <c:pt idx="31066">
                  <c:v>30.211672607112199</c:v>
                </c:pt>
                <c:pt idx="31067">
                  <c:v>30.2118322239569</c:v>
                </c:pt>
                <c:pt idx="31068">
                  <c:v>30.2119918402907</c:v>
                </c:pt>
                <c:pt idx="31069">
                  <c:v>30.212151456113698</c:v>
                </c:pt>
                <c:pt idx="31070">
                  <c:v>30.212311071425901</c:v>
                </c:pt>
                <c:pt idx="31071">
                  <c:v>30.212470686227199</c:v>
                </c:pt>
                <c:pt idx="31072">
                  <c:v>30.212630300517699</c:v>
                </c:pt>
                <c:pt idx="31073">
                  <c:v>30.2127899142973</c:v>
                </c:pt>
                <c:pt idx="31074">
                  <c:v>30.212949527566099</c:v>
                </c:pt>
                <c:pt idx="31075">
                  <c:v>30.213109140324001</c:v>
                </c:pt>
                <c:pt idx="31076">
                  <c:v>30.213268752571199</c:v>
                </c:pt>
                <c:pt idx="31077">
                  <c:v>30.2134283643075</c:v>
                </c:pt>
                <c:pt idx="31078">
                  <c:v>30.213587975532899</c:v>
                </c:pt>
                <c:pt idx="31079">
                  <c:v>30.213747586247599</c:v>
                </c:pt>
                <c:pt idx="31080">
                  <c:v>30.213907196451402</c:v>
                </c:pt>
                <c:pt idx="31081">
                  <c:v>30.214066806144299</c:v>
                </c:pt>
                <c:pt idx="31082">
                  <c:v>30.2142264153265</c:v>
                </c:pt>
                <c:pt idx="31083">
                  <c:v>30.2143860239978</c:v>
                </c:pt>
                <c:pt idx="31084">
                  <c:v>30.214545632158298</c:v>
                </c:pt>
                <c:pt idx="31085">
                  <c:v>30.214705239808001</c:v>
                </c:pt>
                <c:pt idx="31086">
                  <c:v>30.214864846946899</c:v>
                </c:pt>
                <c:pt idx="31087">
                  <c:v>30.215024453575001</c:v>
                </c:pt>
                <c:pt idx="31088">
                  <c:v>30.215184059692199</c:v>
                </c:pt>
                <c:pt idx="31089">
                  <c:v>30.2153436652987</c:v>
                </c:pt>
                <c:pt idx="31090">
                  <c:v>30.215503270394301</c:v>
                </c:pt>
                <c:pt idx="31091">
                  <c:v>30.215662874979099</c:v>
                </c:pt>
                <c:pt idx="31092">
                  <c:v>30.215822479053099</c:v>
                </c:pt>
                <c:pt idx="31093">
                  <c:v>30.2159820826163</c:v>
                </c:pt>
                <c:pt idx="31094">
                  <c:v>30.216141685668699</c:v>
                </c:pt>
                <c:pt idx="31095">
                  <c:v>30.2163012882103</c:v>
                </c:pt>
                <c:pt idx="31096">
                  <c:v>30.216460890241098</c:v>
                </c:pt>
                <c:pt idx="31097">
                  <c:v>30.216620491761098</c:v>
                </c:pt>
                <c:pt idx="31098">
                  <c:v>30.2167800927703</c:v>
                </c:pt>
                <c:pt idx="31099">
                  <c:v>30.216939693268699</c:v>
                </c:pt>
                <c:pt idx="31100">
                  <c:v>30.2170992932563</c:v>
                </c:pt>
                <c:pt idx="31101">
                  <c:v>30.217258892733099</c:v>
                </c:pt>
                <c:pt idx="31102">
                  <c:v>30.2174184916991</c:v>
                </c:pt>
                <c:pt idx="31103">
                  <c:v>30.217578090154401</c:v>
                </c:pt>
                <c:pt idx="31104">
                  <c:v>30.217737688098801</c:v>
                </c:pt>
                <c:pt idx="31105">
                  <c:v>30.217897285532501</c:v>
                </c:pt>
                <c:pt idx="31106">
                  <c:v>30.218056882455301</c:v>
                </c:pt>
                <c:pt idx="31107">
                  <c:v>30.218216478867401</c:v>
                </c:pt>
                <c:pt idx="31108">
                  <c:v>30.218376074768699</c:v>
                </c:pt>
                <c:pt idx="31109">
                  <c:v>30.218535670159302</c:v>
                </c:pt>
                <c:pt idx="31110">
                  <c:v>30.218695265038999</c:v>
                </c:pt>
                <c:pt idx="31111">
                  <c:v>30.218854859408001</c:v>
                </c:pt>
                <c:pt idx="31112">
                  <c:v>30.219014453266201</c:v>
                </c:pt>
                <c:pt idx="31113">
                  <c:v>30.219174046613599</c:v>
                </c:pt>
                <c:pt idx="31114">
                  <c:v>30.219333639450301</c:v>
                </c:pt>
                <c:pt idx="31115">
                  <c:v>30.219493231776099</c:v>
                </c:pt>
                <c:pt idx="31116">
                  <c:v>30.219652823591201</c:v>
                </c:pt>
                <c:pt idx="31117">
                  <c:v>30.2198124148956</c:v>
                </c:pt>
                <c:pt idx="31118">
                  <c:v>30.219972005689201</c:v>
                </c:pt>
                <c:pt idx="31119">
                  <c:v>30.220131595971999</c:v>
                </c:pt>
                <c:pt idx="31120">
                  <c:v>30.220291185743999</c:v>
                </c:pt>
                <c:pt idx="31121">
                  <c:v>30.2204507750053</c:v>
                </c:pt>
                <c:pt idx="31122">
                  <c:v>30.220610363755899</c:v>
                </c:pt>
                <c:pt idx="31123">
                  <c:v>30.220769951995699</c:v>
                </c:pt>
                <c:pt idx="31124">
                  <c:v>30.2209295397247</c:v>
                </c:pt>
                <c:pt idx="31125">
                  <c:v>30.2210891269429</c:v>
                </c:pt>
                <c:pt idx="31126">
                  <c:v>30.2212487136505</c:v>
                </c:pt>
                <c:pt idx="31127">
                  <c:v>30.221408299847202</c:v>
                </c:pt>
                <c:pt idx="31128">
                  <c:v>30.221567885533201</c:v>
                </c:pt>
                <c:pt idx="31129">
                  <c:v>30.221727470708501</c:v>
                </c:pt>
                <c:pt idx="31130">
                  <c:v>30.221887055372999</c:v>
                </c:pt>
                <c:pt idx="31131">
                  <c:v>30.222046639526798</c:v>
                </c:pt>
                <c:pt idx="31132">
                  <c:v>30.222206223169799</c:v>
                </c:pt>
                <c:pt idx="31133">
                  <c:v>30.222365806302101</c:v>
                </c:pt>
                <c:pt idx="31134">
                  <c:v>30.2225253889237</c:v>
                </c:pt>
                <c:pt idx="31135">
                  <c:v>30.2226849710345</c:v>
                </c:pt>
                <c:pt idx="31136">
                  <c:v>30.222844552634601</c:v>
                </c:pt>
                <c:pt idx="31137">
                  <c:v>30.223004133723901</c:v>
                </c:pt>
                <c:pt idx="31138">
                  <c:v>30.223163714302501</c:v>
                </c:pt>
                <c:pt idx="31139">
                  <c:v>30.223323294370399</c:v>
                </c:pt>
                <c:pt idx="31140">
                  <c:v>30.223482873927601</c:v>
                </c:pt>
                <c:pt idx="31141">
                  <c:v>30.223642452974001</c:v>
                </c:pt>
                <c:pt idx="31142">
                  <c:v>30.223802031509699</c:v>
                </c:pt>
                <c:pt idx="31143">
                  <c:v>30.223961609534701</c:v>
                </c:pt>
                <c:pt idx="31144">
                  <c:v>30.224121187048901</c:v>
                </c:pt>
                <c:pt idx="31145">
                  <c:v>30.224280764052398</c:v>
                </c:pt>
                <c:pt idx="31146">
                  <c:v>30.2244403405452</c:v>
                </c:pt>
                <c:pt idx="31147">
                  <c:v>30.2245999165273</c:v>
                </c:pt>
                <c:pt idx="31148">
                  <c:v>30.2247594919987</c:v>
                </c:pt>
                <c:pt idx="31149">
                  <c:v>30.224919066959401</c:v>
                </c:pt>
                <c:pt idx="31150">
                  <c:v>30.225078641409301</c:v>
                </c:pt>
                <c:pt idx="31151">
                  <c:v>30.225238215348501</c:v>
                </c:pt>
                <c:pt idx="31152">
                  <c:v>30.225397788777101</c:v>
                </c:pt>
                <c:pt idx="31153">
                  <c:v>30.2255573616949</c:v>
                </c:pt>
                <c:pt idx="31154">
                  <c:v>30.225716934102</c:v>
                </c:pt>
                <c:pt idx="31155">
                  <c:v>30.2258765059984</c:v>
                </c:pt>
                <c:pt idx="31156">
                  <c:v>30.226036077384101</c:v>
                </c:pt>
                <c:pt idx="31157">
                  <c:v>30.2261956482591</c:v>
                </c:pt>
                <c:pt idx="31158">
                  <c:v>30.2263552186234</c:v>
                </c:pt>
                <c:pt idx="31159">
                  <c:v>30.226514788477001</c:v>
                </c:pt>
                <c:pt idx="31160">
                  <c:v>30.226674357819899</c:v>
                </c:pt>
                <c:pt idx="31161">
                  <c:v>30.226833926652098</c:v>
                </c:pt>
                <c:pt idx="31162">
                  <c:v>30.226993494973598</c:v>
                </c:pt>
                <c:pt idx="31163">
                  <c:v>30.227153062784399</c:v>
                </c:pt>
                <c:pt idx="31164">
                  <c:v>30.227312630084501</c:v>
                </c:pt>
                <c:pt idx="31165">
                  <c:v>30.227472196874</c:v>
                </c:pt>
                <c:pt idx="31166">
                  <c:v>30.227631763152701</c:v>
                </c:pt>
                <c:pt idx="31167">
                  <c:v>30.227791328920802</c:v>
                </c:pt>
                <c:pt idx="31168">
                  <c:v>30.2279508941781</c:v>
                </c:pt>
                <c:pt idx="31169">
                  <c:v>30.2281104589248</c:v>
                </c:pt>
                <c:pt idx="31170">
                  <c:v>30.228270023160899</c:v>
                </c:pt>
                <c:pt idx="31171">
                  <c:v>30.2284295868862</c:v>
                </c:pt>
                <c:pt idx="31172">
                  <c:v>30.228589150100799</c:v>
                </c:pt>
                <c:pt idx="31173">
                  <c:v>30.228748712804801</c:v>
                </c:pt>
                <c:pt idx="31174">
                  <c:v>30.228908274998101</c:v>
                </c:pt>
                <c:pt idx="31175">
                  <c:v>30.229067836680802</c:v>
                </c:pt>
                <c:pt idx="31176">
                  <c:v>30.2292273978527</c:v>
                </c:pt>
                <c:pt idx="31177">
                  <c:v>30.229386958513999</c:v>
                </c:pt>
                <c:pt idx="31178">
                  <c:v>30.229546518664701</c:v>
                </c:pt>
                <c:pt idx="31179">
                  <c:v>30.229706078304599</c:v>
                </c:pt>
                <c:pt idx="31180">
                  <c:v>30.2298656374339</c:v>
                </c:pt>
                <c:pt idx="31181">
                  <c:v>30.230025196052502</c:v>
                </c:pt>
                <c:pt idx="31182">
                  <c:v>30.230184754160501</c:v>
                </c:pt>
                <c:pt idx="31183">
                  <c:v>30.230344311757801</c:v>
                </c:pt>
                <c:pt idx="31184">
                  <c:v>30.230503868844501</c:v>
                </c:pt>
                <c:pt idx="31185">
                  <c:v>30.230663425420499</c:v>
                </c:pt>
                <c:pt idx="31186">
                  <c:v>30.230822981485801</c:v>
                </c:pt>
                <c:pt idx="31187">
                  <c:v>30.2309825370405</c:v>
                </c:pt>
                <c:pt idx="31188">
                  <c:v>30.2311420920845</c:v>
                </c:pt>
                <c:pt idx="31189">
                  <c:v>30.231301646617901</c:v>
                </c:pt>
                <c:pt idx="31190">
                  <c:v>30.231461200640702</c:v>
                </c:pt>
                <c:pt idx="31191">
                  <c:v>30.231620754152701</c:v>
                </c:pt>
                <c:pt idx="31192">
                  <c:v>30.2317803071542</c:v>
                </c:pt>
                <c:pt idx="31193">
                  <c:v>30.231939859644999</c:v>
                </c:pt>
                <c:pt idx="31194">
                  <c:v>30.2320994116251</c:v>
                </c:pt>
                <c:pt idx="31195">
                  <c:v>30.232258963094701</c:v>
                </c:pt>
                <c:pt idx="31196">
                  <c:v>30.232418514053499</c:v>
                </c:pt>
                <c:pt idx="31197">
                  <c:v>30.232578064501801</c:v>
                </c:pt>
                <c:pt idx="31198">
                  <c:v>30.232737614439401</c:v>
                </c:pt>
                <c:pt idx="31199">
                  <c:v>30.232897163866401</c:v>
                </c:pt>
                <c:pt idx="31200">
                  <c:v>30.233056712782702</c:v>
                </c:pt>
                <c:pt idx="31201">
                  <c:v>30.233216261188399</c:v>
                </c:pt>
                <c:pt idx="31202">
                  <c:v>30.233375809083501</c:v>
                </c:pt>
                <c:pt idx="31203">
                  <c:v>30.2335353564679</c:v>
                </c:pt>
                <c:pt idx="31204">
                  <c:v>30.233694903341799</c:v>
                </c:pt>
                <c:pt idx="31205">
                  <c:v>30.233854449704999</c:v>
                </c:pt>
                <c:pt idx="31206">
                  <c:v>30.2340139955575</c:v>
                </c:pt>
                <c:pt idx="31207">
                  <c:v>30.234173540899501</c:v>
                </c:pt>
                <c:pt idx="31208">
                  <c:v>30.2343330857308</c:v>
                </c:pt>
                <c:pt idx="31209">
                  <c:v>30.234492630051601</c:v>
                </c:pt>
                <c:pt idx="31210">
                  <c:v>30.234652173861701</c:v>
                </c:pt>
                <c:pt idx="31211">
                  <c:v>30.2348117171612</c:v>
                </c:pt>
                <c:pt idx="31212">
                  <c:v>30.234971259950001</c:v>
                </c:pt>
                <c:pt idx="31213">
                  <c:v>30.235130802228301</c:v>
                </c:pt>
                <c:pt idx="31214">
                  <c:v>30.235290343995999</c:v>
                </c:pt>
                <c:pt idx="31215">
                  <c:v>30.235449885253001</c:v>
                </c:pt>
                <c:pt idx="31216">
                  <c:v>30.235609425999499</c:v>
                </c:pt>
                <c:pt idx="31217">
                  <c:v>30.235768966235302</c:v>
                </c:pt>
                <c:pt idx="31218">
                  <c:v>30.235928505960501</c:v>
                </c:pt>
                <c:pt idx="31219">
                  <c:v>30.236088045175201</c:v>
                </c:pt>
                <c:pt idx="31220">
                  <c:v>30.236247583879202</c:v>
                </c:pt>
                <c:pt idx="31221">
                  <c:v>30.236407122072599</c:v>
                </c:pt>
                <c:pt idx="31222">
                  <c:v>30.2365666597555</c:v>
                </c:pt>
                <c:pt idx="31223">
                  <c:v>30.236726196927702</c:v>
                </c:pt>
                <c:pt idx="31224">
                  <c:v>30.2368857335894</c:v>
                </c:pt>
                <c:pt idx="31225">
                  <c:v>30.237045269740399</c:v>
                </c:pt>
                <c:pt idx="31226">
                  <c:v>30.237204805380902</c:v>
                </c:pt>
                <c:pt idx="31227">
                  <c:v>30.237364340510801</c:v>
                </c:pt>
                <c:pt idx="31228">
                  <c:v>30.237523875130101</c:v>
                </c:pt>
                <c:pt idx="31229">
                  <c:v>30.237683409238802</c:v>
                </c:pt>
                <c:pt idx="31230">
                  <c:v>30.237842942836899</c:v>
                </c:pt>
                <c:pt idx="31231">
                  <c:v>30.2380024759245</c:v>
                </c:pt>
                <c:pt idx="31232">
                  <c:v>30.238162008501401</c:v>
                </c:pt>
                <c:pt idx="31233">
                  <c:v>30.238321540567799</c:v>
                </c:pt>
                <c:pt idx="31234">
                  <c:v>30.238481072123601</c:v>
                </c:pt>
                <c:pt idx="31235">
                  <c:v>30.2386406031688</c:v>
                </c:pt>
                <c:pt idx="31236">
                  <c:v>30.238800133703499</c:v>
                </c:pt>
                <c:pt idx="31237">
                  <c:v>30.238959663727599</c:v>
                </c:pt>
                <c:pt idx="31238">
                  <c:v>30.239119193241098</c:v>
                </c:pt>
                <c:pt idx="31239">
                  <c:v>30.239278722243998</c:v>
                </c:pt>
                <c:pt idx="31240">
                  <c:v>30.239438250736399</c:v>
                </c:pt>
                <c:pt idx="31241">
                  <c:v>30.239597778718199</c:v>
                </c:pt>
                <c:pt idx="31242">
                  <c:v>30.2397573061895</c:v>
                </c:pt>
                <c:pt idx="31243">
                  <c:v>30.2399168331502</c:v>
                </c:pt>
                <c:pt idx="31244">
                  <c:v>30.240076359600302</c:v>
                </c:pt>
                <c:pt idx="31245">
                  <c:v>30.2402358855398</c:v>
                </c:pt>
                <c:pt idx="31246">
                  <c:v>30.240395410968901</c:v>
                </c:pt>
                <c:pt idx="31247">
                  <c:v>30.2405549358873</c:v>
                </c:pt>
                <c:pt idx="31248">
                  <c:v>30.240714460295202</c:v>
                </c:pt>
                <c:pt idx="31249">
                  <c:v>30.240873984192501</c:v>
                </c:pt>
                <c:pt idx="31250">
                  <c:v>30.241033507579299</c:v>
                </c:pt>
                <c:pt idx="31251">
                  <c:v>30.241193030455602</c:v>
                </c:pt>
                <c:pt idx="31252">
                  <c:v>30.241352552821301</c:v>
                </c:pt>
                <c:pt idx="31253">
                  <c:v>30.2415120746764</c:v>
                </c:pt>
                <c:pt idx="31254">
                  <c:v>30.241671596021</c:v>
                </c:pt>
                <c:pt idx="31255">
                  <c:v>30.241831116855099</c:v>
                </c:pt>
                <c:pt idx="31256">
                  <c:v>30.241990637178599</c:v>
                </c:pt>
                <c:pt idx="31257">
                  <c:v>30.242150156991599</c:v>
                </c:pt>
                <c:pt idx="31258">
                  <c:v>30.242309676293999</c:v>
                </c:pt>
                <c:pt idx="31259">
                  <c:v>30.242469195085999</c:v>
                </c:pt>
                <c:pt idx="31260">
                  <c:v>30.242628713367299</c:v>
                </c:pt>
                <c:pt idx="31261">
                  <c:v>30.242788231138199</c:v>
                </c:pt>
                <c:pt idx="31262">
                  <c:v>30.2429477483985</c:v>
                </c:pt>
                <c:pt idx="31263">
                  <c:v>30.2431072651482</c:v>
                </c:pt>
                <c:pt idx="31264">
                  <c:v>30.243266781387501</c:v>
                </c:pt>
                <c:pt idx="31265">
                  <c:v>30.243426297116201</c:v>
                </c:pt>
                <c:pt idx="31266">
                  <c:v>30.243585812334398</c:v>
                </c:pt>
                <c:pt idx="31267">
                  <c:v>30.243745327042099</c:v>
                </c:pt>
                <c:pt idx="31268">
                  <c:v>30.2439048412392</c:v>
                </c:pt>
                <c:pt idx="31269">
                  <c:v>30.2440643549259</c:v>
                </c:pt>
                <c:pt idx="31270">
                  <c:v>30.244223868102001</c:v>
                </c:pt>
                <c:pt idx="31271">
                  <c:v>30.244383380767601</c:v>
                </c:pt>
                <c:pt idx="31272">
                  <c:v>30.244542892922599</c:v>
                </c:pt>
                <c:pt idx="31273">
                  <c:v>30.244702404567199</c:v>
                </c:pt>
                <c:pt idx="31274">
                  <c:v>30.2448619157012</c:v>
                </c:pt>
                <c:pt idx="31275">
                  <c:v>30.245021426324801</c:v>
                </c:pt>
                <c:pt idx="31276">
                  <c:v>30.245180936437801</c:v>
                </c:pt>
                <c:pt idx="31277">
                  <c:v>30.245340446040299</c:v>
                </c:pt>
                <c:pt idx="31278">
                  <c:v>30.245499955132399</c:v>
                </c:pt>
                <c:pt idx="31279">
                  <c:v>30.245659463713899</c:v>
                </c:pt>
                <c:pt idx="31280">
                  <c:v>30.2458189717849</c:v>
                </c:pt>
                <c:pt idx="31281">
                  <c:v>30.2459784793454</c:v>
                </c:pt>
                <c:pt idx="31282">
                  <c:v>30.2461379863954</c:v>
                </c:pt>
                <c:pt idx="31283">
                  <c:v>30.2462974929349</c:v>
                </c:pt>
                <c:pt idx="31284">
                  <c:v>30.246456998964</c:v>
                </c:pt>
                <c:pt idx="31285">
                  <c:v>30.2466165044825</c:v>
                </c:pt>
                <c:pt idx="31286">
                  <c:v>30.2467760094905</c:v>
                </c:pt>
                <c:pt idx="31287">
                  <c:v>30.246935513987999</c:v>
                </c:pt>
                <c:pt idx="31288">
                  <c:v>30.247095017975099</c:v>
                </c:pt>
                <c:pt idx="31289">
                  <c:v>30.247254521451701</c:v>
                </c:pt>
                <c:pt idx="31290">
                  <c:v>30.247414024417701</c:v>
                </c:pt>
                <c:pt idx="31291">
                  <c:v>30.2475735268733</c:v>
                </c:pt>
                <c:pt idx="31292">
                  <c:v>30.247733028818399</c:v>
                </c:pt>
                <c:pt idx="31293">
                  <c:v>30.2478925302531</c:v>
                </c:pt>
                <c:pt idx="31294">
                  <c:v>30.248052031177199</c:v>
                </c:pt>
                <c:pt idx="31295">
                  <c:v>30.248211531590901</c:v>
                </c:pt>
                <c:pt idx="31296">
                  <c:v>30.248371031494099</c:v>
                </c:pt>
                <c:pt idx="31297">
                  <c:v>30.2485305308868</c:v>
                </c:pt>
                <c:pt idx="31298">
                  <c:v>30.248690029769001</c:v>
                </c:pt>
                <c:pt idx="31299">
                  <c:v>30.248849528140799</c:v>
                </c:pt>
                <c:pt idx="31300">
                  <c:v>30.249009026002099</c:v>
                </c:pt>
                <c:pt idx="31301">
                  <c:v>30.249168523352999</c:v>
                </c:pt>
                <c:pt idx="31302">
                  <c:v>30.2493280201933</c:v>
                </c:pt>
                <c:pt idx="31303">
                  <c:v>30.2494875165232</c:v>
                </c:pt>
                <c:pt idx="31304">
                  <c:v>30.249647012342699</c:v>
                </c:pt>
                <c:pt idx="31305">
                  <c:v>30.249806507651702</c:v>
                </c:pt>
                <c:pt idx="31306">
                  <c:v>30.249966002450201</c:v>
                </c:pt>
                <c:pt idx="31307">
                  <c:v>30.2501254967382</c:v>
                </c:pt>
                <c:pt idx="31308">
                  <c:v>30.250284990515802</c:v>
                </c:pt>
                <c:pt idx="31309">
                  <c:v>30.250444483782999</c:v>
                </c:pt>
                <c:pt idx="31310">
                  <c:v>30.250603976539701</c:v>
                </c:pt>
                <c:pt idx="31311">
                  <c:v>30.250763468785902</c:v>
                </c:pt>
                <c:pt idx="31312">
                  <c:v>30.250922960521699</c:v>
                </c:pt>
                <c:pt idx="31313">
                  <c:v>30.251082451746999</c:v>
                </c:pt>
                <c:pt idx="31314">
                  <c:v>30.251241942461899</c:v>
                </c:pt>
                <c:pt idx="31315">
                  <c:v>30.251401432666398</c:v>
                </c:pt>
                <c:pt idx="31316">
                  <c:v>30.251560922360401</c:v>
                </c:pt>
                <c:pt idx="31317">
                  <c:v>30.2517204115439</c:v>
                </c:pt>
                <c:pt idx="31318">
                  <c:v>30.251879900217101</c:v>
                </c:pt>
                <c:pt idx="31319">
                  <c:v>30.2520393883797</c:v>
                </c:pt>
                <c:pt idx="31320">
                  <c:v>30.252198876032001</c:v>
                </c:pt>
                <c:pt idx="31321">
                  <c:v>30.252358363173801</c:v>
                </c:pt>
                <c:pt idx="31322">
                  <c:v>30.252517849805201</c:v>
                </c:pt>
                <c:pt idx="31323">
                  <c:v>30.252677335926101</c:v>
                </c:pt>
                <c:pt idx="31324">
                  <c:v>30.252836821536601</c:v>
                </c:pt>
                <c:pt idx="31325">
                  <c:v>30.2529963066367</c:v>
                </c:pt>
                <c:pt idx="31326">
                  <c:v>30.253155791226401</c:v>
                </c:pt>
                <c:pt idx="31327">
                  <c:v>30.253315275305599</c:v>
                </c:pt>
                <c:pt idx="31328">
                  <c:v>30.2534747588744</c:v>
                </c:pt>
                <c:pt idx="31329">
                  <c:v>30.253634241932801</c:v>
                </c:pt>
                <c:pt idx="31330">
                  <c:v>30.253793724480701</c:v>
                </c:pt>
                <c:pt idx="31331">
                  <c:v>30.2539532065183</c:v>
                </c:pt>
                <c:pt idx="31332">
                  <c:v>30.254112688045399</c:v>
                </c:pt>
                <c:pt idx="31333">
                  <c:v>30.254272169062101</c:v>
                </c:pt>
                <c:pt idx="31334">
                  <c:v>30.254431649568399</c:v>
                </c:pt>
                <c:pt idx="31335">
                  <c:v>30.254591129564201</c:v>
                </c:pt>
                <c:pt idx="31336">
                  <c:v>30.254750609049701</c:v>
                </c:pt>
                <c:pt idx="31337">
                  <c:v>30.254910088024801</c:v>
                </c:pt>
                <c:pt idx="31338">
                  <c:v>30.2550695664894</c:v>
                </c:pt>
                <c:pt idx="31339">
                  <c:v>30.255229044443599</c:v>
                </c:pt>
                <c:pt idx="31340">
                  <c:v>30.2553885218875</c:v>
                </c:pt>
                <c:pt idx="31341">
                  <c:v>30.255547998820902</c:v>
                </c:pt>
                <c:pt idx="31342">
                  <c:v>30.255707475243899</c:v>
                </c:pt>
                <c:pt idx="31343">
                  <c:v>30.255866951156602</c:v>
                </c:pt>
                <c:pt idx="31344">
                  <c:v>30.256026426558801</c:v>
                </c:pt>
                <c:pt idx="31345">
                  <c:v>30.2561859014506</c:v>
                </c:pt>
                <c:pt idx="31346">
                  <c:v>30.256345375832101</c:v>
                </c:pt>
                <c:pt idx="31347">
                  <c:v>30.256504849703099</c:v>
                </c:pt>
                <c:pt idx="31348">
                  <c:v>30.256664323063799</c:v>
                </c:pt>
                <c:pt idx="31349">
                  <c:v>30.256823795913999</c:v>
                </c:pt>
                <c:pt idx="31350">
                  <c:v>30.256983268253901</c:v>
                </c:pt>
                <c:pt idx="31351">
                  <c:v>30.257142740083399</c:v>
                </c:pt>
                <c:pt idx="31352">
                  <c:v>30.2573022114025</c:v>
                </c:pt>
                <c:pt idx="31353">
                  <c:v>30.257461682211201</c:v>
                </c:pt>
                <c:pt idx="31354">
                  <c:v>30.2576211525095</c:v>
                </c:pt>
                <c:pt idx="31355">
                  <c:v>30.257780622297499</c:v>
                </c:pt>
                <c:pt idx="31356">
                  <c:v>30.257940091575001</c:v>
                </c:pt>
                <c:pt idx="31357">
                  <c:v>30.258099560342199</c:v>
                </c:pt>
                <c:pt idx="31358">
                  <c:v>30.258259028598999</c:v>
                </c:pt>
                <c:pt idx="31359">
                  <c:v>30.258418496345499</c:v>
                </c:pt>
                <c:pt idx="31360">
                  <c:v>30.258577963581601</c:v>
                </c:pt>
                <c:pt idx="31361">
                  <c:v>30.258737430307299</c:v>
                </c:pt>
                <c:pt idx="31362">
                  <c:v>30.2588968965226</c:v>
                </c:pt>
                <c:pt idx="31363">
                  <c:v>30.2590563622276</c:v>
                </c:pt>
                <c:pt idx="31364">
                  <c:v>30.259215827422199</c:v>
                </c:pt>
                <c:pt idx="31365">
                  <c:v>30.259375292106402</c:v>
                </c:pt>
                <c:pt idx="31366">
                  <c:v>30.259534756280299</c:v>
                </c:pt>
                <c:pt idx="31367">
                  <c:v>30.2596942199438</c:v>
                </c:pt>
                <c:pt idx="31368">
                  <c:v>30.2598536830969</c:v>
                </c:pt>
                <c:pt idx="31369">
                  <c:v>30.260013145739698</c:v>
                </c:pt>
                <c:pt idx="31370">
                  <c:v>30.2601726078721</c:v>
                </c:pt>
                <c:pt idx="31371">
                  <c:v>30.260332069494201</c:v>
                </c:pt>
                <c:pt idx="31372">
                  <c:v>30.260491530605901</c:v>
                </c:pt>
                <c:pt idx="31373">
                  <c:v>30.260650991207299</c:v>
                </c:pt>
                <c:pt idx="31374">
                  <c:v>30.260810451298301</c:v>
                </c:pt>
                <c:pt idx="31375">
                  <c:v>30.260969910878998</c:v>
                </c:pt>
                <c:pt idx="31376">
                  <c:v>30.261129369949298</c:v>
                </c:pt>
                <c:pt idx="31377">
                  <c:v>30.261288828509301</c:v>
                </c:pt>
                <c:pt idx="31378">
                  <c:v>30.261448286558998</c:v>
                </c:pt>
                <c:pt idx="31379">
                  <c:v>30.261607744098299</c:v>
                </c:pt>
                <c:pt idx="31380">
                  <c:v>30.261767201127199</c:v>
                </c:pt>
                <c:pt idx="31381">
                  <c:v>30.261926657645802</c:v>
                </c:pt>
                <c:pt idx="31382">
                  <c:v>30.2620861136541</c:v>
                </c:pt>
                <c:pt idx="31383">
                  <c:v>30.2622455691521</c:v>
                </c:pt>
                <c:pt idx="31384">
                  <c:v>30.262405024139699</c:v>
                </c:pt>
                <c:pt idx="31385">
                  <c:v>30.262564478617001</c:v>
                </c:pt>
                <c:pt idx="31386">
                  <c:v>30.262723932583899</c:v>
                </c:pt>
                <c:pt idx="31387">
                  <c:v>30.2628833860405</c:v>
                </c:pt>
                <c:pt idx="31388">
                  <c:v>30.263042838986799</c:v>
                </c:pt>
                <c:pt idx="31389">
                  <c:v>30.2632022914228</c:v>
                </c:pt>
                <c:pt idx="31390">
                  <c:v>30.263361743348401</c:v>
                </c:pt>
                <c:pt idx="31391">
                  <c:v>30.263521194763801</c:v>
                </c:pt>
                <c:pt idx="31392">
                  <c:v>30.263680645668799</c:v>
                </c:pt>
                <c:pt idx="31393">
                  <c:v>30.2638400960635</c:v>
                </c:pt>
                <c:pt idx="31394">
                  <c:v>30.263999545947801</c:v>
                </c:pt>
                <c:pt idx="31395">
                  <c:v>30.2641589953219</c:v>
                </c:pt>
                <c:pt idx="31396">
                  <c:v>30.264318444185601</c:v>
                </c:pt>
                <c:pt idx="31397">
                  <c:v>30.264477892538999</c:v>
                </c:pt>
                <c:pt idx="31398">
                  <c:v>30.264637340382102</c:v>
                </c:pt>
                <c:pt idx="31399">
                  <c:v>30.2647967877149</c:v>
                </c:pt>
                <c:pt idx="31400">
                  <c:v>30.264956234537401</c:v>
                </c:pt>
                <c:pt idx="31401">
                  <c:v>30.2651156808496</c:v>
                </c:pt>
                <c:pt idx="31402">
                  <c:v>30.265275126651499</c:v>
                </c:pt>
                <c:pt idx="31403">
                  <c:v>30.2654345719431</c:v>
                </c:pt>
                <c:pt idx="31404">
                  <c:v>30.2655940167244</c:v>
                </c:pt>
                <c:pt idx="31405">
                  <c:v>30.265753460995398</c:v>
                </c:pt>
                <c:pt idx="31406">
                  <c:v>30.265912904756</c:v>
                </c:pt>
                <c:pt idx="31407">
                  <c:v>30.2660723480064</c:v>
                </c:pt>
                <c:pt idx="31408">
                  <c:v>30.266231790746499</c:v>
                </c:pt>
                <c:pt idx="31409">
                  <c:v>30.2663912329763</c:v>
                </c:pt>
                <c:pt idx="31410">
                  <c:v>30.2665506746958</c:v>
                </c:pt>
                <c:pt idx="31411">
                  <c:v>30.266710115904999</c:v>
                </c:pt>
                <c:pt idx="31412">
                  <c:v>30.266869556604</c:v>
                </c:pt>
                <c:pt idx="31413">
                  <c:v>30.2670289967926</c:v>
                </c:pt>
                <c:pt idx="31414">
                  <c:v>30.267188436470999</c:v>
                </c:pt>
                <c:pt idx="31415">
                  <c:v>30.267347875639</c:v>
                </c:pt>
                <c:pt idx="31416">
                  <c:v>30.2675073142968</c:v>
                </c:pt>
                <c:pt idx="31417">
                  <c:v>30.267666752444299</c:v>
                </c:pt>
                <c:pt idx="31418">
                  <c:v>30.2678261900816</c:v>
                </c:pt>
                <c:pt idx="31419">
                  <c:v>30.2679856272085</c:v>
                </c:pt>
                <c:pt idx="31420">
                  <c:v>30.268145063825202</c:v>
                </c:pt>
                <c:pt idx="31421">
                  <c:v>30.268304499931599</c:v>
                </c:pt>
                <c:pt idx="31422">
                  <c:v>30.268463935527699</c:v>
                </c:pt>
                <c:pt idx="31423">
                  <c:v>30.2686233706136</c:v>
                </c:pt>
                <c:pt idx="31424">
                  <c:v>30.268782805189201</c:v>
                </c:pt>
                <c:pt idx="31425">
                  <c:v>30.2689422392545</c:v>
                </c:pt>
                <c:pt idx="31426">
                  <c:v>30.269101672809601</c:v>
                </c:pt>
                <c:pt idx="31427">
                  <c:v>30.269261105854401</c:v>
                </c:pt>
                <c:pt idx="31428">
                  <c:v>30.2694205383889</c:v>
                </c:pt>
                <c:pt idx="31429">
                  <c:v>30.269579970413201</c:v>
                </c:pt>
                <c:pt idx="31430">
                  <c:v>30.2697394019272</c:v>
                </c:pt>
                <c:pt idx="31431">
                  <c:v>30.269898832930998</c:v>
                </c:pt>
                <c:pt idx="31432">
                  <c:v>30.270058263424499</c:v>
                </c:pt>
                <c:pt idx="31433">
                  <c:v>30.270217693407702</c:v>
                </c:pt>
                <c:pt idx="31434">
                  <c:v>30.270377122880699</c:v>
                </c:pt>
                <c:pt idx="31435">
                  <c:v>30.270536551843499</c:v>
                </c:pt>
                <c:pt idx="31436">
                  <c:v>30.270695980295901</c:v>
                </c:pt>
                <c:pt idx="31437">
                  <c:v>30.270855408238202</c:v>
                </c:pt>
                <c:pt idx="31438">
                  <c:v>30.271014835670201</c:v>
                </c:pt>
                <c:pt idx="31439">
                  <c:v>30.271174262592002</c:v>
                </c:pt>
                <c:pt idx="31440">
                  <c:v>30.271333689003502</c:v>
                </c:pt>
                <c:pt idx="31441">
                  <c:v>30.2714931149047</c:v>
                </c:pt>
                <c:pt idx="31442">
                  <c:v>30.271652540295801</c:v>
                </c:pt>
                <c:pt idx="31443">
                  <c:v>30.2718119651766</c:v>
                </c:pt>
                <c:pt idx="31444">
                  <c:v>30.271971389547101</c:v>
                </c:pt>
                <c:pt idx="31445">
                  <c:v>30.272130813407401</c:v>
                </c:pt>
                <c:pt idx="31446">
                  <c:v>30.272290236757499</c:v>
                </c:pt>
                <c:pt idx="31447">
                  <c:v>30.272449659597399</c:v>
                </c:pt>
                <c:pt idx="31448">
                  <c:v>30.272609081927001</c:v>
                </c:pt>
                <c:pt idx="31449">
                  <c:v>30.272768503746398</c:v>
                </c:pt>
                <c:pt idx="31450">
                  <c:v>30.272927925055601</c:v>
                </c:pt>
                <c:pt idx="31451">
                  <c:v>30.273087345854499</c:v>
                </c:pt>
                <c:pt idx="31452">
                  <c:v>30.273246766143298</c:v>
                </c:pt>
                <c:pt idx="31453">
                  <c:v>30.2734061859218</c:v>
                </c:pt>
                <c:pt idx="31454">
                  <c:v>30.2735656051901</c:v>
                </c:pt>
                <c:pt idx="31455">
                  <c:v>30.273725023948099</c:v>
                </c:pt>
                <c:pt idx="31456">
                  <c:v>30.273884442196</c:v>
                </c:pt>
                <c:pt idx="31457">
                  <c:v>30.274043859933599</c:v>
                </c:pt>
                <c:pt idx="31458">
                  <c:v>30.274203277161</c:v>
                </c:pt>
                <c:pt idx="31459">
                  <c:v>30.274362693878199</c:v>
                </c:pt>
                <c:pt idx="31460">
                  <c:v>30.274522110085201</c:v>
                </c:pt>
                <c:pt idx="31461">
                  <c:v>30.274681525782</c:v>
                </c:pt>
                <c:pt idx="31462">
                  <c:v>30.274840940968598</c:v>
                </c:pt>
                <c:pt idx="31463">
                  <c:v>30.275000355644998</c:v>
                </c:pt>
                <c:pt idx="31464">
                  <c:v>30.275159769811101</c:v>
                </c:pt>
                <c:pt idx="31465">
                  <c:v>30.275319183467101</c:v>
                </c:pt>
                <c:pt idx="31466">
                  <c:v>30.275478596612899</c:v>
                </c:pt>
                <c:pt idx="31467">
                  <c:v>30.2756380092484</c:v>
                </c:pt>
                <c:pt idx="31468">
                  <c:v>30.275797421373799</c:v>
                </c:pt>
                <c:pt idx="31469">
                  <c:v>30.275956832988999</c:v>
                </c:pt>
                <c:pt idx="31470">
                  <c:v>30.276116244093998</c:v>
                </c:pt>
                <c:pt idx="31471">
                  <c:v>30.276275654688799</c:v>
                </c:pt>
                <c:pt idx="31472">
                  <c:v>30.276435064773398</c:v>
                </c:pt>
                <c:pt idx="31473">
                  <c:v>30.276594474347799</c:v>
                </c:pt>
                <c:pt idx="31474">
                  <c:v>30.276753883411999</c:v>
                </c:pt>
                <c:pt idx="31475">
                  <c:v>30.276913291966</c:v>
                </c:pt>
                <c:pt idx="31476">
                  <c:v>30.277072700009899</c:v>
                </c:pt>
                <c:pt idx="31477">
                  <c:v>30.277232107543501</c:v>
                </c:pt>
                <c:pt idx="31478">
                  <c:v>30.277391514567</c:v>
                </c:pt>
                <c:pt idx="31479">
                  <c:v>30.277550921080302</c:v>
                </c:pt>
                <c:pt idx="31480">
                  <c:v>30.277710327083501</c:v>
                </c:pt>
                <c:pt idx="31481">
                  <c:v>30.277869732576399</c:v>
                </c:pt>
                <c:pt idx="31482">
                  <c:v>30.278029137559201</c:v>
                </c:pt>
                <c:pt idx="31483">
                  <c:v>30.278188542031799</c:v>
                </c:pt>
                <c:pt idx="31484">
                  <c:v>30.278347945994199</c:v>
                </c:pt>
                <c:pt idx="31485">
                  <c:v>30.2785073494465</c:v>
                </c:pt>
                <c:pt idx="31486">
                  <c:v>30.278666752388599</c:v>
                </c:pt>
                <c:pt idx="31487">
                  <c:v>30.2788261548205</c:v>
                </c:pt>
                <c:pt idx="31488">
                  <c:v>30.278985556742299</c:v>
                </c:pt>
                <c:pt idx="31489">
                  <c:v>30.2791449581539</c:v>
                </c:pt>
                <c:pt idx="31490">
                  <c:v>30.279304359055299</c:v>
                </c:pt>
                <c:pt idx="31491">
                  <c:v>30.2794637594466</c:v>
                </c:pt>
                <c:pt idx="31492">
                  <c:v>30.279623159327699</c:v>
                </c:pt>
                <c:pt idx="31493">
                  <c:v>30.279782558698699</c:v>
                </c:pt>
                <c:pt idx="31494">
                  <c:v>30.279941957559501</c:v>
                </c:pt>
                <c:pt idx="31495">
                  <c:v>30.280101355910102</c:v>
                </c:pt>
                <c:pt idx="31496">
                  <c:v>30.2802607537506</c:v>
                </c:pt>
                <c:pt idx="31497">
                  <c:v>30.280420151081</c:v>
                </c:pt>
                <c:pt idx="31498">
                  <c:v>30.280579547901201</c:v>
                </c:pt>
                <c:pt idx="31499">
                  <c:v>30.280738944211201</c:v>
                </c:pt>
                <c:pt idx="31500">
                  <c:v>30.280898340011099</c:v>
                </c:pt>
                <c:pt idx="31501">
                  <c:v>30.281057735300902</c:v>
                </c:pt>
                <c:pt idx="31502">
                  <c:v>30.281217130080499</c:v>
                </c:pt>
                <c:pt idx="31503">
                  <c:v>30.281376524350001</c:v>
                </c:pt>
                <c:pt idx="31504">
                  <c:v>30.281535918109402</c:v>
                </c:pt>
                <c:pt idx="31505">
                  <c:v>30.2816953113586</c:v>
                </c:pt>
                <c:pt idx="31506">
                  <c:v>30.281854704097601</c:v>
                </c:pt>
                <c:pt idx="31507">
                  <c:v>30.282014096326598</c:v>
                </c:pt>
                <c:pt idx="31508">
                  <c:v>30.282173488045402</c:v>
                </c:pt>
                <c:pt idx="31509">
                  <c:v>30.282332879254</c:v>
                </c:pt>
                <c:pt idx="31510">
                  <c:v>30.282492269952598</c:v>
                </c:pt>
                <c:pt idx="31511">
                  <c:v>30.282651660140999</c:v>
                </c:pt>
                <c:pt idx="31512">
                  <c:v>30.282811049819301</c:v>
                </c:pt>
                <c:pt idx="31513">
                  <c:v>30.282970438987402</c:v>
                </c:pt>
                <c:pt idx="31514">
                  <c:v>30.283129827645499</c:v>
                </c:pt>
                <c:pt idx="31515">
                  <c:v>30.283289215793399</c:v>
                </c:pt>
                <c:pt idx="31516">
                  <c:v>30.2834486034312</c:v>
                </c:pt>
                <c:pt idx="31517">
                  <c:v>30.283607990558899</c:v>
                </c:pt>
                <c:pt idx="31518">
                  <c:v>30.283767377176499</c:v>
                </c:pt>
                <c:pt idx="31519">
                  <c:v>30.283926763283901</c:v>
                </c:pt>
                <c:pt idx="31520">
                  <c:v>30.284086148881201</c:v>
                </c:pt>
                <c:pt idx="31521">
                  <c:v>30.284245533968502</c:v>
                </c:pt>
                <c:pt idx="31522">
                  <c:v>30.284404918545601</c:v>
                </c:pt>
                <c:pt idx="31523">
                  <c:v>30.284564302612601</c:v>
                </c:pt>
                <c:pt idx="31524">
                  <c:v>30.2847236861695</c:v>
                </c:pt>
                <c:pt idx="31525">
                  <c:v>30.284883069216299</c:v>
                </c:pt>
                <c:pt idx="31526">
                  <c:v>30.285042451753</c:v>
                </c:pt>
                <c:pt idx="31527">
                  <c:v>30.285201833779599</c:v>
                </c:pt>
                <c:pt idx="31528">
                  <c:v>30.285361215296099</c:v>
                </c:pt>
                <c:pt idx="31529">
                  <c:v>30.285520596302501</c:v>
                </c:pt>
                <c:pt idx="31530">
                  <c:v>30.2856799767988</c:v>
                </c:pt>
                <c:pt idx="31531">
                  <c:v>30.285839356785001</c:v>
                </c:pt>
                <c:pt idx="31532">
                  <c:v>30.285998736261099</c:v>
                </c:pt>
                <c:pt idx="31533">
                  <c:v>30.286158115227099</c:v>
                </c:pt>
                <c:pt idx="31534">
                  <c:v>30.286317493683001</c:v>
                </c:pt>
                <c:pt idx="31535">
                  <c:v>30.2864768716288</c:v>
                </c:pt>
                <c:pt idx="31536">
                  <c:v>30.2866362490646</c:v>
                </c:pt>
                <c:pt idx="31537">
                  <c:v>30.286795625990301</c:v>
                </c:pt>
                <c:pt idx="31538">
                  <c:v>30.286955002405801</c:v>
                </c:pt>
                <c:pt idx="31539">
                  <c:v>30.287114378311301</c:v>
                </c:pt>
                <c:pt idx="31540">
                  <c:v>30.287273753706799</c:v>
                </c:pt>
                <c:pt idx="31541">
                  <c:v>30.287433128592099</c:v>
                </c:pt>
                <c:pt idx="31542">
                  <c:v>30.2875925029673</c:v>
                </c:pt>
                <c:pt idx="31543">
                  <c:v>30.287751876832498</c:v>
                </c:pt>
                <c:pt idx="31544">
                  <c:v>30.287911250187602</c:v>
                </c:pt>
                <c:pt idx="31545">
                  <c:v>30.288070623032699</c:v>
                </c:pt>
                <c:pt idx="31546">
                  <c:v>30.288229995367601</c:v>
                </c:pt>
                <c:pt idx="31547">
                  <c:v>30.288389367192501</c:v>
                </c:pt>
                <c:pt idx="31548">
                  <c:v>30.288548738507401</c:v>
                </c:pt>
                <c:pt idx="31549">
                  <c:v>30.2887081093121</c:v>
                </c:pt>
                <c:pt idx="31550">
                  <c:v>30.2888674796068</c:v>
                </c:pt>
                <c:pt idx="31551">
                  <c:v>30.289026849391501</c:v>
                </c:pt>
                <c:pt idx="31552">
                  <c:v>30.289186218666</c:v>
                </c:pt>
                <c:pt idx="31553">
                  <c:v>30.289345587430599</c:v>
                </c:pt>
                <c:pt idx="31554">
                  <c:v>30.289504955685</c:v>
                </c:pt>
                <c:pt idx="31555">
                  <c:v>30.289664323429399</c:v>
                </c:pt>
                <c:pt idx="31556">
                  <c:v>30.289823690663798</c:v>
                </c:pt>
                <c:pt idx="31557">
                  <c:v>30.289983057388099</c:v>
                </c:pt>
                <c:pt idx="31558">
                  <c:v>30.290142423602301</c:v>
                </c:pt>
                <c:pt idx="31559">
                  <c:v>30.290301789306501</c:v>
                </c:pt>
                <c:pt idx="31560">
                  <c:v>30.290461154500601</c:v>
                </c:pt>
                <c:pt idx="31561">
                  <c:v>30.290620519184699</c:v>
                </c:pt>
                <c:pt idx="31562">
                  <c:v>30.290779883358798</c:v>
                </c:pt>
                <c:pt idx="31563">
                  <c:v>30.290939247022798</c:v>
                </c:pt>
                <c:pt idx="31564">
                  <c:v>30.2910986101767</c:v>
                </c:pt>
                <c:pt idx="31565">
                  <c:v>30.291257972820699</c:v>
                </c:pt>
                <c:pt idx="31566">
                  <c:v>30.291417334954598</c:v>
                </c:pt>
                <c:pt idx="31567">
                  <c:v>30.291576696578399</c:v>
                </c:pt>
                <c:pt idx="31568">
                  <c:v>30.291736057692201</c:v>
                </c:pt>
                <c:pt idx="31569">
                  <c:v>30.291895418296001</c:v>
                </c:pt>
                <c:pt idx="31570">
                  <c:v>30.292054778389801</c:v>
                </c:pt>
                <c:pt idx="31571">
                  <c:v>30.292214137973499</c:v>
                </c:pt>
                <c:pt idx="31572">
                  <c:v>30.292373497047201</c:v>
                </c:pt>
                <c:pt idx="31573">
                  <c:v>30.292532855610801</c:v>
                </c:pt>
                <c:pt idx="31574">
                  <c:v>30.292692213664498</c:v>
                </c:pt>
                <c:pt idx="31575">
                  <c:v>30.2928515712081</c:v>
                </c:pt>
                <c:pt idx="31576">
                  <c:v>30.293010928241699</c:v>
                </c:pt>
                <c:pt idx="31577">
                  <c:v>30.2931702847652</c:v>
                </c:pt>
                <c:pt idx="31578">
                  <c:v>30.293329640778801</c:v>
                </c:pt>
                <c:pt idx="31579">
                  <c:v>30.293488996282299</c:v>
                </c:pt>
                <c:pt idx="31580">
                  <c:v>30.293648351275898</c:v>
                </c:pt>
                <c:pt idx="31581">
                  <c:v>30.293807705759399</c:v>
                </c:pt>
                <c:pt idx="31582">
                  <c:v>30.2939670597328</c:v>
                </c:pt>
                <c:pt idx="31583">
                  <c:v>30.294126413196299</c:v>
                </c:pt>
                <c:pt idx="31584">
                  <c:v>30.294285766149802</c:v>
                </c:pt>
                <c:pt idx="31585">
                  <c:v>30.294445118593298</c:v>
                </c:pt>
                <c:pt idx="31586">
                  <c:v>30.2946044705267</c:v>
                </c:pt>
                <c:pt idx="31587">
                  <c:v>30.294763821950198</c:v>
                </c:pt>
                <c:pt idx="31588">
                  <c:v>30.294923172863601</c:v>
                </c:pt>
                <c:pt idx="31589">
                  <c:v>30.295082523267101</c:v>
                </c:pt>
                <c:pt idx="31590">
                  <c:v>30.295241873160499</c:v>
                </c:pt>
                <c:pt idx="31591">
                  <c:v>30.295401222544001</c:v>
                </c:pt>
                <c:pt idx="31592">
                  <c:v>30.295560571417401</c:v>
                </c:pt>
                <c:pt idx="31593">
                  <c:v>30.2957199197809</c:v>
                </c:pt>
                <c:pt idx="31594">
                  <c:v>30.295879267634401</c:v>
                </c:pt>
                <c:pt idx="31595">
                  <c:v>30.2960386149778</c:v>
                </c:pt>
                <c:pt idx="31596">
                  <c:v>30.296197961811298</c:v>
                </c:pt>
                <c:pt idx="31597">
                  <c:v>30.296357308134802</c:v>
                </c:pt>
                <c:pt idx="31598">
                  <c:v>30.296516653948299</c:v>
                </c:pt>
                <c:pt idx="31599">
                  <c:v>30.296675999251899</c:v>
                </c:pt>
                <c:pt idx="31600">
                  <c:v>30.296835344045402</c:v>
                </c:pt>
                <c:pt idx="31601">
                  <c:v>30.296994688329001</c:v>
                </c:pt>
                <c:pt idx="31602">
                  <c:v>30.297154032102501</c:v>
                </c:pt>
                <c:pt idx="31603">
                  <c:v>30.297313375366102</c:v>
                </c:pt>
                <c:pt idx="31604">
                  <c:v>30.297472718119799</c:v>
                </c:pt>
                <c:pt idx="31605">
                  <c:v>30.297632060363402</c:v>
                </c:pt>
                <c:pt idx="31606">
                  <c:v>30.297791402097101</c:v>
                </c:pt>
                <c:pt idx="31607">
                  <c:v>30.297950743320801</c:v>
                </c:pt>
                <c:pt idx="31608">
                  <c:v>30.298110084034501</c:v>
                </c:pt>
                <c:pt idx="31609">
                  <c:v>30.298269424238299</c:v>
                </c:pt>
                <c:pt idx="31610">
                  <c:v>30.298428763932101</c:v>
                </c:pt>
                <c:pt idx="31611">
                  <c:v>30.2985881031159</c:v>
                </c:pt>
                <c:pt idx="31612">
                  <c:v>30.2987474417898</c:v>
                </c:pt>
                <c:pt idx="31613">
                  <c:v>30.2989067799537</c:v>
                </c:pt>
                <c:pt idx="31614">
                  <c:v>30.299066117607701</c:v>
                </c:pt>
                <c:pt idx="31615">
                  <c:v>30.2992254547516</c:v>
                </c:pt>
                <c:pt idx="31616">
                  <c:v>30.299384791385702</c:v>
                </c:pt>
                <c:pt idx="31617">
                  <c:v>30.299544127509701</c:v>
                </c:pt>
                <c:pt idx="31618">
                  <c:v>30.299703463123901</c:v>
                </c:pt>
                <c:pt idx="31619">
                  <c:v>30.299862798227998</c:v>
                </c:pt>
                <c:pt idx="31620">
                  <c:v>30.3000221328222</c:v>
                </c:pt>
                <c:pt idx="31621">
                  <c:v>30.300181466906501</c:v>
                </c:pt>
                <c:pt idx="31622">
                  <c:v>30.3003408004808</c:v>
                </c:pt>
                <c:pt idx="31623">
                  <c:v>30.300500133545199</c:v>
                </c:pt>
                <c:pt idx="31624">
                  <c:v>30.300659466099599</c:v>
                </c:pt>
                <c:pt idx="31625">
                  <c:v>30.3008187981441</c:v>
                </c:pt>
                <c:pt idx="31626">
                  <c:v>30.3009781296787</c:v>
                </c:pt>
                <c:pt idx="31627">
                  <c:v>30.301137460703298</c:v>
                </c:pt>
                <c:pt idx="31628">
                  <c:v>30.301296791217901</c:v>
                </c:pt>
                <c:pt idx="31629">
                  <c:v>30.301456121222699</c:v>
                </c:pt>
                <c:pt idx="31630">
                  <c:v>30.301615450717499</c:v>
                </c:pt>
                <c:pt idx="31631">
                  <c:v>30.301774779702299</c:v>
                </c:pt>
                <c:pt idx="31632">
                  <c:v>30.3019341081772</c:v>
                </c:pt>
                <c:pt idx="31633">
                  <c:v>30.3020934361423</c:v>
                </c:pt>
                <c:pt idx="31634">
                  <c:v>30.302252763597298</c:v>
                </c:pt>
                <c:pt idx="31635">
                  <c:v>30.3024120905425</c:v>
                </c:pt>
                <c:pt idx="31636">
                  <c:v>30.302571416977699</c:v>
                </c:pt>
                <c:pt idx="31637">
                  <c:v>30.302730742903002</c:v>
                </c:pt>
                <c:pt idx="31638">
                  <c:v>30.302890068318401</c:v>
                </c:pt>
                <c:pt idx="31639">
                  <c:v>30.303049393223802</c:v>
                </c:pt>
                <c:pt idx="31640">
                  <c:v>30.303208717619398</c:v>
                </c:pt>
                <c:pt idx="31641">
                  <c:v>30.303368041504999</c:v>
                </c:pt>
                <c:pt idx="31642">
                  <c:v>30.303527364880701</c:v>
                </c:pt>
                <c:pt idx="31643">
                  <c:v>30.303686687746499</c:v>
                </c:pt>
                <c:pt idx="31644">
                  <c:v>30.303846010102401</c:v>
                </c:pt>
                <c:pt idx="31645">
                  <c:v>30.3040053319483</c:v>
                </c:pt>
                <c:pt idx="31646">
                  <c:v>30.304164653284399</c:v>
                </c:pt>
                <c:pt idx="31647">
                  <c:v>30.304323974110499</c:v>
                </c:pt>
                <c:pt idx="31648">
                  <c:v>30.304483294426799</c:v>
                </c:pt>
                <c:pt idx="31649">
                  <c:v>30.304642614233099</c:v>
                </c:pt>
                <c:pt idx="31650">
                  <c:v>30.3048019335296</c:v>
                </c:pt>
                <c:pt idx="31651">
                  <c:v>30.304961252316101</c:v>
                </c:pt>
                <c:pt idx="31652">
                  <c:v>30.305120570592798</c:v>
                </c:pt>
                <c:pt idx="31653">
                  <c:v>30.3052798883595</c:v>
                </c:pt>
                <c:pt idx="31654">
                  <c:v>30.305439205616299</c:v>
                </c:pt>
                <c:pt idx="31655">
                  <c:v>30.305598522363301</c:v>
                </c:pt>
                <c:pt idx="31656">
                  <c:v>30.3057578386004</c:v>
                </c:pt>
                <c:pt idx="31657">
                  <c:v>30.305917154327499</c:v>
                </c:pt>
                <c:pt idx="31658">
                  <c:v>30.306076469544799</c:v>
                </c:pt>
                <c:pt idx="31659">
                  <c:v>30.306235784252198</c:v>
                </c:pt>
                <c:pt idx="31660">
                  <c:v>30.306395098449698</c:v>
                </c:pt>
                <c:pt idx="31661">
                  <c:v>30.306554412137299</c:v>
                </c:pt>
                <c:pt idx="31662">
                  <c:v>30.306713725315099</c:v>
                </c:pt>
                <c:pt idx="31663">
                  <c:v>30.3068730379829</c:v>
                </c:pt>
                <c:pt idx="31664">
                  <c:v>30.307032350140901</c:v>
                </c:pt>
                <c:pt idx="31665">
                  <c:v>30.307191661788998</c:v>
                </c:pt>
                <c:pt idx="31666">
                  <c:v>30.3073509729272</c:v>
                </c:pt>
                <c:pt idx="31667">
                  <c:v>30.307510283555601</c:v>
                </c:pt>
                <c:pt idx="31668">
                  <c:v>30.307669593674099</c:v>
                </c:pt>
                <c:pt idx="31669">
                  <c:v>30.307828903282701</c:v>
                </c:pt>
                <c:pt idx="31670">
                  <c:v>30.3079882123814</c:v>
                </c:pt>
                <c:pt idx="31671">
                  <c:v>30.308147520970302</c:v>
                </c:pt>
                <c:pt idx="31672">
                  <c:v>30.3083068290493</c:v>
                </c:pt>
                <c:pt idx="31673">
                  <c:v>30.308466136618399</c:v>
                </c:pt>
                <c:pt idx="31674">
                  <c:v>30.308625443677698</c:v>
                </c:pt>
                <c:pt idx="31675">
                  <c:v>30.308784750227101</c:v>
                </c:pt>
                <c:pt idx="31676">
                  <c:v>30.308944056266601</c:v>
                </c:pt>
                <c:pt idx="31677">
                  <c:v>30.3091033617963</c:v>
                </c:pt>
                <c:pt idx="31678">
                  <c:v>30.309262666816199</c:v>
                </c:pt>
                <c:pt idx="31679">
                  <c:v>30.309421971326199</c:v>
                </c:pt>
                <c:pt idx="31680">
                  <c:v>30.309581275326298</c:v>
                </c:pt>
                <c:pt idx="31681">
                  <c:v>30.309740578816601</c:v>
                </c:pt>
                <c:pt idx="31682">
                  <c:v>30.309899881797001</c:v>
                </c:pt>
                <c:pt idx="31683">
                  <c:v>30.310059184267601</c:v>
                </c:pt>
                <c:pt idx="31684">
                  <c:v>30.310218486228301</c:v>
                </c:pt>
                <c:pt idx="31685">
                  <c:v>30.310377787679201</c:v>
                </c:pt>
                <c:pt idx="31686">
                  <c:v>30.310537088620201</c:v>
                </c:pt>
                <c:pt idx="31687">
                  <c:v>30.310696389051401</c:v>
                </c:pt>
                <c:pt idx="31688">
                  <c:v>30.310855688972801</c:v>
                </c:pt>
                <c:pt idx="31689">
                  <c:v>30.311014988384301</c:v>
                </c:pt>
                <c:pt idx="31690">
                  <c:v>30.311174287285901</c:v>
                </c:pt>
                <c:pt idx="31691">
                  <c:v>30.311333585677801</c:v>
                </c:pt>
                <c:pt idx="31692">
                  <c:v>30.311492883559801</c:v>
                </c:pt>
                <c:pt idx="31693">
                  <c:v>30.311652180932001</c:v>
                </c:pt>
                <c:pt idx="31694">
                  <c:v>30.311811477794301</c:v>
                </c:pt>
                <c:pt idx="31695">
                  <c:v>30.311970774146801</c:v>
                </c:pt>
                <c:pt idx="31696">
                  <c:v>30.3121300699895</c:v>
                </c:pt>
                <c:pt idx="31697">
                  <c:v>30.3122893653224</c:v>
                </c:pt>
                <c:pt idx="31698">
                  <c:v>30.3124486601454</c:v>
                </c:pt>
                <c:pt idx="31699">
                  <c:v>30.312607954458599</c:v>
                </c:pt>
                <c:pt idx="31700">
                  <c:v>30.312767248261999</c:v>
                </c:pt>
                <c:pt idx="31701">
                  <c:v>30.312926541555601</c:v>
                </c:pt>
                <c:pt idx="31702">
                  <c:v>30.3130858343394</c:v>
                </c:pt>
                <c:pt idx="31703">
                  <c:v>30.3132451266133</c:v>
                </c:pt>
                <c:pt idx="31704">
                  <c:v>30.313404418377399</c:v>
                </c:pt>
                <c:pt idx="31705">
                  <c:v>30.313563709631701</c:v>
                </c:pt>
                <c:pt idx="31706">
                  <c:v>30.3137230003762</c:v>
                </c:pt>
                <c:pt idx="31707">
                  <c:v>30.313882290610898</c:v>
                </c:pt>
                <c:pt idx="31708">
                  <c:v>30.3140415803358</c:v>
                </c:pt>
                <c:pt idx="31709">
                  <c:v>30.314200869550898</c:v>
                </c:pt>
                <c:pt idx="31710">
                  <c:v>30.3143601582562</c:v>
                </c:pt>
                <c:pt idx="31711">
                  <c:v>30.314519446451602</c:v>
                </c:pt>
                <c:pt idx="31712">
                  <c:v>30.314678734137299</c:v>
                </c:pt>
                <c:pt idx="31713">
                  <c:v>30.3148380213132</c:v>
                </c:pt>
                <c:pt idx="31714">
                  <c:v>30.314997307979201</c:v>
                </c:pt>
                <c:pt idx="31715">
                  <c:v>30.315156594135502</c:v>
                </c:pt>
                <c:pt idx="31716">
                  <c:v>30.315315879781998</c:v>
                </c:pt>
                <c:pt idx="31717">
                  <c:v>30.315475164918599</c:v>
                </c:pt>
                <c:pt idx="31718">
                  <c:v>30.315634449545499</c:v>
                </c:pt>
                <c:pt idx="31719">
                  <c:v>30.315793733662598</c:v>
                </c:pt>
                <c:pt idx="31720">
                  <c:v>30.315953017269901</c:v>
                </c:pt>
                <c:pt idx="31721">
                  <c:v>30.3161123003675</c:v>
                </c:pt>
                <c:pt idx="31722">
                  <c:v>30.316271582955199</c:v>
                </c:pt>
                <c:pt idx="31723">
                  <c:v>30.316430865033201</c:v>
                </c:pt>
                <c:pt idx="31724">
                  <c:v>30.3165901466013</c:v>
                </c:pt>
                <c:pt idx="31725">
                  <c:v>30.316749427659701</c:v>
                </c:pt>
                <c:pt idx="31726">
                  <c:v>30.316908708208299</c:v>
                </c:pt>
                <c:pt idx="31727">
                  <c:v>30.317067988247199</c:v>
                </c:pt>
                <c:pt idx="31728">
                  <c:v>30.3172272677762</c:v>
                </c:pt>
                <c:pt idx="31729">
                  <c:v>30.3173865467955</c:v>
                </c:pt>
                <c:pt idx="31730">
                  <c:v>30.317545825305</c:v>
                </c:pt>
                <c:pt idx="31731">
                  <c:v>30.3177051033047</c:v>
                </c:pt>
                <c:pt idx="31732">
                  <c:v>30.317864380794699</c:v>
                </c:pt>
                <c:pt idx="31733">
                  <c:v>30.318023657774901</c:v>
                </c:pt>
                <c:pt idx="31734">
                  <c:v>30.318182934245399</c:v>
                </c:pt>
                <c:pt idx="31735">
                  <c:v>30.318342210206001</c:v>
                </c:pt>
                <c:pt idx="31736">
                  <c:v>30.318501485656899</c:v>
                </c:pt>
                <c:pt idx="31737">
                  <c:v>30.3186607605981</c:v>
                </c:pt>
                <c:pt idx="31738">
                  <c:v>30.3188200350295</c:v>
                </c:pt>
                <c:pt idx="31739">
                  <c:v>30.3189793089511</c:v>
                </c:pt>
                <c:pt idx="31740">
                  <c:v>30.319138582362999</c:v>
                </c:pt>
                <c:pt idx="31741">
                  <c:v>30.319297855265098</c:v>
                </c:pt>
                <c:pt idx="31742">
                  <c:v>30.3194571276575</c:v>
                </c:pt>
                <c:pt idx="31743">
                  <c:v>30.319616399540099</c:v>
                </c:pt>
                <c:pt idx="31744">
                  <c:v>30.3197756709129</c:v>
                </c:pt>
                <c:pt idx="31745">
                  <c:v>30.319934941776101</c:v>
                </c:pt>
                <c:pt idx="31746">
                  <c:v>30.320094212129401</c:v>
                </c:pt>
                <c:pt idx="31747">
                  <c:v>30.320253481973101</c:v>
                </c:pt>
                <c:pt idx="31748">
                  <c:v>30.3204127513069</c:v>
                </c:pt>
                <c:pt idx="31749">
                  <c:v>30.320572020131099</c:v>
                </c:pt>
                <c:pt idx="31750">
                  <c:v>30.320731288445501</c:v>
                </c:pt>
                <c:pt idx="31751">
                  <c:v>30.320890556250099</c:v>
                </c:pt>
                <c:pt idx="31752">
                  <c:v>30.321049823545099</c:v>
                </c:pt>
                <c:pt idx="31753">
                  <c:v>30.3212090903302</c:v>
                </c:pt>
                <c:pt idx="31754">
                  <c:v>30.321368356605699</c:v>
                </c:pt>
                <c:pt idx="31755">
                  <c:v>30.321527622371399</c:v>
                </c:pt>
                <c:pt idx="31756">
                  <c:v>30.321686887627401</c:v>
                </c:pt>
                <c:pt idx="31757">
                  <c:v>30.321846152373698</c:v>
                </c:pt>
                <c:pt idx="31758">
                  <c:v>30.3220054166102</c:v>
                </c:pt>
                <c:pt idx="31759">
                  <c:v>30.322164680337</c:v>
                </c:pt>
                <c:pt idx="31760">
                  <c:v>30.3223239435541</c:v>
                </c:pt>
                <c:pt idx="31761">
                  <c:v>30.322483206261499</c:v>
                </c:pt>
                <c:pt idx="31762">
                  <c:v>30.322642468459101</c:v>
                </c:pt>
                <c:pt idx="31763">
                  <c:v>30.322801730146999</c:v>
                </c:pt>
                <c:pt idx="31764">
                  <c:v>30.3229609913252</c:v>
                </c:pt>
                <c:pt idx="31765">
                  <c:v>30.3231202519937</c:v>
                </c:pt>
                <c:pt idx="31766">
                  <c:v>30.323279512152499</c:v>
                </c:pt>
                <c:pt idx="31767">
                  <c:v>30.323438771801602</c:v>
                </c:pt>
                <c:pt idx="31768">
                  <c:v>30.3235980309409</c:v>
                </c:pt>
                <c:pt idx="31769">
                  <c:v>30.323757289570601</c:v>
                </c:pt>
                <c:pt idx="31770">
                  <c:v>30.323916547690501</c:v>
                </c:pt>
                <c:pt idx="31771">
                  <c:v>30.324075805300701</c:v>
                </c:pt>
                <c:pt idx="31772">
                  <c:v>30.3242350624013</c:v>
                </c:pt>
                <c:pt idx="31773">
                  <c:v>30.324394318992098</c:v>
                </c:pt>
                <c:pt idx="31774">
                  <c:v>30.3245535750732</c:v>
                </c:pt>
                <c:pt idx="31775">
                  <c:v>30.3247128306446</c:v>
                </c:pt>
                <c:pt idx="31776">
                  <c:v>30.324872085706399</c:v>
                </c:pt>
                <c:pt idx="31777">
                  <c:v>30.325031340258398</c:v>
                </c:pt>
                <c:pt idx="31778">
                  <c:v>30.3251905943007</c:v>
                </c:pt>
                <c:pt idx="31779">
                  <c:v>30.325349847833401</c:v>
                </c:pt>
                <c:pt idx="31780">
                  <c:v>30.325509100856301</c:v>
                </c:pt>
                <c:pt idx="31781">
                  <c:v>30.325668353369601</c:v>
                </c:pt>
                <c:pt idx="31782">
                  <c:v>30.3258276053731</c:v>
                </c:pt>
                <c:pt idx="31783">
                  <c:v>30.325986856867001</c:v>
                </c:pt>
                <c:pt idx="31784">
                  <c:v>30.326146107851201</c:v>
                </c:pt>
                <c:pt idx="31785">
                  <c:v>30.326305358325701</c:v>
                </c:pt>
                <c:pt idx="31786">
                  <c:v>30.3264646082906</c:v>
                </c:pt>
                <c:pt idx="31787">
                  <c:v>30.326623857745702</c:v>
                </c:pt>
                <c:pt idx="31788">
                  <c:v>30.326783106691199</c:v>
                </c:pt>
                <c:pt idx="31789">
                  <c:v>30.326942355126999</c:v>
                </c:pt>
                <c:pt idx="31790">
                  <c:v>30.327101603053102</c:v>
                </c:pt>
                <c:pt idx="31791">
                  <c:v>30.3272608504695</c:v>
                </c:pt>
                <c:pt idx="31792">
                  <c:v>30.327420097376301</c:v>
                </c:pt>
                <c:pt idx="31793">
                  <c:v>30.327579343773401</c:v>
                </c:pt>
                <c:pt idx="31794">
                  <c:v>30.3277385896609</c:v>
                </c:pt>
                <c:pt idx="31795">
                  <c:v>30.327897835038598</c:v>
                </c:pt>
                <c:pt idx="31796">
                  <c:v>30.328057079906699</c:v>
                </c:pt>
                <c:pt idx="31797">
                  <c:v>30.328216324265199</c:v>
                </c:pt>
                <c:pt idx="31798">
                  <c:v>30.328375568114001</c:v>
                </c:pt>
                <c:pt idx="31799">
                  <c:v>30.3285348114531</c:v>
                </c:pt>
                <c:pt idx="31800">
                  <c:v>30.328694054282501</c:v>
                </c:pt>
                <c:pt idx="31801">
                  <c:v>30.328853296602301</c:v>
                </c:pt>
                <c:pt idx="31802">
                  <c:v>30.329012538412499</c:v>
                </c:pt>
                <c:pt idx="31803">
                  <c:v>30.329171779713</c:v>
                </c:pt>
                <c:pt idx="31804">
                  <c:v>30.329331020503801</c:v>
                </c:pt>
                <c:pt idx="31805">
                  <c:v>30.329490260785001</c:v>
                </c:pt>
                <c:pt idx="31806">
                  <c:v>30.329649500556499</c:v>
                </c:pt>
                <c:pt idx="31807">
                  <c:v>30.3298087398184</c:v>
                </c:pt>
                <c:pt idx="31808">
                  <c:v>30.3299679785707</c:v>
                </c:pt>
                <c:pt idx="31809">
                  <c:v>30.330127216813199</c:v>
                </c:pt>
                <c:pt idx="31810">
                  <c:v>30.330286454546201</c:v>
                </c:pt>
                <c:pt idx="31811">
                  <c:v>30.330445691769501</c:v>
                </c:pt>
                <c:pt idx="31812">
                  <c:v>30.330604928483201</c:v>
                </c:pt>
                <c:pt idx="31813">
                  <c:v>30.330764164687199</c:v>
                </c:pt>
                <c:pt idx="31814">
                  <c:v>30.3309234003816</c:v>
                </c:pt>
                <c:pt idx="31815">
                  <c:v>30.3310826355664</c:v>
                </c:pt>
                <c:pt idx="31816">
                  <c:v>30.331241870241499</c:v>
                </c:pt>
                <c:pt idx="31817">
                  <c:v>30.331401104407</c:v>
                </c:pt>
                <c:pt idx="31818">
                  <c:v>30.3315603380629</c:v>
                </c:pt>
                <c:pt idx="31819">
                  <c:v>30.331719571209099</c:v>
                </c:pt>
                <c:pt idx="31820">
                  <c:v>30.3318788038458</c:v>
                </c:pt>
                <c:pt idx="31821">
                  <c:v>30.332038035972701</c:v>
                </c:pt>
                <c:pt idx="31822">
                  <c:v>30.3321972675901</c:v>
                </c:pt>
                <c:pt idx="31823">
                  <c:v>30.332356498697902</c:v>
                </c:pt>
                <c:pt idx="31824">
                  <c:v>30.332515729295999</c:v>
                </c:pt>
                <c:pt idx="31825">
                  <c:v>30.332674959384502</c:v>
                </c:pt>
                <c:pt idx="31826">
                  <c:v>30.3328341889634</c:v>
                </c:pt>
                <c:pt idx="31827">
                  <c:v>30.332993418032601</c:v>
                </c:pt>
                <c:pt idx="31828">
                  <c:v>30.3331526465923</c:v>
                </c:pt>
                <c:pt idx="31829">
                  <c:v>30.333311874642401</c:v>
                </c:pt>
                <c:pt idx="31830">
                  <c:v>30.333471102182799</c:v>
                </c:pt>
                <c:pt idx="31831">
                  <c:v>30.333630329213602</c:v>
                </c:pt>
                <c:pt idx="31832">
                  <c:v>30.3337895557348</c:v>
                </c:pt>
                <c:pt idx="31833">
                  <c:v>30.3339487817465</c:v>
                </c:pt>
                <c:pt idx="31834">
                  <c:v>30.334108007248499</c:v>
                </c:pt>
                <c:pt idx="31835">
                  <c:v>30.334267232240901</c:v>
                </c:pt>
                <c:pt idx="31836">
                  <c:v>30.334426456723701</c:v>
                </c:pt>
                <c:pt idx="31837">
                  <c:v>30.3345856806969</c:v>
                </c:pt>
                <c:pt idx="31838">
                  <c:v>30.334744904160502</c:v>
                </c:pt>
                <c:pt idx="31839">
                  <c:v>30.334904127114498</c:v>
                </c:pt>
                <c:pt idx="31840">
                  <c:v>30.335063349559</c:v>
                </c:pt>
                <c:pt idx="31841">
                  <c:v>30.335222571493802</c:v>
                </c:pt>
                <c:pt idx="31842">
                  <c:v>30.335381792919001</c:v>
                </c:pt>
                <c:pt idx="31843">
                  <c:v>30.3355410138347</c:v>
                </c:pt>
                <c:pt idx="31844">
                  <c:v>30.335700234240701</c:v>
                </c:pt>
                <c:pt idx="31845">
                  <c:v>30.3358594541372</c:v>
                </c:pt>
                <c:pt idx="31846">
                  <c:v>30.336018673524102</c:v>
                </c:pt>
                <c:pt idx="31847">
                  <c:v>30.336177892401398</c:v>
                </c:pt>
                <c:pt idx="31848">
                  <c:v>30.336337110769101</c:v>
                </c:pt>
                <c:pt idx="31849">
                  <c:v>30.336496328627302</c:v>
                </c:pt>
                <c:pt idx="31850">
                  <c:v>30.336655545975798</c:v>
                </c:pt>
                <c:pt idx="31851">
                  <c:v>30.3368147628148</c:v>
                </c:pt>
                <c:pt idx="31852">
                  <c:v>30.336973979144201</c:v>
                </c:pt>
                <c:pt idx="31853">
                  <c:v>30.3371331949641</c:v>
                </c:pt>
                <c:pt idx="31854">
                  <c:v>30.337292410274401</c:v>
                </c:pt>
                <c:pt idx="31855">
                  <c:v>30.337451625075101</c:v>
                </c:pt>
                <c:pt idx="31856">
                  <c:v>30.337610839366199</c:v>
                </c:pt>
                <c:pt idx="31857">
                  <c:v>30.3377700531478</c:v>
                </c:pt>
                <c:pt idx="31858">
                  <c:v>30.337929266419799</c:v>
                </c:pt>
                <c:pt idx="31859">
                  <c:v>30.338088479182201</c:v>
                </c:pt>
                <c:pt idx="31860">
                  <c:v>30.3382476914351</c:v>
                </c:pt>
                <c:pt idx="31861">
                  <c:v>30.338406903178399</c:v>
                </c:pt>
                <c:pt idx="31862">
                  <c:v>30.338566114412199</c:v>
                </c:pt>
                <c:pt idx="31863">
                  <c:v>30.338725325136402</c:v>
                </c:pt>
                <c:pt idx="31864">
                  <c:v>30.338884535350999</c:v>
                </c:pt>
                <c:pt idx="31865">
                  <c:v>30.339043745056099</c:v>
                </c:pt>
                <c:pt idx="31866">
                  <c:v>30.339202954251601</c:v>
                </c:pt>
                <c:pt idx="31867">
                  <c:v>30.339362162937601</c:v>
                </c:pt>
                <c:pt idx="31868">
                  <c:v>30.339521371114099</c:v>
                </c:pt>
                <c:pt idx="31869">
                  <c:v>30.3396805787809</c:v>
                </c:pt>
                <c:pt idx="31870">
                  <c:v>30.339839785938299</c:v>
                </c:pt>
                <c:pt idx="31871">
                  <c:v>30.3399989925861</c:v>
                </c:pt>
                <c:pt idx="31872">
                  <c:v>30.340158198724399</c:v>
                </c:pt>
                <c:pt idx="31873">
                  <c:v>30.340317404353101</c:v>
                </c:pt>
                <c:pt idx="31874">
                  <c:v>30.340476609472301</c:v>
                </c:pt>
                <c:pt idx="31875">
                  <c:v>30.340635814081899</c:v>
                </c:pt>
                <c:pt idx="31876">
                  <c:v>30.340795018182</c:v>
                </c:pt>
                <c:pt idx="31877">
                  <c:v>30.340954221772598</c:v>
                </c:pt>
                <c:pt idx="31878">
                  <c:v>30.341113424853599</c:v>
                </c:pt>
                <c:pt idx="31879">
                  <c:v>30.341272627425099</c:v>
                </c:pt>
                <c:pt idx="31880">
                  <c:v>30.341431829487099</c:v>
                </c:pt>
                <c:pt idx="31881">
                  <c:v>30.341591031039599</c:v>
                </c:pt>
                <c:pt idx="31882">
                  <c:v>30.3417502320825</c:v>
                </c:pt>
                <c:pt idx="31883">
                  <c:v>30.3419094326159</c:v>
                </c:pt>
                <c:pt idx="31884">
                  <c:v>30.342068632639801</c:v>
                </c:pt>
                <c:pt idx="31885">
                  <c:v>30.342227832154101</c:v>
                </c:pt>
                <c:pt idx="31886">
                  <c:v>30.342387031158999</c:v>
                </c:pt>
                <c:pt idx="31887">
                  <c:v>30.3425462296543</c:v>
                </c:pt>
                <c:pt idx="31888">
                  <c:v>30.342705427640102</c:v>
                </c:pt>
                <c:pt idx="31889">
                  <c:v>30.342864625116398</c:v>
                </c:pt>
                <c:pt idx="31890">
                  <c:v>30.343023822083101</c:v>
                </c:pt>
                <c:pt idx="31891">
                  <c:v>30.343183018540401</c:v>
                </c:pt>
                <c:pt idx="31892">
                  <c:v>30.343342214488199</c:v>
                </c:pt>
                <c:pt idx="31893">
                  <c:v>30.3435014099264</c:v>
                </c:pt>
                <c:pt idx="31894">
                  <c:v>30.343660604855099</c:v>
                </c:pt>
                <c:pt idx="31895">
                  <c:v>30.343819799274399</c:v>
                </c:pt>
                <c:pt idx="31896">
                  <c:v>30.343978993184098</c:v>
                </c:pt>
                <c:pt idx="31897">
                  <c:v>30.344138186584299</c:v>
                </c:pt>
                <c:pt idx="31898">
                  <c:v>30.344297379475002</c:v>
                </c:pt>
                <c:pt idx="31899">
                  <c:v>30.344456571856298</c:v>
                </c:pt>
                <c:pt idx="31900">
                  <c:v>30.344615763728001</c:v>
                </c:pt>
                <c:pt idx="31901">
                  <c:v>30.344774955090202</c:v>
                </c:pt>
                <c:pt idx="31902">
                  <c:v>30.344934145943</c:v>
                </c:pt>
                <c:pt idx="31903">
                  <c:v>30.345093336286201</c:v>
                </c:pt>
                <c:pt idx="31904">
                  <c:v>30.345252526119999</c:v>
                </c:pt>
                <c:pt idx="31905">
                  <c:v>30.3454117154443</c:v>
                </c:pt>
                <c:pt idx="31906">
                  <c:v>30.345570904258999</c:v>
                </c:pt>
                <c:pt idx="31907">
                  <c:v>30.345730092564299</c:v>
                </c:pt>
                <c:pt idx="31908">
                  <c:v>30.345889280360101</c:v>
                </c:pt>
                <c:pt idx="31909">
                  <c:v>30.346048467646501</c:v>
                </c:pt>
                <c:pt idx="31910">
                  <c:v>30.346207654423299</c:v>
                </c:pt>
                <c:pt idx="31911">
                  <c:v>30.346366840690699</c:v>
                </c:pt>
                <c:pt idx="31912">
                  <c:v>30.346526026448601</c:v>
                </c:pt>
                <c:pt idx="31913">
                  <c:v>30.346685211697</c:v>
                </c:pt>
                <c:pt idx="31914">
                  <c:v>30.346844396436001</c:v>
                </c:pt>
                <c:pt idx="31915">
                  <c:v>30.347003580665401</c:v>
                </c:pt>
                <c:pt idx="31916">
                  <c:v>30.347162764385399</c:v>
                </c:pt>
                <c:pt idx="31917">
                  <c:v>30.347321947595901</c:v>
                </c:pt>
                <c:pt idx="31918">
                  <c:v>30.347481130296998</c:v>
                </c:pt>
                <c:pt idx="31919">
                  <c:v>30.347640312488601</c:v>
                </c:pt>
                <c:pt idx="31920">
                  <c:v>30.347799494170701</c:v>
                </c:pt>
                <c:pt idx="31921">
                  <c:v>30.347958675343399</c:v>
                </c:pt>
                <c:pt idx="31922">
                  <c:v>30.348117856006599</c:v>
                </c:pt>
                <c:pt idx="31923">
                  <c:v>30.3482770361604</c:v>
                </c:pt>
                <c:pt idx="31924">
                  <c:v>30.3484362158046</c:v>
                </c:pt>
                <c:pt idx="31925">
                  <c:v>30.348595394939501</c:v>
                </c:pt>
                <c:pt idx="31926">
                  <c:v>30.348754573564801</c:v>
                </c:pt>
                <c:pt idx="31927">
                  <c:v>30.348913751680801</c:v>
                </c:pt>
                <c:pt idx="31928">
                  <c:v>30.3490729292872</c:v>
                </c:pt>
                <c:pt idx="31929">
                  <c:v>30.349232106384299</c:v>
                </c:pt>
                <c:pt idx="31930">
                  <c:v>30.349391282971801</c:v>
                </c:pt>
                <c:pt idx="31931">
                  <c:v>30.34955045905</c:v>
                </c:pt>
                <c:pt idx="31932">
                  <c:v>30.349709634618598</c:v>
                </c:pt>
                <c:pt idx="31933">
                  <c:v>30.349868809677901</c:v>
                </c:pt>
                <c:pt idx="31934">
                  <c:v>30.350027984227701</c:v>
                </c:pt>
                <c:pt idx="31935">
                  <c:v>30.350187158268</c:v>
                </c:pt>
                <c:pt idx="31936">
                  <c:v>30.3503463317989</c:v>
                </c:pt>
                <c:pt idx="31937">
                  <c:v>30.350505504820401</c:v>
                </c:pt>
                <c:pt idx="31938">
                  <c:v>30.3506646773325</c:v>
                </c:pt>
                <c:pt idx="31939">
                  <c:v>30.3508238493351</c:v>
                </c:pt>
                <c:pt idx="31940">
                  <c:v>30.350983020828298</c:v>
                </c:pt>
                <c:pt idx="31941">
                  <c:v>30.351142191811999</c:v>
                </c:pt>
                <c:pt idx="31942">
                  <c:v>30.3513013622863</c:v>
                </c:pt>
                <c:pt idx="31943">
                  <c:v>30.351460532251199</c:v>
                </c:pt>
                <c:pt idx="31944">
                  <c:v>30.351619701706699</c:v>
                </c:pt>
                <c:pt idx="31945">
                  <c:v>30.351778870652701</c:v>
                </c:pt>
                <c:pt idx="31946">
                  <c:v>30.351938039089301</c:v>
                </c:pt>
                <c:pt idx="31947">
                  <c:v>30.352097207016499</c:v>
                </c:pt>
                <c:pt idx="31948">
                  <c:v>30.352256374434301</c:v>
                </c:pt>
                <c:pt idx="31949">
                  <c:v>30.352415541342701</c:v>
                </c:pt>
                <c:pt idx="31950">
                  <c:v>30.352574707741599</c:v>
                </c:pt>
                <c:pt idx="31951">
                  <c:v>30.352733873631198</c:v>
                </c:pt>
                <c:pt idx="31952">
                  <c:v>30.352893039011299</c:v>
                </c:pt>
                <c:pt idx="31953">
                  <c:v>30.353052203882001</c:v>
                </c:pt>
                <c:pt idx="31954">
                  <c:v>30.353211368243301</c:v>
                </c:pt>
                <c:pt idx="31955">
                  <c:v>30.353370532095202</c:v>
                </c:pt>
                <c:pt idx="31956">
                  <c:v>30.353529695437601</c:v>
                </c:pt>
                <c:pt idx="31957">
                  <c:v>30.353688858270701</c:v>
                </c:pt>
                <c:pt idx="31958">
                  <c:v>30.353848020594398</c:v>
                </c:pt>
                <c:pt idx="31959">
                  <c:v>30.354007182408701</c:v>
                </c:pt>
                <c:pt idx="31960">
                  <c:v>30.354166343713501</c:v>
                </c:pt>
                <c:pt idx="31961">
                  <c:v>30.354325504508999</c:v>
                </c:pt>
                <c:pt idx="31962">
                  <c:v>30.354484664795098</c:v>
                </c:pt>
                <c:pt idx="31963">
                  <c:v>30.354643824571799</c:v>
                </c:pt>
                <c:pt idx="31964">
                  <c:v>30.3548029838391</c:v>
                </c:pt>
                <c:pt idx="31965">
                  <c:v>30.354962142597</c:v>
                </c:pt>
                <c:pt idx="31966">
                  <c:v>30.3551213008455</c:v>
                </c:pt>
                <c:pt idx="31967">
                  <c:v>30.355280458584598</c:v>
                </c:pt>
                <c:pt idx="31968">
                  <c:v>30.355439615814301</c:v>
                </c:pt>
                <c:pt idx="31969">
                  <c:v>30.355598772534702</c:v>
                </c:pt>
                <c:pt idx="31970">
                  <c:v>30.3557579287456</c:v>
                </c:pt>
                <c:pt idx="31971">
                  <c:v>30.355917084447199</c:v>
                </c:pt>
                <c:pt idx="31972">
                  <c:v>30.3560762396394</c:v>
                </c:pt>
                <c:pt idx="31973">
                  <c:v>30.356235394322301</c:v>
                </c:pt>
                <c:pt idx="31974">
                  <c:v>30.3563945484957</c:v>
                </c:pt>
                <c:pt idx="31975">
                  <c:v>30.3565537021598</c:v>
                </c:pt>
                <c:pt idx="31976">
                  <c:v>30.356712855314498</c:v>
                </c:pt>
                <c:pt idx="31977">
                  <c:v>30.356872007959801</c:v>
                </c:pt>
                <c:pt idx="31978">
                  <c:v>30.357031160095701</c:v>
                </c:pt>
                <c:pt idx="31979">
                  <c:v>30.357190311722299</c:v>
                </c:pt>
                <c:pt idx="31980">
                  <c:v>30.357349462839501</c:v>
                </c:pt>
                <c:pt idx="31981">
                  <c:v>30.357508613447401</c:v>
                </c:pt>
                <c:pt idx="31982">
                  <c:v>30.357667763545901</c:v>
                </c:pt>
                <c:pt idx="31983">
                  <c:v>30.357826913135</c:v>
                </c:pt>
                <c:pt idx="31984">
                  <c:v>30.357986062214799</c:v>
                </c:pt>
                <c:pt idx="31985">
                  <c:v>30.358145210785199</c:v>
                </c:pt>
                <c:pt idx="31986">
                  <c:v>30.358304358846201</c:v>
                </c:pt>
                <c:pt idx="31987">
                  <c:v>30.3584635063979</c:v>
                </c:pt>
                <c:pt idx="31988">
                  <c:v>30.3586226534403</c:v>
                </c:pt>
                <c:pt idx="31989">
                  <c:v>30.358781799973201</c:v>
                </c:pt>
                <c:pt idx="31990">
                  <c:v>30.358940945996899</c:v>
                </c:pt>
                <c:pt idx="31991">
                  <c:v>30.359100091511198</c:v>
                </c:pt>
                <c:pt idx="31992">
                  <c:v>30.359259236516099</c:v>
                </c:pt>
                <c:pt idx="31993">
                  <c:v>30.3594183810117</c:v>
                </c:pt>
                <c:pt idx="31994">
                  <c:v>30.359577524997899</c:v>
                </c:pt>
                <c:pt idx="31995">
                  <c:v>30.359736668474799</c:v>
                </c:pt>
                <c:pt idx="31996">
                  <c:v>30.359895811442399</c:v>
                </c:pt>
                <c:pt idx="31997">
                  <c:v>30.360054953900601</c:v>
                </c:pt>
                <c:pt idx="31998">
                  <c:v>30.3602140958495</c:v>
                </c:pt>
                <c:pt idx="31999">
                  <c:v>30.360373237289</c:v>
                </c:pt>
                <c:pt idx="32000">
                  <c:v>30.360532378219201</c:v>
                </c:pt>
                <c:pt idx="32001">
                  <c:v>30.360691518640099</c:v>
                </c:pt>
                <c:pt idx="32002">
                  <c:v>30.360850658551701</c:v>
                </c:pt>
                <c:pt idx="32003">
                  <c:v>30.361009797953901</c:v>
                </c:pt>
                <c:pt idx="32004">
                  <c:v>30.361168936846799</c:v>
                </c:pt>
                <c:pt idx="32005">
                  <c:v>30.361328075230301</c:v>
                </c:pt>
                <c:pt idx="32006">
                  <c:v>30.361487213104599</c:v>
                </c:pt>
                <c:pt idx="32007">
                  <c:v>30.361646350469499</c:v>
                </c:pt>
                <c:pt idx="32008">
                  <c:v>30.3618054873251</c:v>
                </c:pt>
                <c:pt idx="32009">
                  <c:v>30.361964623671302</c:v>
                </c:pt>
                <c:pt idx="32010">
                  <c:v>30.3621237595083</c:v>
                </c:pt>
                <c:pt idx="32011">
                  <c:v>30.3622828948359</c:v>
                </c:pt>
                <c:pt idx="32012">
                  <c:v>30.362442029654201</c:v>
                </c:pt>
                <c:pt idx="32013">
                  <c:v>30.362601163963198</c:v>
                </c:pt>
                <c:pt idx="32014">
                  <c:v>30.3627602977629</c:v>
                </c:pt>
                <c:pt idx="32015">
                  <c:v>30.362919431053299</c:v>
                </c:pt>
                <c:pt idx="32016">
                  <c:v>30.363078563834399</c:v>
                </c:pt>
                <c:pt idx="32017">
                  <c:v>30.363237696106101</c:v>
                </c:pt>
                <c:pt idx="32018">
                  <c:v>30.363396827868598</c:v>
                </c:pt>
                <c:pt idx="32019">
                  <c:v>30.363555959121701</c:v>
                </c:pt>
                <c:pt idx="32020">
                  <c:v>30.3637150898656</c:v>
                </c:pt>
                <c:pt idx="32021">
                  <c:v>30.363874220100101</c:v>
                </c:pt>
                <c:pt idx="32022">
                  <c:v>30.364033349825402</c:v>
                </c:pt>
                <c:pt idx="32023">
                  <c:v>30.3641924790413</c:v>
                </c:pt>
                <c:pt idx="32024">
                  <c:v>30.364351607747999</c:v>
                </c:pt>
                <c:pt idx="32025">
                  <c:v>30.364510735945402</c:v>
                </c:pt>
                <c:pt idx="32026">
                  <c:v>30.364669863633399</c:v>
                </c:pt>
                <c:pt idx="32027">
                  <c:v>30.3648289908122</c:v>
                </c:pt>
                <c:pt idx="32028">
                  <c:v>30.364988117481701</c:v>
                </c:pt>
                <c:pt idx="32029">
                  <c:v>30.3651472436419</c:v>
                </c:pt>
                <c:pt idx="32030">
                  <c:v>30.365306369292799</c:v>
                </c:pt>
                <c:pt idx="32031">
                  <c:v>30.3654654944344</c:v>
                </c:pt>
                <c:pt idx="32032">
                  <c:v>30.3656246190668</c:v>
                </c:pt>
                <c:pt idx="32033">
                  <c:v>30.365783743189802</c:v>
                </c:pt>
                <c:pt idx="32034">
                  <c:v>30.3659428668036</c:v>
                </c:pt>
                <c:pt idx="32035">
                  <c:v>30.366101989908099</c:v>
                </c:pt>
                <c:pt idx="32036">
                  <c:v>30.366261112503398</c:v>
                </c:pt>
                <c:pt idx="32037">
                  <c:v>30.366420234589299</c:v>
                </c:pt>
                <c:pt idx="32038">
                  <c:v>30.366579356166</c:v>
                </c:pt>
                <c:pt idx="32039">
                  <c:v>30.366738477233401</c:v>
                </c:pt>
                <c:pt idx="32040">
                  <c:v>30.3668975977915</c:v>
                </c:pt>
                <c:pt idx="32041">
                  <c:v>30.367056717840399</c:v>
                </c:pt>
                <c:pt idx="32042">
                  <c:v>30.367215837380002</c:v>
                </c:pt>
                <c:pt idx="32043">
                  <c:v>30.367374956410401</c:v>
                </c:pt>
                <c:pt idx="32044">
                  <c:v>30.367534074931399</c:v>
                </c:pt>
                <c:pt idx="32045">
                  <c:v>30.3676931929432</c:v>
                </c:pt>
                <c:pt idx="32046">
                  <c:v>30.367852310445802</c:v>
                </c:pt>
                <c:pt idx="32047">
                  <c:v>30.3680114274391</c:v>
                </c:pt>
                <c:pt idx="32048">
                  <c:v>30.3681705439231</c:v>
                </c:pt>
                <c:pt idx="32049">
                  <c:v>30.368329659897899</c:v>
                </c:pt>
                <c:pt idx="32050">
                  <c:v>30.368488775363399</c:v>
                </c:pt>
                <c:pt idx="32051">
                  <c:v>30.3686478903197</c:v>
                </c:pt>
                <c:pt idx="32052">
                  <c:v>30.368807004766701</c:v>
                </c:pt>
                <c:pt idx="32053">
                  <c:v>30.368966118704499</c:v>
                </c:pt>
                <c:pt idx="32054">
                  <c:v>30.369125232133001</c:v>
                </c:pt>
                <c:pt idx="32055">
                  <c:v>30.3692843450523</c:v>
                </c:pt>
                <c:pt idx="32056">
                  <c:v>30.3694434574623</c:v>
                </c:pt>
                <c:pt idx="32057">
                  <c:v>30.369602569363099</c:v>
                </c:pt>
                <c:pt idx="32058">
                  <c:v>30.369761680754699</c:v>
                </c:pt>
                <c:pt idx="32059">
                  <c:v>30.369920791637</c:v>
                </c:pt>
                <c:pt idx="32060">
                  <c:v>30.370079902010101</c:v>
                </c:pt>
                <c:pt idx="32061">
                  <c:v>30.370239011873899</c:v>
                </c:pt>
                <c:pt idx="32062">
                  <c:v>30.370398121228501</c:v>
                </c:pt>
                <c:pt idx="32063">
                  <c:v>30.370557230073899</c:v>
                </c:pt>
                <c:pt idx="32064">
                  <c:v>30.370716338409999</c:v>
                </c:pt>
                <c:pt idx="32065">
                  <c:v>30.370875446236901</c:v>
                </c:pt>
                <c:pt idx="32066">
                  <c:v>30.371034553554601</c:v>
                </c:pt>
                <c:pt idx="32067">
                  <c:v>30.371193660363101</c:v>
                </c:pt>
                <c:pt idx="32068">
                  <c:v>30.371352766662302</c:v>
                </c:pt>
                <c:pt idx="32069">
                  <c:v>30.371511872452299</c:v>
                </c:pt>
                <c:pt idx="32070">
                  <c:v>30.3716709777331</c:v>
                </c:pt>
                <c:pt idx="32071">
                  <c:v>30.371830082504701</c:v>
                </c:pt>
                <c:pt idx="32072">
                  <c:v>30.371989186766999</c:v>
                </c:pt>
                <c:pt idx="32073">
                  <c:v>30.372148290520101</c:v>
                </c:pt>
                <c:pt idx="32074">
                  <c:v>30.3723073937641</c:v>
                </c:pt>
                <c:pt idx="32075">
                  <c:v>30.372466496498799</c:v>
                </c:pt>
                <c:pt idx="32076">
                  <c:v>30.372625598724198</c:v>
                </c:pt>
                <c:pt idx="32077">
                  <c:v>30.372784700440501</c:v>
                </c:pt>
                <c:pt idx="32078">
                  <c:v>30.372943801647601</c:v>
                </c:pt>
                <c:pt idx="32079">
                  <c:v>30.373102902345501</c:v>
                </c:pt>
                <c:pt idx="32080">
                  <c:v>30.373262002534101</c:v>
                </c:pt>
                <c:pt idx="32081">
                  <c:v>30.373421102213602</c:v>
                </c:pt>
                <c:pt idx="32082">
                  <c:v>30.373580201383799</c:v>
                </c:pt>
                <c:pt idx="32083">
                  <c:v>30.3737393000449</c:v>
                </c:pt>
                <c:pt idx="32084">
                  <c:v>30.373898398196701</c:v>
                </c:pt>
                <c:pt idx="32085">
                  <c:v>30.374057495839399</c:v>
                </c:pt>
                <c:pt idx="32086">
                  <c:v>30.3742165929729</c:v>
                </c:pt>
                <c:pt idx="32087">
                  <c:v>30.374375689597102</c:v>
                </c:pt>
                <c:pt idx="32088">
                  <c:v>30.3745347857122</c:v>
                </c:pt>
                <c:pt idx="32089">
                  <c:v>30.374693881318102</c:v>
                </c:pt>
                <c:pt idx="32090">
                  <c:v>30.3748529764148</c:v>
                </c:pt>
                <c:pt idx="32091">
                  <c:v>30.375012071002299</c:v>
                </c:pt>
                <c:pt idx="32092">
                  <c:v>30.375171165080602</c:v>
                </c:pt>
                <c:pt idx="32093">
                  <c:v>30.375330258649701</c:v>
                </c:pt>
                <c:pt idx="32094">
                  <c:v>30.3754893517097</c:v>
                </c:pt>
                <c:pt idx="32095">
                  <c:v>30.375648444260499</c:v>
                </c:pt>
                <c:pt idx="32096">
                  <c:v>30.375807536302101</c:v>
                </c:pt>
                <c:pt idx="32097">
                  <c:v>30.375966627834501</c:v>
                </c:pt>
                <c:pt idx="32098">
                  <c:v>30.376125718857701</c:v>
                </c:pt>
                <c:pt idx="32099">
                  <c:v>30.3762848093718</c:v>
                </c:pt>
                <c:pt idx="32100">
                  <c:v>30.376443899376699</c:v>
                </c:pt>
                <c:pt idx="32101">
                  <c:v>30.376602988872399</c:v>
                </c:pt>
                <c:pt idx="32102">
                  <c:v>30.376762077858899</c:v>
                </c:pt>
                <c:pt idx="32103">
                  <c:v>30.376921166336299</c:v>
                </c:pt>
                <c:pt idx="32104">
                  <c:v>30.377080254304499</c:v>
                </c:pt>
                <c:pt idx="32105">
                  <c:v>30.377239341763602</c:v>
                </c:pt>
                <c:pt idx="32106">
                  <c:v>30.377398428713501</c:v>
                </c:pt>
                <c:pt idx="32107">
                  <c:v>30.377557515154201</c:v>
                </c:pt>
                <c:pt idx="32108">
                  <c:v>30.377716601085801</c:v>
                </c:pt>
                <c:pt idx="32109">
                  <c:v>30.377875686508201</c:v>
                </c:pt>
                <c:pt idx="32110">
                  <c:v>30.378034771421401</c:v>
                </c:pt>
                <c:pt idx="32111">
                  <c:v>30.378193855825501</c:v>
                </c:pt>
                <c:pt idx="32112">
                  <c:v>30.3783529397205</c:v>
                </c:pt>
                <c:pt idx="32113">
                  <c:v>30.3785120231063</c:v>
                </c:pt>
                <c:pt idx="32114">
                  <c:v>30.3786711059829</c:v>
                </c:pt>
                <c:pt idx="32115">
                  <c:v>30.378830188350399</c:v>
                </c:pt>
                <c:pt idx="32116">
                  <c:v>30.378989270208699</c:v>
                </c:pt>
                <c:pt idx="32117">
                  <c:v>30.379148351557902</c:v>
                </c:pt>
                <c:pt idx="32118">
                  <c:v>30.379307432398001</c:v>
                </c:pt>
                <c:pt idx="32119">
                  <c:v>30.3794665127289</c:v>
                </c:pt>
                <c:pt idx="32120">
                  <c:v>30.379625592550699</c:v>
                </c:pt>
                <c:pt idx="32121">
                  <c:v>30.379784671863298</c:v>
                </c:pt>
                <c:pt idx="32122">
                  <c:v>30.379943750666801</c:v>
                </c:pt>
                <c:pt idx="32123">
                  <c:v>30.380102828961199</c:v>
                </c:pt>
                <c:pt idx="32124">
                  <c:v>30.380261906746401</c:v>
                </c:pt>
                <c:pt idx="32125">
                  <c:v>30.3804209840225</c:v>
                </c:pt>
                <c:pt idx="32126">
                  <c:v>30.380580060789399</c:v>
                </c:pt>
                <c:pt idx="32127">
                  <c:v>30.3807391370473</c:v>
                </c:pt>
                <c:pt idx="32128">
                  <c:v>30.380898212796001</c:v>
                </c:pt>
                <c:pt idx="32129">
                  <c:v>30.381057288035599</c:v>
                </c:pt>
                <c:pt idx="32130">
                  <c:v>30.381216362766001</c:v>
                </c:pt>
                <c:pt idx="32131">
                  <c:v>30.381375436987302</c:v>
                </c:pt>
                <c:pt idx="32132">
                  <c:v>30.381534510699598</c:v>
                </c:pt>
                <c:pt idx="32133">
                  <c:v>30.381693583902699</c:v>
                </c:pt>
                <c:pt idx="32134">
                  <c:v>30.3818526565966</c:v>
                </c:pt>
                <c:pt idx="32135">
                  <c:v>30.382011728781499</c:v>
                </c:pt>
                <c:pt idx="32136">
                  <c:v>30.3821708004572</c:v>
                </c:pt>
                <c:pt idx="32137">
                  <c:v>30.382329871623899</c:v>
                </c:pt>
                <c:pt idx="32138">
                  <c:v>30.382488942281402</c:v>
                </c:pt>
                <c:pt idx="32139">
                  <c:v>30.382648012429801</c:v>
                </c:pt>
                <c:pt idx="32140">
                  <c:v>30.3828070820691</c:v>
                </c:pt>
                <c:pt idx="32141">
                  <c:v>30.382966151199302</c:v>
                </c:pt>
                <c:pt idx="32142">
                  <c:v>30.3831252198204</c:v>
                </c:pt>
                <c:pt idx="32143">
                  <c:v>30.383284287932401</c:v>
                </c:pt>
                <c:pt idx="32144">
                  <c:v>30.383443355535199</c:v>
                </c:pt>
                <c:pt idx="32145">
                  <c:v>30.383602422629</c:v>
                </c:pt>
                <c:pt idx="32146">
                  <c:v>30.3837614892137</c:v>
                </c:pt>
                <c:pt idx="32147">
                  <c:v>30.383920555289301</c:v>
                </c:pt>
                <c:pt idx="32148">
                  <c:v>30.3840796208558</c:v>
                </c:pt>
                <c:pt idx="32149">
                  <c:v>30.3842386859132</c:v>
                </c:pt>
                <c:pt idx="32150">
                  <c:v>30.384397750461499</c:v>
                </c:pt>
                <c:pt idx="32151">
                  <c:v>30.384556814500701</c:v>
                </c:pt>
                <c:pt idx="32152">
                  <c:v>30.3847158780308</c:v>
                </c:pt>
                <c:pt idx="32153">
                  <c:v>30.384874941051901</c:v>
                </c:pt>
                <c:pt idx="32154">
                  <c:v>30.385034003563799</c:v>
                </c:pt>
                <c:pt idx="32155">
                  <c:v>30.3851930655667</c:v>
                </c:pt>
                <c:pt idx="32156">
                  <c:v>30.3853521270605</c:v>
                </c:pt>
                <c:pt idx="32157">
                  <c:v>30.3855111880452</c:v>
                </c:pt>
                <c:pt idx="32158">
                  <c:v>30.3856702485208</c:v>
                </c:pt>
                <c:pt idx="32159">
                  <c:v>30.385829308487398</c:v>
                </c:pt>
                <c:pt idx="32160">
                  <c:v>30.385988367944901</c:v>
                </c:pt>
                <c:pt idx="32161">
                  <c:v>30.386147426893299</c:v>
                </c:pt>
                <c:pt idx="32162">
                  <c:v>30.3863064853326</c:v>
                </c:pt>
                <c:pt idx="32163">
                  <c:v>30.386465543262901</c:v>
                </c:pt>
                <c:pt idx="32164">
                  <c:v>30.386624600684002</c:v>
                </c:pt>
                <c:pt idx="32165">
                  <c:v>30.386783657596201</c:v>
                </c:pt>
                <c:pt idx="32166">
                  <c:v>30.386942713999201</c:v>
                </c:pt>
                <c:pt idx="32167">
                  <c:v>30.387101769893199</c:v>
                </c:pt>
                <c:pt idx="32168">
                  <c:v>30.387260825278101</c:v>
                </c:pt>
                <c:pt idx="32169">
                  <c:v>30.387419880153999</c:v>
                </c:pt>
                <c:pt idx="32170">
                  <c:v>30.3875789345208</c:v>
                </c:pt>
                <c:pt idx="32171">
                  <c:v>30.3877379883786</c:v>
                </c:pt>
                <c:pt idx="32172">
                  <c:v>30.3878970417273</c:v>
                </c:pt>
                <c:pt idx="32173">
                  <c:v>30.388056094566899</c:v>
                </c:pt>
                <c:pt idx="32174">
                  <c:v>30.388215146897501</c:v>
                </c:pt>
                <c:pt idx="32175">
                  <c:v>30.388374198718999</c:v>
                </c:pt>
                <c:pt idx="32176">
                  <c:v>30.3885332500315</c:v>
                </c:pt>
                <c:pt idx="32177">
                  <c:v>30.388692300834901</c:v>
                </c:pt>
                <c:pt idx="32178">
                  <c:v>30.388851351129301</c:v>
                </c:pt>
                <c:pt idx="32179">
                  <c:v>30.3890104009147</c:v>
                </c:pt>
                <c:pt idx="32180">
                  <c:v>30.389169450191002</c:v>
                </c:pt>
                <c:pt idx="32181">
                  <c:v>30.3893284989582</c:v>
                </c:pt>
                <c:pt idx="32182">
                  <c:v>30.389487547216401</c:v>
                </c:pt>
                <c:pt idx="32183">
                  <c:v>30.389646594965601</c:v>
                </c:pt>
                <c:pt idx="32184">
                  <c:v>30.3898056422058</c:v>
                </c:pt>
                <c:pt idx="32185">
                  <c:v>30.3899646889369</c:v>
                </c:pt>
                <c:pt idx="32186">
                  <c:v>30.390123735159001</c:v>
                </c:pt>
                <c:pt idx="32187">
                  <c:v>30.390282780871999</c:v>
                </c:pt>
                <c:pt idx="32188">
                  <c:v>30.390441826076</c:v>
                </c:pt>
                <c:pt idx="32189">
                  <c:v>30.390600870770999</c:v>
                </c:pt>
                <c:pt idx="32190">
                  <c:v>30.390759914956899</c:v>
                </c:pt>
                <c:pt idx="32191">
                  <c:v>30.3909189586339</c:v>
                </c:pt>
                <c:pt idx="32192">
                  <c:v>30.391078001801802</c:v>
                </c:pt>
                <c:pt idx="32193">
                  <c:v>30.391237044460699</c:v>
                </c:pt>
                <c:pt idx="32194">
                  <c:v>30.391396086610499</c:v>
                </c:pt>
                <c:pt idx="32195">
                  <c:v>30.391555128251401</c:v>
                </c:pt>
                <c:pt idx="32196">
                  <c:v>30.391714169383199</c:v>
                </c:pt>
                <c:pt idx="32197">
                  <c:v>30.391873210006001</c:v>
                </c:pt>
                <c:pt idx="32198">
                  <c:v>30.392032250119801</c:v>
                </c:pt>
                <c:pt idx="32199">
                  <c:v>30.3921912897246</c:v>
                </c:pt>
                <c:pt idx="32200">
                  <c:v>30.392350328820399</c:v>
                </c:pt>
                <c:pt idx="32201">
                  <c:v>30.392509367407101</c:v>
                </c:pt>
                <c:pt idx="32202">
                  <c:v>30.392668405484901</c:v>
                </c:pt>
                <c:pt idx="32203">
                  <c:v>30.392827443053601</c:v>
                </c:pt>
                <c:pt idx="32204">
                  <c:v>30.3929864801134</c:v>
                </c:pt>
                <c:pt idx="32205">
                  <c:v>30.393145516664099</c:v>
                </c:pt>
                <c:pt idx="32206">
                  <c:v>30.393304552705899</c:v>
                </c:pt>
                <c:pt idx="32207">
                  <c:v>30.3934635882386</c:v>
                </c:pt>
                <c:pt idx="32208">
                  <c:v>30.393622623262299</c:v>
                </c:pt>
                <c:pt idx="32209">
                  <c:v>30.393781657777101</c:v>
                </c:pt>
                <c:pt idx="32210">
                  <c:v>30.393940691782799</c:v>
                </c:pt>
                <c:pt idx="32211">
                  <c:v>30.394099725279599</c:v>
                </c:pt>
                <c:pt idx="32212">
                  <c:v>30.394258758267402</c:v>
                </c:pt>
                <c:pt idx="32213">
                  <c:v>30.3944177907461</c:v>
                </c:pt>
                <c:pt idx="32214">
                  <c:v>30.394576822715901</c:v>
                </c:pt>
                <c:pt idx="32215">
                  <c:v>30.394735854176702</c:v>
                </c:pt>
                <c:pt idx="32216">
                  <c:v>30.394894885128501</c:v>
                </c:pt>
                <c:pt idx="32217">
                  <c:v>30.395053915571399</c:v>
                </c:pt>
                <c:pt idx="32218">
                  <c:v>30.3952129455052</c:v>
                </c:pt>
                <c:pt idx="32219">
                  <c:v>30.3953719749301</c:v>
                </c:pt>
                <c:pt idx="32220">
                  <c:v>30.395531003845999</c:v>
                </c:pt>
                <c:pt idx="32221">
                  <c:v>30.395690032252901</c:v>
                </c:pt>
                <c:pt idx="32222">
                  <c:v>30.395849060150798</c:v>
                </c:pt>
                <c:pt idx="32223">
                  <c:v>30.396008087539801</c:v>
                </c:pt>
                <c:pt idx="32224">
                  <c:v>30.3961671144198</c:v>
                </c:pt>
                <c:pt idx="32225">
                  <c:v>30.396326140790801</c:v>
                </c:pt>
                <c:pt idx="32226">
                  <c:v>30.396485166652901</c:v>
                </c:pt>
                <c:pt idx="32227">
                  <c:v>30.396644192006001</c:v>
                </c:pt>
                <c:pt idx="32228">
                  <c:v>30.396803216850099</c:v>
                </c:pt>
                <c:pt idx="32229">
                  <c:v>30.3969622411852</c:v>
                </c:pt>
                <c:pt idx="32230">
                  <c:v>30.3971212650114</c:v>
                </c:pt>
                <c:pt idx="32231">
                  <c:v>30.397280288328702</c:v>
                </c:pt>
                <c:pt idx="32232">
                  <c:v>30.397439311136999</c:v>
                </c:pt>
                <c:pt idx="32233">
                  <c:v>30.397598333436299</c:v>
                </c:pt>
                <c:pt idx="32234">
                  <c:v>30.397757355226599</c:v>
                </c:pt>
                <c:pt idx="32235">
                  <c:v>30.397916376508</c:v>
                </c:pt>
                <c:pt idx="32236">
                  <c:v>30.3980753972805</c:v>
                </c:pt>
                <c:pt idx="32237">
                  <c:v>30.398234417544</c:v>
                </c:pt>
                <c:pt idx="32238">
                  <c:v>30.398393437298498</c:v>
                </c:pt>
                <c:pt idx="32239">
                  <c:v>30.398552456544198</c:v>
                </c:pt>
                <c:pt idx="32240">
                  <c:v>30.398711475280798</c:v>
                </c:pt>
                <c:pt idx="32241">
                  <c:v>30.3988704935085</c:v>
                </c:pt>
                <c:pt idx="32242">
                  <c:v>30.399029511227301</c:v>
                </c:pt>
                <c:pt idx="32243">
                  <c:v>30.399188528437101</c:v>
                </c:pt>
                <c:pt idx="32244">
                  <c:v>30.399347545137999</c:v>
                </c:pt>
                <c:pt idx="32245">
                  <c:v>30.39950656133</c:v>
                </c:pt>
                <c:pt idx="32246">
                  <c:v>30.399665577013</c:v>
                </c:pt>
                <c:pt idx="32247">
                  <c:v>30.399824592187102</c:v>
                </c:pt>
                <c:pt idx="32248">
                  <c:v>30.399983606852199</c:v>
                </c:pt>
                <c:pt idx="32249">
                  <c:v>30.400142621008399</c:v>
                </c:pt>
                <c:pt idx="32250">
                  <c:v>30.400301634655701</c:v>
                </c:pt>
                <c:pt idx="32251">
                  <c:v>30.400460647794102</c:v>
                </c:pt>
                <c:pt idx="32252">
                  <c:v>30.400619660423502</c:v>
                </c:pt>
                <c:pt idx="32253">
                  <c:v>30.400778672544</c:v>
                </c:pt>
                <c:pt idx="32254">
                  <c:v>30.4009376841556</c:v>
                </c:pt>
                <c:pt idx="32255">
                  <c:v>30.4010966952583</c:v>
                </c:pt>
                <c:pt idx="32256">
                  <c:v>30.401255705852002</c:v>
                </c:pt>
                <c:pt idx="32257">
                  <c:v>30.401414715936799</c:v>
                </c:pt>
                <c:pt idx="32258">
                  <c:v>30.401573725512701</c:v>
                </c:pt>
                <c:pt idx="32259">
                  <c:v>30.401732734579699</c:v>
                </c:pt>
                <c:pt idx="32260">
                  <c:v>30.401891743137799</c:v>
                </c:pt>
                <c:pt idx="32261">
                  <c:v>30.402050751186898</c:v>
                </c:pt>
                <c:pt idx="32262">
                  <c:v>30.402209758727199</c:v>
                </c:pt>
                <c:pt idx="32263">
                  <c:v>30.402368765758499</c:v>
                </c:pt>
                <c:pt idx="32264">
                  <c:v>30.402527772281001</c:v>
                </c:pt>
                <c:pt idx="32265">
                  <c:v>30.402686778294498</c:v>
                </c:pt>
                <c:pt idx="32266">
                  <c:v>30.402845783799101</c:v>
                </c:pt>
                <c:pt idx="32267">
                  <c:v>30.403004788794899</c:v>
                </c:pt>
                <c:pt idx="32268">
                  <c:v>30.403163793281699</c:v>
                </c:pt>
                <c:pt idx="32269">
                  <c:v>30.403322797259602</c:v>
                </c:pt>
                <c:pt idx="32270">
                  <c:v>30.403481800728599</c:v>
                </c:pt>
                <c:pt idx="32271">
                  <c:v>30.403640803688798</c:v>
                </c:pt>
                <c:pt idx="32272">
                  <c:v>30.40379980614</c:v>
                </c:pt>
                <c:pt idx="32273">
                  <c:v>30.403958808082301</c:v>
                </c:pt>
                <c:pt idx="32274">
                  <c:v>30.4041178095158</c:v>
                </c:pt>
                <c:pt idx="32275">
                  <c:v>30.404276810440301</c:v>
                </c:pt>
                <c:pt idx="32276">
                  <c:v>30.404435810856</c:v>
                </c:pt>
                <c:pt idx="32277">
                  <c:v>30.404594810762799</c:v>
                </c:pt>
                <c:pt idx="32278">
                  <c:v>30.404753810160699</c:v>
                </c:pt>
                <c:pt idx="32279">
                  <c:v>30.404912809049701</c:v>
                </c:pt>
                <c:pt idx="32280">
                  <c:v>30.405071807429898</c:v>
                </c:pt>
                <c:pt idx="32281">
                  <c:v>30.405230805301098</c:v>
                </c:pt>
                <c:pt idx="32282">
                  <c:v>30.4053898026635</c:v>
                </c:pt>
                <c:pt idx="32283">
                  <c:v>30.405548799517</c:v>
                </c:pt>
                <c:pt idx="32284">
                  <c:v>30.405707795861598</c:v>
                </c:pt>
                <c:pt idx="32285">
                  <c:v>30.405866791697399</c:v>
                </c:pt>
                <c:pt idx="32286">
                  <c:v>30.406025787024301</c:v>
                </c:pt>
                <c:pt idx="32287">
                  <c:v>30.406184781842299</c:v>
                </c:pt>
                <c:pt idx="32288">
                  <c:v>30.406343776151399</c:v>
                </c:pt>
                <c:pt idx="32289">
                  <c:v>30.4065027699517</c:v>
                </c:pt>
                <c:pt idx="32290">
                  <c:v>30.4066617632431</c:v>
                </c:pt>
                <c:pt idx="32291">
                  <c:v>30.406820756025699</c:v>
                </c:pt>
                <c:pt idx="32292">
                  <c:v>30.406979748299399</c:v>
                </c:pt>
                <c:pt idx="32293">
                  <c:v>30.407138740064202</c:v>
                </c:pt>
                <c:pt idx="32294">
                  <c:v>30.407297731320099</c:v>
                </c:pt>
                <c:pt idx="32295">
                  <c:v>30.407456722067302</c:v>
                </c:pt>
                <c:pt idx="32296">
                  <c:v>30.4076157123055</c:v>
                </c:pt>
                <c:pt idx="32297">
                  <c:v>30.407774702034899</c:v>
                </c:pt>
                <c:pt idx="32298">
                  <c:v>30.407933691255501</c:v>
                </c:pt>
                <c:pt idx="32299">
                  <c:v>30.408092679967201</c:v>
                </c:pt>
                <c:pt idx="32300">
                  <c:v>30.408251668169999</c:v>
                </c:pt>
                <c:pt idx="32301">
                  <c:v>30.408410655863999</c:v>
                </c:pt>
                <c:pt idx="32302">
                  <c:v>30.408569643049201</c:v>
                </c:pt>
                <c:pt idx="32303">
                  <c:v>30.408728629725498</c:v>
                </c:pt>
                <c:pt idx="32304">
                  <c:v>30.408887615892901</c:v>
                </c:pt>
                <c:pt idx="32305">
                  <c:v>30.409046601551601</c:v>
                </c:pt>
                <c:pt idx="32306">
                  <c:v>30.4092055867014</c:v>
                </c:pt>
                <c:pt idx="32307">
                  <c:v>30.409364571342302</c:v>
                </c:pt>
                <c:pt idx="32308">
                  <c:v>30.409523555474401</c:v>
                </c:pt>
                <c:pt idx="32309">
                  <c:v>30.409682539097702</c:v>
                </c:pt>
                <c:pt idx="32310">
                  <c:v>30.409841522212101</c:v>
                </c:pt>
                <c:pt idx="32311">
                  <c:v>30.410000504817798</c:v>
                </c:pt>
                <c:pt idx="32312">
                  <c:v>30.410159486914601</c:v>
                </c:pt>
                <c:pt idx="32313">
                  <c:v>30.410318468502499</c:v>
                </c:pt>
                <c:pt idx="32314">
                  <c:v>30.410477449581599</c:v>
                </c:pt>
                <c:pt idx="32315">
                  <c:v>30.4106364301519</c:v>
                </c:pt>
                <c:pt idx="32316">
                  <c:v>30.410795410213399</c:v>
                </c:pt>
                <c:pt idx="32317">
                  <c:v>30.410954389766101</c:v>
                </c:pt>
                <c:pt idx="32318">
                  <c:v>30.4111133688099</c:v>
                </c:pt>
                <c:pt idx="32319">
                  <c:v>30.411272347345001</c:v>
                </c:pt>
                <c:pt idx="32320">
                  <c:v>30.411431325371201</c:v>
                </c:pt>
                <c:pt idx="32321">
                  <c:v>30.411590302888602</c:v>
                </c:pt>
                <c:pt idx="32322">
                  <c:v>30.411749279897101</c:v>
                </c:pt>
                <c:pt idx="32323">
                  <c:v>30.411908256396899</c:v>
                </c:pt>
                <c:pt idx="32324">
                  <c:v>30.412067232387901</c:v>
                </c:pt>
                <c:pt idx="32325">
                  <c:v>30.412226207869999</c:v>
                </c:pt>
                <c:pt idx="32326">
                  <c:v>30.412385182843298</c:v>
                </c:pt>
                <c:pt idx="32327">
                  <c:v>30.412544157307899</c:v>
                </c:pt>
                <c:pt idx="32328">
                  <c:v>30.412703131263601</c:v>
                </c:pt>
                <c:pt idx="32329">
                  <c:v>30.412862104710499</c:v>
                </c:pt>
                <c:pt idx="32330">
                  <c:v>30.4130210776487</c:v>
                </c:pt>
                <c:pt idx="32331">
                  <c:v>30.413180050078001</c:v>
                </c:pt>
                <c:pt idx="32332">
                  <c:v>30.4133390219985</c:v>
                </c:pt>
                <c:pt idx="32333">
                  <c:v>30.413497993410299</c:v>
                </c:pt>
                <c:pt idx="32334">
                  <c:v>30.413656964313201</c:v>
                </c:pt>
                <c:pt idx="32335">
                  <c:v>30.413815934707401</c:v>
                </c:pt>
                <c:pt idx="32336">
                  <c:v>30.413974904592699</c:v>
                </c:pt>
                <c:pt idx="32337">
                  <c:v>30.414133873969298</c:v>
                </c:pt>
                <c:pt idx="32338">
                  <c:v>30.414292842837099</c:v>
                </c:pt>
                <c:pt idx="32339">
                  <c:v>30.414451811196098</c:v>
                </c:pt>
                <c:pt idx="32340">
                  <c:v>30.414610779046299</c:v>
                </c:pt>
                <c:pt idx="32341">
                  <c:v>30.414769746387702</c:v>
                </c:pt>
                <c:pt idx="32342">
                  <c:v>30.414928713220402</c:v>
                </c:pt>
                <c:pt idx="32343">
                  <c:v>30.4150876795442</c:v>
                </c:pt>
                <c:pt idx="32344">
                  <c:v>30.4152466453593</c:v>
                </c:pt>
                <c:pt idx="32345">
                  <c:v>30.415405610665601</c:v>
                </c:pt>
                <c:pt idx="32346">
                  <c:v>30.4155645754632</c:v>
                </c:pt>
                <c:pt idx="32347">
                  <c:v>30.415723539751902</c:v>
                </c:pt>
                <c:pt idx="32348">
                  <c:v>30.4158825035319</c:v>
                </c:pt>
                <c:pt idx="32349">
                  <c:v>30.4160414668032</c:v>
                </c:pt>
                <c:pt idx="32350">
                  <c:v>30.416200429565599</c:v>
                </c:pt>
                <c:pt idx="32351">
                  <c:v>30.416359391819299</c:v>
                </c:pt>
                <c:pt idx="32352">
                  <c:v>30.4165183535643</c:v>
                </c:pt>
                <c:pt idx="32353">
                  <c:v>30.416677314800399</c:v>
                </c:pt>
                <c:pt idx="32354">
                  <c:v>30.4168362755278</c:v>
                </c:pt>
                <c:pt idx="32355">
                  <c:v>30.416995235746501</c:v>
                </c:pt>
                <c:pt idx="32356">
                  <c:v>30.417154195456298</c:v>
                </c:pt>
                <c:pt idx="32357">
                  <c:v>30.417313154657499</c:v>
                </c:pt>
                <c:pt idx="32358">
                  <c:v>30.417472113349799</c:v>
                </c:pt>
                <c:pt idx="32359">
                  <c:v>30.417631071533499</c:v>
                </c:pt>
                <c:pt idx="32360">
                  <c:v>30.417790029208302</c:v>
                </c:pt>
                <c:pt idx="32361">
                  <c:v>30.417948986374402</c:v>
                </c:pt>
                <c:pt idx="32362">
                  <c:v>30.418107943031799</c:v>
                </c:pt>
                <c:pt idx="32363">
                  <c:v>30.418266899180399</c:v>
                </c:pt>
                <c:pt idx="32364">
                  <c:v>30.418425854820299</c:v>
                </c:pt>
                <c:pt idx="32365">
                  <c:v>30.418584809951401</c:v>
                </c:pt>
                <c:pt idx="32366">
                  <c:v>30.418743764573801</c:v>
                </c:pt>
                <c:pt idx="32367">
                  <c:v>30.418902718687502</c:v>
                </c:pt>
                <c:pt idx="32368">
                  <c:v>30.419061672292401</c:v>
                </c:pt>
                <c:pt idx="32369">
                  <c:v>30.419220625388601</c:v>
                </c:pt>
                <c:pt idx="32370">
                  <c:v>30.419379577975999</c:v>
                </c:pt>
                <c:pt idx="32371">
                  <c:v>30.419538530054702</c:v>
                </c:pt>
                <c:pt idx="32372">
                  <c:v>30.419697481624699</c:v>
                </c:pt>
                <c:pt idx="32373">
                  <c:v>30.419856432685901</c:v>
                </c:pt>
                <c:pt idx="32374">
                  <c:v>30.4200153832384</c:v>
                </c:pt>
                <c:pt idx="32375">
                  <c:v>30.420174333282201</c:v>
                </c:pt>
                <c:pt idx="32376">
                  <c:v>30.4203332828172</c:v>
                </c:pt>
                <c:pt idx="32377">
                  <c:v>30.4204922318436</c:v>
                </c:pt>
                <c:pt idx="32378">
                  <c:v>30.420651180361201</c:v>
                </c:pt>
                <c:pt idx="32379">
                  <c:v>30.4208101283701</c:v>
                </c:pt>
                <c:pt idx="32380">
                  <c:v>30.4209690758702</c:v>
                </c:pt>
                <c:pt idx="32381">
                  <c:v>30.421128022861701</c:v>
                </c:pt>
                <c:pt idx="32382">
                  <c:v>30.421286969344401</c:v>
                </c:pt>
                <c:pt idx="32383">
                  <c:v>30.421445915318401</c:v>
                </c:pt>
                <c:pt idx="32384">
                  <c:v>30.421604860783699</c:v>
                </c:pt>
                <c:pt idx="32385">
                  <c:v>30.421763805740301</c:v>
                </c:pt>
                <c:pt idx="32386">
                  <c:v>30.421922750188202</c:v>
                </c:pt>
                <c:pt idx="32387">
                  <c:v>30.422081694127399</c:v>
                </c:pt>
                <c:pt idx="32388">
                  <c:v>30.422240637557898</c:v>
                </c:pt>
                <c:pt idx="32389">
                  <c:v>30.422399580479599</c:v>
                </c:pt>
                <c:pt idx="32390">
                  <c:v>30.4225585228927</c:v>
                </c:pt>
                <c:pt idx="32391">
                  <c:v>30.422717464797099</c:v>
                </c:pt>
                <c:pt idx="32392">
                  <c:v>30.4228764061927</c:v>
                </c:pt>
                <c:pt idx="32393">
                  <c:v>30.423035347079701</c:v>
                </c:pt>
                <c:pt idx="32394">
                  <c:v>30.4231942874579</c:v>
                </c:pt>
                <c:pt idx="32395">
                  <c:v>30.4233532273275</c:v>
                </c:pt>
                <c:pt idx="32396">
                  <c:v>30.423512166688401</c:v>
                </c:pt>
                <c:pt idx="32397">
                  <c:v>30.423671105540599</c:v>
                </c:pt>
                <c:pt idx="32398">
                  <c:v>30.423830043884099</c:v>
                </c:pt>
                <c:pt idx="32399">
                  <c:v>30.4239889817189</c:v>
                </c:pt>
                <c:pt idx="32400">
                  <c:v>30.424147919045001</c:v>
                </c:pt>
                <c:pt idx="32401">
                  <c:v>30.424306855862401</c:v>
                </c:pt>
                <c:pt idx="32402">
                  <c:v>30.424465792171201</c:v>
                </c:pt>
                <c:pt idx="32403">
                  <c:v>30.424624727971199</c:v>
                </c:pt>
                <c:pt idx="32404">
                  <c:v>30.424783663262598</c:v>
                </c:pt>
                <c:pt idx="32405">
                  <c:v>30.424942598045298</c:v>
                </c:pt>
                <c:pt idx="32406">
                  <c:v>30.425101532319299</c:v>
                </c:pt>
                <c:pt idx="32407">
                  <c:v>30.425260466084701</c:v>
                </c:pt>
                <c:pt idx="32408">
                  <c:v>30.425419399341401</c:v>
                </c:pt>
                <c:pt idx="32409">
                  <c:v>30.425578332089401</c:v>
                </c:pt>
                <c:pt idx="32410">
                  <c:v>30.425737264328699</c:v>
                </c:pt>
                <c:pt idx="32411">
                  <c:v>30.425896196059401</c:v>
                </c:pt>
                <c:pt idx="32412">
                  <c:v>30.426055127281401</c:v>
                </c:pt>
                <c:pt idx="32413">
                  <c:v>30.426214057994699</c:v>
                </c:pt>
                <c:pt idx="32414">
                  <c:v>30.4263729881994</c:v>
                </c:pt>
                <c:pt idx="32415">
                  <c:v>30.426531917895399</c:v>
                </c:pt>
                <c:pt idx="32416">
                  <c:v>30.4266908470827</c:v>
                </c:pt>
                <c:pt idx="32417">
                  <c:v>30.426849775761401</c:v>
                </c:pt>
                <c:pt idx="32418">
                  <c:v>30.427008703931399</c:v>
                </c:pt>
                <c:pt idx="32419">
                  <c:v>30.427167631592798</c:v>
                </c:pt>
                <c:pt idx="32420">
                  <c:v>30.427326558745499</c:v>
                </c:pt>
                <c:pt idx="32421">
                  <c:v>30.4274854853895</c:v>
                </c:pt>
                <c:pt idx="32422">
                  <c:v>30.427644411524899</c:v>
                </c:pt>
                <c:pt idx="32423">
                  <c:v>30.427803337151701</c:v>
                </c:pt>
                <c:pt idx="32424">
                  <c:v>30.427962262269801</c:v>
                </c:pt>
                <c:pt idx="32425">
                  <c:v>30.428121186879299</c:v>
                </c:pt>
                <c:pt idx="32426">
                  <c:v>30.428280110980101</c:v>
                </c:pt>
                <c:pt idx="32427">
                  <c:v>30.4284390345723</c:v>
                </c:pt>
                <c:pt idx="32428">
                  <c:v>30.4285979576558</c:v>
                </c:pt>
                <c:pt idx="32429">
                  <c:v>30.428756880230701</c:v>
                </c:pt>
                <c:pt idx="32430">
                  <c:v>30.428915802296899</c:v>
                </c:pt>
                <c:pt idx="32431">
                  <c:v>30.429074723854601</c:v>
                </c:pt>
                <c:pt idx="32432">
                  <c:v>30.429233644903501</c:v>
                </c:pt>
                <c:pt idx="32433">
                  <c:v>30.429392565443901</c:v>
                </c:pt>
                <c:pt idx="32434">
                  <c:v>30.429551485475599</c:v>
                </c:pt>
                <c:pt idx="32435">
                  <c:v>30.429710404998701</c:v>
                </c:pt>
                <c:pt idx="32436">
                  <c:v>30.429869324013101</c:v>
                </c:pt>
                <c:pt idx="32437">
                  <c:v>30.430028242519001</c:v>
                </c:pt>
                <c:pt idx="32438">
                  <c:v>30.430187160516201</c:v>
                </c:pt>
                <c:pt idx="32439">
                  <c:v>30.430346078004799</c:v>
                </c:pt>
                <c:pt idx="32440">
                  <c:v>30.430504994984702</c:v>
                </c:pt>
                <c:pt idx="32441">
                  <c:v>30.430663911456001</c:v>
                </c:pt>
                <c:pt idx="32442">
                  <c:v>30.430822827418801</c:v>
                </c:pt>
                <c:pt idx="32443">
                  <c:v>30.430981742872898</c:v>
                </c:pt>
                <c:pt idx="32444">
                  <c:v>30.4311406578183</c:v>
                </c:pt>
                <c:pt idx="32445">
                  <c:v>30.431299572255199</c:v>
                </c:pt>
                <c:pt idx="32446">
                  <c:v>30.431458486183502</c:v>
                </c:pt>
                <c:pt idx="32447">
                  <c:v>30.431617399603098</c:v>
                </c:pt>
                <c:pt idx="32448">
                  <c:v>30.431776312514099</c:v>
                </c:pt>
                <c:pt idx="32449">
                  <c:v>30.4319352249166</c:v>
                </c:pt>
                <c:pt idx="32450">
                  <c:v>30.432094136810399</c:v>
                </c:pt>
                <c:pt idx="32451">
                  <c:v>30.432253048195602</c:v>
                </c:pt>
                <c:pt idx="32452">
                  <c:v>30.432411959072201</c:v>
                </c:pt>
                <c:pt idx="32453">
                  <c:v>30.432570869440202</c:v>
                </c:pt>
                <c:pt idx="32454">
                  <c:v>30.432729779299699</c:v>
                </c:pt>
                <c:pt idx="32455">
                  <c:v>30.4328886886505</c:v>
                </c:pt>
                <c:pt idx="32456">
                  <c:v>30.433047597492699</c:v>
                </c:pt>
                <c:pt idx="32457">
                  <c:v>30.433206505826298</c:v>
                </c:pt>
                <c:pt idx="32458">
                  <c:v>30.433365413651298</c:v>
                </c:pt>
                <c:pt idx="32459">
                  <c:v>30.433524320967798</c:v>
                </c:pt>
                <c:pt idx="32460">
                  <c:v>30.4336832277756</c:v>
                </c:pt>
                <c:pt idx="32461">
                  <c:v>30.433842134074901</c:v>
                </c:pt>
                <c:pt idx="32462">
                  <c:v>30.434001039865599</c:v>
                </c:pt>
                <c:pt idx="32463">
                  <c:v>30.434159945147599</c:v>
                </c:pt>
                <c:pt idx="32464">
                  <c:v>30.434318849921102</c:v>
                </c:pt>
                <c:pt idx="32465">
                  <c:v>30.434477754186101</c:v>
                </c:pt>
                <c:pt idx="32466">
                  <c:v>30.434636657942399</c:v>
                </c:pt>
                <c:pt idx="32467">
                  <c:v>30.434795561190199</c:v>
                </c:pt>
                <c:pt idx="32468">
                  <c:v>30.434954463929301</c:v>
                </c:pt>
                <c:pt idx="32469">
                  <c:v>30.43511336616</c:v>
                </c:pt>
                <c:pt idx="32470">
                  <c:v>30.435272267881999</c:v>
                </c:pt>
                <c:pt idx="32471">
                  <c:v>30.435431169095502</c:v>
                </c:pt>
                <c:pt idx="32472">
                  <c:v>30.435590069800298</c:v>
                </c:pt>
                <c:pt idx="32473">
                  <c:v>30.435748969996698</c:v>
                </c:pt>
                <c:pt idx="32474">
                  <c:v>30.435907869684399</c:v>
                </c:pt>
                <c:pt idx="32475">
                  <c:v>30.436066768863601</c:v>
                </c:pt>
                <c:pt idx="32476">
                  <c:v>30.436225667534298</c:v>
                </c:pt>
                <c:pt idx="32477">
                  <c:v>30.436384565696301</c:v>
                </c:pt>
                <c:pt idx="32478">
                  <c:v>30.4365434633498</c:v>
                </c:pt>
                <c:pt idx="32479">
                  <c:v>30.436702360494799</c:v>
                </c:pt>
                <c:pt idx="32480">
                  <c:v>30.436861257131099</c:v>
                </c:pt>
                <c:pt idx="32481">
                  <c:v>30.437020153258999</c:v>
                </c:pt>
                <c:pt idx="32482">
                  <c:v>30.4371790488782</c:v>
                </c:pt>
                <c:pt idx="32483">
                  <c:v>30.437337943989</c:v>
                </c:pt>
                <c:pt idx="32484">
                  <c:v>30.437496838591098</c:v>
                </c:pt>
                <c:pt idx="32485">
                  <c:v>30.437655732684799</c:v>
                </c:pt>
                <c:pt idx="32486">
                  <c:v>30.437814626269802</c:v>
                </c:pt>
                <c:pt idx="32487">
                  <c:v>30.4379735193464</c:v>
                </c:pt>
                <c:pt idx="32488">
                  <c:v>30.4381324119143</c:v>
                </c:pt>
                <c:pt idx="32489">
                  <c:v>30.438291303973799</c:v>
                </c:pt>
                <c:pt idx="32490">
                  <c:v>30.438450195524702</c:v>
                </c:pt>
                <c:pt idx="32491">
                  <c:v>30.438609086566998</c:v>
                </c:pt>
                <c:pt idx="32492">
                  <c:v>30.438767977100898</c:v>
                </c:pt>
                <c:pt idx="32493">
                  <c:v>30.438926867126099</c:v>
                </c:pt>
                <c:pt idx="32494">
                  <c:v>30.4390857566429</c:v>
                </c:pt>
                <c:pt idx="32495">
                  <c:v>30.439244645651101</c:v>
                </c:pt>
                <c:pt idx="32496">
                  <c:v>30.439403534150799</c:v>
                </c:pt>
                <c:pt idx="32497">
                  <c:v>30.439562422141901</c:v>
                </c:pt>
                <c:pt idx="32498">
                  <c:v>30.439721309624598</c:v>
                </c:pt>
                <c:pt idx="32499">
                  <c:v>30.4398801965987</c:v>
                </c:pt>
                <c:pt idx="32500">
                  <c:v>30.4400390830642</c:v>
                </c:pt>
                <c:pt idx="32501">
                  <c:v>30.440197969021298</c:v>
                </c:pt>
                <c:pt idx="32502">
                  <c:v>30.440356854469801</c:v>
                </c:pt>
                <c:pt idx="32503">
                  <c:v>30.4405157394098</c:v>
                </c:pt>
                <c:pt idx="32504">
                  <c:v>30.4406746238413</c:v>
                </c:pt>
                <c:pt idx="32505">
                  <c:v>30.4408335077643</c:v>
                </c:pt>
                <c:pt idx="32506">
                  <c:v>30.4409923911787</c:v>
                </c:pt>
                <c:pt idx="32507">
                  <c:v>30.441151274084699</c:v>
                </c:pt>
                <c:pt idx="32508">
                  <c:v>30.4413101564821</c:v>
                </c:pt>
                <c:pt idx="32509">
                  <c:v>30.441469038371</c:v>
                </c:pt>
                <c:pt idx="32510">
                  <c:v>30.441627919751401</c:v>
                </c:pt>
                <c:pt idx="32511">
                  <c:v>30.441786800623301</c:v>
                </c:pt>
                <c:pt idx="32512">
                  <c:v>30.441945680986699</c:v>
                </c:pt>
                <c:pt idx="32513">
                  <c:v>30.442104560841599</c:v>
                </c:pt>
                <c:pt idx="32514">
                  <c:v>30.442263440188</c:v>
                </c:pt>
                <c:pt idx="32515">
                  <c:v>30.442422319025901</c:v>
                </c:pt>
                <c:pt idx="32516">
                  <c:v>30.442581197355299</c:v>
                </c:pt>
                <c:pt idx="32517">
                  <c:v>30.4427400751762</c:v>
                </c:pt>
                <c:pt idx="32518">
                  <c:v>30.442898952488601</c:v>
                </c:pt>
                <c:pt idx="32519">
                  <c:v>30.4430578292924</c:v>
                </c:pt>
                <c:pt idx="32520">
                  <c:v>30.443216705587901</c:v>
                </c:pt>
                <c:pt idx="32521">
                  <c:v>30.443375581374799</c:v>
                </c:pt>
                <c:pt idx="32522">
                  <c:v>30.4435344566532</c:v>
                </c:pt>
                <c:pt idx="32523">
                  <c:v>30.443693331423098</c:v>
                </c:pt>
                <c:pt idx="32524">
                  <c:v>30.4438522056846</c:v>
                </c:pt>
                <c:pt idx="32525">
                  <c:v>30.444011079437502</c:v>
                </c:pt>
                <c:pt idx="32526">
                  <c:v>30.444169952682</c:v>
                </c:pt>
                <c:pt idx="32527">
                  <c:v>30.444328825418001</c:v>
                </c:pt>
                <c:pt idx="32528">
                  <c:v>30.444487697645499</c:v>
                </c:pt>
                <c:pt idx="32529">
                  <c:v>30.4446465693646</c:v>
                </c:pt>
                <c:pt idx="32530">
                  <c:v>30.444805440575202</c:v>
                </c:pt>
                <c:pt idx="32531">
                  <c:v>30.4449643112772</c:v>
                </c:pt>
                <c:pt idx="32532">
                  <c:v>30.445123181470901</c:v>
                </c:pt>
                <c:pt idx="32533">
                  <c:v>30.445282051155999</c:v>
                </c:pt>
                <c:pt idx="32534">
                  <c:v>30.4454409203327</c:v>
                </c:pt>
                <c:pt idx="32535">
                  <c:v>30.445599789000902</c:v>
                </c:pt>
                <c:pt idx="32536">
                  <c:v>30.445758657160599</c:v>
                </c:pt>
                <c:pt idx="32537">
                  <c:v>30.4459175248119</c:v>
                </c:pt>
                <c:pt idx="32538">
                  <c:v>30.446076391954701</c:v>
                </c:pt>
                <c:pt idx="32539">
                  <c:v>30.446235258589098</c:v>
                </c:pt>
                <c:pt idx="32540">
                  <c:v>30.446394124714899</c:v>
                </c:pt>
                <c:pt idx="32541">
                  <c:v>30.4465529903324</c:v>
                </c:pt>
                <c:pt idx="32542">
                  <c:v>30.446711855441301</c:v>
                </c:pt>
                <c:pt idx="32543">
                  <c:v>30.446870720041801</c:v>
                </c:pt>
                <c:pt idx="32544">
                  <c:v>30.447029584133901</c:v>
                </c:pt>
                <c:pt idx="32545">
                  <c:v>30.447188447717501</c:v>
                </c:pt>
                <c:pt idx="32546">
                  <c:v>30.447347310792701</c:v>
                </c:pt>
                <c:pt idx="32547">
                  <c:v>30.4475061733594</c:v>
                </c:pt>
                <c:pt idx="32548">
                  <c:v>30.4476650354176</c:v>
                </c:pt>
                <c:pt idx="32549">
                  <c:v>30.4478238969674</c:v>
                </c:pt>
                <c:pt idx="32550">
                  <c:v>30.447982758008798</c:v>
                </c:pt>
                <c:pt idx="32551">
                  <c:v>30.448141618541701</c:v>
                </c:pt>
                <c:pt idx="32552">
                  <c:v>30.4483004785662</c:v>
                </c:pt>
                <c:pt idx="32553">
                  <c:v>30.448459338082301</c:v>
                </c:pt>
                <c:pt idx="32554">
                  <c:v>30.4486181970899</c:v>
                </c:pt>
                <c:pt idx="32555">
                  <c:v>30.448777055589101</c:v>
                </c:pt>
                <c:pt idx="32556">
                  <c:v>30.448935913579799</c:v>
                </c:pt>
                <c:pt idx="32557">
                  <c:v>30.4490947710621</c:v>
                </c:pt>
                <c:pt idx="32558">
                  <c:v>30.449253628036001</c:v>
                </c:pt>
                <c:pt idx="32559">
                  <c:v>30.449412484501401</c:v>
                </c:pt>
                <c:pt idx="32560">
                  <c:v>30.449571340458402</c:v>
                </c:pt>
                <c:pt idx="32561">
                  <c:v>30.449730195907001</c:v>
                </c:pt>
                <c:pt idx="32562">
                  <c:v>30.449889050847201</c:v>
                </c:pt>
                <c:pt idx="32563">
                  <c:v>30.4500479052789</c:v>
                </c:pt>
                <c:pt idx="32564">
                  <c:v>30.450206759202199</c:v>
                </c:pt>
                <c:pt idx="32565">
                  <c:v>30.450365612617102</c:v>
                </c:pt>
                <c:pt idx="32566">
                  <c:v>30.4505244655236</c:v>
                </c:pt>
                <c:pt idx="32567">
                  <c:v>30.450683317921701</c:v>
                </c:pt>
                <c:pt idx="32568">
                  <c:v>30.450842169811299</c:v>
                </c:pt>
                <c:pt idx="32569">
                  <c:v>30.451001021192599</c:v>
                </c:pt>
                <c:pt idx="32570">
                  <c:v>30.4511598720654</c:v>
                </c:pt>
                <c:pt idx="32571">
                  <c:v>30.4513187224298</c:v>
                </c:pt>
                <c:pt idx="32572">
                  <c:v>30.4514775722858</c:v>
                </c:pt>
                <c:pt idx="32573">
                  <c:v>30.451636421633399</c:v>
                </c:pt>
                <c:pt idx="32574">
                  <c:v>30.451795270472601</c:v>
                </c:pt>
                <c:pt idx="32575">
                  <c:v>30.4519541188034</c:v>
                </c:pt>
                <c:pt idx="32576">
                  <c:v>30.452112966625702</c:v>
                </c:pt>
                <c:pt idx="32577">
                  <c:v>30.452271813939699</c:v>
                </c:pt>
                <c:pt idx="32578">
                  <c:v>30.4524306607453</c:v>
                </c:pt>
                <c:pt idx="32579">
                  <c:v>30.4525895070425</c:v>
                </c:pt>
                <c:pt idx="32580">
                  <c:v>30.4527483528313</c:v>
                </c:pt>
                <c:pt idx="32581">
                  <c:v>30.452907198111699</c:v>
                </c:pt>
                <c:pt idx="32582">
                  <c:v>30.453066042883702</c:v>
                </c:pt>
                <c:pt idx="32583">
                  <c:v>30.4532248871473</c:v>
                </c:pt>
                <c:pt idx="32584">
                  <c:v>30.453383730902502</c:v>
                </c:pt>
                <c:pt idx="32585">
                  <c:v>30.453542574149299</c:v>
                </c:pt>
                <c:pt idx="32586">
                  <c:v>30.4537014168878</c:v>
                </c:pt>
                <c:pt idx="32587">
                  <c:v>30.453860259117899</c:v>
                </c:pt>
                <c:pt idx="32588">
                  <c:v>30.454019100839499</c:v>
                </c:pt>
                <c:pt idx="32589">
                  <c:v>30.454177942052802</c:v>
                </c:pt>
                <c:pt idx="32590">
                  <c:v>30.4543367827578</c:v>
                </c:pt>
                <c:pt idx="32591">
                  <c:v>30.454495622954301</c:v>
                </c:pt>
                <c:pt idx="32592">
                  <c:v>30.454654462642502</c:v>
                </c:pt>
                <c:pt idx="32593">
                  <c:v>30.454813301822298</c:v>
                </c:pt>
                <c:pt idx="32594">
                  <c:v>30.454972140493702</c:v>
                </c:pt>
                <c:pt idx="32595">
                  <c:v>30.455130978656701</c:v>
                </c:pt>
                <c:pt idx="32596">
                  <c:v>30.455289816311399</c:v>
                </c:pt>
                <c:pt idx="32597">
                  <c:v>30.455448653457701</c:v>
                </c:pt>
                <c:pt idx="32598">
                  <c:v>30.455607490095598</c:v>
                </c:pt>
                <c:pt idx="32599">
                  <c:v>30.455766326225199</c:v>
                </c:pt>
                <c:pt idx="32600">
                  <c:v>30.455925161846402</c:v>
                </c:pt>
                <c:pt idx="32601">
                  <c:v>30.4560839969593</c:v>
                </c:pt>
                <c:pt idx="32602">
                  <c:v>30.456242831563799</c:v>
                </c:pt>
                <c:pt idx="32603">
                  <c:v>30.4564016656599</c:v>
                </c:pt>
                <c:pt idx="32604">
                  <c:v>30.456560499247701</c:v>
                </c:pt>
                <c:pt idx="32605">
                  <c:v>30.456719332327101</c:v>
                </c:pt>
                <c:pt idx="32606">
                  <c:v>30.4568781648982</c:v>
                </c:pt>
                <c:pt idx="32607">
                  <c:v>30.457036996960898</c:v>
                </c:pt>
                <c:pt idx="32608">
                  <c:v>30.4571958285152</c:v>
                </c:pt>
                <c:pt idx="32609">
                  <c:v>30.457354659561201</c:v>
                </c:pt>
                <c:pt idx="32610">
                  <c:v>30.457513490098901</c:v>
                </c:pt>
                <c:pt idx="32611">
                  <c:v>30.4576723201282</c:v>
                </c:pt>
                <c:pt idx="32612">
                  <c:v>30.457831149649198</c:v>
                </c:pt>
                <c:pt idx="32613">
                  <c:v>30.4579899786618</c:v>
                </c:pt>
                <c:pt idx="32614">
                  <c:v>30.458148807166101</c:v>
                </c:pt>
                <c:pt idx="32615">
                  <c:v>30.4583076351621</c:v>
                </c:pt>
                <c:pt idx="32616">
                  <c:v>30.458466462649699</c:v>
                </c:pt>
                <c:pt idx="32617">
                  <c:v>30.458625289629001</c:v>
                </c:pt>
                <c:pt idx="32618">
                  <c:v>30.458784116099899</c:v>
                </c:pt>
                <c:pt idx="32619">
                  <c:v>30.4589429420625</c:v>
                </c:pt>
                <c:pt idx="32620">
                  <c:v>30.459101767516799</c:v>
                </c:pt>
                <c:pt idx="32621">
                  <c:v>30.459260592462801</c:v>
                </c:pt>
                <c:pt idx="32622">
                  <c:v>30.459419416900399</c:v>
                </c:pt>
                <c:pt idx="32623">
                  <c:v>30.4595782408297</c:v>
                </c:pt>
                <c:pt idx="32624">
                  <c:v>30.459737064250699</c:v>
                </c:pt>
                <c:pt idx="32625">
                  <c:v>30.459895887163299</c:v>
                </c:pt>
                <c:pt idx="32626">
                  <c:v>30.4600547095677</c:v>
                </c:pt>
                <c:pt idx="32627">
                  <c:v>30.460213531463701</c:v>
                </c:pt>
                <c:pt idx="32628">
                  <c:v>30.460372352851401</c:v>
                </c:pt>
                <c:pt idx="32629">
                  <c:v>30.460531173730701</c:v>
                </c:pt>
                <c:pt idx="32630">
                  <c:v>30.460689994101799</c:v>
                </c:pt>
                <c:pt idx="32631">
                  <c:v>30.4608488139645</c:v>
                </c:pt>
                <c:pt idx="32632">
                  <c:v>30.461007633318999</c:v>
                </c:pt>
                <c:pt idx="32633">
                  <c:v>30.461166452165099</c:v>
                </c:pt>
                <c:pt idx="32634">
                  <c:v>30.461325270502901</c:v>
                </c:pt>
                <c:pt idx="32635">
                  <c:v>30.461484088332401</c:v>
                </c:pt>
                <c:pt idx="32636">
                  <c:v>30.461642905653601</c:v>
                </c:pt>
                <c:pt idx="32637">
                  <c:v>30.4618017224665</c:v>
                </c:pt>
                <c:pt idx="32638">
                  <c:v>30.461960538771098</c:v>
                </c:pt>
                <c:pt idx="32639">
                  <c:v>30.462119354567399</c:v>
                </c:pt>
                <c:pt idx="32640">
                  <c:v>30.462278169855399</c:v>
                </c:pt>
                <c:pt idx="32641">
                  <c:v>30.462436984635101</c:v>
                </c:pt>
                <c:pt idx="32642">
                  <c:v>30.462595798906499</c:v>
                </c:pt>
                <c:pt idx="32643">
                  <c:v>30.462754612669599</c:v>
                </c:pt>
                <c:pt idx="32644">
                  <c:v>30.462913425924501</c:v>
                </c:pt>
                <c:pt idx="32645">
                  <c:v>30.463072238671</c:v>
                </c:pt>
                <c:pt idx="32646">
                  <c:v>30.463231050909201</c:v>
                </c:pt>
                <c:pt idx="32647">
                  <c:v>30.4633898626392</c:v>
                </c:pt>
                <c:pt idx="32648">
                  <c:v>30.463548673860899</c:v>
                </c:pt>
                <c:pt idx="32649">
                  <c:v>30.463707484574201</c:v>
                </c:pt>
                <c:pt idx="32650">
                  <c:v>30.463866294779301</c:v>
                </c:pt>
                <c:pt idx="32651">
                  <c:v>30.4640251044762</c:v>
                </c:pt>
                <c:pt idx="32652">
                  <c:v>30.464183913664701</c:v>
                </c:pt>
                <c:pt idx="32653">
                  <c:v>30.464342722344998</c:v>
                </c:pt>
                <c:pt idx="32654">
                  <c:v>30.464501530516898</c:v>
                </c:pt>
                <c:pt idx="32655">
                  <c:v>30.4646603381807</c:v>
                </c:pt>
                <c:pt idx="32656">
                  <c:v>30.464819145336101</c:v>
                </c:pt>
                <c:pt idx="32657">
                  <c:v>30.4649779519833</c:v>
                </c:pt>
                <c:pt idx="32658">
                  <c:v>30.465136758122199</c:v>
                </c:pt>
                <c:pt idx="32659">
                  <c:v>30.4652955637528</c:v>
                </c:pt>
                <c:pt idx="32660">
                  <c:v>30.4654543688752</c:v>
                </c:pt>
                <c:pt idx="32661">
                  <c:v>30.465613173489299</c:v>
                </c:pt>
                <c:pt idx="32662">
                  <c:v>30.4657719775951</c:v>
                </c:pt>
                <c:pt idx="32663">
                  <c:v>30.4659307811927</c:v>
                </c:pt>
                <c:pt idx="32664">
                  <c:v>30.466089584281999</c:v>
                </c:pt>
                <c:pt idx="32665">
                  <c:v>30.466248386863001</c:v>
                </c:pt>
                <c:pt idx="32666">
                  <c:v>30.466407188935801</c:v>
                </c:pt>
                <c:pt idx="32667">
                  <c:v>30.466565990500399</c:v>
                </c:pt>
                <c:pt idx="32668">
                  <c:v>30.4667247915567</c:v>
                </c:pt>
                <c:pt idx="32669">
                  <c:v>30.466883592104701</c:v>
                </c:pt>
                <c:pt idx="32670">
                  <c:v>30.467042392144499</c:v>
                </c:pt>
                <c:pt idx="32671">
                  <c:v>30.467201191676001</c:v>
                </c:pt>
                <c:pt idx="32672">
                  <c:v>30.4673599906993</c:v>
                </c:pt>
                <c:pt idx="32673">
                  <c:v>30.467518789214399</c:v>
                </c:pt>
                <c:pt idx="32674">
                  <c:v>30.4676775872212</c:v>
                </c:pt>
                <c:pt idx="32675">
                  <c:v>30.4678363847197</c:v>
                </c:pt>
                <c:pt idx="32676">
                  <c:v>30.467995181709998</c:v>
                </c:pt>
                <c:pt idx="32677">
                  <c:v>30.468153978192099</c:v>
                </c:pt>
                <c:pt idx="32678">
                  <c:v>30.468312774166002</c:v>
                </c:pt>
                <c:pt idx="32679">
                  <c:v>30.4684715696316</c:v>
                </c:pt>
                <c:pt idx="32680">
                  <c:v>30.468630364589</c:v>
                </c:pt>
                <c:pt idx="32681">
                  <c:v>30.468789159038099</c:v>
                </c:pt>
                <c:pt idx="32682">
                  <c:v>30.468947952979001</c:v>
                </c:pt>
                <c:pt idx="32683">
                  <c:v>30.4691067464117</c:v>
                </c:pt>
                <c:pt idx="32684">
                  <c:v>30.469265539336099</c:v>
                </c:pt>
                <c:pt idx="32685">
                  <c:v>30.4694243317524</c:v>
                </c:pt>
                <c:pt idx="32686">
                  <c:v>30.469583123660399</c:v>
                </c:pt>
                <c:pt idx="32687">
                  <c:v>30.469741915060201</c:v>
                </c:pt>
                <c:pt idx="32688">
                  <c:v>30.469900705951702</c:v>
                </c:pt>
                <c:pt idx="32689">
                  <c:v>30.4700594963351</c:v>
                </c:pt>
                <c:pt idx="32690">
                  <c:v>30.470218286210201</c:v>
                </c:pt>
                <c:pt idx="32691">
                  <c:v>30.470377075577101</c:v>
                </c:pt>
                <c:pt idx="32692">
                  <c:v>30.470535864435799</c:v>
                </c:pt>
                <c:pt idx="32693">
                  <c:v>30.4706946527863</c:v>
                </c:pt>
                <c:pt idx="32694">
                  <c:v>30.470853440628499</c:v>
                </c:pt>
                <c:pt idx="32695">
                  <c:v>30.4710122279626</c:v>
                </c:pt>
                <c:pt idx="32696">
                  <c:v>30.4711710147884</c:v>
                </c:pt>
                <c:pt idx="32697">
                  <c:v>30.471329801106101</c:v>
                </c:pt>
                <c:pt idx="32698">
                  <c:v>30.471488586915498</c:v>
                </c:pt>
                <c:pt idx="32699">
                  <c:v>30.4716473722168</c:v>
                </c:pt>
                <c:pt idx="32700">
                  <c:v>30.471806157009802</c:v>
                </c:pt>
                <c:pt idx="32701">
                  <c:v>30.471964941294601</c:v>
                </c:pt>
                <c:pt idx="32702">
                  <c:v>30.472123725071299</c:v>
                </c:pt>
                <c:pt idx="32703">
                  <c:v>30.472282508339699</c:v>
                </c:pt>
                <c:pt idx="32704">
                  <c:v>30.472441291099901</c:v>
                </c:pt>
                <c:pt idx="32705">
                  <c:v>30.472600073352002</c:v>
                </c:pt>
                <c:pt idx="32706">
                  <c:v>30.472758855095801</c:v>
                </c:pt>
                <c:pt idx="32707">
                  <c:v>30.472917636331498</c:v>
                </c:pt>
                <c:pt idx="32708">
                  <c:v>30.473076417059001</c:v>
                </c:pt>
                <c:pt idx="32709">
                  <c:v>30.473235197278299</c:v>
                </c:pt>
                <c:pt idx="32710">
                  <c:v>30.473393976989399</c:v>
                </c:pt>
                <c:pt idx="32711">
                  <c:v>30.473552756192301</c:v>
                </c:pt>
                <c:pt idx="32712">
                  <c:v>30.473711534886998</c:v>
                </c:pt>
                <c:pt idx="32713">
                  <c:v>30.473870313073601</c:v>
                </c:pt>
                <c:pt idx="32714">
                  <c:v>30.474029090752001</c:v>
                </c:pt>
                <c:pt idx="32715">
                  <c:v>30.4741878679222</c:v>
                </c:pt>
                <c:pt idx="32716">
                  <c:v>30.474346644584202</c:v>
                </c:pt>
                <c:pt idx="32717">
                  <c:v>30.474505420738101</c:v>
                </c:pt>
                <c:pt idx="32718">
                  <c:v>30.474664196383699</c:v>
                </c:pt>
                <c:pt idx="32719">
                  <c:v>30.474822971521199</c:v>
                </c:pt>
                <c:pt idx="32720">
                  <c:v>30.474981746150601</c:v>
                </c:pt>
                <c:pt idx="32721">
                  <c:v>30.4751405202718</c:v>
                </c:pt>
                <c:pt idx="32722">
                  <c:v>30.475299293884799</c:v>
                </c:pt>
                <c:pt idx="32723">
                  <c:v>30.475458066989599</c:v>
                </c:pt>
                <c:pt idx="32724">
                  <c:v>30.475616839586301</c:v>
                </c:pt>
                <c:pt idx="32725">
                  <c:v>30.475775611674798</c:v>
                </c:pt>
                <c:pt idx="32726">
                  <c:v>30.475934383255101</c:v>
                </c:pt>
                <c:pt idx="32727">
                  <c:v>30.476093154327302</c:v>
                </c:pt>
                <c:pt idx="32728">
                  <c:v>30.4762519248914</c:v>
                </c:pt>
                <c:pt idx="32729">
                  <c:v>30.476410694947301</c:v>
                </c:pt>
                <c:pt idx="32730">
                  <c:v>30.476569464495</c:v>
                </c:pt>
                <c:pt idx="32731">
                  <c:v>30.476728233534601</c:v>
                </c:pt>
                <c:pt idx="32732">
                  <c:v>30.476887002066</c:v>
                </c:pt>
                <c:pt idx="32733">
                  <c:v>30.477045770089301</c:v>
                </c:pt>
                <c:pt idx="32734">
                  <c:v>30.477204537604401</c:v>
                </c:pt>
                <c:pt idx="32735">
                  <c:v>30.477363304611401</c:v>
                </c:pt>
                <c:pt idx="32736">
                  <c:v>30.4775220711103</c:v>
                </c:pt>
                <c:pt idx="32737">
                  <c:v>30.477680837101001</c:v>
                </c:pt>
                <c:pt idx="32738">
                  <c:v>30.4778396025836</c:v>
                </c:pt>
                <c:pt idx="32739">
                  <c:v>30.477998367558001</c:v>
                </c:pt>
                <c:pt idx="32740">
                  <c:v>30.4781571320243</c:v>
                </c:pt>
                <c:pt idx="32741">
                  <c:v>30.478315895982401</c:v>
                </c:pt>
                <c:pt idx="32742">
                  <c:v>30.4784746594325</c:v>
                </c:pt>
                <c:pt idx="32743">
                  <c:v>30.478633422374301</c:v>
                </c:pt>
                <c:pt idx="32744">
                  <c:v>30.4787921848081</c:v>
                </c:pt>
                <c:pt idx="32745">
                  <c:v>30.478950946733701</c:v>
                </c:pt>
                <c:pt idx="32746">
                  <c:v>30.479109708151199</c:v>
                </c:pt>
                <c:pt idx="32747">
                  <c:v>30.4792684690606</c:v>
                </c:pt>
                <c:pt idx="32748">
                  <c:v>30.479427229461901</c:v>
                </c:pt>
                <c:pt idx="32749">
                  <c:v>30.479585989355002</c:v>
                </c:pt>
                <c:pt idx="32750">
                  <c:v>30.47974474874</c:v>
                </c:pt>
                <c:pt idx="32751">
                  <c:v>30.4799035076169</c:v>
                </c:pt>
                <c:pt idx="32752">
                  <c:v>30.480062265985701</c:v>
                </c:pt>
                <c:pt idx="32753">
                  <c:v>30.480221023846301</c:v>
                </c:pt>
                <c:pt idx="32754">
                  <c:v>30.480379781198899</c:v>
                </c:pt>
                <c:pt idx="32755">
                  <c:v>30.480538538043302</c:v>
                </c:pt>
                <c:pt idx="32756">
                  <c:v>30.480697294379599</c:v>
                </c:pt>
                <c:pt idx="32757">
                  <c:v>30.480856050207802</c:v>
                </c:pt>
                <c:pt idx="32758">
                  <c:v>30.481014805527899</c:v>
                </c:pt>
                <c:pt idx="32759">
                  <c:v>30.481173560339901</c:v>
                </c:pt>
                <c:pt idx="32760">
                  <c:v>30.481332314643801</c:v>
                </c:pt>
                <c:pt idx="32761">
                  <c:v>30.481491068439599</c:v>
                </c:pt>
                <c:pt idx="32762">
                  <c:v>30.481649821727299</c:v>
                </c:pt>
                <c:pt idx="32763">
                  <c:v>30.4818085745069</c:v>
                </c:pt>
                <c:pt idx="32764">
                  <c:v>30.481967326778399</c:v>
                </c:pt>
                <c:pt idx="32765">
                  <c:v>30.4821260785418</c:v>
                </c:pt>
                <c:pt idx="32766">
                  <c:v>30.482284829797099</c:v>
                </c:pt>
                <c:pt idx="32767">
                  <c:v>30.482443580544299</c:v>
                </c:pt>
                <c:pt idx="32768">
                  <c:v>30.482602330783401</c:v>
                </c:pt>
                <c:pt idx="32769">
                  <c:v>30.4827610805144</c:v>
                </c:pt>
                <c:pt idx="32770">
                  <c:v>30.482919829737298</c:v>
                </c:pt>
                <c:pt idx="32771">
                  <c:v>30.483078578452201</c:v>
                </c:pt>
                <c:pt idx="32772">
                  <c:v>30.483237326658902</c:v>
                </c:pt>
                <c:pt idx="32773">
                  <c:v>30.4833960743576</c:v>
                </c:pt>
                <c:pt idx="32774">
                  <c:v>30.4835548215482</c:v>
                </c:pt>
                <c:pt idx="32775">
                  <c:v>30.483713568230701</c:v>
                </c:pt>
                <c:pt idx="32776">
                  <c:v>30.4838723144052</c:v>
                </c:pt>
                <c:pt idx="32777">
                  <c:v>30.484031060071501</c:v>
                </c:pt>
                <c:pt idx="32778">
                  <c:v>30.4841898052298</c:v>
                </c:pt>
                <c:pt idx="32779">
                  <c:v>30.48434854988</c:v>
                </c:pt>
                <c:pt idx="32780">
                  <c:v>30.484507294022201</c:v>
                </c:pt>
                <c:pt idx="32781">
                  <c:v>30.484666037656201</c:v>
                </c:pt>
                <c:pt idx="32782">
                  <c:v>30.484824780782201</c:v>
                </c:pt>
                <c:pt idx="32783">
                  <c:v>30.4849835234001</c:v>
                </c:pt>
                <c:pt idx="32784">
                  <c:v>30.48514226551</c:v>
                </c:pt>
                <c:pt idx="32785">
                  <c:v>30.485301007111801</c:v>
                </c:pt>
                <c:pt idx="32786">
                  <c:v>30.485459748205599</c:v>
                </c:pt>
                <c:pt idx="32787">
                  <c:v>30.4856184887912</c:v>
                </c:pt>
                <c:pt idx="32788">
                  <c:v>30.485777228868798</c:v>
                </c:pt>
                <c:pt idx="32789">
                  <c:v>30.485935968438401</c:v>
                </c:pt>
                <c:pt idx="32790">
                  <c:v>30.486094707499898</c:v>
                </c:pt>
                <c:pt idx="32791">
                  <c:v>30.4862534460534</c:v>
                </c:pt>
                <c:pt idx="32792">
                  <c:v>30.4864121840988</c:v>
                </c:pt>
                <c:pt idx="32793">
                  <c:v>30.486570921636101</c:v>
                </c:pt>
                <c:pt idx="32794">
                  <c:v>30.4867296586654</c:v>
                </c:pt>
                <c:pt idx="32795">
                  <c:v>30.4868883951866</c:v>
                </c:pt>
                <c:pt idx="32796">
                  <c:v>30.487047131199802</c:v>
                </c:pt>
                <c:pt idx="32797">
                  <c:v>30.487205866705001</c:v>
                </c:pt>
                <c:pt idx="32798">
                  <c:v>30.487364601702101</c:v>
                </c:pt>
                <c:pt idx="32799">
                  <c:v>30.487523336191199</c:v>
                </c:pt>
                <c:pt idx="32800">
                  <c:v>30.487682070172198</c:v>
                </c:pt>
                <c:pt idx="32801">
                  <c:v>30.487840803645199</c:v>
                </c:pt>
                <c:pt idx="32802">
                  <c:v>30.4879995366102</c:v>
                </c:pt>
                <c:pt idx="32803">
                  <c:v>30.4881582690671</c:v>
                </c:pt>
                <c:pt idx="32804">
                  <c:v>30.488317001016</c:v>
                </c:pt>
                <c:pt idx="32805">
                  <c:v>30.488475732456799</c:v>
                </c:pt>
                <c:pt idx="32806">
                  <c:v>30.488634463389602</c:v>
                </c:pt>
                <c:pt idx="32807">
                  <c:v>30.488793193814399</c:v>
                </c:pt>
                <c:pt idx="32808">
                  <c:v>30.4889519237312</c:v>
                </c:pt>
                <c:pt idx="32809">
                  <c:v>30.489110653139999</c:v>
                </c:pt>
                <c:pt idx="32810">
                  <c:v>30.4892693820407</c:v>
                </c:pt>
                <c:pt idx="32811">
                  <c:v>30.489428110433401</c:v>
                </c:pt>
                <c:pt idx="32812">
                  <c:v>30.4895868383181</c:v>
                </c:pt>
                <c:pt idx="32813">
                  <c:v>30.489745565694701</c:v>
                </c:pt>
                <c:pt idx="32814">
                  <c:v>30.489904292563399</c:v>
                </c:pt>
                <c:pt idx="32815">
                  <c:v>30.490063018924001</c:v>
                </c:pt>
                <c:pt idx="32816">
                  <c:v>30.490221744776601</c:v>
                </c:pt>
                <c:pt idx="32817">
                  <c:v>30.490380470121199</c:v>
                </c:pt>
                <c:pt idx="32818">
                  <c:v>30.490539194957801</c:v>
                </c:pt>
                <c:pt idx="32819">
                  <c:v>30.490697919286401</c:v>
                </c:pt>
                <c:pt idx="32820">
                  <c:v>30.490856643106898</c:v>
                </c:pt>
                <c:pt idx="32821">
                  <c:v>30.4910153664195</c:v>
                </c:pt>
                <c:pt idx="32822">
                  <c:v>30.491174089224099</c:v>
                </c:pt>
                <c:pt idx="32823">
                  <c:v>30.4913328115206</c:v>
                </c:pt>
                <c:pt idx="32824">
                  <c:v>30.491491533309201</c:v>
                </c:pt>
                <c:pt idx="32825">
                  <c:v>30.4916502545897</c:v>
                </c:pt>
                <c:pt idx="32826">
                  <c:v>30.4918089753623</c:v>
                </c:pt>
                <c:pt idx="32827">
                  <c:v>30.491967695626801</c:v>
                </c:pt>
                <c:pt idx="32828">
                  <c:v>30.4921264153834</c:v>
                </c:pt>
                <c:pt idx="32829">
                  <c:v>30.492285134631999</c:v>
                </c:pt>
                <c:pt idx="32830">
                  <c:v>30.492443853372599</c:v>
                </c:pt>
                <c:pt idx="32831">
                  <c:v>30.4926025716052</c:v>
                </c:pt>
                <c:pt idx="32832">
                  <c:v>30.492761289329799</c:v>
                </c:pt>
                <c:pt idx="32833">
                  <c:v>30.492920006546399</c:v>
                </c:pt>
                <c:pt idx="32834">
                  <c:v>30.493078723255</c:v>
                </c:pt>
                <c:pt idx="32835">
                  <c:v>30.493237439455701</c:v>
                </c:pt>
                <c:pt idx="32836">
                  <c:v>30.4933961551484</c:v>
                </c:pt>
                <c:pt idx="32837">
                  <c:v>30.493554870333</c:v>
                </c:pt>
                <c:pt idx="32838">
                  <c:v>30.493713585009701</c:v>
                </c:pt>
                <c:pt idx="32839">
                  <c:v>30.493872299178499</c:v>
                </c:pt>
                <c:pt idx="32840">
                  <c:v>30.494031012839201</c:v>
                </c:pt>
                <c:pt idx="32841">
                  <c:v>30.494189725992001</c:v>
                </c:pt>
                <c:pt idx="32842">
                  <c:v>30.494348438636798</c:v>
                </c:pt>
                <c:pt idx="32843">
                  <c:v>30.4945071507737</c:v>
                </c:pt>
                <c:pt idx="32844">
                  <c:v>30.494665862402599</c:v>
                </c:pt>
                <c:pt idx="32845">
                  <c:v>30.494824573523498</c:v>
                </c:pt>
                <c:pt idx="32846">
                  <c:v>30.494983284136399</c:v>
                </c:pt>
                <c:pt idx="32847">
                  <c:v>30.495141994241401</c:v>
                </c:pt>
                <c:pt idx="32848">
                  <c:v>30.495300703838399</c:v>
                </c:pt>
                <c:pt idx="32849">
                  <c:v>30.495459412927499</c:v>
                </c:pt>
                <c:pt idx="32850">
                  <c:v>30.4956181215085</c:v>
                </c:pt>
                <c:pt idx="32851">
                  <c:v>30.4957768295817</c:v>
                </c:pt>
                <c:pt idx="32852">
                  <c:v>30.495935537146899</c:v>
                </c:pt>
                <c:pt idx="32853">
                  <c:v>30.496094244204102</c:v>
                </c:pt>
                <c:pt idx="32854">
                  <c:v>30.496252950753401</c:v>
                </c:pt>
                <c:pt idx="32855">
                  <c:v>30.496411656794699</c:v>
                </c:pt>
                <c:pt idx="32856">
                  <c:v>30.4965703623281</c:v>
                </c:pt>
                <c:pt idx="32857">
                  <c:v>30.496729067353499</c:v>
                </c:pt>
                <c:pt idx="32858">
                  <c:v>30.496887771870998</c:v>
                </c:pt>
                <c:pt idx="32859">
                  <c:v>30.497046475880499</c:v>
                </c:pt>
                <c:pt idx="32860">
                  <c:v>30.4972051793821</c:v>
                </c:pt>
                <c:pt idx="32861">
                  <c:v>30.497363882375801</c:v>
                </c:pt>
                <c:pt idx="32862">
                  <c:v>30.4975225848615</c:v>
                </c:pt>
                <c:pt idx="32863">
                  <c:v>30.4976812868392</c:v>
                </c:pt>
                <c:pt idx="32864">
                  <c:v>30.497839988309099</c:v>
                </c:pt>
                <c:pt idx="32865">
                  <c:v>30.497998689271</c:v>
                </c:pt>
                <c:pt idx="32866">
                  <c:v>30.498157389725002</c:v>
                </c:pt>
                <c:pt idx="32867">
                  <c:v>30.498316089671</c:v>
                </c:pt>
                <c:pt idx="32868">
                  <c:v>30.4984747891091</c:v>
                </c:pt>
                <c:pt idx="32869">
                  <c:v>30.4986334880393</c:v>
                </c:pt>
                <c:pt idx="32870">
                  <c:v>30.4987921864615</c:v>
                </c:pt>
                <c:pt idx="32871">
                  <c:v>30.498950884375901</c:v>
                </c:pt>
                <c:pt idx="32872">
                  <c:v>30.499109581782299</c:v>
                </c:pt>
                <c:pt idx="32873">
                  <c:v>30.499268278680699</c:v>
                </c:pt>
                <c:pt idx="32874">
                  <c:v>30.499426975071302</c:v>
                </c:pt>
                <c:pt idx="32875">
                  <c:v>30.499585670953898</c:v>
                </c:pt>
                <c:pt idx="32876">
                  <c:v>30.499744366328699</c:v>
                </c:pt>
                <c:pt idx="32877">
                  <c:v>30.4999030611955</c:v>
                </c:pt>
                <c:pt idx="32878">
                  <c:v>30.500061755554398</c:v>
                </c:pt>
                <c:pt idx="32879">
                  <c:v>30.500220449405401</c:v>
                </c:pt>
                <c:pt idx="32880">
                  <c:v>30.5003791427484</c:v>
                </c:pt>
                <c:pt idx="32881">
                  <c:v>30.5005378355836</c:v>
                </c:pt>
                <c:pt idx="32882">
                  <c:v>30.5006965279109</c:v>
                </c:pt>
                <c:pt idx="32883">
                  <c:v>30.500855219730202</c:v>
                </c:pt>
                <c:pt idx="32884">
                  <c:v>30.501013911041699</c:v>
                </c:pt>
                <c:pt idx="32885">
                  <c:v>30.501172601845202</c:v>
                </c:pt>
                <c:pt idx="32886">
                  <c:v>30.5013312921409</c:v>
                </c:pt>
                <c:pt idx="32887">
                  <c:v>30.5014899819286</c:v>
                </c:pt>
                <c:pt idx="32888">
                  <c:v>30.5016486712084</c:v>
                </c:pt>
                <c:pt idx="32889">
                  <c:v>30.5018073599804</c:v>
                </c:pt>
                <c:pt idx="32890">
                  <c:v>30.501966048244501</c:v>
                </c:pt>
                <c:pt idx="32891">
                  <c:v>30.502124736000599</c:v>
                </c:pt>
                <c:pt idx="32892">
                  <c:v>30.502283423248901</c:v>
                </c:pt>
                <c:pt idx="32893">
                  <c:v>30.5024421099893</c:v>
                </c:pt>
                <c:pt idx="32894">
                  <c:v>30.502600796221799</c:v>
                </c:pt>
                <c:pt idx="32895">
                  <c:v>30.502759481946399</c:v>
                </c:pt>
                <c:pt idx="32896">
                  <c:v>30.502918167163099</c:v>
                </c:pt>
                <c:pt idx="32897">
                  <c:v>30.503076851871999</c:v>
                </c:pt>
                <c:pt idx="32898">
                  <c:v>30.5032355360729</c:v>
                </c:pt>
                <c:pt idx="32899">
                  <c:v>30.503394219766001</c:v>
                </c:pt>
                <c:pt idx="32900">
                  <c:v>30.503552902951199</c:v>
                </c:pt>
                <c:pt idx="32901">
                  <c:v>30.503711585628501</c:v>
                </c:pt>
                <c:pt idx="32902">
                  <c:v>30.503870267798</c:v>
                </c:pt>
                <c:pt idx="32903">
                  <c:v>30.504028949459499</c:v>
                </c:pt>
                <c:pt idx="32904">
                  <c:v>30.504187630613298</c:v>
                </c:pt>
                <c:pt idx="32905">
                  <c:v>30.504346311259098</c:v>
                </c:pt>
                <c:pt idx="32906">
                  <c:v>30.504504991397098</c:v>
                </c:pt>
                <c:pt idx="32907">
                  <c:v>30.504663671027199</c:v>
                </c:pt>
                <c:pt idx="32908">
                  <c:v>30.5048223501494</c:v>
                </c:pt>
                <c:pt idx="32909">
                  <c:v>30.504981028763801</c:v>
                </c:pt>
                <c:pt idx="32910">
                  <c:v>30.505139706870299</c:v>
                </c:pt>
                <c:pt idx="32911">
                  <c:v>30.505298384468901</c:v>
                </c:pt>
                <c:pt idx="32912">
                  <c:v>30.505457061559699</c:v>
                </c:pt>
                <c:pt idx="32913">
                  <c:v>30.505615738142598</c:v>
                </c:pt>
                <c:pt idx="32914">
                  <c:v>30.505774414217701</c:v>
                </c:pt>
                <c:pt idx="32915">
                  <c:v>30.5059330897849</c:v>
                </c:pt>
                <c:pt idx="32916">
                  <c:v>30.5060917648443</c:v>
                </c:pt>
                <c:pt idx="32917">
                  <c:v>30.506250439395799</c:v>
                </c:pt>
                <c:pt idx="32918">
                  <c:v>30.506409113439499</c:v>
                </c:pt>
                <c:pt idx="32919">
                  <c:v>30.5065677869753</c:v>
                </c:pt>
                <c:pt idx="32920">
                  <c:v>30.5067264600033</c:v>
                </c:pt>
                <c:pt idx="32921">
                  <c:v>30.506885132523401</c:v>
                </c:pt>
                <c:pt idx="32922">
                  <c:v>30.507043804535702</c:v>
                </c:pt>
                <c:pt idx="32923">
                  <c:v>30.507202476040199</c:v>
                </c:pt>
                <c:pt idx="32924">
                  <c:v>30.5073611470368</c:v>
                </c:pt>
                <c:pt idx="32925">
                  <c:v>30.507519817525498</c:v>
                </c:pt>
                <c:pt idx="32926">
                  <c:v>30.507678487506499</c:v>
                </c:pt>
                <c:pt idx="32927">
                  <c:v>30.507837156979601</c:v>
                </c:pt>
                <c:pt idx="32928">
                  <c:v>30.5079958259448</c:v>
                </c:pt>
                <c:pt idx="32929">
                  <c:v>30.508154494402302</c:v>
                </c:pt>
                <c:pt idx="32930">
                  <c:v>30.5083131623519</c:v>
                </c:pt>
                <c:pt idx="32931">
                  <c:v>30.508471829793699</c:v>
                </c:pt>
                <c:pt idx="32932">
                  <c:v>30.508630496727601</c:v>
                </c:pt>
                <c:pt idx="32933">
                  <c:v>30.5087891631537</c:v>
                </c:pt>
                <c:pt idx="32934">
                  <c:v>30.508947829072099</c:v>
                </c:pt>
                <c:pt idx="32935">
                  <c:v>30.509106494482499</c:v>
                </c:pt>
                <c:pt idx="32936">
                  <c:v>30.509265159385201</c:v>
                </c:pt>
                <c:pt idx="32937">
                  <c:v>30.509423823780001</c:v>
                </c:pt>
                <c:pt idx="32938">
                  <c:v>30.5095824876671</c:v>
                </c:pt>
                <c:pt idx="32939">
                  <c:v>30.509741151046299</c:v>
                </c:pt>
                <c:pt idx="32940">
                  <c:v>30.509899813917698</c:v>
                </c:pt>
                <c:pt idx="32941">
                  <c:v>30.510058476281301</c:v>
                </c:pt>
                <c:pt idx="32942">
                  <c:v>30.510217138137001</c:v>
                </c:pt>
                <c:pt idx="32943">
                  <c:v>30.510375799485001</c:v>
                </c:pt>
                <c:pt idx="32944">
                  <c:v>30.5105344603252</c:v>
                </c:pt>
                <c:pt idx="32945">
                  <c:v>30.5106931206575</c:v>
                </c:pt>
                <c:pt idx="32946">
                  <c:v>30.510851780482099</c:v>
                </c:pt>
                <c:pt idx="32947">
                  <c:v>30.511010439798799</c:v>
                </c:pt>
                <c:pt idx="32948">
                  <c:v>30.511169098607802</c:v>
                </c:pt>
                <c:pt idx="32949">
                  <c:v>30.511327756908901</c:v>
                </c:pt>
                <c:pt idx="32950">
                  <c:v>30.511486414702301</c:v>
                </c:pt>
                <c:pt idx="32951">
                  <c:v>30.5116450719878</c:v>
                </c:pt>
                <c:pt idx="32952">
                  <c:v>30.511803728765599</c:v>
                </c:pt>
                <c:pt idx="32953">
                  <c:v>30.511962385035599</c:v>
                </c:pt>
                <c:pt idx="32954">
                  <c:v>30.512121040797702</c:v>
                </c:pt>
                <c:pt idx="32955">
                  <c:v>30.512279696052101</c:v>
                </c:pt>
                <c:pt idx="32956">
                  <c:v>30.5124383507987</c:v>
                </c:pt>
                <c:pt idx="32957">
                  <c:v>30.512597005037499</c:v>
                </c:pt>
                <c:pt idx="32958">
                  <c:v>30.512755658768601</c:v>
                </c:pt>
                <c:pt idx="32959">
                  <c:v>30.5129143119918</c:v>
                </c:pt>
                <c:pt idx="32960">
                  <c:v>30.513072964707298</c:v>
                </c:pt>
                <c:pt idx="32961">
                  <c:v>30.513231616915</c:v>
                </c:pt>
                <c:pt idx="32962">
                  <c:v>30.513390268614899</c:v>
                </c:pt>
                <c:pt idx="32963">
                  <c:v>30.513548919807</c:v>
                </c:pt>
                <c:pt idx="32964">
                  <c:v>30.513707570491398</c:v>
                </c:pt>
                <c:pt idx="32965">
                  <c:v>30.5138662206679</c:v>
                </c:pt>
                <c:pt idx="32966">
                  <c:v>30.514024870336801</c:v>
                </c:pt>
                <c:pt idx="32967">
                  <c:v>30.514183519497799</c:v>
                </c:pt>
                <c:pt idx="32968">
                  <c:v>30.514342168151099</c:v>
                </c:pt>
                <c:pt idx="32969">
                  <c:v>30.5145008162966</c:v>
                </c:pt>
                <c:pt idx="32970">
                  <c:v>30.514659463934301</c:v>
                </c:pt>
                <c:pt idx="32971">
                  <c:v>30.514818111064301</c:v>
                </c:pt>
                <c:pt idx="32972">
                  <c:v>30.514976757686501</c:v>
                </c:pt>
                <c:pt idx="32973">
                  <c:v>30.515135403801001</c:v>
                </c:pt>
                <c:pt idx="32974">
                  <c:v>30.5152940494077</c:v>
                </c:pt>
                <c:pt idx="32975">
                  <c:v>30.5154526945066</c:v>
                </c:pt>
                <c:pt idx="32976">
                  <c:v>30.515611339097799</c:v>
                </c:pt>
                <c:pt idx="32977">
                  <c:v>30.515769983181201</c:v>
                </c:pt>
                <c:pt idx="32978">
                  <c:v>30.515928626756899</c:v>
                </c:pt>
                <c:pt idx="32979">
                  <c:v>30.516087269824801</c:v>
                </c:pt>
                <c:pt idx="32980">
                  <c:v>30.516245912384999</c:v>
                </c:pt>
                <c:pt idx="32981">
                  <c:v>30.5164045544375</c:v>
                </c:pt>
                <c:pt idx="32982">
                  <c:v>30.516563195982201</c:v>
                </c:pt>
                <c:pt idx="32983">
                  <c:v>30.516721837019102</c:v>
                </c:pt>
                <c:pt idx="32984">
                  <c:v>30.516880477548298</c:v>
                </c:pt>
                <c:pt idx="32985">
                  <c:v>30.517039117569801</c:v>
                </c:pt>
                <c:pt idx="32986">
                  <c:v>30.517197757083501</c:v>
                </c:pt>
                <c:pt idx="32987">
                  <c:v>30.5173563960895</c:v>
                </c:pt>
                <c:pt idx="32988">
                  <c:v>30.517515034587699</c:v>
                </c:pt>
                <c:pt idx="32989">
                  <c:v>30.517673672578201</c:v>
                </c:pt>
                <c:pt idx="32990">
                  <c:v>30.517832310060999</c:v>
                </c:pt>
                <c:pt idx="32991">
                  <c:v>30.5179909470361</c:v>
                </c:pt>
                <c:pt idx="32992">
                  <c:v>30.518149583503401</c:v>
                </c:pt>
                <c:pt idx="32993">
                  <c:v>30.518308219463002</c:v>
                </c:pt>
                <c:pt idx="32994">
                  <c:v>30.518466854914799</c:v>
                </c:pt>
                <c:pt idx="32995">
                  <c:v>30.518625489859001</c:v>
                </c:pt>
                <c:pt idx="32996">
                  <c:v>30.518784124295401</c:v>
                </c:pt>
                <c:pt idx="32997">
                  <c:v>30.5189427582241</c:v>
                </c:pt>
                <c:pt idx="32998">
                  <c:v>30.519101391645101</c:v>
                </c:pt>
                <c:pt idx="32999">
                  <c:v>30.519260024558299</c:v>
                </c:pt>
                <c:pt idx="33000">
                  <c:v>30.5194186569639</c:v>
                </c:pt>
                <c:pt idx="33001">
                  <c:v>30.519577288861701</c:v>
                </c:pt>
                <c:pt idx="33002">
                  <c:v>30.519735920251801</c:v>
                </c:pt>
                <c:pt idx="33003">
                  <c:v>30.5198945511342</c:v>
                </c:pt>
                <c:pt idx="33004">
                  <c:v>30.520053181508899</c:v>
                </c:pt>
                <c:pt idx="33005">
                  <c:v>30.520211811375901</c:v>
                </c:pt>
                <c:pt idx="33006">
                  <c:v>30.520370440735199</c:v>
                </c:pt>
                <c:pt idx="33007">
                  <c:v>30.520529069586701</c:v>
                </c:pt>
                <c:pt idx="33008">
                  <c:v>30.520687697930601</c:v>
                </c:pt>
                <c:pt idx="33009">
                  <c:v>30.520846325766801</c:v>
                </c:pt>
                <c:pt idx="33010">
                  <c:v>30.521004953095201</c:v>
                </c:pt>
                <c:pt idx="33011">
                  <c:v>30.521163579915999</c:v>
                </c:pt>
                <c:pt idx="33012">
                  <c:v>30.521322206229101</c:v>
                </c:pt>
                <c:pt idx="33013">
                  <c:v>30.521480832034499</c:v>
                </c:pt>
                <c:pt idx="33014">
                  <c:v>30.5216394573321</c:v>
                </c:pt>
                <c:pt idx="33015">
                  <c:v>30.5217980821221</c:v>
                </c:pt>
                <c:pt idx="33016">
                  <c:v>30.521956706404399</c:v>
                </c:pt>
                <c:pt idx="33017">
                  <c:v>30.522115330178998</c:v>
                </c:pt>
                <c:pt idx="33018">
                  <c:v>30.522273953446</c:v>
                </c:pt>
                <c:pt idx="33019">
                  <c:v>30.522432576205201</c:v>
                </c:pt>
                <c:pt idx="33020">
                  <c:v>30.522591198456698</c:v>
                </c:pt>
                <c:pt idx="33021">
                  <c:v>30.522749820200598</c:v>
                </c:pt>
                <c:pt idx="33022">
                  <c:v>30.522908441436801</c:v>
                </c:pt>
                <c:pt idx="33023">
                  <c:v>30.5230670621653</c:v>
                </c:pt>
                <c:pt idx="33024">
                  <c:v>30.523225682386101</c:v>
                </c:pt>
                <c:pt idx="33025">
                  <c:v>30.523384302099299</c:v>
                </c:pt>
                <c:pt idx="33026">
                  <c:v>30.523542921304799</c:v>
                </c:pt>
                <c:pt idx="33027">
                  <c:v>30.523701540002602</c:v>
                </c:pt>
                <c:pt idx="33028">
                  <c:v>30.523860158192701</c:v>
                </c:pt>
                <c:pt idx="33029">
                  <c:v>30.524018775875199</c:v>
                </c:pt>
                <c:pt idx="33030">
                  <c:v>30.52417739305</c:v>
                </c:pt>
                <c:pt idx="33031">
                  <c:v>30.5243360097171</c:v>
                </c:pt>
                <c:pt idx="33032">
                  <c:v>30.524494625876599</c:v>
                </c:pt>
                <c:pt idx="33033">
                  <c:v>30.524653241528402</c:v>
                </c:pt>
                <c:pt idx="33034">
                  <c:v>30.5248118566725</c:v>
                </c:pt>
                <c:pt idx="33035">
                  <c:v>30.524970471309</c:v>
                </c:pt>
                <c:pt idx="33036">
                  <c:v>30.525129085437801</c:v>
                </c:pt>
                <c:pt idx="33037">
                  <c:v>30.525287699059</c:v>
                </c:pt>
                <c:pt idx="33038">
                  <c:v>30.525446312172502</c:v>
                </c:pt>
                <c:pt idx="33039">
                  <c:v>30.5256049247783</c:v>
                </c:pt>
                <c:pt idx="33040">
                  <c:v>30.5257635368765</c:v>
                </c:pt>
                <c:pt idx="33041">
                  <c:v>30.5259221484671</c:v>
                </c:pt>
                <c:pt idx="33042">
                  <c:v>30.526080759549998</c:v>
                </c:pt>
                <c:pt idx="33043">
                  <c:v>30.5262393701253</c:v>
                </c:pt>
                <c:pt idx="33044">
                  <c:v>30.5263979801929</c:v>
                </c:pt>
                <c:pt idx="33045">
                  <c:v>30.5265565897529</c:v>
                </c:pt>
                <c:pt idx="33046">
                  <c:v>30.526715198805199</c:v>
                </c:pt>
                <c:pt idx="33047">
                  <c:v>30.526873807349901</c:v>
                </c:pt>
                <c:pt idx="33048">
                  <c:v>30.527032415386898</c:v>
                </c:pt>
                <c:pt idx="33049">
                  <c:v>30.527191022916298</c:v>
                </c:pt>
                <c:pt idx="33050">
                  <c:v>30.527349629938101</c:v>
                </c:pt>
                <c:pt idx="33051">
                  <c:v>30.527508236452199</c:v>
                </c:pt>
                <c:pt idx="33052">
                  <c:v>30.5276668424588</c:v>
                </c:pt>
                <c:pt idx="33053">
                  <c:v>30.5278254479576</c:v>
                </c:pt>
                <c:pt idx="33054">
                  <c:v>30.527984052948899</c:v>
                </c:pt>
                <c:pt idx="33055">
                  <c:v>30.5281426574325</c:v>
                </c:pt>
                <c:pt idx="33056">
                  <c:v>30.528301261408501</c:v>
                </c:pt>
                <c:pt idx="33057">
                  <c:v>30.528459864876901</c:v>
                </c:pt>
                <c:pt idx="33058">
                  <c:v>30.5286184678376</c:v>
                </c:pt>
                <c:pt idx="33059">
                  <c:v>30.528777070290701</c:v>
                </c:pt>
                <c:pt idx="33060">
                  <c:v>30.528935672236202</c:v>
                </c:pt>
                <c:pt idx="33061">
                  <c:v>30.529094273674101</c:v>
                </c:pt>
                <c:pt idx="33062">
                  <c:v>30.529252874604399</c:v>
                </c:pt>
                <c:pt idx="33063">
                  <c:v>30.5294114750271</c:v>
                </c:pt>
                <c:pt idx="33064">
                  <c:v>30.5295700749421</c:v>
                </c:pt>
                <c:pt idx="33065">
                  <c:v>30.529728674349499</c:v>
                </c:pt>
                <c:pt idx="33066">
                  <c:v>30.5298872732494</c:v>
                </c:pt>
                <c:pt idx="33067">
                  <c:v>30.530045871641601</c:v>
                </c:pt>
                <c:pt idx="33068">
                  <c:v>30.5302044695262</c:v>
                </c:pt>
                <c:pt idx="33069">
                  <c:v>30.530363066903199</c:v>
                </c:pt>
                <c:pt idx="33070">
                  <c:v>30.5305216637726</c:v>
                </c:pt>
                <c:pt idx="33071">
                  <c:v>30.5306802601344</c:v>
                </c:pt>
                <c:pt idx="33072">
                  <c:v>30.530838855988598</c:v>
                </c:pt>
                <c:pt idx="33073">
                  <c:v>30.5309974513352</c:v>
                </c:pt>
                <c:pt idx="33074">
                  <c:v>30.5311560461742</c:v>
                </c:pt>
                <c:pt idx="33075">
                  <c:v>30.531314640505599</c:v>
                </c:pt>
                <c:pt idx="33076">
                  <c:v>30.5314732343294</c:v>
                </c:pt>
                <c:pt idx="33077">
                  <c:v>30.531631827645601</c:v>
                </c:pt>
                <c:pt idx="33078">
                  <c:v>30.5317904204543</c:v>
                </c:pt>
                <c:pt idx="33079">
                  <c:v>30.531949012755302</c:v>
                </c:pt>
                <c:pt idx="33080">
                  <c:v>30.532107604548798</c:v>
                </c:pt>
                <c:pt idx="33081">
                  <c:v>30.532266195834602</c:v>
                </c:pt>
                <c:pt idx="33082">
                  <c:v>30.5324247866129</c:v>
                </c:pt>
                <c:pt idx="33083">
                  <c:v>30.532583376883601</c:v>
                </c:pt>
                <c:pt idx="33084">
                  <c:v>30.5327419666467</c:v>
                </c:pt>
                <c:pt idx="33085">
                  <c:v>30.532900555902302</c:v>
                </c:pt>
                <c:pt idx="33086">
                  <c:v>30.533059144650199</c:v>
                </c:pt>
                <c:pt idx="33087">
                  <c:v>30.533217732890598</c:v>
                </c:pt>
                <c:pt idx="33088">
                  <c:v>30.5333763206234</c:v>
                </c:pt>
                <c:pt idx="33089">
                  <c:v>30.533534907848701</c:v>
                </c:pt>
                <c:pt idx="33090">
                  <c:v>30.5336934945664</c:v>
                </c:pt>
                <c:pt idx="33091">
                  <c:v>30.533852080776501</c:v>
                </c:pt>
                <c:pt idx="33092">
                  <c:v>30.534010666478999</c:v>
                </c:pt>
                <c:pt idx="33093">
                  <c:v>30.534169251674001</c:v>
                </c:pt>
                <c:pt idx="33094">
                  <c:v>30.534327836361399</c:v>
                </c:pt>
                <c:pt idx="33095">
                  <c:v>30.534486420541199</c:v>
                </c:pt>
                <c:pt idx="33096">
                  <c:v>30.534645004213498</c:v>
                </c:pt>
                <c:pt idx="33097">
                  <c:v>30.5348035873782</c:v>
                </c:pt>
                <c:pt idx="33098">
                  <c:v>30.534962170035399</c:v>
                </c:pt>
                <c:pt idx="33099">
                  <c:v>30.535120752185001</c:v>
                </c:pt>
                <c:pt idx="33100">
                  <c:v>30.535279333826999</c:v>
                </c:pt>
                <c:pt idx="33101">
                  <c:v>30.535437914961499</c:v>
                </c:pt>
                <c:pt idx="33102">
                  <c:v>30.5355964955885</c:v>
                </c:pt>
                <c:pt idx="33103">
                  <c:v>30.535755075707801</c:v>
                </c:pt>
                <c:pt idx="33104">
                  <c:v>30.5359136553197</c:v>
                </c:pt>
                <c:pt idx="33105">
                  <c:v>30.536072234424001</c:v>
                </c:pt>
                <c:pt idx="33106">
                  <c:v>30.536230813020701</c:v>
                </c:pt>
                <c:pt idx="33107">
                  <c:v>30.536389391109999</c:v>
                </c:pt>
                <c:pt idx="33108">
                  <c:v>30.5365479686916</c:v>
                </c:pt>
                <c:pt idx="33109">
                  <c:v>30.536706545765799</c:v>
                </c:pt>
                <c:pt idx="33110">
                  <c:v>30.536865122332301</c:v>
                </c:pt>
                <c:pt idx="33111">
                  <c:v>30.537023698391401</c:v>
                </c:pt>
                <c:pt idx="33112">
                  <c:v>30.5371822739429</c:v>
                </c:pt>
                <c:pt idx="33113">
                  <c:v>30.537340848986901</c:v>
                </c:pt>
                <c:pt idx="33114">
                  <c:v>30.5374994235233</c:v>
                </c:pt>
                <c:pt idx="33115">
                  <c:v>30.537657997552301</c:v>
                </c:pt>
                <c:pt idx="33116">
                  <c:v>30.537816571073598</c:v>
                </c:pt>
                <c:pt idx="33117">
                  <c:v>30.5379751440875</c:v>
                </c:pt>
                <c:pt idx="33118">
                  <c:v>30.538133716593801</c:v>
                </c:pt>
                <c:pt idx="33119">
                  <c:v>30.5382922885927</c:v>
                </c:pt>
                <c:pt idx="33120">
                  <c:v>30.538450860083898</c:v>
                </c:pt>
                <c:pt idx="33121">
                  <c:v>30.538609431067702</c:v>
                </c:pt>
                <c:pt idx="33122">
                  <c:v>30.538768001544</c:v>
                </c:pt>
                <c:pt idx="33123">
                  <c:v>30.5389265715127</c:v>
                </c:pt>
                <c:pt idx="33124">
                  <c:v>30.539085140973899</c:v>
                </c:pt>
                <c:pt idx="33125">
                  <c:v>30.5392437099276</c:v>
                </c:pt>
                <c:pt idx="33126">
                  <c:v>30.5394022783738</c:v>
                </c:pt>
                <c:pt idx="33127">
                  <c:v>30.539560846312501</c:v>
                </c:pt>
                <c:pt idx="33128">
                  <c:v>30.539719413743601</c:v>
                </c:pt>
                <c:pt idx="33129">
                  <c:v>30.539877980667299</c:v>
                </c:pt>
                <c:pt idx="33130">
                  <c:v>30.540036547083499</c:v>
                </c:pt>
                <c:pt idx="33131">
                  <c:v>30.540195112992102</c:v>
                </c:pt>
                <c:pt idx="33132">
                  <c:v>30.540353678393199</c:v>
                </c:pt>
                <c:pt idx="33133">
                  <c:v>30.540512243286901</c:v>
                </c:pt>
                <c:pt idx="33134">
                  <c:v>30.540670807672999</c:v>
                </c:pt>
                <c:pt idx="33135">
                  <c:v>30.540829371551698</c:v>
                </c:pt>
                <c:pt idx="33136">
                  <c:v>30.5409879349228</c:v>
                </c:pt>
                <c:pt idx="33137">
                  <c:v>30.541146497786499</c:v>
                </c:pt>
                <c:pt idx="33138">
                  <c:v>30.541305060142601</c:v>
                </c:pt>
                <c:pt idx="33139">
                  <c:v>30.541463621991301</c:v>
                </c:pt>
                <c:pt idx="33140">
                  <c:v>30.5416221833325</c:v>
                </c:pt>
                <c:pt idx="33141">
                  <c:v>30.5417807441662</c:v>
                </c:pt>
                <c:pt idx="33142">
                  <c:v>30.541939304492399</c:v>
                </c:pt>
                <c:pt idx="33143">
                  <c:v>30.542097864311099</c:v>
                </c:pt>
                <c:pt idx="33144">
                  <c:v>30.542256423622302</c:v>
                </c:pt>
                <c:pt idx="33145">
                  <c:v>30.542414982426099</c:v>
                </c:pt>
                <c:pt idx="33146">
                  <c:v>30.542573540722302</c:v>
                </c:pt>
                <c:pt idx="33147">
                  <c:v>30.542732098511099</c:v>
                </c:pt>
                <c:pt idx="33148">
                  <c:v>30.542890655792402</c:v>
                </c:pt>
                <c:pt idx="33149">
                  <c:v>30.543049212566299</c:v>
                </c:pt>
                <c:pt idx="33150">
                  <c:v>30.543207768832598</c:v>
                </c:pt>
                <c:pt idx="33151">
                  <c:v>30.543366324591499</c:v>
                </c:pt>
                <c:pt idx="33152">
                  <c:v>30.543524879842899</c:v>
                </c:pt>
                <c:pt idx="33153">
                  <c:v>30.543683434586899</c:v>
                </c:pt>
                <c:pt idx="33154">
                  <c:v>30.543841988823399</c:v>
                </c:pt>
                <c:pt idx="33155">
                  <c:v>30.5440005425524</c:v>
                </c:pt>
                <c:pt idx="33156">
                  <c:v>30.5441590957739</c:v>
                </c:pt>
                <c:pt idx="33157">
                  <c:v>30.544317648488001</c:v>
                </c:pt>
                <c:pt idx="33158">
                  <c:v>30.544476200694699</c:v>
                </c:pt>
                <c:pt idx="33159">
                  <c:v>30.544634752393801</c:v>
                </c:pt>
                <c:pt idx="33160">
                  <c:v>30.5447933035855</c:v>
                </c:pt>
                <c:pt idx="33161">
                  <c:v>30.544951854269801</c:v>
                </c:pt>
                <c:pt idx="33162">
                  <c:v>30.5451104044466</c:v>
                </c:pt>
                <c:pt idx="33163">
                  <c:v>30.545268954115901</c:v>
                </c:pt>
                <c:pt idx="33164">
                  <c:v>30.5454275032778</c:v>
                </c:pt>
                <c:pt idx="33165">
                  <c:v>30.5455860519323</c:v>
                </c:pt>
                <c:pt idx="33166">
                  <c:v>30.545744600079299</c:v>
                </c:pt>
                <c:pt idx="33167">
                  <c:v>30.5459031477188</c:v>
                </c:pt>
                <c:pt idx="33168">
                  <c:v>30.546061694850899</c:v>
                </c:pt>
                <c:pt idx="33169">
                  <c:v>30.546220241475599</c:v>
                </c:pt>
                <c:pt idx="33170">
                  <c:v>30.546378787592801</c:v>
                </c:pt>
                <c:pt idx="33171">
                  <c:v>30.5465373332026</c:v>
                </c:pt>
                <c:pt idx="33172">
                  <c:v>30.546695878304899</c:v>
                </c:pt>
                <c:pt idx="33173">
                  <c:v>30.546854422899798</c:v>
                </c:pt>
                <c:pt idx="33174">
                  <c:v>30.5470129669873</c:v>
                </c:pt>
                <c:pt idx="33175">
                  <c:v>30.547171510567299</c:v>
                </c:pt>
                <c:pt idx="33176">
                  <c:v>30.54733005364</c:v>
                </c:pt>
                <c:pt idx="33177">
                  <c:v>30.547488596205099</c:v>
                </c:pt>
                <c:pt idx="33178">
                  <c:v>30.547647138262899</c:v>
                </c:pt>
                <c:pt idx="33179">
                  <c:v>30.547805679813202</c:v>
                </c:pt>
                <c:pt idx="33180">
                  <c:v>30.547964220856102</c:v>
                </c:pt>
                <c:pt idx="33181">
                  <c:v>30.5481227613915</c:v>
                </c:pt>
                <c:pt idx="33182">
                  <c:v>30.5482813014196</c:v>
                </c:pt>
                <c:pt idx="33183">
                  <c:v>30.548439840940201</c:v>
                </c:pt>
                <c:pt idx="33184">
                  <c:v>30.5485983799534</c:v>
                </c:pt>
                <c:pt idx="33185">
                  <c:v>30.548756918459201</c:v>
                </c:pt>
                <c:pt idx="33186">
                  <c:v>30.5489154564576</c:v>
                </c:pt>
                <c:pt idx="33187">
                  <c:v>30.5490739939485</c:v>
                </c:pt>
                <c:pt idx="33188">
                  <c:v>30.549232530932098</c:v>
                </c:pt>
                <c:pt idx="33189">
                  <c:v>30.549391067408202</c:v>
                </c:pt>
                <c:pt idx="33190">
                  <c:v>30.549549603376899</c:v>
                </c:pt>
                <c:pt idx="33191">
                  <c:v>30.549708138838199</c:v>
                </c:pt>
                <c:pt idx="33192">
                  <c:v>30.549866673792099</c:v>
                </c:pt>
                <c:pt idx="33193">
                  <c:v>30.550025208238701</c:v>
                </c:pt>
                <c:pt idx="33194">
                  <c:v>30.550183742177801</c:v>
                </c:pt>
                <c:pt idx="33195">
                  <c:v>30.550342275609498</c:v>
                </c:pt>
                <c:pt idx="33196">
                  <c:v>30.550500808533801</c:v>
                </c:pt>
                <c:pt idx="33197">
                  <c:v>30.550659340950698</c:v>
                </c:pt>
                <c:pt idx="33198">
                  <c:v>30.5508178728602</c:v>
                </c:pt>
                <c:pt idx="33199">
                  <c:v>30.5509764042623</c:v>
                </c:pt>
                <c:pt idx="33200">
                  <c:v>30.551134935156998</c:v>
                </c:pt>
                <c:pt idx="33201">
                  <c:v>30.551293465544301</c:v>
                </c:pt>
                <c:pt idx="33202">
                  <c:v>30.551451995424198</c:v>
                </c:pt>
                <c:pt idx="33203">
                  <c:v>30.5516105247968</c:v>
                </c:pt>
                <c:pt idx="33204">
                  <c:v>30.551769053661999</c:v>
                </c:pt>
                <c:pt idx="33205">
                  <c:v>30.551927582019701</c:v>
                </c:pt>
                <c:pt idx="33206">
                  <c:v>30.5520861098701</c:v>
                </c:pt>
                <c:pt idx="33207">
                  <c:v>30.5522446372131</c:v>
                </c:pt>
                <c:pt idx="33208">
                  <c:v>30.552403164048801</c:v>
                </c:pt>
                <c:pt idx="33209">
                  <c:v>30.552561690377001</c:v>
                </c:pt>
                <c:pt idx="33210">
                  <c:v>30.552720216197901</c:v>
                </c:pt>
                <c:pt idx="33211">
                  <c:v>30.5528787415114</c:v>
                </c:pt>
                <c:pt idx="33212">
                  <c:v>30.553037266317499</c:v>
                </c:pt>
                <c:pt idx="33213">
                  <c:v>30.553195790616201</c:v>
                </c:pt>
                <c:pt idx="33214">
                  <c:v>30.553354314407599</c:v>
                </c:pt>
                <c:pt idx="33215">
                  <c:v>30.553512837691599</c:v>
                </c:pt>
                <c:pt idx="33216">
                  <c:v>30.5536713604683</c:v>
                </c:pt>
                <c:pt idx="33217">
                  <c:v>30.553829882737599</c:v>
                </c:pt>
                <c:pt idx="33218">
                  <c:v>30.553988404499499</c:v>
                </c:pt>
                <c:pt idx="33219">
                  <c:v>30.554146925754001</c:v>
                </c:pt>
                <c:pt idx="33220">
                  <c:v>30.5543054465012</c:v>
                </c:pt>
                <c:pt idx="33221">
                  <c:v>30.554463966741</c:v>
                </c:pt>
                <c:pt idx="33222">
                  <c:v>30.554622486473502</c:v>
                </c:pt>
                <c:pt idx="33223">
                  <c:v>30.554781005698601</c:v>
                </c:pt>
                <c:pt idx="33224">
                  <c:v>30.554939524416401</c:v>
                </c:pt>
                <c:pt idx="33225">
                  <c:v>30.555098042626799</c:v>
                </c:pt>
                <c:pt idx="33226">
                  <c:v>30.555256560329902</c:v>
                </c:pt>
                <c:pt idx="33227">
                  <c:v>30.555415077525598</c:v>
                </c:pt>
                <c:pt idx="33228">
                  <c:v>30.5555735942139</c:v>
                </c:pt>
                <c:pt idx="33229">
                  <c:v>30.555732110394899</c:v>
                </c:pt>
                <c:pt idx="33230">
                  <c:v>30.555890626068599</c:v>
                </c:pt>
                <c:pt idx="33231">
                  <c:v>30.556049141234901</c:v>
                </c:pt>
                <c:pt idx="33232">
                  <c:v>30.5562076558939</c:v>
                </c:pt>
                <c:pt idx="33233">
                  <c:v>30.5563661700456</c:v>
                </c:pt>
                <c:pt idx="33234">
                  <c:v>30.556524683689901</c:v>
                </c:pt>
                <c:pt idx="33235">
                  <c:v>30.5566831968268</c:v>
                </c:pt>
                <c:pt idx="33236">
                  <c:v>30.556841709456499</c:v>
                </c:pt>
                <c:pt idx="33237">
                  <c:v>30.5570002215788</c:v>
                </c:pt>
                <c:pt idx="33238">
                  <c:v>30.557158733193699</c:v>
                </c:pt>
                <c:pt idx="33239">
                  <c:v>30.557317244301402</c:v>
                </c:pt>
                <c:pt idx="33240">
                  <c:v>30.557475754901699</c:v>
                </c:pt>
                <c:pt idx="33241">
                  <c:v>30.5576342649947</c:v>
                </c:pt>
                <c:pt idx="33242">
                  <c:v>30.5577927745803</c:v>
                </c:pt>
                <c:pt idx="33243">
                  <c:v>30.557951283658699</c:v>
                </c:pt>
                <c:pt idx="33244">
                  <c:v>30.5581097922297</c:v>
                </c:pt>
                <c:pt idx="33245">
                  <c:v>30.558268300293399</c:v>
                </c:pt>
                <c:pt idx="33246">
                  <c:v>30.558426807849699</c:v>
                </c:pt>
                <c:pt idx="33247">
                  <c:v>30.558585314898799</c:v>
                </c:pt>
                <c:pt idx="33248">
                  <c:v>30.558743821440501</c:v>
                </c:pt>
                <c:pt idx="33249">
                  <c:v>30.5589023274749</c:v>
                </c:pt>
                <c:pt idx="33250">
                  <c:v>30.5590608330021</c:v>
                </c:pt>
                <c:pt idx="33251">
                  <c:v>30.559219338021901</c:v>
                </c:pt>
                <c:pt idx="33252">
                  <c:v>30.5593778425343</c:v>
                </c:pt>
                <c:pt idx="33253">
                  <c:v>30.559536346539499</c:v>
                </c:pt>
                <c:pt idx="33254">
                  <c:v>30.559694850037399</c:v>
                </c:pt>
                <c:pt idx="33255">
                  <c:v>30.559853353028</c:v>
                </c:pt>
                <c:pt idx="33256">
                  <c:v>30.560011855511199</c:v>
                </c:pt>
                <c:pt idx="33257">
                  <c:v>30.560170357487198</c:v>
                </c:pt>
                <c:pt idx="33258">
                  <c:v>30.560328858955899</c:v>
                </c:pt>
                <c:pt idx="33259">
                  <c:v>30.5604873599173</c:v>
                </c:pt>
                <c:pt idx="33260">
                  <c:v>30.560645860371299</c:v>
                </c:pt>
                <c:pt idx="33261">
                  <c:v>30.560804360318102</c:v>
                </c:pt>
                <c:pt idx="33262">
                  <c:v>30.560962859757598</c:v>
                </c:pt>
                <c:pt idx="33263">
                  <c:v>30.5611213586898</c:v>
                </c:pt>
                <c:pt idx="33264">
                  <c:v>30.561279857114702</c:v>
                </c:pt>
                <c:pt idx="33265">
                  <c:v>30.561438355032301</c:v>
                </c:pt>
                <c:pt idx="33266">
                  <c:v>30.561596852442602</c:v>
                </c:pt>
                <c:pt idx="33267">
                  <c:v>30.561755349345699</c:v>
                </c:pt>
                <c:pt idx="33268">
                  <c:v>30.561913845741401</c:v>
                </c:pt>
                <c:pt idx="33269">
                  <c:v>30.5620723416299</c:v>
                </c:pt>
                <c:pt idx="33270">
                  <c:v>30.5622308370111</c:v>
                </c:pt>
                <c:pt idx="33271">
                  <c:v>30.562389331885001</c:v>
                </c:pt>
                <c:pt idx="33272">
                  <c:v>30.562547826251699</c:v>
                </c:pt>
                <c:pt idx="33273">
                  <c:v>30.562706320111101</c:v>
                </c:pt>
                <c:pt idx="33274">
                  <c:v>30.562864813463101</c:v>
                </c:pt>
                <c:pt idx="33275">
                  <c:v>30.563023306308001</c:v>
                </c:pt>
                <c:pt idx="33276">
                  <c:v>30.563181798645498</c:v>
                </c:pt>
                <c:pt idx="33277">
                  <c:v>30.5633402904758</c:v>
                </c:pt>
                <c:pt idx="33278">
                  <c:v>30.563498781798799</c:v>
                </c:pt>
                <c:pt idx="33279">
                  <c:v>30.563657272614599</c:v>
                </c:pt>
                <c:pt idx="33280">
                  <c:v>30.563815762923099</c:v>
                </c:pt>
                <c:pt idx="33281">
                  <c:v>30.5639742527243</c:v>
                </c:pt>
                <c:pt idx="33282">
                  <c:v>30.564132742018199</c:v>
                </c:pt>
                <c:pt idx="33283">
                  <c:v>30.564291230804901</c:v>
                </c:pt>
                <c:pt idx="33284">
                  <c:v>30.564449719084401</c:v>
                </c:pt>
                <c:pt idx="33285">
                  <c:v>30.564608206856601</c:v>
                </c:pt>
                <c:pt idx="33286">
                  <c:v>30.564766694121499</c:v>
                </c:pt>
                <c:pt idx="33287">
                  <c:v>30.5649251808792</c:v>
                </c:pt>
                <c:pt idx="33288">
                  <c:v>30.565083667129599</c:v>
                </c:pt>
                <c:pt idx="33289">
                  <c:v>30.565242152872798</c:v>
                </c:pt>
                <c:pt idx="33290">
                  <c:v>30.565400638108699</c:v>
                </c:pt>
                <c:pt idx="33291">
                  <c:v>30.565559122837399</c:v>
                </c:pt>
                <c:pt idx="33292">
                  <c:v>30.5657176070589</c:v>
                </c:pt>
                <c:pt idx="33293">
                  <c:v>30.565876090773099</c:v>
                </c:pt>
                <c:pt idx="33294">
                  <c:v>30.566034573980001</c:v>
                </c:pt>
                <c:pt idx="33295">
                  <c:v>30.566193056679701</c:v>
                </c:pt>
                <c:pt idx="33296">
                  <c:v>30.566351538872201</c:v>
                </c:pt>
                <c:pt idx="33297">
                  <c:v>30.566510020557502</c:v>
                </c:pt>
                <c:pt idx="33298">
                  <c:v>30.566668501735499</c:v>
                </c:pt>
                <c:pt idx="33299">
                  <c:v>30.566826982406301</c:v>
                </c:pt>
                <c:pt idx="33300">
                  <c:v>30.5669854625698</c:v>
                </c:pt>
                <c:pt idx="33301">
                  <c:v>30.5671439422261</c:v>
                </c:pt>
                <c:pt idx="33302">
                  <c:v>30.567302421375199</c:v>
                </c:pt>
                <c:pt idx="33303">
                  <c:v>30.5674609000171</c:v>
                </c:pt>
                <c:pt idx="33304">
                  <c:v>30.567619378151701</c:v>
                </c:pt>
                <c:pt idx="33305">
                  <c:v>30.567777855779099</c:v>
                </c:pt>
                <c:pt idx="33306">
                  <c:v>30.567936332899301</c:v>
                </c:pt>
                <c:pt idx="33307">
                  <c:v>30.5680948095122</c:v>
                </c:pt>
                <c:pt idx="33308">
                  <c:v>30.568253285617999</c:v>
                </c:pt>
                <c:pt idx="33309">
                  <c:v>30.568411761216499</c:v>
                </c:pt>
                <c:pt idx="33310">
                  <c:v>30.568570236307799</c:v>
                </c:pt>
                <c:pt idx="33311">
                  <c:v>30.5687287108919</c:v>
                </c:pt>
                <c:pt idx="33312">
                  <c:v>30.568887184968801</c:v>
                </c:pt>
                <c:pt idx="33313">
                  <c:v>30.569045658538499</c:v>
                </c:pt>
                <c:pt idx="33314">
                  <c:v>30.569204131601001</c:v>
                </c:pt>
                <c:pt idx="33315">
                  <c:v>30.569362604156201</c:v>
                </c:pt>
                <c:pt idx="33316">
                  <c:v>30.5695210762043</c:v>
                </c:pt>
                <c:pt idx="33317">
                  <c:v>30.5696795477451</c:v>
                </c:pt>
                <c:pt idx="33318">
                  <c:v>30.5698380187788</c:v>
                </c:pt>
                <c:pt idx="33319">
                  <c:v>30.569996489305201</c:v>
                </c:pt>
                <c:pt idx="33320">
                  <c:v>30.570154959324501</c:v>
                </c:pt>
                <c:pt idx="33321">
                  <c:v>30.570313428836499</c:v>
                </c:pt>
                <c:pt idx="33322">
                  <c:v>30.570471897841401</c:v>
                </c:pt>
                <c:pt idx="33323">
                  <c:v>30.570630366339</c:v>
                </c:pt>
                <c:pt idx="33324">
                  <c:v>30.570788834329498</c:v>
                </c:pt>
                <c:pt idx="33325">
                  <c:v>30.570947301812801</c:v>
                </c:pt>
                <c:pt idx="33326">
                  <c:v>30.5711057687889</c:v>
                </c:pt>
                <c:pt idx="33327">
                  <c:v>30.5712642352578</c:v>
                </c:pt>
                <c:pt idx="33328">
                  <c:v>30.5714227012195</c:v>
                </c:pt>
                <c:pt idx="33329">
                  <c:v>30.571581166674001</c:v>
                </c:pt>
                <c:pt idx="33330">
                  <c:v>30.571739631621298</c:v>
                </c:pt>
                <c:pt idx="33331">
                  <c:v>30.571898096061499</c:v>
                </c:pt>
                <c:pt idx="33332">
                  <c:v>30.5720565599945</c:v>
                </c:pt>
                <c:pt idx="33333">
                  <c:v>30.572215023420299</c:v>
                </c:pt>
                <c:pt idx="33334">
                  <c:v>30.572373486338901</c:v>
                </c:pt>
                <c:pt idx="33335">
                  <c:v>30.572531948750399</c:v>
                </c:pt>
                <c:pt idx="33336">
                  <c:v>30.572690410654602</c:v>
                </c:pt>
                <c:pt idx="33337">
                  <c:v>30.572848872051701</c:v>
                </c:pt>
                <c:pt idx="33338">
                  <c:v>30.5730073329417</c:v>
                </c:pt>
                <c:pt idx="33339">
                  <c:v>30.573165793324399</c:v>
                </c:pt>
                <c:pt idx="33340">
                  <c:v>30.573324253199999</c:v>
                </c:pt>
                <c:pt idx="33341">
                  <c:v>30.573482712568499</c:v>
                </c:pt>
                <c:pt idx="33342">
                  <c:v>30.573641171429699</c:v>
                </c:pt>
                <c:pt idx="33343">
                  <c:v>30.5737996297838</c:v>
                </c:pt>
                <c:pt idx="33344">
                  <c:v>30.5739580876308</c:v>
                </c:pt>
                <c:pt idx="33345">
                  <c:v>30.5741165449706</c:v>
                </c:pt>
                <c:pt idx="33346">
                  <c:v>30.574275001803201</c:v>
                </c:pt>
                <c:pt idx="33347">
                  <c:v>30.574433458128699</c:v>
                </c:pt>
                <c:pt idx="33348">
                  <c:v>30.574591913947</c:v>
                </c:pt>
                <c:pt idx="33349">
                  <c:v>30.574750369258101</c:v>
                </c:pt>
                <c:pt idx="33350">
                  <c:v>30.574908824062199</c:v>
                </c:pt>
                <c:pt idx="33351">
                  <c:v>30.575067278359001</c:v>
                </c:pt>
                <c:pt idx="33352">
                  <c:v>30.575225732148699</c:v>
                </c:pt>
                <c:pt idx="33353">
                  <c:v>30.5753841854313</c:v>
                </c:pt>
                <c:pt idx="33354">
                  <c:v>30.575542638206699</c:v>
                </c:pt>
                <c:pt idx="33355">
                  <c:v>30.575701090475</c:v>
                </c:pt>
                <c:pt idx="33356">
                  <c:v>30.575859542236199</c:v>
                </c:pt>
                <c:pt idx="33357">
                  <c:v>30.576017993490201</c:v>
                </c:pt>
                <c:pt idx="33358">
                  <c:v>30.576176444236999</c:v>
                </c:pt>
                <c:pt idx="33359">
                  <c:v>30.576334894476801</c:v>
                </c:pt>
                <c:pt idx="33360">
                  <c:v>30.5764933442094</c:v>
                </c:pt>
                <c:pt idx="33361">
                  <c:v>30.576651793434799</c:v>
                </c:pt>
                <c:pt idx="33362">
                  <c:v>30.576810242153101</c:v>
                </c:pt>
                <c:pt idx="33363">
                  <c:v>30.5769686903643</c:v>
                </c:pt>
                <c:pt idx="33364">
                  <c:v>30.577127138068398</c:v>
                </c:pt>
                <c:pt idx="33365">
                  <c:v>30.5772855852654</c:v>
                </c:pt>
                <c:pt idx="33366">
                  <c:v>30.577444031955199</c:v>
                </c:pt>
                <c:pt idx="33367">
                  <c:v>30.577602478137901</c:v>
                </c:pt>
                <c:pt idx="33368">
                  <c:v>30.5777609238134</c:v>
                </c:pt>
                <c:pt idx="33369">
                  <c:v>30.577919368981899</c:v>
                </c:pt>
                <c:pt idx="33370">
                  <c:v>30.578077813643201</c:v>
                </c:pt>
                <c:pt idx="33371">
                  <c:v>30.5782362577974</c:v>
                </c:pt>
                <c:pt idx="33372">
                  <c:v>30.578394701444498</c:v>
                </c:pt>
                <c:pt idx="33373">
                  <c:v>30.5785531445845</c:v>
                </c:pt>
                <c:pt idx="33374">
                  <c:v>30.578711587217398</c:v>
                </c:pt>
                <c:pt idx="33375">
                  <c:v>30.5788700293432</c:v>
                </c:pt>
                <c:pt idx="33376">
                  <c:v>30.579028470961799</c:v>
                </c:pt>
                <c:pt idx="33377">
                  <c:v>30.5791869120734</c:v>
                </c:pt>
                <c:pt idx="33378">
                  <c:v>30.579345352677802</c:v>
                </c:pt>
                <c:pt idx="33379">
                  <c:v>30.579503792775199</c:v>
                </c:pt>
                <c:pt idx="33380">
                  <c:v>30.579662232365401</c:v>
                </c:pt>
                <c:pt idx="33381">
                  <c:v>30.579820671448498</c:v>
                </c:pt>
                <c:pt idx="33382">
                  <c:v>30.579979110024599</c:v>
                </c:pt>
                <c:pt idx="33383">
                  <c:v>30.5801375480935</c:v>
                </c:pt>
                <c:pt idx="33384">
                  <c:v>30.580295985655301</c:v>
                </c:pt>
                <c:pt idx="33385">
                  <c:v>30.580454422710101</c:v>
                </c:pt>
                <c:pt idx="33386">
                  <c:v>30.580612859257698</c:v>
                </c:pt>
                <c:pt idx="33387">
                  <c:v>30.580771295298302</c:v>
                </c:pt>
                <c:pt idx="33388">
                  <c:v>30.580929730831802</c:v>
                </c:pt>
                <c:pt idx="33389">
                  <c:v>30.581088165858201</c:v>
                </c:pt>
                <c:pt idx="33390">
                  <c:v>30.581246600377501</c:v>
                </c:pt>
                <c:pt idx="33391">
                  <c:v>30.5814050343897</c:v>
                </c:pt>
                <c:pt idx="33392">
                  <c:v>30.581563467894799</c:v>
                </c:pt>
                <c:pt idx="33393">
                  <c:v>30.581721900892902</c:v>
                </c:pt>
                <c:pt idx="33394">
                  <c:v>30.581880333383801</c:v>
                </c:pt>
                <c:pt idx="33395">
                  <c:v>30.582038765367699</c:v>
                </c:pt>
                <c:pt idx="33396">
                  <c:v>30.582197196844501</c:v>
                </c:pt>
                <c:pt idx="33397">
                  <c:v>30.582355627814302</c:v>
                </c:pt>
                <c:pt idx="33398">
                  <c:v>30.5825140582769</c:v>
                </c:pt>
                <c:pt idx="33399">
                  <c:v>30.5826724882325</c:v>
                </c:pt>
                <c:pt idx="33400">
                  <c:v>30.5828309176811</c:v>
                </c:pt>
                <c:pt idx="33401">
                  <c:v>30.582989346622501</c:v>
                </c:pt>
                <c:pt idx="33402">
                  <c:v>30.583147775056901</c:v>
                </c:pt>
                <c:pt idx="33403">
                  <c:v>30.5833062029842</c:v>
                </c:pt>
                <c:pt idx="33404">
                  <c:v>30.583464630404499</c:v>
                </c:pt>
                <c:pt idx="33405">
                  <c:v>30.583623057317698</c:v>
                </c:pt>
                <c:pt idx="33406">
                  <c:v>30.583781483723801</c:v>
                </c:pt>
                <c:pt idx="33407">
                  <c:v>30.583939909622899</c:v>
                </c:pt>
                <c:pt idx="33408">
                  <c:v>30.5840983350149</c:v>
                </c:pt>
                <c:pt idx="33409">
                  <c:v>30.584256759899901</c:v>
                </c:pt>
                <c:pt idx="33410">
                  <c:v>30.584415184277798</c:v>
                </c:pt>
                <c:pt idx="33411">
                  <c:v>30.584573608148599</c:v>
                </c:pt>
                <c:pt idx="33412">
                  <c:v>30.584732031512502</c:v>
                </c:pt>
                <c:pt idx="33413">
                  <c:v>30.584890454369202</c:v>
                </c:pt>
                <c:pt idx="33414">
                  <c:v>30.585048876718901</c:v>
                </c:pt>
                <c:pt idx="33415">
                  <c:v>30.585207298561599</c:v>
                </c:pt>
                <c:pt idx="33416">
                  <c:v>30.585365719897201</c:v>
                </c:pt>
                <c:pt idx="33417">
                  <c:v>30.585524140725799</c:v>
                </c:pt>
                <c:pt idx="33418">
                  <c:v>30.5856825610473</c:v>
                </c:pt>
                <c:pt idx="33419">
                  <c:v>30.5858409808618</c:v>
                </c:pt>
                <c:pt idx="33420">
                  <c:v>30.5859994001693</c:v>
                </c:pt>
                <c:pt idx="33421">
                  <c:v>30.586157818969699</c:v>
                </c:pt>
                <c:pt idx="33422">
                  <c:v>30.586316237263102</c:v>
                </c:pt>
                <c:pt idx="33423">
                  <c:v>30.5864746550494</c:v>
                </c:pt>
                <c:pt idx="33424">
                  <c:v>30.586633072328802</c:v>
                </c:pt>
                <c:pt idx="33425">
                  <c:v>30.586791489101</c:v>
                </c:pt>
                <c:pt idx="33426">
                  <c:v>30.5869499053663</c:v>
                </c:pt>
                <c:pt idx="33427">
                  <c:v>30.5871083211245</c:v>
                </c:pt>
                <c:pt idx="33428">
                  <c:v>30.587266736375799</c:v>
                </c:pt>
                <c:pt idx="33429">
                  <c:v>30.587425151119898</c:v>
                </c:pt>
                <c:pt idx="33430">
                  <c:v>30.5875835653571</c:v>
                </c:pt>
                <c:pt idx="33431">
                  <c:v>30.587741979087301</c:v>
                </c:pt>
                <c:pt idx="33432">
                  <c:v>30.587900392310399</c:v>
                </c:pt>
                <c:pt idx="33433">
                  <c:v>30.588058805026499</c:v>
                </c:pt>
                <c:pt idx="33434">
                  <c:v>30.588217217235599</c:v>
                </c:pt>
                <c:pt idx="33435">
                  <c:v>30.588375628937701</c:v>
                </c:pt>
                <c:pt idx="33436">
                  <c:v>30.5885340401327</c:v>
                </c:pt>
                <c:pt idx="33437">
                  <c:v>30.588692450820801</c:v>
                </c:pt>
                <c:pt idx="33438">
                  <c:v>30.588850861001902</c:v>
                </c:pt>
                <c:pt idx="33439">
                  <c:v>30.589009270675898</c:v>
                </c:pt>
                <c:pt idx="33440">
                  <c:v>30.589167679842902</c:v>
                </c:pt>
                <c:pt idx="33441">
                  <c:v>30.589326088503</c:v>
                </c:pt>
                <c:pt idx="33442">
                  <c:v>30.589484496655999</c:v>
                </c:pt>
                <c:pt idx="33443">
                  <c:v>30.589642904302</c:v>
                </c:pt>
                <c:pt idx="33444">
                  <c:v>30.5898013114411</c:v>
                </c:pt>
                <c:pt idx="33445">
                  <c:v>30.5899597180731</c:v>
                </c:pt>
                <c:pt idx="33446">
                  <c:v>30.590118124198099</c:v>
                </c:pt>
                <c:pt idx="33447">
                  <c:v>30.590276529816201</c:v>
                </c:pt>
                <c:pt idx="33448">
                  <c:v>30.590434934927199</c:v>
                </c:pt>
                <c:pt idx="33449">
                  <c:v>30.590593339531299</c:v>
                </c:pt>
                <c:pt idx="33450">
                  <c:v>30.590751743628399</c:v>
                </c:pt>
                <c:pt idx="33451">
                  <c:v>30.590910147218501</c:v>
                </c:pt>
                <c:pt idx="33452">
                  <c:v>30.5910685503016</c:v>
                </c:pt>
                <c:pt idx="33453">
                  <c:v>30.591226952877701</c:v>
                </c:pt>
                <c:pt idx="33454">
                  <c:v>30.591385354946802</c:v>
                </c:pt>
                <c:pt idx="33455">
                  <c:v>30.591543756508901</c:v>
                </c:pt>
                <c:pt idx="33456">
                  <c:v>30.5917021575641</c:v>
                </c:pt>
                <c:pt idx="33457">
                  <c:v>30.591860558112302</c:v>
                </c:pt>
                <c:pt idx="33458">
                  <c:v>30.592018958153499</c:v>
                </c:pt>
                <c:pt idx="33459">
                  <c:v>30.592177357687699</c:v>
                </c:pt>
                <c:pt idx="33460">
                  <c:v>30.592335756714998</c:v>
                </c:pt>
                <c:pt idx="33461">
                  <c:v>30.5924941552353</c:v>
                </c:pt>
                <c:pt idx="33462">
                  <c:v>30.592652553248598</c:v>
                </c:pt>
                <c:pt idx="33463">
                  <c:v>30.592810950754998</c:v>
                </c:pt>
                <c:pt idx="33464">
                  <c:v>30.592969347754401</c:v>
                </c:pt>
                <c:pt idx="33465">
                  <c:v>30.5931277442468</c:v>
                </c:pt>
                <c:pt idx="33466">
                  <c:v>30.593286140232198</c:v>
                </c:pt>
                <c:pt idx="33467">
                  <c:v>30.593444535710699</c:v>
                </c:pt>
                <c:pt idx="33468">
                  <c:v>30.593602930682302</c:v>
                </c:pt>
                <c:pt idx="33469">
                  <c:v>30.5937613251469</c:v>
                </c:pt>
                <c:pt idx="33470">
                  <c:v>30.593919719104498</c:v>
                </c:pt>
                <c:pt idx="33471">
                  <c:v>30.594078112555099</c:v>
                </c:pt>
                <c:pt idx="33472">
                  <c:v>30.594236505498898</c:v>
                </c:pt>
                <c:pt idx="33473">
                  <c:v>30.594394897935601</c:v>
                </c:pt>
                <c:pt idx="33474">
                  <c:v>30.594553289865399</c:v>
                </c:pt>
                <c:pt idx="33475">
                  <c:v>30.594711681288299</c:v>
                </c:pt>
                <c:pt idx="33476">
                  <c:v>30.594870072204198</c:v>
                </c:pt>
                <c:pt idx="33477">
                  <c:v>30.5950284626132</c:v>
                </c:pt>
                <c:pt idx="33478">
                  <c:v>30.595186852515202</c:v>
                </c:pt>
                <c:pt idx="33479">
                  <c:v>30.595345241910199</c:v>
                </c:pt>
                <c:pt idx="33480">
                  <c:v>30.595503630798401</c:v>
                </c:pt>
                <c:pt idx="33481">
                  <c:v>30.595662019179599</c:v>
                </c:pt>
                <c:pt idx="33482">
                  <c:v>30.5958204070538</c:v>
                </c:pt>
                <c:pt idx="33483">
                  <c:v>30.5959787944212</c:v>
                </c:pt>
                <c:pt idx="33484">
                  <c:v>30.596137181281598</c:v>
                </c:pt>
                <c:pt idx="33485">
                  <c:v>30.596295567635</c:v>
                </c:pt>
                <c:pt idx="33486">
                  <c:v>30.5964539534815</c:v>
                </c:pt>
                <c:pt idx="33487">
                  <c:v>30.5966123388211</c:v>
                </c:pt>
                <c:pt idx="33488">
                  <c:v>30.596770723653801</c:v>
                </c:pt>
                <c:pt idx="33489">
                  <c:v>30.596929107979498</c:v>
                </c:pt>
                <c:pt idx="33490">
                  <c:v>30.597087491798298</c:v>
                </c:pt>
                <c:pt idx="33491">
                  <c:v>30.5972458751102</c:v>
                </c:pt>
                <c:pt idx="33492">
                  <c:v>30.597404257915201</c:v>
                </c:pt>
                <c:pt idx="33493">
                  <c:v>30.597562640213301</c:v>
                </c:pt>
                <c:pt idx="33494">
                  <c:v>30.5977210220044</c:v>
                </c:pt>
                <c:pt idx="33495">
                  <c:v>30.597879403288601</c:v>
                </c:pt>
                <c:pt idx="33496">
                  <c:v>30.598037784065902</c:v>
                </c:pt>
                <c:pt idx="33497">
                  <c:v>30.598196164336301</c:v>
                </c:pt>
                <c:pt idx="33498">
                  <c:v>30.598354544099799</c:v>
                </c:pt>
                <c:pt idx="33499">
                  <c:v>30.598512923356299</c:v>
                </c:pt>
                <c:pt idx="33500">
                  <c:v>30.598671302105998</c:v>
                </c:pt>
                <c:pt idx="33501">
                  <c:v>30.5988296803487</c:v>
                </c:pt>
                <c:pt idx="33502">
                  <c:v>30.598988058084601</c:v>
                </c:pt>
                <c:pt idx="33503">
                  <c:v>30.5991464353135</c:v>
                </c:pt>
                <c:pt idx="33504">
                  <c:v>30.599304812035498</c:v>
                </c:pt>
                <c:pt idx="33505">
                  <c:v>30.599463188250699</c:v>
                </c:pt>
                <c:pt idx="33506">
                  <c:v>30.599621563958902</c:v>
                </c:pt>
                <c:pt idx="33507">
                  <c:v>30.5997799391603</c:v>
                </c:pt>
                <c:pt idx="33508">
                  <c:v>30.5999383138547</c:v>
                </c:pt>
                <c:pt idx="33509">
                  <c:v>30.6000966880422</c:v>
                </c:pt>
                <c:pt idx="33510">
                  <c:v>30.600255061722901</c:v>
                </c:pt>
                <c:pt idx="33511">
                  <c:v>30.600413434896701</c:v>
                </c:pt>
                <c:pt idx="33512">
                  <c:v>30.600571807563501</c:v>
                </c:pt>
                <c:pt idx="33513">
                  <c:v>30.600730179723499</c:v>
                </c:pt>
                <c:pt idx="33514">
                  <c:v>30.600888551376599</c:v>
                </c:pt>
                <c:pt idx="33515">
                  <c:v>30.601046922522901</c:v>
                </c:pt>
                <c:pt idx="33516">
                  <c:v>30.601205293162199</c:v>
                </c:pt>
                <c:pt idx="33517">
                  <c:v>30.601363663294599</c:v>
                </c:pt>
                <c:pt idx="33518">
                  <c:v>30.601522032920201</c:v>
                </c:pt>
                <c:pt idx="33519">
                  <c:v>30.601680402038902</c:v>
                </c:pt>
                <c:pt idx="33520">
                  <c:v>30.601838770650701</c:v>
                </c:pt>
                <c:pt idx="33521">
                  <c:v>30.601997138755699</c:v>
                </c:pt>
                <c:pt idx="33522">
                  <c:v>30.6021555063537</c:v>
                </c:pt>
                <c:pt idx="33523">
                  <c:v>30.602313873444899</c:v>
                </c:pt>
                <c:pt idx="33524">
                  <c:v>30.6024722400293</c:v>
                </c:pt>
                <c:pt idx="33525">
                  <c:v>30.6026306061067</c:v>
                </c:pt>
                <c:pt idx="33526">
                  <c:v>30.602788971677299</c:v>
                </c:pt>
                <c:pt idx="33527">
                  <c:v>30.602947336741</c:v>
                </c:pt>
                <c:pt idx="33528">
                  <c:v>30.603105701297899</c:v>
                </c:pt>
                <c:pt idx="33529">
                  <c:v>30.603264065347901</c:v>
                </c:pt>
                <c:pt idx="33530">
                  <c:v>30.603422428891101</c:v>
                </c:pt>
                <c:pt idx="33531">
                  <c:v>30.6035807919273</c:v>
                </c:pt>
                <c:pt idx="33532">
                  <c:v>30.6037391544568</c:v>
                </c:pt>
                <c:pt idx="33533">
                  <c:v>30.6038975164793</c:v>
                </c:pt>
                <c:pt idx="33534">
                  <c:v>30.604055877995101</c:v>
                </c:pt>
                <c:pt idx="33535">
                  <c:v>30.604214239003898</c:v>
                </c:pt>
                <c:pt idx="33536">
                  <c:v>30.604372599505901</c:v>
                </c:pt>
                <c:pt idx="33537">
                  <c:v>30.604530959501101</c:v>
                </c:pt>
                <c:pt idx="33538">
                  <c:v>30.604689318989401</c:v>
                </c:pt>
                <c:pt idx="33539">
                  <c:v>30.604847677970898</c:v>
                </c:pt>
                <c:pt idx="33540">
                  <c:v>30.605006036445499</c:v>
                </c:pt>
                <c:pt idx="33541">
                  <c:v>30.6051643944133</c:v>
                </c:pt>
                <c:pt idx="33542">
                  <c:v>30.605322751874301</c:v>
                </c:pt>
                <c:pt idx="33543">
                  <c:v>30.6054811088284</c:v>
                </c:pt>
                <c:pt idx="33544">
                  <c:v>30.605639465275601</c:v>
                </c:pt>
                <c:pt idx="33545">
                  <c:v>30.6057978212161</c:v>
                </c:pt>
                <c:pt idx="33546">
                  <c:v>30.605956176649698</c:v>
                </c:pt>
                <c:pt idx="33547">
                  <c:v>30.606114531576399</c:v>
                </c:pt>
                <c:pt idx="33548">
                  <c:v>30.6062728859964</c:v>
                </c:pt>
                <c:pt idx="33549">
                  <c:v>30.606431239909501</c:v>
                </c:pt>
                <c:pt idx="33550">
                  <c:v>30.6065895933157</c:v>
                </c:pt>
                <c:pt idx="33551">
                  <c:v>30.606747946215201</c:v>
                </c:pt>
                <c:pt idx="33552">
                  <c:v>30.6069062986078</c:v>
                </c:pt>
                <c:pt idx="33553">
                  <c:v>30.607064650493601</c:v>
                </c:pt>
                <c:pt idx="33554">
                  <c:v>30.607223001872601</c:v>
                </c:pt>
                <c:pt idx="33555">
                  <c:v>30.607381352744699</c:v>
                </c:pt>
                <c:pt idx="33556">
                  <c:v>30.607539703110099</c:v>
                </c:pt>
                <c:pt idx="33557">
                  <c:v>30.607698052968601</c:v>
                </c:pt>
                <c:pt idx="33558">
                  <c:v>30.607856402320301</c:v>
                </c:pt>
                <c:pt idx="33559">
                  <c:v>30.6080147511652</c:v>
                </c:pt>
                <c:pt idx="33560">
                  <c:v>30.608173099503301</c:v>
                </c:pt>
                <c:pt idx="33561">
                  <c:v>30.608331447334599</c:v>
                </c:pt>
                <c:pt idx="33562">
                  <c:v>30.608489794659</c:v>
                </c:pt>
                <c:pt idx="33563">
                  <c:v>30.608648141476699</c:v>
                </c:pt>
                <c:pt idx="33564">
                  <c:v>30.608806487787501</c:v>
                </c:pt>
                <c:pt idx="33565">
                  <c:v>30.6089648335916</c:v>
                </c:pt>
                <c:pt idx="33566">
                  <c:v>30.609123178888801</c:v>
                </c:pt>
                <c:pt idx="33567">
                  <c:v>30.6092815236793</c:v>
                </c:pt>
                <c:pt idx="33568">
                  <c:v>30.609439867962902</c:v>
                </c:pt>
                <c:pt idx="33569">
                  <c:v>30.609598211739801</c:v>
                </c:pt>
                <c:pt idx="33570">
                  <c:v>30.609756555009799</c:v>
                </c:pt>
                <c:pt idx="33571">
                  <c:v>30.609914897773098</c:v>
                </c:pt>
                <c:pt idx="33572">
                  <c:v>30.6100732400296</c:v>
                </c:pt>
                <c:pt idx="33573">
                  <c:v>30.6102315817792</c:v>
                </c:pt>
                <c:pt idx="33574">
                  <c:v>30.610389923022101</c:v>
                </c:pt>
                <c:pt idx="33575">
                  <c:v>30.610548263758201</c:v>
                </c:pt>
                <c:pt idx="33576">
                  <c:v>30.610706603987499</c:v>
                </c:pt>
                <c:pt idx="33577">
                  <c:v>30.610864943710101</c:v>
                </c:pt>
                <c:pt idx="33578">
                  <c:v>30.6110232829258</c:v>
                </c:pt>
                <c:pt idx="33579">
                  <c:v>30.611181621634799</c:v>
                </c:pt>
                <c:pt idx="33580">
                  <c:v>30.611339959837</c:v>
                </c:pt>
                <c:pt idx="33581">
                  <c:v>30.6114982975324</c:v>
                </c:pt>
                <c:pt idx="33582">
                  <c:v>30.611656634721001</c:v>
                </c:pt>
                <c:pt idx="33583">
                  <c:v>30.6118149714029</c:v>
                </c:pt>
                <c:pt idx="33584">
                  <c:v>30.611973307577902</c:v>
                </c:pt>
                <c:pt idx="33585">
                  <c:v>30.6121316432463</c:v>
                </c:pt>
                <c:pt idx="33586">
                  <c:v>30.612289978407802</c:v>
                </c:pt>
                <c:pt idx="33587">
                  <c:v>30.6124483130626</c:v>
                </c:pt>
                <c:pt idx="33588">
                  <c:v>30.612606647210601</c:v>
                </c:pt>
                <c:pt idx="33589">
                  <c:v>30.6127649808518</c:v>
                </c:pt>
                <c:pt idx="33590">
                  <c:v>30.6129233139863</c:v>
                </c:pt>
                <c:pt idx="33591">
                  <c:v>30.613081646613999</c:v>
                </c:pt>
                <c:pt idx="33592">
                  <c:v>30.613239978734999</c:v>
                </c:pt>
                <c:pt idx="33593">
                  <c:v>30.613398310349201</c:v>
                </c:pt>
                <c:pt idx="33594">
                  <c:v>30.613556641456601</c:v>
                </c:pt>
                <c:pt idx="33595">
                  <c:v>30.613714972057299</c:v>
                </c:pt>
                <c:pt idx="33596">
                  <c:v>30.613873302151202</c:v>
                </c:pt>
                <c:pt idx="33597">
                  <c:v>30.614031631738399</c:v>
                </c:pt>
                <c:pt idx="33598">
                  <c:v>30.614189960818798</c:v>
                </c:pt>
                <c:pt idx="33599">
                  <c:v>30.614348289392499</c:v>
                </c:pt>
                <c:pt idx="33600">
                  <c:v>30.614506617459401</c:v>
                </c:pt>
                <c:pt idx="33601">
                  <c:v>30.614664945019602</c:v>
                </c:pt>
                <c:pt idx="33602">
                  <c:v>30.6148232720731</c:v>
                </c:pt>
                <c:pt idx="33603">
                  <c:v>30.614981598619799</c:v>
                </c:pt>
                <c:pt idx="33604">
                  <c:v>30.615139924659701</c:v>
                </c:pt>
                <c:pt idx="33605">
                  <c:v>30.6152982501929</c:v>
                </c:pt>
                <c:pt idx="33606">
                  <c:v>30.615456575219401</c:v>
                </c:pt>
                <c:pt idx="33607">
                  <c:v>30.615614899739199</c:v>
                </c:pt>
                <c:pt idx="33608">
                  <c:v>30.6157732237522</c:v>
                </c:pt>
                <c:pt idx="33609">
                  <c:v>30.615931547258501</c:v>
                </c:pt>
                <c:pt idx="33610">
                  <c:v>30.616089870258001</c:v>
                </c:pt>
                <c:pt idx="33611">
                  <c:v>30.616248192750799</c:v>
                </c:pt>
                <c:pt idx="33612">
                  <c:v>30.616406514736902</c:v>
                </c:pt>
                <c:pt idx="33613">
                  <c:v>30.616564836216298</c:v>
                </c:pt>
                <c:pt idx="33614">
                  <c:v>30.6167231571889</c:v>
                </c:pt>
                <c:pt idx="33615">
                  <c:v>30.6168814776548</c:v>
                </c:pt>
                <c:pt idx="33616">
                  <c:v>30.617039797614002</c:v>
                </c:pt>
                <c:pt idx="33617">
                  <c:v>30.617198117066501</c:v>
                </c:pt>
                <c:pt idx="33618">
                  <c:v>30.617356436012301</c:v>
                </c:pt>
                <c:pt idx="33619">
                  <c:v>30.6175147544513</c:v>
                </c:pt>
                <c:pt idx="33620">
                  <c:v>30.617673072383599</c:v>
                </c:pt>
                <c:pt idx="33621">
                  <c:v>30.617831389809201</c:v>
                </c:pt>
                <c:pt idx="33622">
                  <c:v>30.6179897067281</c:v>
                </c:pt>
                <c:pt idx="33623">
                  <c:v>30.6181480231403</c:v>
                </c:pt>
                <c:pt idx="33624">
                  <c:v>30.618306339045802</c:v>
                </c:pt>
                <c:pt idx="33625">
                  <c:v>30.618464654444601</c:v>
                </c:pt>
                <c:pt idx="33626">
                  <c:v>30.618622969336698</c:v>
                </c:pt>
                <c:pt idx="33627">
                  <c:v>30.618781283722001</c:v>
                </c:pt>
                <c:pt idx="33628">
                  <c:v>30.618939597600701</c:v>
                </c:pt>
                <c:pt idx="33629">
                  <c:v>30.619097910972599</c:v>
                </c:pt>
                <c:pt idx="33630">
                  <c:v>30.619256223837901</c:v>
                </c:pt>
                <c:pt idx="33631">
                  <c:v>30.619414536196501</c:v>
                </c:pt>
                <c:pt idx="33632">
                  <c:v>30.6195728480483</c:v>
                </c:pt>
                <c:pt idx="33633">
                  <c:v>30.619731159393499</c:v>
                </c:pt>
                <c:pt idx="33634">
                  <c:v>30.619889470232</c:v>
                </c:pt>
                <c:pt idx="33635">
                  <c:v>30.620047780563802</c:v>
                </c:pt>
                <c:pt idx="33636">
                  <c:v>30.620206090388901</c:v>
                </c:pt>
                <c:pt idx="33637">
                  <c:v>30.620364399707299</c:v>
                </c:pt>
                <c:pt idx="33638">
                  <c:v>30.620522708519001</c:v>
                </c:pt>
                <c:pt idx="33639">
                  <c:v>30.620681016824101</c:v>
                </c:pt>
                <c:pt idx="33640">
                  <c:v>30.620839324622501</c:v>
                </c:pt>
                <c:pt idx="33641">
                  <c:v>30.620997631914101</c:v>
                </c:pt>
                <c:pt idx="33642">
                  <c:v>30.621155938699101</c:v>
                </c:pt>
                <c:pt idx="33643">
                  <c:v>30.621314244977501</c:v>
                </c:pt>
                <c:pt idx="33644">
                  <c:v>30.6214725507491</c:v>
                </c:pt>
                <c:pt idx="33645">
                  <c:v>30.6216308560141</c:v>
                </c:pt>
                <c:pt idx="33646">
                  <c:v>30.621789160772401</c:v>
                </c:pt>
                <c:pt idx="33647">
                  <c:v>30.621947465024</c:v>
                </c:pt>
                <c:pt idx="33648">
                  <c:v>30.622105768769</c:v>
                </c:pt>
                <c:pt idx="33649">
                  <c:v>30.622264072007301</c:v>
                </c:pt>
                <c:pt idx="33650">
                  <c:v>30.6224223747389</c:v>
                </c:pt>
                <c:pt idx="33651">
                  <c:v>30.6225806769638</c:v>
                </c:pt>
                <c:pt idx="33652">
                  <c:v>30.622738978682101</c:v>
                </c:pt>
                <c:pt idx="33653">
                  <c:v>30.622897279893799</c:v>
                </c:pt>
                <c:pt idx="33654">
                  <c:v>30.623055580598798</c:v>
                </c:pt>
                <c:pt idx="33655">
                  <c:v>30.623213880797099</c:v>
                </c:pt>
                <c:pt idx="33656">
                  <c:v>30.623372180488701</c:v>
                </c:pt>
                <c:pt idx="33657">
                  <c:v>30.6235304796737</c:v>
                </c:pt>
                <c:pt idx="33658">
                  <c:v>30.623688778352101</c:v>
                </c:pt>
                <c:pt idx="33659">
                  <c:v>30.623847076523798</c:v>
                </c:pt>
                <c:pt idx="33660">
                  <c:v>30.624005374188801</c:v>
                </c:pt>
                <c:pt idx="33661">
                  <c:v>30.624163671347201</c:v>
                </c:pt>
                <c:pt idx="33662">
                  <c:v>30.624321967998998</c:v>
                </c:pt>
                <c:pt idx="33663">
                  <c:v>30.624480264144101</c:v>
                </c:pt>
                <c:pt idx="33664">
                  <c:v>30.6246385597825</c:v>
                </c:pt>
                <c:pt idx="33665">
                  <c:v>30.624796854914401</c:v>
                </c:pt>
                <c:pt idx="33666">
                  <c:v>30.624955149539499</c:v>
                </c:pt>
                <c:pt idx="33667">
                  <c:v>30.625113443658101</c:v>
                </c:pt>
                <c:pt idx="33668">
                  <c:v>30.625271737270001</c:v>
                </c:pt>
                <c:pt idx="33669">
                  <c:v>30.625430030375199</c:v>
                </c:pt>
                <c:pt idx="33670">
                  <c:v>30.625588322973901</c:v>
                </c:pt>
                <c:pt idx="33671">
                  <c:v>30.6257466150659</c:v>
                </c:pt>
                <c:pt idx="33672">
                  <c:v>30.625904906651201</c:v>
                </c:pt>
                <c:pt idx="33673">
                  <c:v>30.626063197730002</c:v>
                </c:pt>
                <c:pt idx="33674">
                  <c:v>30.6262214883021</c:v>
                </c:pt>
                <c:pt idx="33675">
                  <c:v>30.6263797783676</c:v>
                </c:pt>
                <c:pt idx="33676">
                  <c:v>30.626538067926401</c:v>
                </c:pt>
                <c:pt idx="33677">
                  <c:v>30.626696356978702</c:v>
                </c:pt>
                <c:pt idx="33678">
                  <c:v>30.6268546455243</c:v>
                </c:pt>
                <c:pt idx="33679">
                  <c:v>30.6270129335633</c:v>
                </c:pt>
                <c:pt idx="33680">
                  <c:v>30.627171221095701</c:v>
                </c:pt>
                <c:pt idx="33681">
                  <c:v>30.627329508121399</c:v>
                </c:pt>
                <c:pt idx="33682">
                  <c:v>30.627487794640601</c:v>
                </c:pt>
                <c:pt idx="33683">
                  <c:v>30.627646080653101</c:v>
                </c:pt>
                <c:pt idx="33684">
                  <c:v>30.627804366159001</c:v>
                </c:pt>
                <c:pt idx="33685">
                  <c:v>30.627962651158299</c:v>
                </c:pt>
                <c:pt idx="33686">
                  <c:v>30.628120935651001</c:v>
                </c:pt>
                <c:pt idx="33687">
                  <c:v>30.628279219637101</c:v>
                </c:pt>
                <c:pt idx="33688">
                  <c:v>30.628437503116601</c:v>
                </c:pt>
                <c:pt idx="33689">
                  <c:v>30.628595786089502</c:v>
                </c:pt>
                <c:pt idx="33690">
                  <c:v>30.6287540685558</c:v>
                </c:pt>
                <c:pt idx="33691">
                  <c:v>30.628912350515499</c:v>
                </c:pt>
                <c:pt idx="33692">
                  <c:v>30.629070631968499</c:v>
                </c:pt>
                <c:pt idx="33693">
                  <c:v>30.629228912915</c:v>
                </c:pt>
                <c:pt idx="33694">
                  <c:v>30.629387193354901</c:v>
                </c:pt>
                <c:pt idx="33695">
                  <c:v>30.6295454732882</c:v>
                </c:pt>
                <c:pt idx="33696">
                  <c:v>30.629703752714899</c:v>
                </c:pt>
                <c:pt idx="33697">
                  <c:v>30.629862031635</c:v>
                </c:pt>
                <c:pt idx="33698">
                  <c:v>30.6300203100486</c:v>
                </c:pt>
                <c:pt idx="33699">
                  <c:v>30.630178587955498</c:v>
                </c:pt>
                <c:pt idx="33700">
                  <c:v>30.6303368653559</c:v>
                </c:pt>
                <c:pt idx="33701">
                  <c:v>30.6304951422496</c:v>
                </c:pt>
                <c:pt idx="33702">
                  <c:v>30.6306534186368</c:v>
                </c:pt>
                <c:pt idx="33703">
                  <c:v>30.630811694517401</c:v>
                </c:pt>
                <c:pt idx="33704">
                  <c:v>30.6309699698914</c:v>
                </c:pt>
                <c:pt idx="33705">
                  <c:v>30.631128244758902</c:v>
                </c:pt>
                <c:pt idx="33706">
                  <c:v>30.631286519119801</c:v>
                </c:pt>
                <c:pt idx="33707">
                  <c:v>30.631444792974101</c:v>
                </c:pt>
                <c:pt idx="33708">
                  <c:v>30.631603066321802</c:v>
                </c:pt>
                <c:pt idx="33709">
                  <c:v>30.6317613391629</c:v>
                </c:pt>
                <c:pt idx="33710">
                  <c:v>30.631919611497501</c:v>
                </c:pt>
                <c:pt idx="33711">
                  <c:v>30.632077883325501</c:v>
                </c:pt>
                <c:pt idx="33712">
                  <c:v>30.632236154647</c:v>
                </c:pt>
                <c:pt idx="33713">
                  <c:v>30.6323944254619</c:v>
                </c:pt>
                <c:pt idx="33714">
                  <c:v>30.632552695770201</c:v>
                </c:pt>
                <c:pt idx="33715">
                  <c:v>30.632710965571899</c:v>
                </c:pt>
                <c:pt idx="33716">
                  <c:v>30.632869234867101</c:v>
                </c:pt>
                <c:pt idx="33717">
                  <c:v>30.6330275036558</c:v>
                </c:pt>
                <c:pt idx="33718">
                  <c:v>30.6331857719378</c:v>
                </c:pt>
                <c:pt idx="33719">
                  <c:v>30.6333440397134</c:v>
                </c:pt>
                <c:pt idx="33720">
                  <c:v>30.633502306982301</c:v>
                </c:pt>
                <c:pt idx="33721">
                  <c:v>30.633660573744798</c:v>
                </c:pt>
                <c:pt idx="33722">
                  <c:v>30.6338188400006</c:v>
                </c:pt>
                <c:pt idx="33723">
                  <c:v>30.633977105749999</c:v>
                </c:pt>
                <c:pt idx="33724">
                  <c:v>30.634135370992698</c:v>
                </c:pt>
                <c:pt idx="33725">
                  <c:v>30.634293635729001</c:v>
                </c:pt>
                <c:pt idx="33726">
                  <c:v>30.634451899958599</c:v>
                </c:pt>
                <c:pt idx="33727">
                  <c:v>30.634610163681799</c:v>
                </c:pt>
                <c:pt idx="33728">
                  <c:v>30.6347684268984</c:v>
                </c:pt>
                <c:pt idx="33729">
                  <c:v>30.634926689608498</c:v>
                </c:pt>
                <c:pt idx="33730">
                  <c:v>30.635084951812001</c:v>
                </c:pt>
                <c:pt idx="33731">
                  <c:v>30.635243213509</c:v>
                </c:pt>
                <c:pt idx="33732">
                  <c:v>30.6354014746994</c:v>
                </c:pt>
                <c:pt idx="33733">
                  <c:v>30.6355597353833</c:v>
                </c:pt>
                <c:pt idx="33734">
                  <c:v>30.6357179955607</c:v>
                </c:pt>
                <c:pt idx="33735">
                  <c:v>30.635876255231601</c:v>
                </c:pt>
                <c:pt idx="33736">
                  <c:v>30.636034514395899</c:v>
                </c:pt>
                <c:pt idx="33737">
                  <c:v>30.6361927730537</c:v>
                </c:pt>
                <c:pt idx="33738">
                  <c:v>30.636351031204999</c:v>
                </c:pt>
                <c:pt idx="33739">
                  <c:v>30.636509288849801</c:v>
                </c:pt>
                <c:pt idx="33740">
                  <c:v>30.636667545988001</c:v>
                </c:pt>
                <c:pt idx="33741">
                  <c:v>30.6368258026197</c:v>
                </c:pt>
                <c:pt idx="33742">
                  <c:v>30.6369840587449</c:v>
                </c:pt>
                <c:pt idx="33743">
                  <c:v>30.637142314363601</c:v>
                </c:pt>
                <c:pt idx="33744">
                  <c:v>30.637300569475801</c:v>
                </c:pt>
                <c:pt idx="33745">
                  <c:v>30.637458824081499</c:v>
                </c:pt>
                <c:pt idx="33746">
                  <c:v>30.6376170781806</c:v>
                </c:pt>
                <c:pt idx="33747">
                  <c:v>30.637775331773199</c:v>
                </c:pt>
                <c:pt idx="33748">
                  <c:v>30.6379335848594</c:v>
                </c:pt>
                <c:pt idx="33749">
                  <c:v>30.638091837438999</c:v>
                </c:pt>
                <c:pt idx="33750">
                  <c:v>30.638250089512098</c:v>
                </c:pt>
                <c:pt idx="33751">
                  <c:v>30.638408341078701</c:v>
                </c:pt>
                <c:pt idx="33752">
                  <c:v>30.638566592138801</c:v>
                </c:pt>
                <c:pt idx="33753">
                  <c:v>30.638724842692401</c:v>
                </c:pt>
                <c:pt idx="33754">
                  <c:v>30.638883092739501</c:v>
                </c:pt>
                <c:pt idx="33755">
                  <c:v>30.639041342280098</c:v>
                </c:pt>
                <c:pt idx="33756">
                  <c:v>30.639199591314298</c:v>
                </c:pt>
                <c:pt idx="33757">
                  <c:v>30.6393578398419</c:v>
                </c:pt>
                <c:pt idx="33758">
                  <c:v>30.639516087863001</c:v>
                </c:pt>
                <c:pt idx="33759">
                  <c:v>30.639674335377698</c:v>
                </c:pt>
                <c:pt idx="33760">
                  <c:v>30.6398325823858</c:v>
                </c:pt>
                <c:pt idx="33761">
                  <c:v>30.639990828887498</c:v>
                </c:pt>
                <c:pt idx="33762">
                  <c:v>30.640149074882601</c:v>
                </c:pt>
                <c:pt idx="33763">
                  <c:v>30.640307320371299</c:v>
                </c:pt>
                <c:pt idx="33764">
                  <c:v>30.640465565353601</c:v>
                </c:pt>
                <c:pt idx="33765">
                  <c:v>30.6406238098293</c:v>
                </c:pt>
                <c:pt idx="33766">
                  <c:v>30.6407820537985</c:v>
                </c:pt>
                <c:pt idx="33767">
                  <c:v>30.640940297261299</c:v>
                </c:pt>
                <c:pt idx="33768">
                  <c:v>30.641098540217602</c:v>
                </c:pt>
                <c:pt idx="33769">
                  <c:v>30.641256782667401</c:v>
                </c:pt>
                <c:pt idx="33770">
                  <c:v>30.641415024610801</c:v>
                </c:pt>
                <c:pt idx="33771">
                  <c:v>30.641573266047601</c:v>
                </c:pt>
                <c:pt idx="33772">
                  <c:v>30.6417315069781</c:v>
                </c:pt>
                <c:pt idx="33773">
                  <c:v>30.641889747402001</c:v>
                </c:pt>
                <c:pt idx="33774">
                  <c:v>30.642047987319501</c:v>
                </c:pt>
                <c:pt idx="33775">
                  <c:v>30.642206226730501</c:v>
                </c:pt>
                <c:pt idx="33776">
                  <c:v>30.642364465635001</c:v>
                </c:pt>
                <c:pt idx="33777">
                  <c:v>30.642522704033102</c:v>
                </c:pt>
                <c:pt idx="33778">
                  <c:v>30.642680941924699</c:v>
                </c:pt>
                <c:pt idx="33779">
                  <c:v>30.642839179309899</c:v>
                </c:pt>
                <c:pt idx="33780">
                  <c:v>30.642997416188599</c:v>
                </c:pt>
                <c:pt idx="33781">
                  <c:v>30.6431556525609</c:v>
                </c:pt>
                <c:pt idx="33782">
                  <c:v>30.6433138884267</c:v>
                </c:pt>
                <c:pt idx="33783">
                  <c:v>30.643472123786001</c:v>
                </c:pt>
                <c:pt idx="33784">
                  <c:v>30.643630358638902</c:v>
                </c:pt>
                <c:pt idx="33785">
                  <c:v>30.643788592985299</c:v>
                </c:pt>
                <c:pt idx="33786">
                  <c:v>30.643946826825299</c:v>
                </c:pt>
                <c:pt idx="33787">
                  <c:v>30.6441050601589</c:v>
                </c:pt>
                <c:pt idx="33788">
                  <c:v>30.644263292986</c:v>
                </c:pt>
                <c:pt idx="33789">
                  <c:v>30.644421525306701</c:v>
                </c:pt>
                <c:pt idx="33790">
                  <c:v>30.644579757120901</c:v>
                </c:pt>
                <c:pt idx="33791">
                  <c:v>30.644737988428702</c:v>
                </c:pt>
                <c:pt idx="33792">
                  <c:v>30.644896219230102</c:v>
                </c:pt>
                <c:pt idx="33793">
                  <c:v>30.645054449524999</c:v>
                </c:pt>
                <c:pt idx="33794">
                  <c:v>30.645212679313499</c:v>
                </c:pt>
                <c:pt idx="33795">
                  <c:v>30.645370908595499</c:v>
                </c:pt>
                <c:pt idx="33796">
                  <c:v>30.645529137371099</c:v>
                </c:pt>
                <c:pt idx="33797">
                  <c:v>30.645687365640299</c:v>
                </c:pt>
                <c:pt idx="33798">
                  <c:v>30.645845593403099</c:v>
                </c:pt>
                <c:pt idx="33799">
                  <c:v>30.646003820659399</c:v>
                </c:pt>
                <c:pt idx="33800">
                  <c:v>30.646162047409302</c:v>
                </c:pt>
                <c:pt idx="33801">
                  <c:v>30.646320273652801</c:v>
                </c:pt>
                <c:pt idx="33802">
                  <c:v>30.6464784993899</c:v>
                </c:pt>
                <c:pt idx="33803">
                  <c:v>30.6466367246205</c:v>
                </c:pt>
                <c:pt idx="33804">
                  <c:v>30.646794949344699</c:v>
                </c:pt>
                <c:pt idx="33805">
                  <c:v>30.646953173562601</c:v>
                </c:pt>
                <c:pt idx="33806">
                  <c:v>30.647111397273999</c:v>
                </c:pt>
                <c:pt idx="33807">
                  <c:v>30.647269620478902</c:v>
                </c:pt>
                <c:pt idx="33808">
                  <c:v>30.6474278431775</c:v>
                </c:pt>
                <c:pt idx="33809">
                  <c:v>30.647586065369701</c:v>
                </c:pt>
                <c:pt idx="33810">
                  <c:v>30.647744287055399</c:v>
                </c:pt>
                <c:pt idx="33811">
                  <c:v>30.6479025082348</c:v>
                </c:pt>
                <c:pt idx="33812">
                  <c:v>30.648060728907701</c:v>
                </c:pt>
                <c:pt idx="33813">
                  <c:v>30.648218949074298</c:v>
                </c:pt>
                <c:pt idx="33814">
                  <c:v>30.648377168734399</c:v>
                </c:pt>
                <c:pt idx="33815">
                  <c:v>30.648535387888099</c:v>
                </c:pt>
                <c:pt idx="33816">
                  <c:v>30.648693606535499</c:v>
                </c:pt>
                <c:pt idx="33817">
                  <c:v>30.648851824676399</c:v>
                </c:pt>
                <c:pt idx="33818">
                  <c:v>30.649010042311001</c:v>
                </c:pt>
                <c:pt idx="33819">
                  <c:v>30.649168259439101</c:v>
                </c:pt>
                <c:pt idx="33820">
                  <c:v>30.649326476060899</c:v>
                </c:pt>
                <c:pt idx="33821">
                  <c:v>30.649484692176198</c:v>
                </c:pt>
                <c:pt idx="33822">
                  <c:v>30.6496429077852</c:v>
                </c:pt>
                <c:pt idx="33823">
                  <c:v>30.649801122887801</c:v>
                </c:pt>
                <c:pt idx="33824">
                  <c:v>30.649959337483999</c:v>
                </c:pt>
                <c:pt idx="33825">
                  <c:v>30.6501175515738</c:v>
                </c:pt>
                <c:pt idx="33826">
                  <c:v>30.6502757651573</c:v>
                </c:pt>
                <c:pt idx="33827">
                  <c:v>30.6504339782343</c:v>
                </c:pt>
                <c:pt idx="33828">
                  <c:v>30.650592190805</c:v>
                </c:pt>
                <c:pt idx="33829">
                  <c:v>30.650750402869299</c:v>
                </c:pt>
                <c:pt idx="33830">
                  <c:v>30.650908614427198</c:v>
                </c:pt>
                <c:pt idx="33831">
                  <c:v>30.6510668254788</c:v>
                </c:pt>
                <c:pt idx="33832">
                  <c:v>30.651225036024002</c:v>
                </c:pt>
                <c:pt idx="33833">
                  <c:v>30.6513832460628</c:v>
                </c:pt>
                <c:pt idx="33834">
                  <c:v>30.651541455595201</c:v>
                </c:pt>
                <c:pt idx="33835">
                  <c:v>30.651699664621301</c:v>
                </c:pt>
                <c:pt idx="33836">
                  <c:v>30.651857873141001</c:v>
                </c:pt>
                <c:pt idx="33837">
                  <c:v>30.652016081154301</c:v>
                </c:pt>
                <c:pt idx="33838">
                  <c:v>30.6521742886613</c:v>
                </c:pt>
                <c:pt idx="33839">
                  <c:v>30.652332495661899</c:v>
                </c:pt>
                <c:pt idx="33840">
                  <c:v>30.652490702156101</c:v>
                </c:pt>
                <c:pt idx="33841">
                  <c:v>30.652648908143998</c:v>
                </c:pt>
                <c:pt idx="33842">
                  <c:v>30.652807113625599</c:v>
                </c:pt>
                <c:pt idx="33843">
                  <c:v>30.652965318600799</c:v>
                </c:pt>
                <c:pt idx="33844">
                  <c:v>30.653123523069599</c:v>
                </c:pt>
                <c:pt idx="33845">
                  <c:v>30.653281727032098</c:v>
                </c:pt>
                <c:pt idx="33846">
                  <c:v>30.653439930488201</c:v>
                </c:pt>
                <c:pt idx="33847">
                  <c:v>30.653598133437999</c:v>
                </c:pt>
                <c:pt idx="33848">
                  <c:v>30.6537563358814</c:v>
                </c:pt>
                <c:pt idx="33849">
                  <c:v>30.653914537818501</c:v>
                </c:pt>
                <c:pt idx="33850">
                  <c:v>30.654072739249202</c:v>
                </c:pt>
                <c:pt idx="33851">
                  <c:v>30.654230940173601</c:v>
                </c:pt>
                <c:pt idx="33852">
                  <c:v>30.6543891405917</c:v>
                </c:pt>
                <c:pt idx="33853">
                  <c:v>30.654547340503399</c:v>
                </c:pt>
                <c:pt idx="33854">
                  <c:v>30.6547055399088</c:v>
                </c:pt>
                <c:pt idx="33855">
                  <c:v>30.654863738807801</c:v>
                </c:pt>
                <c:pt idx="33856">
                  <c:v>30.655021937200502</c:v>
                </c:pt>
                <c:pt idx="33857">
                  <c:v>30.655180135086901</c:v>
                </c:pt>
                <c:pt idx="33858">
                  <c:v>30.655338332467</c:v>
                </c:pt>
                <c:pt idx="33859">
                  <c:v>30.655496529340699</c:v>
                </c:pt>
                <c:pt idx="33860">
                  <c:v>30.6556547257081</c:v>
                </c:pt>
                <c:pt idx="33861">
                  <c:v>30.655812921569101</c:v>
                </c:pt>
                <c:pt idx="33862">
                  <c:v>30.655971116923901</c:v>
                </c:pt>
                <c:pt idx="33863">
                  <c:v>30.6561293117723</c:v>
                </c:pt>
                <c:pt idx="33864">
                  <c:v>30.656287506114399</c:v>
                </c:pt>
                <c:pt idx="33865">
                  <c:v>30.656445699950201</c:v>
                </c:pt>
                <c:pt idx="33866">
                  <c:v>30.656603893279598</c:v>
                </c:pt>
                <c:pt idx="33867">
                  <c:v>30.656762086102798</c:v>
                </c:pt>
                <c:pt idx="33868">
                  <c:v>30.656920278419602</c:v>
                </c:pt>
                <c:pt idx="33869">
                  <c:v>30.6570784702301</c:v>
                </c:pt>
                <c:pt idx="33870">
                  <c:v>30.657236661534299</c:v>
                </c:pt>
                <c:pt idx="33871">
                  <c:v>30.6573948523322</c:v>
                </c:pt>
                <c:pt idx="33872">
                  <c:v>30.6575530426238</c:v>
                </c:pt>
                <c:pt idx="33873">
                  <c:v>30.657711232409099</c:v>
                </c:pt>
                <c:pt idx="33874">
                  <c:v>30.657869421688002</c:v>
                </c:pt>
                <c:pt idx="33875">
                  <c:v>30.658027610460699</c:v>
                </c:pt>
                <c:pt idx="33876">
                  <c:v>30.6581857987271</c:v>
                </c:pt>
                <c:pt idx="33877">
                  <c:v>30.6583439864871</c:v>
                </c:pt>
                <c:pt idx="33878">
                  <c:v>30.658502173740899</c:v>
                </c:pt>
                <c:pt idx="33879">
                  <c:v>30.658660360488401</c:v>
                </c:pt>
                <c:pt idx="33880">
                  <c:v>30.658818546729499</c:v>
                </c:pt>
                <c:pt idx="33881">
                  <c:v>30.658976732464399</c:v>
                </c:pt>
                <c:pt idx="33882">
                  <c:v>30.659134917692999</c:v>
                </c:pt>
                <c:pt idx="33883">
                  <c:v>30.659293102415301</c:v>
                </c:pt>
                <c:pt idx="33884">
                  <c:v>30.659451286631299</c:v>
                </c:pt>
                <c:pt idx="33885">
                  <c:v>30.659609470341</c:v>
                </c:pt>
                <c:pt idx="33886">
                  <c:v>30.659767653544499</c:v>
                </c:pt>
                <c:pt idx="33887">
                  <c:v>30.659925836241602</c:v>
                </c:pt>
                <c:pt idx="33888">
                  <c:v>30.660084018432499</c:v>
                </c:pt>
                <c:pt idx="33889">
                  <c:v>30.6602422001171</c:v>
                </c:pt>
                <c:pt idx="33890">
                  <c:v>30.6604003812954</c:v>
                </c:pt>
                <c:pt idx="33891">
                  <c:v>30.660558561967399</c:v>
                </c:pt>
                <c:pt idx="33892">
                  <c:v>30.6607167421332</c:v>
                </c:pt>
                <c:pt idx="33893">
                  <c:v>30.660874921792701</c:v>
                </c:pt>
                <c:pt idx="33894">
                  <c:v>30.6610331009459</c:v>
                </c:pt>
                <c:pt idx="33895">
                  <c:v>30.661191279592799</c:v>
                </c:pt>
                <c:pt idx="33896">
                  <c:v>30.6613494577335</c:v>
                </c:pt>
                <c:pt idx="33897">
                  <c:v>30.661507635367901</c:v>
                </c:pt>
                <c:pt idx="33898">
                  <c:v>30.661665812496</c:v>
                </c:pt>
                <c:pt idx="33899">
                  <c:v>30.661823989117899</c:v>
                </c:pt>
                <c:pt idx="33900">
                  <c:v>30.6619821652335</c:v>
                </c:pt>
                <c:pt idx="33901">
                  <c:v>30.6621403408428</c:v>
                </c:pt>
                <c:pt idx="33902">
                  <c:v>30.662298515945899</c:v>
                </c:pt>
                <c:pt idx="33903">
                  <c:v>30.662456690542701</c:v>
                </c:pt>
                <c:pt idx="33904">
                  <c:v>30.662614864633301</c:v>
                </c:pt>
                <c:pt idx="33905">
                  <c:v>30.662773038217601</c:v>
                </c:pt>
                <c:pt idx="33906">
                  <c:v>30.6629312112957</c:v>
                </c:pt>
                <c:pt idx="33907">
                  <c:v>30.663089383867501</c:v>
                </c:pt>
                <c:pt idx="33908">
                  <c:v>30.663247555933001</c:v>
                </c:pt>
                <c:pt idx="33909">
                  <c:v>30.6634057274923</c:v>
                </c:pt>
                <c:pt idx="33910">
                  <c:v>30.663563898545402</c:v>
                </c:pt>
                <c:pt idx="33911">
                  <c:v>30.663722069092199</c:v>
                </c:pt>
                <c:pt idx="33912">
                  <c:v>30.663880239132801</c:v>
                </c:pt>
                <c:pt idx="33913">
                  <c:v>30.6640384086671</c:v>
                </c:pt>
                <c:pt idx="33914">
                  <c:v>30.664196577695201</c:v>
                </c:pt>
                <c:pt idx="33915">
                  <c:v>30.6643547462171</c:v>
                </c:pt>
                <c:pt idx="33916">
                  <c:v>30.664512914232699</c:v>
                </c:pt>
                <c:pt idx="33917">
                  <c:v>30.664671081742</c:v>
                </c:pt>
                <c:pt idx="33918">
                  <c:v>30.6648292487452</c:v>
                </c:pt>
                <c:pt idx="33919">
                  <c:v>30.664987415242098</c:v>
                </c:pt>
                <c:pt idx="33920">
                  <c:v>30.6651455812328</c:v>
                </c:pt>
                <c:pt idx="33921">
                  <c:v>30.6653037467172</c:v>
                </c:pt>
                <c:pt idx="33922">
                  <c:v>30.665461911695399</c:v>
                </c:pt>
                <c:pt idx="33923">
                  <c:v>30.6656200761674</c:v>
                </c:pt>
                <c:pt idx="33924">
                  <c:v>30.6657782401332</c:v>
                </c:pt>
                <c:pt idx="33925">
                  <c:v>30.665936403592799</c:v>
                </c:pt>
                <c:pt idx="33926">
                  <c:v>30.6660945665461</c:v>
                </c:pt>
                <c:pt idx="33927">
                  <c:v>30.6662527289932</c:v>
                </c:pt>
                <c:pt idx="33928">
                  <c:v>30.666410890934099</c:v>
                </c:pt>
                <c:pt idx="33929">
                  <c:v>30.6665690523687</c:v>
                </c:pt>
                <c:pt idx="33930">
                  <c:v>30.6667272132972</c:v>
                </c:pt>
                <c:pt idx="33931">
                  <c:v>30.666885373719499</c:v>
                </c:pt>
                <c:pt idx="33932">
                  <c:v>30.6670435336355</c:v>
                </c:pt>
                <c:pt idx="33933">
                  <c:v>30.6672016930453</c:v>
                </c:pt>
                <c:pt idx="33934">
                  <c:v>30.667359851948898</c:v>
                </c:pt>
                <c:pt idx="33935">
                  <c:v>30.667518010346299</c:v>
                </c:pt>
                <c:pt idx="33936">
                  <c:v>30.667676168237499</c:v>
                </c:pt>
                <c:pt idx="33937">
                  <c:v>30.667834325622501</c:v>
                </c:pt>
                <c:pt idx="33938">
                  <c:v>30.667992482501301</c:v>
                </c:pt>
                <c:pt idx="33939">
                  <c:v>30.6681506388739</c:v>
                </c:pt>
                <c:pt idx="33940">
                  <c:v>30.668308794740302</c:v>
                </c:pt>
                <c:pt idx="33941">
                  <c:v>30.668466950100498</c:v>
                </c:pt>
                <c:pt idx="33942">
                  <c:v>30.668625104954501</c:v>
                </c:pt>
                <c:pt idx="33943">
                  <c:v>30.668783259302302</c:v>
                </c:pt>
                <c:pt idx="33944">
                  <c:v>30.668941413144001</c:v>
                </c:pt>
                <c:pt idx="33945">
                  <c:v>30.669099566479399</c:v>
                </c:pt>
                <c:pt idx="33946">
                  <c:v>30.6692577193086</c:v>
                </c:pt>
                <c:pt idx="33947">
                  <c:v>30.669415871631699</c:v>
                </c:pt>
                <c:pt idx="33948">
                  <c:v>30.669574023448501</c:v>
                </c:pt>
                <c:pt idx="33949">
                  <c:v>30.669732174759201</c:v>
                </c:pt>
                <c:pt idx="33950">
                  <c:v>30.669890325563699</c:v>
                </c:pt>
                <c:pt idx="33951">
                  <c:v>30.670048475862099</c:v>
                </c:pt>
                <c:pt idx="33952">
                  <c:v>30.670206625654199</c:v>
                </c:pt>
                <c:pt idx="33953">
                  <c:v>30.6703647749402</c:v>
                </c:pt>
                <c:pt idx="33954">
                  <c:v>30.670522923719901</c:v>
                </c:pt>
                <c:pt idx="33955">
                  <c:v>30.670681071993599</c:v>
                </c:pt>
                <c:pt idx="33956">
                  <c:v>30.670839219761</c:v>
                </c:pt>
                <c:pt idx="33957">
                  <c:v>30.670997367022299</c:v>
                </c:pt>
                <c:pt idx="33958">
                  <c:v>30.6711555137774</c:v>
                </c:pt>
                <c:pt idx="33959">
                  <c:v>30.6713136600263</c:v>
                </c:pt>
                <c:pt idx="33960">
                  <c:v>30.671471805768999</c:v>
                </c:pt>
                <c:pt idx="33961">
                  <c:v>30.671629951005599</c:v>
                </c:pt>
                <c:pt idx="33962">
                  <c:v>30.671788095736101</c:v>
                </c:pt>
                <c:pt idx="33963">
                  <c:v>30.671946239960398</c:v>
                </c:pt>
                <c:pt idx="33964">
                  <c:v>30.672104383678501</c:v>
                </c:pt>
                <c:pt idx="33965">
                  <c:v>30.6722625268904</c:v>
                </c:pt>
                <c:pt idx="33966">
                  <c:v>30.6724206695962</c:v>
                </c:pt>
                <c:pt idx="33967">
                  <c:v>30.672578811795901</c:v>
                </c:pt>
                <c:pt idx="33968">
                  <c:v>30.672736953489402</c:v>
                </c:pt>
                <c:pt idx="33969">
                  <c:v>30.672895094676701</c:v>
                </c:pt>
                <c:pt idx="33970">
                  <c:v>30.673053235357902</c:v>
                </c:pt>
                <c:pt idx="33971">
                  <c:v>30.673211375532901</c:v>
                </c:pt>
                <c:pt idx="33972">
                  <c:v>30.673369515201799</c:v>
                </c:pt>
                <c:pt idx="33973">
                  <c:v>30.673527654364602</c:v>
                </c:pt>
                <c:pt idx="33974">
                  <c:v>30.6736857930212</c:v>
                </c:pt>
                <c:pt idx="33975">
                  <c:v>30.6738439311716</c:v>
                </c:pt>
                <c:pt idx="33976">
                  <c:v>30.674002068815899</c:v>
                </c:pt>
                <c:pt idx="33977">
                  <c:v>30.674160205954099</c:v>
                </c:pt>
                <c:pt idx="33978">
                  <c:v>30.674318342586201</c:v>
                </c:pt>
                <c:pt idx="33979">
                  <c:v>30.674476478712101</c:v>
                </c:pt>
                <c:pt idx="33980">
                  <c:v>30.674634614331801</c:v>
                </c:pt>
                <c:pt idx="33981">
                  <c:v>30.674792749445501</c:v>
                </c:pt>
                <c:pt idx="33982">
                  <c:v>30.674950884053001</c:v>
                </c:pt>
                <c:pt idx="33983">
                  <c:v>30.675109018154401</c:v>
                </c:pt>
                <c:pt idx="33984">
                  <c:v>30.675267151749601</c:v>
                </c:pt>
                <c:pt idx="33985">
                  <c:v>30.675425284838699</c:v>
                </c:pt>
                <c:pt idx="33986">
                  <c:v>30.675583417421802</c:v>
                </c:pt>
                <c:pt idx="33987">
                  <c:v>30.6757415494986</c:v>
                </c:pt>
                <c:pt idx="33988">
                  <c:v>30.675899681069399</c:v>
                </c:pt>
                <c:pt idx="33989">
                  <c:v>30.676057812134001</c:v>
                </c:pt>
                <c:pt idx="33990">
                  <c:v>30.676215942692501</c:v>
                </c:pt>
                <c:pt idx="33991">
                  <c:v>30.676374072744899</c:v>
                </c:pt>
                <c:pt idx="33992">
                  <c:v>30.676532202291199</c:v>
                </c:pt>
                <c:pt idx="33993">
                  <c:v>30.6766903313314</c:v>
                </c:pt>
                <c:pt idx="33994">
                  <c:v>30.6768484598655</c:v>
                </c:pt>
                <c:pt idx="33995">
                  <c:v>30.677006587893398</c:v>
                </c:pt>
                <c:pt idx="33996">
                  <c:v>30.677164715415302</c:v>
                </c:pt>
                <c:pt idx="33997">
                  <c:v>30.677322842431</c:v>
                </c:pt>
                <c:pt idx="33998">
                  <c:v>30.6774809689406</c:v>
                </c:pt>
                <c:pt idx="33999">
                  <c:v>30.677639094944201</c:v>
                </c:pt>
                <c:pt idx="34000">
                  <c:v>30.677797220441601</c:v>
                </c:pt>
                <c:pt idx="34001">
                  <c:v>30.677955345432899</c:v>
                </c:pt>
                <c:pt idx="34002">
                  <c:v>30.678113469918198</c:v>
                </c:pt>
                <c:pt idx="34003">
                  <c:v>30.6782715938973</c:v>
                </c:pt>
                <c:pt idx="34004">
                  <c:v>30.6784297173703</c:v>
                </c:pt>
                <c:pt idx="34005">
                  <c:v>30.6785878403373</c:v>
                </c:pt>
                <c:pt idx="34006">
                  <c:v>30.6787459627981</c:v>
                </c:pt>
                <c:pt idx="34007">
                  <c:v>30.678904084752901</c:v>
                </c:pt>
                <c:pt idx="34008">
                  <c:v>30.6790622062016</c:v>
                </c:pt>
                <c:pt idx="34009">
                  <c:v>30.679220327144101</c:v>
                </c:pt>
                <c:pt idx="34010">
                  <c:v>30.6793784475806</c:v>
                </c:pt>
                <c:pt idx="34011">
                  <c:v>30.6795365675111</c:v>
                </c:pt>
                <c:pt idx="34012">
                  <c:v>30.679694686935399</c:v>
                </c:pt>
                <c:pt idx="34013">
                  <c:v>30.679852805853599</c:v>
                </c:pt>
                <c:pt idx="34014">
                  <c:v>30.680010924265801</c:v>
                </c:pt>
                <c:pt idx="34015">
                  <c:v>30.680169042171901</c:v>
                </c:pt>
                <c:pt idx="34016">
                  <c:v>30.680327159571899</c:v>
                </c:pt>
                <c:pt idx="34017">
                  <c:v>30.680485276465902</c:v>
                </c:pt>
                <c:pt idx="34018">
                  <c:v>30.6806433928537</c:v>
                </c:pt>
                <c:pt idx="34019">
                  <c:v>30.680801508735499</c:v>
                </c:pt>
                <c:pt idx="34020">
                  <c:v>30.680959624111299</c:v>
                </c:pt>
                <c:pt idx="34021">
                  <c:v>30.681117738980902</c:v>
                </c:pt>
                <c:pt idx="34022">
                  <c:v>30.681275853344498</c:v>
                </c:pt>
                <c:pt idx="34023">
                  <c:v>30.681433967202</c:v>
                </c:pt>
                <c:pt idx="34024">
                  <c:v>30.6815920805535</c:v>
                </c:pt>
                <c:pt idx="34025">
                  <c:v>30.681750193398901</c:v>
                </c:pt>
                <c:pt idx="34026">
                  <c:v>30.681908305738201</c:v>
                </c:pt>
                <c:pt idx="34027">
                  <c:v>30.682066417571502</c:v>
                </c:pt>
                <c:pt idx="34028">
                  <c:v>30.6822245288988</c:v>
                </c:pt>
                <c:pt idx="34029">
                  <c:v>30.682382639719901</c:v>
                </c:pt>
                <c:pt idx="34030">
                  <c:v>30.682540750035098</c:v>
                </c:pt>
                <c:pt idx="34031">
                  <c:v>30.682698859844098</c:v>
                </c:pt>
                <c:pt idx="34032">
                  <c:v>30.6828569691471</c:v>
                </c:pt>
                <c:pt idx="34033">
                  <c:v>30.683015077944098</c:v>
                </c:pt>
                <c:pt idx="34034">
                  <c:v>30.683173186234999</c:v>
                </c:pt>
                <c:pt idx="34035">
                  <c:v>30.683331294019901</c:v>
                </c:pt>
                <c:pt idx="34036">
                  <c:v>30.683489401298701</c:v>
                </c:pt>
                <c:pt idx="34037">
                  <c:v>30.683647508071498</c:v>
                </c:pt>
                <c:pt idx="34038">
                  <c:v>30.683805614338301</c:v>
                </c:pt>
                <c:pt idx="34039">
                  <c:v>30.683963720099001</c:v>
                </c:pt>
                <c:pt idx="34040">
                  <c:v>30.684121825353699</c:v>
                </c:pt>
                <c:pt idx="34041">
                  <c:v>30.684279930102299</c:v>
                </c:pt>
                <c:pt idx="34042">
                  <c:v>30.6844380343449</c:v>
                </c:pt>
                <c:pt idx="34043">
                  <c:v>30.684596138081499</c:v>
                </c:pt>
                <c:pt idx="34044">
                  <c:v>30.684754241312</c:v>
                </c:pt>
                <c:pt idx="34045">
                  <c:v>30.684912344036501</c:v>
                </c:pt>
                <c:pt idx="34046">
                  <c:v>30.685070446255001</c:v>
                </c:pt>
                <c:pt idx="34047">
                  <c:v>30.685228547967501</c:v>
                </c:pt>
                <c:pt idx="34048">
                  <c:v>30.6853866491739</c:v>
                </c:pt>
                <c:pt idx="34049">
                  <c:v>30.6855447498743</c:v>
                </c:pt>
                <c:pt idx="34050">
                  <c:v>30.685702850068701</c:v>
                </c:pt>
                <c:pt idx="34051">
                  <c:v>30.6858609497571</c:v>
                </c:pt>
                <c:pt idx="34052">
                  <c:v>30.6860190489394</c:v>
                </c:pt>
                <c:pt idx="34053">
                  <c:v>30.686177147615801</c:v>
                </c:pt>
                <c:pt idx="34054">
                  <c:v>30.686335245786101</c:v>
                </c:pt>
                <c:pt idx="34055">
                  <c:v>30.686493343450401</c:v>
                </c:pt>
                <c:pt idx="34056">
                  <c:v>30.686651440608699</c:v>
                </c:pt>
                <c:pt idx="34057">
                  <c:v>30.686809537260999</c:v>
                </c:pt>
                <c:pt idx="34058">
                  <c:v>30.6869676334072</c:v>
                </c:pt>
                <c:pt idx="34059">
                  <c:v>30.687125729047501</c:v>
                </c:pt>
                <c:pt idx="34060">
                  <c:v>30.687283824181801</c:v>
                </c:pt>
                <c:pt idx="34061">
                  <c:v>30.687441918809998</c:v>
                </c:pt>
                <c:pt idx="34062">
                  <c:v>30.6876000129323</c:v>
                </c:pt>
                <c:pt idx="34063">
                  <c:v>30.6877581065485</c:v>
                </c:pt>
                <c:pt idx="34064">
                  <c:v>30.687916199658801</c:v>
                </c:pt>
                <c:pt idx="34065">
                  <c:v>30.688074292263099</c:v>
                </c:pt>
                <c:pt idx="34066">
                  <c:v>30.688232384361299</c:v>
                </c:pt>
                <c:pt idx="34067">
                  <c:v>30.6883904759536</c:v>
                </c:pt>
                <c:pt idx="34068">
                  <c:v>30.688548567039899</c:v>
                </c:pt>
                <c:pt idx="34069">
                  <c:v>30.688706657620202</c:v>
                </c:pt>
                <c:pt idx="34070">
                  <c:v>30.688864747694499</c:v>
                </c:pt>
                <c:pt idx="34071">
                  <c:v>30.689022837262801</c:v>
                </c:pt>
                <c:pt idx="34072">
                  <c:v>30.689180926325101</c:v>
                </c:pt>
                <c:pt idx="34073">
                  <c:v>30.689339014881501</c:v>
                </c:pt>
                <c:pt idx="34074">
                  <c:v>30.689497102931799</c:v>
                </c:pt>
                <c:pt idx="34075">
                  <c:v>30.689655190476198</c:v>
                </c:pt>
                <c:pt idx="34076">
                  <c:v>30.689813277514599</c:v>
                </c:pt>
                <c:pt idx="34077">
                  <c:v>30.689971364047</c:v>
                </c:pt>
                <c:pt idx="34078">
                  <c:v>30.690129450073499</c:v>
                </c:pt>
                <c:pt idx="34079">
                  <c:v>30.6902875355939</c:v>
                </c:pt>
                <c:pt idx="34080">
                  <c:v>30.690445620608401</c:v>
                </c:pt>
                <c:pt idx="34081">
                  <c:v>30.690603705116999</c:v>
                </c:pt>
                <c:pt idx="34082">
                  <c:v>30.690761789119499</c:v>
                </c:pt>
                <c:pt idx="34083">
                  <c:v>30.690919872616099</c:v>
                </c:pt>
                <c:pt idx="34084">
                  <c:v>30.691077955606701</c:v>
                </c:pt>
                <c:pt idx="34085">
                  <c:v>30.6912360380914</c:v>
                </c:pt>
                <c:pt idx="34086">
                  <c:v>30.6913941200701</c:v>
                </c:pt>
                <c:pt idx="34087">
                  <c:v>30.691552201542802</c:v>
                </c:pt>
                <c:pt idx="34088">
                  <c:v>30.6917102825096</c:v>
                </c:pt>
                <c:pt idx="34089">
                  <c:v>30.6918683629704</c:v>
                </c:pt>
                <c:pt idx="34090">
                  <c:v>30.6920264429253</c:v>
                </c:pt>
                <c:pt idx="34091">
                  <c:v>30.692184522374198</c:v>
                </c:pt>
                <c:pt idx="34092">
                  <c:v>30.692342601317101</c:v>
                </c:pt>
                <c:pt idx="34093">
                  <c:v>30.692500679754101</c:v>
                </c:pt>
                <c:pt idx="34094">
                  <c:v>30.692658757685201</c:v>
                </c:pt>
                <c:pt idx="34095">
                  <c:v>30.6928168351103</c:v>
                </c:pt>
                <c:pt idx="34096">
                  <c:v>30.692974912029399</c:v>
                </c:pt>
                <c:pt idx="34097">
                  <c:v>30.693132988442599</c:v>
                </c:pt>
                <c:pt idx="34098">
                  <c:v>30.6932910643499</c:v>
                </c:pt>
                <c:pt idx="34099">
                  <c:v>30.693449139751198</c:v>
                </c:pt>
                <c:pt idx="34100">
                  <c:v>30.693607214646601</c:v>
                </c:pt>
                <c:pt idx="34101">
                  <c:v>30.693765289036001</c:v>
                </c:pt>
                <c:pt idx="34102">
                  <c:v>30.693923362919499</c:v>
                </c:pt>
                <c:pt idx="34103">
                  <c:v>30.6940814362971</c:v>
                </c:pt>
                <c:pt idx="34104">
                  <c:v>30.6942395091687</c:v>
                </c:pt>
                <c:pt idx="34105">
                  <c:v>30.6943975815344</c:v>
                </c:pt>
                <c:pt idx="34106">
                  <c:v>30.6945556533942</c:v>
                </c:pt>
                <c:pt idx="34107">
                  <c:v>30.694713724747999</c:v>
                </c:pt>
                <c:pt idx="34108">
                  <c:v>30.694871795596001</c:v>
                </c:pt>
                <c:pt idx="34109">
                  <c:v>30.695029865937901</c:v>
                </c:pt>
                <c:pt idx="34110">
                  <c:v>30.695187935774001</c:v>
                </c:pt>
                <c:pt idx="34111">
                  <c:v>30.695346005104099</c:v>
                </c:pt>
                <c:pt idx="34112">
                  <c:v>30.695504073928401</c:v>
                </c:pt>
                <c:pt idx="34113">
                  <c:v>30.6956621422467</c:v>
                </c:pt>
                <c:pt idx="34114">
                  <c:v>30.695820210059001</c:v>
                </c:pt>
                <c:pt idx="34115">
                  <c:v>30.695978277365501</c:v>
                </c:pt>
                <c:pt idx="34116">
                  <c:v>30.696136344166</c:v>
                </c:pt>
                <c:pt idx="34117">
                  <c:v>30.696294410460698</c:v>
                </c:pt>
                <c:pt idx="34118">
                  <c:v>30.696452476249402</c:v>
                </c:pt>
                <c:pt idx="34119">
                  <c:v>30.696610541532198</c:v>
                </c:pt>
                <c:pt idx="34120">
                  <c:v>30.696768606309099</c:v>
                </c:pt>
                <c:pt idx="34121">
                  <c:v>30.696926670580101</c:v>
                </c:pt>
                <c:pt idx="34122">
                  <c:v>30.6970847343452</c:v>
                </c:pt>
                <c:pt idx="34123">
                  <c:v>30.6972427976044</c:v>
                </c:pt>
                <c:pt idx="34124">
                  <c:v>30.6974008603577</c:v>
                </c:pt>
                <c:pt idx="34125">
                  <c:v>30.697558922605101</c:v>
                </c:pt>
                <c:pt idx="34126">
                  <c:v>30.697716984346599</c:v>
                </c:pt>
                <c:pt idx="34127">
                  <c:v>30.697875045582101</c:v>
                </c:pt>
                <c:pt idx="34128">
                  <c:v>30.698033106311801</c:v>
                </c:pt>
                <c:pt idx="34129">
                  <c:v>30.698191166535601</c:v>
                </c:pt>
                <c:pt idx="34130">
                  <c:v>30.698349226253502</c:v>
                </c:pt>
                <c:pt idx="34131">
                  <c:v>30.698507285465599</c:v>
                </c:pt>
                <c:pt idx="34132">
                  <c:v>30.698665344171701</c:v>
                </c:pt>
                <c:pt idx="34133">
                  <c:v>30.6988234023719</c:v>
                </c:pt>
                <c:pt idx="34134">
                  <c:v>30.6989814600663</c:v>
                </c:pt>
                <c:pt idx="34135">
                  <c:v>30.6991395172548</c:v>
                </c:pt>
                <c:pt idx="34136">
                  <c:v>30.6992975739374</c:v>
                </c:pt>
                <c:pt idx="34137">
                  <c:v>30.699455630114102</c:v>
                </c:pt>
                <c:pt idx="34138">
                  <c:v>30.6996136857849</c:v>
                </c:pt>
                <c:pt idx="34139">
                  <c:v>30.699771740949799</c:v>
                </c:pt>
                <c:pt idx="34140">
                  <c:v>30.699929795608899</c:v>
                </c:pt>
                <c:pt idx="34141">
                  <c:v>30.700087849762099</c:v>
                </c:pt>
                <c:pt idx="34142">
                  <c:v>30.7002459034094</c:v>
                </c:pt>
                <c:pt idx="34143">
                  <c:v>30.7004039565509</c:v>
                </c:pt>
                <c:pt idx="34144">
                  <c:v>30.700562009186498</c:v>
                </c:pt>
                <c:pt idx="34145">
                  <c:v>30.700720061316201</c:v>
                </c:pt>
                <c:pt idx="34146">
                  <c:v>30.700878112940099</c:v>
                </c:pt>
                <c:pt idx="34147">
                  <c:v>30.701036164057999</c:v>
                </c:pt>
                <c:pt idx="34148">
                  <c:v>30.701194214670199</c:v>
                </c:pt>
                <c:pt idx="34149">
                  <c:v>30.7013522647764</c:v>
                </c:pt>
                <c:pt idx="34150">
                  <c:v>30.701510314376801</c:v>
                </c:pt>
                <c:pt idx="34151">
                  <c:v>30.701668363471398</c:v>
                </c:pt>
                <c:pt idx="34152">
                  <c:v>30.701826412060001</c:v>
                </c:pt>
                <c:pt idx="34153">
                  <c:v>30.701984460142899</c:v>
                </c:pt>
                <c:pt idx="34154">
                  <c:v>30.702142507719898</c:v>
                </c:pt>
                <c:pt idx="34155">
                  <c:v>30.702300554791002</c:v>
                </c:pt>
                <c:pt idx="34156">
                  <c:v>30.702458601356302</c:v>
                </c:pt>
                <c:pt idx="34157">
                  <c:v>30.702616647415699</c:v>
                </c:pt>
                <c:pt idx="34158">
                  <c:v>30.7027746929693</c:v>
                </c:pt>
                <c:pt idx="34159">
                  <c:v>30.702932738017001</c:v>
                </c:pt>
                <c:pt idx="34160">
                  <c:v>30.703090782558899</c:v>
                </c:pt>
                <c:pt idx="34161">
                  <c:v>30.703248826594901</c:v>
                </c:pt>
                <c:pt idx="34162">
                  <c:v>30.7034068701251</c:v>
                </c:pt>
                <c:pt idx="34163">
                  <c:v>30.703564913149499</c:v>
                </c:pt>
                <c:pt idx="34164">
                  <c:v>30.703722955667999</c:v>
                </c:pt>
                <c:pt idx="34165">
                  <c:v>30.703880997680699</c:v>
                </c:pt>
                <c:pt idx="34166">
                  <c:v>30.704039039187599</c:v>
                </c:pt>
                <c:pt idx="34167">
                  <c:v>30.7041970801886</c:v>
                </c:pt>
                <c:pt idx="34168">
                  <c:v>30.7043551206838</c:v>
                </c:pt>
                <c:pt idx="34169">
                  <c:v>30.704513160673201</c:v>
                </c:pt>
                <c:pt idx="34170">
                  <c:v>30.704671200156699</c:v>
                </c:pt>
                <c:pt idx="34171">
                  <c:v>30.704829239134401</c:v>
                </c:pt>
                <c:pt idx="34172">
                  <c:v>30.7049872776063</c:v>
                </c:pt>
                <c:pt idx="34173">
                  <c:v>30.705145315572398</c:v>
                </c:pt>
                <c:pt idx="34174">
                  <c:v>30.705303353032601</c:v>
                </c:pt>
                <c:pt idx="34175">
                  <c:v>30.705461389987001</c:v>
                </c:pt>
                <c:pt idx="34176">
                  <c:v>30.7056194264356</c:v>
                </c:pt>
                <c:pt idx="34177">
                  <c:v>30.7057774623784</c:v>
                </c:pt>
                <c:pt idx="34178">
                  <c:v>30.7059354978154</c:v>
                </c:pt>
                <c:pt idx="34179">
                  <c:v>30.7060935327466</c:v>
                </c:pt>
                <c:pt idx="34180">
                  <c:v>30.706251567171901</c:v>
                </c:pt>
                <c:pt idx="34181">
                  <c:v>30.706409601091501</c:v>
                </c:pt>
                <c:pt idx="34182">
                  <c:v>30.706567634505198</c:v>
                </c:pt>
                <c:pt idx="34183">
                  <c:v>30.7067256674131</c:v>
                </c:pt>
                <c:pt idx="34184">
                  <c:v>30.706883699815201</c:v>
                </c:pt>
                <c:pt idx="34185">
                  <c:v>30.707041731711499</c:v>
                </c:pt>
                <c:pt idx="34186">
                  <c:v>30.707199763102</c:v>
                </c:pt>
                <c:pt idx="34187">
                  <c:v>30.707357793986802</c:v>
                </c:pt>
                <c:pt idx="34188">
                  <c:v>30.7075158243657</c:v>
                </c:pt>
                <c:pt idx="34189">
                  <c:v>30.707673854238799</c:v>
                </c:pt>
                <c:pt idx="34190">
                  <c:v>30.707831883606101</c:v>
                </c:pt>
                <c:pt idx="34191">
                  <c:v>30.7079899124676</c:v>
                </c:pt>
                <c:pt idx="34192">
                  <c:v>30.708147940823402</c:v>
                </c:pt>
                <c:pt idx="34193">
                  <c:v>30.708305968673301</c:v>
                </c:pt>
                <c:pt idx="34194">
                  <c:v>30.7084639960175</c:v>
                </c:pt>
                <c:pt idx="34195">
                  <c:v>30.708622022855799</c:v>
                </c:pt>
                <c:pt idx="34196">
                  <c:v>30.708780049188402</c:v>
                </c:pt>
                <c:pt idx="34197">
                  <c:v>30.708938075015201</c:v>
                </c:pt>
                <c:pt idx="34198">
                  <c:v>30.7090961003362</c:v>
                </c:pt>
                <c:pt idx="34199">
                  <c:v>30.709254125151499</c:v>
                </c:pt>
                <c:pt idx="34200">
                  <c:v>30.709412149460899</c:v>
                </c:pt>
                <c:pt idx="34201">
                  <c:v>30.709570173264598</c:v>
                </c:pt>
                <c:pt idx="34202">
                  <c:v>30.709728196562502</c:v>
                </c:pt>
                <c:pt idx="34203">
                  <c:v>30.709886219354601</c:v>
                </c:pt>
                <c:pt idx="34204">
                  <c:v>30.710044241641</c:v>
                </c:pt>
                <c:pt idx="34205">
                  <c:v>30.7102022634215</c:v>
                </c:pt>
                <c:pt idx="34206">
                  <c:v>30.7103602846963</c:v>
                </c:pt>
                <c:pt idx="34207">
                  <c:v>30.710518305465399</c:v>
                </c:pt>
                <c:pt idx="34208">
                  <c:v>30.710676325728699</c:v>
                </c:pt>
                <c:pt idx="34209">
                  <c:v>30.710834345486202</c:v>
                </c:pt>
                <c:pt idx="34210">
                  <c:v>30.710992364737901</c:v>
                </c:pt>
                <c:pt idx="34211">
                  <c:v>30.711150383483901</c:v>
                </c:pt>
                <c:pt idx="34212">
                  <c:v>30.7113084017241</c:v>
                </c:pt>
                <c:pt idx="34213">
                  <c:v>30.711466419458599</c:v>
                </c:pt>
                <c:pt idx="34214">
                  <c:v>30.711624436687298</c:v>
                </c:pt>
                <c:pt idx="34215">
                  <c:v>30.711782453410301</c:v>
                </c:pt>
                <c:pt idx="34216">
                  <c:v>30.7119404696275</c:v>
                </c:pt>
                <c:pt idx="34217">
                  <c:v>30.712098485338899</c:v>
                </c:pt>
                <c:pt idx="34218">
                  <c:v>30.712256500544601</c:v>
                </c:pt>
                <c:pt idx="34219">
                  <c:v>30.7124145152446</c:v>
                </c:pt>
                <c:pt idx="34220">
                  <c:v>30.712572529438798</c:v>
                </c:pt>
                <c:pt idx="34221">
                  <c:v>30.712730543127201</c:v>
                </c:pt>
                <c:pt idx="34222">
                  <c:v>30.712888556309899</c:v>
                </c:pt>
                <c:pt idx="34223">
                  <c:v>30.713046568986901</c:v>
                </c:pt>
                <c:pt idx="34224">
                  <c:v>30.713204581158099</c:v>
                </c:pt>
                <c:pt idx="34225">
                  <c:v>30.7133625928236</c:v>
                </c:pt>
                <c:pt idx="34226">
                  <c:v>30.713520603983401</c:v>
                </c:pt>
                <c:pt idx="34227">
                  <c:v>30.713678614637399</c:v>
                </c:pt>
                <c:pt idx="34228">
                  <c:v>30.713836624785699</c:v>
                </c:pt>
                <c:pt idx="34229">
                  <c:v>30.7139946344282</c:v>
                </c:pt>
                <c:pt idx="34230">
                  <c:v>30.714152643565001</c:v>
                </c:pt>
                <c:pt idx="34231">
                  <c:v>30.714310652196101</c:v>
                </c:pt>
                <c:pt idx="34232">
                  <c:v>30.714468660321501</c:v>
                </c:pt>
                <c:pt idx="34233">
                  <c:v>30.714626667941101</c:v>
                </c:pt>
                <c:pt idx="34234">
                  <c:v>30.714784675055</c:v>
                </c:pt>
                <c:pt idx="34235">
                  <c:v>30.714942681663199</c:v>
                </c:pt>
                <c:pt idx="34236">
                  <c:v>30.715100687765698</c:v>
                </c:pt>
                <c:pt idx="34237">
                  <c:v>30.715258693362401</c:v>
                </c:pt>
                <c:pt idx="34238">
                  <c:v>30.715416698453499</c:v>
                </c:pt>
                <c:pt idx="34239">
                  <c:v>30.715574703038801</c:v>
                </c:pt>
                <c:pt idx="34240">
                  <c:v>30.715732707118399</c:v>
                </c:pt>
                <c:pt idx="34241">
                  <c:v>30.7158907106923</c:v>
                </c:pt>
                <c:pt idx="34242">
                  <c:v>30.716048713760401</c:v>
                </c:pt>
                <c:pt idx="34243">
                  <c:v>30.716206716322901</c:v>
                </c:pt>
                <c:pt idx="34244">
                  <c:v>30.716364718379602</c:v>
                </c:pt>
                <c:pt idx="34245">
                  <c:v>30.716522719930701</c:v>
                </c:pt>
                <c:pt idx="34246">
                  <c:v>30.716680720976001</c:v>
                </c:pt>
                <c:pt idx="34247">
                  <c:v>30.7168387215157</c:v>
                </c:pt>
                <c:pt idx="34248">
                  <c:v>30.716996721549599</c:v>
                </c:pt>
                <c:pt idx="34249">
                  <c:v>30.717154721077801</c:v>
                </c:pt>
                <c:pt idx="34250">
                  <c:v>30.717312720100399</c:v>
                </c:pt>
                <c:pt idx="34251">
                  <c:v>30.7174707186172</c:v>
                </c:pt>
                <c:pt idx="34252">
                  <c:v>30.717628716628301</c:v>
                </c:pt>
                <c:pt idx="34253">
                  <c:v>30.717786714133801</c:v>
                </c:pt>
                <c:pt idx="34254">
                  <c:v>30.717944711133502</c:v>
                </c:pt>
                <c:pt idx="34255">
                  <c:v>30.718102707627601</c:v>
                </c:pt>
                <c:pt idx="34256">
                  <c:v>30.718260703616</c:v>
                </c:pt>
                <c:pt idx="34257">
                  <c:v>30.718418699098699</c:v>
                </c:pt>
                <c:pt idx="34258">
                  <c:v>30.718576694075701</c:v>
                </c:pt>
                <c:pt idx="34259">
                  <c:v>30.718734688546999</c:v>
                </c:pt>
                <c:pt idx="34260">
                  <c:v>30.7188926825126</c:v>
                </c:pt>
                <c:pt idx="34261">
                  <c:v>30.7190506759726</c:v>
                </c:pt>
                <c:pt idx="34262">
                  <c:v>30.7192086689268</c:v>
                </c:pt>
                <c:pt idx="34263">
                  <c:v>30.7193666613754</c:v>
                </c:pt>
                <c:pt idx="34264">
                  <c:v>30.719524653318398</c:v>
                </c:pt>
                <c:pt idx="34265">
                  <c:v>30.719682644755601</c:v>
                </c:pt>
                <c:pt idx="34266">
                  <c:v>30.719840635687198</c:v>
                </c:pt>
                <c:pt idx="34267">
                  <c:v>30.7199986261131</c:v>
                </c:pt>
                <c:pt idx="34268">
                  <c:v>30.7201566160333</c:v>
                </c:pt>
                <c:pt idx="34269">
                  <c:v>30.7203146054479</c:v>
                </c:pt>
                <c:pt idx="34270">
                  <c:v>30.720472594356799</c:v>
                </c:pt>
                <c:pt idx="34271">
                  <c:v>30.720630582759998</c:v>
                </c:pt>
                <c:pt idx="34272">
                  <c:v>30.7207885706576</c:v>
                </c:pt>
                <c:pt idx="34273">
                  <c:v>30.720946558049501</c:v>
                </c:pt>
                <c:pt idx="34274">
                  <c:v>30.721104544935699</c:v>
                </c:pt>
                <c:pt idx="34275">
                  <c:v>30.721262531316299</c:v>
                </c:pt>
                <c:pt idx="34276">
                  <c:v>30.721420517191198</c:v>
                </c:pt>
                <c:pt idx="34277">
                  <c:v>30.721578502560501</c:v>
                </c:pt>
                <c:pt idx="34278">
                  <c:v>30.721736487424099</c:v>
                </c:pt>
                <c:pt idx="34279">
                  <c:v>30.7218944717821</c:v>
                </c:pt>
                <c:pt idx="34280">
                  <c:v>30.722052455634401</c:v>
                </c:pt>
                <c:pt idx="34281">
                  <c:v>30.722210438981101</c:v>
                </c:pt>
                <c:pt idx="34282">
                  <c:v>30.7223684218221</c:v>
                </c:pt>
                <c:pt idx="34283">
                  <c:v>30.722526404157499</c:v>
                </c:pt>
                <c:pt idx="34284">
                  <c:v>30.722684385987201</c:v>
                </c:pt>
                <c:pt idx="34285">
                  <c:v>30.722842367311301</c:v>
                </c:pt>
                <c:pt idx="34286">
                  <c:v>30.723000348129698</c:v>
                </c:pt>
                <c:pt idx="34287">
                  <c:v>30.723158328442601</c:v>
                </c:pt>
                <c:pt idx="34288">
                  <c:v>30.7233163082497</c:v>
                </c:pt>
                <c:pt idx="34289">
                  <c:v>30.723474287551301</c:v>
                </c:pt>
                <c:pt idx="34290">
                  <c:v>30.723632266347199</c:v>
                </c:pt>
                <c:pt idx="34291">
                  <c:v>30.723790244637399</c:v>
                </c:pt>
                <c:pt idx="34292">
                  <c:v>30.723948222422099</c:v>
                </c:pt>
                <c:pt idx="34293">
                  <c:v>30.724106199701101</c:v>
                </c:pt>
                <c:pt idx="34294">
                  <c:v>30.724264176474499</c:v>
                </c:pt>
                <c:pt idx="34295">
                  <c:v>30.7244221527422</c:v>
                </c:pt>
                <c:pt idx="34296">
                  <c:v>30.7245801285043</c:v>
                </c:pt>
                <c:pt idx="34297">
                  <c:v>30.724738103760799</c:v>
                </c:pt>
                <c:pt idx="34298">
                  <c:v>30.724896078511701</c:v>
                </c:pt>
                <c:pt idx="34299">
                  <c:v>30.725054052756999</c:v>
                </c:pt>
                <c:pt idx="34300">
                  <c:v>30.7252120264966</c:v>
                </c:pt>
                <c:pt idx="34301">
                  <c:v>30.725369999730699</c:v>
                </c:pt>
                <c:pt idx="34302">
                  <c:v>30.725527972459101</c:v>
                </c:pt>
                <c:pt idx="34303">
                  <c:v>30.725685944681899</c:v>
                </c:pt>
                <c:pt idx="34304">
                  <c:v>30.7258439163991</c:v>
                </c:pt>
                <c:pt idx="34305">
                  <c:v>30.7260018876106</c:v>
                </c:pt>
                <c:pt idx="34306">
                  <c:v>30.726159858316599</c:v>
                </c:pt>
                <c:pt idx="34307">
                  <c:v>30.726317828517001</c:v>
                </c:pt>
                <c:pt idx="34308">
                  <c:v>30.726475798211698</c:v>
                </c:pt>
                <c:pt idx="34309">
                  <c:v>30.726633767400902</c:v>
                </c:pt>
                <c:pt idx="34310">
                  <c:v>30.726791736084401</c:v>
                </c:pt>
                <c:pt idx="34311">
                  <c:v>30.726949704262399</c:v>
                </c:pt>
                <c:pt idx="34312">
                  <c:v>30.7271076719347</c:v>
                </c:pt>
                <c:pt idx="34313">
                  <c:v>30.7272656391015</c:v>
                </c:pt>
                <c:pt idx="34314">
                  <c:v>30.727423605762699</c:v>
                </c:pt>
                <c:pt idx="34315">
                  <c:v>30.727581571918201</c:v>
                </c:pt>
                <c:pt idx="34316">
                  <c:v>30.727739537568201</c:v>
                </c:pt>
                <c:pt idx="34317">
                  <c:v>30.727897502712601</c:v>
                </c:pt>
                <c:pt idx="34318">
                  <c:v>30.7280554673514</c:v>
                </c:pt>
                <c:pt idx="34319">
                  <c:v>30.728213431484601</c:v>
                </c:pt>
                <c:pt idx="34320">
                  <c:v>30.728371395112202</c:v>
                </c:pt>
                <c:pt idx="34321">
                  <c:v>30.728529358234201</c:v>
                </c:pt>
                <c:pt idx="34322">
                  <c:v>30.7286873208507</c:v>
                </c:pt>
                <c:pt idx="34323">
                  <c:v>30.728845282961501</c:v>
                </c:pt>
                <c:pt idx="34324">
                  <c:v>30.729003244566801</c:v>
                </c:pt>
                <c:pt idx="34325">
                  <c:v>30.7291612056665</c:v>
                </c:pt>
                <c:pt idx="34326">
                  <c:v>30.729319166260701</c:v>
                </c:pt>
                <c:pt idx="34327">
                  <c:v>30.729477126349199</c:v>
                </c:pt>
                <c:pt idx="34328">
                  <c:v>30.729635085932198</c:v>
                </c:pt>
                <c:pt idx="34329">
                  <c:v>30.7297930450096</c:v>
                </c:pt>
                <c:pt idx="34330">
                  <c:v>30.729951003581501</c:v>
                </c:pt>
                <c:pt idx="34331">
                  <c:v>30.730108961647801</c:v>
                </c:pt>
                <c:pt idx="34332">
                  <c:v>30.7302669192085</c:v>
                </c:pt>
                <c:pt idx="34333">
                  <c:v>30.730424876263601</c:v>
                </c:pt>
                <c:pt idx="34334">
                  <c:v>30.730582832813202</c:v>
                </c:pt>
                <c:pt idx="34335">
                  <c:v>30.730740788857201</c:v>
                </c:pt>
                <c:pt idx="34336">
                  <c:v>30.730898744395699</c:v>
                </c:pt>
                <c:pt idx="34337">
                  <c:v>30.731056699428599</c:v>
                </c:pt>
                <c:pt idx="34338">
                  <c:v>30.731214653955899</c:v>
                </c:pt>
                <c:pt idx="34339">
                  <c:v>30.731372607977701</c:v>
                </c:pt>
                <c:pt idx="34340">
                  <c:v>30.731530561493901</c:v>
                </c:pt>
                <c:pt idx="34341">
                  <c:v>30.731688514504601</c:v>
                </c:pt>
                <c:pt idx="34342">
                  <c:v>30.731846467009799</c:v>
                </c:pt>
                <c:pt idx="34343">
                  <c:v>30.732004419009399</c:v>
                </c:pt>
                <c:pt idx="34344">
                  <c:v>30.732162370503399</c:v>
                </c:pt>
                <c:pt idx="34345">
                  <c:v>30.732320321491901</c:v>
                </c:pt>
                <c:pt idx="34346">
                  <c:v>30.732478271974799</c:v>
                </c:pt>
                <c:pt idx="34347">
                  <c:v>30.732636221952198</c:v>
                </c:pt>
                <c:pt idx="34348">
                  <c:v>30.7327941714241</c:v>
                </c:pt>
                <c:pt idx="34349">
                  <c:v>30.732952120390401</c:v>
                </c:pt>
                <c:pt idx="34350">
                  <c:v>30.7331100688512</c:v>
                </c:pt>
                <c:pt idx="34351">
                  <c:v>30.733268016806399</c:v>
                </c:pt>
                <c:pt idx="34352">
                  <c:v>30.733425964256199</c:v>
                </c:pt>
                <c:pt idx="34353">
                  <c:v>30.733583911200299</c:v>
                </c:pt>
                <c:pt idx="34354">
                  <c:v>30.733741857639</c:v>
                </c:pt>
                <c:pt idx="34355">
                  <c:v>30.7338998035721</c:v>
                </c:pt>
                <c:pt idx="34356">
                  <c:v>30.7340577489997</c:v>
                </c:pt>
                <c:pt idx="34357">
                  <c:v>30.734215693921801</c:v>
                </c:pt>
                <c:pt idx="34358">
                  <c:v>30.734373638338301</c:v>
                </c:pt>
                <c:pt idx="34359">
                  <c:v>30.7345315822493</c:v>
                </c:pt>
                <c:pt idx="34360">
                  <c:v>30.734689525654801</c:v>
                </c:pt>
                <c:pt idx="34361">
                  <c:v>30.734847468554801</c:v>
                </c:pt>
                <c:pt idx="34362">
                  <c:v>30.735005410949299</c:v>
                </c:pt>
                <c:pt idx="34363">
                  <c:v>30.7351633528382</c:v>
                </c:pt>
                <c:pt idx="34364">
                  <c:v>30.735321294221599</c:v>
                </c:pt>
                <c:pt idx="34365">
                  <c:v>30.735479235099501</c:v>
                </c:pt>
                <c:pt idx="34366">
                  <c:v>30.735637175471901</c:v>
                </c:pt>
                <c:pt idx="34367">
                  <c:v>30.735795115338799</c:v>
                </c:pt>
                <c:pt idx="34368">
                  <c:v>30.7359530547002</c:v>
                </c:pt>
                <c:pt idx="34369">
                  <c:v>30.7361109935561</c:v>
                </c:pt>
                <c:pt idx="34370">
                  <c:v>30.736268931906501</c:v>
                </c:pt>
                <c:pt idx="34371">
                  <c:v>30.736426869751298</c:v>
                </c:pt>
                <c:pt idx="34372">
                  <c:v>30.736584807090701</c:v>
                </c:pt>
                <c:pt idx="34373">
                  <c:v>30.736742743924498</c:v>
                </c:pt>
                <c:pt idx="34374">
                  <c:v>30.736900680252901</c:v>
                </c:pt>
                <c:pt idx="34375">
                  <c:v>30.737058616075799</c:v>
                </c:pt>
                <c:pt idx="34376">
                  <c:v>30.7372165513931</c:v>
                </c:pt>
                <c:pt idx="34377">
                  <c:v>30.737374486204999</c:v>
                </c:pt>
                <c:pt idx="34378">
                  <c:v>30.7375324205114</c:v>
                </c:pt>
                <c:pt idx="34379">
                  <c:v>30.737690354312299</c:v>
                </c:pt>
                <c:pt idx="34380">
                  <c:v>30.737848287607701</c:v>
                </c:pt>
                <c:pt idx="34381">
                  <c:v>30.738006220397601</c:v>
                </c:pt>
                <c:pt idx="34382">
                  <c:v>30.738164152682</c:v>
                </c:pt>
                <c:pt idx="34383">
                  <c:v>30.738322084461</c:v>
                </c:pt>
                <c:pt idx="34384">
                  <c:v>30.7384800157344</c:v>
                </c:pt>
                <c:pt idx="34385">
                  <c:v>30.738637946502401</c:v>
                </c:pt>
                <c:pt idx="34386">
                  <c:v>30.7387958767649</c:v>
                </c:pt>
                <c:pt idx="34387">
                  <c:v>30.738953806521899</c:v>
                </c:pt>
                <c:pt idx="34388">
                  <c:v>30.739111735773498</c:v>
                </c:pt>
                <c:pt idx="34389">
                  <c:v>30.7392696645196</c:v>
                </c:pt>
                <c:pt idx="34390">
                  <c:v>30.739427592760201</c:v>
                </c:pt>
                <c:pt idx="34391">
                  <c:v>30.7395855204953</c:v>
                </c:pt>
                <c:pt idx="34392">
                  <c:v>30.739743447724901</c:v>
                </c:pt>
                <c:pt idx="34393">
                  <c:v>30.739901374449101</c:v>
                </c:pt>
                <c:pt idx="34394">
                  <c:v>30.740059300667799</c:v>
                </c:pt>
                <c:pt idx="34395">
                  <c:v>30.740217226381102</c:v>
                </c:pt>
                <c:pt idx="34396">
                  <c:v>30.7403751515889</c:v>
                </c:pt>
                <c:pt idx="34397">
                  <c:v>30.7405330762912</c:v>
                </c:pt>
                <c:pt idx="34398">
                  <c:v>30.740691000488098</c:v>
                </c:pt>
                <c:pt idx="34399">
                  <c:v>30.740848924179499</c:v>
                </c:pt>
                <c:pt idx="34400">
                  <c:v>30.741006847365501</c:v>
                </c:pt>
                <c:pt idx="34401">
                  <c:v>30.741164770046002</c:v>
                </c:pt>
                <c:pt idx="34402">
                  <c:v>30.741322692221001</c:v>
                </c:pt>
                <c:pt idx="34403">
                  <c:v>30.741480613890602</c:v>
                </c:pt>
                <c:pt idx="34404">
                  <c:v>30.741638535054701</c:v>
                </c:pt>
                <c:pt idx="34405">
                  <c:v>30.741796455713398</c:v>
                </c:pt>
                <c:pt idx="34406">
                  <c:v>30.741954375866701</c:v>
                </c:pt>
                <c:pt idx="34407">
                  <c:v>30.742112295514499</c:v>
                </c:pt>
                <c:pt idx="34408">
                  <c:v>30.742270214656799</c:v>
                </c:pt>
                <c:pt idx="34409">
                  <c:v>30.7424281332937</c:v>
                </c:pt>
                <c:pt idx="34410">
                  <c:v>30.742586051425199</c:v>
                </c:pt>
                <c:pt idx="34411">
                  <c:v>30.742743969051201</c:v>
                </c:pt>
                <c:pt idx="34412">
                  <c:v>30.742901886171801</c:v>
                </c:pt>
                <c:pt idx="34413">
                  <c:v>30.743059802786998</c:v>
                </c:pt>
                <c:pt idx="34414">
                  <c:v>30.743217718896702</c:v>
                </c:pt>
                <c:pt idx="34415">
                  <c:v>30.743375634501</c:v>
                </c:pt>
                <c:pt idx="34416">
                  <c:v>30.7435335495998</c:v>
                </c:pt>
                <c:pt idx="34417">
                  <c:v>30.743691464193301</c:v>
                </c:pt>
                <c:pt idx="34418">
                  <c:v>30.7438493782813</c:v>
                </c:pt>
                <c:pt idx="34419">
                  <c:v>30.744007291863799</c:v>
                </c:pt>
                <c:pt idx="34420">
                  <c:v>30.744165204941002</c:v>
                </c:pt>
                <c:pt idx="34421">
                  <c:v>30.7443231175127</c:v>
                </c:pt>
                <c:pt idx="34422">
                  <c:v>30.744481029578999</c:v>
                </c:pt>
                <c:pt idx="34423">
                  <c:v>30.7446389411399</c:v>
                </c:pt>
                <c:pt idx="34424">
                  <c:v>30.7447968521954</c:v>
                </c:pt>
                <c:pt idx="34425">
                  <c:v>30.744954762745401</c:v>
                </c:pt>
                <c:pt idx="34426">
                  <c:v>30.74511267279</c:v>
                </c:pt>
                <c:pt idx="34427">
                  <c:v>30.745270582329301</c:v>
                </c:pt>
                <c:pt idx="34428">
                  <c:v>30.7454284913631</c:v>
                </c:pt>
                <c:pt idx="34429">
                  <c:v>30.745586399891501</c:v>
                </c:pt>
                <c:pt idx="34430">
                  <c:v>30.7457443079144</c:v>
                </c:pt>
                <c:pt idx="34431">
                  <c:v>30.745902215432</c:v>
                </c:pt>
                <c:pt idx="34432">
                  <c:v>30.746060122444199</c:v>
                </c:pt>
                <c:pt idx="34433">
                  <c:v>30.746218028950999</c:v>
                </c:pt>
                <c:pt idx="34434">
                  <c:v>30.746375934952301</c:v>
                </c:pt>
                <c:pt idx="34435">
                  <c:v>30.746533840448301</c:v>
                </c:pt>
                <c:pt idx="34436">
                  <c:v>30.746691745438898</c:v>
                </c:pt>
                <c:pt idx="34437">
                  <c:v>30.746849649923998</c:v>
                </c:pt>
                <c:pt idx="34438">
                  <c:v>30.747007553903799</c:v>
                </c:pt>
                <c:pt idx="34439">
                  <c:v>30.747165457378198</c:v>
                </c:pt>
                <c:pt idx="34440">
                  <c:v>30.747323360347199</c:v>
                </c:pt>
                <c:pt idx="34441">
                  <c:v>30.747481262810801</c:v>
                </c:pt>
                <c:pt idx="34442">
                  <c:v>30.747639164769001</c:v>
                </c:pt>
                <c:pt idx="34443">
                  <c:v>30.7477970662218</c:v>
                </c:pt>
                <c:pt idx="34444">
                  <c:v>30.7479549671692</c:v>
                </c:pt>
                <c:pt idx="34445">
                  <c:v>30.748112867611301</c:v>
                </c:pt>
                <c:pt idx="34446">
                  <c:v>30.748270767547901</c:v>
                </c:pt>
                <c:pt idx="34447">
                  <c:v>30.748428666979201</c:v>
                </c:pt>
                <c:pt idx="34448">
                  <c:v>30.7485865659051</c:v>
                </c:pt>
                <c:pt idx="34449">
                  <c:v>30.7487444643257</c:v>
                </c:pt>
                <c:pt idx="34450">
                  <c:v>30.748902362240798</c:v>
                </c:pt>
                <c:pt idx="34451">
                  <c:v>30.749060259650602</c:v>
                </c:pt>
                <c:pt idx="34452">
                  <c:v>30.749218156554999</c:v>
                </c:pt>
                <c:pt idx="34453">
                  <c:v>30.749376052953998</c:v>
                </c:pt>
                <c:pt idx="34454">
                  <c:v>30.749533948847699</c:v>
                </c:pt>
                <c:pt idx="34455">
                  <c:v>30.749691844236001</c:v>
                </c:pt>
                <c:pt idx="34456">
                  <c:v>30.749849739118901</c:v>
                </c:pt>
                <c:pt idx="34457">
                  <c:v>30.750007633496399</c:v>
                </c:pt>
                <c:pt idx="34458">
                  <c:v>30.750165527368601</c:v>
                </c:pt>
                <c:pt idx="34459">
                  <c:v>30.750323420735501</c:v>
                </c:pt>
                <c:pt idx="34460">
                  <c:v>30.7504813135969</c:v>
                </c:pt>
                <c:pt idx="34461">
                  <c:v>30.750639205953</c:v>
                </c:pt>
                <c:pt idx="34462">
                  <c:v>30.750797097803801</c:v>
                </c:pt>
                <c:pt idx="34463">
                  <c:v>30.7509549891492</c:v>
                </c:pt>
                <c:pt idx="34464">
                  <c:v>30.751112879989201</c:v>
                </c:pt>
                <c:pt idx="34465">
                  <c:v>30.751270770323899</c:v>
                </c:pt>
                <c:pt idx="34466">
                  <c:v>30.751428660153302</c:v>
                </c:pt>
                <c:pt idx="34467">
                  <c:v>30.751586549477299</c:v>
                </c:pt>
                <c:pt idx="34468">
                  <c:v>30.751744438295901</c:v>
                </c:pt>
                <c:pt idx="34469">
                  <c:v>30.751902326609201</c:v>
                </c:pt>
                <c:pt idx="34470">
                  <c:v>30.752060214417199</c:v>
                </c:pt>
                <c:pt idx="34471">
                  <c:v>30.752218101719802</c:v>
                </c:pt>
                <c:pt idx="34472">
                  <c:v>30.752375988516999</c:v>
                </c:pt>
                <c:pt idx="34473">
                  <c:v>30.752533874809</c:v>
                </c:pt>
                <c:pt idx="34474">
                  <c:v>30.752691760595599</c:v>
                </c:pt>
                <c:pt idx="34475">
                  <c:v>30.7528496458768</c:v>
                </c:pt>
                <c:pt idx="34476">
                  <c:v>30.753007530652699</c:v>
                </c:pt>
                <c:pt idx="34477">
                  <c:v>30.753165414923298</c:v>
                </c:pt>
                <c:pt idx="34478">
                  <c:v>30.753323298688599</c:v>
                </c:pt>
                <c:pt idx="34479">
                  <c:v>30.753481181948501</c:v>
                </c:pt>
                <c:pt idx="34480">
                  <c:v>30.753639064703101</c:v>
                </c:pt>
                <c:pt idx="34481">
                  <c:v>30.753796946952399</c:v>
                </c:pt>
                <c:pt idx="34482">
                  <c:v>30.753954828696301</c:v>
                </c:pt>
                <c:pt idx="34483">
                  <c:v>30.754112709935001</c:v>
                </c:pt>
                <c:pt idx="34484">
                  <c:v>30.754270590668298</c:v>
                </c:pt>
                <c:pt idx="34485">
                  <c:v>30.754428470896201</c:v>
                </c:pt>
                <c:pt idx="34486">
                  <c:v>30.754586350618901</c:v>
                </c:pt>
                <c:pt idx="34487">
                  <c:v>30.754744229836302</c:v>
                </c:pt>
                <c:pt idx="34488">
                  <c:v>30.754902108548301</c:v>
                </c:pt>
                <c:pt idx="34489">
                  <c:v>30.755059986755001</c:v>
                </c:pt>
                <c:pt idx="34490">
                  <c:v>30.755217864456402</c:v>
                </c:pt>
                <c:pt idx="34491">
                  <c:v>30.7553757416525</c:v>
                </c:pt>
                <c:pt idx="34492">
                  <c:v>30.7555336183433</c:v>
                </c:pt>
                <c:pt idx="34493">
                  <c:v>30.755691494528801</c:v>
                </c:pt>
                <c:pt idx="34494">
                  <c:v>30.7558493702089</c:v>
                </c:pt>
                <c:pt idx="34495">
                  <c:v>30.756007245383799</c:v>
                </c:pt>
                <c:pt idx="34496">
                  <c:v>30.756165120053399</c:v>
                </c:pt>
                <c:pt idx="34497">
                  <c:v>30.756322994217602</c:v>
                </c:pt>
                <c:pt idx="34498">
                  <c:v>30.756480867876601</c:v>
                </c:pt>
                <c:pt idx="34499">
                  <c:v>30.756638741030201</c:v>
                </c:pt>
                <c:pt idx="34500">
                  <c:v>30.756796613678599</c:v>
                </c:pt>
                <c:pt idx="34501">
                  <c:v>30.756954485821701</c:v>
                </c:pt>
                <c:pt idx="34502">
                  <c:v>30.757112357459501</c:v>
                </c:pt>
                <c:pt idx="34503">
                  <c:v>30.757270228591999</c:v>
                </c:pt>
                <c:pt idx="34504">
                  <c:v>30.757428099219201</c:v>
                </c:pt>
                <c:pt idx="34505">
                  <c:v>30.7575859693411</c:v>
                </c:pt>
                <c:pt idx="34506">
                  <c:v>30.757743838957701</c:v>
                </c:pt>
                <c:pt idx="34507">
                  <c:v>30.757901708069099</c:v>
                </c:pt>
                <c:pt idx="34508">
                  <c:v>30.758059576675102</c:v>
                </c:pt>
                <c:pt idx="34509">
                  <c:v>30.758217444775902</c:v>
                </c:pt>
                <c:pt idx="34510">
                  <c:v>30.758375312371399</c:v>
                </c:pt>
                <c:pt idx="34511">
                  <c:v>30.758533179461601</c:v>
                </c:pt>
                <c:pt idx="34512">
                  <c:v>30.7586910460466</c:v>
                </c:pt>
                <c:pt idx="34513">
                  <c:v>30.758848912126201</c:v>
                </c:pt>
                <c:pt idx="34514">
                  <c:v>30.759006777700598</c:v>
                </c:pt>
                <c:pt idx="34515">
                  <c:v>30.7591646427698</c:v>
                </c:pt>
                <c:pt idx="34516">
                  <c:v>30.7593225073336</c:v>
                </c:pt>
                <c:pt idx="34517">
                  <c:v>30.7594803713922</c:v>
                </c:pt>
                <c:pt idx="34518">
                  <c:v>30.759638234945498</c:v>
                </c:pt>
                <c:pt idx="34519">
                  <c:v>30.7597960979936</c:v>
                </c:pt>
                <c:pt idx="34520">
                  <c:v>30.759953960536301</c:v>
                </c:pt>
                <c:pt idx="34521">
                  <c:v>30.760111822573901</c:v>
                </c:pt>
                <c:pt idx="34522">
                  <c:v>30.760269684106099</c:v>
                </c:pt>
                <c:pt idx="34523">
                  <c:v>30.760427545133101</c:v>
                </c:pt>
                <c:pt idx="34524">
                  <c:v>30.760585405654901</c:v>
                </c:pt>
                <c:pt idx="34525">
                  <c:v>30.760743265671401</c:v>
                </c:pt>
                <c:pt idx="34526">
                  <c:v>30.760901125182599</c:v>
                </c:pt>
                <c:pt idx="34527">
                  <c:v>30.761058984188601</c:v>
                </c:pt>
                <c:pt idx="34528">
                  <c:v>30.761216842689301</c:v>
                </c:pt>
                <c:pt idx="34529">
                  <c:v>30.761374700684801</c:v>
                </c:pt>
                <c:pt idx="34530">
                  <c:v>30.761532558175102</c:v>
                </c:pt>
                <c:pt idx="34531">
                  <c:v>30.7616904151601</c:v>
                </c:pt>
                <c:pt idx="34532">
                  <c:v>30.761848271639799</c:v>
                </c:pt>
                <c:pt idx="34533">
                  <c:v>30.762006127614299</c:v>
                </c:pt>
                <c:pt idx="34534">
                  <c:v>30.7621639830836</c:v>
                </c:pt>
                <c:pt idx="34535">
                  <c:v>30.762321838047601</c:v>
                </c:pt>
                <c:pt idx="34536">
                  <c:v>30.7624796925064</c:v>
                </c:pt>
                <c:pt idx="34537">
                  <c:v>30.762637546459899</c:v>
                </c:pt>
                <c:pt idx="34538">
                  <c:v>30.7627953999082</c:v>
                </c:pt>
                <c:pt idx="34539">
                  <c:v>30.7629532528513</c:v>
                </c:pt>
                <c:pt idx="34540">
                  <c:v>30.763111105289202</c:v>
                </c:pt>
                <c:pt idx="34541">
                  <c:v>30.763268957221801</c:v>
                </c:pt>
                <c:pt idx="34542">
                  <c:v>30.7634268086492</c:v>
                </c:pt>
                <c:pt idx="34543">
                  <c:v>30.763584659571301</c:v>
                </c:pt>
                <c:pt idx="34544">
                  <c:v>30.763742509988301</c:v>
                </c:pt>
                <c:pt idx="34545">
                  <c:v>30.763900359899999</c:v>
                </c:pt>
                <c:pt idx="34546">
                  <c:v>30.764058209306501</c:v>
                </c:pt>
                <c:pt idx="34547">
                  <c:v>30.764216058207701</c:v>
                </c:pt>
                <c:pt idx="34548">
                  <c:v>30.764373906603801</c:v>
                </c:pt>
                <c:pt idx="34549">
                  <c:v>30.764531754494602</c:v>
                </c:pt>
                <c:pt idx="34550">
                  <c:v>30.764689601880299</c:v>
                </c:pt>
                <c:pt idx="34551">
                  <c:v>30.764847448760701</c:v>
                </c:pt>
                <c:pt idx="34552">
                  <c:v>30.7650052951359</c:v>
                </c:pt>
                <c:pt idx="34553">
                  <c:v>30.7651631410058</c:v>
                </c:pt>
                <c:pt idx="34554">
                  <c:v>30.7653209863706</c:v>
                </c:pt>
                <c:pt idx="34555">
                  <c:v>30.765478831230201</c:v>
                </c:pt>
                <c:pt idx="34556">
                  <c:v>30.765636675584499</c:v>
                </c:pt>
                <c:pt idx="34557">
                  <c:v>30.765794519433701</c:v>
                </c:pt>
                <c:pt idx="34558">
                  <c:v>30.7659523627777</c:v>
                </c:pt>
                <c:pt idx="34559">
                  <c:v>30.7661102056164</c:v>
                </c:pt>
                <c:pt idx="34560">
                  <c:v>30.76626804795</c:v>
                </c:pt>
                <c:pt idx="34561">
                  <c:v>30.766425889778301</c:v>
                </c:pt>
                <c:pt idx="34562">
                  <c:v>30.766583731101498</c:v>
                </c:pt>
                <c:pt idx="34563">
                  <c:v>30.7667415719194</c:v>
                </c:pt>
                <c:pt idx="34564">
                  <c:v>30.766899412232199</c:v>
                </c:pt>
                <c:pt idx="34565">
                  <c:v>30.767057252039798</c:v>
                </c:pt>
                <c:pt idx="34566">
                  <c:v>30.767215091342202</c:v>
                </c:pt>
                <c:pt idx="34567">
                  <c:v>30.767372930139398</c:v>
                </c:pt>
                <c:pt idx="34568">
                  <c:v>30.767530768431399</c:v>
                </c:pt>
                <c:pt idx="34569">
                  <c:v>30.767688606218201</c:v>
                </c:pt>
                <c:pt idx="34570">
                  <c:v>30.767846443499899</c:v>
                </c:pt>
                <c:pt idx="34571">
                  <c:v>30.768004280276301</c:v>
                </c:pt>
                <c:pt idx="34572">
                  <c:v>30.7681621165476</c:v>
                </c:pt>
                <c:pt idx="34573">
                  <c:v>30.7683199523137</c:v>
                </c:pt>
                <c:pt idx="34574">
                  <c:v>30.7684777875747</c:v>
                </c:pt>
                <c:pt idx="34575">
                  <c:v>30.7686356223304</c:v>
                </c:pt>
                <c:pt idx="34576">
                  <c:v>30.768793456581001</c:v>
                </c:pt>
                <c:pt idx="34577">
                  <c:v>30.768951290326399</c:v>
                </c:pt>
                <c:pt idx="34578">
                  <c:v>30.769109123566601</c:v>
                </c:pt>
                <c:pt idx="34579">
                  <c:v>30.769266956301699</c:v>
                </c:pt>
                <c:pt idx="34580">
                  <c:v>30.769424788531602</c:v>
                </c:pt>
                <c:pt idx="34581">
                  <c:v>30.769582620256401</c:v>
                </c:pt>
                <c:pt idx="34582">
                  <c:v>30.769740451475901</c:v>
                </c:pt>
                <c:pt idx="34583">
                  <c:v>30.769898282190301</c:v>
                </c:pt>
                <c:pt idx="34584">
                  <c:v>30.770056112399601</c:v>
                </c:pt>
                <c:pt idx="34585">
                  <c:v>30.770213942103702</c:v>
                </c:pt>
                <c:pt idx="34586">
                  <c:v>30.770371771302599</c:v>
                </c:pt>
                <c:pt idx="34587">
                  <c:v>30.770529599996401</c:v>
                </c:pt>
                <c:pt idx="34588">
                  <c:v>30.770687428184999</c:v>
                </c:pt>
                <c:pt idx="34589">
                  <c:v>30.770845255868501</c:v>
                </c:pt>
                <c:pt idx="34590">
                  <c:v>30.7710030830468</c:v>
                </c:pt>
                <c:pt idx="34591">
                  <c:v>30.771160909719999</c:v>
                </c:pt>
                <c:pt idx="34592">
                  <c:v>30.771318735887998</c:v>
                </c:pt>
                <c:pt idx="34593">
                  <c:v>30.771476561550902</c:v>
                </c:pt>
                <c:pt idx="34594">
                  <c:v>30.771634386708602</c:v>
                </c:pt>
                <c:pt idx="34595">
                  <c:v>30.771792211361198</c:v>
                </c:pt>
                <c:pt idx="34596">
                  <c:v>30.771950035508599</c:v>
                </c:pt>
                <c:pt idx="34597">
                  <c:v>30.7721078591509</c:v>
                </c:pt>
                <c:pt idx="34598">
                  <c:v>30.772265682288101</c:v>
                </c:pt>
                <c:pt idx="34599">
                  <c:v>30.772423504920098</c:v>
                </c:pt>
                <c:pt idx="34600">
                  <c:v>30.772581327047</c:v>
                </c:pt>
                <c:pt idx="34601">
                  <c:v>30.772739148668801</c:v>
                </c:pt>
                <c:pt idx="34602">
                  <c:v>30.7728969697854</c:v>
                </c:pt>
                <c:pt idx="34603">
                  <c:v>30.773054790396898</c:v>
                </c:pt>
                <c:pt idx="34604">
                  <c:v>30.7732126105033</c:v>
                </c:pt>
                <c:pt idx="34605">
                  <c:v>30.773370430104499</c:v>
                </c:pt>
                <c:pt idx="34606">
                  <c:v>30.773528249200702</c:v>
                </c:pt>
                <c:pt idx="34607">
                  <c:v>30.773686067791701</c:v>
                </c:pt>
                <c:pt idx="34608">
                  <c:v>30.773843885877501</c:v>
                </c:pt>
                <c:pt idx="34609">
                  <c:v>30.7740017034583</c:v>
                </c:pt>
                <c:pt idx="34610">
                  <c:v>30.7741595205339</c:v>
                </c:pt>
                <c:pt idx="34611">
                  <c:v>30.774317337104399</c:v>
                </c:pt>
                <c:pt idx="34612">
                  <c:v>30.774475153169799</c:v>
                </c:pt>
                <c:pt idx="34613">
                  <c:v>30.774632968730099</c:v>
                </c:pt>
                <c:pt idx="34614">
                  <c:v>30.774790783785299</c:v>
                </c:pt>
                <c:pt idx="34615">
                  <c:v>30.774948598335399</c:v>
                </c:pt>
                <c:pt idx="34616">
                  <c:v>30.7751064123803</c:v>
                </c:pt>
                <c:pt idx="34617">
                  <c:v>30.7752642259202</c:v>
                </c:pt>
                <c:pt idx="34618">
                  <c:v>30.7754220389549</c:v>
                </c:pt>
                <c:pt idx="34619">
                  <c:v>30.775579851484501</c:v>
                </c:pt>
                <c:pt idx="34620">
                  <c:v>30.775737663509101</c:v>
                </c:pt>
                <c:pt idx="34621">
                  <c:v>30.775895475028499</c:v>
                </c:pt>
                <c:pt idx="34622">
                  <c:v>30.776053286042799</c:v>
                </c:pt>
                <c:pt idx="34623">
                  <c:v>30.7762110965521</c:v>
                </c:pt>
                <c:pt idx="34624">
                  <c:v>30.7763689065562</c:v>
                </c:pt>
                <c:pt idx="34625">
                  <c:v>30.776526716055201</c:v>
                </c:pt>
                <c:pt idx="34626">
                  <c:v>30.776684525049198</c:v>
                </c:pt>
                <c:pt idx="34627">
                  <c:v>30.776842333538099</c:v>
                </c:pt>
                <c:pt idx="34628">
                  <c:v>30.7770001415218</c:v>
                </c:pt>
                <c:pt idx="34629">
                  <c:v>30.7771579490005</c:v>
                </c:pt>
                <c:pt idx="34630">
                  <c:v>30.777315755974101</c:v>
                </c:pt>
                <c:pt idx="34631">
                  <c:v>30.777473562442601</c:v>
                </c:pt>
                <c:pt idx="34632">
                  <c:v>30.777631368405999</c:v>
                </c:pt>
                <c:pt idx="34633">
                  <c:v>30.777789173864399</c:v>
                </c:pt>
                <c:pt idx="34634">
                  <c:v>30.777946978817599</c:v>
                </c:pt>
                <c:pt idx="34635">
                  <c:v>30.7781047832658</c:v>
                </c:pt>
                <c:pt idx="34636">
                  <c:v>30.7782625872089</c:v>
                </c:pt>
                <c:pt idx="34637">
                  <c:v>30.778420390647</c:v>
                </c:pt>
                <c:pt idx="34638">
                  <c:v>30.7785781935799</c:v>
                </c:pt>
                <c:pt idx="34639">
                  <c:v>30.7787359960078</c:v>
                </c:pt>
                <c:pt idx="34640">
                  <c:v>30.7788937979306</c:v>
                </c:pt>
                <c:pt idx="34641">
                  <c:v>30.779051599348399</c:v>
                </c:pt>
                <c:pt idx="34642">
                  <c:v>30.779209400260999</c:v>
                </c:pt>
                <c:pt idx="34643">
                  <c:v>30.779367200668599</c:v>
                </c:pt>
                <c:pt idx="34644">
                  <c:v>30.779525000571201</c:v>
                </c:pt>
                <c:pt idx="34645">
                  <c:v>30.7796827999687</c:v>
                </c:pt>
                <c:pt idx="34646">
                  <c:v>30.779840598861099</c:v>
                </c:pt>
                <c:pt idx="34647">
                  <c:v>30.779998397248502</c:v>
                </c:pt>
                <c:pt idx="34648">
                  <c:v>30.7801561951308</c:v>
                </c:pt>
                <c:pt idx="34649">
                  <c:v>30.780313992507999</c:v>
                </c:pt>
                <c:pt idx="34650">
                  <c:v>30.780471789380201</c:v>
                </c:pt>
                <c:pt idx="34651">
                  <c:v>30.780629585747398</c:v>
                </c:pt>
                <c:pt idx="34652">
                  <c:v>30.7807873816095</c:v>
                </c:pt>
                <c:pt idx="34653">
                  <c:v>30.780945176966501</c:v>
                </c:pt>
                <c:pt idx="34654">
                  <c:v>30.781102971818498</c:v>
                </c:pt>
                <c:pt idx="34655">
                  <c:v>30.781260766165499</c:v>
                </c:pt>
                <c:pt idx="34656">
                  <c:v>30.781418560007399</c:v>
                </c:pt>
                <c:pt idx="34657">
                  <c:v>30.7815763533442</c:v>
                </c:pt>
                <c:pt idx="34658">
                  <c:v>30.781734146175999</c:v>
                </c:pt>
                <c:pt idx="34659">
                  <c:v>30.781891938502799</c:v>
                </c:pt>
                <c:pt idx="34660">
                  <c:v>30.782049730324498</c:v>
                </c:pt>
                <c:pt idx="34661">
                  <c:v>30.7822075216413</c:v>
                </c:pt>
                <c:pt idx="34662">
                  <c:v>30.7823653124529</c:v>
                </c:pt>
                <c:pt idx="34663">
                  <c:v>30.782523102759601</c:v>
                </c:pt>
                <c:pt idx="34664">
                  <c:v>30.782680892561199</c:v>
                </c:pt>
                <c:pt idx="34665">
                  <c:v>30.782838681857701</c:v>
                </c:pt>
                <c:pt idx="34666">
                  <c:v>30.782996470649302</c:v>
                </c:pt>
                <c:pt idx="34667">
                  <c:v>30.783154258935799</c:v>
                </c:pt>
                <c:pt idx="34668">
                  <c:v>30.783312046717299</c:v>
                </c:pt>
                <c:pt idx="34669">
                  <c:v>30.783469833993699</c:v>
                </c:pt>
                <c:pt idx="34670">
                  <c:v>30.783627620765198</c:v>
                </c:pt>
                <c:pt idx="34671">
                  <c:v>30.783785407031601</c:v>
                </c:pt>
                <c:pt idx="34672">
                  <c:v>30.783943192793</c:v>
                </c:pt>
                <c:pt idx="34673">
                  <c:v>30.784100978049398</c:v>
                </c:pt>
                <c:pt idx="34674">
                  <c:v>30.7842587628008</c:v>
                </c:pt>
                <c:pt idx="34675">
                  <c:v>30.784416547047101</c:v>
                </c:pt>
                <c:pt idx="34676">
                  <c:v>30.784574330788502</c:v>
                </c:pt>
                <c:pt idx="34677">
                  <c:v>30.784732114024798</c:v>
                </c:pt>
                <c:pt idx="34678">
                  <c:v>30.784889896756098</c:v>
                </c:pt>
                <c:pt idx="34679">
                  <c:v>30.785047678982401</c:v>
                </c:pt>
                <c:pt idx="34680">
                  <c:v>30.7852054607038</c:v>
                </c:pt>
                <c:pt idx="34681">
                  <c:v>30.785363241920098</c:v>
                </c:pt>
                <c:pt idx="34682">
                  <c:v>30.7855210226314</c:v>
                </c:pt>
                <c:pt idx="34683">
                  <c:v>30.785678802837701</c:v>
                </c:pt>
                <c:pt idx="34684">
                  <c:v>30.785836582539002</c:v>
                </c:pt>
                <c:pt idx="34685">
                  <c:v>30.785994361735298</c:v>
                </c:pt>
                <c:pt idx="34686">
                  <c:v>30.786152140426601</c:v>
                </c:pt>
                <c:pt idx="34687">
                  <c:v>30.786309918612901</c:v>
                </c:pt>
                <c:pt idx="34688">
                  <c:v>30.786467696294199</c:v>
                </c:pt>
                <c:pt idx="34689">
                  <c:v>30.786625473470501</c:v>
                </c:pt>
                <c:pt idx="34690">
                  <c:v>30.786783250141902</c:v>
                </c:pt>
                <c:pt idx="34691">
                  <c:v>30.786941026308199</c:v>
                </c:pt>
                <c:pt idx="34692">
                  <c:v>30.787098801969599</c:v>
                </c:pt>
                <c:pt idx="34693">
                  <c:v>30.787256577125898</c:v>
                </c:pt>
                <c:pt idx="34694">
                  <c:v>30.787414351777301</c:v>
                </c:pt>
                <c:pt idx="34695">
                  <c:v>30.787572125923798</c:v>
                </c:pt>
                <c:pt idx="34696">
                  <c:v>30.7877298995652</c:v>
                </c:pt>
                <c:pt idx="34697">
                  <c:v>30.787887672701601</c:v>
                </c:pt>
                <c:pt idx="34698">
                  <c:v>30.788045445333101</c:v>
                </c:pt>
                <c:pt idx="34699">
                  <c:v>30.7882032174596</c:v>
                </c:pt>
                <c:pt idx="34700">
                  <c:v>30.788360989081099</c:v>
                </c:pt>
                <c:pt idx="34701">
                  <c:v>30.7885187601977</c:v>
                </c:pt>
                <c:pt idx="34702">
                  <c:v>30.788676530809301</c:v>
                </c:pt>
                <c:pt idx="34703">
                  <c:v>30.788834300915902</c:v>
                </c:pt>
                <c:pt idx="34704">
                  <c:v>30.788992070517502</c:v>
                </c:pt>
                <c:pt idx="34705">
                  <c:v>30.7891498396142</c:v>
                </c:pt>
                <c:pt idx="34706">
                  <c:v>30.789307608205899</c:v>
                </c:pt>
                <c:pt idx="34707">
                  <c:v>30.7894653762926</c:v>
                </c:pt>
                <c:pt idx="34708">
                  <c:v>30.789623143874401</c:v>
                </c:pt>
                <c:pt idx="34709">
                  <c:v>30.789780910951301</c:v>
                </c:pt>
                <c:pt idx="34710">
                  <c:v>30.7899386775231</c:v>
                </c:pt>
                <c:pt idx="34711">
                  <c:v>30.790096443590102</c:v>
                </c:pt>
                <c:pt idx="34712">
                  <c:v>30.790254209152</c:v>
                </c:pt>
                <c:pt idx="34713">
                  <c:v>30.790411974209</c:v>
                </c:pt>
                <c:pt idx="34714">
                  <c:v>30.7905697387611</c:v>
                </c:pt>
                <c:pt idx="34715">
                  <c:v>30.790727502808199</c:v>
                </c:pt>
                <c:pt idx="34716">
                  <c:v>30.790885266350301</c:v>
                </c:pt>
                <c:pt idx="34717">
                  <c:v>30.791043029387499</c:v>
                </c:pt>
                <c:pt idx="34718">
                  <c:v>30.791200791919799</c:v>
                </c:pt>
                <c:pt idx="34719">
                  <c:v>30.791358553947099</c:v>
                </c:pt>
                <c:pt idx="34720">
                  <c:v>30.791516315469501</c:v>
                </c:pt>
                <c:pt idx="34721">
                  <c:v>30.791674076486999</c:v>
                </c:pt>
                <c:pt idx="34722">
                  <c:v>30.791831836999499</c:v>
                </c:pt>
                <c:pt idx="34723">
                  <c:v>30.791989597006999</c:v>
                </c:pt>
                <c:pt idx="34724">
                  <c:v>30.792147356509702</c:v>
                </c:pt>
                <c:pt idx="34725">
                  <c:v>30.7923051155073</c:v>
                </c:pt>
                <c:pt idx="34726">
                  <c:v>30.792462874000101</c:v>
                </c:pt>
                <c:pt idx="34727">
                  <c:v>30.792620631987901</c:v>
                </c:pt>
                <c:pt idx="34728">
                  <c:v>30.792778389470801</c:v>
                </c:pt>
                <c:pt idx="34729">
                  <c:v>30.792936146448799</c:v>
                </c:pt>
                <c:pt idx="34730">
                  <c:v>30.7930939029219</c:v>
                </c:pt>
                <c:pt idx="34731">
                  <c:v>30.79325165889</c:v>
                </c:pt>
                <c:pt idx="34732">
                  <c:v>30.793409414353199</c:v>
                </c:pt>
                <c:pt idx="34733">
                  <c:v>30.793567169311501</c:v>
                </c:pt>
                <c:pt idx="34734">
                  <c:v>30.793724923764898</c:v>
                </c:pt>
                <c:pt idx="34735">
                  <c:v>30.793882677713299</c:v>
                </c:pt>
                <c:pt idx="34736">
                  <c:v>30.794040431156802</c:v>
                </c:pt>
                <c:pt idx="34737">
                  <c:v>30.7941981840954</c:v>
                </c:pt>
                <c:pt idx="34738">
                  <c:v>30.794355936529101</c:v>
                </c:pt>
                <c:pt idx="34739">
                  <c:v>30.794513688457901</c:v>
                </c:pt>
                <c:pt idx="34740">
                  <c:v>30.7946714398818</c:v>
                </c:pt>
                <c:pt idx="34741">
                  <c:v>30.794829190800801</c:v>
                </c:pt>
                <c:pt idx="34742">
                  <c:v>30.794986941214901</c:v>
                </c:pt>
                <c:pt idx="34743">
                  <c:v>30.795144691124001</c:v>
                </c:pt>
                <c:pt idx="34744">
                  <c:v>30.7953024405283</c:v>
                </c:pt>
                <c:pt idx="34745">
                  <c:v>30.795460189427601</c:v>
                </c:pt>
                <c:pt idx="34746">
                  <c:v>30.795617937822101</c:v>
                </c:pt>
                <c:pt idx="34747">
                  <c:v>30.7957756857117</c:v>
                </c:pt>
                <c:pt idx="34748">
                  <c:v>30.795933433096302</c:v>
                </c:pt>
                <c:pt idx="34749">
                  <c:v>30.796091179976099</c:v>
                </c:pt>
                <c:pt idx="34750">
                  <c:v>30.796248926351002</c:v>
                </c:pt>
                <c:pt idx="34751">
                  <c:v>30.7964066722209</c:v>
                </c:pt>
                <c:pt idx="34752">
                  <c:v>30.796564417586001</c:v>
                </c:pt>
                <c:pt idx="34753">
                  <c:v>30.796722162446201</c:v>
                </c:pt>
                <c:pt idx="34754">
                  <c:v>30.7968799068016</c:v>
                </c:pt>
                <c:pt idx="34755">
                  <c:v>30.797037650652001</c:v>
                </c:pt>
                <c:pt idx="34756">
                  <c:v>30.797195393997502</c:v>
                </c:pt>
                <c:pt idx="34757">
                  <c:v>30.797353136838201</c:v>
                </c:pt>
                <c:pt idx="34758">
                  <c:v>30.797510879173998</c:v>
                </c:pt>
                <c:pt idx="34759">
                  <c:v>30.797668621004899</c:v>
                </c:pt>
                <c:pt idx="34760">
                  <c:v>30.797826362330898</c:v>
                </c:pt>
                <c:pt idx="34761">
                  <c:v>30.7979841031521</c:v>
                </c:pt>
                <c:pt idx="34762">
                  <c:v>30.798141843468301</c:v>
                </c:pt>
                <c:pt idx="34763">
                  <c:v>30.7982995832797</c:v>
                </c:pt>
                <c:pt idx="34764">
                  <c:v>30.798457322586302</c:v>
                </c:pt>
                <c:pt idx="34765">
                  <c:v>30.798615061387899</c:v>
                </c:pt>
                <c:pt idx="34766">
                  <c:v>30.798772799684698</c:v>
                </c:pt>
                <c:pt idx="34767">
                  <c:v>30.7989305374767</c:v>
                </c:pt>
                <c:pt idx="34768">
                  <c:v>30.799088274763701</c:v>
                </c:pt>
                <c:pt idx="34769">
                  <c:v>30.7992460115459</c:v>
                </c:pt>
                <c:pt idx="34770">
                  <c:v>30.799403747823298</c:v>
                </c:pt>
                <c:pt idx="34771">
                  <c:v>30.799561483595799</c:v>
                </c:pt>
                <c:pt idx="34772">
                  <c:v>30.799719218863402</c:v>
                </c:pt>
                <c:pt idx="34773">
                  <c:v>30.7998769536261</c:v>
                </c:pt>
                <c:pt idx="34774">
                  <c:v>30.8000346878841</c:v>
                </c:pt>
                <c:pt idx="34775">
                  <c:v>30.800192421637099</c:v>
                </c:pt>
                <c:pt idx="34776">
                  <c:v>30.800350154885301</c:v>
                </c:pt>
                <c:pt idx="34777">
                  <c:v>30.800507887628701</c:v>
                </c:pt>
                <c:pt idx="34778">
                  <c:v>30.8006656198672</c:v>
                </c:pt>
                <c:pt idx="34779">
                  <c:v>30.800823351600801</c:v>
                </c:pt>
                <c:pt idx="34780">
                  <c:v>30.800981082829701</c:v>
                </c:pt>
                <c:pt idx="34781">
                  <c:v>30.8011388135536</c:v>
                </c:pt>
                <c:pt idx="34782">
                  <c:v>30.8012965437728</c:v>
                </c:pt>
                <c:pt idx="34783">
                  <c:v>30.801454273487099</c:v>
                </c:pt>
                <c:pt idx="34784">
                  <c:v>30.801612002696501</c:v>
                </c:pt>
                <c:pt idx="34785">
                  <c:v>30.801769731401102</c:v>
                </c:pt>
                <c:pt idx="34786">
                  <c:v>30.801927459600901</c:v>
                </c:pt>
                <c:pt idx="34787">
                  <c:v>30.802085187295798</c:v>
                </c:pt>
                <c:pt idx="34788">
                  <c:v>30.802242914486001</c:v>
                </c:pt>
                <c:pt idx="34789">
                  <c:v>30.8024006411712</c:v>
                </c:pt>
                <c:pt idx="34790">
                  <c:v>30.8025583673517</c:v>
                </c:pt>
                <c:pt idx="34791">
                  <c:v>30.8027160930273</c:v>
                </c:pt>
                <c:pt idx="34792">
                  <c:v>30.802873818198101</c:v>
                </c:pt>
                <c:pt idx="34793">
                  <c:v>30.803031542864101</c:v>
                </c:pt>
                <c:pt idx="34794">
                  <c:v>30.8031892670252</c:v>
                </c:pt>
                <c:pt idx="34795">
                  <c:v>30.8033469906816</c:v>
                </c:pt>
                <c:pt idx="34796">
                  <c:v>30.8035047138331</c:v>
                </c:pt>
                <c:pt idx="34797">
                  <c:v>30.803662436479801</c:v>
                </c:pt>
                <c:pt idx="34798">
                  <c:v>30.803820158621601</c:v>
                </c:pt>
                <c:pt idx="34799">
                  <c:v>30.803977880258699</c:v>
                </c:pt>
                <c:pt idx="34800">
                  <c:v>30.804135601391</c:v>
                </c:pt>
                <c:pt idx="34801">
                  <c:v>30.804293322018399</c:v>
                </c:pt>
                <c:pt idx="34802">
                  <c:v>30.804451042141</c:v>
                </c:pt>
                <c:pt idx="34803">
                  <c:v>30.8046087617588</c:v>
                </c:pt>
                <c:pt idx="34804">
                  <c:v>30.804766480871798</c:v>
                </c:pt>
                <c:pt idx="34805">
                  <c:v>30.804924199480102</c:v>
                </c:pt>
                <c:pt idx="34806">
                  <c:v>30.8050819175835</c:v>
                </c:pt>
                <c:pt idx="34807">
                  <c:v>30.805239635182101</c:v>
                </c:pt>
                <c:pt idx="34808">
                  <c:v>30.8053973522759</c:v>
                </c:pt>
                <c:pt idx="34809">
                  <c:v>30.805555068864901</c:v>
                </c:pt>
                <c:pt idx="34810">
                  <c:v>30.805712784949101</c:v>
                </c:pt>
                <c:pt idx="34811">
                  <c:v>30.805870500528499</c:v>
                </c:pt>
                <c:pt idx="34812">
                  <c:v>30.806028215603099</c:v>
                </c:pt>
                <c:pt idx="34813">
                  <c:v>30.806185930172902</c:v>
                </c:pt>
                <c:pt idx="34814">
                  <c:v>30.806343644238002</c:v>
                </c:pt>
                <c:pt idx="34815">
                  <c:v>30.806501357798201</c:v>
                </c:pt>
                <c:pt idx="34816">
                  <c:v>30.806659070853701</c:v>
                </c:pt>
                <c:pt idx="34817">
                  <c:v>30.806816783404301</c:v>
                </c:pt>
                <c:pt idx="34818">
                  <c:v>30.806974495450199</c:v>
                </c:pt>
                <c:pt idx="34819">
                  <c:v>30.807132206991302</c:v>
                </c:pt>
                <c:pt idx="34820">
                  <c:v>30.807289918027699</c:v>
                </c:pt>
                <c:pt idx="34821">
                  <c:v>30.807447628559199</c:v>
                </c:pt>
                <c:pt idx="34822">
                  <c:v>30.807605338586001</c:v>
                </c:pt>
                <c:pt idx="34823">
                  <c:v>30.807763048108001</c:v>
                </c:pt>
                <c:pt idx="34824">
                  <c:v>30.807920757125199</c:v>
                </c:pt>
                <c:pt idx="34825">
                  <c:v>30.8080784656376</c:v>
                </c:pt>
                <c:pt idx="34826">
                  <c:v>30.808236173645302</c:v>
                </c:pt>
                <c:pt idx="34827">
                  <c:v>30.808393881148199</c:v>
                </c:pt>
                <c:pt idx="34828">
                  <c:v>30.8085515881464</c:v>
                </c:pt>
                <c:pt idx="34829">
                  <c:v>30.808709294639701</c:v>
                </c:pt>
                <c:pt idx="34830">
                  <c:v>30.8088670006283</c:v>
                </c:pt>
                <c:pt idx="34831">
                  <c:v>30.809024706112201</c:v>
                </c:pt>
                <c:pt idx="34832">
                  <c:v>30.8091824110913</c:v>
                </c:pt>
                <c:pt idx="34833">
                  <c:v>30.8093401155656</c:v>
                </c:pt>
                <c:pt idx="34834">
                  <c:v>30.8094978195351</c:v>
                </c:pt>
                <c:pt idx="34835">
                  <c:v>30.809655522999901</c:v>
                </c:pt>
                <c:pt idx="34836">
                  <c:v>30.809813225959999</c:v>
                </c:pt>
                <c:pt idx="34837">
                  <c:v>30.8099709284153</c:v>
                </c:pt>
                <c:pt idx="34838">
                  <c:v>30.810128630365799</c:v>
                </c:pt>
                <c:pt idx="34839">
                  <c:v>30.8102863318116</c:v>
                </c:pt>
                <c:pt idx="34840">
                  <c:v>30.810444032752699</c:v>
                </c:pt>
                <c:pt idx="34841">
                  <c:v>30.810601733188999</c:v>
                </c:pt>
                <c:pt idx="34842">
                  <c:v>30.810759433120499</c:v>
                </c:pt>
                <c:pt idx="34843">
                  <c:v>30.810917132547299</c:v>
                </c:pt>
                <c:pt idx="34844">
                  <c:v>30.811074831469401</c:v>
                </c:pt>
                <c:pt idx="34845">
                  <c:v>30.811232529886698</c:v>
                </c:pt>
                <c:pt idx="34846">
                  <c:v>30.811390227799301</c:v>
                </c:pt>
                <c:pt idx="34847">
                  <c:v>30.811547925207201</c:v>
                </c:pt>
                <c:pt idx="34848">
                  <c:v>30.811705622110299</c:v>
                </c:pt>
                <c:pt idx="34849">
                  <c:v>30.811863318508699</c:v>
                </c:pt>
                <c:pt idx="34850">
                  <c:v>30.812021014402301</c:v>
                </c:pt>
                <c:pt idx="34851">
                  <c:v>30.812178709791201</c:v>
                </c:pt>
                <c:pt idx="34852">
                  <c:v>30.812336404675399</c:v>
                </c:pt>
                <c:pt idx="34853">
                  <c:v>30.812494099054899</c:v>
                </c:pt>
                <c:pt idx="34854">
                  <c:v>30.8126517929296</c:v>
                </c:pt>
                <c:pt idx="34855">
                  <c:v>30.812809486299599</c:v>
                </c:pt>
                <c:pt idx="34856">
                  <c:v>30.8129671791649</c:v>
                </c:pt>
                <c:pt idx="34857">
                  <c:v>30.813124871525499</c:v>
                </c:pt>
                <c:pt idx="34858">
                  <c:v>30.8132825633813</c:v>
                </c:pt>
                <c:pt idx="34859">
                  <c:v>30.813440254732399</c:v>
                </c:pt>
                <c:pt idx="34860">
                  <c:v>30.813597945578799</c:v>
                </c:pt>
                <c:pt idx="34861">
                  <c:v>30.813755635920501</c:v>
                </c:pt>
                <c:pt idx="34862">
                  <c:v>30.8139133257575</c:v>
                </c:pt>
                <c:pt idx="34863">
                  <c:v>30.814071015089802</c:v>
                </c:pt>
                <c:pt idx="34864">
                  <c:v>30.814228703917301</c:v>
                </c:pt>
                <c:pt idx="34865">
                  <c:v>30.814386392240198</c:v>
                </c:pt>
                <c:pt idx="34866">
                  <c:v>30.814544080058301</c:v>
                </c:pt>
                <c:pt idx="34867">
                  <c:v>30.814701767371801</c:v>
                </c:pt>
                <c:pt idx="34868">
                  <c:v>30.8148594541805</c:v>
                </c:pt>
                <c:pt idx="34869">
                  <c:v>30.815017140484599</c:v>
                </c:pt>
                <c:pt idx="34870">
                  <c:v>30.815174826283901</c:v>
                </c:pt>
                <c:pt idx="34871">
                  <c:v>30.8153325115785</c:v>
                </c:pt>
                <c:pt idx="34872">
                  <c:v>30.815490196368501</c:v>
                </c:pt>
                <c:pt idx="34873">
                  <c:v>30.8156478806537</c:v>
                </c:pt>
                <c:pt idx="34874">
                  <c:v>30.8158055644342</c:v>
                </c:pt>
                <c:pt idx="34875">
                  <c:v>30.815963247710101</c:v>
                </c:pt>
                <c:pt idx="34876">
                  <c:v>30.816120930481301</c:v>
                </c:pt>
                <c:pt idx="34877">
                  <c:v>30.816278612747698</c:v>
                </c:pt>
                <c:pt idx="34878">
                  <c:v>30.816436294509501</c:v>
                </c:pt>
                <c:pt idx="34879">
                  <c:v>30.816593975766601</c:v>
                </c:pt>
                <c:pt idx="34880">
                  <c:v>30.816751656519099</c:v>
                </c:pt>
                <c:pt idx="34881">
                  <c:v>30.816909336766798</c:v>
                </c:pt>
                <c:pt idx="34882">
                  <c:v>30.8170670165098</c:v>
                </c:pt>
                <c:pt idx="34883">
                  <c:v>30.817224695748202</c:v>
                </c:pt>
                <c:pt idx="34884">
                  <c:v>30.817382374481902</c:v>
                </c:pt>
                <c:pt idx="34885">
                  <c:v>30.8175400527109</c:v>
                </c:pt>
                <c:pt idx="34886">
                  <c:v>30.817697730435299</c:v>
                </c:pt>
                <c:pt idx="34887">
                  <c:v>30.8178554076549</c:v>
                </c:pt>
                <c:pt idx="34888">
                  <c:v>30.818013084369898</c:v>
                </c:pt>
                <c:pt idx="34889">
                  <c:v>30.818170760580301</c:v>
                </c:pt>
                <c:pt idx="34890">
                  <c:v>30.818328436285899</c:v>
                </c:pt>
                <c:pt idx="34891">
                  <c:v>30.818486111486902</c:v>
                </c:pt>
                <c:pt idx="34892">
                  <c:v>30.818643786183301</c:v>
                </c:pt>
                <c:pt idx="34893">
                  <c:v>30.8188014603749</c:v>
                </c:pt>
                <c:pt idx="34894">
                  <c:v>30.818959134061899</c:v>
                </c:pt>
                <c:pt idx="34895">
                  <c:v>30.819116807244299</c:v>
                </c:pt>
                <c:pt idx="34896">
                  <c:v>30.819274479922001</c:v>
                </c:pt>
                <c:pt idx="34897">
                  <c:v>30.819432152095001</c:v>
                </c:pt>
                <c:pt idx="34898">
                  <c:v>30.819589823763401</c:v>
                </c:pt>
                <c:pt idx="34899">
                  <c:v>30.8197474949271</c:v>
                </c:pt>
                <c:pt idx="34900">
                  <c:v>30.819905165586199</c:v>
                </c:pt>
                <c:pt idx="34901">
                  <c:v>30.8200628357406</c:v>
                </c:pt>
                <c:pt idx="34902">
                  <c:v>30.820220505390399</c:v>
                </c:pt>
                <c:pt idx="34903">
                  <c:v>30.820378174535499</c:v>
                </c:pt>
                <c:pt idx="34904">
                  <c:v>30.820535843176</c:v>
                </c:pt>
                <c:pt idx="34905">
                  <c:v>30.820693511311799</c:v>
                </c:pt>
                <c:pt idx="34906">
                  <c:v>30.820851178942998</c:v>
                </c:pt>
                <c:pt idx="34907">
                  <c:v>30.8210088460695</c:v>
                </c:pt>
                <c:pt idx="34908">
                  <c:v>30.821166512691399</c:v>
                </c:pt>
                <c:pt idx="34909">
                  <c:v>30.821324178808698</c:v>
                </c:pt>
                <c:pt idx="34910">
                  <c:v>30.821481844421399</c:v>
                </c:pt>
                <c:pt idx="34911">
                  <c:v>30.821639509529401</c:v>
                </c:pt>
                <c:pt idx="34912">
                  <c:v>30.821797174132701</c:v>
                </c:pt>
                <c:pt idx="34913">
                  <c:v>30.821954838231498</c:v>
                </c:pt>
                <c:pt idx="34914">
                  <c:v>30.8221125018256</c:v>
                </c:pt>
                <c:pt idx="34915">
                  <c:v>30.822270164915</c:v>
                </c:pt>
                <c:pt idx="34916">
                  <c:v>30.822427827499901</c:v>
                </c:pt>
                <c:pt idx="34917">
                  <c:v>30.822585489580099</c:v>
                </c:pt>
                <c:pt idx="34918">
                  <c:v>30.822743151155699</c:v>
                </c:pt>
                <c:pt idx="34919">
                  <c:v>30.822900812226699</c:v>
                </c:pt>
                <c:pt idx="34920">
                  <c:v>30.8230584727931</c:v>
                </c:pt>
                <c:pt idx="34921">
                  <c:v>30.8232161328548</c:v>
                </c:pt>
                <c:pt idx="34922">
                  <c:v>30.823373792411999</c:v>
                </c:pt>
                <c:pt idx="34923">
                  <c:v>30.8235314514645</c:v>
                </c:pt>
                <c:pt idx="34924">
                  <c:v>30.823689110012399</c:v>
                </c:pt>
                <c:pt idx="34925">
                  <c:v>30.823846768055699</c:v>
                </c:pt>
                <c:pt idx="34926">
                  <c:v>30.8240044255943</c:v>
                </c:pt>
                <c:pt idx="34927">
                  <c:v>30.824162082628401</c:v>
                </c:pt>
                <c:pt idx="34928">
                  <c:v>30.8243197391579</c:v>
                </c:pt>
                <c:pt idx="34929">
                  <c:v>30.824477395182701</c:v>
                </c:pt>
                <c:pt idx="34930">
                  <c:v>30.824635050703002</c:v>
                </c:pt>
                <c:pt idx="34931">
                  <c:v>30.8247927057186</c:v>
                </c:pt>
                <c:pt idx="34932">
                  <c:v>30.8249503602297</c:v>
                </c:pt>
                <c:pt idx="34933">
                  <c:v>30.8251080142361</c:v>
                </c:pt>
                <c:pt idx="34934">
                  <c:v>30.825265667738002</c:v>
                </c:pt>
                <c:pt idx="34935">
                  <c:v>30.825423320735201</c:v>
                </c:pt>
                <c:pt idx="34936">
                  <c:v>30.8255809732279</c:v>
                </c:pt>
                <c:pt idx="34937">
                  <c:v>30.825738625216001</c:v>
                </c:pt>
                <c:pt idx="34938">
                  <c:v>30.825896276699499</c:v>
                </c:pt>
                <c:pt idx="34939">
                  <c:v>30.826053927678402</c:v>
                </c:pt>
                <c:pt idx="34940">
                  <c:v>30.826211578152702</c:v>
                </c:pt>
                <c:pt idx="34941">
                  <c:v>30.826369228122399</c:v>
                </c:pt>
                <c:pt idx="34942">
                  <c:v>30.826526877587501</c:v>
                </c:pt>
                <c:pt idx="34943">
                  <c:v>30.826684526548</c:v>
                </c:pt>
                <c:pt idx="34944">
                  <c:v>30.826842175004</c:v>
                </c:pt>
                <c:pt idx="34945">
                  <c:v>30.826999822955401</c:v>
                </c:pt>
                <c:pt idx="34946">
                  <c:v>30.827157470402199</c:v>
                </c:pt>
                <c:pt idx="34947">
                  <c:v>30.827315117344401</c:v>
                </c:pt>
                <c:pt idx="34948">
                  <c:v>30.827472763782101</c:v>
                </c:pt>
                <c:pt idx="34949">
                  <c:v>30.827630409715201</c:v>
                </c:pt>
                <c:pt idx="34950">
                  <c:v>30.827788055143699</c:v>
                </c:pt>
                <c:pt idx="34951">
                  <c:v>30.827945700067598</c:v>
                </c:pt>
                <c:pt idx="34952">
                  <c:v>30.828103344487001</c:v>
                </c:pt>
                <c:pt idx="34953">
                  <c:v>30.828260988401802</c:v>
                </c:pt>
                <c:pt idx="34954">
                  <c:v>30.828418631812099</c:v>
                </c:pt>
                <c:pt idx="34955">
                  <c:v>30.828576274717701</c:v>
                </c:pt>
                <c:pt idx="34956">
                  <c:v>30.8287339171189</c:v>
                </c:pt>
                <c:pt idx="34957">
                  <c:v>30.8288915590154</c:v>
                </c:pt>
                <c:pt idx="34958">
                  <c:v>30.8290492004074</c:v>
                </c:pt>
                <c:pt idx="34959">
                  <c:v>30.829206841294901</c:v>
                </c:pt>
                <c:pt idx="34960">
                  <c:v>30.8293644816777</c:v>
                </c:pt>
                <c:pt idx="34961">
                  <c:v>30.829522121556099</c:v>
                </c:pt>
                <c:pt idx="34962">
                  <c:v>30.829679760929899</c:v>
                </c:pt>
                <c:pt idx="34963">
                  <c:v>30.8298373997991</c:v>
                </c:pt>
                <c:pt idx="34964">
                  <c:v>30.829995038163801</c:v>
                </c:pt>
                <c:pt idx="34965">
                  <c:v>30.8301526760239</c:v>
                </c:pt>
                <c:pt idx="34966">
                  <c:v>30.830310313379499</c:v>
                </c:pt>
                <c:pt idx="34967">
                  <c:v>30.830467950230499</c:v>
                </c:pt>
                <c:pt idx="34968">
                  <c:v>30.830625586577</c:v>
                </c:pt>
                <c:pt idx="34969">
                  <c:v>30.830783222419001</c:v>
                </c:pt>
                <c:pt idx="34970">
                  <c:v>30.830940857756399</c:v>
                </c:pt>
                <c:pt idx="34971">
                  <c:v>30.831098492589302</c:v>
                </c:pt>
                <c:pt idx="34972">
                  <c:v>30.831256126917602</c:v>
                </c:pt>
                <c:pt idx="34973">
                  <c:v>30.831413760741398</c:v>
                </c:pt>
                <c:pt idx="34974">
                  <c:v>30.831571394060699</c:v>
                </c:pt>
                <c:pt idx="34975">
                  <c:v>30.831729026875401</c:v>
                </c:pt>
                <c:pt idx="34976">
                  <c:v>30.831886659185699</c:v>
                </c:pt>
                <c:pt idx="34977">
                  <c:v>30.832044290991298</c:v>
                </c:pt>
                <c:pt idx="34978">
                  <c:v>30.832201922292501</c:v>
                </c:pt>
                <c:pt idx="34979">
                  <c:v>30.832359553089098</c:v>
                </c:pt>
                <c:pt idx="34980">
                  <c:v>30.832517183381199</c:v>
                </c:pt>
                <c:pt idx="34981">
                  <c:v>30.832674813168801</c:v>
                </c:pt>
                <c:pt idx="34982">
                  <c:v>30.832832442451899</c:v>
                </c:pt>
                <c:pt idx="34983">
                  <c:v>30.832990071230402</c:v>
                </c:pt>
                <c:pt idx="34984">
                  <c:v>30.833147699504501</c:v>
                </c:pt>
                <c:pt idx="34985">
                  <c:v>30.833305327274001</c:v>
                </c:pt>
                <c:pt idx="34986">
                  <c:v>30.833462954539002</c:v>
                </c:pt>
                <c:pt idx="34987">
                  <c:v>30.833620581299499</c:v>
                </c:pt>
                <c:pt idx="34988">
                  <c:v>30.8337782075555</c:v>
                </c:pt>
                <c:pt idx="34989">
                  <c:v>30.833935833306899</c:v>
                </c:pt>
                <c:pt idx="34990">
                  <c:v>30.834093458553902</c:v>
                </c:pt>
                <c:pt idx="34991">
                  <c:v>30.834251083296401</c:v>
                </c:pt>
                <c:pt idx="34992">
                  <c:v>30.834408707534301</c:v>
                </c:pt>
                <c:pt idx="34993">
                  <c:v>30.834566331267801</c:v>
                </c:pt>
                <c:pt idx="34994">
                  <c:v>30.834723954496699</c:v>
                </c:pt>
                <c:pt idx="34995">
                  <c:v>30.8348815772212</c:v>
                </c:pt>
                <c:pt idx="34996">
                  <c:v>30.835039199441098</c:v>
                </c:pt>
                <c:pt idx="34997">
                  <c:v>30.8351968211566</c:v>
                </c:pt>
                <c:pt idx="34998">
                  <c:v>30.835354442367599</c:v>
                </c:pt>
                <c:pt idx="34999">
                  <c:v>30.835512063073999</c:v>
                </c:pt>
                <c:pt idx="35000">
                  <c:v>30.835669683275999</c:v>
                </c:pt>
                <c:pt idx="35001">
                  <c:v>30.835827302973499</c:v>
                </c:pt>
                <c:pt idx="35002">
                  <c:v>30.835984922166499</c:v>
                </c:pt>
                <c:pt idx="35003">
                  <c:v>30.836142540855001</c:v>
                </c:pt>
                <c:pt idx="35004">
                  <c:v>30.836300159038998</c:v>
                </c:pt>
                <c:pt idx="35005">
                  <c:v>30.8364577767186</c:v>
                </c:pt>
                <c:pt idx="35006">
                  <c:v>30.836615393893702</c:v>
                </c:pt>
                <c:pt idx="35007">
                  <c:v>30.836773010564201</c:v>
                </c:pt>
                <c:pt idx="35008">
                  <c:v>30.8369306267304</c:v>
                </c:pt>
                <c:pt idx="35009">
                  <c:v>30.837088242391999</c:v>
                </c:pt>
                <c:pt idx="35010">
                  <c:v>30.8372458575491</c:v>
                </c:pt>
                <c:pt idx="35011">
                  <c:v>30.8374034722018</c:v>
                </c:pt>
                <c:pt idx="35012">
                  <c:v>30.83756108635</c:v>
                </c:pt>
                <c:pt idx="35013">
                  <c:v>30.8377186999938</c:v>
                </c:pt>
                <c:pt idx="35014">
                  <c:v>30.837876313132998</c:v>
                </c:pt>
                <c:pt idx="35015">
                  <c:v>30.8380339257678</c:v>
                </c:pt>
                <c:pt idx="35016">
                  <c:v>30.838191537898201</c:v>
                </c:pt>
                <c:pt idx="35017">
                  <c:v>30.838349149524099</c:v>
                </c:pt>
                <c:pt idx="35018">
                  <c:v>30.838506760645501</c:v>
                </c:pt>
                <c:pt idx="35019">
                  <c:v>30.8386643712624</c:v>
                </c:pt>
                <c:pt idx="35020">
                  <c:v>30.838821981374899</c:v>
                </c:pt>
                <c:pt idx="35021">
                  <c:v>30.838979590982898</c:v>
                </c:pt>
                <c:pt idx="35022">
                  <c:v>30.839137200086501</c:v>
                </c:pt>
                <c:pt idx="35023">
                  <c:v>30.839294808685601</c:v>
                </c:pt>
                <c:pt idx="35024">
                  <c:v>30.839452416780301</c:v>
                </c:pt>
                <c:pt idx="35025">
                  <c:v>30.839610024370501</c:v>
                </c:pt>
                <c:pt idx="35026">
                  <c:v>30.839767631456301</c:v>
                </c:pt>
                <c:pt idx="35027">
                  <c:v>30.839925238037601</c:v>
                </c:pt>
                <c:pt idx="35028">
                  <c:v>30.840082844114502</c:v>
                </c:pt>
                <c:pt idx="35029">
                  <c:v>30.840240449686899</c:v>
                </c:pt>
                <c:pt idx="35030">
                  <c:v>30.8403980547549</c:v>
                </c:pt>
                <c:pt idx="35031">
                  <c:v>30.8405556593185</c:v>
                </c:pt>
                <c:pt idx="35032">
                  <c:v>30.840713263377602</c:v>
                </c:pt>
                <c:pt idx="35033">
                  <c:v>30.840870866932299</c:v>
                </c:pt>
                <c:pt idx="35034">
                  <c:v>30.841028469982501</c:v>
                </c:pt>
                <c:pt idx="35035">
                  <c:v>30.841186072528298</c:v>
                </c:pt>
                <c:pt idx="35036">
                  <c:v>30.8413436745697</c:v>
                </c:pt>
                <c:pt idx="35037">
                  <c:v>30.841501276106602</c:v>
                </c:pt>
                <c:pt idx="35038">
                  <c:v>30.8416588771391</c:v>
                </c:pt>
                <c:pt idx="35039">
                  <c:v>30.841816477667201</c:v>
                </c:pt>
                <c:pt idx="35040">
                  <c:v>30.8419740776908</c:v>
                </c:pt>
                <c:pt idx="35041">
                  <c:v>30.842131677209998</c:v>
                </c:pt>
                <c:pt idx="35042">
                  <c:v>30.8422892762248</c:v>
                </c:pt>
                <c:pt idx="35043">
                  <c:v>30.842446874735199</c:v>
                </c:pt>
                <c:pt idx="35044">
                  <c:v>30.842604472741201</c:v>
                </c:pt>
                <c:pt idx="35045">
                  <c:v>30.842762070242699</c:v>
                </c:pt>
                <c:pt idx="35046">
                  <c:v>30.842919667239801</c:v>
                </c:pt>
                <c:pt idx="35047">
                  <c:v>30.8430772637325</c:v>
                </c:pt>
                <c:pt idx="35048">
                  <c:v>30.843234859720798</c:v>
                </c:pt>
                <c:pt idx="35049">
                  <c:v>30.8433924552047</c:v>
                </c:pt>
                <c:pt idx="35050">
                  <c:v>30.843550050184199</c:v>
                </c:pt>
                <c:pt idx="35051">
                  <c:v>30.843707644659201</c:v>
                </c:pt>
                <c:pt idx="35052">
                  <c:v>30.843865238629899</c:v>
                </c:pt>
                <c:pt idx="35053">
                  <c:v>30.844022832096101</c:v>
                </c:pt>
                <c:pt idx="35054">
                  <c:v>30.844180425057999</c:v>
                </c:pt>
                <c:pt idx="35055">
                  <c:v>30.844338017515401</c:v>
                </c:pt>
                <c:pt idx="35056">
                  <c:v>30.8444956094684</c:v>
                </c:pt>
                <c:pt idx="35057">
                  <c:v>30.844653200917101</c:v>
                </c:pt>
                <c:pt idx="35058">
                  <c:v>30.844810791861299</c:v>
                </c:pt>
                <c:pt idx="35059">
                  <c:v>30.8449683823012</c:v>
                </c:pt>
                <c:pt idx="35060">
                  <c:v>30.845125972236598</c:v>
                </c:pt>
                <c:pt idx="35061">
                  <c:v>30.845283561667699</c:v>
                </c:pt>
                <c:pt idx="35062">
                  <c:v>30.845441150594301</c:v>
                </c:pt>
                <c:pt idx="35063">
                  <c:v>30.845598739016602</c:v>
                </c:pt>
                <c:pt idx="35064">
                  <c:v>30.845756326934499</c:v>
                </c:pt>
                <c:pt idx="35065">
                  <c:v>30.845913914347999</c:v>
                </c:pt>
                <c:pt idx="35066">
                  <c:v>30.8460715012571</c:v>
                </c:pt>
                <c:pt idx="35067">
                  <c:v>30.846229087661801</c:v>
                </c:pt>
                <c:pt idx="35068">
                  <c:v>30.846386673562201</c:v>
                </c:pt>
                <c:pt idx="35069">
                  <c:v>30.846544258958101</c:v>
                </c:pt>
                <c:pt idx="35070">
                  <c:v>30.846701843849701</c:v>
                </c:pt>
                <c:pt idx="35071">
                  <c:v>30.8468594282369</c:v>
                </c:pt>
                <c:pt idx="35072">
                  <c:v>30.8470170121198</c:v>
                </c:pt>
                <c:pt idx="35073">
                  <c:v>30.847174595498199</c:v>
                </c:pt>
                <c:pt idx="35074">
                  <c:v>30.847332178372302</c:v>
                </c:pt>
                <c:pt idx="35075">
                  <c:v>30.847489760742</c:v>
                </c:pt>
                <c:pt idx="35076">
                  <c:v>30.847647342607399</c:v>
                </c:pt>
                <c:pt idx="35077">
                  <c:v>30.8478049239684</c:v>
                </c:pt>
                <c:pt idx="35078">
                  <c:v>30.847962504824999</c:v>
                </c:pt>
                <c:pt idx="35079">
                  <c:v>30.8481200851772</c:v>
                </c:pt>
                <c:pt idx="35080">
                  <c:v>30.848277665025101</c:v>
                </c:pt>
                <c:pt idx="35081">
                  <c:v>30.848435244368702</c:v>
                </c:pt>
                <c:pt idx="35082">
                  <c:v>30.848592823207799</c:v>
                </c:pt>
                <c:pt idx="35083">
                  <c:v>30.848750401542699</c:v>
                </c:pt>
                <c:pt idx="35084">
                  <c:v>30.848907979373099</c:v>
                </c:pt>
                <c:pt idx="35085">
                  <c:v>30.849065556699198</c:v>
                </c:pt>
                <c:pt idx="35086">
                  <c:v>30.849223133521001</c:v>
                </c:pt>
                <c:pt idx="35087">
                  <c:v>30.8493807098383</c:v>
                </c:pt>
                <c:pt idx="35088">
                  <c:v>30.849538285651398</c:v>
                </c:pt>
                <c:pt idx="35089">
                  <c:v>30.8496958609601</c:v>
                </c:pt>
                <c:pt idx="35090">
                  <c:v>30.849853435764398</c:v>
                </c:pt>
                <c:pt idx="35091">
                  <c:v>30.850011010064499</c:v>
                </c:pt>
                <c:pt idx="35092">
                  <c:v>30.8501685838601</c:v>
                </c:pt>
                <c:pt idx="35093">
                  <c:v>30.8503261571514</c:v>
                </c:pt>
                <c:pt idx="35094">
                  <c:v>30.8504837299384</c:v>
                </c:pt>
                <c:pt idx="35095">
                  <c:v>30.850641302221099</c:v>
                </c:pt>
                <c:pt idx="35096">
                  <c:v>30.850798873999398</c:v>
                </c:pt>
                <c:pt idx="35097">
                  <c:v>30.850956445273301</c:v>
                </c:pt>
                <c:pt idx="35098">
                  <c:v>30.851114016042999</c:v>
                </c:pt>
                <c:pt idx="35099">
                  <c:v>30.8512715863083</c:v>
                </c:pt>
                <c:pt idx="35100">
                  <c:v>30.851429156069301</c:v>
                </c:pt>
                <c:pt idx="35101">
                  <c:v>30.851586725325902</c:v>
                </c:pt>
                <c:pt idx="35102">
                  <c:v>30.851744294078198</c:v>
                </c:pt>
                <c:pt idx="35103">
                  <c:v>30.851901862326201</c:v>
                </c:pt>
                <c:pt idx="35104">
                  <c:v>30.8520594300699</c:v>
                </c:pt>
                <c:pt idx="35105">
                  <c:v>30.852216997309299</c:v>
                </c:pt>
                <c:pt idx="35106">
                  <c:v>30.8523745640443</c:v>
                </c:pt>
                <c:pt idx="35107">
                  <c:v>30.852532130275002</c:v>
                </c:pt>
                <c:pt idx="35108">
                  <c:v>30.852689696001399</c:v>
                </c:pt>
                <c:pt idx="35109">
                  <c:v>30.852847261223499</c:v>
                </c:pt>
                <c:pt idx="35110">
                  <c:v>30.853004825941198</c:v>
                </c:pt>
                <c:pt idx="35111">
                  <c:v>30.853162390154701</c:v>
                </c:pt>
                <c:pt idx="35112">
                  <c:v>30.853319953863799</c:v>
                </c:pt>
                <c:pt idx="35113">
                  <c:v>30.853477517068601</c:v>
                </c:pt>
                <c:pt idx="35114">
                  <c:v>30.853635079769099</c:v>
                </c:pt>
                <c:pt idx="35115">
                  <c:v>30.853792641965399</c:v>
                </c:pt>
                <c:pt idx="35116">
                  <c:v>30.853950203657298</c:v>
                </c:pt>
                <c:pt idx="35117">
                  <c:v>30.854107764844901</c:v>
                </c:pt>
                <c:pt idx="35118">
                  <c:v>30.8542653255282</c:v>
                </c:pt>
                <c:pt idx="35119">
                  <c:v>30.854422885707201</c:v>
                </c:pt>
                <c:pt idx="35120">
                  <c:v>30.854580445381899</c:v>
                </c:pt>
                <c:pt idx="35121">
                  <c:v>30.854738004552299</c:v>
                </c:pt>
                <c:pt idx="35122">
                  <c:v>30.854895563218399</c:v>
                </c:pt>
                <c:pt idx="35123">
                  <c:v>30.855053121380202</c:v>
                </c:pt>
                <c:pt idx="35124">
                  <c:v>30.8552106790378</c:v>
                </c:pt>
                <c:pt idx="35125">
                  <c:v>30.855368236191001</c:v>
                </c:pt>
                <c:pt idx="35126">
                  <c:v>30.855525792839899</c:v>
                </c:pt>
                <c:pt idx="35127">
                  <c:v>30.855683348984599</c:v>
                </c:pt>
                <c:pt idx="35128">
                  <c:v>30.855840904625001</c:v>
                </c:pt>
                <c:pt idx="35129">
                  <c:v>30.8559984597611</c:v>
                </c:pt>
                <c:pt idx="35130">
                  <c:v>30.856156014392901</c:v>
                </c:pt>
                <c:pt idx="35131">
                  <c:v>30.856313568520399</c:v>
                </c:pt>
                <c:pt idx="35132">
                  <c:v>30.856471122143699</c:v>
                </c:pt>
                <c:pt idx="35133">
                  <c:v>30.856628675262598</c:v>
                </c:pt>
                <c:pt idx="35134">
                  <c:v>30.856786227877301</c:v>
                </c:pt>
                <c:pt idx="35135">
                  <c:v>30.856943779987802</c:v>
                </c:pt>
                <c:pt idx="35136">
                  <c:v>30.857101331593899</c:v>
                </c:pt>
                <c:pt idx="35137">
                  <c:v>30.857258882695799</c:v>
                </c:pt>
                <c:pt idx="35138">
                  <c:v>30.857416433293398</c:v>
                </c:pt>
                <c:pt idx="35139">
                  <c:v>30.8575739833868</c:v>
                </c:pt>
                <c:pt idx="35140">
                  <c:v>30.857731532975802</c:v>
                </c:pt>
                <c:pt idx="35141">
                  <c:v>30.857889082060701</c:v>
                </c:pt>
                <c:pt idx="35142">
                  <c:v>30.858046630641201</c:v>
                </c:pt>
                <c:pt idx="35143">
                  <c:v>30.8582041787175</c:v>
                </c:pt>
                <c:pt idx="35144">
                  <c:v>30.858361726289498</c:v>
                </c:pt>
                <c:pt idx="35145">
                  <c:v>30.858519273357299</c:v>
                </c:pt>
                <c:pt idx="35146">
                  <c:v>30.858676819920799</c:v>
                </c:pt>
                <c:pt idx="35147">
                  <c:v>30.858834365980101</c:v>
                </c:pt>
                <c:pt idx="35148">
                  <c:v>30.858991911535099</c:v>
                </c:pt>
                <c:pt idx="35149">
                  <c:v>30.859149456585801</c:v>
                </c:pt>
                <c:pt idx="35150">
                  <c:v>30.859307001132301</c:v>
                </c:pt>
                <c:pt idx="35151">
                  <c:v>30.8594645451746</c:v>
                </c:pt>
                <c:pt idx="35152">
                  <c:v>30.859622088712602</c:v>
                </c:pt>
                <c:pt idx="35153">
                  <c:v>30.859779631746399</c:v>
                </c:pt>
                <c:pt idx="35154">
                  <c:v>30.859937174275899</c:v>
                </c:pt>
                <c:pt idx="35155">
                  <c:v>30.860094716301202</c:v>
                </c:pt>
                <c:pt idx="35156">
                  <c:v>30.8602522578222</c:v>
                </c:pt>
                <c:pt idx="35157">
                  <c:v>30.860409798839001</c:v>
                </c:pt>
                <c:pt idx="35158">
                  <c:v>30.860567339351601</c:v>
                </c:pt>
                <c:pt idx="35159">
                  <c:v>30.8607248793599</c:v>
                </c:pt>
                <c:pt idx="35160">
                  <c:v>30.860882418864001</c:v>
                </c:pt>
                <c:pt idx="35161">
                  <c:v>30.861039957863898</c:v>
                </c:pt>
                <c:pt idx="35162">
                  <c:v>30.861197496359502</c:v>
                </c:pt>
                <c:pt idx="35163">
                  <c:v>30.8613550343509</c:v>
                </c:pt>
                <c:pt idx="35164">
                  <c:v>30.861512571838102</c:v>
                </c:pt>
                <c:pt idx="35165">
                  <c:v>30.861670108820999</c:v>
                </c:pt>
                <c:pt idx="35166">
                  <c:v>30.861827645299702</c:v>
                </c:pt>
                <c:pt idx="35167">
                  <c:v>30.8619851812742</c:v>
                </c:pt>
                <c:pt idx="35168">
                  <c:v>30.862142716744501</c:v>
                </c:pt>
                <c:pt idx="35169">
                  <c:v>30.8623002517106</c:v>
                </c:pt>
                <c:pt idx="35170">
                  <c:v>30.862457786172399</c:v>
                </c:pt>
                <c:pt idx="35171">
                  <c:v>30.862615320130001</c:v>
                </c:pt>
                <c:pt idx="35172">
                  <c:v>30.8627728535835</c:v>
                </c:pt>
                <c:pt idx="35173">
                  <c:v>30.8629303865327</c:v>
                </c:pt>
                <c:pt idx="35174">
                  <c:v>30.863087918977602</c:v>
                </c:pt>
                <c:pt idx="35175">
                  <c:v>30.863245450918399</c:v>
                </c:pt>
                <c:pt idx="35176">
                  <c:v>30.863402982355002</c:v>
                </c:pt>
                <c:pt idx="35177">
                  <c:v>30.8635605132874</c:v>
                </c:pt>
                <c:pt idx="35178">
                  <c:v>30.863718043715501</c:v>
                </c:pt>
                <c:pt idx="35179">
                  <c:v>30.863875573639501</c:v>
                </c:pt>
                <c:pt idx="35180">
                  <c:v>30.864033103059199</c:v>
                </c:pt>
                <c:pt idx="35181">
                  <c:v>30.8641906319748</c:v>
                </c:pt>
                <c:pt idx="35182">
                  <c:v>30.864348160386101</c:v>
                </c:pt>
                <c:pt idx="35183">
                  <c:v>30.864505688293299</c:v>
                </c:pt>
                <c:pt idx="35184">
                  <c:v>30.864663215696201</c:v>
                </c:pt>
                <c:pt idx="35185">
                  <c:v>30.864820742595001</c:v>
                </c:pt>
                <c:pt idx="35186">
                  <c:v>30.864978268989599</c:v>
                </c:pt>
                <c:pt idx="35187">
                  <c:v>30.86513579488</c:v>
                </c:pt>
                <c:pt idx="35188">
                  <c:v>30.865293320266201</c:v>
                </c:pt>
                <c:pt idx="35189">
                  <c:v>30.865450845148199</c:v>
                </c:pt>
                <c:pt idx="35190">
                  <c:v>30.865608369526001</c:v>
                </c:pt>
                <c:pt idx="35191">
                  <c:v>30.865765893399601</c:v>
                </c:pt>
                <c:pt idx="35192">
                  <c:v>30.8659234167691</c:v>
                </c:pt>
                <c:pt idx="35193">
                  <c:v>30.866080939634401</c:v>
                </c:pt>
                <c:pt idx="35194">
                  <c:v>30.866238461995501</c:v>
                </c:pt>
                <c:pt idx="35195">
                  <c:v>30.866395983852399</c:v>
                </c:pt>
                <c:pt idx="35196">
                  <c:v>30.866553505205101</c:v>
                </c:pt>
                <c:pt idx="35197">
                  <c:v>30.8667110260537</c:v>
                </c:pt>
                <c:pt idx="35198">
                  <c:v>30.866868546398099</c:v>
                </c:pt>
                <c:pt idx="35199">
                  <c:v>30.867026066238299</c:v>
                </c:pt>
                <c:pt idx="35200">
                  <c:v>30.867183585574399</c:v>
                </c:pt>
                <c:pt idx="35201">
                  <c:v>30.8673411044063</c:v>
                </c:pt>
                <c:pt idx="35202">
                  <c:v>30.867498622734001</c:v>
                </c:pt>
                <c:pt idx="35203">
                  <c:v>30.8676561405575</c:v>
                </c:pt>
                <c:pt idx="35204">
                  <c:v>30.867813657876901</c:v>
                </c:pt>
                <c:pt idx="35205">
                  <c:v>30.867971174692201</c:v>
                </c:pt>
                <c:pt idx="35206">
                  <c:v>30.8681286910032</c:v>
                </c:pt>
                <c:pt idx="35207">
                  <c:v>30.868286206810101</c:v>
                </c:pt>
                <c:pt idx="35208">
                  <c:v>30.8684437221129</c:v>
                </c:pt>
                <c:pt idx="35209">
                  <c:v>30.868601236911498</c:v>
                </c:pt>
                <c:pt idx="35210">
                  <c:v>30.868758751205998</c:v>
                </c:pt>
                <c:pt idx="35211">
                  <c:v>30.868916264996201</c:v>
                </c:pt>
                <c:pt idx="35212">
                  <c:v>30.869073778282399</c:v>
                </c:pt>
                <c:pt idx="35213">
                  <c:v>30.869231291064398</c:v>
                </c:pt>
                <c:pt idx="35214">
                  <c:v>30.869388803342201</c:v>
                </c:pt>
                <c:pt idx="35215">
                  <c:v>30.869546315115901</c:v>
                </c:pt>
                <c:pt idx="35216">
                  <c:v>30.8697038263855</c:v>
                </c:pt>
                <c:pt idx="35217">
                  <c:v>30.869861337150901</c:v>
                </c:pt>
                <c:pt idx="35218">
                  <c:v>30.870018847412201</c:v>
                </c:pt>
                <c:pt idx="35219">
                  <c:v>30.870176357169299</c:v>
                </c:pt>
                <c:pt idx="35220">
                  <c:v>30.8703338664223</c:v>
                </c:pt>
                <c:pt idx="35221">
                  <c:v>30.870491375171198</c:v>
                </c:pt>
                <c:pt idx="35222">
                  <c:v>30.8706488834159</c:v>
                </c:pt>
                <c:pt idx="35223">
                  <c:v>30.870806391156499</c:v>
                </c:pt>
                <c:pt idx="35224">
                  <c:v>30.870963898393001</c:v>
                </c:pt>
                <c:pt idx="35225">
                  <c:v>30.871121405125301</c:v>
                </c:pt>
                <c:pt idx="35226">
                  <c:v>30.8712789113535</c:v>
                </c:pt>
                <c:pt idx="35227">
                  <c:v>30.8714364170776</c:v>
                </c:pt>
                <c:pt idx="35228">
                  <c:v>30.871593922297599</c:v>
                </c:pt>
                <c:pt idx="35229">
                  <c:v>30.8717514270134</c:v>
                </c:pt>
                <c:pt idx="35230">
                  <c:v>30.8719089312251</c:v>
                </c:pt>
                <c:pt idx="35231">
                  <c:v>30.872066434932702</c:v>
                </c:pt>
                <c:pt idx="35232">
                  <c:v>30.872223938136202</c:v>
                </c:pt>
                <c:pt idx="35233">
                  <c:v>30.8723814408355</c:v>
                </c:pt>
                <c:pt idx="35234">
                  <c:v>30.872538943030801</c:v>
                </c:pt>
                <c:pt idx="35235">
                  <c:v>30.8726964447219</c:v>
                </c:pt>
                <c:pt idx="35236">
                  <c:v>30.872853945908901</c:v>
                </c:pt>
                <c:pt idx="35237">
                  <c:v>30.873011446591899</c:v>
                </c:pt>
                <c:pt idx="35238">
                  <c:v>30.873168946770701</c:v>
                </c:pt>
                <c:pt idx="35239">
                  <c:v>30.873326446445301</c:v>
                </c:pt>
                <c:pt idx="35240">
                  <c:v>30.873483945615899</c:v>
                </c:pt>
                <c:pt idx="35241">
                  <c:v>30.873641444282399</c:v>
                </c:pt>
                <c:pt idx="35242">
                  <c:v>30.8737989424448</c:v>
                </c:pt>
                <c:pt idx="35243">
                  <c:v>30.8739564401031</c:v>
                </c:pt>
                <c:pt idx="35244">
                  <c:v>30.874113937257299</c:v>
                </c:pt>
                <c:pt idx="35245">
                  <c:v>30.8742714339073</c:v>
                </c:pt>
                <c:pt idx="35246">
                  <c:v>30.874428930053298</c:v>
                </c:pt>
                <c:pt idx="35247">
                  <c:v>30.874586425695199</c:v>
                </c:pt>
                <c:pt idx="35248">
                  <c:v>30.874743920833001</c:v>
                </c:pt>
                <c:pt idx="35249">
                  <c:v>30.874901415466798</c:v>
                </c:pt>
                <c:pt idx="35250">
                  <c:v>30.875058909596401</c:v>
                </c:pt>
                <c:pt idx="35251">
                  <c:v>30.875216403221899</c:v>
                </c:pt>
                <c:pt idx="35252">
                  <c:v>30.875373896343401</c:v>
                </c:pt>
                <c:pt idx="35253">
                  <c:v>30.875531388960699</c:v>
                </c:pt>
                <c:pt idx="35254">
                  <c:v>30.875688881074002</c:v>
                </c:pt>
                <c:pt idx="35255">
                  <c:v>30.875846372683199</c:v>
                </c:pt>
                <c:pt idx="35256">
                  <c:v>30.876003863788299</c:v>
                </c:pt>
                <c:pt idx="35257">
                  <c:v>30.876161354389399</c:v>
                </c:pt>
                <c:pt idx="35258">
                  <c:v>30.876318844486299</c:v>
                </c:pt>
                <c:pt idx="35259">
                  <c:v>30.8764763340792</c:v>
                </c:pt>
                <c:pt idx="35260">
                  <c:v>30.876633823168099</c:v>
                </c:pt>
                <c:pt idx="35261">
                  <c:v>30.8767913117528</c:v>
                </c:pt>
                <c:pt idx="35262">
                  <c:v>30.876948799833499</c:v>
                </c:pt>
                <c:pt idx="35263">
                  <c:v>30.877106287410101</c:v>
                </c:pt>
                <c:pt idx="35264">
                  <c:v>30.8772637744826</c:v>
                </c:pt>
                <c:pt idx="35265">
                  <c:v>30.877421261051101</c:v>
                </c:pt>
                <c:pt idx="35266">
                  <c:v>30.8775787471155</c:v>
                </c:pt>
                <c:pt idx="35267">
                  <c:v>30.8777362326759</c:v>
                </c:pt>
                <c:pt idx="35268">
                  <c:v>30.877893717732199</c:v>
                </c:pt>
                <c:pt idx="35269">
                  <c:v>30.8780512022844</c:v>
                </c:pt>
                <c:pt idx="35270">
                  <c:v>30.878208686332599</c:v>
                </c:pt>
                <c:pt idx="35271">
                  <c:v>30.878366169876699</c:v>
                </c:pt>
                <c:pt idx="35272">
                  <c:v>30.878523652916801</c:v>
                </c:pt>
                <c:pt idx="35273">
                  <c:v>30.878681135452801</c:v>
                </c:pt>
                <c:pt idx="35274">
                  <c:v>30.878838617484799</c:v>
                </c:pt>
                <c:pt idx="35275">
                  <c:v>30.878996099012699</c:v>
                </c:pt>
                <c:pt idx="35276">
                  <c:v>30.879153580036501</c:v>
                </c:pt>
                <c:pt idx="35277">
                  <c:v>30.8793110605564</c:v>
                </c:pt>
                <c:pt idx="35278">
                  <c:v>30.879468540572098</c:v>
                </c:pt>
                <c:pt idx="35279">
                  <c:v>30.879626020083901</c:v>
                </c:pt>
                <c:pt idx="35280">
                  <c:v>30.879783499091602</c:v>
                </c:pt>
                <c:pt idx="35281">
                  <c:v>30.879940977595201</c:v>
                </c:pt>
                <c:pt idx="35282">
                  <c:v>30.880098455594801</c:v>
                </c:pt>
                <c:pt idx="35283">
                  <c:v>30.8802559330904</c:v>
                </c:pt>
                <c:pt idx="35284">
                  <c:v>30.880413410081999</c:v>
                </c:pt>
                <c:pt idx="35285">
                  <c:v>30.880570886569501</c:v>
                </c:pt>
                <c:pt idx="35286">
                  <c:v>30.880728362553</c:v>
                </c:pt>
                <c:pt idx="35287">
                  <c:v>30.880885838032398</c:v>
                </c:pt>
                <c:pt idx="35288">
                  <c:v>30.881043313007801</c:v>
                </c:pt>
                <c:pt idx="35289">
                  <c:v>30.881200787479202</c:v>
                </c:pt>
                <c:pt idx="35290">
                  <c:v>30.8813582614466</c:v>
                </c:pt>
                <c:pt idx="35291">
                  <c:v>30.8815157349099</c:v>
                </c:pt>
                <c:pt idx="35292">
                  <c:v>30.881673207869301</c:v>
                </c:pt>
                <c:pt idx="35293">
                  <c:v>30.881830680324601</c:v>
                </c:pt>
                <c:pt idx="35294">
                  <c:v>30.881988152275898</c:v>
                </c:pt>
                <c:pt idx="35295">
                  <c:v>30.882145623723101</c:v>
                </c:pt>
                <c:pt idx="35296">
                  <c:v>30.882303094666401</c:v>
                </c:pt>
                <c:pt idx="35297">
                  <c:v>30.8824605651056</c:v>
                </c:pt>
                <c:pt idx="35298">
                  <c:v>30.882618035040899</c:v>
                </c:pt>
                <c:pt idx="35299">
                  <c:v>30.8827755044721</c:v>
                </c:pt>
                <c:pt idx="35300">
                  <c:v>30.882932973399299</c:v>
                </c:pt>
                <c:pt idx="35301">
                  <c:v>30.8830904418225</c:v>
                </c:pt>
                <c:pt idx="35302">
                  <c:v>30.883247909741701</c:v>
                </c:pt>
                <c:pt idx="35303">
                  <c:v>30.883405377156901</c:v>
                </c:pt>
                <c:pt idx="35304">
                  <c:v>30.883562844068098</c:v>
                </c:pt>
                <c:pt idx="35305">
                  <c:v>30.883720310475301</c:v>
                </c:pt>
                <c:pt idx="35306">
                  <c:v>30.883877776378501</c:v>
                </c:pt>
                <c:pt idx="35307">
                  <c:v>30.884035241777699</c:v>
                </c:pt>
                <c:pt idx="35308">
                  <c:v>30.884192706672899</c:v>
                </c:pt>
                <c:pt idx="35309">
                  <c:v>30.884350171064099</c:v>
                </c:pt>
                <c:pt idx="35310">
                  <c:v>30.884507634951301</c:v>
                </c:pt>
                <c:pt idx="35311">
                  <c:v>30.884665098334501</c:v>
                </c:pt>
                <c:pt idx="35312">
                  <c:v>30.884822561213699</c:v>
                </c:pt>
                <c:pt idx="35313">
                  <c:v>30.884980023589002</c:v>
                </c:pt>
                <c:pt idx="35314">
                  <c:v>30.885137485460199</c:v>
                </c:pt>
                <c:pt idx="35315">
                  <c:v>30.8852949468275</c:v>
                </c:pt>
                <c:pt idx="35316">
                  <c:v>30.885452407690799</c:v>
                </c:pt>
                <c:pt idx="35317">
                  <c:v>30.8856098680501</c:v>
                </c:pt>
                <c:pt idx="35318">
                  <c:v>30.885767327905398</c:v>
                </c:pt>
                <c:pt idx="35319">
                  <c:v>30.885924787256801</c:v>
                </c:pt>
                <c:pt idx="35320">
                  <c:v>30.886082246104099</c:v>
                </c:pt>
                <c:pt idx="35321">
                  <c:v>30.886239704447501</c:v>
                </c:pt>
                <c:pt idx="35322">
                  <c:v>30.886397162287</c:v>
                </c:pt>
                <c:pt idx="35323">
                  <c:v>30.886554619622402</c:v>
                </c:pt>
                <c:pt idx="35324">
                  <c:v>30.8867120764539</c:v>
                </c:pt>
                <c:pt idx="35325">
                  <c:v>30.8868695327814</c:v>
                </c:pt>
                <c:pt idx="35326">
                  <c:v>30.887026988604902</c:v>
                </c:pt>
                <c:pt idx="35327">
                  <c:v>30.8871844439245</c:v>
                </c:pt>
                <c:pt idx="35328">
                  <c:v>30.8873418987401</c:v>
                </c:pt>
                <c:pt idx="35329">
                  <c:v>30.887499353051801</c:v>
                </c:pt>
                <c:pt idx="35330">
                  <c:v>30.8876568068595</c:v>
                </c:pt>
                <c:pt idx="35331">
                  <c:v>30.8878142601632</c:v>
                </c:pt>
                <c:pt idx="35332">
                  <c:v>30.887971712963001</c:v>
                </c:pt>
                <c:pt idx="35333">
                  <c:v>30.8881291652588</c:v>
                </c:pt>
                <c:pt idx="35334">
                  <c:v>30.888286617050699</c:v>
                </c:pt>
                <c:pt idx="35335">
                  <c:v>30.8884440683386</c:v>
                </c:pt>
                <c:pt idx="35336">
                  <c:v>30.888601519122599</c:v>
                </c:pt>
                <c:pt idx="35337">
                  <c:v>30.888758969402598</c:v>
                </c:pt>
                <c:pt idx="35338">
                  <c:v>30.888916419178599</c:v>
                </c:pt>
                <c:pt idx="35339">
                  <c:v>30.889073868450801</c:v>
                </c:pt>
                <c:pt idx="35340">
                  <c:v>30.889231317218901</c:v>
                </c:pt>
                <c:pt idx="35341">
                  <c:v>30.889388765483201</c:v>
                </c:pt>
                <c:pt idx="35342">
                  <c:v>30.889546213243499</c:v>
                </c:pt>
                <c:pt idx="35343">
                  <c:v>30.889703660499801</c:v>
                </c:pt>
                <c:pt idx="35344">
                  <c:v>30.889861107252202</c:v>
                </c:pt>
                <c:pt idx="35345">
                  <c:v>30.890018553500699</c:v>
                </c:pt>
                <c:pt idx="35346">
                  <c:v>30.890175999245201</c:v>
                </c:pt>
                <c:pt idx="35347">
                  <c:v>30.890333444485801</c:v>
                </c:pt>
                <c:pt idx="35348">
                  <c:v>30.890490889222502</c:v>
                </c:pt>
                <c:pt idx="35349">
                  <c:v>30.890648333455299</c:v>
                </c:pt>
                <c:pt idx="35350">
                  <c:v>30.890805777184099</c:v>
                </c:pt>
                <c:pt idx="35351">
                  <c:v>30.890963220408999</c:v>
                </c:pt>
                <c:pt idx="35352">
                  <c:v>30.8911206631299</c:v>
                </c:pt>
                <c:pt idx="35353">
                  <c:v>30.891278105346998</c:v>
                </c:pt>
                <c:pt idx="35354">
                  <c:v>30.891435547060102</c:v>
                </c:pt>
                <c:pt idx="35355">
                  <c:v>30.891592988269299</c:v>
                </c:pt>
                <c:pt idx="35356">
                  <c:v>30.8917504289746</c:v>
                </c:pt>
                <c:pt idx="35357">
                  <c:v>30.891907869175899</c:v>
                </c:pt>
                <c:pt idx="35358">
                  <c:v>30.892065308873399</c:v>
                </c:pt>
                <c:pt idx="35359">
                  <c:v>30.892222748066899</c:v>
                </c:pt>
                <c:pt idx="35360">
                  <c:v>30.892380186756501</c:v>
                </c:pt>
                <c:pt idx="35361">
                  <c:v>30.8925376249422</c:v>
                </c:pt>
                <c:pt idx="35362">
                  <c:v>30.892695062624</c:v>
                </c:pt>
                <c:pt idx="35363">
                  <c:v>30.892852499801901</c:v>
                </c:pt>
                <c:pt idx="35364">
                  <c:v>30.893009936475899</c:v>
                </c:pt>
                <c:pt idx="35365">
                  <c:v>30.893167372646001</c:v>
                </c:pt>
                <c:pt idx="35366">
                  <c:v>30.893324808312201</c:v>
                </c:pt>
                <c:pt idx="35367">
                  <c:v>30.893482243474502</c:v>
                </c:pt>
                <c:pt idx="35368">
                  <c:v>30.8936396781328</c:v>
                </c:pt>
                <c:pt idx="35369">
                  <c:v>30.893797112287299</c:v>
                </c:pt>
                <c:pt idx="35370">
                  <c:v>30.893954545937898</c:v>
                </c:pt>
                <c:pt idx="35371">
                  <c:v>30.894111979084599</c:v>
                </c:pt>
                <c:pt idx="35372">
                  <c:v>30.8942694117274</c:v>
                </c:pt>
                <c:pt idx="35373">
                  <c:v>30.894426843866299</c:v>
                </c:pt>
                <c:pt idx="35374">
                  <c:v>30.894584275501298</c:v>
                </c:pt>
                <c:pt idx="35375">
                  <c:v>30.894741706632399</c:v>
                </c:pt>
                <c:pt idx="35376">
                  <c:v>30.894899137259699</c:v>
                </c:pt>
                <c:pt idx="35377">
                  <c:v>30.895056567383001</c:v>
                </c:pt>
                <c:pt idx="35378">
                  <c:v>30.8952139970025</c:v>
                </c:pt>
                <c:pt idx="35379">
                  <c:v>30.8953714261181</c:v>
                </c:pt>
                <c:pt idx="35380">
                  <c:v>30.8955288547298</c:v>
                </c:pt>
                <c:pt idx="35381">
                  <c:v>30.895686282837602</c:v>
                </c:pt>
                <c:pt idx="35382">
                  <c:v>30.8958437104416</c:v>
                </c:pt>
                <c:pt idx="35383">
                  <c:v>30.896001137541699</c:v>
                </c:pt>
                <c:pt idx="35384">
                  <c:v>30.896158564137899</c:v>
                </c:pt>
                <c:pt idx="35385">
                  <c:v>30.8963159902302</c:v>
                </c:pt>
                <c:pt idx="35386">
                  <c:v>30.896473415818701</c:v>
                </c:pt>
                <c:pt idx="35387">
                  <c:v>30.896630840903299</c:v>
                </c:pt>
                <c:pt idx="35388">
                  <c:v>30.896788265483998</c:v>
                </c:pt>
                <c:pt idx="35389">
                  <c:v>30.896945689560798</c:v>
                </c:pt>
                <c:pt idx="35390">
                  <c:v>30.897103113133799</c:v>
                </c:pt>
                <c:pt idx="35391">
                  <c:v>30.897260536203</c:v>
                </c:pt>
                <c:pt idx="35392">
                  <c:v>30.897417958768202</c:v>
                </c:pt>
                <c:pt idx="35393">
                  <c:v>30.8975753808297</c:v>
                </c:pt>
                <c:pt idx="35394">
                  <c:v>30.8977328023872</c:v>
                </c:pt>
                <c:pt idx="35395">
                  <c:v>30.8978902234409</c:v>
                </c:pt>
                <c:pt idx="35396">
                  <c:v>30.8980476439908</c:v>
                </c:pt>
                <c:pt idx="35397">
                  <c:v>30.898205064036699</c:v>
                </c:pt>
                <c:pt idx="35398">
                  <c:v>30.8983624835789</c:v>
                </c:pt>
                <c:pt idx="35399">
                  <c:v>30.898519902617199</c:v>
                </c:pt>
                <c:pt idx="35400">
                  <c:v>30.898677321151599</c:v>
                </c:pt>
                <c:pt idx="35401">
                  <c:v>30.898834739182199</c:v>
                </c:pt>
                <c:pt idx="35402">
                  <c:v>30.898992156708999</c:v>
                </c:pt>
                <c:pt idx="35403">
                  <c:v>30.899149573731901</c:v>
                </c:pt>
                <c:pt idx="35404">
                  <c:v>30.899306990250899</c:v>
                </c:pt>
                <c:pt idx="35405">
                  <c:v>30.899464406266201</c:v>
                </c:pt>
                <c:pt idx="35406">
                  <c:v>30.899621821777501</c:v>
                </c:pt>
                <c:pt idx="35407">
                  <c:v>30.899779236785101</c:v>
                </c:pt>
                <c:pt idx="35408">
                  <c:v>30.899936651288801</c:v>
                </c:pt>
                <c:pt idx="35409">
                  <c:v>30.900094065288702</c:v>
                </c:pt>
                <c:pt idx="35410">
                  <c:v>30.9002514787847</c:v>
                </c:pt>
                <c:pt idx="35411">
                  <c:v>30.900408891776902</c:v>
                </c:pt>
                <c:pt idx="35412">
                  <c:v>30.9005663042653</c:v>
                </c:pt>
                <c:pt idx="35413">
                  <c:v>30.9007237162499</c:v>
                </c:pt>
                <c:pt idx="35414">
                  <c:v>30.900881127730599</c:v>
                </c:pt>
                <c:pt idx="35415">
                  <c:v>30.901038538707599</c:v>
                </c:pt>
                <c:pt idx="35416">
                  <c:v>30.9011959491806</c:v>
                </c:pt>
                <c:pt idx="35417">
                  <c:v>30.901353359149901</c:v>
                </c:pt>
                <c:pt idx="35418">
                  <c:v>30.901510768615399</c:v>
                </c:pt>
                <c:pt idx="35419">
                  <c:v>30.901668177577001</c:v>
                </c:pt>
                <c:pt idx="35420">
                  <c:v>30.9018255860348</c:v>
                </c:pt>
                <c:pt idx="35421">
                  <c:v>30.901982993988799</c:v>
                </c:pt>
                <c:pt idx="35422">
                  <c:v>30.902140401438999</c:v>
                </c:pt>
                <c:pt idx="35423">
                  <c:v>30.902297808385399</c:v>
                </c:pt>
                <c:pt idx="35424">
                  <c:v>30.902455214827899</c:v>
                </c:pt>
                <c:pt idx="35425">
                  <c:v>30.9026126207667</c:v>
                </c:pt>
                <c:pt idx="35426">
                  <c:v>30.902770026201701</c:v>
                </c:pt>
                <c:pt idx="35427">
                  <c:v>30.902927431132799</c:v>
                </c:pt>
                <c:pt idx="35428">
                  <c:v>30.903084835560101</c:v>
                </c:pt>
                <c:pt idx="35429">
                  <c:v>30.903242239483699</c:v>
                </c:pt>
                <c:pt idx="35430">
                  <c:v>30.903399642903398</c:v>
                </c:pt>
                <c:pt idx="35431">
                  <c:v>30.903557045819401</c:v>
                </c:pt>
                <c:pt idx="35432">
                  <c:v>30.903714448231501</c:v>
                </c:pt>
                <c:pt idx="35433">
                  <c:v>30.9038718501399</c:v>
                </c:pt>
                <c:pt idx="35434">
                  <c:v>30.904029251544401</c:v>
                </c:pt>
                <c:pt idx="35435">
                  <c:v>30.904186652445201</c:v>
                </c:pt>
                <c:pt idx="35436">
                  <c:v>30.904344052842202</c:v>
                </c:pt>
                <c:pt idx="35437">
                  <c:v>30.904501452735399</c:v>
                </c:pt>
                <c:pt idx="35438">
                  <c:v>30.9046588521248</c:v>
                </c:pt>
                <c:pt idx="35439">
                  <c:v>30.904816251010399</c:v>
                </c:pt>
                <c:pt idx="35440">
                  <c:v>30.9049736493922</c:v>
                </c:pt>
                <c:pt idx="35441">
                  <c:v>30.905131047270299</c:v>
                </c:pt>
                <c:pt idx="35442">
                  <c:v>30.905288444644501</c:v>
                </c:pt>
                <c:pt idx="35443">
                  <c:v>30.905445841515</c:v>
                </c:pt>
                <c:pt idx="35444">
                  <c:v>30.905603237881799</c:v>
                </c:pt>
                <c:pt idx="35445">
                  <c:v>30.905760633744698</c:v>
                </c:pt>
                <c:pt idx="35446">
                  <c:v>30.905918029103901</c:v>
                </c:pt>
                <c:pt idx="35447">
                  <c:v>30.906075423959201</c:v>
                </c:pt>
                <c:pt idx="35448">
                  <c:v>30.906232818310901</c:v>
                </c:pt>
                <c:pt idx="35449">
                  <c:v>30.906390212158701</c:v>
                </c:pt>
                <c:pt idx="35450">
                  <c:v>30.906547605502801</c:v>
                </c:pt>
                <c:pt idx="35451">
                  <c:v>30.906704998343098</c:v>
                </c:pt>
                <c:pt idx="35452">
                  <c:v>30.906862390679699</c:v>
                </c:pt>
                <c:pt idx="35453">
                  <c:v>30.907019782512499</c:v>
                </c:pt>
                <c:pt idx="35454">
                  <c:v>30.9071771738415</c:v>
                </c:pt>
                <c:pt idx="35455">
                  <c:v>30.907334564666701</c:v>
                </c:pt>
                <c:pt idx="35456">
                  <c:v>30.907491954988298</c:v>
                </c:pt>
                <c:pt idx="35457">
                  <c:v>30.907649344806</c:v>
                </c:pt>
                <c:pt idx="35458">
                  <c:v>30.907806734120001</c:v>
                </c:pt>
                <c:pt idx="35459">
                  <c:v>30.907964122930299</c:v>
                </c:pt>
                <c:pt idx="35460">
                  <c:v>30.9081215112367</c:v>
                </c:pt>
                <c:pt idx="35461">
                  <c:v>30.908278899039502</c:v>
                </c:pt>
                <c:pt idx="35462">
                  <c:v>30.9084362863385</c:v>
                </c:pt>
                <c:pt idx="35463">
                  <c:v>30.908593673133701</c:v>
                </c:pt>
                <c:pt idx="35464">
                  <c:v>30.9087510594252</c:v>
                </c:pt>
                <c:pt idx="35465">
                  <c:v>30.908908445213001</c:v>
                </c:pt>
                <c:pt idx="35466">
                  <c:v>30.909065830496999</c:v>
                </c:pt>
                <c:pt idx="35467">
                  <c:v>30.909223215277301</c:v>
                </c:pt>
                <c:pt idx="35468">
                  <c:v>30.909380599553799</c:v>
                </c:pt>
                <c:pt idx="35469">
                  <c:v>30.909537983326601</c:v>
                </c:pt>
                <c:pt idx="35470">
                  <c:v>30.909695366595699</c:v>
                </c:pt>
                <c:pt idx="35471">
                  <c:v>30.909852749361001</c:v>
                </c:pt>
                <c:pt idx="35472">
                  <c:v>30.910010131622599</c:v>
                </c:pt>
                <c:pt idx="35473">
                  <c:v>30.9101675133805</c:v>
                </c:pt>
                <c:pt idx="35474">
                  <c:v>30.910324894634599</c:v>
                </c:pt>
                <c:pt idx="35475">
                  <c:v>30.910482275385</c:v>
                </c:pt>
                <c:pt idx="35476">
                  <c:v>30.910639655631702</c:v>
                </c:pt>
                <c:pt idx="35477">
                  <c:v>30.910797035374699</c:v>
                </c:pt>
                <c:pt idx="35478">
                  <c:v>30.910954414613901</c:v>
                </c:pt>
                <c:pt idx="35479">
                  <c:v>30.911111793349399</c:v>
                </c:pt>
                <c:pt idx="35480">
                  <c:v>30.9112691715812</c:v>
                </c:pt>
                <c:pt idx="35481">
                  <c:v>30.911426549309301</c:v>
                </c:pt>
                <c:pt idx="35482">
                  <c:v>30.911583926533702</c:v>
                </c:pt>
                <c:pt idx="35483">
                  <c:v>30.911741303254299</c:v>
                </c:pt>
                <c:pt idx="35484">
                  <c:v>30.9118986794712</c:v>
                </c:pt>
                <c:pt idx="35485">
                  <c:v>30.9120560551845</c:v>
                </c:pt>
                <c:pt idx="35486">
                  <c:v>30.912213430394001</c:v>
                </c:pt>
                <c:pt idx="35487">
                  <c:v>30.912370805099801</c:v>
                </c:pt>
                <c:pt idx="35488">
                  <c:v>30.912528179301901</c:v>
                </c:pt>
                <c:pt idx="35489">
                  <c:v>30.912685553000301</c:v>
                </c:pt>
                <c:pt idx="35490">
                  <c:v>30.912842926194902</c:v>
                </c:pt>
                <c:pt idx="35491">
                  <c:v>30.913000298885901</c:v>
                </c:pt>
                <c:pt idx="35492">
                  <c:v>30.913157671073201</c:v>
                </c:pt>
                <c:pt idx="35493">
                  <c:v>30.9133150427568</c:v>
                </c:pt>
                <c:pt idx="35494">
                  <c:v>30.913472413936699</c:v>
                </c:pt>
                <c:pt idx="35495">
                  <c:v>30.913629784612901</c:v>
                </c:pt>
                <c:pt idx="35496">
                  <c:v>30.9137871547854</c:v>
                </c:pt>
                <c:pt idx="35497">
                  <c:v>30.913944524454202</c:v>
                </c:pt>
                <c:pt idx="35498">
                  <c:v>30.9141018936193</c:v>
                </c:pt>
                <c:pt idx="35499">
                  <c:v>30.914259262280702</c:v>
                </c:pt>
                <c:pt idx="35500">
                  <c:v>30.914416630438499</c:v>
                </c:pt>
                <c:pt idx="35501">
                  <c:v>30.9145739980925</c:v>
                </c:pt>
                <c:pt idx="35502">
                  <c:v>30.914731365242901</c:v>
                </c:pt>
                <c:pt idx="35503">
                  <c:v>30.914888731889601</c:v>
                </c:pt>
                <c:pt idx="35504">
                  <c:v>30.915046098032601</c:v>
                </c:pt>
                <c:pt idx="35505">
                  <c:v>30.915203463671901</c:v>
                </c:pt>
                <c:pt idx="35506">
                  <c:v>30.9153608288076</c:v>
                </c:pt>
                <c:pt idx="35507">
                  <c:v>30.9155181934395</c:v>
                </c:pt>
                <c:pt idx="35508">
                  <c:v>30.915675557567798</c:v>
                </c:pt>
                <c:pt idx="35509">
                  <c:v>30.9158329211925</c:v>
                </c:pt>
                <c:pt idx="35510">
                  <c:v>30.915990284313398</c:v>
                </c:pt>
                <c:pt idx="35511">
                  <c:v>30.9161476469307</c:v>
                </c:pt>
                <c:pt idx="35512">
                  <c:v>30.916305009044301</c:v>
                </c:pt>
                <c:pt idx="35513">
                  <c:v>30.916462370654301</c:v>
                </c:pt>
                <c:pt idx="35514">
                  <c:v>30.916619731760601</c:v>
                </c:pt>
                <c:pt idx="35515">
                  <c:v>30.916777092363201</c:v>
                </c:pt>
                <c:pt idx="35516">
                  <c:v>30.916934452462101</c:v>
                </c:pt>
                <c:pt idx="35517">
                  <c:v>30.9170918120574</c:v>
                </c:pt>
                <c:pt idx="35518">
                  <c:v>30.917249171149098</c:v>
                </c:pt>
                <c:pt idx="35519">
                  <c:v>30.9174065297371</c:v>
                </c:pt>
                <c:pt idx="35520">
                  <c:v>30.917563887821402</c:v>
                </c:pt>
                <c:pt idx="35521">
                  <c:v>30.917721245402099</c:v>
                </c:pt>
                <c:pt idx="35522">
                  <c:v>30.917878602479099</c:v>
                </c:pt>
                <c:pt idx="35523">
                  <c:v>30.918035959052499</c:v>
                </c:pt>
                <c:pt idx="35524">
                  <c:v>30.918193315122199</c:v>
                </c:pt>
                <c:pt idx="35525">
                  <c:v>30.918350670688302</c:v>
                </c:pt>
                <c:pt idx="35526">
                  <c:v>30.9185080257507</c:v>
                </c:pt>
                <c:pt idx="35527">
                  <c:v>30.918665380309498</c:v>
                </c:pt>
                <c:pt idx="35528">
                  <c:v>30.9188227343646</c:v>
                </c:pt>
                <c:pt idx="35529">
                  <c:v>30.918980087916101</c:v>
                </c:pt>
                <c:pt idx="35530">
                  <c:v>30.919137440964001</c:v>
                </c:pt>
                <c:pt idx="35531">
                  <c:v>30.9192947935082</c:v>
                </c:pt>
                <c:pt idx="35532">
                  <c:v>30.919452145548799</c:v>
                </c:pt>
                <c:pt idx="35533">
                  <c:v>30.919609497085801</c:v>
                </c:pt>
                <c:pt idx="35534">
                  <c:v>30.919766848119099</c:v>
                </c:pt>
                <c:pt idx="35535">
                  <c:v>30.9199241986488</c:v>
                </c:pt>
                <c:pt idx="35536">
                  <c:v>30.920081548674801</c:v>
                </c:pt>
                <c:pt idx="35537">
                  <c:v>30.920238898197301</c:v>
                </c:pt>
                <c:pt idx="35538">
                  <c:v>30.9203962472161</c:v>
                </c:pt>
                <c:pt idx="35539">
                  <c:v>30.920553595731299</c:v>
                </c:pt>
                <c:pt idx="35540">
                  <c:v>30.920710943742801</c:v>
                </c:pt>
                <c:pt idx="35541">
                  <c:v>30.920868291250802</c:v>
                </c:pt>
                <c:pt idx="35542">
                  <c:v>30.921025638255099</c:v>
                </c:pt>
                <c:pt idx="35543">
                  <c:v>30.921182984755799</c:v>
                </c:pt>
                <c:pt idx="35544">
                  <c:v>30.921340330752798</c:v>
                </c:pt>
                <c:pt idx="35545">
                  <c:v>30.9214976762463</c:v>
                </c:pt>
                <c:pt idx="35546">
                  <c:v>30.921655021236202</c:v>
                </c:pt>
                <c:pt idx="35547">
                  <c:v>30.921812365722399</c:v>
                </c:pt>
                <c:pt idx="35548">
                  <c:v>30.921969709704999</c:v>
                </c:pt>
                <c:pt idx="35549">
                  <c:v>30.922127053184099</c:v>
                </c:pt>
                <c:pt idx="35550">
                  <c:v>30.922284396159501</c:v>
                </c:pt>
                <c:pt idx="35551">
                  <c:v>30.922441738631299</c:v>
                </c:pt>
                <c:pt idx="35552">
                  <c:v>30.9225990805995</c:v>
                </c:pt>
                <c:pt idx="35553">
                  <c:v>30.922756422064101</c:v>
                </c:pt>
                <c:pt idx="35554">
                  <c:v>30.9229137630251</c:v>
                </c:pt>
                <c:pt idx="35555">
                  <c:v>30.923071103482499</c:v>
                </c:pt>
                <c:pt idx="35556">
                  <c:v>30.923228443436301</c:v>
                </c:pt>
                <c:pt idx="35557">
                  <c:v>30.923385782886498</c:v>
                </c:pt>
                <c:pt idx="35558">
                  <c:v>30.923543121833099</c:v>
                </c:pt>
                <c:pt idx="35559">
                  <c:v>30.923700460276201</c:v>
                </c:pt>
                <c:pt idx="35560">
                  <c:v>30.9238577982156</c:v>
                </c:pt>
                <c:pt idx="35561">
                  <c:v>30.924015135651398</c:v>
                </c:pt>
                <c:pt idx="35562">
                  <c:v>30.924172472583699</c:v>
                </c:pt>
                <c:pt idx="35563">
                  <c:v>30.924329809012399</c:v>
                </c:pt>
                <c:pt idx="35564">
                  <c:v>30.924487144937402</c:v>
                </c:pt>
                <c:pt idx="35565">
                  <c:v>30.9246444803589</c:v>
                </c:pt>
                <c:pt idx="35566">
                  <c:v>30.924801815276901</c:v>
                </c:pt>
                <c:pt idx="35567">
                  <c:v>30.924959149691201</c:v>
                </c:pt>
                <c:pt idx="35568">
                  <c:v>30.925116483602</c:v>
                </c:pt>
                <c:pt idx="35569">
                  <c:v>30.925273817009099</c:v>
                </c:pt>
                <c:pt idx="35570">
                  <c:v>30.9254311499128</c:v>
                </c:pt>
                <c:pt idx="35571">
                  <c:v>30.925588482312801</c:v>
                </c:pt>
                <c:pt idx="35572">
                  <c:v>30.9257458142093</c:v>
                </c:pt>
                <c:pt idx="35573">
                  <c:v>30.925903145602099</c:v>
                </c:pt>
                <c:pt idx="35574">
                  <c:v>30.9260604764915</c:v>
                </c:pt>
                <c:pt idx="35575">
                  <c:v>30.926217806877201</c:v>
                </c:pt>
                <c:pt idx="35576">
                  <c:v>30.9263751367594</c:v>
                </c:pt>
                <c:pt idx="35577">
                  <c:v>30.926532466138099</c:v>
                </c:pt>
                <c:pt idx="35578">
                  <c:v>30.9266897950131</c:v>
                </c:pt>
                <c:pt idx="35579">
                  <c:v>30.926847123384601</c:v>
                </c:pt>
                <c:pt idx="35580">
                  <c:v>30.9270044512526</c:v>
                </c:pt>
                <c:pt idx="35581">
                  <c:v>30.927161778616998</c:v>
                </c:pt>
                <c:pt idx="35582">
                  <c:v>30.9273191054778</c:v>
                </c:pt>
                <c:pt idx="35583">
                  <c:v>30.9274764318351</c:v>
                </c:pt>
                <c:pt idx="35584">
                  <c:v>30.927633757688799</c:v>
                </c:pt>
                <c:pt idx="35585">
                  <c:v>30.927791083039001</c:v>
                </c:pt>
                <c:pt idx="35586">
                  <c:v>30.927948407885602</c:v>
                </c:pt>
                <c:pt idx="35587">
                  <c:v>30.928105732228701</c:v>
                </c:pt>
                <c:pt idx="35588">
                  <c:v>30.9282630560682</c:v>
                </c:pt>
                <c:pt idx="35589">
                  <c:v>30.928420379404201</c:v>
                </c:pt>
                <c:pt idx="35590">
                  <c:v>30.928577702236701</c:v>
                </c:pt>
                <c:pt idx="35591">
                  <c:v>30.928735024565601</c:v>
                </c:pt>
                <c:pt idx="35592">
                  <c:v>30.928892346390899</c:v>
                </c:pt>
                <c:pt idx="35593">
                  <c:v>30.9290496677128</c:v>
                </c:pt>
                <c:pt idx="35594">
                  <c:v>30.929206988531</c:v>
                </c:pt>
                <c:pt idx="35595">
                  <c:v>30.929364308845798</c:v>
                </c:pt>
                <c:pt idx="35596">
                  <c:v>30.929521628657</c:v>
                </c:pt>
                <c:pt idx="35597">
                  <c:v>30.9296789479647</c:v>
                </c:pt>
                <c:pt idx="35598">
                  <c:v>30.929836266768898</c:v>
                </c:pt>
                <c:pt idx="35599">
                  <c:v>30.9299935850695</c:v>
                </c:pt>
                <c:pt idx="35600">
                  <c:v>30.9301509028666</c:v>
                </c:pt>
                <c:pt idx="35601">
                  <c:v>30.9303082201602</c:v>
                </c:pt>
                <c:pt idx="35602">
                  <c:v>30.930465536950202</c:v>
                </c:pt>
                <c:pt idx="35603">
                  <c:v>30.930622853236802</c:v>
                </c:pt>
                <c:pt idx="35604">
                  <c:v>30.930780169019801</c:v>
                </c:pt>
                <c:pt idx="35605">
                  <c:v>30.930937484299299</c:v>
                </c:pt>
                <c:pt idx="35606">
                  <c:v>30.9310947990753</c:v>
                </c:pt>
                <c:pt idx="35607">
                  <c:v>30.9312521133477</c:v>
                </c:pt>
                <c:pt idx="35608">
                  <c:v>30.931409427116701</c:v>
                </c:pt>
                <c:pt idx="35609">
                  <c:v>30.931566740382099</c:v>
                </c:pt>
                <c:pt idx="35610">
                  <c:v>30.931724053143999</c:v>
                </c:pt>
                <c:pt idx="35611">
                  <c:v>30.9318813654025</c:v>
                </c:pt>
                <c:pt idx="35612">
                  <c:v>30.932038677157401</c:v>
                </c:pt>
                <c:pt idx="35613">
                  <c:v>30.9321959884088</c:v>
                </c:pt>
                <c:pt idx="35614">
                  <c:v>30.932353299156699</c:v>
                </c:pt>
                <c:pt idx="35615">
                  <c:v>30.932510609401099</c:v>
                </c:pt>
                <c:pt idx="35616">
                  <c:v>30.932667919141998</c:v>
                </c:pt>
                <c:pt idx="35617">
                  <c:v>30.932825228379301</c:v>
                </c:pt>
                <c:pt idx="35618">
                  <c:v>30.932982537113201</c:v>
                </c:pt>
                <c:pt idx="35619">
                  <c:v>30.9331398453436</c:v>
                </c:pt>
                <c:pt idx="35620">
                  <c:v>30.933297153070601</c:v>
                </c:pt>
                <c:pt idx="35621">
                  <c:v>30.933454460294001</c:v>
                </c:pt>
                <c:pt idx="35622">
                  <c:v>30.9336117670139</c:v>
                </c:pt>
                <c:pt idx="35623">
                  <c:v>30.933769073230302</c:v>
                </c:pt>
                <c:pt idx="35624">
                  <c:v>30.933926378943301</c:v>
                </c:pt>
                <c:pt idx="35625">
                  <c:v>30.9340836841527</c:v>
                </c:pt>
                <c:pt idx="35626">
                  <c:v>30.934240988858701</c:v>
                </c:pt>
                <c:pt idx="35627">
                  <c:v>30.9343982930612</c:v>
                </c:pt>
                <c:pt idx="35628">
                  <c:v>30.934555596760202</c:v>
                </c:pt>
                <c:pt idx="35629">
                  <c:v>30.934712899955699</c:v>
                </c:pt>
                <c:pt idx="35630">
                  <c:v>30.934870202647701</c:v>
                </c:pt>
                <c:pt idx="35631">
                  <c:v>30.935027504836299</c:v>
                </c:pt>
                <c:pt idx="35632">
                  <c:v>30.935184806521399</c:v>
                </c:pt>
                <c:pt idx="35633">
                  <c:v>30.935342107703001</c:v>
                </c:pt>
                <c:pt idx="35634">
                  <c:v>30.935499408381201</c:v>
                </c:pt>
                <c:pt idx="35635">
                  <c:v>30.9356567085559</c:v>
                </c:pt>
                <c:pt idx="35636">
                  <c:v>30.935814008227101</c:v>
                </c:pt>
                <c:pt idx="35637">
                  <c:v>30.935971307394801</c:v>
                </c:pt>
                <c:pt idx="35638">
                  <c:v>30.9361286060591</c:v>
                </c:pt>
                <c:pt idx="35639">
                  <c:v>30.936285904219901</c:v>
                </c:pt>
                <c:pt idx="35640">
                  <c:v>30.9364432018772</c:v>
                </c:pt>
                <c:pt idx="35641">
                  <c:v>30.936600499031101</c:v>
                </c:pt>
                <c:pt idx="35642">
                  <c:v>30.936757795681601</c:v>
                </c:pt>
                <c:pt idx="35643">
                  <c:v>30.936915091828499</c:v>
                </c:pt>
                <c:pt idx="35644">
                  <c:v>30.937072387472</c:v>
                </c:pt>
                <c:pt idx="35645">
                  <c:v>30.937229682612099</c:v>
                </c:pt>
                <c:pt idx="35646">
                  <c:v>30.9373869772487</c:v>
                </c:pt>
                <c:pt idx="35647">
                  <c:v>30.937544271381899</c:v>
                </c:pt>
                <c:pt idx="35648">
                  <c:v>30.937701565011601</c:v>
                </c:pt>
                <c:pt idx="35649">
                  <c:v>30.937858858137801</c:v>
                </c:pt>
                <c:pt idx="35650">
                  <c:v>30.9380161507606</c:v>
                </c:pt>
                <c:pt idx="35651">
                  <c:v>30.93817344288</c:v>
                </c:pt>
                <c:pt idx="35652">
                  <c:v>30.938330734495899</c:v>
                </c:pt>
                <c:pt idx="35653">
                  <c:v>30.9384880256084</c:v>
                </c:pt>
                <c:pt idx="35654">
                  <c:v>30.9386453162174</c:v>
                </c:pt>
                <c:pt idx="35655">
                  <c:v>30.938802606323001</c:v>
                </c:pt>
                <c:pt idx="35656">
                  <c:v>30.938959895925201</c:v>
                </c:pt>
                <c:pt idx="35657">
                  <c:v>30.9391171850239</c:v>
                </c:pt>
                <c:pt idx="35658">
                  <c:v>30.9392744736192</c:v>
                </c:pt>
                <c:pt idx="35659">
                  <c:v>30.939431761711099</c:v>
                </c:pt>
                <c:pt idx="35660">
                  <c:v>30.939589049299499</c:v>
                </c:pt>
                <c:pt idx="35661">
                  <c:v>30.939746336384498</c:v>
                </c:pt>
                <c:pt idx="35662">
                  <c:v>30.939903622966099</c:v>
                </c:pt>
                <c:pt idx="35663">
                  <c:v>30.940060909044298</c:v>
                </c:pt>
                <c:pt idx="35664">
                  <c:v>30.940218194619</c:v>
                </c:pt>
                <c:pt idx="35665">
                  <c:v>30.940375479690299</c:v>
                </c:pt>
                <c:pt idx="35666">
                  <c:v>30.940532764258201</c:v>
                </c:pt>
                <c:pt idx="35667">
                  <c:v>30.940690048322701</c:v>
                </c:pt>
                <c:pt idx="35668">
                  <c:v>30.940847331883699</c:v>
                </c:pt>
                <c:pt idx="35669">
                  <c:v>30.941004614941299</c:v>
                </c:pt>
                <c:pt idx="35670">
                  <c:v>30.941161897495601</c:v>
                </c:pt>
                <c:pt idx="35671">
                  <c:v>30.941319179546401</c:v>
                </c:pt>
                <c:pt idx="35672">
                  <c:v>30.9414764610937</c:v>
                </c:pt>
                <c:pt idx="35673">
                  <c:v>30.9416337421377</c:v>
                </c:pt>
                <c:pt idx="35674">
                  <c:v>30.941791022678299</c:v>
                </c:pt>
                <c:pt idx="35675">
                  <c:v>30.941948302715499</c:v>
                </c:pt>
                <c:pt idx="35676">
                  <c:v>30.942105582249201</c:v>
                </c:pt>
                <c:pt idx="35677">
                  <c:v>30.942262861279598</c:v>
                </c:pt>
                <c:pt idx="35678">
                  <c:v>30.9424201398066</c:v>
                </c:pt>
                <c:pt idx="35679">
                  <c:v>30.942577417830101</c:v>
                </c:pt>
                <c:pt idx="35680">
                  <c:v>30.9427346953503</c:v>
                </c:pt>
                <c:pt idx="35681">
                  <c:v>30.942891972367001</c:v>
                </c:pt>
                <c:pt idx="35682">
                  <c:v>30.943049248880399</c:v>
                </c:pt>
                <c:pt idx="35683">
                  <c:v>30.9432065248904</c:v>
                </c:pt>
                <c:pt idx="35684">
                  <c:v>30.943363800397002</c:v>
                </c:pt>
                <c:pt idx="35685">
                  <c:v>30.943521075400199</c:v>
                </c:pt>
                <c:pt idx="35686">
                  <c:v>30.943678349900001</c:v>
                </c:pt>
                <c:pt idx="35687">
                  <c:v>30.943835623896401</c:v>
                </c:pt>
                <c:pt idx="35688">
                  <c:v>30.9439928973894</c:v>
                </c:pt>
                <c:pt idx="35689">
                  <c:v>30.9441501703791</c:v>
                </c:pt>
                <c:pt idx="35690">
                  <c:v>30.944307442865298</c:v>
                </c:pt>
                <c:pt idx="35691">
                  <c:v>30.944464714848198</c:v>
                </c:pt>
                <c:pt idx="35692">
                  <c:v>30.9446219863277</c:v>
                </c:pt>
                <c:pt idx="35693">
                  <c:v>30.9447792573039</c:v>
                </c:pt>
                <c:pt idx="35694">
                  <c:v>30.944936527776601</c:v>
                </c:pt>
                <c:pt idx="35695">
                  <c:v>30.945093797746001</c:v>
                </c:pt>
                <c:pt idx="35696">
                  <c:v>30.945251067211998</c:v>
                </c:pt>
                <c:pt idx="35697">
                  <c:v>30.945408336174602</c:v>
                </c:pt>
                <c:pt idx="35698">
                  <c:v>30.945565604633899</c:v>
                </c:pt>
                <c:pt idx="35699">
                  <c:v>30.945722872589801</c:v>
                </c:pt>
                <c:pt idx="35700">
                  <c:v>30.945880140042298</c:v>
                </c:pt>
                <c:pt idx="35701">
                  <c:v>30.946037406991501</c:v>
                </c:pt>
                <c:pt idx="35702">
                  <c:v>30.946194673437301</c:v>
                </c:pt>
                <c:pt idx="35703">
                  <c:v>30.946351939379699</c:v>
                </c:pt>
                <c:pt idx="35704">
                  <c:v>30.946509204818799</c:v>
                </c:pt>
                <c:pt idx="35705">
                  <c:v>30.946666469754501</c:v>
                </c:pt>
                <c:pt idx="35706">
                  <c:v>30.9468237341869</c:v>
                </c:pt>
                <c:pt idx="35707">
                  <c:v>30.946980998115901</c:v>
                </c:pt>
                <c:pt idx="35708">
                  <c:v>30.9471382615416</c:v>
                </c:pt>
                <c:pt idx="35709">
                  <c:v>30.9472955244639</c:v>
                </c:pt>
                <c:pt idx="35710">
                  <c:v>30.947452786882799</c:v>
                </c:pt>
                <c:pt idx="35711">
                  <c:v>30.947610048798399</c:v>
                </c:pt>
                <c:pt idx="35712">
                  <c:v>30.9477673102107</c:v>
                </c:pt>
                <c:pt idx="35713">
                  <c:v>30.9479245711196</c:v>
                </c:pt>
                <c:pt idx="35714">
                  <c:v>30.948081831525201</c:v>
                </c:pt>
                <c:pt idx="35715">
                  <c:v>30.9482390914274</c:v>
                </c:pt>
                <c:pt idx="35716">
                  <c:v>30.9483963508263</c:v>
                </c:pt>
                <c:pt idx="35717">
                  <c:v>30.948553609721898</c:v>
                </c:pt>
                <c:pt idx="35718">
                  <c:v>30.948710868114102</c:v>
                </c:pt>
                <c:pt idx="35719">
                  <c:v>30.948868126002999</c:v>
                </c:pt>
                <c:pt idx="35720">
                  <c:v>30.949025383388499</c:v>
                </c:pt>
                <c:pt idx="35721">
                  <c:v>30.949182640270699</c:v>
                </c:pt>
                <c:pt idx="35722">
                  <c:v>30.949339896649601</c:v>
                </c:pt>
                <c:pt idx="35723">
                  <c:v>30.949497152525101</c:v>
                </c:pt>
                <c:pt idx="35724">
                  <c:v>30.949654407897398</c:v>
                </c:pt>
                <c:pt idx="35725">
                  <c:v>30.949811662766301</c:v>
                </c:pt>
                <c:pt idx="35726">
                  <c:v>30.949968917131802</c:v>
                </c:pt>
                <c:pt idx="35727">
                  <c:v>30.9501261709941</c:v>
                </c:pt>
                <c:pt idx="35728">
                  <c:v>30.950283424353</c:v>
                </c:pt>
                <c:pt idx="35729">
                  <c:v>30.950440677208601</c:v>
                </c:pt>
                <c:pt idx="35730">
                  <c:v>30.9505979295609</c:v>
                </c:pt>
                <c:pt idx="35731">
                  <c:v>30.9507551814099</c:v>
                </c:pt>
                <c:pt idx="35732">
                  <c:v>30.950912432755501</c:v>
                </c:pt>
                <c:pt idx="35733">
                  <c:v>30.9510696835979</c:v>
                </c:pt>
                <c:pt idx="35734">
                  <c:v>30.951226933936901</c:v>
                </c:pt>
                <c:pt idx="35735">
                  <c:v>30.9513841837726</c:v>
                </c:pt>
                <c:pt idx="35736">
                  <c:v>30.951541433105099</c:v>
                </c:pt>
                <c:pt idx="35737">
                  <c:v>30.9516986819342</c:v>
                </c:pt>
                <c:pt idx="35738">
                  <c:v>30.951855930259999</c:v>
                </c:pt>
                <c:pt idx="35739">
                  <c:v>30.952013178082499</c:v>
                </c:pt>
                <c:pt idx="35740">
                  <c:v>30.9521704254017</c:v>
                </c:pt>
                <c:pt idx="35741">
                  <c:v>30.952327672217599</c:v>
                </c:pt>
                <c:pt idx="35742">
                  <c:v>30.9524849185302</c:v>
                </c:pt>
                <c:pt idx="35743">
                  <c:v>30.952642164339501</c:v>
                </c:pt>
                <c:pt idx="35744">
                  <c:v>30.9527994096455</c:v>
                </c:pt>
                <c:pt idx="35745">
                  <c:v>30.952956654448201</c:v>
                </c:pt>
                <c:pt idx="35746">
                  <c:v>30.953113898747599</c:v>
                </c:pt>
                <c:pt idx="35747">
                  <c:v>30.953271142543699</c:v>
                </c:pt>
                <c:pt idx="35748">
                  <c:v>30.953428385836599</c:v>
                </c:pt>
                <c:pt idx="35749">
                  <c:v>30.953585628626101</c:v>
                </c:pt>
                <c:pt idx="35750">
                  <c:v>30.9537428709124</c:v>
                </c:pt>
                <c:pt idx="35751">
                  <c:v>30.953900112695401</c:v>
                </c:pt>
                <c:pt idx="35752">
                  <c:v>30.954057353975099</c:v>
                </c:pt>
                <c:pt idx="35753">
                  <c:v>30.954214594751502</c:v>
                </c:pt>
                <c:pt idx="35754">
                  <c:v>30.954371835024599</c:v>
                </c:pt>
                <c:pt idx="35755">
                  <c:v>30.9545290747945</c:v>
                </c:pt>
                <c:pt idx="35756">
                  <c:v>30.954686314061</c:v>
                </c:pt>
                <c:pt idx="35757">
                  <c:v>30.9548435528244</c:v>
                </c:pt>
                <c:pt idx="35758">
                  <c:v>30.955000791084402</c:v>
                </c:pt>
                <c:pt idx="35759">
                  <c:v>30.9551580288412</c:v>
                </c:pt>
                <c:pt idx="35760">
                  <c:v>30.955315266094701</c:v>
                </c:pt>
                <c:pt idx="35761">
                  <c:v>30.955472502844898</c:v>
                </c:pt>
                <c:pt idx="35762">
                  <c:v>30.955629739091801</c:v>
                </c:pt>
                <c:pt idx="35763">
                  <c:v>30.955786974835501</c:v>
                </c:pt>
                <c:pt idx="35764">
                  <c:v>30.955944210076002</c:v>
                </c:pt>
                <c:pt idx="35765">
                  <c:v>30.9561014448131</c:v>
                </c:pt>
                <c:pt idx="35766">
                  <c:v>30.956258679047</c:v>
                </c:pt>
                <c:pt idx="35767">
                  <c:v>30.9564159127777</c:v>
                </c:pt>
                <c:pt idx="35768">
                  <c:v>30.956573146005098</c:v>
                </c:pt>
                <c:pt idx="35769">
                  <c:v>30.956730378729201</c:v>
                </c:pt>
                <c:pt idx="35770">
                  <c:v>30.956887610950101</c:v>
                </c:pt>
                <c:pt idx="35771">
                  <c:v>30.957044842667699</c:v>
                </c:pt>
                <c:pt idx="35772">
                  <c:v>30.957202073882101</c:v>
                </c:pt>
                <c:pt idx="35773">
                  <c:v>30.957359304593201</c:v>
                </c:pt>
                <c:pt idx="35774">
                  <c:v>30.957516534801101</c:v>
                </c:pt>
                <c:pt idx="35775">
                  <c:v>30.957673764505799</c:v>
                </c:pt>
                <c:pt idx="35776">
                  <c:v>30.957830993707098</c:v>
                </c:pt>
                <c:pt idx="35777">
                  <c:v>30.957988222405302</c:v>
                </c:pt>
                <c:pt idx="35778">
                  <c:v>30.958145450600199</c:v>
                </c:pt>
                <c:pt idx="35779">
                  <c:v>30.958302678291901</c:v>
                </c:pt>
                <c:pt idx="35780">
                  <c:v>30.9584599054803</c:v>
                </c:pt>
                <c:pt idx="35781">
                  <c:v>30.9586171321655</c:v>
                </c:pt>
                <c:pt idx="35782">
                  <c:v>30.958774358347501</c:v>
                </c:pt>
                <c:pt idx="35783">
                  <c:v>30.9589315840262</c:v>
                </c:pt>
                <c:pt idx="35784">
                  <c:v>30.959088809201699</c:v>
                </c:pt>
                <c:pt idx="35785">
                  <c:v>30.959246033873999</c:v>
                </c:pt>
                <c:pt idx="35786">
                  <c:v>30.959403258043</c:v>
                </c:pt>
                <c:pt idx="35787">
                  <c:v>30.959560481708799</c:v>
                </c:pt>
                <c:pt idx="35788">
                  <c:v>30.959717704871402</c:v>
                </c:pt>
                <c:pt idx="35789">
                  <c:v>30.959874927530802</c:v>
                </c:pt>
                <c:pt idx="35790">
                  <c:v>30.960032149686899</c:v>
                </c:pt>
                <c:pt idx="35791">
                  <c:v>30.960189371339801</c:v>
                </c:pt>
                <c:pt idx="35792">
                  <c:v>30.9603465924895</c:v>
                </c:pt>
                <c:pt idx="35793">
                  <c:v>30.960503813136</c:v>
                </c:pt>
                <c:pt idx="35794">
                  <c:v>30.960661033279301</c:v>
                </c:pt>
                <c:pt idx="35795">
                  <c:v>30.960818252919399</c:v>
                </c:pt>
                <c:pt idx="35796">
                  <c:v>30.960975472056202</c:v>
                </c:pt>
                <c:pt idx="35797">
                  <c:v>30.961132690689801</c:v>
                </c:pt>
                <c:pt idx="35798">
                  <c:v>30.961289908820302</c:v>
                </c:pt>
                <c:pt idx="35799">
                  <c:v>30.961447126447499</c:v>
                </c:pt>
                <c:pt idx="35800">
                  <c:v>30.961604343571501</c:v>
                </c:pt>
                <c:pt idx="35801">
                  <c:v>30.961761560192301</c:v>
                </c:pt>
                <c:pt idx="35802">
                  <c:v>30.961918776309901</c:v>
                </c:pt>
                <c:pt idx="35803">
                  <c:v>30.962075991924301</c:v>
                </c:pt>
                <c:pt idx="35804">
                  <c:v>30.962233207035499</c:v>
                </c:pt>
                <c:pt idx="35805">
                  <c:v>30.962390421643502</c:v>
                </c:pt>
                <c:pt idx="35806">
                  <c:v>30.962547635748301</c:v>
                </c:pt>
                <c:pt idx="35807">
                  <c:v>30.962704849350001</c:v>
                </c:pt>
                <c:pt idx="35808">
                  <c:v>30.962862062448401</c:v>
                </c:pt>
                <c:pt idx="35809">
                  <c:v>30.9630192750436</c:v>
                </c:pt>
                <c:pt idx="35810">
                  <c:v>30.963176487135701</c:v>
                </c:pt>
                <c:pt idx="35811">
                  <c:v>30.963333698724501</c:v>
                </c:pt>
                <c:pt idx="35812">
                  <c:v>30.963490909810201</c:v>
                </c:pt>
                <c:pt idx="35813">
                  <c:v>30.963648120392701</c:v>
                </c:pt>
                <c:pt idx="35814">
                  <c:v>30.963805330471999</c:v>
                </c:pt>
                <c:pt idx="35815">
                  <c:v>30.963962540048101</c:v>
                </c:pt>
                <c:pt idx="35816">
                  <c:v>30.964119749121</c:v>
                </c:pt>
                <c:pt idx="35817">
                  <c:v>30.964276957690799</c:v>
                </c:pt>
                <c:pt idx="35818">
                  <c:v>30.9644341657574</c:v>
                </c:pt>
                <c:pt idx="35819">
                  <c:v>30.9645913733208</c:v>
                </c:pt>
                <c:pt idx="35820">
                  <c:v>30.964748580380999</c:v>
                </c:pt>
                <c:pt idx="35821">
                  <c:v>30.9649057869381</c:v>
                </c:pt>
                <c:pt idx="35822">
                  <c:v>30.965062992991999</c:v>
                </c:pt>
                <c:pt idx="35823">
                  <c:v>30.965220198542699</c:v>
                </c:pt>
                <c:pt idx="35824">
                  <c:v>30.965377403590299</c:v>
                </c:pt>
                <c:pt idx="35825">
                  <c:v>30.9655346081347</c:v>
                </c:pt>
                <c:pt idx="35826">
                  <c:v>30.965691812175901</c:v>
                </c:pt>
                <c:pt idx="35827">
                  <c:v>30.965849015713999</c:v>
                </c:pt>
                <c:pt idx="35828">
                  <c:v>30.966006218748898</c:v>
                </c:pt>
                <c:pt idx="35829">
                  <c:v>30.966163421280601</c:v>
                </c:pt>
                <c:pt idx="35830">
                  <c:v>30.966320623309201</c:v>
                </c:pt>
                <c:pt idx="35831">
                  <c:v>30.966477824834602</c:v>
                </c:pt>
                <c:pt idx="35832">
                  <c:v>30.966635025856899</c:v>
                </c:pt>
                <c:pt idx="35833">
                  <c:v>30.966792226376</c:v>
                </c:pt>
                <c:pt idx="35834">
                  <c:v>30.966949426391999</c:v>
                </c:pt>
                <c:pt idx="35835">
                  <c:v>30.967106625904801</c:v>
                </c:pt>
                <c:pt idx="35836">
                  <c:v>30.9672638249145</c:v>
                </c:pt>
                <c:pt idx="35837">
                  <c:v>30.967421023421</c:v>
                </c:pt>
                <c:pt idx="35838">
                  <c:v>30.9675782214244</c:v>
                </c:pt>
                <c:pt idx="35839">
                  <c:v>30.9677354189247</c:v>
                </c:pt>
                <c:pt idx="35840">
                  <c:v>30.967892615921802</c:v>
                </c:pt>
                <c:pt idx="35841">
                  <c:v>30.9680498124157</c:v>
                </c:pt>
                <c:pt idx="35842">
                  <c:v>30.968207008406601</c:v>
                </c:pt>
                <c:pt idx="35843">
                  <c:v>30.9683642038942</c:v>
                </c:pt>
                <c:pt idx="35844">
                  <c:v>30.968521398878799</c:v>
                </c:pt>
                <c:pt idx="35845">
                  <c:v>30.968678593360199</c:v>
                </c:pt>
                <c:pt idx="35846">
                  <c:v>30.968835787338499</c:v>
                </c:pt>
                <c:pt idx="35847">
                  <c:v>30.968992980813699</c:v>
                </c:pt>
                <c:pt idx="35848">
                  <c:v>30.9691501737857</c:v>
                </c:pt>
                <c:pt idx="35849">
                  <c:v>30.969307366254601</c:v>
                </c:pt>
                <c:pt idx="35850">
                  <c:v>30.969464558220398</c:v>
                </c:pt>
                <c:pt idx="35851">
                  <c:v>30.969621749683</c:v>
                </c:pt>
                <c:pt idx="35852">
                  <c:v>30.969778940642499</c:v>
                </c:pt>
                <c:pt idx="35853">
                  <c:v>30.969936131098901</c:v>
                </c:pt>
                <c:pt idx="35854">
                  <c:v>30.9700933210522</c:v>
                </c:pt>
                <c:pt idx="35855">
                  <c:v>30.9702505105024</c:v>
                </c:pt>
                <c:pt idx="35856">
                  <c:v>30.970407699449499</c:v>
                </c:pt>
                <c:pt idx="35857">
                  <c:v>30.970564887893399</c:v>
                </c:pt>
                <c:pt idx="35858">
                  <c:v>30.9707220758342</c:v>
                </c:pt>
                <c:pt idx="35859">
                  <c:v>30.9708792632719</c:v>
                </c:pt>
                <c:pt idx="35860">
                  <c:v>30.971036450206601</c:v>
                </c:pt>
                <c:pt idx="35861">
                  <c:v>30.971193636638102</c:v>
                </c:pt>
                <c:pt idx="35862">
                  <c:v>30.9713508225665</c:v>
                </c:pt>
                <c:pt idx="35863">
                  <c:v>30.971508007991702</c:v>
                </c:pt>
                <c:pt idx="35864">
                  <c:v>30.9716651929139</c:v>
                </c:pt>
                <c:pt idx="35865">
                  <c:v>30.971822377333002</c:v>
                </c:pt>
                <c:pt idx="35866">
                  <c:v>30.971979561249</c:v>
                </c:pt>
                <c:pt idx="35867">
                  <c:v>30.972136744661899</c:v>
                </c:pt>
                <c:pt idx="35868">
                  <c:v>30.972293927571702</c:v>
                </c:pt>
                <c:pt idx="35869">
                  <c:v>30.972451109978401</c:v>
                </c:pt>
                <c:pt idx="35870">
                  <c:v>30.972608291882</c:v>
                </c:pt>
                <c:pt idx="35871">
                  <c:v>30.9727654732825</c:v>
                </c:pt>
                <c:pt idx="35872">
                  <c:v>30.9729226541799</c:v>
                </c:pt>
                <c:pt idx="35873">
                  <c:v>30.9730798345742</c:v>
                </c:pt>
                <c:pt idx="35874">
                  <c:v>30.9732370144655</c:v>
                </c:pt>
                <c:pt idx="35875">
                  <c:v>30.973394193853601</c:v>
                </c:pt>
                <c:pt idx="35876">
                  <c:v>30.973551372738701</c:v>
                </c:pt>
                <c:pt idx="35877">
                  <c:v>30.973708551120701</c:v>
                </c:pt>
                <c:pt idx="35878">
                  <c:v>30.973865728999598</c:v>
                </c:pt>
                <c:pt idx="35879">
                  <c:v>30.974022906375499</c:v>
                </c:pt>
                <c:pt idx="35880">
                  <c:v>30.9741800832482</c:v>
                </c:pt>
                <c:pt idx="35881">
                  <c:v>30.974337259617901</c:v>
                </c:pt>
                <c:pt idx="35882">
                  <c:v>30.974494435484502</c:v>
                </c:pt>
                <c:pt idx="35883">
                  <c:v>30.974651610847999</c:v>
                </c:pt>
                <c:pt idx="35884">
                  <c:v>30.9748087857085</c:v>
                </c:pt>
                <c:pt idx="35885">
                  <c:v>30.974965960065902</c:v>
                </c:pt>
                <c:pt idx="35886">
                  <c:v>30.975123133920199</c:v>
                </c:pt>
                <c:pt idx="35887">
                  <c:v>30.9752803072715</c:v>
                </c:pt>
                <c:pt idx="35888">
                  <c:v>30.975437480119702</c:v>
                </c:pt>
                <c:pt idx="35889">
                  <c:v>30.9755946524648</c:v>
                </c:pt>
                <c:pt idx="35890">
                  <c:v>30.975751824306901</c:v>
                </c:pt>
                <c:pt idx="35891">
                  <c:v>30.975908995645899</c:v>
                </c:pt>
                <c:pt idx="35892">
                  <c:v>30.9760661664819</c:v>
                </c:pt>
                <c:pt idx="35893">
                  <c:v>30.976223336814801</c:v>
                </c:pt>
                <c:pt idx="35894">
                  <c:v>30.976380506644599</c:v>
                </c:pt>
                <c:pt idx="35895">
                  <c:v>30.9765376759714</c:v>
                </c:pt>
                <c:pt idx="35896">
                  <c:v>30.976694844795102</c:v>
                </c:pt>
                <c:pt idx="35897">
                  <c:v>30.976852013115799</c:v>
                </c:pt>
                <c:pt idx="35898">
                  <c:v>30.9770091809335</c:v>
                </c:pt>
                <c:pt idx="35899">
                  <c:v>30.977166348248101</c:v>
                </c:pt>
                <c:pt idx="35900">
                  <c:v>30.977323515059599</c:v>
                </c:pt>
                <c:pt idx="35901">
                  <c:v>30.9774806813681</c:v>
                </c:pt>
                <c:pt idx="35902">
                  <c:v>30.9776378471736</c:v>
                </c:pt>
                <c:pt idx="35903">
                  <c:v>30.977795012476001</c:v>
                </c:pt>
                <c:pt idx="35904">
                  <c:v>30.977952177275402</c:v>
                </c:pt>
                <c:pt idx="35905">
                  <c:v>30.978109341571699</c:v>
                </c:pt>
                <c:pt idx="35906">
                  <c:v>30.978266505364999</c:v>
                </c:pt>
                <c:pt idx="35907">
                  <c:v>30.978423668655299</c:v>
                </c:pt>
                <c:pt idx="35908">
                  <c:v>30.978580831442599</c:v>
                </c:pt>
                <c:pt idx="35909">
                  <c:v>30.978737993726799</c:v>
                </c:pt>
                <c:pt idx="35910">
                  <c:v>30.978895155507999</c:v>
                </c:pt>
                <c:pt idx="35911">
                  <c:v>30.979052316786099</c:v>
                </c:pt>
                <c:pt idx="35912">
                  <c:v>30.979209477561199</c:v>
                </c:pt>
                <c:pt idx="35913">
                  <c:v>30.979366637833301</c:v>
                </c:pt>
                <c:pt idx="35914">
                  <c:v>30.9795237976024</c:v>
                </c:pt>
                <c:pt idx="35915">
                  <c:v>30.979680956868499</c:v>
                </c:pt>
                <c:pt idx="35916">
                  <c:v>30.979838115631502</c:v>
                </c:pt>
                <c:pt idx="35917">
                  <c:v>30.9799952738916</c:v>
                </c:pt>
                <c:pt idx="35918">
                  <c:v>30.980152431648602</c:v>
                </c:pt>
                <c:pt idx="35919">
                  <c:v>30.9803095889026</c:v>
                </c:pt>
                <c:pt idx="35920">
                  <c:v>30.980466745653501</c:v>
                </c:pt>
                <c:pt idx="35921">
                  <c:v>30.980623901901499</c:v>
                </c:pt>
                <c:pt idx="35922">
                  <c:v>30.980781057646499</c:v>
                </c:pt>
                <c:pt idx="35923">
                  <c:v>30.9809382128884</c:v>
                </c:pt>
                <c:pt idx="35924">
                  <c:v>30.9810953676274</c:v>
                </c:pt>
                <c:pt idx="35925">
                  <c:v>30.981252521863301</c:v>
                </c:pt>
                <c:pt idx="35926">
                  <c:v>30.981409675596201</c:v>
                </c:pt>
                <c:pt idx="35927">
                  <c:v>30.9815668288262</c:v>
                </c:pt>
                <c:pt idx="35928">
                  <c:v>30.981723981553099</c:v>
                </c:pt>
                <c:pt idx="35929">
                  <c:v>30.981881133777101</c:v>
                </c:pt>
                <c:pt idx="35930">
                  <c:v>30.982038285498</c:v>
                </c:pt>
                <c:pt idx="35931">
                  <c:v>30.982195436715902</c:v>
                </c:pt>
                <c:pt idx="35932">
                  <c:v>30.982352587430899</c:v>
                </c:pt>
                <c:pt idx="35933">
                  <c:v>30.9825097376428</c:v>
                </c:pt>
                <c:pt idx="35934">
                  <c:v>30.982666887351801</c:v>
                </c:pt>
                <c:pt idx="35935">
                  <c:v>30.982824036557801</c:v>
                </c:pt>
                <c:pt idx="35936">
                  <c:v>30.982981185260801</c:v>
                </c:pt>
                <c:pt idx="35937">
                  <c:v>30.983138333460801</c:v>
                </c:pt>
                <c:pt idx="35938">
                  <c:v>30.9832954811578</c:v>
                </c:pt>
                <c:pt idx="35939">
                  <c:v>30.983452628351799</c:v>
                </c:pt>
                <c:pt idx="35940">
                  <c:v>30.9836097750429</c:v>
                </c:pt>
                <c:pt idx="35941">
                  <c:v>30.983766921230998</c:v>
                </c:pt>
                <c:pt idx="35942">
                  <c:v>30.983924066916099</c:v>
                </c:pt>
                <c:pt idx="35943">
                  <c:v>30.9840812120982</c:v>
                </c:pt>
                <c:pt idx="35944">
                  <c:v>30.984238356777301</c:v>
                </c:pt>
                <c:pt idx="35945">
                  <c:v>30.9843955009535</c:v>
                </c:pt>
                <c:pt idx="35946">
                  <c:v>30.984552644626699</c:v>
                </c:pt>
                <c:pt idx="35947">
                  <c:v>30.984709787796898</c:v>
                </c:pt>
                <c:pt idx="35948">
                  <c:v>30.9848669304642</c:v>
                </c:pt>
                <c:pt idx="35949">
                  <c:v>30.985024072628502</c:v>
                </c:pt>
                <c:pt idx="35950">
                  <c:v>30.985181214289799</c:v>
                </c:pt>
                <c:pt idx="35951">
                  <c:v>30.985338355448199</c:v>
                </c:pt>
                <c:pt idx="35952">
                  <c:v>30.985495496103599</c:v>
                </c:pt>
                <c:pt idx="35953">
                  <c:v>30.985652636256098</c:v>
                </c:pt>
                <c:pt idx="35954">
                  <c:v>30.985809775905601</c:v>
                </c:pt>
                <c:pt idx="35955">
                  <c:v>30.985966915052099</c:v>
                </c:pt>
                <c:pt idx="35956">
                  <c:v>30.986124053695701</c:v>
                </c:pt>
                <c:pt idx="35957">
                  <c:v>30.986281191836301</c:v>
                </c:pt>
                <c:pt idx="35958">
                  <c:v>30.986438329474002</c:v>
                </c:pt>
                <c:pt idx="35959">
                  <c:v>30.986595466608701</c:v>
                </c:pt>
                <c:pt idx="35960">
                  <c:v>30.9867526032405</c:v>
                </c:pt>
                <c:pt idx="35961">
                  <c:v>30.986909739369299</c:v>
                </c:pt>
                <c:pt idx="35962">
                  <c:v>30.9870668749952</c:v>
                </c:pt>
                <c:pt idx="35963">
                  <c:v>30.987224010118101</c:v>
                </c:pt>
                <c:pt idx="35964">
                  <c:v>30.987381144738102</c:v>
                </c:pt>
                <c:pt idx="35965">
                  <c:v>30.987538278855101</c:v>
                </c:pt>
                <c:pt idx="35966">
                  <c:v>30.9876954124693</c:v>
                </c:pt>
                <c:pt idx="35967">
                  <c:v>30.987852545580399</c:v>
                </c:pt>
                <c:pt idx="35968">
                  <c:v>30.9880096781887</c:v>
                </c:pt>
                <c:pt idx="35969">
                  <c:v>30.988166810294</c:v>
                </c:pt>
                <c:pt idx="35970">
                  <c:v>30.9883239418964</c:v>
                </c:pt>
                <c:pt idx="35971">
                  <c:v>30.9884810729958</c:v>
                </c:pt>
                <c:pt idx="35972">
                  <c:v>30.988638203592298</c:v>
                </c:pt>
                <c:pt idx="35973">
                  <c:v>30.9887953336859</c:v>
                </c:pt>
                <c:pt idx="35974">
                  <c:v>30.988952463276501</c:v>
                </c:pt>
                <c:pt idx="35975">
                  <c:v>30.989109592364301</c:v>
                </c:pt>
                <c:pt idx="35976">
                  <c:v>30.9892667209491</c:v>
                </c:pt>
                <c:pt idx="35977">
                  <c:v>30.989423849030999</c:v>
                </c:pt>
                <c:pt idx="35978">
                  <c:v>30.989580976609901</c:v>
                </c:pt>
                <c:pt idx="35979">
                  <c:v>30.989738103686001</c:v>
                </c:pt>
                <c:pt idx="35980">
                  <c:v>30.989895230259101</c:v>
                </c:pt>
                <c:pt idx="35981">
                  <c:v>30.990052356329301</c:v>
                </c:pt>
                <c:pt idx="35982">
                  <c:v>30.990209481896599</c:v>
                </c:pt>
                <c:pt idx="35983">
                  <c:v>30.990366606961</c:v>
                </c:pt>
                <c:pt idx="35984">
                  <c:v>30.990523731522501</c:v>
                </c:pt>
                <c:pt idx="35985">
                  <c:v>30.9906808555811</c:v>
                </c:pt>
                <c:pt idx="35986">
                  <c:v>30.9908379791367</c:v>
                </c:pt>
                <c:pt idx="35987">
                  <c:v>30.990995102189501</c:v>
                </c:pt>
                <c:pt idx="35988">
                  <c:v>30.991152224739398</c:v>
                </c:pt>
                <c:pt idx="35989">
                  <c:v>30.991309346786299</c:v>
                </c:pt>
                <c:pt idx="35990">
                  <c:v>30.991466468330302</c:v>
                </c:pt>
                <c:pt idx="35991">
                  <c:v>30.9916235893715</c:v>
                </c:pt>
                <c:pt idx="35992">
                  <c:v>30.991780709909801</c:v>
                </c:pt>
                <c:pt idx="35993">
                  <c:v>30.991937829945101</c:v>
                </c:pt>
                <c:pt idx="35994">
                  <c:v>30.9920949494776</c:v>
                </c:pt>
                <c:pt idx="35995">
                  <c:v>30.992252068507199</c:v>
                </c:pt>
                <c:pt idx="35996">
                  <c:v>30.9924091870338</c:v>
                </c:pt>
                <c:pt idx="35997">
                  <c:v>30.992566305057601</c:v>
                </c:pt>
                <c:pt idx="35998">
                  <c:v>30.9927234225785</c:v>
                </c:pt>
                <c:pt idx="35999">
                  <c:v>30.992880539596499</c:v>
                </c:pt>
                <c:pt idx="36000">
                  <c:v>30.993037656111699</c:v>
                </c:pt>
                <c:pt idx="36001">
                  <c:v>30.9931947721239</c:v>
                </c:pt>
                <c:pt idx="36002">
                  <c:v>30.993351887633299</c:v>
                </c:pt>
                <c:pt idx="36003">
                  <c:v>30.993509002639801</c:v>
                </c:pt>
                <c:pt idx="36004">
                  <c:v>30.993666117143398</c:v>
                </c:pt>
                <c:pt idx="36005">
                  <c:v>30.993823231144098</c:v>
                </c:pt>
                <c:pt idx="36006">
                  <c:v>30.993980344642001</c:v>
                </c:pt>
                <c:pt idx="36007">
                  <c:v>30.994137457636899</c:v>
                </c:pt>
                <c:pt idx="36008">
                  <c:v>30.994294570129099</c:v>
                </c:pt>
                <c:pt idx="36009">
                  <c:v>30.994451682118299</c:v>
                </c:pt>
                <c:pt idx="36010">
                  <c:v>30.994608793604701</c:v>
                </c:pt>
                <c:pt idx="36011">
                  <c:v>30.994765904588199</c:v>
                </c:pt>
                <c:pt idx="36012">
                  <c:v>30.9949230150688</c:v>
                </c:pt>
                <c:pt idx="36013">
                  <c:v>30.995080125046599</c:v>
                </c:pt>
                <c:pt idx="36014">
                  <c:v>30.9952372345215</c:v>
                </c:pt>
                <c:pt idx="36015">
                  <c:v>30.995394343493601</c:v>
                </c:pt>
                <c:pt idx="36016">
                  <c:v>30.9955514519628</c:v>
                </c:pt>
                <c:pt idx="36017">
                  <c:v>30.995708559929099</c:v>
                </c:pt>
                <c:pt idx="36018">
                  <c:v>30.9958656673926</c:v>
                </c:pt>
                <c:pt idx="36019">
                  <c:v>30.9960227743532</c:v>
                </c:pt>
                <c:pt idx="36020">
                  <c:v>30.996179880810999</c:v>
                </c:pt>
                <c:pt idx="36021">
                  <c:v>30.9963369867659</c:v>
                </c:pt>
                <c:pt idx="36022">
                  <c:v>30.996494092218001</c:v>
                </c:pt>
                <c:pt idx="36023">
                  <c:v>30.9966511971672</c:v>
                </c:pt>
                <c:pt idx="36024">
                  <c:v>30.996808301613601</c:v>
                </c:pt>
                <c:pt idx="36025">
                  <c:v>30.996965405557098</c:v>
                </c:pt>
                <c:pt idx="36026">
                  <c:v>30.997122508997801</c:v>
                </c:pt>
                <c:pt idx="36027">
                  <c:v>30.9972796119356</c:v>
                </c:pt>
                <c:pt idx="36028">
                  <c:v>30.9974367143707</c:v>
                </c:pt>
                <c:pt idx="36029">
                  <c:v>30.9975938163028</c:v>
                </c:pt>
                <c:pt idx="36030">
                  <c:v>30.997750917732201</c:v>
                </c:pt>
                <c:pt idx="36031">
                  <c:v>30.997908018658698</c:v>
                </c:pt>
                <c:pt idx="36032">
                  <c:v>30.998065119082298</c:v>
                </c:pt>
                <c:pt idx="36033">
                  <c:v>30.9982222190032</c:v>
                </c:pt>
                <c:pt idx="36034">
                  <c:v>30.9983793184212</c:v>
                </c:pt>
                <c:pt idx="36035">
                  <c:v>30.9985364173363</c:v>
                </c:pt>
                <c:pt idx="36036">
                  <c:v>30.998693515748698</c:v>
                </c:pt>
                <c:pt idx="36037">
                  <c:v>30.998850613658199</c:v>
                </c:pt>
                <c:pt idx="36038">
                  <c:v>30.999007711064898</c:v>
                </c:pt>
                <c:pt idx="36039">
                  <c:v>30.9991648079688</c:v>
                </c:pt>
                <c:pt idx="36040">
                  <c:v>30.9993219043699</c:v>
                </c:pt>
                <c:pt idx="36041">
                  <c:v>30.999479000268099</c:v>
                </c:pt>
                <c:pt idx="36042">
                  <c:v>30.999636095663501</c:v>
                </c:pt>
                <c:pt idx="36043">
                  <c:v>30.999793190556101</c:v>
                </c:pt>
                <c:pt idx="36044">
                  <c:v>30.9999502849459</c:v>
                </c:pt>
                <c:pt idx="36045">
                  <c:v>31.000107378832901</c:v>
                </c:pt>
                <c:pt idx="36046">
                  <c:v>31.000264472217101</c:v>
                </c:pt>
                <c:pt idx="36047">
                  <c:v>31.000421565098399</c:v>
                </c:pt>
                <c:pt idx="36048">
                  <c:v>31.000578657477</c:v>
                </c:pt>
                <c:pt idx="36049">
                  <c:v>31.0007357493527</c:v>
                </c:pt>
                <c:pt idx="36050">
                  <c:v>31.000892840725601</c:v>
                </c:pt>
                <c:pt idx="36051">
                  <c:v>31.001049931595801</c:v>
                </c:pt>
                <c:pt idx="36052">
                  <c:v>31.001207021963101</c:v>
                </c:pt>
                <c:pt idx="36053">
                  <c:v>31.001364111827701</c:v>
                </c:pt>
                <c:pt idx="36054">
                  <c:v>31.001521201189401</c:v>
                </c:pt>
                <c:pt idx="36055">
                  <c:v>31.0016782900483</c:v>
                </c:pt>
                <c:pt idx="36056">
                  <c:v>31.0018353784045</c:v>
                </c:pt>
                <c:pt idx="36057">
                  <c:v>31.0019924662578</c:v>
                </c:pt>
                <c:pt idx="36058">
                  <c:v>31.002149553608401</c:v>
                </c:pt>
                <c:pt idx="36059">
                  <c:v>31.002306640456201</c:v>
                </c:pt>
                <c:pt idx="36060">
                  <c:v>31.0024637268011</c:v>
                </c:pt>
                <c:pt idx="36061">
                  <c:v>31.0026208126433</c:v>
                </c:pt>
                <c:pt idx="36062">
                  <c:v>31.002777897982799</c:v>
                </c:pt>
                <c:pt idx="36063">
                  <c:v>31.002934982819401</c:v>
                </c:pt>
                <c:pt idx="36064">
                  <c:v>31.003092067153201</c:v>
                </c:pt>
                <c:pt idx="36065">
                  <c:v>31.003249150984299</c:v>
                </c:pt>
                <c:pt idx="36066">
                  <c:v>31.0034062343126</c:v>
                </c:pt>
                <c:pt idx="36067">
                  <c:v>31.003563317138099</c:v>
                </c:pt>
                <c:pt idx="36068">
                  <c:v>31.0037203994608</c:v>
                </c:pt>
                <c:pt idx="36069">
                  <c:v>31.003877481280799</c:v>
                </c:pt>
                <c:pt idx="36070">
                  <c:v>31.004034562598001</c:v>
                </c:pt>
                <c:pt idx="36071">
                  <c:v>31.004191643412401</c:v>
                </c:pt>
                <c:pt idx="36072">
                  <c:v>31.004348723724</c:v>
                </c:pt>
                <c:pt idx="36073">
                  <c:v>31.004505803532901</c:v>
                </c:pt>
                <c:pt idx="36074">
                  <c:v>31.004662882839</c:v>
                </c:pt>
                <c:pt idx="36075">
                  <c:v>31.004819961642401</c:v>
                </c:pt>
                <c:pt idx="36076">
                  <c:v>31.004977039942901</c:v>
                </c:pt>
                <c:pt idx="36077">
                  <c:v>31.005134117740798</c:v>
                </c:pt>
                <c:pt idx="36078">
                  <c:v>31.005291195035799</c:v>
                </c:pt>
                <c:pt idx="36079">
                  <c:v>31.005448271828101</c:v>
                </c:pt>
                <c:pt idx="36080">
                  <c:v>31.005605348117701</c:v>
                </c:pt>
                <c:pt idx="36081">
                  <c:v>31.0057624239045</c:v>
                </c:pt>
                <c:pt idx="36082">
                  <c:v>31.005919499188501</c:v>
                </c:pt>
                <c:pt idx="36083">
                  <c:v>31.0060765739698</c:v>
                </c:pt>
                <c:pt idx="36084">
                  <c:v>31.006233648248401</c:v>
                </c:pt>
                <c:pt idx="36085">
                  <c:v>31.006390722024101</c:v>
                </c:pt>
                <c:pt idx="36086">
                  <c:v>31.006547795297202</c:v>
                </c:pt>
                <c:pt idx="36087">
                  <c:v>31.006704868067501</c:v>
                </c:pt>
                <c:pt idx="36088">
                  <c:v>31.006861940335099</c:v>
                </c:pt>
                <c:pt idx="36089">
                  <c:v>31.007019012099899</c:v>
                </c:pt>
                <c:pt idx="36090">
                  <c:v>31.007176083361902</c:v>
                </c:pt>
                <c:pt idx="36091">
                  <c:v>31.007333154121302</c:v>
                </c:pt>
                <c:pt idx="36092">
                  <c:v>31.0074902243779</c:v>
                </c:pt>
                <c:pt idx="36093">
                  <c:v>31.007647294131701</c:v>
                </c:pt>
                <c:pt idx="36094">
                  <c:v>31.007804363382899</c:v>
                </c:pt>
                <c:pt idx="36095">
                  <c:v>31.0079614321313</c:v>
                </c:pt>
                <c:pt idx="36096">
                  <c:v>31.008118500376899</c:v>
                </c:pt>
                <c:pt idx="36097">
                  <c:v>31.008275568119899</c:v>
                </c:pt>
                <c:pt idx="36098">
                  <c:v>31.008432635360101</c:v>
                </c:pt>
                <c:pt idx="36099">
                  <c:v>31.008589702097598</c:v>
                </c:pt>
                <c:pt idx="36100">
                  <c:v>31.008746768332301</c:v>
                </c:pt>
                <c:pt idx="36101">
                  <c:v>31.008903834064299</c:v>
                </c:pt>
                <c:pt idx="36102">
                  <c:v>31.009060899293701</c:v>
                </c:pt>
                <c:pt idx="36103">
                  <c:v>31.009217964020301</c:v>
                </c:pt>
                <c:pt idx="36104">
                  <c:v>31.009375028244101</c:v>
                </c:pt>
                <c:pt idx="36105">
                  <c:v>31.009532091965301</c:v>
                </c:pt>
                <c:pt idx="36106">
                  <c:v>31.0096891551837</c:v>
                </c:pt>
                <c:pt idx="36107">
                  <c:v>31.009846217899501</c:v>
                </c:pt>
                <c:pt idx="36108">
                  <c:v>31.0100032801125</c:v>
                </c:pt>
                <c:pt idx="36109">
                  <c:v>31.0101603418228</c:v>
                </c:pt>
                <c:pt idx="36110">
                  <c:v>31.010317403030399</c:v>
                </c:pt>
                <c:pt idx="36111">
                  <c:v>31.010474463735299</c:v>
                </c:pt>
                <c:pt idx="36112">
                  <c:v>31.010631523937501</c:v>
                </c:pt>
                <c:pt idx="36113">
                  <c:v>31.010788583637002</c:v>
                </c:pt>
                <c:pt idx="36114">
                  <c:v>31.0109456428338</c:v>
                </c:pt>
                <c:pt idx="36115">
                  <c:v>31.0111027015279</c:v>
                </c:pt>
                <c:pt idx="36116">
                  <c:v>31.011259759719199</c:v>
                </c:pt>
                <c:pt idx="36117">
                  <c:v>31.011416817407898</c:v>
                </c:pt>
                <c:pt idx="36118">
                  <c:v>31.0115738745939</c:v>
                </c:pt>
                <c:pt idx="36119">
                  <c:v>31.011730931277199</c:v>
                </c:pt>
                <c:pt idx="36120">
                  <c:v>31.011887987457801</c:v>
                </c:pt>
                <c:pt idx="36121">
                  <c:v>31.012045043135799</c:v>
                </c:pt>
                <c:pt idx="36122">
                  <c:v>31.012202098311</c:v>
                </c:pt>
                <c:pt idx="36123">
                  <c:v>31.0123591529835</c:v>
                </c:pt>
                <c:pt idx="36124">
                  <c:v>31.0125162071534</c:v>
                </c:pt>
                <c:pt idx="36125">
                  <c:v>31.012673260820598</c:v>
                </c:pt>
                <c:pt idx="36126">
                  <c:v>31.012830313984999</c:v>
                </c:pt>
                <c:pt idx="36127">
                  <c:v>31.012987366646801</c:v>
                </c:pt>
                <c:pt idx="36128">
                  <c:v>31.013144418806</c:v>
                </c:pt>
                <c:pt idx="36129">
                  <c:v>31.013301470462402</c:v>
                </c:pt>
                <c:pt idx="36130">
                  <c:v>31.013458521616201</c:v>
                </c:pt>
                <c:pt idx="36131">
                  <c:v>31.013615572267302</c:v>
                </c:pt>
                <c:pt idx="36132">
                  <c:v>31.013772622415701</c:v>
                </c:pt>
                <c:pt idx="36133">
                  <c:v>31.013929672061501</c:v>
                </c:pt>
                <c:pt idx="36134">
                  <c:v>31.014086721204599</c:v>
                </c:pt>
                <c:pt idx="36135">
                  <c:v>31.014243769844999</c:v>
                </c:pt>
                <c:pt idx="36136">
                  <c:v>31.0144008179827</c:v>
                </c:pt>
                <c:pt idx="36137">
                  <c:v>31.0145578656178</c:v>
                </c:pt>
                <c:pt idx="36138">
                  <c:v>31.0147149127502</c:v>
                </c:pt>
                <c:pt idx="36139">
                  <c:v>31.014871959379999</c:v>
                </c:pt>
                <c:pt idx="36140">
                  <c:v>31.015029005507099</c:v>
                </c:pt>
                <c:pt idx="36141">
                  <c:v>31.0151860511316</c:v>
                </c:pt>
                <c:pt idx="36142">
                  <c:v>31.0153430962533</c:v>
                </c:pt>
                <c:pt idx="36143">
                  <c:v>31.015500140872501</c:v>
                </c:pt>
                <c:pt idx="36144">
                  <c:v>31.0156571849889</c:v>
                </c:pt>
                <c:pt idx="36145">
                  <c:v>31.0158142286028</c:v>
                </c:pt>
                <c:pt idx="36146">
                  <c:v>31.015971271713902</c:v>
                </c:pt>
                <c:pt idx="36147">
                  <c:v>31.016128314322501</c:v>
                </c:pt>
                <c:pt idx="36148">
                  <c:v>31.016285356428298</c:v>
                </c:pt>
                <c:pt idx="36149">
                  <c:v>31.0164423980316</c:v>
                </c:pt>
                <c:pt idx="36150">
                  <c:v>31.0165994391322</c:v>
                </c:pt>
                <c:pt idx="36151">
                  <c:v>31.016756479730098</c:v>
                </c:pt>
                <c:pt idx="36152">
                  <c:v>31.016913519825401</c:v>
                </c:pt>
                <c:pt idx="36153">
                  <c:v>31.017070559418102</c:v>
                </c:pt>
                <c:pt idx="36154">
                  <c:v>31.0172275985081</c:v>
                </c:pt>
                <c:pt idx="36155">
                  <c:v>31.0173846370955</c:v>
                </c:pt>
                <c:pt idx="36156">
                  <c:v>31.017541675180201</c:v>
                </c:pt>
                <c:pt idx="36157">
                  <c:v>31.0176987127624</c:v>
                </c:pt>
                <c:pt idx="36158">
                  <c:v>31.0178557498419</c:v>
                </c:pt>
                <c:pt idx="36159">
                  <c:v>31.018012786418701</c:v>
                </c:pt>
                <c:pt idx="36160">
                  <c:v>31.018169822493</c:v>
                </c:pt>
                <c:pt idx="36161">
                  <c:v>31.018326858064601</c:v>
                </c:pt>
                <c:pt idx="36162">
                  <c:v>31.018483893133499</c:v>
                </c:pt>
                <c:pt idx="36163">
                  <c:v>31.018640927699899</c:v>
                </c:pt>
                <c:pt idx="36164">
                  <c:v>31.0187979617636</c:v>
                </c:pt>
                <c:pt idx="36165">
                  <c:v>31.018954995324801</c:v>
                </c:pt>
                <c:pt idx="36166">
                  <c:v>31.019112028383301</c:v>
                </c:pt>
                <c:pt idx="36167">
                  <c:v>31.019269060939099</c:v>
                </c:pt>
                <c:pt idx="36168">
                  <c:v>31.019426092992401</c:v>
                </c:pt>
                <c:pt idx="36169">
                  <c:v>31.0195831245431</c:v>
                </c:pt>
                <c:pt idx="36170">
                  <c:v>31.019740155591101</c:v>
                </c:pt>
                <c:pt idx="36171">
                  <c:v>31.0198971861365</c:v>
                </c:pt>
                <c:pt idx="36172">
                  <c:v>31.0200542161794</c:v>
                </c:pt>
                <c:pt idx="36173">
                  <c:v>31.020211245719601</c:v>
                </c:pt>
                <c:pt idx="36174">
                  <c:v>31.0203682747572</c:v>
                </c:pt>
                <c:pt idx="36175">
                  <c:v>31.020525303292199</c:v>
                </c:pt>
                <c:pt idx="36176">
                  <c:v>31.020682331324601</c:v>
                </c:pt>
                <c:pt idx="36177">
                  <c:v>31.020839358854399</c:v>
                </c:pt>
                <c:pt idx="36178">
                  <c:v>31.020996385881599</c:v>
                </c:pt>
                <c:pt idx="36179">
                  <c:v>31.0211534124062</c:v>
                </c:pt>
                <c:pt idx="36180">
                  <c:v>31.021310438428198</c:v>
                </c:pt>
                <c:pt idx="36181">
                  <c:v>31.021467463947602</c:v>
                </c:pt>
                <c:pt idx="36182">
                  <c:v>31.021624488964399</c:v>
                </c:pt>
                <c:pt idx="36183">
                  <c:v>31.0217815134787</c:v>
                </c:pt>
                <c:pt idx="36184">
                  <c:v>31.0219385374903</c:v>
                </c:pt>
                <c:pt idx="36185">
                  <c:v>31.0220955609994</c:v>
                </c:pt>
                <c:pt idx="36186">
                  <c:v>31.022252584005798</c:v>
                </c:pt>
                <c:pt idx="36187">
                  <c:v>31.022409606509701</c:v>
                </c:pt>
                <c:pt idx="36188">
                  <c:v>31.022566628511001</c:v>
                </c:pt>
                <c:pt idx="36189">
                  <c:v>31.022723650009699</c:v>
                </c:pt>
                <c:pt idx="36190">
                  <c:v>31.0228806710059</c:v>
                </c:pt>
                <c:pt idx="36191">
                  <c:v>31.0230376914994</c:v>
                </c:pt>
                <c:pt idx="36192">
                  <c:v>31.023194711490401</c:v>
                </c:pt>
                <c:pt idx="36193">
                  <c:v>31.023351730978799</c:v>
                </c:pt>
                <c:pt idx="36194">
                  <c:v>31.023508749964702</c:v>
                </c:pt>
                <c:pt idx="36195">
                  <c:v>31.023665768447898</c:v>
                </c:pt>
                <c:pt idx="36196">
                  <c:v>31.0238227864286</c:v>
                </c:pt>
                <c:pt idx="36197">
                  <c:v>31.023979803906698</c:v>
                </c:pt>
                <c:pt idx="36198">
                  <c:v>31.024136820882301</c:v>
                </c:pt>
                <c:pt idx="36199">
                  <c:v>31.024293837355302</c:v>
                </c:pt>
                <c:pt idx="36200">
                  <c:v>31.0244508533257</c:v>
                </c:pt>
                <c:pt idx="36201">
                  <c:v>31.024607868793598</c:v>
                </c:pt>
                <c:pt idx="36202">
                  <c:v>31.024764883758898</c:v>
                </c:pt>
                <c:pt idx="36203">
                  <c:v>31.024921898221599</c:v>
                </c:pt>
                <c:pt idx="36204">
                  <c:v>31.025078912181801</c:v>
                </c:pt>
                <c:pt idx="36205">
                  <c:v>31.0252359256394</c:v>
                </c:pt>
                <c:pt idx="36206">
                  <c:v>31.0253929385945</c:v>
                </c:pt>
                <c:pt idx="36207">
                  <c:v>31.025549951047001</c:v>
                </c:pt>
                <c:pt idx="36208">
                  <c:v>31.025706962996999</c:v>
                </c:pt>
                <c:pt idx="36209">
                  <c:v>31.025863974444398</c:v>
                </c:pt>
                <c:pt idx="36210">
                  <c:v>31.026020985389302</c:v>
                </c:pt>
                <c:pt idx="36211">
                  <c:v>31.026177995831599</c:v>
                </c:pt>
                <c:pt idx="36212">
                  <c:v>31.026335005771401</c:v>
                </c:pt>
                <c:pt idx="36213">
                  <c:v>31.0264920152086</c:v>
                </c:pt>
                <c:pt idx="36214">
                  <c:v>31.0266490241433</c:v>
                </c:pt>
                <c:pt idx="36215">
                  <c:v>31.0268060325755</c:v>
                </c:pt>
                <c:pt idx="36216">
                  <c:v>31.026963040505098</c:v>
                </c:pt>
                <c:pt idx="36217">
                  <c:v>31.0271200479322</c:v>
                </c:pt>
                <c:pt idx="36218">
                  <c:v>31.0272770548567</c:v>
                </c:pt>
                <c:pt idx="36219">
                  <c:v>31.0274340612788</c:v>
                </c:pt>
                <c:pt idx="36220">
                  <c:v>31.027591067198198</c:v>
                </c:pt>
                <c:pt idx="36221">
                  <c:v>31.0277480726152</c:v>
                </c:pt>
                <c:pt idx="36222">
                  <c:v>31.027905077529599</c:v>
                </c:pt>
                <c:pt idx="36223">
                  <c:v>31.028062081941499</c:v>
                </c:pt>
                <c:pt idx="36224">
                  <c:v>31.0282190858509</c:v>
                </c:pt>
                <c:pt idx="36225">
                  <c:v>31.028376089257701</c:v>
                </c:pt>
                <c:pt idx="36226">
                  <c:v>31.0285330921621</c:v>
                </c:pt>
                <c:pt idx="36227">
                  <c:v>31.028690094563899</c:v>
                </c:pt>
                <c:pt idx="36228">
                  <c:v>31.0288470964631</c:v>
                </c:pt>
                <c:pt idx="36229">
                  <c:v>31.0290040978599</c:v>
                </c:pt>
                <c:pt idx="36230">
                  <c:v>31.029161098754201</c:v>
                </c:pt>
                <c:pt idx="36231">
                  <c:v>31.0293180991459</c:v>
                </c:pt>
                <c:pt idx="36232">
                  <c:v>31.0294750990351</c:v>
                </c:pt>
                <c:pt idx="36233">
                  <c:v>31.0296320984218</c:v>
                </c:pt>
                <c:pt idx="36234">
                  <c:v>31.029789097306001</c:v>
                </c:pt>
                <c:pt idx="36235">
                  <c:v>31.029946095687698</c:v>
                </c:pt>
                <c:pt idx="36236">
                  <c:v>31.0301030935669</c:v>
                </c:pt>
                <c:pt idx="36237">
                  <c:v>31.030260090943599</c:v>
                </c:pt>
                <c:pt idx="36238">
                  <c:v>31.030417087817799</c:v>
                </c:pt>
                <c:pt idx="36239">
                  <c:v>31.030574084189499</c:v>
                </c:pt>
                <c:pt idx="36240">
                  <c:v>31.0307310800587</c:v>
                </c:pt>
                <c:pt idx="36241">
                  <c:v>31.030888075425398</c:v>
                </c:pt>
                <c:pt idx="36242">
                  <c:v>31.031045070289501</c:v>
                </c:pt>
                <c:pt idx="36243">
                  <c:v>31.0312020646512</c:v>
                </c:pt>
                <c:pt idx="36244">
                  <c:v>31.0313590585104</c:v>
                </c:pt>
                <c:pt idx="36245">
                  <c:v>31.031516051867101</c:v>
                </c:pt>
                <c:pt idx="36246">
                  <c:v>31.031673044721401</c:v>
                </c:pt>
                <c:pt idx="36247">
                  <c:v>31.0318300370731</c:v>
                </c:pt>
                <c:pt idx="36248">
                  <c:v>31.031987028922298</c:v>
                </c:pt>
                <c:pt idx="36249">
                  <c:v>31.032144020269101</c:v>
                </c:pt>
                <c:pt idx="36250">
                  <c:v>31.0323010111134</c:v>
                </c:pt>
                <c:pt idx="36251">
                  <c:v>31.032458001455101</c:v>
                </c:pt>
                <c:pt idx="36252">
                  <c:v>31.032614991294501</c:v>
                </c:pt>
                <c:pt idx="36253">
                  <c:v>31.032771980631299</c:v>
                </c:pt>
                <c:pt idx="36254">
                  <c:v>31.032928969465601</c:v>
                </c:pt>
                <c:pt idx="36255">
                  <c:v>31.0330859577975</c:v>
                </c:pt>
                <c:pt idx="36256">
                  <c:v>31.033242945626899</c:v>
                </c:pt>
                <c:pt idx="36257">
                  <c:v>31.033399932953898</c:v>
                </c:pt>
                <c:pt idx="36258">
                  <c:v>31.033556919778299</c:v>
                </c:pt>
                <c:pt idx="36259">
                  <c:v>31.033713906100299</c:v>
                </c:pt>
                <c:pt idx="36260">
                  <c:v>31.033870891919801</c:v>
                </c:pt>
                <c:pt idx="36261">
                  <c:v>31.034027877236898</c:v>
                </c:pt>
                <c:pt idx="36262">
                  <c:v>31.0341848620515</c:v>
                </c:pt>
                <c:pt idx="36263">
                  <c:v>31.034341846363599</c:v>
                </c:pt>
                <c:pt idx="36264">
                  <c:v>31.034498830173298</c:v>
                </c:pt>
                <c:pt idx="36265">
                  <c:v>31.034655813480502</c:v>
                </c:pt>
                <c:pt idx="36266">
                  <c:v>31.034812796285198</c:v>
                </c:pt>
                <c:pt idx="36267">
                  <c:v>31.034969778587499</c:v>
                </c:pt>
                <c:pt idx="36268">
                  <c:v>31.035126760387399</c:v>
                </c:pt>
                <c:pt idx="36269">
                  <c:v>31.035283741684701</c:v>
                </c:pt>
                <c:pt idx="36270">
                  <c:v>31.035440722479699</c:v>
                </c:pt>
                <c:pt idx="36271">
                  <c:v>31.035597702772201</c:v>
                </c:pt>
                <c:pt idx="36272">
                  <c:v>31.035754682562199</c:v>
                </c:pt>
                <c:pt idx="36273">
                  <c:v>31.035911661849799</c:v>
                </c:pt>
                <c:pt idx="36274">
                  <c:v>31.036068640634898</c:v>
                </c:pt>
                <c:pt idx="36275">
                  <c:v>31.036225618917602</c:v>
                </c:pt>
                <c:pt idx="36276">
                  <c:v>31.036382596697901</c:v>
                </c:pt>
                <c:pt idx="36277">
                  <c:v>31.036539573975698</c:v>
                </c:pt>
                <c:pt idx="36278">
                  <c:v>31.036696550751099</c:v>
                </c:pt>
                <c:pt idx="36279">
                  <c:v>31.036853527024</c:v>
                </c:pt>
                <c:pt idx="36280">
                  <c:v>31.037010502794502</c:v>
                </c:pt>
                <c:pt idx="36281">
                  <c:v>31.037167478062599</c:v>
                </c:pt>
                <c:pt idx="36282">
                  <c:v>31.037324452828202</c:v>
                </c:pt>
                <c:pt idx="36283">
                  <c:v>31.0374814270914</c:v>
                </c:pt>
                <c:pt idx="36284">
                  <c:v>31.037638400852199</c:v>
                </c:pt>
                <c:pt idx="36285">
                  <c:v>31.037795374110601</c:v>
                </c:pt>
                <c:pt idx="36286">
                  <c:v>31.037952346866501</c:v>
                </c:pt>
                <c:pt idx="36287">
                  <c:v>31.03810931912</c:v>
                </c:pt>
                <c:pt idx="36288">
                  <c:v>31.0382662908711</c:v>
                </c:pt>
                <c:pt idx="36289">
                  <c:v>31.0384232621197</c:v>
                </c:pt>
                <c:pt idx="36290">
                  <c:v>31.0385802328659</c:v>
                </c:pt>
                <c:pt idx="36291">
                  <c:v>31.0387372031098</c:v>
                </c:pt>
                <c:pt idx="36292">
                  <c:v>31.038894172851201</c:v>
                </c:pt>
                <c:pt idx="36293">
                  <c:v>31.039051142090202</c:v>
                </c:pt>
                <c:pt idx="36294">
                  <c:v>31.039208110826699</c:v>
                </c:pt>
                <c:pt idx="36295">
                  <c:v>31.0393650790609</c:v>
                </c:pt>
                <c:pt idx="36296">
                  <c:v>31.039522046792602</c:v>
                </c:pt>
                <c:pt idx="36297">
                  <c:v>31.039679014021999</c:v>
                </c:pt>
                <c:pt idx="36298">
                  <c:v>31.039835980748901</c:v>
                </c:pt>
                <c:pt idx="36299">
                  <c:v>31.039992946973499</c:v>
                </c:pt>
                <c:pt idx="36300">
                  <c:v>31.0401499126956</c:v>
                </c:pt>
                <c:pt idx="36301">
                  <c:v>31.040306877915299</c:v>
                </c:pt>
                <c:pt idx="36302">
                  <c:v>31.040463842632601</c:v>
                </c:pt>
                <c:pt idx="36303">
                  <c:v>31.040620806847599</c:v>
                </c:pt>
                <c:pt idx="36304">
                  <c:v>31.040777770560101</c:v>
                </c:pt>
                <c:pt idx="36305">
                  <c:v>31.0409347337702</c:v>
                </c:pt>
                <c:pt idx="36306">
                  <c:v>31.041091696477999</c:v>
                </c:pt>
                <c:pt idx="36307">
                  <c:v>31.041248658683301</c:v>
                </c:pt>
                <c:pt idx="36308">
                  <c:v>31.0414056203863</c:v>
                </c:pt>
                <c:pt idx="36309">
                  <c:v>31.041562581586799</c:v>
                </c:pt>
                <c:pt idx="36310">
                  <c:v>31.041719542285001</c:v>
                </c:pt>
                <c:pt idx="36311">
                  <c:v>31.0418765024808</c:v>
                </c:pt>
                <c:pt idx="36312">
                  <c:v>31.042033462174199</c:v>
                </c:pt>
                <c:pt idx="36313">
                  <c:v>31.042190421365198</c:v>
                </c:pt>
                <c:pt idx="36314">
                  <c:v>31.042347380053901</c:v>
                </c:pt>
                <c:pt idx="36315">
                  <c:v>31.0425043382401</c:v>
                </c:pt>
                <c:pt idx="36316">
                  <c:v>31.042661295923999</c:v>
                </c:pt>
                <c:pt idx="36317">
                  <c:v>31.042818253105501</c:v>
                </c:pt>
                <c:pt idx="36318">
                  <c:v>31.0429752097847</c:v>
                </c:pt>
                <c:pt idx="36319">
                  <c:v>31.043132165961399</c:v>
                </c:pt>
                <c:pt idx="36320">
                  <c:v>31.043289121635802</c:v>
                </c:pt>
                <c:pt idx="36321">
                  <c:v>31.0434460768079</c:v>
                </c:pt>
                <c:pt idx="36322">
                  <c:v>31.043603031477499</c:v>
                </c:pt>
                <c:pt idx="36323">
                  <c:v>31.043759985644801</c:v>
                </c:pt>
                <c:pt idx="36324">
                  <c:v>31.0439169393097</c:v>
                </c:pt>
                <c:pt idx="36325">
                  <c:v>31.044073892472301</c:v>
                </c:pt>
                <c:pt idx="36326">
                  <c:v>31.0442308451325</c:v>
                </c:pt>
                <c:pt idx="36327">
                  <c:v>31.044387797290302</c:v>
                </c:pt>
                <c:pt idx="36328">
                  <c:v>31.0445447489458</c:v>
                </c:pt>
                <c:pt idx="36329">
                  <c:v>31.044701700098901</c:v>
                </c:pt>
                <c:pt idx="36330">
                  <c:v>31.044858650749699</c:v>
                </c:pt>
                <c:pt idx="36331">
                  <c:v>31.0450156008981</c:v>
                </c:pt>
                <c:pt idx="36332">
                  <c:v>31.045172550544098</c:v>
                </c:pt>
                <c:pt idx="36333">
                  <c:v>31.045329499687799</c:v>
                </c:pt>
                <c:pt idx="36334">
                  <c:v>31.0454864483292</c:v>
                </c:pt>
                <c:pt idx="36335">
                  <c:v>31.045643396468201</c:v>
                </c:pt>
                <c:pt idx="36336">
                  <c:v>31.045800344104901</c:v>
                </c:pt>
                <c:pt idx="36337">
                  <c:v>31.045957291239201</c:v>
                </c:pt>
                <c:pt idx="36338">
                  <c:v>31.046114237871201</c:v>
                </c:pt>
                <c:pt idx="36339">
                  <c:v>31.046271184000801</c:v>
                </c:pt>
                <c:pt idx="36340">
                  <c:v>31.046428129628101</c:v>
                </c:pt>
                <c:pt idx="36341">
                  <c:v>31.0465850747531</c:v>
                </c:pt>
                <c:pt idx="36342">
                  <c:v>31.046742019375699</c:v>
                </c:pt>
                <c:pt idx="36343">
                  <c:v>31.046898963496002</c:v>
                </c:pt>
                <c:pt idx="36344">
                  <c:v>31.047055907113901</c:v>
                </c:pt>
                <c:pt idx="36345">
                  <c:v>31.047212850229599</c:v>
                </c:pt>
                <c:pt idx="36346">
                  <c:v>31.0473697928429</c:v>
                </c:pt>
                <c:pt idx="36347">
                  <c:v>31.047526734953799</c:v>
                </c:pt>
                <c:pt idx="36348">
                  <c:v>31.047683676562499</c:v>
                </c:pt>
                <c:pt idx="36349">
                  <c:v>31.0478406176688</c:v>
                </c:pt>
                <c:pt idx="36350">
                  <c:v>31.047997558272801</c:v>
                </c:pt>
                <c:pt idx="36351">
                  <c:v>31.048154498374402</c:v>
                </c:pt>
                <c:pt idx="36352">
                  <c:v>31.048311437973801</c:v>
                </c:pt>
                <c:pt idx="36353">
                  <c:v>31.048468377070801</c:v>
                </c:pt>
                <c:pt idx="36354">
                  <c:v>31.0486253156655</c:v>
                </c:pt>
                <c:pt idx="36355">
                  <c:v>31.048782253757899</c:v>
                </c:pt>
                <c:pt idx="36356">
                  <c:v>31.048939191348001</c:v>
                </c:pt>
                <c:pt idx="36357">
                  <c:v>31.049096128435799</c:v>
                </c:pt>
                <c:pt idx="36358">
                  <c:v>31.049253065021201</c:v>
                </c:pt>
                <c:pt idx="36359">
                  <c:v>31.049410001104398</c:v>
                </c:pt>
                <c:pt idx="36360">
                  <c:v>31.049566936685199</c:v>
                </c:pt>
                <c:pt idx="36361">
                  <c:v>31.049723871763799</c:v>
                </c:pt>
                <c:pt idx="36362">
                  <c:v>31.049880806339999</c:v>
                </c:pt>
                <c:pt idx="36363">
                  <c:v>31.050037740413899</c:v>
                </c:pt>
                <c:pt idx="36364">
                  <c:v>31.050194673985601</c:v>
                </c:pt>
                <c:pt idx="36365">
                  <c:v>31.0503516070549</c:v>
                </c:pt>
                <c:pt idx="36366">
                  <c:v>31.050508539621902</c:v>
                </c:pt>
                <c:pt idx="36367">
                  <c:v>31.050665471686699</c:v>
                </c:pt>
                <c:pt idx="36368">
                  <c:v>31.0508224032491</c:v>
                </c:pt>
                <c:pt idx="36369">
                  <c:v>31.0509793343093</c:v>
                </c:pt>
                <c:pt idx="36370">
                  <c:v>31.0511362648671</c:v>
                </c:pt>
                <c:pt idx="36371">
                  <c:v>31.0512931949227</c:v>
                </c:pt>
                <c:pt idx="36372">
                  <c:v>31.051450124475998</c:v>
                </c:pt>
                <c:pt idx="36373">
                  <c:v>31.051607053526901</c:v>
                </c:pt>
                <c:pt idx="36374">
                  <c:v>31.051763982075698</c:v>
                </c:pt>
                <c:pt idx="36375">
                  <c:v>31.051920910122099</c:v>
                </c:pt>
                <c:pt idx="36376">
                  <c:v>31.0520778376662</c:v>
                </c:pt>
                <c:pt idx="36377">
                  <c:v>31.0522347647081</c:v>
                </c:pt>
                <c:pt idx="36378">
                  <c:v>31.052391691247699</c:v>
                </c:pt>
                <c:pt idx="36379">
                  <c:v>31.052548617285002</c:v>
                </c:pt>
                <c:pt idx="36380">
                  <c:v>31.05270554282</c:v>
                </c:pt>
                <c:pt idx="36381">
                  <c:v>31.052862467852801</c:v>
                </c:pt>
                <c:pt idx="36382">
                  <c:v>31.053019392383298</c:v>
                </c:pt>
                <c:pt idx="36383">
                  <c:v>31.053176316411498</c:v>
                </c:pt>
                <c:pt idx="36384">
                  <c:v>31.053333239937398</c:v>
                </c:pt>
                <c:pt idx="36385">
                  <c:v>31.053490162961101</c:v>
                </c:pt>
                <c:pt idx="36386">
                  <c:v>31.053647085482499</c:v>
                </c:pt>
                <c:pt idx="36387">
                  <c:v>31.0538040075017</c:v>
                </c:pt>
                <c:pt idx="36388">
                  <c:v>31.053960929018501</c:v>
                </c:pt>
                <c:pt idx="36389">
                  <c:v>31.054117850033201</c:v>
                </c:pt>
                <c:pt idx="36390">
                  <c:v>31.054274770545501</c:v>
                </c:pt>
                <c:pt idx="36391">
                  <c:v>31.054431690555599</c:v>
                </c:pt>
                <c:pt idx="36392">
                  <c:v>31.054588610063501</c:v>
                </c:pt>
                <c:pt idx="36393">
                  <c:v>31.054745529069098</c:v>
                </c:pt>
                <c:pt idx="36394">
                  <c:v>31.054902447572399</c:v>
                </c:pt>
                <c:pt idx="36395">
                  <c:v>31.055059365573499</c:v>
                </c:pt>
                <c:pt idx="36396">
                  <c:v>31.055216283072401</c:v>
                </c:pt>
                <c:pt idx="36397">
                  <c:v>31.055373200068999</c:v>
                </c:pt>
                <c:pt idx="36398">
                  <c:v>31.0555301165633</c:v>
                </c:pt>
                <c:pt idx="36399">
                  <c:v>31.055687032555401</c:v>
                </c:pt>
                <c:pt idx="36400">
                  <c:v>31.0558439480453</c:v>
                </c:pt>
                <c:pt idx="36401">
                  <c:v>31.056000863032899</c:v>
                </c:pt>
                <c:pt idx="36402">
                  <c:v>31.056157777518301</c:v>
                </c:pt>
                <c:pt idx="36403">
                  <c:v>31.056314691501399</c:v>
                </c:pt>
                <c:pt idx="36404">
                  <c:v>31.056471604982299</c:v>
                </c:pt>
                <c:pt idx="36405">
                  <c:v>31.056628517960998</c:v>
                </c:pt>
                <c:pt idx="36406">
                  <c:v>31.056785430437401</c:v>
                </c:pt>
                <c:pt idx="36407">
                  <c:v>31.056942342411599</c:v>
                </c:pt>
                <c:pt idx="36408">
                  <c:v>31.057099253883599</c:v>
                </c:pt>
                <c:pt idx="36409">
                  <c:v>31.0572561648533</c:v>
                </c:pt>
                <c:pt idx="36410">
                  <c:v>31.057413075320898</c:v>
                </c:pt>
                <c:pt idx="36411">
                  <c:v>31.057569985286101</c:v>
                </c:pt>
                <c:pt idx="36412">
                  <c:v>31.057726894749202</c:v>
                </c:pt>
                <c:pt idx="36413">
                  <c:v>31.057883803710101</c:v>
                </c:pt>
                <c:pt idx="36414">
                  <c:v>31.058040712168701</c:v>
                </c:pt>
                <c:pt idx="36415">
                  <c:v>31.0581976201251</c:v>
                </c:pt>
                <c:pt idx="36416">
                  <c:v>31.058354527579301</c:v>
                </c:pt>
                <c:pt idx="36417">
                  <c:v>31.058511434531201</c:v>
                </c:pt>
                <c:pt idx="36418">
                  <c:v>31.058668340981001</c:v>
                </c:pt>
                <c:pt idx="36419">
                  <c:v>31.0588252469285</c:v>
                </c:pt>
                <c:pt idx="36420">
                  <c:v>31.0589821523739</c:v>
                </c:pt>
                <c:pt idx="36421">
                  <c:v>31.059139057317001</c:v>
                </c:pt>
                <c:pt idx="36422">
                  <c:v>31.059295961757901</c:v>
                </c:pt>
                <c:pt idx="36423">
                  <c:v>31.059452865696599</c:v>
                </c:pt>
                <c:pt idx="36424">
                  <c:v>31.0596097691331</c:v>
                </c:pt>
                <c:pt idx="36425">
                  <c:v>31.059766672067401</c:v>
                </c:pt>
                <c:pt idx="36426">
                  <c:v>31.0599235744995</c:v>
                </c:pt>
                <c:pt idx="36427">
                  <c:v>31.060080476429398</c:v>
                </c:pt>
                <c:pt idx="36428">
                  <c:v>31.060237377857099</c:v>
                </c:pt>
                <c:pt idx="36429">
                  <c:v>31.060394278782599</c:v>
                </c:pt>
                <c:pt idx="36430">
                  <c:v>31.060551179205898</c:v>
                </c:pt>
                <c:pt idx="36431">
                  <c:v>31.060708079127</c:v>
                </c:pt>
                <c:pt idx="36432">
                  <c:v>31.060864978545901</c:v>
                </c:pt>
                <c:pt idx="36433">
                  <c:v>31.0610218774627</c:v>
                </c:pt>
                <c:pt idx="36434">
                  <c:v>31.061178775877199</c:v>
                </c:pt>
                <c:pt idx="36435">
                  <c:v>31.0613356737896</c:v>
                </c:pt>
                <c:pt idx="36436">
                  <c:v>31.0614925711997</c:v>
                </c:pt>
                <c:pt idx="36437">
                  <c:v>31.061649468107699</c:v>
                </c:pt>
                <c:pt idx="36438">
                  <c:v>31.061806364513501</c:v>
                </c:pt>
                <c:pt idx="36439">
                  <c:v>31.061963260417102</c:v>
                </c:pt>
                <c:pt idx="36440">
                  <c:v>31.062120155818601</c:v>
                </c:pt>
                <c:pt idx="36441">
                  <c:v>31.0622770507178</c:v>
                </c:pt>
                <c:pt idx="36442">
                  <c:v>31.062433945114901</c:v>
                </c:pt>
                <c:pt idx="36443">
                  <c:v>31.0625908390098</c:v>
                </c:pt>
                <c:pt idx="36444">
                  <c:v>31.062747732402599</c:v>
                </c:pt>
                <c:pt idx="36445">
                  <c:v>31.0629046252932</c:v>
                </c:pt>
                <c:pt idx="36446">
                  <c:v>31.0630615176816</c:v>
                </c:pt>
                <c:pt idx="36447">
                  <c:v>31.063218409567799</c:v>
                </c:pt>
                <c:pt idx="36448">
                  <c:v>31.063375300951801</c:v>
                </c:pt>
                <c:pt idx="36449">
                  <c:v>31.063532191833701</c:v>
                </c:pt>
                <c:pt idx="36450">
                  <c:v>31.0636890822135</c:v>
                </c:pt>
                <c:pt idx="36451">
                  <c:v>31.063845972091102</c:v>
                </c:pt>
                <c:pt idx="36452">
                  <c:v>31.064002861466498</c:v>
                </c:pt>
                <c:pt idx="36453">
                  <c:v>31.064159750339702</c:v>
                </c:pt>
                <c:pt idx="36454">
                  <c:v>31.0643166387108</c:v>
                </c:pt>
                <c:pt idx="36455">
                  <c:v>31.0644735265798</c:v>
                </c:pt>
                <c:pt idx="36456">
                  <c:v>31.064630413946599</c:v>
                </c:pt>
                <c:pt idx="36457">
                  <c:v>31.064787300811201</c:v>
                </c:pt>
                <c:pt idx="36458">
                  <c:v>31.064944187173701</c:v>
                </c:pt>
                <c:pt idx="36459">
                  <c:v>31.065101073034</c:v>
                </c:pt>
                <c:pt idx="36460">
                  <c:v>31.065257958392198</c:v>
                </c:pt>
                <c:pt idx="36461">
                  <c:v>31.065414843248298</c:v>
                </c:pt>
                <c:pt idx="36462">
                  <c:v>31.065571727602201</c:v>
                </c:pt>
                <c:pt idx="36463">
                  <c:v>31.065728611453999</c:v>
                </c:pt>
                <c:pt idx="36464">
                  <c:v>31.065885494803599</c:v>
                </c:pt>
                <c:pt idx="36465">
                  <c:v>31.066042377651101</c:v>
                </c:pt>
                <c:pt idx="36466">
                  <c:v>31.066199259996399</c:v>
                </c:pt>
                <c:pt idx="36467">
                  <c:v>31.066356141839599</c:v>
                </c:pt>
                <c:pt idx="36468">
                  <c:v>31.066513023180701</c:v>
                </c:pt>
                <c:pt idx="36469">
                  <c:v>31.066669904019601</c:v>
                </c:pt>
                <c:pt idx="36470">
                  <c:v>31.066826784356401</c:v>
                </c:pt>
                <c:pt idx="36471">
                  <c:v>31.066983664191099</c:v>
                </c:pt>
                <c:pt idx="36472">
                  <c:v>31.067140543523699</c:v>
                </c:pt>
                <c:pt idx="36473">
                  <c:v>31.067297422354098</c:v>
                </c:pt>
                <c:pt idx="36474">
                  <c:v>31.0674543006824</c:v>
                </c:pt>
                <c:pt idx="36475">
                  <c:v>31.067611178508599</c:v>
                </c:pt>
                <c:pt idx="36476">
                  <c:v>31.067768055832602</c:v>
                </c:pt>
                <c:pt idx="36477">
                  <c:v>31.067924932654599</c:v>
                </c:pt>
                <c:pt idx="36478">
                  <c:v>31.068081808974402</c:v>
                </c:pt>
                <c:pt idx="36479">
                  <c:v>31.068238684792099</c:v>
                </c:pt>
                <c:pt idx="36480">
                  <c:v>31.0683955601077</c:v>
                </c:pt>
                <c:pt idx="36481">
                  <c:v>31.068552434921099</c:v>
                </c:pt>
                <c:pt idx="36482">
                  <c:v>31.068709309232499</c:v>
                </c:pt>
                <c:pt idx="36483">
                  <c:v>31.068866183041798</c:v>
                </c:pt>
                <c:pt idx="36484">
                  <c:v>31.0690230563489</c:v>
                </c:pt>
                <c:pt idx="36485">
                  <c:v>31.069179929153901</c:v>
                </c:pt>
                <c:pt idx="36486">
                  <c:v>31.069336801456899</c:v>
                </c:pt>
                <c:pt idx="36487">
                  <c:v>31.0694936732577</c:v>
                </c:pt>
                <c:pt idx="36488">
                  <c:v>31.069650544556399</c:v>
                </c:pt>
                <c:pt idx="36489">
                  <c:v>31.069807415353001</c:v>
                </c:pt>
                <c:pt idx="36490">
                  <c:v>31.0699642856476</c:v>
                </c:pt>
                <c:pt idx="36491">
                  <c:v>31.070121155439999</c:v>
                </c:pt>
                <c:pt idx="36492">
                  <c:v>31.0702780247303</c:v>
                </c:pt>
                <c:pt idx="36493">
                  <c:v>31.070434893518598</c:v>
                </c:pt>
                <c:pt idx="36494">
                  <c:v>31.0705917618047</c:v>
                </c:pt>
                <c:pt idx="36495">
                  <c:v>31.070748629588699</c:v>
                </c:pt>
                <c:pt idx="36496">
                  <c:v>31.070905496870701</c:v>
                </c:pt>
                <c:pt idx="36497">
                  <c:v>31.071062363650601</c:v>
                </c:pt>
                <c:pt idx="36498">
                  <c:v>31.071219229928399</c:v>
                </c:pt>
                <c:pt idx="36499">
                  <c:v>31.0713760957041</c:v>
                </c:pt>
                <c:pt idx="36500">
                  <c:v>31.071532960977699</c:v>
                </c:pt>
                <c:pt idx="36501">
                  <c:v>31.0716898257492</c:v>
                </c:pt>
                <c:pt idx="36502">
                  <c:v>31.071846690018699</c:v>
                </c:pt>
                <c:pt idx="36503">
                  <c:v>31.0720035537861</c:v>
                </c:pt>
                <c:pt idx="36504">
                  <c:v>31.0721604170514</c:v>
                </c:pt>
                <c:pt idx="36505">
                  <c:v>31.072317279814602</c:v>
                </c:pt>
                <c:pt idx="36506">
                  <c:v>31.072474142075801</c:v>
                </c:pt>
                <c:pt idx="36507">
                  <c:v>31.0726310038349</c:v>
                </c:pt>
                <c:pt idx="36508">
                  <c:v>31.0727878650919</c:v>
                </c:pt>
                <c:pt idx="36509">
                  <c:v>31.072944725846799</c:v>
                </c:pt>
                <c:pt idx="36510">
                  <c:v>31.0731015860997</c:v>
                </c:pt>
                <c:pt idx="36511">
                  <c:v>31.073258445850499</c:v>
                </c:pt>
                <c:pt idx="36512">
                  <c:v>31.0734153050992</c:v>
                </c:pt>
                <c:pt idx="36513">
                  <c:v>31.073572163845899</c:v>
                </c:pt>
                <c:pt idx="36514">
                  <c:v>31.0737290220906</c:v>
                </c:pt>
                <c:pt idx="36515">
                  <c:v>31.073885879833099</c:v>
                </c:pt>
                <c:pt idx="36516">
                  <c:v>31.074042737073601</c:v>
                </c:pt>
                <c:pt idx="36517">
                  <c:v>31.0741995938121</c:v>
                </c:pt>
                <c:pt idx="36518">
                  <c:v>31.074356450048501</c:v>
                </c:pt>
                <c:pt idx="36519">
                  <c:v>31.074513305782801</c:v>
                </c:pt>
                <c:pt idx="36520">
                  <c:v>31.074670161015099</c:v>
                </c:pt>
                <c:pt idx="36521">
                  <c:v>31.074827015745399</c:v>
                </c:pt>
                <c:pt idx="36522">
                  <c:v>31.0749838699736</c:v>
                </c:pt>
                <c:pt idx="36523">
                  <c:v>31.0751407236997</c:v>
                </c:pt>
                <c:pt idx="36524">
                  <c:v>31.075297576923798</c:v>
                </c:pt>
                <c:pt idx="36525">
                  <c:v>31.075454429645902</c:v>
                </c:pt>
                <c:pt idx="36526">
                  <c:v>31.0756112818659</c:v>
                </c:pt>
                <c:pt idx="36527">
                  <c:v>31.0757681335839</c:v>
                </c:pt>
                <c:pt idx="36528">
                  <c:v>31.075924984799801</c:v>
                </c:pt>
                <c:pt idx="36529">
                  <c:v>31.076081835513801</c:v>
                </c:pt>
                <c:pt idx="36530">
                  <c:v>31.076238685725599</c:v>
                </c:pt>
                <c:pt idx="36531">
                  <c:v>31.076395535435498</c:v>
                </c:pt>
                <c:pt idx="36532">
                  <c:v>31.0765523846433</c:v>
                </c:pt>
                <c:pt idx="36533">
                  <c:v>31.076709233349099</c:v>
                </c:pt>
                <c:pt idx="36534">
                  <c:v>31.076866081552801</c:v>
                </c:pt>
                <c:pt idx="36535">
                  <c:v>31.0770229292545</c:v>
                </c:pt>
                <c:pt idx="36536">
                  <c:v>31.077179776454201</c:v>
                </c:pt>
                <c:pt idx="36537">
                  <c:v>31.077336623151901</c:v>
                </c:pt>
                <c:pt idx="36538">
                  <c:v>31.077493469347498</c:v>
                </c:pt>
                <c:pt idx="36539">
                  <c:v>31.0776503150412</c:v>
                </c:pt>
                <c:pt idx="36540">
                  <c:v>31.077807160232801</c:v>
                </c:pt>
                <c:pt idx="36541">
                  <c:v>31.0779640049224</c:v>
                </c:pt>
                <c:pt idx="36542">
                  <c:v>31.07812084911</c:v>
                </c:pt>
                <c:pt idx="36543">
                  <c:v>31.078277692795499</c:v>
                </c:pt>
                <c:pt idx="36544">
                  <c:v>31.078434535979099</c:v>
                </c:pt>
                <c:pt idx="36545">
                  <c:v>31.078591378660601</c:v>
                </c:pt>
                <c:pt idx="36546">
                  <c:v>31.078748220840101</c:v>
                </c:pt>
                <c:pt idx="36547">
                  <c:v>31.078905062517698</c:v>
                </c:pt>
                <c:pt idx="36548">
                  <c:v>31.079061903693201</c:v>
                </c:pt>
                <c:pt idx="36549">
                  <c:v>31.079218744366699</c:v>
                </c:pt>
                <c:pt idx="36550">
                  <c:v>31.079375584538202</c:v>
                </c:pt>
                <c:pt idx="36551">
                  <c:v>31.079532424207699</c:v>
                </c:pt>
                <c:pt idx="36552">
                  <c:v>31.079689263375201</c:v>
                </c:pt>
                <c:pt idx="36553">
                  <c:v>31.079846102040701</c:v>
                </c:pt>
                <c:pt idx="36554">
                  <c:v>31.080002940204199</c:v>
                </c:pt>
                <c:pt idx="36555">
                  <c:v>31.080159777865799</c:v>
                </c:pt>
                <c:pt idx="36556">
                  <c:v>31.0803166150253</c:v>
                </c:pt>
                <c:pt idx="36557">
                  <c:v>31.080473451682799</c:v>
                </c:pt>
                <c:pt idx="36558">
                  <c:v>31.0806302878384</c:v>
                </c:pt>
                <c:pt idx="36559">
                  <c:v>31.080787123491898</c:v>
                </c:pt>
                <c:pt idx="36560">
                  <c:v>31.080943958643498</c:v>
                </c:pt>
                <c:pt idx="36561">
                  <c:v>31.0811007932931</c:v>
                </c:pt>
                <c:pt idx="36562">
                  <c:v>31.081257627440699</c:v>
                </c:pt>
                <c:pt idx="36563">
                  <c:v>31.0814144610863</c:v>
                </c:pt>
                <c:pt idx="36564">
                  <c:v>31.081571294229899</c:v>
                </c:pt>
                <c:pt idx="36565">
                  <c:v>31.081728126871599</c:v>
                </c:pt>
                <c:pt idx="36566">
                  <c:v>31.081884959011301</c:v>
                </c:pt>
                <c:pt idx="36567">
                  <c:v>31.082041790649001</c:v>
                </c:pt>
                <c:pt idx="36568">
                  <c:v>31.082198621784698</c:v>
                </c:pt>
                <c:pt idx="36569">
                  <c:v>31.082355452418401</c:v>
                </c:pt>
                <c:pt idx="36570">
                  <c:v>31.082512282550201</c:v>
                </c:pt>
                <c:pt idx="36571">
                  <c:v>31.08266911218</c:v>
                </c:pt>
                <c:pt idx="36572">
                  <c:v>31.082825941307899</c:v>
                </c:pt>
                <c:pt idx="36573">
                  <c:v>31.0829827699338</c:v>
                </c:pt>
                <c:pt idx="36574">
                  <c:v>31.083139598057699</c:v>
                </c:pt>
                <c:pt idx="36575">
                  <c:v>31.083296425679698</c:v>
                </c:pt>
                <c:pt idx="36576">
                  <c:v>31.0834532527996</c:v>
                </c:pt>
                <c:pt idx="36577">
                  <c:v>31.083610079417699</c:v>
                </c:pt>
                <c:pt idx="36578">
                  <c:v>31.0837669055338</c:v>
                </c:pt>
                <c:pt idx="36579">
                  <c:v>31.083923731147902</c:v>
                </c:pt>
                <c:pt idx="36580">
                  <c:v>31.084080556260002</c:v>
                </c:pt>
                <c:pt idx="36581">
                  <c:v>31.084237380870299</c:v>
                </c:pt>
                <c:pt idx="36582">
                  <c:v>31.084394204978501</c:v>
                </c:pt>
                <c:pt idx="36583">
                  <c:v>31.084551028584801</c:v>
                </c:pt>
                <c:pt idx="36584">
                  <c:v>31.084707851689199</c:v>
                </c:pt>
                <c:pt idx="36585">
                  <c:v>31.084864674291602</c:v>
                </c:pt>
                <c:pt idx="36586">
                  <c:v>31.085021496392098</c:v>
                </c:pt>
                <c:pt idx="36587">
                  <c:v>31.0851783179906</c:v>
                </c:pt>
                <c:pt idx="36588">
                  <c:v>31.085335139087199</c:v>
                </c:pt>
                <c:pt idx="36589">
                  <c:v>31.0854919596818</c:v>
                </c:pt>
                <c:pt idx="36590">
                  <c:v>31.085648779774498</c:v>
                </c:pt>
                <c:pt idx="36591">
                  <c:v>31.085805599365301</c:v>
                </c:pt>
                <c:pt idx="36592">
                  <c:v>31.085962418454098</c:v>
                </c:pt>
                <c:pt idx="36593">
                  <c:v>31.086119237041</c:v>
                </c:pt>
                <c:pt idx="36594">
                  <c:v>31.086276055126</c:v>
                </c:pt>
                <c:pt idx="36595">
                  <c:v>31.086432872709</c:v>
                </c:pt>
                <c:pt idx="36596">
                  <c:v>31.086589689790099</c:v>
                </c:pt>
                <c:pt idx="36597">
                  <c:v>31.086746506369298</c:v>
                </c:pt>
                <c:pt idx="36598">
                  <c:v>31.086903322446499</c:v>
                </c:pt>
                <c:pt idx="36599">
                  <c:v>31.087060138021901</c:v>
                </c:pt>
                <c:pt idx="36600">
                  <c:v>31.0872169530953</c:v>
                </c:pt>
                <c:pt idx="36601">
                  <c:v>31.087373767666801</c:v>
                </c:pt>
                <c:pt idx="36602">
                  <c:v>31.087530581736299</c:v>
                </c:pt>
                <c:pt idx="36603">
                  <c:v>31.087687395303998</c:v>
                </c:pt>
                <c:pt idx="36604">
                  <c:v>31.087844208369699</c:v>
                </c:pt>
                <c:pt idx="36605">
                  <c:v>31.0880010209335</c:v>
                </c:pt>
                <c:pt idx="36606">
                  <c:v>31.0881578329954</c:v>
                </c:pt>
                <c:pt idx="36607">
                  <c:v>31.0883146445554</c:v>
                </c:pt>
                <c:pt idx="36608">
                  <c:v>31.088471455613501</c:v>
                </c:pt>
                <c:pt idx="36609">
                  <c:v>31.0886282661696</c:v>
                </c:pt>
                <c:pt idx="36610">
                  <c:v>31.0887850762239</c:v>
                </c:pt>
                <c:pt idx="36611">
                  <c:v>31.0889418857763</c:v>
                </c:pt>
                <c:pt idx="36612">
                  <c:v>31.089098694826699</c:v>
                </c:pt>
                <c:pt idx="36613">
                  <c:v>31.089255503375298</c:v>
                </c:pt>
                <c:pt idx="36614">
                  <c:v>31.089412311421899</c:v>
                </c:pt>
                <c:pt idx="36615">
                  <c:v>31.089569118966701</c:v>
                </c:pt>
                <c:pt idx="36616">
                  <c:v>31.0897259260095</c:v>
                </c:pt>
                <c:pt idx="36617">
                  <c:v>31.0898827325505</c:v>
                </c:pt>
                <c:pt idx="36618">
                  <c:v>31.090039538589501</c:v>
                </c:pt>
                <c:pt idx="36619">
                  <c:v>31.090196344126699</c:v>
                </c:pt>
                <c:pt idx="36620">
                  <c:v>31.090353149161999</c:v>
                </c:pt>
                <c:pt idx="36621">
                  <c:v>31.090509953695399</c:v>
                </c:pt>
                <c:pt idx="36622">
                  <c:v>31.0906667577269</c:v>
                </c:pt>
                <c:pt idx="36623">
                  <c:v>31.090823561256499</c:v>
                </c:pt>
                <c:pt idx="36624">
                  <c:v>31.090980364284199</c:v>
                </c:pt>
                <c:pt idx="36625">
                  <c:v>31.0911371668101</c:v>
                </c:pt>
                <c:pt idx="36626">
                  <c:v>31.091293968834101</c:v>
                </c:pt>
                <c:pt idx="36627">
                  <c:v>31.0914507703562</c:v>
                </c:pt>
                <c:pt idx="36628">
                  <c:v>31.0916075713764</c:v>
                </c:pt>
                <c:pt idx="36629">
                  <c:v>31.091764371894701</c:v>
                </c:pt>
                <c:pt idx="36630">
                  <c:v>31.091921171911199</c:v>
                </c:pt>
                <c:pt idx="36631">
                  <c:v>31.092077971425802</c:v>
                </c:pt>
                <c:pt idx="36632">
                  <c:v>31.092234770438498</c:v>
                </c:pt>
                <c:pt idx="36633">
                  <c:v>31.092391568949299</c:v>
                </c:pt>
                <c:pt idx="36634">
                  <c:v>31.092548366958301</c:v>
                </c:pt>
                <c:pt idx="36635">
                  <c:v>31.0927051644654</c:v>
                </c:pt>
                <c:pt idx="36636">
                  <c:v>31.0928619614707</c:v>
                </c:pt>
                <c:pt idx="36637">
                  <c:v>31.093018757974001</c:v>
                </c:pt>
                <c:pt idx="36638">
                  <c:v>31.093175553975598</c:v>
                </c:pt>
                <c:pt idx="36639">
                  <c:v>31.093332349475201</c:v>
                </c:pt>
                <c:pt idx="36640">
                  <c:v>31.093489144473001</c:v>
                </c:pt>
                <c:pt idx="36641">
                  <c:v>31.093645938969001</c:v>
                </c:pt>
                <c:pt idx="36642">
                  <c:v>31.093802732962999</c:v>
                </c:pt>
                <c:pt idx="36643">
                  <c:v>31.093959526455301</c:v>
                </c:pt>
                <c:pt idx="36644">
                  <c:v>31.0941163194457</c:v>
                </c:pt>
                <c:pt idx="36645">
                  <c:v>31.0942731119342</c:v>
                </c:pt>
                <c:pt idx="36646">
                  <c:v>31.094429903920901</c:v>
                </c:pt>
                <c:pt idx="36647">
                  <c:v>31.094586695405699</c:v>
                </c:pt>
                <c:pt idx="36648">
                  <c:v>31.094743486388701</c:v>
                </c:pt>
                <c:pt idx="36649">
                  <c:v>31.094900276869801</c:v>
                </c:pt>
                <c:pt idx="36650">
                  <c:v>31.095057066849101</c:v>
                </c:pt>
                <c:pt idx="36651">
                  <c:v>31.095213856326598</c:v>
                </c:pt>
                <c:pt idx="36652">
                  <c:v>31.0953706453022</c:v>
                </c:pt>
                <c:pt idx="36653">
                  <c:v>31.095527433775999</c:v>
                </c:pt>
                <c:pt idx="36654">
                  <c:v>31.095684221748002</c:v>
                </c:pt>
                <c:pt idx="36655">
                  <c:v>31.095841009218098</c:v>
                </c:pt>
                <c:pt idx="36656">
                  <c:v>31.0959977961863</c:v>
                </c:pt>
                <c:pt idx="36657">
                  <c:v>31.096154582652801</c:v>
                </c:pt>
                <c:pt idx="36658">
                  <c:v>31.0963113686174</c:v>
                </c:pt>
                <c:pt idx="36659">
                  <c:v>31.096468154080199</c:v>
                </c:pt>
                <c:pt idx="36660">
                  <c:v>31.096624939041199</c:v>
                </c:pt>
                <c:pt idx="36661">
                  <c:v>31.0967817235003</c:v>
                </c:pt>
                <c:pt idx="36662">
                  <c:v>31.096938507457601</c:v>
                </c:pt>
                <c:pt idx="36663">
                  <c:v>31.097095290913099</c:v>
                </c:pt>
                <c:pt idx="36664">
                  <c:v>31.097252073866802</c:v>
                </c:pt>
                <c:pt idx="36665">
                  <c:v>31.097408856318602</c:v>
                </c:pt>
                <c:pt idx="36666">
                  <c:v>31.097565638268598</c:v>
                </c:pt>
                <c:pt idx="36667">
                  <c:v>31.097722419716899</c:v>
                </c:pt>
                <c:pt idx="36668">
                  <c:v>31.0978792006633</c:v>
                </c:pt>
                <c:pt idx="36669">
                  <c:v>31.098035981107898</c:v>
                </c:pt>
                <c:pt idx="36670">
                  <c:v>31.098192761050601</c:v>
                </c:pt>
                <c:pt idx="36671">
                  <c:v>31.098349540491601</c:v>
                </c:pt>
                <c:pt idx="36672">
                  <c:v>31.0985063194308</c:v>
                </c:pt>
                <c:pt idx="36673">
                  <c:v>31.098663097868101</c:v>
                </c:pt>
                <c:pt idx="36674">
                  <c:v>31.098819875803699</c:v>
                </c:pt>
                <c:pt idx="36675">
                  <c:v>31.098976653237401</c:v>
                </c:pt>
                <c:pt idx="36676">
                  <c:v>31.099133430169399</c:v>
                </c:pt>
                <c:pt idx="36677">
                  <c:v>31.099290206599498</c:v>
                </c:pt>
                <c:pt idx="36678">
                  <c:v>31.099446982527901</c:v>
                </c:pt>
                <c:pt idx="36679">
                  <c:v>31.099603757954501</c:v>
                </c:pt>
                <c:pt idx="36680">
                  <c:v>31.099760532879198</c:v>
                </c:pt>
                <c:pt idx="36681">
                  <c:v>31.099917307302199</c:v>
                </c:pt>
                <c:pt idx="36682">
                  <c:v>31.100074081223401</c:v>
                </c:pt>
                <c:pt idx="36683">
                  <c:v>31.100230854642799</c:v>
                </c:pt>
                <c:pt idx="36684">
                  <c:v>31.100387627560401</c:v>
                </c:pt>
                <c:pt idx="36685">
                  <c:v>31.100544399976201</c:v>
                </c:pt>
                <c:pt idx="36686">
                  <c:v>31.100701171890201</c:v>
                </c:pt>
                <c:pt idx="36687">
                  <c:v>31.100857943302401</c:v>
                </c:pt>
                <c:pt idx="36688">
                  <c:v>31.101014714212901</c:v>
                </c:pt>
                <c:pt idx="36689">
                  <c:v>31.101171484621599</c:v>
                </c:pt>
                <c:pt idx="36690">
                  <c:v>31.1013282545285</c:v>
                </c:pt>
                <c:pt idx="36691">
                  <c:v>31.101485023933598</c:v>
                </c:pt>
                <c:pt idx="36692">
                  <c:v>31.101641792837</c:v>
                </c:pt>
                <c:pt idx="36693">
                  <c:v>31.1017985612385</c:v>
                </c:pt>
                <c:pt idx="36694">
                  <c:v>31.101955329138299</c:v>
                </c:pt>
                <c:pt idx="36695">
                  <c:v>31.102112096536398</c:v>
                </c:pt>
                <c:pt idx="36696">
                  <c:v>31.102268863432599</c:v>
                </c:pt>
                <c:pt idx="36697">
                  <c:v>31.102425629827099</c:v>
                </c:pt>
                <c:pt idx="36698">
                  <c:v>31.102582395719899</c:v>
                </c:pt>
                <c:pt idx="36699">
                  <c:v>31.102739161110801</c:v>
                </c:pt>
                <c:pt idx="36700">
                  <c:v>31.102895925999999</c:v>
                </c:pt>
                <c:pt idx="36701">
                  <c:v>31.1030526903875</c:v>
                </c:pt>
                <c:pt idx="36702">
                  <c:v>31.103209454273198</c:v>
                </c:pt>
                <c:pt idx="36703">
                  <c:v>31.103366217657101</c:v>
                </c:pt>
                <c:pt idx="36704">
                  <c:v>31.1035229805392</c:v>
                </c:pt>
                <c:pt idx="36705">
                  <c:v>31.103679742919699</c:v>
                </c:pt>
                <c:pt idx="36706">
                  <c:v>31.103836504798299</c:v>
                </c:pt>
                <c:pt idx="36707">
                  <c:v>31.103993266175198</c:v>
                </c:pt>
                <c:pt idx="36708">
                  <c:v>31.104150027050402</c:v>
                </c:pt>
                <c:pt idx="36709">
                  <c:v>31.104306787423798</c:v>
                </c:pt>
                <c:pt idx="36710">
                  <c:v>31.104463547295499</c:v>
                </c:pt>
                <c:pt idx="36711">
                  <c:v>31.104620306665399</c:v>
                </c:pt>
                <c:pt idx="36712">
                  <c:v>31.1047770655336</c:v>
                </c:pt>
                <c:pt idx="36713">
                  <c:v>31.104933823900001</c:v>
                </c:pt>
                <c:pt idx="36714">
                  <c:v>31.105090581764699</c:v>
                </c:pt>
                <c:pt idx="36715">
                  <c:v>31.105247339127601</c:v>
                </c:pt>
                <c:pt idx="36716">
                  <c:v>31.105404095988899</c:v>
                </c:pt>
                <c:pt idx="36717">
                  <c:v>31.105560852348301</c:v>
                </c:pt>
                <c:pt idx="36718">
                  <c:v>31.105717608206099</c:v>
                </c:pt>
                <c:pt idx="36719">
                  <c:v>31.105874363562101</c:v>
                </c:pt>
                <c:pt idx="36720">
                  <c:v>31.1060311184164</c:v>
                </c:pt>
                <c:pt idx="36721">
                  <c:v>31.106187872768899</c:v>
                </c:pt>
                <c:pt idx="36722">
                  <c:v>31.106344626619801</c:v>
                </c:pt>
                <c:pt idx="36723">
                  <c:v>31.106501379968901</c:v>
                </c:pt>
                <c:pt idx="36724">
                  <c:v>31.1066581328163</c:v>
                </c:pt>
                <c:pt idx="36725">
                  <c:v>31.106814885161899</c:v>
                </c:pt>
                <c:pt idx="36726">
                  <c:v>31.106971637005799</c:v>
                </c:pt>
                <c:pt idx="36727">
                  <c:v>31.107128388348102</c:v>
                </c:pt>
                <c:pt idx="36728">
                  <c:v>31.107285139188601</c:v>
                </c:pt>
                <c:pt idx="36729">
                  <c:v>31.107441889527301</c:v>
                </c:pt>
                <c:pt idx="36730">
                  <c:v>31.107598639364401</c:v>
                </c:pt>
                <c:pt idx="36731">
                  <c:v>31.1077553886998</c:v>
                </c:pt>
                <c:pt idx="36732">
                  <c:v>31.1079121375334</c:v>
                </c:pt>
                <c:pt idx="36733">
                  <c:v>31.108068885865301</c:v>
                </c:pt>
                <c:pt idx="36734">
                  <c:v>31.1082256336956</c:v>
                </c:pt>
                <c:pt idx="36735">
                  <c:v>31.1083823810241</c:v>
                </c:pt>
                <c:pt idx="36736">
                  <c:v>31.1085391278509</c:v>
                </c:pt>
                <c:pt idx="36737">
                  <c:v>31.108695874176</c:v>
                </c:pt>
                <c:pt idx="36738">
                  <c:v>31.1088526199994</c:v>
                </c:pt>
                <c:pt idx="36739">
                  <c:v>31.1090093653211</c:v>
                </c:pt>
                <c:pt idx="36740">
                  <c:v>31.1091661101411</c:v>
                </c:pt>
                <c:pt idx="36741">
                  <c:v>31.1093228544594</c:v>
                </c:pt>
                <c:pt idx="36742">
                  <c:v>31.109479598276</c:v>
                </c:pt>
                <c:pt idx="36743">
                  <c:v>31.109636341590999</c:v>
                </c:pt>
                <c:pt idx="36744">
                  <c:v>31.109793084404199</c:v>
                </c:pt>
                <c:pt idx="36745">
                  <c:v>31.109949826715699</c:v>
                </c:pt>
                <c:pt idx="36746">
                  <c:v>31.110106568525602</c:v>
                </c:pt>
                <c:pt idx="36747">
                  <c:v>31.110263309833702</c:v>
                </c:pt>
                <c:pt idx="36748">
                  <c:v>31.110420050640201</c:v>
                </c:pt>
                <c:pt idx="36749">
                  <c:v>31.110576790945</c:v>
                </c:pt>
                <c:pt idx="36750">
                  <c:v>31.110733530748099</c:v>
                </c:pt>
                <c:pt idx="36751">
                  <c:v>31.110890270049499</c:v>
                </c:pt>
                <c:pt idx="36752">
                  <c:v>31.111047008849301</c:v>
                </c:pt>
                <c:pt idx="36753">
                  <c:v>31.1112037471474</c:v>
                </c:pt>
                <c:pt idx="36754">
                  <c:v>31.111360484943798</c:v>
                </c:pt>
                <c:pt idx="36755">
                  <c:v>31.111517222238501</c:v>
                </c:pt>
                <c:pt idx="36756">
                  <c:v>31.111673959031499</c:v>
                </c:pt>
                <c:pt idx="36757">
                  <c:v>31.111830695322901</c:v>
                </c:pt>
                <c:pt idx="36758">
                  <c:v>31.111987431112599</c:v>
                </c:pt>
                <c:pt idx="36759">
                  <c:v>31.112144166400601</c:v>
                </c:pt>
                <c:pt idx="36760">
                  <c:v>31.112300901187002</c:v>
                </c:pt>
                <c:pt idx="36761">
                  <c:v>31.112457635471699</c:v>
                </c:pt>
                <c:pt idx="36762">
                  <c:v>31.1126143692548</c:v>
                </c:pt>
                <c:pt idx="36763">
                  <c:v>31.112771102536101</c:v>
                </c:pt>
                <c:pt idx="36764">
                  <c:v>31.112927835315901</c:v>
                </c:pt>
                <c:pt idx="36765">
                  <c:v>31.113084567593901</c:v>
                </c:pt>
                <c:pt idx="36766">
                  <c:v>31.113241299370301</c:v>
                </c:pt>
                <c:pt idx="36767">
                  <c:v>31.113398030645101</c:v>
                </c:pt>
                <c:pt idx="36768">
                  <c:v>31.1135547614182</c:v>
                </c:pt>
                <c:pt idx="36769">
                  <c:v>31.1137114916896</c:v>
                </c:pt>
                <c:pt idx="36770">
                  <c:v>31.113868221459398</c:v>
                </c:pt>
                <c:pt idx="36771">
                  <c:v>31.114024950727501</c:v>
                </c:pt>
                <c:pt idx="36772">
                  <c:v>31.114181679493999</c:v>
                </c:pt>
                <c:pt idx="36773">
                  <c:v>31.1143384077589</c:v>
                </c:pt>
                <c:pt idx="36774">
                  <c:v>31.114495135522098</c:v>
                </c:pt>
                <c:pt idx="36775">
                  <c:v>31.114651862783699</c:v>
                </c:pt>
                <c:pt idx="36776">
                  <c:v>31.1148085895436</c:v>
                </c:pt>
                <c:pt idx="36777">
                  <c:v>31.1149653158019</c:v>
                </c:pt>
                <c:pt idx="36778">
                  <c:v>31.1151220415585</c:v>
                </c:pt>
                <c:pt idx="36779">
                  <c:v>31.1152787668135</c:v>
                </c:pt>
                <c:pt idx="36780">
                  <c:v>31.115435491566899</c:v>
                </c:pt>
                <c:pt idx="36781">
                  <c:v>31.115592215818602</c:v>
                </c:pt>
                <c:pt idx="36782">
                  <c:v>31.1157489395687</c:v>
                </c:pt>
                <c:pt idx="36783">
                  <c:v>31.115905662817202</c:v>
                </c:pt>
                <c:pt idx="36784">
                  <c:v>31.116062385564099</c:v>
                </c:pt>
                <c:pt idx="36785">
                  <c:v>31.1162191078093</c:v>
                </c:pt>
                <c:pt idx="36786">
                  <c:v>31.116375829552901</c:v>
                </c:pt>
                <c:pt idx="36787">
                  <c:v>31.116532550794901</c:v>
                </c:pt>
                <c:pt idx="36788">
                  <c:v>31.116689271535201</c:v>
                </c:pt>
                <c:pt idx="36789">
                  <c:v>31.116845991773999</c:v>
                </c:pt>
                <c:pt idx="36790">
                  <c:v>31.117002711511098</c:v>
                </c:pt>
                <c:pt idx="36791">
                  <c:v>31.1171594307466</c:v>
                </c:pt>
                <c:pt idx="36792">
                  <c:v>31.117316149480502</c:v>
                </c:pt>
                <c:pt idx="36793">
                  <c:v>31.117472867712699</c:v>
                </c:pt>
                <c:pt idx="36794">
                  <c:v>31.1176295854434</c:v>
                </c:pt>
                <c:pt idx="36795">
                  <c:v>31.1177863026724</c:v>
                </c:pt>
                <c:pt idx="36796">
                  <c:v>31.117943019399899</c:v>
                </c:pt>
                <c:pt idx="36797">
                  <c:v>31.118099735625702</c:v>
                </c:pt>
                <c:pt idx="36798">
                  <c:v>31.1182564513499</c:v>
                </c:pt>
                <c:pt idx="36799">
                  <c:v>31.118413166572498</c:v>
                </c:pt>
                <c:pt idx="36800">
                  <c:v>31.118569881293599</c:v>
                </c:pt>
                <c:pt idx="36801">
                  <c:v>31.118726595512999</c:v>
                </c:pt>
                <c:pt idx="36802">
                  <c:v>31.118883309230799</c:v>
                </c:pt>
                <c:pt idx="36803">
                  <c:v>31.119040022446999</c:v>
                </c:pt>
                <c:pt idx="36804">
                  <c:v>31.119196735161601</c:v>
                </c:pt>
                <c:pt idx="36805">
                  <c:v>31.119353447374699</c:v>
                </c:pt>
                <c:pt idx="36806">
                  <c:v>31.119510159086101</c:v>
                </c:pt>
                <c:pt idx="36807">
                  <c:v>31.119666870295902</c:v>
                </c:pt>
                <c:pt idx="36808">
                  <c:v>31.119823581004201</c:v>
                </c:pt>
                <c:pt idx="36809">
                  <c:v>31.119980291210901</c:v>
                </c:pt>
                <c:pt idx="36810">
                  <c:v>31.1201370009159</c:v>
                </c:pt>
                <c:pt idx="36811">
                  <c:v>31.120293710119402</c:v>
                </c:pt>
                <c:pt idx="36812">
                  <c:v>31.120450418821299</c:v>
                </c:pt>
                <c:pt idx="36813">
                  <c:v>31.1206071270217</c:v>
                </c:pt>
                <c:pt idx="36814">
                  <c:v>31.1207638347204</c:v>
                </c:pt>
                <c:pt idx="36815">
                  <c:v>31.120920541917599</c:v>
                </c:pt>
                <c:pt idx="36816">
                  <c:v>31.121077248613201</c:v>
                </c:pt>
                <c:pt idx="36817">
                  <c:v>31.121233954807199</c:v>
                </c:pt>
                <c:pt idx="36818">
                  <c:v>31.1213906604996</c:v>
                </c:pt>
                <c:pt idx="36819">
                  <c:v>31.1215473656905</c:v>
                </c:pt>
                <c:pt idx="36820">
                  <c:v>31.121704070379799</c:v>
                </c:pt>
                <c:pt idx="36821">
                  <c:v>31.121860774567601</c:v>
                </c:pt>
                <c:pt idx="36822">
                  <c:v>31.122017478253699</c:v>
                </c:pt>
                <c:pt idx="36823">
                  <c:v>31.1221741814383</c:v>
                </c:pt>
                <c:pt idx="36824">
                  <c:v>31.1223308841214</c:v>
                </c:pt>
                <c:pt idx="36825">
                  <c:v>31.1224875863028</c:v>
                </c:pt>
                <c:pt idx="36826">
                  <c:v>31.122644287982698</c:v>
                </c:pt>
                <c:pt idx="36827">
                  <c:v>31.122800989161099</c:v>
                </c:pt>
                <c:pt idx="36828">
                  <c:v>31.1229576898379</c:v>
                </c:pt>
                <c:pt idx="36829">
                  <c:v>31.1231143900131</c:v>
                </c:pt>
                <c:pt idx="36830">
                  <c:v>31.123271089686799</c:v>
                </c:pt>
                <c:pt idx="36831">
                  <c:v>31.123427788858901</c:v>
                </c:pt>
                <c:pt idx="36832">
                  <c:v>31.123584487529499</c:v>
                </c:pt>
                <c:pt idx="36833">
                  <c:v>31.123741185698499</c:v>
                </c:pt>
                <c:pt idx="36834">
                  <c:v>31.123897883365998</c:v>
                </c:pt>
                <c:pt idx="36835">
                  <c:v>31.124054580532</c:v>
                </c:pt>
                <c:pt idx="36836">
                  <c:v>31.124211277196402</c:v>
                </c:pt>
                <c:pt idx="36837">
                  <c:v>31.124367973359199</c:v>
                </c:pt>
                <c:pt idx="36838">
                  <c:v>31.124524669020499</c:v>
                </c:pt>
                <c:pt idx="36839">
                  <c:v>31.124681364180301</c:v>
                </c:pt>
                <c:pt idx="36840">
                  <c:v>31.124838058838499</c:v>
                </c:pt>
                <c:pt idx="36841">
                  <c:v>31.1249947529952</c:v>
                </c:pt>
                <c:pt idx="36842">
                  <c:v>31.1251514466503</c:v>
                </c:pt>
                <c:pt idx="36843">
                  <c:v>31.125308139804002</c:v>
                </c:pt>
                <c:pt idx="36844">
                  <c:v>31.125464832456</c:v>
                </c:pt>
                <c:pt idx="36845">
                  <c:v>31.125621524606601</c:v>
                </c:pt>
                <c:pt idx="36846">
                  <c:v>31.1257782162556</c:v>
                </c:pt>
                <c:pt idx="36847">
                  <c:v>31.125934907403099</c:v>
                </c:pt>
                <c:pt idx="36848">
                  <c:v>31.126091598049101</c:v>
                </c:pt>
                <c:pt idx="36849">
                  <c:v>31.126248288193601</c:v>
                </c:pt>
                <c:pt idx="36850">
                  <c:v>31.126404977836501</c:v>
                </c:pt>
                <c:pt idx="36851">
                  <c:v>31.126561666977899</c:v>
                </c:pt>
                <c:pt idx="36852">
                  <c:v>31.1267183556178</c:v>
                </c:pt>
                <c:pt idx="36853">
                  <c:v>31.126875043756101</c:v>
                </c:pt>
                <c:pt idx="36854">
                  <c:v>31.127031731393</c:v>
                </c:pt>
                <c:pt idx="36855">
                  <c:v>31.127188418528299</c:v>
                </c:pt>
                <c:pt idx="36856">
                  <c:v>31.127345105162199</c:v>
                </c:pt>
                <c:pt idx="36857">
                  <c:v>31.127501791294499</c:v>
                </c:pt>
                <c:pt idx="36858">
                  <c:v>31.127658476925301</c:v>
                </c:pt>
                <c:pt idx="36859">
                  <c:v>31.127815162054599</c:v>
                </c:pt>
                <c:pt idx="36860">
                  <c:v>31.127971846682399</c:v>
                </c:pt>
                <c:pt idx="36861">
                  <c:v>31.128128530808699</c:v>
                </c:pt>
                <c:pt idx="36862">
                  <c:v>31.128285214433401</c:v>
                </c:pt>
                <c:pt idx="36863">
                  <c:v>31.128441897556701</c:v>
                </c:pt>
                <c:pt idx="36864">
                  <c:v>31.128598580178501</c:v>
                </c:pt>
                <c:pt idx="36865">
                  <c:v>31.1287552622988</c:v>
                </c:pt>
                <c:pt idx="36866">
                  <c:v>31.128911943917601</c:v>
                </c:pt>
                <c:pt idx="36867">
                  <c:v>31.1290686250349</c:v>
                </c:pt>
                <c:pt idx="36868">
                  <c:v>31.129225305650699</c:v>
                </c:pt>
                <c:pt idx="36869">
                  <c:v>31.129381985765001</c:v>
                </c:pt>
                <c:pt idx="36870">
                  <c:v>31.129538665377801</c:v>
                </c:pt>
                <c:pt idx="36871">
                  <c:v>31.1296953444891</c:v>
                </c:pt>
                <c:pt idx="36872">
                  <c:v>31.129852023098898</c:v>
                </c:pt>
                <c:pt idx="36873">
                  <c:v>31.130008701207299</c:v>
                </c:pt>
                <c:pt idx="36874">
                  <c:v>31.130165378814201</c:v>
                </c:pt>
                <c:pt idx="36875">
                  <c:v>31.1303220559195</c:v>
                </c:pt>
                <c:pt idx="36876">
                  <c:v>31.1304787325234</c:v>
                </c:pt>
                <c:pt idx="36877">
                  <c:v>31.130635408625899</c:v>
                </c:pt>
                <c:pt idx="36878">
                  <c:v>31.130792084226801</c:v>
                </c:pt>
                <c:pt idx="36879">
                  <c:v>31.130948759326301</c:v>
                </c:pt>
                <c:pt idx="36880">
                  <c:v>31.131105433924301</c:v>
                </c:pt>
                <c:pt idx="36881">
                  <c:v>31.131262108020799</c:v>
                </c:pt>
                <c:pt idx="36882">
                  <c:v>31.131418781615899</c:v>
                </c:pt>
                <c:pt idx="36883">
                  <c:v>31.131575454709399</c:v>
                </c:pt>
                <c:pt idx="36884">
                  <c:v>31.1317321273015</c:v>
                </c:pt>
                <c:pt idx="36885">
                  <c:v>31.1318887993922</c:v>
                </c:pt>
                <c:pt idx="36886">
                  <c:v>31.132045470981399</c:v>
                </c:pt>
                <c:pt idx="36887">
                  <c:v>31.132202142069101</c:v>
                </c:pt>
                <c:pt idx="36888">
                  <c:v>31.132358812655301</c:v>
                </c:pt>
                <c:pt idx="36889">
                  <c:v>31.1325154827401</c:v>
                </c:pt>
                <c:pt idx="36890">
                  <c:v>31.132672152323501</c:v>
                </c:pt>
                <c:pt idx="36891">
                  <c:v>31.132828821405401</c:v>
                </c:pt>
                <c:pt idx="36892">
                  <c:v>31.132985489985799</c:v>
                </c:pt>
                <c:pt idx="36893">
                  <c:v>31.1331421580648</c:v>
                </c:pt>
                <c:pt idx="36894">
                  <c:v>31.133298825642299</c:v>
                </c:pt>
                <c:pt idx="36895">
                  <c:v>31.133455492718401</c:v>
                </c:pt>
                <c:pt idx="36896">
                  <c:v>31.133612159293001</c:v>
                </c:pt>
                <c:pt idx="36897">
                  <c:v>31.133768825366101</c:v>
                </c:pt>
                <c:pt idx="36898">
                  <c:v>31.133925490937902</c:v>
                </c:pt>
                <c:pt idx="36899">
                  <c:v>31.134082156008201</c:v>
                </c:pt>
                <c:pt idx="36900">
                  <c:v>31.134238820577</c:v>
                </c:pt>
                <c:pt idx="36901">
                  <c:v>31.134395484644401</c:v>
                </c:pt>
                <c:pt idx="36902">
                  <c:v>31.1345521482104</c:v>
                </c:pt>
                <c:pt idx="36903">
                  <c:v>31.134708811274901</c:v>
                </c:pt>
                <c:pt idx="36904">
                  <c:v>31.134865473838001</c:v>
                </c:pt>
                <c:pt idx="36905">
                  <c:v>31.1350221358996</c:v>
                </c:pt>
                <c:pt idx="36906">
                  <c:v>31.135178797459801</c:v>
                </c:pt>
                <c:pt idx="36907">
                  <c:v>31.1353354585186</c:v>
                </c:pt>
                <c:pt idx="36908">
                  <c:v>31.135492119076002</c:v>
                </c:pt>
                <c:pt idx="36909">
                  <c:v>31.135648779131898</c:v>
                </c:pt>
                <c:pt idx="36910">
                  <c:v>31.1358054386864</c:v>
                </c:pt>
                <c:pt idx="36911">
                  <c:v>31.135962097739501</c:v>
                </c:pt>
                <c:pt idx="36912">
                  <c:v>31.1361187562912</c:v>
                </c:pt>
                <c:pt idx="36913">
                  <c:v>31.136275414341402</c:v>
                </c:pt>
                <c:pt idx="36914">
                  <c:v>31.136432071890201</c:v>
                </c:pt>
                <c:pt idx="36915">
                  <c:v>31.1365887289376</c:v>
                </c:pt>
                <c:pt idx="36916">
                  <c:v>31.1367453854836</c:v>
                </c:pt>
                <c:pt idx="36917">
                  <c:v>31.136902041528099</c:v>
                </c:pt>
                <c:pt idx="36918">
                  <c:v>31.1370586970713</c:v>
                </c:pt>
                <c:pt idx="36919">
                  <c:v>31.137215352113</c:v>
                </c:pt>
                <c:pt idx="36920">
                  <c:v>31.137372006653301</c:v>
                </c:pt>
                <c:pt idx="36921">
                  <c:v>31.137528660692301</c:v>
                </c:pt>
                <c:pt idx="36922">
                  <c:v>31.137685314229799</c:v>
                </c:pt>
                <c:pt idx="36923">
                  <c:v>31.137841967265899</c:v>
                </c:pt>
                <c:pt idx="36924">
                  <c:v>31.137998619800602</c:v>
                </c:pt>
                <c:pt idx="36925">
                  <c:v>31.138155271833899</c:v>
                </c:pt>
                <c:pt idx="36926">
                  <c:v>31.138311923365801</c:v>
                </c:pt>
                <c:pt idx="36927">
                  <c:v>31.138468574396299</c:v>
                </c:pt>
                <c:pt idx="36928">
                  <c:v>31.138625224925399</c:v>
                </c:pt>
                <c:pt idx="36929">
                  <c:v>31.1387818749531</c:v>
                </c:pt>
                <c:pt idx="36930">
                  <c:v>31.1389385244794</c:v>
                </c:pt>
                <c:pt idx="36931">
                  <c:v>31.139095173504298</c:v>
                </c:pt>
                <c:pt idx="36932">
                  <c:v>31.139251822027799</c:v>
                </c:pt>
                <c:pt idx="36933">
                  <c:v>31.13940847005</c:v>
                </c:pt>
                <c:pt idx="36934">
                  <c:v>31.139565117570701</c:v>
                </c:pt>
                <c:pt idx="36935">
                  <c:v>31.139721764590099</c:v>
                </c:pt>
                <c:pt idx="36936">
                  <c:v>31.139878411108</c:v>
                </c:pt>
                <c:pt idx="36937">
                  <c:v>31.140035057124599</c:v>
                </c:pt>
                <c:pt idx="36938">
                  <c:v>31.1401917026398</c:v>
                </c:pt>
                <c:pt idx="36939">
                  <c:v>31.140348347653699</c:v>
                </c:pt>
                <c:pt idx="36940">
                  <c:v>31.1405049921661</c:v>
                </c:pt>
                <c:pt idx="36941">
                  <c:v>31.1406616361772</c:v>
                </c:pt>
                <c:pt idx="36942">
                  <c:v>31.140818279686901</c:v>
                </c:pt>
                <c:pt idx="36943">
                  <c:v>31.1409749226952</c:v>
                </c:pt>
                <c:pt idx="36944">
                  <c:v>31.141131565202201</c:v>
                </c:pt>
                <c:pt idx="36945">
                  <c:v>31.141288207207801</c:v>
                </c:pt>
                <c:pt idx="36946">
                  <c:v>31.141444848711998</c:v>
                </c:pt>
                <c:pt idx="36947">
                  <c:v>31.141601489714802</c:v>
                </c:pt>
                <c:pt idx="36948">
                  <c:v>31.141758130216299</c:v>
                </c:pt>
                <c:pt idx="36949">
                  <c:v>31.141914770216399</c:v>
                </c:pt>
                <c:pt idx="36950">
                  <c:v>31.1420714097152</c:v>
                </c:pt>
                <c:pt idx="36951">
                  <c:v>31.1422280487126</c:v>
                </c:pt>
                <c:pt idx="36952">
                  <c:v>31.142384687208601</c:v>
                </c:pt>
                <c:pt idx="36953">
                  <c:v>31.1425413252033</c:v>
                </c:pt>
                <c:pt idx="36954">
                  <c:v>31.142697962696602</c:v>
                </c:pt>
                <c:pt idx="36955">
                  <c:v>31.142854599688601</c:v>
                </c:pt>
                <c:pt idx="36956">
                  <c:v>31.143011236179198</c:v>
                </c:pt>
                <c:pt idx="36957">
                  <c:v>31.143167872168402</c:v>
                </c:pt>
                <c:pt idx="36958">
                  <c:v>31.143324507656398</c:v>
                </c:pt>
                <c:pt idx="36959">
                  <c:v>31.143481142642901</c:v>
                </c:pt>
                <c:pt idx="36960">
                  <c:v>31.143637777128099</c:v>
                </c:pt>
                <c:pt idx="36961">
                  <c:v>31.143794411112001</c:v>
                </c:pt>
                <c:pt idx="36962">
                  <c:v>31.143951044594498</c:v>
                </c:pt>
                <c:pt idx="36963">
                  <c:v>31.1441076775757</c:v>
                </c:pt>
                <c:pt idx="36964">
                  <c:v>31.1442643100556</c:v>
                </c:pt>
                <c:pt idx="36965">
                  <c:v>31.144420942034099</c:v>
                </c:pt>
                <c:pt idx="36966">
                  <c:v>31.144577573511299</c:v>
                </c:pt>
                <c:pt idx="36967">
                  <c:v>31.144734204487101</c:v>
                </c:pt>
                <c:pt idx="36968">
                  <c:v>31.1448908349616</c:v>
                </c:pt>
                <c:pt idx="36969">
                  <c:v>31.145047464934802</c:v>
                </c:pt>
                <c:pt idx="36970">
                  <c:v>31.145204094406601</c:v>
                </c:pt>
                <c:pt idx="36971">
                  <c:v>31.145360723377099</c:v>
                </c:pt>
                <c:pt idx="36972">
                  <c:v>31.145517351846301</c:v>
                </c:pt>
                <c:pt idx="36973">
                  <c:v>31.145673979814202</c:v>
                </c:pt>
                <c:pt idx="36974">
                  <c:v>31.145830607280701</c:v>
                </c:pt>
                <c:pt idx="36975">
                  <c:v>31.145987234245901</c:v>
                </c:pt>
                <c:pt idx="36976">
                  <c:v>31.146143860709799</c:v>
                </c:pt>
                <c:pt idx="36977">
                  <c:v>31.146300486672398</c:v>
                </c:pt>
                <c:pt idx="36978">
                  <c:v>31.1464571121336</c:v>
                </c:pt>
                <c:pt idx="36979">
                  <c:v>31.146613737093599</c:v>
                </c:pt>
                <c:pt idx="36980">
                  <c:v>31.1467703615522</c:v>
                </c:pt>
                <c:pt idx="36981">
                  <c:v>31.146926985509499</c:v>
                </c:pt>
                <c:pt idx="36982">
                  <c:v>31.147083608965499</c:v>
                </c:pt>
                <c:pt idx="36983">
                  <c:v>31.1472402319202</c:v>
                </c:pt>
                <c:pt idx="36984">
                  <c:v>31.1473968543736</c:v>
                </c:pt>
                <c:pt idx="36985">
                  <c:v>31.147553476325601</c:v>
                </c:pt>
                <c:pt idx="36986">
                  <c:v>31.1477100977764</c:v>
                </c:pt>
                <c:pt idx="36987">
                  <c:v>31.147866718725901</c:v>
                </c:pt>
                <c:pt idx="36988">
                  <c:v>31.148023339173999</c:v>
                </c:pt>
                <c:pt idx="36989">
                  <c:v>31.148179959120899</c:v>
                </c:pt>
                <c:pt idx="36990">
                  <c:v>31.1483365785665</c:v>
                </c:pt>
                <c:pt idx="36991">
                  <c:v>31.1484931975107</c:v>
                </c:pt>
                <c:pt idx="36992">
                  <c:v>31.1486498159537</c:v>
                </c:pt>
                <c:pt idx="36993">
                  <c:v>31.148806433895398</c:v>
                </c:pt>
                <c:pt idx="36994">
                  <c:v>31.148963051335802</c:v>
                </c:pt>
                <c:pt idx="36995">
                  <c:v>31.149119668274899</c:v>
                </c:pt>
                <c:pt idx="36996">
                  <c:v>31.149276284712698</c:v>
                </c:pt>
                <c:pt idx="36997">
                  <c:v>31.149432900649199</c:v>
                </c:pt>
                <c:pt idx="36998">
                  <c:v>31.1495895160845</c:v>
                </c:pt>
                <c:pt idx="36999">
                  <c:v>31.1497461310184</c:v>
                </c:pt>
                <c:pt idx="37000">
                  <c:v>31.149902745451101</c:v>
                </c:pt>
                <c:pt idx="37001">
                  <c:v>31.150059359382499</c:v>
                </c:pt>
                <c:pt idx="37002">
                  <c:v>31.1502159728126</c:v>
                </c:pt>
                <c:pt idx="37003">
                  <c:v>31.150372585741401</c:v>
                </c:pt>
                <c:pt idx="37004">
                  <c:v>31.150529198169</c:v>
                </c:pt>
                <c:pt idx="37005">
                  <c:v>31.150685810095201</c:v>
                </c:pt>
                <c:pt idx="37006">
                  <c:v>31.150842421520199</c:v>
                </c:pt>
                <c:pt idx="37007">
                  <c:v>31.150999032443998</c:v>
                </c:pt>
                <c:pt idx="37008">
                  <c:v>31.151155642866399</c:v>
                </c:pt>
                <c:pt idx="37009">
                  <c:v>31.151312252787601</c:v>
                </c:pt>
                <c:pt idx="37010">
                  <c:v>31.151468862207601</c:v>
                </c:pt>
                <c:pt idx="37011">
                  <c:v>31.151625471126199</c:v>
                </c:pt>
                <c:pt idx="37012">
                  <c:v>31.151782079543601</c:v>
                </c:pt>
                <c:pt idx="37013">
                  <c:v>31.151938687459801</c:v>
                </c:pt>
                <c:pt idx="37014">
                  <c:v>31.152095294874702</c:v>
                </c:pt>
                <c:pt idx="37015">
                  <c:v>31.152251901788301</c:v>
                </c:pt>
                <c:pt idx="37016">
                  <c:v>31.152408508200701</c:v>
                </c:pt>
                <c:pt idx="37017">
                  <c:v>31.152565114111798</c:v>
                </c:pt>
                <c:pt idx="37018">
                  <c:v>31.152721719521601</c:v>
                </c:pt>
                <c:pt idx="37019">
                  <c:v>31.152878324430201</c:v>
                </c:pt>
                <c:pt idx="37020">
                  <c:v>31.153034928837599</c:v>
                </c:pt>
                <c:pt idx="37021">
                  <c:v>31.153191532743701</c:v>
                </c:pt>
                <c:pt idx="37022">
                  <c:v>31.153348136148601</c:v>
                </c:pt>
                <c:pt idx="37023">
                  <c:v>31.153504739052199</c:v>
                </c:pt>
                <c:pt idx="37024">
                  <c:v>31.153661341454502</c:v>
                </c:pt>
                <c:pt idx="37025">
                  <c:v>31.153817943355701</c:v>
                </c:pt>
                <c:pt idx="37026">
                  <c:v>31.153974544755599</c:v>
                </c:pt>
                <c:pt idx="37027">
                  <c:v>31.154131145654201</c:v>
                </c:pt>
                <c:pt idx="37028">
                  <c:v>31.154287746051601</c:v>
                </c:pt>
                <c:pt idx="37029">
                  <c:v>31.154444345947802</c:v>
                </c:pt>
                <c:pt idx="37030">
                  <c:v>31.1546009453427</c:v>
                </c:pt>
                <c:pt idx="37031">
                  <c:v>31.1547575442364</c:v>
                </c:pt>
                <c:pt idx="37032">
                  <c:v>31.1549141426289</c:v>
                </c:pt>
                <c:pt idx="37033">
                  <c:v>31.155070740520099</c:v>
                </c:pt>
                <c:pt idx="37034">
                  <c:v>31.155227337910201</c:v>
                </c:pt>
                <c:pt idx="37035">
                  <c:v>31.155383934798898</c:v>
                </c:pt>
                <c:pt idx="37036">
                  <c:v>31.155540531186499</c:v>
                </c:pt>
                <c:pt idx="37037">
                  <c:v>31.155697127072902</c:v>
                </c:pt>
                <c:pt idx="37038">
                  <c:v>31.155853722458001</c:v>
                </c:pt>
                <c:pt idx="37039">
                  <c:v>31.156010317341899</c:v>
                </c:pt>
                <c:pt idx="37040">
                  <c:v>31.156166911724601</c:v>
                </c:pt>
                <c:pt idx="37041">
                  <c:v>31.156323505606</c:v>
                </c:pt>
                <c:pt idx="37042">
                  <c:v>31.1564800989863</c:v>
                </c:pt>
                <c:pt idx="37043">
                  <c:v>31.156636691865302</c:v>
                </c:pt>
                <c:pt idx="37044">
                  <c:v>31.156793284243101</c:v>
                </c:pt>
                <c:pt idx="37045">
                  <c:v>31.1569498761197</c:v>
                </c:pt>
                <c:pt idx="37046">
                  <c:v>31.157106467495101</c:v>
                </c:pt>
                <c:pt idx="37047">
                  <c:v>31.157263058369299</c:v>
                </c:pt>
                <c:pt idx="37048">
                  <c:v>31.157419648742302</c:v>
                </c:pt>
                <c:pt idx="37049">
                  <c:v>31.157576238614102</c:v>
                </c:pt>
                <c:pt idx="37050">
                  <c:v>31.157732827984699</c:v>
                </c:pt>
                <c:pt idx="37051">
                  <c:v>31.157889416854101</c:v>
                </c:pt>
                <c:pt idx="37052">
                  <c:v>31.1580460052223</c:v>
                </c:pt>
                <c:pt idx="37053">
                  <c:v>31.1582025930892</c:v>
                </c:pt>
                <c:pt idx="37054">
                  <c:v>31.158359180455001</c:v>
                </c:pt>
                <c:pt idx="37055">
                  <c:v>31.158515767319599</c:v>
                </c:pt>
                <c:pt idx="37056">
                  <c:v>31.158672353682999</c:v>
                </c:pt>
                <c:pt idx="37057">
                  <c:v>31.158828939545199</c:v>
                </c:pt>
                <c:pt idx="37058">
                  <c:v>31.158985524906299</c:v>
                </c:pt>
                <c:pt idx="37059">
                  <c:v>31.159142109766101</c:v>
                </c:pt>
                <c:pt idx="37060">
                  <c:v>31.159298694124701</c:v>
                </c:pt>
                <c:pt idx="37061">
                  <c:v>31.1594552779822</c:v>
                </c:pt>
                <c:pt idx="37062">
                  <c:v>31.159611861338501</c:v>
                </c:pt>
                <c:pt idx="37063">
                  <c:v>31.159768444193599</c:v>
                </c:pt>
                <c:pt idx="37064">
                  <c:v>31.159925026547501</c:v>
                </c:pt>
                <c:pt idx="37065">
                  <c:v>31.160081608400201</c:v>
                </c:pt>
                <c:pt idx="37066">
                  <c:v>31.160238189751801</c:v>
                </c:pt>
                <c:pt idx="37067">
                  <c:v>31.160394770602199</c:v>
                </c:pt>
                <c:pt idx="37068">
                  <c:v>31.160551350951401</c:v>
                </c:pt>
                <c:pt idx="37069">
                  <c:v>31.160707930799401</c:v>
                </c:pt>
                <c:pt idx="37070">
                  <c:v>31.1608645101463</c:v>
                </c:pt>
                <c:pt idx="37071">
                  <c:v>31.161021088992001</c:v>
                </c:pt>
                <c:pt idx="37072">
                  <c:v>31.161177667336499</c:v>
                </c:pt>
                <c:pt idx="37073">
                  <c:v>31.161334245179901</c:v>
                </c:pt>
                <c:pt idx="37074">
                  <c:v>31.161490822522101</c:v>
                </c:pt>
                <c:pt idx="37075">
                  <c:v>31.161647399363201</c:v>
                </c:pt>
                <c:pt idx="37076">
                  <c:v>31.161803975702998</c:v>
                </c:pt>
                <c:pt idx="37077">
                  <c:v>31.161960551541799</c:v>
                </c:pt>
                <c:pt idx="37078">
                  <c:v>31.162117126879298</c:v>
                </c:pt>
                <c:pt idx="37079">
                  <c:v>31.162273701715701</c:v>
                </c:pt>
                <c:pt idx="37080">
                  <c:v>31.162430276051001</c:v>
                </c:pt>
                <c:pt idx="37081">
                  <c:v>31.162586849885098</c:v>
                </c:pt>
                <c:pt idx="37082">
                  <c:v>31.162743423218</c:v>
                </c:pt>
                <c:pt idx="37083">
                  <c:v>31.162899996049799</c:v>
                </c:pt>
                <c:pt idx="37084">
                  <c:v>31.163056568380501</c:v>
                </c:pt>
                <c:pt idx="37085">
                  <c:v>31.163213140210001</c:v>
                </c:pt>
                <c:pt idx="37086">
                  <c:v>31.163369711538301</c:v>
                </c:pt>
                <c:pt idx="37087">
                  <c:v>31.163526282365599</c:v>
                </c:pt>
                <c:pt idx="37088">
                  <c:v>31.163682852691601</c:v>
                </c:pt>
                <c:pt idx="37089">
                  <c:v>31.163839422516599</c:v>
                </c:pt>
                <c:pt idx="37090">
                  <c:v>31.163995991840402</c:v>
                </c:pt>
                <c:pt idx="37091">
                  <c:v>31.164152560662998</c:v>
                </c:pt>
                <c:pt idx="37092">
                  <c:v>31.164309128984499</c:v>
                </c:pt>
                <c:pt idx="37093">
                  <c:v>31.1644656968049</c:v>
                </c:pt>
                <c:pt idx="37094">
                  <c:v>31.164622264124201</c:v>
                </c:pt>
                <c:pt idx="37095">
                  <c:v>31.1647788309423</c:v>
                </c:pt>
                <c:pt idx="37096">
                  <c:v>31.164935397259299</c:v>
                </c:pt>
                <c:pt idx="37097">
                  <c:v>31.165091963075199</c:v>
                </c:pt>
                <c:pt idx="37098">
                  <c:v>31.165248528389899</c:v>
                </c:pt>
                <c:pt idx="37099">
                  <c:v>31.1654050932035</c:v>
                </c:pt>
                <c:pt idx="37100">
                  <c:v>31.165561657516001</c:v>
                </c:pt>
                <c:pt idx="37101">
                  <c:v>31.165718221327399</c:v>
                </c:pt>
                <c:pt idx="37102">
                  <c:v>31.165874784637701</c:v>
                </c:pt>
                <c:pt idx="37103">
                  <c:v>31.1660313474468</c:v>
                </c:pt>
                <c:pt idx="37104">
                  <c:v>31.1661879097549</c:v>
                </c:pt>
                <c:pt idx="37105">
                  <c:v>31.1663444715618</c:v>
                </c:pt>
                <c:pt idx="37106">
                  <c:v>31.1665010328676</c:v>
                </c:pt>
                <c:pt idx="37107">
                  <c:v>31.166657593672198</c:v>
                </c:pt>
                <c:pt idx="37108">
                  <c:v>31.1668141539758</c:v>
                </c:pt>
                <c:pt idx="37109">
                  <c:v>31.166970713778301</c:v>
                </c:pt>
                <c:pt idx="37110">
                  <c:v>31.167127273079601</c:v>
                </c:pt>
                <c:pt idx="37111">
                  <c:v>31.167283831879899</c:v>
                </c:pt>
                <c:pt idx="37112">
                  <c:v>31.167440390179099</c:v>
                </c:pt>
                <c:pt idx="37113">
                  <c:v>31.167596947977099</c:v>
                </c:pt>
                <c:pt idx="37114">
                  <c:v>31.167753505274099</c:v>
                </c:pt>
                <c:pt idx="37115">
                  <c:v>31.1679100620699</c:v>
                </c:pt>
                <c:pt idx="37116">
                  <c:v>31.168066618364701</c:v>
                </c:pt>
                <c:pt idx="37117">
                  <c:v>31.1682231741583</c:v>
                </c:pt>
                <c:pt idx="37118">
                  <c:v>31.168379729450901</c:v>
                </c:pt>
                <c:pt idx="37119">
                  <c:v>31.1685362842424</c:v>
                </c:pt>
                <c:pt idx="37120">
                  <c:v>31.168692838532699</c:v>
                </c:pt>
                <c:pt idx="37121">
                  <c:v>31.168849392321999</c:v>
                </c:pt>
                <c:pt idx="37122">
                  <c:v>31.169005945610198</c:v>
                </c:pt>
                <c:pt idx="37123">
                  <c:v>31.169162498397402</c:v>
                </c:pt>
                <c:pt idx="37124">
                  <c:v>31.169319050683399</c:v>
                </c:pt>
                <c:pt idx="37125">
                  <c:v>31.169475602468399</c:v>
                </c:pt>
                <c:pt idx="37126">
                  <c:v>31.1696321537522</c:v>
                </c:pt>
                <c:pt idx="37127">
                  <c:v>31.169788704535002</c:v>
                </c:pt>
                <c:pt idx="37128">
                  <c:v>31.1699452548167</c:v>
                </c:pt>
                <c:pt idx="37129">
                  <c:v>31.170101804597401</c:v>
                </c:pt>
                <c:pt idx="37130">
                  <c:v>31.170258353876999</c:v>
                </c:pt>
                <c:pt idx="37131">
                  <c:v>31.170414902655398</c:v>
                </c:pt>
                <c:pt idx="37132">
                  <c:v>31.170571450932901</c:v>
                </c:pt>
                <c:pt idx="37133">
                  <c:v>31.1707279987092</c:v>
                </c:pt>
                <c:pt idx="37134">
                  <c:v>31.170884545984499</c:v>
                </c:pt>
                <c:pt idx="37135">
                  <c:v>31.171041092758699</c:v>
                </c:pt>
                <c:pt idx="37136">
                  <c:v>31.171197639031899</c:v>
                </c:pt>
                <c:pt idx="37137">
                  <c:v>31.171354184803999</c:v>
                </c:pt>
                <c:pt idx="37138">
                  <c:v>31.171510730074999</c:v>
                </c:pt>
                <c:pt idx="37139">
                  <c:v>31.171667274844999</c:v>
                </c:pt>
                <c:pt idx="37140">
                  <c:v>31.1718238191139</c:v>
                </c:pt>
                <c:pt idx="37141">
                  <c:v>31.171980362881701</c:v>
                </c:pt>
                <c:pt idx="37142">
                  <c:v>31.172136906148499</c:v>
                </c:pt>
                <c:pt idx="37143">
                  <c:v>31.172293448914299</c:v>
                </c:pt>
                <c:pt idx="37144">
                  <c:v>31.172449991178901</c:v>
                </c:pt>
                <c:pt idx="37145">
                  <c:v>31.172606532942599</c:v>
                </c:pt>
                <c:pt idx="37146">
                  <c:v>31.1727630742052</c:v>
                </c:pt>
                <c:pt idx="37147">
                  <c:v>31.172919614966698</c:v>
                </c:pt>
                <c:pt idx="37148">
                  <c:v>31.1730761552272</c:v>
                </c:pt>
                <c:pt idx="37149">
                  <c:v>31.173232694986702</c:v>
                </c:pt>
                <c:pt idx="37150">
                  <c:v>31.1733892342451</c:v>
                </c:pt>
                <c:pt idx="37151">
                  <c:v>31.173545773002498</c:v>
                </c:pt>
                <c:pt idx="37152">
                  <c:v>31.173702311258801</c:v>
                </c:pt>
                <c:pt idx="37153">
                  <c:v>31.173858849014099</c:v>
                </c:pt>
                <c:pt idx="37154">
                  <c:v>31.174015386268302</c:v>
                </c:pt>
                <c:pt idx="37155">
                  <c:v>31.1741719230216</c:v>
                </c:pt>
                <c:pt idx="37156">
                  <c:v>31.174328459273799</c:v>
                </c:pt>
                <c:pt idx="37157">
                  <c:v>31.174484995024901</c:v>
                </c:pt>
                <c:pt idx="37158">
                  <c:v>31.174641530275</c:v>
                </c:pt>
                <c:pt idx="37159">
                  <c:v>31.174798065024099</c:v>
                </c:pt>
                <c:pt idx="37160">
                  <c:v>31.174954599272201</c:v>
                </c:pt>
                <c:pt idx="37161">
                  <c:v>31.1751111330193</c:v>
                </c:pt>
                <c:pt idx="37162">
                  <c:v>31.175267666265299</c:v>
                </c:pt>
                <c:pt idx="37163">
                  <c:v>31.175424199010301</c:v>
                </c:pt>
                <c:pt idx="37164">
                  <c:v>31.1755807312543</c:v>
                </c:pt>
                <c:pt idx="37165">
                  <c:v>31.175737262997199</c:v>
                </c:pt>
                <c:pt idx="37166">
                  <c:v>31.175893794239201</c:v>
                </c:pt>
                <c:pt idx="37167">
                  <c:v>31.1760503249801</c:v>
                </c:pt>
                <c:pt idx="37168">
                  <c:v>31.176206855219998</c:v>
                </c:pt>
                <c:pt idx="37169">
                  <c:v>31.176363384958901</c:v>
                </c:pt>
                <c:pt idx="37170">
                  <c:v>31.176519914196799</c:v>
                </c:pt>
                <c:pt idx="37171">
                  <c:v>31.176676442933701</c:v>
                </c:pt>
                <c:pt idx="37172">
                  <c:v>31.176832971169599</c:v>
                </c:pt>
                <c:pt idx="37173">
                  <c:v>31.176989498904501</c:v>
                </c:pt>
                <c:pt idx="37174">
                  <c:v>31.177146026138399</c:v>
                </c:pt>
                <c:pt idx="37175">
                  <c:v>31.1773025528712</c:v>
                </c:pt>
                <c:pt idx="37176">
                  <c:v>31.177459079103102</c:v>
                </c:pt>
                <c:pt idx="37177">
                  <c:v>31.177615604833999</c:v>
                </c:pt>
                <c:pt idx="37178">
                  <c:v>31.177772130063801</c:v>
                </c:pt>
                <c:pt idx="37179">
                  <c:v>31.177928654792701</c:v>
                </c:pt>
                <c:pt idx="37180">
                  <c:v>31.178085179020599</c:v>
                </c:pt>
                <c:pt idx="37181">
                  <c:v>31.178241702747499</c:v>
                </c:pt>
                <c:pt idx="37182">
                  <c:v>31.1783982259734</c:v>
                </c:pt>
                <c:pt idx="37183">
                  <c:v>31.1785547486983</c:v>
                </c:pt>
                <c:pt idx="37184">
                  <c:v>31.1787112709222</c:v>
                </c:pt>
                <c:pt idx="37185">
                  <c:v>31.1788677926451</c:v>
                </c:pt>
                <c:pt idx="37186">
                  <c:v>31.179024313867099</c:v>
                </c:pt>
                <c:pt idx="37187">
                  <c:v>31.179180834587999</c:v>
                </c:pt>
                <c:pt idx="37188">
                  <c:v>31.179337354807998</c:v>
                </c:pt>
                <c:pt idx="37189">
                  <c:v>31.179493874527001</c:v>
                </c:pt>
                <c:pt idx="37190">
                  <c:v>31.179650393745</c:v>
                </c:pt>
                <c:pt idx="37191">
                  <c:v>31.179806912462102</c:v>
                </c:pt>
                <c:pt idx="37192">
                  <c:v>31.1799634306781</c:v>
                </c:pt>
                <c:pt idx="37193">
                  <c:v>31.180119948393202</c:v>
                </c:pt>
                <c:pt idx="37194">
                  <c:v>31.180276465607299</c:v>
                </c:pt>
                <c:pt idx="37195">
                  <c:v>31.1804329823205</c:v>
                </c:pt>
                <c:pt idx="37196">
                  <c:v>31.180589498532701</c:v>
                </c:pt>
                <c:pt idx="37197">
                  <c:v>31.180746014243901</c:v>
                </c:pt>
                <c:pt idx="37198">
                  <c:v>31.180902529454102</c:v>
                </c:pt>
                <c:pt idx="37199">
                  <c:v>31.181059044163401</c:v>
                </c:pt>
                <c:pt idx="37200">
                  <c:v>31.1812155583718</c:v>
                </c:pt>
                <c:pt idx="37201">
                  <c:v>31.1813720720791</c:v>
                </c:pt>
                <c:pt idx="37202">
                  <c:v>31.181528585285498</c:v>
                </c:pt>
                <c:pt idx="37203">
                  <c:v>31.181685097991</c:v>
                </c:pt>
                <c:pt idx="37204">
                  <c:v>31.181841610195502</c:v>
                </c:pt>
                <c:pt idx="37205">
                  <c:v>31.181998121898999</c:v>
                </c:pt>
                <c:pt idx="37206">
                  <c:v>31.1821546331016</c:v>
                </c:pt>
                <c:pt idx="37207">
                  <c:v>31.182311143803201</c:v>
                </c:pt>
                <c:pt idx="37208">
                  <c:v>31.182467654003901</c:v>
                </c:pt>
                <c:pt idx="37209">
                  <c:v>31.182624163703601</c:v>
                </c:pt>
                <c:pt idx="37210">
                  <c:v>31.1827806729024</c:v>
                </c:pt>
                <c:pt idx="37211">
                  <c:v>31.182937181600199</c:v>
                </c:pt>
                <c:pt idx="37212">
                  <c:v>31.183093689797101</c:v>
                </c:pt>
                <c:pt idx="37213">
                  <c:v>31.183250197493098</c:v>
                </c:pt>
                <c:pt idx="37214">
                  <c:v>31.1834067046881</c:v>
                </c:pt>
                <c:pt idx="37215">
                  <c:v>31.1835632113822</c:v>
                </c:pt>
                <c:pt idx="37216">
                  <c:v>31.1837197175753</c:v>
                </c:pt>
                <c:pt idx="37217">
                  <c:v>31.1838762232675</c:v>
                </c:pt>
                <c:pt idx="37218">
                  <c:v>31.184032728458799</c:v>
                </c:pt>
                <c:pt idx="37219">
                  <c:v>31.184189233149102</c:v>
                </c:pt>
                <c:pt idx="37220">
                  <c:v>31.1843457373385</c:v>
                </c:pt>
                <c:pt idx="37221">
                  <c:v>31.184502241027001</c:v>
                </c:pt>
                <c:pt idx="37222">
                  <c:v>31.184658744214602</c:v>
                </c:pt>
                <c:pt idx="37223">
                  <c:v>31.184815246901199</c:v>
                </c:pt>
                <c:pt idx="37224">
                  <c:v>31.184971749086898</c:v>
                </c:pt>
                <c:pt idx="37225">
                  <c:v>31.185128250771701</c:v>
                </c:pt>
                <c:pt idx="37226">
                  <c:v>31.1852847519555</c:v>
                </c:pt>
                <c:pt idx="37227">
                  <c:v>31.185441252638501</c:v>
                </c:pt>
                <c:pt idx="37228">
                  <c:v>31.185597752820499</c:v>
                </c:pt>
                <c:pt idx="37229">
                  <c:v>31.185754252501599</c:v>
                </c:pt>
                <c:pt idx="37230">
                  <c:v>31.185910751681799</c:v>
                </c:pt>
                <c:pt idx="37231">
                  <c:v>31.186067250361099</c:v>
                </c:pt>
                <c:pt idx="37232">
                  <c:v>31.186223748539401</c:v>
                </c:pt>
                <c:pt idx="37233">
                  <c:v>31.186380246216899</c:v>
                </c:pt>
                <c:pt idx="37234">
                  <c:v>31.1865367433934</c:v>
                </c:pt>
                <c:pt idx="37235">
                  <c:v>31.186693240069101</c:v>
                </c:pt>
                <c:pt idx="37236">
                  <c:v>31.186849736243801</c:v>
                </c:pt>
                <c:pt idx="37237">
                  <c:v>31.1870062319176</c:v>
                </c:pt>
                <c:pt idx="37238">
                  <c:v>31.187162727090598</c:v>
                </c:pt>
                <c:pt idx="37239">
                  <c:v>31.1873192217626</c:v>
                </c:pt>
                <c:pt idx="37240">
                  <c:v>31.187475715933701</c:v>
                </c:pt>
                <c:pt idx="37241">
                  <c:v>31.187632209604001</c:v>
                </c:pt>
                <c:pt idx="37242">
                  <c:v>31.1877887027733</c:v>
                </c:pt>
                <c:pt idx="37243">
                  <c:v>31.187945195441699</c:v>
                </c:pt>
                <c:pt idx="37244">
                  <c:v>31.188101687609301</c:v>
                </c:pt>
                <c:pt idx="37245">
                  <c:v>31.188258179276001</c:v>
                </c:pt>
                <c:pt idx="37246">
                  <c:v>31.188414670441698</c:v>
                </c:pt>
                <c:pt idx="37247">
                  <c:v>31.188571161106601</c:v>
                </c:pt>
                <c:pt idx="37248">
                  <c:v>31.1887276512706</c:v>
                </c:pt>
                <c:pt idx="37249">
                  <c:v>31.188884140933698</c:v>
                </c:pt>
                <c:pt idx="37250">
                  <c:v>31.189040630095999</c:v>
                </c:pt>
                <c:pt idx="37251">
                  <c:v>31.189197118757299</c:v>
                </c:pt>
                <c:pt idx="37252">
                  <c:v>31.189353606917798</c:v>
                </c:pt>
                <c:pt idx="37253">
                  <c:v>31.1895100945774</c:v>
                </c:pt>
                <c:pt idx="37254">
                  <c:v>31.189666581736098</c:v>
                </c:pt>
                <c:pt idx="37255">
                  <c:v>31.189823068393999</c:v>
                </c:pt>
                <c:pt idx="37256">
                  <c:v>31.189979554550899</c:v>
                </c:pt>
                <c:pt idx="37257">
                  <c:v>31.190136040207001</c:v>
                </c:pt>
                <c:pt idx="37258">
                  <c:v>31.190292525362199</c:v>
                </c:pt>
                <c:pt idx="37259">
                  <c:v>31.1904490100166</c:v>
                </c:pt>
                <c:pt idx="37260">
                  <c:v>31.1906054941701</c:v>
                </c:pt>
                <c:pt idx="37261">
                  <c:v>31.190761977822699</c:v>
                </c:pt>
                <c:pt idx="37262">
                  <c:v>31.190918460974501</c:v>
                </c:pt>
                <c:pt idx="37263">
                  <c:v>31.191074943625399</c:v>
                </c:pt>
                <c:pt idx="37264">
                  <c:v>31.191231425775499</c:v>
                </c:pt>
                <c:pt idx="37265">
                  <c:v>31.191387907424598</c:v>
                </c:pt>
                <c:pt idx="37266">
                  <c:v>31.191544388573</c:v>
                </c:pt>
                <c:pt idx="37267">
                  <c:v>31.191700869220401</c:v>
                </c:pt>
                <c:pt idx="37268">
                  <c:v>31.191857349367101</c:v>
                </c:pt>
                <c:pt idx="37269">
                  <c:v>31.192013829012801</c:v>
                </c:pt>
                <c:pt idx="37270">
                  <c:v>31.192170308157699</c:v>
                </c:pt>
                <c:pt idx="37271">
                  <c:v>31.1923267868018</c:v>
                </c:pt>
                <c:pt idx="37272">
                  <c:v>31.192483264945</c:v>
                </c:pt>
                <c:pt idx="37273">
                  <c:v>31.192639742587399</c:v>
                </c:pt>
                <c:pt idx="37274">
                  <c:v>31.192796219728901</c:v>
                </c:pt>
                <c:pt idx="37275">
                  <c:v>31.192952696369598</c:v>
                </c:pt>
                <c:pt idx="37276">
                  <c:v>31.193109172509502</c:v>
                </c:pt>
                <c:pt idx="37277">
                  <c:v>31.1932656481485</c:v>
                </c:pt>
                <c:pt idx="37278">
                  <c:v>31.193422123286599</c:v>
                </c:pt>
                <c:pt idx="37279">
                  <c:v>31.193578597923999</c:v>
                </c:pt>
                <c:pt idx="37280">
                  <c:v>31.193735072060498</c:v>
                </c:pt>
                <c:pt idx="37281">
                  <c:v>31.193891545696101</c:v>
                </c:pt>
                <c:pt idx="37282">
                  <c:v>31.194048018831001</c:v>
                </c:pt>
                <c:pt idx="37283">
                  <c:v>31.194204491465001</c:v>
                </c:pt>
                <c:pt idx="37284">
                  <c:v>31.194360963598101</c:v>
                </c:pt>
                <c:pt idx="37285">
                  <c:v>31.194517435230502</c:v>
                </c:pt>
                <c:pt idx="37286">
                  <c:v>31.194673906361999</c:v>
                </c:pt>
                <c:pt idx="37287">
                  <c:v>31.194830376992702</c:v>
                </c:pt>
                <c:pt idx="37288">
                  <c:v>31.1949868471226</c:v>
                </c:pt>
                <c:pt idx="37289">
                  <c:v>31.195143316751601</c:v>
                </c:pt>
                <c:pt idx="37290">
                  <c:v>31.1952997858799</c:v>
                </c:pt>
                <c:pt idx="37291">
                  <c:v>31.195456254507299</c:v>
                </c:pt>
                <c:pt idx="37292">
                  <c:v>31.1956127226339</c:v>
                </c:pt>
                <c:pt idx="37293">
                  <c:v>31.1957691902597</c:v>
                </c:pt>
                <c:pt idx="37294">
                  <c:v>31.195925657384699</c:v>
                </c:pt>
                <c:pt idx="37295">
                  <c:v>31.1960821240089</c:v>
                </c:pt>
                <c:pt idx="37296">
                  <c:v>31.1962385901322</c:v>
                </c:pt>
                <c:pt idx="37297">
                  <c:v>31.196395055754799</c:v>
                </c:pt>
                <c:pt idx="37298">
                  <c:v>31.196551520876501</c:v>
                </c:pt>
                <c:pt idx="37299">
                  <c:v>31.1967079854975</c:v>
                </c:pt>
                <c:pt idx="37300">
                  <c:v>31.1968644496176</c:v>
                </c:pt>
                <c:pt idx="37301">
                  <c:v>31.197020913236901</c:v>
                </c:pt>
                <c:pt idx="37302">
                  <c:v>31.197177376355501</c:v>
                </c:pt>
                <c:pt idx="37303">
                  <c:v>31.197333838973201</c:v>
                </c:pt>
                <c:pt idx="37304">
                  <c:v>31.197490301090198</c:v>
                </c:pt>
                <c:pt idx="37305">
                  <c:v>31.197646762706299</c:v>
                </c:pt>
                <c:pt idx="37306">
                  <c:v>31.197803223821701</c:v>
                </c:pt>
                <c:pt idx="37307">
                  <c:v>31.197959684436199</c:v>
                </c:pt>
                <c:pt idx="37308">
                  <c:v>31.198116144549999</c:v>
                </c:pt>
                <c:pt idx="37309">
                  <c:v>31.198272604163002</c:v>
                </c:pt>
                <c:pt idx="37310">
                  <c:v>31.198429063275199</c:v>
                </c:pt>
                <c:pt idx="37311">
                  <c:v>31.198585521886599</c:v>
                </c:pt>
                <c:pt idx="37312">
                  <c:v>31.198741979997202</c:v>
                </c:pt>
                <c:pt idx="37313">
                  <c:v>31.198898437607099</c:v>
                </c:pt>
                <c:pt idx="37314">
                  <c:v>31.199054894716198</c:v>
                </c:pt>
                <c:pt idx="37315">
                  <c:v>31.1992113513245</c:v>
                </c:pt>
                <c:pt idx="37316">
                  <c:v>31.199367807432001</c:v>
                </c:pt>
                <c:pt idx="37317">
                  <c:v>31.1995242630387</c:v>
                </c:pt>
                <c:pt idx="37318">
                  <c:v>31.199680718144698</c:v>
                </c:pt>
                <c:pt idx="37319">
                  <c:v>31.199837172749898</c:v>
                </c:pt>
                <c:pt idx="37320">
                  <c:v>31.199993626854301</c:v>
                </c:pt>
                <c:pt idx="37321">
                  <c:v>31.200150080457899</c:v>
                </c:pt>
                <c:pt idx="37322">
                  <c:v>31.200306533560799</c:v>
                </c:pt>
                <c:pt idx="37323">
                  <c:v>31.200462986163</c:v>
                </c:pt>
                <c:pt idx="37324">
                  <c:v>31.200619438264301</c:v>
                </c:pt>
                <c:pt idx="37325">
                  <c:v>31.2007758898649</c:v>
                </c:pt>
                <c:pt idx="37326">
                  <c:v>31.200932340964702</c:v>
                </c:pt>
                <c:pt idx="37327">
                  <c:v>31.201088791563802</c:v>
                </c:pt>
                <c:pt idx="37328">
                  <c:v>31.2012452416621</c:v>
                </c:pt>
                <c:pt idx="37329">
                  <c:v>31.201401691259701</c:v>
                </c:pt>
                <c:pt idx="37330">
                  <c:v>31.2015581403565</c:v>
                </c:pt>
                <c:pt idx="37331">
                  <c:v>31.201714588952498</c:v>
                </c:pt>
                <c:pt idx="37332">
                  <c:v>31.201871037047798</c:v>
                </c:pt>
                <c:pt idx="37333">
                  <c:v>31.2020274846424</c:v>
                </c:pt>
                <c:pt idx="37334">
                  <c:v>31.202183931736201</c:v>
                </c:pt>
                <c:pt idx="37335">
                  <c:v>31.2023403783292</c:v>
                </c:pt>
                <c:pt idx="37336">
                  <c:v>31.202496824421502</c:v>
                </c:pt>
                <c:pt idx="37337">
                  <c:v>31.202653270013101</c:v>
                </c:pt>
                <c:pt idx="37338">
                  <c:v>31.2028097151039</c:v>
                </c:pt>
                <c:pt idx="37339">
                  <c:v>31.202966159694</c:v>
                </c:pt>
                <c:pt idx="37340">
                  <c:v>31.203122603783399</c:v>
                </c:pt>
                <c:pt idx="37341">
                  <c:v>31.203279047372</c:v>
                </c:pt>
                <c:pt idx="37342">
                  <c:v>31.2034354904598</c:v>
                </c:pt>
                <c:pt idx="37343">
                  <c:v>31.203591933047001</c:v>
                </c:pt>
                <c:pt idx="37344">
                  <c:v>31.203748375133401</c:v>
                </c:pt>
                <c:pt idx="37345">
                  <c:v>31.203904816719</c:v>
                </c:pt>
                <c:pt idx="37346">
                  <c:v>31.204061257804</c:v>
                </c:pt>
                <c:pt idx="37347">
                  <c:v>31.204217698388199</c:v>
                </c:pt>
                <c:pt idx="37348">
                  <c:v>31.204374138471699</c:v>
                </c:pt>
                <c:pt idx="37349">
                  <c:v>31.204530578054499</c:v>
                </c:pt>
                <c:pt idx="37350">
                  <c:v>31.2046870171365</c:v>
                </c:pt>
                <c:pt idx="37351">
                  <c:v>31.2048434557178</c:v>
                </c:pt>
                <c:pt idx="37352">
                  <c:v>31.204999893798401</c:v>
                </c:pt>
                <c:pt idx="37353">
                  <c:v>31.205156331378301</c:v>
                </c:pt>
                <c:pt idx="37354">
                  <c:v>31.2053127684575</c:v>
                </c:pt>
                <c:pt idx="37355">
                  <c:v>31.2054692050359</c:v>
                </c:pt>
                <c:pt idx="37356">
                  <c:v>31.205625641113699</c:v>
                </c:pt>
                <c:pt idx="37357">
                  <c:v>31.205782076690699</c:v>
                </c:pt>
                <c:pt idx="37358">
                  <c:v>31.205938511766998</c:v>
                </c:pt>
                <c:pt idx="37359">
                  <c:v>31.206094946342599</c:v>
                </c:pt>
                <c:pt idx="37360">
                  <c:v>31.206251380417498</c:v>
                </c:pt>
                <c:pt idx="37361">
                  <c:v>31.206407813991699</c:v>
                </c:pt>
                <c:pt idx="37362">
                  <c:v>31.206564247065199</c:v>
                </c:pt>
                <c:pt idx="37363">
                  <c:v>31.206720679638</c:v>
                </c:pt>
                <c:pt idx="37364">
                  <c:v>31.206877111710099</c:v>
                </c:pt>
                <c:pt idx="37365">
                  <c:v>31.207033543281501</c:v>
                </c:pt>
                <c:pt idx="37366">
                  <c:v>31.2071899743522</c:v>
                </c:pt>
                <c:pt idx="37367">
                  <c:v>31.207346404922198</c:v>
                </c:pt>
                <c:pt idx="37368">
                  <c:v>31.207502834991502</c:v>
                </c:pt>
                <c:pt idx="37369">
                  <c:v>31.2076592645601</c:v>
                </c:pt>
                <c:pt idx="37370">
                  <c:v>31.207815693628099</c:v>
                </c:pt>
                <c:pt idx="37371">
                  <c:v>31.207972122195301</c:v>
                </c:pt>
                <c:pt idx="37372">
                  <c:v>31.2081285502619</c:v>
                </c:pt>
                <c:pt idx="37373">
                  <c:v>31.208284977827699</c:v>
                </c:pt>
                <c:pt idx="37374">
                  <c:v>31.208441404892898</c:v>
                </c:pt>
                <c:pt idx="37375">
                  <c:v>31.2085978314574</c:v>
                </c:pt>
                <c:pt idx="37376">
                  <c:v>31.2087542575212</c:v>
                </c:pt>
                <c:pt idx="37377">
                  <c:v>31.208910683084301</c:v>
                </c:pt>
                <c:pt idx="37378">
                  <c:v>31.209067108146801</c:v>
                </c:pt>
                <c:pt idx="37379">
                  <c:v>31.209223532708599</c:v>
                </c:pt>
                <c:pt idx="37380">
                  <c:v>31.209379956769698</c:v>
                </c:pt>
                <c:pt idx="37381">
                  <c:v>31.2095363803301</c:v>
                </c:pt>
                <c:pt idx="37382">
                  <c:v>31.209692803389899</c:v>
                </c:pt>
                <c:pt idx="37383">
                  <c:v>31.209849225949</c:v>
                </c:pt>
                <c:pt idx="37384">
                  <c:v>31.2100056480074</c:v>
                </c:pt>
                <c:pt idx="37385">
                  <c:v>31.210162069565101</c:v>
                </c:pt>
                <c:pt idx="37386">
                  <c:v>31.2103184906222</c:v>
                </c:pt>
                <c:pt idx="37387">
                  <c:v>31.210474911178601</c:v>
                </c:pt>
                <c:pt idx="37388">
                  <c:v>31.210631331234399</c:v>
                </c:pt>
                <c:pt idx="37389">
                  <c:v>31.2107877507895</c:v>
                </c:pt>
                <c:pt idx="37390">
                  <c:v>31.210944169844002</c:v>
                </c:pt>
                <c:pt idx="37391">
                  <c:v>31.211100588397699</c:v>
                </c:pt>
                <c:pt idx="37392">
                  <c:v>31.2112570064509</c:v>
                </c:pt>
                <c:pt idx="37393">
                  <c:v>31.2114134240034</c:v>
                </c:pt>
                <c:pt idx="37394">
                  <c:v>31.211569841055201</c:v>
                </c:pt>
                <c:pt idx="37395">
                  <c:v>31.211726257606401</c:v>
                </c:pt>
                <c:pt idx="37396">
                  <c:v>31.211882673656898</c:v>
                </c:pt>
                <c:pt idx="37397">
                  <c:v>31.212039089206801</c:v>
                </c:pt>
                <c:pt idx="37398">
                  <c:v>31.212195504256002</c:v>
                </c:pt>
                <c:pt idx="37399">
                  <c:v>31.2123519188046</c:v>
                </c:pt>
                <c:pt idx="37400">
                  <c:v>31.212508332852501</c:v>
                </c:pt>
                <c:pt idx="37401">
                  <c:v>31.212664746399799</c:v>
                </c:pt>
                <c:pt idx="37402">
                  <c:v>31.212821159446499</c:v>
                </c:pt>
                <c:pt idx="37403">
                  <c:v>31.2129775719925</c:v>
                </c:pt>
                <c:pt idx="37404">
                  <c:v>31.213133984037899</c:v>
                </c:pt>
                <c:pt idx="37405">
                  <c:v>31.2132903955827</c:v>
                </c:pt>
                <c:pt idx="37406">
                  <c:v>31.213446806626798</c:v>
                </c:pt>
                <c:pt idx="37407">
                  <c:v>31.213603217170299</c:v>
                </c:pt>
                <c:pt idx="37408">
                  <c:v>31.213759627213101</c:v>
                </c:pt>
                <c:pt idx="37409">
                  <c:v>31.2139160367554</c:v>
                </c:pt>
                <c:pt idx="37410">
                  <c:v>31.214072445797001</c:v>
                </c:pt>
                <c:pt idx="37411">
                  <c:v>31.2142288543379</c:v>
                </c:pt>
                <c:pt idx="37412">
                  <c:v>31.2143852623783</c:v>
                </c:pt>
                <c:pt idx="37413">
                  <c:v>31.214541669917999</c:v>
                </c:pt>
                <c:pt idx="37414">
                  <c:v>31.214698076957099</c:v>
                </c:pt>
                <c:pt idx="37415">
                  <c:v>31.2148544834956</c:v>
                </c:pt>
                <c:pt idx="37416">
                  <c:v>31.215010889533499</c:v>
                </c:pt>
                <c:pt idx="37417">
                  <c:v>31.215167295070799</c:v>
                </c:pt>
                <c:pt idx="37418">
                  <c:v>31.215323700107401</c:v>
                </c:pt>
                <c:pt idx="37419">
                  <c:v>31.215480104643401</c:v>
                </c:pt>
                <c:pt idx="37420">
                  <c:v>31.215636508678902</c:v>
                </c:pt>
                <c:pt idx="37421">
                  <c:v>31.215792912213701</c:v>
                </c:pt>
                <c:pt idx="37422">
                  <c:v>31.215949315247901</c:v>
                </c:pt>
                <c:pt idx="37423">
                  <c:v>31.216105717781499</c:v>
                </c:pt>
                <c:pt idx="37424">
                  <c:v>31.216262119814498</c:v>
                </c:pt>
                <c:pt idx="37425">
                  <c:v>31.216418521346899</c:v>
                </c:pt>
                <c:pt idx="37426">
                  <c:v>31.216574922378701</c:v>
                </c:pt>
                <c:pt idx="37427">
                  <c:v>31.216731322909901</c:v>
                </c:pt>
                <c:pt idx="37428">
                  <c:v>31.216887722940498</c:v>
                </c:pt>
                <c:pt idx="37429">
                  <c:v>31.217044122470501</c:v>
                </c:pt>
                <c:pt idx="37430">
                  <c:v>31.217200521499901</c:v>
                </c:pt>
                <c:pt idx="37431">
                  <c:v>31.217356920028699</c:v>
                </c:pt>
                <c:pt idx="37432">
                  <c:v>31.217513318056898</c:v>
                </c:pt>
                <c:pt idx="37433">
                  <c:v>31.217669715584499</c:v>
                </c:pt>
                <c:pt idx="37434">
                  <c:v>31.217826112611501</c:v>
                </c:pt>
                <c:pt idx="37435">
                  <c:v>31.217982509138</c:v>
                </c:pt>
                <c:pt idx="37436">
                  <c:v>31.218138905163901</c:v>
                </c:pt>
                <c:pt idx="37437">
                  <c:v>31.2182953006891</c:v>
                </c:pt>
                <c:pt idx="37438">
                  <c:v>31.218451695713799</c:v>
                </c:pt>
                <c:pt idx="37439">
                  <c:v>31.218608090238</c:v>
                </c:pt>
                <c:pt idx="37440">
                  <c:v>31.218764484261499</c:v>
                </c:pt>
                <c:pt idx="37441">
                  <c:v>31.218920877784502</c:v>
                </c:pt>
                <c:pt idx="37442">
                  <c:v>31.219077270806899</c:v>
                </c:pt>
                <c:pt idx="37443">
                  <c:v>31.219233663328701</c:v>
                </c:pt>
                <c:pt idx="37444">
                  <c:v>31.219390055349901</c:v>
                </c:pt>
                <c:pt idx="37445">
                  <c:v>31.219546446870599</c:v>
                </c:pt>
                <c:pt idx="37446">
                  <c:v>31.219702837890701</c:v>
                </c:pt>
                <c:pt idx="37447">
                  <c:v>31.219859228410201</c:v>
                </c:pt>
                <c:pt idx="37448">
                  <c:v>31.220015618429201</c:v>
                </c:pt>
                <c:pt idx="37449">
                  <c:v>31.2201720079476</c:v>
                </c:pt>
                <c:pt idx="37450">
                  <c:v>31.2203283969654</c:v>
                </c:pt>
                <c:pt idx="37451">
                  <c:v>31.2204847854827</c:v>
                </c:pt>
                <c:pt idx="37452">
                  <c:v>31.220641173499398</c:v>
                </c:pt>
                <c:pt idx="37453">
                  <c:v>31.220797561015601</c:v>
                </c:pt>
                <c:pt idx="37454">
                  <c:v>31.220953948031202</c:v>
                </c:pt>
                <c:pt idx="37455">
                  <c:v>31.2211103345462</c:v>
                </c:pt>
                <c:pt idx="37456">
                  <c:v>31.221266720560699</c:v>
                </c:pt>
                <c:pt idx="37457">
                  <c:v>31.221423106074699</c:v>
                </c:pt>
                <c:pt idx="37458">
                  <c:v>31.2215794910881</c:v>
                </c:pt>
                <c:pt idx="37459">
                  <c:v>31.221735875600899</c:v>
                </c:pt>
                <c:pt idx="37460">
                  <c:v>31.221892259613199</c:v>
                </c:pt>
                <c:pt idx="37461">
                  <c:v>31.222048643125</c:v>
                </c:pt>
                <c:pt idx="37462">
                  <c:v>31.222205026136201</c:v>
                </c:pt>
                <c:pt idx="37463">
                  <c:v>31.222361408646901</c:v>
                </c:pt>
                <c:pt idx="37464">
                  <c:v>31.222517790657001</c:v>
                </c:pt>
                <c:pt idx="37465">
                  <c:v>31.222674172166599</c:v>
                </c:pt>
                <c:pt idx="37466">
                  <c:v>31.222830553175601</c:v>
                </c:pt>
                <c:pt idx="37467">
                  <c:v>31.222986933684101</c:v>
                </c:pt>
                <c:pt idx="37468">
                  <c:v>31.223143313692098</c:v>
                </c:pt>
                <c:pt idx="37469">
                  <c:v>31.2232996931996</c:v>
                </c:pt>
                <c:pt idx="37470">
                  <c:v>31.223456072206499</c:v>
                </c:pt>
                <c:pt idx="37471">
                  <c:v>31.223612450712899</c:v>
                </c:pt>
                <c:pt idx="37472">
                  <c:v>31.223768828718701</c:v>
                </c:pt>
                <c:pt idx="37473">
                  <c:v>31.223925206224099</c:v>
                </c:pt>
                <c:pt idx="37474">
                  <c:v>31.224081583228902</c:v>
                </c:pt>
                <c:pt idx="37475">
                  <c:v>31.224237959733198</c:v>
                </c:pt>
                <c:pt idx="37476">
                  <c:v>31.2243943357369</c:v>
                </c:pt>
                <c:pt idx="37477">
                  <c:v>31.224550711240202</c:v>
                </c:pt>
                <c:pt idx="37478">
                  <c:v>31.224707086242901</c:v>
                </c:pt>
                <c:pt idx="37479">
                  <c:v>31.224863460745102</c:v>
                </c:pt>
                <c:pt idx="37480">
                  <c:v>31.225019834746799</c:v>
                </c:pt>
                <c:pt idx="37481">
                  <c:v>31.225176208248001</c:v>
                </c:pt>
                <c:pt idx="37482">
                  <c:v>31.225332581248701</c:v>
                </c:pt>
                <c:pt idx="37483">
                  <c:v>31.225488953748801</c:v>
                </c:pt>
                <c:pt idx="37484">
                  <c:v>31.225645325748498</c:v>
                </c:pt>
                <c:pt idx="37485">
                  <c:v>31.225801697247601</c:v>
                </c:pt>
                <c:pt idx="37486">
                  <c:v>31.2259580682463</c:v>
                </c:pt>
                <c:pt idx="37487">
                  <c:v>31.2261144387444</c:v>
                </c:pt>
                <c:pt idx="37488">
                  <c:v>31.226270808742001</c:v>
                </c:pt>
                <c:pt idx="37489">
                  <c:v>31.226427178239199</c:v>
                </c:pt>
                <c:pt idx="37490">
                  <c:v>31.226583547235801</c:v>
                </c:pt>
                <c:pt idx="37491">
                  <c:v>31.226739915731901</c:v>
                </c:pt>
                <c:pt idx="37492">
                  <c:v>31.226896283727601</c:v>
                </c:pt>
                <c:pt idx="37493">
                  <c:v>31.227052651222699</c:v>
                </c:pt>
                <c:pt idx="37494">
                  <c:v>31.227209018217401</c:v>
                </c:pt>
                <c:pt idx="37495">
                  <c:v>31.227365384711501</c:v>
                </c:pt>
                <c:pt idx="37496">
                  <c:v>31.227521750705201</c:v>
                </c:pt>
                <c:pt idx="37497">
                  <c:v>31.227678116198401</c:v>
                </c:pt>
                <c:pt idx="37498">
                  <c:v>31.227834481191099</c:v>
                </c:pt>
                <c:pt idx="37499">
                  <c:v>31.227990845683301</c:v>
                </c:pt>
                <c:pt idx="37500">
                  <c:v>31.228147209675001</c:v>
                </c:pt>
                <c:pt idx="37501">
                  <c:v>31.228303573166301</c:v>
                </c:pt>
                <c:pt idx="37502">
                  <c:v>31.228459936157002</c:v>
                </c:pt>
                <c:pt idx="37503">
                  <c:v>31.228616298647299</c:v>
                </c:pt>
                <c:pt idx="37504">
                  <c:v>31.228772660637201</c:v>
                </c:pt>
                <c:pt idx="37505">
                  <c:v>31.228929022126501</c:v>
                </c:pt>
                <c:pt idx="37506">
                  <c:v>31.2290853831154</c:v>
                </c:pt>
                <c:pt idx="37507">
                  <c:v>31.229241743603801</c:v>
                </c:pt>
                <c:pt idx="37508">
                  <c:v>31.229398103591699</c:v>
                </c:pt>
                <c:pt idx="37509">
                  <c:v>31.229554463079101</c:v>
                </c:pt>
                <c:pt idx="37510">
                  <c:v>31.229710822066099</c:v>
                </c:pt>
                <c:pt idx="37511">
                  <c:v>31.229867180552699</c:v>
                </c:pt>
                <c:pt idx="37512">
                  <c:v>31.230023538538699</c:v>
                </c:pt>
                <c:pt idx="37513">
                  <c:v>31.2301798960243</c:v>
                </c:pt>
                <c:pt idx="37514">
                  <c:v>31.230336253009401</c:v>
                </c:pt>
                <c:pt idx="37515">
                  <c:v>31.2304926094941</c:v>
                </c:pt>
                <c:pt idx="37516">
                  <c:v>31.230648965478299</c:v>
                </c:pt>
                <c:pt idx="37517">
                  <c:v>31.230805320962101</c:v>
                </c:pt>
                <c:pt idx="37518">
                  <c:v>31.230961675945402</c:v>
                </c:pt>
                <c:pt idx="37519">
                  <c:v>31.231118030428298</c:v>
                </c:pt>
                <c:pt idx="37520">
                  <c:v>31.2312743844107</c:v>
                </c:pt>
                <c:pt idx="37521">
                  <c:v>31.231430737892602</c:v>
                </c:pt>
                <c:pt idx="37522">
                  <c:v>31.2315870908741</c:v>
                </c:pt>
                <c:pt idx="37523">
                  <c:v>31.231743443355199</c:v>
                </c:pt>
                <c:pt idx="37524">
                  <c:v>31.231899795335799</c:v>
                </c:pt>
                <c:pt idx="37525">
                  <c:v>31.232056146815999</c:v>
                </c:pt>
                <c:pt idx="37526">
                  <c:v>31.2322124977957</c:v>
                </c:pt>
                <c:pt idx="37527">
                  <c:v>31.232368848275001</c:v>
                </c:pt>
                <c:pt idx="37528">
                  <c:v>31.232525198253899</c:v>
                </c:pt>
                <c:pt idx="37529">
                  <c:v>31.232681547732302</c:v>
                </c:pt>
                <c:pt idx="37530">
                  <c:v>31.232837896710301</c:v>
                </c:pt>
                <c:pt idx="37531">
                  <c:v>31.2329942451878</c:v>
                </c:pt>
                <c:pt idx="37532">
                  <c:v>31.2331505931649</c:v>
                </c:pt>
                <c:pt idx="37533">
                  <c:v>31.233306940641601</c:v>
                </c:pt>
                <c:pt idx="37534">
                  <c:v>31.233463287617901</c:v>
                </c:pt>
                <c:pt idx="37535">
                  <c:v>31.233619634093699</c:v>
                </c:pt>
                <c:pt idx="37536">
                  <c:v>31.233775980069101</c:v>
                </c:pt>
                <c:pt idx="37537">
                  <c:v>31.233932325544099</c:v>
                </c:pt>
                <c:pt idx="37538">
                  <c:v>31.234088670518702</c:v>
                </c:pt>
                <c:pt idx="37539">
                  <c:v>31.234245014992801</c:v>
                </c:pt>
                <c:pt idx="37540">
                  <c:v>31.234401358966501</c:v>
                </c:pt>
                <c:pt idx="37541">
                  <c:v>31.234557702439801</c:v>
                </c:pt>
                <c:pt idx="37542">
                  <c:v>31.234714045412701</c:v>
                </c:pt>
                <c:pt idx="37543">
                  <c:v>31.234870387885199</c:v>
                </c:pt>
                <c:pt idx="37544">
                  <c:v>31.235026729857299</c:v>
                </c:pt>
                <c:pt idx="37545">
                  <c:v>31.235183071328901</c:v>
                </c:pt>
                <c:pt idx="37546">
                  <c:v>31.2353394123001</c:v>
                </c:pt>
                <c:pt idx="37547">
                  <c:v>31.235495752771001</c:v>
                </c:pt>
                <c:pt idx="37548">
                  <c:v>31.2356520927414</c:v>
                </c:pt>
                <c:pt idx="37549">
                  <c:v>31.2358084322114</c:v>
                </c:pt>
                <c:pt idx="37550">
                  <c:v>31.235964771180999</c:v>
                </c:pt>
                <c:pt idx="37551">
                  <c:v>31.236121109650298</c:v>
                </c:pt>
                <c:pt idx="37552">
                  <c:v>31.236277447619099</c:v>
                </c:pt>
                <c:pt idx="37553">
                  <c:v>31.236433785087499</c:v>
                </c:pt>
                <c:pt idx="37554">
                  <c:v>31.2365901220555</c:v>
                </c:pt>
                <c:pt idx="37555">
                  <c:v>31.236746458523101</c:v>
                </c:pt>
                <c:pt idx="37556">
                  <c:v>31.236902794490401</c:v>
                </c:pt>
                <c:pt idx="37557">
                  <c:v>31.237059129957199</c:v>
                </c:pt>
                <c:pt idx="37558">
                  <c:v>31.2372154649237</c:v>
                </c:pt>
                <c:pt idx="37559">
                  <c:v>31.237371799389699</c:v>
                </c:pt>
                <c:pt idx="37560">
                  <c:v>31.237528133355401</c:v>
                </c:pt>
                <c:pt idx="37561">
                  <c:v>31.237684466820699</c:v>
                </c:pt>
                <c:pt idx="37562">
                  <c:v>31.237840799785602</c:v>
                </c:pt>
                <c:pt idx="37563">
                  <c:v>31.237997132250101</c:v>
                </c:pt>
                <c:pt idx="37564">
                  <c:v>31.2381534642142</c:v>
                </c:pt>
                <c:pt idx="37565">
                  <c:v>31.238309795677999</c:v>
                </c:pt>
                <c:pt idx="37566">
                  <c:v>31.238466126641399</c:v>
                </c:pt>
                <c:pt idx="37567">
                  <c:v>31.238622457104402</c:v>
                </c:pt>
                <c:pt idx="37568">
                  <c:v>31.238778787067002</c:v>
                </c:pt>
                <c:pt idx="37569">
                  <c:v>31.238935116529301</c:v>
                </c:pt>
                <c:pt idx="37570">
                  <c:v>31.239091445491201</c:v>
                </c:pt>
                <c:pt idx="37571">
                  <c:v>31.239247773952702</c:v>
                </c:pt>
                <c:pt idx="37572">
                  <c:v>31.239404101913902</c:v>
                </c:pt>
                <c:pt idx="37573">
                  <c:v>31.239560429374599</c:v>
                </c:pt>
                <c:pt idx="37574">
                  <c:v>31.239716756335099</c:v>
                </c:pt>
                <c:pt idx="37575">
                  <c:v>31.2398730827951</c:v>
                </c:pt>
                <c:pt idx="37576">
                  <c:v>31.2400294087548</c:v>
                </c:pt>
                <c:pt idx="37577">
                  <c:v>31.240185734214201</c:v>
                </c:pt>
                <c:pt idx="37578">
                  <c:v>31.240342059173098</c:v>
                </c:pt>
                <c:pt idx="37579">
                  <c:v>31.240498383631799</c:v>
                </c:pt>
                <c:pt idx="37580">
                  <c:v>31.24065470759</c:v>
                </c:pt>
                <c:pt idx="37581">
                  <c:v>31.240811031047901</c:v>
                </c:pt>
                <c:pt idx="37582">
                  <c:v>31.240967354005502</c:v>
                </c:pt>
                <c:pt idx="37583">
                  <c:v>31.241123676462699</c:v>
                </c:pt>
                <c:pt idx="37584">
                  <c:v>31.2412799984196</c:v>
                </c:pt>
                <c:pt idx="37585">
                  <c:v>31.241436319876101</c:v>
                </c:pt>
                <c:pt idx="37586">
                  <c:v>31.241592640832199</c:v>
                </c:pt>
                <c:pt idx="37587">
                  <c:v>31.241748961288099</c:v>
                </c:pt>
                <c:pt idx="37588">
                  <c:v>31.241905281243501</c:v>
                </c:pt>
                <c:pt idx="37589">
                  <c:v>31.242061600698701</c:v>
                </c:pt>
                <c:pt idx="37590">
                  <c:v>31.242217919653498</c:v>
                </c:pt>
                <c:pt idx="37591">
                  <c:v>31.242374238107999</c:v>
                </c:pt>
                <c:pt idx="37592">
                  <c:v>31.2425305560621</c:v>
                </c:pt>
                <c:pt idx="37593">
                  <c:v>31.2426868735159</c:v>
                </c:pt>
                <c:pt idx="37594">
                  <c:v>31.242843190469301</c:v>
                </c:pt>
                <c:pt idx="37595">
                  <c:v>31.242999506922501</c:v>
                </c:pt>
                <c:pt idx="37596">
                  <c:v>31.243155822875298</c:v>
                </c:pt>
                <c:pt idx="37597">
                  <c:v>31.243312138327699</c:v>
                </c:pt>
                <c:pt idx="37598">
                  <c:v>31.243468453279899</c:v>
                </c:pt>
                <c:pt idx="37599">
                  <c:v>31.243624767731699</c:v>
                </c:pt>
                <c:pt idx="37600">
                  <c:v>31.243781081683199</c:v>
                </c:pt>
                <c:pt idx="37601">
                  <c:v>31.243937395134399</c:v>
                </c:pt>
                <c:pt idx="37602">
                  <c:v>31.244093708085199</c:v>
                </c:pt>
                <c:pt idx="37603">
                  <c:v>31.244250020535802</c:v>
                </c:pt>
                <c:pt idx="37604">
                  <c:v>31.244406332486001</c:v>
                </c:pt>
                <c:pt idx="37605">
                  <c:v>31.2445626439359</c:v>
                </c:pt>
                <c:pt idx="37606">
                  <c:v>31.244718954885499</c:v>
                </c:pt>
                <c:pt idx="37607">
                  <c:v>31.244875265334802</c:v>
                </c:pt>
                <c:pt idx="37608">
                  <c:v>31.245031575283701</c:v>
                </c:pt>
                <c:pt idx="37609">
                  <c:v>31.245187884732399</c:v>
                </c:pt>
                <c:pt idx="37610">
                  <c:v>31.245344193680701</c:v>
                </c:pt>
                <c:pt idx="37611">
                  <c:v>31.245500502128799</c:v>
                </c:pt>
                <c:pt idx="37612">
                  <c:v>31.2456568100765</c:v>
                </c:pt>
                <c:pt idx="37613">
                  <c:v>31.245813117524001</c:v>
                </c:pt>
                <c:pt idx="37614">
                  <c:v>31.245969424471099</c:v>
                </c:pt>
                <c:pt idx="37615">
                  <c:v>31.2461257309179</c:v>
                </c:pt>
                <c:pt idx="37616">
                  <c:v>31.2462820368645</c:v>
                </c:pt>
                <c:pt idx="37617">
                  <c:v>31.2464383423107</c:v>
                </c:pt>
                <c:pt idx="37618">
                  <c:v>31.2465946472567</c:v>
                </c:pt>
                <c:pt idx="37619">
                  <c:v>31.2467509517023</c:v>
                </c:pt>
                <c:pt idx="37620">
                  <c:v>31.246907255647699</c:v>
                </c:pt>
                <c:pt idx="37621">
                  <c:v>31.247063559092801</c:v>
                </c:pt>
                <c:pt idx="37622">
                  <c:v>31.2472198620376</c:v>
                </c:pt>
                <c:pt idx="37623">
                  <c:v>31.247376164482102</c:v>
                </c:pt>
                <c:pt idx="37624">
                  <c:v>31.2475324664263</c:v>
                </c:pt>
                <c:pt idx="37625">
                  <c:v>31.247688767870201</c:v>
                </c:pt>
                <c:pt idx="37626">
                  <c:v>31.247845068813898</c:v>
                </c:pt>
                <c:pt idx="37627">
                  <c:v>31.248001369257299</c:v>
                </c:pt>
                <c:pt idx="37628">
                  <c:v>31.2481576692003</c:v>
                </c:pt>
                <c:pt idx="37629">
                  <c:v>31.248313968643199</c:v>
                </c:pt>
                <c:pt idx="37630">
                  <c:v>31.248470267585699</c:v>
                </c:pt>
                <c:pt idx="37631">
                  <c:v>31.248626566028001</c:v>
                </c:pt>
                <c:pt idx="37632">
                  <c:v>31.24878286397</c:v>
                </c:pt>
                <c:pt idx="37633">
                  <c:v>31.248939161411698</c:v>
                </c:pt>
                <c:pt idx="37634">
                  <c:v>31.2490954583531</c:v>
                </c:pt>
                <c:pt idx="37635">
                  <c:v>31.249251754794301</c:v>
                </c:pt>
                <c:pt idx="37636">
                  <c:v>31.249408050735301</c:v>
                </c:pt>
                <c:pt idx="37637">
                  <c:v>31.249564346175902</c:v>
                </c:pt>
                <c:pt idx="37638">
                  <c:v>31.249720641116301</c:v>
                </c:pt>
                <c:pt idx="37639">
                  <c:v>31.249876935556401</c:v>
                </c:pt>
                <c:pt idx="37640">
                  <c:v>31.250033229496299</c:v>
                </c:pt>
                <c:pt idx="37641">
                  <c:v>31.250189522935901</c:v>
                </c:pt>
                <c:pt idx="37642">
                  <c:v>31.250345815875299</c:v>
                </c:pt>
                <c:pt idx="37643">
                  <c:v>31.2505021083144</c:v>
                </c:pt>
                <c:pt idx="37644">
                  <c:v>31.2506584002533</c:v>
                </c:pt>
                <c:pt idx="37645">
                  <c:v>31.2508146916919</c:v>
                </c:pt>
                <c:pt idx="37646">
                  <c:v>31.2509709826302</c:v>
                </c:pt>
                <c:pt idx="37647">
                  <c:v>31.251127273068299</c:v>
                </c:pt>
                <c:pt idx="37648">
                  <c:v>31.251283563006201</c:v>
                </c:pt>
                <c:pt idx="37649">
                  <c:v>31.251439852443799</c:v>
                </c:pt>
                <c:pt idx="37650">
                  <c:v>31.251596141381199</c:v>
                </c:pt>
                <c:pt idx="37651">
                  <c:v>31.2517524298183</c:v>
                </c:pt>
                <c:pt idx="37652">
                  <c:v>31.2519087177552</c:v>
                </c:pt>
                <c:pt idx="37653">
                  <c:v>31.252065005191799</c:v>
                </c:pt>
                <c:pt idx="37654">
                  <c:v>31.252221292128201</c:v>
                </c:pt>
                <c:pt idx="37655">
                  <c:v>31.252377578564399</c:v>
                </c:pt>
                <c:pt idx="37656">
                  <c:v>31.2525338645004</c:v>
                </c:pt>
                <c:pt idx="37657">
                  <c:v>31.2526901499361</c:v>
                </c:pt>
                <c:pt idx="37658">
                  <c:v>31.2528464348716</c:v>
                </c:pt>
                <c:pt idx="37659">
                  <c:v>31.253002719306799</c:v>
                </c:pt>
                <c:pt idx="37660">
                  <c:v>31.253159003241802</c:v>
                </c:pt>
                <c:pt idx="37661">
                  <c:v>31.2533152866766</c:v>
                </c:pt>
                <c:pt idx="37662">
                  <c:v>31.2534715696112</c:v>
                </c:pt>
                <c:pt idx="37663">
                  <c:v>31.2536278520456</c:v>
                </c:pt>
                <c:pt idx="37664">
                  <c:v>31.2537841339797</c:v>
                </c:pt>
                <c:pt idx="37665">
                  <c:v>31.253940415413599</c:v>
                </c:pt>
                <c:pt idx="37666">
                  <c:v>31.2540966963473</c:v>
                </c:pt>
                <c:pt idx="37667">
                  <c:v>31.254252976780801</c:v>
                </c:pt>
                <c:pt idx="37668">
                  <c:v>31.254409256713998</c:v>
                </c:pt>
                <c:pt idx="37669">
                  <c:v>31.254565536147101</c:v>
                </c:pt>
                <c:pt idx="37670">
                  <c:v>31.2547218150799</c:v>
                </c:pt>
                <c:pt idx="37671">
                  <c:v>31.254878093512499</c:v>
                </c:pt>
                <c:pt idx="37672">
                  <c:v>31.255034371444999</c:v>
                </c:pt>
                <c:pt idx="37673">
                  <c:v>31.2551906488772</c:v>
                </c:pt>
                <c:pt idx="37674">
                  <c:v>31.255346925809199</c:v>
                </c:pt>
                <c:pt idx="37675">
                  <c:v>31.255503202241002</c:v>
                </c:pt>
                <c:pt idx="37676">
                  <c:v>31.2556594781726</c:v>
                </c:pt>
                <c:pt idx="37677">
                  <c:v>31.255815753604001</c:v>
                </c:pt>
                <c:pt idx="37678">
                  <c:v>31.255972028535201</c:v>
                </c:pt>
                <c:pt idx="37679">
                  <c:v>31.2561283029662</c:v>
                </c:pt>
                <c:pt idx="37680">
                  <c:v>31.256284576896999</c:v>
                </c:pt>
                <c:pt idx="37681">
                  <c:v>31.2564408503276</c:v>
                </c:pt>
                <c:pt idx="37682">
                  <c:v>31.2565971232581</c:v>
                </c:pt>
                <c:pt idx="37683">
                  <c:v>31.2567533956883</c:v>
                </c:pt>
                <c:pt idx="37684">
                  <c:v>31.256909667618299</c:v>
                </c:pt>
                <c:pt idx="37685">
                  <c:v>31.2570659390482</c:v>
                </c:pt>
                <c:pt idx="37686">
                  <c:v>31.2572222099779</c:v>
                </c:pt>
                <c:pt idx="37687">
                  <c:v>31.257378480407301</c:v>
                </c:pt>
                <c:pt idx="37688">
                  <c:v>31.2575347503366</c:v>
                </c:pt>
                <c:pt idx="37689">
                  <c:v>31.257691019765801</c:v>
                </c:pt>
                <c:pt idx="37690">
                  <c:v>31.257847288694698</c:v>
                </c:pt>
                <c:pt idx="37691">
                  <c:v>31.258003557123502</c:v>
                </c:pt>
                <c:pt idx="37692">
                  <c:v>31.2581598250521</c:v>
                </c:pt>
                <c:pt idx="37693">
                  <c:v>31.258316092480499</c:v>
                </c:pt>
                <c:pt idx="37694">
                  <c:v>31.2584723594087</c:v>
                </c:pt>
                <c:pt idx="37695">
                  <c:v>31.258628625836799</c:v>
                </c:pt>
                <c:pt idx="37696">
                  <c:v>31.258784891764702</c:v>
                </c:pt>
                <c:pt idx="37697">
                  <c:v>31.2589411571924</c:v>
                </c:pt>
                <c:pt idx="37698">
                  <c:v>31.25909742212</c:v>
                </c:pt>
                <c:pt idx="37699">
                  <c:v>31.2592536865474</c:v>
                </c:pt>
                <c:pt idx="37700">
                  <c:v>31.259409950474598</c:v>
                </c:pt>
                <c:pt idx="37701">
                  <c:v>31.259566213901699</c:v>
                </c:pt>
                <c:pt idx="37702">
                  <c:v>31.2597224768286</c:v>
                </c:pt>
                <c:pt idx="37703">
                  <c:v>31.259878739255399</c:v>
                </c:pt>
                <c:pt idx="37704">
                  <c:v>31.260035001182001</c:v>
                </c:pt>
                <c:pt idx="37705">
                  <c:v>31.260191262608402</c:v>
                </c:pt>
                <c:pt idx="37706">
                  <c:v>31.260347523534701</c:v>
                </c:pt>
                <c:pt idx="37707">
                  <c:v>31.2605037839608</c:v>
                </c:pt>
                <c:pt idx="37708">
                  <c:v>31.260660043886801</c:v>
                </c:pt>
                <c:pt idx="37709">
                  <c:v>31.260816303312701</c:v>
                </c:pt>
                <c:pt idx="37710">
                  <c:v>31.260972562238301</c:v>
                </c:pt>
                <c:pt idx="37711">
                  <c:v>31.261128820663899</c:v>
                </c:pt>
                <c:pt idx="37712">
                  <c:v>31.2612850785893</c:v>
                </c:pt>
                <c:pt idx="37713">
                  <c:v>31.261441336014499</c:v>
                </c:pt>
                <c:pt idx="37714">
                  <c:v>31.261597592939701</c:v>
                </c:pt>
                <c:pt idx="37715">
                  <c:v>31.261753849364599</c:v>
                </c:pt>
                <c:pt idx="37716">
                  <c:v>31.261910105289498</c:v>
                </c:pt>
                <c:pt idx="37717">
                  <c:v>31.262066360714201</c:v>
                </c:pt>
                <c:pt idx="37718">
                  <c:v>31.262222615638699</c:v>
                </c:pt>
                <c:pt idx="37719">
                  <c:v>31.262378870063198</c:v>
                </c:pt>
                <c:pt idx="37720">
                  <c:v>31.262535123987501</c:v>
                </c:pt>
                <c:pt idx="37721">
                  <c:v>31.262691377411599</c:v>
                </c:pt>
                <c:pt idx="37722">
                  <c:v>31.262847630335699</c:v>
                </c:pt>
                <c:pt idx="37723">
                  <c:v>31.263003882759602</c:v>
                </c:pt>
                <c:pt idx="37724">
                  <c:v>31.2631601346834</c:v>
                </c:pt>
                <c:pt idx="37725">
                  <c:v>31.2633163861071</c:v>
                </c:pt>
                <c:pt idx="37726">
                  <c:v>31.263472637030599</c:v>
                </c:pt>
                <c:pt idx="37727">
                  <c:v>31.263628887454001</c:v>
                </c:pt>
                <c:pt idx="37728">
                  <c:v>31.263785137377301</c:v>
                </c:pt>
                <c:pt idx="37729">
                  <c:v>31.2639413868005</c:v>
                </c:pt>
                <c:pt idx="37730">
                  <c:v>31.264097635723601</c:v>
                </c:pt>
                <c:pt idx="37731">
                  <c:v>31.264253884146498</c:v>
                </c:pt>
                <c:pt idx="37732">
                  <c:v>31.264410132069401</c:v>
                </c:pt>
                <c:pt idx="37733">
                  <c:v>31.264566379492098</c:v>
                </c:pt>
                <c:pt idx="37734">
                  <c:v>31.264722626414802</c:v>
                </c:pt>
                <c:pt idx="37735">
                  <c:v>31.264878872837301</c:v>
                </c:pt>
                <c:pt idx="37736">
                  <c:v>31.265035118759702</c:v>
                </c:pt>
                <c:pt idx="37737">
                  <c:v>31.265191364182002</c:v>
                </c:pt>
                <c:pt idx="37738">
                  <c:v>31.2653476091042</c:v>
                </c:pt>
                <c:pt idx="37739">
                  <c:v>31.265503853526301</c:v>
                </c:pt>
                <c:pt idx="37740">
                  <c:v>31.265660097448301</c:v>
                </c:pt>
                <c:pt idx="37741">
                  <c:v>31.265816340870199</c:v>
                </c:pt>
                <c:pt idx="37742">
                  <c:v>31.265972583791999</c:v>
                </c:pt>
                <c:pt idx="37743">
                  <c:v>31.266128826213698</c:v>
                </c:pt>
                <c:pt idx="37744">
                  <c:v>31.266285068135399</c:v>
                </c:pt>
                <c:pt idx="37745">
                  <c:v>31.2664413095569</c:v>
                </c:pt>
                <c:pt idx="37746">
                  <c:v>31.266597550478298</c:v>
                </c:pt>
                <c:pt idx="37747">
                  <c:v>31.266753790899699</c:v>
                </c:pt>
                <c:pt idx="37748">
                  <c:v>31.266910030820899</c:v>
                </c:pt>
                <c:pt idx="37749">
                  <c:v>31.267066270242101</c:v>
                </c:pt>
                <c:pt idx="37750">
                  <c:v>31.267222509163201</c:v>
                </c:pt>
                <c:pt idx="37751">
                  <c:v>31.2673787475842</c:v>
                </c:pt>
                <c:pt idx="37752">
                  <c:v>31.2675349855052</c:v>
                </c:pt>
                <c:pt idx="37753">
                  <c:v>31.267691222926</c:v>
                </c:pt>
                <c:pt idx="37754">
                  <c:v>31.267847459846799</c:v>
                </c:pt>
                <c:pt idx="37755">
                  <c:v>31.268003696267499</c:v>
                </c:pt>
                <c:pt idx="37756">
                  <c:v>31.268159932188102</c:v>
                </c:pt>
                <c:pt idx="37757">
                  <c:v>31.268316167608699</c:v>
                </c:pt>
                <c:pt idx="37758">
                  <c:v>31.268472402529198</c:v>
                </c:pt>
                <c:pt idx="37759">
                  <c:v>31.2686286369496</c:v>
                </c:pt>
                <c:pt idx="37760">
                  <c:v>31.268784870869901</c:v>
                </c:pt>
                <c:pt idx="37761">
                  <c:v>31.268941104290199</c:v>
                </c:pt>
                <c:pt idx="37762">
                  <c:v>31.2690973372104</c:v>
                </c:pt>
                <c:pt idx="37763">
                  <c:v>31.2692535696306</c:v>
                </c:pt>
                <c:pt idx="37764">
                  <c:v>31.269409801550601</c:v>
                </c:pt>
                <c:pt idx="37765">
                  <c:v>31.269566032970701</c:v>
                </c:pt>
                <c:pt idx="37766">
                  <c:v>31.269722263890699</c:v>
                </c:pt>
                <c:pt idx="37767">
                  <c:v>31.2698784943106</c:v>
                </c:pt>
                <c:pt idx="37768">
                  <c:v>31.270034724230399</c:v>
                </c:pt>
                <c:pt idx="37769">
                  <c:v>31.2701909536502</c:v>
                </c:pt>
                <c:pt idx="37770">
                  <c:v>31.270347182569999</c:v>
                </c:pt>
                <c:pt idx="37771">
                  <c:v>31.270503410989701</c:v>
                </c:pt>
                <c:pt idx="37772">
                  <c:v>31.2706596389094</c:v>
                </c:pt>
                <c:pt idx="37773">
                  <c:v>31.270815866328999</c:v>
                </c:pt>
                <c:pt idx="37774">
                  <c:v>31.270972093248499</c:v>
                </c:pt>
                <c:pt idx="37775">
                  <c:v>31.271128319668001</c:v>
                </c:pt>
                <c:pt idx="37776">
                  <c:v>31.271284545587498</c:v>
                </c:pt>
                <c:pt idx="37777">
                  <c:v>31.271440771007001</c:v>
                </c:pt>
                <c:pt idx="37778">
                  <c:v>31.271596995926402</c:v>
                </c:pt>
                <c:pt idx="37779">
                  <c:v>31.271753220345701</c:v>
                </c:pt>
                <c:pt idx="37780">
                  <c:v>31.271909444265098</c:v>
                </c:pt>
                <c:pt idx="37781">
                  <c:v>31.272065667684299</c:v>
                </c:pt>
                <c:pt idx="37782">
                  <c:v>31.2722218906036</c:v>
                </c:pt>
                <c:pt idx="37783">
                  <c:v>31.2723781130228</c:v>
                </c:pt>
                <c:pt idx="37784">
                  <c:v>31.272534334942002</c:v>
                </c:pt>
                <c:pt idx="37785">
                  <c:v>31.272690556361201</c:v>
                </c:pt>
                <c:pt idx="37786">
                  <c:v>31.2728467772803</c:v>
                </c:pt>
                <c:pt idx="37787">
                  <c:v>31.2730029976995</c:v>
                </c:pt>
                <c:pt idx="37788">
                  <c:v>31.273159217618598</c:v>
                </c:pt>
                <c:pt idx="37789">
                  <c:v>31.273315437037599</c:v>
                </c:pt>
                <c:pt idx="37790">
                  <c:v>31.273471655956701</c:v>
                </c:pt>
                <c:pt idx="37791">
                  <c:v>31.273627874375698</c:v>
                </c:pt>
                <c:pt idx="37792">
                  <c:v>31.2737840922948</c:v>
                </c:pt>
                <c:pt idx="37793">
                  <c:v>31.273940309713801</c:v>
                </c:pt>
                <c:pt idx="37794">
                  <c:v>31.2740965266328</c:v>
                </c:pt>
                <c:pt idx="37795">
                  <c:v>31.274252743051701</c:v>
                </c:pt>
                <c:pt idx="37796">
                  <c:v>31.2744089589707</c:v>
                </c:pt>
                <c:pt idx="37797">
                  <c:v>31.2745651743897</c:v>
                </c:pt>
                <c:pt idx="37798">
                  <c:v>31.274721389308599</c:v>
                </c:pt>
                <c:pt idx="37799">
                  <c:v>31.2748776037276</c:v>
                </c:pt>
                <c:pt idx="37800">
                  <c:v>31.275033817646499</c:v>
                </c:pt>
                <c:pt idx="37801">
                  <c:v>31.275190031065499</c:v>
                </c:pt>
                <c:pt idx="37802">
                  <c:v>31.275346243984401</c:v>
                </c:pt>
                <c:pt idx="37803">
                  <c:v>31.275502456403299</c:v>
                </c:pt>
                <c:pt idx="37804">
                  <c:v>31.275658668322301</c:v>
                </c:pt>
                <c:pt idx="37805">
                  <c:v>31.275814879741201</c:v>
                </c:pt>
                <c:pt idx="37806">
                  <c:v>31.2759710906602</c:v>
                </c:pt>
                <c:pt idx="37807">
                  <c:v>31.2761273010792</c:v>
                </c:pt>
                <c:pt idx="37808">
                  <c:v>31.276283510998098</c:v>
                </c:pt>
                <c:pt idx="37809">
                  <c:v>31.276439720417098</c:v>
                </c:pt>
                <c:pt idx="37810">
                  <c:v>31.2765959293361</c:v>
                </c:pt>
                <c:pt idx="37811">
                  <c:v>31.2767521377551</c:v>
                </c:pt>
                <c:pt idx="37812">
                  <c:v>31.276908345674101</c:v>
                </c:pt>
                <c:pt idx="37813">
                  <c:v>31.277064553093201</c:v>
                </c:pt>
                <c:pt idx="37814">
                  <c:v>31.277220760012199</c:v>
                </c:pt>
                <c:pt idx="37815">
                  <c:v>31.277376966431301</c:v>
                </c:pt>
                <c:pt idx="37816">
                  <c:v>31.277533172350399</c:v>
                </c:pt>
                <c:pt idx="37817">
                  <c:v>31.277689377769502</c:v>
                </c:pt>
                <c:pt idx="37818">
                  <c:v>31.277845582688698</c:v>
                </c:pt>
                <c:pt idx="37819">
                  <c:v>31.2780017871079</c:v>
                </c:pt>
                <c:pt idx="37820">
                  <c:v>31.278157991027101</c:v>
                </c:pt>
                <c:pt idx="37821">
                  <c:v>31.278314194446299</c:v>
                </c:pt>
                <c:pt idx="37822">
                  <c:v>31.278470397365599</c:v>
                </c:pt>
                <c:pt idx="37823">
                  <c:v>31.2786265997849</c:v>
                </c:pt>
                <c:pt idx="37824">
                  <c:v>31.2787828017042</c:v>
                </c:pt>
                <c:pt idx="37825">
                  <c:v>31.2789390031236</c:v>
                </c:pt>
                <c:pt idx="37826">
                  <c:v>31.279095204042999</c:v>
                </c:pt>
                <c:pt idx="37827">
                  <c:v>31.2792514044624</c:v>
                </c:pt>
                <c:pt idx="37828">
                  <c:v>31.279407604381898</c:v>
                </c:pt>
                <c:pt idx="37829">
                  <c:v>31.279563803801398</c:v>
                </c:pt>
                <c:pt idx="37830">
                  <c:v>31.279720002721</c:v>
                </c:pt>
                <c:pt idx="37831">
                  <c:v>31.279876201140599</c:v>
                </c:pt>
                <c:pt idx="37832">
                  <c:v>31.2800323990603</c:v>
                </c:pt>
                <c:pt idx="37833">
                  <c:v>31.280188596479999</c:v>
                </c:pt>
                <c:pt idx="37834">
                  <c:v>31.280344793399799</c:v>
                </c:pt>
                <c:pt idx="37835">
                  <c:v>31.2805009898196</c:v>
                </c:pt>
                <c:pt idx="37836">
                  <c:v>31.2806571857394</c:v>
                </c:pt>
                <c:pt idx="37837">
                  <c:v>31.280813381159401</c:v>
                </c:pt>
                <c:pt idx="37838">
                  <c:v>31.280969576079301</c:v>
                </c:pt>
                <c:pt idx="37839">
                  <c:v>31.281125770499401</c:v>
                </c:pt>
                <c:pt idx="37840">
                  <c:v>31.281281964419499</c:v>
                </c:pt>
                <c:pt idx="37841">
                  <c:v>31.281438157839599</c:v>
                </c:pt>
                <c:pt idx="37842">
                  <c:v>31.281594350759899</c:v>
                </c:pt>
                <c:pt idx="37843">
                  <c:v>31.281750543180198</c:v>
                </c:pt>
                <c:pt idx="37844">
                  <c:v>31.281906735100499</c:v>
                </c:pt>
                <c:pt idx="37845">
                  <c:v>31.282062926520901</c:v>
                </c:pt>
                <c:pt idx="37846">
                  <c:v>31.2822191174414</c:v>
                </c:pt>
                <c:pt idx="37847">
                  <c:v>31.282375307862001</c:v>
                </c:pt>
                <c:pt idx="37848">
                  <c:v>31.2825314977826</c:v>
                </c:pt>
                <c:pt idx="37849">
                  <c:v>31.2826876872033</c:v>
                </c:pt>
                <c:pt idx="37850">
                  <c:v>31.282843876124101</c:v>
                </c:pt>
                <c:pt idx="37851">
                  <c:v>31.283000064545</c:v>
                </c:pt>
                <c:pt idx="37852">
                  <c:v>31.283156252465901</c:v>
                </c:pt>
                <c:pt idx="37853">
                  <c:v>31.283312439886998</c:v>
                </c:pt>
                <c:pt idx="37854">
                  <c:v>31.283468626808101</c:v>
                </c:pt>
                <c:pt idx="37855">
                  <c:v>31.283624813229299</c:v>
                </c:pt>
                <c:pt idx="37856">
                  <c:v>31.283780999150501</c:v>
                </c:pt>
                <c:pt idx="37857">
                  <c:v>31.283937184571901</c:v>
                </c:pt>
                <c:pt idx="37858">
                  <c:v>31.284093369493402</c:v>
                </c:pt>
                <c:pt idx="37859">
                  <c:v>31.284249553914901</c:v>
                </c:pt>
                <c:pt idx="37860">
                  <c:v>31.284405737836501</c:v>
                </c:pt>
                <c:pt idx="37861">
                  <c:v>31.284561921258302</c:v>
                </c:pt>
                <c:pt idx="37862">
                  <c:v>31.284718104180101</c:v>
                </c:pt>
                <c:pt idx="37863">
                  <c:v>31.284874286602001</c:v>
                </c:pt>
                <c:pt idx="37864">
                  <c:v>31.285030468523999</c:v>
                </c:pt>
                <c:pt idx="37865">
                  <c:v>31.285186649946102</c:v>
                </c:pt>
                <c:pt idx="37866">
                  <c:v>31.285342830868402</c:v>
                </c:pt>
                <c:pt idx="37867">
                  <c:v>31.2854990112907</c:v>
                </c:pt>
                <c:pt idx="37868">
                  <c:v>31.285655191213099</c:v>
                </c:pt>
                <c:pt idx="37869">
                  <c:v>31.285811370635599</c:v>
                </c:pt>
                <c:pt idx="37870">
                  <c:v>31.285967549558301</c:v>
                </c:pt>
                <c:pt idx="37871">
                  <c:v>31.286123727981</c:v>
                </c:pt>
                <c:pt idx="37872">
                  <c:v>31.2862799059039</c:v>
                </c:pt>
                <c:pt idx="37873">
                  <c:v>31.286436083326901</c:v>
                </c:pt>
                <c:pt idx="37874">
                  <c:v>31.28659226025</c:v>
                </c:pt>
                <c:pt idx="37875">
                  <c:v>31.2867484366732</c:v>
                </c:pt>
                <c:pt idx="37876">
                  <c:v>31.286904612596501</c:v>
                </c:pt>
                <c:pt idx="37877">
                  <c:v>31.2870607880199</c:v>
                </c:pt>
                <c:pt idx="37878">
                  <c:v>31.2872169629435</c:v>
                </c:pt>
                <c:pt idx="37879">
                  <c:v>31.287373137367201</c:v>
                </c:pt>
                <c:pt idx="37880">
                  <c:v>31.287529311290999</c:v>
                </c:pt>
                <c:pt idx="37881">
                  <c:v>31.287685484714899</c:v>
                </c:pt>
                <c:pt idx="37882">
                  <c:v>31.287841657638999</c:v>
                </c:pt>
                <c:pt idx="37883">
                  <c:v>31.287997830063201</c:v>
                </c:pt>
                <c:pt idx="37884">
                  <c:v>31.2881540019875</c:v>
                </c:pt>
                <c:pt idx="37885">
                  <c:v>31.288310173411901</c:v>
                </c:pt>
                <c:pt idx="37886">
                  <c:v>31.288466344336499</c:v>
                </c:pt>
                <c:pt idx="37887">
                  <c:v>31.288622514761201</c:v>
                </c:pt>
                <c:pt idx="37888">
                  <c:v>31.2887786846861</c:v>
                </c:pt>
                <c:pt idx="37889">
                  <c:v>31.288934854111101</c:v>
                </c:pt>
                <c:pt idx="37890">
                  <c:v>31.2890910230362</c:v>
                </c:pt>
                <c:pt idx="37891">
                  <c:v>31.289247191461499</c:v>
                </c:pt>
                <c:pt idx="37892">
                  <c:v>31.289403359386899</c:v>
                </c:pt>
                <c:pt idx="37893">
                  <c:v>31.2895595268125</c:v>
                </c:pt>
                <c:pt idx="37894">
                  <c:v>31.289715693738199</c:v>
                </c:pt>
                <c:pt idx="37895">
                  <c:v>31.289871860163998</c:v>
                </c:pt>
                <c:pt idx="37896">
                  <c:v>31.290028026089999</c:v>
                </c:pt>
                <c:pt idx="37897">
                  <c:v>31.2901841915162</c:v>
                </c:pt>
                <c:pt idx="37898">
                  <c:v>31.290340356442499</c:v>
                </c:pt>
                <c:pt idx="37899">
                  <c:v>31.290496520868999</c:v>
                </c:pt>
                <c:pt idx="37900">
                  <c:v>31.290652684795599</c:v>
                </c:pt>
                <c:pt idx="37901">
                  <c:v>31.290808848222401</c:v>
                </c:pt>
                <c:pt idx="37902">
                  <c:v>31.2909650111493</c:v>
                </c:pt>
                <c:pt idx="37903">
                  <c:v>31.2911211735764</c:v>
                </c:pt>
                <c:pt idx="37904">
                  <c:v>31.2912773355037</c:v>
                </c:pt>
                <c:pt idx="37905">
                  <c:v>31.291433496931099</c:v>
                </c:pt>
                <c:pt idx="37906">
                  <c:v>31.291589657858701</c:v>
                </c:pt>
                <c:pt idx="37907">
                  <c:v>31.291745818286401</c:v>
                </c:pt>
                <c:pt idx="37908">
                  <c:v>31.291901978214302</c:v>
                </c:pt>
                <c:pt idx="37909">
                  <c:v>31.2920581376424</c:v>
                </c:pt>
                <c:pt idx="37910">
                  <c:v>31.292214296570702</c:v>
                </c:pt>
                <c:pt idx="37911">
                  <c:v>31.292370454999102</c:v>
                </c:pt>
                <c:pt idx="37912">
                  <c:v>31.292526612927698</c:v>
                </c:pt>
                <c:pt idx="37913">
                  <c:v>31.2926827703565</c:v>
                </c:pt>
                <c:pt idx="37914">
                  <c:v>31.292838927285501</c:v>
                </c:pt>
                <c:pt idx="37915">
                  <c:v>31.2929950837147</c:v>
                </c:pt>
                <c:pt idx="37916">
                  <c:v>31.293151239644001</c:v>
                </c:pt>
                <c:pt idx="37917">
                  <c:v>31.293307395073501</c:v>
                </c:pt>
                <c:pt idx="37918">
                  <c:v>31.293463550003199</c:v>
                </c:pt>
                <c:pt idx="37919">
                  <c:v>31.293619704433102</c:v>
                </c:pt>
                <c:pt idx="37920">
                  <c:v>31.293775858363102</c:v>
                </c:pt>
                <c:pt idx="37921">
                  <c:v>31.293932011793402</c:v>
                </c:pt>
                <c:pt idx="37922">
                  <c:v>31.294088164723899</c:v>
                </c:pt>
                <c:pt idx="37923">
                  <c:v>31.294244317154501</c:v>
                </c:pt>
                <c:pt idx="37924">
                  <c:v>31.2944004690853</c:v>
                </c:pt>
                <c:pt idx="37925">
                  <c:v>31.294556620516399</c:v>
                </c:pt>
                <c:pt idx="37926">
                  <c:v>31.2947127714476</c:v>
                </c:pt>
                <c:pt idx="37927">
                  <c:v>31.294868921879001</c:v>
                </c:pt>
                <c:pt idx="37928">
                  <c:v>31.295025071810699</c:v>
                </c:pt>
                <c:pt idx="37929">
                  <c:v>31.295181221242501</c:v>
                </c:pt>
                <c:pt idx="37930">
                  <c:v>31.295337370174501</c:v>
                </c:pt>
                <c:pt idx="37931">
                  <c:v>31.295493518606801</c:v>
                </c:pt>
                <c:pt idx="37932">
                  <c:v>31.295649666539202</c:v>
                </c:pt>
                <c:pt idx="37933">
                  <c:v>31.295805813971899</c:v>
                </c:pt>
                <c:pt idx="37934">
                  <c:v>31.295961960904702</c:v>
                </c:pt>
                <c:pt idx="37935">
                  <c:v>31.296118107337801</c:v>
                </c:pt>
                <c:pt idx="37936">
                  <c:v>31.2962742532711</c:v>
                </c:pt>
                <c:pt idx="37937">
                  <c:v>31.296430398704601</c:v>
                </c:pt>
                <c:pt idx="37938">
                  <c:v>31.296586543638298</c:v>
                </c:pt>
                <c:pt idx="37939">
                  <c:v>31.2967426880723</c:v>
                </c:pt>
                <c:pt idx="37940">
                  <c:v>31.296898832006399</c:v>
                </c:pt>
                <c:pt idx="37941">
                  <c:v>31.297054975440801</c:v>
                </c:pt>
                <c:pt idx="37942">
                  <c:v>31.297211118375401</c:v>
                </c:pt>
                <c:pt idx="37943">
                  <c:v>31.297367260810201</c:v>
                </c:pt>
                <c:pt idx="37944">
                  <c:v>31.297523402745298</c:v>
                </c:pt>
                <c:pt idx="37945">
                  <c:v>31.2976795441806</c:v>
                </c:pt>
                <c:pt idx="37946">
                  <c:v>31.297835685116102</c:v>
                </c:pt>
                <c:pt idx="37947">
                  <c:v>31.297991825551801</c:v>
                </c:pt>
                <c:pt idx="37948">
                  <c:v>31.2981479654878</c:v>
                </c:pt>
                <c:pt idx="37949">
                  <c:v>31.298304104924</c:v>
                </c:pt>
                <c:pt idx="37950">
                  <c:v>31.298460243860401</c:v>
                </c:pt>
                <c:pt idx="37951">
                  <c:v>31.298616382297102</c:v>
                </c:pt>
                <c:pt idx="37952">
                  <c:v>31.298772520233999</c:v>
                </c:pt>
                <c:pt idx="37953">
                  <c:v>31.298928657671201</c:v>
                </c:pt>
                <c:pt idx="37954">
                  <c:v>31.2990847946086</c:v>
                </c:pt>
                <c:pt idx="37955">
                  <c:v>31.299240931046199</c:v>
                </c:pt>
                <c:pt idx="37956">
                  <c:v>31.299397066984099</c:v>
                </c:pt>
                <c:pt idx="37957">
                  <c:v>31.299553202422199</c:v>
                </c:pt>
                <c:pt idx="37958">
                  <c:v>31.2997093373606</c:v>
                </c:pt>
                <c:pt idx="37959">
                  <c:v>31.299865471799301</c:v>
                </c:pt>
                <c:pt idx="37960">
                  <c:v>31.300021605738198</c:v>
                </c:pt>
                <c:pt idx="37961">
                  <c:v>31.3001777391773</c:v>
                </c:pt>
                <c:pt idx="37962">
                  <c:v>31.300333872116699</c:v>
                </c:pt>
                <c:pt idx="37963">
                  <c:v>31.300490004556298</c:v>
                </c:pt>
                <c:pt idx="37964">
                  <c:v>31.300646136496201</c:v>
                </c:pt>
                <c:pt idx="37965">
                  <c:v>31.300802267936401</c:v>
                </c:pt>
                <c:pt idx="37966">
                  <c:v>31.300958398876801</c:v>
                </c:pt>
                <c:pt idx="37967">
                  <c:v>31.301114529317498</c:v>
                </c:pt>
                <c:pt idx="37968">
                  <c:v>31.301270659258499</c:v>
                </c:pt>
                <c:pt idx="37969">
                  <c:v>31.3014267886997</c:v>
                </c:pt>
                <c:pt idx="37970">
                  <c:v>31.301582917641198</c:v>
                </c:pt>
                <c:pt idx="37971">
                  <c:v>31.301739046082901</c:v>
                </c:pt>
                <c:pt idx="37972">
                  <c:v>31.301895174024999</c:v>
                </c:pt>
                <c:pt idx="37973">
                  <c:v>31.302051301467301</c:v>
                </c:pt>
                <c:pt idx="37974">
                  <c:v>31.302207428409801</c:v>
                </c:pt>
                <c:pt idx="37975">
                  <c:v>31.3023635548527</c:v>
                </c:pt>
                <c:pt idx="37976">
                  <c:v>31.3025196807958</c:v>
                </c:pt>
                <c:pt idx="37977">
                  <c:v>31.302675806239201</c:v>
                </c:pt>
                <c:pt idx="37978">
                  <c:v>31.302831931182901</c:v>
                </c:pt>
                <c:pt idx="37979">
                  <c:v>31.302988055626901</c:v>
                </c:pt>
                <c:pt idx="37980">
                  <c:v>31.303144179571099</c:v>
                </c:pt>
                <c:pt idx="37981">
                  <c:v>31.3033003030157</c:v>
                </c:pt>
                <c:pt idx="37982">
                  <c:v>31.303456425960501</c:v>
                </c:pt>
                <c:pt idx="37983">
                  <c:v>31.303612548405599</c:v>
                </c:pt>
                <c:pt idx="37984">
                  <c:v>31.303768670351001</c:v>
                </c:pt>
                <c:pt idx="37985">
                  <c:v>31.3039247917967</c:v>
                </c:pt>
                <c:pt idx="37986">
                  <c:v>31.304080912742702</c:v>
                </c:pt>
                <c:pt idx="37987">
                  <c:v>31.304237033189001</c:v>
                </c:pt>
                <c:pt idx="37988">
                  <c:v>31.3043931531355</c:v>
                </c:pt>
                <c:pt idx="37989">
                  <c:v>31.304549272582399</c:v>
                </c:pt>
                <c:pt idx="37990">
                  <c:v>31.304705391529598</c:v>
                </c:pt>
                <c:pt idx="37991">
                  <c:v>31.304861509977101</c:v>
                </c:pt>
                <c:pt idx="37992">
                  <c:v>31.305017627924801</c:v>
                </c:pt>
                <c:pt idx="37993">
                  <c:v>31.305173745372901</c:v>
                </c:pt>
                <c:pt idx="37994">
                  <c:v>31.305329862321301</c:v>
                </c:pt>
                <c:pt idx="37995">
                  <c:v>31.305485978770001</c:v>
                </c:pt>
                <c:pt idx="37996">
                  <c:v>31.305642094719001</c:v>
                </c:pt>
                <c:pt idx="37997">
                  <c:v>31.305798210168302</c:v>
                </c:pt>
                <c:pt idx="37998">
                  <c:v>31.305954325117899</c:v>
                </c:pt>
                <c:pt idx="37999">
                  <c:v>31.306110439567899</c:v>
                </c:pt>
                <c:pt idx="38000">
                  <c:v>31.3062665535181</c:v>
                </c:pt>
                <c:pt idx="38001">
                  <c:v>31.3064226669687</c:v>
                </c:pt>
                <c:pt idx="38002">
                  <c:v>31.306578779919601</c:v>
                </c:pt>
                <c:pt idx="38003">
                  <c:v>31.306734892370802</c:v>
                </c:pt>
                <c:pt idx="38004">
                  <c:v>31.306891004322299</c:v>
                </c:pt>
                <c:pt idx="38005">
                  <c:v>31.3070471157742</c:v>
                </c:pt>
                <c:pt idx="38006">
                  <c:v>31.307203226726401</c:v>
                </c:pt>
                <c:pt idx="38007">
                  <c:v>31.307359337178902</c:v>
                </c:pt>
                <c:pt idx="38008">
                  <c:v>31.307515447131699</c:v>
                </c:pt>
                <c:pt idx="38009">
                  <c:v>31.3076715565849</c:v>
                </c:pt>
                <c:pt idx="38010">
                  <c:v>31.307827665538401</c:v>
                </c:pt>
                <c:pt idx="38011">
                  <c:v>31.307983773992198</c:v>
                </c:pt>
                <c:pt idx="38012">
                  <c:v>31.308139881946399</c:v>
                </c:pt>
                <c:pt idx="38013">
                  <c:v>31.3082959894009</c:v>
                </c:pt>
                <c:pt idx="38014">
                  <c:v>31.308452096355701</c:v>
                </c:pt>
                <c:pt idx="38015">
                  <c:v>31.308608202810898</c:v>
                </c:pt>
                <c:pt idx="38016">
                  <c:v>31.308764308766399</c:v>
                </c:pt>
                <c:pt idx="38017">
                  <c:v>31.3089204142222</c:v>
                </c:pt>
                <c:pt idx="38018">
                  <c:v>31.309076519178401</c:v>
                </c:pt>
                <c:pt idx="38019">
                  <c:v>31.309232623635001</c:v>
                </c:pt>
                <c:pt idx="38020">
                  <c:v>31.309388727591902</c:v>
                </c:pt>
                <c:pt idx="38021">
                  <c:v>31.309544831049099</c:v>
                </c:pt>
                <c:pt idx="38022">
                  <c:v>31.309700934006699</c:v>
                </c:pt>
                <c:pt idx="38023">
                  <c:v>31.309857036464699</c:v>
                </c:pt>
                <c:pt idx="38024">
                  <c:v>31.310013138422999</c:v>
                </c:pt>
                <c:pt idx="38025">
                  <c:v>31.310169239881599</c:v>
                </c:pt>
                <c:pt idx="38026">
                  <c:v>31.310325340840599</c:v>
                </c:pt>
                <c:pt idx="38027">
                  <c:v>31.310481441299999</c:v>
                </c:pt>
                <c:pt idx="38028">
                  <c:v>31.310637541259698</c:v>
                </c:pt>
                <c:pt idx="38029">
                  <c:v>31.310793640719801</c:v>
                </c:pt>
                <c:pt idx="38030">
                  <c:v>31.3109497396803</c:v>
                </c:pt>
                <c:pt idx="38031">
                  <c:v>31.311105838141099</c:v>
                </c:pt>
                <c:pt idx="38032">
                  <c:v>31.311261936102301</c:v>
                </c:pt>
                <c:pt idx="38033">
                  <c:v>31.3114180335639</c:v>
                </c:pt>
                <c:pt idx="38034">
                  <c:v>31.311574130525798</c:v>
                </c:pt>
                <c:pt idx="38035">
                  <c:v>31.3117302269881</c:v>
                </c:pt>
                <c:pt idx="38036">
                  <c:v>31.311886322950802</c:v>
                </c:pt>
                <c:pt idx="38037">
                  <c:v>31.3120424184138</c:v>
                </c:pt>
                <c:pt idx="38038">
                  <c:v>31.312198513377201</c:v>
                </c:pt>
                <c:pt idx="38039">
                  <c:v>31.312354607841002</c:v>
                </c:pt>
                <c:pt idx="38040">
                  <c:v>31.312510701805198</c:v>
                </c:pt>
                <c:pt idx="38041">
                  <c:v>31.312666795269699</c:v>
                </c:pt>
                <c:pt idx="38042">
                  <c:v>31.312822888234699</c:v>
                </c:pt>
                <c:pt idx="38043">
                  <c:v>31.312978980699999</c:v>
                </c:pt>
                <c:pt idx="38044">
                  <c:v>31.313135072665698</c:v>
                </c:pt>
                <c:pt idx="38045">
                  <c:v>31.313291164131801</c:v>
                </c:pt>
                <c:pt idx="38046">
                  <c:v>31.3134472550983</c:v>
                </c:pt>
                <c:pt idx="38047">
                  <c:v>31.313603345565198</c:v>
                </c:pt>
                <c:pt idx="38048">
                  <c:v>31.3137594355324</c:v>
                </c:pt>
                <c:pt idx="38049">
                  <c:v>31.313915525000098</c:v>
                </c:pt>
                <c:pt idx="38050">
                  <c:v>31.314071613968199</c:v>
                </c:pt>
                <c:pt idx="38051">
                  <c:v>31.3142277024366</c:v>
                </c:pt>
                <c:pt idx="38052">
                  <c:v>31.3143837904055</c:v>
                </c:pt>
                <c:pt idx="38053">
                  <c:v>31.314539877874701</c:v>
                </c:pt>
                <c:pt idx="38054">
                  <c:v>31.3146959648444</c:v>
                </c:pt>
                <c:pt idx="38055">
                  <c:v>31.3148520513144</c:v>
                </c:pt>
                <c:pt idx="38056">
                  <c:v>31.315008137284899</c:v>
                </c:pt>
                <c:pt idx="38057">
                  <c:v>31.315164222755701</c:v>
                </c:pt>
                <c:pt idx="38058">
                  <c:v>31.315320307726999</c:v>
                </c:pt>
                <c:pt idx="38059">
                  <c:v>31.3154763921987</c:v>
                </c:pt>
                <c:pt idx="38060">
                  <c:v>31.315632476170801</c:v>
                </c:pt>
                <c:pt idx="38061">
                  <c:v>31.315788559643298</c:v>
                </c:pt>
                <c:pt idx="38062">
                  <c:v>31.315944642616198</c:v>
                </c:pt>
                <c:pt idx="38063">
                  <c:v>31.316100725089601</c:v>
                </c:pt>
                <c:pt idx="38064">
                  <c:v>31.316256807063301</c:v>
                </c:pt>
                <c:pt idx="38065">
                  <c:v>31.316412888537499</c:v>
                </c:pt>
                <c:pt idx="38066">
                  <c:v>31.316568969512101</c:v>
                </c:pt>
                <c:pt idx="38067">
                  <c:v>31.316725049987099</c:v>
                </c:pt>
                <c:pt idx="38068">
                  <c:v>31.3168811299625</c:v>
                </c:pt>
                <c:pt idx="38069">
                  <c:v>31.3170372094384</c:v>
                </c:pt>
                <c:pt idx="38070">
                  <c:v>31.3171932884147</c:v>
                </c:pt>
                <c:pt idx="38071">
                  <c:v>31.317349366891399</c:v>
                </c:pt>
                <c:pt idx="38072">
                  <c:v>31.317505444868601</c:v>
                </c:pt>
                <c:pt idx="38073">
                  <c:v>31.317661522346199</c:v>
                </c:pt>
                <c:pt idx="38074">
                  <c:v>31.317817599324201</c:v>
                </c:pt>
                <c:pt idx="38075">
                  <c:v>31.317973675802602</c:v>
                </c:pt>
                <c:pt idx="38076">
                  <c:v>31.318129751781498</c:v>
                </c:pt>
                <c:pt idx="38077">
                  <c:v>31.318285827260802</c:v>
                </c:pt>
                <c:pt idx="38078">
                  <c:v>31.3184419022406</c:v>
                </c:pt>
                <c:pt idx="38079">
                  <c:v>31.318597976720799</c:v>
                </c:pt>
                <c:pt idx="38080">
                  <c:v>31.3187540507015</c:v>
                </c:pt>
                <c:pt idx="38081">
                  <c:v>31.318910124182501</c:v>
                </c:pt>
                <c:pt idx="38082">
                  <c:v>31.319066197164101</c:v>
                </c:pt>
                <c:pt idx="38083">
                  <c:v>31.319222269646101</c:v>
                </c:pt>
                <c:pt idx="38084">
                  <c:v>31.3193783416285</c:v>
                </c:pt>
                <c:pt idx="38085">
                  <c:v>31.319534413111398</c:v>
                </c:pt>
                <c:pt idx="38086">
                  <c:v>31.319690484094799</c:v>
                </c:pt>
                <c:pt idx="38087">
                  <c:v>31.319846554578501</c:v>
                </c:pt>
                <c:pt idx="38088">
                  <c:v>31.3200026245628</c:v>
                </c:pt>
                <c:pt idx="38089">
                  <c:v>31.3201586940475</c:v>
                </c:pt>
                <c:pt idx="38090">
                  <c:v>31.320314763032702</c:v>
                </c:pt>
                <c:pt idx="38091">
                  <c:v>31.3204708315183</c:v>
                </c:pt>
                <c:pt idx="38092">
                  <c:v>31.320626899504401</c:v>
                </c:pt>
                <c:pt idx="38093">
                  <c:v>31.320782966991001</c:v>
                </c:pt>
                <c:pt idx="38094">
                  <c:v>31.320939033978</c:v>
                </c:pt>
                <c:pt idx="38095">
                  <c:v>31.321095100465499</c:v>
                </c:pt>
                <c:pt idx="38096">
                  <c:v>31.321251166453401</c:v>
                </c:pt>
                <c:pt idx="38097">
                  <c:v>31.321407231941802</c:v>
                </c:pt>
                <c:pt idx="38098">
                  <c:v>31.321563296930702</c:v>
                </c:pt>
                <c:pt idx="38099">
                  <c:v>31.321719361420101</c:v>
                </c:pt>
                <c:pt idx="38100">
                  <c:v>31.321875425409999</c:v>
                </c:pt>
                <c:pt idx="38101">
                  <c:v>31.322031488900301</c:v>
                </c:pt>
                <c:pt idx="38102">
                  <c:v>31.322187551891101</c:v>
                </c:pt>
                <c:pt idx="38103">
                  <c:v>31.322343614382401</c:v>
                </c:pt>
                <c:pt idx="38104">
                  <c:v>31.3224996763741</c:v>
                </c:pt>
                <c:pt idx="38105">
                  <c:v>31.322655737866398</c:v>
                </c:pt>
                <c:pt idx="38106">
                  <c:v>31.322811798859099</c:v>
                </c:pt>
                <c:pt idx="38107">
                  <c:v>31.3229678593523</c:v>
                </c:pt>
                <c:pt idx="38108">
                  <c:v>31.323123919345999</c:v>
                </c:pt>
                <c:pt idx="38109">
                  <c:v>31.323279978840201</c:v>
                </c:pt>
                <c:pt idx="38110">
                  <c:v>31.323436037834899</c:v>
                </c:pt>
                <c:pt idx="38111">
                  <c:v>31.32359209633</c:v>
                </c:pt>
                <c:pt idx="38112">
                  <c:v>31.323748154325699</c:v>
                </c:pt>
                <c:pt idx="38113">
                  <c:v>31.323904211821901</c:v>
                </c:pt>
                <c:pt idx="38114">
                  <c:v>31.324060268818499</c:v>
                </c:pt>
                <c:pt idx="38115">
                  <c:v>31.3242163253157</c:v>
                </c:pt>
                <c:pt idx="38116">
                  <c:v>31.324372381313399</c:v>
                </c:pt>
                <c:pt idx="38117">
                  <c:v>31.324528436811502</c:v>
                </c:pt>
                <c:pt idx="38118">
                  <c:v>31.324684491810199</c:v>
                </c:pt>
                <c:pt idx="38119">
                  <c:v>31.3248405463094</c:v>
                </c:pt>
                <c:pt idx="38120">
                  <c:v>31.324996600308999</c:v>
                </c:pt>
                <c:pt idx="38121">
                  <c:v>31.325152653809202</c:v>
                </c:pt>
                <c:pt idx="38122">
                  <c:v>31.325308706809899</c:v>
                </c:pt>
                <c:pt idx="38123">
                  <c:v>31.3254647593111</c:v>
                </c:pt>
                <c:pt idx="38124">
                  <c:v>31.325620811312898</c:v>
                </c:pt>
                <c:pt idx="38125">
                  <c:v>31.325776862815101</c:v>
                </c:pt>
                <c:pt idx="38126">
                  <c:v>31.325932913817802</c:v>
                </c:pt>
                <c:pt idx="38127">
                  <c:v>31.326088964321102</c:v>
                </c:pt>
                <c:pt idx="38128">
                  <c:v>31.3262450143249</c:v>
                </c:pt>
                <c:pt idx="38129">
                  <c:v>31.326401063829199</c:v>
                </c:pt>
                <c:pt idx="38130">
                  <c:v>31.326557112833999</c:v>
                </c:pt>
                <c:pt idx="38131">
                  <c:v>31.326713161339399</c:v>
                </c:pt>
                <c:pt idx="38132">
                  <c:v>31.326869209345301</c:v>
                </c:pt>
                <c:pt idx="38133">
                  <c:v>31.327025256851702</c:v>
                </c:pt>
                <c:pt idx="38134">
                  <c:v>31.327181303858598</c:v>
                </c:pt>
                <c:pt idx="38135">
                  <c:v>31.327337350366101</c:v>
                </c:pt>
                <c:pt idx="38136">
                  <c:v>31.327493396374098</c:v>
                </c:pt>
                <c:pt idx="38137">
                  <c:v>31.327649441882599</c:v>
                </c:pt>
                <c:pt idx="38138">
                  <c:v>31.327805486891702</c:v>
                </c:pt>
                <c:pt idx="38139">
                  <c:v>31.3279615314013</c:v>
                </c:pt>
                <c:pt idx="38140">
                  <c:v>31.3281175754115</c:v>
                </c:pt>
                <c:pt idx="38141">
                  <c:v>31.3282736189222</c:v>
                </c:pt>
                <c:pt idx="38142">
                  <c:v>31.328429661933399</c:v>
                </c:pt>
                <c:pt idx="38143">
                  <c:v>31.328585704445199</c:v>
                </c:pt>
                <c:pt idx="38144">
                  <c:v>31.328741746457499</c:v>
                </c:pt>
                <c:pt idx="38145">
                  <c:v>31.328897787970298</c:v>
                </c:pt>
                <c:pt idx="38146">
                  <c:v>31.329053828983799</c:v>
                </c:pt>
                <c:pt idx="38147">
                  <c:v>31.329209869497699</c:v>
                </c:pt>
                <c:pt idx="38148">
                  <c:v>31.329365909512202</c:v>
                </c:pt>
                <c:pt idx="38149">
                  <c:v>31.329521949027299</c:v>
                </c:pt>
                <c:pt idx="38150">
                  <c:v>31.329677988042899</c:v>
                </c:pt>
                <c:pt idx="38151">
                  <c:v>31.329834026559102</c:v>
                </c:pt>
                <c:pt idx="38152">
                  <c:v>31.329990064575799</c:v>
                </c:pt>
                <c:pt idx="38153">
                  <c:v>31.330146102093099</c:v>
                </c:pt>
                <c:pt idx="38154">
                  <c:v>31.330302139111001</c:v>
                </c:pt>
                <c:pt idx="38155">
                  <c:v>31.330458175629399</c:v>
                </c:pt>
                <c:pt idx="38156">
                  <c:v>31.330614211648399</c:v>
                </c:pt>
                <c:pt idx="38157">
                  <c:v>31.330770247167901</c:v>
                </c:pt>
                <c:pt idx="38158">
                  <c:v>31.330926282188098</c:v>
                </c:pt>
                <c:pt idx="38159">
                  <c:v>31.331082316708802</c:v>
                </c:pt>
                <c:pt idx="38160">
                  <c:v>31.331238350730001</c:v>
                </c:pt>
                <c:pt idx="38161">
                  <c:v>31.331394384251801</c:v>
                </c:pt>
                <c:pt idx="38162">
                  <c:v>31.331550417274201</c:v>
                </c:pt>
                <c:pt idx="38163">
                  <c:v>31.331706449797199</c:v>
                </c:pt>
                <c:pt idx="38164">
                  <c:v>31.331862481820799</c:v>
                </c:pt>
                <c:pt idx="38165">
                  <c:v>31.332018513344899</c:v>
                </c:pt>
                <c:pt idx="38166">
                  <c:v>31.3321745443696</c:v>
                </c:pt>
                <c:pt idx="38167">
                  <c:v>31.3323305748949</c:v>
                </c:pt>
                <c:pt idx="38168">
                  <c:v>31.332486604920799</c:v>
                </c:pt>
                <c:pt idx="38169">
                  <c:v>31.3326426344473</c:v>
                </c:pt>
                <c:pt idx="38170">
                  <c:v>31.3327986634743</c:v>
                </c:pt>
                <c:pt idx="38171">
                  <c:v>31.332954692001898</c:v>
                </c:pt>
                <c:pt idx="38172">
                  <c:v>31.333110720030199</c:v>
                </c:pt>
                <c:pt idx="38173">
                  <c:v>31.333266747559001</c:v>
                </c:pt>
                <c:pt idx="38174">
                  <c:v>31.333422774588399</c:v>
                </c:pt>
                <c:pt idx="38175">
                  <c:v>31.333578801118399</c:v>
                </c:pt>
                <c:pt idx="38176">
                  <c:v>31.333734827149001</c:v>
                </c:pt>
                <c:pt idx="38177">
                  <c:v>31.333890852680199</c:v>
                </c:pt>
                <c:pt idx="38178">
                  <c:v>31.334046877712002</c:v>
                </c:pt>
                <c:pt idx="38179">
                  <c:v>31.3342029022444</c:v>
                </c:pt>
                <c:pt idx="38180">
                  <c:v>31.3343589262774</c:v>
                </c:pt>
                <c:pt idx="38181">
                  <c:v>31.334514949810998</c:v>
                </c:pt>
                <c:pt idx="38182">
                  <c:v>31.334670972845199</c:v>
                </c:pt>
                <c:pt idx="38183">
                  <c:v>31.334826995380102</c:v>
                </c:pt>
                <c:pt idx="38184">
                  <c:v>31.3349830174155</c:v>
                </c:pt>
                <c:pt idx="38185">
                  <c:v>31.3351390389515</c:v>
                </c:pt>
                <c:pt idx="38186">
                  <c:v>31.335295059988201</c:v>
                </c:pt>
                <c:pt idx="38187">
                  <c:v>31.335451080525502</c:v>
                </c:pt>
                <c:pt idx="38188">
                  <c:v>31.335607100563301</c:v>
                </c:pt>
                <c:pt idx="38189">
                  <c:v>31.335763120101799</c:v>
                </c:pt>
                <c:pt idx="38190">
                  <c:v>31.335919139140898</c:v>
                </c:pt>
                <c:pt idx="38191">
                  <c:v>31.3360751576807</c:v>
                </c:pt>
                <c:pt idx="38192">
                  <c:v>31.336231175721</c:v>
                </c:pt>
                <c:pt idx="38193">
                  <c:v>31.336387193261999</c:v>
                </c:pt>
                <c:pt idx="38194">
                  <c:v>31.336543210303599</c:v>
                </c:pt>
                <c:pt idx="38195">
                  <c:v>31.336699226845901</c:v>
                </c:pt>
                <c:pt idx="38196">
                  <c:v>31.336855242888699</c:v>
                </c:pt>
                <c:pt idx="38197">
                  <c:v>31.337011258432199</c:v>
                </c:pt>
                <c:pt idx="38198">
                  <c:v>31.3371672734763</c:v>
                </c:pt>
                <c:pt idx="38199">
                  <c:v>31.3373232880211</c:v>
                </c:pt>
                <c:pt idx="38200">
                  <c:v>31.337479302066502</c:v>
                </c:pt>
                <c:pt idx="38201">
                  <c:v>31.337635315612498</c:v>
                </c:pt>
                <c:pt idx="38202">
                  <c:v>31.3377913286592</c:v>
                </c:pt>
                <c:pt idx="38203">
                  <c:v>31.337947341206402</c:v>
                </c:pt>
                <c:pt idx="38204">
                  <c:v>31.3381033532544</c:v>
                </c:pt>
                <c:pt idx="38205">
                  <c:v>31.338259364803001</c:v>
                </c:pt>
                <c:pt idx="38206">
                  <c:v>31.3384153758522</c:v>
                </c:pt>
                <c:pt idx="38207">
                  <c:v>31.338571386402101</c:v>
                </c:pt>
                <c:pt idx="38208">
                  <c:v>31.338727396452601</c:v>
                </c:pt>
                <c:pt idx="38209">
                  <c:v>31.338883406003799</c:v>
                </c:pt>
                <c:pt idx="38210">
                  <c:v>31.339039415055598</c:v>
                </c:pt>
                <c:pt idx="38211">
                  <c:v>31.3391954236081</c:v>
                </c:pt>
                <c:pt idx="38212">
                  <c:v>31.3393514316612</c:v>
                </c:pt>
                <c:pt idx="38213">
                  <c:v>31.339507439215001</c:v>
                </c:pt>
                <c:pt idx="38214">
                  <c:v>31.339663446269402</c:v>
                </c:pt>
                <c:pt idx="38215">
                  <c:v>31.3398194528245</c:v>
                </c:pt>
                <c:pt idx="38216">
                  <c:v>31.3399754588802</c:v>
                </c:pt>
                <c:pt idx="38217">
                  <c:v>31.340131464436698</c:v>
                </c:pt>
                <c:pt idx="38218">
                  <c:v>31.340287469493699</c:v>
                </c:pt>
                <c:pt idx="38219">
                  <c:v>31.340443474051501</c:v>
                </c:pt>
                <c:pt idx="38220">
                  <c:v>31.340599478109901</c:v>
                </c:pt>
                <c:pt idx="38221">
                  <c:v>31.340755481668999</c:v>
                </c:pt>
                <c:pt idx="38222">
                  <c:v>31.3409114847287</c:v>
                </c:pt>
                <c:pt idx="38223">
                  <c:v>31.341067487289099</c:v>
                </c:pt>
                <c:pt idx="38224">
                  <c:v>31.341223489350199</c:v>
                </c:pt>
                <c:pt idx="38225">
                  <c:v>31.341379490912001</c:v>
                </c:pt>
                <c:pt idx="38226">
                  <c:v>31.341535491974401</c:v>
                </c:pt>
                <c:pt idx="38227">
                  <c:v>31.341691492537599</c:v>
                </c:pt>
                <c:pt idx="38228">
                  <c:v>31.3418474926013</c:v>
                </c:pt>
                <c:pt idx="38229">
                  <c:v>31.342003492165802</c:v>
                </c:pt>
                <c:pt idx="38230">
                  <c:v>31.342159491231001</c:v>
                </c:pt>
                <c:pt idx="38231">
                  <c:v>31.3423154897968</c:v>
                </c:pt>
                <c:pt idx="38232">
                  <c:v>31.342471487863399</c:v>
                </c:pt>
                <c:pt idx="38233">
                  <c:v>31.342627485430601</c:v>
                </c:pt>
                <c:pt idx="38234">
                  <c:v>31.342783482498501</c:v>
                </c:pt>
                <c:pt idx="38235">
                  <c:v>31.342939479067098</c:v>
                </c:pt>
                <c:pt idx="38236">
                  <c:v>31.343095475136401</c:v>
                </c:pt>
                <c:pt idx="38237">
                  <c:v>31.343251470706299</c:v>
                </c:pt>
                <c:pt idx="38238">
                  <c:v>31.343407465776998</c:v>
                </c:pt>
                <c:pt idx="38239">
                  <c:v>31.343563460348399</c:v>
                </c:pt>
                <c:pt idx="38240">
                  <c:v>31.343719454420501</c:v>
                </c:pt>
                <c:pt idx="38241">
                  <c:v>31.343875447993199</c:v>
                </c:pt>
                <c:pt idx="38242">
                  <c:v>31.344031441066701</c:v>
                </c:pt>
                <c:pt idx="38243">
                  <c:v>31.344187433640901</c:v>
                </c:pt>
                <c:pt idx="38244">
                  <c:v>31.344343425715799</c:v>
                </c:pt>
                <c:pt idx="38245">
                  <c:v>31.344499417291299</c:v>
                </c:pt>
                <c:pt idx="38246">
                  <c:v>31.344655408367601</c:v>
                </c:pt>
                <c:pt idx="38247">
                  <c:v>31.3448113989446</c:v>
                </c:pt>
                <c:pt idx="38248">
                  <c:v>31.344967389022301</c:v>
                </c:pt>
                <c:pt idx="38249">
                  <c:v>31.3451233786008</c:v>
                </c:pt>
                <c:pt idx="38250">
                  <c:v>31.3452793676799</c:v>
                </c:pt>
                <c:pt idx="38251">
                  <c:v>31.345435356259799</c:v>
                </c:pt>
                <c:pt idx="38252">
                  <c:v>31.345591344340299</c:v>
                </c:pt>
                <c:pt idx="38253">
                  <c:v>31.345747331921601</c:v>
                </c:pt>
                <c:pt idx="38254">
                  <c:v>31.3459033190036</c:v>
                </c:pt>
                <c:pt idx="38255">
                  <c:v>31.346059305586401</c:v>
                </c:pt>
                <c:pt idx="38256">
                  <c:v>31.3462152916698</c:v>
                </c:pt>
                <c:pt idx="38257">
                  <c:v>31.346371277254001</c:v>
                </c:pt>
                <c:pt idx="38258">
                  <c:v>31.346527262338899</c:v>
                </c:pt>
                <c:pt idx="38259">
                  <c:v>31.346683246924599</c:v>
                </c:pt>
                <c:pt idx="38260">
                  <c:v>31.3468392310109</c:v>
                </c:pt>
                <c:pt idx="38261">
                  <c:v>31.346995214598</c:v>
                </c:pt>
                <c:pt idx="38262">
                  <c:v>31.3471511976859</c:v>
                </c:pt>
                <c:pt idx="38263">
                  <c:v>31.347307180274399</c:v>
                </c:pt>
                <c:pt idx="38264">
                  <c:v>31.347463162363699</c:v>
                </c:pt>
                <c:pt idx="38265">
                  <c:v>31.3476191439538</c:v>
                </c:pt>
                <c:pt idx="38266">
                  <c:v>31.347775125044599</c:v>
                </c:pt>
                <c:pt idx="38267">
                  <c:v>31.3479311056361</c:v>
                </c:pt>
                <c:pt idx="38268">
                  <c:v>31.348087085728299</c:v>
                </c:pt>
                <c:pt idx="38269">
                  <c:v>31.348243065321402</c:v>
                </c:pt>
                <c:pt idx="38270">
                  <c:v>31.3483990444151</c:v>
                </c:pt>
                <c:pt idx="38271">
                  <c:v>31.348555023009599</c:v>
                </c:pt>
                <c:pt idx="38272">
                  <c:v>31.348711001104899</c:v>
                </c:pt>
                <c:pt idx="38273">
                  <c:v>31.348866978700901</c:v>
                </c:pt>
                <c:pt idx="38274">
                  <c:v>31.349022955797601</c:v>
                </c:pt>
                <c:pt idx="38275">
                  <c:v>31.349178932395098</c:v>
                </c:pt>
                <c:pt idx="38276">
                  <c:v>31.3493349084934</c:v>
                </c:pt>
                <c:pt idx="38277">
                  <c:v>31.3494908840924</c:v>
                </c:pt>
                <c:pt idx="38278">
                  <c:v>31.349646859192202</c:v>
                </c:pt>
                <c:pt idx="38279">
                  <c:v>31.349802833792701</c:v>
                </c:pt>
                <c:pt idx="38280">
                  <c:v>31.349958807894001</c:v>
                </c:pt>
                <c:pt idx="38281">
                  <c:v>31.350114781496099</c:v>
                </c:pt>
                <c:pt idx="38282">
                  <c:v>31.350270754598998</c:v>
                </c:pt>
                <c:pt idx="38283">
                  <c:v>31.350426727202599</c:v>
                </c:pt>
                <c:pt idx="38284">
                  <c:v>31.350582699306901</c:v>
                </c:pt>
                <c:pt idx="38285">
                  <c:v>31.350738670912101</c:v>
                </c:pt>
                <c:pt idx="38286">
                  <c:v>31.350894642018002</c:v>
                </c:pt>
                <c:pt idx="38287">
                  <c:v>31.351050612624601</c:v>
                </c:pt>
                <c:pt idx="38288">
                  <c:v>31.3512065827321</c:v>
                </c:pt>
                <c:pt idx="38289">
                  <c:v>31.351362552340301</c:v>
                </c:pt>
                <c:pt idx="38290">
                  <c:v>31.3515185214493</c:v>
                </c:pt>
                <c:pt idx="38291">
                  <c:v>31.3516744900591</c:v>
                </c:pt>
                <c:pt idx="38292">
                  <c:v>31.351830458169701</c:v>
                </c:pt>
                <c:pt idx="38293">
                  <c:v>31.351986425781099</c:v>
                </c:pt>
                <c:pt idx="38294">
                  <c:v>31.352142392893199</c:v>
                </c:pt>
                <c:pt idx="38295">
                  <c:v>31.352298359506101</c:v>
                </c:pt>
                <c:pt idx="38296">
                  <c:v>31.352454325619799</c:v>
                </c:pt>
                <c:pt idx="38297">
                  <c:v>31.352610291234299</c:v>
                </c:pt>
                <c:pt idx="38298">
                  <c:v>31.3527662563496</c:v>
                </c:pt>
                <c:pt idx="38299">
                  <c:v>31.352922220965699</c:v>
                </c:pt>
                <c:pt idx="38300">
                  <c:v>31.353078185082602</c:v>
                </c:pt>
                <c:pt idx="38301">
                  <c:v>31.353234148700299</c:v>
                </c:pt>
                <c:pt idx="38302">
                  <c:v>31.353390111818701</c:v>
                </c:pt>
                <c:pt idx="38303">
                  <c:v>31.353546074438</c:v>
                </c:pt>
                <c:pt idx="38304">
                  <c:v>31.353702036558101</c:v>
                </c:pt>
                <c:pt idx="38305">
                  <c:v>31.353857998178899</c:v>
                </c:pt>
                <c:pt idx="38306">
                  <c:v>31.354013959300602</c:v>
                </c:pt>
                <c:pt idx="38307">
                  <c:v>31.354169919923098</c:v>
                </c:pt>
                <c:pt idx="38308">
                  <c:v>31.3543258800464</c:v>
                </c:pt>
                <c:pt idx="38309">
                  <c:v>31.354481839670498</c:v>
                </c:pt>
                <c:pt idx="38310">
                  <c:v>31.354637798795402</c:v>
                </c:pt>
                <c:pt idx="38311">
                  <c:v>31.354793757421099</c:v>
                </c:pt>
                <c:pt idx="38312">
                  <c:v>31.354949715547601</c:v>
                </c:pt>
                <c:pt idx="38313">
                  <c:v>31.355105673175</c:v>
                </c:pt>
                <c:pt idx="38314">
                  <c:v>31.355261630303101</c:v>
                </c:pt>
                <c:pt idx="38315">
                  <c:v>31.355417586932099</c:v>
                </c:pt>
                <c:pt idx="38316">
                  <c:v>31.355573543061901</c:v>
                </c:pt>
                <c:pt idx="38317">
                  <c:v>31.355729498692501</c:v>
                </c:pt>
                <c:pt idx="38318">
                  <c:v>31.355885453823898</c:v>
                </c:pt>
                <c:pt idx="38319">
                  <c:v>31.3560414084562</c:v>
                </c:pt>
                <c:pt idx="38320">
                  <c:v>31.356197362589299</c:v>
                </c:pt>
                <c:pt idx="38321">
                  <c:v>31.356353316223199</c:v>
                </c:pt>
                <c:pt idx="38322">
                  <c:v>31.356509269358</c:v>
                </c:pt>
                <c:pt idx="38323">
                  <c:v>31.356665221993499</c:v>
                </c:pt>
                <c:pt idx="38324">
                  <c:v>31.356821174129902</c:v>
                </c:pt>
                <c:pt idx="38325">
                  <c:v>31.356977125767202</c:v>
                </c:pt>
                <c:pt idx="38326">
                  <c:v>31.3571330769052</c:v>
                </c:pt>
                <c:pt idx="38327">
                  <c:v>31.357289027544201</c:v>
                </c:pt>
                <c:pt idx="38328">
                  <c:v>31.357444977683901</c:v>
                </c:pt>
                <c:pt idx="38329">
                  <c:v>31.357600927324501</c:v>
                </c:pt>
                <c:pt idx="38330">
                  <c:v>31.357756876465899</c:v>
                </c:pt>
                <c:pt idx="38331">
                  <c:v>31.357912825108201</c:v>
                </c:pt>
                <c:pt idx="38332">
                  <c:v>31.358068773251301</c:v>
                </c:pt>
                <c:pt idx="38333">
                  <c:v>31.358224720895301</c:v>
                </c:pt>
                <c:pt idx="38334">
                  <c:v>31.358380668040098</c:v>
                </c:pt>
                <c:pt idx="38335">
                  <c:v>31.3585366146858</c:v>
                </c:pt>
                <c:pt idx="38336">
                  <c:v>31.358692560832299</c:v>
                </c:pt>
                <c:pt idx="38337">
                  <c:v>31.358848506479699</c:v>
                </c:pt>
                <c:pt idx="38338">
                  <c:v>31.3590044516279</c:v>
                </c:pt>
                <c:pt idx="38339">
                  <c:v>31.359160396277002</c:v>
                </c:pt>
                <c:pt idx="38340">
                  <c:v>31.359316340426901</c:v>
                </c:pt>
                <c:pt idx="38341">
                  <c:v>31.3594722840777</c:v>
                </c:pt>
                <c:pt idx="38342">
                  <c:v>31.3596282272294</c:v>
                </c:pt>
                <c:pt idx="38343">
                  <c:v>31.359784169881902</c:v>
                </c:pt>
                <c:pt idx="38344">
                  <c:v>31.3599401120353</c:v>
                </c:pt>
                <c:pt idx="38345">
                  <c:v>31.360096053689499</c:v>
                </c:pt>
                <c:pt idx="38346">
                  <c:v>31.360251994844599</c:v>
                </c:pt>
                <c:pt idx="38347">
                  <c:v>31.3604079355006</c:v>
                </c:pt>
                <c:pt idx="38348">
                  <c:v>31.360563875657501</c:v>
                </c:pt>
                <c:pt idx="38349">
                  <c:v>31.3607198153152</c:v>
                </c:pt>
                <c:pt idx="38350">
                  <c:v>31.360875754473799</c:v>
                </c:pt>
                <c:pt idx="38351">
                  <c:v>31.361031693133299</c:v>
                </c:pt>
                <c:pt idx="38352">
                  <c:v>31.3611876312936</c:v>
                </c:pt>
                <c:pt idx="38353">
                  <c:v>31.361343568954901</c:v>
                </c:pt>
                <c:pt idx="38354">
                  <c:v>31.361499506116999</c:v>
                </c:pt>
                <c:pt idx="38355">
                  <c:v>31.361655442779998</c:v>
                </c:pt>
                <c:pt idx="38356">
                  <c:v>31.361811378943798</c:v>
                </c:pt>
                <c:pt idx="38357">
                  <c:v>31.361967314608599</c:v>
                </c:pt>
                <c:pt idx="38358">
                  <c:v>31.3621232497742</c:v>
                </c:pt>
                <c:pt idx="38359">
                  <c:v>31.362279184440801</c:v>
                </c:pt>
                <c:pt idx="38360">
                  <c:v>31.3624351186082</c:v>
                </c:pt>
                <c:pt idx="38361">
                  <c:v>31.3625910522765</c:v>
                </c:pt>
                <c:pt idx="38362">
                  <c:v>31.3627469854457</c:v>
                </c:pt>
                <c:pt idx="38363">
                  <c:v>31.3629029181158</c:v>
                </c:pt>
                <c:pt idx="38364">
                  <c:v>31.363058850286802</c:v>
                </c:pt>
                <c:pt idx="38365">
                  <c:v>31.3632147819587</c:v>
                </c:pt>
                <c:pt idx="38366">
                  <c:v>31.363370713131498</c:v>
                </c:pt>
                <c:pt idx="38367">
                  <c:v>31.363526643805201</c:v>
                </c:pt>
                <c:pt idx="38368">
                  <c:v>31.363682573979801</c:v>
                </c:pt>
                <c:pt idx="38369">
                  <c:v>31.363838503655298</c:v>
                </c:pt>
                <c:pt idx="38370">
                  <c:v>31.363994432831699</c:v>
                </c:pt>
                <c:pt idx="38371">
                  <c:v>31.364150361509001</c:v>
                </c:pt>
                <c:pt idx="38372">
                  <c:v>31.364306289687299</c:v>
                </c:pt>
                <c:pt idx="38373">
                  <c:v>31.364462217366398</c:v>
                </c:pt>
                <c:pt idx="38374">
                  <c:v>31.364618144546402</c:v>
                </c:pt>
                <c:pt idx="38375">
                  <c:v>31.364774071227401</c:v>
                </c:pt>
                <c:pt idx="38376">
                  <c:v>31.364929997409298</c:v>
                </c:pt>
                <c:pt idx="38377">
                  <c:v>31.365085923092</c:v>
                </c:pt>
                <c:pt idx="38378">
                  <c:v>31.365241848275801</c:v>
                </c:pt>
                <c:pt idx="38379">
                  <c:v>31.365397772960399</c:v>
                </c:pt>
                <c:pt idx="38380">
                  <c:v>31.365553697145899</c:v>
                </c:pt>
                <c:pt idx="38381">
                  <c:v>31.365709620832401</c:v>
                </c:pt>
                <c:pt idx="38382">
                  <c:v>31.365865544019801</c:v>
                </c:pt>
                <c:pt idx="38383">
                  <c:v>31.366021466708101</c:v>
                </c:pt>
                <c:pt idx="38384">
                  <c:v>31.366177388897398</c:v>
                </c:pt>
                <c:pt idx="38385">
                  <c:v>31.3663333105875</c:v>
                </c:pt>
                <c:pt idx="38386">
                  <c:v>31.366489231778601</c:v>
                </c:pt>
                <c:pt idx="38387">
                  <c:v>31.366645152470699</c:v>
                </c:pt>
                <c:pt idx="38388">
                  <c:v>31.366801072663701</c:v>
                </c:pt>
                <c:pt idx="38389">
                  <c:v>31.366956992357601</c:v>
                </c:pt>
                <c:pt idx="38390">
                  <c:v>31.3671129115524</c:v>
                </c:pt>
                <c:pt idx="38391">
                  <c:v>31.3672688302482</c:v>
                </c:pt>
                <c:pt idx="38392">
                  <c:v>31.3674247484449</c:v>
                </c:pt>
                <c:pt idx="38393">
                  <c:v>31.367580666142601</c:v>
                </c:pt>
                <c:pt idx="38394">
                  <c:v>31.367736583341198</c:v>
                </c:pt>
                <c:pt idx="38395">
                  <c:v>31.367892500040799</c:v>
                </c:pt>
                <c:pt idx="38396">
                  <c:v>31.368048416241301</c:v>
                </c:pt>
                <c:pt idx="38397">
                  <c:v>31.368204331942799</c:v>
                </c:pt>
                <c:pt idx="38398">
                  <c:v>31.368360247145201</c:v>
                </c:pt>
                <c:pt idx="38399">
                  <c:v>31.3685161618485</c:v>
                </c:pt>
                <c:pt idx="38400">
                  <c:v>31.3686720760528</c:v>
                </c:pt>
                <c:pt idx="38401">
                  <c:v>31.368827989758099</c:v>
                </c:pt>
                <c:pt idx="38402">
                  <c:v>31.368983902964299</c:v>
                </c:pt>
                <c:pt idx="38403">
                  <c:v>31.369139815671499</c:v>
                </c:pt>
                <c:pt idx="38404">
                  <c:v>31.369295727879599</c:v>
                </c:pt>
                <c:pt idx="38405">
                  <c:v>31.3694516395887</c:v>
                </c:pt>
                <c:pt idx="38406">
                  <c:v>31.369607550798801</c:v>
                </c:pt>
                <c:pt idx="38407">
                  <c:v>31.369763461509802</c:v>
                </c:pt>
                <c:pt idx="38408">
                  <c:v>31.369919371721799</c:v>
                </c:pt>
                <c:pt idx="38409">
                  <c:v>31.370075281434801</c:v>
                </c:pt>
                <c:pt idx="38410">
                  <c:v>31.370231190648699</c:v>
                </c:pt>
                <c:pt idx="38411">
                  <c:v>31.370387099363601</c:v>
                </c:pt>
                <c:pt idx="38412">
                  <c:v>31.370543007579499</c:v>
                </c:pt>
                <c:pt idx="38413">
                  <c:v>31.370698915296298</c:v>
                </c:pt>
                <c:pt idx="38414">
                  <c:v>31.370854822514101</c:v>
                </c:pt>
                <c:pt idx="38415">
                  <c:v>31.3710107292329</c:v>
                </c:pt>
                <c:pt idx="38416">
                  <c:v>31.371166635452699</c:v>
                </c:pt>
                <c:pt idx="38417">
                  <c:v>31.371322541173502</c:v>
                </c:pt>
                <c:pt idx="38418">
                  <c:v>31.371478446395201</c:v>
                </c:pt>
                <c:pt idx="38419">
                  <c:v>31.371634351117901</c:v>
                </c:pt>
                <c:pt idx="38420">
                  <c:v>31.371790255341601</c:v>
                </c:pt>
                <c:pt idx="38421">
                  <c:v>31.371946159066301</c:v>
                </c:pt>
                <c:pt idx="38422">
                  <c:v>31.372102062292001</c:v>
                </c:pt>
                <c:pt idx="38423">
                  <c:v>31.372257965018701</c:v>
                </c:pt>
                <c:pt idx="38424">
                  <c:v>31.372413867246401</c:v>
                </c:pt>
                <c:pt idx="38425">
                  <c:v>31.372569768975001</c:v>
                </c:pt>
                <c:pt idx="38426">
                  <c:v>31.372725670204701</c:v>
                </c:pt>
                <c:pt idx="38427">
                  <c:v>31.372881570935299</c:v>
                </c:pt>
                <c:pt idx="38428">
                  <c:v>31.373037471166999</c:v>
                </c:pt>
                <c:pt idx="38429">
                  <c:v>31.3731933708996</c:v>
                </c:pt>
                <c:pt idx="38430">
                  <c:v>31.3733492701333</c:v>
                </c:pt>
                <c:pt idx="38431">
                  <c:v>31.373505168867901</c:v>
                </c:pt>
                <c:pt idx="38432">
                  <c:v>31.373661067103601</c:v>
                </c:pt>
                <c:pt idx="38433">
                  <c:v>31.373816964840199</c:v>
                </c:pt>
                <c:pt idx="38434">
                  <c:v>31.373972862077899</c:v>
                </c:pt>
                <c:pt idx="38435">
                  <c:v>31.3741287588166</c:v>
                </c:pt>
                <c:pt idx="38436">
                  <c:v>31.3742846550563</c:v>
                </c:pt>
                <c:pt idx="38437">
                  <c:v>31.374440550797001</c:v>
                </c:pt>
                <c:pt idx="38438">
                  <c:v>31.374596446038701</c:v>
                </c:pt>
                <c:pt idx="38439">
                  <c:v>31.374752340781399</c:v>
                </c:pt>
                <c:pt idx="38440">
                  <c:v>31.374908235025099</c:v>
                </c:pt>
                <c:pt idx="38441">
                  <c:v>31.3750641287699</c:v>
                </c:pt>
                <c:pt idx="38442">
                  <c:v>31.3752200220157</c:v>
                </c:pt>
                <c:pt idx="38443">
                  <c:v>31.3753759147625</c:v>
                </c:pt>
                <c:pt idx="38444">
                  <c:v>31.375531807010301</c:v>
                </c:pt>
                <c:pt idx="38445">
                  <c:v>31.375687698759201</c:v>
                </c:pt>
                <c:pt idx="38446">
                  <c:v>31.375843590009101</c:v>
                </c:pt>
                <c:pt idx="38447">
                  <c:v>31.375999480760001</c:v>
                </c:pt>
                <c:pt idx="38448">
                  <c:v>31.376155371011901</c:v>
                </c:pt>
                <c:pt idx="38449">
                  <c:v>31.376311260764901</c:v>
                </c:pt>
                <c:pt idx="38450">
                  <c:v>31.3764671500189</c:v>
                </c:pt>
                <c:pt idx="38451">
                  <c:v>31.3766230387739</c:v>
                </c:pt>
                <c:pt idx="38452">
                  <c:v>31.376778927029999</c:v>
                </c:pt>
                <c:pt idx="38453">
                  <c:v>31.376934814787099</c:v>
                </c:pt>
                <c:pt idx="38454">
                  <c:v>31.377090702045201</c:v>
                </c:pt>
                <c:pt idx="38455">
                  <c:v>31.3772465888044</c:v>
                </c:pt>
                <c:pt idx="38456">
                  <c:v>31.377402475064699</c:v>
                </c:pt>
                <c:pt idx="38457">
                  <c:v>31.377558360825901</c:v>
                </c:pt>
                <c:pt idx="38458">
                  <c:v>31.377714246088299</c:v>
                </c:pt>
                <c:pt idx="38459">
                  <c:v>31.377870130851601</c:v>
                </c:pt>
                <c:pt idx="38460">
                  <c:v>31.378026015116099</c:v>
                </c:pt>
                <c:pt idx="38461">
                  <c:v>31.3781818988815</c:v>
                </c:pt>
                <c:pt idx="38462">
                  <c:v>31.378337782148002</c:v>
                </c:pt>
                <c:pt idx="38463">
                  <c:v>31.378493664915599</c:v>
                </c:pt>
                <c:pt idx="38464">
                  <c:v>31.378649547184299</c:v>
                </c:pt>
                <c:pt idx="38465">
                  <c:v>31.3788054289539</c:v>
                </c:pt>
                <c:pt idx="38466">
                  <c:v>31.3789613102247</c:v>
                </c:pt>
                <c:pt idx="38467">
                  <c:v>31.379117190996499</c:v>
                </c:pt>
                <c:pt idx="38468">
                  <c:v>31.379273071269399</c:v>
                </c:pt>
                <c:pt idx="38469">
                  <c:v>31.379428951043302</c:v>
                </c:pt>
                <c:pt idx="38470">
                  <c:v>31.379584830318301</c:v>
                </c:pt>
                <c:pt idx="38471">
                  <c:v>31.379740709094399</c:v>
                </c:pt>
                <c:pt idx="38472">
                  <c:v>31.379896587371501</c:v>
                </c:pt>
                <c:pt idx="38473">
                  <c:v>31.380052465149699</c:v>
                </c:pt>
                <c:pt idx="38474">
                  <c:v>31.380208342429</c:v>
                </c:pt>
                <c:pt idx="38475">
                  <c:v>31.380364219209302</c:v>
                </c:pt>
                <c:pt idx="38476">
                  <c:v>31.380520095490699</c:v>
                </c:pt>
                <c:pt idx="38477">
                  <c:v>31.380675971273199</c:v>
                </c:pt>
                <c:pt idx="38478">
                  <c:v>31.380831846556799</c:v>
                </c:pt>
                <c:pt idx="38479">
                  <c:v>31.380987721341398</c:v>
                </c:pt>
                <c:pt idx="38480">
                  <c:v>31.381143595627201</c:v>
                </c:pt>
                <c:pt idx="38481">
                  <c:v>31.381299469414</c:v>
                </c:pt>
                <c:pt idx="38482">
                  <c:v>31.381455342701901</c:v>
                </c:pt>
                <c:pt idx="38483">
                  <c:v>31.3816112154908</c:v>
                </c:pt>
                <c:pt idx="38484">
                  <c:v>31.381767087780901</c:v>
                </c:pt>
                <c:pt idx="38485">
                  <c:v>31.381922959572101</c:v>
                </c:pt>
                <c:pt idx="38486">
                  <c:v>31.382078830864302</c:v>
                </c:pt>
                <c:pt idx="38487">
                  <c:v>31.382234701657701</c:v>
                </c:pt>
                <c:pt idx="38488">
                  <c:v>31.382390571952101</c:v>
                </c:pt>
                <c:pt idx="38489">
                  <c:v>31.3825464417476</c:v>
                </c:pt>
                <c:pt idx="38490">
                  <c:v>31.382702311044302</c:v>
                </c:pt>
                <c:pt idx="38491">
                  <c:v>31.382858179842</c:v>
                </c:pt>
                <c:pt idx="38492">
                  <c:v>31.383014048140801</c:v>
                </c:pt>
                <c:pt idx="38493">
                  <c:v>31.383169915940702</c:v>
                </c:pt>
                <c:pt idx="38494">
                  <c:v>31.383325783241801</c:v>
                </c:pt>
                <c:pt idx="38495">
                  <c:v>31.383481650043901</c:v>
                </c:pt>
                <c:pt idx="38496">
                  <c:v>31.3836375163471</c:v>
                </c:pt>
                <c:pt idx="38497">
                  <c:v>31.383793382151499</c:v>
                </c:pt>
                <c:pt idx="38498">
                  <c:v>31.383949247456901</c:v>
                </c:pt>
                <c:pt idx="38499">
                  <c:v>31.384105112263502</c:v>
                </c:pt>
                <c:pt idx="38500">
                  <c:v>31.384260976571198</c:v>
                </c:pt>
                <c:pt idx="38501">
                  <c:v>31.384416840379998</c:v>
                </c:pt>
                <c:pt idx="38502">
                  <c:v>31.384572703689901</c:v>
                </c:pt>
                <c:pt idx="38503">
                  <c:v>31.3847285665009</c:v>
                </c:pt>
                <c:pt idx="38504">
                  <c:v>31.384884428813098</c:v>
                </c:pt>
                <c:pt idx="38505">
                  <c:v>31.3850402906263</c:v>
                </c:pt>
                <c:pt idx="38506">
                  <c:v>31.385196151940701</c:v>
                </c:pt>
                <c:pt idx="38507">
                  <c:v>31.385352012756201</c:v>
                </c:pt>
                <c:pt idx="38508">
                  <c:v>31.3855078730729</c:v>
                </c:pt>
                <c:pt idx="38509">
                  <c:v>31.385663732890599</c:v>
                </c:pt>
                <c:pt idx="38510">
                  <c:v>31.385819592209501</c:v>
                </c:pt>
                <c:pt idx="38511">
                  <c:v>31.385975451029498</c:v>
                </c:pt>
                <c:pt idx="38512">
                  <c:v>31.386131309350699</c:v>
                </c:pt>
                <c:pt idx="38513">
                  <c:v>31.386287167172998</c:v>
                </c:pt>
                <c:pt idx="38514">
                  <c:v>31.386443024496401</c:v>
                </c:pt>
                <c:pt idx="38515">
                  <c:v>31.386598881321</c:v>
                </c:pt>
                <c:pt idx="38516">
                  <c:v>31.386754737646701</c:v>
                </c:pt>
                <c:pt idx="38517">
                  <c:v>31.386910593473502</c:v>
                </c:pt>
                <c:pt idx="38518">
                  <c:v>31.387066448801502</c:v>
                </c:pt>
                <c:pt idx="38519">
                  <c:v>31.387222303630601</c:v>
                </c:pt>
                <c:pt idx="38520">
                  <c:v>31.387378157960899</c:v>
                </c:pt>
                <c:pt idx="38521">
                  <c:v>31.387534011792301</c:v>
                </c:pt>
                <c:pt idx="38522">
                  <c:v>31.387689865124798</c:v>
                </c:pt>
                <c:pt idx="38523">
                  <c:v>31.387845717958498</c:v>
                </c:pt>
                <c:pt idx="38524">
                  <c:v>31.388001570293401</c:v>
                </c:pt>
                <c:pt idx="38525">
                  <c:v>31.3881574221294</c:v>
                </c:pt>
                <c:pt idx="38526">
                  <c:v>31.388313273466601</c:v>
                </c:pt>
                <c:pt idx="38527">
                  <c:v>31.388469124304901</c:v>
                </c:pt>
                <c:pt idx="38528">
                  <c:v>31.388624974644401</c:v>
                </c:pt>
                <c:pt idx="38529">
                  <c:v>31.388780824485</c:v>
                </c:pt>
                <c:pt idx="38530">
                  <c:v>31.388936673826802</c:v>
                </c:pt>
                <c:pt idx="38531">
                  <c:v>31.389092522669799</c:v>
                </c:pt>
                <c:pt idx="38532">
                  <c:v>31.389248371013899</c:v>
                </c:pt>
                <c:pt idx="38533">
                  <c:v>31.389404218859202</c:v>
                </c:pt>
                <c:pt idx="38534">
                  <c:v>31.3895600662057</c:v>
                </c:pt>
                <c:pt idx="38535">
                  <c:v>31.389715913053301</c:v>
                </c:pt>
                <c:pt idx="38536">
                  <c:v>31.389871759402102</c:v>
                </c:pt>
                <c:pt idx="38537">
                  <c:v>31.390027605252001</c:v>
                </c:pt>
                <c:pt idx="38538">
                  <c:v>31.3901834506032</c:v>
                </c:pt>
                <c:pt idx="38539">
                  <c:v>31.390339295455501</c:v>
                </c:pt>
                <c:pt idx="38540">
                  <c:v>31.390495139809001</c:v>
                </c:pt>
                <c:pt idx="38541">
                  <c:v>31.390650983663601</c:v>
                </c:pt>
                <c:pt idx="38542">
                  <c:v>31.3908068270195</c:v>
                </c:pt>
                <c:pt idx="38543">
                  <c:v>31.390962669876501</c:v>
                </c:pt>
                <c:pt idx="38544">
                  <c:v>31.391118512234701</c:v>
                </c:pt>
                <c:pt idx="38545">
                  <c:v>31.391274354094101</c:v>
                </c:pt>
                <c:pt idx="38546">
                  <c:v>31.391430195454699</c:v>
                </c:pt>
                <c:pt idx="38547">
                  <c:v>31.3915860363165</c:v>
                </c:pt>
                <c:pt idx="38548">
                  <c:v>31.391741876679401</c:v>
                </c:pt>
                <c:pt idx="38549">
                  <c:v>31.3918977165436</c:v>
                </c:pt>
                <c:pt idx="38550">
                  <c:v>31.392053555908898</c:v>
                </c:pt>
                <c:pt idx="38551">
                  <c:v>31.392209394775499</c:v>
                </c:pt>
                <c:pt idx="38552">
                  <c:v>31.392365233143199</c:v>
                </c:pt>
                <c:pt idx="38553">
                  <c:v>31.392521071012101</c:v>
                </c:pt>
                <c:pt idx="38554">
                  <c:v>31.392676908382199</c:v>
                </c:pt>
                <c:pt idx="38555">
                  <c:v>31.3928327452536</c:v>
                </c:pt>
                <c:pt idx="38556">
                  <c:v>31.392988581626099</c:v>
                </c:pt>
                <c:pt idx="38557">
                  <c:v>31.393144417499801</c:v>
                </c:pt>
                <c:pt idx="38558">
                  <c:v>31.393300252874798</c:v>
                </c:pt>
                <c:pt idx="38559">
                  <c:v>31.393456087750899</c:v>
                </c:pt>
                <c:pt idx="38560">
                  <c:v>31.393611922128201</c:v>
                </c:pt>
                <c:pt idx="38561">
                  <c:v>31.393767756006799</c:v>
                </c:pt>
                <c:pt idx="38562">
                  <c:v>31.393923589386599</c:v>
                </c:pt>
                <c:pt idx="38563">
                  <c:v>31.394079422267598</c:v>
                </c:pt>
                <c:pt idx="38564">
                  <c:v>31.3942352546498</c:v>
                </c:pt>
                <c:pt idx="38565">
                  <c:v>31.394391086533201</c:v>
                </c:pt>
                <c:pt idx="38566">
                  <c:v>31.3945469179178</c:v>
                </c:pt>
                <c:pt idx="38567">
                  <c:v>31.394702748803699</c:v>
                </c:pt>
                <c:pt idx="38568">
                  <c:v>31.3948585791907</c:v>
                </c:pt>
                <c:pt idx="38569">
                  <c:v>31.395014409079</c:v>
                </c:pt>
                <c:pt idx="38570">
                  <c:v>31.395170238468602</c:v>
                </c:pt>
                <c:pt idx="38571">
                  <c:v>31.395326067359299</c:v>
                </c:pt>
                <c:pt idx="38572">
                  <c:v>31.395481895751299</c:v>
                </c:pt>
                <c:pt idx="38573">
                  <c:v>31.395637723644501</c:v>
                </c:pt>
                <c:pt idx="38574">
                  <c:v>31.395793551038899</c:v>
                </c:pt>
                <c:pt idx="38575">
                  <c:v>31.395949377934599</c:v>
                </c:pt>
                <c:pt idx="38576">
                  <c:v>31.396105204331501</c:v>
                </c:pt>
                <c:pt idx="38577">
                  <c:v>31.396261030229599</c:v>
                </c:pt>
                <c:pt idx="38578">
                  <c:v>31.396416855628999</c:v>
                </c:pt>
                <c:pt idx="38579">
                  <c:v>31.396572680529601</c:v>
                </c:pt>
                <c:pt idx="38580">
                  <c:v>31.396728504931399</c:v>
                </c:pt>
                <c:pt idx="38581">
                  <c:v>31.396884328834499</c:v>
                </c:pt>
                <c:pt idx="38582">
                  <c:v>31.397040152238802</c:v>
                </c:pt>
                <c:pt idx="38583">
                  <c:v>31.397195975144399</c:v>
                </c:pt>
                <c:pt idx="38584">
                  <c:v>31.397351797551298</c:v>
                </c:pt>
                <c:pt idx="38585">
                  <c:v>31.397507619459301</c:v>
                </c:pt>
                <c:pt idx="38586">
                  <c:v>31.397663440868602</c:v>
                </c:pt>
                <c:pt idx="38587">
                  <c:v>31.397819261779201</c:v>
                </c:pt>
                <c:pt idx="38588">
                  <c:v>31.397975082191</c:v>
                </c:pt>
                <c:pt idx="38589">
                  <c:v>31.3981309021041</c:v>
                </c:pt>
                <c:pt idx="38590">
                  <c:v>31.398286721518499</c:v>
                </c:pt>
                <c:pt idx="38591">
                  <c:v>31.3984425404341</c:v>
                </c:pt>
                <c:pt idx="38592">
                  <c:v>31.398598358850901</c:v>
                </c:pt>
                <c:pt idx="38593">
                  <c:v>31.398754176769</c:v>
                </c:pt>
                <c:pt idx="38594">
                  <c:v>31.398909994188401</c:v>
                </c:pt>
                <c:pt idx="38595">
                  <c:v>31.399065811109001</c:v>
                </c:pt>
                <c:pt idx="38596">
                  <c:v>31.399221627530899</c:v>
                </c:pt>
                <c:pt idx="38597">
                  <c:v>31.3993774434541</c:v>
                </c:pt>
                <c:pt idx="38598">
                  <c:v>31.399533258878598</c:v>
                </c:pt>
                <c:pt idx="38599">
                  <c:v>31.3996890738043</c:v>
                </c:pt>
                <c:pt idx="38600">
                  <c:v>31.3998448882313</c:v>
                </c:pt>
                <c:pt idx="38601">
                  <c:v>31.400000702159499</c:v>
                </c:pt>
                <c:pt idx="38602">
                  <c:v>31.400156515589</c:v>
                </c:pt>
                <c:pt idx="38603">
                  <c:v>31.400312328519899</c:v>
                </c:pt>
                <c:pt idx="38604">
                  <c:v>31.400468140951901</c:v>
                </c:pt>
                <c:pt idx="38605">
                  <c:v>31.400623952885301</c:v>
                </c:pt>
                <c:pt idx="38606">
                  <c:v>31.400779764319999</c:v>
                </c:pt>
                <c:pt idx="38607">
                  <c:v>31.4009355752559</c:v>
                </c:pt>
                <c:pt idx="38608">
                  <c:v>31.4010913856931</c:v>
                </c:pt>
                <c:pt idx="38609">
                  <c:v>31.401247195631601</c:v>
                </c:pt>
                <c:pt idx="38610">
                  <c:v>31.401403005071401</c:v>
                </c:pt>
                <c:pt idx="38611">
                  <c:v>31.4015588140125</c:v>
                </c:pt>
                <c:pt idx="38612">
                  <c:v>31.401714622454801</c:v>
                </c:pt>
                <c:pt idx="38613">
                  <c:v>31.4018704303985</c:v>
                </c:pt>
                <c:pt idx="38614">
                  <c:v>31.402026237843501</c:v>
                </c:pt>
                <c:pt idx="38615">
                  <c:v>31.402182044789701</c:v>
                </c:pt>
                <c:pt idx="38616">
                  <c:v>31.402337851237299</c:v>
                </c:pt>
                <c:pt idx="38617">
                  <c:v>31.402493657186099</c:v>
                </c:pt>
                <c:pt idx="38618">
                  <c:v>31.402649462636301</c:v>
                </c:pt>
                <c:pt idx="38619">
                  <c:v>31.402805267587699</c:v>
                </c:pt>
                <c:pt idx="38620">
                  <c:v>31.402961072040501</c:v>
                </c:pt>
                <c:pt idx="38621">
                  <c:v>31.403116875994499</c:v>
                </c:pt>
                <c:pt idx="38622">
                  <c:v>31.403272679449898</c:v>
                </c:pt>
                <c:pt idx="38623">
                  <c:v>31.4034284824066</c:v>
                </c:pt>
                <c:pt idx="38624">
                  <c:v>31.4035842848646</c:v>
                </c:pt>
                <c:pt idx="38625">
                  <c:v>31.403740086823898</c:v>
                </c:pt>
                <c:pt idx="38626">
                  <c:v>31.403895888284499</c:v>
                </c:pt>
                <c:pt idx="38627">
                  <c:v>31.404051689246401</c:v>
                </c:pt>
                <c:pt idx="38628">
                  <c:v>31.404207489709702</c:v>
                </c:pt>
                <c:pt idx="38629">
                  <c:v>31.404363289674201</c:v>
                </c:pt>
                <c:pt idx="38630">
                  <c:v>31.404519089140098</c:v>
                </c:pt>
                <c:pt idx="38631">
                  <c:v>31.404674888107301</c:v>
                </c:pt>
                <c:pt idx="38632">
                  <c:v>31.404830686575799</c:v>
                </c:pt>
                <c:pt idx="38633">
                  <c:v>31.404986484545699</c:v>
                </c:pt>
                <c:pt idx="38634">
                  <c:v>31.4051422820169</c:v>
                </c:pt>
                <c:pt idx="38635">
                  <c:v>31.4052980789894</c:v>
                </c:pt>
                <c:pt idx="38636">
                  <c:v>31.405453875463198</c:v>
                </c:pt>
                <c:pt idx="38637">
                  <c:v>31.405609671438398</c:v>
                </c:pt>
                <c:pt idx="38638">
                  <c:v>31.405765466914801</c:v>
                </c:pt>
                <c:pt idx="38639">
                  <c:v>31.405921261892701</c:v>
                </c:pt>
                <c:pt idx="38640">
                  <c:v>31.406077056371799</c:v>
                </c:pt>
                <c:pt idx="38641">
                  <c:v>31.4062328503523</c:v>
                </c:pt>
                <c:pt idx="38642">
                  <c:v>31.406388643834202</c:v>
                </c:pt>
                <c:pt idx="38643">
                  <c:v>31.406544436817398</c:v>
                </c:pt>
                <c:pt idx="38644">
                  <c:v>31.406700229301901</c:v>
                </c:pt>
                <c:pt idx="38645">
                  <c:v>31.406856021287801</c:v>
                </c:pt>
                <c:pt idx="38646">
                  <c:v>31.407011812775</c:v>
                </c:pt>
                <c:pt idx="38647">
                  <c:v>31.407167603763501</c:v>
                </c:pt>
                <c:pt idx="38648">
                  <c:v>31.4073233942534</c:v>
                </c:pt>
                <c:pt idx="38649">
                  <c:v>31.4074791842447</c:v>
                </c:pt>
                <c:pt idx="38650">
                  <c:v>31.407634973737299</c:v>
                </c:pt>
                <c:pt idx="38651">
                  <c:v>31.407790762731299</c:v>
                </c:pt>
                <c:pt idx="38652">
                  <c:v>31.407946551226601</c:v>
                </c:pt>
                <c:pt idx="38653">
                  <c:v>31.408102339223301</c:v>
                </c:pt>
                <c:pt idx="38654">
                  <c:v>31.4082581267213</c:v>
                </c:pt>
                <c:pt idx="38655">
                  <c:v>31.4084139137207</c:v>
                </c:pt>
                <c:pt idx="38656">
                  <c:v>31.408569700221399</c:v>
                </c:pt>
                <c:pt idx="38657">
                  <c:v>31.408725486223599</c:v>
                </c:pt>
                <c:pt idx="38658">
                  <c:v>31.408881271727001</c:v>
                </c:pt>
                <c:pt idx="38659">
                  <c:v>31.409037056731901</c:v>
                </c:pt>
                <c:pt idx="38660">
                  <c:v>31.409192841238099</c:v>
                </c:pt>
                <c:pt idx="38661">
                  <c:v>31.409348625245698</c:v>
                </c:pt>
                <c:pt idx="38662">
                  <c:v>31.4095044087546</c:v>
                </c:pt>
                <c:pt idx="38663">
                  <c:v>31.4096601917649</c:v>
                </c:pt>
                <c:pt idx="38664">
                  <c:v>31.409815974276601</c:v>
                </c:pt>
                <c:pt idx="38665">
                  <c:v>31.4099717562897</c:v>
                </c:pt>
                <c:pt idx="38666">
                  <c:v>31.4101275378042</c:v>
                </c:pt>
                <c:pt idx="38667">
                  <c:v>31.410283318819999</c:v>
                </c:pt>
                <c:pt idx="38668">
                  <c:v>31.4104390993372</c:v>
                </c:pt>
                <c:pt idx="38669">
                  <c:v>31.410594879355799</c:v>
                </c:pt>
                <c:pt idx="38670">
                  <c:v>31.410750658875799</c:v>
                </c:pt>
                <c:pt idx="38671">
                  <c:v>31.410906437897101</c:v>
                </c:pt>
                <c:pt idx="38672">
                  <c:v>31.4110622164199</c:v>
                </c:pt>
                <c:pt idx="38673">
                  <c:v>31.411217994444002</c:v>
                </c:pt>
                <c:pt idx="38674">
                  <c:v>31.411373771969501</c:v>
                </c:pt>
                <c:pt idx="38675">
                  <c:v>31.411529548996398</c:v>
                </c:pt>
                <c:pt idx="38676">
                  <c:v>31.4116853255248</c:v>
                </c:pt>
                <c:pt idx="38677">
                  <c:v>31.411841101554501</c:v>
                </c:pt>
                <c:pt idx="38678">
                  <c:v>31.411996877085599</c:v>
                </c:pt>
                <c:pt idx="38679">
                  <c:v>31.412152652118099</c:v>
                </c:pt>
                <c:pt idx="38680">
                  <c:v>31.412308426652</c:v>
                </c:pt>
                <c:pt idx="38681">
                  <c:v>31.4124642006872</c:v>
                </c:pt>
                <c:pt idx="38682">
                  <c:v>31.412619974223901</c:v>
                </c:pt>
                <c:pt idx="38683">
                  <c:v>31.412775747262099</c:v>
                </c:pt>
                <c:pt idx="38684">
                  <c:v>31.412931519801599</c:v>
                </c:pt>
                <c:pt idx="38685">
                  <c:v>31.413087291842501</c:v>
                </c:pt>
                <c:pt idx="38686">
                  <c:v>31.413243063384801</c:v>
                </c:pt>
                <c:pt idx="38687">
                  <c:v>31.413398834428499</c:v>
                </c:pt>
                <c:pt idx="38688">
                  <c:v>31.413554604973701</c:v>
                </c:pt>
                <c:pt idx="38689">
                  <c:v>31.413710375020202</c:v>
                </c:pt>
                <c:pt idx="38690">
                  <c:v>31.4138661445682</c:v>
                </c:pt>
                <c:pt idx="38691">
                  <c:v>31.414021913617599</c:v>
                </c:pt>
                <c:pt idx="38692">
                  <c:v>31.4141776821684</c:v>
                </c:pt>
                <c:pt idx="38693">
                  <c:v>31.414333450220699</c:v>
                </c:pt>
                <c:pt idx="38694">
                  <c:v>31.4144892177743</c:v>
                </c:pt>
                <c:pt idx="38695">
                  <c:v>31.414644984829401</c:v>
                </c:pt>
                <c:pt idx="38696">
                  <c:v>31.414800751385901</c:v>
                </c:pt>
                <c:pt idx="38697">
                  <c:v>31.414956517443802</c:v>
                </c:pt>
                <c:pt idx="38698">
                  <c:v>31.4151122830032</c:v>
                </c:pt>
                <c:pt idx="38699">
                  <c:v>31.415268048064</c:v>
                </c:pt>
                <c:pt idx="38700">
                  <c:v>31.415423812626202</c:v>
                </c:pt>
                <c:pt idx="38701">
                  <c:v>31.415579576689801</c:v>
                </c:pt>
                <c:pt idx="38702">
                  <c:v>31.415735340254901</c:v>
                </c:pt>
                <c:pt idx="38703">
                  <c:v>31.4158911033214</c:v>
                </c:pt>
                <c:pt idx="38704">
                  <c:v>31.416046865889399</c:v>
                </c:pt>
                <c:pt idx="38705">
                  <c:v>31.4162026279588</c:v>
                </c:pt>
                <c:pt idx="38706">
                  <c:v>31.416358389529599</c:v>
                </c:pt>
                <c:pt idx="38707">
                  <c:v>31.416514150601898</c:v>
                </c:pt>
                <c:pt idx="38708">
                  <c:v>31.4166699111756</c:v>
                </c:pt>
                <c:pt idx="38709">
                  <c:v>31.416825671250798</c:v>
                </c:pt>
                <c:pt idx="38710">
                  <c:v>31.416981430827398</c:v>
                </c:pt>
                <c:pt idx="38711">
                  <c:v>31.4171371899055</c:v>
                </c:pt>
                <c:pt idx="38712">
                  <c:v>31.417292948484999</c:v>
                </c:pt>
                <c:pt idx="38713">
                  <c:v>31.417448706565999</c:v>
                </c:pt>
                <c:pt idx="38714">
                  <c:v>31.4176044641484</c:v>
                </c:pt>
                <c:pt idx="38715">
                  <c:v>31.4177602212323</c:v>
                </c:pt>
                <c:pt idx="38716">
                  <c:v>31.4179159778176</c:v>
                </c:pt>
                <c:pt idx="38717">
                  <c:v>31.418071733904402</c:v>
                </c:pt>
                <c:pt idx="38718">
                  <c:v>31.418227489492601</c:v>
                </c:pt>
                <c:pt idx="38719">
                  <c:v>31.418383244582301</c:v>
                </c:pt>
                <c:pt idx="38720">
                  <c:v>31.418538999173499</c:v>
                </c:pt>
                <c:pt idx="38721">
                  <c:v>31.418694753266099</c:v>
                </c:pt>
                <c:pt idx="38722">
                  <c:v>31.418850506860299</c:v>
                </c:pt>
                <c:pt idx="38723">
                  <c:v>31.4190062599558</c:v>
                </c:pt>
                <c:pt idx="38724">
                  <c:v>31.419162012552899</c:v>
                </c:pt>
                <c:pt idx="38725">
                  <c:v>31.419317764651399</c:v>
                </c:pt>
                <c:pt idx="38726">
                  <c:v>31.419473516251401</c:v>
                </c:pt>
                <c:pt idx="38727">
                  <c:v>31.4196292673528</c:v>
                </c:pt>
                <c:pt idx="38728">
                  <c:v>31.4197850179558</c:v>
                </c:pt>
                <c:pt idx="38729">
                  <c:v>31.419940768060201</c:v>
                </c:pt>
                <c:pt idx="38730">
                  <c:v>31.420096517666099</c:v>
                </c:pt>
                <c:pt idx="38731">
                  <c:v>31.420252266773399</c:v>
                </c:pt>
                <c:pt idx="38732">
                  <c:v>31.4204080153823</c:v>
                </c:pt>
                <c:pt idx="38733">
                  <c:v>31.420563763492598</c:v>
                </c:pt>
                <c:pt idx="38734">
                  <c:v>31.420719511104501</c:v>
                </c:pt>
                <c:pt idx="38735">
                  <c:v>31.420875258217801</c:v>
                </c:pt>
                <c:pt idx="38736">
                  <c:v>31.421031004832599</c:v>
                </c:pt>
                <c:pt idx="38737">
                  <c:v>31.421186750948898</c:v>
                </c:pt>
                <c:pt idx="38738">
                  <c:v>31.421342496566599</c:v>
                </c:pt>
                <c:pt idx="38739">
                  <c:v>31.421498241685899</c:v>
                </c:pt>
                <c:pt idx="38740">
                  <c:v>31.421653986306701</c:v>
                </c:pt>
                <c:pt idx="38741">
                  <c:v>31.421809730428901</c:v>
                </c:pt>
                <c:pt idx="38742">
                  <c:v>31.421965474052701</c:v>
                </c:pt>
                <c:pt idx="38743">
                  <c:v>31.422121217177999</c:v>
                </c:pt>
                <c:pt idx="38744">
                  <c:v>31.422276959804702</c:v>
                </c:pt>
                <c:pt idx="38745">
                  <c:v>31.422432701933001</c:v>
                </c:pt>
                <c:pt idx="38746">
                  <c:v>31.422588443562798</c:v>
                </c:pt>
                <c:pt idx="38747">
                  <c:v>31.422744184694</c:v>
                </c:pt>
                <c:pt idx="38748">
                  <c:v>31.422899925326799</c:v>
                </c:pt>
                <c:pt idx="38749">
                  <c:v>31.423055665461099</c:v>
                </c:pt>
                <c:pt idx="38750">
                  <c:v>31.4232114050969</c:v>
                </c:pt>
                <c:pt idx="38751">
                  <c:v>31.423367144234302</c:v>
                </c:pt>
                <c:pt idx="38752">
                  <c:v>31.423522882873101</c:v>
                </c:pt>
                <c:pt idx="38753">
                  <c:v>31.423678621013401</c:v>
                </c:pt>
                <c:pt idx="38754">
                  <c:v>31.423834358655299</c:v>
                </c:pt>
                <c:pt idx="38755">
                  <c:v>31.4239900957987</c:v>
                </c:pt>
                <c:pt idx="38756">
                  <c:v>31.4241458324436</c:v>
                </c:pt>
                <c:pt idx="38757">
                  <c:v>31.42430156859</c:v>
                </c:pt>
                <c:pt idx="38758">
                  <c:v>31.424457304238</c:v>
                </c:pt>
                <c:pt idx="38759">
                  <c:v>31.424613039387399</c:v>
                </c:pt>
                <c:pt idx="38760">
                  <c:v>31.424768774038402</c:v>
                </c:pt>
                <c:pt idx="38761">
                  <c:v>31.424924508191001</c:v>
                </c:pt>
                <c:pt idx="38762">
                  <c:v>31.425080241844999</c:v>
                </c:pt>
                <c:pt idx="38763">
                  <c:v>31.4252359750006</c:v>
                </c:pt>
                <c:pt idx="38764">
                  <c:v>31.425391707657699</c:v>
                </c:pt>
                <c:pt idx="38765">
                  <c:v>31.425547439816398</c:v>
                </c:pt>
                <c:pt idx="38766">
                  <c:v>31.425703171476599</c:v>
                </c:pt>
                <c:pt idx="38767">
                  <c:v>31.4258589026383</c:v>
                </c:pt>
                <c:pt idx="38768">
                  <c:v>31.426014633301602</c:v>
                </c:pt>
                <c:pt idx="38769">
                  <c:v>31.426170363466401</c:v>
                </c:pt>
                <c:pt idx="38770">
                  <c:v>31.426326093132701</c:v>
                </c:pt>
                <c:pt idx="38771">
                  <c:v>31.426481822300602</c:v>
                </c:pt>
                <c:pt idx="38772">
                  <c:v>31.426637550970099</c:v>
                </c:pt>
                <c:pt idx="38773">
                  <c:v>31.426793279141101</c:v>
                </c:pt>
                <c:pt idx="38774">
                  <c:v>31.426949006813601</c:v>
                </c:pt>
                <c:pt idx="38775">
                  <c:v>31.427104733987701</c:v>
                </c:pt>
                <c:pt idx="38776">
                  <c:v>31.427260460663401</c:v>
                </c:pt>
                <c:pt idx="38777">
                  <c:v>31.427416186840599</c:v>
                </c:pt>
                <c:pt idx="38778">
                  <c:v>31.427571912519301</c:v>
                </c:pt>
                <c:pt idx="38779">
                  <c:v>31.427727637699601</c:v>
                </c:pt>
                <c:pt idx="38780">
                  <c:v>31.4278833623815</c:v>
                </c:pt>
                <c:pt idx="38781">
                  <c:v>31.428039086564901</c:v>
                </c:pt>
                <c:pt idx="38782">
                  <c:v>31.428194810249899</c:v>
                </c:pt>
                <c:pt idx="38783">
                  <c:v>31.4283505334365</c:v>
                </c:pt>
                <c:pt idx="38784">
                  <c:v>31.428506256124599</c:v>
                </c:pt>
                <c:pt idx="38785">
                  <c:v>31.428661978314299</c:v>
                </c:pt>
                <c:pt idx="38786">
                  <c:v>31.428817700005499</c:v>
                </c:pt>
                <c:pt idx="38787">
                  <c:v>31.4289734211983</c:v>
                </c:pt>
                <c:pt idx="38788">
                  <c:v>31.429129141892702</c:v>
                </c:pt>
                <c:pt idx="38789">
                  <c:v>31.4292848620887</c:v>
                </c:pt>
                <c:pt idx="38790">
                  <c:v>31.429440581786299</c:v>
                </c:pt>
                <c:pt idx="38791">
                  <c:v>31.429596300985398</c:v>
                </c:pt>
                <c:pt idx="38792">
                  <c:v>31.429752019686099</c:v>
                </c:pt>
                <c:pt idx="38793">
                  <c:v>31.4299077378883</c:v>
                </c:pt>
                <c:pt idx="38794">
                  <c:v>31.430063455592201</c:v>
                </c:pt>
                <c:pt idx="38795">
                  <c:v>31.430219172797599</c:v>
                </c:pt>
                <c:pt idx="38796">
                  <c:v>31.430374889504701</c:v>
                </c:pt>
                <c:pt idx="38797">
                  <c:v>31.430530605713301</c:v>
                </c:pt>
                <c:pt idx="38798">
                  <c:v>31.430686321423501</c:v>
                </c:pt>
                <c:pt idx="38799">
                  <c:v>31.430842036635202</c:v>
                </c:pt>
                <c:pt idx="38800">
                  <c:v>31.430997751348599</c:v>
                </c:pt>
                <c:pt idx="38801">
                  <c:v>31.4311534655636</c:v>
                </c:pt>
                <c:pt idx="38802">
                  <c:v>31.431309179280099</c:v>
                </c:pt>
                <c:pt idx="38803">
                  <c:v>31.431464892498301</c:v>
                </c:pt>
                <c:pt idx="38804">
                  <c:v>31.431620605218001</c:v>
                </c:pt>
                <c:pt idx="38805">
                  <c:v>31.4317763174394</c:v>
                </c:pt>
                <c:pt idx="38806">
                  <c:v>31.431932029162301</c:v>
                </c:pt>
                <c:pt idx="38807">
                  <c:v>31.432087740386901</c:v>
                </c:pt>
                <c:pt idx="38808">
                  <c:v>31.432243451113099</c:v>
                </c:pt>
                <c:pt idx="38809">
                  <c:v>31.4323991613408</c:v>
                </c:pt>
                <c:pt idx="38810">
                  <c:v>31.432554871070199</c:v>
                </c:pt>
                <c:pt idx="38811">
                  <c:v>31.432710580301102</c:v>
                </c:pt>
                <c:pt idx="38812">
                  <c:v>31.432866289033701</c:v>
                </c:pt>
                <c:pt idx="38813">
                  <c:v>31.4330219972679</c:v>
                </c:pt>
                <c:pt idx="38814">
                  <c:v>31.4331777050037</c:v>
                </c:pt>
                <c:pt idx="38815">
                  <c:v>31.4333334122412</c:v>
                </c:pt>
                <c:pt idx="38816">
                  <c:v>31.433489118980201</c:v>
                </c:pt>
                <c:pt idx="38817">
                  <c:v>31.433644825220799</c:v>
                </c:pt>
                <c:pt idx="38818">
                  <c:v>31.433800530963101</c:v>
                </c:pt>
                <c:pt idx="38819">
                  <c:v>31.433956236206999</c:v>
                </c:pt>
                <c:pt idx="38820">
                  <c:v>31.434111940952501</c:v>
                </c:pt>
                <c:pt idx="38821">
                  <c:v>31.4342676451997</c:v>
                </c:pt>
                <c:pt idx="38822">
                  <c:v>31.4344233489484</c:v>
                </c:pt>
                <c:pt idx="38823">
                  <c:v>31.434579052198799</c:v>
                </c:pt>
                <c:pt idx="38824">
                  <c:v>31.434734754950799</c:v>
                </c:pt>
                <c:pt idx="38825">
                  <c:v>31.434890457204499</c:v>
                </c:pt>
                <c:pt idx="38826">
                  <c:v>31.4350461589598</c:v>
                </c:pt>
                <c:pt idx="38827">
                  <c:v>31.435201860216701</c:v>
                </c:pt>
                <c:pt idx="38828">
                  <c:v>31.435357560975302</c:v>
                </c:pt>
                <c:pt idx="38829">
                  <c:v>31.4355132612354</c:v>
                </c:pt>
                <c:pt idx="38830">
                  <c:v>31.435668960997301</c:v>
                </c:pt>
                <c:pt idx="38831">
                  <c:v>31.4358246602607</c:v>
                </c:pt>
                <c:pt idx="38832">
                  <c:v>31.435980359025798</c:v>
                </c:pt>
                <c:pt idx="38833">
                  <c:v>31.4361360572926</c:v>
                </c:pt>
                <c:pt idx="38834">
                  <c:v>31.436291755060999</c:v>
                </c:pt>
                <c:pt idx="38835">
                  <c:v>31.436447452330999</c:v>
                </c:pt>
                <c:pt idx="38836">
                  <c:v>31.436603149102702</c:v>
                </c:pt>
                <c:pt idx="38837">
                  <c:v>31.436758845376001</c:v>
                </c:pt>
                <c:pt idx="38838">
                  <c:v>31.436914541151001</c:v>
                </c:pt>
                <c:pt idx="38839">
                  <c:v>31.437070236427701</c:v>
                </c:pt>
                <c:pt idx="38840">
                  <c:v>31.437225931206001</c:v>
                </c:pt>
                <c:pt idx="38841">
                  <c:v>31.437381625485902</c:v>
                </c:pt>
                <c:pt idx="38842">
                  <c:v>31.437537319267499</c:v>
                </c:pt>
                <c:pt idx="38843">
                  <c:v>31.437693012550799</c:v>
                </c:pt>
                <c:pt idx="38844">
                  <c:v>31.4378487053357</c:v>
                </c:pt>
                <c:pt idx="38845">
                  <c:v>31.438004397622301</c:v>
                </c:pt>
                <c:pt idx="38846">
                  <c:v>31.438160089410601</c:v>
                </c:pt>
                <c:pt idx="38847">
                  <c:v>31.438315780700499</c:v>
                </c:pt>
                <c:pt idx="38848">
                  <c:v>31.4384714714921</c:v>
                </c:pt>
                <c:pt idx="38849">
                  <c:v>31.438627161785298</c:v>
                </c:pt>
                <c:pt idx="38850">
                  <c:v>31.4387828515802</c:v>
                </c:pt>
                <c:pt idx="38851">
                  <c:v>31.438938540876801</c:v>
                </c:pt>
                <c:pt idx="38852">
                  <c:v>31.439094229675099</c:v>
                </c:pt>
                <c:pt idx="38853">
                  <c:v>31.439249917975001</c:v>
                </c:pt>
                <c:pt idx="38854">
                  <c:v>31.439405605776699</c:v>
                </c:pt>
                <c:pt idx="38855">
                  <c:v>31.439561293080001</c:v>
                </c:pt>
                <c:pt idx="38856">
                  <c:v>31.439716979884899</c:v>
                </c:pt>
                <c:pt idx="38857">
                  <c:v>31.439872666191601</c:v>
                </c:pt>
                <c:pt idx="38858">
                  <c:v>31.440028351999899</c:v>
                </c:pt>
                <c:pt idx="38859">
                  <c:v>31.440184037310001</c:v>
                </c:pt>
                <c:pt idx="38860">
                  <c:v>31.440339722121699</c:v>
                </c:pt>
                <c:pt idx="38861">
                  <c:v>31.440495406435101</c:v>
                </c:pt>
                <c:pt idx="38862">
                  <c:v>31.440651090250199</c:v>
                </c:pt>
                <c:pt idx="38863">
                  <c:v>31.440806773566901</c:v>
                </c:pt>
                <c:pt idx="38864">
                  <c:v>31.4409624563854</c:v>
                </c:pt>
                <c:pt idx="38865">
                  <c:v>31.441118138705601</c:v>
                </c:pt>
                <c:pt idx="38866">
                  <c:v>31.4412738205274</c:v>
                </c:pt>
                <c:pt idx="38867">
                  <c:v>31.441429501851001</c:v>
                </c:pt>
                <c:pt idx="38868">
                  <c:v>31.441585182676199</c:v>
                </c:pt>
                <c:pt idx="38869">
                  <c:v>31.441740863003201</c:v>
                </c:pt>
                <c:pt idx="38870">
                  <c:v>31.441896542831799</c:v>
                </c:pt>
                <c:pt idx="38871">
                  <c:v>31.4420522221622</c:v>
                </c:pt>
                <c:pt idx="38872">
                  <c:v>31.442207900994301</c:v>
                </c:pt>
                <c:pt idx="38873">
                  <c:v>31.442363579327999</c:v>
                </c:pt>
                <c:pt idx="38874">
                  <c:v>31.4425192571635</c:v>
                </c:pt>
                <c:pt idx="38875">
                  <c:v>31.442674934500701</c:v>
                </c:pt>
                <c:pt idx="38876">
                  <c:v>31.442830611339598</c:v>
                </c:pt>
                <c:pt idx="38877">
                  <c:v>31.442986287680199</c:v>
                </c:pt>
                <c:pt idx="38878">
                  <c:v>31.443141963522599</c:v>
                </c:pt>
                <c:pt idx="38879">
                  <c:v>31.4432976388666</c:v>
                </c:pt>
                <c:pt idx="38880">
                  <c:v>31.4434533137124</c:v>
                </c:pt>
                <c:pt idx="38881">
                  <c:v>31.4436089880598</c:v>
                </c:pt>
                <c:pt idx="38882">
                  <c:v>31.4437646619091</c:v>
                </c:pt>
                <c:pt idx="38883">
                  <c:v>31.44392033526</c:v>
                </c:pt>
                <c:pt idx="38884">
                  <c:v>31.444076008112599</c:v>
                </c:pt>
                <c:pt idx="38885">
                  <c:v>31.444231680466999</c:v>
                </c:pt>
                <c:pt idx="38886">
                  <c:v>31.444387352323101</c:v>
                </c:pt>
                <c:pt idx="38887">
                  <c:v>31.4445430236809</c:v>
                </c:pt>
                <c:pt idx="38888">
                  <c:v>31.444698694540499</c:v>
                </c:pt>
                <c:pt idx="38889">
                  <c:v>31.444854364901801</c:v>
                </c:pt>
                <c:pt idx="38890">
                  <c:v>31.445010034764799</c:v>
                </c:pt>
                <c:pt idx="38891">
                  <c:v>31.4451657041296</c:v>
                </c:pt>
                <c:pt idx="38892">
                  <c:v>31.445321372996101</c:v>
                </c:pt>
                <c:pt idx="38893">
                  <c:v>31.445477041364299</c:v>
                </c:pt>
                <c:pt idx="38894">
                  <c:v>31.4456327092343</c:v>
                </c:pt>
                <c:pt idx="38895">
                  <c:v>31.445788376606</c:v>
                </c:pt>
                <c:pt idx="38896">
                  <c:v>31.4459440434795</c:v>
                </c:pt>
                <c:pt idx="38897">
                  <c:v>31.4460997098547</c:v>
                </c:pt>
                <c:pt idx="38898">
                  <c:v>31.446255375731599</c:v>
                </c:pt>
                <c:pt idx="38899">
                  <c:v>31.446411041110299</c:v>
                </c:pt>
                <c:pt idx="38900">
                  <c:v>31.446566705990801</c:v>
                </c:pt>
                <c:pt idx="38901">
                  <c:v>31.446722370372999</c:v>
                </c:pt>
                <c:pt idx="38902">
                  <c:v>31.446878034257001</c:v>
                </c:pt>
                <c:pt idx="38903">
                  <c:v>31.447033697642699</c:v>
                </c:pt>
                <c:pt idx="38904">
                  <c:v>31.4471893605301</c:v>
                </c:pt>
                <c:pt idx="38905">
                  <c:v>31.447345022919301</c:v>
                </c:pt>
                <c:pt idx="38906">
                  <c:v>31.447500684810301</c:v>
                </c:pt>
                <c:pt idx="38907">
                  <c:v>31.4476563462031</c:v>
                </c:pt>
                <c:pt idx="38908">
                  <c:v>31.4478120070976</c:v>
                </c:pt>
                <c:pt idx="38909">
                  <c:v>31.447967667493899</c:v>
                </c:pt>
                <c:pt idx="38910">
                  <c:v>31.448123327391901</c:v>
                </c:pt>
                <c:pt idx="38911">
                  <c:v>31.448278986791699</c:v>
                </c:pt>
                <c:pt idx="38912">
                  <c:v>31.4484346456933</c:v>
                </c:pt>
                <c:pt idx="38913">
                  <c:v>31.448590304096601</c:v>
                </c:pt>
                <c:pt idx="38914">
                  <c:v>31.448745962001698</c:v>
                </c:pt>
                <c:pt idx="38915">
                  <c:v>31.448901619408598</c:v>
                </c:pt>
                <c:pt idx="38916">
                  <c:v>31.449057276317301</c:v>
                </c:pt>
                <c:pt idx="38917">
                  <c:v>31.449212932727701</c:v>
                </c:pt>
                <c:pt idx="38918">
                  <c:v>31.449368588639899</c:v>
                </c:pt>
                <c:pt idx="38919">
                  <c:v>31.449524244053901</c:v>
                </c:pt>
                <c:pt idx="38920">
                  <c:v>31.449679898969698</c:v>
                </c:pt>
                <c:pt idx="38921">
                  <c:v>31.449835553387199</c:v>
                </c:pt>
                <c:pt idx="38922">
                  <c:v>31.449991207306599</c:v>
                </c:pt>
                <c:pt idx="38923">
                  <c:v>31.450146860727699</c:v>
                </c:pt>
                <c:pt idx="38924">
                  <c:v>31.450302513650598</c:v>
                </c:pt>
                <c:pt idx="38925">
                  <c:v>31.4504581660753</c:v>
                </c:pt>
                <c:pt idx="38926">
                  <c:v>31.450613818001798</c:v>
                </c:pt>
                <c:pt idx="38927">
                  <c:v>31.450769469430099</c:v>
                </c:pt>
                <c:pt idx="38928">
                  <c:v>31.4509251203602</c:v>
                </c:pt>
                <c:pt idx="38929">
                  <c:v>31.4510807707921</c:v>
                </c:pt>
                <c:pt idx="38930">
                  <c:v>31.451236420725799</c:v>
                </c:pt>
                <c:pt idx="38931">
                  <c:v>31.451392070161301</c:v>
                </c:pt>
                <c:pt idx="38932">
                  <c:v>31.4515477190985</c:v>
                </c:pt>
                <c:pt idx="38933">
                  <c:v>31.451703367537601</c:v>
                </c:pt>
                <c:pt idx="38934">
                  <c:v>31.451859015478501</c:v>
                </c:pt>
                <c:pt idx="38935">
                  <c:v>31.452014662921201</c:v>
                </c:pt>
                <c:pt idx="38936">
                  <c:v>31.4521703098657</c:v>
                </c:pt>
                <c:pt idx="38937">
                  <c:v>31.452325956311999</c:v>
                </c:pt>
                <c:pt idx="38938">
                  <c:v>31.4524816022601</c:v>
                </c:pt>
                <c:pt idx="38939">
                  <c:v>31.452637247710001</c:v>
                </c:pt>
                <c:pt idx="38940">
                  <c:v>31.452792892661801</c:v>
                </c:pt>
                <c:pt idx="38941">
                  <c:v>31.452948537115301</c:v>
                </c:pt>
                <c:pt idx="38942">
                  <c:v>31.453104181070699</c:v>
                </c:pt>
                <c:pt idx="38943">
                  <c:v>31.453259824527901</c:v>
                </c:pt>
                <c:pt idx="38944">
                  <c:v>31.453415467486899</c:v>
                </c:pt>
                <c:pt idx="38945">
                  <c:v>31.453571109947699</c:v>
                </c:pt>
                <c:pt idx="38946">
                  <c:v>31.453726751910398</c:v>
                </c:pt>
                <c:pt idx="38947">
                  <c:v>31.453882393374801</c:v>
                </c:pt>
                <c:pt idx="38948">
                  <c:v>31.454038034341099</c:v>
                </c:pt>
                <c:pt idx="38949">
                  <c:v>31.4541936748093</c:v>
                </c:pt>
                <c:pt idx="38950">
                  <c:v>31.454349314779201</c:v>
                </c:pt>
                <c:pt idx="38951">
                  <c:v>31.454504954251</c:v>
                </c:pt>
                <c:pt idx="38952">
                  <c:v>31.454660593224599</c:v>
                </c:pt>
                <c:pt idx="38953">
                  <c:v>31.4548162317001</c:v>
                </c:pt>
                <c:pt idx="38954">
                  <c:v>31.454971869677401</c:v>
                </c:pt>
                <c:pt idx="38955">
                  <c:v>31.455127507156501</c:v>
                </c:pt>
                <c:pt idx="38956">
                  <c:v>31.4552831441375</c:v>
                </c:pt>
                <c:pt idx="38957">
                  <c:v>31.455438780620302</c:v>
                </c:pt>
                <c:pt idx="38958">
                  <c:v>31.4555944166049</c:v>
                </c:pt>
                <c:pt idx="38959">
                  <c:v>31.4557500520914</c:v>
                </c:pt>
                <c:pt idx="38960">
                  <c:v>31.455905687079799</c:v>
                </c:pt>
                <c:pt idx="38961">
                  <c:v>31.456061321569901</c:v>
                </c:pt>
                <c:pt idx="38962">
                  <c:v>31.456216955561999</c:v>
                </c:pt>
                <c:pt idx="38963">
                  <c:v>31.456372589055899</c:v>
                </c:pt>
                <c:pt idx="38964">
                  <c:v>31.456528222051599</c:v>
                </c:pt>
                <c:pt idx="38965">
                  <c:v>31.456683854549201</c:v>
                </c:pt>
                <c:pt idx="38966">
                  <c:v>31.456839486548599</c:v>
                </c:pt>
                <c:pt idx="38967">
                  <c:v>31.4569951180499</c:v>
                </c:pt>
                <c:pt idx="38968">
                  <c:v>31.457150749053099</c:v>
                </c:pt>
                <c:pt idx="38969">
                  <c:v>31.457306379558101</c:v>
                </c:pt>
                <c:pt idx="38970">
                  <c:v>31.457462009564999</c:v>
                </c:pt>
                <c:pt idx="38971">
                  <c:v>31.4576176390737</c:v>
                </c:pt>
                <c:pt idx="38972">
                  <c:v>31.457773268084299</c:v>
                </c:pt>
                <c:pt idx="38973">
                  <c:v>31.457928896596801</c:v>
                </c:pt>
                <c:pt idx="38974">
                  <c:v>31.458084524611099</c:v>
                </c:pt>
                <c:pt idx="38975">
                  <c:v>31.458240152127299</c:v>
                </c:pt>
                <c:pt idx="38976">
                  <c:v>31.458395779145398</c:v>
                </c:pt>
                <c:pt idx="38977">
                  <c:v>31.4585514056653</c:v>
                </c:pt>
                <c:pt idx="38978">
                  <c:v>31.458707031687201</c:v>
                </c:pt>
                <c:pt idx="38979">
                  <c:v>31.458862657210901</c:v>
                </c:pt>
                <c:pt idx="38980">
                  <c:v>31.4590182822364</c:v>
                </c:pt>
                <c:pt idx="38981">
                  <c:v>31.459173906763901</c:v>
                </c:pt>
                <c:pt idx="38982">
                  <c:v>31.459329530793202</c:v>
                </c:pt>
                <c:pt idx="38983">
                  <c:v>31.459485154324401</c:v>
                </c:pt>
                <c:pt idx="38984">
                  <c:v>31.4596407773575</c:v>
                </c:pt>
                <c:pt idx="38985">
                  <c:v>31.4597963998925</c:v>
                </c:pt>
                <c:pt idx="38986">
                  <c:v>31.4599520219294</c:v>
                </c:pt>
                <c:pt idx="38987">
                  <c:v>31.460107643468099</c:v>
                </c:pt>
                <c:pt idx="38988">
                  <c:v>31.4602632645088</c:v>
                </c:pt>
                <c:pt idx="38989">
                  <c:v>31.4604188850513</c:v>
                </c:pt>
                <c:pt idx="38990">
                  <c:v>31.4605745050957</c:v>
                </c:pt>
                <c:pt idx="38991">
                  <c:v>31.460730124642001</c:v>
                </c:pt>
                <c:pt idx="38992">
                  <c:v>31.460885743690302</c:v>
                </c:pt>
                <c:pt idx="38993">
                  <c:v>31.461041362240401</c:v>
                </c:pt>
                <c:pt idx="38994">
                  <c:v>31.461196980292399</c:v>
                </c:pt>
                <c:pt idx="38995">
                  <c:v>31.4613525978463</c:v>
                </c:pt>
                <c:pt idx="38996">
                  <c:v>31.4615082149021</c:v>
                </c:pt>
                <c:pt idx="38997">
                  <c:v>31.461663831459902</c:v>
                </c:pt>
                <c:pt idx="38998">
                  <c:v>31.461819447519499</c:v>
                </c:pt>
                <c:pt idx="38999">
                  <c:v>31.461975063080999</c:v>
                </c:pt>
                <c:pt idx="39000">
                  <c:v>31.462130678144501</c:v>
                </c:pt>
                <c:pt idx="39001">
                  <c:v>31.462286292709798</c:v>
                </c:pt>
                <c:pt idx="39002">
                  <c:v>31.462441906777102</c:v>
                </c:pt>
                <c:pt idx="39003">
                  <c:v>31.4625975203463</c:v>
                </c:pt>
                <c:pt idx="39004">
                  <c:v>31.462753133417401</c:v>
                </c:pt>
                <c:pt idx="39005">
                  <c:v>31.462908745990401</c:v>
                </c:pt>
                <c:pt idx="39006">
                  <c:v>31.463064358065299</c:v>
                </c:pt>
                <c:pt idx="39007">
                  <c:v>31.4632199696422</c:v>
                </c:pt>
                <c:pt idx="39008">
                  <c:v>31.4633755807209</c:v>
                </c:pt>
                <c:pt idx="39009">
                  <c:v>31.463531191301598</c:v>
                </c:pt>
                <c:pt idx="39010">
                  <c:v>31.463686801384199</c:v>
                </c:pt>
                <c:pt idx="39011">
                  <c:v>31.463842410968802</c:v>
                </c:pt>
                <c:pt idx="39012">
                  <c:v>31.4639980200553</c:v>
                </c:pt>
                <c:pt idx="39013">
                  <c:v>31.4641536286437</c:v>
                </c:pt>
                <c:pt idx="39014">
                  <c:v>31.464309236734</c:v>
                </c:pt>
                <c:pt idx="39015">
                  <c:v>31.464464844326301</c:v>
                </c:pt>
                <c:pt idx="39016">
                  <c:v>31.464620451420501</c:v>
                </c:pt>
                <c:pt idx="39017">
                  <c:v>31.4647760580166</c:v>
                </c:pt>
                <c:pt idx="39018">
                  <c:v>31.464931664114701</c:v>
                </c:pt>
                <c:pt idx="39019">
                  <c:v>31.465087269714701</c:v>
                </c:pt>
                <c:pt idx="39020">
                  <c:v>31.4652428748166</c:v>
                </c:pt>
                <c:pt idx="39021">
                  <c:v>31.4653984794205</c:v>
                </c:pt>
                <c:pt idx="39022">
                  <c:v>31.465554083526399</c:v>
                </c:pt>
                <c:pt idx="39023">
                  <c:v>31.465709687134101</c:v>
                </c:pt>
                <c:pt idx="39024">
                  <c:v>31.465865290243901</c:v>
                </c:pt>
                <c:pt idx="39025">
                  <c:v>31.4660208928556</c:v>
                </c:pt>
                <c:pt idx="39026">
                  <c:v>31.466176494969201</c:v>
                </c:pt>
                <c:pt idx="39027">
                  <c:v>31.4663320965848</c:v>
                </c:pt>
                <c:pt idx="39028">
                  <c:v>31.466487697702298</c:v>
                </c:pt>
                <c:pt idx="39029">
                  <c:v>31.466643298321799</c:v>
                </c:pt>
                <c:pt idx="39030">
                  <c:v>31.466798898443201</c:v>
                </c:pt>
                <c:pt idx="39031">
                  <c:v>31.466954498066599</c:v>
                </c:pt>
                <c:pt idx="39032">
                  <c:v>31.467110097191998</c:v>
                </c:pt>
                <c:pt idx="39033">
                  <c:v>31.4672656958193</c:v>
                </c:pt>
                <c:pt idx="39034">
                  <c:v>31.4674212939486</c:v>
                </c:pt>
                <c:pt idx="39035">
                  <c:v>31.467576891579899</c:v>
                </c:pt>
                <c:pt idx="39036">
                  <c:v>31.4677324887131</c:v>
                </c:pt>
                <c:pt idx="39037">
                  <c:v>31.467888085348299</c:v>
                </c:pt>
                <c:pt idx="39038">
                  <c:v>31.468043681485401</c:v>
                </c:pt>
                <c:pt idx="39039">
                  <c:v>31.468199277124501</c:v>
                </c:pt>
                <c:pt idx="39040">
                  <c:v>31.4683548722656</c:v>
                </c:pt>
                <c:pt idx="39041">
                  <c:v>31.4685104669087</c:v>
                </c:pt>
                <c:pt idx="39042">
                  <c:v>31.4686660610537</c:v>
                </c:pt>
                <c:pt idx="39043">
                  <c:v>31.4688216547008</c:v>
                </c:pt>
                <c:pt idx="39044">
                  <c:v>31.4689772478498</c:v>
                </c:pt>
                <c:pt idx="39045">
                  <c:v>31.469132840500802</c:v>
                </c:pt>
                <c:pt idx="39046">
                  <c:v>31.469288432653698</c:v>
                </c:pt>
                <c:pt idx="39047">
                  <c:v>31.4694440243087</c:v>
                </c:pt>
                <c:pt idx="39048">
                  <c:v>31.469599615465601</c:v>
                </c:pt>
                <c:pt idx="39049">
                  <c:v>31.4697552061245</c:v>
                </c:pt>
                <c:pt idx="39050">
                  <c:v>31.469910796285401</c:v>
                </c:pt>
                <c:pt idx="39051">
                  <c:v>31.4700663859483</c:v>
                </c:pt>
                <c:pt idx="39052">
                  <c:v>31.470221975113201</c:v>
                </c:pt>
                <c:pt idx="39053">
                  <c:v>31.470377563780101</c:v>
                </c:pt>
                <c:pt idx="39054">
                  <c:v>31.470533151948999</c:v>
                </c:pt>
                <c:pt idx="39055">
                  <c:v>31.470688739619799</c:v>
                </c:pt>
                <c:pt idx="39056">
                  <c:v>31.470844326792701</c:v>
                </c:pt>
                <c:pt idx="39057">
                  <c:v>31.470999913467601</c:v>
                </c:pt>
                <c:pt idx="39058">
                  <c:v>31.4711554996444</c:v>
                </c:pt>
                <c:pt idx="39059">
                  <c:v>31.4713110853233</c:v>
                </c:pt>
                <c:pt idx="39060">
                  <c:v>31.471466670504199</c:v>
                </c:pt>
                <c:pt idx="39061">
                  <c:v>31.4716222551871</c:v>
                </c:pt>
                <c:pt idx="39062">
                  <c:v>31.471777839371999</c:v>
                </c:pt>
                <c:pt idx="39063">
                  <c:v>31.4719334230589</c:v>
                </c:pt>
                <c:pt idx="39064">
                  <c:v>31.472089006247799</c:v>
                </c:pt>
                <c:pt idx="39065">
                  <c:v>31.4722445889387</c:v>
                </c:pt>
                <c:pt idx="39066">
                  <c:v>31.4724001711316</c:v>
                </c:pt>
                <c:pt idx="39067">
                  <c:v>31.472555752826601</c:v>
                </c:pt>
                <c:pt idx="39068">
                  <c:v>31.4727113340236</c:v>
                </c:pt>
                <c:pt idx="39069">
                  <c:v>31.472866914722498</c:v>
                </c:pt>
                <c:pt idx="39070">
                  <c:v>31.473022494923502</c:v>
                </c:pt>
                <c:pt idx="39071">
                  <c:v>31.473178074626599</c:v>
                </c:pt>
                <c:pt idx="39072">
                  <c:v>31.473333653831599</c:v>
                </c:pt>
                <c:pt idx="39073">
                  <c:v>31.4734892325387</c:v>
                </c:pt>
                <c:pt idx="39074">
                  <c:v>31.4736448107478</c:v>
                </c:pt>
                <c:pt idx="39075">
                  <c:v>31.473800388458901</c:v>
                </c:pt>
                <c:pt idx="39076">
                  <c:v>31.473955965672101</c:v>
                </c:pt>
                <c:pt idx="39077">
                  <c:v>31.474111542387298</c:v>
                </c:pt>
                <c:pt idx="39078">
                  <c:v>31.474267118604502</c:v>
                </c:pt>
                <c:pt idx="39079">
                  <c:v>31.474422694323799</c:v>
                </c:pt>
                <c:pt idx="39080">
                  <c:v>31.474578269545098</c:v>
                </c:pt>
                <c:pt idx="39081">
                  <c:v>31.4747338442684</c:v>
                </c:pt>
                <c:pt idx="39082">
                  <c:v>31.474889418493799</c:v>
                </c:pt>
                <c:pt idx="39083">
                  <c:v>31.4750449922212</c:v>
                </c:pt>
                <c:pt idx="39084">
                  <c:v>31.475200565450599</c:v>
                </c:pt>
                <c:pt idx="39085">
                  <c:v>31.4753561381821</c:v>
                </c:pt>
                <c:pt idx="39086">
                  <c:v>31.475511710415699</c:v>
                </c:pt>
                <c:pt idx="39087">
                  <c:v>31.475667282151299</c:v>
                </c:pt>
                <c:pt idx="39088">
                  <c:v>31.475822853388902</c:v>
                </c:pt>
                <c:pt idx="39089">
                  <c:v>31.475978424128598</c:v>
                </c:pt>
                <c:pt idx="39090">
                  <c:v>31.476133994370301</c:v>
                </c:pt>
                <c:pt idx="39091">
                  <c:v>31.476289564114101</c:v>
                </c:pt>
                <c:pt idx="39092">
                  <c:v>31.476445133359999</c:v>
                </c:pt>
                <c:pt idx="39093">
                  <c:v>31.476600702107898</c:v>
                </c:pt>
                <c:pt idx="39094">
                  <c:v>31.4767562703579</c:v>
                </c:pt>
                <c:pt idx="39095">
                  <c:v>31.476911838109899</c:v>
                </c:pt>
                <c:pt idx="39096">
                  <c:v>31.477067405364</c:v>
                </c:pt>
                <c:pt idx="39097">
                  <c:v>31.477222972120099</c:v>
                </c:pt>
                <c:pt idx="39098">
                  <c:v>31.4773785383783</c:v>
                </c:pt>
                <c:pt idx="39099">
                  <c:v>31.477534104138599</c:v>
                </c:pt>
                <c:pt idx="39100">
                  <c:v>31.477689669400998</c:v>
                </c:pt>
                <c:pt idx="39101">
                  <c:v>31.4778452341654</c:v>
                </c:pt>
                <c:pt idx="39102">
                  <c:v>31.4780007984319</c:v>
                </c:pt>
                <c:pt idx="39103">
                  <c:v>31.478156362200401</c:v>
                </c:pt>
                <c:pt idx="39104">
                  <c:v>31.4783119254711</c:v>
                </c:pt>
                <c:pt idx="39105">
                  <c:v>31.478467488243801</c:v>
                </c:pt>
                <c:pt idx="39106">
                  <c:v>31.4786230505186</c:v>
                </c:pt>
                <c:pt idx="39107">
                  <c:v>31.4787786122954</c:v>
                </c:pt>
                <c:pt idx="39108">
                  <c:v>31.478934173574402</c:v>
                </c:pt>
                <c:pt idx="39109">
                  <c:v>31.479089734355401</c:v>
                </c:pt>
                <c:pt idx="39110">
                  <c:v>31.479245294638499</c:v>
                </c:pt>
                <c:pt idx="39111">
                  <c:v>31.479400854423702</c:v>
                </c:pt>
                <c:pt idx="39112">
                  <c:v>31.479556413710998</c:v>
                </c:pt>
                <c:pt idx="39113">
                  <c:v>31.4797119725004</c:v>
                </c:pt>
                <c:pt idx="39114">
                  <c:v>31.4798675307918</c:v>
                </c:pt>
                <c:pt idx="39115">
                  <c:v>31.480023088585401</c:v>
                </c:pt>
                <c:pt idx="39116">
                  <c:v>31.480178645881001</c:v>
                </c:pt>
                <c:pt idx="39117">
                  <c:v>31.480334202678801</c:v>
                </c:pt>
                <c:pt idx="39118">
                  <c:v>31.480489758978599</c:v>
                </c:pt>
                <c:pt idx="39119">
                  <c:v>31.480645314780599</c:v>
                </c:pt>
                <c:pt idx="39120">
                  <c:v>31.4808008700846</c:v>
                </c:pt>
                <c:pt idx="39121">
                  <c:v>31.480956424890699</c:v>
                </c:pt>
                <c:pt idx="39122">
                  <c:v>31.481111979199</c:v>
                </c:pt>
                <c:pt idx="39123">
                  <c:v>31.481267533009301</c:v>
                </c:pt>
                <c:pt idx="39124">
                  <c:v>31.481423086321801</c:v>
                </c:pt>
                <c:pt idx="39125">
                  <c:v>31.481578639136298</c:v>
                </c:pt>
                <c:pt idx="39126">
                  <c:v>31.481734191453</c:v>
                </c:pt>
                <c:pt idx="39127">
                  <c:v>31.4818897432718</c:v>
                </c:pt>
                <c:pt idx="39128">
                  <c:v>31.482045294592702</c:v>
                </c:pt>
                <c:pt idx="39129">
                  <c:v>31.482200845415701</c:v>
                </c:pt>
                <c:pt idx="39130">
                  <c:v>31.482356395740801</c:v>
                </c:pt>
                <c:pt idx="39131">
                  <c:v>31.482511945568</c:v>
                </c:pt>
                <c:pt idx="39132">
                  <c:v>31.482667494897399</c:v>
                </c:pt>
                <c:pt idx="39133">
                  <c:v>31.482823043728899</c:v>
                </c:pt>
                <c:pt idx="39134">
                  <c:v>31.482978592062501</c:v>
                </c:pt>
                <c:pt idx="39135">
                  <c:v>31.483134139898201</c:v>
                </c:pt>
                <c:pt idx="39136">
                  <c:v>31.483289687235999</c:v>
                </c:pt>
                <c:pt idx="39137">
                  <c:v>31.483445234076001</c:v>
                </c:pt>
                <c:pt idx="39138">
                  <c:v>31.483600780418101</c:v>
                </c:pt>
                <c:pt idx="39139">
                  <c:v>31.483756326262299</c:v>
                </c:pt>
                <c:pt idx="39140">
                  <c:v>31.483911871608701</c:v>
                </c:pt>
                <c:pt idx="39141">
                  <c:v>31.484067416457201</c:v>
                </c:pt>
                <c:pt idx="39142">
                  <c:v>31.484222960807799</c:v>
                </c:pt>
                <c:pt idx="39143">
                  <c:v>31.484378504660601</c:v>
                </c:pt>
                <c:pt idx="39144">
                  <c:v>31.484534048015501</c:v>
                </c:pt>
                <c:pt idx="39145">
                  <c:v>31.484689590872598</c:v>
                </c:pt>
                <c:pt idx="39146">
                  <c:v>31.484845133231701</c:v>
                </c:pt>
                <c:pt idx="39147">
                  <c:v>31.485000675093101</c:v>
                </c:pt>
                <c:pt idx="39148">
                  <c:v>31.485156216456499</c:v>
                </c:pt>
                <c:pt idx="39149">
                  <c:v>31.485311757322201</c:v>
                </c:pt>
                <c:pt idx="39150">
                  <c:v>31.485467297689901</c:v>
                </c:pt>
                <c:pt idx="39151">
                  <c:v>31.485622837559799</c:v>
                </c:pt>
                <c:pt idx="39152">
                  <c:v>31.485778376931901</c:v>
                </c:pt>
                <c:pt idx="39153">
                  <c:v>31.4859339158061</c:v>
                </c:pt>
                <c:pt idx="39154">
                  <c:v>31.486089454182501</c:v>
                </c:pt>
                <c:pt idx="39155">
                  <c:v>31.486244992061</c:v>
                </c:pt>
                <c:pt idx="39156">
                  <c:v>31.486400529441699</c:v>
                </c:pt>
                <c:pt idx="39157">
                  <c:v>31.4865560663245</c:v>
                </c:pt>
                <c:pt idx="39158">
                  <c:v>31.486711602709502</c:v>
                </c:pt>
                <c:pt idx="39159">
                  <c:v>31.4868671385967</c:v>
                </c:pt>
                <c:pt idx="39160">
                  <c:v>31.487022673986001</c:v>
                </c:pt>
                <c:pt idx="39161">
                  <c:v>31.487178208877499</c:v>
                </c:pt>
                <c:pt idx="39162">
                  <c:v>31.487333743271201</c:v>
                </c:pt>
                <c:pt idx="39163">
                  <c:v>31.487489277167001</c:v>
                </c:pt>
                <c:pt idx="39164">
                  <c:v>31.487644810565001</c:v>
                </c:pt>
                <c:pt idx="39165">
                  <c:v>31.4878003434651</c:v>
                </c:pt>
                <c:pt idx="39166">
                  <c:v>31.487955875867499</c:v>
                </c:pt>
                <c:pt idx="39167">
                  <c:v>31.488111407771999</c:v>
                </c:pt>
                <c:pt idx="39168">
                  <c:v>31.4882669391787</c:v>
                </c:pt>
                <c:pt idx="39169">
                  <c:v>31.4884224700875</c:v>
                </c:pt>
                <c:pt idx="39170">
                  <c:v>31.488578000498599</c:v>
                </c:pt>
                <c:pt idx="39171">
                  <c:v>31.4887335304118</c:v>
                </c:pt>
                <c:pt idx="39172">
                  <c:v>31.488889059827201</c:v>
                </c:pt>
                <c:pt idx="39173">
                  <c:v>31.4890445887448</c:v>
                </c:pt>
                <c:pt idx="39174">
                  <c:v>31.4892001171646</c:v>
                </c:pt>
                <c:pt idx="39175">
                  <c:v>31.489355645086601</c:v>
                </c:pt>
                <c:pt idx="39176">
                  <c:v>31.489511172510699</c:v>
                </c:pt>
                <c:pt idx="39177">
                  <c:v>31.489666699437102</c:v>
                </c:pt>
                <c:pt idx="39178">
                  <c:v>31.489822225865598</c:v>
                </c:pt>
                <c:pt idx="39179">
                  <c:v>31.4899777517963</c:v>
                </c:pt>
                <c:pt idx="39180">
                  <c:v>31.490133277229202</c:v>
                </c:pt>
                <c:pt idx="39181">
                  <c:v>31.4902888021644</c:v>
                </c:pt>
                <c:pt idx="39182">
                  <c:v>31.4904443266017</c:v>
                </c:pt>
                <c:pt idx="39183">
                  <c:v>31.490599850541201</c:v>
                </c:pt>
                <c:pt idx="39184">
                  <c:v>31.4907553739829</c:v>
                </c:pt>
                <c:pt idx="39185">
                  <c:v>31.490910896926799</c:v>
                </c:pt>
                <c:pt idx="39186">
                  <c:v>31.491066419372999</c:v>
                </c:pt>
                <c:pt idx="39187">
                  <c:v>31.491221941321299</c:v>
                </c:pt>
                <c:pt idx="39188">
                  <c:v>31.491377462771801</c:v>
                </c:pt>
                <c:pt idx="39189">
                  <c:v>31.4915329837246</c:v>
                </c:pt>
                <c:pt idx="39190">
                  <c:v>31.4916885041795</c:v>
                </c:pt>
                <c:pt idx="39191">
                  <c:v>31.4918440241367</c:v>
                </c:pt>
                <c:pt idx="39192">
                  <c:v>31.491999543596101</c:v>
                </c:pt>
                <c:pt idx="39193">
                  <c:v>31.4921550625577</c:v>
                </c:pt>
                <c:pt idx="39194">
                  <c:v>31.492310581021499</c:v>
                </c:pt>
                <c:pt idx="39195">
                  <c:v>31.492466098987599</c:v>
                </c:pt>
                <c:pt idx="39196">
                  <c:v>31.4926216164558</c:v>
                </c:pt>
                <c:pt idx="39197">
                  <c:v>31.492777133426301</c:v>
                </c:pt>
                <c:pt idx="39198">
                  <c:v>31.492932649899</c:v>
                </c:pt>
                <c:pt idx="39199">
                  <c:v>31.4930881658739</c:v>
                </c:pt>
                <c:pt idx="39200">
                  <c:v>31.4932436813511</c:v>
                </c:pt>
                <c:pt idx="39201">
                  <c:v>31.4933991963305</c:v>
                </c:pt>
                <c:pt idx="39202">
                  <c:v>31.493554710812099</c:v>
                </c:pt>
                <c:pt idx="39203">
                  <c:v>31.493710224796001</c:v>
                </c:pt>
                <c:pt idx="39204">
                  <c:v>31.493865738282</c:v>
                </c:pt>
                <c:pt idx="39205">
                  <c:v>31.4940212512704</c:v>
                </c:pt>
                <c:pt idx="39206">
                  <c:v>31.494176763760901</c:v>
                </c:pt>
                <c:pt idx="39207">
                  <c:v>31.494332275753699</c:v>
                </c:pt>
                <c:pt idx="39208">
                  <c:v>31.494487787248701</c:v>
                </c:pt>
                <c:pt idx="39209">
                  <c:v>31.494643298246</c:v>
                </c:pt>
                <c:pt idx="39210">
                  <c:v>31.4947988087455</c:v>
                </c:pt>
                <c:pt idx="39211">
                  <c:v>31.4949543187473</c:v>
                </c:pt>
                <c:pt idx="39212">
                  <c:v>31.495109828251302</c:v>
                </c:pt>
                <c:pt idx="39213">
                  <c:v>31.4952653372575</c:v>
                </c:pt>
                <c:pt idx="39214">
                  <c:v>31.495420845765999</c:v>
                </c:pt>
                <c:pt idx="39215">
                  <c:v>31.495576353776801</c:v>
                </c:pt>
                <c:pt idx="39216">
                  <c:v>31.495731861289801</c:v>
                </c:pt>
                <c:pt idx="39217">
                  <c:v>31.495887368304999</c:v>
                </c:pt>
                <c:pt idx="39218">
                  <c:v>31.4960428748225</c:v>
                </c:pt>
                <c:pt idx="39219">
                  <c:v>31.496198380842301</c:v>
                </c:pt>
                <c:pt idx="39220">
                  <c:v>31.4963538863643</c:v>
                </c:pt>
                <c:pt idx="39221">
                  <c:v>31.496509391388599</c:v>
                </c:pt>
                <c:pt idx="39222">
                  <c:v>31.496664895915199</c:v>
                </c:pt>
                <c:pt idx="39223">
                  <c:v>31.496820399943999</c:v>
                </c:pt>
                <c:pt idx="39224">
                  <c:v>31.4969759034751</c:v>
                </c:pt>
                <c:pt idx="39225">
                  <c:v>31.497131406508402</c:v>
                </c:pt>
                <c:pt idx="39226">
                  <c:v>31.497286909044</c:v>
                </c:pt>
                <c:pt idx="39227">
                  <c:v>31.497442411081899</c:v>
                </c:pt>
                <c:pt idx="39228">
                  <c:v>31.497597912622101</c:v>
                </c:pt>
                <c:pt idx="39229">
                  <c:v>31.497753413664501</c:v>
                </c:pt>
                <c:pt idx="39230">
                  <c:v>31.497908914209201</c:v>
                </c:pt>
                <c:pt idx="39231">
                  <c:v>31.498064414256199</c:v>
                </c:pt>
                <c:pt idx="39232">
                  <c:v>31.4982199138054</c:v>
                </c:pt>
                <c:pt idx="39233">
                  <c:v>31.498375412857001</c:v>
                </c:pt>
                <c:pt idx="39234">
                  <c:v>31.4985309114108</c:v>
                </c:pt>
                <c:pt idx="39235">
                  <c:v>31.498686409466899</c:v>
                </c:pt>
                <c:pt idx="39236">
                  <c:v>31.498841907025302</c:v>
                </c:pt>
                <c:pt idx="39237">
                  <c:v>31.498997404085902</c:v>
                </c:pt>
                <c:pt idx="39238">
                  <c:v>31.499152900648902</c:v>
                </c:pt>
                <c:pt idx="39239">
                  <c:v>31.499308396714099</c:v>
                </c:pt>
                <c:pt idx="39240">
                  <c:v>31.4994638922817</c:v>
                </c:pt>
                <c:pt idx="39241">
                  <c:v>31.499619387351501</c:v>
                </c:pt>
                <c:pt idx="39242">
                  <c:v>31.499774881923599</c:v>
                </c:pt>
                <c:pt idx="39243">
                  <c:v>31.499930375998002</c:v>
                </c:pt>
                <c:pt idx="39244">
                  <c:v>31.500085869574701</c:v>
                </c:pt>
                <c:pt idx="39245">
                  <c:v>31.5002413626537</c:v>
                </c:pt>
                <c:pt idx="39246">
                  <c:v>31.500396855235</c:v>
                </c:pt>
                <c:pt idx="39247">
                  <c:v>31.500552347318699</c:v>
                </c:pt>
                <c:pt idx="39248">
                  <c:v>31.500707838904599</c:v>
                </c:pt>
                <c:pt idx="39249">
                  <c:v>31.5008633299928</c:v>
                </c:pt>
                <c:pt idx="39250">
                  <c:v>31.501018820583301</c:v>
                </c:pt>
                <c:pt idx="39251">
                  <c:v>31.501174310676198</c:v>
                </c:pt>
                <c:pt idx="39252">
                  <c:v>31.5013298002713</c:v>
                </c:pt>
                <c:pt idx="39253">
                  <c:v>31.501485289368802</c:v>
                </c:pt>
                <c:pt idx="39254">
                  <c:v>31.5016407779685</c:v>
                </c:pt>
                <c:pt idx="39255">
                  <c:v>31.501796266070599</c:v>
                </c:pt>
                <c:pt idx="39256">
                  <c:v>31.501951753675002</c:v>
                </c:pt>
                <c:pt idx="39257">
                  <c:v>31.502107240781701</c:v>
                </c:pt>
                <c:pt idx="39258">
                  <c:v>31.502262727390701</c:v>
                </c:pt>
                <c:pt idx="39259">
                  <c:v>31.5024182135021</c:v>
                </c:pt>
                <c:pt idx="39260">
                  <c:v>31.5025736991158</c:v>
                </c:pt>
                <c:pt idx="39261">
                  <c:v>31.5027291842318</c:v>
                </c:pt>
                <c:pt idx="39262">
                  <c:v>31.502884668850101</c:v>
                </c:pt>
                <c:pt idx="39263">
                  <c:v>31.503040152970801</c:v>
                </c:pt>
                <c:pt idx="39264">
                  <c:v>31.503195636593698</c:v>
                </c:pt>
                <c:pt idx="39265">
                  <c:v>31.503351119719099</c:v>
                </c:pt>
                <c:pt idx="39266">
                  <c:v>31.5035066023467</c:v>
                </c:pt>
                <c:pt idx="39267">
                  <c:v>31.503662084476701</c:v>
                </c:pt>
                <c:pt idx="39268">
                  <c:v>31.503817566108999</c:v>
                </c:pt>
                <c:pt idx="39269">
                  <c:v>31.503973047243601</c:v>
                </c:pt>
                <c:pt idx="39270">
                  <c:v>31.504128527880599</c:v>
                </c:pt>
                <c:pt idx="39271">
                  <c:v>31.504284008019901</c:v>
                </c:pt>
                <c:pt idx="39272">
                  <c:v>31.5044394876616</c:v>
                </c:pt>
                <c:pt idx="39273">
                  <c:v>31.504594966805598</c:v>
                </c:pt>
                <c:pt idx="39274">
                  <c:v>31.504750445452</c:v>
                </c:pt>
                <c:pt idx="39275">
                  <c:v>31.504905923600699</c:v>
                </c:pt>
                <c:pt idx="39276">
                  <c:v>31.505061401251702</c:v>
                </c:pt>
                <c:pt idx="39277">
                  <c:v>31.505216878405101</c:v>
                </c:pt>
                <c:pt idx="39278">
                  <c:v>31.505372355060899</c:v>
                </c:pt>
                <c:pt idx="39279">
                  <c:v>31.505527831218998</c:v>
                </c:pt>
                <c:pt idx="39280">
                  <c:v>31.505683306879401</c:v>
                </c:pt>
                <c:pt idx="39281">
                  <c:v>31.505838782042201</c:v>
                </c:pt>
                <c:pt idx="39282">
                  <c:v>31.5059942567074</c:v>
                </c:pt>
                <c:pt idx="39283">
                  <c:v>31.506149730874899</c:v>
                </c:pt>
                <c:pt idx="39284">
                  <c:v>31.506305204544802</c:v>
                </c:pt>
                <c:pt idx="39285">
                  <c:v>31.506460677717101</c:v>
                </c:pt>
                <c:pt idx="39286">
                  <c:v>31.5066161503917</c:v>
                </c:pt>
                <c:pt idx="39287">
                  <c:v>31.506771622568699</c:v>
                </c:pt>
                <c:pt idx="39288">
                  <c:v>31.506927094247999</c:v>
                </c:pt>
                <c:pt idx="39289">
                  <c:v>31.507082565429702</c:v>
                </c:pt>
                <c:pt idx="39290">
                  <c:v>31.507238036113801</c:v>
                </c:pt>
                <c:pt idx="39291">
                  <c:v>31.5073935063002</c:v>
                </c:pt>
                <c:pt idx="39292">
                  <c:v>31.507548975989099</c:v>
                </c:pt>
                <c:pt idx="39293">
                  <c:v>31.507704445180298</c:v>
                </c:pt>
                <c:pt idx="39294">
                  <c:v>31.507859913873901</c:v>
                </c:pt>
                <c:pt idx="39295">
                  <c:v>31.5080153820698</c:v>
                </c:pt>
                <c:pt idx="39296">
                  <c:v>31.508170849768099</c:v>
                </c:pt>
                <c:pt idx="39297">
                  <c:v>31.508326316968901</c:v>
                </c:pt>
                <c:pt idx="39298">
                  <c:v>31.508481783672</c:v>
                </c:pt>
                <c:pt idx="39299">
                  <c:v>31.508637249877399</c:v>
                </c:pt>
                <c:pt idx="39300">
                  <c:v>31.508792715585301</c:v>
                </c:pt>
                <c:pt idx="39301">
                  <c:v>31.508948180795599</c:v>
                </c:pt>
                <c:pt idx="39302">
                  <c:v>31.509103645508201</c:v>
                </c:pt>
                <c:pt idx="39303">
                  <c:v>31.509259109723299</c:v>
                </c:pt>
                <c:pt idx="39304">
                  <c:v>31.509414573440701</c:v>
                </c:pt>
                <c:pt idx="39305">
                  <c:v>31.509570036660499</c:v>
                </c:pt>
                <c:pt idx="39306">
                  <c:v>31.5097254993827</c:v>
                </c:pt>
                <c:pt idx="39307">
                  <c:v>31.509880961607301</c:v>
                </c:pt>
                <c:pt idx="39308">
                  <c:v>31.510036423334299</c:v>
                </c:pt>
                <c:pt idx="39309">
                  <c:v>31.510191884563799</c:v>
                </c:pt>
                <c:pt idx="39310">
                  <c:v>31.5103473452956</c:v>
                </c:pt>
                <c:pt idx="39311">
                  <c:v>31.5105028055298</c:v>
                </c:pt>
                <c:pt idx="39312">
                  <c:v>31.5106582652664</c:v>
                </c:pt>
                <c:pt idx="39313">
                  <c:v>31.5108137245054</c:v>
                </c:pt>
                <c:pt idx="39314">
                  <c:v>31.5109691832469</c:v>
                </c:pt>
                <c:pt idx="39315">
                  <c:v>31.511124641490699</c:v>
                </c:pt>
                <c:pt idx="39316">
                  <c:v>31.511280099236998</c:v>
                </c:pt>
                <c:pt idx="39317">
                  <c:v>31.511435556485701</c:v>
                </c:pt>
                <c:pt idx="39318">
                  <c:v>31.5115910132367</c:v>
                </c:pt>
                <c:pt idx="39319">
                  <c:v>31.511746469490198</c:v>
                </c:pt>
                <c:pt idx="39320">
                  <c:v>31.5119019252462</c:v>
                </c:pt>
                <c:pt idx="39321">
                  <c:v>31.512057380504501</c:v>
                </c:pt>
                <c:pt idx="39322">
                  <c:v>31.512212835265299</c:v>
                </c:pt>
                <c:pt idx="39323">
                  <c:v>31.5123682895284</c:v>
                </c:pt>
                <c:pt idx="39324">
                  <c:v>31.512523743294</c:v>
                </c:pt>
                <c:pt idx="39325">
                  <c:v>31.5126791965621</c:v>
                </c:pt>
                <c:pt idx="39326">
                  <c:v>31.5128346493325</c:v>
                </c:pt>
                <c:pt idx="39327">
                  <c:v>31.5129901016054</c:v>
                </c:pt>
                <c:pt idx="39328">
                  <c:v>31.513145553380699</c:v>
                </c:pt>
                <c:pt idx="39329">
                  <c:v>31.513301004658501</c:v>
                </c:pt>
                <c:pt idx="39330">
                  <c:v>31.5134564554387</c:v>
                </c:pt>
                <c:pt idx="39331">
                  <c:v>31.513611905721302</c:v>
                </c:pt>
                <c:pt idx="39332">
                  <c:v>31.5137673555063</c:v>
                </c:pt>
                <c:pt idx="39333">
                  <c:v>31.5139228047938</c:v>
                </c:pt>
                <c:pt idx="39334">
                  <c:v>31.514078253583801</c:v>
                </c:pt>
                <c:pt idx="39335">
                  <c:v>31.514233701876101</c:v>
                </c:pt>
                <c:pt idx="39336">
                  <c:v>31.514389149671</c:v>
                </c:pt>
                <c:pt idx="39337">
                  <c:v>31.5145445969682</c:v>
                </c:pt>
                <c:pt idx="39338">
                  <c:v>31.514700043767899</c:v>
                </c:pt>
                <c:pt idx="39339">
                  <c:v>31.514855490070101</c:v>
                </c:pt>
                <c:pt idx="39340">
                  <c:v>31.515010935874699</c:v>
                </c:pt>
                <c:pt idx="39341">
                  <c:v>31.5151663811818</c:v>
                </c:pt>
                <c:pt idx="39342">
                  <c:v>31.5153218259913</c:v>
                </c:pt>
                <c:pt idx="39343">
                  <c:v>31.515477270303201</c:v>
                </c:pt>
                <c:pt idx="39344">
                  <c:v>31.515632714117601</c:v>
                </c:pt>
                <c:pt idx="39345">
                  <c:v>31.5157881574345</c:v>
                </c:pt>
                <c:pt idx="39346">
                  <c:v>31.515943600253902</c:v>
                </c:pt>
                <c:pt idx="39347">
                  <c:v>31.5160990425756</c:v>
                </c:pt>
                <c:pt idx="39348">
                  <c:v>31.516254484399902</c:v>
                </c:pt>
                <c:pt idx="39349">
                  <c:v>31.516409925726599</c:v>
                </c:pt>
                <c:pt idx="39350">
                  <c:v>31.516565366555799</c:v>
                </c:pt>
                <c:pt idx="39351">
                  <c:v>31.516720806887498</c:v>
                </c:pt>
                <c:pt idx="39352">
                  <c:v>31.516876246721601</c:v>
                </c:pt>
                <c:pt idx="39353">
                  <c:v>31.5170316860582</c:v>
                </c:pt>
                <c:pt idx="39354">
                  <c:v>31.517187124897202</c:v>
                </c:pt>
                <c:pt idx="39355">
                  <c:v>31.517342563238799</c:v>
                </c:pt>
                <c:pt idx="39356">
                  <c:v>31.517498001082799</c:v>
                </c:pt>
                <c:pt idx="39357">
                  <c:v>31.517653438429299</c:v>
                </c:pt>
                <c:pt idx="39358">
                  <c:v>31.517808875278199</c:v>
                </c:pt>
                <c:pt idx="39359">
                  <c:v>31.517964311629701</c:v>
                </c:pt>
                <c:pt idx="39360">
                  <c:v>31.518119747483599</c:v>
                </c:pt>
                <c:pt idx="39361">
                  <c:v>31.51827518284</c:v>
                </c:pt>
                <c:pt idx="39362">
                  <c:v>31.5184306176989</c:v>
                </c:pt>
                <c:pt idx="39363">
                  <c:v>31.5185860520603</c:v>
                </c:pt>
                <c:pt idx="39364">
                  <c:v>31.518741485924199</c:v>
                </c:pt>
                <c:pt idx="39365">
                  <c:v>31.518896919290501</c:v>
                </c:pt>
                <c:pt idx="39366">
                  <c:v>31.519052352159399</c:v>
                </c:pt>
                <c:pt idx="39367">
                  <c:v>31.5192077845307</c:v>
                </c:pt>
                <c:pt idx="39368">
                  <c:v>31.5193632164045</c:v>
                </c:pt>
                <c:pt idx="39369">
                  <c:v>31.519518647780899</c:v>
                </c:pt>
                <c:pt idx="39370">
                  <c:v>31.519674078659701</c:v>
                </c:pt>
                <c:pt idx="39371">
                  <c:v>31.519829509040999</c:v>
                </c:pt>
                <c:pt idx="39372">
                  <c:v>31.5199849389249</c:v>
                </c:pt>
                <c:pt idx="39373">
                  <c:v>31.5201403683112</c:v>
                </c:pt>
                <c:pt idx="39374">
                  <c:v>31.520295797199999</c:v>
                </c:pt>
                <c:pt idx="39375">
                  <c:v>31.520451225591302</c:v>
                </c:pt>
                <c:pt idx="39376">
                  <c:v>31.520606653485199</c:v>
                </c:pt>
                <c:pt idx="39377">
                  <c:v>31.5207620808815</c:v>
                </c:pt>
                <c:pt idx="39378">
                  <c:v>31.5209175077804</c:v>
                </c:pt>
                <c:pt idx="39379">
                  <c:v>31.521072934181799</c:v>
                </c:pt>
                <c:pt idx="39380">
                  <c:v>31.521228360085701</c:v>
                </c:pt>
                <c:pt idx="39381">
                  <c:v>31.521383785492102</c:v>
                </c:pt>
                <c:pt idx="39382">
                  <c:v>31.521539210400999</c:v>
                </c:pt>
                <c:pt idx="39383">
                  <c:v>31.521694634812398</c:v>
                </c:pt>
                <c:pt idx="39384">
                  <c:v>31.5218500587264</c:v>
                </c:pt>
                <c:pt idx="39385">
                  <c:v>31.522005482142799</c:v>
                </c:pt>
                <c:pt idx="39386">
                  <c:v>31.522160905061799</c:v>
                </c:pt>
                <c:pt idx="39387">
                  <c:v>31.522316327483299</c:v>
                </c:pt>
                <c:pt idx="39388">
                  <c:v>31.522471749407401</c:v>
                </c:pt>
                <c:pt idx="39389">
                  <c:v>31.522627170833999</c:v>
                </c:pt>
                <c:pt idx="39390">
                  <c:v>31.5227825917631</c:v>
                </c:pt>
                <c:pt idx="39391">
                  <c:v>31.5229380121947</c:v>
                </c:pt>
                <c:pt idx="39392">
                  <c:v>31.523093432128899</c:v>
                </c:pt>
                <c:pt idx="39393">
                  <c:v>31.523248851565601</c:v>
                </c:pt>
                <c:pt idx="39394">
                  <c:v>31.523404270504798</c:v>
                </c:pt>
                <c:pt idx="39395">
                  <c:v>31.523559688946602</c:v>
                </c:pt>
                <c:pt idx="39396">
                  <c:v>31.523715106890901</c:v>
                </c:pt>
                <c:pt idx="39397">
                  <c:v>31.523870524337699</c:v>
                </c:pt>
                <c:pt idx="39398">
                  <c:v>31.5240259412871</c:v>
                </c:pt>
                <c:pt idx="39399">
                  <c:v>31.524181357739</c:v>
                </c:pt>
                <c:pt idx="39400">
                  <c:v>31.524336773693499</c:v>
                </c:pt>
                <c:pt idx="39401">
                  <c:v>31.5244921891505</c:v>
                </c:pt>
                <c:pt idx="39402">
                  <c:v>31.5246476041101</c:v>
                </c:pt>
                <c:pt idx="39403">
                  <c:v>31.5248030185722</c:v>
                </c:pt>
                <c:pt idx="39404">
                  <c:v>31.524958432536899</c:v>
                </c:pt>
                <c:pt idx="39405">
                  <c:v>31.5251138460041</c:v>
                </c:pt>
                <c:pt idx="39406">
                  <c:v>31.5252692589739</c:v>
                </c:pt>
                <c:pt idx="39407">
                  <c:v>31.525424671446199</c:v>
                </c:pt>
                <c:pt idx="39408">
                  <c:v>31.525580083421101</c:v>
                </c:pt>
                <c:pt idx="39409">
                  <c:v>31.525735494898601</c:v>
                </c:pt>
                <c:pt idx="39410">
                  <c:v>31.525890905878601</c:v>
                </c:pt>
                <c:pt idx="39411">
                  <c:v>31.526046316361199</c:v>
                </c:pt>
                <c:pt idx="39412">
                  <c:v>31.526201726346301</c:v>
                </c:pt>
                <c:pt idx="39413">
                  <c:v>31.526357135834001</c:v>
                </c:pt>
                <c:pt idx="39414">
                  <c:v>31.5265125448243</c:v>
                </c:pt>
                <c:pt idx="39415">
                  <c:v>31.526667953317101</c:v>
                </c:pt>
                <c:pt idx="39416">
                  <c:v>31.526823361312498</c:v>
                </c:pt>
                <c:pt idx="39417">
                  <c:v>31.526978768810501</c:v>
                </c:pt>
                <c:pt idx="39418">
                  <c:v>31.527134175811099</c:v>
                </c:pt>
                <c:pt idx="39419">
                  <c:v>31.5272895823142</c:v>
                </c:pt>
                <c:pt idx="39420">
                  <c:v>31.5274449883199</c:v>
                </c:pt>
                <c:pt idx="39421">
                  <c:v>31.527600393828202</c:v>
                </c:pt>
                <c:pt idx="39422">
                  <c:v>31.527755798839099</c:v>
                </c:pt>
                <c:pt idx="39423">
                  <c:v>31.527911203352499</c:v>
                </c:pt>
                <c:pt idx="39424">
                  <c:v>31.528066607368501</c:v>
                </c:pt>
                <c:pt idx="39425">
                  <c:v>31.528222010887198</c:v>
                </c:pt>
                <c:pt idx="39426">
                  <c:v>31.528377413908402</c:v>
                </c:pt>
                <c:pt idx="39427">
                  <c:v>31.528532816432101</c:v>
                </c:pt>
                <c:pt idx="39428">
                  <c:v>31.528688218458498</c:v>
                </c:pt>
                <c:pt idx="39429">
                  <c:v>31.528843619987502</c:v>
                </c:pt>
                <c:pt idx="39430">
                  <c:v>31.528999021019001</c:v>
                </c:pt>
                <c:pt idx="39431">
                  <c:v>31.529154421553201</c:v>
                </c:pt>
                <c:pt idx="39432">
                  <c:v>31.529309821589901</c:v>
                </c:pt>
                <c:pt idx="39433">
                  <c:v>31.5294652211293</c:v>
                </c:pt>
                <c:pt idx="39434">
                  <c:v>31.529620620171201</c:v>
                </c:pt>
                <c:pt idx="39435">
                  <c:v>31.5297760187158</c:v>
                </c:pt>
                <c:pt idx="39436">
                  <c:v>31.529931416762899</c:v>
                </c:pt>
                <c:pt idx="39437">
                  <c:v>31.5300868143127</c:v>
                </c:pt>
                <c:pt idx="39438">
                  <c:v>31.530242211365</c:v>
                </c:pt>
                <c:pt idx="39439">
                  <c:v>31.530397607920001</c:v>
                </c:pt>
                <c:pt idx="39440">
                  <c:v>31.530553003977602</c:v>
                </c:pt>
                <c:pt idx="39441">
                  <c:v>31.530708399537701</c:v>
                </c:pt>
                <c:pt idx="39442">
                  <c:v>31.530863794600499</c:v>
                </c:pt>
                <c:pt idx="39443">
                  <c:v>31.531019189165999</c:v>
                </c:pt>
                <c:pt idx="39444">
                  <c:v>31.531174583234002</c:v>
                </c:pt>
                <c:pt idx="39445">
                  <c:v>31.531329976804599</c:v>
                </c:pt>
                <c:pt idx="39446">
                  <c:v>31.531485369877899</c:v>
                </c:pt>
                <c:pt idx="39447">
                  <c:v>31.531640762453701</c:v>
                </c:pt>
                <c:pt idx="39448">
                  <c:v>31.531796154532199</c:v>
                </c:pt>
                <c:pt idx="39449">
                  <c:v>31.531951546113302</c:v>
                </c:pt>
                <c:pt idx="39450">
                  <c:v>31.532106937197099</c:v>
                </c:pt>
                <c:pt idx="39451">
                  <c:v>31.532262327783499</c:v>
                </c:pt>
                <c:pt idx="39452">
                  <c:v>31.532417717872502</c:v>
                </c:pt>
                <c:pt idx="39453">
                  <c:v>31.532573107464099</c:v>
                </c:pt>
                <c:pt idx="39454">
                  <c:v>31.532728496558299</c:v>
                </c:pt>
                <c:pt idx="39455">
                  <c:v>31.532883885155201</c:v>
                </c:pt>
                <c:pt idx="39456">
                  <c:v>31.533039273254701</c:v>
                </c:pt>
                <c:pt idx="39457">
                  <c:v>31.5331946608569</c:v>
                </c:pt>
                <c:pt idx="39458">
                  <c:v>31.533350047961701</c:v>
                </c:pt>
                <c:pt idx="39459">
                  <c:v>31.533505434569101</c:v>
                </c:pt>
                <c:pt idx="39460">
                  <c:v>31.533660820679199</c:v>
                </c:pt>
                <c:pt idx="39461">
                  <c:v>31.533816206291899</c:v>
                </c:pt>
                <c:pt idx="39462">
                  <c:v>31.533971591407301</c:v>
                </c:pt>
                <c:pt idx="39463">
                  <c:v>31.534126976025298</c:v>
                </c:pt>
                <c:pt idx="39464">
                  <c:v>31.534282360145902</c:v>
                </c:pt>
                <c:pt idx="39465">
                  <c:v>31.5344377437692</c:v>
                </c:pt>
                <c:pt idx="39466">
                  <c:v>31.534593126895199</c:v>
                </c:pt>
                <c:pt idx="39467">
                  <c:v>31.534748509523698</c:v>
                </c:pt>
                <c:pt idx="39468">
                  <c:v>31.534903891654999</c:v>
                </c:pt>
                <c:pt idx="39469">
                  <c:v>31.535059273288901</c:v>
                </c:pt>
                <c:pt idx="39470">
                  <c:v>31.535214654425499</c:v>
                </c:pt>
                <c:pt idx="39471">
                  <c:v>31.535370035064702</c:v>
                </c:pt>
                <c:pt idx="39472">
                  <c:v>31.5355254152066</c:v>
                </c:pt>
                <c:pt idx="39473">
                  <c:v>31.5356807948511</c:v>
                </c:pt>
                <c:pt idx="39474">
                  <c:v>31.535836173998302</c:v>
                </c:pt>
                <c:pt idx="39475">
                  <c:v>31.535991552648198</c:v>
                </c:pt>
                <c:pt idx="39476">
                  <c:v>31.536146930800701</c:v>
                </c:pt>
                <c:pt idx="39477">
                  <c:v>31.536302308455902</c:v>
                </c:pt>
                <c:pt idx="39478">
                  <c:v>31.536457685613701</c:v>
                </c:pt>
                <c:pt idx="39479">
                  <c:v>31.536613062274299</c:v>
                </c:pt>
                <c:pt idx="39480">
                  <c:v>31.536768438437502</c:v>
                </c:pt>
                <c:pt idx="39481">
                  <c:v>31.5369238141034</c:v>
                </c:pt>
                <c:pt idx="39482">
                  <c:v>31.5370791892719</c:v>
                </c:pt>
                <c:pt idx="39483">
                  <c:v>31.537234563943201</c:v>
                </c:pt>
                <c:pt idx="39484">
                  <c:v>31.537389938117101</c:v>
                </c:pt>
                <c:pt idx="39485">
                  <c:v>31.5375453117937</c:v>
                </c:pt>
                <c:pt idx="39486">
                  <c:v>31.537700684972901</c:v>
                </c:pt>
                <c:pt idx="39487">
                  <c:v>31.537856057654899</c:v>
                </c:pt>
                <c:pt idx="39488">
                  <c:v>31.5380114298395</c:v>
                </c:pt>
                <c:pt idx="39489">
                  <c:v>31.538166801526899</c:v>
                </c:pt>
                <c:pt idx="39490">
                  <c:v>31.538322172716899</c:v>
                </c:pt>
                <c:pt idx="39491">
                  <c:v>31.538477543409599</c:v>
                </c:pt>
                <c:pt idx="39492">
                  <c:v>31.538632913604999</c:v>
                </c:pt>
                <c:pt idx="39493">
                  <c:v>31.538788283303099</c:v>
                </c:pt>
                <c:pt idx="39494">
                  <c:v>31.5389436525038</c:v>
                </c:pt>
                <c:pt idx="39495">
                  <c:v>31.539099021207299</c:v>
                </c:pt>
                <c:pt idx="39496">
                  <c:v>31.5392543894135</c:v>
                </c:pt>
                <c:pt idx="39497">
                  <c:v>31.539409757122399</c:v>
                </c:pt>
                <c:pt idx="39498">
                  <c:v>31.539565124333901</c:v>
                </c:pt>
                <c:pt idx="39499">
                  <c:v>31.5397204910482</c:v>
                </c:pt>
                <c:pt idx="39500">
                  <c:v>31.539875857265201</c:v>
                </c:pt>
                <c:pt idx="39501">
                  <c:v>31.540031222984901</c:v>
                </c:pt>
                <c:pt idx="39502">
                  <c:v>31.540186588207298</c:v>
                </c:pt>
                <c:pt idx="39503">
                  <c:v>31.540341952932401</c:v>
                </c:pt>
                <c:pt idx="39504">
                  <c:v>31.540497317160199</c:v>
                </c:pt>
                <c:pt idx="39505">
                  <c:v>31.540652680890702</c:v>
                </c:pt>
                <c:pt idx="39506">
                  <c:v>31.540808044123899</c:v>
                </c:pt>
                <c:pt idx="39507">
                  <c:v>31.540963406859898</c:v>
                </c:pt>
                <c:pt idx="39508">
                  <c:v>31.5411187690985</c:v>
                </c:pt>
                <c:pt idx="39509">
                  <c:v>31.541274130839899</c:v>
                </c:pt>
                <c:pt idx="39510">
                  <c:v>31.541429492083999</c:v>
                </c:pt>
                <c:pt idx="39511">
                  <c:v>31.541584852830798</c:v>
                </c:pt>
                <c:pt idx="39512">
                  <c:v>31.541740213080399</c:v>
                </c:pt>
                <c:pt idx="39513">
                  <c:v>31.541895572832701</c:v>
                </c:pt>
                <c:pt idx="39514">
                  <c:v>31.542050932087701</c:v>
                </c:pt>
                <c:pt idx="39515">
                  <c:v>31.5422062908454</c:v>
                </c:pt>
                <c:pt idx="39516">
                  <c:v>31.5423616491058</c:v>
                </c:pt>
                <c:pt idx="39517">
                  <c:v>31.542517006869002</c:v>
                </c:pt>
                <c:pt idx="39518">
                  <c:v>31.542672364134901</c:v>
                </c:pt>
                <c:pt idx="39519">
                  <c:v>31.542827720903599</c:v>
                </c:pt>
                <c:pt idx="39520">
                  <c:v>31.542983077174998</c:v>
                </c:pt>
                <c:pt idx="39521">
                  <c:v>31.5431384329491</c:v>
                </c:pt>
                <c:pt idx="39522">
                  <c:v>31.543293788225998</c:v>
                </c:pt>
                <c:pt idx="39523">
                  <c:v>31.543449143005599</c:v>
                </c:pt>
                <c:pt idx="39524">
                  <c:v>31.543604497287902</c:v>
                </c:pt>
                <c:pt idx="39525">
                  <c:v>31.543759851072998</c:v>
                </c:pt>
                <c:pt idx="39526">
                  <c:v>31.5439152043608</c:v>
                </c:pt>
                <c:pt idx="39527">
                  <c:v>31.5440705571514</c:v>
                </c:pt>
                <c:pt idx="39528">
                  <c:v>31.544225909444702</c:v>
                </c:pt>
                <c:pt idx="39529">
                  <c:v>31.544381261240801</c:v>
                </c:pt>
                <c:pt idx="39530">
                  <c:v>31.544536612539599</c:v>
                </c:pt>
                <c:pt idx="39531">
                  <c:v>31.544691963341201</c:v>
                </c:pt>
                <c:pt idx="39532">
                  <c:v>31.544847313645501</c:v>
                </c:pt>
                <c:pt idx="39533">
                  <c:v>31.5450026634526</c:v>
                </c:pt>
                <c:pt idx="39534">
                  <c:v>31.545158012762499</c:v>
                </c:pt>
                <c:pt idx="39535">
                  <c:v>31.545313361575101</c:v>
                </c:pt>
                <c:pt idx="39536">
                  <c:v>31.5454687098905</c:v>
                </c:pt>
                <c:pt idx="39537">
                  <c:v>31.545624057708601</c:v>
                </c:pt>
                <c:pt idx="39538">
                  <c:v>31.545779405029499</c:v>
                </c:pt>
                <c:pt idx="39539">
                  <c:v>31.5459347518531</c:v>
                </c:pt>
                <c:pt idx="39540">
                  <c:v>31.546090098179601</c:v>
                </c:pt>
                <c:pt idx="39541">
                  <c:v>31.5462454440088</c:v>
                </c:pt>
                <c:pt idx="39542">
                  <c:v>31.546400789340701</c:v>
                </c:pt>
                <c:pt idx="39543">
                  <c:v>31.5465561341755</c:v>
                </c:pt>
                <c:pt idx="39544">
                  <c:v>31.546711478513</c:v>
                </c:pt>
                <c:pt idx="39545">
                  <c:v>31.546866822353302</c:v>
                </c:pt>
                <c:pt idx="39546">
                  <c:v>31.547022165696301</c:v>
                </c:pt>
                <c:pt idx="39547">
                  <c:v>31.547177508542202</c:v>
                </c:pt>
                <c:pt idx="39548">
                  <c:v>31.5473328508908</c:v>
                </c:pt>
                <c:pt idx="39549">
                  <c:v>31.5474881927422</c:v>
                </c:pt>
                <c:pt idx="39550">
                  <c:v>31.547643534096402</c:v>
                </c:pt>
                <c:pt idx="39551">
                  <c:v>31.547798874953401</c:v>
                </c:pt>
                <c:pt idx="39552">
                  <c:v>31.547954215313101</c:v>
                </c:pt>
                <c:pt idx="39553">
                  <c:v>31.548109555175699</c:v>
                </c:pt>
                <c:pt idx="39554">
                  <c:v>31.548264894540999</c:v>
                </c:pt>
                <c:pt idx="39555">
                  <c:v>31.5484202334091</c:v>
                </c:pt>
                <c:pt idx="39556">
                  <c:v>31.548575571780098</c:v>
                </c:pt>
                <c:pt idx="39557">
                  <c:v>31.548730909653798</c:v>
                </c:pt>
                <c:pt idx="39558">
                  <c:v>31.5488862470303</c:v>
                </c:pt>
                <c:pt idx="39559">
                  <c:v>31.549041583909599</c:v>
                </c:pt>
                <c:pt idx="39560">
                  <c:v>31.549196920291699</c:v>
                </c:pt>
                <c:pt idx="39561">
                  <c:v>31.549352256176601</c:v>
                </c:pt>
                <c:pt idx="39562">
                  <c:v>31.5495075915643</c:v>
                </c:pt>
                <c:pt idx="39563">
                  <c:v>31.549662926454801</c:v>
                </c:pt>
                <c:pt idx="39564">
                  <c:v>31.549818260848099</c:v>
                </c:pt>
                <c:pt idx="39565">
                  <c:v>31.549973594744301</c:v>
                </c:pt>
                <c:pt idx="39566">
                  <c:v>31.550128928143199</c:v>
                </c:pt>
                <c:pt idx="39567">
                  <c:v>31.550284261044901</c:v>
                </c:pt>
                <c:pt idx="39568">
                  <c:v>31.5504395934495</c:v>
                </c:pt>
                <c:pt idx="39569">
                  <c:v>31.550594925356901</c:v>
                </c:pt>
                <c:pt idx="39570">
                  <c:v>31.550750256767</c:v>
                </c:pt>
                <c:pt idx="39571">
                  <c:v>31.550905587680099</c:v>
                </c:pt>
                <c:pt idx="39572">
                  <c:v>31.551060918095899</c:v>
                </c:pt>
                <c:pt idx="39573">
                  <c:v>31.551216248014502</c:v>
                </c:pt>
                <c:pt idx="39574">
                  <c:v>31.551371577436001</c:v>
                </c:pt>
                <c:pt idx="39575">
                  <c:v>31.551526906360198</c:v>
                </c:pt>
                <c:pt idx="39576">
                  <c:v>31.5516822347874</c:v>
                </c:pt>
                <c:pt idx="39577">
                  <c:v>31.551837562717299</c:v>
                </c:pt>
                <c:pt idx="39578">
                  <c:v>31.55199289015</c:v>
                </c:pt>
                <c:pt idx="39579">
                  <c:v>31.552148217085598</c:v>
                </c:pt>
                <c:pt idx="39580">
                  <c:v>31.552303543524001</c:v>
                </c:pt>
                <c:pt idx="39581">
                  <c:v>31.552458869465301</c:v>
                </c:pt>
                <c:pt idx="39582">
                  <c:v>31.552614194909399</c:v>
                </c:pt>
                <c:pt idx="39583">
                  <c:v>31.552769519856302</c:v>
                </c:pt>
                <c:pt idx="39584">
                  <c:v>31.552924844306101</c:v>
                </c:pt>
                <c:pt idx="39585">
                  <c:v>31.553080168258699</c:v>
                </c:pt>
                <c:pt idx="39586">
                  <c:v>31.553235491714101</c:v>
                </c:pt>
                <c:pt idx="39587">
                  <c:v>31.553390814672401</c:v>
                </c:pt>
                <c:pt idx="39588">
                  <c:v>31.553546137133502</c:v>
                </c:pt>
                <c:pt idx="39589">
                  <c:v>31.5537014590975</c:v>
                </c:pt>
                <c:pt idx="39590">
                  <c:v>31.553856780564299</c:v>
                </c:pt>
                <c:pt idx="39591">
                  <c:v>31.5540121015339</c:v>
                </c:pt>
                <c:pt idx="39592">
                  <c:v>31.5541674220065</c:v>
                </c:pt>
                <c:pt idx="39593">
                  <c:v>31.5543227419818</c:v>
                </c:pt>
                <c:pt idx="39594">
                  <c:v>31.554478061459999</c:v>
                </c:pt>
                <c:pt idx="39595">
                  <c:v>31.5546333804411</c:v>
                </c:pt>
                <c:pt idx="39596">
                  <c:v>31.554788698925002</c:v>
                </c:pt>
                <c:pt idx="39597">
                  <c:v>31.554944016911801</c:v>
                </c:pt>
                <c:pt idx="39598">
                  <c:v>31.5550993344015</c:v>
                </c:pt>
                <c:pt idx="39599">
                  <c:v>31.555254651394002</c:v>
                </c:pt>
                <c:pt idx="39600">
                  <c:v>31.5554099678893</c:v>
                </c:pt>
                <c:pt idx="39601">
                  <c:v>31.555565283887599</c:v>
                </c:pt>
                <c:pt idx="39602">
                  <c:v>31.5557205993887</c:v>
                </c:pt>
                <c:pt idx="39603">
                  <c:v>31.555875914392601</c:v>
                </c:pt>
                <c:pt idx="39604">
                  <c:v>31.556031228899499</c:v>
                </c:pt>
                <c:pt idx="39605">
                  <c:v>31.556186542909199</c:v>
                </c:pt>
                <c:pt idx="39606">
                  <c:v>31.5563418564217</c:v>
                </c:pt>
                <c:pt idx="39607">
                  <c:v>31.556497169437201</c:v>
                </c:pt>
                <c:pt idx="39608">
                  <c:v>31.556652481955499</c:v>
                </c:pt>
                <c:pt idx="39609">
                  <c:v>31.556807793976699</c:v>
                </c:pt>
                <c:pt idx="39610">
                  <c:v>31.556963105500799</c:v>
                </c:pt>
                <c:pt idx="39611">
                  <c:v>31.5571184165278</c:v>
                </c:pt>
                <c:pt idx="39612">
                  <c:v>31.557273727057598</c:v>
                </c:pt>
                <c:pt idx="39613">
                  <c:v>31.557429037090301</c:v>
                </c:pt>
                <c:pt idx="39614">
                  <c:v>31.557584346625902</c:v>
                </c:pt>
                <c:pt idx="39615">
                  <c:v>31.557739655664399</c:v>
                </c:pt>
                <c:pt idx="39616">
                  <c:v>31.557894964205801</c:v>
                </c:pt>
                <c:pt idx="39617">
                  <c:v>31.5580502722501</c:v>
                </c:pt>
                <c:pt idx="39618">
                  <c:v>31.558205579797299</c:v>
                </c:pt>
                <c:pt idx="39619">
                  <c:v>31.5583608868473</c:v>
                </c:pt>
                <c:pt idx="39620">
                  <c:v>31.558516193400301</c:v>
                </c:pt>
                <c:pt idx="39621">
                  <c:v>31.5586714994561</c:v>
                </c:pt>
                <c:pt idx="39622">
                  <c:v>31.558826805014899</c:v>
                </c:pt>
                <c:pt idx="39623">
                  <c:v>31.558982110076499</c:v>
                </c:pt>
                <c:pt idx="39624">
                  <c:v>31.5591374146411</c:v>
                </c:pt>
                <c:pt idx="39625">
                  <c:v>31.559292718708502</c:v>
                </c:pt>
                <c:pt idx="39626">
                  <c:v>31.559448022278801</c:v>
                </c:pt>
                <c:pt idx="39627">
                  <c:v>31.5596033253521</c:v>
                </c:pt>
                <c:pt idx="39628">
                  <c:v>31.5597586279283</c:v>
                </c:pt>
                <c:pt idx="39629">
                  <c:v>31.559913930007301</c:v>
                </c:pt>
                <c:pt idx="39630">
                  <c:v>31.560069231589299</c:v>
                </c:pt>
                <c:pt idx="39631">
                  <c:v>31.560224532674201</c:v>
                </c:pt>
                <c:pt idx="39632">
                  <c:v>31.560379833262001</c:v>
                </c:pt>
                <c:pt idx="39633">
                  <c:v>31.560535133352701</c:v>
                </c:pt>
                <c:pt idx="39634">
                  <c:v>31.560690432946402</c:v>
                </c:pt>
                <c:pt idx="39635">
                  <c:v>31.5608457320429</c:v>
                </c:pt>
                <c:pt idx="39636">
                  <c:v>31.561001030642402</c:v>
                </c:pt>
                <c:pt idx="39637">
                  <c:v>31.561156328744801</c:v>
                </c:pt>
                <c:pt idx="39638">
                  <c:v>31.561311626350101</c:v>
                </c:pt>
                <c:pt idx="39639">
                  <c:v>31.561466923458401</c:v>
                </c:pt>
                <c:pt idx="39640">
                  <c:v>31.561622220069601</c:v>
                </c:pt>
                <c:pt idx="39641">
                  <c:v>31.5617775161836</c:v>
                </c:pt>
                <c:pt idx="39642">
                  <c:v>31.561932811800698</c:v>
                </c:pt>
                <c:pt idx="39643">
                  <c:v>31.562088106920601</c:v>
                </c:pt>
                <c:pt idx="39644">
                  <c:v>31.562243401543501</c:v>
                </c:pt>
                <c:pt idx="39645">
                  <c:v>31.562398695669401</c:v>
                </c:pt>
                <c:pt idx="39646">
                  <c:v>31.562553989298099</c:v>
                </c:pt>
                <c:pt idx="39647">
                  <c:v>31.5627092824298</c:v>
                </c:pt>
                <c:pt idx="39648">
                  <c:v>31.562864575064399</c:v>
                </c:pt>
                <c:pt idx="39649">
                  <c:v>31.563019867202001</c:v>
                </c:pt>
                <c:pt idx="39650">
                  <c:v>31.563175158842501</c:v>
                </c:pt>
                <c:pt idx="39651">
                  <c:v>31.563330449986001</c:v>
                </c:pt>
                <c:pt idx="39652">
                  <c:v>31.563485740632402</c:v>
                </c:pt>
                <c:pt idx="39653">
                  <c:v>31.563641030781799</c:v>
                </c:pt>
                <c:pt idx="39654">
                  <c:v>31.563796320434101</c:v>
                </c:pt>
                <c:pt idx="39655">
                  <c:v>31.563951609589299</c:v>
                </c:pt>
                <c:pt idx="39656">
                  <c:v>31.564106898247498</c:v>
                </c:pt>
                <c:pt idx="39657">
                  <c:v>31.564262186408701</c:v>
                </c:pt>
                <c:pt idx="39658">
                  <c:v>31.564417474072801</c:v>
                </c:pt>
                <c:pt idx="39659">
                  <c:v>31.564572761239901</c:v>
                </c:pt>
                <c:pt idx="39660">
                  <c:v>31.564728047909899</c:v>
                </c:pt>
                <c:pt idx="39661">
                  <c:v>31.5648833340829</c:v>
                </c:pt>
                <c:pt idx="39662">
                  <c:v>31.565038619758798</c:v>
                </c:pt>
                <c:pt idx="39663">
                  <c:v>31.565193904937701</c:v>
                </c:pt>
                <c:pt idx="39664">
                  <c:v>31.565349189619599</c:v>
                </c:pt>
                <c:pt idx="39665">
                  <c:v>31.565504473804399</c:v>
                </c:pt>
                <c:pt idx="39666">
                  <c:v>31.565659757492199</c:v>
                </c:pt>
                <c:pt idx="39667">
                  <c:v>31.565815040682999</c:v>
                </c:pt>
                <c:pt idx="39668">
                  <c:v>31.565970323376799</c:v>
                </c:pt>
                <c:pt idx="39669">
                  <c:v>31.5661256055735</c:v>
                </c:pt>
                <c:pt idx="39670">
                  <c:v>31.566280887273201</c:v>
                </c:pt>
                <c:pt idx="39671">
                  <c:v>31.5664361684758</c:v>
                </c:pt>
                <c:pt idx="39672">
                  <c:v>31.566591449181502</c:v>
                </c:pt>
                <c:pt idx="39673">
                  <c:v>31.566746729390101</c:v>
                </c:pt>
                <c:pt idx="39674">
                  <c:v>31.5669020091017</c:v>
                </c:pt>
                <c:pt idx="39675">
                  <c:v>31.567057288316299</c:v>
                </c:pt>
                <c:pt idx="39676">
                  <c:v>31.567212567033899</c:v>
                </c:pt>
                <c:pt idx="39677">
                  <c:v>31.567367845254399</c:v>
                </c:pt>
                <c:pt idx="39678">
                  <c:v>31.567523122977899</c:v>
                </c:pt>
                <c:pt idx="39679">
                  <c:v>31.5676784002045</c:v>
                </c:pt>
                <c:pt idx="39680">
                  <c:v>31.567833676934001</c:v>
                </c:pt>
                <c:pt idx="39681">
                  <c:v>31.567988953166498</c:v>
                </c:pt>
                <c:pt idx="39682">
                  <c:v>31.568144228902</c:v>
                </c:pt>
                <c:pt idx="39683">
                  <c:v>31.568299504140501</c:v>
                </c:pt>
                <c:pt idx="39684">
                  <c:v>31.568454778882</c:v>
                </c:pt>
                <c:pt idx="39685">
                  <c:v>31.568610053126498</c:v>
                </c:pt>
                <c:pt idx="39686">
                  <c:v>31.568765326873901</c:v>
                </c:pt>
                <c:pt idx="39687">
                  <c:v>31.5689206001244</c:v>
                </c:pt>
                <c:pt idx="39688">
                  <c:v>31.5690758728779</c:v>
                </c:pt>
                <c:pt idx="39689">
                  <c:v>31.569231145134399</c:v>
                </c:pt>
                <c:pt idx="39690">
                  <c:v>31.569386416893899</c:v>
                </c:pt>
                <c:pt idx="39691">
                  <c:v>31.569541688156399</c:v>
                </c:pt>
                <c:pt idx="39692">
                  <c:v>31.569696958921899</c:v>
                </c:pt>
                <c:pt idx="39693">
                  <c:v>31.569852229190499</c:v>
                </c:pt>
                <c:pt idx="39694">
                  <c:v>31.570007498961999</c:v>
                </c:pt>
                <c:pt idx="39695">
                  <c:v>31.5701627682365</c:v>
                </c:pt>
                <c:pt idx="39696">
                  <c:v>31.570318037014101</c:v>
                </c:pt>
                <c:pt idx="39697">
                  <c:v>31.570473305294701</c:v>
                </c:pt>
                <c:pt idx="39698">
                  <c:v>31.570628573078299</c:v>
                </c:pt>
                <c:pt idx="39699">
                  <c:v>31.5707838403649</c:v>
                </c:pt>
                <c:pt idx="39700">
                  <c:v>31.570939107154501</c:v>
                </c:pt>
                <c:pt idx="39701">
                  <c:v>31.571094373447199</c:v>
                </c:pt>
                <c:pt idx="39702">
                  <c:v>31.5712496392429</c:v>
                </c:pt>
                <c:pt idx="39703">
                  <c:v>31.571404904541598</c:v>
                </c:pt>
                <c:pt idx="39704">
                  <c:v>31.5715601693434</c:v>
                </c:pt>
                <c:pt idx="39705">
                  <c:v>31.571715433648102</c:v>
                </c:pt>
                <c:pt idx="39706">
                  <c:v>31.5718706974559</c:v>
                </c:pt>
                <c:pt idx="39707">
                  <c:v>31.572025960766801</c:v>
                </c:pt>
                <c:pt idx="39708">
                  <c:v>31.5721812235806</c:v>
                </c:pt>
                <c:pt idx="39709">
                  <c:v>31.572336485897502</c:v>
                </c:pt>
                <c:pt idx="39710">
                  <c:v>31.5724917477175</c:v>
                </c:pt>
                <c:pt idx="39711">
                  <c:v>31.572647009040399</c:v>
                </c:pt>
                <c:pt idx="39712">
                  <c:v>31.5728022698665</c:v>
                </c:pt>
                <c:pt idx="39713">
                  <c:v>31.572957530195499</c:v>
                </c:pt>
                <c:pt idx="39714">
                  <c:v>31.573112790027601</c:v>
                </c:pt>
                <c:pt idx="39715">
                  <c:v>31.573268049362799</c:v>
                </c:pt>
                <c:pt idx="39716">
                  <c:v>31.573423308201001</c:v>
                </c:pt>
                <c:pt idx="39717">
                  <c:v>31.573578566542199</c:v>
                </c:pt>
                <c:pt idx="39718">
                  <c:v>31.573733824386501</c:v>
                </c:pt>
                <c:pt idx="39719">
                  <c:v>31.573889081733899</c:v>
                </c:pt>
                <c:pt idx="39720">
                  <c:v>31.574044338584301</c:v>
                </c:pt>
                <c:pt idx="39721">
                  <c:v>31.574199594937699</c:v>
                </c:pt>
                <c:pt idx="39722">
                  <c:v>31.574354850794201</c:v>
                </c:pt>
                <c:pt idx="39723">
                  <c:v>31.574510106153799</c:v>
                </c:pt>
                <c:pt idx="39724">
                  <c:v>31.5746653610164</c:v>
                </c:pt>
                <c:pt idx="39725">
                  <c:v>31.574820615382102</c:v>
                </c:pt>
                <c:pt idx="39726">
                  <c:v>31.574975869250899</c:v>
                </c:pt>
                <c:pt idx="39727">
                  <c:v>31.5751311226227</c:v>
                </c:pt>
                <c:pt idx="39728">
                  <c:v>31.575286375497601</c:v>
                </c:pt>
                <c:pt idx="39729">
                  <c:v>31.575441627875499</c:v>
                </c:pt>
                <c:pt idx="39730">
                  <c:v>31.5755968797565</c:v>
                </c:pt>
                <c:pt idx="39731">
                  <c:v>31.5757521311406</c:v>
                </c:pt>
                <c:pt idx="39732">
                  <c:v>31.5759073820278</c:v>
                </c:pt>
                <c:pt idx="39733">
                  <c:v>31.576062632418001</c:v>
                </c:pt>
                <c:pt idx="39734">
                  <c:v>31.576217882311301</c:v>
                </c:pt>
                <c:pt idx="39735">
                  <c:v>31.576373131707701</c:v>
                </c:pt>
                <c:pt idx="39736">
                  <c:v>31.576528380607201</c:v>
                </c:pt>
                <c:pt idx="39737">
                  <c:v>31.5766836290097</c:v>
                </c:pt>
                <c:pt idx="39738">
                  <c:v>31.576838876915399</c:v>
                </c:pt>
                <c:pt idx="39739">
                  <c:v>31.576994124324099</c:v>
                </c:pt>
                <c:pt idx="39740">
                  <c:v>31.577149371235901</c:v>
                </c:pt>
                <c:pt idx="39741">
                  <c:v>31.5773046176508</c:v>
                </c:pt>
                <c:pt idx="39742">
                  <c:v>31.577459863568698</c:v>
                </c:pt>
                <c:pt idx="39743">
                  <c:v>31.5776151089898</c:v>
                </c:pt>
                <c:pt idx="39744">
                  <c:v>31.577770353913898</c:v>
                </c:pt>
                <c:pt idx="39745">
                  <c:v>31.577925598341199</c:v>
                </c:pt>
                <c:pt idx="39746">
                  <c:v>31.5780808422715</c:v>
                </c:pt>
                <c:pt idx="39747">
                  <c:v>31.578236085704901</c:v>
                </c:pt>
                <c:pt idx="39748">
                  <c:v>31.578391328641501</c:v>
                </c:pt>
                <c:pt idx="39749">
                  <c:v>31.578546571081102</c:v>
                </c:pt>
                <c:pt idx="39750">
                  <c:v>31.578701813023802</c:v>
                </c:pt>
                <c:pt idx="39751">
                  <c:v>31.578857054469701</c:v>
                </c:pt>
                <c:pt idx="39752">
                  <c:v>31.5790122954186</c:v>
                </c:pt>
                <c:pt idx="39753">
                  <c:v>31.579167535870699</c:v>
                </c:pt>
                <c:pt idx="39754">
                  <c:v>31.579322775825801</c:v>
                </c:pt>
                <c:pt idx="39755">
                  <c:v>31.579478015284099</c:v>
                </c:pt>
                <c:pt idx="39756">
                  <c:v>31.579633254245401</c:v>
                </c:pt>
                <c:pt idx="39757">
                  <c:v>31.579788492709898</c:v>
                </c:pt>
                <c:pt idx="39758">
                  <c:v>31.579943730677499</c:v>
                </c:pt>
                <c:pt idx="39759">
                  <c:v>31.580098968148199</c:v>
                </c:pt>
                <c:pt idx="39760">
                  <c:v>31.580254205121999</c:v>
                </c:pt>
                <c:pt idx="39761">
                  <c:v>31.580409441598999</c:v>
                </c:pt>
                <c:pt idx="39762">
                  <c:v>31.580564677579002</c:v>
                </c:pt>
                <c:pt idx="39763">
                  <c:v>31.5807199130622</c:v>
                </c:pt>
                <c:pt idx="39764">
                  <c:v>31.580875148048499</c:v>
                </c:pt>
                <c:pt idx="39765">
                  <c:v>31.581030382538</c:v>
                </c:pt>
                <c:pt idx="39766">
                  <c:v>31.581185616530501</c:v>
                </c:pt>
                <c:pt idx="39767">
                  <c:v>31.581340850026201</c:v>
                </c:pt>
                <c:pt idx="39768">
                  <c:v>31.581496083025002</c:v>
                </c:pt>
                <c:pt idx="39769">
                  <c:v>31.581651315527001</c:v>
                </c:pt>
                <c:pt idx="39770">
                  <c:v>31.5818065475321</c:v>
                </c:pt>
                <c:pt idx="39771">
                  <c:v>31.581961779040299</c:v>
                </c:pt>
                <c:pt idx="39772">
                  <c:v>31.582117010051601</c:v>
                </c:pt>
                <c:pt idx="39773">
                  <c:v>31.582272240566098</c:v>
                </c:pt>
                <c:pt idx="39774">
                  <c:v>31.582427470583699</c:v>
                </c:pt>
                <c:pt idx="39775">
                  <c:v>31.582582700104499</c:v>
                </c:pt>
                <c:pt idx="39776">
                  <c:v>31.582737929128399</c:v>
                </c:pt>
                <c:pt idx="39777">
                  <c:v>31.582893157655501</c:v>
                </c:pt>
                <c:pt idx="39778">
                  <c:v>31.583048385685601</c:v>
                </c:pt>
                <c:pt idx="39779">
                  <c:v>31.583203613218998</c:v>
                </c:pt>
                <c:pt idx="39780">
                  <c:v>31.583358840255499</c:v>
                </c:pt>
                <c:pt idx="39781">
                  <c:v>31.5835140667951</c:v>
                </c:pt>
                <c:pt idx="39782">
                  <c:v>31.5836692928379</c:v>
                </c:pt>
                <c:pt idx="39783">
                  <c:v>31.583824518383899</c:v>
                </c:pt>
                <c:pt idx="39784">
                  <c:v>31.583979743433002</c:v>
                </c:pt>
                <c:pt idx="39785">
                  <c:v>31.5841349679852</c:v>
                </c:pt>
                <c:pt idx="39786">
                  <c:v>31.584290192040601</c:v>
                </c:pt>
                <c:pt idx="39787">
                  <c:v>31.584445415599198</c:v>
                </c:pt>
                <c:pt idx="39788">
                  <c:v>31.584600638660898</c:v>
                </c:pt>
                <c:pt idx="39789">
                  <c:v>31.584755861225801</c:v>
                </c:pt>
                <c:pt idx="39790">
                  <c:v>31.5849110832939</c:v>
                </c:pt>
                <c:pt idx="39791">
                  <c:v>31.585066304865101</c:v>
                </c:pt>
                <c:pt idx="39792">
                  <c:v>31.585221525939499</c:v>
                </c:pt>
                <c:pt idx="39793">
                  <c:v>31.585376746517099</c:v>
                </c:pt>
                <c:pt idx="39794">
                  <c:v>31.585531966597799</c:v>
                </c:pt>
                <c:pt idx="39795">
                  <c:v>31.585687186181701</c:v>
                </c:pt>
                <c:pt idx="39796">
                  <c:v>31.585842405268799</c:v>
                </c:pt>
                <c:pt idx="39797">
                  <c:v>31.5859976238591</c:v>
                </c:pt>
                <c:pt idx="39798">
                  <c:v>31.586152841952501</c:v>
                </c:pt>
                <c:pt idx="39799">
                  <c:v>31.586308059549101</c:v>
                </c:pt>
                <c:pt idx="39800">
                  <c:v>31.5864632766489</c:v>
                </c:pt>
                <c:pt idx="39801">
                  <c:v>31.586618493251901</c:v>
                </c:pt>
                <c:pt idx="39802">
                  <c:v>31.586773709357999</c:v>
                </c:pt>
                <c:pt idx="39803">
                  <c:v>31.586928924967399</c:v>
                </c:pt>
                <c:pt idx="39804">
                  <c:v>31.587084140079899</c:v>
                </c:pt>
                <c:pt idx="39805">
                  <c:v>31.587239354695601</c:v>
                </c:pt>
                <c:pt idx="39806">
                  <c:v>31.587394568814499</c:v>
                </c:pt>
                <c:pt idx="39807">
                  <c:v>31.5875497824366</c:v>
                </c:pt>
                <c:pt idx="39808">
                  <c:v>31.5877049955619</c:v>
                </c:pt>
                <c:pt idx="39809">
                  <c:v>31.587860208190399</c:v>
                </c:pt>
                <c:pt idx="39810">
                  <c:v>31.588015420322101</c:v>
                </c:pt>
                <c:pt idx="39811">
                  <c:v>31.588170631956899</c:v>
                </c:pt>
                <c:pt idx="39812">
                  <c:v>31.588325843094999</c:v>
                </c:pt>
                <c:pt idx="39813">
                  <c:v>31.588481053736299</c:v>
                </c:pt>
                <c:pt idx="39814">
                  <c:v>31.588636263880801</c:v>
                </c:pt>
                <c:pt idx="39815">
                  <c:v>31.588791473528499</c:v>
                </c:pt>
                <c:pt idx="39816">
                  <c:v>31.5889466826793</c:v>
                </c:pt>
                <c:pt idx="39817">
                  <c:v>31.589101891333399</c:v>
                </c:pt>
                <c:pt idx="39818">
                  <c:v>31.589257099490698</c:v>
                </c:pt>
                <c:pt idx="39819">
                  <c:v>31.589412307151299</c:v>
                </c:pt>
                <c:pt idx="39820">
                  <c:v>31.589567514315</c:v>
                </c:pt>
                <c:pt idx="39821">
                  <c:v>31.5897227209819</c:v>
                </c:pt>
                <c:pt idx="39822">
                  <c:v>31.589877927152099</c:v>
                </c:pt>
                <c:pt idx="39823">
                  <c:v>31.5900331328254</c:v>
                </c:pt>
                <c:pt idx="39824">
                  <c:v>31.590188338002001</c:v>
                </c:pt>
                <c:pt idx="39825">
                  <c:v>31.590343542681801</c:v>
                </c:pt>
                <c:pt idx="39826">
                  <c:v>31.590498746864899</c:v>
                </c:pt>
                <c:pt idx="39827">
                  <c:v>31.590653950551101</c:v>
                </c:pt>
                <c:pt idx="39828">
                  <c:v>31.590809153740601</c:v>
                </c:pt>
                <c:pt idx="39829">
                  <c:v>31.5909643564333</c:v>
                </c:pt>
                <c:pt idx="39830">
                  <c:v>31.591119558629199</c:v>
                </c:pt>
                <c:pt idx="39831">
                  <c:v>31.5912747603284</c:v>
                </c:pt>
                <c:pt idx="39832">
                  <c:v>31.5914299615308</c:v>
                </c:pt>
                <c:pt idx="39833">
                  <c:v>31.591585162236399</c:v>
                </c:pt>
                <c:pt idx="39834">
                  <c:v>31.5917403624453</c:v>
                </c:pt>
                <c:pt idx="39835">
                  <c:v>31.591895562157401</c:v>
                </c:pt>
                <c:pt idx="39836">
                  <c:v>31.5920507613727</c:v>
                </c:pt>
                <c:pt idx="39837">
                  <c:v>31.592205960091299</c:v>
                </c:pt>
                <c:pt idx="39838">
                  <c:v>31.5923611583131</c:v>
                </c:pt>
                <c:pt idx="39839">
                  <c:v>31.5925163560381</c:v>
                </c:pt>
                <c:pt idx="39840">
                  <c:v>31.592671553266399</c:v>
                </c:pt>
                <c:pt idx="39841">
                  <c:v>31.592826749998</c:v>
                </c:pt>
                <c:pt idx="39842">
                  <c:v>31.592981946232801</c:v>
                </c:pt>
                <c:pt idx="39843">
                  <c:v>31.5931371419708</c:v>
                </c:pt>
                <c:pt idx="39844">
                  <c:v>31.593292337212102</c:v>
                </c:pt>
                <c:pt idx="39845">
                  <c:v>31.593447531956599</c:v>
                </c:pt>
                <c:pt idx="39846">
                  <c:v>31.593602726204399</c:v>
                </c:pt>
                <c:pt idx="39847">
                  <c:v>31.5937579199555</c:v>
                </c:pt>
                <c:pt idx="39848">
                  <c:v>31.593913113209801</c:v>
                </c:pt>
                <c:pt idx="39849">
                  <c:v>31.594068305967301</c:v>
                </c:pt>
                <c:pt idx="39850">
                  <c:v>31.5942234982282</c:v>
                </c:pt>
                <c:pt idx="39851">
                  <c:v>31.594378689992201</c:v>
                </c:pt>
                <c:pt idx="39852">
                  <c:v>31.594533881259601</c:v>
                </c:pt>
                <c:pt idx="39853">
                  <c:v>31.594689072030199</c:v>
                </c:pt>
                <c:pt idx="39854">
                  <c:v>31.5948442623041</c:v>
                </c:pt>
                <c:pt idx="39855">
                  <c:v>31.594999452081201</c:v>
                </c:pt>
                <c:pt idx="39856">
                  <c:v>31.595154641361599</c:v>
                </c:pt>
                <c:pt idx="39857">
                  <c:v>31.5953098301453</c:v>
                </c:pt>
                <c:pt idx="39858">
                  <c:v>31.595465018432201</c:v>
                </c:pt>
                <c:pt idx="39859">
                  <c:v>31.595620206222499</c:v>
                </c:pt>
                <c:pt idx="39860">
                  <c:v>31.595775393516</c:v>
                </c:pt>
                <c:pt idx="39861">
                  <c:v>31.5959305803127</c:v>
                </c:pt>
                <c:pt idx="39862">
                  <c:v>31.596085766612799</c:v>
                </c:pt>
                <c:pt idx="39863">
                  <c:v>31.5962409524161</c:v>
                </c:pt>
                <c:pt idx="39864">
                  <c:v>31.596396137722799</c:v>
                </c:pt>
                <c:pt idx="39865">
                  <c:v>31.596551322532701</c:v>
                </c:pt>
                <c:pt idx="39866">
                  <c:v>31.596706506845798</c:v>
                </c:pt>
                <c:pt idx="39867">
                  <c:v>31.596861690662301</c:v>
                </c:pt>
                <c:pt idx="39868">
                  <c:v>31.597016873982099</c:v>
                </c:pt>
                <c:pt idx="39869">
                  <c:v>31.5971720568051</c:v>
                </c:pt>
                <c:pt idx="39870">
                  <c:v>31.597327239131499</c:v>
                </c:pt>
                <c:pt idx="39871">
                  <c:v>31.5974824209611</c:v>
                </c:pt>
                <c:pt idx="39872">
                  <c:v>31.597637602294</c:v>
                </c:pt>
                <c:pt idx="39873">
                  <c:v>31.597792783130298</c:v>
                </c:pt>
                <c:pt idx="39874">
                  <c:v>31.5979479634698</c:v>
                </c:pt>
                <c:pt idx="39875">
                  <c:v>31.598103143312599</c:v>
                </c:pt>
                <c:pt idx="39876">
                  <c:v>31.598258322658701</c:v>
                </c:pt>
                <c:pt idx="39877">
                  <c:v>31.598413501508201</c:v>
                </c:pt>
                <c:pt idx="39878">
                  <c:v>31.5985686798609</c:v>
                </c:pt>
                <c:pt idx="39879">
                  <c:v>31.598723857716902</c:v>
                </c:pt>
                <c:pt idx="39880">
                  <c:v>31.598879035076301</c:v>
                </c:pt>
                <c:pt idx="39881">
                  <c:v>31.5990342119389</c:v>
                </c:pt>
                <c:pt idx="39882">
                  <c:v>31.5991893883049</c:v>
                </c:pt>
                <c:pt idx="39883">
                  <c:v>31.5993445641741</c:v>
                </c:pt>
                <c:pt idx="39884">
                  <c:v>31.599499739546701</c:v>
                </c:pt>
                <c:pt idx="39885">
                  <c:v>31.599654914422601</c:v>
                </c:pt>
                <c:pt idx="39886">
                  <c:v>31.599810088801799</c:v>
                </c:pt>
                <c:pt idx="39887">
                  <c:v>31.5999652626844</c:v>
                </c:pt>
                <c:pt idx="39888">
                  <c:v>31.600120436070199</c:v>
                </c:pt>
                <c:pt idx="39889">
                  <c:v>31.6002756089594</c:v>
                </c:pt>
                <c:pt idx="39890">
                  <c:v>31.6004307813519</c:v>
                </c:pt>
                <c:pt idx="39891">
                  <c:v>31.600585953247698</c:v>
                </c:pt>
                <c:pt idx="39892">
                  <c:v>31.600741124646898</c:v>
                </c:pt>
                <c:pt idx="39893">
                  <c:v>31.600896295549401</c:v>
                </c:pt>
                <c:pt idx="39894">
                  <c:v>31.601051465955202</c:v>
                </c:pt>
                <c:pt idx="39895">
                  <c:v>31.601206635864301</c:v>
                </c:pt>
                <c:pt idx="39896">
                  <c:v>31.601361805276799</c:v>
                </c:pt>
                <c:pt idx="39897">
                  <c:v>31.601516974192599</c:v>
                </c:pt>
                <c:pt idx="39898">
                  <c:v>31.601672142611701</c:v>
                </c:pt>
                <c:pt idx="39899">
                  <c:v>31.601827310534201</c:v>
                </c:pt>
                <c:pt idx="39900">
                  <c:v>31.60198247796</c:v>
                </c:pt>
                <c:pt idx="39901">
                  <c:v>31.602137644889201</c:v>
                </c:pt>
                <c:pt idx="39902">
                  <c:v>31.6022928113217</c:v>
                </c:pt>
                <c:pt idx="39903">
                  <c:v>31.602447977257501</c:v>
                </c:pt>
                <c:pt idx="39904">
                  <c:v>31.602603142696701</c:v>
                </c:pt>
                <c:pt idx="39905">
                  <c:v>31.602758307639199</c:v>
                </c:pt>
                <c:pt idx="39906">
                  <c:v>31.602913472085099</c:v>
                </c:pt>
                <c:pt idx="39907">
                  <c:v>31.603068636034401</c:v>
                </c:pt>
                <c:pt idx="39908">
                  <c:v>31.603223799486901</c:v>
                </c:pt>
                <c:pt idx="39909">
                  <c:v>31.6033789624429</c:v>
                </c:pt>
                <c:pt idx="39910">
                  <c:v>31.6035341249022</c:v>
                </c:pt>
                <c:pt idx="39911">
                  <c:v>31.6036892868648</c:v>
                </c:pt>
                <c:pt idx="39912">
                  <c:v>31.603844448330801</c:v>
                </c:pt>
                <c:pt idx="39913">
                  <c:v>31.6039996093002</c:v>
                </c:pt>
                <c:pt idx="39914">
                  <c:v>31.604154769772901</c:v>
                </c:pt>
                <c:pt idx="39915">
                  <c:v>31.604309929749</c:v>
                </c:pt>
                <c:pt idx="39916">
                  <c:v>31.604465089228501</c:v>
                </c:pt>
                <c:pt idx="39917">
                  <c:v>31.604620248211301</c:v>
                </c:pt>
                <c:pt idx="39918">
                  <c:v>31.604775406697499</c:v>
                </c:pt>
                <c:pt idx="39919">
                  <c:v>31.604930564686999</c:v>
                </c:pt>
                <c:pt idx="39920">
                  <c:v>31.605085722179901</c:v>
                </c:pt>
                <c:pt idx="39921">
                  <c:v>31.605240879176201</c:v>
                </c:pt>
                <c:pt idx="39922">
                  <c:v>31.605396035675899</c:v>
                </c:pt>
                <c:pt idx="39923">
                  <c:v>31.605551191679002</c:v>
                </c:pt>
                <c:pt idx="39924">
                  <c:v>31.6057063471854</c:v>
                </c:pt>
                <c:pt idx="39925">
                  <c:v>31.6058615021952</c:v>
                </c:pt>
                <c:pt idx="39926">
                  <c:v>31.606016656708402</c:v>
                </c:pt>
                <c:pt idx="39927">
                  <c:v>31.606171810724899</c:v>
                </c:pt>
                <c:pt idx="39928">
                  <c:v>31.6063269642449</c:v>
                </c:pt>
                <c:pt idx="39929">
                  <c:v>31.6064821172682</c:v>
                </c:pt>
                <c:pt idx="39930">
                  <c:v>31.606637269794899</c:v>
                </c:pt>
                <c:pt idx="39931">
                  <c:v>31.606792421824998</c:v>
                </c:pt>
                <c:pt idx="39932">
                  <c:v>31.6069475733585</c:v>
                </c:pt>
                <c:pt idx="39933">
                  <c:v>31.6071027243954</c:v>
                </c:pt>
                <c:pt idx="39934">
                  <c:v>31.607257874935701</c:v>
                </c:pt>
                <c:pt idx="39935">
                  <c:v>31.607413024979401</c:v>
                </c:pt>
                <c:pt idx="39936">
                  <c:v>31.607568174526399</c:v>
                </c:pt>
                <c:pt idx="39937">
                  <c:v>31.607723323576899</c:v>
                </c:pt>
                <c:pt idx="39938">
                  <c:v>31.6078784721308</c:v>
                </c:pt>
                <c:pt idx="39939">
                  <c:v>31.608033620187999</c:v>
                </c:pt>
                <c:pt idx="39940">
                  <c:v>31.6081887677487</c:v>
                </c:pt>
                <c:pt idx="39941">
                  <c:v>31.608343914812799</c:v>
                </c:pt>
                <c:pt idx="39942">
                  <c:v>31.6084990613803</c:v>
                </c:pt>
                <c:pt idx="39943">
                  <c:v>31.608654207451199</c:v>
                </c:pt>
                <c:pt idx="39944">
                  <c:v>31.608809353025499</c:v>
                </c:pt>
                <c:pt idx="39945">
                  <c:v>31.608964498103202</c:v>
                </c:pt>
                <c:pt idx="39946">
                  <c:v>31.609119642684298</c:v>
                </c:pt>
                <c:pt idx="39947">
                  <c:v>31.6092747867688</c:v>
                </c:pt>
                <c:pt idx="39948">
                  <c:v>31.6094299303568</c:v>
                </c:pt>
                <c:pt idx="39949">
                  <c:v>31.609585073448098</c:v>
                </c:pt>
                <c:pt idx="39950">
                  <c:v>31.609740216042901</c:v>
                </c:pt>
                <c:pt idx="39951">
                  <c:v>31.609895358141099</c:v>
                </c:pt>
                <c:pt idx="39952">
                  <c:v>31.610050499742702</c:v>
                </c:pt>
                <c:pt idx="39953">
                  <c:v>31.610205640847798</c:v>
                </c:pt>
                <c:pt idx="39954">
                  <c:v>31.610360781456201</c:v>
                </c:pt>
                <c:pt idx="39955">
                  <c:v>31.610515921568101</c:v>
                </c:pt>
                <c:pt idx="39956">
                  <c:v>31.6106710611834</c:v>
                </c:pt>
                <c:pt idx="39957">
                  <c:v>31.610826200302199</c:v>
                </c:pt>
                <c:pt idx="39958">
                  <c:v>31.6109813389244</c:v>
                </c:pt>
                <c:pt idx="39959">
                  <c:v>31.61113647705</c:v>
                </c:pt>
                <c:pt idx="39960">
                  <c:v>31.611291614679001</c:v>
                </c:pt>
                <c:pt idx="39961">
                  <c:v>31.611446751811499</c:v>
                </c:pt>
                <c:pt idx="39962">
                  <c:v>31.611601888447499</c:v>
                </c:pt>
                <c:pt idx="39963">
                  <c:v>31.611757024586801</c:v>
                </c:pt>
                <c:pt idx="39964">
                  <c:v>31.6119121602296</c:v>
                </c:pt>
                <c:pt idx="39965">
                  <c:v>31.612067295375802</c:v>
                </c:pt>
                <c:pt idx="39966">
                  <c:v>31.612222430025501</c:v>
                </c:pt>
                <c:pt idx="39967">
                  <c:v>31.612377564178701</c:v>
                </c:pt>
                <c:pt idx="39968">
                  <c:v>31.612532697835199</c:v>
                </c:pt>
                <c:pt idx="39969">
                  <c:v>31.612687830995299</c:v>
                </c:pt>
                <c:pt idx="39970">
                  <c:v>31.6128429636588</c:v>
                </c:pt>
                <c:pt idx="39971">
                  <c:v>31.612998095825699</c:v>
                </c:pt>
                <c:pt idx="39972">
                  <c:v>31.613153227496099</c:v>
                </c:pt>
                <c:pt idx="39973">
                  <c:v>31.613308358669901</c:v>
                </c:pt>
                <c:pt idx="39974">
                  <c:v>31.6134634893472</c:v>
                </c:pt>
                <c:pt idx="39975">
                  <c:v>31.613618619527902</c:v>
                </c:pt>
                <c:pt idx="39976">
                  <c:v>31.6137737492121</c:v>
                </c:pt>
                <c:pt idx="39977">
                  <c:v>31.6139288783998</c:v>
                </c:pt>
                <c:pt idx="39978">
                  <c:v>31.614084007090899</c:v>
                </c:pt>
                <c:pt idx="39979">
                  <c:v>31.614239135285501</c:v>
                </c:pt>
                <c:pt idx="39980">
                  <c:v>31.614394262983598</c:v>
                </c:pt>
                <c:pt idx="39981">
                  <c:v>31.6145493901851</c:v>
                </c:pt>
                <c:pt idx="39982">
                  <c:v>31.6147045168901</c:v>
                </c:pt>
                <c:pt idx="39983">
                  <c:v>31.614859643098601</c:v>
                </c:pt>
                <c:pt idx="39984">
                  <c:v>31.6150147688105</c:v>
                </c:pt>
                <c:pt idx="39985">
                  <c:v>31.615169894026</c:v>
                </c:pt>
                <c:pt idx="39986">
                  <c:v>31.615325018744802</c:v>
                </c:pt>
                <c:pt idx="39987">
                  <c:v>31.615480142967201</c:v>
                </c:pt>
                <c:pt idx="39988">
                  <c:v>31.615635266693101</c:v>
                </c:pt>
                <c:pt idx="39989">
                  <c:v>31.615790389922399</c:v>
                </c:pt>
                <c:pt idx="39990">
                  <c:v>31.615945512655198</c:v>
                </c:pt>
                <c:pt idx="39991">
                  <c:v>31.616100634891499</c:v>
                </c:pt>
                <c:pt idx="39992">
                  <c:v>31.6162557566313</c:v>
                </c:pt>
                <c:pt idx="39993">
                  <c:v>31.6164108778745</c:v>
                </c:pt>
                <c:pt idx="39994">
                  <c:v>31.616565998621301</c:v>
                </c:pt>
                <c:pt idx="39995">
                  <c:v>31.616721118871499</c:v>
                </c:pt>
                <c:pt idx="39996">
                  <c:v>31.616876238625199</c:v>
                </c:pt>
                <c:pt idx="39997">
                  <c:v>31.6170313578825</c:v>
                </c:pt>
                <c:pt idx="39998">
                  <c:v>31.617186476643202</c:v>
                </c:pt>
                <c:pt idx="39999">
                  <c:v>31.617341594907401</c:v>
                </c:pt>
                <c:pt idx="40000">
                  <c:v>31.617496712675099</c:v>
                </c:pt>
                <c:pt idx="40001">
                  <c:v>31.617651829946301</c:v>
                </c:pt>
                <c:pt idx="40002">
                  <c:v>31.617806946721</c:v>
                </c:pt>
                <c:pt idx="40003">
                  <c:v>31.617962062999201</c:v>
                </c:pt>
                <c:pt idx="40004">
                  <c:v>31.618117178780999</c:v>
                </c:pt>
                <c:pt idx="40005">
                  <c:v>31.618272294066202</c:v>
                </c:pt>
                <c:pt idx="40006">
                  <c:v>31.618427408854899</c:v>
                </c:pt>
                <c:pt idx="40007">
                  <c:v>31.6185825231472</c:v>
                </c:pt>
                <c:pt idx="40008">
                  <c:v>31.6187376369429</c:v>
                </c:pt>
                <c:pt idx="40009">
                  <c:v>31.6188927502422</c:v>
                </c:pt>
                <c:pt idx="40010">
                  <c:v>31.619047863044901</c:v>
                </c:pt>
                <c:pt idx="40011">
                  <c:v>31.6192029753512</c:v>
                </c:pt>
                <c:pt idx="40012">
                  <c:v>31.619358087161</c:v>
                </c:pt>
                <c:pt idx="40013">
                  <c:v>31.619513198474301</c:v>
                </c:pt>
                <c:pt idx="40014">
                  <c:v>31.6196683092912</c:v>
                </c:pt>
                <c:pt idx="40015">
                  <c:v>31.619823419611599</c:v>
                </c:pt>
                <c:pt idx="40016">
                  <c:v>31.6199785294354</c:v>
                </c:pt>
                <c:pt idx="40017">
                  <c:v>31.620133638762798</c:v>
                </c:pt>
                <c:pt idx="40018">
                  <c:v>31.620288747593801</c:v>
                </c:pt>
                <c:pt idx="40019">
                  <c:v>31.620443855928201</c:v>
                </c:pt>
                <c:pt idx="40020">
                  <c:v>31.620598963766199</c:v>
                </c:pt>
                <c:pt idx="40021">
                  <c:v>31.6207540711078</c:v>
                </c:pt>
                <c:pt idx="40022">
                  <c:v>31.6209091779528</c:v>
                </c:pt>
                <c:pt idx="40023">
                  <c:v>31.621064284301401</c:v>
                </c:pt>
                <c:pt idx="40024">
                  <c:v>31.621219390153499</c:v>
                </c:pt>
                <c:pt idx="40025">
                  <c:v>31.621374495509201</c:v>
                </c:pt>
                <c:pt idx="40026">
                  <c:v>31.621529600368401</c:v>
                </c:pt>
                <c:pt idx="40027">
                  <c:v>31.621684704731098</c:v>
                </c:pt>
                <c:pt idx="40028">
                  <c:v>31.6218398085974</c:v>
                </c:pt>
                <c:pt idx="40029">
                  <c:v>31.621994911967299</c:v>
                </c:pt>
                <c:pt idx="40030">
                  <c:v>31.622150014840599</c:v>
                </c:pt>
                <c:pt idx="40031">
                  <c:v>31.6223051172176</c:v>
                </c:pt>
                <c:pt idx="40032">
                  <c:v>31.622460219097999</c:v>
                </c:pt>
                <c:pt idx="40033">
                  <c:v>31.622615320482002</c:v>
                </c:pt>
                <c:pt idx="40034">
                  <c:v>31.622770421369601</c:v>
                </c:pt>
                <c:pt idx="40035">
                  <c:v>31.622925521760699</c:v>
                </c:pt>
                <c:pt idx="40036">
                  <c:v>31.623080621655401</c:v>
                </c:pt>
                <c:pt idx="40037">
                  <c:v>31.6232357210536</c:v>
                </c:pt>
                <c:pt idx="40038">
                  <c:v>31.6233908199554</c:v>
                </c:pt>
                <c:pt idx="40039">
                  <c:v>31.623545918360801</c:v>
                </c:pt>
                <c:pt idx="40040">
                  <c:v>31.623701016269699</c:v>
                </c:pt>
                <c:pt idx="40041">
                  <c:v>31.623856113682201</c:v>
                </c:pt>
                <c:pt idx="40042">
                  <c:v>31.624011210598201</c:v>
                </c:pt>
                <c:pt idx="40043">
                  <c:v>31.624166307017799</c:v>
                </c:pt>
                <c:pt idx="40044">
                  <c:v>31.624321402941</c:v>
                </c:pt>
                <c:pt idx="40045">
                  <c:v>31.624476498367699</c:v>
                </c:pt>
                <c:pt idx="40046">
                  <c:v>31.624631593298002</c:v>
                </c:pt>
                <c:pt idx="40047">
                  <c:v>31.624786687731898</c:v>
                </c:pt>
                <c:pt idx="40048">
                  <c:v>31.624941781669399</c:v>
                </c:pt>
                <c:pt idx="40049">
                  <c:v>31.625096875110401</c:v>
                </c:pt>
                <c:pt idx="40050">
                  <c:v>31.625251968055</c:v>
                </c:pt>
                <c:pt idx="40051">
                  <c:v>31.6254070605032</c:v>
                </c:pt>
                <c:pt idx="40052">
                  <c:v>31.625562152455</c:v>
                </c:pt>
                <c:pt idx="40053">
                  <c:v>31.625717243910302</c:v>
                </c:pt>
                <c:pt idx="40054">
                  <c:v>31.6258723348692</c:v>
                </c:pt>
                <c:pt idx="40055">
                  <c:v>31.626027425331799</c:v>
                </c:pt>
                <c:pt idx="40056">
                  <c:v>31.626182515297899</c:v>
                </c:pt>
                <c:pt idx="40057">
                  <c:v>31.6263376047675</c:v>
                </c:pt>
                <c:pt idx="40058">
                  <c:v>31.626492693740801</c:v>
                </c:pt>
                <c:pt idx="40059">
                  <c:v>31.626647782217699</c:v>
                </c:pt>
                <c:pt idx="40060">
                  <c:v>31.626802870198102</c:v>
                </c:pt>
                <c:pt idx="40061">
                  <c:v>31.626957957682201</c:v>
                </c:pt>
                <c:pt idx="40062">
                  <c:v>31.627113044669901</c:v>
                </c:pt>
                <c:pt idx="40063">
                  <c:v>31.627268131161099</c:v>
                </c:pt>
                <c:pt idx="40064">
                  <c:v>31.627423217156</c:v>
                </c:pt>
                <c:pt idx="40065">
                  <c:v>31.627578302654399</c:v>
                </c:pt>
                <c:pt idx="40066">
                  <c:v>31.627733387656502</c:v>
                </c:pt>
                <c:pt idx="40067">
                  <c:v>31.627888472162098</c:v>
                </c:pt>
                <c:pt idx="40068">
                  <c:v>31.628043556171399</c:v>
                </c:pt>
                <c:pt idx="40069">
                  <c:v>31.6281986396842</c:v>
                </c:pt>
                <c:pt idx="40070">
                  <c:v>31.628353722700702</c:v>
                </c:pt>
                <c:pt idx="40071">
                  <c:v>31.6285088052208</c:v>
                </c:pt>
                <c:pt idx="40072">
                  <c:v>31.6286638872445</c:v>
                </c:pt>
                <c:pt idx="40073">
                  <c:v>31.6288189687718</c:v>
                </c:pt>
                <c:pt idx="40074">
                  <c:v>31.6289740498027</c:v>
                </c:pt>
                <c:pt idx="40075">
                  <c:v>31.629129130337301</c:v>
                </c:pt>
                <c:pt idx="40076">
                  <c:v>31.629284210375499</c:v>
                </c:pt>
                <c:pt idx="40077">
                  <c:v>31.629439289917201</c:v>
                </c:pt>
                <c:pt idx="40078">
                  <c:v>31.6295943689626</c:v>
                </c:pt>
                <c:pt idx="40079">
                  <c:v>31.629749447511699</c:v>
                </c:pt>
                <c:pt idx="40080">
                  <c:v>31.629904525564299</c:v>
                </c:pt>
                <c:pt idx="40081">
                  <c:v>31.6300596031206</c:v>
                </c:pt>
                <c:pt idx="40082">
                  <c:v>31.630214680180501</c:v>
                </c:pt>
                <c:pt idx="40083">
                  <c:v>31.630369756743999</c:v>
                </c:pt>
                <c:pt idx="40084">
                  <c:v>31.630524832811201</c:v>
                </c:pt>
                <c:pt idx="40085">
                  <c:v>31.630679908382</c:v>
                </c:pt>
                <c:pt idx="40086">
                  <c:v>31.630834983456399</c:v>
                </c:pt>
                <c:pt idx="40087">
                  <c:v>31.630990058034499</c:v>
                </c:pt>
                <c:pt idx="40088">
                  <c:v>31.631145132116199</c:v>
                </c:pt>
                <c:pt idx="40089">
                  <c:v>31.6313002057015</c:v>
                </c:pt>
                <c:pt idx="40090">
                  <c:v>31.631455278790501</c:v>
                </c:pt>
                <c:pt idx="40091">
                  <c:v>31.631610351383099</c:v>
                </c:pt>
                <c:pt idx="40092">
                  <c:v>31.631765423479401</c:v>
                </c:pt>
                <c:pt idx="40093">
                  <c:v>31.631920495079299</c:v>
                </c:pt>
                <c:pt idx="40094">
                  <c:v>31.632075566182898</c:v>
                </c:pt>
                <c:pt idx="40095">
                  <c:v>31.632230636790101</c:v>
                </c:pt>
                <c:pt idx="40096">
                  <c:v>31.632385706900902</c:v>
                </c:pt>
                <c:pt idx="40097">
                  <c:v>31.632540776515398</c:v>
                </c:pt>
                <c:pt idx="40098">
                  <c:v>31.632695845633599</c:v>
                </c:pt>
                <c:pt idx="40099">
                  <c:v>31.6328509142554</c:v>
                </c:pt>
                <c:pt idx="40100">
                  <c:v>31.633005982380901</c:v>
                </c:pt>
                <c:pt idx="40101">
                  <c:v>31.633161050009999</c:v>
                </c:pt>
                <c:pt idx="40102">
                  <c:v>31.633316117142801</c:v>
                </c:pt>
                <c:pt idx="40103">
                  <c:v>31.6334711837792</c:v>
                </c:pt>
                <c:pt idx="40104">
                  <c:v>31.633626249919299</c:v>
                </c:pt>
                <c:pt idx="40105">
                  <c:v>31.633781315563098</c:v>
                </c:pt>
                <c:pt idx="40106">
                  <c:v>31.633936380710502</c:v>
                </c:pt>
                <c:pt idx="40107">
                  <c:v>31.634091445361701</c:v>
                </c:pt>
                <c:pt idx="40108">
                  <c:v>31.634246509516402</c:v>
                </c:pt>
                <c:pt idx="40109">
                  <c:v>31.634401573174902</c:v>
                </c:pt>
                <c:pt idx="40110">
                  <c:v>31.634556636336999</c:v>
                </c:pt>
                <c:pt idx="40111">
                  <c:v>31.6347116990028</c:v>
                </c:pt>
                <c:pt idx="40112">
                  <c:v>31.634866761172301</c:v>
                </c:pt>
                <c:pt idx="40113">
                  <c:v>31.635021822845399</c:v>
                </c:pt>
                <c:pt idx="40114">
                  <c:v>31.635176884022201</c:v>
                </c:pt>
                <c:pt idx="40115">
                  <c:v>31.635331944702699</c:v>
                </c:pt>
                <c:pt idx="40116">
                  <c:v>31.635487004886901</c:v>
                </c:pt>
                <c:pt idx="40117">
                  <c:v>31.6356420645748</c:v>
                </c:pt>
                <c:pt idx="40118">
                  <c:v>31.635797123766299</c:v>
                </c:pt>
                <c:pt idx="40119">
                  <c:v>31.635952182461601</c:v>
                </c:pt>
                <c:pt idx="40120">
                  <c:v>31.6361072406605</c:v>
                </c:pt>
                <c:pt idx="40121">
                  <c:v>31.6362622983631</c:v>
                </c:pt>
                <c:pt idx="40122">
                  <c:v>31.636417355569399</c:v>
                </c:pt>
                <c:pt idx="40123">
                  <c:v>31.636572412279399</c:v>
                </c:pt>
                <c:pt idx="40124">
                  <c:v>31.636727468493099</c:v>
                </c:pt>
                <c:pt idx="40125">
                  <c:v>31.636882524210499</c:v>
                </c:pt>
                <c:pt idx="40126">
                  <c:v>31.637037579431599</c:v>
                </c:pt>
                <c:pt idx="40127">
                  <c:v>31.637192634156399</c:v>
                </c:pt>
                <c:pt idx="40128">
                  <c:v>31.6373476883848</c:v>
                </c:pt>
                <c:pt idx="40129">
                  <c:v>31.637502742117</c:v>
                </c:pt>
                <c:pt idx="40130">
                  <c:v>31.637657795352901</c:v>
                </c:pt>
                <c:pt idx="40131">
                  <c:v>31.637812848092501</c:v>
                </c:pt>
                <c:pt idx="40132">
                  <c:v>31.637967900335799</c:v>
                </c:pt>
                <c:pt idx="40133">
                  <c:v>31.638122952082799</c:v>
                </c:pt>
                <c:pt idx="40134">
                  <c:v>31.6382780033336</c:v>
                </c:pt>
                <c:pt idx="40135">
                  <c:v>31.638433054088001</c:v>
                </c:pt>
                <c:pt idx="40136">
                  <c:v>31.638588104346098</c:v>
                </c:pt>
                <c:pt idx="40137">
                  <c:v>31.638743154107999</c:v>
                </c:pt>
                <c:pt idx="40138">
                  <c:v>31.6388982033736</c:v>
                </c:pt>
                <c:pt idx="40139">
                  <c:v>31.639053252142901</c:v>
                </c:pt>
                <c:pt idx="40140">
                  <c:v>31.639208300415898</c:v>
                </c:pt>
                <c:pt idx="40141">
                  <c:v>31.6393633481926</c:v>
                </c:pt>
                <c:pt idx="40142">
                  <c:v>31.6395183954731</c:v>
                </c:pt>
                <c:pt idx="40143">
                  <c:v>31.639673442257301</c:v>
                </c:pt>
                <c:pt idx="40144">
                  <c:v>31.639828488545199</c:v>
                </c:pt>
                <c:pt idx="40145">
                  <c:v>31.6399835343368</c:v>
                </c:pt>
                <c:pt idx="40146">
                  <c:v>31.6401385796322</c:v>
                </c:pt>
                <c:pt idx="40147">
                  <c:v>31.640293624431301</c:v>
                </c:pt>
                <c:pt idx="40148">
                  <c:v>31.640448668734098</c:v>
                </c:pt>
                <c:pt idx="40149">
                  <c:v>31.640603712540699</c:v>
                </c:pt>
                <c:pt idx="40150">
                  <c:v>31.640758755851</c:v>
                </c:pt>
                <c:pt idx="40151">
                  <c:v>31.640913798665</c:v>
                </c:pt>
                <c:pt idx="40152">
                  <c:v>31.6410688409828</c:v>
                </c:pt>
                <c:pt idx="40153">
                  <c:v>31.641223882804301</c:v>
                </c:pt>
                <c:pt idx="40154">
                  <c:v>31.641378924129501</c:v>
                </c:pt>
                <c:pt idx="40155">
                  <c:v>31.641533964958501</c:v>
                </c:pt>
                <c:pt idx="40156">
                  <c:v>31.641689005291301</c:v>
                </c:pt>
                <c:pt idx="40157">
                  <c:v>31.641844045127801</c:v>
                </c:pt>
                <c:pt idx="40158">
                  <c:v>31.641999084468001</c:v>
                </c:pt>
                <c:pt idx="40159">
                  <c:v>31.642154123312</c:v>
                </c:pt>
                <c:pt idx="40160">
                  <c:v>31.6423091616597</c:v>
                </c:pt>
                <c:pt idx="40161">
                  <c:v>31.642464199511199</c:v>
                </c:pt>
                <c:pt idx="40162">
                  <c:v>31.642619236866501</c:v>
                </c:pt>
                <c:pt idx="40163">
                  <c:v>31.6427742737255</c:v>
                </c:pt>
                <c:pt idx="40164">
                  <c:v>31.642929310088199</c:v>
                </c:pt>
                <c:pt idx="40165">
                  <c:v>31.643084345954801</c:v>
                </c:pt>
                <c:pt idx="40166">
                  <c:v>31.643239381324999</c:v>
                </c:pt>
                <c:pt idx="40167">
                  <c:v>31.643394416199101</c:v>
                </c:pt>
                <c:pt idx="40168">
                  <c:v>31.643549450576899</c:v>
                </c:pt>
                <c:pt idx="40169">
                  <c:v>31.6437044844585</c:v>
                </c:pt>
                <c:pt idx="40170">
                  <c:v>31.643859517843801</c:v>
                </c:pt>
                <c:pt idx="40171">
                  <c:v>31.644014550732901</c:v>
                </c:pt>
                <c:pt idx="40172">
                  <c:v>31.644169583125802</c:v>
                </c:pt>
                <c:pt idx="40173">
                  <c:v>31.644324615022398</c:v>
                </c:pt>
                <c:pt idx="40174">
                  <c:v>31.644479646422798</c:v>
                </c:pt>
                <c:pt idx="40175">
                  <c:v>31.644634677327002</c:v>
                </c:pt>
                <c:pt idx="40176">
                  <c:v>31.644789707735001</c:v>
                </c:pt>
                <c:pt idx="40177">
                  <c:v>31.644944737646799</c:v>
                </c:pt>
                <c:pt idx="40178">
                  <c:v>31.645099767062302</c:v>
                </c:pt>
                <c:pt idx="40179">
                  <c:v>31.6452547959816</c:v>
                </c:pt>
                <c:pt idx="40180">
                  <c:v>31.645409824404702</c:v>
                </c:pt>
                <c:pt idx="40181">
                  <c:v>31.645564852331599</c:v>
                </c:pt>
                <c:pt idx="40182">
                  <c:v>31.6457198797623</c:v>
                </c:pt>
                <c:pt idx="40183">
                  <c:v>31.645874906696701</c:v>
                </c:pt>
                <c:pt idx="40184">
                  <c:v>31.646029933135001</c:v>
                </c:pt>
                <c:pt idx="40185">
                  <c:v>31.646184959077001</c:v>
                </c:pt>
                <c:pt idx="40186">
                  <c:v>31.6463399845228</c:v>
                </c:pt>
                <c:pt idx="40187">
                  <c:v>31.646495009472499</c:v>
                </c:pt>
                <c:pt idx="40188">
                  <c:v>31.646650033925901</c:v>
                </c:pt>
                <c:pt idx="40189">
                  <c:v>31.6468050578831</c:v>
                </c:pt>
                <c:pt idx="40190">
                  <c:v>31.646960081344101</c:v>
                </c:pt>
                <c:pt idx="40191">
                  <c:v>31.647115104308899</c:v>
                </c:pt>
                <c:pt idx="40192">
                  <c:v>31.647270126777499</c:v>
                </c:pt>
                <c:pt idx="40193">
                  <c:v>31.647425148749999</c:v>
                </c:pt>
                <c:pt idx="40194">
                  <c:v>31.647580170226199</c:v>
                </c:pt>
                <c:pt idx="40195">
                  <c:v>31.647735191206198</c:v>
                </c:pt>
                <c:pt idx="40196">
                  <c:v>31.6478902116901</c:v>
                </c:pt>
                <c:pt idx="40197">
                  <c:v>31.648045231677699</c:v>
                </c:pt>
                <c:pt idx="40198">
                  <c:v>31.6482002511692</c:v>
                </c:pt>
                <c:pt idx="40199">
                  <c:v>31.648355270164402</c:v>
                </c:pt>
                <c:pt idx="40200">
                  <c:v>31.648510288663498</c:v>
                </c:pt>
                <c:pt idx="40201">
                  <c:v>31.648665306666398</c:v>
                </c:pt>
                <c:pt idx="40202">
                  <c:v>31.648820324173201</c:v>
                </c:pt>
                <c:pt idx="40203">
                  <c:v>31.6489753411837</c:v>
                </c:pt>
                <c:pt idx="40204">
                  <c:v>31.649130357698098</c:v>
                </c:pt>
                <c:pt idx="40205">
                  <c:v>31.6492853737163</c:v>
                </c:pt>
                <c:pt idx="40206">
                  <c:v>31.6494403892383</c:v>
                </c:pt>
                <c:pt idx="40207">
                  <c:v>31.649595404264101</c:v>
                </c:pt>
                <c:pt idx="40208">
                  <c:v>31.649750418793801</c:v>
                </c:pt>
                <c:pt idx="40209">
                  <c:v>31.6499054328273</c:v>
                </c:pt>
                <c:pt idx="40210">
                  <c:v>31.650060446364598</c:v>
                </c:pt>
                <c:pt idx="40211">
                  <c:v>31.6502154594057</c:v>
                </c:pt>
                <c:pt idx="40212">
                  <c:v>31.650370471950701</c:v>
                </c:pt>
                <c:pt idx="40213">
                  <c:v>31.650525483999601</c:v>
                </c:pt>
                <c:pt idx="40214">
                  <c:v>31.650680495552201</c:v>
                </c:pt>
                <c:pt idx="40215">
                  <c:v>31.650835506608701</c:v>
                </c:pt>
                <c:pt idx="40216">
                  <c:v>31.650990517169099</c:v>
                </c:pt>
                <c:pt idx="40217">
                  <c:v>31.651145527233201</c:v>
                </c:pt>
                <c:pt idx="40218">
                  <c:v>31.651300536801301</c:v>
                </c:pt>
                <c:pt idx="40219">
                  <c:v>31.651455545873102</c:v>
                </c:pt>
                <c:pt idx="40220">
                  <c:v>31.651610554448901</c:v>
                </c:pt>
                <c:pt idx="40221">
                  <c:v>31.6517655625284</c:v>
                </c:pt>
                <c:pt idx="40222">
                  <c:v>31.651920570111798</c:v>
                </c:pt>
                <c:pt idx="40223">
                  <c:v>31.652075577199099</c:v>
                </c:pt>
                <c:pt idx="40224">
                  <c:v>31.6522305837902</c:v>
                </c:pt>
                <c:pt idx="40225">
                  <c:v>31.652385589885199</c:v>
                </c:pt>
                <c:pt idx="40226">
                  <c:v>31.652540595483998</c:v>
                </c:pt>
                <c:pt idx="40227">
                  <c:v>31.6526956005867</c:v>
                </c:pt>
                <c:pt idx="40228">
                  <c:v>31.652850605193201</c:v>
                </c:pt>
                <c:pt idx="40229">
                  <c:v>31.653005609303602</c:v>
                </c:pt>
                <c:pt idx="40230">
                  <c:v>31.653160612917901</c:v>
                </c:pt>
                <c:pt idx="40231">
                  <c:v>31.653315616036</c:v>
                </c:pt>
                <c:pt idx="40232">
                  <c:v>31.653470618658002</c:v>
                </c:pt>
                <c:pt idx="40233">
                  <c:v>31.653625620783899</c:v>
                </c:pt>
                <c:pt idx="40234">
                  <c:v>31.653780622413599</c:v>
                </c:pt>
                <c:pt idx="40235">
                  <c:v>31.653935623547198</c:v>
                </c:pt>
                <c:pt idx="40236">
                  <c:v>31.6540906241847</c:v>
                </c:pt>
                <c:pt idx="40237">
                  <c:v>31.654245624326101</c:v>
                </c:pt>
                <c:pt idx="40238">
                  <c:v>31.654400623971299</c:v>
                </c:pt>
                <c:pt idx="40239">
                  <c:v>31.654555623120402</c:v>
                </c:pt>
                <c:pt idx="40240">
                  <c:v>31.6547106217734</c:v>
                </c:pt>
                <c:pt idx="40241">
                  <c:v>31.654865619930199</c:v>
                </c:pt>
                <c:pt idx="40242">
                  <c:v>31.655020617590999</c:v>
                </c:pt>
                <c:pt idx="40243">
                  <c:v>31.655175614755599</c:v>
                </c:pt>
                <c:pt idx="40244">
                  <c:v>31.655330611424102</c:v>
                </c:pt>
                <c:pt idx="40245">
                  <c:v>31.6554856075965</c:v>
                </c:pt>
                <c:pt idx="40246">
                  <c:v>31.655640603272801</c:v>
                </c:pt>
                <c:pt idx="40247">
                  <c:v>31.655795598452901</c:v>
                </c:pt>
                <c:pt idx="40248">
                  <c:v>31.655950593137</c:v>
                </c:pt>
                <c:pt idx="40249">
                  <c:v>31.656105587324902</c:v>
                </c:pt>
                <c:pt idx="40250">
                  <c:v>31.656260581016799</c:v>
                </c:pt>
                <c:pt idx="40251">
                  <c:v>31.656415574212499</c:v>
                </c:pt>
                <c:pt idx="40252">
                  <c:v>31.656570566912201</c:v>
                </c:pt>
                <c:pt idx="40253">
                  <c:v>31.656725559115699</c:v>
                </c:pt>
                <c:pt idx="40254">
                  <c:v>31.6568805508231</c:v>
                </c:pt>
                <c:pt idx="40255">
                  <c:v>31.6570355420345</c:v>
                </c:pt>
                <c:pt idx="40256">
                  <c:v>31.657190532749699</c:v>
                </c:pt>
                <c:pt idx="40257">
                  <c:v>31.6573455229689</c:v>
                </c:pt>
                <c:pt idx="40258">
                  <c:v>31.6575005126919</c:v>
                </c:pt>
                <c:pt idx="40259">
                  <c:v>31.657655501918899</c:v>
                </c:pt>
                <c:pt idx="40260">
                  <c:v>31.657810490649801</c:v>
                </c:pt>
                <c:pt idx="40261">
                  <c:v>31.657965478884499</c:v>
                </c:pt>
                <c:pt idx="40262">
                  <c:v>31.658120466623199</c:v>
                </c:pt>
                <c:pt idx="40263">
                  <c:v>31.658275453865802</c:v>
                </c:pt>
                <c:pt idx="40264">
                  <c:v>31.658430440612399</c:v>
                </c:pt>
                <c:pt idx="40265">
                  <c:v>31.6585854268628</c:v>
                </c:pt>
                <c:pt idx="40266">
                  <c:v>31.658740412617199</c:v>
                </c:pt>
                <c:pt idx="40267">
                  <c:v>31.658895397875501</c:v>
                </c:pt>
                <c:pt idx="40268">
                  <c:v>31.659050382637702</c:v>
                </c:pt>
                <c:pt idx="40269">
                  <c:v>31.659205366903802</c:v>
                </c:pt>
                <c:pt idx="40270">
                  <c:v>31.6593603506739</c:v>
                </c:pt>
                <c:pt idx="40271">
                  <c:v>31.659515333947901</c:v>
                </c:pt>
                <c:pt idx="40272">
                  <c:v>31.659670316725801</c:v>
                </c:pt>
                <c:pt idx="40273">
                  <c:v>31.659825299007601</c:v>
                </c:pt>
                <c:pt idx="40274">
                  <c:v>31.659980280793398</c:v>
                </c:pt>
                <c:pt idx="40275">
                  <c:v>31.660135262083099</c:v>
                </c:pt>
                <c:pt idx="40276">
                  <c:v>31.660290242876702</c:v>
                </c:pt>
                <c:pt idx="40277">
                  <c:v>31.6604452231743</c:v>
                </c:pt>
                <c:pt idx="40278">
                  <c:v>31.6606002029759</c:v>
                </c:pt>
                <c:pt idx="40279">
                  <c:v>31.660755182281299</c:v>
                </c:pt>
                <c:pt idx="40280">
                  <c:v>31.660910161090701</c:v>
                </c:pt>
                <c:pt idx="40281">
                  <c:v>31.661065139404101</c:v>
                </c:pt>
                <c:pt idx="40282">
                  <c:v>31.661220117221301</c:v>
                </c:pt>
                <c:pt idx="40283">
                  <c:v>31.661375094542599</c:v>
                </c:pt>
                <c:pt idx="40284">
                  <c:v>31.6615300713678</c:v>
                </c:pt>
                <c:pt idx="40285">
                  <c:v>31.661685047696899</c:v>
                </c:pt>
                <c:pt idx="40286">
                  <c:v>31.661840023530001</c:v>
                </c:pt>
                <c:pt idx="40287">
                  <c:v>31.661994998867002</c:v>
                </c:pt>
                <c:pt idx="40288">
                  <c:v>31.662149973708001</c:v>
                </c:pt>
                <c:pt idx="40289">
                  <c:v>31.662304948052999</c:v>
                </c:pt>
                <c:pt idx="40290">
                  <c:v>31.662459921901899</c:v>
                </c:pt>
                <c:pt idx="40291">
                  <c:v>31.662614895254698</c:v>
                </c:pt>
                <c:pt idx="40292">
                  <c:v>31.6627698681115</c:v>
                </c:pt>
                <c:pt idx="40293">
                  <c:v>31.6629248404723</c:v>
                </c:pt>
                <c:pt idx="40294">
                  <c:v>31.663079812337099</c:v>
                </c:pt>
                <c:pt idx="40295">
                  <c:v>31.6632347837058</c:v>
                </c:pt>
                <c:pt idx="40296">
                  <c:v>31.6633897545785</c:v>
                </c:pt>
                <c:pt idx="40297">
                  <c:v>31.663544724955099</c:v>
                </c:pt>
                <c:pt idx="40298">
                  <c:v>31.663699694835699</c:v>
                </c:pt>
                <c:pt idx="40299">
                  <c:v>31.663854664220299</c:v>
                </c:pt>
                <c:pt idx="40300">
                  <c:v>31.6640096331089</c:v>
                </c:pt>
                <c:pt idx="40301">
                  <c:v>31.664164601501401</c:v>
                </c:pt>
                <c:pt idx="40302">
                  <c:v>31.664319569398</c:v>
                </c:pt>
                <c:pt idx="40303">
                  <c:v>31.664474536798501</c:v>
                </c:pt>
                <c:pt idx="40304">
                  <c:v>31.664629503702901</c:v>
                </c:pt>
                <c:pt idx="40305">
                  <c:v>31.6647844701114</c:v>
                </c:pt>
                <c:pt idx="40306">
                  <c:v>31.664939436023801</c:v>
                </c:pt>
                <c:pt idx="40307">
                  <c:v>31.6650944014402</c:v>
                </c:pt>
                <c:pt idx="40308">
                  <c:v>31.665249366360602</c:v>
                </c:pt>
                <c:pt idx="40309">
                  <c:v>31.665404330785002</c:v>
                </c:pt>
                <c:pt idx="40310">
                  <c:v>31.6655592947134</c:v>
                </c:pt>
                <c:pt idx="40311">
                  <c:v>31.665714258145801</c:v>
                </c:pt>
                <c:pt idx="40312">
                  <c:v>31.6658692210822</c:v>
                </c:pt>
                <c:pt idx="40313">
                  <c:v>31.666024183522499</c:v>
                </c:pt>
                <c:pt idx="40314">
                  <c:v>31.666179145466899</c:v>
                </c:pt>
                <c:pt idx="40315">
                  <c:v>31.666334106915201</c:v>
                </c:pt>
                <c:pt idx="40316">
                  <c:v>31.666489067867602</c:v>
                </c:pt>
                <c:pt idx="40317">
                  <c:v>31.666644028323901</c:v>
                </c:pt>
                <c:pt idx="40318">
                  <c:v>31.666798988284299</c:v>
                </c:pt>
                <c:pt idx="40319">
                  <c:v>31.666953947748699</c:v>
                </c:pt>
                <c:pt idx="40320">
                  <c:v>31.667108906717001</c:v>
                </c:pt>
                <c:pt idx="40321">
                  <c:v>31.667263865189401</c:v>
                </c:pt>
                <c:pt idx="40322">
                  <c:v>31.6674188231658</c:v>
                </c:pt>
                <c:pt idx="40323">
                  <c:v>31.667573780646102</c:v>
                </c:pt>
                <c:pt idx="40324">
                  <c:v>31.667728737630501</c:v>
                </c:pt>
                <c:pt idx="40325">
                  <c:v>31.667883694118999</c:v>
                </c:pt>
                <c:pt idx="40326">
                  <c:v>31.668038650111399</c:v>
                </c:pt>
                <c:pt idx="40327">
                  <c:v>31.668193605607801</c:v>
                </c:pt>
                <c:pt idx="40328">
                  <c:v>31.668348560608301</c:v>
                </c:pt>
                <c:pt idx="40329">
                  <c:v>31.6685035151128</c:v>
                </c:pt>
                <c:pt idx="40330">
                  <c:v>31.668658469121301</c:v>
                </c:pt>
                <c:pt idx="40331">
                  <c:v>31.6688134226338</c:v>
                </c:pt>
                <c:pt idx="40332">
                  <c:v>31.668968375650302</c:v>
                </c:pt>
                <c:pt idx="40333">
                  <c:v>31.669123328170901</c:v>
                </c:pt>
                <c:pt idx="40334">
                  <c:v>31.669278280195499</c:v>
                </c:pt>
                <c:pt idx="40335">
                  <c:v>31.669433231724099</c:v>
                </c:pt>
                <c:pt idx="40336">
                  <c:v>31.669588182756801</c:v>
                </c:pt>
                <c:pt idx="40337">
                  <c:v>31.669743133293501</c:v>
                </c:pt>
                <c:pt idx="40338">
                  <c:v>31.6698980833342</c:v>
                </c:pt>
                <c:pt idx="40339">
                  <c:v>31.670053032878901</c:v>
                </c:pt>
                <c:pt idx="40340">
                  <c:v>31.6702079819277</c:v>
                </c:pt>
                <c:pt idx="40341">
                  <c:v>31.6703629304806</c:v>
                </c:pt>
                <c:pt idx="40342">
                  <c:v>31.6705178785374</c:v>
                </c:pt>
                <c:pt idx="40343">
                  <c:v>31.670672826098301</c:v>
                </c:pt>
                <c:pt idx="40344">
                  <c:v>31.6708277731633</c:v>
                </c:pt>
                <c:pt idx="40345">
                  <c:v>31.670982719732301</c:v>
                </c:pt>
                <c:pt idx="40346">
                  <c:v>31.6711376658054</c:v>
                </c:pt>
                <c:pt idx="40347">
                  <c:v>31.671292611382398</c:v>
                </c:pt>
                <c:pt idx="40348">
                  <c:v>31.671447556463601</c:v>
                </c:pt>
                <c:pt idx="40349">
                  <c:v>31.671602501048799</c:v>
                </c:pt>
                <c:pt idx="40350">
                  <c:v>31.671757445137999</c:v>
                </c:pt>
                <c:pt idx="40351">
                  <c:v>31.6719123887313</c:v>
                </c:pt>
                <c:pt idx="40352">
                  <c:v>31.6720673318287</c:v>
                </c:pt>
                <c:pt idx="40353">
                  <c:v>31.672222274430101</c:v>
                </c:pt>
                <c:pt idx="40354">
                  <c:v>31.672377216535601</c:v>
                </c:pt>
                <c:pt idx="40355">
                  <c:v>31.672532158145099</c:v>
                </c:pt>
                <c:pt idx="40356">
                  <c:v>31.672687099258699</c:v>
                </c:pt>
                <c:pt idx="40357">
                  <c:v>31.6728420398764</c:v>
                </c:pt>
                <c:pt idx="40358">
                  <c:v>31.6729969799981</c:v>
                </c:pt>
                <c:pt idx="40359">
                  <c:v>31.673151919623901</c:v>
                </c:pt>
                <c:pt idx="40360">
                  <c:v>31.673306858753701</c:v>
                </c:pt>
                <c:pt idx="40361">
                  <c:v>31.673461797387699</c:v>
                </c:pt>
                <c:pt idx="40362">
                  <c:v>31.673616735525702</c:v>
                </c:pt>
                <c:pt idx="40363">
                  <c:v>31.6737716731677</c:v>
                </c:pt>
                <c:pt idx="40364">
                  <c:v>31.673926610313899</c:v>
                </c:pt>
                <c:pt idx="40365">
                  <c:v>31.6740815469641</c:v>
                </c:pt>
                <c:pt idx="40366">
                  <c:v>31.674236483118399</c:v>
                </c:pt>
                <c:pt idx="40367">
                  <c:v>31.6743914187768</c:v>
                </c:pt>
                <c:pt idx="40368">
                  <c:v>31.674546353939299</c:v>
                </c:pt>
                <c:pt idx="40369">
                  <c:v>31.674701288605799</c:v>
                </c:pt>
                <c:pt idx="40370">
                  <c:v>31.674856222776398</c:v>
                </c:pt>
                <c:pt idx="40371">
                  <c:v>31.675011156451099</c:v>
                </c:pt>
                <c:pt idx="40372">
                  <c:v>31.675166089629901</c:v>
                </c:pt>
                <c:pt idx="40373">
                  <c:v>31.675321022312801</c:v>
                </c:pt>
                <c:pt idx="40374">
                  <c:v>31.675475954499799</c:v>
                </c:pt>
                <c:pt idx="40375">
                  <c:v>31.675630886190898</c:v>
                </c:pt>
                <c:pt idx="40376">
                  <c:v>31.6757858173861</c:v>
                </c:pt>
                <c:pt idx="40377">
                  <c:v>31.675940748085299</c:v>
                </c:pt>
                <c:pt idx="40378">
                  <c:v>31.6760956782887</c:v>
                </c:pt>
                <c:pt idx="40379">
                  <c:v>31.676250607996099</c:v>
                </c:pt>
                <c:pt idx="40380">
                  <c:v>31.6764055372077</c:v>
                </c:pt>
                <c:pt idx="40381">
                  <c:v>31.676560465923401</c:v>
                </c:pt>
                <c:pt idx="40382">
                  <c:v>31.676715394143098</c:v>
                </c:pt>
                <c:pt idx="40383">
                  <c:v>31.676870321867</c:v>
                </c:pt>
                <c:pt idx="40384">
                  <c:v>31.677025249094999</c:v>
                </c:pt>
                <c:pt idx="40385">
                  <c:v>31.677180175827001</c:v>
                </c:pt>
                <c:pt idx="40386">
                  <c:v>31.6773351020632</c:v>
                </c:pt>
                <c:pt idx="40387">
                  <c:v>31.677490027803501</c:v>
                </c:pt>
                <c:pt idx="40388">
                  <c:v>31.677644953047899</c:v>
                </c:pt>
                <c:pt idx="40389">
                  <c:v>31.677799877796499</c:v>
                </c:pt>
                <c:pt idx="40390">
                  <c:v>31.677954802049101</c:v>
                </c:pt>
                <c:pt idx="40391">
                  <c:v>31.6781097258059</c:v>
                </c:pt>
                <c:pt idx="40392">
                  <c:v>31.678264649066801</c:v>
                </c:pt>
                <c:pt idx="40393">
                  <c:v>31.6784195718318</c:v>
                </c:pt>
                <c:pt idx="40394">
                  <c:v>31.6785744941009</c:v>
                </c:pt>
                <c:pt idx="40395">
                  <c:v>31.678729415874098</c:v>
                </c:pt>
                <c:pt idx="40396">
                  <c:v>31.678884337151501</c:v>
                </c:pt>
                <c:pt idx="40397">
                  <c:v>31.679039257932999</c:v>
                </c:pt>
                <c:pt idx="40398">
                  <c:v>31.679194178218602</c:v>
                </c:pt>
                <c:pt idx="40399">
                  <c:v>31.679349098008402</c:v>
                </c:pt>
                <c:pt idx="40400">
                  <c:v>31.6795040173023</c:v>
                </c:pt>
                <c:pt idx="40401">
                  <c:v>31.679658936100299</c:v>
                </c:pt>
                <c:pt idx="40402">
                  <c:v>31.6798138544025</c:v>
                </c:pt>
                <c:pt idx="40403">
                  <c:v>31.679968772208799</c:v>
                </c:pt>
                <c:pt idx="40404">
                  <c:v>31.680123689519199</c:v>
                </c:pt>
                <c:pt idx="40405">
                  <c:v>31.6802786063338</c:v>
                </c:pt>
                <c:pt idx="40406">
                  <c:v>31.6804335226525</c:v>
                </c:pt>
                <c:pt idx="40407">
                  <c:v>31.6805884384754</c:v>
                </c:pt>
                <c:pt idx="40408">
                  <c:v>31.680743353802399</c:v>
                </c:pt>
                <c:pt idx="40409">
                  <c:v>31.680898268633499</c:v>
                </c:pt>
                <c:pt idx="40410">
                  <c:v>31.6810531829688</c:v>
                </c:pt>
                <c:pt idx="40411">
                  <c:v>31.681208096808199</c:v>
                </c:pt>
                <c:pt idx="40412">
                  <c:v>31.681363010151799</c:v>
                </c:pt>
                <c:pt idx="40413">
                  <c:v>31.6815179229996</c:v>
                </c:pt>
                <c:pt idx="40414">
                  <c:v>31.681672835351499</c:v>
                </c:pt>
                <c:pt idx="40415">
                  <c:v>31.6818277472075</c:v>
                </c:pt>
                <c:pt idx="40416">
                  <c:v>31.681982658567801</c:v>
                </c:pt>
                <c:pt idx="40417">
                  <c:v>31.682137569432101</c:v>
                </c:pt>
                <c:pt idx="40418">
                  <c:v>31.682292479800701</c:v>
                </c:pt>
                <c:pt idx="40419">
                  <c:v>31.682447389673399</c:v>
                </c:pt>
                <c:pt idx="40420">
                  <c:v>31.682602299050199</c:v>
                </c:pt>
                <c:pt idx="40421">
                  <c:v>31.6827572079312</c:v>
                </c:pt>
                <c:pt idx="40422">
                  <c:v>31.682912116316398</c:v>
                </c:pt>
                <c:pt idx="40423">
                  <c:v>31.683067024205801</c:v>
                </c:pt>
                <c:pt idx="40424">
                  <c:v>31.683221931599299</c:v>
                </c:pt>
                <c:pt idx="40425">
                  <c:v>31.683376838497001</c:v>
                </c:pt>
                <c:pt idx="40426">
                  <c:v>31.6835317448989</c:v>
                </c:pt>
                <c:pt idx="40427">
                  <c:v>31.683686650804901</c:v>
                </c:pt>
                <c:pt idx="40428">
                  <c:v>31.683841556215199</c:v>
                </c:pt>
                <c:pt idx="40429">
                  <c:v>31.6839964611295</c:v>
                </c:pt>
                <c:pt idx="40430">
                  <c:v>31.6841513655481</c:v>
                </c:pt>
                <c:pt idx="40431">
                  <c:v>31.684306269470898</c:v>
                </c:pt>
                <c:pt idx="40432">
                  <c:v>31.684461172897802</c:v>
                </c:pt>
                <c:pt idx="40433">
                  <c:v>31.684616075828998</c:v>
                </c:pt>
                <c:pt idx="40434">
                  <c:v>31.6847709782643</c:v>
                </c:pt>
                <c:pt idx="40435">
                  <c:v>31.684925880203799</c:v>
                </c:pt>
                <c:pt idx="40436">
                  <c:v>31.6850807816475</c:v>
                </c:pt>
                <c:pt idx="40437">
                  <c:v>31.685235682595302</c:v>
                </c:pt>
                <c:pt idx="40438">
                  <c:v>31.685390583047401</c:v>
                </c:pt>
                <c:pt idx="40439">
                  <c:v>31.6855454830037</c:v>
                </c:pt>
                <c:pt idx="40440">
                  <c:v>31.685700382464098</c:v>
                </c:pt>
                <c:pt idx="40441">
                  <c:v>31.6858552814288</c:v>
                </c:pt>
                <c:pt idx="40442">
                  <c:v>31.6860101798976</c:v>
                </c:pt>
                <c:pt idx="40443">
                  <c:v>31.686165077870701</c:v>
                </c:pt>
                <c:pt idx="40444">
                  <c:v>31.686319975347899</c:v>
                </c:pt>
                <c:pt idx="40445">
                  <c:v>31.686474872329399</c:v>
                </c:pt>
                <c:pt idx="40446">
                  <c:v>31.686629768815099</c:v>
                </c:pt>
                <c:pt idx="40447">
                  <c:v>31.6867846648049</c:v>
                </c:pt>
                <c:pt idx="40448">
                  <c:v>31.686939560298999</c:v>
                </c:pt>
                <c:pt idx="40449">
                  <c:v>31.687094455297299</c:v>
                </c:pt>
                <c:pt idx="40450">
                  <c:v>31.687249349799799</c:v>
                </c:pt>
                <c:pt idx="40451">
                  <c:v>31.687404243806501</c:v>
                </c:pt>
                <c:pt idx="40452">
                  <c:v>31.6875591373174</c:v>
                </c:pt>
                <c:pt idx="40453">
                  <c:v>31.6877140303326</c:v>
                </c:pt>
                <c:pt idx="40454">
                  <c:v>31.687868922851901</c:v>
                </c:pt>
                <c:pt idx="40455">
                  <c:v>31.6880238148755</c:v>
                </c:pt>
                <c:pt idx="40456">
                  <c:v>31.688178706403299</c:v>
                </c:pt>
                <c:pt idx="40457">
                  <c:v>31.6883335974353</c:v>
                </c:pt>
                <c:pt idx="40458">
                  <c:v>31.688488487971501</c:v>
                </c:pt>
                <c:pt idx="40459">
                  <c:v>31.688643378011999</c:v>
                </c:pt>
                <c:pt idx="40460">
                  <c:v>31.688798267556699</c:v>
                </c:pt>
                <c:pt idx="40461">
                  <c:v>31.688953156605599</c:v>
                </c:pt>
                <c:pt idx="40462">
                  <c:v>31.6891080451588</c:v>
                </c:pt>
                <c:pt idx="40463">
                  <c:v>31.689262933216199</c:v>
                </c:pt>
                <c:pt idx="40464">
                  <c:v>31.689417820777798</c:v>
                </c:pt>
                <c:pt idx="40465">
                  <c:v>31.689572707843599</c:v>
                </c:pt>
                <c:pt idx="40466">
                  <c:v>31.6897275944137</c:v>
                </c:pt>
                <c:pt idx="40467">
                  <c:v>31.689882480487999</c:v>
                </c:pt>
                <c:pt idx="40468">
                  <c:v>31.690037366066601</c:v>
                </c:pt>
                <c:pt idx="40469">
                  <c:v>31.690192251149401</c:v>
                </c:pt>
                <c:pt idx="40470">
                  <c:v>31.690347135736499</c:v>
                </c:pt>
                <c:pt idx="40471">
                  <c:v>31.690502019827701</c:v>
                </c:pt>
                <c:pt idx="40472">
                  <c:v>31.690656903423299</c:v>
                </c:pt>
                <c:pt idx="40473">
                  <c:v>31.690811786523099</c:v>
                </c:pt>
                <c:pt idx="40474">
                  <c:v>31.6909666691271</c:v>
                </c:pt>
                <c:pt idx="40475">
                  <c:v>31.691121551235401</c:v>
                </c:pt>
                <c:pt idx="40476">
                  <c:v>31.6912764328479</c:v>
                </c:pt>
                <c:pt idx="40477">
                  <c:v>31.691431313964699</c:v>
                </c:pt>
                <c:pt idx="40478">
                  <c:v>31.691586194585799</c:v>
                </c:pt>
                <c:pt idx="40479">
                  <c:v>31.6917410747111</c:v>
                </c:pt>
                <c:pt idx="40480">
                  <c:v>31.691895954340598</c:v>
                </c:pt>
                <c:pt idx="40481">
                  <c:v>31.692050833474401</c:v>
                </c:pt>
                <c:pt idx="40482">
                  <c:v>31.6922057121125</c:v>
                </c:pt>
                <c:pt idx="40483">
                  <c:v>31.6923605902549</c:v>
                </c:pt>
                <c:pt idx="40484">
                  <c:v>31.692515467901501</c:v>
                </c:pt>
                <c:pt idx="40485">
                  <c:v>31.692670345052399</c:v>
                </c:pt>
                <c:pt idx="40486">
                  <c:v>31.692825221707501</c:v>
                </c:pt>
                <c:pt idx="40487">
                  <c:v>31.692980097866901</c:v>
                </c:pt>
                <c:pt idx="40488">
                  <c:v>31.693134973530601</c:v>
                </c:pt>
                <c:pt idx="40489">
                  <c:v>31.693289848698601</c:v>
                </c:pt>
                <c:pt idx="40490">
                  <c:v>31.693444723370799</c:v>
                </c:pt>
                <c:pt idx="40491">
                  <c:v>31.693599597547301</c:v>
                </c:pt>
                <c:pt idx="40492">
                  <c:v>31.6937544712281</c:v>
                </c:pt>
                <c:pt idx="40493">
                  <c:v>31.6939093444132</c:v>
                </c:pt>
                <c:pt idx="40494">
                  <c:v>31.6940642171025</c:v>
                </c:pt>
                <c:pt idx="40495">
                  <c:v>31.694219089296102</c:v>
                </c:pt>
                <c:pt idx="40496">
                  <c:v>31.694373960994099</c:v>
                </c:pt>
                <c:pt idx="40497">
                  <c:v>31.694528832196202</c:v>
                </c:pt>
                <c:pt idx="40498">
                  <c:v>31.694683702902701</c:v>
                </c:pt>
                <c:pt idx="40499">
                  <c:v>31.694838573113501</c:v>
                </c:pt>
                <c:pt idx="40500">
                  <c:v>31.694993442828601</c:v>
                </c:pt>
                <c:pt idx="40501">
                  <c:v>31.695148312047898</c:v>
                </c:pt>
                <c:pt idx="40502">
                  <c:v>31.695303180771599</c:v>
                </c:pt>
                <c:pt idx="40503">
                  <c:v>31.695458048999502</c:v>
                </c:pt>
                <c:pt idx="40504">
                  <c:v>31.6956129167318</c:v>
                </c:pt>
                <c:pt idx="40505">
                  <c:v>31.6957677839683</c:v>
                </c:pt>
                <c:pt idx="40506">
                  <c:v>31.6959226507091</c:v>
                </c:pt>
                <c:pt idx="40507">
                  <c:v>31.696077516954301</c:v>
                </c:pt>
                <c:pt idx="40508">
                  <c:v>31.696232382703698</c:v>
                </c:pt>
                <c:pt idx="40509">
                  <c:v>31.6963872479575</c:v>
                </c:pt>
                <c:pt idx="40510">
                  <c:v>31.696542112715498</c:v>
                </c:pt>
                <c:pt idx="40511">
                  <c:v>31.696696976977901</c:v>
                </c:pt>
                <c:pt idx="40512">
                  <c:v>31.6968518407445</c:v>
                </c:pt>
                <c:pt idx="40513">
                  <c:v>31.6970067040155</c:v>
                </c:pt>
                <c:pt idx="40514">
                  <c:v>31.6971615667908</c:v>
                </c:pt>
                <c:pt idx="40515">
                  <c:v>31.697316429070401</c:v>
                </c:pt>
                <c:pt idx="40516">
                  <c:v>31.697471290854299</c:v>
                </c:pt>
                <c:pt idx="40517">
                  <c:v>31.6976261521426</c:v>
                </c:pt>
                <c:pt idx="40518">
                  <c:v>31.697781012935099</c:v>
                </c:pt>
                <c:pt idx="40519">
                  <c:v>31.697935873232002</c:v>
                </c:pt>
                <c:pt idx="40520">
                  <c:v>31.698090733033201</c:v>
                </c:pt>
                <c:pt idx="40521">
                  <c:v>31.698245592338701</c:v>
                </c:pt>
                <c:pt idx="40522">
                  <c:v>31.698400451148601</c:v>
                </c:pt>
                <c:pt idx="40523">
                  <c:v>31.698555309462702</c:v>
                </c:pt>
                <c:pt idx="40524">
                  <c:v>31.698710167281199</c:v>
                </c:pt>
                <c:pt idx="40525">
                  <c:v>31.6988650246041</c:v>
                </c:pt>
                <c:pt idx="40526">
                  <c:v>31.699019881431202</c:v>
                </c:pt>
                <c:pt idx="40527">
                  <c:v>31.6991747377627</c:v>
                </c:pt>
                <c:pt idx="40528">
                  <c:v>31.699329593598598</c:v>
                </c:pt>
                <c:pt idx="40529">
                  <c:v>31.699484448938701</c:v>
                </c:pt>
                <c:pt idx="40530">
                  <c:v>31.699639303783201</c:v>
                </c:pt>
                <c:pt idx="40531">
                  <c:v>31.6997941581321</c:v>
                </c:pt>
                <c:pt idx="40532">
                  <c:v>31.6999490119853</c:v>
                </c:pt>
                <c:pt idx="40533">
                  <c:v>31.7001038653428</c:v>
                </c:pt>
                <c:pt idx="40534">
                  <c:v>31.700258718204701</c:v>
                </c:pt>
                <c:pt idx="40535">
                  <c:v>31.700413570570898</c:v>
                </c:pt>
                <c:pt idx="40536">
                  <c:v>31.7005684224414</c:v>
                </c:pt>
                <c:pt idx="40537">
                  <c:v>31.700723273816401</c:v>
                </c:pt>
                <c:pt idx="40538">
                  <c:v>31.700878124695599</c:v>
                </c:pt>
                <c:pt idx="40539">
                  <c:v>31.701032975079201</c:v>
                </c:pt>
                <c:pt idx="40540">
                  <c:v>31.701187824967199</c:v>
                </c:pt>
                <c:pt idx="40541">
                  <c:v>31.701342674359498</c:v>
                </c:pt>
                <c:pt idx="40542">
                  <c:v>31.701497523256201</c:v>
                </c:pt>
                <c:pt idx="40543">
                  <c:v>31.7016523716572</c:v>
                </c:pt>
                <c:pt idx="40544">
                  <c:v>31.7018072195626</c:v>
                </c:pt>
                <c:pt idx="40545">
                  <c:v>31.701962066972399</c:v>
                </c:pt>
                <c:pt idx="40546">
                  <c:v>31.702116913886499</c:v>
                </c:pt>
                <c:pt idx="40547">
                  <c:v>31.702271760304999</c:v>
                </c:pt>
                <c:pt idx="40548">
                  <c:v>31.702426606227899</c:v>
                </c:pt>
                <c:pt idx="40549">
                  <c:v>31.702581451655099</c:v>
                </c:pt>
                <c:pt idx="40550">
                  <c:v>31.7027362965867</c:v>
                </c:pt>
                <c:pt idx="40551">
                  <c:v>31.702891141022601</c:v>
                </c:pt>
                <c:pt idx="40552">
                  <c:v>31.703045984963001</c:v>
                </c:pt>
                <c:pt idx="40553">
                  <c:v>31.703200828407699</c:v>
                </c:pt>
                <c:pt idx="40554">
                  <c:v>31.7033556713568</c:v>
                </c:pt>
                <c:pt idx="40555">
                  <c:v>31.703510513810201</c:v>
                </c:pt>
                <c:pt idx="40556">
                  <c:v>31.703665355768099</c:v>
                </c:pt>
                <c:pt idx="40557">
                  <c:v>31.7038201972303</c:v>
                </c:pt>
                <c:pt idx="40558">
                  <c:v>31.703975038196901</c:v>
                </c:pt>
                <c:pt idx="40559">
                  <c:v>31.704129878667899</c:v>
                </c:pt>
                <c:pt idx="40560">
                  <c:v>31.704284718643201</c:v>
                </c:pt>
                <c:pt idx="40561">
                  <c:v>31.704439558122999</c:v>
                </c:pt>
                <c:pt idx="40562">
                  <c:v>31.704594397107101</c:v>
                </c:pt>
                <c:pt idx="40563">
                  <c:v>31.704749235595699</c:v>
                </c:pt>
                <c:pt idx="40564">
                  <c:v>31.704904073588601</c:v>
                </c:pt>
                <c:pt idx="40565">
                  <c:v>31.705058911085899</c:v>
                </c:pt>
                <c:pt idx="40566">
                  <c:v>31.705213748087601</c:v>
                </c:pt>
                <c:pt idx="40567">
                  <c:v>31.705368584593799</c:v>
                </c:pt>
                <c:pt idx="40568">
                  <c:v>31.705523420604301</c:v>
                </c:pt>
                <c:pt idx="40569">
                  <c:v>31.705678256119199</c:v>
                </c:pt>
                <c:pt idx="40570">
                  <c:v>31.705833091138501</c:v>
                </c:pt>
                <c:pt idx="40571">
                  <c:v>31.7059879256622</c:v>
                </c:pt>
                <c:pt idx="40572">
                  <c:v>31.706142759690302</c:v>
                </c:pt>
                <c:pt idx="40573">
                  <c:v>31.7062975932228</c:v>
                </c:pt>
                <c:pt idx="40574">
                  <c:v>31.706452426259801</c:v>
                </c:pt>
                <c:pt idx="40575">
                  <c:v>31.7066072588011</c:v>
                </c:pt>
                <c:pt idx="40576">
                  <c:v>31.706762090846901</c:v>
                </c:pt>
                <c:pt idx="40577">
                  <c:v>31.706916922396999</c:v>
                </c:pt>
                <c:pt idx="40578">
                  <c:v>31.707071753451601</c:v>
                </c:pt>
                <c:pt idx="40579">
                  <c:v>31.707226584010598</c:v>
                </c:pt>
                <c:pt idx="40580">
                  <c:v>31.707381414074</c:v>
                </c:pt>
                <c:pt idx="40581">
                  <c:v>31.707536243641801</c:v>
                </c:pt>
                <c:pt idx="40582">
                  <c:v>31.707691072714098</c:v>
                </c:pt>
                <c:pt idx="40583">
                  <c:v>31.7078459012907</c:v>
                </c:pt>
                <c:pt idx="40584">
                  <c:v>31.7080007293718</c:v>
                </c:pt>
                <c:pt idx="40585">
                  <c:v>31.708155556957301</c:v>
                </c:pt>
                <c:pt idx="40586">
                  <c:v>31.708310384047302</c:v>
                </c:pt>
                <c:pt idx="40587">
                  <c:v>31.708465210641599</c:v>
                </c:pt>
                <c:pt idx="40588">
                  <c:v>31.708620036740399</c:v>
                </c:pt>
                <c:pt idx="40589">
                  <c:v>31.708774862343699</c:v>
                </c:pt>
                <c:pt idx="40590">
                  <c:v>31.708929687451299</c:v>
                </c:pt>
                <c:pt idx="40591">
                  <c:v>31.709084512063399</c:v>
                </c:pt>
                <c:pt idx="40592">
                  <c:v>31.709239336180001</c:v>
                </c:pt>
                <c:pt idx="40593">
                  <c:v>31.709394159800901</c:v>
                </c:pt>
                <c:pt idx="40594">
                  <c:v>31.7095489829263</c:v>
                </c:pt>
                <c:pt idx="40595">
                  <c:v>31.709703805556199</c:v>
                </c:pt>
                <c:pt idx="40596">
                  <c:v>31.709858627690501</c:v>
                </c:pt>
                <c:pt idx="40597">
                  <c:v>31.7100134493292</c:v>
                </c:pt>
                <c:pt idx="40598">
                  <c:v>31.710168270472401</c:v>
                </c:pt>
                <c:pt idx="40599">
                  <c:v>31.710323091119999</c:v>
                </c:pt>
                <c:pt idx="40600">
                  <c:v>31.7104779112721</c:v>
                </c:pt>
                <c:pt idx="40601">
                  <c:v>31.710632730928602</c:v>
                </c:pt>
                <c:pt idx="40602">
                  <c:v>31.710787550089599</c:v>
                </c:pt>
                <c:pt idx="40603">
                  <c:v>31.710942368755099</c:v>
                </c:pt>
                <c:pt idx="40604">
                  <c:v>31.711097186924899</c:v>
                </c:pt>
                <c:pt idx="40605">
                  <c:v>31.711252004599299</c:v>
                </c:pt>
                <c:pt idx="40606">
                  <c:v>31.711406821778102</c:v>
                </c:pt>
                <c:pt idx="40607">
                  <c:v>31.711561638461301</c:v>
                </c:pt>
                <c:pt idx="40608">
                  <c:v>31.7117164546491</c:v>
                </c:pt>
                <c:pt idx="40609">
                  <c:v>31.711871270341302</c:v>
                </c:pt>
                <c:pt idx="40610">
                  <c:v>31.7120260855379</c:v>
                </c:pt>
                <c:pt idx="40611">
                  <c:v>31.712180900239002</c:v>
                </c:pt>
                <c:pt idx="40612">
                  <c:v>31.712335714444599</c:v>
                </c:pt>
                <c:pt idx="40613">
                  <c:v>31.712490528154699</c:v>
                </c:pt>
                <c:pt idx="40614">
                  <c:v>31.7126453413692</c:v>
                </c:pt>
                <c:pt idx="40615">
                  <c:v>31.7128001540882</c:v>
                </c:pt>
                <c:pt idx="40616">
                  <c:v>31.712954966311599</c:v>
                </c:pt>
                <c:pt idx="40617">
                  <c:v>31.713109778039598</c:v>
                </c:pt>
                <c:pt idx="40618">
                  <c:v>31.713264589272001</c:v>
                </c:pt>
                <c:pt idx="40619">
                  <c:v>31.713419400008899</c:v>
                </c:pt>
                <c:pt idx="40620">
                  <c:v>31.7135742102503</c:v>
                </c:pt>
                <c:pt idx="40621">
                  <c:v>31.713729019996101</c:v>
                </c:pt>
                <c:pt idx="40622">
                  <c:v>31.713883829246502</c:v>
                </c:pt>
                <c:pt idx="40623">
                  <c:v>31.714038638001298</c:v>
                </c:pt>
                <c:pt idx="40624">
                  <c:v>31.714193446260602</c:v>
                </c:pt>
                <c:pt idx="40625">
                  <c:v>31.714348254024401</c:v>
                </c:pt>
                <c:pt idx="40626">
                  <c:v>31.714503061292699</c:v>
                </c:pt>
                <c:pt idx="40627">
                  <c:v>31.714657868065501</c:v>
                </c:pt>
                <c:pt idx="40628">
                  <c:v>31.714812674342799</c:v>
                </c:pt>
                <c:pt idx="40629">
                  <c:v>31.714967480124599</c:v>
                </c:pt>
                <c:pt idx="40630">
                  <c:v>31.7151222854108</c:v>
                </c:pt>
                <c:pt idx="40631">
                  <c:v>31.715277090201599</c:v>
                </c:pt>
                <c:pt idx="40632">
                  <c:v>31.715431894496898</c:v>
                </c:pt>
                <c:pt idx="40633">
                  <c:v>31.715586698296601</c:v>
                </c:pt>
                <c:pt idx="40634">
                  <c:v>31.715741501600899</c:v>
                </c:pt>
                <c:pt idx="40635">
                  <c:v>31.7158963044097</c:v>
                </c:pt>
                <c:pt idx="40636">
                  <c:v>31.716051106723</c:v>
                </c:pt>
                <c:pt idx="40637">
                  <c:v>31.7162059085408</c:v>
                </c:pt>
                <c:pt idx="40638">
                  <c:v>31.7163607098631</c:v>
                </c:pt>
                <c:pt idx="40639">
                  <c:v>31.716515510689899</c:v>
                </c:pt>
                <c:pt idx="40640">
                  <c:v>31.7166703110212</c:v>
                </c:pt>
                <c:pt idx="40641">
                  <c:v>31.716825110856998</c:v>
                </c:pt>
                <c:pt idx="40642">
                  <c:v>31.716979910197399</c:v>
                </c:pt>
                <c:pt idx="40643">
                  <c:v>31.717134709042199</c:v>
                </c:pt>
                <c:pt idx="40644">
                  <c:v>31.717289507391602</c:v>
                </c:pt>
                <c:pt idx="40645">
                  <c:v>31.7174443052455</c:v>
                </c:pt>
                <c:pt idx="40646">
                  <c:v>31.717599102603899</c:v>
                </c:pt>
                <c:pt idx="40647">
                  <c:v>31.717753899466899</c:v>
                </c:pt>
                <c:pt idx="40648">
                  <c:v>31.7179086958343</c:v>
                </c:pt>
                <c:pt idx="40649">
                  <c:v>31.7180634917063</c:v>
                </c:pt>
                <c:pt idx="40650">
                  <c:v>31.718218287082902</c:v>
                </c:pt>
                <c:pt idx="40651">
                  <c:v>31.7183730819639</c:v>
                </c:pt>
                <c:pt idx="40652">
                  <c:v>31.718527876349501</c:v>
                </c:pt>
                <c:pt idx="40653">
                  <c:v>31.718682670239598</c:v>
                </c:pt>
                <c:pt idx="40654">
                  <c:v>31.718837463634301</c:v>
                </c:pt>
                <c:pt idx="40655">
                  <c:v>31.718992256533401</c:v>
                </c:pt>
                <c:pt idx="40656">
                  <c:v>31.719147048937199</c:v>
                </c:pt>
                <c:pt idx="40657">
                  <c:v>31.7193018408454</c:v>
                </c:pt>
                <c:pt idx="40658">
                  <c:v>31.719456632258201</c:v>
                </c:pt>
                <c:pt idx="40659">
                  <c:v>31.7196114231756</c:v>
                </c:pt>
                <c:pt idx="40660">
                  <c:v>31.719766213597499</c:v>
                </c:pt>
                <c:pt idx="40661">
                  <c:v>31.719921003523901</c:v>
                </c:pt>
                <c:pt idx="40662">
                  <c:v>31.720075792954901</c:v>
                </c:pt>
                <c:pt idx="40663">
                  <c:v>31.720230581890402</c:v>
                </c:pt>
                <c:pt idx="40664">
                  <c:v>31.720385370330501</c:v>
                </c:pt>
                <c:pt idx="40665">
                  <c:v>31.720540158275099</c:v>
                </c:pt>
                <c:pt idx="40666">
                  <c:v>31.720694945724301</c:v>
                </c:pt>
                <c:pt idx="40667">
                  <c:v>31.720849732678001</c:v>
                </c:pt>
                <c:pt idx="40668">
                  <c:v>31.721004519136301</c:v>
                </c:pt>
                <c:pt idx="40669">
                  <c:v>31.721159305099199</c:v>
                </c:pt>
                <c:pt idx="40670">
                  <c:v>31.721314090566601</c:v>
                </c:pt>
                <c:pt idx="40671">
                  <c:v>31.721468875538498</c:v>
                </c:pt>
                <c:pt idx="40672">
                  <c:v>31.721623660015101</c:v>
                </c:pt>
                <c:pt idx="40673">
                  <c:v>31.7217784439962</c:v>
                </c:pt>
                <c:pt idx="40674">
                  <c:v>31.721933227481799</c:v>
                </c:pt>
                <c:pt idx="40675">
                  <c:v>31.722088010472099</c:v>
                </c:pt>
                <c:pt idx="40676">
                  <c:v>31.722242792966899</c:v>
                </c:pt>
                <c:pt idx="40677">
                  <c:v>31.722397574966202</c:v>
                </c:pt>
                <c:pt idx="40678">
                  <c:v>31.722552356470199</c:v>
                </c:pt>
                <c:pt idx="40679">
                  <c:v>31.7227071374787</c:v>
                </c:pt>
                <c:pt idx="40680">
                  <c:v>31.7228619179918</c:v>
                </c:pt>
                <c:pt idx="40681">
                  <c:v>31.723016698009499</c:v>
                </c:pt>
                <c:pt idx="40682">
                  <c:v>31.7231714775317</c:v>
                </c:pt>
                <c:pt idx="40683">
                  <c:v>31.723326256558501</c:v>
                </c:pt>
                <c:pt idx="40684">
                  <c:v>31.7234810350899</c:v>
                </c:pt>
                <c:pt idx="40685">
                  <c:v>31.723635813125899</c:v>
                </c:pt>
                <c:pt idx="40686">
                  <c:v>31.7237905906665</c:v>
                </c:pt>
                <c:pt idx="40687">
                  <c:v>31.7239453677117</c:v>
                </c:pt>
                <c:pt idx="40688">
                  <c:v>31.724100144261399</c:v>
                </c:pt>
                <c:pt idx="40689">
                  <c:v>31.724254920315801</c:v>
                </c:pt>
                <c:pt idx="40690">
                  <c:v>31.724409695874701</c:v>
                </c:pt>
                <c:pt idx="40691">
                  <c:v>31.724564470938201</c:v>
                </c:pt>
                <c:pt idx="40692">
                  <c:v>31.7247192455063</c:v>
                </c:pt>
                <c:pt idx="40693">
                  <c:v>31.724874019579001</c:v>
                </c:pt>
                <c:pt idx="40694">
                  <c:v>31.725028793156401</c:v>
                </c:pt>
                <c:pt idx="40695">
                  <c:v>31.7251835662383</c:v>
                </c:pt>
                <c:pt idx="40696">
                  <c:v>31.725338338824798</c:v>
                </c:pt>
                <c:pt idx="40697">
                  <c:v>31.725493110915899</c:v>
                </c:pt>
                <c:pt idx="40698">
                  <c:v>31.725647882511598</c:v>
                </c:pt>
                <c:pt idx="40699">
                  <c:v>31.7258026536119</c:v>
                </c:pt>
                <c:pt idx="40700">
                  <c:v>31.725957424216801</c:v>
                </c:pt>
                <c:pt idx="40701">
                  <c:v>31.726112194326401</c:v>
                </c:pt>
                <c:pt idx="40702">
                  <c:v>31.7262669639405</c:v>
                </c:pt>
                <c:pt idx="40703">
                  <c:v>31.726421733059301</c:v>
                </c:pt>
                <c:pt idx="40704">
                  <c:v>31.7265765016827</c:v>
                </c:pt>
                <c:pt idx="40705">
                  <c:v>31.7267312698106</c:v>
                </c:pt>
                <c:pt idx="40706">
                  <c:v>31.7268860374433</c:v>
                </c:pt>
                <c:pt idx="40707">
                  <c:v>31.727040804580501</c:v>
                </c:pt>
                <c:pt idx="40708">
                  <c:v>31.7271955712223</c:v>
                </c:pt>
                <c:pt idx="40709">
                  <c:v>31.727350337368801</c:v>
                </c:pt>
                <c:pt idx="40710">
                  <c:v>31.727505103019901</c:v>
                </c:pt>
                <c:pt idx="40711">
                  <c:v>31.7276598681756</c:v>
                </c:pt>
                <c:pt idx="40712">
                  <c:v>31.727814632835901</c:v>
                </c:pt>
                <c:pt idx="40713">
                  <c:v>31.727969397000901</c:v>
                </c:pt>
                <c:pt idx="40714">
                  <c:v>31.7281241606705</c:v>
                </c:pt>
                <c:pt idx="40715">
                  <c:v>31.728278923844702</c:v>
                </c:pt>
                <c:pt idx="40716">
                  <c:v>31.728433686523498</c:v>
                </c:pt>
                <c:pt idx="40717">
                  <c:v>31.728588448707001</c:v>
                </c:pt>
                <c:pt idx="40718">
                  <c:v>31.728743210395098</c:v>
                </c:pt>
                <c:pt idx="40719">
                  <c:v>31.728897971587902</c:v>
                </c:pt>
                <c:pt idx="40720">
                  <c:v>31.7290527322853</c:v>
                </c:pt>
                <c:pt idx="40721">
                  <c:v>31.729207492487301</c:v>
                </c:pt>
                <c:pt idx="40722">
                  <c:v>31.729362252194001</c:v>
                </c:pt>
                <c:pt idx="40723">
                  <c:v>31.729517011405299</c:v>
                </c:pt>
                <c:pt idx="40724">
                  <c:v>31.7296717701213</c:v>
                </c:pt>
                <c:pt idx="40725">
                  <c:v>31.729826528341899</c:v>
                </c:pt>
                <c:pt idx="40726">
                  <c:v>31.729981286067201</c:v>
                </c:pt>
                <c:pt idx="40727">
                  <c:v>31.730136043297101</c:v>
                </c:pt>
                <c:pt idx="40728">
                  <c:v>31.7302908000317</c:v>
                </c:pt>
                <c:pt idx="40729">
                  <c:v>31.730445556270901</c:v>
                </c:pt>
                <c:pt idx="40730">
                  <c:v>31.730600312014701</c:v>
                </c:pt>
                <c:pt idx="40731">
                  <c:v>31.730755067263299</c:v>
                </c:pt>
                <c:pt idx="40732">
                  <c:v>31.7309098220165</c:v>
                </c:pt>
                <c:pt idx="40733">
                  <c:v>31.731064576274299</c:v>
                </c:pt>
                <c:pt idx="40734">
                  <c:v>31.731219330036801</c:v>
                </c:pt>
                <c:pt idx="40735">
                  <c:v>31.731374083304001</c:v>
                </c:pt>
                <c:pt idx="40736">
                  <c:v>31.7315288360758</c:v>
                </c:pt>
                <c:pt idx="40737">
                  <c:v>31.731683588352301</c:v>
                </c:pt>
                <c:pt idx="40738">
                  <c:v>31.7318383401335</c:v>
                </c:pt>
                <c:pt idx="40739">
                  <c:v>31.731993091419302</c:v>
                </c:pt>
                <c:pt idx="40740">
                  <c:v>31.732147842209798</c:v>
                </c:pt>
                <c:pt idx="40741">
                  <c:v>31.732302592505</c:v>
                </c:pt>
                <c:pt idx="40742">
                  <c:v>31.732457342304802</c:v>
                </c:pt>
                <c:pt idx="40743">
                  <c:v>31.732612091609301</c:v>
                </c:pt>
                <c:pt idx="40744">
                  <c:v>31.732766840418499</c:v>
                </c:pt>
                <c:pt idx="40745">
                  <c:v>31.732921588732399</c:v>
                </c:pt>
                <c:pt idx="40746">
                  <c:v>31.733076336551001</c:v>
                </c:pt>
                <c:pt idx="40747">
                  <c:v>31.733231083874202</c:v>
                </c:pt>
                <c:pt idx="40748">
                  <c:v>31.733385830702101</c:v>
                </c:pt>
                <c:pt idx="40749">
                  <c:v>31.733540577034699</c:v>
                </c:pt>
                <c:pt idx="40750">
                  <c:v>31.733695322871998</c:v>
                </c:pt>
                <c:pt idx="40751">
                  <c:v>31.733850068214</c:v>
                </c:pt>
                <c:pt idx="40752">
                  <c:v>31.7340048130607</c:v>
                </c:pt>
                <c:pt idx="40753">
                  <c:v>31.734159557411999</c:v>
                </c:pt>
                <c:pt idx="40754">
                  <c:v>31.7343143012681</c:v>
                </c:pt>
                <c:pt idx="40755">
                  <c:v>31.734469044628799</c:v>
                </c:pt>
                <c:pt idx="40756">
                  <c:v>31.7346237874943</c:v>
                </c:pt>
                <c:pt idx="40757">
                  <c:v>31.7347785298644</c:v>
                </c:pt>
                <c:pt idx="40758">
                  <c:v>31.734933271739202</c:v>
                </c:pt>
                <c:pt idx="40759">
                  <c:v>31.735088013118801</c:v>
                </c:pt>
                <c:pt idx="40760">
                  <c:v>31.735242754003</c:v>
                </c:pt>
                <c:pt idx="40761">
                  <c:v>31.735397494391901</c:v>
                </c:pt>
                <c:pt idx="40762">
                  <c:v>31.735552234285599</c:v>
                </c:pt>
                <c:pt idx="40763">
                  <c:v>31.7357069736839</c:v>
                </c:pt>
                <c:pt idx="40764">
                  <c:v>31.735861712586999</c:v>
                </c:pt>
                <c:pt idx="40765">
                  <c:v>31.7360164509948</c:v>
                </c:pt>
                <c:pt idx="40766">
                  <c:v>31.736171188907299</c:v>
                </c:pt>
                <c:pt idx="40767">
                  <c:v>31.736325926324501</c:v>
                </c:pt>
                <c:pt idx="40768">
                  <c:v>31.7364806632464</c:v>
                </c:pt>
                <c:pt idx="40769">
                  <c:v>31.736635399672998</c:v>
                </c:pt>
                <c:pt idx="40770">
                  <c:v>31.736790135604299</c:v>
                </c:pt>
                <c:pt idx="40771">
                  <c:v>31.7369448710404</c:v>
                </c:pt>
                <c:pt idx="40772">
                  <c:v>31.7370996059812</c:v>
                </c:pt>
                <c:pt idx="40773">
                  <c:v>31.737254340426698</c:v>
                </c:pt>
                <c:pt idx="40774">
                  <c:v>31.737409074376899</c:v>
                </c:pt>
                <c:pt idx="40775">
                  <c:v>31.737563807831901</c:v>
                </c:pt>
                <c:pt idx="40776">
                  <c:v>31.737718540791601</c:v>
                </c:pt>
                <c:pt idx="40777">
                  <c:v>31.737873273256</c:v>
                </c:pt>
                <c:pt idx="40778">
                  <c:v>31.7380280052251</c:v>
                </c:pt>
                <c:pt idx="40779">
                  <c:v>31.738182736698999</c:v>
                </c:pt>
                <c:pt idx="40780">
                  <c:v>31.738337467677599</c:v>
                </c:pt>
                <c:pt idx="40781">
                  <c:v>31.738492198160898</c:v>
                </c:pt>
                <c:pt idx="40782">
                  <c:v>31.738646928148999</c:v>
                </c:pt>
                <c:pt idx="40783">
                  <c:v>31.738801657641801</c:v>
                </c:pt>
                <c:pt idx="40784">
                  <c:v>31.738956386639401</c:v>
                </c:pt>
                <c:pt idx="40785">
                  <c:v>31.7391111151417</c:v>
                </c:pt>
                <c:pt idx="40786">
                  <c:v>31.739265843148701</c:v>
                </c:pt>
                <c:pt idx="40787">
                  <c:v>31.739420570660499</c:v>
                </c:pt>
                <c:pt idx="40788">
                  <c:v>31.739575297677099</c:v>
                </c:pt>
                <c:pt idx="40789">
                  <c:v>31.739730024198298</c:v>
                </c:pt>
                <c:pt idx="40790">
                  <c:v>31.739884750224402</c:v>
                </c:pt>
                <c:pt idx="40791">
                  <c:v>31.7400394757552</c:v>
                </c:pt>
                <c:pt idx="40792">
                  <c:v>31.7401942007907</c:v>
                </c:pt>
                <c:pt idx="40793">
                  <c:v>31.740348925330998</c:v>
                </c:pt>
                <c:pt idx="40794">
                  <c:v>31.740503649375999</c:v>
                </c:pt>
                <c:pt idx="40795">
                  <c:v>31.7406583729258</c:v>
                </c:pt>
                <c:pt idx="40796">
                  <c:v>31.7408130959804</c:v>
                </c:pt>
                <c:pt idx="40797">
                  <c:v>31.740967818539701</c:v>
                </c:pt>
                <c:pt idx="40798">
                  <c:v>31.741122540603801</c:v>
                </c:pt>
                <c:pt idx="40799">
                  <c:v>31.741277262172598</c:v>
                </c:pt>
                <c:pt idx="40800">
                  <c:v>31.741431983246201</c:v>
                </c:pt>
                <c:pt idx="40801">
                  <c:v>31.741586703824598</c:v>
                </c:pt>
                <c:pt idx="40802">
                  <c:v>31.741741423907801</c:v>
                </c:pt>
                <c:pt idx="40803">
                  <c:v>31.741896143495701</c:v>
                </c:pt>
                <c:pt idx="40804">
                  <c:v>31.7420508625884</c:v>
                </c:pt>
                <c:pt idx="40805">
                  <c:v>31.7422055811858</c:v>
                </c:pt>
                <c:pt idx="40806">
                  <c:v>31.742360299288102</c:v>
                </c:pt>
                <c:pt idx="40807">
                  <c:v>31.742515016895101</c:v>
                </c:pt>
                <c:pt idx="40808">
                  <c:v>31.742669734006899</c:v>
                </c:pt>
                <c:pt idx="40809">
                  <c:v>31.742824450623399</c:v>
                </c:pt>
                <c:pt idx="40810">
                  <c:v>31.742979166744799</c:v>
                </c:pt>
                <c:pt idx="40811">
                  <c:v>31.743133882370898</c:v>
                </c:pt>
                <c:pt idx="40812">
                  <c:v>31.743288597501799</c:v>
                </c:pt>
                <c:pt idx="40813">
                  <c:v>31.743443312137501</c:v>
                </c:pt>
                <c:pt idx="40814">
                  <c:v>31.743598026278001</c:v>
                </c:pt>
                <c:pt idx="40815">
                  <c:v>31.743752739923298</c:v>
                </c:pt>
                <c:pt idx="40816">
                  <c:v>31.743907453073401</c:v>
                </c:pt>
                <c:pt idx="40817">
                  <c:v>31.744062165728199</c:v>
                </c:pt>
                <c:pt idx="40818">
                  <c:v>31.744216877887901</c:v>
                </c:pt>
                <c:pt idx="40819">
                  <c:v>31.744371589552301</c:v>
                </c:pt>
                <c:pt idx="40820">
                  <c:v>31.744526300721599</c:v>
                </c:pt>
                <c:pt idx="40821">
                  <c:v>31.744681011395599</c:v>
                </c:pt>
                <c:pt idx="40822">
                  <c:v>31.7448357215745</c:v>
                </c:pt>
                <c:pt idx="40823">
                  <c:v>31.744990431258099</c:v>
                </c:pt>
                <c:pt idx="40824">
                  <c:v>31.745145140446599</c:v>
                </c:pt>
                <c:pt idx="40825">
                  <c:v>31.745299849139801</c:v>
                </c:pt>
                <c:pt idx="40826">
                  <c:v>31.745454557337901</c:v>
                </c:pt>
                <c:pt idx="40827">
                  <c:v>31.745609265040802</c:v>
                </c:pt>
                <c:pt idx="40828">
                  <c:v>31.745763972248401</c:v>
                </c:pt>
                <c:pt idx="40829">
                  <c:v>31.745918678960901</c:v>
                </c:pt>
                <c:pt idx="40830">
                  <c:v>31.7460733851782</c:v>
                </c:pt>
                <c:pt idx="40831">
                  <c:v>31.746228090900399</c:v>
                </c:pt>
                <c:pt idx="40832">
                  <c:v>31.7463827961273</c:v>
                </c:pt>
                <c:pt idx="40833">
                  <c:v>31.746537500858999</c:v>
                </c:pt>
                <c:pt idx="40834">
                  <c:v>31.746692205095599</c:v>
                </c:pt>
                <c:pt idx="40835">
                  <c:v>31.746846908837</c:v>
                </c:pt>
                <c:pt idx="40836">
                  <c:v>31.747001612083199</c:v>
                </c:pt>
                <c:pt idx="40837">
                  <c:v>31.7471563148342</c:v>
                </c:pt>
                <c:pt idx="40838">
                  <c:v>31.747311017090102</c:v>
                </c:pt>
                <c:pt idx="40839">
                  <c:v>31.747465718850801</c:v>
                </c:pt>
                <c:pt idx="40840">
                  <c:v>31.747620420116299</c:v>
                </c:pt>
                <c:pt idx="40841">
                  <c:v>31.747775120886701</c:v>
                </c:pt>
                <c:pt idx="40842">
                  <c:v>31.747929821161801</c:v>
                </c:pt>
                <c:pt idx="40843">
                  <c:v>31.748084520941799</c:v>
                </c:pt>
                <c:pt idx="40844">
                  <c:v>31.748239220226701</c:v>
                </c:pt>
                <c:pt idx="40845">
                  <c:v>31.748393919016401</c:v>
                </c:pt>
                <c:pt idx="40846">
                  <c:v>31.748548617310899</c:v>
                </c:pt>
                <c:pt idx="40847">
                  <c:v>31.748703315110198</c:v>
                </c:pt>
                <c:pt idx="40848">
                  <c:v>31.748858012414502</c:v>
                </c:pt>
                <c:pt idx="40849">
                  <c:v>31.7490127092235</c:v>
                </c:pt>
                <c:pt idx="40850">
                  <c:v>31.749167405537399</c:v>
                </c:pt>
                <c:pt idx="40851">
                  <c:v>31.7493221013561</c:v>
                </c:pt>
                <c:pt idx="40852">
                  <c:v>31.749476796679701</c:v>
                </c:pt>
                <c:pt idx="40853">
                  <c:v>31.749631491508101</c:v>
                </c:pt>
                <c:pt idx="40854">
                  <c:v>31.749786185841401</c:v>
                </c:pt>
                <c:pt idx="40855">
                  <c:v>31.7499408796795</c:v>
                </c:pt>
                <c:pt idx="40856">
                  <c:v>31.750095573022499</c:v>
                </c:pt>
                <c:pt idx="40857">
                  <c:v>31.750250265870399</c:v>
                </c:pt>
                <c:pt idx="40858">
                  <c:v>31.7504049582231</c:v>
                </c:pt>
                <c:pt idx="40859">
                  <c:v>31.7505596500806</c:v>
                </c:pt>
                <c:pt idx="40860">
                  <c:v>31.7507143414431</c:v>
                </c:pt>
                <c:pt idx="40861">
                  <c:v>31.750869032310298</c:v>
                </c:pt>
                <c:pt idx="40862">
                  <c:v>31.751023722682501</c:v>
                </c:pt>
                <c:pt idx="40863">
                  <c:v>31.751178412559501</c:v>
                </c:pt>
                <c:pt idx="40864">
                  <c:v>31.751333101941398</c:v>
                </c:pt>
                <c:pt idx="40865">
                  <c:v>31.751487790828101</c:v>
                </c:pt>
                <c:pt idx="40866">
                  <c:v>31.751642479219701</c:v>
                </c:pt>
                <c:pt idx="40867">
                  <c:v>31.751797167116202</c:v>
                </c:pt>
                <c:pt idx="40868">
                  <c:v>31.7519518545176</c:v>
                </c:pt>
                <c:pt idx="40869">
                  <c:v>31.7521065414238</c:v>
                </c:pt>
                <c:pt idx="40870">
                  <c:v>31.7522612278349</c:v>
                </c:pt>
                <c:pt idx="40871">
                  <c:v>31.752415913750902</c:v>
                </c:pt>
                <c:pt idx="40872">
                  <c:v>31.752570599171701</c:v>
                </c:pt>
                <c:pt idx="40873">
                  <c:v>31.752725284097501</c:v>
                </c:pt>
                <c:pt idx="40874">
                  <c:v>31.752879968528099</c:v>
                </c:pt>
                <c:pt idx="40875">
                  <c:v>31.753034652463601</c:v>
                </c:pt>
                <c:pt idx="40876">
                  <c:v>31.753189335904001</c:v>
                </c:pt>
                <c:pt idx="40877">
                  <c:v>31.753344018849301</c:v>
                </c:pt>
                <c:pt idx="40878">
                  <c:v>31.753498701299499</c:v>
                </c:pt>
                <c:pt idx="40879">
                  <c:v>31.753653383254498</c:v>
                </c:pt>
                <c:pt idx="40880">
                  <c:v>31.753808064714502</c:v>
                </c:pt>
                <c:pt idx="40881">
                  <c:v>31.753962745679299</c:v>
                </c:pt>
                <c:pt idx="40882">
                  <c:v>31.754117426149101</c:v>
                </c:pt>
                <c:pt idx="40883">
                  <c:v>31.7542721061237</c:v>
                </c:pt>
                <c:pt idx="40884">
                  <c:v>31.7544267856033</c:v>
                </c:pt>
                <c:pt idx="40885">
                  <c:v>31.754581464587702</c:v>
                </c:pt>
                <c:pt idx="40886">
                  <c:v>31.754736143077</c:v>
                </c:pt>
                <c:pt idx="40887">
                  <c:v>31.754890821071299</c:v>
                </c:pt>
                <c:pt idx="40888">
                  <c:v>31.7550454985704</c:v>
                </c:pt>
                <c:pt idx="40889">
                  <c:v>31.755200175574501</c:v>
                </c:pt>
                <c:pt idx="40890">
                  <c:v>31.7553548520834</c:v>
                </c:pt>
                <c:pt idx="40891">
                  <c:v>31.755509528097299</c:v>
                </c:pt>
                <c:pt idx="40892">
                  <c:v>31.755664203616099</c:v>
                </c:pt>
                <c:pt idx="40893">
                  <c:v>31.755818878639801</c:v>
                </c:pt>
                <c:pt idx="40894">
                  <c:v>31.755973553168399</c:v>
                </c:pt>
                <c:pt idx="40895">
                  <c:v>31.756128227201899</c:v>
                </c:pt>
                <c:pt idx="40896">
                  <c:v>31.756282900740299</c:v>
                </c:pt>
                <c:pt idx="40897">
                  <c:v>31.7564375737837</c:v>
                </c:pt>
                <c:pt idx="40898">
                  <c:v>31.756592246332001</c:v>
                </c:pt>
                <c:pt idx="40899">
                  <c:v>31.7567469183852</c:v>
                </c:pt>
                <c:pt idx="40900">
                  <c:v>31.7569015899433</c:v>
                </c:pt>
                <c:pt idx="40901">
                  <c:v>31.757056261006301</c:v>
                </c:pt>
                <c:pt idx="40902">
                  <c:v>31.757210931574299</c:v>
                </c:pt>
                <c:pt idx="40903">
                  <c:v>31.757365601647201</c:v>
                </c:pt>
                <c:pt idx="40904">
                  <c:v>31.757520271225001</c:v>
                </c:pt>
                <c:pt idx="40905">
                  <c:v>31.757674940307801</c:v>
                </c:pt>
                <c:pt idx="40906">
                  <c:v>31.757829608895499</c:v>
                </c:pt>
                <c:pt idx="40907">
                  <c:v>31.7579842769881</c:v>
                </c:pt>
                <c:pt idx="40908">
                  <c:v>31.758138944585699</c:v>
                </c:pt>
                <c:pt idx="40909">
                  <c:v>31.758293611688199</c:v>
                </c:pt>
                <c:pt idx="40910">
                  <c:v>31.758448278295599</c:v>
                </c:pt>
                <c:pt idx="40911">
                  <c:v>31.758602944408</c:v>
                </c:pt>
                <c:pt idx="40912">
                  <c:v>31.758757610025299</c:v>
                </c:pt>
                <c:pt idx="40913">
                  <c:v>31.758912275147601</c:v>
                </c:pt>
                <c:pt idx="40914">
                  <c:v>31.759066939774801</c:v>
                </c:pt>
                <c:pt idx="40915">
                  <c:v>31.759221603907001</c:v>
                </c:pt>
                <c:pt idx="40916">
                  <c:v>31.759376267544098</c:v>
                </c:pt>
                <c:pt idx="40917">
                  <c:v>31.7595309306862</c:v>
                </c:pt>
                <c:pt idx="40918">
                  <c:v>31.759685593333199</c:v>
                </c:pt>
                <c:pt idx="40919">
                  <c:v>31.759840255485202</c:v>
                </c:pt>
                <c:pt idx="40920">
                  <c:v>31.759994917142102</c:v>
                </c:pt>
                <c:pt idx="40921">
                  <c:v>31.760149578303999</c:v>
                </c:pt>
                <c:pt idx="40922">
                  <c:v>31.7603042389708</c:v>
                </c:pt>
                <c:pt idx="40923">
                  <c:v>31.760458899142598</c:v>
                </c:pt>
                <c:pt idx="40924">
                  <c:v>31.760613558819301</c:v>
                </c:pt>
                <c:pt idx="40925">
                  <c:v>31.7607682180011</c:v>
                </c:pt>
                <c:pt idx="40926">
                  <c:v>31.7609228766878</c:v>
                </c:pt>
                <c:pt idx="40927">
                  <c:v>31.761077534879401</c:v>
                </c:pt>
                <c:pt idx="40928">
                  <c:v>31.761232192575999</c:v>
                </c:pt>
                <c:pt idx="40929">
                  <c:v>31.761386849777601</c:v>
                </c:pt>
                <c:pt idx="40930">
                  <c:v>31.7615415064842</c:v>
                </c:pt>
                <c:pt idx="40931">
                  <c:v>31.761696162695699</c:v>
                </c:pt>
                <c:pt idx="40932">
                  <c:v>31.761850818412199</c:v>
                </c:pt>
                <c:pt idx="40933">
                  <c:v>31.7620054736337</c:v>
                </c:pt>
                <c:pt idx="40934">
                  <c:v>31.7621601283602</c:v>
                </c:pt>
                <c:pt idx="40935">
                  <c:v>31.762314782591599</c:v>
                </c:pt>
                <c:pt idx="40936">
                  <c:v>31.762469436328001</c:v>
                </c:pt>
                <c:pt idx="40937">
                  <c:v>31.7626240895694</c:v>
                </c:pt>
                <c:pt idx="40938">
                  <c:v>31.762778742315799</c:v>
                </c:pt>
                <c:pt idx="40939">
                  <c:v>31.762933394567199</c:v>
                </c:pt>
                <c:pt idx="40940">
                  <c:v>31.763088046323499</c:v>
                </c:pt>
                <c:pt idx="40941">
                  <c:v>31.7632426975849</c:v>
                </c:pt>
                <c:pt idx="40942">
                  <c:v>31.763397348351202</c:v>
                </c:pt>
                <c:pt idx="40943">
                  <c:v>31.7635519986225</c:v>
                </c:pt>
                <c:pt idx="40944">
                  <c:v>31.763706648398902</c:v>
                </c:pt>
                <c:pt idx="40945">
                  <c:v>31.763861297680201</c:v>
                </c:pt>
                <c:pt idx="40946">
                  <c:v>31.7640159464665</c:v>
                </c:pt>
                <c:pt idx="40947">
                  <c:v>31.7641705947578</c:v>
                </c:pt>
                <c:pt idx="40948">
                  <c:v>31.764325242554101</c:v>
                </c:pt>
                <c:pt idx="40949">
                  <c:v>31.764479889855401</c:v>
                </c:pt>
                <c:pt idx="40950">
                  <c:v>31.764634536661699</c:v>
                </c:pt>
                <c:pt idx="40951">
                  <c:v>31.764789182973001</c:v>
                </c:pt>
                <c:pt idx="40952">
                  <c:v>31.764943828789399</c:v>
                </c:pt>
                <c:pt idx="40953">
                  <c:v>31.765098474110701</c:v>
                </c:pt>
                <c:pt idx="40954">
                  <c:v>31.765253118937</c:v>
                </c:pt>
                <c:pt idx="40955">
                  <c:v>31.765407763268399</c:v>
                </c:pt>
                <c:pt idx="40956">
                  <c:v>31.765562407104699</c:v>
                </c:pt>
                <c:pt idx="40957">
                  <c:v>31.765717050446099</c:v>
                </c:pt>
                <c:pt idx="40958">
                  <c:v>31.7658716932925</c:v>
                </c:pt>
                <c:pt idx="40959">
                  <c:v>31.7660263356439</c:v>
                </c:pt>
                <c:pt idx="40960">
                  <c:v>31.766180977500301</c:v>
                </c:pt>
                <c:pt idx="40961">
                  <c:v>31.766335618861799</c:v>
                </c:pt>
                <c:pt idx="40962">
                  <c:v>31.766490259728201</c:v>
                </c:pt>
                <c:pt idx="40963">
                  <c:v>31.766644900099699</c:v>
                </c:pt>
                <c:pt idx="40964">
                  <c:v>31.766799539976201</c:v>
                </c:pt>
                <c:pt idx="40965">
                  <c:v>31.7669541793578</c:v>
                </c:pt>
                <c:pt idx="40966">
                  <c:v>31.767108818244299</c:v>
                </c:pt>
                <c:pt idx="40967">
                  <c:v>31.767263456635899</c:v>
                </c:pt>
                <c:pt idx="40968">
                  <c:v>31.767418094532601</c:v>
                </c:pt>
                <c:pt idx="40969">
                  <c:v>31.767572731934202</c:v>
                </c:pt>
                <c:pt idx="40970">
                  <c:v>31.767727368840902</c:v>
                </c:pt>
                <c:pt idx="40971">
                  <c:v>31.767882005252599</c:v>
                </c:pt>
                <c:pt idx="40972">
                  <c:v>31.768036641169399</c:v>
                </c:pt>
                <c:pt idx="40973">
                  <c:v>31.7681912765912</c:v>
                </c:pt>
                <c:pt idx="40974">
                  <c:v>31.7683459115181</c:v>
                </c:pt>
                <c:pt idx="40975">
                  <c:v>31.768500545950001</c:v>
                </c:pt>
                <c:pt idx="40976">
                  <c:v>31.768655179886899</c:v>
                </c:pt>
                <c:pt idx="40977">
                  <c:v>31.7688098133289</c:v>
                </c:pt>
                <c:pt idx="40978">
                  <c:v>31.768964446275898</c:v>
                </c:pt>
                <c:pt idx="40979">
                  <c:v>31.769119078728</c:v>
                </c:pt>
                <c:pt idx="40980">
                  <c:v>31.769273710685098</c:v>
                </c:pt>
                <c:pt idx="40981">
                  <c:v>31.7694283421473</c:v>
                </c:pt>
                <c:pt idx="40982">
                  <c:v>31.769582973114499</c:v>
                </c:pt>
                <c:pt idx="40983">
                  <c:v>31.769737603586801</c:v>
                </c:pt>
                <c:pt idx="40984">
                  <c:v>31.7698922335641</c:v>
                </c:pt>
                <c:pt idx="40985">
                  <c:v>31.770046863046499</c:v>
                </c:pt>
                <c:pt idx="40986">
                  <c:v>31.770201492034001</c:v>
                </c:pt>
                <c:pt idx="40987">
                  <c:v>31.7703561205265</c:v>
                </c:pt>
                <c:pt idx="40988">
                  <c:v>31.770510748524099</c:v>
                </c:pt>
                <c:pt idx="40989">
                  <c:v>31.770665376026699</c:v>
                </c:pt>
                <c:pt idx="40990">
                  <c:v>31.770820003034402</c:v>
                </c:pt>
                <c:pt idx="40991">
                  <c:v>31.770974629547201</c:v>
                </c:pt>
                <c:pt idx="40992">
                  <c:v>31.771129255565</c:v>
                </c:pt>
                <c:pt idx="40993">
                  <c:v>31.771283881087999</c:v>
                </c:pt>
                <c:pt idx="40994">
                  <c:v>31.771438506115999</c:v>
                </c:pt>
                <c:pt idx="40995">
                  <c:v>31.771593130648998</c:v>
                </c:pt>
                <c:pt idx="40996">
                  <c:v>31.771747754687201</c:v>
                </c:pt>
                <c:pt idx="40997">
                  <c:v>31.771902378230401</c:v>
                </c:pt>
                <c:pt idx="40998">
                  <c:v>31.7720570012787</c:v>
                </c:pt>
                <c:pt idx="40999">
                  <c:v>31.772211623832</c:v>
                </c:pt>
                <c:pt idx="41000">
                  <c:v>31.772366245890499</c:v>
                </c:pt>
                <c:pt idx="41001">
                  <c:v>31.772520867453999</c:v>
                </c:pt>
                <c:pt idx="41002">
                  <c:v>31.772675488522701</c:v>
                </c:pt>
                <c:pt idx="41003">
                  <c:v>31.7728301090964</c:v>
                </c:pt>
                <c:pt idx="41004">
                  <c:v>31.772984729175199</c:v>
                </c:pt>
                <c:pt idx="41005">
                  <c:v>31.773139348758999</c:v>
                </c:pt>
                <c:pt idx="41006">
                  <c:v>31.773293967848002</c:v>
                </c:pt>
                <c:pt idx="41007">
                  <c:v>31.7734485864421</c:v>
                </c:pt>
                <c:pt idx="41008">
                  <c:v>31.773603204541299</c:v>
                </c:pt>
                <c:pt idx="41009">
                  <c:v>31.773757822145502</c:v>
                </c:pt>
                <c:pt idx="41010">
                  <c:v>31.7739124392549</c:v>
                </c:pt>
                <c:pt idx="41011">
                  <c:v>31.774067055869299</c:v>
                </c:pt>
                <c:pt idx="41012">
                  <c:v>31.774221671988901</c:v>
                </c:pt>
                <c:pt idx="41013">
                  <c:v>31.774376287613599</c:v>
                </c:pt>
                <c:pt idx="41014">
                  <c:v>31.774530902743301</c:v>
                </c:pt>
                <c:pt idx="41015">
                  <c:v>31.774685517378199</c:v>
                </c:pt>
                <c:pt idx="41016">
                  <c:v>31.7748401315182</c:v>
                </c:pt>
                <c:pt idx="41017">
                  <c:v>31.774994745163301</c:v>
                </c:pt>
                <c:pt idx="41018">
                  <c:v>31.775149358313499</c:v>
                </c:pt>
                <c:pt idx="41019">
                  <c:v>31.7753039709688</c:v>
                </c:pt>
                <c:pt idx="41020">
                  <c:v>31.7754585831292</c:v>
                </c:pt>
                <c:pt idx="41021">
                  <c:v>31.775613194794701</c:v>
                </c:pt>
                <c:pt idx="41022">
                  <c:v>31.775767805965401</c:v>
                </c:pt>
                <c:pt idx="41023">
                  <c:v>31.775922416641102</c:v>
                </c:pt>
                <c:pt idx="41024">
                  <c:v>31.776077026822001</c:v>
                </c:pt>
                <c:pt idx="41025">
                  <c:v>31.776231636508001</c:v>
                </c:pt>
                <c:pt idx="41026">
                  <c:v>31.7763862456992</c:v>
                </c:pt>
                <c:pt idx="41027">
                  <c:v>31.7765408543954</c:v>
                </c:pt>
                <c:pt idx="41028">
                  <c:v>31.776695462596798</c:v>
                </c:pt>
                <c:pt idx="41029">
                  <c:v>31.776850070303301</c:v>
                </c:pt>
                <c:pt idx="41030">
                  <c:v>31.777004677514999</c:v>
                </c:pt>
                <c:pt idx="41031">
                  <c:v>31.777159284231701</c:v>
                </c:pt>
                <c:pt idx="41032">
                  <c:v>31.777313890453598</c:v>
                </c:pt>
                <c:pt idx="41033">
                  <c:v>31.777468496180699</c:v>
                </c:pt>
                <c:pt idx="41034">
                  <c:v>31.7776231014129</c:v>
                </c:pt>
                <c:pt idx="41035">
                  <c:v>31.7777777061502</c:v>
                </c:pt>
                <c:pt idx="41036">
                  <c:v>31.7779323103926</c:v>
                </c:pt>
                <c:pt idx="41037">
                  <c:v>31.7780869141402</c:v>
                </c:pt>
                <c:pt idx="41038">
                  <c:v>31.7782415173929</c:v>
                </c:pt>
                <c:pt idx="41039">
                  <c:v>31.778396120150799</c:v>
                </c:pt>
                <c:pt idx="41040">
                  <c:v>31.778550722413801</c:v>
                </c:pt>
                <c:pt idx="41041">
                  <c:v>31.778705324181999</c:v>
                </c:pt>
                <c:pt idx="41042">
                  <c:v>31.778859925455301</c:v>
                </c:pt>
                <c:pt idx="41043">
                  <c:v>31.779014526233802</c:v>
                </c:pt>
                <c:pt idx="41044">
                  <c:v>31.779169126517399</c:v>
                </c:pt>
                <c:pt idx="41045">
                  <c:v>31.779323726306099</c:v>
                </c:pt>
                <c:pt idx="41046">
                  <c:v>31.779478325600099</c:v>
                </c:pt>
                <c:pt idx="41047">
                  <c:v>31.779632924399099</c:v>
                </c:pt>
                <c:pt idx="41048">
                  <c:v>31.779787522703401</c:v>
                </c:pt>
                <c:pt idx="41049">
                  <c:v>31.7799421205128</c:v>
                </c:pt>
                <c:pt idx="41050">
                  <c:v>31.780096717827298</c:v>
                </c:pt>
                <c:pt idx="41051">
                  <c:v>31.780251314647</c:v>
                </c:pt>
                <c:pt idx="41052">
                  <c:v>31.780405910971901</c:v>
                </c:pt>
                <c:pt idx="41053">
                  <c:v>31.780560506802001</c:v>
                </c:pt>
                <c:pt idx="41054">
                  <c:v>31.780715102137201</c:v>
                </c:pt>
                <c:pt idx="41055">
                  <c:v>31.7808696969776</c:v>
                </c:pt>
                <c:pt idx="41056">
                  <c:v>31.781024291323099</c:v>
                </c:pt>
                <c:pt idx="41057">
                  <c:v>31.781178885173802</c:v>
                </c:pt>
                <c:pt idx="41058">
                  <c:v>31.781333478529699</c:v>
                </c:pt>
                <c:pt idx="41059">
                  <c:v>31.7814880713908</c:v>
                </c:pt>
                <c:pt idx="41060">
                  <c:v>31.781642663757101</c:v>
                </c:pt>
                <c:pt idx="41061">
                  <c:v>31.781797255628501</c:v>
                </c:pt>
                <c:pt idx="41062">
                  <c:v>31.7819518470051</c:v>
                </c:pt>
                <c:pt idx="41063">
                  <c:v>31.782106437886899</c:v>
                </c:pt>
                <c:pt idx="41064">
                  <c:v>31.782261028273801</c:v>
                </c:pt>
                <c:pt idx="41065">
                  <c:v>31.782415618165999</c:v>
                </c:pt>
                <c:pt idx="41066">
                  <c:v>31.7825702075633</c:v>
                </c:pt>
                <c:pt idx="41067">
                  <c:v>31.782724796465899</c:v>
                </c:pt>
                <c:pt idx="41068">
                  <c:v>31.782879384873599</c:v>
                </c:pt>
                <c:pt idx="41069">
                  <c:v>31.783033972786502</c:v>
                </c:pt>
                <c:pt idx="41070">
                  <c:v>31.7831885602046</c:v>
                </c:pt>
                <c:pt idx="41071">
                  <c:v>31.783343147127901</c:v>
                </c:pt>
                <c:pt idx="41072">
                  <c:v>31.783497733556398</c:v>
                </c:pt>
                <c:pt idx="41073">
                  <c:v>31.783652319490098</c:v>
                </c:pt>
                <c:pt idx="41074">
                  <c:v>31.783806904929001</c:v>
                </c:pt>
                <c:pt idx="41075">
                  <c:v>31.783961489873001</c:v>
                </c:pt>
                <c:pt idx="41076">
                  <c:v>31.784116074322299</c:v>
                </c:pt>
                <c:pt idx="41077">
                  <c:v>31.7842706582768</c:v>
                </c:pt>
                <c:pt idx="41078">
                  <c:v>31.7844252417365</c:v>
                </c:pt>
                <c:pt idx="41079">
                  <c:v>31.7845798247014</c:v>
                </c:pt>
                <c:pt idx="41080">
                  <c:v>31.784734407171499</c:v>
                </c:pt>
                <c:pt idx="41081">
                  <c:v>31.7848889891469</c:v>
                </c:pt>
                <c:pt idx="41082">
                  <c:v>31.785043570627401</c:v>
                </c:pt>
                <c:pt idx="41083">
                  <c:v>31.785198151613098</c:v>
                </c:pt>
                <c:pt idx="41084">
                  <c:v>31.785352732104101</c:v>
                </c:pt>
                <c:pt idx="41085">
                  <c:v>31.7855073121003</c:v>
                </c:pt>
                <c:pt idx="41086">
                  <c:v>31.785661891601698</c:v>
                </c:pt>
                <c:pt idx="41087">
                  <c:v>31.7858164706083</c:v>
                </c:pt>
                <c:pt idx="41088">
                  <c:v>31.7859710491201</c:v>
                </c:pt>
                <c:pt idx="41089">
                  <c:v>31.786125627137199</c:v>
                </c:pt>
                <c:pt idx="41090">
                  <c:v>31.786280204659501</c:v>
                </c:pt>
                <c:pt idx="41091">
                  <c:v>31.786434781686999</c:v>
                </c:pt>
                <c:pt idx="41092">
                  <c:v>31.7865893582197</c:v>
                </c:pt>
                <c:pt idx="41093">
                  <c:v>31.7867439342577</c:v>
                </c:pt>
                <c:pt idx="41094">
                  <c:v>31.786898509800899</c:v>
                </c:pt>
                <c:pt idx="41095">
                  <c:v>31.787053084849301</c:v>
                </c:pt>
                <c:pt idx="41096">
                  <c:v>31.787207659402899</c:v>
                </c:pt>
                <c:pt idx="41097">
                  <c:v>31.787362233461799</c:v>
                </c:pt>
                <c:pt idx="41098">
                  <c:v>31.787516807026002</c:v>
                </c:pt>
                <c:pt idx="41099">
                  <c:v>31.787671380095301</c:v>
                </c:pt>
                <c:pt idx="41100">
                  <c:v>31.787825952669898</c:v>
                </c:pt>
                <c:pt idx="41101">
                  <c:v>31.787980524749798</c:v>
                </c:pt>
                <c:pt idx="41102">
                  <c:v>31.788135096334901</c:v>
                </c:pt>
                <c:pt idx="41103">
                  <c:v>31.7882896674252</c:v>
                </c:pt>
                <c:pt idx="41104">
                  <c:v>31.788444238020801</c:v>
                </c:pt>
                <c:pt idx="41105">
                  <c:v>31.788598808121598</c:v>
                </c:pt>
                <c:pt idx="41106">
                  <c:v>31.788753377727701</c:v>
                </c:pt>
                <c:pt idx="41107">
                  <c:v>31.788907946839</c:v>
                </c:pt>
                <c:pt idx="41108">
                  <c:v>31.789062515455601</c:v>
                </c:pt>
                <c:pt idx="41109">
                  <c:v>31.789217083577402</c:v>
                </c:pt>
                <c:pt idx="41110">
                  <c:v>31.789371651204501</c:v>
                </c:pt>
                <c:pt idx="41111">
                  <c:v>31.789526218336899</c:v>
                </c:pt>
                <c:pt idx="41112">
                  <c:v>31.7896807849745</c:v>
                </c:pt>
                <c:pt idx="41113">
                  <c:v>31.7898353511174</c:v>
                </c:pt>
                <c:pt idx="41114">
                  <c:v>31.789989916765499</c:v>
                </c:pt>
                <c:pt idx="41115">
                  <c:v>31.790144481918901</c:v>
                </c:pt>
                <c:pt idx="41116">
                  <c:v>31.790299046577601</c:v>
                </c:pt>
                <c:pt idx="41117">
                  <c:v>31.790453610741501</c:v>
                </c:pt>
                <c:pt idx="41118">
                  <c:v>31.7906081744107</c:v>
                </c:pt>
                <c:pt idx="41119">
                  <c:v>31.790762737585101</c:v>
                </c:pt>
                <c:pt idx="41120">
                  <c:v>31.790917300264901</c:v>
                </c:pt>
                <c:pt idx="41121">
                  <c:v>31.7910718624499</c:v>
                </c:pt>
                <c:pt idx="41122">
                  <c:v>31.791226424140199</c:v>
                </c:pt>
                <c:pt idx="41123">
                  <c:v>31.791380985335699</c:v>
                </c:pt>
                <c:pt idx="41124">
                  <c:v>31.791535546036599</c:v>
                </c:pt>
                <c:pt idx="41125">
                  <c:v>31.791690106242701</c:v>
                </c:pt>
                <c:pt idx="41126">
                  <c:v>31.791844665954098</c:v>
                </c:pt>
                <c:pt idx="41127">
                  <c:v>31.791999225170802</c:v>
                </c:pt>
                <c:pt idx="41128">
                  <c:v>31.792153783892701</c:v>
                </c:pt>
                <c:pt idx="41129">
                  <c:v>31.792308342119998</c:v>
                </c:pt>
                <c:pt idx="41130">
                  <c:v>31.792462899852499</c:v>
                </c:pt>
                <c:pt idx="41131">
                  <c:v>31.792617457090302</c:v>
                </c:pt>
                <c:pt idx="41132">
                  <c:v>31.7927720138334</c:v>
                </c:pt>
                <c:pt idx="41133">
                  <c:v>31.792926570081899</c:v>
                </c:pt>
                <c:pt idx="41134">
                  <c:v>31.793081125835599</c:v>
                </c:pt>
                <c:pt idx="41135">
                  <c:v>31.7932356810946</c:v>
                </c:pt>
                <c:pt idx="41136">
                  <c:v>31.793390235858801</c:v>
                </c:pt>
                <c:pt idx="41137">
                  <c:v>31.793544790128401</c:v>
                </c:pt>
                <c:pt idx="41138">
                  <c:v>31.793699343903299</c:v>
                </c:pt>
                <c:pt idx="41139">
                  <c:v>31.793853897183499</c:v>
                </c:pt>
                <c:pt idx="41140">
                  <c:v>31.794008449968999</c:v>
                </c:pt>
                <c:pt idx="41141">
                  <c:v>31.794163002259801</c:v>
                </c:pt>
                <c:pt idx="41142">
                  <c:v>31.794317554055901</c:v>
                </c:pt>
                <c:pt idx="41143">
                  <c:v>31.794472105357301</c:v>
                </c:pt>
                <c:pt idx="41144">
                  <c:v>31.794626656164102</c:v>
                </c:pt>
                <c:pt idx="41145">
                  <c:v>31.794781206476099</c:v>
                </c:pt>
                <c:pt idx="41146">
                  <c:v>31.794935756293398</c:v>
                </c:pt>
                <c:pt idx="41147">
                  <c:v>31.7950903056161</c:v>
                </c:pt>
                <c:pt idx="41148">
                  <c:v>31.7952448544441</c:v>
                </c:pt>
                <c:pt idx="41149">
                  <c:v>31.795399402777399</c:v>
                </c:pt>
                <c:pt idx="41150">
                  <c:v>31.795553950616</c:v>
                </c:pt>
                <c:pt idx="41151">
                  <c:v>31.7957084979599</c:v>
                </c:pt>
                <c:pt idx="41152">
                  <c:v>31.795863044809199</c:v>
                </c:pt>
                <c:pt idx="41153">
                  <c:v>31.7960175911638</c:v>
                </c:pt>
                <c:pt idx="41154">
                  <c:v>31.796172137023699</c:v>
                </c:pt>
                <c:pt idx="41155">
                  <c:v>31.796326682388901</c:v>
                </c:pt>
                <c:pt idx="41156">
                  <c:v>31.796481227259498</c:v>
                </c:pt>
                <c:pt idx="41157">
                  <c:v>31.796635771635401</c:v>
                </c:pt>
                <c:pt idx="41158">
                  <c:v>31.796790315516599</c:v>
                </c:pt>
                <c:pt idx="41159">
                  <c:v>31.7969448589031</c:v>
                </c:pt>
                <c:pt idx="41160">
                  <c:v>31.797099401794998</c:v>
                </c:pt>
                <c:pt idx="41161">
                  <c:v>31.797253944192299</c:v>
                </c:pt>
                <c:pt idx="41162">
                  <c:v>31.797408486094799</c:v>
                </c:pt>
                <c:pt idx="41163">
                  <c:v>31.797563027502701</c:v>
                </c:pt>
                <c:pt idx="41164">
                  <c:v>31.797717568416001</c:v>
                </c:pt>
                <c:pt idx="41165">
                  <c:v>31.7978721088345</c:v>
                </c:pt>
                <c:pt idx="41166">
                  <c:v>31.798026648758501</c:v>
                </c:pt>
                <c:pt idx="41167">
                  <c:v>31.798181188187801</c:v>
                </c:pt>
                <c:pt idx="41168">
                  <c:v>31.798335727122399</c:v>
                </c:pt>
                <c:pt idx="41169">
                  <c:v>31.7984902655624</c:v>
                </c:pt>
                <c:pt idx="41170">
                  <c:v>31.798644803507699</c:v>
                </c:pt>
                <c:pt idx="41171">
                  <c:v>31.798799340958301</c:v>
                </c:pt>
                <c:pt idx="41172">
                  <c:v>31.7989538779144</c:v>
                </c:pt>
                <c:pt idx="41173">
                  <c:v>31.799108414375802</c:v>
                </c:pt>
                <c:pt idx="41174">
                  <c:v>31.799262950342499</c:v>
                </c:pt>
                <c:pt idx="41175">
                  <c:v>31.799417485814601</c:v>
                </c:pt>
                <c:pt idx="41176">
                  <c:v>31.799572020792102</c:v>
                </c:pt>
                <c:pt idx="41177">
                  <c:v>31.799726555274901</c:v>
                </c:pt>
                <c:pt idx="41178">
                  <c:v>31.799881089263099</c:v>
                </c:pt>
                <c:pt idx="41179">
                  <c:v>31.800035622756599</c:v>
                </c:pt>
                <c:pt idx="41180">
                  <c:v>31.800190155755502</c:v>
                </c:pt>
                <c:pt idx="41181">
                  <c:v>31.800344688259798</c:v>
                </c:pt>
                <c:pt idx="41182">
                  <c:v>31.800499220269501</c:v>
                </c:pt>
                <c:pt idx="41183">
                  <c:v>31.800653751784498</c:v>
                </c:pt>
                <c:pt idx="41184">
                  <c:v>31.800808282804901</c:v>
                </c:pt>
                <c:pt idx="41185">
                  <c:v>31.800962813330699</c:v>
                </c:pt>
                <c:pt idx="41186">
                  <c:v>31.801117343361799</c:v>
                </c:pt>
                <c:pt idx="41187">
                  <c:v>31.801271872898301</c:v>
                </c:pt>
                <c:pt idx="41188">
                  <c:v>31.801426401940201</c:v>
                </c:pt>
                <c:pt idx="41189">
                  <c:v>31.8015809304875</c:v>
                </c:pt>
                <c:pt idx="41190">
                  <c:v>31.8017354585402</c:v>
                </c:pt>
                <c:pt idx="41191">
                  <c:v>31.8018899860982</c:v>
                </c:pt>
                <c:pt idx="41192">
                  <c:v>31.8020445131617</c:v>
                </c:pt>
                <c:pt idx="41193">
                  <c:v>31.8021990397305</c:v>
                </c:pt>
                <c:pt idx="41194">
                  <c:v>31.802353565804701</c:v>
                </c:pt>
                <c:pt idx="41195">
                  <c:v>31.802508091384301</c:v>
                </c:pt>
                <c:pt idx="41196">
                  <c:v>31.802662616469298</c:v>
                </c:pt>
                <c:pt idx="41197">
                  <c:v>31.802817141059698</c:v>
                </c:pt>
                <c:pt idx="41198">
                  <c:v>31.8029716651554</c:v>
                </c:pt>
                <c:pt idx="41199">
                  <c:v>31.8031261887566</c:v>
                </c:pt>
                <c:pt idx="41200">
                  <c:v>31.803280711863199</c:v>
                </c:pt>
                <c:pt idx="41201">
                  <c:v>31.803435234475199</c:v>
                </c:pt>
                <c:pt idx="41202">
                  <c:v>31.803589756592501</c:v>
                </c:pt>
                <c:pt idx="41203">
                  <c:v>31.803744278215301</c:v>
                </c:pt>
                <c:pt idx="41204">
                  <c:v>31.8038987993435</c:v>
                </c:pt>
                <c:pt idx="41205">
                  <c:v>31.804053319977101</c:v>
                </c:pt>
                <c:pt idx="41206">
                  <c:v>31.804207840116099</c:v>
                </c:pt>
                <c:pt idx="41207">
                  <c:v>31.8043623597605</c:v>
                </c:pt>
                <c:pt idx="41208">
                  <c:v>31.804516878910299</c:v>
                </c:pt>
                <c:pt idx="41209">
                  <c:v>31.8046713975655</c:v>
                </c:pt>
                <c:pt idx="41210">
                  <c:v>31.804825915726202</c:v>
                </c:pt>
                <c:pt idx="41211">
                  <c:v>31.804980433392199</c:v>
                </c:pt>
                <c:pt idx="41212">
                  <c:v>31.805134950563701</c:v>
                </c:pt>
                <c:pt idx="41213">
                  <c:v>31.805289467240598</c:v>
                </c:pt>
                <c:pt idx="41214">
                  <c:v>31.805443983422901</c:v>
                </c:pt>
                <c:pt idx="41215">
                  <c:v>31.805598499110602</c:v>
                </c:pt>
                <c:pt idx="41216">
                  <c:v>31.8057530143038</c:v>
                </c:pt>
                <c:pt idx="41217">
                  <c:v>31.805907529002301</c:v>
                </c:pt>
                <c:pt idx="41218">
                  <c:v>31.8060620432063</c:v>
                </c:pt>
                <c:pt idx="41219">
                  <c:v>31.8062165569158</c:v>
                </c:pt>
                <c:pt idx="41220">
                  <c:v>31.806371070130599</c:v>
                </c:pt>
                <c:pt idx="41221">
                  <c:v>31.806525582850899</c:v>
                </c:pt>
                <c:pt idx="41222">
                  <c:v>31.8066800950767</c:v>
                </c:pt>
                <c:pt idx="41223">
                  <c:v>31.806834606807801</c:v>
                </c:pt>
                <c:pt idx="41224">
                  <c:v>31.806989118044399</c:v>
                </c:pt>
                <c:pt idx="41225">
                  <c:v>31.807143628786498</c:v>
                </c:pt>
                <c:pt idx="41226">
                  <c:v>31.8072981390339</c:v>
                </c:pt>
                <c:pt idx="41227">
                  <c:v>31.8074526487868</c:v>
                </c:pt>
                <c:pt idx="41228">
                  <c:v>31.807607158045201</c:v>
                </c:pt>
                <c:pt idx="41229">
                  <c:v>31.807761666809</c:v>
                </c:pt>
                <c:pt idx="41230">
                  <c:v>31.807916175078201</c:v>
                </c:pt>
                <c:pt idx="41231">
                  <c:v>31.8080706828529</c:v>
                </c:pt>
                <c:pt idx="41232">
                  <c:v>31.808225190133101</c:v>
                </c:pt>
                <c:pt idx="41233">
                  <c:v>31.808379696918699</c:v>
                </c:pt>
                <c:pt idx="41234">
                  <c:v>31.8085342032097</c:v>
                </c:pt>
                <c:pt idx="41235">
                  <c:v>31.808688709006201</c:v>
                </c:pt>
                <c:pt idx="41236">
                  <c:v>31.808843214308201</c:v>
                </c:pt>
                <c:pt idx="41237">
                  <c:v>31.808997719115599</c:v>
                </c:pt>
                <c:pt idx="41238">
                  <c:v>31.809152223428399</c:v>
                </c:pt>
                <c:pt idx="41239">
                  <c:v>31.809306727246799</c:v>
                </c:pt>
                <c:pt idx="41240">
                  <c:v>31.809461230570498</c:v>
                </c:pt>
                <c:pt idx="41241">
                  <c:v>31.809615733399799</c:v>
                </c:pt>
                <c:pt idx="41242">
                  <c:v>31.809770235734501</c:v>
                </c:pt>
                <c:pt idx="41243">
                  <c:v>31.809924737574701</c:v>
                </c:pt>
                <c:pt idx="41244">
                  <c:v>31.810079238920299</c:v>
                </c:pt>
                <c:pt idx="41245">
                  <c:v>31.810233739771402</c:v>
                </c:pt>
                <c:pt idx="41246">
                  <c:v>31.810388240127999</c:v>
                </c:pt>
                <c:pt idx="41247">
                  <c:v>31.810542739990101</c:v>
                </c:pt>
                <c:pt idx="41248">
                  <c:v>31.810697239357602</c:v>
                </c:pt>
                <c:pt idx="41249">
                  <c:v>31.8108517382306</c:v>
                </c:pt>
                <c:pt idx="41250">
                  <c:v>31.811006236609099</c:v>
                </c:pt>
                <c:pt idx="41251">
                  <c:v>31.8111607344931</c:v>
                </c:pt>
                <c:pt idx="41252">
                  <c:v>31.811315231882499</c:v>
                </c:pt>
                <c:pt idx="41253">
                  <c:v>31.8114697287774</c:v>
                </c:pt>
                <c:pt idx="41254">
                  <c:v>31.811624225177901</c:v>
                </c:pt>
                <c:pt idx="41255">
                  <c:v>31.811778721083702</c:v>
                </c:pt>
                <c:pt idx="41256">
                  <c:v>31.811933216495099</c:v>
                </c:pt>
                <c:pt idx="41257">
                  <c:v>31.812087711412001</c:v>
                </c:pt>
                <c:pt idx="41258">
                  <c:v>31.812242205834401</c:v>
                </c:pt>
                <c:pt idx="41259">
                  <c:v>31.8123966997622</c:v>
                </c:pt>
                <c:pt idx="41260">
                  <c:v>31.8125511931955</c:v>
                </c:pt>
                <c:pt idx="41261">
                  <c:v>31.8127056861344</c:v>
                </c:pt>
                <c:pt idx="41262">
                  <c:v>31.812860178578699</c:v>
                </c:pt>
                <c:pt idx="41263">
                  <c:v>31.813014670528499</c:v>
                </c:pt>
                <c:pt idx="41264">
                  <c:v>31.8131691619839</c:v>
                </c:pt>
                <c:pt idx="41265">
                  <c:v>31.8133236529447</c:v>
                </c:pt>
                <c:pt idx="41266">
                  <c:v>31.813478143411</c:v>
                </c:pt>
                <c:pt idx="41267">
                  <c:v>31.813632633382898</c:v>
                </c:pt>
                <c:pt idx="41268">
                  <c:v>31.813787122860202</c:v>
                </c:pt>
                <c:pt idx="41269">
                  <c:v>31.813941611842999</c:v>
                </c:pt>
                <c:pt idx="41270">
                  <c:v>31.814096100331401</c:v>
                </c:pt>
                <c:pt idx="41271">
                  <c:v>31.814250588325301</c:v>
                </c:pt>
                <c:pt idx="41272">
                  <c:v>31.814405075824599</c:v>
                </c:pt>
                <c:pt idx="41273">
                  <c:v>31.814559562829501</c:v>
                </c:pt>
                <c:pt idx="41274">
                  <c:v>31.814714049339901</c:v>
                </c:pt>
                <c:pt idx="41275">
                  <c:v>31.814868535355899</c:v>
                </c:pt>
                <c:pt idx="41276">
                  <c:v>31.815023020877302</c:v>
                </c:pt>
                <c:pt idx="41277">
                  <c:v>31.815177505904298</c:v>
                </c:pt>
                <c:pt idx="41278">
                  <c:v>31.8153319904367</c:v>
                </c:pt>
                <c:pt idx="41279">
                  <c:v>31.815486474474699</c:v>
                </c:pt>
                <c:pt idx="41280">
                  <c:v>31.8156409580183</c:v>
                </c:pt>
                <c:pt idx="41281">
                  <c:v>31.815795441067301</c:v>
                </c:pt>
                <c:pt idx="41282">
                  <c:v>31.815949923621901</c:v>
                </c:pt>
                <c:pt idx="41283">
                  <c:v>31.816104405682001</c:v>
                </c:pt>
                <c:pt idx="41284">
                  <c:v>31.816258887247699</c:v>
                </c:pt>
                <c:pt idx="41285">
                  <c:v>31.816413368318798</c:v>
                </c:pt>
                <c:pt idx="41286">
                  <c:v>31.816567848895499</c:v>
                </c:pt>
                <c:pt idx="41287">
                  <c:v>31.8167223289778</c:v>
                </c:pt>
                <c:pt idx="41288">
                  <c:v>31.816876808565599</c:v>
                </c:pt>
                <c:pt idx="41289">
                  <c:v>31.817031287658899</c:v>
                </c:pt>
                <c:pt idx="41290">
                  <c:v>31.817185766257701</c:v>
                </c:pt>
                <c:pt idx="41291">
                  <c:v>31.8173402443621</c:v>
                </c:pt>
                <c:pt idx="41292">
                  <c:v>31.8174947219721</c:v>
                </c:pt>
                <c:pt idx="41293">
                  <c:v>31.817649199087601</c:v>
                </c:pt>
                <c:pt idx="41294">
                  <c:v>31.8178036757086</c:v>
                </c:pt>
                <c:pt idx="41295">
                  <c:v>31.817958151835199</c:v>
                </c:pt>
                <c:pt idx="41296">
                  <c:v>31.818112627467301</c:v>
                </c:pt>
                <c:pt idx="41297">
                  <c:v>31.818267102604999</c:v>
                </c:pt>
                <c:pt idx="41298">
                  <c:v>31.818421577248198</c:v>
                </c:pt>
                <c:pt idx="41299">
                  <c:v>31.818576051396999</c:v>
                </c:pt>
                <c:pt idx="41300">
                  <c:v>31.8187305250514</c:v>
                </c:pt>
                <c:pt idx="41301">
                  <c:v>31.818884998211299</c:v>
                </c:pt>
                <c:pt idx="41302">
                  <c:v>31.819039470876799</c:v>
                </c:pt>
                <c:pt idx="41303">
                  <c:v>31.8191939430478</c:v>
                </c:pt>
                <c:pt idx="41304">
                  <c:v>31.819348414724399</c:v>
                </c:pt>
                <c:pt idx="41305">
                  <c:v>31.819502885906498</c:v>
                </c:pt>
                <c:pt idx="41306">
                  <c:v>31.819657356594199</c:v>
                </c:pt>
                <c:pt idx="41307">
                  <c:v>31.8198118267875</c:v>
                </c:pt>
                <c:pt idx="41308">
                  <c:v>31.819966296486399</c:v>
                </c:pt>
                <c:pt idx="41309">
                  <c:v>31.820120765690799</c:v>
                </c:pt>
                <c:pt idx="41310">
                  <c:v>31.8202752344008</c:v>
                </c:pt>
                <c:pt idx="41311">
                  <c:v>31.820429702616401</c:v>
                </c:pt>
                <c:pt idx="41312">
                  <c:v>31.820584170337501</c:v>
                </c:pt>
                <c:pt idx="41313">
                  <c:v>31.820738637564201</c:v>
                </c:pt>
                <c:pt idx="41314">
                  <c:v>31.820893104296498</c:v>
                </c:pt>
                <c:pt idx="41315">
                  <c:v>31.8210475705344</c:v>
                </c:pt>
                <c:pt idx="41316">
                  <c:v>31.8212020362778</c:v>
                </c:pt>
                <c:pt idx="41317">
                  <c:v>31.8213565015269</c:v>
                </c:pt>
                <c:pt idx="41318">
                  <c:v>31.821510966281501</c:v>
                </c:pt>
                <c:pt idx="41319">
                  <c:v>31.821665430541699</c:v>
                </c:pt>
                <c:pt idx="41320">
                  <c:v>31.821819894307499</c:v>
                </c:pt>
                <c:pt idx="41321">
                  <c:v>31.821974357578899</c:v>
                </c:pt>
                <c:pt idx="41322">
                  <c:v>31.8221288203559</c:v>
                </c:pt>
                <c:pt idx="41323">
                  <c:v>31.822283282638502</c:v>
                </c:pt>
                <c:pt idx="41324">
                  <c:v>31.822437744426601</c:v>
                </c:pt>
                <c:pt idx="41325">
                  <c:v>31.822592205720401</c:v>
                </c:pt>
                <c:pt idx="41326">
                  <c:v>31.822746666519699</c:v>
                </c:pt>
                <c:pt idx="41327">
                  <c:v>31.8229011268247</c:v>
                </c:pt>
                <c:pt idx="41328">
                  <c:v>31.823055586635299</c:v>
                </c:pt>
                <c:pt idx="41329">
                  <c:v>31.823210045951399</c:v>
                </c:pt>
                <c:pt idx="41330">
                  <c:v>31.823364504773199</c:v>
                </c:pt>
                <c:pt idx="41331">
                  <c:v>31.823518963100501</c:v>
                </c:pt>
                <c:pt idx="41332">
                  <c:v>31.823673420933499</c:v>
                </c:pt>
                <c:pt idx="41333">
                  <c:v>31.823827878272098</c:v>
                </c:pt>
                <c:pt idx="41334">
                  <c:v>31.823982335116298</c:v>
                </c:pt>
                <c:pt idx="41335">
                  <c:v>31.824136791466099</c:v>
                </c:pt>
                <c:pt idx="41336">
                  <c:v>31.824291247321501</c:v>
                </c:pt>
                <c:pt idx="41337">
                  <c:v>31.8244457026825</c:v>
                </c:pt>
                <c:pt idx="41338">
                  <c:v>31.824600157549199</c:v>
                </c:pt>
                <c:pt idx="41339">
                  <c:v>31.824754611921399</c:v>
                </c:pt>
                <c:pt idx="41340">
                  <c:v>31.8249090657993</c:v>
                </c:pt>
                <c:pt idx="41341">
                  <c:v>31.825063519182802</c:v>
                </c:pt>
                <c:pt idx="41342">
                  <c:v>31.825217972072</c:v>
                </c:pt>
                <c:pt idx="41343">
                  <c:v>31.8253724244667</c:v>
                </c:pt>
                <c:pt idx="41344">
                  <c:v>31.8255268763671</c:v>
                </c:pt>
                <c:pt idx="41345">
                  <c:v>31.825681327773101</c:v>
                </c:pt>
                <c:pt idx="41346">
                  <c:v>31.825835778684699</c:v>
                </c:pt>
                <c:pt idx="41347">
                  <c:v>31.825990229102</c:v>
                </c:pt>
                <c:pt idx="41348">
                  <c:v>31.8261446790249</c:v>
                </c:pt>
                <c:pt idx="41349">
                  <c:v>31.8262991284534</c:v>
                </c:pt>
                <c:pt idx="41350">
                  <c:v>31.8264535773876</c:v>
                </c:pt>
                <c:pt idx="41351">
                  <c:v>31.826608025827401</c:v>
                </c:pt>
                <c:pt idx="41352">
                  <c:v>31.826762473772799</c:v>
                </c:pt>
                <c:pt idx="41353">
                  <c:v>31.826916921223901</c:v>
                </c:pt>
                <c:pt idx="41354">
                  <c:v>31.827071368180601</c:v>
                </c:pt>
                <c:pt idx="41355">
                  <c:v>31.827225814642901</c:v>
                </c:pt>
                <c:pt idx="41356">
                  <c:v>31.827380260610902</c:v>
                </c:pt>
                <c:pt idx="41357">
                  <c:v>31.827534706084599</c:v>
                </c:pt>
                <c:pt idx="41358">
                  <c:v>31.8276891510639</c:v>
                </c:pt>
                <c:pt idx="41359">
                  <c:v>31.827843595548799</c:v>
                </c:pt>
                <c:pt idx="41360">
                  <c:v>31.827998039539398</c:v>
                </c:pt>
                <c:pt idx="41361">
                  <c:v>31.828152483035701</c:v>
                </c:pt>
                <c:pt idx="41362">
                  <c:v>31.828306926037602</c:v>
                </c:pt>
                <c:pt idx="41363">
                  <c:v>31.828461368545199</c:v>
                </c:pt>
                <c:pt idx="41364">
                  <c:v>31.8286158105584</c:v>
                </c:pt>
                <c:pt idx="41365">
                  <c:v>31.828770252077302</c:v>
                </c:pt>
                <c:pt idx="41366">
                  <c:v>31.828924693101801</c:v>
                </c:pt>
                <c:pt idx="41367">
                  <c:v>31.829079133632</c:v>
                </c:pt>
                <c:pt idx="41368">
                  <c:v>31.8292335736678</c:v>
                </c:pt>
                <c:pt idx="41369">
                  <c:v>31.8293880132094</c:v>
                </c:pt>
                <c:pt idx="41370">
                  <c:v>31.8295424522566</c:v>
                </c:pt>
                <c:pt idx="41371">
                  <c:v>31.829696890809402</c:v>
                </c:pt>
                <c:pt idx="41372">
                  <c:v>31.829851328867999</c:v>
                </c:pt>
                <c:pt idx="41373">
                  <c:v>31.830005766432201</c:v>
                </c:pt>
                <c:pt idx="41374">
                  <c:v>31.830160203502</c:v>
                </c:pt>
                <c:pt idx="41375">
                  <c:v>31.830314640077599</c:v>
                </c:pt>
                <c:pt idx="41376">
                  <c:v>31.830469076158799</c:v>
                </c:pt>
                <c:pt idx="41377">
                  <c:v>31.830623511745699</c:v>
                </c:pt>
                <c:pt idx="41378">
                  <c:v>31.8307779468383</c:v>
                </c:pt>
                <c:pt idx="41379">
                  <c:v>31.8309323814366</c:v>
                </c:pt>
                <c:pt idx="41380">
                  <c:v>31.831086815540498</c:v>
                </c:pt>
                <c:pt idx="41381">
                  <c:v>31.8312412491501</c:v>
                </c:pt>
                <c:pt idx="41382">
                  <c:v>31.831395682265502</c:v>
                </c:pt>
                <c:pt idx="41383">
                  <c:v>31.8315501148865</c:v>
                </c:pt>
                <c:pt idx="41384">
                  <c:v>31.831704547013199</c:v>
                </c:pt>
                <c:pt idx="41385">
                  <c:v>31.831858978645499</c:v>
                </c:pt>
                <c:pt idx="41386">
                  <c:v>31.832013409783599</c:v>
                </c:pt>
                <c:pt idx="41387">
                  <c:v>31.832167840427399</c:v>
                </c:pt>
                <c:pt idx="41388">
                  <c:v>31.8323222705768</c:v>
                </c:pt>
                <c:pt idx="41389">
                  <c:v>31.832476700232</c:v>
                </c:pt>
                <c:pt idx="41390">
                  <c:v>31.832631129392901</c:v>
                </c:pt>
                <c:pt idx="41391">
                  <c:v>31.832785558059399</c:v>
                </c:pt>
                <c:pt idx="41392">
                  <c:v>31.8329399862317</c:v>
                </c:pt>
                <c:pt idx="41393">
                  <c:v>31.833094413909599</c:v>
                </c:pt>
                <c:pt idx="41394">
                  <c:v>31.833248841093301</c:v>
                </c:pt>
                <c:pt idx="41395">
                  <c:v>31.8334032677827</c:v>
                </c:pt>
                <c:pt idx="41396">
                  <c:v>31.833557693977699</c:v>
                </c:pt>
                <c:pt idx="41397">
                  <c:v>31.833712119678498</c:v>
                </c:pt>
                <c:pt idx="41398">
                  <c:v>31.833866544885002</c:v>
                </c:pt>
                <c:pt idx="41399">
                  <c:v>31.834020969597201</c:v>
                </c:pt>
                <c:pt idx="41400">
                  <c:v>31.834175393815201</c:v>
                </c:pt>
                <c:pt idx="41401">
                  <c:v>31.834329817538801</c:v>
                </c:pt>
                <c:pt idx="41402">
                  <c:v>31.834484240768202</c:v>
                </c:pt>
                <c:pt idx="41403">
                  <c:v>31.834638663503199</c:v>
                </c:pt>
                <c:pt idx="41404">
                  <c:v>31.834793085744</c:v>
                </c:pt>
                <c:pt idx="41405">
                  <c:v>31.8349475074906</c:v>
                </c:pt>
                <c:pt idx="41406">
                  <c:v>31.835101928742802</c:v>
                </c:pt>
                <c:pt idx="41407">
                  <c:v>31.835256349500799</c:v>
                </c:pt>
                <c:pt idx="41408">
                  <c:v>31.835410769764501</c:v>
                </c:pt>
                <c:pt idx="41409">
                  <c:v>31.835565189533899</c:v>
                </c:pt>
                <c:pt idx="41410">
                  <c:v>31.835719608809001</c:v>
                </c:pt>
                <c:pt idx="41411">
                  <c:v>31.835874027589899</c:v>
                </c:pt>
                <c:pt idx="41412">
                  <c:v>31.8360284458766</c:v>
                </c:pt>
                <c:pt idx="41413">
                  <c:v>31.836182863668899</c:v>
                </c:pt>
                <c:pt idx="41414">
                  <c:v>31.836337280967001</c:v>
                </c:pt>
                <c:pt idx="41415">
                  <c:v>31.8364916977708</c:v>
                </c:pt>
                <c:pt idx="41416">
                  <c:v>31.836646114080398</c:v>
                </c:pt>
                <c:pt idx="41417">
                  <c:v>31.836800529895701</c:v>
                </c:pt>
                <c:pt idx="41418">
                  <c:v>31.8369549452167</c:v>
                </c:pt>
                <c:pt idx="41419">
                  <c:v>31.837109360043499</c:v>
                </c:pt>
                <c:pt idx="41420">
                  <c:v>31.837263774376101</c:v>
                </c:pt>
                <c:pt idx="41421">
                  <c:v>31.837418188214301</c:v>
                </c:pt>
                <c:pt idx="41422">
                  <c:v>31.837572601558399</c:v>
                </c:pt>
                <c:pt idx="41423">
                  <c:v>31.837727014408198</c:v>
                </c:pt>
                <c:pt idx="41424">
                  <c:v>31.837881426763701</c:v>
                </c:pt>
                <c:pt idx="41425">
                  <c:v>31.838035838625</c:v>
                </c:pt>
                <c:pt idx="41426">
                  <c:v>31.838190249992</c:v>
                </c:pt>
                <c:pt idx="41427">
                  <c:v>31.838344660864799</c:v>
                </c:pt>
                <c:pt idx="41428">
                  <c:v>31.838499071243401</c:v>
                </c:pt>
                <c:pt idx="41429">
                  <c:v>31.8386534811277</c:v>
                </c:pt>
                <c:pt idx="41430">
                  <c:v>31.838807890517799</c:v>
                </c:pt>
                <c:pt idx="41431">
                  <c:v>31.838962299413598</c:v>
                </c:pt>
                <c:pt idx="41432">
                  <c:v>31.839116707815201</c:v>
                </c:pt>
                <c:pt idx="41433">
                  <c:v>31.8392711157226</c:v>
                </c:pt>
                <c:pt idx="41434">
                  <c:v>31.839425523135802</c:v>
                </c:pt>
                <c:pt idx="41435">
                  <c:v>31.8395799300547</c:v>
                </c:pt>
                <c:pt idx="41436">
                  <c:v>31.839734336479399</c:v>
                </c:pt>
                <c:pt idx="41437">
                  <c:v>31.839888742409801</c:v>
                </c:pt>
                <c:pt idx="41438">
                  <c:v>31.840043147846</c:v>
                </c:pt>
                <c:pt idx="41439">
                  <c:v>31.840197552787998</c:v>
                </c:pt>
                <c:pt idx="41440">
                  <c:v>31.8403519572358</c:v>
                </c:pt>
                <c:pt idx="41441">
                  <c:v>31.840506361189401</c:v>
                </c:pt>
                <c:pt idx="41442">
                  <c:v>31.8406607646487</c:v>
                </c:pt>
                <c:pt idx="41443">
                  <c:v>31.840815167613801</c:v>
                </c:pt>
                <c:pt idx="41444">
                  <c:v>31.840969570084798</c:v>
                </c:pt>
                <c:pt idx="41445">
                  <c:v>31.8411239720614</c:v>
                </c:pt>
                <c:pt idx="41446">
                  <c:v>31.841278373543901</c:v>
                </c:pt>
                <c:pt idx="41447">
                  <c:v>31.841432774532201</c:v>
                </c:pt>
                <c:pt idx="41448">
                  <c:v>31.841587175026199</c:v>
                </c:pt>
                <c:pt idx="41449">
                  <c:v>31.841741575026099</c:v>
                </c:pt>
                <c:pt idx="41450">
                  <c:v>31.841895974531699</c:v>
                </c:pt>
                <c:pt idx="41451">
                  <c:v>31.842050373543199</c:v>
                </c:pt>
                <c:pt idx="41452">
                  <c:v>31.842204772060398</c:v>
                </c:pt>
                <c:pt idx="41453">
                  <c:v>31.842359170083402</c:v>
                </c:pt>
                <c:pt idx="41454">
                  <c:v>31.842513567612301</c:v>
                </c:pt>
                <c:pt idx="41455">
                  <c:v>31.8426679646469</c:v>
                </c:pt>
                <c:pt idx="41456">
                  <c:v>31.842822361187299</c:v>
                </c:pt>
                <c:pt idx="41457">
                  <c:v>31.8429767572336</c:v>
                </c:pt>
                <c:pt idx="41458">
                  <c:v>31.843131152785599</c:v>
                </c:pt>
                <c:pt idx="41459">
                  <c:v>31.843285547843401</c:v>
                </c:pt>
                <c:pt idx="41460">
                  <c:v>31.843439942407102</c:v>
                </c:pt>
                <c:pt idx="41461">
                  <c:v>31.843594336476599</c:v>
                </c:pt>
                <c:pt idx="41462">
                  <c:v>31.8437487300518</c:v>
                </c:pt>
                <c:pt idx="41463">
                  <c:v>31.8439031231329</c:v>
                </c:pt>
                <c:pt idx="41464">
                  <c:v>31.8440575157199</c:v>
                </c:pt>
                <c:pt idx="41465">
                  <c:v>31.8442119078126</c:v>
                </c:pt>
                <c:pt idx="41466">
                  <c:v>31.844366299411099</c:v>
                </c:pt>
                <c:pt idx="41467">
                  <c:v>31.844520690515498</c:v>
                </c:pt>
                <c:pt idx="41468">
                  <c:v>31.8446750811257</c:v>
                </c:pt>
                <c:pt idx="41469">
                  <c:v>31.844829471241699</c:v>
                </c:pt>
                <c:pt idx="41470">
                  <c:v>31.844983860863501</c:v>
                </c:pt>
                <c:pt idx="41471">
                  <c:v>31.845138249991201</c:v>
                </c:pt>
                <c:pt idx="41472">
                  <c:v>31.845292638624599</c:v>
                </c:pt>
                <c:pt idx="41473">
                  <c:v>31.845447026763999</c:v>
                </c:pt>
                <c:pt idx="41474">
                  <c:v>31.845601414409099</c:v>
                </c:pt>
                <c:pt idx="41475">
                  <c:v>31.845755801560099</c:v>
                </c:pt>
                <c:pt idx="41476">
                  <c:v>31.845910188216902</c:v>
                </c:pt>
                <c:pt idx="41477">
                  <c:v>31.846064574379501</c:v>
                </c:pt>
                <c:pt idx="41478">
                  <c:v>31.846218960047999</c:v>
                </c:pt>
                <c:pt idx="41479">
                  <c:v>31.8463733452224</c:v>
                </c:pt>
                <c:pt idx="41480">
                  <c:v>31.846527729902501</c:v>
                </c:pt>
                <c:pt idx="41481">
                  <c:v>31.846682114088502</c:v>
                </c:pt>
                <c:pt idx="41482">
                  <c:v>31.846836497780401</c:v>
                </c:pt>
                <c:pt idx="41483">
                  <c:v>31.846990880978101</c:v>
                </c:pt>
                <c:pt idx="41484">
                  <c:v>31.8471452636816</c:v>
                </c:pt>
                <c:pt idx="41485">
                  <c:v>31.847299645890999</c:v>
                </c:pt>
                <c:pt idx="41486">
                  <c:v>31.847454027606201</c:v>
                </c:pt>
                <c:pt idx="41487">
                  <c:v>31.847608408827298</c:v>
                </c:pt>
                <c:pt idx="41488">
                  <c:v>31.847762789554299</c:v>
                </c:pt>
                <c:pt idx="41489">
                  <c:v>31.847917169787099</c:v>
                </c:pt>
                <c:pt idx="41490">
                  <c:v>31.848071549525699</c:v>
                </c:pt>
                <c:pt idx="41491">
                  <c:v>31.848225928770301</c:v>
                </c:pt>
                <c:pt idx="41492">
                  <c:v>31.8483803075206</c:v>
                </c:pt>
                <c:pt idx="41493">
                  <c:v>31.848534685776901</c:v>
                </c:pt>
                <c:pt idx="41494">
                  <c:v>31.848689063538998</c:v>
                </c:pt>
                <c:pt idx="41495">
                  <c:v>31.848843440806899</c:v>
                </c:pt>
                <c:pt idx="41496">
                  <c:v>31.848997817580699</c:v>
                </c:pt>
                <c:pt idx="41497">
                  <c:v>31.849152193860402</c:v>
                </c:pt>
                <c:pt idx="41498">
                  <c:v>31.849306569646</c:v>
                </c:pt>
                <c:pt idx="41499">
                  <c:v>31.849460944937402</c:v>
                </c:pt>
                <c:pt idx="41500">
                  <c:v>31.849615319734699</c:v>
                </c:pt>
                <c:pt idx="41501">
                  <c:v>31.849769694037899</c:v>
                </c:pt>
                <c:pt idx="41502">
                  <c:v>31.849924067846999</c:v>
                </c:pt>
                <c:pt idx="41503">
                  <c:v>31.850078441161902</c:v>
                </c:pt>
                <c:pt idx="41504">
                  <c:v>31.8502328139827</c:v>
                </c:pt>
                <c:pt idx="41505">
                  <c:v>31.850387186309401</c:v>
                </c:pt>
                <c:pt idx="41506">
                  <c:v>31.850541558142002</c:v>
                </c:pt>
                <c:pt idx="41507">
                  <c:v>31.850695929480398</c:v>
                </c:pt>
                <c:pt idx="41508">
                  <c:v>31.850850300324701</c:v>
                </c:pt>
                <c:pt idx="41509">
                  <c:v>31.851004670675</c:v>
                </c:pt>
                <c:pt idx="41510">
                  <c:v>31.851159040531101</c:v>
                </c:pt>
                <c:pt idx="41511">
                  <c:v>31.851313409893098</c:v>
                </c:pt>
                <c:pt idx="41512">
                  <c:v>31.851467778760998</c:v>
                </c:pt>
                <c:pt idx="41513">
                  <c:v>31.851622147134702</c:v>
                </c:pt>
                <c:pt idx="41514">
                  <c:v>31.8517765150144</c:v>
                </c:pt>
                <c:pt idx="41515">
                  <c:v>31.851930882400001</c:v>
                </c:pt>
                <c:pt idx="41516">
                  <c:v>31.852085249291498</c:v>
                </c:pt>
                <c:pt idx="41517">
                  <c:v>31.852239615688799</c:v>
                </c:pt>
                <c:pt idx="41518">
                  <c:v>31.852393981592101</c:v>
                </c:pt>
                <c:pt idx="41519">
                  <c:v>31.852548347001299</c:v>
                </c:pt>
                <c:pt idx="41520">
                  <c:v>31.8527027119164</c:v>
                </c:pt>
                <c:pt idx="41521">
                  <c:v>31.852857076337301</c:v>
                </c:pt>
                <c:pt idx="41522">
                  <c:v>31.853011440264201</c:v>
                </c:pt>
                <c:pt idx="41523">
                  <c:v>31.853165803696999</c:v>
                </c:pt>
                <c:pt idx="41524">
                  <c:v>31.853320166635701</c:v>
                </c:pt>
                <c:pt idx="41525">
                  <c:v>31.853474529080302</c:v>
                </c:pt>
                <c:pt idx="41526">
                  <c:v>31.853628891030901</c:v>
                </c:pt>
                <c:pt idx="41527">
                  <c:v>31.8537832524873</c:v>
                </c:pt>
                <c:pt idx="41528">
                  <c:v>31.853937613449698</c:v>
                </c:pt>
                <c:pt idx="41529">
                  <c:v>31.854091973917999</c:v>
                </c:pt>
                <c:pt idx="41530">
                  <c:v>31.854246333892199</c:v>
                </c:pt>
                <c:pt idx="41531">
                  <c:v>31.854400693372298</c:v>
                </c:pt>
                <c:pt idx="41532">
                  <c:v>31.8545550523583</c:v>
                </c:pt>
                <c:pt idx="41533">
                  <c:v>31.854709410850301</c:v>
                </c:pt>
                <c:pt idx="41534">
                  <c:v>31.854863768848201</c:v>
                </c:pt>
                <c:pt idx="41535">
                  <c:v>31.855018126352</c:v>
                </c:pt>
                <c:pt idx="41536">
                  <c:v>31.855172483361699</c:v>
                </c:pt>
                <c:pt idx="41537">
                  <c:v>31.855326839877399</c:v>
                </c:pt>
                <c:pt idx="41538">
                  <c:v>31.855481195898999</c:v>
                </c:pt>
                <c:pt idx="41539">
                  <c:v>31.855635551426602</c:v>
                </c:pt>
                <c:pt idx="41540">
                  <c:v>31.85578990646</c:v>
                </c:pt>
                <c:pt idx="41541">
                  <c:v>31.8559442609995</c:v>
                </c:pt>
                <c:pt idx="41542">
                  <c:v>31.8560986150448</c:v>
                </c:pt>
                <c:pt idx="41543">
                  <c:v>31.856252968596099</c:v>
                </c:pt>
                <c:pt idx="41544">
                  <c:v>31.8564073216533</c:v>
                </c:pt>
                <c:pt idx="41545">
                  <c:v>31.856561674216501</c:v>
                </c:pt>
                <c:pt idx="41546">
                  <c:v>31.8567160262856</c:v>
                </c:pt>
                <c:pt idx="41547">
                  <c:v>31.856870377860702</c:v>
                </c:pt>
                <c:pt idx="41548">
                  <c:v>31.857024728941699</c:v>
                </c:pt>
                <c:pt idx="41549">
                  <c:v>31.857179079528699</c:v>
                </c:pt>
                <c:pt idx="41550">
                  <c:v>31.857333429621601</c:v>
                </c:pt>
                <c:pt idx="41551">
                  <c:v>31.857487779220499</c:v>
                </c:pt>
                <c:pt idx="41552">
                  <c:v>31.857642128325299</c:v>
                </c:pt>
                <c:pt idx="41553">
                  <c:v>31.857796476936102</c:v>
                </c:pt>
                <c:pt idx="41554">
                  <c:v>31.8579508250528</c:v>
                </c:pt>
                <c:pt idx="41555">
                  <c:v>31.858105172675501</c:v>
                </c:pt>
                <c:pt idx="41556">
                  <c:v>31.8582595198042</c:v>
                </c:pt>
                <c:pt idx="41557">
                  <c:v>31.858413866438799</c:v>
                </c:pt>
                <c:pt idx="41558">
                  <c:v>31.858568212579399</c:v>
                </c:pt>
                <c:pt idx="41559">
                  <c:v>31.858722558225899</c:v>
                </c:pt>
                <c:pt idx="41560">
                  <c:v>31.858876903378398</c:v>
                </c:pt>
                <c:pt idx="41561">
                  <c:v>31.859031248036899</c:v>
                </c:pt>
                <c:pt idx="41562">
                  <c:v>31.8591855922013</c:v>
                </c:pt>
                <c:pt idx="41563">
                  <c:v>31.859339935871802</c:v>
                </c:pt>
                <c:pt idx="41564">
                  <c:v>31.859494279048199</c:v>
                </c:pt>
                <c:pt idx="41565">
                  <c:v>31.8596486217305</c:v>
                </c:pt>
                <c:pt idx="41566">
                  <c:v>31.859802963918899</c:v>
                </c:pt>
                <c:pt idx="41567">
                  <c:v>31.8599573056132</c:v>
                </c:pt>
                <c:pt idx="41568">
                  <c:v>31.8601116468135</c:v>
                </c:pt>
                <c:pt idx="41569">
                  <c:v>31.860265987519799</c:v>
                </c:pt>
                <c:pt idx="41570">
                  <c:v>31.860420327732101</c:v>
                </c:pt>
                <c:pt idx="41571">
                  <c:v>31.860574667450301</c:v>
                </c:pt>
                <c:pt idx="41572">
                  <c:v>31.8607290066745</c:v>
                </c:pt>
                <c:pt idx="41573">
                  <c:v>31.860883345404801</c:v>
                </c:pt>
                <c:pt idx="41574">
                  <c:v>31.861037683641001</c:v>
                </c:pt>
                <c:pt idx="41575">
                  <c:v>31.8611920213832</c:v>
                </c:pt>
                <c:pt idx="41576">
                  <c:v>31.861346358631401</c:v>
                </c:pt>
                <c:pt idx="41577">
                  <c:v>31.861500695385601</c:v>
                </c:pt>
                <c:pt idx="41578">
                  <c:v>31.8616550316458</c:v>
                </c:pt>
                <c:pt idx="41579">
                  <c:v>31.861809367411901</c:v>
                </c:pt>
                <c:pt idx="41580">
                  <c:v>31.8619637026841</c:v>
                </c:pt>
                <c:pt idx="41581">
                  <c:v>31.862118037462299</c:v>
                </c:pt>
                <c:pt idx="41582">
                  <c:v>31.862272371746499</c:v>
                </c:pt>
                <c:pt idx="41583">
                  <c:v>31.862426705536699</c:v>
                </c:pt>
                <c:pt idx="41584">
                  <c:v>31.862581038832801</c:v>
                </c:pt>
                <c:pt idx="41585">
                  <c:v>31.862735371635001</c:v>
                </c:pt>
                <c:pt idx="41586">
                  <c:v>31.8628897039432</c:v>
                </c:pt>
                <c:pt idx="41587">
                  <c:v>31.8630440357575</c:v>
                </c:pt>
                <c:pt idx="41588">
                  <c:v>31.8631983670777</c:v>
                </c:pt>
                <c:pt idx="41589">
                  <c:v>31.863352697903899</c:v>
                </c:pt>
                <c:pt idx="41590">
                  <c:v>31.863507028236199</c:v>
                </c:pt>
                <c:pt idx="41591">
                  <c:v>31.863661358074399</c:v>
                </c:pt>
                <c:pt idx="41592">
                  <c:v>31.8638156874187</c:v>
                </c:pt>
                <c:pt idx="41593">
                  <c:v>31.863970016269</c:v>
                </c:pt>
                <c:pt idx="41594">
                  <c:v>31.864124344625299</c:v>
                </c:pt>
                <c:pt idx="41595">
                  <c:v>31.8642786724877</c:v>
                </c:pt>
                <c:pt idx="41596">
                  <c:v>31.864432999856</c:v>
                </c:pt>
                <c:pt idx="41597">
                  <c:v>31.864587326730401</c:v>
                </c:pt>
                <c:pt idx="41598">
                  <c:v>31.864741653110801</c:v>
                </c:pt>
                <c:pt idx="41599">
                  <c:v>31.8648959789973</c:v>
                </c:pt>
                <c:pt idx="41600">
                  <c:v>31.865050304389801</c:v>
                </c:pt>
                <c:pt idx="41601">
                  <c:v>31.8652046292883</c:v>
                </c:pt>
                <c:pt idx="41602">
                  <c:v>31.865358953692802</c:v>
                </c:pt>
                <c:pt idx="41603">
                  <c:v>31.865513277603402</c:v>
                </c:pt>
                <c:pt idx="41604">
                  <c:v>31.86566760102</c:v>
                </c:pt>
                <c:pt idx="41605">
                  <c:v>31.865821923942701</c:v>
                </c:pt>
                <c:pt idx="41606">
                  <c:v>31.8659762463713</c:v>
                </c:pt>
                <c:pt idx="41607">
                  <c:v>31.866130568306101</c:v>
                </c:pt>
                <c:pt idx="41608">
                  <c:v>31.8662848897469</c:v>
                </c:pt>
                <c:pt idx="41609">
                  <c:v>31.866439210693699</c:v>
                </c:pt>
                <c:pt idx="41610">
                  <c:v>31.866593531146499</c:v>
                </c:pt>
                <c:pt idx="41611">
                  <c:v>31.866747851105401</c:v>
                </c:pt>
                <c:pt idx="41612">
                  <c:v>31.866902170570398</c:v>
                </c:pt>
                <c:pt idx="41613">
                  <c:v>31.867056489541401</c:v>
                </c:pt>
                <c:pt idx="41614">
                  <c:v>31.867210808018498</c:v>
                </c:pt>
                <c:pt idx="41615">
                  <c:v>31.867365126001602</c:v>
                </c:pt>
                <c:pt idx="41616">
                  <c:v>31.867519443490799</c:v>
                </c:pt>
                <c:pt idx="41617">
                  <c:v>31.867673760485999</c:v>
                </c:pt>
                <c:pt idx="41618">
                  <c:v>31.867828076987301</c:v>
                </c:pt>
                <c:pt idx="41619">
                  <c:v>31.867982392994598</c:v>
                </c:pt>
                <c:pt idx="41620">
                  <c:v>31.868136708508001</c:v>
                </c:pt>
                <c:pt idx="41621">
                  <c:v>31.868291023527501</c:v>
                </c:pt>
                <c:pt idx="41622">
                  <c:v>31.868445338053</c:v>
                </c:pt>
                <c:pt idx="41623">
                  <c:v>31.868599652084601</c:v>
                </c:pt>
                <c:pt idx="41624">
                  <c:v>31.8687539656223</c:v>
                </c:pt>
                <c:pt idx="41625">
                  <c:v>31.868908278666002</c:v>
                </c:pt>
                <c:pt idx="41626">
                  <c:v>31.869062591215801</c:v>
                </c:pt>
                <c:pt idx="41627">
                  <c:v>31.869216903271699</c:v>
                </c:pt>
                <c:pt idx="41628">
                  <c:v>31.869371214833699</c:v>
                </c:pt>
                <c:pt idx="41629">
                  <c:v>31.8695255259017</c:v>
                </c:pt>
                <c:pt idx="41630">
                  <c:v>31.8696798364758</c:v>
                </c:pt>
                <c:pt idx="41631">
                  <c:v>31.869834146555998</c:v>
                </c:pt>
                <c:pt idx="41632">
                  <c:v>31.869988456142298</c:v>
                </c:pt>
                <c:pt idx="41633">
                  <c:v>31.870142765234601</c:v>
                </c:pt>
                <c:pt idx="41634">
                  <c:v>31.870297073833001</c:v>
                </c:pt>
                <c:pt idx="41635">
                  <c:v>31.870451381937599</c:v>
                </c:pt>
                <c:pt idx="41636">
                  <c:v>31.870605689548199</c:v>
                </c:pt>
                <c:pt idx="41637">
                  <c:v>31.870759996664901</c:v>
                </c:pt>
                <c:pt idx="41638">
                  <c:v>31.870914303287599</c:v>
                </c:pt>
                <c:pt idx="41639">
                  <c:v>31.871068609416501</c:v>
                </c:pt>
                <c:pt idx="41640">
                  <c:v>31.871222915051501</c:v>
                </c:pt>
                <c:pt idx="41641">
                  <c:v>31.871377220192599</c:v>
                </c:pt>
                <c:pt idx="41642">
                  <c:v>31.8715315248397</c:v>
                </c:pt>
                <c:pt idx="41643">
                  <c:v>31.871685828993002</c:v>
                </c:pt>
                <c:pt idx="41644">
                  <c:v>31.871840132652299</c:v>
                </c:pt>
                <c:pt idx="41645">
                  <c:v>31.8719944358178</c:v>
                </c:pt>
                <c:pt idx="41646">
                  <c:v>31.872148738489301</c:v>
                </c:pt>
                <c:pt idx="41647">
                  <c:v>31.872303040666999</c:v>
                </c:pt>
                <c:pt idx="41648">
                  <c:v>31.872457342350799</c:v>
                </c:pt>
                <c:pt idx="41649">
                  <c:v>31.872611643540601</c:v>
                </c:pt>
                <c:pt idx="41650">
                  <c:v>31.872765944236601</c:v>
                </c:pt>
                <c:pt idx="41651">
                  <c:v>31.872920244438699</c:v>
                </c:pt>
                <c:pt idx="41652">
                  <c:v>31.873074544146899</c:v>
                </c:pt>
                <c:pt idx="41653">
                  <c:v>31.873228843361201</c:v>
                </c:pt>
                <c:pt idx="41654">
                  <c:v>31.8733831420817</c:v>
                </c:pt>
                <c:pt idx="41655">
                  <c:v>31.873537440308201</c:v>
                </c:pt>
                <c:pt idx="41656">
                  <c:v>31.8736917380409</c:v>
                </c:pt>
                <c:pt idx="41657">
                  <c:v>31.873846035279701</c:v>
                </c:pt>
                <c:pt idx="41658">
                  <c:v>31.8740003320246</c:v>
                </c:pt>
                <c:pt idx="41659">
                  <c:v>31.874154628275601</c:v>
                </c:pt>
                <c:pt idx="41660">
                  <c:v>31.8743089240328</c:v>
                </c:pt>
                <c:pt idx="41661">
                  <c:v>31.8744632192961</c:v>
                </c:pt>
                <c:pt idx="41662">
                  <c:v>31.874617514065498</c:v>
                </c:pt>
                <c:pt idx="41663">
                  <c:v>31.874771808341102</c:v>
                </c:pt>
                <c:pt idx="41664">
                  <c:v>31.8749261021227</c:v>
                </c:pt>
                <c:pt idx="41665">
                  <c:v>31.8750803954105</c:v>
                </c:pt>
                <c:pt idx="41666">
                  <c:v>31.8752346882045</c:v>
                </c:pt>
                <c:pt idx="41667">
                  <c:v>31.875388980504599</c:v>
                </c:pt>
                <c:pt idx="41668">
                  <c:v>31.8755432723108</c:v>
                </c:pt>
                <c:pt idx="41669">
                  <c:v>31.875697563623099</c:v>
                </c:pt>
                <c:pt idx="41670">
                  <c:v>31.875851854441599</c:v>
                </c:pt>
                <c:pt idx="41671">
                  <c:v>31.876006144766201</c:v>
                </c:pt>
                <c:pt idx="41672">
                  <c:v>31.876160434597001</c:v>
                </c:pt>
                <c:pt idx="41673">
                  <c:v>31.876314723934001</c:v>
                </c:pt>
                <c:pt idx="41674">
                  <c:v>31.876469012777001</c:v>
                </c:pt>
                <c:pt idx="41675">
                  <c:v>31.876623301126202</c:v>
                </c:pt>
                <c:pt idx="41676">
                  <c:v>31.8767775889816</c:v>
                </c:pt>
                <c:pt idx="41677">
                  <c:v>31.8769318763431</c:v>
                </c:pt>
                <c:pt idx="41678">
                  <c:v>31.877086163210802</c:v>
                </c:pt>
                <c:pt idx="41679">
                  <c:v>31.877240449584601</c:v>
                </c:pt>
                <c:pt idx="41680">
                  <c:v>31.877394735464598</c:v>
                </c:pt>
                <c:pt idx="41681">
                  <c:v>31.8775490208508</c:v>
                </c:pt>
                <c:pt idx="41682">
                  <c:v>31.877703305743101</c:v>
                </c:pt>
                <c:pt idx="41683">
                  <c:v>31.877857590141499</c:v>
                </c:pt>
                <c:pt idx="41684">
                  <c:v>31.878011874046098</c:v>
                </c:pt>
                <c:pt idx="41685">
                  <c:v>31.878166157456899</c:v>
                </c:pt>
                <c:pt idx="41686">
                  <c:v>31.878320440373901</c:v>
                </c:pt>
                <c:pt idx="41687">
                  <c:v>31.878474722797002</c:v>
                </c:pt>
                <c:pt idx="41688">
                  <c:v>31.878629004726299</c:v>
                </c:pt>
                <c:pt idx="41689">
                  <c:v>31.878783286161799</c:v>
                </c:pt>
                <c:pt idx="41690">
                  <c:v>31.878937567103399</c:v>
                </c:pt>
                <c:pt idx="41691">
                  <c:v>31.879091847551202</c:v>
                </c:pt>
                <c:pt idx="41692">
                  <c:v>31.879246127505201</c:v>
                </c:pt>
                <c:pt idx="41693">
                  <c:v>31.879400406965299</c:v>
                </c:pt>
                <c:pt idx="41694">
                  <c:v>31.879554685931701</c:v>
                </c:pt>
                <c:pt idx="41695">
                  <c:v>31.879708964404202</c:v>
                </c:pt>
                <c:pt idx="41696">
                  <c:v>31.8798632423829</c:v>
                </c:pt>
                <c:pt idx="41697">
                  <c:v>31.880017519867799</c:v>
                </c:pt>
                <c:pt idx="41698">
                  <c:v>31.8801717968588</c:v>
                </c:pt>
                <c:pt idx="41699">
                  <c:v>31.880326073356098</c:v>
                </c:pt>
                <c:pt idx="41700">
                  <c:v>31.880480349359502</c:v>
                </c:pt>
                <c:pt idx="41701">
                  <c:v>31.880634624869199</c:v>
                </c:pt>
                <c:pt idx="41702">
                  <c:v>31.880788899885001</c:v>
                </c:pt>
                <c:pt idx="41703">
                  <c:v>31.880943174407001</c:v>
                </c:pt>
                <c:pt idx="41704">
                  <c:v>31.881097448435199</c:v>
                </c:pt>
                <c:pt idx="41705">
                  <c:v>31.881251721969601</c:v>
                </c:pt>
                <c:pt idx="41706">
                  <c:v>31.881405995010201</c:v>
                </c:pt>
                <c:pt idx="41707">
                  <c:v>31.881560267556999</c:v>
                </c:pt>
                <c:pt idx="41708">
                  <c:v>31.881714539610002</c:v>
                </c:pt>
                <c:pt idx="41709">
                  <c:v>31.881868811169198</c:v>
                </c:pt>
                <c:pt idx="41710">
                  <c:v>31.8820230822346</c:v>
                </c:pt>
                <c:pt idx="41711">
                  <c:v>31.882177352806199</c:v>
                </c:pt>
                <c:pt idx="41712">
                  <c:v>31.882331622883999</c:v>
                </c:pt>
                <c:pt idx="41713">
                  <c:v>31.8824858924681</c:v>
                </c:pt>
                <c:pt idx="41714">
                  <c:v>31.882640161558299</c:v>
                </c:pt>
                <c:pt idx="41715">
                  <c:v>31.8827944301547</c:v>
                </c:pt>
                <c:pt idx="41716">
                  <c:v>31.882948698257401</c:v>
                </c:pt>
                <c:pt idx="41717">
                  <c:v>31.8831029658663</c:v>
                </c:pt>
                <c:pt idx="41718">
                  <c:v>31.8832572329814</c:v>
                </c:pt>
                <c:pt idx="41719">
                  <c:v>31.883411499602701</c:v>
                </c:pt>
                <c:pt idx="41720">
                  <c:v>31.8835657657302</c:v>
                </c:pt>
                <c:pt idx="41721">
                  <c:v>31.8837200313639</c:v>
                </c:pt>
                <c:pt idx="41722">
                  <c:v>31.883874296503901</c:v>
                </c:pt>
                <c:pt idx="41723">
                  <c:v>31.8840285611501</c:v>
                </c:pt>
                <c:pt idx="41724">
                  <c:v>31.884182825302499</c:v>
                </c:pt>
                <c:pt idx="41725">
                  <c:v>31.8843370889612</c:v>
                </c:pt>
                <c:pt idx="41726">
                  <c:v>31.884491352125998</c:v>
                </c:pt>
                <c:pt idx="41727">
                  <c:v>31.884645614797201</c:v>
                </c:pt>
                <c:pt idx="41728">
                  <c:v>31.884799876974501</c:v>
                </c:pt>
                <c:pt idx="41729">
                  <c:v>31.884954138658099</c:v>
                </c:pt>
                <c:pt idx="41730">
                  <c:v>31.885108399847901</c:v>
                </c:pt>
                <c:pt idx="41731">
                  <c:v>31.885262660543901</c:v>
                </c:pt>
                <c:pt idx="41732">
                  <c:v>31.885416920746199</c:v>
                </c:pt>
                <c:pt idx="41733">
                  <c:v>31.885571180454701</c:v>
                </c:pt>
                <c:pt idx="41734">
                  <c:v>31.8857254396695</c:v>
                </c:pt>
                <c:pt idx="41735">
                  <c:v>31.8858796983905</c:v>
                </c:pt>
                <c:pt idx="41736">
                  <c:v>31.886033956617698</c:v>
                </c:pt>
                <c:pt idx="41737">
                  <c:v>31.886188214351201</c:v>
                </c:pt>
                <c:pt idx="41738">
                  <c:v>31.886342471591</c:v>
                </c:pt>
                <c:pt idx="41739">
                  <c:v>31.886496728337001</c:v>
                </c:pt>
                <c:pt idx="41740">
                  <c:v>31.886650984589199</c:v>
                </c:pt>
                <c:pt idx="41741">
                  <c:v>31.886805240347702</c:v>
                </c:pt>
                <c:pt idx="41742">
                  <c:v>31.886959495612501</c:v>
                </c:pt>
                <c:pt idx="41743">
                  <c:v>31.887113750383499</c:v>
                </c:pt>
                <c:pt idx="41744">
                  <c:v>31.887268004660701</c:v>
                </c:pt>
                <c:pt idx="41745">
                  <c:v>31.8874222584443</c:v>
                </c:pt>
                <c:pt idx="41746">
                  <c:v>31.8875765117341</c:v>
                </c:pt>
                <c:pt idx="41747">
                  <c:v>31.887730764530101</c:v>
                </c:pt>
                <c:pt idx="41748">
                  <c:v>31.887885016832399</c:v>
                </c:pt>
                <c:pt idx="41749">
                  <c:v>31.888039268640998</c:v>
                </c:pt>
                <c:pt idx="41750">
                  <c:v>31.888193519955799</c:v>
                </c:pt>
                <c:pt idx="41751">
                  <c:v>31.8883477707769</c:v>
                </c:pt>
                <c:pt idx="41752">
                  <c:v>31.888502021104301</c:v>
                </c:pt>
                <c:pt idx="41753">
                  <c:v>31.888656270938</c:v>
                </c:pt>
                <c:pt idx="41754">
                  <c:v>31.8888105202779</c:v>
                </c:pt>
                <c:pt idx="41755">
                  <c:v>31.888964769124101</c:v>
                </c:pt>
                <c:pt idx="41756">
                  <c:v>31.889119017476599</c:v>
                </c:pt>
                <c:pt idx="41757">
                  <c:v>31.889273265335301</c:v>
                </c:pt>
                <c:pt idx="41758">
                  <c:v>31.889427512700301</c:v>
                </c:pt>
                <c:pt idx="41759">
                  <c:v>31.889581759571701</c:v>
                </c:pt>
                <c:pt idx="41760">
                  <c:v>31.889736005949299</c:v>
                </c:pt>
                <c:pt idx="41761">
                  <c:v>31.889890251833101</c:v>
                </c:pt>
                <c:pt idx="41762">
                  <c:v>31.8900444972233</c:v>
                </c:pt>
                <c:pt idx="41763">
                  <c:v>31.890198742119701</c:v>
                </c:pt>
                <c:pt idx="41764">
                  <c:v>31.890352986522501</c:v>
                </c:pt>
                <c:pt idx="41765">
                  <c:v>31.890507230431499</c:v>
                </c:pt>
                <c:pt idx="41766">
                  <c:v>31.890661473846801</c:v>
                </c:pt>
                <c:pt idx="41767">
                  <c:v>31.8908157167685</c:v>
                </c:pt>
                <c:pt idx="41768">
                  <c:v>31.890969959196401</c:v>
                </c:pt>
                <c:pt idx="41769">
                  <c:v>31.891124201130602</c:v>
                </c:pt>
                <c:pt idx="41770">
                  <c:v>31.8912784425711</c:v>
                </c:pt>
                <c:pt idx="41771">
                  <c:v>31.891432683517898</c:v>
                </c:pt>
                <c:pt idx="41772">
                  <c:v>31.891586923971001</c:v>
                </c:pt>
                <c:pt idx="41773">
                  <c:v>31.891741163930401</c:v>
                </c:pt>
                <c:pt idx="41774">
                  <c:v>31.891895403396099</c:v>
                </c:pt>
                <c:pt idx="41775">
                  <c:v>31.8920496423681</c:v>
                </c:pt>
                <c:pt idx="41776">
                  <c:v>31.892203880846498</c:v>
                </c:pt>
                <c:pt idx="41777">
                  <c:v>31.892358118831101</c:v>
                </c:pt>
                <c:pt idx="41778">
                  <c:v>31.892512356322101</c:v>
                </c:pt>
                <c:pt idx="41779">
                  <c:v>31.892666593319301</c:v>
                </c:pt>
                <c:pt idx="41780">
                  <c:v>31.892820829822899</c:v>
                </c:pt>
                <c:pt idx="41781">
                  <c:v>31.8929750658328</c:v>
                </c:pt>
                <c:pt idx="41782">
                  <c:v>31.893129301348999</c:v>
                </c:pt>
                <c:pt idx="41783">
                  <c:v>31.893283536371499</c:v>
                </c:pt>
                <c:pt idx="41784">
                  <c:v>31.893437770900402</c:v>
                </c:pt>
                <c:pt idx="41785">
                  <c:v>31.893592004935499</c:v>
                </c:pt>
                <c:pt idx="41786">
                  <c:v>31.893746238477</c:v>
                </c:pt>
                <c:pt idx="41787">
                  <c:v>31.893900471524901</c:v>
                </c:pt>
                <c:pt idx="41788">
                  <c:v>31.894054704079</c:v>
                </c:pt>
                <c:pt idx="41789">
                  <c:v>31.894208936139499</c:v>
                </c:pt>
                <c:pt idx="41790">
                  <c:v>31.894363167706299</c:v>
                </c:pt>
                <c:pt idx="41791">
                  <c:v>31.894517398779399</c:v>
                </c:pt>
                <c:pt idx="41792">
                  <c:v>31.8946716293589</c:v>
                </c:pt>
                <c:pt idx="41793">
                  <c:v>31.894825859444701</c:v>
                </c:pt>
                <c:pt idx="41794">
                  <c:v>31.8949800890368</c:v>
                </c:pt>
                <c:pt idx="41795">
                  <c:v>31.895134318135302</c:v>
                </c:pt>
                <c:pt idx="41796">
                  <c:v>31.895288546740101</c:v>
                </c:pt>
                <c:pt idx="41797">
                  <c:v>31.895442774851301</c:v>
                </c:pt>
                <c:pt idx="41798">
                  <c:v>31.895597002468801</c:v>
                </c:pt>
                <c:pt idx="41799">
                  <c:v>31.895751229592602</c:v>
                </c:pt>
                <c:pt idx="41800">
                  <c:v>31.895905456222799</c:v>
                </c:pt>
                <c:pt idx="41801">
                  <c:v>31.896059682359301</c:v>
                </c:pt>
                <c:pt idx="41802">
                  <c:v>31.896213908002199</c:v>
                </c:pt>
                <c:pt idx="41803">
                  <c:v>31.896368133151402</c:v>
                </c:pt>
                <c:pt idx="41804">
                  <c:v>31.896522357807001</c:v>
                </c:pt>
                <c:pt idx="41805">
                  <c:v>31.896676581969</c:v>
                </c:pt>
                <c:pt idx="41806">
                  <c:v>31.8968308056373</c:v>
                </c:pt>
                <c:pt idx="41807">
                  <c:v>31.896985028811901</c:v>
                </c:pt>
                <c:pt idx="41808">
                  <c:v>31.897139251492899</c:v>
                </c:pt>
                <c:pt idx="41809">
                  <c:v>31.8972934736803</c:v>
                </c:pt>
                <c:pt idx="41810">
                  <c:v>31.897447695374002</c:v>
                </c:pt>
                <c:pt idx="41811">
                  <c:v>31.8976019165741</c:v>
                </c:pt>
                <c:pt idx="41812">
                  <c:v>31.897756137280599</c:v>
                </c:pt>
                <c:pt idx="41813">
                  <c:v>31.897910357493402</c:v>
                </c:pt>
                <c:pt idx="41814">
                  <c:v>31.898064577212601</c:v>
                </c:pt>
                <c:pt idx="41815">
                  <c:v>31.898218796438201</c:v>
                </c:pt>
                <c:pt idx="41816">
                  <c:v>31.898373015170101</c:v>
                </c:pt>
                <c:pt idx="41817">
                  <c:v>31.898527233408402</c:v>
                </c:pt>
                <c:pt idx="41818">
                  <c:v>31.898681451153099</c:v>
                </c:pt>
                <c:pt idx="41819">
                  <c:v>31.8988356684041</c:v>
                </c:pt>
                <c:pt idx="41820">
                  <c:v>31.898989885161601</c:v>
                </c:pt>
                <c:pt idx="41821">
                  <c:v>31.899144101425399</c:v>
                </c:pt>
                <c:pt idx="41822">
                  <c:v>31.899298317195601</c:v>
                </c:pt>
                <c:pt idx="41823">
                  <c:v>31.8994525324721</c:v>
                </c:pt>
                <c:pt idx="41824">
                  <c:v>31.899606747255099</c:v>
                </c:pt>
                <c:pt idx="41825">
                  <c:v>31.899760961544398</c:v>
                </c:pt>
                <c:pt idx="41826">
                  <c:v>31.899915175340201</c:v>
                </c:pt>
                <c:pt idx="41827">
                  <c:v>31.900069388642301</c:v>
                </c:pt>
                <c:pt idx="41828">
                  <c:v>31.900223601450801</c:v>
                </c:pt>
                <c:pt idx="41829">
                  <c:v>31.900377813765701</c:v>
                </c:pt>
                <c:pt idx="41830">
                  <c:v>31.900532025587001</c:v>
                </c:pt>
                <c:pt idx="41831">
                  <c:v>31.900686236914702</c:v>
                </c:pt>
                <c:pt idx="41832">
                  <c:v>31.900840447748699</c:v>
                </c:pt>
                <c:pt idx="41833">
                  <c:v>31.9009946580892</c:v>
                </c:pt>
                <c:pt idx="41834">
                  <c:v>31.901148867936101</c:v>
                </c:pt>
                <c:pt idx="41835">
                  <c:v>31.901303077289398</c:v>
                </c:pt>
                <c:pt idx="41836">
                  <c:v>31.9014572861491</c:v>
                </c:pt>
                <c:pt idx="41837">
                  <c:v>31.901611494515102</c:v>
                </c:pt>
                <c:pt idx="41838">
                  <c:v>31.9017657023876</c:v>
                </c:pt>
                <c:pt idx="41839">
                  <c:v>31.901919909766502</c:v>
                </c:pt>
                <c:pt idx="41840">
                  <c:v>31.9020741166518</c:v>
                </c:pt>
                <c:pt idx="41841">
                  <c:v>31.902228323043602</c:v>
                </c:pt>
                <c:pt idx="41842">
                  <c:v>31.9023825289417</c:v>
                </c:pt>
                <c:pt idx="41843">
                  <c:v>31.902536734346199</c:v>
                </c:pt>
                <c:pt idx="41844">
                  <c:v>31.902690939257202</c:v>
                </c:pt>
                <c:pt idx="41845">
                  <c:v>31.9028451436746</c:v>
                </c:pt>
                <c:pt idx="41846">
                  <c:v>31.9029993475983</c:v>
                </c:pt>
                <c:pt idx="41847">
                  <c:v>31.903153551028598</c:v>
                </c:pt>
                <c:pt idx="41848">
                  <c:v>31.903307753965201</c:v>
                </c:pt>
                <c:pt idx="41849">
                  <c:v>31.903461956408201</c:v>
                </c:pt>
                <c:pt idx="41850">
                  <c:v>31.9036161583577</c:v>
                </c:pt>
                <c:pt idx="41851">
                  <c:v>31.903770359813599</c:v>
                </c:pt>
                <c:pt idx="41852">
                  <c:v>31.903924560776002</c:v>
                </c:pt>
                <c:pt idx="41853">
                  <c:v>31.904078761244701</c:v>
                </c:pt>
                <c:pt idx="41854">
                  <c:v>31.9042329612199</c:v>
                </c:pt>
                <c:pt idx="41855">
                  <c:v>31.9043871607015</c:v>
                </c:pt>
                <c:pt idx="41856">
                  <c:v>31.904541359689599</c:v>
                </c:pt>
                <c:pt idx="41857">
                  <c:v>31.904695558184098</c:v>
                </c:pt>
                <c:pt idx="41858">
                  <c:v>31.904849756185001</c:v>
                </c:pt>
                <c:pt idx="41859">
                  <c:v>31.9050039536924</c:v>
                </c:pt>
                <c:pt idx="41860">
                  <c:v>31.9051581507062</c:v>
                </c:pt>
                <c:pt idx="41861">
                  <c:v>31.905312347226499</c:v>
                </c:pt>
                <c:pt idx="41862">
                  <c:v>31.905466543253201</c:v>
                </c:pt>
                <c:pt idx="41863">
                  <c:v>31.9056207387863</c:v>
                </c:pt>
                <c:pt idx="41864">
                  <c:v>31.905774933825899</c:v>
                </c:pt>
                <c:pt idx="41865">
                  <c:v>31.905929128371898</c:v>
                </c:pt>
                <c:pt idx="41866">
                  <c:v>31.906083322424401</c:v>
                </c:pt>
                <c:pt idx="41867">
                  <c:v>31.906237515983399</c:v>
                </c:pt>
                <c:pt idx="41868">
                  <c:v>31.906391709048801</c:v>
                </c:pt>
                <c:pt idx="41869">
                  <c:v>31.9065459016206</c:v>
                </c:pt>
                <c:pt idx="41870">
                  <c:v>31.906700093698898</c:v>
                </c:pt>
                <c:pt idx="41871">
                  <c:v>31.9068542852837</c:v>
                </c:pt>
                <c:pt idx="41872">
                  <c:v>31.907008476374902</c:v>
                </c:pt>
                <c:pt idx="41873">
                  <c:v>31.907162666972599</c:v>
                </c:pt>
                <c:pt idx="41874">
                  <c:v>31.907316857076701</c:v>
                </c:pt>
                <c:pt idx="41875">
                  <c:v>31.907471046687299</c:v>
                </c:pt>
                <c:pt idx="41876">
                  <c:v>31.907625235804399</c:v>
                </c:pt>
                <c:pt idx="41877">
                  <c:v>31.9077794244279</c:v>
                </c:pt>
                <c:pt idx="41878">
                  <c:v>31.907933612557901</c:v>
                </c:pt>
                <c:pt idx="41879">
                  <c:v>31.908087800194401</c:v>
                </c:pt>
                <c:pt idx="41880">
                  <c:v>31.908241987337401</c:v>
                </c:pt>
                <c:pt idx="41881">
                  <c:v>31.908396173986802</c:v>
                </c:pt>
                <c:pt idx="41882">
                  <c:v>31.908550360142701</c:v>
                </c:pt>
                <c:pt idx="41883">
                  <c:v>31.908704545805001</c:v>
                </c:pt>
                <c:pt idx="41884">
                  <c:v>31.9088587309739</c:v>
                </c:pt>
                <c:pt idx="41885">
                  <c:v>31.9090129156492</c:v>
                </c:pt>
                <c:pt idx="41886">
                  <c:v>31.909167099830999</c:v>
                </c:pt>
                <c:pt idx="41887">
                  <c:v>31.909321283519301</c:v>
                </c:pt>
                <c:pt idx="41888">
                  <c:v>31.909475466714099</c:v>
                </c:pt>
                <c:pt idx="41889">
                  <c:v>31.9096296494154</c:v>
                </c:pt>
                <c:pt idx="41890">
                  <c:v>31.909783831623098</c:v>
                </c:pt>
                <c:pt idx="41891">
                  <c:v>31.909938013337399</c:v>
                </c:pt>
                <c:pt idx="41892">
                  <c:v>31.9100921945581</c:v>
                </c:pt>
                <c:pt idx="41893">
                  <c:v>31.910246375285301</c:v>
                </c:pt>
                <c:pt idx="41894">
                  <c:v>31.9104005555191</c:v>
                </c:pt>
                <c:pt idx="41895">
                  <c:v>31.9105547352593</c:v>
                </c:pt>
                <c:pt idx="41896">
                  <c:v>31.910708914505999</c:v>
                </c:pt>
                <c:pt idx="41897">
                  <c:v>31.910863093259199</c:v>
                </c:pt>
                <c:pt idx="41898">
                  <c:v>31.911017271518901</c:v>
                </c:pt>
                <c:pt idx="41899">
                  <c:v>31.911171449285099</c:v>
                </c:pt>
                <c:pt idx="41900">
                  <c:v>31.911325626557801</c:v>
                </c:pt>
                <c:pt idx="41901">
                  <c:v>31.911479803337102</c:v>
                </c:pt>
                <c:pt idx="41902">
                  <c:v>31.911633979622799</c:v>
                </c:pt>
                <c:pt idx="41903">
                  <c:v>31.911788155415</c:v>
                </c:pt>
                <c:pt idx="41904">
                  <c:v>31.911942330713799</c:v>
                </c:pt>
                <c:pt idx="41905">
                  <c:v>31.912096505518999</c:v>
                </c:pt>
                <c:pt idx="41906">
                  <c:v>31.912250679830802</c:v>
                </c:pt>
                <c:pt idx="41907">
                  <c:v>31.9124048536491</c:v>
                </c:pt>
                <c:pt idx="41908">
                  <c:v>31.912559026973899</c:v>
                </c:pt>
                <c:pt idx="41909">
                  <c:v>31.9127131998052</c:v>
                </c:pt>
                <c:pt idx="41910">
                  <c:v>31.912867372143101</c:v>
                </c:pt>
                <c:pt idx="41911">
                  <c:v>31.913021543987401</c:v>
                </c:pt>
                <c:pt idx="41912">
                  <c:v>31.913175715338301</c:v>
                </c:pt>
                <c:pt idx="41913">
                  <c:v>31.913329886195701</c:v>
                </c:pt>
                <c:pt idx="41914">
                  <c:v>31.9134840565596</c:v>
                </c:pt>
                <c:pt idx="41915">
                  <c:v>31.913638226430098</c:v>
                </c:pt>
                <c:pt idx="41916">
                  <c:v>31.9137923958071</c:v>
                </c:pt>
                <c:pt idx="41917">
                  <c:v>31.913946564690601</c:v>
                </c:pt>
                <c:pt idx="41918">
                  <c:v>31.914100733080598</c:v>
                </c:pt>
                <c:pt idx="41919">
                  <c:v>31.914254900977198</c:v>
                </c:pt>
                <c:pt idx="41920">
                  <c:v>31.914409068380301</c:v>
                </c:pt>
                <c:pt idx="41921">
                  <c:v>31.91456323529</c:v>
                </c:pt>
                <c:pt idx="41922">
                  <c:v>31.914717401706199</c:v>
                </c:pt>
                <c:pt idx="41923">
                  <c:v>31.9148715676289</c:v>
                </c:pt>
                <c:pt idx="41924">
                  <c:v>31.915025733058201</c:v>
                </c:pt>
                <c:pt idx="41925">
                  <c:v>31.915179897994001</c:v>
                </c:pt>
                <c:pt idx="41926">
                  <c:v>31.915334062436401</c:v>
                </c:pt>
                <c:pt idx="41927">
                  <c:v>31.9154882263853</c:v>
                </c:pt>
                <c:pt idx="41928">
                  <c:v>31.915642389840698</c:v>
                </c:pt>
                <c:pt idx="41929">
                  <c:v>31.9157965528027</c:v>
                </c:pt>
                <c:pt idx="41930">
                  <c:v>31.9159507152713</c:v>
                </c:pt>
                <c:pt idx="41931">
                  <c:v>31.916104877246401</c:v>
                </c:pt>
                <c:pt idx="41932">
                  <c:v>31.916259038728001</c:v>
                </c:pt>
                <c:pt idx="41933">
                  <c:v>31.9164131997162</c:v>
                </c:pt>
                <c:pt idx="41934">
                  <c:v>31.916567360211001</c:v>
                </c:pt>
                <c:pt idx="41935">
                  <c:v>31.916721520212299</c:v>
                </c:pt>
                <c:pt idx="41936">
                  <c:v>31.916875679720199</c:v>
                </c:pt>
                <c:pt idx="41937">
                  <c:v>31.917029838734699</c:v>
                </c:pt>
                <c:pt idx="41938">
                  <c:v>31.917183997255702</c:v>
                </c:pt>
                <c:pt idx="41939">
                  <c:v>31.9173381552833</c:v>
                </c:pt>
                <c:pt idx="41940">
                  <c:v>31.917492312817402</c:v>
                </c:pt>
                <c:pt idx="41941">
                  <c:v>31.917646469858099</c:v>
                </c:pt>
                <c:pt idx="41942">
                  <c:v>31.917800626405398</c:v>
                </c:pt>
                <c:pt idx="41943">
                  <c:v>31.917954782459301</c:v>
                </c:pt>
                <c:pt idx="41944">
                  <c:v>31.918108938019699</c:v>
                </c:pt>
                <c:pt idx="41945">
                  <c:v>31.918263093086701</c:v>
                </c:pt>
                <c:pt idx="41946">
                  <c:v>31.918417247660301</c:v>
                </c:pt>
                <c:pt idx="41947">
                  <c:v>31.918571401740401</c:v>
                </c:pt>
                <c:pt idx="41948">
                  <c:v>31.9187255553272</c:v>
                </c:pt>
                <c:pt idx="41949">
                  <c:v>31.918879708420501</c:v>
                </c:pt>
                <c:pt idx="41950">
                  <c:v>31.919033861020399</c:v>
                </c:pt>
                <c:pt idx="41951">
                  <c:v>31.919188013126899</c:v>
                </c:pt>
                <c:pt idx="41952">
                  <c:v>31.919342164739898</c:v>
                </c:pt>
                <c:pt idx="41953">
                  <c:v>31.9194963158596</c:v>
                </c:pt>
                <c:pt idx="41954">
                  <c:v>31.919650466485798</c:v>
                </c:pt>
                <c:pt idx="41955">
                  <c:v>31.919804616618698</c:v>
                </c:pt>
                <c:pt idx="41956">
                  <c:v>31.919958766258102</c:v>
                </c:pt>
                <c:pt idx="41957">
                  <c:v>31.920112915404101</c:v>
                </c:pt>
                <c:pt idx="41958">
                  <c:v>31.920267064056699</c:v>
                </c:pt>
                <c:pt idx="41959">
                  <c:v>31.920421212215899</c:v>
                </c:pt>
                <c:pt idx="41960">
                  <c:v>31.920575359881699</c:v>
                </c:pt>
                <c:pt idx="41961">
                  <c:v>31.920729507054102</c:v>
                </c:pt>
                <c:pt idx="41962">
                  <c:v>31.920883653733199</c:v>
                </c:pt>
                <c:pt idx="41963">
                  <c:v>31.9210377999188</c:v>
                </c:pt>
                <c:pt idx="41964">
                  <c:v>31.921191945611</c:v>
                </c:pt>
                <c:pt idx="41965">
                  <c:v>31.921346090809799</c:v>
                </c:pt>
                <c:pt idx="41966">
                  <c:v>31.9215002355152</c:v>
                </c:pt>
                <c:pt idx="41967">
                  <c:v>31.9216543797273</c:v>
                </c:pt>
                <c:pt idx="41968">
                  <c:v>31.9218085234459</c:v>
                </c:pt>
                <c:pt idx="41969">
                  <c:v>31.921962666671199</c:v>
                </c:pt>
                <c:pt idx="41970">
                  <c:v>31.9221168094031</c:v>
                </c:pt>
                <c:pt idx="41971">
                  <c:v>31.922270951641501</c:v>
                </c:pt>
                <c:pt idx="41972">
                  <c:v>31.9224250933866</c:v>
                </c:pt>
                <c:pt idx="41973">
                  <c:v>31.922579234638398</c:v>
                </c:pt>
                <c:pt idx="41974">
                  <c:v>31.9227333753967</c:v>
                </c:pt>
                <c:pt idx="41975">
                  <c:v>31.922887515661699</c:v>
                </c:pt>
                <c:pt idx="41976">
                  <c:v>31.923041655433298</c:v>
                </c:pt>
                <c:pt idx="41977">
                  <c:v>31.9231957947115</c:v>
                </c:pt>
                <c:pt idx="41978">
                  <c:v>31.923349933496301</c:v>
                </c:pt>
                <c:pt idx="41979">
                  <c:v>31.9235040717878</c:v>
                </c:pt>
                <c:pt idx="41980">
                  <c:v>31.923658209585899</c:v>
                </c:pt>
                <c:pt idx="41981">
                  <c:v>31.9238123468906</c:v>
                </c:pt>
                <c:pt idx="41982">
                  <c:v>31.923966483701999</c:v>
                </c:pt>
                <c:pt idx="41983">
                  <c:v>31.924120620019998</c:v>
                </c:pt>
                <c:pt idx="41984">
                  <c:v>31.9242747558446</c:v>
                </c:pt>
                <c:pt idx="41985">
                  <c:v>31.9244288911759</c:v>
                </c:pt>
                <c:pt idx="41986">
                  <c:v>31.924583026013799</c:v>
                </c:pt>
                <c:pt idx="41987">
                  <c:v>31.924737160358401</c:v>
                </c:pt>
                <c:pt idx="41988">
                  <c:v>31.924891294209498</c:v>
                </c:pt>
                <c:pt idx="41989">
                  <c:v>31.925045427567401</c:v>
                </c:pt>
                <c:pt idx="41990">
                  <c:v>31.925199560431899</c:v>
                </c:pt>
                <c:pt idx="41991">
                  <c:v>31.925353692803</c:v>
                </c:pt>
                <c:pt idx="41992">
                  <c:v>31.9255078246808</c:v>
                </c:pt>
                <c:pt idx="41993">
                  <c:v>31.925661956065198</c:v>
                </c:pt>
                <c:pt idx="41994">
                  <c:v>31.925816086956299</c:v>
                </c:pt>
                <c:pt idx="41995">
                  <c:v>31.925970217353999</c:v>
                </c:pt>
                <c:pt idx="41996">
                  <c:v>31.926124347258401</c:v>
                </c:pt>
                <c:pt idx="41997">
                  <c:v>31.926278476669399</c:v>
                </c:pt>
                <c:pt idx="41998">
                  <c:v>31.926432605587099</c:v>
                </c:pt>
                <c:pt idx="41999">
                  <c:v>31.926586734011501</c:v>
                </c:pt>
                <c:pt idx="42000">
                  <c:v>31.926740861942498</c:v>
                </c:pt>
                <c:pt idx="42001">
                  <c:v>31.926894989380202</c:v>
                </c:pt>
                <c:pt idx="42002">
                  <c:v>31.9270491163246</c:v>
                </c:pt>
                <c:pt idx="42003">
                  <c:v>31.927203242775601</c:v>
                </c:pt>
                <c:pt idx="42004">
                  <c:v>31.927357368733301</c:v>
                </c:pt>
                <c:pt idx="42005">
                  <c:v>31.927511494197599</c:v>
                </c:pt>
                <c:pt idx="42006">
                  <c:v>31.9276656191686</c:v>
                </c:pt>
                <c:pt idx="42007">
                  <c:v>31.9278197436463</c:v>
                </c:pt>
                <c:pt idx="42008">
                  <c:v>31.927973867630701</c:v>
                </c:pt>
                <c:pt idx="42009">
                  <c:v>31.928127991121698</c:v>
                </c:pt>
                <c:pt idx="42010">
                  <c:v>31.928282114119501</c:v>
                </c:pt>
                <c:pt idx="42011">
                  <c:v>31.928436236623899</c:v>
                </c:pt>
                <c:pt idx="42012">
                  <c:v>31.928590358634899</c:v>
                </c:pt>
                <c:pt idx="42013">
                  <c:v>31.928744480152702</c:v>
                </c:pt>
                <c:pt idx="42014">
                  <c:v>31.928898601177099</c:v>
                </c:pt>
                <c:pt idx="42015">
                  <c:v>31.929052721708299</c:v>
                </c:pt>
                <c:pt idx="42016">
                  <c:v>31.929206841746101</c:v>
                </c:pt>
                <c:pt idx="42017">
                  <c:v>31.929360961290602</c:v>
                </c:pt>
                <c:pt idx="42018">
                  <c:v>31.929515080341801</c:v>
                </c:pt>
                <c:pt idx="42019">
                  <c:v>31.929669198899699</c:v>
                </c:pt>
                <c:pt idx="42020">
                  <c:v>31.9298233169642</c:v>
                </c:pt>
                <c:pt idx="42021">
                  <c:v>31.929977434535498</c:v>
                </c:pt>
                <c:pt idx="42022">
                  <c:v>31.930131551613499</c:v>
                </c:pt>
                <c:pt idx="42023">
                  <c:v>31.930285668198099</c:v>
                </c:pt>
                <c:pt idx="42024">
                  <c:v>31.930439784289501</c:v>
                </c:pt>
                <c:pt idx="42025">
                  <c:v>31.930593899887601</c:v>
                </c:pt>
                <c:pt idx="42026">
                  <c:v>31.9307480149923</c:v>
                </c:pt>
                <c:pt idx="42027">
                  <c:v>31.930902129603801</c:v>
                </c:pt>
                <c:pt idx="42028">
                  <c:v>31.931056243722001</c:v>
                </c:pt>
                <c:pt idx="42029">
                  <c:v>31.931210357346799</c:v>
                </c:pt>
                <c:pt idx="42030">
                  <c:v>31.9313644704784</c:v>
                </c:pt>
                <c:pt idx="42031">
                  <c:v>31.931518583116699</c:v>
                </c:pt>
                <c:pt idx="42032">
                  <c:v>31.9316726952617</c:v>
                </c:pt>
                <c:pt idx="42033">
                  <c:v>31.931826806913499</c:v>
                </c:pt>
                <c:pt idx="42034">
                  <c:v>31.931980918071901</c:v>
                </c:pt>
                <c:pt idx="42035">
                  <c:v>31.9321350287371</c:v>
                </c:pt>
                <c:pt idx="42036">
                  <c:v>31.932289138908899</c:v>
                </c:pt>
                <c:pt idx="42037">
                  <c:v>31.9324432485875</c:v>
                </c:pt>
                <c:pt idx="42038">
                  <c:v>31.932597357772799</c:v>
                </c:pt>
                <c:pt idx="42039">
                  <c:v>31.9327514664649</c:v>
                </c:pt>
                <c:pt idx="42040">
                  <c:v>31.9329055746636</c:v>
                </c:pt>
                <c:pt idx="42041">
                  <c:v>31.933059682369102</c:v>
                </c:pt>
                <c:pt idx="42042">
                  <c:v>31.933213789581298</c:v>
                </c:pt>
                <c:pt idx="42043">
                  <c:v>31.9333678963003</c:v>
                </c:pt>
                <c:pt idx="42044">
                  <c:v>31.933522002525901</c:v>
                </c:pt>
                <c:pt idx="42045">
                  <c:v>31.9336761082584</c:v>
                </c:pt>
                <c:pt idx="42046">
                  <c:v>31.933830213497501</c:v>
                </c:pt>
                <c:pt idx="42047">
                  <c:v>31.9339843182434</c:v>
                </c:pt>
                <c:pt idx="42048">
                  <c:v>31.934138422496002</c:v>
                </c:pt>
                <c:pt idx="42049">
                  <c:v>31.934292526255302</c:v>
                </c:pt>
                <c:pt idx="42050">
                  <c:v>31.9344466295214</c:v>
                </c:pt>
                <c:pt idx="42051">
                  <c:v>31.9346007322942</c:v>
                </c:pt>
                <c:pt idx="42052">
                  <c:v>31.934754834573798</c:v>
                </c:pt>
                <c:pt idx="42053">
                  <c:v>31.934908936360099</c:v>
                </c:pt>
                <c:pt idx="42054">
                  <c:v>31.935063037653201</c:v>
                </c:pt>
                <c:pt idx="42055">
                  <c:v>31.935217138453002</c:v>
                </c:pt>
                <c:pt idx="42056">
                  <c:v>31.9353712387596</c:v>
                </c:pt>
                <c:pt idx="42057">
                  <c:v>31.935525338572901</c:v>
                </c:pt>
                <c:pt idx="42058">
                  <c:v>31.935679437893</c:v>
                </c:pt>
                <c:pt idx="42059">
                  <c:v>31.935833536719802</c:v>
                </c:pt>
                <c:pt idx="42060">
                  <c:v>31.935987635053301</c:v>
                </c:pt>
                <c:pt idx="42061">
                  <c:v>31.936141732893699</c:v>
                </c:pt>
                <c:pt idx="42062">
                  <c:v>31.936295830240802</c:v>
                </c:pt>
                <c:pt idx="42063">
                  <c:v>31.9364499270946</c:v>
                </c:pt>
                <c:pt idx="42064">
                  <c:v>31.9366040234552</c:v>
                </c:pt>
                <c:pt idx="42065">
                  <c:v>31.936758119322601</c:v>
                </c:pt>
                <c:pt idx="42066">
                  <c:v>31.9369122146968</c:v>
                </c:pt>
                <c:pt idx="42067">
                  <c:v>31.937066309577698</c:v>
                </c:pt>
                <c:pt idx="42068">
                  <c:v>31.937220403965402</c:v>
                </c:pt>
                <c:pt idx="42069">
                  <c:v>31.9373744978598</c:v>
                </c:pt>
                <c:pt idx="42070">
                  <c:v>31.937528591261</c:v>
                </c:pt>
                <c:pt idx="42071">
                  <c:v>31.937682684169001</c:v>
                </c:pt>
                <c:pt idx="42072">
                  <c:v>31.937836776583801</c:v>
                </c:pt>
                <c:pt idx="42073">
                  <c:v>31.937990868505299</c:v>
                </c:pt>
                <c:pt idx="42074">
                  <c:v>31.938144959933599</c:v>
                </c:pt>
                <c:pt idx="42075">
                  <c:v>31.9382990508687</c:v>
                </c:pt>
                <c:pt idx="42076">
                  <c:v>31.9384531413106</c:v>
                </c:pt>
                <c:pt idx="42077">
                  <c:v>31.938607231259301</c:v>
                </c:pt>
                <c:pt idx="42078">
                  <c:v>31.938761320714701</c:v>
                </c:pt>
                <c:pt idx="42079">
                  <c:v>31.938915409677001</c:v>
                </c:pt>
                <c:pt idx="42080">
                  <c:v>31.939069498146001</c:v>
                </c:pt>
                <c:pt idx="42081">
                  <c:v>31.939223586121798</c:v>
                </c:pt>
                <c:pt idx="42082">
                  <c:v>31.939377673604401</c:v>
                </c:pt>
                <c:pt idx="42083">
                  <c:v>31.939531760593798</c:v>
                </c:pt>
                <c:pt idx="42084">
                  <c:v>31.939685847090001</c:v>
                </c:pt>
                <c:pt idx="42085">
                  <c:v>31.939839933093001</c:v>
                </c:pt>
                <c:pt idx="42086">
                  <c:v>31.9399940186027</c:v>
                </c:pt>
                <c:pt idx="42087">
                  <c:v>31.9401481036193</c:v>
                </c:pt>
                <c:pt idx="42088">
                  <c:v>31.940302188142699</c:v>
                </c:pt>
                <c:pt idx="42089">
                  <c:v>31.940456272172899</c:v>
                </c:pt>
                <c:pt idx="42090">
                  <c:v>31.9406103557099</c:v>
                </c:pt>
                <c:pt idx="42091">
                  <c:v>31.9407644387536</c:v>
                </c:pt>
                <c:pt idx="42092">
                  <c:v>31.940918521304202</c:v>
                </c:pt>
                <c:pt idx="42093">
                  <c:v>31.941072603361601</c:v>
                </c:pt>
                <c:pt idx="42094">
                  <c:v>31.941226684925802</c:v>
                </c:pt>
                <c:pt idx="42095">
                  <c:v>31.9413807659969</c:v>
                </c:pt>
                <c:pt idx="42096">
                  <c:v>31.941534846574701</c:v>
                </c:pt>
                <c:pt idx="42097">
                  <c:v>31.9416889266593</c:v>
                </c:pt>
                <c:pt idx="42098">
                  <c:v>31.941843006250799</c:v>
                </c:pt>
                <c:pt idx="42099">
                  <c:v>31.941997085349101</c:v>
                </c:pt>
                <c:pt idx="42100">
                  <c:v>31.9421511639542</c:v>
                </c:pt>
                <c:pt idx="42101">
                  <c:v>31.942305242066102</c:v>
                </c:pt>
                <c:pt idx="42102">
                  <c:v>31.942459319684801</c:v>
                </c:pt>
                <c:pt idx="42103">
                  <c:v>31.942613396810401</c:v>
                </c:pt>
                <c:pt idx="42104">
                  <c:v>31.9427674734428</c:v>
                </c:pt>
                <c:pt idx="42105">
                  <c:v>31.942921549582</c:v>
                </c:pt>
                <c:pt idx="42106">
                  <c:v>31.943075625228101</c:v>
                </c:pt>
                <c:pt idx="42107">
                  <c:v>31.9432297003809</c:v>
                </c:pt>
                <c:pt idx="42108">
                  <c:v>31.943383775040601</c:v>
                </c:pt>
                <c:pt idx="42109">
                  <c:v>31.9435378492072</c:v>
                </c:pt>
                <c:pt idx="42110">
                  <c:v>31.9436919228805</c:v>
                </c:pt>
                <c:pt idx="42111">
                  <c:v>31.943845996060801</c:v>
                </c:pt>
                <c:pt idx="42112">
                  <c:v>31.944000068747801</c:v>
                </c:pt>
                <c:pt idx="42113">
                  <c:v>31.944154140941698</c:v>
                </c:pt>
                <c:pt idx="42114">
                  <c:v>31.944308212642401</c:v>
                </c:pt>
                <c:pt idx="42115">
                  <c:v>31.944462283850001</c:v>
                </c:pt>
                <c:pt idx="42116">
                  <c:v>31.944616354564399</c:v>
                </c:pt>
                <c:pt idx="42117">
                  <c:v>31.944770424785698</c:v>
                </c:pt>
                <c:pt idx="42118">
                  <c:v>31.944924494513799</c:v>
                </c:pt>
                <c:pt idx="42119">
                  <c:v>31.945078563748702</c:v>
                </c:pt>
                <c:pt idx="42120">
                  <c:v>31.945232632490502</c:v>
                </c:pt>
                <c:pt idx="42121">
                  <c:v>31.945386700739199</c:v>
                </c:pt>
                <c:pt idx="42122">
                  <c:v>31.945540768494698</c:v>
                </c:pt>
                <c:pt idx="42123">
                  <c:v>31.945694835757099</c:v>
                </c:pt>
                <c:pt idx="42124">
                  <c:v>31.945848902526301</c:v>
                </c:pt>
                <c:pt idx="42125">
                  <c:v>31.9460029688024</c:v>
                </c:pt>
                <c:pt idx="42126">
                  <c:v>31.946157034585301</c:v>
                </c:pt>
                <c:pt idx="42127">
                  <c:v>31.9463110998751</c:v>
                </c:pt>
                <c:pt idx="42128">
                  <c:v>31.9464651646718</c:v>
                </c:pt>
                <c:pt idx="42129">
                  <c:v>31.946619228975301</c:v>
                </c:pt>
                <c:pt idx="42130">
                  <c:v>31.9467732927857</c:v>
                </c:pt>
                <c:pt idx="42131">
                  <c:v>31.946927356103</c:v>
                </c:pt>
                <c:pt idx="42132">
                  <c:v>31.947081418927102</c:v>
                </c:pt>
                <c:pt idx="42133">
                  <c:v>31.947235481258101</c:v>
                </c:pt>
                <c:pt idx="42134">
                  <c:v>31.947389543096001</c:v>
                </c:pt>
                <c:pt idx="42135">
                  <c:v>31.9475436044407</c:v>
                </c:pt>
                <c:pt idx="42136">
                  <c:v>31.947697665292299</c:v>
                </c:pt>
                <c:pt idx="42137">
                  <c:v>31.9478517256508</c:v>
                </c:pt>
                <c:pt idx="42138">
                  <c:v>31.948005785516202</c:v>
                </c:pt>
                <c:pt idx="42139">
                  <c:v>31.948159844888501</c:v>
                </c:pt>
                <c:pt idx="42140">
                  <c:v>31.948313903767598</c:v>
                </c:pt>
                <c:pt idx="42141">
                  <c:v>31.9484679621537</c:v>
                </c:pt>
                <c:pt idx="42142">
                  <c:v>31.948622020046599</c:v>
                </c:pt>
                <c:pt idx="42143">
                  <c:v>31.9487760774464</c:v>
                </c:pt>
                <c:pt idx="42144">
                  <c:v>31.948930134353098</c:v>
                </c:pt>
                <c:pt idx="42145">
                  <c:v>31.949084190766602</c:v>
                </c:pt>
                <c:pt idx="42146">
                  <c:v>31.949238246687099</c:v>
                </c:pt>
                <c:pt idx="42147">
                  <c:v>31.9493923021145</c:v>
                </c:pt>
                <c:pt idx="42148">
                  <c:v>31.9495463570487</c:v>
                </c:pt>
                <c:pt idx="42149">
                  <c:v>31.9497004114899</c:v>
                </c:pt>
                <c:pt idx="42150">
                  <c:v>31.949854465437902</c:v>
                </c:pt>
                <c:pt idx="42151">
                  <c:v>31.950008518892901</c:v>
                </c:pt>
                <c:pt idx="42152">
                  <c:v>31.950162571854701</c:v>
                </c:pt>
                <c:pt idx="42153">
                  <c:v>31.950316624323499</c:v>
                </c:pt>
                <c:pt idx="42154">
                  <c:v>31.950470676299101</c:v>
                </c:pt>
                <c:pt idx="42155">
                  <c:v>31.950624727781701</c:v>
                </c:pt>
                <c:pt idx="42156">
                  <c:v>31.950778778771198</c:v>
                </c:pt>
                <c:pt idx="42157">
                  <c:v>31.950932829267501</c:v>
                </c:pt>
                <c:pt idx="42158">
                  <c:v>31.9510868792708</c:v>
                </c:pt>
                <c:pt idx="42159">
                  <c:v>31.951240928781001</c:v>
                </c:pt>
                <c:pt idx="42160">
                  <c:v>31.951394977798099</c:v>
                </c:pt>
                <c:pt idx="42161">
                  <c:v>31.951549026322201</c:v>
                </c:pt>
                <c:pt idx="42162">
                  <c:v>31.951703074353102</c:v>
                </c:pt>
                <c:pt idx="42163">
                  <c:v>31.951857121890999</c:v>
                </c:pt>
                <c:pt idx="42164">
                  <c:v>31.952011168935702</c:v>
                </c:pt>
                <c:pt idx="42165">
                  <c:v>31.952165215487401</c:v>
                </c:pt>
                <c:pt idx="42166">
                  <c:v>31.952319261546101</c:v>
                </c:pt>
                <c:pt idx="42167">
                  <c:v>31.9524733071116</c:v>
                </c:pt>
                <c:pt idx="42168">
                  <c:v>31.952627352184098</c:v>
                </c:pt>
                <c:pt idx="42169">
                  <c:v>31.952781396763498</c:v>
                </c:pt>
                <c:pt idx="42170">
                  <c:v>31.952935440849799</c:v>
                </c:pt>
                <c:pt idx="42171">
                  <c:v>31.953089484443101</c:v>
                </c:pt>
                <c:pt idx="42172">
                  <c:v>31.9532435275433</c:v>
                </c:pt>
                <c:pt idx="42173">
                  <c:v>31.9533975701504</c:v>
                </c:pt>
                <c:pt idx="42174">
                  <c:v>31.953551612264501</c:v>
                </c:pt>
                <c:pt idx="42175">
                  <c:v>31.9537056538855</c:v>
                </c:pt>
                <c:pt idx="42176">
                  <c:v>31.953859695013399</c:v>
                </c:pt>
                <c:pt idx="42177">
                  <c:v>31.954013735648299</c:v>
                </c:pt>
                <c:pt idx="42178">
                  <c:v>31.954167775790101</c:v>
                </c:pt>
                <c:pt idx="42179">
                  <c:v>31.954321815438899</c:v>
                </c:pt>
                <c:pt idx="42180">
                  <c:v>31.954475854594602</c:v>
                </c:pt>
                <c:pt idx="42181">
                  <c:v>31.954629893257302</c:v>
                </c:pt>
                <c:pt idx="42182">
                  <c:v>31.954783931426899</c:v>
                </c:pt>
                <c:pt idx="42183">
                  <c:v>31.954937969103401</c:v>
                </c:pt>
                <c:pt idx="42184">
                  <c:v>31.9550920062869</c:v>
                </c:pt>
                <c:pt idx="42185">
                  <c:v>31.9552460429774</c:v>
                </c:pt>
                <c:pt idx="42186">
                  <c:v>31.955400079174801</c:v>
                </c:pt>
                <c:pt idx="42187">
                  <c:v>31.955554114879199</c:v>
                </c:pt>
                <c:pt idx="42188">
                  <c:v>31.955708150090501</c:v>
                </c:pt>
                <c:pt idx="42189">
                  <c:v>31.955862184808801</c:v>
                </c:pt>
                <c:pt idx="42190">
                  <c:v>31.956016219034002</c:v>
                </c:pt>
                <c:pt idx="42191">
                  <c:v>31.956170252766299</c:v>
                </c:pt>
                <c:pt idx="42192">
                  <c:v>31.956324286005401</c:v>
                </c:pt>
                <c:pt idx="42193">
                  <c:v>31.9564783187516</c:v>
                </c:pt>
                <c:pt idx="42194">
                  <c:v>31.9566323510047</c:v>
                </c:pt>
                <c:pt idx="42195">
                  <c:v>31.956786382764701</c:v>
                </c:pt>
                <c:pt idx="42196">
                  <c:v>31.956940414031799</c:v>
                </c:pt>
                <c:pt idx="42197">
                  <c:v>31.957094444805801</c:v>
                </c:pt>
                <c:pt idx="42198">
                  <c:v>31.9572484750868</c:v>
                </c:pt>
                <c:pt idx="42199">
                  <c:v>31.9574025048748</c:v>
                </c:pt>
                <c:pt idx="42200">
                  <c:v>31.957556534169701</c:v>
                </c:pt>
                <c:pt idx="42201">
                  <c:v>31.957710562971599</c:v>
                </c:pt>
                <c:pt idx="42202">
                  <c:v>31.957864591280501</c:v>
                </c:pt>
                <c:pt idx="42203">
                  <c:v>31.9580186190964</c:v>
                </c:pt>
                <c:pt idx="42204">
                  <c:v>31.9581726464193</c:v>
                </c:pt>
                <c:pt idx="42205">
                  <c:v>31.9583266732491</c:v>
                </c:pt>
                <c:pt idx="42206">
                  <c:v>31.958480699585898</c:v>
                </c:pt>
                <c:pt idx="42207">
                  <c:v>31.9586347254298</c:v>
                </c:pt>
                <c:pt idx="42208">
                  <c:v>31.958788750780599</c:v>
                </c:pt>
                <c:pt idx="42209">
                  <c:v>31.958942775638398</c:v>
                </c:pt>
                <c:pt idx="42210">
                  <c:v>31.959096800003199</c:v>
                </c:pt>
                <c:pt idx="42211">
                  <c:v>31.9592508238749</c:v>
                </c:pt>
                <c:pt idx="42212">
                  <c:v>31.959404847253701</c:v>
                </c:pt>
                <c:pt idx="42213">
                  <c:v>31.959558870139499</c:v>
                </c:pt>
                <c:pt idx="42214">
                  <c:v>31.959712892532298</c:v>
                </c:pt>
                <c:pt idx="42215">
                  <c:v>31.959866914432101</c:v>
                </c:pt>
                <c:pt idx="42216">
                  <c:v>31.960020935838799</c:v>
                </c:pt>
                <c:pt idx="42217">
                  <c:v>31.960174956752599</c:v>
                </c:pt>
                <c:pt idx="42218">
                  <c:v>31.9603289771734</c:v>
                </c:pt>
                <c:pt idx="42219">
                  <c:v>31.960482997101199</c:v>
                </c:pt>
                <c:pt idx="42220">
                  <c:v>31.960637016536001</c:v>
                </c:pt>
                <c:pt idx="42221">
                  <c:v>31.960791035477801</c:v>
                </c:pt>
                <c:pt idx="42222">
                  <c:v>31.960945053926601</c:v>
                </c:pt>
                <c:pt idx="42223">
                  <c:v>31.961099071882501</c:v>
                </c:pt>
                <c:pt idx="42224">
                  <c:v>31.961253089345298</c:v>
                </c:pt>
                <c:pt idx="42225">
                  <c:v>31.9614071063152</c:v>
                </c:pt>
                <c:pt idx="42226">
                  <c:v>31.961561122792101</c:v>
                </c:pt>
                <c:pt idx="42227">
                  <c:v>31.961715138776</c:v>
                </c:pt>
                <c:pt idx="42228">
                  <c:v>31.9618691542669</c:v>
                </c:pt>
                <c:pt idx="42229">
                  <c:v>31.9620231692648</c:v>
                </c:pt>
                <c:pt idx="42230">
                  <c:v>31.9621771837698</c:v>
                </c:pt>
                <c:pt idx="42231">
                  <c:v>31.962331197781801</c:v>
                </c:pt>
                <c:pt idx="42232">
                  <c:v>31.962485211300798</c:v>
                </c:pt>
                <c:pt idx="42233">
                  <c:v>31.9626392243268</c:v>
                </c:pt>
                <c:pt idx="42234">
                  <c:v>31.962793236859898</c:v>
                </c:pt>
                <c:pt idx="42235">
                  <c:v>31.962947248900001</c:v>
                </c:pt>
                <c:pt idx="42236">
                  <c:v>31.9631012604472</c:v>
                </c:pt>
                <c:pt idx="42237">
                  <c:v>31.963255271501399</c:v>
                </c:pt>
                <c:pt idx="42238">
                  <c:v>31.963409282062599</c:v>
                </c:pt>
                <c:pt idx="42239">
                  <c:v>31.9635632921308</c:v>
                </c:pt>
                <c:pt idx="42240">
                  <c:v>31.963717301706101</c:v>
                </c:pt>
                <c:pt idx="42241">
                  <c:v>31.963871310788399</c:v>
                </c:pt>
                <c:pt idx="42242">
                  <c:v>31.9640253193778</c:v>
                </c:pt>
                <c:pt idx="42243">
                  <c:v>31.964179327474199</c:v>
                </c:pt>
                <c:pt idx="42244">
                  <c:v>31.964333335077701</c:v>
                </c:pt>
                <c:pt idx="42245">
                  <c:v>31.9644873421882</c:v>
                </c:pt>
                <c:pt idx="42246">
                  <c:v>31.964641348805799</c:v>
                </c:pt>
                <c:pt idx="42247">
                  <c:v>31.964795354930398</c:v>
                </c:pt>
                <c:pt idx="42248">
                  <c:v>31.964949360562098</c:v>
                </c:pt>
                <c:pt idx="42249">
                  <c:v>31.965103365700799</c:v>
                </c:pt>
                <c:pt idx="42250">
                  <c:v>31.965257370346499</c:v>
                </c:pt>
                <c:pt idx="42251">
                  <c:v>31.9654113744994</c:v>
                </c:pt>
                <c:pt idx="42252">
                  <c:v>31.965565378159301</c:v>
                </c:pt>
                <c:pt idx="42253">
                  <c:v>31.965719381326199</c:v>
                </c:pt>
                <c:pt idx="42254">
                  <c:v>31.965873384000201</c:v>
                </c:pt>
                <c:pt idx="42255">
                  <c:v>31.966027386181299</c:v>
                </c:pt>
                <c:pt idx="42256">
                  <c:v>31.966181387869401</c:v>
                </c:pt>
                <c:pt idx="42257">
                  <c:v>31.9663353890646</c:v>
                </c:pt>
                <c:pt idx="42258">
                  <c:v>31.966489389766899</c:v>
                </c:pt>
                <c:pt idx="42259">
                  <c:v>31.966643389976198</c:v>
                </c:pt>
                <c:pt idx="42260">
                  <c:v>31.966797389692701</c:v>
                </c:pt>
                <c:pt idx="42261">
                  <c:v>31.966951388916101</c:v>
                </c:pt>
                <c:pt idx="42262">
                  <c:v>31.967105387646701</c:v>
                </c:pt>
                <c:pt idx="42263">
                  <c:v>31.967259385884301</c:v>
                </c:pt>
                <c:pt idx="42264">
                  <c:v>31.967413383629101</c:v>
                </c:pt>
                <c:pt idx="42265">
                  <c:v>31.967567380880801</c:v>
                </c:pt>
                <c:pt idx="42266">
                  <c:v>31.967721377639698</c:v>
                </c:pt>
                <c:pt idx="42267">
                  <c:v>31.967875373905699</c:v>
                </c:pt>
                <c:pt idx="42268">
                  <c:v>31.9680293696787</c:v>
                </c:pt>
                <c:pt idx="42269">
                  <c:v>31.968183364958801</c:v>
                </c:pt>
                <c:pt idx="42270">
                  <c:v>31.968337359745998</c:v>
                </c:pt>
                <c:pt idx="42271">
                  <c:v>31.9684913540403</c:v>
                </c:pt>
                <c:pt idx="42272">
                  <c:v>31.968645347841701</c:v>
                </c:pt>
                <c:pt idx="42273">
                  <c:v>31.968799341150199</c:v>
                </c:pt>
                <c:pt idx="42274">
                  <c:v>31.9689533339658</c:v>
                </c:pt>
                <c:pt idx="42275">
                  <c:v>31.969107326288398</c:v>
                </c:pt>
                <c:pt idx="42276">
                  <c:v>31.9692613181182</c:v>
                </c:pt>
                <c:pt idx="42277">
                  <c:v>31.969415309455101</c:v>
                </c:pt>
                <c:pt idx="42278">
                  <c:v>31.969569300299</c:v>
                </c:pt>
                <c:pt idx="42279">
                  <c:v>31.969723290650101</c:v>
                </c:pt>
                <c:pt idx="42280">
                  <c:v>31.9698772805082</c:v>
                </c:pt>
                <c:pt idx="42281">
                  <c:v>31.970031269873498</c:v>
                </c:pt>
                <c:pt idx="42282">
                  <c:v>31.9701852587459</c:v>
                </c:pt>
                <c:pt idx="42283">
                  <c:v>31.970339247125398</c:v>
                </c:pt>
                <c:pt idx="42284">
                  <c:v>31.970493235012</c:v>
                </c:pt>
                <c:pt idx="42285">
                  <c:v>31.970647222405699</c:v>
                </c:pt>
                <c:pt idx="42286">
                  <c:v>31.970801209306501</c:v>
                </c:pt>
                <c:pt idx="42287">
                  <c:v>31.970955195714399</c:v>
                </c:pt>
                <c:pt idx="42288">
                  <c:v>31.971109181629402</c:v>
                </c:pt>
                <c:pt idx="42289">
                  <c:v>31.9712631670516</c:v>
                </c:pt>
                <c:pt idx="42290">
                  <c:v>31.971417151980901</c:v>
                </c:pt>
                <c:pt idx="42291">
                  <c:v>31.9715711364173</c:v>
                </c:pt>
                <c:pt idx="42292">
                  <c:v>31.971725120360801</c:v>
                </c:pt>
                <c:pt idx="42293">
                  <c:v>31.9718791038114</c:v>
                </c:pt>
                <c:pt idx="42294">
                  <c:v>31.972033086769201</c:v>
                </c:pt>
                <c:pt idx="42295">
                  <c:v>31.972187069234099</c:v>
                </c:pt>
                <c:pt idx="42296">
                  <c:v>31.972341051206101</c:v>
                </c:pt>
                <c:pt idx="42297">
                  <c:v>31.972495032685199</c:v>
                </c:pt>
                <c:pt idx="42298">
                  <c:v>31.9726490136715</c:v>
                </c:pt>
                <c:pt idx="42299">
                  <c:v>31.972802994164901</c:v>
                </c:pt>
                <c:pt idx="42300">
                  <c:v>31.972956974165498</c:v>
                </c:pt>
                <c:pt idx="42301">
                  <c:v>31.973110953673199</c:v>
                </c:pt>
                <c:pt idx="42302">
                  <c:v>31.973264932688</c:v>
                </c:pt>
                <c:pt idx="42303">
                  <c:v>31.973418911209901</c:v>
                </c:pt>
                <c:pt idx="42304">
                  <c:v>31.973572889239001</c:v>
                </c:pt>
                <c:pt idx="42305">
                  <c:v>31.973726866775301</c:v>
                </c:pt>
                <c:pt idx="42306">
                  <c:v>31.973880843818701</c:v>
                </c:pt>
                <c:pt idx="42307">
                  <c:v>31.974034820369202</c:v>
                </c:pt>
                <c:pt idx="42308">
                  <c:v>31.974188796426901</c:v>
                </c:pt>
                <c:pt idx="42309">
                  <c:v>31.974342771991701</c:v>
                </c:pt>
                <c:pt idx="42310">
                  <c:v>31.9744967470637</c:v>
                </c:pt>
                <c:pt idx="42311">
                  <c:v>31.974650721642799</c:v>
                </c:pt>
                <c:pt idx="42312">
                  <c:v>31.974804695729102</c:v>
                </c:pt>
                <c:pt idx="42313">
                  <c:v>31.974958669322501</c:v>
                </c:pt>
                <c:pt idx="42314">
                  <c:v>31.975112642423099</c:v>
                </c:pt>
                <c:pt idx="42315">
                  <c:v>31.975266615030801</c:v>
                </c:pt>
                <c:pt idx="42316">
                  <c:v>31.975420587145699</c:v>
                </c:pt>
                <c:pt idx="42317">
                  <c:v>31.9755745587678</c:v>
                </c:pt>
                <c:pt idx="42318">
                  <c:v>31.975728529897001</c:v>
                </c:pt>
                <c:pt idx="42319">
                  <c:v>31.975882500533402</c:v>
                </c:pt>
                <c:pt idx="42320">
                  <c:v>31.976036470676998</c:v>
                </c:pt>
                <c:pt idx="42321">
                  <c:v>31.976190440327699</c:v>
                </c:pt>
                <c:pt idx="42322">
                  <c:v>31.976344409485598</c:v>
                </c:pt>
                <c:pt idx="42323">
                  <c:v>31.976498378150598</c:v>
                </c:pt>
                <c:pt idx="42324">
                  <c:v>31.976652346322901</c:v>
                </c:pt>
                <c:pt idx="42325">
                  <c:v>31.9768063140023</c:v>
                </c:pt>
                <c:pt idx="42326">
                  <c:v>31.976960281188902</c:v>
                </c:pt>
                <c:pt idx="42327">
                  <c:v>31.9771142478826</c:v>
                </c:pt>
                <c:pt idx="42328">
                  <c:v>31.977268214083601</c:v>
                </c:pt>
                <c:pt idx="42329">
                  <c:v>31.977422179791699</c:v>
                </c:pt>
                <c:pt idx="42330">
                  <c:v>31.977576145006999</c:v>
                </c:pt>
                <c:pt idx="42331">
                  <c:v>31.977730109729499</c:v>
                </c:pt>
                <c:pt idx="42332">
                  <c:v>31.9778840739591</c:v>
                </c:pt>
                <c:pt idx="42333">
                  <c:v>31.978038037695999</c:v>
                </c:pt>
                <c:pt idx="42334">
                  <c:v>31.978192000939998</c:v>
                </c:pt>
                <c:pt idx="42335">
                  <c:v>31.9783459636913</c:v>
                </c:pt>
                <c:pt idx="42336">
                  <c:v>31.978499925949698</c:v>
                </c:pt>
                <c:pt idx="42337">
                  <c:v>31.9786538877153</c:v>
                </c:pt>
                <c:pt idx="42338">
                  <c:v>31.978807848988101</c:v>
                </c:pt>
                <c:pt idx="42339">
                  <c:v>31.978961809768101</c:v>
                </c:pt>
                <c:pt idx="42340">
                  <c:v>31.979115770055301</c:v>
                </c:pt>
                <c:pt idx="42341">
                  <c:v>31.979269729849701</c:v>
                </c:pt>
                <c:pt idx="42342">
                  <c:v>31.9794236891513</c:v>
                </c:pt>
                <c:pt idx="42343">
                  <c:v>31.979577647960099</c:v>
                </c:pt>
                <c:pt idx="42344">
                  <c:v>31.979731606276101</c:v>
                </c:pt>
                <c:pt idx="42345">
                  <c:v>31.979885564099298</c:v>
                </c:pt>
                <c:pt idx="42346">
                  <c:v>31.980039521429699</c:v>
                </c:pt>
                <c:pt idx="42347">
                  <c:v>31.980193478267299</c:v>
                </c:pt>
                <c:pt idx="42348">
                  <c:v>31.980347434612199</c:v>
                </c:pt>
                <c:pt idx="42349">
                  <c:v>31.980501390464202</c:v>
                </c:pt>
                <c:pt idx="42350">
                  <c:v>31.9806553458235</c:v>
                </c:pt>
                <c:pt idx="42351">
                  <c:v>31.980809300689899</c:v>
                </c:pt>
                <c:pt idx="42352">
                  <c:v>31.9809632550636</c:v>
                </c:pt>
                <c:pt idx="42353">
                  <c:v>31.9811172089445</c:v>
                </c:pt>
                <c:pt idx="42354">
                  <c:v>31.9812711623327</c:v>
                </c:pt>
                <c:pt idx="42355">
                  <c:v>31.981425115227999</c:v>
                </c:pt>
                <c:pt idx="42356">
                  <c:v>31.981579067630602</c:v>
                </c:pt>
                <c:pt idx="42357">
                  <c:v>31.9817330195404</c:v>
                </c:pt>
                <c:pt idx="42358">
                  <c:v>31.981886970957401</c:v>
                </c:pt>
                <c:pt idx="42359">
                  <c:v>31.982040921881602</c:v>
                </c:pt>
                <c:pt idx="42360">
                  <c:v>31.982194872313102</c:v>
                </c:pt>
                <c:pt idx="42361">
                  <c:v>31.982348822251801</c:v>
                </c:pt>
                <c:pt idx="42362">
                  <c:v>31.9825027716977</c:v>
                </c:pt>
                <c:pt idx="42363">
                  <c:v>31.982656720650901</c:v>
                </c:pt>
                <c:pt idx="42364">
                  <c:v>31.982810669111299</c:v>
                </c:pt>
                <c:pt idx="42365">
                  <c:v>31.982964617078899</c:v>
                </c:pt>
                <c:pt idx="42366">
                  <c:v>31.983118564553799</c:v>
                </c:pt>
                <c:pt idx="42367">
                  <c:v>31.983272511535901</c:v>
                </c:pt>
                <c:pt idx="42368">
                  <c:v>31.983426458025299</c:v>
                </c:pt>
                <c:pt idx="42369">
                  <c:v>31.9835804040219</c:v>
                </c:pt>
                <c:pt idx="42370">
                  <c:v>31.983734349525701</c:v>
                </c:pt>
                <c:pt idx="42371">
                  <c:v>31.983888294536801</c:v>
                </c:pt>
                <c:pt idx="42372">
                  <c:v>31.984042239055199</c:v>
                </c:pt>
                <c:pt idx="42373">
                  <c:v>31.984196183080702</c:v>
                </c:pt>
                <c:pt idx="42374">
                  <c:v>31.984350126613599</c:v>
                </c:pt>
                <c:pt idx="42375">
                  <c:v>31.984504069653699</c:v>
                </c:pt>
                <c:pt idx="42376">
                  <c:v>31.984658012200999</c:v>
                </c:pt>
                <c:pt idx="42377">
                  <c:v>31.984811954255601</c:v>
                </c:pt>
                <c:pt idx="42378">
                  <c:v>31.984965895817499</c:v>
                </c:pt>
                <c:pt idx="42379">
                  <c:v>31.9851198368866</c:v>
                </c:pt>
                <c:pt idx="42380">
                  <c:v>31.985273777462901</c:v>
                </c:pt>
                <c:pt idx="42381">
                  <c:v>31.9854277175466</c:v>
                </c:pt>
                <c:pt idx="42382">
                  <c:v>31.985581657137502</c:v>
                </c:pt>
                <c:pt idx="42383">
                  <c:v>31.9857355962356</c:v>
                </c:pt>
                <c:pt idx="42384">
                  <c:v>31.9858895348411</c:v>
                </c:pt>
                <c:pt idx="42385">
                  <c:v>31.986043472953799</c:v>
                </c:pt>
                <c:pt idx="42386">
                  <c:v>31.986197410573698</c:v>
                </c:pt>
                <c:pt idx="42387">
                  <c:v>31.986351347701</c:v>
                </c:pt>
                <c:pt idx="42388">
                  <c:v>31.9865052843355</c:v>
                </c:pt>
                <c:pt idx="42389">
                  <c:v>31.9866592204773</c:v>
                </c:pt>
                <c:pt idx="42390">
                  <c:v>31.986813156126299</c:v>
                </c:pt>
                <c:pt idx="42391">
                  <c:v>31.9869670912827</c:v>
                </c:pt>
                <c:pt idx="42392">
                  <c:v>31.987121025946301</c:v>
                </c:pt>
                <c:pt idx="42393">
                  <c:v>31.987274960117201</c:v>
                </c:pt>
                <c:pt idx="42394">
                  <c:v>31.9874288937954</c:v>
                </c:pt>
                <c:pt idx="42395">
                  <c:v>31.987582826980798</c:v>
                </c:pt>
                <c:pt idx="42396">
                  <c:v>31.987736759673599</c:v>
                </c:pt>
                <c:pt idx="42397">
                  <c:v>31.987890691873599</c:v>
                </c:pt>
                <c:pt idx="42398">
                  <c:v>31.988044623581001</c:v>
                </c:pt>
                <c:pt idx="42399">
                  <c:v>31.988198554795598</c:v>
                </c:pt>
                <c:pt idx="42400">
                  <c:v>31.988352485517499</c:v>
                </c:pt>
                <c:pt idx="42401">
                  <c:v>31.988506415746699</c:v>
                </c:pt>
                <c:pt idx="42402">
                  <c:v>31.988660345483201</c:v>
                </c:pt>
                <c:pt idx="42403">
                  <c:v>31.988814274727002</c:v>
                </c:pt>
                <c:pt idx="42404">
                  <c:v>31.988968203477999</c:v>
                </c:pt>
                <c:pt idx="42405">
                  <c:v>31.989122131736401</c:v>
                </c:pt>
                <c:pt idx="42406">
                  <c:v>31.9892760595021</c:v>
                </c:pt>
                <c:pt idx="42407">
                  <c:v>31.9894299867751</c:v>
                </c:pt>
                <c:pt idx="42408">
                  <c:v>31.9895839135554</c:v>
                </c:pt>
                <c:pt idx="42409">
                  <c:v>31.989737839842999</c:v>
                </c:pt>
                <c:pt idx="42410">
                  <c:v>31.9898917656379</c:v>
                </c:pt>
                <c:pt idx="42411">
                  <c:v>31.9900456909401</c:v>
                </c:pt>
                <c:pt idx="42412">
                  <c:v>31.990199615749699</c:v>
                </c:pt>
                <c:pt idx="42413">
                  <c:v>31.990353540066501</c:v>
                </c:pt>
                <c:pt idx="42414">
                  <c:v>31.990507463890701</c:v>
                </c:pt>
                <c:pt idx="42415">
                  <c:v>31.990661387222101</c:v>
                </c:pt>
                <c:pt idx="42416">
                  <c:v>31.990815310060899</c:v>
                </c:pt>
                <c:pt idx="42417">
                  <c:v>31.990969232407</c:v>
                </c:pt>
                <c:pt idx="42418">
                  <c:v>31.991123154260499</c:v>
                </c:pt>
                <c:pt idx="42419">
                  <c:v>31.991277075621198</c:v>
                </c:pt>
                <c:pt idx="42420">
                  <c:v>31.991430996489299</c:v>
                </c:pt>
                <c:pt idx="42421">
                  <c:v>31.991584916864699</c:v>
                </c:pt>
                <c:pt idx="42422">
                  <c:v>31.991738836747398</c:v>
                </c:pt>
                <c:pt idx="42423">
                  <c:v>31.9918927561374</c:v>
                </c:pt>
                <c:pt idx="42424">
                  <c:v>31.9920466750348</c:v>
                </c:pt>
                <c:pt idx="42425">
                  <c:v>31.992200593439499</c:v>
                </c:pt>
                <c:pt idx="42426">
                  <c:v>31.9923545113516</c:v>
                </c:pt>
                <c:pt idx="42427">
                  <c:v>31.992508428770901</c:v>
                </c:pt>
                <c:pt idx="42428">
                  <c:v>31.9926623456976</c:v>
                </c:pt>
                <c:pt idx="42429">
                  <c:v>31.992816262131701</c:v>
                </c:pt>
                <c:pt idx="42430">
                  <c:v>31.992970178073101</c:v>
                </c:pt>
                <c:pt idx="42431">
                  <c:v>31.9931240935218</c:v>
                </c:pt>
                <c:pt idx="42432">
                  <c:v>31.993278008477901</c:v>
                </c:pt>
                <c:pt idx="42433">
                  <c:v>31.993431922941301</c:v>
                </c:pt>
                <c:pt idx="42434">
                  <c:v>31.993585836912001</c:v>
                </c:pt>
                <c:pt idx="42435">
                  <c:v>31.993739750390102</c:v>
                </c:pt>
                <c:pt idx="42436">
                  <c:v>31.993893663375601</c:v>
                </c:pt>
                <c:pt idx="42437">
                  <c:v>31.9940475758684</c:v>
                </c:pt>
                <c:pt idx="42438">
                  <c:v>31.994201487868601</c:v>
                </c:pt>
                <c:pt idx="42439">
                  <c:v>31.994355399376101</c:v>
                </c:pt>
                <c:pt idx="42440">
                  <c:v>31.9945093103909</c:v>
                </c:pt>
                <c:pt idx="42441">
                  <c:v>31.9946632209131</c:v>
                </c:pt>
                <c:pt idx="42442">
                  <c:v>31.9948171309427</c:v>
                </c:pt>
                <c:pt idx="42443">
                  <c:v>31.994971040479701</c:v>
                </c:pt>
                <c:pt idx="42444">
                  <c:v>31.995124949524001</c:v>
                </c:pt>
                <c:pt idx="42445">
                  <c:v>31.995278858075601</c:v>
                </c:pt>
                <c:pt idx="42446">
                  <c:v>31.995432766134599</c:v>
                </c:pt>
                <c:pt idx="42447">
                  <c:v>31.995586673700998</c:v>
                </c:pt>
                <c:pt idx="42448">
                  <c:v>31.9957405807748</c:v>
                </c:pt>
                <c:pt idx="42449">
                  <c:v>31.995894487355901</c:v>
                </c:pt>
                <c:pt idx="42450">
                  <c:v>31.996048393444401</c:v>
                </c:pt>
                <c:pt idx="42451">
                  <c:v>31.996202299040299</c:v>
                </c:pt>
                <c:pt idx="42452">
                  <c:v>31.996356204143499</c:v>
                </c:pt>
                <c:pt idx="42453">
                  <c:v>31.996510108754102</c:v>
                </c:pt>
                <c:pt idx="42454">
                  <c:v>31.996664012872099</c:v>
                </c:pt>
                <c:pt idx="42455">
                  <c:v>31.996817916497498</c:v>
                </c:pt>
                <c:pt idx="42456">
                  <c:v>31.9969718196302</c:v>
                </c:pt>
                <c:pt idx="42457">
                  <c:v>31.9971257222704</c:v>
                </c:pt>
                <c:pt idx="42458">
                  <c:v>31.997279624417899</c:v>
                </c:pt>
                <c:pt idx="42459">
                  <c:v>31.9974335260728</c:v>
                </c:pt>
                <c:pt idx="42460">
                  <c:v>31.9975874272351</c:v>
                </c:pt>
                <c:pt idx="42461">
                  <c:v>31.997741327904698</c:v>
                </c:pt>
                <c:pt idx="42462">
                  <c:v>31.997895228081799</c:v>
                </c:pt>
                <c:pt idx="42463">
                  <c:v>31.998049127766201</c:v>
                </c:pt>
                <c:pt idx="42464">
                  <c:v>31.998203026958102</c:v>
                </c:pt>
                <c:pt idx="42465">
                  <c:v>31.998356925657301</c:v>
                </c:pt>
                <c:pt idx="42466">
                  <c:v>31.998510823863999</c:v>
                </c:pt>
                <c:pt idx="42467">
                  <c:v>31.998664721577999</c:v>
                </c:pt>
                <c:pt idx="42468">
                  <c:v>31.998818618799401</c:v>
                </c:pt>
                <c:pt idx="42469">
                  <c:v>31.998972515528301</c:v>
                </c:pt>
                <c:pt idx="42470">
                  <c:v>31.9991264117645</c:v>
                </c:pt>
                <c:pt idx="42471">
                  <c:v>31.999280307508101</c:v>
                </c:pt>
                <c:pt idx="42472">
                  <c:v>31.9994342027592</c:v>
                </c:pt>
                <c:pt idx="42473">
                  <c:v>31.999588097517599</c:v>
                </c:pt>
                <c:pt idx="42474">
                  <c:v>31.999741991783502</c:v>
                </c:pt>
                <c:pt idx="42475">
                  <c:v>31.9998958855567</c:v>
                </c:pt>
                <c:pt idx="42476">
                  <c:v>32.000049778837401</c:v>
                </c:pt>
                <c:pt idx="42477">
                  <c:v>32.000203671625499</c:v>
                </c:pt>
                <c:pt idx="42478">
                  <c:v>32.000357563921</c:v>
                </c:pt>
                <c:pt idx="42479">
                  <c:v>32.000511455723903</c:v>
                </c:pt>
                <c:pt idx="42480">
                  <c:v>32.0006653470343</c:v>
                </c:pt>
                <c:pt idx="42481">
                  <c:v>32.000819237851999</c:v>
                </c:pt>
                <c:pt idx="42482">
                  <c:v>32.000973128177201</c:v>
                </c:pt>
                <c:pt idx="42483">
                  <c:v>32.001127018009797</c:v>
                </c:pt>
                <c:pt idx="42484">
                  <c:v>32.001280907349802</c:v>
                </c:pt>
                <c:pt idx="42485">
                  <c:v>32.001434796197302</c:v>
                </c:pt>
                <c:pt idx="42486">
                  <c:v>32.001588684552203</c:v>
                </c:pt>
                <c:pt idx="42487">
                  <c:v>32.0017425724145</c:v>
                </c:pt>
                <c:pt idx="42488">
                  <c:v>32.001896459784199</c:v>
                </c:pt>
                <c:pt idx="42489">
                  <c:v>32.002050346661399</c:v>
                </c:pt>
                <c:pt idx="42490">
                  <c:v>32.002204233046001</c:v>
                </c:pt>
                <c:pt idx="42491">
                  <c:v>32.002358118937998</c:v>
                </c:pt>
                <c:pt idx="42492">
                  <c:v>32.002512004337497</c:v>
                </c:pt>
                <c:pt idx="42493">
                  <c:v>32.002665889244398</c:v>
                </c:pt>
                <c:pt idx="42494">
                  <c:v>32.0028197736587</c:v>
                </c:pt>
                <c:pt idx="42495">
                  <c:v>32.002973657580498</c:v>
                </c:pt>
                <c:pt idx="42496">
                  <c:v>32.003127541009697</c:v>
                </c:pt>
                <c:pt idx="42497">
                  <c:v>32.003281423946397</c:v>
                </c:pt>
                <c:pt idx="42498">
                  <c:v>32.0034353063906</c:v>
                </c:pt>
                <c:pt idx="42499">
                  <c:v>32.003589188342097</c:v>
                </c:pt>
                <c:pt idx="42500">
                  <c:v>32.003743069801097</c:v>
                </c:pt>
                <c:pt idx="42501">
                  <c:v>32.003896950767597</c:v>
                </c:pt>
                <c:pt idx="42502">
                  <c:v>32.0040508312415</c:v>
                </c:pt>
                <c:pt idx="42503">
                  <c:v>32.004204711222897</c:v>
                </c:pt>
                <c:pt idx="42504">
                  <c:v>32.004358590711703</c:v>
                </c:pt>
                <c:pt idx="42505">
                  <c:v>32.004512469707997</c:v>
                </c:pt>
                <c:pt idx="42506">
                  <c:v>32.004666348211799</c:v>
                </c:pt>
                <c:pt idx="42507">
                  <c:v>32.004820226223003</c:v>
                </c:pt>
                <c:pt idx="42508">
                  <c:v>32.004974103741702</c:v>
                </c:pt>
                <c:pt idx="42509">
                  <c:v>32.005127980767803</c:v>
                </c:pt>
                <c:pt idx="42510">
                  <c:v>32.005281857301398</c:v>
                </c:pt>
                <c:pt idx="42511">
                  <c:v>32.005435733342502</c:v>
                </c:pt>
                <c:pt idx="42512">
                  <c:v>32.005589608891</c:v>
                </c:pt>
                <c:pt idx="42513">
                  <c:v>32.005743483947001</c:v>
                </c:pt>
                <c:pt idx="42514">
                  <c:v>32.005897358510502</c:v>
                </c:pt>
                <c:pt idx="42515">
                  <c:v>32.006051232581399</c:v>
                </c:pt>
                <c:pt idx="42516">
                  <c:v>32.006205106159797</c:v>
                </c:pt>
                <c:pt idx="42517">
                  <c:v>32.006358979245697</c:v>
                </c:pt>
                <c:pt idx="42518">
                  <c:v>32.006512851839098</c:v>
                </c:pt>
                <c:pt idx="42519">
                  <c:v>32.00666672394</c:v>
                </c:pt>
                <c:pt idx="42520">
                  <c:v>32.006820595548298</c:v>
                </c:pt>
                <c:pt idx="42521">
                  <c:v>32.006974466664097</c:v>
                </c:pt>
                <c:pt idx="42522">
                  <c:v>32.007128337287398</c:v>
                </c:pt>
                <c:pt idx="42523">
                  <c:v>32.0072822074182</c:v>
                </c:pt>
                <c:pt idx="42524">
                  <c:v>32.007436077056497</c:v>
                </c:pt>
                <c:pt idx="42525">
                  <c:v>32.007589946202202</c:v>
                </c:pt>
                <c:pt idx="42526">
                  <c:v>32.007743814855502</c:v>
                </c:pt>
                <c:pt idx="42527">
                  <c:v>32.007897683016203</c:v>
                </c:pt>
                <c:pt idx="42528">
                  <c:v>32.008051550684399</c:v>
                </c:pt>
                <c:pt idx="42529">
                  <c:v>32.008205417860196</c:v>
                </c:pt>
                <c:pt idx="42530">
                  <c:v>32.008359284543403</c:v>
                </c:pt>
                <c:pt idx="42531">
                  <c:v>32.008513150734103</c:v>
                </c:pt>
                <c:pt idx="42532">
                  <c:v>32.008667016432298</c:v>
                </c:pt>
                <c:pt idx="42533">
                  <c:v>32.008820881638101</c:v>
                </c:pt>
                <c:pt idx="42534">
                  <c:v>32.008974746351299</c:v>
                </c:pt>
                <c:pt idx="42535">
                  <c:v>32.009128610571999</c:v>
                </c:pt>
                <c:pt idx="42536">
                  <c:v>32.009282474300299</c:v>
                </c:pt>
                <c:pt idx="42537">
                  <c:v>32.009436337536002</c:v>
                </c:pt>
                <c:pt idx="42538">
                  <c:v>32.009590200279298</c:v>
                </c:pt>
                <c:pt idx="42539">
                  <c:v>32.009744062529997</c:v>
                </c:pt>
                <c:pt idx="42540">
                  <c:v>32.009897924288303</c:v>
                </c:pt>
                <c:pt idx="42541">
                  <c:v>32.010051785554097</c:v>
                </c:pt>
                <c:pt idx="42542">
                  <c:v>32.0102056463274</c:v>
                </c:pt>
                <c:pt idx="42543">
                  <c:v>32.010359506608197</c:v>
                </c:pt>
                <c:pt idx="42544">
                  <c:v>32.010513366396502</c:v>
                </c:pt>
                <c:pt idx="42545">
                  <c:v>32.010667225692401</c:v>
                </c:pt>
                <c:pt idx="42546">
                  <c:v>32.010821084495802</c:v>
                </c:pt>
                <c:pt idx="42547">
                  <c:v>32.010974942806698</c:v>
                </c:pt>
                <c:pt idx="42548">
                  <c:v>32.011128800625102</c:v>
                </c:pt>
                <c:pt idx="42549">
                  <c:v>32.011282657951099</c:v>
                </c:pt>
                <c:pt idx="42550">
                  <c:v>32.011436514784599</c:v>
                </c:pt>
                <c:pt idx="42551">
                  <c:v>32.0115903711256</c:v>
                </c:pt>
                <c:pt idx="42552">
                  <c:v>32.011744226974102</c:v>
                </c:pt>
                <c:pt idx="42553">
                  <c:v>32.011898082330198</c:v>
                </c:pt>
                <c:pt idx="42554">
                  <c:v>32.012051937193803</c:v>
                </c:pt>
                <c:pt idx="42555">
                  <c:v>32.012205791564902</c:v>
                </c:pt>
                <c:pt idx="42556">
                  <c:v>32.012359645443603</c:v>
                </c:pt>
                <c:pt idx="42557">
                  <c:v>32.012513498829897</c:v>
                </c:pt>
                <c:pt idx="42558">
                  <c:v>32.0126673517236</c:v>
                </c:pt>
                <c:pt idx="42559">
                  <c:v>32.012821204124897</c:v>
                </c:pt>
                <c:pt idx="42560">
                  <c:v>32.012975056033802</c:v>
                </c:pt>
                <c:pt idx="42561">
                  <c:v>32.013128907450202</c:v>
                </c:pt>
                <c:pt idx="42562">
                  <c:v>32.013282758374103</c:v>
                </c:pt>
                <c:pt idx="42563">
                  <c:v>32.013436608805598</c:v>
                </c:pt>
                <c:pt idx="42564">
                  <c:v>32.013590458744602</c:v>
                </c:pt>
                <c:pt idx="42565">
                  <c:v>32.0137443081912</c:v>
                </c:pt>
                <c:pt idx="42566">
                  <c:v>32.013898157145398</c:v>
                </c:pt>
                <c:pt idx="42567">
                  <c:v>32.014052005606999</c:v>
                </c:pt>
                <c:pt idx="42568">
                  <c:v>32.0142058535763</c:v>
                </c:pt>
                <c:pt idx="42569">
                  <c:v>32.014359701053102</c:v>
                </c:pt>
                <c:pt idx="42570">
                  <c:v>32.014513548037499</c:v>
                </c:pt>
                <c:pt idx="42571">
                  <c:v>32.014667394529397</c:v>
                </c:pt>
                <c:pt idx="42572">
                  <c:v>32.014821240528903</c:v>
                </c:pt>
                <c:pt idx="42573">
                  <c:v>32.014975086036003</c:v>
                </c:pt>
                <c:pt idx="42574">
                  <c:v>32.015128931050597</c:v>
                </c:pt>
                <c:pt idx="42575">
                  <c:v>32.0152827755728</c:v>
                </c:pt>
                <c:pt idx="42576">
                  <c:v>32.015436619602497</c:v>
                </c:pt>
                <c:pt idx="42577">
                  <c:v>32.015590463139901</c:v>
                </c:pt>
                <c:pt idx="42578">
                  <c:v>32.0157443061848</c:v>
                </c:pt>
                <c:pt idx="42579">
                  <c:v>32.0158981487372</c:v>
                </c:pt>
                <c:pt idx="42580">
                  <c:v>32.016051990797301</c:v>
                </c:pt>
                <c:pt idx="42581">
                  <c:v>32.016205832364903</c:v>
                </c:pt>
                <c:pt idx="42582">
                  <c:v>32.0163596734401</c:v>
                </c:pt>
                <c:pt idx="42583">
                  <c:v>32.016513514022897</c:v>
                </c:pt>
                <c:pt idx="42584">
                  <c:v>32.016667354113302</c:v>
                </c:pt>
                <c:pt idx="42585">
                  <c:v>32.016821193711202</c:v>
                </c:pt>
                <c:pt idx="42586">
                  <c:v>32.016975032816802</c:v>
                </c:pt>
                <c:pt idx="42587">
                  <c:v>32.017128871429897</c:v>
                </c:pt>
                <c:pt idx="42588">
                  <c:v>32.017282709550599</c:v>
                </c:pt>
                <c:pt idx="42589">
                  <c:v>32.017436547178903</c:v>
                </c:pt>
                <c:pt idx="42590">
                  <c:v>32.017590384314801</c:v>
                </c:pt>
                <c:pt idx="42591">
                  <c:v>32.0177442209582</c:v>
                </c:pt>
                <c:pt idx="42592">
                  <c:v>32.017898057109299</c:v>
                </c:pt>
                <c:pt idx="42593">
                  <c:v>32.018051892768</c:v>
                </c:pt>
                <c:pt idx="42594">
                  <c:v>32.018205727934301</c:v>
                </c:pt>
                <c:pt idx="42595">
                  <c:v>32.018359562608097</c:v>
                </c:pt>
                <c:pt idx="42596">
                  <c:v>32.018513396789601</c:v>
                </c:pt>
                <c:pt idx="42597">
                  <c:v>32.018667230478599</c:v>
                </c:pt>
                <c:pt idx="42598">
                  <c:v>32.018821063675297</c:v>
                </c:pt>
                <c:pt idx="42599">
                  <c:v>32.018974896379603</c:v>
                </c:pt>
                <c:pt idx="42600">
                  <c:v>32.019128728591497</c:v>
                </c:pt>
                <c:pt idx="42601">
                  <c:v>32.019282560310998</c:v>
                </c:pt>
                <c:pt idx="42602">
                  <c:v>32.0194363915381</c:v>
                </c:pt>
                <c:pt idx="42603">
                  <c:v>32.019590222272797</c:v>
                </c:pt>
                <c:pt idx="42604">
                  <c:v>32.019744052515101</c:v>
                </c:pt>
                <c:pt idx="42605">
                  <c:v>32.019897882264999</c:v>
                </c:pt>
                <c:pt idx="42606">
                  <c:v>32.020051711522598</c:v>
                </c:pt>
                <c:pt idx="42607">
                  <c:v>32.020205540287797</c:v>
                </c:pt>
                <c:pt idx="42608">
                  <c:v>32.020359368560499</c:v>
                </c:pt>
                <c:pt idx="42609">
                  <c:v>32.020513196341</c:v>
                </c:pt>
                <c:pt idx="42610">
                  <c:v>32.020667023629002</c:v>
                </c:pt>
                <c:pt idx="42611">
                  <c:v>32.020820850424599</c:v>
                </c:pt>
                <c:pt idx="42612">
                  <c:v>32.020974676727903</c:v>
                </c:pt>
                <c:pt idx="42613">
                  <c:v>32.021128502538801</c:v>
                </c:pt>
                <c:pt idx="42614">
                  <c:v>32.021282327857399</c:v>
                </c:pt>
                <c:pt idx="42615">
                  <c:v>32.021436152683599</c:v>
                </c:pt>
                <c:pt idx="42616">
                  <c:v>32.0215899770173</c:v>
                </c:pt>
                <c:pt idx="42617">
                  <c:v>32.0217438008588</c:v>
                </c:pt>
                <c:pt idx="42618">
                  <c:v>32.021897624207902</c:v>
                </c:pt>
                <c:pt idx="42619">
                  <c:v>32.022051447064598</c:v>
                </c:pt>
                <c:pt idx="42620">
                  <c:v>32.022205269428902</c:v>
                </c:pt>
                <c:pt idx="42621">
                  <c:v>32.022359091300899</c:v>
                </c:pt>
                <c:pt idx="42622">
                  <c:v>32.022512912680497</c:v>
                </c:pt>
                <c:pt idx="42623">
                  <c:v>32.022666733567803</c:v>
                </c:pt>
                <c:pt idx="42624">
                  <c:v>32.022820553962703</c:v>
                </c:pt>
                <c:pt idx="42625">
                  <c:v>32.022974373865203</c:v>
                </c:pt>
                <c:pt idx="42626">
                  <c:v>32.023128193275397</c:v>
                </c:pt>
                <c:pt idx="42627">
                  <c:v>32.023282012193299</c:v>
                </c:pt>
                <c:pt idx="42628">
                  <c:v>32.023435830618801</c:v>
                </c:pt>
                <c:pt idx="42629">
                  <c:v>32.023589648551997</c:v>
                </c:pt>
                <c:pt idx="42630">
                  <c:v>32.023743465992801</c:v>
                </c:pt>
                <c:pt idx="42631">
                  <c:v>32.023897282941199</c:v>
                </c:pt>
                <c:pt idx="42632">
                  <c:v>32.024051099397397</c:v>
                </c:pt>
                <c:pt idx="42633">
                  <c:v>32.024204915361103</c:v>
                </c:pt>
                <c:pt idx="42634">
                  <c:v>32.024358730832603</c:v>
                </c:pt>
                <c:pt idx="42635">
                  <c:v>32.024512545811703</c:v>
                </c:pt>
                <c:pt idx="42636">
                  <c:v>32.024666360298497</c:v>
                </c:pt>
                <c:pt idx="42637">
                  <c:v>32.024820174292898</c:v>
                </c:pt>
                <c:pt idx="42638">
                  <c:v>32.024973987795001</c:v>
                </c:pt>
                <c:pt idx="42639">
                  <c:v>32.025127800804697</c:v>
                </c:pt>
                <c:pt idx="42640">
                  <c:v>32.0252816133222</c:v>
                </c:pt>
                <c:pt idx="42641">
                  <c:v>32.025435425347297</c:v>
                </c:pt>
                <c:pt idx="42642">
                  <c:v>32.025589236880101</c:v>
                </c:pt>
                <c:pt idx="42643">
                  <c:v>32.0257430479205</c:v>
                </c:pt>
                <c:pt idx="42644">
                  <c:v>32.025896858468599</c:v>
                </c:pt>
                <c:pt idx="42645">
                  <c:v>32.026050668524398</c:v>
                </c:pt>
                <c:pt idx="42646">
                  <c:v>32.026204478087898</c:v>
                </c:pt>
                <c:pt idx="42647">
                  <c:v>32.026358287159098</c:v>
                </c:pt>
                <c:pt idx="42648">
                  <c:v>32.0265120957379</c:v>
                </c:pt>
                <c:pt idx="42649">
                  <c:v>32.026665903824501</c:v>
                </c:pt>
                <c:pt idx="42650">
                  <c:v>32.026819711418703</c:v>
                </c:pt>
                <c:pt idx="42651">
                  <c:v>32.026973518520599</c:v>
                </c:pt>
                <c:pt idx="42652">
                  <c:v>32.027127325130202</c:v>
                </c:pt>
                <c:pt idx="42653">
                  <c:v>32.027281131247499</c:v>
                </c:pt>
                <c:pt idx="42654">
                  <c:v>32.027434936872403</c:v>
                </c:pt>
                <c:pt idx="42655">
                  <c:v>32.027588742005101</c:v>
                </c:pt>
                <c:pt idx="42656">
                  <c:v>32.027742546645499</c:v>
                </c:pt>
                <c:pt idx="42657">
                  <c:v>32.027896350793498</c:v>
                </c:pt>
                <c:pt idx="42658">
                  <c:v>32.028050154449303</c:v>
                </c:pt>
                <c:pt idx="42659">
                  <c:v>32.028203957612703</c:v>
                </c:pt>
                <c:pt idx="42660">
                  <c:v>32.028357760283903</c:v>
                </c:pt>
                <c:pt idx="42661">
                  <c:v>32.028511562462697</c:v>
                </c:pt>
                <c:pt idx="42662">
                  <c:v>32.028665364149298</c:v>
                </c:pt>
                <c:pt idx="42663">
                  <c:v>32.028819165343599</c:v>
                </c:pt>
                <c:pt idx="42664">
                  <c:v>32.028972966045501</c:v>
                </c:pt>
                <c:pt idx="42665">
                  <c:v>32.029126766255203</c:v>
                </c:pt>
                <c:pt idx="42666">
                  <c:v>32.029280565972599</c:v>
                </c:pt>
                <c:pt idx="42667">
                  <c:v>32.029434365197702</c:v>
                </c:pt>
                <c:pt idx="42668">
                  <c:v>32.029588163930498</c:v>
                </c:pt>
                <c:pt idx="42669">
                  <c:v>32.029741962171101</c:v>
                </c:pt>
                <c:pt idx="42670">
                  <c:v>32.029895759919299</c:v>
                </c:pt>
                <c:pt idx="42671">
                  <c:v>32.030049557175303</c:v>
                </c:pt>
                <c:pt idx="42672">
                  <c:v>32.030203353939001</c:v>
                </c:pt>
                <c:pt idx="42673">
                  <c:v>32.030357150210399</c:v>
                </c:pt>
                <c:pt idx="42674">
                  <c:v>32.030510945989498</c:v>
                </c:pt>
                <c:pt idx="42675">
                  <c:v>32.030664741276397</c:v>
                </c:pt>
                <c:pt idx="42676">
                  <c:v>32.030818536071003</c:v>
                </c:pt>
                <c:pt idx="42677">
                  <c:v>32.030972330373302</c:v>
                </c:pt>
                <c:pt idx="42678">
                  <c:v>32.031126124183302</c:v>
                </c:pt>
                <c:pt idx="42679">
                  <c:v>32.031279917501102</c:v>
                </c:pt>
                <c:pt idx="42680">
                  <c:v>32.031433710326603</c:v>
                </c:pt>
                <c:pt idx="42681">
                  <c:v>32.031587502659903</c:v>
                </c:pt>
                <c:pt idx="42682">
                  <c:v>32.031741294500797</c:v>
                </c:pt>
                <c:pt idx="42683">
                  <c:v>32.031895085849499</c:v>
                </c:pt>
                <c:pt idx="42684">
                  <c:v>32.032048876706</c:v>
                </c:pt>
                <c:pt idx="42685">
                  <c:v>32.032202667070202</c:v>
                </c:pt>
                <c:pt idx="42686">
                  <c:v>32.032356456942097</c:v>
                </c:pt>
                <c:pt idx="42687">
                  <c:v>32.032510246321799</c:v>
                </c:pt>
                <c:pt idx="42688">
                  <c:v>32.032664035209201</c:v>
                </c:pt>
                <c:pt idx="42689">
                  <c:v>32.032817823604397</c:v>
                </c:pt>
                <c:pt idx="42690">
                  <c:v>32.0329716115073</c:v>
                </c:pt>
                <c:pt idx="42691">
                  <c:v>32.033125398918003</c:v>
                </c:pt>
                <c:pt idx="42692">
                  <c:v>32.033279185836399</c:v>
                </c:pt>
                <c:pt idx="42693">
                  <c:v>32.033432972262602</c:v>
                </c:pt>
                <c:pt idx="42694">
                  <c:v>32.033586758196499</c:v>
                </c:pt>
                <c:pt idx="42695">
                  <c:v>32.033740543638203</c:v>
                </c:pt>
                <c:pt idx="42696">
                  <c:v>32.0338943285876</c:v>
                </c:pt>
                <c:pt idx="42697">
                  <c:v>32.034048113044797</c:v>
                </c:pt>
                <c:pt idx="42698">
                  <c:v>32.034201897009801</c:v>
                </c:pt>
                <c:pt idx="42699">
                  <c:v>32.034355680482498</c:v>
                </c:pt>
                <c:pt idx="42700">
                  <c:v>32.034509463463003</c:v>
                </c:pt>
                <c:pt idx="42701">
                  <c:v>32.034663245951201</c:v>
                </c:pt>
                <c:pt idx="42702">
                  <c:v>32.034817027947199</c:v>
                </c:pt>
                <c:pt idx="42703">
                  <c:v>32.034970809451004</c:v>
                </c:pt>
                <c:pt idx="42704">
                  <c:v>32.035124590462601</c:v>
                </c:pt>
                <c:pt idx="42705">
                  <c:v>32.035278370981899</c:v>
                </c:pt>
                <c:pt idx="42706">
                  <c:v>32.035432151008997</c:v>
                </c:pt>
                <c:pt idx="42707">
                  <c:v>32.035585930543903</c:v>
                </c:pt>
                <c:pt idx="42708">
                  <c:v>32.035739709586501</c:v>
                </c:pt>
                <c:pt idx="42709">
                  <c:v>32.035893488136999</c:v>
                </c:pt>
                <c:pt idx="42710">
                  <c:v>32.036047266195197</c:v>
                </c:pt>
                <c:pt idx="42711">
                  <c:v>32.036201043761203</c:v>
                </c:pt>
                <c:pt idx="42712">
                  <c:v>32.036354820835001</c:v>
                </c:pt>
                <c:pt idx="42713">
                  <c:v>32.0365085974165</c:v>
                </c:pt>
                <c:pt idx="42714">
                  <c:v>32.036662373505898</c:v>
                </c:pt>
                <c:pt idx="42715">
                  <c:v>32.036816149102997</c:v>
                </c:pt>
                <c:pt idx="42716">
                  <c:v>32.036969924207902</c:v>
                </c:pt>
                <c:pt idx="42717">
                  <c:v>32.037123698820601</c:v>
                </c:pt>
                <c:pt idx="42718">
                  <c:v>32.037277472941099</c:v>
                </c:pt>
                <c:pt idx="42719">
                  <c:v>32.037431246569398</c:v>
                </c:pt>
                <c:pt idx="42720">
                  <c:v>32.037585019705503</c:v>
                </c:pt>
                <c:pt idx="42721">
                  <c:v>32.037738792349401</c:v>
                </c:pt>
                <c:pt idx="42722">
                  <c:v>32.037892564501099</c:v>
                </c:pt>
                <c:pt idx="42723">
                  <c:v>32.038046336160598</c:v>
                </c:pt>
                <c:pt idx="42724">
                  <c:v>32.038200107327903</c:v>
                </c:pt>
                <c:pt idx="42725">
                  <c:v>32.038353878003001</c:v>
                </c:pt>
                <c:pt idx="42726">
                  <c:v>32.038507648185899</c:v>
                </c:pt>
                <c:pt idx="42727">
                  <c:v>32.038661417876597</c:v>
                </c:pt>
                <c:pt idx="42728">
                  <c:v>32.038815187075102</c:v>
                </c:pt>
                <c:pt idx="42729">
                  <c:v>32.038968955781499</c:v>
                </c:pt>
                <c:pt idx="42730">
                  <c:v>32.039122723995597</c:v>
                </c:pt>
                <c:pt idx="42731">
                  <c:v>32.039276491717501</c:v>
                </c:pt>
                <c:pt idx="42732">
                  <c:v>32.039430258947299</c:v>
                </c:pt>
                <c:pt idx="42733">
                  <c:v>32.039584025684903</c:v>
                </c:pt>
                <c:pt idx="42734">
                  <c:v>32.0397377919303</c:v>
                </c:pt>
                <c:pt idx="42735">
                  <c:v>32.039891557683497</c:v>
                </c:pt>
                <c:pt idx="42736">
                  <c:v>32.040045322944501</c:v>
                </c:pt>
                <c:pt idx="42737">
                  <c:v>32.040199087713397</c:v>
                </c:pt>
                <c:pt idx="42738">
                  <c:v>32.0403528519901</c:v>
                </c:pt>
                <c:pt idx="42739">
                  <c:v>32.040506615774603</c:v>
                </c:pt>
                <c:pt idx="42740">
                  <c:v>32.0406603790669</c:v>
                </c:pt>
                <c:pt idx="42741">
                  <c:v>32.040814141867102</c:v>
                </c:pt>
                <c:pt idx="42742">
                  <c:v>32.040967904175098</c:v>
                </c:pt>
                <c:pt idx="42743">
                  <c:v>32.0411216659909</c:v>
                </c:pt>
                <c:pt idx="42744">
                  <c:v>32.041275427314503</c:v>
                </c:pt>
                <c:pt idx="42745">
                  <c:v>32.041429188145997</c:v>
                </c:pt>
                <c:pt idx="42746">
                  <c:v>32.041582948485399</c:v>
                </c:pt>
                <c:pt idx="42747">
                  <c:v>32.0417367083325</c:v>
                </c:pt>
                <c:pt idx="42748">
                  <c:v>32.041890467687502</c:v>
                </c:pt>
                <c:pt idx="42749">
                  <c:v>32.042044226550402</c:v>
                </c:pt>
                <c:pt idx="42750">
                  <c:v>32.042197984921103</c:v>
                </c:pt>
                <c:pt idx="42751">
                  <c:v>32.042351742799603</c:v>
                </c:pt>
                <c:pt idx="42752">
                  <c:v>32.042505500186003</c:v>
                </c:pt>
                <c:pt idx="42753">
                  <c:v>32.042659257080203</c:v>
                </c:pt>
                <c:pt idx="42754">
                  <c:v>32.042813013482302</c:v>
                </c:pt>
                <c:pt idx="42755">
                  <c:v>32.042966769392201</c:v>
                </c:pt>
                <c:pt idx="42756">
                  <c:v>32.04312052481</c:v>
                </c:pt>
                <c:pt idx="42757">
                  <c:v>32.043274279735598</c:v>
                </c:pt>
                <c:pt idx="42758">
                  <c:v>32.043428034169096</c:v>
                </c:pt>
                <c:pt idx="42759">
                  <c:v>32.043581788110501</c:v>
                </c:pt>
                <c:pt idx="42760">
                  <c:v>32.043735541559698</c:v>
                </c:pt>
                <c:pt idx="42761">
                  <c:v>32.043889294516703</c:v>
                </c:pt>
                <c:pt idx="42762">
                  <c:v>32.044043046981599</c:v>
                </c:pt>
                <c:pt idx="42763">
                  <c:v>32.044196798954403</c:v>
                </c:pt>
                <c:pt idx="42764">
                  <c:v>32.044350550435098</c:v>
                </c:pt>
                <c:pt idx="42765">
                  <c:v>32.044504301423601</c:v>
                </c:pt>
                <c:pt idx="42766">
                  <c:v>32.044658051920003</c:v>
                </c:pt>
                <c:pt idx="42767">
                  <c:v>32.044811801924197</c:v>
                </c:pt>
                <c:pt idx="42768">
                  <c:v>32.044965551436398</c:v>
                </c:pt>
                <c:pt idx="42769">
                  <c:v>32.045119300456399</c:v>
                </c:pt>
                <c:pt idx="42770">
                  <c:v>32.0452730489842</c:v>
                </c:pt>
                <c:pt idx="42771">
                  <c:v>32.045426797019999</c:v>
                </c:pt>
                <c:pt idx="42772">
                  <c:v>32.045580544563599</c:v>
                </c:pt>
                <c:pt idx="42773">
                  <c:v>32.045734291615098</c:v>
                </c:pt>
                <c:pt idx="42774">
                  <c:v>32.045888038174503</c:v>
                </c:pt>
                <c:pt idx="42775">
                  <c:v>32.046041784241801</c:v>
                </c:pt>
                <c:pt idx="42776">
                  <c:v>32.046195529816899</c:v>
                </c:pt>
                <c:pt idx="42777">
                  <c:v>32.046349274900003</c:v>
                </c:pt>
                <c:pt idx="42778">
                  <c:v>32.046503019490899</c:v>
                </c:pt>
                <c:pt idx="42779">
                  <c:v>32.046656763589702</c:v>
                </c:pt>
                <c:pt idx="42780">
                  <c:v>32.046810507196398</c:v>
                </c:pt>
                <c:pt idx="42781">
                  <c:v>32.046964250310999</c:v>
                </c:pt>
                <c:pt idx="42782">
                  <c:v>32.047117992933501</c:v>
                </c:pt>
                <c:pt idx="42783">
                  <c:v>32.047271735063802</c:v>
                </c:pt>
                <c:pt idx="42784">
                  <c:v>32.047425476702102</c:v>
                </c:pt>
                <c:pt idx="42785">
                  <c:v>32.047579217848302</c:v>
                </c:pt>
                <c:pt idx="42786">
                  <c:v>32.047732958502401</c:v>
                </c:pt>
                <c:pt idx="42787">
                  <c:v>32.0478866986643</c:v>
                </c:pt>
                <c:pt idx="42788">
                  <c:v>32.048040438334198</c:v>
                </c:pt>
                <c:pt idx="42789">
                  <c:v>32.048194177512002</c:v>
                </c:pt>
                <c:pt idx="42790">
                  <c:v>32.048347916197699</c:v>
                </c:pt>
                <c:pt idx="42791">
                  <c:v>32.048501654391302</c:v>
                </c:pt>
                <c:pt idx="42792">
                  <c:v>32.048655392092797</c:v>
                </c:pt>
                <c:pt idx="42793">
                  <c:v>32.048809129302199</c:v>
                </c:pt>
                <c:pt idx="42794">
                  <c:v>32.048962866019501</c:v>
                </c:pt>
                <c:pt idx="42795">
                  <c:v>32.049116602244801</c:v>
                </c:pt>
                <c:pt idx="42796">
                  <c:v>32.049270337977902</c:v>
                </c:pt>
                <c:pt idx="42797">
                  <c:v>32.049424073219001</c:v>
                </c:pt>
                <c:pt idx="42798">
                  <c:v>32.049577807967999</c:v>
                </c:pt>
                <c:pt idx="42799">
                  <c:v>32.049731542224897</c:v>
                </c:pt>
                <c:pt idx="42800">
                  <c:v>32.049885275989702</c:v>
                </c:pt>
                <c:pt idx="42801">
                  <c:v>32.050039009262498</c:v>
                </c:pt>
                <c:pt idx="42802">
                  <c:v>32.050192742043102</c:v>
                </c:pt>
                <c:pt idx="42803">
                  <c:v>32.050346474331697</c:v>
                </c:pt>
                <c:pt idx="42804">
                  <c:v>32.050500206128298</c:v>
                </c:pt>
                <c:pt idx="42805">
                  <c:v>32.050653937432699</c:v>
                </c:pt>
                <c:pt idx="42806">
                  <c:v>32.050807668245099</c:v>
                </c:pt>
                <c:pt idx="42807">
                  <c:v>32.050961398565398</c:v>
                </c:pt>
                <c:pt idx="42808">
                  <c:v>32.051115128393697</c:v>
                </c:pt>
                <c:pt idx="42809">
                  <c:v>32.051268857729902</c:v>
                </c:pt>
                <c:pt idx="42810">
                  <c:v>32.051422586573999</c:v>
                </c:pt>
                <c:pt idx="42811">
                  <c:v>32.051576314926102</c:v>
                </c:pt>
                <c:pt idx="42812">
                  <c:v>32.051730042786097</c:v>
                </c:pt>
                <c:pt idx="42813">
                  <c:v>32.051883770153999</c:v>
                </c:pt>
                <c:pt idx="42814">
                  <c:v>32.0520374970299</c:v>
                </c:pt>
                <c:pt idx="42815">
                  <c:v>32.052191223413701</c:v>
                </c:pt>
                <c:pt idx="42816">
                  <c:v>32.0523449493055</c:v>
                </c:pt>
                <c:pt idx="42817">
                  <c:v>32.052498674705298</c:v>
                </c:pt>
                <c:pt idx="42818">
                  <c:v>32.052652399612903</c:v>
                </c:pt>
                <c:pt idx="42819">
                  <c:v>32.052806124028599</c:v>
                </c:pt>
                <c:pt idx="42820">
                  <c:v>32.052959847952103</c:v>
                </c:pt>
                <c:pt idx="42821">
                  <c:v>32.053113571383697</c:v>
                </c:pt>
                <c:pt idx="42822">
                  <c:v>32.053267294323199</c:v>
                </c:pt>
                <c:pt idx="42823">
                  <c:v>32.053421016770599</c:v>
                </c:pt>
                <c:pt idx="42824">
                  <c:v>32.053574738725999</c:v>
                </c:pt>
                <c:pt idx="42825">
                  <c:v>32.053728460189397</c:v>
                </c:pt>
                <c:pt idx="42826">
                  <c:v>32.053882181160802</c:v>
                </c:pt>
                <c:pt idx="42827">
                  <c:v>32.054035901640098</c:v>
                </c:pt>
                <c:pt idx="42828">
                  <c:v>32.054189621627302</c:v>
                </c:pt>
                <c:pt idx="42829">
                  <c:v>32.054343341122497</c:v>
                </c:pt>
                <c:pt idx="42830">
                  <c:v>32.054497060125698</c:v>
                </c:pt>
                <c:pt idx="42831">
                  <c:v>32.054650778636898</c:v>
                </c:pt>
                <c:pt idx="42832">
                  <c:v>32.054804496656097</c:v>
                </c:pt>
                <c:pt idx="42833">
                  <c:v>32.054958214183202</c:v>
                </c:pt>
                <c:pt idx="42834">
                  <c:v>32.055111931218299</c:v>
                </c:pt>
                <c:pt idx="42835">
                  <c:v>32.055265647761303</c:v>
                </c:pt>
                <c:pt idx="42836">
                  <c:v>32.055419363812398</c:v>
                </c:pt>
                <c:pt idx="42837">
                  <c:v>32.055573079371399</c:v>
                </c:pt>
                <c:pt idx="42838">
                  <c:v>32.055726794438399</c:v>
                </c:pt>
                <c:pt idx="42839">
                  <c:v>32.055880509013399</c:v>
                </c:pt>
                <c:pt idx="42840">
                  <c:v>32.056034223096297</c:v>
                </c:pt>
                <c:pt idx="42841">
                  <c:v>32.056187936687301</c:v>
                </c:pt>
                <c:pt idx="42842">
                  <c:v>32.056341649786198</c:v>
                </c:pt>
                <c:pt idx="42843">
                  <c:v>32.0564953623932</c:v>
                </c:pt>
                <c:pt idx="42844">
                  <c:v>32.056649074508101</c:v>
                </c:pt>
                <c:pt idx="42845">
                  <c:v>32.056802786131001</c:v>
                </c:pt>
                <c:pt idx="42846">
                  <c:v>32.056956497261901</c:v>
                </c:pt>
                <c:pt idx="42847">
                  <c:v>32.057110207900799</c:v>
                </c:pt>
                <c:pt idx="42848">
                  <c:v>32.057263918047703</c:v>
                </c:pt>
                <c:pt idx="42849">
                  <c:v>32.057417627702598</c:v>
                </c:pt>
                <c:pt idx="42850">
                  <c:v>32.0575713368655</c:v>
                </c:pt>
                <c:pt idx="42851">
                  <c:v>32.057725045536401</c:v>
                </c:pt>
                <c:pt idx="42852">
                  <c:v>32.0578787537153</c:v>
                </c:pt>
                <c:pt idx="42853">
                  <c:v>32.058032461402199</c:v>
                </c:pt>
                <c:pt idx="42854">
                  <c:v>32.058186168597103</c:v>
                </c:pt>
                <c:pt idx="42855">
                  <c:v>32.058339875300099</c:v>
                </c:pt>
                <c:pt idx="42856">
                  <c:v>32.058493581511001</c:v>
                </c:pt>
                <c:pt idx="42857">
                  <c:v>32.058647287229903</c:v>
                </c:pt>
                <c:pt idx="42858">
                  <c:v>32.058800992456902</c:v>
                </c:pt>
                <c:pt idx="42859">
                  <c:v>32.058954697191901</c:v>
                </c:pt>
                <c:pt idx="42860">
                  <c:v>32.059108401434898</c:v>
                </c:pt>
                <c:pt idx="42861">
                  <c:v>32.059262105185901</c:v>
                </c:pt>
                <c:pt idx="42862">
                  <c:v>32.059415808444903</c:v>
                </c:pt>
                <c:pt idx="42863">
                  <c:v>32.059569511211897</c:v>
                </c:pt>
                <c:pt idx="42864">
                  <c:v>32.059723213486997</c:v>
                </c:pt>
                <c:pt idx="42865">
                  <c:v>32.059876915270102</c:v>
                </c:pt>
                <c:pt idx="42866">
                  <c:v>32.0600306165612</c:v>
                </c:pt>
                <c:pt idx="42867">
                  <c:v>32.060184317360303</c:v>
                </c:pt>
                <c:pt idx="42868">
                  <c:v>32.060338017667497</c:v>
                </c:pt>
                <c:pt idx="42869">
                  <c:v>32.060491717482698</c:v>
                </c:pt>
                <c:pt idx="42870">
                  <c:v>32.060645416805897</c:v>
                </c:pt>
                <c:pt idx="42871">
                  <c:v>32.060799115637202</c:v>
                </c:pt>
                <c:pt idx="42872">
                  <c:v>32.060952813976499</c:v>
                </c:pt>
                <c:pt idx="42873">
                  <c:v>32.061106511823802</c:v>
                </c:pt>
                <c:pt idx="42874">
                  <c:v>32.061260209179203</c:v>
                </c:pt>
                <c:pt idx="42875">
                  <c:v>32.061413906042603</c:v>
                </c:pt>
                <c:pt idx="42876">
                  <c:v>32.061567602414001</c:v>
                </c:pt>
                <c:pt idx="42877">
                  <c:v>32.061721298293499</c:v>
                </c:pt>
                <c:pt idx="42878">
                  <c:v>32.061874993681101</c:v>
                </c:pt>
                <c:pt idx="42879">
                  <c:v>32.062028688576703</c:v>
                </c:pt>
                <c:pt idx="42880">
                  <c:v>32.062182382980303</c:v>
                </c:pt>
                <c:pt idx="42881">
                  <c:v>32.062336076892002</c:v>
                </c:pt>
                <c:pt idx="42882">
                  <c:v>32.0624897703117</c:v>
                </c:pt>
                <c:pt idx="42883">
                  <c:v>32.062643463239503</c:v>
                </c:pt>
                <c:pt idx="42884">
                  <c:v>32.062797155675298</c:v>
                </c:pt>
                <c:pt idx="42885">
                  <c:v>32.062950847619199</c:v>
                </c:pt>
                <c:pt idx="42886">
                  <c:v>32.063104539071098</c:v>
                </c:pt>
                <c:pt idx="42887">
                  <c:v>32.063258230031103</c:v>
                </c:pt>
                <c:pt idx="42888">
                  <c:v>32.063411920499199</c:v>
                </c:pt>
                <c:pt idx="42889">
                  <c:v>32.063565610475301</c:v>
                </c:pt>
                <c:pt idx="42890">
                  <c:v>32.063719299959502</c:v>
                </c:pt>
                <c:pt idx="42891">
                  <c:v>32.0638729889518</c:v>
                </c:pt>
                <c:pt idx="42892">
                  <c:v>32.064026677452098</c:v>
                </c:pt>
                <c:pt idx="42893">
                  <c:v>32.064180365460501</c:v>
                </c:pt>
                <c:pt idx="42894">
                  <c:v>32.064334052976903</c:v>
                </c:pt>
                <c:pt idx="42895">
                  <c:v>32.064487740001503</c:v>
                </c:pt>
                <c:pt idx="42896">
                  <c:v>32.064641426534102</c:v>
                </c:pt>
                <c:pt idx="42897">
                  <c:v>32.0647951125747</c:v>
                </c:pt>
                <c:pt idx="42898">
                  <c:v>32.064948798123503</c:v>
                </c:pt>
                <c:pt idx="42899">
                  <c:v>32.065102483180297</c:v>
                </c:pt>
                <c:pt idx="42900">
                  <c:v>32.065256167745197</c:v>
                </c:pt>
                <c:pt idx="42901">
                  <c:v>32.065409851818202</c:v>
                </c:pt>
                <c:pt idx="42902">
                  <c:v>32.065563535399299</c:v>
                </c:pt>
                <c:pt idx="42903">
                  <c:v>32.065717218488402</c:v>
                </c:pt>
                <c:pt idx="42904">
                  <c:v>32.065870901085603</c:v>
                </c:pt>
                <c:pt idx="42905">
                  <c:v>32.066024583191002</c:v>
                </c:pt>
                <c:pt idx="42906">
                  <c:v>32.0661782648044</c:v>
                </c:pt>
                <c:pt idx="42907">
                  <c:v>32.066331945925903</c:v>
                </c:pt>
                <c:pt idx="42908">
                  <c:v>32.066485626555497</c:v>
                </c:pt>
                <c:pt idx="42909">
                  <c:v>32.066639306693098</c:v>
                </c:pt>
                <c:pt idx="42910">
                  <c:v>32.066792986338903</c:v>
                </c:pt>
                <c:pt idx="42911">
                  <c:v>32.0669466654928</c:v>
                </c:pt>
                <c:pt idx="42912">
                  <c:v>32.067100344154703</c:v>
                </c:pt>
                <c:pt idx="42913">
                  <c:v>32.067254022324803</c:v>
                </c:pt>
                <c:pt idx="42914">
                  <c:v>32.067407700003002</c:v>
                </c:pt>
                <c:pt idx="42915">
                  <c:v>32.0675613771893</c:v>
                </c:pt>
                <c:pt idx="42916">
                  <c:v>32.067715053883603</c:v>
                </c:pt>
                <c:pt idx="42917">
                  <c:v>32.067868730086097</c:v>
                </c:pt>
                <c:pt idx="42918">
                  <c:v>32.068022405796697</c:v>
                </c:pt>
                <c:pt idx="42919">
                  <c:v>32.068176081015402</c:v>
                </c:pt>
                <c:pt idx="42920">
                  <c:v>32.068329755742198</c:v>
                </c:pt>
                <c:pt idx="42921">
                  <c:v>32.0684834299771</c:v>
                </c:pt>
                <c:pt idx="42922">
                  <c:v>32.068637103720199</c:v>
                </c:pt>
                <c:pt idx="42923">
                  <c:v>32.068790776971298</c:v>
                </c:pt>
                <c:pt idx="42924">
                  <c:v>32.068944449730601</c:v>
                </c:pt>
                <c:pt idx="42925">
                  <c:v>32.069098121997897</c:v>
                </c:pt>
                <c:pt idx="42926">
                  <c:v>32.069251793773397</c:v>
                </c:pt>
                <c:pt idx="42927">
                  <c:v>32.069405465057102</c:v>
                </c:pt>
                <c:pt idx="42928">
                  <c:v>32.069559135848799</c:v>
                </c:pt>
                <c:pt idx="42929">
                  <c:v>32.069712806148701</c:v>
                </c:pt>
                <c:pt idx="42930">
                  <c:v>32.069866475956701</c:v>
                </c:pt>
                <c:pt idx="42931">
                  <c:v>32.0700201452728</c:v>
                </c:pt>
                <c:pt idx="42932">
                  <c:v>32.070173814096997</c:v>
                </c:pt>
                <c:pt idx="42933">
                  <c:v>32.070327482429398</c:v>
                </c:pt>
                <c:pt idx="42934">
                  <c:v>32.070481150269899</c:v>
                </c:pt>
                <c:pt idx="42935">
                  <c:v>32.070634817618597</c:v>
                </c:pt>
                <c:pt idx="42936">
                  <c:v>32.070788484475401</c:v>
                </c:pt>
                <c:pt idx="42937">
                  <c:v>32.070942150840303</c:v>
                </c:pt>
                <c:pt idx="42938">
                  <c:v>32.071095816713303</c:v>
                </c:pt>
                <c:pt idx="42939">
                  <c:v>32.071249482094501</c:v>
                </c:pt>
                <c:pt idx="42940">
                  <c:v>32.071403146983897</c:v>
                </c:pt>
                <c:pt idx="42941">
                  <c:v>32.071556811381299</c:v>
                </c:pt>
                <c:pt idx="42942">
                  <c:v>32.071710475286999</c:v>
                </c:pt>
                <c:pt idx="42943">
                  <c:v>32.071864138700697</c:v>
                </c:pt>
                <c:pt idx="42944">
                  <c:v>32.0720178016227</c:v>
                </c:pt>
                <c:pt idx="42945">
                  <c:v>32.072171464052701</c:v>
                </c:pt>
                <c:pt idx="42946">
                  <c:v>32.072325125990901</c:v>
                </c:pt>
                <c:pt idx="42947">
                  <c:v>32.072478787437298</c:v>
                </c:pt>
                <c:pt idx="42948">
                  <c:v>32.072632448391801</c:v>
                </c:pt>
                <c:pt idx="42949">
                  <c:v>32.072786108854501</c:v>
                </c:pt>
                <c:pt idx="42950">
                  <c:v>32.0729397688254</c:v>
                </c:pt>
                <c:pt idx="42951">
                  <c:v>32.073093428304396</c:v>
                </c:pt>
                <c:pt idx="42952">
                  <c:v>32.073247087291499</c:v>
                </c:pt>
                <c:pt idx="42953">
                  <c:v>32.073400745786799</c:v>
                </c:pt>
                <c:pt idx="42954">
                  <c:v>32.073554403790297</c:v>
                </c:pt>
                <c:pt idx="42955">
                  <c:v>32.073708061302</c:v>
                </c:pt>
                <c:pt idx="42956">
                  <c:v>32.073861718321801</c:v>
                </c:pt>
                <c:pt idx="42957">
                  <c:v>32.0740153748498</c:v>
                </c:pt>
                <c:pt idx="42958">
                  <c:v>32.074169030885898</c:v>
                </c:pt>
                <c:pt idx="42959">
                  <c:v>32.0743226864303</c:v>
                </c:pt>
                <c:pt idx="42960">
                  <c:v>32.0744763414828</c:v>
                </c:pt>
                <c:pt idx="42961">
                  <c:v>32.074629996043399</c:v>
                </c:pt>
                <c:pt idx="42962">
                  <c:v>32.074783650112302</c:v>
                </c:pt>
                <c:pt idx="42963">
                  <c:v>32.074937303689303</c:v>
                </c:pt>
                <c:pt idx="42964">
                  <c:v>32.075090956774503</c:v>
                </c:pt>
                <c:pt idx="42965">
                  <c:v>32.0752446093679</c:v>
                </c:pt>
                <c:pt idx="42966">
                  <c:v>32.075398261469502</c:v>
                </c:pt>
                <c:pt idx="42967">
                  <c:v>32.075551913079202</c:v>
                </c:pt>
                <c:pt idx="42968">
                  <c:v>32.0757055641972</c:v>
                </c:pt>
                <c:pt idx="42969">
                  <c:v>32.075859214823303</c:v>
                </c:pt>
                <c:pt idx="42970">
                  <c:v>32.076012864957598</c:v>
                </c:pt>
                <c:pt idx="42971">
                  <c:v>32.076166514600096</c:v>
                </c:pt>
                <c:pt idx="42972">
                  <c:v>32.0763201637508</c:v>
                </c:pt>
                <c:pt idx="42973">
                  <c:v>32.076473812409702</c:v>
                </c:pt>
                <c:pt idx="42974">
                  <c:v>32.076627460576802</c:v>
                </c:pt>
                <c:pt idx="42975">
                  <c:v>32.076781108252099</c:v>
                </c:pt>
                <c:pt idx="42976">
                  <c:v>32.076934755435502</c:v>
                </c:pt>
                <c:pt idx="42977">
                  <c:v>32.077088402127202</c:v>
                </c:pt>
                <c:pt idx="42978">
                  <c:v>32.077242048327101</c:v>
                </c:pt>
                <c:pt idx="42979">
                  <c:v>32.077395694035197</c:v>
                </c:pt>
                <c:pt idx="42980">
                  <c:v>32.077549339251497</c:v>
                </c:pt>
                <c:pt idx="42981">
                  <c:v>32.077702983976003</c:v>
                </c:pt>
                <c:pt idx="42982">
                  <c:v>32.0778566282087</c:v>
                </c:pt>
                <c:pt idx="42983">
                  <c:v>32.078010271949601</c:v>
                </c:pt>
                <c:pt idx="42984">
                  <c:v>32.078163915198701</c:v>
                </c:pt>
                <c:pt idx="42985">
                  <c:v>32.078317557955998</c:v>
                </c:pt>
                <c:pt idx="42986">
                  <c:v>32.0784712002216</c:v>
                </c:pt>
                <c:pt idx="42987">
                  <c:v>32.0786248419953</c:v>
                </c:pt>
                <c:pt idx="42988">
                  <c:v>32.078778483277297</c:v>
                </c:pt>
                <c:pt idx="42989">
                  <c:v>32.078932124067499</c:v>
                </c:pt>
                <c:pt idx="42990">
                  <c:v>32.0790857643659</c:v>
                </c:pt>
                <c:pt idx="42991">
                  <c:v>32.079239404172597</c:v>
                </c:pt>
                <c:pt idx="42992">
                  <c:v>32.079393043487499</c:v>
                </c:pt>
                <c:pt idx="42993">
                  <c:v>32.0795466823105</c:v>
                </c:pt>
                <c:pt idx="42994">
                  <c:v>32.079700320641898</c:v>
                </c:pt>
                <c:pt idx="42995">
                  <c:v>32.079853958481401</c:v>
                </c:pt>
                <c:pt idx="42996">
                  <c:v>32.080007595829201</c:v>
                </c:pt>
                <c:pt idx="42997">
                  <c:v>32.080161232685199</c:v>
                </c:pt>
                <c:pt idx="42998">
                  <c:v>32.080314869049403</c:v>
                </c:pt>
                <c:pt idx="42999">
                  <c:v>32.080468504921903</c:v>
                </c:pt>
                <c:pt idx="43000">
                  <c:v>32.080622140302602</c:v>
                </c:pt>
                <c:pt idx="43001">
                  <c:v>32.080775775191498</c:v>
                </c:pt>
                <c:pt idx="43002">
                  <c:v>32.080929409588698</c:v>
                </c:pt>
                <c:pt idx="43003">
                  <c:v>32.081083043494203</c:v>
                </c:pt>
                <c:pt idx="43004">
                  <c:v>32.0812366769078</c:v>
                </c:pt>
                <c:pt idx="43005">
                  <c:v>32.0813903098297</c:v>
                </c:pt>
                <c:pt idx="43006">
                  <c:v>32.081543942259898</c:v>
                </c:pt>
                <c:pt idx="43007">
                  <c:v>32.081697574198301</c:v>
                </c:pt>
                <c:pt idx="43008">
                  <c:v>32.081851205644902</c:v>
                </c:pt>
                <c:pt idx="43009">
                  <c:v>32.082004836599801</c:v>
                </c:pt>
                <c:pt idx="43010">
                  <c:v>32.082158467063003</c:v>
                </c:pt>
                <c:pt idx="43011">
                  <c:v>32.082312097034396</c:v>
                </c:pt>
                <c:pt idx="43012">
                  <c:v>32.082465726514002</c:v>
                </c:pt>
                <c:pt idx="43013">
                  <c:v>32.082619355501997</c:v>
                </c:pt>
                <c:pt idx="43014">
                  <c:v>32.082772983998098</c:v>
                </c:pt>
                <c:pt idx="43015">
                  <c:v>32.082926612002602</c:v>
                </c:pt>
                <c:pt idx="43016">
                  <c:v>32.083080239515297</c:v>
                </c:pt>
                <c:pt idx="43017">
                  <c:v>32.083233866536197</c:v>
                </c:pt>
                <c:pt idx="43018">
                  <c:v>32.083387493065402</c:v>
                </c:pt>
                <c:pt idx="43019">
                  <c:v>32.083541119102897</c:v>
                </c:pt>
                <c:pt idx="43020">
                  <c:v>32.083694744648703</c:v>
                </c:pt>
                <c:pt idx="43021">
                  <c:v>32.0838483697027</c:v>
                </c:pt>
                <c:pt idx="43022">
                  <c:v>32.084001994265002</c:v>
                </c:pt>
                <c:pt idx="43023">
                  <c:v>32.0841556183356</c:v>
                </c:pt>
                <c:pt idx="43024">
                  <c:v>32.084309241914397</c:v>
                </c:pt>
                <c:pt idx="43025">
                  <c:v>32.084462865001498</c:v>
                </c:pt>
                <c:pt idx="43026">
                  <c:v>32.084616487596897</c:v>
                </c:pt>
                <c:pt idx="43027">
                  <c:v>32.0847701097006</c:v>
                </c:pt>
                <c:pt idx="43028">
                  <c:v>32.0849237313126</c:v>
                </c:pt>
                <c:pt idx="43029">
                  <c:v>32.085077352432798</c:v>
                </c:pt>
                <c:pt idx="43030">
                  <c:v>32.0852309730613</c:v>
                </c:pt>
                <c:pt idx="43031">
                  <c:v>32.0853845931981</c:v>
                </c:pt>
                <c:pt idx="43032">
                  <c:v>32.085538212843197</c:v>
                </c:pt>
                <c:pt idx="43033">
                  <c:v>32.085691831996598</c:v>
                </c:pt>
                <c:pt idx="43034">
                  <c:v>32.085845450658198</c:v>
                </c:pt>
                <c:pt idx="43035">
                  <c:v>32.085999068828201</c:v>
                </c:pt>
                <c:pt idx="43036">
                  <c:v>32.086152686506402</c:v>
                </c:pt>
                <c:pt idx="43037">
                  <c:v>32.086306303693</c:v>
                </c:pt>
                <c:pt idx="43038">
                  <c:v>32.086459920387803</c:v>
                </c:pt>
                <c:pt idx="43039">
                  <c:v>32.086613536590903</c:v>
                </c:pt>
                <c:pt idx="43040">
                  <c:v>32.0867671523024</c:v>
                </c:pt>
                <c:pt idx="43041">
                  <c:v>32.086920767522102</c:v>
                </c:pt>
                <c:pt idx="43042">
                  <c:v>32.087074382250101</c:v>
                </c:pt>
                <c:pt idx="43043">
                  <c:v>32.087227996486497</c:v>
                </c:pt>
                <c:pt idx="43044">
                  <c:v>32.087381610231098</c:v>
                </c:pt>
                <c:pt idx="43045">
                  <c:v>32.087535223484103</c:v>
                </c:pt>
                <c:pt idx="43046">
                  <c:v>32.087688836245299</c:v>
                </c:pt>
                <c:pt idx="43047">
                  <c:v>32.087842448514898</c:v>
                </c:pt>
                <c:pt idx="43048">
                  <c:v>32.087996060292802</c:v>
                </c:pt>
                <c:pt idx="43049">
                  <c:v>32.088149671579004</c:v>
                </c:pt>
                <c:pt idx="43050">
                  <c:v>32.088303282373502</c:v>
                </c:pt>
                <c:pt idx="43051">
                  <c:v>32.088456892676298</c:v>
                </c:pt>
                <c:pt idx="43052">
                  <c:v>32.088610502487398</c:v>
                </c:pt>
                <c:pt idx="43053">
                  <c:v>32.088764111806903</c:v>
                </c:pt>
                <c:pt idx="43054">
                  <c:v>32.088917720634697</c:v>
                </c:pt>
                <c:pt idx="43055">
                  <c:v>32.089071328970803</c:v>
                </c:pt>
                <c:pt idx="43056">
                  <c:v>32.089224936815199</c:v>
                </c:pt>
                <c:pt idx="43057">
                  <c:v>32.0893785441679</c:v>
                </c:pt>
                <c:pt idx="43058">
                  <c:v>32.089532151028997</c:v>
                </c:pt>
                <c:pt idx="43059">
                  <c:v>32.089685757398399</c:v>
                </c:pt>
                <c:pt idx="43060">
                  <c:v>32.089839363276198</c:v>
                </c:pt>
                <c:pt idx="43061">
                  <c:v>32.089992968662202</c:v>
                </c:pt>
                <c:pt idx="43062">
                  <c:v>32.090146573556602</c:v>
                </c:pt>
                <c:pt idx="43063">
                  <c:v>32.090300177959399</c:v>
                </c:pt>
                <c:pt idx="43064">
                  <c:v>32.090453781870401</c:v>
                </c:pt>
                <c:pt idx="43065">
                  <c:v>32.0906073852899</c:v>
                </c:pt>
                <c:pt idx="43066">
                  <c:v>32.090760988217603</c:v>
                </c:pt>
                <c:pt idx="43067">
                  <c:v>32.090914590653703</c:v>
                </c:pt>
                <c:pt idx="43068">
                  <c:v>32.091068192598101</c:v>
                </c:pt>
                <c:pt idx="43069">
                  <c:v>32.091221794050902</c:v>
                </c:pt>
                <c:pt idx="43070">
                  <c:v>32.091375395012001</c:v>
                </c:pt>
                <c:pt idx="43071">
                  <c:v>32.091528995481497</c:v>
                </c:pt>
                <c:pt idx="43072">
                  <c:v>32.091682595459297</c:v>
                </c:pt>
                <c:pt idx="43073">
                  <c:v>32.0918361949455</c:v>
                </c:pt>
                <c:pt idx="43074">
                  <c:v>32.091989793940002</c:v>
                </c:pt>
                <c:pt idx="43075">
                  <c:v>32.0921433924429</c:v>
                </c:pt>
                <c:pt idx="43076">
                  <c:v>32.092296990454201</c:v>
                </c:pt>
                <c:pt idx="43077">
                  <c:v>32.092450587973701</c:v>
                </c:pt>
                <c:pt idx="43078">
                  <c:v>32.092604185001697</c:v>
                </c:pt>
                <c:pt idx="43079">
                  <c:v>32.092757781537998</c:v>
                </c:pt>
                <c:pt idx="43080">
                  <c:v>32.092911377582702</c:v>
                </c:pt>
                <c:pt idx="43081">
                  <c:v>32.093064973135697</c:v>
                </c:pt>
                <c:pt idx="43082">
                  <c:v>32.093218568197102</c:v>
                </c:pt>
                <c:pt idx="43083">
                  <c:v>32.093372162766897</c:v>
                </c:pt>
                <c:pt idx="43084">
                  <c:v>32.093525756844997</c:v>
                </c:pt>
                <c:pt idx="43085">
                  <c:v>32.093679350431501</c:v>
                </c:pt>
                <c:pt idx="43086">
                  <c:v>32.093832943526401</c:v>
                </c:pt>
                <c:pt idx="43087">
                  <c:v>32.093986536129599</c:v>
                </c:pt>
                <c:pt idx="43088">
                  <c:v>32.0941401282413</c:v>
                </c:pt>
                <c:pt idx="43089">
                  <c:v>32.094293719861298</c:v>
                </c:pt>
                <c:pt idx="43090">
                  <c:v>32.094447310989601</c:v>
                </c:pt>
                <c:pt idx="43091">
                  <c:v>32.0946009016264</c:v>
                </c:pt>
                <c:pt idx="43092">
                  <c:v>32.094754491771504</c:v>
                </c:pt>
                <c:pt idx="43093">
                  <c:v>32.094908081424997</c:v>
                </c:pt>
                <c:pt idx="43094">
                  <c:v>32.095061670586901</c:v>
                </c:pt>
                <c:pt idx="43095">
                  <c:v>32.095215259257202</c:v>
                </c:pt>
                <c:pt idx="43096">
                  <c:v>32.0953688474359</c:v>
                </c:pt>
                <c:pt idx="43097">
                  <c:v>32.095522435122902</c:v>
                </c:pt>
                <c:pt idx="43098">
                  <c:v>32.095676022318401</c:v>
                </c:pt>
                <c:pt idx="43099">
                  <c:v>32.095829609022203</c:v>
                </c:pt>
                <c:pt idx="43100">
                  <c:v>32.095983195234503</c:v>
                </c:pt>
                <c:pt idx="43101">
                  <c:v>32.096136780955099</c:v>
                </c:pt>
                <c:pt idx="43102">
                  <c:v>32.0962903661841</c:v>
                </c:pt>
                <c:pt idx="43103">
                  <c:v>32.096443950921604</c:v>
                </c:pt>
                <c:pt idx="43104">
                  <c:v>32.096597535167398</c:v>
                </c:pt>
                <c:pt idx="43105">
                  <c:v>32.096751118921603</c:v>
                </c:pt>
                <c:pt idx="43106">
                  <c:v>32.096904702184197</c:v>
                </c:pt>
                <c:pt idx="43107">
                  <c:v>32.097058284955303</c:v>
                </c:pt>
                <c:pt idx="43108">
                  <c:v>32.097211867234698</c:v>
                </c:pt>
                <c:pt idx="43109">
                  <c:v>32.097365449022497</c:v>
                </c:pt>
                <c:pt idx="43110">
                  <c:v>32.0975190303188</c:v>
                </c:pt>
                <c:pt idx="43111">
                  <c:v>32.0976726111235</c:v>
                </c:pt>
                <c:pt idx="43112">
                  <c:v>32.097826191436504</c:v>
                </c:pt>
                <c:pt idx="43113">
                  <c:v>32.097979771257997</c:v>
                </c:pt>
                <c:pt idx="43114">
                  <c:v>32.098133350587901</c:v>
                </c:pt>
                <c:pt idx="43115">
                  <c:v>32.098286929426202</c:v>
                </c:pt>
                <c:pt idx="43116">
                  <c:v>32.098440507772999</c:v>
                </c:pt>
                <c:pt idx="43117">
                  <c:v>32.0985940856281</c:v>
                </c:pt>
                <c:pt idx="43118">
                  <c:v>32.098747662991698</c:v>
                </c:pt>
                <c:pt idx="43119">
                  <c:v>32.0989012398637</c:v>
                </c:pt>
                <c:pt idx="43120">
                  <c:v>32.099054816244198</c:v>
                </c:pt>
                <c:pt idx="43121">
                  <c:v>32.099208392133001</c:v>
                </c:pt>
                <c:pt idx="43122">
                  <c:v>32.099361967530299</c:v>
                </c:pt>
                <c:pt idx="43123">
                  <c:v>32.099515542436002</c:v>
                </c:pt>
                <c:pt idx="43124">
                  <c:v>32.099669116850102</c:v>
                </c:pt>
                <c:pt idx="43125">
                  <c:v>32.099822690772697</c:v>
                </c:pt>
                <c:pt idx="43126">
                  <c:v>32.099976264203697</c:v>
                </c:pt>
                <c:pt idx="43127">
                  <c:v>32.1001298371432</c:v>
                </c:pt>
                <c:pt idx="43128">
                  <c:v>32.100283409591</c:v>
                </c:pt>
                <c:pt idx="43129">
                  <c:v>32.100436981547404</c:v>
                </c:pt>
                <c:pt idx="43130">
                  <c:v>32.100590553012097</c:v>
                </c:pt>
                <c:pt idx="43131">
                  <c:v>32.100744123985301</c:v>
                </c:pt>
                <c:pt idx="43132">
                  <c:v>32.100897694467001</c:v>
                </c:pt>
                <c:pt idx="43133">
                  <c:v>32.101051264457098</c:v>
                </c:pt>
                <c:pt idx="43134">
                  <c:v>32.101204833955599</c:v>
                </c:pt>
                <c:pt idx="43135">
                  <c:v>32.101358402962603</c:v>
                </c:pt>
                <c:pt idx="43136">
                  <c:v>32.101511971477997</c:v>
                </c:pt>
                <c:pt idx="43137">
                  <c:v>32.101665539501901</c:v>
                </c:pt>
                <c:pt idx="43138">
                  <c:v>32.101819107034203</c:v>
                </c:pt>
                <c:pt idx="43139">
                  <c:v>32.101972674075</c:v>
                </c:pt>
                <c:pt idx="43140">
                  <c:v>32.102126240624301</c:v>
                </c:pt>
                <c:pt idx="43141">
                  <c:v>32.102279806681999</c:v>
                </c:pt>
                <c:pt idx="43142">
                  <c:v>32.1024333722481</c:v>
                </c:pt>
                <c:pt idx="43143">
                  <c:v>32.102586937322798</c:v>
                </c:pt>
                <c:pt idx="43144">
                  <c:v>32.102740501905799</c:v>
                </c:pt>
                <c:pt idx="43145">
                  <c:v>32.102894065997397</c:v>
                </c:pt>
                <c:pt idx="43146">
                  <c:v>32.103047629597398</c:v>
                </c:pt>
                <c:pt idx="43147">
                  <c:v>32.103201192705903</c:v>
                </c:pt>
                <c:pt idx="43148">
                  <c:v>32.103354755322897</c:v>
                </c:pt>
                <c:pt idx="43149">
                  <c:v>32.103508317448302</c:v>
                </c:pt>
                <c:pt idx="43150">
                  <c:v>32.103661879082203</c:v>
                </c:pt>
                <c:pt idx="43151">
                  <c:v>32.103815440224501</c:v>
                </c:pt>
                <c:pt idx="43152">
                  <c:v>32.103969000875402</c:v>
                </c:pt>
                <c:pt idx="43153">
                  <c:v>32.1041225610347</c:v>
                </c:pt>
                <c:pt idx="43154">
                  <c:v>32.104276120702501</c:v>
                </c:pt>
                <c:pt idx="43155">
                  <c:v>32.104429679878798</c:v>
                </c:pt>
                <c:pt idx="43156">
                  <c:v>32.104583238563499</c:v>
                </c:pt>
                <c:pt idx="43157">
                  <c:v>32.104736796756796</c:v>
                </c:pt>
                <c:pt idx="43158">
                  <c:v>32.104890354458497</c:v>
                </c:pt>
                <c:pt idx="43159">
                  <c:v>32.105043911668702</c:v>
                </c:pt>
                <c:pt idx="43160">
                  <c:v>32.105197468387402</c:v>
                </c:pt>
                <c:pt idx="43161">
                  <c:v>32.105351024614599</c:v>
                </c:pt>
                <c:pt idx="43162">
                  <c:v>32.105504580350299</c:v>
                </c:pt>
                <c:pt idx="43163">
                  <c:v>32.105658135594403</c:v>
                </c:pt>
                <c:pt idx="43164">
                  <c:v>32.105811690347103</c:v>
                </c:pt>
                <c:pt idx="43165">
                  <c:v>32.1059652446082</c:v>
                </c:pt>
                <c:pt idx="43166">
                  <c:v>32.106118798377899</c:v>
                </c:pt>
                <c:pt idx="43167">
                  <c:v>32.106272351656102</c:v>
                </c:pt>
                <c:pt idx="43168">
                  <c:v>32.106425904442702</c:v>
                </c:pt>
                <c:pt idx="43169">
                  <c:v>32.106579456737897</c:v>
                </c:pt>
                <c:pt idx="43170">
                  <c:v>32.106733008541497</c:v>
                </c:pt>
                <c:pt idx="43171">
                  <c:v>32.106886559853699</c:v>
                </c:pt>
                <c:pt idx="43172">
                  <c:v>32.107040110674397</c:v>
                </c:pt>
                <c:pt idx="43173">
                  <c:v>32.1071936610035</c:v>
                </c:pt>
                <c:pt idx="43174">
                  <c:v>32.107347210841198</c:v>
                </c:pt>
                <c:pt idx="43175">
                  <c:v>32.107500760187399</c:v>
                </c:pt>
                <c:pt idx="43176">
                  <c:v>32.107654309042097</c:v>
                </c:pt>
                <c:pt idx="43177">
                  <c:v>32.107807857405298</c:v>
                </c:pt>
                <c:pt idx="43178">
                  <c:v>32.107961405277102</c:v>
                </c:pt>
                <c:pt idx="43179">
                  <c:v>32.108114952657303</c:v>
                </c:pt>
                <c:pt idx="43180">
                  <c:v>32.108268499546099</c:v>
                </c:pt>
                <c:pt idx="43181">
                  <c:v>32.108422045943399</c:v>
                </c:pt>
                <c:pt idx="43182">
                  <c:v>32.108575591849203</c:v>
                </c:pt>
                <c:pt idx="43183">
                  <c:v>32.108729137263602</c:v>
                </c:pt>
                <c:pt idx="43184">
                  <c:v>32.108882682186398</c:v>
                </c:pt>
                <c:pt idx="43185">
                  <c:v>32.109036226617803</c:v>
                </c:pt>
                <c:pt idx="43186">
                  <c:v>32.109189770557698</c:v>
                </c:pt>
                <c:pt idx="43187">
                  <c:v>32.109343314006203</c:v>
                </c:pt>
                <c:pt idx="43188">
                  <c:v>32.109496856963197</c:v>
                </c:pt>
                <c:pt idx="43189">
                  <c:v>32.109650399428702</c:v>
                </c:pt>
                <c:pt idx="43190">
                  <c:v>32.109803941402703</c:v>
                </c:pt>
                <c:pt idx="43191">
                  <c:v>32.109957482885299</c:v>
                </c:pt>
                <c:pt idx="43192">
                  <c:v>32.110111023876499</c:v>
                </c:pt>
                <c:pt idx="43193">
                  <c:v>32.110264564376102</c:v>
                </c:pt>
                <c:pt idx="43194">
                  <c:v>32.110418104384301</c:v>
                </c:pt>
                <c:pt idx="43195">
                  <c:v>32.110571643901103</c:v>
                </c:pt>
                <c:pt idx="43196">
                  <c:v>32.110725182926402</c:v>
                </c:pt>
                <c:pt idx="43197">
                  <c:v>32.110878721460203</c:v>
                </c:pt>
                <c:pt idx="43198">
                  <c:v>32.111032259502601</c:v>
                </c:pt>
                <c:pt idx="43199">
                  <c:v>32.111185797053501</c:v>
                </c:pt>
                <c:pt idx="43200">
                  <c:v>32.111339334112998</c:v>
                </c:pt>
                <c:pt idx="43201">
                  <c:v>32.111492870680998</c:v>
                </c:pt>
                <c:pt idx="43202">
                  <c:v>32.1116464067576</c:v>
                </c:pt>
                <c:pt idx="43203">
                  <c:v>32.111799942342799</c:v>
                </c:pt>
                <c:pt idx="43204">
                  <c:v>32.111953477436501</c:v>
                </c:pt>
                <c:pt idx="43205">
                  <c:v>32.112107012038699</c:v>
                </c:pt>
                <c:pt idx="43206">
                  <c:v>32.1122605461495</c:v>
                </c:pt>
                <c:pt idx="43207">
                  <c:v>32.112414079768897</c:v>
                </c:pt>
                <c:pt idx="43208">
                  <c:v>32.112567612896903</c:v>
                </c:pt>
                <c:pt idx="43209">
                  <c:v>32.112721145533399</c:v>
                </c:pt>
                <c:pt idx="43210">
                  <c:v>32.112874677678398</c:v>
                </c:pt>
                <c:pt idx="43211">
                  <c:v>32.1130282093321</c:v>
                </c:pt>
                <c:pt idx="43212">
                  <c:v>32.113181740494298</c:v>
                </c:pt>
                <c:pt idx="43213">
                  <c:v>32.113335271164999</c:v>
                </c:pt>
                <c:pt idx="43214">
                  <c:v>32.113488801344403</c:v>
                </c:pt>
                <c:pt idx="43215">
                  <c:v>32.113642331032302</c:v>
                </c:pt>
                <c:pt idx="43216">
                  <c:v>32.113795860228798</c:v>
                </c:pt>
                <c:pt idx="43217">
                  <c:v>32.113949388933897</c:v>
                </c:pt>
                <c:pt idx="43218">
                  <c:v>32.114102917147598</c:v>
                </c:pt>
                <c:pt idx="43219">
                  <c:v>32.114256444869802</c:v>
                </c:pt>
                <c:pt idx="43220">
                  <c:v>32.114409972100603</c:v>
                </c:pt>
                <c:pt idx="43221">
                  <c:v>32.114563498839999</c:v>
                </c:pt>
                <c:pt idx="43222">
                  <c:v>32.114717025087998</c:v>
                </c:pt>
                <c:pt idx="43223">
                  <c:v>32.1148705508446</c:v>
                </c:pt>
                <c:pt idx="43224">
                  <c:v>32.115024076109698</c:v>
                </c:pt>
                <c:pt idx="43225">
                  <c:v>32.115177600883499</c:v>
                </c:pt>
                <c:pt idx="43226">
                  <c:v>32.115331125165802</c:v>
                </c:pt>
                <c:pt idx="43227">
                  <c:v>32.115484648956702</c:v>
                </c:pt>
                <c:pt idx="43228">
                  <c:v>32.115638172256297</c:v>
                </c:pt>
                <c:pt idx="43229">
                  <c:v>32.115791695064402</c:v>
                </c:pt>
                <c:pt idx="43230">
                  <c:v>32.115945217381103</c:v>
                </c:pt>
                <c:pt idx="43231">
                  <c:v>32.1160987392064</c:v>
                </c:pt>
                <c:pt idx="43232">
                  <c:v>32.116252260540399</c:v>
                </c:pt>
                <c:pt idx="43233">
                  <c:v>32.116405781382902</c:v>
                </c:pt>
                <c:pt idx="43234">
                  <c:v>32.116559301734</c:v>
                </c:pt>
                <c:pt idx="43235">
                  <c:v>32.116712821593701</c:v>
                </c:pt>
                <c:pt idx="43236">
                  <c:v>32.116866340962098</c:v>
                </c:pt>
                <c:pt idx="43237">
                  <c:v>32.117019859838997</c:v>
                </c:pt>
                <c:pt idx="43238">
                  <c:v>32.117173378224599</c:v>
                </c:pt>
                <c:pt idx="43239">
                  <c:v>32.117326896118698</c:v>
                </c:pt>
                <c:pt idx="43240">
                  <c:v>32.117480413521498</c:v>
                </c:pt>
                <c:pt idx="43241">
                  <c:v>32.117633930432902</c:v>
                </c:pt>
                <c:pt idx="43242">
                  <c:v>32.117787446852901</c:v>
                </c:pt>
                <c:pt idx="43243">
                  <c:v>32.117940962781603</c:v>
                </c:pt>
                <c:pt idx="43244">
                  <c:v>32.118094478218801</c:v>
                </c:pt>
                <c:pt idx="43245">
                  <c:v>32.118247993164701</c:v>
                </c:pt>
                <c:pt idx="43246">
                  <c:v>32.118401507619197</c:v>
                </c:pt>
                <c:pt idx="43247">
                  <c:v>32.118555021582303</c:v>
                </c:pt>
                <c:pt idx="43248">
                  <c:v>32.118708535053997</c:v>
                </c:pt>
                <c:pt idx="43249">
                  <c:v>32.118862048034401</c:v>
                </c:pt>
                <c:pt idx="43250">
                  <c:v>32.119015560523401</c:v>
                </c:pt>
                <c:pt idx="43251">
                  <c:v>32.119169072520997</c:v>
                </c:pt>
                <c:pt idx="43252">
                  <c:v>32.119322584027302</c:v>
                </c:pt>
                <c:pt idx="43253">
                  <c:v>32.119476095042202</c:v>
                </c:pt>
                <c:pt idx="43254">
                  <c:v>32.119629605565699</c:v>
                </c:pt>
                <c:pt idx="43255">
                  <c:v>32.119783115597897</c:v>
                </c:pt>
                <c:pt idx="43256">
                  <c:v>32.119936625138699</c:v>
                </c:pt>
                <c:pt idx="43257">
                  <c:v>32.120090134188104</c:v>
                </c:pt>
                <c:pt idx="43258">
                  <c:v>32.120243642746203</c:v>
                </c:pt>
                <c:pt idx="43259">
                  <c:v>32.120397150812899</c:v>
                </c:pt>
                <c:pt idx="43260">
                  <c:v>32.120550658388296</c:v>
                </c:pt>
                <c:pt idx="43261">
                  <c:v>32.120704165472297</c:v>
                </c:pt>
                <c:pt idx="43262">
                  <c:v>32.120857672065</c:v>
                </c:pt>
                <c:pt idx="43263">
                  <c:v>32.121011178166299</c:v>
                </c:pt>
                <c:pt idx="43264">
                  <c:v>32.1211646837763</c:v>
                </c:pt>
                <c:pt idx="43265">
                  <c:v>32.121318188894897</c:v>
                </c:pt>
                <c:pt idx="43266">
                  <c:v>32.121471693522203</c:v>
                </c:pt>
                <c:pt idx="43267">
                  <c:v>32.121625197658098</c:v>
                </c:pt>
                <c:pt idx="43268">
                  <c:v>32.121778701302702</c:v>
                </c:pt>
                <c:pt idx="43269">
                  <c:v>32.121932204455902</c:v>
                </c:pt>
                <c:pt idx="43270">
                  <c:v>32.122085707117897</c:v>
                </c:pt>
                <c:pt idx="43271">
                  <c:v>32.122239209288402</c:v>
                </c:pt>
                <c:pt idx="43272">
                  <c:v>32.122392710967603</c:v>
                </c:pt>
                <c:pt idx="43273">
                  <c:v>32.122546212155498</c:v>
                </c:pt>
                <c:pt idx="43274">
                  <c:v>32.122699712852103</c:v>
                </c:pt>
                <c:pt idx="43275">
                  <c:v>32.122853213057297</c:v>
                </c:pt>
                <c:pt idx="43276">
                  <c:v>32.1230067127712</c:v>
                </c:pt>
                <c:pt idx="43277">
                  <c:v>32.123160211993799</c:v>
                </c:pt>
                <c:pt idx="43278">
                  <c:v>32.123313710725</c:v>
                </c:pt>
                <c:pt idx="43279">
                  <c:v>32.123467208965003</c:v>
                </c:pt>
                <c:pt idx="43280">
                  <c:v>32.123620706713602</c:v>
                </c:pt>
                <c:pt idx="43281">
                  <c:v>32.123774203970797</c:v>
                </c:pt>
                <c:pt idx="43282">
                  <c:v>32.1239277007368</c:v>
                </c:pt>
                <c:pt idx="43283">
                  <c:v>32.1240811970114</c:v>
                </c:pt>
                <c:pt idx="43284">
                  <c:v>32.124234692794701</c:v>
                </c:pt>
                <c:pt idx="43285">
                  <c:v>32.124388188086698</c:v>
                </c:pt>
                <c:pt idx="43286">
                  <c:v>32.124541682887397</c:v>
                </c:pt>
                <c:pt idx="43287">
                  <c:v>32.124695177196799</c:v>
                </c:pt>
                <c:pt idx="43288">
                  <c:v>32.124848671014803</c:v>
                </c:pt>
                <c:pt idx="43289">
                  <c:v>32.125002164341602</c:v>
                </c:pt>
                <c:pt idx="43290">
                  <c:v>32.125155657176997</c:v>
                </c:pt>
                <c:pt idx="43291">
                  <c:v>32.1253091495212</c:v>
                </c:pt>
                <c:pt idx="43292">
                  <c:v>32.125462641374</c:v>
                </c:pt>
                <c:pt idx="43293">
                  <c:v>32.125616132735502</c:v>
                </c:pt>
                <c:pt idx="43294">
                  <c:v>32.125769623605699</c:v>
                </c:pt>
                <c:pt idx="43295">
                  <c:v>32.125923113984697</c:v>
                </c:pt>
                <c:pt idx="43296">
                  <c:v>32.126076603872299</c:v>
                </c:pt>
                <c:pt idx="43297">
                  <c:v>32.126230093268603</c:v>
                </c:pt>
                <c:pt idx="43298">
                  <c:v>32.126383582173602</c:v>
                </c:pt>
                <c:pt idx="43299">
                  <c:v>32.126537070587403</c:v>
                </c:pt>
                <c:pt idx="43300">
                  <c:v>32.1266905585098</c:v>
                </c:pt>
                <c:pt idx="43301">
                  <c:v>32.126844045940999</c:v>
                </c:pt>
                <c:pt idx="43302">
                  <c:v>32.1269975328808</c:v>
                </c:pt>
                <c:pt idx="43303">
                  <c:v>32.127151019329403</c:v>
                </c:pt>
                <c:pt idx="43304">
                  <c:v>32.127304505286702</c:v>
                </c:pt>
                <c:pt idx="43305">
                  <c:v>32.127457990752703</c:v>
                </c:pt>
                <c:pt idx="43306">
                  <c:v>32.127611475727399</c:v>
                </c:pt>
                <c:pt idx="43307">
                  <c:v>32.127764960210897</c:v>
                </c:pt>
                <c:pt idx="43308">
                  <c:v>32.127918444202997</c:v>
                </c:pt>
                <c:pt idx="43309">
                  <c:v>32.1280719277039</c:v>
                </c:pt>
                <c:pt idx="43310">
                  <c:v>32.128225410713497</c:v>
                </c:pt>
                <c:pt idx="43311">
                  <c:v>32.128378893231798</c:v>
                </c:pt>
                <c:pt idx="43312">
                  <c:v>32.128532375258899</c:v>
                </c:pt>
                <c:pt idx="43313">
                  <c:v>32.128685856794696</c:v>
                </c:pt>
                <c:pt idx="43314">
                  <c:v>32.128839337839203</c:v>
                </c:pt>
                <c:pt idx="43315">
                  <c:v>32.128992818392398</c:v>
                </c:pt>
                <c:pt idx="43316">
                  <c:v>32.129146298454401</c:v>
                </c:pt>
                <c:pt idx="43317">
                  <c:v>32.1292997780251</c:v>
                </c:pt>
                <c:pt idx="43318">
                  <c:v>32.129453257104501</c:v>
                </c:pt>
                <c:pt idx="43319">
                  <c:v>32.129606735692697</c:v>
                </c:pt>
                <c:pt idx="43320">
                  <c:v>32.129760213789602</c:v>
                </c:pt>
                <c:pt idx="43321">
                  <c:v>32.129913691395302</c:v>
                </c:pt>
                <c:pt idx="43322">
                  <c:v>32.130067168509697</c:v>
                </c:pt>
                <c:pt idx="43323">
                  <c:v>32.130220645132901</c:v>
                </c:pt>
                <c:pt idx="43324">
                  <c:v>32.130374121264701</c:v>
                </c:pt>
                <c:pt idx="43325">
                  <c:v>32.130527596905402</c:v>
                </c:pt>
                <c:pt idx="43326">
                  <c:v>32.130681072054799</c:v>
                </c:pt>
                <c:pt idx="43327">
                  <c:v>32.130834546712897</c:v>
                </c:pt>
                <c:pt idx="43328">
                  <c:v>32.130988020879798</c:v>
                </c:pt>
                <c:pt idx="43329">
                  <c:v>32.131141494555401</c:v>
                </c:pt>
                <c:pt idx="43330">
                  <c:v>32.131294967739798</c:v>
                </c:pt>
                <c:pt idx="43331">
                  <c:v>32.131448440432997</c:v>
                </c:pt>
                <c:pt idx="43332">
                  <c:v>32.131601912634899</c:v>
                </c:pt>
                <c:pt idx="43333">
                  <c:v>32.131755384345603</c:v>
                </c:pt>
                <c:pt idx="43334">
                  <c:v>32.131908855565001</c:v>
                </c:pt>
                <c:pt idx="43335">
                  <c:v>32.132062326293202</c:v>
                </c:pt>
                <c:pt idx="43336">
                  <c:v>32.132215796530097</c:v>
                </c:pt>
                <c:pt idx="43337">
                  <c:v>32.132369266275802</c:v>
                </c:pt>
                <c:pt idx="43338">
                  <c:v>32.132522735530301</c:v>
                </c:pt>
                <c:pt idx="43339">
                  <c:v>32.132676204293602</c:v>
                </c:pt>
                <c:pt idx="43340">
                  <c:v>32.132829672565599</c:v>
                </c:pt>
                <c:pt idx="43341">
                  <c:v>32.132983140346397</c:v>
                </c:pt>
                <c:pt idx="43342">
                  <c:v>32.133136607635997</c:v>
                </c:pt>
                <c:pt idx="43343">
                  <c:v>32.133290074434299</c:v>
                </c:pt>
                <c:pt idx="43344">
                  <c:v>32.133443540741503</c:v>
                </c:pt>
                <c:pt idx="43345">
                  <c:v>32.133597006557402</c:v>
                </c:pt>
                <c:pt idx="43346">
                  <c:v>32.133750471882003</c:v>
                </c:pt>
                <c:pt idx="43347">
                  <c:v>32.133903936715498</c:v>
                </c:pt>
                <c:pt idx="43348">
                  <c:v>32.134057401057703</c:v>
                </c:pt>
                <c:pt idx="43349">
                  <c:v>32.134210864908802</c:v>
                </c:pt>
                <c:pt idx="43350">
                  <c:v>32.134364328268603</c:v>
                </c:pt>
                <c:pt idx="43351">
                  <c:v>32.134517791137199</c:v>
                </c:pt>
                <c:pt idx="43352">
                  <c:v>32.134671253514597</c:v>
                </c:pt>
                <c:pt idx="43353">
                  <c:v>32.134824715400804</c:v>
                </c:pt>
                <c:pt idx="43354">
                  <c:v>32.134978176795698</c:v>
                </c:pt>
                <c:pt idx="43355">
                  <c:v>32.135131637699502</c:v>
                </c:pt>
                <c:pt idx="43356">
                  <c:v>32.135285098112099</c:v>
                </c:pt>
                <c:pt idx="43357">
                  <c:v>32.1354385580334</c:v>
                </c:pt>
                <c:pt idx="43358">
                  <c:v>32.135592017463601</c:v>
                </c:pt>
                <c:pt idx="43359">
                  <c:v>32.135745476402597</c:v>
                </c:pt>
                <c:pt idx="43360">
                  <c:v>32.135898934850303</c:v>
                </c:pt>
                <c:pt idx="43361">
                  <c:v>32.136052392806903</c:v>
                </c:pt>
                <c:pt idx="43362">
                  <c:v>32.136205850272198</c:v>
                </c:pt>
                <c:pt idx="43363">
                  <c:v>32.136359307246401</c:v>
                </c:pt>
                <c:pt idx="43364">
                  <c:v>32.136512763729399</c:v>
                </c:pt>
                <c:pt idx="43365">
                  <c:v>32.136666219721199</c:v>
                </c:pt>
                <c:pt idx="43366">
                  <c:v>32.136819675221801</c:v>
                </c:pt>
                <c:pt idx="43367">
                  <c:v>32.136973130231198</c:v>
                </c:pt>
                <c:pt idx="43368">
                  <c:v>32.137126584749403</c:v>
                </c:pt>
                <c:pt idx="43369">
                  <c:v>32.137280038776503</c:v>
                </c:pt>
                <c:pt idx="43370">
                  <c:v>32.137433492312397</c:v>
                </c:pt>
                <c:pt idx="43371">
                  <c:v>32.137586945357</c:v>
                </c:pt>
                <c:pt idx="43372">
                  <c:v>32.137740397910498</c:v>
                </c:pt>
                <c:pt idx="43373">
                  <c:v>32.137893849972897</c:v>
                </c:pt>
                <c:pt idx="43374">
                  <c:v>32.138047301543999</c:v>
                </c:pt>
                <c:pt idx="43375">
                  <c:v>32.138200752624002</c:v>
                </c:pt>
                <c:pt idx="43376">
                  <c:v>32.138354203212799</c:v>
                </c:pt>
                <c:pt idx="43377">
                  <c:v>32.138507653310398</c:v>
                </c:pt>
                <c:pt idx="43378">
                  <c:v>32.138661102916899</c:v>
                </c:pt>
                <c:pt idx="43379">
                  <c:v>32.138814552032201</c:v>
                </c:pt>
                <c:pt idx="43380">
                  <c:v>32.138968000656298</c:v>
                </c:pt>
                <c:pt idx="43381">
                  <c:v>32.139121448789197</c:v>
                </c:pt>
                <c:pt idx="43382">
                  <c:v>32.139274896430997</c:v>
                </c:pt>
                <c:pt idx="43383">
                  <c:v>32.139428343581699</c:v>
                </c:pt>
                <c:pt idx="43384">
                  <c:v>32.139581790241103</c:v>
                </c:pt>
                <c:pt idx="43385">
                  <c:v>32.1397352364095</c:v>
                </c:pt>
                <c:pt idx="43386">
                  <c:v>32.1398886820866</c:v>
                </c:pt>
                <c:pt idx="43387">
                  <c:v>32.140042127272601</c:v>
                </c:pt>
                <c:pt idx="43388">
                  <c:v>32.140195571967404</c:v>
                </c:pt>
                <c:pt idx="43389">
                  <c:v>32.140349016171101</c:v>
                </c:pt>
                <c:pt idx="43390">
                  <c:v>32.140502459883699</c:v>
                </c:pt>
                <c:pt idx="43391">
                  <c:v>32.140655903105099</c:v>
                </c:pt>
                <c:pt idx="43392">
                  <c:v>32.140809345835301</c:v>
                </c:pt>
                <c:pt idx="43393">
                  <c:v>32.140962788074397</c:v>
                </c:pt>
                <c:pt idx="43394">
                  <c:v>32.141116229822401</c:v>
                </c:pt>
                <c:pt idx="43395">
                  <c:v>32.141269671079201</c:v>
                </c:pt>
                <c:pt idx="43396">
                  <c:v>32.141423111844801</c:v>
                </c:pt>
                <c:pt idx="43397">
                  <c:v>32.141576552119403</c:v>
                </c:pt>
                <c:pt idx="43398">
                  <c:v>32.1417299919027</c:v>
                </c:pt>
                <c:pt idx="43399">
                  <c:v>32.141883431194998</c:v>
                </c:pt>
                <c:pt idx="43400">
                  <c:v>32.142036869996097</c:v>
                </c:pt>
                <c:pt idx="43401">
                  <c:v>32.142190308306098</c:v>
                </c:pt>
                <c:pt idx="43402">
                  <c:v>32.142343746124901</c:v>
                </c:pt>
                <c:pt idx="43403">
                  <c:v>32.142497183452697</c:v>
                </c:pt>
                <c:pt idx="43404">
                  <c:v>32.142650620289203</c:v>
                </c:pt>
                <c:pt idx="43405">
                  <c:v>32.142804056634702</c:v>
                </c:pt>
                <c:pt idx="43406">
                  <c:v>32.142957492489003</c:v>
                </c:pt>
                <c:pt idx="43407">
                  <c:v>32.143110927852199</c:v>
                </c:pt>
                <c:pt idx="43408">
                  <c:v>32.143264362724302</c:v>
                </c:pt>
                <c:pt idx="43409">
                  <c:v>32.1434177971053</c:v>
                </c:pt>
                <c:pt idx="43410">
                  <c:v>32.1435712309951</c:v>
                </c:pt>
                <c:pt idx="43411">
                  <c:v>32.143724664393901</c:v>
                </c:pt>
                <c:pt idx="43412">
                  <c:v>32.143878097301503</c:v>
                </c:pt>
                <c:pt idx="43413">
                  <c:v>32.144031529717999</c:v>
                </c:pt>
                <c:pt idx="43414">
                  <c:v>32.144184961643397</c:v>
                </c:pt>
                <c:pt idx="43415">
                  <c:v>32.144338393077597</c:v>
                </c:pt>
                <c:pt idx="43416">
                  <c:v>32.144491824020797</c:v>
                </c:pt>
                <c:pt idx="43417">
                  <c:v>32.144645254472799</c:v>
                </c:pt>
                <c:pt idx="43418">
                  <c:v>32.144798684433802</c:v>
                </c:pt>
                <c:pt idx="43419">
                  <c:v>32.144952113903599</c:v>
                </c:pt>
                <c:pt idx="43420">
                  <c:v>32.145105542882298</c:v>
                </c:pt>
                <c:pt idx="43421">
                  <c:v>32.145258971369998</c:v>
                </c:pt>
                <c:pt idx="43422">
                  <c:v>32.145412399366499</c:v>
                </c:pt>
                <c:pt idx="43423">
                  <c:v>32.145565826871902</c:v>
                </c:pt>
                <c:pt idx="43424">
                  <c:v>32.145719253886298</c:v>
                </c:pt>
                <c:pt idx="43425">
                  <c:v>32.145872680409497</c:v>
                </c:pt>
                <c:pt idx="43426">
                  <c:v>32.146026106441603</c:v>
                </c:pt>
                <c:pt idx="43427">
                  <c:v>32.146179531982703</c:v>
                </c:pt>
                <c:pt idx="43428">
                  <c:v>32.146332957032598</c:v>
                </c:pt>
                <c:pt idx="43429">
                  <c:v>32.146486381591501</c:v>
                </c:pt>
                <c:pt idx="43430">
                  <c:v>32.146639805659298</c:v>
                </c:pt>
                <c:pt idx="43431">
                  <c:v>32.146793229236003</c:v>
                </c:pt>
                <c:pt idx="43432">
                  <c:v>32.146946652321603</c:v>
                </c:pt>
                <c:pt idx="43433">
                  <c:v>32.147100074916096</c:v>
                </c:pt>
                <c:pt idx="43434">
                  <c:v>32.147253497019499</c:v>
                </c:pt>
                <c:pt idx="43435">
                  <c:v>32.147406918631901</c:v>
                </c:pt>
                <c:pt idx="43436">
                  <c:v>32.147560339753198</c:v>
                </c:pt>
                <c:pt idx="43437">
                  <c:v>32.147713760383397</c:v>
                </c:pt>
                <c:pt idx="43438">
                  <c:v>32.147867180522503</c:v>
                </c:pt>
                <c:pt idx="43439">
                  <c:v>32.148020600170597</c:v>
                </c:pt>
                <c:pt idx="43440">
                  <c:v>32.148174019327499</c:v>
                </c:pt>
                <c:pt idx="43441">
                  <c:v>32.148327437993402</c:v>
                </c:pt>
                <c:pt idx="43442">
                  <c:v>32.148480856168298</c:v>
                </c:pt>
                <c:pt idx="43443">
                  <c:v>32.148634273852103</c:v>
                </c:pt>
                <c:pt idx="43444">
                  <c:v>32.148787691044802</c:v>
                </c:pt>
                <c:pt idx="43445">
                  <c:v>32.148941107746403</c:v>
                </c:pt>
                <c:pt idx="43446">
                  <c:v>32.149094523956997</c:v>
                </c:pt>
                <c:pt idx="43447">
                  <c:v>32.149247939676499</c:v>
                </c:pt>
                <c:pt idx="43448">
                  <c:v>32.149401354904903</c:v>
                </c:pt>
                <c:pt idx="43449">
                  <c:v>32.1495547696423</c:v>
                </c:pt>
                <c:pt idx="43450">
                  <c:v>32.149708183888698</c:v>
                </c:pt>
                <c:pt idx="43451">
                  <c:v>32.149861597643998</c:v>
                </c:pt>
                <c:pt idx="43452">
                  <c:v>32.150015010908199</c:v>
                </c:pt>
                <c:pt idx="43453">
                  <c:v>32.1501684236814</c:v>
                </c:pt>
                <c:pt idx="43454">
                  <c:v>32.150321835963503</c:v>
                </c:pt>
                <c:pt idx="43455">
                  <c:v>32.150475247754599</c:v>
                </c:pt>
                <c:pt idx="43456">
                  <c:v>32.150628659054597</c:v>
                </c:pt>
                <c:pt idx="43457">
                  <c:v>32.150782069863602</c:v>
                </c:pt>
                <c:pt idx="43458">
                  <c:v>32.150935480181502</c:v>
                </c:pt>
                <c:pt idx="43459">
                  <c:v>32.151088890008403</c:v>
                </c:pt>
                <c:pt idx="43460">
                  <c:v>32.151242299344297</c:v>
                </c:pt>
                <c:pt idx="43461">
                  <c:v>32.151395708189099</c:v>
                </c:pt>
                <c:pt idx="43462">
                  <c:v>32.151549116542903</c:v>
                </c:pt>
                <c:pt idx="43463">
                  <c:v>32.1517025244056</c:v>
                </c:pt>
                <c:pt idx="43464">
                  <c:v>32.151855931777298</c:v>
                </c:pt>
                <c:pt idx="43465">
                  <c:v>32.152009338657997</c:v>
                </c:pt>
                <c:pt idx="43466">
                  <c:v>32.152162745047598</c:v>
                </c:pt>
                <c:pt idx="43467">
                  <c:v>32.152316150946199</c:v>
                </c:pt>
                <c:pt idx="43468">
                  <c:v>32.1524695563538</c:v>
                </c:pt>
                <c:pt idx="43469">
                  <c:v>32.152622961270403</c:v>
                </c:pt>
                <c:pt idx="43470">
                  <c:v>32.1527763656959</c:v>
                </c:pt>
                <c:pt idx="43471">
                  <c:v>32.152929769630397</c:v>
                </c:pt>
                <c:pt idx="43472">
                  <c:v>32.153083173073902</c:v>
                </c:pt>
                <c:pt idx="43473">
                  <c:v>32.153236576026302</c:v>
                </c:pt>
                <c:pt idx="43474">
                  <c:v>32.153389978487802</c:v>
                </c:pt>
                <c:pt idx="43475">
                  <c:v>32.153543380458203</c:v>
                </c:pt>
                <c:pt idx="43476">
                  <c:v>32.153696781937597</c:v>
                </c:pt>
                <c:pt idx="43477">
                  <c:v>32.153850182926</c:v>
                </c:pt>
                <c:pt idx="43478">
                  <c:v>32.154003583423403</c:v>
                </c:pt>
                <c:pt idx="43479">
                  <c:v>32.1541569834298</c:v>
                </c:pt>
                <c:pt idx="43480">
                  <c:v>32.154310382945098</c:v>
                </c:pt>
                <c:pt idx="43481">
                  <c:v>32.154463781969497</c:v>
                </c:pt>
                <c:pt idx="43482">
                  <c:v>32.154617180502797</c:v>
                </c:pt>
                <c:pt idx="43483">
                  <c:v>32.154770578545097</c:v>
                </c:pt>
                <c:pt idx="43484">
                  <c:v>32.154923976096498</c:v>
                </c:pt>
                <c:pt idx="43485">
                  <c:v>32.1550773731568</c:v>
                </c:pt>
                <c:pt idx="43486">
                  <c:v>32.155230769726103</c:v>
                </c:pt>
                <c:pt idx="43487">
                  <c:v>32.155384165804499</c:v>
                </c:pt>
                <c:pt idx="43488">
                  <c:v>32.155537561391803</c:v>
                </c:pt>
                <c:pt idx="43489">
                  <c:v>32.155690956488101</c:v>
                </c:pt>
                <c:pt idx="43490">
                  <c:v>32.155844351093499</c:v>
                </c:pt>
                <c:pt idx="43491">
                  <c:v>32.155997745207799</c:v>
                </c:pt>
                <c:pt idx="43492">
                  <c:v>32.156151138831198</c:v>
                </c:pt>
                <c:pt idx="43493">
                  <c:v>32.156304531963599</c:v>
                </c:pt>
                <c:pt idx="43494">
                  <c:v>32.156457924605</c:v>
                </c:pt>
                <c:pt idx="43495">
                  <c:v>32.156611316755402</c:v>
                </c:pt>
                <c:pt idx="43496">
                  <c:v>32.156764708414798</c:v>
                </c:pt>
                <c:pt idx="43497">
                  <c:v>32.156918099583201</c:v>
                </c:pt>
                <c:pt idx="43498">
                  <c:v>32.157071490260698</c:v>
                </c:pt>
                <c:pt idx="43499">
                  <c:v>32.157224880447103</c:v>
                </c:pt>
                <c:pt idx="43500">
                  <c:v>32.157378270142601</c:v>
                </c:pt>
                <c:pt idx="43501">
                  <c:v>32.1575316593471</c:v>
                </c:pt>
                <c:pt idx="43502">
                  <c:v>32.157685048060699</c:v>
                </c:pt>
                <c:pt idx="43503">
                  <c:v>32.1578384362832</c:v>
                </c:pt>
                <c:pt idx="43504">
                  <c:v>32.1579918240148</c:v>
                </c:pt>
                <c:pt idx="43505">
                  <c:v>32.158145211255402</c:v>
                </c:pt>
                <c:pt idx="43506">
                  <c:v>32.158298598005103</c:v>
                </c:pt>
                <c:pt idx="43507">
                  <c:v>32.158451984263799</c:v>
                </c:pt>
                <c:pt idx="43508">
                  <c:v>32.158605370031502</c:v>
                </c:pt>
                <c:pt idx="43509">
                  <c:v>32.158758755308199</c:v>
                </c:pt>
                <c:pt idx="43510">
                  <c:v>32.158912140094003</c:v>
                </c:pt>
                <c:pt idx="43511">
                  <c:v>32.1590655243889</c:v>
                </c:pt>
                <c:pt idx="43512">
                  <c:v>32.159218908192699</c:v>
                </c:pt>
                <c:pt idx="43513">
                  <c:v>32.159372291505598</c:v>
                </c:pt>
                <c:pt idx="43514">
                  <c:v>32.159525674327597</c:v>
                </c:pt>
                <c:pt idx="43515">
                  <c:v>32.159679056658597</c:v>
                </c:pt>
                <c:pt idx="43516">
                  <c:v>32.159832438498597</c:v>
                </c:pt>
                <c:pt idx="43517">
                  <c:v>32.159985819847698</c:v>
                </c:pt>
                <c:pt idx="43518">
                  <c:v>32.160139200705899</c:v>
                </c:pt>
                <c:pt idx="43519">
                  <c:v>32.160292581073101</c:v>
                </c:pt>
                <c:pt idx="43520">
                  <c:v>32.160445960949303</c:v>
                </c:pt>
                <c:pt idx="43521">
                  <c:v>32.160599340334599</c:v>
                </c:pt>
                <c:pt idx="43522">
                  <c:v>32.160752719229002</c:v>
                </c:pt>
                <c:pt idx="43523">
                  <c:v>32.160906097632399</c:v>
                </c:pt>
                <c:pt idx="43524">
                  <c:v>32.161059475544903</c:v>
                </c:pt>
                <c:pt idx="43525">
                  <c:v>32.161212852966401</c:v>
                </c:pt>
                <c:pt idx="43526">
                  <c:v>32.161366229896998</c:v>
                </c:pt>
                <c:pt idx="43527">
                  <c:v>32.161519606336697</c:v>
                </c:pt>
                <c:pt idx="43528">
                  <c:v>32.161672982285403</c:v>
                </c:pt>
                <c:pt idx="43529">
                  <c:v>32.161826357743202</c:v>
                </c:pt>
                <c:pt idx="43530">
                  <c:v>32.161979732710101</c:v>
                </c:pt>
                <c:pt idx="43531">
                  <c:v>32.162133107186001</c:v>
                </c:pt>
                <c:pt idx="43532">
                  <c:v>32.162286481171002</c:v>
                </c:pt>
                <c:pt idx="43533">
                  <c:v>32.162439854665102</c:v>
                </c:pt>
                <c:pt idx="43534">
                  <c:v>32.162593227668197</c:v>
                </c:pt>
                <c:pt idx="43535">
                  <c:v>32.162746600180498</c:v>
                </c:pt>
                <c:pt idx="43536">
                  <c:v>32.162899972201799</c:v>
                </c:pt>
                <c:pt idx="43537">
                  <c:v>32.163053343732201</c:v>
                </c:pt>
                <c:pt idx="43538">
                  <c:v>32.163206714771597</c:v>
                </c:pt>
                <c:pt idx="43539">
                  <c:v>32.1633600853202</c:v>
                </c:pt>
                <c:pt idx="43540">
                  <c:v>32.163513455377803</c:v>
                </c:pt>
                <c:pt idx="43541">
                  <c:v>32.163666824944499</c:v>
                </c:pt>
                <c:pt idx="43542">
                  <c:v>32.163820194020303</c:v>
                </c:pt>
                <c:pt idx="43543">
                  <c:v>32.1639735626052</c:v>
                </c:pt>
                <c:pt idx="43544">
                  <c:v>32.164126930699197</c:v>
                </c:pt>
                <c:pt idx="43545">
                  <c:v>32.164280298302302</c:v>
                </c:pt>
                <c:pt idx="43546">
                  <c:v>32.164433665414499</c:v>
                </c:pt>
                <c:pt idx="43547">
                  <c:v>32.164587032035797</c:v>
                </c:pt>
                <c:pt idx="43548">
                  <c:v>32.164740398166103</c:v>
                </c:pt>
                <c:pt idx="43549">
                  <c:v>32.164893763805601</c:v>
                </c:pt>
                <c:pt idx="43550">
                  <c:v>32.1650471289541</c:v>
                </c:pt>
                <c:pt idx="43551">
                  <c:v>32.165200493611799</c:v>
                </c:pt>
                <c:pt idx="43552">
                  <c:v>32.165353857778598</c:v>
                </c:pt>
                <c:pt idx="43553">
                  <c:v>32.165507221454497</c:v>
                </c:pt>
                <c:pt idx="43554">
                  <c:v>32.165660584639397</c:v>
                </c:pt>
                <c:pt idx="43555">
                  <c:v>32.165813947333497</c:v>
                </c:pt>
                <c:pt idx="43556">
                  <c:v>32.165967309536697</c:v>
                </c:pt>
                <c:pt idx="43557">
                  <c:v>32.166120671248997</c:v>
                </c:pt>
                <c:pt idx="43558">
                  <c:v>32.166274032470497</c:v>
                </c:pt>
                <c:pt idx="43559">
                  <c:v>32.166427393200998</c:v>
                </c:pt>
                <c:pt idx="43560">
                  <c:v>32.166580753440599</c:v>
                </c:pt>
                <c:pt idx="43561">
                  <c:v>32.166734113189399</c:v>
                </c:pt>
                <c:pt idx="43562">
                  <c:v>32.1668874724473</c:v>
                </c:pt>
                <c:pt idx="43563">
                  <c:v>32.167040831214301</c:v>
                </c:pt>
                <c:pt idx="43564">
                  <c:v>32.167194189490402</c:v>
                </c:pt>
                <c:pt idx="43565">
                  <c:v>32.167347547275703</c:v>
                </c:pt>
                <c:pt idx="43566">
                  <c:v>32.167500904570097</c:v>
                </c:pt>
                <c:pt idx="43567">
                  <c:v>32.167654261373599</c:v>
                </c:pt>
                <c:pt idx="43568">
                  <c:v>32.167807617686201</c:v>
                </c:pt>
                <c:pt idx="43569">
                  <c:v>32.167960973508002</c:v>
                </c:pt>
                <c:pt idx="43570">
                  <c:v>32.168114328838897</c:v>
                </c:pt>
                <c:pt idx="43571">
                  <c:v>32.168267683678899</c:v>
                </c:pt>
                <c:pt idx="43572">
                  <c:v>32.168421038028001</c:v>
                </c:pt>
                <c:pt idx="43573">
                  <c:v>32.168574391886303</c:v>
                </c:pt>
                <c:pt idx="43574">
                  <c:v>32.168727745253797</c:v>
                </c:pt>
                <c:pt idx="43575">
                  <c:v>32.168881098130399</c:v>
                </c:pt>
                <c:pt idx="43576">
                  <c:v>32.169034450516101</c:v>
                </c:pt>
                <c:pt idx="43577">
                  <c:v>32.169187802410903</c:v>
                </c:pt>
                <c:pt idx="43578">
                  <c:v>32.169341153814898</c:v>
                </c:pt>
                <c:pt idx="43579">
                  <c:v>32.1694945047281</c:v>
                </c:pt>
                <c:pt idx="43580">
                  <c:v>32.169647855150401</c:v>
                </c:pt>
                <c:pt idx="43581">
                  <c:v>32.169801205081797</c:v>
                </c:pt>
                <c:pt idx="43582">
                  <c:v>32.169954554522398</c:v>
                </c:pt>
                <c:pt idx="43583">
                  <c:v>32.1701079034721</c:v>
                </c:pt>
                <c:pt idx="43584">
                  <c:v>32.170261251931002</c:v>
                </c:pt>
                <c:pt idx="43585">
                  <c:v>32.170414599899097</c:v>
                </c:pt>
                <c:pt idx="43586">
                  <c:v>32.170567947376298</c:v>
                </c:pt>
                <c:pt idx="43587">
                  <c:v>32.1707212943627</c:v>
                </c:pt>
                <c:pt idx="43588">
                  <c:v>32.170874640858202</c:v>
                </c:pt>
                <c:pt idx="43589">
                  <c:v>32.171027986862903</c:v>
                </c:pt>
                <c:pt idx="43590">
                  <c:v>32.171181332376698</c:v>
                </c:pt>
                <c:pt idx="43591">
                  <c:v>32.171334677399699</c:v>
                </c:pt>
                <c:pt idx="43592">
                  <c:v>32.1714880219319</c:v>
                </c:pt>
                <c:pt idx="43593">
                  <c:v>32.171641365973301</c:v>
                </c:pt>
                <c:pt idx="43594">
                  <c:v>32.171794709523802</c:v>
                </c:pt>
                <c:pt idx="43595">
                  <c:v>32.171948052583502</c:v>
                </c:pt>
                <c:pt idx="43596">
                  <c:v>32.172101395152303</c:v>
                </c:pt>
                <c:pt idx="43597">
                  <c:v>32.172254737230404</c:v>
                </c:pt>
                <c:pt idx="43598">
                  <c:v>32.172408078817597</c:v>
                </c:pt>
                <c:pt idx="43599">
                  <c:v>32.172561419913997</c:v>
                </c:pt>
                <c:pt idx="43600">
                  <c:v>32.172714760519497</c:v>
                </c:pt>
                <c:pt idx="43601">
                  <c:v>32.172868100634297</c:v>
                </c:pt>
                <c:pt idx="43602">
                  <c:v>32.173021440258204</c:v>
                </c:pt>
                <c:pt idx="43603">
                  <c:v>32.173174779391303</c:v>
                </c:pt>
                <c:pt idx="43604">
                  <c:v>32.173328118033602</c:v>
                </c:pt>
                <c:pt idx="43605">
                  <c:v>32.173481456185101</c:v>
                </c:pt>
                <c:pt idx="43606">
                  <c:v>32.1736347938458</c:v>
                </c:pt>
                <c:pt idx="43607">
                  <c:v>32.173788131015598</c:v>
                </c:pt>
                <c:pt idx="43608">
                  <c:v>32.173941467694704</c:v>
                </c:pt>
                <c:pt idx="43609">
                  <c:v>32.174094803882902</c:v>
                </c:pt>
                <c:pt idx="43610">
                  <c:v>32.1742481395803</c:v>
                </c:pt>
                <c:pt idx="43611">
                  <c:v>32.174401474786997</c:v>
                </c:pt>
                <c:pt idx="43612">
                  <c:v>32.174554809502801</c:v>
                </c:pt>
                <c:pt idx="43613">
                  <c:v>32.174708143727798</c:v>
                </c:pt>
                <c:pt idx="43614">
                  <c:v>32.174861477462102</c:v>
                </c:pt>
                <c:pt idx="43615">
                  <c:v>32.175014810705498</c:v>
                </c:pt>
                <c:pt idx="43616">
                  <c:v>32.175168143458102</c:v>
                </c:pt>
                <c:pt idx="43617">
                  <c:v>32.175321475719997</c:v>
                </c:pt>
                <c:pt idx="43618">
                  <c:v>32.175474807491</c:v>
                </c:pt>
                <c:pt idx="43619">
                  <c:v>32.175628138771302</c:v>
                </c:pt>
                <c:pt idx="43620">
                  <c:v>32.175781469560697</c:v>
                </c:pt>
                <c:pt idx="43621">
                  <c:v>32.175934799859398</c:v>
                </c:pt>
                <c:pt idx="43622">
                  <c:v>32.176088129667299</c:v>
                </c:pt>
                <c:pt idx="43623">
                  <c:v>32.1762414589844</c:v>
                </c:pt>
                <c:pt idx="43624">
                  <c:v>32.1763947878107</c:v>
                </c:pt>
                <c:pt idx="43625">
                  <c:v>32.176548116146201</c:v>
                </c:pt>
                <c:pt idx="43626">
                  <c:v>32.176701443991</c:v>
                </c:pt>
                <c:pt idx="43627">
                  <c:v>32.176854771344999</c:v>
                </c:pt>
                <c:pt idx="43628">
                  <c:v>32.177008098208198</c:v>
                </c:pt>
                <c:pt idx="43629">
                  <c:v>32.177161424580603</c:v>
                </c:pt>
                <c:pt idx="43630">
                  <c:v>32.177314750462202</c:v>
                </c:pt>
                <c:pt idx="43631">
                  <c:v>32.177468075853099</c:v>
                </c:pt>
                <c:pt idx="43632">
                  <c:v>32.177621400753203</c:v>
                </c:pt>
                <c:pt idx="43633">
                  <c:v>32.1777747251626</c:v>
                </c:pt>
                <c:pt idx="43634">
                  <c:v>32.177928049081103</c:v>
                </c:pt>
                <c:pt idx="43635">
                  <c:v>32.178081372508899</c:v>
                </c:pt>
                <c:pt idx="43636">
                  <c:v>32.178234695446001</c:v>
                </c:pt>
                <c:pt idx="43637">
                  <c:v>32.178388017892203</c:v>
                </c:pt>
                <c:pt idx="43638">
                  <c:v>32.178541339847698</c:v>
                </c:pt>
                <c:pt idx="43639">
                  <c:v>32.178694661312498</c:v>
                </c:pt>
                <c:pt idx="43640">
                  <c:v>32.178847982286499</c:v>
                </c:pt>
                <c:pt idx="43641">
                  <c:v>32.179001302769699</c:v>
                </c:pt>
                <c:pt idx="43642">
                  <c:v>32.179154622762198</c:v>
                </c:pt>
                <c:pt idx="43643">
                  <c:v>32.179307942263897</c:v>
                </c:pt>
                <c:pt idx="43644">
                  <c:v>32.179461261274902</c:v>
                </c:pt>
                <c:pt idx="43645">
                  <c:v>32.1796145797951</c:v>
                </c:pt>
                <c:pt idx="43646">
                  <c:v>32.179767897824597</c:v>
                </c:pt>
                <c:pt idx="43647">
                  <c:v>32.179921215363301</c:v>
                </c:pt>
                <c:pt idx="43648">
                  <c:v>32.180074532411297</c:v>
                </c:pt>
                <c:pt idx="43649">
                  <c:v>32.180227848968499</c:v>
                </c:pt>
                <c:pt idx="43650">
                  <c:v>32.180381165035001</c:v>
                </c:pt>
                <c:pt idx="43651">
                  <c:v>32.180534480610703</c:v>
                </c:pt>
                <c:pt idx="43652">
                  <c:v>32.180687795695697</c:v>
                </c:pt>
                <c:pt idx="43653">
                  <c:v>32.180841110289997</c:v>
                </c:pt>
                <c:pt idx="43654">
                  <c:v>32.180994424393504</c:v>
                </c:pt>
                <c:pt idx="43655">
                  <c:v>32.181147738006302</c:v>
                </c:pt>
                <c:pt idx="43656">
                  <c:v>32.181301051128401</c:v>
                </c:pt>
                <c:pt idx="43657">
                  <c:v>32.181454363759698</c:v>
                </c:pt>
                <c:pt idx="43658">
                  <c:v>32.181607675900302</c:v>
                </c:pt>
                <c:pt idx="43659">
                  <c:v>32.181760987550199</c:v>
                </c:pt>
                <c:pt idx="43660">
                  <c:v>32.181914298709302</c:v>
                </c:pt>
                <c:pt idx="43661">
                  <c:v>32.182067609377803</c:v>
                </c:pt>
                <c:pt idx="43662">
                  <c:v>32.182220919555498</c:v>
                </c:pt>
                <c:pt idx="43663">
                  <c:v>32.182374229242399</c:v>
                </c:pt>
                <c:pt idx="43664">
                  <c:v>32.182527538438698</c:v>
                </c:pt>
                <c:pt idx="43665">
                  <c:v>32.182680847144198</c:v>
                </c:pt>
                <c:pt idx="43666">
                  <c:v>32.182834155358996</c:v>
                </c:pt>
                <c:pt idx="43667">
                  <c:v>32.182987463083101</c:v>
                </c:pt>
                <c:pt idx="43668">
                  <c:v>32.183140770316498</c:v>
                </c:pt>
                <c:pt idx="43669">
                  <c:v>32.183294077059202</c:v>
                </c:pt>
                <c:pt idx="43670">
                  <c:v>32.183447383311098</c:v>
                </c:pt>
                <c:pt idx="43671">
                  <c:v>32.183600689072399</c:v>
                </c:pt>
                <c:pt idx="43672">
                  <c:v>32.183753994342901</c:v>
                </c:pt>
                <c:pt idx="43673">
                  <c:v>32.183907299122701</c:v>
                </c:pt>
                <c:pt idx="43674">
                  <c:v>32.184060603411901</c:v>
                </c:pt>
                <c:pt idx="43675">
                  <c:v>32.1842139072103</c:v>
                </c:pt>
                <c:pt idx="43676">
                  <c:v>32.184367210517998</c:v>
                </c:pt>
                <c:pt idx="43677">
                  <c:v>32.184520513335002</c:v>
                </c:pt>
                <c:pt idx="43678">
                  <c:v>32.184673815661299</c:v>
                </c:pt>
                <c:pt idx="43679">
                  <c:v>32.184827117497001</c:v>
                </c:pt>
                <c:pt idx="43680">
                  <c:v>32.184980418841903</c:v>
                </c:pt>
                <c:pt idx="43681">
                  <c:v>32.185133719696097</c:v>
                </c:pt>
                <c:pt idx="43682">
                  <c:v>32.185287020059697</c:v>
                </c:pt>
                <c:pt idx="43683">
                  <c:v>32.185440319932503</c:v>
                </c:pt>
                <c:pt idx="43684">
                  <c:v>32.185593619314702</c:v>
                </c:pt>
                <c:pt idx="43685">
                  <c:v>32.1857469182061</c:v>
                </c:pt>
                <c:pt idx="43686">
                  <c:v>32.185900216606903</c:v>
                </c:pt>
                <c:pt idx="43687">
                  <c:v>32.186053514516999</c:v>
                </c:pt>
                <c:pt idx="43688">
                  <c:v>32.186206811936401</c:v>
                </c:pt>
                <c:pt idx="43689">
                  <c:v>32.186360108865202</c:v>
                </c:pt>
                <c:pt idx="43690">
                  <c:v>32.186513405303202</c:v>
                </c:pt>
                <c:pt idx="43691">
                  <c:v>32.186666701250601</c:v>
                </c:pt>
                <c:pt idx="43692">
                  <c:v>32.1868199967073</c:v>
                </c:pt>
                <c:pt idx="43693">
                  <c:v>32.186973291673297</c:v>
                </c:pt>
                <c:pt idx="43694">
                  <c:v>32.187126586148601</c:v>
                </c:pt>
                <c:pt idx="43695">
                  <c:v>32.187279880133303</c:v>
                </c:pt>
                <c:pt idx="43696">
                  <c:v>32.187433173627298</c:v>
                </c:pt>
                <c:pt idx="43697">
                  <c:v>32.187586466630698</c:v>
                </c:pt>
                <c:pt idx="43698">
                  <c:v>32.187739759143298</c:v>
                </c:pt>
                <c:pt idx="43699">
                  <c:v>32.187893051165297</c:v>
                </c:pt>
                <c:pt idx="43700">
                  <c:v>32.188046342696701</c:v>
                </c:pt>
                <c:pt idx="43701">
                  <c:v>32.188199633737298</c:v>
                </c:pt>
                <c:pt idx="43702">
                  <c:v>32.188352924287301</c:v>
                </c:pt>
                <c:pt idx="43703">
                  <c:v>32.188506214346702</c:v>
                </c:pt>
                <c:pt idx="43704">
                  <c:v>32.188659503915403</c:v>
                </c:pt>
                <c:pt idx="43705">
                  <c:v>32.188812792993403</c:v>
                </c:pt>
                <c:pt idx="43706">
                  <c:v>32.188966081580801</c:v>
                </c:pt>
                <c:pt idx="43707">
                  <c:v>32.189119369677499</c:v>
                </c:pt>
                <c:pt idx="43708">
                  <c:v>32.189272657283603</c:v>
                </c:pt>
                <c:pt idx="43709">
                  <c:v>32.189425944398998</c:v>
                </c:pt>
                <c:pt idx="43710">
                  <c:v>32.189579231023799</c:v>
                </c:pt>
                <c:pt idx="43711">
                  <c:v>32.1897325171579</c:v>
                </c:pt>
                <c:pt idx="43712">
                  <c:v>32.189885802801399</c:v>
                </c:pt>
                <c:pt idx="43713">
                  <c:v>32.190039087954297</c:v>
                </c:pt>
                <c:pt idx="43714">
                  <c:v>32.190192372616401</c:v>
                </c:pt>
                <c:pt idx="43715">
                  <c:v>32.190345656787997</c:v>
                </c:pt>
                <c:pt idx="43716">
                  <c:v>32.190498940468899</c:v>
                </c:pt>
                <c:pt idx="43717">
                  <c:v>32.1906522236592</c:v>
                </c:pt>
                <c:pt idx="43718">
                  <c:v>32.190805506358799</c:v>
                </c:pt>
                <c:pt idx="43719">
                  <c:v>32.190958788567798</c:v>
                </c:pt>
                <c:pt idx="43720">
                  <c:v>32.191112070286202</c:v>
                </c:pt>
                <c:pt idx="43721">
                  <c:v>32.191265351513998</c:v>
                </c:pt>
                <c:pt idx="43722">
                  <c:v>32.1914186322511</c:v>
                </c:pt>
                <c:pt idx="43723">
                  <c:v>32.191571912497501</c:v>
                </c:pt>
                <c:pt idx="43724">
                  <c:v>32.191725192253401</c:v>
                </c:pt>
                <c:pt idx="43725">
                  <c:v>32.191878471518599</c:v>
                </c:pt>
                <c:pt idx="43726">
                  <c:v>32.192031750293197</c:v>
                </c:pt>
                <c:pt idx="43727">
                  <c:v>32.1921850285772</c:v>
                </c:pt>
                <c:pt idx="43728">
                  <c:v>32.192338306370601</c:v>
                </c:pt>
                <c:pt idx="43729">
                  <c:v>32.192491583673302</c:v>
                </c:pt>
                <c:pt idx="43730">
                  <c:v>32.192644860485501</c:v>
                </c:pt>
                <c:pt idx="43731">
                  <c:v>32.192798136806999</c:v>
                </c:pt>
                <c:pt idx="43732">
                  <c:v>32.192951412637903</c:v>
                </c:pt>
                <c:pt idx="43733">
                  <c:v>32.193104687978099</c:v>
                </c:pt>
                <c:pt idx="43734">
                  <c:v>32.193257962827801</c:v>
                </c:pt>
                <c:pt idx="43735">
                  <c:v>32.193411237186901</c:v>
                </c:pt>
                <c:pt idx="43736">
                  <c:v>32.1935645110553</c:v>
                </c:pt>
                <c:pt idx="43737">
                  <c:v>32.193717784433197</c:v>
                </c:pt>
                <c:pt idx="43738">
                  <c:v>32.193871057320401</c:v>
                </c:pt>
                <c:pt idx="43739">
                  <c:v>32.194024329717102</c:v>
                </c:pt>
                <c:pt idx="43740">
                  <c:v>32.194177601623103</c:v>
                </c:pt>
                <c:pt idx="43741">
                  <c:v>32.194330873038503</c:v>
                </c:pt>
                <c:pt idx="43742">
                  <c:v>32.1944841439634</c:v>
                </c:pt>
                <c:pt idx="43743">
                  <c:v>32.194637414397597</c:v>
                </c:pt>
                <c:pt idx="43744">
                  <c:v>32.194790684341299</c:v>
                </c:pt>
                <c:pt idx="43745">
                  <c:v>32.194943953794301</c:v>
                </c:pt>
                <c:pt idx="43746">
                  <c:v>32.1950972227568</c:v>
                </c:pt>
                <c:pt idx="43747">
                  <c:v>32.195250491228599</c:v>
                </c:pt>
                <c:pt idx="43748">
                  <c:v>32.195403759209903</c:v>
                </c:pt>
                <c:pt idx="43749">
                  <c:v>32.195557026700598</c:v>
                </c:pt>
                <c:pt idx="43750">
                  <c:v>32.195710293700699</c:v>
                </c:pt>
                <c:pt idx="43751">
                  <c:v>32.195863560210199</c:v>
                </c:pt>
                <c:pt idx="43752">
                  <c:v>32.196016826229197</c:v>
                </c:pt>
                <c:pt idx="43753">
                  <c:v>32.196170091757502</c:v>
                </c:pt>
                <c:pt idx="43754">
                  <c:v>32.196323356795297</c:v>
                </c:pt>
                <c:pt idx="43755">
                  <c:v>32.196476621342498</c:v>
                </c:pt>
                <c:pt idx="43756">
                  <c:v>32.196629885399098</c:v>
                </c:pt>
                <c:pt idx="43757">
                  <c:v>32.196783148965203</c:v>
                </c:pt>
                <c:pt idx="43758">
                  <c:v>32.1969364120406</c:v>
                </c:pt>
                <c:pt idx="43759">
                  <c:v>32.197089674625502</c:v>
                </c:pt>
                <c:pt idx="43760">
                  <c:v>32.197242936719903</c:v>
                </c:pt>
                <c:pt idx="43761">
                  <c:v>32.197396198323602</c:v>
                </c:pt>
                <c:pt idx="43762">
                  <c:v>32.1975494594368</c:v>
                </c:pt>
                <c:pt idx="43763">
                  <c:v>32.197702720059397</c:v>
                </c:pt>
                <c:pt idx="43764">
                  <c:v>32.197855980191498</c:v>
                </c:pt>
                <c:pt idx="43765">
                  <c:v>32.198009239832999</c:v>
                </c:pt>
                <c:pt idx="43766">
                  <c:v>32.198162498983997</c:v>
                </c:pt>
                <c:pt idx="43767">
                  <c:v>32.198315757644302</c:v>
                </c:pt>
                <c:pt idx="43768">
                  <c:v>32.198469015814197</c:v>
                </c:pt>
                <c:pt idx="43769">
                  <c:v>32.198622273493399</c:v>
                </c:pt>
                <c:pt idx="43770">
                  <c:v>32.198775530682099</c:v>
                </c:pt>
                <c:pt idx="43771">
                  <c:v>32.198928787380297</c:v>
                </c:pt>
                <c:pt idx="43772">
                  <c:v>32.1990820435879</c:v>
                </c:pt>
                <c:pt idx="43773">
                  <c:v>32.199235299304902</c:v>
                </c:pt>
                <c:pt idx="43774">
                  <c:v>32.199388554531403</c:v>
                </c:pt>
                <c:pt idx="43775">
                  <c:v>32.199541809267402</c:v>
                </c:pt>
                <c:pt idx="43776">
                  <c:v>32.199695063512799</c:v>
                </c:pt>
                <c:pt idx="43777">
                  <c:v>32.199848317267701</c:v>
                </c:pt>
                <c:pt idx="43778">
                  <c:v>32.200001570532002</c:v>
                </c:pt>
                <c:pt idx="43779">
                  <c:v>32.200154823305802</c:v>
                </c:pt>
                <c:pt idx="43780">
                  <c:v>32.200308075589099</c:v>
                </c:pt>
                <c:pt idx="43781">
                  <c:v>32.200461327381802</c:v>
                </c:pt>
                <c:pt idx="43782">
                  <c:v>32.200614578683997</c:v>
                </c:pt>
                <c:pt idx="43783">
                  <c:v>32.200767829495597</c:v>
                </c:pt>
                <c:pt idx="43784">
                  <c:v>32.200921079816702</c:v>
                </c:pt>
                <c:pt idx="43785">
                  <c:v>32.201074329647298</c:v>
                </c:pt>
                <c:pt idx="43786">
                  <c:v>32.2012275789873</c:v>
                </c:pt>
                <c:pt idx="43787">
                  <c:v>32.2013808278368</c:v>
                </c:pt>
                <c:pt idx="43788">
                  <c:v>32.201534076195799</c:v>
                </c:pt>
                <c:pt idx="43789">
                  <c:v>32.201687324064302</c:v>
                </c:pt>
                <c:pt idx="43790">
                  <c:v>32.201840571442297</c:v>
                </c:pt>
                <c:pt idx="43791">
                  <c:v>32.201993818329697</c:v>
                </c:pt>
                <c:pt idx="43792">
                  <c:v>32.202147064726603</c:v>
                </c:pt>
                <c:pt idx="43793">
                  <c:v>32.202300310632999</c:v>
                </c:pt>
                <c:pt idx="43794">
                  <c:v>32.202453556048802</c:v>
                </c:pt>
                <c:pt idx="43795">
                  <c:v>32.202606800974202</c:v>
                </c:pt>
                <c:pt idx="43796">
                  <c:v>32.202760045409001</c:v>
                </c:pt>
                <c:pt idx="43797">
                  <c:v>32.202913289353297</c:v>
                </c:pt>
                <c:pt idx="43798">
                  <c:v>32.203066532807199</c:v>
                </c:pt>
                <c:pt idx="43799">
                  <c:v>32.203219775770499</c:v>
                </c:pt>
                <c:pt idx="43800">
                  <c:v>32.203373018243298</c:v>
                </c:pt>
                <c:pt idx="43801">
                  <c:v>32.203526260225502</c:v>
                </c:pt>
                <c:pt idx="43802">
                  <c:v>32.203679501717303</c:v>
                </c:pt>
                <c:pt idx="43803">
                  <c:v>32.203832742718603</c:v>
                </c:pt>
                <c:pt idx="43804">
                  <c:v>32.203985983229401</c:v>
                </c:pt>
                <c:pt idx="43805">
                  <c:v>32.204139223249697</c:v>
                </c:pt>
                <c:pt idx="43806">
                  <c:v>32.204292462779499</c:v>
                </c:pt>
                <c:pt idx="43807">
                  <c:v>32.204445701818699</c:v>
                </c:pt>
                <c:pt idx="43808">
                  <c:v>32.204598940367497</c:v>
                </c:pt>
                <c:pt idx="43809">
                  <c:v>32.2047521784258</c:v>
                </c:pt>
                <c:pt idx="43810">
                  <c:v>32.204905415993601</c:v>
                </c:pt>
                <c:pt idx="43811">
                  <c:v>32.2050586530709</c:v>
                </c:pt>
                <c:pt idx="43812">
                  <c:v>32.205211889657797</c:v>
                </c:pt>
                <c:pt idx="43813">
                  <c:v>32.205365125754099</c:v>
                </c:pt>
                <c:pt idx="43814">
                  <c:v>32.205518361359999</c:v>
                </c:pt>
                <c:pt idx="43815">
                  <c:v>32.205671596475298</c:v>
                </c:pt>
                <c:pt idx="43816">
                  <c:v>32.205824831100202</c:v>
                </c:pt>
                <c:pt idx="43817">
                  <c:v>32.205978065234603</c:v>
                </c:pt>
                <c:pt idx="43818">
                  <c:v>32.206131298878603</c:v>
                </c:pt>
                <c:pt idx="43819">
                  <c:v>32.206284532032001</c:v>
                </c:pt>
                <c:pt idx="43820">
                  <c:v>32.206437764695004</c:v>
                </c:pt>
                <c:pt idx="43821">
                  <c:v>32.206590996867497</c:v>
                </c:pt>
                <c:pt idx="43822">
                  <c:v>32.206744228549503</c:v>
                </c:pt>
                <c:pt idx="43823">
                  <c:v>32.206897459741</c:v>
                </c:pt>
                <c:pt idx="43824">
                  <c:v>32.207050690442102</c:v>
                </c:pt>
                <c:pt idx="43825">
                  <c:v>32.207203920652702</c:v>
                </c:pt>
                <c:pt idx="43826">
                  <c:v>32.2073571503729</c:v>
                </c:pt>
                <c:pt idx="43827">
                  <c:v>32.207510379602603</c:v>
                </c:pt>
                <c:pt idx="43828">
                  <c:v>32.207663608341797</c:v>
                </c:pt>
                <c:pt idx="43829">
                  <c:v>32.207816836590503</c:v>
                </c:pt>
                <c:pt idx="43830">
                  <c:v>32.2079700643488</c:v>
                </c:pt>
                <c:pt idx="43831">
                  <c:v>32.208123291616701</c:v>
                </c:pt>
                <c:pt idx="43832">
                  <c:v>32.208276518394001</c:v>
                </c:pt>
                <c:pt idx="43833">
                  <c:v>32.208429744680998</c:v>
                </c:pt>
                <c:pt idx="43834">
                  <c:v>32.208582970477401</c:v>
                </c:pt>
                <c:pt idx="43835">
                  <c:v>32.208736195783402</c:v>
                </c:pt>
                <c:pt idx="43836">
                  <c:v>32.208889420599</c:v>
                </c:pt>
                <c:pt idx="43837">
                  <c:v>32.209042644924097</c:v>
                </c:pt>
                <c:pt idx="43838">
                  <c:v>32.209195868758798</c:v>
                </c:pt>
                <c:pt idx="43839">
                  <c:v>32.209349092102997</c:v>
                </c:pt>
                <c:pt idx="43840">
                  <c:v>32.209502314956801</c:v>
                </c:pt>
                <c:pt idx="43841">
                  <c:v>32.209655537320103</c:v>
                </c:pt>
                <c:pt idx="43842">
                  <c:v>32.209808759193002</c:v>
                </c:pt>
                <c:pt idx="43843">
                  <c:v>32.2099619805754</c:v>
                </c:pt>
                <c:pt idx="43844">
                  <c:v>32.210115201467403</c:v>
                </c:pt>
                <c:pt idx="43845">
                  <c:v>32.210268421869003</c:v>
                </c:pt>
                <c:pt idx="43846">
                  <c:v>32.210421641780101</c:v>
                </c:pt>
                <c:pt idx="43847">
                  <c:v>32.210574861200897</c:v>
                </c:pt>
                <c:pt idx="43848">
                  <c:v>32.210728080131098</c:v>
                </c:pt>
                <c:pt idx="43849">
                  <c:v>32.210881298571003</c:v>
                </c:pt>
                <c:pt idx="43850">
                  <c:v>32.2110345165204</c:v>
                </c:pt>
                <c:pt idx="43851">
                  <c:v>32.211187733979401</c:v>
                </c:pt>
                <c:pt idx="43852">
                  <c:v>32.2113409509479</c:v>
                </c:pt>
                <c:pt idx="43853">
                  <c:v>32.211494167425997</c:v>
                </c:pt>
                <c:pt idx="43854">
                  <c:v>32.211647383413698</c:v>
                </c:pt>
                <c:pt idx="43855">
                  <c:v>32.211800598910997</c:v>
                </c:pt>
                <c:pt idx="43856">
                  <c:v>32.211953813917901</c:v>
                </c:pt>
                <c:pt idx="43857">
                  <c:v>32.212107028434303</c:v>
                </c:pt>
                <c:pt idx="43858">
                  <c:v>32.212260242460403</c:v>
                </c:pt>
                <c:pt idx="43859">
                  <c:v>32.212413455996</c:v>
                </c:pt>
                <c:pt idx="43860">
                  <c:v>32.212566669041202</c:v>
                </c:pt>
                <c:pt idx="43861">
                  <c:v>32.212719881596001</c:v>
                </c:pt>
                <c:pt idx="43862">
                  <c:v>32.212873093660399</c:v>
                </c:pt>
                <c:pt idx="43863">
                  <c:v>32.213026305234301</c:v>
                </c:pt>
                <c:pt idx="43864">
                  <c:v>32.213179516317901</c:v>
                </c:pt>
                <c:pt idx="43865">
                  <c:v>32.213332726911098</c:v>
                </c:pt>
                <c:pt idx="43866">
                  <c:v>32.2134859370138</c:v>
                </c:pt>
                <c:pt idx="43867">
                  <c:v>32.2136391466262</c:v>
                </c:pt>
                <c:pt idx="43868">
                  <c:v>32.213792355748097</c:v>
                </c:pt>
                <c:pt idx="43869">
                  <c:v>32.213945564379699</c:v>
                </c:pt>
                <c:pt idx="43870">
                  <c:v>32.214098772520799</c:v>
                </c:pt>
                <c:pt idx="43871">
                  <c:v>32.214251980171603</c:v>
                </c:pt>
                <c:pt idx="43872">
                  <c:v>32.214405187331899</c:v>
                </c:pt>
                <c:pt idx="43873">
                  <c:v>32.214558394001898</c:v>
                </c:pt>
                <c:pt idx="43874">
                  <c:v>32.214711600181502</c:v>
                </c:pt>
                <c:pt idx="43875">
                  <c:v>32.214864805870697</c:v>
                </c:pt>
                <c:pt idx="43876">
                  <c:v>32.215018011069503</c:v>
                </c:pt>
                <c:pt idx="43877">
                  <c:v>32.2151712157779</c:v>
                </c:pt>
                <c:pt idx="43878">
                  <c:v>32.215324419995902</c:v>
                </c:pt>
                <c:pt idx="43879">
                  <c:v>32.215477623723501</c:v>
                </c:pt>
                <c:pt idx="43880">
                  <c:v>32.215630826960798</c:v>
                </c:pt>
                <c:pt idx="43881">
                  <c:v>32.215784029707699</c:v>
                </c:pt>
                <c:pt idx="43882">
                  <c:v>32.215937231964197</c:v>
                </c:pt>
                <c:pt idx="43883">
                  <c:v>32.216090433730301</c:v>
                </c:pt>
                <c:pt idx="43884">
                  <c:v>32.216243635006002</c:v>
                </c:pt>
                <c:pt idx="43885">
                  <c:v>32.2163968357914</c:v>
                </c:pt>
                <c:pt idx="43886">
                  <c:v>32.216550036086403</c:v>
                </c:pt>
                <c:pt idx="43887">
                  <c:v>32.216703235891003</c:v>
                </c:pt>
                <c:pt idx="43888">
                  <c:v>32.216856435205301</c:v>
                </c:pt>
                <c:pt idx="43889">
                  <c:v>32.217009634029203</c:v>
                </c:pt>
                <c:pt idx="43890">
                  <c:v>32.217162832362703</c:v>
                </c:pt>
                <c:pt idx="43891">
                  <c:v>32.2173160302059</c:v>
                </c:pt>
                <c:pt idx="43892">
                  <c:v>32.217469227558702</c:v>
                </c:pt>
                <c:pt idx="43893">
                  <c:v>32.217622424421101</c:v>
                </c:pt>
                <c:pt idx="43894">
                  <c:v>32.217775620793198</c:v>
                </c:pt>
                <c:pt idx="43895">
                  <c:v>32.217928816674899</c:v>
                </c:pt>
                <c:pt idx="43896">
                  <c:v>32.218082012066198</c:v>
                </c:pt>
                <c:pt idx="43897">
                  <c:v>32.218235206967201</c:v>
                </c:pt>
                <c:pt idx="43898">
                  <c:v>32.218388401377901</c:v>
                </c:pt>
                <c:pt idx="43899">
                  <c:v>32.218541595298198</c:v>
                </c:pt>
                <c:pt idx="43900">
                  <c:v>32.218694788728101</c:v>
                </c:pt>
                <c:pt idx="43901">
                  <c:v>32.2188479816677</c:v>
                </c:pt>
                <c:pt idx="43902">
                  <c:v>32.219001174116997</c:v>
                </c:pt>
                <c:pt idx="43903">
                  <c:v>32.219154366075898</c:v>
                </c:pt>
                <c:pt idx="43904">
                  <c:v>32.219307557544397</c:v>
                </c:pt>
                <c:pt idx="43905">
                  <c:v>32.2194607485226</c:v>
                </c:pt>
                <c:pt idx="43906">
                  <c:v>32.2196139390105</c:v>
                </c:pt>
                <c:pt idx="43907">
                  <c:v>32.219767129007998</c:v>
                </c:pt>
                <c:pt idx="43908">
                  <c:v>32.2199203185152</c:v>
                </c:pt>
                <c:pt idx="43909">
                  <c:v>32.220073507532099</c:v>
                </c:pt>
                <c:pt idx="43910">
                  <c:v>32.220226696058603</c:v>
                </c:pt>
                <c:pt idx="43911">
                  <c:v>32.220379884094797</c:v>
                </c:pt>
                <c:pt idx="43912">
                  <c:v>32.220533071640602</c:v>
                </c:pt>
                <c:pt idx="43913">
                  <c:v>32.220686258696198</c:v>
                </c:pt>
                <c:pt idx="43914">
                  <c:v>32.220839445261397</c:v>
                </c:pt>
                <c:pt idx="43915">
                  <c:v>32.220992631336202</c:v>
                </c:pt>
                <c:pt idx="43916">
                  <c:v>32.221145816920803</c:v>
                </c:pt>
                <c:pt idx="43917">
                  <c:v>32.221299002015002</c:v>
                </c:pt>
                <c:pt idx="43918">
                  <c:v>32.221452186618897</c:v>
                </c:pt>
                <c:pt idx="43919">
                  <c:v>32.221605370732497</c:v>
                </c:pt>
                <c:pt idx="43920">
                  <c:v>32.221758554355702</c:v>
                </c:pt>
                <c:pt idx="43921">
                  <c:v>32.221911737488703</c:v>
                </c:pt>
                <c:pt idx="43922">
                  <c:v>32.222064920131302</c:v>
                </c:pt>
                <c:pt idx="43923">
                  <c:v>32.222218102283598</c:v>
                </c:pt>
                <c:pt idx="43924">
                  <c:v>32.222371283945598</c:v>
                </c:pt>
                <c:pt idx="43925">
                  <c:v>32.222524465117203</c:v>
                </c:pt>
                <c:pt idx="43926">
                  <c:v>32.222677645798598</c:v>
                </c:pt>
                <c:pt idx="43927">
                  <c:v>32.222830825989703</c:v>
                </c:pt>
                <c:pt idx="43928">
                  <c:v>32.2229840056904</c:v>
                </c:pt>
                <c:pt idx="43929">
                  <c:v>32.223137184900899</c:v>
                </c:pt>
                <c:pt idx="43930">
                  <c:v>32.223290363620997</c:v>
                </c:pt>
                <c:pt idx="43931">
                  <c:v>32.223443541850898</c:v>
                </c:pt>
                <c:pt idx="43932">
                  <c:v>32.223596719590397</c:v>
                </c:pt>
                <c:pt idx="43933">
                  <c:v>32.223749896839699</c:v>
                </c:pt>
                <c:pt idx="43934">
                  <c:v>32.223903073598599</c:v>
                </c:pt>
                <c:pt idx="43935">
                  <c:v>32.224056249867203</c:v>
                </c:pt>
                <c:pt idx="43936">
                  <c:v>32.224209425645597</c:v>
                </c:pt>
                <c:pt idx="43937">
                  <c:v>32.224362600933702</c:v>
                </c:pt>
                <c:pt idx="43938">
                  <c:v>32.224515775731398</c:v>
                </c:pt>
                <c:pt idx="43939">
                  <c:v>32.224668950038897</c:v>
                </c:pt>
                <c:pt idx="43940">
                  <c:v>32.2248221238561</c:v>
                </c:pt>
                <c:pt idx="43941">
                  <c:v>32.224975297183001</c:v>
                </c:pt>
                <c:pt idx="43942">
                  <c:v>32.225128470019598</c:v>
                </c:pt>
                <c:pt idx="43943">
                  <c:v>32.225281642365999</c:v>
                </c:pt>
                <c:pt idx="43944">
                  <c:v>32.225434814221998</c:v>
                </c:pt>
                <c:pt idx="43945">
                  <c:v>32.225587985587801</c:v>
                </c:pt>
                <c:pt idx="43946">
                  <c:v>32.2257411564633</c:v>
                </c:pt>
                <c:pt idx="43947">
                  <c:v>32.225894326848497</c:v>
                </c:pt>
                <c:pt idx="43948">
                  <c:v>32.226047496743497</c:v>
                </c:pt>
                <c:pt idx="43949">
                  <c:v>32.226200666148102</c:v>
                </c:pt>
                <c:pt idx="43950">
                  <c:v>32.226353835062497</c:v>
                </c:pt>
                <c:pt idx="43951">
                  <c:v>32.226507003486603</c:v>
                </c:pt>
                <c:pt idx="43952">
                  <c:v>32.226660171420498</c:v>
                </c:pt>
                <c:pt idx="43953">
                  <c:v>32.226813338864098</c:v>
                </c:pt>
                <c:pt idx="43954">
                  <c:v>32.226966505817401</c:v>
                </c:pt>
                <c:pt idx="43955">
                  <c:v>32.227119672280502</c:v>
                </c:pt>
                <c:pt idx="43956">
                  <c:v>32.227272838253299</c:v>
                </c:pt>
                <c:pt idx="43957">
                  <c:v>32.2274260037358</c:v>
                </c:pt>
                <c:pt idx="43958">
                  <c:v>32.227579168728099</c:v>
                </c:pt>
                <c:pt idx="43959">
                  <c:v>32.227732333230101</c:v>
                </c:pt>
                <c:pt idx="43960">
                  <c:v>32.2278854972419</c:v>
                </c:pt>
                <c:pt idx="43961">
                  <c:v>32.228038660763403</c:v>
                </c:pt>
                <c:pt idx="43962">
                  <c:v>32.228191823794603</c:v>
                </c:pt>
                <c:pt idx="43963">
                  <c:v>32.2283449863356</c:v>
                </c:pt>
                <c:pt idx="43964">
                  <c:v>32.228498148386301</c:v>
                </c:pt>
                <c:pt idx="43965">
                  <c:v>32.228651309946798</c:v>
                </c:pt>
                <c:pt idx="43966">
                  <c:v>32.228804471017099</c:v>
                </c:pt>
                <c:pt idx="43967">
                  <c:v>32.228957631597098</c:v>
                </c:pt>
                <c:pt idx="43968">
                  <c:v>32.2291107916869</c:v>
                </c:pt>
                <c:pt idx="43969">
                  <c:v>32.229263951286399</c:v>
                </c:pt>
                <c:pt idx="43970">
                  <c:v>32.229417110395701</c:v>
                </c:pt>
                <c:pt idx="43971">
                  <c:v>32.229570269014701</c:v>
                </c:pt>
                <c:pt idx="43972">
                  <c:v>32.229723427143497</c:v>
                </c:pt>
                <c:pt idx="43973">
                  <c:v>32.229876584782097</c:v>
                </c:pt>
                <c:pt idx="43974">
                  <c:v>32.230029741930402</c:v>
                </c:pt>
                <c:pt idx="43975">
                  <c:v>32.230182898588502</c:v>
                </c:pt>
                <c:pt idx="43976">
                  <c:v>32.2303360547563</c:v>
                </c:pt>
                <c:pt idx="43977">
                  <c:v>32.230489210434001</c:v>
                </c:pt>
                <c:pt idx="43978">
                  <c:v>32.230642365621399</c:v>
                </c:pt>
                <c:pt idx="43979">
                  <c:v>32.230795520318502</c:v>
                </c:pt>
                <c:pt idx="43980">
                  <c:v>32.2309486745255</c:v>
                </c:pt>
                <c:pt idx="43981">
                  <c:v>32.231101828242203</c:v>
                </c:pt>
                <c:pt idx="43982">
                  <c:v>32.231254981468702</c:v>
                </c:pt>
                <c:pt idx="43983">
                  <c:v>32.231408134204997</c:v>
                </c:pt>
                <c:pt idx="43984">
                  <c:v>32.231561286451097</c:v>
                </c:pt>
                <c:pt idx="43985">
                  <c:v>32.2317144382069</c:v>
                </c:pt>
                <c:pt idx="43986">
                  <c:v>32.2318675894726</c:v>
                </c:pt>
                <c:pt idx="43987">
                  <c:v>32.232020740247997</c:v>
                </c:pt>
                <c:pt idx="43988">
                  <c:v>32.232173890533197</c:v>
                </c:pt>
                <c:pt idx="43989">
                  <c:v>32.232327040328201</c:v>
                </c:pt>
                <c:pt idx="43990">
                  <c:v>32.232480189632902</c:v>
                </c:pt>
                <c:pt idx="43991">
                  <c:v>32.232633338447499</c:v>
                </c:pt>
                <c:pt idx="43992">
                  <c:v>32.2327864867719</c:v>
                </c:pt>
                <c:pt idx="43993">
                  <c:v>32.232939634606097</c:v>
                </c:pt>
                <c:pt idx="43994">
                  <c:v>32.233092781949999</c:v>
                </c:pt>
                <c:pt idx="43995">
                  <c:v>32.233245928803797</c:v>
                </c:pt>
                <c:pt idx="43996">
                  <c:v>32.233399075167299</c:v>
                </c:pt>
                <c:pt idx="43997">
                  <c:v>32.233552221040704</c:v>
                </c:pt>
                <c:pt idx="43998">
                  <c:v>32.233705366423798</c:v>
                </c:pt>
                <c:pt idx="43999">
                  <c:v>32.233858511316797</c:v>
                </c:pt>
                <c:pt idx="44000">
                  <c:v>32.234011655719598</c:v>
                </c:pt>
                <c:pt idx="44001">
                  <c:v>32.234164799632197</c:v>
                </c:pt>
                <c:pt idx="44002">
                  <c:v>32.234317943054499</c:v>
                </c:pt>
                <c:pt idx="44003">
                  <c:v>32.234471085986698</c:v>
                </c:pt>
                <c:pt idx="44004">
                  <c:v>32.2346242284288</c:v>
                </c:pt>
                <c:pt idx="44005">
                  <c:v>32.234777370380598</c:v>
                </c:pt>
                <c:pt idx="44006">
                  <c:v>32.234930511842201</c:v>
                </c:pt>
                <c:pt idx="44007">
                  <c:v>32.235083652813699</c:v>
                </c:pt>
                <c:pt idx="44008">
                  <c:v>32.235236793294902</c:v>
                </c:pt>
                <c:pt idx="44009">
                  <c:v>32.235389933286001</c:v>
                </c:pt>
                <c:pt idx="44010">
                  <c:v>32.235543072787003</c:v>
                </c:pt>
                <c:pt idx="44011">
                  <c:v>32.235696211797702</c:v>
                </c:pt>
                <c:pt idx="44012">
                  <c:v>32.235849350318297</c:v>
                </c:pt>
                <c:pt idx="44013">
                  <c:v>32.236002488348603</c:v>
                </c:pt>
                <c:pt idx="44014">
                  <c:v>32.236155625888898</c:v>
                </c:pt>
                <c:pt idx="44015">
                  <c:v>32.236308762938897</c:v>
                </c:pt>
                <c:pt idx="44016">
                  <c:v>32.236461899498799</c:v>
                </c:pt>
                <c:pt idx="44017">
                  <c:v>32.236615035568498</c:v>
                </c:pt>
                <c:pt idx="44018">
                  <c:v>32.236768171148</c:v>
                </c:pt>
                <c:pt idx="44019">
                  <c:v>32.236921306237399</c:v>
                </c:pt>
                <c:pt idx="44020">
                  <c:v>32.237074440836601</c:v>
                </c:pt>
                <c:pt idx="44021">
                  <c:v>32.237227574945699</c:v>
                </c:pt>
                <c:pt idx="44022">
                  <c:v>32.237380708564601</c:v>
                </c:pt>
                <c:pt idx="44023">
                  <c:v>32.237533841693299</c:v>
                </c:pt>
                <c:pt idx="44024">
                  <c:v>32.237686974331901</c:v>
                </c:pt>
                <c:pt idx="44025">
                  <c:v>32.237840106480398</c:v>
                </c:pt>
                <c:pt idx="44026">
                  <c:v>32.2379932381386</c:v>
                </c:pt>
                <c:pt idx="44027">
                  <c:v>32.238146369306698</c:v>
                </c:pt>
                <c:pt idx="44028">
                  <c:v>32.238299499984699</c:v>
                </c:pt>
                <c:pt idx="44029">
                  <c:v>32.238452630172503</c:v>
                </c:pt>
                <c:pt idx="44030">
                  <c:v>32.238605759870197</c:v>
                </c:pt>
                <c:pt idx="44031">
                  <c:v>32.238758889077701</c:v>
                </c:pt>
                <c:pt idx="44032">
                  <c:v>32.238912017795101</c:v>
                </c:pt>
                <c:pt idx="44033">
                  <c:v>32.239065146022398</c:v>
                </c:pt>
                <c:pt idx="44034">
                  <c:v>32.239218273759498</c:v>
                </c:pt>
                <c:pt idx="44035">
                  <c:v>32.239371401006402</c:v>
                </c:pt>
                <c:pt idx="44036">
                  <c:v>32.239524527763301</c:v>
                </c:pt>
                <c:pt idx="44037">
                  <c:v>32.239677654029997</c:v>
                </c:pt>
                <c:pt idx="44038">
                  <c:v>32.239830779806503</c:v>
                </c:pt>
                <c:pt idx="44039">
                  <c:v>32.239983905092899</c:v>
                </c:pt>
                <c:pt idx="44040">
                  <c:v>32.240137029889198</c:v>
                </c:pt>
                <c:pt idx="44041">
                  <c:v>32.240290154195399</c:v>
                </c:pt>
                <c:pt idx="44042">
                  <c:v>32.240443278011398</c:v>
                </c:pt>
                <c:pt idx="44043">
                  <c:v>32.240596401337299</c:v>
                </c:pt>
                <c:pt idx="44044">
                  <c:v>32.240749524173097</c:v>
                </c:pt>
                <c:pt idx="44045">
                  <c:v>32.240902646518798</c:v>
                </c:pt>
                <c:pt idx="44046">
                  <c:v>32.241055768374302</c:v>
                </c:pt>
                <c:pt idx="44047">
                  <c:v>32.241208889739703</c:v>
                </c:pt>
                <c:pt idx="44048">
                  <c:v>32.241362010614999</c:v>
                </c:pt>
                <c:pt idx="44049">
                  <c:v>32.241515131000199</c:v>
                </c:pt>
                <c:pt idx="44050">
                  <c:v>32.241668250895302</c:v>
                </c:pt>
                <c:pt idx="44051">
                  <c:v>32.241821370300201</c:v>
                </c:pt>
                <c:pt idx="44052">
                  <c:v>32.241974489215004</c:v>
                </c:pt>
                <c:pt idx="44053">
                  <c:v>32.242127607639802</c:v>
                </c:pt>
                <c:pt idx="44054">
                  <c:v>32.242280725574403</c:v>
                </c:pt>
                <c:pt idx="44055">
                  <c:v>32.242433843018901</c:v>
                </c:pt>
                <c:pt idx="44056">
                  <c:v>32.242586959973302</c:v>
                </c:pt>
                <c:pt idx="44057">
                  <c:v>32.242740076437599</c:v>
                </c:pt>
                <c:pt idx="44058">
                  <c:v>32.242893192411799</c:v>
                </c:pt>
                <c:pt idx="44059">
                  <c:v>32.243046307895902</c:v>
                </c:pt>
                <c:pt idx="44060">
                  <c:v>32.243199422889901</c:v>
                </c:pt>
                <c:pt idx="44061">
                  <c:v>32.243352537393797</c:v>
                </c:pt>
                <c:pt idx="44062">
                  <c:v>32.243505651407602</c:v>
                </c:pt>
                <c:pt idx="44063">
                  <c:v>32.243658764931297</c:v>
                </c:pt>
                <c:pt idx="44064">
                  <c:v>32.243811877964902</c:v>
                </c:pt>
                <c:pt idx="44065">
                  <c:v>32.243964990508402</c:v>
                </c:pt>
                <c:pt idx="44066">
                  <c:v>32.244118102561799</c:v>
                </c:pt>
                <c:pt idx="44067">
                  <c:v>32.244271214125099</c:v>
                </c:pt>
                <c:pt idx="44068">
                  <c:v>32.244424325198402</c:v>
                </c:pt>
                <c:pt idx="44069">
                  <c:v>32.244577435781601</c:v>
                </c:pt>
                <c:pt idx="44070">
                  <c:v>32.244730545874603</c:v>
                </c:pt>
                <c:pt idx="44071">
                  <c:v>32.244883655477601</c:v>
                </c:pt>
                <c:pt idx="44072">
                  <c:v>32.245036764590502</c:v>
                </c:pt>
                <c:pt idx="44073">
                  <c:v>32.245189873213398</c:v>
                </c:pt>
                <c:pt idx="44074">
                  <c:v>32.245342981346099</c:v>
                </c:pt>
                <c:pt idx="44075">
                  <c:v>32.245496088988801</c:v>
                </c:pt>
                <c:pt idx="44076">
                  <c:v>32.2456491961414</c:v>
                </c:pt>
                <c:pt idx="44077">
                  <c:v>32.245802302803902</c:v>
                </c:pt>
                <c:pt idx="44078">
                  <c:v>32.2459554089764</c:v>
                </c:pt>
                <c:pt idx="44079">
                  <c:v>32.2461085146588</c:v>
                </c:pt>
                <c:pt idx="44080">
                  <c:v>32.246261619851097</c:v>
                </c:pt>
                <c:pt idx="44081">
                  <c:v>32.246414724553397</c:v>
                </c:pt>
                <c:pt idx="44082">
                  <c:v>32.246567828765599</c:v>
                </c:pt>
                <c:pt idx="44083">
                  <c:v>32.246720932487698</c:v>
                </c:pt>
                <c:pt idx="44084">
                  <c:v>32.246874035719699</c:v>
                </c:pt>
                <c:pt idx="44085">
                  <c:v>32.247027138461704</c:v>
                </c:pt>
                <c:pt idx="44086">
                  <c:v>32.247180240713703</c:v>
                </c:pt>
                <c:pt idx="44087">
                  <c:v>32.247333342475599</c:v>
                </c:pt>
                <c:pt idx="44088">
                  <c:v>32.247486443747398</c:v>
                </c:pt>
                <c:pt idx="44089">
                  <c:v>32.2476395445292</c:v>
                </c:pt>
                <c:pt idx="44090">
                  <c:v>32.247792644820898</c:v>
                </c:pt>
                <c:pt idx="44091">
                  <c:v>32.247945744622498</c:v>
                </c:pt>
                <c:pt idx="44092">
                  <c:v>32.248098843934201</c:v>
                </c:pt>
                <c:pt idx="44093">
                  <c:v>32.248251942755701</c:v>
                </c:pt>
                <c:pt idx="44094">
                  <c:v>32.248405041087302</c:v>
                </c:pt>
                <c:pt idx="44095">
                  <c:v>32.248558138928701</c:v>
                </c:pt>
                <c:pt idx="44096">
                  <c:v>32.248711236280201</c:v>
                </c:pt>
                <c:pt idx="44097">
                  <c:v>32.248864333141597</c:v>
                </c:pt>
                <c:pt idx="44098">
                  <c:v>32.249017429512897</c:v>
                </c:pt>
                <c:pt idx="44099">
                  <c:v>32.249170525394199</c:v>
                </c:pt>
                <c:pt idx="44100">
                  <c:v>32.249323620785503</c:v>
                </c:pt>
                <c:pt idx="44101">
                  <c:v>32.249476715686697</c:v>
                </c:pt>
                <c:pt idx="44102">
                  <c:v>32.2496298100979</c:v>
                </c:pt>
                <c:pt idx="44103">
                  <c:v>32.249782904019099</c:v>
                </c:pt>
                <c:pt idx="44104">
                  <c:v>32.249935997450301</c:v>
                </c:pt>
                <c:pt idx="44105">
                  <c:v>32.250089090391398</c:v>
                </c:pt>
                <c:pt idx="44106">
                  <c:v>32.250242182842399</c:v>
                </c:pt>
                <c:pt idx="44107">
                  <c:v>32.250395274803502</c:v>
                </c:pt>
                <c:pt idx="44108">
                  <c:v>32.250548366274501</c:v>
                </c:pt>
                <c:pt idx="44109">
                  <c:v>32.250701457255502</c:v>
                </c:pt>
                <c:pt idx="44110">
                  <c:v>32.250854547746499</c:v>
                </c:pt>
                <c:pt idx="44111">
                  <c:v>32.251007637747499</c:v>
                </c:pt>
                <c:pt idx="44112">
                  <c:v>32.251160727258402</c:v>
                </c:pt>
                <c:pt idx="44113">
                  <c:v>32.251313816279399</c:v>
                </c:pt>
                <c:pt idx="44114">
                  <c:v>32.2514669048103</c:v>
                </c:pt>
                <c:pt idx="44115">
                  <c:v>32.251619992851197</c:v>
                </c:pt>
                <c:pt idx="44116">
                  <c:v>32.251773080402103</c:v>
                </c:pt>
                <c:pt idx="44117">
                  <c:v>32.251926167462997</c:v>
                </c:pt>
                <c:pt idx="44118">
                  <c:v>32.252079254033802</c:v>
                </c:pt>
                <c:pt idx="44119">
                  <c:v>32.252232340114702</c:v>
                </c:pt>
                <c:pt idx="44120">
                  <c:v>32.252385425705597</c:v>
                </c:pt>
                <c:pt idx="44121">
                  <c:v>32.252538510806403</c:v>
                </c:pt>
                <c:pt idx="44122">
                  <c:v>32.252691595417303</c:v>
                </c:pt>
                <c:pt idx="44123">
                  <c:v>32.2528446795381</c:v>
                </c:pt>
                <c:pt idx="44124">
                  <c:v>32.252997763168899</c:v>
                </c:pt>
                <c:pt idx="44125">
                  <c:v>32.253150846309801</c:v>
                </c:pt>
                <c:pt idx="44126">
                  <c:v>32.253303928960598</c:v>
                </c:pt>
                <c:pt idx="44127">
                  <c:v>32.253457011121498</c:v>
                </c:pt>
                <c:pt idx="44128">
                  <c:v>32.2536100927924</c:v>
                </c:pt>
                <c:pt idx="44129">
                  <c:v>32.253763173973198</c:v>
                </c:pt>
                <c:pt idx="44130">
                  <c:v>32.253916254664098</c:v>
                </c:pt>
                <c:pt idx="44131">
                  <c:v>32.254069334865001</c:v>
                </c:pt>
                <c:pt idx="44132">
                  <c:v>32.254222414575899</c:v>
                </c:pt>
                <c:pt idx="44133">
                  <c:v>32.2543754937968</c:v>
                </c:pt>
                <c:pt idx="44134">
                  <c:v>32.254528572527803</c:v>
                </c:pt>
                <c:pt idx="44135">
                  <c:v>32.254681650768703</c:v>
                </c:pt>
                <c:pt idx="44136">
                  <c:v>32.254834728519697</c:v>
                </c:pt>
                <c:pt idx="44137">
                  <c:v>32.254987805780701</c:v>
                </c:pt>
                <c:pt idx="44138">
                  <c:v>32.2551408825517</c:v>
                </c:pt>
                <c:pt idx="44139">
                  <c:v>32.255293958832702</c:v>
                </c:pt>
                <c:pt idx="44140">
                  <c:v>32.255447034623799</c:v>
                </c:pt>
                <c:pt idx="44141">
                  <c:v>32.255600109924899</c:v>
                </c:pt>
                <c:pt idx="44142">
                  <c:v>32.255753184736001</c:v>
                </c:pt>
                <c:pt idx="44143">
                  <c:v>32.255906259057198</c:v>
                </c:pt>
                <c:pt idx="44144">
                  <c:v>32.256059332888398</c:v>
                </c:pt>
                <c:pt idx="44145">
                  <c:v>32.256212406229601</c:v>
                </c:pt>
                <c:pt idx="44146">
                  <c:v>32.256365479080799</c:v>
                </c:pt>
                <c:pt idx="44147">
                  <c:v>32.256518551442099</c:v>
                </c:pt>
                <c:pt idx="44148">
                  <c:v>32.256671623313402</c:v>
                </c:pt>
                <c:pt idx="44149">
                  <c:v>32.256824694694799</c:v>
                </c:pt>
                <c:pt idx="44150">
                  <c:v>32.2569777655862</c:v>
                </c:pt>
                <c:pt idx="44151">
                  <c:v>32.257130835987603</c:v>
                </c:pt>
                <c:pt idx="44152">
                  <c:v>32.257283905899101</c:v>
                </c:pt>
                <c:pt idx="44153">
                  <c:v>32.257436975320701</c:v>
                </c:pt>
                <c:pt idx="44154">
                  <c:v>32.257590044252197</c:v>
                </c:pt>
                <c:pt idx="44155">
                  <c:v>32.257743112693902</c:v>
                </c:pt>
                <c:pt idx="44156">
                  <c:v>32.257896180645602</c:v>
                </c:pt>
                <c:pt idx="44157">
                  <c:v>32.258049248107298</c:v>
                </c:pt>
                <c:pt idx="44158">
                  <c:v>32.258202315079103</c:v>
                </c:pt>
                <c:pt idx="44159">
                  <c:v>32.258355381560897</c:v>
                </c:pt>
                <c:pt idx="44160">
                  <c:v>32.258508447552799</c:v>
                </c:pt>
                <c:pt idx="44161">
                  <c:v>32.258661513054797</c:v>
                </c:pt>
                <c:pt idx="44162">
                  <c:v>32.258814578066797</c:v>
                </c:pt>
                <c:pt idx="44163">
                  <c:v>32.2589676425889</c:v>
                </c:pt>
                <c:pt idx="44164">
                  <c:v>32.259120706620998</c:v>
                </c:pt>
                <c:pt idx="44165">
                  <c:v>32.259273770163198</c:v>
                </c:pt>
                <c:pt idx="44166">
                  <c:v>32.2594268332155</c:v>
                </c:pt>
                <c:pt idx="44167">
                  <c:v>32.259579895777797</c:v>
                </c:pt>
                <c:pt idx="44168">
                  <c:v>32.259732957850197</c:v>
                </c:pt>
                <c:pt idx="44169">
                  <c:v>32.259886019432699</c:v>
                </c:pt>
                <c:pt idx="44170">
                  <c:v>32.260039080525303</c:v>
                </c:pt>
                <c:pt idx="44171">
                  <c:v>32.260192141127902</c:v>
                </c:pt>
                <c:pt idx="44172">
                  <c:v>32.260345201240597</c:v>
                </c:pt>
                <c:pt idx="44173">
                  <c:v>32.2604982608634</c:v>
                </c:pt>
                <c:pt idx="44174">
                  <c:v>32.2606513199962</c:v>
                </c:pt>
                <c:pt idx="44175">
                  <c:v>32.2608043786392</c:v>
                </c:pt>
                <c:pt idx="44176">
                  <c:v>32.260957436792197</c:v>
                </c:pt>
                <c:pt idx="44177">
                  <c:v>32.261110494455302</c:v>
                </c:pt>
                <c:pt idx="44178">
                  <c:v>32.261263551628502</c:v>
                </c:pt>
                <c:pt idx="44179">
                  <c:v>32.261416608311798</c:v>
                </c:pt>
                <c:pt idx="44180">
                  <c:v>32.261569664505103</c:v>
                </c:pt>
                <c:pt idx="44181">
                  <c:v>32.261722720208603</c:v>
                </c:pt>
                <c:pt idx="44182">
                  <c:v>32.261875775422098</c:v>
                </c:pt>
                <c:pt idx="44183">
                  <c:v>32.262028830145702</c:v>
                </c:pt>
                <c:pt idx="44184">
                  <c:v>32.262181884379501</c:v>
                </c:pt>
                <c:pt idx="44185">
                  <c:v>32.262334938123303</c:v>
                </c:pt>
                <c:pt idx="44186">
                  <c:v>32.262487991377199</c:v>
                </c:pt>
                <c:pt idx="44187">
                  <c:v>32.262641044141198</c:v>
                </c:pt>
                <c:pt idx="44188">
                  <c:v>32.262794096415398</c:v>
                </c:pt>
                <c:pt idx="44189">
                  <c:v>32.262947148199601</c:v>
                </c:pt>
                <c:pt idx="44190">
                  <c:v>32.263100199493898</c:v>
                </c:pt>
                <c:pt idx="44191">
                  <c:v>32.263253250298298</c:v>
                </c:pt>
                <c:pt idx="44192">
                  <c:v>32.2634063006129</c:v>
                </c:pt>
                <c:pt idx="44193">
                  <c:v>32.263559350437497</c:v>
                </c:pt>
                <c:pt idx="44194">
                  <c:v>32.263712399772302</c:v>
                </c:pt>
                <c:pt idx="44195">
                  <c:v>32.263865448617103</c:v>
                </c:pt>
                <c:pt idx="44196">
                  <c:v>32.264018496972099</c:v>
                </c:pt>
                <c:pt idx="44197">
                  <c:v>32.264171544837197</c:v>
                </c:pt>
                <c:pt idx="44198">
                  <c:v>32.264324592212397</c:v>
                </c:pt>
                <c:pt idx="44199">
                  <c:v>32.264477639097798</c:v>
                </c:pt>
                <c:pt idx="44200">
                  <c:v>32.264630685493202</c:v>
                </c:pt>
                <c:pt idx="44201">
                  <c:v>32.264783731398801</c:v>
                </c:pt>
                <c:pt idx="44202">
                  <c:v>32.264936776814501</c:v>
                </c:pt>
                <c:pt idx="44203">
                  <c:v>32.265089821740297</c:v>
                </c:pt>
                <c:pt idx="44204">
                  <c:v>32.265242866176202</c:v>
                </c:pt>
                <c:pt idx="44205">
                  <c:v>32.265395910122301</c:v>
                </c:pt>
                <c:pt idx="44206">
                  <c:v>32.265548953578502</c:v>
                </c:pt>
                <c:pt idx="44207">
                  <c:v>32.265701996544799</c:v>
                </c:pt>
                <c:pt idx="44208">
                  <c:v>32.265855039021297</c:v>
                </c:pt>
                <c:pt idx="44209">
                  <c:v>32.266008081007897</c:v>
                </c:pt>
                <c:pt idx="44210">
                  <c:v>32.266161122504599</c:v>
                </c:pt>
                <c:pt idx="44211">
                  <c:v>32.266314163511502</c:v>
                </c:pt>
                <c:pt idx="44212">
                  <c:v>32.266467204028501</c:v>
                </c:pt>
                <c:pt idx="44213">
                  <c:v>32.266620244055602</c:v>
                </c:pt>
                <c:pt idx="44214">
                  <c:v>32.266773283592897</c:v>
                </c:pt>
                <c:pt idx="44215">
                  <c:v>32.266926322640302</c:v>
                </c:pt>
                <c:pt idx="44216">
                  <c:v>32.267079361197901</c:v>
                </c:pt>
                <c:pt idx="44217">
                  <c:v>32.267232399265602</c:v>
                </c:pt>
                <c:pt idx="44218">
                  <c:v>32.267385436843497</c:v>
                </c:pt>
                <c:pt idx="44219">
                  <c:v>32.267538473931502</c:v>
                </c:pt>
                <c:pt idx="44220">
                  <c:v>32.267691510529701</c:v>
                </c:pt>
                <c:pt idx="44221">
                  <c:v>32.267844546638003</c:v>
                </c:pt>
                <c:pt idx="44222">
                  <c:v>32.267997582256498</c:v>
                </c:pt>
                <c:pt idx="44223">
                  <c:v>32.268150617385103</c:v>
                </c:pt>
                <c:pt idx="44224">
                  <c:v>32.268303652023903</c:v>
                </c:pt>
                <c:pt idx="44225">
                  <c:v>32.268456686172797</c:v>
                </c:pt>
                <c:pt idx="44226">
                  <c:v>32.2686097198319</c:v>
                </c:pt>
                <c:pt idx="44227">
                  <c:v>32.268762753001198</c:v>
                </c:pt>
                <c:pt idx="44228">
                  <c:v>32.268915785680598</c:v>
                </c:pt>
                <c:pt idx="44229">
                  <c:v>32.269068817870199</c:v>
                </c:pt>
                <c:pt idx="44230">
                  <c:v>32.269221849570002</c:v>
                </c:pt>
                <c:pt idx="44231">
                  <c:v>32.2693748807799</c:v>
                </c:pt>
                <c:pt idx="44232">
                  <c:v>32.269527911499999</c:v>
                </c:pt>
                <c:pt idx="44233">
                  <c:v>32.269680941730201</c:v>
                </c:pt>
                <c:pt idx="44234">
                  <c:v>32.269833971470703</c:v>
                </c:pt>
                <c:pt idx="44235">
                  <c:v>32.269987000721301</c:v>
                </c:pt>
                <c:pt idx="44236">
                  <c:v>32.2701400294821</c:v>
                </c:pt>
                <c:pt idx="44237">
                  <c:v>32.270293057753001</c:v>
                </c:pt>
                <c:pt idx="44238">
                  <c:v>32.270446085534203</c:v>
                </c:pt>
                <c:pt idx="44239">
                  <c:v>32.270599112825501</c:v>
                </c:pt>
                <c:pt idx="44240">
                  <c:v>32.270752139627</c:v>
                </c:pt>
                <c:pt idx="44241">
                  <c:v>32.2709051659387</c:v>
                </c:pt>
                <c:pt idx="44242">
                  <c:v>32.271058191760602</c:v>
                </c:pt>
                <c:pt idx="44243">
                  <c:v>32.271211217092599</c:v>
                </c:pt>
                <c:pt idx="44244">
                  <c:v>32.271364241934897</c:v>
                </c:pt>
                <c:pt idx="44245">
                  <c:v>32.271517266287297</c:v>
                </c:pt>
                <c:pt idx="44246">
                  <c:v>32.271670290149999</c:v>
                </c:pt>
                <c:pt idx="44247">
                  <c:v>32.271823313522802</c:v>
                </c:pt>
                <c:pt idx="44248">
                  <c:v>32.2719763364058</c:v>
                </c:pt>
                <c:pt idx="44249">
                  <c:v>32.272129358798999</c:v>
                </c:pt>
                <c:pt idx="44250">
                  <c:v>32.2722823807024</c:v>
                </c:pt>
                <c:pt idx="44251">
                  <c:v>32.272435402116002</c:v>
                </c:pt>
                <c:pt idx="44252">
                  <c:v>32.272588423039899</c:v>
                </c:pt>
                <c:pt idx="44253">
                  <c:v>32.272741443473898</c:v>
                </c:pt>
                <c:pt idx="44254">
                  <c:v>32.272894463418098</c:v>
                </c:pt>
                <c:pt idx="44255">
                  <c:v>32.273047482872499</c:v>
                </c:pt>
                <c:pt idx="44256">
                  <c:v>32.273200501837103</c:v>
                </c:pt>
                <c:pt idx="44257">
                  <c:v>32.273353520312</c:v>
                </c:pt>
                <c:pt idx="44258">
                  <c:v>32.273506538296999</c:v>
                </c:pt>
                <c:pt idx="44259">
                  <c:v>32.2736595557923</c:v>
                </c:pt>
                <c:pt idx="44260">
                  <c:v>32.273812572797802</c:v>
                </c:pt>
                <c:pt idx="44261">
                  <c:v>32.273965589313498</c:v>
                </c:pt>
                <c:pt idx="44262">
                  <c:v>32.274118605339403</c:v>
                </c:pt>
                <c:pt idx="44263">
                  <c:v>32.274271620875503</c:v>
                </c:pt>
                <c:pt idx="44264">
                  <c:v>32.274424635921797</c:v>
                </c:pt>
                <c:pt idx="44265">
                  <c:v>32.274577650478399</c:v>
                </c:pt>
                <c:pt idx="44266">
                  <c:v>32.274730664545203</c:v>
                </c:pt>
                <c:pt idx="44267">
                  <c:v>32.274883678122201</c:v>
                </c:pt>
                <c:pt idx="44268">
                  <c:v>32.275036691209401</c:v>
                </c:pt>
                <c:pt idx="44269">
                  <c:v>32.275189703806902</c:v>
                </c:pt>
                <c:pt idx="44270">
                  <c:v>32.275342715914597</c:v>
                </c:pt>
                <c:pt idx="44271">
                  <c:v>32.275495727532501</c:v>
                </c:pt>
                <c:pt idx="44272">
                  <c:v>32.275648738660699</c:v>
                </c:pt>
                <c:pt idx="44273">
                  <c:v>32.275801749299099</c:v>
                </c:pt>
                <c:pt idx="44274">
                  <c:v>32.2759547594477</c:v>
                </c:pt>
                <c:pt idx="44275">
                  <c:v>32.276107769106602</c:v>
                </c:pt>
                <c:pt idx="44276">
                  <c:v>32.276260778275699</c:v>
                </c:pt>
                <c:pt idx="44277">
                  <c:v>32.276413786954997</c:v>
                </c:pt>
                <c:pt idx="44278">
                  <c:v>32.276566795144603</c:v>
                </c:pt>
                <c:pt idx="44279">
                  <c:v>32.276719802844397</c:v>
                </c:pt>
                <c:pt idx="44280">
                  <c:v>32.276872810054499</c:v>
                </c:pt>
                <c:pt idx="44281">
                  <c:v>32.277025816774803</c:v>
                </c:pt>
                <c:pt idx="44282">
                  <c:v>32.2771788230054</c:v>
                </c:pt>
                <c:pt idx="44283">
                  <c:v>32.277331828746199</c:v>
                </c:pt>
                <c:pt idx="44284">
                  <c:v>32.2774848339972</c:v>
                </c:pt>
                <c:pt idx="44285">
                  <c:v>32.277637838758501</c:v>
                </c:pt>
                <c:pt idx="44286">
                  <c:v>32.277790843030097</c:v>
                </c:pt>
                <c:pt idx="44287">
                  <c:v>32.277943846811901</c:v>
                </c:pt>
                <c:pt idx="44288">
                  <c:v>32.278096850103999</c:v>
                </c:pt>
                <c:pt idx="44289">
                  <c:v>32.278249852906399</c:v>
                </c:pt>
                <c:pt idx="44290">
                  <c:v>32.278402855218999</c:v>
                </c:pt>
                <c:pt idx="44291">
                  <c:v>32.278555857041802</c:v>
                </c:pt>
                <c:pt idx="44292">
                  <c:v>32.278708858374998</c:v>
                </c:pt>
                <c:pt idx="44293">
                  <c:v>32.278861859218303</c:v>
                </c:pt>
                <c:pt idx="44294">
                  <c:v>32.279014859572001</c:v>
                </c:pt>
                <c:pt idx="44295">
                  <c:v>32.279167859435901</c:v>
                </c:pt>
                <c:pt idx="44296">
                  <c:v>32.279320858810102</c:v>
                </c:pt>
                <c:pt idx="44297">
                  <c:v>32.279473857694597</c:v>
                </c:pt>
                <c:pt idx="44298">
                  <c:v>32.279626856089301</c:v>
                </c:pt>
                <c:pt idx="44299">
                  <c:v>32.279779853994398</c:v>
                </c:pt>
                <c:pt idx="44300">
                  <c:v>32.279932851409697</c:v>
                </c:pt>
                <c:pt idx="44301">
                  <c:v>32.280085848335197</c:v>
                </c:pt>
                <c:pt idx="44302">
                  <c:v>32.280238844771098</c:v>
                </c:pt>
                <c:pt idx="44303">
                  <c:v>32.280391840717201</c:v>
                </c:pt>
                <c:pt idx="44304">
                  <c:v>32.280544836173597</c:v>
                </c:pt>
                <c:pt idx="44305">
                  <c:v>32.280697831140301</c:v>
                </c:pt>
                <c:pt idx="44306">
                  <c:v>32.2808508256173</c:v>
                </c:pt>
                <c:pt idx="44307">
                  <c:v>32.2810038196045</c:v>
                </c:pt>
                <c:pt idx="44308">
                  <c:v>32.281156813102101</c:v>
                </c:pt>
                <c:pt idx="44309">
                  <c:v>32.281309806109903</c:v>
                </c:pt>
                <c:pt idx="44310">
                  <c:v>32.281462798628098</c:v>
                </c:pt>
                <c:pt idx="44311">
                  <c:v>32.281615790656502</c:v>
                </c:pt>
                <c:pt idx="44312">
                  <c:v>32.281768782195201</c:v>
                </c:pt>
                <c:pt idx="44313">
                  <c:v>32.281921773244299</c:v>
                </c:pt>
                <c:pt idx="44314">
                  <c:v>32.2820747638036</c:v>
                </c:pt>
                <c:pt idx="44315">
                  <c:v>32.282227753873201</c:v>
                </c:pt>
                <c:pt idx="44316">
                  <c:v>32.282380743453103</c:v>
                </c:pt>
                <c:pt idx="44317">
                  <c:v>32.2825337325433</c:v>
                </c:pt>
                <c:pt idx="44318">
                  <c:v>32.282686721143897</c:v>
                </c:pt>
                <c:pt idx="44319">
                  <c:v>32.282839709254702</c:v>
                </c:pt>
                <c:pt idx="44320">
                  <c:v>32.282992696875802</c:v>
                </c:pt>
                <c:pt idx="44321">
                  <c:v>32.283145684007302</c:v>
                </c:pt>
                <c:pt idx="44322">
                  <c:v>32.283298670649003</c:v>
                </c:pt>
                <c:pt idx="44323">
                  <c:v>32.283451656801098</c:v>
                </c:pt>
                <c:pt idx="44324">
                  <c:v>32.283604642463501</c:v>
                </c:pt>
                <c:pt idx="44325">
                  <c:v>32.283757627636199</c:v>
                </c:pt>
                <c:pt idx="44326">
                  <c:v>32.283910612319197</c:v>
                </c:pt>
                <c:pt idx="44327">
                  <c:v>32.284063596512503</c:v>
                </c:pt>
                <c:pt idx="44328">
                  <c:v>32.284216580216203</c:v>
                </c:pt>
                <c:pt idx="44329">
                  <c:v>32.284369563430197</c:v>
                </c:pt>
                <c:pt idx="44330">
                  <c:v>32.284522546154498</c:v>
                </c:pt>
                <c:pt idx="44331">
                  <c:v>32.284675528389101</c:v>
                </c:pt>
                <c:pt idx="44332">
                  <c:v>32.284828510133998</c:v>
                </c:pt>
                <c:pt idx="44333">
                  <c:v>32.284981491389303</c:v>
                </c:pt>
                <c:pt idx="44334">
                  <c:v>32.285134472154901</c:v>
                </c:pt>
                <c:pt idx="44335">
                  <c:v>32.285287452430801</c:v>
                </c:pt>
                <c:pt idx="44336">
                  <c:v>32.285440432217101</c:v>
                </c:pt>
                <c:pt idx="44337">
                  <c:v>32.285593411513702</c:v>
                </c:pt>
                <c:pt idx="44338">
                  <c:v>32.285746390320703</c:v>
                </c:pt>
                <c:pt idx="44339">
                  <c:v>32.285899368637899</c:v>
                </c:pt>
                <c:pt idx="44340">
                  <c:v>32.286052346465503</c:v>
                </c:pt>
                <c:pt idx="44341">
                  <c:v>32.2862053238035</c:v>
                </c:pt>
                <c:pt idx="44342">
                  <c:v>32.286358300651798</c:v>
                </c:pt>
                <c:pt idx="44343">
                  <c:v>32.286511277010398</c:v>
                </c:pt>
                <c:pt idx="44344">
                  <c:v>32.286664252879397</c:v>
                </c:pt>
                <c:pt idx="44345">
                  <c:v>32.286817228258698</c:v>
                </c:pt>
                <c:pt idx="44346">
                  <c:v>32.2869702031484</c:v>
                </c:pt>
                <c:pt idx="44347">
                  <c:v>32.287123177548402</c:v>
                </c:pt>
                <c:pt idx="44348">
                  <c:v>32.287276151458798</c:v>
                </c:pt>
                <c:pt idx="44349">
                  <c:v>32.287429124879601</c:v>
                </c:pt>
                <c:pt idx="44350">
                  <c:v>32.287582097810599</c:v>
                </c:pt>
                <c:pt idx="44351">
                  <c:v>32.287735070252097</c:v>
                </c:pt>
                <c:pt idx="44352">
                  <c:v>32.287888042203903</c:v>
                </c:pt>
                <c:pt idx="44353">
                  <c:v>32.288041013666003</c:v>
                </c:pt>
                <c:pt idx="44354">
                  <c:v>32.288193984638603</c:v>
                </c:pt>
                <c:pt idx="44355">
                  <c:v>32.288346955121398</c:v>
                </c:pt>
                <c:pt idx="44356">
                  <c:v>32.288499925114699</c:v>
                </c:pt>
                <c:pt idx="44357">
                  <c:v>32.288652894618302</c:v>
                </c:pt>
                <c:pt idx="44358">
                  <c:v>32.288805863632298</c:v>
                </c:pt>
                <c:pt idx="44359">
                  <c:v>32.288958832156602</c:v>
                </c:pt>
                <c:pt idx="44360">
                  <c:v>32.2891118001913</c:v>
                </c:pt>
                <c:pt idx="44361">
                  <c:v>32.289264767736398</c:v>
                </c:pt>
                <c:pt idx="44362">
                  <c:v>32.289417734791897</c:v>
                </c:pt>
                <c:pt idx="44363">
                  <c:v>32.289570701357697</c:v>
                </c:pt>
                <c:pt idx="44364">
                  <c:v>32.289723667433897</c:v>
                </c:pt>
                <c:pt idx="44365">
                  <c:v>32.289876633020498</c:v>
                </c:pt>
                <c:pt idx="44366">
                  <c:v>32.290029598117499</c:v>
                </c:pt>
                <c:pt idx="44367">
                  <c:v>32.290182562724802</c:v>
                </c:pt>
                <c:pt idx="44368">
                  <c:v>32.290335526842497</c:v>
                </c:pt>
                <c:pt idx="44369">
                  <c:v>32.2904884904707</c:v>
                </c:pt>
                <c:pt idx="44370">
                  <c:v>32.290641453609197</c:v>
                </c:pt>
                <c:pt idx="44371">
                  <c:v>32.290794416258002</c:v>
                </c:pt>
                <c:pt idx="44372">
                  <c:v>32.2909473784173</c:v>
                </c:pt>
                <c:pt idx="44373">
                  <c:v>32.291100340086999</c:v>
                </c:pt>
                <c:pt idx="44374">
                  <c:v>32.291253301266998</c:v>
                </c:pt>
                <c:pt idx="44375">
                  <c:v>32.291406261957498</c:v>
                </c:pt>
                <c:pt idx="44376">
                  <c:v>32.291559222158298</c:v>
                </c:pt>
                <c:pt idx="44377">
                  <c:v>32.291712181869599</c:v>
                </c:pt>
                <c:pt idx="44378">
                  <c:v>32.291865141091201</c:v>
                </c:pt>
                <c:pt idx="44379">
                  <c:v>32.292018099823302</c:v>
                </c:pt>
                <c:pt idx="44380">
                  <c:v>32.292171058065698</c:v>
                </c:pt>
                <c:pt idx="44381">
                  <c:v>32.292324015818501</c:v>
                </c:pt>
                <c:pt idx="44382">
                  <c:v>32.292476973081797</c:v>
                </c:pt>
                <c:pt idx="44383">
                  <c:v>32.292629929855401</c:v>
                </c:pt>
                <c:pt idx="44384">
                  <c:v>32.292782886139499</c:v>
                </c:pt>
                <c:pt idx="44385">
                  <c:v>32.292935841934003</c:v>
                </c:pt>
                <c:pt idx="44386">
                  <c:v>32.293088797238902</c:v>
                </c:pt>
                <c:pt idx="44387">
                  <c:v>32.2932417520542</c:v>
                </c:pt>
                <c:pt idx="44388">
                  <c:v>32.2933947063799</c:v>
                </c:pt>
                <c:pt idx="44389">
                  <c:v>32.293547660215999</c:v>
                </c:pt>
                <c:pt idx="44390">
                  <c:v>32.2937006135625</c:v>
                </c:pt>
                <c:pt idx="44391">
                  <c:v>32.2938535664195</c:v>
                </c:pt>
                <c:pt idx="44392">
                  <c:v>32.294006518786901</c:v>
                </c:pt>
                <c:pt idx="44393">
                  <c:v>32.294159470664702</c:v>
                </c:pt>
                <c:pt idx="44394">
                  <c:v>32.294312422052897</c:v>
                </c:pt>
                <c:pt idx="44395">
                  <c:v>32.2944653729515</c:v>
                </c:pt>
                <c:pt idx="44396">
                  <c:v>32.294618323360602</c:v>
                </c:pt>
                <c:pt idx="44397">
                  <c:v>32.294771273280098</c:v>
                </c:pt>
                <c:pt idx="44398">
                  <c:v>32.294924222710002</c:v>
                </c:pt>
                <c:pt idx="44399">
                  <c:v>32.295077171650398</c:v>
                </c:pt>
                <c:pt idx="44400">
                  <c:v>32.295230120101202</c:v>
                </c:pt>
                <c:pt idx="44401">
                  <c:v>32.295383068062399</c:v>
                </c:pt>
                <c:pt idx="44402">
                  <c:v>32.295536015534097</c:v>
                </c:pt>
                <c:pt idx="44403">
                  <c:v>32.295688962516202</c:v>
                </c:pt>
                <c:pt idx="44404">
                  <c:v>32.295841909008701</c:v>
                </c:pt>
                <c:pt idx="44405">
                  <c:v>32.295994855011699</c:v>
                </c:pt>
                <c:pt idx="44406">
                  <c:v>32.296147800525098</c:v>
                </c:pt>
                <c:pt idx="44407">
                  <c:v>32.296300745548997</c:v>
                </c:pt>
                <c:pt idx="44408">
                  <c:v>32.296453690083297</c:v>
                </c:pt>
                <c:pt idx="44409">
                  <c:v>32.296606634128104</c:v>
                </c:pt>
                <c:pt idx="44410">
                  <c:v>32.296759577683297</c:v>
                </c:pt>
                <c:pt idx="44411">
                  <c:v>32.296912520748897</c:v>
                </c:pt>
                <c:pt idx="44412">
                  <c:v>32.297065463324998</c:v>
                </c:pt>
                <c:pt idx="44413">
                  <c:v>32.297218405411598</c:v>
                </c:pt>
                <c:pt idx="44414">
                  <c:v>32.2973713470086</c:v>
                </c:pt>
                <c:pt idx="44415">
                  <c:v>32.297524288116101</c:v>
                </c:pt>
                <c:pt idx="44416">
                  <c:v>32.297677228734003</c:v>
                </c:pt>
                <c:pt idx="44417">
                  <c:v>32.297830168862397</c:v>
                </c:pt>
                <c:pt idx="44418">
                  <c:v>32.297983108501199</c:v>
                </c:pt>
                <c:pt idx="44419">
                  <c:v>32.298136047650601</c:v>
                </c:pt>
                <c:pt idx="44420">
                  <c:v>32.298288986310297</c:v>
                </c:pt>
                <c:pt idx="44421">
                  <c:v>32.298441924480599</c:v>
                </c:pt>
                <c:pt idx="44422">
                  <c:v>32.298594862161302</c:v>
                </c:pt>
                <c:pt idx="44423">
                  <c:v>32.298747799352498</c:v>
                </c:pt>
                <c:pt idx="44424">
                  <c:v>32.298900736054101</c:v>
                </c:pt>
                <c:pt idx="44425">
                  <c:v>32.299053672266197</c:v>
                </c:pt>
                <c:pt idx="44426">
                  <c:v>32.2992066079888</c:v>
                </c:pt>
                <c:pt idx="44427">
                  <c:v>32.299359543221897</c:v>
                </c:pt>
                <c:pt idx="44428">
                  <c:v>32.299512477965401</c:v>
                </c:pt>
                <c:pt idx="44429">
                  <c:v>32.299665412219397</c:v>
                </c:pt>
                <c:pt idx="44430">
                  <c:v>32.299818345983901</c:v>
                </c:pt>
                <c:pt idx="44431">
                  <c:v>32.299971279258898</c:v>
                </c:pt>
                <c:pt idx="44432">
                  <c:v>32.300124212044402</c:v>
                </c:pt>
                <c:pt idx="44433">
                  <c:v>32.300277144340299</c:v>
                </c:pt>
                <c:pt idx="44434">
                  <c:v>32.300430076146696</c:v>
                </c:pt>
                <c:pt idx="44435">
                  <c:v>32.3005830074637</c:v>
                </c:pt>
                <c:pt idx="44436">
                  <c:v>32.300735938291098</c:v>
                </c:pt>
                <c:pt idx="44437">
                  <c:v>32.300888868629002</c:v>
                </c:pt>
                <c:pt idx="44438">
                  <c:v>32.301041798477399</c:v>
                </c:pt>
                <c:pt idx="44439">
                  <c:v>32.301194727836297</c:v>
                </c:pt>
                <c:pt idx="44440">
                  <c:v>32.301347656705602</c:v>
                </c:pt>
                <c:pt idx="44441">
                  <c:v>32.301500585085499</c:v>
                </c:pt>
                <c:pt idx="44442">
                  <c:v>32.301653512975903</c:v>
                </c:pt>
                <c:pt idx="44443">
                  <c:v>32.301806440376801</c:v>
                </c:pt>
                <c:pt idx="44444">
                  <c:v>32.301959367288099</c:v>
                </c:pt>
                <c:pt idx="44445">
                  <c:v>32.302112293710003</c:v>
                </c:pt>
                <c:pt idx="44446">
                  <c:v>32.3022652196424</c:v>
                </c:pt>
                <c:pt idx="44447">
                  <c:v>32.302418145085298</c:v>
                </c:pt>
                <c:pt idx="44448">
                  <c:v>32.302571070038702</c:v>
                </c:pt>
                <c:pt idx="44449">
                  <c:v>32.3027239945026</c:v>
                </c:pt>
                <c:pt idx="44450">
                  <c:v>32.302876918476997</c:v>
                </c:pt>
                <c:pt idx="44451">
                  <c:v>32.303029841961902</c:v>
                </c:pt>
                <c:pt idx="44452">
                  <c:v>32.303182764957398</c:v>
                </c:pt>
                <c:pt idx="44453">
                  <c:v>32.303335687463303</c:v>
                </c:pt>
                <c:pt idx="44454">
                  <c:v>32.3034886094798</c:v>
                </c:pt>
                <c:pt idx="44455">
                  <c:v>32.303641531006797</c:v>
                </c:pt>
                <c:pt idx="44456">
                  <c:v>32.303794452044301</c:v>
                </c:pt>
                <c:pt idx="44457">
                  <c:v>32.303947372592397</c:v>
                </c:pt>
                <c:pt idx="44458">
                  <c:v>32.304100292650901</c:v>
                </c:pt>
                <c:pt idx="44459">
                  <c:v>32.304253212219997</c:v>
                </c:pt>
                <c:pt idx="44460">
                  <c:v>32.304406131299601</c:v>
                </c:pt>
                <c:pt idx="44461">
                  <c:v>32.304559049889797</c:v>
                </c:pt>
                <c:pt idx="44462">
                  <c:v>32.3047119679904</c:v>
                </c:pt>
                <c:pt idx="44463">
                  <c:v>32.304864885601603</c:v>
                </c:pt>
                <c:pt idx="44464">
                  <c:v>32.305017802723398</c:v>
                </c:pt>
                <c:pt idx="44465">
                  <c:v>32.305170719355601</c:v>
                </c:pt>
                <c:pt idx="44466">
                  <c:v>32.305323635498397</c:v>
                </c:pt>
                <c:pt idx="44467">
                  <c:v>32.305476551151799</c:v>
                </c:pt>
                <c:pt idx="44468">
                  <c:v>32.3056294663157</c:v>
                </c:pt>
                <c:pt idx="44469">
                  <c:v>32.305782380990102</c:v>
                </c:pt>
                <c:pt idx="44470">
                  <c:v>32.305935295175097</c:v>
                </c:pt>
                <c:pt idx="44471">
                  <c:v>32.306088208870598</c:v>
                </c:pt>
                <c:pt idx="44472">
                  <c:v>32.306241122076599</c:v>
                </c:pt>
                <c:pt idx="44473">
                  <c:v>32.3063940347932</c:v>
                </c:pt>
                <c:pt idx="44474">
                  <c:v>32.306546947020401</c:v>
                </c:pt>
                <c:pt idx="44475">
                  <c:v>32.306699858758002</c:v>
                </c:pt>
                <c:pt idx="44476">
                  <c:v>32.306852770006302</c:v>
                </c:pt>
                <c:pt idx="44477">
                  <c:v>32.307005680765101</c:v>
                </c:pt>
                <c:pt idx="44478">
                  <c:v>32.307158591034501</c:v>
                </c:pt>
                <c:pt idx="44479">
                  <c:v>32.3073115008144</c:v>
                </c:pt>
                <c:pt idx="44480">
                  <c:v>32.307464410104799</c:v>
                </c:pt>
                <c:pt idx="44481">
                  <c:v>32.307617318905898</c:v>
                </c:pt>
                <c:pt idx="44482">
                  <c:v>32.307770227217503</c:v>
                </c:pt>
                <c:pt idx="44483">
                  <c:v>32.307923135039601</c:v>
                </c:pt>
                <c:pt idx="44484">
                  <c:v>32.308076042372299</c:v>
                </c:pt>
                <c:pt idx="44485">
                  <c:v>32.308228949215597</c:v>
                </c:pt>
                <c:pt idx="44486">
                  <c:v>32.3083818555695</c:v>
                </c:pt>
                <c:pt idx="44487">
                  <c:v>32.308534761433897</c:v>
                </c:pt>
                <c:pt idx="44488">
                  <c:v>32.3086876668089</c:v>
                </c:pt>
                <c:pt idx="44489">
                  <c:v>32.308840571694397</c:v>
                </c:pt>
                <c:pt idx="44490">
                  <c:v>32.308993476090599</c:v>
                </c:pt>
                <c:pt idx="44491">
                  <c:v>32.309146379997301</c:v>
                </c:pt>
                <c:pt idx="44492">
                  <c:v>32.309299283414603</c:v>
                </c:pt>
                <c:pt idx="44493">
                  <c:v>32.309452186342398</c:v>
                </c:pt>
                <c:pt idx="44494">
                  <c:v>32.309605088780899</c:v>
                </c:pt>
                <c:pt idx="44495">
                  <c:v>32.309757990729899</c:v>
                </c:pt>
                <c:pt idx="44496">
                  <c:v>32.3099108921895</c:v>
                </c:pt>
                <c:pt idx="44497">
                  <c:v>32.310063793159699</c:v>
                </c:pt>
                <c:pt idx="44498">
                  <c:v>32.310216693640498</c:v>
                </c:pt>
                <c:pt idx="44499">
                  <c:v>32.310369593631798</c:v>
                </c:pt>
                <c:pt idx="44500">
                  <c:v>32.310522493133803</c:v>
                </c:pt>
                <c:pt idx="44501">
                  <c:v>32.310675392146301</c:v>
                </c:pt>
                <c:pt idx="44502">
                  <c:v>32.310828290669498</c:v>
                </c:pt>
                <c:pt idx="44503">
                  <c:v>32.310981188703202</c:v>
                </c:pt>
                <c:pt idx="44504">
                  <c:v>32.311134086247499</c:v>
                </c:pt>
                <c:pt idx="44505">
                  <c:v>32.311286983302402</c:v>
                </c:pt>
                <c:pt idx="44506">
                  <c:v>32.311439879867997</c:v>
                </c:pt>
                <c:pt idx="44507">
                  <c:v>32.311592775944099</c:v>
                </c:pt>
                <c:pt idx="44508">
                  <c:v>32.311745671530801</c:v>
                </c:pt>
                <c:pt idx="44509">
                  <c:v>32.311898566628102</c:v>
                </c:pt>
                <c:pt idx="44510">
                  <c:v>32.312051461236102</c:v>
                </c:pt>
                <c:pt idx="44511">
                  <c:v>32.312204355354602</c:v>
                </c:pt>
                <c:pt idx="44512">
                  <c:v>32.312357248983801</c:v>
                </c:pt>
                <c:pt idx="44513">
                  <c:v>32.3125101421235</c:v>
                </c:pt>
                <c:pt idx="44514">
                  <c:v>32.312663034773898</c:v>
                </c:pt>
                <c:pt idx="44515">
                  <c:v>32.312815926934903</c:v>
                </c:pt>
                <c:pt idx="44516">
                  <c:v>32.3129688186065</c:v>
                </c:pt>
                <c:pt idx="44517">
                  <c:v>32.313121709788703</c:v>
                </c:pt>
                <c:pt idx="44518">
                  <c:v>32.313274600481499</c:v>
                </c:pt>
                <c:pt idx="44519">
                  <c:v>32.313427490684901</c:v>
                </c:pt>
                <c:pt idx="44520">
                  <c:v>32.313580380399003</c:v>
                </c:pt>
                <c:pt idx="44521">
                  <c:v>32.313733269623697</c:v>
                </c:pt>
                <c:pt idx="44522">
                  <c:v>32.313886158358997</c:v>
                </c:pt>
                <c:pt idx="44523">
                  <c:v>32.314039046604897</c:v>
                </c:pt>
                <c:pt idx="44524">
                  <c:v>32.314191934361503</c:v>
                </c:pt>
                <c:pt idx="44525">
                  <c:v>32.314344821628701</c:v>
                </c:pt>
                <c:pt idx="44526">
                  <c:v>32.314497708406499</c:v>
                </c:pt>
                <c:pt idx="44527">
                  <c:v>32.314650594695003</c:v>
                </c:pt>
                <c:pt idx="44528">
                  <c:v>32.314803480494</c:v>
                </c:pt>
                <c:pt idx="44529">
                  <c:v>32.314956365803802</c:v>
                </c:pt>
                <c:pt idx="44530">
                  <c:v>32.315109250624097</c:v>
                </c:pt>
                <c:pt idx="44531">
                  <c:v>32.315262134955098</c:v>
                </c:pt>
                <c:pt idx="44532">
                  <c:v>32.315415018796699</c:v>
                </c:pt>
                <c:pt idx="44533">
                  <c:v>32.315567902148999</c:v>
                </c:pt>
                <c:pt idx="44534">
                  <c:v>32.315720785011898</c:v>
                </c:pt>
                <c:pt idx="44535">
                  <c:v>32.315873667385503</c:v>
                </c:pt>
                <c:pt idx="44536">
                  <c:v>32.316026549269701</c:v>
                </c:pt>
                <c:pt idx="44537">
                  <c:v>32.316179430664597</c:v>
                </c:pt>
                <c:pt idx="44538">
                  <c:v>32.316332311570001</c:v>
                </c:pt>
                <c:pt idx="44539">
                  <c:v>32.316485191986203</c:v>
                </c:pt>
                <c:pt idx="44540">
                  <c:v>32.316638071912998</c:v>
                </c:pt>
                <c:pt idx="44541">
                  <c:v>32.316790951350498</c:v>
                </c:pt>
                <c:pt idx="44542">
                  <c:v>32.316943830298598</c:v>
                </c:pt>
                <c:pt idx="44543">
                  <c:v>32.317096708757298</c:v>
                </c:pt>
                <c:pt idx="44544">
                  <c:v>32.317249586726703</c:v>
                </c:pt>
                <c:pt idx="44545">
                  <c:v>32.317402464206801</c:v>
                </c:pt>
                <c:pt idx="44546">
                  <c:v>32.317555341197597</c:v>
                </c:pt>
                <c:pt idx="44547">
                  <c:v>32.317708217699</c:v>
                </c:pt>
                <c:pt idx="44548">
                  <c:v>32.317861093711102</c:v>
                </c:pt>
                <c:pt idx="44549">
                  <c:v>32.318013969233803</c:v>
                </c:pt>
                <c:pt idx="44550">
                  <c:v>32.318166844267203</c:v>
                </c:pt>
                <c:pt idx="44551">
                  <c:v>32.318319718811303</c:v>
                </c:pt>
                <c:pt idx="44552">
                  <c:v>32.318472592866001</c:v>
                </c:pt>
                <c:pt idx="44553">
                  <c:v>32.318625466431399</c:v>
                </c:pt>
                <c:pt idx="44554">
                  <c:v>32.318778339507503</c:v>
                </c:pt>
                <c:pt idx="44555">
                  <c:v>32.318931212094299</c:v>
                </c:pt>
                <c:pt idx="44556">
                  <c:v>32.319084084191701</c:v>
                </c:pt>
                <c:pt idx="44557">
                  <c:v>32.319236955799802</c:v>
                </c:pt>
                <c:pt idx="44558">
                  <c:v>32.319389826918602</c:v>
                </c:pt>
                <c:pt idx="44559">
                  <c:v>32.319542697548101</c:v>
                </c:pt>
                <c:pt idx="44560">
                  <c:v>32.319695567688299</c:v>
                </c:pt>
                <c:pt idx="44561">
                  <c:v>32.319848437339097</c:v>
                </c:pt>
                <c:pt idx="44562">
                  <c:v>32.3200013065007</c:v>
                </c:pt>
                <c:pt idx="44563">
                  <c:v>32.320154175172902</c:v>
                </c:pt>
                <c:pt idx="44564">
                  <c:v>32.320307043355797</c:v>
                </c:pt>
                <c:pt idx="44565">
                  <c:v>32.320459911049397</c:v>
                </c:pt>
                <c:pt idx="44566">
                  <c:v>32.320612778253697</c:v>
                </c:pt>
                <c:pt idx="44567">
                  <c:v>32.320765644968702</c:v>
                </c:pt>
                <c:pt idx="44568">
                  <c:v>32.3209185111944</c:v>
                </c:pt>
                <c:pt idx="44569">
                  <c:v>32.321071376930803</c:v>
                </c:pt>
                <c:pt idx="44570">
                  <c:v>32.321224242177898</c:v>
                </c:pt>
                <c:pt idx="44571">
                  <c:v>32.3213771069356</c:v>
                </c:pt>
                <c:pt idx="44572">
                  <c:v>32.3215299712041</c:v>
                </c:pt>
                <c:pt idx="44573">
                  <c:v>32.321682834983299</c:v>
                </c:pt>
                <c:pt idx="44574">
                  <c:v>32.321835698273198</c:v>
                </c:pt>
                <c:pt idx="44575">
                  <c:v>32.321988561073802</c:v>
                </c:pt>
                <c:pt idx="44576">
                  <c:v>32.322141423385098</c:v>
                </c:pt>
                <c:pt idx="44577">
                  <c:v>32.3222942852071</c:v>
                </c:pt>
                <c:pt idx="44578">
                  <c:v>32.322447146539801</c:v>
                </c:pt>
                <c:pt idx="44579">
                  <c:v>32.322600007383301</c:v>
                </c:pt>
                <c:pt idx="44580">
                  <c:v>32.3227528677374</c:v>
                </c:pt>
                <c:pt idx="44581">
                  <c:v>32.322905727602297</c:v>
                </c:pt>
                <c:pt idx="44582">
                  <c:v>32.323058586977901</c:v>
                </c:pt>
                <c:pt idx="44583">
                  <c:v>32.323211445864203</c:v>
                </c:pt>
                <c:pt idx="44584">
                  <c:v>32.323364304261197</c:v>
                </c:pt>
                <c:pt idx="44585">
                  <c:v>32.323517162168997</c:v>
                </c:pt>
                <c:pt idx="44586">
                  <c:v>32.323670019587396</c:v>
                </c:pt>
                <c:pt idx="44587">
                  <c:v>32.323822876516601</c:v>
                </c:pt>
                <c:pt idx="44588">
                  <c:v>32.323975732956498</c:v>
                </c:pt>
                <c:pt idx="44589">
                  <c:v>32.3241285889072</c:v>
                </c:pt>
                <c:pt idx="44590">
                  <c:v>32.324281444368602</c:v>
                </c:pt>
                <c:pt idx="44591">
                  <c:v>32.324434299340702</c:v>
                </c:pt>
                <c:pt idx="44592">
                  <c:v>32.324587153823501</c:v>
                </c:pt>
                <c:pt idx="44593">
                  <c:v>32.324740007817098</c:v>
                </c:pt>
                <c:pt idx="44594">
                  <c:v>32.324892861321402</c:v>
                </c:pt>
                <c:pt idx="44595">
                  <c:v>32.325045714336497</c:v>
                </c:pt>
                <c:pt idx="44596">
                  <c:v>32.325198566862298</c:v>
                </c:pt>
                <c:pt idx="44597">
                  <c:v>32.325351418898798</c:v>
                </c:pt>
                <c:pt idx="44598">
                  <c:v>32.325504270446103</c:v>
                </c:pt>
                <c:pt idx="44599">
                  <c:v>32.325657121504101</c:v>
                </c:pt>
                <c:pt idx="44600">
                  <c:v>32.325809972072904</c:v>
                </c:pt>
                <c:pt idx="44601">
                  <c:v>32.325962822152398</c:v>
                </c:pt>
                <c:pt idx="44602">
                  <c:v>32.326115671742699</c:v>
                </c:pt>
                <c:pt idx="44603">
                  <c:v>32.326268520843698</c:v>
                </c:pt>
                <c:pt idx="44604">
                  <c:v>32.326421369455403</c:v>
                </c:pt>
                <c:pt idx="44605">
                  <c:v>32.326574217577999</c:v>
                </c:pt>
                <c:pt idx="44606">
                  <c:v>32.326727065211202</c:v>
                </c:pt>
                <c:pt idx="44607">
                  <c:v>32.326879912355302</c:v>
                </c:pt>
                <c:pt idx="44608">
                  <c:v>32.327032759010002</c:v>
                </c:pt>
                <c:pt idx="44609">
                  <c:v>32.3271856051756</c:v>
                </c:pt>
                <c:pt idx="44610">
                  <c:v>32.327338450851897</c:v>
                </c:pt>
                <c:pt idx="44611">
                  <c:v>32.327491296039</c:v>
                </c:pt>
                <c:pt idx="44612">
                  <c:v>32.327644140736801</c:v>
                </c:pt>
                <c:pt idx="44613">
                  <c:v>32.327796984945401</c:v>
                </c:pt>
                <c:pt idx="44614">
                  <c:v>32.327949828664799</c:v>
                </c:pt>
                <c:pt idx="44615">
                  <c:v>32.328102671894897</c:v>
                </c:pt>
                <c:pt idx="44616">
                  <c:v>32.328255514635799</c:v>
                </c:pt>
                <c:pt idx="44617">
                  <c:v>32.3284083568875</c:v>
                </c:pt>
                <c:pt idx="44618">
                  <c:v>32.32856119865</c:v>
                </c:pt>
                <c:pt idx="44619">
                  <c:v>32.328714039923199</c:v>
                </c:pt>
                <c:pt idx="44620">
                  <c:v>32.328866880707203</c:v>
                </c:pt>
                <c:pt idx="44621">
                  <c:v>32.329019721001998</c:v>
                </c:pt>
                <c:pt idx="44622">
                  <c:v>32.329172560807599</c:v>
                </c:pt>
                <c:pt idx="44623">
                  <c:v>32.329325400123899</c:v>
                </c:pt>
                <c:pt idx="44624">
                  <c:v>32.329478238950998</c:v>
                </c:pt>
                <c:pt idx="44625">
                  <c:v>32.329631077289001</c:v>
                </c:pt>
                <c:pt idx="44626">
                  <c:v>32.329783915137703</c:v>
                </c:pt>
                <c:pt idx="44627">
                  <c:v>32.329936752497197</c:v>
                </c:pt>
                <c:pt idx="44628">
                  <c:v>32.330089589367397</c:v>
                </c:pt>
                <c:pt idx="44629">
                  <c:v>32.330242425748501</c:v>
                </c:pt>
                <c:pt idx="44630">
                  <c:v>32.330395261640398</c:v>
                </c:pt>
                <c:pt idx="44631">
                  <c:v>32.330548097043</c:v>
                </c:pt>
                <c:pt idx="44632">
                  <c:v>32.3307009319565</c:v>
                </c:pt>
                <c:pt idx="44633">
                  <c:v>32.330853766380699</c:v>
                </c:pt>
                <c:pt idx="44634">
                  <c:v>32.331006600315803</c:v>
                </c:pt>
                <c:pt idx="44635">
                  <c:v>32.331159433761599</c:v>
                </c:pt>
                <c:pt idx="44636">
                  <c:v>32.331312266718299</c:v>
                </c:pt>
                <c:pt idx="44637">
                  <c:v>32.331465099185699</c:v>
                </c:pt>
                <c:pt idx="44638">
                  <c:v>32.331617931163997</c:v>
                </c:pt>
                <c:pt idx="44639">
                  <c:v>32.331770762653001</c:v>
                </c:pt>
                <c:pt idx="44640">
                  <c:v>32.331923593652903</c:v>
                </c:pt>
                <c:pt idx="44641">
                  <c:v>32.332076424163603</c:v>
                </c:pt>
                <c:pt idx="44642">
                  <c:v>32.332229254185101</c:v>
                </c:pt>
                <c:pt idx="44643">
                  <c:v>32.332382083717398</c:v>
                </c:pt>
                <c:pt idx="44644">
                  <c:v>32.332534912760501</c:v>
                </c:pt>
                <c:pt idx="44645">
                  <c:v>32.332687741314501</c:v>
                </c:pt>
                <c:pt idx="44646">
                  <c:v>32.332840569379201</c:v>
                </c:pt>
                <c:pt idx="44647">
                  <c:v>32.332993396954798</c:v>
                </c:pt>
                <c:pt idx="44648">
                  <c:v>32.333146224041201</c:v>
                </c:pt>
                <c:pt idx="44649">
                  <c:v>32.333299050638402</c:v>
                </c:pt>
                <c:pt idx="44650">
                  <c:v>32.333451876746402</c:v>
                </c:pt>
                <c:pt idx="44651">
                  <c:v>32.333604702365299</c:v>
                </c:pt>
                <c:pt idx="44652">
                  <c:v>32.333757527495003</c:v>
                </c:pt>
                <c:pt idx="44653">
                  <c:v>32.333910352135497</c:v>
                </c:pt>
                <c:pt idx="44654">
                  <c:v>32.334063176286897</c:v>
                </c:pt>
                <c:pt idx="44655">
                  <c:v>32.334215999949102</c:v>
                </c:pt>
                <c:pt idx="44656">
                  <c:v>32.334368823122098</c:v>
                </c:pt>
                <c:pt idx="44657">
                  <c:v>32.3345216458059</c:v>
                </c:pt>
                <c:pt idx="44658">
                  <c:v>32.3346744680006</c:v>
                </c:pt>
                <c:pt idx="44659">
                  <c:v>32.334827289706098</c:v>
                </c:pt>
                <c:pt idx="44660">
                  <c:v>32.334980110922501</c:v>
                </c:pt>
                <c:pt idx="44661">
                  <c:v>32.335132931649703</c:v>
                </c:pt>
                <c:pt idx="44662">
                  <c:v>32.335285751887803</c:v>
                </c:pt>
                <c:pt idx="44663">
                  <c:v>32.335438571636701</c:v>
                </c:pt>
                <c:pt idx="44664">
                  <c:v>32.335591390896397</c:v>
                </c:pt>
                <c:pt idx="44665">
                  <c:v>32.335744209666998</c:v>
                </c:pt>
                <c:pt idx="44666">
                  <c:v>32.335897027948398</c:v>
                </c:pt>
                <c:pt idx="44667">
                  <c:v>32.336049845740703</c:v>
                </c:pt>
                <c:pt idx="44668">
                  <c:v>32.3362026630438</c:v>
                </c:pt>
                <c:pt idx="44669">
                  <c:v>32.336355479857801</c:v>
                </c:pt>
                <c:pt idx="44670">
                  <c:v>32.3365082961827</c:v>
                </c:pt>
                <c:pt idx="44671">
                  <c:v>32.336661112018398</c:v>
                </c:pt>
                <c:pt idx="44672">
                  <c:v>32.336813927364901</c:v>
                </c:pt>
                <c:pt idx="44673">
                  <c:v>32.336966742222401</c:v>
                </c:pt>
                <c:pt idx="44674">
                  <c:v>32.337119556590601</c:v>
                </c:pt>
                <c:pt idx="44675">
                  <c:v>32.337272370469798</c:v>
                </c:pt>
                <c:pt idx="44676">
                  <c:v>32.3374251838598</c:v>
                </c:pt>
                <c:pt idx="44677">
                  <c:v>32.3375779967607</c:v>
                </c:pt>
                <c:pt idx="44678">
                  <c:v>32.337730809172399</c:v>
                </c:pt>
                <c:pt idx="44679">
                  <c:v>32.337883621095003</c:v>
                </c:pt>
                <c:pt idx="44680">
                  <c:v>32.338036432528497</c:v>
                </c:pt>
                <c:pt idx="44681">
                  <c:v>32.338189243472897</c:v>
                </c:pt>
                <c:pt idx="44682">
                  <c:v>32.338342053928102</c:v>
                </c:pt>
                <c:pt idx="44683">
                  <c:v>32.338494863894198</c:v>
                </c:pt>
                <c:pt idx="44684">
                  <c:v>32.338647673371199</c:v>
                </c:pt>
                <c:pt idx="44685">
                  <c:v>32.338800482359098</c:v>
                </c:pt>
                <c:pt idx="44686">
                  <c:v>32.338953290857802</c:v>
                </c:pt>
                <c:pt idx="44687">
                  <c:v>32.339106098867397</c:v>
                </c:pt>
                <c:pt idx="44688">
                  <c:v>32.339258906387897</c:v>
                </c:pt>
                <c:pt idx="44689">
                  <c:v>32.339411713419302</c:v>
                </c:pt>
                <c:pt idx="44690">
                  <c:v>32.339564519961598</c:v>
                </c:pt>
                <c:pt idx="44691">
                  <c:v>32.339717326014799</c:v>
                </c:pt>
                <c:pt idx="44692">
                  <c:v>32.339870131578799</c:v>
                </c:pt>
                <c:pt idx="44693">
                  <c:v>32.340022936653703</c:v>
                </c:pt>
                <c:pt idx="44694">
                  <c:v>32.340175741239598</c:v>
                </c:pt>
                <c:pt idx="44695">
                  <c:v>32.340328545336298</c:v>
                </c:pt>
                <c:pt idx="44696">
                  <c:v>32.340481348944003</c:v>
                </c:pt>
                <c:pt idx="44697">
                  <c:v>32.340634152062499</c:v>
                </c:pt>
                <c:pt idx="44698">
                  <c:v>32.3407869546919</c:v>
                </c:pt>
                <c:pt idx="44699">
                  <c:v>32.340939756832199</c:v>
                </c:pt>
                <c:pt idx="44700">
                  <c:v>32.341092558483503</c:v>
                </c:pt>
                <c:pt idx="44701">
                  <c:v>32.341245359645598</c:v>
                </c:pt>
                <c:pt idx="44702">
                  <c:v>32.341398160318597</c:v>
                </c:pt>
                <c:pt idx="44703">
                  <c:v>32.341550960502602</c:v>
                </c:pt>
                <c:pt idx="44704">
                  <c:v>32.341703760197397</c:v>
                </c:pt>
                <c:pt idx="44705">
                  <c:v>32.341856559403197</c:v>
                </c:pt>
                <c:pt idx="44706">
                  <c:v>32.342009358119803</c:v>
                </c:pt>
                <c:pt idx="44707">
                  <c:v>32.342162156347399</c:v>
                </c:pt>
                <c:pt idx="44708">
                  <c:v>32.3423149540859</c:v>
                </c:pt>
                <c:pt idx="44709">
                  <c:v>32.342467751335398</c:v>
                </c:pt>
                <c:pt idx="44710">
                  <c:v>32.342620548095702</c:v>
                </c:pt>
                <c:pt idx="44711">
                  <c:v>32.342773344366897</c:v>
                </c:pt>
                <c:pt idx="44712">
                  <c:v>32.342926140149103</c:v>
                </c:pt>
                <c:pt idx="44713">
                  <c:v>32.3430789354422</c:v>
                </c:pt>
                <c:pt idx="44714">
                  <c:v>32.343231730246202</c:v>
                </c:pt>
                <c:pt idx="44715">
                  <c:v>32.343384524561202</c:v>
                </c:pt>
                <c:pt idx="44716">
                  <c:v>32.343537318387</c:v>
                </c:pt>
                <c:pt idx="44717">
                  <c:v>32.343690111723802</c:v>
                </c:pt>
                <c:pt idx="44718">
                  <c:v>32.343842904571602</c:v>
                </c:pt>
                <c:pt idx="44719">
                  <c:v>32.3439956969302</c:v>
                </c:pt>
                <c:pt idx="44720">
                  <c:v>32.344148488799803</c:v>
                </c:pt>
                <c:pt idx="44721">
                  <c:v>32.344301280180403</c:v>
                </c:pt>
                <c:pt idx="44722">
                  <c:v>32.344454071071802</c:v>
                </c:pt>
                <c:pt idx="44723">
                  <c:v>32.344606861474198</c:v>
                </c:pt>
                <c:pt idx="44724">
                  <c:v>32.344759651387598</c:v>
                </c:pt>
                <c:pt idx="44725">
                  <c:v>32.344912440811903</c:v>
                </c:pt>
                <c:pt idx="44726">
                  <c:v>32.3450652297471</c:v>
                </c:pt>
                <c:pt idx="44727">
                  <c:v>32.3452180181933</c:v>
                </c:pt>
                <c:pt idx="44728">
                  <c:v>32.345370806150399</c:v>
                </c:pt>
                <c:pt idx="44729">
                  <c:v>32.345523593618502</c:v>
                </c:pt>
                <c:pt idx="44730">
                  <c:v>32.345676380597503</c:v>
                </c:pt>
                <c:pt idx="44731">
                  <c:v>32.345829167087402</c:v>
                </c:pt>
                <c:pt idx="44732">
                  <c:v>32.345981953088398</c:v>
                </c:pt>
                <c:pt idx="44733">
                  <c:v>32.346134738600199</c:v>
                </c:pt>
                <c:pt idx="44734">
                  <c:v>32.346287523623097</c:v>
                </c:pt>
                <c:pt idx="44735">
                  <c:v>32.346440308156801</c:v>
                </c:pt>
                <c:pt idx="44736">
                  <c:v>32.346593092201601</c:v>
                </c:pt>
                <c:pt idx="44737">
                  <c:v>32.3467458757573</c:v>
                </c:pt>
                <c:pt idx="44738">
                  <c:v>32.346898658823903</c:v>
                </c:pt>
                <c:pt idx="44739">
                  <c:v>32.347051441401597</c:v>
                </c:pt>
                <c:pt idx="44740">
                  <c:v>32.347204223490202</c:v>
                </c:pt>
                <c:pt idx="44741">
                  <c:v>32.347357005089698</c:v>
                </c:pt>
                <c:pt idx="44742">
                  <c:v>32.347509786200199</c:v>
                </c:pt>
                <c:pt idx="44743">
                  <c:v>32.347662566821697</c:v>
                </c:pt>
                <c:pt idx="44744">
                  <c:v>32.347815346954199</c:v>
                </c:pt>
                <c:pt idx="44745">
                  <c:v>32.3479681265976</c:v>
                </c:pt>
                <c:pt idx="44746">
                  <c:v>32.348120905752097</c:v>
                </c:pt>
                <c:pt idx="44747">
                  <c:v>32.3482736844174</c:v>
                </c:pt>
                <c:pt idx="44748">
                  <c:v>32.3484264625938</c:v>
                </c:pt>
                <c:pt idx="44749">
                  <c:v>32.348579240281197</c:v>
                </c:pt>
                <c:pt idx="44750">
                  <c:v>32.348732017479499</c:v>
                </c:pt>
                <c:pt idx="44751">
                  <c:v>32.348884794188798</c:v>
                </c:pt>
                <c:pt idx="44752">
                  <c:v>32.349037570409102</c:v>
                </c:pt>
                <c:pt idx="44753">
                  <c:v>32.349190346140297</c:v>
                </c:pt>
                <c:pt idx="44754">
                  <c:v>32.349343121382603</c:v>
                </c:pt>
                <c:pt idx="44755">
                  <c:v>32.349495896135799</c:v>
                </c:pt>
                <c:pt idx="44756">
                  <c:v>32.3496486704001</c:v>
                </c:pt>
                <c:pt idx="44757">
                  <c:v>32.349801444175299</c:v>
                </c:pt>
                <c:pt idx="44758">
                  <c:v>32.349954217461502</c:v>
                </c:pt>
                <c:pt idx="44759">
                  <c:v>32.350106990258702</c:v>
                </c:pt>
                <c:pt idx="44760">
                  <c:v>32.350259762566999</c:v>
                </c:pt>
                <c:pt idx="44761">
                  <c:v>32.350412534386201</c:v>
                </c:pt>
                <c:pt idx="44762">
                  <c:v>32.350565305716401</c:v>
                </c:pt>
                <c:pt idx="44763">
                  <c:v>32.350718076557598</c:v>
                </c:pt>
                <c:pt idx="44764">
                  <c:v>32.3508708469098</c:v>
                </c:pt>
                <c:pt idx="44765">
                  <c:v>32.351023616772999</c:v>
                </c:pt>
                <c:pt idx="44766">
                  <c:v>32.351176386147202</c:v>
                </c:pt>
                <c:pt idx="44767">
                  <c:v>32.351329155032502</c:v>
                </c:pt>
                <c:pt idx="44768">
                  <c:v>32.3514819234287</c:v>
                </c:pt>
                <c:pt idx="44769">
                  <c:v>32.351634691335903</c:v>
                </c:pt>
                <c:pt idx="44770">
                  <c:v>32.351787458754202</c:v>
                </c:pt>
                <c:pt idx="44771">
                  <c:v>32.351940225683499</c:v>
                </c:pt>
                <c:pt idx="44772">
                  <c:v>32.352092992123701</c:v>
                </c:pt>
                <c:pt idx="44773">
                  <c:v>32.352245758075</c:v>
                </c:pt>
                <c:pt idx="44774">
                  <c:v>32.352398523537403</c:v>
                </c:pt>
                <c:pt idx="44775">
                  <c:v>32.352551288510703</c:v>
                </c:pt>
                <c:pt idx="44776">
                  <c:v>32.352704052995101</c:v>
                </c:pt>
                <c:pt idx="44777">
                  <c:v>32.352856816990403</c:v>
                </c:pt>
                <c:pt idx="44778">
                  <c:v>32.353009580496803</c:v>
                </c:pt>
                <c:pt idx="44779">
                  <c:v>32.353162343514299</c:v>
                </c:pt>
                <c:pt idx="44780">
                  <c:v>32.3533151060427</c:v>
                </c:pt>
                <c:pt idx="44781">
                  <c:v>32.353467868082198</c:v>
                </c:pt>
                <c:pt idx="44782">
                  <c:v>32.353620629632701</c:v>
                </c:pt>
                <c:pt idx="44783">
                  <c:v>32.3537733906943</c:v>
                </c:pt>
                <c:pt idx="44784">
                  <c:v>32.353926151266897</c:v>
                </c:pt>
                <c:pt idx="44785">
                  <c:v>32.354078911350499</c:v>
                </c:pt>
                <c:pt idx="44786">
                  <c:v>32.354231670945097</c:v>
                </c:pt>
                <c:pt idx="44787">
                  <c:v>32.3543844300508</c:v>
                </c:pt>
                <c:pt idx="44788">
                  <c:v>32.354537188667599</c:v>
                </c:pt>
                <c:pt idx="44789">
                  <c:v>32.354689946795297</c:v>
                </c:pt>
                <c:pt idx="44790">
                  <c:v>32.354842704434098</c:v>
                </c:pt>
                <c:pt idx="44791">
                  <c:v>32.354995461583997</c:v>
                </c:pt>
                <c:pt idx="44792">
                  <c:v>32.355148218244899</c:v>
                </c:pt>
                <c:pt idx="44793">
                  <c:v>32.355300974416899</c:v>
                </c:pt>
                <c:pt idx="44794">
                  <c:v>32.355453730099903</c:v>
                </c:pt>
                <c:pt idx="44795">
                  <c:v>32.355606485293897</c:v>
                </c:pt>
                <c:pt idx="44796">
                  <c:v>32.355759239999003</c:v>
                </c:pt>
                <c:pt idx="44797">
                  <c:v>32.355911994215198</c:v>
                </c:pt>
                <c:pt idx="44798">
                  <c:v>32.356064747942398</c:v>
                </c:pt>
                <c:pt idx="44799">
                  <c:v>32.356217501180701</c:v>
                </c:pt>
                <c:pt idx="44800">
                  <c:v>32.356370253930002</c:v>
                </c:pt>
                <c:pt idx="44801">
                  <c:v>32.3565230061904</c:v>
                </c:pt>
                <c:pt idx="44802">
                  <c:v>32.356675757961803</c:v>
                </c:pt>
                <c:pt idx="44803">
                  <c:v>32.356828509244302</c:v>
                </c:pt>
                <c:pt idx="44804">
                  <c:v>32.356981260037898</c:v>
                </c:pt>
                <c:pt idx="44805">
                  <c:v>32.357134010342598</c:v>
                </c:pt>
                <c:pt idx="44806">
                  <c:v>32.357286760158303</c:v>
                </c:pt>
                <c:pt idx="44807">
                  <c:v>32.357439509485097</c:v>
                </c:pt>
                <c:pt idx="44808">
                  <c:v>32.357592258322903</c:v>
                </c:pt>
                <c:pt idx="44809">
                  <c:v>32.357745006671898</c:v>
                </c:pt>
                <c:pt idx="44810">
                  <c:v>32.357897754531798</c:v>
                </c:pt>
                <c:pt idx="44811">
                  <c:v>32.358050501902902</c:v>
                </c:pt>
                <c:pt idx="44812">
                  <c:v>32.358203248785102</c:v>
                </c:pt>
                <c:pt idx="44813">
                  <c:v>32.3583559951783</c:v>
                </c:pt>
                <c:pt idx="44814">
                  <c:v>32.358508741082602</c:v>
                </c:pt>
                <c:pt idx="44815">
                  <c:v>32.358661486498001</c:v>
                </c:pt>
                <c:pt idx="44816">
                  <c:v>32.358814231424503</c:v>
                </c:pt>
                <c:pt idx="44817">
                  <c:v>32.358966975862103</c:v>
                </c:pt>
                <c:pt idx="44818">
                  <c:v>32.3591197198107</c:v>
                </c:pt>
                <c:pt idx="44819">
                  <c:v>32.359272463270401</c:v>
                </c:pt>
                <c:pt idx="44820">
                  <c:v>32.359425206241298</c:v>
                </c:pt>
                <c:pt idx="44821">
                  <c:v>32.359577948723199</c:v>
                </c:pt>
                <c:pt idx="44822">
                  <c:v>32.359730690716198</c:v>
                </c:pt>
                <c:pt idx="44823">
                  <c:v>32.3598834322203</c:v>
                </c:pt>
                <c:pt idx="44824">
                  <c:v>32.3600361732355</c:v>
                </c:pt>
                <c:pt idx="44825">
                  <c:v>32.360188913761803</c:v>
                </c:pt>
                <c:pt idx="44826">
                  <c:v>32.360341653799203</c:v>
                </c:pt>
                <c:pt idx="44827">
                  <c:v>32.3604943933477</c:v>
                </c:pt>
                <c:pt idx="44828">
                  <c:v>32.360647132407301</c:v>
                </c:pt>
                <c:pt idx="44829">
                  <c:v>32.360799870977999</c:v>
                </c:pt>
                <c:pt idx="44830">
                  <c:v>32.360952609059801</c:v>
                </c:pt>
                <c:pt idx="44831">
                  <c:v>32.3611053466527</c:v>
                </c:pt>
                <c:pt idx="44832">
                  <c:v>32.361258083756702</c:v>
                </c:pt>
                <c:pt idx="44833">
                  <c:v>32.361410820371901</c:v>
                </c:pt>
                <c:pt idx="44834">
                  <c:v>32.361563556498098</c:v>
                </c:pt>
                <c:pt idx="44835">
                  <c:v>32.361716292135497</c:v>
                </c:pt>
                <c:pt idx="44836">
                  <c:v>32.361869027284001</c:v>
                </c:pt>
                <c:pt idx="44837">
                  <c:v>32.362021761943602</c:v>
                </c:pt>
                <c:pt idx="44838">
                  <c:v>32.362174496114299</c:v>
                </c:pt>
                <c:pt idx="44839">
                  <c:v>32.362327229796101</c:v>
                </c:pt>
                <c:pt idx="44840">
                  <c:v>32.362479962988999</c:v>
                </c:pt>
                <c:pt idx="44841">
                  <c:v>32.362632695693101</c:v>
                </c:pt>
                <c:pt idx="44842">
                  <c:v>32.3627854279083</c:v>
                </c:pt>
                <c:pt idx="44843">
                  <c:v>32.362938159634602</c:v>
                </c:pt>
                <c:pt idx="44844">
                  <c:v>32.363090890872101</c:v>
                </c:pt>
                <c:pt idx="44845">
                  <c:v>32.363243621620697</c:v>
                </c:pt>
                <c:pt idx="44846">
                  <c:v>32.363396351880397</c:v>
                </c:pt>
                <c:pt idx="44847">
                  <c:v>32.3635490816512</c:v>
                </c:pt>
                <c:pt idx="44848">
                  <c:v>32.3637018109332</c:v>
                </c:pt>
                <c:pt idx="44849">
                  <c:v>32.363854539726297</c:v>
                </c:pt>
                <c:pt idx="44850">
                  <c:v>32.364007268030498</c:v>
                </c:pt>
                <c:pt idx="44851">
                  <c:v>32.364159995845903</c:v>
                </c:pt>
                <c:pt idx="44852">
                  <c:v>32.364312723172397</c:v>
                </c:pt>
                <c:pt idx="44853">
                  <c:v>32.364465450010101</c:v>
                </c:pt>
                <c:pt idx="44854">
                  <c:v>32.364618176358903</c:v>
                </c:pt>
                <c:pt idx="44855">
                  <c:v>32.364770902218901</c:v>
                </c:pt>
                <c:pt idx="44856">
                  <c:v>32.364923627589903</c:v>
                </c:pt>
                <c:pt idx="44857">
                  <c:v>32.365076352472201</c:v>
                </c:pt>
                <c:pt idx="44858">
                  <c:v>32.365229076865603</c:v>
                </c:pt>
                <c:pt idx="44859">
                  <c:v>32.365381800770102</c:v>
                </c:pt>
                <c:pt idx="44860">
                  <c:v>32.365534524185797</c:v>
                </c:pt>
                <c:pt idx="44861">
                  <c:v>32.365687247112703</c:v>
                </c:pt>
                <c:pt idx="44862">
                  <c:v>32.365839969550699</c:v>
                </c:pt>
                <c:pt idx="44863">
                  <c:v>32.365992691499898</c:v>
                </c:pt>
                <c:pt idx="44864">
                  <c:v>32.366145412960201</c:v>
                </c:pt>
                <c:pt idx="44865">
                  <c:v>32.3662981339317</c:v>
                </c:pt>
                <c:pt idx="44866">
                  <c:v>32.366450854414303</c:v>
                </c:pt>
                <c:pt idx="44867">
                  <c:v>32.366603574408103</c:v>
                </c:pt>
                <c:pt idx="44868">
                  <c:v>32.366756293913099</c:v>
                </c:pt>
                <c:pt idx="44869">
                  <c:v>32.366909012929199</c:v>
                </c:pt>
                <c:pt idx="44870">
                  <c:v>32.367061731456502</c:v>
                </c:pt>
                <c:pt idx="44871">
                  <c:v>32.367214449495002</c:v>
                </c:pt>
                <c:pt idx="44872">
                  <c:v>32.367367167044698</c:v>
                </c:pt>
                <c:pt idx="44873">
                  <c:v>32.367519884105498</c:v>
                </c:pt>
                <c:pt idx="44874">
                  <c:v>32.367672600677501</c:v>
                </c:pt>
                <c:pt idx="44875">
                  <c:v>32.367825316760602</c:v>
                </c:pt>
                <c:pt idx="44876">
                  <c:v>32.367978032354998</c:v>
                </c:pt>
                <c:pt idx="44877">
                  <c:v>32.368130747460498</c:v>
                </c:pt>
                <c:pt idx="44878">
                  <c:v>32.368283462077201</c:v>
                </c:pt>
                <c:pt idx="44879">
                  <c:v>32.368436176205101</c:v>
                </c:pt>
                <c:pt idx="44880">
                  <c:v>32.368588889844197</c:v>
                </c:pt>
                <c:pt idx="44881">
                  <c:v>32.368741602994398</c:v>
                </c:pt>
                <c:pt idx="44882">
                  <c:v>32.368894315655901</c:v>
                </c:pt>
                <c:pt idx="44883">
                  <c:v>32.369047027828501</c:v>
                </c:pt>
                <c:pt idx="44884">
                  <c:v>32.369199739512297</c:v>
                </c:pt>
                <c:pt idx="44885">
                  <c:v>32.369352450707296</c:v>
                </c:pt>
                <c:pt idx="44886">
                  <c:v>32.3695051614135</c:v>
                </c:pt>
                <c:pt idx="44887">
                  <c:v>32.369657871630899</c:v>
                </c:pt>
                <c:pt idx="44888">
                  <c:v>32.369810581359502</c:v>
                </c:pt>
                <c:pt idx="44889">
                  <c:v>32.369963290599301</c:v>
                </c:pt>
                <c:pt idx="44890">
                  <c:v>32.370115999350297</c:v>
                </c:pt>
                <c:pt idx="44891">
                  <c:v>32.370268707612503</c:v>
                </c:pt>
                <c:pt idx="44892">
                  <c:v>32.370421415385898</c:v>
                </c:pt>
                <c:pt idx="44893">
                  <c:v>32.370574122670497</c:v>
                </c:pt>
                <c:pt idx="44894">
                  <c:v>32.3707268294663</c:v>
                </c:pt>
                <c:pt idx="44895">
                  <c:v>32.370879535773298</c:v>
                </c:pt>
                <c:pt idx="44896">
                  <c:v>32.3710322415915</c:v>
                </c:pt>
                <c:pt idx="44897">
                  <c:v>32.371184946920998</c:v>
                </c:pt>
                <c:pt idx="44898">
                  <c:v>32.3713376517616</c:v>
                </c:pt>
                <c:pt idx="44899">
                  <c:v>32.371490356113497</c:v>
                </c:pt>
                <c:pt idx="44900">
                  <c:v>32.371643059976499</c:v>
                </c:pt>
                <c:pt idx="44901">
                  <c:v>32.371795763350796</c:v>
                </c:pt>
                <c:pt idx="44902">
                  <c:v>32.371948466236297</c:v>
                </c:pt>
                <c:pt idx="44903">
                  <c:v>32.372101168633002</c:v>
                </c:pt>
                <c:pt idx="44904">
                  <c:v>32.372253870541002</c:v>
                </c:pt>
                <c:pt idx="44905">
                  <c:v>32.372406571960099</c:v>
                </c:pt>
                <c:pt idx="44906">
                  <c:v>32.372559272890499</c:v>
                </c:pt>
                <c:pt idx="44907">
                  <c:v>32.372711973332201</c:v>
                </c:pt>
                <c:pt idx="44908">
                  <c:v>32.372864673285001</c:v>
                </c:pt>
                <c:pt idx="44909">
                  <c:v>32.373017372749104</c:v>
                </c:pt>
                <c:pt idx="44910">
                  <c:v>32.373170071724402</c:v>
                </c:pt>
                <c:pt idx="44911">
                  <c:v>32.373322770210898</c:v>
                </c:pt>
                <c:pt idx="44912">
                  <c:v>32.373475468208703</c:v>
                </c:pt>
                <c:pt idx="44913">
                  <c:v>32.373628165717697</c:v>
                </c:pt>
                <c:pt idx="44914">
                  <c:v>32.373780862737902</c:v>
                </c:pt>
                <c:pt idx="44915">
                  <c:v>32.373933559269403</c:v>
                </c:pt>
                <c:pt idx="44916">
                  <c:v>32.3740862553121</c:v>
                </c:pt>
                <c:pt idx="44917">
                  <c:v>32.374238950866101</c:v>
                </c:pt>
                <c:pt idx="44918">
                  <c:v>32.374391645931297</c:v>
                </c:pt>
                <c:pt idx="44919">
                  <c:v>32.374544340507697</c:v>
                </c:pt>
                <c:pt idx="44920">
                  <c:v>32.3746970345954</c:v>
                </c:pt>
                <c:pt idx="44921">
                  <c:v>32.374849728194398</c:v>
                </c:pt>
                <c:pt idx="44922">
                  <c:v>32.3750024213046</c:v>
                </c:pt>
                <c:pt idx="44923">
                  <c:v>32.375155113925999</c:v>
                </c:pt>
                <c:pt idx="44924">
                  <c:v>32.3753078060587</c:v>
                </c:pt>
                <c:pt idx="44925">
                  <c:v>32.375460497702598</c:v>
                </c:pt>
                <c:pt idx="44926">
                  <c:v>32.375613188857798</c:v>
                </c:pt>
                <c:pt idx="44927">
                  <c:v>32.375765879524302</c:v>
                </c:pt>
                <c:pt idx="44928">
                  <c:v>32.375918569702002</c:v>
                </c:pt>
                <c:pt idx="44929">
                  <c:v>32.376071259390997</c:v>
                </c:pt>
                <c:pt idx="44930">
                  <c:v>32.376223948591203</c:v>
                </c:pt>
                <c:pt idx="44931">
                  <c:v>32.376376637302698</c:v>
                </c:pt>
                <c:pt idx="44932">
                  <c:v>32.376529325525503</c:v>
                </c:pt>
                <c:pt idx="44933">
                  <c:v>32.376682013259597</c:v>
                </c:pt>
                <c:pt idx="44934">
                  <c:v>32.376834700504801</c:v>
                </c:pt>
                <c:pt idx="44935">
                  <c:v>32.376987387261401</c:v>
                </c:pt>
                <c:pt idx="44936">
                  <c:v>32.377140073529297</c:v>
                </c:pt>
                <c:pt idx="44937">
                  <c:v>32.377292759308403</c:v>
                </c:pt>
                <c:pt idx="44938">
                  <c:v>32.377445444598798</c:v>
                </c:pt>
                <c:pt idx="44939">
                  <c:v>32.377598129400397</c:v>
                </c:pt>
                <c:pt idx="44940">
                  <c:v>32.377750813713398</c:v>
                </c:pt>
                <c:pt idx="44941">
                  <c:v>32.377903497537602</c:v>
                </c:pt>
                <c:pt idx="44942">
                  <c:v>32.378056180873102</c:v>
                </c:pt>
                <c:pt idx="44943">
                  <c:v>32.378208863719898</c:v>
                </c:pt>
                <c:pt idx="44944">
                  <c:v>32.378361546077997</c:v>
                </c:pt>
                <c:pt idx="44945">
                  <c:v>32.378514227947299</c:v>
                </c:pt>
                <c:pt idx="44946">
                  <c:v>32.378666909327997</c:v>
                </c:pt>
                <c:pt idx="44947">
                  <c:v>32.378819590219898</c:v>
                </c:pt>
                <c:pt idx="44948">
                  <c:v>32.378972270623102</c:v>
                </c:pt>
                <c:pt idx="44949">
                  <c:v>32.379124950537602</c:v>
                </c:pt>
                <c:pt idx="44950">
                  <c:v>32.379277629963397</c:v>
                </c:pt>
                <c:pt idx="44951">
                  <c:v>32.379430308900503</c:v>
                </c:pt>
                <c:pt idx="44952">
                  <c:v>32.379582987348897</c:v>
                </c:pt>
                <c:pt idx="44953">
                  <c:v>32.379735665308601</c:v>
                </c:pt>
                <c:pt idx="44954">
                  <c:v>32.379888342779601</c:v>
                </c:pt>
                <c:pt idx="44955">
                  <c:v>32.380041019761897</c:v>
                </c:pt>
                <c:pt idx="44956">
                  <c:v>32.380193696255503</c:v>
                </c:pt>
                <c:pt idx="44957">
                  <c:v>32.380346372260398</c:v>
                </c:pt>
                <c:pt idx="44958">
                  <c:v>32.380499047776603</c:v>
                </c:pt>
                <c:pt idx="44959">
                  <c:v>32.380651722804103</c:v>
                </c:pt>
                <c:pt idx="44960">
                  <c:v>32.380804397342899</c:v>
                </c:pt>
                <c:pt idx="44961">
                  <c:v>32.380957071392999</c:v>
                </c:pt>
                <c:pt idx="44962">
                  <c:v>32.3811097449545</c:v>
                </c:pt>
                <c:pt idx="44963">
                  <c:v>32.381262418027198</c:v>
                </c:pt>
                <c:pt idx="44964">
                  <c:v>32.381415090611299</c:v>
                </c:pt>
                <c:pt idx="44965">
                  <c:v>32.381567762706702</c:v>
                </c:pt>
                <c:pt idx="44966">
                  <c:v>32.381720434313401</c:v>
                </c:pt>
                <c:pt idx="44967">
                  <c:v>32.381873105431403</c:v>
                </c:pt>
                <c:pt idx="44968">
                  <c:v>32.382025776060701</c:v>
                </c:pt>
                <c:pt idx="44969">
                  <c:v>32.382178446201401</c:v>
                </c:pt>
                <c:pt idx="44970">
                  <c:v>32.382331115853397</c:v>
                </c:pt>
                <c:pt idx="44971">
                  <c:v>32.382483785016703</c:v>
                </c:pt>
                <c:pt idx="44972">
                  <c:v>32.382636453691298</c:v>
                </c:pt>
                <c:pt idx="44973">
                  <c:v>32.382789121877302</c:v>
                </c:pt>
                <c:pt idx="44974">
                  <c:v>32.382941789574602</c:v>
                </c:pt>
                <c:pt idx="44975">
                  <c:v>32.383094456783198</c:v>
                </c:pt>
                <c:pt idx="44976">
                  <c:v>32.383247123503203</c:v>
                </c:pt>
                <c:pt idx="44977">
                  <c:v>32.383399789734497</c:v>
                </c:pt>
                <c:pt idx="44978">
                  <c:v>32.383552455477201</c:v>
                </c:pt>
                <c:pt idx="44979">
                  <c:v>32.383705120731101</c:v>
                </c:pt>
                <c:pt idx="44980">
                  <c:v>32.383857785496403</c:v>
                </c:pt>
                <c:pt idx="44981">
                  <c:v>32.384010449773101</c:v>
                </c:pt>
                <c:pt idx="44982">
                  <c:v>32.384163113561101</c:v>
                </c:pt>
                <c:pt idx="44983">
                  <c:v>32.384315776860497</c:v>
                </c:pt>
                <c:pt idx="44984">
                  <c:v>32.384468439671103</c:v>
                </c:pt>
                <c:pt idx="44985">
                  <c:v>32.384621101993197</c:v>
                </c:pt>
                <c:pt idx="44986">
                  <c:v>32.384773763826601</c:v>
                </c:pt>
                <c:pt idx="44987">
                  <c:v>32.384926425171301</c:v>
                </c:pt>
                <c:pt idx="44988">
                  <c:v>32.385079086027403</c:v>
                </c:pt>
                <c:pt idx="44989">
                  <c:v>32.385231746394901</c:v>
                </c:pt>
                <c:pt idx="44990">
                  <c:v>32.385384406273701</c:v>
                </c:pt>
                <c:pt idx="44991">
                  <c:v>32.385537065663797</c:v>
                </c:pt>
                <c:pt idx="44992">
                  <c:v>32.385689724565303</c:v>
                </c:pt>
                <c:pt idx="44993">
                  <c:v>32.385842382978197</c:v>
                </c:pt>
                <c:pt idx="44994">
                  <c:v>32.385995040902401</c:v>
                </c:pt>
                <c:pt idx="44995">
                  <c:v>32.3861476983381</c:v>
                </c:pt>
                <c:pt idx="44996">
                  <c:v>32.386300355285002</c:v>
                </c:pt>
                <c:pt idx="44997">
                  <c:v>32.386453011743399</c:v>
                </c:pt>
                <c:pt idx="44998">
                  <c:v>32.386605667713098</c:v>
                </c:pt>
                <c:pt idx="44999">
                  <c:v>32.386758323194101</c:v>
                </c:pt>
                <c:pt idx="45000">
                  <c:v>32.386910978186599</c:v>
                </c:pt>
                <c:pt idx="45001">
                  <c:v>32.387063632690399</c:v>
                </c:pt>
                <c:pt idx="45002">
                  <c:v>32.387216286705602</c:v>
                </c:pt>
                <c:pt idx="45003">
                  <c:v>32.387368940232101</c:v>
                </c:pt>
                <c:pt idx="45004">
                  <c:v>32.387521593270101</c:v>
                </c:pt>
                <c:pt idx="45005">
                  <c:v>32.387674245819397</c:v>
                </c:pt>
                <c:pt idx="45006">
                  <c:v>32.387826897880103</c:v>
                </c:pt>
                <c:pt idx="45007">
                  <c:v>32.387979549452197</c:v>
                </c:pt>
                <c:pt idx="45008">
                  <c:v>32.388132200535701</c:v>
                </c:pt>
                <c:pt idx="45009">
                  <c:v>32.3882848511305</c:v>
                </c:pt>
                <c:pt idx="45010">
                  <c:v>32.388437501236702</c:v>
                </c:pt>
                <c:pt idx="45011">
                  <c:v>32.388590150854398</c:v>
                </c:pt>
                <c:pt idx="45012">
                  <c:v>32.388742799983397</c:v>
                </c:pt>
                <c:pt idx="45013">
                  <c:v>32.388895448623799</c:v>
                </c:pt>
                <c:pt idx="45014">
                  <c:v>32.389048096775603</c:v>
                </c:pt>
                <c:pt idx="45015">
                  <c:v>32.389200744438803</c:v>
                </c:pt>
                <c:pt idx="45016">
                  <c:v>32.389353391613398</c:v>
                </c:pt>
                <c:pt idx="45017">
                  <c:v>32.389506038299402</c:v>
                </c:pt>
                <c:pt idx="45018">
                  <c:v>32.389658684496801</c:v>
                </c:pt>
                <c:pt idx="45019">
                  <c:v>32.389811330205603</c:v>
                </c:pt>
                <c:pt idx="45020">
                  <c:v>32.3899639754258</c:v>
                </c:pt>
                <c:pt idx="45021">
                  <c:v>32.3901166201574</c:v>
                </c:pt>
                <c:pt idx="45022">
                  <c:v>32.390269264400402</c:v>
                </c:pt>
                <c:pt idx="45023">
                  <c:v>32.390421908154799</c:v>
                </c:pt>
                <c:pt idx="45024">
                  <c:v>32.390574551420599</c:v>
                </c:pt>
                <c:pt idx="45025">
                  <c:v>32.390727194197801</c:v>
                </c:pt>
                <c:pt idx="45026">
                  <c:v>32.390879836486398</c:v>
                </c:pt>
                <c:pt idx="45027">
                  <c:v>32.391032478286498</c:v>
                </c:pt>
                <c:pt idx="45028">
                  <c:v>32.391185119597999</c:v>
                </c:pt>
                <c:pt idx="45029">
                  <c:v>32.391337760420903</c:v>
                </c:pt>
                <c:pt idx="45030">
                  <c:v>32.391490400755202</c:v>
                </c:pt>
                <c:pt idx="45031">
                  <c:v>32.391643040600897</c:v>
                </c:pt>
                <c:pt idx="45032">
                  <c:v>32.391795679958001</c:v>
                </c:pt>
                <c:pt idx="45033">
                  <c:v>32.3919483188266</c:v>
                </c:pt>
                <c:pt idx="45034">
                  <c:v>32.392100957206601</c:v>
                </c:pt>
                <c:pt idx="45035">
                  <c:v>32.392253595097998</c:v>
                </c:pt>
                <c:pt idx="45036">
                  <c:v>32.392406232500797</c:v>
                </c:pt>
                <c:pt idx="45037">
                  <c:v>32.392558869415097</c:v>
                </c:pt>
                <c:pt idx="45038">
                  <c:v>32.392711505840801</c:v>
                </c:pt>
                <c:pt idx="45039">
                  <c:v>32.392864141777899</c:v>
                </c:pt>
                <c:pt idx="45040">
                  <c:v>32.393016777226499</c:v>
                </c:pt>
                <c:pt idx="45041">
                  <c:v>32.393169412186502</c:v>
                </c:pt>
                <c:pt idx="45042">
                  <c:v>32.393322046658</c:v>
                </c:pt>
                <c:pt idx="45043">
                  <c:v>32.3934746806408</c:v>
                </c:pt>
                <c:pt idx="45044">
                  <c:v>32.393627314135202</c:v>
                </c:pt>
                <c:pt idx="45045">
                  <c:v>32.393779947140899</c:v>
                </c:pt>
                <c:pt idx="45046">
                  <c:v>32.393932579658099</c:v>
                </c:pt>
                <c:pt idx="45047">
                  <c:v>32.3940852116868</c:v>
                </c:pt>
                <c:pt idx="45048">
                  <c:v>32.394237843226897</c:v>
                </c:pt>
                <c:pt idx="45049">
                  <c:v>32.394390474278403</c:v>
                </c:pt>
                <c:pt idx="45050">
                  <c:v>32.394543104841397</c:v>
                </c:pt>
                <c:pt idx="45051">
                  <c:v>32.3946957349158</c:v>
                </c:pt>
                <c:pt idx="45052">
                  <c:v>32.394848364501698</c:v>
                </c:pt>
                <c:pt idx="45053">
                  <c:v>32.395000993599098</c:v>
                </c:pt>
                <c:pt idx="45054">
                  <c:v>32.3951536222079</c:v>
                </c:pt>
                <c:pt idx="45055">
                  <c:v>32.395306250328098</c:v>
                </c:pt>
                <c:pt idx="45056">
                  <c:v>32.395458877959797</c:v>
                </c:pt>
                <c:pt idx="45057">
                  <c:v>32.395611505102998</c:v>
                </c:pt>
                <c:pt idx="45058">
                  <c:v>32.395764131757701</c:v>
                </c:pt>
                <c:pt idx="45059">
                  <c:v>32.3959167579238</c:v>
                </c:pt>
                <c:pt idx="45060">
                  <c:v>32.396069383601301</c:v>
                </c:pt>
                <c:pt idx="45061">
                  <c:v>32.396222008790403</c:v>
                </c:pt>
                <c:pt idx="45062">
                  <c:v>32.3963746334909</c:v>
                </c:pt>
                <c:pt idx="45063">
                  <c:v>32.3965272577029</c:v>
                </c:pt>
                <c:pt idx="45064">
                  <c:v>32.396679881426302</c:v>
                </c:pt>
                <c:pt idx="45065">
                  <c:v>32.396832504661198</c:v>
                </c:pt>
                <c:pt idx="45066">
                  <c:v>32.396985127407603</c:v>
                </c:pt>
                <c:pt idx="45067">
                  <c:v>32.397137749665497</c:v>
                </c:pt>
                <c:pt idx="45068">
                  <c:v>32.397290371434799</c:v>
                </c:pt>
                <c:pt idx="45069">
                  <c:v>32.397442992715597</c:v>
                </c:pt>
                <c:pt idx="45070">
                  <c:v>32.397595613507903</c:v>
                </c:pt>
                <c:pt idx="45071">
                  <c:v>32.397748233811697</c:v>
                </c:pt>
                <c:pt idx="45072">
                  <c:v>32.397900853627</c:v>
                </c:pt>
                <c:pt idx="45073">
                  <c:v>32.398053472953698</c:v>
                </c:pt>
                <c:pt idx="45074">
                  <c:v>32.398206091791998</c:v>
                </c:pt>
                <c:pt idx="45075">
                  <c:v>32.3983587101417</c:v>
                </c:pt>
                <c:pt idx="45076">
                  <c:v>32.398511328002897</c:v>
                </c:pt>
                <c:pt idx="45077">
                  <c:v>32.398663945375603</c:v>
                </c:pt>
                <c:pt idx="45078">
                  <c:v>32.398816562259803</c:v>
                </c:pt>
                <c:pt idx="45079">
                  <c:v>32.398969178655499</c:v>
                </c:pt>
                <c:pt idx="45080">
                  <c:v>32.399121794562703</c:v>
                </c:pt>
                <c:pt idx="45081">
                  <c:v>32.399274409981402</c:v>
                </c:pt>
                <c:pt idx="45082">
                  <c:v>32.399427024911603</c:v>
                </c:pt>
                <c:pt idx="45083">
                  <c:v>32.399579639353298</c:v>
                </c:pt>
                <c:pt idx="45084">
                  <c:v>32.399732253306503</c:v>
                </c:pt>
                <c:pt idx="45085">
                  <c:v>32.399884866771202</c:v>
                </c:pt>
                <c:pt idx="45086">
                  <c:v>32.400037479747397</c:v>
                </c:pt>
                <c:pt idx="45087">
                  <c:v>32.4001900922351</c:v>
                </c:pt>
                <c:pt idx="45088">
                  <c:v>32.400342704234298</c:v>
                </c:pt>
                <c:pt idx="45089">
                  <c:v>32.400495315745097</c:v>
                </c:pt>
                <c:pt idx="45090">
                  <c:v>32.400647926767299</c:v>
                </c:pt>
                <c:pt idx="45091">
                  <c:v>32.400800537301102</c:v>
                </c:pt>
                <c:pt idx="45092">
                  <c:v>32.4009531473463</c:v>
                </c:pt>
                <c:pt idx="45093">
                  <c:v>32.4011057569031</c:v>
                </c:pt>
                <c:pt idx="45094">
                  <c:v>32.401258365971401</c:v>
                </c:pt>
                <c:pt idx="45095">
                  <c:v>32.401410974551197</c:v>
                </c:pt>
                <c:pt idx="45096">
                  <c:v>32.401563582642602</c:v>
                </c:pt>
                <c:pt idx="45097">
                  <c:v>32.401716190245402</c:v>
                </c:pt>
                <c:pt idx="45098">
                  <c:v>32.401868797359803</c:v>
                </c:pt>
                <c:pt idx="45099">
                  <c:v>32.4020214039857</c:v>
                </c:pt>
                <c:pt idx="45100">
                  <c:v>32.402174010123197</c:v>
                </c:pt>
                <c:pt idx="45101">
                  <c:v>32.402326615772203</c:v>
                </c:pt>
                <c:pt idx="45102">
                  <c:v>32.402479220932698</c:v>
                </c:pt>
                <c:pt idx="45103">
                  <c:v>32.402631825604701</c:v>
                </c:pt>
                <c:pt idx="45104">
                  <c:v>32.402784429788298</c:v>
                </c:pt>
                <c:pt idx="45105">
                  <c:v>32.402937033483397</c:v>
                </c:pt>
                <c:pt idx="45106">
                  <c:v>32.403089636689998</c:v>
                </c:pt>
                <c:pt idx="45107">
                  <c:v>32.4032422394082</c:v>
                </c:pt>
                <c:pt idx="45108">
                  <c:v>32.403394841637898</c:v>
                </c:pt>
                <c:pt idx="45109">
                  <c:v>32.403547443379203</c:v>
                </c:pt>
                <c:pt idx="45110">
                  <c:v>32.403700044631996</c:v>
                </c:pt>
                <c:pt idx="45111">
                  <c:v>32.403852645396299</c:v>
                </c:pt>
                <c:pt idx="45112">
                  <c:v>32.404005245672202</c:v>
                </c:pt>
                <c:pt idx="45113">
                  <c:v>32.4041578454597</c:v>
                </c:pt>
                <c:pt idx="45114">
                  <c:v>32.4043104447587</c:v>
                </c:pt>
                <c:pt idx="45115">
                  <c:v>32.404463043569201</c:v>
                </c:pt>
                <c:pt idx="45116">
                  <c:v>32.404615641891297</c:v>
                </c:pt>
                <c:pt idx="45117">
                  <c:v>32.404768239724902</c:v>
                </c:pt>
                <c:pt idx="45118">
                  <c:v>32.404920837070101</c:v>
                </c:pt>
                <c:pt idx="45119">
                  <c:v>32.405073433926901</c:v>
                </c:pt>
                <c:pt idx="45120">
                  <c:v>32.405226030295204</c:v>
                </c:pt>
                <c:pt idx="45121">
                  <c:v>32.4053786261751</c:v>
                </c:pt>
                <c:pt idx="45122">
                  <c:v>32.405531221566498</c:v>
                </c:pt>
                <c:pt idx="45123">
                  <c:v>32.405683816469498</c:v>
                </c:pt>
                <c:pt idx="45124">
                  <c:v>32.405836410884099</c:v>
                </c:pt>
                <c:pt idx="45125">
                  <c:v>32.405989004810301</c:v>
                </c:pt>
                <c:pt idx="45126">
                  <c:v>32.406141598247999</c:v>
                </c:pt>
                <c:pt idx="45127">
                  <c:v>32.406294191197198</c:v>
                </c:pt>
                <c:pt idx="45128">
                  <c:v>32.406446783658097</c:v>
                </c:pt>
                <c:pt idx="45129">
                  <c:v>32.406599375630499</c:v>
                </c:pt>
                <c:pt idx="45130">
                  <c:v>32.406751967114502</c:v>
                </c:pt>
                <c:pt idx="45131">
                  <c:v>32.40690455811</c:v>
                </c:pt>
                <c:pt idx="45132">
                  <c:v>32.407057148617199</c:v>
                </c:pt>
                <c:pt idx="45133">
                  <c:v>32.407209738635899</c:v>
                </c:pt>
                <c:pt idx="45134">
                  <c:v>32.407362328166201</c:v>
                </c:pt>
                <c:pt idx="45135">
                  <c:v>32.407514917208097</c:v>
                </c:pt>
                <c:pt idx="45136">
                  <c:v>32.407667505761601</c:v>
                </c:pt>
                <c:pt idx="45137">
                  <c:v>32.407820093826601</c:v>
                </c:pt>
                <c:pt idx="45138">
                  <c:v>32.407972681403301</c:v>
                </c:pt>
                <c:pt idx="45139">
                  <c:v>32.408125268491503</c:v>
                </c:pt>
                <c:pt idx="45140">
                  <c:v>32.408277855091299</c:v>
                </c:pt>
                <c:pt idx="45141">
                  <c:v>32.408430441202697</c:v>
                </c:pt>
                <c:pt idx="45142">
                  <c:v>32.408583026825703</c:v>
                </c:pt>
                <c:pt idx="45143">
                  <c:v>32.408735611960303</c:v>
                </c:pt>
                <c:pt idx="45144">
                  <c:v>32.408888196606497</c:v>
                </c:pt>
                <c:pt idx="45145">
                  <c:v>32.4090407807643</c:v>
                </c:pt>
                <c:pt idx="45146">
                  <c:v>32.409193364433698</c:v>
                </c:pt>
                <c:pt idx="45147">
                  <c:v>32.409345947614703</c:v>
                </c:pt>
                <c:pt idx="45148">
                  <c:v>32.409498530307303</c:v>
                </c:pt>
                <c:pt idx="45149">
                  <c:v>32.409651112511497</c:v>
                </c:pt>
                <c:pt idx="45150">
                  <c:v>32.4098036942273</c:v>
                </c:pt>
                <c:pt idx="45151">
                  <c:v>32.409956275454697</c:v>
                </c:pt>
                <c:pt idx="45152">
                  <c:v>32.410108856193702</c:v>
                </c:pt>
                <c:pt idx="45153">
                  <c:v>32.410261436444301</c:v>
                </c:pt>
                <c:pt idx="45154">
                  <c:v>32.410414016206602</c:v>
                </c:pt>
                <c:pt idx="45155">
                  <c:v>32.410566595480503</c:v>
                </c:pt>
                <c:pt idx="45156">
                  <c:v>32.4107191742659</c:v>
                </c:pt>
                <c:pt idx="45157">
                  <c:v>32.410871752562997</c:v>
                </c:pt>
                <c:pt idx="45158">
                  <c:v>32.411024330371703</c:v>
                </c:pt>
                <c:pt idx="45159">
                  <c:v>32.411176907692003</c:v>
                </c:pt>
                <c:pt idx="45160">
                  <c:v>32.411329484524003</c:v>
                </c:pt>
                <c:pt idx="45161">
                  <c:v>32.411482060867499</c:v>
                </c:pt>
                <c:pt idx="45162">
                  <c:v>32.411634636722702</c:v>
                </c:pt>
                <c:pt idx="45163">
                  <c:v>32.4117872120895</c:v>
                </c:pt>
                <c:pt idx="45164">
                  <c:v>32.411939786967999</c:v>
                </c:pt>
                <c:pt idx="45165">
                  <c:v>32.412092361358098</c:v>
                </c:pt>
                <c:pt idx="45166">
                  <c:v>32.4122449352598</c:v>
                </c:pt>
                <c:pt idx="45167">
                  <c:v>32.412397508673102</c:v>
                </c:pt>
                <c:pt idx="45168">
                  <c:v>32.412550081598098</c:v>
                </c:pt>
                <c:pt idx="45169">
                  <c:v>32.412702654034703</c:v>
                </c:pt>
                <c:pt idx="45170">
                  <c:v>32.412855225982902</c:v>
                </c:pt>
                <c:pt idx="45171">
                  <c:v>32.413007797442802</c:v>
                </c:pt>
                <c:pt idx="45172">
                  <c:v>32.413160368414303</c:v>
                </c:pt>
                <c:pt idx="45173">
                  <c:v>32.413312938897498</c:v>
                </c:pt>
                <c:pt idx="45174">
                  <c:v>32.413465508892301</c:v>
                </c:pt>
                <c:pt idx="45175">
                  <c:v>32.413618078398699</c:v>
                </c:pt>
                <c:pt idx="45176">
                  <c:v>32.413770647416797</c:v>
                </c:pt>
                <c:pt idx="45177">
                  <c:v>32.413923215946603</c:v>
                </c:pt>
                <c:pt idx="45178">
                  <c:v>32.414075783987997</c:v>
                </c:pt>
                <c:pt idx="45179">
                  <c:v>32.414228351540999</c:v>
                </c:pt>
                <c:pt idx="45180">
                  <c:v>32.414380918605701</c:v>
                </c:pt>
                <c:pt idx="45181">
                  <c:v>32.414533485181998</c:v>
                </c:pt>
                <c:pt idx="45182">
                  <c:v>32.414686051270003</c:v>
                </c:pt>
                <c:pt idx="45183">
                  <c:v>32.414838616869702</c:v>
                </c:pt>
                <c:pt idx="45184">
                  <c:v>32.414991181981001</c:v>
                </c:pt>
                <c:pt idx="45185">
                  <c:v>32.415143746604002</c:v>
                </c:pt>
                <c:pt idx="45186">
                  <c:v>32.415296310738597</c:v>
                </c:pt>
                <c:pt idx="45187">
                  <c:v>32.4154488743849</c:v>
                </c:pt>
                <c:pt idx="45188">
                  <c:v>32.415601437542897</c:v>
                </c:pt>
                <c:pt idx="45189">
                  <c:v>32.415754000212502</c:v>
                </c:pt>
                <c:pt idx="45190">
                  <c:v>32.415906562393801</c:v>
                </c:pt>
                <c:pt idx="45191">
                  <c:v>32.4160591240868</c:v>
                </c:pt>
                <c:pt idx="45192">
                  <c:v>32.416211685291501</c:v>
                </c:pt>
                <c:pt idx="45193">
                  <c:v>32.416364246007802</c:v>
                </c:pt>
                <c:pt idx="45194">
                  <c:v>32.416516806235798</c:v>
                </c:pt>
                <c:pt idx="45195">
                  <c:v>32.416669365975402</c:v>
                </c:pt>
                <c:pt idx="45196">
                  <c:v>32.416821925226799</c:v>
                </c:pt>
                <c:pt idx="45197">
                  <c:v>32.416974483989797</c:v>
                </c:pt>
                <c:pt idx="45198">
                  <c:v>32.417127042264497</c:v>
                </c:pt>
                <c:pt idx="45199">
                  <c:v>32.417279600050897</c:v>
                </c:pt>
                <c:pt idx="45200">
                  <c:v>32.417432157348998</c:v>
                </c:pt>
                <c:pt idx="45201">
                  <c:v>32.4175847141587</c:v>
                </c:pt>
                <c:pt idx="45202">
                  <c:v>32.417737270480202</c:v>
                </c:pt>
                <c:pt idx="45203">
                  <c:v>32.417889826313299</c:v>
                </c:pt>
                <c:pt idx="45204">
                  <c:v>32.418042381658097</c:v>
                </c:pt>
                <c:pt idx="45205">
                  <c:v>32.418194936514602</c:v>
                </c:pt>
                <c:pt idx="45206">
                  <c:v>32.418347490882802</c:v>
                </c:pt>
                <c:pt idx="45207">
                  <c:v>32.418500044762702</c:v>
                </c:pt>
                <c:pt idx="45208">
                  <c:v>32.418652598154303</c:v>
                </c:pt>
                <c:pt idx="45209">
                  <c:v>32.418805151057597</c:v>
                </c:pt>
                <c:pt idx="45210">
                  <c:v>32.4189577034726</c:v>
                </c:pt>
                <c:pt idx="45211">
                  <c:v>32.419110255399303</c:v>
                </c:pt>
                <c:pt idx="45212">
                  <c:v>32.4192628068377</c:v>
                </c:pt>
                <c:pt idx="45213">
                  <c:v>32.419415357787798</c:v>
                </c:pt>
                <c:pt idx="45214">
                  <c:v>32.419567908249597</c:v>
                </c:pt>
                <c:pt idx="45215">
                  <c:v>32.419720458223097</c:v>
                </c:pt>
                <c:pt idx="45216">
                  <c:v>32.419873007708297</c:v>
                </c:pt>
                <c:pt idx="45217">
                  <c:v>32.420025556705198</c:v>
                </c:pt>
                <c:pt idx="45218">
                  <c:v>32.4201781052139</c:v>
                </c:pt>
                <c:pt idx="45219">
                  <c:v>32.420330653234203</c:v>
                </c:pt>
                <c:pt idx="45220">
                  <c:v>32.420483200766299</c:v>
                </c:pt>
                <c:pt idx="45221">
                  <c:v>32.420635747810103</c:v>
                </c:pt>
                <c:pt idx="45222">
                  <c:v>32.4207882943656</c:v>
                </c:pt>
                <c:pt idx="45223">
                  <c:v>32.420940840432799</c:v>
                </c:pt>
                <c:pt idx="45224">
                  <c:v>32.421093386011698</c:v>
                </c:pt>
                <c:pt idx="45225">
                  <c:v>32.421245931102398</c:v>
                </c:pt>
                <c:pt idx="45226">
                  <c:v>32.421398475704798</c:v>
                </c:pt>
                <c:pt idx="45227">
                  <c:v>32.421551019818899</c:v>
                </c:pt>
                <c:pt idx="45228">
                  <c:v>32.421703563444702</c:v>
                </c:pt>
                <c:pt idx="45229">
                  <c:v>32.421856106582297</c:v>
                </c:pt>
                <c:pt idx="45230">
                  <c:v>32.4220086492316</c:v>
                </c:pt>
                <c:pt idx="45231">
                  <c:v>32.422161191392703</c:v>
                </c:pt>
                <c:pt idx="45232">
                  <c:v>32.422313733065401</c:v>
                </c:pt>
                <c:pt idx="45233">
                  <c:v>32.422466274249899</c:v>
                </c:pt>
                <c:pt idx="45234">
                  <c:v>32.422618814946198</c:v>
                </c:pt>
                <c:pt idx="45235">
                  <c:v>32.422771355154097</c:v>
                </c:pt>
                <c:pt idx="45236">
                  <c:v>32.422923894873897</c:v>
                </c:pt>
                <c:pt idx="45237">
                  <c:v>32.423076434105297</c:v>
                </c:pt>
                <c:pt idx="45238">
                  <c:v>32.423228972848499</c:v>
                </c:pt>
                <c:pt idx="45239">
                  <c:v>32.4233815111035</c:v>
                </c:pt>
                <c:pt idx="45240">
                  <c:v>32.423534048870103</c:v>
                </c:pt>
                <c:pt idx="45241">
                  <c:v>32.423686586148598</c:v>
                </c:pt>
                <c:pt idx="45242">
                  <c:v>32.423839122938801</c:v>
                </c:pt>
                <c:pt idx="45243">
                  <c:v>32.423991659240698</c:v>
                </c:pt>
                <c:pt idx="45244">
                  <c:v>32.424144195054403</c:v>
                </c:pt>
                <c:pt idx="45245">
                  <c:v>32.424296730379901</c:v>
                </c:pt>
                <c:pt idx="45246">
                  <c:v>32.424449265217099</c:v>
                </c:pt>
                <c:pt idx="45247">
                  <c:v>32.424601799565998</c:v>
                </c:pt>
                <c:pt idx="45248">
                  <c:v>32.424754333426698</c:v>
                </c:pt>
                <c:pt idx="45249">
                  <c:v>32.424906866799198</c:v>
                </c:pt>
                <c:pt idx="45250">
                  <c:v>32.425059399683498</c:v>
                </c:pt>
                <c:pt idx="45251">
                  <c:v>32.425211932079499</c:v>
                </c:pt>
                <c:pt idx="45252">
                  <c:v>32.425364463987201</c:v>
                </c:pt>
                <c:pt idx="45253">
                  <c:v>32.425516995406703</c:v>
                </c:pt>
                <c:pt idx="45254">
                  <c:v>32.425669526338098</c:v>
                </c:pt>
                <c:pt idx="45255">
                  <c:v>32.425822056781101</c:v>
                </c:pt>
                <c:pt idx="45256">
                  <c:v>32.425974586735997</c:v>
                </c:pt>
                <c:pt idx="45257">
                  <c:v>32.426127116202601</c:v>
                </c:pt>
                <c:pt idx="45258">
                  <c:v>32.426279645180998</c:v>
                </c:pt>
                <c:pt idx="45259">
                  <c:v>32.426432173671103</c:v>
                </c:pt>
                <c:pt idx="45260">
                  <c:v>32.4265847016731</c:v>
                </c:pt>
                <c:pt idx="45261">
                  <c:v>32.426737229186799</c:v>
                </c:pt>
                <c:pt idx="45262">
                  <c:v>32.426889756212297</c:v>
                </c:pt>
                <c:pt idx="45263">
                  <c:v>32.427042282749603</c:v>
                </c:pt>
                <c:pt idx="45264">
                  <c:v>32.427194808798603</c:v>
                </c:pt>
                <c:pt idx="45265">
                  <c:v>32.427347334359503</c:v>
                </c:pt>
                <c:pt idx="45266">
                  <c:v>32.427499859432103</c:v>
                </c:pt>
                <c:pt idx="45267">
                  <c:v>32.427652384016497</c:v>
                </c:pt>
                <c:pt idx="45268">
                  <c:v>32.427804908112797</c:v>
                </c:pt>
                <c:pt idx="45269">
                  <c:v>32.427957431720799</c:v>
                </c:pt>
                <c:pt idx="45270">
                  <c:v>32.4281099548406</c:v>
                </c:pt>
                <c:pt idx="45271">
                  <c:v>32.428262477472202</c:v>
                </c:pt>
                <c:pt idx="45272">
                  <c:v>32.428414999615498</c:v>
                </c:pt>
                <c:pt idx="45273">
                  <c:v>32.428567521270701</c:v>
                </c:pt>
                <c:pt idx="45274">
                  <c:v>32.428720042437703</c:v>
                </c:pt>
                <c:pt idx="45275">
                  <c:v>32.428872563116499</c:v>
                </c:pt>
                <c:pt idx="45276">
                  <c:v>32.429025083307103</c:v>
                </c:pt>
                <c:pt idx="45277">
                  <c:v>32.429177603009499</c:v>
                </c:pt>
                <c:pt idx="45278">
                  <c:v>32.429330122223703</c:v>
                </c:pt>
                <c:pt idx="45279">
                  <c:v>32.429482640949701</c:v>
                </c:pt>
                <c:pt idx="45280">
                  <c:v>32.429635159187498</c:v>
                </c:pt>
                <c:pt idx="45281">
                  <c:v>32.429787676937103</c:v>
                </c:pt>
                <c:pt idx="45282">
                  <c:v>32.429940194198601</c:v>
                </c:pt>
                <c:pt idx="45283">
                  <c:v>32.430092710971799</c:v>
                </c:pt>
                <c:pt idx="45284">
                  <c:v>32.430245227256897</c:v>
                </c:pt>
                <c:pt idx="45285">
                  <c:v>32.430397743053803</c:v>
                </c:pt>
                <c:pt idx="45286">
                  <c:v>32.430550258362501</c:v>
                </c:pt>
                <c:pt idx="45287">
                  <c:v>32.430702773183</c:v>
                </c:pt>
                <c:pt idx="45288">
                  <c:v>32.4308552875153</c:v>
                </c:pt>
                <c:pt idx="45289">
                  <c:v>32.431007801359499</c:v>
                </c:pt>
                <c:pt idx="45290">
                  <c:v>32.431160314715498</c:v>
                </c:pt>
                <c:pt idx="45291">
                  <c:v>32.431312827583298</c:v>
                </c:pt>
                <c:pt idx="45292">
                  <c:v>32.431465339962898</c:v>
                </c:pt>
                <c:pt idx="45293">
                  <c:v>32.431617851854398</c:v>
                </c:pt>
                <c:pt idx="45294">
                  <c:v>32.431770363257698</c:v>
                </c:pt>
                <c:pt idx="45295">
                  <c:v>32.431922874172798</c:v>
                </c:pt>
                <c:pt idx="45296">
                  <c:v>32.432075384599798</c:v>
                </c:pt>
                <c:pt idx="45297">
                  <c:v>32.432227894538599</c:v>
                </c:pt>
                <c:pt idx="45298">
                  <c:v>32.4323804039892</c:v>
                </c:pt>
                <c:pt idx="45299">
                  <c:v>32.4325329129517</c:v>
                </c:pt>
                <c:pt idx="45300">
                  <c:v>32.432685421426001</c:v>
                </c:pt>
                <c:pt idx="45301">
                  <c:v>32.432837929412102</c:v>
                </c:pt>
                <c:pt idx="45302">
                  <c:v>32.432990436910103</c:v>
                </c:pt>
                <c:pt idx="45303">
                  <c:v>32.433142943919997</c:v>
                </c:pt>
                <c:pt idx="45304">
                  <c:v>32.433295450441697</c:v>
                </c:pt>
                <c:pt idx="45305">
                  <c:v>32.433447956475199</c:v>
                </c:pt>
                <c:pt idx="45306">
                  <c:v>32.4336004620206</c:v>
                </c:pt>
                <c:pt idx="45307">
                  <c:v>32.433752967077801</c:v>
                </c:pt>
                <c:pt idx="45308">
                  <c:v>32.433905471646902</c:v>
                </c:pt>
                <c:pt idx="45309">
                  <c:v>32.434057975727796</c:v>
                </c:pt>
                <c:pt idx="45310">
                  <c:v>32.434210479320598</c:v>
                </c:pt>
                <c:pt idx="45311">
                  <c:v>32.434362982425299</c:v>
                </c:pt>
                <c:pt idx="45312">
                  <c:v>32.4345154850418</c:v>
                </c:pt>
                <c:pt idx="45313">
                  <c:v>32.434667987170201</c:v>
                </c:pt>
                <c:pt idx="45314">
                  <c:v>32.434820488810402</c:v>
                </c:pt>
                <c:pt idx="45315">
                  <c:v>32.434972989962503</c:v>
                </c:pt>
                <c:pt idx="45316">
                  <c:v>32.435125490626397</c:v>
                </c:pt>
                <c:pt idx="45317">
                  <c:v>32.435277990802298</c:v>
                </c:pt>
                <c:pt idx="45318">
                  <c:v>32.435430490489999</c:v>
                </c:pt>
                <c:pt idx="45319">
                  <c:v>32.4355829896895</c:v>
                </c:pt>
                <c:pt idx="45320">
                  <c:v>32.435735488401001</c:v>
                </c:pt>
                <c:pt idx="45321">
                  <c:v>32.435887986624302</c:v>
                </c:pt>
                <c:pt idx="45322">
                  <c:v>32.436040484359403</c:v>
                </c:pt>
                <c:pt idx="45323">
                  <c:v>32.436192981606503</c:v>
                </c:pt>
                <c:pt idx="45324">
                  <c:v>32.436345478365403</c:v>
                </c:pt>
                <c:pt idx="45325">
                  <c:v>32.436497974636197</c:v>
                </c:pt>
                <c:pt idx="45326">
                  <c:v>32.436650470418897</c:v>
                </c:pt>
                <c:pt idx="45327">
                  <c:v>32.436802965713497</c:v>
                </c:pt>
                <c:pt idx="45328">
                  <c:v>32.436955460519997</c:v>
                </c:pt>
                <c:pt idx="45329">
                  <c:v>32.437107954838297</c:v>
                </c:pt>
                <c:pt idx="45330">
                  <c:v>32.437260448668503</c:v>
                </c:pt>
                <c:pt idx="45331">
                  <c:v>32.437412942010702</c:v>
                </c:pt>
                <c:pt idx="45332">
                  <c:v>32.437565434864702</c:v>
                </c:pt>
                <c:pt idx="45333">
                  <c:v>32.437717927230601</c:v>
                </c:pt>
                <c:pt idx="45334">
                  <c:v>32.4378704191084</c:v>
                </c:pt>
                <c:pt idx="45335">
                  <c:v>32.438022910497999</c:v>
                </c:pt>
                <c:pt idx="45336">
                  <c:v>32.438175401399597</c:v>
                </c:pt>
                <c:pt idx="45337">
                  <c:v>32.438327891813103</c:v>
                </c:pt>
                <c:pt idx="45338">
                  <c:v>32.438480381738501</c:v>
                </c:pt>
                <c:pt idx="45339">
                  <c:v>32.438632871175798</c:v>
                </c:pt>
                <c:pt idx="45340">
                  <c:v>32.438785360124903</c:v>
                </c:pt>
                <c:pt idx="45341">
                  <c:v>32.438937848586001</c:v>
                </c:pt>
                <c:pt idx="45342">
                  <c:v>32.439090336558998</c:v>
                </c:pt>
                <c:pt idx="45343">
                  <c:v>32.439242824043902</c:v>
                </c:pt>
                <c:pt idx="45344">
                  <c:v>32.439395311040698</c:v>
                </c:pt>
                <c:pt idx="45345">
                  <c:v>32.439547797549402</c:v>
                </c:pt>
                <c:pt idx="45346">
                  <c:v>32.439700283570097</c:v>
                </c:pt>
                <c:pt idx="45347">
                  <c:v>32.4398527691026</c:v>
                </c:pt>
                <c:pt idx="45348">
                  <c:v>32.440005254147103</c:v>
                </c:pt>
                <c:pt idx="45349">
                  <c:v>32.440157738703398</c:v>
                </c:pt>
                <c:pt idx="45350">
                  <c:v>32.4403102227717</c:v>
                </c:pt>
                <c:pt idx="45351">
                  <c:v>32.440462706351902</c:v>
                </c:pt>
                <c:pt idx="45352">
                  <c:v>32.440615189444102</c:v>
                </c:pt>
                <c:pt idx="45353">
                  <c:v>32.440767672048104</c:v>
                </c:pt>
                <c:pt idx="45354">
                  <c:v>32.440920154164097</c:v>
                </c:pt>
                <c:pt idx="45355">
                  <c:v>32.441072635791997</c:v>
                </c:pt>
                <c:pt idx="45356">
                  <c:v>32.441225116931797</c:v>
                </c:pt>
                <c:pt idx="45357">
                  <c:v>32.441377597583603</c:v>
                </c:pt>
                <c:pt idx="45358">
                  <c:v>32.441530077747302</c:v>
                </c:pt>
                <c:pt idx="45359">
                  <c:v>32.441682557422901</c:v>
                </c:pt>
                <c:pt idx="45360">
                  <c:v>32.441835036610399</c:v>
                </c:pt>
                <c:pt idx="45361">
                  <c:v>32.441987515309897</c:v>
                </c:pt>
                <c:pt idx="45362">
                  <c:v>32.442139993521302</c:v>
                </c:pt>
                <c:pt idx="45363">
                  <c:v>32.442292471244699</c:v>
                </c:pt>
                <c:pt idx="45364">
                  <c:v>32.442444948480002</c:v>
                </c:pt>
                <c:pt idx="45365">
                  <c:v>32.442597425227298</c:v>
                </c:pt>
                <c:pt idx="45366">
                  <c:v>32.442749901486401</c:v>
                </c:pt>
                <c:pt idx="45367">
                  <c:v>32.442902377257603</c:v>
                </c:pt>
                <c:pt idx="45368">
                  <c:v>32.443054852540598</c:v>
                </c:pt>
                <c:pt idx="45369">
                  <c:v>32.443207327335699</c:v>
                </c:pt>
                <c:pt idx="45370">
                  <c:v>32.4433598016426</c:v>
                </c:pt>
                <c:pt idx="45371">
                  <c:v>32.4435122754616</c:v>
                </c:pt>
                <c:pt idx="45372">
                  <c:v>32.443664748792401</c:v>
                </c:pt>
                <c:pt idx="45373">
                  <c:v>32.4438172216353</c:v>
                </c:pt>
                <c:pt idx="45374">
                  <c:v>32.443969693989999</c:v>
                </c:pt>
                <c:pt idx="45375">
                  <c:v>32.444122165856797</c:v>
                </c:pt>
                <c:pt idx="45376">
                  <c:v>32.444274637235502</c:v>
                </c:pt>
                <c:pt idx="45377">
                  <c:v>32.444427108126099</c:v>
                </c:pt>
                <c:pt idx="45378">
                  <c:v>32.444579578528803</c:v>
                </c:pt>
                <c:pt idx="45379">
                  <c:v>32.444732048443399</c:v>
                </c:pt>
                <c:pt idx="45380">
                  <c:v>32.444884517869902</c:v>
                </c:pt>
                <c:pt idx="45381">
                  <c:v>32.445036986808397</c:v>
                </c:pt>
                <c:pt idx="45382">
                  <c:v>32.445189455258898</c:v>
                </c:pt>
                <c:pt idx="45383">
                  <c:v>32.445341923221299</c:v>
                </c:pt>
                <c:pt idx="45384">
                  <c:v>32.445494390695799</c:v>
                </c:pt>
                <c:pt idx="45385">
                  <c:v>32.445646857682199</c:v>
                </c:pt>
                <c:pt idx="45386">
                  <c:v>32.445799324180499</c:v>
                </c:pt>
                <c:pt idx="45387">
                  <c:v>32.445951790190897</c:v>
                </c:pt>
                <c:pt idx="45388">
                  <c:v>32.446104255713202</c:v>
                </c:pt>
                <c:pt idx="45389">
                  <c:v>32.446256720747499</c:v>
                </c:pt>
                <c:pt idx="45390">
                  <c:v>32.446409185293803</c:v>
                </c:pt>
                <c:pt idx="45391">
                  <c:v>32.446561649351999</c:v>
                </c:pt>
                <c:pt idx="45392">
                  <c:v>32.446714112922301</c:v>
                </c:pt>
                <c:pt idx="45393">
                  <c:v>32.446866576004503</c:v>
                </c:pt>
                <c:pt idx="45394">
                  <c:v>32.447019038598697</c:v>
                </c:pt>
                <c:pt idx="45395">
                  <c:v>32.447171500704897</c:v>
                </c:pt>
                <c:pt idx="45396">
                  <c:v>32.447323962323097</c:v>
                </c:pt>
                <c:pt idx="45397">
                  <c:v>32.447476423453303</c:v>
                </c:pt>
                <c:pt idx="45398">
                  <c:v>32.447628884095501</c:v>
                </c:pt>
                <c:pt idx="45399">
                  <c:v>32.447781344249698</c:v>
                </c:pt>
                <c:pt idx="45400">
                  <c:v>32.447933803915802</c:v>
                </c:pt>
                <c:pt idx="45401">
                  <c:v>32.448086263093998</c:v>
                </c:pt>
                <c:pt idx="45402">
                  <c:v>32.4482387217842</c:v>
                </c:pt>
                <c:pt idx="45403">
                  <c:v>32.448391179986302</c:v>
                </c:pt>
                <c:pt idx="45404">
                  <c:v>32.448543637700503</c:v>
                </c:pt>
                <c:pt idx="45405">
                  <c:v>32.448696094926703</c:v>
                </c:pt>
                <c:pt idx="45406">
                  <c:v>32.448848551664902</c:v>
                </c:pt>
                <c:pt idx="45407">
                  <c:v>32.449001007915001</c:v>
                </c:pt>
                <c:pt idx="45408">
                  <c:v>32.449153463677199</c:v>
                </c:pt>
                <c:pt idx="45409">
                  <c:v>32.449305918951403</c:v>
                </c:pt>
                <c:pt idx="45410">
                  <c:v>32.449458373737599</c:v>
                </c:pt>
                <c:pt idx="45411">
                  <c:v>32.449610828035901</c:v>
                </c:pt>
                <c:pt idx="45412">
                  <c:v>32.449763281846103</c:v>
                </c:pt>
                <c:pt idx="45413">
                  <c:v>32.449915735168403</c:v>
                </c:pt>
                <c:pt idx="45414">
                  <c:v>32.450068188002597</c:v>
                </c:pt>
                <c:pt idx="45415">
                  <c:v>32.450220640348903</c:v>
                </c:pt>
                <c:pt idx="45416">
                  <c:v>32.4503730922073</c:v>
                </c:pt>
                <c:pt idx="45417">
                  <c:v>32.450525543577598</c:v>
                </c:pt>
                <c:pt idx="45418">
                  <c:v>32.450677994460001</c:v>
                </c:pt>
                <c:pt idx="45419">
                  <c:v>32.450830444854297</c:v>
                </c:pt>
                <c:pt idx="45420">
                  <c:v>32.450982894760799</c:v>
                </c:pt>
                <c:pt idx="45421">
                  <c:v>32.4511353441792</c:v>
                </c:pt>
                <c:pt idx="45422">
                  <c:v>32.451287793109699</c:v>
                </c:pt>
                <c:pt idx="45423">
                  <c:v>32.451440241552199</c:v>
                </c:pt>
                <c:pt idx="45424">
                  <c:v>32.451592689506697</c:v>
                </c:pt>
                <c:pt idx="45425">
                  <c:v>32.451745136973301</c:v>
                </c:pt>
                <c:pt idx="45426">
                  <c:v>32.451897583951897</c:v>
                </c:pt>
                <c:pt idx="45427">
                  <c:v>32.4520500304425</c:v>
                </c:pt>
                <c:pt idx="45428">
                  <c:v>32.452202476445201</c:v>
                </c:pt>
                <c:pt idx="45429">
                  <c:v>32.452354921959902</c:v>
                </c:pt>
                <c:pt idx="45430">
                  <c:v>32.452507366986701</c:v>
                </c:pt>
                <c:pt idx="45431">
                  <c:v>32.4526598115255</c:v>
                </c:pt>
                <c:pt idx="45432">
                  <c:v>32.452812255576397</c:v>
                </c:pt>
                <c:pt idx="45433">
                  <c:v>32.452964699139301</c:v>
                </c:pt>
                <c:pt idx="45434">
                  <c:v>32.453117142214197</c:v>
                </c:pt>
                <c:pt idx="45435">
                  <c:v>32.453269584801298</c:v>
                </c:pt>
                <c:pt idx="45436">
                  <c:v>32.453422026900299</c:v>
                </c:pt>
                <c:pt idx="45437">
                  <c:v>32.453574468511398</c:v>
                </c:pt>
                <c:pt idx="45438">
                  <c:v>32.453726909634597</c:v>
                </c:pt>
                <c:pt idx="45439">
                  <c:v>32.453879350269801</c:v>
                </c:pt>
                <c:pt idx="45440">
                  <c:v>32.454031790417098</c:v>
                </c:pt>
                <c:pt idx="45441">
                  <c:v>32.4541842300764</c:v>
                </c:pt>
                <c:pt idx="45442">
                  <c:v>32.454336669247802</c:v>
                </c:pt>
                <c:pt idx="45443">
                  <c:v>32.454489107931302</c:v>
                </c:pt>
                <c:pt idx="45444">
                  <c:v>32.454641546126801</c:v>
                </c:pt>
                <c:pt idx="45445">
                  <c:v>32.454793983834399</c:v>
                </c:pt>
                <c:pt idx="45446">
                  <c:v>32.454946421054103</c:v>
                </c:pt>
                <c:pt idx="45447">
                  <c:v>32.455098857785799</c:v>
                </c:pt>
                <c:pt idx="45448">
                  <c:v>32.455251294029601</c:v>
                </c:pt>
                <c:pt idx="45449">
                  <c:v>32.455403729785502</c:v>
                </c:pt>
                <c:pt idx="45450">
                  <c:v>32.455556165053501</c:v>
                </c:pt>
                <c:pt idx="45451">
                  <c:v>32.4557085998335</c:v>
                </c:pt>
                <c:pt idx="45452">
                  <c:v>32.455861034125597</c:v>
                </c:pt>
                <c:pt idx="45453">
                  <c:v>32.4560134679298</c:v>
                </c:pt>
                <c:pt idx="45454">
                  <c:v>32.456165901246003</c:v>
                </c:pt>
                <c:pt idx="45455">
                  <c:v>32.456318334074403</c:v>
                </c:pt>
                <c:pt idx="45456">
                  <c:v>32.456470766414803</c:v>
                </c:pt>
                <c:pt idx="45457">
                  <c:v>32.456623198267302</c:v>
                </c:pt>
                <c:pt idx="45458">
                  <c:v>32.456775629631899</c:v>
                </c:pt>
                <c:pt idx="45459">
                  <c:v>32.456928060508602</c:v>
                </c:pt>
                <c:pt idx="45460">
                  <c:v>32.457080490897397</c:v>
                </c:pt>
                <c:pt idx="45461">
                  <c:v>32.457232920798297</c:v>
                </c:pt>
                <c:pt idx="45462">
                  <c:v>32.457385350211197</c:v>
                </c:pt>
                <c:pt idx="45463">
                  <c:v>32.457537779136302</c:v>
                </c:pt>
                <c:pt idx="45464">
                  <c:v>32.4576902075734</c:v>
                </c:pt>
                <c:pt idx="45465">
                  <c:v>32.457842635522702</c:v>
                </c:pt>
                <c:pt idx="45466">
                  <c:v>32.457995062983997</c:v>
                </c:pt>
                <c:pt idx="45467">
                  <c:v>32.458147489957497</c:v>
                </c:pt>
                <c:pt idx="45468">
                  <c:v>32.458299916443003</c:v>
                </c:pt>
                <c:pt idx="45469">
                  <c:v>32.458452342440701</c:v>
                </c:pt>
                <c:pt idx="45470">
                  <c:v>32.458604767950398</c:v>
                </c:pt>
                <c:pt idx="45471">
                  <c:v>32.4587571929723</c:v>
                </c:pt>
                <c:pt idx="45472">
                  <c:v>32.458909617506201</c:v>
                </c:pt>
                <c:pt idx="45473">
                  <c:v>32.459062041552301</c:v>
                </c:pt>
                <c:pt idx="45474">
                  <c:v>32.459214465110499</c:v>
                </c:pt>
                <c:pt idx="45475">
                  <c:v>32.459366888180803</c:v>
                </c:pt>
                <c:pt idx="45476">
                  <c:v>32.459519310763199</c:v>
                </c:pt>
                <c:pt idx="45477">
                  <c:v>32.459671732857799</c:v>
                </c:pt>
                <c:pt idx="45478">
                  <c:v>32.4598241544644</c:v>
                </c:pt>
                <c:pt idx="45479">
                  <c:v>32.459976575583198</c:v>
                </c:pt>
                <c:pt idx="45480">
                  <c:v>32.460128996214102</c:v>
                </c:pt>
                <c:pt idx="45481">
                  <c:v>32.460281416357098</c:v>
                </c:pt>
                <c:pt idx="45482">
                  <c:v>32.460433836012299</c:v>
                </c:pt>
                <c:pt idx="45483">
                  <c:v>32.4605862551795</c:v>
                </c:pt>
                <c:pt idx="45484">
                  <c:v>32.460738673858899</c:v>
                </c:pt>
                <c:pt idx="45485">
                  <c:v>32.460891092050403</c:v>
                </c:pt>
                <c:pt idx="45486">
                  <c:v>32.461043509754099</c:v>
                </c:pt>
                <c:pt idx="45487">
                  <c:v>32.4611959269699</c:v>
                </c:pt>
                <c:pt idx="45488">
                  <c:v>32.4613483436978</c:v>
                </c:pt>
                <c:pt idx="45489">
                  <c:v>32.461500759937799</c:v>
                </c:pt>
                <c:pt idx="45490">
                  <c:v>32.461653175690003</c:v>
                </c:pt>
                <c:pt idx="45491">
                  <c:v>32.461805590954299</c:v>
                </c:pt>
                <c:pt idx="45492">
                  <c:v>32.4619580057308</c:v>
                </c:pt>
                <c:pt idx="45493">
                  <c:v>32.4621104200194</c:v>
                </c:pt>
                <c:pt idx="45494">
                  <c:v>32.462262833820098</c:v>
                </c:pt>
                <c:pt idx="45495">
                  <c:v>32.462415247133002</c:v>
                </c:pt>
                <c:pt idx="45496">
                  <c:v>32.462567659958097</c:v>
                </c:pt>
                <c:pt idx="45497">
                  <c:v>32.462720072295298</c:v>
                </c:pt>
                <c:pt idx="45498">
                  <c:v>32.462872484144597</c:v>
                </c:pt>
                <c:pt idx="45499">
                  <c:v>32.463024895506102</c:v>
                </c:pt>
                <c:pt idx="45500">
                  <c:v>32.463177306379698</c:v>
                </c:pt>
                <c:pt idx="45501">
                  <c:v>32.4633297167655</c:v>
                </c:pt>
                <c:pt idx="45502">
                  <c:v>32.463482126663401</c:v>
                </c:pt>
                <c:pt idx="45503">
                  <c:v>32.463634536073499</c:v>
                </c:pt>
                <c:pt idx="45504">
                  <c:v>32.463786944995803</c:v>
                </c:pt>
                <c:pt idx="45505">
                  <c:v>32.463939353430199</c:v>
                </c:pt>
                <c:pt idx="45506">
                  <c:v>32.4640917613768</c:v>
                </c:pt>
                <c:pt idx="45507">
                  <c:v>32.464244168835499</c:v>
                </c:pt>
                <c:pt idx="45508">
                  <c:v>32.464396575806397</c:v>
                </c:pt>
                <c:pt idx="45509">
                  <c:v>32.4645489822895</c:v>
                </c:pt>
                <c:pt idx="45510">
                  <c:v>32.464701388284702</c:v>
                </c:pt>
                <c:pt idx="45511">
                  <c:v>32.464853793792201</c:v>
                </c:pt>
                <c:pt idx="45512">
                  <c:v>32.4650061988117</c:v>
                </c:pt>
                <c:pt idx="45513">
                  <c:v>32.465158603343497</c:v>
                </c:pt>
                <c:pt idx="45514">
                  <c:v>32.465311007387399</c:v>
                </c:pt>
                <c:pt idx="45515">
                  <c:v>32.465463410943499</c:v>
                </c:pt>
                <c:pt idx="45516">
                  <c:v>32.465615814011798</c:v>
                </c:pt>
                <c:pt idx="45517">
                  <c:v>32.465768216592203</c:v>
                </c:pt>
                <c:pt idx="45518">
                  <c:v>32.465920618684898</c:v>
                </c:pt>
                <c:pt idx="45519">
                  <c:v>32.466073020289699</c:v>
                </c:pt>
                <c:pt idx="45520">
                  <c:v>32.466225421406698</c:v>
                </c:pt>
                <c:pt idx="45521">
                  <c:v>32.466377822035902</c:v>
                </c:pt>
                <c:pt idx="45522">
                  <c:v>32.466530222177298</c:v>
                </c:pt>
                <c:pt idx="45523">
                  <c:v>32.466682621830799</c:v>
                </c:pt>
                <c:pt idx="45524">
                  <c:v>32.466835020996598</c:v>
                </c:pt>
                <c:pt idx="45525">
                  <c:v>32.466987419674503</c:v>
                </c:pt>
                <c:pt idx="45526">
                  <c:v>32.467139817864599</c:v>
                </c:pt>
                <c:pt idx="45527">
                  <c:v>32.467292215566999</c:v>
                </c:pt>
                <c:pt idx="45528">
                  <c:v>32.467444612781499</c:v>
                </c:pt>
                <c:pt idx="45529">
                  <c:v>32.467597009508196</c:v>
                </c:pt>
                <c:pt idx="45530">
                  <c:v>32.467749405747099</c:v>
                </c:pt>
                <c:pt idx="45531">
                  <c:v>32.467901801498201</c:v>
                </c:pt>
                <c:pt idx="45532">
                  <c:v>32.468054196761599</c:v>
                </c:pt>
                <c:pt idx="45533">
                  <c:v>32.468206591537097</c:v>
                </c:pt>
                <c:pt idx="45534">
                  <c:v>32.4683589858248</c:v>
                </c:pt>
                <c:pt idx="45535">
                  <c:v>32.468511379624701</c:v>
                </c:pt>
                <c:pt idx="45536">
                  <c:v>32.4686637729369</c:v>
                </c:pt>
                <c:pt idx="45537">
                  <c:v>32.468816165761197</c:v>
                </c:pt>
                <c:pt idx="45538">
                  <c:v>32.468968558097799</c:v>
                </c:pt>
                <c:pt idx="45539">
                  <c:v>32.4691209499466</c:v>
                </c:pt>
                <c:pt idx="45540">
                  <c:v>32.469273341307598</c:v>
                </c:pt>
                <c:pt idx="45541">
                  <c:v>32.469425732180802</c:v>
                </c:pt>
                <c:pt idx="45542">
                  <c:v>32.469578122566197</c:v>
                </c:pt>
                <c:pt idx="45543">
                  <c:v>32.469730512463798</c:v>
                </c:pt>
                <c:pt idx="45544">
                  <c:v>32.469882901873703</c:v>
                </c:pt>
                <c:pt idx="45545">
                  <c:v>32.470035290795799</c:v>
                </c:pt>
                <c:pt idx="45546">
                  <c:v>32.470187679230101</c:v>
                </c:pt>
                <c:pt idx="45547">
                  <c:v>32.4703400671766</c:v>
                </c:pt>
                <c:pt idx="45548">
                  <c:v>32.470492454635398</c:v>
                </c:pt>
                <c:pt idx="45549">
                  <c:v>32.470644841606401</c:v>
                </c:pt>
                <c:pt idx="45550">
                  <c:v>32.470797228089602</c:v>
                </c:pt>
                <c:pt idx="45551">
                  <c:v>32.4709496140851</c:v>
                </c:pt>
                <c:pt idx="45552">
                  <c:v>32.471101999592697</c:v>
                </c:pt>
                <c:pt idx="45553">
                  <c:v>32.471254384612699</c:v>
                </c:pt>
                <c:pt idx="45554">
                  <c:v>32.471406769144799</c:v>
                </c:pt>
                <c:pt idx="45555">
                  <c:v>32.471559153189197</c:v>
                </c:pt>
                <c:pt idx="45556">
                  <c:v>32.471711536745801</c:v>
                </c:pt>
                <c:pt idx="45557">
                  <c:v>32.471863919814702</c:v>
                </c:pt>
                <c:pt idx="45558">
                  <c:v>32.472016302395801</c:v>
                </c:pt>
                <c:pt idx="45559">
                  <c:v>32.472168684489198</c:v>
                </c:pt>
                <c:pt idx="45560">
                  <c:v>32.4723210660948</c:v>
                </c:pt>
                <c:pt idx="45561">
                  <c:v>32.4724734472126</c:v>
                </c:pt>
                <c:pt idx="45562">
                  <c:v>32.472625827842698</c:v>
                </c:pt>
                <c:pt idx="45563">
                  <c:v>32.472778207985101</c:v>
                </c:pt>
                <c:pt idx="45564">
                  <c:v>32.472930587639702</c:v>
                </c:pt>
                <c:pt idx="45565">
                  <c:v>32.473082966806501</c:v>
                </c:pt>
                <c:pt idx="45566">
                  <c:v>32.473235345485698</c:v>
                </c:pt>
                <c:pt idx="45567">
                  <c:v>32.473387723677</c:v>
                </c:pt>
                <c:pt idx="45568">
                  <c:v>32.473540101380699</c:v>
                </c:pt>
                <c:pt idx="45569">
                  <c:v>32.473692478596497</c:v>
                </c:pt>
                <c:pt idx="45570">
                  <c:v>32.4738448553247</c:v>
                </c:pt>
                <c:pt idx="45571">
                  <c:v>32.4739972315651</c:v>
                </c:pt>
                <c:pt idx="45572">
                  <c:v>32.474149607317798</c:v>
                </c:pt>
                <c:pt idx="45573">
                  <c:v>32.474301982582702</c:v>
                </c:pt>
                <c:pt idx="45574">
                  <c:v>32.474454357359903</c:v>
                </c:pt>
                <c:pt idx="45575">
                  <c:v>32.474606731649402</c:v>
                </c:pt>
                <c:pt idx="45576">
                  <c:v>32.474759105451099</c:v>
                </c:pt>
                <c:pt idx="45577">
                  <c:v>32.474911478765101</c:v>
                </c:pt>
                <c:pt idx="45578">
                  <c:v>32.475063851591401</c:v>
                </c:pt>
                <c:pt idx="45579">
                  <c:v>32.475216223929998</c:v>
                </c:pt>
                <c:pt idx="45580">
                  <c:v>32.4753685957808</c:v>
                </c:pt>
                <c:pt idx="45581">
                  <c:v>32.475520967144</c:v>
                </c:pt>
                <c:pt idx="45582">
                  <c:v>32.475673338019398</c:v>
                </c:pt>
                <c:pt idx="45583">
                  <c:v>32.475825708407001</c:v>
                </c:pt>
                <c:pt idx="45584">
                  <c:v>32.475978078307001</c:v>
                </c:pt>
                <c:pt idx="45585">
                  <c:v>32.476130447719299</c:v>
                </c:pt>
                <c:pt idx="45586">
                  <c:v>32.476282816643803</c:v>
                </c:pt>
                <c:pt idx="45587">
                  <c:v>32.476435185080597</c:v>
                </c:pt>
                <c:pt idx="45588">
                  <c:v>32.476587553029702</c:v>
                </c:pt>
                <c:pt idx="45589">
                  <c:v>32.476739920491099</c:v>
                </c:pt>
                <c:pt idx="45590">
                  <c:v>32.4768922874648</c:v>
                </c:pt>
                <c:pt idx="45591">
                  <c:v>32.477044653950799</c:v>
                </c:pt>
                <c:pt idx="45592">
                  <c:v>32.477197019949102</c:v>
                </c:pt>
                <c:pt idx="45593">
                  <c:v>32.477349385459704</c:v>
                </c:pt>
                <c:pt idx="45594">
                  <c:v>32.477501750482602</c:v>
                </c:pt>
                <c:pt idx="45595">
                  <c:v>32.477654115017799</c:v>
                </c:pt>
                <c:pt idx="45596">
                  <c:v>32.477806479065201</c:v>
                </c:pt>
                <c:pt idx="45597">
                  <c:v>32.477958842625</c:v>
                </c:pt>
                <c:pt idx="45598">
                  <c:v>32.478111205697097</c:v>
                </c:pt>
                <c:pt idx="45599">
                  <c:v>32.478263568281498</c:v>
                </c:pt>
                <c:pt idx="45600">
                  <c:v>32.478415930378198</c:v>
                </c:pt>
                <c:pt idx="45601">
                  <c:v>32.478568291987202</c:v>
                </c:pt>
                <c:pt idx="45602">
                  <c:v>32.478720653108503</c:v>
                </c:pt>
                <c:pt idx="45603">
                  <c:v>32.478873013742202</c:v>
                </c:pt>
                <c:pt idx="45604">
                  <c:v>32.479025373888099</c:v>
                </c:pt>
                <c:pt idx="45605">
                  <c:v>32.4791777335464</c:v>
                </c:pt>
                <c:pt idx="45606">
                  <c:v>32.479330092716999</c:v>
                </c:pt>
                <c:pt idx="45607">
                  <c:v>32.479482451399903</c:v>
                </c:pt>
                <c:pt idx="45608">
                  <c:v>32.479634809595098</c:v>
                </c:pt>
                <c:pt idx="45609">
                  <c:v>32.479787167302703</c:v>
                </c:pt>
                <c:pt idx="45610">
                  <c:v>32.4799395245225</c:v>
                </c:pt>
                <c:pt idx="45611">
                  <c:v>32.480091881254701</c:v>
                </c:pt>
                <c:pt idx="45612">
                  <c:v>32.4802442374992</c:v>
                </c:pt>
                <c:pt idx="45613">
                  <c:v>32.480396593256103</c:v>
                </c:pt>
                <c:pt idx="45614">
                  <c:v>32.480548948525303</c:v>
                </c:pt>
                <c:pt idx="45615">
                  <c:v>32.480701303306802</c:v>
                </c:pt>
                <c:pt idx="45616">
                  <c:v>32.480853657600598</c:v>
                </c:pt>
                <c:pt idx="45617">
                  <c:v>32.481006011406798</c:v>
                </c:pt>
                <c:pt idx="45618">
                  <c:v>32.481158364725303</c:v>
                </c:pt>
                <c:pt idx="45619">
                  <c:v>32.481310717556198</c:v>
                </c:pt>
                <c:pt idx="45620">
                  <c:v>32.481463069899398</c:v>
                </c:pt>
                <c:pt idx="45621">
                  <c:v>32.481615421754903</c:v>
                </c:pt>
                <c:pt idx="45622">
                  <c:v>32.481767773122797</c:v>
                </c:pt>
                <c:pt idx="45623">
                  <c:v>32.481920124002997</c:v>
                </c:pt>
                <c:pt idx="45624">
                  <c:v>32.482072474395601</c:v>
                </c:pt>
                <c:pt idx="45625">
                  <c:v>32.482224824300502</c:v>
                </c:pt>
                <c:pt idx="45626">
                  <c:v>32.482377173717701</c:v>
                </c:pt>
                <c:pt idx="45627">
                  <c:v>32.482529522647297</c:v>
                </c:pt>
                <c:pt idx="45628">
                  <c:v>32.482681871089298</c:v>
                </c:pt>
                <c:pt idx="45629">
                  <c:v>32.482834219043603</c:v>
                </c:pt>
                <c:pt idx="45630">
                  <c:v>32.482986566510299</c:v>
                </c:pt>
                <c:pt idx="45631">
                  <c:v>32.483138913489299</c:v>
                </c:pt>
                <c:pt idx="45632">
                  <c:v>32.483291259980703</c:v>
                </c:pt>
                <c:pt idx="45633">
                  <c:v>32.483443605984398</c:v>
                </c:pt>
                <c:pt idx="45634">
                  <c:v>32.483595951500497</c:v>
                </c:pt>
                <c:pt idx="45635">
                  <c:v>32.483748296529001</c:v>
                </c:pt>
                <c:pt idx="45636">
                  <c:v>32.483900641069802</c:v>
                </c:pt>
                <c:pt idx="45637">
                  <c:v>32.484052985123</c:v>
                </c:pt>
                <c:pt idx="45638">
                  <c:v>32.484205328688603</c:v>
                </c:pt>
                <c:pt idx="45639">
                  <c:v>32.484357671766503</c:v>
                </c:pt>
                <c:pt idx="45640">
                  <c:v>32.4845100143568</c:v>
                </c:pt>
                <c:pt idx="45641">
                  <c:v>32.484662356459502</c:v>
                </c:pt>
                <c:pt idx="45642">
                  <c:v>32.484814698074501</c:v>
                </c:pt>
                <c:pt idx="45643">
                  <c:v>32.484967039201898</c:v>
                </c:pt>
                <c:pt idx="45644">
                  <c:v>32.485119379841699</c:v>
                </c:pt>
                <c:pt idx="45645">
                  <c:v>32.485271719993897</c:v>
                </c:pt>
                <c:pt idx="45646">
                  <c:v>32.485424059658499</c:v>
                </c:pt>
                <c:pt idx="45647">
                  <c:v>32.485576398835398</c:v>
                </c:pt>
                <c:pt idx="45648">
                  <c:v>32.485728737524703</c:v>
                </c:pt>
                <c:pt idx="45649">
                  <c:v>32.485881075726397</c:v>
                </c:pt>
                <c:pt idx="45650">
                  <c:v>32.486033413440502</c:v>
                </c:pt>
                <c:pt idx="45651">
                  <c:v>32.486185750666998</c:v>
                </c:pt>
                <c:pt idx="45652">
                  <c:v>32.486338087405898</c:v>
                </c:pt>
                <c:pt idx="45653">
                  <c:v>32.486490423657102</c:v>
                </c:pt>
                <c:pt idx="45654">
                  <c:v>32.486642759420803</c:v>
                </c:pt>
                <c:pt idx="45655">
                  <c:v>32.486795094696802</c:v>
                </c:pt>
                <c:pt idx="45656">
                  <c:v>32.486947429485298</c:v>
                </c:pt>
                <c:pt idx="45657">
                  <c:v>32.487099763786098</c:v>
                </c:pt>
                <c:pt idx="45658">
                  <c:v>32.487252097599303</c:v>
                </c:pt>
                <c:pt idx="45659">
                  <c:v>32.487404430924997</c:v>
                </c:pt>
                <c:pt idx="45660">
                  <c:v>32.487556763763003</c:v>
                </c:pt>
                <c:pt idx="45661">
                  <c:v>32.487709096113399</c:v>
                </c:pt>
                <c:pt idx="45662">
                  <c:v>32.487861427976299</c:v>
                </c:pt>
                <c:pt idx="45663">
                  <c:v>32.488013759351503</c:v>
                </c:pt>
                <c:pt idx="45664">
                  <c:v>32.488166090239197</c:v>
                </c:pt>
                <c:pt idx="45665">
                  <c:v>32.488318420639203</c:v>
                </c:pt>
                <c:pt idx="45666">
                  <c:v>32.488470750551699</c:v>
                </c:pt>
                <c:pt idx="45667">
                  <c:v>32.488623079976598</c:v>
                </c:pt>
                <c:pt idx="45668">
                  <c:v>32.488775408913902</c:v>
                </c:pt>
                <c:pt idx="45669">
                  <c:v>32.488927737363603</c:v>
                </c:pt>
                <c:pt idx="45670">
                  <c:v>32.489080065325801</c:v>
                </c:pt>
                <c:pt idx="45671">
                  <c:v>32.489232392800297</c:v>
                </c:pt>
                <c:pt idx="45672">
                  <c:v>32.489384719787303</c:v>
                </c:pt>
                <c:pt idx="45673">
                  <c:v>32.489537046286699</c:v>
                </c:pt>
                <c:pt idx="45674">
                  <c:v>32.4896893722985</c:v>
                </c:pt>
                <c:pt idx="45675">
                  <c:v>32.489841697822797</c:v>
                </c:pt>
                <c:pt idx="45676">
                  <c:v>32.489994022859399</c:v>
                </c:pt>
                <c:pt idx="45677">
                  <c:v>32.490146347408498</c:v>
                </c:pt>
                <c:pt idx="45678">
                  <c:v>32.4902986714701</c:v>
                </c:pt>
                <c:pt idx="45679">
                  <c:v>32.490450995044</c:v>
                </c:pt>
                <c:pt idx="45680">
                  <c:v>32.490603318130397</c:v>
                </c:pt>
                <c:pt idx="45681">
                  <c:v>32.490755640729198</c:v>
                </c:pt>
                <c:pt idx="45682">
                  <c:v>32.490907962840502</c:v>
                </c:pt>
                <c:pt idx="45683">
                  <c:v>32.491060284464197</c:v>
                </c:pt>
                <c:pt idx="45684">
                  <c:v>32.491212605600303</c:v>
                </c:pt>
                <c:pt idx="45685">
                  <c:v>32.491364926248899</c:v>
                </c:pt>
                <c:pt idx="45686">
                  <c:v>32.491517246409899</c:v>
                </c:pt>
                <c:pt idx="45687">
                  <c:v>32.491669566083402</c:v>
                </c:pt>
                <c:pt idx="45688">
                  <c:v>32.491821885269303</c:v>
                </c:pt>
                <c:pt idx="45689">
                  <c:v>32.4919742039677</c:v>
                </c:pt>
                <c:pt idx="45690">
                  <c:v>32.492126522178502</c:v>
                </c:pt>
                <c:pt idx="45691">
                  <c:v>32.492278839901701</c:v>
                </c:pt>
                <c:pt idx="45692">
                  <c:v>32.492431157137403</c:v>
                </c:pt>
                <c:pt idx="45693">
                  <c:v>32.492583473885603</c:v>
                </c:pt>
                <c:pt idx="45694">
                  <c:v>32.492735790146199</c:v>
                </c:pt>
                <c:pt idx="45695">
                  <c:v>32.492888105919299</c:v>
                </c:pt>
                <c:pt idx="45696">
                  <c:v>32.493040421204803</c:v>
                </c:pt>
                <c:pt idx="45697">
                  <c:v>32.493192736002797</c:v>
                </c:pt>
                <c:pt idx="45698">
                  <c:v>32.493345050313202</c:v>
                </c:pt>
                <c:pt idx="45699">
                  <c:v>32.493497364136097</c:v>
                </c:pt>
                <c:pt idx="45700">
                  <c:v>32.493649677471502</c:v>
                </c:pt>
                <c:pt idx="45701">
                  <c:v>32.493801990319398</c:v>
                </c:pt>
                <c:pt idx="45702">
                  <c:v>32.493954302679697</c:v>
                </c:pt>
                <c:pt idx="45703">
                  <c:v>32.4941066145524</c:v>
                </c:pt>
                <c:pt idx="45704">
                  <c:v>32.4942589259377</c:v>
                </c:pt>
                <c:pt idx="45705">
                  <c:v>32.494411236835397</c:v>
                </c:pt>
                <c:pt idx="45706">
                  <c:v>32.494563547245598</c:v>
                </c:pt>
                <c:pt idx="45707">
                  <c:v>32.494715857168302</c:v>
                </c:pt>
                <c:pt idx="45708">
                  <c:v>32.494868166603403</c:v>
                </c:pt>
                <c:pt idx="45709">
                  <c:v>32.495020475551001</c:v>
                </c:pt>
                <c:pt idx="45710">
                  <c:v>32.495172784011103</c:v>
                </c:pt>
                <c:pt idx="45711">
                  <c:v>32.495325091983702</c:v>
                </c:pt>
                <c:pt idx="45712">
                  <c:v>32.495477399468797</c:v>
                </c:pt>
                <c:pt idx="45713">
                  <c:v>32.495629706466303</c:v>
                </c:pt>
                <c:pt idx="45714">
                  <c:v>32.495782012976299</c:v>
                </c:pt>
                <c:pt idx="45715">
                  <c:v>32.495934318998899</c:v>
                </c:pt>
                <c:pt idx="45716">
                  <c:v>32.496086624533902</c:v>
                </c:pt>
                <c:pt idx="45717">
                  <c:v>32.496238929581402</c:v>
                </c:pt>
                <c:pt idx="45718">
                  <c:v>32.496391234141399</c:v>
                </c:pt>
                <c:pt idx="45719">
                  <c:v>32.4965435382138</c:v>
                </c:pt>
                <c:pt idx="45720">
                  <c:v>32.496695841798797</c:v>
                </c:pt>
                <c:pt idx="45721">
                  <c:v>32.496848144896298</c:v>
                </c:pt>
                <c:pt idx="45722">
                  <c:v>32.497000447506302</c:v>
                </c:pt>
                <c:pt idx="45723">
                  <c:v>32.497152749628697</c:v>
                </c:pt>
                <c:pt idx="45724">
                  <c:v>32.497305051263702</c:v>
                </c:pt>
                <c:pt idx="45725">
                  <c:v>32.497457352411203</c:v>
                </c:pt>
                <c:pt idx="45726">
                  <c:v>32.497609653071201</c:v>
                </c:pt>
                <c:pt idx="45727">
                  <c:v>32.497761953243703</c:v>
                </c:pt>
                <c:pt idx="45728">
                  <c:v>32.497914252928702</c:v>
                </c:pt>
                <c:pt idx="45729">
                  <c:v>32.498066552126197</c:v>
                </c:pt>
                <c:pt idx="45730">
                  <c:v>32.498218850836203</c:v>
                </c:pt>
                <c:pt idx="45731">
                  <c:v>32.498371149058698</c:v>
                </c:pt>
                <c:pt idx="45732">
                  <c:v>32.498523446793797</c:v>
                </c:pt>
                <c:pt idx="45733">
                  <c:v>32.4986757440413</c:v>
                </c:pt>
                <c:pt idx="45734">
                  <c:v>32.498828040801399</c:v>
                </c:pt>
                <c:pt idx="45735">
                  <c:v>32.498980337074002</c:v>
                </c:pt>
                <c:pt idx="45736">
                  <c:v>32.499132632859101</c:v>
                </c:pt>
                <c:pt idx="45737">
                  <c:v>32.499284928156698</c:v>
                </c:pt>
                <c:pt idx="45738">
                  <c:v>32.499437222966897</c:v>
                </c:pt>
                <c:pt idx="45739">
                  <c:v>32.4995895172896</c:v>
                </c:pt>
                <c:pt idx="45740">
                  <c:v>32.4997418111248</c:v>
                </c:pt>
                <c:pt idx="45741">
                  <c:v>32.499894104472503</c:v>
                </c:pt>
                <c:pt idx="45742">
                  <c:v>32.500046397332802</c:v>
                </c:pt>
                <c:pt idx="45743">
                  <c:v>32.500198689705599</c:v>
                </c:pt>
                <c:pt idx="45744">
                  <c:v>32.500350981590898</c:v>
                </c:pt>
                <c:pt idx="45745">
                  <c:v>32.500503272988801</c:v>
                </c:pt>
                <c:pt idx="45746">
                  <c:v>32.500655563899201</c:v>
                </c:pt>
                <c:pt idx="45747">
                  <c:v>32.500807854322098</c:v>
                </c:pt>
                <c:pt idx="45748">
                  <c:v>32.500960144257597</c:v>
                </c:pt>
                <c:pt idx="45749">
                  <c:v>32.5011124337056</c:v>
                </c:pt>
                <c:pt idx="45750">
                  <c:v>32.5012647226662</c:v>
                </c:pt>
                <c:pt idx="45751">
                  <c:v>32.501417011139303</c:v>
                </c:pt>
                <c:pt idx="45752">
                  <c:v>32.501569299124903</c:v>
                </c:pt>
                <c:pt idx="45753">
                  <c:v>32.501721586623098</c:v>
                </c:pt>
                <c:pt idx="45754">
                  <c:v>32.501873873633798</c:v>
                </c:pt>
                <c:pt idx="45755">
                  <c:v>32.502026160157101</c:v>
                </c:pt>
                <c:pt idx="45756">
                  <c:v>32.502178446193</c:v>
                </c:pt>
                <c:pt idx="45757">
                  <c:v>32.502330731741402</c:v>
                </c:pt>
                <c:pt idx="45758">
                  <c:v>32.502483016802302</c:v>
                </c:pt>
                <c:pt idx="45759">
                  <c:v>32.502635301375797</c:v>
                </c:pt>
                <c:pt idx="45760">
                  <c:v>32.502787585461903</c:v>
                </c:pt>
                <c:pt idx="45761">
                  <c:v>32.502939869060498</c:v>
                </c:pt>
                <c:pt idx="45762">
                  <c:v>32.503092152171703</c:v>
                </c:pt>
                <c:pt idx="45763">
                  <c:v>32.503244434795398</c:v>
                </c:pt>
                <c:pt idx="45764">
                  <c:v>32.503396716931697</c:v>
                </c:pt>
                <c:pt idx="45765">
                  <c:v>32.503548998580598</c:v>
                </c:pt>
                <c:pt idx="45766">
                  <c:v>32.503701279742003</c:v>
                </c:pt>
                <c:pt idx="45767">
                  <c:v>32.503853560415997</c:v>
                </c:pt>
                <c:pt idx="45768">
                  <c:v>32.504005840602602</c:v>
                </c:pt>
                <c:pt idx="45769">
                  <c:v>32.504158120301803</c:v>
                </c:pt>
                <c:pt idx="45770">
                  <c:v>32.5043103995135</c:v>
                </c:pt>
                <c:pt idx="45771">
                  <c:v>32.5044626782378</c:v>
                </c:pt>
                <c:pt idx="45772">
                  <c:v>32.504614956474697</c:v>
                </c:pt>
                <c:pt idx="45773">
                  <c:v>32.504767234224097</c:v>
                </c:pt>
                <c:pt idx="45774">
                  <c:v>32.504919511486101</c:v>
                </c:pt>
                <c:pt idx="45775">
                  <c:v>32.5050717882607</c:v>
                </c:pt>
                <c:pt idx="45776">
                  <c:v>32.505224064547903</c:v>
                </c:pt>
                <c:pt idx="45777">
                  <c:v>32.505376340347702</c:v>
                </c:pt>
                <c:pt idx="45778">
                  <c:v>32.505528615660097</c:v>
                </c:pt>
                <c:pt idx="45779">
                  <c:v>32.505680890485003</c:v>
                </c:pt>
                <c:pt idx="45780">
                  <c:v>32.505833164822597</c:v>
                </c:pt>
                <c:pt idx="45781">
                  <c:v>32.505985438672703</c:v>
                </c:pt>
                <c:pt idx="45782">
                  <c:v>32.506137712035397</c:v>
                </c:pt>
                <c:pt idx="45783">
                  <c:v>32.506289984910701</c:v>
                </c:pt>
                <c:pt idx="45784">
                  <c:v>32.506442257298602</c:v>
                </c:pt>
                <c:pt idx="45785">
                  <c:v>32.506594529199099</c:v>
                </c:pt>
                <c:pt idx="45786">
                  <c:v>32.506746800612198</c:v>
                </c:pt>
                <c:pt idx="45787">
                  <c:v>32.506899071537902</c:v>
                </c:pt>
                <c:pt idx="45788">
                  <c:v>32.507051341976201</c:v>
                </c:pt>
                <c:pt idx="45789">
                  <c:v>32.507203611927103</c:v>
                </c:pt>
                <c:pt idx="45790">
                  <c:v>32.507355881390701</c:v>
                </c:pt>
                <c:pt idx="45791">
                  <c:v>32.507508150366803</c:v>
                </c:pt>
                <c:pt idx="45792">
                  <c:v>32.507660418855501</c:v>
                </c:pt>
                <c:pt idx="45793">
                  <c:v>32.507812686856802</c:v>
                </c:pt>
                <c:pt idx="45794">
                  <c:v>32.507964954370799</c:v>
                </c:pt>
                <c:pt idx="45795">
                  <c:v>32.508117221397299</c:v>
                </c:pt>
                <c:pt idx="45796">
                  <c:v>32.508269487936502</c:v>
                </c:pt>
                <c:pt idx="45797">
                  <c:v>32.508421753988301</c:v>
                </c:pt>
                <c:pt idx="45798">
                  <c:v>32.508574019552697</c:v>
                </c:pt>
                <c:pt idx="45799">
                  <c:v>32.508726284629702</c:v>
                </c:pt>
                <c:pt idx="45800">
                  <c:v>32.508878549219297</c:v>
                </c:pt>
                <c:pt idx="45801">
                  <c:v>32.509030813321601</c:v>
                </c:pt>
                <c:pt idx="45802">
                  <c:v>32.509183076936502</c:v>
                </c:pt>
                <c:pt idx="45803">
                  <c:v>32.509335340063998</c:v>
                </c:pt>
                <c:pt idx="45804">
                  <c:v>32.509487602704098</c:v>
                </c:pt>
                <c:pt idx="45805">
                  <c:v>32.509639864856901</c:v>
                </c:pt>
                <c:pt idx="45806">
                  <c:v>32.509792126522299</c:v>
                </c:pt>
                <c:pt idx="45807">
                  <c:v>32.509944387700301</c:v>
                </c:pt>
                <c:pt idx="45808">
                  <c:v>32.510096648390899</c:v>
                </c:pt>
                <c:pt idx="45809">
                  <c:v>32.5102489085942</c:v>
                </c:pt>
                <c:pt idx="45810">
                  <c:v>32.510401168310104</c:v>
                </c:pt>
                <c:pt idx="45811">
                  <c:v>32.510553427538703</c:v>
                </c:pt>
                <c:pt idx="45812">
                  <c:v>32.510705686279898</c:v>
                </c:pt>
                <c:pt idx="45813">
                  <c:v>32.510857944533697</c:v>
                </c:pt>
                <c:pt idx="45814">
                  <c:v>32.511010202300199</c:v>
                </c:pt>
                <c:pt idx="45815">
                  <c:v>32.511162459579303</c:v>
                </c:pt>
                <c:pt idx="45816">
                  <c:v>32.511314716371103</c:v>
                </c:pt>
                <c:pt idx="45817">
                  <c:v>32.5114669726755</c:v>
                </c:pt>
                <c:pt idx="45818">
                  <c:v>32.511619228492599</c:v>
                </c:pt>
                <c:pt idx="45819">
                  <c:v>32.511771483822301</c:v>
                </c:pt>
                <c:pt idx="45820">
                  <c:v>32.511923738664699</c:v>
                </c:pt>
                <c:pt idx="45821">
                  <c:v>32.5120759930197</c:v>
                </c:pt>
                <c:pt idx="45822">
                  <c:v>32.512228246887297</c:v>
                </c:pt>
                <c:pt idx="45823">
                  <c:v>32.512380500267703</c:v>
                </c:pt>
                <c:pt idx="45824">
                  <c:v>32.512532753160599</c:v>
                </c:pt>
                <c:pt idx="45825">
                  <c:v>32.512685005566297</c:v>
                </c:pt>
                <c:pt idx="45826">
                  <c:v>32.512837257484598</c:v>
                </c:pt>
                <c:pt idx="45827">
                  <c:v>32.512989508915503</c:v>
                </c:pt>
                <c:pt idx="45828">
                  <c:v>32.513141759859202</c:v>
                </c:pt>
                <c:pt idx="45829">
                  <c:v>32.513294010315498</c:v>
                </c:pt>
                <c:pt idx="45830">
                  <c:v>32.513446260284397</c:v>
                </c:pt>
                <c:pt idx="45831">
                  <c:v>32.513598509765998</c:v>
                </c:pt>
                <c:pt idx="45832">
                  <c:v>32.513750758760303</c:v>
                </c:pt>
                <c:pt idx="45833">
                  <c:v>32.513903007267302</c:v>
                </c:pt>
                <c:pt idx="45834">
                  <c:v>32.514055255286998</c:v>
                </c:pt>
                <c:pt idx="45835">
                  <c:v>32.514207502819303</c:v>
                </c:pt>
                <c:pt idx="45836">
                  <c:v>32.514359749864298</c:v>
                </c:pt>
                <c:pt idx="45837">
                  <c:v>32.514511996421902</c:v>
                </c:pt>
                <c:pt idx="45838">
                  <c:v>32.514664242492302</c:v>
                </c:pt>
                <c:pt idx="45839">
                  <c:v>32.514816488075297</c:v>
                </c:pt>
                <c:pt idx="45840">
                  <c:v>32.514968733171003</c:v>
                </c:pt>
                <c:pt idx="45841">
                  <c:v>32.515120977779397</c:v>
                </c:pt>
                <c:pt idx="45842">
                  <c:v>32.5152732219005</c:v>
                </c:pt>
                <c:pt idx="45843">
                  <c:v>32.5154254655342</c:v>
                </c:pt>
                <c:pt idx="45844">
                  <c:v>32.515577708680702</c:v>
                </c:pt>
                <c:pt idx="45845">
                  <c:v>32.5157299513398</c:v>
                </c:pt>
                <c:pt idx="45846">
                  <c:v>32.5158821935117</c:v>
                </c:pt>
                <c:pt idx="45847">
                  <c:v>32.516034435196197</c:v>
                </c:pt>
                <c:pt idx="45848">
                  <c:v>32.516186676393403</c:v>
                </c:pt>
                <c:pt idx="45849">
                  <c:v>32.516338917103297</c:v>
                </c:pt>
                <c:pt idx="45850">
                  <c:v>32.516491157326001</c:v>
                </c:pt>
                <c:pt idx="45851">
                  <c:v>32.516643397061301</c:v>
                </c:pt>
                <c:pt idx="45852">
                  <c:v>32.516795636309297</c:v>
                </c:pt>
                <c:pt idx="45853">
                  <c:v>32.516947875070002</c:v>
                </c:pt>
                <c:pt idx="45854">
                  <c:v>32.517100113343403</c:v>
                </c:pt>
                <c:pt idx="45855">
                  <c:v>32.517252351129599</c:v>
                </c:pt>
                <c:pt idx="45856">
                  <c:v>32.517404588428398</c:v>
                </c:pt>
                <c:pt idx="45857">
                  <c:v>32.5175568252399</c:v>
                </c:pt>
                <c:pt idx="45858">
                  <c:v>32.517709061564197</c:v>
                </c:pt>
                <c:pt idx="45859">
                  <c:v>32.517861297401197</c:v>
                </c:pt>
                <c:pt idx="45860">
                  <c:v>32.5180135327508</c:v>
                </c:pt>
                <c:pt idx="45861">
                  <c:v>32.518165767613198</c:v>
                </c:pt>
                <c:pt idx="45862">
                  <c:v>32.518318001988298</c:v>
                </c:pt>
                <c:pt idx="45863">
                  <c:v>32.518470235876201</c:v>
                </c:pt>
                <c:pt idx="45864">
                  <c:v>32.5186224692767</c:v>
                </c:pt>
                <c:pt idx="45865">
                  <c:v>32.518774702190001</c:v>
                </c:pt>
                <c:pt idx="45866">
                  <c:v>32.518926934615997</c:v>
                </c:pt>
                <c:pt idx="45867">
                  <c:v>32.519079166554697</c:v>
                </c:pt>
                <c:pt idx="45868">
                  <c:v>32.519231398006198</c:v>
                </c:pt>
                <c:pt idx="45869">
                  <c:v>32.519383628970303</c:v>
                </c:pt>
                <c:pt idx="45870">
                  <c:v>32.519535859447203</c:v>
                </c:pt>
                <c:pt idx="45871">
                  <c:v>32.519688089436798</c:v>
                </c:pt>
                <c:pt idx="45872">
                  <c:v>32.519840318939202</c:v>
                </c:pt>
                <c:pt idx="45873">
                  <c:v>32.519992547954303</c:v>
                </c:pt>
                <c:pt idx="45874">
                  <c:v>32.520144776482098</c:v>
                </c:pt>
                <c:pt idx="45875">
                  <c:v>32.520297004522703</c:v>
                </c:pt>
                <c:pt idx="45876">
                  <c:v>32.520449232075997</c:v>
                </c:pt>
                <c:pt idx="45877">
                  <c:v>32.520601459142</c:v>
                </c:pt>
                <c:pt idx="45878">
                  <c:v>32.520753685720798</c:v>
                </c:pt>
                <c:pt idx="45879">
                  <c:v>32.520905911812399</c:v>
                </c:pt>
                <c:pt idx="45880">
                  <c:v>32.521058137416603</c:v>
                </c:pt>
                <c:pt idx="45881">
                  <c:v>32.521210362533701</c:v>
                </c:pt>
                <c:pt idx="45882">
                  <c:v>32.521362587163402</c:v>
                </c:pt>
                <c:pt idx="45883">
                  <c:v>32.521514811305899</c:v>
                </c:pt>
                <c:pt idx="45884">
                  <c:v>32.521667034961197</c:v>
                </c:pt>
                <c:pt idx="45885">
                  <c:v>32.521819258129199</c:v>
                </c:pt>
                <c:pt idx="45886">
                  <c:v>32.521971480810002</c:v>
                </c:pt>
                <c:pt idx="45887">
                  <c:v>32.522123703003501</c:v>
                </c:pt>
                <c:pt idx="45888">
                  <c:v>32.522275924709803</c:v>
                </c:pt>
                <c:pt idx="45889">
                  <c:v>32.522428145928899</c:v>
                </c:pt>
                <c:pt idx="45890">
                  <c:v>32.522580366660698</c:v>
                </c:pt>
                <c:pt idx="45891">
                  <c:v>32.5227325869052</c:v>
                </c:pt>
                <c:pt idx="45892">
                  <c:v>32.522884806662603</c:v>
                </c:pt>
                <c:pt idx="45893">
                  <c:v>32.523037025932702</c:v>
                </c:pt>
                <c:pt idx="45894">
                  <c:v>32.523189244715503</c:v>
                </c:pt>
                <c:pt idx="45895">
                  <c:v>32.523341463011199</c:v>
                </c:pt>
                <c:pt idx="45896">
                  <c:v>32.523493680819598</c:v>
                </c:pt>
                <c:pt idx="45897">
                  <c:v>32.5236458981407</c:v>
                </c:pt>
                <c:pt idx="45898">
                  <c:v>32.523798114974703</c:v>
                </c:pt>
                <c:pt idx="45899">
                  <c:v>32.523950331321402</c:v>
                </c:pt>
                <c:pt idx="45900">
                  <c:v>32.524102547180902</c:v>
                </c:pt>
                <c:pt idx="45901">
                  <c:v>32.524254762553099</c:v>
                </c:pt>
                <c:pt idx="45902">
                  <c:v>32.524406977438197</c:v>
                </c:pt>
                <c:pt idx="45903">
                  <c:v>32.524559191835998</c:v>
                </c:pt>
                <c:pt idx="45904">
                  <c:v>32.524711405746601</c:v>
                </c:pt>
                <c:pt idx="45905">
                  <c:v>32.524863619169999</c:v>
                </c:pt>
                <c:pt idx="45906">
                  <c:v>32.525015832106199</c:v>
                </c:pt>
                <c:pt idx="45907">
                  <c:v>32.525168044555201</c:v>
                </c:pt>
                <c:pt idx="45908">
                  <c:v>32.525320256516899</c:v>
                </c:pt>
                <c:pt idx="45909">
                  <c:v>32.525472467991499</c:v>
                </c:pt>
                <c:pt idx="45910">
                  <c:v>32.525624678978801</c:v>
                </c:pt>
                <c:pt idx="45911">
                  <c:v>32.525776889478898</c:v>
                </c:pt>
                <c:pt idx="45912">
                  <c:v>32.525929099491798</c:v>
                </c:pt>
                <c:pt idx="45913">
                  <c:v>32.526081309017599</c:v>
                </c:pt>
                <c:pt idx="45914">
                  <c:v>32.526233518056102</c:v>
                </c:pt>
                <c:pt idx="45915">
                  <c:v>32.526385726607401</c:v>
                </c:pt>
                <c:pt idx="45916">
                  <c:v>32.526537934671502</c:v>
                </c:pt>
                <c:pt idx="45917">
                  <c:v>32.526690142248398</c:v>
                </c:pt>
                <c:pt idx="45918">
                  <c:v>32.526842349338096</c:v>
                </c:pt>
                <c:pt idx="45919">
                  <c:v>32.526994555940703</c:v>
                </c:pt>
                <c:pt idx="45920">
                  <c:v>32.527146762055999</c:v>
                </c:pt>
                <c:pt idx="45921">
                  <c:v>32.527298967684096</c:v>
                </c:pt>
                <c:pt idx="45922">
                  <c:v>32.527451172825103</c:v>
                </c:pt>
                <c:pt idx="45923">
                  <c:v>32.527603377478798</c:v>
                </c:pt>
                <c:pt idx="45924">
                  <c:v>32.527755581645401</c:v>
                </c:pt>
                <c:pt idx="45925">
                  <c:v>32.5279077853248</c:v>
                </c:pt>
                <c:pt idx="45926">
                  <c:v>32.528059988517001</c:v>
                </c:pt>
                <c:pt idx="45927">
                  <c:v>32.528212191222003</c:v>
                </c:pt>
                <c:pt idx="45928">
                  <c:v>32.528364393439901</c:v>
                </c:pt>
                <c:pt idx="45929">
                  <c:v>32.528516595170601</c:v>
                </c:pt>
                <c:pt idx="45930">
                  <c:v>32.528668796414003</c:v>
                </c:pt>
                <c:pt idx="45931">
                  <c:v>32.528820997170399</c:v>
                </c:pt>
                <c:pt idx="45932">
                  <c:v>32.528973197439498</c:v>
                </c:pt>
                <c:pt idx="45933">
                  <c:v>32.529125397221399</c:v>
                </c:pt>
                <c:pt idx="45934">
                  <c:v>32.529277596516202</c:v>
                </c:pt>
                <c:pt idx="45935">
                  <c:v>32.5294297953239</c:v>
                </c:pt>
                <c:pt idx="45936">
                  <c:v>32.5295819936443</c:v>
                </c:pt>
                <c:pt idx="45937">
                  <c:v>32.529734191477601</c:v>
                </c:pt>
                <c:pt idx="45938">
                  <c:v>32.529886388823698</c:v>
                </c:pt>
                <c:pt idx="45939">
                  <c:v>32.530038585682703</c:v>
                </c:pt>
                <c:pt idx="45940">
                  <c:v>32.530190782054497</c:v>
                </c:pt>
                <c:pt idx="45941">
                  <c:v>32.5303429779391</c:v>
                </c:pt>
                <c:pt idx="45942">
                  <c:v>32.530495173336597</c:v>
                </c:pt>
                <c:pt idx="45943">
                  <c:v>32.530647368246903</c:v>
                </c:pt>
                <c:pt idx="45944">
                  <c:v>32.530799562670097</c:v>
                </c:pt>
                <c:pt idx="45945">
                  <c:v>32.5309517566061</c:v>
                </c:pt>
                <c:pt idx="45946">
                  <c:v>32.531103950054998</c:v>
                </c:pt>
                <c:pt idx="45947">
                  <c:v>32.531256143016698</c:v>
                </c:pt>
                <c:pt idx="45948">
                  <c:v>32.5314083354912</c:v>
                </c:pt>
                <c:pt idx="45949">
                  <c:v>32.531560527478597</c:v>
                </c:pt>
                <c:pt idx="45950">
                  <c:v>32.531712718978902</c:v>
                </c:pt>
                <c:pt idx="45951">
                  <c:v>32.531864909992002</c:v>
                </c:pt>
                <c:pt idx="45952">
                  <c:v>32.532017100517997</c:v>
                </c:pt>
                <c:pt idx="45953">
                  <c:v>32.532169290556801</c:v>
                </c:pt>
                <c:pt idx="45954">
                  <c:v>32.5323214801085</c:v>
                </c:pt>
                <c:pt idx="45955">
                  <c:v>32.5324736691731</c:v>
                </c:pt>
                <c:pt idx="45956">
                  <c:v>32.532625857750503</c:v>
                </c:pt>
                <c:pt idx="45957">
                  <c:v>32.5327780458408</c:v>
                </c:pt>
                <c:pt idx="45958">
                  <c:v>32.532930233443899</c:v>
                </c:pt>
                <c:pt idx="45959">
                  <c:v>32.5330824205599</c:v>
                </c:pt>
                <c:pt idx="45960">
                  <c:v>32.533234607188803</c:v>
                </c:pt>
                <c:pt idx="45961">
                  <c:v>32.5333867933306</c:v>
                </c:pt>
                <c:pt idx="45962">
                  <c:v>32.533538978985199</c:v>
                </c:pt>
                <c:pt idx="45963">
                  <c:v>32.5336911641527</c:v>
                </c:pt>
                <c:pt idx="45964">
                  <c:v>32.533843348833102</c:v>
                </c:pt>
                <c:pt idx="45965">
                  <c:v>32.5339955330263</c:v>
                </c:pt>
                <c:pt idx="45966">
                  <c:v>32.534147716732498</c:v>
                </c:pt>
                <c:pt idx="45967">
                  <c:v>32.534299899951499</c:v>
                </c:pt>
                <c:pt idx="45968">
                  <c:v>32.534452082683401</c:v>
                </c:pt>
                <c:pt idx="45969">
                  <c:v>32.534604264928099</c:v>
                </c:pt>
                <c:pt idx="45970">
                  <c:v>32.534756446685797</c:v>
                </c:pt>
                <c:pt idx="45971">
                  <c:v>32.534908627956398</c:v>
                </c:pt>
                <c:pt idx="45972">
                  <c:v>32.5350608087398</c:v>
                </c:pt>
                <c:pt idx="45973">
                  <c:v>32.535212989036097</c:v>
                </c:pt>
                <c:pt idx="45974">
                  <c:v>32.535365168845303</c:v>
                </c:pt>
                <c:pt idx="45975">
                  <c:v>32.535517348167403</c:v>
                </c:pt>
                <c:pt idx="45976">
                  <c:v>32.535669527002398</c:v>
                </c:pt>
                <c:pt idx="45977">
                  <c:v>32.535821705350301</c:v>
                </c:pt>
                <c:pt idx="45978">
                  <c:v>32.535973883211099</c:v>
                </c:pt>
                <c:pt idx="45979">
                  <c:v>32.536126060584799</c:v>
                </c:pt>
                <c:pt idx="45980">
                  <c:v>32.5362782374714</c:v>
                </c:pt>
                <c:pt idx="45981">
                  <c:v>32.536430413870903</c:v>
                </c:pt>
                <c:pt idx="45982">
                  <c:v>32.536582589783301</c:v>
                </c:pt>
                <c:pt idx="45983">
                  <c:v>32.5367347652086</c:v>
                </c:pt>
                <c:pt idx="45984">
                  <c:v>32.5368869401469</c:v>
                </c:pt>
                <c:pt idx="45985">
                  <c:v>32.537039114598002</c:v>
                </c:pt>
                <c:pt idx="45986">
                  <c:v>32.537191288561999</c:v>
                </c:pt>
                <c:pt idx="45987">
                  <c:v>32.537343462038898</c:v>
                </c:pt>
                <c:pt idx="45988">
                  <c:v>32.537495635028797</c:v>
                </c:pt>
                <c:pt idx="45989">
                  <c:v>32.537647807531599</c:v>
                </c:pt>
                <c:pt idx="45990">
                  <c:v>32.537799979547302</c:v>
                </c:pt>
                <c:pt idx="45991">
                  <c:v>32.537952151075899</c:v>
                </c:pt>
                <c:pt idx="45992">
                  <c:v>32.538104322117398</c:v>
                </c:pt>
                <c:pt idx="45993">
                  <c:v>32.538256492671799</c:v>
                </c:pt>
                <c:pt idx="45994">
                  <c:v>32.538408662739201</c:v>
                </c:pt>
                <c:pt idx="45995">
                  <c:v>32.538560832319497</c:v>
                </c:pt>
                <c:pt idx="45996">
                  <c:v>32.538713001412702</c:v>
                </c:pt>
                <c:pt idx="45997">
                  <c:v>32.538865170018802</c:v>
                </c:pt>
                <c:pt idx="45998">
                  <c:v>32.539017338137903</c:v>
                </c:pt>
                <c:pt idx="45999">
                  <c:v>32.539169505769898</c:v>
                </c:pt>
                <c:pt idx="46000">
                  <c:v>32.539321672914802</c:v>
                </c:pt>
                <c:pt idx="46001">
                  <c:v>32.5394738395727</c:v>
                </c:pt>
                <c:pt idx="46002">
                  <c:v>32.5396260057435</c:v>
                </c:pt>
                <c:pt idx="46003">
                  <c:v>32.539778171427201</c:v>
                </c:pt>
                <c:pt idx="46004">
                  <c:v>32.539930336623897</c:v>
                </c:pt>
                <c:pt idx="46005">
                  <c:v>32.540082501333501</c:v>
                </c:pt>
                <c:pt idx="46006">
                  <c:v>32.540234665556099</c:v>
                </c:pt>
                <c:pt idx="46007">
                  <c:v>32.540386829291599</c:v>
                </c:pt>
                <c:pt idx="46008">
                  <c:v>32.54053899254</c:v>
                </c:pt>
                <c:pt idx="46009">
                  <c:v>32.540691155301403</c:v>
                </c:pt>
                <c:pt idx="46010">
                  <c:v>32.5408433175757</c:v>
                </c:pt>
                <c:pt idx="46011">
                  <c:v>32.540995479362998</c:v>
                </c:pt>
                <c:pt idx="46012">
                  <c:v>32.541147640663198</c:v>
                </c:pt>
                <c:pt idx="46013">
                  <c:v>32.541299801476399</c:v>
                </c:pt>
                <c:pt idx="46014">
                  <c:v>32.541451961802501</c:v>
                </c:pt>
                <c:pt idx="46015">
                  <c:v>32.541604121641598</c:v>
                </c:pt>
                <c:pt idx="46016">
                  <c:v>32.541756280993702</c:v>
                </c:pt>
                <c:pt idx="46017">
                  <c:v>32.541908439858702</c:v>
                </c:pt>
                <c:pt idx="46018">
                  <c:v>32.542060598236603</c:v>
                </c:pt>
                <c:pt idx="46019">
                  <c:v>32.542212756127597</c:v>
                </c:pt>
                <c:pt idx="46020">
                  <c:v>32.542364913531401</c:v>
                </c:pt>
                <c:pt idx="46021">
                  <c:v>32.542517070448298</c:v>
                </c:pt>
                <c:pt idx="46022">
                  <c:v>32.542669226878097</c:v>
                </c:pt>
                <c:pt idx="46023">
                  <c:v>32.542821382820897</c:v>
                </c:pt>
                <c:pt idx="46024">
                  <c:v>32.542973538276698</c:v>
                </c:pt>
                <c:pt idx="46025">
                  <c:v>32.5431256932454</c:v>
                </c:pt>
                <c:pt idx="46026">
                  <c:v>32.543277847727097</c:v>
                </c:pt>
                <c:pt idx="46027">
                  <c:v>32.543430001721703</c:v>
                </c:pt>
                <c:pt idx="46028">
                  <c:v>32.543582155229402</c:v>
                </c:pt>
                <c:pt idx="46029">
                  <c:v>32.543734308250002</c:v>
                </c:pt>
                <c:pt idx="46030">
                  <c:v>32.543886460783597</c:v>
                </c:pt>
                <c:pt idx="46031">
                  <c:v>32.544038612830199</c:v>
                </c:pt>
                <c:pt idx="46032">
                  <c:v>32.544190764389803</c:v>
                </c:pt>
                <c:pt idx="46033">
                  <c:v>32.544342915462302</c:v>
                </c:pt>
                <c:pt idx="46034">
                  <c:v>32.544495066047801</c:v>
                </c:pt>
                <c:pt idx="46035">
                  <c:v>32.544647216146302</c:v>
                </c:pt>
                <c:pt idx="46036">
                  <c:v>32.544799365757797</c:v>
                </c:pt>
                <c:pt idx="46037">
                  <c:v>32.5449515148823</c:v>
                </c:pt>
                <c:pt idx="46038">
                  <c:v>32.545103663519797</c:v>
                </c:pt>
                <c:pt idx="46039">
                  <c:v>32.545255811670302</c:v>
                </c:pt>
                <c:pt idx="46040">
                  <c:v>32.545407959333801</c:v>
                </c:pt>
                <c:pt idx="46041">
                  <c:v>32.545560106510202</c:v>
                </c:pt>
                <c:pt idx="46042">
                  <c:v>32.545712253199703</c:v>
                </c:pt>
                <c:pt idx="46043">
                  <c:v>32.545864399402099</c:v>
                </c:pt>
                <c:pt idx="46044">
                  <c:v>32.546016545117602</c:v>
                </c:pt>
                <c:pt idx="46045">
                  <c:v>32.5461686903461</c:v>
                </c:pt>
                <c:pt idx="46046">
                  <c:v>32.546320835087499</c:v>
                </c:pt>
                <c:pt idx="46047">
                  <c:v>32.546472979341999</c:v>
                </c:pt>
                <c:pt idx="46048">
                  <c:v>32.5466251231095</c:v>
                </c:pt>
                <c:pt idx="46049">
                  <c:v>32.546777266389903</c:v>
                </c:pt>
                <c:pt idx="46050">
                  <c:v>32.546929409183399</c:v>
                </c:pt>
                <c:pt idx="46051">
                  <c:v>32.547081551489903</c:v>
                </c:pt>
                <c:pt idx="46052">
                  <c:v>32.547233693309501</c:v>
                </c:pt>
                <c:pt idx="46053">
                  <c:v>32.547385834642</c:v>
                </c:pt>
                <c:pt idx="46054">
                  <c:v>32.547537975487501</c:v>
                </c:pt>
                <c:pt idx="46055">
                  <c:v>32.547690115846102</c:v>
                </c:pt>
                <c:pt idx="46056">
                  <c:v>32.547842255717697</c:v>
                </c:pt>
                <c:pt idx="46057">
                  <c:v>32.5479943951023</c:v>
                </c:pt>
                <c:pt idx="46058">
                  <c:v>32.548146533999898</c:v>
                </c:pt>
                <c:pt idx="46059">
                  <c:v>32.548298672410603</c:v>
                </c:pt>
                <c:pt idx="46060">
                  <c:v>32.548450810334202</c:v>
                </c:pt>
                <c:pt idx="46061">
                  <c:v>32.548602947770902</c:v>
                </c:pt>
                <c:pt idx="46062">
                  <c:v>32.548755084720703</c:v>
                </c:pt>
                <c:pt idx="46063">
                  <c:v>32.548907221183399</c:v>
                </c:pt>
                <c:pt idx="46064">
                  <c:v>32.549059357159202</c:v>
                </c:pt>
                <c:pt idx="46065">
                  <c:v>32.549211492647999</c:v>
                </c:pt>
                <c:pt idx="46066">
                  <c:v>32.549363627649903</c:v>
                </c:pt>
                <c:pt idx="46067">
                  <c:v>32.549515762164802</c:v>
                </c:pt>
                <c:pt idx="46068">
                  <c:v>32.549667896192702</c:v>
                </c:pt>
                <c:pt idx="46069">
                  <c:v>32.549820029733702</c:v>
                </c:pt>
                <c:pt idx="46070">
                  <c:v>32.549972162787697</c:v>
                </c:pt>
                <c:pt idx="46071">
                  <c:v>32.550124295354699</c:v>
                </c:pt>
                <c:pt idx="46072">
                  <c:v>32.550276427434802</c:v>
                </c:pt>
                <c:pt idx="46073">
                  <c:v>32.5504285590279</c:v>
                </c:pt>
                <c:pt idx="46074">
                  <c:v>32.550580690134097</c:v>
                </c:pt>
                <c:pt idx="46075">
                  <c:v>32.550732820753403</c:v>
                </c:pt>
                <c:pt idx="46076">
                  <c:v>32.550884950885603</c:v>
                </c:pt>
                <c:pt idx="46077">
                  <c:v>32.551037080531003</c:v>
                </c:pt>
                <c:pt idx="46078">
                  <c:v>32.551189209689397</c:v>
                </c:pt>
                <c:pt idx="46079">
                  <c:v>32.5513413383608</c:v>
                </c:pt>
                <c:pt idx="46080">
                  <c:v>32.551493466545303</c:v>
                </c:pt>
                <c:pt idx="46081">
                  <c:v>32.551645594242899</c:v>
                </c:pt>
                <c:pt idx="46082">
                  <c:v>32.551797721453497</c:v>
                </c:pt>
                <c:pt idx="46083">
                  <c:v>32.551949848177202</c:v>
                </c:pt>
                <c:pt idx="46084">
                  <c:v>32.552101974413901</c:v>
                </c:pt>
                <c:pt idx="46085">
                  <c:v>32.552254100163701</c:v>
                </c:pt>
                <c:pt idx="46086">
                  <c:v>32.552406225426601</c:v>
                </c:pt>
                <c:pt idx="46087">
                  <c:v>32.552558350202503</c:v>
                </c:pt>
                <c:pt idx="46088">
                  <c:v>32.552710474491498</c:v>
                </c:pt>
                <c:pt idx="46089">
                  <c:v>32.552862598293601</c:v>
                </c:pt>
                <c:pt idx="46090">
                  <c:v>32.553014721608697</c:v>
                </c:pt>
                <c:pt idx="46091">
                  <c:v>32.553166844436902</c:v>
                </c:pt>
                <c:pt idx="46092">
                  <c:v>32.5533189667782</c:v>
                </c:pt>
                <c:pt idx="46093">
                  <c:v>32.553471088632598</c:v>
                </c:pt>
                <c:pt idx="46094">
                  <c:v>32.553623210000097</c:v>
                </c:pt>
                <c:pt idx="46095">
                  <c:v>32.553775330880597</c:v>
                </c:pt>
                <c:pt idx="46096">
                  <c:v>32.553927451274198</c:v>
                </c:pt>
                <c:pt idx="46097">
                  <c:v>32.5540795711809</c:v>
                </c:pt>
                <c:pt idx="46098">
                  <c:v>32.554231690600702</c:v>
                </c:pt>
                <c:pt idx="46099">
                  <c:v>32.554383809533498</c:v>
                </c:pt>
                <c:pt idx="46100">
                  <c:v>32.554535927979501</c:v>
                </c:pt>
                <c:pt idx="46101">
                  <c:v>32.554688045938498</c:v>
                </c:pt>
                <c:pt idx="46102">
                  <c:v>32.554840163410603</c:v>
                </c:pt>
                <c:pt idx="46103">
                  <c:v>32.554992280395901</c:v>
                </c:pt>
                <c:pt idx="46104">
                  <c:v>32.5551443968942</c:v>
                </c:pt>
                <c:pt idx="46105">
                  <c:v>32.555296512905599</c:v>
                </c:pt>
                <c:pt idx="46106">
                  <c:v>32.555448628430099</c:v>
                </c:pt>
                <c:pt idx="46107">
                  <c:v>32.5556007434677</c:v>
                </c:pt>
                <c:pt idx="46108">
                  <c:v>32.555752858018401</c:v>
                </c:pt>
                <c:pt idx="46109">
                  <c:v>32.555904972082203</c:v>
                </c:pt>
                <c:pt idx="46110">
                  <c:v>32.556057085659099</c:v>
                </c:pt>
                <c:pt idx="46111">
                  <c:v>32.556209198749102</c:v>
                </c:pt>
                <c:pt idx="46112">
                  <c:v>32.556361311352198</c:v>
                </c:pt>
                <c:pt idx="46113">
                  <c:v>32.556513423468502</c:v>
                </c:pt>
                <c:pt idx="46114">
                  <c:v>32.5566655350978</c:v>
                </c:pt>
                <c:pt idx="46115">
                  <c:v>32.556817646240198</c:v>
                </c:pt>
                <c:pt idx="46116">
                  <c:v>32.556969756895803</c:v>
                </c:pt>
                <c:pt idx="46117">
                  <c:v>32.557121867064502</c:v>
                </c:pt>
                <c:pt idx="46118">
                  <c:v>32.557273976746202</c:v>
                </c:pt>
                <c:pt idx="46119">
                  <c:v>32.557426085941202</c:v>
                </c:pt>
                <c:pt idx="46120">
                  <c:v>32.557578194649203</c:v>
                </c:pt>
                <c:pt idx="46121">
                  <c:v>32.557730302870297</c:v>
                </c:pt>
                <c:pt idx="46122">
                  <c:v>32.557882410604599</c:v>
                </c:pt>
                <c:pt idx="46123">
                  <c:v>32.558034517852001</c:v>
                </c:pt>
                <c:pt idx="46124">
                  <c:v>32.558186624612503</c:v>
                </c:pt>
                <c:pt idx="46125">
                  <c:v>32.558338730886099</c:v>
                </c:pt>
                <c:pt idx="46126">
                  <c:v>32.558490836672902</c:v>
                </c:pt>
                <c:pt idx="46127">
                  <c:v>32.558642941972799</c:v>
                </c:pt>
                <c:pt idx="46128">
                  <c:v>32.558795046785797</c:v>
                </c:pt>
                <c:pt idx="46129">
                  <c:v>32.558947151112001</c:v>
                </c:pt>
                <c:pt idx="46130">
                  <c:v>32.559099254951299</c:v>
                </c:pt>
                <c:pt idx="46131">
                  <c:v>32.559251358303698</c:v>
                </c:pt>
                <c:pt idx="46132">
                  <c:v>32.559403461169197</c:v>
                </c:pt>
                <c:pt idx="46133">
                  <c:v>32.559555563547903</c:v>
                </c:pt>
                <c:pt idx="46134">
                  <c:v>32.559707665439802</c:v>
                </c:pt>
                <c:pt idx="46135">
                  <c:v>32.559859766844802</c:v>
                </c:pt>
                <c:pt idx="46136">
                  <c:v>32.560011867762903</c:v>
                </c:pt>
                <c:pt idx="46137">
                  <c:v>32.560163968194203</c:v>
                </c:pt>
                <c:pt idx="46138">
                  <c:v>32.560316068138597</c:v>
                </c:pt>
                <c:pt idx="46139">
                  <c:v>32.560468167596198</c:v>
                </c:pt>
                <c:pt idx="46140">
                  <c:v>32.5606202665669</c:v>
                </c:pt>
                <c:pt idx="46141">
                  <c:v>32.560772365050703</c:v>
                </c:pt>
                <c:pt idx="46142">
                  <c:v>32.560924463047797</c:v>
                </c:pt>
                <c:pt idx="46143">
                  <c:v>32.5610765605579</c:v>
                </c:pt>
                <c:pt idx="46144">
                  <c:v>32.561228657581303</c:v>
                </c:pt>
                <c:pt idx="46145">
                  <c:v>32.561380754117799</c:v>
                </c:pt>
                <c:pt idx="46146">
                  <c:v>32.561532850167403</c:v>
                </c:pt>
                <c:pt idx="46147">
                  <c:v>32.5616849457302</c:v>
                </c:pt>
                <c:pt idx="46148">
                  <c:v>32.561837040806203</c:v>
                </c:pt>
                <c:pt idx="46149">
                  <c:v>32.561989135395301</c:v>
                </c:pt>
                <c:pt idx="46150">
                  <c:v>32.562141229497598</c:v>
                </c:pt>
                <c:pt idx="46151">
                  <c:v>32.562293323113103</c:v>
                </c:pt>
                <c:pt idx="46152">
                  <c:v>32.562445416241701</c:v>
                </c:pt>
                <c:pt idx="46153">
                  <c:v>32.562597508883499</c:v>
                </c:pt>
                <c:pt idx="46154">
                  <c:v>32.562749601038497</c:v>
                </c:pt>
                <c:pt idx="46155">
                  <c:v>32.562901692706603</c:v>
                </c:pt>
                <c:pt idx="46156">
                  <c:v>32.563053783888002</c:v>
                </c:pt>
                <c:pt idx="46157">
                  <c:v>32.563205874582501</c:v>
                </c:pt>
                <c:pt idx="46158">
                  <c:v>32.5633579647901</c:v>
                </c:pt>
                <c:pt idx="46159">
                  <c:v>32.563510054510999</c:v>
                </c:pt>
                <c:pt idx="46160">
                  <c:v>32.563662143744999</c:v>
                </c:pt>
                <c:pt idx="46161">
                  <c:v>32.563814232492298</c:v>
                </c:pt>
                <c:pt idx="46162">
                  <c:v>32.563966320752698</c:v>
                </c:pt>
                <c:pt idx="46163">
                  <c:v>32.564118408526298</c:v>
                </c:pt>
                <c:pt idx="46164">
                  <c:v>32.564270495812998</c:v>
                </c:pt>
                <c:pt idx="46165">
                  <c:v>32.564422582612998</c:v>
                </c:pt>
                <c:pt idx="46166">
                  <c:v>32.564574668926099</c:v>
                </c:pt>
                <c:pt idx="46167">
                  <c:v>32.564726754752499</c:v>
                </c:pt>
                <c:pt idx="46168">
                  <c:v>32.564878840092</c:v>
                </c:pt>
                <c:pt idx="46169">
                  <c:v>32.5650309249448</c:v>
                </c:pt>
                <c:pt idx="46170">
                  <c:v>32.565183009310701</c:v>
                </c:pt>
                <c:pt idx="46171">
                  <c:v>32.565335093189802</c:v>
                </c:pt>
                <c:pt idx="46172">
                  <c:v>32.565487176582103</c:v>
                </c:pt>
                <c:pt idx="46173">
                  <c:v>32.565639259487703</c:v>
                </c:pt>
                <c:pt idx="46174">
                  <c:v>32.565791341906397</c:v>
                </c:pt>
                <c:pt idx="46175">
                  <c:v>32.565943423838299</c:v>
                </c:pt>
                <c:pt idx="46176">
                  <c:v>32.566095505283499</c:v>
                </c:pt>
                <c:pt idx="46177">
                  <c:v>32.566247586241801</c:v>
                </c:pt>
                <c:pt idx="46178">
                  <c:v>32.566399666713401</c:v>
                </c:pt>
                <c:pt idx="46179">
                  <c:v>32.566551746698103</c:v>
                </c:pt>
                <c:pt idx="46180">
                  <c:v>32.566703826196097</c:v>
                </c:pt>
                <c:pt idx="46181">
                  <c:v>32.566855905207298</c:v>
                </c:pt>
                <c:pt idx="46182">
                  <c:v>32.567007983731699</c:v>
                </c:pt>
                <c:pt idx="46183">
                  <c:v>32.5671600617693</c:v>
                </c:pt>
                <c:pt idx="46184">
                  <c:v>32.567312139320201</c:v>
                </c:pt>
                <c:pt idx="46185">
                  <c:v>32.567464216384202</c:v>
                </c:pt>
                <c:pt idx="46186">
                  <c:v>32.567616292961503</c:v>
                </c:pt>
                <c:pt idx="46187">
                  <c:v>32.567768369051997</c:v>
                </c:pt>
                <c:pt idx="46188">
                  <c:v>32.567920444655797</c:v>
                </c:pt>
                <c:pt idx="46189">
                  <c:v>32.568072519772699</c:v>
                </c:pt>
                <c:pt idx="46190">
                  <c:v>32.568224594402899</c:v>
                </c:pt>
                <c:pt idx="46191">
                  <c:v>32.5683766685463</c:v>
                </c:pt>
                <c:pt idx="46192">
                  <c:v>32.568528742202901</c:v>
                </c:pt>
                <c:pt idx="46193">
                  <c:v>32.568680815372801</c:v>
                </c:pt>
                <c:pt idx="46194">
                  <c:v>32.568832888055901</c:v>
                </c:pt>
                <c:pt idx="46195">
                  <c:v>32.568984960252301</c:v>
                </c:pt>
                <c:pt idx="46196">
                  <c:v>32.569137031961901</c:v>
                </c:pt>
                <c:pt idx="46197">
                  <c:v>32.569289103184701</c:v>
                </c:pt>
                <c:pt idx="46198">
                  <c:v>32.569441173920701</c:v>
                </c:pt>
                <c:pt idx="46199">
                  <c:v>32.569593244170001</c:v>
                </c:pt>
                <c:pt idx="46200">
                  <c:v>32.5697453139326</c:v>
                </c:pt>
                <c:pt idx="46201">
                  <c:v>32.569897383208399</c:v>
                </c:pt>
                <c:pt idx="46202">
                  <c:v>32.570049451997399</c:v>
                </c:pt>
                <c:pt idx="46203">
                  <c:v>32.570201520299698</c:v>
                </c:pt>
                <c:pt idx="46204">
                  <c:v>32.570353588115204</c:v>
                </c:pt>
                <c:pt idx="46205">
                  <c:v>32.570505655444002</c:v>
                </c:pt>
                <c:pt idx="46206">
                  <c:v>32.570657722286001</c:v>
                </c:pt>
                <c:pt idx="46207">
                  <c:v>32.570809788641299</c:v>
                </c:pt>
                <c:pt idx="46208">
                  <c:v>32.570961854509797</c:v>
                </c:pt>
                <c:pt idx="46209">
                  <c:v>32.571113919891602</c:v>
                </c:pt>
                <c:pt idx="46210">
                  <c:v>32.571265984786699</c:v>
                </c:pt>
                <c:pt idx="46211">
                  <c:v>32.571418049195003</c:v>
                </c:pt>
                <c:pt idx="46212">
                  <c:v>32.5715701131166</c:v>
                </c:pt>
                <c:pt idx="46213">
                  <c:v>32.571722176551397</c:v>
                </c:pt>
                <c:pt idx="46214">
                  <c:v>32.5718742394996</c:v>
                </c:pt>
                <c:pt idx="46215">
                  <c:v>32.572026301960904</c:v>
                </c:pt>
                <c:pt idx="46216">
                  <c:v>32.572178363935599</c:v>
                </c:pt>
                <c:pt idx="46217">
                  <c:v>32.572330425423502</c:v>
                </c:pt>
                <c:pt idx="46218">
                  <c:v>32.572482486424697</c:v>
                </c:pt>
                <c:pt idx="46219">
                  <c:v>32.572634546939099</c:v>
                </c:pt>
                <c:pt idx="46220">
                  <c:v>32.572786606966801</c:v>
                </c:pt>
                <c:pt idx="46221">
                  <c:v>32.572938666507902</c:v>
                </c:pt>
                <c:pt idx="46222">
                  <c:v>32.573090725562103</c:v>
                </c:pt>
                <c:pt idx="46223">
                  <c:v>32.573242784129697</c:v>
                </c:pt>
                <c:pt idx="46224">
                  <c:v>32.573394842210497</c:v>
                </c:pt>
                <c:pt idx="46225">
                  <c:v>32.573546899804697</c:v>
                </c:pt>
                <c:pt idx="46226">
                  <c:v>32.573698956912096</c:v>
                </c:pt>
                <c:pt idx="46227">
                  <c:v>32.573851013532803</c:v>
                </c:pt>
                <c:pt idx="46228">
                  <c:v>32.574003069666702</c:v>
                </c:pt>
                <c:pt idx="46229">
                  <c:v>32.574155125314</c:v>
                </c:pt>
                <c:pt idx="46230">
                  <c:v>32.574307180474598</c:v>
                </c:pt>
                <c:pt idx="46231">
                  <c:v>32.574459235148403</c:v>
                </c:pt>
                <c:pt idx="46232">
                  <c:v>32.5746112893356</c:v>
                </c:pt>
                <c:pt idx="46233">
                  <c:v>32.574763343035997</c:v>
                </c:pt>
                <c:pt idx="46234">
                  <c:v>32.5749153962497</c:v>
                </c:pt>
                <c:pt idx="46235">
                  <c:v>32.575067448976696</c:v>
                </c:pt>
                <c:pt idx="46236">
                  <c:v>32.575219501217099</c:v>
                </c:pt>
                <c:pt idx="46237">
                  <c:v>32.575371552970701</c:v>
                </c:pt>
                <c:pt idx="46238">
                  <c:v>32.575523604237603</c:v>
                </c:pt>
                <c:pt idx="46239">
                  <c:v>32.575675655017903</c:v>
                </c:pt>
                <c:pt idx="46240">
                  <c:v>32.575827705311397</c:v>
                </c:pt>
                <c:pt idx="46241">
                  <c:v>32.575979755118297</c:v>
                </c:pt>
                <c:pt idx="46242">
                  <c:v>32.576131804438397</c:v>
                </c:pt>
                <c:pt idx="46243">
                  <c:v>32.576283853271903</c:v>
                </c:pt>
                <c:pt idx="46244">
                  <c:v>32.576435901618702</c:v>
                </c:pt>
                <c:pt idx="46245">
                  <c:v>32.5765879494788</c:v>
                </c:pt>
                <c:pt idx="46246">
                  <c:v>32.576739996852197</c:v>
                </c:pt>
                <c:pt idx="46247">
                  <c:v>32.576892043738901</c:v>
                </c:pt>
                <c:pt idx="46248">
                  <c:v>32.577044090138898</c:v>
                </c:pt>
                <c:pt idx="46249">
                  <c:v>32.577196136052301</c:v>
                </c:pt>
                <c:pt idx="46250">
                  <c:v>32.577348181479003</c:v>
                </c:pt>
                <c:pt idx="46251">
                  <c:v>32.577500226418998</c:v>
                </c:pt>
                <c:pt idx="46252">
                  <c:v>32.577652270872299</c:v>
                </c:pt>
                <c:pt idx="46253">
                  <c:v>32.5778043148389</c:v>
                </c:pt>
                <c:pt idx="46254">
                  <c:v>32.5779563583189</c:v>
                </c:pt>
                <c:pt idx="46255">
                  <c:v>32.5781084013122</c:v>
                </c:pt>
                <c:pt idx="46256">
                  <c:v>32.578260443818898</c:v>
                </c:pt>
                <c:pt idx="46257">
                  <c:v>32.578412485838797</c:v>
                </c:pt>
                <c:pt idx="46258">
                  <c:v>32.578564527372102</c:v>
                </c:pt>
                <c:pt idx="46259">
                  <c:v>32.578716568418798</c:v>
                </c:pt>
                <c:pt idx="46260">
                  <c:v>32.578868608978702</c:v>
                </c:pt>
                <c:pt idx="46261">
                  <c:v>32.579020649051998</c:v>
                </c:pt>
                <c:pt idx="46262">
                  <c:v>32.5791726886387</c:v>
                </c:pt>
                <c:pt idx="46263">
                  <c:v>32.579324727738701</c:v>
                </c:pt>
                <c:pt idx="46264">
                  <c:v>32.579476766352002</c:v>
                </c:pt>
                <c:pt idx="46265">
                  <c:v>32.579628804478702</c:v>
                </c:pt>
                <c:pt idx="46266">
                  <c:v>32.579780842118701</c:v>
                </c:pt>
                <c:pt idx="46267">
                  <c:v>32.5799328792721</c:v>
                </c:pt>
                <c:pt idx="46268">
                  <c:v>32.580084915938798</c:v>
                </c:pt>
                <c:pt idx="46269">
                  <c:v>32.580236952118902</c:v>
                </c:pt>
                <c:pt idx="46270">
                  <c:v>32.580388987812299</c:v>
                </c:pt>
                <c:pt idx="46271">
                  <c:v>32.580541023019101</c:v>
                </c:pt>
                <c:pt idx="46272">
                  <c:v>32.580693057739197</c:v>
                </c:pt>
                <c:pt idx="46273">
                  <c:v>32.580845091972698</c:v>
                </c:pt>
                <c:pt idx="46274">
                  <c:v>32.580997125719499</c:v>
                </c:pt>
                <c:pt idx="46275">
                  <c:v>32.581149158979798</c:v>
                </c:pt>
                <c:pt idx="46276">
                  <c:v>32.581301191753298</c:v>
                </c:pt>
                <c:pt idx="46277">
                  <c:v>32.581453224040203</c:v>
                </c:pt>
                <c:pt idx="46278">
                  <c:v>32.5816052558405</c:v>
                </c:pt>
                <c:pt idx="46279">
                  <c:v>32.581757287154197</c:v>
                </c:pt>
                <c:pt idx="46280">
                  <c:v>32.5819093179812</c:v>
                </c:pt>
                <c:pt idx="46281">
                  <c:v>32.582061348321602</c:v>
                </c:pt>
                <c:pt idx="46282">
                  <c:v>32.582213378175403</c:v>
                </c:pt>
                <c:pt idx="46283">
                  <c:v>32.582365407542497</c:v>
                </c:pt>
                <c:pt idx="46284">
                  <c:v>32.582517436422997</c:v>
                </c:pt>
                <c:pt idx="46285">
                  <c:v>32.582669464816902</c:v>
                </c:pt>
                <c:pt idx="46286">
                  <c:v>32.5828214927242</c:v>
                </c:pt>
                <c:pt idx="46287">
                  <c:v>32.582973520144897</c:v>
                </c:pt>
                <c:pt idx="46288">
                  <c:v>32.5831255470789</c:v>
                </c:pt>
                <c:pt idx="46289">
                  <c:v>32.583277573526303</c:v>
                </c:pt>
                <c:pt idx="46290">
                  <c:v>32.583429599487097</c:v>
                </c:pt>
                <c:pt idx="46291">
                  <c:v>32.583581624961298</c:v>
                </c:pt>
                <c:pt idx="46292">
                  <c:v>32.583733649948798</c:v>
                </c:pt>
                <c:pt idx="46293">
                  <c:v>32.583885674449803</c:v>
                </c:pt>
                <c:pt idx="46294">
                  <c:v>32.584037698464101</c:v>
                </c:pt>
                <c:pt idx="46295">
                  <c:v>32.584189721991798</c:v>
                </c:pt>
                <c:pt idx="46296">
                  <c:v>32.584341745032901</c:v>
                </c:pt>
                <c:pt idx="46297">
                  <c:v>32.584493767587503</c:v>
                </c:pt>
                <c:pt idx="46298">
                  <c:v>32.584645789655397</c:v>
                </c:pt>
                <c:pt idx="46299">
                  <c:v>32.584797811236697</c:v>
                </c:pt>
                <c:pt idx="46300">
                  <c:v>32.584949832331397</c:v>
                </c:pt>
                <c:pt idx="46301">
                  <c:v>32.585101852939502</c:v>
                </c:pt>
                <c:pt idx="46302">
                  <c:v>32.585253873060999</c:v>
                </c:pt>
                <c:pt idx="46303">
                  <c:v>32.585405892695903</c:v>
                </c:pt>
                <c:pt idx="46304">
                  <c:v>32.585557911844198</c:v>
                </c:pt>
                <c:pt idx="46305">
                  <c:v>32.585709930505999</c:v>
                </c:pt>
                <c:pt idx="46306">
                  <c:v>32.585861948681099</c:v>
                </c:pt>
                <c:pt idx="46307">
                  <c:v>32.586013966369599</c:v>
                </c:pt>
                <c:pt idx="46308">
                  <c:v>32.586165983571597</c:v>
                </c:pt>
                <c:pt idx="46309">
                  <c:v>32.586318000286902</c:v>
                </c:pt>
                <c:pt idx="46310">
                  <c:v>32.586470016515698</c:v>
                </c:pt>
                <c:pt idx="46311">
                  <c:v>32.5866220322579</c:v>
                </c:pt>
                <c:pt idx="46312">
                  <c:v>32.586774047513501</c:v>
                </c:pt>
                <c:pt idx="46313">
                  <c:v>32.5869260622826</c:v>
                </c:pt>
                <c:pt idx="46314">
                  <c:v>32.587078076565</c:v>
                </c:pt>
                <c:pt idx="46315">
                  <c:v>32.587230090360897</c:v>
                </c:pt>
                <c:pt idx="46316">
                  <c:v>32.587382103670201</c:v>
                </c:pt>
                <c:pt idx="46317">
                  <c:v>32.587534116492897</c:v>
                </c:pt>
                <c:pt idx="46318">
                  <c:v>32.587686128829098</c:v>
                </c:pt>
                <c:pt idx="46319">
                  <c:v>32.587838140678599</c:v>
                </c:pt>
                <c:pt idx="46320">
                  <c:v>32.587990152041698</c:v>
                </c:pt>
                <c:pt idx="46321">
                  <c:v>32.588142162918103</c:v>
                </c:pt>
                <c:pt idx="46322">
                  <c:v>32.588294173308</c:v>
                </c:pt>
                <c:pt idx="46323">
                  <c:v>32.588446183211303</c:v>
                </c:pt>
                <c:pt idx="46324">
                  <c:v>32.588598192627998</c:v>
                </c:pt>
                <c:pt idx="46325">
                  <c:v>32.588750201558199</c:v>
                </c:pt>
                <c:pt idx="46326">
                  <c:v>32.588902210001798</c:v>
                </c:pt>
                <c:pt idx="46327">
                  <c:v>32.589054217958903</c:v>
                </c:pt>
                <c:pt idx="46328">
                  <c:v>32.5892062254294</c:v>
                </c:pt>
                <c:pt idx="46329">
                  <c:v>32.589358232413304</c:v>
                </c:pt>
                <c:pt idx="46330">
                  <c:v>32.589510238910698</c:v>
                </c:pt>
                <c:pt idx="46331">
                  <c:v>32.589662244921499</c:v>
                </c:pt>
                <c:pt idx="46332">
                  <c:v>32.589814250445798</c:v>
                </c:pt>
                <c:pt idx="46333">
                  <c:v>32.589966255483603</c:v>
                </c:pt>
                <c:pt idx="46334">
                  <c:v>32.590118260034799</c:v>
                </c:pt>
                <c:pt idx="46335">
                  <c:v>32.590270264099402</c:v>
                </c:pt>
                <c:pt idx="46336">
                  <c:v>32.590422267677503</c:v>
                </c:pt>
                <c:pt idx="46337">
                  <c:v>32.590574270769103</c:v>
                </c:pt>
                <c:pt idx="46338">
                  <c:v>32.590726273374102</c:v>
                </c:pt>
                <c:pt idx="46339">
                  <c:v>32.5908782754925</c:v>
                </c:pt>
                <c:pt idx="46340">
                  <c:v>32.591030277124503</c:v>
                </c:pt>
                <c:pt idx="46341">
                  <c:v>32.591182278269898</c:v>
                </c:pt>
                <c:pt idx="46342">
                  <c:v>32.591334278928699</c:v>
                </c:pt>
                <c:pt idx="46343">
                  <c:v>32.591486279100998</c:v>
                </c:pt>
                <c:pt idx="46344">
                  <c:v>32.591638278786803</c:v>
                </c:pt>
                <c:pt idx="46345">
                  <c:v>32.5917902779861</c:v>
                </c:pt>
                <c:pt idx="46346">
                  <c:v>32.591942276698802</c:v>
                </c:pt>
                <c:pt idx="46347">
                  <c:v>32.592094274925003</c:v>
                </c:pt>
                <c:pt idx="46348">
                  <c:v>32.592246272664703</c:v>
                </c:pt>
                <c:pt idx="46349">
                  <c:v>32.592398269917801</c:v>
                </c:pt>
                <c:pt idx="46350">
                  <c:v>32.592550266684498</c:v>
                </c:pt>
                <c:pt idx="46351">
                  <c:v>32.5927022629646</c:v>
                </c:pt>
                <c:pt idx="46352">
                  <c:v>32.592854258758202</c:v>
                </c:pt>
                <c:pt idx="46353">
                  <c:v>32.593006254065202</c:v>
                </c:pt>
                <c:pt idx="46354">
                  <c:v>32.5931582488858</c:v>
                </c:pt>
                <c:pt idx="46355">
                  <c:v>32.593310243219797</c:v>
                </c:pt>
                <c:pt idx="46356">
                  <c:v>32.5934622370673</c:v>
                </c:pt>
                <c:pt idx="46357">
                  <c:v>32.593614230428301</c:v>
                </c:pt>
                <c:pt idx="46358">
                  <c:v>32.593766223302801</c:v>
                </c:pt>
                <c:pt idx="46359">
                  <c:v>32.593918215690799</c:v>
                </c:pt>
                <c:pt idx="46360">
                  <c:v>32.594070207592303</c:v>
                </c:pt>
                <c:pt idx="46361">
                  <c:v>32.594222199007298</c:v>
                </c:pt>
                <c:pt idx="46362">
                  <c:v>32.594374189935699</c:v>
                </c:pt>
                <c:pt idx="46363">
                  <c:v>32.594526180377699</c:v>
                </c:pt>
                <c:pt idx="46364">
                  <c:v>32.594678170333097</c:v>
                </c:pt>
                <c:pt idx="46365">
                  <c:v>32.5948301598021</c:v>
                </c:pt>
                <c:pt idx="46366">
                  <c:v>32.594982148784602</c:v>
                </c:pt>
                <c:pt idx="46367">
                  <c:v>32.595134137280503</c:v>
                </c:pt>
                <c:pt idx="46368">
                  <c:v>32.595286125290002</c:v>
                </c:pt>
                <c:pt idx="46369">
                  <c:v>32.595438112813</c:v>
                </c:pt>
                <c:pt idx="46370">
                  <c:v>32.595590099849503</c:v>
                </c:pt>
                <c:pt idx="46371">
                  <c:v>32.595742086399397</c:v>
                </c:pt>
                <c:pt idx="46372">
                  <c:v>32.595894072462997</c:v>
                </c:pt>
                <c:pt idx="46373">
                  <c:v>32.596046058040002</c:v>
                </c:pt>
                <c:pt idx="46374">
                  <c:v>32.596198043130499</c:v>
                </c:pt>
                <c:pt idx="46375">
                  <c:v>32.596350027734502</c:v>
                </c:pt>
                <c:pt idx="46376">
                  <c:v>32.596502011852102</c:v>
                </c:pt>
                <c:pt idx="46377">
                  <c:v>32.596653995483202</c:v>
                </c:pt>
                <c:pt idx="46378">
                  <c:v>32.596805978627799</c:v>
                </c:pt>
                <c:pt idx="46379">
                  <c:v>32.596957961285902</c:v>
                </c:pt>
                <c:pt idx="46380">
                  <c:v>32.597109943457603</c:v>
                </c:pt>
                <c:pt idx="46381">
                  <c:v>32.597261925142703</c:v>
                </c:pt>
                <c:pt idx="46382">
                  <c:v>32.597413906341401</c:v>
                </c:pt>
                <c:pt idx="46383">
                  <c:v>32.597565887053598</c:v>
                </c:pt>
                <c:pt idx="46384">
                  <c:v>32.5977178672794</c:v>
                </c:pt>
                <c:pt idx="46385">
                  <c:v>32.5978698470187</c:v>
                </c:pt>
                <c:pt idx="46386">
                  <c:v>32.598021826271498</c:v>
                </c:pt>
                <c:pt idx="46387">
                  <c:v>32.598173805037902</c:v>
                </c:pt>
                <c:pt idx="46388">
                  <c:v>32.598325783317698</c:v>
                </c:pt>
                <c:pt idx="46389">
                  <c:v>32.598477761111198</c:v>
                </c:pt>
                <c:pt idx="46390">
                  <c:v>32.598629738418097</c:v>
                </c:pt>
                <c:pt idx="46391">
                  <c:v>32.598781715238601</c:v>
                </c:pt>
                <c:pt idx="46392">
                  <c:v>32.598933691572697</c:v>
                </c:pt>
                <c:pt idx="46393">
                  <c:v>32.599085667420297</c:v>
                </c:pt>
                <c:pt idx="46394">
                  <c:v>32.599237642781397</c:v>
                </c:pt>
                <c:pt idx="46395">
                  <c:v>32.599389617656101</c:v>
                </c:pt>
                <c:pt idx="46396">
                  <c:v>32.599541592044297</c:v>
                </c:pt>
                <c:pt idx="46397">
                  <c:v>32.599693565946097</c:v>
                </c:pt>
                <c:pt idx="46398">
                  <c:v>32.599845539361397</c:v>
                </c:pt>
                <c:pt idx="46399">
                  <c:v>32.599997512290301</c:v>
                </c:pt>
                <c:pt idx="46400">
                  <c:v>32.600149484732697</c:v>
                </c:pt>
                <c:pt idx="46401">
                  <c:v>32.600301456688697</c:v>
                </c:pt>
                <c:pt idx="46402">
                  <c:v>32.600453428158303</c:v>
                </c:pt>
                <c:pt idx="46403">
                  <c:v>32.600605399141401</c:v>
                </c:pt>
                <c:pt idx="46404">
                  <c:v>32.600757369638103</c:v>
                </c:pt>
                <c:pt idx="46405">
                  <c:v>32.600909339648297</c:v>
                </c:pt>
                <c:pt idx="46406">
                  <c:v>32.601061309172103</c:v>
                </c:pt>
                <c:pt idx="46407">
                  <c:v>32.6012132782094</c:v>
                </c:pt>
                <c:pt idx="46408">
                  <c:v>32.601365246760402</c:v>
                </c:pt>
                <c:pt idx="46409">
                  <c:v>32.601517214824902</c:v>
                </c:pt>
                <c:pt idx="46410">
                  <c:v>32.601669182402901</c:v>
                </c:pt>
                <c:pt idx="46411">
                  <c:v>32.601821149494597</c:v>
                </c:pt>
                <c:pt idx="46412">
                  <c:v>32.601973116099799</c:v>
                </c:pt>
                <c:pt idx="46413">
                  <c:v>32.602125082218599</c:v>
                </c:pt>
                <c:pt idx="46414">
                  <c:v>32.602277047850897</c:v>
                </c:pt>
                <c:pt idx="46415">
                  <c:v>32.6024290129969</c:v>
                </c:pt>
                <c:pt idx="46416">
                  <c:v>32.602580977656402</c:v>
                </c:pt>
                <c:pt idx="46417">
                  <c:v>32.602732941829501</c:v>
                </c:pt>
                <c:pt idx="46418">
                  <c:v>32.602884905516198</c:v>
                </c:pt>
                <c:pt idx="46419">
                  <c:v>32.603036868716401</c:v>
                </c:pt>
                <c:pt idx="46420">
                  <c:v>32.603188831430302</c:v>
                </c:pt>
                <c:pt idx="46421">
                  <c:v>32.603340793657701</c:v>
                </c:pt>
                <c:pt idx="46422">
                  <c:v>32.603492755398698</c:v>
                </c:pt>
                <c:pt idx="46423">
                  <c:v>32.603644716653399</c:v>
                </c:pt>
                <c:pt idx="46424">
                  <c:v>32.603796677421599</c:v>
                </c:pt>
                <c:pt idx="46425">
                  <c:v>32.603948637703397</c:v>
                </c:pt>
                <c:pt idx="46426">
                  <c:v>32.6041005974988</c:v>
                </c:pt>
                <c:pt idx="46427">
                  <c:v>32.604252556807701</c:v>
                </c:pt>
                <c:pt idx="46428">
                  <c:v>32.6044045156303</c:v>
                </c:pt>
                <c:pt idx="46429">
                  <c:v>32.604556473966497</c:v>
                </c:pt>
                <c:pt idx="46430">
                  <c:v>32.604708431816299</c:v>
                </c:pt>
                <c:pt idx="46431">
                  <c:v>32.604860389179699</c:v>
                </c:pt>
                <c:pt idx="46432">
                  <c:v>32.605012346056697</c:v>
                </c:pt>
                <c:pt idx="46433">
                  <c:v>32.605164302447299</c:v>
                </c:pt>
                <c:pt idx="46434">
                  <c:v>32.6053162583515</c:v>
                </c:pt>
                <c:pt idx="46435">
                  <c:v>32.605468213769299</c:v>
                </c:pt>
                <c:pt idx="46436">
                  <c:v>32.605620168700803</c:v>
                </c:pt>
                <c:pt idx="46437">
                  <c:v>32.605772123145798</c:v>
                </c:pt>
                <c:pt idx="46438">
                  <c:v>32.605924077104497</c:v>
                </c:pt>
                <c:pt idx="46439">
                  <c:v>32.606076030576702</c:v>
                </c:pt>
                <c:pt idx="46440">
                  <c:v>32.606227983562597</c:v>
                </c:pt>
                <c:pt idx="46441">
                  <c:v>32.606379936062098</c:v>
                </c:pt>
                <c:pt idx="46442">
                  <c:v>32.606531888075203</c:v>
                </c:pt>
                <c:pt idx="46443">
                  <c:v>32.606683839601999</c:v>
                </c:pt>
                <c:pt idx="46444">
                  <c:v>32.6068357906424</c:v>
                </c:pt>
                <c:pt idx="46445">
                  <c:v>32.606987741196399</c:v>
                </c:pt>
                <c:pt idx="46446">
                  <c:v>32.607139691264003</c:v>
                </c:pt>
                <c:pt idx="46447">
                  <c:v>32.607291640845197</c:v>
                </c:pt>
                <c:pt idx="46448">
                  <c:v>32.607443589940097</c:v>
                </c:pt>
                <c:pt idx="46449">
                  <c:v>32.607595538548601</c:v>
                </c:pt>
                <c:pt idx="46450">
                  <c:v>32.607747486670704</c:v>
                </c:pt>
                <c:pt idx="46451">
                  <c:v>32.607899434306503</c:v>
                </c:pt>
                <c:pt idx="46452">
                  <c:v>32.608051381455901</c:v>
                </c:pt>
                <c:pt idx="46453">
                  <c:v>32.608203328118996</c:v>
                </c:pt>
                <c:pt idx="46454">
                  <c:v>32.608355274295597</c:v>
                </c:pt>
                <c:pt idx="46455">
                  <c:v>32.608507219985903</c:v>
                </c:pt>
                <c:pt idx="46456">
                  <c:v>32.608659165189898</c:v>
                </c:pt>
                <c:pt idx="46457">
                  <c:v>32.608811109907499</c:v>
                </c:pt>
                <c:pt idx="46458">
                  <c:v>32.608963054138798</c:v>
                </c:pt>
                <c:pt idx="46459">
                  <c:v>32.609114997883701</c:v>
                </c:pt>
                <c:pt idx="46460">
                  <c:v>32.609266941142202</c:v>
                </c:pt>
                <c:pt idx="46461">
                  <c:v>32.609418883914401</c:v>
                </c:pt>
                <c:pt idx="46462">
                  <c:v>32.609570826200198</c:v>
                </c:pt>
                <c:pt idx="46463">
                  <c:v>32.609722767999699</c:v>
                </c:pt>
                <c:pt idx="46464">
                  <c:v>32.609874709312898</c:v>
                </c:pt>
                <c:pt idx="46465">
                  <c:v>32.610026650139702</c:v>
                </c:pt>
                <c:pt idx="46466">
                  <c:v>32.610178590480203</c:v>
                </c:pt>
                <c:pt idx="46467">
                  <c:v>32.610330530334302</c:v>
                </c:pt>
                <c:pt idx="46468">
                  <c:v>32.610482469702099</c:v>
                </c:pt>
                <c:pt idx="46469">
                  <c:v>32.6106344085835</c:v>
                </c:pt>
                <c:pt idx="46470">
                  <c:v>32.6107863469786</c:v>
                </c:pt>
                <c:pt idx="46471">
                  <c:v>32.610938284887403</c:v>
                </c:pt>
                <c:pt idx="46472">
                  <c:v>32.611090222309798</c:v>
                </c:pt>
                <c:pt idx="46473">
                  <c:v>32.611242159245897</c:v>
                </c:pt>
                <c:pt idx="46474">
                  <c:v>32.611394095695701</c:v>
                </c:pt>
                <c:pt idx="46475">
                  <c:v>32.611546031659202</c:v>
                </c:pt>
                <c:pt idx="46476">
                  <c:v>32.611697967136301</c:v>
                </c:pt>
                <c:pt idx="46477">
                  <c:v>32.611849902127098</c:v>
                </c:pt>
                <c:pt idx="46478">
                  <c:v>32.612001836631499</c:v>
                </c:pt>
                <c:pt idx="46479">
                  <c:v>32.612153770649698</c:v>
                </c:pt>
                <c:pt idx="46480">
                  <c:v>32.612305704181502</c:v>
                </c:pt>
                <c:pt idx="46481">
                  <c:v>32.612457637227003</c:v>
                </c:pt>
                <c:pt idx="46482">
                  <c:v>32.612609569786201</c:v>
                </c:pt>
                <c:pt idx="46483">
                  <c:v>32.612761501859097</c:v>
                </c:pt>
                <c:pt idx="46484">
                  <c:v>32.612913433445598</c:v>
                </c:pt>
                <c:pt idx="46485">
                  <c:v>32.613065364545903</c:v>
                </c:pt>
                <c:pt idx="46486">
                  <c:v>32.613217295159799</c:v>
                </c:pt>
                <c:pt idx="46487">
                  <c:v>32.6133692252874</c:v>
                </c:pt>
                <c:pt idx="46488">
                  <c:v>32.613521154928698</c:v>
                </c:pt>
                <c:pt idx="46489">
                  <c:v>32.6136730840837</c:v>
                </c:pt>
                <c:pt idx="46490">
                  <c:v>32.6138250127524</c:v>
                </c:pt>
                <c:pt idx="46491">
                  <c:v>32.613976940934798</c:v>
                </c:pt>
                <c:pt idx="46492">
                  <c:v>32.6141288686309</c:v>
                </c:pt>
                <c:pt idx="46493">
                  <c:v>32.614280795840699</c:v>
                </c:pt>
                <c:pt idx="46494">
                  <c:v>32.614432722564203</c:v>
                </c:pt>
                <c:pt idx="46495">
                  <c:v>32.614584648801397</c:v>
                </c:pt>
                <c:pt idx="46496">
                  <c:v>32.614736574552303</c:v>
                </c:pt>
                <c:pt idx="46497">
                  <c:v>32.6148884998169</c:v>
                </c:pt>
                <c:pt idx="46498">
                  <c:v>32.6150404245952</c:v>
                </c:pt>
                <c:pt idx="46499">
                  <c:v>32.615192348887199</c:v>
                </c:pt>
                <c:pt idx="46500">
                  <c:v>32.615344272692901</c:v>
                </c:pt>
                <c:pt idx="46501">
                  <c:v>32.615496196012401</c:v>
                </c:pt>
                <c:pt idx="46502">
                  <c:v>32.615648118845499</c:v>
                </c:pt>
                <c:pt idx="46503">
                  <c:v>32.615800041192401</c:v>
                </c:pt>
                <c:pt idx="46504">
                  <c:v>32.615951963053</c:v>
                </c:pt>
                <c:pt idx="46505">
                  <c:v>32.616103884427297</c:v>
                </c:pt>
                <c:pt idx="46506">
                  <c:v>32.616255805315298</c:v>
                </c:pt>
                <c:pt idx="46507">
                  <c:v>32.616407725717004</c:v>
                </c:pt>
                <c:pt idx="46508">
                  <c:v>32.616559645632499</c:v>
                </c:pt>
                <c:pt idx="46509">
                  <c:v>32.616711565061699</c:v>
                </c:pt>
                <c:pt idx="46510">
                  <c:v>32.616863484004597</c:v>
                </c:pt>
                <c:pt idx="46511">
                  <c:v>32.617015402461199</c:v>
                </c:pt>
                <c:pt idx="46512">
                  <c:v>32.617167320431598</c:v>
                </c:pt>
                <c:pt idx="46513">
                  <c:v>32.617319237915702</c:v>
                </c:pt>
                <c:pt idx="46514">
                  <c:v>32.617471154913503</c:v>
                </c:pt>
                <c:pt idx="46515">
                  <c:v>32.617623071425101</c:v>
                </c:pt>
                <c:pt idx="46516">
                  <c:v>32.617774987450403</c:v>
                </c:pt>
                <c:pt idx="46517">
                  <c:v>32.617926902989403</c:v>
                </c:pt>
                <c:pt idx="46518">
                  <c:v>32.6180788180422</c:v>
                </c:pt>
                <c:pt idx="46519">
                  <c:v>32.618230732608701</c:v>
                </c:pt>
                <c:pt idx="46520">
                  <c:v>32.618382646689</c:v>
                </c:pt>
                <c:pt idx="46521">
                  <c:v>32.618534560282903</c:v>
                </c:pt>
                <c:pt idx="46522">
                  <c:v>32.618686473390703</c:v>
                </c:pt>
                <c:pt idx="46523">
                  <c:v>32.6188383860122</c:v>
                </c:pt>
                <c:pt idx="46524">
                  <c:v>32.618990298147402</c:v>
                </c:pt>
                <c:pt idx="46525">
                  <c:v>32.619142209796401</c:v>
                </c:pt>
                <c:pt idx="46526">
                  <c:v>32.619294120959097</c:v>
                </c:pt>
                <c:pt idx="46527">
                  <c:v>32.619446031635597</c:v>
                </c:pt>
                <c:pt idx="46528">
                  <c:v>32.619597941825802</c:v>
                </c:pt>
                <c:pt idx="46529">
                  <c:v>32.619749851529797</c:v>
                </c:pt>
                <c:pt idx="46530">
                  <c:v>32.619901760747602</c:v>
                </c:pt>
                <c:pt idx="46531">
                  <c:v>32.620053669479098</c:v>
                </c:pt>
                <c:pt idx="46532">
                  <c:v>32.620205577724398</c:v>
                </c:pt>
                <c:pt idx="46533">
                  <c:v>32.620357485483403</c:v>
                </c:pt>
                <c:pt idx="46534">
                  <c:v>32.620509392756198</c:v>
                </c:pt>
                <c:pt idx="46535">
                  <c:v>32.620661299542697</c:v>
                </c:pt>
                <c:pt idx="46536">
                  <c:v>32.620813205843</c:v>
                </c:pt>
                <c:pt idx="46537">
                  <c:v>32.6209651116571</c:v>
                </c:pt>
                <c:pt idx="46538">
                  <c:v>32.621117016985004</c:v>
                </c:pt>
                <c:pt idx="46539">
                  <c:v>32.621268921826598</c:v>
                </c:pt>
                <c:pt idx="46540">
                  <c:v>32.621420826182003</c:v>
                </c:pt>
                <c:pt idx="46541">
                  <c:v>32.621572730051199</c:v>
                </c:pt>
                <c:pt idx="46542">
                  <c:v>32.621724633434098</c:v>
                </c:pt>
                <c:pt idx="46543">
                  <c:v>32.621876536330902</c:v>
                </c:pt>
                <c:pt idx="46544">
                  <c:v>32.622028438741403</c:v>
                </c:pt>
                <c:pt idx="46545">
                  <c:v>32.6221803406657</c:v>
                </c:pt>
                <c:pt idx="46546">
                  <c:v>32.622332242103703</c:v>
                </c:pt>
                <c:pt idx="46547">
                  <c:v>32.622484143055601</c:v>
                </c:pt>
                <c:pt idx="46548">
                  <c:v>32.622636043521197</c:v>
                </c:pt>
                <c:pt idx="46549">
                  <c:v>32.622787943500597</c:v>
                </c:pt>
                <c:pt idx="46550">
                  <c:v>32.622939842993802</c:v>
                </c:pt>
                <c:pt idx="46551">
                  <c:v>32.623091742000803</c:v>
                </c:pt>
                <c:pt idx="46552">
                  <c:v>32.623243640521601</c:v>
                </c:pt>
                <c:pt idx="46553">
                  <c:v>32.623395538556203</c:v>
                </c:pt>
                <c:pt idx="46554">
                  <c:v>32.623547436104502</c:v>
                </c:pt>
                <c:pt idx="46555">
                  <c:v>32.623699333166698</c:v>
                </c:pt>
                <c:pt idx="46556">
                  <c:v>32.623851229742698</c:v>
                </c:pt>
                <c:pt idx="46557">
                  <c:v>32.624003125832402</c:v>
                </c:pt>
                <c:pt idx="46558">
                  <c:v>32.624155021436003</c:v>
                </c:pt>
                <c:pt idx="46559">
                  <c:v>32.624306916553401</c:v>
                </c:pt>
                <c:pt idx="46560">
                  <c:v>32.624458811184503</c:v>
                </c:pt>
                <c:pt idx="46561">
                  <c:v>32.624610705329502</c:v>
                </c:pt>
                <c:pt idx="46562">
                  <c:v>32.624762598988298</c:v>
                </c:pt>
                <c:pt idx="46563">
                  <c:v>32.624914492160897</c:v>
                </c:pt>
                <c:pt idx="46564">
                  <c:v>32.625066384847301</c:v>
                </c:pt>
                <c:pt idx="46565">
                  <c:v>32.625218277047502</c:v>
                </c:pt>
                <c:pt idx="46566">
                  <c:v>32.625370168761499</c:v>
                </c:pt>
                <c:pt idx="46567">
                  <c:v>32.6255220599894</c:v>
                </c:pt>
                <c:pt idx="46568">
                  <c:v>32.625673950730999</c:v>
                </c:pt>
                <c:pt idx="46569">
                  <c:v>32.625825840986501</c:v>
                </c:pt>
                <c:pt idx="46570">
                  <c:v>32.6259777307558</c:v>
                </c:pt>
                <c:pt idx="46571">
                  <c:v>32.626129620038903</c:v>
                </c:pt>
                <c:pt idx="46572">
                  <c:v>32.626281508835802</c:v>
                </c:pt>
                <c:pt idx="46573">
                  <c:v>32.626433397146499</c:v>
                </c:pt>
                <c:pt idx="46574">
                  <c:v>32.6265852849711</c:v>
                </c:pt>
                <c:pt idx="46575">
                  <c:v>32.626737172309497</c:v>
                </c:pt>
                <c:pt idx="46576">
                  <c:v>32.626889059161797</c:v>
                </c:pt>
                <c:pt idx="46577">
                  <c:v>32.627040945527803</c:v>
                </c:pt>
                <c:pt idx="46578">
                  <c:v>32.627192831407697</c:v>
                </c:pt>
                <c:pt idx="46579">
                  <c:v>32.627344716801403</c:v>
                </c:pt>
                <c:pt idx="46580">
                  <c:v>32.627496601708998</c:v>
                </c:pt>
                <c:pt idx="46581">
                  <c:v>32.627648486130397</c:v>
                </c:pt>
                <c:pt idx="46582">
                  <c:v>32.6278003700656</c:v>
                </c:pt>
                <c:pt idx="46583">
                  <c:v>32.6279522535147</c:v>
                </c:pt>
                <c:pt idx="46584">
                  <c:v>32.628104136477603</c:v>
                </c:pt>
                <c:pt idx="46585">
                  <c:v>32.628256018954403</c:v>
                </c:pt>
                <c:pt idx="46586">
                  <c:v>32.628407900945</c:v>
                </c:pt>
                <c:pt idx="46587">
                  <c:v>32.6285597824494</c:v>
                </c:pt>
                <c:pt idx="46588">
                  <c:v>32.628711663467698</c:v>
                </c:pt>
                <c:pt idx="46589">
                  <c:v>32.628863543999799</c:v>
                </c:pt>
                <c:pt idx="46590">
                  <c:v>32.629015424045797</c:v>
                </c:pt>
                <c:pt idx="46591">
                  <c:v>32.629167303605698</c:v>
                </c:pt>
                <c:pt idx="46592">
                  <c:v>32.629319182679403</c:v>
                </c:pt>
                <c:pt idx="46593">
                  <c:v>32.629471061266898</c:v>
                </c:pt>
                <c:pt idx="46594">
                  <c:v>32.629622939368303</c:v>
                </c:pt>
                <c:pt idx="46595">
                  <c:v>32.629774816983598</c:v>
                </c:pt>
                <c:pt idx="46596">
                  <c:v>32.629926694112697</c:v>
                </c:pt>
                <c:pt idx="46597">
                  <c:v>32.6300785707557</c:v>
                </c:pt>
                <c:pt idx="46598">
                  <c:v>32.630230446912499</c:v>
                </c:pt>
                <c:pt idx="46599">
                  <c:v>32.630382322583202</c:v>
                </c:pt>
                <c:pt idx="46600">
                  <c:v>32.630534197767801</c:v>
                </c:pt>
                <c:pt idx="46601">
                  <c:v>32.630686072466297</c:v>
                </c:pt>
                <c:pt idx="46602">
                  <c:v>32.630837946678596</c:v>
                </c:pt>
                <c:pt idx="46603">
                  <c:v>32.6309898204047</c:v>
                </c:pt>
                <c:pt idx="46604">
                  <c:v>32.6311416936448</c:v>
                </c:pt>
                <c:pt idx="46605">
                  <c:v>32.631293566398703</c:v>
                </c:pt>
                <c:pt idx="46606">
                  <c:v>32.631445438666503</c:v>
                </c:pt>
                <c:pt idx="46607">
                  <c:v>32.6315973104482</c:v>
                </c:pt>
                <c:pt idx="46608">
                  <c:v>32.6317491817438</c:v>
                </c:pt>
                <c:pt idx="46609">
                  <c:v>32.631901052553197</c:v>
                </c:pt>
                <c:pt idx="46610">
                  <c:v>32.632052922876497</c:v>
                </c:pt>
                <c:pt idx="46611">
                  <c:v>32.632204792713701</c:v>
                </c:pt>
                <c:pt idx="46612">
                  <c:v>32.632356662064801</c:v>
                </c:pt>
                <c:pt idx="46613">
                  <c:v>32.632508530929698</c:v>
                </c:pt>
                <c:pt idx="46614">
                  <c:v>32.632660399308598</c:v>
                </c:pt>
                <c:pt idx="46615">
                  <c:v>32.632812267201302</c:v>
                </c:pt>
                <c:pt idx="46616">
                  <c:v>32.632964134608002</c:v>
                </c:pt>
                <c:pt idx="46617">
                  <c:v>32.633116001528499</c:v>
                </c:pt>
                <c:pt idx="46618">
                  <c:v>32.6332678679629</c:v>
                </c:pt>
                <c:pt idx="46619">
                  <c:v>32.633419733911197</c:v>
                </c:pt>
                <c:pt idx="46620">
                  <c:v>32.633571599373397</c:v>
                </c:pt>
                <c:pt idx="46621">
                  <c:v>32.633723464349501</c:v>
                </c:pt>
                <c:pt idx="46622">
                  <c:v>32.633875328839601</c:v>
                </c:pt>
                <c:pt idx="46623">
                  <c:v>32.634027192843497</c:v>
                </c:pt>
                <c:pt idx="46624">
                  <c:v>32.634179056361297</c:v>
                </c:pt>
                <c:pt idx="46625">
                  <c:v>32.634330919393001</c:v>
                </c:pt>
                <c:pt idx="46626">
                  <c:v>32.634482781938601</c:v>
                </c:pt>
                <c:pt idx="46627">
                  <c:v>32.634634643998098</c:v>
                </c:pt>
                <c:pt idx="46628">
                  <c:v>32.634786505571597</c:v>
                </c:pt>
                <c:pt idx="46629">
                  <c:v>32.634938366658901</c:v>
                </c:pt>
                <c:pt idx="46630">
                  <c:v>32.6350902272602</c:v>
                </c:pt>
                <c:pt idx="46631">
                  <c:v>32.635242087375403</c:v>
                </c:pt>
                <c:pt idx="46632">
                  <c:v>32.635393947004403</c:v>
                </c:pt>
                <c:pt idx="46633">
                  <c:v>32.635545806147498</c:v>
                </c:pt>
                <c:pt idx="46634">
                  <c:v>32.635697664804397</c:v>
                </c:pt>
                <c:pt idx="46635">
                  <c:v>32.635849522975199</c:v>
                </c:pt>
                <c:pt idx="46636">
                  <c:v>32.636001380659998</c:v>
                </c:pt>
                <c:pt idx="46637">
                  <c:v>32.6361532378587</c:v>
                </c:pt>
                <c:pt idx="46638">
                  <c:v>32.636305094571298</c:v>
                </c:pt>
                <c:pt idx="46639">
                  <c:v>32.6364569507978</c:v>
                </c:pt>
                <c:pt idx="46640">
                  <c:v>32.636608806538298</c:v>
                </c:pt>
                <c:pt idx="46641">
                  <c:v>32.6367606617927</c:v>
                </c:pt>
                <c:pt idx="46642">
                  <c:v>32.636912516560997</c:v>
                </c:pt>
                <c:pt idx="46643">
                  <c:v>32.637064370843298</c:v>
                </c:pt>
                <c:pt idx="46644">
                  <c:v>32.637216224639502</c:v>
                </c:pt>
                <c:pt idx="46645">
                  <c:v>32.637368077949603</c:v>
                </c:pt>
                <c:pt idx="46646">
                  <c:v>32.637519930773699</c:v>
                </c:pt>
                <c:pt idx="46647">
                  <c:v>32.637671783111699</c:v>
                </c:pt>
                <c:pt idx="46648">
                  <c:v>32.637823634963603</c:v>
                </c:pt>
                <c:pt idx="46649">
                  <c:v>32.637975486329502</c:v>
                </c:pt>
                <c:pt idx="46650">
                  <c:v>32.638127337209298</c:v>
                </c:pt>
                <c:pt idx="46651">
                  <c:v>32.638279187603104</c:v>
                </c:pt>
                <c:pt idx="46652">
                  <c:v>32.638431037510799</c:v>
                </c:pt>
                <c:pt idx="46653">
                  <c:v>32.638582886932497</c:v>
                </c:pt>
                <c:pt idx="46654">
                  <c:v>32.638734735868098</c:v>
                </c:pt>
                <c:pt idx="46655">
                  <c:v>32.638886584317703</c:v>
                </c:pt>
                <c:pt idx="46656">
                  <c:v>32.639038432281197</c:v>
                </c:pt>
                <c:pt idx="46657">
                  <c:v>32.639190279758701</c:v>
                </c:pt>
                <c:pt idx="46658">
                  <c:v>32.639342126750101</c:v>
                </c:pt>
                <c:pt idx="46659">
                  <c:v>32.639493973255497</c:v>
                </c:pt>
                <c:pt idx="46660">
                  <c:v>32.639645819274797</c:v>
                </c:pt>
                <c:pt idx="46661">
                  <c:v>32.639797664808199</c:v>
                </c:pt>
                <c:pt idx="46662">
                  <c:v>32.639949509855398</c:v>
                </c:pt>
                <c:pt idx="46663">
                  <c:v>32.6401013544167</c:v>
                </c:pt>
                <c:pt idx="46664">
                  <c:v>32.640253198491898</c:v>
                </c:pt>
                <c:pt idx="46665">
                  <c:v>32.640405042080999</c:v>
                </c:pt>
                <c:pt idx="46666">
                  <c:v>32.640556885184097</c:v>
                </c:pt>
                <c:pt idx="46667">
                  <c:v>32.640708727801297</c:v>
                </c:pt>
                <c:pt idx="46668">
                  <c:v>32.6408605699323</c:v>
                </c:pt>
                <c:pt idx="46669">
                  <c:v>32.6410124115774</c:v>
                </c:pt>
                <c:pt idx="46670">
                  <c:v>32.641164252736402</c:v>
                </c:pt>
                <c:pt idx="46671">
                  <c:v>32.641316093409401</c:v>
                </c:pt>
                <c:pt idx="46672">
                  <c:v>32.641467933596402</c:v>
                </c:pt>
                <c:pt idx="46673">
                  <c:v>32.6416197732973</c:v>
                </c:pt>
                <c:pt idx="46674">
                  <c:v>32.641771612512201</c:v>
                </c:pt>
                <c:pt idx="46675">
                  <c:v>32.641923451241198</c:v>
                </c:pt>
                <c:pt idx="46676">
                  <c:v>32.642075289483998</c:v>
                </c:pt>
                <c:pt idx="46677">
                  <c:v>32.642227127240901</c:v>
                </c:pt>
                <c:pt idx="46678">
                  <c:v>32.642378964511799</c:v>
                </c:pt>
                <c:pt idx="46679">
                  <c:v>32.642530801296701</c:v>
                </c:pt>
                <c:pt idx="46680">
                  <c:v>32.642682637595499</c:v>
                </c:pt>
                <c:pt idx="46681">
                  <c:v>32.642834473408399</c:v>
                </c:pt>
                <c:pt idx="46682">
                  <c:v>32.642986308735203</c:v>
                </c:pt>
                <c:pt idx="46683">
                  <c:v>32.643138143576003</c:v>
                </c:pt>
                <c:pt idx="46684">
                  <c:v>32.643289977930799</c:v>
                </c:pt>
                <c:pt idx="46685">
                  <c:v>32.643441811799697</c:v>
                </c:pt>
                <c:pt idx="46686">
                  <c:v>32.643593645182499</c:v>
                </c:pt>
                <c:pt idx="46687">
                  <c:v>32.643745478079303</c:v>
                </c:pt>
                <c:pt idx="46688">
                  <c:v>32.643897310490097</c:v>
                </c:pt>
                <c:pt idx="46689">
                  <c:v>32.6440491424149</c:v>
                </c:pt>
                <c:pt idx="46690">
                  <c:v>32.644200973853799</c:v>
                </c:pt>
                <c:pt idx="46691">
                  <c:v>32.644352804806601</c:v>
                </c:pt>
                <c:pt idx="46692">
                  <c:v>32.644504635273499</c:v>
                </c:pt>
                <c:pt idx="46693">
                  <c:v>32.6446564652543</c:v>
                </c:pt>
                <c:pt idx="46694">
                  <c:v>32.644808294749197</c:v>
                </c:pt>
                <c:pt idx="46695">
                  <c:v>32.644960123758104</c:v>
                </c:pt>
                <c:pt idx="46696">
                  <c:v>32.645111952280999</c:v>
                </c:pt>
                <c:pt idx="46697">
                  <c:v>32.645263780317897</c:v>
                </c:pt>
                <c:pt idx="46698">
                  <c:v>32.645415607868799</c:v>
                </c:pt>
                <c:pt idx="46699">
                  <c:v>32.645567434933803</c:v>
                </c:pt>
                <c:pt idx="46700">
                  <c:v>32.645719261512703</c:v>
                </c:pt>
                <c:pt idx="46701">
                  <c:v>32.645871087605698</c:v>
                </c:pt>
                <c:pt idx="46702">
                  <c:v>32.646022913212803</c:v>
                </c:pt>
                <c:pt idx="46703">
                  <c:v>32.646174738333798</c:v>
                </c:pt>
                <c:pt idx="46704">
                  <c:v>32.646326562968902</c:v>
                </c:pt>
                <c:pt idx="46705">
                  <c:v>32.646478387118002</c:v>
                </c:pt>
                <c:pt idx="46706">
                  <c:v>32.646630210781098</c:v>
                </c:pt>
                <c:pt idx="46707">
                  <c:v>32.646782033958303</c:v>
                </c:pt>
                <c:pt idx="46708">
                  <c:v>32.646933856649497</c:v>
                </c:pt>
                <c:pt idx="46709">
                  <c:v>32.647085678854701</c:v>
                </c:pt>
                <c:pt idx="46710">
                  <c:v>32.647237500573901</c:v>
                </c:pt>
                <c:pt idx="46711">
                  <c:v>32.647389321807303</c:v>
                </c:pt>
                <c:pt idx="46712">
                  <c:v>32.647541142554601</c:v>
                </c:pt>
                <c:pt idx="46713">
                  <c:v>32.647692962816002</c:v>
                </c:pt>
                <c:pt idx="46714">
                  <c:v>32.647844782591399</c:v>
                </c:pt>
                <c:pt idx="46715">
                  <c:v>32.647996601880898</c:v>
                </c:pt>
                <c:pt idx="46716">
                  <c:v>32.6481484206844</c:v>
                </c:pt>
                <c:pt idx="46717">
                  <c:v>32.648300239001998</c:v>
                </c:pt>
                <c:pt idx="46718">
                  <c:v>32.648452056833598</c:v>
                </c:pt>
                <c:pt idx="46719">
                  <c:v>32.648603874179202</c:v>
                </c:pt>
                <c:pt idx="46720">
                  <c:v>32.648755691039</c:v>
                </c:pt>
                <c:pt idx="46721">
                  <c:v>32.648907507412702</c:v>
                </c:pt>
                <c:pt idx="46722">
                  <c:v>32.649059323300598</c:v>
                </c:pt>
                <c:pt idx="46723">
                  <c:v>32.649211138702398</c:v>
                </c:pt>
                <c:pt idx="46724">
                  <c:v>32.6493629536184</c:v>
                </c:pt>
                <c:pt idx="46725">
                  <c:v>32.649514768048398</c:v>
                </c:pt>
                <c:pt idx="46726">
                  <c:v>32.649666581992399</c:v>
                </c:pt>
                <c:pt idx="46727">
                  <c:v>32.649818395450602</c:v>
                </c:pt>
                <c:pt idx="46728">
                  <c:v>32.649970208422801</c:v>
                </c:pt>
                <c:pt idx="46729">
                  <c:v>32.650122020909002</c:v>
                </c:pt>
                <c:pt idx="46730">
                  <c:v>32.650273832909299</c:v>
                </c:pt>
                <c:pt idx="46731">
                  <c:v>32.650425644423699</c:v>
                </c:pt>
                <c:pt idx="46732">
                  <c:v>32.650577455452201</c:v>
                </c:pt>
                <c:pt idx="46733">
                  <c:v>32.650729265994698</c:v>
                </c:pt>
                <c:pt idx="46734">
                  <c:v>32.650881076051299</c:v>
                </c:pt>
                <c:pt idx="46735">
                  <c:v>32.651032885622001</c:v>
                </c:pt>
                <c:pt idx="46736">
                  <c:v>32.651184694706799</c:v>
                </c:pt>
                <c:pt idx="46737">
                  <c:v>32.6513365033056</c:v>
                </c:pt>
                <c:pt idx="46738">
                  <c:v>32.651488311418497</c:v>
                </c:pt>
                <c:pt idx="46739">
                  <c:v>32.651640119045503</c:v>
                </c:pt>
                <c:pt idx="46740">
                  <c:v>32.651791926186597</c:v>
                </c:pt>
                <c:pt idx="46741">
                  <c:v>32.651943732841801</c:v>
                </c:pt>
                <c:pt idx="46742">
                  <c:v>32.652095539011</c:v>
                </c:pt>
                <c:pt idx="46743">
                  <c:v>32.652247344694402</c:v>
                </c:pt>
                <c:pt idx="46744">
                  <c:v>32.652399149891799</c:v>
                </c:pt>
                <c:pt idx="46745">
                  <c:v>32.652550954603299</c:v>
                </c:pt>
                <c:pt idx="46746">
                  <c:v>32.652702758829001</c:v>
                </c:pt>
                <c:pt idx="46747">
                  <c:v>32.652854562568699</c:v>
                </c:pt>
                <c:pt idx="46748">
                  <c:v>32.653006365822499</c:v>
                </c:pt>
                <c:pt idx="46749">
                  <c:v>32.653158168590402</c:v>
                </c:pt>
                <c:pt idx="46750">
                  <c:v>32.6533099708724</c:v>
                </c:pt>
                <c:pt idx="46751">
                  <c:v>32.6534617726685</c:v>
                </c:pt>
                <c:pt idx="46752">
                  <c:v>32.653613573978703</c:v>
                </c:pt>
                <c:pt idx="46753">
                  <c:v>32.653765374803001</c:v>
                </c:pt>
                <c:pt idx="46754">
                  <c:v>32.653917175141402</c:v>
                </c:pt>
                <c:pt idx="46755">
                  <c:v>32.654068974993898</c:v>
                </c:pt>
                <c:pt idx="46756">
                  <c:v>32.654220774360503</c:v>
                </c:pt>
                <c:pt idx="46757">
                  <c:v>32.654372573241297</c:v>
                </c:pt>
                <c:pt idx="46758">
                  <c:v>32.6545243716361</c:v>
                </c:pt>
                <c:pt idx="46759">
                  <c:v>32.654676169545098</c:v>
                </c:pt>
                <c:pt idx="46760">
                  <c:v>32.654827966968199</c:v>
                </c:pt>
                <c:pt idx="46761">
                  <c:v>32.654979763905303</c:v>
                </c:pt>
                <c:pt idx="46762">
                  <c:v>32.655131560356601</c:v>
                </c:pt>
                <c:pt idx="46763">
                  <c:v>32.655283356322101</c:v>
                </c:pt>
                <c:pt idx="46764">
                  <c:v>32.655435151801598</c:v>
                </c:pt>
                <c:pt idx="46765">
                  <c:v>32.655586946795303</c:v>
                </c:pt>
                <c:pt idx="46766">
                  <c:v>32.655738741303097</c:v>
                </c:pt>
                <c:pt idx="46767">
                  <c:v>32.655890535325</c:v>
                </c:pt>
                <c:pt idx="46768">
                  <c:v>32.656042328860998</c:v>
                </c:pt>
                <c:pt idx="46769">
                  <c:v>32.656194121911199</c:v>
                </c:pt>
                <c:pt idx="46770">
                  <c:v>32.656345914475502</c:v>
                </c:pt>
                <c:pt idx="46771">
                  <c:v>32.6564977065539</c:v>
                </c:pt>
                <c:pt idx="46772">
                  <c:v>32.6566494981465</c:v>
                </c:pt>
                <c:pt idx="46773">
                  <c:v>32.656801289253202</c:v>
                </c:pt>
                <c:pt idx="46774">
                  <c:v>32.656953079874</c:v>
                </c:pt>
                <c:pt idx="46775">
                  <c:v>32.657104870009</c:v>
                </c:pt>
                <c:pt idx="46776">
                  <c:v>32.657256659658103</c:v>
                </c:pt>
                <c:pt idx="46777">
                  <c:v>32.6574084488214</c:v>
                </c:pt>
                <c:pt idx="46778">
                  <c:v>32.657560237498799</c:v>
                </c:pt>
                <c:pt idx="46779">
                  <c:v>32.657712025690302</c:v>
                </c:pt>
                <c:pt idx="46780">
                  <c:v>32.657863813395998</c:v>
                </c:pt>
                <c:pt idx="46781">
                  <c:v>32.658015600615798</c:v>
                </c:pt>
                <c:pt idx="46782">
                  <c:v>32.658167387349799</c:v>
                </c:pt>
                <c:pt idx="46783">
                  <c:v>32.658319173597903</c:v>
                </c:pt>
                <c:pt idx="46784">
                  <c:v>32.658470959360201</c:v>
                </c:pt>
                <c:pt idx="46785">
                  <c:v>32.658622744636602</c:v>
                </c:pt>
                <c:pt idx="46786">
                  <c:v>32.658774529427198</c:v>
                </c:pt>
                <c:pt idx="46787">
                  <c:v>32.658926313732003</c:v>
                </c:pt>
                <c:pt idx="46788">
                  <c:v>32.659078097550903</c:v>
                </c:pt>
                <c:pt idx="46789">
                  <c:v>32.659229880883899</c:v>
                </c:pt>
                <c:pt idx="46790">
                  <c:v>32.659381663731203</c:v>
                </c:pt>
                <c:pt idx="46791">
                  <c:v>32.659533446092503</c:v>
                </c:pt>
                <c:pt idx="46792">
                  <c:v>32.659685227968097</c:v>
                </c:pt>
                <c:pt idx="46793">
                  <c:v>32.659837009357801</c:v>
                </c:pt>
                <c:pt idx="46794">
                  <c:v>32.6599887902617</c:v>
                </c:pt>
                <c:pt idx="46795">
                  <c:v>32.660140570679701</c:v>
                </c:pt>
                <c:pt idx="46796">
                  <c:v>32.660292350612004</c:v>
                </c:pt>
                <c:pt idx="46797">
                  <c:v>32.660444130058302</c:v>
                </c:pt>
                <c:pt idx="46798">
                  <c:v>32.660595909018902</c:v>
                </c:pt>
                <c:pt idx="46799">
                  <c:v>32.660747687493597</c:v>
                </c:pt>
                <c:pt idx="46800">
                  <c:v>32.660899465482601</c:v>
                </c:pt>
                <c:pt idx="46801">
                  <c:v>32.6610512429857</c:v>
                </c:pt>
                <c:pt idx="46802">
                  <c:v>32.661203020002901</c:v>
                </c:pt>
                <c:pt idx="46803">
                  <c:v>32.661354796534397</c:v>
                </c:pt>
                <c:pt idx="46804">
                  <c:v>32.661506572580002</c:v>
                </c:pt>
                <c:pt idx="46805">
                  <c:v>32.661658348139802</c:v>
                </c:pt>
                <c:pt idx="46806">
                  <c:v>32.661810123213797</c:v>
                </c:pt>
                <c:pt idx="46807">
                  <c:v>32.661961897802001</c:v>
                </c:pt>
                <c:pt idx="46808">
                  <c:v>32.6621136719044</c:v>
                </c:pt>
                <c:pt idx="46809">
                  <c:v>32.662265445521001</c:v>
                </c:pt>
                <c:pt idx="46810">
                  <c:v>32.662417218651797</c:v>
                </c:pt>
                <c:pt idx="46811">
                  <c:v>32.662568991296702</c:v>
                </c:pt>
                <c:pt idx="46812">
                  <c:v>32.662720763455901</c:v>
                </c:pt>
                <c:pt idx="46813">
                  <c:v>32.662872535129203</c:v>
                </c:pt>
                <c:pt idx="46814">
                  <c:v>32.6630243063168</c:v>
                </c:pt>
                <c:pt idx="46815">
                  <c:v>32.663176077018498</c:v>
                </c:pt>
                <c:pt idx="46816">
                  <c:v>32.663327847234498</c:v>
                </c:pt>
                <c:pt idx="46817">
                  <c:v>32.663479616964601</c:v>
                </c:pt>
                <c:pt idx="46818">
                  <c:v>32.663631386208998</c:v>
                </c:pt>
                <c:pt idx="46819">
                  <c:v>32.663783154967497</c:v>
                </c:pt>
                <c:pt idx="46820">
                  <c:v>32.663934923240298</c:v>
                </c:pt>
                <c:pt idx="46821">
                  <c:v>32.6640866910273</c:v>
                </c:pt>
                <c:pt idx="46822">
                  <c:v>32.664238458328498</c:v>
                </c:pt>
                <c:pt idx="46823">
                  <c:v>32.664390225143897</c:v>
                </c:pt>
                <c:pt idx="46824">
                  <c:v>32.664541991473499</c:v>
                </c:pt>
                <c:pt idx="46825">
                  <c:v>32.664693757317302</c:v>
                </c:pt>
                <c:pt idx="46826">
                  <c:v>32.6648455226754</c:v>
                </c:pt>
                <c:pt idx="46827">
                  <c:v>32.6649972875476</c:v>
                </c:pt>
                <c:pt idx="46828">
                  <c:v>32.665149051934101</c:v>
                </c:pt>
                <c:pt idx="46829">
                  <c:v>32.665300815834797</c:v>
                </c:pt>
                <c:pt idx="46830">
                  <c:v>32.665452579249802</c:v>
                </c:pt>
                <c:pt idx="46831">
                  <c:v>32.665604342178902</c:v>
                </c:pt>
                <c:pt idx="46832">
                  <c:v>32.665756104622297</c:v>
                </c:pt>
                <c:pt idx="46833">
                  <c:v>32.6659078665799</c:v>
                </c:pt>
                <c:pt idx="46834">
                  <c:v>32.666059628051698</c:v>
                </c:pt>
                <c:pt idx="46835">
                  <c:v>32.666211389037798</c:v>
                </c:pt>
                <c:pt idx="46836">
                  <c:v>32.6663631495381</c:v>
                </c:pt>
                <c:pt idx="46837">
                  <c:v>32.666514909552603</c:v>
                </c:pt>
                <c:pt idx="46838">
                  <c:v>32.666666669081401</c:v>
                </c:pt>
                <c:pt idx="46839">
                  <c:v>32.666818428124401</c:v>
                </c:pt>
                <c:pt idx="46840">
                  <c:v>32.666970186681702</c:v>
                </c:pt>
                <c:pt idx="46841">
                  <c:v>32.667121944753099</c:v>
                </c:pt>
                <c:pt idx="46842">
                  <c:v>32.667273702338903</c:v>
                </c:pt>
                <c:pt idx="46843">
                  <c:v>32.667425459438803</c:v>
                </c:pt>
                <c:pt idx="46844">
                  <c:v>32.667577216053097</c:v>
                </c:pt>
                <c:pt idx="46845">
                  <c:v>32.6677289721815</c:v>
                </c:pt>
                <c:pt idx="46846">
                  <c:v>32.667880727824198</c:v>
                </c:pt>
                <c:pt idx="46847">
                  <c:v>32.668032482981197</c:v>
                </c:pt>
                <c:pt idx="46848">
                  <c:v>32.668184237652397</c:v>
                </c:pt>
                <c:pt idx="46849">
                  <c:v>32.6683359918379</c:v>
                </c:pt>
                <c:pt idx="46850">
                  <c:v>32.668487745537597</c:v>
                </c:pt>
                <c:pt idx="46851">
                  <c:v>32.668639498751602</c:v>
                </c:pt>
                <c:pt idx="46852">
                  <c:v>32.668791251479803</c:v>
                </c:pt>
                <c:pt idx="46853">
                  <c:v>32.668943003722298</c:v>
                </c:pt>
                <c:pt idx="46854">
                  <c:v>32.669094755479001</c:v>
                </c:pt>
                <c:pt idx="46855">
                  <c:v>32.66924650675</c:v>
                </c:pt>
                <c:pt idx="46856">
                  <c:v>32.669398257535299</c:v>
                </c:pt>
                <c:pt idx="46857">
                  <c:v>32.6695500078348</c:v>
                </c:pt>
                <c:pt idx="46858">
                  <c:v>32.669701757648603</c:v>
                </c:pt>
                <c:pt idx="46859">
                  <c:v>32.6698535069767</c:v>
                </c:pt>
                <c:pt idx="46860">
                  <c:v>32.670005255819099</c:v>
                </c:pt>
                <c:pt idx="46861">
                  <c:v>32.670157004175699</c:v>
                </c:pt>
                <c:pt idx="46862">
                  <c:v>32.670308752046601</c:v>
                </c:pt>
                <c:pt idx="46863">
                  <c:v>32.670460499431698</c:v>
                </c:pt>
                <c:pt idx="46864">
                  <c:v>32.670612246331203</c:v>
                </c:pt>
                <c:pt idx="46865">
                  <c:v>32.670763992744902</c:v>
                </c:pt>
                <c:pt idx="46866">
                  <c:v>32.670915738672903</c:v>
                </c:pt>
                <c:pt idx="46867">
                  <c:v>32.671067484115099</c:v>
                </c:pt>
                <c:pt idx="46868">
                  <c:v>32.671219229071703</c:v>
                </c:pt>
                <c:pt idx="46869">
                  <c:v>32.671370973542501</c:v>
                </c:pt>
                <c:pt idx="46870">
                  <c:v>32.671522717527701</c:v>
                </c:pt>
                <c:pt idx="46871">
                  <c:v>32.671674461027102</c:v>
                </c:pt>
                <c:pt idx="46872">
                  <c:v>32.671826204040798</c:v>
                </c:pt>
                <c:pt idx="46873">
                  <c:v>32.671977946568802</c:v>
                </c:pt>
                <c:pt idx="46874">
                  <c:v>32.672129688611001</c:v>
                </c:pt>
                <c:pt idx="46875">
                  <c:v>32.672281430167601</c:v>
                </c:pt>
                <c:pt idx="46876">
                  <c:v>32.672433171238502</c:v>
                </c:pt>
                <c:pt idx="46877">
                  <c:v>32.672584911823598</c:v>
                </c:pt>
                <c:pt idx="46878">
                  <c:v>32.672736651923103</c:v>
                </c:pt>
                <c:pt idx="46879">
                  <c:v>32.672888391536901</c:v>
                </c:pt>
                <c:pt idx="46880">
                  <c:v>32.673040130664901</c:v>
                </c:pt>
                <c:pt idx="46881">
                  <c:v>32.673191869307303</c:v>
                </c:pt>
                <c:pt idx="46882">
                  <c:v>32.673343607463998</c:v>
                </c:pt>
                <c:pt idx="46883">
                  <c:v>32.673495345134903</c:v>
                </c:pt>
                <c:pt idx="46884">
                  <c:v>32.673647082320201</c:v>
                </c:pt>
                <c:pt idx="46885">
                  <c:v>32.673798819019801</c:v>
                </c:pt>
                <c:pt idx="46886">
                  <c:v>32.673950555233702</c:v>
                </c:pt>
                <c:pt idx="46887">
                  <c:v>32.674102290961898</c:v>
                </c:pt>
                <c:pt idx="46888">
                  <c:v>32.674254026204402</c:v>
                </c:pt>
                <c:pt idx="46889">
                  <c:v>32.674405760961299</c:v>
                </c:pt>
                <c:pt idx="46890">
                  <c:v>32.674557495232399</c:v>
                </c:pt>
                <c:pt idx="46891">
                  <c:v>32.6747092290179</c:v>
                </c:pt>
                <c:pt idx="46892">
                  <c:v>32.674860962317702</c:v>
                </c:pt>
                <c:pt idx="46893">
                  <c:v>32.675012695131798</c:v>
                </c:pt>
                <c:pt idx="46894">
                  <c:v>32.675164427460203</c:v>
                </c:pt>
                <c:pt idx="46895">
                  <c:v>32.675316159303001</c:v>
                </c:pt>
                <c:pt idx="46896">
                  <c:v>32.675467890660101</c:v>
                </c:pt>
                <c:pt idx="46897">
                  <c:v>32.675619621531503</c:v>
                </c:pt>
                <c:pt idx="46898">
                  <c:v>32.675771351917199</c:v>
                </c:pt>
                <c:pt idx="46899">
                  <c:v>32.675923081817302</c:v>
                </c:pt>
                <c:pt idx="46900">
                  <c:v>32.6760748112317</c:v>
                </c:pt>
                <c:pt idx="46901">
                  <c:v>32.6762265401604</c:v>
                </c:pt>
                <c:pt idx="46902">
                  <c:v>32.6763782686035</c:v>
                </c:pt>
                <c:pt idx="46903">
                  <c:v>32.676529996560902</c:v>
                </c:pt>
                <c:pt idx="46904">
                  <c:v>32.676681724032598</c:v>
                </c:pt>
                <c:pt idx="46905">
                  <c:v>32.676833451018702</c:v>
                </c:pt>
                <c:pt idx="46906">
                  <c:v>32.6769851775192</c:v>
                </c:pt>
                <c:pt idx="46907">
                  <c:v>32.677136903533899</c:v>
                </c:pt>
                <c:pt idx="46908">
                  <c:v>32.677288629063</c:v>
                </c:pt>
                <c:pt idx="46909">
                  <c:v>32.677440354106501</c:v>
                </c:pt>
                <c:pt idx="46910">
                  <c:v>32.677592078664297</c:v>
                </c:pt>
                <c:pt idx="46911">
                  <c:v>32.677743802736401</c:v>
                </c:pt>
                <c:pt idx="46912">
                  <c:v>32.677895526322999</c:v>
                </c:pt>
                <c:pt idx="46913">
                  <c:v>32.678047249423798</c:v>
                </c:pt>
                <c:pt idx="46914">
                  <c:v>32.678198972038999</c:v>
                </c:pt>
                <c:pt idx="46915">
                  <c:v>32.6783506941686</c:v>
                </c:pt>
                <c:pt idx="46916">
                  <c:v>32.678502415812503</c:v>
                </c:pt>
                <c:pt idx="46917">
                  <c:v>32.678654136970799</c:v>
                </c:pt>
                <c:pt idx="46918">
                  <c:v>32.678805857643397</c:v>
                </c:pt>
                <c:pt idx="46919">
                  <c:v>32.678957577830403</c:v>
                </c:pt>
                <c:pt idx="46920">
                  <c:v>32.679109297531802</c:v>
                </c:pt>
                <c:pt idx="46921">
                  <c:v>32.679261016747503</c:v>
                </c:pt>
                <c:pt idx="46922">
                  <c:v>32.679412735477598</c:v>
                </c:pt>
                <c:pt idx="46923">
                  <c:v>32.679564453722101</c:v>
                </c:pt>
                <c:pt idx="46924">
                  <c:v>32.679716171480898</c:v>
                </c:pt>
                <c:pt idx="46925">
                  <c:v>32.679867888754103</c:v>
                </c:pt>
                <c:pt idx="46926">
                  <c:v>32.680019605541702</c:v>
                </c:pt>
                <c:pt idx="46927">
                  <c:v>32.680171321843602</c:v>
                </c:pt>
                <c:pt idx="46928">
                  <c:v>32.680323037659903</c:v>
                </c:pt>
                <c:pt idx="46929">
                  <c:v>32.680474752990598</c:v>
                </c:pt>
                <c:pt idx="46930">
                  <c:v>32.680626467835701</c:v>
                </c:pt>
                <c:pt idx="46931">
                  <c:v>32.680778182195198</c:v>
                </c:pt>
                <c:pt idx="46932">
                  <c:v>32.680929896069003</c:v>
                </c:pt>
                <c:pt idx="46933">
                  <c:v>32.681081609457202</c:v>
                </c:pt>
                <c:pt idx="46934">
                  <c:v>32.681233322359802</c:v>
                </c:pt>
                <c:pt idx="46935">
                  <c:v>32.681385034776802</c:v>
                </c:pt>
                <c:pt idx="46936">
                  <c:v>32.681536746708197</c:v>
                </c:pt>
                <c:pt idx="46937">
                  <c:v>32.681688458153999</c:v>
                </c:pt>
                <c:pt idx="46938">
                  <c:v>32.681840169114103</c:v>
                </c:pt>
                <c:pt idx="46939">
                  <c:v>32.681991879588701</c:v>
                </c:pt>
                <c:pt idx="46940">
                  <c:v>32.682143589577599</c:v>
                </c:pt>
                <c:pt idx="46941">
                  <c:v>32.682295299080998</c:v>
                </c:pt>
                <c:pt idx="46942">
                  <c:v>32.682447008098698</c:v>
                </c:pt>
                <c:pt idx="46943">
                  <c:v>32.6825987166308</c:v>
                </c:pt>
                <c:pt idx="46944">
                  <c:v>32.682750424677401</c:v>
                </c:pt>
                <c:pt idx="46945">
                  <c:v>32.682902132238297</c:v>
                </c:pt>
                <c:pt idx="46946">
                  <c:v>32.6830538393137</c:v>
                </c:pt>
                <c:pt idx="46947">
                  <c:v>32.683205545903398</c:v>
                </c:pt>
                <c:pt idx="46948">
                  <c:v>32.683357252007603</c:v>
                </c:pt>
                <c:pt idx="46949">
                  <c:v>32.683508957626103</c:v>
                </c:pt>
                <c:pt idx="46950">
                  <c:v>32.683660662759102</c:v>
                </c:pt>
                <c:pt idx="46951">
                  <c:v>32.683812367406503</c:v>
                </c:pt>
                <c:pt idx="46952">
                  <c:v>32.683964071568298</c:v>
                </c:pt>
                <c:pt idx="46953">
                  <c:v>32.6841157752445</c:v>
                </c:pt>
                <c:pt idx="46954">
                  <c:v>32.684267478435103</c:v>
                </c:pt>
                <c:pt idx="46955">
                  <c:v>32.6844191811401</c:v>
                </c:pt>
                <c:pt idx="46956">
                  <c:v>32.684570883359598</c:v>
                </c:pt>
                <c:pt idx="46957">
                  <c:v>32.684722585093503</c:v>
                </c:pt>
                <c:pt idx="46958">
                  <c:v>32.684874286341802</c:v>
                </c:pt>
                <c:pt idx="46959">
                  <c:v>32.685025987104503</c:v>
                </c:pt>
                <c:pt idx="46960">
                  <c:v>32.685177687381703</c:v>
                </c:pt>
                <c:pt idx="46961">
                  <c:v>32.685329387173198</c:v>
                </c:pt>
                <c:pt idx="46962">
                  <c:v>32.6854810864792</c:v>
                </c:pt>
                <c:pt idx="46963">
                  <c:v>32.685632785299703</c:v>
                </c:pt>
                <c:pt idx="46964">
                  <c:v>32.6857844836345</c:v>
                </c:pt>
                <c:pt idx="46965">
                  <c:v>32.685936181483903</c:v>
                </c:pt>
                <c:pt idx="46966">
                  <c:v>32.686087878847601</c:v>
                </c:pt>
                <c:pt idx="46967">
                  <c:v>32.6862395757257</c:v>
                </c:pt>
                <c:pt idx="46968">
                  <c:v>32.686391272118399</c:v>
                </c:pt>
                <c:pt idx="46969">
                  <c:v>32.6865429680254</c:v>
                </c:pt>
                <c:pt idx="46970">
                  <c:v>32.6866946634469</c:v>
                </c:pt>
                <c:pt idx="46971">
                  <c:v>32.686846358382802</c:v>
                </c:pt>
                <c:pt idx="46972">
                  <c:v>32.686998052833196</c:v>
                </c:pt>
                <c:pt idx="46973">
                  <c:v>32.687149746797999</c:v>
                </c:pt>
                <c:pt idx="46974">
                  <c:v>32.687301440277302</c:v>
                </c:pt>
                <c:pt idx="46975">
                  <c:v>32.687453133270999</c:v>
                </c:pt>
                <c:pt idx="46976">
                  <c:v>32.687604825779097</c:v>
                </c:pt>
                <c:pt idx="46977">
                  <c:v>32.687756517801802</c:v>
                </c:pt>
                <c:pt idx="46978">
                  <c:v>32.687908209338801</c:v>
                </c:pt>
                <c:pt idx="46979">
                  <c:v>32.6880599003903</c:v>
                </c:pt>
                <c:pt idx="46980">
                  <c:v>32.6882115909563</c:v>
                </c:pt>
                <c:pt idx="46981">
                  <c:v>32.6883632810367</c:v>
                </c:pt>
                <c:pt idx="46982">
                  <c:v>32.688514970631601</c:v>
                </c:pt>
                <c:pt idx="46983">
                  <c:v>32.688666659741003</c:v>
                </c:pt>
                <c:pt idx="46984">
                  <c:v>32.688818348364798</c:v>
                </c:pt>
                <c:pt idx="46985">
                  <c:v>32.6889700365031</c:v>
                </c:pt>
                <c:pt idx="46986">
                  <c:v>32.689121724155797</c:v>
                </c:pt>
                <c:pt idx="46987">
                  <c:v>32.6892734113231</c:v>
                </c:pt>
                <c:pt idx="46988">
                  <c:v>32.689425098004698</c:v>
                </c:pt>
                <c:pt idx="46989">
                  <c:v>32.689576784200902</c:v>
                </c:pt>
                <c:pt idx="46990">
                  <c:v>32.6897284699115</c:v>
                </c:pt>
                <c:pt idx="46991">
                  <c:v>32.689880155136599</c:v>
                </c:pt>
                <c:pt idx="46992">
                  <c:v>32.690031839876198</c:v>
                </c:pt>
                <c:pt idx="46993">
                  <c:v>32.690183524130198</c:v>
                </c:pt>
                <c:pt idx="46994">
                  <c:v>32.690335207898698</c:v>
                </c:pt>
                <c:pt idx="46995">
                  <c:v>32.690486891181699</c:v>
                </c:pt>
                <c:pt idx="46996">
                  <c:v>32.6906385739792</c:v>
                </c:pt>
                <c:pt idx="46997">
                  <c:v>32.690790256291201</c:v>
                </c:pt>
                <c:pt idx="46998">
                  <c:v>32.690941938117597</c:v>
                </c:pt>
                <c:pt idx="46999">
                  <c:v>32.691093619458599</c:v>
                </c:pt>
                <c:pt idx="47000">
                  <c:v>32.691245300314002</c:v>
                </c:pt>
                <c:pt idx="47001">
                  <c:v>32.691396980683898</c:v>
                </c:pt>
                <c:pt idx="47002">
                  <c:v>32.691548660568301</c:v>
                </c:pt>
                <c:pt idx="47003">
                  <c:v>32.691700339967198</c:v>
                </c:pt>
                <c:pt idx="47004">
                  <c:v>32.691852018880603</c:v>
                </c:pt>
                <c:pt idx="47005">
                  <c:v>32.6920036973085</c:v>
                </c:pt>
                <c:pt idx="47006">
                  <c:v>32.692155375250898</c:v>
                </c:pt>
                <c:pt idx="47007">
                  <c:v>32.692307052707697</c:v>
                </c:pt>
                <c:pt idx="47008">
                  <c:v>32.692458729679103</c:v>
                </c:pt>
                <c:pt idx="47009">
                  <c:v>32.692610406165002</c:v>
                </c:pt>
                <c:pt idx="47010">
                  <c:v>32.692762082165402</c:v>
                </c:pt>
                <c:pt idx="47011">
                  <c:v>32.692913757680302</c:v>
                </c:pt>
                <c:pt idx="47012">
                  <c:v>32.693065432709602</c:v>
                </c:pt>
                <c:pt idx="47013">
                  <c:v>32.693217107253503</c:v>
                </c:pt>
                <c:pt idx="47014">
                  <c:v>32.693368781311896</c:v>
                </c:pt>
                <c:pt idx="47015">
                  <c:v>32.693520454884897</c:v>
                </c:pt>
                <c:pt idx="47016">
                  <c:v>32.693672127972299</c:v>
                </c:pt>
                <c:pt idx="47017">
                  <c:v>32.693823800574201</c:v>
                </c:pt>
                <c:pt idx="47018">
                  <c:v>32.693975472690703</c:v>
                </c:pt>
                <c:pt idx="47019">
                  <c:v>32.694127144321698</c:v>
                </c:pt>
                <c:pt idx="47020">
                  <c:v>32.6942788154672</c:v>
                </c:pt>
                <c:pt idx="47021">
                  <c:v>32.694430486127203</c:v>
                </c:pt>
                <c:pt idx="47022">
                  <c:v>32.694582156301699</c:v>
                </c:pt>
                <c:pt idx="47023">
                  <c:v>32.694733825990802</c:v>
                </c:pt>
                <c:pt idx="47024">
                  <c:v>32.694885495194299</c:v>
                </c:pt>
                <c:pt idx="47025">
                  <c:v>32.695037163912502</c:v>
                </c:pt>
                <c:pt idx="47026">
                  <c:v>32.695188832145099</c:v>
                </c:pt>
                <c:pt idx="47027">
                  <c:v>32.695340499892303</c:v>
                </c:pt>
                <c:pt idx="47028">
                  <c:v>32.695492167153901</c:v>
                </c:pt>
                <c:pt idx="47029">
                  <c:v>32.695643833930198</c:v>
                </c:pt>
                <c:pt idx="47030">
                  <c:v>32.695795500220903</c:v>
                </c:pt>
                <c:pt idx="47031">
                  <c:v>32.695947166026201</c:v>
                </c:pt>
                <c:pt idx="47032">
                  <c:v>32.696098831346099</c:v>
                </c:pt>
                <c:pt idx="47033">
                  <c:v>32.696250496180397</c:v>
                </c:pt>
                <c:pt idx="47034">
                  <c:v>32.696402160529303</c:v>
                </c:pt>
                <c:pt idx="47035">
                  <c:v>32.696553824392801</c:v>
                </c:pt>
                <c:pt idx="47036">
                  <c:v>32.696705487770799</c:v>
                </c:pt>
                <c:pt idx="47037">
                  <c:v>32.696857150663298</c:v>
                </c:pt>
                <c:pt idx="47038">
                  <c:v>32.697008813070397</c:v>
                </c:pt>
                <c:pt idx="47039">
                  <c:v>32.697160474992003</c:v>
                </c:pt>
                <c:pt idx="47040">
                  <c:v>32.697312136428202</c:v>
                </c:pt>
                <c:pt idx="47041">
                  <c:v>32.697463797379001</c:v>
                </c:pt>
                <c:pt idx="47042">
                  <c:v>32.697615457844201</c:v>
                </c:pt>
                <c:pt idx="47043">
                  <c:v>32.6977671178241</c:v>
                </c:pt>
                <c:pt idx="47044">
                  <c:v>32.697918777318499</c:v>
                </c:pt>
                <c:pt idx="47045">
                  <c:v>32.698070436327399</c:v>
                </c:pt>
                <c:pt idx="47046">
                  <c:v>32.698222094850898</c:v>
                </c:pt>
                <c:pt idx="47047">
                  <c:v>32.698373752888998</c:v>
                </c:pt>
                <c:pt idx="47048">
                  <c:v>32.698525410441597</c:v>
                </c:pt>
                <c:pt idx="47049">
                  <c:v>32.698677067508797</c:v>
                </c:pt>
                <c:pt idx="47050">
                  <c:v>32.698828724090603</c:v>
                </c:pt>
                <c:pt idx="47051">
                  <c:v>32.698980380186903</c:v>
                </c:pt>
                <c:pt idx="47052">
                  <c:v>32.699132035797803</c:v>
                </c:pt>
                <c:pt idx="47053">
                  <c:v>32.699283690923302</c:v>
                </c:pt>
                <c:pt idx="47054">
                  <c:v>32.699435345563302</c:v>
                </c:pt>
                <c:pt idx="47055">
                  <c:v>32.699586999717901</c:v>
                </c:pt>
                <c:pt idx="47056">
                  <c:v>32.699738653387101</c:v>
                </c:pt>
                <c:pt idx="47057">
                  <c:v>32.699890306570801</c:v>
                </c:pt>
                <c:pt idx="47058">
                  <c:v>32.7000419592692</c:v>
                </c:pt>
                <c:pt idx="47059">
                  <c:v>32.700193611482099</c:v>
                </c:pt>
                <c:pt idx="47060">
                  <c:v>32.700345263209599</c:v>
                </c:pt>
                <c:pt idx="47061">
                  <c:v>32.700496914451698</c:v>
                </c:pt>
                <c:pt idx="47062">
                  <c:v>32.700648565208297</c:v>
                </c:pt>
                <c:pt idx="47063">
                  <c:v>32.700800215479603</c:v>
                </c:pt>
                <c:pt idx="47064">
                  <c:v>32.700951865265402</c:v>
                </c:pt>
                <c:pt idx="47065">
                  <c:v>32.701103514565801</c:v>
                </c:pt>
                <c:pt idx="47066">
                  <c:v>32.7012551633808</c:v>
                </c:pt>
                <c:pt idx="47067">
                  <c:v>32.701406811710399</c:v>
                </c:pt>
                <c:pt idx="47068">
                  <c:v>32.701558459554597</c:v>
                </c:pt>
                <c:pt idx="47069">
                  <c:v>32.701710106913403</c:v>
                </c:pt>
                <c:pt idx="47070">
                  <c:v>32.701861753786801</c:v>
                </c:pt>
                <c:pt idx="47071">
                  <c:v>32.7020134001747</c:v>
                </c:pt>
                <c:pt idx="47072">
                  <c:v>32.702165046077297</c:v>
                </c:pt>
                <c:pt idx="47073">
                  <c:v>32.702316691494502</c:v>
                </c:pt>
                <c:pt idx="47074">
                  <c:v>32.7024683364263</c:v>
                </c:pt>
                <c:pt idx="47075">
                  <c:v>32.702619980872697</c:v>
                </c:pt>
                <c:pt idx="47076">
                  <c:v>32.702771624833701</c:v>
                </c:pt>
                <c:pt idx="47077">
                  <c:v>32.702923268309299</c:v>
                </c:pt>
                <c:pt idx="47078">
                  <c:v>32.703074911299503</c:v>
                </c:pt>
                <c:pt idx="47079">
                  <c:v>32.703226553804299</c:v>
                </c:pt>
                <c:pt idx="47080">
                  <c:v>32.703378195823703</c:v>
                </c:pt>
                <c:pt idx="47081">
                  <c:v>32.703529837357699</c:v>
                </c:pt>
                <c:pt idx="47082">
                  <c:v>32.703681478406402</c:v>
                </c:pt>
                <c:pt idx="47083">
                  <c:v>32.703833118969698</c:v>
                </c:pt>
                <c:pt idx="47084">
                  <c:v>32.703984759047501</c:v>
                </c:pt>
                <c:pt idx="47085">
                  <c:v>32.704136398640003</c:v>
                </c:pt>
                <c:pt idx="47086">
                  <c:v>32.704288037747197</c:v>
                </c:pt>
                <c:pt idx="47087">
                  <c:v>32.704439676368899</c:v>
                </c:pt>
                <c:pt idx="47088">
                  <c:v>32.704591314505301</c:v>
                </c:pt>
                <c:pt idx="47089">
                  <c:v>32.704742952156302</c:v>
                </c:pt>
                <c:pt idx="47090">
                  <c:v>32.704894589321903</c:v>
                </c:pt>
                <c:pt idx="47091">
                  <c:v>32.705046226002203</c:v>
                </c:pt>
                <c:pt idx="47092">
                  <c:v>32.705197862196997</c:v>
                </c:pt>
                <c:pt idx="47093">
                  <c:v>32.705349497906603</c:v>
                </c:pt>
                <c:pt idx="47094">
                  <c:v>32.705501133130703</c:v>
                </c:pt>
                <c:pt idx="47095">
                  <c:v>32.705652767869502</c:v>
                </c:pt>
                <c:pt idx="47096">
                  <c:v>32.705804402122901</c:v>
                </c:pt>
                <c:pt idx="47097">
                  <c:v>32.705956035890999</c:v>
                </c:pt>
                <c:pt idx="47098">
                  <c:v>32.706107669173697</c:v>
                </c:pt>
                <c:pt idx="47099">
                  <c:v>32.706259301971002</c:v>
                </c:pt>
                <c:pt idx="47100">
                  <c:v>32.706410934282999</c:v>
                </c:pt>
                <c:pt idx="47101">
                  <c:v>32.706562566109596</c:v>
                </c:pt>
                <c:pt idx="47102">
                  <c:v>32.7067141974509</c:v>
                </c:pt>
                <c:pt idx="47103">
                  <c:v>32.706865828306803</c:v>
                </c:pt>
                <c:pt idx="47104">
                  <c:v>32.707017458677299</c:v>
                </c:pt>
                <c:pt idx="47105">
                  <c:v>32.707169088562502</c:v>
                </c:pt>
                <c:pt idx="47106">
                  <c:v>32.707320717962403</c:v>
                </c:pt>
                <c:pt idx="47107">
                  <c:v>32.707472346876898</c:v>
                </c:pt>
                <c:pt idx="47108">
                  <c:v>32.707623975306099</c:v>
                </c:pt>
                <c:pt idx="47109">
                  <c:v>32.7077756032499</c:v>
                </c:pt>
                <c:pt idx="47110">
                  <c:v>32.7079272307084</c:v>
                </c:pt>
                <c:pt idx="47111">
                  <c:v>32.708078857681599</c:v>
                </c:pt>
                <c:pt idx="47112">
                  <c:v>32.708230484169398</c:v>
                </c:pt>
                <c:pt idx="47113">
                  <c:v>32.708382110171797</c:v>
                </c:pt>
                <c:pt idx="47114">
                  <c:v>32.708533735689002</c:v>
                </c:pt>
                <c:pt idx="47115">
                  <c:v>32.7086853607208</c:v>
                </c:pt>
                <c:pt idx="47116">
                  <c:v>32.708836985267197</c:v>
                </c:pt>
                <c:pt idx="47117">
                  <c:v>32.708988609328401</c:v>
                </c:pt>
                <c:pt idx="47118">
                  <c:v>32.709140232904197</c:v>
                </c:pt>
                <c:pt idx="47119">
                  <c:v>32.709291855994699</c:v>
                </c:pt>
                <c:pt idx="47120">
                  <c:v>32.709443478599802</c:v>
                </c:pt>
                <c:pt idx="47121">
                  <c:v>32.709595100719604</c:v>
                </c:pt>
                <c:pt idx="47122">
                  <c:v>32.709746722354097</c:v>
                </c:pt>
                <c:pt idx="47123">
                  <c:v>32.709898343503298</c:v>
                </c:pt>
                <c:pt idx="47124">
                  <c:v>32.710049964167197</c:v>
                </c:pt>
                <c:pt idx="47125">
                  <c:v>32.710201584345697</c:v>
                </c:pt>
                <c:pt idx="47126">
                  <c:v>32.710353204038903</c:v>
                </c:pt>
                <c:pt idx="47127">
                  <c:v>32.7105048232469</c:v>
                </c:pt>
                <c:pt idx="47128">
                  <c:v>32.710656441969498</c:v>
                </c:pt>
                <c:pt idx="47129">
                  <c:v>32.710808060206702</c:v>
                </c:pt>
                <c:pt idx="47130">
                  <c:v>32.710959677958698</c:v>
                </c:pt>
                <c:pt idx="47131">
                  <c:v>32.7111112952254</c:v>
                </c:pt>
                <c:pt idx="47132">
                  <c:v>32.711262912006703</c:v>
                </c:pt>
                <c:pt idx="47133">
                  <c:v>32.711414528302797</c:v>
                </c:pt>
                <c:pt idx="47134">
                  <c:v>32.711566144113498</c:v>
                </c:pt>
                <c:pt idx="47135">
                  <c:v>32.711717759438997</c:v>
                </c:pt>
                <c:pt idx="47136">
                  <c:v>32.711869374279097</c:v>
                </c:pt>
                <c:pt idx="47137">
                  <c:v>32.712020988633903</c:v>
                </c:pt>
                <c:pt idx="47138">
                  <c:v>32.7121726025035</c:v>
                </c:pt>
                <c:pt idx="47139">
                  <c:v>32.712324215887698</c:v>
                </c:pt>
                <c:pt idx="47140">
                  <c:v>32.712475828786701</c:v>
                </c:pt>
                <c:pt idx="47141">
                  <c:v>32.712627441200297</c:v>
                </c:pt>
                <c:pt idx="47142">
                  <c:v>32.712779053128699</c:v>
                </c:pt>
                <c:pt idx="47143">
                  <c:v>32.7129306645718</c:v>
                </c:pt>
                <c:pt idx="47144">
                  <c:v>32.713082275529501</c:v>
                </c:pt>
                <c:pt idx="47145">
                  <c:v>32.713233886002001</c:v>
                </c:pt>
                <c:pt idx="47146">
                  <c:v>32.713385495989201</c:v>
                </c:pt>
                <c:pt idx="47147">
                  <c:v>32.713537105491199</c:v>
                </c:pt>
                <c:pt idx="47148">
                  <c:v>32.713688714507803</c:v>
                </c:pt>
                <c:pt idx="47149">
                  <c:v>32.7138403230392</c:v>
                </c:pt>
                <c:pt idx="47150">
                  <c:v>32.713991931085197</c:v>
                </c:pt>
                <c:pt idx="47151">
                  <c:v>32.714143538645999</c:v>
                </c:pt>
                <c:pt idx="47152">
                  <c:v>32.7142951457216</c:v>
                </c:pt>
                <c:pt idx="47153">
                  <c:v>32.714446752311801</c:v>
                </c:pt>
                <c:pt idx="47154">
                  <c:v>32.714598358416801</c:v>
                </c:pt>
                <c:pt idx="47155">
                  <c:v>32.7147499640365</c:v>
                </c:pt>
                <c:pt idx="47156">
                  <c:v>32.714901569170898</c:v>
                </c:pt>
                <c:pt idx="47157">
                  <c:v>32.715053173820102</c:v>
                </c:pt>
                <c:pt idx="47158">
                  <c:v>32.715204777983999</c:v>
                </c:pt>
                <c:pt idx="47159">
                  <c:v>32.715356381662602</c:v>
                </c:pt>
                <c:pt idx="47160">
                  <c:v>32.715507984856004</c:v>
                </c:pt>
                <c:pt idx="47161">
                  <c:v>32.715659587564097</c:v>
                </c:pt>
                <c:pt idx="47162">
                  <c:v>32.715811189786898</c:v>
                </c:pt>
                <c:pt idx="47163">
                  <c:v>32.715962791524497</c:v>
                </c:pt>
                <c:pt idx="47164">
                  <c:v>32.716114392776802</c:v>
                </c:pt>
                <c:pt idx="47165">
                  <c:v>32.7162659935439</c:v>
                </c:pt>
                <c:pt idx="47166">
                  <c:v>32.716417593825703</c:v>
                </c:pt>
                <c:pt idx="47167">
                  <c:v>32.716569193622199</c:v>
                </c:pt>
                <c:pt idx="47168">
                  <c:v>32.716720792933501</c:v>
                </c:pt>
                <c:pt idx="47169">
                  <c:v>32.716872391759601</c:v>
                </c:pt>
                <c:pt idx="47170">
                  <c:v>32.717023990100401</c:v>
                </c:pt>
                <c:pt idx="47171">
                  <c:v>32.7171755879559</c:v>
                </c:pt>
                <c:pt idx="47172">
                  <c:v>32.717327185326297</c:v>
                </c:pt>
                <c:pt idx="47173">
                  <c:v>32.717478782211302</c:v>
                </c:pt>
                <c:pt idx="47174">
                  <c:v>32.717630378611197</c:v>
                </c:pt>
                <c:pt idx="47175">
                  <c:v>32.7177819745257</c:v>
                </c:pt>
                <c:pt idx="47176">
                  <c:v>32.7179335699551</c:v>
                </c:pt>
                <c:pt idx="47177">
                  <c:v>32.7180851648992</c:v>
                </c:pt>
                <c:pt idx="47178">
                  <c:v>32.718236759358099</c:v>
                </c:pt>
                <c:pt idx="47179">
                  <c:v>32.718388353331697</c:v>
                </c:pt>
                <c:pt idx="47180">
                  <c:v>32.718539946820101</c:v>
                </c:pt>
                <c:pt idx="47181">
                  <c:v>32.718691539823297</c:v>
                </c:pt>
                <c:pt idx="47182">
                  <c:v>32.718843132341199</c:v>
                </c:pt>
                <c:pt idx="47183">
                  <c:v>32.7189947243739</c:v>
                </c:pt>
                <c:pt idx="47184">
                  <c:v>32.7191463159214</c:v>
                </c:pt>
                <c:pt idx="47185">
                  <c:v>32.719297906983599</c:v>
                </c:pt>
                <c:pt idx="47186">
                  <c:v>32.719449497560703</c:v>
                </c:pt>
                <c:pt idx="47187">
                  <c:v>32.719601087652499</c:v>
                </c:pt>
                <c:pt idx="47188">
                  <c:v>32.719752677259102</c:v>
                </c:pt>
                <c:pt idx="47189">
                  <c:v>32.719904266380397</c:v>
                </c:pt>
                <c:pt idx="47190">
                  <c:v>32.720055855016597</c:v>
                </c:pt>
                <c:pt idx="47191">
                  <c:v>32.720207443167503</c:v>
                </c:pt>
                <c:pt idx="47192">
                  <c:v>32.720359030833301</c:v>
                </c:pt>
                <c:pt idx="47193">
                  <c:v>32.720510618013797</c:v>
                </c:pt>
                <c:pt idx="47194">
                  <c:v>32.7206622047091</c:v>
                </c:pt>
                <c:pt idx="47195">
                  <c:v>32.720813790919102</c:v>
                </c:pt>
                <c:pt idx="47196">
                  <c:v>32.720965376644003</c:v>
                </c:pt>
                <c:pt idx="47197">
                  <c:v>32.721116961883702</c:v>
                </c:pt>
                <c:pt idx="47198">
                  <c:v>32.7212685466382</c:v>
                </c:pt>
                <c:pt idx="47199">
                  <c:v>32.721420130907397</c:v>
                </c:pt>
                <c:pt idx="47200">
                  <c:v>32.7215717146915</c:v>
                </c:pt>
                <c:pt idx="47201">
                  <c:v>32.721723297990302</c:v>
                </c:pt>
                <c:pt idx="47202">
                  <c:v>32.721874880804002</c:v>
                </c:pt>
                <c:pt idx="47203">
                  <c:v>32.722026463132501</c:v>
                </c:pt>
                <c:pt idx="47204">
                  <c:v>32.722178044975699</c:v>
                </c:pt>
                <c:pt idx="47205">
                  <c:v>32.722329626333803</c:v>
                </c:pt>
                <c:pt idx="47206">
                  <c:v>32.722481207206698</c:v>
                </c:pt>
                <c:pt idx="47207">
                  <c:v>32.722632787594399</c:v>
                </c:pt>
                <c:pt idx="47208">
                  <c:v>32.722784367496899</c:v>
                </c:pt>
                <c:pt idx="47209">
                  <c:v>32.722935946914198</c:v>
                </c:pt>
                <c:pt idx="47210">
                  <c:v>32.723087525846303</c:v>
                </c:pt>
                <c:pt idx="47211">
                  <c:v>32.723239104293199</c:v>
                </c:pt>
                <c:pt idx="47212">
                  <c:v>32.723390682255001</c:v>
                </c:pt>
                <c:pt idx="47213">
                  <c:v>32.723542259731502</c:v>
                </c:pt>
                <c:pt idx="47214">
                  <c:v>32.723693836722902</c:v>
                </c:pt>
                <c:pt idx="47215">
                  <c:v>32.7238454132291</c:v>
                </c:pt>
                <c:pt idx="47216">
                  <c:v>32.723996989250203</c:v>
                </c:pt>
                <c:pt idx="47217">
                  <c:v>32.724148564785999</c:v>
                </c:pt>
                <c:pt idx="47218">
                  <c:v>32.7243001398367</c:v>
                </c:pt>
                <c:pt idx="47219">
                  <c:v>32.7244517144022</c:v>
                </c:pt>
                <c:pt idx="47220">
                  <c:v>32.724603288482598</c:v>
                </c:pt>
                <c:pt idx="47221">
                  <c:v>32.724754862077702</c:v>
                </c:pt>
                <c:pt idx="47222">
                  <c:v>32.724906435187698</c:v>
                </c:pt>
                <c:pt idx="47223">
                  <c:v>32.725058007812599</c:v>
                </c:pt>
                <c:pt idx="47224">
                  <c:v>32.7252095799522</c:v>
                </c:pt>
                <c:pt idx="47225">
                  <c:v>32.725361151606698</c:v>
                </c:pt>
                <c:pt idx="47226">
                  <c:v>32.725512722776102</c:v>
                </c:pt>
                <c:pt idx="47227">
                  <c:v>32.725664293460298</c:v>
                </c:pt>
                <c:pt idx="47228">
                  <c:v>32.7258158636593</c:v>
                </c:pt>
                <c:pt idx="47229">
                  <c:v>32.7259674333731</c:v>
                </c:pt>
                <c:pt idx="47230">
                  <c:v>32.726119002601898</c:v>
                </c:pt>
                <c:pt idx="47231">
                  <c:v>32.726270571345403</c:v>
                </c:pt>
                <c:pt idx="47232">
                  <c:v>32.726422139603798</c:v>
                </c:pt>
                <c:pt idx="47233">
                  <c:v>32.726573707377099</c:v>
                </c:pt>
                <c:pt idx="47234">
                  <c:v>32.726725274665199</c:v>
                </c:pt>
                <c:pt idx="47235">
                  <c:v>32.726876841468098</c:v>
                </c:pt>
                <c:pt idx="47236">
                  <c:v>32.727028407785902</c:v>
                </c:pt>
                <c:pt idx="47237">
                  <c:v>32.727179973618597</c:v>
                </c:pt>
                <c:pt idx="47238">
                  <c:v>32.727331538966098</c:v>
                </c:pt>
                <c:pt idx="47239">
                  <c:v>32.727483103828497</c:v>
                </c:pt>
                <c:pt idx="47240">
                  <c:v>32.727634668205702</c:v>
                </c:pt>
                <c:pt idx="47241">
                  <c:v>32.727786232097799</c:v>
                </c:pt>
                <c:pt idx="47242">
                  <c:v>32.727937795504801</c:v>
                </c:pt>
                <c:pt idx="47243">
                  <c:v>32.728089358426601</c:v>
                </c:pt>
                <c:pt idx="47244">
                  <c:v>32.7282409208633</c:v>
                </c:pt>
                <c:pt idx="47245">
                  <c:v>32.728392482814897</c:v>
                </c:pt>
                <c:pt idx="47246">
                  <c:v>32.7285440442813</c:v>
                </c:pt>
                <c:pt idx="47247">
                  <c:v>32.728695605262601</c:v>
                </c:pt>
                <c:pt idx="47248">
                  <c:v>32.7288471657588</c:v>
                </c:pt>
                <c:pt idx="47249">
                  <c:v>32.728998725769799</c:v>
                </c:pt>
                <c:pt idx="47250">
                  <c:v>32.729150285295702</c:v>
                </c:pt>
                <c:pt idx="47251">
                  <c:v>32.729301844336497</c:v>
                </c:pt>
                <c:pt idx="47252">
                  <c:v>32.729453402892197</c:v>
                </c:pt>
                <c:pt idx="47253">
                  <c:v>32.729604960962803</c:v>
                </c:pt>
                <c:pt idx="47254">
                  <c:v>32.7297565185482</c:v>
                </c:pt>
                <c:pt idx="47255">
                  <c:v>32.729908075648503</c:v>
                </c:pt>
                <c:pt idx="47256">
                  <c:v>32.730059632263703</c:v>
                </c:pt>
                <c:pt idx="47257">
                  <c:v>32.730211188393803</c:v>
                </c:pt>
                <c:pt idx="47258">
                  <c:v>32.7303627440388</c:v>
                </c:pt>
                <c:pt idx="47259">
                  <c:v>32.730514299198703</c:v>
                </c:pt>
                <c:pt idx="47260">
                  <c:v>32.730665853873397</c:v>
                </c:pt>
                <c:pt idx="47261">
                  <c:v>32.730817408063103</c:v>
                </c:pt>
                <c:pt idx="47262">
                  <c:v>32.730968961767601</c:v>
                </c:pt>
                <c:pt idx="47263">
                  <c:v>32.731120514987097</c:v>
                </c:pt>
                <c:pt idx="47264">
                  <c:v>32.731272067721399</c:v>
                </c:pt>
                <c:pt idx="47265">
                  <c:v>32.731423619970599</c:v>
                </c:pt>
                <c:pt idx="47266">
                  <c:v>32.731575171734796</c:v>
                </c:pt>
                <c:pt idx="47267">
                  <c:v>32.7317267230138</c:v>
                </c:pt>
                <c:pt idx="47268">
                  <c:v>32.731878273807702</c:v>
                </c:pt>
                <c:pt idx="47269">
                  <c:v>32.732029824116601</c:v>
                </c:pt>
                <c:pt idx="47270">
                  <c:v>32.7321813739403</c:v>
                </c:pt>
                <c:pt idx="47271">
                  <c:v>32.732332923279003</c:v>
                </c:pt>
                <c:pt idx="47272">
                  <c:v>32.732484472132597</c:v>
                </c:pt>
                <c:pt idx="47273">
                  <c:v>32.732636020501097</c:v>
                </c:pt>
                <c:pt idx="47274">
                  <c:v>32.732787568384403</c:v>
                </c:pt>
                <c:pt idx="47275">
                  <c:v>32.732939115782798</c:v>
                </c:pt>
                <c:pt idx="47276">
                  <c:v>32.733090662696</c:v>
                </c:pt>
                <c:pt idx="47277">
                  <c:v>32.7332422091241</c:v>
                </c:pt>
                <c:pt idx="47278">
                  <c:v>32.733393755067198</c:v>
                </c:pt>
                <c:pt idx="47279">
                  <c:v>32.733545300525201</c:v>
                </c:pt>
                <c:pt idx="47280">
                  <c:v>32.733696845498102</c:v>
                </c:pt>
                <c:pt idx="47281">
                  <c:v>32.733848389985901</c:v>
                </c:pt>
                <c:pt idx="47282">
                  <c:v>32.733999933988599</c:v>
                </c:pt>
                <c:pt idx="47283">
                  <c:v>32.734151477506302</c:v>
                </c:pt>
                <c:pt idx="47284">
                  <c:v>32.734303020538903</c:v>
                </c:pt>
                <c:pt idx="47285">
                  <c:v>32.734454563086402</c:v>
                </c:pt>
                <c:pt idx="47286">
                  <c:v>32.734606105148899</c:v>
                </c:pt>
                <c:pt idx="47287">
                  <c:v>32.734757646726301</c:v>
                </c:pt>
                <c:pt idx="47288">
                  <c:v>32.734909187818602</c:v>
                </c:pt>
                <c:pt idx="47289">
                  <c:v>32.7350607284259</c:v>
                </c:pt>
                <c:pt idx="47290">
                  <c:v>32.735212268548104</c:v>
                </c:pt>
                <c:pt idx="47291">
                  <c:v>32.735363808185198</c:v>
                </c:pt>
                <c:pt idx="47292">
                  <c:v>32.735515347337298</c:v>
                </c:pt>
                <c:pt idx="47293">
                  <c:v>32.735666886004303</c:v>
                </c:pt>
                <c:pt idx="47294">
                  <c:v>32.735818424186299</c:v>
                </c:pt>
                <c:pt idx="47295">
                  <c:v>32.7359699618832</c:v>
                </c:pt>
                <c:pt idx="47296">
                  <c:v>32.736121499095098</c:v>
                </c:pt>
                <c:pt idx="47297">
                  <c:v>32.736273035821903</c:v>
                </c:pt>
                <c:pt idx="47298">
                  <c:v>32.736424572063697</c:v>
                </c:pt>
                <c:pt idx="47299">
                  <c:v>32.736576107820397</c:v>
                </c:pt>
                <c:pt idx="47300">
                  <c:v>32.736727643092003</c:v>
                </c:pt>
                <c:pt idx="47301">
                  <c:v>32.736879177878599</c:v>
                </c:pt>
                <c:pt idx="47302">
                  <c:v>32.7370307121802</c:v>
                </c:pt>
                <c:pt idx="47303">
                  <c:v>32.737182245996699</c:v>
                </c:pt>
                <c:pt idx="47304">
                  <c:v>32.737333779328203</c:v>
                </c:pt>
                <c:pt idx="47305">
                  <c:v>32.737485312174698</c:v>
                </c:pt>
                <c:pt idx="47306">
                  <c:v>32.737636844536098</c:v>
                </c:pt>
                <c:pt idx="47307">
                  <c:v>32.737788376412503</c:v>
                </c:pt>
                <c:pt idx="47308">
                  <c:v>32.737939907803799</c:v>
                </c:pt>
                <c:pt idx="47309">
                  <c:v>32.7380914387101</c:v>
                </c:pt>
                <c:pt idx="47310">
                  <c:v>32.738242969131399</c:v>
                </c:pt>
                <c:pt idx="47311">
                  <c:v>32.738394499067603</c:v>
                </c:pt>
                <c:pt idx="47312">
                  <c:v>32.738546028518897</c:v>
                </c:pt>
                <c:pt idx="47313">
                  <c:v>32.738697557485096</c:v>
                </c:pt>
                <c:pt idx="47314">
                  <c:v>32.738849085966201</c:v>
                </c:pt>
                <c:pt idx="47315">
                  <c:v>32.739000613962403</c:v>
                </c:pt>
                <c:pt idx="47316">
                  <c:v>32.739152141473497</c:v>
                </c:pt>
                <c:pt idx="47317">
                  <c:v>32.739303668499602</c:v>
                </c:pt>
                <c:pt idx="47318">
                  <c:v>32.739455195040698</c:v>
                </c:pt>
                <c:pt idx="47319">
                  <c:v>32.739606721096699</c:v>
                </c:pt>
                <c:pt idx="47320">
                  <c:v>32.739758246667797</c:v>
                </c:pt>
                <c:pt idx="47321">
                  <c:v>32.739909771753801</c:v>
                </c:pt>
                <c:pt idx="47322">
                  <c:v>32.740061296354803</c:v>
                </c:pt>
                <c:pt idx="47323">
                  <c:v>32.740212820470802</c:v>
                </c:pt>
                <c:pt idx="47324">
                  <c:v>32.740364344101799</c:v>
                </c:pt>
                <c:pt idx="47325">
                  <c:v>32.740515867247801</c:v>
                </c:pt>
                <c:pt idx="47326">
                  <c:v>32.740667389908801</c:v>
                </c:pt>
                <c:pt idx="47327">
                  <c:v>32.740818912084798</c:v>
                </c:pt>
                <c:pt idx="47328">
                  <c:v>32.740970433775701</c:v>
                </c:pt>
                <c:pt idx="47329">
                  <c:v>32.741121954981701</c:v>
                </c:pt>
                <c:pt idx="47330">
                  <c:v>32.741273475702698</c:v>
                </c:pt>
                <c:pt idx="47331">
                  <c:v>32.741424995938601</c:v>
                </c:pt>
                <c:pt idx="47332">
                  <c:v>32.741576515689601</c:v>
                </c:pt>
                <c:pt idx="47333">
                  <c:v>32.741728034955599</c:v>
                </c:pt>
                <c:pt idx="47334">
                  <c:v>32.741879553736602</c:v>
                </c:pt>
                <c:pt idx="47335">
                  <c:v>32.742031072032603</c:v>
                </c:pt>
                <c:pt idx="47336">
                  <c:v>32.742182589843601</c:v>
                </c:pt>
                <c:pt idx="47337">
                  <c:v>32.742334107169597</c:v>
                </c:pt>
                <c:pt idx="47338">
                  <c:v>32.742485624010598</c:v>
                </c:pt>
                <c:pt idx="47339">
                  <c:v>32.742637140366597</c:v>
                </c:pt>
                <c:pt idx="47340">
                  <c:v>32.7427886562377</c:v>
                </c:pt>
                <c:pt idx="47341">
                  <c:v>32.742940171623701</c:v>
                </c:pt>
                <c:pt idx="47342">
                  <c:v>32.743091686524799</c:v>
                </c:pt>
                <c:pt idx="47343">
                  <c:v>32.743243200940903</c:v>
                </c:pt>
                <c:pt idx="47344">
                  <c:v>32.743394714871997</c:v>
                </c:pt>
                <c:pt idx="47345">
                  <c:v>32.743546228318202</c:v>
                </c:pt>
                <c:pt idx="47346">
                  <c:v>32.743697741279398</c:v>
                </c:pt>
                <c:pt idx="47347">
                  <c:v>32.743849253755599</c:v>
                </c:pt>
                <c:pt idx="47348">
                  <c:v>32.744000765746797</c:v>
                </c:pt>
                <c:pt idx="47349">
                  <c:v>32.744152277253001</c:v>
                </c:pt>
                <c:pt idx="47350">
                  <c:v>32.744303788274301</c:v>
                </c:pt>
                <c:pt idx="47351">
                  <c:v>32.7444552988106</c:v>
                </c:pt>
                <c:pt idx="47352">
                  <c:v>32.744606808862002</c:v>
                </c:pt>
                <c:pt idx="47353">
                  <c:v>32.744758318428403</c:v>
                </c:pt>
                <c:pt idx="47354">
                  <c:v>32.744909827509801</c:v>
                </c:pt>
                <c:pt idx="47355">
                  <c:v>32.745061336106197</c:v>
                </c:pt>
                <c:pt idx="47356">
                  <c:v>32.745212844217797</c:v>
                </c:pt>
                <c:pt idx="47357">
                  <c:v>32.745364351844302</c:v>
                </c:pt>
                <c:pt idx="47358">
                  <c:v>32.745515858985897</c:v>
                </c:pt>
                <c:pt idx="47359">
                  <c:v>32.745667365642497</c:v>
                </c:pt>
                <c:pt idx="47360">
                  <c:v>32.745818871814201</c:v>
                </c:pt>
                <c:pt idx="47361">
                  <c:v>32.745970377500903</c:v>
                </c:pt>
                <c:pt idx="47362">
                  <c:v>32.746121882702703</c:v>
                </c:pt>
                <c:pt idx="47363">
                  <c:v>32.7462733874195</c:v>
                </c:pt>
                <c:pt idx="47364">
                  <c:v>32.746424891651401</c:v>
                </c:pt>
                <c:pt idx="47365">
                  <c:v>32.7465763953983</c:v>
                </c:pt>
                <c:pt idx="47366">
                  <c:v>32.746727898660303</c:v>
                </c:pt>
                <c:pt idx="47367">
                  <c:v>32.746879401437297</c:v>
                </c:pt>
                <c:pt idx="47368">
                  <c:v>32.747030903729403</c:v>
                </c:pt>
                <c:pt idx="47369">
                  <c:v>32.747182405536599</c:v>
                </c:pt>
                <c:pt idx="47370">
                  <c:v>32.747333906858799</c:v>
                </c:pt>
                <c:pt idx="47371">
                  <c:v>32.747485407696097</c:v>
                </c:pt>
                <c:pt idx="47372">
                  <c:v>32.747636908048399</c:v>
                </c:pt>
                <c:pt idx="47373">
                  <c:v>32.747788407915799</c:v>
                </c:pt>
                <c:pt idx="47374">
                  <c:v>32.747939907298303</c:v>
                </c:pt>
                <c:pt idx="47375">
                  <c:v>32.748091406195798</c:v>
                </c:pt>
                <c:pt idx="47376">
                  <c:v>32.748242904608503</c:v>
                </c:pt>
                <c:pt idx="47377">
                  <c:v>32.7483944025361</c:v>
                </c:pt>
                <c:pt idx="47378">
                  <c:v>32.7485458999789</c:v>
                </c:pt>
                <c:pt idx="47379">
                  <c:v>32.748697396936798</c:v>
                </c:pt>
                <c:pt idx="47380">
                  <c:v>32.748848893409701</c:v>
                </c:pt>
                <c:pt idx="47381">
                  <c:v>32.7490003893977</c:v>
                </c:pt>
                <c:pt idx="47382">
                  <c:v>32.749151884900698</c:v>
                </c:pt>
                <c:pt idx="47383">
                  <c:v>32.749303379918899</c:v>
                </c:pt>
                <c:pt idx="47384">
                  <c:v>32.749454874452098</c:v>
                </c:pt>
                <c:pt idx="47385">
                  <c:v>32.749606368500501</c:v>
                </c:pt>
                <c:pt idx="47386">
                  <c:v>32.749757862063902</c:v>
                </c:pt>
                <c:pt idx="47387">
                  <c:v>32.7499093551424</c:v>
                </c:pt>
                <c:pt idx="47388">
                  <c:v>32.750060847736002</c:v>
                </c:pt>
                <c:pt idx="47389">
                  <c:v>32.750212339844602</c:v>
                </c:pt>
                <c:pt idx="47390">
                  <c:v>32.750363831468398</c:v>
                </c:pt>
                <c:pt idx="47391">
                  <c:v>32.750515322607299</c:v>
                </c:pt>
                <c:pt idx="47392">
                  <c:v>32.750666813261198</c:v>
                </c:pt>
                <c:pt idx="47393">
                  <c:v>32.7508183034303</c:v>
                </c:pt>
                <c:pt idx="47394">
                  <c:v>32.7509697931145</c:v>
                </c:pt>
                <c:pt idx="47395">
                  <c:v>32.751121282313697</c:v>
                </c:pt>
                <c:pt idx="47396">
                  <c:v>32.751272771028098</c:v>
                </c:pt>
                <c:pt idx="47397">
                  <c:v>32.751424259257497</c:v>
                </c:pt>
                <c:pt idx="47398">
                  <c:v>32.7515757470021</c:v>
                </c:pt>
                <c:pt idx="47399">
                  <c:v>32.7517272342618</c:v>
                </c:pt>
                <c:pt idx="47400">
                  <c:v>32.751878721036597</c:v>
                </c:pt>
                <c:pt idx="47401">
                  <c:v>32.752030207326499</c:v>
                </c:pt>
                <c:pt idx="47402">
                  <c:v>32.752181693131497</c:v>
                </c:pt>
                <c:pt idx="47403">
                  <c:v>32.7523331784516</c:v>
                </c:pt>
                <c:pt idx="47404">
                  <c:v>32.752484663286801</c:v>
                </c:pt>
                <c:pt idx="47405">
                  <c:v>32.752636147637197</c:v>
                </c:pt>
                <c:pt idx="47406">
                  <c:v>32.752787631502599</c:v>
                </c:pt>
                <c:pt idx="47407">
                  <c:v>32.752939114883198</c:v>
                </c:pt>
                <c:pt idx="47408">
                  <c:v>32.7530905977789</c:v>
                </c:pt>
                <c:pt idx="47409">
                  <c:v>32.7532420801897</c:v>
                </c:pt>
                <c:pt idx="47410">
                  <c:v>32.753393562115697</c:v>
                </c:pt>
                <c:pt idx="47411">
                  <c:v>32.753545043556798</c:v>
                </c:pt>
                <c:pt idx="47412">
                  <c:v>32.753696524513003</c:v>
                </c:pt>
                <c:pt idx="47413">
                  <c:v>32.753848004984299</c:v>
                </c:pt>
                <c:pt idx="47414">
                  <c:v>32.753999484970699</c:v>
                </c:pt>
                <c:pt idx="47415">
                  <c:v>32.754150964472302</c:v>
                </c:pt>
                <c:pt idx="47416">
                  <c:v>32.754302443489102</c:v>
                </c:pt>
                <c:pt idx="47417">
                  <c:v>32.7544539220209</c:v>
                </c:pt>
                <c:pt idx="47418">
                  <c:v>32.754605400067902</c:v>
                </c:pt>
                <c:pt idx="47419">
                  <c:v>32.754756877630001</c:v>
                </c:pt>
                <c:pt idx="47420">
                  <c:v>32.754908354707297</c:v>
                </c:pt>
                <c:pt idx="47421">
                  <c:v>32.755059831299697</c:v>
                </c:pt>
                <c:pt idx="47422">
                  <c:v>32.755211307407301</c:v>
                </c:pt>
                <c:pt idx="47423">
                  <c:v>32.755362783030002</c:v>
                </c:pt>
                <c:pt idx="47424">
                  <c:v>32.7555142581678</c:v>
                </c:pt>
                <c:pt idx="47425">
                  <c:v>32.755665732820802</c:v>
                </c:pt>
                <c:pt idx="47426">
                  <c:v>32.755817206988901</c:v>
                </c:pt>
                <c:pt idx="47427">
                  <c:v>32.755968680672197</c:v>
                </c:pt>
                <c:pt idx="47428">
                  <c:v>32.756120153870597</c:v>
                </c:pt>
                <c:pt idx="47429">
                  <c:v>32.756271626584201</c:v>
                </c:pt>
                <c:pt idx="47430">
                  <c:v>32.756423098813002</c:v>
                </c:pt>
                <c:pt idx="47431">
                  <c:v>32.7565745705569</c:v>
                </c:pt>
                <c:pt idx="47432">
                  <c:v>32.756726041815902</c:v>
                </c:pt>
                <c:pt idx="47433">
                  <c:v>32.756877512590201</c:v>
                </c:pt>
                <c:pt idx="47434">
                  <c:v>32.757028982879497</c:v>
                </c:pt>
                <c:pt idx="47435">
                  <c:v>32.757180452684103</c:v>
                </c:pt>
                <c:pt idx="47436">
                  <c:v>32.7573319220038</c:v>
                </c:pt>
                <c:pt idx="47437">
                  <c:v>32.757483390838701</c:v>
                </c:pt>
                <c:pt idx="47438">
                  <c:v>32.757634859188698</c:v>
                </c:pt>
                <c:pt idx="47439">
                  <c:v>32.7577863270539</c:v>
                </c:pt>
                <c:pt idx="47440">
                  <c:v>32.757937794434298</c:v>
                </c:pt>
                <c:pt idx="47441">
                  <c:v>32.7580892613298</c:v>
                </c:pt>
                <c:pt idx="47442">
                  <c:v>32.7582407277405</c:v>
                </c:pt>
                <c:pt idx="47443">
                  <c:v>32.758392193666403</c:v>
                </c:pt>
                <c:pt idx="47444">
                  <c:v>32.758543659107502</c:v>
                </c:pt>
                <c:pt idx="47445">
                  <c:v>32.758695124063799</c:v>
                </c:pt>
                <c:pt idx="47446">
                  <c:v>32.758846588535199</c:v>
                </c:pt>
                <c:pt idx="47447">
                  <c:v>32.758998052521797</c:v>
                </c:pt>
                <c:pt idx="47448">
                  <c:v>32.759149516023598</c:v>
                </c:pt>
                <c:pt idx="47449">
                  <c:v>32.759300979040503</c:v>
                </c:pt>
                <c:pt idx="47450">
                  <c:v>32.759452441572698</c:v>
                </c:pt>
                <c:pt idx="47451">
                  <c:v>32.759603903620103</c:v>
                </c:pt>
                <c:pt idx="47452">
                  <c:v>32.759755365182599</c:v>
                </c:pt>
                <c:pt idx="47453">
                  <c:v>32.759906826260298</c:v>
                </c:pt>
                <c:pt idx="47454">
                  <c:v>32.760058286853202</c:v>
                </c:pt>
                <c:pt idx="47455">
                  <c:v>32.760209746961401</c:v>
                </c:pt>
                <c:pt idx="47456">
                  <c:v>32.760361206584697</c:v>
                </c:pt>
                <c:pt idx="47457">
                  <c:v>32.760512665723198</c:v>
                </c:pt>
                <c:pt idx="47458">
                  <c:v>32.760664124376902</c:v>
                </c:pt>
                <c:pt idx="47459">
                  <c:v>32.760815582545803</c:v>
                </c:pt>
                <c:pt idx="47460">
                  <c:v>32.7609670402299</c:v>
                </c:pt>
                <c:pt idx="47461">
                  <c:v>32.761118497429202</c:v>
                </c:pt>
                <c:pt idx="47462">
                  <c:v>32.7612699541437</c:v>
                </c:pt>
                <c:pt idx="47463">
                  <c:v>32.761421410373401</c:v>
                </c:pt>
                <c:pt idx="47464">
                  <c:v>32.7615728661183</c:v>
                </c:pt>
                <c:pt idx="47465">
                  <c:v>32.761724321378402</c:v>
                </c:pt>
                <c:pt idx="47466">
                  <c:v>32.761875776153801</c:v>
                </c:pt>
                <c:pt idx="47467">
                  <c:v>32.762027230444303</c:v>
                </c:pt>
                <c:pt idx="47468">
                  <c:v>32.762178684250102</c:v>
                </c:pt>
                <c:pt idx="47469">
                  <c:v>32.762330137571098</c:v>
                </c:pt>
                <c:pt idx="47470">
                  <c:v>32.762481590407297</c:v>
                </c:pt>
                <c:pt idx="47471">
                  <c:v>32.762633042758701</c:v>
                </c:pt>
                <c:pt idx="47472">
                  <c:v>32.762784494625301</c:v>
                </c:pt>
                <c:pt idx="47473">
                  <c:v>32.762935946007197</c:v>
                </c:pt>
                <c:pt idx="47474">
                  <c:v>32.763087396904297</c:v>
                </c:pt>
                <c:pt idx="47475">
                  <c:v>32.7632388473166</c:v>
                </c:pt>
                <c:pt idx="47476">
                  <c:v>32.763390297244101</c:v>
                </c:pt>
                <c:pt idx="47477">
                  <c:v>32.763541746686897</c:v>
                </c:pt>
                <c:pt idx="47478">
                  <c:v>32.763693195644898</c:v>
                </c:pt>
                <c:pt idx="47479">
                  <c:v>32.763844644118102</c:v>
                </c:pt>
                <c:pt idx="47480">
                  <c:v>32.763996092106503</c:v>
                </c:pt>
                <c:pt idx="47481">
                  <c:v>32.7641475396102</c:v>
                </c:pt>
                <c:pt idx="47482">
                  <c:v>32.7642989866291</c:v>
                </c:pt>
                <c:pt idx="47483">
                  <c:v>32.764450433163297</c:v>
                </c:pt>
                <c:pt idx="47484">
                  <c:v>32.764601879212698</c:v>
                </c:pt>
                <c:pt idx="47485">
                  <c:v>32.764753324777303</c:v>
                </c:pt>
                <c:pt idx="47486">
                  <c:v>32.764904769857203</c:v>
                </c:pt>
                <c:pt idx="47487">
                  <c:v>32.765056214452301</c:v>
                </c:pt>
                <c:pt idx="47488">
                  <c:v>32.765207658562602</c:v>
                </c:pt>
                <c:pt idx="47489">
                  <c:v>32.765359102188299</c:v>
                </c:pt>
                <c:pt idx="47490">
                  <c:v>32.7655105453291</c:v>
                </c:pt>
                <c:pt idx="47491">
                  <c:v>32.765661987985197</c:v>
                </c:pt>
                <c:pt idx="47492">
                  <c:v>32.765813430156598</c:v>
                </c:pt>
                <c:pt idx="47493">
                  <c:v>32.765964871843202</c:v>
                </c:pt>
                <c:pt idx="47494">
                  <c:v>32.766116313045003</c:v>
                </c:pt>
                <c:pt idx="47495">
                  <c:v>32.7662677537622</c:v>
                </c:pt>
                <c:pt idx="47496">
                  <c:v>32.766419193994501</c:v>
                </c:pt>
                <c:pt idx="47497">
                  <c:v>32.766570633742198</c:v>
                </c:pt>
                <c:pt idx="47498">
                  <c:v>32.766722073004999</c:v>
                </c:pt>
                <c:pt idx="47499">
                  <c:v>32.766873511783203</c:v>
                </c:pt>
                <c:pt idx="47500">
                  <c:v>32.767024950076603</c:v>
                </c:pt>
                <c:pt idx="47501">
                  <c:v>32.7671763878853</c:v>
                </c:pt>
                <c:pt idx="47502">
                  <c:v>32.7673278252092</c:v>
                </c:pt>
                <c:pt idx="47503">
                  <c:v>32.767479262048496</c:v>
                </c:pt>
                <c:pt idx="47504">
                  <c:v>32.767630698403003</c:v>
                </c:pt>
                <c:pt idx="47505">
                  <c:v>32.7677821342727</c:v>
                </c:pt>
                <c:pt idx="47506">
                  <c:v>32.7679335696577</c:v>
                </c:pt>
                <c:pt idx="47507">
                  <c:v>32.768085004558003</c:v>
                </c:pt>
                <c:pt idx="47508">
                  <c:v>32.768236438973602</c:v>
                </c:pt>
                <c:pt idx="47509">
                  <c:v>32.768387872904498</c:v>
                </c:pt>
                <c:pt idx="47510">
                  <c:v>32.768539306350597</c:v>
                </c:pt>
                <c:pt idx="47511">
                  <c:v>32.768690739311999</c:v>
                </c:pt>
                <c:pt idx="47512">
                  <c:v>32.768842171788698</c:v>
                </c:pt>
                <c:pt idx="47513">
                  <c:v>32.7689936037807</c:v>
                </c:pt>
                <c:pt idx="47514">
                  <c:v>32.769145035287899</c:v>
                </c:pt>
                <c:pt idx="47515">
                  <c:v>32.7692964663105</c:v>
                </c:pt>
                <c:pt idx="47516">
                  <c:v>32.769447896848298</c:v>
                </c:pt>
                <c:pt idx="47517">
                  <c:v>32.769599326901499</c:v>
                </c:pt>
                <c:pt idx="47518">
                  <c:v>32.769750756469897</c:v>
                </c:pt>
                <c:pt idx="47519">
                  <c:v>32.769902185553597</c:v>
                </c:pt>
                <c:pt idx="47520">
                  <c:v>32.770053614152602</c:v>
                </c:pt>
                <c:pt idx="47521">
                  <c:v>32.770205042266902</c:v>
                </c:pt>
                <c:pt idx="47522">
                  <c:v>32.770356469896498</c:v>
                </c:pt>
                <c:pt idx="47523">
                  <c:v>32.770507897041398</c:v>
                </c:pt>
                <c:pt idx="47524">
                  <c:v>32.770659323701601</c:v>
                </c:pt>
                <c:pt idx="47525">
                  <c:v>32.7708107498771</c:v>
                </c:pt>
                <c:pt idx="47526">
                  <c:v>32.770962175567902</c:v>
                </c:pt>
                <c:pt idx="47527">
                  <c:v>32.771113600774001</c:v>
                </c:pt>
                <c:pt idx="47528">
                  <c:v>32.771265025495403</c:v>
                </c:pt>
                <c:pt idx="47529">
                  <c:v>32.771416449732101</c:v>
                </c:pt>
                <c:pt idx="47530">
                  <c:v>32.771567873484102</c:v>
                </c:pt>
                <c:pt idx="47531">
                  <c:v>32.771719296751499</c:v>
                </c:pt>
                <c:pt idx="47532">
                  <c:v>32.7718707195341</c:v>
                </c:pt>
                <c:pt idx="47533">
                  <c:v>32.772022141832103</c:v>
                </c:pt>
                <c:pt idx="47534">
                  <c:v>32.772173563645403</c:v>
                </c:pt>
                <c:pt idx="47535">
                  <c:v>32.772324984973999</c:v>
                </c:pt>
                <c:pt idx="47536">
                  <c:v>32.772476405817898</c:v>
                </c:pt>
                <c:pt idx="47537">
                  <c:v>32.772627826177199</c:v>
                </c:pt>
                <c:pt idx="47538">
                  <c:v>32.772779246051698</c:v>
                </c:pt>
                <c:pt idx="47539">
                  <c:v>32.772930665441599</c:v>
                </c:pt>
                <c:pt idx="47540">
                  <c:v>32.773082084346797</c:v>
                </c:pt>
                <c:pt idx="47541">
                  <c:v>32.773233502767397</c:v>
                </c:pt>
                <c:pt idx="47542">
                  <c:v>32.773384920703201</c:v>
                </c:pt>
                <c:pt idx="47543">
                  <c:v>32.7735363381544</c:v>
                </c:pt>
                <c:pt idx="47544">
                  <c:v>32.773687755120903</c:v>
                </c:pt>
                <c:pt idx="47545">
                  <c:v>32.773839171602802</c:v>
                </c:pt>
                <c:pt idx="47546">
                  <c:v>32.773990587599997</c:v>
                </c:pt>
                <c:pt idx="47547">
                  <c:v>32.774142003112502</c:v>
                </c:pt>
                <c:pt idx="47548">
                  <c:v>32.774293418140402</c:v>
                </c:pt>
                <c:pt idx="47549">
                  <c:v>32.774444832683599</c:v>
                </c:pt>
                <c:pt idx="47550">
                  <c:v>32.774596246742199</c:v>
                </c:pt>
                <c:pt idx="47551">
                  <c:v>32.774747660316002</c:v>
                </c:pt>
                <c:pt idx="47552">
                  <c:v>32.774899073405301</c:v>
                </c:pt>
                <c:pt idx="47553">
                  <c:v>32.775050486009903</c:v>
                </c:pt>
                <c:pt idx="47554">
                  <c:v>32.775201898129801</c:v>
                </c:pt>
                <c:pt idx="47555">
                  <c:v>32.775353309765102</c:v>
                </c:pt>
                <c:pt idx="47556">
                  <c:v>32.775504720915698</c:v>
                </c:pt>
                <c:pt idx="47557">
                  <c:v>32.775656131581698</c:v>
                </c:pt>
                <c:pt idx="47558">
                  <c:v>32.775807541763001</c:v>
                </c:pt>
                <c:pt idx="47559">
                  <c:v>32.7759589514597</c:v>
                </c:pt>
                <c:pt idx="47560">
                  <c:v>32.776110360671701</c:v>
                </c:pt>
                <c:pt idx="47561">
                  <c:v>32.776261769399099</c:v>
                </c:pt>
                <c:pt idx="47562">
                  <c:v>32.776413177641899</c:v>
                </c:pt>
                <c:pt idx="47563">
                  <c:v>32.776564585400003</c:v>
                </c:pt>
                <c:pt idx="47564">
                  <c:v>32.776715992673502</c:v>
                </c:pt>
                <c:pt idx="47565">
                  <c:v>32.776867399462297</c:v>
                </c:pt>
                <c:pt idx="47566">
                  <c:v>32.777018805766502</c:v>
                </c:pt>
                <c:pt idx="47567">
                  <c:v>32.777170211586103</c:v>
                </c:pt>
                <c:pt idx="47568">
                  <c:v>32.777321616921</c:v>
                </c:pt>
                <c:pt idx="47569">
                  <c:v>32.777473021771399</c:v>
                </c:pt>
                <c:pt idx="47570">
                  <c:v>32.777624426137002</c:v>
                </c:pt>
                <c:pt idx="47571">
                  <c:v>32.777775830018101</c:v>
                </c:pt>
                <c:pt idx="47572">
                  <c:v>32.777927233414502</c:v>
                </c:pt>
                <c:pt idx="47573">
                  <c:v>32.778078636326399</c:v>
                </c:pt>
                <c:pt idx="47574">
                  <c:v>32.778230038753499</c:v>
                </c:pt>
                <c:pt idx="47575">
                  <c:v>32.778381440696101</c:v>
                </c:pt>
                <c:pt idx="47576">
                  <c:v>32.7785328421541</c:v>
                </c:pt>
                <c:pt idx="47577">
                  <c:v>32.778684243127401</c:v>
                </c:pt>
                <c:pt idx="47578">
                  <c:v>32.778835643616098</c:v>
                </c:pt>
                <c:pt idx="47579">
                  <c:v>32.778987043620198</c:v>
                </c:pt>
                <c:pt idx="47580">
                  <c:v>32.779138443139701</c:v>
                </c:pt>
                <c:pt idx="47581">
                  <c:v>32.779289842174599</c:v>
                </c:pt>
                <c:pt idx="47582">
                  <c:v>32.7794412407248</c:v>
                </c:pt>
                <c:pt idx="47583">
                  <c:v>32.779592638790497</c:v>
                </c:pt>
                <c:pt idx="47584">
                  <c:v>32.779744036371603</c:v>
                </c:pt>
                <c:pt idx="47585">
                  <c:v>32.779895433467999</c:v>
                </c:pt>
                <c:pt idx="47586">
                  <c:v>32.780046830079897</c:v>
                </c:pt>
                <c:pt idx="47587">
                  <c:v>32.780198226207098</c:v>
                </c:pt>
                <c:pt idx="47588">
                  <c:v>32.780349621849702</c:v>
                </c:pt>
                <c:pt idx="47589">
                  <c:v>32.780501017007801</c:v>
                </c:pt>
                <c:pt idx="47590">
                  <c:v>32.780652411681203</c:v>
                </c:pt>
                <c:pt idx="47591">
                  <c:v>32.7808038058701</c:v>
                </c:pt>
                <c:pt idx="47592">
                  <c:v>32.780955199574301</c:v>
                </c:pt>
                <c:pt idx="47593">
                  <c:v>32.781106592794004</c:v>
                </c:pt>
                <c:pt idx="47594">
                  <c:v>32.781257985529102</c:v>
                </c:pt>
                <c:pt idx="47595">
                  <c:v>32.781409377779497</c:v>
                </c:pt>
                <c:pt idx="47596">
                  <c:v>32.781560769545401</c:v>
                </c:pt>
                <c:pt idx="47597">
                  <c:v>32.7817121608267</c:v>
                </c:pt>
                <c:pt idx="47598">
                  <c:v>32.781863551623502</c:v>
                </c:pt>
                <c:pt idx="47599">
                  <c:v>32.7820149419356</c:v>
                </c:pt>
                <c:pt idx="47600">
                  <c:v>32.7821663317632</c:v>
                </c:pt>
                <c:pt idx="47601">
                  <c:v>32.782317721106097</c:v>
                </c:pt>
                <c:pt idx="47602">
                  <c:v>32.782469109964502</c:v>
                </c:pt>
                <c:pt idx="47603">
                  <c:v>32.782620498338403</c:v>
                </c:pt>
                <c:pt idx="47604">
                  <c:v>32.7827718862276</c:v>
                </c:pt>
                <c:pt idx="47605">
                  <c:v>32.782923273632299</c:v>
                </c:pt>
                <c:pt idx="47606">
                  <c:v>32.783074660552401</c:v>
                </c:pt>
                <c:pt idx="47607">
                  <c:v>32.783226046987899</c:v>
                </c:pt>
                <c:pt idx="47608">
                  <c:v>32.783377432938899</c:v>
                </c:pt>
                <c:pt idx="47609">
                  <c:v>32.783528818405202</c:v>
                </c:pt>
                <c:pt idx="47610">
                  <c:v>32.7836802033871</c:v>
                </c:pt>
                <c:pt idx="47611">
                  <c:v>32.783831587884301</c:v>
                </c:pt>
                <c:pt idx="47612">
                  <c:v>32.783982971896997</c:v>
                </c:pt>
                <c:pt idx="47613">
                  <c:v>32.784134355425202</c:v>
                </c:pt>
                <c:pt idx="47614">
                  <c:v>32.784285738468697</c:v>
                </c:pt>
                <c:pt idx="47615">
                  <c:v>32.7844371210278</c:v>
                </c:pt>
                <c:pt idx="47616">
                  <c:v>32.784588503102199</c:v>
                </c:pt>
                <c:pt idx="47617">
                  <c:v>32.784739884692101</c:v>
                </c:pt>
                <c:pt idx="47618">
                  <c:v>32.784891265797498</c:v>
                </c:pt>
                <c:pt idx="47619">
                  <c:v>32.785042646418297</c:v>
                </c:pt>
                <c:pt idx="47620">
                  <c:v>32.7851940265545</c:v>
                </c:pt>
                <c:pt idx="47621">
                  <c:v>32.785345406206197</c:v>
                </c:pt>
                <c:pt idx="47622">
                  <c:v>32.785496785373397</c:v>
                </c:pt>
                <c:pt idx="47623">
                  <c:v>32.785648164055999</c:v>
                </c:pt>
                <c:pt idx="47624">
                  <c:v>32.785799542253997</c:v>
                </c:pt>
                <c:pt idx="47625">
                  <c:v>32.785950919967497</c:v>
                </c:pt>
                <c:pt idx="47626">
                  <c:v>32.7861022971965</c:v>
                </c:pt>
                <c:pt idx="47627">
                  <c:v>32.786253673940898</c:v>
                </c:pt>
                <c:pt idx="47628">
                  <c:v>32.786405050200798</c:v>
                </c:pt>
                <c:pt idx="47629">
                  <c:v>32.786556425976201</c:v>
                </c:pt>
                <c:pt idx="47630">
                  <c:v>32.786707801266999</c:v>
                </c:pt>
                <c:pt idx="47631">
                  <c:v>32.7868591760733</c:v>
                </c:pt>
                <c:pt idx="47632">
                  <c:v>32.787010550395102</c:v>
                </c:pt>
                <c:pt idx="47633">
                  <c:v>32.787161924232301</c:v>
                </c:pt>
                <c:pt idx="47634">
                  <c:v>32.787313297585001</c:v>
                </c:pt>
                <c:pt idx="47635">
                  <c:v>32.787464670453197</c:v>
                </c:pt>
                <c:pt idx="47636">
                  <c:v>32.787616042836802</c:v>
                </c:pt>
                <c:pt idx="47637">
                  <c:v>32.787767414735903</c:v>
                </c:pt>
                <c:pt idx="47638">
                  <c:v>32.787918786150499</c:v>
                </c:pt>
                <c:pt idx="47639">
                  <c:v>32.788070157080597</c:v>
                </c:pt>
                <c:pt idx="47640">
                  <c:v>32.788221527526098</c:v>
                </c:pt>
                <c:pt idx="47641">
                  <c:v>32.7883728974872</c:v>
                </c:pt>
                <c:pt idx="47642">
                  <c:v>32.788524266963698</c:v>
                </c:pt>
                <c:pt idx="47643">
                  <c:v>32.788675635955698</c:v>
                </c:pt>
                <c:pt idx="47644">
                  <c:v>32.788827004463201</c:v>
                </c:pt>
                <c:pt idx="47645">
                  <c:v>32.788978372486199</c:v>
                </c:pt>
                <c:pt idx="47646">
                  <c:v>32.789129740024599</c:v>
                </c:pt>
                <c:pt idx="47647">
                  <c:v>32.789281107078601</c:v>
                </c:pt>
                <c:pt idx="47648">
                  <c:v>32.789432473648098</c:v>
                </c:pt>
                <c:pt idx="47649">
                  <c:v>32.789583839732998</c:v>
                </c:pt>
                <c:pt idx="47650">
                  <c:v>32.7897352053334</c:v>
                </c:pt>
                <c:pt idx="47651">
                  <c:v>32.789886570449397</c:v>
                </c:pt>
                <c:pt idx="47652">
                  <c:v>32.790037935080797</c:v>
                </c:pt>
                <c:pt idx="47653">
                  <c:v>32.790189299227698</c:v>
                </c:pt>
                <c:pt idx="47654">
                  <c:v>32.790340662890202</c:v>
                </c:pt>
                <c:pt idx="47655">
                  <c:v>32.790492026068101</c:v>
                </c:pt>
                <c:pt idx="47656">
                  <c:v>32.790643388761602</c:v>
                </c:pt>
                <c:pt idx="47657">
                  <c:v>32.790794750970498</c:v>
                </c:pt>
                <c:pt idx="47658">
                  <c:v>32.790946112695003</c:v>
                </c:pt>
                <c:pt idx="47659">
                  <c:v>32.791097473934997</c:v>
                </c:pt>
                <c:pt idx="47660">
                  <c:v>32.791248834690499</c:v>
                </c:pt>
                <c:pt idx="47661">
                  <c:v>32.791400194961398</c:v>
                </c:pt>
                <c:pt idx="47662">
                  <c:v>32.791551554747997</c:v>
                </c:pt>
                <c:pt idx="47663">
                  <c:v>32.791702914049999</c:v>
                </c:pt>
                <c:pt idx="47664">
                  <c:v>32.791854272867504</c:v>
                </c:pt>
                <c:pt idx="47665">
                  <c:v>32.792005631200603</c:v>
                </c:pt>
                <c:pt idx="47666">
                  <c:v>32.792156989049197</c:v>
                </c:pt>
                <c:pt idx="47667">
                  <c:v>32.7923083464133</c:v>
                </c:pt>
                <c:pt idx="47668">
                  <c:v>32.792459703292899</c:v>
                </c:pt>
                <c:pt idx="47669">
                  <c:v>32.792611059688099</c:v>
                </c:pt>
                <c:pt idx="47670">
                  <c:v>32.792762415598702</c:v>
                </c:pt>
                <c:pt idx="47671">
                  <c:v>32.792913771024999</c:v>
                </c:pt>
                <c:pt idx="47672">
                  <c:v>32.793065125966699</c:v>
                </c:pt>
                <c:pt idx="47673">
                  <c:v>32.793216480424</c:v>
                </c:pt>
                <c:pt idx="47674">
                  <c:v>32.793367834396797</c:v>
                </c:pt>
                <c:pt idx="47675">
                  <c:v>32.793519187885103</c:v>
                </c:pt>
                <c:pt idx="47676">
                  <c:v>32.793670540889003</c:v>
                </c:pt>
                <c:pt idx="47677">
                  <c:v>32.793821893408399</c:v>
                </c:pt>
                <c:pt idx="47678">
                  <c:v>32.793973245443297</c:v>
                </c:pt>
                <c:pt idx="47679">
                  <c:v>32.794124596993797</c:v>
                </c:pt>
                <c:pt idx="47680">
                  <c:v>32.794275948059898</c:v>
                </c:pt>
                <c:pt idx="47681">
                  <c:v>32.794427298641402</c:v>
                </c:pt>
                <c:pt idx="47682">
                  <c:v>32.7945786487386</c:v>
                </c:pt>
                <c:pt idx="47683">
                  <c:v>32.794729998351201</c:v>
                </c:pt>
                <c:pt idx="47684">
                  <c:v>32.794881347479397</c:v>
                </c:pt>
                <c:pt idx="47685">
                  <c:v>32.795032696123201</c:v>
                </c:pt>
                <c:pt idx="47686">
                  <c:v>32.7951840442825</c:v>
                </c:pt>
                <c:pt idx="47687">
                  <c:v>32.795335391957401</c:v>
                </c:pt>
                <c:pt idx="47688">
                  <c:v>32.795486739147798</c:v>
                </c:pt>
                <c:pt idx="47689">
                  <c:v>32.795638085853803</c:v>
                </c:pt>
                <c:pt idx="47690">
                  <c:v>32.795789432075303</c:v>
                </c:pt>
                <c:pt idx="47691">
                  <c:v>32.795940777812397</c:v>
                </c:pt>
                <c:pt idx="47692">
                  <c:v>32.796092123065101</c:v>
                </c:pt>
                <c:pt idx="47693">
                  <c:v>32.7962434678333</c:v>
                </c:pt>
                <c:pt idx="47694">
                  <c:v>32.7963948121171</c:v>
                </c:pt>
                <c:pt idx="47695">
                  <c:v>32.796546155916502</c:v>
                </c:pt>
                <c:pt idx="47696">
                  <c:v>32.796697499231399</c:v>
                </c:pt>
                <c:pt idx="47697">
                  <c:v>32.796848842061898</c:v>
                </c:pt>
                <c:pt idx="47698">
                  <c:v>32.797000184407899</c:v>
                </c:pt>
                <c:pt idx="47699">
                  <c:v>32.797151526269502</c:v>
                </c:pt>
                <c:pt idx="47700">
                  <c:v>32.7973028676467</c:v>
                </c:pt>
                <c:pt idx="47701">
                  <c:v>32.797454208539499</c:v>
                </c:pt>
                <c:pt idx="47702">
                  <c:v>32.797605548947899</c:v>
                </c:pt>
                <c:pt idx="47703">
                  <c:v>32.797756888871803</c:v>
                </c:pt>
                <c:pt idx="47704">
                  <c:v>32.7979082283113</c:v>
                </c:pt>
                <c:pt idx="47705">
                  <c:v>32.798059567266399</c:v>
                </c:pt>
                <c:pt idx="47706">
                  <c:v>32.798210905737101</c:v>
                </c:pt>
                <c:pt idx="47707">
                  <c:v>32.798362243723297</c:v>
                </c:pt>
                <c:pt idx="47708">
                  <c:v>32.798513581225201</c:v>
                </c:pt>
                <c:pt idx="47709">
                  <c:v>32.798664918242601</c:v>
                </c:pt>
                <c:pt idx="47710">
                  <c:v>32.798816254775602</c:v>
                </c:pt>
                <c:pt idx="47711">
                  <c:v>32.798967590824198</c:v>
                </c:pt>
                <c:pt idx="47712">
                  <c:v>32.799118926388402</c:v>
                </c:pt>
                <c:pt idx="47713">
                  <c:v>32.799270261468202</c:v>
                </c:pt>
                <c:pt idx="47714">
                  <c:v>32.799421596063603</c:v>
                </c:pt>
                <c:pt idx="47715">
                  <c:v>32.799572930174598</c:v>
                </c:pt>
                <c:pt idx="47716">
                  <c:v>32.799724263801203</c:v>
                </c:pt>
                <c:pt idx="47717">
                  <c:v>32.799875596943401</c:v>
                </c:pt>
                <c:pt idx="47718">
                  <c:v>32.800026929601103</c:v>
                </c:pt>
                <c:pt idx="47719">
                  <c:v>32.800178261774498</c:v>
                </c:pt>
                <c:pt idx="47720">
                  <c:v>32.800329593463502</c:v>
                </c:pt>
                <c:pt idx="47721">
                  <c:v>32.800480924668101</c:v>
                </c:pt>
                <c:pt idx="47722">
                  <c:v>32.800632255388301</c:v>
                </c:pt>
                <c:pt idx="47723">
                  <c:v>32.800783585624103</c:v>
                </c:pt>
                <c:pt idx="47724">
                  <c:v>32.8009349153755</c:v>
                </c:pt>
                <c:pt idx="47725">
                  <c:v>32.801086244642597</c:v>
                </c:pt>
                <c:pt idx="47726">
                  <c:v>32.801237573425198</c:v>
                </c:pt>
                <c:pt idx="47727">
                  <c:v>32.801388901723499</c:v>
                </c:pt>
                <c:pt idx="47728">
                  <c:v>32.801540229537402</c:v>
                </c:pt>
                <c:pt idx="47729">
                  <c:v>32.801691556866899</c:v>
                </c:pt>
                <c:pt idx="47730">
                  <c:v>32.801842883711998</c:v>
                </c:pt>
                <c:pt idx="47731">
                  <c:v>32.801994210072699</c:v>
                </c:pt>
                <c:pt idx="47732">
                  <c:v>32.802145535949101</c:v>
                </c:pt>
                <c:pt idx="47733">
                  <c:v>32.802296861341098</c:v>
                </c:pt>
                <c:pt idx="47734">
                  <c:v>32.802448186248697</c:v>
                </c:pt>
                <c:pt idx="47735">
                  <c:v>32.802599510671897</c:v>
                </c:pt>
                <c:pt idx="47736">
                  <c:v>32.802750834610798</c:v>
                </c:pt>
                <c:pt idx="47737">
                  <c:v>32.802902158065301</c:v>
                </c:pt>
                <c:pt idx="47738">
                  <c:v>32.803053481035398</c:v>
                </c:pt>
                <c:pt idx="47739">
                  <c:v>32.803204803521197</c:v>
                </c:pt>
                <c:pt idx="47740">
                  <c:v>32.803356125522598</c:v>
                </c:pt>
                <c:pt idx="47741">
                  <c:v>32.8035074470396</c:v>
                </c:pt>
                <c:pt idx="47742">
                  <c:v>32.803658768072303</c:v>
                </c:pt>
                <c:pt idx="47743">
                  <c:v>32.803810088620601</c:v>
                </c:pt>
                <c:pt idx="47744">
                  <c:v>32.803961408684501</c:v>
                </c:pt>
                <c:pt idx="47745">
                  <c:v>32.804112728264101</c:v>
                </c:pt>
                <c:pt idx="47746">
                  <c:v>32.804264047359403</c:v>
                </c:pt>
                <c:pt idx="47747">
                  <c:v>32.8044153659703</c:v>
                </c:pt>
                <c:pt idx="47748">
                  <c:v>32.804566684096798</c:v>
                </c:pt>
                <c:pt idx="47749">
                  <c:v>32.804718001738998</c:v>
                </c:pt>
                <c:pt idx="47750">
                  <c:v>32.804869318896799</c:v>
                </c:pt>
                <c:pt idx="47751">
                  <c:v>32.805020635570301</c:v>
                </c:pt>
                <c:pt idx="47752">
                  <c:v>32.805171951759498</c:v>
                </c:pt>
                <c:pt idx="47753">
                  <c:v>32.805323267464203</c:v>
                </c:pt>
                <c:pt idx="47754">
                  <c:v>32.805474582684703</c:v>
                </c:pt>
                <c:pt idx="47755">
                  <c:v>32.805625897420803</c:v>
                </c:pt>
                <c:pt idx="47756">
                  <c:v>32.805777211672599</c:v>
                </c:pt>
                <c:pt idx="47757">
                  <c:v>32.805928525440002</c:v>
                </c:pt>
                <c:pt idx="47758">
                  <c:v>32.8060798387231</c:v>
                </c:pt>
                <c:pt idx="47759">
                  <c:v>32.806231151521899</c:v>
                </c:pt>
                <c:pt idx="47760">
                  <c:v>32.8063824638363</c:v>
                </c:pt>
                <c:pt idx="47761">
                  <c:v>32.806533775666402</c:v>
                </c:pt>
                <c:pt idx="47762">
                  <c:v>32.806685087012198</c:v>
                </c:pt>
                <c:pt idx="47763">
                  <c:v>32.806836397873603</c:v>
                </c:pt>
                <c:pt idx="47764">
                  <c:v>32.806987708250702</c:v>
                </c:pt>
                <c:pt idx="47765">
                  <c:v>32.807139018143502</c:v>
                </c:pt>
                <c:pt idx="47766">
                  <c:v>32.807290327551897</c:v>
                </c:pt>
                <c:pt idx="47767">
                  <c:v>32.807441636476099</c:v>
                </c:pt>
                <c:pt idx="47768">
                  <c:v>32.807592944915903</c:v>
                </c:pt>
                <c:pt idx="47769">
                  <c:v>32.807744252871402</c:v>
                </c:pt>
                <c:pt idx="47770">
                  <c:v>32.807895560342502</c:v>
                </c:pt>
                <c:pt idx="47771">
                  <c:v>32.808046867329402</c:v>
                </c:pt>
                <c:pt idx="47772">
                  <c:v>32.808198173831897</c:v>
                </c:pt>
                <c:pt idx="47773">
                  <c:v>32.8083494798502</c:v>
                </c:pt>
                <c:pt idx="47774">
                  <c:v>32.808500785384098</c:v>
                </c:pt>
                <c:pt idx="47775">
                  <c:v>32.808652090433696</c:v>
                </c:pt>
                <c:pt idx="47776">
                  <c:v>32.808803394999003</c:v>
                </c:pt>
                <c:pt idx="47777">
                  <c:v>32.808954699079997</c:v>
                </c:pt>
                <c:pt idx="47778">
                  <c:v>32.8091060026767</c:v>
                </c:pt>
                <c:pt idx="47779">
                  <c:v>32.809257305788996</c:v>
                </c:pt>
                <c:pt idx="47780">
                  <c:v>32.809408608417101</c:v>
                </c:pt>
                <c:pt idx="47781">
                  <c:v>32.8095599105609</c:v>
                </c:pt>
                <c:pt idx="47782">
                  <c:v>32.8097112122204</c:v>
                </c:pt>
                <c:pt idx="47783">
                  <c:v>32.809862513395501</c:v>
                </c:pt>
                <c:pt idx="47784">
                  <c:v>32.810013814086403</c:v>
                </c:pt>
                <c:pt idx="47785">
                  <c:v>32.810165114293</c:v>
                </c:pt>
                <c:pt idx="47786">
                  <c:v>32.810316414015297</c:v>
                </c:pt>
                <c:pt idx="47787">
                  <c:v>32.810467713253303</c:v>
                </c:pt>
                <c:pt idx="47788">
                  <c:v>32.810619012007002</c:v>
                </c:pt>
                <c:pt idx="47789">
                  <c:v>32.810770310276403</c:v>
                </c:pt>
                <c:pt idx="47790">
                  <c:v>32.810921608061498</c:v>
                </c:pt>
                <c:pt idx="47791">
                  <c:v>32.811072905362401</c:v>
                </c:pt>
                <c:pt idx="47792">
                  <c:v>32.811224202178998</c:v>
                </c:pt>
                <c:pt idx="47793">
                  <c:v>32.811375498511197</c:v>
                </c:pt>
                <c:pt idx="47794">
                  <c:v>32.811526794359203</c:v>
                </c:pt>
                <c:pt idx="47795">
                  <c:v>32.811678089722903</c:v>
                </c:pt>
                <c:pt idx="47796">
                  <c:v>32.811829384602397</c:v>
                </c:pt>
                <c:pt idx="47797">
                  <c:v>32.8119806789975</c:v>
                </c:pt>
                <c:pt idx="47798">
                  <c:v>32.812131972908396</c:v>
                </c:pt>
                <c:pt idx="47799">
                  <c:v>32.812283266335101</c:v>
                </c:pt>
                <c:pt idx="47800">
                  <c:v>32.812434559277399</c:v>
                </c:pt>
                <c:pt idx="47801">
                  <c:v>32.812585851735498</c:v>
                </c:pt>
                <c:pt idx="47802">
                  <c:v>32.812737143709299</c:v>
                </c:pt>
                <c:pt idx="47803">
                  <c:v>32.812888435198801</c:v>
                </c:pt>
                <c:pt idx="47804">
                  <c:v>32.813039726204103</c:v>
                </c:pt>
                <c:pt idx="47805">
                  <c:v>32.813191016725099</c:v>
                </c:pt>
                <c:pt idx="47806">
                  <c:v>32.813342306761797</c:v>
                </c:pt>
                <c:pt idx="47807">
                  <c:v>32.813493596314302</c:v>
                </c:pt>
                <c:pt idx="47808">
                  <c:v>32.813644885382502</c:v>
                </c:pt>
                <c:pt idx="47809">
                  <c:v>32.813796173966502</c:v>
                </c:pt>
                <c:pt idx="47810">
                  <c:v>32.813947462066203</c:v>
                </c:pt>
                <c:pt idx="47811">
                  <c:v>32.814098749681698</c:v>
                </c:pt>
                <c:pt idx="47812">
                  <c:v>32.814250036812901</c:v>
                </c:pt>
                <c:pt idx="47813">
                  <c:v>32.814401323459798</c:v>
                </c:pt>
                <c:pt idx="47814">
                  <c:v>32.814552609622503</c:v>
                </c:pt>
                <c:pt idx="47815">
                  <c:v>32.814703895301001</c:v>
                </c:pt>
                <c:pt idx="47816">
                  <c:v>32.814855180495201</c:v>
                </c:pt>
                <c:pt idx="47817">
                  <c:v>32.815006465205101</c:v>
                </c:pt>
                <c:pt idx="47818">
                  <c:v>32.815157749430803</c:v>
                </c:pt>
                <c:pt idx="47819">
                  <c:v>32.815309033172298</c:v>
                </c:pt>
                <c:pt idx="47820">
                  <c:v>32.815460316429501</c:v>
                </c:pt>
                <c:pt idx="47821">
                  <c:v>32.815611599202498</c:v>
                </c:pt>
                <c:pt idx="47822">
                  <c:v>32.815762881491302</c:v>
                </c:pt>
                <c:pt idx="47823">
                  <c:v>32.815914163295801</c:v>
                </c:pt>
                <c:pt idx="47824">
                  <c:v>32.8160654446161</c:v>
                </c:pt>
                <c:pt idx="47825">
                  <c:v>32.816216725452101</c:v>
                </c:pt>
                <c:pt idx="47826">
                  <c:v>32.816368005803902</c:v>
                </c:pt>
                <c:pt idx="47827">
                  <c:v>32.816519285671497</c:v>
                </c:pt>
                <c:pt idx="47828">
                  <c:v>32.816670565054899</c:v>
                </c:pt>
                <c:pt idx="47829">
                  <c:v>32.816821843954003</c:v>
                </c:pt>
                <c:pt idx="47830">
                  <c:v>32.8169731223689</c:v>
                </c:pt>
                <c:pt idx="47831">
                  <c:v>32.817124400299598</c:v>
                </c:pt>
                <c:pt idx="47832">
                  <c:v>32.817275677746103</c:v>
                </c:pt>
                <c:pt idx="47833">
                  <c:v>32.817426954708303</c:v>
                </c:pt>
                <c:pt idx="47834">
                  <c:v>32.817578231186303</c:v>
                </c:pt>
                <c:pt idx="47835">
                  <c:v>32.817729507180204</c:v>
                </c:pt>
                <c:pt idx="47836">
                  <c:v>32.817880782689699</c:v>
                </c:pt>
                <c:pt idx="47837">
                  <c:v>32.818032057715101</c:v>
                </c:pt>
                <c:pt idx="47838">
                  <c:v>32.818183332256297</c:v>
                </c:pt>
                <c:pt idx="47839">
                  <c:v>32.818334606313201</c:v>
                </c:pt>
                <c:pt idx="47840">
                  <c:v>32.818485879885998</c:v>
                </c:pt>
                <c:pt idx="47841">
                  <c:v>32.818637152974503</c:v>
                </c:pt>
                <c:pt idx="47842">
                  <c:v>32.818788425578802</c:v>
                </c:pt>
                <c:pt idx="47843">
                  <c:v>32.818939697698902</c:v>
                </c:pt>
                <c:pt idx="47844">
                  <c:v>32.819090969334802</c:v>
                </c:pt>
                <c:pt idx="47845">
                  <c:v>32.819242240486503</c:v>
                </c:pt>
                <c:pt idx="47846">
                  <c:v>32.819393511154097</c:v>
                </c:pt>
                <c:pt idx="47847">
                  <c:v>32.819544781337399</c:v>
                </c:pt>
                <c:pt idx="47848">
                  <c:v>32.819696051036502</c:v>
                </c:pt>
                <c:pt idx="47849">
                  <c:v>32.819847320251398</c:v>
                </c:pt>
                <c:pt idx="47850">
                  <c:v>32.819998588982102</c:v>
                </c:pt>
                <c:pt idx="47851">
                  <c:v>32.820149857228699</c:v>
                </c:pt>
                <c:pt idx="47852">
                  <c:v>32.820301124990998</c:v>
                </c:pt>
                <c:pt idx="47853">
                  <c:v>32.820452392269203</c:v>
                </c:pt>
                <c:pt idx="47854">
                  <c:v>32.820603659063103</c:v>
                </c:pt>
                <c:pt idx="47855">
                  <c:v>32.820754925372903</c:v>
                </c:pt>
                <c:pt idx="47856">
                  <c:v>32.820906191198503</c:v>
                </c:pt>
                <c:pt idx="47857">
                  <c:v>32.821057456539897</c:v>
                </c:pt>
                <c:pt idx="47858">
                  <c:v>32.821208721397099</c:v>
                </c:pt>
                <c:pt idx="47859">
                  <c:v>32.821359985770101</c:v>
                </c:pt>
                <c:pt idx="47860">
                  <c:v>32.821511249658997</c:v>
                </c:pt>
                <c:pt idx="47861">
                  <c:v>32.8216625130637</c:v>
                </c:pt>
                <c:pt idx="47862">
                  <c:v>32.821813775984197</c:v>
                </c:pt>
                <c:pt idx="47863">
                  <c:v>32.821965038420601</c:v>
                </c:pt>
                <c:pt idx="47864">
                  <c:v>32.822116300372699</c:v>
                </c:pt>
                <c:pt idx="47865">
                  <c:v>32.822267561840697</c:v>
                </c:pt>
                <c:pt idx="47866">
                  <c:v>32.822418822824503</c:v>
                </c:pt>
                <c:pt idx="47867">
                  <c:v>32.822570083324202</c:v>
                </c:pt>
                <c:pt idx="47868">
                  <c:v>32.822721343339701</c:v>
                </c:pt>
                <c:pt idx="47869">
                  <c:v>32.822872602871001</c:v>
                </c:pt>
                <c:pt idx="47870">
                  <c:v>32.823023861918202</c:v>
                </c:pt>
                <c:pt idx="47871">
                  <c:v>32.823175120481203</c:v>
                </c:pt>
                <c:pt idx="47872">
                  <c:v>32.823326378559997</c:v>
                </c:pt>
                <c:pt idx="47873">
                  <c:v>32.823477636154699</c:v>
                </c:pt>
                <c:pt idx="47874">
                  <c:v>32.823628893265202</c:v>
                </c:pt>
                <c:pt idx="47875">
                  <c:v>32.823780149891597</c:v>
                </c:pt>
                <c:pt idx="47876">
                  <c:v>32.8239314060338</c:v>
                </c:pt>
                <c:pt idx="47877">
                  <c:v>32.824082661691797</c:v>
                </c:pt>
                <c:pt idx="47878">
                  <c:v>32.824233916865801</c:v>
                </c:pt>
                <c:pt idx="47879">
                  <c:v>32.824385171555498</c:v>
                </c:pt>
                <c:pt idx="47880">
                  <c:v>32.824536425761103</c:v>
                </c:pt>
                <c:pt idx="47881">
                  <c:v>32.824687679482601</c:v>
                </c:pt>
                <c:pt idx="47882">
                  <c:v>32.824838932719899</c:v>
                </c:pt>
                <c:pt idx="47883">
                  <c:v>32.824990185473098</c:v>
                </c:pt>
                <c:pt idx="47884">
                  <c:v>32.825141437742097</c:v>
                </c:pt>
                <c:pt idx="47885">
                  <c:v>32.825292689526997</c:v>
                </c:pt>
                <c:pt idx="47886">
                  <c:v>32.825443940827803</c:v>
                </c:pt>
                <c:pt idx="47887">
                  <c:v>32.825595191644403</c:v>
                </c:pt>
                <c:pt idx="47888">
                  <c:v>32.825746441976897</c:v>
                </c:pt>
                <c:pt idx="47889">
                  <c:v>32.825897691825197</c:v>
                </c:pt>
                <c:pt idx="47890">
                  <c:v>32.826048941189399</c:v>
                </c:pt>
                <c:pt idx="47891">
                  <c:v>32.8262001900695</c:v>
                </c:pt>
                <c:pt idx="47892">
                  <c:v>32.826351438465501</c:v>
                </c:pt>
                <c:pt idx="47893">
                  <c:v>32.826502686377303</c:v>
                </c:pt>
                <c:pt idx="47894">
                  <c:v>32.826653933804998</c:v>
                </c:pt>
                <c:pt idx="47895">
                  <c:v>32.8268051807486</c:v>
                </c:pt>
                <c:pt idx="47896">
                  <c:v>32.826956427208103</c:v>
                </c:pt>
                <c:pt idx="47897">
                  <c:v>32.827107673183399</c:v>
                </c:pt>
                <c:pt idx="47898">
                  <c:v>32.827258918674602</c:v>
                </c:pt>
                <c:pt idx="47899">
                  <c:v>32.827410163681698</c:v>
                </c:pt>
                <c:pt idx="47900">
                  <c:v>32.827561408204701</c:v>
                </c:pt>
                <c:pt idx="47901">
                  <c:v>32.827712652243498</c:v>
                </c:pt>
                <c:pt idx="47902">
                  <c:v>32.827863895798302</c:v>
                </c:pt>
                <c:pt idx="47903">
                  <c:v>32.828015138868899</c:v>
                </c:pt>
                <c:pt idx="47904">
                  <c:v>32.828166381455397</c:v>
                </c:pt>
                <c:pt idx="47905">
                  <c:v>32.828317623557901</c:v>
                </c:pt>
                <c:pt idx="47906">
                  <c:v>32.828468865176198</c:v>
                </c:pt>
                <c:pt idx="47907">
                  <c:v>32.828620106310403</c:v>
                </c:pt>
                <c:pt idx="47908">
                  <c:v>32.828771346960501</c:v>
                </c:pt>
                <c:pt idx="47909">
                  <c:v>32.828922587126499</c:v>
                </c:pt>
                <c:pt idx="47910">
                  <c:v>32.829073826808397</c:v>
                </c:pt>
                <c:pt idx="47911">
                  <c:v>32.829225066006202</c:v>
                </c:pt>
                <c:pt idx="47912">
                  <c:v>32.829376304719901</c:v>
                </c:pt>
                <c:pt idx="47913">
                  <c:v>32.829527542949499</c:v>
                </c:pt>
                <c:pt idx="47914">
                  <c:v>32.829678780694998</c:v>
                </c:pt>
                <c:pt idx="47915">
                  <c:v>32.829830017956397</c:v>
                </c:pt>
                <c:pt idx="47916">
                  <c:v>32.829981254733703</c:v>
                </c:pt>
                <c:pt idx="47917">
                  <c:v>32.830132491026902</c:v>
                </c:pt>
                <c:pt idx="47918">
                  <c:v>32.830283726836001</c:v>
                </c:pt>
                <c:pt idx="47919">
                  <c:v>32.8304349621611</c:v>
                </c:pt>
                <c:pt idx="47920">
                  <c:v>32.830586197002098</c:v>
                </c:pt>
                <c:pt idx="47921">
                  <c:v>32.830737431358898</c:v>
                </c:pt>
                <c:pt idx="47922">
                  <c:v>32.830888665231697</c:v>
                </c:pt>
                <c:pt idx="47923">
                  <c:v>32.831039898620404</c:v>
                </c:pt>
                <c:pt idx="47924">
                  <c:v>32.831191131525102</c:v>
                </c:pt>
                <c:pt idx="47925">
                  <c:v>32.831342363945602</c:v>
                </c:pt>
                <c:pt idx="47926">
                  <c:v>32.831493595882101</c:v>
                </c:pt>
                <c:pt idx="47927">
                  <c:v>32.8316448273345</c:v>
                </c:pt>
                <c:pt idx="47928">
                  <c:v>32.831796058302899</c:v>
                </c:pt>
                <c:pt idx="47929">
                  <c:v>32.831947288787099</c:v>
                </c:pt>
                <c:pt idx="47930">
                  <c:v>32.832098518787298</c:v>
                </c:pt>
                <c:pt idx="47931">
                  <c:v>32.832249748303397</c:v>
                </c:pt>
                <c:pt idx="47932">
                  <c:v>32.832400977335503</c:v>
                </c:pt>
                <c:pt idx="47933">
                  <c:v>32.832552205883502</c:v>
                </c:pt>
                <c:pt idx="47934">
                  <c:v>32.832703433947401</c:v>
                </c:pt>
                <c:pt idx="47935">
                  <c:v>32.8328546615273</c:v>
                </c:pt>
                <c:pt idx="47936">
                  <c:v>32.833005888623099</c:v>
                </c:pt>
                <c:pt idx="47937">
                  <c:v>32.833157115234798</c:v>
                </c:pt>
                <c:pt idx="47938">
                  <c:v>32.833308341362503</c:v>
                </c:pt>
                <c:pt idx="47939">
                  <c:v>32.833459567006102</c:v>
                </c:pt>
                <c:pt idx="47940">
                  <c:v>32.8336107921657</c:v>
                </c:pt>
                <c:pt idx="47941">
                  <c:v>32.833762016841199</c:v>
                </c:pt>
                <c:pt idx="47942">
                  <c:v>32.833913241032597</c:v>
                </c:pt>
                <c:pt idx="47943">
                  <c:v>32.834064464740102</c:v>
                </c:pt>
                <c:pt idx="47944">
                  <c:v>32.8342156879634</c:v>
                </c:pt>
                <c:pt idx="47945">
                  <c:v>32.834366910702698</c:v>
                </c:pt>
                <c:pt idx="47946">
                  <c:v>32.834518132958003</c:v>
                </c:pt>
                <c:pt idx="47947">
                  <c:v>32.834669354729201</c:v>
                </c:pt>
                <c:pt idx="47948">
                  <c:v>32.834820576016398</c:v>
                </c:pt>
                <c:pt idx="47949">
                  <c:v>32.834971796819602</c:v>
                </c:pt>
                <c:pt idx="47950">
                  <c:v>32.835123017138699</c:v>
                </c:pt>
                <c:pt idx="47951">
                  <c:v>32.835274236973703</c:v>
                </c:pt>
                <c:pt idx="47952">
                  <c:v>32.835425456324799</c:v>
                </c:pt>
                <c:pt idx="47953">
                  <c:v>32.835576675191803</c:v>
                </c:pt>
                <c:pt idx="47954">
                  <c:v>32.835727893574699</c:v>
                </c:pt>
                <c:pt idx="47955">
                  <c:v>32.835879111473602</c:v>
                </c:pt>
                <c:pt idx="47956">
                  <c:v>32.836030328888498</c:v>
                </c:pt>
                <c:pt idx="47957">
                  <c:v>32.8361815458194</c:v>
                </c:pt>
                <c:pt idx="47958">
                  <c:v>32.836332762266302</c:v>
                </c:pt>
                <c:pt idx="47959">
                  <c:v>32.836483978229097</c:v>
                </c:pt>
                <c:pt idx="47960">
                  <c:v>32.836635193707899</c:v>
                </c:pt>
                <c:pt idx="47961">
                  <c:v>32.836786408702601</c:v>
                </c:pt>
                <c:pt idx="47962">
                  <c:v>32.836937623213402</c:v>
                </c:pt>
                <c:pt idx="47963">
                  <c:v>32.837088837240103</c:v>
                </c:pt>
                <c:pt idx="47964">
                  <c:v>32.837240050782803</c:v>
                </c:pt>
                <c:pt idx="47965">
                  <c:v>32.837391263841504</c:v>
                </c:pt>
                <c:pt idx="47966">
                  <c:v>32.837542476416203</c:v>
                </c:pt>
                <c:pt idx="47967">
                  <c:v>32.837693688506903</c:v>
                </c:pt>
                <c:pt idx="47968">
                  <c:v>32.837844900113502</c:v>
                </c:pt>
                <c:pt idx="47969">
                  <c:v>32.837996111236201</c:v>
                </c:pt>
                <c:pt idx="47970">
                  <c:v>32.8381473218748</c:v>
                </c:pt>
                <c:pt idx="47971">
                  <c:v>32.838298532029498</c:v>
                </c:pt>
                <c:pt idx="47972">
                  <c:v>32.838449741700103</c:v>
                </c:pt>
                <c:pt idx="47973">
                  <c:v>32.838600950886701</c:v>
                </c:pt>
                <c:pt idx="47974">
                  <c:v>32.838752159589298</c:v>
                </c:pt>
                <c:pt idx="47975">
                  <c:v>32.838903367807902</c:v>
                </c:pt>
                <c:pt idx="47976">
                  <c:v>32.839054575542598</c:v>
                </c:pt>
                <c:pt idx="47977">
                  <c:v>32.839205782793201</c:v>
                </c:pt>
                <c:pt idx="47978">
                  <c:v>32.839356989559803</c:v>
                </c:pt>
                <c:pt idx="47979">
                  <c:v>32.839508195842399</c:v>
                </c:pt>
                <c:pt idx="47980">
                  <c:v>32.8396594016411</c:v>
                </c:pt>
                <c:pt idx="47981">
                  <c:v>32.839810606955702</c:v>
                </c:pt>
                <c:pt idx="47982">
                  <c:v>32.839961811786402</c:v>
                </c:pt>
                <c:pt idx="47983">
                  <c:v>32.840113016133003</c:v>
                </c:pt>
                <c:pt idx="47984">
                  <c:v>32.840264219995703</c:v>
                </c:pt>
                <c:pt idx="47985">
                  <c:v>32.840415423374402</c:v>
                </c:pt>
                <c:pt idx="47986">
                  <c:v>32.840566626269101</c:v>
                </c:pt>
                <c:pt idx="47987">
                  <c:v>32.8407178286799</c:v>
                </c:pt>
                <c:pt idx="47988">
                  <c:v>32.840869030606598</c:v>
                </c:pt>
                <c:pt idx="47989">
                  <c:v>32.841020232049402</c:v>
                </c:pt>
                <c:pt idx="47990">
                  <c:v>32.841171433008199</c:v>
                </c:pt>
                <c:pt idx="47991">
                  <c:v>32.841322633483003</c:v>
                </c:pt>
                <c:pt idx="47992">
                  <c:v>32.841473833473799</c:v>
                </c:pt>
                <c:pt idx="47993">
                  <c:v>32.841625032980701</c:v>
                </c:pt>
                <c:pt idx="47994">
                  <c:v>32.841776232003603</c:v>
                </c:pt>
                <c:pt idx="47995">
                  <c:v>32.841927430542498</c:v>
                </c:pt>
                <c:pt idx="47996">
                  <c:v>32.842078628597498</c:v>
                </c:pt>
                <c:pt idx="47997">
                  <c:v>32.842229826168499</c:v>
                </c:pt>
                <c:pt idx="47998">
                  <c:v>32.842381023255498</c:v>
                </c:pt>
                <c:pt idx="47999">
                  <c:v>32.842532219858597</c:v>
                </c:pt>
                <c:pt idx="48000">
                  <c:v>32.842683415977703</c:v>
                </c:pt>
                <c:pt idx="48001">
                  <c:v>32.842834611612801</c:v>
                </c:pt>
                <c:pt idx="48002">
                  <c:v>32.842985806763998</c:v>
                </c:pt>
                <c:pt idx="48003">
                  <c:v>32.843137001431202</c:v>
                </c:pt>
                <c:pt idx="48004">
                  <c:v>32.843288195614498</c:v>
                </c:pt>
                <c:pt idx="48005">
                  <c:v>32.843439389313801</c:v>
                </c:pt>
                <c:pt idx="48006">
                  <c:v>32.843590582529202</c:v>
                </c:pt>
                <c:pt idx="48007">
                  <c:v>32.843741775260597</c:v>
                </c:pt>
                <c:pt idx="48008">
                  <c:v>32.843892967507998</c:v>
                </c:pt>
                <c:pt idx="48009">
                  <c:v>32.844044159271597</c:v>
                </c:pt>
                <c:pt idx="48010">
                  <c:v>32.844195350551097</c:v>
                </c:pt>
                <c:pt idx="48011">
                  <c:v>32.844346541346702</c:v>
                </c:pt>
                <c:pt idx="48012">
                  <c:v>32.8444977316584</c:v>
                </c:pt>
                <c:pt idx="48013">
                  <c:v>32.844648921486197</c:v>
                </c:pt>
                <c:pt idx="48014">
                  <c:v>32.844800110829901</c:v>
                </c:pt>
                <c:pt idx="48015">
                  <c:v>32.844951299689797</c:v>
                </c:pt>
                <c:pt idx="48016">
                  <c:v>32.845102488065699</c:v>
                </c:pt>
                <c:pt idx="48017">
                  <c:v>32.8452536759577</c:v>
                </c:pt>
                <c:pt idx="48018">
                  <c:v>32.845404863365701</c:v>
                </c:pt>
                <c:pt idx="48019">
                  <c:v>32.8455560502899</c:v>
                </c:pt>
                <c:pt idx="48020">
                  <c:v>32.84570723673</c:v>
                </c:pt>
                <c:pt idx="48021">
                  <c:v>32.845858422686298</c:v>
                </c:pt>
                <c:pt idx="48022">
                  <c:v>32.846009608158603</c:v>
                </c:pt>
                <c:pt idx="48023">
                  <c:v>32.846160793147</c:v>
                </c:pt>
                <c:pt idx="48024">
                  <c:v>32.846311977651503</c:v>
                </c:pt>
                <c:pt idx="48025">
                  <c:v>32.846463161672098</c:v>
                </c:pt>
                <c:pt idx="48026">
                  <c:v>32.8466143452087</c:v>
                </c:pt>
                <c:pt idx="48027">
                  <c:v>32.8467655282614</c:v>
                </c:pt>
                <c:pt idx="48028">
                  <c:v>32.8469167108302</c:v>
                </c:pt>
                <c:pt idx="48029">
                  <c:v>32.847067892915099</c:v>
                </c:pt>
                <c:pt idx="48030">
                  <c:v>32.847219074515998</c:v>
                </c:pt>
                <c:pt idx="48031">
                  <c:v>32.847370255633102</c:v>
                </c:pt>
                <c:pt idx="48032">
                  <c:v>32.847521436266199</c:v>
                </c:pt>
                <c:pt idx="48033">
                  <c:v>32.847672616415402</c:v>
                </c:pt>
                <c:pt idx="48034">
                  <c:v>32.847823796080696</c:v>
                </c:pt>
                <c:pt idx="48035">
                  <c:v>32.847974975262098</c:v>
                </c:pt>
                <c:pt idx="48036">
                  <c:v>32.848126153959598</c:v>
                </c:pt>
                <c:pt idx="48037">
                  <c:v>32.848277332173197</c:v>
                </c:pt>
                <c:pt idx="48038">
                  <c:v>32.848428509902902</c:v>
                </c:pt>
                <c:pt idx="48039">
                  <c:v>32.8485796871487</c:v>
                </c:pt>
                <c:pt idx="48040">
                  <c:v>32.848730863910603</c:v>
                </c:pt>
                <c:pt idx="48041">
                  <c:v>32.848882040188599</c:v>
                </c:pt>
                <c:pt idx="48042">
                  <c:v>32.849033215982701</c:v>
                </c:pt>
                <c:pt idx="48043">
                  <c:v>32.849184391292802</c:v>
                </c:pt>
                <c:pt idx="48044">
                  <c:v>32.849335566119102</c:v>
                </c:pt>
                <c:pt idx="48045">
                  <c:v>32.8494867404616</c:v>
                </c:pt>
                <c:pt idx="48046">
                  <c:v>32.849637914320098</c:v>
                </c:pt>
                <c:pt idx="48047">
                  <c:v>32.849789087694703</c:v>
                </c:pt>
                <c:pt idx="48048">
                  <c:v>32.849940260585498</c:v>
                </c:pt>
                <c:pt idx="48049">
                  <c:v>32.850091432992301</c:v>
                </c:pt>
                <c:pt idx="48050">
                  <c:v>32.850242604915302</c:v>
                </c:pt>
                <c:pt idx="48051">
                  <c:v>32.850393776354402</c:v>
                </c:pt>
                <c:pt idx="48052">
                  <c:v>32.850544947309601</c:v>
                </c:pt>
                <c:pt idx="48053">
                  <c:v>32.850696117780899</c:v>
                </c:pt>
                <c:pt idx="48054">
                  <c:v>32.850847287768303</c:v>
                </c:pt>
                <c:pt idx="48055">
                  <c:v>32.850998457271899</c:v>
                </c:pt>
                <c:pt idx="48056">
                  <c:v>32.851149626291601</c:v>
                </c:pt>
                <c:pt idx="48057">
                  <c:v>32.851300794827402</c:v>
                </c:pt>
                <c:pt idx="48058">
                  <c:v>32.851451962879402</c:v>
                </c:pt>
                <c:pt idx="48059">
                  <c:v>32.851603130447401</c:v>
                </c:pt>
                <c:pt idx="48060">
                  <c:v>32.851754297531599</c:v>
                </c:pt>
                <c:pt idx="48061">
                  <c:v>32.851905464132003</c:v>
                </c:pt>
                <c:pt idx="48062">
                  <c:v>32.852056630248498</c:v>
                </c:pt>
                <c:pt idx="48063">
                  <c:v>32.8522077958811</c:v>
                </c:pt>
                <c:pt idx="48064">
                  <c:v>32.8523589610298</c:v>
                </c:pt>
                <c:pt idx="48065">
                  <c:v>32.8525101256947</c:v>
                </c:pt>
                <c:pt idx="48066">
                  <c:v>32.852661289875698</c:v>
                </c:pt>
                <c:pt idx="48067">
                  <c:v>32.852812453572902</c:v>
                </c:pt>
                <c:pt idx="48068">
                  <c:v>32.852963616786198</c:v>
                </c:pt>
                <c:pt idx="48069">
                  <c:v>32.8531147795157</c:v>
                </c:pt>
                <c:pt idx="48070">
                  <c:v>32.8532659417613</c:v>
                </c:pt>
                <c:pt idx="48071">
                  <c:v>32.853417103523</c:v>
                </c:pt>
                <c:pt idx="48072">
                  <c:v>32.853568264800899</c:v>
                </c:pt>
                <c:pt idx="48073">
                  <c:v>32.853719425595003</c:v>
                </c:pt>
                <c:pt idx="48074">
                  <c:v>32.853870585905199</c:v>
                </c:pt>
                <c:pt idx="48075">
                  <c:v>32.854021745731501</c:v>
                </c:pt>
                <c:pt idx="48076">
                  <c:v>32.854172905074002</c:v>
                </c:pt>
                <c:pt idx="48077">
                  <c:v>32.854324063932701</c:v>
                </c:pt>
                <c:pt idx="48078">
                  <c:v>32.854475222307499</c:v>
                </c:pt>
                <c:pt idx="48079">
                  <c:v>32.854626380198503</c:v>
                </c:pt>
                <c:pt idx="48080">
                  <c:v>32.854777537605699</c:v>
                </c:pt>
                <c:pt idx="48081">
                  <c:v>32.854928694529001</c:v>
                </c:pt>
                <c:pt idx="48082">
                  <c:v>32.855079850968401</c:v>
                </c:pt>
                <c:pt idx="48083">
                  <c:v>32.8552310069241</c:v>
                </c:pt>
                <c:pt idx="48084">
                  <c:v>32.855382162395898</c:v>
                </c:pt>
                <c:pt idx="48085">
                  <c:v>32.855533317383902</c:v>
                </c:pt>
                <c:pt idx="48086">
                  <c:v>32.855684471887997</c:v>
                </c:pt>
                <c:pt idx="48087">
                  <c:v>32.855835625908398</c:v>
                </c:pt>
                <c:pt idx="48088">
                  <c:v>32.855986779444898</c:v>
                </c:pt>
                <c:pt idx="48089">
                  <c:v>32.856137932497496</c:v>
                </c:pt>
                <c:pt idx="48090">
                  <c:v>32.8562890850664</c:v>
                </c:pt>
                <c:pt idx="48091">
                  <c:v>32.856440237151403</c:v>
                </c:pt>
                <c:pt idx="48092">
                  <c:v>32.856591388752598</c:v>
                </c:pt>
                <c:pt idx="48093">
                  <c:v>32.856742539869998</c:v>
                </c:pt>
                <c:pt idx="48094">
                  <c:v>32.856893690503597</c:v>
                </c:pt>
                <c:pt idx="48095">
                  <c:v>32.857044840653302</c:v>
                </c:pt>
                <c:pt idx="48096">
                  <c:v>32.857195990319298</c:v>
                </c:pt>
                <c:pt idx="48097">
                  <c:v>32.8573471395014</c:v>
                </c:pt>
                <c:pt idx="48098">
                  <c:v>32.8574982881998</c:v>
                </c:pt>
                <c:pt idx="48099">
                  <c:v>32.857649436414299</c:v>
                </c:pt>
                <c:pt idx="48100">
                  <c:v>32.857800584144996</c:v>
                </c:pt>
                <c:pt idx="48101">
                  <c:v>32.8579517313919</c:v>
                </c:pt>
                <c:pt idx="48102">
                  <c:v>32.858102878155002</c:v>
                </c:pt>
                <c:pt idx="48103">
                  <c:v>32.858254024434302</c:v>
                </c:pt>
                <c:pt idx="48104">
                  <c:v>32.858405170229801</c:v>
                </c:pt>
                <c:pt idx="48105">
                  <c:v>32.858556315541499</c:v>
                </c:pt>
                <c:pt idx="48106">
                  <c:v>32.858707460369402</c:v>
                </c:pt>
                <c:pt idx="48107">
                  <c:v>32.858858604713497</c:v>
                </c:pt>
                <c:pt idx="48108">
                  <c:v>32.859009748573797</c:v>
                </c:pt>
                <c:pt idx="48109">
                  <c:v>32.859160891950303</c:v>
                </c:pt>
                <c:pt idx="48110">
                  <c:v>32.859312034843001</c:v>
                </c:pt>
                <c:pt idx="48111">
                  <c:v>32.859463177251897</c:v>
                </c:pt>
                <c:pt idx="48112">
                  <c:v>32.859614319177098</c:v>
                </c:pt>
                <c:pt idx="48113">
                  <c:v>32.859765460618398</c:v>
                </c:pt>
                <c:pt idx="48114">
                  <c:v>32.859916601576003</c:v>
                </c:pt>
                <c:pt idx="48115">
                  <c:v>32.8600677420498</c:v>
                </c:pt>
                <c:pt idx="48116">
                  <c:v>32.860218882039803</c:v>
                </c:pt>
                <c:pt idx="48117">
                  <c:v>32.860370021545997</c:v>
                </c:pt>
                <c:pt idx="48118">
                  <c:v>32.860521160568403</c:v>
                </c:pt>
                <c:pt idx="48119">
                  <c:v>32.860672299107101</c:v>
                </c:pt>
                <c:pt idx="48120">
                  <c:v>32.860823437161997</c:v>
                </c:pt>
                <c:pt idx="48121">
                  <c:v>32.860974574733099</c:v>
                </c:pt>
                <c:pt idx="48122">
                  <c:v>32.861125711820499</c:v>
                </c:pt>
                <c:pt idx="48123">
                  <c:v>32.861276848423998</c:v>
                </c:pt>
                <c:pt idx="48124">
                  <c:v>32.861427984543802</c:v>
                </c:pt>
                <c:pt idx="48125">
                  <c:v>32.861579120179897</c:v>
                </c:pt>
                <c:pt idx="48126">
                  <c:v>32.861730255332098</c:v>
                </c:pt>
                <c:pt idx="48127">
                  <c:v>32.861881390000597</c:v>
                </c:pt>
                <c:pt idx="48128">
                  <c:v>32.862032524185302</c:v>
                </c:pt>
                <c:pt idx="48129">
                  <c:v>32.862183657886298</c:v>
                </c:pt>
                <c:pt idx="48130">
                  <c:v>32.8623347911035</c:v>
                </c:pt>
                <c:pt idx="48131">
                  <c:v>32.862485923836999</c:v>
                </c:pt>
                <c:pt idx="48132">
                  <c:v>32.862637056086697</c:v>
                </c:pt>
                <c:pt idx="48133">
                  <c:v>32.862788187852601</c:v>
                </c:pt>
                <c:pt idx="48134">
                  <c:v>32.862939319134803</c:v>
                </c:pt>
                <c:pt idx="48135">
                  <c:v>32.863090449933203</c:v>
                </c:pt>
                <c:pt idx="48136">
                  <c:v>32.863241580247902</c:v>
                </c:pt>
                <c:pt idx="48137">
                  <c:v>32.863392710078799</c:v>
                </c:pt>
                <c:pt idx="48138">
                  <c:v>32.863543839426001</c:v>
                </c:pt>
                <c:pt idx="48139">
                  <c:v>32.863694968289401</c:v>
                </c:pt>
                <c:pt idx="48140">
                  <c:v>32.8638460966691</c:v>
                </c:pt>
                <c:pt idx="48141">
                  <c:v>32.863997224565097</c:v>
                </c:pt>
                <c:pt idx="48142">
                  <c:v>32.8641483519772</c:v>
                </c:pt>
                <c:pt idx="48143">
                  <c:v>32.8642994789057</c:v>
                </c:pt>
                <c:pt idx="48144">
                  <c:v>32.864450605350399</c:v>
                </c:pt>
                <c:pt idx="48145">
                  <c:v>32.864601731311403</c:v>
                </c:pt>
                <c:pt idx="48146">
                  <c:v>32.864752856788698</c:v>
                </c:pt>
                <c:pt idx="48147">
                  <c:v>32.864903981782199</c:v>
                </c:pt>
                <c:pt idx="48148">
                  <c:v>32.865055106291898</c:v>
                </c:pt>
                <c:pt idx="48149">
                  <c:v>32.865206230318002</c:v>
                </c:pt>
                <c:pt idx="48150">
                  <c:v>32.865357353860297</c:v>
                </c:pt>
                <c:pt idx="48151">
                  <c:v>32.865508476918897</c:v>
                </c:pt>
                <c:pt idx="48152">
                  <c:v>32.865659599493704</c:v>
                </c:pt>
                <c:pt idx="48153">
                  <c:v>32.8658107215849</c:v>
                </c:pt>
                <c:pt idx="48154">
                  <c:v>32.865961843192302</c:v>
                </c:pt>
                <c:pt idx="48155">
                  <c:v>32.866112964316002</c:v>
                </c:pt>
                <c:pt idx="48156">
                  <c:v>32.866264084956001</c:v>
                </c:pt>
                <c:pt idx="48157">
                  <c:v>32.866415205112197</c:v>
                </c:pt>
                <c:pt idx="48158">
                  <c:v>32.866566324784699</c:v>
                </c:pt>
                <c:pt idx="48159">
                  <c:v>32.866717443973599</c:v>
                </c:pt>
                <c:pt idx="48160">
                  <c:v>32.866868562678697</c:v>
                </c:pt>
                <c:pt idx="48161">
                  <c:v>32.8670196809001</c:v>
                </c:pt>
                <c:pt idx="48162">
                  <c:v>32.867170798637702</c:v>
                </c:pt>
                <c:pt idx="48163">
                  <c:v>32.867321915891701</c:v>
                </c:pt>
                <c:pt idx="48164">
                  <c:v>32.867473032661998</c:v>
                </c:pt>
                <c:pt idx="48165">
                  <c:v>32.867624148948501</c:v>
                </c:pt>
                <c:pt idx="48166">
                  <c:v>32.867775264751401</c:v>
                </c:pt>
                <c:pt idx="48167">
                  <c:v>32.8679263800705</c:v>
                </c:pt>
                <c:pt idx="48168">
                  <c:v>32.868077494905997</c:v>
                </c:pt>
                <c:pt idx="48169">
                  <c:v>32.868228609257699</c:v>
                </c:pt>
                <c:pt idx="48170">
                  <c:v>32.868379723125699</c:v>
                </c:pt>
                <c:pt idx="48171">
                  <c:v>32.868530836510097</c:v>
                </c:pt>
                <c:pt idx="48172">
                  <c:v>32.8686819494107</c:v>
                </c:pt>
                <c:pt idx="48173">
                  <c:v>32.868833061827701</c:v>
                </c:pt>
                <c:pt idx="48174">
                  <c:v>32.868984173761</c:v>
                </c:pt>
                <c:pt idx="48175">
                  <c:v>32.869135285210497</c:v>
                </c:pt>
                <c:pt idx="48176">
                  <c:v>32.869286396176399</c:v>
                </c:pt>
                <c:pt idx="48177">
                  <c:v>32.869437506658599</c:v>
                </c:pt>
                <c:pt idx="48178">
                  <c:v>32.869588616657097</c:v>
                </c:pt>
                <c:pt idx="48179">
                  <c:v>32.8697397261719</c:v>
                </c:pt>
                <c:pt idx="48180">
                  <c:v>32.869890835203101</c:v>
                </c:pt>
                <c:pt idx="48181">
                  <c:v>32.8700419437505</c:v>
                </c:pt>
                <c:pt idx="48182">
                  <c:v>32.870193051814297</c:v>
                </c:pt>
                <c:pt idx="48183">
                  <c:v>32.870344159394399</c:v>
                </c:pt>
                <c:pt idx="48184">
                  <c:v>32.870495266490799</c:v>
                </c:pt>
                <c:pt idx="48185">
                  <c:v>32.870646373103597</c:v>
                </c:pt>
                <c:pt idx="48186">
                  <c:v>32.8707974792326</c:v>
                </c:pt>
                <c:pt idx="48187">
                  <c:v>32.870948584878001</c:v>
                </c:pt>
                <c:pt idx="48188">
                  <c:v>32.871099690039799</c:v>
                </c:pt>
                <c:pt idx="48189">
                  <c:v>32.871250794717803</c:v>
                </c:pt>
                <c:pt idx="48190">
                  <c:v>32.871401898912197</c:v>
                </c:pt>
                <c:pt idx="48191">
                  <c:v>32.871553002622903</c:v>
                </c:pt>
                <c:pt idx="48192">
                  <c:v>32.87170410585</c:v>
                </c:pt>
                <c:pt idx="48193">
                  <c:v>32.871855208593402</c:v>
                </c:pt>
                <c:pt idx="48194">
                  <c:v>32.872006310853102</c:v>
                </c:pt>
                <c:pt idx="48195">
                  <c:v>32.8721574126292</c:v>
                </c:pt>
                <c:pt idx="48196">
                  <c:v>32.872308513921602</c:v>
                </c:pt>
                <c:pt idx="48197">
                  <c:v>32.872459614730403</c:v>
                </c:pt>
                <c:pt idx="48198">
                  <c:v>32.872610715055501</c:v>
                </c:pt>
                <c:pt idx="48199">
                  <c:v>32.872761814896897</c:v>
                </c:pt>
                <c:pt idx="48200">
                  <c:v>32.872912914254698</c:v>
                </c:pt>
                <c:pt idx="48201">
                  <c:v>32.873064013128896</c:v>
                </c:pt>
                <c:pt idx="48202">
                  <c:v>32.873215111519301</c:v>
                </c:pt>
                <c:pt idx="48203">
                  <c:v>32.873366209426202</c:v>
                </c:pt>
                <c:pt idx="48204">
                  <c:v>32.873517306849401</c:v>
                </c:pt>
                <c:pt idx="48205">
                  <c:v>32.873668403788898</c:v>
                </c:pt>
                <c:pt idx="48206">
                  <c:v>32.873819500244899</c:v>
                </c:pt>
                <c:pt idx="48207">
                  <c:v>32.873970596217099</c:v>
                </c:pt>
                <c:pt idx="48208">
                  <c:v>32.874121691705703</c:v>
                </c:pt>
                <c:pt idx="48209">
                  <c:v>32.874272786710698</c:v>
                </c:pt>
                <c:pt idx="48210">
                  <c:v>32.874423881232097</c:v>
                </c:pt>
                <c:pt idx="48211">
                  <c:v>32.874574975269802</c:v>
                </c:pt>
                <c:pt idx="48212">
                  <c:v>32.874726068823897</c:v>
                </c:pt>
                <c:pt idx="48213">
                  <c:v>32.874877161894297</c:v>
                </c:pt>
                <c:pt idx="48214">
                  <c:v>32.875028254481201</c:v>
                </c:pt>
                <c:pt idx="48215">
                  <c:v>32.875179346584403</c:v>
                </c:pt>
                <c:pt idx="48216">
                  <c:v>32.875330438203903</c:v>
                </c:pt>
                <c:pt idx="48217">
                  <c:v>32.875481529339901</c:v>
                </c:pt>
                <c:pt idx="48218">
                  <c:v>32.875632619992203</c:v>
                </c:pt>
                <c:pt idx="48219">
                  <c:v>32.875783710160903</c:v>
                </c:pt>
                <c:pt idx="48220">
                  <c:v>32.875934799845901</c:v>
                </c:pt>
                <c:pt idx="48221">
                  <c:v>32.876085889047403</c:v>
                </c:pt>
                <c:pt idx="48222">
                  <c:v>32.876236977765203</c:v>
                </c:pt>
                <c:pt idx="48223">
                  <c:v>32.8763880659994</c:v>
                </c:pt>
                <c:pt idx="48224">
                  <c:v>32.876539153750002</c:v>
                </c:pt>
                <c:pt idx="48225">
                  <c:v>32.876690241017002</c:v>
                </c:pt>
                <c:pt idx="48226">
                  <c:v>32.876841327800399</c:v>
                </c:pt>
                <c:pt idx="48227">
                  <c:v>32.876992414100101</c:v>
                </c:pt>
                <c:pt idx="48228">
                  <c:v>32.877143499916301</c:v>
                </c:pt>
                <c:pt idx="48229">
                  <c:v>32.877294585248798</c:v>
                </c:pt>
                <c:pt idx="48230">
                  <c:v>32.877445670097799</c:v>
                </c:pt>
                <c:pt idx="48231">
                  <c:v>32.877596754463099</c:v>
                </c:pt>
                <c:pt idx="48232">
                  <c:v>32.877747838344803</c:v>
                </c:pt>
                <c:pt idx="48233">
                  <c:v>32.877898921742997</c:v>
                </c:pt>
                <c:pt idx="48234">
                  <c:v>32.878050004657503</c:v>
                </c:pt>
                <c:pt idx="48235">
                  <c:v>32.878201087088399</c:v>
                </c:pt>
                <c:pt idx="48236">
                  <c:v>32.8783521690358</c:v>
                </c:pt>
                <c:pt idx="48237">
                  <c:v>32.878503250499499</c:v>
                </c:pt>
                <c:pt idx="48238">
                  <c:v>32.878654331479602</c:v>
                </c:pt>
                <c:pt idx="48239">
                  <c:v>32.878805411976202</c:v>
                </c:pt>
                <c:pt idx="48240">
                  <c:v>32.878956491989101</c:v>
                </c:pt>
                <c:pt idx="48241">
                  <c:v>32.879107571518503</c:v>
                </c:pt>
                <c:pt idx="48242">
                  <c:v>32.879258650564303</c:v>
                </c:pt>
                <c:pt idx="48243">
                  <c:v>32.8794097291265</c:v>
                </c:pt>
                <c:pt idx="48244">
                  <c:v>32.879560807205102</c:v>
                </c:pt>
                <c:pt idx="48245">
                  <c:v>32.879711884800102</c:v>
                </c:pt>
                <c:pt idx="48246">
                  <c:v>32.879862961911599</c:v>
                </c:pt>
                <c:pt idx="48247">
                  <c:v>32.8800140385395</c:v>
                </c:pt>
                <c:pt idx="48248">
                  <c:v>32.880165114683798</c:v>
                </c:pt>
                <c:pt idx="48249">
                  <c:v>32.880316190344502</c:v>
                </c:pt>
                <c:pt idx="48250">
                  <c:v>32.880467265521602</c:v>
                </c:pt>
                <c:pt idx="48251">
                  <c:v>32.8806183402152</c:v>
                </c:pt>
                <c:pt idx="48252">
                  <c:v>32.880769414425203</c:v>
                </c:pt>
                <c:pt idx="48253">
                  <c:v>32.880920488151602</c:v>
                </c:pt>
                <c:pt idx="48254">
                  <c:v>32.881071561394499</c:v>
                </c:pt>
                <c:pt idx="48255">
                  <c:v>32.881222634153701</c:v>
                </c:pt>
                <c:pt idx="48256">
                  <c:v>32.8813737064295</c:v>
                </c:pt>
                <c:pt idx="48257">
                  <c:v>32.881524778221603</c:v>
                </c:pt>
                <c:pt idx="48258">
                  <c:v>32.881675849530197</c:v>
                </c:pt>
                <c:pt idx="48259">
                  <c:v>32.881826920355302</c:v>
                </c:pt>
                <c:pt idx="48260">
                  <c:v>32.881977990696697</c:v>
                </c:pt>
                <c:pt idx="48261">
                  <c:v>32.882129060554597</c:v>
                </c:pt>
                <c:pt idx="48262">
                  <c:v>32.882280129929001</c:v>
                </c:pt>
                <c:pt idx="48263">
                  <c:v>32.882431198819802</c:v>
                </c:pt>
                <c:pt idx="48264">
                  <c:v>32.8825822672271</c:v>
                </c:pt>
                <c:pt idx="48265">
                  <c:v>32.882733335150803</c:v>
                </c:pt>
                <c:pt idx="48266">
                  <c:v>32.882884402590904</c:v>
                </c:pt>
                <c:pt idx="48267">
                  <c:v>32.883035469547501</c:v>
                </c:pt>
                <c:pt idx="48268">
                  <c:v>32.883186536020503</c:v>
                </c:pt>
                <c:pt idx="48269">
                  <c:v>32.883337602010101</c:v>
                </c:pt>
                <c:pt idx="48270">
                  <c:v>32.883488667515998</c:v>
                </c:pt>
                <c:pt idx="48271">
                  <c:v>32.883639732538398</c:v>
                </c:pt>
                <c:pt idx="48272">
                  <c:v>32.883790797077303</c:v>
                </c:pt>
                <c:pt idx="48273">
                  <c:v>32.883941861132698</c:v>
                </c:pt>
                <c:pt idx="48274">
                  <c:v>32.884092924704497</c:v>
                </c:pt>
                <c:pt idx="48275">
                  <c:v>32.884243987792701</c:v>
                </c:pt>
                <c:pt idx="48276">
                  <c:v>32.884395050397401</c:v>
                </c:pt>
                <c:pt idx="48277">
                  <c:v>32.884546112518599</c:v>
                </c:pt>
                <c:pt idx="48278">
                  <c:v>32.884697174156301</c:v>
                </c:pt>
                <c:pt idx="48279">
                  <c:v>32.8848482353104</c:v>
                </c:pt>
                <c:pt idx="48280">
                  <c:v>32.884999295980997</c:v>
                </c:pt>
                <c:pt idx="48281">
                  <c:v>32.885150356168097</c:v>
                </c:pt>
                <c:pt idx="48282">
                  <c:v>32.885301415871702</c:v>
                </c:pt>
                <c:pt idx="48283">
                  <c:v>32.885452475091697</c:v>
                </c:pt>
                <c:pt idx="48284">
                  <c:v>32.885603533828203</c:v>
                </c:pt>
                <c:pt idx="48285">
                  <c:v>32.885754592081199</c:v>
                </c:pt>
                <c:pt idx="48286">
                  <c:v>32.885905649850599</c:v>
                </c:pt>
                <c:pt idx="48287">
                  <c:v>32.886056707136603</c:v>
                </c:pt>
                <c:pt idx="48288">
                  <c:v>32.886207763938998</c:v>
                </c:pt>
                <c:pt idx="48289">
                  <c:v>32.886358820257897</c:v>
                </c:pt>
                <c:pt idx="48290">
                  <c:v>32.886509876093299</c:v>
                </c:pt>
                <c:pt idx="48291">
                  <c:v>32.886660931445199</c:v>
                </c:pt>
                <c:pt idx="48292">
                  <c:v>32.886811986313603</c:v>
                </c:pt>
                <c:pt idx="48293">
                  <c:v>32.886963040698497</c:v>
                </c:pt>
                <c:pt idx="48294">
                  <c:v>32.887114094599802</c:v>
                </c:pt>
                <c:pt idx="48295">
                  <c:v>32.887265148017697</c:v>
                </c:pt>
                <c:pt idx="48296">
                  <c:v>32.887416200952003</c:v>
                </c:pt>
                <c:pt idx="48297">
                  <c:v>32.887567253402899</c:v>
                </c:pt>
                <c:pt idx="48298">
                  <c:v>32.887718305370299</c:v>
                </c:pt>
                <c:pt idx="48299">
                  <c:v>32.887869356854097</c:v>
                </c:pt>
                <c:pt idx="48300">
                  <c:v>32.888020407854498</c:v>
                </c:pt>
                <c:pt idx="48301">
                  <c:v>32.888171458371303</c:v>
                </c:pt>
                <c:pt idx="48302">
                  <c:v>32.888322508404698</c:v>
                </c:pt>
                <c:pt idx="48303">
                  <c:v>32.888473557954597</c:v>
                </c:pt>
                <c:pt idx="48304">
                  <c:v>32.888624607020901</c:v>
                </c:pt>
                <c:pt idx="48305">
                  <c:v>32.888775655603801</c:v>
                </c:pt>
                <c:pt idx="48306">
                  <c:v>32.888926703703198</c:v>
                </c:pt>
                <c:pt idx="48307">
                  <c:v>32.8890777513191</c:v>
                </c:pt>
                <c:pt idx="48308">
                  <c:v>32.889228798451597</c:v>
                </c:pt>
                <c:pt idx="48309">
                  <c:v>32.8893798451005</c:v>
                </c:pt>
                <c:pt idx="48310">
                  <c:v>32.889530891265998</c:v>
                </c:pt>
                <c:pt idx="48311">
                  <c:v>32.889681936947902</c:v>
                </c:pt>
                <c:pt idx="48312">
                  <c:v>32.889832982146402</c:v>
                </c:pt>
                <c:pt idx="48313">
                  <c:v>32.889984026861498</c:v>
                </c:pt>
                <c:pt idx="48314">
                  <c:v>32.890135071092999</c:v>
                </c:pt>
                <c:pt idx="48315">
                  <c:v>32.890286114841103</c:v>
                </c:pt>
                <c:pt idx="48316">
                  <c:v>32.890437158105698</c:v>
                </c:pt>
                <c:pt idx="48317">
                  <c:v>32.890588200886803</c:v>
                </c:pt>
                <c:pt idx="48318">
                  <c:v>32.890739243184498</c:v>
                </c:pt>
                <c:pt idx="48319">
                  <c:v>32.890890284998697</c:v>
                </c:pt>
                <c:pt idx="48320">
                  <c:v>32.8910413263294</c:v>
                </c:pt>
                <c:pt idx="48321">
                  <c:v>32.8911923671766</c:v>
                </c:pt>
                <c:pt idx="48322">
                  <c:v>32.891343407540397</c:v>
                </c:pt>
                <c:pt idx="48323">
                  <c:v>32.891494447420797</c:v>
                </c:pt>
                <c:pt idx="48324">
                  <c:v>32.891645486817602</c:v>
                </c:pt>
                <c:pt idx="48325">
                  <c:v>32.891796525731003</c:v>
                </c:pt>
                <c:pt idx="48326">
                  <c:v>32.891947564161001</c:v>
                </c:pt>
                <c:pt idx="48327">
                  <c:v>32.892098602107502</c:v>
                </c:pt>
                <c:pt idx="48328">
                  <c:v>32.892249639570501</c:v>
                </c:pt>
                <c:pt idx="48329">
                  <c:v>32.892400676550103</c:v>
                </c:pt>
                <c:pt idx="48330">
                  <c:v>32.892551713046302</c:v>
                </c:pt>
                <c:pt idx="48331">
                  <c:v>32.892702749058998</c:v>
                </c:pt>
                <c:pt idx="48332">
                  <c:v>32.892853784588198</c:v>
                </c:pt>
                <c:pt idx="48333">
                  <c:v>32.893004819634001</c:v>
                </c:pt>
                <c:pt idx="48334">
                  <c:v>32.893155854196301</c:v>
                </c:pt>
                <c:pt idx="48335">
                  <c:v>32.893306888275198</c:v>
                </c:pt>
                <c:pt idx="48336">
                  <c:v>32.893457921870699</c:v>
                </c:pt>
                <c:pt idx="48337">
                  <c:v>32.893608954982703</c:v>
                </c:pt>
                <c:pt idx="48338">
                  <c:v>32.893759987611297</c:v>
                </c:pt>
                <c:pt idx="48339">
                  <c:v>32.893911019756402</c:v>
                </c:pt>
                <c:pt idx="48340">
                  <c:v>32.894062051418203</c:v>
                </c:pt>
                <c:pt idx="48341">
                  <c:v>32.894213082596401</c:v>
                </c:pt>
                <c:pt idx="48342">
                  <c:v>32.894364113291303</c:v>
                </c:pt>
                <c:pt idx="48343">
                  <c:v>32.894515143502701</c:v>
                </c:pt>
                <c:pt idx="48344">
                  <c:v>32.894666173230704</c:v>
                </c:pt>
                <c:pt idx="48345">
                  <c:v>32.894817202475203</c:v>
                </c:pt>
                <c:pt idx="48346">
                  <c:v>32.894968231236298</c:v>
                </c:pt>
                <c:pt idx="48347">
                  <c:v>32.895119259513997</c:v>
                </c:pt>
                <c:pt idx="48348">
                  <c:v>32.8952702873083</c:v>
                </c:pt>
                <c:pt idx="48349">
                  <c:v>32.895421314619199</c:v>
                </c:pt>
                <c:pt idx="48350">
                  <c:v>32.895572341446602</c:v>
                </c:pt>
                <c:pt idx="48351">
                  <c:v>32.895723367790602</c:v>
                </c:pt>
                <c:pt idx="48352">
                  <c:v>32.895874393651198</c:v>
                </c:pt>
                <c:pt idx="48353">
                  <c:v>32.896025419028398</c:v>
                </c:pt>
                <c:pt idx="48354">
                  <c:v>32.896176443922201</c:v>
                </c:pt>
                <c:pt idx="48355">
                  <c:v>32.896327468332501</c:v>
                </c:pt>
                <c:pt idx="48356">
                  <c:v>32.896478492259497</c:v>
                </c:pt>
                <c:pt idx="48357">
                  <c:v>32.896629515702998</c:v>
                </c:pt>
                <c:pt idx="48358">
                  <c:v>32.896780538663101</c:v>
                </c:pt>
                <c:pt idx="48359">
                  <c:v>32.896931561139901</c:v>
                </c:pt>
                <c:pt idx="48360">
                  <c:v>32.897082583133198</c:v>
                </c:pt>
                <c:pt idx="48361">
                  <c:v>32.897233604643098</c:v>
                </c:pt>
                <c:pt idx="48362">
                  <c:v>32.897384625669602</c:v>
                </c:pt>
                <c:pt idx="48363">
                  <c:v>32.897535646212702</c:v>
                </c:pt>
                <c:pt idx="48364">
                  <c:v>32.897686666272399</c:v>
                </c:pt>
                <c:pt idx="48365">
                  <c:v>32.8978376858487</c:v>
                </c:pt>
                <c:pt idx="48366">
                  <c:v>32.897988704941604</c:v>
                </c:pt>
                <c:pt idx="48367">
                  <c:v>32.898139723551203</c:v>
                </c:pt>
                <c:pt idx="48368">
                  <c:v>32.8982907416773</c:v>
                </c:pt>
                <c:pt idx="48369">
                  <c:v>32.898441759320001</c:v>
                </c:pt>
                <c:pt idx="48370">
                  <c:v>32.898592776479397</c:v>
                </c:pt>
                <c:pt idx="48371">
                  <c:v>32.898743793155298</c:v>
                </c:pt>
                <c:pt idx="48372">
                  <c:v>32.898894809347901</c:v>
                </c:pt>
                <c:pt idx="48373">
                  <c:v>32.899045825057101</c:v>
                </c:pt>
                <c:pt idx="48374">
                  <c:v>32.899196840282897</c:v>
                </c:pt>
                <c:pt idx="48375">
                  <c:v>32.899347855025297</c:v>
                </c:pt>
                <c:pt idx="48376">
                  <c:v>32.8994988692844</c:v>
                </c:pt>
                <c:pt idx="48377">
                  <c:v>32.8996498830601</c:v>
                </c:pt>
                <c:pt idx="48378">
                  <c:v>32.899800896352303</c:v>
                </c:pt>
                <c:pt idx="48379">
                  <c:v>32.899951909161302</c:v>
                </c:pt>
                <c:pt idx="48380">
                  <c:v>32.900102921486798</c:v>
                </c:pt>
                <c:pt idx="48381">
                  <c:v>32.900253933328997</c:v>
                </c:pt>
                <c:pt idx="48382">
                  <c:v>32.9004049446878</c:v>
                </c:pt>
                <c:pt idx="48383">
                  <c:v>32.900555955563199</c:v>
                </c:pt>
                <c:pt idx="48384">
                  <c:v>32.900706965955202</c:v>
                </c:pt>
                <c:pt idx="48385">
                  <c:v>32.9008579758639</c:v>
                </c:pt>
                <c:pt idx="48386">
                  <c:v>32.901008985289302</c:v>
                </c:pt>
                <c:pt idx="48387">
                  <c:v>32.9011599942312</c:v>
                </c:pt>
                <c:pt idx="48388">
                  <c:v>32.901311002689802</c:v>
                </c:pt>
                <c:pt idx="48389">
                  <c:v>32.901462010665099</c:v>
                </c:pt>
                <c:pt idx="48390">
                  <c:v>32.901613018157001</c:v>
                </c:pt>
                <c:pt idx="48391">
                  <c:v>32.901764025165498</c:v>
                </c:pt>
                <c:pt idx="48392">
                  <c:v>32.901915031690699</c:v>
                </c:pt>
                <c:pt idx="48393">
                  <c:v>32.902066037732503</c:v>
                </c:pt>
                <c:pt idx="48394">
                  <c:v>32.902217043290896</c:v>
                </c:pt>
                <c:pt idx="48395">
                  <c:v>32.9023680483661</c:v>
                </c:pt>
                <c:pt idx="48396">
                  <c:v>32.9025190529578</c:v>
                </c:pt>
                <c:pt idx="48397">
                  <c:v>32.902670057066203</c:v>
                </c:pt>
                <c:pt idx="48398">
                  <c:v>32.902821060691302</c:v>
                </c:pt>
                <c:pt idx="48399">
                  <c:v>32.902972063832998</c:v>
                </c:pt>
                <c:pt idx="48400">
                  <c:v>32.903123066491403</c:v>
                </c:pt>
                <c:pt idx="48401">
                  <c:v>32.903274068666498</c:v>
                </c:pt>
                <c:pt idx="48402">
                  <c:v>32.903425070358203</c:v>
                </c:pt>
                <c:pt idx="48403">
                  <c:v>32.903576071566498</c:v>
                </c:pt>
                <c:pt idx="48404">
                  <c:v>32.903727072291503</c:v>
                </c:pt>
                <c:pt idx="48405">
                  <c:v>32.903878072533203</c:v>
                </c:pt>
                <c:pt idx="48406">
                  <c:v>32.9040290722916</c:v>
                </c:pt>
                <c:pt idx="48407">
                  <c:v>32.9041800715666</c:v>
                </c:pt>
                <c:pt idx="48408">
                  <c:v>32.904331070358303</c:v>
                </c:pt>
                <c:pt idx="48409">
                  <c:v>32.904482068666702</c:v>
                </c:pt>
                <c:pt idx="48410">
                  <c:v>32.904633066491698</c:v>
                </c:pt>
                <c:pt idx="48411">
                  <c:v>32.904784063833397</c:v>
                </c:pt>
                <c:pt idx="48412">
                  <c:v>32.904935060691798</c:v>
                </c:pt>
                <c:pt idx="48413">
                  <c:v>32.905086057066903</c:v>
                </c:pt>
                <c:pt idx="48414">
                  <c:v>32.905237052958597</c:v>
                </c:pt>
                <c:pt idx="48415">
                  <c:v>32.905388048367001</c:v>
                </c:pt>
                <c:pt idx="48416">
                  <c:v>32.905539043292102</c:v>
                </c:pt>
                <c:pt idx="48417">
                  <c:v>32.905690037733898</c:v>
                </c:pt>
                <c:pt idx="48418">
                  <c:v>32.905841031692397</c:v>
                </c:pt>
                <c:pt idx="48419">
                  <c:v>32.9059920251675</c:v>
                </c:pt>
                <c:pt idx="48420">
                  <c:v>32.906143018159398</c:v>
                </c:pt>
                <c:pt idx="48421">
                  <c:v>32.906294010667899</c:v>
                </c:pt>
                <c:pt idx="48422">
                  <c:v>32.906445002693097</c:v>
                </c:pt>
                <c:pt idx="48423">
                  <c:v>32.906595994235097</c:v>
                </c:pt>
                <c:pt idx="48424">
                  <c:v>32.906746985293701</c:v>
                </c:pt>
                <c:pt idx="48425">
                  <c:v>32.906897975869001</c:v>
                </c:pt>
                <c:pt idx="48426">
                  <c:v>32.907048965961003</c:v>
                </c:pt>
                <c:pt idx="48427">
                  <c:v>32.907199955569702</c:v>
                </c:pt>
                <c:pt idx="48428">
                  <c:v>32.907350944695096</c:v>
                </c:pt>
                <c:pt idx="48429">
                  <c:v>32.907501933337201</c:v>
                </c:pt>
                <c:pt idx="48430">
                  <c:v>32.907652921496002</c:v>
                </c:pt>
                <c:pt idx="48431">
                  <c:v>32.907803909171498</c:v>
                </c:pt>
                <c:pt idx="48432">
                  <c:v>32.907954896363698</c:v>
                </c:pt>
                <c:pt idx="48433">
                  <c:v>32.908105883072601</c:v>
                </c:pt>
                <c:pt idx="48434">
                  <c:v>32.908256869298299</c:v>
                </c:pt>
                <c:pt idx="48435">
                  <c:v>32.908407855040601</c:v>
                </c:pt>
                <c:pt idx="48436">
                  <c:v>32.908558840299698</c:v>
                </c:pt>
                <c:pt idx="48437">
                  <c:v>32.908709825075498</c:v>
                </c:pt>
                <c:pt idx="48438">
                  <c:v>32.908860809367901</c:v>
                </c:pt>
                <c:pt idx="48439">
                  <c:v>32.9090117931771</c:v>
                </c:pt>
                <c:pt idx="48440">
                  <c:v>32.909162776503102</c:v>
                </c:pt>
                <c:pt idx="48441">
                  <c:v>32.9093137593457</c:v>
                </c:pt>
                <c:pt idx="48442">
                  <c:v>32.909464741705101</c:v>
                </c:pt>
                <c:pt idx="48443">
                  <c:v>32.909615723581197</c:v>
                </c:pt>
                <c:pt idx="48444">
                  <c:v>32.909766704973997</c:v>
                </c:pt>
                <c:pt idx="48445">
                  <c:v>32.909917685883499</c:v>
                </c:pt>
                <c:pt idx="48446">
                  <c:v>32.910068666309797</c:v>
                </c:pt>
                <c:pt idx="48447">
                  <c:v>32.910219646252798</c:v>
                </c:pt>
                <c:pt idx="48448">
                  <c:v>32.910370625712503</c:v>
                </c:pt>
                <c:pt idx="48449">
                  <c:v>32.910521604689002</c:v>
                </c:pt>
                <c:pt idx="48450">
                  <c:v>32.910672583182198</c:v>
                </c:pt>
                <c:pt idx="48451">
                  <c:v>32.910823561192103</c:v>
                </c:pt>
                <c:pt idx="48452">
                  <c:v>32.910974538718797</c:v>
                </c:pt>
                <c:pt idx="48453">
                  <c:v>32.911125515762201</c:v>
                </c:pt>
                <c:pt idx="48454">
                  <c:v>32.911276492322301</c:v>
                </c:pt>
                <c:pt idx="48455">
                  <c:v>32.911427468399197</c:v>
                </c:pt>
                <c:pt idx="48456">
                  <c:v>32.911578443992902</c:v>
                </c:pt>
                <c:pt idx="48457">
                  <c:v>32.911729419103203</c:v>
                </c:pt>
                <c:pt idx="48458">
                  <c:v>32.911880393730399</c:v>
                </c:pt>
                <c:pt idx="48459">
                  <c:v>32.912031367874199</c:v>
                </c:pt>
                <c:pt idx="48460">
                  <c:v>32.912182341534901</c:v>
                </c:pt>
                <c:pt idx="48461">
                  <c:v>32.9123333147122</c:v>
                </c:pt>
                <c:pt idx="48462">
                  <c:v>32.9124842874064</c:v>
                </c:pt>
                <c:pt idx="48463">
                  <c:v>32.912635259617304</c:v>
                </c:pt>
                <c:pt idx="48464">
                  <c:v>32.912786231344903</c:v>
                </c:pt>
                <c:pt idx="48465">
                  <c:v>32.912937202589298</c:v>
                </c:pt>
                <c:pt idx="48466">
                  <c:v>32.913088173350403</c:v>
                </c:pt>
                <c:pt idx="48467">
                  <c:v>32.913239143628303</c:v>
                </c:pt>
                <c:pt idx="48468">
                  <c:v>32.913390113422999</c:v>
                </c:pt>
                <c:pt idx="48469">
                  <c:v>32.913541082734497</c:v>
                </c:pt>
                <c:pt idx="48470">
                  <c:v>32.913692051562698</c:v>
                </c:pt>
                <c:pt idx="48471">
                  <c:v>32.913843019907603</c:v>
                </c:pt>
                <c:pt idx="48472">
                  <c:v>32.913993987769402</c:v>
                </c:pt>
                <c:pt idx="48473">
                  <c:v>32.914144955147897</c:v>
                </c:pt>
                <c:pt idx="48474">
                  <c:v>32.914295922043202</c:v>
                </c:pt>
                <c:pt idx="48475">
                  <c:v>32.914446888455203</c:v>
                </c:pt>
                <c:pt idx="48476">
                  <c:v>32.914597854383999</c:v>
                </c:pt>
                <c:pt idx="48477">
                  <c:v>32.914748819829697</c:v>
                </c:pt>
                <c:pt idx="48478">
                  <c:v>32.914899784791999</c:v>
                </c:pt>
                <c:pt idx="48479">
                  <c:v>32.915050749271202</c:v>
                </c:pt>
                <c:pt idx="48480">
                  <c:v>32.915201713267102</c:v>
                </c:pt>
                <c:pt idx="48481">
                  <c:v>32.915352676779897</c:v>
                </c:pt>
                <c:pt idx="48482">
                  <c:v>32.915503639809401</c:v>
                </c:pt>
                <c:pt idx="48483">
                  <c:v>32.915654602355602</c:v>
                </c:pt>
                <c:pt idx="48484">
                  <c:v>32.915805564418697</c:v>
                </c:pt>
                <c:pt idx="48485">
                  <c:v>32.915956525998602</c:v>
                </c:pt>
                <c:pt idx="48486">
                  <c:v>32.916107487095204</c:v>
                </c:pt>
                <c:pt idx="48487">
                  <c:v>32.916258447708699</c:v>
                </c:pt>
                <c:pt idx="48488">
                  <c:v>32.916409407838898</c:v>
                </c:pt>
                <c:pt idx="48489">
                  <c:v>32.916560367485999</c:v>
                </c:pt>
                <c:pt idx="48490">
                  <c:v>32.916711326649803</c:v>
                </c:pt>
                <c:pt idx="48491">
                  <c:v>32.916862285330403</c:v>
                </c:pt>
                <c:pt idx="48492">
                  <c:v>32.917013243527897</c:v>
                </c:pt>
                <c:pt idx="48493">
                  <c:v>32.917164201242102</c:v>
                </c:pt>
                <c:pt idx="48494">
                  <c:v>32.917315158473102</c:v>
                </c:pt>
                <c:pt idx="48495">
                  <c:v>32.917466115220897</c:v>
                </c:pt>
                <c:pt idx="48496">
                  <c:v>32.917617071485601</c:v>
                </c:pt>
                <c:pt idx="48497">
                  <c:v>32.917768027267002</c:v>
                </c:pt>
                <c:pt idx="48498">
                  <c:v>32.917918982565297</c:v>
                </c:pt>
                <c:pt idx="48499">
                  <c:v>32.918069937380302</c:v>
                </c:pt>
                <c:pt idx="48500">
                  <c:v>32.918220891712203</c:v>
                </c:pt>
                <c:pt idx="48501">
                  <c:v>32.918371845560898</c:v>
                </c:pt>
                <c:pt idx="48502">
                  <c:v>32.918522798926404</c:v>
                </c:pt>
                <c:pt idx="48503">
                  <c:v>32.918673751808697</c:v>
                </c:pt>
                <c:pt idx="48504">
                  <c:v>32.9188247042079</c:v>
                </c:pt>
                <c:pt idx="48505">
                  <c:v>32.918975656123799</c:v>
                </c:pt>
                <c:pt idx="48506">
                  <c:v>32.919126607556599</c:v>
                </c:pt>
                <c:pt idx="48507">
                  <c:v>32.919277558506202</c:v>
                </c:pt>
                <c:pt idx="48508">
                  <c:v>32.919428508972601</c:v>
                </c:pt>
                <c:pt idx="48509">
                  <c:v>32.919579458955901</c:v>
                </c:pt>
                <c:pt idx="48510">
                  <c:v>32.919730408455898</c:v>
                </c:pt>
                <c:pt idx="48511">
                  <c:v>32.919881357472804</c:v>
                </c:pt>
                <c:pt idx="48512">
                  <c:v>32.920032306006597</c:v>
                </c:pt>
                <c:pt idx="48513">
                  <c:v>32.9201832540571</c:v>
                </c:pt>
                <c:pt idx="48514">
                  <c:v>32.920334201624499</c:v>
                </c:pt>
                <c:pt idx="48515">
                  <c:v>32.920485148708799</c:v>
                </c:pt>
                <c:pt idx="48516">
                  <c:v>32.920636095309803</c:v>
                </c:pt>
                <c:pt idx="48517">
                  <c:v>32.920787041427701</c:v>
                </c:pt>
                <c:pt idx="48518">
                  <c:v>32.920937987062501</c:v>
                </c:pt>
                <c:pt idx="48519">
                  <c:v>32.921088932214097</c:v>
                </c:pt>
                <c:pt idx="48520">
                  <c:v>32.921239876882503</c:v>
                </c:pt>
                <c:pt idx="48521">
                  <c:v>32.921390821067803</c:v>
                </c:pt>
                <c:pt idx="48522">
                  <c:v>32.921541764769898</c:v>
                </c:pt>
                <c:pt idx="48523">
                  <c:v>32.921692707988903</c:v>
                </c:pt>
                <c:pt idx="48524">
                  <c:v>32.921843650724703</c:v>
                </c:pt>
                <c:pt idx="48525">
                  <c:v>32.921994592977299</c:v>
                </c:pt>
                <c:pt idx="48526">
                  <c:v>32.922145534746903</c:v>
                </c:pt>
                <c:pt idx="48527">
                  <c:v>32.922296476033203</c:v>
                </c:pt>
                <c:pt idx="48528">
                  <c:v>32.922447416836498</c:v>
                </c:pt>
                <c:pt idx="48529">
                  <c:v>32.922598357156502</c:v>
                </c:pt>
                <c:pt idx="48530">
                  <c:v>32.922749296993501</c:v>
                </c:pt>
                <c:pt idx="48531">
                  <c:v>32.922900236347303</c:v>
                </c:pt>
                <c:pt idx="48532">
                  <c:v>32.9230511752179</c:v>
                </c:pt>
                <c:pt idx="48533">
                  <c:v>32.923202113605399</c:v>
                </c:pt>
                <c:pt idx="48534">
                  <c:v>32.9233530515098</c:v>
                </c:pt>
                <c:pt idx="48535">
                  <c:v>32.923503988931103</c:v>
                </c:pt>
                <c:pt idx="48536">
                  <c:v>32.923654925869201</c:v>
                </c:pt>
                <c:pt idx="48537">
                  <c:v>32.923805862324201</c:v>
                </c:pt>
                <c:pt idx="48538">
                  <c:v>32.923956798295997</c:v>
                </c:pt>
                <c:pt idx="48539">
                  <c:v>32.924107733784801</c:v>
                </c:pt>
                <c:pt idx="48540">
                  <c:v>32.924258668790401</c:v>
                </c:pt>
                <c:pt idx="48541">
                  <c:v>32.924409603312803</c:v>
                </c:pt>
                <c:pt idx="48542">
                  <c:v>32.9245605373522</c:v>
                </c:pt>
                <c:pt idx="48543">
                  <c:v>32.924711470908399</c:v>
                </c:pt>
                <c:pt idx="48544">
                  <c:v>32.9248624039815</c:v>
                </c:pt>
                <c:pt idx="48545">
                  <c:v>32.925013336571503</c:v>
                </c:pt>
                <c:pt idx="48546">
                  <c:v>32.925164268678401</c:v>
                </c:pt>
                <c:pt idx="48547">
                  <c:v>32.925315200302201</c:v>
                </c:pt>
                <c:pt idx="48548">
                  <c:v>32.925466131442803</c:v>
                </c:pt>
                <c:pt idx="48549">
                  <c:v>32.925617062100301</c:v>
                </c:pt>
                <c:pt idx="48550">
                  <c:v>32.9257679922748</c:v>
                </c:pt>
                <c:pt idx="48551">
                  <c:v>32.925918921966101</c:v>
                </c:pt>
                <c:pt idx="48552">
                  <c:v>32.926069851174297</c:v>
                </c:pt>
                <c:pt idx="48553">
                  <c:v>32.926220779899403</c:v>
                </c:pt>
                <c:pt idx="48554">
                  <c:v>32.926371708141303</c:v>
                </c:pt>
                <c:pt idx="48555">
                  <c:v>32.926522635900199</c:v>
                </c:pt>
                <c:pt idx="48556">
                  <c:v>32.926673563176003</c:v>
                </c:pt>
                <c:pt idx="48557">
                  <c:v>32.926824489968702</c:v>
                </c:pt>
                <c:pt idx="48558">
                  <c:v>32.926975416278303</c:v>
                </c:pt>
                <c:pt idx="48559">
                  <c:v>32.927126342104799</c:v>
                </c:pt>
                <c:pt idx="48560">
                  <c:v>32.927277267448197</c:v>
                </c:pt>
                <c:pt idx="48561">
                  <c:v>32.927428192308497</c:v>
                </c:pt>
                <c:pt idx="48562">
                  <c:v>32.927579116685699</c:v>
                </c:pt>
                <c:pt idx="48563">
                  <c:v>32.927730040579803</c:v>
                </c:pt>
                <c:pt idx="48564">
                  <c:v>32.927880963990802</c:v>
                </c:pt>
                <c:pt idx="48565">
                  <c:v>32.928031886918703</c:v>
                </c:pt>
                <c:pt idx="48566">
                  <c:v>32.928182809363598</c:v>
                </c:pt>
                <c:pt idx="48567">
                  <c:v>32.928333731325402</c:v>
                </c:pt>
                <c:pt idx="48568">
                  <c:v>32.928484652804002</c:v>
                </c:pt>
                <c:pt idx="48569">
                  <c:v>32.928635573799603</c:v>
                </c:pt>
                <c:pt idx="48570">
                  <c:v>32.928786494312199</c:v>
                </c:pt>
                <c:pt idx="48571">
                  <c:v>32.928937414341597</c:v>
                </c:pt>
                <c:pt idx="48572">
                  <c:v>32.929088333887996</c:v>
                </c:pt>
                <c:pt idx="48573">
                  <c:v>32.929239252951298</c:v>
                </c:pt>
                <c:pt idx="48574">
                  <c:v>32.929390171531502</c:v>
                </c:pt>
                <c:pt idx="48575">
                  <c:v>32.9295410896286</c:v>
                </c:pt>
                <c:pt idx="48576">
                  <c:v>32.9296920072427</c:v>
                </c:pt>
                <c:pt idx="48577">
                  <c:v>32.929842924373702</c:v>
                </c:pt>
                <c:pt idx="48578">
                  <c:v>32.929993841021599</c:v>
                </c:pt>
                <c:pt idx="48579">
                  <c:v>32.930144757186497</c:v>
                </c:pt>
                <c:pt idx="48580">
                  <c:v>32.930295672868297</c:v>
                </c:pt>
                <c:pt idx="48581">
                  <c:v>32.930446588066999</c:v>
                </c:pt>
                <c:pt idx="48582">
                  <c:v>32.930597502782703</c:v>
                </c:pt>
                <c:pt idx="48583">
                  <c:v>32.930748417015302</c:v>
                </c:pt>
                <c:pt idx="48584">
                  <c:v>32.930899330764902</c:v>
                </c:pt>
                <c:pt idx="48585">
                  <c:v>32.931050244031397</c:v>
                </c:pt>
                <c:pt idx="48586">
                  <c:v>32.931201156814801</c:v>
                </c:pt>
                <c:pt idx="48587">
                  <c:v>32.931352069115199</c:v>
                </c:pt>
                <c:pt idx="48588">
                  <c:v>32.9315029809325</c:v>
                </c:pt>
                <c:pt idx="48589">
                  <c:v>32.931653892266802</c:v>
                </c:pt>
                <c:pt idx="48590">
                  <c:v>32.931804803118098</c:v>
                </c:pt>
                <c:pt idx="48591">
                  <c:v>32.931955713486197</c:v>
                </c:pt>
                <c:pt idx="48592">
                  <c:v>32.932106623371403</c:v>
                </c:pt>
                <c:pt idx="48593">
                  <c:v>32.932257532773498</c:v>
                </c:pt>
                <c:pt idx="48594">
                  <c:v>32.932408441692502</c:v>
                </c:pt>
                <c:pt idx="48595">
                  <c:v>32.9325593501285</c:v>
                </c:pt>
                <c:pt idx="48596">
                  <c:v>32.932710258081499</c:v>
                </c:pt>
                <c:pt idx="48597">
                  <c:v>32.9328611655515</c:v>
                </c:pt>
                <c:pt idx="48598">
                  <c:v>32.933012072538403</c:v>
                </c:pt>
                <c:pt idx="48599">
                  <c:v>32.933162979042201</c:v>
                </c:pt>
                <c:pt idx="48600">
                  <c:v>32.933313885063001</c:v>
                </c:pt>
                <c:pt idx="48601">
                  <c:v>32.933464790600802</c:v>
                </c:pt>
                <c:pt idx="48602">
                  <c:v>32.933615695655597</c:v>
                </c:pt>
                <c:pt idx="48603">
                  <c:v>32.933766600227301</c:v>
                </c:pt>
                <c:pt idx="48604">
                  <c:v>32.933917504316</c:v>
                </c:pt>
                <c:pt idx="48605">
                  <c:v>32.9340684079217</c:v>
                </c:pt>
                <c:pt idx="48606">
                  <c:v>32.934219311044401</c:v>
                </c:pt>
                <c:pt idx="48607">
                  <c:v>32.934370213683998</c:v>
                </c:pt>
                <c:pt idx="48608">
                  <c:v>32.934521115840603</c:v>
                </c:pt>
                <c:pt idx="48609">
                  <c:v>32.934672017514202</c:v>
                </c:pt>
                <c:pt idx="48610">
                  <c:v>32.934822918704803</c:v>
                </c:pt>
                <c:pt idx="48611">
                  <c:v>32.934973819412399</c:v>
                </c:pt>
                <c:pt idx="48612">
                  <c:v>32.935124719636903</c:v>
                </c:pt>
                <c:pt idx="48613">
                  <c:v>32.935275619378402</c:v>
                </c:pt>
                <c:pt idx="48614">
                  <c:v>32.935426518636902</c:v>
                </c:pt>
                <c:pt idx="48615">
                  <c:v>32.935577417412397</c:v>
                </c:pt>
                <c:pt idx="48616">
                  <c:v>32.9357283157049</c:v>
                </c:pt>
                <c:pt idx="48617">
                  <c:v>32.935879213514397</c:v>
                </c:pt>
                <c:pt idx="48618">
                  <c:v>32.936030110840903</c:v>
                </c:pt>
                <c:pt idx="48619">
                  <c:v>32.936181007684397</c:v>
                </c:pt>
                <c:pt idx="48620">
                  <c:v>32.936331904044799</c:v>
                </c:pt>
                <c:pt idx="48621">
                  <c:v>32.936482799922302</c:v>
                </c:pt>
                <c:pt idx="48622">
                  <c:v>32.9366336953168</c:v>
                </c:pt>
                <c:pt idx="48623">
                  <c:v>32.936784590228299</c:v>
                </c:pt>
                <c:pt idx="48624">
                  <c:v>32.936935484656701</c:v>
                </c:pt>
                <c:pt idx="48625">
                  <c:v>32.937086378602203</c:v>
                </c:pt>
                <c:pt idx="48626">
                  <c:v>32.937237272064699</c:v>
                </c:pt>
                <c:pt idx="48627">
                  <c:v>32.937388165044197</c:v>
                </c:pt>
                <c:pt idx="48628">
                  <c:v>32.937539057540697</c:v>
                </c:pt>
                <c:pt idx="48629">
                  <c:v>32.937689949554198</c:v>
                </c:pt>
                <c:pt idx="48630">
                  <c:v>32.9378408410847</c:v>
                </c:pt>
                <c:pt idx="48631">
                  <c:v>32.937991732132303</c:v>
                </c:pt>
                <c:pt idx="48632">
                  <c:v>32.938142622696802</c:v>
                </c:pt>
                <c:pt idx="48633">
                  <c:v>32.938293512778401</c:v>
                </c:pt>
                <c:pt idx="48634">
                  <c:v>32.938444402377002</c:v>
                </c:pt>
                <c:pt idx="48635">
                  <c:v>32.938595291492597</c:v>
                </c:pt>
                <c:pt idx="48636">
                  <c:v>32.9387461801252</c:v>
                </c:pt>
                <c:pt idx="48637">
                  <c:v>32.938897068274898</c:v>
                </c:pt>
                <c:pt idx="48638">
                  <c:v>32.939047955941597</c:v>
                </c:pt>
                <c:pt idx="48639">
                  <c:v>32.939198843125297</c:v>
                </c:pt>
                <c:pt idx="48640">
                  <c:v>32.939349729825999</c:v>
                </c:pt>
                <c:pt idx="48641">
                  <c:v>32.939500616043802</c:v>
                </c:pt>
                <c:pt idx="48642">
                  <c:v>32.939651501778599</c:v>
                </c:pt>
                <c:pt idx="48643">
                  <c:v>32.939802387030397</c:v>
                </c:pt>
                <c:pt idx="48644">
                  <c:v>32.939953271799297</c:v>
                </c:pt>
                <c:pt idx="48645">
                  <c:v>32.940104156085198</c:v>
                </c:pt>
                <c:pt idx="48646">
                  <c:v>32.9402550398881</c:v>
                </c:pt>
                <c:pt idx="48647">
                  <c:v>32.940405923208097</c:v>
                </c:pt>
                <c:pt idx="48648">
                  <c:v>32.940556806045102</c:v>
                </c:pt>
                <c:pt idx="48649">
                  <c:v>32.9407076883992</c:v>
                </c:pt>
                <c:pt idx="48650">
                  <c:v>32.940858570270301</c:v>
                </c:pt>
                <c:pt idx="48651">
                  <c:v>32.941009451658402</c:v>
                </c:pt>
                <c:pt idx="48652">
                  <c:v>32.941160332563598</c:v>
                </c:pt>
                <c:pt idx="48653">
                  <c:v>32.941311212985802</c:v>
                </c:pt>
                <c:pt idx="48654">
                  <c:v>32.9414620929251</c:v>
                </c:pt>
                <c:pt idx="48655">
                  <c:v>32.941612972381499</c:v>
                </c:pt>
                <c:pt idx="48656">
                  <c:v>32.941763851354899</c:v>
                </c:pt>
                <c:pt idx="48657">
                  <c:v>32.941914729845301</c:v>
                </c:pt>
                <c:pt idx="48658">
                  <c:v>32.942065607852797</c:v>
                </c:pt>
                <c:pt idx="48659">
                  <c:v>32.942216485377401</c:v>
                </c:pt>
                <c:pt idx="48660">
                  <c:v>32.942367362418999</c:v>
                </c:pt>
                <c:pt idx="48661">
                  <c:v>32.942518238977698</c:v>
                </c:pt>
                <c:pt idx="48662">
                  <c:v>32.942669115053398</c:v>
                </c:pt>
                <c:pt idx="48663">
                  <c:v>32.9428199906462</c:v>
                </c:pt>
                <c:pt idx="48664">
                  <c:v>32.942970865756102</c:v>
                </c:pt>
                <c:pt idx="48665">
                  <c:v>32.943121740382999</c:v>
                </c:pt>
                <c:pt idx="48666">
                  <c:v>32.943272614526997</c:v>
                </c:pt>
                <c:pt idx="48667">
                  <c:v>32.943423488188103</c:v>
                </c:pt>
                <c:pt idx="48668">
                  <c:v>32.943574361366203</c:v>
                </c:pt>
                <c:pt idx="48669">
                  <c:v>32.943725234061397</c:v>
                </c:pt>
                <c:pt idx="48670">
                  <c:v>32.943876106273699</c:v>
                </c:pt>
                <c:pt idx="48671">
                  <c:v>32.944026978003102</c:v>
                </c:pt>
                <c:pt idx="48672">
                  <c:v>32.944177849249499</c:v>
                </c:pt>
                <c:pt idx="48673">
                  <c:v>32.944328720013097</c:v>
                </c:pt>
                <c:pt idx="48674">
                  <c:v>32.944479590293703</c:v>
                </c:pt>
                <c:pt idx="48675">
                  <c:v>32.944630460091297</c:v>
                </c:pt>
                <c:pt idx="48676">
                  <c:v>32.944781329406098</c:v>
                </c:pt>
                <c:pt idx="48677">
                  <c:v>32.944932198238</c:v>
                </c:pt>
                <c:pt idx="48678">
                  <c:v>32.945083066586903</c:v>
                </c:pt>
                <c:pt idx="48679">
                  <c:v>32.945233934452901</c:v>
                </c:pt>
                <c:pt idx="48680">
                  <c:v>32.945384801836099</c:v>
                </c:pt>
                <c:pt idx="48681">
                  <c:v>32.945535668736298</c:v>
                </c:pt>
                <c:pt idx="48682">
                  <c:v>32.945686535153598</c:v>
                </c:pt>
                <c:pt idx="48683">
                  <c:v>32.945837401087999</c:v>
                </c:pt>
                <c:pt idx="48684">
                  <c:v>32.945988266539402</c:v>
                </c:pt>
                <c:pt idx="48685">
                  <c:v>32.946139131507998</c:v>
                </c:pt>
                <c:pt idx="48686">
                  <c:v>32.946289995993702</c:v>
                </c:pt>
                <c:pt idx="48687">
                  <c:v>32.9464408599965</c:v>
                </c:pt>
                <c:pt idx="48688">
                  <c:v>32.946591723516399</c:v>
                </c:pt>
                <c:pt idx="48689">
                  <c:v>32.946742586553398</c:v>
                </c:pt>
                <c:pt idx="48690">
                  <c:v>32.946893449107499</c:v>
                </c:pt>
                <c:pt idx="48691">
                  <c:v>32.947044311178701</c:v>
                </c:pt>
                <c:pt idx="48692">
                  <c:v>32.947195172767003</c:v>
                </c:pt>
                <c:pt idx="48693">
                  <c:v>32.9473460338724</c:v>
                </c:pt>
                <c:pt idx="48694">
                  <c:v>32.947496894495004</c:v>
                </c:pt>
                <c:pt idx="48695">
                  <c:v>32.947647754634602</c:v>
                </c:pt>
                <c:pt idx="48696">
                  <c:v>32.947798614291401</c:v>
                </c:pt>
                <c:pt idx="48697">
                  <c:v>32.9479494734653</c:v>
                </c:pt>
                <c:pt idx="48698">
                  <c:v>32.948100332156201</c:v>
                </c:pt>
                <c:pt idx="48699">
                  <c:v>32.948251190364402</c:v>
                </c:pt>
                <c:pt idx="48700">
                  <c:v>32.948402048089598</c:v>
                </c:pt>
                <c:pt idx="48701">
                  <c:v>32.948552905331901</c:v>
                </c:pt>
                <c:pt idx="48702">
                  <c:v>32.948703762091398</c:v>
                </c:pt>
                <c:pt idx="48703">
                  <c:v>32.948854618368003</c:v>
                </c:pt>
                <c:pt idx="48704">
                  <c:v>32.949005474161801</c:v>
                </c:pt>
                <c:pt idx="48705">
                  <c:v>32.949156329472601</c:v>
                </c:pt>
                <c:pt idx="48706">
                  <c:v>32.949307184300601</c:v>
                </c:pt>
                <c:pt idx="48707">
                  <c:v>32.949458038645702</c:v>
                </c:pt>
                <c:pt idx="48708">
                  <c:v>32.949608892508003</c:v>
                </c:pt>
                <c:pt idx="48709">
                  <c:v>32.949759745887398</c:v>
                </c:pt>
                <c:pt idx="48710">
                  <c:v>32.949910598783902</c:v>
                </c:pt>
                <c:pt idx="48711">
                  <c:v>32.950061451197598</c:v>
                </c:pt>
                <c:pt idx="48712">
                  <c:v>32.950212303128403</c:v>
                </c:pt>
                <c:pt idx="48713">
                  <c:v>32.950363154576301</c:v>
                </c:pt>
                <c:pt idx="48714">
                  <c:v>32.9505140055414</c:v>
                </c:pt>
                <c:pt idx="48715">
                  <c:v>32.9506648560236</c:v>
                </c:pt>
                <c:pt idx="48716">
                  <c:v>32.950815706023</c:v>
                </c:pt>
                <c:pt idx="48717">
                  <c:v>32.950966555539502</c:v>
                </c:pt>
                <c:pt idx="48718">
                  <c:v>32.951117404573203</c:v>
                </c:pt>
                <c:pt idx="48719">
                  <c:v>32.951268253123999</c:v>
                </c:pt>
                <c:pt idx="48720">
                  <c:v>32.951419101192002</c:v>
                </c:pt>
                <c:pt idx="48721">
                  <c:v>32.951569948777099</c:v>
                </c:pt>
                <c:pt idx="48722">
                  <c:v>32.951720795879403</c:v>
                </c:pt>
                <c:pt idx="48723">
                  <c:v>32.951871642498801</c:v>
                </c:pt>
                <c:pt idx="48724">
                  <c:v>32.9520224886354</c:v>
                </c:pt>
                <c:pt idx="48725">
                  <c:v>32.952173334289199</c:v>
                </c:pt>
                <c:pt idx="48726">
                  <c:v>32.952324179460099</c:v>
                </c:pt>
                <c:pt idx="48727">
                  <c:v>32.9524750241481</c:v>
                </c:pt>
                <c:pt idx="48728">
                  <c:v>32.952625868353401</c:v>
                </c:pt>
                <c:pt idx="48729">
                  <c:v>32.952776712075803</c:v>
                </c:pt>
                <c:pt idx="48730">
                  <c:v>32.952927555315298</c:v>
                </c:pt>
                <c:pt idx="48731">
                  <c:v>32.953078398072101</c:v>
                </c:pt>
                <c:pt idx="48732">
                  <c:v>32.953229240345998</c:v>
                </c:pt>
                <c:pt idx="48733">
                  <c:v>32.953380082137102</c:v>
                </c:pt>
                <c:pt idx="48734">
                  <c:v>32.9535309234453</c:v>
                </c:pt>
                <c:pt idx="48735">
                  <c:v>32.953681764270698</c:v>
                </c:pt>
                <c:pt idx="48736">
                  <c:v>32.953832604613297</c:v>
                </c:pt>
                <c:pt idx="48737">
                  <c:v>32.953983444473103</c:v>
                </c:pt>
                <c:pt idx="48738">
                  <c:v>32.954134283850102</c:v>
                </c:pt>
                <c:pt idx="48739">
                  <c:v>32.954285122744203</c:v>
                </c:pt>
                <c:pt idx="48740">
                  <c:v>32.954435961155603</c:v>
                </c:pt>
                <c:pt idx="48741">
                  <c:v>32.954586799084097</c:v>
                </c:pt>
                <c:pt idx="48742">
                  <c:v>32.954737636529799</c:v>
                </c:pt>
                <c:pt idx="48743">
                  <c:v>32.954888473492602</c:v>
                </c:pt>
                <c:pt idx="48744">
                  <c:v>32.955039309972697</c:v>
                </c:pt>
                <c:pt idx="48745">
                  <c:v>32.955190145970001</c:v>
                </c:pt>
                <c:pt idx="48746">
                  <c:v>32.955340981484397</c:v>
                </c:pt>
                <c:pt idx="48747">
                  <c:v>32.955491816516002</c:v>
                </c:pt>
                <c:pt idx="48748">
                  <c:v>32.955642651064899</c:v>
                </c:pt>
                <c:pt idx="48749">
                  <c:v>32.955793485130897</c:v>
                </c:pt>
                <c:pt idx="48750">
                  <c:v>32.955944318714202</c:v>
                </c:pt>
                <c:pt idx="48751">
                  <c:v>32.956095151814601</c:v>
                </c:pt>
                <c:pt idx="48752">
                  <c:v>32.956245984432201</c:v>
                </c:pt>
                <c:pt idx="48753">
                  <c:v>32.956396816567</c:v>
                </c:pt>
                <c:pt idx="48754">
                  <c:v>32.9565476482191</c:v>
                </c:pt>
                <c:pt idx="48755">
                  <c:v>32.956698479388301</c:v>
                </c:pt>
                <c:pt idx="48756">
                  <c:v>32.956849310074801</c:v>
                </c:pt>
                <c:pt idx="48757">
                  <c:v>32.957000140278403</c:v>
                </c:pt>
                <c:pt idx="48758">
                  <c:v>32.957150969999297</c:v>
                </c:pt>
                <c:pt idx="48759">
                  <c:v>32.957301799237399</c:v>
                </c:pt>
                <c:pt idx="48760">
                  <c:v>32.957452627992701</c:v>
                </c:pt>
                <c:pt idx="48761">
                  <c:v>32.957603456265197</c:v>
                </c:pt>
                <c:pt idx="48762">
                  <c:v>32.9577542840549</c:v>
                </c:pt>
                <c:pt idx="48763">
                  <c:v>32.957905111361903</c:v>
                </c:pt>
                <c:pt idx="48764">
                  <c:v>32.958055938186</c:v>
                </c:pt>
                <c:pt idx="48765">
                  <c:v>32.958206764527397</c:v>
                </c:pt>
                <c:pt idx="48766">
                  <c:v>32.958357590386001</c:v>
                </c:pt>
                <c:pt idx="48767">
                  <c:v>32.958508415761898</c:v>
                </c:pt>
                <c:pt idx="48768">
                  <c:v>32.958659240654903</c:v>
                </c:pt>
                <c:pt idx="48769">
                  <c:v>32.958810065065201</c:v>
                </c:pt>
                <c:pt idx="48770">
                  <c:v>32.958960888992699</c:v>
                </c:pt>
                <c:pt idx="48771">
                  <c:v>32.959111712437497</c:v>
                </c:pt>
                <c:pt idx="48772">
                  <c:v>32.959262535399397</c:v>
                </c:pt>
                <c:pt idx="48773">
                  <c:v>32.959413357878603</c:v>
                </c:pt>
                <c:pt idx="48774">
                  <c:v>32.959564179875102</c:v>
                </c:pt>
                <c:pt idx="48775">
                  <c:v>32.959715001388702</c:v>
                </c:pt>
                <c:pt idx="48776">
                  <c:v>32.959865822419701</c:v>
                </c:pt>
                <c:pt idx="48777">
                  <c:v>32.960016642967801</c:v>
                </c:pt>
                <c:pt idx="48778">
                  <c:v>32.960167463033201</c:v>
                </c:pt>
                <c:pt idx="48779">
                  <c:v>32.960318282615901</c:v>
                </c:pt>
                <c:pt idx="48780">
                  <c:v>32.960469101715702</c:v>
                </c:pt>
                <c:pt idx="48781">
                  <c:v>32.960619920332903</c:v>
                </c:pt>
                <c:pt idx="48782">
                  <c:v>32.960770738467303</c:v>
                </c:pt>
                <c:pt idx="48783">
                  <c:v>32.960921556118898</c:v>
                </c:pt>
                <c:pt idx="48784">
                  <c:v>32.961072373287799</c:v>
                </c:pt>
                <c:pt idx="48785">
                  <c:v>32.9612231899739</c:v>
                </c:pt>
                <c:pt idx="48786">
                  <c:v>32.961374006177302</c:v>
                </c:pt>
                <c:pt idx="48787">
                  <c:v>32.961524821897903</c:v>
                </c:pt>
                <c:pt idx="48788">
                  <c:v>32.961675637135798</c:v>
                </c:pt>
                <c:pt idx="48789">
                  <c:v>32.9618264518909</c:v>
                </c:pt>
                <c:pt idx="48790">
                  <c:v>32.961977266163302</c:v>
                </c:pt>
                <c:pt idx="48791">
                  <c:v>32.962128079952997</c:v>
                </c:pt>
                <c:pt idx="48792">
                  <c:v>32.962278893259999</c:v>
                </c:pt>
                <c:pt idx="48793">
                  <c:v>32.962429706084201</c:v>
                </c:pt>
                <c:pt idx="48794">
                  <c:v>32.962580518425597</c:v>
                </c:pt>
                <c:pt idx="48795">
                  <c:v>32.962731330284399</c:v>
                </c:pt>
                <c:pt idx="48796">
                  <c:v>32.962882141660302</c:v>
                </c:pt>
                <c:pt idx="48797">
                  <c:v>32.963032952553597</c:v>
                </c:pt>
                <c:pt idx="48798">
                  <c:v>32.963183762964199</c:v>
                </c:pt>
                <c:pt idx="48799">
                  <c:v>32.963334572892002</c:v>
                </c:pt>
                <c:pt idx="48800">
                  <c:v>32.963485382337097</c:v>
                </c:pt>
                <c:pt idx="48801">
                  <c:v>32.9636361912994</c:v>
                </c:pt>
                <c:pt idx="48802">
                  <c:v>32.963786999779103</c:v>
                </c:pt>
                <c:pt idx="48803">
                  <c:v>32.963937807775999</c:v>
                </c:pt>
                <c:pt idx="48804">
                  <c:v>32.964088615290201</c:v>
                </c:pt>
                <c:pt idx="48805">
                  <c:v>32.964239422321697</c:v>
                </c:pt>
                <c:pt idx="48806">
                  <c:v>32.964390228870499</c:v>
                </c:pt>
                <c:pt idx="48807">
                  <c:v>32.964541034936502</c:v>
                </c:pt>
                <c:pt idx="48808">
                  <c:v>32.964691840519897</c:v>
                </c:pt>
                <c:pt idx="48809">
                  <c:v>32.9648426456205</c:v>
                </c:pt>
                <c:pt idx="48810">
                  <c:v>32.964993450238403</c:v>
                </c:pt>
                <c:pt idx="48811">
                  <c:v>32.965144254373698</c:v>
                </c:pt>
                <c:pt idx="48812">
                  <c:v>32.9652950580262</c:v>
                </c:pt>
                <c:pt idx="48813">
                  <c:v>32.965445861196002</c:v>
                </c:pt>
                <c:pt idx="48814">
                  <c:v>32.965596663883098</c:v>
                </c:pt>
                <c:pt idx="48815">
                  <c:v>32.9657474660875</c:v>
                </c:pt>
                <c:pt idx="48816">
                  <c:v>32.965898267809202</c:v>
                </c:pt>
                <c:pt idx="48817">
                  <c:v>32.966049069048204</c:v>
                </c:pt>
                <c:pt idx="48818">
                  <c:v>32.966199869804498</c:v>
                </c:pt>
                <c:pt idx="48819">
                  <c:v>32.9663506700781</c:v>
                </c:pt>
                <c:pt idx="48820">
                  <c:v>32.966501469869002</c:v>
                </c:pt>
                <c:pt idx="48821">
                  <c:v>32.966652269177203</c:v>
                </c:pt>
                <c:pt idx="48822">
                  <c:v>32.966803068002797</c:v>
                </c:pt>
                <c:pt idx="48823">
                  <c:v>32.966953866345598</c:v>
                </c:pt>
                <c:pt idx="48824">
                  <c:v>32.967104664205799</c:v>
                </c:pt>
                <c:pt idx="48825">
                  <c:v>32.9672554615832</c:v>
                </c:pt>
                <c:pt idx="48826">
                  <c:v>32.967406258478</c:v>
                </c:pt>
                <c:pt idx="48827">
                  <c:v>32.967557054890101</c:v>
                </c:pt>
                <c:pt idx="48828">
                  <c:v>32.967707850819501</c:v>
                </c:pt>
                <c:pt idx="48829">
                  <c:v>32.967858646266301</c:v>
                </c:pt>
                <c:pt idx="48830">
                  <c:v>32.968009441230301</c:v>
                </c:pt>
                <c:pt idx="48831">
                  <c:v>32.9681602357117</c:v>
                </c:pt>
                <c:pt idx="48832">
                  <c:v>32.968311029710399</c:v>
                </c:pt>
                <c:pt idx="48833">
                  <c:v>32.968461823226498</c:v>
                </c:pt>
                <c:pt idx="48834">
                  <c:v>32.968612616259797</c:v>
                </c:pt>
                <c:pt idx="48835">
                  <c:v>32.968763408810503</c:v>
                </c:pt>
                <c:pt idx="48836">
                  <c:v>32.968914200878501</c:v>
                </c:pt>
                <c:pt idx="48837">
                  <c:v>32.969064992463899</c:v>
                </c:pt>
                <c:pt idx="48838">
                  <c:v>32.969215783566597</c:v>
                </c:pt>
                <c:pt idx="48839">
                  <c:v>32.969366574186601</c:v>
                </c:pt>
                <c:pt idx="48840">
                  <c:v>32.969517364323998</c:v>
                </c:pt>
                <c:pt idx="48841">
                  <c:v>32.969668153978702</c:v>
                </c:pt>
                <c:pt idx="48842">
                  <c:v>32.969818943150699</c:v>
                </c:pt>
                <c:pt idx="48843">
                  <c:v>32.969969731840102</c:v>
                </c:pt>
                <c:pt idx="48844">
                  <c:v>32.970120520046798</c:v>
                </c:pt>
                <c:pt idx="48845">
                  <c:v>32.970271307770901</c:v>
                </c:pt>
                <c:pt idx="48846">
                  <c:v>32.970422095012303</c:v>
                </c:pt>
                <c:pt idx="48847">
                  <c:v>32.970572881770998</c:v>
                </c:pt>
                <c:pt idx="48848">
                  <c:v>32.9707236680471</c:v>
                </c:pt>
                <c:pt idx="48849">
                  <c:v>32.970874453840601</c:v>
                </c:pt>
                <c:pt idx="48850">
                  <c:v>32.971025239151402</c:v>
                </c:pt>
                <c:pt idx="48851">
                  <c:v>32.971176023979602</c:v>
                </c:pt>
                <c:pt idx="48852">
                  <c:v>32.971326808325102</c:v>
                </c:pt>
                <c:pt idx="48853">
                  <c:v>32.971477592188002</c:v>
                </c:pt>
                <c:pt idx="48854">
                  <c:v>32.971628375568201</c:v>
                </c:pt>
                <c:pt idx="48855">
                  <c:v>32.9717791584658</c:v>
                </c:pt>
                <c:pt idx="48856">
                  <c:v>32.971929940880798</c:v>
                </c:pt>
                <c:pt idx="48857">
                  <c:v>32.972080722813097</c:v>
                </c:pt>
                <c:pt idx="48858">
                  <c:v>32.972231504262801</c:v>
                </c:pt>
                <c:pt idx="48859">
                  <c:v>32.972382285229799</c:v>
                </c:pt>
                <c:pt idx="48860">
                  <c:v>32.972533065714202</c:v>
                </c:pt>
                <c:pt idx="48861">
                  <c:v>32.972683845715999</c:v>
                </c:pt>
                <c:pt idx="48862">
                  <c:v>32.972834625235201</c:v>
                </c:pt>
                <c:pt idx="48863">
                  <c:v>32.972985404271697</c:v>
                </c:pt>
                <c:pt idx="48864">
                  <c:v>32.973136182825598</c:v>
                </c:pt>
                <c:pt idx="48865">
                  <c:v>32.9732869608969</c:v>
                </c:pt>
                <c:pt idx="48866">
                  <c:v>32.9734377384856</c:v>
                </c:pt>
                <c:pt idx="48867">
                  <c:v>32.973588515591601</c:v>
                </c:pt>
                <c:pt idx="48868">
                  <c:v>32.973739292215001</c:v>
                </c:pt>
                <c:pt idx="48869">
                  <c:v>32.9738900683558</c:v>
                </c:pt>
                <c:pt idx="48870">
                  <c:v>32.974040844013999</c:v>
                </c:pt>
                <c:pt idx="48871">
                  <c:v>32.974191619189497</c:v>
                </c:pt>
                <c:pt idx="48872">
                  <c:v>32.974342393882502</c:v>
                </c:pt>
                <c:pt idx="48873">
                  <c:v>32.974493168092799</c:v>
                </c:pt>
                <c:pt idx="48874">
                  <c:v>32.974643941820602</c:v>
                </c:pt>
                <c:pt idx="48875">
                  <c:v>32.974794715065698</c:v>
                </c:pt>
                <c:pt idx="48876">
                  <c:v>32.974945487828201</c:v>
                </c:pt>
                <c:pt idx="48877">
                  <c:v>32.975096260108103</c:v>
                </c:pt>
                <c:pt idx="48878">
                  <c:v>32.975247031905397</c:v>
                </c:pt>
                <c:pt idx="48879">
                  <c:v>32.975397803220098</c:v>
                </c:pt>
                <c:pt idx="48880">
                  <c:v>32.975548574052198</c:v>
                </c:pt>
                <c:pt idx="48881">
                  <c:v>32.975699344401697</c:v>
                </c:pt>
                <c:pt idx="48882">
                  <c:v>32.975850114268603</c:v>
                </c:pt>
                <c:pt idx="48883">
                  <c:v>32.976000883652901</c:v>
                </c:pt>
                <c:pt idx="48884">
                  <c:v>32.976151652554599</c:v>
                </c:pt>
                <c:pt idx="48885">
                  <c:v>32.976302420973703</c:v>
                </c:pt>
                <c:pt idx="48886">
                  <c:v>32.976453188910199</c:v>
                </c:pt>
                <c:pt idx="48887">
                  <c:v>32.976603956364201</c:v>
                </c:pt>
                <c:pt idx="48888">
                  <c:v>32.976754723335503</c:v>
                </c:pt>
                <c:pt idx="48889">
                  <c:v>32.976905489824297</c:v>
                </c:pt>
                <c:pt idx="48890">
                  <c:v>32.977056255830398</c:v>
                </c:pt>
                <c:pt idx="48891">
                  <c:v>32.977207021353998</c:v>
                </c:pt>
                <c:pt idx="48892">
                  <c:v>32.977357786394997</c:v>
                </c:pt>
                <c:pt idx="48893">
                  <c:v>32.977508550953402</c:v>
                </c:pt>
                <c:pt idx="48894">
                  <c:v>32.9776593150293</c:v>
                </c:pt>
                <c:pt idx="48895">
                  <c:v>32.977810078622497</c:v>
                </c:pt>
                <c:pt idx="48896">
                  <c:v>32.9779608417332</c:v>
                </c:pt>
                <c:pt idx="48897">
                  <c:v>32.978111604361303</c:v>
                </c:pt>
                <c:pt idx="48898">
                  <c:v>32.978262366506897</c:v>
                </c:pt>
                <c:pt idx="48899">
                  <c:v>32.978413128169798</c:v>
                </c:pt>
                <c:pt idx="48900">
                  <c:v>32.978563889350198</c:v>
                </c:pt>
                <c:pt idx="48901">
                  <c:v>32.978714650047998</c:v>
                </c:pt>
                <c:pt idx="48902">
                  <c:v>32.978865410263303</c:v>
                </c:pt>
                <c:pt idx="48903">
                  <c:v>32.979016169996001</c:v>
                </c:pt>
                <c:pt idx="48904">
                  <c:v>32.979166929246098</c:v>
                </c:pt>
                <c:pt idx="48905">
                  <c:v>32.979317688013701</c:v>
                </c:pt>
                <c:pt idx="48906">
                  <c:v>32.979468446298696</c:v>
                </c:pt>
                <c:pt idx="48907">
                  <c:v>32.979619204101098</c:v>
                </c:pt>
                <c:pt idx="48908">
                  <c:v>32.979769961420999</c:v>
                </c:pt>
                <c:pt idx="48909">
                  <c:v>32.979920718258299</c:v>
                </c:pt>
                <c:pt idx="48910">
                  <c:v>32.980071474613098</c:v>
                </c:pt>
                <c:pt idx="48911">
                  <c:v>32.980222230485303</c:v>
                </c:pt>
                <c:pt idx="48912">
                  <c:v>32.980372985875</c:v>
                </c:pt>
                <c:pt idx="48913">
                  <c:v>32.980523740782097</c:v>
                </c:pt>
                <c:pt idx="48914">
                  <c:v>32.980674495206699</c:v>
                </c:pt>
                <c:pt idx="48915">
                  <c:v>32.980825249148701</c:v>
                </c:pt>
                <c:pt idx="48916">
                  <c:v>32.980976002608102</c:v>
                </c:pt>
                <c:pt idx="48917">
                  <c:v>32.981126755585102</c:v>
                </c:pt>
                <c:pt idx="48918">
                  <c:v>32.981277508079501</c:v>
                </c:pt>
                <c:pt idx="48919">
                  <c:v>32.981428260091299</c:v>
                </c:pt>
                <c:pt idx="48920">
                  <c:v>32.981579011620603</c:v>
                </c:pt>
                <c:pt idx="48921">
                  <c:v>32.981729762667399</c:v>
                </c:pt>
                <c:pt idx="48922">
                  <c:v>32.981880513231602</c:v>
                </c:pt>
                <c:pt idx="48923">
                  <c:v>32.982031263313303</c:v>
                </c:pt>
                <c:pt idx="48924">
                  <c:v>32.982182012912503</c:v>
                </c:pt>
                <c:pt idx="48925">
                  <c:v>32.982332762029102</c:v>
                </c:pt>
                <c:pt idx="48926">
                  <c:v>32.982483510663201</c:v>
                </c:pt>
                <c:pt idx="48927">
                  <c:v>32.982634258814798</c:v>
                </c:pt>
                <c:pt idx="48928">
                  <c:v>32.982785006483802</c:v>
                </c:pt>
                <c:pt idx="48929">
                  <c:v>32.982935753670297</c:v>
                </c:pt>
                <c:pt idx="48930">
                  <c:v>32.983086500374299</c:v>
                </c:pt>
                <c:pt idx="48931">
                  <c:v>32.983237246595799</c:v>
                </c:pt>
                <c:pt idx="48932">
                  <c:v>32.983387992334698</c:v>
                </c:pt>
                <c:pt idx="48933">
                  <c:v>32.983538737591203</c:v>
                </c:pt>
                <c:pt idx="48934">
                  <c:v>32.983689482365101</c:v>
                </c:pt>
                <c:pt idx="48935">
                  <c:v>32.983840226656497</c:v>
                </c:pt>
                <c:pt idx="48936">
                  <c:v>32.983990970465399</c:v>
                </c:pt>
                <c:pt idx="48937">
                  <c:v>32.984141713791701</c:v>
                </c:pt>
                <c:pt idx="48938">
                  <c:v>32.9842924566356</c:v>
                </c:pt>
                <c:pt idx="48939">
                  <c:v>32.9844431989969</c:v>
                </c:pt>
                <c:pt idx="48940">
                  <c:v>32.984593940875797</c:v>
                </c:pt>
                <c:pt idx="48941">
                  <c:v>32.984744682272101</c:v>
                </c:pt>
                <c:pt idx="48942">
                  <c:v>32.984895423185897</c:v>
                </c:pt>
                <c:pt idx="48943">
                  <c:v>32.985046163617199</c:v>
                </c:pt>
                <c:pt idx="48944">
                  <c:v>32.985196903566099</c:v>
                </c:pt>
                <c:pt idx="48945">
                  <c:v>32.985347643032398</c:v>
                </c:pt>
                <c:pt idx="48946">
                  <c:v>32.985498382016203</c:v>
                </c:pt>
                <c:pt idx="48947">
                  <c:v>32.9856491205175</c:v>
                </c:pt>
                <c:pt idx="48948">
                  <c:v>32.985799858536303</c:v>
                </c:pt>
                <c:pt idx="48949">
                  <c:v>32.985950596072698</c:v>
                </c:pt>
                <c:pt idx="48950">
                  <c:v>32.986101333126499</c:v>
                </c:pt>
                <c:pt idx="48951">
                  <c:v>32.986252069697798</c:v>
                </c:pt>
                <c:pt idx="48952">
                  <c:v>32.986402805786703</c:v>
                </c:pt>
                <c:pt idx="48953">
                  <c:v>32.986553541393</c:v>
                </c:pt>
                <c:pt idx="48954">
                  <c:v>32.986704276516903</c:v>
                </c:pt>
                <c:pt idx="48955">
                  <c:v>32.986855011158298</c:v>
                </c:pt>
                <c:pt idx="48956">
                  <c:v>32.987005745317198</c:v>
                </c:pt>
                <c:pt idx="48957">
                  <c:v>32.987156478993597</c:v>
                </c:pt>
                <c:pt idx="48958">
                  <c:v>32.987307212187602</c:v>
                </c:pt>
                <c:pt idx="48959">
                  <c:v>32.987457944898999</c:v>
                </c:pt>
                <c:pt idx="48960">
                  <c:v>32.987608677128001</c:v>
                </c:pt>
                <c:pt idx="48961">
                  <c:v>32.987759408874503</c:v>
                </c:pt>
                <c:pt idx="48962">
                  <c:v>32.987910140138602</c:v>
                </c:pt>
                <c:pt idx="48963">
                  <c:v>32.988060870920101</c:v>
                </c:pt>
                <c:pt idx="48964">
                  <c:v>32.988211601219199</c:v>
                </c:pt>
                <c:pt idx="48965">
                  <c:v>32.988362331035802</c:v>
                </c:pt>
                <c:pt idx="48966">
                  <c:v>32.988513060370003</c:v>
                </c:pt>
                <c:pt idx="48967">
                  <c:v>32.988663789221697</c:v>
                </c:pt>
                <c:pt idx="48968">
                  <c:v>32.988814517590903</c:v>
                </c:pt>
                <c:pt idx="48969">
                  <c:v>32.988965245477601</c:v>
                </c:pt>
                <c:pt idx="48970">
                  <c:v>32.989115972881898</c:v>
                </c:pt>
                <c:pt idx="48971">
                  <c:v>32.9892666998038</c:v>
                </c:pt>
                <c:pt idx="48972">
                  <c:v>32.989417426243101</c:v>
                </c:pt>
                <c:pt idx="48973">
                  <c:v>32.9895681522</c:v>
                </c:pt>
                <c:pt idx="48974">
                  <c:v>32.989718877674498</c:v>
                </c:pt>
                <c:pt idx="48975">
                  <c:v>32.989869602666502</c:v>
                </c:pt>
                <c:pt idx="48976">
                  <c:v>32.990020327175998</c:v>
                </c:pt>
                <c:pt idx="48977">
                  <c:v>32.990171051203099</c:v>
                </c:pt>
                <c:pt idx="48978">
                  <c:v>32.990321774747798</c:v>
                </c:pt>
                <c:pt idx="48979">
                  <c:v>32.990472497810003</c:v>
                </c:pt>
                <c:pt idx="48980">
                  <c:v>32.990623220389701</c:v>
                </c:pt>
                <c:pt idx="48981">
                  <c:v>32.990773942487003</c:v>
                </c:pt>
                <c:pt idx="48982">
                  <c:v>32.990924664101897</c:v>
                </c:pt>
                <c:pt idx="48983">
                  <c:v>32.991075385234303</c:v>
                </c:pt>
                <c:pt idx="48984">
                  <c:v>32.991226105884301</c:v>
                </c:pt>
                <c:pt idx="48985">
                  <c:v>32.991376826051798</c:v>
                </c:pt>
                <c:pt idx="48986">
                  <c:v>32.991527545736901</c:v>
                </c:pt>
                <c:pt idx="48987">
                  <c:v>32.991678264939601</c:v>
                </c:pt>
                <c:pt idx="48988">
                  <c:v>32.991828983659801</c:v>
                </c:pt>
                <c:pt idx="48989">
                  <c:v>32.991979701897598</c:v>
                </c:pt>
                <c:pt idx="48990">
                  <c:v>32.992130419653002</c:v>
                </c:pt>
                <c:pt idx="48991">
                  <c:v>32.992281136925897</c:v>
                </c:pt>
                <c:pt idx="48992">
                  <c:v>32.992431853716397</c:v>
                </c:pt>
                <c:pt idx="48993">
                  <c:v>32.992582570024503</c:v>
                </c:pt>
                <c:pt idx="48994">
                  <c:v>32.9927332858502</c:v>
                </c:pt>
                <c:pt idx="48995">
                  <c:v>32.992884001193403</c:v>
                </c:pt>
                <c:pt idx="48996">
                  <c:v>32.993034716054197</c:v>
                </c:pt>
                <c:pt idx="48997">
                  <c:v>32.993185430432597</c:v>
                </c:pt>
                <c:pt idx="48998">
                  <c:v>32.993336144328602</c:v>
                </c:pt>
                <c:pt idx="48999">
                  <c:v>32.993486857742099</c:v>
                </c:pt>
                <c:pt idx="49000">
                  <c:v>32.993637570673201</c:v>
                </c:pt>
                <c:pt idx="49001">
                  <c:v>32.993788283122001</c:v>
                </c:pt>
                <c:pt idx="49002">
                  <c:v>32.9939389950883</c:v>
                </c:pt>
                <c:pt idx="49003">
                  <c:v>32.994089706572197</c:v>
                </c:pt>
                <c:pt idx="49004">
                  <c:v>32.9942404175736</c:v>
                </c:pt>
                <c:pt idx="49005">
                  <c:v>32.994391128092701</c:v>
                </c:pt>
                <c:pt idx="49006">
                  <c:v>32.9945418381294</c:v>
                </c:pt>
                <c:pt idx="49007">
                  <c:v>32.994692547683698</c:v>
                </c:pt>
                <c:pt idx="49008">
                  <c:v>32.994843256755502</c:v>
                </c:pt>
                <c:pt idx="49009">
                  <c:v>32.994993965345003</c:v>
                </c:pt>
                <c:pt idx="49010">
                  <c:v>32.995144673452003</c:v>
                </c:pt>
                <c:pt idx="49011">
                  <c:v>32.995295381076701</c:v>
                </c:pt>
                <c:pt idx="49012">
                  <c:v>32.995446088218898</c:v>
                </c:pt>
                <c:pt idx="49013">
                  <c:v>32.9955967948788</c:v>
                </c:pt>
                <c:pt idx="49014">
                  <c:v>32.9957475010563</c:v>
                </c:pt>
                <c:pt idx="49015">
                  <c:v>32.995898206751399</c:v>
                </c:pt>
                <c:pt idx="49016">
                  <c:v>32.996048911964003</c:v>
                </c:pt>
                <c:pt idx="49017">
                  <c:v>32.996199616694298</c:v>
                </c:pt>
                <c:pt idx="49018">
                  <c:v>32.996350320942199</c:v>
                </c:pt>
                <c:pt idx="49019">
                  <c:v>32.996501024707797</c:v>
                </c:pt>
                <c:pt idx="49020">
                  <c:v>32.996651727990901</c:v>
                </c:pt>
                <c:pt idx="49021">
                  <c:v>32.996802430791597</c:v>
                </c:pt>
                <c:pt idx="49022">
                  <c:v>32.996953133109997</c:v>
                </c:pt>
                <c:pt idx="49023">
                  <c:v>32.997103834946003</c:v>
                </c:pt>
                <c:pt idx="49024">
                  <c:v>32.9972545362996</c:v>
                </c:pt>
                <c:pt idx="49025">
                  <c:v>32.997405237170803</c:v>
                </c:pt>
                <c:pt idx="49026">
                  <c:v>32.997555937559703</c:v>
                </c:pt>
                <c:pt idx="49027">
                  <c:v>32.997706637466202</c:v>
                </c:pt>
                <c:pt idx="49028">
                  <c:v>32.997857336890299</c:v>
                </c:pt>
                <c:pt idx="49029">
                  <c:v>32.998008035832001</c:v>
                </c:pt>
                <c:pt idx="49030">
                  <c:v>32.998158734291401</c:v>
                </c:pt>
                <c:pt idx="49031">
                  <c:v>32.9983094322684</c:v>
                </c:pt>
                <c:pt idx="49032">
                  <c:v>32.998460129762996</c:v>
                </c:pt>
                <c:pt idx="49033">
                  <c:v>32.998610826775298</c:v>
                </c:pt>
                <c:pt idx="49034">
                  <c:v>32.998761523305198</c:v>
                </c:pt>
                <c:pt idx="49035">
                  <c:v>32.998912219352697</c:v>
                </c:pt>
                <c:pt idx="49036">
                  <c:v>32.9990629149179</c:v>
                </c:pt>
                <c:pt idx="49037">
                  <c:v>32.999213610000702</c:v>
                </c:pt>
                <c:pt idx="49038">
                  <c:v>32.999364304601201</c:v>
                </c:pt>
                <c:pt idx="49039">
                  <c:v>32.999514998719299</c:v>
                </c:pt>
                <c:pt idx="49040">
                  <c:v>32.999665692355002</c:v>
                </c:pt>
                <c:pt idx="49041">
                  <c:v>32.999816385508403</c:v>
                </c:pt>
                <c:pt idx="49042">
                  <c:v>32.999967078179502</c:v>
                </c:pt>
                <c:pt idx="49043">
                  <c:v>33.000117770368199</c:v>
                </c:pt>
                <c:pt idx="49044">
                  <c:v>33.000268462074501</c:v>
                </c:pt>
                <c:pt idx="49045">
                  <c:v>33.000419153298502</c:v>
                </c:pt>
                <c:pt idx="49046">
                  <c:v>33.0005698440402</c:v>
                </c:pt>
                <c:pt idx="49047">
                  <c:v>33.000720534299496</c:v>
                </c:pt>
                <c:pt idx="49048">
                  <c:v>33.000871224076498</c:v>
                </c:pt>
                <c:pt idx="49049">
                  <c:v>33.001021913371098</c:v>
                </c:pt>
                <c:pt idx="49050">
                  <c:v>33.001172602183402</c:v>
                </c:pt>
                <c:pt idx="49051">
                  <c:v>33.001323290513398</c:v>
                </c:pt>
                <c:pt idx="49052">
                  <c:v>33.001473978360998</c:v>
                </c:pt>
                <c:pt idx="49053">
                  <c:v>33.001624665726297</c:v>
                </c:pt>
                <c:pt idx="49054">
                  <c:v>33.001775352609201</c:v>
                </c:pt>
                <c:pt idx="49055">
                  <c:v>33.001926039009803</c:v>
                </c:pt>
                <c:pt idx="49056">
                  <c:v>33.002076724928102</c:v>
                </c:pt>
                <c:pt idx="49057">
                  <c:v>33.0022274103641</c:v>
                </c:pt>
                <c:pt idx="49058">
                  <c:v>33.002378095317702</c:v>
                </c:pt>
                <c:pt idx="49059">
                  <c:v>33.002528779789003</c:v>
                </c:pt>
                <c:pt idx="49060">
                  <c:v>33.002679463778001</c:v>
                </c:pt>
                <c:pt idx="49061">
                  <c:v>33.002830147284698</c:v>
                </c:pt>
                <c:pt idx="49062">
                  <c:v>33.002980830308999</c:v>
                </c:pt>
                <c:pt idx="49063">
                  <c:v>33.003131512851098</c:v>
                </c:pt>
                <c:pt idx="49064">
                  <c:v>33.003282194910803</c:v>
                </c:pt>
                <c:pt idx="49065">
                  <c:v>33.003432876488198</c:v>
                </c:pt>
                <c:pt idx="49066">
                  <c:v>33.003583557583298</c:v>
                </c:pt>
                <c:pt idx="49067">
                  <c:v>33.003734238196003</c:v>
                </c:pt>
                <c:pt idx="49068">
                  <c:v>33.003884918326499</c:v>
                </c:pt>
                <c:pt idx="49069">
                  <c:v>33.0040355979746</c:v>
                </c:pt>
                <c:pt idx="49070">
                  <c:v>33.004186277140498</c:v>
                </c:pt>
                <c:pt idx="49071">
                  <c:v>33.004336955824002</c:v>
                </c:pt>
                <c:pt idx="49072">
                  <c:v>33.004487634025203</c:v>
                </c:pt>
                <c:pt idx="49073">
                  <c:v>33.004638311744102</c:v>
                </c:pt>
                <c:pt idx="49074">
                  <c:v>33.004788988980799</c:v>
                </c:pt>
                <c:pt idx="49075">
                  <c:v>33.004939665735101</c:v>
                </c:pt>
                <c:pt idx="49076">
                  <c:v>33.005090342007101</c:v>
                </c:pt>
                <c:pt idx="49077">
                  <c:v>33.005241017796799</c:v>
                </c:pt>
                <c:pt idx="49078">
                  <c:v>33.005391693104201</c:v>
                </c:pt>
                <c:pt idx="49079">
                  <c:v>33.005542367929401</c:v>
                </c:pt>
                <c:pt idx="49080">
                  <c:v>33.005693042272199</c:v>
                </c:pt>
                <c:pt idx="49081">
                  <c:v>33.005843716132802</c:v>
                </c:pt>
                <c:pt idx="49082">
                  <c:v>33.005994389511002</c:v>
                </c:pt>
                <c:pt idx="49083">
                  <c:v>33.006145062407001</c:v>
                </c:pt>
                <c:pt idx="49084">
                  <c:v>33.006295734820696</c:v>
                </c:pt>
                <c:pt idx="49085">
                  <c:v>33.006446406752097</c:v>
                </c:pt>
                <c:pt idx="49086">
                  <c:v>33.006597078201203</c:v>
                </c:pt>
                <c:pt idx="49087">
                  <c:v>33.006747749167999</c:v>
                </c:pt>
                <c:pt idx="49088">
                  <c:v>33.0068984196526</c:v>
                </c:pt>
                <c:pt idx="49089">
                  <c:v>33.007049089654899</c:v>
                </c:pt>
                <c:pt idx="49090">
                  <c:v>33.007199759174902</c:v>
                </c:pt>
                <c:pt idx="49091">
                  <c:v>33.007350428212597</c:v>
                </c:pt>
                <c:pt idx="49092">
                  <c:v>33.007501096768003</c:v>
                </c:pt>
                <c:pt idx="49093">
                  <c:v>33.007651764841199</c:v>
                </c:pt>
                <c:pt idx="49094">
                  <c:v>33.007802432432101</c:v>
                </c:pt>
                <c:pt idx="49095">
                  <c:v>33.007953099540799</c:v>
                </c:pt>
                <c:pt idx="49096">
                  <c:v>33.008103766167103</c:v>
                </c:pt>
                <c:pt idx="49097">
                  <c:v>33.008254432311197</c:v>
                </c:pt>
                <c:pt idx="49098">
                  <c:v>33.008405097973103</c:v>
                </c:pt>
                <c:pt idx="49099">
                  <c:v>33.0085557631526</c:v>
                </c:pt>
                <c:pt idx="49100">
                  <c:v>33.008706427849901</c:v>
                </c:pt>
                <c:pt idx="49101">
                  <c:v>33.008857092065</c:v>
                </c:pt>
                <c:pt idx="49102">
                  <c:v>33.009007755797803</c:v>
                </c:pt>
                <c:pt idx="49103">
                  <c:v>33.009158419048298</c:v>
                </c:pt>
                <c:pt idx="49104">
                  <c:v>33.009309081816603</c:v>
                </c:pt>
                <c:pt idx="49105">
                  <c:v>33.0094597441026</c:v>
                </c:pt>
                <c:pt idx="49106">
                  <c:v>33.0096104059064</c:v>
                </c:pt>
                <c:pt idx="49107">
                  <c:v>33.009761067227899</c:v>
                </c:pt>
                <c:pt idx="49108">
                  <c:v>33.009911728067202</c:v>
                </c:pt>
                <c:pt idx="49109">
                  <c:v>33.010062388424203</c:v>
                </c:pt>
                <c:pt idx="49110">
                  <c:v>33.010213048299001</c:v>
                </c:pt>
                <c:pt idx="49111">
                  <c:v>33.010363707691504</c:v>
                </c:pt>
                <c:pt idx="49112">
                  <c:v>33.010514366601797</c:v>
                </c:pt>
                <c:pt idx="49113">
                  <c:v>33.010665025029802</c:v>
                </c:pt>
                <c:pt idx="49114">
                  <c:v>33.010815682975696</c:v>
                </c:pt>
                <c:pt idx="49115">
                  <c:v>33.010966340439197</c:v>
                </c:pt>
                <c:pt idx="49116">
                  <c:v>33.011116997420501</c:v>
                </c:pt>
                <c:pt idx="49117">
                  <c:v>33.011267653919603</c:v>
                </c:pt>
                <c:pt idx="49118">
                  <c:v>33.011418309936502</c:v>
                </c:pt>
                <c:pt idx="49119">
                  <c:v>33.011568965471099</c:v>
                </c:pt>
                <c:pt idx="49120">
                  <c:v>33.0117196205235</c:v>
                </c:pt>
                <c:pt idx="49121">
                  <c:v>33.011870275093699</c:v>
                </c:pt>
                <c:pt idx="49122">
                  <c:v>33.012020929181602</c:v>
                </c:pt>
                <c:pt idx="49123">
                  <c:v>33.012171582787303</c:v>
                </c:pt>
                <c:pt idx="49124">
                  <c:v>33.012322235910801</c:v>
                </c:pt>
                <c:pt idx="49125">
                  <c:v>33.012472888552097</c:v>
                </c:pt>
                <c:pt idx="49126">
                  <c:v>33.012623540711097</c:v>
                </c:pt>
                <c:pt idx="49127">
                  <c:v>33.012774192388001</c:v>
                </c:pt>
                <c:pt idx="49128">
                  <c:v>33.012924843582603</c:v>
                </c:pt>
                <c:pt idx="49129">
                  <c:v>33.013075494295002</c:v>
                </c:pt>
                <c:pt idx="49130">
                  <c:v>33.013226144525099</c:v>
                </c:pt>
                <c:pt idx="49131">
                  <c:v>33.0133767942731</c:v>
                </c:pt>
                <c:pt idx="49132">
                  <c:v>33.013527443538798</c:v>
                </c:pt>
                <c:pt idx="49133">
                  <c:v>33.013678092322401</c:v>
                </c:pt>
                <c:pt idx="49134">
                  <c:v>33.013828740623701</c:v>
                </c:pt>
                <c:pt idx="49135">
                  <c:v>33.013979388442799</c:v>
                </c:pt>
                <c:pt idx="49136">
                  <c:v>33.014130035779701</c:v>
                </c:pt>
                <c:pt idx="49137">
                  <c:v>33.0142806826344</c:v>
                </c:pt>
                <c:pt idx="49138">
                  <c:v>33.014431329006896</c:v>
                </c:pt>
                <c:pt idx="49139">
                  <c:v>33.014581974897197</c:v>
                </c:pt>
                <c:pt idx="49140">
                  <c:v>33.014732620305303</c:v>
                </c:pt>
                <c:pt idx="49141">
                  <c:v>33.014883265231298</c:v>
                </c:pt>
                <c:pt idx="49142">
                  <c:v>33.015033909674997</c:v>
                </c:pt>
                <c:pt idx="49143">
                  <c:v>33.015184553636502</c:v>
                </c:pt>
                <c:pt idx="49144">
                  <c:v>33.015335197115803</c:v>
                </c:pt>
                <c:pt idx="49145">
                  <c:v>33.015485840112902</c:v>
                </c:pt>
                <c:pt idx="49146">
                  <c:v>33.015636482627798</c:v>
                </c:pt>
                <c:pt idx="49147">
                  <c:v>33.015787124660598</c:v>
                </c:pt>
                <c:pt idx="49148">
                  <c:v>33.015937766211103</c:v>
                </c:pt>
                <c:pt idx="49149">
                  <c:v>33.016088407279497</c:v>
                </c:pt>
                <c:pt idx="49150">
                  <c:v>33.016239047865703</c:v>
                </c:pt>
                <c:pt idx="49151">
                  <c:v>33.016389687969699</c:v>
                </c:pt>
                <c:pt idx="49152">
                  <c:v>33.0165403275915</c:v>
                </c:pt>
                <c:pt idx="49153">
                  <c:v>33.016690966731197</c:v>
                </c:pt>
                <c:pt idx="49154">
                  <c:v>33.016841605388599</c:v>
                </c:pt>
                <c:pt idx="49155">
                  <c:v>33.016992243563898</c:v>
                </c:pt>
                <c:pt idx="49156">
                  <c:v>33.017142881257001</c:v>
                </c:pt>
                <c:pt idx="49157">
                  <c:v>33.017293518468001</c:v>
                </c:pt>
                <c:pt idx="49158">
                  <c:v>33.017444155196699</c:v>
                </c:pt>
                <c:pt idx="49159">
                  <c:v>33.017594791443301</c:v>
                </c:pt>
                <c:pt idx="49160">
                  <c:v>33.0177454272077</c:v>
                </c:pt>
                <c:pt idx="49161">
                  <c:v>33.017896062490003</c:v>
                </c:pt>
                <c:pt idx="49162">
                  <c:v>33.018046697290103</c:v>
                </c:pt>
                <c:pt idx="49163">
                  <c:v>33.018197331608</c:v>
                </c:pt>
                <c:pt idx="49164">
                  <c:v>33.018347965443802</c:v>
                </c:pt>
                <c:pt idx="49165">
                  <c:v>33.0184985987974</c:v>
                </c:pt>
                <c:pt idx="49166">
                  <c:v>33.018649231668803</c:v>
                </c:pt>
                <c:pt idx="49167">
                  <c:v>33.018799864058103</c:v>
                </c:pt>
                <c:pt idx="49168">
                  <c:v>33.0189504959652</c:v>
                </c:pt>
                <c:pt idx="49169">
                  <c:v>33.019101127390201</c:v>
                </c:pt>
                <c:pt idx="49170">
                  <c:v>33.019251758332999</c:v>
                </c:pt>
                <c:pt idx="49171">
                  <c:v>33.019402388793701</c:v>
                </c:pt>
                <c:pt idx="49172">
                  <c:v>33.0195530187722</c:v>
                </c:pt>
                <c:pt idx="49173">
                  <c:v>33.019703648268496</c:v>
                </c:pt>
                <c:pt idx="49174">
                  <c:v>33.019854277282697</c:v>
                </c:pt>
                <c:pt idx="49175">
                  <c:v>33.020004905814801</c:v>
                </c:pt>
                <c:pt idx="49176">
                  <c:v>33.020155533864703</c:v>
                </c:pt>
                <c:pt idx="49177">
                  <c:v>33.020306161432501</c:v>
                </c:pt>
                <c:pt idx="49178">
                  <c:v>33.020456788518203</c:v>
                </c:pt>
                <c:pt idx="49179">
                  <c:v>33.020607415121702</c:v>
                </c:pt>
                <c:pt idx="49180">
                  <c:v>33.020758041242999</c:v>
                </c:pt>
                <c:pt idx="49181">
                  <c:v>33.020908666882299</c:v>
                </c:pt>
                <c:pt idx="49182">
                  <c:v>33.021059292039297</c:v>
                </c:pt>
                <c:pt idx="49183">
                  <c:v>33.021209916714298</c:v>
                </c:pt>
                <c:pt idx="49184">
                  <c:v>33.021360540907096</c:v>
                </c:pt>
                <c:pt idx="49185">
                  <c:v>33.021511164617799</c:v>
                </c:pt>
                <c:pt idx="49186">
                  <c:v>33.021661787846398</c:v>
                </c:pt>
                <c:pt idx="49187">
                  <c:v>33.021812410592801</c:v>
                </c:pt>
                <c:pt idx="49188">
                  <c:v>33.021963032857101</c:v>
                </c:pt>
                <c:pt idx="49189">
                  <c:v>33.022113654639298</c:v>
                </c:pt>
                <c:pt idx="49190">
                  <c:v>33.022264275939399</c:v>
                </c:pt>
                <c:pt idx="49191">
                  <c:v>33.022414896757297</c:v>
                </c:pt>
                <c:pt idx="49192">
                  <c:v>33.022565517093099</c:v>
                </c:pt>
                <c:pt idx="49193">
                  <c:v>33.022716136946798</c:v>
                </c:pt>
                <c:pt idx="49194">
                  <c:v>33.0228667563184</c:v>
                </c:pt>
                <c:pt idx="49195">
                  <c:v>33.0230173752079</c:v>
                </c:pt>
                <c:pt idx="49196">
                  <c:v>33.023167993615203</c:v>
                </c:pt>
                <c:pt idx="49197">
                  <c:v>33.023318611540503</c:v>
                </c:pt>
                <c:pt idx="49198">
                  <c:v>33.0234692289836</c:v>
                </c:pt>
                <c:pt idx="49199">
                  <c:v>33.023619845944602</c:v>
                </c:pt>
                <c:pt idx="49200">
                  <c:v>33.023770462423599</c:v>
                </c:pt>
                <c:pt idx="49201">
                  <c:v>33.0239210784204</c:v>
                </c:pt>
                <c:pt idx="49202">
                  <c:v>33.024071693935099</c:v>
                </c:pt>
                <c:pt idx="49203">
                  <c:v>33.024222308967701</c:v>
                </c:pt>
                <c:pt idx="49204">
                  <c:v>33.0243729235182</c:v>
                </c:pt>
                <c:pt idx="49205">
                  <c:v>33.024523537586603</c:v>
                </c:pt>
                <c:pt idx="49206">
                  <c:v>33.024674151172903</c:v>
                </c:pt>
                <c:pt idx="49207">
                  <c:v>33.024824764277099</c:v>
                </c:pt>
                <c:pt idx="49208">
                  <c:v>33.024975376899199</c:v>
                </c:pt>
                <c:pt idx="49209">
                  <c:v>33.025125989039203</c:v>
                </c:pt>
                <c:pt idx="49210">
                  <c:v>33.025276600697197</c:v>
                </c:pt>
                <c:pt idx="49211">
                  <c:v>33.025427211873001</c:v>
                </c:pt>
                <c:pt idx="49212">
                  <c:v>33.025577822566703</c:v>
                </c:pt>
                <c:pt idx="49213">
                  <c:v>33.025728432778401</c:v>
                </c:pt>
                <c:pt idx="49214">
                  <c:v>33.025879042508002</c:v>
                </c:pt>
                <c:pt idx="49215">
                  <c:v>33.026029651755501</c:v>
                </c:pt>
                <c:pt idx="49216">
                  <c:v>33.026180260520903</c:v>
                </c:pt>
                <c:pt idx="49217">
                  <c:v>33.026330868804202</c:v>
                </c:pt>
                <c:pt idx="49218">
                  <c:v>33.026481476605397</c:v>
                </c:pt>
                <c:pt idx="49219">
                  <c:v>33.026632083924603</c:v>
                </c:pt>
                <c:pt idx="49220">
                  <c:v>33.026782690761699</c:v>
                </c:pt>
                <c:pt idx="49221">
                  <c:v>33.026933297116699</c:v>
                </c:pt>
                <c:pt idx="49222">
                  <c:v>33.027083902989702</c:v>
                </c:pt>
                <c:pt idx="49223">
                  <c:v>33.027234508380502</c:v>
                </c:pt>
                <c:pt idx="49224">
                  <c:v>33.027385113289299</c:v>
                </c:pt>
                <c:pt idx="49225">
                  <c:v>33.027535717716098</c:v>
                </c:pt>
                <c:pt idx="49226">
                  <c:v>33.027686321660703</c:v>
                </c:pt>
                <c:pt idx="49227">
                  <c:v>33.027836925123303</c:v>
                </c:pt>
                <c:pt idx="49228">
                  <c:v>33.0279875281038</c:v>
                </c:pt>
                <c:pt idx="49229">
                  <c:v>33.028138130602301</c:v>
                </c:pt>
                <c:pt idx="49230">
                  <c:v>33.028288732618698</c:v>
                </c:pt>
                <c:pt idx="49231">
                  <c:v>33.028439334153099</c:v>
                </c:pt>
                <c:pt idx="49232">
                  <c:v>33.028589935205403</c:v>
                </c:pt>
                <c:pt idx="49233">
                  <c:v>33.028740535775597</c:v>
                </c:pt>
                <c:pt idx="49234">
                  <c:v>33.028891135863802</c:v>
                </c:pt>
                <c:pt idx="49235">
                  <c:v>33.029041735469903</c:v>
                </c:pt>
                <c:pt idx="49236">
                  <c:v>33.029192334594001</c:v>
                </c:pt>
                <c:pt idx="49237">
                  <c:v>33.029342933236002</c:v>
                </c:pt>
                <c:pt idx="49238">
                  <c:v>33.029493531396</c:v>
                </c:pt>
                <c:pt idx="49239">
                  <c:v>33.029644129073901</c:v>
                </c:pt>
                <c:pt idx="49240">
                  <c:v>33.029794726269799</c:v>
                </c:pt>
                <c:pt idx="49241">
                  <c:v>33.0299453229836</c:v>
                </c:pt>
                <c:pt idx="49242">
                  <c:v>33.030095919215398</c:v>
                </c:pt>
                <c:pt idx="49243">
                  <c:v>33.0302465149651</c:v>
                </c:pt>
                <c:pt idx="49244">
                  <c:v>33.030397110232798</c:v>
                </c:pt>
                <c:pt idx="49245">
                  <c:v>33.030547705018499</c:v>
                </c:pt>
                <c:pt idx="49246">
                  <c:v>33.030698299322196</c:v>
                </c:pt>
                <c:pt idx="49247">
                  <c:v>33.030848893143798</c:v>
                </c:pt>
                <c:pt idx="49248">
                  <c:v>33.030999486483303</c:v>
                </c:pt>
                <c:pt idx="49249">
                  <c:v>33.031150079340897</c:v>
                </c:pt>
                <c:pt idx="49250">
                  <c:v>33.031300671716401</c:v>
                </c:pt>
                <c:pt idx="49251">
                  <c:v>33.031451263609803</c:v>
                </c:pt>
                <c:pt idx="49252">
                  <c:v>33.0316018550213</c:v>
                </c:pt>
                <c:pt idx="49253">
                  <c:v>33.031752445950701</c:v>
                </c:pt>
                <c:pt idx="49254">
                  <c:v>33.031903036398099</c:v>
                </c:pt>
                <c:pt idx="49255">
                  <c:v>33.032053626363499</c:v>
                </c:pt>
                <c:pt idx="49256">
                  <c:v>33.032204215846797</c:v>
                </c:pt>
                <c:pt idx="49257">
                  <c:v>33.032354804848197</c:v>
                </c:pt>
                <c:pt idx="49258">
                  <c:v>33.032505393367501</c:v>
                </c:pt>
                <c:pt idx="49259">
                  <c:v>33.032655981404801</c:v>
                </c:pt>
                <c:pt idx="49260">
                  <c:v>33.032806568960098</c:v>
                </c:pt>
                <c:pt idx="49261">
                  <c:v>33.032957156033397</c:v>
                </c:pt>
                <c:pt idx="49262">
                  <c:v>33.033107742624601</c:v>
                </c:pt>
                <c:pt idx="49263">
                  <c:v>33.033258328733901</c:v>
                </c:pt>
                <c:pt idx="49264">
                  <c:v>33.033408914361097</c:v>
                </c:pt>
                <c:pt idx="49265">
                  <c:v>33.033559499506403</c:v>
                </c:pt>
                <c:pt idx="49266">
                  <c:v>33.033710084169599</c:v>
                </c:pt>
                <c:pt idx="49267">
                  <c:v>33.033860668350798</c:v>
                </c:pt>
                <c:pt idx="49268">
                  <c:v>33.03401125205</c:v>
                </c:pt>
                <c:pt idx="49269">
                  <c:v>33.034161835267199</c:v>
                </c:pt>
                <c:pt idx="49270">
                  <c:v>33.0343124180025</c:v>
                </c:pt>
                <c:pt idx="49271">
                  <c:v>33.034463000255698</c:v>
                </c:pt>
                <c:pt idx="49272">
                  <c:v>33.0346135820269</c:v>
                </c:pt>
                <c:pt idx="49273">
                  <c:v>33.034764163316197</c:v>
                </c:pt>
                <c:pt idx="49274">
                  <c:v>33.034914744123398</c:v>
                </c:pt>
                <c:pt idx="49275">
                  <c:v>33.035065324448603</c:v>
                </c:pt>
                <c:pt idx="49276">
                  <c:v>33.035215904291903</c:v>
                </c:pt>
                <c:pt idx="49277">
                  <c:v>33.035366483653199</c:v>
                </c:pt>
                <c:pt idx="49278">
                  <c:v>33.035517062532399</c:v>
                </c:pt>
                <c:pt idx="49279">
                  <c:v>33.035667640929702</c:v>
                </c:pt>
                <c:pt idx="49280">
                  <c:v>33.035818218845002</c:v>
                </c:pt>
                <c:pt idx="49281">
                  <c:v>33.035968796278397</c:v>
                </c:pt>
                <c:pt idx="49282">
                  <c:v>33.036119373229702</c:v>
                </c:pt>
                <c:pt idx="49283">
                  <c:v>33.036269949699097</c:v>
                </c:pt>
                <c:pt idx="49284">
                  <c:v>33.036420525686502</c:v>
                </c:pt>
                <c:pt idx="49285">
                  <c:v>33.036571101191903</c:v>
                </c:pt>
                <c:pt idx="49286">
                  <c:v>33.036721676215301</c:v>
                </c:pt>
                <c:pt idx="49287">
                  <c:v>33.036872250756801</c:v>
                </c:pt>
                <c:pt idx="49288">
                  <c:v>33.037022824816297</c:v>
                </c:pt>
                <c:pt idx="49289">
                  <c:v>33.037173398393797</c:v>
                </c:pt>
                <c:pt idx="49290">
                  <c:v>33.0373239714893</c:v>
                </c:pt>
                <c:pt idx="49291">
                  <c:v>33.037474544102899</c:v>
                </c:pt>
                <c:pt idx="49292">
                  <c:v>33.037625116234501</c:v>
                </c:pt>
                <c:pt idx="49293">
                  <c:v>33.037775687884199</c:v>
                </c:pt>
                <c:pt idx="49294">
                  <c:v>33.037926259051901</c:v>
                </c:pt>
                <c:pt idx="49295">
                  <c:v>33.038076829737598</c:v>
                </c:pt>
                <c:pt idx="49296">
                  <c:v>33.038227399941398</c:v>
                </c:pt>
                <c:pt idx="49297">
                  <c:v>33.038377969663202</c:v>
                </c:pt>
                <c:pt idx="49298">
                  <c:v>33.038528538903101</c:v>
                </c:pt>
                <c:pt idx="49299">
                  <c:v>33.038679107660997</c:v>
                </c:pt>
                <c:pt idx="49300">
                  <c:v>33.038829675936903</c:v>
                </c:pt>
                <c:pt idx="49301">
                  <c:v>33.038980243730897</c:v>
                </c:pt>
                <c:pt idx="49302">
                  <c:v>33.039130811043002</c:v>
                </c:pt>
                <c:pt idx="49303">
                  <c:v>33.039281377873102</c:v>
                </c:pt>
                <c:pt idx="49304">
                  <c:v>33.039431944221199</c:v>
                </c:pt>
                <c:pt idx="49305">
                  <c:v>33.039582510087399</c:v>
                </c:pt>
                <c:pt idx="49306">
                  <c:v>33.039733075471702</c:v>
                </c:pt>
                <c:pt idx="49307">
                  <c:v>33.039883640374001</c:v>
                </c:pt>
                <c:pt idx="49308">
                  <c:v>33.040034204794402</c:v>
                </c:pt>
                <c:pt idx="49309">
                  <c:v>33.0401847687328</c:v>
                </c:pt>
                <c:pt idx="49310">
                  <c:v>33.040335332189301</c:v>
                </c:pt>
                <c:pt idx="49311">
                  <c:v>33.040485895163897</c:v>
                </c:pt>
                <c:pt idx="49312">
                  <c:v>33.040636457656497</c:v>
                </c:pt>
                <c:pt idx="49313">
                  <c:v>33.040787019667199</c:v>
                </c:pt>
                <c:pt idx="49314">
                  <c:v>33.040937581195998</c:v>
                </c:pt>
                <c:pt idx="49315">
                  <c:v>33.041088142242799</c:v>
                </c:pt>
                <c:pt idx="49316">
                  <c:v>33.041238702807703</c:v>
                </c:pt>
                <c:pt idx="49317">
                  <c:v>33.041389262890704</c:v>
                </c:pt>
                <c:pt idx="49318">
                  <c:v>33.041539822491799</c:v>
                </c:pt>
                <c:pt idx="49319">
                  <c:v>33.041690381610898</c:v>
                </c:pt>
                <c:pt idx="49320">
                  <c:v>33.0418409402481</c:v>
                </c:pt>
                <c:pt idx="49321">
                  <c:v>33.041991498403398</c:v>
                </c:pt>
                <c:pt idx="49322">
                  <c:v>33.042142056076699</c:v>
                </c:pt>
                <c:pt idx="49323">
                  <c:v>33.042292613268202</c:v>
                </c:pt>
                <c:pt idx="49324">
                  <c:v>33.042443169977702</c:v>
                </c:pt>
                <c:pt idx="49325">
                  <c:v>33.042593726205297</c:v>
                </c:pt>
                <c:pt idx="49326">
                  <c:v>33.042744281951002</c:v>
                </c:pt>
                <c:pt idx="49327">
                  <c:v>33.042894837214803</c:v>
                </c:pt>
                <c:pt idx="49328">
                  <c:v>33.043045391996699</c:v>
                </c:pt>
                <c:pt idx="49329">
                  <c:v>33.043195946296699</c:v>
                </c:pt>
                <c:pt idx="49330">
                  <c:v>33.043346500114801</c:v>
                </c:pt>
                <c:pt idx="49331">
                  <c:v>33.043497053450899</c:v>
                </c:pt>
                <c:pt idx="49332">
                  <c:v>33.0436476063052</c:v>
                </c:pt>
                <c:pt idx="49333">
                  <c:v>33.043798158677497</c:v>
                </c:pt>
                <c:pt idx="49334">
                  <c:v>33.043948710568003</c:v>
                </c:pt>
                <c:pt idx="49335">
                  <c:v>33.044099261976498</c:v>
                </c:pt>
                <c:pt idx="49336">
                  <c:v>33.044249812903203</c:v>
                </c:pt>
                <c:pt idx="49337">
                  <c:v>33.044400363347997</c:v>
                </c:pt>
                <c:pt idx="49338">
                  <c:v>33.0445509133108</c:v>
                </c:pt>
                <c:pt idx="49339">
                  <c:v>33.044701462791799</c:v>
                </c:pt>
                <c:pt idx="49340">
                  <c:v>33.044852011790901</c:v>
                </c:pt>
                <c:pt idx="49341">
                  <c:v>33.045002560308099</c:v>
                </c:pt>
                <c:pt idx="49342">
                  <c:v>33.045153108343399</c:v>
                </c:pt>
                <c:pt idx="49343">
                  <c:v>33.045303655896802</c:v>
                </c:pt>
                <c:pt idx="49344">
                  <c:v>33.045454202968301</c:v>
                </c:pt>
                <c:pt idx="49345">
                  <c:v>33.045604749558002</c:v>
                </c:pt>
                <c:pt idx="49346">
                  <c:v>33.0457552956657</c:v>
                </c:pt>
                <c:pt idx="49347">
                  <c:v>33.045905841291599</c:v>
                </c:pt>
                <c:pt idx="49348">
                  <c:v>33.046056386435602</c:v>
                </c:pt>
                <c:pt idx="49349">
                  <c:v>33.0462069310977</c:v>
                </c:pt>
                <c:pt idx="49350">
                  <c:v>33.046357475278</c:v>
                </c:pt>
                <c:pt idx="49351">
                  <c:v>33.046508018976397</c:v>
                </c:pt>
                <c:pt idx="49352">
                  <c:v>33.046658562192903</c:v>
                </c:pt>
                <c:pt idx="49353">
                  <c:v>33.046809104927497</c:v>
                </c:pt>
                <c:pt idx="49354">
                  <c:v>33.046959647180302</c:v>
                </c:pt>
                <c:pt idx="49355">
                  <c:v>33.047110188951102</c:v>
                </c:pt>
                <c:pt idx="49356">
                  <c:v>33.047260730240197</c:v>
                </c:pt>
                <c:pt idx="49357">
                  <c:v>33.047411271047302</c:v>
                </c:pt>
                <c:pt idx="49358">
                  <c:v>33.047561811372603</c:v>
                </c:pt>
                <c:pt idx="49359">
                  <c:v>33.047712351216099</c:v>
                </c:pt>
                <c:pt idx="49360">
                  <c:v>33.047862890577598</c:v>
                </c:pt>
                <c:pt idx="49361">
                  <c:v>33.048013429457299</c:v>
                </c:pt>
                <c:pt idx="49362">
                  <c:v>33.048163967855203</c:v>
                </c:pt>
                <c:pt idx="49363">
                  <c:v>33.048314505771202</c:v>
                </c:pt>
                <c:pt idx="49364">
                  <c:v>33.048465043205297</c:v>
                </c:pt>
                <c:pt idx="49365">
                  <c:v>33.048615580157602</c:v>
                </c:pt>
                <c:pt idx="49366">
                  <c:v>33.048766116628101</c:v>
                </c:pt>
                <c:pt idx="49367">
                  <c:v>33.048916652616697</c:v>
                </c:pt>
                <c:pt idx="49368">
                  <c:v>33.049067188123402</c:v>
                </c:pt>
                <c:pt idx="49369">
                  <c:v>33.049217723148303</c:v>
                </c:pt>
                <c:pt idx="49370">
                  <c:v>33.049368257691299</c:v>
                </c:pt>
                <c:pt idx="49371">
                  <c:v>33.049518791752497</c:v>
                </c:pt>
                <c:pt idx="49372">
                  <c:v>33.049669325331898</c:v>
                </c:pt>
                <c:pt idx="49373">
                  <c:v>33.049819858429402</c:v>
                </c:pt>
                <c:pt idx="49374">
                  <c:v>33.0499703910451</c:v>
                </c:pt>
                <c:pt idx="49375">
                  <c:v>33.050120923178902</c:v>
                </c:pt>
                <c:pt idx="49376">
                  <c:v>33.050271454830998</c:v>
                </c:pt>
                <c:pt idx="49377">
                  <c:v>33.050421986001098</c:v>
                </c:pt>
                <c:pt idx="49378">
                  <c:v>33.050572516689499</c:v>
                </c:pt>
                <c:pt idx="49379">
                  <c:v>33.050723046896003</c:v>
                </c:pt>
                <c:pt idx="49380">
                  <c:v>33.050873576620702</c:v>
                </c:pt>
                <c:pt idx="49381">
                  <c:v>33.051024105863497</c:v>
                </c:pt>
                <c:pt idx="49382">
                  <c:v>33.051174634624502</c:v>
                </c:pt>
                <c:pt idx="49383">
                  <c:v>33.051325162903701</c:v>
                </c:pt>
                <c:pt idx="49384">
                  <c:v>33.051475690701103</c:v>
                </c:pt>
                <c:pt idx="49385">
                  <c:v>33.0516262180167</c:v>
                </c:pt>
                <c:pt idx="49386">
                  <c:v>33.0517767448504</c:v>
                </c:pt>
                <c:pt idx="49387">
                  <c:v>33.051927271202302</c:v>
                </c:pt>
                <c:pt idx="49388">
                  <c:v>33.0520777970724</c:v>
                </c:pt>
                <c:pt idx="49389">
                  <c:v>33.052228322460699</c:v>
                </c:pt>
                <c:pt idx="49390">
                  <c:v>33.052378847367102</c:v>
                </c:pt>
                <c:pt idx="49391">
                  <c:v>33.052529371791799</c:v>
                </c:pt>
                <c:pt idx="49392">
                  <c:v>33.052679895734599</c:v>
                </c:pt>
                <c:pt idx="49393">
                  <c:v>33.052830419195701</c:v>
                </c:pt>
                <c:pt idx="49394">
                  <c:v>33.052980942174898</c:v>
                </c:pt>
                <c:pt idx="49395">
                  <c:v>33.053131464672298</c:v>
                </c:pt>
                <c:pt idx="49396">
                  <c:v>33.0532819866879</c:v>
                </c:pt>
                <c:pt idx="49397">
                  <c:v>33.053432508221697</c:v>
                </c:pt>
                <c:pt idx="49398">
                  <c:v>33.053583029273703</c:v>
                </c:pt>
                <c:pt idx="49399">
                  <c:v>33.053733549843898</c:v>
                </c:pt>
                <c:pt idx="49400">
                  <c:v>33.053884069932302</c:v>
                </c:pt>
                <c:pt idx="49401">
                  <c:v>33.054034589538901</c:v>
                </c:pt>
                <c:pt idx="49402">
                  <c:v>33.054185108663702</c:v>
                </c:pt>
                <c:pt idx="49403">
                  <c:v>33.054335627306699</c:v>
                </c:pt>
                <c:pt idx="49404">
                  <c:v>33.054486145467997</c:v>
                </c:pt>
                <c:pt idx="49405">
                  <c:v>33.054636663147399</c:v>
                </c:pt>
                <c:pt idx="49406">
                  <c:v>33.054787180345002</c:v>
                </c:pt>
                <c:pt idx="49407">
                  <c:v>33.0549376970609</c:v>
                </c:pt>
                <c:pt idx="49408">
                  <c:v>33.055088213295001</c:v>
                </c:pt>
                <c:pt idx="49409">
                  <c:v>33.055238729047197</c:v>
                </c:pt>
                <c:pt idx="49410">
                  <c:v>33.055389244317702</c:v>
                </c:pt>
                <c:pt idx="49411">
                  <c:v>33.055539759106402</c:v>
                </c:pt>
                <c:pt idx="49412">
                  <c:v>33.055690273413397</c:v>
                </c:pt>
                <c:pt idx="49413">
                  <c:v>33.055840787238502</c:v>
                </c:pt>
                <c:pt idx="49414">
                  <c:v>33.055991300581901</c:v>
                </c:pt>
                <c:pt idx="49415">
                  <c:v>33.056141813443503</c:v>
                </c:pt>
                <c:pt idx="49416">
                  <c:v>33.0562923258233</c:v>
                </c:pt>
                <c:pt idx="49417">
                  <c:v>33.056442837721399</c:v>
                </c:pt>
                <c:pt idx="49418">
                  <c:v>33.0565933491377</c:v>
                </c:pt>
                <c:pt idx="49419">
                  <c:v>33.056743860072203</c:v>
                </c:pt>
                <c:pt idx="49420">
                  <c:v>33.056894370524901</c:v>
                </c:pt>
                <c:pt idx="49421">
                  <c:v>33.057044880495901</c:v>
                </c:pt>
                <c:pt idx="49422">
                  <c:v>33.057195389985097</c:v>
                </c:pt>
                <c:pt idx="49423">
                  <c:v>33.057345898992601</c:v>
                </c:pt>
                <c:pt idx="49424">
                  <c:v>33.0574964075183</c:v>
                </c:pt>
                <c:pt idx="49425">
                  <c:v>33.057646915562202</c:v>
                </c:pt>
                <c:pt idx="49426">
                  <c:v>33.057797423124299</c:v>
                </c:pt>
                <c:pt idx="49427">
                  <c:v>33.057947930204797</c:v>
                </c:pt>
                <c:pt idx="49428">
                  <c:v>33.058098436803398</c:v>
                </c:pt>
                <c:pt idx="49429">
                  <c:v>33.058248942920301</c:v>
                </c:pt>
                <c:pt idx="49430">
                  <c:v>33.058399448555399</c:v>
                </c:pt>
                <c:pt idx="49431">
                  <c:v>33.058549953708798</c:v>
                </c:pt>
                <c:pt idx="49432">
                  <c:v>33.0587004583805</c:v>
                </c:pt>
                <c:pt idx="49433">
                  <c:v>33.058850962570403</c:v>
                </c:pt>
                <c:pt idx="49434">
                  <c:v>33.059001466278502</c:v>
                </c:pt>
                <c:pt idx="49435">
                  <c:v>33.059151969504903</c:v>
                </c:pt>
                <c:pt idx="49436">
                  <c:v>33.059302472249598</c:v>
                </c:pt>
                <c:pt idx="49437">
                  <c:v>33.059452974512503</c:v>
                </c:pt>
                <c:pt idx="49438">
                  <c:v>33.059603476293702</c:v>
                </c:pt>
                <c:pt idx="49439">
                  <c:v>33.059753977593097</c:v>
                </c:pt>
                <c:pt idx="49440">
                  <c:v>33.0599044784108</c:v>
                </c:pt>
                <c:pt idx="49441">
                  <c:v>33.060054978746798</c:v>
                </c:pt>
                <c:pt idx="49442">
                  <c:v>33.060205478600999</c:v>
                </c:pt>
                <c:pt idx="49443">
                  <c:v>33.060355977973501</c:v>
                </c:pt>
                <c:pt idx="49444">
                  <c:v>33.060506476864298</c:v>
                </c:pt>
                <c:pt idx="49445">
                  <c:v>33.060656975273297</c:v>
                </c:pt>
                <c:pt idx="49446">
                  <c:v>33.060807473200597</c:v>
                </c:pt>
                <c:pt idx="49447">
                  <c:v>33.0609579706462</c:v>
                </c:pt>
                <c:pt idx="49448">
                  <c:v>33.061108467610097</c:v>
                </c:pt>
                <c:pt idx="49449">
                  <c:v>33.061258964092197</c:v>
                </c:pt>
                <c:pt idx="49450">
                  <c:v>33.061409460092598</c:v>
                </c:pt>
                <c:pt idx="49451">
                  <c:v>33.061559955611301</c:v>
                </c:pt>
                <c:pt idx="49452">
                  <c:v>33.061710450648299</c:v>
                </c:pt>
                <c:pt idx="49453">
                  <c:v>33.061860945203499</c:v>
                </c:pt>
                <c:pt idx="49454">
                  <c:v>33.0620114392771</c:v>
                </c:pt>
                <c:pt idx="49455">
                  <c:v>33.062161932868896</c:v>
                </c:pt>
                <c:pt idx="49456">
                  <c:v>33.062312425979002</c:v>
                </c:pt>
                <c:pt idx="49457">
                  <c:v>33.062462918607402</c:v>
                </c:pt>
                <c:pt idx="49458">
                  <c:v>33.062613410754103</c:v>
                </c:pt>
                <c:pt idx="49459">
                  <c:v>33.0627639024191</c:v>
                </c:pt>
                <c:pt idx="49460">
                  <c:v>33.062914393602398</c:v>
                </c:pt>
                <c:pt idx="49461">
                  <c:v>33.063064884303898</c:v>
                </c:pt>
                <c:pt idx="49462">
                  <c:v>33.0632153745238</c:v>
                </c:pt>
                <c:pt idx="49463">
                  <c:v>33.063365864262003</c:v>
                </c:pt>
                <c:pt idx="49464">
                  <c:v>33.063516353518402</c:v>
                </c:pt>
                <c:pt idx="49465">
                  <c:v>33.063666842293202</c:v>
                </c:pt>
                <c:pt idx="49466">
                  <c:v>33.063817330586303</c:v>
                </c:pt>
                <c:pt idx="49467">
                  <c:v>33.0639678183976</c:v>
                </c:pt>
                <c:pt idx="49468">
                  <c:v>33.064118305727298</c:v>
                </c:pt>
                <c:pt idx="49469">
                  <c:v>33.064268792575298</c:v>
                </c:pt>
                <c:pt idx="49470">
                  <c:v>33.0644192789416</c:v>
                </c:pt>
                <c:pt idx="49471">
                  <c:v>33.064569764826203</c:v>
                </c:pt>
                <c:pt idx="49472">
                  <c:v>33.064720250229101</c:v>
                </c:pt>
                <c:pt idx="49473">
                  <c:v>33.064870735150301</c:v>
                </c:pt>
                <c:pt idx="49474">
                  <c:v>33.065021219589902</c:v>
                </c:pt>
                <c:pt idx="49475">
                  <c:v>33.065171703547698</c:v>
                </c:pt>
                <c:pt idx="49476">
                  <c:v>33.065322187023902</c:v>
                </c:pt>
                <c:pt idx="49477">
                  <c:v>33.065472670018401</c:v>
                </c:pt>
                <c:pt idx="49478">
                  <c:v>33.065623152531202</c:v>
                </c:pt>
                <c:pt idx="49479">
                  <c:v>33.065773634562397</c:v>
                </c:pt>
                <c:pt idx="49480">
                  <c:v>33.065924116111802</c:v>
                </c:pt>
                <c:pt idx="49481">
                  <c:v>33.0660745971796</c:v>
                </c:pt>
                <c:pt idx="49482">
                  <c:v>33.066225077765701</c:v>
                </c:pt>
                <c:pt idx="49483">
                  <c:v>33.066375557870202</c:v>
                </c:pt>
                <c:pt idx="49484">
                  <c:v>33.066526037492999</c:v>
                </c:pt>
                <c:pt idx="49485">
                  <c:v>33.066676516634097</c:v>
                </c:pt>
                <c:pt idx="49486">
                  <c:v>33.066826995293503</c:v>
                </c:pt>
                <c:pt idx="49487">
                  <c:v>33.066977473471297</c:v>
                </c:pt>
                <c:pt idx="49488">
                  <c:v>33.0671279511674</c:v>
                </c:pt>
                <c:pt idx="49489">
                  <c:v>33.067278428381897</c:v>
                </c:pt>
                <c:pt idx="49490">
                  <c:v>33.067428905114603</c:v>
                </c:pt>
                <c:pt idx="49491">
                  <c:v>33.067579381365803</c:v>
                </c:pt>
                <c:pt idx="49492">
                  <c:v>33.067729857135298</c:v>
                </c:pt>
                <c:pt idx="49493">
                  <c:v>33.067880332423101</c:v>
                </c:pt>
                <c:pt idx="49494">
                  <c:v>33.068030807229199</c:v>
                </c:pt>
                <c:pt idx="49495">
                  <c:v>33.068181281553699</c:v>
                </c:pt>
                <c:pt idx="49496">
                  <c:v>33.068331755396599</c:v>
                </c:pt>
                <c:pt idx="49497">
                  <c:v>33.068482228757802</c:v>
                </c:pt>
                <c:pt idx="49498">
                  <c:v>33.068632701637398</c:v>
                </c:pt>
                <c:pt idx="49499">
                  <c:v>33.068783174035303</c:v>
                </c:pt>
                <c:pt idx="49500">
                  <c:v>33.068933645951603</c:v>
                </c:pt>
                <c:pt idx="49501">
                  <c:v>33.069084117386197</c:v>
                </c:pt>
                <c:pt idx="49502">
                  <c:v>33.069234588339199</c:v>
                </c:pt>
                <c:pt idx="49503">
                  <c:v>33.069385058810497</c:v>
                </c:pt>
                <c:pt idx="49504">
                  <c:v>33.069535528800202</c:v>
                </c:pt>
                <c:pt idx="49505">
                  <c:v>33.069685998308302</c:v>
                </c:pt>
                <c:pt idx="49506">
                  <c:v>33.069836467334703</c:v>
                </c:pt>
                <c:pt idx="49507">
                  <c:v>33.069986935879498</c:v>
                </c:pt>
                <c:pt idx="49508">
                  <c:v>33.070137403942702</c:v>
                </c:pt>
                <c:pt idx="49509">
                  <c:v>33.070287871524201</c:v>
                </c:pt>
                <c:pt idx="49510">
                  <c:v>33.0704383386242</c:v>
                </c:pt>
                <c:pt idx="49511">
                  <c:v>33.070588805242402</c:v>
                </c:pt>
                <c:pt idx="49512">
                  <c:v>33.070739271379097</c:v>
                </c:pt>
                <c:pt idx="49513">
                  <c:v>33.070889737034101</c:v>
                </c:pt>
                <c:pt idx="49514">
                  <c:v>33.071040202207499</c:v>
                </c:pt>
                <c:pt idx="49515">
                  <c:v>33.071190666899298</c:v>
                </c:pt>
                <c:pt idx="49516">
                  <c:v>33.071341131109499</c:v>
                </c:pt>
                <c:pt idx="49517">
                  <c:v>33.071491594838001</c:v>
                </c:pt>
                <c:pt idx="49518">
                  <c:v>33.071642058084898</c:v>
                </c:pt>
                <c:pt idx="49519">
                  <c:v>33.071792520850202</c:v>
                </c:pt>
                <c:pt idx="49520">
                  <c:v>33.071942983133901</c:v>
                </c:pt>
                <c:pt idx="49521">
                  <c:v>33.072093444936002</c:v>
                </c:pt>
                <c:pt idx="49522">
                  <c:v>33.072243906256503</c:v>
                </c:pt>
                <c:pt idx="49523">
                  <c:v>33.072394367095399</c:v>
                </c:pt>
                <c:pt idx="49524">
                  <c:v>33.072544827452603</c:v>
                </c:pt>
                <c:pt idx="49525">
                  <c:v>33.072695287328202</c:v>
                </c:pt>
                <c:pt idx="49526">
                  <c:v>33.072845746722301</c:v>
                </c:pt>
                <c:pt idx="49527">
                  <c:v>33.072996205634702</c:v>
                </c:pt>
                <c:pt idx="49528">
                  <c:v>33.073146664065597</c:v>
                </c:pt>
                <c:pt idx="49529">
                  <c:v>33.0732971220148</c:v>
                </c:pt>
                <c:pt idx="49530">
                  <c:v>33.073447579482398</c:v>
                </c:pt>
                <c:pt idx="49531">
                  <c:v>33.073598036468503</c:v>
                </c:pt>
                <c:pt idx="49532">
                  <c:v>33.073748492972904</c:v>
                </c:pt>
                <c:pt idx="49533">
                  <c:v>33.073898948995797</c:v>
                </c:pt>
                <c:pt idx="49534">
                  <c:v>33.074049404537</c:v>
                </c:pt>
                <c:pt idx="49535">
                  <c:v>33.074199859596703</c:v>
                </c:pt>
                <c:pt idx="49536">
                  <c:v>33.074350314174801</c:v>
                </c:pt>
                <c:pt idx="49537">
                  <c:v>33.074500768271299</c:v>
                </c:pt>
                <c:pt idx="49538">
                  <c:v>33.074651221886199</c:v>
                </c:pt>
                <c:pt idx="49539">
                  <c:v>33.074801675019501</c:v>
                </c:pt>
                <c:pt idx="49540">
                  <c:v>33.074952127671203</c:v>
                </c:pt>
                <c:pt idx="49541">
                  <c:v>33.075102579841399</c:v>
                </c:pt>
                <c:pt idx="49542">
                  <c:v>33.075253031530004</c:v>
                </c:pt>
                <c:pt idx="49543">
                  <c:v>33.075403482737002</c:v>
                </c:pt>
                <c:pt idx="49544">
                  <c:v>33.075553933462402</c:v>
                </c:pt>
                <c:pt idx="49545">
                  <c:v>33.075704383706203</c:v>
                </c:pt>
                <c:pt idx="49546">
                  <c:v>33.075854833468497</c:v>
                </c:pt>
                <c:pt idx="49547">
                  <c:v>33.0760052827492</c:v>
                </c:pt>
                <c:pt idx="49548">
                  <c:v>33.076155731548297</c:v>
                </c:pt>
                <c:pt idx="49549">
                  <c:v>33.076306179865902</c:v>
                </c:pt>
                <c:pt idx="49550">
                  <c:v>33.076456627701802</c:v>
                </c:pt>
                <c:pt idx="49551">
                  <c:v>33.076607075056302</c:v>
                </c:pt>
                <c:pt idx="49552">
                  <c:v>33.076757521929103</c:v>
                </c:pt>
                <c:pt idx="49553">
                  <c:v>33.076907968320398</c:v>
                </c:pt>
                <c:pt idx="49554">
                  <c:v>33.077058414230102</c:v>
                </c:pt>
                <c:pt idx="49555">
                  <c:v>33.077208859658299</c:v>
                </c:pt>
                <c:pt idx="49556">
                  <c:v>33.077359304604897</c:v>
                </c:pt>
                <c:pt idx="49557">
                  <c:v>33.077509749070003</c:v>
                </c:pt>
                <c:pt idx="49558">
                  <c:v>33.077660193053497</c:v>
                </c:pt>
                <c:pt idx="49559">
                  <c:v>33.077810636555398</c:v>
                </c:pt>
                <c:pt idx="49560">
                  <c:v>33.0779610795758</c:v>
                </c:pt>
                <c:pt idx="49561">
                  <c:v>33.078111522114597</c:v>
                </c:pt>
                <c:pt idx="49562">
                  <c:v>33.078261964171901</c:v>
                </c:pt>
                <c:pt idx="49563">
                  <c:v>33.078412405747699</c:v>
                </c:pt>
                <c:pt idx="49564">
                  <c:v>33.078562846841898</c:v>
                </c:pt>
                <c:pt idx="49565">
                  <c:v>33.078713287454498</c:v>
                </c:pt>
                <c:pt idx="49566">
                  <c:v>33.078863727585599</c:v>
                </c:pt>
                <c:pt idx="49567">
                  <c:v>33.079014167235201</c:v>
                </c:pt>
                <c:pt idx="49568">
                  <c:v>33.079164606403197</c:v>
                </c:pt>
                <c:pt idx="49569">
                  <c:v>33.0793150450897</c:v>
                </c:pt>
                <c:pt idx="49570">
                  <c:v>33.079465483294697</c:v>
                </c:pt>
                <c:pt idx="49571">
                  <c:v>33.079615921018103</c:v>
                </c:pt>
                <c:pt idx="49572">
                  <c:v>33.079766358259903</c:v>
                </c:pt>
                <c:pt idx="49573">
                  <c:v>33.079916795020303</c:v>
                </c:pt>
                <c:pt idx="49574">
                  <c:v>33.080067231299097</c:v>
                </c:pt>
                <c:pt idx="49575">
                  <c:v>33.080217667096399</c:v>
                </c:pt>
                <c:pt idx="49576">
                  <c:v>33.080368102412201</c:v>
                </c:pt>
                <c:pt idx="49577">
                  <c:v>33.080518537246398</c:v>
                </c:pt>
                <c:pt idx="49578">
                  <c:v>33.080668971599103</c:v>
                </c:pt>
                <c:pt idx="49579">
                  <c:v>33.080819405470301</c:v>
                </c:pt>
                <c:pt idx="49580">
                  <c:v>33.08096983886</c:v>
                </c:pt>
                <c:pt idx="49581">
                  <c:v>33.0811202717681</c:v>
                </c:pt>
                <c:pt idx="49582">
                  <c:v>33.081270704194701</c:v>
                </c:pt>
                <c:pt idx="49583">
                  <c:v>33.081421136139802</c:v>
                </c:pt>
                <c:pt idx="49584">
                  <c:v>33.081571567603397</c:v>
                </c:pt>
                <c:pt idx="49585">
                  <c:v>33.0817219985855</c:v>
                </c:pt>
                <c:pt idx="49586">
                  <c:v>33.081872429086097</c:v>
                </c:pt>
                <c:pt idx="49587">
                  <c:v>33.082022859105102</c:v>
                </c:pt>
                <c:pt idx="49588">
                  <c:v>33.0821732886427</c:v>
                </c:pt>
                <c:pt idx="49589">
                  <c:v>33.082323717698699</c:v>
                </c:pt>
                <c:pt idx="49590">
                  <c:v>33.082474146273199</c:v>
                </c:pt>
                <c:pt idx="49591">
                  <c:v>33.082624574366299</c:v>
                </c:pt>
                <c:pt idx="49592">
                  <c:v>33.082775001977801</c:v>
                </c:pt>
                <c:pt idx="49593">
                  <c:v>33.082925429107803</c:v>
                </c:pt>
                <c:pt idx="49594">
                  <c:v>33.083075855756299</c:v>
                </c:pt>
                <c:pt idx="49595">
                  <c:v>33.083226281923302</c:v>
                </c:pt>
                <c:pt idx="49596">
                  <c:v>33.083376707608899</c:v>
                </c:pt>
                <c:pt idx="49597">
                  <c:v>33.083527132812897</c:v>
                </c:pt>
                <c:pt idx="49598">
                  <c:v>33.083677557535403</c:v>
                </c:pt>
                <c:pt idx="49599">
                  <c:v>33.083827981776501</c:v>
                </c:pt>
                <c:pt idx="49600">
                  <c:v>33.083978405536001</c:v>
                </c:pt>
                <c:pt idx="49601">
                  <c:v>33.084128828814102</c:v>
                </c:pt>
                <c:pt idx="49602">
                  <c:v>33.084279251610702</c:v>
                </c:pt>
                <c:pt idx="49603">
                  <c:v>33.084429673925797</c:v>
                </c:pt>
                <c:pt idx="49604">
                  <c:v>33.084580095759399</c:v>
                </c:pt>
                <c:pt idx="49605">
                  <c:v>33.084730517111502</c:v>
                </c:pt>
                <c:pt idx="49606">
                  <c:v>33.084880937982099</c:v>
                </c:pt>
                <c:pt idx="49607">
                  <c:v>33.085031358371303</c:v>
                </c:pt>
                <c:pt idx="49608">
                  <c:v>33.085181778279001</c:v>
                </c:pt>
                <c:pt idx="49609">
                  <c:v>33.085332197705199</c:v>
                </c:pt>
                <c:pt idx="49610">
                  <c:v>33.085482616649898</c:v>
                </c:pt>
                <c:pt idx="49611">
                  <c:v>33.085633035113098</c:v>
                </c:pt>
                <c:pt idx="49612">
                  <c:v>33.085783453094898</c:v>
                </c:pt>
                <c:pt idx="49613">
                  <c:v>33.085933870595198</c:v>
                </c:pt>
                <c:pt idx="49614">
                  <c:v>33.086084287614099</c:v>
                </c:pt>
                <c:pt idx="49615">
                  <c:v>33.086234704151401</c:v>
                </c:pt>
                <c:pt idx="49616">
                  <c:v>33.086385120207403</c:v>
                </c:pt>
                <c:pt idx="49617">
                  <c:v>33.086535535781799</c:v>
                </c:pt>
                <c:pt idx="49618">
                  <c:v>33.086685950874802</c:v>
                </c:pt>
                <c:pt idx="49619">
                  <c:v>33.086836365486299</c:v>
                </c:pt>
                <c:pt idx="49620">
                  <c:v>33.086986779616304</c:v>
                </c:pt>
                <c:pt idx="49621">
                  <c:v>33.087137193264901</c:v>
                </c:pt>
                <c:pt idx="49622">
                  <c:v>33.087287606432099</c:v>
                </c:pt>
                <c:pt idx="49623">
                  <c:v>33.087438019117798</c:v>
                </c:pt>
                <c:pt idx="49624">
                  <c:v>33.087588431321997</c:v>
                </c:pt>
                <c:pt idx="49625">
                  <c:v>33.087738843044797</c:v>
                </c:pt>
                <c:pt idx="49626">
                  <c:v>33.087889254286097</c:v>
                </c:pt>
                <c:pt idx="49627">
                  <c:v>33.088039665045997</c:v>
                </c:pt>
                <c:pt idx="49628">
                  <c:v>33.088190075324398</c:v>
                </c:pt>
                <c:pt idx="49629">
                  <c:v>33.0883404851214</c:v>
                </c:pt>
                <c:pt idx="49630">
                  <c:v>33.088490894437001</c:v>
                </c:pt>
                <c:pt idx="49631">
                  <c:v>33.088641303271103</c:v>
                </c:pt>
                <c:pt idx="49632">
                  <c:v>33.088791711623699</c:v>
                </c:pt>
                <c:pt idx="49633">
                  <c:v>33.088942119494902</c:v>
                </c:pt>
                <c:pt idx="49634">
                  <c:v>33.089092526884698</c:v>
                </c:pt>
                <c:pt idx="49635">
                  <c:v>33.089242933793003</c:v>
                </c:pt>
                <c:pt idx="49636">
                  <c:v>33.0893933402199</c:v>
                </c:pt>
                <c:pt idx="49637">
                  <c:v>33.089543746165397</c:v>
                </c:pt>
                <c:pt idx="49638">
                  <c:v>33.089694151629502</c:v>
                </c:pt>
                <c:pt idx="49639">
                  <c:v>33.0898445566121</c:v>
                </c:pt>
                <c:pt idx="49640">
                  <c:v>33.089994961113199</c:v>
                </c:pt>
                <c:pt idx="49641">
                  <c:v>33.090145365132997</c:v>
                </c:pt>
                <c:pt idx="49642">
                  <c:v>33.090295768671297</c:v>
                </c:pt>
                <c:pt idx="49643">
                  <c:v>33.090446171728203</c:v>
                </c:pt>
                <c:pt idx="49644">
                  <c:v>33.090596574303703</c:v>
                </c:pt>
                <c:pt idx="49645">
                  <c:v>33.090746976397703</c:v>
                </c:pt>
                <c:pt idx="49646">
                  <c:v>33.090897378010403</c:v>
                </c:pt>
                <c:pt idx="49647">
                  <c:v>33.091047779141597</c:v>
                </c:pt>
                <c:pt idx="49648">
                  <c:v>33.091198179791398</c:v>
                </c:pt>
                <c:pt idx="49649">
                  <c:v>33.091348579959799</c:v>
                </c:pt>
                <c:pt idx="49650">
                  <c:v>33.091498979646701</c:v>
                </c:pt>
                <c:pt idx="49651">
                  <c:v>33.091649378852303</c:v>
                </c:pt>
                <c:pt idx="49652">
                  <c:v>33.091799777576497</c:v>
                </c:pt>
                <c:pt idx="49653">
                  <c:v>33.0919501758192</c:v>
                </c:pt>
                <c:pt idx="49654">
                  <c:v>33.092100573580502</c:v>
                </c:pt>
                <c:pt idx="49655">
                  <c:v>33.092250970860398</c:v>
                </c:pt>
                <c:pt idx="49656">
                  <c:v>33.092401367659001</c:v>
                </c:pt>
                <c:pt idx="49657">
                  <c:v>33.092551763976097</c:v>
                </c:pt>
                <c:pt idx="49658">
                  <c:v>33.0927021598118</c:v>
                </c:pt>
                <c:pt idx="49659">
                  <c:v>33.092852555166097</c:v>
                </c:pt>
                <c:pt idx="49660">
                  <c:v>33.093002950039001</c:v>
                </c:pt>
                <c:pt idx="49661">
                  <c:v>33.093153344430497</c:v>
                </c:pt>
                <c:pt idx="49662">
                  <c:v>33.093303738340701</c:v>
                </c:pt>
                <c:pt idx="49663">
                  <c:v>33.093454131769398</c:v>
                </c:pt>
                <c:pt idx="49664">
                  <c:v>33.093604524716703</c:v>
                </c:pt>
                <c:pt idx="49665">
                  <c:v>33.0937549171827</c:v>
                </c:pt>
                <c:pt idx="49666">
                  <c:v>33.093905309167198</c:v>
                </c:pt>
                <c:pt idx="49667">
                  <c:v>33.094055700670403</c:v>
                </c:pt>
                <c:pt idx="49668">
                  <c:v>33.0942060916922</c:v>
                </c:pt>
                <c:pt idx="49669">
                  <c:v>33.094356482232598</c:v>
                </c:pt>
                <c:pt idx="49670">
                  <c:v>33.094506872291603</c:v>
                </c:pt>
                <c:pt idx="49671">
                  <c:v>33.094657261869202</c:v>
                </c:pt>
                <c:pt idx="49672">
                  <c:v>33.0948076509655</c:v>
                </c:pt>
                <c:pt idx="49673">
                  <c:v>33.094958039580398</c:v>
                </c:pt>
                <c:pt idx="49674">
                  <c:v>33.095108427713903</c:v>
                </c:pt>
                <c:pt idx="49675">
                  <c:v>33.095258815366002</c:v>
                </c:pt>
                <c:pt idx="49676">
                  <c:v>33.0954092025367</c:v>
                </c:pt>
                <c:pt idx="49677">
                  <c:v>33.095559589226099</c:v>
                </c:pt>
                <c:pt idx="49678">
                  <c:v>33.095709975434097</c:v>
                </c:pt>
                <c:pt idx="49679">
                  <c:v>33.095860361160703</c:v>
                </c:pt>
                <c:pt idx="49680">
                  <c:v>33.096010746406002</c:v>
                </c:pt>
                <c:pt idx="49681">
                  <c:v>33.0961611311699</c:v>
                </c:pt>
                <c:pt idx="49682">
                  <c:v>33.096311515452498</c:v>
                </c:pt>
                <c:pt idx="49683">
                  <c:v>33.096461899253597</c:v>
                </c:pt>
                <c:pt idx="49684">
                  <c:v>33.096612282573403</c:v>
                </c:pt>
                <c:pt idx="49685">
                  <c:v>33.096762665411902</c:v>
                </c:pt>
                <c:pt idx="49686">
                  <c:v>33.096913047769</c:v>
                </c:pt>
                <c:pt idx="49687">
                  <c:v>33.097063429644699</c:v>
                </c:pt>
                <c:pt idx="49688">
                  <c:v>33.097213811039097</c:v>
                </c:pt>
                <c:pt idx="49689">
                  <c:v>33.097364191952103</c:v>
                </c:pt>
                <c:pt idx="49690">
                  <c:v>33.097514572383801</c:v>
                </c:pt>
                <c:pt idx="49691">
                  <c:v>33.0976649523341</c:v>
                </c:pt>
                <c:pt idx="49692">
                  <c:v>33.097815331803098</c:v>
                </c:pt>
                <c:pt idx="49693">
                  <c:v>33.097965710790703</c:v>
                </c:pt>
                <c:pt idx="49694">
                  <c:v>33.098116089297001</c:v>
                </c:pt>
                <c:pt idx="49695">
                  <c:v>33.098266467321999</c:v>
                </c:pt>
                <c:pt idx="49696">
                  <c:v>33.098416844865604</c:v>
                </c:pt>
                <c:pt idx="49697">
                  <c:v>33.098567221927802</c:v>
                </c:pt>
                <c:pt idx="49698">
                  <c:v>33.098717598508699</c:v>
                </c:pt>
                <c:pt idx="49699">
                  <c:v>33.098867974608297</c:v>
                </c:pt>
                <c:pt idx="49700">
                  <c:v>33.099018350226601</c:v>
                </c:pt>
                <c:pt idx="49701">
                  <c:v>33.099168725363498</c:v>
                </c:pt>
                <c:pt idx="49702">
                  <c:v>33.099319100019002</c:v>
                </c:pt>
                <c:pt idx="49703">
                  <c:v>33.099469474193299</c:v>
                </c:pt>
                <c:pt idx="49704">
                  <c:v>33.099619847886203</c:v>
                </c:pt>
                <c:pt idx="49705">
                  <c:v>33.0997702210977</c:v>
                </c:pt>
                <c:pt idx="49706">
                  <c:v>33.099920593828003</c:v>
                </c:pt>
                <c:pt idx="49707">
                  <c:v>33.100070966076899</c:v>
                </c:pt>
                <c:pt idx="49708">
                  <c:v>33.100221337844502</c:v>
                </c:pt>
                <c:pt idx="49709">
                  <c:v>33.100371709130798</c:v>
                </c:pt>
                <c:pt idx="49710">
                  <c:v>33.100522079935701</c:v>
                </c:pt>
                <c:pt idx="49711">
                  <c:v>33.100672450259403</c:v>
                </c:pt>
                <c:pt idx="49712">
                  <c:v>33.100822820101698</c:v>
                </c:pt>
                <c:pt idx="49713">
                  <c:v>33.1009731894627</c:v>
                </c:pt>
                <c:pt idx="49714">
                  <c:v>33.101123558342401</c:v>
                </c:pt>
                <c:pt idx="49715">
                  <c:v>33.101273926740703</c:v>
                </c:pt>
                <c:pt idx="49716">
                  <c:v>33.101424294657797</c:v>
                </c:pt>
                <c:pt idx="49717">
                  <c:v>33.101574662093597</c:v>
                </c:pt>
                <c:pt idx="49718">
                  <c:v>33.101725029047998</c:v>
                </c:pt>
                <c:pt idx="49719">
                  <c:v>33.101875395521098</c:v>
                </c:pt>
                <c:pt idx="49720">
                  <c:v>33.102025761512898</c:v>
                </c:pt>
                <c:pt idx="49721">
                  <c:v>33.102176127023498</c:v>
                </c:pt>
                <c:pt idx="49722">
                  <c:v>33.102326492052697</c:v>
                </c:pt>
                <c:pt idx="49723">
                  <c:v>33.102476856600603</c:v>
                </c:pt>
                <c:pt idx="49724">
                  <c:v>33.102627220667202</c:v>
                </c:pt>
                <c:pt idx="49725">
                  <c:v>33.1027775842525</c:v>
                </c:pt>
                <c:pt idx="49726">
                  <c:v>33.102927947356498</c:v>
                </c:pt>
                <c:pt idx="49727">
                  <c:v>33.103078309979303</c:v>
                </c:pt>
                <c:pt idx="49728">
                  <c:v>33.1032286721207</c:v>
                </c:pt>
                <c:pt idx="49729">
                  <c:v>33.103379033780797</c:v>
                </c:pt>
                <c:pt idx="49730">
                  <c:v>33.1035293949597</c:v>
                </c:pt>
                <c:pt idx="49731">
                  <c:v>33.103679755657197</c:v>
                </c:pt>
                <c:pt idx="49732">
                  <c:v>33.1038301158735</c:v>
                </c:pt>
                <c:pt idx="49733">
                  <c:v>33.103980475608502</c:v>
                </c:pt>
                <c:pt idx="49734">
                  <c:v>33.104130834862197</c:v>
                </c:pt>
                <c:pt idx="49735">
                  <c:v>33.104281193634598</c:v>
                </c:pt>
                <c:pt idx="49736">
                  <c:v>33.104431551925799</c:v>
                </c:pt>
                <c:pt idx="49737">
                  <c:v>33.1045819097356</c:v>
                </c:pt>
                <c:pt idx="49738">
                  <c:v>33.1047322670642</c:v>
                </c:pt>
                <c:pt idx="49739">
                  <c:v>33.1048826239115</c:v>
                </c:pt>
                <c:pt idx="49740">
                  <c:v>33.1050329802775</c:v>
                </c:pt>
                <c:pt idx="49741">
                  <c:v>33.105183336162298</c:v>
                </c:pt>
                <c:pt idx="49742">
                  <c:v>33.105333691565797</c:v>
                </c:pt>
                <c:pt idx="49743">
                  <c:v>33.105484046488002</c:v>
                </c:pt>
                <c:pt idx="49744">
                  <c:v>33.105634400928899</c:v>
                </c:pt>
                <c:pt idx="49745">
                  <c:v>33.105784754888603</c:v>
                </c:pt>
                <c:pt idx="49746">
                  <c:v>33.105935108366999</c:v>
                </c:pt>
                <c:pt idx="49747">
                  <c:v>33.106085461364103</c:v>
                </c:pt>
                <c:pt idx="49748">
                  <c:v>33.106235813879998</c:v>
                </c:pt>
                <c:pt idx="49749">
                  <c:v>33.1063861659146</c:v>
                </c:pt>
                <c:pt idx="49750">
                  <c:v>33.106536517468001</c:v>
                </c:pt>
                <c:pt idx="49751">
                  <c:v>33.106686868540102</c:v>
                </c:pt>
                <c:pt idx="49752">
                  <c:v>33.106837219130902</c:v>
                </c:pt>
                <c:pt idx="49753">
                  <c:v>33.106987569240502</c:v>
                </c:pt>
                <c:pt idx="49754">
                  <c:v>33.107137918868801</c:v>
                </c:pt>
                <c:pt idx="49755">
                  <c:v>33.1072882680159</c:v>
                </c:pt>
                <c:pt idx="49756">
                  <c:v>33.107438616681698</c:v>
                </c:pt>
                <c:pt idx="49757">
                  <c:v>33.107588964866302</c:v>
                </c:pt>
                <c:pt idx="49758">
                  <c:v>33.107739312569699</c:v>
                </c:pt>
                <c:pt idx="49759">
                  <c:v>33.107889659791702</c:v>
                </c:pt>
                <c:pt idx="49760">
                  <c:v>33.108040006532597</c:v>
                </c:pt>
                <c:pt idx="49761">
                  <c:v>33.108190352792199</c:v>
                </c:pt>
                <c:pt idx="49762">
                  <c:v>33.108340698570501</c:v>
                </c:pt>
                <c:pt idx="49763">
                  <c:v>33.108491043867701</c:v>
                </c:pt>
                <c:pt idx="49764">
                  <c:v>33.108641388683502</c:v>
                </c:pt>
                <c:pt idx="49765">
                  <c:v>33.108791733018201</c:v>
                </c:pt>
                <c:pt idx="49766">
                  <c:v>33.1089420768716</c:v>
                </c:pt>
                <c:pt idx="49767">
                  <c:v>33.109092420243798</c:v>
                </c:pt>
                <c:pt idx="49768">
                  <c:v>33.109242763134702</c:v>
                </c:pt>
                <c:pt idx="49769">
                  <c:v>33.109393105544399</c:v>
                </c:pt>
                <c:pt idx="49770">
                  <c:v>33.109543447472902</c:v>
                </c:pt>
                <c:pt idx="49771">
                  <c:v>33.109693788920197</c:v>
                </c:pt>
                <c:pt idx="49772">
                  <c:v>33.109844129886199</c:v>
                </c:pt>
                <c:pt idx="49773">
                  <c:v>33.109994470370999</c:v>
                </c:pt>
                <c:pt idx="49774">
                  <c:v>33.110144810374599</c:v>
                </c:pt>
                <c:pt idx="49775">
                  <c:v>33.110295149896899</c:v>
                </c:pt>
                <c:pt idx="49776">
                  <c:v>33.110445488938097</c:v>
                </c:pt>
                <c:pt idx="49777">
                  <c:v>33.110595827498003</c:v>
                </c:pt>
                <c:pt idx="49778">
                  <c:v>33.1107461655767</c:v>
                </c:pt>
                <c:pt idx="49779">
                  <c:v>33.110896503174203</c:v>
                </c:pt>
                <c:pt idx="49780">
                  <c:v>33.111046840290498</c:v>
                </c:pt>
                <c:pt idx="49781">
                  <c:v>33.111197176925501</c:v>
                </c:pt>
                <c:pt idx="49782">
                  <c:v>33.111347513079401</c:v>
                </c:pt>
                <c:pt idx="49783">
                  <c:v>33.111497848752002</c:v>
                </c:pt>
                <c:pt idx="49784">
                  <c:v>33.111648183943501</c:v>
                </c:pt>
                <c:pt idx="49785">
                  <c:v>33.1117985186537</c:v>
                </c:pt>
                <c:pt idx="49786">
                  <c:v>33.111948852882698</c:v>
                </c:pt>
                <c:pt idx="49787">
                  <c:v>33.112099186630601</c:v>
                </c:pt>
                <c:pt idx="49788">
                  <c:v>33.112249519897198</c:v>
                </c:pt>
                <c:pt idx="49789">
                  <c:v>33.1123998526826</c:v>
                </c:pt>
                <c:pt idx="49790">
                  <c:v>33.112550184986802</c:v>
                </c:pt>
                <c:pt idx="49791">
                  <c:v>33.112700516809902</c:v>
                </c:pt>
                <c:pt idx="49792">
                  <c:v>33.112850848151702</c:v>
                </c:pt>
                <c:pt idx="49793">
                  <c:v>33.113001179012301</c:v>
                </c:pt>
                <c:pt idx="49794">
                  <c:v>33.113151509391798</c:v>
                </c:pt>
                <c:pt idx="49795">
                  <c:v>33.113301839290003</c:v>
                </c:pt>
                <c:pt idx="49796">
                  <c:v>33.113452168707099</c:v>
                </c:pt>
                <c:pt idx="49797">
                  <c:v>33.113602497643001</c:v>
                </c:pt>
                <c:pt idx="49798">
                  <c:v>33.113752826097702</c:v>
                </c:pt>
                <c:pt idx="49799">
                  <c:v>33.113903154071203</c:v>
                </c:pt>
                <c:pt idx="49800">
                  <c:v>33.114053481563502</c:v>
                </c:pt>
                <c:pt idx="49801">
                  <c:v>33.1142038085747</c:v>
                </c:pt>
                <c:pt idx="49802">
                  <c:v>33.114354135104598</c:v>
                </c:pt>
                <c:pt idx="49803">
                  <c:v>33.114504461153402</c:v>
                </c:pt>
                <c:pt idx="49804">
                  <c:v>33.114654786720997</c:v>
                </c:pt>
                <c:pt idx="49805">
                  <c:v>33.114805111807399</c:v>
                </c:pt>
                <c:pt idx="49806">
                  <c:v>33.1149554364127</c:v>
                </c:pt>
                <c:pt idx="49807">
                  <c:v>33.1151057605368</c:v>
                </c:pt>
                <c:pt idx="49808">
                  <c:v>33.115256084179698</c:v>
                </c:pt>
                <c:pt idx="49809">
                  <c:v>33.115406407341503</c:v>
                </c:pt>
                <c:pt idx="49810">
                  <c:v>33.115556730022</c:v>
                </c:pt>
                <c:pt idx="49811">
                  <c:v>33.115707052221502</c:v>
                </c:pt>
                <c:pt idx="49812">
                  <c:v>33.115857373939697</c:v>
                </c:pt>
                <c:pt idx="49813">
                  <c:v>33.116007695176798</c:v>
                </c:pt>
                <c:pt idx="49814">
                  <c:v>33.116158015932697</c:v>
                </c:pt>
                <c:pt idx="49815">
                  <c:v>33.116308336207503</c:v>
                </c:pt>
                <c:pt idx="49816">
                  <c:v>33.1164586560011</c:v>
                </c:pt>
                <c:pt idx="49817">
                  <c:v>33.116608975313603</c:v>
                </c:pt>
                <c:pt idx="49818">
                  <c:v>33.116759294144899</c:v>
                </c:pt>
                <c:pt idx="49819">
                  <c:v>33.116909612495</c:v>
                </c:pt>
                <c:pt idx="49820">
                  <c:v>33.117059930364</c:v>
                </c:pt>
                <c:pt idx="49821">
                  <c:v>33.1172102477518</c:v>
                </c:pt>
                <c:pt idx="49822">
                  <c:v>33.117360564658497</c:v>
                </c:pt>
                <c:pt idx="49823">
                  <c:v>33.117510881084101</c:v>
                </c:pt>
                <c:pt idx="49824">
                  <c:v>33.117661197028497</c:v>
                </c:pt>
                <c:pt idx="49825">
                  <c:v>33.117811512491699</c:v>
                </c:pt>
                <c:pt idx="49826">
                  <c:v>33.117961827473799</c:v>
                </c:pt>
                <c:pt idx="49827">
                  <c:v>33.118112141974798</c:v>
                </c:pt>
                <c:pt idx="49828">
                  <c:v>33.118262455994603</c:v>
                </c:pt>
                <c:pt idx="49829">
                  <c:v>33.1184127695333</c:v>
                </c:pt>
                <c:pt idx="49830">
                  <c:v>33.118563082590903</c:v>
                </c:pt>
                <c:pt idx="49831">
                  <c:v>33.118713395167298</c:v>
                </c:pt>
                <c:pt idx="49832">
                  <c:v>33.118863707262598</c:v>
                </c:pt>
                <c:pt idx="49833">
                  <c:v>33.119014018876697</c:v>
                </c:pt>
                <c:pt idx="49834">
                  <c:v>33.119164330009802</c:v>
                </c:pt>
                <c:pt idx="49835">
                  <c:v>33.119314640661699</c:v>
                </c:pt>
                <c:pt idx="49836">
                  <c:v>33.119464950832402</c:v>
                </c:pt>
                <c:pt idx="49837">
                  <c:v>33.119615260522103</c:v>
                </c:pt>
                <c:pt idx="49838">
                  <c:v>33.119765569730603</c:v>
                </c:pt>
                <c:pt idx="49839">
                  <c:v>33.119915878458002</c:v>
                </c:pt>
                <c:pt idx="49840">
                  <c:v>33.1200661867042</c:v>
                </c:pt>
                <c:pt idx="49841">
                  <c:v>33.120216494469403</c:v>
                </c:pt>
                <c:pt idx="49842">
                  <c:v>33.120366801753399</c:v>
                </c:pt>
                <c:pt idx="49843">
                  <c:v>33.120517108556299</c:v>
                </c:pt>
                <c:pt idx="49844">
                  <c:v>33.120667414878199</c:v>
                </c:pt>
                <c:pt idx="49845">
                  <c:v>33.120817720718797</c:v>
                </c:pt>
                <c:pt idx="49846">
                  <c:v>33.120968026078401</c:v>
                </c:pt>
                <c:pt idx="49847">
                  <c:v>33.121118330956897</c:v>
                </c:pt>
                <c:pt idx="49848">
                  <c:v>33.121268635354198</c:v>
                </c:pt>
                <c:pt idx="49849">
                  <c:v>33.121418939270498</c:v>
                </c:pt>
                <c:pt idx="49850">
                  <c:v>33.121569242705597</c:v>
                </c:pt>
                <c:pt idx="49851">
                  <c:v>33.121719545659701</c:v>
                </c:pt>
                <c:pt idx="49852">
                  <c:v>33.121869848132597</c:v>
                </c:pt>
                <c:pt idx="49853">
                  <c:v>33.122020150124499</c:v>
                </c:pt>
                <c:pt idx="49854">
                  <c:v>33.122170451635199</c:v>
                </c:pt>
                <c:pt idx="49855">
                  <c:v>33.122320752664798</c:v>
                </c:pt>
                <c:pt idx="49856">
                  <c:v>33.122471053213403</c:v>
                </c:pt>
                <c:pt idx="49857">
                  <c:v>33.122621353280799</c:v>
                </c:pt>
                <c:pt idx="49858">
                  <c:v>33.1227716528672</c:v>
                </c:pt>
                <c:pt idx="49859">
                  <c:v>33.122921951972401</c:v>
                </c:pt>
                <c:pt idx="49860">
                  <c:v>33.1230722505966</c:v>
                </c:pt>
                <c:pt idx="49861">
                  <c:v>33.123222548739697</c:v>
                </c:pt>
                <c:pt idx="49862">
                  <c:v>33.123372846401701</c:v>
                </c:pt>
                <c:pt idx="49863">
                  <c:v>33.123523143582602</c:v>
                </c:pt>
                <c:pt idx="49864">
                  <c:v>33.123673440282403</c:v>
                </c:pt>
                <c:pt idx="49865">
                  <c:v>33.123823736501102</c:v>
                </c:pt>
                <c:pt idx="49866">
                  <c:v>33.123974032238799</c:v>
                </c:pt>
                <c:pt idx="49867">
                  <c:v>33.124124327495402</c:v>
                </c:pt>
                <c:pt idx="49868">
                  <c:v>33.124274622270903</c:v>
                </c:pt>
                <c:pt idx="49869">
                  <c:v>33.124424916565303</c:v>
                </c:pt>
                <c:pt idx="49870">
                  <c:v>33.124575210378602</c:v>
                </c:pt>
                <c:pt idx="49871">
                  <c:v>33.124725503710899</c:v>
                </c:pt>
                <c:pt idx="49872">
                  <c:v>33.124875796562101</c:v>
                </c:pt>
                <c:pt idx="49873">
                  <c:v>33.125026088932302</c:v>
                </c:pt>
                <c:pt idx="49874">
                  <c:v>33.125176380821301</c:v>
                </c:pt>
                <c:pt idx="49875">
                  <c:v>33.125326672229299</c:v>
                </c:pt>
                <c:pt idx="49876">
                  <c:v>33.125476963156203</c:v>
                </c:pt>
                <c:pt idx="49877">
                  <c:v>33.125627253602097</c:v>
                </c:pt>
                <c:pt idx="49878">
                  <c:v>33.125777543566898</c:v>
                </c:pt>
                <c:pt idx="49879">
                  <c:v>33.125927833050604</c:v>
                </c:pt>
                <c:pt idx="49880">
                  <c:v>33.1260781220533</c:v>
                </c:pt>
                <c:pt idx="49881">
                  <c:v>33.126228410575003</c:v>
                </c:pt>
                <c:pt idx="49882">
                  <c:v>33.126378698615497</c:v>
                </c:pt>
                <c:pt idx="49883">
                  <c:v>33.126528986175003</c:v>
                </c:pt>
                <c:pt idx="49884">
                  <c:v>33.126679273253501</c:v>
                </c:pt>
                <c:pt idx="49885">
                  <c:v>33.126829559850897</c:v>
                </c:pt>
                <c:pt idx="49886">
                  <c:v>33.126979845967298</c:v>
                </c:pt>
                <c:pt idx="49887">
                  <c:v>33.127130131602598</c:v>
                </c:pt>
                <c:pt idx="49888">
                  <c:v>33.127280416756797</c:v>
                </c:pt>
                <c:pt idx="49889">
                  <c:v>33.127430701430001</c:v>
                </c:pt>
                <c:pt idx="49890">
                  <c:v>33.127580985622203</c:v>
                </c:pt>
                <c:pt idx="49891">
                  <c:v>33.127731269333303</c:v>
                </c:pt>
                <c:pt idx="49892">
                  <c:v>33.127881552563402</c:v>
                </c:pt>
                <c:pt idx="49893">
                  <c:v>33.128031835312498</c:v>
                </c:pt>
                <c:pt idx="49894">
                  <c:v>33.128182117580501</c:v>
                </c:pt>
                <c:pt idx="49895">
                  <c:v>33.128332399367402</c:v>
                </c:pt>
                <c:pt idx="49896">
                  <c:v>33.1284826806734</c:v>
                </c:pt>
                <c:pt idx="49897">
                  <c:v>33.128632961498298</c:v>
                </c:pt>
                <c:pt idx="49898">
                  <c:v>33.1287832418421</c:v>
                </c:pt>
                <c:pt idx="49899">
                  <c:v>33.128933521705001</c:v>
                </c:pt>
                <c:pt idx="49900">
                  <c:v>33.1290838010868</c:v>
                </c:pt>
                <c:pt idx="49901">
                  <c:v>33.129234079987597</c:v>
                </c:pt>
                <c:pt idx="49902">
                  <c:v>33.1293843584073</c:v>
                </c:pt>
                <c:pt idx="49903">
                  <c:v>33.129534636346101</c:v>
                </c:pt>
                <c:pt idx="49904">
                  <c:v>33.1296849138038</c:v>
                </c:pt>
                <c:pt idx="49905">
                  <c:v>33.129835190780497</c:v>
                </c:pt>
                <c:pt idx="49906">
                  <c:v>33.1299854672761</c:v>
                </c:pt>
                <c:pt idx="49907">
                  <c:v>33.130135743290801</c:v>
                </c:pt>
                <c:pt idx="49908">
                  <c:v>33.1302860188244</c:v>
                </c:pt>
                <c:pt idx="49909">
                  <c:v>33.130436293876997</c:v>
                </c:pt>
                <c:pt idx="49910">
                  <c:v>33.130586568448599</c:v>
                </c:pt>
                <c:pt idx="49911">
                  <c:v>33.1307368425392</c:v>
                </c:pt>
                <c:pt idx="49912">
                  <c:v>33.130887116148799</c:v>
                </c:pt>
                <c:pt idx="49913">
                  <c:v>33.131037389277402</c:v>
                </c:pt>
                <c:pt idx="49914">
                  <c:v>33.131187661924997</c:v>
                </c:pt>
                <c:pt idx="49915">
                  <c:v>33.131337934091498</c:v>
                </c:pt>
                <c:pt idx="49916">
                  <c:v>33.131488205777103</c:v>
                </c:pt>
                <c:pt idx="49917">
                  <c:v>33.1316384769816</c:v>
                </c:pt>
                <c:pt idx="49918">
                  <c:v>33.131788747705201</c:v>
                </c:pt>
                <c:pt idx="49919">
                  <c:v>33.131939017947701</c:v>
                </c:pt>
                <c:pt idx="49920">
                  <c:v>33.132089287709299</c:v>
                </c:pt>
                <c:pt idx="49921">
                  <c:v>33.132239556989802</c:v>
                </c:pt>
                <c:pt idx="49922">
                  <c:v>33.132389825789403</c:v>
                </c:pt>
                <c:pt idx="49923">
                  <c:v>33.132540094108002</c:v>
                </c:pt>
                <c:pt idx="49924">
                  <c:v>33.132690361945599</c:v>
                </c:pt>
                <c:pt idx="49925">
                  <c:v>33.132840629302102</c:v>
                </c:pt>
                <c:pt idx="49926">
                  <c:v>33.132990896177702</c:v>
                </c:pt>
                <c:pt idx="49927">
                  <c:v>33.133141162572301</c:v>
                </c:pt>
                <c:pt idx="49928">
                  <c:v>33.133291428485997</c:v>
                </c:pt>
                <c:pt idx="49929">
                  <c:v>33.133441693918599</c:v>
                </c:pt>
                <c:pt idx="49930">
                  <c:v>33.133591958870298</c:v>
                </c:pt>
                <c:pt idx="49931">
                  <c:v>33.133742223340903</c:v>
                </c:pt>
                <c:pt idx="49932">
                  <c:v>33.133892487330598</c:v>
                </c:pt>
                <c:pt idx="49933">
                  <c:v>33.134042750839399</c:v>
                </c:pt>
                <c:pt idx="49934">
                  <c:v>33.134193013867097</c:v>
                </c:pt>
                <c:pt idx="49935">
                  <c:v>33.134343276413901</c:v>
                </c:pt>
                <c:pt idx="49936">
                  <c:v>33.134493538479703</c:v>
                </c:pt>
                <c:pt idx="49937">
                  <c:v>33.134643800064502</c:v>
                </c:pt>
                <c:pt idx="49938">
                  <c:v>33.1347940611683</c:v>
                </c:pt>
                <c:pt idx="49939">
                  <c:v>33.134944321791203</c:v>
                </c:pt>
                <c:pt idx="49940">
                  <c:v>33.135094581933103</c:v>
                </c:pt>
                <c:pt idx="49941">
                  <c:v>33.135244841594101</c:v>
                </c:pt>
                <c:pt idx="49942">
                  <c:v>33.135395100774097</c:v>
                </c:pt>
                <c:pt idx="49943">
                  <c:v>33.135545359473099</c:v>
                </c:pt>
                <c:pt idx="49944">
                  <c:v>33.135695617691098</c:v>
                </c:pt>
                <c:pt idx="49945">
                  <c:v>33.135845875428203</c:v>
                </c:pt>
                <c:pt idx="49946">
                  <c:v>33.135996132684397</c:v>
                </c:pt>
                <c:pt idx="49947">
                  <c:v>33.136146389459597</c:v>
                </c:pt>
                <c:pt idx="49948">
                  <c:v>33.136296645753802</c:v>
                </c:pt>
                <c:pt idx="49949">
                  <c:v>33.136446901567098</c:v>
                </c:pt>
                <c:pt idx="49950">
                  <c:v>33.136597156899398</c:v>
                </c:pt>
                <c:pt idx="49951">
                  <c:v>33.136747411750797</c:v>
                </c:pt>
                <c:pt idx="49952">
                  <c:v>33.1368976661212</c:v>
                </c:pt>
                <c:pt idx="49953">
                  <c:v>33.137047920010701</c:v>
                </c:pt>
                <c:pt idx="49954">
                  <c:v>33.1371981734192</c:v>
                </c:pt>
                <c:pt idx="49955">
                  <c:v>33.137348426346797</c:v>
                </c:pt>
                <c:pt idx="49956">
                  <c:v>33.137498678793399</c:v>
                </c:pt>
                <c:pt idx="49957">
                  <c:v>33.137648930759099</c:v>
                </c:pt>
                <c:pt idx="49958">
                  <c:v>33.137799182243903</c:v>
                </c:pt>
                <c:pt idx="49959">
                  <c:v>33.137949433247698</c:v>
                </c:pt>
                <c:pt idx="49960">
                  <c:v>33.138099683770598</c:v>
                </c:pt>
                <c:pt idx="49961">
                  <c:v>33.138249933812602</c:v>
                </c:pt>
                <c:pt idx="49962">
                  <c:v>33.138400183373598</c:v>
                </c:pt>
                <c:pt idx="49963">
                  <c:v>33.138550432453698</c:v>
                </c:pt>
                <c:pt idx="49964">
                  <c:v>33.138700681052804</c:v>
                </c:pt>
                <c:pt idx="49965">
                  <c:v>33.138850929171099</c:v>
                </c:pt>
                <c:pt idx="49966">
                  <c:v>33.139001176808399</c:v>
                </c:pt>
                <c:pt idx="49967">
                  <c:v>33.139151423964698</c:v>
                </c:pt>
                <c:pt idx="49968">
                  <c:v>33.139301670640201</c:v>
                </c:pt>
                <c:pt idx="49969">
                  <c:v>33.139451916834702</c:v>
                </c:pt>
                <c:pt idx="49970">
                  <c:v>33.1396021625483</c:v>
                </c:pt>
                <c:pt idx="49971">
                  <c:v>33.139752407781003</c:v>
                </c:pt>
                <c:pt idx="49972">
                  <c:v>33.139902652532797</c:v>
                </c:pt>
                <c:pt idx="49973">
                  <c:v>33.140052896803603</c:v>
                </c:pt>
                <c:pt idx="49974">
                  <c:v>33.140203140593599</c:v>
                </c:pt>
                <c:pt idx="49975">
                  <c:v>33.1403533839026</c:v>
                </c:pt>
                <c:pt idx="49976">
                  <c:v>33.140503626730698</c:v>
                </c:pt>
                <c:pt idx="49977">
                  <c:v>33.140653869077902</c:v>
                </c:pt>
                <c:pt idx="49978">
                  <c:v>33.140804110944202</c:v>
                </c:pt>
                <c:pt idx="49979">
                  <c:v>33.140954352329601</c:v>
                </c:pt>
                <c:pt idx="49980">
                  <c:v>33.141104593234097</c:v>
                </c:pt>
                <c:pt idx="49981">
                  <c:v>33.141254833657698</c:v>
                </c:pt>
                <c:pt idx="49982">
                  <c:v>33.141405073600303</c:v>
                </c:pt>
                <c:pt idx="49983">
                  <c:v>33.141555313062099</c:v>
                </c:pt>
                <c:pt idx="49984">
                  <c:v>33.141705552043</c:v>
                </c:pt>
                <c:pt idx="49985">
                  <c:v>33.141855790542898</c:v>
                </c:pt>
                <c:pt idx="49986">
                  <c:v>33.142006028562001</c:v>
                </c:pt>
                <c:pt idx="49987">
                  <c:v>33.142156266100201</c:v>
                </c:pt>
                <c:pt idx="49988">
                  <c:v>33.142306503157499</c:v>
                </c:pt>
                <c:pt idx="49989">
                  <c:v>33.142456739733902</c:v>
                </c:pt>
                <c:pt idx="49990">
                  <c:v>33.142606975829402</c:v>
                </c:pt>
                <c:pt idx="49991">
                  <c:v>33.142757211444</c:v>
                </c:pt>
                <c:pt idx="49992">
                  <c:v>33.142907446577702</c:v>
                </c:pt>
                <c:pt idx="49993">
                  <c:v>33.143057681230601</c:v>
                </c:pt>
                <c:pt idx="49994">
                  <c:v>33.143207915402499</c:v>
                </c:pt>
                <c:pt idx="49995">
                  <c:v>33.143358149093601</c:v>
                </c:pt>
                <c:pt idx="49996">
                  <c:v>33.1435083823038</c:v>
                </c:pt>
                <c:pt idx="49997">
                  <c:v>33.143658615033097</c:v>
                </c:pt>
                <c:pt idx="49998">
                  <c:v>33.143808847281598</c:v>
                </c:pt>
                <c:pt idx="49999">
                  <c:v>33.143959079049097</c:v>
                </c:pt>
                <c:pt idx="50000">
                  <c:v>33.1441093103358</c:v>
                </c:pt>
                <c:pt idx="50001">
                  <c:v>33.144259541141601</c:v>
                </c:pt>
                <c:pt idx="50002">
                  <c:v>33.144409771466599</c:v>
                </c:pt>
                <c:pt idx="50003">
                  <c:v>33.144560001310602</c:v>
                </c:pt>
                <c:pt idx="50004">
                  <c:v>33.144710230673802</c:v>
                </c:pt>
                <c:pt idx="50005">
                  <c:v>33.144860459556199</c:v>
                </c:pt>
                <c:pt idx="50006">
                  <c:v>33.145010687957601</c:v>
                </c:pt>
                <c:pt idx="50007">
                  <c:v>33.145160915878201</c:v>
                </c:pt>
                <c:pt idx="50008">
                  <c:v>33.145311143317997</c:v>
                </c:pt>
                <c:pt idx="50009">
                  <c:v>33.145461370276898</c:v>
                </c:pt>
                <c:pt idx="50010">
                  <c:v>33.145611596754897</c:v>
                </c:pt>
                <c:pt idx="50011">
                  <c:v>33.145761822752</c:v>
                </c:pt>
                <c:pt idx="50012">
                  <c:v>33.1459120482684</c:v>
                </c:pt>
                <c:pt idx="50013">
                  <c:v>33.146062273303798</c:v>
                </c:pt>
                <c:pt idx="50014">
                  <c:v>33.1462124978584</c:v>
                </c:pt>
                <c:pt idx="50015">
                  <c:v>33.1463627219321</c:v>
                </c:pt>
                <c:pt idx="50016">
                  <c:v>33.146512945524996</c:v>
                </c:pt>
                <c:pt idx="50017">
                  <c:v>33.146663168637097</c:v>
                </c:pt>
                <c:pt idx="50018">
                  <c:v>33.146813391268303</c:v>
                </c:pt>
                <c:pt idx="50019">
                  <c:v>33.146963613418599</c:v>
                </c:pt>
                <c:pt idx="50020">
                  <c:v>33.147113835088099</c:v>
                </c:pt>
                <c:pt idx="50021">
                  <c:v>33.147264056276804</c:v>
                </c:pt>
                <c:pt idx="50022">
                  <c:v>33.147414276984598</c:v>
                </c:pt>
                <c:pt idx="50023">
                  <c:v>33.147564497211597</c:v>
                </c:pt>
                <c:pt idx="50024">
                  <c:v>33.1477147169578</c:v>
                </c:pt>
                <c:pt idx="50025">
                  <c:v>33.147864936223101</c:v>
                </c:pt>
                <c:pt idx="50026">
                  <c:v>33.148015155007499</c:v>
                </c:pt>
                <c:pt idx="50027">
                  <c:v>33.148165373311201</c:v>
                </c:pt>
                <c:pt idx="50028">
                  <c:v>33.148315591134001</c:v>
                </c:pt>
                <c:pt idx="50029">
                  <c:v>33.148465808475997</c:v>
                </c:pt>
                <c:pt idx="50030">
                  <c:v>33.148616025337098</c:v>
                </c:pt>
                <c:pt idx="50031">
                  <c:v>33.148766241717396</c:v>
                </c:pt>
                <c:pt idx="50032">
                  <c:v>33.148916457616899</c:v>
                </c:pt>
                <c:pt idx="50033">
                  <c:v>33.149066673035598</c:v>
                </c:pt>
                <c:pt idx="50034">
                  <c:v>33.149216887973502</c:v>
                </c:pt>
                <c:pt idx="50035">
                  <c:v>33.149367102430503</c:v>
                </c:pt>
                <c:pt idx="50036">
                  <c:v>33.149517316406701</c:v>
                </c:pt>
                <c:pt idx="50037">
                  <c:v>33.149667529902104</c:v>
                </c:pt>
                <c:pt idx="50038">
                  <c:v>33.149817742916703</c:v>
                </c:pt>
                <c:pt idx="50039">
                  <c:v>33.1499679554504</c:v>
                </c:pt>
                <c:pt idx="50040">
                  <c:v>33.1501181675034</c:v>
                </c:pt>
                <c:pt idx="50041">
                  <c:v>33.150268379075499</c:v>
                </c:pt>
                <c:pt idx="50042">
                  <c:v>33.150418590166801</c:v>
                </c:pt>
                <c:pt idx="50043">
                  <c:v>33.1505688007773</c:v>
                </c:pt>
                <c:pt idx="50044">
                  <c:v>33.150719010906997</c:v>
                </c:pt>
                <c:pt idx="50045">
                  <c:v>33.150869220555897</c:v>
                </c:pt>
                <c:pt idx="50046">
                  <c:v>33.151019429724002</c:v>
                </c:pt>
                <c:pt idx="50047">
                  <c:v>33.151169638411297</c:v>
                </c:pt>
                <c:pt idx="50048">
                  <c:v>33.151319846617803</c:v>
                </c:pt>
                <c:pt idx="50049">
                  <c:v>33.151470054343498</c:v>
                </c:pt>
                <c:pt idx="50050">
                  <c:v>33.151620261588398</c:v>
                </c:pt>
                <c:pt idx="50051">
                  <c:v>33.151770468352503</c:v>
                </c:pt>
                <c:pt idx="50052">
                  <c:v>33.151920674635797</c:v>
                </c:pt>
                <c:pt idx="50053">
                  <c:v>33.152070880438302</c:v>
                </c:pt>
                <c:pt idx="50054">
                  <c:v>33.152221085759997</c:v>
                </c:pt>
                <c:pt idx="50055">
                  <c:v>33.152371290601003</c:v>
                </c:pt>
                <c:pt idx="50056">
                  <c:v>33.1525214949611</c:v>
                </c:pt>
                <c:pt idx="50057">
                  <c:v>33.1526716988405</c:v>
                </c:pt>
                <c:pt idx="50058">
                  <c:v>33.152821902238998</c:v>
                </c:pt>
                <c:pt idx="50059">
                  <c:v>33.152972105156799</c:v>
                </c:pt>
                <c:pt idx="50060">
                  <c:v>33.153122307593797</c:v>
                </c:pt>
                <c:pt idx="50061">
                  <c:v>33.15327250955</c:v>
                </c:pt>
                <c:pt idx="50062">
                  <c:v>33.153422711025399</c:v>
                </c:pt>
                <c:pt idx="50063">
                  <c:v>33.153572912020103</c:v>
                </c:pt>
                <c:pt idx="50064">
                  <c:v>33.153723112534003</c:v>
                </c:pt>
                <c:pt idx="50065">
                  <c:v>33.1538733125671</c:v>
                </c:pt>
                <c:pt idx="50066">
                  <c:v>33.154023512119402</c:v>
                </c:pt>
                <c:pt idx="50067">
                  <c:v>33.154173711191</c:v>
                </c:pt>
                <c:pt idx="50068">
                  <c:v>33.154323909781802</c:v>
                </c:pt>
                <c:pt idx="50069">
                  <c:v>33.154474107891801</c:v>
                </c:pt>
                <c:pt idx="50070">
                  <c:v>33.154624305521097</c:v>
                </c:pt>
                <c:pt idx="50071">
                  <c:v>33.154774502669497</c:v>
                </c:pt>
                <c:pt idx="50072">
                  <c:v>33.1549246993373</c:v>
                </c:pt>
                <c:pt idx="50073">
                  <c:v>33.155074895524201</c:v>
                </c:pt>
                <c:pt idx="50074">
                  <c:v>33.155225091230399</c:v>
                </c:pt>
                <c:pt idx="50075">
                  <c:v>33.1553752864559</c:v>
                </c:pt>
                <c:pt idx="50076">
                  <c:v>33.155525481200598</c:v>
                </c:pt>
                <c:pt idx="50077">
                  <c:v>33.155675675464501</c:v>
                </c:pt>
                <c:pt idx="50078">
                  <c:v>33.1558258692477</c:v>
                </c:pt>
                <c:pt idx="50079">
                  <c:v>33.155976062550103</c:v>
                </c:pt>
                <c:pt idx="50080">
                  <c:v>33.156126255371703</c:v>
                </c:pt>
                <c:pt idx="50081">
                  <c:v>33.1562764477126</c:v>
                </c:pt>
                <c:pt idx="50082">
                  <c:v>33.1564266395728</c:v>
                </c:pt>
                <c:pt idx="50083">
                  <c:v>33.156576830952197</c:v>
                </c:pt>
                <c:pt idx="50084">
                  <c:v>33.156727021850898</c:v>
                </c:pt>
                <c:pt idx="50085">
                  <c:v>33.156877212268803</c:v>
                </c:pt>
                <c:pt idx="50086">
                  <c:v>33.157027402205998</c:v>
                </c:pt>
                <c:pt idx="50087">
                  <c:v>33.157177591662503</c:v>
                </c:pt>
                <c:pt idx="50088">
                  <c:v>33.157327780638198</c:v>
                </c:pt>
                <c:pt idx="50089">
                  <c:v>33.157477969133097</c:v>
                </c:pt>
                <c:pt idx="50090">
                  <c:v>33.1576281571474</c:v>
                </c:pt>
                <c:pt idx="50091">
                  <c:v>33.157778344680899</c:v>
                </c:pt>
                <c:pt idx="50092">
                  <c:v>33.157928531733603</c:v>
                </c:pt>
                <c:pt idx="50093">
                  <c:v>33.158078718305603</c:v>
                </c:pt>
                <c:pt idx="50094">
                  <c:v>33.158228904396999</c:v>
                </c:pt>
                <c:pt idx="50095">
                  <c:v>33.1583790900075</c:v>
                </c:pt>
                <c:pt idx="50096">
                  <c:v>33.158529275137397</c:v>
                </c:pt>
                <c:pt idx="50097">
                  <c:v>33.158679459786498</c:v>
                </c:pt>
                <c:pt idx="50098">
                  <c:v>33.158829643954903</c:v>
                </c:pt>
                <c:pt idx="50099">
                  <c:v>33.158979827642497</c:v>
                </c:pt>
                <c:pt idx="50100">
                  <c:v>33.159130010849502</c:v>
                </c:pt>
                <c:pt idx="50101">
                  <c:v>33.159280193575697</c:v>
                </c:pt>
                <c:pt idx="50102">
                  <c:v>33.159430375821202</c:v>
                </c:pt>
                <c:pt idx="50103">
                  <c:v>33.159580557585997</c:v>
                </c:pt>
                <c:pt idx="50104">
                  <c:v>33.159730738870103</c:v>
                </c:pt>
                <c:pt idx="50105">
                  <c:v>33.159880919673498</c:v>
                </c:pt>
                <c:pt idx="50106">
                  <c:v>33.160031099996097</c:v>
                </c:pt>
                <c:pt idx="50107">
                  <c:v>33.160181279838099</c:v>
                </c:pt>
                <c:pt idx="50108">
                  <c:v>33.160331459199298</c:v>
                </c:pt>
                <c:pt idx="50109">
                  <c:v>33.160481638079801</c:v>
                </c:pt>
                <c:pt idx="50110">
                  <c:v>33.160631816479601</c:v>
                </c:pt>
                <c:pt idx="50111">
                  <c:v>33.160781994398803</c:v>
                </c:pt>
                <c:pt idx="50112">
                  <c:v>33.160932171837203</c:v>
                </c:pt>
                <c:pt idx="50113">
                  <c:v>33.161082348794899</c:v>
                </c:pt>
                <c:pt idx="50114">
                  <c:v>33.161232525271899</c:v>
                </c:pt>
                <c:pt idx="50115">
                  <c:v>33.161382701268202</c:v>
                </c:pt>
                <c:pt idx="50116">
                  <c:v>33.161532876783802</c:v>
                </c:pt>
                <c:pt idx="50117">
                  <c:v>33.161683051818798</c:v>
                </c:pt>
                <c:pt idx="50118">
                  <c:v>33.161833226372998</c:v>
                </c:pt>
                <c:pt idx="50119">
                  <c:v>33.161983400446502</c:v>
                </c:pt>
                <c:pt idx="50120">
                  <c:v>33.162133574039402</c:v>
                </c:pt>
                <c:pt idx="50121">
                  <c:v>33.162283747151498</c:v>
                </c:pt>
                <c:pt idx="50122">
                  <c:v>33.162433919782998</c:v>
                </c:pt>
                <c:pt idx="50123">
                  <c:v>33.162584091933802</c:v>
                </c:pt>
                <c:pt idx="50124">
                  <c:v>33.162734263603902</c:v>
                </c:pt>
                <c:pt idx="50125">
                  <c:v>33.162884434793298</c:v>
                </c:pt>
                <c:pt idx="50126">
                  <c:v>33.163034605501998</c:v>
                </c:pt>
                <c:pt idx="50127">
                  <c:v>33.163184775730102</c:v>
                </c:pt>
                <c:pt idx="50128">
                  <c:v>33.163334945477501</c:v>
                </c:pt>
                <c:pt idx="50129">
                  <c:v>33.163485114744198</c:v>
                </c:pt>
                <c:pt idx="50130">
                  <c:v>33.163635283530198</c:v>
                </c:pt>
                <c:pt idx="50131">
                  <c:v>33.163785451835601</c:v>
                </c:pt>
                <c:pt idx="50132">
                  <c:v>33.163935619660201</c:v>
                </c:pt>
                <c:pt idx="50133">
                  <c:v>33.164085787004304</c:v>
                </c:pt>
                <c:pt idx="50134">
                  <c:v>33.164235953867603</c:v>
                </c:pt>
                <c:pt idx="50135">
                  <c:v>33.164386120250299</c:v>
                </c:pt>
                <c:pt idx="50136">
                  <c:v>33.164536286152298</c:v>
                </c:pt>
                <c:pt idx="50137">
                  <c:v>33.164686451573601</c:v>
                </c:pt>
                <c:pt idx="50138">
                  <c:v>33.1648366165143</c:v>
                </c:pt>
                <c:pt idx="50139">
                  <c:v>33.164986780974303</c:v>
                </c:pt>
                <c:pt idx="50140">
                  <c:v>33.165136944953701</c:v>
                </c:pt>
                <c:pt idx="50141">
                  <c:v>33.165287108452397</c:v>
                </c:pt>
                <c:pt idx="50142">
                  <c:v>33.165437271470402</c:v>
                </c:pt>
                <c:pt idx="50143">
                  <c:v>33.165587434007797</c:v>
                </c:pt>
                <c:pt idx="50144">
                  <c:v>33.165737596064602</c:v>
                </c:pt>
                <c:pt idx="50145">
                  <c:v>33.165887757640697</c:v>
                </c:pt>
                <c:pt idx="50146">
                  <c:v>33.166037918736102</c:v>
                </c:pt>
                <c:pt idx="50147">
                  <c:v>33.166188079350903</c:v>
                </c:pt>
                <c:pt idx="50148">
                  <c:v>33.166338239485</c:v>
                </c:pt>
                <c:pt idx="50149">
                  <c:v>33.166488399138501</c:v>
                </c:pt>
                <c:pt idx="50150">
                  <c:v>33.166638558311398</c:v>
                </c:pt>
                <c:pt idx="50151">
                  <c:v>33.166788717003598</c:v>
                </c:pt>
                <c:pt idx="50152">
                  <c:v>33.166938875215102</c:v>
                </c:pt>
                <c:pt idx="50153">
                  <c:v>33.167089032946102</c:v>
                </c:pt>
                <c:pt idx="50154">
                  <c:v>33.167239190196298</c:v>
                </c:pt>
                <c:pt idx="50155">
                  <c:v>33.167389346965997</c:v>
                </c:pt>
                <c:pt idx="50156">
                  <c:v>33.167539503255</c:v>
                </c:pt>
                <c:pt idx="50157">
                  <c:v>33.167689659063399</c:v>
                </c:pt>
                <c:pt idx="50158">
                  <c:v>33.167839814391101</c:v>
                </c:pt>
                <c:pt idx="50159">
                  <c:v>33.167989969238299</c:v>
                </c:pt>
                <c:pt idx="50160">
                  <c:v>33.168140123604701</c:v>
                </c:pt>
                <c:pt idx="50161">
                  <c:v>33.168290277490598</c:v>
                </c:pt>
                <c:pt idx="50162">
                  <c:v>33.168440430895799</c:v>
                </c:pt>
                <c:pt idx="50163">
                  <c:v>33.168590583820503</c:v>
                </c:pt>
                <c:pt idx="50164">
                  <c:v>33.168740736264397</c:v>
                </c:pt>
                <c:pt idx="50165">
                  <c:v>33.1688908882278</c:v>
                </c:pt>
                <c:pt idx="50166">
                  <c:v>33.169041039710599</c:v>
                </c:pt>
                <c:pt idx="50167">
                  <c:v>33.169191190712702</c:v>
                </c:pt>
                <c:pt idx="50168">
                  <c:v>33.169341341234201</c:v>
                </c:pt>
                <c:pt idx="50169">
                  <c:v>33.169491491275103</c:v>
                </c:pt>
                <c:pt idx="50170">
                  <c:v>33.169641640835401</c:v>
                </c:pt>
                <c:pt idx="50171">
                  <c:v>33.169791789915102</c:v>
                </c:pt>
                <c:pt idx="50172">
                  <c:v>33.1699419385141</c:v>
                </c:pt>
                <c:pt idx="50173">
                  <c:v>33.1700920866326</c:v>
                </c:pt>
                <c:pt idx="50174">
                  <c:v>33.170242234270397</c:v>
                </c:pt>
                <c:pt idx="50175">
                  <c:v>33.170392381427703</c:v>
                </c:pt>
                <c:pt idx="50176">
                  <c:v>33.170542528104299</c:v>
                </c:pt>
                <c:pt idx="50177">
                  <c:v>33.170692674300298</c:v>
                </c:pt>
                <c:pt idx="50178">
                  <c:v>33.1708428200158</c:v>
                </c:pt>
                <c:pt idx="50179">
                  <c:v>33.170992965250598</c:v>
                </c:pt>
                <c:pt idx="50180">
                  <c:v>33.171143110004799</c:v>
                </c:pt>
                <c:pt idx="50181">
                  <c:v>33.171293254278503</c:v>
                </c:pt>
                <c:pt idx="50182">
                  <c:v>33.171443398071503</c:v>
                </c:pt>
                <c:pt idx="50183">
                  <c:v>33.171593541383999</c:v>
                </c:pt>
                <c:pt idx="50184">
                  <c:v>33.171743684215798</c:v>
                </c:pt>
                <c:pt idx="50185">
                  <c:v>33.1718938265671</c:v>
                </c:pt>
                <c:pt idx="50186">
                  <c:v>33.172043968437798</c:v>
                </c:pt>
                <c:pt idx="50187">
                  <c:v>33.172194109827899</c:v>
                </c:pt>
                <c:pt idx="50188">
                  <c:v>33.172344250737403</c:v>
                </c:pt>
                <c:pt idx="50189">
                  <c:v>33.172494391166303</c:v>
                </c:pt>
                <c:pt idx="50190">
                  <c:v>33.172644531114599</c:v>
                </c:pt>
                <c:pt idx="50191">
                  <c:v>33.172794670582398</c:v>
                </c:pt>
                <c:pt idx="50192">
                  <c:v>33.172944809569501</c:v>
                </c:pt>
                <c:pt idx="50193">
                  <c:v>33.173094948076098</c:v>
                </c:pt>
                <c:pt idx="50194">
                  <c:v>33.173245086102199</c:v>
                </c:pt>
                <c:pt idx="50195">
                  <c:v>33.173395223647603</c:v>
                </c:pt>
                <c:pt idx="50196">
                  <c:v>33.173545360712502</c:v>
                </c:pt>
                <c:pt idx="50197">
                  <c:v>33.173695497296798</c:v>
                </c:pt>
                <c:pt idx="50198">
                  <c:v>33.173845633400497</c:v>
                </c:pt>
                <c:pt idx="50199">
                  <c:v>33.173995769023698</c:v>
                </c:pt>
                <c:pt idx="50200">
                  <c:v>33.174145904166302</c:v>
                </c:pt>
                <c:pt idx="50201">
                  <c:v>33.174296038828302</c:v>
                </c:pt>
                <c:pt idx="50202">
                  <c:v>33.174446173009798</c:v>
                </c:pt>
                <c:pt idx="50203">
                  <c:v>33.174596306710697</c:v>
                </c:pt>
                <c:pt idx="50204">
                  <c:v>33.174746439930999</c:v>
                </c:pt>
                <c:pt idx="50205">
                  <c:v>33.174896572670797</c:v>
                </c:pt>
                <c:pt idx="50206">
                  <c:v>33.175046704929997</c:v>
                </c:pt>
                <c:pt idx="50207">
                  <c:v>33.1751968367087</c:v>
                </c:pt>
                <c:pt idx="50208">
                  <c:v>33.175346968006799</c:v>
                </c:pt>
                <c:pt idx="50209">
                  <c:v>33.175497098824302</c:v>
                </c:pt>
                <c:pt idx="50210">
                  <c:v>33.175647229161299</c:v>
                </c:pt>
                <c:pt idx="50211">
                  <c:v>33.1757973590178</c:v>
                </c:pt>
                <c:pt idx="50212">
                  <c:v>33.175947488393703</c:v>
                </c:pt>
                <c:pt idx="50213">
                  <c:v>33.176097617289003</c:v>
                </c:pt>
                <c:pt idx="50214">
                  <c:v>33.176247745703897</c:v>
                </c:pt>
                <c:pt idx="50215">
                  <c:v>33.176397873638102</c:v>
                </c:pt>
                <c:pt idx="50216">
                  <c:v>33.176548001091803</c:v>
                </c:pt>
                <c:pt idx="50217">
                  <c:v>33.176698128064999</c:v>
                </c:pt>
                <c:pt idx="50218">
                  <c:v>33.176848254557697</c:v>
                </c:pt>
                <c:pt idx="50219">
                  <c:v>33.176998380569799</c:v>
                </c:pt>
                <c:pt idx="50220">
                  <c:v>33.177148506101297</c:v>
                </c:pt>
                <c:pt idx="50221">
                  <c:v>33.177298631152397</c:v>
                </c:pt>
                <c:pt idx="50222">
                  <c:v>33.177448755722899</c:v>
                </c:pt>
                <c:pt idx="50223">
                  <c:v>33.177598879812798</c:v>
                </c:pt>
                <c:pt idx="50224">
                  <c:v>33.177749003422299</c:v>
                </c:pt>
                <c:pt idx="50225">
                  <c:v>33.177899126551203</c:v>
                </c:pt>
                <c:pt idx="50226">
                  <c:v>33.178049249199603</c:v>
                </c:pt>
                <c:pt idx="50227">
                  <c:v>33.178199371367398</c:v>
                </c:pt>
                <c:pt idx="50228">
                  <c:v>33.178349493054696</c:v>
                </c:pt>
                <c:pt idx="50229">
                  <c:v>33.178499614261597</c:v>
                </c:pt>
                <c:pt idx="50230">
                  <c:v>33.1786497349878</c:v>
                </c:pt>
                <c:pt idx="50231">
                  <c:v>33.178799855233599</c:v>
                </c:pt>
                <c:pt idx="50232">
                  <c:v>33.178949974998801</c:v>
                </c:pt>
                <c:pt idx="50233">
                  <c:v>33.179100094283598</c:v>
                </c:pt>
                <c:pt idx="50234">
                  <c:v>33.179250213087798</c:v>
                </c:pt>
                <c:pt idx="50235">
                  <c:v>33.1794003314115</c:v>
                </c:pt>
                <c:pt idx="50236">
                  <c:v>33.179550449254698</c:v>
                </c:pt>
                <c:pt idx="50237">
                  <c:v>33.179700566617399</c:v>
                </c:pt>
                <c:pt idx="50238">
                  <c:v>33.179850683499502</c:v>
                </c:pt>
                <c:pt idx="50239">
                  <c:v>33.180000799901201</c:v>
                </c:pt>
                <c:pt idx="50240">
                  <c:v>33.180150915822402</c:v>
                </c:pt>
                <c:pt idx="50241">
                  <c:v>33.180301031262999</c:v>
                </c:pt>
                <c:pt idx="50242">
                  <c:v>33.180451146223199</c:v>
                </c:pt>
                <c:pt idx="50243">
                  <c:v>33.180601260702801</c:v>
                </c:pt>
                <c:pt idx="50244">
                  <c:v>33.180751374701998</c:v>
                </c:pt>
                <c:pt idx="50245">
                  <c:v>33.180901488220599</c:v>
                </c:pt>
                <c:pt idx="50246">
                  <c:v>33.181051601258801</c:v>
                </c:pt>
                <c:pt idx="50247">
                  <c:v>33.181201713816399</c:v>
                </c:pt>
                <c:pt idx="50248">
                  <c:v>33.1813518258936</c:v>
                </c:pt>
                <c:pt idx="50249">
                  <c:v>33.181501937490303</c:v>
                </c:pt>
                <c:pt idx="50250">
                  <c:v>33.181652048606402</c:v>
                </c:pt>
                <c:pt idx="50251">
                  <c:v>33.181802159242103</c:v>
                </c:pt>
                <c:pt idx="50252">
                  <c:v>33.1819522693973</c:v>
                </c:pt>
                <c:pt idx="50253">
                  <c:v>33.182102379072099</c:v>
                </c:pt>
                <c:pt idx="50254">
                  <c:v>33.1822524882663</c:v>
                </c:pt>
                <c:pt idx="50255">
                  <c:v>33.182402596980097</c:v>
                </c:pt>
                <c:pt idx="50256">
                  <c:v>33.182552705213297</c:v>
                </c:pt>
                <c:pt idx="50257">
                  <c:v>33.182702812966099</c:v>
                </c:pt>
                <c:pt idx="50258">
                  <c:v>33.182852920238403</c:v>
                </c:pt>
                <c:pt idx="50259">
                  <c:v>33.183003027030303</c:v>
                </c:pt>
                <c:pt idx="50260">
                  <c:v>33.183153133341598</c:v>
                </c:pt>
                <c:pt idx="50261">
                  <c:v>33.183303239172503</c:v>
                </c:pt>
                <c:pt idx="50262">
                  <c:v>33.183453344522903</c:v>
                </c:pt>
                <c:pt idx="50263">
                  <c:v>33.183603449392898</c:v>
                </c:pt>
                <c:pt idx="50264">
                  <c:v>33.183753553782303</c:v>
                </c:pt>
                <c:pt idx="50265">
                  <c:v>33.183903657691403</c:v>
                </c:pt>
                <c:pt idx="50266">
                  <c:v>33.184053761119898</c:v>
                </c:pt>
                <c:pt idx="50267">
                  <c:v>33.184203864068003</c:v>
                </c:pt>
                <c:pt idx="50268">
                  <c:v>33.184353966535603</c:v>
                </c:pt>
                <c:pt idx="50269">
                  <c:v>33.184504068522799</c:v>
                </c:pt>
                <c:pt idx="50270">
                  <c:v>33.184654170029397</c:v>
                </c:pt>
                <c:pt idx="50271">
                  <c:v>33.184804271055697</c:v>
                </c:pt>
                <c:pt idx="50272">
                  <c:v>33.184954371601499</c:v>
                </c:pt>
                <c:pt idx="50273">
                  <c:v>33.185104471666797</c:v>
                </c:pt>
                <c:pt idx="50274">
                  <c:v>33.185254571251697</c:v>
                </c:pt>
                <c:pt idx="50275">
                  <c:v>33.1854046703561</c:v>
                </c:pt>
                <c:pt idx="50276">
                  <c:v>33.185554768979998</c:v>
                </c:pt>
                <c:pt idx="50277">
                  <c:v>33.185704867123597</c:v>
                </c:pt>
                <c:pt idx="50278">
                  <c:v>33.1858549647866</c:v>
                </c:pt>
                <c:pt idx="50279">
                  <c:v>33.186005061969297</c:v>
                </c:pt>
                <c:pt idx="50280">
                  <c:v>33.186155158671397</c:v>
                </c:pt>
                <c:pt idx="50281">
                  <c:v>33.186305254893199</c:v>
                </c:pt>
                <c:pt idx="50282">
                  <c:v>33.186455350634503</c:v>
                </c:pt>
                <c:pt idx="50283">
                  <c:v>33.186605445895303</c:v>
                </c:pt>
                <c:pt idx="50284">
                  <c:v>33.186755540675698</c:v>
                </c:pt>
                <c:pt idx="50285">
                  <c:v>33.186905634975702</c:v>
                </c:pt>
                <c:pt idx="50286">
                  <c:v>33.187055728795301</c:v>
                </c:pt>
                <c:pt idx="50287">
                  <c:v>33.187205822134402</c:v>
                </c:pt>
                <c:pt idx="50288">
                  <c:v>33.187355914993098</c:v>
                </c:pt>
                <c:pt idx="50289">
                  <c:v>33.187506007371297</c:v>
                </c:pt>
                <c:pt idx="50290">
                  <c:v>33.187656099269098</c:v>
                </c:pt>
                <c:pt idx="50291">
                  <c:v>33.187806190686501</c:v>
                </c:pt>
                <c:pt idx="50292">
                  <c:v>33.187956281623499</c:v>
                </c:pt>
                <c:pt idx="50293">
                  <c:v>33.18810637208</c:v>
                </c:pt>
                <c:pt idx="50294">
                  <c:v>33.188256462056202</c:v>
                </c:pt>
                <c:pt idx="50295">
                  <c:v>33.1884065515519</c:v>
                </c:pt>
                <c:pt idx="50296">
                  <c:v>33.1885566405671</c:v>
                </c:pt>
                <c:pt idx="50297">
                  <c:v>33.188706729102002</c:v>
                </c:pt>
                <c:pt idx="50298">
                  <c:v>33.188856817156399</c:v>
                </c:pt>
                <c:pt idx="50299">
                  <c:v>33.189006904730498</c:v>
                </c:pt>
                <c:pt idx="50300">
                  <c:v>33.189156991824099</c:v>
                </c:pt>
                <c:pt idx="50301">
                  <c:v>33.189307078437302</c:v>
                </c:pt>
                <c:pt idx="50302">
                  <c:v>33.189457164570101</c:v>
                </c:pt>
                <c:pt idx="50303">
                  <c:v>33.189607250222501</c:v>
                </c:pt>
                <c:pt idx="50304">
                  <c:v>33.189757335394503</c:v>
                </c:pt>
                <c:pt idx="50305">
                  <c:v>33.189907420086001</c:v>
                </c:pt>
                <c:pt idx="50306">
                  <c:v>33.190057504297201</c:v>
                </c:pt>
                <c:pt idx="50307">
                  <c:v>33.190207588027903</c:v>
                </c:pt>
                <c:pt idx="50308">
                  <c:v>33.190357671278299</c:v>
                </c:pt>
                <c:pt idx="50309">
                  <c:v>33.190507754048298</c:v>
                </c:pt>
                <c:pt idx="50310">
                  <c:v>33.190657836337799</c:v>
                </c:pt>
                <c:pt idx="50311">
                  <c:v>33.190807918147001</c:v>
                </c:pt>
                <c:pt idx="50312">
                  <c:v>33.190957999475799</c:v>
                </c:pt>
                <c:pt idx="50313">
                  <c:v>33.191108080324099</c:v>
                </c:pt>
                <c:pt idx="50314">
                  <c:v>33.191258160692101</c:v>
                </c:pt>
                <c:pt idx="50315">
                  <c:v>33.191408240579698</c:v>
                </c:pt>
                <c:pt idx="50316">
                  <c:v>33.191558319986903</c:v>
                </c:pt>
                <c:pt idx="50317">
                  <c:v>33.191708398913804</c:v>
                </c:pt>
                <c:pt idx="50318">
                  <c:v>33.191858477360199</c:v>
                </c:pt>
                <c:pt idx="50319">
                  <c:v>33.192008555326197</c:v>
                </c:pt>
                <c:pt idx="50320">
                  <c:v>33.192158632811903</c:v>
                </c:pt>
                <c:pt idx="50321">
                  <c:v>33.192308709817198</c:v>
                </c:pt>
                <c:pt idx="50322">
                  <c:v>33.192458786342101</c:v>
                </c:pt>
                <c:pt idx="50323">
                  <c:v>33.192608862386599</c:v>
                </c:pt>
                <c:pt idx="50324">
                  <c:v>33.1927589379507</c:v>
                </c:pt>
                <c:pt idx="50325">
                  <c:v>33.192909013034502</c:v>
                </c:pt>
                <c:pt idx="50326">
                  <c:v>33.193059087637899</c:v>
                </c:pt>
                <c:pt idx="50327">
                  <c:v>33.193209161760997</c:v>
                </c:pt>
                <c:pt idx="50328">
                  <c:v>33.193359235403598</c:v>
                </c:pt>
                <c:pt idx="50329">
                  <c:v>33.193509308565901</c:v>
                </c:pt>
                <c:pt idx="50330">
                  <c:v>33.193659381247798</c:v>
                </c:pt>
                <c:pt idx="50331">
                  <c:v>33.193809453449397</c:v>
                </c:pt>
                <c:pt idx="50332">
                  <c:v>33.193959525170598</c:v>
                </c:pt>
                <c:pt idx="50333">
                  <c:v>33.194109596411401</c:v>
                </c:pt>
                <c:pt idx="50334">
                  <c:v>33.194259667171799</c:v>
                </c:pt>
                <c:pt idx="50335">
                  <c:v>33.194409737451998</c:v>
                </c:pt>
                <c:pt idx="50336">
                  <c:v>33.1945598072517</c:v>
                </c:pt>
                <c:pt idx="50337">
                  <c:v>33.194709876571103</c:v>
                </c:pt>
                <c:pt idx="50338">
                  <c:v>33.194859945410101</c:v>
                </c:pt>
                <c:pt idx="50339">
                  <c:v>33.195010013768801</c:v>
                </c:pt>
                <c:pt idx="50340">
                  <c:v>33.195160081647103</c:v>
                </c:pt>
                <c:pt idx="50341">
                  <c:v>33.195310149045099</c:v>
                </c:pt>
                <c:pt idx="50342">
                  <c:v>33.195460215962697</c:v>
                </c:pt>
                <c:pt idx="50343">
                  <c:v>33.195610282399997</c:v>
                </c:pt>
                <c:pt idx="50344">
                  <c:v>33.195760348356998</c:v>
                </c:pt>
                <c:pt idx="50345">
                  <c:v>33.195910413833502</c:v>
                </c:pt>
                <c:pt idx="50346">
                  <c:v>33.1960604788298</c:v>
                </c:pt>
                <c:pt idx="50347">
                  <c:v>33.1962105433457</c:v>
                </c:pt>
                <c:pt idx="50348">
                  <c:v>33.196360607381301</c:v>
                </c:pt>
                <c:pt idx="50349">
                  <c:v>33.196510670936497</c:v>
                </c:pt>
                <c:pt idx="50350">
                  <c:v>33.196660734011402</c:v>
                </c:pt>
                <c:pt idx="50351">
                  <c:v>33.196810796605902</c:v>
                </c:pt>
                <c:pt idx="50352">
                  <c:v>33.196960858720203</c:v>
                </c:pt>
                <c:pt idx="50353">
                  <c:v>33.197110920354099</c:v>
                </c:pt>
                <c:pt idx="50354">
                  <c:v>33.197260981507597</c:v>
                </c:pt>
                <c:pt idx="50355">
                  <c:v>33.197411042180804</c:v>
                </c:pt>
                <c:pt idx="50356">
                  <c:v>33.197561102373697</c:v>
                </c:pt>
                <c:pt idx="50357">
                  <c:v>33.1977111620863</c:v>
                </c:pt>
                <c:pt idx="50358">
                  <c:v>33.197861221318597</c:v>
                </c:pt>
                <c:pt idx="50359">
                  <c:v>33.198011280070503</c:v>
                </c:pt>
                <c:pt idx="50360">
                  <c:v>33.198161338342103</c:v>
                </c:pt>
                <c:pt idx="50361">
                  <c:v>33.198311396133398</c:v>
                </c:pt>
                <c:pt idx="50362">
                  <c:v>33.198461453444402</c:v>
                </c:pt>
                <c:pt idx="50363">
                  <c:v>33.198611510275001</c:v>
                </c:pt>
                <c:pt idx="50364">
                  <c:v>33.198761566625301</c:v>
                </c:pt>
                <c:pt idx="50365">
                  <c:v>33.198911622495402</c:v>
                </c:pt>
                <c:pt idx="50366">
                  <c:v>33.199061677885098</c:v>
                </c:pt>
                <c:pt idx="50367">
                  <c:v>33.199211732794502</c:v>
                </c:pt>
                <c:pt idx="50368">
                  <c:v>33.199361787223602</c:v>
                </c:pt>
                <c:pt idx="50369">
                  <c:v>33.199511841172402</c:v>
                </c:pt>
                <c:pt idx="50370">
                  <c:v>33.199661894640798</c:v>
                </c:pt>
                <c:pt idx="50371">
                  <c:v>33.199811947629001</c:v>
                </c:pt>
                <c:pt idx="50372">
                  <c:v>33.1999620001369</c:v>
                </c:pt>
                <c:pt idx="50373">
                  <c:v>33.2001120521644</c:v>
                </c:pt>
                <c:pt idx="50374">
                  <c:v>33.200262103711701</c:v>
                </c:pt>
                <c:pt idx="50375">
                  <c:v>33.200412154778697</c:v>
                </c:pt>
                <c:pt idx="50376">
                  <c:v>33.200562205365401</c:v>
                </c:pt>
                <c:pt idx="50377">
                  <c:v>33.2007122554717</c:v>
                </c:pt>
                <c:pt idx="50378">
                  <c:v>33.2008623050978</c:v>
                </c:pt>
                <c:pt idx="50379">
                  <c:v>33.201012354243602</c:v>
                </c:pt>
                <c:pt idx="50380">
                  <c:v>33.201162402909098</c:v>
                </c:pt>
                <c:pt idx="50381">
                  <c:v>33.201312451094303</c:v>
                </c:pt>
                <c:pt idx="50382">
                  <c:v>33.201462498799202</c:v>
                </c:pt>
                <c:pt idx="50383">
                  <c:v>33.201612546023902</c:v>
                </c:pt>
                <c:pt idx="50384">
                  <c:v>33.201762592768198</c:v>
                </c:pt>
                <c:pt idx="50385">
                  <c:v>33.201912639032301</c:v>
                </c:pt>
                <c:pt idx="50386">
                  <c:v>33.202062684816099</c:v>
                </c:pt>
                <c:pt idx="50387">
                  <c:v>33.202212730119598</c:v>
                </c:pt>
                <c:pt idx="50388">
                  <c:v>33.202362774942799</c:v>
                </c:pt>
                <c:pt idx="50389">
                  <c:v>33.202512819285801</c:v>
                </c:pt>
                <c:pt idx="50390">
                  <c:v>33.202662863148497</c:v>
                </c:pt>
                <c:pt idx="50391">
                  <c:v>33.202812906530902</c:v>
                </c:pt>
                <c:pt idx="50392">
                  <c:v>33.202962949433001</c:v>
                </c:pt>
                <c:pt idx="50393">
                  <c:v>33.203112991854901</c:v>
                </c:pt>
                <c:pt idx="50394">
                  <c:v>33.203263033796503</c:v>
                </c:pt>
                <c:pt idx="50395">
                  <c:v>33.203413075257799</c:v>
                </c:pt>
                <c:pt idx="50396">
                  <c:v>33.203563116238897</c:v>
                </c:pt>
                <c:pt idx="50397">
                  <c:v>33.203713156739603</c:v>
                </c:pt>
                <c:pt idx="50398">
                  <c:v>33.203863196760203</c:v>
                </c:pt>
                <c:pt idx="50399">
                  <c:v>33.204013236300398</c:v>
                </c:pt>
                <c:pt idx="50400">
                  <c:v>33.2041632753605</c:v>
                </c:pt>
                <c:pt idx="50401">
                  <c:v>33.204313313940197</c:v>
                </c:pt>
                <c:pt idx="50402">
                  <c:v>33.204463352039703</c:v>
                </c:pt>
                <c:pt idx="50403">
                  <c:v>33.204613389658903</c:v>
                </c:pt>
                <c:pt idx="50404">
                  <c:v>33.204763426797903</c:v>
                </c:pt>
                <c:pt idx="50405">
                  <c:v>33.204913463456698</c:v>
                </c:pt>
                <c:pt idx="50406">
                  <c:v>33.205063499635102</c:v>
                </c:pt>
                <c:pt idx="50407">
                  <c:v>33.205213535333399</c:v>
                </c:pt>
                <c:pt idx="50408">
                  <c:v>33.205363570551398</c:v>
                </c:pt>
                <c:pt idx="50409">
                  <c:v>33.205513605289099</c:v>
                </c:pt>
                <c:pt idx="50410">
                  <c:v>33.2056636395466</c:v>
                </c:pt>
                <c:pt idx="50411">
                  <c:v>33.205813673323803</c:v>
                </c:pt>
                <c:pt idx="50412">
                  <c:v>33.2059637066208</c:v>
                </c:pt>
                <c:pt idx="50413">
                  <c:v>33.206113739437598</c:v>
                </c:pt>
                <c:pt idx="50414">
                  <c:v>33.206263771774204</c:v>
                </c:pt>
                <c:pt idx="50415">
                  <c:v>33.206413803630397</c:v>
                </c:pt>
                <c:pt idx="50416">
                  <c:v>33.206563835006499</c:v>
                </c:pt>
                <c:pt idx="50417">
                  <c:v>33.206713865902302</c:v>
                </c:pt>
                <c:pt idx="50418">
                  <c:v>33.206863896317898</c:v>
                </c:pt>
                <c:pt idx="50419">
                  <c:v>33.207013926253303</c:v>
                </c:pt>
                <c:pt idx="50420">
                  <c:v>33.207163955708403</c:v>
                </c:pt>
                <c:pt idx="50421">
                  <c:v>33.207313984683303</c:v>
                </c:pt>
                <c:pt idx="50422">
                  <c:v>33.207464013177997</c:v>
                </c:pt>
                <c:pt idx="50423">
                  <c:v>33.2076140411924</c:v>
                </c:pt>
                <c:pt idx="50424">
                  <c:v>33.207764068726703</c:v>
                </c:pt>
                <c:pt idx="50425">
                  <c:v>33.207914095780701</c:v>
                </c:pt>
                <c:pt idx="50426">
                  <c:v>33.2080641223545</c:v>
                </c:pt>
                <c:pt idx="50427">
                  <c:v>33.208214148448</c:v>
                </c:pt>
                <c:pt idx="50428">
                  <c:v>33.208364174061401</c:v>
                </c:pt>
                <c:pt idx="50429">
                  <c:v>33.208514199194497</c:v>
                </c:pt>
                <c:pt idx="50430">
                  <c:v>33.208664223847499</c:v>
                </c:pt>
                <c:pt idx="50431">
                  <c:v>33.208814248020197</c:v>
                </c:pt>
                <c:pt idx="50432">
                  <c:v>33.208964271712702</c:v>
                </c:pt>
                <c:pt idx="50433">
                  <c:v>33.209114294925001</c:v>
                </c:pt>
                <c:pt idx="50434">
                  <c:v>33.209264317657102</c:v>
                </c:pt>
                <c:pt idx="50435">
                  <c:v>33.209414339908903</c:v>
                </c:pt>
                <c:pt idx="50436">
                  <c:v>33.209564361680599</c:v>
                </c:pt>
                <c:pt idx="50437">
                  <c:v>33.209714382972102</c:v>
                </c:pt>
                <c:pt idx="50438">
                  <c:v>33.2098644037833</c:v>
                </c:pt>
                <c:pt idx="50439">
                  <c:v>33.210014424114398</c:v>
                </c:pt>
                <c:pt idx="50440">
                  <c:v>33.210164443965297</c:v>
                </c:pt>
                <c:pt idx="50441">
                  <c:v>33.210314463335997</c:v>
                </c:pt>
                <c:pt idx="50442">
                  <c:v>33.210464482226399</c:v>
                </c:pt>
                <c:pt idx="50443">
                  <c:v>33.210614500636702</c:v>
                </c:pt>
                <c:pt idx="50444">
                  <c:v>33.210764518566798</c:v>
                </c:pt>
                <c:pt idx="50445">
                  <c:v>33.210914536016702</c:v>
                </c:pt>
                <c:pt idx="50446">
                  <c:v>33.2110645529864</c:v>
                </c:pt>
                <c:pt idx="50447">
                  <c:v>33.211214569475899</c:v>
                </c:pt>
                <c:pt idx="50448">
                  <c:v>33.211364585485299</c:v>
                </c:pt>
                <c:pt idx="50449">
                  <c:v>33.2115146010144</c:v>
                </c:pt>
                <c:pt idx="50450">
                  <c:v>33.211664616063402</c:v>
                </c:pt>
                <c:pt idx="50451">
                  <c:v>33.211814630632198</c:v>
                </c:pt>
                <c:pt idx="50452">
                  <c:v>33.211964644720801</c:v>
                </c:pt>
                <c:pt idx="50453">
                  <c:v>33.212114658329199</c:v>
                </c:pt>
                <c:pt idx="50454">
                  <c:v>33.212264671457497</c:v>
                </c:pt>
                <c:pt idx="50455">
                  <c:v>33.212414684105603</c:v>
                </c:pt>
                <c:pt idx="50456">
                  <c:v>33.212564696273503</c:v>
                </c:pt>
                <c:pt idx="50457">
                  <c:v>33.212714707961197</c:v>
                </c:pt>
                <c:pt idx="50458">
                  <c:v>33.212864719168799</c:v>
                </c:pt>
                <c:pt idx="50459">
                  <c:v>33.213014729896102</c:v>
                </c:pt>
                <c:pt idx="50460">
                  <c:v>33.213164740143398</c:v>
                </c:pt>
                <c:pt idx="50461">
                  <c:v>33.213314749910403</c:v>
                </c:pt>
                <c:pt idx="50462">
                  <c:v>33.213464759197301</c:v>
                </c:pt>
                <c:pt idx="50463">
                  <c:v>33.213614768004</c:v>
                </c:pt>
                <c:pt idx="50464">
                  <c:v>33.213764776330599</c:v>
                </c:pt>
                <c:pt idx="50465">
                  <c:v>33.213914784177</c:v>
                </c:pt>
                <c:pt idx="50466">
                  <c:v>33.214064791543301</c:v>
                </c:pt>
                <c:pt idx="50467">
                  <c:v>33.214214798429303</c:v>
                </c:pt>
                <c:pt idx="50468">
                  <c:v>33.214364804835299</c:v>
                </c:pt>
                <c:pt idx="50469">
                  <c:v>33.214514810761102</c:v>
                </c:pt>
                <c:pt idx="50470">
                  <c:v>33.2146648162067</c:v>
                </c:pt>
                <c:pt idx="50471">
                  <c:v>33.214814821172197</c:v>
                </c:pt>
                <c:pt idx="50472">
                  <c:v>33.214964825657503</c:v>
                </c:pt>
                <c:pt idx="50473">
                  <c:v>33.215114829662703</c:v>
                </c:pt>
                <c:pt idx="50474">
                  <c:v>33.215264833187703</c:v>
                </c:pt>
                <c:pt idx="50475">
                  <c:v>33.215414836232597</c:v>
                </c:pt>
                <c:pt idx="50476">
                  <c:v>33.215564838797398</c:v>
                </c:pt>
                <c:pt idx="50477">
                  <c:v>33.215714840882001</c:v>
                </c:pt>
                <c:pt idx="50478">
                  <c:v>33.215864842486397</c:v>
                </c:pt>
                <c:pt idx="50479">
                  <c:v>33.2160148436108</c:v>
                </c:pt>
                <c:pt idx="50480">
                  <c:v>33.216164844254898</c:v>
                </c:pt>
                <c:pt idx="50481">
                  <c:v>33.216314844419003</c:v>
                </c:pt>
                <c:pt idx="50482">
                  <c:v>33.216464844102902</c:v>
                </c:pt>
                <c:pt idx="50483">
                  <c:v>33.216614843306701</c:v>
                </c:pt>
                <c:pt idx="50484">
                  <c:v>33.2167648420304</c:v>
                </c:pt>
                <c:pt idx="50485">
                  <c:v>33.216914840273901</c:v>
                </c:pt>
                <c:pt idx="50486">
                  <c:v>33.217064838037302</c:v>
                </c:pt>
                <c:pt idx="50487">
                  <c:v>33.217214835320597</c:v>
                </c:pt>
                <c:pt idx="50488">
                  <c:v>33.2173648321237</c:v>
                </c:pt>
                <c:pt idx="50489">
                  <c:v>33.217514828446703</c:v>
                </c:pt>
                <c:pt idx="50490">
                  <c:v>33.217664824289599</c:v>
                </c:pt>
                <c:pt idx="50491">
                  <c:v>33.217814819652403</c:v>
                </c:pt>
                <c:pt idx="50492">
                  <c:v>33.217964814535101</c:v>
                </c:pt>
                <c:pt idx="50493">
                  <c:v>33.218114808937599</c:v>
                </c:pt>
                <c:pt idx="50494">
                  <c:v>33.218264802860098</c:v>
                </c:pt>
                <c:pt idx="50495">
                  <c:v>33.218414796302397</c:v>
                </c:pt>
                <c:pt idx="50496">
                  <c:v>33.218564789264597</c:v>
                </c:pt>
                <c:pt idx="50497">
                  <c:v>33.218714781746698</c:v>
                </c:pt>
                <c:pt idx="50498">
                  <c:v>33.218864773748699</c:v>
                </c:pt>
                <c:pt idx="50499">
                  <c:v>33.2190147652706</c:v>
                </c:pt>
                <c:pt idx="50500">
                  <c:v>33.219164756312303</c:v>
                </c:pt>
                <c:pt idx="50501">
                  <c:v>33.219314746873998</c:v>
                </c:pt>
                <c:pt idx="50502">
                  <c:v>33.219464736955601</c:v>
                </c:pt>
                <c:pt idx="50503">
                  <c:v>33.219614726556998</c:v>
                </c:pt>
                <c:pt idx="50504">
                  <c:v>33.219764715678402</c:v>
                </c:pt>
                <c:pt idx="50505">
                  <c:v>33.219914704319599</c:v>
                </c:pt>
                <c:pt idx="50506">
                  <c:v>33.220064692480797</c:v>
                </c:pt>
                <c:pt idx="50507">
                  <c:v>33.220214680161902</c:v>
                </c:pt>
                <c:pt idx="50508">
                  <c:v>33.220364667362801</c:v>
                </c:pt>
                <c:pt idx="50509">
                  <c:v>33.220514654083701</c:v>
                </c:pt>
                <c:pt idx="50510">
                  <c:v>33.2206646403245</c:v>
                </c:pt>
                <c:pt idx="50511">
                  <c:v>33.2208146260852</c:v>
                </c:pt>
                <c:pt idx="50512">
                  <c:v>33.220964611365801</c:v>
                </c:pt>
                <c:pt idx="50513">
                  <c:v>33.221114596166402</c:v>
                </c:pt>
                <c:pt idx="50514">
                  <c:v>33.221264580486803</c:v>
                </c:pt>
                <c:pt idx="50515">
                  <c:v>33.221414564327198</c:v>
                </c:pt>
                <c:pt idx="50516">
                  <c:v>33.2215645476875</c:v>
                </c:pt>
                <c:pt idx="50517">
                  <c:v>33.221714530567702</c:v>
                </c:pt>
                <c:pt idx="50518">
                  <c:v>33.221864512967798</c:v>
                </c:pt>
                <c:pt idx="50519">
                  <c:v>33.222014494887802</c:v>
                </c:pt>
                <c:pt idx="50520">
                  <c:v>33.222164476327798</c:v>
                </c:pt>
                <c:pt idx="50521">
                  <c:v>33.222314457287702</c:v>
                </c:pt>
                <c:pt idx="50522">
                  <c:v>33.222464437767499</c:v>
                </c:pt>
                <c:pt idx="50523">
                  <c:v>33.222614417767197</c:v>
                </c:pt>
                <c:pt idx="50524">
                  <c:v>33.222764397286902</c:v>
                </c:pt>
                <c:pt idx="50525">
                  <c:v>33.2229143763265</c:v>
                </c:pt>
                <c:pt idx="50526">
                  <c:v>33.223064354886098</c:v>
                </c:pt>
                <c:pt idx="50527">
                  <c:v>33.223214332965597</c:v>
                </c:pt>
                <c:pt idx="50528">
                  <c:v>33.223364310565003</c:v>
                </c:pt>
                <c:pt idx="50529">
                  <c:v>33.223514287684303</c:v>
                </c:pt>
                <c:pt idx="50530">
                  <c:v>33.223664264323602</c:v>
                </c:pt>
                <c:pt idx="50531">
                  <c:v>33.223814240482902</c:v>
                </c:pt>
                <c:pt idx="50532">
                  <c:v>33.223964216162102</c:v>
                </c:pt>
                <c:pt idx="50533">
                  <c:v>33.224114191361203</c:v>
                </c:pt>
                <c:pt idx="50534">
                  <c:v>33.224264166080197</c:v>
                </c:pt>
                <c:pt idx="50535">
                  <c:v>33.224414140319297</c:v>
                </c:pt>
                <c:pt idx="50536">
                  <c:v>33.224564114078198</c:v>
                </c:pt>
                <c:pt idx="50537">
                  <c:v>33.2247140873571</c:v>
                </c:pt>
                <c:pt idx="50538">
                  <c:v>33.224864060156001</c:v>
                </c:pt>
                <c:pt idx="50539">
                  <c:v>33.225014032474803</c:v>
                </c:pt>
                <c:pt idx="50540">
                  <c:v>33.225164004313598</c:v>
                </c:pt>
                <c:pt idx="50541">
                  <c:v>33.2253139756723</c:v>
                </c:pt>
                <c:pt idx="50542">
                  <c:v>33.225463946551002</c:v>
                </c:pt>
                <c:pt idx="50543">
                  <c:v>33.225613916949698</c:v>
                </c:pt>
                <c:pt idx="50544">
                  <c:v>33.2257638868683</c:v>
                </c:pt>
                <c:pt idx="50545">
                  <c:v>33.225913856306903</c:v>
                </c:pt>
                <c:pt idx="50546">
                  <c:v>33.226063825265399</c:v>
                </c:pt>
                <c:pt idx="50547">
                  <c:v>33.226213793743902</c:v>
                </c:pt>
                <c:pt idx="50548">
                  <c:v>33.226363761742398</c:v>
                </c:pt>
                <c:pt idx="50549">
                  <c:v>33.226513729260802</c:v>
                </c:pt>
                <c:pt idx="50550">
                  <c:v>33.226663696299298</c:v>
                </c:pt>
                <c:pt idx="50551">
                  <c:v>33.226813662857602</c:v>
                </c:pt>
                <c:pt idx="50552">
                  <c:v>33.226963628935998</c:v>
                </c:pt>
                <c:pt idx="50553">
                  <c:v>33.227113594534302</c:v>
                </c:pt>
                <c:pt idx="50554">
                  <c:v>33.227263559652599</c:v>
                </c:pt>
                <c:pt idx="50555">
                  <c:v>33.227413524290903</c:v>
                </c:pt>
                <c:pt idx="50556">
                  <c:v>33.227563488449199</c:v>
                </c:pt>
                <c:pt idx="50557">
                  <c:v>33.227713452127396</c:v>
                </c:pt>
                <c:pt idx="50558">
                  <c:v>33.2278634153257</c:v>
                </c:pt>
                <c:pt idx="50559">
                  <c:v>33.228013378043897</c:v>
                </c:pt>
                <c:pt idx="50560">
                  <c:v>33.228163340282102</c:v>
                </c:pt>
                <c:pt idx="50561">
                  <c:v>33.228313302040299</c:v>
                </c:pt>
                <c:pt idx="50562">
                  <c:v>33.228463263318503</c:v>
                </c:pt>
                <c:pt idx="50563">
                  <c:v>33.2286132241166</c:v>
                </c:pt>
                <c:pt idx="50564">
                  <c:v>33.228763184434797</c:v>
                </c:pt>
                <c:pt idx="50565">
                  <c:v>33.228913144273001</c:v>
                </c:pt>
                <c:pt idx="50566">
                  <c:v>33.229063103631098</c:v>
                </c:pt>
                <c:pt idx="50567">
                  <c:v>33.229213062509203</c:v>
                </c:pt>
                <c:pt idx="50568">
                  <c:v>33.2293630209074</c:v>
                </c:pt>
                <c:pt idx="50569">
                  <c:v>33.229512978825497</c:v>
                </c:pt>
                <c:pt idx="50570">
                  <c:v>33.229662936263701</c:v>
                </c:pt>
                <c:pt idx="50571">
                  <c:v>33.229812893221798</c:v>
                </c:pt>
                <c:pt idx="50572">
                  <c:v>33.229962849700001</c:v>
                </c:pt>
                <c:pt idx="50573">
                  <c:v>33.230112805698099</c:v>
                </c:pt>
                <c:pt idx="50574">
                  <c:v>33.230262761216302</c:v>
                </c:pt>
                <c:pt idx="50575">
                  <c:v>33.230412716254499</c:v>
                </c:pt>
                <c:pt idx="50576">
                  <c:v>33.230562670812702</c:v>
                </c:pt>
                <c:pt idx="50577">
                  <c:v>33.230712624890899</c:v>
                </c:pt>
                <c:pt idx="50578">
                  <c:v>33.230862578489102</c:v>
                </c:pt>
                <c:pt idx="50579">
                  <c:v>33.231012531607298</c:v>
                </c:pt>
                <c:pt idx="50580">
                  <c:v>33.231162484245502</c:v>
                </c:pt>
                <c:pt idx="50581">
                  <c:v>33.231312436403798</c:v>
                </c:pt>
                <c:pt idx="50582">
                  <c:v>33.2314623880821</c:v>
                </c:pt>
                <c:pt idx="50583">
                  <c:v>33.231612339280403</c:v>
                </c:pt>
                <c:pt idx="50584">
                  <c:v>33.231762289998699</c:v>
                </c:pt>
                <c:pt idx="50585">
                  <c:v>33.231912240237001</c:v>
                </c:pt>
                <c:pt idx="50586">
                  <c:v>33.232062189995403</c:v>
                </c:pt>
                <c:pt idx="50587">
                  <c:v>33.232212139273798</c:v>
                </c:pt>
                <c:pt idx="50588">
                  <c:v>33.2323620880723</c:v>
                </c:pt>
                <c:pt idx="50589">
                  <c:v>33.232512036390702</c:v>
                </c:pt>
                <c:pt idx="50590">
                  <c:v>33.232661984229203</c:v>
                </c:pt>
                <c:pt idx="50591">
                  <c:v>33.232811931587698</c:v>
                </c:pt>
                <c:pt idx="50592">
                  <c:v>33.232961878466298</c:v>
                </c:pt>
                <c:pt idx="50593">
                  <c:v>33.233111824864899</c:v>
                </c:pt>
                <c:pt idx="50594">
                  <c:v>33.2332617707835</c:v>
                </c:pt>
                <c:pt idx="50595">
                  <c:v>33.2334117162222</c:v>
                </c:pt>
                <c:pt idx="50596">
                  <c:v>33.2335616611809</c:v>
                </c:pt>
                <c:pt idx="50597">
                  <c:v>33.2337116056597</c:v>
                </c:pt>
                <c:pt idx="50598">
                  <c:v>33.233861549658499</c:v>
                </c:pt>
                <c:pt idx="50599">
                  <c:v>33.234011493177299</c:v>
                </c:pt>
                <c:pt idx="50600">
                  <c:v>33.234161436216198</c:v>
                </c:pt>
                <c:pt idx="50601">
                  <c:v>33.234311378775203</c:v>
                </c:pt>
                <c:pt idx="50602">
                  <c:v>33.234461320854201</c:v>
                </c:pt>
                <c:pt idx="50603">
                  <c:v>33.2346112624532</c:v>
                </c:pt>
                <c:pt idx="50604">
                  <c:v>33.234761203572297</c:v>
                </c:pt>
                <c:pt idx="50605">
                  <c:v>33.234911144211502</c:v>
                </c:pt>
                <c:pt idx="50606">
                  <c:v>33.235061084370699</c:v>
                </c:pt>
                <c:pt idx="50607">
                  <c:v>33.235211024049903</c:v>
                </c:pt>
                <c:pt idx="50608">
                  <c:v>33.235360963249299</c:v>
                </c:pt>
                <c:pt idx="50609">
                  <c:v>33.235510901968702</c:v>
                </c:pt>
                <c:pt idx="50610">
                  <c:v>33.235660840208098</c:v>
                </c:pt>
                <c:pt idx="50611">
                  <c:v>33.2358107779676</c:v>
                </c:pt>
                <c:pt idx="50612">
                  <c:v>33.235960715247202</c:v>
                </c:pt>
                <c:pt idx="50613">
                  <c:v>33.236110652046897</c:v>
                </c:pt>
                <c:pt idx="50614">
                  <c:v>33.236260588366598</c:v>
                </c:pt>
                <c:pt idx="50615">
                  <c:v>33.236410524206399</c:v>
                </c:pt>
                <c:pt idx="50616">
                  <c:v>33.236560459566199</c:v>
                </c:pt>
                <c:pt idx="50617">
                  <c:v>33.236710394446199</c:v>
                </c:pt>
                <c:pt idx="50618">
                  <c:v>33.236860328846198</c:v>
                </c:pt>
                <c:pt idx="50619">
                  <c:v>33.237010262766198</c:v>
                </c:pt>
                <c:pt idx="50620">
                  <c:v>33.237160196206403</c:v>
                </c:pt>
                <c:pt idx="50621">
                  <c:v>33.237310129166701</c:v>
                </c:pt>
                <c:pt idx="50622">
                  <c:v>33.237460061646999</c:v>
                </c:pt>
                <c:pt idx="50623">
                  <c:v>33.237609993647403</c:v>
                </c:pt>
                <c:pt idx="50624">
                  <c:v>33.2377599251679</c:v>
                </c:pt>
                <c:pt idx="50625">
                  <c:v>33.237909856208503</c:v>
                </c:pt>
                <c:pt idx="50626">
                  <c:v>33.238059786769099</c:v>
                </c:pt>
                <c:pt idx="50627">
                  <c:v>33.238209716849902</c:v>
                </c:pt>
                <c:pt idx="50628">
                  <c:v>33.238359646450697</c:v>
                </c:pt>
                <c:pt idx="50629">
                  <c:v>33.238509575571598</c:v>
                </c:pt>
                <c:pt idx="50630">
                  <c:v>33.238659504212698</c:v>
                </c:pt>
                <c:pt idx="50631">
                  <c:v>33.238809432373799</c:v>
                </c:pt>
                <c:pt idx="50632">
                  <c:v>33.238959360054999</c:v>
                </c:pt>
                <c:pt idx="50633">
                  <c:v>33.239109287256298</c:v>
                </c:pt>
                <c:pt idx="50634">
                  <c:v>33.239259213977697</c:v>
                </c:pt>
                <c:pt idx="50635">
                  <c:v>33.239409140219301</c:v>
                </c:pt>
                <c:pt idx="50636">
                  <c:v>33.239559065980899</c:v>
                </c:pt>
                <c:pt idx="50637">
                  <c:v>33.239708991262603</c:v>
                </c:pt>
                <c:pt idx="50638">
                  <c:v>33.239858916064399</c:v>
                </c:pt>
                <c:pt idx="50639">
                  <c:v>33.240008840386402</c:v>
                </c:pt>
                <c:pt idx="50640">
                  <c:v>33.240158764228397</c:v>
                </c:pt>
                <c:pt idx="50641">
                  <c:v>33.240308687590598</c:v>
                </c:pt>
                <c:pt idx="50642">
                  <c:v>33.2404586104728</c:v>
                </c:pt>
                <c:pt idx="50643">
                  <c:v>33.2406085328752</c:v>
                </c:pt>
                <c:pt idx="50644">
                  <c:v>33.2407584547977</c:v>
                </c:pt>
                <c:pt idx="50645">
                  <c:v>33.240908376240299</c:v>
                </c:pt>
                <c:pt idx="50646">
                  <c:v>33.241058297203097</c:v>
                </c:pt>
                <c:pt idx="50647">
                  <c:v>33.241208217685902</c:v>
                </c:pt>
                <c:pt idx="50648">
                  <c:v>33.241358137688898</c:v>
                </c:pt>
                <c:pt idx="50649">
                  <c:v>33.241508057212002</c:v>
                </c:pt>
                <c:pt idx="50650">
                  <c:v>33.241657976255198</c:v>
                </c:pt>
                <c:pt idx="50651">
                  <c:v>33.2418078948185</c:v>
                </c:pt>
                <c:pt idx="50652">
                  <c:v>33.241957812902001</c:v>
                </c:pt>
                <c:pt idx="50653">
                  <c:v>33.242107730505602</c:v>
                </c:pt>
                <c:pt idx="50654">
                  <c:v>33.242257647629302</c:v>
                </c:pt>
                <c:pt idx="50655">
                  <c:v>33.242407564273201</c:v>
                </c:pt>
                <c:pt idx="50656">
                  <c:v>33.242557480437199</c:v>
                </c:pt>
                <c:pt idx="50657">
                  <c:v>33.242707396121297</c:v>
                </c:pt>
                <c:pt idx="50658">
                  <c:v>33.242857311325601</c:v>
                </c:pt>
                <c:pt idx="50659">
                  <c:v>33.243007226049997</c:v>
                </c:pt>
                <c:pt idx="50660">
                  <c:v>33.2431571402945</c:v>
                </c:pt>
                <c:pt idx="50661">
                  <c:v>33.243307054059201</c:v>
                </c:pt>
                <c:pt idx="50662">
                  <c:v>33.243456967344002</c:v>
                </c:pt>
                <c:pt idx="50663">
                  <c:v>33.243606880149002</c:v>
                </c:pt>
                <c:pt idx="50664">
                  <c:v>33.243756792474102</c:v>
                </c:pt>
                <c:pt idx="50665">
                  <c:v>33.2439067043194</c:v>
                </c:pt>
                <c:pt idx="50666">
                  <c:v>33.244056615684798</c:v>
                </c:pt>
                <c:pt idx="50667">
                  <c:v>33.244206526570402</c:v>
                </c:pt>
                <c:pt idx="50668">
                  <c:v>33.244356436976098</c:v>
                </c:pt>
                <c:pt idx="50669">
                  <c:v>33.2445063469019</c:v>
                </c:pt>
                <c:pt idx="50670">
                  <c:v>33.244656256348001</c:v>
                </c:pt>
                <c:pt idx="50671">
                  <c:v>33.244806165314102</c:v>
                </c:pt>
                <c:pt idx="50672">
                  <c:v>33.244956073800502</c:v>
                </c:pt>
                <c:pt idx="50673">
                  <c:v>33.245105981807001</c:v>
                </c:pt>
                <c:pt idx="50674">
                  <c:v>33.245255889333599</c:v>
                </c:pt>
                <c:pt idx="50675">
                  <c:v>33.245405796380403</c:v>
                </c:pt>
                <c:pt idx="50676">
                  <c:v>33.245555702947399</c:v>
                </c:pt>
                <c:pt idx="50677">
                  <c:v>33.245705609034601</c:v>
                </c:pt>
                <c:pt idx="50678">
                  <c:v>33.245855514641903</c:v>
                </c:pt>
                <c:pt idx="50679">
                  <c:v>33.246005419769403</c:v>
                </c:pt>
                <c:pt idx="50680">
                  <c:v>33.246155324417003</c:v>
                </c:pt>
                <c:pt idx="50681">
                  <c:v>33.246305228584802</c:v>
                </c:pt>
                <c:pt idx="50682">
                  <c:v>33.2464551322728</c:v>
                </c:pt>
                <c:pt idx="50683">
                  <c:v>33.246605035480997</c:v>
                </c:pt>
                <c:pt idx="50684">
                  <c:v>33.246754938209399</c:v>
                </c:pt>
                <c:pt idx="50685">
                  <c:v>33.246904840457901</c:v>
                </c:pt>
                <c:pt idx="50686">
                  <c:v>33.247054742226602</c:v>
                </c:pt>
                <c:pt idx="50687">
                  <c:v>33.247204643515502</c:v>
                </c:pt>
                <c:pt idx="50688">
                  <c:v>33.247354544324502</c:v>
                </c:pt>
                <c:pt idx="50689">
                  <c:v>33.247504444653799</c:v>
                </c:pt>
                <c:pt idx="50690">
                  <c:v>33.247654344503196</c:v>
                </c:pt>
                <c:pt idx="50691">
                  <c:v>33.247804243872899</c:v>
                </c:pt>
                <c:pt idx="50692">
                  <c:v>33.247954142762701</c:v>
                </c:pt>
                <c:pt idx="50693">
                  <c:v>33.248104041172702</c:v>
                </c:pt>
                <c:pt idx="50694">
                  <c:v>33.248253939102902</c:v>
                </c:pt>
                <c:pt idx="50695">
                  <c:v>33.248403836553301</c:v>
                </c:pt>
                <c:pt idx="50696">
                  <c:v>33.248553733523799</c:v>
                </c:pt>
                <c:pt idx="50697">
                  <c:v>33.248703630014603</c:v>
                </c:pt>
                <c:pt idx="50698">
                  <c:v>33.248853526025599</c:v>
                </c:pt>
                <c:pt idx="50699">
                  <c:v>33.2490034215568</c:v>
                </c:pt>
                <c:pt idx="50700">
                  <c:v>33.249153316608101</c:v>
                </c:pt>
                <c:pt idx="50701">
                  <c:v>33.249303211179701</c:v>
                </c:pt>
                <c:pt idx="50702">
                  <c:v>33.249453105271499</c:v>
                </c:pt>
                <c:pt idx="50703">
                  <c:v>33.249602998883503</c:v>
                </c:pt>
                <c:pt idx="50704">
                  <c:v>33.2497528920157</c:v>
                </c:pt>
                <c:pt idx="50705">
                  <c:v>33.249902784668102</c:v>
                </c:pt>
                <c:pt idx="50706">
                  <c:v>33.250052676840703</c:v>
                </c:pt>
                <c:pt idx="50707">
                  <c:v>33.250202568533503</c:v>
                </c:pt>
                <c:pt idx="50708">
                  <c:v>33.250352459746601</c:v>
                </c:pt>
                <c:pt idx="50709">
                  <c:v>33.250502350479799</c:v>
                </c:pt>
                <c:pt idx="50710">
                  <c:v>33.250652240733302</c:v>
                </c:pt>
                <c:pt idx="50711">
                  <c:v>33.250802130506997</c:v>
                </c:pt>
                <c:pt idx="50712">
                  <c:v>33.250952019800899</c:v>
                </c:pt>
                <c:pt idx="50713">
                  <c:v>33.251101908614999</c:v>
                </c:pt>
                <c:pt idx="50714">
                  <c:v>33.251251796949397</c:v>
                </c:pt>
                <c:pt idx="50715">
                  <c:v>33.251401684804001</c:v>
                </c:pt>
                <c:pt idx="50716">
                  <c:v>33.251551572178798</c:v>
                </c:pt>
                <c:pt idx="50717">
                  <c:v>33.2517014590738</c:v>
                </c:pt>
                <c:pt idx="50718">
                  <c:v>33.251851345489001</c:v>
                </c:pt>
                <c:pt idx="50719">
                  <c:v>33.252001231424501</c:v>
                </c:pt>
                <c:pt idx="50720">
                  <c:v>33.252151116880199</c:v>
                </c:pt>
                <c:pt idx="50721">
                  <c:v>33.252301001856203</c:v>
                </c:pt>
                <c:pt idx="50722">
                  <c:v>33.252450886352399</c:v>
                </c:pt>
                <c:pt idx="50723">
                  <c:v>33.252600770368801</c:v>
                </c:pt>
                <c:pt idx="50724">
                  <c:v>33.252750653905501</c:v>
                </c:pt>
                <c:pt idx="50725">
                  <c:v>33.2529005369624</c:v>
                </c:pt>
                <c:pt idx="50726">
                  <c:v>33.253050419539498</c:v>
                </c:pt>
                <c:pt idx="50727">
                  <c:v>33.253200301636902</c:v>
                </c:pt>
                <c:pt idx="50728">
                  <c:v>33.253350183254497</c:v>
                </c:pt>
                <c:pt idx="50729">
                  <c:v>33.253500064392398</c:v>
                </c:pt>
                <c:pt idx="50730">
                  <c:v>33.253649945050498</c:v>
                </c:pt>
                <c:pt idx="50731">
                  <c:v>33.253799825228803</c:v>
                </c:pt>
                <c:pt idx="50732">
                  <c:v>33.2539497049275</c:v>
                </c:pt>
                <c:pt idx="50733">
                  <c:v>33.254099584146303</c:v>
                </c:pt>
                <c:pt idx="50734">
                  <c:v>33.254249462885397</c:v>
                </c:pt>
                <c:pt idx="50735">
                  <c:v>33.254399341144797</c:v>
                </c:pt>
                <c:pt idx="50736">
                  <c:v>33.254549218924403</c:v>
                </c:pt>
                <c:pt idx="50737">
                  <c:v>33.2546990962243</c:v>
                </c:pt>
                <c:pt idx="50738">
                  <c:v>33.254848973044503</c:v>
                </c:pt>
                <c:pt idx="50739">
                  <c:v>33.254998849384897</c:v>
                </c:pt>
                <c:pt idx="50740">
                  <c:v>33.255148725245597</c:v>
                </c:pt>
                <c:pt idx="50741">
                  <c:v>33.255298600626503</c:v>
                </c:pt>
                <c:pt idx="50742">
                  <c:v>33.2554484755277</c:v>
                </c:pt>
                <c:pt idx="50743">
                  <c:v>33.255598349949203</c:v>
                </c:pt>
                <c:pt idx="50744">
                  <c:v>33.255748223890897</c:v>
                </c:pt>
                <c:pt idx="50745">
                  <c:v>33.255898097352897</c:v>
                </c:pt>
                <c:pt idx="50746">
                  <c:v>33.256047970335203</c:v>
                </c:pt>
                <c:pt idx="50747">
                  <c:v>33.2561978428377</c:v>
                </c:pt>
                <c:pt idx="50748">
                  <c:v>33.256347714860503</c:v>
                </c:pt>
                <c:pt idx="50749">
                  <c:v>33.256497586403597</c:v>
                </c:pt>
                <c:pt idx="50750">
                  <c:v>33.256647457466997</c:v>
                </c:pt>
                <c:pt idx="50751">
                  <c:v>33.256797328050702</c:v>
                </c:pt>
                <c:pt idx="50752">
                  <c:v>33.256947198154599</c:v>
                </c:pt>
                <c:pt idx="50753">
                  <c:v>33.257097067778801</c:v>
                </c:pt>
                <c:pt idx="50754">
                  <c:v>33.257246936923302</c:v>
                </c:pt>
                <c:pt idx="50755">
                  <c:v>33.257396805588101</c:v>
                </c:pt>
                <c:pt idx="50756">
                  <c:v>33.257546673773199</c:v>
                </c:pt>
                <c:pt idx="50757">
                  <c:v>33.257696541478602</c:v>
                </c:pt>
                <c:pt idx="50758">
                  <c:v>33.257846408704197</c:v>
                </c:pt>
                <c:pt idx="50759">
                  <c:v>33.257996275450203</c:v>
                </c:pt>
                <c:pt idx="50760">
                  <c:v>33.258146141716402</c:v>
                </c:pt>
                <c:pt idx="50761">
                  <c:v>33.258296007502899</c:v>
                </c:pt>
                <c:pt idx="50762">
                  <c:v>33.258445872809702</c:v>
                </c:pt>
                <c:pt idx="50763">
                  <c:v>33.258595737636902</c:v>
                </c:pt>
                <c:pt idx="50764">
                  <c:v>33.258745601984302</c:v>
                </c:pt>
                <c:pt idx="50765">
                  <c:v>33.258895465852</c:v>
                </c:pt>
                <c:pt idx="50766">
                  <c:v>33.259045329240003</c:v>
                </c:pt>
                <c:pt idx="50767">
                  <c:v>33.259195192148397</c:v>
                </c:pt>
                <c:pt idx="50768">
                  <c:v>33.259345054576997</c:v>
                </c:pt>
                <c:pt idx="50769">
                  <c:v>33.259494916525902</c:v>
                </c:pt>
                <c:pt idx="50770">
                  <c:v>33.259644777995199</c:v>
                </c:pt>
                <c:pt idx="50771">
                  <c:v>33.2597946389848</c:v>
                </c:pt>
                <c:pt idx="50772">
                  <c:v>33.259944499494601</c:v>
                </c:pt>
                <c:pt idx="50773">
                  <c:v>33.2600943595248</c:v>
                </c:pt>
                <c:pt idx="50774">
                  <c:v>33.260244219075297</c:v>
                </c:pt>
                <c:pt idx="50775">
                  <c:v>33.260394078146099</c:v>
                </c:pt>
                <c:pt idx="50776">
                  <c:v>33.260543936737299</c:v>
                </c:pt>
                <c:pt idx="50777">
                  <c:v>33.260693794848699</c:v>
                </c:pt>
                <c:pt idx="50778">
                  <c:v>33.260843652480503</c:v>
                </c:pt>
                <c:pt idx="50779">
                  <c:v>33.260993509632598</c:v>
                </c:pt>
                <c:pt idx="50780">
                  <c:v>33.261143366304999</c:v>
                </c:pt>
                <c:pt idx="50781">
                  <c:v>33.261293222497699</c:v>
                </c:pt>
                <c:pt idx="50782">
                  <c:v>33.261443078210803</c:v>
                </c:pt>
                <c:pt idx="50783">
                  <c:v>33.261592933444199</c:v>
                </c:pt>
                <c:pt idx="50784">
                  <c:v>33.2617427881979</c:v>
                </c:pt>
                <c:pt idx="50785">
                  <c:v>33.261892642471999</c:v>
                </c:pt>
                <c:pt idx="50786">
                  <c:v>33.262042496266403</c:v>
                </c:pt>
                <c:pt idx="50787">
                  <c:v>33.262192349581099</c:v>
                </c:pt>
                <c:pt idx="50788">
                  <c:v>33.2623422024162</c:v>
                </c:pt>
                <c:pt idx="50789">
                  <c:v>33.262492054771599</c:v>
                </c:pt>
                <c:pt idx="50790">
                  <c:v>33.262641906647303</c:v>
                </c:pt>
                <c:pt idx="50791">
                  <c:v>33.262791758043399</c:v>
                </c:pt>
                <c:pt idx="50792">
                  <c:v>33.2629416089598</c:v>
                </c:pt>
                <c:pt idx="50793">
                  <c:v>33.263091459396598</c:v>
                </c:pt>
                <c:pt idx="50794">
                  <c:v>33.263241309353702</c:v>
                </c:pt>
                <c:pt idx="50795">
                  <c:v>33.263391158831098</c:v>
                </c:pt>
                <c:pt idx="50796">
                  <c:v>33.263541007828898</c:v>
                </c:pt>
                <c:pt idx="50797">
                  <c:v>33.263690856347097</c:v>
                </c:pt>
                <c:pt idx="50798">
                  <c:v>33.263840704385601</c:v>
                </c:pt>
                <c:pt idx="50799">
                  <c:v>33.263990551944502</c:v>
                </c:pt>
                <c:pt idx="50800">
                  <c:v>33.264140399023702</c:v>
                </c:pt>
                <c:pt idx="50801">
                  <c:v>33.264290245623201</c:v>
                </c:pt>
                <c:pt idx="50802">
                  <c:v>33.264440091743197</c:v>
                </c:pt>
                <c:pt idx="50803">
                  <c:v>33.264589937383498</c:v>
                </c:pt>
                <c:pt idx="50804">
                  <c:v>33.264739782544098</c:v>
                </c:pt>
                <c:pt idx="50805">
                  <c:v>33.264889627225102</c:v>
                </c:pt>
                <c:pt idx="50806">
                  <c:v>33.265039471426498</c:v>
                </c:pt>
                <c:pt idx="50807">
                  <c:v>33.265189315148199</c:v>
                </c:pt>
                <c:pt idx="50808">
                  <c:v>33.265339158390297</c:v>
                </c:pt>
                <c:pt idx="50809">
                  <c:v>33.265489001152801</c:v>
                </c:pt>
                <c:pt idx="50810">
                  <c:v>33.265638843435603</c:v>
                </c:pt>
                <c:pt idx="50811">
                  <c:v>33.265788685238803</c:v>
                </c:pt>
                <c:pt idx="50812">
                  <c:v>33.265938526562401</c:v>
                </c:pt>
                <c:pt idx="50813">
                  <c:v>33.266088367406397</c:v>
                </c:pt>
                <c:pt idx="50814">
                  <c:v>33.266238207770698</c:v>
                </c:pt>
                <c:pt idx="50815">
                  <c:v>33.266388047655397</c:v>
                </c:pt>
                <c:pt idx="50816">
                  <c:v>33.266537887060501</c:v>
                </c:pt>
                <c:pt idx="50817">
                  <c:v>33.266687725986003</c:v>
                </c:pt>
                <c:pt idx="50818">
                  <c:v>33.266837564431803</c:v>
                </c:pt>
                <c:pt idx="50819">
                  <c:v>33.266987402398101</c:v>
                </c:pt>
                <c:pt idx="50820">
                  <c:v>33.267137239884697</c:v>
                </c:pt>
                <c:pt idx="50821">
                  <c:v>33.267287076891698</c:v>
                </c:pt>
                <c:pt idx="50822">
                  <c:v>33.267436913419097</c:v>
                </c:pt>
                <c:pt idx="50823">
                  <c:v>33.267586749466901</c:v>
                </c:pt>
                <c:pt idx="50824">
                  <c:v>33.267736585035102</c:v>
                </c:pt>
                <c:pt idx="50825">
                  <c:v>33.267886420123602</c:v>
                </c:pt>
                <c:pt idx="50826">
                  <c:v>33.2680362547326</c:v>
                </c:pt>
                <c:pt idx="50827">
                  <c:v>33.268186088862002</c:v>
                </c:pt>
                <c:pt idx="50828">
                  <c:v>33.268335922511703</c:v>
                </c:pt>
                <c:pt idx="50829">
                  <c:v>33.268485755681901</c:v>
                </c:pt>
                <c:pt idx="50830">
                  <c:v>33.268635588372398</c:v>
                </c:pt>
                <c:pt idx="50831">
                  <c:v>33.268785420583399</c:v>
                </c:pt>
                <c:pt idx="50832">
                  <c:v>33.268935252314797</c:v>
                </c:pt>
                <c:pt idx="50833">
                  <c:v>33.269085083566502</c:v>
                </c:pt>
                <c:pt idx="50834">
                  <c:v>33.269234914338703</c:v>
                </c:pt>
                <c:pt idx="50835">
                  <c:v>33.269384744631303</c:v>
                </c:pt>
                <c:pt idx="50836">
                  <c:v>33.2695345744443</c:v>
                </c:pt>
                <c:pt idx="50837">
                  <c:v>33.269684403777703</c:v>
                </c:pt>
                <c:pt idx="50838">
                  <c:v>33.269834232631503</c:v>
                </c:pt>
                <c:pt idx="50839">
                  <c:v>33.269984061005701</c:v>
                </c:pt>
                <c:pt idx="50840">
                  <c:v>33.270133888900403</c:v>
                </c:pt>
                <c:pt idx="50841">
                  <c:v>33.270283716315397</c:v>
                </c:pt>
                <c:pt idx="50842">
                  <c:v>33.270433543250903</c:v>
                </c:pt>
                <c:pt idx="50843">
                  <c:v>33.270583369706799</c:v>
                </c:pt>
                <c:pt idx="50844">
                  <c:v>33.2707331956831</c:v>
                </c:pt>
                <c:pt idx="50845">
                  <c:v>33.270883021179898</c:v>
                </c:pt>
                <c:pt idx="50846">
                  <c:v>33.271032846197002</c:v>
                </c:pt>
                <c:pt idx="50847">
                  <c:v>33.271182670734603</c:v>
                </c:pt>
                <c:pt idx="50848">
                  <c:v>33.271332494792702</c:v>
                </c:pt>
                <c:pt idx="50849">
                  <c:v>33.271482318371099</c:v>
                </c:pt>
                <c:pt idx="50850">
                  <c:v>33.27163214147</c:v>
                </c:pt>
                <c:pt idx="50851">
                  <c:v>33.2717819640893</c:v>
                </c:pt>
                <c:pt idx="50852">
                  <c:v>33.271931786229104</c:v>
                </c:pt>
                <c:pt idx="50853">
                  <c:v>33.272081607889298</c:v>
                </c:pt>
                <c:pt idx="50854">
                  <c:v>33.272231429069898</c:v>
                </c:pt>
                <c:pt idx="50855">
                  <c:v>33.272381249771001</c:v>
                </c:pt>
                <c:pt idx="50856">
                  <c:v>33.272531069992503</c:v>
                </c:pt>
                <c:pt idx="50857">
                  <c:v>33.272680889734403</c:v>
                </c:pt>
                <c:pt idx="50858">
                  <c:v>33.2728307089968</c:v>
                </c:pt>
                <c:pt idx="50859">
                  <c:v>33.272980527779602</c:v>
                </c:pt>
                <c:pt idx="50860">
                  <c:v>33.273130346082901</c:v>
                </c:pt>
                <c:pt idx="50861">
                  <c:v>33.273280163906598</c:v>
                </c:pt>
                <c:pt idx="50862">
                  <c:v>33.2734299812508</c:v>
                </c:pt>
                <c:pt idx="50863">
                  <c:v>33.273579798115499</c:v>
                </c:pt>
                <c:pt idx="50864">
                  <c:v>33.273729614500503</c:v>
                </c:pt>
                <c:pt idx="50865">
                  <c:v>33.273879430406097</c:v>
                </c:pt>
                <c:pt idx="50866">
                  <c:v>33.274029245832097</c:v>
                </c:pt>
                <c:pt idx="50867">
                  <c:v>33.274179060778501</c:v>
                </c:pt>
                <c:pt idx="50868">
                  <c:v>33.274328875245402</c:v>
                </c:pt>
                <c:pt idx="50869">
                  <c:v>33.274478689232801</c:v>
                </c:pt>
                <c:pt idx="50870">
                  <c:v>33.274628502740597</c:v>
                </c:pt>
                <c:pt idx="50871">
                  <c:v>33.274778315768899</c:v>
                </c:pt>
                <c:pt idx="50872">
                  <c:v>33.274928128317697</c:v>
                </c:pt>
                <c:pt idx="50873">
                  <c:v>33.2750779403869</c:v>
                </c:pt>
                <c:pt idx="50874">
                  <c:v>33.275227751976601</c:v>
                </c:pt>
                <c:pt idx="50875">
                  <c:v>33.2753775630867</c:v>
                </c:pt>
                <c:pt idx="50876">
                  <c:v>33.275527373717402</c:v>
                </c:pt>
                <c:pt idx="50877">
                  <c:v>33.275677183868503</c:v>
                </c:pt>
                <c:pt idx="50878">
                  <c:v>33.2758269935401</c:v>
                </c:pt>
                <c:pt idx="50879">
                  <c:v>33.275976802732103</c:v>
                </c:pt>
                <c:pt idx="50880">
                  <c:v>33.276126611444603</c:v>
                </c:pt>
                <c:pt idx="50881">
                  <c:v>33.2762764196777</c:v>
                </c:pt>
                <c:pt idx="50882">
                  <c:v>33.276426227431102</c:v>
                </c:pt>
                <c:pt idx="50883">
                  <c:v>33.276576034705101</c:v>
                </c:pt>
                <c:pt idx="50884">
                  <c:v>33.276725841499598</c:v>
                </c:pt>
                <c:pt idx="50885">
                  <c:v>33.276875647814499</c:v>
                </c:pt>
                <c:pt idx="50886">
                  <c:v>33.277025453649898</c:v>
                </c:pt>
                <c:pt idx="50887">
                  <c:v>33.277175259005901</c:v>
                </c:pt>
                <c:pt idx="50888">
                  <c:v>33.277325063882301</c:v>
                </c:pt>
                <c:pt idx="50889">
                  <c:v>33.277474868279199</c:v>
                </c:pt>
                <c:pt idx="50890">
                  <c:v>33.277624672196502</c:v>
                </c:pt>
                <c:pt idx="50891">
                  <c:v>33.277774475634402</c:v>
                </c:pt>
                <c:pt idx="50892">
                  <c:v>33.277924278592799</c:v>
                </c:pt>
                <c:pt idx="50893">
                  <c:v>33.278074081071701</c:v>
                </c:pt>
                <c:pt idx="50894">
                  <c:v>33.278223883071</c:v>
                </c:pt>
                <c:pt idx="50895">
                  <c:v>33.278373684590903</c:v>
                </c:pt>
                <c:pt idx="50896">
                  <c:v>33.278523485631297</c:v>
                </c:pt>
                <c:pt idx="50897">
                  <c:v>33.278673286192202</c:v>
                </c:pt>
                <c:pt idx="50898">
                  <c:v>33.278823086273597</c:v>
                </c:pt>
                <c:pt idx="50899">
                  <c:v>33.278972885875397</c:v>
                </c:pt>
                <c:pt idx="50900">
                  <c:v>33.279122684997802</c:v>
                </c:pt>
                <c:pt idx="50901">
                  <c:v>33.279272483640703</c:v>
                </c:pt>
                <c:pt idx="50902">
                  <c:v>33.279422281804202</c:v>
                </c:pt>
                <c:pt idx="50903">
                  <c:v>33.279572079488098</c:v>
                </c:pt>
                <c:pt idx="50904">
                  <c:v>33.279721876692498</c:v>
                </c:pt>
                <c:pt idx="50905">
                  <c:v>33.279871673417503</c:v>
                </c:pt>
                <c:pt idx="50906">
                  <c:v>33.280021469662998</c:v>
                </c:pt>
                <c:pt idx="50907">
                  <c:v>33.280171265428997</c:v>
                </c:pt>
                <c:pt idx="50908">
                  <c:v>33.280321060715501</c:v>
                </c:pt>
                <c:pt idx="50909">
                  <c:v>33.280470855522502</c:v>
                </c:pt>
                <c:pt idx="50910">
                  <c:v>33.2806206498501</c:v>
                </c:pt>
                <c:pt idx="50911">
                  <c:v>33.280770443698103</c:v>
                </c:pt>
                <c:pt idx="50912">
                  <c:v>33.280920237066702</c:v>
                </c:pt>
                <c:pt idx="50913">
                  <c:v>33.281070029955899</c:v>
                </c:pt>
                <c:pt idx="50914">
                  <c:v>33.2812198223656</c:v>
                </c:pt>
                <c:pt idx="50915">
                  <c:v>33.281369614295798</c:v>
                </c:pt>
                <c:pt idx="50916">
                  <c:v>33.281519405746501</c:v>
                </c:pt>
                <c:pt idx="50917">
                  <c:v>33.281669196717701</c:v>
                </c:pt>
                <c:pt idx="50918">
                  <c:v>33.281818987209498</c:v>
                </c:pt>
                <c:pt idx="50919">
                  <c:v>33.281968777221898</c:v>
                </c:pt>
                <c:pt idx="50920">
                  <c:v>33.282118566754797</c:v>
                </c:pt>
                <c:pt idx="50921">
                  <c:v>33.282268355808199</c:v>
                </c:pt>
                <c:pt idx="50922">
                  <c:v>33.282418144382099</c:v>
                </c:pt>
                <c:pt idx="50923">
                  <c:v>33.282567932476603</c:v>
                </c:pt>
                <c:pt idx="50924">
                  <c:v>33.282717720091703</c:v>
                </c:pt>
                <c:pt idx="50925">
                  <c:v>33.282867507227202</c:v>
                </c:pt>
                <c:pt idx="50926">
                  <c:v>33.283017293883397</c:v>
                </c:pt>
                <c:pt idx="50927">
                  <c:v>33.283167080060103</c:v>
                </c:pt>
                <c:pt idx="50928">
                  <c:v>33.2833168657573</c:v>
                </c:pt>
                <c:pt idx="50929">
                  <c:v>33.2834666509751</c:v>
                </c:pt>
                <c:pt idx="50930">
                  <c:v>33.283616435713498</c:v>
                </c:pt>
                <c:pt idx="50931">
                  <c:v>33.2837662199723</c:v>
                </c:pt>
                <c:pt idx="50932">
                  <c:v>33.283916003751798</c:v>
                </c:pt>
                <c:pt idx="50933">
                  <c:v>33.284065787051802</c:v>
                </c:pt>
                <c:pt idx="50934">
                  <c:v>33.284215569872401</c:v>
                </c:pt>
                <c:pt idx="50935">
                  <c:v>33.284365352213499</c:v>
                </c:pt>
                <c:pt idx="50936">
                  <c:v>33.2845151340752</c:v>
                </c:pt>
                <c:pt idx="50937">
                  <c:v>33.284664915457498</c:v>
                </c:pt>
                <c:pt idx="50938">
                  <c:v>33.2848146963603</c:v>
                </c:pt>
                <c:pt idx="50939">
                  <c:v>33.284964476783699</c:v>
                </c:pt>
                <c:pt idx="50940">
                  <c:v>33.285114256727702</c:v>
                </c:pt>
                <c:pt idx="50941">
                  <c:v>33.285264036192203</c:v>
                </c:pt>
                <c:pt idx="50942">
                  <c:v>33.2854138151773</c:v>
                </c:pt>
                <c:pt idx="50943">
                  <c:v>33.285563593683001</c:v>
                </c:pt>
                <c:pt idx="50944">
                  <c:v>33.285713371709299</c:v>
                </c:pt>
                <c:pt idx="50945">
                  <c:v>33.285863149256102</c:v>
                </c:pt>
                <c:pt idx="50946">
                  <c:v>33.286012926323501</c:v>
                </c:pt>
                <c:pt idx="50947">
                  <c:v>33.286162702911497</c:v>
                </c:pt>
                <c:pt idx="50948">
                  <c:v>33.286312479020097</c:v>
                </c:pt>
                <c:pt idx="50949">
                  <c:v>33.286462254649201</c:v>
                </c:pt>
                <c:pt idx="50950">
                  <c:v>33.286612029799002</c:v>
                </c:pt>
                <c:pt idx="50951">
                  <c:v>33.2867618044693</c:v>
                </c:pt>
                <c:pt idx="50952">
                  <c:v>33.286911578660202</c:v>
                </c:pt>
                <c:pt idx="50953">
                  <c:v>33.287061352371701</c:v>
                </c:pt>
                <c:pt idx="50954">
                  <c:v>33.287211125603797</c:v>
                </c:pt>
                <c:pt idx="50955">
                  <c:v>33.287360898356503</c:v>
                </c:pt>
                <c:pt idx="50956">
                  <c:v>33.2875106706298</c:v>
                </c:pt>
                <c:pt idx="50957">
                  <c:v>33.2876604424237</c:v>
                </c:pt>
                <c:pt idx="50958">
                  <c:v>33.287810213738098</c:v>
                </c:pt>
                <c:pt idx="50959">
                  <c:v>33.287959984573199</c:v>
                </c:pt>
                <c:pt idx="50960">
                  <c:v>33.288109754928897</c:v>
                </c:pt>
                <c:pt idx="50961">
                  <c:v>33.288259524805099</c:v>
                </c:pt>
                <c:pt idx="50962">
                  <c:v>33.288409294201998</c:v>
                </c:pt>
                <c:pt idx="50963">
                  <c:v>33.2885590631195</c:v>
                </c:pt>
                <c:pt idx="50964">
                  <c:v>33.288708831557599</c:v>
                </c:pt>
                <c:pt idx="50965">
                  <c:v>33.288858599516303</c:v>
                </c:pt>
                <c:pt idx="50966">
                  <c:v>33.289008366995603</c:v>
                </c:pt>
                <c:pt idx="50967">
                  <c:v>33.2891581339955</c:v>
                </c:pt>
                <c:pt idx="50968">
                  <c:v>33.289307900516</c:v>
                </c:pt>
                <c:pt idx="50969">
                  <c:v>33.289457666557198</c:v>
                </c:pt>
                <c:pt idx="50970">
                  <c:v>33.289607432118899</c:v>
                </c:pt>
                <c:pt idx="50971">
                  <c:v>33.289757197201297</c:v>
                </c:pt>
                <c:pt idx="50972">
                  <c:v>33.289906961804299</c:v>
                </c:pt>
                <c:pt idx="50973">
                  <c:v>33.290056725927897</c:v>
                </c:pt>
                <c:pt idx="50974">
                  <c:v>33.2902064895721</c:v>
                </c:pt>
                <c:pt idx="50975">
                  <c:v>33.290356252736998</c:v>
                </c:pt>
                <c:pt idx="50976">
                  <c:v>33.290506015422402</c:v>
                </c:pt>
                <c:pt idx="50977">
                  <c:v>33.290655777628601</c:v>
                </c:pt>
                <c:pt idx="50978">
                  <c:v>33.290805539355297</c:v>
                </c:pt>
                <c:pt idx="50979">
                  <c:v>33.290955300602597</c:v>
                </c:pt>
                <c:pt idx="50980">
                  <c:v>33.291105061370601</c:v>
                </c:pt>
                <c:pt idx="50981">
                  <c:v>33.291254821659301</c:v>
                </c:pt>
                <c:pt idx="50982">
                  <c:v>33.291404581468498</c:v>
                </c:pt>
                <c:pt idx="50983">
                  <c:v>33.291554340798399</c:v>
                </c:pt>
                <c:pt idx="50984">
                  <c:v>33.291704099648904</c:v>
                </c:pt>
                <c:pt idx="50985">
                  <c:v>33.291853858020097</c:v>
                </c:pt>
                <c:pt idx="50986">
                  <c:v>33.292003615911902</c:v>
                </c:pt>
                <c:pt idx="50987">
                  <c:v>33.292153373324297</c:v>
                </c:pt>
                <c:pt idx="50988">
                  <c:v>33.292303130257402</c:v>
                </c:pt>
                <c:pt idx="50989">
                  <c:v>33.292452886711203</c:v>
                </c:pt>
                <c:pt idx="50990">
                  <c:v>33.292602642685502</c:v>
                </c:pt>
                <c:pt idx="50991">
                  <c:v>33.292752398180603</c:v>
                </c:pt>
                <c:pt idx="50992">
                  <c:v>33.292902153196302</c:v>
                </c:pt>
                <c:pt idx="50993">
                  <c:v>33.293051907732597</c:v>
                </c:pt>
                <c:pt idx="50994">
                  <c:v>33.293201661789602</c:v>
                </c:pt>
                <c:pt idx="50995">
                  <c:v>33.293351415367198</c:v>
                </c:pt>
                <c:pt idx="50996">
                  <c:v>33.293501168465497</c:v>
                </c:pt>
                <c:pt idx="50997">
                  <c:v>33.293650921084399</c:v>
                </c:pt>
                <c:pt idx="50998">
                  <c:v>33.293800673223998</c:v>
                </c:pt>
                <c:pt idx="50999">
                  <c:v>33.293950424884301</c:v>
                </c:pt>
                <c:pt idx="51000">
                  <c:v>33.2941001760652</c:v>
                </c:pt>
                <c:pt idx="51001">
                  <c:v>33.294249926766803</c:v>
                </c:pt>
                <c:pt idx="51002">
                  <c:v>33.294399676989002</c:v>
                </c:pt>
                <c:pt idx="51003">
                  <c:v>33.294549426731997</c:v>
                </c:pt>
                <c:pt idx="51004">
                  <c:v>33.294699175995497</c:v>
                </c:pt>
                <c:pt idx="51005">
                  <c:v>33.294848924779799</c:v>
                </c:pt>
                <c:pt idx="51006">
                  <c:v>33.294998673084699</c:v>
                </c:pt>
                <c:pt idx="51007">
                  <c:v>33.295148420910301</c:v>
                </c:pt>
                <c:pt idx="51008">
                  <c:v>33.2952981682566</c:v>
                </c:pt>
                <c:pt idx="51009">
                  <c:v>33.295447915123503</c:v>
                </c:pt>
                <c:pt idx="51010">
                  <c:v>33.295597661511103</c:v>
                </c:pt>
                <c:pt idx="51011">
                  <c:v>33.295747407419398</c:v>
                </c:pt>
                <c:pt idx="51012">
                  <c:v>33.295897152848397</c:v>
                </c:pt>
                <c:pt idx="51013">
                  <c:v>33.296046897798099</c:v>
                </c:pt>
                <c:pt idx="51014">
                  <c:v>33.296196642268399</c:v>
                </c:pt>
                <c:pt idx="51015">
                  <c:v>33.296346386259401</c:v>
                </c:pt>
                <c:pt idx="51016">
                  <c:v>33.2964961297711</c:v>
                </c:pt>
                <c:pt idx="51017">
                  <c:v>33.296645872803502</c:v>
                </c:pt>
                <c:pt idx="51018">
                  <c:v>33.296795615356601</c:v>
                </c:pt>
                <c:pt idx="51019">
                  <c:v>33.296945357430403</c:v>
                </c:pt>
                <c:pt idx="51020">
                  <c:v>33.297095099024901</c:v>
                </c:pt>
                <c:pt idx="51021">
                  <c:v>33.297244840140003</c:v>
                </c:pt>
                <c:pt idx="51022">
                  <c:v>33.297394580775901</c:v>
                </c:pt>
                <c:pt idx="51023">
                  <c:v>33.297544320932403</c:v>
                </c:pt>
                <c:pt idx="51024">
                  <c:v>33.2976940606097</c:v>
                </c:pt>
                <c:pt idx="51025">
                  <c:v>33.297843799807602</c:v>
                </c:pt>
                <c:pt idx="51026">
                  <c:v>33.297993538526299</c:v>
                </c:pt>
                <c:pt idx="51027">
                  <c:v>33.2981432767657</c:v>
                </c:pt>
                <c:pt idx="51028">
                  <c:v>33.298293014525697</c:v>
                </c:pt>
                <c:pt idx="51029">
                  <c:v>33.298442751806498</c:v>
                </c:pt>
                <c:pt idx="51030">
                  <c:v>33.298592488607902</c:v>
                </c:pt>
                <c:pt idx="51031">
                  <c:v>33.298742224930102</c:v>
                </c:pt>
                <c:pt idx="51032">
                  <c:v>33.298891960772998</c:v>
                </c:pt>
                <c:pt idx="51033">
                  <c:v>33.299041696136598</c:v>
                </c:pt>
                <c:pt idx="51034">
                  <c:v>33.299191431020901</c:v>
                </c:pt>
                <c:pt idx="51035">
                  <c:v>33.299341165426</c:v>
                </c:pt>
                <c:pt idx="51036">
                  <c:v>33.299490899351703</c:v>
                </c:pt>
                <c:pt idx="51037">
                  <c:v>33.299640632798202</c:v>
                </c:pt>
                <c:pt idx="51038">
                  <c:v>33.299790365765404</c:v>
                </c:pt>
                <c:pt idx="51039">
                  <c:v>33.299940098253302</c:v>
                </c:pt>
                <c:pt idx="51040">
                  <c:v>33.300089830261904</c:v>
                </c:pt>
                <c:pt idx="51041">
                  <c:v>33.300239561791301</c:v>
                </c:pt>
                <c:pt idx="51042">
                  <c:v>33.300389292841302</c:v>
                </c:pt>
                <c:pt idx="51043">
                  <c:v>33.300539023412099</c:v>
                </c:pt>
                <c:pt idx="51044">
                  <c:v>33.3006887535037</c:v>
                </c:pt>
                <c:pt idx="51045">
                  <c:v>33.300838483115903</c:v>
                </c:pt>
                <c:pt idx="51046">
                  <c:v>33.300988212248903</c:v>
                </c:pt>
                <c:pt idx="51047">
                  <c:v>33.301137940902699</c:v>
                </c:pt>
                <c:pt idx="51048">
                  <c:v>33.301287669077098</c:v>
                </c:pt>
                <c:pt idx="51049">
                  <c:v>33.3014373967723</c:v>
                </c:pt>
                <c:pt idx="51050">
                  <c:v>33.301587123988298</c:v>
                </c:pt>
                <c:pt idx="51051">
                  <c:v>33.3017368507249</c:v>
                </c:pt>
                <c:pt idx="51052">
                  <c:v>33.301886576982398</c:v>
                </c:pt>
                <c:pt idx="51053">
                  <c:v>33.302036302760499</c:v>
                </c:pt>
                <c:pt idx="51054">
                  <c:v>33.302186028059403</c:v>
                </c:pt>
                <c:pt idx="51055">
                  <c:v>33.302335752879102</c:v>
                </c:pt>
                <c:pt idx="51056">
                  <c:v>33.302485477219498</c:v>
                </c:pt>
                <c:pt idx="51057">
                  <c:v>33.302635201080598</c:v>
                </c:pt>
                <c:pt idx="51058">
                  <c:v>33.3027849244625</c:v>
                </c:pt>
                <c:pt idx="51059">
                  <c:v>33.302934647365198</c:v>
                </c:pt>
                <c:pt idx="51060">
                  <c:v>33.3030843697886</c:v>
                </c:pt>
                <c:pt idx="51061">
                  <c:v>33.303234091732698</c:v>
                </c:pt>
                <c:pt idx="51062">
                  <c:v>33.303383813197598</c:v>
                </c:pt>
                <c:pt idx="51063">
                  <c:v>33.303533534183302</c:v>
                </c:pt>
                <c:pt idx="51064">
                  <c:v>33.303683254689702</c:v>
                </c:pt>
                <c:pt idx="51065">
                  <c:v>33.303832974716897</c:v>
                </c:pt>
                <c:pt idx="51066">
                  <c:v>33.303982694264903</c:v>
                </c:pt>
                <c:pt idx="51067">
                  <c:v>33.304132413333598</c:v>
                </c:pt>
                <c:pt idx="51068">
                  <c:v>33.304282131923102</c:v>
                </c:pt>
                <c:pt idx="51069">
                  <c:v>33.304431850033303</c:v>
                </c:pt>
                <c:pt idx="51070">
                  <c:v>33.3045815676644</c:v>
                </c:pt>
                <c:pt idx="51071">
                  <c:v>33.3047312848161</c:v>
                </c:pt>
                <c:pt idx="51072">
                  <c:v>33.304881001488702</c:v>
                </c:pt>
                <c:pt idx="51073">
                  <c:v>33.305030717682001</c:v>
                </c:pt>
                <c:pt idx="51074">
                  <c:v>33.305180433396103</c:v>
                </c:pt>
                <c:pt idx="51075">
                  <c:v>33.305330148631</c:v>
                </c:pt>
                <c:pt idx="51076">
                  <c:v>33.305479863386701</c:v>
                </c:pt>
                <c:pt idx="51077">
                  <c:v>33.305629577663098</c:v>
                </c:pt>
                <c:pt idx="51078">
                  <c:v>33.305779291460397</c:v>
                </c:pt>
                <c:pt idx="51079">
                  <c:v>33.305929004778399</c:v>
                </c:pt>
                <c:pt idx="51080">
                  <c:v>33.306078717617098</c:v>
                </c:pt>
                <c:pt idx="51081">
                  <c:v>33.306228429976699</c:v>
                </c:pt>
                <c:pt idx="51082">
                  <c:v>33.306378141857103</c:v>
                </c:pt>
                <c:pt idx="51083">
                  <c:v>33.306527853258203</c:v>
                </c:pt>
                <c:pt idx="51084">
                  <c:v>33.306677564180198</c:v>
                </c:pt>
                <c:pt idx="51085">
                  <c:v>33.306827274622897</c:v>
                </c:pt>
                <c:pt idx="51086">
                  <c:v>33.306976984586399</c:v>
                </c:pt>
                <c:pt idx="51087">
                  <c:v>33.307126694070703</c:v>
                </c:pt>
                <c:pt idx="51088">
                  <c:v>33.307276403075903</c:v>
                </c:pt>
                <c:pt idx="51089">
                  <c:v>33.307426111601799</c:v>
                </c:pt>
                <c:pt idx="51090">
                  <c:v>33.307575819648498</c:v>
                </c:pt>
                <c:pt idx="51091">
                  <c:v>33.307725527216</c:v>
                </c:pt>
                <c:pt idx="51092">
                  <c:v>33.307875234304298</c:v>
                </c:pt>
                <c:pt idx="51093">
                  <c:v>33.308024940913398</c:v>
                </c:pt>
                <c:pt idx="51094">
                  <c:v>33.308174647043302</c:v>
                </c:pt>
                <c:pt idx="51095">
                  <c:v>33.3083243526941</c:v>
                </c:pt>
                <c:pt idx="51096">
                  <c:v>33.308474057865602</c:v>
                </c:pt>
                <c:pt idx="51097">
                  <c:v>33.308623762558</c:v>
                </c:pt>
                <c:pt idx="51098">
                  <c:v>33.3087734667711</c:v>
                </c:pt>
                <c:pt idx="51099">
                  <c:v>33.308923170505103</c:v>
                </c:pt>
                <c:pt idx="51100">
                  <c:v>33.309072873759902</c:v>
                </c:pt>
                <c:pt idx="51101">
                  <c:v>33.309222576535497</c:v>
                </c:pt>
                <c:pt idx="51102">
                  <c:v>33.309372278831901</c:v>
                </c:pt>
                <c:pt idx="51103">
                  <c:v>33.309521980649102</c:v>
                </c:pt>
                <c:pt idx="51104">
                  <c:v>33.309671681987197</c:v>
                </c:pt>
                <c:pt idx="51105">
                  <c:v>33.309821382846103</c:v>
                </c:pt>
                <c:pt idx="51106">
                  <c:v>33.309971083225797</c:v>
                </c:pt>
                <c:pt idx="51107">
                  <c:v>33.310120783126301</c:v>
                </c:pt>
                <c:pt idx="51108">
                  <c:v>33.310270482547701</c:v>
                </c:pt>
                <c:pt idx="51109">
                  <c:v>33.310420181489903</c:v>
                </c:pt>
                <c:pt idx="51110">
                  <c:v>33.310569879952901</c:v>
                </c:pt>
                <c:pt idx="51111">
                  <c:v>33.310719577936702</c:v>
                </c:pt>
                <c:pt idx="51112">
                  <c:v>33.310869275441398</c:v>
                </c:pt>
                <c:pt idx="51113">
                  <c:v>33.311018972466897</c:v>
                </c:pt>
                <c:pt idx="51114">
                  <c:v>33.311168669013298</c:v>
                </c:pt>
                <c:pt idx="51115">
                  <c:v>33.311318365080503</c:v>
                </c:pt>
                <c:pt idx="51116">
                  <c:v>33.311468060668503</c:v>
                </c:pt>
                <c:pt idx="51117">
                  <c:v>33.311617755777398</c:v>
                </c:pt>
                <c:pt idx="51118">
                  <c:v>33.311767450407103</c:v>
                </c:pt>
                <c:pt idx="51119">
                  <c:v>33.311917144557697</c:v>
                </c:pt>
                <c:pt idx="51120">
                  <c:v>33.3120668382291</c:v>
                </c:pt>
                <c:pt idx="51121">
                  <c:v>33.312216531421299</c:v>
                </c:pt>
                <c:pt idx="51122">
                  <c:v>33.312366224134401</c:v>
                </c:pt>
                <c:pt idx="51123">
                  <c:v>33.312515916368397</c:v>
                </c:pt>
                <c:pt idx="51124">
                  <c:v>33.312665608123098</c:v>
                </c:pt>
                <c:pt idx="51125">
                  <c:v>33.3128152993988</c:v>
                </c:pt>
                <c:pt idx="51126">
                  <c:v>33.312964990195297</c:v>
                </c:pt>
                <c:pt idx="51127">
                  <c:v>33.313114680512697</c:v>
                </c:pt>
                <c:pt idx="51128">
                  <c:v>33.3132643703509</c:v>
                </c:pt>
                <c:pt idx="51129">
                  <c:v>33.313414059709999</c:v>
                </c:pt>
                <c:pt idx="51130">
                  <c:v>33.3135637485899</c:v>
                </c:pt>
                <c:pt idx="51131">
                  <c:v>33.313713436990703</c:v>
                </c:pt>
                <c:pt idx="51132">
                  <c:v>33.313863124912402</c:v>
                </c:pt>
                <c:pt idx="51133">
                  <c:v>33.314012812354903</c:v>
                </c:pt>
                <c:pt idx="51134">
                  <c:v>33.3141624993183</c:v>
                </c:pt>
                <c:pt idx="51135">
                  <c:v>33.3143121858025</c:v>
                </c:pt>
                <c:pt idx="51136">
                  <c:v>33.314461871807701</c:v>
                </c:pt>
                <c:pt idx="51137">
                  <c:v>33.314611557333698</c:v>
                </c:pt>
                <c:pt idx="51138">
                  <c:v>33.314761242380598</c:v>
                </c:pt>
                <c:pt idx="51139">
                  <c:v>33.314910926948301</c:v>
                </c:pt>
                <c:pt idx="51140">
                  <c:v>33.315060611036898</c:v>
                </c:pt>
                <c:pt idx="51141">
                  <c:v>33.315210294646398</c:v>
                </c:pt>
                <c:pt idx="51142">
                  <c:v>33.315359977776801</c:v>
                </c:pt>
                <c:pt idx="51143">
                  <c:v>33.315509660428098</c:v>
                </c:pt>
                <c:pt idx="51144">
                  <c:v>33.315659342600199</c:v>
                </c:pt>
                <c:pt idx="51145">
                  <c:v>33.315809024293301</c:v>
                </c:pt>
                <c:pt idx="51146">
                  <c:v>33.3159587055072</c:v>
                </c:pt>
                <c:pt idx="51147">
                  <c:v>33.316108386242</c:v>
                </c:pt>
                <c:pt idx="51148">
                  <c:v>33.316258066497703</c:v>
                </c:pt>
                <c:pt idx="51149">
                  <c:v>33.316407746274301</c:v>
                </c:pt>
                <c:pt idx="51150">
                  <c:v>33.316557425571702</c:v>
                </c:pt>
                <c:pt idx="51151">
                  <c:v>33.316707104390098</c:v>
                </c:pt>
                <c:pt idx="51152">
                  <c:v>33.316856782729303</c:v>
                </c:pt>
                <c:pt idx="51153">
                  <c:v>33.317006460589504</c:v>
                </c:pt>
                <c:pt idx="51154">
                  <c:v>33.317156137970599</c:v>
                </c:pt>
                <c:pt idx="51155">
                  <c:v>33.317305814872498</c:v>
                </c:pt>
                <c:pt idx="51156">
                  <c:v>33.317455491295398</c:v>
                </c:pt>
                <c:pt idx="51157">
                  <c:v>33.317605167239101</c:v>
                </c:pt>
                <c:pt idx="51158">
                  <c:v>33.317754842703799</c:v>
                </c:pt>
                <c:pt idx="51159">
                  <c:v>33.3179045176893</c:v>
                </c:pt>
                <c:pt idx="51160">
                  <c:v>33.318054192195802</c:v>
                </c:pt>
                <c:pt idx="51161">
                  <c:v>33.3182038662232</c:v>
                </c:pt>
                <c:pt idx="51162">
                  <c:v>33.318353539771401</c:v>
                </c:pt>
                <c:pt idx="51163">
                  <c:v>33.318503212840596</c:v>
                </c:pt>
                <c:pt idx="51164">
                  <c:v>33.318652885430701</c:v>
                </c:pt>
                <c:pt idx="51165">
                  <c:v>33.318802557541801</c:v>
                </c:pt>
                <c:pt idx="51166">
                  <c:v>33.318952229173703</c:v>
                </c:pt>
                <c:pt idx="51167">
                  <c:v>33.319101900326601</c:v>
                </c:pt>
                <c:pt idx="51168">
                  <c:v>33.319251571000301</c:v>
                </c:pt>
                <c:pt idx="51169">
                  <c:v>33.319401241195003</c:v>
                </c:pt>
                <c:pt idx="51170">
                  <c:v>33.319550910910699</c:v>
                </c:pt>
                <c:pt idx="51171">
                  <c:v>33.319700580147199</c:v>
                </c:pt>
                <c:pt idx="51172">
                  <c:v>33.3198502489047</c:v>
                </c:pt>
                <c:pt idx="51173">
                  <c:v>33.319999917183097</c:v>
                </c:pt>
                <c:pt idx="51174">
                  <c:v>33.320149584982403</c:v>
                </c:pt>
                <c:pt idx="51175">
                  <c:v>33.320299252302597</c:v>
                </c:pt>
                <c:pt idx="51176">
                  <c:v>33.3204489191438</c:v>
                </c:pt>
                <c:pt idx="51177">
                  <c:v>33.320598585505898</c:v>
                </c:pt>
                <c:pt idx="51178">
                  <c:v>33.320748251388999</c:v>
                </c:pt>
                <c:pt idx="51179">
                  <c:v>33.320897916792902</c:v>
                </c:pt>
                <c:pt idx="51180">
                  <c:v>33.321047581717899</c:v>
                </c:pt>
                <c:pt idx="51181">
                  <c:v>33.321197246163699</c:v>
                </c:pt>
                <c:pt idx="51182">
                  <c:v>33.321346910130501</c:v>
                </c:pt>
                <c:pt idx="51183">
                  <c:v>33.321496573618298</c:v>
                </c:pt>
                <c:pt idx="51184">
                  <c:v>33.321646236626997</c:v>
                </c:pt>
                <c:pt idx="51185">
                  <c:v>33.321795899156598</c:v>
                </c:pt>
                <c:pt idx="51186">
                  <c:v>33.321945561207201</c:v>
                </c:pt>
                <c:pt idx="51187">
                  <c:v>33.3220952227787</c:v>
                </c:pt>
                <c:pt idx="51188">
                  <c:v>33.3222448838712</c:v>
                </c:pt>
                <c:pt idx="51189">
                  <c:v>33.322394544484602</c:v>
                </c:pt>
                <c:pt idx="51190">
                  <c:v>33.322544204619</c:v>
                </c:pt>
                <c:pt idx="51191">
                  <c:v>33.322693864274299</c:v>
                </c:pt>
                <c:pt idx="51192">
                  <c:v>33.322843523450601</c:v>
                </c:pt>
                <c:pt idx="51193">
                  <c:v>33.322993182147798</c:v>
                </c:pt>
                <c:pt idx="51194">
                  <c:v>33.323142840366003</c:v>
                </c:pt>
                <c:pt idx="51195">
                  <c:v>33.323292498105197</c:v>
                </c:pt>
                <c:pt idx="51196">
                  <c:v>33.323442155365299</c:v>
                </c:pt>
                <c:pt idx="51197">
                  <c:v>33.323591812146397</c:v>
                </c:pt>
                <c:pt idx="51198">
                  <c:v>33.323741468448397</c:v>
                </c:pt>
                <c:pt idx="51199">
                  <c:v>33.323891124271498</c:v>
                </c:pt>
                <c:pt idx="51200">
                  <c:v>33.324040779615501</c:v>
                </c:pt>
                <c:pt idx="51201">
                  <c:v>33.3241904344804</c:v>
                </c:pt>
                <c:pt idx="51202">
                  <c:v>33.3243400888663</c:v>
                </c:pt>
                <c:pt idx="51203">
                  <c:v>33.324489742773203</c:v>
                </c:pt>
                <c:pt idx="51204">
                  <c:v>33.3246393962011</c:v>
                </c:pt>
                <c:pt idx="51205">
                  <c:v>33.324789049149999</c:v>
                </c:pt>
                <c:pt idx="51206">
                  <c:v>33.3249387016198</c:v>
                </c:pt>
                <c:pt idx="51207">
                  <c:v>33.325088353610603</c:v>
                </c:pt>
                <c:pt idx="51208">
                  <c:v>33.325238005122401</c:v>
                </c:pt>
                <c:pt idx="51209">
                  <c:v>33.325387656155101</c:v>
                </c:pt>
                <c:pt idx="51210">
                  <c:v>33.325537306708902</c:v>
                </c:pt>
                <c:pt idx="51211">
                  <c:v>33.325686956783599</c:v>
                </c:pt>
                <c:pt idx="51212">
                  <c:v>33.325836606379397</c:v>
                </c:pt>
                <c:pt idx="51213">
                  <c:v>33.325986255496097</c:v>
                </c:pt>
                <c:pt idx="51214">
                  <c:v>33.3261359041338</c:v>
                </c:pt>
                <c:pt idx="51215">
                  <c:v>33.326285552292397</c:v>
                </c:pt>
                <c:pt idx="51216">
                  <c:v>33.326435199972103</c:v>
                </c:pt>
                <c:pt idx="51217">
                  <c:v>33.326584847172803</c:v>
                </c:pt>
                <c:pt idx="51218">
                  <c:v>33.326734493894499</c:v>
                </c:pt>
                <c:pt idx="51219">
                  <c:v>33.326884140137103</c:v>
                </c:pt>
                <c:pt idx="51220">
                  <c:v>33.327033785900802</c:v>
                </c:pt>
                <c:pt idx="51221">
                  <c:v>33.327183431185503</c:v>
                </c:pt>
                <c:pt idx="51222">
                  <c:v>33.327333075991099</c:v>
                </c:pt>
                <c:pt idx="51223">
                  <c:v>33.327482720317803</c:v>
                </c:pt>
                <c:pt idx="51224">
                  <c:v>33.327632364165503</c:v>
                </c:pt>
                <c:pt idx="51225">
                  <c:v>33.327782007534204</c:v>
                </c:pt>
                <c:pt idx="51226">
                  <c:v>33.327931650423899</c:v>
                </c:pt>
                <c:pt idx="51227">
                  <c:v>33.328081292834597</c:v>
                </c:pt>
                <c:pt idx="51228">
                  <c:v>33.328230934766303</c:v>
                </c:pt>
                <c:pt idx="51229">
                  <c:v>33.328380576218997</c:v>
                </c:pt>
                <c:pt idx="51230">
                  <c:v>33.3285302171927</c:v>
                </c:pt>
                <c:pt idx="51231">
                  <c:v>33.328679857687497</c:v>
                </c:pt>
                <c:pt idx="51232">
                  <c:v>33.328829497703197</c:v>
                </c:pt>
                <c:pt idx="51233">
                  <c:v>33.328979137239997</c:v>
                </c:pt>
                <c:pt idx="51234">
                  <c:v>33.3291287762978</c:v>
                </c:pt>
                <c:pt idx="51235">
                  <c:v>33.329278414876697</c:v>
                </c:pt>
                <c:pt idx="51236">
                  <c:v>33.329428052976503</c:v>
                </c:pt>
                <c:pt idx="51237">
                  <c:v>33.329577690597397</c:v>
                </c:pt>
                <c:pt idx="51238">
                  <c:v>33.329727327739299</c:v>
                </c:pt>
                <c:pt idx="51239">
                  <c:v>33.329876964402203</c:v>
                </c:pt>
                <c:pt idx="51240">
                  <c:v>33.330026600586201</c:v>
                </c:pt>
                <c:pt idx="51241">
                  <c:v>33.330176236291202</c:v>
                </c:pt>
                <c:pt idx="51242">
                  <c:v>33.330325871517203</c:v>
                </c:pt>
                <c:pt idx="51243">
                  <c:v>33.3304755062642</c:v>
                </c:pt>
                <c:pt idx="51244">
                  <c:v>33.330625140532298</c:v>
                </c:pt>
                <c:pt idx="51245">
                  <c:v>33.330774774321497</c:v>
                </c:pt>
                <c:pt idx="51246">
                  <c:v>33.330924407631599</c:v>
                </c:pt>
                <c:pt idx="51247">
                  <c:v>33.331074040462802</c:v>
                </c:pt>
                <c:pt idx="51248">
                  <c:v>33.331223672815099</c:v>
                </c:pt>
                <c:pt idx="51249">
                  <c:v>33.331373304688398</c:v>
                </c:pt>
                <c:pt idx="51250">
                  <c:v>33.331522936082699</c:v>
                </c:pt>
                <c:pt idx="51251">
                  <c:v>33.331672566998101</c:v>
                </c:pt>
                <c:pt idx="51252">
                  <c:v>33.331822197434498</c:v>
                </c:pt>
                <c:pt idx="51253">
                  <c:v>33.331971827392003</c:v>
                </c:pt>
                <c:pt idx="51254">
                  <c:v>33.332121456870503</c:v>
                </c:pt>
                <c:pt idx="51255">
                  <c:v>33.332271085870097</c:v>
                </c:pt>
                <c:pt idx="51256">
                  <c:v>33.3324207143907</c:v>
                </c:pt>
                <c:pt idx="51257">
                  <c:v>33.332570342432398</c:v>
                </c:pt>
                <c:pt idx="51258">
                  <c:v>33.332719969995203</c:v>
                </c:pt>
                <c:pt idx="51259">
                  <c:v>33.332869597078997</c:v>
                </c:pt>
                <c:pt idx="51260">
                  <c:v>33.333019223683799</c:v>
                </c:pt>
                <c:pt idx="51261">
                  <c:v>33.333168849809802</c:v>
                </c:pt>
                <c:pt idx="51262">
                  <c:v>33.3333184754567</c:v>
                </c:pt>
                <c:pt idx="51263">
                  <c:v>33.333468100624799</c:v>
                </c:pt>
                <c:pt idx="51264">
                  <c:v>33.3336177253139</c:v>
                </c:pt>
                <c:pt idx="51265">
                  <c:v>33.333767349524102</c:v>
                </c:pt>
                <c:pt idx="51266">
                  <c:v>33.333916973255398</c:v>
                </c:pt>
                <c:pt idx="51267">
                  <c:v>33.334066596507697</c:v>
                </c:pt>
                <c:pt idx="51268">
                  <c:v>33.334216219281103</c:v>
                </c:pt>
                <c:pt idx="51269">
                  <c:v>33.334365841575597</c:v>
                </c:pt>
                <c:pt idx="51270">
                  <c:v>33.334515463391099</c:v>
                </c:pt>
                <c:pt idx="51271">
                  <c:v>33.334665084727703</c:v>
                </c:pt>
                <c:pt idx="51272">
                  <c:v>33.334814705585401</c:v>
                </c:pt>
                <c:pt idx="51273">
                  <c:v>33.334964325964201</c:v>
                </c:pt>
                <c:pt idx="51274">
                  <c:v>33.335113945864101</c:v>
                </c:pt>
                <c:pt idx="51275">
                  <c:v>33.335263565284997</c:v>
                </c:pt>
                <c:pt idx="51276">
                  <c:v>33.335413184227001</c:v>
                </c:pt>
                <c:pt idx="51277">
                  <c:v>33.335562802690198</c:v>
                </c:pt>
                <c:pt idx="51278">
                  <c:v>33.335712420674398</c:v>
                </c:pt>
                <c:pt idx="51279">
                  <c:v>33.335862038179698</c:v>
                </c:pt>
                <c:pt idx="51280">
                  <c:v>33.336011655206001</c:v>
                </c:pt>
                <c:pt idx="51281">
                  <c:v>33.336161271753497</c:v>
                </c:pt>
                <c:pt idx="51282">
                  <c:v>33.336310887822101</c:v>
                </c:pt>
                <c:pt idx="51283">
                  <c:v>33.336460503411701</c:v>
                </c:pt>
                <c:pt idx="51284">
                  <c:v>33.336610118522501</c:v>
                </c:pt>
                <c:pt idx="51285">
                  <c:v>33.336759733154402</c:v>
                </c:pt>
                <c:pt idx="51286">
                  <c:v>33.336909347307298</c:v>
                </c:pt>
                <c:pt idx="51287">
                  <c:v>33.337058960981402</c:v>
                </c:pt>
                <c:pt idx="51288">
                  <c:v>33.337208574176501</c:v>
                </c:pt>
                <c:pt idx="51289">
                  <c:v>33.3373581868928</c:v>
                </c:pt>
                <c:pt idx="51290">
                  <c:v>33.337507799130201</c:v>
                </c:pt>
                <c:pt idx="51291">
                  <c:v>33.337657410888703</c:v>
                </c:pt>
                <c:pt idx="51292">
                  <c:v>33.337807022168199</c:v>
                </c:pt>
                <c:pt idx="51293">
                  <c:v>33.337956632968897</c:v>
                </c:pt>
                <c:pt idx="51294">
                  <c:v>33.338106243290802</c:v>
                </c:pt>
                <c:pt idx="51295">
                  <c:v>33.338255853133703</c:v>
                </c:pt>
                <c:pt idx="51296">
                  <c:v>33.338405462497697</c:v>
                </c:pt>
                <c:pt idx="51297">
                  <c:v>33.338555071382899</c:v>
                </c:pt>
                <c:pt idx="51298">
                  <c:v>33.338704679789103</c:v>
                </c:pt>
                <c:pt idx="51299">
                  <c:v>33.338854287716501</c:v>
                </c:pt>
                <c:pt idx="51300">
                  <c:v>33.339003895165099</c:v>
                </c:pt>
                <c:pt idx="51301">
                  <c:v>33.3391535021347</c:v>
                </c:pt>
                <c:pt idx="51302">
                  <c:v>33.339303108625401</c:v>
                </c:pt>
                <c:pt idx="51303">
                  <c:v>33.339452714637297</c:v>
                </c:pt>
                <c:pt idx="51304">
                  <c:v>33.3396023201704</c:v>
                </c:pt>
                <c:pt idx="51305">
                  <c:v>33.339751925224498</c:v>
                </c:pt>
                <c:pt idx="51306">
                  <c:v>33.339901529799803</c:v>
                </c:pt>
                <c:pt idx="51307">
                  <c:v>33.340051133896203</c:v>
                </c:pt>
                <c:pt idx="51308">
                  <c:v>33.340200737513698</c:v>
                </c:pt>
                <c:pt idx="51309">
                  <c:v>33.3403503406524</c:v>
                </c:pt>
                <c:pt idx="51310">
                  <c:v>33.340499943312203</c:v>
                </c:pt>
                <c:pt idx="51311">
                  <c:v>33.3406495454931</c:v>
                </c:pt>
                <c:pt idx="51312">
                  <c:v>33.340799147195199</c:v>
                </c:pt>
                <c:pt idx="51313">
                  <c:v>33.340948748418498</c:v>
                </c:pt>
                <c:pt idx="51314">
                  <c:v>33.341098349162799</c:v>
                </c:pt>
                <c:pt idx="51315">
                  <c:v>33.341247949428301</c:v>
                </c:pt>
                <c:pt idx="51316">
                  <c:v>33.341397549215003</c:v>
                </c:pt>
                <c:pt idx="51317">
                  <c:v>33.3415471485228</c:v>
                </c:pt>
                <c:pt idx="51318">
                  <c:v>33.341696747351797</c:v>
                </c:pt>
                <c:pt idx="51319">
                  <c:v>33.341846345701903</c:v>
                </c:pt>
                <c:pt idx="51320">
                  <c:v>33.341995943573103</c:v>
                </c:pt>
                <c:pt idx="51321">
                  <c:v>33.342145540965603</c:v>
                </c:pt>
                <c:pt idx="51322">
                  <c:v>33.342295137879098</c:v>
                </c:pt>
                <c:pt idx="51323">
                  <c:v>33.342444734313801</c:v>
                </c:pt>
                <c:pt idx="51324">
                  <c:v>33.342594330269698</c:v>
                </c:pt>
                <c:pt idx="51325">
                  <c:v>33.342743925746802</c:v>
                </c:pt>
                <c:pt idx="51326">
                  <c:v>33.342893520745001</c:v>
                </c:pt>
                <c:pt idx="51327">
                  <c:v>33.343043115264301</c:v>
                </c:pt>
                <c:pt idx="51328">
                  <c:v>33.343192709304901</c:v>
                </c:pt>
                <c:pt idx="51329">
                  <c:v>33.343342302866603</c:v>
                </c:pt>
                <c:pt idx="51330">
                  <c:v>33.343491895949398</c:v>
                </c:pt>
                <c:pt idx="51331">
                  <c:v>33.343641488553402</c:v>
                </c:pt>
                <c:pt idx="51332">
                  <c:v>33.343791080678599</c:v>
                </c:pt>
                <c:pt idx="51333">
                  <c:v>33.343940672324997</c:v>
                </c:pt>
                <c:pt idx="51334">
                  <c:v>33.344090263492603</c:v>
                </c:pt>
                <c:pt idx="51335">
                  <c:v>33.344239854181303</c:v>
                </c:pt>
                <c:pt idx="51336">
                  <c:v>33.344389444391197</c:v>
                </c:pt>
                <c:pt idx="51337">
                  <c:v>33.344539034122199</c:v>
                </c:pt>
                <c:pt idx="51338">
                  <c:v>33.344688623374502</c:v>
                </c:pt>
                <c:pt idx="51339">
                  <c:v>33.344838212147899</c:v>
                </c:pt>
                <c:pt idx="51340">
                  <c:v>33.344987800442503</c:v>
                </c:pt>
                <c:pt idx="51341">
                  <c:v>33.345137388258401</c:v>
                </c:pt>
                <c:pt idx="51342">
                  <c:v>33.3452869755953</c:v>
                </c:pt>
                <c:pt idx="51343">
                  <c:v>33.3454365624535</c:v>
                </c:pt>
                <c:pt idx="51344">
                  <c:v>33.345586148832901</c:v>
                </c:pt>
                <c:pt idx="51345">
                  <c:v>33.345735734733402</c:v>
                </c:pt>
                <c:pt idx="51346">
                  <c:v>33.345885320155197</c:v>
                </c:pt>
                <c:pt idx="51347">
                  <c:v>33.346034905098101</c:v>
                </c:pt>
                <c:pt idx="51348">
                  <c:v>33.346184489562198</c:v>
                </c:pt>
                <c:pt idx="51349">
                  <c:v>33.346334073547602</c:v>
                </c:pt>
                <c:pt idx="51350">
                  <c:v>33.346483657054101</c:v>
                </c:pt>
                <c:pt idx="51351">
                  <c:v>33.3466332400818</c:v>
                </c:pt>
                <c:pt idx="51352">
                  <c:v>33.346782822630701</c:v>
                </c:pt>
                <c:pt idx="51353">
                  <c:v>33.346932404700901</c:v>
                </c:pt>
                <c:pt idx="51354">
                  <c:v>33.347081986292203</c:v>
                </c:pt>
                <c:pt idx="51355">
                  <c:v>33.347231567404698</c:v>
                </c:pt>
                <c:pt idx="51356">
                  <c:v>33.347381148038501</c:v>
                </c:pt>
                <c:pt idx="51357">
                  <c:v>33.347530728193398</c:v>
                </c:pt>
                <c:pt idx="51358">
                  <c:v>33.347680307869602</c:v>
                </c:pt>
                <c:pt idx="51359">
                  <c:v>33.347829887067</c:v>
                </c:pt>
                <c:pt idx="51360">
                  <c:v>33.3479794657855</c:v>
                </c:pt>
                <c:pt idx="51361">
                  <c:v>33.348129044025299</c:v>
                </c:pt>
                <c:pt idx="51362">
                  <c:v>33.348278621786399</c:v>
                </c:pt>
                <c:pt idx="51363">
                  <c:v>33.3484281990686</c:v>
                </c:pt>
                <c:pt idx="51364">
                  <c:v>33.348577775872101</c:v>
                </c:pt>
                <c:pt idx="51365">
                  <c:v>33.348727352196697</c:v>
                </c:pt>
                <c:pt idx="51366">
                  <c:v>33.3488769280426</c:v>
                </c:pt>
                <c:pt idx="51367">
                  <c:v>33.349026503409704</c:v>
                </c:pt>
                <c:pt idx="51368">
                  <c:v>33.3491760782981</c:v>
                </c:pt>
                <c:pt idx="51369">
                  <c:v>33.349325652707698</c:v>
                </c:pt>
                <c:pt idx="51370">
                  <c:v>33.349475226638503</c:v>
                </c:pt>
                <c:pt idx="51371">
                  <c:v>33.349624800090503</c:v>
                </c:pt>
                <c:pt idx="51372">
                  <c:v>33.349774373063802</c:v>
                </c:pt>
                <c:pt idx="51373">
                  <c:v>33.349923945558302</c:v>
                </c:pt>
                <c:pt idx="51374">
                  <c:v>33.350073517574003</c:v>
                </c:pt>
                <c:pt idx="51375">
                  <c:v>33.350223089110997</c:v>
                </c:pt>
                <c:pt idx="51376">
                  <c:v>33.350372660169199</c:v>
                </c:pt>
                <c:pt idx="51377">
                  <c:v>33.350522230748602</c:v>
                </c:pt>
                <c:pt idx="51378">
                  <c:v>33.350671800849298</c:v>
                </c:pt>
                <c:pt idx="51379">
                  <c:v>33.350821370471202</c:v>
                </c:pt>
                <c:pt idx="51380">
                  <c:v>33.350970939614399</c:v>
                </c:pt>
                <c:pt idx="51381">
                  <c:v>33.351120508278797</c:v>
                </c:pt>
                <c:pt idx="51382">
                  <c:v>33.351270076464502</c:v>
                </c:pt>
                <c:pt idx="51383">
                  <c:v>33.351419644171401</c:v>
                </c:pt>
                <c:pt idx="51384">
                  <c:v>33.3515692113995</c:v>
                </c:pt>
                <c:pt idx="51385">
                  <c:v>33.3517187781489</c:v>
                </c:pt>
                <c:pt idx="51386">
                  <c:v>33.3518683444196</c:v>
                </c:pt>
                <c:pt idx="51387">
                  <c:v>33.352017910211501</c:v>
                </c:pt>
                <c:pt idx="51388">
                  <c:v>33.352167475524702</c:v>
                </c:pt>
                <c:pt idx="51389">
                  <c:v>33.352317040359097</c:v>
                </c:pt>
                <c:pt idx="51390">
                  <c:v>33.352466604714799</c:v>
                </c:pt>
                <c:pt idx="51391">
                  <c:v>33.352616168591801</c:v>
                </c:pt>
                <c:pt idx="51392">
                  <c:v>33.352765731989997</c:v>
                </c:pt>
                <c:pt idx="51393">
                  <c:v>33.352915294909501</c:v>
                </c:pt>
                <c:pt idx="51394">
                  <c:v>33.353064857350198</c:v>
                </c:pt>
                <c:pt idx="51395">
                  <c:v>33.353214419312202</c:v>
                </c:pt>
                <c:pt idx="51396">
                  <c:v>33.3533639807955</c:v>
                </c:pt>
                <c:pt idx="51397">
                  <c:v>33.353513541799998</c:v>
                </c:pt>
                <c:pt idx="51398">
                  <c:v>33.353663102325903</c:v>
                </c:pt>
                <c:pt idx="51399">
                  <c:v>33.353812662373002</c:v>
                </c:pt>
                <c:pt idx="51400">
                  <c:v>33.353962221941302</c:v>
                </c:pt>
                <c:pt idx="51401">
                  <c:v>33.354111781031001</c:v>
                </c:pt>
                <c:pt idx="51402">
                  <c:v>33.354261339641901</c:v>
                </c:pt>
                <c:pt idx="51403">
                  <c:v>33.354410897774102</c:v>
                </c:pt>
                <c:pt idx="51404">
                  <c:v>33.354560455427603</c:v>
                </c:pt>
                <c:pt idx="51405">
                  <c:v>33.354710012602297</c:v>
                </c:pt>
                <c:pt idx="51406">
                  <c:v>33.354859569298398</c:v>
                </c:pt>
                <c:pt idx="51407">
                  <c:v>33.3550091255157</c:v>
                </c:pt>
                <c:pt idx="51408">
                  <c:v>33.355158681254302</c:v>
                </c:pt>
                <c:pt idx="51409">
                  <c:v>33.355308236514198</c:v>
                </c:pt>
                <c:pt idx="51410">
                  <c:v>33.3554577912954</c:v>
                </c:pt>
                <c:pt idx="51411">
                  <c:v>33.355607345597903</c:v>
                </c:pt>
                <c:pt idx="51412">
                  <c:v>33.355756899421699</c:v>
                </c:pt>
                <c:pt idx="51413">
                  <c:v>33.355906452766703</c:v>
                </c:pt>
                <c:pt idx="51414">
                  <c:v>33.3560560056331</c:v>
                </c:pt>
                <c:pt idx="51415">
                  <c:v>33.356205558020797</c:v>
                </c:pt>
                <c:pt idx="51416">
                  <c:v>33.356355109929702</c:v>
                </c:pt>
                <c:pt idx="51417">
                  <c:v>33.356504661359999</c:v>
                </c:pt>
                <c:pt idx="51418">
                  <c:v>33.356654212311597</c:v>
                </c:pt>
                <c:pt idx="51419">
                  <c:v>33.356803762784402</c:v>
                </c:pt>
                <c:pt idx="51420">
                  <c:v>33.3569533127786</c:v>
                </c:pt>
                <c:pt idx="51421">
                  <c:v>33.357102862294099</c:v>
                </c:pt>
                <c:pt idx="51422">
                  <c:v>33.357252411330897</c:v>
                </c:pt>
                <c:pt idx="51423">
                  <c:v>33.357401959889003</c:v>
                </c:pt>
                <c:pt idx="51424">
                  <c:v>33.357551507968402</c:v>
                </c:pt>
                <c:pt idx="51425">
                  <c:v>33.357701055569102</c:v>
                </c:pt>
                <c:pt idx="51426">
                  <c:v>33.357850602691101</c:v>
                </c:pt>
                <c:pt idx="51427">
                  <c:v>33.358000149334501</c:v>
                </c:pt>
                <c:pt idx="51428">
                  <c:v>33.358149695499201</c:v>
                </c:pt>
                <c:pt idx="51429">
                  <c:v>33.3582992411852</c:v>
                </c:pt>
                <c:pt idx="51430">
                  <c:v>33.358448786392501</c:v>
                </c:pt>
                <c:pt idx="51431">
                  <c:v>33.358598331121101</c:v>
                </c:pt>
                <c:pt idx="51432">
                  <c:v>33.358747875371101</c:v>
                </c:pt>
                <c:pt idx="51433">
                  <c:v>33.358897419142302</c:v>
                </c:pt>
                <c:pt idx="51434">
                  <c:v>33.359046962434903</c:v>
                </c:pt>
                <c:pt idx="51435">
                  <c:v>33.359196505248903</c:v>
                </c:pt>
                <c:pt idx="51436">
                  <c:v>33.359346047584097</c:v>
                </c:pt>
                <c:pt idx="51437">
                  <c:v>33.359495589440698</c:v>
                </c:pt>
                <c:pt idx="51438">
                  <c:v>33.359645130818699</c:v>
                </c:pt>
                <c:pt idx="51439">
                  <c:v>33.3597946717179</c:v>
                </c:pt>
                <c:pt idx="51440">
                  <c:v>33.359944212138501</c:v>
                </c:pt>
                <c:pt idx="51441">
                  <c:v>33.360093752080402</c:v>
                </c:pt>
                <c:pt idx="51442">
                  <c:v>33.360243291543703</c:v>
                </c:pt>
                <c:pt idx="51443">
                  <c:v>33.360392830528298</c:v>
                </c:pt>
                <c:pt idx="51444">
                  <c:v>33.360542369034299</c:v>
                </c:pt>
                <c:pt idx="51445">
                  <c:v>33.3606919070616</c:v>
                </c:pt>
                <c:pt idx="51446">
                  <c:v>33.360841444610202</c:v>
                </c:pt>
                <c:pt idx="51447">
                  <c:v>33.360990981680203</c:v>
                </c:pt>
                <c:pt idx="51448">
                  <c:v>33.361140518271597</c:v>
                </c:pt>
                <c:pt idx="51449">
                  <c:v>33.361290054384199</c:v>
                </c:pt>
                <c:pt idx="51450">
                  <c:v>33.3614395900183</c:v>
                </c:pt>
                <c:pt idx="51451">
                  <c:v>33.361589125173701</c:v>
                </c:pt>
                <c:pt idx="51452">
                  <c:v>33.361738659850403</c:v>
                </c:pt>
                <c:pt idx="51453">
                  <c:v>33.361888194048497</c:v>
                </c:pt>
                <c:pt idx="51454">
                  <c:v>33.362037727767998</c:v>
                </c:pt>
                <c:pt idx="51455">
                  <c:v>33.362187261008799</c:v>
                </c:pt>
                <c:pt idx="51456">
                  <c:v>33.362336793770901</c:v>
                </c:pt>
                <c:pt idx="51457">
                  <c:v>33.362486326054501</c:v>
                </c:pt>
                <c:pt idx="51458">
                  <c:v>33.362635857859402</c:v>
                </c:pt>
                <c:pt idx="51459">
                  <c:v>33.362785389185603</c:v>
                </c:pt>
                <c:pt idx="51460">
                  <c:v>33.362934920033297</c:v>
                </c:pt>
                <c:pt idx="51461">
                  <c:v>33.363084450402297</c:v>
                </c:pt>
                <c:pt idx="51462">
                  <c:v>33.363233980292598</c:v>
                </c:pt>
                <c:pt idx="51463">
                  <c:v>33.363383509704398</c:v>
                </c:pt>
                <c:pt idx="51464">
                  <c:v>33.363533038637499</c:v>
                </c:pt>
                <c:pt idx="51465">
                  <c:v>33.363682567091999</c:v>
                </c:pt>
                <c:pt idx="51466">
                  <c:v>33.363832095067799</c:v>
                </c:pt>
                <c:pt idx="51467">
                  <c:v>33.363981622565099</c:v>
                </c:pt>
                <c:pt idx="51468">
                  <c:v>33.364131149583699</c:v>
                </c:pt>
                <c:pt idx="51469">
                  <c:v>33.364280676123698</c:v>
                </c:pt>
                <c:pt idx="51470">
                  <c:v>33.364430202185098</c:v>
                </c:pt>
                <c:pt idx="51471">
                  <c:v>33.364579727767797</c:v>
                </c:pt>
                <c:pt idx="51472">
                  <c:v>33.364729252872003</c:v>
                </c:pt>
                <c:pt idx="51473">
                  <c:v>33.364878777497502</c:v>
                </c:pt>
                <c:pt idx="51474">
                  <c:v>33.365028301644401</c:v>
                </c:pt>
                <c:pt idx="51475">
                  <c:v>33.365177825312699</c:v>
                </c:pt>
                <c:pt idx="51476">
                  <c:v>33.365327348502397</c:v>
                </c:pt>
                <c:pt idx="51477">
                  <c:v>33.365476871213502</c:v>
                </c:pt>
                <c:pt idx="51478">
                  <c:v>33.365626393446</c:v>
                </c:pt>
                <c:pt idx="51479">
                  <c:v>33.365775915199897</c:v>
                </c:pt>
                <c:pt idx="51480">
                  <c:v>33.365925436475202</c:v>
                </c:pt>
                <c:pt idx="51481">
                  <c:v>33.366074957271799</c:v>
                </c:pt>
                <c:pt idx="51482">
                  <c:v>33.366224477589903</c:v>
                </c:pt>
                <c:pt idx="51483">
                  <c:v>33.366373997429399</c:v>
                </c:pt>
                <c:pt idx="51484">
                  <c:v>33.366523516790302</c:v>
                </c:pt>
                <c:pt idx="51485">
                  <c:v>33.366673035672598</c:v>
                </c:pt>
                <c:pt idx="51486">
                  <c:v>33.366822554076201</c:v>
                </c:pt>
                <c:pt idx="51487">
                  <c:v>33.366972072001303</c:v>
                </c:pt>
                <c:pt idx="51488">
                  <c:v>33.367121589447898</c:v>
                </c:pt>
                <c:pt idx="51489">
                  <c:v>33.367271106415799</c:v>
                </c:pt>
                <c:pt idx="51490">
                  <c:v>33.367420622905101</c:v>
                </c:pt>
                <c:pt idx="51491">
                  <c:v>33.367570138915802</c:v>
                </c:pt>
                <c:pt idx="51492">
                  <c:v>33.367719654448003</c:v>
                </c:pt>
                <c:pt idx="51493">
                  <c:v>33.367869169501603</c:v>
                </c:pt>
                <c:pt idx="51494">
                  <c:v>33.368018684076603</c:v>
                </c:pt>
                <c:pt idx="51495">
                  <c:v>33.368168198173002</c:v>
                </c:pt>
                <c:pt idx="51496">
                  <c:v>33.368317711790802</c:v>
                </c:pt>
                <c:pt idx="51497">
                  <c:v>33.3684672249301</c:v>
                </c:pt>
                <c:pt idx="51498">
                  <c:v>33.368616737590798</c:v>
                </c:pt>
                <c:pt idx="51499">
                  <c:v>33.368766249772897</c:v>
                </c:pt>
                <c:pt idx="51500">
                  <c:v>33.368915761476401</c:v>
                </c:pt>
                <c:pt idx="51501">
                  <c:v>33.369065272701398</c:v>
                </c:pt>
                <c:pt idx="51502">
                  <c:v>33.369214783447802</c:v>
                </c:pt>
                <c:pt idx="51503">
                  <c:v>33.369364293715599</c:v>
                </c:pt>
                <c:pt idx="51504">
                  <c:v>33.369513803504901</c:v>
                </c:pt>
                <c:pt idx="51505">
                  <c:v>33.369663312815597</c:v>
                </c:pt>
                <c:pt idx="51506">
                  <c:v>33.369812821647699</c:v>
                </c:pt>
                <c:pt idx="51507">
                  <c:v>33.3699623300013</c:v>
                </c:pt>
                <c:pt idx="51508">
                  <c:v>33.370111837876301</c:v>
                </c:pt>
                <c:pt idx="51509">
                  <c:v>33.370261345272702</c:v>
                </c:pt>
                <c:pt idx="51510">
                  <c:v>33.370410852190602</c:v>
                </c:pt>
                <c:pt idx="51511">
                  <c:v>33.370560358630001</c:v>
                </c:pt>
                <c:pt idx="51512">
                  <c:v>33.3707098645908</c:v>
                </c:pt>
                <c:pt idx="51513">
                  <c:v>33.370859370072999</c:v>
                </c:pt>
                <c:pt idx="51514">
                  <c:v>33.371008875076697</c:v>
                </c:pt>
                <c:pt idx="51515">
                  <c:v>33.371158379601802</c:v>
                </c:pt>
                <c:pt idx="51516">
                  <c:v>33.371307883648399</c:v>
                </c:pt>
                <c:pt idx="51517">
                  <c:v>33.371457387216402</c:v>
                </c:pt>
                <c:pt idx="51518">
                  <c:v>33.371606890305898</c:v>
                </c:pt>
                <c:pt idx="51519">
                  <c:v>33.3717563929169</c:v>
                </c:pt>
                <c:pt idx="51520">
                  <c:v>33.371905895049302</c:v>
                </c:pt>
                <c:pt idx="51521">
                  <c:v>33.372055396703097</c:v>
                </c:pt>
                <c:pt idx="51522">
                  <c:v>33.372204897878497</c:v>
                </c:pt>
                <c:pt idx="51523">
                  <c:v>33.372354398575297</c:v>
                </c:pt>
                <c:pt idx="51524">
                  <c:v>33.372503898793497</c:v>
                </c:pt>
                <c:pt idx="51525">
                  <c:v>33.372653398533203</c:v>
                </c:pt>
                <c:pt idx="51526">
                  <c:v>33.372802897794401</c:v>
                </c:pt>
                <c:pt idx="51527">
                  <c:v>33.372952396577098</c:v>
                </c:pt>
                <c:pt idx="51528">
                  <c:v>33.373101894881202</c:v>
                </c:pt>
                <c:pt idx="51529">
                  <c:v>33.373251392706798</c:v>
                </c:pt>
                <c:pt idx="51530">
                  <c:v>33.373400890053901</c:v>
                </c:pt>
                <c:pt idx="51531">
                  <c:v>33.373550386922503</c:v>
                </c:pt>
                <c:pt idx="51532">
                  <c:v>33.373699883312497</c:v>
                </c:pt>
                <c:pt idx="51533">
                  <c:v>33.373849379223998</c:v>
                </c:pt>
                <c:pt idx="51534">
                  <c:v>33.373998874656998</c:v>
                </c:pt>
                <c:pt idx="51535">
                  <c:v>33.374148369611397</c:v>
                </c:pt>
                <c:pt idx="51536">
                  <c:v>33.374297864087403</c:v>
                </c:pt>
                <c:pt idx="51537">
                  <c:v>33.374447358084801</c:v>
                </c:pt>
                <c:pt idx="51538">
                  <c:v>33.374596851603698</c:v>
                </c:pt>
                <c:pt idx="51539">
                  <c:v>33.374746344644102</c:v>
                </c:pt>
                <c:pt idx="51540">
                  <c:v>33.374895837205997</c:v>
                </c:pt>
                <c:pt idx="51541">
                  <c:v>33.375045329289399</c:v>
                </c:pt>
                <c:pt idx="51542">
                  <c:v>33.375194820894301</c:v>
                </c:pt>
                <c:pt idx="51543">
                  <c:v>33.375344312020601</c:v>
                </c:pt>
                <c:pt idx="51544">
                  <c:v>33.375493802668501</c:v>
                </c:pt>
                <c:pt idx="51545">
                  <c:v>33.3756432928379</c:v>
                </c:pt>
                <c:pt idx="51546">
                  <c:v>33.375792782528698</c:v>
                </c:pt>
                <c:pt idx="51547">
                  <c:v>33.375942271741103</c:v>
                </c:pt>
                <c:pt idx="51548">
                  <c:v>33.376091760474999</c:v>
                </c:pt>
                <c:pt idx="51549">
                  <c:v>33.376241248730302</c:v>
                </c:pt>
                <c:pt idx="51550">
                  <c:v>33.376390736507197</c:v>
                </c:pt>
                <c:pt idx="51551">
                  <c:v>33.376540223805499</c:v>
                </c:pt>
                <c:pt idx="51552">
                  <c:v>33.376689710625399</c:v>
                </c:pt>
                <c:pt idx="51553">
                  <c:v>33.376839196966799</c:v>
                </c:pt>
                <c:pt idx="51554">
                  <c:v>33.376988682829698</c:v>
                </c:pt>
                <c:pt idx="51555">
                  <c:v>33.377138168214103</c:v>
                </c:pt>
                <c:pt idx="51556">
                  <c:v>33.37728765312</c:v>
                </c:pt>
                <c:pt idx="51557">
                  <c:v>33.377437137547503</c:v>
                </c:pt>
                <c:pt idx="51558">
                  <c:v>33.377586621496398</c:v>
                </c:pt>
                <c:pt idx="51559">
                  <c:v>33.3777361049669</c:v>
                </c:pt>
                <c:pt idx="51560">
                  <c:v>33.3778855879589</c:v>
                </c:pt>
                <c:pt idx="51561">
                  <c:v>33.3780350704724</c:v>
                </c:pt>
                <c:pt idx="51562">
                  <c:v>33.378184552507399</c:v>
                </c:pt>
                <c:pt idx="51563">
                  <c:v>33.378334034063997</c:v>
                </c:pt>
                <c:pt idx="51564">
                  <c:v>33.378483515142101</c:v>
                </c:pt>
                <c:pt idx="51565">
                  <c:v>33.378632995741697</c:v>
                </c:pt>
                <c:pt idx="51566">
                  <c:v>33.378782475862799</c:v>
                </c:pt>
                <c:pt idx="51567">
                  <c:v>33.3789319555055</c:v>
                </c:pt>
                <c:pt idx="51568">
                  <c:v>33.3790814346697</c:v>
                </c:pt>
                <c:pt idx="51569">
                  <c:v>33.3792309133554</c:v>
                </c:pt>
                <c:pt idx="51570">
                  <c:v>33.379380391562698</c:v>
                </c:pt>
                <c:pt idx="51571">
                  <c:v>33.379529869291503</c:v>
                </c:pt>
                <c:pt idx="51572">
                  <c:v>33.379679346541799</c:v>
                </c:pt>
                <c:pt idx="51573">
                  <c:v>33.379828823313701</c:v>
                </c:pt>
                <c:pt idx="51574">
                  <c:v>33.379978299607103</c:v>
                </c:pt>
                <c:pt idx="51575">
                  <c:v>33.380127775422103</c:v>
                </c:pt>
                <c:pt idx="51576">
                  <c:v>33.380277250758603</c:v>
                </c:pt>
                <c:pt idx="51577">
                  <c:v>33.380426725616701</c:v>
                </c:pt>
                <c:pt idx="51578">
                  <c:v>33.380576199996298</c:v>
                </c:pt>
                <c:pt idx="51579">
                  <c:v>33.380725673897402</c:v>
                </c:pt>
                <c:pt idx="51580">
                  <c:v>33.380875147320097</c:v>
                </c:pt>
                <c:pt idx="51581">
                  <c:v>33.381024620264398</c:v>
                </c:pt>
                <c:pt idx="51582">
                  <c:v>33.381174092730198</c:v>
                </c:pt>
                <c:pt idx="51583">
                  <c:v>33.381323564717498</c:v>
                </c:pt>
                <c:pt idx="51584">
                  <c:v>33.381473036226502</c:v>
                </c:pt>
                <c:pt idx="51585">
                  <c:v>33.3816225072569</c:v>
                </c:pt>
                <c:pt idx="51586">
                  <c:v>33.381771977809002</c:v>
                </c:pt>
                <c:pt idx="51587">
                  <c:v>33.381921447882597</c:v>
                </c:pt>
                <c:pt idx="51588">
                  <c:v>33.382070917477698</c:v>
                </c:pt>
                <c:pt idx="51589">
                  <c:v>33.382220386594398</c:v>
                </c:pt>
                <c:pt idx="51590">
                  <c:v>33.382369855232703</c:v>
                </c:pt>
                <c:pt idx="51591">
                  <c:v>33.3825193233926</c:v>
                </c:pt>
                <c:pt idx="51592">
                  <c:v>33.382668791074003</c:v>
                </c:pt>
                <c:pt idx="51593">
                  <c:v>33.382818258276998</c:v>
                </c:pt>
                <c:pt idx="51594">
                  <c:v>33.3829677250015</c:v>
                </c:pt>
                <c:pt idx="51595">
                  <c:v>33.383117191247699</c:v>
                </c:pt>
                <c:pt idx="51596">
                  <c:v>33.383266657015398</c:v>
                </c:pt>
                <c:pt idx="51597">
                  <c:v>33.383416122304702</c:v>
                </c:pt>
                <c:pt idx="51598">
                  <c:v>33.383565587115498</c:v>
                </c:pt>
                <c:pt idx="51599">
                  <c:v>33.383715051448</c:v>
                </c:pt>
                <c:pt idx="51600">
                  <c:v>33.383864515302001</c:v>
                </c:pt>
                <c:pt idx="51601">
                  <c:v>33.384013978677601</c:v>
                </c:pt>
                <c:pt idx="51602">
                  <c:v>33.384163441574799</c:v>
                </c:pt>
                <c:pt idx="51603">
                  <c:v>33.384312903993496</c:v>
                </c:pt>
                <c:pt idx="51604">
                  <c:v>33.384462365933899</c:v>
                </c:pt>
                <c:pt idx="51605">
                  <c:v>33.384611827395901</c:v>
                </c:pt>
                <c:pt idx="51606">
                  <c:v>33.384761288379401</c:v>
                </c:pt>
                <c:pt idx="51607">
                  <c:v>33.384910748884501</c:v>
                </c:pt>
                <c:pt idx="51608">
                  <c:v>33.385060208911199</c:v>
                </c:pt>
                <c:pt idx="51609">
                  <c:v>33.385209668459602</c:v>
                </c:pt>
                <c:pt idx="51610">
                  <c:v>33.385359127529497</c:v>
                </c:pt>
                <c:pt idx="51611">
                  <c:v>33.385508586120999</c:v>
                </c:pt>
                <c:pt idx="51612">
                  <c:v>33.385658044234098</c:v>
                </c:pt>
                <c:pt idx="51613">
                  <c:v>33.385807501868797</c:v>
                </c:pt>
                <c:pt idx="51614">
                  <c:v>33.385956959025101</c:v>
                </c:pt>
                <c:pt idx="51615">
                  <c:v>33.386106415702997</c:v>
                </c:pt>
                <c:pt idx="51616">
                  <c:v>33.386255871902499</c:v>
                </c:pt>
                <c:pt idx="51617">
                  <c:v>33.386405327623699</c:v>
                </c:pt>
                <c:pt idx="51618">
                  <c:v>33.386554782866398</c:v>
                </c:pt>
                <c:pt idx="51619">
                  <c:v>33.386704237630703</c:v>
                </c:pt>
                <c:pt idx="51620">
                  <c:v>33.386853691916698</c:v>
                </c:pt>
                <c:pt idx="51621">
                  <c:v>33.3870031457243</c:v>
                </c:pt>
                <c:pt idx="51622">
                  <c:v>33.387152599053501</c:v>
                </c:pt>
                <c:pt idx="51623">
                  <c:v>33.3873020519043</c:v>
                </c:pt>
                <c:pt idx="51624">
                  <c:v>33.387451504276697</c:v>
                </c:pt>
                <c:pt idx="51625">
                  <c:v>33.387600956170701</c:v>
                </c:pt>
                <c:pt idx="51626">
                  <c:v>33.387750407586402</c:v>
                </c:pt>
                <c:pt idx="51627">
                  <c:v>33.387899858523603</c:v>
                </c:pt>
                <c:pt idx="51628">
                  <c:v>33.388049308982502</c:v>
                </c:pt>
                <c:pt idx="51629">
                  <c:v>33.3881987589631</c:v>
                </c:pt>
                <c:pt idx="51630">
                  <c:v>33.388348208465203</c:v>
                </c:pt>
                <c:pt idx="51631">
                  <c:v>33.388497657488998</c:v>
                </c:pt>
                <c:pt idx="51632">
                  <c:v>33.388647106034398</c:v>
                </c:pt>
                <c:pt idx="51633">
                  <c:v>33.388796554101503</c:v>
                </c:pt>
                <c:pt idx="51634">
                  <c:v>33.388946001690101</c:v>
                </c:pt>
                <c:pt idx="51635">
                  <c:v>33.389095448800397</c:v>
                </c:pt>
                <c:pt idx="51636">
                  <c:v>33.389244895432398</c:v>
                </c:pt>
                <c:pt idx="51637">
                  <c:v>33.389394341585998</c:v>
                </c:pt>
                <c:pt idx="51638">
                  <c:v>33.389543787261204</c:v>
                </c:pt>
                <c:pt idx="51639">
                  <c:v>33.3896932324581</c:v>
                </c:pt>
                <c:pt idx="51640">
                  <c:v>33.389842677176603</c:v>
                </c:pt>
                <c:pt idx="51641">
                  <c:v>33.389992121416697</c:v>
                </c:pt>
                <c:pt idx="51642">
                  <c:v>33.390141565178503</c:v>
                </c:pt>
                <c:pt idx="51643">
                  <c:v>33.390291008461901</c:v>
                </c:pt>
                <c:pt idx="51644">
                  <c:v>33.390440451266997</c:v>
                </c:pt>
                <c:pt idx="51645">
                  <c:v>33.390589893593798</c:v>
                </c:pt>
                <c:pt idx="51646">
                  <c:v>33.390739335442099</c:v>
                </c:pt>
                <c:pt idx="51647">
                  <c:v>33.390888776812197</c:v>
                </c:pt>
                <c:pt idx="51648">
                  <c:v>33.391038217703901</c:v>
                </c:pt>
                <c:pt idx="51649">
                  <c:v>33.391187658117197</c:v>
                </c:pt>
                <c:pt idx="51650">
                  <c:v>33.391337098052198</c:v>
                </c:pt>
                <c:pt idx="51651">
                  <c:v>33.391486537508897</c:v>
                </c:pt>
                <c:pt idx="51652">
                  <c:v>33.391635976487201</c:v>
                </c:pt>
                <c:pt idx="51653">
                  <c:v>33.391785414987197</c:v>
                </c:pt>
                <c:pt idx="51654">
                  <c:v>33.391934853008898</c:v>
                </c:pt>
                <c:pt idx="51655">
                  <c:v>33.392084290552198</c:v>
                </c:pt>
                <c:pt idx="51656">
                  <c:v>33.392233727617104</c:v>
                </c:pt>
                <c:pt idx="51657">
                  <c:v>33.3923831642038</c:v>
                </c:pt>
                <c:pt idx="51658">
                  <c:v>33.392532600312101</c:v>
                </c:pt>
                <c:pt idx="51659">
                  <c:v>33.392682035942101</c:v>
                </c:pt>
                <c:pt idx="51660">
                  <c:v>33.3928314710938</c:v>
                </c:pt>
                <c:pt idx="51661">
                  <c:v>33.392980905767097</c:v>
                </c:pt>
                <c:pt idx="51662">
                  <c:v>33.393130339962099</c:v>
                </c:pt>
                <c:pt idx="51663">
                  <c:v>33.393279773678799</c:v>
                </c:pt>
                <c:pt idx="51664">
                  <c:v>33.393429206917197</c:v>
                </c:pt>
                <c:pt idx="51665">
                  <c:v>33.393578639677202</c:v>
                </c:pt>
                <c:pt idx="51666">
                  <c:v>33.393728071958897</c:v>
                </c:pt>
                <c:pt idx="51667">
                  <c:v>33.393877503762397</c:v>
                </c:pt>
                <c:pt idx="51668">
                  <c:v>33.394026935087403</c:v>
                </c:pt>
                <c:pt idx="51669">
                  <c:v>33.3941763659342</c:v>
                </c:pt>
                <c:pt idx="51670">
                  <c:v>33.394325796302702</c:v>
                </c:pt>
                <c:pt idx="51671">
                  <c:v>33.394475226192903</c:v>
                </c:pt>
                <c:pt idx="51672">
                  <c:v>33.394624655604702</c:v>
                </c:pt>
                <c:pt idx="51673">
                  <c:v>33.394774084538298</c:v>
                </c:pt>
                <c:pt idx="51674">
                  <c:v>33.3949235129935</c:v>
                </c:pt>
                <c:pt idx="51675">
                  <c:v>33.395072940970401</c:v>
                </c:pt>
                <c:pt idx="51676">
                  <c:v>33.395222368469099</c:v>
                </c:pt>
                <c:pt idx="51677">
                  <c:v>33.395371795489403</c:v>
                </c:pt>
                <c:pt idx="51678">
                  <c:v>33.395521222031398</c:v>
                </c:pt>
                <c:pt idx="51679">
                  <c:v>33.395670648095098</c:v>
                </c:pt>
                <c:pt idx="51680">
                  <c:v>33.395820073680603</c:v>
                </c:pt>
                <c:pt idx="51681">
                  <c:v>33.3959694987877</c:v>
                </c:pt>
                <c:pt idx="51682">
                  <c:v>33.396118923416601</c:v>
                </c:pt>
                <c:pt idx="51683">
                  <c:v>33.396268347567101</c:v>
                </c:pt>
                <c:pt idx="51684">
                  <c:v>33.396417771239399</c:v>
                </c:pt>
                <c:pt idx="51685">
                  <c:v>33.396567194433302</c:v>
                </c:pt>
                <c:pt idx="51686">
                  <c:v>33.396716617149004</c:v>
                </c:pt>
                <c:pt idx="51687">
                  <c:v>33.396866039386403</c:v>
                </c:pt>
                <c:pt idx="51688">
                  <c:v>33.3970154611455</c:v>
                </c:pt>
                <c:pt idx="51689">
                  <c:v>33.397164882426402</c:v>
                </c:pt>
                <c:pt idx="51690">
                  <c:v>33.397314303228903</c:v>
                </c:pt>
                <c:pt idx="51691">
                  <c:v>33.397463723553201</c:v>
                </c:pt>
                <c:pt idx="51692">
                  <c:v>33.397613143399198</c:v>
                </c:pt>
                <c:pt idx="51693">
                  <c:v>33.3977625627669</c:v>
                </c:pt>
                <c:pt idx="51694">
                  <c:v>33.3979119816563</c:v>
                </c:pt>
                <c:pt idx="51695">
                  <c:v>33.398061400067498</c:v>
                </c:pt>
                <c:pt idx="51696">
                  <c:v>33.3982108180004</c:v>
                </c:pt>
                <c:pt idx="51697">
                  <c:v>33.398360235455002</c:v>
                </c:pt>
                <c:pt idx="51698">
                  <c:v>33.3985096524314</c:v>
                </c:pt>
                <c:pt idx="51699">
                  <c:v>33.398659068929398</c:v>
                </c:pt>
                <c:pt idx="51700">
                  <c:v>33.398808484949299</c:v>
                </c:pt>
                <c:pt idx="51701">
                  <c:v>33.398957900490799</c:v>
                </c:pt>
                <c:pt idx="51702">
                  <c:v>33.399107315554097</c:v>
                </c:pt>
                <c:pt idx="51703">
                  <c:v>33.399256730139101</c:v>
                </c:pt>
                <c:pt idx="51704">
                  <c:v>33.399406144245901</c:v>
                </c:pt>
                <c:pt idx="51705">
                  <c:v>33.3995555578744</c:v>
                </c:pt>
                <c:pt idx="51706">
                  <c:v>33.399704971024597</c:v>
                </c:pt>
                <c:pt idx="51707">
                  <c:v>33.399854383696599</c:v>
                </c:pt>
                <c:pt idx="51708">
                  <c:v>33.400003795890399</c:v>
                </c:pt>
                <c:pt idx="51709">
                  <c:v>33.400153207605896</c:v>
                </c:pt>
                <c:pt idx="51710">
                  <c:v>33.400302618843099</c:v>
                </c:pt>
                <c:pt idx="51711">
                  <c:v>33.4004520296021</c:v>
                </c:pt>
                <c:pt idx="51712">
                  <c:v>33.400601439882799</c:v>
                </c:pt>
                <c:pt idx="51713">
                  <c:v>33.400750849685302</c:v>
                </c:pt>
                <c:pt idx="51714">
                  <c:v>33.400900259009603</c:v>
                </c:pt>
                <c:pt idx="51715">
                  <c:v>33.401049667855602</c:v>
                </c:pt>
                <c:pt idx="51716">
                  <c:v>33.4011990762233</c:v>
                </c:pt>
                <c:pt idx="51717">
                  <c:v>33.401348484112901</c:v>
                </c:pt>
                <c:pt idx="51718">
                  <c:v>33.401497891524102</c:v>
                </c:pt>
                <c:pt idx="51719">
                  <c:v>33.401647298457199</c:v>
                </c:pt>
                <c:pt idx="51720">
                  <c:v>33.401796704912002</c:v>
                </c:pt>
                <c:pt idx="51721">
                  <c:v>33.401946110888602</c:v>
                </c:pt>
                <c:pt idx="51722">
                  <c:v>33.4020955163869</c:v>
                </c:pt>
                <c:pt idx="51723">
                  <c:v>33.402244921406997</c:v>
                </c:pt>
                <c:pt idx="51724">
                  <c:v>33.402394325948897</c:v>
                </c:pt>
                <c:pt idx="51725">
                  <c:v>33.402543730012603</c:v>
                </c:pt>
                <c:pt idx="51726">
                  <c:v>33.402693133598</c:v>
                </c:pt>
                <c:pt idx="51727">
                  <c:v>33.402842536705201</c:v>
                </c:pt>
                <c:pt idx="51728">
                  <c:v>33.4029919393342</c:v>
                </c:pt>
                <c:pt idx="51729">
                  <c:v>33.403141341484996</c:v>
                </c:pt>
                <c:pt idx="51730">
                  <c:v>33.403290743157498</c:v>
                </c:pt>
                <c:pt idx="51731">
                  <c:v>33.403440144351798</c:v>
                </c:pt>
                <c:pt idx="51732">
                  <c:v>33.403589545067902</c:v>
                </c:pt>
                <c:pt idx="51733">
                  <c:v>33.403738945305797</c:v>
                </c:pt>
                <c:pt idx="51734">
                  <c:v>33.403888345065504</c:v>
                </c:pt>
                <c:pt idx="51735">
                  <c:v>33.404037744346901</c:v>
                </c:pt>
                <c:pt idx="51736">
                  <c:v>33.404187143150203</c:v>
                </c:pt>
                <c:pt idx="51737">
                  <c:v>33.404336541475203</c:v>
                </c:pt>
                <c:pt idx="51738">
                  <c:v>33.4044859393221</c:v>
                </c:pt>
                <c:pt idx="51739">
                  <c:v>33.404635336690703</c:v>
                </c:pt>
                <c:pt idx="51740">
                  <c:v>33.404784733581103</c:v>
                </c:pt>
                <c:pt idx="51741">
                  <c:v>33.4049341299933</c:v>
                </c:pt>
                <c:pt idx="51742">
                  <c:v>33.405083525927303</c:v>
                </c:pt>
                <c:pt idx="51743">
                  <c:v>33.405232921383202</c:v>
                </c:pt>
                <c:pt idx="51744">
                  <c:v>33.4053823163608</c:v>
                </c:pt>
                <c:pt idx="51745">
                  <c:v>33.405531710860203</c:v>
                </c:pt>
                <c:pt idx="51746">
                  <c:v>33.405681104881403</c:v>
                </c:pt>
                <c:pt idx="51747">
                  <c:v>33.4058304984244</c:v>
                </c:pt>
                <c:pt idx="51748">
                  <c:v>33.405979891489302</c:v>
                </c:pt>
                <c:pt idx="51749">
                  <c:v>33.406129284075902</c:v>
                </c:pt>
                <c:pt idx="51750">
                  <c:v>33.4062786761844</c:v>
                </c:pt>
                <c:pt idx="51751">
                  <c:v>33.406428067814602</c:v>
                </c:pt>
                <c:pt idx="51752">
                  <c:v>33.406577458966701</c:v>
                </c:pt>
                <c:pt idx="51753">
                  <c:v>33.406726849640599</c:v>
                </c:pt>
                <c:pt idx="51754">
                  <c:v>33.406876239836301</c:v>
                </c:pt>
                <c:pt idx="51755">
                  <c:v>33.4070256295538</c:v>
                </c:pt>
                <c:pt idx="51756">
                  <c:v>33.407175018793197</c:v>
                </c:pt>
                <c:pt idx="51757">
                  <c:v>33.407324407554398</c:v>
                </c:pt>
                <c:pt idx="51758">
                  <c:v>33.407473795837298</c:v>
                </c:pt>
                <c:pt idx="51759">
                  <c:v>33.407623183642201</c:v>
                </c:pt>
                <c:pt idx="51760">
                  <c:v>33.407772570968802</c:v>
                </c:pt>
                <c:pt idx="51761">
                  <c:v>33.407921957817301</c:v>
                </c:pt>
                <c:pt idx="51762">
                  <c:v>33.408071344187597</c:v>
                </c:pt>
                <c:pt idx="51763">
                  <c:v>33.408220730079698</c:v>
                </c:pt>
                <c:pt idx="51764">
                  <c:v>33.408370115493597</c:v>
                </c:pt>
                <c:pt idx="51765">
                  <c:v>33.408519500429399</c:v>
                </c:pt>
                <c:pt idx="51766">
                  <c:v>33.408668884887099</c:v>
                </c:pt>
                <c:pt idx="51767">
                  <c:v>33.408818268866497</c:v>
                </c:pt>
                <c:pt idx="51768">
                  <c:v>33.408967652367799</c:v>
                </c:pt>
                <c:pt idx="51769">
                  <c:v>33.409117035390999</c:v>
                </c:pt>
                <c:pt idx="51770">
                  <c:v>33.409266417935903</c:v>
                </c:pt>
                <c:pt idx="51771">
                  <c:v>33.409415800002797</c:v>
                </c:pt>
                <c:pt idx="51772">
                  <c:v>33.409565181591397</c:v>
                </c:pt>
                <c:pt idx="51773">
                  <c:v>33.4097145627019</c:v>
                </c:pt>
                <c:pt idx="51774">
                  <c:v>33.409863943334301</c:v>
                </c:pt>
                <c:pt idx="51775">
                  <c:v>33.410013323488499</c:v>
                </c:pt>
                <c:pt idx="51776">
                  <c:v>33.410162703164502</c:v>
                </c:pt>
                <c:pt idx="51777">
                  <c:v>33.410312082362502</c:v>
                </c:pt>
                <c:pt idx="51778">
                  <c:v>33.4104614610822</c:v>
                </c:pt>
                <c:pt idx="51779">
                  <c:v>33.410610839323802</c:v>
                </c:pt>
                <c:pt idx="51780">
                  <c:v>33.410760217087301</c:v>
                </c:pt>
                <c:pt idx="51781">
                  <c:v>33.410909594372598</c:v>
                </c:pt>
                <c:pt idx="51782">
                  <c:v>33.411058971179799</c:v>
                </c:pt>
                <c:pt idx="51783">
                  <c:v>33.411208347508897</c:v>
                </c:pt>
                <c:pt idx="51784">
                  <c:v>33.411357723359799</c:v>
                </c:pt>
                <c:pt idx="51785">
                  <c:v>33.411507098732599</c:v>
                </c:pt>
                <c:pt idx="51786">
                  <c:v>33.411656473627197</c:v>
                </c:pt>
                <c:pt idx="51787">
                  <c:v>33.411805848043699</c:v>
                </c:pt>
                <c:pt idx="51788">
                  <c:v>33.411955221982097</c:v>
                </c:pt>
                <c:pt idx="51789">
                  <c:v>33.412104595442301</c:v>
                </c:pt>
                <c:pt idx="51790">
                  <c:v>33.412253968424402</c:v>
                </c:pt>
                <c:pt idx="51791">
                  <c:v>33.4124033409284</c:v>
                </c:pt>
                <c:pt idx="51792">
                  <c:v>33.412552712954302</c:v>
                </c:pt>
                <c:pt idx="51793">
                  <c:v>33.412702084502001</c:v>
                </c:pt>
                <c:pt idx="51794">
                  <c:v>33.412851455571698</c:v>
                </c:pt>
                <c:pt idx="51795">
                  <c:v>33.413000826163199</c:v>
                </c:pt>
                <c:pt idx="51796">
                  <c:v>33.413150196276497</c:v>
                </c:pt>
                <c:pt idx="51797">
                  <c:v>33.4132995659118</c:v>
                </c:pt>
                <c:pt idx="51798">
                  <c:v>33.413448935068899</c:v>
                </c:pt>
                <c:pt idx="51799">
                  <c:v>33.413598303748003</c:v>
                </c:pt>
                <c:pt idx="51800">
                  <c:v>33.413747671948897</c:v>
                </c:pt>
                <c:pt idx="51801">
                  <c:v>33.413897039671703</c:v>
                </c:pt>
                <c:pt idx="51802">
                  <c:v>33.414046406916398</c:v>
                </c:pt>
                <c:pt idx="51803">
                  <c:v>33.414195773682998</c:v>
                </c:pt>
                <c:pt idx="51804">
                  <c:v>33.414345139971402</c:v>
                </c:pt>
                <c:pt idx="51805">
                  <c:v>33.414494505781803</c:v>
                </c:pt>
                <c:pt idx="51806">
                  <c:v>33.414643871114102</c:v>
                </c:pt>
                <c:pt idx="51807">
                  <c:v>33.414793235968297</c:v>
                </c:pt>
                <c:pt idx="51808">
                  <c:v>33.414942600344297</c:v>
                </c:pt>
                <c:pt idx="51809">
                  <c:v>33.415091964242301</c:v>
                </c:pt>
                <c:pt idx="51810">
                  <c:v>33.415241327662102</c:v>
                </c:pt>
                <c:pt idx="51811">
                  <c:v>33.4153906906039</c:v>
                </c:pt>
                <c:pt idx="51812">
                  <c:v>33.415540053067602</c:v>
                </c:pt>
                <c:pt idx="51813">
                  <c:v>33.415689415053201</c:v>
                </c:pt>
                <c:pt idx="51814">
                  <c:v>33.415838776560697</c:v>
                </c:pt>
                <c:pt idx="51815">
                  <c:v>33.415988137590098</c:v>
                </c:pt>
                <c:pt idx="51816">
                  <c:v>33.416137498141403</c:v>
                </c:pt>
                <c:pt idx="51817">
                  <c:v>33.416286858214598</c:v>
                </c:pt>
                <c:pt idx="51818">
                  <c:v>33.416436217809697</c:v>
                </c:pt>
                <c:pt idx="51819">
                  <c:v>33.416585576926799</c:v>
                </c:pt>
                <c:pt idx="51820">
                  <c:v>33.416734935565799</c:v>
                </c:pt>
                <c:pt idx="51821">
                  <c:v>33.416884293726703</c:v>
                </c:pt>
                <c:pt idx="51822">
                  <c:v>33.417033651409497</c:v>
                </c:pt>
                <c:pt idx="51823">
                  <c:v>33.417183008614202</c:v>
                </c:pt>
                <c:pt idx="51824">
                  <c:v>33.417332365340897</c:v>
                </c:pt>
                <c:pt idx="51825">
                  <c:v>33.417481721589397</c:v>
                </c:pt>
                <c:pt idx="51826">
                  <c:v>33.417631077359999</c:v>
                </c:pt>
                <c:pt idx="51827">
                  <c:v>33.4177804326524</c:v>
                </c:pt>
                <c:pt idx="51828">
                  <c:v>33.417929787466797</c:v>
                </c:pt>
                <c:pt idx="51829">
                  <c:v>33.418079141802998</c:v>
                </c:pt>
                <c:pt idx="51830">
                  <c:v>33.418228495661303</c:v>
                </c:pt>
                <c:pt idx="51831">
                  <c:v>33.418377849041399</c:v>
                </c:pt>
                <c:pt idx="51832">
                  <c:v>33.418527201943498</c:v>
                </c:pt>
                <c:pt idx="51833">
                  <c:v>33.4186765543676</c:v>
                </c:pt>
                <c:pt idx="51834">
                  <c:v>33.4188259063136</c:v>
                </c:pt>
                <c:pt idx="51835">
                  <c:v>33.418975257781497</c:v>
                </c:pt>
                <c:pt idx="51836">
                  <c:v>33.419124608771298</c:v>
                </c:pt>
                <c:pt idx="51837">
                  <c:v>33.419273959283103</c:v>
                </c:pt>
                <c:pt idx="51838">
                  <c:v>33.419423309316898</c:v>
                </c:pt>
                <c:pt idx="51839">
                  <c:v>33.419572658872603</c:v>
                </c:pt>
                <c:pt idx="51840">
                  <c:v>33.419722007950199</c:v>
                </c:pt>
                <c:pt idx="51841">
                  <c:v>33.419871356549798</c:v>
                </c:pt>
                <c:pt idx="51842">
                  <c:v>33.420020704671302</c:v>
                </c:pt>
                <c:pt idx="51843">
                  <c:v>33.420170052314802</c:v>
                </c:pt>
                <c:pt idx="51844">
                  <c:v>33.420319399480299</c:v>
                </c:pt>
                <c:pt idx="51845">
                  <c:v>33.4204687461677</c:v>
                </c:pt>
                <c:pt idx="51846">
                  <c:v>33.420618092376998</c:v>
                </c:pt>
                <c:pt idx="51847">
                  <c:v>33.4207674381083</c:v>
                </c:pt>
                <c:pt idx="51848">
                  <c:v>33.420916783361598</c:v>
                </c:pt>
                <c:pt idx="51849">
                  <c:v>33.4210661281369</c:v>
                </c:pt>
                <c:pt idx="51850">
                  <c:v>33.421215472434099</c:v>
                </c:pt>
                <c:pt idx="51851">
                  <c:v>33.421364816253202</c:v>
                </c:pt>
                <c:pt idx="51852">
                  <c:v>33.421514159594402</c:v>
                </c:pt>
                <c:pt idx="51853">
                  <c:v>33.421663502457498</c:v>
                </c:pt>
                <c:pt idx="51854">
                  <c:v>33.421812844842499</c:v>
                </c:pt>
                <c:pt idx="51855">
                  <c:v>33.421962186749603</c:v>
                </c:pt>
                <c:pt idx="51856">
                  <c:v>33.422111528178597</c:v>
                </c:pt>
                <c:pt idx="51857">
                  <c:v>33.422260869129602</c:v>
                </c:pt>
                <c:pt idx="51858">
                  <c:v>33.422410209602603</c:v>
                </c:pt>
                <c:pt idx="51859">
                  <c:v>33.422559549597501</c:v>
                </c:pt>
                <c:pt idx="51860">
                  <c:v>33.422708889114404</c:v>
                </c:pt>
                <c:pt idx="51861">
                  <c:v>33.422858228153302</c:v>
                </c:pt>
                <c:pt idx="51862">
                  <c:v>33.423007566714197</c:v>
                </c:pt>
                <c:pt idx="51863">
                  <c:v>33.423156904797104</c:v>
                </c:pt>
                <c:pt idx="51864">
                  <c:v>33.4233062424019</c:v>
                </c:pt>
                <c:pt idx="51865">
                  <c:v>33.423455579528699</c:v>
                </c:pt>
                <c:pt idx="51866">
                  <c:v>33.423604916177602</c:v>
                </c:pt>
                <c:pt idx="51867">
                  <c:v>33.423754252348402</c:v>
                </c:pt>
                <c:pt idx="51868">
                  <c:v>33.423903588041199</c:v>
                </c:pt>
                <c:pt idx="51869">
                  <c:v>33.424052923255999</c:v>
                </c:pt>
                <c:pt idx="51870">
                  <c:v>33.424202257992803</c:v>
                </c:pt>
                <c:pt idx="51871">
                  <c:v>33.424351592251497</c:v>
                </c:pt>
                <c:pt idx="51872">
                  <c:v>33.424500926032302</c:v>
                </c:pt>
                <c:pt idx="51873">
                  <c:v>33.424650259335102</c:v>
                </c:pt>
                <c:pt idx="51874">
                  <c:v>33.4247995921599</c:v>
                </c:pt>
                <c:pt idx="51875">
                  <c:v>33.424948924506701</c:v>
                </c:pt>
                <c:pt idx="51876">
                  <c:v>33.425098256375499</c:v>
                </c:pt>
                <c:pt idx="51877">
                  <c:v>33.425247587766201</c:v>
                </c:pt>
                <c:pt idx="51878">
                  <c:v>33.425396918678999</c:v>
                </c:pt>
                <c:pt idx="51879">
                  <c:v>33.4255462491138</c:v>
                </c:pt>
                <c:pt idx="51880">
                  <c:v>33.425695579070698</c:v>
                </c:pt>
                <c:pt idx="51881">
                  <c:v>33.4258449085495</c:v>
                </c:pt>
                <c:pt idx="51882">
                  <c:v>33.425994237550299</c:v>
                </c:pt>
                <c:pt idx="51883">
                  <c:v>33.4261435660732</c:v>
                </c:pt>
                <c:pt idx="51884">
                  <c:v>33.426292894117999</c:v>
                </c:pt>
                <c:pt idx="51885">
                  <c:v>33.426442221684901</c:v>
                </c:pt>
                <c:pt idx="51886">
                  <c:v>33.4265915487738</c:v>
                </c:pt>
                <c:pt idx="51887">
                  <c:v>33.426740875384702</c:v>
                </c:pt>
                <c:pt idx="51888">
                  <c:v>33.426890201517701</c:v>
                </c:pt>
                <c:pt idx="51889">
                  <c:v>33.427039527172603</c:v>
                </c:pt>
                <c:pt idx="51890">
                  <c:v>33.427188852349602</c:v>
                </c:pt>
                <c:pt idx="51891">
                  <c:v>33.427338177048597</c:v>
                </c:pt>
                <c:pt idx="51892">
                  <c:v>33.427487501269702</c:v>
                </c:pt>
                <c:pt idx="51893">
                  <c:v>33.427636825012698</c:v>
                </c:pt>
                <c:pt idx="51894">
                  <c:v>33.427786148277796</c:v>
                </c:pt>
                <c:pt idx="51895">
                  <c:v>33.427935471064998</c:v>
                </c:pt>
                <c:pt idx="51896">
                  <c:v>33.428084793374097</c:v>
                </c:pt>
                <c:pt idx="51897">
                  <c:v>33.428234115205299</c:v>
                </c:pt>
                <c:pt idx="51898">
                  <c:v>33.428383436558597</c:v>
                </c:pt>
                <c:pt idx="51899">
                  <c:v>33.4285327574338</c:v>
                </c:pt>
                <c:pt idx="51900">
                  <c:v>33.428682077831198</c:v>
                </c:pt>
                <c:pt idx="51901">
                  <c:v>33.4288313977505</c:v>
                </c:pt>
                <c:pt idx="51902">
                  <c:v>33.428980717191898</c:v>
                </c:pt>
                <c:pt idx="51903">
                  <c:v>33.4291300361553</c:v>
                </c:pt>
                <c:pt idx="51904">
                  <c:v>33.429279354640798</c:v>
                </c:pt>
                <c:pt idx="51905">
                  <c:v>33.429428672648399</c:v>
                </c:pt>
                <c:pt idx="51906">
                  <c:v>33.429577990177997</c:v>
                </c:pt>
                <c:pt idx="51907">
                  <c:v>33.429727307229598</c:v>
                </c:pt>
                <c:pt idx="51908">
                  <c:v>33.429876623803302</c:v>
                </c:pt>
                <c:pt idx="51909">
                  <c:v>33.430025939898997</c:v>
                </c:pt>
                <c:pt idx="51910">
                  <c:v>33.430175255516801</c:v>
                </c:pt>
                <c:pt idx="51911">
                  <c:v>33.430324570656701</c:v>
                </c:pt>
                <c:pt idx="51912">
                  <c:v>33.430473885318598</c:v>
                </c:pt>
                <c:pt idx="51913">
                  <c:v>33.430623199502499</c:v>
                </c:pt>
                <c:pt idx="51914">
                  <c:v>33.430772513208602</c:v>
                </c:pt>
                <c:pt idx="51915">
                  <c:v>33.430921826436702</c:v>
                </c:pt>
                <c:pt idx="51916">
                  <c:v>33.431071139186798</c:v>
                </c:pt>
                <c:pt idx="51917">
                  <c:v>33.431220451459097</c:v>
                </c:pt>
                <c:pt idx="51918">
                  <c:v>33.431369763253301</c:v>
                </c:pt>
                <c:pt idx="51919">
                  <c:v>33.4315190745697</c:v>
                </c:pt>
                <c:pt idx="51920">
                  <c:v>33.431668385408102</c:v>
                </c:pt>
                <c:pt idx="51921">
                  <c:v>33.431817695768601</c:v>
                </c:pt>
                <c:pt idx="51922">
                  <c:v>33.431967005651202</c:v>
                </c:pt>
                <c:pt idx="51923">
                  <c:v>33.4321163150559</c:v>
                </c:pt>
                <c:pt idx="51924">
                  <c:v>33.432265623982602</c:v>
                </c:pt>
                <c:pt idx="51925">
                  <c:v>33.432414932431399</c:v>
                </c:pt>
                <c:pt idx="51926">
                  <c:v>33.4325642404023</c:v>
                </c:pt>
                <c:pt idx="51927">
                  <c:v>33.432713547895197</c:v>
                </c:pt>
                <c:pt idx="51928">
                  <c:v>33.432862854910297</c:v>
                </c:pt>
                <c:pt idx="51929">
                  <c:v>33.433012161447401</c:v>
                </c:pt>
                <c:pt idx="51930">
                  <c:v>33.433161467506601</c:v>
                </c:pt>
                <c:pt idx="51931">
                  <c:v>33.433310773087896</c:v>
                </c:pt>
                <c:pt idx="51932">
                  <c:v>33.433460078191303</c:v>
                </c:pt>
                <c:pt idx="51933">
                  <c:v>33.433609382816798</c:v>
                </c:pt>
                <c:pt idx="51934">
                  <c:v>33.433758686964403</c:v>
                </c:pt>
                <c:pt idx="51935">
                  <c:v>33.433907990634097</c:v>
                </c:pt>
                <c:pt idx="51936">
                  <c:v>33.434057293825802</c:v>
                </c:pt>
                <c:pt idx="51937">
                  <c:v>33.434206596539703</c:v>
                </c:pt>
                <c:pt idx="51938">
                  <c:v>33.4343558987756</c:v>
                </c:pt>
                <c:pt idx="51939">
                  <c:v>33.4345052005337</c:v>
                </c:pt>
                <c:pt idx="51940">
                  <c:v>33.434654501813903</c:v>
                </c:pt>
                <c:pt idx="51941">
                  <c:v>33.434803802616102</c:v>
                </c:pt>
                <c:pt idx="51942">
                  <c:v>33.434953102940497</c:v>
                </c:pt>
                <c:pt idx="51943">
                  <c:v>33.435102402786903</c:v>
                </c:pt>
                <c:pt idx="51944">
                  <c:v>33.435251702155497</c:v>
                </c:pt>
                <c:pt idx="51945">
                  <c:v>33.435401001046202</c:v>
                </c:pt>
                <c:pt idx="51946">
                  <c:v>33.435550299459003</c:v>
                </c:pt>
                <c:pt idx="51947">
                  <c:v>33.435699597393899</c:v>
                </c:pt>
                <c:pt idx="51948">
                  <c:v>33.435848894850899</c:v>
                </c:pt>
                <c:pt idx="51949">
                  <c:v>33.435998191830102</c:v>
                </c:pt>
                <c:pt idx="51950">
                  <c:v>33.436147488331301</c:v>
                </c:pt>
                <c:pt idx="51951">
                  <c:v>33.436296784354703</c:v>
                </c:pt>
                <c:pt idx="51952">
                  <c:v>33.4364460799002</c:v>
                </c:pt>
                <c:pt idx="51953">
                  <c:v>33.436595374967801</c:v>
                </c:pt>
                <c:pt idx="51954">
                  <c:v>33.436744669557498</c:v>
                </c:pt>
                <c:pt idx="51955">
                  <c:v>33.436893963669398</c:v>
                </c:pt>
                <c:pt idx="51956">
                  <c:v>33.437043257303301</c:v>
                </c:pt>
                <c:pt idx="51957">
                  <c:v>33.4371925504594</c:v>
                </c:pt>
                <c:pt idx="51958">
                  <c:v>33.437341843137702</c:v>
                </c:pt>
                <c:pt idx="51959">
                  <c:v>33.437491135338</c:v>
                </c:pt>
                <c:pt idx="51960">
                  <c:v>33.437640427060501</c:v>
                </c:pt>
                <c:pt idx="51961">
                  <c:v>33.437789718305197</c:v>
                </c:pt>
                <c:pt idx="51962">
                  <c:v>33.437939009071897</c:v>
                </c:pt>
                <c:pt idx="51963">
                  <c:v>33.4380882993608</c:v>
                </c:pt>
                <c:pt idx="51964">
                  <c:v>33.438237589171898</c:v>
                </c:pt>
                <c:pt idx="51965">
                  <c:v>33.438386878505</c:v>
                </c:pt>
                <c:pt idx="51966">
                  <c:v>33.438536167360397</c:v>
                </c:pt>
                <c:pt idx="51967">
                  <c:v>33.438685455737797</c:v>
                </c:pt>
                <c:pt idx="51968">
                  <c:v>33.4388347436374</c:v>
                </c:pt>
                <c:pt idx="51969">
                  <c:v>33.438984031059199</c:v>
                </c:pt>
                <c:pt idx="51970">
                  <c:v>33.439133318003101</c:v>
                </c:pt>
                <c:pt idx="51971">
                  <c:v>33.439282604469099</c:v>
                </c:pt>
                <c:pt idx="51972">
                  <c:v>33.4394318904573</c:v>
                </c:pt>
                <c:pt idx="51973">
                  <c:v>33.439581175967596</c:v>
                </c:pt>
                <c:pt idx="51974">
                  <c:v>33.439730461000103</c:v>
                </c:pt>
                <c:pt idx="51975">
                  <c:v>33.439879745554798</c:v>
                </c:pt>
                <c:pt idx="51976">
                  <c:v>33.440029029631603</c:v>
                </c:pt>
                <c:pt idx="51977">
                  <c:v>33.440178313230597</c:v>
                </c:pt>
                <c:pt idx="51978">
                  <c:v>33.4403275963517</c:v>
                </c:pt>
                <c:pt idx="51979">
                  <c:v>33.440476878995</c:v>
                </c:pt>
                <c:pt idx="51980">
                  <c:v>33.440626161160402</c:v>
                </c:pt>
                <c:pt idx="51981">
                  <c:v>33.440775442848</c:v>
                </c:pt>
                <c:pt idx="51982">
                  <c:v>33.440924724057801</c:v>
                </c:pt>
                <c:pt idx="51983">
                  <c:v>33.441074004789797</c:v>
                </c:pt>
                <c:pt idx="51984">
                  <c:v>33.441223285043897</c:v>
                </c:pt>
                <c:pt idx="51985">
                  <c:v>33.441372564820099</c:v>
                </c:pt>
                <c:pt idx="51986">
                  <c:v>33.441521844118597</c:v>
                </c:pt>
                <c:pt idx="51987">
                  <c:v>33.441671122939198</c:v>
                </c:pt>
                <c:pt idx="51988">
                  <c:v>33.441820401282001</c:v>
                </c:pt>
                <c:pt idx="51989">
                  <c:v>33.441969679147</c:v>
                </c:pt>
                <c:pt idx="51990">
                  <c:v>33.442118956534102</c:v>
                </c:pt>
                <c:pt idx="51991">
                  <c:v>33.4422682334435</c:v>
                </c:pt>
                <c:pt idx="51992">
                  <c:v>33.442417509875</c:v>
                </c:pt>
                <c:pt idx="51993">
                  <c:v>33.442566785828703</c:v>
                </c:pt>
                <c:pt idx="51994">
                  <c:v>33.442716061304502</c:v>
                </c:pt>
                <c:pt idx="51995">
                  <c:v>33.442865336302603</c:v>
                </c:pt>
                <c:pt idx="51996">
                  <c:v>33.4430146108229</c:v>
                </c:pt>
                <c:pt idx="51997">
                  <c:v>33.443163884865299</c:v>
                </c:pt>
                <c:pt idx="51998">
                  <c:v>33.443313158429902</c:v>
                </c:pt>
                <c:pt idx="51999">
                  <c:v>33.4434624315167</c:v>
                </c:pt>
                <c:pt idx="52000">
                  <c:v>33.443611704125701</c:v>
                </c:pt>
                <c:pt idx="52001">
                  <c:v>33.443760976257003</c:v>
                </c:pt>
                <c:pt idx="52002">
                  <c:v>33.443910247910303</c:v>
                </c:pt>
                <c:pt idx="52003">
                  <c:v>33.444059519085897</c:v>
                </c:pt>
                <c:pt idx="52004">
                  <c:v>33.444208789783701</c:v>
                </c:pt>
                <c:pt idx="52005">
                  <c:v>33.444358060003701</c:v>
                </c:pt>
                <c:pt idx="52006">
                  <c:v>33.444507329745903</c:v>
                </c:pt>
                <c:pt idx="52007">
                  <c:v>33.444656599010301</c:v>
                </c:pt>
                <c:pt idx="52008">
                  <c:v>33.444805867796902</c:v>
                </c:pt>
                <c:pt idx="52009">
                  <c:v>33.444955136105698</c:v>
                </c:pt>
                <c:pt idx="52010">
                  <c:v>33.445104403936803</c:v>
                </c:pt>
                <c:pt idx="52011">
                  <c:v>33.445253671289997</c:v>
                </c:pt>
                <c:pt idx="52012">
                  <c:v>33.445402938165401</c:v>
                </c:pt>
                <c:pt idx="52013">
                  <c:v>33.4455522045631</c:v>
                </c:pt>
                <c:pt idx="52014">
                  <c:v>33.445701470483002</c:v>
                </c:pt>
                <c:pt idx="52015">
                  <c:v>33.445850735924999</c:v>
                </c:pt>
                <c:pt idx="52016">
                  <c:v>33.446000000889299</c:v>
                </c:pt>
                <c:pt idx="52017">
                  <c:v>33.446149265375901</c:v>
                </c:pt>
                <c:pt idx="52018">
                  <c:v>33.446298529384599</c:v>
                </c:pt>
                <c:pt idx="52019">
                  <c:v>33.446447792915599</c:v>
                </c:pt>
                <c:pt idx="52020">
                  <c:v>33.446597055968702</c:v>
                </c:pt>
                <c:pt idx="52021">
                  <c:v>33.446746318544101</c:v>
                </c:pt>
                <c:pt idx="52022">
                  <c:v>33.446895580641801</c:v>
                </c:pt>
                <c:pt idx="52023">
                  <c:v>33.447044842261597</c:v>
                </c:pt>
                <c:pt idx="52024">
                  <c:v>33.447194103403703</c:v>
                </c:pt>
                <c:pt idx="52025">
                  <c:v>33.447343364068097</c:v>
                </c:pt>
                <c:pt idx="52026">
                  <c:v>33.4474926242546</c:v>
                </c:pt>
                <c:pt idx="52027">
                  <c:v>33.447641883963399</c:v>
                </c:pt>
                <c:pt idx="52028">
                  <c:v>33.447791143194401</c:v>
                </c:pt>
                <c:pt idx="52029">
                  <c:v>33.447940401947697</c:v>
                </c:pt>
                <c:pt idx="52030">
                  <c:v>33.448089660223197</c:v>
                </c:pt>
                <c:pt idx="52031">
                  <c:v>33.448238918020898</c:v>
                </c:pt>
                <c:pt idx="52032">
                  <c:v>33.448388175340902</c:v>
                </c:pt>
                <c:pt idx="52033">
                  <c:v>33.448537432183102</c:v>
                </c:pt>
                <c:pt idx="52034">
                  <c:v>33.448686688547603</c:v>
                </c:pt>
                <c:pt idx="52035">
                  <c:v>33.4488359444343</c:v>
                </c:pt>
                <c:pt idx="52036">
                  <c:v>33.4489851998433</c:v>
                </c:pt>
                <c:pt idx="52037">
                  <c:v>33.449134454774502</c:v>
                </c:pt>
                <c:pt idx="52038">
                  <c:v>33.449283709227899</c:v>
                </c:pt>
                <c:pt idx="52039">
                  <c:v>33.449432963203698</c:v>
                </c:pt>
                <c:pt idx="52040">
                  <c:v>33.4495822167016</c:v>
                </c:pt>
                <c:pt idx="52041">
                  <c:v>33.449731469721797</c:v>
                </c:pt>
                <c:pt idx="52042">
                  <c:v>33.449880722264297</c:v>
                </c:pt>
                <c:pt idx="52043">
                  <c:v>33.450029974329098</c:v>
                </c:pt>
                <c:pt idx="52044">
                  <c:v>33.450179225916102</c:v>
                </c:pt>
                <c:pt idx="52045">
                  <c:v>33.450328477025302</c:v>
                </c:pt>
                <c:pt idx="52046">
                  <c:v>33.450477727656803</c:v>
                </c:pt>
                <c:pt idx="52047">
                  <c:v>33.4506269778106</c:v>
                </c:pt>
                <c:pt idx="52048">
                  <c:v>33.450776227486699</c:v>
                </c:pt>
                <c:pt idx="52049">
                  <c:v>33.450925476685001</c:v>
                </c:pt>
                <c:pt idx="52050">
                  <c:v>33.451074725405597</c:v>
                </c:pt>
                <c:pt idx="52051">
                  <c:v>33.451223973648403</c:v>
                </c:pt>
                <c:pt idx="52052">
                  <c:v>33.451373221413597</c:v>
                </c:pt>
                <c:pt idx="52053">
                  <c:v>33.451522468701</c:v>
                </c:pt>
                <c:pt idx="52054">
                  <c:v>33.451671715510699</c:v>
                </c:pt>
                <c:pt idx="52055">
                  <c:v>33.4518209618426</c:v>
                </c:pt>
                <c:pt idx="52056">
                  <c:v>33.451970207696903</c:v>
                </c:pt>
                <c:pt idx="52057">
                  <c:v>33.452119453073401</c:v>
                </c:pt>
                <c:pt idx="52058">
                  <c:v>33.452268697972201</c:v>
                </c:pt>
                <c:pt idx="52059">
                  <c:v>33.452417942393303</c:v>
                </c:pt>
                <c:pt idx="52060">
                  <c:v>33.452567186336601</c:v>
                </c:pt>
                <c:pt idx="52061">
                  <c:v>33.452716429802301</c:v>
                </c:pt>
                <c:pt idx="52062">
                  <c:v>33.452865672790203</c:v>
                </c:pt>
                <c:pt idx="52063">
                  <c:v>33.4530149153004</c:v>
                </c:pt>
                <c:pt idx="52064">
                  <c:v>33.453164157332999</c:v>
                </c:pt>
                <c:pt idx="52065">
                  <c:v>33.453313398887801</c:v>
                </c:pt>
                <c:pt idx="52066">
                  <c:v>33.453462639964897</c:v>
                </c:pt>
                <c:pt idx="52067">
                  <c:v>33.453611880564303</c:v>
                </c:pt>
                <c:pt idx="52068">
                  <c:v>33.453761120686003</c:v>
                </c:pt>
                <c:pt idx="52069">
                  <c:v>33.453910360329999</c:v>
                </c:pt>
                <c:pt idx="52070">
                  <c:v>33.454059599496297</c:v>
                </c:pt>
                <c:pt idx="52071">
                  <c:v>33.454208838184798</c:v>
                </c:pt>
                <c:pt idx="52072">
                  <c:v>33.4543580763957</c:v>
                </c:pt>
                <c:pt idx="52073">
                  <c:v>33.454507314128897</c:v>
                </c:pt>
                <c:pt idx="52074">
                  <c:v>33.454656551384403</c:v>
                </c:pt>
                <c:pt idx="52075">
                  <c:v>33.454805788162297</c:v>
                </c:pt>
                <c:pt idx="52076">
                  <c:v>33.4549550244624</c:v>
                </c:pt>
                <c:pt idx="52077">
                  <c:v>33.455104260284799</c:v>
                </c:pt>
                <c:pt idx="52078">
                  <c:v>33.455253495629599</c:v>
                </c:pt>
                <c:pt idx="52079">
                  <c:v>33.455402730496601</c:v>
                </c:pt>
                <c:pt idx="52080">
                  <c:v>33.455551964885998</c:v>
                </c:pt>
                <c:pt idx="52081">
                  <c:v>33.455701198797698</c:v>
                </c:pt>
                <c:pt idx="52082">
                  <c:v>33.455850432231699</c:v>
                </c:pt>
                <c:pt idx="52083">
                  <c:v>33.455999665188003</c:v>
                </c:pt>
                <c:pt idx="52084">
                  <c:v>33.456148897666701</c:v>
                </c:pt>
                <c:pt idx="52085">
                  <c:v>33.456298129667601</c:v>
                </c:pt>
                <c:pt idx="52086">
                  <c:v>33.456447361190897</c:v>
                </c:pt>
                <c:pt idx="52087">
                  <c:v>33.4565965922366</c:v>
                </c:pt>
                <c:pt idx="52088">
                  <c:v>33.4567458228045</c:v>
                </c:pt>
                <c:pt idx="52089">
                  <c:v>33.456895052894801</c:v>
                </c:pt>
                <c:pt idx="52090">
                  <c:v>33.457044282507397</c:v>
                </c:pt>
                <c:pt idx="52091">
                  <c:v>33.457193511642302</c:v>
                </c:pt>
                <c:pt idx="52092">
                  <c:v>33.457342740299602</c:v>
                </c:pt>
                <c:pt idx="52093">
                  <c:v>33.457491968479196</c:v>
                </c:pt>
                <c:pt idx="52094">
                  <c:v>33.4576411961811</c:v>
                </c:pt>
                <c:pt idx="52095">
                  <c:v>33.457790423405399</c:v>
                </c:pt>
                <c:pt idx="52096">
                  <c:v>33.457939650151999</c:v>
                </c:pt>
                <c:pt idx="52097">
                  <c:v>33.458088876421002</c:v>
                </c:pt>
                <c:pt idx="52098">
                  <c:v>33.458238102212299</c:v>
                </c:pt>
                <c:pt idx="52099">
                  <c:v>33.458387327525998</c:v>
                </c:pt>
                <c:pt idx="52100">
                  <c:v>33.458536552361998</c:v>
                </c:pt>
                <c:pt idx="52101">
                  <c:v>33.458685776720301</c:v>
                </c:pt>
                <c:pt idx="52102">
                  <c:v>33.458835000600999</c:v>
                </c:pt>
                <c:pt idx="52103">
                  <c:v>33.458984224003999</c:v>
                </c:pt>
                <c:pt idx="52104">
                  <c:v>33.4591334469294</c:v>
                </c:pt>
                <c:pt idx="52105">
                  <c:v>33.459282669377203</c:v>
                </c:pt>
                <c:pt idx="52106">
                  <c:v>33.4594318913473</c:v>
                </c:pt>
                <c:pt idx="52107">
                  <c:v>33.4595811128397</c:v>
                </c:pt>
                <c:pt idx="52108">
                  <c:v>33.459730333854502</c:v>
                </c:pt>
                <c:pt idx="52109">
                  <c:v>33.459879554391698</c:v>
                </c:pt>
                <c:pt idx="52110">
                  <c:v>33.460028774451203</c:v>
                </c:pt>
                <c:pt idx="52111">
                  <c:v>33.460177994033103</c:v>
                </c:pt>
                <c:pt idx="52112">
                  <c:v>33.460327213137397</c:v>
                </c:pt>
                <c:pt idx="52113">
                  <c:v>33.460476431764</c:v>
                </c:pt>
                <c:pt idx="52114">
                  <c:v>33.460625649912998</c:v>
                </c:pt>
                <c:pt idx="52115">
                  <c:v>33.460774867584398</c:v>
                </c:pt>
                <c:pt idx="52116">
                  <c:v>33.4609240847781</c:v>
                </c:pt>
                <c:pt idx="52117">
                  <c:v>33.461073301494203</c:v>
                </c:pt>
                <c:pt idx="52118">
                  <c:v>33.461222517732701</c:v>
                </c:pt>
                <c:pt idx="52119">
                  <c:v>33.4613717334935</c:v>
                </c:pt>
                <c:pt idx="52120">
                  <c:v>33.461520948776702</c:v>
                </c:pt>
                <c:pt idx="52121">
                  <c:v>33.461670163582298</c:v>
                </c:pt>
                <c:pt idx="52122">
                  <c:v>33.461819377910302</c:v>
                </c:pt>
                <c:pt idx="52123">
                  <c:v>33.461968591760701</c:v>
                </c:pt>
                <c:pt idx="52124">
                  <c:v>33.462117805133403</c:v>
                </c:pt>
                <c:pt idx="52125">
                  <c:v>33.462267018028498</c:v>
                </c:pt>
                <c:pt idx="52126">
                  <c:v>33.462416230446102</c:v>
                </c:pt>
                <c:pt idx="52127">
                  <c:v>33.462565442386001</c:v>
                </c:pt>
                <c:pt idx="52128">
                  <c:v>33.462714653848202</c:v>
                </c:pt>
                <c:pt idx="52129">
                  <c:v>33.462863864832897</c:v>
                </c:pt>
                <c:pt idx="52130">
                  <c:v>33.463013075340001</c:v>
                </c:pt>
                <c:pt idx="52131">
                  <c:v>33.463162285369499</c:v>
                </c:pt>
                <c:pt idx="52132">
                  <c:v>33.4633114949213</c:v>
                </c:pt>
                <c:pt idx="52133">
                  <c:v>33.463460703995601</c:v>
                </c:pt>
                <c:pt idx="52134">
                  <c:v>33.463609912592197</c:v>
                </c:pt>
                <c:pt idx="52135">
                  <c:v>33.463759120711302</c:v>
                </c:pt>
                <c:pt idx="52136">
                  <c:v>33.463908328352701</c:v>
                </c:pt>
                <c:pt idx="52137">
                  <c:v>33.464057535516602</c:v>
                </c:pt>
                <c:pt idx="52138">
                  <c:v>33.464206742202798</c:v>
                </c:pt>
                <c:pt idx="52139">
                  <c:v>33.464355948411502</c:v>
                </c:pt>
                <c:pt idx="52140">
                  <c:v>33.4645051541425</c:v>
                </c:pt>
                <c:pt idx="52141">
                  <c:v>33.464654359396</c:v>
                </c:pt>
                <c:pt idx="52142">
                  <c:v>33.464803564171902</c:v>
                </c:pt>
                <c:pt idx="52143">
                  <c:v>33.464952768470198</c:v>
                </c:pt>
                <c:pt idx="52144">
                  <c:v>33.465101972290903</c:v>
                </c:pt>
                <c:pt idx="52145">
                  <c:v>33.465251175634002</c:v>
                </c:pt>
                <c:pt idx="52146">
                  <c:v>33.465400378499602</c:v>
                </c:pt>
                <c:pt idx="52147">
                  <c:v>33.465549580887497</c:v>
                </c:pt>
                <c:pt idx="52148">
                  <c:v>33.465698782797901</c:v>
                </c:pt>
                <c:pt idx="52149">
                  <c:v>33.465847984230699</c:v>
                </c:pt>
                <c:pt idx="52150">
                  <c:v>33.465997185185898</c:v>
                </c:pt>
                <c:pt idx="52151">
                  <c:v>33.466146385663599</c:v>
                </c:pt>
                <c:pt idx="52152">
                  <c:v>33.466295585663602</c:v>
                </c:pt>
                <c:pt idx="52153">
                  <c:v>33.466444785186098</c:v>
                </c:pt>
                <c:pt idx="52154">
                  <c:v>33.466593984230997</c:v>
                </c:pt>
                <c:pt idx="52155">
                  <c:v>33.466743182798403</c:v>
                </c:pt>
                <c:pt idx="52156">
                  <c:v>33.466892380888197</c:v>
                </c:pt>
                <c:pt idx="52157">
                  <c:v>33.4670415785004</c:v>
                </c:pt>
                <c:pt idx="52158">
                  <c:v>33.467190775634997</c:v>
                </c:pt>
                <c:pt idx="52159">
                  <c:v>33.467339972292102</c:v>
                </c:pt>
                <c:pt idx="52160">
                  <c:v>33.467489168471602</c:v>
                </c:pt>
                <c:pt idx="52161">
                  <c:v>33.467638364173602</c:v>
                </c:pt>
                <c:pt idx="52162">
                  <c:v>33.467787559397998</c:v>
                </c:pt>
                <c:pt idx="52163">
                  <c:v>33.467936754144802</c:v>
                </c:pt>
                <c:pt idx="52164">
                  <c:v>33.4680859484141</c:v>
                </c:pt>
                <c:pt idx="52165">
                  <c:v>33.468235142205899</c:v>
                </c:pt>
                <c:pt idx="52166">
                  <c:v>33.46838433552</c:v>
                </c:pt>
                <c:pt idx="52167">
                  <c:v>33.468533528356701</c:v>
                </c:pt>
                <c:pt idx="52168">
                  <c:v>33.468682720715698</c:v>
                </c:pt>
                <c:pt idx="52169">
                  <c:v>33.468831912597302</c:v>
                </c:pt>
                <c:pt idx="52170">
                  <c:v>33.468981104001202</c:v>
                </c:pt>
                <c:pt idx="52171">
                  <c:v>33.469130294927702</c:v>
                </c:pt>
                <c:pt idx="52172">
                  <c:v>33.469279485376497</c:v>
                </c:pt>
                <c:pt idx="52173">
                  <c:v>33.469428675347899</c:v>
                </c:pt>
                <c:pt idx="52174">
                  <c:v>33.469577864841703</c:v>
                </c:pt>
                <c:pt idx="52175">
                  <c:v>33.469727053858001</c:v>
                </c:pt>
                <c:pt idx="52176">
                  <c:v>33.469876242396701</c:v>
                </c:pt>
                <c:pt idx="52177">
                  <c:v>33.470025430457902</c:v>
                </c:pt>
                <c:pt idx="52178">
                  <c:v>33.470174618041497</c:v>
                </c:pt>
                <c:pt idx="52179">
                  <c:v>33.470323805147601</c:v>
                </c:pt>
                <c:pt idx="52180">
                  <c:v>33.470472991776198</c:v>
                </c:pt>
                <c:pt idx="52181">
                  <c:v>33.470622177927297</c:v>
                </c:pt>
                <c:pt idx="52182">
                  <c:v>33.470771363600797</c:v>
                </c:pt>
                <c:pt idx="52183">
                  <c:v>33.470920548796798</c:v>
                </c:pt>
                <c:pt idx="52184">
                  <c:v>33.4710697335153</c:v>
                </c:pt>
                <c:pt idx="52185">
                  <c:v>33.471218917756197</c:v>
                </c:pt>
                <c:pt idx="52186">
                  <c:v>33.471368101519701</c:v>
                </c:pt>
                <c:pt idx="52187">
                  <c:v>33.4715172848056</c:v>
                </c:pt>
                <c:pt idx="52188">
                  <c:v>33.4716664676139</c:v>
                </c:pt>
                <c:pt idx="52189">
                  <c:v>33.471815649944801</c:v>
                </c:pt>
                <c:pt idx="52190">
                  <c:v>33.471964831798203</c:v>
                </c:pt>
                <c:pt idx="52191">
                  <c:v>33.472114013174</c:v>
                </c:pt>
                <c:pt idx="52192">
                  <c:v>33.472263194072298</c:v>
                </c:pt>
                <c:pt idx="52193">
                  <c:v>33.472412374493103</c:v>
                </c:pt>
                <c:pt idx="52194">
                  <c:v>33.472561554436403</c:v>
                </c:pt>
                <c:pt idx="52195">
                  <c:v>33.472710733902197</c:v>
                </c:pt>
                <c:pt idx="52196">
                  <c:v>33.472859912890499</c:v>
                </c:pt>
                <c:pt idx="52197">
                  <c:v>33.473009091401202</c:v>
                </c:pt>
                <c:pt idx="52198">
                  <c:v>33.473158269434499</c:v>
                </c:pt>
                <c:pt idx="52199">
                  <c:v>33.473307446990297</c:v>
                </c:pt>
                <c:pt idx="52200">
                  <c:v>33.473456624068497</c:v>
                </c:pt>
                <c:pt idx="52201">
                  <c:v>33.473605800669297</c:v>
                </c:pt>
                <c:pt idx="52202">
                  <c:v>33.473754976792598</c:v>
                </c:pt>
                <c:pt idx="52203">
                  <c:v>33.473904152438301</c:v>
                </c:pt>
                <c:pt idx="52204">
                  <c:v>33.474053327606597</c:v>
                </c:pt>
                <c:pt idx="52205">
                  <c:v>33.474202502297402</c:v>
                </c:pt>
                <c:pt idx="52206">
                  <c:v>33.4743516765107</c:v>
                </c:pt>
                <c:pt idx="52207">
                  <c:v>33.4745008502465</c:v>
                </c:pt>
                <c:pt idx="52208">
                  <c:v>33.4746500235048</c:v>
                </c:pt>
                <c:pt idx="52209">
                  <c:v>33.474799196285602</c:v>
                </c:pt>
                <c:pt idx="52210">
                  <c:v>33.474948368588898</c:v>
                </c:pt>
                <c:pt idx="52211">
                  <c:v>33.475097540414801</c:v>
                </c:pt>
                <c:pt idx="52212">
                  <c:v>33.475246711763099</c:v>
                </c:pt>
                <c:pt idx="52213">
                  <c:v>33.475395882633997</c:v>
                </c:pt>
                <c:pt idx="52214">
                  <c:v>33.475545053027403</c:v>
                </c:pt>
                <c:pt idx="52215">
                  <c:v>33.475694222943297</c:v>
                </c:pt>
                <c:pt idx="52216">
                  <c:v>33.475843392381798</c:v>
                </c:pt>
                <c:pt idx="52217">
                  <c:v>33.4759925613427</c:v>
                </c:pt>
                <c:pt idx="52218">
                  <c:v>33.476141729826203</c:v>
                </c:pt>
                <c:pt idx="52219">
                  <c:v>33.4762908978323</c:v>
                </c:pt>
                <c:pt idx="52220">
                  <c:v>33.476440065360798</c:v>
                </c:pt>
                <c:pt idx="52221">
                  <c:v>33.476589232411897</c:v>
                </c:pt>
                <c:pt idx="52222">
                  <c:v>33.476738398985503</c:v>
                </c:pt>
                <c:pt idx="52223">
                  <c:v>33.476887565081597</c:v>
                </c:pt>
                <c:pt idx="52224">
                  <c:v>33.477036730700299</c:v>
                </c:pt>
                <c:pt idx="52225">
                  <c:v>33.477185895841501</c:v>
                </c:pt>
                <c:pt idx="52226">
                  <c:v>33.477335060505297</c:v>
                </c:pt>
                <c:pt idx="52227">
                  <c:v>33.477484224691601</c:v>
                </c:pt>
                <c:pt idx="52228">
                  <c:v>33.477633388400399</c:v>
                </c:pt>
                <c:pt idx="52229">
                  <c:v>33.477782551631798</c:v>
                </c:pt>
                <c:pt idx="52230">
                  <c:v>33.477931714385697</c:v>
                </c:pt>
                <c:pt idx="52231">
                  <c:v>33.478080876662197</c:v>
                </c:pt>
                <c:pt idx="52232">
                  <c:v>33.478230038461199</c:v>
                </c:pt>
                <c:pt idx="52233">
                  <c:v>33.4783791997828</c:v>
                </c:pt>
                <c:pt idx="52234">
                  <c:v>33.478528360626903</c:v>
                </c:pt>
                <c:pt idx="52235">
                  <c:v>33.4786775209936</c:v>
                </c:pt>
                <c:pt idx="52236">
                  <c:v>33.478826680882797</c:v>
                </c:pt>
                <c:pt idx="52237">
                  <c:v>33.478975840294602</c:v>
                </c:pt>
                <c:pt idx="52238">
                  <c:v>33.479124999228901</c:v>
                </c:pt>
                <c:pt idx="52239">
                  <c:v>33.479274157685801</c:v>
                </c:pt>
                <c:pt idx="52240">
                  <c:v>33.479423315665201</c:v>
                </c:pt>
                <c:pt idx="52241">
                  <c:v>33.479572473167202</c:v>
                </c:pt>
                <c:pt idx="52242">
                  <c:v>33.479721630191797</c:v>
                </c:pt>
                <c:pt idx="52243">
                  <c:v>33.479870786738999</c:v>
                </c:pt>
                <c:pt idx="52244">
                  <c:v>33.480019942808703</c:v>
                </c:pt>
                <c:pt idx="52245">
                  <c:v>33.4801690984009</c:v>
                </c:pt>
                <c:pt idx="52246">
                  <c:v>33.480318253515797</c:v>
                </c:pt>
                <c:pt idx="52247">
                  <c:v>33.480467408153203</c:v>
                </c:pt>
                <c:pt idx="52248">
                  <c:v>33.480616562313202</c:v>
                </c:pt>
                <c:pt idx="52249">
                  <c:v>33.480765715995702</c:v>
                </c:pt>
                <c:pt idx="52250">
                  <c:v>33.480914869200802</c:v>
                </c:pt>
                <c:pt idx="52251">
                  <c:v>33.481064021928503</c:v>
                </c:pt>
                <c:pt idx="52252">
                  <c:v>33.481213174178798</c:v>
                </c:pt>
                <c:pt idx="52253">
                  <c:v>33.4813623259517</c:v>
                </c:pt>
                <c:pt idx="52254">
                  <c:v>33.481511477247103</c:v>
                </c:pt>
                <c:pt idx="52255">
                  <c:v>33.4816606280652</c:v>
                </c:pt>
                <c:pt idx="52256">
                  <c:v>33.481809778405797</c:v>
                </c:pt>
                <c:pt idx="52257">
                  <c:v>33.481958928269002</c:v>
                </c:pt>
                <c:pt idx="52258">
                  <c:v>33.482108077654701</c:v>
                </c:pt>
                <c:pt idx="52259">
                  <c:v>33.4822572265631</c:v>
                </c:pt>
                <c:pt idx="52260">
                  <c:v>33.482406374994099</c:v>
                </c:pt>
                <c:pt idx="52261">
                  <c:v>33.4825555229476</c:v>
                </c:pt>
                <c:pt idx="52262">
                  <c:v>33.4827046704238</c:v>
                </c:pt>
                <c:pt idx="52263">
                  <c:v>33.482853817422502</c:v>
                </c:pt>
                <c:pt idx="52264">
                  <c:v>33.483002963943797</c:v>
                </c:pt>
                <c:pt idx="52265">
                  <c:v>33.483152109987799</c:v>
                </c:pt>
                <c:pt idx="52266">
                  <c:v>33.483301255554302</c:v>
                </c:pt>
                <c:pt idx="52267">
                  <c:v>33.483450400643399</c:v>
                </c:pt>
                <c:pt idx="52268">
                  <c:v>33.483599545255203</c:v>
                </c:pt>
                <c:pt idx="52269">
                  <c:v>33.4837486893895</c:v>
                </c:pt>
                <c:pt idx="52270">
                  <c:v>33.483897833046399</c:v>
                </c:pt>
                <c:pt idx="52271">
                  <c:v>33.484046976225997</c:v>
                </c:pt>
                <c:pt idx="52272">
                  <c:v>33.484196118928203</c:v>
                </c:pt>
                <c:pt idx="52273">
                  <c:v>33.484345261152903</c:v>
                </c:pt>
                <c:pt idx="52274">
                  <c:v>33.484494402900303</c:v>
                </c:pt>
                <c:pt idx="52275">
                  <c:v>33.484643544170297</c:v>
                </c:pt>
                <c:pt idx="52276">
                  <c:v>33.484792684962898</c:v>
                </c:pt>
                <c:pt idx="52277">
                  <c:v>33.484941825278099</c:v>
                </c:pt>
                <c:pt idx="52278">
                  <c:v>33.485090965116001</c:v>
                </c:pt>
                <c:pt idx="52279">
                  <c:v>33.485240104476397</c:v>
                </c:pt>
                <c:pt idx="52280">
                  <c:v>33.485389243359499</c:v>
                </c:pt>
                <c:pt idx="52281">
                  <c:v>33.485538381765203</c:v>
                </c:pt>
                <c:pt idx="52282">
                  <c:v>33.485687519693499</c:v>
                </c:pt>
                <c:pt idx="52283">
                  <c:v>33.485836657144503</c:v>
                </c:pt>
                <c:pt idx="52284">
                  <c:v>33.485985794118101</c:v>
                </c:pt>
                <c:pt idx="52285">
                  <c:v>33.486134930614298</c:v>
                </c:pt>
                <c:pt idx="52286">
                  <c:v>33.486284066633097</c:v>
                </c:pt>
                <c:pt idx="52287">
                  <c:v>33.486433202174602</c:v>
                </c:pt>
                <c:pt idx="52288">
                  <c:v>33.486582337238701</c:v>
                </c:pt>
                <c:pt idx="52289">
                  <c:v>33.486731471825401</c:v>
                </c:pt>
                <c:pt idx="52290">
                  <c:v>33.4868806059348</c:v>
                </c:pt>
                <c:pt idx="52291">
                  <c:v>33.4870297395668</c:v>
                </c:pt>
                <c:pt idx="52292">
                  <c:v>33.487178872721401</c:v>
                </c:pt>
                <c:pt idx="52293">
                  <c:v>33.487328005398702</c:v>
                </c:pt>
                <c:pt idx="52294">
                  <c:v>33.487477137598702</c:v>
                </c:pt>
                <c:pt idx="52295">
                  <c:v>33.487626269321197</c:v>
                </c:pt>
                <c:pt idx="52296">
                  <c:v>33.487775400566399</c:v>
                </c:pt>
                <c:pt idx="52297">
                  <c:v>33.487924531334301</c:v>
                </c:pt>
                <c:pt idx="52298">
                  <c:v>33.488073661624803</c:v>
                </c:pt>
                <c:pt idx="52299">
                  <c:v>33.488222791437998</c:v>
                </c:pt>
                <c:pt idx="52300">
                  <c:v>33.488371920773801</c:v>
                </c:pt>
                <c:pt idx="52301">
                  <c:v>33.488521049632297</c:v>
                </c:pt>
                <c:pt idx="52302">
                  <c:v>33.4886701780134</c:v>
                </c:pt>
                <c:pt idx="52303">
                  <c:v>33.488819305917197</c:v>
                </c:pt>
                <c:pt idx="52304">
                  <c:v>33.488968433343601</c:v>
                </c:pt>
                <c:pt idx="52305">
                  <c:v>33.489117560292698</c:v>
                </c:pt>
                <c:pt idx="52306">
                  <c:v>33.489266686764402</c:v>
                </c:pt>
                <c:pt idx="52307">
                  <c:v>33.4894158127588</c:v>
                </c:pt>
                <c:pt idx="52308">
                  <c:v>33.489564938275898</c:v>
                </c:pt>
                <c:pt idx="52309">
                  <c:v>33.489714063315702</c:v>
                </c:pt>
                <c:pt idx="52310">
                  <c:v>33.4898631878781</c:v>
                </c:pt>
                <c:pt idx="52311">
                  <c:v>33.490012311963099</c:v>
                </c:pt>
                <c:pt idx="52312">
                  <c:v>33.490161435570897</c:v>
                </c:pt>
                <c:pt idx="52313">
                  <c:v>33.490310558701303</c:v>
                </c:pt>
                <c:pt idx="52314">
                  <c:v>33.490459681354402</c:v>
                </c:pt>
                <c:pt idx="52315">
                  <c:v>33.490608803530201</c:v>
                </c:pt>
                <c:pt idx="52316">
                  <c:v>33.4907579252286</c:v>
                </c:pt>
                <c:pt idx="52317">
                  <c:v>33.490907046449699</c:v>
                </c:pt>
                <c:pt idx="52318">
                  <c:v>33.491056167193499</c:v>
                </c:pt>
                <c:pt idx="52319">
                  <c:v>33.491205287459998</c:v>
                </c:pt>
                <c:pt idx="52320">
                  <c:v>33.491354407249098</c:v>
                </c:pt>
                <c:pt idx="52321">
                  <c:v>33.491503526560997</c:v>
                </c:pt>
                <c:pt idx="52322">
                  <c:v>33.491652645395497</c:v>
                </c:pt>
                <c:pt idx="52323">
                  <c:v>33.491801763752697</c:v>
                </c:pt>
                <c:pt idx="52324">
                  <c:v>33.491950881632597</c:v>
                </c:pt>
                <c:pt idx="52325">
                  <c:v>33.492099999035197</c:v>
                </c:pt>
                <c:pt idx="52326">
                  <c:v>33.492249115960497</c:v>
                </c:pt>
                <c:pt idx="52327">
                  <c:v>33.492398232408497</c:v>
                </c:pt>
                <c:pt idx="52328">
                  <c:v>33.492547348379098</c:v>
                </c:pt>
                <c:pt idx="52329">
                  <c:v>33.492696463872498</c:v>
                </c:pt>
                <c:pt idx="52330">
                  <c:v>33.492845578888499</c:v>
                </c:pt>
                <c:pt idx="52331">
                  <c:v>33.492994693427299</c:v>
                </c:pt>
                <c:pt idx="52332">
                  <c:v>33.4931438074887</c:v>
                </c:pt>
                <c:pt idx="52333">
                  <c:v>33.4932929210729</c:v>
                </c:pt>
                <c:pt idx="52334">
                  <c:v>33.4934420341798</c:v>
                </c:pt>
                <c:pt idx="52335">
                  <c:v>33.493591146809301</c:v>
                </c:pt>
                <c:pt idx="52336">
                  <c:v>33.493740258961601</c:v>
                </c:pt>
                <c:pt idx="52337">
                  <c:v>33.493889370636602</c:v>
                </c:pt>
                <c:pt idx="52338">
                  <c:v>33.494038481834302</c:v>
                </c:pt>
                <c:pt idx="52339">
                  <c:v>33.494187592554702</c:v>
                </c:pt>
                <c:pt idx="52340">
                  <c:v>33.494336702797803</c:v>
                </c:pt>
                <c:pt idx="52341">
                  <c:v>33.494485812563603</c:v>
                </c:pt>
                <c:pt idx="52342">
                  <c:v>33.494634921852096</c:v>
                </c:pt>
                <c:pt idx="52343">
                  <c:v>33.494784030663403</c:v>
                </c:pt>
                <c:pt idx="52344">
                  <c:v>33.494933138997403</c:v>
                </c:pt>
                <c:pt idx="52345">
                  <c:v>33.495082246854103</c:v>
                </c:pt>
                <c:pt idx="52346">
                  <c:v>33.495231354233503</c:v>
                </c:pt>
                <c:pt idx="52347">
                  <c:v>33.495380461135603</c:v>
                </c:pt>
                <c:pt idx="52348">
                  <c:v>33.495529567560503</c:v>
                </c:pt>
                <c:pt idx="52349">
                  <c:v>33.495678673508102</c:v>
                </c:pt>
                <c:pt idx="52350">
                  <c:v>33.495827778978402</c:v>
                </c:pt>
                <c:pt idx="52351">
                  <c:v>33.495976883971402</c:v>
                </c:pt>
                <c:pt idx="52352">
                  <c:v>33.496125988487201</c:v>
                </c:pt>
                <c:pt idx="52353">
                  <c:v>33.4962750925257</c:v>
                </c:pt>
                <c:pt idx="52354">
                  <c:v>33.496424196086998</c:v>
                </c:pt>
                <c:pt idx="52355">
                  <c:v>33.496573299170898</c:v>
                </c:pt>
                <c:pt idx="52356">
                  <c:v>33.496722401777603</c:v>
                </c:pt>
                <c:pt idx="52357">
                  <c:v>33.496871503907101</c:v>
                </c:pt>
                <c:pt idx="52358">
                  <c:v>33.4970206055593</c:v>
                </c:pt>
                <c:pt idx="52359">
                  <c:v>33.497169706734198</c:v>
                </c:pt>
                <c:pt idx="52360">
                  <c:v>33.497318807431903</c:v>
                </c:pt>
                <c:pt idx="52361">
                  <c:v>33.4974679076523</c:v>
                </c:pt>
                <c:pt idx="52362">
                  <c:v>33.497617007395498</c:v>
                </c:pt>
                <c:pt idx="52363">
                  <c:v>33.497766106661402</c:v>
                </c:pt>
                <c:pt idx="52364">
                  <c:v>33.497915205450099</c:v>
                </c:pt>
                <c:pt idx="52365">
                  <c:v>33.498064303761502</c:v>
                </c:pt>
                <c:pt idx="52366">
                  <c:v>33.498213401595599</c:v>
                </c:pt>
                <c:pt idx="52367">
                  <c:v>33.498362498952503</c:v>
                </c:pt>
                <c:pt idx="52368">
                  <c:v>33.498511595832198</c:v>
                </c:pt>
                <c:pt idx="52369">
                  <c:v>33.498660692234701</c:v>
                </c:pt>
                <c:pt idx="52370">
                  <c:v>33.498809788159797</c:v>
                </c:pt>
                <c:pt idx="52371">
                  <c:v>33.498958883607798</c:v>
                </c:pt>
                <c:pt idx="52372">
                  <c:v>33.4991079785785</c:v>
                </c:pt>
                <c:pt idx="52373">
                  <c:v>33.499257073072002</c:v>
                </c:pt>
                <c:pt idx="52374">
                  <c:v>33.499406167088203</c:v>
                </c:pt>
                <c:pt idx="52375">
                  <c:v>33.499555260627197</c:v>
                </c:pt>
                <c:pt idx="52376">
                  <c:v>33.499704353688998</c:v>
                </c:pt>
                <c:pt idx="52377">
                  <c:v>33.499853446273498</c:v>
                </c:pt>
                <c:pt idx="52378">
                  <c:v>33.500002538380798</c:v>
                </c:pt>
                <c:pt idx="52379">
                  <c:v>33.500151630010897</c:v>
                </c:pt>
                <c:pt idx="52380">
                  <c:v>33.500300721163697</c:v>
                </c:pt>
                <c:pt idx="52381">
                  <c:v>33.500449811839403</c:v>
                </c:pt>
                <c:pt idx="52382">
                  <c:v>33.500598902037801</c:v>
                </c:pt>
                <c:pt idx="52383">
                  <c:v>33.500747991758999</c:v>
                </c:pt>
                <c:pt idx="52384">
                  <c:v>33.500897081002897</c:v>
                </c:pt>
                <c:pt idx="52385">
                  <c:v>33.501046169769701</c:v>
                </c:pt>
                <c:pt idx="52386">
                  <c:v>33.501195258059198</c:v>
                </c:pt>
                <c:pt idx="52387">
                  <c:v>33.501344345871502</c:v>
                </c:pt>
                <c:pt idx="52388">
                  <c:v>33.501493433206598</c:v>
                </c:pt>
                <c:pt idx="52389">
                  <c:v>33.5016425200645</c:v>
                </c:pt>
                <c:pt idx="52390">
                  <c:v>33.501791606445103</c:v>
                </c:pt>
                <c:pt idx="52391">
                  <c:v>33.501940692348597</c:v>
                </c:pt>
                <c:pt idx="52392">
                  <c:v>33.502089777774799</c:v>
                </c:pt>
                <c:pt idx="52393">
                  <c:v>33.5022388627239</c:v>
                </c:pt>
                <c:pt idx="52394">
                  <c:v>33.5023879471957</c:v>
                </c:pt>
                <c:pt idx="52395">
                  <c:v>33.5025370311904</c:v>
                </c:pt>
                <c:pt idx="52396">
                  <c:v>33.502686114707799</c:v>
                </c:pt>
                <c:pt idx="52397">
                  <c:v>33.502835197747999</c:v>
                </c:pt>
                <c:pt idx="52398">
                  <c:v>33.502984280311097</c:v>
                </c:pt>
                <c:pt idx="52399">
                  <c:v>33.503133362396902</c:v>
                </c:pt>
                <c:pt idx="52400">
                  <c:v>33.503282444005499</c:v>
                </c:pt>
                <c:pt idx="52401">
                  <c:v>33.503431525137003</c:v>
                </c:pt>
                <c:pt idx="52402">
                  <c:v>33.5035806057912</c:v>
                </c:pt>
                <c:pt idx="52403">
                  <c:v>33.503729685968302</c:v>
                </c:pt>
                <c:pt idx="52404">
                  <c:v>33.503878765668198</c:v>
                </c:pt>
                <c:pt idx="52405">
                  <c:v>33.5040278448908</c:v>
                </c:pt>
                <c:pt idx="52406">
                  <c:v>33.504176923636301</c:v>
                </c:pt>
                <c:pt idx="52407">
                  <c:v>33.504326001904602</c:v>
                </c:pt>
                <c:pt idx="52408">
                  <c:v>33.504475079695801</c:v>
                </c:pt>
                <c:pt idx="52409">
                  <c:v>33.504624157009701</c:v>
                </c:pt>
                <c:pt idx="52410">
                  <c:v>33.5047732338465</c:v>
                </c:pt>
                <c:pt idx="52411">
                  <c:v>33.504922310205998</c:v>
                </c:pt>
                <c:pt idx="52412">
                  <c:v>33.505071386088403</c:v>
                </c:pt>
                <c:pt idx="52413">
                  <c:v>33.5052204614937</c:v>
                </c:pt>
                <c:pt idx="52414">
                  <c:v>33.505369536421703</c:v>
                </c:pt>
                <c:pt idx="52415">
                  <c:v>33.505518610872599</c:v>
                </c:pt>
                <c:pt idx="52416">
                  <c:v>33.505667684846301</c:v>
                </c:pt>
                <c:pt idx="52417">
                  <c:v>33.505816758342803</c:v>
                </c:pt>
                <c:pt idx="52418">
                  <c:v>33.505965831362197</c:v>
                </c:pt>
                <c:pt idx="52419">
                  <c:v>33.506114903904397</c:v>
                </c:pt>
                <c:pt idx="52420">
                  <c:v>33.506263975969503</c:v>
                </c:pt>
                <c:pt idx="52421">
                  <c:v>33.506413047557302</c:v>
                </c:pt>
                <c:pt idx="52422">
                  <c:v>33.506562118668</c:v>
                </c:pt>
                <c:pt idx="52423">
                  <c:v>33.506711189301598</c:v>
                </c:pt>
                <c:pt idx="52424">
                  <c:v>33.506860259458001</c:v>
                </c:pt>
                <c:pt idx="52425">
                  <c:v>33.507009329137198</c:v>
                </c:pt>
                <c:pt idx="52426">
                  <c:v>33.5071583983393</c:v>
                </c:pt>
                <c:pt idx="52427">
                  <c:v>33.507307467064201</c:v>
                </c:pt>
                <c:pt idx="52428">
                  <c:v>33.507456535312002</c:v>
                </c:pt>
                <c:pt idx="52429">
                  <c:v>33.507605603082602</c:v>
                </c:pt>
                <c:pt idx="52430">
                  <c:v>33.507754670376102</c:v>
                </c:pt>
                <c:pt idx="52431">
                  <c:v>33.5079037371924</c:v>
                </c:pt>
                <c:pt idx="52432">
                  <c:v>33.508052803531498</c:v>
                </c:pt>
                <c:pt idx="52433">
                  <c:v>33.508201869393602</c:v>
                </c:pt>
                <c:pt idx="52434">
                  <c:v>33.508350934778399</c:v>
                </c:pt>
                <c:pt idx="52435">
                  <c:v>33.508499999686201</c:v>
                </c:pt>
                <c:pt idx="52436">
                  <c:v>33.508649064116803</c:v>
                </c:pt>
                <c:pt idx="52437">
                  <c:v>33.508798128070197</c:v>
                </c:pt>
                <c:pt idx="52438">
                  <c:v>33.508947191546497</c:v>
                </c:pt>
                <c:pt idx="52439">
                  <c:v>33.509096254545703</c:v>
                </c:pt>
                <c:pt idx="52440">
                  <c:v>33.509245317067801</c:v>
                </c:pt>
                <c:pt idx="52441">
                  <c:v>33.509394379112699</c:v>
                </c:pt>
                <c:pt idx="52442">
                  <c:v>33.509543440680503</c:v>
                </c:pt>
                <c:pt idx="52443">
                  <c:v>33.509692501771099</c:v>
                </c:pt>
                <c:pt idx="52444">
                  <c:v>33.509841562384601</c:v>
                </c:pt>
                <c:pt idx="52445">
                  <c:v>33.509990622521002</c:v>
                </c:pt>
                <c:pt idx="52446">
                  <c:v>33.510139682180302</c:v>
                </c:pt>
                <c:pt idx="52447">
                  <c:v>33.510288741362402</c:v>
                </c:pt>
                <c:pt idx="52448">
                  <c:v>33.5104378000675</c:v>
                </c:pt>
                <c:pt idx="52449">
                  <c:v>33.510586858295397</c:v>
                </c:pt>
                <c:pt idx="52450">
                  <c:v>33.510735916046102</c:v>
                </c:pt>
                <c:pt idx="52451">
                  <c:v>33.510884973319797</c:v>
                </c:pt>
                <c:pt idx="52452">
                  <c:v>33.511034030116299</c:v>
                </c:pt>
                <c:pt idx="52453">
                  <c:v>33.5111830864358</c:v>
                </c:pt>
                <c:pt idx="52454">
                  <c:v>33.5113321422781</c:v>
                </c:pt>
                <c:pt idx="52455">
                  <c:v>33.511481197643299</c:v>
                </c:pt>
                <c:pt idx="52456">
                  <c:v>33.511630252531397</c:v>
                </c:pt>
                <c:pt idx="52457">
                  <c:v>33.511779306942401</c:v>
                </c:pt>
                <c:pt idx="52458">
                  <c:v>33.511928360876198</c:v>
                </c:pt>
                <c:pt idx="52459">
                  <c:v>33.512077414333</c:v>
                </c:pt>
                <c:pt idx="52460">
                  <c:v>33.512226467312701</c:v>
                </c:pt>
                <c:pt idx="52461">
                  <c:v>33.512375519815201</c:v>
                </c:pt>
                <c:pt idx="52462">
                  <c:v>33.5125245718407</c:v>
                </c:pt>
                <c:pt idx="52463">
                  <c:v>33.512673623388999</c:v>
                </c:pt>
                <c:pt idx="52464">
                  <c:v>33.512822674460303</c:v>
                </c:pt>
                <c:pt idx="52465">
                  <c:v>33.512971725054499</c:v>
                </c:pt>
                <c:pt idx="52466">
                  <c:v>33.513120775171501</c:v>
                </c:pt>
                <c:pt idx="52467">
                  <c:v>33.513269824811502</c:v>
                </c:pt>
                <c:pt idx="52468">
                  <c:v>33.513418873974402</c:v>
                </c:pt>
                <c:pt idx="52469">
                  <c:v>33.513567922660201</c:v>
                </c:pt>
                <c:pt idx="52470">
                  <c:v>33.513716970868899</c:v>
                </c:pt>
                <c:pt idx="52471">
                  <c:v>33.513866018600503</c:v>
                </c:pt>
                <c:pt idx="52472">
                  <c:v>33.514015065854998</c:v>
                </c:pt>
                <c:pt idx="52473">
                  <c:v>33.5141641126325</c:v>
                </c:pt>
                <c:pt idx="52474">
                  <c:v>33.514313158932801</c:v>
                </c:pt>
                <c:pt idx="52475">
                  <c:v>33.5144622047561</c:v>
                </c:pt>
                <c:pt idx="52476">
                  <c:v>33.514611250102298</c:v>
                </c:pt>
                <c:pt idx="52477">
                  <c:v>33.514760294971403</c:v>
                </c:pt>
                <c:pt idx="52478">
                  <c:v>33.514909339363498</c:v>
                </c:pt>
                <c:pt idx="52479">
                  <c:v>33.5150583832785</c:v>
                </c:pt>
                <c:pt idx="52480">
                  <c:v>33.515207426716401</c:v>
                </c:pt>
                <c:pt idx="52481">
                  <c:v>33.515356469677201</c:v>
                </c:pt>
                <c:pt idx="52482">
                  <c:v>33.5155055121609</c:v>
                </c:pt>
                <c:pt idx="52483">
                  <c:v>33.515654554167597</c:v>
                </c:pt>
                <c:pt idx="52484">
                  <c:v>33.5158035956972</c:v>
                </c:pt>
                <c:pt idx="52485">
                  <c:v>33.515952636749802</c:v>
                </c:pt>
                <c:pt idx="52486">
                  <c:v>33.516101677325203</c:v>
                </c:pt>
                <c:pt idx="52487">
                  <c:v>33.516250717423702</c:v>
                </c:pt>
                <c:pt idx="52488">
                  <c:v>33.516399757045001</c:v>
                </c:pt>
                <c:pt idx="52489">
                  <c:v>33.516548796189298</c:v>
                </c:pt>
                <c:pt idx="52490">
                  <c:v>33.5166978348566</c:v>
                </c:pt>
                <c:pt idx="52491">
                  <c:v>33.516846873046703</c:v>
                </c:pt>
                <c:pt idx="52492">
                  <c:v>33.516995910759903</c:v>
                </c:pt>
                <c:pt idx="52493">
                  <c:v>33.517144947995902</c:v>
                </c:pt>
                <c:pt idx="52494">
                  <c:v>33.517293984755</c:v>
                </c:pt>
                <c:pt idx="52495">
                  <c:v>33.517443021036897</c:v>
                </c:pt>
                <c:pt idx="52496">
                  <c:v>33.517592056841899</c:v>
                </c:pt>
                <c:pt idx="52497">
                  <c:v>33.5177410921697</c:v>
                </c:pt>
                <c:pt idx="52498">
                  <c:v>33.5178901270205</c:v>
                </c:pt>
                <c:pt idx="52499">
                  <c:v>33.518039161394299</c:v>
                </c:pt>
                <c:pt idx="52500">
                  <c:v>33.518188195291103</c:v>
                </c:pt>
                <c:pt idx="52501">
                  <c:v>33.518337228710799</c:v>
                </c:pt>
                <c:pt idx="52502">
                  <c:v>33.518486261653401</c:v>
                </c:pt>
                <c:pt idx="52503">
                  <c:v>33.518635294119001</c:v>
                </c:pt>
                <c:pt idx="52504">
                  <c:v>33.5187843261076</c:v>
                </c:pt>
                <c:pt idx="52505">
                  <c:v>33.518933357619098</c:v>
                </c:pt>
                <c:pt idx="52506">
                  <c:v>33.519082388653601</c:v>
                </c:pt>
                <c:pt idx="52507">
                  <c:v>33.519231419211103</c:v>
                </c:pt>
                <c:pt idx="52508">
                  <c:v>33.519380449291603</c:v>
                </c:pt>
                <c:pt idx="52509">
                  <c:v>33.519529478895002</c:v>
                </c:pt>
                <c:pt idx="52510">
                  <c:v>33.5196785080214</c:v>
                </c:pt>
                <c:pt idx="52511">
                  <c:v>33.519827536670697</c:v>
                </c:pt>
                <c:pt idx="52512">
                  <c:v>33.519976564843098</c:v>
                </c:pt>
                <c:pt idx="52513">
                  <c:v>33.520125592538399</c:v>
                </c:pt>
                <c:pt idx="52514">
                  <c:v>33.520274619756698</c:v>
                </c:pt>
                <c:pt idx="52515">
                  <c:v>33.520423646497903</c:v>
                </c:pt>
                <c:pt idx="52516">
                  <c:v>33.520572672762199</c:v>
                </c:pt>
                <c:pt idx="52517">
                  <c:v>33.520721698549401</c:v>
                </c:pt>
                <c:pt idx="52518">
                  <c:v>33.520870723859602</c:v>
                </c:pt>
                <c:pt idx="52519">
                  <c:v>33.521019748692801</c:v>
                </c:pt>
                <c:pt idx="52520">
                  <c:v>33.521168773048998</c:v>
                </c:pt>
                <c:pt idx="52521">
                  <c:v>33.521317796928201</c:v>
                </c:pt>
                <c:pt idx="52522">
                  <c:v>33.521466820330303</c:v>
                </c:pt>
                <c:pt idx="52523">
                  <c:v>33.521615843255503</c:v>
                </c:pt>
                <c:pt idx="52524">
                  <c:v>33.521764865703602</c:v>
                </c:pt>
                <c:pt idx="52525">
                  <c:v>33.521913887674799</c:v>
                </c:pt>
                <c:pt idx="52526">
                  <c:v>33.522062909168902</c:v>
                </c:pt>
                <c:pt idx="52527">
                  <c:v>33.522211930186103</c:v>
                </c:pt>
                <c:pt idx="52528">
                  <c:v>33.522360950726203</c:v>
                </c:pt>
                <c:pt idx="52529">
                  <c:v>33.522509970789301</c:v>
                </c:pt>
                <c:pt idx="52530">
                  <c:v>33.522658990375497</c:v>
                </c:pt>
                <c:pt idx="52531">
                  <c:v>33.522808009484599</c:v>
                </c:pt>
                <c:pt idx="52532">
                  <c:v>33.522957028116799</c:v>
                </c:pt>
                <c:pt idx="52533">
                  <c:v>33.523106046271899</c:v>
                </c:pt>
                <c:pt idx="52534">
                  <c:v>33.523255063950103</c:v>
                </c:pt>
                <c:pt idx="52535">
                  <c:v>33.523404081151298</c:v>
                </c:pt>
                <c:pt idx="52536">
                  <c:v>33.523553097875499</c:v>
                </c:pt>
                <c:pt idx="52537">
                  <c:v>33.523702114122699</c:v>
                </c:pt>
                <c:pt idx="52538">
                  <c:v>33.523851129892897</c:v>
                </c:pt>
                <c:pt idx="52539">
                  <c:v>33.5240001451861</c:v>
                </c:pt>
                <c:pt idx="52540">
                  <c:v>33.524149160002402</c:v>
                </c:pt>
                <c:pt idx="52541">
                  <c:v>33.524298174341602</c:v>
                </c:pt>
                <c:pt idx="52542">
                  <c:v>33.524447188203901</c:v>
                </c:pt>
                <c:pt idx="52543">
                  <c:v>33.524596201589198</c:v>
                </c:pt>
                <c:pt idx="52544">
                  <c:v>33.524745214497599</c:v>
                </c:pt>
                <c:pt idx="52545">
                  <c:v>33.5248942269289</c:v>
                </c:pt>
                <c:pt idx="52546">
                  <c:v>33.525043238883299</c:v>
                </c:pt>
                <c:pt idx="52547">
                  <c:v>33.525192250360703</c:v>
                </c:pt>
                <c:pt idx="52548">
                  <c:v>33.525341261361199</c:v>
                </c:pt>
                <c:pt idx="52549">
                  <c:v>33.525490271884699</c:v>
                </c:pt>
                <c:pt idx="52550">
                  <c:v>33.525639281931198</c:v>
                </c:pt>
                <c:pt idx="52551">
                  <c:v>33.525788291500703</c:v>
                </c:pt>
                <c:pt idx="52552">
                  <c:v>33.525937300593299</c:v>
                </c:pt>
                <c:pt idx="52553">
                  <c:v>33.5260863092089</c:v>
                </c:pt>
                <c:pt idx="52554">
                  <c:v>33.526235317347599</c:v>
                </c:pt>
                <c:pt idx="52555">
                  <c:v>33.526384325009303</c:v>
                </c:pt>
                <c:pt idx="52556">
                  <c:v>33.526533332193999</c:v>
                </c:pt>
                <c:pt idx="52557">
                  <c:v>33.5266823389018</c:v>
                </c:pt>
                <c:pt idx="52558">
                  <c:v>33.526831345132599</c:v>
                </c:pt>
                <c:pt idx="52559">
                  <c:v>33.526980350886497</c:v>
                </c:pt>
                <c:pt idx="52560">
                  <c:v>33.5271293561634</c:v>
                </c:pt>
                <c:pt idx="52561">
                  <c:v>33.5272783609634</c:v>
                </c:pt>
                <c:pt idx="52562">
                  <c:v>33.5274273652864</c:v>
                </c:pt>
                <c:pt idx="52563">
                  <c:v>33.527576369132497</c:v>
                </c:pt>
                <c:pt idx="52564">
                  <c:v>33.5277253725016</c:v>
                </c:pt>
                <c:pt idx="52565">
                  <c:v>33.5278743753938</c:v>
                </c:pt>
                <c:pt idx="52566">
                  <c:v>33.528023377808999</c:v>
                </c:pt>
                <c:pt idx="52567">
                  <c:v>33.528172379747303</c:v>
                </c:pt>
                <c:pt idx="52568">
                  <c:v>33.528321381208698</c:v>
                </c:pt>
                <c:pt idx="52569">
                  <c:v>33.528470382193099</c:v>
                </c:pt>
                <c:pt idx="52570">
                  <c:v>33.528619382700597</c:v>
                </c:pt>
                <c:pt idx="52571">
                  <c:v>33.528768382731101</c:v>
                </c:pt>
                <c:pt idx="52572">
                  <c:v>33.528917382284803</c:v>
                </c:pt>
                <c:pt idx="52573">
                  <c:v>33.529066381361403</c:v>
                </c:pt>
                <c:pt idx="52574">
                  <c:v>33.529215379961201</c:v>
                </c:pt>
                <c:pt idx="52575">
                  <c:v>33.529364378083997</c:v>
                </c:pt>
                <c:pt idx="52576">
                  <c:v>33.529513375729898</c:v>
                </c:pt>
                <c:pt idx="52577">
                  <c:v>33.529662372898898</c:v>
                </c:pt>
                <c:pt idx="52578">
                  <c:v>33.529811369591002</c:v>
                </c:pt>
                <c:pt idx="52579">
                  <c:v>33.529960365806097</c:v>
                </c:pt>
                <c:pt idx="52580">
                  <c:v>33.530109361544298</c:v>
                </c:pt>
                <c:pt idx="52581">
                  <c:v>33.530258356805597</c:v>
                </c:pt>
                <c:pt idx="52582">
                  <c:v>33.530407351589901</c:v>
                </c:pt>
                <c:pt idx="52583">
                  <c:v>33.530556345897402</c:v>
                </c:pt>
                <c:pt idx="52584">
                  <c:v>33.530705339727902</c:v>
                </c:pt>
                <c:pt idx="52585">
                  <c:v>33.5308543330815</c:v>
                </c:pt>
                <c:pt idx="52586">
                  <c:v>33.531003325958203</c:v>
                </c:pt>
                <c:pt idx="52587">
                  <c:v>33.531152318357996</c:v>
                </c:pt>
                <c:pt idx="52588">
                  <c:v>33.531301310280902</c:v>
                </c:pt>
                <c:pt idx="52589">
                  <c:v>33.531450301726899</c:v>
                </c:pt>
                <c:pt idx="52590">
                  <c:v>33.531599292696001</c:v>
                </c:pt>
                <c:pt idx="52591">
                  <c:v>33.5317482831882</c:v>
                </c:pt>
                <c:pt idx="52592">
                  <c:v>33.531897273203398</c:v>
                </c:pt>
                <c:pt idx="52593">
                  <c:v>33.532046262741801</c:v>
                </c:pt>
                <c:pt idx="52594">
                  <c:v>33.532195251803302</c:v>
                </c:pt>
                <c:pt idx="52595">
                  <c:v>33.5323442403878</c:v>
                </c:pt>
                <c:pt idx="52596">
                  <c:v>33.532493228495497</c:v>
                </c:pt>
                <c:pt idx="52597">
                  <c:v>33.532642216126298</c:v>
                </c:pt>
                <c:pt idx="52598">
                  <c:v>33.532791203280198</c:v>
                </c:pt>
                <c:pt idx="52599">
                  <c:v>33.532940189957102</c:v>
                </c:pt>
                <c:pt idx="52600">
                  <c:v>33.533089176157198</c:v>
                </c:pt>
                <c:pt idx="52601">
                  <c:v>33.533238161880497</c:v>
                </c:pt>
                <c:pt idx="52602">
                  <c:v>33.533387147126803</c:v>
                </c:pt>
                <c:pt idx="52603">
                  <c:v>33.533536131896199</c:v>
                </c:pt>
                <c:pt idx="52604">
                  <c:v>33.533685116188799</c:v>
                </c:pt>
                <c:pt idx="52605">
                  <c:v>33.533834100004398</c:v>
                </c:pt>
                <c:pt idx="52606">
                  <c:v>33.533983083343202</c:v>
                </c:pt>
                <c:pt idx="52607">
                  <c:v>33.534132066205103</c:v>
                </c:pt>
                <c:pt idx="52608">
                  <c:v>33.534281048590103</c:v>
                </c:pt>
                <c:pt idx="52609">
                  <c:v>33.534430030498299</c:v>
                </c:pt>
                <c:pt idx="52610">
                  <c:v>33.534579011929601</c:v>
                </c:pt>
                <c:pt idx="52611">
                  <c:v>33.534727992884001</c:v>
                </c:pt>
                <c:pt idx="52612">
                  <c:v>33.534876973361499</c:v>
                </c:pt>
                <c:pt idx="52613">
                  <c:v>33.535025953362101</c:v>
                </c:pt>
                <c:pt idx="52614">
                  <c:v>33.535174932885901</c:v>
                </c:pt>
                <c:pt idx="52615">
                  <c:v>33.535323911932899</c:v>
                </c:pt>
                <c:pt idx="52616">
                  <c:v>33.535472890502902</c:v>
                </c:pt>
                <c:pt idx="52617">
                  <c:v>33.535621868596103</c:v>
                </c:pt>
                <c:pt idx="52618">
                  <c:v>33.535770846212401</c:v>
                </c:pt>
                <c:pt idx="52619">
                  <c:v>33.535919823351897</c:v>
                </c:pt>
                <c:pt idx="52620">
                  <c:v>33.536068800014498</c:v>
                </c:pt>
                <c:pt idx="52621">
                  <c:v>33.536217776200203</c:v>
                </c:pt>
                <c:pt idx="52622">
                  <c:v>33.5363667519091</c:v>
                </c:pt>
                <c:pt idx="52623">
                  <c:v>33.536515727141101</c:v>
                </c:pt>
                <c:pt idx="52624">
                  <c:v>33.536664701896299</c:v>
                </c:pt>
                <c:pt idx="52625">
                  <c:v>33.536813676174603</c:v>
                </c:pt>
                <c:pt idx="52626">
                  <c:v>33.536962649976097</c:v>
                </c:pt>
                <c:pt idx="52627">
                  <c:v>33.537111623300703</c:v>
                </c:pt>
                <c:pt idx="52628">
                  <c:v>33.537260596148499</c:v>
                </c:pt>
                <c:pt idx="52629">
                  <c:v>33.537409568519401</c:v>
                </c:pt>
                <c:pt idx="52630">
                  <c:v>33.537558540413499</c:v>
                </c:pt>
                <c:pt idx="52631">
                  <c:v>33.537707511830803</c:v>
                </c:pt>
                <c:pt idx="52632">
                  <c:v>33.537856482771197</c:v>
                </c:pt>
                <c:pt idx="52633">
                  <c:v>33.538005453234703</c:v>
                </c:pt>
                <c:pt idx="52634">
                  <c:v>33.5381544232214</c:v>
                </c:pt>
                <c:pt idx="52635">
                  <c:v>33.538303392731301</c:v>
                </c:pt>
                <c:pt idx="52636">
                  <c:v>33.538452361764399</c:v>
                </c:pt>
                <c:pt idx="52637">
                  <c:v>33.538601330320603</c:v>
                </c:pt>
                <c:pt idx="52638">
                  <c:v>33.538750298399997</c:v>
                </c:pt>
                <c:pt idx="52639">
                  <c:v>33.538899266002502</c:v>
                </c:pt>
                <c:pt idx="52640">
                  <c:v>33.539048233128199</c:v>
                </c:pt>
                <c:pt idx="52641">
                  <c:v>33.539197199777099</c:v>
                </c:pt>
                <c:pt idx="52642">
                  <c:v>33.539346165949198</c:v>
                </c:pt>
                <c:pt idx="52643">
                  <c:v>33.539495131644401</c:v>
                </c:pt>
                <c:pt idx="52644">
                  <c:v>33.539644096862801</c:v>
                </c:pt>
                <c:pt idx="52645">
                  <c:v>33.539793061604399</c:v>
                </c:pt>
                <c:pt idx="52646">
                  <c:v>33.539942025869202</c:v>
                </c:pt>
                <c:pt idx="52647">
                  <c:v>33.540090989657102</c:v>
                </c:pt>
                <c:pt idx="52648">
                  <c:v>33.5402399529683</c:v>
                </c:pt>
                <c:pt idx="52649">
                  <c:v>33.540388915802602</c:v>
                </c:pt>
                <c:pt idx="52650">
                  <c:v>33.540537878160102</c:v>
                </c:pt>
                <c:pt idx="52651">
                  <c:v>33.540686840040799</c:v>
                </c:pt>
                <c:pt idx="52652">
                  <c:v>33.540835801444601</c:v>
                </c:pt>
                <c:pt idx="52653">
                  <c:v>33.5409847623717</c:v>
                </c:pt>
                <c:pt idx="52654">
                  <c:v>33.541133722822003</c:v>
                </c:pt>
                <c:pt idx="52655">
                  <c:v>33.541282682795398</c:v>
                </c:pt>
                <c:pt idx="52656">
                  <c:v>33.541431642292103</c:v>
                </c:pt>
                <c:pt idx="52657">
                  <c:v>33.5415806013119</c:v>
                </c:pt>
                <c:pt idx="52658">
                  <c:v>33.541729559855</c:v>
                </c:pt>
                <c:pt idx="52659">
                  <c:v>33.541878517921198</c:v>
                </c:pt>
                <c:pt idx="52660">
                  <c:v>33.542027475510601</c:v>
                </c:pt>
                <c:pt idx="52661">
                  <c:v>33.5421764326233</c:v>
                </c:pt>
                <c:pt idx="52662">
                  <c:v>33.542325389259098</c:v>
                </c:pt>
                <c:pt idx="52663">
                  <c:v>33.542474345418199</c:v>
                </c:pt>
                <c:pt idx="52664">
                  <c:v>33.542623301100399</c:v>
                </c:pt>
                <c:pt idx="52665">
                  <c:v>33.542772256305902</c:v>
                </c:pt>
                <c:pt idx="52666">
                  <c:v>33.542921211034603</c:v>
                </c:pt>
                <c:pt idx="52667">
                  <c:v>33.543070165286501</c:v>
                </c:pt>
                <c:pt idx="52668">
                  <c:v>33.543219119061597</c:v>
                </c:pt>
                <c:pt idx="52669">
                  <c:v>33.543368072359897</c:v>
                </c:pt>
                <c:pt idx="52670">
                  <c:v>33.543517025181401</c:v>
                </c:pt>
                <c:pt idx="52671">
                  <c:v>33.543665977526203</c:v>
                </c:pt>
                <c:pt idx="52672">
                  <c:v>33.543814929394202</c:v>
                </c:pt>
                <c:pt idx="52673">
                  <c:v>33.543963880785299</c:v>
                </c:pt>
                <c:pt idx="52674">
                  <c:v>33.544112831699799</c:v>
                </c:pt>
                <c:pt idx="52675">
                  <c:v>33.544261782137397</c:v>
                </c:pt>
                <c:pt idx="52676">
                  <c:v>33.544410732098299</c:v>
                </c:pt>
                <c:pt idx="52677">
                  <c:v>33.5445596815823</c:v>
                </c:pt>
                <c:pt idx="52678">
                  <c:v>33.544708630589703</c:v>
                </c:pt>
                <c:pt idx="52679">
                  <c:v>33.544857579120197</c:v>
                </c:pt>
                <c:pt idx="52680">
                  <c:v>33.545006527174003</c:v>
                </c:pt>
                <c:pt idx="52681">
                  <c:v>33.545155474750999</c:v>
                </c:pt>
                <c:pt idx="52682">
                  <c:v>33.545304421851199</c:v>
                </c:pt>
                <c:pt idx="52683">
                  <c:v>33.545453368474703</c:v>
                </c:pt>
                <c:pt idx="52684">
                  <c:v>33.545602314621398</c:v>
                </c:pt>
                <c:pt idx="52685">
                  <c:v>33.545751260291397</c:v>
                </c:pt>
                <c:pt idx="52686">
                  <c:v>33.5459002054846</c:v>
                </c:pt>
                <c:pt idx="52687">
                  <c:v>33.546049150201</c:v>
                </c:pt>
                <c:pt idx="52688">
                  <c:v>33.546198094440697</c:v>
                </c:pt>
                <c:pt idx="52689">
                  <c:v>33.546347038203599</c:v>
                </c:pt>
                <c:pt idx="52690">
                  <c:v>33.546495981489798</c:v>
                </c:pt>
                <c:pt idx="52691">
                  <c:v>33.546644924299201</c:v>
                </c:pt>
                <c:pt idx="52692">
                  <c:v>33.546793866631901</c:v>
                </c:pt>
                <c:pt idx="52693">
                  <c:v>33.546942808487799</c:v>
                </c:pt>
                <c:pt idx="52694">
                  <c:v>33.547091749867</c:v>
                </c:pt>
                <c:pt idx="52695">
                  <c:v>33.547240690769399</c:v>
                </c:pt>
                <c:pt idx="52696">
                  <c:v>33.547389631195102</c:v>
                </c:pt>
                <c:pt idx="52697">
                  <c:v>33.547538571144003</c:v>
                </c:pt>
                <c:pt idx="52698">
                  <c:v>33.5476875106162</c:v>
                </c:pt>
                <c:pt idx="52699">
                  <c:v>33.547836449611701</c:v>
                </c:pt>
                <c:pt idx="52700">
                  <c:v>33.5479853881304</c:v>
                </c:pt>
                <c:pt idx="52701">
                  <c:v>33.548134326172402</c:v>
                </c:pt>
                <c:pt idx="52702">
                  <c:v>33.548283263737702</c:v>
                </c:pt>
                <c:pt idx="52703">
                  <c:v>33.548432200826198</c:v>
                </c:pt>
                <c:pt idx="52704">
                  <c:v>33.548581137437999</c:v>
                </c:pt>
                <c:pt idx="52705">
                  <c:v>33.548730073572997</c:v>
                </c:pt>
                <c:pt idx="52706">
                  <c:v>33.5488790092313</c:v>
                </c:pt>
                <c:pt idx="52707">
                  <c:v>33.549027944412899</c:v>
                </c:pt>
                <c:pt idx="52708">
                  <c:v>33.549176879117802</c:v>
                </c:pt>
                <c:pt idx="52709">
                  <c:v>33.549325813346002</c:v>
                </c:pt>
                <c:pt idx="52710">
                  <c:v>33.549474747097399</c:v>
                </c:pt>
                <c:pt idx="52711">
                  <c:v>33.5496236803721</c:v>
                </c:pt>
                <c:pt idx="52712">
                  <c:v>33.549772613170099</c:v>
                </c:pt>
                <c:pt idx="52713">
                  <c:v>33.549921545491301</c:v>
                </c:pt>
                <c:pt idx="52714">
                  <c:v>33.5500704773359</c:v>
                </c:pt>
                <c:pt idx="52715">
                  <c:v>33.550219408703697</c:v>
                </c:pt>
                <c:pt idx="52716">
                  <c:v>33.550368339594797</c:v>
                </c:pt>
                <c:pt idx="52717">
                  <c:v>33.550517270009202</c:v>
                </c:pt>
                <c:pt idx="52718">
                  <c:v>33.550666199946903</c:v>
                </c:pt>
                <c:pt idx="52719">
                  <c:v>33.550815129407901</c:v>
                </c:pt>
                <c:pt idx="52720">
                  <c:v>33.550964058392204</c:v>
                </c:pt>
                <c:pt idx="52721">
                  <c:v>33.551112986899803</c:v>
                </c:pt>
                <c:pt idx="52722">
                  <c:v>33.551261914930599</c:v>
                </c:pt>
                <c:pt idx="52723">
                  <c:v>33.551410842484799</c:v>
                </c:pt>
                <c:pt idx="52724">
                  <c:v>33.551559769562203</c:v>
                </c:pt>
                <c:pt idx="52725">
                  <c:v>33.551708696162997</c:v>
                </c:pt>
                <c:pt idx="52726">
                  <c:v>33.551857622287102</c:v>
                </c:pt>
                <c:pt idx="52727">
                  <c:v>33.552006547934397</c:v>
                </c:pt>
                <c:pt idx="52728">
                  <c:v>33.552155473105103</c:v>
                </c:pt>
                <c:pt idx="52729">
                  <c:v>33.552304397799098</c:v>
                </c:pt>
                <c:pt idx="52730">
                  <c:v>33.552453322016397</c:v>
                </c:pt>
                <c:pt idx="52731">
                  <c:v>33.552602245757001</c:v>
                </c:pt>
                <c:pt idx="52732">
                  <c:v>33.552751169020901</c:v>
                </c:pt>
                <c:pt idx="52733">
                  <c:v>33.552900091808098</c:v>
                </c:pt>
                <c:pt idx="52734">
                  <c:v>33.553049014118599</c:v>
                </c:pt>
                <c:pt idx="52735">
                  <c:v>33.553197935952497</c:v>
                </c:pt>
                <c:pt idx="52736">
                  <c:v>33.553346857309599</c:v>
                </c:pt>
                <c:pt idx="52737">
                  <c:v>33.553495778190097</c:v>
                </c:pt>
                <c:pt idx="52738">
                  <c:v>33.553644698593899</c:v>
                </c:pt>
                <c:pt idx="52739">
                  <c:v>33.553793618520999</c:v>
                </c:pt>
                <c:pt idx="52740">
                  <c:v>33.553942537971501</c:v>
                </c:pt>
                <c:pt idx="52741">
                  <c:v>33.554091456945201</c:v>
                </c:pt>
                <c:pt idx="52742">
                  <c:v>33.554240375442298</c:v>
                </c:pt>
                <c:pt idx="52743">
                  <c:v>33.554389293462798</c:v>
                </c:pt>
                <c:pt idx="52744">
                  <c:v>33.554538211006502</c:v>
                </c:pt>
                <c:pt idx="52745">
                  <c:v>33.554687128073603</c:v>
                </c:pt>
                <c:pt idx="52746">
                  <c:v>33.554836044664</c:v>
                </c:pt>
                <c:pt idx="52747">
                  <c:v>33.554984960777702</c:v>
                </c:pt>
                <c:pt idx="52748">
                  <c:v>33.5551338764148</c:v>
                </c:pt>
                <c:pt idx="52749">
                  <c:v>33.555282791575202</c:v>
                </c:pt>
                <c:pt idx="52750">
                  <c:v>33.555431706259</c:v>
                </c:pt>
                <c:pt idx="52751">
                  <c:v>33.555580620466102</c:v>
                </c:pt>
                <c:pt idx="52752">
                  <c:v>33.555729534196502</c:v>
                </c:pt>
                <c:pt idx="52753">
                  <c:v>33.555878447450297</c:v>
                </c:pt>
                <c:pt idx="52754">
                  <c:v>33.556027360227397</c:v>
                </c:pt>
                <c:pt idx="52755">
                  <c:v>33.5561762725279</c:v>
                </c:pt>
                <c:pt idx="52756">
                  <c:v>33.556325184351699</c:v>
                </c:pt>
                <c:pt idx="52757">
                  <c:v>33.556474095698903</c:v>
                </c:pt>
                <c:pt idx="52758">
                  <c:v>33.556623006569403</c:v>
                </c:pt>
                <c:pt idx="52759">
                  <c:v>33.556771916963299</c:v>
                </c:pt>
                <c:pt idx="52760">
                  <c:v>33.5569208268805</c:v>
                </c:pt>
                <c:pt idx="52761">
                  <c:v>33.557069736321097</c:v>
                </c:pt>
                <c:pt idx="52762">
                  <c:v>33.557218645284998</c:v>
                </c:pt>
                <c:pt idx="52763">
                  <c:v>33.557367553772302</c:v>
                </c:pt>
                <c:pt idx="52764">
                  <c:v>33.557516461782903</c:v>
                </c:pt>
                <c:pt idx="52765">
                  <c:v>33.557665369316901</c:v>
                </c:pt>
                <c:pt idx="52766">
                  <c:v>33.557814276374302</c:v>
                </c:pt>
                <c:pt idx="52767">
                  <c:v>33.557963182955</c:v>
                </c:pt>
                <c:pt idx="52768">
                  <c:v>33.558112089059101</c:v>
                </c:pt>
                <c:pt idx="52769">
                  <c:v>33.558260994686599</c:v>
                </c:pt>
                <c:pt idx="52770">
                  <c:v>33.5584098998374</c:v>
                </c:pt>
                <c:pt idx="52771">
                  <c:v>33.558558804511698</c:v>
                </c:pt>
                <c:pt idx="52772">
                  <c:v>33.5587077087092</c:v>
                </c:pt>
                <c:pt idx="52773">
                  <c:v>33.558856612430198</c:v>
                </c:pt>
                <c:pt idx="52774">
                  <c:v>33.5590055156745</c:v>
                </c:pt>
                <c:pt idx="52775">
                  <c:v>33.559154418442198</c:v>
                </c:pt>
                <c:pt idx="52776">
                  <c:v>33.559303320733299</c:v>
                </c:pt>
                <c:pt idx="52777">
                  <c:v>33.559452222547698</c:v>
                </c:pt>
                <c:pt idx="52778">
                  <c:v>33.559601123885599</c:v>
                </c:pt>
                <c:pt idx="52779">
                  <c:v>33.559750024746798</c:v>
                </c:pt>
                <c:pt idx="52780">
                  <c:v>33.559898925131399</c:v>
                </c:pt>
                <c:pt idx="52781">
                  <c:v>33.560047825039398</c:v>
                </c:pt>
                <c:pt idx="52782">
                  <c:v>33.560196724470799</c:v>
                </c:pt>
                <c:pt idx="52783">
                  <c:v>33.560345623425597</c:v>
                </c:pt>
                <c:pt idx="52784">
                  <c:v>33.560494521903699</c:v>
                </c:pt>
                <c:pt idx="52785">
                  <c:v>33.560643419905297</c:v>
                </c:pt>
                <c:pt idx="52786">
                  <c:v>33.560792317430199</c:v>
                </c:pt>
                <c:pt idx="52787">
                  <c:v>33.560941214478497</c:v>
                </c:pt>
                <c:pt idx="52788">
                  <c:v>33.561090111050298</c:v>
                </c:pt>
                <c:pt idx="52789">
                  <c:v>33.561239007145403</c:v>
                </c:pt>
                <c:pt idx="52790">
                  <c:v>33.561387902763897</c:v>
                </c:pt>
                <c:pt idx="52791">
                  <c:v>33.561536797905902</c:v>
                </c:pt>
                <c:pt idx="52792">
                  <c:v>33.561685692571203</c:v>
                </c:pt>
                <c:pt idx="52793">
                  <c:v>33.5618345867599</c:v>
                </c:pt>
                <c:pt idx="52794">
                  <c:v>33.561983480472101</c:v>
                </c:pt>
                <c:pt idx="52795">
                  <c:v>33.562132373707598</c:v>
                </c:pt>
                <c:pt idx="52796">
                  <c:v>33.562281266466599</c:v>
                </c:pt>
                <c:pt idx="52797">
                  <c:v>33.562430158748903</c:v>
                </c:pt>
                <c:pt idx="52798">
                  <c:v>33.562579050554703</c:v>
                </c:pt>
                <c:pt idx="52799">
                  <c:v>33.5627279418839</c:v>
                </c:pt>
                <c:pt idx="52800">
                  <c:v>33.562876832736499</c:v>
                </c:pt>
                <c:pt idx="52801">
                  <c:v>33.563025723112503</c:v>
                </c:pt>
                <c:pt idx="52802">
                  <c:v>33.563174613011903</c:v>
                </c:pt>
                <c:pt idx="52803">
                  <c:v>33.563323502434798</c:v>
                </c:pt>
                <c:pt idx="52804">
                  <c:v>33.563472391381097</c:v>
                </c:pt>
                <c:pt idx="52805">
                  <c:v>33.5636212798508</c:v>
                </c:pt>
                <c:pt idx="52806">
                  <c:v>33.563770167843899</c:v>
                </c:pt>
                <c:pt idx="52807">
                  <c:v>33.563919055360401</c:v>
                </c:pt>
                <c:pt idx="52808">
                  <c:v>33.564067942400399</c:v>
                </c:pt>
                <c:pt idx="52809">
                  <c:v>33.564216828963801</c:v>
                </c:pt>
                <c:pt idx="52810">
                  <c:v>33.564365715050599</c:v>
                </c:pt>
                <c:pt idx="52811">
                  <c:v>33.5645146006609</c:v>
                </c:pt>
                <c:pt idx="52812">
                  <c:v>33.564663485794597</c:v>
                </c:pt>
                <c:pt idx="52813">
                  <c:v>33.564812370451698</c:v>
                </c:pt>
                <c:pt idx="52814">
                  <c:v>33.564961254632301</c:v>
                </c:pt>
                <c:pt idx="52815">
                  <c:v>33.565110138336301</c:v>
                </c:pt>
                <c:pt idx="52816">
                  <c:v>33.565259021563698</c:v>
                </c:pt>
                <c:pt idx="52817">
                  <c:v>33.565407904314597</c:v>
                </c:pt>
                <c:pt idx="52818">
                  <c:v>33.5655567865889</c:v>
                </c:pt>
                <c:pt idx="52819">
                  <c:v>33.565705668386698</c:v>
                </c:pt>
                <c:pt idx="52820">
                  <c:v>33.5658545497079</c:v>
                </c:pt>
                <c:pt idx="52821">
                  <c:v>33.566003430552499</c:v>
                </c:pt>
                <c:pt idx="52822">
                  <c:v>33.5661523109206</c:v>
                </c:pt>
                <c:pt idx="52823">
                  <c:v>33.566301190812197</c:v>
                </c:pt>
                <c:pt idx="52824">
                  <c:v>33.566450070227198</c:v>
                </c:pt>
                <c:pt idx="52825">
                  <c:v>33.566598949165702</c:v>
                </c:pt>
                <c:pt idx="52826">
                  <c:v>33.566747827627601</c:v>
                </c:pt>
                <c:pt idx="52827">
                  <c:v>33.566896705612898</c:v>
                </c:pt>
                <c:pt idx="52828">
                  <c:v>33.567045583121804</c:v>
                </c:pt>
                <c:pt idx="52829">
                  <c:v>33.567194460153999</c:v>
                </c:pt>
                <c:pt idx="52830">
                  <c:v>33.567343336709797</c:v>
                </c:pt>
                <c:pt idx="52831">
                  <c:v>33.567492212788999</c:v>
                </c:pt>
                <c:pt idx="52832">
                  <c:v>33.567641088391603</c:v>
                </c:pt>
                <c:pt idx="52833">
                  <c:v>33.567789963517797</c:v>
                </c:pt>
                <c:pt idx="52834">
                  <c:v>33.5679388381674</c:v>
                </c:pt>
                <c:pt idx="52835">
                  <c:v>33.5680877123404</c:v>
                </c:pt>
                <c:pt idx="52836">
                  <c:v>33.568236586037003</c:v>
                </c:pt>
                <c:pt idx="52837">
                  <c:v>33.568385459257001</c:v>
                </c:pt>
                <c:pt idx="52838">
                  <c:v>33.568534332000503</c:v>
                </c:pt>
                <c:pt idx="52839">
                  <c:v>33.568683204267401</c:v>
                </c:pt>
                <c:pt idx="52840">
                  <c:v>33.568832076057802</c:v>
                </c:pt>
                <c:pt idx="52841">
                  <c:v>33.568980947371699</c:v>
                </c:pt>
                <c:pt idx="52842">
                  <c:v>33.569129818209099</c:v>
                </c:pt>
                <c:pt idx="52843">
                  <c:v>33.569278688570002</c:v>
                </c:pt>
                <c:pt idx="52844">
                  <c:v>33.569427558454301</c:v>
                </c:pt>
                <c:pt idx="52845">
                  <c:v>33.569576427862103</c:v>
                </c:pt>
                <c:pt idx="52846">
                  <c:v>33.569725296793401</c:v>
                </c:pt>
                <c:pt idx="52847">
                  <c:v>33.569874165248201</c:v>
                </c:pt>
                <c:pt idx="52848">
                  <c:v>33.570023033226498</c:v>
                </c:pt>
                <c:pt idx="52849">
                  <c:v>33.570171900728297</c:v>
                </c:pt>
                <c:pt idx="52850">
                  <c:v>33.5703207677536</c:v>
                </c:pt>
                <c:pt idx="52851">
                  <c:v>33.570469634302299</c:v>
                </c:pt>
                <c:pt idx="52852">
                  <c:v>33.5706185003746</c:v>
                </c:pt>
                <c:pt idx="52853">
                  <c:v>33.570767365970298</c:v>
                </c:pt>
                <c:pt idx="52854">
                  <c:v>33.570916231089498</c:v>
                </c:pt>
                <c:pt idx="52855">
                  <c:v>33.571065095732301</c:v>
                </c:pt>
                <c:pt idx="52856">
                  <c:v>33.5712139598985</c:v>
                </c:pt>
                <c:pt idx="52857">
                  <c:v>33.571362823588302</c:v>
                </c:pt>
                <c:pt idx="52858">
                  <c:v>33.5715116868015</c:v>
                </c:pt>
                <c:pt idx="52859">
                  <c:v>33.571660549538201</c:v>
                </c:pt>
                <c:pt idx="52860">
                  <c:v>33.571809411798498</c:v>
                </c:pt>
                <c:pt idx="52861">
                  <c:v>33.571958273582297</c:v>
                </c:pt>
                <c:pt idx="52862">
                  <c:v>33.572107134889499</c:v>
                </c:pt>
                <c:pt idx="52863">
                  <c:v>33.572255995720298</c:v>
                </c:pt>
                <c:pt idx="52864">
                  <c:v>33.572404856074598</c:v>
                </c:pt>
                <c:pt idx="52865">
                  <c:v>33.572553715952402</c:v>
                </c:pt>
                <c:pt idx="52866">
                  <c:v>33.572702575353702</c:v>
                </c:pt>
                <c:pt idx="52867">
                  <c:v>33.572851434278597</c:v>
                </c:pt>
                <c:pt idx="52868">
                  <c:v>33.573000292726903</c:v>
                </c:pt>
                <c:pt idx="52869">
                  <c:v>33.573149150698796</c:v>
                </c:pt>
                <c:pt idx="52870">
                  <c:v>33.5732980081942</c:v>
                </c:pt>
                <c:pt idx="52871">
                  <c:v>33.5734468652131</c:v>
                </c:pt>
                <c:pt idx="52872">
                  <c:v>33.573595721755503</c:v>
                </c:pt>
                <c:pt idx="52873">
                  <c:v>33.5737445778215</c:v>
                </c:pt>
                <c:pt idx="52874">
                  <c:v>33.573893433411001</c:v>
                </c:pt>
                <c:pt idx="52875">
                  <c:v>33.574042288523998</c:v>
                </c:pt>
                <c:pt idx="52876">
                  <c:v>33.574191143160597</c:v>
                </c:pt>
                <c:pt idx="52877">
                  <c:v>33.5743399973206</c:v>
                </c:pt>
                <c:pt idx="52878">
                  <c:v>33.574488851004297</c:v>
                </c:pt>
                <c:pt idx="52879">
                  <c:v>33.574637704211398</c:v>
                </c:pt>
                <c:pt idx="52880">
                  <c:v>33.574786556942101</c:v>
                </c:pt>
                <c:pt idx="52881">
                  <c:v>33.5749354091963</c:v>
                </c:pt>
                <c:pt idx="52882">
                  <c:v>33.575084260974101</c:v>
                </c:pt>
                <c:pt idx="52883">
                  <c:v>33.575233112275399</c:v>
                </c:pt>
                <c:pt idx="52884">
                  <c:v>33.575381963100199</c:v>
                </c:pt>
                <c:pt idx="52885">
                  <c:v>33.575530813448601</c:v>
                </c:pt>
                <c:pt idx="52886">
                  <c:v>33.575679663320599</c:v>
                </c:pt>
                <c:pt idx="52887">
                  <c:v>33.5758285127161</c:v>
                </c:pt>
                <c:pt idx="52888">
                  <c:v>33.575977361635097</c:v>
                </c:pt>
                <c:pt idx="52889">
                  <c:v>33.576126210077703</c:v>
                </c:pt>
                <c:pt idx="52890">
                  <c:v>33.576275058043798</c:v>
                </c:pt>
                <c:pt idx="52891">
                  <c:v>33.576423905533503</c:v>
                </c:pt>
                <c:pt idx="52892">
                  <c:v>33.576572752546703</c:v>
                </c:pt>
                <c:pt idx="52893">
                  <c:v>33.576721599083498</c:v>
                </c:pt>
                <c:pt idx="52894">
                  <c:v>33.576870445143904</c:v>
                </c:pt>
                <c:pt idx="52895">
                  <c:v>33.577019290727797</c:v>
                </c:pt>
                <c:pt idx="52896">
                  <c:v>33.577168135835301</c:v>
                </c:pt>
                <c:pt idx="52897">
                  <c:v>33.5773169804663</c:v>
                </c:pt>
                <c:pt idx="52898">
                  <c:v>33.577465824620901</c:v>
                </c:pt>
                <c:pt idx="52899">
                  <c:v>33.577614668299098</c:v>
                </c:pt>
                <c:pt idx="52900">
                  <c:v>33.577763511500798</c:v>
                </c:pt>
                <c:pt idx="52901">
                  <c:v>33.5779123542261</c:v>
                </c:pt>
                <c:pt idx="52902">
                  <c:v>33.578061196474998</c:v>
                </c:pt>
                <c:pt idx="52903">
                  <c:v>33.578210038247498</c:v>
                </c:pt>
                <c:pt idx="52904">
                  <c:v>33.578358879543501</c:v>
                </c:pt>
                <c:pt idx="52905">
                  <c:v>33.578507720363099</c:v>
                </c:pt>
                <c:pt idx="52906">
                  <c:v>33.5786565607062</c:v>
                </c:pt>
                <c:pt idx="52907">
                  <c:v>33.578805400573003</c:v>
                </c:pt>
                <c:pt idx="52908">
                  <c:v>33.578954239963302</c:v>
                </c:pt>
                <c:pt idx="52909">
                  <c:v>33.579103078877203</c:v>
                </c:pt>
                <c:pt idx="52910">
                  <c:v>33.5792519173147</c:v>
                </c:pt>
                <c:pt idx="52911">
                  <c:v>33.579400755275799</c:v>
                </c:pt>
                <c:pt idx="52912">
                  <c:v>33.579549592760401</c:v>
                </c:pt>
                <c:pt idx="52913">
                  <c:v>33.579698429768598</c:v>
                </c:pt>
                <c:pt idx="52914">
                  <c:v>33.579847266300497</c:v>
                </c:pt>
                <c:pt idx="52915">
                  <c:v>33.579996102355899</c:v>
                </c:pt>
                <c:pt idx="52916">
                  <c:v>33.580144937934897</c:v>
                </c:pt>
                <c:pt idx="52917">
                  <c:v>33.580293773037504</c:v>
                </c:pt>
                <c:pt idx="52918">
                  <c:v>33.580442607663699</c:v>
                </c:pt>
                <c:pt idx="52919">
                  <c:v>33.580591441813503</c:v>
                </c:pt>
                <c:pt idx="52920">
                  <c:v>33.580740275486903</c:v>
                </c:pt>
                <c:pt idx="52921">
                  <c:v>33.580889108683898</c:v>
                </c:pt>
                <c:pt idx="52922">
                  <c:v>33.581037941404503</c:v>
                </c:pt>
                <c:pt idx="52923">
                  <c:v>33.581186773648703</c:v>
                </c:pt>
                <c:pt idx="52924">
                  <c:v>33.581335605416498</c:v>
                </c:pt>
                <c:pt idx="52925">
                  <c:v>33.581484436707903</c:v>
                </c:pt>
                <c:pt idx="52926">
                  <c:v>33.581633267522903</c:v>
                </c:pt>
                <c:pt idx="52927">
                  <c:v>33.581782097861499</c:v>
                </c:pt>
                <c:pt idx="52928">
                  <c:v>33.581930927723697</c:v>
                </c:pt>
                <c:pt idx="52929">
                  <c:v>33.582079757109497</c:v>
                </c:pt>
                <c:pt idx="52930">
                  <c:v>33.582228586018999</c:v>
                </c:pt>
                <c:pt idx="52931">
                  <c:v>33.582377414452097</c:v>
                </c:pt>
                <c:pt idx="52932">
                  <c:v>33.582526242408697</c:v>
                </c:pt>
                <c:pt idx="52933">
                  <c:v>33.582675069889</c:v>
                </c:pt>
                <c:pt idx="52934">
                  <c:v>33.582823896892897</c:v>
                </c:pt>
                <c:pt idx="52935">
                  <c:v>33.582972723420497</c:v>
                </c:pt>
                <c:pt idx="52936">
                  <c:v>33.583121549471599</c:v>
                </c:pt>
                <c:pt idx="52937">
                  <c:v>33.583270375046403</c:v>
                </c:pt>
                <c:pt idx="52938">
                  <c:v>33.583419200144803</c:v>
                </c:pt>
                <c:pt idx="52939">
                  <c:v>33.583568024766798</c:v>
                </c:pt>
                <c:pt idx="52940">
                  <c:v>33.583716848912502</c:v>
                </c:pt>
                <c:pt idx="52941">
                  <c:v>33.583865672581801</c:v>
                </c:pt>
                <c:pt idx="52942">
                  <c:v>33.584014495774703</c:v>
                </c:pt>
                <c:pt idx="52943">
                  <c:v>33.5841633184912</c:v>
                </c:pt>
                <c:pt idx="52944">
                  <c:v>33.584312140731399</c:v>
                </c:pt>
                <c:pt idx="52945">
                  <c:v>33.5844609624952</c:v>
                </c:pt>
                <c:pt idx="52946">
                  <c:v>33.584609783782703</c:v>
                </c:pt>
                <c:pt idx="52947">
                  <c:v>33.584758604593802</c:v>
                </c:pt>
                <c:pt idx="52948">
                  <c:v>33.584907424928502</c:v>
                </c:pt>
                <c:pt idx="52949">
                  <c:v>33.585056244786898</c:v>
                </c:pt>
                <c:pt idx="52950">
                  <c:v>33.585205064168903</c:v>
                </c:pt>
                <c:pt idx="52951">
                  <c:v>33.585353883074603</c:v>
                </c:pt>
                <c:pt idx="52952">
                  <c:v>33.585502701503898</c:v>
                </c:pt>
                <c:pt idx="52953">
                  <c:v>33.585651519456803</c:v>
                </c:pt>
                <c:pt idx="52954">
                  <c:v>33.585800336933403</c:v>
                </c:pt>
                <c:pt idx="52955">
                  <c:v>33.585949153933697</c:v>
                </c:pt>
                <c:pt idx="52956">
                  <c:v>33.586097970457601</c:v>
                </c:pt>
                <c:pt idx="52957">
                  <c:v>33.5862467865052</c:v>
                </c:pt>
                <c:pt idx="52958">
                  <c:v>33.586395602076401</c:v>
                </c:pt>
                <c:pt idx="52959">
                  <c:v>33.586544417171297</c:v>
                </c:pt>
                <c:pt idx="52960">
                  <c:v>33.586693231789802</c:v>
                </c:pt>
                <c:pt idx="52961">
                  <c:v>33.586842045932002</c:v>
                </c:pt>
                <c:pt idx="52962">
                  <c:v>33.586990859597798</c:v>
                </c:pt>
                <c:pt idx="52963">
                  <c:v>33.587139672787401</c:v>
                </c:pt>
                <c:pt idx="52964">
                  <c:v>33.587288485500501</c:v>
                </c:pt>
                <c:pt idx="52965">
                  <c:v>33.587437297737402</c:v>
                </c:pt>
                <c:pt idx="52966">
                  <c:v>33.587586109497899</c:v>
                </c:pt>
                <c:pt idx="52967">
                  <c:v>33.587734920782097</c:v>
                </c:pt>
                <c:pt idx="52968">
                  <c:v>33.587883731589898</c:v>
                </c:pt>
                <c:pt idx="52969">
                  <c:v>33.5880325419215</c:v>
                </c:pt>
                <c:pt idx="52970">
                  <c:v>33.588181351776697</c:v>
                </c:pt>
                <c:pt idx="52971">
                  <c:v>33.588330161155497</c:v>
                </c:pt>
                <c:pt idx="52972">
                  <c:v>33.588478970058098</c:v>
                </c:pt>
                <c:pt idx="52973">
                  <c:v>33.588627778484302</c:v>
                </c:pt>
                <c:pt idx="52974">
                  <c:v>33.5887765864342</c:v>
                </c:pt>
                <c:pt idx="52975">
                  <c:v>33.5889253939078</c:v>
                </c:pt>
                <c:pt idx="52976">
                  <c:v>33.589074200905102</c:v>
                </c:pt>
                <c:pt idx="52977">
                  <c:v>33.589223007426</c:v>
                </c:pt>
                <c:pt idx="52978">
                  <c:v>33.589371813470699</c:v>
                </c:pt>
                <c:pt idx="52979">
                  <c:v>33.589520619039</c:v>
                </c:pt>
                <c:pt idx="52980">
                  <c:v>33.589669424131003</c:v>
                </c:pt>
                <c:pt idx="52981">
                  <c:v>33.589818228746701</c:v>
                </c:pt>
                <c:pt idx="52982">
                  <c:v>33.589967032886101</c:v>
                </c:pt>
                <c:pt idx="52983">
                  <c:v>33.590115836549202</c:v>
                </c:pt>
                <c:pt idx="52984">
                  <c:v>33.590264639735999</c:v>
                </c:pt>
                <c:pt idx="52985">
                  <c:v>33.590413442446497</c:v>
                </c:pt>
                <c:pt idx="52986">
                  <c:v>33.590562244680697</c:v>
                </c:pt>
                <c:pt idx="52987">
                  <c:v>33.590711046438599</c:v>
                </c:pt>
                <c:pt idx="52988">
                  <c:v>33.590859847720097</c:v>
                </c:pt>
                <c:pt idx="52989">
                  <c:v>33.591008648525403</c:v>
                </c:pt>
                <c:pt idx="52990">
                  <c:v>33.591157448854403</c:v>
                </c:pt>
                <c:pt idx="52991">
                  <c:v>33.591306248707099</c:v>
                </c:pt>
                <c:pt idx="52992">
                  <c:v>33.591455048083503</c:v>
                </c:pt>
                <c:pt idx="52993">
                  <c:v>33.591603846983602</c:v>
                </c:pt>
                <c:pt idx="52994">
                  <c:v>33.591752645407396</c:v>
                </c:pt>
                <c:pt idx="52995">
                  <c:v>33.591901443354999</c:v>
                </c:pt>
                <c:pt idx="52996">
                  <c:v>33.592050240826197</c:v>
                </c:pt>
                <c:pt idx="52997">
                  <c:v>33.592199037821203</c:v>
                </c:pt>
                <c:pt idx="52998">
                  <c:v>33.592347834339897</c:v>
                </c:pt>
                <c:pt idx="52999">
                  <c:v>33.5924966303822</c:v>
                </c:pt>
                <c:pt idx="53000">
                  <c:v>33.592645425948398</c:v>
                </c:pt>
                <c:pt idx="53001">
                  <c:v>33.592794221038197</c:v>
                </c:pt>
                <c:pt idx="53002">
                  <c:v>33.592943015651798</c:v>
                </c:pt>
                <c:pt idx="53003">
                  <c:v>33.593091809789001</c:v>
                </c:pt>
                <c:pt idx="53004">
                  <c:v>33.593240603449999</c:v>
                </c:pt>
                <c:pt idx="53005">
                  <c:v>33.593389396634798</c:v>
                </c:pt>
                <c:pt idx="53006">
                  <c:v>33.593538189343199</c:v>
                </c:pt>
                <c:pt idx="53007">
                  <c:v>33.593686981575402</c:v>
                </c:pt>
                <c:pt idx="53008">
                  <c:v>33.5938357733313</c:v>
                </c:pt>
                <c:pt idx="53009">
                  <c:v>33.593984564610999</c:v>
                </c:pt>
                <c:pt idx="53010">
                  <c:v>33.594133355414399</c:v>
                </c:pt>
                <c:pt idx="53011">
                  <c:v>33.594282145741502</c:v>
                </c:pt>
                <c:pt idx="53012">
                  <c:v>33.594430935592399</c:v>
                </c:pt>
                <c:pt idx="53013">
                  <c:v>33.594579724966998</c:v>
                </c:pt>
                <c:pt idx="53014">
                  <c:v>33.594728513865299</c:v>
                </c:pt>
                <c:pt idx="53015">
                  <c:v>33.594877302287401</c:v>
                </c:pt>
                <c:pt idx="53016">
                  <c:v>33.595026090233198</c:v>
                </c:pt>
                <c:pt idx="53017">
                  <c:v>33.595174877702803</c:v>
                </c:pt>
                <c:pt idx="53018">
                  <c:v>33.595323664696103</c:v>
                </c:pt>
                <c:pt idx="53019">
                  <c:v>33.595472451213197</c:v>
                </c:pt>
                <c:pt idx="53020">
                  <c:v>33.595621237254001</c:v>
                </c:pt>
                <c:pt idx="53021">
                  <c:v>33.595770022818598</c:v>
                </c:pt>
                <c:pt idx="53022">
                  <c:v>33.595918807906898</c:v>
                </c:pt>
                <c:pt idx="53023">
                  <c:v>33.596067592518999</c:v>
                </c:pt>
                <c:pt idx="53024">
                  <c:v>33.596216376654802</c:v>
                </c:pt>
                <c:pt idx="53025">
                  <c:v>33.596365160314399</c:v>
                </c:pt>
                <c:pt idx="53026">
                  <c:v>33.596513943497698</c:v>
                </c:pt>
                <c:pt idx="53027">
                  <c:v>33.596662726204897</c:v>
                </c:pt>
                <c:pt idx="53028">
                  <c:v>33.5968115084357</c:v>
                </c:pt>
                <c:pt idx="53029">
                  <c:v>33.596960290190403</c:v>
                </c:pt>
                <c:pt idx="53030">
                  <c:v>33.5971090714688</c:v>
                </c:pt>
                <c:pt idx="53031">
                  <c:v>33.5972578522709</c:v>
                </c:pt>
                <c:pt idx="53032">
                  <c:v>33.597406632596801</c:v>
                </c:pt>
                <c:pt idx="53033">
                  <c:v>33.597555412446603</c:v>
                </c:pt>
                <c:pt idx="53034">
                  <c:v>33.59770419182</c:v>
                </c:pt>
                <c:pt idx="53035">
                  <c:v>33.597852970717298</c:v>
                </c:pt>
                <c:pt idx="53036">
                  <c:v>33.598001749138298</c:v>
                </c:pt>
                <c:pt idx="53037">
                  <c:v>33.598150527083099</c:v>
                </c:pt>
                <c:pt idx="53038">
                  <c:v>33.598299304551702</c:v>
                </c:pt>
                <c:pt idx="53039">
                  <c:v>33.598448081543999</c:v>
                </c:pt>
                <c:pt idx="53040">
                  <c:v>33.598596858060198</c:v>
                </c:pt>
                <c:pt idx="53041">
                  <c:v>33.598745634100098</c:v>
                </c:pt>
                <c:pt idx="53042">
                  <c:v>33.598894409663799</c:v>
                </c:pt>
                <c:pt idx="53043">
                  <c:v>33.599043184751203</c:v>
                </c:pt>
                <c:pt idx="53044">
                  <c:v>33.5991919593625</c:v>
                </c:pt>
                <c:pt idx="53045">
                  <c:v>33.599340733497598</c:v>
                </c:pt>
                <c:pt idx="53046">
                  <c:v>33.599489507156399</c:v>
                </c:pt>
                <c:pt idx="53047">
                  <c:v>33.5996382803391</c:v>
                </c:pt>
                <c:pt idx="53048">
                  <c:v>33.599787053045503</c:v>
                </c:pt>
                <c:pt idx="53049">
                  <c:v>33.599935825275701</c:v>
                </c:pt>
                <c:pt idx="53050">
                  <c:v>33.600084597029699</c:v>
                </c:pt>
                <c:pt idx="53051">
                  <c:v>33.600233368307499</c:v>
                </c:pt>
                <c:pt idx="53052">
                  <c:v>33.600382139109101</c:v>
                </c:pt>
                <c:pt idx="53053">
                  <c:v>33.600530909434603</c:v>
                </c:pt>
                <c:pt idx="53054">
                  <c:v>33.6006796792838</c:v>
                </c:pt>
                <c:pt idx="53055">
                  <c:v>33.600828448656799</c:v>
                </c:pt>
                <c:pt idx="53056">
                  <c:v>33.600977217553599</c:v>
                </c:pt>
                <c:pt idx="53057">
                  <c:v>33.6011259859742</c:v>
                </c:pt>
                <c:pt idx="53058">
                  <c:v>33.601274753918702</c:v>
                </c:pt>
                <c:pt idx="53059">
                  <c:v>33.601423521386899</c:v>
                </c:pt>
                <c:pt idx="53060">
                  <c:v>33.601572288379003</c:v>
                </c:pt>
                <c:pt idx="53061">
                  <c:v>33.601721054894902</c:v>
                </c:pt>
                <c:pt idx="53062">
                  <c:v>33.601869820934503</c:v>
                </c:pt>
                <c:pt idx="53063">
                  <c:v>33.602018586497998</c:v>
                </c:pt>
                <c:pt idx="53064">
                  <c:v>33.6021673515854</c:v>
                </c:pt>
                <c:pt idx="53065">
                  <c:v>33.602316116196498</c:v>
                </c:pt>
                <c:pt idx="53066">
                  <c:v>33.602464880331397</c:v>
                </c:pt>
                <c:pt idx="53067">
                  <c:v>33.602613643990203</c:v>
                </c:pt>
                <c:pt idx="53068">
                  <c:v>33.602762407172797</c:v>
                </c:pt>
                <c:pt idx="53069">
                  <c:v>33.602911169879199</c:v>
                </c:pt>
                <c:pt idx="53070">
                  <c:v>33.603059932109502</c:v>
                </c:pt>
                <c:pt idx="53071">
                  <c:v>33.6032086938635</c:v>
                </c:pt>
                <c:pt idx="53072">
                  <c:v>33.603357455141499</c:v>
                </c:pt>
                <c:pt idx="53073">
                  <c:v>33.603506215943199</c:v>
                </c:pt>
                <c:pt idx="53074">
                  <c:v>33.6036549762688</c:v>
                </c:pt>
                <c:pt idx="53075">
                  <c:v>33.603803736118202</c:v>
                </c:pt>
                <c:pt idx="53076">
                  <c:v>33.603952495491399</c:v>
                </c:pt>
                <c:pt idx="53077">
                  <c:v>33.604101254388503</c:v>
                </c:pt>
                <c:pt idx="53078">
                  <c:v>33.604250012809402</c:v>
                </c:pt>
                <c:pt idx="53079">
                  <c:v>33.604398770754102</c:v>
                </c:pt>
                <c:pt idx="53080">
                  <c:v>33.604547528222703</c:v>
                </c:pt>
                <c:pt idx="53081">
                  <c:v>33.604696285215098</c:v>
                </c:pt>
                <c:pt idx="53082">
                  <c:v>33.604845041731402</c:v>
                </c:pt>
                <c:pt idx="53083">
                  <c:v>33.604993797771499</c:v>
                </c:pt>
                <c:pt idx="53084">
                  <c:v>33.605142553335497</c:v>
                </c:pt>
                <c:pt idx="53085">
                  <c:v>33.605291308423297</c:v>
                </c:pt>
                <c:pt idx="53086">
                  <c:v>33.605440063034997</c:v>
                </c:pt>
                <c:pt idx="53087">
                  <c:v>33.605588817170499</c:v>
                </c:pt>
                <c:pt idx="53088">
                  <c:v>33.605737570829902</c:v>
                </c:pt>
                <c:pt idx="53089">
                  <c:v>33.605886324013099</c:v>
                </c:pt>
                <c:pt idx="53090">
                  <c:v>33.606035076720197</c:v>
                </c:pt>
                <c:pt idx="53091">
                  <c:v>33.606183828951202</c:v>
                </c:pt>
                <c:pt idx="53092">
                  <c:v>33.606332580706002</c:v>
                </c:pt>
                <c:pt idx="53093">
                  <c:v>33.606481331984597</c:v>
                </c:pt>
                <c:pt idx="53094">
                  <c:v>33.606630082787198</c:v>
                </c:pt>
                <c:pt idx="53095">
                  <c:v>33.606778833113502</c:v>
                </c:pt>
                <c:pt idx="53096">
                  <c:v>33.606927582963799</c:v>
                </c:pt>
                <c:pt idx="53097">
                  <c:v>33.607076332337897</c:v>
                </c:pt>
                <c:pt idx="53098">
                  <c:v>33.607225081235903</c:v>
                </c:pt>
                <c:pt idx="53099">
                  <c:v>33.607373829657803</c:v>
                </c:pt>
                <c:pt idx="53100">
                  <c:v>33.607522577603497</c:v>
                </c:pt>
                <c:pt idx="53101">
                  <c:v>33.607671325073099</c:v>
                </c:pt>
                <c:pt idx="53102">
                  <c:v>33.607820072066602</c:v>
                </c:pt>
                <c:pt idx="53103">
                  <c:v>33.607968818583998</c:v>
                </c:pt>
                <c:pt idx="53104">
                  <c:v>33.608117564625203</c:v>
                </c:pt>
                <c:pt idx="53105">
                  <c:v>33.608266310190302</c:v>
                </c:pt>
                <c:pt idx="53106">
                  <c:v>33.608415055279302</c:v>
                </c:pt>
                <c:pt idx="53107">
                  <c:v>33.608563799892202</c:v>
                </c:pt>
                <c:pt idx="53108">
                  <c:v>33.608712544028897</c:v>
                </c:pt>
                <c:pt idx="53109">
                  <c:v>33.608861287689599</c:v>
                </c:pt>
                <c:pt idx="53110">
                  <c:v>33.609010030874103</c:v>
                </c:pt>
                <c:pt idx="53111">
                  <c:v>33.6091587735825</c:v>
                </c:pt>
                <c:pt idx="53112">
                  <c:v>33.609307515814898</c:v>
                </c:pt>
                <c:pt idx="53113">
                  <c:v>33.609456257571097</c:v>
                </c:pt>
                <c:pt idx="53114">
                  <c:v>33.609604998851097</c:v>
                </c:pt>
                <c:pt idx="53115">
                  <c:v>33.609753739655098</c:v>
                </c:pt>
                <c:pt idx="53116">
                  <c:v>33.609902479982999</c:v>
                </c:pt>
                <c:pt idx="53117">
                  <c:v>33.610051219834801</c:v>
                </c:pt>
                <c:pt idx="53118">
                  <c:v>33.610199959210497</c:v>
                </c:pt>
                <c:pt idx="53119">
                  <c:v>33.610348698110101</c:v>
                </c:pt>
                <c:pt idx="53120">
                  <c:v>33.610497436533599</c:v>
                </c:pt>
                <c:pt idx="53121">
                  <c:v>33.610646174480998</c:v>
                </c:pt>
                <c:pt idx="53122">
                  <c:v>33.610794911952297</c:v>
                </c:pt>
                <c:pt idx="53123">
                  <c:v>33.610943648947497</c:v>
                </c:pt>
                <c:pt idx="53124">
                  <c:v>33.611092385466598</c:v>
                </c:pt>
                <c:pt idx="53125">
                  <c:v>33.6112411215096</c:v>
                </c:pt>
                <c:pt idx="53126">
                  <c:v>33.611389857076503</c:v>
                </c:pt>
                <c:pt idx="53127">
                  <c:v>33.611538592167399</c:v>
                </c:pt>
                <c:pt idx="53128">
                  <c:v>33.611687326782103</c:v>
                </c:pt>
                <c:pt idx="53129">
                  <c:v>33.611836060920801</c:v>
                </c:pt>
                <c:pt idx="53130">
                  <c:v>33.6119847945834</c:v>
                </c:pt>
                <c:pt idx="53131">
                  <c:v>33.612133527769899</c:v>
                </c:pt>
                <c:pt idx="53132">
                  <c:v>33.612282260480299</c:v>
                </c:pt>
                <c:pt idx="53133">
                  <c:v>33.6124309927147</c:v>
                </c:pt>
                <c:pt idx="53134">
                  <c:v>33.612579724472901</c:v>
                </c:pt>
                <c:pt idx="53135">
                  <c:v>33.612728455755096</c:v>
                </c:pt>
                <c:pt idx="53136">
                  <c:v>33.612877186561299</c:v>
                </c:pt>
                <c:pt idx="53137">
                  <c:v>33.613025916891303</c:v>
                </c:pt>
                <c:pt idx="53138">
                  <c:v>33.6131746467453</c:v>
                </c:pt>
                <c:pt idx="53139">
                  <c:v>33.613323376123198</c:v>
                </c:pt>
                <c:pt idx="53140">
                  <c:v>33.613472105025103</c:v>
                </c:pt>
                <c:pt idx="53141">
                  <c:v>33.613620833450902</c:v>
                </c:pt>
                <c:pt idx="53142">
                  <c:v>33.613769561400602</c:v>
                </c:pt>
                <c:pt idx="53143">
                  <c:v>33.613918288874203</c:v>
                </c:pt>
                <c:pt idx="53144">
                  <c:v>33.614067015871797</c:v>
                </c:pt>
                <c:pt idx="53145">
                  <c:v>33.614215742393398</c:v>
                </c:pt>
                <c:pt idx="53146">
                  <c:v>33.614364468438801</c:v>
                </c:pt>
                <c:pt idx="53147">
                  <c:v>33.614513194008197</c:v>
                </c:pt>
                <c:pt idx="53148">
                  <c:v>33.6146619191016</c:v>
                </c:pt>
                <c:pt idx="53149">
                  <c:v>33.614810643718897</c:v>
                </c:pt>
                <c:pt idx="53150">
                  <c:v>33.614959367860202</c:v>
                </c:pt>
                <c:pt idx="53151">
                  <c:v>33.6151080915254</c:v>
                </c:pt>
                <c:pt idx="53152">
                  <c:v>33.615256814714598</c:v>
                </c:pt>
                <c:pt idx="53153">
                  <c:v>33.615405537427698</c:v>
                </c:pt>
                <c:pt idx="53154">
                  <c:v>33.615554259664698</c:v>
                </c:pt>
                <c:pt idx="53155">
                  <c:v>33.615702981425699</c:v>
                </c:pt>
                <c:pt idx="53156">
                  <c:v>33.6158517027107</c:v>
                </c:pt>
                <c:pt idx="53157">
                  <c:v>33.616000423519701</c:v>
                </c:pt>
                <c:pt idx="53158">
                  <c:v>33.616149143852603</c:v>
                </c:pt>
                <c:pt idx="53159">
                  <c:v>33.616297863709399</c:v>
                </c:pt>
                <c:pt idx="53160">
                  <c:v>33.616446583090202</c:v>
                </c:pt>
                <c:pt idx="53161">
                  <c:v>33.616595301994998</c:v>
                </c:pt>
                <c:pt idx="53162">
                  <c:v>33.616744020423802</c:v>
                </c:pt>
                <c:pt idx="53163">
                  <c:v>33.616892738376499</c:v>
                </c:pt>
                <c:pt idx="53164">
                  <c:v>33.617041455853197</c:v>
                </c:pt>
                <c:pt idx="53165">
                  <c:v>33.617190172853803</c:v>
                </c:pt>
                <c:pt idx="53166">
                  <c:v>33.617338889378502</c:v>
                </c:pt>
                <c:pt idx="53167">
                  <c:v>33.617487605427101</c:v>
                </c:pt>
                <c:pt idx="53168">
                  <c:v>33.617636320999601</c:v>
                </c:pt>
                <c:pt idx="53169">
                  <c:v>33.617785036096201</c:v>
                </c:pt>
                <c:pt idx="53170">
                  <c:v>33.617933750716702</c:v>
                </c:pt>
                <c:pt idx="53171">
                  <c:v>33.618082464861203</c:v>
                </c:pt>
                <c:pt idx="53172">
                  <c:v>33.618231178529697</c:v>
                </c:pt>
                <c:pt idx="53173">
                  <c:v>33.618379891722199</c:v>
                </c:pt>
                <c:pt idx="53174">
                  <c:v>33.618528604438701</c:v>
                </c:pt>
                <c:pt idx="53175">
                  <c:v>33.618677316679097</c:v>
                </c:pt>
                <c:pt idx="53176">
                  <c:v>33.6188260284436</c:v>
                </c:pt>
                <c:pt idx="53177">
                  <c:v>33.618974739732003</c:v>
                </c:pt>
                <c:pt idx="53178">
                  <c:v>33.6191234505444</c:v>
                </c:pt>
                <c:pt idx="53179">
                  <c:v>33.619272160880797</c:v>
                </c:pt>
                <c:pt idx="53180">
                  <c:v>33.619420870741202</c:v>
                </c:pt>
                <c:pt idx="53181">
                  <c:v>33.619569580125599</c:v>
                </c:pt>
                <c:pt idx="53182">
                  <c:v>33.619718289033997</c:v>
                </c:pt>
                <c:pt idx="53183">
                  <c:v>33.619866997466403</c:v>
                </c:pt>
                <c:pt idx="53184">
                  <c:v>33.620015705422801</c:v>
                </c:pt>
                <c:pt idx="53185">
                  <c:v>33.6201644129032</c:v>
                </c:pt>
                <c:pt idx="53186">
                  <c:v>33.6203131199076</c:v>
                </c:pt>
                <c:pt idx="53187">
                  <c:v>33.620461826435999</c:v>
                </c:pt>
                <c:pt idx="53188">
                  <c:v>33.620610532488399</c:v>
                </c:pt>
                <c:pt idx="53189">
                  <c:v>33.620759238064799</c:v>
                </c:pt>
                <c:pt idx="53190">
                  <c:v>33.6209079431652</c:v>
                </c:pt>
                <c:pt idx="53191">
                  <c:v>33.621056647789601</c:v>
                </c:pt>
                <c:pt idx="53192">
                  <c:v>33.621205351938102</c:v>
                </c:pt>
                <c:pt idx="53193">
                  <c:v>33.621354055610503</c:v>
                </c:pt>
                <c:pt idx="53194">
                  <c:v>33.621502758806997</c:v>
                </c:pt>
                <c:pt idx="53195">
                  <c:v>33.621651461527499</c:v>
                </c:pt>
                <c:pt idx="53196">
                  <c:v>33.621800163772001</c:v>
                </c:pt>
                <c:pt idx="53197">
                  <c:v>33.621948865540503</c:v>
                </c:pt>
                <c:pt idx="53198">
                  <c:v>33.622097566833098</c:v>
                </c:pt>
                <c:pt idx="53199">
                  <c:v>33.622246267649601</c:v>
                </c:pt>
                <c:pt idx="53200">
                  <c:v>33.622394967990203</c:v>
                </c:pt>
                <c:pt idx="53201">
                  <c:v>33.622543667854799</c:v>
                </c:pt>
                <c:pt idx="53202">
                  <c:v>33.622692367243502</c:v>
                </c:pt>
                <c:pt idx="53203">
                  <c:v>33.622841066156198</c:v>
                </c:pt>
                <c:pt idx="53204">
                  <c:v>33.622989764592802</c:v>
                </c:pt>
                <c:pt idx="53205">
                  <c:v>33.623138462553598</c:v>
                </c:pt>
                <c:pt idx="53206">
                  <c:v>33.623287160038302</c:v>
                </c:pt>
                <c:pt idx="53207">
                  <c:v>33.623435857047198</c:v>
                </c:pt>
                <c:pt idx="53208">
                  <c:v>33.623584553580002</c:v>
                </c:pt>
                <c:pt idx="53209">
                  <c:v>33.623733249636899</c:v>
                </c:pt>
                <c:pt idx="53210">
                  <c:v>33.623881945217803</c:v>
                </c:pt>
                <c:pt idx="53211">
                  <c:v>33.624030640322701</c:v>
                </c:pt>
                <c:pt idx="53212">
                  <c:v>33.624179334951698</c:v>
                </c:pt>
                <c:pt idx="53213">
                  <c:v>33.624328029104802</c:v>
                </c:pt>
                <c:pt idx="53214">
                  <c:v>33.6244767227819</c:v>
                </c:pt>
                <c:pt idx="53215">
                  <c:v>33.624625415982997</c:v>
                </c:pt>
                <c:pt idx="53216">
                  <c:v>33.624774108708202</c:v>
                </c:pt>
                <c:pt idx="53217">
                  <c:v>33.6249228009574</c:v>
                </c:pt>
                <c:pt idx="53218">
                  <c:v>33.625071492730697</c:v>
                </c:pt>
                <c:pt idx="53219">
                  <c:v>33.625220184028002</c:v>
                </c:pt>
                <c:pt idx="53220">
                  <c:v>33.6253688748494</c:v>
                </c:pt>
                <c:pt idx="53221">
                  <c:v>33.625517565194897</c:v>
                </c:pt>
                <c:pt idx="53222">
                  <c:v>33.625666255064402</c:v>
                </c:pt>
                <c:pt idx="53223">
                  <c:v>33.6258149444579</c:v>
                </c:pt>
                <c:pt idx="53224">
                  <c:v>33.625963633375598</c:v>
                </c:pt>
                <c:pt idx="53225">
                  <c:v>33.626112321817203</c:v>
                </c:pt>
                <c:pt idx="53226">
                  <c:v>33.626261009783001</c:v>
                </c:pt>
                <c:pt idx="53227">
                  <c:v>33.626409697272798</c:v>
                </c:pt>
                <c:pt idx="53228">
                  <c:v>33.626558384286703</c:v>
                </c:pt>
                <c:pt idx="53229">
                  <c:v>33.626707070824601</c:v>
                </c:pt>
                <c:pt idx="53230">
                  <c:v>33.626855756886698</c:v>
                </c:pt>
                <c:pt idx="53231">
                  <c:v>33.627004442472703</c:v>
                </c:pt>
                <c:pt idx="53232">
                  <c:v>33.627153127582901</c:v>
                </c:pt>
                <c:pt idx="53233">
                  <c:v>33.627301812217098</c:v>
                </c:pt>
                <c:pt idx="53234">
                  <c:v>33.627450496375502</c:v>
                </c:pt>
                <c:pt idx="53235">
                  <c:v>33.6275991800578</c:v>
                </c:pt>
                <c:pt idx="53236">
                  <c:v>33.627747863264297</c:v>
                </c:pt>
                <c:pt idx="53237">
                  <c:v>33.627896545994901</c:v>
                </c:pt>
                <c:pt idx="53238">
                  <c:v>33.628045228249498</c:v>
                </c:pt>
                <c:pt idx="53239">
                  <c:v>33.628193910028202</c:v>
                </c:pt>
                <c:pt idx="53240">
                  <c:v>33.628342591330998</c:v>
                </c:pt>
                <c:pt idx="53241">
                  <c:v>33.628491272157902</c:v>
                </c:pt>
                <c:pt idx="53242">
                  <c:v>33.628639952508898</c:v>
                </c:pt>
                <c:pt idx="53243">
                  <c:v>33.628788632383902</c:v>
                </c:pt>
                <c:pt idx="53244">
                  <c:v>33.628937311783098</c:v>
                </c:pt>
                <c:pt idx="53245">
                  <c:v>33.629085990706301</c:v>
                </c:pt>
                <c:pt idx="53246">
                  <c:v>33.629234669153703</c:v>
                </c:pt>
                <c:pt idx="53247">
                  <c:v>33.629383347125099</c:v>
                </c:pt>
                <c:pt idx="53248">
                  <c:v>33.629532024620602</c:v>
                </c:pt>
                <c:pt idx="53249">
                  <c:v>33.629680701640297</c:v>
                </c:pt>
                <c:pt idx="53250">
                  <c:v>33.629829378183999</c:v>
                </c:pt>
                <c:pt idx="53251">
                  <c:v>33.629978054251801</c:v>
                </c:pt>
                <c:pt idx="53252">
                  <c:v>33.630126729843802</c:v>
                </c:pt>
                <c:pt idx="53253">
                  <c:v>33.630275404959797</c:v>
                </c:pt>
                <c:pt idx="53254">
                  <c:v>33.630424079599997</c:v>
                </c:pt>
                <c:pt idx="53255">
                  <c:v>33.630572753764199</c:v>
                </c:pt>
                <c:pt idx="53256">
                  <c:v>33.630721427452599</c:v>
                </c:pt>
                <c:pt idx="53257">
                  <c:v>33.630870100665099</c:v>
                </c:pt>
                <c:pt idx="53258">
                  <c:v>33.631018773401699</c:v>
                </c:pt>
                <c:pt idx="53259">
                  <c:v>33.631167445662399</c:v>
                </c:pt>
                <c:pt idx="53260">
                  <c:v>33.631316117447199</c:v>
                </c:pt>
                <c:pt idx="53261">
                  <c:v>33.631464788756098</c:v>
                </c:pt>
                <c:pt idx="53262">
                  <c:v>33.631613459589197</c:v>
                </c:pt>
                <c:pt idx="53263">
                  <c:v>33.631762129946303</c:v>
                </c:pt>
                <c:pt idx="53264">
                  <c:v>33.631910799827601</c:v>
                </c:pt>
                <c:pt idx="53265">
                  <c:v>33.632059469232999</c:v>
                </c:pt>
                <c:pt idx="53266">
                  <c:v>33.632208138162603</c:v>
                </c:pt>
                <c:pt idx="53267">
                  <c:v>33.632356806616201</c:v>
                </c:pt>
                <c:pt idx="53268">
                  <c:v>33.632505474593998</c:v>
                </c:pt>
                <c:pt idx="53269">
                  <c:v>33.632654142096001</c:v>
                </c:pt>
                <c:pt idx="53270">
                  <c:v>33.632802809121998</c:v>
                </c:pt>
                <c:pt idx="53271">
                  <c:v>33.632951475672201</c:v>
                </c:pt>
                <c:pt idx="53272">
                  <c:v>33.633100141746503</c:v>
                </c:pt>
                <c:pt idx="53273">
                  <c:v>33.633248807344998</c:v>
                </c:pt>
                <c:pt idx="53274">
                  <c:v>33.6333974724676</c:v>
                </c:pt>
                <c:pt idx="53275">
                  <c:v>33.633546137114301</c:v>
                </c:pt>
                <c:pt idx="53276">
                  <c:v>33.633694801285202</c:v>
                </c:pt>
                <c:pt idx="53277">
                  <c:v>33.633843464980202</c:v>
                </c:pt>
                <c:pt idx="53278">
                  <c:v>33.633992128199303</c:v>
                </c:pt>
                <c:pt idx="53279">
                  <c:v>33.634140790942602</c:v>
                </c:pt>
                <c:pt idx="53280">
                  <c:v>33.634289453210101</c:v>
                </c:pt>
                <c:pt idx="53281">
                  <c:v>33.6344381150017</c:v>
                </c:pt>
                <c:pt idx="53282">
                  <c:v>33.634586776317398</c:v>
                </c:pt>
                <c:pt idx="53283">
                  <c:v>33.634735437157303</c:v>
                </c:pt>
                <c:pt idx="53284">
                  <c:v>33.6348840975214</c:v>
                </c:pt>
                <c:pt idx="53285">
                  <c:v>33.635032757409597</c:v>
                </c:pt>
                <c:pt idx="53286">
                  <c:v>33.635181416821901</c:v>
                </c:pt>
                <c:pt idx="53287">
                  <c:v>33.635330075758397</c:v>
                </c:pt>
                <c:pt idx="53288">
                  <c:v>33.635478734219099</c:v>
                </c:pt>
                <c:pt idx="53289">
                  <c:v>33.635627392203901</c:v>
                </c:pt>
                <c:pt idx="53290">
                  <c:v>33.635776049712902</c:v>
                </c:pt>
                <c:pt idx="53291">
                  <c:v>33.635924706746003</c:v>
                </c:pt>
                <c:pt idx="53292">
                  <c:v>33.636073363303403</c:v>
                </c:pt>
                <c:pt idx="53293">
                  <c:v>33.636222019384803</c:v>
                </c:pt>
                <c:pt idx="53294">
                  <c:v>33.636370674990502</c:v>
                </c:pt>
                <c:pt idx="53295">
                  <c:v>33.636519330120301</c:v>
                </c:pt>
                <c:pt idx="53296">
                  <c:v>33.636667984774299</c:v>
                </c:pt>
                <c:pt idx="53297">
                  <c:v>33.636816638952403</c:v>
                </c:pt>
                <c:pt idx="53298">
                  <c:v>33.6369652926548</c:v>
                </c:pt>
                <c:pt idx="53299">
                  <c:v>33.637113945881303</c:v>
                </c:pt>
                <c:pt idx="53300">
                  <c:v>33.637262598631999</c:v>
                </c:pt>
                <c:pt idx="53301">
                  <c:v>33.637411250906801</c:v>
                </c:pt>
                <c:pt idx="53302">
                  <c:v>33.637559902705803</c:v>
                </c:pt>
                <c:pt idx="53303">
                  <c:v>33.637708554029103</c:v>
                </c:pt>
                <c:pt idx="53304">
                  <c:v>33.637857204876497</c:v>
                </c:pt>
                <c:pt idx="53305">
                  <c:v>33.638005855248103</c:v>
                </c:pt>
                <c:pt idx="53306">
                  <c:v>33.638154505143802</c:v>
                </c:pt>
                <c:pt idx="53307">
                  <c:v>33.6383031545638</c:v>
                </c:pt>
                <c:pt idx="53308">
                  <c:v>33.638451803507898</c:v>
                </c:pt>
                <c:pt idx="53309">
                  <c:v>33.638600451976302</c:v>
                </c:pt>
                <c:pt idx="53310">
                  <c:v>33.638749099968798</c:v>
                </c:pt>
                <c:pt idx="53311">
                  <c:v>33.638897747485501</c:v>
                </c:pt>
                <c:pt idx="53312">
                  <c:v>33.639046394526403</c:v>
                </c:pt>
                <c:pt idx="53313">
                  <c:v>33.639195041091497</c:v>
                </c:pt>
                <c:pt idx="53314">
                  <c:v>33.639343687180798</c:v>
                </c:pt>
                <c:pt idx="53315">
                  <c:v>33.639492332794397</c:v>
                </c:pt>
                <c:pt idx="53316">
                  <c:v>33.639640977932103</c:v>
                </c:pt>
                <c:pt idx="53317">
                  <c:v>33.639789622594002</c:v>
                </c:pt>
                <c:pt idx="53318">
                  <c:v>33.639938266780099</c:v>
                </c:pt>
                <c:pt idx="53319">
                  <c:v>33.640086910490403</c:v>
                </c:pt>
                <c:pt idx="53320">
                  <c:v>33.640235553724899</c:v>
                </c:pt>
                <c:pt idx="53321">
                  <c:v>33.640384196483701</c:v>
                </c:pt>
                <c:pt idx="53322">
                  <c:v>33.640532838766603</c:v>
                </c:pt>
                <c:pt idx="53323">
                  <c:v>33.640681480573797</c:v>
                </c:pt>
                <c:pt idx="53324">
                  <c:v>33.640830121905097</c:v>
                </c:pt>
                <c:pt idx="53325">
                  <c:v>33.640978762760703</c:v>
                </c:pt>
                <c:pt idx="53326">
                  <c:v>33.641127403140501</c:v>
                </c:pt>
                <c:pt idx="53327">
                  <c:v>33.641276043044499</c:v>
                </c:pt>
                <c:pt idx="53328">
                  <c:v>33.641424682472802</c:v>
                </c:pt>
                <c:pt idx="53329">
                  <c:v>33.641573321425199</c:v>
                </c:pt>
                <c:pt idx="53330">
                  <c:v>33.641721959901901</c:v>
                </c:pt>
                <c:pt idx="53331">
                  <c:v>33.641870597902802</c:v>
                </c:pt>
                <c:pt idx="53332">
                  <c:v>33.642019235427902</c:v>
                </c:pt>
                <c:pt idx="53333">
                  <c:v>33.642167872477302</c:v>
                </c:pt>
                <c:pt idx="53334">
                  <c:v>33.6423165090509</c:v>
                </c:pt>
                <c:pt idx="53335">
                  <c:v>33.642465145148698</c:v>
                </c:pt>
                <c:pt idx="53336">
                  <c:v>33.642613780770702</c:v>
                </c:pt>
                <c:pt idx="53337">
                  <c:v>33.642762415916998</c:v>
                </c:pt>
                <c:pt idx="53338">
                  <c:v>33.6429110505875</c:v>
                </c:pt>
                <c:pt idx="53339">
                  <c:v>33.643059684782202</c:v>
                </c:pt>
                <c:pt idx="53340">
                  <c:v>33.643208318501202</c:v>
                </c:pt>
                <c:pt idx="53341">
                  <c:v>33.643356951744401</c:v>
                </c:pt>
                <c:pt idx="53342">
                  <c:v>33.6435055845119</c:v>
                </c:pt>
                <c:pt idx="53343">
                  <c:v>33.643654216803597</c:v>
                </c:pt>
                <c:pt idx="53344">
                  <c:v>33.643802848619501</c:v>
                </c:pt>
                <c:pt idx="53345">
                  <c:v>33.643951479959703</c:v>
                </c:pt>
                <c:pt idx="53346">
                  <c:v>33.644100110824198</c:v>
                </c:pt>
                <c:pt idx="53347">
                  <c:v>33.644248741212898</c:v>
                </c:pt>
                <c:pt idx="53348">
                  <c:v>33.644397371125798</c:v>
                </c:pt>
                <c:pt idx="53349">
                  <c:v>33.644546000562997</c:v>
                </c:pt>
                <c:pt idx="53350">
                  <c:v>33.644694629524402</c:v>
                </c:pt>
                <c:pt idx="53351">
                  <c:v>33.644843258010098</c:v>
                </c:pt>
                <c:pt idx="53352">
                  <c:v>33.644991886020001</c:v>
                </c:pt>
                <c:pt idx="53353">
                  <c:v>33.645140513554203</c:v>
                </c:pt>
                <c:pt idx="53354">
                  <c:v>33.645289140612697</c:v>
                </c:pt>
                <c:pt idx="53355">
                  <c:v>33.645437767195403</c:v>
                </c:pt>
                <c:pt idx="53356">
                  <c:v>33.645586393302402</c:v>
                </c:pt>
                <c:pt idx="53357">
                  <c:v>33.645735018933699</c:v>
                </c:pt>
                <c:pt idx="53358">
                  <c:v>33.645883644089203</c:v>
                </c:pt>
                <c:pt idx="53359">
                  <c:v>33.646032268768998</c:v>
                </c:pt>
                <c:pt idx="53360">
                  <c:v>33.646180892973</c:v>
                </c:pt>
                <c:pt idx="53361">
                  <c:v>33.6463295167013</c:v>
                </c:pt>
                <c:pt idx="53362">
                  <c:v>33.646478139953899</c:v>
                </c:pt>
                <c:pt idx="53363">
                  <c:v>33.646626762730797</c:v>
                </c:pt>
                <c:pt idx="53364">
                  <c:v>33.646775385031901</c:v>
                </c:pt>
                <c:pt idx="53365">
                  <c:v>33.646924006857297</c:v>
                </c:pt>
                <c:pt idx="53366">
                  <c:v>33.647072628206999</c:v>
                </c:pt>
                <c:pt idx="53367">
                  <c:v>33.6472212490809</c:v>
                </c:pt>
                <c:pt idx="53368">
                  <c:v>33.647369869479199</c:v>
                </c:pt>
                <c:pt idx="53369">
                  <c:v>33.647518489401698</c:v>
                </c:pt>
                <c:pt idx="53370">
                  <c:v>33.647667108848502</c:v>
                </c:pt>
                <c:pt idx="53371">
                  <c:v>33.647815727819598</c:v>
                </c:pt>
                <c:pt idx="53372">
                  <c:v>33.6479643463149</c:v>
                </c:pt>
                <c:pt idx="53373">
                  <c:v>33.648112964334601</c:v>
                </c:pt>
                <c:pt idx="53374">
                  <c:v>33.6482615818786</c:v>
                </c:pt>
                <c:pt idx="53375">
                  <c:v>33.648410198946799</c:v>
                </c:pt>
                <c:pt idx="53376">
                  <c:v>33.648558815539303</c:v>
                </c:pt>
                <c:pt idx="53377">
                  <c:v>33.648707431656199</c:v>
                </c:pt>
                <c:pt idx="53378">
                  <c:v>33.648856047297301</c:v>
                </c:pt>
                <c:pt idx="53379">
                  <c:v>33.649004662462701</c:v>
                </c:pt>
                <c:pt idx="53380">
                  <c:v>33.649153277152401</c:v>
                </c:pt>
                <c:pt idx="53381">
                  <c:v>33.649301891366399</c:v>
                </c:pt>
                <c:pt idx="53382">
                  <c:v>33.649450505104802</c:v>
                </c:pt>
                <c:pt idx="53383">
                  <c:v>33.649599118367398</c:v>
                </c:pt>
                <c:pt idx="53384">
                  <c:v>33.649747731154299</c:v>
                </c:pt>
                <c:pt idx="53385">
                  <c:v>33.6498963434655</c:v>
                </c:pt>
                <c:pt idx="53386">
                  <c:v>33.650044955301098</c:v>
                </c:pt>
                <c:pt idx="53387">
                  <c:v>33.650193566660903</c:v>
                </c:pt>
                <c:pt idx="53388">
                  <c:v>33.650342177545099</c:v>
                </c:pt>
                <c:pt idx="53389">
                  <c:v>33.650490787953501</c:v>
                </c:pt>
                <c:pt idx="53390">
                  <c:v>33.650639397886302</c:v>
                </c:pt>
                <c:pt idx="53391">
                  <c:v>33.650788007343401</c:v>
                </c:pt>
                <c:pt idx="53392">
                  <c:v>33.650936616324799</c:v>
                </c:pt>
                <c:pt idx="53393">
                  <c:v>33.651085224830602</c:v>
                </c:pt>
                <c:pt idx="53394">
                  <c:v>33.651233832860598</c:v>
                </c:pt>
                <c:pt idx="53395">
                  <c:v>33.651382440414999</c:v>
                </c:pt>
                <c:pt idx="53396">
                  <c:v>33.651531047493698</c:v>
                </c:pt>
                <c:pt idx="53397">
                  <c:v>33.651679654096696</c:v>
                </c:pt>
                <c:pt idx="53398">
                  <c:v>33.651828260224001</c:v>
                </c:pt>
                <c:pt idx="53399">
                  <c:v>33.651976865875703</c:v>
                </c:pt>
                <c:pt idx="53400">
                  <c:v>33.652125471051697</c:v>
                </c:pt>
                <c:pt idx="53401">
                  <c:v>33.652274075751997</c:v>
                </c:pt>
                <c:pt idx="53402">
                  <c:v>33.652422679976702</c:v>
                </c:pt>
                <c:pt idx="53403">
                  <c:v>33.652571283725699</c:v>
                </c:pt>
                <c:pt idx="53404">
                  <c:v>33.652719886999002</c:v>
                </c:pt>
                <c:pt idx="53405">
                  <c:v>33.652868489796703</c:v>
                </c:pt>
                <c:pt idx="53406">
                  <c:v>33.653017092118702</c:v>
                </c:pt>
                <c:pt idx="53407">
                  <c:v>33.653165693965001</c:v>
                </c:pt>
                <c:pt idx="53408">
                  <c:v>33.653314295335697</c:v>
                </c:pt>
                <c:pt idx="53409">
                  <c:v>33.6534628962307</c:v>
                </c:pt>
                <c:pt idx="53410">
                  <c:v>33.6536114966501</c:v>
                </c:pt>
                <c:pt idx="53411">
                  <c:v>33.6537600965938</c:v>
                </c:pt>
                <c:pt idx="53412">
                  <c:v>33.653908696061897</c:v>
                </c:pt>
                <c:pt idx="53413">
                  <c:v>33.654057295054301</c:v>
                </c:pt>
                <c:pt idx="53414">
                  <c:v>33.654205893571003</c:v>
                </c:pt>
                <c:pt idx="53415">
                  <c:v>33.654354491612096</c:v>
                </c:pt>
                <c:pt idx="53416">
                  <c:v>33.654503089177602</c:v>
                </c:pt>
                <c:pt idx="53417">
                  <c:v>33.6546516862674</c:v>
                </c:pt>
                <c:pt idx="53418">
                  <c:v>33.654800282881602</c:v>
                </c:pt>
                <c:pt idx="53419">
                  <c:v>33.654948879020097</c:v>
                </c:pt>
                <c:pt idx="53420">
                  <c:v>33.655097474682997</c:v>
                </c:pt>
                <c:pt idx="53421">
                  <c:v>33.655246069870302</c:v>
                </c:pt>
                <c:pt idx="53422">
                  <c:v>33.655394664581898</c:v>
                </c:pt>
                <c:pt idx="53423">
                  <c:v>33.655543258817801</c:v>
                </c:pt>
                <c:pt idx="53424">
                  <c:v>33.655691852578201</c:v>
                </c:pt>
                <c:pt idx="53425">
                  <c:v>33.6558404458629</c:v>
                </c:pt>
                <c:pt idx="53426">
                  <c:v>33.655989038671997</c:v>
                </c:pt>
                <c:pt idx="53427">
                  <c:v>33.6561376310054</c:v>
                </c:pt>
                <c:pt idx="53428">
                  <c:v>33.656286222863201</c:v>
                </c:pt>
                <c:pt idx="53429">
                  <c:v>33.656434814245401</c:v>
                </c:pt>
                <c:pt idx="53430">
                  <c:v>33.656583405151999</c:v>
                </c:pt>
                <c:pt idx="53431">
                  <c:v>33.656731995582902</c:v>
                </c:pt>
                <c:pt idx="53432">
                  <c:v>33.656880585538197</c:v>
                </c:pt>
                <c:pt idx="53433">
                  <c:v>33.657029175017897</c:v>
                </c:pt>
                <c:pt idx="53434">
                  <c:v>33.657177764022002</c:v>
                </c:pt>
                <c:pt idx="53435">
                  <c:v>33.657326352550399</c:v>
                </c:pt>
                <c:pt idx="53436">
                  <c:v>33.657474940603301</c:v>
                </c:pt>
                <c:pt idx="53437">
                  <c:v>33.657623528180501</c:v>
                </c:pt>
                <c:pt idx="53438">
                  <c:v>33.6577721152821</c:v>
                </c:pt>
                <c:pt idx="53439">
                  <c:v>33.657920701908097</c:v>
                </c:pt>
                <c:pt idx="53440">
                  <c:v>33.658069288058499</c:v>
                </c:pt>
                <c:pt idx="53441">
                  <c:v>33.6582178737333</c:v>
                </c:pt>
                <c:pt idx="53442">
                  <c:v>33.658366458932498</c:v>
                </c:pt>
                <c:pt idx="53443">
                  <c:v>33.658515043656003</c:v>
                </c:pt>
                <c:pt idx="53444">
                  <c:v>33.658663627903998</c:v>
                </c:pt>
                <c:pt idx="53445">
                  <c:v>33.658812211676299</c:v>
                </c:pt>
                <c:pt idx="53446">
                  <c:v>33.658960794973098</c:v>
                </c:pt>
                <c:pt idx="53447">
                  <c:v>33.659109377794202</c:v>
                </c:pt>
                <c:pt idx="53448">
                  <c:v>33.659257960139797</c:v>
                </c:pt>
                <c:pt idx="53449">
                  <c:v>33.659406542009798</c:v>
                </c:pt>
                <c:pt idx="53450">
                  <c:v>33.659555123404097</c:v>
                </c:pt>
                <c:pt idx="53451">
                  <c:v>33.659703704322901</c:v>
                </c:pt>
                <c:pt idx="53452">
                  <c:v>33.659852284766103</c:v>
                </c:pt>
                <c:pt idx="53453">
                  <c:v>33.660000864733703</c:v>
                </c:pt>
                <c:pt idx="53454">
                  <c:v>33.660149444225702</c:v>
                </c:pt>
                <c:pt idx="53455">
                  <c:v>33.660298023242099</c:v>
                </c:pt>
                <c:pt idx="53456">
                  <c:v>33.660446601782901</c:v>
                </c:pt>
                <c:pt idx="53457">
                  <c:v>33.660595179848102</c:v>
                </c:pt>
                <c:pt idx="53458">
                  <c:v>33.6607437574378</c:v>
                </c:pt>
                <c:pt idx="53459">
                  <c:v>33.660892334551903</c:v>
                </c:pt>
                <c:pt idx="53460">
                  <c:v>33.661040911190398</c:v>
                </c:pt>
                <c:pt idx="53461">
                  <c:v>33.661189487353298</c:v>
                </c:pt>
                <c:pt idx="53462">
                  <c:v>33.661338063040603</c:v>
                </c:pt>
                <c:pt idx="53463">
                  <c:v>33.661486638252399</c:v>
                </c:pt>
                <c:pt idx="53464">
                  <c:v>33.6616352129886</c:v>
                </c:pt>
                <c:pt idx="53465">
                  <c:v>33.661783787249199</c:v>
                </c:pt>
                <c:pt idx="53466">
                  <c:v>33.661932361034303</c:v>
                </c:pt>
                <c:pt idx="53467">
                  <c:v>33.662080934343699</c:v>
                </c:pt>
                <c:pt idx="53468">
                  <c:v>33.662229507177599</c:v>
                </c:pt>
                <c:pt idx="53469">
                  <c:v>33.662378079535998</c:v>
                </c:pt>
                <c:pt idx="53470">
                  <c:v>33.662526651418801</c:v>
                </c:pt>
                <c:pt idx="53471">
                  <c:v>33.662675222826003</c:v>
                </c:pt>
                <c:pt idx="53472">
                  <c:v>33.662823793757603</c:v>
                </c:pt>
                <c:pt idx="53473">
                  <c:v>33.662972364213701</c:v>
                </c:pt>
                <c:pt idx="53474">
                  <c:v>33.663120934194303</c:v>
                </c:pt>
                <c:pt idx="53475">
                  <c:v>33.663269503699198</c:v>
                </c:pt>
                <c:pt idx="53476">
                  <c:v>33.663418072728597</c:v>
                </c:pt>
                <c:pt idx="53477">
                  <c:v>33.6635666412825</c:v>
                </c:pt>
                <c:pt idx="53478">
                  <c:v>33.663715209360802</c:v>
                </c:pt>
                <c:pt idx="53479">
                  <c:v>33.663863776963602</c:v>
                </c:pt>
                <c:pt idx="53480">
                  <c:v>33.6640123440908</c:v>
                </c:pt>
                <c:pt idx="53481">
                  <c:v>33.664160910742503</c:v>
                </c:pt>
                <c:pt idx="53482">
                  <c:v>33.664309476918604</c:v>
                </c:pt>
                <c:pt idx="53483">
                  <c:v>33.664458042619202</c:v>
                </c:pt>
                <c:pt idx="53484">
                  <c:v>33.664606607844199</c:v>
                </c:pt>
                <c:pt idx="53485">
                  <c:v>33.664755172593701</c:v>
                </c:pt>
                <c:pt idx="53486">
                  <c:v>33.664903736867601</c:v>
                </c:pt>
                <c:pt idx="53487">
                  <c:v>33.665052300665998</c:v>
                </c:pt>
                <c:pt idx="53488">
                  <c:v>33.6652008639889</c:v>
                </c:pt>
                <c:pt idx="53489">
                  <c:v>33.665349426836201</c:v>
                </c:pt>
                <c:pt idx="53490">
                  <c:v>33.665497989207999</c:v>
                </c:pt>
                <c:pt idx="53491">
                  <c:v>33.665646551104302</c:v>
                </c:pt>
                <c:pt idx="53492">
                  <c:v>33.665795112524997</c:v>
                </c:pt>
                <c:pt idx="53493">
                  <c:v>33.665943673470203</c:v>
                </c:pt>
                <c:pt idx="53494">
                  <c:v>33.666092233939899</c:v>
                </c:pt>
                <c:pt idx="53495">
                  <c:v>33.666240793934101</c:v>
                </c:pt>
                <c:pt idx="53496">
                  <c:v>33.666389353452701</c:v>
                </c:pt>
                <c:pt idx="53497">
                  <c:v>33.666537912495798</c:v>
                </c:pt>
                <c:pt idx="53498">
                  <c:v>33.6666864710634</c:v>
                </c:pt>
                <c:pt idx="53499">
                  <c:v>33.666835029155401</c:v>
                </c:pt>
                <c:pt idx="53500">
                  <c:v>33.666983586771998</c:v>
                </c:pt>
                <c:pt idx="53501">
                  <c:v>33.667132143913001</c:v>
                </c:pt>
                <c:pt idx="53502">
                  <c:v>33.667280700578502</c:v>
                </c:pt>
                <c:pt idx="53503">
                  <c:v>33.6674292567685</c:v>
                </c:pt>
                <c:pt idx="53504">
                  <c:v>33.667577812483003</c:v>
                </c:pt>
                <c:pt idx="53505">
                  <c:v>33.667726367721897</c:v>
                </c:pt>
                <c:pt idx="53506">
                  <c:v>33.667874922485403</c:v>
                </c:pt>
                <c:pt idx="53507">
                  <c:v>33.6680234767733</c:v>
                </c:pt>
                <c:pt idx="53508">
                  <c:v>33.668172030585801</c:v>
                </c:pt>
                <c:pt idx="53509">
                  <c:v>33.6683205839227</c:v>
                </c:pt>
                <c:pt idx="53510">
                  <c:v>33.668469136784097</c:v>
                </c:pt>
                <c:pt idx="53511">
                  <c:v>33.668617689169999</c:v>
                </c:pt>
                <c:pt idx="53512">
                  <c:v>33.668766241080498</c:v>
                </c:pt>
                <c:pt idx="53513">
                  <c:v>33.668914792515402</c:v>
                </c:pt>
                <c:pt idx="53514">
                  <c:v>33.669063343474797</c:v>
                </c:pt>
                <c:pt idx="53515">
                  <c:v>33.669211893958803</c:v>
                </c:pt>
                <c:pt idx="53516">
                  <c:v>33.6693604439672</c:v>
                </c:pt>
                <c:pt idx="53517">
                  <c:v>33.669508993500102</c:v>
                </c:pt>
                <c:pt idx="53518">
                  <c:v>33.669657542557601</c:v>
                </c:pt>
                <c:pt idx="53519">
                  <c:v>33.669806091139598</c:v>
                </c:pt>
                <c:pt idx="53520">
                  <c:v>33.669954639246001</c:v>
                </c:pt>
                <c:pt idx="53521">
                  <c:v>33.670103186877</c:v>
                </c:pt>
                <c:pt idx="53522">
                  <c:v>33.670251734032497</c:v>
                </c:pt>
                <c:pt idx="53523">
                  <c:v>33.670400280712499</c:v>
                </c:pt>
                <c:pt idx="53524">
                  <c:v>33.670548826917098</c:v>
                </c:pt>
                <c:pt idx="53525">
                  <c:v>33.670697372646103</c:v>
                </c:pt>
                <c:pt idx="53526">
                  <c:v>33.670845917899697</c:v>
                </c:pt>
                <c:pt idx="53527">
                  <c:v>33.670994462677797</c:v>
                </c:pt>
                <c:pt idx="53528">
                  <c:v>33.671143006980401</c:v>
                </c:pt>
                <c:pt idx="53529">
                  <c:v>33.671291550807503</c:v>
                </c:pt>
                <c:pt idx="53530">
                  <c:v>33.671440094159202</c:v>
                </c:pt>
                <c:pt idx="53531">
                  <c:v>33.671588637035399</c:v>
                </c:pt>
                <c:pt idx="53532">
                  <c:v>33.6717371794361</c:v>
                </c:pt>
                <c:pt idx="53533">
                  <c:v>33.671885721361399</c:v>
                </c:pt>
                <c:pt idx="53534">
                  <c:v>33.672034262811202</c:v>
                </c:pt>
                <c:pt idx="53535">
                  <c:v>33.672182803785503</c:v>
                </c:pt>
                <c:pt idx="53536">
                  <c:v>33.672331344284302</c:v>
                </c:pt>
                <c:pt idx="53537">
                  <c:v>33.672479884307698</c:v>
                </c:pt>
                <c:pt idx="53538">
                  <c:v>33.672628423855699</c:v>
                </c:pt>
                <c:pt idx="53539">
                  <c:v>33.672776962928197</c:v>
                </c:pt>
                <c:pt idx="53540">
                  <c:v>33.672925501525199</c:v>
                </c:pt>
                <c:pt idx="53541">
                  <c:v>33.6730740396467</c:v>
                </c:pt>
                <c:pt idx="53542">
                  <c:v>33.673222577292798</c:v>
                </c:pt>
                <c:pt idx="53543">
                  <c:v>33.6733711144635</c:v>
                </c:pt>
                <c:pt idx="53544">
                  <c:v>33.673519651158699</c:v>
                </c:pt>
                <c:pt idx="53545">
                  <c:v>33.673668187378397</c:v>
                </c:pt>
                <c:pt idx="53546">
                  <c:v>33.673816723122698</c:v>
                </c:pt>
                <c:pt idx="53547">
                  <c:v>33.673965258391597</c:v>
                </c:pt>
                <c:pt idx="53548">
                  <c:v>33.674113793185001</c:v>
                </c:pt>
                <c:pt idx="53549">
                  <c:v>33.674262327502902</c:v>
                </c:pt>
                <c:pt idx="53550">
                  <c:v>33.6744108613454</c:v>
                </c:pt>
                <c:pt idx="53551">
                  <c:v>33.674559394712503</c:v>
                </c:pt>
                <c:pt idx="53552">
                  <c:v>33.674707927604103</c:v>
                </c:pt>
                <c:pt idx="53553">
                  <c:v>33.674856460020301</c:v>
                </c:pt>
                <c:pt idx="53554">
                  <c:v>33.675004991961103</c:v>
                </c:pt>
                <c:pt idx="53555">
                  <c:v>33.675153523426403</c:v>
                </c:pt>
                <c:pt idx="53556">
                  <c:v>33.675302054416299</c:v>
                </c:pt>
                <c:pt idx="53557">
                  <c:v>33.6754505849308</c:v>
                </c:pt>
                <c:pt idx="53558">
                  <c:v>33.675599114969799</c:v>
                </c:pt>
                <c:pt idx="53559">
                  <c:v>33.675747644533402</c:v>
                </c:pt>
                <c:pt idx="53560">
                  <c:v>33.675896173621503</c:v>
                </c:pt>
                <c:pt idx="53561">
                  <c:v>33.6760447022343</c:v>
                </c:pt>
                <c:pt idx="53562">
                  <c:v>33.676193230371602</c:v>
                </c:pt>
                <c:pt idx="53563">
                  <c:v>33.676341758033502</c:v>
                </c:pt>
                <c:pt idx="53564">
                  <c:v>33.676490285219998</c:v>
                </c:pt>
                <c:pt idx="53565">
                  <c:v>33.676638811930999</c:v>
                </c:pt>
                <c:pt idx="53566">
                  <c:v>33.676787338166598</c:v>
                </c:pt>
                <c:pt idx="53567">
                  <c:v>33.6769358639269</c:v>
                </c:pt>
                <c:pt idx="53568">
                  <c:v>33.6770843892117</c:v>
                </c:pt>
                <c:pt idx="53569">
                  <c:v>33.677232914020998</c:v>
                </c:pt>
                <c:pt idx="53570">
                  <c:v>33.677381438354999</c:v>
                </c:pt>
                <c:pt idx="53571">
                  <c:v>33.677529962213598</c:v>
                </c:pt>
                <c:pt idx="53572">
                  <c:v>33.677678485596701</c:v>
                </c:pt>
                <c:pt idx="53573">
                  <c:v>33.677827008504501</c:v>
                </c:pt>
                <c:pt idx="53574">
                  <c:v>33.677975530936799</c:v>
                </c:pt>
                <c:pt idx="53575">
                  <c:v>33.6781240528937</c:v>
                </c:pt>
                <c:pt idx="53576">
                  <c:v>33.678272574375299</c:v>
                </c:pt>
                <c:pt idx="53577">
                  <c:v>33.678421095381402</c:v>
                </c:pt>
                <c:pt idx="53578">
                  <c:v>33.678569615912103</c:v>
                </c:pt>
                <c:pt idx="53579">
                  <c:v>33.678718135967401</c:v>
                </c:pt>
                <c:pt idx="53580">
                  <c:v>33.678866655547402</c:v>
                </c:pt>
                <c:pt idx="53581">
                  <c:v>33.679015174651902</c:v>
                </c:pt>
                <c:pt idx="53582">
                  <c:v>33.679163693280998</c:v>
                </c:pt>
                <c:pt idx="53583">
                  <c:v>33.679312211434798</c:v>
                </c:pt>
                <c:pt idx="53584">
                  <c:v>33.679460729113103</c:v>
                </c:pt>
                <c:pt idx="53585">
                  <c:v>33.679609246316097</c:v>
                </c:pt>
                <c:pt idx="53586">
                  <c:v>33.679757763043703</c:v>
                </c:pt>
                <c:pt idx="53587">
                  <c:v>33.6799062792958</c:v>
                </c:pt>
                <c:pt idx="53588">
                  <c:v>33.6800547950726</c:v>
                </c:pt>
                <c:pt idx="53589">
                  <c:v>33.680203310374097</c:v>
                </c:pt>
                <c:pt idx="53590">
                  <c:v>33.680351825200098</c:v>
                </c:pt>
                <c:pt idx="53591">
                  <c:v>33.680500339550797</c:v>
                </c:pt>
                <c:pt idx="53592">
                  <c:v>33.680648853426</c:v>
                </c:pt>
                <c:pt idx="53593">
                  <c:v>33.6807973668259</c:v>
                </c:pt>
                <c:pt idx="53594">
                  <c:v>33.680945879750404</c:v>
                </c:pt>
                <c:pt idx="53595">
                  <c:v>33.681094392199597</c:v>
                </c:pt>
                <c:pt idx="53596">
                  <c:v>33.681242904173402</c:v>
                </c:pt>
                <c:pt idx="53597">
                  <c:v>33.681391415671797</c:v>
                </c:pt>
                <c:pt idx="53598">
                  <c:v>33.681539926694803</c:v>
                </c:pt>
                <c:pt idx="53599">
                  <c:v>33.681688437242499</c:v>
                </c:pt>
                <c:pt idx="53600">
                  <c:v>33.6818369473148</c:v>
                </c:pt>
                <c:pt idx="53601">
                  <c:v>33.681985456911697</c:v>
                </c:pt>
                <c:pt idx="53602">
                  <c:v>33.682133966033298</c:v>
                </c:pt>
                <c:pt idx="53603">
                  <c:v>33.682282474679504</c:v>
                </c:pt>
                <c:pt idx="53604">
                  <c:v>33.682430982850299</c:v>
                </c:pt>
                <c:pt idx="53605">
                  <c:v>33.682579490545798</c:v>
                </c:pt>
                <c:pt idx="53606">
                  <c:v>33.682727997765902</c:v>
                </c:pt>
                <c:pt idx="53607">
                  <c:v>33.682876504510702</c:v>
                </c:pt>
                <c:pt idx="53608">
                  <c:v>33.683025010780099</c:v>
                </c:pt>
                <c:pt idx="53609">
                  <c:v>33.683173516574101</c:v>
                </c:pt>
                <c:pt idx="53610">
                  <c:v>33.683322021892899</c:v>
                </c:pt>
                <c:pt idx="53611">
                  <c:v>33.683470526736201</c:v>
                </c:pt>
                <c:pt idx="53612">
                  <c:v>33.6836190311042</c:v>
                </c:pt>
                <c:pt idx="53613">
                  <c:v>33.683767534996903</c:v>
                </c:pt>
                <c:pt idx="53614">
                  <c:v>33.683916038414203</c:v>
                </c:pt>
                <c:pt idx="53615">
                  <c:v>33.6840645413562</c:v>
                </c:pt>
                <c:pt idx="53616">
                  <c:v>33.684213043822801</c:v>
                </c:pt>
                <c:pt idx="53617">
                  <c:v>33.684361545814099</c:v>
                </c:pt>
                <c:pt idx="53618">
                  <c:v>33.684510047330001</c:v>
                </c:pt>
                <c:pt idx="53619">
                  <c:v>33.684658548370599</c:v>
                </c:pt>
                <c:pt idx="53620">
                  <c:v>33.684807048935902</c:v>
                </c:pt>
                <c:pt idx="53621">
                  <c:v>33.684955549025901</c:v>
                </c:pt>
                <c:pt idx="53622">
                  <c:v>33.685104048640497</c:v>
                </c:pt>
                <c:pt idx="53623">
                  <c:v>33.685252547779697</c:v>
                </c:pt>
                <c:pt idx="53624">
                  <c:v>33.685401046443701</c:v>
                </c:pt>
                <c:pt idx="53625">
                  <c:v>33.685549544632302</c:v>
                </c:pt>
                <c:pt idx="53626">
                  <c:v>33.685698042345599</c:v>
                </c:pt>
                <c:pt idx="53627">
                  <c:v>33.685846539583501</c:v>
                </c:pt>
                <c:pt idx="53628">
                  <c:v>33.685995036346199</c:v>
                </c:pt>
                <c:pt idx="53629">
                  <c:v>33.686143532633501</c:v>
                </c:pt>
                <c:pt idx="53630">
                  <c:v>33.6862920284455</c:v>
                </c:pt>
                <c:pt idx="53631">
                  <c:v>33.686440523782103</c:v>
                </c:pt>
                <c:pt idx="53632">
                  <c:v>33.686589018643502</c:v>
                </c:pt>
                <c:pt idx="53633">
                  <c:v>33.686737513029499</c:v>
                </c:pt>
                <c:pt idx="53634">
                  <c:v>33.686886006940298</c:v>
                </c:pt>
                <c:pt idx="53635">
                  <c:v>33.687034500375702</c:v>
                </c:pt>
                <c:pt idx="53636">
                  <c:v>33.687182993335703</c:v>
                </c:pt>
                <c:pt idx="53637">
                  <c:v>33.687331485820501</c:v>
                </c:pt>
                <c:pt idx="53638">
                  <c:v>33.687479977830002</c:v>
                </c:pt>
                <c:pt idx="53639">
                  <c:v>33.687628469364199</c:v>
                </c:pt>
                <c:pt idx="53640">
                  <c:v>33.687776960423001</c:v>
                </c:pt>
                <c:pt idx="53641">
                  <c:v>33.687925451006599</c:v>
                </c:pt>
                <c:pt idx="53642">
                  <c:v>33.688073941114801</c:v>
                </c:pt>
                <c:pt idx="53643">
                  <c:v>33.6882224307478</c:v>
                </c:pt>
                <c:pt idx="53644">
                  <c:v>33.688370919905402</c:v>
                </c:pt>
                <c:pt idx="53645">
                  <c:v>33.688519408587801</c:v>
                </c:pt>
                <c:pt idx="53646">
                  <c:v>33.688667896794797</c:v>
                </c:pt>
                <c:pt idx="53647">
                  <c:v>33.688816384526604</c:v>
                </c:pt>
                <c:pt idx="53648">
                  <c:v>33.688964871783099</c:v>
                </c:pt>
                <c:pt idx="53649">
                  <c:v>33.6891133585642</c:v>
                </c:pt>
                <c:pt idx="53650">
                  <c:v>33.689261844870103</c:v>
                </c:pt>
                <c:pt idx="53651">
                  <c:v>33.689410330700703</c:v>
                </c:pt>
                <c:pt idx="53652">
                  <c:v>33.689558816056</c:v>
                </c:pt>
                <c:pt idx="53653">
                  <c:v>33.689707300936</c:v>
                </c:pt>
                <c:pt idx="53654">
                  <c:v>33.689855785340697</c:v>
                </c:pt>
                <c:pt idx="53655">
                  <c:v>33.690004269270197</c:v>
                </c:pt>
                <c:pt idx="53656">
                  <c:v>33.690152752724401</c:v>
                </c:pt>
                <c:pt idx="53657">
                  <c:v>33.690301235703203</c:v>
                </c:pt>
                <c:pt idx="53658">
                  <c:v>33.6904497182068</c:v>
                </c:pt>
                <c:pt idx="53659">
                  <c:v>33.6905982002352</c:v>
                </c:pt>
                <c:pt idx="53660">
                  <c:v>33.690746681788198</c:v>
                </c:pt>
                <c:pt idx="53661">
                  <c:v>33.690895162865999</c:v>
                </c:pt>
                <c:pt idx="53662">
                  <c:v>33.691043643468497</c:v>
                </c:pt>
                <c:pt idx="53663">
                  <c:v>33.691192123595698</c:v>
                </c:pt>
                <c:pt idx="53664">
                  <c:v>33.691340603247703</c:v>
                </c:pt>
                <c:pt idx="53665">
                  <c:v>33.691489082424397</c:v>
                </c:pt>
                <c:pt idx="53666">
                  <c:v>33.691637561125802</c:v>
                </c:pt>
                <c:pt idx="53667">
                  <c:v>33.691786039352003</c:v>
                </c:pt>
                <c:pt idx="53668">
                  <c:v>33.691934517102901</c:v>
                </c:pt>
                <c:pt idx="53669">
                  <c:v>33.692082994378502</c:v>
                </c:pt>
                <c:pt idx="53670">
                  <c:v>33.6922314711789</c:v>
                </c:pt>
                <c:pt idx="53671">
                  <c:v>33.692379947504001</c:v>
                </c:pt>
                <c:pt idx="53672">
                  <c:v>33.692528423353899</c:v>
                </c:pt>
                <c:pt idx="53673">
                  <c:v>33.6926768987285</c:v>
                </c:pt>
                <c:pt idx="53674">
                  <c:v>33.692825373627898</c:v>
                </c:pt>
                <c:pt idx="53675">
                  <c:v>33.692973848051999</c:v>
                </c:pt>
                <c:pt idx="53676">
                  <c:v>33.693122322000796</c:v>
                </c:pt>
                <c:pt idx="53677">
                  <c:v>33.693270795474398</c:v>
                </c:pt>
                <c:pt idx="53678">
                  <c:v>33.693419268472702</c:v>
                </c:pt>
                <c:pt idx="53679">
                  <c:v>33.693567740995803</c:v>
                </c:pt>
                <c:pt idx="53680">
                  <c:v>33.6937162130437</c:v>
                </c:pt>
                <c:pt idx="53681">
                  <c:v>33.693864684616301</c:v>
                </c:pt>
                <c:pt idx="53682">
                  <c:v>33.694013155713698</c:v>
                </c:pt>
                <c:pt idx="53683">
                  <c:v>33.694161626335799</c:v>
                </c:pt>
                <c:pt idx="53684">
                  <c:v>33.694310096482702</c:v>
                </c:pt>
                <c:pt idx="53685">
                  <c:v>33.694458566154402</c:v>
                </c:pt>
                <c:pt idx="53686">
                  <c:v>33.694607035350799</c:v>
                </c:pt>
                <c:pt idx="53687">
                  <c:v>33.694755504071999</c:v>
                </c:pt>
                <c:pt idx="53688">
                  <c:v>33.694903972317903</c:v>
                </c:pt>
                <c:pt idx="53689">
                  <c:v>33.695052440088602</c:v>
                </c:pt>
                <c:pt idx="53690">
                  <c:v>33.695200907384098</c:v>
                </c:pt>
                <c:pt idx="53691">
                  <c:v>33.695349374204397</c:v>
                </c:pt>
                <c:pt idx="53692">
                  <c:v>33.6954978405494</c:v>
                </c:pt>
                <c:pt idx="53693">
                  <c:v>33.695646306419199</c:v>
                </c:pt>
                <c:pt idx="53694">
                  <c:v>33.695794771813802</c:v>
                </c:pt>
                <c:pt idx="53695">
                  <c:v>33.6959432367331</c:v>
                </c:pt>
                <c:pt idx="53696">
                  <c:v>33.696091701177302</c:v>
                </c:pt>
                <c:pt idx="53697">
                  <c:v>33.6962401651462</c:v>
                </c:pt>
                <c:pt idx="53698">
                  <c:v>33.696388628639902</c:v>
                </c:pt>
                <c:pt idx="53699">
                  <c:v>33.696537091658399</c:v>
                </c:pt>
                <c:pt idx="53700">
                  <c:v>33.696685554201601</c:v>
                </c:pt>
                <c:pt idx="53701">
                  <c:v>33.696834016269698</c:v>
                </c:pt>
                <c:pt idx="53702">
                  <c:v>33.696982477862498</c:v>
                </c:pt>
                <c:pt idx="53703">
                  <c:v>33.697130938980102</c:v>
                </c:pt>
                <c:pt idx="53704">
                  <c:v>33.697279399622602</c:v>
                </c:pt>
                <c:pt idx="53705">
                  <c:v>33.697427859789798</c:v>
                </c:pt>
                <c:pt idx="53706">
                  <c:v>33.697576319481797</c:v>
                </c:pt>
                <c:pt idx="53707">
                  <c:v>33.6977247786986</c:v>
                </c:pt>
                <c:pt idx="53708">
                  <c:v>33.697873237440199</c:v>
                </c:pt>
                <c:pt idx="53709">
                  <c:v>33.698021695706601</c:v>
                </c:pt>
                <c:pt idx="53710">
                  <c:v>33.698170153497799</c:v>
                </c:pt>
                <c:pt idx="53711">
                  <c:v>33.6983186108138</c:v>
                </c:pt>
                <c:pt idx="53712">
                  <c:v>33.698467067654597</c:v>
                </c:pt>
                <c:pt idx="53713">
                  <c:v>33.698615524020198</c:v>
                </c:pt>
                <c:pt idx="53714">
                  <c:v>33.698763979910602</c:v>
                </c:pt>
                <c:pt idx="53715">
                  <c:v>33.698912435325802</c:v>
                </c:pt>
                <c:pt idx="53716">
                  <c:v>33.699060890265898</c:v>
                </c:pt>
                <c:pt idx="53717">
                  <c:v>33.699209344730697</c:v>
                </c:pt>
                <c:pt idx="53718">
                  <c:v>33.699357798720399</c:v>
                </c:pt>
                <c:pt idx="53719">
                  <c:v>33.699506252234897</c:v>
                </c:pt>
                <c:pt idx="53720">
                  <c:v>33.699654705274099</c:v>
                </c:pt>
                <c:pt idx="53721">
                  <c:v>33.699803157838303</c:v>
                </c:pt>
                <c:pt idx="53722">
                  <c:v>33.699951609927197</c:v>
                </c:pt>
                <c:pt idx="53723">
                  <c:v>33.700100061540901</c:v>
                </c:pt>
                <c:pt idx="53724">
                  <c:v>33.700248512679501</c:v>
                </c:pt>
                <c:pt idx="53725">
                  <c:v>33.700396963342897</c:v>
                </c:pt>
                <c:pt idx="53726">
                  <c:v>33.700545413531103</c:v>
                </c:pt>
                <c:pt idx="53727">
                  <c:v>33.700693863244098</c:v>
                </c:pt>
                <c:pt idx="53728">
                  <c:v>33.700842312482003</c:v>
                </c:pt>
                <c:pt idx="53729">
                  <c:v>33.700990761244697</c:v>
                </c:pt>
                <c:pt idx="53730">
                  <c:v>33.701139209532201</c:v>
                </c:pt>
                <c:pt idx="53731">
                  <c:v>33.701287657344501</c:v>
                </c:pt>
                <c:pt idx="53732">
                  <c:v>33.701436104681697</c:v>
                </c:pt>
                <c:pt idx="53733">
                  <c:v>33.701584551543696</c:v>
                </c:pt>
                <c:pt idx="53734">
                  <c:v>33.701732997930598</c:v>
                </c:pt>
                <c:pt idx="53735">
                  <c:v>33.701881443842296</c:v>
                </c:pt>
                <c:pt idx="53736">
                  <c:v>33.702029889278897</c:v>
                </c:pt>
                <c:pt idx="53737">
                  <c:v>33.702178334240202</c:v>
                </c:pt>
                <c:pt idx="53738">
                  <c:v>33.702326778726402</c:v>
                </c:pt>
                <c:pt idx="53739">
                  <c:v>33.702475222737498</c:v>
                </c:pt>
                <c:pt idx="53740">
                  <c:v>33.702623666273396</c:v>
                </c:pt>
                <c:pt idx="53741">
                  <c:v>33.702772109334198</c:v>
                </c:pt>
                <c:pt idx="53742">
                  <c:v>33.702920551919803</c:v>
                </c:pt>
                <c:pt idx="53743">
                  <c:v>33.703068994030303</c:v>
                </c:pt>
                <c:pt idx="53744">
                  <c:v>33.7032174356656</c:v>
                </c:pt>
                <c:pt idx="53745">
                  <c:v>33.7033658768257</c:v>
                </c:pt>
                <c:pt idx="53746">
                  <c:v>33.703514317510802</c:v>
                </c:pt>
                <c:pt idx="53747">
                  <c:v>33.7036627577206</c:v>
                </c:pt>
                <c:pt idx="53748">
                  <c:v>33.703811197455401</c:v>
                </c:pt>
                <c:pt idx="53749">
                  <c:v>33.703959636714998</c:v>
                </c:pt>
                <c:pt idx="53750">
                  <c:v>33.704108075499398</c:v>
                </c:pt>
                <c:pt idx="53751">
                  <c:v>33.704256513808701</c:v>
                </c:pt>
                <c:pt idx="53752">
                  <c:v>33.7044049516429</c:v>
                </c:pt>
                <c:pt idx="53753">
                  <c:v>33.704553389002001</c:v>
                </c:pt>
                <c:pt idx="53754">
                  <c:v>33.704701825885898</c:v>
                </c:pt>
                <c:pt idx="53755">
                  <c:v>33.704850262294698</c:v>
                </c:pt>
                <c:pt idx="53756">
                  <c:v>33.704998698228302</c:v>
                </c:pt>
                <c:pt idx="53757">
                  <c:v>33.7051471336868</c:v>
                </c:pt>
                <c:pt idx="53758">
                  <c:v>33.705295568670202</c:v>
                </c:pt>
                <c:pt idx="53759">
                  <c:v>33.705444003178499</c:v>
                </c:pt>
                <c:pt idx="53760">
                  <c:v>33.705592437211699</c:v>
                </c:pt>
                <c:pt idx="53761">
                  <c:v>33.705740870769702</c:v>
                </c:pt>
                <c:pt idx="53762">
                  <c:v>33.705889303852601</c:v>
                </c:pt>
                <c:pt idx="53763">
                  <c:v>33.706037736460402</c:v>
                </c:pt>
                <c:pt idx="53764">
                  <c:v>33.706186168593</c:v>
                </c:pt>
                <c:pt idx="53765">
                  <c:v>33.706334600250599</c:v>
                </c:pt>
                <c:pt idx="53766">
                  <c:v>33.706483031433002</c:v>
                </c:pt>
                <c:pt idx="53767">
                  <c:v>33.7066314621404</c:v>
                </c:pt>
                <c:pt idx="53768">
                  <c:v>33.706779892372602</c:v>
                </c:pt>
                <c:pt idx="53769">
                  <c:v>33.706928322129698</c:v>
                </c:pt>
                <c:pt idx="53770">
                  <c:v>33.707076751411698</c:v>
                </c:pt>
                <c:pt idx="53771">
                  <c:v>33.7072251802186</c:v>
                </c:pt>
                <c:pt idx="53772">
                  <c:v>33.707373608550299</c:v>
                </c:pt>
                <c:pt idx="53773">
                  <c:v>33.707522036406999</c:v>
                </c:pt>
                <c:pt idx="53774">
                  <c:v>33.707670463788602</c:v>
                </c:pt>
                <c:pt idx="53775">
                  <c:v>33.707818890695101</c:v>
                </c:pt>
                <c:pt idx="53776">
                  <c:v>33.707967317126403</c:v>
                </c:pt>
                <c:pt idx="53777">
                  <c:v>33.708115743082701</c:v>
                </c:pt>
                <c:pt idx="53778">
                  <c:v>33.7082641685639</c:v>
                </c:pt>
                <c:pt idx="53779">
                  <c:v>33.708412593570003</c:v>
                </c:pt>
                <c:pt idx="53780">
                  <c:v>33.708561018101001</c:v>
                </c:pt>
                <c:pt idx="53781">
                  <c:v>33.708709442156902</c:v>
                </c:pt>
                <c:pt idx="53782">
                  <c:v>33.708857865737698</c:v>
                </c:pt>
                <c:pt idx="53783">
                  <c:v>33.709006288843398</c:v>
                </c:pt>
                <c:pt idx="53784">
                  <c:v>33.709154711474099</c:v>
                </c:pt>
                <c:pt idx="53785">
                  <c:v>33.709303133629597</c:v>
                </c:pt>
                <c:pt idx="53786">
                  <c:v>33.709451555310103</c:v>
                </c:pt>
                <c:pt idx="53787">
                  <c:v>33.709599976515499</c:v>
                </c:pt>
                <c:pt idx="53788">
                  <c:v>33.709748397245797</c:v>
                </c:pt>
                <c:pt idx="53789">
                  <c:v>33.709896817500997</c:v>
                </c:pt>
                <c:pt idx="53790">
                  <c:v>33.710045237281101</c:v>
                </c:pt>
                <c:pt idx="53791">
                  <c:v>33.710193656586199</c:v>
                </c:pt>
                <c:pt idx="53792">
                  <c:v>33.7103420754162</c:v>
                </c:pt>
                <c:pt idx="53793">
                  <c:v>33.710490493771097</c:v>
                </c:pt>
                <c:pt idx="53794">
                  <c:v>33.710638911650904</c:v>
                </c:pt>
                <c:pt idx="53795">
                  <c:v>33.710787329055698</c:v>
                </c:pt>
                <c:pt idx="53796">
                  <c:v>33.710935745985402</c:v>
                </c:pt>
                <c:pt idx="53797">
                  <c:v>33.711084162440102</c:v>
                </c:pt>
                <c:pt idx="53798">
                  <c:v>33.711232578419597</c:v>
                </c:pt>
                <c:pt idx="53799">
                  <c:v>33.711380993924102</c:v>
                </c:pt>
                <c:pt idx="53800">
                  <c:v>33.711529408953602</c:v>
                </c:pt>
                <c:pt idx="53801">
                  <c:v>33.711677823507998</c:v>
                </c:pt>
                <c:pt idx="53802">
                  <c:v>33.711826237587303</c:v>
                </c:pt>
                <c:pt idx="53803">
                  <c:v>33.711974651191603</c:v>
                </c:pt>
                <c:pt idx="53804">
                  <c:v>33.712123064320799</c:v>
                </c:pt>
                <c:pt idx="53805">
                  <c:v>33.712271476974898</c:v>
                </c:pt>
                <c:pt idx="53806">
                  <c:v>33.712419889153999</c:v>
                </c:pt>
                <c:pt idx="53807">
                  <c:v>33.712568300858102</c:v>
                </c:pt>
                <c:pt idx="53808">
                  <c:v>33.712716712087101</c:v>
                </c:pt>
                <c:pt idx="53809">
                  <c:v>33.712865122841002</c:v>
                </c:pt>
                <c:pt idx="53810">
                  <c:v>33.713013533119899</c:v>
                </c:pt>
                <c:pt idx="53811">
                  <c:v>33.713161942923797</c:v>
                </c:pt>
                <c:pt idx="53812">
                  <c:v>33.713310352252599</c:v>
                </c:pt>
                <c:pt idx="53813">
                  <c:v>33.713458761106402</c:v>
                </c:pt>
                <c:pt idx="53814">
                  <c:v>33.713607169485101</c:v>
                </c:pt>
                <c:pt idx="53815">
                  <c:v>33.713755577388802</c:v>
                </c:pt>
                <c:pt idx="53816">
                  <c:v>33.713903984817399</c:v>
                </c:pt>
                <c:pt idx="53817">
                  <c:v>33.714052391770998</c:v>
                </c:pt>
                <c:pt idx="53818">
                  <c:v>33.7142007982496</c:v>
                </c:pt>
                <c:pt idx="53819">
                  <c:v>33.714349204253097</c:v>
                </c:pt>
                <c:pt idx="53820">
                  <c:v>33.714497609781603</c:v>
                </c:pt>
                <c:pt idx="53821">
                  <c:v>33.714646014835097</c:v>
                </c:pt>
                <c:pt idx="53822">
                  <c:v>33.714794419413501</c:v>
                </c:pt>
                <c:pt idx="53823">
                  <c:v>33.714942823516999</c:v>
                </c:pt>
                <c:pt idx="53824">
                  <c:v>33.7150912271454</c:v>
                </c:pt>
                <c:pt idx="53825">
                  <c:v>33.715239630298697</c:v>
                </c:pt>
                <c:pt idx="53826">
                  <c:v>33.715388032977103</c:v>
                </c:pt>
                <c:pt idx="53827">
                  <c:v>33.715536435180397</c:v>
                </c:pt>
                <c:pt idx="53828">
                  <c:v>33.7156848369087</c:v>
                </c:pt>
                <c:pt idx="53829">
                  <c:v>33.715833238161999</c:v>
                </c:pt>
                <c:pt idx="53830">
                  <c:v>33.7159816389402</c:v>
                </c:pt>
                <c:pt idx="53831">
                  <c:v>33.716130039243502</c:v>
                </c:pt>
                <c:pt idx="53832">
                  <c:v>33.716278439071701</c:v>
                </c:pt>
                <c:pt idx="53833">
                  <c:v>33.716426838424901</c:v>
                </c:pt>
                <c:pt idx="53834">
                  <c:v>33.716575237303097</c:v>
                </c:pt>
                <c:pt idx="53835">
                  <c:v>33.716723635706302</c:v>
                </c:pt>
                <c:pt idx="53836">
                  <c:v>33.716872033634502</c:v>
                </c:pt>
                <c:pt idx="53837">
                  <c:v>33.717020431087697</c:v>
                </c:pt>
                <c:pt idx="53838">
                  <c:v>33.717168828065901</c:v>
                </c:pt>
                <c:pt idx="53839">
                  <c:v>33.717317224569101</c:v>
                </c:pt>
                <c:pt idx="53840">
                  <c:v>33.717465620597203</c:v>
                </c:pt>
                <c:pt idx="53841">
                  <c:v>33.717614016150399</c:v>
                </c:pt>
                <c:pt idx="53842">
                  <c:v>33.717762411228598</c:v>
                </c:pt>
                <c:pt idx="53843">
                  <c:v>33.717910805831799</c:v>
                </c:pt>
                <c:pt idx="53844">
                  <c:v>33.718059199959903</c:v>
                </c:pt>
                <c:pt idx="53845">
                  <c:v>33.718207593613101</c:v>
                </c:pt>
                <c:pt idx="53846">
                  <c:v>33.718355986791302</c:v>
                </c:pt>
                <c:pt idx="53847">
                  <c:v>33.718504379494497</c:v>
                </c:pt>
                <c:pt idx="53848">
                  <c:v>33.718652771722702</c:v>
                </c:pt>
                <c:pt idx="53849">
                  <c:v>33.718801163476002</c:v>
                </c:pt>
                <c:pt idx="53850">
                  <c:v>33.718949554754197</c:v>
                </c:pt>
                <c:pt idx="53851">
                  <c:v>33.7190979455575</c:v>
                </c:pt>
                <c:pt idx="53852">
                  <c:v>33.7192463358857</c:v>
                </c:pt>
                <c:pt idx="53853">
                  <c:v>33.719394725739001</c:v>
                </c:pt>
                <c:pt idx="53854">
                  <c:v>33.719543115117297</c:v>
                </c:pt>
                <c:pt idx="53855">
                  <c:v>33.719691504020602</c:v>
                </c:pt>
                <c:pt idx="53856">
                  <c:v>33.719839892449002</c:v>
                </c:pt>
                <c:pt idx="53857">
                  <c:v>33.719988280402397</c:v>
                </c:pt>
                <c:pt idx="53858">
                  <c:v>33.720136667880702</c:v>
                </c:pt>
                <c:pt idx="53859">
                  <c:v>33.720285054884201</c:v>
                </c:pt>
                <c:pt idx="53860">
                  <c:v>33.720433441412602</c:v>
                </c:pt>
                <c:pt idx="53861">
                  <c:v>33.720581827466098</c:v>
                </c:pt>
                <c:pt idx="53862">
                  <c:v>33.720730213044597</c:v>
                </c:pt>
                <c:pt idx="53863">
                  <c:v>33.720878598148197</c:v>
                </c:pt>
                <c:pt idx="53864">
                  <c:v>33.721026982776699</c:v>
                </c:pt>
                <c:pt idx="53865">
                  <c:v>33.721175366930296</c:v>
                </c:pt>
                <c:pt idx="53866">
                  <c:v>33.721323750609002</c:v>
                </c:pt>
                <c:pt idx="53867">
                  <c:v>33.721472133812703</c:v>
                </c:pt>
                <c:pt idx="53868">
                  <c:v>33.7216205165414</c:v>
                </c:pt>
                <c:pt idx="53869">
                  <c:v>33.721768898795197</c:v>
                </c:pt>
                <c:pt idx="53870">
                  <c:v>33.721917280573997</c:v>
                </c:pt>
                <c:pt idx="53871">
                  <c:v>33.722065661877899</c:v>
                </c:pt>
                <c:pt idx="53872">
                  <c:v>33.722214042706803</c:v>
                </c:pt>
                <c:pt idx="53873">
                  <c:v>33.722362423060702</c:v>
                </c:pt>
                <c:pt idx="53874">
                  <c:v>33.722510802939702</c:v>
                </c:pt>
                <c:pt idx="53875">
                  <c:v>33.722659182343797</c:v>
                </c:pt>
                <c:pt idx="53876">
                  <c:v>33.722807561272901</c:v>
                </c:pt>
                <c:pt idx="53877">
                  <c:v>33.7229559397271</c:v>
                </c:pt>
                <c:pt idx="53878">
                  <c:v>33.723104317706301</c:v>
                </c:pt>
                <c:pt idx="53879">
                  <c:v>33.723252695210597</c:v>
                </c:pt>
                <c:pt idx="53880">
                  <c:v>33.723401072239902</c:v>
                </c:pt>
                <c:pt idx="53881">
                  <c:v>33.723549448794301</c:v>
                </c:pt>
                <c:pt idx="53882">
                  <c:v>33.723697824873803</c:v>
                </c:pt>
                <c:pt idx="53883">
                  <c:v>33.723846200478299</c:v>
                </c:pt>
                <c:pt idx="53884">
                  <c:v>33.723994575607897</c:v>
                </c:pt>
                <c:pt idx="53885">
                  <c:v>33.724142950262497</c:v>
                </c:pt>
                <c:pt idx="53886">
                  <c:v>33.724291324442198</c:v>
                </c:pt>
                <c:pt idx="53887">
                  <c:v>33.724439698147002</c:v>
                </c:pt>
                <c:pt idx="53888">
                  <c:v>33.7245880713769</c:v>
                </c:pt>
                <c:pt idx="53889">
                  <c:v>33.7247364441318</c:v>
                </c:pt>
                <c:pt idx="53890">
                  <c:v>33.724884816411802</c:v>
                </c:pt>
                <c:pt idx="53891">
                  <c:v>33.725033188216898</c:v>
                </c:pt>
                <c:pt idx="53892">
                  <c:v>33.725181559547103</c:v>
                </c:pt>
                <c:pt idx="53893">
                  <c:v>33.725329930402303</c:v>
                </c:pt>
                <c:pt idx="53894">
                  <c:v>33.725478300782598</c:v>
                </c:pt>
                <c:pt idx="53895">
                  <c:v>33.725626670688001</c:v>
                </c:pt>
                <c:pt idx="53896">
                  <c:v>33.725775040118499</c:v>
                </c:pt>
                <c:pt idx="53897">
                  <c:v>33.725923409073999</c:v>
                </c:pt>
                <c:pt idx="53898">
                  <c:v>33.726071777554701</c:v>
                </c:pt>
                <c:pt idx="53899">
                  <c:v>33.726220145560397</c:v>
                </c:pt>
                <c:pt idx="53900">
                  <c:v>33.726368513091302</c:v>
                </c:pt>
                <c:pt idx="53901">
                  <c:v>33.726516880147202</c:v>
                </c:pt>
                <c:pt idx="53902">
                  <c:v>33.726665246728203</c:v>
                </c:pt>
                <c:pt idx="53903">
                  <c:v>33.726813612834299</c:v>
                </c:pt>
                <c:pt idx="53904">
                  <c:v>33.726961978465503</c:v>
                </c:pt>
                <c:pt idx="53905">
                  <c:v>33.727110343621803</c:v>
                </c:pt>
                <c:pt idx="53906">
                  <c:v>33.727258708303196</c:v>
                </c:pt>
                <c:pt idx="53907">
                  <c:v>33.727407072509699</c:v>
                </c:pt>
                <c:pt idx="53908">
                  <c:v>33.727555436241303</c:v>
                </c:pt>
                <c:pt idx="53909">
                  <c:v>33.727703799498002</c:v>
                </c:pt>
                <c:pt idx="53910">
                  <c:v>33.727852162279802</c:v>
                </c:pt>
                <c:pt idx="53911">
                  <c:v>33.728000524586697</c:v>
                </c:pt>
                <c:pt idx="53912">
                  <c:v>33.728148886418701</c:v>
                </c:pt>
                <c:pt idx="53913">
                  <c:v>33.728297247775799</c:v>
                </c:pt>
                <c:pt idx="53914">
                  <c:v>33.728445608658099</c:v>
                </c:pt>
                <c:pt idx="53915">
                  <c:v>33.7285939690654</c:v>
                </c:pt>
                <c:pt idx="53916">
                  <c:v>33.728742328997903</c:v>
                </c:pt>
                <c:pt idx="53917">
                  <c:v>33.728890688455401</c:v>
                </c:pt>
                <c:pt idx="53918">
                  <c:v>33.7290390474381</c:v>
                </c:pt>
                <c:pt idx="53919">
                  <c:v>33.7291874059459</c:v>
                </c:pt>
                <c:pt idx="53920">
                  <c:v>33.729335763978902</c:v>
                </c:pt>
                <c:pt idx="53921">
                  <c:v>33.729484121536899</c:v>
                </c:pt>
                <c:pt idx="53922">
                  <c:v>33.729632478620097</c:v>
                </c:pt>
                <c:pt idx="53923">
                  <c:v>33.729780835228397</c:v>
                </c:pt>
                <c:pt idx="53924">
                  <c:v>33.729929191361798</c:v>
                </c:pt>
                <c:pt idx="53925">
                  <c:v>33.730077547020301</c:v>
                </c:pt>
                <c:pt idx="53926">
                  <c:v>33.730225902203998</c:v>
                </c:pt>
                <c:pt idx="53927">
                  <c:v>33.730374256912803</c:v>
                </c:pt>
                <c:pt idx="53928">
                  <c:v>33.730522611146803</c:v>
                </c:pt>
                <c:pt idx="53929">
                  <c:v>33.730670964905798</c:v>
                </c:pt>
                <c:pt idx="53930">
                  <c:v>33.730819318190001</c:v>
                </c:pt>
                <c:pt idx="53931">
                  <c:v>33.730967670999398</c:v>
                </c:pt>
                <c:pt idx="53932">
                  <c:v>33.731116023333897</c:v>
                </c:pt>
                <c:pt idx="53933">
                  <c:v>33.731264375193497</c:v>
                </c:pt>
                <c:pt idx="53934">
                  <c:v>33.731412726578199</c:v>
                </c:pt>
                <c:pt idx="53935">
                  <c:v>33.731561077488202</c:v>
                </c:pt>
                <c:pt idx="53936">
                  <c:v>33.731709427923199</c:v>
                </c:pt>
                <c:pt idx="53937">
                  <c:v>33.731857777883398</c:v>
                </c:pt>
                <c:pt idx="53938">
                  <c:v>33.732006127368699</c:v>
                </c:pt>
                <c:pt idx="53939">
                  <c:v>33.732154476379201</c:v>
                </c:pt>
                <c:pt idx="53940">
                  <c:v>33.732302824914797</c:v>
                </c:pt>
                <c:pt idx="53941">
                  <c:v>33.732451172975601</c:v>
                </c:pt>
                <c:pt idx="53942">
                  <c:v>33.7325995205616</c:v>
                </c:pt>
                <c:pt idx="53943">
                  <c:v>33.7327478676727</c:v>
                </c:pt>
                <c:pt idx="53944">
                  <c:v>33.732896214308902</c:v>
                </c:pt>
                <c:pt idx="53945">
                  <c:v>33.733044560470297</c:v>
                </c:pt>
                <c:pt idx="53946">
                  <c:v>33.733192906156901</c:v>
                </c:pt>
                <c:pt idx="53947">
                  <c:v>33.7333412513686</c:v>
                </c:pt>
                <c:pt idx="53948">
                  <c:v>33.7334895961055</c:v>
                </c:pt>
                <c:pt idx="53949">
                  <c:v>33.733637940367601</c:v>
                </c:pt>
                <c:pt idx="53950">
                  <c:v>33.733786284154803</c:v>
                </c:pt>
                <c:pt idx="53951">
                  <c:v>33.7339346274672</c:v>
                </c:pt>
                <c:pt idx="53952">
                  <c:v>33.734082970304698</c:v>
                </c:pt>
                <c:pt idx="53953">
                  <c:v>33.734231312667497</c:v>
                </c:pt>
                <c:pt idx="53954">
                  <c:v>33.734379654555298</c:v>
                </c:pt>
                <c:pt idx="53955">
                  <c:v>33.734527995968399</c:v>
                </c:pt>
                <c:pt idx="53956">
                  <c:v>33.734676336906603</c:v>
                </c:pt>
                <c:pt idx="53957">
                  <c:v>33.734824677370099</c:v>
                </c:pt>
                <c:pt idx="53958">
                  <c:v>33.734973017358698</c:v>
                </c:pt>
                <c:pt idx="53959">
                  <c:v>33.735121356872398</c:v>
                </c:pt>
                <c:pt idx="53960">
                  <c:v>33.735269695911398</c:v>
                </c:pt>
                <c:pt idx="53961">
                  <c:v>33.735418034475501</c:v>
                </c:pt>
                <c:pt idx="53962">
                  <c:v>33.735566372564797</c:v>
                </c:pt>
                <c:pt idx="53963">
                  <c:v>33.735714710179302</c:v>
                </c:pt>
                <c:pt idx="53964">
                  <c:v>33.735863047319</c:v>
                </c:pt>
                <c:pt idx="53965">
                  <c:v>33.7360113839839</c:v>
                </c:pt>
                <c:pt idx="53966">
                  <c:v>33.736159720174001</c:v>
                </c:pt>
                <c:pt idx="53967">
                  <c:v>33.736308055889197</c:v>
                </c:pt>
                <c:pt idx="53968">
                  <c:v>33.7364563911297</c:v>
                </c:pt>
                <c:pt idx="53969">
                  <c:v>33.736604725895297</c:v>
                </c:pt>
                <c:pt idx="53970">
                  <c:v>33.736753060186203</c:v>
                </c:pt>
                <c:pt idx="53971">
                  <c:v>33.736901394002203</c:v>
                </c:pt>
                <c:pt idx="53972">
                  <c:v>33.737049727343397</c:v>
                </c:pt>
                <c:pt idx="53973">
                  <c:v>33.737198060209899</c:v>
                </c:pt>
                <c:pt idx="53974">
                  <c:v>33.737346392601502</c:v>
                </c:pt>
                <c:pt idx="53975">
                  <c:v>33.737494724518299</c:v>
                </c:pt>
                <c:pt idx="53976">
                  <c:v>33.737643055960397</c:v>
                </c:pt>
                <c:pt idx="53977">
                  <c:v>33.737791386927597</c:v>
                </c:pt>
                <c:pt idx="53978">
                  <c:v>33.737939717420097</c:v>
                </c:pt>
                <c:pt idx="53979">
                  <c:v>33.738088047437699</c:v>
                </c:pt>
                <c:pt idx="53980">
                  <c:v>33.738236376980602</c:v>
                </c:pt>
                <c:pt idx="53981">
                  <c:v>33.738384706048699</c:v>
                </c:pt>
                <c:pt idx="53982">
                  <c:v>33.738533034642003</c:v>
                </c:pt>
                <c:pt idx="53983">
                  <c:v>33.738681362760502</c:v>
                </c:pt>
                <c:pt idx="53984">
                  <c:v>33.738829690404302</c:v>
                </c:pt>
                <c:pt idx="53985">
                  <c:v>33.738978017573203</c:v>
                </c:pt>
                <c:pt idx="53986">
                  <c:v>33.739126344267397</c:v>
                </c:pt>
                <c:pt idx="53987">
                  <c:v>33.7392746704868</c:v>
                </c:pt>
                <c:pt idx="53988">
                  <c:v>33.739422996231397</c:v>
                </c:pt>
                <c:pt idx="53989">
                  <c:v>33.739571321501202</c:v>
                </c:pt>
                <c:pt idx="53990">
                  <c:v>33.739719646296301</c:v>
                </c:pt>
                <c:pt idx="53991">
                  <c:v>33.739867970616601</c:v>
                </c:pt>
                <c:pt idx="53992">
                  <c:v>33.740016294462102</c:v>
                </c:pt>
                <c:pt idx="53993">
                  <c:v>33.740164617832903</c:v>
                </c:pt>
                <c:pt idx="53994">
                  <c:v>33.740312940728899</c:v>
                </c:pt>
                <c:pt idx="53995">
                  <c:v>33.740461263150102</c:v>
                </c:pt>
                <c:pt idx="53996">
                  <c:v>33.7406095850965</c:v>
                </c:pt>
                <c:pt idx="53997">
                  <c:v>33.740757906568199</c:v>
                </c:pt>
                <c:pt idx="53998">
                  <c:v>33.740906227565198</c:v>
                </c:pt>
                <c:pt idx="53999">
                  <c:v>33.741054548087298</c:v>
                </c:pt>
                <c:pt idx="54000">
                  <c:v>33.7412028681347</c:v>
                </c:pt>
                <c:pt idx="54001">
                  <c:v>33.741351187707401</c:v>
                </c:pt>
                <c:pt idx="54002">
                  <c:v>33.741499506805297</c:v>
                </c:pt>
                <c:pt idx="54003">
                  <c:v>33.741647825428402</c:v>
                </c:pt>
                <c:pt idx="54004">
                  <c:v>33.741796143576799</c:v>
                </c:pt>
                <c:pt idx="54005">
                  <c:v>33.741944461250398</c:v>
                </c:pt>
                <c:pt idx="54006">
                  <c:v>33.742092778449297</c:v>
                </c:pt>
                <c:pt idx="54007">
                  <c:v>33.742241095173497</c:v>
                </c:pt>
                <c:pt idx="54008">
                  <c:v>33.742389411422899</c:v>
                </c:pt>
                <c:pt idx="54009">
                  <c:v>33.742537727197501</c:v>
                </c:pt>
                <c:pt idx="54010">
                  <c:v>33.742686042497397</c:v>
                </c:pt>
                <c:pt idx="54011">
                  <c:v>33.7428343573226</c:v>
                </c:pt>
                <c:pt idx="54012">
                  <c:v>33.742982671672998</c:v>
                </c:pt>
                <c:pt idx="54013">
                  <c:v>33.743130985548703</c:v>
                </c:pt>
                <c:pt idx="54014">
                  <c:v>33.743279298949602</c:v>
                </c:pt>
                <c:pt idx="54015">
                  <c:v>33.743427611875802</c:v>
                </c:pt>
                <c:pt idx="54016">
                  <c:v>33.743575924327303</c:v>
                </c:pt>
                <c:pt idx="54017">
                  <c:v>33.743724236303997</c:v>
                </c:pt>
                <c:pt idx="54018">
                  <c:v>33.743872547805999</c:v>
                </c:pt>
                <c:pt idx="54019">
                  <c:v>33.744020858833302</c:v>
                </c:pt>
                <c:pt idx="54020">
                  <c:v>33.744169169385799</c:v>
                </c:pt>
                <c:pt idx="54021">
                  <c:v>33.744317479463703</c:v>
                </c:pt>
                <c:pt idx="54022">
                  <c:v>33.744465789066801</c:v>
                </c:pt>
                <c:pt idx="54023">
                  <c:v>33.7446140981951</c:v>
                </c:pt>
                <c:pt idx="54024">
                  <c:v>33.7447624068488</c:v>
                </c:pt>
                <c:pt idx="54025">
                  <c:v>33.7449107150277</c:v>
                </c:pt>
                <c:pt idx="54026">
                  <c:v>33.745059022731901</c:v>
                </c:pt>
                <c:pt idx="54027">
                  <c:v>33.745207329961403</c:v>
                </c:pt>
                <c:pt idx="54028">
                  <c:v>33.745355636716198</c:v>
                </c:pt>
                <c:pt idx="54029">
                  <c:v>33.745503942996201</c:v>
                </c:pt>
                <c:pt idx="54030">
                  <c:v>33.745652248801598</c:v>
                </c:pt>
                <c:pt idx="54031">
                  <c:v>33.745800554132202</c:v>
                </c:pt>
                <c:pt idx="54032">
                  <c:v>33.7459488589881</c:v>
                </c:pt>
                <c:pt idx="54033">
                  <c:v>33.746097163369399</c:v>
                </c:pt>
                <c:pt idx="54034">
                  <c:v>33.746245467275898</c:v>
                </c:pt>
                <c:pt idx="54035">
                  <c:v>33.746393770707698</c:v>
                </c:pt>
                <c:pt idx="54036">
                  <c:v>33.746542073664799</c:v>
                </c:pt>
                <c:pt idx="54037">
                  <c:v>33.7466903761472</c:v>
                </c:pt>
                <c:pt idx="54038">
                  <c:v>33.746838678154802</c:v>
                </c:pt>
                <c:pt idx="54039">
                  <c:v>33.746986979687797</c:v>
                </c:pt>
                <c:pt idx="54040">
                  <c:v>33.7471352807461</c:v>
                </c:pt>
                <c:pt idx="54041">
                  <c:v>33.747283581329697</c:v>
                </c:pt>
                <c:pt idx="54042">
                  <c:v>33.747431881438601</c:v>
                </c:pt>
                <c:pt idx="54043">
                  <c:v>33.747580181072799</c:v>
                </c:pt>
                <c:pt idx="54044">
                  <c:v>33.747728480232396</c:v>
                </c:pt>
                <c:pt idx="54045">
                  <c:v>33.747876778917203</c:v>
                </c:pt>
                <c:pt idx="54046">
                  <c:v>33.748025077127302</c:v>
                </c:pt>
                <c:pt idx="54047">
                  <c:v>33.748173374862802</c:v>
                </c:pt>
                <c:pt idx="54048">
                  <c:v>33.748321672123502</c:v>
                </c:pt>
                <c:pt idx="54049">
                  <c:v>33.748469968909603</c:v>
                </c:pt>
                <c:pt idx="54050">
                  <c:v>33.748618265220998</c:v>
                </c:pt>
                <c:pt idx="54051">
                  <c:v>33.7487665610577</c:v>
                </c:pt>
                <c:pt idx="54052">
                  <c:v>33.748914856419802</c:v>
                </c:pt>
                <c:pt idx="54053">
                  <c:v>33.749063151307098</c:v>
                </c:pt>
                <c:pt idx="54054">
                  <c:v>33.749211445719801</c:v>
                </c:pt>
                <c:pt idx="54055">
                  <c:v>33.749359739657798</c:v>
                </c:pt>
                <c:pt idx="54056">
                  <c:v>33.749508033121103</c:v>
                </c:pt>
                <c:pt idx="54057">
                  <c:v>33.7496563261098</c:v>
                </c:pt>
                <c:pt idx="54058">
                  <c:v>33.749804618623799</c:v>
                </c:pt>
                <c:pt idx="54059">
                  <c:v>33.749952910663097</c:v>
                </c:pt>
                <c:pt idx="54060">
                  <c:v>33.750101202227803</c:v>
                </c:pt>
                <c:pt idx="54061">
                  <c:v>33.750249493317703</c:v>
                </c:pt>
                <c:pt idx="54062">
                  <c:v>33.750397783933103</c:v>
                </c:pt>
                <c:pt idx="54063">
                  <c:v>33.750546074073696</c:v>
                </c:pt>
                <c:pt idx="54064">
                  <c:v>33.750694363739697</c:v>
                </c:pt>
                <c:pt idx="54065">
                  <c:v>33.750842652930999</c:v>
                </c:pt>
                <c:pt idx="54066">
                  <c:v>33.7509909416477</c:v>
                </c:pt>
                <c:pt idx="54067">
                  <c:v>33.751139229889702</c:v>
                </c:pt>
                <c:pt idx="54068">
                  <c:v>33.751287517657097</c:v>
                </c:pt>
                <c:pt idx="54069">
                  <c:v>33.7514358049498</c:v>
                </c:pt>
                <c:pt idx="54070">
                  <c:v>33.751584091767903</c:v>
                </c:pt>
                <c:pt idx="54071">
                  <c:v>33.751732378111299</c:v>
                </c:pt>
                <c:pt idx="54072">
                  <c:v>33.751880663980003</c:v>
                </c:pt>
                <c:pt idx="54073">
                  <c:v>33.7520289493741</c:v>
                </c:pt>
                <c:pt idx="54074">
                  <c:v>33.752177234293598</c:v>
                </c:pt>
                <c:pt idx="54075">
                  <c:v>33.752325518738402</c:v>
                </c:pt>
                <c:pt idx="54076">
                  <c:v>33.7524738027086</c:v>
                </c:pt>
                <c:pt idx="54077">
                  <c:v>33.752622086204099</c:v>
                </c:pt>
                <c:pt idx="54078">
                  <c:v>33.752770369224997</c:v>
                </c:pt>
                <c:pt idx="54079">
                  <c:v>33.752918651771203</c:v>
                </c:pt>
                <c:pt idx="54080">
                  <c:v>33.753066933842803</c:v>
                </c:pt>
                <c:pt idx="54081">
                  <c:v>33.753215215439802</c:v>
                </c:pt>
                <c:pt idx="54082">
                  <c:v>33.753363496562201</c:v>
                </c:pt>
                <c:pt idx="54083">
                  <c:v>33.753511777209901</c:v>
                </c:pt>
                <c:pt idx="54084">
                  <c:v>33.753660057382902</c:v>
                </c:pt>
                <c:pt idx="54085">
                  <c:v>33.753808337081402</c:v>
                </c:pt>
                <c:pt idx="54086">
                  <c:v>33.753956616305203</c:v>
                </c:pt>
                <c:pt idx="54087">
                  <c:v>33.754104895054397</c:v>
                </c:pt>
                <c:pt idx="54088">
                  <c:v>33.754253173328998</c:v>
                </c:pt>
                <c:pt idx="54089">
                  <c:v>33.754401451128899</c:v>
                </c:pt>
                <c:pt idx="54090">
                  <c:v>33.754549728454201</c:v>
                </c:pt>
                <c:pt idx="54091">
                  <c:v>33.754698005304903</c:v>
                </c:pt>
                <c:pt idx="54092">
                  <c:v>33.754846281680997</c:v>
                </c:pt>
                <c:pt idx="54093">
                  <c:v>33.754994557582499</c:v>
                </c:pt>
                <c:pt idx="54094">
                  <c:v>33.755142833009302</c:v>
                </c:pt>
                <c:pt idx="54095">
                  <c:v>33.755291107961597</c:v>
                </c:pt>
                <c:pt idx="54096">
                  <c:v>33.755439382439199</c:v>
                </c:pt>
                <c:pt idx="54097">
                  <c:v>33.755587656442202</c:v>
                </c:pt>
                <c:pt idx="54098">
                  <c:v>33.755735929970598</c:v>
                </c:pt>
                <c:pt idx="54099">
                  <c:v>33.755884203024401</c:v>
                </c:pt>
                <c:pt idx="54100">
                  <c:v>33.756032475603597</c:v>
                </c:pt>
                <c:pt idx="54101">
                  <c:v>33.7561807477082</c:v>
                </c:pt>
                <c:pt idx="54102">
                  <c:v>33.756329019338096</c:v>
                </c:pt>
                <c:pt idx="54103">
                  <c:v>33.7564772904935</c:v>
                </c:pt>
                <c:pt idx="54104">
                  <c:v>33.756625561174303</c:v>
                </c:pt>
                <c:pt idx="54105">
                  <c:v>33.7567738313804</c:v>
                </c:pt>
                <c:pt idx="54106">
                  <c:v>33.756922101112004</c:v>
                </c:pt>
                <c:pt idx="54107">
                  <c:v>33.757070370369</c:v>
                </c:pt>
                <c:pt idx="54108">
                  <c:v>33.757218639151397</c:v>
                </c:pt>
                <c:pt idx="54109">
                  <c:v>33.7573669074592</c:v>
                </c:pt>
                <c:pt idx="54110">
                  <c:v>33.757515175292298</c:v>
                </c:pt>
                <c:pt idx="54111">
                  <c:v>33.757663442650902</c:v>
                </c:pt>
                <c:pt idx="54112">
                  <c:v>33.757811709534998</c:v>
                </c:pt>
                <c:pt idx="54113">
                  <c:v>33.757959975944402</c:v>
                </c:pt>
                <c:pt idx="54114">
                  <c:v>33.758108241879199</c:v>
                </c:pt>
                <c:pt idx="54115">
                  <c:v>33.758256507339503</c:v>
                </c:pt>
                <c:pt idx="54116">
                  <c:v>33.7584047723252</c:v>
                </c:pt>
                <c:pt idx="54117">
                  <c:v>33.758553036836297</c:v>
                </c:pt>
                <c:pt idx="54118">
                  <c:v>33.758701300872801</c:v>
                </c:pt>
                <c:pt idx="54119">
                  <c:v>33.758849564434698</c:v>
                </c:pt>
                <c:pt idx="54120">
                  <c:v>33.758997827522101</c:v>
                </c:pt>
                <c:pt idx="54121">
                  <c:v>33.759146090134898</c:v>
                </c:pt>
                <c:pt idx="54122">
                  <c:v>33.759294352273102</c:v>
                </c:pt>
                <c:pt idx="54123">
                  <c:v>33.759442613936699</c:v>
                </c:pt>
                <c:pt idx="54124">
                  <c:v>33.759590875125802</c:v>
                </c:pt>
                <c:pt idx="54125">
                  <c:v>33.759739135840299</c:v>
                </c:pt>
                <c:pt idx="54126">
                  <c:v>33.759887396080202</c:v>
                </c:pt>
                <c:pt idx="54127">
                  <c:v>33.760035655845599</c:v>
                </c:pt>
                <c:pt idx="54128">
                  <c:v>33.760183915136402</c:v>
                </c:pt>
                <c:pt idx="54129">
                  <c:v>33.760332173952598</c:v>
                </c:pt>
                <c:pt idx="54130">
                  <c:v>33.760480432294301</c:v>
                </c:pt>
                <c:pt idx="54131">
                  <c:v>33.760628690161397</c:v>
                </c:pt>
                <c:pt idx="54132">
                  <c:v>33.760776947554</c:v>
                </c:pt>
                <c:pt idx="54133">
                  <c:v>33.760925204472002</c:v>
                </c:pt>
                <c:pt idx="54134">
                  <c:v>33.761073460915398</c:v>
                </c:pt>
                <c:pt idx="54135">
                  <c:v>33.7612217168843</c:v>
                </c:pt>
                <c:pt idx="54136">
                  <c:v>33.761369972378702</c:v>
                </c:pt>
                <c:pt idx="54137">
                  <c:v>33.761518227398497</c:v>
                </c:pt>
                <c:pt idx="54138">
                  <c:v>33.761666481943699</c:v>
                </c:pt>
                <c:pt idx="54139">
                  <c:v>33.761814736014401</c:v>
                </c:pt>
                <c:pt idx="54140">
                  <c:v>33.761962989610502</c:v>
                </c:pt>
                <c:pt idx="54141">
                  <c:v>33.762111242732097</c:v>
                </c:pt>
                <c:pt idx="54142">
                  <c:v>33.762259495379197</c:v>
                </c:pt>
                <c:pt idx="54143">
                  <c:v>33.762407747551698</c:v>
                </c:pt>
                <c:pt idx="54144">
                  <c:v>33.762555999249699</c:v>
                </c:pt>
                <c:pt idx="54145">
                  <c:v>33.762704250473099</c:v>
                </c:pt>
                <c:pt idx="54146">
                  <c:v>33.762852501222</c:v>
                </c:pt>
                <c:pt idx="54147">
                  <c:v>33.763000751496399</c:v>
                </c:pt>
                <c:pt idx="54148">
                  <c:v>33.763149001296199</c:v>
                </c:pt>
                <c:pt idx="54149">
                  <c:v>33.763297250621498</c:v>
                </c:pt>
                <c:pt idx="54150">
                  <c:v>33.763445499472297</c:v>
                </c:pt>
                <c:pt idx="54151">
                  <c:v>33.763593747848503</c:v>
                </c:pt>
                <c:pt idx="54152">
                  <c:v>33.763741995750202</c:v>
                </c:pt>
                <c:pt idx="54153">
                  <c:v>33.7638902431774</c:v>
                </c:pt>
                <c:pt idx="54154">
                  <c:v>33.764038490129998</c:v>
                </c:pt>
                <c:pt idx="54155">
                  <c:v>33.764186736608202</c:v>
                </c:pt>
                <c:pt idx="54156">
                  <c:v>33.7643349826118</c:v>
                </c:pt>
                <c:pt idx="54157">
                  <c:v>33.764483228140897</c:v>
                </c:pt>
                <c:pt idx="54158">
                  <c:v>33.7646314731955</c:v>
                </c:pt>
                <c:pt idx="54159">
                  <c:v>33.764779717775497</c:v>
                </c:pt>
                <c:pt idx="54160">
                  <c:v>33.764927961881</c:v>
                </c:pt>
                <c:pt idx="54161">
                  <c:v>33.765076205512102</c:v>
                </c:pt>
                <c:pt idx="54162">
                  <c:v>33.765224448668597</c:v>
                </c:pt>
                <c:pt idx="54163">
                  <c:v>33.765372691350599</c:v>
                </c:pt>
                <c:pt idx="54164">
                  <c:v>33.765520933558101</c:v>
                </c:pt>
                <c:pt idx="54165">
                  <c:v>33.765669175291002</c:v>
                </c:pt>
                <c:pt idx="54166">
                  <c:v>33.765817416549503</c:v>
                </c:pt>
                <c:pt idx="54167">
                  <c:v>33.765965657333503</c:v>
                </c:pt>
                <c:pt idx="54168">
                  <c:v>33.766113897643002</c:v>
                </c:pt>
                <c:pt idx="54169">
                  <c:v>33.766262137477902</c:v>
                </c:pt>
                <c:pt idx="54170">
                  <c:v>33.766410376838401</c:v>
                </c:pt>
                <c:pt idx="54171">
                  <c:v>33.7665586157243</c:v>
                </c:pt>
                <c:pt idx="54172">
                  <c:v>33.766706854135798</c:v>
                </c:pt>
                <c:pt idx="54173">
                  <c:v>33.766855092072802</c:v>
                </c:pt>
                <c:pt idx="54174">
                  <c:v>33.767003329535299</c:v>
                </c:pt>
                <c:pt idx="54175">
                  <c:v>33.767151566523196</c:v>
                </c:pt>
                <c:pt idx="54176">
                  <c:v>33.7672998030367</c:v>
                </c:pt>
                <c:pt idx="54177">
                  <c:v>33.767448039075703</c:v>
                </c:pt>
                <c:pt idx="54178">
                  <c:v>33.767596274640198</c:v>
                </c:pt>
                <c:pt idx="54179">
                  <c:v>33.767744509730299</c:v>
                </c:pt>
                <c:pt idx="54180">
                  <c:v>33.767892744345801</c:v>
                </c:pt>
                <c:pt idx="54181">
                  <c:v>33.768040978486901</c:v>
                </c:pt>
                <c:pt idx="54182">
                  <c:v>33.768189212153402</c:v>
                </c:pt>
                <c:pt idx="54183">
                  <c:v>33.768337445345502</c:v>
                </c:pt>
                <c:pt idx="54184">
                  <c:v>33.768485678063101</c:v>
                </c:pt>
                <c:pt idx="54185">
                  <c:v>33.768633910306299</c:v>
                </c:pt>
                <c:pt idx="54186">
                  <c:v>33.768782142074897</c:v>
                </c:pt>
                <c:pt idx="54187">
                  <c:v>33.768930373369102</c:v>
                </c:pt>
                <c:pt idx="54188">
                  <c:v>33.769078604188799</c:v>
                </c:pt>
                <c:pt idx="54189">
                  <c:v>33.769226834534003</c:v>
                </c:pt>
                <c:pt idx="54190">
                  <c:v>33.769375064404798</c:v>
                </c:pt>
                <c:pt idx="54191">
                  <c:v>33.7695232938011</c:v>
                </c:pt>
                <c:pt idx="54192">
                  <c:v>33.769671522722902</c:v>
                </c:pt>
                <c:pt idx="54193">
                  <c:v>33.769819751170303</c:v>
                </c:pt>
                <c:pt idx="54194">
                  <c:v>33.769967979143203</c:v>
                </c:pt>
                <c:pt idx="54195">
                  <c:v>33.770116206641603</c:v>
                </c:pt>
                <c:pt idx="54196">
                  <c:v>33.770264433665602</c:v>
                </c:pt>
                <c:pt idx="54197">
                  <c:v>33.770412660215101</c:v>
                </c:pt>
                <c:pt idx="54198">
                  <c:v>33.770560886290198</c:v>
                </c:pt>
                <c:pt idx="54199">
                  <c:v>33.770709111890802</c:v>
                </c:pt>
                <c:pt idx="54200">
                  <c:v>33.770857337016899</c:v>
                </c:pt>
                <c:pt idx="54201">
                  <c:v>33.771005561668602</c:v>
                </c:pt>
                <c:pt idx="54202">
                  <c:v>33.771153785845897</c:v>
                </c:pt>
                <c:pt idx="54203">
                  <c:v>33.771302009548698</c:v>
                </c:pt>
                <c:pt idx="54204">
                  <c:v>33.771450232776999</c:v>
                </c:pt>
                <c:pt idx="54205">
                  <c:v>33.771598455530899</c:v>
                </c:pt>
                <c:pt idx="54206">
                  <c:v>33.771746677810398</c:v>
                </c:pt>
                <c:pt idx="54207">
                  <c:v>33.771894899615297</c:v>
                </c:pt>
                <c:pt idx="54208">
                  <c:v>33.772043120945902</c:v>
                </c:pt>
                <c:pt idx="54209">
                  <c:v>33.772191341801999</c:v>
                </c:pt>
                <c:pt idx="54210">
                  <c:v>33.772339562183703</c:v>
                </c:pt>
                <c:pt idx="54211">
                  <c:v>33.772487782090899</c:v>
                </c:pt>
                <c:pt idx="54212">
                  <c:v>33.772636001523701</c:v>
                </c:pt>
                <c:pt idx="54213">
                  <c:v>33.772784220482102</c:v>
                </c:pt>
                <c:pt idx="54214">
                  <c:v>33.772932438966002</c:v>
                </c:pt>
                <c:pt idx="54215">
                  <c:v>33.773080656975502</c:v>
                </c:pt>
                <c:pt idx="54216">
                  <c:v>33.7732288745106</c:v>
                </c:pt>
                <c:pt idx="54217">
                  <c:v>33.773377091571298</c:v>
                </c:pt>
                <c:pt idx="54218">
                  <c:v>33.773525308157502</c:v>
                </c:pt>
                <c:pt idx="54219">
                  <c:v>33.773673524269299</c:v>
                </c:pt>
                <c:pt idx="54220">
                  <c:v>33.773821739906602</c:v>
                </c:pt>
                <c:pt idx="54221">
                  <c:v>33.773969955069497</c:v>
                </c:pt>
                <c:pt idx="54222">
                  <c:v>33.774118169758097</c:v>
                </c:pt>
                <c:pt idx="54223">
                  <c:v>33.774266383972197</c:v>
                </c:pt>
                <c:pt idx="54224">
                  <c:v>33.774414597711797</c:v>
                </c:pt>
                <c:pt idx="54225">
                  <c:v>33.774562810977102</c:v>
                </c:pt>
                <c:pt idx="54226">
                  <c:v>33.7747110237679</c:v>
                </c:pt>
                <c:pt idx="54227">
                  <c:v>33.774859236084403</c:v>
                </c:pt>
                <c:pt idx="54228">
                  <c:v>33.775007447926399</c:v>
                </c:pt>
                <c:pt idx="54229">
                  <c:v>33.775155659294001</c:v>
                </c:pt>
                <c:pt idx="54230">
                  <c:v>33.775303870187201</c:v>
                </c:pt>
                <c:pt idx="54231">
                  <c:v>33.775452080606001</c:v>
                </c:pt>
                <c:pt idx="54232">
                  <c:v>33.7756002905504</c:v>
                </c:pt>
                <c:pt idx="54233">
                  <c:v>33.775748500020299</c:v>
                </c:pt>
                <c:pt idx="54234">
                  <c:v>33.775896709015903</c:v>
                </c:pt>
                <c:pt idx="54235">
                  <c:v>33.776044917537099</c:v>
                </c:pt>
                <c:pt idx="54236">
                  <c:v>33.776193125583802</c:v>
                </c:pt>
                <c:pt idx="54237">
                  <c:v>33.776341333156203</c:v>
                </c:pt>
                <c:pt idx="54238">
                  <c:v>33.776489540254197</c:v>
                </c:pt>
                <c:pt idx="54239">
                  <c:v>33.776637746877803</c:v>
                </c:pt>
                <c:pt idx="54240">
                  <c:v>33.776785953027002</c:v>
                </c:pt>
                <c:pt idx="54241">
                  <c:v>33.7769341587017</c:v>
                </c:pt>
                <c:pt idx="54242">
                  <c:v>33.777082363902103</c:v>
                </c:pt>
                <c:pt idx="54243">
                  <c:v>33.777230568628198</c:v>
                </c:pt>
                <c:pt idx="54244">
                  <c:v>33.7773787728798</c:v>
                </c:pt>
                <c:pt idx="54245">
                  <c:v>33.777526976657001</c:v>
                </c:pt>
                <c:pt idx="54246">
                  <c:v>33.7776751799599</c:v>
                </c:pt>
                <c:pt idx="54247">
                  <c:v>33.777823382788299</c:v>
                </c:pt>
                <c:pt idx="54248">
                  <c:v>33.777971585142403</c:v>
                </c:pt>
                <c:pt idx="54249">
                  <c:v>33.778119787022099</c:v>
                </c:pt>
                <c:pt idx="54250">
                  <c:v>33.778267988427402</c:v>
                </c:pt>
                <c:pt idx="54251">
                  <c:v>33.778416189358403</c:v>
                </c:pt>
                <c:pt idx="54252">
                  <c:v>33.778564389814903</c:v>
                </c:pt>
                <c:pt idx="54253">
                  <c:v>33.778712589797102</c:v>
                </c:pt>
                <c:pt idx="54254">
                  <c:v>33.7788607893049</c:v>
                </c:pt>
                <c:pt idx="54255">
                  <c:v>33.779008988338397</c:v>
                </c:pt>
                <c:pt idx="54256">
                  <c:v>33.7791571868975</c:v>
                </c:pt>
                <c:pt idx="54257">
                  <c:v>33.779305384982202</c:v>
                </c:pt>
                <c:pt idx="54258">
                  <c:v>33.779453582592502</c:v>
                </c:pt>
                <c:pt idx="54259">
                  <c:v>33.779601779728502</c:v>
                </c:pt>
                <c:pt idx="54260">
                  <c:v>33.7797499763901</c:v>
                </c:pt>
                <c:pt idx="54261">
                  <c:v>33.779898172577397</c:v>
                </c:pt>
                <c:pt idx="54262">
                  <c:v>33.7800463682903</c:v>
                </c:pt>
                <c:pt idx="54263">
                  <c:v>33.780194563528802</c:v>
                </c:pt>
                <c:pt idx="54264">
                  <c:v>33.780342758292903</c:v>
                </c:pt>
                <c:pt idx="54265">
                  <c:v>33.780490952582802</c:v>
                </c:pt>
                <c:pt idx="54266">
                  <c:v>33.780639146398201</c:v>
                </c:pt>
                <c:pt idx="54267">
                  <c:v>33.780787339739298</c:v>
                </c:pt>
                <c:pt idx="54268">
                  <c:v>33.780935532606101</c:v>
                </c:pt>
                <c:pt idx="54269">
                  <c:v>33.781083724998503</c:v>
                </c:pt>
                <c:pt idx="54270">
                  <c:v>33.781231916916497</c:v>
                </c:pt>
                <c:pt idx="54271">
                  <c:v>33.781380108360302</c:v>
                </c:pt>
                <c:pt idx="54272">
                  <c:v>33.781528299329601</c:v>
                </c:pt>
                <c:pt idx="54273">
                  <c:v>33.781676489824598</c:v>
                </c:pt>
                <c:pt idx="54274">
                  <c:v>33.7818246798453</c:v>
                </c:pt>
                <c:pt idx="54275">
                  <c:v>33.781972869391602</c:v>
                </c:pt>
                <c:pt idx="54276">
                  <c:v>33.782121058463602</c:v>
                </c:pt>
                <c:pt idx="54277">
                  <c:v>33.782269247061301</c:v>
                </c:pt>
                <c:pt idx="54278">
                  <c:v>33.782417435184598</c:v>
                </c:pt>
                <c:pt idx="54279">
                  <c:v>33.782565622833602</c:v>
                </c:pt>
                <c:pt idx="54280">
                  <c:v>33.782713810008197</c:v>
                </c:pt>
                <c:pt idx="54281">
                  <c:v>33.782861996708597</c:v>
                </c:pt>
                <c:pt idx="54282">
                  <c:v>33.783010182934497</c:v>
                </c:pt>
                <c:pt idx="54283">
                  <c:v>33.783158368686202</c:v>
                </c:pt>
                <c:pt idx="54284">
                  <c:v>33.783306553963499</c:v>
                </c:pt>
                <c:pt idx="54285">
                  <c:v>33.783454738766501</c:v>
                </c:pt>
                <c:pt idx="54286">
                  <c:v>33.783602923095202</c:v>
                </c:pt>
                <c:pt idx="54287">
                  <c:v>33.783751106949602</c:v>
                </c:pt>
                <c:pt idx="54288">
                  <c:v>33.7838992903296</c:v>
                </c:pt>
                <c:pt idx="54289">
                  <c:v>33.784047473235297</c:v>
                </c:pt>
                <c:pt idx="54290">
                  <c:v>33.7841956556667</c:v>
                </c:pt>
                <c:pt idx="54291">
                  <c:v>33.784343837623801</c:v>
                </c:pt>
                <c:pt idx="54292">
                  <c:v>33.784492019106601</c:v>
                </c:pt>
                <c:pt idx="54293">
                  <c:v>33.784640200115</c:v>
                </c:pt>
                <c:pt idx="54294">
                  <c:v>33.784788380649097</c:v>
                </c:pt>
                <c:pt idx="54295">
                  <c:v>33.784936560708999</c:v>
                </c:pt>
                <c:pt idx="54296">
                  <c:v>33.785084740294501</c:v>
                </c:pt>
                <c:pt idx="54297">
                  <c:v>33.785232919405701</c:v>
                </c:pt>
                <c:pt idx="54298">
                  <c:v>33.785381098042599</c:v>
                </c:pt>
                <c:pt idx="54299">
                  <c:v>33.785529276205203</c:v>
                </c:pt>
                <c:pt idx="54300">
                  <c:v>33.785677453893499</c:v>
                </c:pt>
                <c:pt idx="54301">
                  <c:v>33.7858256311075</c:v>
                </c:pt>
                <c:pt idx="54302">
                  <c:v>33.785973807847199</c:v>
                </c:pt>
                <c:pt idx="54303">
                  <c:v>33.786121984112597</c:v>
                </c:pt>
                <c:pt idx="54304">
                  <c:v>33.786270159903601</c:v>
                </c:pt>
                <c:pt idx="54305">
                  <c:v>33.786418335220397</c:v>
                </c:pt>
                <c:pt idx="54306">
                  <c:v>33.786566510062997</c:v>
                </c:pt>
                <c:pt idx="54307">
                  <c:v>33.786714684431203</c:v>
                </c:pt>
                <c:pt idx="54308">
                  <c:v>33.786862858325101</c:v>
                </c:pt>
                <c:pt idx="54309">
                  <c:v>33.787011031744697</c:v>
                </c:pt>
                <c:pt idx="54310">
                  <c:v>33.787159204690099</c:v>
                </c:pt>
                <c:pt idx="54311">
                  <c:v>33.787307377161099</c:v>
                </c:pt>
                <c:pt idx="54312">
                  <c:v>33.787455549157897</c:v>
                </c:pt>
                <c:pt idx="54313">
                  <c:v>33.787603720680401</c:v>
                </c:pt>
                <c:pt idx="54314">
                  <c:v>33.787751891728597</c:v>
                </c:pt>
                <c:pt idx="54315">
                  <c:v>33.787900062302498</c:v>
                </c:pt>
                <c:pt idx="54316">
                  <c:v>33.788048232402197</c:v>
                </c:pt>
                <c:pt idx="54317">
                  <c:v>33.788196402027502</c:v>
                </c:pt>
                <c:pt idx="54318">
                  <c:v>33.788344571178598</c:v>
                </c:pt>
                <c:pt idx="54319">
                  <c:v>33.7884927398554</c:v>
                </c:pt>
                <c:pt idx="54320">
                  <c:v>33.788640908057999</c:v>
                </c:pt>
                <c:pt idx="54321">
                  <c:v>33.788789075786198</c:v>
                </c:pt>
                <c:pt idx="54322">
                  <c:v>33.788937243040202</c:v>
                </c:pt>
                <c:pt idx="54323">
                  <c:v>33.789085409819997</c:v>
                </c:pt>
                <c:pt idx="54324">
                  <c:v>33.789233576125497</c:v>
                </c:pt>
                <c:pt idx="54325">
                  <c:v>33.789381741956703</c:v>
                </c:pt>
                <c:pt idx="54326">
                  <c:v>33.7895299073136</c:v>
                </c:pt>
                <c:pt idx="54327">
                  <c:v>33.789678072196303</c:v>
                </c:pt>
                <c:pt idx="54328">
                  <c:v>33.789826236604704</c:v>
                </c:pt>
                <c:pt idx="54329">
                  <c:v>33.789974400538803</c:v>
                </c:pt>
                <c:pt idx="54330">
                  <c:v>33.7901225639987</c:v>
                </c:pt>
                <c:pt idx="54331">
                  <c:v>33.790270726984403</c:v>
                </c:pt>
                <c:pt idx="54332">
                  <c:v>33.790418889495797</c:v>
                </c:pt>
                <c:pt idx="54333">
                  <c:v>33.790567051532904</c:v>
                </c:pt>
                <c:pt idx="54334">
                  <c:v>33.790715213095801</c:v>
                </c:pt>
                <c:pt idx="54335">
                  <c:v>33.790863374184397</c:v>
                </c:pt>
                <c:pt idx="54336">
                  <c:v>33.791011534798798</c:v>
                </c:pt>
                <c:pt idx="54337">
                  <c:v>33.791159694938898</c:v>
                </c:pt>
                <c:pt idx="54338">
                  <c:v>33.791307854604803</c:v>
                </c:pt>
                <c:pt idx="54339">
                  <c:v>33.791456013796498</c:v>
                </c:pt>
                <c:pt idx="54340">
                  <c:v>33.7916041725139</c:v>
                </c:pt>
                <c:pt idx="54341">
                  <c:v>33.791752330756999</c:v>
                </c:pt>
                <c:pt idx="54342">
                  <c:v>33.791900488525997</c:v>
                </c:pt>
                <c:pt idx="54343">
                  <c:v>33.7920486458206</c:v>
                </c:pt>
                <c:pt idx="54344">
                  <c:v>33.792196802641101</c:v>
                </c:pt>
                <c:pt idx="54345">
                  <c:v>33.7923449589873</c:v>
                </c:pt>
                <c:pt idx="54346">
                  <c:v>33.792493114859298</c:v>
                </c:pt>
                <c:pt idx="54347">
                  <c:v>33.792641270257</c:v>
                </c:pt>
                <c:pt idx="54348">
                  <c:v>33.792789425180501</c:v>
                </c:pt>
                <c:pt idx="54349">
                  <c:v>33.7929375796298</c:v>
                </c:pt>
                <c:pt idx="54350">
                  <c:v>33.793085733604897</c:v>
                </c:pt>
                <c:pt idx="54351">
                  <c:v>33.7932338871057</c:v>
                </c:pt>
                <c:pt idx="54352">
                  <c:v>33.7933820401323</c:v>
                </c:pt>
                <c:pt idx="54353">
                  <c:v>33.793530192684699</c:v>
                </c:pt>
                <c:pt idx="54354">
                  <c:v>33.793678344762903</c:v>
                </c:pt>
                <c:pt idx="54355">
                  <c:v>33.793826496366798</c:v>
                </c:pt>
                <c:pt idx="54356">
                  <c:v>33.793974647496498</c:v>
                </c:pt>
                <c:pt idx="54357">
                  <c:v>33.794122798152102</c:v>
                </c:pt>
                <c:pt idx="54358">
                  <c:v>33.794270948333299</c:v>
                </c:pt>
                <c:pt idx="54359">
                  <c:v>33.7944190980404</c:v>
                </c:pt>
                <c:pt idx="54360">
                  <c:v>33.794567247273299</c:v>
                </c:pt>
                <c:pt idx="54361">
                  <c:v>33.794715396031997</c:v>
                </c:pt>
                <c:pt idx="54362">
                  <c:v>33.794863544316399</c:v>
                </c:pt>
                <c:pt idx="54363">
                  <c:v>33.7950116921266</c:v>
                </c:pt>
                <c:pt idx="54364">
                  <c:v>33.795159839462698</c:v>
                </c:pt>
                <c:pt idx="54365">
                  <c:v>33.795307986324502</c:v>
                </c:pt>
                <c:pt idx="54366">
                  <c:v>33.795456132712097</c:v>
                </c:pt>
                <c:pt idx="54367">
                  <c:v>33.795604278625603</c:v>
                </c:pt>
                <c:pt idx="54368">
                  <c:v>33.795752424064801</c:v>
                </c:pt>
                <c:pt idx="54369">
                  <c:v>33.795900569029797</c:v>
                </c:pt>
                <c:pt idx="54370">
                  <c:v>33.796048713520598</c:v>
                </c:pt>
                <c:pt idx="54371">
                  <c:v>33.796196857537304</c:v>
                </c:pt>
                <c:pt idx="54372">
                  <c:v>33.7963450010797</c:v>
                </c:pt>
                <c:pt idx="54373">
                  <c:v>33.796493144148002</c:v>
                </c:pt>
                <c:pt idx="54374">
                  <c:v>33.796641286742002</c:v>
                </c:pt>
                <c:pt idx="54375">
                  <c:v>33.796789428861899</c:v>
                </c:pt>
                <c:pt idx="54376">
                  <c:v>33.796937570507602</c:v>
                </c:pt>
                <c:pt idx="54377">
                  <c:v>33.797085711679003</c:v>
                </c:pt>
                <c:pt idx="54378">
                  <c:v>33.797233852376301</c:v>
                </c:pt>
                <c:pt idx="54379">
                  <c:v>33.797381992599497</c:v>
                </c:pt>
                <c:pt idx="54380">
                  <c:v>33.797530132348399</c:v>
                </c:pt>
                <c:pt idx="54381">
                  <c:v>33.797678271623198</c:v>
                </c:pt>
                <c:pt idx="54382">
                  <c:v>33.797826410423703</c:v>
                </c:pt>
                <c:pt idx="54383">
                  <c:v>33.797974548750197</c:v>
                </c:pt>
                <c:pt idx="54384">
                  <c:v>33.798122686602397</c:v>
                </c:pt>
                <c:pt idx="54385">
                  <c:v>33.798270823980403</c:v>
                </c:pt>
                <c:pt idx="54386">
                  <c:v>33.798418960884298</c:v>
                </c:pt>
                <c:pt idx="54387">
                  <c:v>33.798567097313999</c:v>
                </c:pt>
                <c:pt idx="54388">
                  <c:v>33.798715233269597</c:v>
                </c:pt>
                <c:pt idx="54389">
                  <c:v>33.798863368750901</c:v>
                </c:pt>
                <c:pt idx="54390">
                  <c:v>33.799011503758102</c:v>
                </c:pt>
                <c:pt idx="54391">
                  <c:v>33.799159638291201</c:v>
                </c:pt>
                <c:pt idx="54392">
                  <c:v>33.799307772350097</c:v>
                </c:pt>
                <c:pt idx="54393">
                  <c:v>33.799455905934799</c:v>
                </c:pt>
                <c:pt idx="54394">
                  <c:v>33.799604039045299</c:v>
                </c:pt>
                <c:pt idx="54395">
                  <c:v>33.799752171681703</c:v>
                </c:pt>
                <c:pt idx="54396">
                  <c:v>33.799900303843998</c:v>
                </c:pt>
                <c:pt idx="54397">
                  <c:v>33.800048435531998</c:v>
                </c:pt>
                <c:pt idx="54398">
                  <c:v>33.800196566746003</c:v>
                </c:pt>
                <c:pt idx="54399">
                  <c:v>33.800344697485698</c:v>
                </c:pt>
                <c:pt idx="54400">
                  <c:v>33.800492827751299</c:v>
                </c:pt>
                <c:pt idx="54401">
                  <c:v>33.800640957542797</c:v>
                </c:pt>
                <c:pt idx="54402">
                  <c:v>33.8007890868601</c:v>
                </c:pt>
                <c:pt idx="54403">
                  <c:v>33.8009372157033</c:v>
                </c:pt>
                <c:pt idx="54404">
                  <c:v>33.801085344072298</c:v>
                </c:pt>
                <c:pt idx="54405">
                  <c:v>33.801233471967201</c:v>
                </c:pt>
                <c:pt idx="54406">
                  <c:v>33.801381599388002</c:v>
                </c:pt>
                <c:pt idx="54407">
                  <c:v>33.8015297263346</c:v>
                </c:pt>
                <c:pt idx="54408">
                  <c:v>33.801677852807003</c:v>
                </c:pt>
                <c:pt idx="54409">
                  <c:v>33.801825978805397</c:v>
                </c:pt>
                <c:pt idx="54410">
                  <c:v>33.801974104329503</c:v>
                </c:pt>
                <c:pt idx="54411">
                  <c:v>33.802122229379599</c:v>
                </c:pt>
                <c:pt idx="54412">
                  <c:v>33.8022703539555</c:v>
                </c:pt>
                <c:pt idx="54413">
                  <c:v>33.802418478057298</c:v>
                </c:pt>
                <c:pt idx="54414">
                  <c:v>33.802566601685001</c:v>
                </c:pt>
                <c:pt idx="54415">
                  <c:v>33.802714724838502</c:v>
                </c:pt>
                <c:pt idx="54416">
                  <c:v>33.8028628475179</c:v>
                </c:pt>
                <c:pt idx="54417">
                  <c:v>33.803010969723204</c:v>
                </c:pt>
                <c:pt idx="54418">
                  <c:v>33.803159091454297</c:v>
                </c:pt>
                <c:pt idx="54419">
                  <c:v>33.803307212711303</c:v>
                </c:pt>
                <c:pt idx="54420">
                  <c:v>33.803455333494199</c:v>
                </c:pt>
                <c:pt idx="54421">
                  <c:v>33.803603453802999</c:v>
                </c:pt>
                <c:pt idx="54422">
                  <c:v>33.803751573637697</c:v>
                </c:pt>
                <c:pt idx="54423">
                  <c:v>33.803899692998201</c:v>
                </c:pt>
                <c:pt idx="54424">
                  <c:v>33.804047811884701</c:v>
                </c:pt>
                <c:pt idx="54425">
                  <c:v>33.804195930296999</c:v>
                </c:pt>
                <c:pt idx="54426">
                  <c:v>33.804344048235201</c:v>
                </c:pt>
                <c:pt idx="54427">
                  <c:v>33.804492165699301</c:v>
                </c:pt>
                <c:pt idx="54428">
                  <c:v>33.804640282689299</c:v>
                </c:pt>
                <c:pt idx="54429">
                  <c:v>33.804788399205201</c:v>
                </c:pt>
                <c:pt idx="54430">
                  <c:v>33.804936515247</c:v>
                </c:pt>
                <c:pt idx="54431">
                  <c:v>33.805084630814598</c:v>
                </c:pt>
                <c:pt idx="54432">
                  <c:v>33.805232745908199</c:v>
                </c:pt>
                <c:pt idx="54433">
                  <c:v>33.805380860527698</c:v>
                </c:pt>
                <c:pt idx="54434">
                  <c:v>33.805528974673003</c:v>
                </c:pt>
                <c:pt idx="54435">
                  <c:v>33.805677088344297</c:v>
                </c:pt>
                <c:pt idx="54436">
                  <c:v>33.805825201541502</c:v>
                </c:pt>
                <c:pt idx="54437">
                  <c:v>33.805973314264598</c:v>
                </c:pt>
                <c:pt idx="54438">
                  <c:v>33.806121426513599</c:v>
                </c:pt>
                <c:pt idx="54439">
                  <c:v>33.806269538288397</c:v>
                </c:pt>
                <c:pt idx="54440">
                  <c:v>33.8064176495892</c:v>
                </c:pt>
                <c:pt idx="54441">
                  <c:v>33.8065657604159</c:v>
                </c:pt>
                <c:pt idx="54442">
                  <c:v>33.806713870768597</c:v>
                </c:pt>
                <c:pt idx="54443">
                  <c:v>33.806861980647099</c:v>
                </c:pt>
                <c:pt idx="54444">
                  <c:v>33.807010090051598</c:v>
                </c:pt>
                <c:pt idx="54445">
                  <c:v>33.807158198981902</c:v>
                </c:pt>
                <c:pt idx="54446">
                  <c:v>33.807306307438203</c:v>
                </c:pt>
                <c:pt idx="54447">
                  <c:v>33.807454415420402</c:v>
                </c:pt>
                <c:pt idx="54448">
                  <c:v>33.807602522928498</c:v>
                </c:pt>
                <c:pt idx="54449">
                  <c:v>33.807750629962598</c:v>
                </c:pt>
                <c:pt idx="54450">
                  <c:v>33.807898736522603</c:v>
                </c:pt>
                <c:pt idx="54451">
                  <c:v>33.808046842608498</c:v>
                </c:pt>
                <c:pt idx="54452">
                  <c:v>33.808194948220297</c:v>
                </c:pt>
                <c:pt idx="54453">
                  <c:v>33.808343053358001</c:v>
                </c:pt>
                <c:pt idx="54454">
                  <c:v>33.808491158021702</c:v>
                </c:pt>
                <c:pt idx="54455">
                  <c:v>33.8086392622114</c:v>
                </c:pt>
                <c:pt idx="54456">
                  <c:v>33.808787365926896</c:v>
                </c:pt>
                <c:pt idx="54457">
                  <c:v>33.808935469168397</c:v>
                </c:pt>
                <c:pt idx="54458">
                  <c:v>33.809083571935801</c:v>
                </c:pt>
                <c:pt idx="54459">
                  <c:v>33.809231674229203</c:v>
                </c:pt>
                <c:pt idx="54460">
                  <c:v>33.809379776048502</c:v>
                </c:pt>
                <c:pt idx="54461">
                  <c:v>33.809527877393698</c:v>
                </c:pt>
                <c:pt idx="54462">
                  <c:v>33.809675978264899</c:v>
                </c:pt>
                <c:pt idx="54463">
                  <c:v>33.809824078661997</c:v>
                </c:pt>
                <c:pt idx="54464">
                  <c:v>33.809972178585099</c:v>
                </c:pt>
                <c:pt idx="54465">
                  <c:v>33.810120278034098</c:v>
                </c:pt>
                <c:pt idx="54466">
                  <c:v>33.810268377009102</c:v>
                </c:pt>
                <c:pt idx="54467">
                  <c:v>33.810416475510003</c:v>
                </c:pt>
                <c:pt idx="54468">
                  <c:v>33.810564573536901</c:v>
                </c:pt>
                <c:pt idx="54469">
                  <c:v>33.810712671089703</c:v>
                </c:pt>
                <c:pt idx="54470">
                  <c:v>33.810860768168503</c:v>
                </c:pt>
                <c:pt idx="54471">
                  <c:v>33.8110088647732</c:v>
                </c:pt>
                <c:pt idx="54472">
                  <c:v>33.811156960903901</c:v>
                </c:pt>
                <c:pt idx="54473">
                  <c:v>33.811305056560599</c:v>
                </c:pt>
                <c:pt idx="54474">
                  <c:v>33.811453151743201</c:v>
                </c:pt>
                <c:pt idx="54475">
                  <c:v>33.811601246451701</c:v>
                </c:pt>
                <c:pt idx="54476">
                  <c:v>33.811749340686298</c:v>
                </c:pt>
                <c:pt idx="54477">
                  <c:v>33.811897434446799</c:v>
                </c:pt>
                <c:pt idx="54478">
                  <c:v>33.812045527733197</c:v>
                </c:pt>
                <c:pt idx="54479">
                  <c:v>33.812193620545699</c:v>
                </c:pt>
                <c:pt idx="54480">
                  <c:v>33.812341712884098</c:v>
                </c:pt>
                <c:pt idx="54481">
                  <c:v>33.812489804748502</c:v>
                </c:pt>
                <c:pt idx="54482">
                  <c:v>33.812637896138803</c:v>
                </c:pt>
                <c:pt idx="54483">
                  <c:v>33.812785987055101</c:v>
                </c:pt>
                <c:pt idx="54484">
                  <c:v>33.812934077497403</c:v>
                </c:pt>
                <c:pt idx="54485">
                  <c:v>33.813082167465701</c:v>
                </c:pt>
                <c:pt idx="54486">
                  <c:v>33.813230256959997</c:v>
                </c:pt>
                <c:pt idx="54487">
                  <c:v>33.813378345980198</c:v>
                </c:pt>
                <c:pt idx="54488">
                  <c:v>33.813526434526402</c:v>
                </c:pt>
                <c:pt idx="54489">
                  <c:v>33.813674522598603</c:v>
                </c:pt>
                <c:pt idx="54490">
                  <c:v>33.813822610196802</c:v>
                </c:pt>
                <c:pt idx="54491">
                  <c:v>33.813970697320997</c:v>
                </c:pt>
                <c:pt idx="54492">
                  <c:v>33.814118783971203</c:v>
                </c:pt>
                <c:pt idx="54493">
                  <c:v>33.8142668701473</c:v>
                </c:pt>
                <c:pt idx="54494">
                  <c:v>33.8144149558495</c:v>
                </c:pt>
                <c:pt idx="54495">
                  <c:v>33.814563041077598</c:v>
                </c:pt>
                <c:pt idx="54496">
                  <c:v>33.8147111258317</c:v>
                </c:pt>
                <c:pt idx="54497">
                  <c:v>33.814859210111898</c:v>
                </c:pt>
                <c:pt idx="54498">
                  <c:v>33.815007293918001</c:v>
                </c:pt>
                <c:pt idx="54499">
                  <c:v>33.8151553772501</c:v>
                </c:pt>
                <c:pt idx="54500">
                  <c:v>33.815303460108197</c:v>
                </c:pt>
                <c:pt idx="54501">
                  <c:v>33.815451542492397</c:v>
                </c:pt>
                <c:pt idx="54502">
                  <c:v>33.815599624402502</c:v>
                </c:pt>
                <c:pt idx="54503">
                  <c:v>33.815747705838596</c:v>
                </c:pt>
                <c:pt idx="54504">
                  <c:v>33.815895786800702</c:v>
                </c:pt>
                <c:pt idx="54505">
                  <c:v>33.816043867288897</c:v>
                </c:pt>
                <c:pt idx="54506">
                  <c:v>33.816191947302997</c:v>
                </c:pt>
                <c:pt idx="54507">
                  <c:v>33.8163400268432</c:v>
                </c:pt>
                <c:pt idx="54508">
                  <c:v>33.8164881059094</c:v>
                </c:pt>
                <c:pt idx="54509">
                  <c:v>33.816636184501597</c:v>
                </c:pt>
                <c:pt idx="54510">
                  <c:v>33.816784262619798</c:v>
                </c:pt>
                <c:pt idx="54511">
                  <c:v>33.816932340264003</c:v>
                </c:pt>
                <c:pt idx="54512">
                  <c:v>33.817080417434198</c:v>
                </c:pt>
                <c:pt idx="54513">
                  <c:v>33.817228494130497</c:v>
                </c:pt>
                <c:pt idx="54514">
                  <c:v>33.817376570352799</c:v>
                </c:pt>
                <c:pt idx="54515">
                  <c:v>33.817524646101099</c:v>
                </c:pt>
                <c:pt idx="54516">
                  <c:v>33.817672721375402</c:v>
                </c:pt>
                <c:pt idx="54517">
                  <c:v>33.817820796175802</c:v>
                </c:pt>
                <c:pt idx="54518">
                  <c:v>33.817968870502099</c:v>
                </c:pt>
                <c:pt idx="54519">
                  <c:v>33.8181169443546</c:v>
                </c:pt>
                <c:pt idx="54520">
                  <c:v>33.818265017732998</c:v>
                </c:pt>
                <c:pt idx="54521">
                  <c:v>33.818413090637499</c:v>
                </c:pt>
                <c:pt idx="54522">
                  <c:v>33.818561163067997</c:v>
                </c:pt>
                <c:pt idx="54523">
                  <c:v>33.8187092350245</c:v>
                </c:pt>
                <c:pt idx="54524">
                  <c:v>33.818857306507098</c:v>
                </c:pt>
                <c:pt idx="54525">
                  <c:v>33.819005377515701</c:v>
                </c:pt>
                <c:pt idx="54526">
                  <c:v>33.8191534480504</c:v>
                </c:pt>
                <c:pt idx="54527">
                  <c:v>33.819301518111097</c:v>
                </c:pt>
                <c:pt idx="54528">
                  <c:v>33.819449587697797</c:v>
                </c:pt>
                <c:pt idx="54529">
                  <c:v>33.8195976568106</c:v>
                </c:pt>
                <c:pt idx="54530">
                  <c:v>33.819745725449401</c:v>
                </c:pt>
                <c:pt idx="54531">
                  <c:v>33.819893793614298</c:v>
                </c:pt>
                <c:pt idx="54532">
                  <c:v>33.820041861305199</c:v>
                </c:pt>
                <c:pt idx="54533">
                  <c:v>33.820189928522197</c:v>
                </c:pt>
                <c:pt idx="54534">
                  <c:v>33.820337995265199</c:v>
                </c:pt>
                <c:pt idx="54535">
                  <c:v>33.820486061534297</c:v>
                </c:pt>
                <c:pt idx="54536">
                  <c:v>33.820634127329399</c:v>
                </c:pt>
                <c:pt idx="54537">
                  <c:v>33.820782192650597</c:v>
                </c:pt>
                <c:pt idx="54538">
                  <c:v>33.820930257497899</c:v>
                </c:pt>
                <c:pt idx="54539">
                  <c:v>33.821078321871198</c:v>
                </c:pt>
                <c:pt idx="54540">
                  <c:v>33.821226385770601</c:v>
                </c:pt>
                <c:pt idx="54541">
                  <c:v>33.821374449196</c:v>
                </c:pt>
                <c:pt idx="54542">
                  <c:v>33.821522512147503</c:v>
                </c:pt>
                <c:pt idx="54543">
                  <c:v>33.821670574625003</c:v>
                </c:pt>
                <c:pt idx="54544">
                  <c:v>33.821818636628699</c:v>
                </c:pt>
                <c:pt idx="54545">
                  <c:v>33.821966698158398</c:v>
                </c:pt>
                <c:pt idx="54546">
                  <c:v>33.822114759214102</c:v>
                </c:pt>
                <c:pt idx="54547">
                  <c:v>33.822262819796002</c:v>
                </c:pt>
                <c:pt idx="54548">
                  <c:v>33.822410879903899</c:v>
                </c:pt>
                <c:pt idx="54549">
                  <c:v>33.822558939537899</c:v>
                </c:pt>
                <c:pt idx="54550">
                  <c:v>33.822706998697903</c:v>
                </c:pt>
                <c:pt idx="54551">
                  <c:v>33.822855057384103</c:v>
                </c:pt>
                <c:pt idx="54552">
                  <c:v>33.8230031155963</c:v>
                </c:pt>
                <c:pt idx="54553">
                  <c:v>33.823151173334601</c:v>
                </c:pt>
                <c:pt idx="54554">
                  <c:v>33.823299230598998</c:v>
                </c:pt>
                <c:pt idx="54555">
                  <c:v>33.823447287389399</c:v>
                </c:pt>
                <c:pt idx="54556">
                  <c:v>33.823595343706003</c:v>
                </c:pt>
                <c:pt idx="54557">
                  <c:v>33.823743399548597</c:v>
                </c:pt>
                <c:pt idx="54558">
                  <c:v>33.823891454917302</c:v>
                </c:pt>
                <c:pt idx="54559">
                  <c:v>33.824039509812103</c:v>
                </c:pt>
                <c:pt idx="54560">
                  <c:v>33.824187564233</c:v>
                </c:pt>
                <c:pt idx="54561">
                  <c:v>33.824335618180001</c:v>
                </c:pt>
                <c:pt idx="54562">
                  <c:v>33.824483671653098</c:v>
                </c:pt>
                <c:pt idx="54563">
                  <c:v>33.824631724652299</c:v>
                </c:pt>
                <c:pt idx="54564">
                  <c:v>33.824779777177604</c:v>
                </c:pt>
                <c:pt idx="54565">
                  <c:v>33.824927829228997</c:v>
                </c:pt>
                <c:pt idx="54566">
                  <c:v>33.825075880806502</c:v>
                </c:pt>
                <c:pt idx="54567">
                  <c:v>33.825223931910003</c:v>
                </c:pt>
                <c:pt idx="54568">
                  <c:v>33.8253719825397</c:v>
                </c:pt>
                <c:pt idx="54569">
                  <c:v>33.825520032695501</c:v>
                </c:pt>
                <c:pt idx="54570">
                  <c:v>33.825668082377398</c:v>
                </c:pt>
                <c:pt idx="54571">
                  <c:v>33.825816131585398</c:v>
                </c:pt>
                <c:pt idx="54572">
                  <c:v>33.825964180319502</c:v>
                </c:pt>
                <c:pt idx="54573">
                  <c:v>33.826112228579802</c:v>
                </c:pt>
                <c:pt idx="54574">
                  <c:v>33.826260276366099</c:v>
                </c:pt>
                <c:pt idx="54575">
                  <c:v>33.826408323678599</c:v>
                </c:pt>
                <c:pt idx="54576">
                  <c:v>33.826556370517103</c:v>
                </c:pt>
                <c:pt idx="54577">
                  <c:v>33.826704416881803</c:v>
                </c:pt>
                <c:pt idx="54578">
                  <c:v>33.826852462772599</c:v>
                </c:pt>
                <c:pt idx="54579">
                  <c:v>33.827000508189499</c:v>
                </c:pt>
                <c:pt idx="54580">
                  <c:v>33.827148553132602</c:v>
                </c:pt>
                <c:pt idx="54581">
                  <c:v>33.827296597601801</c:v>
                </c:pt>
                <c:pt idx="54582">
                  <c:v>33.827444641596998</c:v>
                </c:pt>
                <c:pt idx="54583">
                  <c:v>33.827592685118503</c:v>
                </c:pt>
                <c:pt idx="54584">
                  <c:v>33.827740728165999</c:v>
                </c:pt>
                <c:pt idx="54585">
                  <c:v>33.827888770739698</c:v>
                </c:pt>
                <c:pt idx="54586">
                  <c:v>33.8280368128395</c:v>
                </c:pt>
                <c:pt idx="54587">
                  <c:v>33.828184854465398</c:v>
                </c:pt>
                <c:pt idx="54588">
                  <c:v>33.8283328956175</c:v>
                </c:pt>
                <c:pt idx="54589">
                  <c:v>33.828480936295698</c:v>
                </c:pt>
                <c:pt idx="54590">
                  <c:v>33.828628976499999</c:v>
                </c:pt>
                <c:pt idx="54591">
                  <c:v>33.828777016230497</c:v>
                </c:pt>
                <c:pt idx="54592">
                  <c:v>33.828925055487097</c:v>
                </c:pt>
                <c:pt idx="54593">
                  <c:v>33.829073094269901</c:v>
                </c:pt>
                <c:pt idx="54594">
                  <c:v>33.829221132578802</c:v>
                </c:pt>
                <c:pt idx="54595">
                  <c:v>33.829369170413898</c:v>
                </c:pt>
                <c:pt idx="54596">
                  <c:v>33.829517207774998</c:v>
                </c:pt>
                <c:pt idx="54597">
                  <c:v>33.829665244662401</c:v>
                </c:pt>
                <c:pt idx="54598">
                  <c:v>33.8298132810759</c:v>
                </c:pt>
                <c:pt idx="54599">
                  <c:v>33.829961317015503</c:v>
                </c:pt>
                <c:pt idx="54600">
                  <c:v>33.830109352481301</c:v>
                </c:pt>
                <c:pt idx="54601">
                  <c:v>33.830257387473303</c:v>
                </c:pt>
                <c:pt idx="54602">
                  <c:v>33.830405421991401</c:v>
                </c:pt>
                <c:pt idx="54603">
                  <c:v>33.830553456035602</c:v>
                </c:pt>
                <c:pt idx="54604">
                  <c:v>33.830701489606</c:v>
                </c:pt>
                <c:pt idx="54605">
                  <c:v>33.8308495227026</c:v>
                </c:pt>
                <c:pt idx="54606">
                  <c:v>33.830997555325297</c:v>
                </c:pt>
                <c:pt idx="54607">
                  <c:v>33.831145587474197</c:v>
                </c:pt>
                <c:pt idx="54608">
                  <c:v>33.831293619149299</c:v>
                </c:pt>
                <c:pt idx="54609">
                  <c:v>33.831441650350499</c:v>
                </c:pt>
                <c:pt idx="54610">
                  <c:v>33.831589681077901</c:v>
                </c:pt>
                <c:pt idx="54611">
                  <c:v>33.831737711331499</c:v>
                </c:pt>
                <c:pt idx="54612">
                  <c:v>33.831885741111201</c:v>
                </c:pt>
                <c:pt idx="54613">
                  <c:v>33.832033770417098</c:v>
                </c:pt>
                <c:pt idx="54614">
                  <c:v>33.832181799249199</c:v>
                </c:pt>
                <c:pt idx="54615">
                  <c:v>33.832329827607403</c:v>
                </c:pt>
                <c:pt idx="54616">
                  <c:v>33.832477855491902</c:v>
                </c:pt>
                <c:pt idx="54617">
                  <c:v>33.832625882902498</c:v>
                </c:pt>
                <c:pt idx="54618">
                  <c:v>33.832773909839197</c:v>
                </c:pt>
                <c:pt idx="54619">
                  <c:v>33.832921936302199</c:v>
                </c:pt>
                <c:pt idx="54620">
                  <c:v>33.833069962291397</c:v>
                </c:pt>
                <c:pt idx="54621">
                  <c:v>33.833217987806698</c:v>
                </c:pt>
                <c:pt idx="54622">
                  <c:v>33.833366012848202</c:v>
                </c:pt>
                <c:pt idx="54623">
                  <c:v>33.833514037415902</c:v>
                </c:pt>
                <c:pt idx="54624">
                  <c:v>33.833662061509798</c:v>
                </c:pt>
                <c:pt idx="54625">
                  <c:v>33.833810085129898</c:v>
                </c:pt>
                <c:pt idx="54626">
                  <c:v>33.8339581082761</c:v>
                </c:pt>
                <c:pt idx="54627">
                  <c:v>33.834106130948598</c:v>
                </c:pt>
                <c:pt idx="54628">
                  <c:v>33.834254153147299</c:v>
                </c:pt>
                <c:pt idx="54629">
                  <c:v>33.834402174872103</c:v>
                </c:pt>
                <c:pt idx="54630">
                  <c:v>33.834550196123203</c:v>
                </c:pt>
                <c:pt idx="54631">
                  <c:v>33.834698216900399</c:v>
                </c:pt>
                <c:pt idx="54632">
                  <c:v>33.834846237203898</c:v>
                </c:pt>
                <c:pt idx="54633">
                  <c:v>33.8349942570335</c:v>
                </c:pt>
                <c:pt idx="54634">
                  <c:v>33.835142276389398</c:v>
                </c:pt>
                <c:pt idx="54635">
                  <c:v>33.835290295271399</c:v>
                </c:pt>
                <c:pt idx="54636">
                  <c:v>33.835438313679703</c:v>
                </c:pt>
                <c:pt idx="54637">
                  <c:v>33.835586331614202</c:v>
                </c:pt>
                <c:pt idx="54638">
                  <c:v>33.835734349074897</c:v>
                </c:pt>
                <c:pt idx="54639">
                  <c:v>33.835882366061703</c:v>
                </c:pt>
                <c:pt idx="54640">
                  <c:v>33.836030382574897</c:v>
                </c:pt>
                <c:pt idx="54641">
                  <c:v>33.836178398614202</c:v>
                </c:pt>
                <c:pt idx="54642">
                  <c:v>33.836326414179702</c:v>
                </c:pt>
                <c:pt idx="54643">
                  <c:v>33.836474429271497</c:v>
                </c:pt>
                <c:pt idx="54644">
                  <c:v>33.836622443889397</c:v>
                </c:pt>
                <c:pt idx="54645">
                  <c:v>33.836770458033598</c:v>
                </c:pt>
                <c:pt idx="54646">
                  <c:v>33.836918471704003</c:v>
                </c:pt>
                <c:pt idx="54647">
                  <c:v>33.837066484900703</c:v>
                </c:pt>
                <c:pt idx="54648">
                  <c:v>33.837214497623499</c:v>
                </c:pt>
                <c:pt idx="54649">
                  <c:v>33.837362509872598</c:v>
                </c:pt>
                <c:pt idx="54650">
                  <c:v>33.8375105216479</c:v>
                </c:pt>
                <c:pt idx="54651">
                  <c:v>33.837658532949497</c:v>
                </c:pt>
                <c:pt idx="54652">
                  <c:v>33.837806543777198</c:v>
                </c:pt>
                <c:pt idx="54653">
                  <c:v>33.837954554131301</c:v>
                </c:pt>
                <c:pt idx="54654">
                  <c:v>33.8381025640115</c:v>
                </c:pt>
                <c:pt idx="54655">
                  <c:v>33.838250573418001</c:v>
                </c:pt>
                <c:pt idx="54656">
                  <c:v>33.838398582350699</c:v>
                </c:pt>
                <c:pt idx="54657">
                  <c:v>33.838546590809599</c:v>
                </c:pt>
                <c:pt idx="54658">
                  <c:v>33.838694598794802</c:v>
                </c:pt>
                <c:pt idx="54659">
                  <c:v>33.838842606306201</c:v>
                </c:pt>
                <c:pt idx="54660">
                  <c:v>33.838990613343903</c:v>
                </c:pt>
                <c:pt idx="54661">
                  <c:v>33.8391386199078</c:v>
                </c:pt>
                <c:pt idx="54662">
                  <c:v>33.839286625998</c:v>
                </c:pt>
                <c:pt idx="54663">
                  <c:v>33.839434631614402</c:v>
                </c:pt>
                <c:pt idx="54664">
                  <c:v>33.8395826367571</c:v>
                </c:pt>
                <c:pt idx="54665">
                  <c:v>33.839730641426002</c:v>
                </c:pt>
                <c:pt idx="54666">
                  <c:v>33.839878645621198</c:v>
                </c:pt>
                <c:pt idx="54667">
                  <c:v>33.840026649342597</c:v>
                </c:pt>
                <c:pt idx="54668">
                  <c:v>33.8401746525902</c:v>
                </c:pt>
                <c:pt idx="54669">
                  <c:v>33.840322655364197</c:v>
                </c:pt>
                <c:pt idx="54670">
                  <c:v>33.840470657664397</c:v>
                </c:pt>
                <c:pt idx="54671">
                  <c:v>33.840618659490801</c:v>
                </c:pt>
                <c:pt idx="54672">
                  <c:v>33.840766660843499</c:v>
                </c:pt>
                <c:pt idx="54673">
                  <c:v>33.840914661722501</c:v>
                </c:pt>
                <c:pt idx="54674">
                  <c:v>33.841062662127698</c:v>
                </c:pt>
                <c:pt idx="54675">
                  <c:v>33.841210662059197</c:v>
                </c:pt>
                <c:pt idx="54676">
                  <c:v>33.841358661516999</c:v>
                </c:pt>
                <c:pt idx="54677">
                  <c:v>33.841506660500997</c:v>
                </c:pt>
                <c:pt idx="54678">
                  <c:v>33.841654659011297</c:v>
                </c:pt>
                <c:pt idx="54679">
                  <c:v>33.8418026570479</c:v>
                </c:pt>
                <c:pt idx="54680">
                  <c:v>33.841950654610699</c:v>
                </c:pt>
                <c:pt idx="54681">
                  <c:v>33.8420986516998</c:v>
                </c:pt>
                <c:pt idx="54682">
                  <c:v>33.842246648315196</c:v>
                </c:pt>
                <c:pt idx="54683">
                  <c:v>33.842394644456903</c:v>
                </c:pt>
                <c:pt idx="54684">
                  <c:v>33.842542640124897</c:v>
                </c:pt>
                <c:pt idx="54685">
                  <c:v>33.842690635319101</c:v>
                </c:pt>
                <c:pt idx="54686">
                  <c:v>33.842838630039601</c:v>
                </c:pt>
                <c:pt idx="54687">
                  <c:v>33.842986624286397</c:v>
                </c:pt>
                <c:pt idx="54688">
                  <c:v>33.843134618059501</c:v>
                </c:pt>
                <c:pt idx="54689">
                  <c:v>33.843282611358902</c:v>
                </c:pt>
                <c:pt idx="54690">
                  <c:v>33.843430604184498</c:v>
                </c:pt>
                <c:pt idx="54691">
                  <c:v>33.843578596536503</c:v>
                </c:pt>
                <c:pt idx="54692">
                  <c:v>33.843726588414697</c:v>
                </c:pt>
                <c:pt idx="54693">
                  <c:v>33.8438745798193</c:v>
                </c:pt>
                <c:pt idx="54694">
                  <c:v>33.844022570750099</c:v>
                </c:pt>
                <c:pt idx="54695">
                  <c:v>33.8441705612072</c:v>
                </c:pt>
                <c:pt idx="54696">
                  <c:v>33.844318551190597</c:v>
                </c:pt>
                <c:pt idx="54697">
                  <c:v>33.844466540700402</c:v>
                </c:pt>
                <c:pt idx="54698">
                  <c:v>33.844614529736397</c:v>
                </c:pt>
                <c:pt idx="54699">
                  <c:v>33.844762518298701</c:v>
                </c:pt>
                <c:pt idx="54700">
                  <c:v>33.844910506387301</c:v>
                </c:pt>
                <c:pt idx="54701">
                  <c:v>33.845058494002302</c:v>
                </c:pt>
                <c:pt idx="54702">
                  <c:v>33.845206481143499</c:v>
                </c:pt>
                <c:pt idx="54703">
                  <c:v>33.845354467811099</c:v>
                </c:pt>
                <c:pt idx="54704">
                  <c:v>33.845502454004901</c:v>
                </c:pt>
                <c:pt idx="54705">
                  <c:v>33.845650439725098</c:v>
                </c:pt>
                <c:pt idx="54706">
                  <c:v>33.845798424971598</c:v>
                </c:pt>
                <c:pt idx="54707">
                  <c:v>33.8459464097443</c:v>
                </c:pt>
                <c:pt idx="54708">
                  <c:v>33.846094394043497</c:v>
                </c:pt>
                <c:pt idx="54709">
                  <c:v>33.846242377868897</c:v>
                </c:pt>
                <c:pt idx="54710">
                  <c:v>33.8463903612206</c:v>
                </c:pt>
                <c:pt idx="54711">
                  <c:v>33.846538344098697</c:v>
                </c:pt>
                <c:pt idx="54712">
                  <c:v>33.846686326503097</c:v>
                </c:pt>
                <c:pt idx="54713">
                  <c:v>33.846834308433799</c:v>
                </c:pt>
                <c:pt idx="54714">
                  <c:v>33.846982289890803</c:v>
                </c:pt>
                <c:pt idx="54715">
                  <c:v>33.847130270874203</c:v>
                </c:pt>
                <c:pt idx="54716">
                  <c:v>33.847278251383898</c:v>
                </c:pt>
                <c:pt idx="54717">
                  <c:v>33.847426231419902</c:v>
                </c:pt>
                <c:pt idx="54718">
                  <c:v>33.847574210982202</c:v>
                </c:pt>
                <c:pt idx="54719">
                  <c:v>33.847722190070897</c:v>
                </c:pt>
                <c:pt idx="54720">
                  <c:v>33.847870168685901</c:v>
                </c:pt>
                <c:pt idx="54721">
                  <c:v>33.8480181468273</c:v>
                </c:pt>
                <c:pt idx="54722">
                  <c:v>33.848166124495002</c:v>
                </c:pt>
                <c:pt idx="54723">
                  <c:v>33.848314101688999</c:v>
                </c:pt>
                <c:pt idx="54724">
                  <c:v>33.848462078409398</c:v>
                </c:pt>
                <c:pt idx="54725">
                  <c:v>33.848610054656099</c:v>
                </c:pt>
                <c:pt idx="54726">
                  <c:v>33.848758030429103</c:v>
                </c:pt>
                <c:pt idx="54727">
                  <c:v>33.848906005728502</c:v>
                </c:pt>
                <c:pt idx="54728">
                  <c:v>33.849053980554203</c:v>
                </c:pt>
                <c:pt idx="54729">
                  <c:v>33.849201954906299</c:v>
                </c:pt>
                <c:pt idx="54730">
                  <c:v>33.849349928784797</c:v>
                </c:pt>
                <c:pt idx="54731">
                  <c:v>33.849497902189498</c:v>
                </c:pt>
                <c:pt idx="54732">
                  <c:v>33.8496458751207</c:v>
                </c:pt>
                <c:pt idx="54733">
                  <c:v>33.849793847578198</c:v>
                </c:pt>
                <c:pt idx="54734">
                  <c:v>33.849941819561998</c:v>
                </c:pt>
                <c:pt idx="54735">
                  <c:v>33.8500897910722</c:v>
                </c:pt>
                <c:pt idx="54736">
                  <c:v>33.850237762108797</c:v>
                </c:pt>
                <c:pt idx="54737">
                  <c:v>33.850385732671697</c:v>
                </c:pt>
                <c:pt idx="54738">
                  <c:v>33.850533702760998</c:v>
                </c:pt>
                <c:pt idx="54739">
                  <c:v>33.850681672376602</c:v>
                </c:pt>
                <c:pt idx="54740">
                  <c:v>33.850829641518601</c:v>
                </c:pt>
                <c:pt idx="54741">
                  <c:v>33.850977610187002</c:v>
                </c:pt>
                <c:pt idx="54742">
                  <c:v>33.851125578381698</c:v>
                </c:pt>
                <c:pt idx="54743">
                  <c:v>33.851273546102803</c:v>
                </c:pt>
                <c:pt idx="54744">
                  <c:v>33.851421513350303</c:v>
                </c:pt>
                <c:pt idx="54745">
                  <c:v>33.851569480124198</c:v>
                </c:pt>
                <c:pt idx="54746">
                  <c:v>33.851717446424402</c:v>
                </c:pt>
                <c:pt idx="54747">
                  <c:v>33.851865412251001</c:v>
                </c:pt>
                <c:pt idx="54748">
                  <c:v>33.852013377604003</c:v>
                </c:pt>
                <c:pt idx="54749">
                  <c:v>33.852161342483299</c:v>
                </c:pt>
                <c:pt idx="54750">
                  <c:v>33.852309306888998</c:v>
                </c:pt>
                <c:pt idx="54751">
                  <c:v>33.852457270821198</c:v>
                </c:pt>
                <c:pt idx="54752">
                  <c:v>33.852605234279601</c:v>
                </c:pt>
                <c:pt idx="54753">
                  <c:v>33.852753197264498</c:v>
                </c:pt>
                <c:pt idx="54754">
                  <c:v>33.852901159775797</c:v>
                </c:pt>
                <c:pt idx="54755">
                  <c:v>33.853049121813399</c:v>
                </c:pt>
                <c:pt idx="54756">
                  <c:v>33.853197083377502</c:v>
                </c:pt>
                <c:pt idx="54757">
                  <c:v>33.8533450444679</c:v>
                </c:pt>
                <c:pt idx="54758">
                  <c:v>33.853493005084701</c:v>
                </c:pt>
                <c:pt idx="54759">
                  <c:v>33.853640965227903</c:v>
                </c:pt>
                <c:pt idx="54760">
                  <c:v>33.853788924897501</c:v>
                </c:pt>
                <c:pt idx="54761">
                  <c:v>33.8539368840935</c:v>
                </c:pt>
                <c:pt idx="54762">
                  <c:v>33.854084842815901</c:v>
                </c:pt>
                <c:pt idx="54763">
                  <c:v>33.854232801064697</c:v>
                </c:pt>
                <c:pt idx="54764">
                  <c:v>33.854380758839902</c:v>
                </c:pt>
                <c:pt idx="54765">
                  <c:v>33.854528716141502</c:v>
                </c:pt>
                <c:pt idx="54766">
                  <c:v>33.854676672969497</c:v>
                </c:pt>
                <c:pt idx="54767">
                  <c:v>33.8548246293239</c:v>
                </c:pt>
                <c:pt idx="54768">
                  <c:v>33.854972585204798</c:v>
                </c:pt>
                <c:pt idx="54769">
                  <c:v>33.855120540611999</c:v>
                </c:pt>
                <c:pt idx="54770">
                  <c:v>33.855268495545602</c:v>
                </c:pt>
                <c:pt idx="54771">
                  <c:v>33.855416450005698</c:v>
                </c:pt>
                <c:pt idx="54772">
                  <c:v>33.855564403992098</c:v>
                </c:pt>
                <c:pt idx="54773">
                  <c:v>33.855712357504999</c:v>
                </c:pt>
                <c:pt idx="54774">
                  <c:v>33.855860310544301</c:v>
                </c:pt>
                <c:pt idx="54775">
                  <c:v>33.856008263109999</c:v>
                </c:pt>
                <c:pt idx="54776">
                  <c:v>33.856156215202098</c:v>
                </c:pt>
                <c:pt idx="54777">
                  <c:v>33.8563041668206</c:v>
                </c:pt>
                <c:pt idx="54778">
                  <c:v>33.856452117965603</c:v>
                </c:pt>
                <c:pt idx="54779">
                  <c:v>33.856600068637</c:v>
                </c:pt>
                <c:pt idx="54780">
                  <c:v>33.8567480188348</c:v>
                </c:pt>
                <c:pt idx="54781">
                  <c:v>33.856895968559002</c:v>
                </c:pt>
                <c:pt idx="54782">
                  <c:v>33.857043917809698</c:v>
                </c:pt>
                <c:pt idx="54783">
                  <c:v>33.857191866586803</c:v>
                </c:pt>
                <c:pt idx="54784">
                  <c:v>33.857339814890302</c:v>
                </c:pt>
                <c:pt idx="54785">
                  <c:v>33.857487762720297</c:v>
                </c:pt>
                <c:pt idx="54786">
                  <c:v>33.8576357100767</c:v>
                </c:pt>
                <c:pt idx="54787">
                  <c:v>33.857783656959498</c:v>
                </c:pt>
                <c:pt idx="54788">
                  <c:v>33.857931603368797</c:v>
                </c:pt>
                <c:pt idx="54789">
                  <c:v>33.858079549304499</c:v>
                </c:pt>
                <c:pt idx="54790">
                  <c:v>33.858227494766602</c:v>
                </c:pt>
                <c:pt idx="54791">
                  <c:v>33.8583754397552</c:v>
                </c:pt>
                <c:pt idx="54792">
                  <c:v>33.8585233842702</c:v>
                </c:pt>
                <c:pt idx="54793">
                  <c:v>33.858671328311701</c:v>
                </c:pt>
                <c:pt idx="54794">
                  <c:v>33.858819271879597</c:v>
                </c:pt>
                <c:pt idx="54795">
                  <c:v>33.858967214974001</c:v>
                </c:pt>
                <c:pt idx="54796">
                  <c:v>33.8591151575948</c:v>
                </c:pt>
                <c:pt idx="54797">
                  <c:v>33.859263099742002</c:v>
                </c:pt>
                <c:pt idx="54798">
                  <c:v>33.859411041415697</c:v>
                </c:pt>
                <c:pt idx="54799">
                  <c:v>33.859558982615901</c:v>
                </c:pt>
                <c:pt idx="54800">
                  <c:v>33.8597069233425</c:v>
                </c:pt>
                <c:pt idx="54801">
                  <c:v>33.859854863595601</c:v>
                </c:pt>
                <c:pt idx="54802">
                  <c:v>33.860002803375103</c:v>
                </c:pt>
                <c:pt idx="54803">
                  <c:v>33.8601507426811</c:v>
                </c:pt>
                <c:pt idx="54804">
                  <c:v>33.860298681513598</c:v>
                </c:pt>
                <c:pt idx="54805">
                  <c:v>33.860446619872498</c:v>
                </c:pt>
                <c:pt idx="54806">
                  <c:v>33.860594557757899</c:v>
                </c:pt>
                <c:pt idx="54807">
                  <c:v>33.860742495169802</c:v>
                </c:pt>
                <c:pt idx="54808">
                  <c:v>33.8608904321081</c:v>
                </c:pt>
                <c:pt idx="54809">
                  <c:v>33.861038368572899</c:v>
                </c:pt>
                <c:pt idx="54810">
                  <c:v>33.8611863045641</c:v>
                </c:pt>
                <c:pt idx="54811">
                  <c:v>33.861334240081803</c:v>
                </c:pt>
                <c:pt idx="54812">
                  <c:v>33.861482175126</c:v>
                </c:pt>
                <c:pt idx="54813">
                  <c:v>33.861630109696698</c:v>
                </c:pt>
                <c:pt idx="54814">
                  <c:v>33.861778043793898</c:v>
                </c:pt>
                <c:pt idx="54815">
                  <c:v>33.861925977417499</c:v>
                </c:pt>
                <c:pt idx="54816">
                  <c:v>33.862073910567602</c:v>
                </c:pt>
                <c:pt idx="54817">
                  <c:v>33.8622218432442</c:v>
                </c:pt>
                <c:pt idx="54818">
                  <c:v>33.862369775447299</c:v>
                </c:pt>
                <c:pt idx="54819">
                  <c:v>33.862517707176799</c:v>
                </c:pt>
                <c:pt idx="54820">
                  <c:v>33.862665638432901</c:v>
                </c:pt>
                <c:pt idx="54821">
                  <c:v>33.862813569215398</c:v>
                </c:pt>
                <c:pt idx="54822">
                  <c:v>33.862961499524403</c:v>
                </c:pt>
                <c:pt idx="54823">
                  <c:v>33.863109429359902</c:v>
                </c:pt>
                <c:pt idx="54824">
                  <c:v>33.863257358721903</c:v>
                </c:pt>
                <c:pt idx="54825">
                  <c:v>33.863405287610398</c:v>
                </c:pt>
                <c:pt idx="54826">
                  <c:v>33.863553216025402</c:v>
                </c:pt>
                <c:pt idx="54827">
                  <c:v>33.8637011439669</c:v>
                </c:pt>
                <c:pt idx="54828">
                  <c:v>33.863849071434799</c:v>
                </c:pt>
                <c:pt idx="54829">
                  <c:v>33.8639969984293</c:v>
                </c:pt>
                <c:pt idx="54830">
                  <c:v>33.864144924950303</c:v>
                </c:pt>
                <c:pt idx="54831">
                  <c:v>33.864292850997799</c:v>
                </c:pt>
                <c:pt idx="54832">
                  <c:v>33.864440776571797</c:v>
                </c:pt>
                <c:pt idx="54833">
                  <c:v>33.864588701672297</c:v>
                </c:pt>
                <c:pt idx="54834">
                  <c:v>33.864736626299198</c:v>
                </c:pt>
                <c:pt idx="54835">
                  <c:v>33.8648845504527</c:v>
                </c:pt>
                <c:pt idx="54836">
                  <c:v>33.865032474132803</c:v>
                </c:pt>
                <c:pt idx="54837">
                  <c:v>33.865180397339302</c:v>
                </c:pt>
                <c:pt idx="54838">
                  <c:v>33.865328320072301</c:v>
                </c:pt>
                <c:pt idx="54839">
                  <c:v>33.865476242331901</c:v>
                </c:pt>
                <c:pt idx="54840">
                  <c:v>33.865624164117897</c:v>
                </c:pt>
                <c:pt idx="54841">
                  <c:v>33.8657720854305</c:v>
                </c:pt>
                <c:pt idx="54842">
                  <c:v>33.865920006269597</c:v>
                </c:pt>
                <c:pt idx="54843">
                  <c:v>33.866067926635203</c:v>
                </c:pt>
                <c:pt idx="54844">
                  <c:v>33.866215846527403</c:v>
                </c:pt>
                <c:pt idx="54845">
                  <c:v>33.866363765945998</c:v>
                </c:pt>
                <c:pt idx="54846">
                  <c:v>33.866511684891201</c:v>
                </c:pt>
                <c:pt idx="54847">
                  <c:v>33.866659603362898</c:v>
                </c:pt>
                <c:pt idx="54848">
                  <c:v>33.866807521361203</c:v>
                </c:pt>
                <c:pt idx="54849">
                  <c:v>33.866955438886002</c:v>
                </c:pt>
                <c:pt idx="54850">
                  <c:v>33.867103355937303</c:v>
                </c:pt>
                <c:pt idx="54851">
                  <c:v>33.867251272515098</c:v>
                </c:pt>
                <c:pt idx="54852">
                  <c:v>33.867399188619501</c:v>
                </c:pt>
                <c:pt idx="54853">
                  <c:v>33.867547104250399</c:v>
                </c:pt>
                <c:pt idx="54854">
                  <c:v>33.867695019407797</c:v>
                </c:pt>
                <c:pt idx="54855">
                  <c:v>33.867842934091797</c:v>
                </c:pt>
                <c:pt idx="54856">
                  <c:v>33.867990848302298</c:v>
                </c:pt>
                <c:pt idx="54857">
                  <c:v>33.868138762039401</c:v>
                </c:pt>
                <c:pt idx="54858">
                  <c:v>33.868286675302997</c:v>
                </c:pt>
                <c:pt idx="54859">
                  <c:v>33.868434588093102</c:v>
                </c:pt>
                <c:pt idx="54860">
                  <c:v>33.868582500409801</c:v>
                </c:pt>
                <c:pt idx="54861">
                  <c:v>33.8687304122531</c:v>
                </c:pt>
                <c:pt idx="54862">
                  <c:v>33.868878323622901</c:v>
                </c:pt>
                <c:pt idx="54863">
                  <c:v>33.869026234519197</c:v>
                </c:pt>
                <c:pt idx="54864">
                  <c:v>33.8691741449421</c:v>
                </c:pt>
                <c:pt idx="54865">
                  <c:v>33.869322054891498</c:v>
                </c:pt>
                <c:pt idx="54866">
                  <c:v>33.869469964367497</c:v>
                </c:pt>
                <c:pt idx="54867">
                  <c:v>33.869617873370103</c:v>
                </c:pt>
                <c:pt idx="54868">
                  <c:v>33.869765781899197</c:v>
                </c:pt>
                <c:pt idx="54869">
                  <c:v>33.869913689954899</c:v>
                </c:pt>
                <c:pt idx="54870">
                  <c:v>33.870061597537102</c:v>
                </c:pt>
                <c:pt idx="54871">
                  <c:v>33.870209504645899</c:v>
                </c:pt>
                <c:pt idx="54872">
                  <c:v>33.870357411281297</c:v>
                </c:pt>
                <c:pt idx="54873">
                  <c:v>33.870505317443197</c:v>
                </c:pt>
                <c:pt idx="54874">
                  <c:v>33.870653223131697</c:v>
                </c:pt>
                <c:pt idx="54875">
                  <c:v>33.870801128346798</c:v>
                </c:pt>
                <c:pt idx="54876">
                  <c:v>33.870949033088401</c:v>
                </c:pt>
                <c:pt idx="54877">
                  <c:v>33.871096937356597</c:v>
                </c:pt>
                <c:pt idx="54878">
                  <c:v>33.871244841151402</c:v>
                </c:pt>
                <c:pt idx="54879">
                  <c:v>33.8713927444728</c:v>
                </c:pt>
                <c:pt idx="54880">
                  <c:v>33.8715406473207</c:v>
                </c:pt>
                <c:pt idx="54881">
                  <c:v>33.8716885496952</c:v>
                </c:pt>
                <c:pt idx="54882">
                  <c:v>33.871836451596302</c:v>
                </c:pt>
                <c:pt idx="54883">
                  <c:v>33.871984353023997</c:v>
                </c:pt>
                <c:pt idx="54884">
                  <c:v>33.872132253978201</c:v>
                </c:pt>
                <c:pt idx="54885">
                  <c:v>33.872280154459098</c:v>
                </c:pt>
                <c:pt idx="54886">
                  <c:v>33.872428054466504</c:v>
                </c:pt>
                <c:pt idx="54887">
                  <c:v>33.872575954000503</c:v>
                </c:pt>
                <c:pt idx="54888">
                  <c:v>33.872723853061103</c:v>
                </c:pt>
                <c:pt idx="54889">
                  <c:v>33.872871751648297</c:v>
                </c:pt>
                <c:pt idx="54890">
                  <c:v>33.873019649762</c:v>
                </c:pt>
                <c:pt idx="54891">
                  <c:v>33.873167547402403</c:v>
                </c:pt>
                <c:pt idx="54892">
                  <c:v>33.8733154445694</c:v>
                </c:pt>
                <c:pt idx="54893">
                  <c:v>33.873463341262898</c:v>
                </c:pt>
                <c:pt idx="54894">
                  <c:v>33.873611237483097</c:v>
                </c:pt>
                <c:pt idx="54895">
                  <c:v>33.873759133229797</c:v>
                </c:pt>
                <c:pt idx="54896">
                  <c:v>33.873907028503197</c:v>
                </c:pt>
                <c:pt idx="54897">
                  <c:v>33.874054923303198</c:v>
                </c:pt>
                <c:pt idx="54898">
                  <c:v>33.874202817629701</c:v>
                </c:pt>
                <c:pt idx="54899">
                  <c:v>33.874350711482897</c:v>
                </c:pt>
                <c:pt idx="54900">
                  <c:v>33.874498604862701</c:v>
                </c:pt>
                <c:pt idx="54901">
                  <c:v>33.874646497769</c:v>
                </c:pt>
                <c:pt idx="54902">
                  <c:v>33.874794390201998</c:v>
                </c:pt>
                <c:pt idx="54903">
                  <c:v>33.874942282161598</c:v>
                </c:pt>
                <c:pt idx="54904">
                  <c:v>33.875090173647898</c:v>
                </c:pt>
                <c:pt idx="54905">
                  <c:v>33.875238064660699</c:v>
                </c:pt>
                <c:pt idx="54906">
                  <c:v>33.875385955200102</c:v>
                </c:pt>
                <c:pt idx="54907">
                  <c:v>33.875533845266197</c:v>
                </c:pt>
                <c:pt idx="54908">
                  <c:v>33.875681734858901</c:v>
                </c:pt>
                <c:pt idx="54909">
                  <c:v>33.875829623978198</c:v>
                </c:pt>
                <c:pt idx="54910">
                  <c:v>33.875977512624097</c:v>
                </c:pt>
                <c:pt idx="54911">
                  <c:v>33.876125400796603</c:v>
                </c:pt>
                <c:pt idx="54912">
                  <c:v>33.876273288495803</c:v>
                </c:pt>
                <c:pt idx="54913">
                  <c:v>33.876421175721603</c:v>
                </c:pt>
                <c:pt idx="54914">
                  <c:v>33.876569062473997</c:v>
                </c:pt>
                <c:pt idx="54915">
                  <c:v>33.876716948753099</c:v>
                </c:pt>
                <c:pt idx="54916">
                  <c:v>33.876864834558802</c:v>
                </c:pt>
                <c:pt idx="54917">
                  <c:v>33.877012719891098</c:v>
                </c:pt>
                <c:pt idx="54918">
                  <c:v>33.877160604750003</c:v>
                </c:pt>
                <c:pt idx="54919">
                  <c:v>33.877308489135601</c:v>
                </c:pt>
                <c:pt idx="54920">
                  <c:v>33.877456373047799</c:v>
                </c:pt>
                <c:pt idx="54921">
                  <c:v>33.877604256486698</c:v>
                </c:pt>
                <c:pt idx="54922">
                  <c:v>33.877752139452198</c:v>
                </c:pt>
                <c:pt idx="54923">
                  <c:v>33.877900021944299</c:v>
                </c:pt>
                <c:pt idx="54924">
                  <c:v>33.8780479039631</c:v>
                </c:pt>
                <c:pt idx="54925">
                  <c:v>33.878195785508503</c:v>
                </c:pt>
                <c:pt idx="54926">
                  <c:v>33.878343666580598</c:v>
                </c:pt>
                <c:pt idx="54927">
                  <c:v>33.878491547179301</c:v>
                </c:pt>
                <c:pt idx="54928">
                  <c:v>33.878639427304698</c:v>
                </c:pt>
                <c:pt idx="54929">
                  <c:v>33.878787306956703</c:v>
                </c:pt>
                <c:pt idx="54930">
                  <c:v>33.878935186135401</c:v>
                </c:pt>
                <c:pt idx="54931">
                  <c:v>33.8790830648407</c:v>
                </c:pt>
                <c:pt idx="54932">
                  <c:v>33.879230943072699</c:v>
                </c:pt>
                <c:pt idx="54933">
                  <c:v>33.879378820831398</c:v>
                </c:pt>
                <c:pt idx="54934">
                  <c:v>33.879526698116699</c:v>
                </c:pt>
                <c:pt idx="54935">
                  <c:v>33.8796745749286</c:v>
                </c:pt>
                <c:pt idx="54936">
                  <c:v>33.879822451267202</c:v>
                </c:pt>
                <c:pt idx="54937">
                  <c:v>33.879970327132497</c:v>
                </c:pt>
                <c:pt idx="54938">
                  <c:v>33.8801182025244</c:v>
                </c:pt>
                <c:pt idx="54939">
                  <c:v>33.880266077443103</c:v>
                </c:pt>
                <c:pt idx="54940">
                  <c:v>33.880413951888301</c:v>
                </c:pt>
                <c:pt idx="54941">
                  <c:v>33.880561825860298</c:v>
                </c:pt>
                <c:pt idx="54942">
                  <c:v>33.880709699358903</c:v>
                </c:pt>
                <c:pt idx="54943">
                  <c:v>33.880857572384201</c:v>
                </c:pt>
                <c:pt idx="54944">
                  <c:v>33.8810054449361</c:v>
                </c:pt>
                <c:pt idx="54945">
                  <c:v>33.8811533170148</c:v>
                </c:pt>
                <c:pt idx="54946">
                  <c:v>33.8813011886201</c:v>
                </c:pt>
                <c:pt idx="54947">
                  <c:v>33.8814490597521</c:v>
                </c:pt>
                <c:pt idx="54948">
                  <c:v>33.881596930410701</c:v>
                </c:pt>
                <c:pt idx="54949">
                  <c:v>33.881744800596103</c:v>
                </c:pt>
                <c:pt idx="54950">
                  <c:v>33.881892670308098</c:v>
                </c:pt>
                <c:pt idx="54951">
                  <c:v>33.8820405395468</c:v>
                </c:pt>
                <c:pt idx="54952">
                  <c:v>33.882188408312203</c:v>
                </c:pt>
                <c:pt idx="54953">
                  <c:v>33.882336276604299</c:v>
                </c:pt>
                <c:pt idx="54954">
                  <c:v>33.882484144423103</c:v>
                </c:pt>
                <c:pt idx="54955">
                  <c:v>33.8826320117686</c:v>
                </c:pt>
                <c:pt idx="54956">
                  <c:v>33.882779878640697</c:v>
                </c:pt>
                <c:pt idx="54957">
                  <c:v>33.882927745039602</c:v>
                </c:pt>
                <c:pt idx="54958">
                  <c:v>33.883075610965101</c:v>
                </c:pt>
                <c:pt idx="54959">
                  <c:v>33.883223476417299</c:v>
                </c:pt>
                <c:pt idx="54960">
                  <c:v>33.883371341396298</c:v>
                </c:pt>
                <c:pt idx="54961">
                  <c:v>33.883519205901898</c:v>
                </c:pt>
                <c:pt idx="54962">
                  <c:v>33.883667069934297</c:v>
                </c:pt>
                <c:pt idx="54963">
                  <c:v>33.883814933493298</c:v>
                </c:pt>
                <c:pt idx="54964">
                  <c:v>33.883962796578999</c:v>
                </c:pt>
                <c:pt idx="54965">
                  <c:v>33.884110659191499</c:v>
                </c:pt>
                <c:pt idx="54966">
                  <c:v>33.884258521330601</c:v>
                </c:pt>
                <c:pt idx="54967">
                  <c:v>33.884406382996502</c:v>
                </c:pt>
                <c:pt idx="54968">
                  <c:v>33.884554244189097</c:v>
                </c:pt>
                <c:pt idx="54969">
                  <c:v>33.8847021049083</c:v>
                </c:pt>
                <c:pt idx="54970">
                  <c:v>33.884849965154302</c:v>
                </c:pt>
                <c:pt idx="54971">
                  <c:v>33.884997824926998</c:v>
                </c:pt>
                <c:pt idx="54972">
                  <c:v>33.885145684226501</c:v>
                </c:pt>
                <c:pt idx="54973">
                  <c:v>33.885293543052597</c:v>
                </c:pt>
                <c:pt idx="54974">
                  <c:v>33.885441401405501</c:v>
                </c:pt>
                <c:pt idx="54975">
                  <c:v>33.885589259284998</c:v>
                </c:pt>
                <c:pt idx="54976">
                  <c:v>33.885737116691303</c:v>
                </c:pt>
                <c:pt idx="54977">
                  <c:v>33.8858849736244</c:v>
                </c:pt>
                <c:pt idx="54978">
                  <c:v>33.886032830084098</c:v>
                </c:pt>
                <c:pt idx="54979">
                  <c:v>33.886180686070603</c:v>
                </c:pt>
                <c:pt idx="54980">
                  <c:v>33.886328541583801</c:v>
                </c:pt>
                <c:pt idx="54981">
                  <c:v>33.886476396623699</c:v>
                </c:pt>
                <c:pt idx="54982">
                  <c:v>33.886624251190398</c:v>
                </c:pt>
                <c:pt idx="54983">
                  <c:v>33.886772105283796</c:v>
                </c:pt>
                <c:pt idx="54984">
                  <c:v>33.886919958903903</c:v>
                </c:pt>
                <c:pt idx="54985">
                  <c:v>33.887067812050802</c:v>
                </c:pt>
                <c:pt idx="54986">
                  <c:v>33.887215664724401</c:v>
                </c:pt>
                <c:pt idx="54987">
                  <c:v>33.887363516924701</c:v>
                </c:pt>
                <c:pt idx="54988">
                  <c:v>33.887511368651801</c:v>
                </c:pt>
                <c:pt idx="54989">
                  <c:v>33.887659219905601</c:v>
                </c:pt>
                <c:pt idx="54990">
                  <c:v>33.8878070706862</c:v>
                </c:pt>
                <c:pt idx="54991">
                  <c:v>33.887954920993501</c:v>
                </c:pt>
                <c:pt idx="54992">
                  <c:v>33.888102770827501</c:v>
                </c:pt>
                <c:pt idx="54993">
                  <c:v>33.888250620188302</c:v>
                </c:pt>
                <c:pt idx="54994">
                  <c:v>33.888398469075902</c:v>
                </c:pt>
                <c:pt idx="54995">
                  <c:v>33.888546317490203</c:v>
                </c:pt>
                <c:pt idx="54996">
                  <c:v>33.888694165431303</c:v>
                </c:pt>
                <c:pt idx="54997">
                  <c:v>33.888842012899097</c:v>
                </c:pt>
                <c:pt idx="54998">
                  <c:v>33.888989859893599</c:v>
                </c:pt>
                <c:pt idx="54999">
                  <c:v>33.8891377064149</c:v>
                </c:pt>
                <c:pt idx="55000">
                  <c:v>33.889285552463001</c:v>
                </c:pt>
                <c:pt idx="55001">
                  <c:v>33.889433398037802</c:v>
                </c:pt>
                <c:pt idx="55002">
                  <c:v>33.889581243139403</c:v>
                </c:pt>
                <c:pt idx="55003">
                  <c:v>33.889729087767797</c:v>
                </c:pt>
                <c:pt idx="55004">
                  <c:v>33.889876931922899</c:v>
                </c:pt>
                <c:pt idx="55005">
                  <c:v>33.8900247756048</c:v>
                </c:pt>
                <c:pt idx="55006">
                  <c:v>33.890172618813402</c:v>
                </c:pt>
                <c:pt idx="55007">
                  <c:v>33.890320461548903</c:v>
                </c:pt>
                <c:pt idx="55008">
                  <c:v>33.890468303811097</c:v>
                </c:pt>
                <c:pt idx="55009">
                  <c:v>33.890616145599999</c:v>
                </c:pt>
                <c:pt idx="55010">
                  <c:v>33.8907639869158</c:v>
                </c:pt>
                <c:pt idx="55011">
                  <c:v>33.890911827758302</c:v>
                </c:pt>
                <c:pt idx="55012">
                  <c:v>33.891059668127603</c:v>
                </c:pt>
                <c:pt idx="55013">
                  <c:v>33.891207508023598</c:v>
                </c:pt>
                <c:pt idx="55014">
                  <c:v>33.891355347446499</c:v>
                </c:pt>
                <c:pt idx="55015">
                  <c:v>33.8915031863961</c:v>
                </c:pt>
                <c:pt idx="55016">
                  <c:v>33.891651024872502</c:v>
                </c:pt>
                <c:pt idx="55017">
                  <c:v>33.891798862875703</c:v>
                </c:pt>
                <c:pt idx="55018">
                  <c:v>33.891946700405697</c:v>
                </c:pt>
                <c:pt idx="55019">
                  <c:v>33.892094537462398</c:v>
                </c:pt>
                <c:pt idx="55020">
                  <c:v>33.892242374045999</c:v>
                </c:pt>
                <c:pt idx="55021">
                  <c:v>33.8923902101563</c:v>
                </c:pt>
                <c:pt idx="55022">
                  <c:v>33.892538045793501</c:v>
                </c:pt>
                <c:pt idx="55023">
                  <c:v>33.892685880957401</c:v>
                </c:pt>
                <c:pt idx="55024">
                  <c:v>33.892833715648102</c:v>
                </c:pt>
                <c:pt idx="55025">
                  <c:v>33.892981549865603</c:v>
                </c:pt>
                <c:pt idx="55026">
                  <c:v>33.893129383610002</c:v>
                </c:pt>
                <c:pt idx="55027">
                  <c:v>33.893277216881103</c:v>
                </c:pt>
                <c:pt idx="55028">
                  <c:v>33.893425049679003</c:v>
                </c:pt>
                <c:pt idx="55029">
                  <c:v>33.893572882003703</c:v>
                </c:pt>
                <c:pt idx="55030">
                  <c:v>33.893720713855203</c:v>
                </c:pt>
                <c:pt idx="55031">
                  <c:v>33.893868545233502</c:v>
                </c:pt>
                <c:pt idx="55032">
                  <c:v>33.894016376138701</c:v>
                </c:pt>
                <c:pt idx="55033">
                  <c:v>33.894164206570601</c:v>
                </c:pt>
                <c:pt idx="55034">
                  <c:v>33.894312036529399</c:v>
                </c:pt>
                <c:pt idx="55035">
                  <c:v>33.894459866014898</c:v>
                </c:pt>
                <c:pt idx="55036">
                  <c:v>33.894607695027297</c:v>
                </c:pt>
                <c:pt idx="55037">
                  <c:v>33.894755523566502</c:v>
                </c:pt>
                <c:pt idx="55038">
                  <c:v>33.8949033516325</c:v>
                </c:pt>
                <c:pt idx="55039">
                  <c:v>33.895051179225298</c:v>
                </c:pt>
                <c:pt idx="55040">
                  <c:v>33.895199006344903</c:v>
                </c:pt>
                <c:pt idx="55041">
                  <c:v>33.8953468329914</c:v>
                </c:pt>
                <c:pt idx="55042">
                  <c:v>33.895494659164697</c:v>
                </c:pt>
                <c:pt idx="55043">
                  <c:v>33.895642484864801</c:v>
                </c:pt>
                <c:pt idx="55044">
                  <c:v>33.895790310091698</c:v>
                </c:pt>
                <c:pt idx="55045">
                  <c:v>33.895938134845402</c:v>
                </c:pt>
                <c:pt idx="55046">
                  <c:v>33.896085959125998</c:v>
                </c:pt>
                <c:pt idx="55047">
                  <c:v>33.8962337829334</c:v>
                </c:pt>
                <c:pt idx="55048">
                  <c:v>33.896381606267703</c:v>
                </c:pt>
                <c:pt idx="55049">
                  <c:v>33.896529429128698</c:v>
                </c:pt>
                <c:pt idx="55050">
                  <c:v>33.8966772515166</c:v>
                </c:pt>
                <c:pt idx="55051">
                  <c:v>33.896825073431401</c:v>
                </c:pt>
                <c:pt idx="55052">
                  <c:v>33.896972894873002</c:v>
                </c:pt>
                <c:pt idx="55053">
                  <c:v>33.897120715841403</c:v>
                </c:pt>
                <c:pt idx="55054">
                  <c:v>33.897268536336597</c:v>
                </c:pt>
                <c:pt idx="55055">
                  <c:v>33.897416356358697</c:v>
                </c:pt>
                <c:pt idx="55056">
                  <c:v>33.897564175907704</c:v>
                </c:pt>
                <c:pt idx="55057">
                  <c:v>33.897711994983403</c:v>
                </c:pt>
                <c:pt idx="55058">
                  <c:v>33.897859813586102</c:v>
                </c:pt>
                <c:pt idx="55059">
                  <c:v>33.898007631715501</c:v>
                </c:pt>
                <c:pt idx="55060">
                  <c:v>33.898155449371899</c:v>
                </c:pt>
                <c:pt idx="55061">
                  <c:v>33.898303266554997</c:v>
                </c:pt>
                <c:pt idx="55062">
                  <c:v>33.898451083265101</c:v>
                </c:pt>
                <c:pt idx="55063">
                  <c:v>33.898598899501998</c:v>
                </c:pt>
                <c:pt idx="55064">
                  <c:v>33.898746715265702</c:v>
                </c:pt>
                <c:pt idx="55065">
                  <c:v>33.898894530556298</c:v>
                </c:pt>
                <c:pt idx="55066">
                  <c:v>33.899042345373701</c:v>
                </c:pt>
                <c:pt idx="55067">
                  <c:v>33.899190159718003</c:v>
                </c:pt>
                <c:pt idx="55068">
                  <c:v>33.899337973589198</c:v>
                </c:pt>
                <c:pt idx="55069">
                  <c:v>33.899485786987299</c:v>
                </c:pt>
                <c:pt idx="55070">
                  <c:v>33.8996335999122</c:v>
                </c:pt>
                <c:pt idx="55071">
                  <c:v>33.8997814123639</c:v>
                </c:pt>
                <c:pt idx="55072">
                  <c:v>33.8999292243425</c:v>
                </c:pt>
                <c:pt idx="55073">
                  <c:v>33.900077035848</c:v>
                </c:pt>
                <c:pt idx="55074">
                  <c:v>33.900224846880398</c:v>
                </c:pt>
                <c:pt idx="55075">
                  <c:v>33.900372657439704</c:v>
                </c:pt>
                <c:pt idx="55076">
                  <c:v>33.900520467525801</c:v>
                </c:pt>
                <c:pt idx="55077">
                  <c:v>33.900668277138799</c:v>
                </c:pt>
                <c:pt idx="55078">
                  <c:v>33.900816086278603</c:v>
                </c:pt>
                <c:pt idx="55079">
                  <c:v>33.900963894945399</c:v>
                </c:pt>
                <c:pt idx="55080">
                  <c:v>33.901111703139001</c:v>
                </c:pt>
                <c:pt idx="55081">
                  <c:v>33.901259510859497</c:v>
                </c:pt>
                <c:pt idx="55082">
                  <c:v>33.901407318106898</c:v>
                </c:pt>
                <c:pt idx="55083">
                  <c:v>33.901555124881099</c:v>
                </c:pt>
                <c:pt idx="55084">
                  <c:v>33.901702931182299</c:v>
                </c:pt>
                <c:pt idx="55085">
                  <c:v>33.901850737010299</c:v>
                </c:pt>
                <c:pt idx="55086">
                  <c:v>33.901998542365298</c:v>
                </c:pt>
                <c:pt idx="55087">
                  <c:v>33.902146347247097</c:v>
                </c:pt>
                <c:pt idx="55088">
                  <c:v>33.902294151655802</c:v>
                </c:pt>
                <c:pt idx="55089">
                  <c:v>33.902441955591399</c:v>
                </c:pt>
                <c:pt idx="55090">
                  <c:v>33.902589759053903</c:v>
                </c:pt>
                <c:pt idx="55091">
                  <c:v>33.902737562043299</c:v>
                </c:pt>
                <c:pt idx="55092">
                  <c:v>33.902885364559502</c:v>
                </c:pt>
                <c:pt idx="55093">
                  <c:v>33.903033166602697</c:v>
                </c:pt>
                <c:pt idx="55094">
                  <c:v>33.903180968172798</c:v>
                </c:pt>
                <c:pt idx="55095">
                  <c:v>33.903328769269798</c:v>
                </c:pt>
                <c:pt idx="55096">
                  <c:v>33.903476569893698</c:v>
                </c:pt>
                <c:pt idx="55097">
                  <c:v>33.903624370044497</c:v>
                </c:pt>
                <c:pt idx="55098">
                  <c:v>33.903772169722203</c:v>
                </c:pt>
                <c:pt idx="55099">
                  <c:v>33.9039199689268</c:v>
                </c:pt>
                <c:pt idx="55100">
                  <c:v>33.904067767658297</c:v>
                </c:pt>
                <c:pt idx="55101">
                  <c:v>33.9042155659168</c:v>
                </c:pt>
                <c:pt idx="55102">
                  <c:v>33.904363363702103</c:v>
                </c:pt>
                <c:pt idx="55103">
                  <c:v>33.904511161014398</c:v>
                </c:pt>
                <c:pt idx="55104">
                  <c:v>33.904658957853599</c:v>
                </c:pt>
                <c:pt idx="55105">
                  <c:v>33.904806754219599</c:v>
                </c:pt>
                <c:pt idx="55106">
                  <c:v>33.904954550112699</c:v>
                </c:pt>
                <c:pt idx="55107">
                  <c:v>33.905102345532597</c:v>
                </c:pt>
                <c:pt idx="55108">
                  <c:v>33.905250140479403</c:v>
                </c:pt>
                <c:pt idx="55109">
                  <c:v>33.9053979349532</c:v>
                </c:pt>
                <c:pt idx="55110">
                  <c:v>33.905545728953904</c:v>
                </c:pt>
                <c:pt idx="55111">
                  <c:v>33.905693522481499</c:v>
                </c:pt>
                <c:pt idx="55112">
                  <c:v>33.905841315536101</c:v>
                </c:pt>
                <c:pt idx="55113">
                  <c:v>33.905989108117602</c:v>
                </c:pt>
                <c:pt idx="55114">
                  <c:v>33.906136900226002</c:v>
                </c:pt>
                <c:pt idx="55115">
                  <c:v>33.906284691861302</c:v>
                </c:pt>
                <c:pt idx="55116">
                  <c:v>33.9064324830236</c:v>
                </c:pt>
                <c:pt idx="55117">
                  <c:v>33.906580273712798</c:v>
                </c:pt>
                <c:pt idx="55118">
                  <c:v>33.906728063929002</c:v>
                </c:pt>
                <c:pt idx="55119">
                  <c:v>33.906875853672098</c:v>
                </c:pt>
                <c:pt idx="55120">
                  <c:v>33.9070236429421</c:v>
                </c:pt>
                <c:pt idx="55121">
                  <c:v>33.907171431739002</c:v>
                </c:pt>
                <c:pt idx="55122">
                  <c:v>33.907319220063002</c:v>
                </c:pt>
                <c:pt idx="55123">
                  <c:v>33.907467007913802</c:v>
                </c:pt>
                <c:pt idx="55124">
                  <c:v>33.9076147952916</c:v>
                </c:pt>
                <c:pt idx="55125">
                  <c:v>33.907762582196398</c:v>
                </c:pt>
                <c:pt idx="55126">
                  <c:v>33.907910368628102</c:v>
                </c:pt>
                <c:pt idx="55127">
                  <c:v>33.908058154586698</c:v>
                </c:pt>
                <c:pt idx="55128">
                  <c:v>33.9082059400723</c:v>
                </c:pt>
                <c:pt idx="55129">
                  <c:v>33.908353725084901</c:v>
                </c:pt>
                <c:pt idx="55130">
                  <c:v>33.908501509624401</c:v>
                </c:pt>
                <c:pt idx="55131">
                  <c:v>33.9086492936908</c:v>
                </c:pt>
                <c:pt idx="55132">
                  <c:v>33.908797077284298</c:v>
                </c:pt>
                <c:pt idx="55133">
                  <c:v>33.908944860404603</c:v>
                </c:pt>
                <c:pt idx="55134">
                  <c:v>33.909092643051999</c:v>
                </c:pt>
                <c:pt idx="55135">
                  <c:v>33.909240425226301</c:v>
                </c:pt>
                <c:pt idx="55136">
                  <c:v>33.909388206927602</c:v>
                </c:pt>
                <c:pt idx="55137">
                  <c:v>33.909535988155802</c:v>
                </c:pt>
                <c:pt idx="55138">
                  <c:v>33.909683768911002</c:v>
                </c:pt>
                <c:pt idx="55139">
                  <c:v>33.9098315491932</c:v>
                </c:pt>
                <c:pt idx="55140">
                  <c:v>33.909979329002297</c:v>
                </c:pt>
                <c:pt idx="55141">
                  <c:v>33.910127108338401</c:v>
                </c:pt>
                <c:pt idx="55142">
                  <c:v>33.910274887201503</c:v>
                </c:pt>
                <c:pt idx="55143">
                  <c:v>33.910422665591597</c:v>
                </c:pt>
                <c:pt idx="55144">
                  <c:v>33.910570443508597</c:v>
                </c:pt>
                <c:pt idx="55145">
                  <c:v>33.910718220952603</c:v>
                </c:pt>
                <c:pt idx="55146">
                  <c:v>33.910865997923601</c:v>
                </c:pt>
                <c:pt idx="55147">
                  <c:v>33.911013774421598</c:v>
                </c:pt>
                <c:pt idx="55148">
                  <c:v>33.911161550446501</c:v>
                </c:pt>
                <c:pt idx="55149">
                  <c:v>33.911309325998502</c:v>
                </c:pt>
                <c:pt idx="55150">
                  <c:v>33.911457101077403</c:v>
                </c:pt>
                <c:pt idx="55151">
                  <c:v>33.911604875683302</c:v>
                </c:pt>
                <c:pt idx="55152">
                  <c:v>33.911752649816201</c:v>
                </c:pt>
                <c:pt idx="55153">
                  <c:v>33.911900423476098</c:v>
                </c:pt>
                <c:pt idx="55154">
                  <c:v>33.912048196663001</c:v>
                </c:pt>
                <c:pt idx="55155">
                  <c:v>33.912195969376803</c:v>
                </c:pt>
                <c:pt idx="55156">
                  <c:v>33.912343741617697</c:v>
                </c:pt>
                <c:pt idx="55157">
                  <c:v>33.912491513385604</c:v>
                </c:pt>
                <c:pt idx="55158">
                  <c:v>33.912639284680402</c:v>
                </c:pt>
                <c:pt idx="55159">
                  <c:v>33.912787055502299</c:v>
                </c:pt>
                <c:pt idx="55160">
                  <c:v>33.912934825851103</c:v>
                </c:pt>
                <c:pt idx="55161">
                  <c:v>33.913082595726998</c:v>
                </c:pt>
                <c:pt idx="55162">
                  <c:v>33.913230365129799</c:v>
                </c:pt>
                <c:pt idx="55163">
                  <c:v>33.913378134059698</c:v>
                </c:pt>
                <c:pt idx="55164">
                  <c:v>33.913525902516596</c:v>
                </c:pt>
                <c:pt idx="55165">
                  <c:v>33.913673670500501</c:v>
                </c:pt>
                <c:pt idx="55166">
                  <c:v>33.913821438011396</c:v>
                </c:pt>
                <c:pt idx="55167">
                  <c:v>33.913969205049298</c:v>
                </c:pt>
                <c:pt idx="55168">
                  <c:v>33.914116971614199</c:v>
                </c:pt>
                <c:pt idx="55169">
                  <c:v>33.914264737706098</c:v>
                </c:pt>
                <c:pt idx="55170">
                  <c:v>33.914412503325003</c:v>
                </c:pt>
                <c:pt idx="55171">
                  <c:v>33.914560268471</c:v>
                </c:pt>
                <c:pt idx="55172">
                  <c:v>33.914708033144002</c:v>
                </c:pt>
                <c:pt idx="55173">
                  <c:v>33.914855797344003</c:v>
                </c:pt>
                <c:pt idx="55174">
                  <c:v>33.915003561071003</c:v>
                </c:pt>
                <c:pt idx="55175">
                  <c:v>33.915151324325002</c:v>
                </c:pt>
                <c:pt idx="55176">
                  <c:v>33.915299087106099</c:v>
                </c:pt>
                <c:pt idx="55177">
                  <c:v>33.915446849414202</c:v>
                </c:pt>
                <c:pt idx="55178">
                  <c:v>33.915594611249297</c:v>
                </c:pt>
                <c:pt idx="55179">
                  <c:v>33.915742372611497</c:v>
                </c:pt>
                <c:pt idx="55180">
                  <c:v>33.915890133500596</c:v>
                </c:pt>
                <c:pt idx="55181">
                  <c:v>33.916037893916901</c:v>
                </c:pt>
                <c:pt idx="55182">
                  <c:v>33.916185653860097</c:v>
                </c:pt>
                <c:pt idx="55183">
                  <c:v>33.916333413330399</c:v>
                </c:pt>
                <c:pt idx="55184">
                  <c:v>33.9164811723277</c:v>
                </c:pt>
                <c:pt idx="55185">
                  <c:v>33.916628930852099</c:v>
                </c:pt>
                <c:pt idx="55186">
                  <c:v>33.916776688903497</c:v>
                </c:pt>
                <c:pt idx="55187">
                  <c:v>33.9169244464819</c:v>
                </c:pt>
                <c:pt idx="55188">
                  <c:v>33.917072203587402</c:v>
                </c:pt>
                <c:pt idx="55189">
                  <c:v>33.917219960219903</c:v>
                </c:pt>
                <c:pt idx="55190">
                  <c:v>33.917367716379502</c:v>
                </c:pt>
                <c:pt idx="55191">
                  <c:v>33.9175154720661</c:v>
                </c:pt>
                <c:pt idx="55192">
                  <c:v>33.917663227279697</c:v>
                </c:pt>
                <c:pt idx="55193">
                  <c:v>33.917810982020498</c:v>
                </c:pt>
                <c:pt idx="55194">
                  <c:v>33.917958736288199</c:v>
                </c:pt>
                <c:pt idx="55195">
                  <c:v>33.918106490082998</c:v>
                </c:pt>
                <c:pt idx="55196">
                  <c:v>33.918254243404903</c:v>
                </c:pt>
                <c:pt idx="55197">
                  <c:v>33.918401996253898</c:v>
                </c:pt>
                <c:pt idx="55198">
                  <c:v>33.9185497486298</c:v>
                </c:pt>
                <c:pt idx="55199">
                  <c:v>33.9186975005329</c:v>
                </c:pt>
                <c:pt idx="55200">
                  <c:v>33.918845251962999</c:v>
                </c:pt>
                <c:pt idx="55201">
                  <c:v>33.918993002920203</c:v>
                </c:pt>
                <c:pt idx="55202">
                  <c:v>33.919140753404399</c:v>
                </c:pt>
                <c:pt idx="55203">
                  <c:v>33.9192885034157</c:v>
                </c:pt>
                <c:pt idx="55204">
                  <c:v>33.9194362529541</c:v>
                </c:pt>
                <c:pt idx="55205">
                  <c:v>33.919584002019498</c:v>
                </c:pt>
                <c:pt idx="55206">
                  <c:v>33.919731750612002</c:v>
                </c:pt>
                <c:pt idx="55207">
                  <c:v>33.919879498731603</c:v>
                </c:pt>
                <c:pt idx="55208">
                  <c:v>33.920027246378197</c:v>
                </c:pt>
                <c:pt idx="55209">
                  <c:v>33.920174993552003</c:v>
                </c:pt>
                <c:pt idx="55210">
                  <c:v>33.9203227402528</c:v>
                </c:pt>
                <c:pt idx="55211">
                  <c:v>33.920470486480603</c:v>
                </c:pt>
                <c:pt idx="55212">
                  <c:v>33.920618232235597</c:v>
                </c:pt>
                <c:pt idx="55213">
                  <c:v>33.920765977517597</c:v>
                </c:pt>
                <c:pt idx="55214">
                  <c:v>33.920913722326802</c:v>
                </c:pt>
                <c:pt idx="55215">
                  <c:v>33.921061466662998</c:v>
                </c:pt>
                <c:pt idx="55216">
                  <c:v>33.9212092105262</c:v>
                </c:pt>
                <c:pt idx="55217">
                  <c:v>33.9213569539166</c:v>
                </c:pt>
                <c:pt idx="55218">
                  <c:v>33.921504696834099</c:v>
                </c:pt>
                <c:pt idx="55219">
                  <c:v>33.921652439278603</c:v>
                </c:pt>
                <c:pt idx="55220">
                  <c:v>33.921800181250298</c:v>
                </c:pt>
                <c:pt idx="55221">
                  <c:v>33.921947922748998</c:v>
                </c:pt>
                <c:pt idx="55222">
                  <c:v>33.922095663774797</c:v>
                </c:pt>
                <c:pt idx="55223">
                  <c:v>33.922243404327801</c:v>
                </c:pt>
                <c:pt idx="55224">
                  <c:v>33.922391144407797</c:v>
                </c:pt>
                <c:pt idx="55225">
                  <c:v>33.922538884014898</c:v>
                </c:pt>
                <c:pt idx="55226">
                  <c:v>33.922686623149097</c:v>
                </c:pt>
                <c:pt idx="55227">
                  <c:v>33.922834361810501</c:v>
                </c:pt>
                <c:pt idx="55228">
                  <c:v>33.922982099998897</c:v>
                </c:pt>
                <c:pt idx="55229">
                  <c:v>33.923129837714399</c:v>
                </c:pt>
                <c:pt idx="55230">
                  <c:v>33.923277574956998</c:v>
                </c:pt>
                <c:pt idx="55231">
                  <c:v>33.923425311726803</c:v>
                </c:pt>
                <c:pt idx="55232">
                  <c:v>33.923573048023599</c:v>
                </c:pt>
                <c:pt idx="55233">
                  <c:v>33.9237207838476</c:v>
                </c:pt>
                <c:pt idx="55234">
                  <c:v>33.923868519198699</c:v>
                </c:pt>
                <c:pt idx="55235">
                  <c:v>33.924016254076903</c:v>
                </c:pt>
                <c:pt idx="55236">
                  <c:v>33.924163988482199</c:v>
                </c:pt>
                <c:pt idx="55237">
                  <c:v>33.9243117224146</c:v>
                </c:pt>
                <c:pt idx="55238">
                  <c:v>33.9244594558741</c:v>
                </c:pt>
                <c:pt idx="55239">
                  <c:v>33.924607188860797</c:v>
                </c:pt>
                <c:pt idx="55240">
                  <c:v>33.9247549213746</c:v>
                </c:pt>
                <c:pt idx="55241">
                  <c:v>33.924902653415501</c:v>
                </c:pt>
                <c:pt idx="55242">
                  <c:v>33.9250503849835</c:v>
                </c:pt>
                <c:pt idx="55243">
                  <c:v>33.925198116078697</c:v>
                </c:pt>
                <c:pt idx="55244">
                  <c:v>33.925345846700999</c:v>
                </c:pt>
                <c:pt idx="55245">
                  <c:v>33.9254935768504</c:v>
                </c:pt>
                <c:pt idx="55246">
                  <c:v>33.925641306526899</c:v>
                </c:pt>
                <c:pt idx="55247">
                  <c:v>33.925789035730602</c:v>
                </c:pt>
                <c:pt idx="55248">
                  <c:v>33.925936764461397</c:v>
                </c:pt>
                <c:pt idx="55249">
                  <c:v>33.926084492719298</c:v>
                </c:pt>
                <c:pt idx="55250">
                  <c:v>33.926232220504403</c:v>
                </c:pt>
                <c:pt idx="55251">
                  <c:v>33.926379947816599</c:v>
                </c:pt>
                <c:pt idx="55252">
                  <c:v>33.926527674656</c:v>
                </c:pt>
                <c:pt idx="55253">
                  <c:v>33.9266754010225</c:v>
                </c:pt>
                <c:pt idx="55254">
                  <c:v>33.926823126916098</c:v>
                </c:pt>
                <c:pt idx="55255">
                  <c:v>33.9269708523369</c:v>
                </c:pt>
                <c:pt idx="55256">
                  <c:v>33.927118577284801</c:v>
                </c:pt>
                <c:pt idx="55257">
                  <c:v>33.9272663017599</c:v>
                </c:pt>
                <c:pt idx="55258">
                  <c:v>33.927414025762097</c:v>
                </c:pt>
                <c:pt idx="55259">
                  <c:v>33.927561749291499</c:v>
                </c:pt>
                <c:pt idx="55260">
                  <c:v>33.927709472347999</c:v>
                </c:pt>
                <c:pt idx="55261">
                  <c:v>33.927857194931697</c:v>
                </c:pt>
                <c:pt idx="55262">
                  <c:v>33.9280049170426</c:v>
                </c:pt>
                <c:pt idx="55263">
                  <c:v>33.928152638680501</c:v>
                </c:pt>
                <c:pt idx="55264">
                  <c:v>33.9283003598457</c:v>
                </c:pt>
                <c:pt idx="55265">
                  <c:v>33.928448080537997</c:v>
                </c:pt>
                <c:pt idx="55266">
                  <c:v>33.928595800757499</c:v>
                </c:pt>
                <c:pt idx="55267">
                  <c:v>33.928743520504099</c:v>
                </c:pt>
                <c:pt idx="55268">
                  <c:v>33.928891239777897</c:v>
                </c:pt>
                <c:pt idx="55269">
                  <c:v>33.9290389585789</c:v>
                </c:pt>
                <c:pt idx="55270">
                  <c:v>33.929186676907001</c:v>
                </c:pt>
                <c:pt idx="55271">
                  <c:v>33.9293343947623</c:v>
                </c:pt>
                <c:pt idx="55272">
                  <c:v>33.929482112144797</c:v>
                </c:pt>
                <c:pt idx="55273">
                  <c:v>33.929629829054399</c:v>
                </c:pt>
                <c:pt idx="55274">
                  <c:v>33.929777545491199</c:v>
                </c:pt>
                <c:pt idx="55275">
                  <c:v>33.929925261455203</c:v>
                </c:pt>
                <c:pt idx="55276">
                  <c:v>33.930072976946299</c:v>
                </c:pt>
                <c:pt idx="55277">
                  <c:v>33.930220691964699</c:v>
                </c:pt>
                <c:pt idx="55278">
                  <c:v>33.930368406510198</c:v>
                </c:pt>
                <c:pt idx="55279">
                  <c:v>33.930516120582901</c:v>
                </c:pt>
                <c:pt idx="55280">
                  <c:v>33.930663834182702</c:v>
                </c:pt>
                <c:pt idx="55281">
                  <c:v>33.930811547309801</c:v>
                </c:pt>
                <c:pt idx="55282">
                  <c:v>33.930959259964098</c:v>
                </c:pt>
                <c:pt idx="55283">
                  <c:v>33.9311069721455</c:v>
                </c:pt>
                <c:pt idx="55284">
                  <c:v>33.9312546838541</c:v>
                </c:pt>
                <c:pt idx="55285">
                  <c:v>33.931402395089897</c:v>
                </c:pt>
                <c:pt idx="55286">
                  <c:v>33.931550105852899</c:v>
                </c:pt>
                <c:pt idx="55287">
                  <c:v>33.9316978161431</c:v>
                </c:pt>
                <c:pt idx="55288">
                  <c:v>33.931845525960497</c:v>
                </c:pt>
                <c:pt idx="55289">
                  <c:v>33.9319932353051</c:v>
                </c:pt>
                <c:pt idx="55290">
                  <c:v>33.932140944176901</c:v>
                </c:pt>
                <c:pt idx="55291">
                  <c:v>33.932288652575799</c:v>
                </c:pt>
                <c:pt idx="55292">
                  <c:v>33.932436360502003</c:v>
                </c:pt>
                <c:pt idx="55293">
                  <c:v>33.932584067955403</c:v>
                </c:pt>
                <c:pt idx="55294">
                  <c:v>33.932731774936002</c:v>
                </c:pt>
                <c:pt idx="55295">
                  <c:v>33.932879481443798</c:v>
                </c:pt>
                <c:pt idx="55296">
                  <c:v>33.9330271874788</c:v>
                </c:pt>
                <c:pt idx="55297">
                  <c:v>33.933174893040999</c:v>
                </c:pt>
                <c:pt idx="55298">
                  <c:v>33.933322598130403</c:v>
                </c:pt>
                <c:pt idx="55299">
                  <c:v>33.933470302746997</c:v>
                </c:pt>
                <c:pt idx="55300">
                  <c:v>33.933618006890804</c:v>
                </c:pt>
                <c:pt idx="55301">
                  <c:v>33.9337657105619</c:v>
                </c:pt>
                <c:pt idx="55302">
                  <c:v>33.933913413760102</c:v>
                </c:pt>
                <c:pt idx="55303">
                  <c:v>33.934061116485601</c:v>
                </c:pt>
                <c:pt idx="55304">
                  <c:v>33.934208818738298</c:v>
                </c:pt>
                <c:pt idx="55305">
                  <c:v>33.9343565205182</c:v>
                </c:pt>
                <c:pt idx="55306">
                  <c:v>33.934504221825399</c:v>
                </c:pt>
                <c:pt idx="55307">
                  <c:v>33.934651922659697</c:v>
                </c:pt>
                <c:pt idx="55308">
                  <c:v>33.934799623021298</c:v>
                </c:pt>
                <c:pt idx="55309">
                  <c:v>33.934947322910098</c:v>
                </c:pt>
                <c:pt idx="55310">
                  <c:v>33.935095022326102</c:v>
                </c:pt>
                <c:pt idx="55311">
                  <c:v>33.935242721269397</c:v>
                </c:pt>
                <c:pt idx="55312">
                  <c:v>33.935390419739903</c:v>
                </c:pt>
                <c:pt idx="55313">
                  <c:v>33.9355381177376</c:v>
                </c:pt>
                <c:pt idx="55314">
                  <c:v>33.935685815262602</c:v>
                </c:pt>
                <c:pt idx="55315">
                  <c:v>33.935833512314801</c:v>
                </c:pt>
                <c:pt idx="55316">
                  <c:v>33.935981208894198</c:v>
                </c:pt>
                <c:pt idx="55317">
                  <c:v>33.936128905000899</c:v>
                </c:pt>
                <c:pt idx="55318">
                  <c:v>33.936276600634798</c:v>
                </c:pt>
                <c:pt idx="55319">
                  <c:v>33.936424295795902</c:v>
                </c:pt>
                <c:pt idx="55320">
                  <c:v>33.936571990484303</c:v>
                </c:pt>
                <c:pt idx="55321">
                  <c:v>33.936719684700002</c:v>
                </c:pt>
                <c:pt idx="55322">
                  <c:v>33.936867378442898</c:v>
                </c:pt>
                <c:pt idx="55323">
                  <c:v>33.937015071712999</c:v>
                </c:pt>
                <c:pt idx="55324">
                  <c:v>33.937162764510397</c:v>
                </c:pt>
                <c:pt idx="55325">
                  <c:v>33.937310456835</c:v>
                </c:pt>
                <c:pt idx="55326">
                  <c:v>33.9374581486869</c:v>
                </c:pt>
                <c:pt idx="55327">
                  <c:v>33.937605840065999</c:v>
                </c:pt>
                <c:pt idx="55328">
                  <c:v>33.937753530972401</c:v>
                </c:pt>
                <c:pt idx="55329">
                  <c:v>33.937901221406001</c:v>
                </c:pt>
                <c:pt idx="55330">
                  <c:v>33.938048911366899</c:v>
                </c:pt>
                <c:pt idx="55331">
                  <c:v>33.9381966008551</c:v>
                </c:pt>
                <c:pt idx="55332">
                  <c:v>33.9383442898705</c:v>
                </c:pt>
                <c:pt idx="55333">
                  <c:v>33.938491978413197</c:v>
                </c:pt>
                <c:pt idx="55334">
                  <c:v>33.938639666483098</c:v>
                </c:pt>
                <c:pt idx="55335">
                  <c:v>33.938787354080397</c:v>
                </c:pt>
                <c:pt idx="55336">
                  <c:v>33.9389350412048</c:v>
                </c:pt>
                <c:pt idx="55337">
                  <c:v>33.939082727856601</c:v>
                </c:pt>
                <c:pt idx="55338">
                  <c:v>33.939230414035599</c:v>
                </c:pt>
                <c:pt idx="55339">
                  <c:v>33.939378099741901</c:v>
                </c:pt>
                <c:pt idx="55340">
                  <c:v>33.939525784975402</c:v>
                </c:pt>
                <c:pt idx="55341">
                  <c:v>33.939673469736299</c:v>
                </c:pt>
                <c:pt idx="55342">
                  <c:v>33.939821154024401</c:v>
                </c:pt>
                <c:pt idx="55343">
                  <c:v>33.9399688378398</c:v>
                </c:pt>
                <c:pt idx="55344">
                  <c:v>33.940116521182397</c:v>
                </c:pt>
                <c:pt idx="55345">
                  <c:v>33.940264204052397</c:v>
                </c:pt>
                <c:pt idx="55346">
                  <c:v>33.940411886449603</c:v>
                </c:pt>
                <c:pt idx="55347">
                  <c:v>33.940559568374098</c:v>
                </c:pt>
                <c:pt idx="55348">
                  <c:v>33.940707249825898</c:v>
                </c:pt>
                <c:pt idx="55349">
                  <c:v>33.940854930805003</c:v>
                </c:pt>
                <c:pt idx="55350">
                  <c:v>33.941002611311397</c:v>
                </c:pt>
                <c:pt idx="55351">
                  <c:v>33.941150291344997</c:v>
                </c:pt>
                <c:pt idx="55352">
                  <c:v>33.941297970906</c:v>
                </c:pt>
                <c:pt idx="55353">
                  <c:v>33.941445649994201</c:v>
                </c:pt>
                <c:pt idx="55354">
                  <c:v>33.941593328609699</c:v>
                </c:pt>
                <c:pt idx="55355">
                  <c:v>33.941741006752601</c:v>
                </c:pt>
                <c:pt idx="55356">
                  <c:v>33.9418886844227</c:v>
                </c:pt>
                <c:pt idx="55357">
                  <c:v>33.942036361620097</c:v>
                </c:pt>
                <c:pt idx="55358">
                  <c:v>33.942184038344799</c:v>
                </c:pt>
                <c:pt idx="55359">
                  <c:v>33.942331714596897</c:v>
                </c:pt>
                <c:pt idx="55360">
                  <c:v>33.942479390376199</c:v>
                </c:pt>
                <c:pt idx="55361">
                  <c:v>33.9426270656828</c:v>
                </c:pt>
                <c:pt idx="55362">
                  <c:v>33.942774740516803</c:v>
                </c:pt>
                <c:pt idx="55363">
                  <c:v>33.942922414877998</c:v>
                </c:pt>
                <c:pt idx="55364">
                  <c:v>33.943070088766603</c:v>
                </c:pt>
                <c:pt idx="55365">
                  <c:v>33.9432177621824</c:v>
                </c:pt>
                <c:pt idx="55366">
                  <c:v>33.9433654351256</c:v>
                </c:pt>
                <c:pt idx="55367">
                  <c:v>33.943513107596097</c:v>
                </c:pt>
                <c:pt idx="55368">
                  <c:v>33.943660779593898</c:v>
                </c:pt>
                <c:pt idx="55369">
                  <c:v>33.943808451118997</c:v>
                </c:pt>
                <c:pt idx="55370">
                  <c:v>33.9439561221715</c:v>
                </c:pt>
                <c:pt idx="55371">
                  <c:v>33.9441037927512</c:v>
                </c:pt>
                <c:pt idx="55372">
                  <c:v>33.944251462858297</c:v>
                </c:pt>
                <c:pt idx="55373">
                  <c:v>33.944399132492698</c:v>
                </c:pt>
                <c:pt idx="55374">
                  <c:v>33.944546801654496</c:v>
                </c:pt>
                <c:pt idx="55375">
                  <c:v>33.944694470343499</c:v>
                </c:pt>
                <c:pt idx="55376">
                  <c:v>33.944842138559899</c:v>
                </c:pt>
                <c:pt idx="55377">
                  <c:v>33.944989806303603</c:v>
                </c:pt>
                <c:pt idx="55378">
                  <c:v>33.945137473574697</c:v>
                </c:pt>
                <c:pt idx="55379">
                  <c:v>33.945285140373002</c:v>
                </c:pt>
                <c:pt idx="55380">
                  <c:v>33.945432806698697</c:v>
                </c:pt>
                <c:pt idx="55381">
                  <c:v>33.945580472551796</c:v>
                </c:pt>
                <c:pt idx="55382">
                  <c:v>33.9457281379321</c:v>
                </c:pt>
                <c:pt idx="55383">
                  <c:v>33.9458758028399</c:v>
                </c:pt>
                <c:pt idx="55384">
                  <c:v>33.946023467274898</c:v>
                </c:pt>
                <c:pt idx="55385">
                  <c:v>33.9461711312373</c:v>
                </c:pt>
                <c:pt idx="55386">
                  <c:v>33.946318794726999</c:v>
                </c:pt>
                <c:pt idx="55387">
                  <c:v>33.946466457744101</c:v>
                </c:pt>
                <c:pt idx="55388">
                  <c:v>33.946614120288501</c:v>
                </c:pt>
                <c:pt idx="55389">
                  <c:v>33.946761782360298</c:v>
                </c:pt>
                <c:pt idx="55390">
                  <c:v>33.946909443959399</c:v>
                </c:pt>
                <c:pt idx="55391">
                  <c:v>33.947057105085896</c:v>
                </c:pt>
                <c:pt idx="55392">
                  <c:v>33.947204765739698</c:v>
                </c:pt>
                <c:pt idx="55393">
                  <c:v>33.947352425920897</c:v>
                </c:pt>
                <c:pt idx="55394">
                  <c:v>33.9475000856294</c:v>
                </c:pt>
                <c:pt idx="55395">
                  <c:v>33.9476477448653</c:v>
                </c:pt>
                <c:pt idx="55396">
                  <c:v>33.947795403628596</c:v>
                </c:pt>
                <c:pt idx="55397">
                  <c:v>33.947943061919197</c:v>
                </c:pt>
                <c:pt idx="55398">
                  <c:v>33.948090719737102</c:v>
                </c:pt>
                <c:pt idx="55399">
                  <c:v>33.948238377082497</c:v>
                </c:pt>
                <c:pt idx="55400">
                  <c:v>33.948386033955103</c:v>
                </c:pt>
                <c:pt idx="55401">
                  <c:v>33.948533690355198</c:v>
                </c:pt>
                <c:pt idx="55402">
                  <c:v>33.948681346282598</c:v>
                </c:pt>
                <c:pt idx="55403">
                  <c:v>33.948829001737401</c:v>
                </c:pt>
                <c:pt idx="55404">
                  <c:v>33.948976656719601</c:v>
                </c:pt>
                <c:pt idx="55405">
                  <c:v>33.949124311229099</c:v>
                </c:pt>
                <c:pt idx="55406">
                  <c:v>33.949271965266</c:v>
                </c:pt>
                <c:pt idx="55407">
                  <c:v>33.949419618830298</c:v>
                </c:pt>
                <c:pt idx="55408">
                  <c:v>33.9495672719219</c:v>
                </c:pt>
                <c:pt idx="55409">
                  <c:v>33.949714924540899</c:v>
                </c:pt>
                <c:pt idx="55410">
                  <c:v>33.949862576687302</c:v>
                </c:pt>
                <c:pt idx="55411">
                  <c:v>33.950010228361101</c:v>
                </c:pt>
                <c:pt idx="55412">
                  <c:v>33.950157879562298</c:v>
                </c:pt>
                <c:pt idx="55413">
                  <c:v>33.950305530290798</c:v>
                </c:pt>
                <c:pt idx="55414">
                  <c:v>33.950453180546802</c:v>
                </c:pt>
                <c:pt idx="55415">
                  <c:v>33.950600830330103</c:v>
                </c:pt>
                <c:pt idx="55416">
                  <c:v>33.950748479640801</c:v>
                </c:pt>
                <c:pt idx="55417">
                  <c:v>33.950896128478902</c:v>
                </c:pt>
                <c:pt idx="55418">
                  <c:v>33.951043776844401</c:v>
                </c:pt>
                <c:pt idx="55419">
                  <c:v>33.951191424737303</c:v>
                </c:pt>
                <c:pt idx="55420">
                  <c:v>33.951339072157502</c:v>
                </c:pt>
                <c:pt idx="55421">
                  <c:v>33.951486719105198</c:v>
                </c:pt>
                <c:pt idx="55422">
                  <c:v>33.951634365580297</c:v>
                </c:pt>
                <c:pt idx="55423">
                  <c:v>33.951782011582701</c:v>
                </c:pt>
                <c:pt idx="55424">
                  <c:v>33.951929657112601</c:v>
                </c:pt>
                <c:pt idx="55425">
                  <c:v>33.952077302169897</c:v>
                </c:pt>
                <c:pt idx="55426">
                  <c:v>33.952224946754498</c:v>
                </c:pt>
                <c:pt idx="55427">
                  <c:v>33.952372590866602</c:v>
                </c:pt>
                <c:pt idx="55428">
                  <c:v>33.952520234506103</c:v>
                </c:pt>
                <c:pt idx="55429">
                  <c:v>33.952667877673001</c:v>
                </c:pt>
                <c:pt idx="55430">
                  <c:v>33.952815520367203</c:v>
                </c:pt>
                <c:pt idx="55431">
                  <c:v>33.952963162588901</c:v>
                </c:pt>
                <c:pt idx="55432">
                  <c:v>33.953110804338102</c:v>
                </c:pt>
                <c:pt idx="55433">
                  <c:v>33.953258445614601</c:v>
                </c:pt>
                <c:pt idx="55434">
                  <c:v>33.953406086418497</c:v>
                </c:pt>
                <c:pt idx="55435">
                  <c:v>33.953553726749902</c:v>
                </c:pt>
                <c:pt idx="55436">
                  <c:v>33.953701366608698</c:v>
                </c:pt>
                <c:pt idx="55437">
                  <c:v>33.953849005994897</c:v>
                </c:pt>
                <c:pt idx="55438">
                  <c:v>33.9539966449085</c:v>
                </c:pt>
                <c:pt idx="55439">
                  <c:v>33.9541442833495</c:v>
                </c:pt>
                <c:pt idx="55440">
                  <c:v>33.954291921318003</c:v>
                </c:pt>
                <c:pt idx="55441">
                  <c:v>33.954439558813903</c:v>
                </c:pt>
                <c:pt idx="55442">
                  <c:v>33.954587195837199</c:v>
                </c:pt>
                <c:pt idx="55443">
                  <c:v>33.954734832387899</c:v>
                </c:pt>
                <c:pt idx="55444">
                  <c:v>33.954882468466103</c:v>
                </c:pt>
                <c:pt idx="55445">
                  <c:v>33.955030104071703</c:v>
                </c:pt>
                <c:pt idx="55446">
                  <c:v>33.9551777392048</c:v>
                </c:pt>
                <c:pt idx="55447">
                  <c:v>33.9553253738652</c:v>
                </c:pt>
                <c:pt idx="55448">
                  <c:v>33.955473008053197</c:v>
                </c:pt>
                <c:pt idx="55449">
                  <c:v>33.955620641768498</c:v>
                </c:pt>
                <c:pt idx="55450">
                  <c:v>33.955768275011302</c:v>
                </c:pt>
                <c:pt idx="55451">
                  <c:v>33.955915907781502</c:v>
                </c:pt>
                <c:pt idx="55452">
                  <c:v>33.956063540079199</c:v>
                </c:pt>
                <c:pt idx="55453">
                  <c:v>33.9562111719043</c:v>
                </c:pt>
                <c:pt idx="55454">
                  <c:v>33.956358803256897</c:v>
                </c:pt>
                <c:pt idx="55455">
                  <c:v>33.956506434136898</c:v>
                </c:pt>
                <c:pt idx="55456">
                  <c:v>33.956654064544303</c:v>
                </c:pt>
                <c:pt idx="55457">
                  <c:v>33.956801694479203</c:v>
                </c:pt>
                <c:pt idx="55458">
                  <c:v>33.9569493239416</c:v>
                </c:pt>
                <c:pt idx="55459">
                  <c:v>33.957096952931401</c:v>
                </c:pt>
                <c:pt idx="55460">
                  <c:v>33.957244581448599</c:v>
                </c:pt>
                <c:pt idx="55461">
                  <c:v>33.957392209493399</c:v>
                </c:pt>
                <c:pt idx="55462">
                  <c:v>33.957539837065497</c:v>
                </c:pt>
                <c:pt idx="55463">
                  <c:v>33.957687464165197</c:v>
                </c:pt>
                <c:pt idx="55464">
                  <c:v>33.957835090792202</c:v>
                </c:pt>
                <c:pt idx="55465">
                  <c:v>33.957982716946802</c:v>
                </c:pt>
                <c:pt idx="55466">
                  <c:v>33.958130342628799</c:v>
                </c:pt>
                <c:pt idx="55467">
                  <c:v>33.958277967838299</c:v>
                </c:pt>
                <c:pt idx="55468">
                  <c:v>33.958425592575203</c:v>
                </c:pt>
                <c:pt idx="55469">
                  <c:v>33.958573216839703</c:v>
                </c:pt>
                <c:pt idx="55470">
                  <c:v>33.958720840631599</c:v>
                </c:pt>
                <c:pt idx="55471">
                  <c:v>33.9588684639509</c:v>
                </c:pt>
                <c:pt idx="55472">
                  <c:v>33.959016086797703</c:v>
                </c:pt>
                <c:pt idx="55473">
                  <c:v>33.959163709172003</c:v>
                </c:pt>
                <c:pt idx="55474">
                  <c:v>33.959311331073799</c:v>
                </c:pt>
                <c:pt idx="55475">
                  <c:v>33.959458952503098</c:v>
                </c:pt>
                <c:pt idx="55476">
                  <c:v>33.959606573459801</c:v>
                </c:pt>
                <c:pt idx="55477">
                  <c:v>33.959754193944001</c:v>
                </c:pt>
                <c:pt idx="55478">
                  <c:v>33.959901813955703</c:v>
                </c:pt>
                <c:pt idx="55479">
                  <c:v>33.960049433494902</c:v>
                </c:pt>
                <c:pt idx="55480">
                  <c:v>33.960197052561597</c:v>
                </c:pt>
                <c:pt idx="55481">
                  <c:v>33.960344671155703</c:v>
                </c:pt>
                <c:pt idx="55482">
                  <c:v>33.960492289277298</c:v>
                </c:pt>
                <c:pt idx="55483">
                  <c:v>33.960639906926502</c:v>
                </c:pt>
                <c:pt idx="55484">
                  <c:v>33.960787524103097</c:v>
                </c:pt>
                <c:pt idx="55485">
                  <c:v>33.960935140807202</c:v>
                </c:pt>
                <c:pt idx="55486">
                  <c:v>33.961082757038803</c:v>
                </c:pt>
                <c:pt idx="55487">
                  <c:v>33.9612303727979</c:v>
                </c:pt>
                <c:pt idx="55488">
                  <c:v>33.9613779880845</c:v>
                </c:pt>
                <c:pt idx="55489">
                  <c:v>33.961525602898597</c:v>
                </c:pt>
                <c:pt idx="55490">
                  <c:v>33.961673217240197</c:v>
                </c:pt>
                <c:pt idx="55491">
                  <c:v>33.9618208311092</c:v>
                </c:pt>
                <c:pt idx="55492">
                  <c:v>33.9619684445058</c:v>
                </c:pt>
                <c:pt idx="55493">
                  <c:v>33.962116057429903</c:v>
                </c:pt>
                <c:pt idx="55494">
                  <c:v>33.962263669881501</c:v>
                </c:pt>
                <c:pt idx="55495">
                  <c:v>33.962411281860597</c:v>
                </c:pt>
                <c:pt idx="55496">
                  <c:v>33.962558893367301</c:v>
                </c:pt>
                <c:pt idx="55497">
                  <c:v>33.962706504401403</c:v>
                </c:pt>
                <c:pt idx="55498">
                  <c:v>33.962854114963001</c:v>
                </c:pt>
                <c:pt idx="55499">
                  <c:v>33.963001725052202</c:v>
                </c:pt>
                <c:pt idx="55500">
                  <c:v>33.963149334668799</c:v>
                </c:pt>
                <c:pt idx="55501">
                  <c:v>33.963296943812999</c:v>
                </c:pt>
                <c:pt idx="55502">
                  <c:v>33.963444552484702</c:v>
                </c:pt>
                <c:pt idx="55503">
                  <c:v>33.963592160683902</c:v>
                </c:pt>
                <c:pt idx="55504">
                  <c:v>33.963739768410697</c:v>
                </c:pt>
                <c:pt idx="55505">
                  <c:v>33.963887375665003</c:v>
                </c:pt>
                <c:pt idx="55506">
                  <c:v>33.964034982446698</c:v>
                </c:pt>
                <c:pt idx="55507">
                  <c:v>33.964182588756103</c:v>
                </c:pt>
                <c:pt idx="55508">
                  <c:v>33.964330194592897</c:v>
                </c:pt>
                <c:pt idx="55509">
                  <c:v>33.964477799957301</c:v>
                </c:pt>
                <c:pt idx="55510">
                  <c:v>33.964625404849201</c:v>
                </c:pt>
                <c:pt idx="55511">
                  <c:v>33.964773009268598</c:v>
                </c:pt>
                <c:pt idx="55512">
                  <c:v>33.964920613215597</c:v>
                </c:pt>
                <c:pt idx="55513">
                  <c:v>33.96506821669</c:v>
                </c:pt>
                <c:pt idx="55514">
                  <c:v>33.965215819692098</c:v>
                </c:pt>
                <c:pt idx="55515">
                  <c:v>33.9653634222216</c:v>
                </c:pt>
                <c:pt idx="55516">
                  <c:v>33.965511024278797</c:v>
                </c:pt>
                <c:pt idx="55517">
                  <c:v>33.965658625863398</c:v>
                </c:pt>
                <c:pt idx="55518">
                  <c:v>33.965806226975602</c:v>
                </c:pt>
                <c:pt idx="55519">
                  <c:v>33.965953827615301</c:v>
                </c:pt>
                <c:pt idx="55520">
                  <c:v>33.966101427782597</c:v>
                </c:pt>
                <c:pt idx="55521">
                  <c:v>33.966249027477403</c:v>
                </c:pt>
                <c:pt idx="55522">
                  <c:v>33.966396626699797</c:v>
                </c:pt>
                <c:pt idx="55523">
                  <c:v>33.966544225449702</c:v>
                </c:pt>
                <c:pt idx="55524">
                  <c:v>33.966691823727203</c:v>
                </c:pt>
                <c:pt idx="55525">
                  <c:v>33.9668394215322</c:v>
                </c:pt>
                <c:pt idx="55526">
                  <c:v>33.966987018864799</c:v>
                </c:pt>
                <c:pt idx="55527">
                  <c:v>33.967134615724902</c:v>
                </c:pt>
                <c:pt idx="55528">
                  <c:v>33.9672822121126</c:v>
                </c:pt>
                <c:pt idx="55529">
                  <c:v>33.967429808027902</c:v>
                </c:pt>
                <c:pt idx="55530">
                  <c:v>33.967577403470699</c:v>
                </c:pt>
                <c:pt idx="55531">
                  <c:v>33.967724998441099</c:v>
                </c:pt>
                <c:pt idx="55532">
                  <c:v>33.967872592939003</c:v>
                </c:pt>
                <c:pt idx="55533">
                  <c:v>33.968020186964502</c:v>
                </c:pt>
                <c:pt idx="55534">
                  <c:v>33.968167780517597</c:v>
                </c:pt>
                <c:pt idx="55535">
                  <c:v>33.968315373598202</c:v>
                </c:pt>
                <c:pt idx="55536">
                  <c:v>33.968462966206403</c:v>
                </c:pt>
                <c:pt idx="55537">
                  <c:v>33.968610558342199</c:v>
                </c:pt>
                <c:pt idx="55538">
                  <c:v>33.968758150005499</c:v>
                </c:pt>
                <c:pt idx="55539">
                  <c:v>33.968905741196401</c:v>
                </c:pt>
                <c:pt idx="55540">
                  <c:v>33.9690533319149</c:v>
                </c:pt>
                <c:pt idx="55541">
                  <c:v>33.969200922161001</c:v>
                </c:pt>
                <c:pt idx="55542">
                  <c:v>33.969348511934697</c:v>
                </c:pt>
                <c:pt idx="55543">
                  <c:v>33.969496101235897</c:v>
                </c:pt>
                <c:pt idx="55544">
                  <c:v>33.9696436900647</c:v>
                </c:pt>
                <c:pt idx="55545">
                  <c:v>33.969791278421098</c:v>
                </c:pt>
                <c:pt idx="55546">
                  <c:v>33.9699388663051</c:v>
                </c:pt>
                <c:pt idx="55547">
                  <c:v>33.970086453716597</c:v>
                </c:pt>
                <c:pt idx="55548">
                  <c:v>33.970234040655797</c:v>
                </c:pt>
                <c:pt idx="55549">
                  <c:v>33.970381627122499</c:v>
                </c:pt>
                <c:pt idx="55550">
                  <c:v>33.970529213116897</c:v>
                </c:pt>
                <c:pt idx="55551">
                  <c:v>33.970676798638799</c:v>
                </c:pt>
                <c:pt idx="55552">
                  <c:v>33.970824383688303</c:v>
                </c:pt>
                <c:pt idx="55553">
                  <c:v>33.970971968265403</c:v>
                </c:pt>
                <c:pt idx="55554">
                  <c:v>33.971119552370098</c:v>
                </c:pt>
                <c:pt idx="55555">
                  <c:v>33.971267136002403</c:v>
                </c:pt>
                <c:pt idx="55556">
                  <c:v>33.971414719162297</c:v>
                </c:pt>
                <c:pt idx="55557">
                  <c:v>33.971562301849801</c:v>
                </c:pt>
                <c:pt idx="55558">
                  <c:v>33.9717098840649</c:v>
                </c:pt>
                <c:pt idx="55559">
                  <c:v>33.971857465807602</c:v>
                </c:pt>
                <c:pt idx="55560">
                  <c:v>33.9720050470779</c:v>
                </c:pt>
                <c:pt idx="55561">
                  <c:v>33.9721526278759</c:v>
                </c:pt>
                <c:pt idx="55562">
                  <c:v>33.972300208201403</c:v>
                </c:pt>
                <c:pt idx="55563">
                  <c:v>33.972447788054502</c:v>
                </c:pt>
                <c:pt idx="55564">
                  <c:v>33.972595367435297</c:v>
                </c:pt>
                <c:pt idx="55565">
                  <c:v>33.972742946343701</c:v>
                </c:pt>
                <c:pt idx="55566">
                  <c:v>33.972890524779601</c:v>
                </c:pt>
                <c:pt idx="55567">
                  <c:v>33.973038102743203</c:v>
                </c:pt>
                <c:pt idx="55568">
                  <c:v>33.973185680234401</c:v>
                </c:pt>
                <c:pt idx="55569">
                  <c:v>33.973333257253302</c:v>
                </c:pt>
                <c:pt idx="55570">
                  <c:v>33.973480833799698</c:v>
                </c:pt>
                <c:pt idx="55571">
                  <c:v>33.973628409873797</c:v>
                </c:pt>
                <c:pt idx="55572">
                  <c:v>33.973775985475498</c:v>
                </c:pt>
                <c:pt idx="55573">
                  <c:v>33.973923560604803</c:v>
                </c:pt>
                <c:pt idx="55574">
                  <c:v>33.974071135261802</c:v>
                </c:pt>
                <c:pt idx="55575">
                  <c:v>33.974218709446397</c:v>
                </c:pt>
                <c:pt idx="55576">
                  <c:v>33.974366283158503</c:v>
                </c:pt>
                <c:pt idx="55577">
                  <c:v>33.974513856398403</c:v>
                </c:pt>
                <c:pt idx="55578">
                  <c:v>33.974661429165899</c:v>
                </c:pt>
                <c:pt idx="55579">
                  <c:v>33.974809001460997</c:v>
                </c:pt>
                <c:pt idx="55580">
                  <c:v>33.974956573283698</c:v>
                </c:pt>
                <c:pt idx="55581">
                  <c:v>33.975104144634102</c:v>
                </c:pt>
                <c:pt idx="55582">
                  <c:v>33.975251715512101</c:v>
                </c:pt>
                <c:pt idx="55583">
                  <c:v>33.975399285917803</c:v>
                </c:pt>
                <c:pt idx="55584">
                  <c:v>33.9755468558511</c:v>
                </c:pt>
                <c:pt idx="55585">
                  <c:v>33.975694425312</c:v>
                </c:pt>
                <c:pt idx="55586">
                  <c:v>33.975841994300602</c:v>
                </c:pt>
                <c:pt idx="55587">
                  <c:v>33.9759895628168</c:v>
                </c:pt>
                <c:pt idx="55588">
                  <c:v>33.9761371308607</c:v>
                </c:pt>
                <c:pt idx="55589">
                  <c:v>33.976284698432202</c:v>
                </c:pt>
                <c:pt idx="55590">
                  <c:v>33.9764322655314</c:v>
                </c:pt>
                <c:pt idx="55591">
                  <c:v>33.976579832158201</c:v>
                </c:pt>
                <c:pt idx="55592">
                  <c:v>33.976727398312697</c:v>
                </c:pt>
                <c:pt idx="55593">
                  <c:v>33.976874963994902</c:v>
                </c:pt>
                <c:pt idx="55594">
                  <c:v>33.977022529204703</c:v>
                </c:pt>
                <c:pt idx="55595">
                  <c:v>33.9771700939421</c:v>
                </c:pt>
                <c:pt idx="55596">
                  <c:v>33.977317658207198</c:v>
                </c:pt>
                <c:pt idx="55597">
                  <c:v>33.977465221999999</c:v>
                </c:pt>
                <c:pt idx="55598">
                  <c:v>33.977612785320403</c:v>
                </c:pt>
                <c:pt idx="55599">
                  <c:v>33.977760348168502</c:v>
                </c:pt>
                <c:pt idx="55600">
                  <c:v>33.977907910544303</c:v>
                </c:pt>
                <c:pt idx="55601">
                  <c:v>33.978055472447799</c:v>
                </c:pt>
                <c:pt idx="55602">
                  <c:v>33.978203033878899</c:v>
                </c:pt>
                <c:pt idx="55603">
                  <c:v>33.9783505948376</c:v>
                </c:pt>
                <c:pt idx="55604">
                  <c:v>33.978498155324097</c:v>
                </c:pt>
                <c:pt idx="55605">
                  <c:v>33.978645715338203</c:v>
                </c:pt>
                <c:pt idx="55606">
                  <c:v>33.978793274879997</c:v>
                </c:pt>
                <c:pt idx="55607">
                  <c:v>33.978940833949501</c:v>
                </c:pt>
                <c:pt idx="55608">
                  <c:v>33.979088392546601</c:v>
                </c:pt>
                <c:pt idx="55609">
                  <c:v>33.979235950671502</c:v>
                </c:pt>
                <c:pt idx="55610">
                  <c:v>33.979383508323998</c:v>
                </c:pt>
                <c:pt idx="55611">
                  <c:v>33.979531065504197</c:v>
                </c:pt>
                <c:pt idx="55612">
                  <c:v>33.979678622212099</c:v>
                </c:pt>
                <c:pt idx="55613">
                  <c:v>33.979826178447603</c:v>
                </c:pt>
                <c:pt idx="55614">
                  <c:v>33.979973734210901</c:v>
                </c:pt>
                <c:pt idx="55615">
                  <c:v>33.980121289501803</c:v>
                </c:pt>
                <c:pt idx="55616">
                  <c:v>33.980268844320399</c:v>
                </c:pt>
                <c:pt idx="55617">
                  <c:v>33.980416398666797</c:v>
                </c:pt>
                <c:pt idx="55618">
                  <c:v>33.980563952540798</c:v>
                </c:pt>
                <c:pt idx="55619">
                  <c:v>33.980711505942502</c:v>
                </c:pt>
                <c:pt idx="55620">
                  <c:v>33.9808590588719</c:v>
                </c:pt>
                <c:pt idx="55621">
                  <c:v>33.981006611329001</c:v>
                </c:pt>
                <c:pt idx="55622">
                  <c:v>33.981154163313803</c:v>
                </c:pt>
                <c:pt idx="55623">
                  <c:v>33.981301714826301</c:v>
                </c:pt>
                <c:pt idx="55624">
                  <c:v>33.981449265866502</c:v>
                </c:pt>
                <c:pt idx="55625">
                  <c:v>33.981596816434397</c:v>
                </c:pt>
                <c:pt idx="55626">
                  <c:v>33.981744366530002</c:v>
                </c:pt>
                <c:pt idx="55627">
                  <c:v>33.981891916153302</c:v>
                </c:pt>
                <c:pt idx="55628">
                  <c:v>33.982039465304403</c:v>
                </c:pt>
                <c:pt idx="55629">
                  <c:v>33.982187013983101</c:v>
                </c:pt>
                <c:pt idx="55630">
                  <c:v>33.9823345621896</c:v>
                </c:pt>
                <c:pt idx="55631">
                  <c:v>33.982482109923701</c:v>
                </c:pt>
                <c:pt idx="55632">
                  <c:v>33.982629657185598</c:v>
                </c:pt>
                <c:pt idx="55633">
                  <c:v>33.982777203975203</c:v>
                </c:pt>
                <c:pt idx="55634">
                  <c:v>33.982924750292497</c:v>
                </c:pt>
                <c:pt idx="55635">
                  <c:v>33.9830722961375</c:v>
                </c:pt>
                <c:pt idx="55636">
                  <c:v>33.983219841510298</c:v>
                </c:pt>
                <c:pt idx="55637">
                  <c:v>33.983367386410698</c:v>
                </c:pt>
                <c:pt idx="55638">
                  <c:v>33.983514930838901</c:v>
                </c:pt>
                <c:pt idx="55639">
                  <c:v>33.983662474794798</c:v>
                </c:pt>
                <c:pt idx="55640">
                  <c:v>33.983810018278497</c:v>
                </c:pt>
                <c:pt idx="55641">
                  <c:v>33.983957561289898</c:v>
                </c:pt>
                <c:pt idx="55642">
                  <c:v>33.984105103829002</c:v>
                </c:pt>
                <c:pt idx="55643">
                  <c:v>33.984252645895801</c:v>
                </c:pt>
                <c:pt idx="55644">
                  <c:v>33.984400187490401</c:v>
                </c:pt>
                <c:pt idx="55645">
                  <c:v>33.984547728612696</c:v>
                </c:pt>
                <c:pt idx="55646">
                  <c:v>33.984695269262701</c:v>
                </c:pt>
                <c:pt idx="55647">
                  <c:v>33.984842809440501</c:v>
                </c:pt>
                <c:pt idx="55648">
                  <c:v>33.984990349146003</c:v>
                </c:pt>
                <c:pt idx="55649">
                  <c:v>33.985137888379199</c:v>
                </c:pt>
                <c:pt idx="55650">
                  <c:v>33.985285427140198</c:v>
                </c:pt>
                <c:pt idx="55651">
                  <c:v>33.985432965428998</c:v>
                </c:pt>
                <c:pt idx="55652">
                  <c:v>33.985580503245401</c:v>
                </c:pt>
                <c:pt idx="55653">
                  <c:v>33.985728040589699</c:v>
                </c:pt>
                <c:pt idx="55654">
                  <c:v>33.985875577461599</c:v>
                </c:pt>
                <c:pt idx="55655">
                  <c:v>33.9860231138613</c:v>
                </c:pt>
                <c:pt idx="55656">
                  <c:v>33.986170649788797</c:v>
                </c:pt>
                <c:pt idx="55657">
                  <c:v>33.986318185244002</c:v>
                </c:pt>
                <c:pt idx="55658">
                  <c:v>33.986465720227002</c:v>
                </c:pt>
                <c:pt idx="55659">
                  <c:v>33.986613254737797</c:v>
                </c:pt>
                <c:pt idx="55660">
                  <c:v>33.986760788776202</c:v>
                </c:pt>
                <c:pt idx="55661">
                  <c:v>33.986908322342501</c:v>
                </c:pt>
                <c:pt idx="55662">
                  <c:v>33.987055855436502</c:v>
                </c:pt>
                <c:pt idx="55663">
                  <c:v>33.987203388058298</c:v>
                </c:pt>
                <c:pt idx="55664">
                  <c:v>33.987350920207803</c:v>
                </c:pt>
                <c:pt idx="55665">
                  <c:v>33.987498451885102</c:v>
                </c:pt>
                <c:pt idx="55666">
                  <c:v>33.987645983090097</c:v>
                </c:pt>
                <c:pt idx="55667">
                  <c:v>33.987793513823</c:v>
                </c:pt>
                <c:pt idx="55668">
                  <c:v>33.987941044083598</c:v>
                </c:pt>
                <c:pt idx="55669">
                  <c:v>33.988088573871899</c:v>
                </c:pt>
                <c:pt idx="55670">
                  <c:v>33.9882361031881</c:v>
                </c:pt>
                <c:pt idx="55671">
                  <c:v>33.988383632031997</c:v>
                </c:pt>
                <c:pt idx="55672">
                  <c:v>33.988531160403703</c:v>
                </c:pt>
                <c:pt idx="55673">
                  <c:v>33.988678688303096</c:v>
                </c:pt>
                <c:pt idx="55674">
                  <c:v>33.988826215730398</c:v>
                </c:pt>
                <c:pt idx="55675">
                  <c:v>33.988973742685403</c:v>
                </c:pt>
                <c:pt idx="55676">
                  <c:v>33.989121269168201</c:v>
                </c:pt>
                <c:pt idx="55677">
                  <c:v>33.989268795178802</c:v>
                </c:pt>
                <c:pt idx="55678">
                  <c:v>33.989416320717098</c:v>
                </c:pt>
                <c:pt idx="55679">
                  <c:v>33.989563845783302</c:v>
                </c:pt>
                <c:pt idx="55680">
                  <c:v>33.989711370377201</c:v>
                </c:pt>
                <c:pt idx="55681">
                  <c:v>33.989858894498902</c:v>
                </c:pt>
                <c:pt idx="55682">
                  <c:v>33.990006418148397</c:v>
                </c:pt>
                <c:pt idx="55683">
                  <c:v>33.990153941325801</c:v>
                </c:pt>
                <c:pt idx="55684">
                  <c:v>33.9903014640308</c:v>
                </c:pt>
                <c:pt idx="55685">
                  <c:v>33.990448986263701</c:v>
                </c:pt>
                <c:pt idx="55686">
                  <c:v>33.990596508024403</c:v>
                </c:pt>
                <c:pt idx="55687">
                  <c:v>33.9907440293129</c:v>
                </c:pt>
                <c:pt idx="55688">
                  <c:v>33.990891550129199</c:v>
                </c:pt>
                <c:pt idx="55689">
                  <c:v>33.991039070473299</c:v>
                </c:pt>
                <c:pt idx="55690">
                  <c:v>33.991186590345201</c:v>
                </c:pt>
                <c:pt idx="55691">
                  <c:v>33.991334109744898</c:v>
                </c:pt>
                <c:pt idx="55692">
                  <c:v>33.991481628672403</c:v>
                </c:pt>
                <c:pt idx="55693">
                  <c:v>33.991629147127703</c:v>
                </c:pt>
                <c:pt idx="55694">
                  <c:v>33.991776665110798</c:v>
                </c:pt>
                <c:pt idx="55695">
                  <c:v>33.991924182621702</c:v>
                </c:pt>
                <c:pt idx="55696">
                  <c:v>33.9920716996604</c:v>
                </c:pt>
                <c:pt idx="55697">
                  <c:v>33.992219216226999</c:v>
                </c:pt>
                <c:pt idx="55698">
                  <c:v>33.992366732321301</c:v>
                </c:pt>
                <c:pt idx="55699">
                  <c:v>33.992514247943497</c:v>
                </c:pt>
                <c:pt idx="55700">
                  <c:v>33.992661763093501</c:v>
                </c:pt>
                <c:pt idx="55701">
                  <c:v>33.9928092777713</c:v>
                </c:pt>
                <c:pt idx="55702">
                  <c:v>33.992956791976901</c:v>
                </c:pt>
                <c:pt idx="55703">
                  <c:v>33.993104305710403</c:v>
                </c:pt>
                <c:pt idx="55704">
                  <c:v>33.993251818971601</c:v>
                </c:pt>
                <c:pt idx="55705">
                  <c:v>33.993399331760699</c:v>
                </c:pt>
                <c:pt idx="55706">
                  <c:v>33.993546844077699</c:v>
                </c:pt>
                <c:pt idx="55707">
                  <c:v>33.993694355922401</c:v>
                </c:pt>
                <c:pt idx="55708">
                  <c:v>33.993841867294996</c:v>
                </c:pt>
                <c:pt idx="55709">
                  <c:v>33.993989378195401</c:v>
                </c:pt>
                <c:pt idx="55710">
                  <c:v>33.9941368886237</c:v>
                </c:pt>
                <c:pt idx="55711">
                  <c:v>33.994284398579701</c:v>
                </c:pt>
                <c:pt idx="55712">
                  <c:v>33.994431908063603</c:v>
                </c:pt>
                <c:pt idx="55713">
                  <c:v>33.9945794170754</c:v>
                </c:pt>
                <c:pt idx="55714">
                  <c:v>33.994726925614998</c:v>
                </c:pt>
                <c:pt idx="55715">
                  <c:v>33.994874433682398</c:v>
                </c:pt>
                <c:pt idx="55716">
                  <c:v>33.995021941277699</c:v>
                </c:pt>
                <c:pt idx="55717">
                  <c:v>33.995169448400802</c:v>
                </c:pt>
                <c:pt idx="55718">
                  <c:v>33.995316955051699</c:v>
                </c:pt>
                <c:pt idx="55719">
                  <c:v>33.995464461230497</c:v>
                </c:pt>
                <c:pt idx="55720">
                  <c:v>33.995611966937197</c:v>
                </c:pt>
                <c:pt idx="55721">
                  <c:v>33.995759472171699</c:v>
                </c:pt>
                <c:pt idx="55722">
                  <c:v>33.995906976934002</c:v>
                </c:pt>
                <c:pt idx="55723">
                  <c:v>33.996054481224199</c:v>
                </c:pt>
                <c:pt idx="55724">
                  <c:v>33.996201985042298</c:v>
                </c:pt>
                <c:pt idx="55725">
                  <c:v>33.996349488388198</c:v>
                </c:pt>
                <c:pt idx="55726">
                  <c:v>33.9964969912619</c:v>
                </c:pt>
                <c:pt idx="55727">
                  <c:v>33.996644493663602</c:v>
                </c:pt>
                <c:pt idx="55728">
                  <c:v>33.996791995593</c:v>
                </c:pt>
                <c:pt idx="55729">
                  <c:v>33.996939497050398</c:v>
                </c:pt>
                <c:pt idx="55730">
                  <c:v>33.997086998035599</c:v>
                </c:pt>
                <c:pt idx="55731">
                  <c:v>33.9972344985486</c:v>
                </c:pt>
                <c:pt idx="55732">
                  <c:v>33.997381998589603</c:v>
                </c:pt>
                <c:pt idx="55733">
                  <c:v>33.9975294981584</c:v>
                </c:pt>
                <c:pt idx="55734">
                  <c:v>33.997676997254999</c:v>
                </c:pt>
                <c:pt idx="55735">
                  <c:v>33.997824495879598</c:v>
                </c:pt>
                <c:pt idx="55736">
                  <c:v>33.997971994032</c:v>
                </c:pt>
                <c:pt idx="55737">
                  <c:v>33.998119491712302</c:v>
                </c:pt>
                <c:pt idx="55738">
                  <c:v>33.998266988920399</c:v>
                </c:pt>
                <c:pt idx="55739">
                  <c:v>33.998414485656497</c:v>
                </c:pt>
                <c:pt idx="55740">
                  <c:v>33.998561981920403</c:v>
                </c:pt>
                <c:pt idx="55741">
                  <c:v>33.998709477712197</c:v>
                </c:pt>
                <c:pt idx="55742">
                  <c:v>33.998856973031799</c:v>
                </c:pt>
                <c:pt idx="55743">
                  <c:v>33.999004467879402</c:v>
                </c:pt>
                <c:pt idx="55744">
                  <c:v>33.9991519622548</c:v>
                </c:pt>
                <c:pt idx="55745">
                  <c:v>33.999299456158099</c:v>
                </c:pt>
                <c:pt idx="55746">
                  <c:v>33.999446949589299</c:v>
                </c:pt>
                <c:pt idx="55747">
                  <c:v>33.9995944425484</c:v>
                </c:pt>
                <c:pt idx="55748">
                  <c:v>33.999741935035402</c:v>
                </c:pt>
                <c:pt idx="55749">
                  <c:v>33.999889427050299</c:v>
                </c:pt>
                <c:pt idx="55750">
                  <c:v>34.000036918593104</c:v>
                </c:pt>
                <c:pt idx="55751">
                  <c:v>34.000184409663703</c:v>
                </c:pt>
                <c:pt idx="55752">
                  <c:v>34.000331900262303</c:v>
                </c:pt>
                <c:pt idx="55753">
                  <c:v>34.000479390388698</c:v>
                </c:pt>
                <c:pt idx="55754">
                  <c:v>34.0006268800431</c:v>
                </c:pt>
                <c:pt idx="55755">
                  <c:v>34.000774369225297</c:v>
                </c:pt>
                <c:pt idx="55756">
                  <c:v>34.000921857935502</c:v>
                </c:pt>
                <c:pt idx="55757">
                  <c:v>34.001069346173502</c:v>
                </c:pt>
                <c:pt idx="55758">
                  <c:v>34.001216833939502</c:v>
                </c:pt>
                <c:pt idx="55759">
                  <c:v>34.001364321233403</c:v>
                </c:pt>
                <c:pt idx="55760">
                  <c:v>34.001511808055099</c:v>
                </c:pt>
                <c:pt idx="55761">
                  <c:v>34.001659294404803</c:v>
                </c:pt>
                <c:pt idx="55762">
                  <c:v>34.001806780282401</c:v>
                </c:pt>
                <c:pt idx="55763">
                  <c:v>34.0019542656879</c:v>
                </c:pt>
                <c:pt idx="55764">
                  <c:v>34.0021017506213</c:v>
                </c:pt>
                <c:pt idx="55765">
                  <c:v>34.002249235082701</c:v>
                </c:pt>
                <c:pt idx="55766">
                  <c:v>34.002396719071903</c:v>
                </c:pt>
                <c:pt idx="55767">
                  <c:v>34.0025442025891</c:v>
                </c:pt>
                <c:pt idx="55768">
                  <c:v>34.002691685634197</c:v>
                </c:pt>
                <c:pt idx="55769">
                  <c:v>34.002839168207203</c:v>
                </c:pt>
                <c:pt idx="55770">
                  <c:v>34.002986650308102</c:v>
                </c:pt>
                <c:pt idx="55771">
                  <c:v>34.003134131937003</c:v>
                </c:pt>
                <c:pt idx="55772">
                  <c:v>34.003281613093797</c:v>
                </c:pt>
                <c:pt idx="55773">
                  <c:v>34.0034290937785</c:v>
                </c:pt>
                <c:pt idx="55774">
                  <c:v>34.003576573991097</c:v>
                </c:pt>
                <c:pt idx="55775">
                  <c:v>34.003724053731702</c:v>
                </c:pt>
                <c:pt idx="55776">
                  <c:v>34.003871533000201</c:v>
                </c:pt>
                <c:pt idx="55777">
                  <c:v>34.0040190117967</c:v>
                </c:pt>
                <c:pt idx="55778">
                  <c:v>34.004166490121001</c:v>
                </c:pt>
                <c:pt idx="55779">
                  <c:v>34.004313967973303</c:v>
                </c:pt>
                <c:pt idx="55780">
                  <c:v>34.004461445353598</c:v>
                </c:pt>
                <c:pt idx="55781">
                  <c:v>34.004608922261802</c:v>
                </c:pt>
                <c:pt idx="55782">
                  <c:v>34.0047563986979</c:v>
                </c:pt>
                <c:pt idx="55783">
                  <c:v>34.004903874661998</c:v>
                </c:pt>
                <c:pt idx="55784">
                  <c:v>34.005051350153998</c:v>
                </c:pt>
                <c:pt idx="55785">
                  <c:v>34.005198825173899</c:v>
                </c:pt>
                <c:pt idx="55786">
                  <c:v>34.005346299721801</c:v>
                </c:pt>
                <c:pt idx="55787">
                  <c:v>34.005493773797703</c:v>
                </c:pt>
                <c:pt idx="55788">
                  <c:v>34.005641247401499</c:v>
                </c:pt>
                <c:pt idx="55789">
                  <c:v>34.005788720533197</c:v>
                </c:pt>
                <c:pt idx="55790">
                  <c:v>34.005936193192902</c:v>
                </c:pt>
                <c:pt idx="55791">
                  <c:v>34.006083665380601</c:v>
                </c:pt>
                <c:pt idx="55792">
                  <c:v>34.006231137096201</c:v>
                </c:pt>
                <c:pt idx="55793">
                  <c:v>34.006378608339801</c:v>
                </c:pt>
                <c:pt idx="55794">
                  <c:v>34.006526079111303</c:v>
                </c:pt>
                <c:pt idx="55795">
                  <c:v>34.006673549410799</c:v>
                </c:pt>
                <c:pt idx="55796">
                  <c:v>34.006821019238302</c:v>
                </c:pt>
                <c:pt idx="55797">
                  <c:v>34.006968488593699</c:v>
                </c:pt>
                <c:pt idx="55798">
                  <c:v>34.007115957477097</c:v>
                </c:pt>
                <c:pt idx="55799">
                  <c:v>34.007263425888503</c:v>
                </c:pt>
                <c:pt idx="55800">
                  <c:v>34.007410893827803</c:v>
                </c:pt>
                <c:pt idx="55801">
                  <c:v>34.007558361295096</c:v>
                </c:pt>
                <c:pt idx="55802">
                  <c:v>34.007705828290298</c:v>
                </c:pt>
                <c:pt idx="55803">
                  <c:v>34.0078532948136</c:v>
                </c:pt>
                <c:pt idx="55804">
                  <c:v>34.008000760864803</c:v>
                </c:pt>
                <c:pt idx="55805">
                  <c:v>34.008148226444</c:v>
                </c:pt>
                <c:pt idx="55806">
                  <c:v>34.008295691551098</c:v>
                </c:pt>
                <c:pt idx="55807">
                  <c:v>34.008443156186203</c:v>
                </c:pt>
                <c:pt idx="55808">
                  <c:v>34.008590620349402</c:v>
                </c:pt>
                <c:pt idx="55809">
                  <c:v>34.008738084040502</c:v>
                </c:pt>
                <c:pt idx="55810">
                  <c:v>34.008885547259602</c:v>
                </c:pt>
                <c:pt idx="55811">
                  <c:v>34.009033010006597</c:v>
                </c:pt>
                <c:pt idx="55812">
                  <c:v>34.009180472281699</c:v>
                </c:pt>
                <c:pt idx="55813">
                  <c:v>34.009327934084702</c:v>
                </c:pt>
                <c:pt idx="55814">
                  <c:v>34.009475395415798</c:v>
                </c:pt>
                <c:pt idx="55815">
                  <c:v>34.009622856274802</c:v>
                </c:pt>
                <c:pt idx="55816">
                  <c:v>34.0097703166618</c:v>
                </c:pt>
                <c:pt idx="55817">
                  <c:v>34.009917776576799</c:v>
                </c:pt>
                <c:pt idx="55818">
                  <c:v>34.010065236019798</c:v>
                </c:pt>
                <c:pt idx="55819">
                  <c:v>34.010212694990798</c:v>
                </c:pt>
                <c:pt idx="55820">
                  <c:v>34.010360153489799</c:v>
                </c:pt>
                <c:pt idx="55821">
                  <c:v>34.0105076115168</c:v>
                </c:pt>
                <c:pt idx="55822">
                  <c:v>34.010655069071802</c:v>
                </c:pt>
                <c:pt idx="55823">
                  <c:v>34.010802526154798</c:v>
                </c:pt>
                <c:pt idx="55824">
                  <c:v>34.010949982765801</c:v>
                </c:pt>
                <c:pt idx="55825">
                  <c:v>34.011097438904798</c:v>
                </c:pt>
                <c:pt idx="55826">
                  <c:v>34.011244894571902</c:v>
                </c:pt>
                <c:pt idx="55827">
                  <c:v>34.011392349766901</c:v>
                </c:pt>
                <c:pt idx="55828">
                  <c:v>34.0115398044899</c:v>
                </c:pt>
                <c:pt idx="55829">
                  <c:v>34.011687258740999</c:v>
                </c:pt>
                <c:pt idx="55830">
                  <c:v>34.011834712520098</c:v>
                </c:pt>
                <c:pt idx="55831">
                  <c:v>34.011982165827099</c:v>
                </c:pt>
                <c:pt idx="55832">
                  <c:v>34.0121296186622</c:v>
                </c:pt>
                <c:pt idx="55833">
                  <c:v>34.012277071025402</c:v>
                </c:pt>
                <c:pt idx="55834">
                  <c:v>34.012424522916497</c:v>
                </c:pt>
                <c:pt idx="55835">
                  <c:v>34.0125719743356</c:v>
                </c:pt>
                <c:pt idx="55836">
                  <c:v>34.012719425282803</c:v>
                </c:pt>
                <c:pt idx="55837">
                  <c:v>34.012866875758</c:v>
                </c:pt>
                <c:pt idx="55838">
                  <c:v>34.013014325761297</c:v>
                </c:pt>
                <c:pt idx="55839">
                  <c:v>34.013161775292502</c:v>
                </c:pt>
                <c:pt idx="55840">
                  <c:v>34.013309224351801</c:v>
                </c:pt>
                <c:pt idx="55841">
                  <c:v>34.0134566729391</c:v>
                </c:pt>
                <c:pt idx="55842">
                  <c:v>34.013604121054499</c:v>
                </c:pt>
                <c:pt idx="55843">
                  <c:v>34.013751568697799</c:v>
                </c:pt>
                <c:pt idx="55844">
                  <c:v>34.0138990158692</c:v>
                </c:pt>
                <c:pt idx="55845">
                  <c:v>34.0140464625687</c:v>
                </c:pt>
                <c:pt idx="55846">
                  <c:v>34.014193908796202</c:v>
                </c:pt>
                <c:pt idx="55847">
                  <c:v>34.014341354551703</c:v>
                </c:pt>
                <c:pt idx="55848">
                  <c:v>34.014488799835298</c:v>
                </c:pt>
                <c:pt idx="55849">
                  <c:v>34.014636244646901</c:v>
                </c:pt>
                <c:pt idx="55850">
                  <c:v>34.014783688986498</c:v>
                </c:pt>
                <c:pt idx="55851">
                  <c:v>34.014931132854201</c:v>
                </c:pt>
                <c:pt idx="55852">
                  <c:v>34.015078576249998</c:v>
                </c:pt>
                <c:pt idx="55853">
                  <c:v>34.015226019173802</c:v>
                </c:pt>
                <c:pt idx="55854">
                  <c:v>34.0153734616256</c:v>
                </c:pt>
                <c:pt idx="55855">
                  <c:v>34.015520903605498</c:v>
                </c:pt>
                <c:pt idx="55856">
                  <c:v>34.015668345113397</c:v>
                </c:pt>
                <c:pt idx="55857">
                  <c:v>34.015815786149403</c:v>
                </c:pt>
                <c:pt idx="55858">
                  <c:v>34.015963226713502</c:v>
                </c:pt>
                <c:pt idx="55859">
                  <c:v>34.016110666805602</c:v>
                </c:pt>
                <c:pt idx="55860">
                  <c:v>34.016258106425802</c:v>
                </c:pt>
                <c:pt idx="55861">
                  <c:v>34.016405545574003</c:v>
                </c:pt>
                <c:pt idx="55862">
                  <c:v>34.016552984250303</c:v>
                </c:pt>
                <c:pt idx="55863">
                  <c:v>34.016700422454697</c:v>
                </c:pt>
                <c:pt idx="55864">
                  <c:v>34.016847860187099</c:v>
                </c:pt>
                <c:pt idx="55865">
                  <c:v>34.0169952974476</c:v>
                </c:pt>
                <c:pt idx="55866">
                  <c:v>34.017142734236103</c:v>
                </c:pt>
                <c:pt idx="55867">
                  <c:v>34.017290170552798</c:v>
                </c:pt>
                <c:pt idx="55868">
                  <c:v>34.017437606397401</c:v>
                </c:pt>
                <c:pt idx="55869">
                  <c:v>34.017585041770197</c:v>
                </c:pt>
                <c:pt idx="55870">
                  <c:v>34.0177324766711</c:v>
                </c:pt>
                <c:pt idx="55871">
                  <c:v>34.017879911100003</c:v>
                </c:pt>
                <c:pt idx="55872">
                  <c:v>34.018027345057</c:v>
                </c:pt>
                <c:pt idx="55873">
                  <c:v>34.018174778541997</c:v>
                </c:pt>
                <c:pt idx="55874">
                  <c:v>34.018322211555201</c:v>
                </c:pt>
                <c:pt idx="55875">
                  <c:v>34.018469644096399</c:v>
                </c:pt>
                <c:pt idx="55876">
                  <c:v>34.018617076165697</c:v>
                </c:pt>
                <c:pt idx="55877">
                  <c:v>34.018764507763102</c:v>
                </c:pt>
                <c:pt idx="55878">
                  <c:v>34.0189119388886</c:v>
                </c:pt>
                <c:pt idx="55879">
                  <c:v>34.019059369542198</c:v>
                </c:pt>
                <c:pt idx="55880">
                  <c:v>34.019206799723896</c:v>
                </c:pt>
                <c:pt idx="55881">
                  <c:v>34.019354229433603</c:v>
                </c:pt>
                <c:pt idx="55882">
                  <c:v>34.019501658671501</c:v>
                </c:pt>
                <c:pt idx="55883">
                  <c:v>34.019649087437401</c:v>
                </c:pt>
                <c:pt idx="55884">
                  <c:v>34.0197965157314</c:v>
                </c:pt>
                <c:pt idx="55885">
                  <c:v>34.019943943553599</c:v>
                </c:pt>
                <c:pt idx="55886">
                  <c:v>34.020091370903799</c:v>
                </c:pt>
                <c:pt idx="55887">
                  <c:v>34.020238797782099</c:v>
                </c:pt>
                <c:pt idx="55888">
                  <c:v>34.020386224188599</c:v>
                </c:pt>
                <c:pt idx="55889">
                  <c:v>34.020533650123099</c:v>
                </c:pt>
                <c:pt idx="55890">
                  <c:v>34.020681075585699</c:v>
                </c:pt>
                <c:pt idx="55891">
                  <c:v>34.020828500576499</c:v>
                </c:pt>
                <c:pt idx="55892">
                  <c:v>34.0209759250953</c:v>
                </c:pt>
                <c:pt idx="55893">
                  <c:v>34.0211233491423</c:v>
                </c:pt>
                <c:pt idx="55894">
                  <c:v>34.021270772717301</c:v>
                </c:pt>
                <c:pt idx="55895">
                  <c:v>34.021418195820502</c:v>
                </c:pt>
                <c:pt idx="55896">
                  <c:v>34.021565618451802</c:v>
                </c:pt>
                <c:pt idx="55897">
                  <c:v>34.021713040611203</c:v>
                </c:pt>
                <c:pt idx="55898">
                  <c:v>34.021860462298697</c:v>
                </c:pt>
                <c:pt idx="55899">
                  <c:v>34.022007883514398</c:v>
                </c:pt>
                <c:pt idx="55900">
                  <c:v>34.022155304258099</c:v>
                </c:pt>
                <c:pt idx="55901">
                  <c:v>34.02230272453</c:v>
                </c:pt>
                <c:pt idx="55902">
                  <c:v>34.022450144330001</c:v>
                </c:pt>
                <c:pt idx="55903">
                  <c:v>34.022597563658103</c:v>
                </c:pt>
                <c:pt idx="55904">
                  <c:v>34.022744982514403</c:v>
                </c:pt>
                <c:pt idx="55905">
                  <c:v>34.022892400898797</c:v>
                </c:pt>
                <c:pt idx="55906">
                  <c:v>34.023039818811299</c:v>
                </c:pt>
                <c:pt idx="55907">
                  <c:v>34.0231872362519</c:v>
                </c:pt>
                <c:pt idx="55908">
                  <c:v>34.023334653220701</c:v>
                </c:pt>
                <c:pt idx="55909">
                  <c:v>34.023482069717602</c:v>
                </c:pt>
                <c:pt idx="55910">
                  <c:v>34.023629485742603</c:v>
                </c:pt>
                <c:pt idx="55911">
                  <c:v>34.023776901295797</c:v>
                </c:pt>
                <c:pt idx="55912">
                  <c:v>34.023924316377098</c:v>
                </c:pt>
                <c:pt idx="55913">
                  <c:v>34.024071730986499</c:v>
                </c:pt>
                <c:pt idx="55914">
                  <c:v>34.0242191451241</c:v>
                </c:pt>
                <c:pt idx="55915">
                  <c:v>34.024366558789801</c:v>
                </c:pt>
                <c:pt idx="55916">
                  <c:v>34.024513971983701</c:v>
                </c:pt>
                <c:pt idx="55917">
                  <c:v>34.024661384705702</c:v>
                </c:pt>
                <c:pt idx="55918">
                  <c:v>34.024808796955902</c:v>
                </c:pt>
                <c:pt idx="55919">
                  <c:v>34.024956208734203</c:v>
                </c:pt>
                <c:pt idx="55920">
                  <c:v>34.025103620040703</c:v>
                </c:pt>
                <c:pt idx="55921">
                  <c:v>34.025251030875303</c:v>
                </c:pt>
                <c:pt idx="55922">
                  <c:v>34.025398441238003</c:v>
                </c:pt>
                <c:pt idx="55923">
                  <c:v>34.025545851129003</c:v>
                </c:pt>
                <c:pt idx="55924">
                  <c:v>34.025693260548003</c:v>
                </c:pt>
                <c:pt idx="55925">
                  <c:v>34.025840669495302</c:v>
                </c:pt>
                <c:pt idx="55926">
                  <c:v>34.025988077970602</c:v>
                </c:pt>
                <c:pt idx="55927">
                  <c:v>34.026135485974201</c:v>
                </c:pt>
                <c:pt idx="55928">
                  <c:v>34.026282893505901</c:v>
                </c:pt>
                <c:pt idx="55929">
                  <c:v>34.026430300565799</c:v>
                </c:pt>
                <c:pt idx="55930">
                  <c:v>34.026577707153798</c:v>
                </c:pt>
                <c:pt idx="55931">
                  <c:v>34.026725113269997</c:v>
                </c:pt>
                <c:pt idx="55932">
                  <c:v>34.026872518914402</c:v>
                </c:pt>
                <c:pt idx="55933">
                  <c:v>34.0270199240869</c:v>
                </c:pt>
                <c:pt idx="55934">
                  <c:v>34.027167328787598</c:v>
                </c:pt>
                <c:pt idx="55935">
                  <c:v>34.027314733016503</c:v>
                </c:pt>
                <c:pt idx="55936">
                  <c:v>34.0274621367736</c:v>
                </c:pt>
                <c:pt idx="55937">
                  <c:v>34.027609540058798</c:v>
                </c:pt>
                <c:pt idx="55938">
                  <c:v>34.027756942872202</c:v>
                </c:pt>
                <c:pt idx="55939">
                  <c:v>34.027904345213798</c:v>
                </c:pt>
                <c:pt idx="55940">
                  <c:v>34.028051747083502</c:v>
                </c:pt>
                <c:pt idx="55941">
                  <c:v>34.028199148481498</c:v>
                </c:pt>
                <c:pt idx="55942">
                  <c:v>34.028346549407601</c:v>
                </c:pt>
                <c:pt idx="55943">
                  <c:v>34.028493949861897</c:v>
                </c:pt>
                <c:pt idx="55944">
                  <c:v>34.028641349844399</c:v>
                </c:pt>
                <c:pt idx="55945">
                  <c:v>34.028788749355101</c:v>
                </c:pt>
                <c:pt idx="55946">
                  <c:v>34.028936148394003</c:v>
                </c:pt>
                <c:pt idx="55947">
                  <c:v>34.029083546960997</c:v>
                </c:pt>
                <c:pt idx="55948">
                  <c:v>34.029230945056298</c:v>
                </c:pt>
                <c:pt idx="55949">
                  <c:v>34.029378342679699</c:v>
                </c:pt>
                <c:pt idx="55950">
                  <c:v>34.029525739831399</c:v>
                </c:pt>
                <c:pt idx="55951">
                  <c:v>34.0296731365112</c:v>
                </c:pt>
                <c:pt idx="55952">
                  <c:v>34.029820532719299</c:v>
                </c:pt>
                <c:pt idx="55953">
                  <c:v>34.029967928455498</c:v>
                </c:pt>
                <c:pt idx="55954">
                  <c:v>34.030115323719897</c:v>
                </c:pt>
                <c:pt idx="55955">
                  <c:v>34.030262718512603</c:v>
                </c:pt>
                <c:pt idx="55956">
                  <c:v>34.030410112833401</c:v>
                </c:pt>
                <c:pt idx="55957">
                  <c:v>34.030557506682499</c:v>
                </c:pt>
                <c:pt idx="55958">
                  <c:v>34.030704900059703</c:v>
                </c:pt>
                <c:pt idx="55959">
                  <c:v>34.0308522929652</c:v>
                </c:pt>
                <c:pt idx="55960">
                  <c:v>34.030999685398797</c:v>
                </c:pt>
                <c:pt idx="55961">
                  <c:v>34.0311470773607</c:v>
                </c:pt>
                <c:pt idx="55962">
                  <c:v>34.031294468850803</c:v>
                </c:pt>
                <c:pt idx="55963">
                  <c:v>34.031441859869098</c:v>
                </c:pt>
                <c:pt idx="55964">
                  <c:v>34.031589250415699</c:v>
                </c:pt>
                <c:pt idx="55965">
                  <c:v>34.031736640490401</c:v>
                </c:pt>
                <c:pt idx="55966">
                  <c:v>34.031884030093401</c:v>
                </c:pt>
                <c:pt idx="55967">
                  <c:v>34.032031419224502</c:v>
                </c:pt>
                <c:pt idx="55968">
                  <c:v>34.032178807883902</c:v>
                </c:pt>
                <c:pt idx="55969">
                  <c:v>34.032326196071601</c:v>
                </c:pt>
                <c:pt idx="55970">
                  <c:v>34.0324735837874</c:v>
                </c:pt>
                <c:pt idx="55971">
                  <c:v>34.032620971031498</c:v>
                </c:pt>
                <c:pt idx="55972">
                  <c:v>34.032768357803803</c:v>
                </c:pt>
                <c:pt idx="55973">
                  <c:v>34.032915744104301</c:v>
                </c:pt>
                <c:pt idx="55974">
                  <c:v>34.033063129933097</c:v>
                </c:pt>
                <c:pt idx="55975">
                  <c:v>34.033210515290101</c:v>
                </c:pt>
                <c:pt idx="55976">
                  <c:v>34.033357900175297</c:v>
                </c:pt>
                <c:pt idx="55977">
                  <c:v>34.033505284588799</c:v>
                </c:pt>
                <c:pt idx="55978">
                  <c:v>34.0336526685305</c:v>
                </c:pt>
                <c:pt idx="55979">
                  <c:v>34.033800052000501</c:v>
                </c:pt>
                <c:pt idx="55980">
                  <c:v>34.033947434998602</c:v>
                </c:pt>
                <c:pt idx="55981">
                  <c:v>34.034094817525101</c:v>
                </c:pt>
                <c:pt idx="55982">
                  <c:v>34.034242199579701</c:v>
                </c:pt>
                <c:pt idx="55983">
                  <c:v>34.0343895811626</c:v>
                </c:pt>
                <c:pt idx="55984">
                  <c:v>34.034536962273798</c:v>
                </c:pt>
                <c:pt idx="55985">
                  <c:v>34.034684342913202</c:v>
                </c:pt>
                <c:pt idx="55986">
                  <c:v>34.034831723080899</c:v>
                </c:pt>
                <c:pt idx="55987">
                  <c:v>34.034979102776802</c:v>
                </c:pt>
                <c:pt idx="55988">
                  <c:v>34.035126482000898</c:v>
                </c:pt>
                <c:pt idx="55989">
                  <c:v>34.0352738607533</c:v>
                </c:pt>
                <c:pt idx="55990">
                  <c:v>34.035421239034001</c:v>
                </c:pt>
                <c:pt idx="55991">
                  <c:v>34.035568616842902</c:v>
                </c:pt>
                <c:pt idx="55992">
                  <c:v>34.035715994180102</c:v>
                </c:pt>
                <c:pt idx="55993">
                  <c:v>34.0358633710456</c:v>
                </c:pt>
                <c:pt idx="55994">
                  <c:v>34.036010747439299</c:v>
                </c:pt>
                <c:pt idx="55995">
                  <c:v>34.036158123361197</c:v>
                </c:pt>
                <c:pt idx="55996">
                  <c:v>34.036305498811402</c:v>
                </c:pt>
                <c:pt idx="55997">
                  <c:v>34.036452873789898</c:v>
                </c:pt>
                <c:pt idx="55998">
                  <c:v>34.0366002482967</c:v>
                </c:pt>
                <c:pt idx="55999">
                  <c:v>34.036747622331703</c:v>
                </c:pt>
                <c:pt idx="56000">
                  <c:v>34.036894995894997</c:v>
                </c:pt>
                <c:pt idx="56001">
                  <c:v>34.037042368986597</c:v>
                </c:pt>
                <c:pt idx="56002">
                  <c:v>34.037189741606497</c:v>
                </c:pt>
                <c:pt idx="56003">
                  <c:v>34.037337113754603</c:v>
                </c:pt>
                <c:pt idx="56004">
                  <c:v>34.037484485431001</c:v>
                </c:pt>
                <c:pt idx="56005">
                  <c:v>34.037631856635599</c:v>
                </c:pt>
                <c:pt idx="56006">
                  <c:v>34.037779227368603</c:v>
                </c:pt>
                <c:pt idx="56007">
                  <c:v>34.037926597629799</c:v>
                </c:pt>
                <c:pt idx="56008">
                  <c:v>34.038073967419301</c:v>
                </c:pt>
                <c:pt idx="56009">
                  <c:v>34.038221336737102</c:v>
                </c:pt>
                <c:pt idx="56010">
                  <c:v>34.038368705583203</c:v>
                </c:pt>
                <c:pt idx="56011">
                  <c:v>34.038516073957602</c:v>
                </c:pt>
                <c:pt idx="56012">
                  <c:v>34.038663441860301</c:v>
                </c:pt>
                <c:pt idx="56013">
                  <c:v>34.038810809291199</c:v>
                </c:pt>
                <c:pt idx="56014">
                  <c:v>34.038958176250397</c:v>
                </c:pt>
                <c:pt idx="56015">
                  <c:v>34.039105542738</c:v>
                </c:pt>
                <c:pt idx="56016">
                  <c:v>34.039252908753802</c:v>
                </c:pt>
                <c:pt idx="56017">
                  <c:v>34.039400274297897</c:v>
                </c:pt>
                <c:pt idx="56018">
                  <c:v>34.039547639370397</c:v>
                </c:pt>
                <c:pt idx="56019">
                  <c:v>34.039695003971097</c:v>
                </c:pt>
                <c:pt idx="56020">
                  <c:v>34.039842368100103</c:v>
                </c:pt>
                <c:pt idx="56021">
                  <c:v>34.039989731757402</c:v>
                </c:pt>
                <c:pt idx="56022">
                  <c:v>34.040137094942999</c:v>
                </c:pt>
                <c:pt idx="56023">
                  <c:v>34.040284457657002</c:v>
                </c:pt>
                <c:pt idx="56024">
                  <c:v>34.040431819899197</c:v>
                </c:pt>
                <c:pt idx="56025">
                  <c:v>34.040579181669699</c:v>
                </c:pt>
                <c:pt idx="56026">
                  <c:v>34.040726542968599</c:v>
                </c:pt>
                <c:pt idx="56027">
                  <c:v>34.040873903795799</c:v>
                </c:pt>
                <c:pt idx="56028">
                  <c:v>34.041021264151198</c:v>
                </c:pt>
                <c:pt idx="56029">
                  <c:v>34.041168624035002</c:v>
                </c:pt>
                <c:pt idx="56030">
                  <c:v>34.041315983447099</c:v>
                </c:pt>
                <c:pt idx="56031">
                  <c:v>34.041463342387601</c:v>
                </c:pt>
                <c:pt idx="56032">
                  <c:v>34.041610700856303</c:v>
                </c:pt>
                <c:pt idx="56033">
                  <c:v>34.041758058853397</c:v>
                </c:pt>
                <c:pt idx="56034">
                  <c:v>34.041905416378803</c:v>
                </c:pt>
                <c:pt idx="56035">
                  <c:v>34.042052773432502</c:v>
                </c:pt>
                <c:pt idx="56036">
                  <c:v>34.0422001300145</c:v>
                </c:pt>
                <c:pt idx="56037">
                  <c:v>34.042347486124797</c:v>
                </c:pt>
                <c:pt idx="56038">
                  <c:v>34.042494841763499</c:v>
                </c:pt>
                <c:pt idx="56039">
                  <c:v>34.042642196930501</c:v>
                </c:pt>
                <c:pt idx="56040">
                  <c:v>34.042789551625901</c:v>
                </c:pt>
                <c:pt idx="56041">
                  <c:v>34.042936905849601</c:v>
                </c:pt>
                <c:pt idx="56042">
                  <c:v>34.043084259601599</c:v>
                </c:pt>
                <c:pt idx="56043">
                  <c:v>34.043231612881897</c:v>
                </c:pt>
                <c:pt idx="56044">
                  <c:v>34.0433789656906</c:v>
                </c:pt>
                <c:pt idx="56045">
                  <c:v>34.043526318027602</c:v>
                </c:pt>
                <c:pt idx="56046">
                  <c:v>34.043673669893003</c:v>
                </c:pt>
                <c:pt idx="56047">
                  <c:v>34.043821021286703</c:v>
                </c:pt>
                <c:pt idx="56048">
                  <c:v>34.043968372208703</c:v>
                </c:pt>
                <c:pt idx="56049">
                  <c:v>34.0441157226591</c:v>
                </c:pt>
                <c:pt idx="56050">
                  <c:v>34.044263072637797</c:v>
                </c:pt>
                <c:pt idx="56051">
                  <c:v>34.0444104221449</c:v>
                </c:pt>
                <c:pt idx="56052">
                  <c:v>34.044557771180301</c:v>
                </c:pt>
                <c:pt idx="56053">
                  <c:v>34.044705119744101</c:v>
                </c:pt>
                <c:pt idx="56054">
                  <c:v>34.044852467836201</c:v>
                </c:pt>
                <c:pt idx="56055">
                  <c:v>34.044999815456698</c:v>
                </c:pt>
                <c:pt idx="56056">
                  <c:v>34.045147162605602</c:v>
                </c:pt>
                <c:pt idx="56057">
                  <c:v>34.045294509282797</c:v>
                </c:pt>
                <c:pt idx="56058">
                  <c:v>34.045441855488299</c:v>
                </c:pt>
                <c:pt idx="56059">
                  <c:v>34.045589201222199</c:v>
                </c:pt>
                <c:pt idx="56060">
                  <c:v>34.045736546484498</c:v>
                </c:pt>
                <c:pt idx="56061">
                  <c:v>34.045883891275103</c:v>
                </c:pt>
                <c:pt idx="56062">
                  <c:v>34.0460312355941</c:v>
                </c:pt>
                <c:pt idx="56063">
                  <c:v>34.046178579441502</c:v>
                </c:pt>
                <c:pt idx="56064">
                  <c:v>34.046325922817203</c:v>
                </c:pt>
                <c:pt idx="56065">
                  <c:v>34.046473265721303</c:v>
                </c:pt>
                <c:pt idx="56066">
                  <c:v>34.046620608153802</c:v>
                </c:pt>
                <c:pt idx="56067">
                  <c:v>34.046767950114599</c:v>
                </c:pt>
                <c:pt idx="56068">
                  <c:v>34.046915291603803</c:v>
                </c:pt>
                <c:pt idx="56069">
                  <c:v>34.047062632621397</c:v>
                </c:pt>
                <c:pt idx="56070">
                  <c:v>34.047209973167398</c:v>
                </c:pt>
                <c:pt idx="56071">
                  <c:v>34.047357313241697</c:v>
                </c:pt>
                <c:pt idx="56072">
                  <c:v>34.047504652844403</c:v>
                </c:pt>
                <c:pt idx="56073">
                  <c:v>34.047651991975499</c:v>
                </c:pt>
                <c:pt idx="56074">
                  <c:v>34.047799330635002</c:v>
                </c:pt>
                <c:pt idx="56075">
                  <c:v>34.047946668822902</c:v>
                </c:pt>
                <c:pt idx="56076">
                  <c:v>34.048094006539102</c:v>
                </c:pt>
                <c:pt idx="56077">
                  <c:v>34.048241343783801</c:v>
                </c:pt>
                <c:pt idx="56078">
                  <c:v>34.048388680556798</c:v>
                </c:pt>
                <c:pt idx="56079">
                  <c:v>34.048536016858201</c:v>
                </c:pt>
                <c:pt idx="56080">
                  <c:v>34.048683352688002</c:v>
                </c:pt>
                <c:pt idx="56081">
                  <c:v>34.048830688046202</c:v>
                </c:pt>
                <c:pt idx="56082">
                  <c:v>34.048978022932801</c:v>
                </c:pt>
                <c:pt idx="56083">
                  <c:v>34.049125357347798</c:v>
                </c:pt>
                <c:pt idx="56084">
                  <c:v>34.049272691291101</c:v>
                </c:pt>
                <c:pt idx="56085">
                  <c:v>34.049420024762902</c:v>
                </c:pt>
                <c:pt idx="56086">
                  <c:v>34.049567357763102</c:v>
                </c:pt>
                <c:pt idx="56087">
                  <c:v>34.049714690291701</c:v>
                </c:pt>
                <c:pt idx="56088">
                  <c:v>34.049862022348698</c:v>
                </c:pt>
                <c:pt idx="56089">
                  <c:v>34.050009353934101</c:v>
                </c:pt>
                <c:pt idx="56090">
                  <c:v>34.050156685047902</c:v>
                </c:pt>
                <c:pt idx="56091">
                  <c:v>34.050304015690102</c:v>
                </c:pt>
                <c:pt idx="56092">
                  <c:v>34.050451345860701</c:v>
                </c:pt>
                <c:pt idx="56093">
                  <c:v>34.050598675559698</c:v>
                </c:pt>
                <c:pt idx="56094">
                  <c:v>34.050746004787101</c:v>
                </c:pt>
                <c:pt idx="56095">
                  <c:v>34.050893333543002</c:v>
                </c:pt>
                <c:pt idx="56096">
                  <c:v>34.051040661827201</c:v>
                </c:pt>
                <c:pt idx="56097">
                  <c:v>34.051187989639899</c:v>
                </c:pt>
                <c:pt idx="56098">
                  <c:v>34.051335316981003</c:v>
                </c:pt>
                <c:pt idx="56099">
                  <c:v>34.051482643850498</c:v>
                </c:pt>
                <c:pt idx="56100">
                  <c:v>34.051629970248499</c:v>
                </c:pt>
                <c:pt idx="56101">
                  <c:v>34.051777296174798</c:v>
                </c:pt>
                <c:pt idx="56102">
                  <c:v>34.051924621629603</c:v>
                </c:pt>
                <c:pt idx="56103">
                  <c:v>34.052071946612799</c:v>
                </c:pt>
                <c:pt idx="56104">
                  <c:v>34.0522192711245</c:v>
                </c:pt>
                <c:pt idx="56105">
                  <c:v>34.0523665951645</c:v>
                </c:pt>
                <c:pt idx="56106">
                  <c:v>34.052513918732998</c:v>
                </c:pt>
                <c:pt idx="56107">
                  <c:v>34.052661241830002</c:v>
                </c:pt>
                <c:pt idx="56108">
                  <c:v>34.052808564455297</c:v>
                </c:pt>
                <c:pt idx="56109">
                  <c:v>34.052955886609098</c:v>
                </c:pt>
                <c:pt idx="56110">
                  <c:v>34.053103208291397</c:v>
                </c:pt>
                <c:pt idx="56111">
                  <c:v>34.053250529502002</c:v>
                </c:pt>
                <c:pt idx="56112">
                  <c:v>34.053397850241097</c:v>
                </c:pt>
                <c:pt idx="56113">
                  <c:v>34.053545170508698</c:v>
                </c:pt>
                <c:pt idx="56114">
                  <c:v>34.053692490304698</c:v>
                </c:pt>
                <c:pt idx="56115">
                  <c:v>34.053839809629103</c:v>
                </c:pt>
                <c:pt idx="56116">
                  <c:v>34.053987128481999</c:v>
                </c:pt>
                <c:pt idx="56117">
                  <c:v>34.054134446863301</c:v>
                </c:pt>
                <c:pt idx="56118">
                  <c:v>34.054281764773101</c:v>
                </c:pt>
                <c:pt idx="56119">
                  <c:v>34.0544290822113</c:v>
                </c:pt>
                <c:pt idx="56120">
                  <c:v>34.054576399178003</c:v>
                </c:pt>
                <c:pt idx="56121">
                  <c:v>34.054723715673099</c:v>
                </c:pt>
                <c:pt idx="56122">
                  <c:v>34.054871031696699</c:v>
                </c:pt>
                <c:pt idx="56123">
                  <c:v>34.055018347248698</c:v>
                </c:pt>
                <c:pt idx="56124">
                  <c:v>34.055165662329202</c:v>
                </c:pt>
                <c:pt idx="56125">
                  <c:v>34.055312976938197</c:v>
                </c:pt>
                <c:pt idx="56126">
                  <c:v>34.055460291075597</c:v>
                </c:pt>
                <c:pt idx="56127">
                  <c:v>34.055607604741503</c:v>
                </c:pt>
                <c:pt idx="56128">
                  <c:v>34.055754917935801</c:v>
                </c:pt>
                <c:pt idx="56129">
                  <c:v>34.055902230658603</c:v>
                </c:pt>
                <c:pt idx="56130">
                  <c:v>34.056049542909903</c:v>
                </c:pt>
                <c:pt idx="56131">
                  <c:v>34.056196854689603</c:v>
                </c:pt>
                <c:pt idx="56132">
                  <c:v>34.056344165997899</c:v>
                </c:pt>
                <c:pt idx="56133">
                  <c:v>34.056491476834502</c:v>
                </c:pt>
                <c:pt idx="56134">
                  <c:v>34.056638787199702</c:v>
                </c:pt>
                <c:pt idx="56135">
                  <c:v>34.056786097093301</c:v>
                </c:pt>
                <c:pt idx="56136">
                  <c:v>34.056933406515398</c:v>
                </c:pt>
                <c:pt idx="56137">
                  <c:v>34.057080715466</c:v>
                </c:pt>
                <c:pt idx="56138">
                  <c:v>34.0572280239451</c:v>
                </c:pt>
                <c:pt idx="56139">
                  <c:v>34.057375331952599</c:v>
                </c:pt>
                <c:pt idx="56140">
                  <c:v>34.057522639488603</c:v>
                </c:pt>
                <c:pt idx="56141">
                  <c:v>34.057669946553098</c:v>
                </c:pt>
                <c:pt idx="56142">
                  <c:v>34.057817253146098</c:v>
                </c:pt>
                <c:pt idx="56143">
                  <c:v>34.057964559267603</c:v>
                </c:pt>
                <c:pt idx="56144">
                  <c:v>34.0581118649175</c:v>
                </c:pt>
                <c:pt idx="56145">
                  <c:v>34.058259170096001</c:v>
                </c:pt>
                <c:pt idx="56146">
                  <c:v>34.058406474802901</c:v>
                </c:pt>
                <c:pt idx="56147">
                  <c:v>34.058553779038398</c:v>
                </c:pt>
                <c:pt idx="56148">
                  <c:v>34.058701082802301</c:v>
                </c:pt>
                <c:pt idx="56149">
                  <c:v>34.058848386094702</c:v>
                </c:pt>
                <c:pt idx="56150">
                  <c:v>34.058995688915601</c:v>
                </c:pt>
                <c:pt idx="56151">
                  <c:v>34.059142991265098</c:v>
                </c:pt>
                <c:pt idx="56152">
                  <c:v>34.059290293143</c:v>
                </c:pt>
                <c:pt idx="56153">
                  <c:v>34.059437594549401</c:v>
                </c:pt>
                <c:pt idx="56154">
                  <c:v>34.059584895484299</c:v>
                </c:pt>
                <c:pt idx="56155">
                  <c:v>34.059732195947703</c:v>
                </c:pt>
                <c:pt idx="56156">
                  <c:v>34.059879495939597</c:v>
                </c:pt>
                <c:pt idx="56157">
                  <c:v>34.060026795460097</c:v>
                </c:pt>
                <c:pt idx="56158">
                  <c:v>34.060174094509001</c:v>
                </c:pt>
                <c:pt idx="56159">
                  <c:v>34.060321393086497</c:v>
                </c:pt>
                <c:pt idx="56160">
                  <c:v>34.060468691192497</c:v>
                </c:pt>
                <c:pt idx="56161">
                  <c:v>34.060615988826903</c:v>
                </c:pt>
                <c:pt idx="56162">
                  <c:v>34.0607632859899</c:v>
                </c:pt>
                <c:pt idx="56163">
                  <c:v>34.060910582681402</c:v>
                </c:pt>
                <c:pt idx="56164">
                  <c:v>34.061057878901501</c:v>
                </c:pt>
                <c:pt idx="56165">
                  <c:v>34.061205174649999</c:v>
                </c:pt>
                <c:pt idx="56166">
                  <c:v>34.061352469927101</c:v>
                </c:pt>
                <c:pt idx="56167">
                  <c:v>34.061499764732702</c:v>
                </c:pt>
                <c:pt idx="56168">
                  <c:v>34.0616470590668</c:v>
                </c:pt>
                <c:pt idx="56169">
                  <c:v>34.061794352929397</c:v>
                </c:pt>
                <c:pt idx="56170">
                  <c:v>34.061941646320598</c:v>
                </c:pt>
                <c:pt idx="56171">
                  <c:v>34.062088939240297</c:v>
                </c:pt>
                <c:pt idx="56172">
                  <c:v>34.062236231688502</c:v>
                </c:pt>
                <c:pt idx="56173">
                  <c:v>34.062383523665297</c:v>
                </c:pt>
                <c:pt idx="56174">
                  <c:v>34.062530815170497</c:v>
                </c:pt>
                <c:pt idx="56175">
                  <c:v>34.062678106204402</c:v>
                </c:pt>
                <c:pt idx="56176">
                  <c:v>34.062825396766698</c:v>
                </c:pt>
                <c:pt idx="56177">
                  <c:v>34.062972686857599</c:v>
                </c:pt>
                <c:pt idx="56178">
                  <c:v>34.063119976477097</c:v>
                </c:pt>
                <c:pt idx="56179">
                  <c:v>34.063267265625001</c:v>
                </c:pt>
                <c:pt idx="56180">
                  <c:v>34.063414554301502</c:v>
                </c:pt>
                <c:pt idx="56181">
                  <c:v>34.063561842506601</c:v>
                </c:pt>
                <c:pt idx="56182">
                  <c:v>34.063709130240198</c:v>
                </c:pt>
                <c:pt idx="56183">
                  <c:v>34.0638564175024</c:v>
                </c:pt>
                <c:pt idx="56184">
                  <c:v>34.0640037042931</c:v>
                </c:pt>
                <c:pt idx="56185">
                  <c:v>34.064150990612298</c:v>
                </c:pt>
                <c:pt idx="56186">
                  <c:v>34.0642982764601</c:v>
                </c:pt>
                <c:pt idx="56187">
                  <c:v>34.064445561836401</c:v>
                </c:pt>
                <c:pt idx="56188">
                  <c:v>34.064592846741398</c:v>
                </c:pt>
                <c:pt idx="56189">
                  <c:v>34.064740131174801</c:v>
                </c:pt>
                <c:pt idx="56190">
                  <c:v>34.064887415136802</c:v>
                </c:pt>
                <c:pt idx="56191">
                  <c:v>34.0650346986274</c:v>
                </c:pt>
                <c:pt idx="56192">
                  <c:v>34.065181981646496</c:v>
                </c:pt>
                <c:pt idx="56193">
                  <c:v>34.065329264194197</c:v>
                </c:pt>
                <c:pt idx="56194">
                  <c:v>34.065476546270503</c:v>
                </c:pt>
                <c:pt idx="56195">
                  <c:v>34.065623827875299</c:v>
                </c:pt>
                <c:pt idx="56196">
                  <c:v>34.065771109008701</c:v>
                </c:pt>
                <c:pt idx="56197">
                  <c:v>34.065918389670699</c:v>
                </c:pt>
                <c:pt idx="56198">
                  <c:v>34.066065669861203</c:v>
                </c:pt>
                <c:pt idx="56199">
                  <c:v>34.066212949580297</c:v>
                </c:pt>
                <c:pt idx="56200">
                  <c:v>34.066360228828003</c:v>
                </c:pt>
                <c:pt idx="56201">
                  <c:v>34.0665075076042</c:v>
                </c:pt>
                <c:pt idx="56202">
                  <c:v>34.066654785909002</c:v>
                </c:pt>
                <c:pt idx="56203">
                  <c:v>34.066802063742401</c:v>
                </c:pt>
                <c:pt idx="56204">
                  <c:v>34.066949341104397</c:v>
                </c:pt>
                <c:pt idx="56205">
                  <c:v>34.067096617994899</c:v>
                </c:pt>
                <c:pt idx="56206">
                  <c:v>34.067243894414098</c:v>
                </c:pt>
                <c:pt idx="56207">
                  <c:v>34.067391170361802</c:v>
                </c:pt>
                <c:pt idx="56208">
                  <c:v>34.067538445838103</c:v>
                </c:pt>
                <c:pt idx="56209">
                  <c:v>34.067685720843002</c:v>
                </c:pt>
                <c:pt idx="56210">
                  <c:v>34.067832995376399</c:v>
                </c:pt>
                <c:pt idx="56211">
                  <c:v>34.0679802694385</c:v>
                </c:pt>
                <c:pt idx="56212">
                  <c:v>34.068127543029199</c:v>
                </c:pt>
                <c:pt idx="56213">
                  <c:v>34.068274816148403</c:v>
                </c:pt>
                <c:pt idx="56214">
                  <c:v>34.068422088796197</c:v>
                </c:pt>
                <c:pt idx="56215">
                  <c:v>34.068569360972702</c:v>
                </c:pt>
                <c:pt idx="56216">
                  <c:v>34.068716632677699</c:v>
                </c:pt>
                <c:pt idx="56217">
                  <c:v>34.0688639039113</c:v>
                </c:pt>
                <c:pt idx="56218">
                  <c:v>34.069011174673498</c:v>
                </c:pt>
                <c:pt idx="56219">
                  <c:v>34.069158444964401</c:v>
                </c:pt>
                <c:pt idx="56220">
                  <c:v>34.069305714783802</c:v>
                </c:pt>
                <c:pt idx="56221">
                  <c:v>34.0694529841318</c:v>
                </c:pt>
                <c:pt idx="56222">
                  <c:v>34.069600253008403</c:v>
                </c:pt>
                <c:pt idx="56223">
                  <c:v>34.069747521413703</c:v>
                </c:pt>
                <c:pt idx="56224">
                  <c:v>34.069894789347501</c:v>
                </c:pt>
                <c:pt idx="56225">
                  <c:v>34.070042056810003</c:v>
                </c:pt>
                <c:pt idx="56226">
                  <c:v>34.070189323801102</c:v>
                </c:pt>
                <c:pt idx="56227">
                  <c:v>34.0703365903208</c:v>
                </c:pt>
                <c:pt idx="56228">
                  <c:v>34.070483856369101</c:v>
                </c:pt>
                <c:pt idx="56229">
                  <c:v>34.070631121946001</c:v>
                </c:pt>
                <c:pt idx="56230">
                  <c:v>34.070778387051497</c:v>
                </c:pt>
                <c:pt idx="56231">
                  <c:v>34.070925651685599</c:v>
                </c:pt>
                <c:pt idx="56232">
                  <c:v>34.071072915848397</c:v>
                </c:pt>
                <c:pt idx="56233">
                  <c:v>34.0712201795398</c:v>
                </c:pt>
                <c:pt idx="56234">
                  <c:v>34.071367442759801</c:v>
                </c:pt>
                <c:pt idx="56235">
                  <c:v>34.071514705508498</c:v>
                </c:pt>
                <c:pt idx="56236">
                  <c:v>34.071661967785701</c:v>
                </c:pt>
                <c:pt idx="56237">
                  <c:v>34.071809229591601</c:v>
                </c:pt>
                <c:pt idx="56238">
                  <c:v>34.071956490926098</c:v>
                </c:pt>
                <c:pt idx="56239">
                  <c:v>34.0721037517893</c:v>
                </c:pt>
                <c:pt idx="56240">
                  <c:v>34.072251012181098</c:v>
                </c:pt>
                <c:pt idx="56241">
                  <c:v>34.072398272101502</c:v>
                </c:pt>
                <c:pt idx="56242">
                  <c:v>34.072545531550603</c:v>
                </c:pt>
                <c:pt idx="56243">
                  <c:v>34.072692790528301</c:v>
                </c:pt>
                <c:pt idx="56244">
                  <c:v>34.072840049034603</c:v>
                </c:pt>
                <c:pt idx="56245">
                  <c:v>34.072987307069603</c:v>
                </c:pt>
                <c:pt idx="56246">
                  <c:v>34.0731345646332</c:v>
                </c:pt>
                <c:pt idx="56247">
                  <c:v>34.073281821725402</c:v>
                </c:pt>
                <c:pt idx="56248">
                  <c:v>34.073429078346301</c:v>
                </c:pt>
                <c:pt idx="56249">
                  <c:v>34.073576334495897</c:v>
                </c:pt>
                <c:pt idx="56250">
                  <c:v>34.073723590174097</c:v>
                </c:pt>
                <c:pt idx="56251">
                  <c:v>34.073870845380902</c:v>
                </c:pt>
                <c:pt idx="56252">
                  <c:v>34.074018100116398</c:v>
                </c:pt>
                <c:pt idx="56253">
                  <c:v>34.074165354380497</c:v>
                </c:pt>
                <c:pt idx="56254">
                  <c:v>34.074312608173301</c:v>
                </c:pt>
                <c:pt idx="56255">
                  <c:v>34.074459861494802</c:v>
                </c:pt>
                <c:pt idx="56256">
                  <c:v>34.0746071143449</c:v>
                </c:pt>
                <c:pt idx="56257">
                  <c:v>34.074754366723703</c:v>
                </c:pt>
                <c:pt idx="56258">
                  <c:v>34.074901618631102</c:v>
                </c:pt>
                <c:pt idx="56259">
                  <c:v>34.075048870067199</c:v>
                </c:pt>
                <c:pt idx="56260">
                  <c:v>34.075196121031901</c:v>
                </c:pt>
                <c:pt idx="56261">
                  <c:v>34.0753433715253</c:v>
                </c:pt>
                <c:pt idx="56262">
                  <c:v>34.075490621547402</c:v>
                </c:pt>
                <c:pt idx="56263">
                  <c:v>34.075637871098202</c:v>
                </c:pt>
                <c:pt idx="56264">
                  <c:v>34.075785120177599</c:v>
                </c:pt>
                <c:pt idx="56265">
                  <c:v>34.075932368785701</c:v>
                </c:pt>
                <c:pt idx="56266">
                  <c:v>34.076079616922399</c:v>
                </c:pt>
                <c:pt idx="56267">
                  <c:v>34.076226864587902</c:v>
                </c:pt>
                <c:pt idx="56268">
                  <c:v>34.076374111782002</c:v>
                </c:pt>
                <c:pt idx="56269">
                  <c:v>34.076521358504799</c:v>
                </c:pt>
                <c:pt idx="56270">
                  <c:v>34.0766686047562</c:v>
                </c:pt>
                <c:pt idx="56271">
                  <c:v>34.076815850536299</c:v>
                </c:pt>
                <c:pt idx="56272">
                  <c:v>34.076963095845201</c:v>
                </c:pt>
                <c:pt idx="56273">
                  <c:v>34.077110340682701</c:v>
                </c:pt>
                <c:pt idx="56274">
                  <c:v>34.077257585048898</c:v>
                </c:pt>
                <c:pt idx="56275">
                  <c:v>34.077404828943699</c:v>
                </c:pt>
                <c:pt idx="56276">
                  <c:v>34.077552072367297</c:v>
                </c:pt>
                <c:pt idx="56277">
                  <c:v>34.077699315319499</c:v>
                </c:pt>
                <c:pt idx="56278">
                  <c:v>34.077846557800399</c:v>
                </c:pt>
                <c:pt idx="56279">
                  <c:v>34.077993799810102</c:v>
                </c:pt>
                <c:pt idx="56280">
                  <c:v>34.078141041348402</c:v>
                </c:pt>
                <c:pt idx="56281">
                  <c:v>34.0782882824154</c:v>
                </c:pt>
                <c:pt idx="56282">
                  <c:v>34.078435523011102</c:v>
                </c:pt>
                <c:pt idx="56283">
                  <c:v>34.0785827631355</c:v>
                </c:pt>
                <c:pt idx="56284">
                  <c:v>34.078730002788603</c:v>
                </c:pt>
                <c:pt idx="56285">
                  <c:v>34.078877241970403</c:v>
                </c:pt>
                <c:pt idx="56286">
                  <c:v>34.0790244806809</c:v>
                </c:pt>
                <c:pt idx="56287">
                  <c:v>34.079171718920101</c:v>
                </c:pt>
                <c:pt idx="56288">
                  <c:v>34.079318956687999</c:v>
                </c:pt>
                <c:pt idx="56289">
                  <c:v>34.0794661939847</c:v>
                </c:pt>
                <c:pt idx="56290">
                  <c:v>34.079613430809999</c:v>
                </c:pt>
                <c:pt idx="56291">
                  <c:v>34.079760667164003</c:v>
                </c:pt>
                <c:pt idx="56292">
                  <c:v>34.079907903046802</c:v>
                </c:pt>
                <c:pt idx="56293">
                  <c:v>34.080055138458199</c:v>
                </c:pt>
                <c:pt idx="56294">
                  <c:v>34.0802023733984</c:v>
                </c:pt>
                <c:pt idx="56295">
                  <c:v>34.080349607867298</c:v>
                </c:pt>
                <c:pt idx="56296">
                  <c:v>34.0804968418649</c:v>
                </c:pt>
                <c:pt idx="56297">
                  <c:v>34.080644075391199</c:v>
                </c:pt>
                <c:pt idx="56298">
                  <c:v>34.080791308446301</c:v>
                </c:pt>
                <c:pt idx="56299">
                  <c:v>34.080938541030001</c:v>
                </c:pt>
                <c:pt idx="56300">
                  <c:v>34.081085773142497</c:v>
                </c:pt>
                <c:pt idx="56301">
                  <c:v>34.081233004783698</c:v>
                </c:pt>
                <c:pt idx="56302">
                  <c:v>34.081380235953702</c:v>
                </c:pt>
                <c:pt idx="56303">
                  <c:v>34.081527466652297</c:v>
                </c:pt>
                <c:pt idx="56304">
                  <c:v>34.081674696879702</c:v>
                </c:pt>
                <c:pt idx="56305">
                  <c:v>34.081821926635897</c:v>
                </c:pt>
                <c:pt idx="56306">
                  <c:v>34.081969155920703</c:v>
                </c:pt>
                <c:pt idx="56307">
                  <c:v>34.082116384734299</c:v>
                </c:pt>
                <c:pt idx="56308">
                  <c:v>34.082263613076599</c:v>
                </c:pt>
                <c:pt idx="56309">
                  <c:v>34.082410840947702</c:v>
                </c:pt>
                <c:pt idx="56310">
                  <c:v>34.082558068347502</c:v>
                </c:pt>
                <c:pt idx="56311">
                  <c:v>34.082705295276</c:v>
                </c:pt>
                <c:pt idx="56312">
                  <c:v>34.082852521733301</c:v>
                </c:pt>
                <c:pt idx="56313">
                  <c:v>34.082999747719299</c:v>
                </c:pt>
                <c:pt idx="56314">
                  <c:v>34.083146973234101</c:v>
                </c:pt>
                <c:pt idx="56315">
                  <c:v>34.083294198277599</c:v>
                </c:pt>
                <c:pt idx="56316">
                  <c:v>34.083441422849901</c:v>
                </c:pt>
                <c:pt idx="56317">
                  <c:v>34.083588646950901</c:v>
                </c:pt>
                <c:pt idx="56318">
                  <c:v>34.083735870580597</c:v>
                </c:pt>
                <c:pt idx="56319">
                  <c:v>34.083883093739097</c:v>
                </c:pt>
                <c:pt idx="56320">
                  <c:v>34.0840303164264</c:v>
                </c:pt>
                <c:pt idx="56321">
                  <c:v>34.0841775386424</c:v>
                </c:pt>
                <c:pt idx="56322">
                  <c:v>34.084324760387197</c:v>
                </c:pt>
                <c:pt idx="56323">
                  <c:v>34.084471981660698</c:v>
                </c:pt>
                <c:pt idx="56324">
                  <c:v>34.084619202463003</c:v>
                </c:pt>
                <c:pt idx="56325">
                  <c:v>34.084766422794097</c:v>
                </c:pt>
                <c:pt idx="56326">
                  <c:v>34.084913642653902</c:v>
                </c:pt>
                <c:pt idx="56327">
                  <c:v>34.085060862042504</c:v>
                </c:pt>
                <c:pt idx="56328">
                  <c:v>34.085208080959802</c:v>
                </c:pt>
                <c:pt idx="56329">
                  <c:v>34.085355299405897</c:v>
                </c:pt>
                <c:pt idx="56330">
                  <c:v>34.085502517380803</c:v>
                </c:pt>
                <c:pt idx="56331">
                  <c:v>34.085649734884399</c:v>
                </c:pt>
                <c:pt idx="56332">
                  <c:v>34.085796951916798</c:v>
                </c:pt>
                <c:pt idx="56333">
                  <c:v>34.085944168478001</c:v>
                </c:pt>
                <c:pt idx="56334">
                  <c:v>34.086091384568</c:v>
                </c:pt>
                <c:pt idx="56335">
                  <c:v>34.086238600186697</c:v>
                </c:pt>
                <c:pt idx="56336">
                  <c:v>34.086385815334197</c:v>
                </c:pt>
                <c:pt idx="56337">
                  <c:v>34.0865330300105</c:v>
                </c:pt>
                <c:pt idx="56338">
                  <c:v>34.0866802442156</c:v>
                </c:pt>
                <c:pt idx="56339">
                  <c:v>34.086827457949497</c:v>
                </c:pt>
                <c:pt idx="56340">
                  <c:v>34.086974671212097</c:v>
                </c:pt>
                <c:pt idx="56341">
                  <c:v>34.087121884003501</c:v>
                </c:pt>
                <c:pt idx="56342">
                  <c:v>34.087269096323702</c:v>
                </c:pt>
                <c:pt idx="56343">
                  <c:v>34.087416308172699</c:v>
                </c:pt>
                <c:pt idx="56344">
                  <c:v>34.0875635195505</c:v>
                </c:pt>
                <c:pt idx="56345">
                  <c:v>34.087710730457097</c:v>
                </c:pt>
                <c:pt idx="56346">
                  <c:v>34.087857940892498</c:v>
                </c:pt>
                <c:pt idx="56347">
                  <c:v>34.088005150856603</c:v>
                </c:pt>
                <c:pt idx="56348">
                  <c:v>34.088152360349603</c:v>
                </c:pt>
                <c:pt idx="56349">
                  <c:v>34.088299569371301</c:v>
                </c:pt>
                <c:pt idx="56350">
                  <c:v>34.088446777921902</c:v>
                </c:pt>
                <c:pt idx="56351">
                  <c:v>34.0885939860013</c:v>
                </c:pt>
                <c:pt idx="56352">
                  <c:v>34.088741193609401</c:v>
                </c:pt>
                <c:pt idx="56353">
                  <c:v>34.088888400746399</c:v>
                </c:pt>
                <c:pt idx="56354">
                  <c:v>34.0890356074121</c:v>
                </c:pt>
                <c:pt idx="56355">
                  <c:v>34.089182813606698</c:v>
                </c:pt>
                <c:pt idx="56356">
                  <c:v>34.089330019330099</c:v>
                </c:pt>
                <c:pt idx="56357">
                  <c:v>34.089477224582303</c:v>
                </c:pt>
                <c:pt idx="56358">
                  <c:v>34.089624429363298</c:v>
                </c:pt>
                <c:pt idx="56359">
                  <c:v>34.089771633673102</c:v>
                </c:pt>
                <c:pt idx="56360">
                  <c:v>34.089918837511703</c:v>
                </c:pt>
                <c:pt idx="56361">
                  <c:v>34.090066040879101</c:v>
                </c:pt>
                <c:pt idx="56362">
                  <c:v>34.090213243775402</c:v>
                </c:pt>
                <c:pt idx="56363">
                  <c:v>34.0903604462004</c:v>
                </c:pt>
                <c:pt idx="56364">
                  <c:v>34.090507648154301</c:v>
                </c:pt>
                <c:pt idx="56365">
                  <c:v>34.090654849636998</c:v>
                </c:pt>
                <c:pt idx="56366">
                  <c:v>34.090802050648598</c:v>
                </c:pt>
                <c:pt idx="56367">
                  <c:v>34.090949251188903</c:v>
                </c:pt>
                <c:pt idx="56368">
                  <c:v>34.091096451258103</c:v>
                </c:pt>
                <c:pt idx="56369">
                  <c:v>34.0912436508561</c:v>
                </c:pt>
                <c:pt idx="56370">
                  <c:v>34.091390849982901</c:v>
                </c:pt>
                <c:pt idx="56371">
                  <c:v>34.091538048638597</c:v>
                </c:pt>
                <c:pt idx="56372">
                  <c:v>34.091685246823097</c:v>
                </c:pt>
                <c:pt idx="56373">
                  <c:v>34.091832444536401</c:v>
                </c:pt>
                <c:pt idx="56374">
                  <c:v>34.0919796417786</c:v>
                </c:pt>
                <c:pt idx="56375">
                  <c:v>34.092126838549603</c:v>
                </c:pt>
                <c:pt idx="56376">
                  <c:v>34.092274034849403</c:v>
                </c:pt>
                <c:pt idx="56377">
                  <c:v>34.092421230678099</c:v>
                </c:pt>
                <c:pt idx="56378">
                  <c:v>34.092568426035598</c:v>
                </c:pt>
                <c:pt idx="56379">
                  <c:v>34.092715620922</c:v>
                </c:pt>
                <c:pt idx="56380">
                  <c:v>34.092862815337199</c:v>
                </c:pt>
                <c:pt idx="56381">
                  <c:v>34.093010009281201</c:v>
                </c:pt>
                <c:pt idx="56382">
                  <c:v>34.093157202754099</c:v>
                </c:pt>
                <c:pt idx="56383">
                  <c:v>34.093304395755901</c:v>
                </c:pt>
                <c:pt idx="56384">
                  <c:v>34.093451588286499</c:v>
                </c:pt>
                <c:pt idx="56385">
                  <c:v>34.0935987803459</c:v>
                </c:pt>
                <c:pt idx="56386">
                  <c:v>34.093745971934197</c:v>
                </c:pt>
                <c:pt idx="56387">
                  <c:v>34.093893163051398</c:v>
                </c:pt>
                <c:pt idx="56388">
                  <c:v>34.094040353697402</c:v>
                </c:pt>
                <c:pt idx="56389">
                  <c:v>34.094187543872202</c:v>
                </c:pt>
                <c:pt idx="56390">
                  <c:v>34.094334733575998</c:v>
                </c:pt>
                <c:pt idx="56391">
                  <c:v>34.094481922808498</c:v>
                </c:pt>
                <c:pt idx="56392">
                  <c:v>34.094629111570001</c:v>
                </c:pt>
                <c:pt idx="56393">
                  <c:v>34.0947762998603</c:v>
                </c:pt>
                <c:pt idx="56394">
                  <c:v>34.094923487679502</c:v>
                </c:pt>
                <c:pt idx="56395">
                  <c:v>34.0950706750275</c:v>
                </c:pt>
                <c:pt idx="56396">
                  <c:v>34.095217861904402</c:v>
                </c:pt>
                <c:pt idx="56397">
                  <c:v>34.0953650483102</c:v>
                </c:pt>
                <c:pt idx="56398">
                  <c:v>34.095512234244801</c:v>
                </c:pt>
                <c:pt idx="56399">
                  <c:v>34.095659419708298</c:v>
                </c:pt>
                <c:pt idx="56400">
                  <c:v>34.095806604700698</c:v>
                </c:pt>
                <c:pt idx="56401">
                  <c:v>34.095953789222001</c:v>
                </c:pt>
                <c:pt idx="56402">
                  <c:v>34.096100973272101</c:v>
                </c:pt>
                <c:pt idx="56403">
                  <c:v>34.096248156851203</c:v>
                </c:pt>
                <c:pt idx="56404">
                  <c:v>34.096395339959102</c:v>
                </c:pt>
                <c:pt idx="56405">
                  <c:v>34.096542522595797</c:v>
                </c:pt>
                <c:pt idx="56406">
                  <c:v>34.096689704761502</c:v>
                </c:pt>
                <c:pt idx="56407">
                  <c:v>34.096836886456003</c:v>
                </c:pt>
                <c:pt idx="56408">
                  <c:v>34.0969840676795</c:v>
                </c:pt>
                <c:pt idx="56409">
                  <c:v>34.097131248431801</c:v>
                </c:pt>
                <c:pt idx="56410">
                  <c:v>34.097278428712997</c:v>
                </c:pt>
                <c:pt idx="56411">
                  <c:v>34.097425608523103</c:v>
                </c:pt>
                <c:pt idx="56412">
                  <c:v>34.097572787862099</c:v>
                </c:pt>
                <c:pt idx="56413">
                  <c:v>34.097719966729997</c:v>
                </c:pt>
                <c:pt idx="56414">
                  <c:v>34.097867145126799</c:v>
                </c:pt>
                <c:pt idx="56415">
                  <c:v>34.098014323052404</c:v>
                </c:pt>
                <c:pt idx="56416">
                  <c:v>34.098161500506997</c:v>
                </c:pt>
                <c:pt idx="56417">
                  <c:v>34.0983086774905</c:v>
                </c:pt>
                <c:pt idx="56418">
                  <c:v>34.0984558540029</c:v>
                </c:pt>
                <c:pt idx="56419">
                  <c:v>34.098603030044103</c:v>
                </c:pt>
                <c:pt idx="56420">
                  <c:v>34.098750205614301</c:v>
                </c:pt>
                <c:pt idx="56421">
                  <c:v>34.098897380713403</c:v>
                </c:pt>
                <c:pt idx="56422">
                  <c:v>34.099044555341401</c:v>
                </c:pt>
                <c:pt idx="56423">
                  <c:v>34.099191729498301</c:v>
                </c:pt>
                <c:pt idx="56424">
                  <c:v>34.099338903184098</c:v>
                </c:pt>
                <c:pt idx="56425">
                  <c:v>34.099486076398797</c:v>
                </c:pt>
                <c:pt idx="56426">
                  <c:v>34.099633249142499</c:v>
                </c:pt>
                <c:pt idx="56427">
                  <c:v>34.099780421414998</c:v>
                </c:pt>
                <c:pt idx="56428">
                  <c:v>34.099927593216499</c:v>
                </c:pt>
                <c:pt idx="56429">
                  <c:v>34.100074764546903</c:v>
                </c:pt>
                <c:pt idx="56430">
                  <c:v>34.100221935406203</c:v>
                </c:pt>
                <c:pt idx="56431">
                  <c:v>34.1003691057944</c:v>
                </c:pt>
                <c:pt idx="56432">
                  <c:v>34.100516275711499</c:v>
                </c:pt>
                <c:pt idx="56433">
                  <c:v>34.100663445157601</c:v>
                </c:pt>
                <c:pt idx="56434">
                  <c:v>34.100810614132598</c:v>
                </c:pt>
                <c:pt idx="56435">
                  <c:v>34.100957782636499</c:v>
                </c:pt>
                <c:pt idx="56436">
                  <c:v>34.101104950669303</c:v>
                </c:pt>
                <c:pt idx="56437">
                  <c:v>34.101252118231102</c:v>
                </c:pt>
                <c:pt idx="56438">
                  <c:v>34.101399285321797</c:v>
                </c:pt>
                <c:pt idx="56439">
                  <c:v>34.101546451941502</c:v>
                </c:pt>
                <c:pt idx="56440">
                  <c:v>34.101693618090003</c:v>
                </c:pt>
                <c:pt idx="56441">
                  <c:v>34.101840783767599</c:v>
                </c:pt>
                <c:pt idx="56442">
                  <c:v>34.101987948973999</c:v>
                </c:pt>
                <c:pt idx="56443">
                  <c:v>34.102135113709402</c:v>
                </c:pt>
                <c:pt idx="56444">
                  <c:v>34.1022822779737</c:v>
                </c:pt>
                <c:pt idx="56445">
                  <c:v>34.102429441767001</c:v>
                </c:pt>
                <c:pt idx="56446">
                  <c:v>34.102576605089197</c:v>
                </c:pt>
                <c:pt idx="56447">
                  <c:v>34.102723767940297</c:v>
                </c:pt>
                <c:pt idx="56448">
                  <c:v>34.1028709303204</c:v>
                </c:pt>
                <c:pt idx="56449">
                  <c:v>34.103018092229497</c:v>
                </c:pt>
                <c:pt idx="56450">
                  <c:v>34.103165253667498</c:v>
                </c:pt>
                <c:pt idx="56451">
                  <c:v>34.103312414634402</c:v>
                </c:pt>
                <c:pt idx="56452">
                  <c:v>34.103459575130302</c:v>
                </c:pt>
                <c:pt idx="56453">
                  <c:v>34.103606735155203</c:v>
                </c:pt>
                <c:pt idx="56454">
                  <c:v>34.103753894709001</c:v>
                </c:pt>
                <c:pt idx="56455">
                  <c:v>34.103901053791702</c:v>
                </c:pt>
                <c:pt idx="56456">
                  <c:v>34.104048212403498</c:v>
                </c:pt>
                <c:pt idx="56457">
                  <c:v>34.104195370544197</c:v>
                </c:pt>
                <c:pt idx="56458">
                  <c:v>34.104342528213799</c:v>
                </c:pt>
                <c:pt idx="56459">
                  <c:v>34.104489685412403</c:v>
                </c:pt>
                <c:pt idx="56460">
                  <c:v>34.104636842140003</c:v>
                </c:pt>
                <c:pt idx="56461">
                  <c:v>34.104783998396499</c:v>
                </c:pt>
                <c:pt idx="56462">
                  <c:v>34.104931154181997</c:v>
                </c:pt>
                <c:pt idx="56463">
                  <c:v>34.105078309496498</c:v>
                </c:pt>
                <c:pt idx="56464">
                  <c:v>34.105225464339902</c:v>
                </c:pt>
                <c:pt idx="56465">
                  <c:v>34.105372618712302</c:v>
                </c:pt>
                <c:pt idx="56466">
                  <c:v>34.105519772613697</c:v>
                </c:pt>
                <c:pt idx="56467">
                  <c:v>34.105666926044101</c:v>
                </c:pt>
                <c:pt idx="56468">
                  <c:v>34.105814079003402</c:v>
                </c:pt>
                <c:pt idx="56469">
                  <c:v>34.105961231491698</c:v>
                </c:pt>
                <c:pt idx="56470">
                  <c:v>34.106108383509003</c:v>
                </c:pt>
                <c:pt idx="56471">
                  <c:v>34.106255535055297</c:v>
                </c:pt>
                <c:pt idx="56472">
                  <c:v>34.106402686130501</c:v>
                </c:pt>
                <c:pt idx="56473">
                  <c:v>34.1065498367348</c:v>
                </c:pt>
                <c:pt idx="56474">
                  <c:v>34.106696986868002</c:v>
                </c:pt>
                <c:pt idx="56475">
                  <c:v>34.106844136530199</c:v>
                </c:pt>
                <c:pt idx="56476">
                  <c:v>34.106991285721399</c:v>
                </c:pt>
                <c:pt idx="56477">
                  <c:v>34.107138434441602</c:v>
                </c:pt>
                <c:pt idx="56478">
                  <c:v>34.1072855826908</c:v>
                </c:pt>
                <c:pt idx="56479">
                  <c:v>34.107432730469</c:v>
                </c:pt>
                <c:pt idx="56480">
                  <c:v>34.107579877776097</c:v>
                </c:pt>
                <c:pt idx="56481">
                  <c:v>34.107727024612302</c:v>
                </c:pt>
                <c:pt idx="56482">
                  <c:v>34.107874170977503</c:v>
                </c:pt>
                <c:pt idx="56483">
                  <c:v>34.1080213168716</c:v>
                </c:pt>
                <c:pt idx="56484">
                  <c:v>34.108168462294799</c:v>
                </c:pt>
                <c:pt idx="56485">
                  <c:v>34.108315607247</c:v>
                </c:pt>
                <c:pt idx="56486">
                  <c:v>34.108462751728098</c:v>
                </c:pt>
                <c:pt idx="56487">
                  <c:v>34.108609895738297</c:v>
                </c:pt>
                <c:pt idx="56488">
                  <c:v>34.108757039277499</c:v>
                </c:pt>
                <c:pt idx="56489">
                  <c:v>34.108904182345597</c:v>
                </c:pt>
                <c:pt idx="56490">
                  <c:v>34.109051324942797</c:v>
                </c:pt>
                <c:pt idx="56491">
                  <c:v>34.109198467069</c:v>
                </c:pt>
                <c:pt idx="56492">
                  <c:v>34.109345608724297</c:v>
                </c:pt>
                <c:pt idx="56493">
                  <c:v>34.109492749908497</c:v>
                </c:pt>
                <c:pt idx="56494">
                  <c:v>34.1096398906217</c:v>
                </c:pt>
                <c:pt idx="56495">
                  <c:v>34.109787030863998</c:v>
                </c:pt>
                <c:pt idx="56496">
                  <c:v>34.109934170635299</c:v>
                </c:pt>
                <c:pt idx="56497">
                  <c:v>34.110081309935602</c:v>
                </c:pt>
                <c:pt idx="56498">
                  <c:v>34.1102284487649</c:v>
                </c:pt>
                <c:pt idx="56499">
                  <c:v>34.110375587123301</c:v>
                </c:pt>
                <c:pt idx="56500">
                  <c:v>34.110522725010597</c:v>
                </c:pt>
                <c:pt idx="56501">
                  <c:v>34.110669862427002</c:v>
                </c:pt>
                <c:pt idx="56502">
                  <c:v>34.110816999372403</c:v>
                </c:pt>
                <c:pt idx="56503">
                  <c:v>34.110964135846899</c:v>
                </c:pt>
                <c:pt idx="56504">
                  <c:v>34.111111271850397</c:v>
                </c:pt>
                <c:pt idx="56505">
                  <c:v>34.111258407382898</c:v>
                </c:pt>
                <c:pt idx="56506">
                  <c:v>34.111405542444501</c:v>
                </c:pt>
                <c:pt idx="56507">
                  <c:v>34.111552677035</c:v>
                </c:pt>
                <c:pt idx="56508">
                  <c:v>34.111699811154701</c:v>
                </c:pt>
                <c:pt idx="56509">
                  <c:v>34.111846944803297</c:v>
                </c:pt>
                <c:pt idx="56510">
                  <c:v>34.111994077981002</c:v>
                </c:pt>
                <c:pt idx="56511">
                  <c:v>34.112141210687803</c:v>
                </c:pt>
                <c:pt idx="56512">
                  <c:v>34.112288342923499</c:v>
                </c:pt>
                <c:pt idx="56513">
                  <c:v>34.112435474688397</c:v>
                </c:pt>
                <c:pt idx="56514">
                  <c:v>34.112582605982197</c:v>
                </c:pt>
                <c:pt idx="56515">
                  <c:v>34.1127297368051</c:v>
                </c:pt>
                <c:pt idx="56516">
                  <c:v>34.112876867157098</c:v>
                </c:pt>
                <c:pt idx="56517">
                  <c:v>34.113023997038098</c:v>
                </c:pt>
                <c:pt idx="56518">
                  <c:v>34.113171126448201</c:v>
                </c:pt>
                <c:pt idx="56519">
                  <c:v>34.113318255387298</c:v>
                </c:pt>
                <c:pt idx="56520">
                  <c:v>34.113465383855498</c:v>
                </c:pt>
                <c:pt idx="56521">
                  <c:v>34.1136125118527</c:v>
                </c:pt>
                <c:pt idx="56522">
                  <c:v>34.113759639378998</c:v>
                </c:pt>
                <c:pt idx="56523">
                  <c:v>34.113906766434397</c:v>
                </c:pt>
                <c:pt idx="56524">
                  <c:v>34.114053893018799</c:v>
                </c:pt>
                <c:pt idx="56525">
                  <c:v>34.114201019132203</c:v>
                </c:pt>
                <c:pt idx="56526">
                  <c:v>34.114348144774802</c:v>
                </c:pt>
                <c:pt idx="56527">
                  <c:v>34.114495269946403</c:v>
                </c:pt>
                <c:pt idx="56528">
                  <c:v>34.114642394646999</c:v>
                </c:pt>
                <c:pt idx="56529">
                  <c:v>34.114789518876798</c:v>
                </c:pt>
                <c:pt idx="56530">
                  <c:v>34.114936642635598</c:v>
                </c:pt>
                <c:pt idx="56531">
                  <c:v>34.115083765923501</c:v>
                </c:pt>
                <c:pt idx="56532">
                  <c:v>34.115230888740399</c:v>
                </c:pt>
                <c:pt idx="56533">
                  <c:v>34.115378011086399</c:v>
                </c:pt>
                <c:pt idx="56534">
                  <c:v>34.115525132961501</c:v>
                </c:pt>
                <c:pt idx="56535">
                  <c:v>34.115672254365698</c:v>
                </c:pt>
                <c:pt idx="56536">
                  <c:v>34.115819375298997</c:v>
                </c:pt>
                <c:pt idx="56537">
                  <c:v>34.115966495761299</c:v>
                </c:pt>
                <c:pt idx="56538">
                  <c:v>34.116113615752703</c:v>
                </c:pt>
                <c:pt idx="56539">
                  <c:v>34.116260735273201</c:v>
                </c:pt>
                <c:pt idx="56540">
                  <c:v>34.116407854322802</c:v>
                </c:pt>
                <c:pt idx="56541">
                  <c:v>34.116554972901497</c:v>
                </c:pt>
                <c:pt idx="56542">
                  <c:v>34.116702091009202</c:v>
                </c:pt>
                <c:pt idx="56543">
                  <c:v>34.116849208646101</c:v>
                </c:pt>
                <c:pt idx="56544">
                  <c:v>34.116996325812003</c:v>
                </c:pt>
                <c:pt idx="56545">
                  <c:v>34.117143442507</c:v>
                </c:pt>
                <c:pt idx="56546">
                  <c:v>34.117290558731199</c:v>
                </c:pt>
                <c:pt idx="56547">
                  <c:v>34.1174376744844</c:v>
                </c:pt>
                <c:pt idx="56548">
                  <c:v>34.117584789766703</c:v>
                </c:pt>
                <c:pt idx="56549">
                  <c:v>34.1177319045781</c:v>
                </c:pt>
                <c:pt idx="56550">
                  <c:v>34.1178790189186</c:v>
                </c:pt>
                <c:pt idx="56551">
                  <c:v>34.118026132788202</c:v>
                </c:pt>
                <c:pt idx="56552">
                  <c:v>34.118173246186899</c:v>
                </c:pt>
                <c:pt idx="56553">
                  <c:v>34.118320359114797</c:v>
                </c:pt>
                <c:pt idx="56554">
                  <c:v>34.118467471571698</c:v>
                </c:pt>
                <c:pt idx="56555">
                  <c:v>34.118614583557701</c:v>
                </c:pt>
                <c:pt idx="56556">
                  <c:v>34.118761695072898</c:v>
                </c:pt>
                <c:pt idx="56557">
                  <c:v>34.118908806117098</c:v>
                </c:pt>
                <c:pt idx="56558">
                  <c:v>34.119055916690499</c:v>
                </c:pt>
                <c:pt idx="56559">
                  <c:v>34.119203026793002</c:v>
                </c:pt>
                <c:pt idx="56560">
                  <c:v>34.1193501364246</c:v>
                </c:pt>
                <c:pt idx="56561">
                  <c:v>34.119497245585301</c:v>
                </c:pt>
                <c:pt idx="56562">
                  <c:v>34.119644354275103</c:v>
                </c:pt>
                <c:pt idx="56563">
                  <c:v>34.119791462494099</c:v>
                </c:pt>
                <c:pt idx="56564">
                  <c:v>34.119938570242098</c:v>
                </c:pt>
                <c:pt idx="56565">
                  <c:v>34.120085677519299</c:v>
                </c:pt>
                <c:pt idx="56566">
                  <c:v>34.120232784325601</c:v>
                </c:pt>
                <c:pt idx="56567">
                  <c:v>34.120379890661098</c:v>
                </c:pt>
                <c:pt idx="56568">
                  <c:v>34.120526996525598</c:v>
                </c:pt>
                <c:pt idx="56569">
                  <c:v>34.120674101919299</c:v>
                </c:pt>
                <c:pt idx="56570">
                  <c:v>34.120821206842201</c:v>
                </c:pt>
                <c:pt idx="56571">
                  <c:v>34.120968311294099</c:v>
                </c:pt>
                <c:pt idx="56572">
                  <c:v>34.121115415275199</c:v>
                </c:pt>
                <c:pt idx="56573">
                  <c:v>34.1212625187854</c:v>
                </c:pt>
                <c:pt idx="56574">
                  <c:v>34.121409621824803</c:v>
                </c:pt>
                <c:pt idx="56575">
                  <c:v>34.121556724393301</c:v>
                </c:pt>
                <c:pt idx="56576">
                  <c:v>34.121703826490901</c:v>
                </c:pt>
                <c:pt idx="56577">
                  <c:v>34.121850928117702</c:v>
                </c:pt>
                <c:pt idx="56578">
                  <c:v>34.121998029273598</c:v>
                </c:pt>
                <c:pt idx="56579">
                  <c:v>34.122145129958703</c:v>
                </c:pt>
                <c:pt idx="56580">
                  <c:v>34.122292230172903</c:v>
                </c:pt>
                <c:pt idx="56581">
                  <c:v>34.122439329916297</c:v>
                </c:pt>
                <c:pt idx="56582">
                  <c:v>34.1225864291888</c:v>
                </c:pt>
                <c:pt idx="56583">
                  <c:v>34.122733527990398</c:v>
                </c:pt>
                <c:pt idx="56584">
                  <c:v>34.122880626321198</c:v>
                </c:pt>
                <c:pt idx="56585">
                  <c:v>34.123027724181199</c:v>
                </c:pt>
                <c:pt idx="56586">
                  <c:v>34.123174821570302</c:v>
                </c:pt>
                <c:pt idx="56587">
                  <c:v>34.1233219184885</c:v>
                </c:pt>
                <c:pt idx="56588">
                  <c:v>34.123469014935999</c:v>
                </c:pt>
                <c:pt idx="56589">
                  <c:v>34.123616110912501</c:v>
                </c:pt>
                <c:pt idx="56590">
                  <c:v>34.123763206418303</c:v>
                </c:pt>
                <c:pt idx="56591">
                  <c:v>34.123910301453201</c:v>
                </c:pt>
                <c:pt idx="56592">
                  <c:v>34.124057396017299</c:v>
                </c:pt>
                <c:pt idx="56593">
                  <c:v>34.1242044901105</c:v>
                </c:pt>
                <c:pt idx="56594">
                  <c:v>34.124351583732903</c:v>
                </c:pt>
                <c:pt idx="56595">
                  <c:v>34.1244986768845</c:v>
                </c:pt>
                <c:pt idx="56596">
                  <c:v>34.124645769565198</c:v>
                </c:pt>
                <c:pt idx="56597">
                  <c:v>34.124792861775099</c:v>
                </c:pt>
                <c:pt idx="56598">
                  <c:v>34.1249399535142</c:v>
                </c:pt>
                <c:pt idx="56599">
                  <c:v>34.125087044782397</c:v>
                </c:pt>
                <c:pt idx="56600">
                  <c:v>34.125234135579802</c:v>
                </c:pt>
                <c:pt idx="56601">
                  <c:v>34.125381225906402</c:v>
                </c:pt>
                <c:pt idx="56602">
                  <c:v>34.125528315762203</c:v>
                </c:pt>
                <c:pt idx="56603">
                  <c:v>34.125675405147199</c:v>
                </c:pt>
                <c:pt idx="56604">
                  <c:v>34.125822494061303</c:v>
                </c:pt>
                <c:pt idx="56605">
                  <c:v>34.125969582504602</c:v>
                </c:pt>
                <c:pt idx="56606">
                  <c:v>34.126116670477103</c:v>
                </c:pt>
                <c:pt idx="56607">
                  <c:v>34.126263757978798</c:v>
                </c:pt>
                <c:pt idx="56608">
                  <c:v>34.126410845009701</c:v>
                </c:pt>
                <c:pt idx="56609">
                  <c:v>34.126557931569799</c:v>
                </c:pt>
                <c:pt idx="56610">
                  <c:v>34.126705017658999</c:v>
                </c:pt>
                <c:pt idx="56611">
                  <c:v>34.1268521032775</c:v>
                </c:pt>
                <c:pt idx="56612">
                  <c:v>34.126999188425103</c:v>
                </c:pt>
                <c:pt idx="56613">
                  <c:v>34.127146273101999</c:v>
                </c:pt>
                <c:pt idx="56614">
                  <c:v>34.127293357307998</c:v>
                </c:pt>
                <c:pt idx="56615">
                  <c:v>34.127440441043198</c:v>
                </c:pt>
                <c:pt idx="56616">
                  <c:v>34.1275875243077</c:v>
                </c:pt>
                <c:pt idx="56617">
                  <c:v>34.127734607101303</c:v>
                </c:pt>
                <c:pt idx="56618">
                  <c:v>34.1278816894241</c:v>
                </c:pt>
                <c:pt idx="56619">
                  <c:v>34.128028771276199</c:v>
                </c:pt>
                <c:pt idx="56620">
                  <c:v>34.1281758526574</c:v>
                </c:pt>
                <c:pt idx="56621">
                  <c:v>34.128322933567901</c:v>
                </c:pt>
                <c:pt idx="56622">
                  <c:v>34.128470014007497</c:v>
                </c:pt>
                <c:pt idx="56623">
                  <c:v>34.128617093976402</c:v>
                </c:pt>
                <c:pt idx="56624">
                  <c:v>34.128764173474501</c:v>
                </c:pt>
                <c:pt idx="56625">
                  <c:v>34.128911252501801</c:v>
                </c:pt>
                <c:pt idx="56626">
                  <c:v>34.129058331058303</c:v>
                </c:pt>
                <c:pt idx="56627">
                  <c:v>34.129205409143999</c:v>
                </c:pt>
                <c:pt idx="56628">
                  <c:v>34.129352486758997</c:v>
                </c:pt>
                <c:pt idx="56629">
                  <c:v>34.129499563903103</c:v>
                </c:pt>
                <c:pt idx="56630">
                  <c:v>34.129646640576503</c:v>
                </c:pt>
                <c:pt idx="56631">
                  <c:v>34.129793716779098</c:v>
                </c:pt>
                <c:pt idx="56632">
                  <c:v>34.129940792510901</c:v>
                </c:pt>
                <c:pt idx="56633">
                  <c:v>34.130087867771998</c:v>
                </c:pt>
                <c:pt idx="56634">
                  <c:v>34.130234942562197</c:v>
                </c:pt>
                <c:pt idx="56635">
                  <c:v>34.130382016881697</c:v>
                </c:pt>
                <c:pt idx="56636">
                  <c:v>34.130529090730498</c:v>
                </c:pt>
                <c:pt idx="56637">
                  <c:v>34.130676164108401</c:v>
                </c:pt>
                <c:pt idx="56638">
                  <c:v>34.130823237015598</c:v>
                </c:pt>
                <c:pt idx="56639">
                  <c:v>34.130970309452103</c:v>
                </c:pt>
                <c:pt idx="56640">
                  <c:v>34.131117381417702</c:v>
                </c:pt>
                <c:pt idx="56641">
                  <c:v>34.131264452912603</c:v>
                </c:pt>
                <c:pt idx="56642">
                  <c:v>34.131411523936798</c:v>
                </c:pt>
                <c:pt idx="56643">
                  <c:v>34.131558594490201</c:v>
                </c:pt>
                <c:pt idx="56644">
                  <c:v>34.131705664572799</c:v>
                </c:pt>
                <c:pt idx="56645">
                  <c:v>34.131852734184598</c:v>
                </c:pt>
                <c:pt idx="56646">
                  <c:v>34.131999803325797</c:v>
                </c:pt>
                <c:pt idx="56647">
                  <c:v>34.132146871996099</c:v>
                </c:pt>
                <c:pt idx="56648">
                  <c:v>34.132293940195702</c:v>
                </c:pt>
                <c:pt idx="56649">
                  <c:v>34.132441007924598</c:v>
                </c:pt>
                <c:pt idx="56650">
                  <c:v>34.132588075182703</c:v>
                </c:pt>
                <c:pt idx="56651">
                  <c:v>34.132735141970002</c:v>
                </c:pt>
                <c:pt idx="56652">
                  <c:v>34.132882208286603</c:v>
                </c:pt>
                <c:pt idx="56653">
                  <c:v>34.133029274132497</c:v>
                </c:pt>
                <c:pt idx="56654">
                  <c:v>34.1331763395076</c:v>
                </c:pt>
                <c:pt idx="56655">
                  <c:v>34.133323404412003</c:v>
                </c:pt>
                <c:pt idx="56656">
                  <c:v>34.133470468845601</c:v>
                </c:pt>
                <c:pt idx="56657">
                  <c:v>34.133617532808501</c:v>
                </c:pt>
                <c:pt idx="56658">
                  <c:v>34.133764596300701</c:v>
                </c:pt>
                <c:pt idx="56659">
                  <c:v>34.133911659322102</c:v>
                </c:pt>
                <c:pt idx="56660">
                  <c:v>34.134058721872798</c:v>
                </c:pt>
                <c:pt idx="56661">
                  <c:v>34.134205783952801</c:v>
                </c:pt>
                <c:pt idx="56662">
                  <c:v>34.134352845561999</c:v>
                </c:pt>
                <c:pt idx="56663">
                  <c:v>34.134499906700498</c:v>
                </c:pt>
                <c:pt idx="56664">
                  <c:v>34.134646967368298</c:v>
                </c:pt>
                <c:pt idx="56665">
                  <c:v>34.134794027565299</c:v>
                </c:pt>
                <c:pt idx="56666">
                  <c:v>34.134941087291601</c:v>
                </c:pt>
                <c:pt idx="56667">
                  <c:v>34.135088146547197</c:v>
                </c:pt>
                <c:pt idx="56668">
                  <c:v>34.135235205332101</c:v>
                </c:pt>
                <c:pt idx="56669">
                  <c:v>34.1353822636462</c:v>
                </c:pt>
                <c:pt idx="56670">
                  <c:v>34.135529321489599</c:v>
                </c:pt>
                <c:pt idx="56671">
                  <c:v>34.1356763788623</c:v>
                </c:pt>
                <c:pt idx="56672">
                  <c:v>34.135823435764301</c:v>
                </c:pt>
                <c:pt idx="56673">
                  <c:v>34.135970492195597</c:v>
                </c:pt>
                <c:pt idx="56674">
                  <c:v>34.1361175481562</c:v>
                </c:pt>
                <c:pt idx="56675">
                  <c:v>34.136264603645998</c:v>
                </c:pt>
                <c:pt idx="56676">
                  <c:v>34.136411658665203</c:v>
                </c:pt>
                <c:pt idx="56677">
                  <c:v>34.136558713213603</c:v>
                </c:pt>
                <c:pt idx="56678">
                  <c:v>34.136705767291403</c:v>
                </c:pt>
                <c:pt idx="56679">
                  <c:v>34.136852820898397</c:v>
                </c:pt>
                <c:pt idx="56680">
                  <c:v>34.1369998740347</c:v>
                </c:pt>
                <c:pt idx="56681">
                  <c:v>34.137146926700296</c:v>
                </c:pt>
                <c:pt idx="56682">
                  <c:v>34.137293978895201</c:v>
                </c:pt>
                <c:pt idx="56683">
                  <c:v>34.137441030619399</c:v>
                </c:pt>
                <c:pt idx="56684">
                  <c:v>34.137588081872998</c:v>
                </c:pt>
                <c:pt idx="56685">
                  <c:v>34.137735132655799</c:v>
                </c:pt>
                <c:pt idx="56686">
                  <c:v>34.1378821829679</c:v>
                </c:pt>
                <c:pt idx="56687">
                  <c:v>34.138029232809302</c:v>
                </c:pt>
                <c:pt idx="56688">
                  <c:v>34.138176282180098</c:v>
                </c:pt>
                <c:pt idx="56689">
                  <c:v>34.138323331080102</c:v>
                </c:pt>
                <c:pt idx="56690">
                  <c:v>34.138470379509499</c:v>
                </c:pt>
                <c:pt idx="56691">
                  <c:v>34.138617427468098</c:v>
                </c:pt>
                <c:pt idx="56692">
                  <c:v>34.138764474956098</c:v>
                </c:pt>
                <c:pt idx="56693">
                  <c:v>34.138911521973398</c:v>
                </c:pt>
                <c:pt idx="56694">
                  <c:v>34.139058568519999</c:v>
                </c:pt>
                <c:pt idx="56695">
                  <c:v>34.139205614596001</c:v>
                </c:pt>
                <c:pt idx="56696">
                  <c:v>34.139352660201197</c:v>
                </c:pt>
                <c:pt idx="56697">
                  <c:v>34.139499705335801</c:v>
                </c:pt>
                <c:pt idx="56698">
                  <c:v>34.139646749999699</c:v>
                </c:pt>
                <c:pt idx="56699">
                  <c:v>34.139793794192897</c:v>
                </c:pt>
                <c:pt idx="56700">
                  <c:v>34.139940837915503</c:v>
                </c:pt>
                <c:pt idx="56701">
                  <c:v>34.140087881167297</c:v>
                </c:pt>
                <c:pt idx="56702">
                  <c:v>34.140234923948498</c:v>
                </c:pt>
                <c:pt idx="56703">
                  <c:v>34.140381966259099</c:v>
                </c:pt>
                <c:pt idx="56704">
                  <c:v>34.140529008098902</c:v>
                </c:pt>
                <c:pt idx="56705">
                  <c:v>34.140676049468098</c:v>
                </c:pt>
                <c:pt idx="56706">
                  <c:v>34.140823090366702</c:v>
                </c:pt>
                <c:pt idx="56707">
                  <c:v>34.1409701307945</c:v>
                </c:pt>
                <c:pt idx="56708">
                  <c:v>34.141117170751698</c:v>
                </c:pt>
                <c:pt idx="56709">
                  <c:v>34.141264210238297</c:v>
                </c:pt>
                <c:pt idx="56710">
                  <c:v>34.141411249254197</c:v>
                </c:pt>
                <c:pt idx="56711">
                  <c:v>34.141558287799398</c:v>
                </c:pt>
                <c:pt idx="56712">
                  <c:v>34.141705325874</c:v>
                </c:pt>
                <c:pt idx="56713">
                  <c:v>34.141852363477902</c:v>
                </c:pt>
                <c:pt idx="56714">
                  <c:v>34.141999400611198</c:v>
                </c:pt>
                <c:pt idx="56715">
                  <c:v>34.142146437273801</c:v>
                </c:pt>
                <c:pt idx="56716">
                  <c:v>34.142293473465799</c:v>
                </c:pt>
                <c:pt idx="56717">
                  <c:v>34.142440509187097</c:v>
                </c:pt>
                <c:pt idx="56718">
                  <c:v>34.142587544437703</c:v>
                </c:pt>
                <c:pt idx="56719">
                  <c:v>34.142734579217802</c:v>
                </c:pt>
                <c:pt idx="56720">
                  <c:v>34.142881613527102</c:v>
                </c:pt>
                <c:pt idx="56721">
                  <c:v>34.143028647365902</c:v>
                </c:pt>
                <c:pt idx="56722">
                  <c:v>34.143175680733997</c:v>
                </c:pt>
                <c:pt idx="56723">
                  <c:v>34.143322713631399</c:v>
                </c:pt>
                <c:pt idx="56724">
                  <c:v>34.143469746058202</c:v>
                </c:pt>
                <c:pt idx="56725">
                  <c:v>34.143616778014398</c:v>
                </c:pt>
                <c:pt idx="56726">
                  <c:v>34.143763809500001</c:v>
                </c:pt>
                <c:pt idx="56727">
                  <c:v>34.143910840514899</c:v>
                </c:pt>
                <c:pt idx="56728">
                  <c:v>34.144057871059204</c:v>
                </c:pt>
                <c:pt idx="56729">
                  <c:v>34.144204901132802</c:v>
                </c:pt>
                <c:pt idx="56730">
                  <c:v>34.144351930735802</c:v>
                </c:pt>
                <c:pt idx="56731">
                  <c:v>34.144498959868201</c:v>
                </c:pt>
                <c:pt idx="56732">
                  <c:v>34.144645988530002</c:v>
                </c:pt>
                <c:pt idx="56733">
                  <c:v>34.144793016721202</c:v>
                </c:pt>
                <c:pt idx="56734">
                  <c:v>34.144940044441697</c:v>
                </c:pt>
                <c:pt idx="56735">
                  <c:v>34.145087071691599</c:v>
                </c:pt>
                <c:pt idx="56736">
                  <c:v>34.145234098470901</c:v>
                </c:pt>
                <c:pt idx="56737">
                  <c:v>34.145381124779497</c:v>
                </c:pt>
                <c:pt idx="56738">
                  <c:v>34.145528150617601</c:v>
                </c:pt>
                <c:pt idx="56739">
                  <c:v>34.145675175984998</c:v>
                </c:pt>
                <c:pt idx="56740">
                  <c:v>34.145822200881803</c:v>
                </c:pt>
                <c:pt idx="56741">
                  <c:v>34.145969225308001</c:v>
                </c:pt>
                <c:pt idx="56742">
                  <c:v>34.146116249263599</c:v>
                </c:pt>
                <c:pt idx="56743">
                  <c:v>34.146263272748598</c:v>
                </c:pt>
                <c:pt idx="56744">
                  <c:v>34.146410295762998</c:v>
                </c:pt>
                <c:pt idx="56745">
                  <c:v>34.146557318306698</c:v>
                </c:pt>
                <c:pt idx="56746">
                  <c:v>34.146704340379898</c:v>
                </c:pt>
                <c:pt idx="56747">
                  <c:v>34.146851361982399</c:v>
                </c:pt>
                <c:pt idx="56748">
                  <c:v>34.146998383114401</c:v>
                </c:pt>
                <c:pt idx="56749">
                  <c:v>34.147145403775802</c:v>
                </c:pt>
                <c:pt idx="56750">
                  <c:v>34.147292423966498</c:v>
                </c:pt>
                <c:pt idx="56751">
                  <c:v>34.1474394436867</c:v>
                </c:pt>
                <c:pt idx="56752">
                  <c:v>34.147586462936196</c:v>
                </c:pt>
                <c:pt idx="56753">
                  <c:v>34.1477334817152</c:v>
                </c:pt>
                <c:pt idx="56754">
                  <c:v>34.147880500023597</c:v>
                </c:pt>
                <c:pt idx="56755">
                  <c:v>34.148027517861401</c:v>
                </c:pt>
                <c:pt idx="56756">
                  <c:v>34.148174535228598</c:v>
                </c:pt>
                <c:pt idx="56757">
                  <c:v>34.148321552125203</c:v>
                </c:pt>
                <c:pt idx="56758">
                  <c:v>34.148468568551202</c:v>
                </c:pt>
                <c:pt idx="56759">
                  <c:v>34.148615584506601</c:v>
                </c:pt>
                <c:pt idx="56760">
                  <c:v>34.1487625999915</c:v>
                </c:pt>
                <c:pt idx="56761">
                  <c:v>34.148909615005799</c:v>
                </c:pt>
                <c:pt idx="56762">
                  <c:v>34.149056629549499</c:v>
                </c:pt>
                <c:pt idx="56763">
                  <c:v>34.149203643622599</c:v>
                </c:pt>
                <c:pt idx="56764">
                  <c:v>34.149350657225099</c:v>
                </c:pt>
                <c:pt idx="56765">
                  <c:v>34.149497670357</c:v>
                </c:pt>
                <c:pt idx="56766">
                  <c:v>34.149644683018401</c:v>
                </c:pt>
                <c:pt idx="56767">
                  <c:v>34.149791695209203</c:v>
                </c:pt>
                <c:pt idx="56768">
                  <c:v>34.149938706929497</c:v>
                </c:pt>
                <c:pt idx="56769">
                  <c:v>34.150085718179099</c:v>
                </c:pt>
                <c:pt idx="56770">
                  <c:v>34.150232728958201</c:v>
                </c:pt>
                <c:pt idx="56771">
                  <c:v>34.150379739266803</c:v>
                </c:pt>
                <c:pt idx="56772">
                  <c:v>34.150526749104699</c:v>
                </c:pt>
                <c:pt idx="56773">
                  <c:v>34.150673758472102</c:v>
                </c:pt>
                <c:pt idx="56774">
                  <c:v>34.150820767368998</c:v>
                </c:pt>
                <c:pt idx="56775">
                  <c:v>34.150967775795202</c:v>
                </c:pt>
                <c:pt idx="56776">
                  <c:v>34.151114783750998</c:v>
                </c:pt>
                <c:pt idx="56777">
                  <c:v>34.151261791236102</c:v>
                </c:pt>
                <c:pt idx="56778">
                  <c:v>34.151408798250699</c:v>
                </c:pt>
                <c:pt idx="56779">
                  <c:v>34.151555804794803</c:v>
                </c:pt>
                <c:pt idx="56780">
                  <c:v>34.151702810868201</c:v>
                </c:pt>
                <c:pt idx="56781">
                  <c:v>34.151849816471199</c:v>
                </c:pt>
                <c:pt idx="56782">
                  <c:v>34.151996821603603</c:v>
                </c:pt>
                <c:pt idx="56783">
                  <c:v>34.152143826265402</c:v>
                </c:pt>
                <c:pt idx="56784">
                  <c:v>34.1522908304567</c:v>
                </c:pt>
                <c:pt idx="56785">
                  <c:v>34.152437834177498</c:v>
                </c:pt>
                <c:pt idx="56786">
                  <c:v>34.152584837427703</c:v>
                </c:pt>
                <c:pt idx="56787">
                  <c:v>34.152731840207302</c:v>
                </c:pt>
                <c:pt idx="56788">
                  <c:v>34.152878842516401</c:v>
                </c:pt>
                <c:pt idx="56789">
                  <c:v>34.153025844355</c:v>
                </c:pt>
                <c:pt idx="56790">
                  <c:v>34.153172845722999</c:v>
                </c:pt>
                <c:pt idx="56791">
                  <c:v>34.153319846620597</c:v>
                </c:pt>
                <c:pt idx="56792">
                  <c:v>34.153466847047497</c:v>
                </c:pt>
                <c:pt idx="56793">
                  <c:v>34.153613847003903</c:v>
                </c:pt>
                <c:pt idx="56794">
                  <c:v>34.153760846489803</c:v>
                </c:pt>
                <c:pt idx="56795">
                  <c:v>34.153907845505202</c:v>
                </c:pt>
                <c:pt idx="56796">
                  <c:v>34.154054844050002</c:v>
                </c:pt>
                <c:pt idx="56797">
                  <c:v>34.154201842124401</c:v>
                </c:pt>
                <c:pt idx="56798">
                  <c:v>34.154348839728101</c:v>
                </c:pt>
                <c:pt idx="56799">
                  <c:v>34.1544958368614</c:v>
                </c:pt>
                <c:pt idx="56800">
                  <c:v>34.1546428335241</c:v>
                </c:pt>
                <c:pt idx="56801">
                  <c:v>34.1547898297163</c:v>
                </c:pt>
                <c:pt idx="56802">
                  <c:v>34.154936825438</c:v>
                </c:pt>
                <c:pt idx="56803">
                  <c:v>34.1550838206892</c:v>
                </c:pt>
                <c:pt idx="56804">
                  <c:v>34.155230815469899</c:v>
                </c:pt>
                <c:pt idx="56805">
                  <c:v>34.155377809779999</c:v>
                </c:pt>
                <c:pt idx="56806">
                  <c:v>34.155524803619599</c:v>
                </c:pt>
                <c:pt idx="56807">
                  <c:v>34.155671796988699</c:v>
                </c:pt>
                <c:pt idx="56808">
                  <c:v>34.155818789887299</c:v>
                </c:pt>
                <c:pt idx="56809">
                  <c:v>34.155965782315398</c:v>
                </c:pt>
                <c:pt idx="56810">
                  <c:v>34.156112774272998</c:v>
                </c:pt>
                <c:pt idx="56811">
                  <c:v>34.156259765760097</c:v>
                </c:pt>
                <c:pt idx="56812">
                  <c:v>34.156406756776697</c:v>
                </c:pt>
                <c:pt idx="56813">
                  <c:v>34.156553747322697</c:v>
                </c:pt>
                <c:pt idx="56814">
                  <c:v>34.156700737398303</c:v>
                </c:pt>
                <c:pt idx="56815">
                  <c:v>34.156847727003303</c:v>
                </c:pt>
                <c:pt idx="56816">
                  <c:v>34.156994716137902</c:v>
                </c:pt>
                <c:pt idx="56817">
                  <c:v>34.157141704802001</c:v>
                </c:pt>
                <c:pt idx="56818">
                  <c:v>34.1572886929955</c:v>
                </c:pt>
                <c:pt idx="56819">
                  <c:v>34.157435680718599</c:v>
                </c:pt>
                <c:pt idx="56820">
                  <c:v>34.157582667971198</c:v>
                </c:pt>
                <c:pt idx="56821">
                  <c:v>34.157729654753297</c:v>
                </c:pt>
                <c:pt idx="56822">
                  <c:v>34.157876641064902</c:v>
                </c:pt>
                <c:pt idx="56823">
                  <c:v>34.158023626906001</c:v>
                </c:pt>
                <c:pt idx="56824">
                  <c:v>34.158170612276599</c:v>
                </c:pt>
                <c:pt idx="56825">
                  <c:v>34.158317597176698</c:v>
                </c:pt>
                <c:pt idx="56826">
                  <c:v>34.158464581606403</c:v>
                </c:pt>
                <c:pt idx="56827">
                  <c:v>34.158611565565501</c:v>
                </c:pt>
                <c:pt idx="56828">
                  <c:v>34.158758549054198</c:v>
                </c:pt>
                <c:pt idx="56829">
                  <c:v>34.158905532072403</c:v>
                </c:pt>
                <c:pt idx="56830">
                  <c:v>34.1590525146202</c:v>
                </c:pt>
                <c:pt idx="56831">
                  <c:v>34.159199496697397</c:v>
                </c:pt>
                <c:pt idx="56832">
                  <c:v>34.159346478304201</c:v>
                </c:pt>
                <c:pt idx="56833">
                  <c:v>34.159493459440498</c:v>
                </c:pt>
                <c:pt idx="56834">
                  <c:v>34.159640440106301</c:v>
                </c:pt>
                <c:pt idx="56835">
                  <c:v>34.159787420301697</c:v>
                </c:pt>
                <c:pt idx="56836">
                  <c:v>34.1599344000266</c:v>
                </c:pt>
                <c:pt idx="56837">
                  <c:v>34.160081379281003</c:v>
                </c:pt>
                <c:pt idx="56838">
                  <c:v>34.160228358064899</c:v>
                </c:pt>
                <c:pt idx="56839">
                  <c:v>34.160375336378401</c:v>
                </c:pt>
                <c:pt idx="56840">
                  <c:v>34.160522314221403</c:v>
                </c:pt>
                <c:pt idx="56841">
                  <c:v>34.160669291593997</c:v>
                </c:pt>
                <c:pt idx="56842">
                  <c:v>34.160816268496099</c:v>
                </c:pt>
                <c:pt idx="56843">
                  <c:v>34.1609632449278</c:v>
                </c:pt>
                <c:pt idx="56844">
                  <c:v>34.161110220889</c:v>
                </c:pt>
                <c:pt idx="56845">
                  <c:v>34.161257196379701</c:v>
                </c:pt>
                <c:pt idx="56846">
                  <c:v>34.161404171400001</c:v>
                </c:pt>
                <c:pt idx="56847">
                  <c:v>34.161551145949801</c:v>
                </c:pt>
                <c:pt idx="56848">
                  <c:v>34.1616981200292</c:v>
                </c:pt>
                <c:pt idx="56849">
                  <c:v>34.1618450936381</c:v>
                </c:pt>
                <c:pt idx="56850">
                  <c:v>34.161992066776598</c:v>
                </c:pt>
                <c:pt idx="56851">
                  <c:v>34.162139039444597</c:v>
                </c:pt>
                <c:pt idx="56852">
                  <c:v>34.162286011642202</c:v>
                </c:pt>
                <c:pt idx="56853">
                  <c:v>34.1624329833693</c:v>
                </c:pt>
                <c:pt idx="56854">
                  <c:v>34.162579954625997</c:v>
                </c:pt>
                <c:pt idx="56855">
                  <c:v>34.162726925412301</c:v>
                </c:pt>
                <c:pt idx="56856">
                  <c:v>34.162873895728097</c:v>
                </c:pt>
                <c:pt idx="56857">
                  <c:v>34.1630208655735</c:v>
                </c:pt>
                <c:pt idx="56858">
                  <c:v>34.163167834948403</c:v>
                </c:pt>
                <c:pt idx="56859">
                  <c:v>34.163314803852899</c:v>
                </c:pt>
                <c:pt idx="56860">
                  <c:v>34.163461772287</c:v>
                </c:pt>
                <c:pt idx="56861">
                  <c:v>34.163608740250602</c:v>
                </c:pt>
                <c:pt idx="56862">
                  <c:v>34.163755707743803</c:v>
                </c:pt>
                <c:pt idx="56863">
                  <c:v>34.163902674766597</c:v>
                </c:pt>
                <c:pt idx="56864">
                  <c:v>34.164049641318996</c:v>
                </c:pt>
                <c:pt idx="56865">
                  <c:v>34.164196607400903</c:v>
                </c:pt>
                <c:pt idx="56866">
                  <c:v>34.164343573012403</c:v>
                </c:pt>
                <c:pt idx="56867">
                  <c:v>34.164490538153501</c:v>
                </c:pt>
                <c:pt idx="56868">
                  <c:v>34.164637502824199</c:v>
                </c:pt>
                <c:pt idx="56869">
                  <c:v>34.164784467024397</c:v>
                </c:pt>
                <c:pt idx="56870">
                  <c:v>34.164931430754201</c:v>
                </c:pt>
                <c:pt idx="56871">
                  <c:v>34.165078394013598</c:v>
                </c:pt>
                <c:pt idx="56872">
                  <c:v>34.165225356802601</c:v>
                </c:pt>
                <c:pt idx="56873">
                  <c:v>34.165372319121197</c:v>
                </c:pt>
                <c:pt idx="56874">
                  <c:v>34.165519280969399</c:v>
                </c:pt>
                <c:pt idx="56875">
                  <c:v>34.1656662423471</c:v>
                </c:pt>
                <c:pt idx="56876">
                  <c:v>34.165813203254501</c:v>
                </c:pt>
                <c:pt idx="56877">
                  <c:v>34.165960163691402</c:v>
                </c:pt>
                <c:pt idx="56878">
                  <c:v>34.166107123658001</c:v>
                </c:pt>
                <c:pt idx="56879">
                  <c:v>34.166254083154101</c:v>
                </c:pt>
                <c:pt idx="56880">
                  <c:v>34.1664010421798</c:v>
                </c:pt>
                <c:pt idx="56881">
                  <c:v>34.166548000735197</c:v>
                </c:pt>
                <c:pt idx="56882">
                  <c:v>34.166694958820102</c:v>
                </c:pt>
                <c:pt idx="56883">
                  <c:v>34.166841916434599</c:v>
                </c:pt>
                <c:pt idx="56884">
                  <c:v>34.166988873578703</c:v>
                </c:pt>
                <c:pt idx="56885">
                  <c:v>34.167135830252498</c:v>
                </c:pt>
                <c:pt idx="56886">
                  <c:v>34.1672827864558</c:v>
                </c:pt>
                <c:pt idx="56887">
                  <c:v>34.167429742188702</c:v>
                </c:pt>
                <c:pt idx="56888">
                  <c:v>34.167576697451302</c:v>
                </c:pt>
                <c:pt idx="56889">
                  <c:v>34.167723652243502</c:v>
                </c:pt>
                <c:pt idx="56890">
                  <c:v>34.167870606565202</c:v>
                </c:pt>
                <c:pt idx="56891">
                  <c:v>34.168017560416601</c:v>
                </c:pt>
                <c:pt idx="56892">
                  <c:v>34.168164513797599</c:v>
                </c:pt>
                <c:pt idx="56893">
                  <c:v>34.168311466708303</c:v>
                </c:pt>
                <c:pt idx="56894">
                  <c:v>34.1684584191485</c:v>
                </c:pt>
                <c:pt idx="56895">
                  <c:v>34.168605371118403</c:v>
                </c:pt>
                <c:pt idx="56896">
                  <c:v>34.168752322617898</c:v>
                </c:pt>
                <c:pt idx="56897">
                  <c:v>34.168899273647</c:v>
                </c:pt>
                <c:pt idx="56898">
                  <c:v>34.169046224205701</c:v>
                </c:pt>
                <c:pt idx="56899">
                  <c:v>34.169193174294001</c:v>
                </c:pt>
                <c:pt idx="56900">
                  <c:v>34.169340123912001</c:v>
                </c:pt>
                <c:pt idx="56901">
                  <c:v>34.169487073059599</c:v>
                </c:pt>
                <c:pt idx="56902">
                  <c:v>34.169634021736897</c:v>
                </c:pt>
                <c:pt idx="56903">
                  <c:v>34.169780969943702</c:v>
                </c:pt>
                <c:pt idx="56904">
                  <c:v>34.169927917680198</c:v>
                </c:pt>
                <c:pt idx="56905">
                  <c:v>34.1700748649464</c:v>
                </c:pt>
                <c:pt idx="56906">
                  <c:v>34.170221811742103</c:v>
                </c:pt>
                <c:pt idx="56907">
                  <c:v>34.170368758067603</c:v>
                </c:pt>
                <c:pt idx="56908">
                  <c:v>34.170515703922597</c:v>
                </c:pt>
                <c:pt idx="56909">
                  <c:v>34.170662649307303</c:v>
                </c:pt>
                <c:pt idx="56910">
                  <c:v>34.170809594221602</c:v>
                </c:pt>
                <c:pt idx="56911">
                  <c:v>34.1709565386656</c:v>
                </c:pt>
                <c:pt idx="56912">
                  <c:v>34.171103482639197</c:v>
                </c:pt>
                <c:pt idx="56913">
                  <c:v>34.1712504261425</c:v>
                </c:pt>
                <c:pt idx="56914">
                  <c:v>34.171397369175402</c:v>
                </c:pt>
                <c:pt idx="56915">
                  <c:v>34.171544311738003</c:v>
                </c:pt>
                <c:pt idx="56916">
                  <c:v>34.171691253830197</c:v>
                </c:pt>
                <c:pt idx="56917">
                  <c:v>34.171838195452104</c:v>
                </c:pt>
                <c:pt idx="56918">
                  <c:v>34.171985136603602</c:v>
                </c:pt>
                <c:pt idx="56919">
                  <c:v>34.1721320772848</c:v>
                </c:pt>
                <c:pt idx="56920">
                  <c:v>34.172279017495597</c:v>
                </c:pt>
                <c:pt idx="56921">
                  <c:v>34.172425957236101</c:v>
                </c:pt>
                <c:pt idx="56922">
                  <c:v>34.172572896506303</c:v>
                </c:pt>
                <c:pt idx="56923">
                  <c:v>34.172719835306097</c:v>
                </c:pt>
                <c:pt idx="56924">
                  <c:v>34.172866773635597</c:v>
                </c:pt>
                <c:pt idx="56925">
                  <c:v>34.173013711494697</c:v>
                </c:pt>
                <c:pt idx="56926">
                  <c:v>34.173160648883503</c:v>
                </c:pt>
                <c:pt idx="56927">
                  <c:v>34.173307585802</c:v>
                </c:pt>
                <c:pt idx="56928">
                  <c:v>34.173454522250097</c:v>
                </c:pt>
                <c:pt idx="56929">
                  <c:v>34.1736014582279</c:v>
                </c:pt>
                <c:pt idx="56930">
                  <c:v>34.173748393735401</c:v>
                </c:pt>
                <c:pt idx="56931">
                  <c:v>34.173895328772602</c:v>
                </c:pt>
                <c:pt idx="56932">
                  <c:v>34.174042263339402</c:v>
                </c:pt>
                <c:pt idx="56933">
                  <c:v>34.174189197436</c:v>
                </c:pt>
                <c:pt idx="56934">
                  <c:v>34.174336131062198</c:v>
                </c:pt>
                <c:pt idx="56935">
                  <c:v>34.174483064218002</c:v>
                </c:pt>
                <c:pt idx="56936">
                  <c:v>34.174629996903597</c:v>
                </c:pt>
                <c:pt idx="56937">
                  <c:v>34.174776929118799</c:v>
                </c:pt>
                <c:pt idx="56938">
                  <c:v>34.1749238608637</c:v>
                </c:pt>
                <c:pt idx="56939">
                  <c:v>34.1750707921383</c:v>
                </c:pt>
                <c:pt idx="56940">
                  <c:v>34.175217722942598</c:v>
                </c:pt>
                <c:pt idx="56941">
                  <c:v>34.175364653276603</c:v>
                </c:pt>
                <c:pt idx="56942">
                  <c:v>34.175511583140299</c:v>
                </c:pt>
                <c:pt idx="56943">
                  <c:v>34.175658512533701</c:v>
                </c:pt>
                <c:pt idx="56944">
                  <c:v>34.175805441456703</c:v>
                </c:pt>
                <c:pt idx="56945">
                  <c:v>34.175952369909503</c:v>
                </c:pt>
                <c:pt idx="56946">
                  <c:v>34.176099297891902</c:v>
                </c:pt>
                <c:pt idx="56947">
                  <c:v>34.1762462254041</c:v>
                </c:pt>
                <c:pt idx="56948">
                  <c:v>34.176393152445897</c:v>
                </c:pt>
                <c:pt idx="56949">
                  <c:v>34.176540079017499</c:v>
                </c:pt>
                <c:pt idx="56950">
                  <c:v>34.176687005118701</c:v>
                </c:pt>
                <c:pt idx="56951">
                  <c:v>34.176833930749702</c:v>
                </c:pt>
                <c:pt idx="56952">
                  <c:v>34.176980855910301</c:v>
                </c:pt>
                <c:pt idx="56953">
                  <c:v>34.177127780600699</c:v>
                </c:pt>
                <c:pt idx="56954">
                  <c:v>34.177274704820803</c:v>
                </c:pt>
                <c:pt idx="56955">
                  <c:v>34.177421628570499</c:v>
                </c:pt>
                <c:pt idx="56956">
                  <c:v>34.177568551850001</c:v>
                </c:pt>
                <c:pt idx="56957">
                  <c:v>34.177715474659202</c:v>
                </c:pt>
                <c:pt idx="56958">
                  <c:v>34.177862396998201</c:v>
                </c:pt>
                <c:pt idx="56959">
                  <c:v>34.178009318866799</c:v>
                </c:pt>
                <c:pt idx="56960">
                  <c:v>34.178156240265203</c:v>
                </c:pt>
                <c:pt idx="56961">
                  <c:v>34.178303161193199</c:v>
                </c:pt>
                <c:pt idx="56962">
                  <c:v>34.178450081651</c:v>
                </c:pt>
                <c:pt idx="56963">
                  <c:v>34.178597001638501</c:v>
                </c:pt>
                <c:pt idx="56964">
                  <c:v>34.1787439211558</c:v>
                </c:pt>
                <c:pt idx="56965">
                  <c:v>34.178890840202698</c:v>
                </c:pt>
                <c:pt idx="56966">
                  <c:v>34.179037758779401</c:v>
                </c:pt>
                <c:pt idx="56967">
                  <c:v>34.179184676885797</c:v>
                </c:pt>
                <c:pt idx="56968">
                  <c:v>34.179331594521997</c:v>
                </c:pt>
                <c:pt idx="56969">
                  <c:v>34.179478511687897</c:v>
                </c:pt>
                <c:pt idx="56970">
                  <c:v>34.179625428383503</c:v>
                </c:pt>
                <c:pt idx="56971">
                  <c:v>34.1797723446088</c:v>
                </c:pt>
                <c:pt idx="56972">
                  <c:v>34.179919260363903</c:v>
                </c:pt>
                <c:pt idx="56973">
                  <c:v>34.180066175648697</c:v>
                </c:pt>
                <c:pt idx="56974">
                  <c:v>34.180213090463297</c:v>
                </c:pt>
                <c:pt idx="56975">
                  <c:v>34.180360004807604</c:v>
                </c:pt>
                <c:pt idx="56976">
                  <c:v>34.180506918681601</c:v>
                </c:pt>
                <c:pt idx="56977">
                  <c:v>34.180653832085397</c:v>
                </c:pt>
                <c:pt idx="56978">
                  <c:v>34.1808007450189</c:v>
                </c:pt>
                <c:pt idx="56979">
                  <c:v>34.1809476574822</c:v>
                </c:pt>
                <c:pt idx="56980">
                  <c:v>34.181094569475199</c:v>
                </c:pt>
                <c:pt idx="56981">
                  <c:v>34.181241480997997</c:v>
                </c:pt>
                <c:pt idx="56982">
                  <c:v>34.181388392050501</c:v>
                </c:pt>
                <c:pt idx="56983">
                  <c:v>34.181535302632703</c:v>
                </c:pt>
                <c:pt idx="56984">
                  <c:v>34.181682212744803</c:v>
                </c:pt>
                <c:pt idx="56985">
                  <c:v>34.181829122386503</c:v>
                </c:pt>
                <c:pt idx="56986">
                  <c:v>34.181976031558101</c:v>
                </c:pt>
                <c:pt idx="56987">
                  <c:v>34.182122940259397</c:v>
                </c:pt>
                <c:pt idx="56988">
                  <c:v>34.1822698484904</c:v>
                </c:pt>
                <c:pt idx="56989">
                  <c:v>34.1824167562512</c:v>
                </c:pt>
                <c:pt idx="56990">
                  <c:v>34.182563663541799</c:v>
                </c:pt>
                <c:pt idx="56991">
                  <c:v>34.182710570362097</c:v>
                </c:pt>
                <c:pt idx="56992">
                  <c:v>34.182857476712201</c:v>
                </c:pt>
                <c:pt idx="56993">
                  <c:v>34.183004382592102</c:v>
                </c:pt>
                <c:pt idx="56994">
                  <c:v>34.183151288001703</c:v>
                </c:pt>
                <c:pt idx="56995">
                  <c:v>34.183298192941102</c:v>
                </c:pt>
                <c:pt idx="56996">
                  <c:v>34.183445097410299</c:v>
                </c:pt>
                <c:pt idx="56997">
                  <c:v>34.183592001409302</c:v>
                </c:pt>
                <c:pt idx="56998">
                  <c:v>34.183738904937996</c:v>
                </c:pt>
                <c:pt idx="56999">
                  <c:v>34.183885807996496</c:v>
                </c:pt>
                <c:pt idx="57000">
                  <c:v>34.184032710584802</c:v>
                </c:pt>
                <c:pt idx="57001">
                  <c:v>34.184179612702799</c:v>
                </c:pt>
                <c:pt idx="57002">
                  <c:v>34.184326514350701</c:v>
                </c:pt>
                <c:pt idx="57003">
                  <c:v>34.184473415528302</c:v>
                </c:pt>
                <c:pt idx="57004">
                  <c:v>34.184620316235701</c:v>
                </c:pt>
                <c:pt idx="57005">
                  <c:v>34.184767216472899</c:v>
                </c:pt>
                <c:pt idx="57006">
                  <c:v>34.184914116239902</c:v>
                </c:pt>
                <c:pt idx="57007">
                  <c:v>34.185061015536597</c:v>
                </c:pt>
                <c:pt idx="57008">
                  <c:v>34.185207914363197</c:v>
                </c:pt>
                <c:pt idx="57009">
                  <c:v>34.185354812719503</c:v>
                </c:pt>
                <c:pt idx="57010">
                  <c:v>34.185501710605699</c:v>
                </c:pt>
                <c:pt idx="57011">
                  <c:v>34.185648608021602</c:v>
                </c:pt>
                <c:pt idx="57012">
                  <c:v>34.185795504967302</c:v>
                </c:pt>
                <c:pt idx="57013">
                  <c:v>34.185942401442901</c:v>
                </c:pt>
                <c:pt idx="57014">
                  <c:v>34.186089297448198</c:v>
                </c:pt>
                <c:pt idx="57015">
                  <c:v>34.186236192983301</c:v>
                </c:pt>
                <c:pt idx="57016">
                  <c:v>34.186383088048203</c:v>
                </c:pt>
                <c:pt idx="57017">
                  <c:v>34.186529982643002</c:v>
                </c:pt>
                <c:pt idx="57018">
                  <c:v>34.1866768767675</c:v>
                </c:pt>
                <c:pt idx="57019">
                  <c:v>34.186823770421803</c:v>
                </c:pt>
                <c:pt idx="57020">
                  <c:v>34.186970663605997</c:v>
                </c:pt>
                <c:pt idx="57021">
                  <c:v>34.187117556319897</c:v>
                </c:pt>
                <c:pt idx="57022">
                  <c:v>34.187264448563703</c:v>
                </c:pt>
                <c:pt idx="57023">
                  <c:v>34.187411340337299</c:v>
                </c:pt>
                <c:pt idx="57024">
                  <c:v>34.187558231640701</c:v>
                </c:pt>
                <c:pt idx="57025">
                  <c:v>34.187705122473901</c:v>
                </c:pt>
                <c:pt idx="57026">
                  <c:v>34.187852012836899</c:v>
                </c:pt>
                <c:pt idx="57027">
                  <c:v>34.187998902729802</c:v>
                </c:pt>
                <c:pt idx="57028">
                  <c:v>34.188145792152397</c:v>
                </c:pt>
                <c:pt idx="57029">
                  <c:v>34.188292681104897</c:v>
                </c:pt>
                <c:pt idx="57030">
                  <c:v>34.188439569587203</c:v>
                </c:pt>
                <c:pt idx="57031">
                  <c:v>34.1885864575993</c:v>
                </c:pt>
                <c:pt idx="57032">
                  <c:v>34.188733345141301</c:v>
                </c:pt>
                <c:pt idx="57033">
                  <c:v>34.188880232213101</c:v>
                </c:pt>
                <c:pt idx="57034">
                  <c:v>34.1890271188147</c:v>
                </c:pt>
                <c:pt idx="57035">
                  <c:v>34.189174004946103</c:v>
                </c:pt>
                <c:pt idx="57036">
                  <c:v>34.189320890607398</c:v>
                </c:pt>
                <c:pt idx="57037">
                  <c:v>34.189467775798498</c:v>
                </c:pt>
                <c:pt idx="57038">
                  <c:v>34.189614660519403</c:v>
                </c:pt>
                <c:pt idx="57039">
                  <c:v>34.189761544770199</c:v>
                </c:pt>
                <c:pt idx="57040">
                  <c:v>34.189908428550801</c:v>
                </c:pt>
                <c:pt idx="57041">
                  <c:v>34.1900553118613</c:v>
                </c:pt>
                <c:pt idx="57042">
                  <c:v>34.190202194701598</c:v>
                </c:pt>
                <c:pt idx="57043">
                  <c:v>34.190349077071701</c:v>
                </c:pt>
                <c:pt idx="57044">
                  <c:v>34.190495958971702</c:v>
                </c:pt>
                <c:pt idx="57045">
                  <c:v>34.190642840401502</c:v>
                </c:pt>
                <c:pt idx="57046">
                  <c:v>34.190789721361199</c:v>
                </c:pt>
                <c:pt idx="57047">
                  <c:v>34.190936601850701</c:v>
                </c:pt>
                <c:pt idx="57048">
                  <c:v>34.191083481870102</c:v>
                </c:pt>
                <c:pt idx="57049">
                  <c:v>34.191230361419301</c:v>
                </c:pt>
                <c:pt idx="57050">
                  <c:v>34.191377240498397</c:v>
                </c:pt>
                <c:pt idx="57051">
                  <c:v>34.191524119107299</c:v>
                </c:pt>
                <c:pt idx="57052">
                  <c:v>34.191670997246099</c:v>
                </c:pt>
                <c:pt idx="57053">
                  <c:v>34.191817874914797</c:v>
                </c:pt>
                <c:pt idx="57054">
                  <c:v>34.191964752113201</c:v>
                </c:pt>
                <c:pt idx="57055">
                  <c:v>34.192111628841602</c:v>
                </c:pt>
                <c:pt idx="57056">
                  <c:v>34.192258505099801</c:v>
                </c:pt>
                <c:pt idx="57057">
                  <c:v>34.192405380887898</c:v>
                </c:pt>
                <c:pt idx="57058">
                  <c:v>34.1925522562059</c:v>
                </c:pt>
                <c:pt idx="57059">
                  <c:v>34.192699131053701</c:v>
                </c:pt>
                <c:pt idx="57060">
                  <c:v>34.192846005431399</c:v>
                </c:pt>
                <c:pt idx="57061">
                  <c:v>34.192992879338902</c:v>
                </c:pt>
                <c:pt idx="57062">
                  <c:v>34.193139752776403</c:v>
                </c:pt>
                <c:pt idx="57063">
                  <c:v>34.193286625743603</c:v>
                </c:pt>
                <c:pt idx="57064">
                  <c:v>34.1934334982408</c:v>
                </c:pt>
                <c:pt idx="57065">
                  <c:v>34.193580370267902</c:v>
                </c:pt>
                <c:pt idx="57066">
                  <c:v>34.193727241824803</c:v>
                </c:pt>
                <c:pt idx="57067">
                  <c:v>34.193874112911601</c:v>
                </c:pt>
                <c:pt idx="57068">
                  <c:v>34.194020983528297</c:v>
                </c:pt>
                <c:pt idx="57069">
                  <c:v>34.194167853674799</c:v>
                </c:pt>
                <c:pt idx="57070">
                  <c:v>34.194314723351297</c:v>
                </c:pt>
                <c:pt idx="57071">
                  <c:v>34.194461592557602</c:v>
                </c:pt>
                <c:pt idx="57072">
                  <c:v>34.194608461293797</c:v>
                </c:pt>
                <c:pt idx="57073">
                  <c:v>34.194755329559896</c:v>
                </c:pt>
                <c:pt idx="57074">
                  <c:v>34.194902197355901</c:v>
                </c:pt>
                <c:pt idx="57075">
                  <c:v>34.195049064681797</c:v>
                </c:pt>
                <c:pt idx="57076">
                  <c:v>34.195195931537597</c:v>
                </c:pt>
                <c:pt idx="57077">
                  <c:v>34.195342797923203</c:v>
                </c:pt>
                <c:pt idx="57078">
                  <c:v>34.195489663838799</c:v>
                </c:pt>
                <c:pt idx="57079">
                  <c:v>34.1956365292843</c:v>
                </c:pt>
                <c:pt idx="57080">
                  <c:v>34.1957833942596</c:v>
                </c:pt>
                <c:pt idx="57081">
                  <c:v>34.195930258764903</c:v>
                </c:pt>
                <c:pt idx="57082">
                  <c:v>34.196077122799998</c:v>
                </c:pt>
                <c:pt idx="57083">
                  <c:v>34.196223986365098</c:v>
                </c:pt>
                <c:pt idx="57084">
                  <c:v>34.196370849460102</c:v>
                </c:pt>
                <c:pt idx="57085">
                  <c:v>34.196517712084898</c:v>
                </c:pt>
                <c:pt idx="57086">
                  <c:v>34.196664574239698</c:v>
                </c:pt>
                <c:pt idx="57087">
                  <c:v>34.196811435924403</c:v>
                </c:pt>
                <c:pt idx="57088">
                  <c:v>34.196958297138998</c:v>
                </c:pt>
                <c:pt idx="57089">
                  <c:v>34.197105157883499</c:v>
                </c:pt>
                <c:pt idx="57090">
                  <c:v>34.197252018157897</c:v>
                </c:pt>
                <c:pt idx="57091">
                  <c:v>34.1973988779622</c:v>
                </c:pt>
                <c:pt idx="57092">
                  <c:v>34.197545737296501</c:v>
                </c:pt>
                <c:pt idx="57093">
                  <c:v>34.197692596160699</c:v>
                </c:pt>
                <c:pt idx="57094">
                  <c:v>34.197839454554703</c:v>
                </c:pt>
                <c:pt idx="57095">
                  <c:v>34.197986312478797</c:v>
                </c:pt>
                <c:pt idx="57096">
                  <c:v>34.198133169932703</c:v>
                </c:pt>
                <c:pt idx="57097">
                  <c:v>34.1982800269165</c:v>
                </c:pt>
                <c:pt idx="57098">
                  <c:v>34.198426883430301</c:v>
                </c:pt>
                <c:pt idx="57099">
                  <c:v>34.198573739474</c:v>
                </c:pt>
                <c:pt idx="57100">
                  <c:v>34.198720595047597</c:v>
                </c:pt>
                <c:pt idx="57101">
                  <c:v>34.198867450151198</c:v>
                </c:pt>
                <c:pt idx="57102">
                  <c:v>34.199014304784697</c:v>
                </c:pt>
                <c:pt idx="57103">
                  <c:v>34.199161158948101</c:v>
                </c:pt>
                <c:pt idx="57104">
                  <c:v>34.199308012641502</c:v>
                </c:pt>
                <c:pt idx="57105">
                  <c:v>34.199454865864801</c:v>
                </c:pt>
                <c:pt idx="57106">
                  <c:v>34.199601718617998</c:v>
                </c:pt>
                <c:pt idx="57107">
                  <c:v>34.1997485709012</c:v>
                </c:pt>
                <c:pt idx="57108">
                  <c:v>34.199895422714299</c:v>
                </c:pt>
                <c:pt idx="57109">
                  <c:v>34.200042274057303</c:v>
                </c:pt>
                <c:pt idx="57110">
                  <c:v>34.200189124930297</c:v>
                </c:pt>
                <c:pt idx="57111">
                  <c:v>34.200335975333203</c:v>
                </c:pt>
                <c:pt idx="57112">
                  <c:v>34.2004828252661</c:v>
                </c:pt>
                <c:pt idx="57113">
                  <c:v>34.200629674729001</c:v>
                </c:pt>
                <c:pt idx="57114">
                  <c:v>34.2007765237217</c:v>
                </c:pt>
                <c:pt idx="57115">
                  <c:v>34.200923372244503</c:v>
                </c:pt>
                <c:pt idx="57116">
                  <c:v>34.201070220297197</c:v>
                </c:pt>
                <c:pt idx="57117">
                  <c:v>34.201217067879803</c:v>
                </c:pt>
                <c:pt idx="57118">
                  <c:v>34.201363914992399</c:v>
                </c:pt>
                <c:pt idx="57119">
                  <c:v>34.2015107616349</c:v>
                </c:pt>
                <c:pt idx="57120">
                  <c:v>34.201657607807398</c:v>
                </c:pt>
                <c:pt idx="57121">
                  <c:v>34.201804453509901</c:v>
                </c:pt>
                <c:pt idx="57122">
                  <c:v>34.201951298742301</c:v>
                </c:pt>
                <c:pt idx="57123">
                  <c:v>34.202098143504699</c:v>
                </c:pt>
                <c:pt idx="57124">
                  <c:v>34.202244987797101</c:v>
                </c:pt>
                <c:pt idx="57125">
                  <c:v>34.202391831619401</c:v>
                </c:pt>
                <c:pt idx="57126">
                  <c:v>34.202538674971699</c:v>
                </c:pt>
                <c:pt idx="57127">
                  <c:v>34.202685517853901</c:v>
                </c:pt>
                <c:pt idx="57128">
                  <c:v>34.2028323602662</c:v>
                </c:pt>
                <c:pt idx="57129">
                  <c:v>34.202979202208397</c:v>
                </c:pt>
                <c:pt idx="57130">
                  <c:v>34.203126043680498</c:v>
                </c:pt>
                <c:pt idx="57131">
                  <c:v>34.203272884682697</c:v>
                </c:pt>
                <c:pt idx="57132">
                  <c:v>34.2034197252148</c:v>
                </c:pt>
                <c:pt idx="57133">
                  <c:v>34.203566565276901</c:v>
                </c:pt>
                <c:pt idx="57134">
                  <c:v>34.203713404868999</c:v>
                </c:pt>
                <c:pt idx="57135">
                  <c:v>34.203860243991002</c:v>
                </c:pt>
                <c:pt idx="57136">
                  <c:v>34.204007082643102</c:v>
                </c:pt>
                <c:pt idx="57137">
                  <c:v>34.2041539208251</c:v>
                </c:pt>
                <c:pt idx="57138">
                  <c:v>34.204300758537102</c:v>
                </c:pt>
                <c:pt idx="57139">
                  <c:v>34.204447595779101</c:v>
                </c:pt>
                <c:pt idx="57140">
                  <c:v>34.204594432551097</c:v>
                </c:pt>
                <c:pt idx="57141">
                  <c:v>34.204741268852999</c:v>
                </c:pt>
                <c:pt idx="57142">
                  <c:v>34.204888104684997</c:v>
                </c:pt>
                <c:pt idx="57143">
                  <c:v>34.205034940047</c:v>
                </c:pt>
                <c:pt idx="57144">
                  <c:v>34.2051817749389</c:v>
                </c:pt>
                <c:pt idx="57145">
                  <c:v>34.205328609360897</c:v>
                </c:pt>
                <c:pt idx="57146">
                  <c:v>34.2054754433128</c:v>
                </c:pt>
                <c:pt idx="57147">
                  <c:v>34.205622276794699</c:v>
                </c:pt>
                <c:pt idx="57148">
                  <c:v>34.205769109806702</c:v>
                </c:pt>
                <c:pt idx="57149">
                  <c:v>34.205915942348597</c:v>
                </c:pt>
                <c:pt idx="57150">
                  <c:v>34.206062774420602</c:v>
                </c:pt>
                <c:pt idx="57151">
                  <c:v>34.206209606022497</c:v>
                </c:pt>
                <c:pt idx="57152">
                  <c:v>34.206356437154497</c:v>
                </c:pt>
                <c:pt idx="57153">
                  <c:v>34.206503267816501</c:v>
                </c:pt>
                <c:pt idx="57154">
                  <c:v>34.206650098008403</c:v>
                </c:pt>
                <c:pt idx="57155">
                  <c:v>34.206796927730402</c:v>
                </c:pt>
                <c:pt idx="57156">
                  <c:v>34.206943756982398</c:v>
                </c:pt>
                <c:pt idx="57157">
                  <c:v>34.207090585764398</c:v>
                </c:pt>
                <c:pt idx="57158">
                  <c:v>34.207237414076502</c:v>
                </c:pt>
                <c:pt idx="57159">
                  <c:v>34.207384241918497</c:v>
                </c:pt>
                <c:pt idx="57160">
                  <c:v>34.207531069290603</c:v>
                </c:pt>
                <c:pt idx="57161">
                  <c:v>34.2076778961926</c:v>
                </c:pt>
                <c:pt idx="57162">
                  <c:v>34.2078247226247</c:v>
                </c:pt>
                <c:pt idx="57163">
                  <c:v>34.207971548586897</c:v>
                </c:pt>
                <c:pt idx="57164">
                  <c:v>34.208118374079</c:v>
                </c:pt>
                <c:pt idx="57165">
                  <c:v>34.208265199101199</c:v>
                </c:pt>
                <c:pt idx="57166">
                  <c:v>34.208412023653402</c:v>
                </c:pt>
                <c:pt idx="57167">
                  <c:v>34.208558847735603</c:v>
                </c:pt>
                <c:pt idx="57168">
                  <c:v>34.2087056713479</c:v>
                </c:pt>
                <c:pt idx="57169">
                  <c:v>34.208852494490202</c:v>
                </c:pt>
                <c:pt idx="57170">
                  <c:v>34.208999317162501</c:v>
                </c:pt>
                <c:pt idx="57171">
                  <c:v>34.209146139364897</c:v>
                </c:pt>
                <c:pt idx="57172">
                  <c:v>34.209292961097297</c:v>
                </c:pt>
                <c:pt idx="57173">
                  <c:v>34.209439782359702</c:v>
                </c:pt>
                <c:pt idx="57174">
                  <c:v>34.209586603152196</c:v>
                </c:pt>
                <c:pt idx="57175">
                  <c:v>34.209733423474702</c:v>
                </c:pt>
                <c:pt idx="57176">
                  <c:v>34.209880243327298</c:v>
                </c:pt>
                <c:pt idx="57177">
                  <c:v>34.210027062709898</c:v>
                </c:pt>
                <c:pt idx="57178">
                  <c:v>34.210173881622502</c:v>
                </c:pt>
                <c:pt idx="57179">
                  <c:v>34.210320700065203</c:v>
                </c:pt>
                <c:pt idx="57180">
                  <c:v>34.210467518038001</c:v>
                </c:pt>
                <c:pt idx="57181">
                  <c:v>34.210614335540797</c:v>
                </c:pt>
                <c:pt idx="57182">
                  <c:v>34.210761152573603</c:v>
                </c:pt>
                <c:pt idx="57183">
                  <c:v>34.2109079691365</c:v>
                </c:pt>
                <c:pt idx="57184">
                  <c:v>34.2110547852294</c:v>
                </c:pt>
                <c:pt idx="57185">
                  <c:v>34.211201600852398</c:v>
                </c:pt>
                <c:pt idx="57186">
                  <c:v>34.211348416005499</c:v>
                </c:pt>
                <c:pt idx="57187">
                  <c:v>34.211495230688598</c:v>
                </c:pt>
                <c:pt idx="57188">
                  <c:v>34.211642044901801</c:v>
                </c:pt>
                <c:pt idx="57189">
                  <c:v>34.2117888586451</c:v>
                </c:pt>
                <c:pt idx="57190">
                  <c:v>34.211935671918397</c:v>
                </c:pt>
                <c:pt idx="57191">
                  <c:v>34.212082484721698</c:v>
                </c:pt>
                <c:pt idx="57192">
                  <c:v>34.212229297055202</c:v>
                </c:pt>
                <c:pt idx="57193">
                  <c:v>34.212376108918697</c:v>
                </c:pt>
                <c:pt idx="57194">
                  <c:v>34.212522920312303</c:v>
                </c:pt>
                <c:pt idx="57195">
                  <c:v>34.212669731235898</c:v>
                </c:pt>
                <c:pt idx="57196">
                  <c:v>34.212816541689598</c:v>
                </c:pt>
                <c:pt idx="57197">
                  <c:v>34.212963351673402</c:v>
                </c:pt>
                <c:pt idx="57198">
                  <c:v>34.213110161187302</c:v>
                </c:pt>
                <c:pt idx="57199">
                  <c:v>34.213256970231299</c:v>
                </c:pt>
                <c:pt idx="57200">
                  <c:v>34.213403778805301</c:v>
                </c:pt>
                <c:pt idx="57201">
                  <c:v>34.213550586909399</c:v>
                </c:pt>
                <c:pt idx="57202">
                  <c:v>34.213697394543601</c:v>
                </c:pt>
                <c:pt idx="57203">
                  <c:v>34.213844201707801</c:v>
                </c:pt>
                <c:pt idx="57204">
                  <c:v>34.213991008402203</c:v>
                </c:pt>
                <c:pt idx="57205">
                  <c:v>34.214137814626604</c:v>
                </c:pt>
                <c:pt idx="57206">
                  <c:v>34.2142846203812</c:v>
                </c:pt>
                <c:pt idx="57207">
                  <c:v>34.214431425665801</c:v>
                </c:pt>
                <c:pt idx="57208">
                  <c:v>34.214578230480498</c:v>
                </c:pt>
                <c:pt idx="57209">
                  <c:v>34.2147250348253</c:v>
                </c:pt>
                <c:pt idx="57210">
                  <c:v>34.214871838700198</c:v>
                </c:pt>
                <c:pt idx="57211">
                  <c:v>34.2150186421052</c:v>
                </c:pt>
                <c:pt idx="57212">
                  <c:v>34.215165445040199</c:v>
                </c:pt>
                <c:pt idx="57213">
                  <c:v>34.215312247505402</c:v>
                </c:pt>
                <c:pt idx="57214">
                  <c:v>34.215459049500701</c:v>
                </c:pt>
                <c:pt idx="57215">
                  <c:v>34.215605851026098</c:v>
                </c:pt>
                <c:pt idx="57216">
                  <c:v>34.215752652081598</c:v>
                </c:pt>
                <c:pt idx="57217">
                  <c:v>34.215899452667202</c:v>
                </c:pt>
                <c:pt idx="57218">
                  <c:v>34.216046252782903</c:v>
                </c:pt>
                <c:pt idx="57219">
                  <c:v>34.2161930524287</c:v>
                </c:pt>
                <c:pt idx="57220">
                  <c:v>34.216339851604602</c:v>
                </c:pt>
                <c:pt idx="57221">
                  <c:v>34.2164866503106</c:v>
                </c:pt>
                <c:pt idx="57222">
                  <c:v>34.216633448546702</c:v>
                </c:pt>
                <c:pt idx="57223">
                  <c:v>34.216780246313</c:v>
                </c:pt>
                <c:pt idx="57224">
                  <c:v>34.216927043609303</c:v>
                </c:pt>
                <c:pt idx="57225">
                  <c:v>34.217073840435802</c:v>
                </c:pt>
                <c:pt idx="57226">
                  <c:v>34.217220636792398</c:v>
                </c:pt>
                <c:pt idx="57227">
                  <c:v>34.217367432679097</c:v>
                </c:pt>
                <c:pt idx="57228">
                  <c:v>34.217514228095901</c:v>
                </c:pt>
                <c:pt idx="57229">
                  <c:v>34.217661023042901</c:v>
                </c:pt>
                <c:pt idx="57230">
                  <c:v>34.217807817519997</c:v>
                </c:pt>
                <c:pt idx="57231">
                  <c:v>34.217954611527198</c:v>
                </c:pt>
                <c:pt idx="57232">
                  <c:v>34.218101405064502</c:v>
                </c:pt>
                <c:pt idx="57233">
                  <c:v>34.218248198131903</c:v>
                </c:pt>
                <c:pt idx="57234">
                  <c:v>34.2183949907295</c:v>
                </c:pt>
                <c:pt idx="57235">
                  <c:v>34.218541782857201</c:v>
                </c:pt>
                <c:pt idx="57236">
                  <c:v>34.218688574515099</c:v>
                </c:pt>
                <c:pt idx="57237">
                  <c:v>34.2188353657031</c:v>
                </c:pt>
                <c:pt idx="57238">
                  <c:v>34.218982156421198</c:v>
                </c:pt>
                <c:pt idx="57239">
                  <c:v>34.2191289466694</c:v>
                </c:pt>
                <c:pt idx="57240">
                  <c:v>34.219275736447798</c:v>
                </c:pt>
                <c:pt idx="57241">
                  <c:v>34.2194225257564</c:v>
                </c:pt>
                <c:pt idx="57242">
                  <c:v>34.219569314595098</c:v>
                </c:pt>
                <c:pt idx="57243">
                  <c:v>34.219716102963901</c:v>
                </c:pt>
                <c:pt idx="57244">
                  <c:v>34.2198628908628</c:v>
                </c:pt>
                <c:pt idx="57245">
                  <c:v>34.220009678291902</c:v>
                </c:pt>
                <c:pt idx="57246">
                  <c:v>34.2201564652512</c:v>
                </c:pt>
                <c:pt idx="57247">
                  <c:v>34.220303251740603</c:v>
                </c:pt>
                <c:pt idx="57248">
                  <c:v>34.220450037760202</c:v>
                </c:pt>
                <c:pt idx="57249">
                  <c:v>34.220596823309897</c:v>
                </c:pt>
                <c:pt idx="57250">
                  <c:v>34.220743608389697</c:v>
                </c:pt>
                <c:pt idx="57251">
                  <c:v>34.220890392999799</c:v>
                </c:pt>
                <c:pt idx="57252">
                  <c:v>34.221037177139898</c:v>
                </c:pt>
                <c:pt idx="57253">
                  <c:v>34.221183960810301</c:v>
                </c:pt>
                <c:pt idx="57254">
                  <c:v>34.2213307440108</c:v>
                </c:pt>
                <c:pt idx="57255">
                  <c:v>34.221477526741403</c:v>
                </c:pt>
                <c:pt idx="57256">
                  <c:v>34.221624309002202</c:v>
                </c:pt>
                <c:pt idx="57257">
                  <c:v>34.221771090793197</c:v>
                </c:pt>
                <c:pt idx="57258">
                  <c:v>34.221917872114403</c:v>
                </c:pt>
                <c:pt idx="57259">
                  <c:v>34.222064652965699</c:v>
                </c:pt>
                <c:pt idx="57260">
                  <c:v>34.222211433347098</c:v>
                </c:pt>
                <c:pt idx="57261">
                  <c:v>34.222358213258801</c:v>
                </c:pt>
                <c:pt idx="57262">
                  <c:v>34.2225049927006</c:v>
                </c:pt>
                <c:pt idx="57263">
                  <c:v>34.222651771672602</c:v>
                </c:pt>
                <c:pt idx="57264">
                  <c:v>34.222798550174801</c:v>
                </c:pt>
                <c:pt idx="57265">
                  <c:v>34.222945328207103</c:v>
                </c:pt>
                <c:pt idx="57266">
                  <c:v>34.223092105769702</c:v>
                </c:pt>
                <c:pt idx="57267">
                  <c:v>34.223238882862397</c:v>
                </c:pt>
                <c:pt idx="57268">
                  <c:v>34.223385659485302</c:v>
                </c:pt>
                <c:pt idx="57269">
                  <c:v>34.223532435638297</c:v>
                </c:pt>
                <c:pt idx="57270">
                  <c:v>34.223679211321603</c:v>
                </c:pt>
                <c:pt idx="57271">
                  <c:v>34.223825986534997</c:v>
                </c:pt>
                <c:pt idx="57272">
                  <c:v>34.223972761278603</c:v>
                </c:pt>
                <c:pt idx="57273">
                  <c:v>34.224119535552397</c:v>
                </c:pt>
                <c:pt idx="57274">
                  <c:v>34.224266309356402</c:v>
                </c:pt>
                <c:pt idx="57275">
                  <c:v>34.224413082690603</c:v>
                </c:pt>
                <c:pt idx="57276">
                  <c:v>34.224559855555</c:v>
                </c:pt>
                <c:pt idx="57277">
                  <c:v>34.224706627949601</c:v>
                </c:pt>
                <c:pt idx="57278">
                  <c:v>34.224853399874398</c:v>
                </c:pt>
                <c:pt idx="57279">
                  <c:v>34.225000171329299</c:v>
                </c:pt>
                <c:pt idx="57280">
                  <c:v>34.225146942314502</c:v>
                </c:pt>
                <c:pt idx="57281">
                  <c:v>34.225293712829902</c:v>
                </c:pt>
                <c:pt idx="57282">
                  <c:v>34.225440482875499</c:v>
                </c:pt>
                <c:pt idx="57283">
                  <c:v>34.225587252451199</c:v>
                </c:pt>
                <c:pt idx="57284">
                  <c:v>34.225734021557201</c:v>
                </c:pt>
                <c:pt idx="57285">
                  <c:v>34.225880790193401</c:v>
                </c:pt>
                <c:pt idx="57286">
                  <c:v>34.226027558359803</c:v>
                </c:pt>
                <c:pt idx="57287">
                  <c:v>34.226174326056402</c:v>
                </c:pt>
                <c:pt idx="57288">
                  <c:v>34.226321093283197</c:v>
                </c:pt>
                <c:pt idx="57289">
                  <c:v>34.226467860040202</c:v>
                </c:pt>
                <c:pt idx="57290">
                  <c:v>34.226614626327503</c:v>
                </c:pt>
                <c:pt idx="57291">
                  <c:v>34.226761392144901</c:v>
                </c:pt>
                <c:pt idx="57292">
                  <c:v>34.226908157492602</c:v>
                </c:pt>
                <c:pt idx="57293">
                  <c:v>34.227054922370499</c:v>
                </c:pt>
                <c:pt idx="57294">
                  <c:v>34.227201686778599</c:v>
                </c:pt>
                <c:pt idx="57295">
                  <c:v>34.227348450716903</c:v>
                </c:pt>
                <c:pt idx="57296">
                  <c:v>34.227495214185502</c:v>
                </c:pt>
                <c:pt idx="57297">
                  <c:v>34.227641977184298</c:v>
                </c:pt>
                <c:pt idx="57298">
                  <c:v>34.227788739713297</c:v>
                </c:pt>
                <c:pt idx="57299">
                  <c:v>34.2279355017725</c:v>
                </c:pt>
                <c:pt idx="57300">
                  <c:v>34.228082263361998</c:v>
                </c:pt>
                <c:pt idx="57301">
                  <c:v>34.228229024481699</c:v>
                </c:pt>
                <c:pt idx="57302">
                  <c:v>34.228375785131597</c:v>
                </c:pt>
                <c:pt idx="57303">
                  <c:v>34.228522545311698</c:v>
                </c:pt>
                <c:pt idx="57304">
                  <c:v>34.228669305022102</c:v>
                </c:pt>
                <c:pt idx="57305">
                  <c:v>34.228816064262702</c:v>
                </c:pt>
                <c:pt idx="57306">
                  <c:v>34.228962823033598</c:v>
                </c:pt>
                <c:pt idx="57307">
                  <c:v>34.229109581334697</c:v>
                </c:pt>
                <c:pt idx="57308">
                  <c:v>34.229256339166099</c:v>
                </c:pt>
                <c:pt idx="57309">
                  <c:v>34.229403096527697</c:v>
                </c:pt>
                <c:pt idx="57310">
                  <c:v>34.229549853419499</c:v>
                </c:pt>
                <c:pt idx="57311">
                  <c:v>34.229696609841596</c:v>
                </c:pt>
                <c:pt idx="57312">
                  <c:v>34.229843365793897</c:v>
                </c:pt>
                <c:pt idx="57313">
                  <c:v>34.229990121276401</c:v>
                </c:pt>
                <c:pt idx="57314">
                  <c:v>34.230136876289301</c:v>
                </c:pt>
                <c:pt idx="57315">
                  <c:v>34.230283630832297</c:v>
                </c:pt>
                <c:pt idx="57316">
                  <c:v>34.230430384905702</c:v>
                </c:pt>
                <c:pt idx="57317">
                  <c:v>34.230577138509197</c:v>
                </c:pt>
                <c:pt idx="57318">
                  <c:v>34.230723891643102</c:v>
                </c:pt>
                <c:pt idx="57319">
                  <c:v>34.230870644307203</c:v>
                </c:pt>
                <c:pt idx="57320">
                  <c:v>34.2310173965015</c:v>
                </c:pt>
                <c:pt idx="57321">
                  <c:v>34.2311641482261</c:v>
                </c:pt>
                <c:pt idx="57322">
                  <c:v>34.231310899481002</c:v>
                </c:pt>
                <c:pt idx="57323">
                  <c:v>34.231457650266101</c:v>
                </c:pt>
                <c:pt idx="57324">
                  <c:v>34.231604400581503</c:v>
                </c:pt>
                <c:pt idx="57325">
                  <c:v>34.231751150427201</c:v>
                </c:pt>
                <c:pt idx="57326">
                  <c:v>34.231897899803201</c:v>
                </c:pt>
                <c:pt idx="57327">
                  <c:v>34.232044648709397</c:v>
                </c:pt>
                <c:pt idx="57328">
                  <c:v>34.232191397145797</c:v>
                </c:pt>
                <c:pt idx="57329">
                  <c:v>34.2323381451126</c:v>
                </c:pt>
                <c:pt idx="57330">
                  <c:v>34.232484892609598</c:v>
                </c:pt>
                <c:pt idx="57331">
                  <c:v>34.232631639636899</c:v>
                </c:pt>
                <c:pt idx="57332">
                  <c:v>34.232778386194497</c:v>
                </c:pt>
                <c:pt idx="57333">
                  <c:v>34.232925132282297</c:v>
                </c:pt>
                <c:pt idx="57334">
                  <c:v>34.2330718779005</c:v>
                </c:pt>
                <c:pt idx="57335">
                  <c:v>34.233218623048899</c:v>
                </c:pt>
                <c:pt idx="57336">
                  <c:v>34.2333653677276</c:v>
                </c:pt>
                <c:pt idx="57337">
                  <c:v>34.233512111936598</c:v>
                </c:pt>
                <c:pt idx="57338">
                  <c:v>34.233658855675799</c:v>
                </c:pt>
                <c:pt idx="57339">
                  <c:v>34.233805598945402</c:v>
                </c:pt>
                <c:pt idx="57340">
                  <c:v>34.233952341745201</c:v>
                </c:pt>
                <c:pt idx="57341">
                  <c:v>34.234099084075403</c:v>
                </c:pt>
                <c:pt idx="57342">
                  <c:v>34.234245825935801</c:v>
                </c:pt>
                <c:pt idx="57343">
                  <c:v>34.234392567326502</c:v>
                </c:pt>
                <c:pt idx="57344">
                  <c:v>34.234539308247498</c:v>
                </c:pt>
                <c:pt idx="57345">
                  <c:v>34.234686048698798</c:v>
                </c:pt>
                <c:pt idx="57346">
                  <c:v>34.2348327886805</c:v>
                </c:pt>
                <c:pt idx="57347">
                  <c:v>34.234979528192397</c:v>
                </c:pt>
                <c:pt idx="57348">
                  <c:v>34.235126267234598</c:v>
                </c:pt>
                <c:pt idx="57349">
                  <c:v>34.235273005807102</c:v>
                </c:pt>
                <c:pt idx="57350">
                  <c:v>34.235419743909901</c:v>
                </c:pt>
                <c:pt idx="57351">
                  <c:v>34.235566481543003</c:v>
                </c:pt>
                <c:pt idx="57352">
                  <c:v>34.235713218706401</c:v>
                </c:pt>
                <c:pt idx="57353">
                  <c:v>34.235859955400201</c:v>
                </c:pt>
                <c:pt idx="57354">
                  <c:v>34.236006691624198</c:v>
                </c:pt>
                <c:pt idx="57355">
                  <c:v>34.236153427378603</c:v>
                </c:pt>
                <c:pt idx="57356">
                  <c:v>34.236300162663298</c:v>
                </c:pt>
                <c:pt idx="57357">
                  <c:v>34.236446897478203</c:v>
                </c:pt>
                <c:pt idx="57358">
                  <c:v>34.236593631823503</c:v>
                </c:pt>
                <c:pt idx="57359">
                  <c:v>34.236740365699198</c:v>
                </c:pt>
                <c:pt idx="57360">
                  <c:v>34.236887099105097</c:v>
                </c:pt>
                <c:pt idx="57361">
                  <c:v>34.237033832041398</c:v>
                </c:pt>
                <c:pt idx="57362">
                  <c:v>34.237180564507902</c:v>
                </c:pt>
                <c:pt idx="57363">
                  <c:v>34.237327296504802</c:v>
                </c:pt>
                <c:pt idx="57364">
                  <c:v>34.237474028032103</c:v>
                </c:pt>
                <c:pt idx="57365">
                  <c:v>34.237620759089602</c:v>
                </c:pt>
                <c:pt idx="57366">
                  <c:v>34.237767489677502</c:v>
                </c:pt>
                <c:pt idx="57367">
                  <c:v>34.237914219795698</c:v>
                </c:pt>
                <c:pt idx="57368">
                  <c:v>34.238060949444296</c:v>
                </c:pt>
                <c:pt idx="57369">
                  <c:v>34.238207678623198</c:v>
                </c:pt>
                <c:pt idx="57370">
                  <c:v>34.238354407332402</c:v>
                </c:pt>
                <c:pt idx="57371">
                  <c:v>34.238501135571902</c:v>
                </c:pt>
                <c:pt idx="57372">
                  <c:v>34.238647863341797</c:v>
                </c:pt>
                <c:pt idx="57373">
                  <c:v>34.238794590642001</c:v>
                </c:pt>
                <c:pt idx="57374">
                  <c:v>34.238941317472602</c:v>
                </c:pt>
                <c:pt idx="57375">
                  <c:v>34.239088043833497</c:v>
                </c:pt>
                <c:pt idx="57376">
                  <c:v>34.239234769724703</c:v>
                </c:pt>
                <c:pt idx="57377">
                  <c:v>34.239381495146297</c:v>
                </c:pt>
                <c:pt idx="57378">
                  <c:v>34.2395282200983</c:v>
                </c:pt>
                <c:pt idx="57379">
                  <c:v>34.2396749445805</c:v>
                </c:pt>
                <c:pt idx="57380">
                  <c:v>34.239821668593201</c:v>
                </c:pt>
                <c:pt idx="57381">
                  <c:v>34.239968392136198</c:v>
                </c:pt>
                <c:pt idx="57382">
                  <c:v>34.240115115209498</c:v>
                </c:pt>
                <c:pt idx="57383">
                  <c:v>34.2402618378132</c:v>
                </c:pt>
                <c:pt idx="57384">
                  <c:v>34.240408559947198</c:v>
                </c:pt>
                <c:pt idx="57385">
                  <c:v>34.240555281611599</c:v>
                </c:pt>
                <c:pt idx="57386">
                  <c:v>34.240702002806401</c:v>
                </c:pt>
                <c:pt idx="57387">
                  <c:v>34.240848723531499</c:v>
                </c:pt>
                <c:pt idx="57388">
                  <c:v>34.240995443787</c:v>
                </c:pt>
                <c:pt idx="57389">
                  <c:v>34.241142163572803</c:v>
                </c:pt>
                <c:pt idx="57390">
                  <c:v>34.241288882889002</c:v>
                </c:pt>
                <c:pt idx="57391">
                  <c:v>34.241435601735603</c:v>
                </c:pt>
                <c:pt idx="57392">
                  <c:v>34.241582320112599</c:v>
                </c:pt>
                <c:pt idx="57393">
                  <c:v>34.241729038019898</c:v>
                </c:pt>
                <c:pt idx="57394">
                  <c:v>34.2418757554575</c:v>
                </c:pt>
                <c:pt idx="57395">
                  <c:v>34.242022472425603</c:v>
                </c:pt>
                <c:pt idx="57396">
                  <c:v>34.242169188924002</c:v>
                </c:pt>
                <c:pt idx="57397">
                  <c:v>34.242315904952797</c:v>
                </c:pt>
                <c:pt idx="57398">
                  <c:v>34.242462620512001</c:v>
                </c:pt>
                <c:pt idx="57399">
                  <c:v>34.2426093356015</c:v>
                </c:pt>
                <c:pt idx="57400">
                  <c:v>34.242756050221502</c:v>
                </c:pt>
                <c:pt idx="57401">
                  <c:v>34.242902764371799</c:v>
                </c:pt>
                <c:pt idx="57402">
                  <c:v>34.243049478052498</c:v>
                </c:pt>
                <c:pt idx="57403">
                  <c:v>34.2431961912635</c:v>
                </c:pt>
                <c:pt idx="57404">
                  <c:v>34.243342904004997</c:v>
                </c:pt>
                <c:pt idx="57405">
                  <c:v>34.243489616276896</c:v>
                </c:pt>
                <c:pt idx="57406">
                  <c:v>34.243636328079099</c:v>
                </c:pt>
                <c:pt idx="57407">
                  <c:v>34.243783039411703</c:v>
                </c:pt>
                <c:pt idx="57408">
                  <c:v>34.243929750274702</c:v>
                </c:pt>
                <c:pt idx="57409">
                  <c:v>34.244076460668097</c:v>
                </c:pt>
                <c:pt idx="57410">
                  <c:v>34.244223170591901</c:v>
                </c:pt>
                <c:pt idx="57411">
                  <c:v>34.244369880046101</c:v>
                </c:pt>
                <c:pt idx="57412">
                  <c:v>34.244516589030702</c:v>
                </c:pt>
                <c:pt idx="57413">
                  <c:v>34.244663297545699</c:v>
                </c:pt>
                <c:pt idx="57414">
                  <c:v>34.244810005591098</c:v>
                </c:pt>
                <c:pt idx="57415">
                  <c:v>34.2449567131669</c:v>
                </c:pt>
                <c:pt idx="57416">
                  <c:v>34.245103420273097</c:v>
                </c:pt>
                <c:pt idx="57417">
                  <c:v>34.245250126909703</c:v>
                </c:pt>
                <c:pt idx="57418">
                  <c:v>34.245396833076697</c:v>
                </c:pt>
                <c:pt idx="57419">
                  <c:v>34.2455435387742</c:v>
                </c:pt>
                <c:pt idx="57420">
                  <c:v>34.245690244001999</c:v>
                </c:pt>
                <c:pt idx="57421">
                  <c:v>34.2458369487602</c:v>
                </c:pt>
                <c:pt idx="57422">
                  <c:v>34.245983653048903</c:v>
                </c:pt>
                <c:pt idx="57423">
                  <c:v>34.246130356867901</c:v>
                </c:pt>
                <c:pt idx="57424">
                  <c:v>34.246277060217402</c:v>
                </c:pt>
                <c:pt idx="57425">
                  <c:v>34.246423763097297</c:v>
                </c:pt>
                <c:pt idx="57426">
                  <c:v>34.246570465507602</c:v>
                </c:pt>
                <c:pt idx="57427">
                  <c:v>34.246717167448402</c:v>
                </c:pt>
                <c:pt idx="57428">
                  <c:v>34.246863868919498</c:v>
                </c:pt>
                <c:pt idx="57429">
                  <c:v>34.247010569921102</c:v>
                </c:pt>
                <c:pt idx="57430">
                  <c:v>34.247157270453101</c:v>
                </c:pt>
                <c:pt idx="57431">
                  <c:v>34.247303970515503</c:v>
                </c:pt>
                <c:pt idx="57432">
                  <c:v>34.2474506701084</c:v>
                </c:pt>
                <c:pt idx="57433">
                  <c:v>34.247597369231698</c:v>
                </c:pt>
                <c:pt idx="57434">
                  <c:v>34.247744067885399</c:v>
                </c:pt>
                <c:pt idx="57435">
                  <c:v>34.247890766069503</c:v>
                </c:pt>
                <c:pt idx="57436">
                  <c:v>34.248037463784101</c:v>
                </c:pt>
                <c:pt idx="57437">
                  <c:v>34.248184161029101</c:v>
                </c:pt>
                <c:pt idx="57438">
                  <c:v>34.248330857804604</c:v>
                </c:pt>
                <c:pt idx="57439">
                  <c:v>34.248477554110501</c:v>
                </c:pt>
                <c:pt idx="57440">
                  <c:v>34.248624249946801</c:v>
                </c:pt>
                <c:pt idx="57441">
                  <c:v>34.248770945313602</c:v>
                </c:pt>
                <c:pt idx="57442">
                  <c:v>34.248917640210799</c:v>
                </c:pt>
                <c:pt idx="57443">
                  <c:v>34.249064334638398</c:v>
                </c:pt>
                <c:pt idx="57444">
                  <c:v>34.249211028596498</c:v>
                </c:pt>
                <c:pt idx="57445">
                  <c:v>34.249357722085101</c:v>
                </c:pt>
                <c:pt idx="57446">
                  <c:v>34.249504415104099</c:v>
                </c:pt>
                <c:pt idx="57447">
                  <c:v>34.249651107653499</c:v>
                </c:pt>
                <c:pt idx="57448">
                  <c:v>34.2497977997334</c:v>
                </c:pt>
                <c:pt idx="57449">
                  <c:v>34.249944491343797</c:v>
                </c:pt>
                <c:pt idx="57450">
                  <c:v>34.250091182484503</c:v>
                </c:pt>
                <c:pt idx="57451">
                  <c:v>34.250237873155797</c:v>
                </c:pt>
                <c:pt idx="57452">
                  <c:v>34.2503845633575</c:v>
                </c:pt>
                <c:pt idx="57453">
                  <c:v>34.250531253089697</c:v>
                </c:pt>
                <c:pt idx="57454">
                  <c:v>34.250677942352297</c:v>
                </c:pt>
                <c:pt idx="57455">
                  <c:v>34.250824631145399</c:v>
                </c:pt>
                <c:pt idx="57456">
                  <c:v>34.250971319469002</c:v>
                </c:pt>
                <c:pt idx="57457">
                  <c:v>34.251118007323001</c:v>
                </c:pt>
                <c:pt idx="57458">
                  <c:v>34.251264694707501</c:v>
                </c:pt>
                <c:pt idx="57459">
                  <c:v>34.251411381622503</c:v>
                </c:pt>
                <c:pt idx="57460">
                  <c:v>34.251558068067901</c:v>
                </c:pt>
                <c:pt idx="57461">
                  <c:v>34.2517047540438</c:v>
                </c:pt>
                <c:pt idx="57462">
                  <c:v>34.251851439550201</c:v>
                </c:pt>
                <c:pt idx="57463">
                  <c:v>34.251998124586997</c:v>
                </c:pt>
                <c:pt idx="57464">
                  <c:v>34.252144809154302</c:v>
                </c:pt>
                <c:pt idx="57465">
                  <c:v>34.252291493252102</c:v>
                </c:pt>
                <c:pt idx="57466">
                  <c:v>34.252438176880403</c:v>
                </c:pt>
                <c:pt idx="57467">
                  <c:v>34.2525848600391</c:v>
                </c:pt>
                <c:pt idx="57468">
                  <c:v>34.252731542728398</c:v>
                </c:pt>
                <c:pt idx="57469">
                  <c:v>34.252878224948098</c:v>
                </c:pt>
                <c:pt idx="57470">
                  <c:v>34.2530249066983</c:v>
                </c:pt>
                <c:pt idx="57471">
                  <c:v>34.253171587978997</c:v>
                </c:pt>
                <c:pt idx="57472">
                  <c:v>34.253318268790203</c:v>
                </c:pt>
                <c:pt idx="57473">
                  <c:v>34.253464949131804</c:v>
                </c:pt>
                <c:pt idx="57474">
                  <c:v>34.253611629003998</c:v>
                </c:pt>
                <c:pt idx="57475">
                  <c:v>34.253758308406603</c:v>
                </c:pt>
                <c:pt idx="57476">
                  <c:v>34.253904987339801</c:v>
                </c:pt>
                <c:pt idx="57477">
                  <c:v>34.254051665803402</c:v>
                </c:pt>
                <c:pt idx="57478">
                  <c:v>34.254198343797498</c:v>
                </c:pt>
                <c:pt idx="57479">
                  <c:v>34.254345021322202</c:v>
                </c:pt>
                <c:pt idx="57480">
                  <c:v>34.254491698377301</c:v>
                </c:pt>
                <c:pt idx="57481">
                  <c:v>34.254638374962902</c:v>
                </c:pt>
                <c:pt idx="57482">
                  <c:v>34.254785051079097</c:v>
                </c:pt>
                <c:pt idx="57483">
                  <c:v>34.254931726725701</c:v>
                </c:pt>
                <c:pt idx="57484">
                  <c:v>34.2550784019028</c:v>
                </c:pt>
                <c:pt idx="57485">
                  <c:v>34.2552250766105</c:v>
                </c:pt>
                <c:pt idx="57486">
                  <c:v>34.255371750848603</c:v>
                </c:pt>
                <c:pt idx="57487">
                  <c:v>34.2555184246173</c:v>
                </c:pt>
                <c:pt idx="57488">
                  <c:v>34.255665097916498</c:v>
                </c:pt>
                <c:pt idx="57489">
                  <c:v>34.255811770746199</c:v>
                </c:pt>
                <c:pt idx="57490">
                  <c:v>34.255958443106401</c:v>
                </c:pt>
                <c:pt idx="57491">
                  <c:v>34.256105114997098</c:v>
                </c:pt>
                <c:pt idx="57492">
                  <c:v>34.256251786418296</c:v>
                </c:pt>
                <c:pt idx="57493">
                  <c:v>34.256398457370103</c:v>
                </c:pt>
                <c:pt idx="57494">
                  <c:v>34.256545127852398</c:v>
                </c:pt>
                <c:pt idx="57495">
                  <c:v>34.256691797865201</c:v>
                </c:pt>
                <c:pt idx="57496">
                  <c:v>34.2568384674085</c:v>
                </c:pt>
                <c:pt idx="57497">
                  <c:v>34.256985136482299</c:v>
                </c:pt>
                <c:pt idx="57498">
                  <c:v>34.257131805086701</c:v>
                </c:pt>
                <c:pt idx="57499">
                  <c:v>34.257278473221596</c:v>
                </c:pt>
                <c:pt idx="57500">
                  <c:v>34.257425140887001</c:v>
                </c:pt>
                <c:pt idx="57501">
                  <c:v>34.257571808083</c:v>
                </c:pt>
                <c:pt idx="57502">
                  <c:v>34.257718474809501</c:v>
                </c:pt>
                <c:pt idx="57503">
                  <c:v>34.257865141066503</c:v>
                </c:pt>
                <c:pt idx="57504">
                  <c:v>34.2580118068541</c:v>
                </c:pt>
                <c:pt idx="57505">
                  <c:v>34.258158472172198</c:v>
                </c:pt>
                <c:pt idx="57506">
                  <c:v>34.258305137020798</c:v>
                </c:pt>
                <c:pt idx="57507">
                  <c:v>34.2584518014</c:v>
                </c:pt>
                <c:pt idx="57508">
                  <c:v>34.258598465309703</c:v>
                </c:pt>
                <c:pt idx="57509">
                  <c:v>34.25874512875</c:v>
                </c:pt>
                <c:pt idx="57510">
                  <c:v>34.258891791720799</c:v>
                </c:pt>
                <c:pt idx="57511">
                  <c:v>34.2590384542221</c:v>
                </c:pt>
                <c:pt idx="57512">
                  <c:v>34.259185116254002</c:v>
                </c:pt>
                <c:pt idx="57513">
                  <c:v>34.259331777816499</c:v>
                </c:pt>
                <c:pt idx="57514">
                  <c:v>34.259478438909497</c:v>
                </c:pt>
                <c:pt idx="57515">
                  <c:v>34.259625099533103</c:v>
                </c:pt>
                <c:pt idx="57516">
                  <c:v>34.259771759687197</c:v>
                </c:pt>
                <c:pt idx="57517">
                  <c:v>34.2599184193718</c:v>
                </c:pt>
                <c:pt idx="57518">
                  <c:v>34.260065078586997</c:v>
                </c:pt>
                <c:pt idx="57519">
                  <c:v>34.260211737332803</c:v>
                </c:pt>
                <c:pt idx="57520">
                  <c:v>34.260358395609103</c:v>
                </c:pt>
                <c:pt idx="57521">
                  <c:v>34.260505053415997</c:v>
                </c:pt>
                <c:pt idx="57522">
                  <c:v>34.2606517107535</c:v>
                </c:pt>
                <c:pt idx="57523">
                  <c:v>34.260798367621497</c:v>
                </c:pt>
                <c:pt idx="57524">
                  <c:v>34.260945024020103</c:v>
                </c:pt>
                <c:pt idx="57525">
                  <c:v>34.261091679949303</c:v>
                </c:pt>
                <c:pt idx="57526">
                  <c:v>34.261238335408997</c:v>
                </c:pt>
                <c:pt idx="57527">
                  <c:v>34.2613849903993</c:v>
                </c:pt>
                <c:pt idx="57528">
                  <c:v>34.261531644920098</c:v>
                </c:pt>
                <c:pt idx="57529">
                  <c:v>34.261678298971603</c:v>
                </c:pt>
                <c:pt idx="57530">
                  <c:v>34.261824952553603</c:v>
                </c:pt>
                <c:pt idx="57531">
                  <c:v>34.261971605666197</c:v>
                </c:pt>
                <c:pt idx="57532">
                  <c:v>34.2621182583093</c:v>
                </c:pt>
                <c:pt idx="57533">
                  <c:v>34.262264910483097</c:v>
                </c:pt>
                <c:pt idx="57534">
                  <c:v>34.262411562187403</c:v>
                </c:pt>
                <c:pt idx="57535">
                  <c:v>34.262558213422302</c:v>
                </c:pt>
                <c:pt idx="57536">
                  <c:v>34.262704864187803</c:v>
                </c:pt>
                <c:pt idx="57537">
                  <c:v>34.262851514483899</c:v>
                </c:pt>
                <c:pt idx="57538">
                  <c:v>34.262998164310503</c:v>
                </c:pt>
                <c:pt idx="57539">
                  <c:v>34.2631448136678</c:v>
                </c:pt>
                <c:pt idx="57540">
                  <c:v>34.2632914625556</c:v>
                </c:pt>
                <c:pt idx="57541">
                  <c:v>34.263438110974</c:v>
                </c:pt>
                <c:pt idx="57542">
                  <c:v>34.263584758923102</c:v>
                </c:pt>
                <c:pt idx="57543">
                  <c:v>34.263731406402698</c:v>
                </c:pt>
                <c:pt idx="57544">
                  <c:v>34.263878053412903</c:v>
                </c:pt>
                <c:pt idx="57545">
                  <c:v>34.264024699953701</c:v>
                </c:pt>
                <c:pt idx="57546">
                  <c:v>34.264171346025101</c:v>
                </c:pt>
                <c:pt idx="57547">
                  <c:v>34.264317991627102</c:v>
                </c:pt>
                <c:pt idx="57548">
                  <c:v>34.264464636759698</c:v>
                </c:pt>
                <c:pt idx="57549">
                  <c:v>34.264611281422901</c:v>
                </c:pt>
                <c:pt idx="57550">
                  <c:v>34.264757925616799</c:v>
                </c:pt>
                <c:pt idx="57551">
                  <c:v>34.264904569341198</c:v>
                </c:pt>
                <c:pt idx="57552">
                  <c:v>34.265051212596198</c:v>
                </c:pt>
                <c:pt idx="57553">
                  <c:v>34.2651978553818</c:v>
                </c:pt>
                <c:pt idx="57554">
                  <c:v>34.265344497698102</c:v>
                </c:pt>
                <c:pt idx="57555">
                  <c:v>34.265491139544999</c:v>
                </c:pt>
                <c:pt idx="57556">
                  <c:v>34.265637780922397</c:v>
                </c:pt>
                <c:pt idx="57557">
                  <c:v>34.265784421830503</c:v>
                </c:pt>
                <c:pt idx="57558">
                  <c:v>34.265931062269203</c:v>
                </c:pt>
                <c:pt idx="57559">
                  <c:v>34.266077702238597</c:v>
                </c:pt>
                <c:pt idx="57560">
                  <c:v>34.2662243417385</c:v>
                </c:pt>
                <c:pt idx="57561">
                  <c:v>34.266370980769103</c:v>
                </c:pt>
                <c:pt idx="57562">
                  <c:v>34.266517619330202</c:v>
                </c:pt>
                <c:pt idx="57563">
                  <c:v>34.2666642574221</c:v>
                </c:pt>
                <c:pt idx="57564">
                  <c:v>34.2668108950445</c:v>
                </c:pt>
                <c:pt idx="57565">
                  <c:v>34.266957532197601</c:v>
                </c:pt>
                <c:pt idx="57566">
                  <c:v>34.267104168881303</c:v>
                </c:pt>
                <c:pt idx="57567">
                  <c:v>34.2672508050956</c:v>
                </c:pt>
                <c:pt idx="57568">
                  <c:v>34.267397440840497</c:v>
                </c:pt>
                <c:pt idx="57569">
                  <c:v>34.267544076116103</c:v>
                </c:pt>
                <c:pt idx="57570">
                  <c:v>34.267690710922302</c:v>
                </c:pt>
                <c:pt idx="57571">
                  <c:v>34.267837345259203</c:v>
                </c:pt>
                <c:pt idx="57572">
                  <c:v>34.267983979126697</c:v>
                </c:pt>
                <c:pt idx="57573">
                  <c:v>34.2681306125248</c:v>
                </c:pt>
                <c:pt idx="57574">
                  <c:v>34.268277245453604</c:v>
                </c:pt>
                <c:pt idx="57575">
                  <c:v>34.268423877913001</c:v>
                </c:pt>
                <c:pt idx="57576">
                  <c:v>34.2685705099031</c:v>
                </c:pt>
                <c:pt idx="57577">
                  <c:v>34.268717141423799</c:v>
                </c:pt>
                <c:pt idx="57578">
                  <c:v>34.2688637724751</c:v>
                </c:pt>
                <c:pt idx="57579">
                  <c:v>34.269010403057102</c:v>
                </c:pt>
                <c:pt idx="57580">
                  <c:v>34.269157033169797</c:v>
                </c:pt>
                <c:pt idx="57581">
                  <c:v>34.269303662813101</c:v>
                </c:pt>
                <c:pt idx="57582">
                  <c:v>34.269450291986999</c:v>
                </c:pt>
                <c:pt idx="57583">
                  <c:v>34.269596920691697</c:v>
                </c:pt>
                <c:pt idx="57584">
                  <c:v>34.269743548926897</c:v>
                </c:pt>
                <c:pt idx="57585">
                  <c:v>34.269890176692797</c:v>
                </c:pt>
                <c:pt idx="57586">
                  <c:v>34.270036803989399</c:v>
                </c:pt>
                <c:pt idx="57587">
                  <c:v>34.270183430816701</c:v>
                </c:pt>
                <c:pt idx="57588">
                  <c:v>34.270330057174597</c:v>
                </c:pt>
                <c:pt idx="57589">
                  <c:v>34.270476683063102</c:v>
                </c:pt>
                <c:pt idx="57590">
                  <c:v>34.270623308482399</c:v>
                </c:pt>
                <c:pt idx="57591">
                  <c:v>34.270769933432199</c:v>
                </c:pt>
                <c:pt idx="57592">
                  <c:v>34.270916557912798</c:v>
                </c:pt>
                <c:pt idx="57593">
                  <c:v>34.271063181923999</c:v>
                </c:pt>
                <c:pt idx="57594">
                  <c:v>34.271209805465901</c:v>
                </c:pt>
                <c:pt idx="57595">
                  <c:v>34.271356428538503</c:v>
                </c:pt>
                <c:pt idx="57596">
                  <c:v>34.271503051141799</c:v>
                </c:pt>
                <c:pt idx="57597">
                  <c:v>34.271649673275697</c:v>
                </c:pt>
                <c:pt idx="57598">
                  <c:v>34.271796294940302</c:v>
                </c:pt>
                <c:pt idx="57599">
                  <c:v>34.2719429161356</c:v>
                </c:pt>
                <c:pt idx="57600">
                  <c:v>34.2720895368615</c:v>
                </c:pt>
                <c:pt idx="57601">
                  <c:v>34.272236157118101</c:v>
                </c:pt>
                <c:pt idx="57602">
                  <c:v>34.272382776905502</c:v>
                </c:pt>
                <c:pt idx="57603">
                  <c:v>34.272529396223497</c:v>
                </c:pt>
                <c:pt idx="57604">
                  <c:v>34.2726760150722</c:v>
                </c:pt>
                <c:pt idx="57605">
                  <c:v>34.272822633451497</c:v>
                </c:pt>
                <c:pt idx="57606">
                  <c:v>34.272969251361602</c:v>
                </c:pt>
                <c:pt idx="57607">
                  <c:v>34.2731158688024</c:v>
                </c:pt>
                <c:pt idx="57608">
                  <c:v>34.273262485773799</c:v>
                </c:pt>
                <c:pt idx="57609">
                  <c:v>34.273409102275998</c:v>
                </c:pt>
                <c:pt idx="57610">
                  <c:v>34.273555718308799</c:v>
                </c:pt>
                <c:pt idx="57611">
                  <c:v>34.273702333872301</c:v>
                </c:pt>
                <c:pt idx="57612">
                  <c:v>34.273848948966602</c:v>
                </c:pt>
                <c:pt idx="57613">
                  <c:v>34.273995563591498</c:v>
                </c:pt>
                <c:pt idx="57614">
                  <c:v>34.274142177747102</c:v>
                </c:pt>
                <c:pt idx="57615">
                  <c:v>34.274288791433399</c:v>
                </c:pt>
                <c:pt idx="57616">
                  <c:v>34.274435404650497</c:v>
                </c:pt>
                <c:pt idx="57617">
                  <c:v>34.274582017398203</c:v>
                </c:pt>
                <c:pt idx="57618">
                  <c:v>34.274728629676702</c:v>
                </c:pt>
                <c:pt idx="57619">
                  <c:v>34.274875241485802</c:v>
                </c:pt>
                <c:pt idx="57620">
                  <c:v>34.275021852825702</c:v>
                </c:pt>
                <c:pt idx="57621">
                  <c:v>34.275168463696303</c:v>
                </c:pt>
                <c:pt idx="57622">
                  <c:v>34.275315074097598</c:v>
                </c:pt>
                <c:pt idx="57623">
                  <c:v>34.275461684029601</c:v>
                </c:pt>
                <c:pt idx="57624">
                  <c:v>34.275608293492297</c:v>
                </c:pt>
                <c:pt idx="57625">
                  <c:v>34.275754902485701</c:v>
                </c:pt>
                <c:pt idx="57626">
                  <c:v>34.275901511009899</c:v>
                </c:pt>
                <c:pt idx="57627">
                  <c:v>34.276048119064697</c:v>
                </c:pt>
                <c:pt idx="57628">
                  <c:v>34.276194726650303</c:v>
                </c:pt>
                <c:pt idx="57629">
                  <c:v>34.276341333766702</c:v>
                </c:pt>
                <c:pt idx="57630">
                  <c:v>34.276487940413702</c:v>
                </c:pt>
                <c:pt idx="57631">
                  <c:v>34.276634546591502</c:v>
                </c:pt>
                <c:pt idx="57632">
                  <c:v>34.276781152300003</c:v>
                </c:pt>
                <c:pt idx="57633">
                  <c:v>34.276927757539198</c:v>
                </c:pt>
                <c:pt idx="57634">
                  <c:v>34.2770743623092</c:v>
                </c:pt>
                <c:pt idx="57635">
                  <c:v>34.277220966609804</c:v>
                </c:pt>
                <c:pt idx="57636">
                  <c:v>34.277367570441299</c:v>
                </c:pt>
                <c:pt idx="57637">
                  <c:v>34.277514173803397</c:v>
                </c:pt>
                <c:pt idx="57638">
                  <c:v>34.277660776696301</c:v>
                </c:pt>
                <c:pt idx="57639">
                  <c:v>34.277807379119899</c:v>
                </c:pt>
                <c:pt idx="57640">
                  <c:v>34.277953981074297</c:v>
                </c:pt>
                <c:pt idx="57641">
                  <c:v>34.278100582559397</c:v>
                </c:pt>
                <c:pt idx="57642">
                  <c:v>34.278247183575303</c:v>
                </c:pt>
                <c:pt idx="57643">
                  <c:v>34.278393784121903</c:v>
                </c:pt>
                <c:pt idx="57644">
                  <c:v>34.278540384199303</c:v>
                </c:pt>
                <c:pt idx="57645">
                  <c:v>34.278686983807297</c:v>
                </c:pt>
                <c:pt idx="57646">
                  <c:v>34.278833582946199</c:v>
                </c:pt>
                <c:pt idx="57647">
                  <c:v>34.2789801816158</c:v>
                </c:pt>
                <c:pt idx="57648">
                  <c:v>34.279126779816103</c:v>
                </c:pt>
                <c:pt idx="57649">
                  <c:v>34.279273377547199</c:v>
                </c:pt>
                <c:pt idx="57650">
                  <c:v>34.279419974809102</c:v>
                </c:pt>
                <c:pt idx="57651">
                  <c:v>34.279566571601698</c:v>
                </c:pt>
                <c:pt idx="57652">
                  <c:v>34.279713167925102</c:v>
                </c:pt>
                <c:pt idx="57653">
                  <c:v>34.2798597637792</c:v>
                </c:pt>
                <c:pt idx="57654">
                  <c:v>34.280006359164098</c:v>
                </c:pt>
                <c:pt idx="57655">
                  <c:v>34.280152954079703</c:v>
                </c:pt>
                <c:pt idx="57656">
                  <c:v>34.280299548526102</c:v>
                </c:pt>
                <c:pt idx="57657">
                  <c:v>34.280446142503301</c:v>
                </c:pt>
                <c:pt idx="57658">
                  <c:v>34.2805927360113</c:v>
                </c:pt>
                <c:pt idx="57659">
                  <c:v>34.28073932905</c:v>
                </c:pt>
                <c:pt idx="57660">
                  <c:v>34.2808859216195</c:v>
                </c:pt>
                <c:pt idx="57661">
                  <c:v>34.281032513719701</c:v>
                </c:pt>
                <c:pt idx="57662">
                  <c:v>34.281179105350702</c:v>
                </c:pt>
                <c:pt idx="57663">
                  <c:v>34.281325696512503</c:v>
                </c:pt>
                <c:pt idx="57664">
                  <c:v>34.281472287205098</c:v>
                </c:pt>
                <c:pt idx="57665">
                  <c:v>34.2816188774285</c:v>
                </c:pt>
                <c:pt idx="57666">
                  <c:v>34.281765467182602</c:v>
                </c:pt>
                <c:pt idx="57667">
                  <c:v>34.281912056467498</c:v>
                </c:pt>
                <c:pt idx="57668">
                  <c:v>34.2820586452832</c:v>
                </c:pt>
                <c:pt idx="57669">
                  <c:v>34.282205233629703</c:v>
                </c:pt>
                <c:pt idx="57670">
                  <c:v>34.282351821507</c:v>
                </c:pt>
                <c:pt idx="57671">
                  <c:v>34.282498408915004</c:v>
                </c:pt>
                <c:pt idx="57672">
                  <c:v>34.282644995853801</c:v>
                </c:pt>
                <c:pt idx="57673">
                  <c:v>34.282791582323497</c:v>
                </c:pt>
                <c:pt idx="57674">
                  <c:v>34.282938168323902</c:v>
                </c:pt>
                <c:pt idx="57675">
                  <c:v>34.2830847538551</c:v>
                </c:pt>
                <c:pt idx="57676">
                  <c:v>34.283231338917098</c:v>
                </c:pt>
                <c:pt idx="57677">
                  <c:v>34.283377923509903</c:v>
                </c:pt>
                <c:pt idx="57678">
                  <c:v>34.283524507633501</c:v>
                </c:pt>
                <c:pt idx="57679">
                  <c:v>34.2836710912879</c:v>
                </c:pt>
                <c:pt idx="57680">
                  <c:v>34.283817674473099</c:v>
                </c:pt>
                <c:pt idx="57681">
                  <c:v>34.283964257189098</c:v>
                </c:pt>
                <c:pt idx="57682">
                  <c:v>34.284110839435897</c:v>
                </c:pt>
                <c:pt idx="57683">
                  <c:v>34.284257421213503</c:v>
                </c:pt>
                <c:pt idx="57684">
                  <c:v>34.284404002521903</c:v>
                </c:pt>
                <c:pt idx="57685">
                  <c:v>34.284550583361103</c:v>
                </c:pt>
                <c:pt idx="57686">
                  <c:v>34.284697163731103</c:v>
                </c:pt>
                <c:pt idx="57687">
                  <c:v>34.284843743631903</c:v>
                </c:pt>
                <c:pt idx="57688">
                  <c:v>34.284990323063603</c:v>
                </c:pt>
                <c:pt idx="57689">
                  <c:v>34.285136902025997</c:v>
                </c:pt>
                <c:pt idx="57690">
                  <c:v>34.285283480519297</c:v>
                </c:pt>
                <c:pt idx="57691">
                  <c:v>34.285430058543398</c:v>
                </c:pt>
                <c:pt idx="57692">
                  <c:v>34.285576636098298</c:v>
                </c:pt>
                <c:pt idx="57693">
                  <c:v>34.285723213183999</c:v>
                </c:pt>
                <c:pt idx="57694">
                  <c:v>34.2858697898006</c:v>
                </c:pt>
                <c:pt idx="57695">
                  <c:v>34.286016365948001</c:v>
                </c:pt>
                <c:pt idx="57696">
                  <c:v>34.286162941626202</c:v>
                </c:pt>
                <c:pt idx="57697">
                  <c:v>34.286309516835203</c:v>
                </c:pt>
                <c:pt idx="57698">
                  <c:v>34.286456091574998</c:v>
                </c:pt>
                <c:pt idx="57699">
                  <c:v>34.286602665845699</c:v>
                </c:pt>
                <c:pt idx="57700">
                  <c:v>34.2867492396472</c:v>
                </c:pt>
                <c:pt idx="57701">
                  <c:v>34.286895812979502</c:v>
                </c:pt>
                <c:pt idx="57702">
                  <c:v>34.287042385842703</c:v>
                </c:pt>
                <c:pt idx="57703">
                  <c:v>34.287188958236698</c:v>
                </c:pt>
                <c:pt idx="57704">
                  <c:v>34.287335530161599</c:v>
                </c:pt>
                <c:pt idx="57705">
                  <c:v>34.287482101617201</c:v>
                </c:pt>
                <c:pt idx="57706">
                  <c:v>34.287628672603702</c:v>
                </c:pt>
                <c:pt idx="57707">
                  <c:v>34.287775243121096</c:v>
                </c:pt>
                <c:pt idx="57708">
                  <c:v>34.287921813169298</c:v>
                </c:pt>
                <c:pt idx="57709">
                  <c:v>34.2880683827483</c:v>
                </c:pt>
                <c:pt idx="57710">
                  <c:v>34.288214951858201</c:v>
                </c:pt>
                <c:pt idx="57711">
                  <c:v>34.288361520498903</c:v>
                </c:pt>
                <c:pt idx="57712">
                  <c:v>34.288508088670497</c:v>
                </c:pt>
                <c:pt idx="57713">
                  <c:v>34.288654656372998</c:v>
                </c:pt>
                <c:pt idx="57714">
                  <c:v>34.2888012236062</c:v>
                </c:pt>
                <c:pt idx="57715">
                  <c:v>34.288947790370401</c:v>
                </c:pt>
                <c:pt idx="57716">
                  <c:v>34.289094356665402</c:v>
                </c:pt>
                <c:pt idx="57717">
                  <c:v>34.289240922491203</c:v>
                </c:pt>
                <c:pt idx="57718">
                  <c:v>34.289387487847897</c:v>
                </c:pt>
                <c:pt idx="57719">
                  <c:v>34.289534052735398</c:v>
                </c:pt>
                <c:pt idx="57720">
                  <c:v>34.289680617153898</c:v>
                </c:pt>
                <c:pt idx="57721">
                  <c:v>34.289827181103099</c:v>
                </c:pt>
                <c:pt idx="57722">
                  <c:v>34.2899737445833</c:v>
                </c:pt>
                <c:pt idx="57723">
                  <c:v>34.2901203075943</c:v>
                </c:pt>
                <c:pt idx="57724">
                  <c:v>34.2902668701362</c:v>
                </c:pt>
                <c:pt idx="57725">
                  <c:v>34.290413432208901</c:v>
                </c:pt>
                <c:pt idx="57726">
                  <c:v>34.290559993812501</c:v>
                </c:pt>
                <c:pt idx="57727">
                  <c:v>34.290706554947</c:v>
                </c:pt>
                <c:pt idx="57728">
                  <c:v>34.2908531156123</c:v>
                </c:pt>
                <c:pt idx="57729">
                  <c:v>34.2909996758085</c:v>
                </c:pt>
                <c:pt idx="57730">
                  <c:v>34.291146235535599</c:v>
                </c:pt>
                <c:pt idx="57731">
                  <c:v>34.291292794793598</c:v>
                </c:pt>
                <c:pt idx="57732">
                  <c:v>34.291439353582497</c:v>
                </c:pt>
                <c:pt idx="57733">
                  <c:v>34.291585911902203</c:v>
                </c:pt>
                <c:pt idx="57734">
                  <c:v>34.291732469752802</c:v>
                </c:pt>
                <c:pt idx="57735">
                  <c:v>34.2918790271343</c:v>
                </c:pt>
                <c:pt idx="57736">
                  <c:v>34.292025584046698</c:v>
                </c:pt>
                <c:pt idx="57737">
                  <c:v>34.292172140489903</c:v>
                </c:pt>
                <c:pt idx="57738">
                  <c:v>34.2923186964641</c:v>
                </c:pt>
                <c:pt idx="57739">
                  <c:v>34.292465251969098</c:v>
                </c:pt>
                <c:pt idx="57740">
                  <c:v>34.292611807005102</c:v>
                </c:pt>
                <c:pt idx="57741">
                  <c:v>34.292758361571899</c:v>
                </c:pt>
                <c:pt idx="57742">
                  <c:v>34.292904915669602</c:v>
                </c:pt>
                <c:pt idx="57743">
                  <c:v>34.293051469298199</c:v>
                </c:pt>
                <c:pt idx="57744">
                  <c:v>34.293198022457702</c:v>
                </c:pt>
                <c:pt idx="57745">
                  <c:v>34.293344575148097</c:v>
                </c:pt>
                <c:pt idx="57746">
                  <c:v>34.2934911273694</c:v>
                </c:pt>
                <c:pt idx="57747">
                  <c:v>34.293637679121602</c:v>
                </c:pt>
                <c:pt idx="57748">
                  <c:v>34.293784230404697</c:v>
                </c:pt>
                <c:pt idx="57749">
                  <c:v>34.293930781218698</c:v>
                </c:pt>
                <c:pt idx="57750">
                  <c:v>34.294077331563599</c:v>
                </c:pt>
                <c:pt idx="57751">
                  <c:v>34.2942238814394</c:v>
                </c:pt>
                <c:pt idx="57752">
                  <c:v>34.294370430846101</c:v>
                </c:pt>
                <c:pt idx="57753">
                  <c:v>34.294516979783801</c:v>
                </c:pt>
                <c:pt idx="57754">
                  <c:v>34.2946635282523</c:v>
                </c:pt>
                <c:pt idx="57755">
                  <c:v>34.2948100762518</c:v>
                </c:pt>
                <c:pt idx="57756">
                  <c:v>34.294956623782099</c:v>
                </c:pt>
                <c:pt idx="57757">
                  <c:v>34.295103170843397</c:v>
                </c:pt>
                <c:pt idx="57758">
                  <c:v>34.295249717435603</c:v>
                </c:pt>
                <c:pt idx="57759">
                  <c:v>34.2953962635588</c:v>
                </c:pt>
                <c:pt idx="57760">
                  <c:v>34.295542809212797</c:v>
                </c:pt>
                <c:pt idx="57761">
                  <c:v>34.295689354397801</c:v>
                </c:pt>
                <c:pt idx="57762">
                  <c:v>34.295835899113598</c:v>
                </c:pt>
                <c:pt idx="57763">
                  <c:v>34.295982443360501</c:v>
                </c:pt>
                <c:pt idx="57764">
                  <c:v>34.296128987138196</c:v>
                </c:pt>
                <c:pt idx="57765">
                  <c:v>34.296275530446898</c:v>
                </c:pt>
                <c:pt idx="57766">
                  <c:v>34.296422073286401</c:v>
                </c:pt>
                <c:pt idx="57767">
                  <c:v>34.296568615657002</c:v>
                </c:pt>
                <c:pt idx="57768">
                  <c:v>34.296715157558403</c:v>
                </c:pt>
                <c:pt idx="57769">
                  <c:v>34.296861698990803</c:v>
                </c:pt>
                <c:pt idx="57770">
                  <c:v>34.297008239954103</c:v>
                </c:pt>
                <c:pt idx="57771">
                  <c:v>34.297154780448402</c:v>
                </c:pt>
                <c:pt idx="57772">
                  <c:v>34.297301320473601</c:v>
                </c:pt>
                <c:pt idx="57773">
                  <c:v>34.297447860029699</c:v>
                </c:pt>
                <c:pt idx="57774">
                  <c:v>34.297594399116797</c:v>
                </c:pt>
                <c:pt idx="57775">
                  <c:v>34.297740937734801</c:v>
                </c:pt>
                <c:pt idx="57776">
                  <c:v>34.297887475883797</c:v>
                </c:pt>
                <c:pt idx="57777">
                  <c:v>34.298034013563701</c:v>
                </c:pt>
                <c:pt idx="57778">
                  <c:v>34.298180550774497</c:v>
                </c:pt>
                <c:pt idx="57779">
                  <c:v>34.298327087516299</c:v>
                </c:pt>
                <c:pt idx="57780">
                  <c:v>34.2984736237891</c:v>
                </c:pt>
                <c:pt idx="57781">
                  <c:v>34.298620159592801</c:v>
                </c:pt>
                <c:pt idx="57782">
                  <c:v>34.298766694927501</c:v>
                </c:pt>
                <c:pt idx="57783">
                  <c:v>34.298913229793101</c:v>
                </c:pt>
                <c:pt idx="57784">
                  <c:v>34.2990597641896</c:v>
                </c:pt>
                <c:pt idx="57785">
                  <c:v>34.299206298117198</c:v>
                </c:pt>
                <c:pt idx="57786">
                  <c:v>34.299352831575597</c:v>
                </c:pt>
                <c:pt idx="57787">
                  <c:v>34.299499364565101</c:v>
                </c:pt>
                <c:pt idx="57788">
                  <c:v>34.299645897085497</c:v>
                </c:pt>
                <c:pt idx="57789">
                  <c:v>34.2997924291369</c:v>
                </c:pt>
                <c:pt idx="57790">
                  <c:v>34.299938960719203</c:v>
                </c:pt>
                <c:pt idx="57791">
                  <c:v>34.300085491832498</c:v>
                </c:pt>
                <c:pt idx="57792">
                  <c:v>34.300232022476798</c:v>
                </c:pt>
                <c:pt idx="57793">
                  <c:v>34.300378552651999</c:v>
                </c:pt>
                <c:pt idx="57794">
                  <c:v>34.300525082358199</c:v>
                </c:pt>
                <c:pt idx="57795">
                  <c:v>34.300671611595398</c:v>
                </c:pt>
                <c:pt idx="57796">
                  <c:v>34.300818140363603</c:v>
                </c:pt>
                <c:pt idx="57797">
                  <c:v>34.300964668662701</c:v>
                </c:pt>
                <c:pt idx="57798">
                  <c:v>34.301111196492798</c:v>
                </c:pt>
                <c:pt idx="57799">
                  <c:v>34.301257723853901</c:v>
                </c:pt>
                <c:pt idx="57800">
                  <c:v>34.301404250746003</c:v>
                </c:pt>
                <c:pt idx="57801">
                  <c:v>34.301550777168998</c:v>
                </c:pt>
                <c:pt idx="57802">
                  <c:v>34.301697303122999</c:v>
                </c:pt>
                <c:pt idx="57803">
                  <c:v>34.301843828608099</c:v>
                </c:pt>
                <c:pt idx="57804">
                  <c:v>34.301990353624099</c:v>
                </c:pt>
                <c:pt idx="57805">
                  <c:v>34.302136878171098</c:v>
                </c:pt>
                <c:pt idx="57806">
                  <c:v>34.302283402249003</c:v>
                </c:pt>
                <c:pt idx="57807">
                  <c:v>34.302429925858</c:v>
                </c:pt>
                <c:pt idx="57808">
                  <c:v>34.302576448998003</c:v>
                </c:pt>
                <c:pt idx="57809">
                  <c:v>34.302722971668899</c:v>
                </c:pt>
                <c:pt idx="57810">
                  <c:v>34.302869493870901</c:v>
                </c:pt>
                <c:pt idx="57811">
                  <c:v>34.303016015603802</c:v>
                </c:pt>
                <c:pt idx="57812">
                  <c:v>34.303162536867802</c:v>
                </c:pt>
                <c:pt idx="57813">
                  <c:v>34.303309057662702</c:v>
                </c:pt>
                <c:pt idx="57814">
                  <c:v>34.303455577988601</c:v>
                </c:pt>
                <c:pt idx="57815">
                  <c:v>34.303602097845598</c:v>
                </c:pt>
                <c:pt idx="57816">
                  <c:v>34.303748617233502</c:v>
                </c:pt>
                <c:pt idx="57817">
                  <c:v>34.303895136152498</c:v>
                </c:pt>
                <c:pt idx="57818">
                  <c:v>34.3040416546025</c:v>
                </c:pt>
                <c:pt idx="57819">
                  <c:v>34.304188172583402</c:v>
                </c:pt>
                <c:pt idx="57820">
                  <c:v>34.304334690095402</c:v>
                </c:pt>
                <c:pt idx="57821">
                  <c:v>34.304481207138402</c:v>
                </c:pt>
                <c:pt idx="57822">
                  <c:v>34.3046277237124</c:v>
                </c:pt>
                <c:pt idx="57823">
                  <c:v>34.304774239817398</c:v>
                </c:pt>
                <c:pt idx="57824">
                  <c:v>34.304920755453502</c:v>
                </c:pt>
                <c:pt idx="57825">
                  <c:v>34.305067270620498</c:v>
                </c:pt>
                <c:pt idx="57826">
                  <c:v>34.3052137853186</c:v>
                </c:pt>
                <c:pt idx="57827">
                  <c:v>34.305360299547701</c:v>
                </c:pt>
                <c:pt idx="57828">
                  <c:v>34.305506813307801</c:v>
                </c:pt>
                <c:pt idx="57829">
                  <c:v>34.3056533265989</c:v>
                </c:pt>
                <c:pt idx="57830">
                  <c:v>34.305799839421098</c:v>
                </c:pt>
                <c:pt idx="57831">
                  <c:v>34.305946351774303</c:v>
                </c:pt>
                <c:pt idx="57832">
                  <c:v>34.306092863658499</c:v>
                </c:pt>
                <c:pt idx="57833">
                  <c:v>34.306239375073801</c:v>
                </c:pt>
                <c:pt idx="57834">
                  <c:v>34.306385886020003</c:v>
                </c:pt>
                <c:pt idx="57835">
                  <c:v>34.306532396497303</c:v>
                </c:pt>
                <c:pt idx="57836">
                  <c:v>34.306678906505702</c:v>
                </c:pt>
                <c:pt idx="57837">
                  <c:v>34.3068254160451</c:v>
                </c:pt>
                <c:pt idx="57838">
                  <c:v>34.306971925115498</c:v>
                </c:pt>
                <c:pt idx="57839">
                  <c:v>34.307118433717001</c:v>
                </c:pt>
                <c:pt idx="57840">
                  <c:v>34.307264941849397</c:v>
                </c:pt>
                <c:pt idx="57841">
                  <c:v>34.307411449512998</c:v>
                </c:pt>
                <c:pt idx="57842">
                  <c:v>34.307557956707598</c:v>
                </c:pt>
                <c:pt idx="57843">
                  <c:v>34.307704463433197</c:v>
                </c:pt>
                <c:pt idx="57844">
                  <c:v>34.307850969689902</c:v>
                </c:pt>
                <c:pt idx="57845">
                  <c:v>34.307997475477599</c:v>
                </c:pt>
                <c:pt idx="57846">
                  <c:v>34.308143980796302</c:v>
                </c:pt>
                <c:pt idx="57847">
                  <c:v>34.308290485646197</c:v>
                </c:pt>
                <c:pt idx="57848">
                  <c:v>34.308436990026998</c:v>
                </c:pt>
                <c:pt idx="57849">
                  <c:v>34.308583493938997</c:v>
                </c:pt>
                <c:pt idx="57850">
                  <c:v>34.308729997381903</c:v>
                </c:pt>
                <c:pt idx="57851">
                  <c:v>34.308876500356</c:v>
                </c:pt>
                <c:pt idx="57852">
                  <c:v>34.309023002861103</c:v>
                </c:pt>
                <c:pt idx="57853">
                  <c:v>34.309169504897199</c:v>
                </c:pt>
                <c:pt idx="57854">
                  <c:v>34.3093160064644</c:v>
                </c:pt>
                <c:pt idx="57855">
                  <c:v>34.309462507562699</c:v>
                </c:pt>
                <c:pt idx="57856">
                  <c:v>34.309609008192098</c:v>
                </c:pt>
                <c:pt idx="57857">
                  <c:v>34.309755508352403</c:v>
                </c:pt>
                <c:pt idx="57858">
                  <c:v>34.309902008043899</c:v>
                </c:pt>
                <c:pt idx="57859">
                  <c:v>34.310048507266501</c:v>
                </c:pt>
                <c:pt idx="57860">
                  <c:v>34.310195006020102</c:v>
                </c:pt>
                <c:pt idx="57861">
                  <c:v>34.310341504304802</c:v>
                </c:pt>
                <c:pt idx="57862">
                  <c:v>34.310488002120501</c:v>
                </c:pt>
                <c:pt idx="57863">
                  <c:v>34.310634499467398</c:v>
                </c:pt>
                <c:pt idx="57864">
                  <c:v>34.310780996345301</c:v>
                </c:pt>
                <c:pt idx="57865">
                  <c:v>34.310927492754203</c:v>
                </c:pt>
                <c:pt idx="57866">
                  <c:v>34.311073988694297</c:v>
                </c:pt>
                <c:pt idx="57867">
                  <c:v>34.311220484165403</c:v>
                </c:pt>
                <c:pt idx="57868">
                  <c:v>34.311366979167701</c:v>
                </c:pt>
                <c:pt idx="57869">
                  <c:v>34.311513473700998</c:v>
                </c:pt>
                <c:pt idx="57870">
                  <c:v>34.311659967765401</c:v>
                </c:pt>
                <c:pt idx="57871">
                  <c:v>34.311806461360902</c:v>
                </c:pt>
                <c:pt idx="57872">
                  <c:v>34.311952954487403</c:v>
                </c:pt>
                <c:pt idx="57873">
                  <c:v>34.312099447145101</c:v>
                </c:pt>
                <c:pt idx="57874">
                  <c:v>34.312245939333799</c:v>
                </c:pt>
                <c:pt idx="57875">
                  <c:v>34.312392431053702</c:v>
                </c:pt>
                <c:pt idx="57876">
                  <c:v>34.312538922304597</c:v>
                </c:pt>
                <c:pt idx="57877">
                  <c:v>34.312685413086598</c:v>
                </c:pt>
                <c:pt idx="57878">
                  <c:v>34.312831903399797</c:v>
                </c:pt>
                <c:pt idx="57879">
                  <c:v>34.312978393244002</c:v>
                </c:pt>
                <c:pt idx="57880">
                  <c:v>34.313124882619299</c:v>
                </c:pt>
                <c:pt idx="57881">
                  <c:v>34.313271371525701</c:v>
                </c:pt>
                <c:pt idx="57882">
                  <c:v>34.313417859963302</c:v>
                </c:pt>
                <c:pt idx="57883">
                  <c:v>34.313564347931901</c:v>
                </c:pt>
                <c:pt idx="57884">
                  <c:v>34.313710835431699</c:v>
                </c:pt>
                <c:pt idx="57885">
                  <c:v>34.313857322462503</c:v>
                </c:pt>
                <c:pt idx="57886">
                  <c:v>34.314003809024499</c:v>
                </c:pt>
                <c:pt idx="57887">
                  <c:v>34.3141502951175</c:v>
                </c:pt>
                <c:pt idx="57888">
                  <c:v>34.314296780741699</c:v>
                </c:pt>
                <c:pt idx="57889">
                  <c:v>34.314443265896998</c:v>
                </c:pt>
                <c:pt idx="57890">
                  <c:v>34.314589750583401</c:v>
                </c:pt>
                <c:pt idx="57891">
                  <c:v>34.314736234800897</c:v>
                </c:pt>
                <c:pt idx="57892">
                  <c:v>34.314882718549597</c:v>
                </c:pt>
                <c:pt idx="57893">
                  <c:v>34.315029201829297</c:v>
                </c:pt>
                <c:pt idx="57894">
                  <c:v>34.315175684640202</c:v>
                </c:pt>
                <c:pt idx="57895">
                  <c:v>34.315322166982199</c:v>
                </c:pt>
                <c:pt idx="57896">
                  <c:v>34.315468648855401</c:v>
                </c:pt>
                <c:pt idx="57897">
                  <c:v>34.315615130259602</c:v>
                </c:pt>
                <c:pt idx="57898">
                  <c:v>34.315761611195001</c:v>
                </c:pt>
                <c:pt idx="57899">
                  <c:v>34.315908091661498</c:v>
                </c:pt>
                <c:pt idx="57900">
                  <c:v>34.316054571659201</c:v>
                </c:pt>
                <c:pt idx="57901">
                  <c:v>34.316201051187903</c:v>
                </c:pt>
                <c:pt idx="57902">
                  <c:v>34.316347530247803</c:v>
                </c:pt>
                <c:pt idx="57903">
                  <c:v>34.316494008838902</c:v>
                </c:pt>
                <c:pt idx="57904">
                  <c:v>34.316640486961099</c:v>
                </c:pt>
                <c:pt idx="57905">
                  <c:v>34.316786964614401</c:v>
                </c:pt>
                <c:pt idx="57906">
                  <c:v>34.316933441798803</c:v>
                </c:pt>
                <c:pt idx="57907">
                  <c:v>34.317079918514402</c:v>
                </c:pt>
                <c:pt idx="57908">
                  <c:v>34.3172263947612</c:v>
                </c:pt>
                <c:pt idx="57909">
                  <c:v>34.317372870539003</c:v>
                </c:pt>
                <c:pt idx="57910">
                  <c:v>34.317519345848098</c:v>
                </c:pt>
                <c:pt idx="57911">
                  <c:v>34.317665820688198</c:v>
                </c:pt>
                <c:pt idx="57912">
                  <c:v>34.317812295059603</c:v>
                </c:pt>
                <c:pt idx="57913">
                  <c:v>34.317958768962001</c:v>
                </c:pt>
                <c:pt idx="57914">
                  <c:v>34.318105242395603</c:v>
                </c:pt>
                <c:pt idx="57915">
                  <c:v>34.318251715360397</c:v>
                </c:pt>
                <c:pt idx="57916">
                  <c:v>34.318398187856303</c:v>
                </c:pt>
                <c:pt idx="57917">
                  <c:v>34.318544659883401</c:v>
                </c:pt>
                <c:pt idx="57918">
                  <c:v>34.318691131441703</c:v>
                </c:pt>
                <c:pt idx="57919">
                  <c:v>34.318837602531097</c:v>
                </c:pt>
                <c:pt idx="57920">
                  <c:v>34.318984073151597</c:v>
                </c:pt>
                <c:pt idx="57921">
                  <c:v>34.319130543303302</c:v>
                </c:pt>
                <c:pt idx="57922">
                  <c:v>34.319277012986198</c:v>
                </c:pt>
                <c:pt idx="57923">
                  <c:v>34.3194234822003</c:v>
                </c:pt>
                <c:pt idx="57924">
                  <c:v>34.3195699509455</c:v>
                </c:pt>
                <c:pt idx="57925">
                  <c:v>34.319716419221898</c:v>
                </c:pt>
                <c:pt idx="57926">
                  <c:v>34.319862887029402</c:v>
                </c:pt>
                <c:pt idx="57927">
                  <c:v>34.320009354368104</c:v>
                </c:pt>
                <c:pt idx="57928">
                  <c:v>34.320155821237996</c:v>
                </c:pt>
                <c:pt idx="57929">
                  <c:v>34.320302287639102</c:v>
                </c:pt>
                <c:pt idx="57930">
                  <c:v>34.320448753571299</c:v>
                </c:pt>
                <c:pt idx="57931">
                  <c:v>34.3205952190348</c:v>
                </c:pt>
                <c:pt idx="57932">
                  <c:v>34.320741684029301</c:v>
                </c:pt>
                <c:pt idx="57933">
                  <c:v>34.320888148555099</c:v>
                </c:pt>
                <c:pt idx="57934">
                  <c:v>34.321034612612102</c:v>
                </c:pt>
                <c:pt idx="57935">
                  <c:v>34.321181076200197</c:v>
                </c:pt>
                <c:pt idx="57936">
                  <c:v>34.321327539319498</c:v>
                </c:pt>
                <c:pt idx="57937">
                  <c:v>34.321474001970003</c:v>
                </c:pt>
                <c:pt idx="57938">
                  <c:v>34.3216204641517</c:v>
                </c:pt>
                <c:pt idx="57939">
                  <c:v>34.321766925864601</c:v>
                </c:pt>
                <c:pt idx="57940">
                  <c:v>34.321913387108701</c:v>
                </c:pt>
                <c:pt idx="57941">
                  <c:v>34.322059847883999</c:v>
                </c:pt>
                <c:pt idx="57942">
                  <c:v>34.322206308190403</c:v>
                </c:pt>
                <c:pt idx="57943">
                  <c:v>34.322352768028097</c:v>
                </c:pt>
                <c:pt idx="57944">
                  <c:v>34.322499227396897</c:v>
                </c:pt>
                <c:pt idx="57945">
                  <c:v>34.322645686297001</c:v>
                </c:pt>
                <c:pt idx="57946">
                  <c:v>34.322792144728197</c:v>
                </c:pt>
                <c:pt idx="57947">
                  <c:v>34.322938602690698</c:v>
                </c:pt>
                <c:pt idx="57948">
                  <c:v>34.323085060184297</c:v>
                </c:pt>
                <c:pt idx="57949">
                  <c:v>34.323231517209202</c:v>
                </c:pt>
                <c:pt idx="57950">
                  <c:v>34.323377973765197</c:v>
                </c:pt>
                <c:pt idx="57951">
                  <c:v>34.323524429852498</c:v>
                </c:pt>
                <c:pt idx="57952">
                  <c:v>34.323670885471003</c:v>
                </c:pt>
                <c:pt idx="57953">
                  <c:v>34.3238173406206</c:v>
                </c:pt>
                <c:pt idx="57954">
                  <c:v>34.323963795301502</c:v>
                </c:pt>
                <c:pt idx="57955">
                  <c:v>34.324110249513602</c:v>
                </c:pt>
                <c:pt idx="57956">
                  <c:v>34.324256703256999</c:v>
                </c:pt>
                <c:pt idx="57957">
                  <c:v>34.324403156531503</c:v>
                </c:pt>
                <c:pt idx="57958">
                  <c:v>34.324549609337197</c:v>
                </c:pt>
                <c:pt idx="57959">
                  <c:v>34.324696061674203</c:v>
                </c:pt>
                <c:pt idx="57960">
                  <c:v>34.3248425135424</c:v>
                </c:pt>
                <c:pt idx="57961">
                  <c:v>34.324988964941802</c:v>
                </c:pt>
                <c:pt idx="57962">
                  <c:v>34.325135415872403</c:v>
                </c:pt>
                <c:pt idx="57963">
                  <c:v>34.325281866334301</c:v>
                </c:pt>
                <c:pt idx="57964">
                  <c:v>34.325428316327397</c:v>
                </c:pt>
                <c:pt idx="57965">
                  <c:v>34.325574765851698</c:v>
                </c:pt>
                <c:pt idx="57966">
                  <c:v>34.325721214907297</c:v>
                </c:pt>
                <c:pt idx="57967">
                  <c:v>34.325867663494002</c:v>
                </c:pt>
                <c:pt idx="57968">
                  <c:v>34.326014111611997</c:v>
                </c:pt>
                <c:pt idx="57969">
                  <c:v>34.326160559261297</c:v>
                </c:pt>
                <c:pt idx="57970">
                  <c:v>34.326307006441702</c:v>
                </c:pt>
                <c:pt idx="57971">
                  <c:v>34.326453453153498</c:v>
                </c:pt>
                <c:pt idx="57972">
                  <c:v>34.326599899396399</c:v>
                </c:pt>
                <c:pt idx="57973">
                  <c:v>34.326746345170598</c:v>
                </c:pt>
                <c:pt idx="57974">
                  <c:v>34.326892790476002</c:v>
                </c:pt>
                <c:pt idx="57975">
                  <c:v>34.327039235312697</c:v>
                </c:pt>
                <c:pt idx="57976">
                  <c:v>34.327185679680603</c:v>
                </c:pt>
                <c:pt idx="57977">
                  <c:v>34.327332123579801</c:v>
                </c:pt>
                <c:pt idx="57978">
                  <c:v>34.327478567010203</c:v>
                </c:pt>
                <c:pt idx="57979">
                  <c:v>34.327625009971797</c:v>
                </c:pt>
                <c:pt idx="57980">
                  <c:v>34.327771452464702</c:v>
                </c:pt>
                <c:pt idx="57981">
                  <c:v>34.327917894488898</c:v>
                </c:pt>
                <c:pt idx="57982">
                  <c:v>34.328064336044299</c:v>
                </c:pt>
                <c:pt idx="57983">
                  <c:v>34.328210777130998</c:v>
                </c:pt>
                <c:pt idx="57984">
                  <c:v>34.328357217748902</c:v>
                </c:pt>
                <c:pt idx="57985">
                  <c:v>34.328503657898104</c:v>
                </c:pt>
                <c:pt idx="57986">
                  <c:v>34.328650097578503</c:v>
                </c:pt>
                <c:pt idx="57987">
                  <c:v>34.3287965367902</c:v>
                </c:pt>
                <c:pt idx="57988">
                  <c:v>34.328942975533202</c:v>
                </c:pt>
                <c:pt idx="57989">
                  <c:v>34.329089413807402</c:v>
                </c:pt>
                <c:pt idx="57990">
                  <c:v>34.3292358516129</c:v>
                </c:pt>
                <c:pt idx="57991">
                  <c:v>34.329382288949603</c:v>
                </c:pt>
                <c:pt idx="57992">
                  <c:v>34.329528725817703</c:v>
                </c:pt>
                <c:pt idx="57993">
                  <c:v>34.329675162217001</c:v>
                </c:pt>
                <c:pt idx="57994">
                  <c:v>34.329821598147497</c:v>
                </c:pt>
                <c:pt idx="57995">
                  <c:v>34.329968033609397</c:v>
                </c:pt>
                <c:pt idx="57996">
                  <c:v>34.330114468602503</c:v>
                </c:pt>
                <c:pt idx="57997">
                  <c:v>34.330260903126899</c:v>
                </c:pt>
                <c:pt idx="57998">
                  <c:v>34.3304073371825</c:v>
                </c:pt>
                <c:pt idx="57999">
                  <c:v>34.330553770769498</c:v>
                </c:pt>
                <c:pt idx="58000">
                  <c:v>34.330700203887702</c:v>
                </c:pt>
                <c:pt idx="58001">
                  <c:v>34.330846636537203</c:v>
                </c:pt>
                <c:pt idx="58002">
                  <c:v>34.330993068718001</c:v>
                </c:pt>
                <c:pt idx="58003">
                  <c:v>34.331139500430098</c:v>
                </c:pt>
                <c:pt idx="58004">
                  <c:v>34.331285931673399</c:v>
                </c:pt>
                <c:pt idx="58005">
                  <c:v>34.331432362448098</c:v>
                </c:pt>
                <c:pt idx="58006">
                  <c:v>34.331578792754001</c:v>
                </c:pt>
                <c:pt idx="58007">
                  <c:v>34.331725222591203</c:v>
                </c:pt>
                <c:pt idx="58008">
                  <c:v>34.331871651959702</c:v>
                </c:pt>
                <c:pt idx="58009">
                  <c:v>34.332018080859598</c:v>
                </c:pt>
                <c:pt idx="58010">
                  <c:v>34.332164509290699</c:v>
                </c:pt>
                <c:pt idx="58011">
                  <c:v>34.332310937253098</c:v>
                </c:pt>
                <c:pt idx="58012">
                  <c:v>34.332457364746801</c:v>
                </c:pt>
                <c:pt idx="58013">
                  <c:v>34.332603791771803</c:v>
                </c:pt>
                <c:pt idx="58014">
                  <c:v>34.332750218328101</c:v>
                </c:pt>
                <c:pt idx="58015">
                  <c:v>34.332896644415698</c:v>
                </c:pt>
                <c:pt idx="58016">
                  <c:v>34.333043070034599</c:v>
                </c:pt>
                <c:pt idx="58017">
                  <c:v>34.333189495184797</c:v>
                </c:pt>
                <c:pt idx="58018">
                  <c:v>34.3333359198663</c:v>
                </c:pt>
                <c:pt idx="58019">
                  <c:v>34.333482344079101</c:v>
                </c:pt>
                <c:pt idx="58020">
                  <c:v>34.333628767823299</c:v>
                </c:pt>
                <c:pt idx="58021">
                  <c:v>34.333775191098702</c:v>
                </c:pt>
                <c:pt idx="58022">
                  <c:v>34.333921613905503</c:v>
                </c:pt>
                <c:pt idx="58023">
                  <c:v>34.3340680362436</c:v>
                </c:pt>
                <c:pt idx="58024">
                  <c:v>34.334214458113003</c:v>
                </c:pt>
                <c:pt idx="58025">
                  <c:v>34.334360879513703</c:v>
                </c:pt>
                <c:pt idx="58026">
                  <c:v>34.334507300445701</c:v>
                </c:pt>
                <c:pt idx="58027">
                  <c:v>34.334653720909103</c:v>
                </c:pt>
                <c:pt idx="58028">
                  <c:v>34.334800140903702</c:v>
                </c:pt>
                <c:pt idx="58029">
                  <c:v>34.3349465604297</c:v>
                </c:pt>
                <c:pt idx="58030">
                  <c:v>34.335092979487101</c:v>
                </c:pt>
                <c:pt idx="58031">
                  <c:v>34.3352393980757</c:v>
                </c:pt>
                <c:pt idx="58032">
                  <c:v>34.335385816195704</c:v>
                </c:pt>
                <c:pt idx="58033">
                  <c:v>34.335532233846997</c:v>
                </c:pt>
                <c:pt idx="58034">
                  <c:v>34.335678651029603</c:v>
                </c:pt>
                <c:pt idx="58035">
                  <c:v>34.335825067743599</c:v>
                </c:pt>
                <c:pt idx="58036">
                  <c:v>34.335971483988899</c:v>
                </c:pt>
                <c:pt idx="58037">
                  <c:v>34.336117899765597</c:v>
                </c:pt>
                <c:pt idx="58038">
                  <c:v>34.3362643150735</c:v>
                </c:pt>
                <c:pt idx="58039">
                  <c:v>34.336410729912799</c:v>
                </c:pt>
                <c:pt idx="58040">
                  <c:v>34.336557144283503</c:v>
                </c:pt>
                <c:pt idx="58041">
                  <c:v>34.336703558185498</c:v>
                </c:pt>
                <c:pt idx="58042">
                  <c:v>34.336849971618904</c:v>
                </c:pt>
                <c:pt idx="58043">
                  <c:v>34.3369963845835</c:v>
                </c:pt>
                <c:pt idx="58044">
                  <c:v>34.337142797079601</c:v>
                </c:pt>
                <c:pt idx="58045">
                  <c:v>34.337289209106899</c:v>
                </c:pt>
                <c:pt idx="58046">
                  <c:v>34.337435620665701</c:v>
                </c:pt>
                <c:pt idx="58047">
                  <c:v>34.337582031755701</c:v>
                </c:pt>
                <c:pt idx="58048">
                  <c:v>34.337728442377198</c:v>
                </c:pt>
                <c:pt idx="58049">
                  <c:v>34.33787485253</c:v>
                </c:pt>
                <c:pt idx="58050">
                  <c:v>34.338021262214099</c:v>
                </c:pt>
                <c:pt idx="58051">
                  <c:v>34.338167671429602</c:v>
                </c:pt>
                <c:pt idx="58052">
                  <c:v>34.338314080176403</c:v>
                </c:pt>
                <c:pt idx="58053">
                  <c:v>34.3384604884547</c:v>
                </c:pt>
                <c:pt idx="58054">
                  <c:v>34.338606896264203</c:v>
                </c:pt>
                <c:pt idx="58055">
                  <c:v>34.338753303605202</c:v>
                </c:pt>
                <c:pt idx="58056">
                  <c:v>34.338899710477499</c:v>
                </c:pt>
                <c:pt idx="58057">
                  <c:v>34.3390461168811</c:v>
                </c:pt>
                <c:pt idx="58058">
                  <c:v>34.339192522816198</c:v>
                </c:pt>
                <c:pt idx="58059">
                  <c:v>34.339338928282601</c:v>
                </c:pt>
                <c:pt idx="58060">
                  <c:v>34.3394853332804</c:v>
                </c:pt>
                <c:pt idx="58061">
                  <c:v>34.339631737809498</c:v>
                </c:pt>
                <c:pt idx="58062">
                  <c:v>34.339778141869999</c:v>
                </c:pt>
                <c:pt idx="58063">
                  <c:v>34.339924545461898</c:v>
                </c:pt>
                <c:pt idx="58064">
                  <c:v>34.3400709485852</c:v>
                </c:pt>
                <c:pt idx="58065">
                  <c:v>34.340217351239801</c:v>
                </c:pt>
                <c:pt idx="58066">
                  <c:v>34.340363753425898</c:v>
                </c:pt>
                <c:pt idx="58067">
                  <c:v>34.340510155143299</c:v>
                </c:pt>
                <c:pt idx="58068">
                  <c:v>34.340656556391998</c:v>
                </c:pt>
                <c:pt idx="58069">
                  <c:v>34.340802957172201</c:v>
                </c:pt>
                <c:pt idx="58070">
                  <c:v>34.340949357483801</c:v>
                </c:pt>
                <c:pt idx="58071">
                  <c:v>34.341095757326698</c:v>
                </c:pt>
                <c:pt idx="58072">
                  <c:v>34.341242156701</c:v>
                </c:pt>
                <c:pt idx="58073">
                  <c:v>34.341388555606798</c:v>
                </c:pt>
                <c:pt idx="58074">
                  <c:v>34.341534954043901</c:v>
                </c:pt>
                <c:pt idx="58075">
                  <c:v>34.341681352012401</c:v>
                </c:pt>
                <c:pt idx="58076">
                  <c:v>34.341827749512298</c:v>
                </c:pt>
                <c:pt idx="58077">
                  <c:v>34.341974146543599</c:v>
                </c:pt>
                <c:pt idx="58078">
                  <c:v>34.342120543106297</c:v>
                </c:pt>
                <c:pt idx="58079">
                  <c:v>34.3422669392004</c:v>
                </c:pt>
                <c:pt idx="58080">
                  <c:v>34.3424133348258</c:v>
                </c:pt>
                <c:pt idx="58081">
                  <c:v>34.342559729982703</c:v>
                </c:pt>
                <c:pt idx="58082">
                  <c:v>34.342706124670997</c:v>
                </c:pt>
                <c:pt idx="58083">
                  <c:v>34.342852518890702</c:v>
                </c:pt>
                <c:pt idx="58084">
                  <c:v>34.342998912641796</c:v>
                </c:pt>
                <c:pt idx="58085">
                  <c:v>34.343145305924303</c:v>
                </c:pt>
                <c:pt idx="58086">
                  <c:v>34.343291698738298</c:v>
                </c:pt>
                <c:pt idx="58087">
                  <c:v>34.343438091083598</c:v>
                </c:pt>
                <c:pt idx="58088">
                  <c:v>34.343584482960303</c:v>
                </c:pt>
                <c:pt idx="58089">
                  <c:v>34.343730874368497</c:v>
                </c:pt>
                <c:pt idx="58090">
                  <c:v>34.343877265308102</c:v>
                </c:pt>
                <c:pt idx="58091">
                  <c:v>34.344023655779097</c:v>
                </c:pt>
                <c:pt idx="58092">
                  <c:v>34.344170045781503</c:v>
                </c:pt>
                <c:pt idx="58093">
                  <c:v>34.344316435315299</c:v>
                </c:pt>
                <c:pt idx="58094">
                  <c:v>34.3444628243805</c:v>
                </c:pt>
                <c:pt idx="58095">
                  <c:v>34.344609212977197</c:v>
                </c:pt>
                <c:pt idx="58096">
                  <c:v>34.344755601105298</c:v>
                </c:pt>
                <c:pt idx="58097">
                  <c:v>34.344901988764803</c:v>
                </c:pt>
                <c:pt idx="58098">
                  <c:v>34.345048375955798</c:v>
                </c:pt>
                <c:pt idx="58099">
                  <c:v>34.345194762678197</c:v>
                </c:pt>
                <c:pt idx="58100">
                  <c:v>34.345341148932</c:v>
                </c:pt>
                <c:pt idx="58101">
                  <c:v>34.345487534717201</c:v>
                </c:pt>
                <c:pt idx="58102">
                  <c:v>34.345633920033897</c:v>
                </c:pt>
                <c:pt idx="58103">
                  <c:v>34.345780304881998</c:v>
                </c:pt>
                <c:pt idx="58104">
                  <c:v>34.345926689261503</c:v>
                </c:pt>
                <c:pt idx="58105">
                  <c:v>34.346073073172498</c:v>
                </c:pt>
                <c:pt idx="58106">
                  <c:v>34.346219456614897</c:v>
                </c:pt>
                <c:pt idx="58107">
                  <c:v>34.346365839588799</c:v>
                </c:pt>
                <c:pt idx="58108">
                  <c:v>34.346512222094098</c:v>
                </c:pt>
                <c:pt idx="58109">
                  <c:v>34.346658604130802</c:v>
                </c:pt>
                <c:pt idx="58110">
                  <c:v>34.346804985699002</c:v>
                </c:pt>
                <c:pt idx="58111">
                  <c:v>34.346951366798599</c:v>
                </c:pt>
                <c:pt idx="58112">
                  <c:v>34.3470977474297</c:v>
                </c:pt>
                <c:pt idx="58113">
                  <c:v>34.347244127592298</c:v>
                </c:pt>
                <c:pt idx="58114">
                  <c:v>34.3473905072862</c:v>
                </c:pt>
                <c:pt idx="58115">
                  <c:v>34.347536886511698</c:v>
                </c:pt>
                <c:pt idx="58116">
                  <c:v>34.3476832652686</c:v>
                </c:pt>
                <c:pt idx="58117">
                  <c:v>34.347829643556899</c:v>
                </c:pt>
                <c:pt idx="58118">
                  <c:v>34.347976021376702</c:v>
                </c:pt>
                <c:pt idx="58119">
                  <c:v>34.348122398728002</c:v>
                </c:pt>
                <c:pt idx="58120">
                  <c:v>34.348268775610698</c:v>
                </c:pt>
                <c:pt idx="58121">
                  <c:v>34.348415152024899</c:v>
                </c:pt>
                <c:pt idx="58122">
                  <c:v>34.348561527970503</c:v>
                </c:pt>
                <c:pt idx="58123">
                  <c:v>34.348707903447703</c:v>
                </c:pt>
                <c:pt idx="58124">
                  <c:v>34.348854278456201</c:v>
                </c:pt>
                <c:pt idx="58125">
                  <c:v>34.349000652996303</c:v>
                </c:pt>
                <c:pt idx="58126">
                  <c:v>34.349147027067801</c:v>
                </c:pt>
                <c:pt idx="58127">
                  <c:v>34.349293400670803</c:v>
                </c:pt>
                <c:pt idx="58128">
                  <c:v>34.349439773805202</c:v>
                </c:pt>
                <c:pt idx="58129">
                  <c:v>34.349586146471196</c:v>
                </c:pt>
                <c:pt idx="58130">
                  <c:v>34.349732518668603</c:v>
                </c:pt>
                <c:pt idx="58131">
                  <c:v>34.349878890397498</c:v>
                </c:pt>
                <c:pt idx="58132">
                  <c:v>34.350025261657798</c:v>
                </c:pt>
                <c:pt idx="58133">
                  <c:v>34.350171632449602</c:v>
                </c:pt>
                <c:pt idx="58134">
                  <c:v>34.350318002773001</c:v>
                </c:pt>
                <c:pt idx="58135">
                  <c:v>34.350464372627798</c:v>
                </c:pt>
                <c:pt idx="58136">
                  <c:v>34.350610742014098</c:v>
                </c:pt>
                <c:pt idx="58137">
                  <c:v>34.350757110931802</c:v>
                </c:pt>
                <c:pt idx="58138">
                  <c:v>34.350903479381103</c:v>
                </c:pt>
                <c:pt idx="58139">
                  <c:v>34.3510498473618</c:v>
                </c:pt>
                <c:pt idx="58140">
                  <c:v>34.351196214874101</c:v>
                </c:pt>
                <c:pt idx="58141">
                  <c:v>34.351342581917798</c:v>
                </c:pt>
                <c:pt idx="58142">
                  <c:v>34.351488948492999</c:v>
                </c:pt>
                <c:pt idx="58143">
                  <c:v>34.351635314599797</c:v>
                </c:pt>
                <c:pt idx="58144">
                  <c:v>34.351781680237998</c:v>
                </c:pt>
                <c:pt idx="58145">
                  <c:v>34.351928045407703</c:v>
                </c:pt>
                <c:pt idx="58146">
                  <c:v>34.352074410108898</c:v>
                </c:pt>
                <c:pt idx="58147">
                  <c:v>34.352220774341603</c:v>
                </c:pt>
                <c:pt idx="58148">
                  <c:v>34.352367138105798</c:v>
                </c:pt>
                <c:pt idx="58149">
                  <c:v>34.352513501401504</c:v>
                </c:pt>
                <c:pt idx="58150">
                  <c:v>34.352659864228798</c:v>
                </c:pt>
                <c:pt idx="58151">
                  <c:v>34.352806226587496</c:v>
                </c:pt>
                <c:pt idx="58152">
                  <c:v>34.352952588477699</c:v>
                </c:pt>
                <c:pt idx="58153">
                  <c:v>34.353098949899497</c:v>
                </c:pt>
                <c:pt idx="58154">
                  <c:v>34.353245310852699</c:v>
                </c:pt>
                <c:pt idx="58155">
                  <c:v>34.353391671337498</c:v>
                </c:pt>
                <c:pt idx="58156">
                  <c:v>34.3535380313538</c:v>
                </c:pt>
                <c:pt idx="58157">
                  <c:v>34.353684390901599</c:v>
                </c:pt>
                <c:pt idx="58158">
                  <c:v>34.353830749980901</c:v>
                </c:pt>
                <c:pt idx="58159">
                  <c:v>34.3539771085917</c:v>
                </c:pt>
                <c:pt idx="58160">
                  <c:v>34.354123466734102</c:v>
                </c:pt>
                <c:pt idx="58161">
                  <c:v>34.354269824408</c:v>
                </c:pt>
                <c:pt idx="58162">
                  <c:v>34.354416181613303</c:v>
                </c:pt>
                <c:pt idx="58163">
                  <c:v>34.354562538350301</c:v>
                </c:pt>
                <c:pt idx="58164">
                  <c:v>34.354708894618703</c:v>
                </c:pt>
                <c:pt idx="58165">
                  <c:v>34.354855250418701</c:v>
                </c:pt>
                <c:pt idx="58166">
                  <c:v>34.355001605750203</c:v>
                </c:pt>
                <c:pt idx="58167">
                  <c:v>34.355147960613202</c:v>
                </c:pt>
                <c:pt idx="58168">
                  <c:v>34.355294315007797</c:v>
                </c:pt>
                <c:pt idx="58169">
                  <c:v>34.355440668933902</c:v>
                </c:pt>
                <c:pt idx="58170">
                  <c:v>34.355587022391603</c:v>
                </c:pt>
                <c:pt idx="58171">
                  <c:v>34.355733375380701</c:v>
                </c:pt>
                <c:pt idx="58172">
                  <c:v>34.355879727901403</c:v>
                </c:pt>
                <c:pt idx="58173">
                  <c:v>34.356026079953701</c:v>
                </c:pt>
                <c:pt idx="58174">
                  <c:v>34.356172431537502</c:v>
                </c:pt>
                <c:pt idx="58175">
                  <c:v>34.356318782652799</c:v>
                </c:pt>
                <c:pt idx="58176">
                  <c:v>34.3564651332997</c:v>
                </c:pt>
                <c:pt idx="58177">
                  <c:v>34.356611483478098</c:v>
                </c:pt>
                <c:pt idx="58178">
                  <c:v>34.356757833188098</c:v>
                </c:pt>
                <c:pt idx="58179">
                  <c:v>34.356904182429602</c:v>
                </c:pt>
                <c:pt idx="58180">
                  <c:v>34.357050531202702</c:v>
                </c:pt>
                <c:pt idx="58181">
                  <c:v>34.357196879507299</c:v>
                </c:pt>
                <c:pt idx="58182">
                  <c:v>34.357343227343499</c:v>
                </c:pt>
                <c:pt idx="58183">
                  <c:v>34.357489574711202</c:v>
                </c:pt>
                <c:pt idx="58184">
                  <c:v>34.357635921610502</c:v>
                </c:pt>
                <c:pt idx="58185">
                  <c:v>34.357782268041298</c:v>
                </c:pt>
                <c:pt idx="58186">
                  <c:v>34.357928614003697</c:v>
                </c:pt>
                <c:pt idx="58187">
                  <c:v>34.358074959497699</c:v>
                </c:pt>
                <c:pt idx="58188">
                  <c:v>34.358221304523198</c:v>
                </c:pt>
                <c:pt idx="58189">
                  <c:v>34.3583676490803</c:v>
                </c:pt>
                <c:pt idx="58190">
                  <c:v>34.358513993168998</c:v>
                </c:pt>
                <c:pt idx="58191">
                  <c:v>34.3586603367892</c:v>
                </c:pt>
                <c:pt idx="58192">
                  <c:v>34.358806679940997</c:v>
                </c:pt>
                <c:pt idx="58193">
                  <c:v>34.358953022624299</c:v>
                </c:pt>
                <c:pt idx="58194">
                  <c:v>34.359099364839302</c:v>
                </c:pt>
                <c:pt idx="58195">
                  <c:v>34.359245706585803</c:v>
                </c:pt>
                <c:pt idx="58196">
                  <c:v>34.3593920478638</c:v>
                </c:pt>
                <c:pt idx="58197">
                  <c:v>34.359538388673499</c:v>
                </c:pt>
                <c:pt idx="58198">
                  <c:v>34.359684729014702</c:v>
                </c:pt>
                <c:pt idx="58199">
                  <c:v>34.359831068887502</c:v>
                </c:pt>
                <c:pt idx="58200">
                  <c:v>34.359977408291897</c:v>
                </c:pt>
                <c:pt idx="58201">
                  <c:v>34.360123747227902</c:v>
                </c:pt>
                <c:pt idx="58202">
                  <c:v>34.360270085695397</c:v>
                </c:pt>
                <c:pt idx="58203">
                  <c:v>34.360416423694602</c:v>
                </c:pt>
                <c:pt idx="58204">
                  <c:v>34.360562761225303</c:v>
                </c:pt>
                <c:pt idx="58205">
                  <c:v>34.3607090982876</c:v>
                </c:pt>
                <c:pt idx="58206">
                  <c:v>34.360855434881501</c:v>
                </c:pt>
                <c:pt idx="58207">
                  <c:v>34.361001771006997</c:v>
                </c:pt>
                <c:pt idx="58208">
                  <c:v>34.361148106664103</c:v>
                </c:pt>
                <c:pt idx="58209">
                  <c:v>34.361294441852699</c:v>
                </c:pt>
                <c:pt idx="58210">
                  <c:v>34.361440776572998</c:v>
                </c:pt>
                <c:pt idx="58211">
                  <c:v>34.3615871108249</c:v>
                </c:pt>
                <c:pt idx="58212">
                  <c:v>34.361733444608298</c:v>
                </c:pt>
                <c:pt idx="58213">
                  <c:v>34.361879777923399</c:v>
                </c:pt>
                <c:pt idx="58214">
                  <c:v>34.362026110770103</c:v>
                </c:pt>
                <c:pt idx="58215">
                  <c:v>34.362172443148303</c:v>
                </c:pt>
                <c:pt idx="58216">
                  <c:v>34.362318775058199</c:v>
                </c:pt>
                <c:pt idx="58217">
                  <c:v>34.362465106499698</c:v>
                </c:pt>
                <c:pt idx="58218">
                  <c:v>34.3626114374728</c:v>
                </c:pt>
                <c:pt idx="58219">
                  <c:v>34.362757767977399</c:v>
                </c:pt>
                <c:pt idx="58220">
                  <c:v>34.362904098013701</c:v>
                </c:pt>
                <c:pt idx="58221">
                  <c:v>34.363050427581697</c:v>
                </c:pt>
                <c:pt idx="58222">
                  <c:v>34.363196756681198</c:v>
                </c:pt>
                <c:pt idx="58223">
                  <c:v>34.363343085312302</c:v>
                </c:pt>
                <c:pt idx="58224">
                  <c:v>34.363489413475101</c:v>
                </c:pt>
                <c:pt idx="58225">
                  <c:v>34.363635741169503</c:v>
                </c:pt>
                <c:pt idx="58226">
                  <c:v>34.363782068395402</c:v>
                </c:pt>
                <c:pt idx="58227">
                  <c:v>34.363928395153103</c:v>
                </c:pt>
                <c:pt idx="58228">
                  <c:v>34.3640747214423</c:v>
                </c:pt>
                <c:pt idx="58229">
                  <c:v>34.3642210472632</c:v>
                </c:pt>
                <c:pt idx="58230">
                  <c:v>34.364367372615597</c:v>
                </c:pt>
                <c:pt idx="58231">
                  <c:v>34.364513697499703</c:v>
                </c:pt>
                <c:pt idx="58232">
                  <c:v>34.364660021915498</c:v>
                </c:pt>
                <c:pt idx="58233">
                  <c:v>34.364806345862903</c:v>
                </c:pt>
                <c:pt idx="58234">
                  <c:v>34.364952669341903</c:v>
                </c:pt>
                <c:pt idx="58235">
                  <c:v>34.3650989923525</c:v>
                </c:pt>
                <c:pt idx="58236">
                  <c:v>34.3652453148948</c:v>
                </c:pt>
                <c:pt idx="58237">
                  <c:v>34.365391636968702</c:v>
                </c:pt>
                <c:pt idx="58238">
                  <c:v>34.365537958574201</c:v>
                </c:pt>
                <c:pt idx="58239">
                  <c:v>34.365684279711402</c:v>
                </c:pt>
                <c:pt idx="58240">
                  <c:v>34.3658306003802</c:v>
                </c:pt>
                <c:pt idx="58241">
                  <c:v>34.3659769205806</c:v>
                </c:pt>
                <c:pt idx="58242">
                  <c:v>34.366123240312703</c:v>
                </c:pt>
                <c:pt idx="58243">
                  <c:v>34.366269559576502</c:v>
                </c:pt>
                <c:pt idx="58244">
                  <c:v>34.366415878371903</c:v>
                </c:pt>
                <c:pt idx="58245">
                  <c:v>34.366562196698901</c:v>
                </c:pt>
                <c:pt idx="58246">
                  <c:v>34.366708514557601</c:v>
                </c:pt>
                <c:pt idx="58247">
                  <c:v>34.366854831947897</c:v>
                </c:pt>
                <c:pt idx="58248">
                  <c:v>34.367001148869903</c:v>
                </c:pt>
                <c:pt idx="58249">
                  <c:v>34.367147465323598</c:v>
                </c:pt>
                <c:pt idx="58250">
                  <c:v>34.367293781308902</c:v>
                </c:pt>
                <c:pt idx="58251">
                  <c:v>34.367440096825803</c:v>
                </c:pt>
                <c:pt idx="58252">
                  <c:v>34.367586411874399</c:v>
                </c:pt>
                <c:pt idx="58253">
                  <c:v>34.367732726454697</c:v>
                </c:pt>
                <c:pt idx="58254">
                  <c:v>34.367879040566599</c:v>
                </c:pt>
                <c:pt idx="58255">
                  <c:v>34.368025354210197</c:v>
                </c:pt>
                <c:pt idx="58256">
                  <c:v>34.368171667385496</c:v>
                </c:pt>
                <c:pt idx="58257">
                  <c:v>34.368317980092399</c:v>
                </c:pt>
                <c:pt idx="58258">
                  <c:v>34.368464292330998</c:v>
                </c:pt>
                <c:pt idx="58259">
                  <c:v>34.368610604101299</c:v>
                </c:pt>
                <c:pt idx="58260">
                  <c:v>34.368756915403203</c:v>
                </c:pt>
                <c:pt idx="58261">
                  <c:v>34.368903226236803</c:v>
                </c:pt>
                <c:pt idx="58262">
                  <c:v>34.369049536602098</c:v>
                </c:pt>
                <c:pt idx="58263">
                  <c:v>34.369195846498997</c:v>
                </c:pt>
                <c:pt idx="58264">
                  <c:v>34.369342155927697</c:v>
                </c:pt>
                <c:pt idx="58265">
                  <c:v>34.369488464888001</c:v>
                </c:pt>
                <c:pt idx="58266">
                  <c:v>34.3696347733799</c:v>
                </c:pt>
                <c:pt idx="58267">
                  <c:v>34.369781081403602</c:v>
                </c:pt>
                <c:pt idx="58268">
                  <c:v>34.369927388958999</c:v>
                </c:pt>
                <c:pt idx="58269">
                  <c:v>34.370073696045999</c:v>
                </c:pt>
                <c:pt idx="58270">
                  <c:v>34.370220002664702</c:v>
                </c:pt>
                <c:pt idx="58271">
                  <c:v>34.3703663088151</c:v>
                </c:pt>
                <c:pt idx="58272">
                  <c:v>34.370512614497201</c:v>
                </c:pt>
                <c:pt idx="58273">
                  <c:v>34.370658919710998</c:v>
                </c:pt>
                <c:pt idx="58274">
                  <c:v>34.370805224456397</c:v>
                </c:pt>
                <c:pt idx="58275">
                  <c:v>34.370951528733599</c:v>
                </c:pt>
                <c:pt idx="58276">
                  <c:v>34.371097832542397</c:v>
                </c:pt>
                <c:pt idx="58277">
                  <c:v>34.371244135883003</c:v>
                </c:pt>
                <c:pt idx="58278">
                  <c:v>34.371390438755199</c:v>
                </c:pt>
                <c:pt idx="58279">
                  <c:v>34.371536741159197</c:v>
                </c:pt>
                <c:pt idx="58280">
                  <c:v>34.371683043094798</c:v>
                </c:pt>
                <c:pt idx="58281">
                  <c:v>34.371829344562201</c:v>
                </c:pt>
                <c:pt idx="58282">
                  <c:v>34.3719756455612</c:v>
                </c:pt>
                <c:pt idx="58283">
                  <c:v>34.372121946092001</c:v>
                </c:pt>
                <c:pt idx="58284">
                  <c:v>34.372268246154398</c:v>
                </c:pt>
                <c:pt idx="58285">
                  <c:v>34.372414545748597</c:v>
                </c:pt>
                <c:pt idx="58286">
                  <c:v>34.372560844874499</c:v>
                </c:pt>
                <c:pt idx="58287">
                  <c:v>34.372707143532097</c:v>
                </c:pt>
                <c:pt idx="58288">
                  <c:v>34.372853441721396</c:v>
                </c:pt>
                <c:pt idx="58289">
                  <c:v>34.372999739442399</c:v>
                </c:pt>
                <c:pt idx="58290">
                  <c:v>34.373146036695097</c:v>
                </c:pt>
                <c:pt idx="58291">
                  <c:v>34.373292333479498</c:v>
                </c:pt>
                <c:pt idx="58292">
                  <c:v>34.3734386297957</c:v>
                </c:pt>
                <c:pt idx="58293">
                  <c:v>34.373584925643598</c:v>
                </c:pt>
                <c:pt idx="58294">
                  <c:v>34.373731221023199</c:v>
                </c:pt>
                <c:pt idx="58295">
                  <c:v>34.373877515934502</c:v>
                </c:pt>
                <c:pt idx="58296">
                  <c:v>34.374023810377601</c:v>
                </c:pt>
                <c:pt idx="58297">
                  <c:v>34.374170104352302</c:v>
                </c:pt>
                <c:pt idx="58298">
                  <c:v>34.374316397858799</c:v>
                </c:pt>
                <c:pt idx="58299">
                  <c:v>34.374462690897097</c:v>
                </c:pt>
                <c:pt idx="58300">
                  <c:v>34.374608983466999</c:v>
                </c:pt>
                <c:pt idx="58301">
                  <c:v>34.374755275568702</c:v>
                </c:pt>
                <c:pt idx="58302">
                  <c:v>34.374901567202102</c:v>
                </c:pt>
                <c:pt idx="58303">
                  <c:v>34.375047858367303</c:v>
                </c:pt>
                <c:pt idx="58304">
                  <c:v>34.3751941490642</c:v>
                </c:pt>
                <c:pt idx="58305">
                  <c:v>34.375340439292799</c:v>
                </c:pt>
                <c:pt idx="58306">
                  <c:v>34.3754867290532</c:v>
                </c:pt>
                <c:pt idx="58307">
                  <c:v>34.375633018345297</c:v>
                </c:pt>
                <c:pt idx="58308">
                  <c:v>34.375779307169097</c:v>
                </c:pt>
                <c:pt idx="58309">
                  <c:v>34.375925595524699</c:v>
                </c:pt>
                <c:pt idx="58310">
                  <c:v>34.376071883412102</c:v>
                </c:pt>
                <c:pt idx="58311">
                  <c:v>34.376218170831102</c:v>
                </c:pt>
                <c:pt idx="58312">
                  <c:v>34.376364457782003</c:v>
                </c:pt>
                <c:pt idx="58313">
                  <c:v>34.3765107442646</c:v>
                </c:pt>
                <c:pt idx="58314">
                  <c:v>34.376657030278899</c:v>
                </c:pt>
                <c:pt idx="58315">
                  <c:v>34.376803315825001</c:v>
                </c:pt>
                <c:pt idx="58316">
                  <c:v>34.376949600902797</c:v>
                </c:pt>
                <c:pt idx="58317">
                  <c:v>34.377095885512396</c:v>
                </c:pt>
                <c:pt idx="58318">
                  <c:v>34.377242169653798</c:v>
                </c:pt>
                <c:pt idx="58319">
                  <c:v>34.377388453326901</c:v>
                </c:pt>
                <c:pt idx="58320">
                  <c:v>34.3775347365318</c:v>
                </c:pt>
                <c:pt idx="58321">
                  <c:v>34.377681019268401</c:v>
                </c:pt>
                <c:pt idx="58322">
                  <c:v>34.377827301536797</c:v>
                </c:pt>
                <c:pt idx="58323">
                  <c:v>34.377973583337003</c:v>
                </c:pt>
                <c:pt idx="58324">
                  <c:v>34.378119864668903</c:v>
                </c:pt>
                <c:pt idx="58325">
                  <c:v>34.378266145532599</c:v>
                </c:pt>
                <c:pt idx="58326">
                  <c:v>34.378412425927998</c:v>
                </c:pt>
                <c:pt idx="58327">
                  <c:v>34.378558705855298</c:v>
                </c:pt>
                <c:pt idx="58328">
                  <c:v>34.3787049853143</c:v>
                </c:pt>
                <c:pt idx="58329">
                  <c:v>34.378851264304998</c:v>
                </c:pt>
                <c:pt idx="58330">
                  <c:v>34.378997542827598</c:v>
                </c:pt>
                <c:pt idx="58331">
                  <c:v>34.3791438208819</c:v>
                </c:pt>
                <c:pt idx="58332">
                  <c:v>34.379290098467997</c:v>
                </c:pt>
                <c:pt idx="58333">
                  <c:v>34.379436375585897</c:v>
                </c:pt>
                <c:pt idx="58334">
                  <c:v>34.379582652235598</c:v>
                </c:pt>
                <c:pt idx="58335">
                  <c:v>34.379728928417002</c:v>
                </c:pt>
                <c:pt idx="58336">
                  <c:v>34.3798752041303</c:v>
                </c:pt>
                <c:pt idx="58337">
                  <c:v>34.380021479375301</c:v>
                </c:pt>
                <c:pt idx="58338">
                  <c:v>34.380167754152097</c:v>
                </c:pt>
                <c:pt idx="58339">
                  <c:v>34.380314028460703</c:v>
                </c:pt>
                <c:pt idx="58340">
                  <c:v>34.380460302301103</c:v>
                </c:pt>
                <c:pt idx="58341">
                  <c:v>34.380606575673298</c:v>
                </c:pt>
                <c:pt idx="58342">
                  <c:v>34.380752848577202</c:v>
                </c:pt>
                <c:pt idx="58343">
                  <c:v>34.380899121013002</c:v>
                </c:pt>
                <c:pt idx="58344">
                  <c:v>34.381045392980504</c:v>
                </c:pt>
                <c:pt idx="58345">
                  <c:v>34.3811916644799</c:v>
                </c:pt>
                <c:pt idx="58346">
                  <c:v>34.381337935511098</c:v>
                </c:pt>
                <c:pt idx="58347">
                  <c:v>34.381484206073999</c:v>
                </c:pt>
                <c:pt idx="58348">
                  <c:v>34.381630476168802</c:v>
                </c:pt>
                <c:pt idx="58349">
                  <c:v>34.3817767457953</c:v>
                </c:pt>
                <c:pt idx="58350">
                  <c:v>34.381923014953699</c:v>
                </c:pt>
                <c:pt idx="58351">
                  <c:v>34.382069283643901</c:v>
                </c:pt>
                <c:pt idx="58352">
                  <c:v>34.382215551865798</c:v>
                </c:pt>
                <c:pt idx="58353">
                  <c:v>34.382361819619597</c:v>
                </c:pt>
                <c:pt idx="58354">
                  <c:v>34.382508086905197</c:v>
                </c:pt>
                <c:pt idx="58355">
                  <c:v>34.3826543537226</c:v>
                </c:pt>
                <c:pt idx="58356">
                  <c:v>34.382800620071897</c:v>
                </c:pt>
                <c:pt idx="58357">
                  <c:v>34.382946885952897</c:v>
                </c:pt>
                <c:pt idx="58358">
                  <c:v>34.383093151365799</c:v>
                </c:pt>
                <c:pt idx="58359">
                  <c:v>34.383239416310403</c:v>
                </c:pt>
                <c:pt idx="58360">
                  <c:v>34.383385680786901</c:v>
                </c:pt>
                <c:pt idx="58361">
                  <c:v>34.383531944795301</c:v>
                </c:pt>
                <c:pt idx="58362">
                  <c:v>34.383678208335397</c:v>
                </c:pt>
                <c:pt idx="58363">
                  <c:v>34.383824471407401</c:v>
                </c:pt>
                <c:pt idx="58364">
                  <c:v>34.3839707340111</c:v>
                </c:pt>
                <c:pt idx="58365">
                  <c:v>34.384116996146801</c:v>
                </c:pt>
                <c:pt idx="58366">
                  <c:v>34.384263257814197</c:v>
                </c:pt>
                <c:pt idx="58367">
                  <c:v>34.384409519013502</c:v>
                </c:pt>
                <c:pt idx="58368">
                  <c:v>34.384555779744602</c:v>
                </c:pt>
                <c:pt idx="58369">
                  <c:v>34.384702040007497</c:v>
                </c:pt>
                <c:pt idx="58370">
                  <c:v>34.3848482998023</c:v>
                </c:pt>
                <c:pt idx="58371">
                  <c:v>34.384994559128899</c:v>
                </c:pt>
                <c:pt idx="58372">
                  <c:v>34.385140817987399</c:v>
                </c:pt>
                <c:pt idx="58373">
                  <c:v>34.385287076377701</c:v>
                </c:pt>
                <c:pt idx="58374">
                  <c:v>34.385433334299798</c:v>
                </c:pt>
                <c:pt idx="58375">
                  <c:v>34.385579591753803</c:v>
                </c:pt>
                <c:pt idx="58376">
                  <c:v>34.385725848739597</c:v>
                </c:pt>
                <c:pt idx="58377">
                  <c:v>34.385872105257199</c:v>
                </c:pt>
                <c:pt idx="58378">
                  <c:v>34.386018361306803</c:v>
                </c:pt>
                <c:pt idx="58379">
                  <c:v>34.386164616888102</c:v>
                </c:pt>
                <c:pt idx="58380">
                  <c:v>34.386310872001303</c:v>
                </c:pt>
                <c:pt idx="58381">
                  <c:v>34.386457126646398</c:v>
                </c:pt>
                <c:pt idx="58382">
                  <c:v>34.386603380823303</c:v>
                </c:pt>
                <c:pt idx="58383">
                  <c:v>34.386749634532102</c:v>
                </c:pt>
                <c:pt idx="58384">
                  <c:v>34.386895887772702</c:v>
                </c:pt>
                <c:pt idx="58385">
                  <c:v>34.387042140545198</c:v>
                </c:pt>
                <c:pt idx="58386">
                  <c:v>34.387188392849502</c:v>
                </c:pt>
                <c:pt idx="58387">
                  <c:v>34.387334644685701</c:v>
                </c:pt>
                <c:pt idx="58388">
                  <c:v>34.387480896053702</c:v>
                </c:pt>
                <c:pt idx="58389">
                  <c:v>34.387627146953697</c:v>
                </c:pt>
                <c:pt idx="58390">
                  <c:v>34.387773397385502</c:v>
                </c:pt>
                <c:pt idx="58391">
                  <c:v>34.387919647349101</c:v>
                </c:pt>
                <c:pt idx="58392">
                  <c:v>34.388065896844601</c:v>
                </c:pt>
                <c:pt idx="58393">
                  <c:v>34.388212145871996</c:v>
                </c:pt>
                <c:pt idx="58394">
                  <c:v>34.3883583944313</c:v>
                </c:pt>
                <c:pt idx="58395">
                  <c:v>34.388504642522399</c:v>
                </c:pt>
                <c:pt idx="58396">
                  <c:v>34.388650890145399</c:v>
                </c:pt>
                <c:pt idx="58397">
                  <c:v>34.388797137300301</c:v>
                </c:pt>
                <c:pt idx="58398">
                  <c:v>34.388943383987097</c:v>
                </c:pt>
                <c:pt idx="58399">
                  <c:v>34.389089630205703</c:v>
                </c:pt>
                <c:pt idx="58400">
                  <c:v>34.389235875956203</c:v>
                </c:pt>
                <c:pt idx="58401">
                  <c:v>34.389382121238597</c:v>
                </c:pt>
                <c:pt idx="58402">
                  <c:v>34.3895283660529</c:v>
                </c:pt>
                <c:pt idx="58403">
                  <c:v>34.389674610399098</c:v>
                </c:pt>
                <c:pt idx="58404">
                  <c:v>34.389820854277097</c:v>
                </c:pt>
                <c:pt idx="58405">
                  <c:v>34.389967097687098</c:v>
                </c:pt>
                <c:pt idx="58406">
                  <c:v>34.390113340628901</c:v>
                </c:pt>
                <c:pt idx="58407">
                  <c:v>34.390259583102598</c:v>
                </c:pt>
                <c:pt idx="58408">
                  <c:v>34.390405825108203</c:v>
                </c:pt>
                <c:pt idx="58409">
                  <c:v>34.390552066645697</c:v>
                </c:pt>
                <c:pt idx="58410">
                  <c:v>34.390698307715098</c:v>
                </c:pt>
                <c:pt idx="58411">
                  <c:v>34.390844548316402</c:v>
                </c:pt>
                <c:pt idx="58412">
                  <c:v>34.390990788449599</c:v>
                </c:pt>
                <c:pt idx="58413">
                  <c:v>34.391137028114699</c:v>
                </c:pt>
                <c:pt idx="58414">
                  <c:v>34.391283267311699</c:v>
                </c:pt>
                <c:pt idx="58415">
                  <c:v>34.391429506040602</c:v>
                </c:pt>
                <c:pt idx="58416">
                  <c:v>34.391575744301399</c:v>
                </c:pt>
                <c:pt idx="58417">
                  <c:v>34.391721982094097</c:v>
                </c:pt>
                <c:pt idx="58418">
                  <c:v>34.391868219418697</c:v>
                </c:pt>
                <c:pt idx="58419">
                  <c:v>34.392014456275199</c:v>
                </c:pt>
                <c:pt idx="58420">
                  <c:v>34.392160692663602</c:v>
                </c:pt>
                <c:pt idx="58421">
                  <c:v>34.392306928583999</c:v>
                </c:pt>
                <c:pt idx="58422">
                  <c:v>34.392453164036198</c:v>
                </c:pt>
                <c:pt idx="58423">
                  <c:v>34.392599399020398</c:v>
                </c:pt>
                <c:pt idx="58424">
                  <c:v>34.392745633536499</c:v>
                </c:pt>
                <c:pt idx="58425">
                  <c:v>34.392891867584503</c:v>
                </c:pt>
                <c:pt idx="58426">
                  <c:v>34.3930381011644</c:v>
                </c:pt>
                <c:pt idx="58427">
                  <c:v>34.393184334276199</c:v>
                </c:pt>
                <c:pt idx="58428">
                  <c:v>34.39333056692</c:v>
                </c:pt>
                <c:pt idx="58429">
                  <c:v>34.393476799095701</c:v>
                </c:pt>
                <c:pt idx="58430">
                  <c:v>34.393623030803298</c:v>
                </c:pt>
                <c:pt idx="58431">
                  <c:v>34.393769262042802</c:v>
                </c:pt>
                <c:pt idx="58432">
                  <c:v>34.393915492814301</c:v>
                </c:pt>
                <c:pt idx="58433">
                  <c:v>34.394061723117701</c:v>
                </c:pt>
                <c:pt idx="58434">
                  <c:v>34.394207952953003</c:v>
                </c:pt>
                <c:pt idx="58435">
                  <c:v>34.394354182320299</c:v>
                </c:pt>
                <c:pt idx="58436">
                  <c:v>34.394500411219397</c:v>
                </c:pt>
                <c:pt idx="58437">
                  <c:v>34.394646639650603</c:v>
                </c:pt>
                <c:pt idx="58438">
                  <c:v>34.394792867613603</c:v>
                </c:pt>
                <c:pt idx="58439">
                  <c:v>34.394939095108597</c:v>
                </c:pt>
                <c:pt idx="58440">
                  <c:v>34.3950853221356</c:v>
                </c:pt>
                <c:pt idx="58441">
                  <c:v>34.395231548694397</c:v>
                </c:pt>
                <c:pt idx="58442">
                  <c:v>34.395377774785302</c:v>
                </c:pt>
                <c:pt idx="58443">
                  <c:v>34.395524000408003</c:v>
                </c:pt>
                <c:pt idx="58444">
                  <c:v>34.395670225562696</c:v>
                </c:pt>
                <c:pt idx="58445">
                  <c:v>34.395816450249399</c:v>
                </c:pt>
                <c:pt idx="58446">
                  <c:v>34.395962674468002</c:v>
                </c:pt>
                <c:pt idx="58447">
                  <c:v>34.3961088982186</c:v>
                </c:pt>
                <c:pt idx="58448">
                  <c:v>34.396255121501099</c:v>
                </c:pt>
                <c:pt idx="58449">
                  <c:v>34.3964013443155</c:v>
                </c:pt>
                <c:pt idx="58450">
                  <c:v>34.396547566661901</c:v>
                </c:pt>
                <c:pt idx="58451">
                  <c:v>34.396693788540297</c:v>
                </c:pt>
                <c:pt idx="58452">
                  <c:v>34.396840009950601</c:v>
                </c:pt>
                <c:pt idx="58453">
                  <c:v>34.3969862308929</c:v>
                </c:pt>
                <c:pt idx="58454">
                  <c:v>34.397132451367199</c:v>
                </c:pt>
                <c:pt idx="58455">
                  <c:v>34.3972786713734</c:v>
                </c:pt>
                <c:pt idx="58456">
                  <c:v>34.397424890911601</c:v>
                </c:pt>
                <c:pt idx="58457">
                  <c:v>34.397571109981698</c:v>
                </c:pt>
                <c:pt idx="58458">
                  <c:v>34.397717328583802</c:v>
                </c:pt>
                <c:pt idx="58459">
                  <c:v>34.3978635467179</c:v>
                </c:pt>
                <c:pt idx="58460">
                  <c:v>34.3980097643839</c:v>
                </c:pt>
                <c:pt idx="58461">
                  <c:v>34.398155981582001</c:v>
                </c:pt>
                <c:pt idx="58462">
                  <c:v>34.398302198311903</c:v>
                </c:pt>
                <c:pt idx="58463">
                  <c:v>34.398448414573899</c:v>
                </c:pt>
                <c:pt idx="58464">
                  <c:v>34.398594630367803</c:v>
                </c:pt>
                <c:pt idx="58465">
                  <c:v>34.398740845693801</c:v>
                </c:pt>
                <c:pt idx="58466">
                  <c:v>34.398887060551701</c:v>
                </c:pt>
                <c:pt idx="58467">
                  <c:v>34.399033274941502</c:v>
                </c:pt>
                <c:pt idx="58468">
                  <c:v>34.399179488863403</c:v>
                </c:pt>
                <c:pt idx="58469">
                  <c:v>34.399325702317199</c:v>
                </c:pt>
                <c:pt idx="58470">
                  <c:v>34.399471915303103</c:v>
                </c:pt>
                <c:pt idx="58471">
                  <c:v>34.399618127820901</c:v>
                </c:pt>
                <c:pt idx="58472">
                  <c:v>34.3997643398707</c:v>
                </c:pt>
                <c:pt idx="58473">
                  <c:v>34.3999105514525</c:v>
                </c:pt>
                <c:pt idx="58474">
                  <c:v>34.400056762566201</c:v>
                </c:pt>
                <c:pt idx="58475">
                  <c:v>34.400202973211996</c:v>
                </c:pt>
                <c:pt idx="58476">
                  <c:v>34.4003491833898</c:v>
                </c:pt>
                <c:pt idx="58477">
                  <c:v>34.400495393099497</c:v>
                </c:pt>
                <c:pt idx="58478">
                  <c:v>34.400641602341302</c:v>
                </c:pt>
                <c:pt idx="58479">
                  <c:v>34.400787811115002</c:v>
                </c:pt>
                <c:pt idx="58480">
                  <c:v>34.400934019420802</c:v>
                </c:pt>
                <c:pt idx="58481">
                  <c:v>34.401080227258497</c:v>
                </c:pt>
                <c:pt idx="58482">
                  <c:v>34.401226434628299</c:v>
                </c:pt>
                <c:pt idx="58483">
                  <c:v>34.401372641530102</c:v>
                </c:pt>
                <c:pt idx="58484">
                  <c:v>34.4015188479638</c:v>
                </c:pt>
                <c:pt idx="58485">
                  <c:v>34.401665053929598</c:v>
                </c:pt>
                <c:pt idx="58486">
                  <c:v>34.401811259427397</c:v>
                </c:pt>
                <c:pt idx="58487">
                  <c:v>34.401957464457197</c:v>
                </c:pt>
                <c:pt idx="58488">
                  <c:v>34.402103669018999</c:v>
                </c:pt>
                <c:pt idx="58489">
                  <c:v>34.402249873112801</c:v>
                </c:pt>
                <c:pt idx="58490">
                  <c:v>34.402396076738597</c:v>
                </c:pt>
                <c:pt idx="58491">
                  <c:v>34.402542279896501</c:v>
                </c:pt>
                <c:pt idx="58492">
                  <c:v>34.402688482586299</c:v>
                </c:pt>
                <c:pt idx="58493">
                  <c:v>34.402834684808198</c:v>
                </c:pt>
                <c:pt idx="58494">
                  <c:v>34.402980886562098</c:v>
                </c:pt>
                <c:pt idx="58495">
                  <c:v>34.403127087848098</c:v>
                </c:pt>
                <c:pt idx="58496">
                  <c:v>34.403273288666</c:v>
                </c:pt>
                <c:pt idx="58497">
                  <c:v>34.403419489016002</c:v>
                </c:pt>
                <c:pt idx="58498">
                  <c:v>34.403565688897999</c:v>
                </c:pt>
                <c:pt idx="58499">
                  <c:v>34.403711888312003</c:v>
                </c:pt>
                <c:pt idx="58500">
                  <c:v>34.403858087258101</c:v>
                </c:pt>
                <c:pt idx="58501">
                  <c:v>34.4040042857362</c:v>
                </c:pt>
                <c:pt idx="58502">
                  <c:v>34.404150483746299</c:v>
                </c:pt>
                <c:pt idx="58503">
                  <c:v>34.4042966812885</c:v>
                </c:pt>
                <c:pt idx="58504">
                  <c:v>34.404442878362602</c:v>
                </c:pt>
                <c:pt idx="58505">
                  <c:v>34.404589074968897</c:v>
                </c:pt>
                <c:pt idx="58506">
                  <c:v>34.4047352711071</c:v>
                </c:pt>
                <c:pt idx="58507">
                  <c:v>34.404881466777503</c:v>
                </c:pt>
                <c:pt idx="58508">
                  <c:v>34.405027661979801</c:v>
                </c:pt>
                <c:pt idx="58509">
                  <c:v>34.4051738567142</c:v>
                </c:pt>
                <c:pt idx="58510">
                  <c:v>34.405320050980599</c:v>
                </c:pt>
                <c:pt idx="58511">
                  <c:v>34.405466244779099</c:v>
                </c:pt>
                <c:pt idx="58512">
                  <c:v>34.4056124381096</c:v>
                </c:pt>
                <c:pt idx="58513">
                  <c:v>34.405758630972201</c:v>
                </c:pt>
                <c:pt idx="58514">
                  <c:v>34.405904823366903</c:v>
                </c:pt>
                <c:pt idx="58515">
                  <c:v>34.4060510152935</c:v>
                </c:pt>
                <c:pt idx="58516">
                  <c:v>34.406197206752303</c:v>
                </c:pt>
                <c:pt idx="58517">
                  <c:v>34.4063433977431</c:v>
                </c:pt>
                <c:pt idx="58518">
                  <c:v>34.406489588265899</c:v>
                </c:pt>
                <c:pt idx="58519">
                  <c:v>34.406635778320798</c:v>
                </c:pt>
                <c:pt idx="58520">
                  <c:v>34.406781967907797</c:v>
                </c:pt>
                <c:pt idx="58521">
                  <c:v>34.406928157026798</c:v>
                </c:pt>
                <c:pt idx="58522">
                  <c:v>34.407074345677898</c:v>
                </c:pt>
                <c:pt idx="58523">
                  <c:v>34.4072205338611</c:v>
                </c:pt>
                <c:pt idx="58524">
                  <c:v>34.407366721576302</c:v>
                </c:pt>
                <c:pt idx="58525">
                  <c:v>34.407512908823598</c:v>
                </c:pt>
                <c:pt idx="58526">
                  <c:v>34.407659095602902</c:v>
                </c:pt>
                <c:pt idx="58527">
                  <c:v>34.407805281914399</c:v>
                </c:pt>
                <c:pt idx="58528">
                  <c:v>34.407951467757798</c:v>
                </c:pt>
                <c:pt idx="58529">
                  <c:v>34.408097653133403</c:v>
                </c:pt>
                <c:pt idx="58530">
                  <c:v>34.408243838041102</c:v>
                </c:pt>
                <c:pt idx="58531">
                  <c:v>34.408390022480802</c:v>
                </c:pt>
                <c:pt idx="58532">
                  <c:v>34.408536206452602</c:v>
                </c:pt>
                <c:pt idx="58533">
                  <c:v>34.408682389956503</c:v>
                </c:pt>
                <c:pt idx="58534">
                  <c:v>34.408828572992398</c:v>
                </c:pt>
                <c:pt idx="58535">
                  <c:v>34.408974755560401</c:v>
                </c:pt>
                <c:pt idx="58536">
                  <c:v>34.409120937660603</c:v>
                </c:pt>
                <c:pt idx="58537">
                  <c:v>34.409267119292799</c:v>
                </c:pt>
                <c:pt idx="58538">
                  <c:v>34.409413300457103</c:v>
                </c:pt>
                <c:pt idx="58539">
                  <c:v>34.409559481153501</c:v>
                </c:pt>
                <c:pt idx="58540">
                  <c:v>34.409705661381899</c:v>
                </c:pt>
                <c:pt idx="58541">
                  <c:v>34.409851841142498</c:v>
                </c:pt>
                <c:pt idx="58542">
                  <c:v>34.409998020435097</c:v>
                </c:pt>
                <c:pt idx="58543">
                  <c:v>34.410144199259904</c:v>
                </c:pt>
                <c:pt idx="58544">
                  <c:v>34.410290377616697</c:v>
                </c:pt>
                <c:pt idx="58545">
                  <c:v>34.410436555505697</c:v>
                </c:pt>
                <c:pt idx="58546">
                  <c:v>34.410582732926699</c:v>
                </c:pt>
                <c:pt idx="58547">
                  <c:v>34.4107289098799</c:v>
                </c:pt>
                <c:pt idx="58548">
                  <c:v>34.410875086365103</c:v>
                </c:pt>
                <c:pt idx="58549">
                  <c:v>34.411021262382398</c:v>
                </c:pt>
                <c:pt idx="58550">
                  <c:v>34.411167437931901</c:v>
                </c:pt>
                <c:pt idx="58551">
                  <c:v>34.411313613013398</c:v>
                </c:pt>
                <c:pt idx="58552">
                  <c:v>34.411459787627102</c:v>
                </c:pt>
                <c:pt idx="58553">
                  <c:v>34.411605961772899</c:v>
                </c:pt>
                <c:pt idx="58554">
                  <c:v>34.411752135450797</c:v>
                </c:pt>
                <c:pt idx="58555">
                  <c:v>34.411898308660703</c:v>
                </c:pt>
                <c:pt idx="58556">
                  <c:v>34.412044481402901</c:v>
                </c:pt>
                <c:pt idx="58557">
                  <c:v>34.412190653677101</c:v>
                </c:pt>
                <c:pt idx="58558">
                  <c:v>34.412336825483401</c:v>
                </c:pt>
                <c:pt idx="58559">
                  <c:v>34.4124829968219</c:v>
                </c:pt>
                <c:pt idx="58560">
                  <c:v>34.412629167692401</c:v>
                </c:pt>
                <c:pt idx="58561">
                  <c:v>34.412775338095102</c:v>
                </c:pt>
                <c:pt idx="58562">
                  <c:v>34.412921508030003</c:v>
                </c:pt>
                <c:pt idx="58563">
                  <c:v>34.413067677496898</c:v>
                </c:pt>
                <c:pt idx="58564">
                  <c:v>34.413213846495999</c:v>
                </c:pt>
                <c:pt idx="58565">
                  <c:v>34.413360015027202</c:v>
                </c:pt>
                <c:pt idx="58566">
                  <c:v>34.413506183090497</c:v>
                </c:pt>
                <c:pt idx="58567">
                  <c:v>34.413652350685901</c:v>
                </c:pt>
                <c:pt idx="58568">
                  <c:v>34.413798517813497</c:v>
                </c:pt>
                <c:pt idx="58569">
                  <c:v>34.413944684473201</c:v>
                </c:pt>
                <c:pt idx="58570">
                  <c:v>34.414090850665097</c:v>
                </c:pt>
                <c:pt idx="58571">
                  <c:v>34.414237016389102</c:v>
                </c:pt>
                <c:pt idx="58572">
                  <c:v>34.414383181645199</c:v>
                </c:pt>
                <c:pt idx="58573">
                  <c:v>34.414529346433497</c:v>
                </c:pt>
                <c:pt idx="58574">
                  <c:v>34.414675510753902</c:v>
                </c:pt>
                <c:pt idx="58575">
                  <c:v>34.414821674606401</c:v>
                </c:pt>
                <c:pt idx="58576">
                  <c:v>34.414967837991099</c:v>
                </c:pt>
                <c:pt idx="58577">
                  <c:v>34.415114000907998</c:v>
                </c:pt>
                <c:pt idx="58578">
                  <c:v>34.415260163356898</c:v>
                </c:pt>
                <c:pt idx="58579">
                  <c:v>34.415406325338097</c:v>
                </c:pt>
                <c:pt idx="58580">
                  <c:v>34.415552486851297</c:v>
                </c:pt>
                <c:pt idx="58581">
                  <c:v>34.415698647896797</c:v>
                </c:pt>
                <c:pt idx="58582">
                  <c:v>34.415844808474397</c:v>
                </c:pt>
                <c:pt idx="58583">
                  <c:v>34.415990968584097</c:v>
                </c:pt>
                <c:pt idx="58584">
                  <c:v>34.416137128225998</c:v>
                </c:pt>
                <c:pt idx="58585">
                  <c:v>34.416283287399999</c:v>
                </c:pt>
                <c:pt idx="58586">
                  <c:v>34.4164294461062</c:v>
                </c:pt>
                <c:pt idx="58587">
                  <c:v>34.416575604344601</c:v>
                </c:pt>
                <c:pt idx="58588">
                  <c:v>34.416721762115102</c:v>
                </c:pt>
                <c:pt idx="58589">
                  <c:v>34.416867919417797</c:v>
                </c:pt>
                <c:pt idx="58590">
                  <c:v>34.417014076252698</c:v>
                </c:pt>
                <c:pt idx="58591">
                  <c:v>34.4171602326197</c:v>
                </c:pt>
                <c:pt idx="58592">
                  <c:v>34.417306388518902</c:v>
                </c:pt>
                <c:pt idx="58593">
                  <c:v>34.417452543950198</c:v>
                </c:pt>
                <c:pt idx="58594">
                  <c:v>34.4175986989138</c:v>
                </c:pt>
                <c:pt idx="58595">
                  <c:v>34.417744853409502</c:v>
                </c:pt>
                <c:pt idx="58596">
                  <c:v>34.417891007437298</c:v>
                </c:pt>
                <c:pt idx="58597">
                  <c:v>34.4180371609974</c:v>
                </c:pt>
                <c:pt idx="58598">
                  <c:v>34.418183314089603</c:v>
                </c:pt>
                <c:pt idx="58599">
                  <c:v>34.418329466713999</c:v>
                </c:pt>
                <c:pt idx="58600">
                  <c:v>34.418475618870602</c:v>
                </c:pt>
                <c:pt idx="58601">
                  <c:v>34.418621770559298</c:v>
                </c:pt>
                <c:pt idx="58602">
                  <c:v>34.418767921780301</c:v>
                </c:pt>
                <c:pt idx="58603">
                  <c:v>34.418914072533397</c:v>
                </c:pt>
                <c:pt idx="58604">
                  <c:v>34.4190602228187</c:v>
                </c:pt>
                <c:pt idx="58605">
                  <c:v>34.419206372636197</c:v>
                </c:pt>
                <c:pt idx="58606">
                  <c:v>34.4193525219859</c:v>
                </c:pt>
                <c:pt idx="58607">
                  <c:v>34.419498670867803</c:v>
                </c:pt>
                <c:pt idx="58608">
                  <c:v>34.419644819281899</c:v>
                </c:pt>
                <c:pt idx="58609">
                  <c:v>34.419790967228103</c:v>
                </c:pt>
                <c:pt idx="58610">
                  <c:v>34.419937114706599</c:v>
                </c:pt>
                <c:pt idx="58611">
                  <c:v>34.420083261717203</c:v>
                </c:pt>
                <c:pt idx="58612">
                  <c:v>34.420229408260099</c:v>
                </c:pt>
                <c:pt idx="58613">
                  <c:v>34.420375554335102</c:v>
                </c:pt>
                <c:pt idx="58614">
                  <c:v>34.420521699942398</c:v>
                </c:pt>
                <c:pt idx="58615">
                  <c:v>34.420667845081802</c:v>
                </c:pt>
                <c:pt idx="58616">
                  <c:v>34.420813989753498</c:v>
                </c:pt>
                <c:pt idx="58617">
                  <c:v>34.420960133957301</c:v>
                </c:pt>
                <c:pt idx="58618">
                  <c:v>34.421106277693397</c:v>
                </c:pt>
                <c:pt idx="58619">
                  <c:v>34.4212524209617</c:v>
                </c:pt>
                <c:pt idx="58620">
                  <c:v>34.421398563762203</c:v>
                </c:pt>
                <c:pt idx="58621">
                  <c:v>34.421544706094799</c:v>
                </c:pt>
                <c:pt idx="58622">
                  <c:v>34.421690847959702</c:v>
                </c:pt>
                <c:pt idx="58623">
                  <c:v>34.421836989356898</c:v>
                </c:pt>
                <c:pt idx="58624">
                  <c:v>34.4219831302862</c:v>
                </c:pt>
                <c:pt idx="58625">
                  <c:v>34.422129270747703</c:v>
                </c:pt>
                <c:pt idx="58626">
                  <c:v>34.422275410741499</c:v>
                </c:pt>
                <c:pt idx="58627">
                  <c:v>34.422421550267501</c:v>
                </c:pt>
                <c:pt idx="58628">
                  <c:v>34.422567689325703</c:v>
                </c:pt>
                <c:pt idx="58629">
                  <c:v>34.422713827916198</c:v>
                </c:pt>
                <c:pt idx="58630">
                  <c:v>34.4228599660388</c:v>
                </c:pt>
                <c:pt idx="58631">
                  <c:v>34.423006103693702</c:v>
                </c:pt>
                <c:pt idx="58632">
                  <c:v>34.423152240880803</c:v>
                </c:pt>
                <c:pt idx="58633">
                  <c:v>34.423298377600098</c:v>
                </c:pt>
                <c:pt idx="58634">
                  <c:v>34.423444513851699</c:v>
                </c:pt>
                <c:pt idx="58635">
                  <c:v>34.4235906496355</c:v>
                </c:pt>
                <c:pt idx="58636">
                  <c:v>34.423736784951501</c:v>
                </c:pt>
                <c:pt idx="58637">
                  <c:v>34.423882919799802</c:v>
                </c:pt>
                <c:pt idx="58638">
                  <c:v>34.424029054180302</c:v>
                </c:pt>
                <c:pt idx="58639">
                  <c:v>34.424175188093102</c:v>
                </c:pt>
                <c:pt idx="58640">
                  <c:v>34.424321321538002</c:v>
                </c:pt>
                <c:pt idx="58641">
                  <c:v>34.424467454515302</c:v>
                </c:pt>
                <c:pt idx="58642">
                  <c:v>34.424613587024702</c:v>
                </c:pt>
                <c:pt idx="58643">
                  <c:v>34.424759719066401</c:v>
                </c:pt>
                <c:pt idx="58644">
                  <c:v>34.4249058506404</c:v>
                </c:pt>
                <c:pt idx="58645">
                  <c:v>34.425051981746599</c:v>
                </c:pt>
                <c:pt idx="58646">
                  <c:v>34.425198112384997</c:v>
                </c:pt>
                <c:pt idx="58647">
                  <c:v>34.425344242555703</c:v>
                </c:pt>
                <c:pt idx="58648">
                  <c:v>34.4254903722587</c:v>
                </c:pt>
                <c:pt idx="58649">
                  <c:v>34.425636501493898</c:v>
                </c:pt>
                <c:pt idx="58650">
                  <c:v>34.425782630261303</c:v>
                </c:pt>
                <c:pt idx="58651">
                  <c:v>34.425928758561</c:v>
                </c:pt>
                <c:pt idx="58652">
                  <c:v>34.426074886393003</c:v>
                </c:pt>
                <c:pt idx="58653">
                  <c:v>34.4262210137572</c:v>
                </c:pt>
                <c:pt idx="58654">
                  <c:v>34.426367140653703</c:v>
                </c:pt>
                <c:pt idx="58655">
                  <c:v>34.426513267082498</c:v>
                </c:pt>
                <c:pt idx="58656">
                  <c:v>34.426659393043501</c:v>
                </c:pt>
                <c:pt idx="58657">
                  <c:v>34.426805518536803</c:v>
                </c:pt>
                <c:pt idx="58658">
                  <c:v>34.426951643562298</c:v>
                </c:pt>
                <c:pt idx="58659">
                  <c:v>34.427097768120099</c:v>
                </c:pt>
                <c:pt idx="58660">
                  <c:v>34.4272438922102</c:v>
                </c:pt>
                <c:pt idx="58661">
                  <c:v>34.427390015832501</c:v>
                </c:pt>
                <c:pt idx="58662">
                  <c:v>34.4275361389872</c:v>
                </c:pt>
                <c:pt idx="58663">
                  <c:v>34.4276822616741</c:v>
                </c:pt>
                <c:pt idx="58664">
                  <c:v>34.4278283838932</c:v>
                </c:pt>
                <c:pt idx="58665">
                  <c:v>34.427974505644698</c:v>
                </c:pt>
                <c:pt idx="58666">
                  <c:v>34.428120626928397</c:v>
                </c:pt>
                <c:pt idx="58667">
                  <c:v>34.428266747744402</c:v>
                </c:pt>
                <c:pt idx="58668">
                  <c:v>34.4284128680927</c:v>
                </c:pt>
                <c:pt idx="58669">
                  <c:v>34.428558987973297</c:v>
                </c:pt>
                <c:pt idx="58670">
                  <c:v>34.428705107386101</c:v>
                </c:pt>
                <c:pt idx="58671">
                  <c:v>34.428851226331297</c:v>
                </c:pt>
                <c:pt idx="58672">
                  <c:v>34.4289973448087</c:v>
                </c:pt>
                <c:pt idx="58673">
                  <c:v>34.429143462818402</c:v>
                </c:pt>
                <c:pt idx="58674">
                  <c:v>34.429289580360397</c:v>
                </c:pt>
                <c:pt idx="58675">
                  <c:v>34.429435697434698</c:v>
                </c:pt>
                <c:pt idx="58676">
                  <c:v>34.429581814041299</c:v>
                </c:pt>
                <c:pt idx="58677">
                  <c:v>34.429727930180199</c:v>
                </c:pt>
                <c:pt idx="58678">
                  <c:v>34.429874045851399</c:v>
                </c:pt>
                <c:pt idx="58679">
                  <c:v>34.430020161054799</c:v>
                </c:pt>
                <c:pt idx="58680">
                  <c:v>34.430166275790597</c:v>
                </c:pt>
                <c:pt idx="58681">
                  <c:v>34.430312390058702</c:v>
                </c:pt>
                <c:pt idx="58682">
                  <c:v>34.4304585038591</c:v>
                </c:pt>
                <c:pt idx="58683">
                  <c:v>34.430604617191797</c:v>
                </c:pt>
                <c:pt idx="58684">
                  <c:v>34.430750730056801</c:v>
                </c:pt>
                <c:pt idx="58685">
                  <c:v>34.430896842454104</c:v>
                </c:pt>
                <c:pt idx="58686">
                  <c:v>34.431042954383699</c:v>
                </c:pt>
                <c:pt idx="58687">
                  <c:v>34.431189065845601</c:v>
                </c:pt>
                <c:pt idx="58688">
                  <c:v>34.431335176839802</c:v>
                </c:pt>
                <c:pt idx="58689">
                  <c:v>34.431481287366303</c:v>
                </c:pt>
                <c:pt idx="58690">
                  <c:v>34.431627397425203</c:v>
                </c:pt>
                <c:pt idx="58691">
                  <c:v>34.431773507016302</c:v>
                </c:pt>
                <c:pt idx="58692">
                  <c:v>34.431919616139801</c:v>
                </c:pt>
                <c:pt idx="58693">
                  <c:v>34.432065724795599</c:v>
                </c:pt>
                <c:pt idx="58694">
                  <c:v>34.432211832983803</c:v>
                </c:pt>
                <c:pt idx="58695">
                  <c:v>34.4323579407042</c:v>
                </c:pt>
                <c:pt idx="58696">
                  <c:v>34.432504047957003</c:v>
                </c:pt>
                <c:pt idx="58697">
                  <c:v>34.432650154741999</c:v>
                </c:pt>
                <c:pt idx="58698">
                  <c:v>34.432796261059501</c:v>
                </c:pt>
                <c:pt idx="58699">
                  <c:v>34.432942366909202</c:v>
                </c:pt>
                <c:pt idx="58700">
                  <c:v>34.433088472291303</c:v>
                </c:pt>
                <c:pt idx="58701">
                  <c:v>34.433234577205702</c:v>
                </c:pt>
                <c:pt idx="58702">
                  <c:v>34.433380681652402</c:v>
                </c:pt>
                <c:pt idx="58703">
                  <c:v>34.4335267856315</c:v>
                </c:pt>
                <c:pt idx="58704">
                  <c:v>34.433672889142898</c:v>
                </c:pt>
                <c:pt idx="58705">
                  <c:v>34.433818992186602</c:v>
                </c:pt>
                <c:pt idx="58706">
                  <c:v>34.433965094762698</c:v>
                </c:pt>
                <c:pt idx="58707">
                  <c:v>34.4341111968711</c:v>
                </c:pt>
                <c:pt idx="58708">
                  <c:v>34.434257298511902</c:v>
                </c:pt>
                <c:pt idx="58709">
                  <c:v>34.434403399685003</c:v>
                </c:pt>
                <c:pt idx="58710">
                  <c:v>34.434549500390403</c:v>
                </c:pt>
                <c:pt idx="58711">
                  <c:v>34.434695600628203</c:v>
                </c:pt>
                <c:pt idx="58712">
                  <c:v>34.434841700398401</c:v>
                </c:pt>
                <c:pt idx="58713">
                  <c:v>34.434987799700899</c:v>
                </c:pt>
                <c:pt idx="58714">
                  <c:v>34.435133898535703</c:v>
                </c:pt>
                <c:pt idx="58715">
                  <c:v>34.435279996902899</c:v>
                </c:pt>
                <c:pt idx="58716">
                  <c:v>34.435426094802402</c:v>
                </c:pt>
                <c:pt idx="58717">
                  <c:v>34.435572192234297</c:v>
                </c:pt>
                <c:pt idx="58718">
                  <c:v>34.435718289198597</c:v>
                </c:pt>
                <c:pt idx="58719">
                  <c:v>34.435864385695197</c:v>
                </c:pt>
                <c:pt idx="58720">
                  <c:v>34.436010481724203</c:v>
                </c:pt>
                <c:pt idx="58721">
                  <c:v>34.436156577285502</c:v>
                </c:pt>
                <c:pt idx="58722">
                  <c:v>34.436302672379199</c:v>
                </c:pt>
                <c:pt idx="58723">
                  <c:v>34.436448767005203</c:v>
                </c:pt>
                <c:pt idx="58724">
                  <c:v>34.436594861163698</c:v>
                </c:pt>
                <c:pt idx="58725">
                  <c:v>34.4367409548544</c:v>
                </c:pt>
                <c:pt idx="58726">
                  <c:v>34.436887048077601</c:v>
                </c:pt>
                <c:pt idx="58727">
                  <c:v>34.437033140833101</c:v>
                </c:pt>
                <c:pt idx="58728">
                  <c:v>34.437179233121</c:v>
                </c:pt>
                <c:pt idx="58729">
                  <c:v>34.437325324941298</c:v>
                </c:pt>
                <c:pt idx="58730">
                  <c:v>34.437471416293903</c:v>
                </c:pt>
                <c:pt idx="58731">
                  <c:v>34.437617507178899</c:v>
                </c:pt>
                <c:pt idx="58732">
                  <c:v>34.437763597596302</c:v>
                </c:pt>
                <c:pt idx="58733">
                  <c:v>34.437909687546103</c:v>
                </c:pt>
                <c:pt idx="58734">
                  <c:v>34.438055777028303</c:v>
                </c:pt>
                <c:pt idx="58735">
                  <c:v>34.438201866042803</c:v>
                </c:pt>
                <c:pt idx="58736">
                  <c:v>34.438347954589702</c:v>
                </c:pt>
                <c:pt idx="58737">
                  <c:v>34.438494042668999</c:v>
                </c:pt>
                <c:pt idx="58738">
                  <c:v>34.438640130280703</c:v>
                </c:pt>
                <c:pt idx="58739">
                  <c:v>34.438786217424799</c:v>
                </c:pt>
                <c:pt idx="58740">
                  <c:v>34.438932304101201</c:v>
                </c:pt>
                <c:pt idx="58741">
                  <c:v>34.439078390310101</c:v>
                </c:pt>
                <c:pt idx="58742">
                  <c:v>34.439224476051301</c:v>
                </c:pt>
                <c:pt idx="58743">
                  <c:v>34.439370561324999</c:v>
                </c:pt>
                <c:pt idx="58744">
                  <c:v>34.439516646130997</c:v>
                </c:pt>
                <c:pt idx="58745">
                  <c:v>34.439662730469401</c:v>
                </c:pt>
                <c:pt idx="58746">
                  <c:v>34.439808814340203</c:v>
                </c:pt>
                <c:pt idx="58747">
                  <c:v>34.439954897743497</c:v>
                </c:pt>
                <c:pt idx="58748">
                  <c:v>34.440100980679098</c:v>
                </c:pt>
                <c:pt idx="58749">
                  <c:v>34.440247063147098</c:v>
                </c:pt>
                <c:pt idx="58750">
                  <c:v>34.440393145147603</c:v>
                </c:pt>
                <c:pt idx="58751">
                  <c:v>34.4405392266804</c:v>
                </c:pt>
                <c:pt idx="58752">
                  <c:v>34.440685307745703</c:v>
                </c:pt>
                <c:pt idx="58753">
                  <c:v>34.440831388343298</c:v>
                </c:pt>
                <c:pt idx="58754">
                  <c:v>34.440977468473399</c:v>
                </c:pt>
                <c:pt idx="58755">
                  <c:v>34.441123548135799</c:v>
                </c:pt>
                <c:pt idx="58756">
                  <c:v>34.441269627330698</c:v>
                </c:pt>
                <c:pt idx="58757">
                  <c:v>34.441415706058002</c:v>
                </c:pt>
                <c:pt idx="58758">
                  <c:v>34.441561784317798</c:v>
                </c:pt>
                <c:pt idx="58759">
                  <c:v>34.441707862109901</c:v>
                </c:pt>
                <c:pt idx="58760">
                  <c:v>34.441853939434402</c:v>
                </c:pt>
                <c:pt idx="58761">
                  <c:v>34.442000016291402</c:v>
                </c:pt>
                <c:pt idx="58762">
                  <c:v>34.442146092680801</c:v>
                </c:pt>
                <c:pt idx="58763">
                  <c:v>34.442292168602599</c:v>
                </c:pt>
                <c:pt idx="58764">
                  <c:v>34.442438244056902</c:v>
                </c:pt>
                <c:pt idx="58765">
                  <c:v>34.442584319043597</c:v>
                </c:pt>
                <c:pt idx="58766">
                  <c:v>34.442730393562698</c:v>
                </c:pt>
                <c:pt idx="58767">
                  <c:v>34.442876467614198</c:v>
                </c:pt>
                <c:pt idx="58768">
                  <c:v>34.443022541198097</c:v>
                </c:pt>
                <c:pt idx="58769">
                  <c:v>34.443168614314501</c:v>
                </c:pt>
                <c:pt idx="58770">
                  <c:v>34.443314686963397</c:v>
                </c:pt>
                <c:pt idx="58771">
                  <c:v>34.4434607591446</c:v>
                </c:pt>
                <c:pt idx="58772">
                  <c:v>34.4436068308583</c:v>
                </c:pt>
                <c:pt idx="58773">
                  <c:v>34.443752902104499</c:v>
                </c:pt>
                <c:pt idx="58774">
                  <c:v>34.443898972882998</c:v>
                </c:pt>
                <c:pt idx="58775">
                  <c:v>34.444045043194002</c:v>
                </c:pt>
                <c:pt idx="58776">
                  <c:v>34.444191113037498</c:v>
                </c:pt>
                <c:pt idx="58777">
                  <c:v>34.444337182413399</c:v>
                </c:pt>
                <c:pt idx="58778">
                  <c:v>34.444483251321799</c:v>
                </c:pt>
                <c:pt idx="58779">
                  <c:v>34.444629319762598</c:v>
                </c:pt>
                <c:pt idx="58780">
                  <c:v>34.444775387735802</c:v>
                </c:pt>
                <c:pt idx="58781">
                  <c:v>34.444921455241499</c:v>
                </c:pt>
                <c:pt idx="58782">
                  <c:v>34.445067522279601</c:v>
                </c:pt>
                <c:pt idx="58783">
                  <c:v>34.445213588850301</c:v>
                </c:pt>
                <c:pt idx="58784">
                  <c:v>34.4453596549533</c:v>
                </c:pt>
                <c:pt idx="58785">
                  <c:v>34.445505720588798</c:v>
                </c:pt>
                <c:pt idx="58786">
                  <c:v>34.445651785756802</c:v>
                </c:pt>
                <c:pt idx="58787">
                  <c:v>34.445797850457197</c:v>
                </c:pt>
                <c:pt idx="58788">
                  <c:v>34.445943914690098</c:v>
                </c:pt>
                <c:pt idx="58789">
                  <c:v>34.446089978455497</c:v>
                </c:pt>
                <c:pt idx="58790">
                  <c:v>34.446236041753302</c:v>
                </c:pt>
                <c:pt idx="58791">
                  <c:v>34.446382104583599</c:v>
                </c:pt>
                <c:pt idx="58792">
                  <c:v>34.446528166946301</c:v>
                </c:pt>
                <c:pt idx="58793">
                  <c:v>34.446674228841502</c:v>
                </c:pt>
                <c:pt idx="58794">
                  <c:v>34.446820290269201</c:v>
                </c:pt>
                <c:pt idx="58795">
                  <c:v>34.446966351229399</c:v>
                </c:pt>
                <c:pt idx="58796">
                  <c:v>34.447112411722003</c:v>
                </c:pt>
                <c:pt idx="58797">
                  <c:v>34.447258471747098</c:v>
                </c:pt>
                <c:pt idx="58798">
                  <c:v>34.447404531304699</c:v>
                </c:pt>
                <c:pt idx="58799">
                  <c:v>34.447550590394698</c:v>
                </c:pt>
                <c:pt idx="58800">
                  <c:v>34.447696649017303</c:v>
                </c:pt>
                <c:pt idx="58801">
                  <c:v>34.447842707172299</c:v>
                </c:pt>
                <c:pt idx="58802">
                  <c:v>34.447988764859801</c:v>
                </c:pt>
                <c:pt idx="58803">
                  <c:v>34.448134822079801</c:v>
                </c:pt>
                <c:pt idx="58804">
                  <c:v>34.4482808788322</c:v>
                </c:pt>
                <c:pt idx="58805">
                  <c:v>34.448426935117197</c:v>
                </c:pt>
                <c:pt idx="58806">
                  <c:v>34.448572990934601</c:v>
                </c:pt>
                <c:pt idx="58807">
                  <c:v>34.448719046284502</c:v>
                </c:pt>
                <c:pt idx="58808">
                  <c:v>34.448865101167002</c:v>
                </c:pt>
                <c:pt idx="58809">
                  <c:v>34.4490111555819</c:v>
                </c:pt>
                <c:pt idx="58810">
                  <c:v>34.449157209529297</c:v>
                </c:pt>
                <c:pt idx="58811">
                  <c:v>34.449303263009199</c:v>
                </c:pt>
                <c:pt idx="58812">
                  <c:v>34.4494493160216</c:v>
                </c:pt>
                <c:pt idx="58813">
                  <c:v>34.449595368566499</c:v>
                </c:pt>
                <c:pt idx="58814">
                  <c:v>34.449741420643903</c:v>
                </c:pt>
                <c:pt idx="58815">
                  <c:v>34.449887472253799</c:v>
                </c:pt>
                <c:pt idx="58816">
                  <c:v>34.450033523396201</c:v>
                </c:pt>
                <c:pt idx="58817">
                  <c:v>34.4501795740711</c:v>
                </c:pt>
                <c:pt idx="58818">
                  <c:v>34.450325624278499</c:v>
                </c:pt>
                <c:pt idx="58819">
                  <c:v>34.450471674018402</c:v>
                </c:pt>
                <c:pt idx="58820">
                  <c:v>34.450617723290797</c:v>
                </c:pt>
                <c:pt idx="58821">
                  <c:v>34.450763772095698</c:v>
                </c:pt>
                <c:pt idx="58822">
                  <c:v>34.450909820433203</c:v>
                </c:pt>
                <c:pt idx="58823">
                  <c:v>34.451055868303101</c:v>
                </c:pt>
                <c:pt idx="58824">
                  <c:v>34.451201915705603</c:v>
                </c:pt>
                <c:pt idx="58825">
                  <c:v>34.451347962640597</c:v>
                </c:pt>
                <c:pt idx="58826">
                  <c:v>34.451494009108103</c:v>
                </c:pt>
                <c:pt idx="58827">
                  <c:v>34.451640055108101</c:v>
                </c:pt>
                <c:pt idx="58828">
                  <c:v>34.451786100640703</c:v>
                </c:pt>
                <c:pt idx="58829">
                  <c:v>34.451932145705797</c:v>
                </c:pt>
                <c:pt idx="58830">
                  <c:v>34.452078190303403</c:v>
                </c:pt>
                <c:pt idx="58831">
                  <c:v>34.452224234433501</c:v>
                </c:pt>
                <c:pt idx="58832">
                  <c:v>34.452370278096097</c:v>
                </c:pt>
                <c:pt idx="58833">
                  <c:v>34.452516321291299</c:v>
                </c:pt>
                <c:pt idx="58834">
                  <c:v>34.452662364018998</c:v>
                </c:pt>
                <c:pt idx="58835">
                  <c:v>34.452808406279203</c:v>
                </c:pt>
                <c:pt idx="58836">
                  <c:v>34.452954448071999</c:v>
                </c:pt>
                <c:pt idx="58837">
                  <c:v>34.453100489397301</c:v>
                </c:pt>
                <c:pt idx="58838">
                  <c:v>34.4532465302551</c:v>
                </c:pt>
                <c:pt idx="58839">
                  <c:v>34.453392570645498</c:v>
                </c:pt>
                <c:pt idx="58840">
                  <c:v>34.453538610568401</c:v>
                </c:pt>
                <c:pt idx="58841">
                  <c:v>34.453684650023803</c:v>
                </c:pt>
                <c:pt idx="58842">
                  <c:v>34.453830689011802</c:v>
                </c:pt>
                <c:pt idx="58843">
                  <c:v>34.4539767275324</c:v>
                </c:pt>
                <c:pt idx="58844">
                  <c:v>34.454122765585502</c:v>
                </c:pt>
                <c:pt idx="58845">
                  <c:v>34.454268803171097</c:v>
                </c:pt>
                <c:pt idx="58846">
                  <c:v>34.454414840289303</c:v>
                </c:pt>
                <c:pt idx="58847">
                  <c:v>34.45456087694</c:v>
                </c:pt>
                <c:pt idx="58848">
                  <c:v>34.454706913123204</c:v>
                </c:pt>
                <c:pt idx="58849">
                  <c:v>34.454852948839097</c:v>
                </c:pt>
                <c:pt idx="58850">
                  <c:v>34.454998984087403</c:v>
                </c:pt>
                <c:pt idx="58851">
                  <c:v>34.4551450188684</c:v>
                </c:pt>
                <c:pt idx="58852">
                  <c:v>34.455291053181902</c:v>
                </c:pt>
                <c:pt idx="58853">
                  <c:v>34.455437087027903</c:v>
                </c:pt>
                <c:pt idx="58854">
                  <c:v>34.455583120406502</c:v>
                </c:pt>
                <c:pt idx="58855">
                  <c:v>34.455729153317698</c:v>
                </c:pt>
                <c:pt idx="58856">
                  <c:v>34.4558751857614</c:v>
                </c:pt>
                <c:pt idx="58857">
                  <c:v>34.4560212177377</c:v>
                </c:pt>
                <c:pt idx="58858">
                  <c:v>34.456167249246597</c:v>
                </c:pt>
                <c:pt idx="58859">
                  <c:v>34.456313280288001</c:v>
                </c:pt>
                <c:pt idx="58860">
                  <c:v>34.456459310862002</c:v>
                </c:pt>
                <c:pt idx="58861">
                  <c:v>34.456605340968601</c:v>
                </c:pt>
                <c:pt idx="58862">
                  <c:v>34.456751370607698</c:v>
                </c:pt>
                <c:pt idx="58863">
                  <c:v>34.4568973997794</c:v>
                </c:pt>
                <c:pt idx="58864">
                  <c:v>34.457043428483701</c:v>
                </c:pt>
                <c:pt idx="58865">
                  <c:v>34.457189456720599</c:v>
                </c:pt>
                <c:pt idx="58866">
                  <c:v>34.457335484490002</c:v>
                </c:pt>
                <c:pt idx="58867">
                  <c:v>34.457481511791997</c:v>
                </c:pt>
                <c:pt idx="58868">
                  <c:v>34.457627538626603</c:v>
                </c:pt>
                <c:pt idx="58869">
                  <c:v>34.457773564993801</c:v>
                </c:pt>
                <c:pt idx="58870">
                  <c:v>34.457919590893503</c:v>
                </c:pt>
                <c:pt idx="58871">
                  <c:v>34.458065616325896</c:v>
                </c:pt>
                <c:pt idx="58872">
                  <c:v>34.458211641290802</c:v>
                </c:pt>
                <c:pt idx="58873">
                  <c:v>34.458357665788398</c:v>
                </c:pt>
                <c:pt idx="58874">
                  <c:v>34.4585036898185</c:v>
                </c:pt>
                <c:pt idx="58875">
                  <c:v>34.458649713381199</c:v>
                </c:pt>
                <c:pt idx="58876">
                  <c:v>34.458795736476503</c:v>
                </c:pt>
                <c:pt idx="58877">
                  <c:v>34.458941759104299</c:v>
                </c:pt>
                <c:pt idx="58878">
                  <c:v>34.459087781264799</c:v>
                </c:pt>
                <c:pt idx="58879">
                  <c:v>34.459233802957897</c:v>
                </c:pt>
                <c:pt idx="58880">
                  <c:v>34.4593798241836</c:v>
                </c:pt>
                <c:pt idx="58881">
                  <c:v>34.459525844941901</c:v>
                </c:pt>
                <c:pt idx="58882">
                  <c:v>34.4596718652327</c:v>
                </c:pt>
                <c:pt idx="58883">
                  <c:v>34.459817885056196</c:v>
                </c:pt>
                <c:pt idx="58884">
                  <c:v>34.459963904412298</c:v>
                </c:pt>
                <c:pt idx="58885">
                  <c:v>34.460109923300998</c:v>
                </c:pt>
                <c:pt idx="58886">
                  <c:v>34.460255941722302</c:v>
                </c:pt>
                <c:pt idx="58887">
                  <c:v>34.460401959676197</c:v>
                </c:pt>
                <c:pt idx="58888">
                  <c:v>34.460547977162697</c:v>
                </c:pt>
                <c:pt idx="58889">
                  <c:v>34.460693994181902</c:v>
                </c:pt>
                <c:pt idx="58890">
                  <c:v>34.460840010733598</c:v>
                </c:pt>
                <c:pt idx="58891">
                  <c:v>34.460986026817999</c:v>
                </c:pt>
                <c:pt idx="58892">
                  <c:v>34.461132042434997</c:v>
                </c:pt>
                <c:pt idx="58893">
                  <c:v>34.461278057584501</c:v>
                </c:pt>
                <c:pt idx="58894">
                  <c:v>34.461424072266801</c:v>
                </c:pt>
                <c:pt idx="58895">
                  <c:v>34.461570086481601</c:v>
                </c:pt>
                <c:pt idx="58896">
                  <c:v>34.461716100229097</c:v>
                </c:pt>
                <c:pt idx="58897">
                  <c:v>34.461862113509099</c:v>
                </c:pt>
                <c:pt idx="58898">
                  <c:v>34.462008126321798</c:v>
                </c:pt>
                <c:pt idx="58899">
                  <c:v>34.462154138667202</c:v>
                </c:pt>
                <c:pt idx="58900">
                  <c:v>34.462300150545097</c:v>
                </c:pt>
                <c:pt idx="58901">
                  <c:v>34.462446161955697</c:v>
                </c:pt>
                <c:pt idx="58902">
                  <c:v>34.462592172898901</c:v>
                </c:pt>
                <c:pt idx="58903">
                  <c:v>34.462738183374803</c:v>
                </c:pt>
                <c:pt idx="58904">
                  <c:v>34.462884193383303</c:v>
                </c:pt>
                <c:pt idx="58905">
                  <c:v>34.463030202924401</c:v>
                </c:pt>
                <c:pt idx="58906">
                  <c:v>34.463176211998203</c:v>
                </c:pt>
                <c:pt idx="58907">
                  <c:v>34.463322220604603</c:v>
                </c:pt>
                <c:pt idx="58908">
                  <c:v>34.463468228743601</c:v>
                </c:pt>
                <c:pt idx="58909">
                  <c:v>34.463614236415303</c:v>
                </c:pt>
                <c:pt idx="58910">
                  <c:v>34.463760243619603</c:v>
                </c:pt>
                <c:pt idx="58911">
                  <c:v>34.463906250356601</c:v>
                </c:pt>
                <c:pt idx="58912">
                  <c:v>34.464052256626204</c:v>
                </c:pt>
                <c:pt idx="58913">
                  <c:v>34.464198262428503</c:v>
                </c:pt>
                <c:pt idx="58914">
                  <c:v>34.464344267763401</c:v>
                </c:pt>
                <c:pt idx="58915">
                  <c:v>34.464490272630997</c:v>
                </c:pt>
                <c:pt idx="58916">
                  <c:v>34.464636277031197</c:v>
                </c:pt>
                <c:pt idx="58917">
                  <c:v>34.464782280964002</c:v>
                </c:pt>
                <c:pt idx="58918">
                  <c:v>34.464928284429597</c:v>
                </c:pt>
                <c:pt idx="58919">
                  <c:v>34.465074287427797</c:v>
                </c:pt>
                <c:pt idx="58920">
                  <c:v>34.465220289958602</c:v>
                </c:pt>
                <c:pt idx="58921">
                  <c:v>34.465366292022097</c:v>
                </c:pt>
                <c:pt idx="58922">
                  <c:v>34.465512293618303</c:v>
                </c:pt>
                <c:pt idx="58923">
                  <c:v>34.465658294747101</c:v>
                </c:pt>
                <c:pt idx="58924">
                  <c:v>34.465804295408603</c:v>
                </c:pt>
                <c:pt idx="58925">
                  <c:v>34.465950295602703</c:v>
                </c:pt>
                <c:pt idx="58926">
                  <c:v>34.4660962953295</c:v>
                </c:pt>
                <c:pt idx="58927">
                  <c:v>34.466242294589001</c:v>
                </c:pt>
                <c:pt idx="58928">
                  <c:v>34.4663882933812</c:v>
                </c:pt>
                <c:pt idx="58929">
                  <c:v>34.466534291705997</c:v>
                </c:pt>
                <c:pt idx="58930">
                  <c:v>34.466680289563499</c:v>
                </c:pt>
                <c:pt idx="58931">
                  <c:v>34.466826286953697</c:v>
                </c:pt>
                <c:pt idx="58932">
                  <c:v>34.466972283876601</c:v>
                </c:pt>
                <c:pt idx="58933">
                  <c:v>34.467118280332102</c:v>
                </c:pt>
                <c:pt idx="58934">
                  <c:v>34.4672642763203</c:v>
                </c:pt>
                <c:pt idx="58935">
                  <c:v>34.467410271841203</c:v>
                </c:pt>
                <c:pt idx="58936">
                  <c:v>34.467556266894803</c:v>
                </c:pt>
                <c:pt idx="58937">
                  <c:v>34.467702261481001</c:v>
                </c:pt>
                <c:pt idx="58938">
                  <c:v>34.467848255600003</c:v>
                </c:pt>
                <c:pt idx="58939">
                  <c:v>34.467994249251603</c:v>
                </c:pt>
                <c:pt idx="58940">
                  <c:v>34.468140242435901</c:v>
                </c:pt>
                <c:pt idx="58941">
                  <c:v>34.468286235153002</c:v>
                </c:pt>
                <c:pt idx="58942">
                  <c:v>34.468432227402701</c:v>
                </c:pt>
                <c:pt idx="58943">
                  <c:v>34.468578219184998</c:v>
                </c:pt>
                <c:pt idx="58944">
                  <c:v>34.468724210500099</c:v>
                </c:pt>
                <c:pt idx="58945">
                  <c:v>34.468870201347897</c:v>
                </c:pt>
                <c:pt idx="58946">
                  <c:v>34.4690161917284</c:v>
                </c:pt>
                <c:pt idx="58947">
                  <c:v>34.4691621816416</c:v>
                </c:pt>
                <c:pt idx="58948">
                  <c:v>34.469308171087498</c:v>
                </c:pt>
                <c:pt idx="58949">
                  <c:v>34.469454160066</c:v>
                </c:pt>
                <c:pt idx="58950">
                  <c:v>34.4696001485773</c:v>
                </c:pt>
                <c:pt idx="58951">
                  <c:v>34.469746136621303</c:v>
                </c:pt>
                <c:pt idx="58952">
                  <c:v>34.469892124197997</c:v>
                </c:pt>
                <c:pt idx="58953">
                  <c:v>34.470038111307403</c:v>
                </c:pt>
                <c:pt idx="58954">
                  <c:v>34.470184097949499</c:v>
                </c:pt>
                <c:pt idx="58955">
                  <c:v>34.470330084124299</c:v>
                </c:pt>
                <c:pt idx="58956">
                  <c:v>34.470476069831903</c:v>
                </c:pt>
                <c:pt idx="58957">
                  <c:v>34.470622055072099</c:v>
                </c:pt>
                <c:pt idx="58958">
                  <c:v>34.470768039845098</c:v>
                </c:pt>
                <c:pt idx="58959">
                  <c:v>34.470914024150801</c:v>
                </c:pt>
                <c:pt idx="58960">
                  <c:v>34.471060007989102</c:v>
                </c:pt>
                <c:pt idx="58961">
                  <c:v>34.4712059913603</c:v>
                </c:pt>
                <c:pt idx="58962">
                  <c:v>34.471351974264103</c:v>
                </c:pt>
                <c:pt idx="58963">
                  <c:v>34.471497956700702</c:v>
                </c:pt>
                <c:pt idx="58964">
                  <c:v>34.471643938669899</c:v>
                </c:pt>
                <c:pt idx="58965">
                  <c:v>34.471789920171901</c:v>
                </c:pt>
                <c:pt idx="58966">
                  <c:v>34.471935901206699</c:v>
                </c:pt>
                <c:pt idx="58967">
                  <c:v>34.472081881774102</c:v>
                </c:pt>
                <c:pt idx="58968">
                  <c:v>34.472227861874302</c:v>
                </c:pt>
                <c:pt idx="58969">
                  <c:v>34.472373841507299</c:v>
                </c:pt>
                <c:pt idx="58970">
                  <c:v>34.4725198206729</c:v>
                </c:pt>
                <c:pt idx="58971">
                  <c:v>34.472665799371299</c:v>
                </c:pt>
                <c:pt idx="58972">
                  <c:v>34.472811777602502</c:v>
                </c:pt>
                <c:pt idx="58973">
                  <c:v>34.472957755366302</c:v>
                </c:pt>
                <c:pt idx="58974">
                  <c:v>34.473103732662899</c:v>
                </c:pt>
                <c:pt idx="58975">
                  <c:v>34.4732497094923</c:v>
                </c:pt>
                <c:pt idx="58976">
                  <c:v>34.473395685854399</c:v>
                </c:pt>
                <c:pt idx="58977">
                  <c:v>34.473541661749202</c:v>
                </c:pt>
                <c:pt idx="58978">
                  <c:v>34.473687637176802</c:v>
                </c:pt>
                <c:pt idx="58979">
                  <c:v>34.473833612137099</c:v>
                </c:pt>
                <c:pt idx="58980">
                  <c:v>34.4739795866302</c:v>
                </c:pt>
                <c:pt idx="58981">
                  <c:v>34.474125560655999</c:v>
                </c:pt>
                <c:pt idx="58982">
                  <c:v>34.474271534214601</c:v>
                </c:pt>
                <c:pt idx="58983">
                  <c:v>34.474417507305901</c:v>
                </c:pt>
                <c:pt idx="58984">
                  <c:v>34.474563479929998</c:v>
                </c:pt>
                <c:pt idx="58985">
                  <c:v>34.474709452086799</c:v>
                </c:pt>
                <c:pt idx="58986">
                  <c:v>34.474855423776397</c:v>
                </c:pt>
                <c:pt idx="58987">
                  <c:v>34.475001394998699</c:v>
                </c:pt>
                <c:pt idx="58988">
                  <c:v>34.475147365753799</c:v>
                </c:pt>
                <c:pt idx="58989">
                  <c:v>34.475293336041702</c:v>
                </c:pt>
                <c:pt idx="58990">
                  <c:v>34.475439305862302</c:v>
                </c:pt>
                <c:pt idx="58991">
                  <c:v>34.4755852752157</c:v>
                </c:pt>
                <c:pt idx="58992">
                  <c:v>34.475731244101901</c:v>
                </c:pt>
                <c:pt idx="58993">
                  <c:v>34.4758772125208</c:v>
                </c:pt>
                <c:pt idx="58994">
                  <c:v>34.476023180472502</c:v>
                </c:pt>
                <c:pt idx="58995">
                  <c:v>34.476169147957002</c:v>
                </c:pt>
                <c:pt idx="58996">
                  <c:v>34.476315114974298</c:v>
                </c:pt>
                <c:pt idx="58997">
                  <c:v>34.476461081524299</c:v>
                </c:pt>
                <c:pt idx="58998">
                  <c:v>34.476607047607096</c:v>
                </c:pt>
                <c:pt idx="58999">
                  <c:v>34.476753013222599</c:v>
                </c:pt>
                <c:pt idx="59000">
                  <c:v>34.476898978370997</c:v>
                </c:pt>
                <c:pt idx="59001">
                  <c:v>34.4770449430521</c:v>
                </c:pt>
                <c:pt idx="59002">
                  <c:v>34.477190907265999</c:v>
                </c:pt>
                <c:pt idx="59003">
                  <c:v>34.477336871012703</c:v>
                </c:pt>
                <c:pt idx="59004">
                  <c:v>34.477482834292204</c:v>
                </c:pt>
                <c:pt idx="59005">
                  <c:v>34.477628797104401</c:v>
                </c:pt>
                <c:pt idx="59006">
                  <c:v>34.477774759449503</c:v>
                </c:pt>
                <c:pt idx="59007">
                  <c:v>34.477920721327301</c:v>
                </c:pt>
                <c:pt idx="59008">
                  <c:v>34.478066682737897</c:v>
                </c:pt>
                <c:pt idx="59009">
                  <c:v>34.478212643681303</c:v>
                </c:pt>
                <c:pt idx="59010">
                  <c:v>34.478358604157499</c:v>
                </c:pt>
                <c:pt idx="59011">
                  <c:v>34.478504564166499</c:v>
                </c:pt>
                <c:pt idx="59012">
                  <c:v>34.478650523708303</c:v>
                </c:pt>
                <c:pt idx="59013">
                  <c:v>34.478796482782897</c:v>
                </c:pt>
                <c:pt idx="59014">
                  <c:v>34.478942441390302</c:v>
                </c:pt>
                <c:pt idx="59015">
                  <c:v>34.479088399530497</c:v>
                </c:pt>
                <c:pt idx="59016">
                  <c:v>34.479234357203502</c:v>
                </c:pt>
                <c:pt idx="59017">
                  <c:v>34.479380314409298</c:v>
                </c:pt>
                <c:pt idx="59018">
                  <c:v>34.479526271147897</c:v>
                </c:pt>
                <c:pt idx="59019">
                  <c:v>34.4796722274193</c:v>
                </c:pt>
                <c:pt idx="59020">
                  <c:v>34.4798181832235</c:v>
                </c:pt>
                <c:pt idx="59021">
                  <c:v>34.479964138560597</c:v>
                </c:pt>
                <c:pt idx="59022">
                  <c:v>34.480110093430397</c:v>
                </c:pt>
                <c:pt idx="59023">
                  <c:v>34.480256047833002</c:v>
                </c:pt>
                <c:pt idx="59024">
                  <c:v>34.480402001768503</c:v>
                </c:pt>
                <c:pt idx="59025">
                  <c:v>34.480547955236801</c:v>
                </c:pt>
                <c:pt idx="59026">
                  <c:v>34.480693908237903</c:v>
                </c:pt>
                <c:pt idx="59027">
                  <c:v>34.480839860771802</c:v>
                </c:pt>
                <c:pt idx="59028">
                  <c:v>34.480985812838497</c:v>
                </c:pt>
                <c:pt idx="59029">
                  <c:v>34.481131764438103</c:v>
                </c:pt>
                <c:pt idx="59030">
                  <c:v>34.481277715570499</c:v>
                </c:pt>
                <c:pt idx="59031">
                  <c:v>34.481423666235699</c:v>
                </c:pt>
                <c:pt idx="59032">
                  <c:v>34.481569616433703</c:v>
                </c:pt>
                <c:pt idx="59033">
                  <c:v>34.481715566164503</c:v>
                </c:pt>
                <c:pt idx="59034">
                  <c:v>34.4818615154282</c:v>
                </c:pt>
                <c:pt idx="59035">
                  <c:v>34.482007464224701</c:v>
                </c:pt>
                <c:pt idx="59036">
                  <c:v>34.482153412554098</c:v>
                </c:pt>
                <c:pt idx="59037">
                  <c:v>34.482299360416299</c:v>
                </c:pt>
                <c:pt idx="59038">
                  <c:v>34.482445307811297</c:v>
                </c:pt>
                <c:pt idx="59039">
                  <c:v>34.482591254739098</c:v>
                </c:pt>
                <c:pt idx="59040">
                  <c:v>34.482737201199797</c:v>
                </c:pt>
                <c:pt idx="59041">
                  <c:v>34.482883147193299</c:v>
                </c:pt>
                <c:pt idx="59042">
                  <c:v>34.483029092719697</c:v>
                </c:pt>
                <c:pt idx="59043">
                  <c:v>34.483175037778899</c:v>
                </c:pt>
                <c:pt idx="59044">
                  <c:v>34.483320982370898</c:v>
                </c:pt>
                <c:pt idx="59045">
                  <c:v>34.483466926495801</c:v>
                </c:pt>
                <c:pt idx="59046">
                  <c:v>34.4836128701536</c:v>
                </c:pt>
                <c:pt idx="59047">
                  <c:v>34.483758813344203</c:v>
                </c:pt>
                <c:pt idx="59048">
                  <c:v>34.483904756067602</c:v>
                </c:pt>
                <c:pt idx="59049">
                  <c:v>34.484050698323898</c:v>
                </c:pt>
                <c:pt idx="59050">
                  <c:v>34.484196640113097</c:v>
                </c:pt>
                <c:pt idx="59051">
                  <c:v>34.484342581435101</c:v>
                </c:pt>
                <c:pt idx="59052">
                  <c:v>34.484488522289901</c:v>
                </c:pt>
                <c:pt idx="59053">
                  <c:v>34.484634462677597</c:v>
                </c:pt>
                <c:pt idx="59054">
                  <c:v>34.484780402598197</c:v>
                </c:pt>
                <c:pt idx="59055">
                  <c:v>34.484926342051601</c:v>
                </c:pt>
                <c:pt idx="59056">
                  <c:v>34.485072281037901</c:v>
                </c:pt>
                <c:pt idx="59057">
                  <c:v>34.485218219557098</c:v>
                </c:pt>
                <c:pt idx="59058">
                  <c:v>34.485364157609098</c:v>
                </c:pt>
                <c:pt idx="59059">
                  <c:v>34.485510095194002</c:v>
                </c:pt>
                <c:pt idx="59060">
                  <c:v>34.485656032311702</c:v>
                </c:pt>
                <c:pt idx="59061">
                  <c:v>34.485801968962399</c:v>
                </c:pt>
                <c:pt idx="59062">
                  <c:v>34.485947905145899</c:v>
                </c:pt>
                <c:pt idx="59063">
                  <c:v>34.486093840862203</c:v>
                </c:pt>
                <c:pt idx="59064">
                  <c:v>34.486239776111503</c:v>
                </c:pt>
                <c:pt idx="59065">
                  <c:v>34.4863857108936</c:v>
                </c:pt>
                <c:pt idx="59066">
                  <c:v>34.486531645208601</c:v>
                </c:pt>
                <c:pt idx="59067">
                  <c:v>34.486677579056398</c:v>
                </c:pt>
                <c:pt idx="59068">
                  <c:v>34.486823512437198</c:v>
                </c:pt>
                <c:pt idx="59069">
                  <c:v>34.486969445350802</c:v>
                </c:pt>
                <c:pt idx="59070">
                  <c:v>34.487115377797302</c:v>
                </c:pt>
                <c:pt idx="59071">
                  <c:v>34.487261309776699</c:v>
                </c:pt>
                <c:pt idx="59072">
                  <c:v>34.487407241288999</c:v>
                </c:pt>
                <c:pt idx="59073">
                  <c:v>34.487553172334202</c:v>
                </c:pt>
                <c:pt idx="59074">
                  <c:v>34.487699102912202</c:v>
                </c:pt>
                <c:pt idx="59075">
                  <c:v>34.487845033023198</c:v>
                </c:pt>
                <c:pt idx="59076">
                  <c:v>34.487990962666998</c:v>
                </c:pt>
                <c:pt idx="59077">
                  <c:v>34.488136891843702</c:v>
                </c:pt>
                <c:pt idx="59078">
                  <c:v>34.488282820553401</c:v>
                </c:pt>
                <c:pt idx="59079">
                  <c:v>34.488428748795897</c:v>
                </c:pt>
                <c:pt idx="59080">
                  <c:v>34.488574676571297</c:v>
                </c:pt>
                <c:pt idx="59081">
                  <c:v>34.488720603879599</c:v>
                </c:pt>
                <c:pt idx="59082">
                  <c:v>34.488866530720799</c:v>
                </c:pt>
                <c:pt idx="59083">
                  <c:v>34.489012457095001</c:v>
                </c:pt>
                <c:pt idx="59084">
                  <c:v>34.489158383002</c:v>
                </c:pt>
                <c:pt idx="59085">
                  <c:v>34.489304308441902</c:v>
                </c:pt>
                <c:pt idx="59086">
                  <c:v>34.489450233414701</c:v>
                </c:pt>
                <c:pt idx="59087">
                  <c:v>34.489596157920502</c:v>
                </c:pt>
                <c:pt idx="59088">
                  <c:v>34.489742081959101</c:v>
                </c:pt>
                <c:pt idx="59089">
                  <c:v>34.489888005530702</c:v>
                </c:pt>
                <c:pt idx="59090">
                  <c:v>34.490033928635199</c:v>
                </c:pt>
                <c:pt idx="59091">
                  <c:v>34.4901798512726</c:v>
                </c:pt>
                <c:pt idx="59092">
                  <c:v>34.490325773442898</c:v>
                </c:pt>
                <c:pt idx="59093">
                  <c:v>34.490471695146098</c:v>
                </c:pt>
                <c:pt idx="59094">
                  <c:v>34.490617616382202</c:v>
                </c:pt>
                <c:pt idx="59095">
                  <c:v>34.490763537151302</c:v>
                </c:pt>
                <c:pt idx="59096">
                  <c:v>34.490909457453299</c:v>
                </c:pt>
                <c:pt idx="59097">
                  <c:v>34.491055377288198</c:v>
                </c:pt>
                <c:pt idx="59098">
                  <c:v>34.491201296656001</c:v>
                </c:pt>
                <c:pt idx="59099">
                  <c:v>34.4913472155568</c:v>
                </c:pt>
                <c:pt idx="59100">
                  <c:v>34.491493133990502</c:v>
                </c:pt>
                <c:pt idx="59101">
                  <c:v>34.491639051957101</c:v>
                </c:pt>
                <c:pt idx="59102">
                  <c:v>34.491784969456603</c:v>
                </c:pt>
                <c:pt idx="59103">
                  <c:v>34.491930886489101</c:v>
                </c:pt>
                <c:pt idx="59104">
                  <c:v>34.492076803054502</c:v>
                </c:pt>
                <c:pt idx="59105">
                  <c:v>34.492222719152799</c:v>
                </c:pt>
                <c:pt idx="59106">
                  <c:v>34.4923686347841</c:v>
                </c:pt>
                <c:pt idx="59107">
                  <c:v>34.492514549948297</c:v>
                </c:pt>
                <c:pt idx="59108">
                  <c:v>34.492660464645503</c:v>
                </c:pt>
                <c:pt idx="59109">
                  <c:v>34.492806378875599</c:v>
                </c:pt>
                <c:pt idx="59110">
                  <c:v>34.492952292638599</c:v>
                </c:pt>
                <c:pt idx="59111">
                  <c:v>34.493098205934601</c:v>
                </c:pt>
                <c:pt idx="59112">
                  <c:v>34.493244118763499</c:v>
                </c:pt>
                <c:pt idx="59113">
                  <c:v>34.493390031125401</c:v>
                </c:pt>
                <c:pt idx="59114">
                  <c:v>34.493535943020198</c:v>
                </c:pt>
                <c:pt idx="59115">
                  <c:v>34.493681854447999</c:v>
                </c:pt>
                <c:pt idx="59116">
                  <c:v>34.493827765408703</c:v>
                </c:pt>
                <c:pt idx="59117">
                  <c:v>34.493973675902403</c:v>
                </c:pt>
                <c:pt idx="59118">
                  <c:v>34.494119585928999</c:v>
                </c:pt>
                <c:pt idx="59119">
                  <c:v>34.494265495488598</c:v>
                </c:pt>
                <c:pt idx="59120">
                  <c:v>34.4944114045812</c:v>
                </c:pt>
                <c:pt idx="59121">
                  <c:v>34.494557313206698</c:v>
                </c:pt>
                <c:pt idx="59122">
                  <c:v>34.4947032213651</c:v>
                </c:pt>
                <c:pt idx="59123">
                  <c:v>34.494849129056597</c:v>
                </c:pt>
                <c:pt idx="59124">
                  <c:v>34.494995036280997</c:v>
                </c:pt>
                <c:pt idx="59125">
                  <c:v>34.495140943038301</c:v>
                </c:pt>
                <c:pt idx="59126">
                  <c:v>34.4952868493286</c:v>
                </c:pt>
                <c:pt idx="59127">
                  <c:v>34.495432755151903</c:v>
                </c:pt>
                <c:pt idx="59128">
                  <c:v>34.495578660508201</c:v>
                </c:pt>
                <c:pt idx="59129">
                  <c:v>34.495724565397403</c:v>
                </c:pt>
                <c:pt idx="59130">
                  <c:v>34.4958704698196</c:v>
                </c:pt>
                <c:pt idx="59131">
                  <c:v>34.4960163737748</c:v>
                </c:pt>
                <c:pt idx="59132">
                  <c:v>34.496162277262897</c:v>
                </c:pt>
                <c:pt idx="59133">
                  <c:v>34.496308180283997</c:v>
                </c:pt>
                <c:pt idx="59134">
                  <c:v>34.496454082838198</c:v>
                </c:pt>
                <c:pt idx="59135">
                  <c:v>34.496599984925197</c:v>
                </c:pt>
                <c:pt idx="59136">
                  <c:v>34.496745886545298</c:v>
                </c:pt>
                <c:pt idx="59137">
                  <c:v>34.496891787698402</c:v>
                </c:pt>
                <c:pt idx="59138">
                  <c:v>34.497037688384403</c:v>
                </c:pt>
                <c:pt idx="59139">
                  <c:v>34.497183588603399</c:v>
                </c:pt>
                <c:pt idx="59140">
                  <c:v>34.497329488355398</c:v>
                </c:pt>
                <c:pt idx="59141">
                  <c:v>34.497475387640399</c:v>
                </c:pt>
                <c:pt idx="59142">
                  <c:v>34.497621286458397</c:v>
                </c:pt>
                <c:pt idx="59143">
                  <c:v>34.497767184809398</c:v>
                </c:pt>
                <c:pt idx="59144">
                  <c:v>34.497913082693302</c:v>
                </c:pt>
                <c:pt idx="59145">
                  <c:v>34.498058980110301</c:v>
                </c:pt>
                <c:pt idx="59146">
                  <c:v>34.498204877060203</c:v>
                </c:pt>
                <c:pt idx="59147">
                  <c:v>34.498350773543201</c:v>
                </c:pt>
                <c:pt idx="59148">
                  <c:v>34.498496669559202</c:v>
                </c:pt>
                <c:pt idx="59149">
                  <c:v>34.498642565108099</c:v>
                </c:pt>
                <c:pt idx="59150">
                  <c:v>34.498788460190099</c:v>
                </c:pt>
                <c:pt idx="59151">
                  <c:v>34.498934354805002</c:v>
                </c:pt>
                <c:pt idx="59152">
                  <c:v>34.499080248953</c:v>
                </c:pt>
                <c:pt idx="59153">
                  <c:v>34.499226142634001</c:v>
                </c:pt>
                <c:pt idx="59154">
                  <c:v>34.499372035847998</c:v>
                </c:pt>
                <c:pt idx="59155">
                  <c:v>34.499517928594898</c:v>
                </c:pt>
                <c:pt idx="59156">
                  <c:v>34.499663820875</c:v>
                </c:pt>
                <c:pt idx="59157">
                  <c:v>34.499809712687998</c:v>
                </c:pt>
                <c:pt idx="59158">
                  <c:v>34.499955604034</c:v>
                </c:pt>
                <c:pt idx="59159">
                  <c:v>34.500101494912997</c:v>
                </c:pt>
                <c:pt idx="59160">
                  <c:v>34.500247385325103</c:v>
                </c:pt>
                <c:pt idx="59161">
                  <c:v>34.500393275270199</c:v>
                </c:pt>
                <c:pt idx="59162">
                  <c:v>34.500539164748297</c:v>
                </c:pt>
                <c:pt idx="59163">
                  <c:v>34.500685053759398</c:v>
                </c:pt>
                <c:pt idx="59164">
                  <c:v>34.500830942303601</c:v>
                </c:pt>
                <c:pt idx="59165">
                  <c:v>34.500976830380701</c:v>
                </c:pt>
                <c:pt idx="59166">
                  <c:v>34.501122717990903</c:v>
                </c:pt>
                <c:pt idx="59167">
                  <c:v>34.501268605134101</c:v>
                </c:pt>
                <c:pt idx="59168">
                  <c:v>34.501414491810401</c:v>
                </c:pt>
                <c:pt idx="59169">
                  <c:v>34.501560378019697</c:v>
                </c:pt>
                <c:pt idx="59170">
                  <c:v>34.501706263762003</c:v>
                </c:pt>
                <c:pt idx="59171">
                  <c:v>34.501852149037298</c:v>
                </c:pt>
                <c:pt idx="59172">
                  <c:v>34.501998033845702</c:v>
                </c:pt>
                <c:pt idx="59173">
                  <c:v>34.502143918187201</c:v>
                </c:pt>
                <c:pt idx="59174">
                  <c:v>34.502289802061597</c:v>
                </c:pt>
                <c:pt idx="59175">
                  <c:v>34.502435685469102</c:v>
                </c:pt>
                <c:pt idx="59176">
                  <c:v>34.502581568409603</c:v>
                </c:pt>
                <c:pt idx="59177">
                  <c:v>34.502727450883199</c:v>
                </c:pt>
                <c:pt idx="59178">
                  <c:v>34.502873332889898</c:v>
                </c:pt>
                <c:pt idx="59179">
                  <c:v>34.5030192144295</c:v>
                </c:pt>
                <c:pt idx="59180">
                  <c:v>34.503165095502197</c:v>
                </c:pt>
                <c:pt idx="59181">
                  <c:v>34.503310976107997</c:v>
                </c:pt>
                <c:pt idx="59182">
                  <c:v>34.5034568562468</c:v>
                </c:pt>
                <c:pt idx="59183">
                  <c:v>34.503602735918697</c:v>
                </c:pt>
                <c:pt idx="59184">
                  <c:v>34.503748615123598</c:v>
                </c:pt>
                <c:pt idx="59185">
                  <c:v>34.503894493861601</c:v>
                </c:pt>
                <c:pt idx="59186">
                  <c:v>34.5040403721326</c:v>
                </c:pt>
                <c:pt idx="59187">
                  <c:v>34.504186249936701</c:v>
                </c:pt>
                <c:pt idx="59188">
                  <c:v>34.504332127273798</c:v>
                </c:pt>
                <c:pt idx="59189">
                  <c:v>34.504478004144097</c:v>
                </c:pt>
                <c:pt idx="59190">
                  <c:v>34.5046238805473</c:v>
                </c:pt>
                <c:pt idx="59191">
                  <c:v>34.504769756483697</c:v>
                </c:pt>
                <c:pt idx="59192">
                  <c:v>34.504915631953097</c:v>
                </c:pt>
                <c:pt idx="59193">
                  <c:v>34.505061506955499</c:v>
                </c:pt>
                <c:pt idx="59194">
                  <c:v>34.505207381491097</c:v>
                </c:pt>
                <c:pt idx="59195">
                  <c:v>34.505353255559598</c:v>
                </c:pt>
                <c:pt idx="59196">
                  <c:v>34.505499129161301</c:v>
                </c:pt>
                <c:pt idx="59197">
                  <c:v>34.505645002296099</c:v>
                </c:pt>
                <c:pt idx="59198">
                  <c:v>34.5057908749639</c:v>
                </c:pt>
                <c:pt idx="59199">
                  <c:v>34.505936747164803</c:v>
                </c:pt>
                <c:pt idx="59200">
                  <c:v>34.506082618898702</c:v>
                </c:pt>
                <c:pt idx="59201">
                  <c:v>34.506228490165803</c:v>
                </c:pt>
                <c:pt idx="59202">
                  <c:v>34.5063743609659</c:v>
                </c:pt>
                <c:pt idx="59203">
                  <c:v>34.506520231299099</c:v>
                </c:pt>
                <c:pt idx="59204">
                  <c:v>34.506666101165401</c:v>
                </c:pt>
                <c:pt idx="59205">
                  <c:v>34.506811970564797</c:v>
                </c:pt>
                <c:pt idx="59206">
                  <c:v>34.506957839497304</c:v>
                </c:pt>
                <c:pt idx="59207">
                  <c:v>34.507103707962798</c:v>
                </c:pt>
                <c:pt idx="59208">
                  <c:v>34.507249575961502</c:v>
                </c:pt>
                <c:pt idx="59209">
                  <c:v>34.507395443493202</c:v>
                </c:pt>
                <c:pt idx="59210">
                  <c:v>34.507541310557997</c:v>
                </c:pt>
                <c:pt idx="59211">
                  <c:v>34.507687177155901</c:v>
                </c:pt>
                <c:pt idx="59212">
                  <c:v>34.507833043286901</c:v>
                </c:pt>
                <c:pt idx="59213">
                  <c:v>34.507978908951003</c:v>
                </c:pt>
                <c:pt idx="59214">
                  <c:v>34.5081247741482</c:v>
                </c:pt>
                <c:pt idx="59215">
                  <c:v>34.5082706388785</c:v>
                </c:pt>
                <c:pt idx="59216">
                  <c:v>34.508416503141902</c:v>
                </c:pt>
                <c:pt idx="59217">
                  <c:v>34.508562366938499</c:v>
                </c:pt>
                <c:pt idx="59218">
                  <c:v>34.508708230268098</c:v>
                </c:pt>
                <c:pt idx="59219">
                  <c:v>34.5088540931308</c:v>
                </c:pt>
                <c:pt idx="59220">
                  <c:v>34.508999955526598</c:v>
                </c:pt>
                <c:pt idx="59221">
                  <c:v>34.509145817455497</c:v>
                </c:pt>
                <c:pt idx="59222">
                  <c:v>34.509291678917599</c:v>
                </c:pt>
                <c:pt idx="59223">
                  <c:v>34.509437539912703</c:v>
                </c:pt>
                <c:pt idx="59224">
                  <c:v>34.509583400441002</c:v>
                </c:pt>
                <c:pt idx="59225">
                  <c:v>34.509729260502397</c:v>
                </c:pt>
                <c:pt idx="59226">
                  <c:v>34.509875120096901</c:v>
                </c:pt>
                <c:pt idx="59227">
                  <c:v>34.5100209792245</c:v>
                </c:pt>
                <c:pt idx="59228">
                  <c:v>34.510166837885201</c:v>
                </c:pt>
                <c:pt idx="59229">
                  <c:v>34.510312696079097</c:v>
                </c:pt>
                <c:pt idx="59230">
                  <c:v>34.510458553805996</c:v>
                </c:pt>
                <c:pt idx="59231">
                  <c:v>34.510604411066097</c:v>
                </c:pt>
                <c:pt idx="59232">
                  <c:v>34.510750267859301</c:v>
                </c:pt>
                <c:pt idx="59233">
                  <c:v>34.510896124185699</c:v>
                </c:pt>
                <c:pt idx="59234">
                  <c:v>34.5110419800451</c:v>
                </c:pt>
                <c:pt idx="59235">
                  <c:v>34.511187835437703</c:v>
                </c:pt>
                <c:pt idx="59236">
                  <c:v>34.5113336903635</c:v>
                </c:pt>
                <c:pt idx="59237">
                  <c:v>34.511479544822301</c:v>
                </c:pt>
                <c:pt idx="59238">
                  <c:v>34.511625398814303</c:v>
                </c:pt>
                <c:pt idx="59239">
                  <c:v>34.5117712523395</c:v>
                </c:pt>
                <c:pt idx="59240">
                  <c:v>34.511917105397799</c:v>
                </c:pt>
                <c:pt idx="59241">
                  <c:v>34.512062957989201</c:v>
                </c:pt>
                <c:pt idx="59242">
                  <c:v>34.512208810113698</c:v>
                </c:pt>
                <c:pt idx="59243">
                  <c:v>34.512354661771397</c:v>
                </c:pt>
                <c:pt idx="59244">
                  <c:v>34.512500512962198</c:v>
                </c:pt>
                <c:pt idx="59245">
                  <c:v>34.512646363686201</c:v>
                </c:pt>
                <c:pt idx="59246">
                  <c:v>34.5127922139433</c:v>
                </c:pt>
                <c:pt idx="59247">
                  <c:v>34.5129380637336</c:v>
                </c:pt>
                <c:pt idx="59248">
                  <c:v>34.513083913057002</c:v>
                </c:pt>
                <c:pt idx="59249">
                  <c:v>34.5132297619136</c:v>
                </c:pt>
                <c:pt idx="59250">
                  <c:v>34.513375610303299</c:v>
                </c:pt>
                <c:pt idx="59251">
                  <c:v>34.513521458226201</c:v>
                </c:pt>
                <c:pt idx="59252">
                  <c:v>34.513667305682198</c:v>
                </c:pt>
                <c:pt idx="59253">
                  <c:v>34.513813152671403</c:v>
                </c:pt>
                <c:pt idx="59254">
                  <c:v>34.513958999193697</c:v>
                </c:pt>
                <c:pt idx="59255">
                  <c:v>34.5141048452492</c:v>
                </c:pt>
                <c:pt idx="59256">
                  <c:v>34.514250690837898</c:v>
                </c:pt>
                <c:pt idx="59257">
                  <c:v>34.514396535959698</c:v>
                </c:pt>
                <c:pt idx="59258">
                  <c:v>34.514542380614699</c:v>
                </c:pt>
                <c:pt idx="59259">
                  <c:v>34.514688224802804</c:v>
                </c:pt>
                <c:pt idx="59260">
                  <c:v>34.514834068524202</c:v>
                </c:pt>
                <c:pt idx="59261">
                  <c:v>34.514979911778603</c:v>
                </c:pt>
                <c:pt idx="59262">
                  <c:v>34.515125754566299</c:v>
                </c:pt>
                <c:pt idx="59263">
                  <c:v>34.515271596887096</c:v>
                </c:pt>
                <c:pt idx="59264">
                  <c:v>34.515417438741103</c:v>
                </c:pt>
                <c:pt idx="59265">
                  <c:v>34.515563280128298</c:v>
                </c:pt>
                <c:pt idx="59266">
                  <c:v>34.515709121048602</c:v>
                </c:pt>
                <c:pt idx="59267">
                  <c:v>34.5158549615022</c:v>
                </c:pt>
                <c:pt idx="59268">
                  <c:v>34.5160008014889</c:v>
                </c:pt>
                <c:pt idx="59269">
                  <c:v>34.516146641008703</c:v>
                </c:pt>
                <c:pt idx="59270">
                  <c:v>34.5162924800618</c:v>
                </c:pt>
                <c:pt idx="59271">
                  <c:v>34.516438318648099</c:v>
                </c:pt>
                <c:pt idx="59272">
                  <c:v>34.5165841567675</c:v>
                </c:pt>
                <c:pt idx="59273">
                  <c:v>34.516729994420103</c:v>
                </c:pt>
                <c:pt idx="59274">
                  <c:v>34.516875831605901</c:v>
                </c:pt>
                <c:pt idx="59275">
                  <c:v>34.517021668324901</c:v>
                </c:pt>
                <c:pt idx="59276">
                  <c:v>34.517167504577102</c:v>
                </c:pt>
                <c:pt idx="59277">
                  <c:v>34.517313340362499</c:v>
                </c:pt>
                <c:pt idx="59278">
                  <c:v>34.517459175680997</c:v>
                </c:pt>
                <c:pt idx="59279">
                  <c:v>34.517605010532797</c:v>
                </c:pt>
                <c:pt idx="59280">
                  <c:v>34.517750844917799</c:v>
                </c:pt>
                <c:pt idx="59281">
                  <c:v>34.517896678835903</c:v>
                </c:pt>
                <c:pt idx="59282">
                  <c:v>34.518042512287302</c:v>
                </c:pt>
                <c:pt idx="59283">
                  <c:v>34.518188345271803</c:v>
                </c:pt>
                <c:pt idx="59284">
                  <c:v>34.518334177789598</c:v>
                </c:pt>
                <c:pt idx="59285">
                  <c:v>34.518480009840601</c:v>
                </c:pt>
                <c:pt idx="59286">
                  <c:v>34.518625841424701</c:v>
                </c:pt>
                <c:pt idx="59287">
                  <c:v>34.518771672542101</c:v>
                </c:pt>
                <c:pt idx="59288">
                  <c:v>34.518917503192696</c:v>
                </c:pt>
                <c:pt idx="59289">
                  <c:v>34.519063333376501</c:v>
                </c:pt>
                <c:pt idx="59290">
                  <c:v>34.5192091630935</c:v>
                </c:pt>
                <c:pt idx="59291">
                  <c:v>34.5193549923437</c:v>
                </c:pt>
                <c:pt idx="59292">
                  <c:v>34.519500821127103</c:v>
                </c:pt>
                <c:pt idx="59293">
                  <c:v>34.5196466494438</c:v>
                </c:pt>
                <c:pt idx="59294">
                  <c:v>34.519792477293699</c:v>
                </c:pt>
                <c:pt idx="59295">
                  <c:v>34.519938304676799</c:v>
                </c:pt>
                <c:pt idx="59296">
                  <c:v>34.520084131593102</c:v>
                </c:pt>
                <c:pt idx="59297">
                  <c:v>34.520229958042599</c:v>
                </c:pt>
                <c:pt idx="59298">
                  <c:v>34.520375784025298</c:v>
                </c:pt>
                <c:pt idx="59299">
                  <c:v>34.520521609541298</c:v>
                </c:pt>
                <c:pt idx="59300">
                  <c:v>34.5206674345905</c:v>
                </c:pt>
                <c:pt idx="59301">
                  <c:v>34.520813259173003</c:v>
                </c:pt>
                <c:pt idx="59302">
                  <c:v>34.520959083288602</c:v>
                </c:pt>
                <c:pt idx="59303">
                  <c:v>34.521104906937502</c:v>
                </c:pt>
                <c:pt idx="59304">
                  <c:v>34.521250730119597</c:v>
                </c:pt>
                <c:pt idx="59305">
                  <c:v>34.521396552835</c:v>
                </c:pt>
                <c:pt idx="59306">
                  <c:v>34.521542375083598</c:v>
                </c:pt>
                <c:pt idx="59307">
                  <c:v>34.521688196865398</c:v>
                </c:pt>
                <c:pt idx="59308">
                  <c:v>34.521834018180499</c:v>
                </c:pt>
                <c:pt idx="59309">
                  <c:v>34.521979839028802</c:v>
                </c:pt>
                <c:pt idx="59310">
                  <c:v>34.5221256594103</c:v>
                </c:pt>
                <c:pt idx="59311">
                  <c:v>34.522271479325099</c:v>
                </c:pt>
                <c:pt idx="59312">
                  <c:v>34.522417298773199</c:v>
                </c:pt>
                <c:pt idx="59313">
                  <c:v>34.522563117754402</c:v>
                </c:pt>
                <c:pt idx="59314">
                  <c:v>34.522708936268998</c:v>
                </c:pt>
                <c:pt idx="59315">
                  <c:v>34.522854754316697</c:v>
                </c:pt>
                <c:pt idx="59316">
                  <c:v>34.523000571897803</c:v>
                </c:pt>
                <c:pt idx="59317">
                  <c:v>34.523146389011998</c:v>
                </c:pt>
                <c:pt idx="59318">
                  <c:v>34.523292205659601</c:v>
                </c:pt>
                <c:pt idx="59319">
                  <c:v>34.523438021840398</c:v>
                </c:pt>
                <c:pt idx="59320">
                  <c:v>34.523583837554398</c:v>
                </c:pt>
                <c:pt idx="59321">
                  <c:v>34.523729652801698</c:v>
                </c:pt>
                <c:pt idx="59322">
                  <c:v>34.5238754675823</c:v>
                </c:pt>
                <c:pt idx="59323">
                  <c:v>34.524021281896097</c:v>
                </c:pt>
                <c:pt idx="59324">
                  <c:v>34.524167095743202</c:v>
                </c:pt>
                <c:pt idx="59325">
                  <c:v>34.524312909123502</c:v>
                </c:pt>
                <c:pt idx="59326">
                  <c:v>34.524458722037103</c:v>
                </c:pt>
                <c:pt idx="59327">
                  <c:v>34.524604534483998</c:v>
                </c:pt>
                <c:pt idx="59328">
                  <c:v>34.524750346464103</c:v>
                </c:pt>
                <c:pt idx="59329">
                  <c:v>34.524896157977501</c:v>
                </c:pt>
                <c:pt idx="59330">
                  <c:v>34.525041969024201</c:v>
                </c:pt>
                <c:pt idx="59331">
                  <c:v>34.525187779604202</c:v>
                </c:pt>
                <c:pt idx="59332">
                  <c:v>34.525333589717398</c:v>
                </c:pt>
                <c:pt idx="59333">
                  <c:v>34.525479399363903</c:v>
                </c:pt>
                <c:pt idx="59334">
                  <c:v>34.525625208543701</c:v>
                </c:pt>
                <c:pt idx="59335">
                  <c:v>34.525771017256801</c:v>
                </c:pt>
                <c:pt idx="59336">
                  <c:v>34.525916825503103</c:v>
                </c:pt>
                <c:pt idx="59337">
                  <c:v>34.526062633282798</c:v>
                </c:pt>
                <c:pt idx="59338">
                  <c:v>34.526208440595703</c:v>
                </c:pt>
                <c:pt idx="59339">
                  <c:v>34.526354247441802</c:v>
                </c:pt>
                <c:pt idx="59340">
                  <c:v>34.526500053821302</c:v>
                </c:pt>
                <c:pt idx="59341">
                  <c:v>34.526645859734103</c:v>
                </c:pt>
                <c:pt idx="59342">
                  <c:v>34.526791665180198</c:v>
                </c:pt>
                <c:pt idx="59343">
                  <c:v>34.526937470159503</c:v>
                </c:pt>
                <c:pt idx="59344">
                  <c:v>34.527083274672101</c:v>
                </c:pt>
                <c:pt idx="59345">
                  <c:v>34.527229078718101</c:v>
                </c:pt>
                <c:pt idx="59346">
                  <c:v>34.527374882297302</c:v>
                </c:pt>
                <c:pt idx="59347">
                  <c:v>34.527520685409797</c:v>
                </c:pt>
                <c:pt idx="59348">
                  <c:v>34.527666488055601</c:v>
                </c:pt>
                <c:pt idx="59349">
                  <c:v>34.527812290234799</c:v>
                </c:pt>
                <c:pt idx="59350">
                  <c:v>34.527958091947198</c:v>
                </c:pt>
                <c:pt idx="59351">
                  <c:v>34.528103893192899</c:v>
                </c:pt>
                <c:pt idx="59352">
                  <c:v>34.528249693971901</c:v>
                </c:pt>
                <c:pt idx="59353">
                  <c:v>34.528395494284297</c:v>
                </c:pt>
                <c:pt idx="59354">
                  <c:v>34.528541294129901</c:v>
                </c:pt>
                <c:pt idx="59355">
                  <c:v>34.5286870935089</c:v>
                </c:pt>
                <c:pt idx="59356">
                  <c:v>34.5288328924211</c:v>
                </c:pt>
                <c:pt idx="59357">
                  <c:v>34.528978690866701</c:v>
                </c:pt>
                <c:pt idx="59358">
                  <c:v>34.529124488845603</c:v>
                </c:pt>
                <c:pt idx="59359">
                  <c:v>34.5292702863578</c:v>
                </c:pt>
                <c:pt idx="59360">
                  <c:v>34.529416083403298</c:v>
                </c:pt>
                <c:pt idx="59361">
                  <c:v>34.529561879982097</c:v>
                </c:pt>
                <c:pt idx="59362">
                  <c:v>34.529707676094297</c:v>
                </c:pt>
                <c:pt idx="59363">
                  <c:v>34.529853471739699</c:v>
                </c:pt>
                <c:pt idx="59364">
                  <c:v>34.529999266918502</c:v>
                </c:pt>
                <c:pt idx="59365">
                  <c:v>34.530145061630598</c:v>
                </c:pt>
                <c:pt idx="59366">
                  <c:v>34.530290855876103</c:v>
                </c:pt>
                <c:pt idx="59367">
                  <c:v>34.530436649654803</c:v>
                </c:pt>
                <c:pt idx="59368">
                  <c:v>34.530582442966903</c:v>
                </c:pt>
                <c:pt idx="59369">
                  <c:v>34.530728235812397</c:v>
                </c:pt>
                <c:pt idx="59370">
                  <c:v>34.5308740281911</c:v>
                </c:pt>
                <c:pt idx="59371">
                  <c:v>34.531019820103197</c:v>
                </c:pt>
                <c:pt idx="59372">
                  <c:v>34.531165611548602</c:v>
                </c:pt>
                <c:pt idx="59373">
                  <c:v>34.5313114025274</c:v>
                </c:pt>
                <c:pt idx="59374">
                  <c:v>34.5314571930395</c:v>
                </c:pt>
                <c:pt idx="59375">
                  <c:v>34.531602983084902</c:v>
                </c:pt>
                <c:pt idx="59376">
                  <c:v>34.531748772663697</c:v>
                </c:pt>
                <c:pt idx="59377">
                  <c:v>34.5318945617758</c:v>
                </c:pt>
                <c:pt idx="59378">
                  <c:v>34.532040350421198</c:v>
                </c:pt>
                <c:pt idx="59379">
                  <c:v>34.532186138599997</c:v>
                </c:pt>
                <c:pt idx="59380">
                  <c:v>34.532331926312203</c:v>
                </c:pt>
                <c:pt idx="59381">
                  <c:v>34.532477713557697</c:v>
                </c:pt>
                <c:pt idx="59382">
                  <c:v>34.532623500336499</c:v>
                </c:pt>
                <c:pt idx="59383">
                  <c:v>34.532769286648701</c:v>
                </c:pt>
                <c:pt idx="59384">
                  <c:v>34.532915072494298</c:v>
                </c:pt>
                <c:pt idx="59385">
                  <c:v>34.533060857873203</c:v>
                </c:pt>
                <c:pt idx="59386">
                  <c:v>34.533206642785402</c:v>
                </c:pt>
                <c:pt idx="59387">
                  <c:v>34.533352427231002</c:v>
                </c:pt>
                <c:pt idx="59388">
                  <c:v>34.533498211210002</c:v>
                </c:pt>
                <c:pt idx="59389">
                  <c:v>34.533643994722297</c:v>
                </c:pt>
                <c:pt idx="59390">
                  <c:v>34.533789777768</c:v>
                </c:pt>
                <c:pt idx="59391">
                  <c:v>34.533935560346997</c:v>
                </c:pt>
                <c:pt idx="59392">
                  <c:v>34.534081342459402</c:v>
                </c:pt>
                <c:pt idx="59393">
                  <c:v>34.5342271241052</c:v>
                </c:pt>
                <c:pt idx="59394">
                  <c:v>34.5343729052844</c:v>
                </c:pt>
                <c:pt idx="59395">
                  <c:v>34.5345186859969</c:v>
                </c:pt>
                <c:pt idx="59396">
                  <c:v>34.534664466242802</c:v>
                </c:pt>
                <c:pt idx="59397">
                  <c:v>34.534810246021998</c:v>
                </c:pt>
                <c:pt idx="59398">
                  <c:v>34.534956025334601</c:v>
                </c:pt>
                <c:pt idx="59399">
                  <c:v>34.535101804180599</c:v>
                </c:pt>
                <c:pt idx="59400">
                  <c:v>34.535247582559997</c:v>
                </c:pt>
                <c:pt idx="59401">
                  <c:v>34.535393360472803</c:v>
                </c:pt>
                <c:pt idx="59402">
                  <c:v>34.535539137918903</c:v>
                </c:pt>
                <c:pt idx="59403">
                  <c:v>34.535684914898397</c:v>
                </c:pt>
                <c:pt idx="59404">
                  <c:v>34.535830691411299</c:v>
                </c:pt>
                <c:pt idx="59405">
                  <c:v>34.535976467457601</c:v>
                </c:pt>
                <c:pt idx="59406">
                  <c:v>34.536122243037198</c:v>
                </c:pt>
                <c:pt idx="59407">
                  <c:v>34.536268018150302</c:v>
                </c:pt>
                <c:pt idx="59408">
                  <c:v>34.536413792796701</c:v>
                </c:pt>
                <c:pt idx="59409">
                  <c:v>34.5365595669765</c:v>
                </c:pt>
                <c:pt idx="59410">
                  <c:v>34.5367053406897</c:v>
                </c:pt>
                <c:pt idx="59411">
                  <c:v>34.536851113936301</c:v>
                </c:pt>
                <c:pt idx="59412">
                  <c:v>34.536996886716302</c:v>
                </c:pt>
                <c:pt idx="59413">
                  <c:v>34.537142659029698</c:v>
                </c:pt>
                <c:pt idx="59414">
                  <c:v>34.537288430876501</c:v>
                </c:pt>
                <c:pt idx="59415">
                  <c:v>34.537434202256698</c:v>
                </c:pt>
                <c:pt idx="59416">
                  <c:v>34.537579973170303</c:v>
                </c:pt>
                <c:pt idx="59417">
                  <c:v>34.537725743617301</c:v>
                </c:pt>
                <c:pt idx="59418">
                  <c:v>34.5378715135977</c:v>
                </c:pt>
                <c:pt idx="59419">
                  <c:v>34.5380172831115</c:v>
                </c:pt>
                <c:pt idx="59420">
                  <c:v>34.538163052158701</c:v>
                </c:pt>
                <c:pt idx="59421">
                  <c:v>34.538308820739303</c:v>
                </c:pt>
                <c:pt idx="59422">
                  <c:v>34.538454588853298</c:v>
                </c:pt>
                <c:pt idx="59423">
                  <c:v>34.538600356500702</c:v>
                </c:pt>
                <c:pt idx="59424">
                  <c:v>34.538746123681598</c:v>
                </c:pt>
                <c:pt idx="59425">
                  <c:v>34.538891890395803</c:v>
                </c:pt>
                <c:pt idx="59426">
                  <c:v>34.539037656643501</c:v>
                </c:pt>
                <c:pt idx="59427">
                  <c:v>34.5391834224246</c:v>
                </c:pt>
                <c:pt idx="59428">
                  <c:v>34.539329187739099</c:v>
                </c:pt>
                <c:pt idx="59429">
                  <c:v>34.539474952587</c:v>
                </c:pt>
                <c:pt idx="59430">
                  <c:v>34.539620716968301</c:v>
                </c:pt>
                <c:pt idx="59431">
                  <c:v>34.539766480883102</c:v>
                </c:pt>
                <c:pt idx="59432">
                  <c:v>34.539912244331298</c:v>
                </c:pt>
                <c:pt idx="59433">
                  <c:v>34.540058007312901</c:v>
                </c:pt>
                <c:pt idx="59434">
                  <c:v>34.540203769827897</c:v>
                </c:pt>
                <c:pt idx="59435">
                  <c:v>34.540349531876402</c:v>
                </c:pt>
                <c:pt idx="59436">
                  <c:v>34.540495293458299</c:v>
                </c:pt>
                <c:pt idx="59437">
                  <c:v>34.540641054573598</c:v>
                </c:pt>
                <c:pt idx="59438">
                  <c:v>34.540786815222397</c:v>
                </c:pt>
                <c:pt idx="59439">
                  <c:v>34.540932575404497</c:v>
                </c:pt>
                <c:pt idx="59440">
                  <c:v>34.541078335120197</c:v>
                </c:pt>
                <c:pt idx="59441">
                  <c:v>34.541224094369198</c:v>
                </c:pt>
                <c:pt idx="59442">
                  <c:v>34.5413698531517</c:v>
                </c:pt>
                <c:pt idx="59443">
                  <c:v>34.541515611467702</c:v>
                </c:pt>
                <c:pt idx="59444">
                  <c:v>34.541661369317097</c:v>
                </c:pt>
                <c:pt idx="59445">
                  <c:v>34.541807126699901</c:v>
                </c:pt>
                <c:pt idx="59446">
                  <c:v>34.541952883616098</c:v>
                </c:pt>
                <c:pt idx="59447">
                  <c:v>34.542098640065902</c:v>
                </c:pt>
                <c:pt idx="59448">
                  <c:v>34.542244396049</c:v>
                </c:pt>
                <c:pt idx="59449">
                  <c:v>34.542390151565598</c:v>
                </c:pt>
                <c:pt idx="59450">
                  <c:v>34.542535906615697</c:v>
                </c:pt>
                <c:pt idx="59451">
                  <c:v>34.542681661199197</c:v>
                </c:pt>
                <c:pt idx="59452">
                  <c:v>34.542827415316196</c:v>
                </c:pt>
                <c:pt idx="59453">
                  <c:v>34.542973168966597</c:v>
                </c:pt>
                <c:pt idx="59454">
                  <c:v>34.543118922150498</c:v>
                </c:pt>
                <c:pt idx="59455">
                  <c:v>34.5432646748678</c:v>
                </c:pt>
                <c:pt idx="59456">
                  <c:v>34.543410427118602</c:v>
                </c:pt>
                <c:pt idx="59457">
                  <c:v>34.543556178902897</c:v>
                </c:pt>
                <c:pt idx="59458">
                  <c:v>34.5437019302206</c:v>
                </c:pt>
                <c:pt idx="59459">
                  <c:v>34.543847681071803</c:v>
                </c:pt>
                <c:pt idx="59460">
                  <c:v>34.5439934314564</c:v>
                </c:pt>
                <c:pt idx="59461">
                  <c:v>34.544139181374497</c:v>
                </c:pt>
                <c:pt idx="59462">
                  <c:v>34.544284930826102</c:v>
                </c:pt>
                <c:pt idx="59463">
                  <c:v>34.5444306798111</c:v>
                </c:pt>
                <c:pt idx="59464">
                  <c:v>34.544576428329698</c:v>
                </c:pt>
                <c:pt idx="59465">
                  <c:v>34.544722176381697</c:v>
                </c:pt>
                <c:pt idx="59466">
                  <c:v>34.544867923967097</c:v>
                </c:pt>
                <c:pt idx="59467">
                  <c:v>34.545013671086103</c:v>
                </c:pt>
                <c:pt idx="59468">
                  <c:v>34.545159417738503</c:v>
                </c:pt>
                <c:pt idx="59469">
                  <c:v>34.545305163924397</c:v>
                </c:pt>
                <c:pt idx="59470">
                  <c:v>34.545450909643797</c:v>
                </c:pt>
                <c:pt idx="59471">
                  <c:v>34.545596654896698</c:v>
                </c:pt>
                <c:pt idx="59472">
                  <c:v>34.545742399683</c:v>
                </c:pt>
                <c:pt idx="59473">
                  <c:v>34.545888144002802</c:v>
                </c:pt>
                <c:pt idx="59474">
                  <c:v>34.546033887856098</c:v>
                </c:pt>
                <c:pt idx="59475">
                  <c:v>34.546179631243</c:v>
                </c:pt>
                <c:pt idx="59476">
                  <c:v>34.546325374163203</c:v>
                </c:pt>
                <c:pt idx="59477">
                  <c:v>34.546471116616999</c:v>
                </c:pt>
                <c:pt idx="59478">
                  <c:v>34.546616858604303</c:v>
                </c:pt>
                <c:pt idx="59479">
                  <c:v>34.546762600125099</c:v>
                </c:pt>
                <c:pt idx="59480">
                  <c:v>34.546908341179297</c:v>
                </c:pt>
                <c:pt idx="59481">
                  <c:v>34.547054081767101</c:v>
                </c:pt>
                <c:pt idx="59482">
                  <c:v>34.547199821888398</c:v>
                </c:pt>
                <c:pt idx="59483">
                  <c:v>34.547345561543104</c:v>
                </c:pt>
                <c:pt idx="59484">
                  <c:v>34.547491300731402</c:v>
                </c:pt>
                <c:pt idx="59485">
                  <c:v>34.5476370394531</c:v>
                </c:pt>
                <c:pt idx="59486">
                  <c:v>34.547782777708399</c:v>
                </c:pt>
                <c:pt idx="59487">
                  <c:v>34.547928515497198</c:v>
                </c:pt>
                <c:pt idx="59488">
                  <c:v>34.548074252819497</c:v>
                </c:pt>
                <c:pt idx="59489">
                  <c:v>34.548219989675303</c:v>
                </c:pt>
                <c:pt idx="59490">
                  <c:v>34.548365726064603</c:v>
                </c:pt>
                <c:pt idx="59491">
                  <c:v>34.548511461987403</c:v>
                </c:pt>
                <c:pt idx="59492">
                  <c:v>34.548657197443703</c:v>
                </c:pt>
                <c:pt idx="59493">
                  <c:v>34.548802932433503</c:v>
                </c:pt>
                <c:pt idx="59494">
                  <c:v>34.548948666956903</c:v>
                </c:pt>
                <c:pt idx="59495">
                  <c:v>34.549094401013797</c:v>
                </c:pt>
                <c:pt idx="59496">
                  <c:v>34.549240134604098</c:v>
                </c:pt>
                <c:pt idx="59497">
                  <c:v>34.549385867728098</c:v>
                </c:pt>
                <c:pt idx="59498">
                  <c:v>34.5495316003855</c:v>
                </c:pt>
                <c:pt idx="59499">
                  <c:v>34.549677332576401</c:v>
                </c:pt>
                <c:pt idx="59500">
                  <c:v>34.549823064300902</c:v>
                </c:pt>
                <c:pt idx="59501">
                  <c:v>34.549968795558897</c:v>
                </c:pt>
                <c:pt idx="59502">
                  <c:v>34.550114526350498</c:v>
                </c:pt>
                <c:pt idx="59503">
                  <c:v>34.5502602566755</c:v>
                </c:pt>
                <c:pt idx="59504">
                  <c:v>34.550405986534102</c:v>
                </c:pt>
                <c:pt idx="59505">
                  <c:v>34.550551715926296</c:v>
                </c:pt>
                <c:pt idx="59506">
                  <c:v>34.550697444851899</c:v>
                </c:pt>
                <c:pt idx="59507">
                  <c:v>34.550843173311101</c:v>
                </c:pt>
                <c:pt idx="59508">
                  <c:v>34.550988901303803</c:v>
                </c:pt>
                <c:pt idx="59509">
                  <c:v>34.551134628830098</c:v>
                </c:pt>
                <c:pt idx="59510">
                  <c:v>34.551280355889901</c:v>
                </c:pt>
                <c:pt idx="59511">
                  <c:v>34.551426082483303</c:v>
                </c:pt>
                <c:pt idx="59512">
                  <c:v>34.551571808610198</c:v>
                </c:pt>
                <c:pt idx="59513">
                  <c:v>34.551717534270601</c:v>
                </c:pt>
                <c:pt idx="59514">
                  <c:v>34.551863259464596</c:v>
                </c:pt>
                <c:pt idx="59515">
                  <c:v>34.552008984192199</c:v>
                </c:pt>
                <c:pt idx="59516">
                  <c:v>34.552154708453202</c:v>
                </c:pt>
                <c:pt idx="59517">
                  <c:v>34.552300432247897</c:v>
                </c:pt>
                <c:pt idx="59518">
                  <c:v>34.552446155576099</c:v>
                </c:pt>
                <c:pt idx="59519">
                  <c:v>34.552591878437802</c:v>
                </c:pt>
                <c:pt idx="59520">
                  <c:v>34.552737600833098</c:v>
                </c:pt>
                <c:pt idx="59521">
                  <c:v>34.5528833227619</c:v>
                </c:pt>
                <c:pt idx="59522">
                  <c:v>34.553029044224303</c:v>
                </c:pt>
                <c:pt idx="59523">
                  <c:v>34.553174765220298</c:v>
                </c:pt>
                <c:pt idx="59524">
                  <c:v>34.553320485749801</c:v>
                </c:pt>
                <c:pt idx="59525">
                  <c:v>34.553466205812903</c:v>
                </c:pt>
                <c:pt idx="59526">
                  <c:v>34.553611925409598</c:v>
                </c:pt>
                <c:pt idx="59527">
                  <c:v>34.5537576445398</c:v>
                </c:pt>
                <c:pt idx="59528">
                  <c:v>34.553903363203602</c:v>
                </c:pt>
                <c:pt idx="59529">
                  <c:v>34.554049081400997</c:v>
                </c:pt>
                <c:pt idx="59530">
                  <c:v>34.554194799131899</c:v>
                </c:pt>
                <c:pt idx="59531">
                  <c:v>34.554340516396401</c:v>
                </c:pt>
                <c:pt idx="59532">
                  <c:v>34.554486233194403</c:v>
                </c:pt>
                <c:pt idx="59533">
                  <c:v>34.554631949526097</c:v>
                </c:pt>
                <c:pt idx="59534">
                  <c:v>34.554777665391299</c:v>
                </c:pt>
                <c:pt idx="59535">
                  <c:v>34.5549233807901</c:v>
                </c:pt>
                <c:pt idx="59536">
                  <c:v>34.555069095722502</c:v>
                </c:pt>
                <c:pt idx="59537">
                  <c:v>34.555214810188403</c:v>
                </c:pt>
                <c:pt idx="59538">
                  <c:v>34.555360524188004</c:v>
                </c:pt>
                <c:pt idx="59539">
                  <c:v>34.555506237721097</c:v>
                </c:pt>
                <c:pt idx="59540">
                  <c:v>34.555651950787798</c:v>
                </c:pt>
                <c:pt idx="59541">
                  <c:v>34.555797663388098</c:v>
                </c:pt>
                <c:pt idx="59542">
                  <c:v>34.555943375521998</c:v>
                </c:pt>
                <c:pt idx="59543">
                  <c:v>34.556089087189399</c:v>
                </c:pt>
                <c:pt idx="59544">
                  <c:v>34.556234798390498</c:v>
                </c:pt>
                <c:pt idx="59545">
                  <c:v>34.556380509125098</c:v>
                </c:pt>
                <c:pt idx="59546">
                  <c:v>34.556526219393398</c:v>
                </c:pt>
                <c:pt idx="59547">
                  <c:v>34.556671929195197</c:v>
                </c:pt>
                <c:pt idx="59548">
                  <c:v>34.556817638530703</c:v>
                </c:pt>
                <c:pt idx="59549">
                  <c:v>34.556963347399702</c:v>
                </c:pt>
                <c:pt idx="59550">
                  <c:v>34.5571090558023</c:v>
                </c:pt>
                <c:pt idx="59551">
                  <c:v>34.557254763738598</c:v>
                </c:pt>
                <c:pt idx="59552">
                  <c:v>34.557400471208403</c:v>
                </c:pt>
                <c:pt idx="59553">
                  <c:v>34.557546178211801</c:v>
                </c:pt>
                <c:pt idx="59554">
                  <c:v>34.557691884748898</c:v>
                </c:pt>
                <c:pt idx="59555">
                  <c:v>34.557837590819602</c:v>
                </c:pt>
                <c:pt idx="59556">
                  <c:v>34.557983296423799</c:v>
                </c:pt>
                <c:pt idx="59557">
                  <c:v>34.558129001561703</c:v>
                </c:pt>
                <c:pt idx="59558">
                  <c:v>34.558274706233199</c:v>
                </c:pt>
                <c:pt idx="59559">
                  <c:v>34.558420410438302</c:v>
                </c:pt>
                <c:pt idx="59560">
                  <c:v>34.558566114176998</c:v>
                </c:pt>
                <c:pt idx="59561">
                  <c:v>34.5587118174493</c:v>
                </c:pt>
                <c:pt idx="59562">
                  <c:v>34.558857520255302</c:v>
                </c:pt>
                <c:pt idx="59563">
                  <c:v>34.559003222594797</c:v>
                </c:pt>
                <c:pt idx="59564">
                  <c:v>34.559148924467998</c:v>
                </c:pt>
                <c:pt idx="59565">
                  <c:v>34.559294625874799</c:v>
                </c:pt>
                <c:pt idx="59566">
                  <c:v>34.559440326815199</c:v>
                </c:pt>
                <c:pt idx="59567">
                  <c:v>34.559586027289299</c:v>
                </c:pt>
                <c:pt idx="59568">
                  <c:v>34.559731727296999</c:v>
                </c:pt>
                <c:pt idx="59569">
                  <c:v>34.559877426838298</c:v>
                </c:pt>
                <c:pt idx="59570">
                  <c:v>34.560023125913197</c:v>
                </c:pt>
                <c:pt idx="59571">
                  <c:v>34.560168824521803</c:v>
                </c:pt>
                <c:pt idx="59572">
                  <c:v>34.560314522664001</c:v>
                </c:pt>
                <c:pt idx="59573">
                  <c:v>34.560460220339799</c:v>
                </c:pt>
                <c:pt idx="59574">
                  <c:v>34.560605917549303</c:v>
                </c:pt>
                <c:pt idx="59575">
                  <c:v>34.5607516142924</c:v>
                </c:pt>
                <c:pt idx="59576">
                  <c:v>34.560897310569203</c:v>
                </c:pt>
                <c:pt idx="59577">
                  <c:v>34.561043006379599</c:v>
                </c:pt>
                <c:pt idx="59578">
                  <c:v>34.561188701723601</c:v>
                </c:pt>
                <c:pt idx="59579">
                  <c:v>34.561334396601303</c:v>
                </c:pt>
                <c:pt idx="59580">
                  <c:v>34.561480091012598</c:v>
                </c:pt>
                <c:pt idx="59581">
                  <c:v>34.561625784957499</c:v>
                </c:pt>
                <c:pt idx="59582">
                  <c:v>34.561771478436199</c:v>
                </c:pt>
                <c:pt idx="59583">
                  <c:v>34.5619171714484</c:v>
                </c:pt>
                <c:pt idx="59584">
                  <c:v>34.562062863994299</c:v>
                </c:pt>
                <c:pt idx="59585">
                  <c:v>34.562208556073898</c:v>
                </c:pt>
                <c:pt idx="59586">
                  <c:v>34.562354247687097</c:v>
                </c:pt>
                <c:pt idx="59587">
                  <c:v>34.562499938834002</c:v>
                </c:pt>
                <c:pt idx="59588">
                  <c:v>34.562645629514499</c:v>
                </c:pt>
                <c:pt idx="59589">
                  <c:v>34.562791319728703</c:v>
                </c:pt>
                <c:pt idx="59590">
                  <c:v>34.562937009476499</c:v>
                </c:pt>
                <c:pt idx="59591">
                  <c:v>34.563082698758002</c:v>
                </c:pt>
                <c:pt idx="59592">
                  <c:v>34.563228387573197</c:v>
                </c:pt>
                <c:pt idx="59593">
                  <c:v>34.563374075921999</c:v>
                </c:pt>
                <c:pt idx="59594">
                  <c:v>34.5635197638045</c:v>
                </c:pt>
                <c:pt idx="59595">
                  <c:v>34.5636654512207</c:v>
                </c:pt>
                <c:pt idx="59596">
                  <c:v>34.5638111381705</c:v>
                </c:pt>
                <c:pt idx="59597">
                  <c:v>34.563956824653999</c:v>
                </c:pt>
                <c:pt idx="59598">
                  <c:v>34.564102510671198</c:v>
                </c:pt>
                <c:pt idx="59599">
                  <c:v>34.564248196222003</c:v>
                </c:pt>
                <c:pt idx="59600">
                  <c:v>34.564393881306501</c:v>
                </c:pt>
                <c:pt idx="59601">
                  <c:v>34.564539565924697</c:v>
                </c:pt>
                <c:pt idx="59602">
                  <c:v>34.5646852500766</c:v>
                </c:pt>
                <c:pt idx="59603">
                  <c:v>34.564830933762202</c:v>
                </c:pt>
                <c:pt idx="59604">
                  <c:v>34.564976616981397</c:v>
                </c:pt>
                <c:pt idx="59605">
                  <c:v>34.565122299734298</c:v>
                </c:pt>
                <c:pt idx="59606">
                  <c:v>34.565267982020899</c:v>
                </c:pt>
                <c:pt idx="59607">
                  <c:v>34.565413663841198</c:v>
                </c:pt>
                <c:pt idx="59608">
                  <c:v>34.565559345195098</c:v>
                </c:pt>
                <c:pt idx="59609">
                  <c:v>34.565705026082803</c:v>
                </c:pt>
                <c:pt idx="59610">
                  <c:v>34.565850706504101</c:v>
                </c:pt>
                <c:pt idx="59611">
                  <c:v>34.565996386459197</c:v>
                </c:pt>
                <c:pt idx="59612">
                  <c:v>34.566142065947901</c:v>
                </c:pt>
                <c:pt idx="59613">
                  <c:v>34.566287744970303</c:v>
                </c:pt>
                <c:pt idx="59614">
                  <c:v>34.566433423526398</c:v>
                </c:pt>
                <c:pt idx="59615">
                  <c:v>34.566579101616199</c:v>
                </c:pt>
                <c:pt idx="59616">
                  <c:v>34.566724779239799</c:v>
                </c:pt>
                <c:pt idx="59617">
                  <c:v>34.566870456396998</c:v>
                </c:pt>
                <c:pt idx="59618">
                  <c:v>34.567016133087897</c:v>
                </c:pt>
                <c:pt idx="59619">
                  <c:v>34.567161809312502</c:v>
                </c:pt>
                <c:pt idx="59620">
                  <c:v>34.567307485070799</c:v>
                </c:pt>
                <c:pt idx="59621">
                  <c:v>34.567453160362803</c:v>
                </c:pt>
                <c:pt idx="59622">
                  <c:v>34.567598835188598</c:v>
                </c:pt>
                <c:pt idx="59623">
                  <c:v>34.567744509548</c:v>
                </c:pt>
                <c:pt idx="59624">
                  <c:v>34.567890183441101</c:v>
                </c:pt>
                <c:pt idx="59625">
                  <c:v>34.568035856868001</c:v>
                </c:pt>
                <c:pt idx="59626">
                  <c:v>34.5681815298286</c:v>
                </c:pt>
                <c:pt idx="59627">
                  <c:v>34.568327202322898</c:v>
                </c:pt>
                <c:pt idx="59628">
                  <c:v>34.568472874350903</c:v>
                </c:pt>
                <c:pt idx="59629">
                  <c:v>34.568618545912599</c:v>
                </c:pt>
                <c:pt idx="59630">
                  <c:v>34.568764217008003</c:v>
                </c:pt>
                <c:pt idx="59631">
                  <c:v>34.568909887637197</c:v>
                </c:pt>
                <c:pt idx="59632">
                  <c:v>34.569055557800098</c:v>
                </c:pt>
                <c:pt idx="59633">
                  <c:v>34.569201227496698</c:v>
                </c:pt>
                <c:pt idx="59634">
                  <c:v>34.569346896726998</c:v>
                </c:pt>
                <c:pt idx="59635">
                  <c:v>34.569492565491103</c:v>
                </c:pt>
                <c:pt idx="59636">
                  <c:v>34.569638233788901</c:v>
                </c:pt>
                <c:pt idx="59637">
                  <c:v>34.569783901620397</c:v>
                </c:pt>
                <c:pt idx="59638">
                  <c:v>34.5699295689856</c:v>
                </c:pt>
                <c:pt idx="59639">
                  <c:v>34.570075235884602</c:v>
                </c:pt>
                <c:pt idx="59640">
                  <c:v>34.570220902317303</c:v>
                </c:pt>
                <c:pt idx="59641">
                  <c:v>34.570366568283703</c:v>
                </c:pt>
                <c:pt idx="59642">
                  <c:v>34.570512233783901</c:v>
                </c:pt>
                <c:pt idx="59643">
                  <c:v>34.570657898817899</c:v>
                </c:pt>
                <c:pt idx="59644">
                  <c:v>34.570803563385503</c:v>
                </c:pt>
                <c:pt idx="59645">
                  <c:v>34.570949227486899</c:v>
                </c:pt>
                <c:pt idx="59646">
                  <c:v>34.571094891122101</c:v>
                </c:pt>
                <c:pt idx="59647">
                  <c:v>34.571240554291002</c:v>
                </c:pt>
                <c:pt idx="59648">
                  <c:v>34.571386216993602</c:v>
                </c:pt>
                <c:pt idx="59649">
                  <c:v>34.571531879230001</c:v>
                </c:pt>
                <c:pt idx="59650">
                  <c:v>34.571677541000099</c:v>
                </c:pt>
                <c:pt idx="59651">
                  <c:v>34.571823202304003</c:v>
                </c:pt>
                <c:pt idx="59652">
                  <c:v>34.571968863141699</c:v>
                </c:pt>
                <c:pt idx="59653">
                  <c:v>34.572114523513001</c:v>
                </c:pt>
                <c:pt idx="59654">
                  <c:v>34.572260183418202</c:v>
                </c:pt>
                <c:pt idx="59655">
                  <c:v>34.572405842857101</c:v>
                </c:pt>
                <c:pt idx="59656">
                  <c:v>34.5725515018297</c:v>
                </c:pt>
                <c:pt idx="59657">
                  <c:v>34.572697160336197</c:v>
                </c:pt>
                <c:pt idx="59658">
                  <c:v>34.572842818376301</c:v>
                </c:pt>
                <c:pt idx="59659">
                  <c:v>34.572988475950297</c:v>
                </c:pt>
                <c:pt idx="59660">
                  <c:v>34.573134133057998</c:v>
                </c:pt>
                <c:pt idx="59661">
                  <c:v>34.573279789699498</c:v>
                </c:pt>
                <c:pt idx="59662">
                  <c:v>34.573425445874697</c:v>
                </c:pt>
                <c:pt idx="59663">
                  <c:v>34.573571101583703</c:v>
                </c:pt>
                <c:pt idx="59664">
                  <c:v>34.573716756826499</c:v>
                </c:pt>
                <c:pt idx="59665">
                  <c:v>34.573862411603002</c:v>
                </c:pt>
                <c:pt idx="59666">
                  <c:v>34.574008065913297</c:v>
                </c:pt>
                <c:pt idx="59667">
                  <c:v>34.574153719757398</c:v>
                </c:pt>
                <c:pt idx="59668">
                  <c:v>34.574299373135297</c:v>
                </c:pt>
                <c:pt idx="59669">
                  <c:v>34.574445026047002</c:v>
                </c:pt>
                <c:pt idx="59670">
                  <c:v>34.574590678492399</c:v>
                </c:pt>
                <c:pt idx="59671">
                  <c:v>34.574736330471602</c:v>
                </c:pt>
                <c:pt idx="59672">
                  <c:v>34.574881981984603</c:v>
                </c:pt>
                <c:pt idx="59673">
                  <c:v>34.575027633031297</c:v>
                </c:pt>
                <c:pt idx="59674">
                  <c:v>34.575173283611903</c:v>
                </c:pt>
                <c:pt idx="59675">
                  <c:v>34.575318933726201</c:v>
                </c:pt>
                <c:pt idx="59676">
                  <c:v>34.575464583374398</c:v>
                </c:pt>
                <c:pt idx="59677">
                  <c:v>34.575610232556301</c:v>
                </c:pt>
                <c:pt idx="59678">
                  <c:v>34.575755881272002</c:v>
                </c:pt>
                <c:pt idx="59679">
                  <c:v>34.575901529521502</c:v>
                </c:pt>
                <c:pt idx="59680">
                  <c:v>34.576047177304801</c:v>
                </c:pt>
                <c:pt idx="59681">
                  <c:v>34.576192824621899</c:v>
                </c:pt>
                <c:pt idx="59682">
                  <c:v>34.576338471472802</c:v>
                </c:pt>
                <c:pt idx="59683">
                  <c:v>34.576484117857497</c:v>
                </c:pt>
                <c:pt idx="59684">
                  <c:v>34.576629763775898</c:v>
                </c:pt>
                <c:pt idx="59685">
                  <c:v>34.576775409228198</c:v>
                </c:pt>
                <c:pt idx="59686">
                  <c:v>34.576921054214303</c:v>
                </c:pt>
                <c:pt idx="59687">
                  <c:v>34.5770666987342</c:v>
                </c:pt>
                <c:pt idx="59688">
                  <c:v>34.577212342787902</c:v>
                </c:pt>
                <c:pt idx="59689">
                  <c:v>34.577357986375397</c:v>
                </c:pt>
                <c:pt idx="59690">
                  <c:v>34.577503629496697</c:v>
                </c:pt>
                <c:pt idx="59691">
                  <c:v>34.577649272151803</c:v>
                </c:pt>
                <c:pt idx="59692">
                  <c:v>34.577794914340799</c:v>
                </c:pt>
                <c:pt idx="59693">
                  <c:v>34.577940556063503</c:v>
                </c:pt>
                <c:pt idx="59694">
                  <c:v>34.578086197320097</c:v>
                </c:pt>
                <c:pt idx="59695">
                  <c:v>34.578231838110497</c:v>
                </c:pt>
                <c:pt idx="59696">
                  <c:v>34.578377478434703</c:v>
                </c:pt>
                <c:pt idx="59697">
                  <c:v>34.578523118292701</c:v>
                </c:pt>
                <c:pt idx="59698">
                  <c:v>34.578668757684497</c:v>
                </c:pt>
                <c:pt idx="59699">
                  <c:v>34.578814396610198</c:v>
                </c:pt>
                <c:pt idx="59700">
                  <c:v>34.578960035069699</c:v>
                </c:pt>
                <c:pt idx="59701">
                  <c:v>34.579105673062998</c:v>
                </c:pt>
                <c:pt idx="59702">
                  <c:v>34.579251310590102</c:v>
                </c:pt>
                <c:pt idx="59703">
                  <c:v>34.579396947651098</c:v>
                </c:pt>
                <c:pt idx="59704">
                  <c:v>34.5795425842458</c:v>
                </c:pt>
                <c:pt idx="59705">
                  <c:v>34.5796882203745</c:v>
                </c:pt>
                <c:pt idx="59706">
                  <c:v>34.579833856036899</c:v>
                </c:pt>
                <c:pt idx="59707">
                  <c:v>34.579979491233203</c:v>
                </c:pt>
                <c:pt idx="59708">
                  <c:v>34.580125125963299</c:v>
                </c:pt>
                <c:pt idx="59709">
                  <c:v>34.5802707602273</c:v>
                </c:pt>
                <c:pt idx="59710">
                  <c:v>34.5804163940251</c:v>
                </c:pt>
                <c:pt idx="59711">
                  <c:v>34.580562027356699</c:v>
                </c:pt>
                <c:pt idx="59712">
                  <c:v>34.580707660222203</c:v>
                </c:pt>
                <c:pt idx="59713">
                  <c:v>34.580853292621498</c:v>
                </c:pt>
                <c:pt idx="59714">
                  <c:v>34.580998924554699</c:v>
                </c:pt>
                <c:pt idx="59715">
                  <c:v>34.581144556021698</c:v>
                </c:pt>
                <c:pt idx="59716">
                  <c:v>34.581290187022603</c:v>
                </c:pt>
                <c:pt idx="59717">
                  <c:v>34.581435817557299</c:v>
                </c:pt>
                <c:pt idx="59718">
                  <c:v>34.581581447625801</c:v>
                </c:pt>
                <c:pt idx="59719">
                  <c:v>34.581727077228201</c:v>
                </c:pt>
                <c:pt idx="59720">
                  <c:v>34.5818727063645</c:v>
                </c:pt>
                <c:pt idx="59721">
                  <c:v>34.582018335034597</c:v>
                </c:pt>
                <c:pt idx="59722">
                  <c:v>34.5821639632386</c:v>
                </c:pt>
                <c:pt idx="59723">
                  <c:v>34.582309590976401</c:v>
                </c:pt>
                <c:pt idx="59724">
                  <c:v>34.5824552182481</c:v>
                </c:pt>
                <c:pt idx="59725">
                  <c:v>34.582600845053697</c:v>
                </c:pt>
                <c:pt idx="59726">
                  <c:v>34.582746471393101</c:v>
                </c:pt>
                <c:pt idx="59727">
                  <c:v>34.582892097266402</c:v>
                </c:pt>
                <c:pt idx="59728">
                  <c:v>34.583037722673502</c:v>
                </c:pt>
                <c:pt idx="59729">
                  <c:v>34.583183347614501</c:v>
                </c:pt>
                <c:pt idx="59730">
                  <c:v>34.583328972089397</c:v>
                </c:pt>
                <c:pt idx="59731">
                  <c:v>34.583474596098199</c:v>
                </c:pt>
                <c:pt idx="59732">
                  <c:v>34.5836202196408</c:v>
                </c:pt>
                <c:pt idx="59733">
                  <c:v>34.583765842717298</c:v>
                </c:pt>
                <c:pt idx="59734">
                  <c:v>34.583911465327603</c:v>
                </c:pt>
                <c:pt idx="59735">
                  <c:v>34.584057087471898</c:v>
                </c:pt>
                <c:pt idx="59736">
                  <c:v>34.584202709149999</c:v>
                </c:pt>
                <c:pt idx="59737">
                  <c:v>34.584348330361998</c:v>
                </c:pt>
                <c:pt idx="59738">
                  <c:v>34.584493951107902</c:v>
                </c:pt>
                <c:pt idx="59739">
                  <c:v>34.584639571387598</c:v>
                </c:pt>
                <c:pt idx="59740">
                  <c:v>34.584785191201298</c:v>
                </c:pt>
                <c:pt idx="59741">
                  <c:v>34.584930810548798</c:v>
                </c:pt>
                <c:pt idx="59742">
                  <c:v>34.585076429430202</c:v>
                </c:pt>
                <c:pt idx="59743">
                  <c:v>34.585222047845498</c:v>
                </c:pt>
                <c:pt idx="59744">
                  <c:v>34.585367665794699</c:v>
                </c:pt>
                <c:pt idx="59745">
                  <c:v>34.585513283277798</c:v>
                </c:pt>
                <c:pt idx="59746">
                  <c:v>34.585658900294803</c:v>
                </c:pt>
                <c:pt idx="59747">
                  <c:v>34.585804516845599</c:v>
                </c:pt>
                <c:pt idx="59748">
                  <c:v>34.5859501329304</c:v>
                </c:pt>
                <c:pt idx="59749">
                  <c:v>34.586095748549099</c:v>
                </c:pt>
                <c:pt idx="59750">
                  <c:v>34.586241363701603</c:v>
                </c:pt>
                <c:pt idx="59751">
                  <c:v>34.586386978388099</c:v>
                </c:pt>
                <c:pt idx="59752">
                  <c:v>34.5865325926084</c:v>
                </c:pt>
                <c:pt idx="59753">
                  <c:v>34.586678206362699</c:v>
                </c:pt>
                <c:pt idx="59754">
                  <c:v>34.586823819650903</c:v>
                </c:pt>
                <c:pt idx="59755">
                  <c:v>34.586969432472898</c:v>
                </c:pt>
                <c:pt idx="59756">
                  <c:v>34.587115044828899</c:v>
                </c:pt>
                <c:pt idx="59757">
                  <c:v>34.587260656718797</c:v>
                </c:pt>
                <c:pt idx="59758">
                  <c:v>34.587406268142601</c:v>
                </c:pt>
                <c:pt idx="59759">
                  <c:v>34.587551879100303</c:v>
                </c:pt>
                <c:pt idx="59760">
                  <c:v>34.587697489591903</c:v>
                </c:pt>
                <c:pt idx="59761">
                  <c:v>34.587843099617501</c:v>
                </c:pt>
                <c:pt idx="59762">
                  <c:v>34.587988709176898</c:v>
                </c:pt>
                <c:pt idx="59763">
                  <c:v>34.588134318270299</c:v>
                </c:pt>
                <c:pt idx="59764">
                  <c:v>34.588279926897599</c:v>
                </c:pt>
                <c:pt idx="59765">
                  <c:v>34.588425535058803</c:v>
                </c:pt>
                <c:pt idx="59766">
                  <c:v>34.588571142753899</c:v>
                </c:pt>
                <c:pt idx="59767">
                  <c:v>34.588716749983</c:v>
                </c:pt>
                <c:pt idx="59768">
                  <c:v>34.588862356745899</c:v>
                </c:pt>
                <c:pt idx="59769">
                  <c:v>34.589007963042903</c:v>
                </c:pt>
                <c:pt idx="59770">
                  <c:v>34.589153568873698</c:v>
                </c:pt>
                <c:pt idx="59771">
                  <c:v>34.589299174238498</c:v>
                </c:pt>
                <c:pt idx="59772">
                  <c:v>34.589444779137096</c:v>
                </c:pt>
                <c:pt idx="59773">
                  <c:v>34.589590383569799</c:v>
                </c:pt>
                <c:pt idx="59774">
                  <c:v>34.589735987536301</c:v>
                </c:pt>
                <c:pt idx="59775">
                  <c:v>34.5898815910368</c:v>
                </c:pt>
                <c:pt idx="59776">
                  <c:v>34.590027194071297</c:v>
                </c:pt>
                <c:pt idx="59777">
                  <c:v>34.5901727966396</c:v>
                </c:pt>
                <c:pt idx="59778">
                  <c:v>34.5903183987419</c:v>
                </c:pt>
                <c:pt idx="59779">
                  <c:v>34.590464000378198</c:v>
                </c:pt>
                <c:pt idx="59780">
                  <c:v>34.590609601548401</c:v>
                </c:pt>
                <c:pt idx="59781">
                  <c:v>34.590755202252502</c:v>
                </c:pt>
                <c:pt idx="59782">
                  <c:v>34.590900802490602</c:v>
                </c:pt>
                <c:pt idx="59783">
                  <c:v>34.591046402262599</c:v>
                </c:pt>
                <c:pt idx="59784">
                  <c:v>34.591192001568601</c:v>
                </c:pt>
                <c:pt idx="59785">
                  <c:v>34.591337600408501</c:v>
                </c:pt>
                <c:pt idx="59786">
                  <c:v>34.591483198782399</c:v>
                </c:pt>
                <c:pt idx="59787">
                  <c:v>34.591628796690301</c:v>
                </c:pt>
                <c:pt idx="59788">
                  <c:v>34.591774394132102</c:v>
                </c:pt>
                <c:pt idx="59789">
                  <c:v>34.591919991107801</c:v>
                </c:pt>
                <c:pt idx="59790">
                  <c:v>34.592065587617498</c:v>
                </c:pt>
                <c:pt idx="59791">
                  <c:v>34.592211183661199</c:v>
                </c:pt>
                <c:pt idx="59792">
                  <c:v>34.592356779238798</c:v>
                </c:pt>
                <c:pt idx="59793">
                  <c:v>34.592502374350403</c:v>
                </c:pt>
                <c:pt idx="59794">
                  <c:v>34.592647968995898</c:v>
                </c:pt>
                <c:pt idx="59795">
                  <c:v>34.592793563175398</c:v>
                </c:pt>
                <c:pt idx="59796">
                  <c:v>34.592939156888903</c:v>
                </c:pt>
                <c:pt idx="59797">
                  <c:v>34.593084750136398</c:v>
                </c:pt>
                <c:pt idx="59798">
                  <c:v>34.593230342917799</c:v>
                </c:pt>
                <c:pt idx="59799">
                  <c:v>34.593375935233198</c:v>
                </c:pt>
                <c:pt idx="59800">
                  <c:v>34.593521527082601</c:v>
                </c:pt>
                <c:pt idx="59801">
                  <c:v>34.593667118465902</c:v>
                </c:pt>
                <c:pt idx="59802">
                  <c:v>34.593812709383201</c:v>
                </c:pt>
                <c:pt idx="59803">
                  <c:v>34.593958299834497</c:v>
                </c:pt>
                <c:pt idx="59804">
                  <c:v>34.594103889819799</c:v>
                </c:pt>
                <c:pt idx="59805">
                  <c:v>34.594249479338998</c:v>
                </c:pt>
                <c:pt idx="59806">
                  <c:v>34.594395068392203</c:v>
                </c:pt>
                <c:pt idx="59807">
                  <c:v>34.594540656979497</c:v>
                </c:pt>
                <c:pt idx="59808">
                  <c:v>34.594686245100696</c:v>
                </c:pt>
                <c:pt idx="59809">
                  <c:v>34.594831832755901</c:v>
                </c:pt>
                <c:pt idx="59810">
                  <c:v>34.594977419945003</c:v>
                </c:pt>
                <c:pt idx="59811">
                  <c:v>34.595123006668203</c:v>
                </c:pt>
                <c:pt idx="59812">
                  <c:v>34.595268592925301</c:v>
                </c:pt>
                <c:pt idx="59813">
                  <c:v>34.595414178716503</c:v>
                </c:pt>
                <c:pt idx="59814">
                  <c:v>34.595559764041603</c:v>
                </c:pt>
                <c:pt idx="59815">
                  <c:v>34.5957053489008</c:v>
                </c:pt>
                <c:pt idx="59816">
                  <c:v>34.595850933293903</c:v>
                </c:pt>
                <c:pt idx="59817">
                  <c:v>34.595996517221003</c:v>
                </c:pt>
                <c:pt idx="59818">
                  <c:v>34.596142100682101</c:v>
                </c:pt>
                <c:pt idx="59819">
                  <c:v>34.596287683677303</c:v>
                </c:pt>
                <c:pt idx="59820">
                  <c:v>34.596433266206397</c:v>
                </c:pt>
                <c:pt idx="59821">
                  <c:v>34.596578848269502</c:v>
                </c:pt>
                <c:pt idx="59822">
                  <c:v>34.596724429866697</c:v>
                </c:pt>
                <c:pt idx="59823">
                  <c:v>34.596870010997797</c:v>
                </c:pt>
                <c:pt idx="59824">
                  <c:v>34.597015591663002</c:v>
                </c:pt>
                <c:pt idx="59825">
                  <c:v>34.597161171862098</c:v>
                </c:pt>
                <c:pt idx="59826">
                  <c:v>34.597306751595298</c:v>
                </c:pt>
                <c:pt idx="59827">
                  <c:v>34.597452330862502</c:v>
                </c:pt>
                <c:pt idx="59828">
                  <c:v>34.597597909663698</c:v>
                </c:pt>
                <c:pt idx="59829">
                  <c:v>34.597743487998898</c:v>
                </c:pt>
                <c:pt idx="59830">
                  <c:v>34.597889065868202</c:v>
                </c:pt>
                <c:pt idx="59831">
                  <c:v>34.598034643271397</c:v>
                </c:pt>
                <c:pt idx="59832">
                  <c:v>34.598180220208697</c:v>
                </c:pt>
                <c:pt idx="59833">
                  <c:v>34.598325796680001</c:v>
                </c:pt>
                <c:pt idx="59834">
                  <c:v>34.598471372685303</c:v>
                </c:pt>
                <c:pt idx="59835">
                  <c:v>34.598616948224702</c:v>
                </c:pt>
                <c:pt idx="59836">
                  <c:v>34.598762523298099</c:v>
                </c:pt>
                <c:pt idx="59837">
                  <c:v>34.5989080979055</c:v>
                </c:pt>
                <c:pt idx="59838">
                  <c:v>34.5990536720469</c:v>
                </c:pt>
                <c:pt idx="59839">
                  <c:v>34.599199245722303</c:v>
                </c:pt>
                <c:pt idx="59840">
                  <c:v>34.599344818931797</c:v>
                </c:pt>
                <c:pt idx="59841">
                  <c:v>34.599490391675403</c:v>
                </c:pt>
                <c:pt idx="59842">
                  <c:v>34.599635963952899</c:v>
                </c:pt>
                <c:pt idx="59843">
                  <c:v>34.5997815357645</c:v>
                </c:pt>
                <c:pt idx="59844">
                  <c:v>34.599927107110197</c:v>
                </c:pt>
                <c:pt idx="59845">
                  <c:v>34.6000726779899</c:v>
                </c:pt>
                <c:pt idx="59846">
                  <c:v>34.6002182484036</c:v>
                </c:pt>
                <c:pt idx="59847">
                  <c:v>34.600363818351298</c:v>
                </c:pt>
                <c:pt idx="59848">
                  <c:v>34.6005093878331</c:v>
                </c:pt>
                <c:pt idx="59849">
                  <c:v>34.600654956848999</c:v>
                </c:pt>
                <c:pt idx="59850">
                  <c:v>34.600800525398903</c:v>
                </c:pt>
                <c:pt idx="59851">
                  <c:v>34.600946093482797</c:v>
                </c:pt>
                <c:pt idx="59852">
                  <c:v>34.601091661100803</c:v>
                </c:pt>
                <c:pt idx="59853">
                  <c:v>34.601237228252899</c:v>
                </c:pt>
                <c:pt idx="59854">
                  <c:v>34.601382794938999</c:v>
                </c:pt>
                <c:pt idx="59855">
                  <c:v>34.601528361159197</c:v>
                </c:pt>
                <c:pt idx="59856">
                  <c:v>34.601673926913399</c:v>
                </c:pt>
                <c:pt idx="59857">
                  <c:v>34.601819492201599</c:v>
                </c:pt>
                <c:pt idx="59858">
                  <c:v>34.601965057024003</c:v>
                </c:pt>
                <c:pt idx="59859">
                  <c:v>34.602110621380398</c:v>
                </c:pt>
                <c:pt idx="59860">
                  <c:v>34.602256185270797</c:v>
                </c:pt>
                <c:pt idx="59861">
                  <c:v>34.6024017486953</c:v>
                </c:pt>
                <c:pt idx="59862">
                  <c:v>34.6025473116539</c:v>
                </c:pt>
                <c:pt idx="59863">
                  <c:v>34.602692874146598</c:v>
                </c:pt>
                <c:pt idx="59864">
                  <c:v>34.6028384361733</c:v>
                </c:pt>
                <c:pt idx="59865">
                  <c:v>34.6029839977341</c:v>
                </c:pt>
                <c:pt idx="59866">
                  <c:v>34.603129558828897</c:v>
                </c:pt>
                <c:pt idx="59867">
                  <c:v>34.603275119457898</c:v>
                </c:pt>
                <c:pt idx="59868">
                  <c:v>34.603420679620903</c:v>
                </c:pt>
                <c:pt idx="59869">
                  <c:v>34.603566239317999</c:v>
                </c:pt>
                <c:pt idx="59870">
                  <c:v>34.603711798549099</c:v>
                </c:pt>
                <c:pt idx="59871">
                  <c:v>34.603857357314297</c:v>
                </c:pt>
                <c:pt idx="59872">
                  <c:v>34.604002915613698</c:v>
                </c:pt>
                <c:pt idx="59873">
                  <c:v>34.604148473447097</c:v>
                </c:pt>
                <c:pt idx="59874">
                  <c:v>34.604294030814501</c:v>
                </c:pt>
                <c:pt idx="59875">
                  <c:v>34.604439587716101</c:v>
                </c:pt>
                <c:pt idx="59876">
                  <c:v>34.604585144151798</c:v>
                </c:pt>
                <c:pt idx="59877">
                  <c:v>34.6047307001215</c:v>
                </c:pt>
                <c:pt idx="59878">
                  <c:v>34.6048762556253</c:v>
                </c:pt>
                <c:pt idx="59879">
                  <c:v>34.605021810663203</c:v>
                </c:pt>
                <c:pt idx="59880">
                  <c:v>34.605167365235303</c:v>
                </c:pt>
                <c:pt idx="59881">
                  <c:v>34.605312919341401</c:v>
                </c:pt>
                <c:pt idx="59882">
                  <c:v>34.605458472981603</c:v>
                </c:pt>
                <c:pt idx="59883">
                  <c:v>34.605604026155902</c:v>
                </c:pt>
                <c:pt idx="59884">
                  <c:v>34.605749578864298</c:v>
                </c:pt>
                <c:pt idx="59885">
                  <c:v>34.605895131106699</c:v>
                </c:pt>
                <c:pt idx="59886">
                  <c:v>34.606040682883297</c:v>
                </c:pt>
                <c:pt idx="59887">
                  <c:v>34.606186234193999</c:v>
                </c:pt>
                <c:pt idx="59888">
                  <c:v>34.606331785038797</c:v>
                </c:pt>
                <c:pt idx="59889">
                  <c:v>34.606477335417701</c:v>
                </c:pt>
                <c:pt idx="59890">
                  <c:v>34.6066228853308</c:v>
                </c:pt>
                <c:pt idx="59891">
                  <c:v>34.606768434777898</c:v>
                </c:pt>
                <c:pt idx="59892">
                  <c:v>34.6069139837591</c:v>
                </c:pt>
                <c:pt idx="59893">
                  <c:v>34.607059532274398</c:v>
                </c:pt>
                <c:pt idx="59894">
                  <c:v>34.607205080323901</c:v>
                </c:pt>
                <c:pt idx="59895">
                  <c:v>34.6073506279075</c:v>
                </c:pt>
                <c:pt idx="59896">
                  <c:v>34.607496175025197</c:v>
                </c:pt>
                <c:pt idx="59897">
                  <c:v>34.607641721676998</c:v>
                </c:pt>
                <c:pt idx="59898">
                  <c:v>34.607787267862903</c:v>
                </c:pt>
                <c:pt idx="59899">
                  <c:v>34.607932813582899</c:v>
                </c:pt>
                <c:pt idx="59900">
                  <c:v>34.608078358837098</c:v>
                </c:pt>
                <c:pt idx="59901">
                  <c:v>34.608223903625401</c:v>
                </c:pt>
                <c:pt idx="59902">
                  <c:v>34.608369447947801</c:v>
                </c:pt>
                <c:pt idx="59903">
                  <c:v>34.608514991804299</c:v>
                </c:pt>
                <c:pt idx="59904">
                  <c:v>34.608660535195</c:v>
                </c:pt>
                <c:pt idx="59905">
                  <c:v>34.608806078119798</c:v>
                </c:pt>
                <c:pt idx="59906">
                  <c:v>34.608951620578701</c:v>
                </c:pt>
                <c:pt idx="59907">
                  <c:v>34.6090971625718</c:v>
                </c:pt>
                <c:pt idx="59908">
                  <c:v>34.609242704099003</c:v>
                </c:pt>
                <c:pt idx="59909">
                  <c:v>34.609388245160297</c:v>
                </c:pt>
                <c:pt idx="59910">
                  <c:v>34.609533785755801</c:v>
                </c:pt>
                <c:pt idx="59911">
                  <c:v>34.609679325885402</c:v>
                </c:pt>
                <c:pt idx="59912">
                  <c:v>34.609824865549101</c:v>
                </c:pt>
                <c:pt idx="59913">
                  <c:v>34.609970404747003</c:v>
                </c:pt>
                <c:pt idx="59914">
                  <c:v>34.610115943479002</c:v>
                </c:pt>
                <c:pt idx="59915">
                  <c:v>34.610261481745198</c:v>
                </c:pt>
                <c:pt idx="59916">
                  <c:v>34.610407019545498</c:v>
                </c:pt>
                <c:pt idx="59917">
                  <c:v>34.610552556880002</c:v>
                </c:pt>
                <c:pt idx="59918">
                  <c:v>34.610698093748603</c:v>
                </c:pt>
                <c:pt idx="59919">
                  <c:v>34.610843630151301</c:v>
                </c:pt>
                <c:pt idx="59920">
                  <c:v>34.610989166088203</c:v>
                </c:pt>
                <c:pt idx="59921">
                  <c:v>34.611134701559301</c:v>
                </c:pt>
                <c:pt idx="59922">
                  <c:v>34.611280236564497</c:v>
                </c:pt>
                <c:pt idx="59923">
                  <c:v>34.611425771103903</c:v>
                </c:pt>
                <c:pt idx="59924">
                  <c:v>34.611571305177399</c:v>
                </c:pt>
                <c:pt idx="59925">
                  <c:v>34.6117168387851</c:v>
                </c:pt>
                <c:pt idx="59926">
                  <c:v>34.611862371927003</c:v>
                </c:pt>
                <c:pt idx="59927">
                  <c:v>34.612007904602997</c:v>
                </c:pt>
                <c:pt idx="59928">
                  <c:v>34.612153436813202</c:v>
                </c:pt>
                <c:pt idx="59929">
                  <c:v>34.612298968557504</c:v>
                </c:pt>
                <c:pt idx="59930">
                  <c:v>34.612444499836002</c:v>
                </c:pt>
                <c:pt idx="59931">
                  <c:v>34.612590030648697</c:v>
                </c:pt>
                <c:pt idx="59932">
                  <c:v>34.612735560995603</c:v>
                </c:pt>
                <c:pt idx="59933">
                  <c:v>34.612881090876598</c:v>
                </c:pt>
                <c:pt idx="59934">
                  <c:v>34.613026620291798</c:v>
                </c:pt>
                <c:pt idx="59935">
                  <c:v>34.613172149241102</c:v>
                </c:pt>
                <c:pt idx="59936">
                  <c:v>34.613317677724702</c:v>
                </c:pt>
                <c:pt idx="59937">
                  <c:v>34.613463205742399</c:v>
                </c:pt>
                <c:pt idx="59938">
                  <c:v>34.613608733294299</c:v>
                </c:pt>
                <c:pt idx="59939">
                  <c:v>34.613754260380396</c:v>
                </c:pt>
                <c:pt idx="59940">
                  <c:v>34.613899787000598</c:v>
                </c:pt>
                <c:pt idx="59941">
                  <c:v>34.614045313155103</c:v>
                </c:pt>
                <c:pt idx="59942">
                  <c:v>34.614190838843697</c:v>
                </c:pt>
                <c:pt idx="59943">
                  <c:v>34.614336364066503</c:v>
                </c:pt>
                <c:pt idx="59944">
                  <c:v>34.614481888823498</c:v>
                </c:pt>
                <c:pt idx="59945">
                  <c:v>34.614627413114697</c:v>
                </c:pt>
                <c:pt idx="59946">
                  <c:v>34.614772936940099</c:v>
                </c:pt>
                <c:pt idx="59947">
                  <c:v>34.614918460299698</c:v>
                </c:pt>
                <c:pt idx="59948">
                  <c:v>34.615063983193401</c:v>
                </c:pt>
                <c:pt idx="59949">
                  <c:v>34.615209505621401</c:v>
                </c:pt>
                <c:pt idx="59950">
                  <c:v>34.615355027583497</c:v>
                </c:pt>
                <c:pt idx="59951">
                  <c:v>34.615500549079897</c:v>
                </c:pt>
                <c:pt idx="59952">
                  <c:v>34.615646070110401</c:v>
                </c:pt>
                <c:pt idx="59953">
                  <c:v>34.615791590675201</c:v>
                </c:pt>
                <c:pt idx="59954">
                  <c:v>34.615937110774198</c:v>
                </c:pt>
                <c:pt idx="59955">
                  <c:v>34.616082630407298</c:v>
                </c:pt>
                <c:pt idx="59956">
                  <c:v>34.616228149574702</c:v>
                </c:pt>
                <c:pt idx="59957">
                  <c:v>34.616373668276204</c:v>
                </c:pt>
                <c:pt idx="59958">
                  <c:v>34.616519186512001</c:v>
                </c:pt>
                <c:pt idx="59959">
                  <c:v>34.616664704282002</c:v>
                </c:pt>
                <c:pt idx="59960">
                  <c:v>34.616810221586199</c:v>
                </c:pt>
                <c:pt idx="59961">
                  <c:v>34.6169557384246</c:v>
                </c:pt>
                <c:pt idx="59962">
                  <c:v>34.617101254797298</c:v>
                </c:pt>
                <c:pt idx="59963">
                  <c:v>34.617246770704099</c:v>
                </c:pt>
                <c:pt idx="59964">
                  <c:v>34.617392286145197</c:v>
                </c:pt>
                <c:pt idx="59965">
                  <c:v>34.617537801120399</c:v>
                </c:pt>
                <c:pt idx="59966">
                  <c:v>34.617683315629897</c:v>
                </c:pt>
                <c:pt idx="59967">
                  <c:v>34.617828829673698</c:v>
                </c:pt>
                <c:pt idx="59968">
                  <c:v>34.617974343251603</c:v>
                </c:pt>
                <c:pt idx="59969">
                  <c:v>34.618119856363798</c:v>
                </c:pt>
                <c:pt idx="59970">
                  <c:v>34.618265369010203</c:v>
                </c:pt>
                <c:pt idx="59971">
                  <c:v>34.618410881190798</c:v>
                </c:pt>
                <c:pt idx="59972">
                  <c:v>34.618556392905603</c:v>
                </c:pt>
                <c:pt idx="59973">
                  <c:v>34.618701904154698</c:v>
                </c:pt>
                <c:pt idx="59974">
                  <c:v>34.618847414938003</c:v>
                </c:pt>
                <c:pt idx="59975">
                  <c:v>34.618992925255597</c:v>
                </c:pt>
                <c:pt idx="59976">
                  <c:v>34.619138435107402</c:v>
                </c:pt>
                <c:pt idx="59977">
                  <c:v>34.619283944493397</c:v>
                </c:pt>
                <c:pt idx="59978">
                  <c:v>34.619429453413701</c:v>
                </c:pt>
                <c:pt idx="59979">
                  <c:v>34.619574961868203</c:v>
                </c:pt>
                <c:pt idx="59980">
                  <c:v>34.619720469856901</c:v>
                </c:pt>
                <c:pt idx="59981">
                  <c:v>34.619865977379902</c:v>
                </c:pt>
                <c:pt idx="59982">
                  <c:v>34.6200114844371</c:v>
                </c:pt>
                <c:pt idx="59983">
                  <c:v>34.620156991028601</c:v>
                </c:pt>
                <c:pt idx="59984">
                  <c:v>34.620302497154299</c:v>
                </c:pt>
                <c:pt idx="59985">
                  <c:v>34.6204480028143</c:v>
                </c:pt>
                <c:pt idx="59986">
                  <c:v>34.620593508008497</c:v>
                </c:pt>
                <c:pt idx="59987">
                  <c:v>34.620739012736998</c:v>
                </c:pt>
                <c:pt idx="59988">
                  <c:v>34.620884516999702</c:v>
                </c:pt>
                <c:pt idx="59989">
                  <c:v>34.621030020796603</c:v>
                </c:pt>
                <c:pt idx="59990">
                  <c:v>34.621175524127899</c:v>
                </c:pt>
                <c:pt idx="59991">
                  <c:v>34.6213210269934</c:v>
                </c:pt>
                <c:pt idx="59992">
                  <c:v>34.621466529393103</c:v>
                </c:pt>
                <c:pt idx="59993">
                  <c:v>34.621612031327103</c:v>
                </c:pt>
                <c:pt idx="59994">
                  <c:v>34.621757532795399</c:v>
                </c:pt>
                <c:pt idx="59995">
                  <c:v>34.621903033797899</c:v>
                </c:pt>
                <c:pt idx="59996">
                  <c:v>34.622048534334702</c:v>
                </c:pt>
                <c:pt idx="59997">
                  <c:v>34.622194034405801</c:v>
                </c:pt>
                <c:pt idx="59998">
                  <c:v>34.622339534011097</c:v>
                </c:pt>
                <c:pt idx="59999">
                  <c:v>34.622485033150703</c:v>
                </c:pt>
                <c:pt idx="60000">
                  <c:v>34.622630531824598</c:v>
                </c:pt>
                <c:pt idx="60001">
                  <c:v>34.622776030032703</c:v>
                </c:pt>
                <c:pt idx="60002">
                  <c:v>34.622921527775198</c:v>
                </c:pt>
                <c:pt idx="60003">
                  <c:v>34.623067025051903</c:v>
                </c:pt>
                <c:pt idx="60004">
                  <c:v>34.623212521862797</c:v>
                </c:pt>
                <c:pt idx="60005">
                  <c:v>34.623358018208101</c:v>
                </c:pt>
                <c:pt idx="60006">
                  <c:v>34.623503514087602</c:v>
                </c:pt>
                <c:pt idx="60007">
                  <c:v>34.623649009501399</c:v>
                </c:pt>
                <c:pt idx="60008">
                  <c:v>34.623794504449499</c:v>
                </c:pt>
                <c:pt idx="60009">
                  <c:v>34.623939998931903</c:v>
                </c:pt>
                <c:pt idx="60010">
                  <c:v>34.624085492948602</c:v>
                </c:pt>
                <c:pt idx="60011">
                  <c:v>34.624230986499498</c:v>
                </c:pt>
                <c:pt idx="60012">
                  <c:v>34.624376479584797</c:v>
                </c:pt>
                <c:pt idx="60013">
                  <c:v>34.624521972204299</c:v>
                </c:pt>
                <c:pt idx="60014">
                  <c:v>34.624667464358097</c:v>
                </c:pt>
                <c:pt idx="60015">
                  <c:v>34.624812956046199</c:v>
                </c:pt>
                <c:pt idx="60016">
                  <c:v>34.624958447268703</c:v>
                </c:pt>
                <c:pt idx="60017">
                  <c:v>34.625103938025397</c:v>
                </c:pt>
                <c:pt idx="60018">
                  <c:v>34.625249428316401</c:v>
                </c:pt>
                <c:pt idx="60019">
                  <c:v>34.625394918141701</c:v>
                </c:pt>
                <c:pt idx="60020">
                  <c:v>34.625540407501298</c:v>
                </c:pt>
                <c:pt idx="60021">
                  <c:v>34.625685896395197</c:v>
                </c:pt>
                <c:pt idx="60022">
                  <c:v>34.6258313848234</c:v>
                </c:pt>
                <c:pt idx="60023">
                  <c:v>34.625976872785898</c:v>
                </c:pt>
                <c:pt idx="60024">
                  <c:v>34.6261223602827</c:v>
                </c:pt>
                <c:pt idx="60025">
                  <c:v>34.626267847313898</c:v>
                </c:pt>
                <c:pt idx="60026">
                  <c:v>34.626413333879299</c:v>
                </c:pt>
                <c:pt idx="60027">
                  <c:v>34.626558819979003</c:v>
                </c:pt>
                <c:pt idx="60028">
                  <c:v>34.626704305613103</c:v>
                </c:pt>
                <c:pt idx="60029">
                  <c:v>34.626849790781499</c:v>
                </c:pt>
                <c:pt idx="60030">
                  <c:v>34.626995275484198</c:v>
                </c:pt>
                <c:pt idx="60031">
                  <c:v>34.6271407597212</c:v>
                </c:pt>
                <c:pt idx="60032">
                  <c:v>34.627286243492499</c:v>
                </c:pt>
                <c:pt idx="60033">
                  <c:v>34.6274317267982</c:v>
                </c:pt>
                <c:pt idx="60034">
                  <c:v>34.627577209638197</c:v>
                </c:pt>
                <c:pt idx="60035">
                  <c:v>34.627722692012497</c:v>
                </c:pt>
                <c:pt idx="60036">
                  <c:v>34.627868173921101</c:v>
                </c:pt>
                <c:pt idx="60037">
                  <c:v>34.628013655364001</c:v>
                </c:pt>
                <c:pt idx="60038">
                  <c:v>34.628159136341303</c:v>
                </c:pt>
                <c:pt idx="60039">
                  <c:v>34.628304616852901</c:v>
                </c:pt>
                <c:pt idx="60040">
                  <c:v>34.628450096898803</c:v>
                </c:pt>
                <c:pt idx="60041">
                  <c:v>34.6285955764791</c:v>
                </c:pt>
                <c:pt idx="60042">
                  <c:v>34.6287410555937</c:v>
                </c:pt>
                <c:pt idx="60043">
                  <c:v>34.628886534242604</c:v>
                </c:pt>
                <c:pt idx="60044">
                  <c:v>34.629032012425903</c:v>
                </c:pt>
                <c:pt idx="60045">
                  <c:v>34.629177490143498</c:v>
                </c:pt>
                <c:pt idx="60046">
                  <c:v>34.629322967395403</c:v>
                </c:pt>
                <c:pt idx="60047">
                  <c:v>34.629468444181697</c:v>
                </c:pt>
                <c:pt idx="60048">
                  <c:v>34.629613920502401</c:v>
                </c:pt>
                <c:pt idx="60049">
                  <c:v>34.629759396357301</c:v>
                </c:pt>
                <c:pt idx="60050">
                  <c:v>34.629904871746703</c:v>
                </c:pt>
                <c:pt idx="60051">
                  <c:v>34.630050346670302</c:v>
                </c:pt>
                <c:pt idx="60052">
                  <c:v>34.630195821128297</c:v>
                </c:pt>
                <c:pt idx="60053">
                  <c:v>34.630341295120701</c:v>
                </c:pt>
                <c:pt idx="60054">
                  <c:v>34.630486768647401</c:v>
                </c:pt>
                <c:pt idx="60055">
                  <c:v>34.630632241708497</c:v>
                </c:pt>
                <c:pt idx="60056">
                  <c:v>34.630777714303903</c:v>
                </c:pt>
                <c:pt idx="60057">
                  <c:v>34.630923186433698</c:v>
                </c:pt>
                <c:pt idx="60058">
                  <c:v>34.631068658097803</c:v>
                </c:pt>
                <c:pt idx="60059">
                  <c:v>34.631214129296303</c:v>
                </c:pt>
                <c:pt idx="60060">
                  <c:v>34.631359600029199</c:v>
                </c:pt>
                <c:pt idx="60061">
                  <c:v>34.631505070296399</c:v>
                </c:pt>
                <c:pt idx="60062">
                  <c:v>34.631650540098001</c:v>
                </c:pt>
                <c:pt idx="60063">
                  <c:v>34.631796009433899</c:v>
                </c:pt>
                <c:pt idx="60064">
                  <c:v>34.631941478304199</c:v>
                </c:pt>
                <c:pt idx="60065">
                  <c:v>34.632086946708903</c:v>
                </c:pt>
                <c:pt idx="60066">
                  <c:v>34.632232414648001</c:v>
                </c:pt>
                <c:pt idx="60067">
                  <c:v>34.632377882121403</c:v>
                </c:pt>
                <c:pt idx="60068">
                  <c:v>34.632523349129201</c:v>
                </c:pt>
                <c:pt idx="60069">
                  <c:v>34.632668815671302</c:v>
                </c:pt>
                <c:pt idx="60070">
                  <c:v>34.632814281747898</c:v>
                </c:pt>
                <c:pt idx="60071">
                  <c:v>34.632959747358797</c:v>
                </c:pt>
                <c:pt idx="60072">
                  <c:v>34.633105212504098</c:v>
                </c:pt>
                <c:pt idx="60073">
                  <c:v>34.633250677183803</c:v>
                </c:pt>
                <c:pt idx="60074">
                  <c:v>34.633396141397803</c:v>
                </c:pt>
                <c:pt idx="60075">
                  <c:v>34.633541605146299</c:v>
                </c:pt>
                <c:pt idx="60076">
                  <c:v>34.633687068429097</c:v>
                </c:pt>
                <c:pt idx="60077">
                  <c:v>34.633832531246298</c:v>
                </c:pt>
                <c:pt idx="60078">
                  <c:v>34.633977993597902</c:v>
                </c:pt>
                <c:pt idx="60079">
                  <c:v>34.634123455483902</c:v>
                </c:pt>
                <c:pt idx="60080">
                  <c:v>34.634268916904297</c:v>
                </c:pt>
                <c:pt idx="60081">
                  <c:v>34.634414377859002</c:v>
                </c:pt>
                <c:pt idx="60082">
                  <c:v>34.634559838348203</c:v>
                </c:pt>
                <c:pt idx="60083">
                  <c:v>34.634705298371699</c:v>
                </c:pt>
                <c:pt idx="60084">
                  <c:v>34.634850757929698</c:v>
                </c:pt>
                <c:pt idx="60085">
                  <c:v>34.634996217022</c:v>
                </c:pt>
                <c:pt idx="60086">
                  <c:v>34.635141675648804</c:v>
                </c:pt>
                <c:pt idx="60087">
                  <c:v>34.635287133809904</c:v>
                </c:pt>
                <c:pt idx="60088">
                  <c:v>34.635432591505499</c:v>
                </c:pt>
                <c:pt idx="60089">
                  <c:v>34.635578048735397</c:v>
                </c:pt>
                <c:pt idx="60090">
                  <c:v>34.635723505499797</c:v>
                </c:pt>
                <c:pt idx="60091">
                  <c:v>34.6358689617986</c:v>
                </c:pt>
                <c:pt idx="60092">
                  <c:v>34.636014417631699</c:v>
                </c:pt>
                <c:pt idx="60093">
                  <c:v>34.636159872999301</c:v>
                </c:pt>
                <c:pt idx="60094">
                  <c:v>34.636305327901297</c:v>
                </c:pt>
                <c:pt idx="60095">
                  <c:v>34.636450782337697</c:v>
                </c:pt>
                <c:pt idx="60096">
                  <c:v>34.636596236308499</c:v>
                </c:pt>
                <c:pt idx="60097">
                  <c:v>34.636741689813803</c:v>
                </c:pt>
                <c:pt idx="60098">
                  <c:v>34.636887142853404</c:v>
                </c:pt>
                <c:pt idx="60099">
                  <c:v>34.637032595427499</c:v>
                </c:pt>
                <c:pt idx="60100">
                  <c:v>34.637178047535997</c:v>
                </c:pt>
                <c:pt idx="60101">
                  <c:v>34.637323499178898</c:v>
                </c:pt>
                <c:pt idx="60102">
                  <c:v>34.637468950356201</c:v>
                </c:pt>
                <c:pt idx="60103">
                  <c:v>34.637614401067999</c:v>
                </c:pt>
                <c:pt idx="60104">
                  <c:v>34.6377598513142</c:v>
                </c:pt>
                <c:pt idx="60105">
                  <c:v>34.637905301094797</c:v>
                </c:pt>
                <c:pt idx="60106">
                  <c:v>34.638050750409803</c:v>
                </c:pt>
                <c:pt idx="60107">
                  <c:v>34.638196199259298</c:v>
                </c:pt>
                <c:pt idx="60108">
                  <c:v>34.638341647643202</c:v>
                </c:pt>
                <c:pt idx="60109">
                  <c:v>34.638487095561601</c:v>
                </c:pt>
                <c:pt idx="60110">
                  <c:v>34.638632543014303</c:v>
                </c:pt>
                <c:pt idx="60111">
                  <c:v>34.6387779900015</c:v>
                </c:pt>
                <c:pt idx="60112">
                  <c:v>34.6389234365232</c:v>
                </c:pt>
                <c:pt idx="60113">
                  <c:v>34.639068882579302</c:v>
                </c:pt>
                <c:pt idx="60114">
                  <c:v>34.6392143281698</c:v>
                </c:pt>
                <c:pt idx="60115">
                  <c:v>34.6393597732948</c:v>
                </c:pt>
                <c:pt idx="60116">
                  <c:v>34.639505217954202</c:v>
                </c:pt>
                <c:pt idx="60117">
                  <c:v>34.639650662148</c:v>
                </c:pt>
                <c:pt idx="60118">
                  <c:v>34.6397961058763</c:v>
                </c:pt>
                <c:pt idx="60119">
                  <c:v>34.639941549139103</c:v>
                </c:pt>
                <c:pt idx="60120">
                  <c:v>34.6400869919363</c:v>
                </c:pt>
                <c:pt idx="60121">
                  <c:v>34.640232434268</c:v>
                </c:pt>
                <c:pt idx="60122">
                  <c:v>34.640377876134103</c:v>
                </c:pt>
                <c:pt idx="60123">
                  <c:v>34.640523317534601</c:v>
                </c:pt>
                <c:pt idx="60124">
                  <c:v>34.640668758469602</c:v>
                </c:pt>
                <c:pt idx="60125">
                  <c:v>34.640814198939097</c:v>
                </c:pt>
                <c:pt idx="60126">
                  <c:v>34.640959638943002</c:v>
                </c:pt>
                <c:pt idx="60127">
                  <c:v>34.641105078481402</c:v>
                </c:pt>
                <c:pt idx="60128">
                  <c:v>34.641250517554298</c:v>
                </c:pt>
                <c:pt idx="60129">
                  <c:v>34.641395956161602</c:v>
                </c:pt>
                <c:pt idx="60130">
                  <c:v>34.641541394303403</c:v>
                </c:pt>
                <c:pt idx="60131">
                  <c:v>34.641686831979598</c:v>
                </c:pt>
                <c:pt idx="60132">
                  <c:v>34.641832269190402</c:v>
                </c:pt>
                <c:pt idx="60133">
                  <c:v>34.641977705935503</c:v>
                </c:pt>
                <c:pt idx="60134">
                  <c:v>34.642123142215198</c:v>
                </c:pt>
                <c:pt idx="60135">
                  <c:v>34.642268578029302</c:v>
                </c:pt>
                <c:pt idx="60136">
                  <c:v>34.642414013377902</c:v>
                </c:pt>
                <c:pt idx="60137">
                  <c:v>34.642559448260997</c:v>
                </c:pt>
                <c:pt idx="60138">
                  <c:v>34.642704882678601</c:v>
                </c:pt>
                <c:pt idx="60139">
                  <c:v>34.6428503166306</c:v>
                </c:pt>
                <c:pt idx="60140">
                  <c:v>34.642995750117102</c:v>
                </c:pt>
                <c:pt idx="60141">
                  <c:v>34.643141183138098</c:v>
                </c:pt>
                <c:pt idx="60142">
                  <c:v>34.643286615693597</c:v>
                </c:pt>
                <c:pt idx="60143">
                  <c:v>34.643432047783499</c:v>
                </c:pt>
                <c:pt idx="60144">
                  <c:v>34.643577479408002</c:v>
                </c:pt>
                <c:pt idx="60145">
                  <c:v>34.6437229105669</c:v>
                </c:pt>
                <c:pt idx="60146">
                  <c:v>34.643868341260301</c:v>
                </c:pt>
                <c:pt idx="60147">
                  <c:v>34.644013771488197</c:v>
                </c:pt>
                <c:pt idx="60148">
                  <c:v>34.644159201250602</c:v>
                </c:pt>
                <c:pt idx="60149">
                  <c:v>34.644304630547502</c:v>
                </c:pt>
                <c:pt idx="60150">
                  <c:v>34.644450059378897</c:v>
                </c:pt>
                <c:pt idx="60151">
                  <c:v>34.644595487744802</c:v>
                </c:pt>
                <c:pt idx="60152">
                  <c:v>34.644740915645201</c:v>
                </c:pt>
                <c:pt idx="60153">
                  <c:v>34.644886343080103</c:v>
                </c:pt>
                <c:pt idx="60154">
                  <c:v>34.6450317700494</c:v>
                </c:pt>
                <c:pt idx="60155">
                  <c:v>34.645177196553298</c:v>
                </c:pt>
                <c:pt idx="60156">
                  <c:v>34.645322622591699</c:v>
                </c:pt>
                <c:pt idx="60157">
                  <c:v>34.645468048164602</c:v>
                </c:pt>
                <c:pt idx="60158">
                  <c:v>34.645613473272</c:v>
                </c:pt>
                <c:pt idx="60159">
                  <c:v>34.6457588979139</c:v>
                </c:pt>
                <c:pt idx="60160">
                  <c:v>34.645904322090303</c:v>
                </c:pt>
                <c:pt idx="60161">
                  <c:v>34.6460497458012</c:v>
                </c:pt>
                <c:pt idx="60162">
                  <c:v>34.646195169046699</c:v>
                </c:pt>
                <c:pt idx="60163">
                  <c:v>34.646340591826601</c:v>
                </c:pt>
                <c:pt idx="60164">
                  <c:v>34.646486014141097</c:v>
                </c:pt>
                <c:pt idx="60165">
                  <c:v>34.646631435990102</c:v>
                </c:pt>
                <c:pt idx="60166">
                  <c:v>34.646776857373602</c:v>
                </c:pt>
                <c:pt idx="60167">
                  <c:v>34.646922278291598</c:v>
                </c:pt>
                <c:pt idx="60168">
                  <c:v>34.647067698744102</c:v>
                </c:pt>
                <c:pt idx="60169">
                  <c:v>34.647213118731202</c:v>
                </c:pt>
                <c:pt idx="60170">
                  <c:v>34.647358538252803</c:v>
                </c:pt>
                <c:pt idx="60171">
                  <c:v>34.647503957308899</c:v>
                </c:pt>
                <c:pt idx="60172">
                  <c:v>34.647649375899597</c:v>
                </c:pt>
                <c:pt idx="60173">
                  <c:v>34.647794794024698</c:v>
                </c:pt>
                <c:pt idx="60174">
                  <c:v>34.6479402116844</c:v>
                </c:pt>
                <c:pt idx="60175">
                  <c:v>34.648085628878697</c:v>
                </c:pt>
                <c:pt idx="60176">
                  <c:v>34.648231045607403</c:v>
                </c:pt>
                <c:pt idx="60177">
                  <c:v>34.648376461870697</c:v>
                </c:pt>
                <c:pt idx="60178">
                  <c:v>34.6485218776686</c:v>
                </c:pt>
                <c:pt idx="60179">
                  <c:v>34.648667293000898</c:v>
                </c:pt>
                <c:pt idx="60180">
                  <c:v>34.648812707867897</c:v>
                </c:pt>
                <c:pt idx="60181">
                  <c:v>34.648958122269299</c:v>
                </c:pt>
                <c:pt idx="60182">
                  <c:v>34.649103536205303</c:v>
                </c:pt>
                <c:pt idx="60183">
                  <c:v>34.649248949675801</c:v>
                </c:pt>
                <c:pt idx="60184">
                  <c:v>34.649394362680901</c:v>
                </c:pt>
                <c:pt idx="60185">
                  <c:v>34.649539775220603</c:v>
                </c:pt>
                <c:pt idx="60186">
                  <c:v>34.6496851872947</c:v>
                </c:pt>
                <c:pt idx="60187">
                  <c:v>34.649830598903499</c:v>
                </c:pt>
                <c:pt idx="60188">
                  <c:v>34.6499760100468</c:v>
                </c:pt>
                <c:pt idx="60189">
                  <c:v>34.650121420724602</c:v>
                </c:pt>
                <c:pt idx="60190">
                  <c:v>34.650266830936999</c:v>
                </c:pt>
                <c:pt idx="60191">
                  <c:v>34.650412240683899</c:v>
                </c:pt>
                <c:pt idx="60192">
                  <c:v>34.6505576499654</c:v>
                </c:pt>
                <c:pt idx="60193">
                  <c:v>34.650703058781502</c:v>
                </c:pt>
                <c:pt idx="60194">
                  <c:v>34.6508484671321</c:v>
                </c:pt>
                <c:pt idx="60195">
                  <c:v>34.650993875017299</c:v>
                </c:pt>
                <c:pt idx="60196">
                  <c:v>34.651139282437001</c:v>
                </c:pt>
                <c:pt idx="60197">
                  <c:v>34.651284689391296</c:v>
                </c:pt>
                <c:pt idx="60198">
                  <c:v>34.651430095880201</c:v>
                </c:pt>
                <c:pt idx="60199">
                  <c:v>34.651575501903601</c:v>
                </c:pt>
                <c:pt idx="60200">
                  <c:v>34.651720907461701</c:v>
                </c:pt>
                <c:pt idx="60201">
                  <c:v>34.651866312554198</c:v>
                </c:pt>
                <c:pt idx="60202">
                  <c:v>34.652011717181402</c:v>
                </c:pt>
                <c:pt idx="60203">
                  <c:v>34.652157121343102</c:v>
                </c:pt>
                <c:pt idx="60204">
                  <c:v>34.652302525039403</c:v>
                </c:pt>
                <c:pt idx="60205">
                  <c:v>34.652447928270298</c:v>
                </c:pt>
                <c:pt idx="60206">
                  <c:v>34.652593331035703</c:v>
                </c:pt>
                <c:pt idx="60207">
                  <c:v>34.652738733335802</c:v>
                </c:pt>
                <c:pt idx="60208">
                  <c:v>34.652884135170403</c:v>
                </c:pt>
                <c:pt idx="60209">
                  <c:v>34.653029536539599</c:v>
                </c:pt>
                <c:pt idx="60210">
                  <c:v>34.653174937443403</c:v>
                </c:pt>
                <c:pt idx="60211">
                  <c:v>34.653320337881702</c:v>
                </c:pt>
                <c:pt idx="60212">
                  <c:v>34.653465737854702</c:v>
                </c:pt>
                <c:pt idx="60213">
                  <c:v>34.653611137362198</c:v>
                </c:pt>
                <c:pt idx="60214">
                  <c:v>34.653756536404401</c:v>
                </c:pt>
                <c:pt idx="60215">
                  <c:v>34.6539019349811</c:v>
                </c:pt>
                <c:pt idx="60216">
                  <c:v>34.6540473330924</c:v>
                </c:pt>
                <c:pt idx="60217">
                  <c:v>34.654192730738302</c:v>
                </c:pt>
                <c:pt idx="60218">
                  <c:v>34.654338127918798</c:v>
                </c:pt>
                <c:pt idx="60219">
                  <c:v>34.654483524633903</c:v>
                </c:pt>
                <c:pt idx="60220">
                  <c:v>34.654628920883603</c:v>
                </c:pt>
                <c:pt idx="60221">
                  <c:v>34.654774316667897</c:v>
                </c:pt>
                <c:pt idx="60222">
                  <c:v>34.6549197119868</c:v>
                </c:pt>
                <c:pt idx="60223">
                  <c:v>34.655065106840297</c:v>
                </c:pt>
                <c:pt idx="60224">
                  <c:v>34.655210501228403</c:v>
                </c:pt>
                <c:pt idx="60225">
                  <c:v>34.655355895151203</c:v>
                </c:pt>
                <c:pt idx="60226">
                  <c:v>34.655501288608498</c:v>
                </c:pt>
                <c:pt idx="60227">
                  <c:v>34.655646681600402</c:v>
                </c:pt>
                <c:pt idx="60228">
                  <c:v>34.655792074127</c:v>
                </c:pt>
                <c:pt idx="60229">
                  <c:v>34.655937466188099</c:v>
                </c:pt>
                <c:pt idx="60230">
                  <c:v>34.6560828577839</c:v>
                </c:pt>
                <c:pt idx="60231">
                  <c:v>34.656228248914303</c:v>
                </c:pt>
                <c:pt idx="60232">
                  <c:v>34.6563736395793</c:v>
                </c:pt>
                <c:pt idx="60233">
                  <c:v>34.656519029778899</c:v>
                </c:pt>
                <c:pt idx="60234">
                  <c:v>34.656664419513099</c:v>
                </c:pt>
                <c:pt idx="60235">
                  <c:v>34.656809808782</c:v>
                </c:pt>
                <c:pt idx="60236">
                  <c:v>34.656955197585503</c:v>
                </c:pt>
                <c:pt idx="60237">
                  <c:v>34.657100585923601</c:v>
                </c:pt>
                <c:pt idx="60238">
                  <c:v>34.6572459737963</c:v>
                </c:pt>
                <c:pt idx="60239">
                  <c:v>34.6573913612037</c:v>
                </c:pt>
                <c:pt idx="60240">
                  <c:v>34.657536748145702</c:v>
                </c:pt>
                <c:pt idx="60241">
                  <c:v>34.657682134622299</c:v>
                </c:pt>
                <c:pt idx="60242">
                  <c:v>34.657827520633496</c:v>
                </c:pt>
                <c:pt idx="60243">
                  <c:v>34.657972906179403</c:v>
                </c:pt>
                <c:pt idx="60244">
                  <c:v>34.658118291259903</c:v>
                </c:pt>
                <c:pt idx="60245">
                  <c:v>34.658263675875098</c:v>
                </c:pt>
                <c:pt idx="60246">
                  <c:v>34.658409060024901</c:v>
                </c:pt>
                <c:pt idx="60247">
                  <c:v>34.658554443709299</c:v>
                </c:pt>
                <c:pt idx="60248">
                  <c:v>34.658699826928398</c:v>
                </c:pt>
                <c:pt idx="60249">
                  <c:v>34.658845209682099</c:v>
                </c:pt>
                <c:pt idx="60250">
                  <c:v>34.6589905919705</c:v>
                </c:pt>
                <c:pt idx="60251">
                  <c:v>34.659135973793497</c:v>
                </c:pt>
                <c:pt idx="60252">
                  <c:v>34.659281355151101</c:v>
                </c:pt>
                <c:pt idx="60253">
                  <c:v>34.6594267360434</c:v>
                </c:pt>
                <c:pt idx="60254">
                  <c:v>34.659572116470301</c:v>
                </c:pt>
                <c:pt idx="60255">
                  <c:v>34.659717496431902</c:v>
                </c:pt>
                <c:pt idx="60256">
                  <c:v>34.659862875928198</c:v>
                </c:pt>
                <c:pt idx="60257">
                  <c:v>34.660008254959102</c:v>
                </c:pt>
                <c:pt idx="60258">
                  <c:v>34.660153633524601</c:v>
                </c:pt>
                <c:pt idx="60259">
                  <c:v>34.6602990116249</c:v>
                </c:pt>
                <c:pt idx="60260">
                  <c:v>34.660444389259702</c:v>
                </c:pt>
                <c:pt idx="60261">
                  <c:v>34.660589766429297</c:v>
                </c:pt>
                <c:pt idx="60262">
                  <c:v>34.6607351431335</c:v>
                </c:pt>
                <c:pt idx="60263">
                  <c:v>34.660880519372299</c:v>
                </c:pt>
                <c:pt idx="60264">
                  <c:v>34.661025895145798</c:v>
                </c:pt>
                <c:pt idx="60265">
                  <c:v>34.661171270453998</c:v>
                </c:pt>
                <c:pt idx="60266">
                  <c:v>34.6613166452969</c:v>
                </c:pt>
                <c:pt idx="60267">
                  <c:v>34.661462019674403</c:v>
                </c:pt>
                <c:pt idx="60268">
                  <c:v>34.6616073935866</c:v>
                </c:pt>
                <c:pt idx="60269">
                  <c:v>34.661752767033498</c:v>
                </c:pt>
                <c:pt idx="60270">
                  <c:v>34.661898140014998</c:v>
                </c:pt>
                <c:pt idx="60271">
                  <c:v>34.662043512531199</c:v>
                </c:pt>
                <c:pt idx="60272">
                  <c:v>34.6621888845821</c:v>
                </c:pt>
                <c:pt idx="60273">
                  <c:v>34.662334256167703</c:v>
                </c:pt>
                <c:pt idx="60274">
                  <c:v>34.662479627287901</c:v>
                </c:pt>
                <c:pt idx="60275">
                  <c:v>34.6626249979428</c:v>
                </c:pt>
                <c:pt idx="60276">
                  <c:v>34.662770368132399</c:v>
                </c:pt>
                <c:pt idx="60277">
                  <c:v>34.6629157378567</c:v>
                </c:pt>
                <c:pt idx="60278">
                  <c:v>34.663061107115702</c:v>
                </c:pt>
                <c:pt idx="60279">
                  <c:v>34.663206475909398</c:v>
                </c:pt>
                <c:pt idx="60280">
                  <c:v>34.663351844237702</c:v>
                </c:pt>
                <c:pt idx="60281">
                  <c:v>34.6634972121008</c:v>
                </c:pt>
                <c:pt idx="60282">
                  <c:v>34.6636425794985</c:v>
                </c:pt>
                <c:pt idx="60283">
                  <c:v>34.663787946430901</c:v>
                </c:pt>
                <c:pt idx="60284">
                  <c:v>34.663933312898003</c:v>
                </c:pt>
                <c:pt idx="60285">
                  <c:v>34.664078678899799</c:v>
                </c:pt>
                <c:pt idx="60286">
                  <c:v>34.664224044436303</c:v>
                </c:pt>
                <c:pt idx="60287">
                  <c:v>34.6643694095076</c:v>
                </c:pt>
                <c:pt idx="60288">
                  <c:v>34.664514774113499</c:v>
                </c:pt>
                <c:pt idx="60289">
                  <c:v>34.664660138254099</c:v>
                </c:pt>
                <c:pt idx="60290">
                  <c:v>34.664805501929401</c:v>
                </c:pt>
                <c:pt idx="60291">
                  <c:v>34.664950865139403</c:v>
                </c:pt>
                <c:pt idx="60292">
                  <c:v>34.665096227884099</c:v>
                </c:pt>
                <c:pt idx="60293">
                  <c:v>34.665241590163603</c:v>
                </c:pt>
                <c:pt idx="60294">
                  <c:v>34.665386951977702</c:v>
                </c:pt>
                <c:pt idx="60295">
                  <c:v>34.665532313326601</c:v>
                </c:pt>
                <c:pt idx="60296">
                  <c:v>34.665677674210102</c:v>
                </c:pt>
                <c:pt idx="60297">
                  <c:v>34.665823034628403</c:v>
                </c:pt>
                <c:pt idx="60298">
                  <c:v>34.665968394581398</c:v>
                </c:pt>
                <c:pt idx="60299">
                  <c:v>34.666113754069102</c:v>
                </c:pt>
                <c:pt idx="60300">
                  <c:v>34.666259113091499</c:v>
                </c:pt>
                <c:pt idx="60301">
                  <c:v>34.666404471648697</c:v>
                </c:pt>
                <c:pt idx="60302">
                  <c:v>34.666549829740497</c:v>
                </c:pt>
                <c:pt idx="60303">
                  <c:v>34.666695187367097</c:v>
                </c:pt>
                <c:pt idx="60304">
                  <c:v>34.666840544528398</c:v>
                </c:pt>
                <c:pt idx="60305">
                  <c:v>34.6669859012245</c:v>
                </c:pt>
                <c:pt idx="60306">
                  <c:v>34.667131257455203</c:v>
                </c:pt>
                <c:pt idx="60307">
                  <c:v>34.6672766132207</c:v>
                </c:pt>
                <c:pt idx="60308">
                  <c:v>34.667421968520998</c:v>
                </c:pt>
                <c:pt idx="60309">
                  <c:v>34.667567323355897</c:v>
                </c:pt>
                <c:pt idx="60310">
                  <c:v>34.667712677725603</c:v>
                </c:pt>
                <c:pt idx="60311">
                  <c:v>34.667858031629997</c:v>
                </c:pt>
                <c:pt idx="60312">
                  <c:v>34.668003385069198</c:v>
                </c:pt>
                <c:pt idx="60313">
                  <c:v>34.668148738043101</c:v>
                </c:pt>
                <c:pt idx="60314">
                  <c:v>34.668294090551697</c:v>
                </c:pt>
                <c:pt idx="60315">
                  <c:v>34.668439442595101</c:v>
                </c:pt>
                <c:pt idx="60316">
                  <c:v>34.668584794173199</c:v>
                </c:pt>
                <c:pt idx="60317">
                  <c:v>34.668730145285998</c:v>
                </c:pt>
                <c:pt idx="60318">
                  <c:v>34.668875495933598</c:v>
                </c:pt>
                <c:pt idx="60319">
                  <c:v>34.669020846115998</c:v>
                </c:pt>
                <c:pt idx="60320">
                  <c:v>34.6691661958331</c:v>
                </c:pt>
                <c:pt idx="60321">
                  <c:v>34.669311545084902</c:v>
                </c:pt>
                <c:pt idx="60322">
                  <c:v>34.669456893871498</c:v>
                </c:pt>
                <c:pt idx="60323">
                  <c:v>34.669602242192902</c:v>
                </c:pt>
                <c:pt idx="60324">
                  <c:v>34.669747590048999</c:v>
                </c:pt>
                <c:pt idx="60325">
                  <c:v>34.669892937439798</c:v>
                </c:pt>
                <c:pt idx="60326">
                  <c:v>34.670038284365397</c:v>
                </c:pt>
                <c:pt idx="60327">
                  <c:v>34.670183630825797</c:v>
                </c:pt>
                <c:pt idx="60328">
                  <c:v>34.670328976820898</c:v>
                </c:pt>
                <c:pt idx="60329">
                  <c:v>34.670474322350799</c:v>
                </c:pt>
                <c:pt idx="60330">
                  <c:v>34.670619667415501</c:v>
                </c:pt>
                <c:pt idx="60331">
                  <c:v>34.670765012014897</c:v>
                </c:pt>
                <c:pt idx="60332">
                  <c:v>34.670910356149101</c:v>
                </c:pt>
                <c:pt idx="60333">
                  <c:v>34.671055699817998</c:v>
                </c:pt>
                <c:pt idx="60334">
                  <c:v>34.671201043021803</c:v>
                </c:pt>
                <c:pt idx="60335">
                  <c:v>34.671346385760202</c:v>
                </c:pt>
                <c:pt idx="60336">
                  <c:v>34.671491728033502</c:v>
                </c:pt>
                <c:pt idx="60337">
                  <c:v>34.671637069841502</c:v>
                </c:pt>
                <c:pt idx="60338">
                  <c:v>34.671782411184402</c:v>
                </c:pt>
                <c:pt idx="60339">
                  <c:v>34.671927752061897</c:v>
                </c:pt>
                <c:pt idx="60340">
                  <c:v>34.672073092474299</c:v>
                </c:pt>
                <c:pt idx="60341">
                  <c:v>34.672218432421403</c:v>
                </c:pt>
                <c:pt idx="60342">
                  <c:v>34.672363771903399</c:v>
                </c:pt>
                <c:pt idx="60343">
                  <c:v>34.672509110920103</c:v>
                </c:pt>
                <c:pt idx="60344">
                  <c:v>34.672654449471501</c:v>
                </c:pt>
                <c:pt idx="60345">
                  <c:v>34.6727997875578</c:v>
                </c:pt>
                <c:pt idx="60346">
                  <c:v>34.672945125178899</c:v>
                </c:pt>
                <c:pt idx="60347">
                  <c:v>34.673090462334699</c:v>
                </c:pt>
                <c:pt idx="60348">
                  <c:v>34.673235799025399</c:v>
                </c:pt>
                <c:pt idx="60349">
                  <c:v>34.6733811352508</c:v>
                </c:pt>
                <c:pt idx="60350">
                  <c:v>34.673526471011002</c:v>
                </c:pt>
                <c:pt idx="60351">
                  <c:v>34.673671806305997</c:v>
                </c:pt>
                <c:pt idx="60352">
                  <c:v>34.6738171411358</c:v>
                </c:pt>
                <c:pt idx="60353">
                  <c:v>34.673962475500403</c:v>
                </c:pt>
                <c:pt idx="60354">
                  <c:v>34.6741078093998</c:v>
                </c:pt>
                <c:pt idx="60355">
                  <c:v>34.674253142833997</c:v>
                </c:pt>
                <c:pt idx="60356">
                  <c:v>34.674398475803002</c:v>
                </c:pt>
                <c:pt idx="60357">
                  <c:v>34.674543808306801</c:v>
                </c:pt>
                <c:pt idx="60358">
                  <c:v>34.6746891403455</c:v>
                </c:pt>
                <c:pt idx="60359">
                  <c:v>34.674834471918899</c:v>
                </c:pt>
                <c:pt idx="60360">
                  <c:v>34.674979803027099</c:v>
                </c:pt>
                <c:pt idx="60361">
                  <c:v>34.6751251336701</c:v>
                </c:pt>
                <c:pt idx="60362">
                  <c:v>34.675270463848001</c:v>
                </c:pt>
                <c:pt idx="60363">
                  <c:v>34.675415793560603</c:v>
                </c:pt>
                <c:pt idx="60364">
                  <c:v>34.675561122808098</c:v>
                </c:pt>
                <c:pt idx="60365">
                  <c:v>34.675706451590401</c:v>
                </c:pt>
                <c:pt idx="60366">
                  <c:v>34.675851779907497</c:v>
                </c:pt>
                <c:pt idx="60367">
                  <c:v>34.6759971077594</c:v>
                </c:pt>
                <c:pt idx="60368">
                  <c:v>34.676142435146097</c:v>
                </c:pt>
                <c:pt idx="60369">
                  <c:v>34.676287762067702</c:v>
                </c:pt>
                <c:pt idx="60370">
                  <c:v>34.676433088524099</c:v>
                </c:pt>
                <c:pt idx="60371">
                  <c:v>34.676578414515298</c:v>
                </c:pt>
                <c:pt idx="60372">
                  <c:v>34.676723740041297</c:v>
                </c:pt>
                <c:pt idx="60373">
                  <c:v>34.676869065102103</c:v>
                </c:pt>
                <c:pt idx="60374">
                  <c:v>34.677014389697803</c:v>
                </c:pt>
                <c:pt idx="60375">
                  <c:v>34.677159713828303</c:v>
                </c:pt>
                <c:pt idx="60376">
                  <c:v>34.677305037493703</c:v>
                </c:pt>
                <c:pt idx="60377">
                  <c:v>34.677450360693797</c:v>
                </c:pt>
                <c:pt idx="60378">
                  <c:v>34.677595683428898</c:v>
                </c:pt>
                <c:pt idx="60379">
                  <c:v>34.677741005698699</c:v>
                </c:pt>
                <c:pt idx="60380">
                  <c:v>34.677886327503401</c:v>
                </c:pt>
                <c:pt idx="60381">
                  <c:v>34.678031648842897</c:v>
                </c:pt>
                <c:pt idx="60382">
                  <c:v>34.678176969717299</c:v>
                </c:pt>
                <c:pt idx="60383">
                  <c:v>34.678322290126502</c:v>
                </c:pt>
                <c:pt idx="60384">
                  <c:v>34.678467610070498</c:v>
                </c:pt>
                <c:pt idx="60385">
                  <c:v>34.678612929549402</c:v>
                </c:pt>
                <c:pt idx="60386">
                  <c:v>34.678758248563099</c:v>
                </c:pt>
                <c:pt idx="60387">
                  <c:v>34.678903567111703</c:v>
                </c:pt>
                <c:pt idx="60388">
                  <c:v>34.679048885195101</c:v>
                </c:pt>
                <c:pt idx="60389">
                  <c:v>34.679194202813399</c:v>
                </c:pt>
                <c:pt idx="60390">
                  <c:v>34.679339519966597</c:v>
                </c:pt>
                <c:pt idx="60391">
                  <c:v>34.679484836654503</c:v>
                </c:pt>
                <c:pt idx="60392">
                  <c:v>34.679630152877401</c:v>
                </c:pt>
                <c:pt idx="60393">
                  <c:v>34.6797754686351</c:v>
                </c:pt>
                <c:pt idx="60394">
                  <c:v>34.679920783927599</c:v>
                </c:pt>
                <c:pt idx="60395">
                  <c:v>34.680066098754999</c:v>
                </c:pt>
                <c:pt idx="60396">
                  <c:v>34.680211413117298</c:v>
                </c:pt>
                <c:pt idx="60397">
                  <c:v>34.680356727014498</c:v>
                </c:pt>
                <c:pt idx="60398">
                  <c:v>34.680502040446498</c:v>
                </c:pt>
                <c:pt idx="60399">
                  <c:v>34.680647353413299</c:v>
                </c:pt>
                <c:pt idx="60400">
                  <c:v>34.680792665915099</c:v>
                </c:pt>
                <c:pt idx="60401">
                  <c:v>34.6809379779517</c:v>
                </c:pt>
                <c:pt idx="60402">
                  <c:v>34.681083289523102</c:v>
                </c:pt>
                <c:pt idx="60403">
                  <c:v>34.681228600629503</c:v>
                </c:pt>
                <c:pt idx="60404">
                  <c:v>34.681373911270697</c:v>
                </c:pt>
                <c:pt idx="60405">
                  <c:v>34.681519221446798</c:v>
                </c:pt>
                <c:pt idx="60406">
                  <c:v>34.681664531157701</c:v>
                </c:pt>
                <c:pt idx="60407">
                  <c:v>34.681809840403602</c:v>
                </c:pt>
                <c:pt idx="60408">
                  <c:v>34.681955149184297</c:v>
                </c:pt>
                <c:pt idx="60409">
                  <c:v>34.682100457499899</c:v>
                </c:pt>
                <c:pt idx="60410">
                  <c:v>34.682245765350402</c:v>
                </c:pt>
                <c:pt idx="60411">
                  <c:v>34.682391072735797</c:v>
                </c:pt>
                <c:pt idx="60412">
                  <c:v>34.682536379656</c:v>
                </c:pt>
                <c:pt idx="60413">
                  <c:v>34.682681686111103</c:v>
                </c:pt>
                <c:pt idx="60414">
                  <c:v>34.682826992101198</c:v>
                </c:pt>
                <c:pt idx="60415">
                  <c:v>34.682972297626101</c:v>
                </c:pt>
                <c:pt idx="60416">
                  <c:v>34.683117602685897</c:v>
                </c:pt>
                <c:pt idx="60417">
                  <c:v>34.6832629072806</c:v>
                </c:pt>
                <c:pt idx="60418">
                  <c:v>34.683408211410203</c:v>
                </c:pt>
                <c:pt idx="60419">
                  <c:v>34.683553515074699</c:v>
                </c:pt>
                <c:pt idx="60420">
                  <c:v>34.683698818274003</c:v>
                </c:pt>
                <c:pt idx="60421">
                  <c:v>34.683844121008299</c:v>
                </c:pt>
                <c:pt idx="60422">
                  <c:v>34.683989423277502</c:v>
                </c:pt>
                <c:pt idx="60423">
                  <c:v>34.684134725081599</c:v>
                </c:pt>
                <c:pt idx="60424">
                  <c:v>34.684280026420602</c:v>
                </c:pt>
                <c:pt idx="60425">
                  <c:v>34.684425327294498</c:v>
                </c:pt>
                <c:pt idx="60426">
                  <c:v>34.684570627703202</c:v>
                </c:pt>
                <c:pt idx="60427">
                  <c:v>34.684715927646899</c:v>
                </c:pt>
                <c:pt idx="60428">
                  <c:v>34.684861227125502</c:v>
                </c:pt>
                <c:pt idx="60429">
                  <c:v>34.685006526139098</c:v>
                </c:pt>
                <c:pt idx="60430">
                  <c:v>34.685151824687502</c:v>
                </c:pt>
                <c:pt idx="60431">
                  <c:v>34.685297122770798</c:v>
                </c:pt>
                <c:pt idx="60432">
                  <c:v>34.685442420389101</c:v>
                </c:pt>
                <c:pt idx="60433">
                  <c:v>34.685587717542298</c:v>
                </c:pt>
                <c:pt idx="60434">
                  <c:v>34.685733014230401</c:v>
                </c:pt>
                <c:pt idx="60435">
                  <c:v>34.685878310453397</c:v>
                </c:pt>
                <c:pt idx="60436">
                  <c:v>34.6860236062113</c:v>
                </c:pt>
                <c:pt idx="60437">
                  <c:v>34.686168901504097</c:v>
                </c:pt>
                <c:pt idx="60438">
                  <c:v>34.686314196331899</c:v>
                </c:pt>
                <c:pt idx="60439">
                  <c:v>34.686459490694602</c:v>
                </c:pt>
                <c:pt idx="60440">
                  <c:v>34.686604784592198</c:v>
                </c:pt>
                <c:pt idx="60441">
                  <c:v>34.686750078024801</c:v>
                </c:pt>
                <c:pt idx="60442">
                  <c:v>34.686895370992303</c:v>
                </c:pt>
                <c:pt idx="60443">
                  <c:v>34.687040663494699</c:v>
                </c:pt>
                <c:pt idx="60444">
                  <c:v>34.687185955532001</c:v>
                </c:pt>
                <c:pt idx="60445">
                  <c:v>34.687331247104296</c:v>
                </c:pt>
                <c:pt idx="60446">
                  <c:v>34.687476538211499</c:v>
                </c:pt>
                <c:pt idx="60447">
                  <c:v>34.6876218288537</c:v>
                </c:pt>
                <c:pt idx="60448">
                  <c:v>34.687767119030802</c:v>
                </c:pt>
                <c:pt idx="60449">
                  <c:v>34.687912408742797</c:v>
                </c:pt>
                <c:pt idx="60450">
                  <c:v>34.688057697989798</c:v>
                </c:pt>
                <c:pt idx="60451">
                  <c:v>34.688202986771699</c:v>
                </c:pt>
                <c:pt idx="60452">
                  <c:v>34.688348275088501</c:v>
                </c:pt>
                <c:pt idx="60453">
                  <c:v>34.688493562940302</c:v>
                </c:pt>
                <c:pt idx="60454">
                  <c:v>34.688638850327102</c:v>
                </c:pt>
                <c:pt idx="60455">
                  <c:v>34.688784137248803</c:v>
                </c:pt>
                <c:pt idx="60456">
                  <c:v>34.688929423705403</c:v>
                </c:pt>
                <c:pt idx="60457">
                  <c:v>34.689074709697003</c:v>
                </c:pt>
                <c:pt idx="60458">
                  <c:v>34.689219995223603</c:v>
                </c:pt>
                <c:pt idx="60459">
                  <c:v>34.689365280285102</c:v>
                </c:pt>
                <c:pt idx="60460">
                  <c:v>34.689510564881601</c:v>
                </c:pt>
                <c:pt idx="60461">
                  <c:v>34.689655849013</c:v>
                </c:pt>
                <c:pt idx="60462">
                  <c:v>34.689801132679399</c:v>
                </c:pt>
                <c:pt idx="60463">
                  <c:v>34.689946415880698</c:v>
                </c:pt>
                <c:pt idx="60464">
                  <c:v>34.690091698617003</c:v>
                </c:pt>
                <c:pt idx="60465">
                  <c:v>34.690236980888301</c:v>
                </c:pt>
                <c:pt idx="60466">
                  <c:v>34.690382262694499</c:v>
                </c:pt>
                <c:pt idx="60467">
                  <c:v>34.690527544035703</c:v>
                </c:pt>
                <c:pt idx="60468">
                  <c:v>34.6906728249119</c:v>
                </c:pt>
                <c:pt idx="60469">
                  <c:v>34.690818105322997</c:v>
                </c:pt>
                <c:pt idx="60470">
                  <c:v>34.6909633852691</c:v>
                </c:pt>
                <c:pt idx="60471">
                  <c:v>34.691108664750203</c:v>
                </c:pt>
                <c:pt idx="60472">
                  <c:v>34.691253943766299</c:v>
                </c:pt>
                <c:pt idx="60473">
                  <c:v>34.691399222317301</c:v>
                </c:pt>
                <c:pt idx="60474">
                  <c:v>34.691544500403303</c:v>
                </c:pt>
                <c:pt idx="60475">
                  <c:v>34.691689778024298</c:v>
                </c:pt>
                <c:pt idx="60476">
                  <c:v>34.691835055180199</c:v>
                </c:pt>
                <c:pt idx="60477">
                  <c:v>34.6919803318712</c:v>
                </c:pt>
                <c:pt idx="60478">
                  <c:v>34.692125608097101</c:v>
                </c:pt>
                <c:pt idx="60479">
                  <c:v>34.692270883858001</c:v>
                </c:pt>
                <c:pt idx="60480">
                  <c:v>34.6924161591539</c:v>
                </c:pt>
                <c:pt idx="60481">
                  <c:v>34.6925614339848</c:v>
                </c:pt>
                <c:pt idx="60482">
                  <c:v>34.692706708350698</c:v>
                </c:pt>
                <c:pt idx="60483">
                  <c:v>34.692851982251597</c:v>
                </c:pt>
                <c:pt idx="60484">
                  <c:v>34.692997255687402</c:v>
                </c:pt>
                <c:pt idx="60485">
                  <c:v>34.693142528658299</c:v>
                </c:pt>
                <c:pt idx="60486">
                  <c:v>34.693287801164097</c:v>
                </c:pt>
                <c:pt idx="60487">
                  <c:v>34.693433073205</c:v>
                </c:pt>
                <c:pt idx="60488">
                  <c:v>34.693578344780803</c:v>
                </c:pt>
                <c:pt idx="60489">
                  <c:v>34.693723615891599</c:v>
                </c:pt>
                <c:pt idx="60490">
                  <c:v>34.693868886537501</c:v>
                </c:pt>
                <c:pt idx="60491">
                  <c:v>34.694014156718303</c:v>
                </c:pt>
                <c:pt idx="60492">
                  <c:v>34.694159426434197</c:v>
                </c:pt>
                <c:pt idx="60493">
                  <c:v>34.694304695684998</c:v>
                </c:pt>
                <c:pt idx="60494">
                  <c:v>34.694449964470898</c:v>
                </c:pt>
                <c:pt idx="60495">
                  <c:v>34.694595232791698</c:v>
                </c:pt>
                <c:pt idx="60496">
                  <c:v>34.694740500647598</c:v>
                </c:pt>
                <c:pt idx="60497">
                  <c:v>34.694885768038503</c:v>
                </c:pt>
                <c:pt idx="60498">
                  <c:v>34.695031034964401</c:v>
                </c:pt>
                <c:pt idx="60499">
                  <c:v>34.695176301425299</c:v>
                </c:pt>
                <c:pt idx="60500">
                  <c:v>34.695321567421203</c:v>
                </c:pt>
                <c:pt idx="60501">
                  <c:v>34.695466832952199</c:v>
                </c:pt>
                <c:pt idx="60502">
                  <c:v>34.695612098018103</c:v>
                </c:pt>
                <c:pt idx="60503">
                  <c:v>34.695757362619098</c:v>
                </c:pt>
                <c:pt idx="60504">
                  <c:v>34.6959026267551</c:v>
                </c:pt>
                <c:pt idx="60505">
                  <c:v>34.6960478904262</c:v>
                </c:pt>
                <c:pt idx="60506">
                  <c:v>34.696193153632201</c:v>
                </c:pt>
                <c:pt idx="60507">
                  <c:v>34.696338416373301</c:v>
                </c:pt>
                <c:pt idx="60508">
                  <c:v>34.6964836786494</c:v>
                </c:pt>
                <c:pt idx="60509">
                  <c:v>34.696628940460499</c:v>
                </c:pt>
                <c:pt idx="60510">
                  <c:v>34.696774201806697</c:v>
                </c:pt>
                <c:pt idx="60511">
                  <c:v>34.696919462687902</c:v>
                </c:pt>
                <c:pt idx="60512">
                  <c:v>34.697064723104099</c:v>
                </c:pt>
                <c:pt idx="60513">
                  <c:v>34.697209983055401</c:v>
                </c:pt>
                <c:pt idx="60514">
                  <c:v>34.697355242541697</c:v>
                </c:pt>
                <c:pt idx="60515">
                  <c:v>34.697500501563098</c:v>
                </c:pt>
                <c:pt idx="60516">
                  <c:v>34.6976457601194</c:v>
                </c:pt>
                <c:pt idx="60517">
                  <c:v>34.6977910182109</c:v>
                </c:pt>
                <c:pt idx="60518">
                  <c:v>34.6979362758373</c:v>
                </c:pt>
                <c:pt idx="60519">
                  <c:v>34.698081532998799</c:v>
                </c:pt>
                <c:pt idx="60520">
                  <c:v>34.698226789695397</c:v>
                </c:pt>
                <c:pt idx="60521">
                  <c:v>34.698372045927002</c:v>
                </c:pt>
                <c:pt idx="60522">
                  <c:v>34.698517301693599</c:v>
                </c:pt>
                <c:pt idx="60523">
                  <c:v>34.698662556995302</c:v>
                </c:pt>
                <c:pt idx="60524">
                  <c:v>34.698807811832097</c:v>
                </c:pt>
                <c:pt idx="60525">
                  <c:v>34.698953066203899</c:v>
                </c:pt>
                <c:pt idx="60526">
                  <c:v>34.6990983201107</c:v>
                </c:pt>
                <c:pt idx="60527">
                  <c:v>34.6992435735527</c:v>
                </c:pt>
                <c:pt idx="60528">
                  <c:v>34.699388826529599</c:v>
                </c:pt>
                <c:pt idx="60529">
                  <c:v>34.699534079041698</c:v>
                </c:pt>
                <c:pt idx="60530">
                  <c:v>34.699679331088703</c:v>
                </c:pt>
                <c:pt idx="60531">
                  <c:v>34.6998245826709</c:v>
                </c:pt>
                <c:pt idx="60532">
                  <c:v>34.699969833788103</c:v>
                </c:pt>
                <c:pt idx="60533">
                  <c:v>34.700115084440398</c:v>
                </c:pt>
                <c:pt idx="60534">
                  <c:v>34.7002603346277</c:v>
                </c:pt>
                <c:pt idx="60535">
                  <c:v>34.700405584350101</c:v>
                </c:pt>
                <c:pt idx="60536">
                  <c:v>34.700550833607601</c:v>
                </c:pt>
                <c:pt idx="60537">
                  <c:v>34.700696082400199</c:v>
                </c:pt>
                <c:pt idx="60538">
                  <c:v>34.700841330727798</c:v>
                </c:pt>
                <c:pt idx="60539">
                  <c:v>34.700986578590502</c:v>
                </c:pt>
                <c:pt idx="60540">
                  <c:v>34.701131825988298</c:v>
                </c:pt>
                <c:pt idx="60541">
                  <c:v>34.701277072921101</c:v>
                </c:pt>
                <c:pt idx="60542">
                  <c:v>34.701422319389103</c:v>
                </c:pt>
                <c:pt idx="60543">
                  <c:v>34.701567565392097</c:v>
                </c:pt>
                <c:pt idx="60544">
                  <c:v>34.701712810930204</c:v>
                </c:pt>
                <c:pt idx="60545">
                  <c:v>34.701858056003303</c:v>
                </c:pt>
                <c:pt idx="60546">
                  <c:v>34.702003300611601</c:v>
                </c:pt>
                <c:pt idx="60547">
                  <c:v>34.702148544754898</c:v>
                </c:pt>
                <c:pt idx="60548">
                  <c:v>34.702293788433401</c:v>
                </c:pt>
                <c:pt idx="60549">
                  <c:v>34.702439031646897</c:v>
                </c:pt>
                <c:pt idx="60550">
                  <c:v>34.702584274395498</c:v>
                </c:pt>
                <c:pt idx="60551">
                  <c:v>34.702729516679199</c:v>
                </c:pt>
                <c:pt idx="60552">
                  <c:v>34.702874758497998</c:v>
                </c:pt>
                <c:pt idx="60553">
                  <c:v>34.703019999851897</c:v>
                </c:pt>
                <c:pt idx="60554">
                  <c:v>34.703165240740802</c:v>
                </c:pt>
                <c:pt idx="60555">
                  <c:v>34.703310481164898</c:v>
                </c:pt>
                <c:pt idx="60556">
                  <c:v>34.703455721124101</c:v>
                </c:pt>
                <c:pt idx="60557">
                  <c:v>34.703600960618402</c:v>
                </c:pt>
                <c:pt idx="60558">
                  <c:v>34.703746199647803</c:v>
                </c:pt>
                <c:pt idx="60559">
                  <c:v>34.703891438212302</c:v>
                </c:pt>
                <c:pt idx="60560">
                  <c:v>34.704036676311802</c:v>
                </c:pt>
                <c:pt idx="60561">
                  <c:v>34.704181913946499</c:v>
                </c:pt>
                <c:pt idx="60562">
                  <c:v>34.704327151116303</c:v>
                </c:pt>
                <c:pt idx="60563">
                  <c:v>34.704472387821298</c:v>
                </c:pt>
                <c:pt idx="60564">
                  <c:v>34.704617624061299</c:v>
                </c:pt>
                <c:pt idx="60565">
                  <c:v>34.7047628598364</c:v>
                </c:pt>
                <c:pt idx="60566">
                  <c:v>34.704908095146699</c:v>
                </c:pt>
                <c:pt idx="60567">
                  <c:v>34.705053329991998</c:v>
                </c:pt>
                <c:pt idx="60568">
                  <c:v>34.705198564372502</c:v>
                </c:pt>
                <c:pt idx="60569">
                  <c:v>34.705343798288098</c:v>
                </c:pt>
                <c:pt idx="60570">
                  <c:v>34.7054890317388</c:v>
                </c:pt>
                <c:pt idx="60571">
                  <c:v>34.705634264724701</c:v>
                </c:pt>
                <c:pt idx="60572">
                  <c:v>34.7057794972457</c:v>
                </c:pt>
                <c:pt idx="60573">
                  <c:v>34.705924729301699</c:v>
                </c:pt>
                <c:pt idx="60574">
                  <c:v>34.706069960892997</c:v>
                </c:pt>
                <c:pt idx="60575">
                  <c:v>34.7062151920193</c:v>
                </c:pt>
                <c:pt idx="60576">
                  <c:v>34.706360422680802</c:v>
                </c:pt>
                <c:pt idx="60577">
                  <c:v>34.706505652877397</c:v>
                </c:pt>
                <c:pt idx="60578">
                  <c:v>34.706650882609097</c:v>
                </c:pt>
                <c:pt idx="60579">
                  <c:v>34.706796111876002</c:v>
                </c:pt>
                <c:pt idx="60580">
                  <c:v>34.706941340678</c:v>
                </c:pt>
                <c:pt idx="60581">
                  <c:v>34.707086569015097</c:v>
                </c:pt>
                <c:pt idx="60582">
                  <c:v>34.707231796887399</c:v>
                </c:pt>
                <c:pt idx="60583">
                  <c:v>34.7073770242948</c:v>
                </c:pt>
                <c:pt idx="60584">
                  <c:v>34.7075222512374</c:v>
                </c:pt>
                <c:pt idx="60585">
                  <c:v>34.707667477714999</c:v>
                </c:pt>
                <c:pt idx="60586">
                  <c:v>34.707812703727903</c:v>
                </c:pt>
                <c:pt idx="60587">
                  <c:v>34.707957929275899</c:v>
                </c:pt>
                <c:pt idx="60588">
                  <c:v>34.708103154359002</c:v>
                </c:pt>
                <c:pt idx="60589">
                  <c:v>34.708248378977302</c:v>
                </c:pt>
                <c:pt idx="60590">
                  <c:v>34.708393603130702</c:v>
                </c:pt>
                <c:pt idx="60591">
                  <c:v>34.7085388268193</c:v>
                </c:pt>
                <c:pt idx="60592">
                  <c:v>34.708684050042997</c:v>
                </c:pt>
                <c:pt idx="60593">
                  <c:v>34.7088292728019</c:v>
                </c:pt>
                <c:pt idx="60594">
                  <c:v>34.708974495096001</c:v>
                </c:pt>
                <c:pt idx="60595">
                  <c:v>34.709119716925201</c:v>
                </c:pt>
                <c:pt idx="60596">
                  <c:v>34.7092649382895</c:v>
                </c:pt>
                <c:pt idx="60597">
                  <c:v>34.709410159188998</c:v>
                </c:pt>
                <c:pt idx="60598">
                  <c:v>34.709555379623701</c:v>
                </c:pt>
                <c:pt idx="60599">
                  <c:v>34.709700599593603</c:v>
                </c:pt>
                <c:pt idx="60600">
                  <c:v>34.709845819098597</c:v>
                </c:pt>
                <c:pt idx="60601">
                  <c:v>34.709991038138703</c:v>
                </c:pt>
                <c:pt idx="60602">
                  <c:v>34.710136256714101</c:v>
                </c:pt>
                <c:pt idx="60603">
                  <c:v>34.710281474824598</c:v>
                </c:pt>
                <c:pt idx="60604">
                  <c:v>34.7104266924703</c:v>
                </c:pt>
                <c:pt idx="60605">
                  <c:v>34.710571909651101</c:v>
                </c:pt>
                <c:pt idx="60606">
                  <c:v>34.710717126367101</c:v>
                </c:pt>
                <c:pt idx="60607">
                  <c:v>34.710862342618299</c:v>
                </c:pt>
                <c:pt idx="60608">
                  <c:v>34.711007558404702</c:v>
                </c:pt>
                <c:pt idx="60609">
                  <c:v>34.711152773726297</c:v>
                </c:pt>
                <c:pt idx="60610">
                  <c:v>34.711297988582999</c:v>
                </c:pt>
                <c:pt idx="60611">
                  <c:v>34.711443202974898</c:v>
                </c:pt>
                <c:pt idx="60612">
                  <c:v>34.711588416902003</c:v>
                </c:pt>
                <c:pt idx="60613">
                  <c:v>34.7117336303643</c:v>
                </c:pt>
                <c:pt idx="60614">
                  <c:v>34.711878843361802</c:v>
                </c:pt>
                <c:pt idx="60615">
                  <c:v>34.712024055894403</c:v>
                </c:pt>
                <c:pt idx="60616">
                  <c:v>34.712169267962203</c:v>
                </c:pt>
                <c:pt idx="60617">
                  <c:v>34.7123144795653</c:v>
                </c:pt>
                <c:pt idx="60618">
                  <c:v>34.712459690703497</c:v>
                </c:pt>
                <c:pt idx="60619">
                  <c:v>34.712604901376899</c:v>
                </c:pt>
                <c:pt idx="60620">
                  <c:v>34.7127501115855</c:v>
                </c:pt>
                <c:pt idx="60621">
                  <c:v>34.712895321329299</c:v>
                </c:pt>
                <c:pt idx="60622">
                  <c:v>34.713040530608303</c:v>
                </c:pt>
                <c:pt idx="60623">
                  <c:v>34.713185739422499</c:v>
                </c:pt>
                <c:pt idx="60624">
                  <c:v>34.713330947771901</c:v>
                </c:pt>
                <c:pt idx="60625">
                  <c:v>34.713476155656501</c:v>
                </c:pt>
                <c:pt idx="60626">
                  <c:v>34.7136213630763</c:v>
                </c:pt>
                <c:pt idx="60627">
                  <c:v>34.713766570031297</c:v>
                </c:pt>
                <c:pt idx="60628">
                  <c:v>34.713911776521599</c:v>
                </c:pt>
                <c:pt idx="60629">
                  <c:v>34.714056982547</c:v>
                </c:pt>
                <c:pt idx="60630">
                  <c:v>34.714202188107599</c:v>
                </c:pt>
                <c:pt idx="60631">
                  <c:v>34.714347393203496</c:v>
                </c:pt>
                <c:pt idx="60632">
                  <c:v>34.7144925978345</c:v>
                </c:pt>
                <c:pt idx="60633">
                  <c:v>34.714637802000802</c:v>
                </c:pt>
                <c:pt idx="60634">
                  <c:v>34.714783005702301</c:v>
                </c:pt>
                <c:pt idx="60635">
                  <c:v>34.714928208939</c:v>
                </c:pt>
                <c:pt idx="60636">
                  <c:v>34.715073411710897</c:v>
                </c:pt>
                <c:pt idx="60637">
                  <c:v>34.715218614017999</c:v>
                </c:pt>
                <c:pt idx="60638">
                  <c:v>34.7153638158604</c:v>
                </c:pt>
                <c:pt idx="60639">
                  <c:v>34.715509017237899</c:v>
                </c:pt>
                <c:pt idx="60640">
                  <c:v>34.715654218150704</c:v>
                </c:pt>
                <c:pt idx="60641">
                  <c:v>34.715799418598799</c:v>
                </c:pt>
                <c:pt idx="60642">
                  <c:v>34.715944618582</c:v>
                </c:pt>
                <c:pt idx="60643">
                  <c:v>34.7160898181005</c:v>
                </c:pt>
                <c:pt idx="60644">
                  <c:v>34.716235017154197</c:v>
                </c:pt>
                <c:pt idx="60645">
                  <c:v>34.7163802157432</c:v>
                </c:pt>
                <c:pt idx="60646">
                  <c:v>34.716525413867402</c:v>
                </c:pt>
                <c:pt idx="60647">
                  <c:v>34.716670611526801</c:v>
                </c:pt>
                <c:pt idx="60648">
                  <c:v>34.7168158087214</c:v>
                </c:pt>
                <c:pt idx="60649">
                  <c:v>34.716961005451303</c:v>
                </c:pt>
                <c:pt idx="60650">
                  <c:v>34.717106201716398</c:v>
                </c:pt>
                <c:pt idx="60651">
                  <c:v>34.717251397516797</c:v>
                </c:pt>
                <c:pt idx="60652">
                  <c:v>34.717396592852403</c:v>
                </c:pt>
                <c:pt idx="60653">
                  <c:v>34.717541787723299</c:v>
                </c:pt>
                <c:pt idx="60654">
                  <c:v>34.717686982129401</c:v>
                </c:pt>
                <c:pt idx="60655">
                  <c:v>34.717832176070701</c:v>
                </c:pt>
                <c:pt idx="60656">
                  <c:v>34.717977369547299</c:v>
                </c:pt>
                <c:pt idx="60657">
                  <c:v>34.718122562559103</c:v>
                </c:pt>
                <c:pt idx="60658">
                  <c:v>34.718267755106197</c:v>
                </c:pt>
                <c:pt idx="60659">
                  <c:v>34.718412947188597</c:v>
                </c:pt>
                <c:pt idx="60660">
                  <c:v>34.718558138806102</c:v>
                </c:pt>
                <c:pt idx="60661">
                  <c:v>34.718703329958998</c:v>
                </c:pt>
                <c:pt idx="60662">
                  <c:v>34.7188485206471</c:v>
                </c:pt>
                <c:pt idx="60663">
                  <c:v>34.7189937108705</c:v>
                </c:pt>
                <c:pt idx="60664">
                  <c:v>34.719138900629098</c:v>
                </c:pt>
                <c:pt idx="60665">
                  <c:v>34.719284089923001</c:v>
                </c:pt>
                <c:pt idx="60666">
                  <c:v>34.719429278752102</c:v>
                </c:pt>
                <c:pt idx="60667">
                  <c:v>34.719574467116502</c:v>
                </c:pt>
                <c:pt idx="60668">
                  <c:v>34.719719655016199</c:v>
                </c:pt>
                <c:pt idx="60669">
                  <c:v>34.719864842451202</c:v>
                </c:pt>
                <c:pt idx="60670">
                  <c:v>34.720010029421402</c:v>
                </c:pt>
                <c:pt idx="60671">
                  <c:v>34.720155215926901</c:v>
                </c:pt>
                <c:pt idx="60672">
                  <c:v>34.720300401967599</c:v>
                </c:pt>
                <c:pt idx="60673">
                  <c:v>34.720445587543701</c:v>
                </c:pt>
                <c:pt idx="60674">
                  <c:v>34.720590772655001</c:v>
                </c:pt>
                <c:pt idx="60675">
                  <c:v>34.7207359573015</c:v>
                </c:pt>
                <c:pt idx="60676">
                  <c:v>34.720881141483403</c:v>
                </c:pt>
                <c:pt idx="60677">
                  <c:v>34.721026325200498</c:v>
                </c:pt>
                <c:pt idx="60678">
                  <c:v>34.721171508452898</c:v>
                </c:pt>
                <c:pt idx="60679">
                  <c:v>34.721316691240602</c:v>
                </c:pt>
                <c:pt idx="60680">
                  <c:v>34.721461873563598</c:v>
                </c:pt>
                <c:pt idx="60681">
                  <c:v>34.721607055421899</c:v>
                </c:pt>
                <c:pt idx="60682">
                  <c:v>34.721752236815398</c:v>
                </c:pt>
                <c:pt idx="60683">
                  <c:v>34.721897417744302</c:v>
                </c:pt>
                <c:pt idx="60684">
                  <c:v>34.722042598208397</c:v>
                </c:pt>
                <c:pt idx="60685">
                  <c:v>34.722187778207797</c:v>
                </c:pt>
                <c:pt idx="60686">
                  <c:v>34.722332957742601</c:v>
                </c:pt>
                <c:pt idx="60687">
                  <c:v>34.722478136812597</c:v>
                </c:pt>
                <c:pt idx="60688">
                  <c:v>34.722623315417898</c:v>
                </c:pt>
                <c:pt idx="60689">
                  <c:v>34.722768493558497</c:v>
                </c:pt>
                <c:pt idx="60690">
                  <c:v>34.722913671234402</c:v>
                </c:pt>
                <c:pt idx="60691">
                  <c:v>34.723058848445604</c:v>
                </c:pt>
                <c:pt idx="60692">
                  <c:v>34.723204025192103</c:v>
                </c:pt>
                <c:pt idx="60693">
                  <c:v>34.723349201473901</c:v>
                </c:pt>
                <c:pt idx="60694">
                  <c:v>34.723494377290997</c:v>
                </c:pt>
                <c:pt idx="60695">
                  <c:v>34.723639552643398</c:v>
                </c:pt>
                <c:pt idx="60696">
                  <c:v>34.723784727531097</c:v>
                </c:pt>
                <c:pt idx="60697">
                  <c:v>34.723929901954101</c:v>
                </c:pt>
                <c:pt idx="60698">
                  <c:v>34.724075075912502</c:v>
                </c:pt>
                <c:pt idx="60699">
                  <c:v>34.724220249406102</c:v>
                </c:pt>
                <c:pt idx="60700">
                  <c:v>34.724365422435099</c:v>
                </c:pt>
                <c:pt idx="60701">
                  <c:v>34.724510594999302</c:v>
                </c:pt>
                <c:pt idx="60702">
                  <c:v>34.724655767098902</c:v>
                </c:pt>
                <c:pt idx="60703">
                  <c:v>34.7248009387339</c:v>
                </c:pt>
                <c:pt idx="60704">
                  <c:v>34.724946109904103</c:v>
                </c:pt>
                <c:pt idx="60705">
                  <c:v>34.725091280609597</c:v>
                </c:pt>
                <c:pt idx="60706">
                  <c:v>34.725236450850502</c:v>
                </c:pt>
                <c:pt idx="60707">
                  <c:v>34.725381620626699</c:v>
                </c:pt>
                <c:pt idx="60708">
                  <c:v>34.725526789938201</c:v>
                </c:pt>
                <c:pt idx="60709">
                  <c:v>34.725671958785099</c:v>
                </c:pt>
                <c:pt idx="60710">
                  <c:v>34.725817127167304</c:v>
                </c:pt>
                <c:pt idx="60711">
                  <c:v>34.725962295084798</c:v>
                </c:pt>
                <c:pt idx="60712">
                  <c:v>34.726107462537598</c:v>
                </c:pt>
                <c:pt idx="60713">
                  <c:v>34.726252629525803</c:v>
                </c:pt>
                <c:pt idx="60714">
                  <c:v>34.726397796049298</c:v>
                </c:pt>
                <c:pt idx="60715">
                  <c:v>34.726542962108098</c:v>
                </c:pt>
                <c:pt idx="60716">
                  <c:v>34.726688127702303</c:v>
                </c:pt>
                <c:pt idx="60717">
                  <c:v>34.726833292831799</c:v>
                </c:pt>
                <c:pt idx="60718">
                  <c:v>34.726978457496699</c:v>
                </c:pt>
                <c:pt idx="60719">
                  <c:v>34.727123621696897</c:v>
                </c:pt>
                <c:pt idx="60720">
                  <c:v>34.7272687854324</c:v>
                </c:pt>
                <c:pt idx="60721">
                  <c:v>34.727413948703301</c:v>
                </c:pt>
                <c:pt idx="60722">
                  <c:v>34.7275591115095</c:v>
                </c:pt>
                <c:pt idx="60723">
                  <c:v>34.727704273851103</c:v>
                </c:pt>
                <c:pt idx="60724">
                  <c:v>34.727849435727997</c:v>
                </c:pt>
                <c:pt idx="60725">
                  <c:v>34.727994597140302</c:v>
                </c:pt>
                <c:pt idx="60726">
                  <c:v>34.728139758087899</c:v>
                </c:pt>
                <c:pt idx="60727">
                  <c:v>34.7282849185709</c:v>
                </c:pt>
                <c:pt idx="60728">
                  <c:v>34.728430078589199</c:v>
                </c:pt>
                <c:pt idx="60729">
                  <c:v>34.728575238142902</c:v>
                </c:pt>
                <c:pt idx="60730">
                  <c:v>34.728720397232003</c:v>
                </c:pt>
                <c:pt idx="60731">
                  <c:v>34.728865555856402</c:v>
                </c:pt>
                <c:pt idx="60732">
                  <c:v>34.729010714016098</c:v>
                </c:pt>
                <c:pt idx="60733">
                  <c:v>34.729155871711299</c:v>
                </c:pt>
                <c:pt idx="60734">
                  <c:v>34.729301028941798</c:v>
                </c:pt>
                <c:pt idx="60735">
                  <c:v>34.729446185707602</c:v>
                </c:pt>
                <c:pt idx="60736">
                  <c:v>34.729591342008902</c:v>
                </c:pt>
                <c:pt idx="60737">
                  <c:v>34.729736497845501</c:v>
                </c:pt>
                <c:pt idx="60738">
                  <c:v>34.729881653217397</c:v>
                </c:pt>
                <c:pt idx="60739">
                  <c:v>34.730026808124798</c:v>
                </c:pt>
                <c:pt idx="60740">
                  <c:v>34.730171962567503</c:v>
                </c:pt>
                <c:pt idx="60741">
                  <c:v>34.730317116545599</c:v>
                </c:pt>
                <c:pt idx="60742">
                  <c:v>34.730462270059</c:v>
                </c:pt>
                <c:pt idx="60743">
                  <c:v>34.730607423107898</c:v>
                </c:pt>
                <c:pt idx="60744">
                  <c:v>34.730752575692101</c:v>
                </c:pt>
                <c:pt idx="60745">
                  <c:v>34.730897727811701</c:v>
                </c:pt>
                <c:pt idx="60746">
                  <c:v>34.7310428794666</c:v>
                </c:pt>
                <c:pt idx="60747">
                  <c:v>34.731188030657002</c:v>
                </c:pt>
                <c:pt idx="60748">
                  <c:v>34.731333181382702</c:v>
                </c:pt>
                <c:pt idx="60749">
                  <c:v>34.731478331643899</c:v>
                </c:pt>
                <c:pt idx="60750">
                  <c:v>34.731623481440401</c:v>
                </c:pt>
                <c:pt idx="60751">
                  <c:v>34.731768630772301</c:v>
                </c:pt>
                <c:pt idx="60752">
                  <c:v>34.731913779639598</c:v>
                </c:pt>
                <c:pt idx="60753">
                  <c:v>34.732058928042299</c:v>
                </c:pt>
                <c:pt idx="60754">
                  <c:v>34.732204075980398</c:v>
                </c:pt>
                <c:pt idx="60755">
                  <c:v>34.732349223453902</c:v>
                </c:pt>
                <c:pt idx="60756">
                  <c:v>34.732494370462703</c:v>
                </c:pt>
                <c:pt idx="60757">
                  <c:v>34.732639517007001</c:v>
                </c:pt>
                <c:pt idx="60758">
                  <c:v>34.732784663086697</c:v>
                </c:pt>
                <c:pt idx="60759">
                  <c:v>34.732929808701797</c:v>
                </c:pt>
                <c:pt idx="60760">
                  <c:v>34.733074953852203</c:v>
                </c:pt>
                <c:pt idx="60761">
                  <c:v>34.733220098538098</c:v>
                </c:pt>
                <c:pt idx="60762">
                  <c:v>34.733365242759398</c:v>
                </c:pt>
                <c:pt idx="60763">
                  <c:v>34.733510386516102</c:v>
                </c:pt>
                <c:pt idx="60764">
                  <c:v>34.733655529808203</c:v>
                </c:pt>
                <c:pt idx="60765">
                  <c:v>34.733800672635702</c:v>
                </c:pt>
                <c:pt idx="60766">
                  <c:v>34.733945814998599</c:v>
                </c:pt>
                <c:pt idx="60767">
                  <c:v>34.7340909568969</c:v>
                </c:pt>
                <c:pt idx="60768">
                  <c:v>34.734236098330697</c:v>
                </c:pt>
                <c:pt idx="60769">
                  <c:v>34.7343812392999</c:v>
                </c:pt>
                <c:pt idx="60770">
                  <c:v>34.7345263798044</c:v>
                </c:pt>
                <c:pt idx="60771">
                  <c:v>34.734671519844397</c:v>
                </c:pt>
                <c:pt idx="60772">
                  <c:v>34.734816659419899</c:v>
                </c:pt>
                <c:pt idx="60773">
                  <c:v>34.734961798530698</c:v>
                </c:pt>
                <c:pt idx="60774">
                  <c:v>34.735106937177001</c:v>
                </c:pt>
                <c:pt idx="60775">
                  <c:v>34.735252075358702</c:v>
                </c:pt>
                <c:pt idx="60776">
                  <c:v>34.7353972130758</c:v>
                </c:pt>
                <c:pt idx="60777">
                  <c:v>34.735542350328302</c:v>
                </c:pt>
                <c:pt idx="60778">
                  <c:v>34.735687487116301</c:v>
                </c:pt>
                <c:pt idx="60779">
                  <c:v>34.735832623439698</c:v>
                </c:pt>
                <c:pt idx="60780">
                  <c:v>34.7359777592985</c:v>
                </c:pt>
                <c:pt idx="60781">
                  <c:v>34.736122894692798</c:v>
                </c:pt>
                <c:pt idx="60782">
                  <c:v>34.736268029622501</c:v>
                </c:pt>
                <c:pt idx="60783">
                  <c:v>34.736413164087701</c:v>
                </c:pt>
                <c:pt idx="60784">
                  <c:v>34.736558298088198</c:v>
                </c:pt>
                <c:pt idx="60785">
                  <c:v>34.736703431624299</c:v>
                </c:pt>
                <c:pt idx="60786">
                  <c:v>34.736848564695698</c:v>
                </c:pt>
                <c:pt idx="60787">
                  <c:v>34.736993697302601</c:v>
                </c:pt>
                <c:pt idx="60788">
                  <c:v>34.737138829445001</c:v>
                </c:pt>
                <c:pt idx="60789">
                  <c:v>34.737283961122799</c:v>
                </c:pt>
                <c:pt idx="60790">
                  <c:v>34.737429092336001</c:v>
                </c:pt>
                <c:pt idx="60791">
                  <c:v>34.7375742230847</c:v>
                </c:pt>
                <c:pt idx="60792">
                  <c:v>34.737719353368803</c:v>
                </c:pt>
                <c:pt idx="60793">
                  <c:v>34.737864483188403</c:v>
                </c:pt>
                <c:pt idx="60794">
                  <c:v>34.7380096125435</c:v>
                </c:pt>
                <c:pt idx="60795">
                  <c:v>34.738154741434002</c:v>
                </c:pt>
                <c:pt idx="60796">
                  <c:v>34.738299869859901</c:v>
                </c:pt>
                <c:pt idx="60797">
                  <c:v>34.738444997821297</c:v>
                </c:pt>
                <c:pt idx="60798">
                  <c:v>34.738590125318197</c:v>
                </c:pt>
                <c:pt idx="60799">
                  <c:v>34.738735252350502</c:v>
                </c:pt>
                <c:pt idx="60800">
                  <c:v>34.738880378918303</c:v>
                </c:pt>
                <c:pt idx="60801">
                  <c:v>34.739025505021601</c:v>
                </c:pt>
                <c:pt idx="60802">
                  <c:v>34.739170630660297</c:v>
                </c:pt>
                <c:pt idx="60803">
                  <c:v>34.739315755834497</c:v>
                </c:pt>
                <c:pt idx="60804">
                  <c:v>34.739460880544101</c:v>
                </c:pt>
                <c:pt idx="60805">
                  <c:v>34.739606004789302</c:v>
                </c:pt>
                <c:pt idx="60806">
                  <c:v>34.7397511285699</c:v>
                </c:pt>
                <c:pt idx="60807">
                  <c:v>34.739896251885902</c:v>
                </c:pt>
                <c:pt idx="60808">
                  <c:v>34.740041374737501</c:v>
                </c:pt>
                <c:pt idx="60809">
                  <c:v>34.740186497124498</c:v>
                </c:pt>
                <c:pt idx="60810">
                  <c:v>34.740331619046998</c:v>
                </c:pt>
                <c:pt idx="60811">
                  <c:v>34.740476740504903</c:v>
                </c:pt>
                <c:pt idx="60812">
                  <c:v>34.740621861498397</c:v>
                </c:pt>
                <c:pt idx="60813">
                  <c:v>34.740766982027303</c:v>
                </c:pt>
                <c:pt idx="60814">
                  <c:v>34.740912102091698</c:v>
                </c:pt>
                <c:pt idx="60815">
                  <c:v>34.741057221691598</c:v>
                </c:pt>
                <c:pt idx="60816">
                  <c:v>34.741202340827002</c:v>
                </c:pt>
                <c:pt idx="60817">
                  <c:v>34.741347459497902</c:v>
                </c:pt>
                <c:pt idx="60818">
                  <c:v>34.7414925777043</c:v>
                </c:pt>
                <c:pt idx="60819">
                  <c:v>34.741637695446101</c:v>
                </c:pt>
                <c:pt idx="60820">
                  <c:v>34.7417828127235</c:v>
                </c:pt>
                <c:pt idx="60821">
                  <c:v>34.741927929536303</c:v>
                </c:pt>
                <c:pt idx="60822">
                  <c:v>34.742073045884602</c:v>
                </c:pt>
                <c:pt idx="60823">
                  <c:v>34.742218161768399</c:v>
                </c:pt>
                <c:pt idx="60824">
                  <c:v>34.742363277187799</c:v>
                </c:pt>
                <c:pt idx="60825">
                  <c:v>34.742508392142597</c:v>
                </c:pt>
                <c:pt idx="60826">
                  <c:v>34.742653506632898</c:v>
                </c:pt>
                <c:pt idx="60827">
                  <c:v>34.742798620658697</c:v>
                </c:pt>
                <c:pt idx="60828">
                  <c:v>34.742943734220098</c:v>
                </c:pt>
                <c:pt idx="60829">
                  <c:v>34.743088847316898</c:v>
                </c:pt>
                <c:pt idx="60830">
                  <c:v>34.743233959949201</c:v>
                </c:pt>
                <c:pt idx="60831">
                  <c:v>34.743379072117101</c:v>
                </c:pt>
                <c:pt idx="60832">
                  <c:v>34.743524183820497</c:v>
                </c:pt>
                <c:pt idx="60833">
                  <c:v>34.743669295059298</c:v>
                </c:pt>
                <c:pt idx="60834">
                  <c:v>34.743814405833703</c:v>
                </c:pt>
                <c:pt idx="60835">
                  <c:v>34.743959516143597</c:v>
                </c:pt>
                <c:pt idx="60836">
                  <c:v>34.744104625989003</c:v>
                </c:pt>
                <c:pt idx="60837">
                  <c:v>34.744249735369898</c:v>
                </c:pt>
                <c:pt idx="60838">
                  <c:v>34.744394844286397</c:v>
                </c:pt>
                <c:pt idx="60839">
                  <c:v>34.7445399527383</c:v>
                </c:pt>
                <c:pt idx="60840">
                  <c:v>34.7446850607258</c:v>
                </c:pt>
                <c:pt idx="60841">
                  <c:v>34.744830168248797</c:v>
                </c:pt>
                <c:pt idx="60842">
                  <c:v>34.744975275307397</c:v>
                </c:pt>
                <c:pt idx="60843">
                  <c:v>34.745120381901401</c:v>
                </c:pt>
                <c:pt idx="60844">
                  <c:v>34.745265488031002</c:v>
                </c:pt>
                <c:pt idx="60845">
                  <c:v>34.7454105936961</c:v>
                </c:pt>
                <c:pt idx="60846">
                  <c:v>34.745555698896801</c:v>
                </c:pt>
                <c:pt idx="60847">
                  <c:v>34.745700803633</c:v>
                </c:pt>
                <c:pt idx="60848">
                  <c:v>34.745845907904702</c:v>
                </c:pt>
                <c:pt idx="60849">
                  <c:v>34.745991011711901</c:v>
                </c:pt>
                <c:pt idx="60850">
                  <c:v>34.746136115054703</c:v>
                </c:pt>
                <c:pt idx="60851">
                  <c:v>34.746281217933003</c:v>
                </c:pt>
                <c:pt idx="60852">
                  <c:v>34.746426320346899</c:v>
                </c:pt>
                <c:pt idx="60853">
                  <c:v>34.746571422296299</c:v>
                </c:pt>
                <c:pt idx="60854">
                  <c:v>34.746716523781203</c:v>
                </c:pt>
                <c:pt idx="60855">
                  <c:v>34.746861624801703</c:v>
                </c:pt>
                <c:pt idx="60856">
                  <c:v>34.7470067253577</c:v>
                </c:pt>
                <c:pt idx="60857">
                  <c:v>34.747151825449301</c:v>
                </c:pt>
                <c:pt idx="60858">
                  <c:v>34.747296925076498</c:v>
                </c:pt>
                <c:pt idx="60859">
                  <c:v>34.747442024239099</c:v>
                </c:pt>
                <c:pt idx="60860">
                  <c:v>34.747587122937396</c:v>
                </c:pt>
                <c:pt idx="60861">
                  <c:v>34.747732221171098</c:v>
                </c:pt>
                <c:pt idx="60862">
                  <c:v>34.747877318940503</c:v>
                </c:pt>
                <c:pt idx="60863">
                  <c:v>34.748022416245398</c:v>
                </c:pt>
                <c:pt idx="60864">
                  <c:v>34.748167513085797</c:v>
                </c:pt>
                <c:pt idx="60865">
                  <c:v>34.748312609461799</c:v>
                </c:pt>
                <c:pt idx="60866">
                  <c:v>34.748457705373397</c:v>
                </c:pt>
                <c:pt idx="60867">
                  <c:v>34.7486028008205</c:v>
                </c:pt>
                <c:pt idx="60868">
                  <c:v>34.748747895803199</c:v>
                </c:pt>
                <c:pt idx="60869">
                  <c:v>34.748892990321401</c:v>
                </c:pt>
                <c:pt idx="60870">
                  <c:v>34.7490380843753</c:v>
                </c:pt>
                <c:pt idx="60871">
                  <c:v>34.749183177964603</c:v>
                </c:pt>
                <c:pt idx="60872">
                  <c:v>34.749328271089603</c:v>
                </c:pt>
                <c:pt idx="60873">
                  <c:v>34.749473363750099</c:v>
                </c:pt>
                <c:pt idx="60874">
                  <c:v>34.749618455946198</c:v>
                </c:pt>
                <c:pt idx="60875">
                  <c:v>34.749763547677901</c:v>
                </c:pt>
                <c:pt idx="60876">
                  <c:v>34.749908638945101</c:v>
                </c:pt>
                <c:pt idx="60877">
                  <c:v>34.750053729747997</c:v>
                </c:pt>
                <c:pt idx="60878">
                  <c:v>34.750198820086403</c:v>
                </c:pt>
                <c:pt idx="60879">
                  <c:v>34.750343909960399</c:v>
                </c:pt>
                <c:pt idx="60880">
                  <c:v>34.7504889993699</c:v>
                </c:pt>
                <c:pt idx="60881">
                  <c:v>34.750634088315103</c:v>
                </c:pt>
                <c:pt idx="60882">
                  <c:v>34.750779176795803</c:v>
                </c:pt>
                <c:pt idx="60883">
                  <c:v>34.750924264812099</c:v>
                </c:pt>
                <c:pt idx="60884">
                  <c:v>34.751069352363999</c:v>
                </c:pt>
                <c:pt idx="60885">
                  <c:v>34.751214439451502</c:v>
                </c:pt>
                <c:pt idx="60886">
                  <c:v>34.751359526074602</c:v>
                </c:pt>
                <c:pt idx="60887">
                  <c:v>34.751504612233198</c:v>
                </c:pt>
                <c:pt idx="60888">
                  <c:v>34.751649697927498</c:v>
                </c:pt>
                <c:pt idx="60889">
                  <c:v>34.751794783157301</c:v>
                </c:pt>
                <c:pt idx="60890">
                  <c:v>34.7519398679228</c:v>
                </c:pt>
                <c:pt idx="60891">
                  <c:v>34.752084952223797</c:v>
                </c:pt>
                <c:pt idx="60892">
                  <c:v>34.752230036060503</c:v>
                </c:pt>
                <c:pt idx="60893">
                  <c:v>34.752375119432699</c:v>
                </c:pt>
                <c:pt idx="60894">
                  <c:v>34.752520202340598</c:v>
                </c:pt>
                <c:pt idx="60895">
                  <c:v>34.752665284784001</c:v>
                </c:pt>
                <c:pt idx="60896">
                  <c:v>34.7528103667631</c:v>
                </c:pt>
                <c:pt idx="60897">
                  <c:v>34.752955448277802</c:v>
                </c:pt>
                <c:pt idx="60898">
                  <c:v>34.753100529328002</c:v>
                </c:pt>
                <c:pt idx="60899">
                  <c:v>34.753245609913897</c:v>
                </c:pt>
                <c:pt idx="60900">
                  <c:v>34.753390690035403</c:v>
                </c:pt>
                <c:pt idx="60901">
                  <c:v>34.753535769692498</c:v>
                </c:pt>
                <c:pt idx="60902">
                  <c:v>34.753680848885203</c:v>
                </c:pt>
                <c:pt idx="60903">
                  <c:v>34.753825927613498</c:v>
                </c:pt>
                <c:pt idx="60904">
                  <c:v>34.753971005877503</c:v>
                </c:pt>
                <c:pt idx="60905">
                  <c:v>34.754116083677097</c:v>
                </c:pt>
                <c:pt idx="60906">
                  <c:v>34.754261161012202</c:v>
                </c:pt>
                <c:pt idx="60907">
                  <c:v>34.754406237883003</c:v>
                </c:pt>
                <c:pt idx="60908">
                  <c:v>34.7545513142895</c:v>
                </c:pt>
                <c:pt idx="60909">
                  <c:v>34.754696390231501</c:v>
                </c:pt>
                <c:pt idx="60910">
                  <c:v>34.754841465709198</c:v>
                </c:pt>
                <c:pt idx="60911">
                  <c:v>34.754986540722498</c:v>
                </c:pt>
                <c:pt idx="60912">
                  <c:v>34.755131615271402</c:v>
                </c:pt>
                <c:pt idx="60913">
                  <c:v>34.755276689356002</c:v>
                </c:pt>
                <c:pt idx="60914">
                  <c:v>34.755421762976198</c:v>
                </c:pt>
                <c:pt idx="60915">
                  <c:v>34.755566836131997</c:v>
                </c:pt>
                <c:pt idx="60916">
                  <c:v>34.7557119088235</c:v>
                </c:pt>
                <c:pt idx="60917">
                  <c:v>34.755856981050599</c:v>
                </c:pt>
                <c:pt idx="60918">
                  <c:v>34.756002052813301</c:v>
                </c:pt>
                <c:pt idx="60919">
                  <c:v>34.756147124111699</c:v>
                </c:pt>
                <c:pt idx="60920">
                  <c:v>34.756292194945701</c:v>
                </c:pt>
                <c:pt idx="60921">
                  <c:v>34.756437265315398</c:v>
                </c:pt>
                <c:pt idx="60922">
                  <c:v>34.756582335220699</c:v>
                </c:pt>
                <c:pt idx="60923">
                  <c:v>34.756727404661603</c:v>
                </c:pt>
                <c:pt idx="60924">
                  <c:v>34.756872473638197</c:v>
                </c:pt>
                <c:pt idx="60925">
                  <c:v>34.7570175421504</c:v>
                </c:pt>
                <c:pt idx="60926">
                  <c:v>34.7571626101983</c:v>
                </c:pt>
                <c:pt idx="60927">
                  <c:v>34.757307677781803</c:v>
                </c:pt>
                <c:pt idx="60928">
                  <c:v>34.757452744901002</c:v>
                </c:pt>
                <c:pt idx="60929">
                  <c:v>34.757597811555897</c:v>
                </c:pt>
                <c:pt idx="60930">
                  <c:v>34.757742877746402</c:v>
                </c:pt>
                <c:pt idx="60931">
                  <c:v>34.757887943472497</c:v>
                </c:pt>
                <c:pt idx="60932">
                  <c:v>34.758033008734301</c:v>
                </c:pt>
                <c:pt idx="60933">
                  <c:v>34.758178073531802</c:v>
                </c:pt>
                <c:pt idx="60934">
                  <c:v>34.758323137864899</c:v>
                </c:pt>
                <c:pt idx="60935">
                  <c:v>34.758468201733699</c:v>
                </c:pt>
                <c:pt idx="60936">
                  <c:v>34.758613265138202</c:v>
                </c:pt>
                <c:pt idx="60937">
                  <c:v>34.758758328078301</c:v>
                </c:pt>
                <c:pt idx="60938">
                  <c:v>34.758903390554103</c:v>
                </c:pt>
                <c:pt idx="60939">
                  <c:v>34.759048452565601</c:v>
                </c:pt>
                <c:pt idx="60940">
                  <c:v>34.759193514112702</c:v>
                </c:pt>
                <c:pt idx="60941">
                  <c:v>34.7593385751955</c:v>
                </c:pt>
                <c:pt idx="60942">
                  <c:v>34.759483635814</c:v>
                </c:pt>
                <c:pt idx="60943">
                  <c:v>34.759628695968097</c:v>
                </c:pt>
                <c:pt idx="60944">
                  <c:v>34.759773755658003</c:v>
                </c:pt>
                <c:pt idx="60945">
                  <c:v>34.759918814883498</c:v>
                </c:pt>
                <c:pt idx="60946">
                  <c:v>34.760063873644697</c:v>
                </c:pt>
                <c:pt idx="60947">
                  <c:v>34.760208931941499</c:v>
                </c:pt>
                <c:pt idx="60948">
                  <c:v>34.760353989774103</c:v>
                </c:pt>
                <c:pt idx="60949">
                  <c:v>34.760499047142297</c:v>
                </c:pt>
                <c:pt idx="60950">
                  <c:v>34.7606441040462</c:v>
                </c:pt>
                <c:pt idx="60951">
                  <c:v>34.7607891604858</c:v>
                </c:pt>
                <c:pt idx="60952">
                  <c:v>34.760934216461102</c:v>
                </c:pt>
                <c:pt idx="60953">
                  <c:v>34.7610792719721</c:v>
                </c:pt>
                <c:pt idx="60954">
                  <c:v>34.761224327018702</c:v>
                </c:pt>
                <c:pt idx="60955">
                  <c:v>34.761369381601099</c:v>
                </c:pt>
                <c:pt idx="60956">
                  <c:v>34.7615144357191</c:v>
                </c:pt>
                <c:pt idx="60957">
                  <c:v>34.761659489372903</c:v>
                </c:pt>
                <c:pt idx="60958">
                  <c:v>34.761804542562302</c:v>
                </c:pt>
                <c:pt idx="60959">
                  <c:v>34.761949595287497</c:v>
                </c:pt>
                <c:pt idx="60960">
                  <c:v>34.762094647548302</c:v>
                </c:pt>
                <c:pt idx="60961">
                  <c:v>34.762239699344903</c:v>
                </c:pt>
                <c:pt idx="60962">
                  <c:v>34.7623847506771</c:v>
                </c:pt>
                <c:pt idx="60963">
                  <c:v>34.762529801545099</c:v>
                </c:pt>
                <c:pt idx="60964">
                  <c:v>34.762674851948702</c:v>
                </c:pt>
                <c:pt idx="60965">
                  <c:v>34.762819901888101</c:v>
                </c:pt>
                <c:pt idx="60966">
                  <c:v>34.762964951363202</c:v>
                </c:pt>
                <c:pt idx="60967">
                  <c:v>34.763110000373899</c:v>
                </c:pt>
                <c:pt idx="60968">
                  <c:v>34.763255048920399</c:v>
                </c:pt>
                <c:pt idx="60969">
                  <c:v>34.763400097002602</c:v>
                </c:pt>
                <c:pt idx="60970">
                  <c:v>34.763545144620601</c:v>
                </c:pt>
                <c:pt idx="60971">
                  <c:v>34.763690191774202</c:v>
                </c:pt>
                <c:pt idx="60972">
                  <c:v>34.763835238463599</c:v>
                </c:pt>
                <c:pt idx="60973">
                  <c:v>34.7639802846886</c:v>
                </c:pt>
                <c:pt idx="60974">
                  <c:v>34.764125330449403</c:v>
                </c:pt>
                <c:pt idx="60975">
                  <c:v>34.764270375746001</c:v>
                </c:pt>
                <c:pt idx="60976">
                  <c:v>34.764415420578203</c:v>
                </c:pt>
                <c:pt idx="60977">
                  <c:v>34.7645604649462</c:v>
                </c:pt>
                <c:pt idx="60978">
                  <c:v>34.7647055088499</c:v>
                </c:pt>
                <c:pt idx="60979">
                  <c:v>34.764850552289303</c:v>
                </c:pt>
                <c:pt idx="60980">
                  <c:v>34.764995595264402</c:v>
                </c:pt>
                <c:pt idx="60981">
                  <c:v>34.765140637775303</c:v>
                </c:pt>
                <c:pt idx="60982">
                  <c:v>34.765285679821901</c:v>
                </c:pt>
                <c:pt idx="60983">
                  <c:v>34.7654307214043</c:v>
                </c:pt>
                <c:pt idx="60984">
                  <c:v>34.765575762522303</c:v>
                </c:pt>
                <c:pt idx="60985">
                  <c:v>34.765720803176201</c:v>
                </c:pt>
                <c:pt idx="60986">
                  <c:v>34.765865843365702</c:v>
                </c:pt>
                <c:pt idx="60987">
                  <c:v>34.766010883090999</c:v>
                </c:pt>
                <c:pt idx="60988">
                  <c:v>34.766155922352098</c:v>
                </c:pt>
                <c:pt idx="60989">
                  <c:v>34.766300961148801</c:v>
                </c:pt>
                <c:pt idx="60990">
                  <c:v>34.766445999481398</c:v>
                </c:pt>
                <c:pt idx="60991">
                  <c:v>34.766591037349599</c:v>
                </c:pt>
                <c:pt idx="60992">
                  <c:v>34.766736074753702</c:v>
                </c:pt>
                <c:pt idx="60993">
                  <c:v>34.766881111693401</c:v>
                </c:pt>
                <c:pt idx="60994">
                  <c:v>34.767026148168902</c:v>
                </c:pt>
                <c:pt idx="60995">
                  <c:v>34.767171184180199</c:v>
                </c:pt>
                <c:pt idx="60996">
                  <c:v>34.767316219727199</c:v>
                </c:pt>
                <c:pt idx="60997">
                  <c:v>34.767461254810001</c:v>
                </c:pt>
                <c:pt idx="60998">
                  <c:v>34.767606289428599</c:v>
                </c:pt>
                <c:pt idx="60999">
                  <c:v>34.7677513235828</c:v>
                </c:pt>
                <c:pt idx="61000">
                  <c:v>34.767896357272903</c:v>
                </c:pt>
                <c:pt idx="61001">
                  <c:v>34.768041390498702</c:v>
                </c:pt>
                <c:pt idx="61002">
                  <c:v>34.768186423260303</c:v>
                </c:pt>
                <c:pt idx="61003">
                  <c:v>34.7683314555576</c:v>
                </c:pt>
                <c:pt idx="61004">
                  <c:v>34.7684764873907</c:v>
                </c:pt>
                <c:pt idx="61005">
                  <c:v>34.768621518759602</c:v>
                </c:pt>
                <c:pt idx="61006">
                  <c:v>34.7687665496642</c:v>
                </c:pt>
                <c:pt idx="61007">
                  <c:v>34.7689115801046</c:v>
                </c:pt>
                <c:pt idx="61008">
                  <c:v>34.769056610080803</c:v>
                </c:pt>
                <c:pt idx="61009">
                  <c:v>34.769201639592801</c:v>
                </c:pt>
                <c:pt idx="61010">
                  <c:v>34.769346668640502</c:v>
                </c:pt>
                <c:pt idx="61011">
                  <c:v>34.769491697223998</c:v>
                </c:pt>
                <c:pt idx="61012">
                  <c:v>34.769636725343297</c:v>
                </c:pt>
                <c:pt idx="61013">
                  <c:v>34.769781752998298</c:v>
                </c:pt>
                <c:pt idx="61014">
                  <c:v>34.769926780189202</c:v>
                </c:pt>
                <c:pt idx="61015">
                  <c:v>34.770071806915801</c:v>
                </c:pt>
                <c:pt idx="61016">
                  <c:v>34.770216833178203</c:v>
                </c:pt>
                <c:pt idx="61017">
                  <c:v>34.770361858976401</c:v>
                </c:pt>
                <c:pt idx="61018">
                  <c:v>34.770506884310301</c:v>
                </c:pt>
                <c:pt idx="61019">
                  <c:v>34.770651909180103</c:v>
                </c:pt>
                <c:pt idx="61020">
                  <c:v>34.770796933585601</c:v>
                </c:pt>
                <c:pt idx="61021">
                  <c:v>34.770941957527</c:v>
                </c:pt>
                <c:pt idx="61022">
                  <c:v>34.771086981004103</c:v>
                </c:pt>
                <c:pt idx="61023">
                  <c:v>34.771232004017001</c:v>
                </c:pt>
                <c:pt idx="61024">
                  <c:v>34.771377026565702</c:v>
                </c:pt>
                <c:pt idx="61025">
                  <c:v>34.771522048650297</c:v>
                </c:pt>
                <c:pt idx="61026">
                  <c:v>34.771667070270603</c:v>
                </c:pt>
                <c:pt idx="61027">
                  <c:v>34.771812091426703</c:v>
                </c:pt>
                <c:pt idx="61028">
                  <c:v>34.771957112118599</c:v>
                </c:pt>
                <c:pt idx="61029">
                  <c:v>34.772102132346298</c:v>
                </c:pt>
                <c:pt idx="61030">
                  <c:v>34.772247152109799</c:v>
                </c:pt>
                <c:pt idx="61031">
                  <c:v>34.772392171409102</c:v>
                </c:pt>
                <c:pt idx="61032">
                  <c:v>34.7725371902443</c:v>
                </c:pt>
                <c:pt idx="61033">
                  <c:v>34.772682208615201</c:v>
                </c:pt>
                <c:pt idx="61034">
                  <c:v>34.772827226521997</c:v>
                </c:pt>
                <c:pt idx="61035">
                  <c:v>34.772972243964503</c:v>
                </c:pt>
                <c:pt idx="61036">
                  <c:v>34.773117260942897</c:v>
                </c:pt>
                <c:pt idx="61037">
                  <c:v>34.7732622774571</c:v>
                </c:pt>
                <c:pt idx="61038">
                  <c:v>34.773407293507098</c:v>
                </c:pt>
                <c:pt idx="61039">
                  <c:v>34.773552309092899</c:v>
                </c:pt>
                <c:pt idx="61040">
                  <c:v>34.773697324214503</c:v>
                </c:pt>
                <c:pt idx="61041">
                  <c:v>34.773842338872001</c:v>
                </c:pt>
                <c:pt idx="61042">
                  <c:v>34.773987353065301</c:v>
                </c:pt>
                <c:pt idx="61043">
                  <c:v>34.774132366794397</c:v>
                </c:pt>
                <c:pt idx="61044">
                  <c:v>34.774277380059303</c:v>
                </c:pt>
                <c:pt idx="61045">
                  <c:v>34.774422392859996</c:v>
                </c:pt>
                <c:pt idx="61046">
                  <c:v>34.774567405196599</c:v>
                </c:pt>
                <c:pt idx="61047">
                  <c:v>34.774712417068997</c:v>
                </c:pt>
                <c:pt idx="61048">
                  <c:v>34.774857428477297</c:v>
                </c:pt>
                <c:pt idx="61049">
                  <c:v>34.7750024394213</c:v>
                </c:pt>
                <c:pt idx="61050">
                  <c:v>34.775147449901297</c:v>
                </c:pt>
                <c:pt idx="61051">
                  <c:v>34.775292459916997</c:v>
                </c:pt>
                <c:pt idx="61052">
                  <c:v>34.775437469468599</c:v>
                </c:pt>
                <c:pt idx="61053">
                  <c:v>34.775582478555997</c:v>
                </c:pt>
                <c:pt idx="61054">
                  <c:v>34.775727487179203</c:v>
                </c:pt>
                <c:pt idx="61055">
                  <c:v>34.775872495338298</c:v>
                </c:pt>
                <c:pt idx="61056">
                  <c:v>34.776017503033302</c:v>
                </c:pt>
                <c:pt idx="61057">
                  <c:v>34.776162510264001</c:v>
                </c:pt>
                <c:pt idx="61058">
                  <c:v>34.776307517030702</c:v>
                </c:pt>
                <c:pt idx="61059">
                  <c:v>34.776452523333099</c:v>
                </c:pt>
                <c:pt idx="61060">
                  <c:v>34.776597529171497</c:v>
                </c:pt>
                <c:pt idx="61061">
                  <c:v>34.776742534545598</c:v>
                </c:pt>
                <c:pt idx="61062">
                  <c:v>34.7768875394557</c:v>
                </c:pt>
                <c:pt idx="61063">
                  <c:v>34.777032543901498</c:v>
                </c:pt>
                <c:pt idx="61064">
                  <c:v>34.777177547883298</c:v>
                </c:pt>
                <c:pt idx="61065">
                  <c:v>34.7773225514008</c:v>
                </c:pt>
                <c:pt idx="61066">
                  <c:v>34.777467554454297</c:v>
                </c:pt>
                <c:pt idx="61067">
                  <c:v>34.777612557043597</c:v>
                </c:pt>
                <c:pt idx="61068">
                  <c:v>34.777757559168698</c:v>
                </c:pt>
                <c:pt idx="61069">
                  <c:v>34.777902560829801</c:v>
                </c:pt>
                <c:pt idx="61070">
                  <c:v>34.7780475620267</c:v>
                </c:pt>
                <c:pt idx="61071">
                  <c:v>34.778192562759401</c:v>
                </c:pt>
                <c:pt idx="61072">
                  <c:v>34.778337563028003</c:v>
                </c:pt>
                <c:pt idx="61073">
                  <c:v>34.778482562832501</c:v>
                </c:pt>
                <c:pt idx="61074">
                  <c:v>34.7786275621729</c:v>
                </c:pt>
                <c:pt idx="61075">
                  <c:v>34.778772561049102</c:v>
                </c:pt>
                <c:pt idx="61076">
                  <c:v>34.778917559461199</c:v>
                </c:pt>
                <c:pt idx="61077">
                  <c:v>34.779062557409098</c:v>
                </c:pt>
                <c:pt idx="61078">
                  <c:v>34.779207554892999</c:v>
                </c:pt>
                <c:pt idx="61079">
                  <c:v>34.779352551912702</c:v>
                </c:pt>
                <c:pt idx="61080">
                  <c:v>34.779497548468299</c:v>
                </c:pt>
                <c:pt idx="61081">
                  <c:v>34.779642544559799</c:v>
                </c:pt>
                <c:pt idx="61082">
                  <c:v>34.779787540187201</c:v>
                </c:pt>
                <c:pt idx="61083">
                  <c:v>34.779932535350397</c:v>
                </c:pt>
                <c:pt idx="61084">
                  <c:v>34.780077530049503</c:v>
                </c:pt>
                <c:pt idx="61085">
                  <c:v>34.780222524284497</c:v>
                </c:pt>
                <c:pt idx="61086">
                  <c:v>34.7803675180554</c:v>
                </c:pt>
                <c:pt idx="61087">
                  <c:v>34.780512511362197</c:v>
                </c:pt>
                <c:pt idx="61088">
                  <c:v>34.780657504204903</c:v>
                </c:pt>
                <c:pt idx="61089">
                  <c:v>34.780802496583497</c:v>
                </c:pt>
                <c:pt idx="61090">
                  <c:v>34.780947488497901</c:v>
                </c:pt>
                <c:pt idx="61091">
                  <c:v>34.781092479948299</c:v>
                </c:pt>
                <c:pt idx="61092">
                  <c:v>34.781237470934499</c:v>
                </c:pt>
                <c:pt idx="61093">
                  <c:v>34.781382461456701</c:v>
                </c:pt>
                <c:pt idx="61094">
                  <c:v>34.781527451514698</c:v>
                </c:pt>
                <c:pt idx="61095">
                  <c:v>34.781672441108697</c:v>
                </c:pt>
                <c:pt idx="61096">
                  <c:v>34.781817430238497</c:v>
                </c:pt>
                <c:pt idx="61097">
                  <c:v>34.7819624189043</c:v>
                </c:pt>
                <c:pt idx="61098">
                  <c:v>34.782107407105897</c:v>
                </c:pt>
                <c:pt idx="61099">
                  <c:v>34.782252394843503</c:v>
                </c:pt>
                <c:pt idx="61100">
                  <c:v>34.782397382116997</c:v>
                </c:pt>
                <c:pt idx="61101">
                  <c:v>34.7825423689264</c:v>
                </c:pt>
                <c:pt idx="61102">
                  <c:v>34.782687355271698</c:v>
                </c:pt>
                <c:pt idx="61103">
                  <c:v>34.782832341152897</c:v>
                </c:pt>
                <c:pt idx="61104">
                  <c:v>34.782977326569998</c:v>
                </c:pt>
                <c:pt idx="61105">
                  <c:v>34.783122311523002</c:v>
                </c:pt>
                <c:pt idx="61106">
                  <c:v>34.783267296011999</c:v>
                </c:pt>
                <c:pt idx="61107">
                  <c:v>34.783412280036799</c:v>
                </c:pt>
                <c:pt idx="61108">
                  <c:v>34.783557263597601</c:v>
                </c:pt>
                <c:pt idx="61109">
                  <c:v>34.783702246694297</c:v>
                </c:pt>
                <c:pt idx="61110">
                  <c:v>34.783847229326902</c:v>
                </c:pt>
                <c:pt idx="61111">
                  <c:v>34.783992211495502</c:v>
                </c:pt>
                <c:pt idx="61112">
                  <c:v>34.784137193200003</c:v>
                </c:pt>
                <c:pt idx="61113">
                  <c:v>34.784282174440399</c:v>
                </c:pt>
                <c:pt idx="61114">
                  <c:v>34.784427155216697</c:v>
                </c:pt>
                <c:pt idx="61115">
                  <c:v>34.784572135528997</c:v>
                </c:pt>
                <c:pt idx="61116">
                  <c:v>34.784717115377198</c:v>
                </c:pt>
                <c:pt idx="61117">
                  <c:v>34.784862094761301</c:v>
                </c:pt>
                <c:pt idx="61118">
                  <c:v>34.785007073681399</c:v>
                </c:pt>
                <c:pt idx="61119">
                  <c:v>34.785152052137398</c:v>
                </c:pt>
                <c:pt idx="61120">
                  <c:v>34.7852970301293</c:v>
                </c:pt>
                <c:pt idx="61121">
                  <c:v>34.785442007657203</c:v>
                </c:pt>
                <c:pt idx="61122">
                  <c:v>34.785586984721</c:v>
                </c:pt>
                <c:pt idx="61123">
                  <c:v>34.785731961320799</c:v>
                </c:pt>
                <c:pt idx="61124">
                  <c:v>34.7858769374565</c:v>
                </c:pt>
                <c:pt idx="61125">
                  <c:v>34.786021913128103</c:v>
                </c:pt>
                <c:pt idx="61126">
                  <c:v>34.7861668883357</c:v>
                </c:pt>
                <c:pt idx="61127">
                  <c:v>34.786311863079298</c:v>
                </c:pt>
                <c:pt idx="61128">
                  <c:v>34.786456837358799</c:v>
                </c:pt>
                <c:pt idx="61129">
                  <c:v>34.786601811174201</c:v>
                </c:pt>
                <c:pt idx="61130">
                  <c:v>34.786746784525597</c:v>
                </c:pt>
                <c:pt idx="61131">
                  <c:v>34.786891757412903</c:v>
                </c:pt>
                <c:pt idx="61132">
                  <c:v>34.787036729836203</c:v>
                </c:pt>
                <c:pt idx="61133">
                  <c:v>34.787181701795497</c:v>
                </c:pt>
                <c:pt idx="61134">
                  <c:v>34.7873266732907</c:v>
                </c:pt>
                <c:pt idx="61135">
                  <c:v>34.787471644321897</c:v>
                </c:pt>
                <c:pt idx="61136">
                  <c:v>34.787616614888996</c:v>
                </c:pt>
                <c:pt idx="61137">
                  <c:v>34.787761584992097</c:v>
                </c:pt>
                <c:pt idx="61138">
                  <c:v>34.787906554631199</c:v>
                </c:pt>
                <c:pt idx="61139">
                  <c:v>34.788051523806203</c:v>
                </c:pt>
                <c:pt idx="61140">
                  <c:v>34.788196492517201</c:v>
                </c:pt>
                <c:pt idx="61141">
                  <c:v>34.788341460764201</c:v>
                </c:pt>
                <c:pt idx="61142">
                  <c:v>34.788486428547102</c:v>
                </c:pt>
                <c:pt idx="61143">
                  <c:v>34.788631395866098</c:v>
                </c:pt>
                <c:pt idx="61144">
                  <c:v>34.788776362720903</c:v>
                </c:pt>
                <c:pt idx="61145">
                  <c:v>34.788921329111801</c:v>
                </c:pt>
                <c:pt idx="61146">
                  <c:v>34.789066295038602</c:v>
                </c:pt>
                <c:pt idx="61147">
                  <c:v>34.789211260501403</c:v>
                </c:pt>
                <c:pt idx="61148">
                  <c:v>34.7893562255002</c:v>
                </c:pt>
                <c:pt idx="61149">
                  <c:v>34.789501190034997</c:v>
                </c:pt>
                <c:pt idx="61150">
                  <c:v>34.789646154105803</c:v>
                </c:pt>
                <c:pt idx="61151">
                  <c:v>34.789791117712497</c:v>
                </c:pt>
                <c:pt idx="61152">
                  <c:v>34.789936080855199</c:v>
                </c:pt>
                <c:pt idx="61153">
                  <c:v>34.790081043533903</c:v>
                </c:pt>
                <c:pt idx="61154">
                  <c:v>34.7902260057486</c:v>
                </c:pt>
                <c:pt idx="61155">
                  <c:v>34.7903709674993</c:v>
                </c:pt>
                <c:pt idx="61156">
                  <c:v>34.790515928786</c:v>
                </c:pt>
                <c:pt idx="61157">
                  <c:v>34.790660889608603</c:v>
                </c:pt>
                <c:pt idx="61158">
                  <c:v>34.790805849967299</c:v>
                </c:pt>
                <c:pt idx="61159">
                  <c:v>34.790950809861997</c:v>
                </c:pt>
                <c:pt idx="61160">
                  <c:v>34.791095769292603</c:v>
                </c:pt>
                <c:pt idx="61161">
                  <c:v>34.791240728259297</c:v>
                </c:pt>
                <c:pt idx="61162">
                  <c:v>34.791385686761899</c:v>
                </c:pt>
                <c:pt idx="61163">
                  <c:v>34.791530644800602</c:v>
                </c:pt>
                <c:pt idx="61164">
                  <c:v>34.7916756023752</c:v>
                </c:pt>
                <c:pt idx="61165">
                  <c:v>34.791820559485899</c:v>
                </c:pt>
                <c:pt idx="61166">
                  <c:v>34.791965516132599</c:v>
                </c:pt>
                <c:pt idx="61167">
                  <c:v>34.792110472315201</c:v>
                </c:pt>
                <c:pt idx="61168">
                  <c:v>34.792255428033897</c:v>
                </c:pt>
                <c:pt idx="61169">
                  <c:v>34.792400383288602</c:v>
                </c:pt>
                <c:pt idx="61170">
                  <c:v>34.7925453380793</c:v>
                </c:pt>
                <c:pt idx="61171">
                  <c:v>34.792690292406</c:v>
                </c:pt>
                <c:pt idx="61172">
                  <c:v>34.792835246268801</c:v>
                </c:pt>
                <c:pt idx="61173">
                  <c:v>34.792980199667497</c:v>
                </c:pt>
                <c:pt idx="61174">
                  <c:v>34.7931251526023</c:v>
                </c:pt>
                <c:pt idx="61175">
                  <c:v>34.793270105073098</c:v>
                </c:pt>
                <c:pt idx="61176">
                  <c:v>34.793415057079898</c:v>
                </c:pt>
                <c:pt idx="61177">
                  <c:v>34.793560008622698</c:v>
                </c:pt>
                <c:pt idx="61178">
                  <c:v>34.7937049597016</c:v>
                </c:pt>
                <c:pt idx="61179">
                  <c:v>34.793849910316403</c:v>
                </c:pt>
                <c:pt idx="61180">
                  <c:v>34.793994860467301</c:v>
                </c:pt>
                <c:pt idx="61181">
                  <c:v>34.794139810154299</c:v>
                </c:pt>
                <c:pt idx="61182">
                  <c:v>34.794284759377199</c:v>
                </c:pt>
                <c:pt idx="61183">
                  <c:v>34.7944297081362</c:v>
                </c:pt>
                <c:pt idx="61184">
                  <c:v>34.794574656431202</c:v>
                </c:pt>
                <c:pt idx="61185">
                  <c:v>34.794719604262298</c:v>
                </c:pt>
                <c:pt idx="61186">
                  <c:v>34.794864551629402</c:v>
                </c:pt>
                <c:pt idx="61187">
                  <c:v>34.795009498532501</c:v>
                </c:pt>
                <c:pt idx="61188">
                  <c:v>34.795154444971701</c:v>
                </c:pt>
                <c:pt idx="61189">
                  <c:v>34.795299390946901</c:v>
                </c:pt>
                <c:pt idx="61190">
                  <c:v>34.795444336458203</c:v>
                </c:pt>
                <c:pt idx="61191">
                  <c:v>34.795589281505499</c:v>
                </c:pt>
                <c:pt idx="61192">
                  <c:v>34.795734226088797</c:v>
                </c:pt>
                <c:pt idx="61193">
                  <c:v>34.795879170208202</c:v>
                </c:pt>
                <c:pt idx="61194">
                  <c:v>34.796024113863602</c:v>
                </c:pt>
                <c:pt idx="61195">
                  <c:v>34.796169057055103</c:v>
                </c:pt>
                <c:pt idx="61196">
                  <c:v>34.796313999782598</c:v>
                </c:pt>
                <c:pt idx="61197">
                  <c:v>34.7964589420462</c:v>
                </c:pt>
                <c:pt idx="61198">
                  <c:v>34.796603883845798</c:v>
                </c:pt>
                <c:pt idx="61199">
                  <c:v>34.796748825181503</c:v>
                </c:pt>
                <c:pt idx="61200">
                  <c:v>34.796893766053302</c:v>
                </c:pt>
                <c:pt idx="61201">
                  <c:v>34.797038706461102</c:v>
                </c:pt>
                <c:pt idx="61202">
                  <c:v>34.797183646404903</c:v>
                </c:pt>
                <c:pt idx="61203">
                  <c:v>34.797328585884898</c:v>
                </c:pt>
                <c:pt idx="61204">
                  <c:v>34.797473524900902</c:v>
                </c:pt>
                <c:pt idx="61205">
                  <c:v>34.797618463452899</c:v>
                </c:pt>
                <c:pt idx="61206">
                  <c:v>34.797763401540998</c:v>
                </c:pt>
                <c:pt idx="61207">
                  <c:v>34.797908339165197</c:v>
                </c:pt>
                <c:pt idx="61208">
                  <c:v>34.798053276325398</c:v>
                </c:pt>
                <c:pt idx="61209">
                  <c:v>34.798198213021799</c:v>
                </c:pt>
                <c:pt idx="61210">
                  <c:v>34.798343149254201</c:v>
                </c:pt>
                <c:pt idx="61211">
                  <c:v>34.798488085022598</c:v>
                </c:pt>
                <c:pt idx="61212">
                  <c:v>34.798633020327202</c:v>
                </c:pt>
                <c:pt idx="61213">
                  <c:v>34.7987779551678</c:v>
                </c:pt>
                <c:pt idx="61214">
                  <c:v>34.7989228895445</c:v>
                </c:pt>
                <c:pt idx="61215">
                  <c:v>34.7990678234572</c:v>
                </c:pt>
                <c:pt idx="61216">
                  <c:v>34.799212756906101</c:v>
                </c:pt>
                <c:pt idx="61217">
                  <c:v>34.799357689891004</c:v>
                </c:pt>
                <c:pt idx="61218">
                  <c:v>34.799502622412</c:v>
                </c:pt>
                <c:pt idx="61219">
                  <c:v>34.799647554469097</c:v>
                </c:pt>
                <c:pt idx="61220">
                  <c:v>34.799792486062302</c:v>
                </c:pt>
                <c:pt idx="61221">
                  <c:v>34.7999374171916</c:v>
                </c:pt>
                <c:pt idx="61222">
                  <c:v>34.8000823478569</c:v>
                </c:pt>
                <c:pt idx="61223">
                  <c:v>34.800227278058401</c:v>
                </c:pt>
                <c:pt idx="61224">
                  <c:v>34.800372207795903</c:v>
                </c:pt>
                <c:pt idx="61225">
                  <c:v>34.800517137069598</c:v>
                </c:pt>
                <c:pt idx="61226">
                  <c:v>34.800662065879301</c:v>
                </c:pt>
                <c:pt idx="61227">
                  <c:v>34.800806994225098</c:v>
                </c:pt>
                <c:pt idx="61228">
                  <c:v>34.800951922106997</c:v>
                </c:pt>
                <c:pt idx="61229">
                  <c:v>34.801096849525102</c:v>
                </c:pt>
                <c:pt idx="61230">
                  <c:v>34.801241776479202</c:v>
                </c:pt>
                <c:pt idx="61231">
                  <c:v>34.801386702969403</c:v>
                </c:pt>
                <c:pt idx="61232">
                  <c:v>34.801531628995797</c:v>
                </c:pt>
                <c:pt idx="61233">
                  <c:v>34.801676554558199</c:v>
                </c:pt>
                <c:pt idx="61234">
                  <c:v>34.801821479656702</c:v>
                </c:pt>
                <c:pt idx="61235">
                  <c:v>34.801966404291399</c:v>
                </c:pt>
                <c:pt idx="61236">
                  <c:v>34.802111328462097</c:v>
                </c:pt>
                <c:pt idx="61237">
                  <c:v>34.802256252169002</c:v>
                </c:pt>
                <c:pt idx="61238">
                  <c:v>34.802401175412001</c:v>
                </c:pt>
                <c:pt idx="61239">
                  <c:v>34.802546098191101</c:v>
                </c:pt>
                <c:pt idx="61240">
                  <c:v>34.802691020506302</c:v>
                </c:pt>
                <c:pt idx="61241">
                  <c:v>34.802835942357603</c:v>
                </c:pt>
                <c:pt idx="61242">
                  <c:v>34.802980863745098</c:v>
                </c:pt>
                <c:pt idx="61243">
                  <c:v>34.803125784668701</c:v>
                </c:pt>
                <c:pt idx="61244">
                  <c:v>34.803270705128398</c:v>
                </c:pt>
                <c:pt idx="61245">
                  <c:v>34.803415625124202</c:v>
                </c:pt>
                <c:pt idx="61246">
                  <c:v>34.803560544656101</c:v>
                </c:pt>
                <c:pt idx="61247">
                  <c:v>34.803705463724199</c:v>
                </c:pt>
                <c:pt idx="61248">
                  <c:v>34.803850382328399</c:v>
                </c:pt>
                <c:pt idx="61249">
                  <c:v>34.803995300468699</c:v>
                </c:pt>
                <c:pt idx="61250">
                  <c:v>34.804140218145101</c:v>
                </c:pt>
                <c:pt idx="61251">
                  <c:v>34.804285135357702</c:v>
                </c:pt>
                <c:pt idx="61252">
                  <c:v>34.804430052106497</c:v>
                </c:pt>
                <c:pt idx="61253">
                  <c:v>34.8045749683913</c:v>
                </c:pt>
                <c:pt idx="61254">
                  <c:v>34.804719884212297</c:v>
                </c:pt>
                <c:pt idx="61255">
                  <c:v>34.804864799569401</c:v>
                </c:pt>
                <c:pt idx="61256">
                  <c:v>34.805009714462699</c:v>
                </c:pt>
                <c:pt idx="61257">
                  <c:v>34.805154628892097</c:v>
                </c:pt>
                <c:pt idx="61258">
                  <c:v>34.805299542857597</c:v>
                </c:pt>
                <c:pt idx="61259">
                  <c:v>34.805444456359297</c:v>
                </c:pt>
                <c:pt idx="61260">
                  <c:v>34.805589369397197</c:v>
                </c:pt>
                <c:pt idx="61261">
                  <c:v>34.805734281971198</c:v>
                </c:pt>
                <c:pt idx="61262">
                  <c:v>34.805879194081299</c:v>
                </c:pt>
                <c:pt idx="61263">
                  <c:v>34.806024105727602</c:v>
                </c:pt>
                <c:pt idx="61264">
                  <c:v>34.806169016909998</c:v>
                </c:pt>
                <c:pt idx="61265">
                  <c:v>34.806313927628601</c:v>
                </c:pt>
                <c:pt idx="61266">
                  <c:v>34.806458837883298</c:v>
                </c:pt>
                <c:pt idx="61267">
                  <c:v>34.806603747674203</c:v>
                </c:pt>
                <c:pt idx="61268">
                  <c:v>34.8067486570013</c:v>
                </c:pt>
                <c:pt idx="61269">
                  <c:v>34.806893565864499</c:v>
                </c:pt>
                <c:pt idx="61270">
                  <c:v>34.807038474263898</c:v>
                </c:pt>
                <c:pt idx="61271">
                  <c:v>34.807183382199398</c:v>
                </c:pt>
                <c:pt idx="61272">
                  <c:v>34.807328289671098</c:v>
                </c:pt>
                <c:pt idx="61273">
                  <c:v>34.807473196678998</c:v>
                </c:pt>
                <c:pt idx="61274">
                  <c:v>34.807618103223</c:v>
                </c:pt>
                <c:pt idx="61275">
                  <c:v>34.807763009303201</c:v>
                </c:pt>
                <c:pt idx="61276">
                  <c:v>34.807907914919603</c:v>
                </c:pt>
                <c:pt idx="61277">
                  <c:v>34.808052820072099</c:v>
                </c:pt>
                <c:pt idx="61278">
                  <c:v>34.808197724760802</c:v>
                </c:pt>
                <c:pt idx="61279">
                  <c:v>34.808342628985699</c:v>
                </c:pt>
                <c:pt idx="61280">
                  <c:v>34.808487532746803</c:v>
                </c:pt>
                <c:pt idx="61281">
                  <c:v>34.808632436044</c:v>
                </c:pt>
                <c:pt idx="61282">
                  <c:v>34.808777338877398</c:v>
                </c:pt>
                <c:pt idx="61283">
                  <c:v>34.808922241246997</c:v>
                </c:pt>
                <c:pt idx="61284">
                  <c:v>34.809067143152802</c:v>
                </c:pt>
                <c:pt idx="61285">
                  <c:v>34.809212044594702</c:v>
                </c:pt>
                <c:pt idx="61286">
                  <c:v>34.809356945572901</c:v>
                </c:pt>
                <c:pt idx="61287">
                  <c:v>34.809501846087201</c:v>
                </c:pt>
                <c:pt idx="61288">
                  <c:v>34.809646746137702</c:v>
                </c:pt>
                <c:pt idx="61289">
                  <c:v>34.809791645724403</c:v>
                </c:pt>
                <c:pt idx="61290">
                  <c:v>34.809936544847297</c:v>
                </c:pt>
                <c:pt idx="61291">
                  <c:v>34.810081443506398</c:v>
                </c:pt>
                <c:pt idx="61292">
                  <c:v>34.8102263417017</c:v>
                </c:pt>
                <c:pt idx="61293">
                  <c:v>34.810371239433103</c:v>
                </c:pt>
                <c:pt idx="61294">
                  <c:v>34.810516136700798</c:v>
                </c:pt>
                <c:pt idx="61295">
                  <c:v>34.810661033504701</c:v>
                </c:pt>
                <c:pt idx="61296">
                  <c:v>34.810805929844697</c:v>
                </c:pt>
                <c:pt idx="61297">
                  <c:v>34.810950825721001</c:v>
                </c:pt>
                <c:pt idx="61298">
                  <c:v>34.811095721133398</c:v>
                </c:pt>
                <c:pt idx="61299">
                  <c:v>34.811240616082102</c:v>
                </c:pt>
                <c:pt idx="61300">
                  <c:v>34.811385510567</c:v>
                </c:pt>
                <c:pt idx="61301">
                  <c:v>34.811530404588098</c:v>
                </c:pt>
                <c:pt idx="61302">
                  <c:v>34.811675298145303</c:v>
                </c:pt>
                <c:pt idx="61303">
                  <c:v>34.811820191238802</c:v>
                </c:pt>
                <c:pt idx="61304">
                  <c:v>34.8119650838685</c:v>
                </c:pt>
                <c:pt idx="61305">
                  <c:v>34.812109976034499</c:v>
                </c:pt>
                <c:pt idx="61306">
                  <c:v>34.812254867736598</c:v>
                </c:pt>
                <c:pt idx="61307">
                  <c:v>34.812399758974898</c:v>
                </c:pt>
                <c:pt idx="61308">
                  <c:v>34.812544649749498</c:v>
                </c:pt>
                <c:pt idx="61309">
                  <c:v>34.812689540060298</c:v>
                </c:pt>
                <c:pt idx="61310">
                  <c:v>34.812834429907298</c:v>
                </c:pt>
                <c:pt idx="61311">
                  <c:v>34.812979319290498</c:v>
                </c:pt>
                <c:pt idx="61312">
                  <c:v>34.813124208209899</c:v>
                </c:pt>
                <c:pt idx="61313">
                  <c:v>34.8132690966656</c:v>
                </c:pt>
                <c:pt idx="61314">
                  <c:v>34.813413984657501</c:v>
                </c:pt>
                <c:pt idx="61315">
                  <c:v>34.813558872185602</c:v>
                </c:pt>
                <c:pt idx="61316">
                  <c:v>34.813703759249996</c:v>
                </c:pt>
                <c:pt idx="61317">
                  <c:v>34.813848645850499</c:v>
                </c:pt>
                <c:pt idx="61318">
                  <c:v>34.8139935319874</c:v>
                </c:pt>
                <c:pt idx="61319">
                  <c:v>34.814138417660402</c:v>
                </c:pt>
                <c:pt idx="61320">
                  <c:v>34.814283302869697</c:v>
                </c:pt>
                <c:pt idx="61321">
                  <c:v>34.814428187615199</c:v>
                </c:pt>
                <c:pt idx="61322">
                  <c:v>34.814573071896902</c:v>
                </c:pt>
                <c:pt idx="61323">
                  <c:v>34.814717955714897</c:v>
                </c:pt>
                <c:pt idx="61324">
                  <c:v>34.8148628390692</c:v>
                </c:pt>
                <c:pt idx="61325">
                  <c:v>34.815007721959603</c:v>
                </c:pt>
                <c:pt idx="61326">
                  <c:v>34.815152604386299</c:v>
                </c:pt>
                <c:pt idx="61327">
                  <c:v>34.815297486349301</c:v>
                </c:pt>
                <c:pt idx="61328">
                  <c:v>34.815442367848497</c:v>
                </c:pt>
                <c:pt idx="61329">
                  <c:v>34.815587248884</c:v>
                </c:pt>
                <c:pt idx="61330">
                  <c:v>34.815732129455697</c:v>
                </c:pt>
                <c:pt idx="61331">
                  <c:v>34.8158770095636</c:v>
                </c:pt>
                <c:pt idx="61332">
                  <c:v>34.816021889207803</c:v>
                </c:pt>
                <c:pt idx="61333">
                  <c:v>34.8161667683883</c:v>
                </c:pt>
                <c:pt idx="61334">
                  <c:v>34.816311647105003</c:v>
                </c:pt>
                <c:pt idx="61335">
                  <c:v>34.816456525357999</c:v>
                </c:pt>
                <c:pt idx="61336">
                  <c:v>34.816601403147203</c:v>
                </c:pt>
                <c:pt idx="61337">
                  <c:v>34.816746280472699</c:v>
                </c:pt>
                <c:pt idx="61338">
                  <c:v>34.816891157334403</c:v>
                </c:pt>
                <c:pt idx="61339">
                  <c:v>34.817036033732499</c:v>
                </c:pt>
                <c:pt idx="61340">
                  <c:v>34.817180909666703</c:v>
                </c:pt>
                <c:pt idx="61341">
                  <c:v>34.817325785137299</c:v>
                </c:pt>
                <c:pt idx="61342">
                  <c:v>34.817470660144103</c:v>
                </c:pt>
                <c:pt idx="61343">
                  <c:v>34.817615534687199</c:v>
                </c:pt>
                <c:pt idx="61344">
                  <c:v>34.817760408766503</c:v>
                </c:pt>
                <c:pt idx="61345">
                  <c:v>34.8179052823821</c:v>
                </c:pt>
                <c:pt idx="61346">
                  <c:v>34.818050155534003</c:v>
                </c:pt>
                <c:pt idx="61347">
                  <c:v>34.818195028222199</c:v>
                </c:pt>
                <c:pt idx="61348">
                  <c:v>34.818339900446603</c:v>
                </c:pt>
                <c:pt idx="61349">
                  <c:v>34.818484772207398</c:v>
                </c:pt>
                <c:pt idx="61350">
                  <c:v>34.818629643504401</c:v>
                </c:pt>
                <c:pt idx="61351">
                  <c:v>34.818774514337598</c:v>
                </c:pt>
                <c:pt idx="61352">
                  <c:v>34.8189193847072</c:v>
                </c:pt>
                <c:pt idx="61353">
                  <c:v>34.819064254612996</c:v>
                </c:pt>
                <c:pt idx="61354">
                  <c:v>34.819209124055199</c:v>
                </c:pt>
                <c:pt idx="61355">
                  <c:v>34.819353993033602</c:v>
                </c:pt>
                <c:pt idx="61356">
                  <c:v>34.819498861548297</c:v>
                </c:pt>
                <c:pt idx="61357">
                  <c:v>34.819643729599299</c:v>
                </c:pt>
                <c:pt idx="61358">
                  <c:v>34.819788597186601</c:v>
                </c:pt>
                <c:pt idx="61359">
                  <c:v>34.819933464310203</c:v>
                </c:pt>
                <c:pt idx="61360">
                  <c:v>34.820078330969999</c:v>
                </c:pt>
                <c:pt idx="61361">
                  <c:v>34.8202231971662</c:v>
                </c:pt>
                <c:pt idx="61362">
                  <c:v>34.820368062898702</c:v>
                </c:pt>
                <c:pt idx="61363">
                  <c:v>34.820512928167403</c:v>
                </c:pt>
                <c:pt idx="61364">
                  <c:v>34.820657792972497</c:v>
                </c:pt>
                <c:pt idx="61365">
                  <c:v>34.820802657313799</c:v>
                </c:pt>
                <c:pt idx="61366">
                  <c:v>34.820947521191499</c:v>
                </c:pt>
                <c:pt idx="61367">
                  <c:v>34.8210923846055</c:v>
                </c:pt>
                <c:pt idx="61368">
                  <c:v>34.8212372475557</c:v>
                </c:pt>
                <c:pt idx="61369">
                  <c:v>34.8213821100423</c:v>
                </c:pt>
                <c:pt idx="61370">
                  <c:v>34.8215269720652</c:v>
                </c:pt>
                <c:pt idx="61371">
                  <c:v>34.8216718336244</c:v>
                </c:pt>
                <c:pt idx="61372">
                  <c:v>34.821816694719899</c:v>
                </c:pt>
                <c:pt idx="61373">
                  <c:v>34.821961555351798</c:v>
                </c:pt>
                <c:pt idx="61374">
                  <c:v>34.822106415519897</c:v>
                </c:pt>
                <c:pt idx="61375">
                  <c:v>34.822251275224403</c:v>
                </c:pt>
                <c:pt idx="61376">
                  <c:v>34.822396134465102</c:v>
                </c:pt>
                <c:pt idx="61377">
                  <c:v>34.8225409932422</c:v>
                </c:pt>
                <c:pt idx="61378">
                  <c:v>34.822685851555597</c:v>
                </c:pt>
                <c:pt idx="61379">
                  <c:v>34.822830709405402</c:v>
                </c:pt>
                <c:pt idx="61380">
                  <c:v>34.822975566791399</c:v>
                </c:pt>
                <c:pt idx="61381">
                  <c:v>34.823120423713803</c:v>
                </c:pt>
                <c:pt idx="61382">
                  <c:v>34.8232652801725</c:v>
                </c:pt>
                <c:pt idx="61383">
                  <c:v>34.823410136167603</c:v>
                </c:pt>
                <c:pt idx="61384">
                  <c:v>34.823554991698899</c:v>
                </c:pt>
                <c:pt idx="61385">
                  <c:v>34.823699846766601</c:v>
                </c:pt>
                <c:pt idx="61386">
                  <c:v>34.823844701370703</c:v>
                </c:pt>
                <c:pt idx="61387">
                  <c:v>34.823989555510998</c:v>
                </c:pt>
                <c:pt idx="61388">
                  <c:v>34.8241344091877</c:v>
                </c:pt>
                <c:pt idx="61389">
                  <c:v>34.8242792624008</c:v>
                </c:pt>
                <c:pt idx="61390">
                  <c:v>34.824424115150101</c:v>
                </c:pt>
                <c:pt idx="61391">
                  <c:v>34.824568967435802</c:v>
                </c:pt>
                <c:pt idx="61392">
                  <c:v>34.824713819257902</c:v>
                </c:pt>
                <c:pt idx="61393">
                  <c:v>34.824858670616301</c:v>
                </c:pt>
                <c:pt idx="61394">
                  <c:v>34.8250035215111</c:v>
                </c:pt>
                <c:pt idx="61395">
                  <c:v>34.825148371942099</c:v>
                </c:pt>
                <c:pt idx="61396">
                  <c:v>34.825293221909597</c:v>
                </c:pt>
                <c:pt idx="61397">
                  <c:v>34.825438071413402</c:v>
                </c:pt>
                <c:pt idx="61398">
                  <c:v>34.825582920453499</c:v>
                </c:pt>
                <c:pt idx="61399">
                  <c:v>34.825727769030003</c:v>
                </c:pt>
                <c:pt idx="61400">
                  <c:v>34.825872617142799</c:v>
                </c:pt>
                <c:pt idx="61401">
                  <c:v>34.826017464792002</c:v>
                </c:pt>
                <c:pt idx="61402">
                  <c:v>34.826162311977598</c:v>
                </c:pt>
                <c:pt idx="61403">
                  <c:v>34.8263071586995</c:v>
                </c:pt>
                <c:pt idx="61404">
                  <c:v>34.826452004957702</c:v>
                </c:pt>
                <c:pt idx="61405">
                  <c:v>34.826596850752402</c:v>
                </c:pt>
                <c:pt idx="61406">
                  <c:v>34.826741696083403</c:v>
                </c:pt>
                <c:pt idx="61407">
                  <c:v>34.826886540950703</c:v>
                </c:pt>
                <c:pt idx="61408">
                  <c:v>34.827031385354402</c:v>
                </c:pt>
                <c:pt idx="61409">
                  <c:v>34.827176229294501</c:v>
                </c:pt>
                <c:pt idx="61410">
                  <c:v>34.827321072770999</c:v>
                </c:pt>
                <c:pt idx="61411">
                  <c:v>34.827465915783797</c:v>
                </c:pt>
                <c:pt idx="61412">
                  <c:v>34.827610758333002</c:v>
                </c:pt>
                <c:pt idx="61413">
                  <c:v>34.827755600418499</c:v>
                </c:pt>
                <c:pt idx="61414">
                  <c:v>34.827900442040502</c:v>
                </c:pt>
                <c:pt idx="61415">
                  <c:v>34.828045283198797</c:v>
                </c:pt>
                <c:pt idx="61416">
                  <c:v>34.828190123893499</c:v>
                </c:pt>
                <c:pt idx="61417">
                  <c:v>34.828334964124601</c:v>
                </c:pt>
                <c:pt idx="61418">
                  <c:v>34.828479803892002</c:v>
                </c:pt>
                <c:pt idx="61419">
                  <c:v>34.828624643195802</c:v>
                </c:pt>
                <c:pt idx="61420">
                  <c:v>34.828769482036101</c:v>
                </c:pt>
                <c:pt idx="61421">
                  <c:v>34.8289143204127</c:v>
                </c:pt>
                <c:pt idx="61422">
                  <c:v>34.829059158325698</c:v>
                </c:pt>
                <c:pt idx="61423">
                  <c:v>34.829203995775003</c:v>
                </c:pt>
                <c:pt idx="61424">
                  <c:v>34.8293488327608</c:v>
                </c:pt>
                <c:pt idx="61425">
                  <c:v>34.829493669282897</c:v>
                </c:pt>
                <c:pt idx="61426">
                  <c:v>34.829638505341499</c:v>
                </c:pt>
                <c:pt idx="61427">
                  <c:v>34.829783340936402</c:v>
                </c:pt>
                <c:pt idx="61428">
                  <c:v>34.829928176067703</c:v>
                </c:pt>
                <c:pt idx="61429">
                  <c:v>34.830073010735497</c:v>
                </c:pt>
                <c:pt idx="61430">
                  <c:v>34.830217844939597</c:v>
                </c:pt>
                <c:pt idx="61431">
                  <c:v>34.830362678680103</c:v>
                </c:pt>
                <c:pt idx="61432">
                  <c:v>34.830507511957002</c:v>
                </c:pt>
                <c:pt idx="61433">
                  <c:v>34.8306523447704</c:v>
                </c:pt>
                <c:pt idx="61434">
                  <c:v>34.830797177120097</c:v>
                </c:pt>
                <c:pt idx="61435">
                  <c:v>34.830942009006201</c:v>
                </c:pt>
                <c:pt idx="61436">
                  <c:v>34.831086840428803</c:v>
                </c:pt>
                <c:pt idx="61437">
                  <c:v>34.831231671387698</c:v>
                </c:pt>
                <c:pt idx="61438">
                  <c:v>34.831376501883099</c:v>
                </c:pt>
                <c:pt idx="61439">
                  <c:v>34.8315213319149</c:v>
                </c:pt>
                <c:pt idx="61440">
                  <c:v>34.831666161483</c:v>
                </c:pt>
                <c:pt idx="61441">
                  <c:v>34.831810990587599</c:v>
                </c:pt>
                <c:pt idx="61442">
                  <c:v>34.831955819228597</c:v>
                </c:pt>
                <c:pt idx="61443">
                  <c:v>34.832100647406101</c:v>
                </c:pt>
                <c:pt idx="61444">
                  <c:v>34.832245475119898</c:v>
                </c:pt>
                <c:pt idx="61445">
                  <c:v>34.8323903023702</c:v>
                </c:pt>
                <c:pt idx="61446">
                  <c:v>34.832535129156902</c:v>
                </c:pt>
                <c:pt idx="61447">
                  <c:v>34.832679955480003</c:v>
                </c:pt>
                <c:pt idx="61448">
                  <c:v>34.832824781339497</c:v>
                </c:pt>
                <c:pt idx="61449">
                  <c:v>34.832969606735503</c:v>
                </c:pt>
                <c:pt idx="61450">
                  <c:v>34.833114431667902</c:v>
                </c:pt>
                <c:pt idx="61451">
                  <c:v>34.833259256136699</c:v>
                </c:pt>
                <c:pt idx="61452">
                  <c:v>34.833404080141896</c:v>
                </c:pt>
                <c:pt idx="61453">
                  <c:v>34.833548903683599</c:v>
                </c:pt>
                <c:pt idx="61454">
                  <c:v>34.833693726761702</c:v>
                </c:pt>
                <c:pt idx="61455">
                  <c:v>34.833838549376303</c:v>
                </c:pt>
                <c:pt idx="61456">
                  <c:v>34.833983371527303</c:v>
                </c:pt>
                <c:pt idx="61457">
                  <c:v>34.834128193214703</c:v>
                </c:pt>
                <c:pt idx="61458">
                  <c:v>34.834273014438601</c:v>
                </c:pt>
                <c:pt idx="61459">
                  <c:v>34.834417835198899</c:v>
                </c:pt>
                <c:pt idx="61460">
                  <c:v>34.834562655495603</c:v>
                </c:pt>
                <c:pt idx="61461">
                  <c:v>34.834707475328798</c:v>
                </c:pt>
                <c:pt idx="61462">
                  <c:v>34.8348522946984</c:v>
                </c:pt>
                <c:pt idx="61463">
                  <c:v>34.834997113604501</c:v>
                </c:pt>
                <c:pt idx="61464">
                  <c:v>34.835141932047001</c:v>
                </c:pt>
                <c:pt idx="61465">
                  <c:v>34.835286750026</c:v>
                </c:pt>
                <c:pt idx="61466">
                  <c:v>34.835431567541399</c:v>
                </c:pt>
                <c:pt idx="61467">
                  <c:v>34.835576384593303</c:v>
                </c:pt>
                <c:pt idx="61468">
                  <c:v>34.835721201181698</c:v>
                </c:pt>
                <c:pt idx="61469">
                  <c:v>34.835866017306401</c:v>
                </c:pt>
                <c:pt idx="61470">
                  <c:v>34.836010832967702</c:v>
                </c:pt>
                <c:pt idx="61471">
                  <c:v>34.836155648165402</c:v>
                </c:pt>
                <c:pt idx="61472">
                  <c:v>34.836300462899601</c:v>
                </c:pt>
                <c:pt idx="61473">
                  <c:v>34.836445277170199</c:v>
                </c:pt>
                <c:pt idx="61474">
                  <c:v>34.836590090977303</c:v>
                </c:pt>
                <c:pt idx="61475">
                  <c:v>34.836734904320799</c:v>
                </c:pt>
                <c:pt idx="61476">
                  <c:v>34.836879717200901</c:v>
                </c:pt>
                <c:pt idx="61477">
                  <c:v>34.837024529617402</c:v>
                </c:pt>
                <c:pt idx="61478">
                  <c:v>34.837169341570302</c:v>
                </c:pt>
                <c:pt idx="61479">
                  <c:v>34.837314153059701</c:v>
                </c:pt>
                <c:pt idx="61480">
                  <c:v>34.837458964085599</c:v>
                </c:pt>
                <c:pt idx="61481">
                  <c:v>34.837603774648002</c:v>
                </c:pt>
                <c:pt idx="61482">
                  <c:v>34.837748584746898</c:v>
                </c:pt>
                <c:pt idx="61483">
                  <c:v>34.837893394382199</c:v>
                </c:pt>
                <c:pt idx="61484">
                  <c:v>34.838038203553999</c:v>
                </c:pt>
                <c:pt idx="61485">
                  <c:v>34.838183012262299</c:v>
                </c:pt>
                <c:pt idx="61486">
                  <c:v>34.838327820506997</c:v>
                </c:pt>
                <c:pt idx="61487">
                  <c:v>34.838472628288301</c:v>
                </c:pt>
                <c:pt idx="61488">
                  <c:v>34.838617435605997</c:v>
                </c:pt>
                <c:pt idx="61489">
                  <c:v>34.838762242460199</c:v>
                </c:pt>
                <c:pt idx="61490">
                  <c:v>34.838907048850899</c:v>
                </c:pt>
                <c:pt idx="61491">
                  <c:v>34.839051854778099</c:v>
                </c:pt>
                <c:pt idx="61492">
                  <c:v>34.839196660241797</c:v>
                </c:pt>
                <c:pt idx="61493">
                  <c:v>34.839341465242001</c:v>
                </c:pt>
                <c:pt idx="61494">
                  <c:v>34.839486269778597</c:v>
                </c:pt>
                <c:pt idx="61495">
                  <c:v>34.839631073851798</c:v>
                </c:pt>
                <c:pt idx="61496">
                  <c:v>34.839775877461399</c:v>
                </c:pt>
                <c:pt idx="61497">
                  <c:v>34.839920680607598</c:v>
                </c:pt>
                <c:pt idx="61498">
                  <c:v>34.840065483290203</c:v>
                </c:pt>
                <c:pt idx="61499">
                  <c:v>34.8402102855094</c:v>
                </c:pt>
                <c:pt idx="61500">
                  <c:v>34.840355087265003</c:v>
                </c:pt>
                <c:pt idx="61501">
                  <c:v>34.840499888557197</c:v>
                </c:pt>
                <c:pt idx="61502">
                  <c:v>34.840644689385798</c:v>
                </c:pt>
                <c:pt idx="61503">
                  <c:v>34.840789489751003</c:v>
                </c:pt>
                <c:pt idx="61504">
                  <c:v>34.840934289652701</c:v>
                </c:pt>
                <c:pt idx="61505">
                  <c:v>34.841079089090798</c:v>
                </c:pt>
                <c:pt idx="61506">
                  <c:v>34.8412238880655</c:v>
                </c:pt>
                <c:pt idx="61507">
                  <c:v>34.8413686865767</c:v>
                </c:pt>
                <c:pt idx="61508">
                  <c:v>34.8415134846244</c:v>
                </c:pt>
                <c:pt idx="61509">
                  <c:v>34.841658282208698</c:v>
                </c:pt>
                <c:pt idx="61510">
                  <c:v>34.841803079329402</c:v>
                </c:pt>
                <c:pt idx="61511">
                  <c:v>34.841947875986698</c:v>
                </c:pt>
                <c:pt idx="61512">
                  <c:v>34.842092672180499</c:v>
                </c:pt>
                <c:pt idx="61513">
                  <c:v>34.842237467910799</c:v>
                </c:pt>
                <c:pt idx="61514">
                  <c:v>34.842382263177598</c:v>
                </c:pt>
                <c:pt idx="61515">
                  <c:v>34.842527057980902</c:v>
                </c:pt>
                <c:pt idx="61516">
                  <c:v>34.842671852320798</c:v>
                </c:pt>
                <c:pt idx="61517">
                  <c:v>34.8428166461972</c:v>
                </c:pt>
                <c:pt idx="61518">
                  <c:v>34.8429614396101</c:v>
                </c:pt>
                <c:pt idx="61519">
                  <c:v>34.843106232559599</c:v>
                </c:pt>
                <c:pt idx="61520">
                  <c:v>34.843251025045603</c:v>
                </c:pt>
                <c:pt idx="61521">
                  <c:v>34.8433958170681</c:v>
                </c:pt>
                <c:pt idx="61522">
                  <c:v>34.843540608627201</c:v>
                </c:pt>
                <c:pt idx="61523">
                  <c:v>34.843685399722801</c:v>
                </c:pt>
                <c:pt idx="61524">
                  <c:v>34.8438301903549</c:v>
                </c:pt>
                <c:pt idx="61525">
                  <c:v>34.843974980523598</c:v>
                </c:pt>
                <c:pt idx="61526">
                  <c:v>34.844119770228801</c:v>
                </c:pt>
                <c:pt idx="61527">
                  <c:v>34.844264559470503</c:v>
                </c:pt>
                <c:pt idx="61528">
                  <c:v>34.844409348248803</c:v>
                </c:pt>
                <c:pt idx="61529">
                  <c:v>34.844554136563701</c:v>
                </c:pt>
                <c:pt idx="61530">
                  <c:v>34.844698924415098</c:v>
                </c:pt>
                <c:pt idx="61531">
                  <c:v>34.844843711803001</c:v>
                </c:pt>
                <c:pt idx="61532">
                  <c:v>34.844988498727503</c:v>
                </c:pt>
                <c:pt idx="61533">
                  <c:v>34.845133285188503</c:v>
                </c:pt>
                <c:pt idx="61534">
                  <c:v>34.845278071186101</c:v>
                </c:pt>
                <c:pt idx="61535">
                  <c:v>34.845422856720198</c:v>
                </c:pt>
                <c:pt idx="61536">
                  <c:v>34.8455676417909</c:v>
                </c:pt>
                <c:pt idx="61537">
                  <c:v>34.845712426398201</c:v>
                </c:pt>
                <c:pt idx="61538">
                  <c:v>34.845857210542</c:v>
                </c:pt>
                <c:pt idx="61539">
                  <c:v>34.846001994222298</c:v>
                </c:pt>
                <c:pt idx="61540">
                  <c:v>34.846146777439301</c:v>
                </c:pt>
                <c:pt idx="61541">
                  <c:v>34.846291560192697</c:v>
                </c:pt>
                <c:pt idx="61542">
                  <c:v>34.846436342482797</c:v>
                </c:pt>
                <c:pt idx="61543">
                  <c:v>34.846581124309402</c:v>
                </c:pt>
                <c:pt idx="61544">
                  <c:v>34.846725905672599</c:v>
                </c:pt>
                <c:pt idx="61545">
                  <c:v>34.846870686572302</c:v>
                </c:pt>
                <c:pt idx="61546">
                  <c:v>34.847015467008703</c:v>
                </c:pt>
                <c:pt idx="61547">
                  <c:v>34.847160246981602</c:v>
                </c:pt>
                <c:pt idx="61548">
                  <c:v>34.847305026491</c:v>
                </c:pt>
                <c:pt idx="61549">
                  <c:v>34.847449805537103</c:v>
                </c:pt>
                <c:pt idx="61550">
                  <c:v>34.847594584119697</c:v>
                </c:pt>
                <c:pt idx="61551">
                  <c:v>34.847739362238897</c:v>
                </c:pt>
                <c:pt idx="61552">
                  <c:v>34.847884139894703</c:v>
                </c:pt>
                <c:pt idx="61553">
                  <c:v>34.848028917086999</c:v>
                </c:pt>
                <c:pt idx="61554">
                  <c:v>34.848173693815902</c:v>
                </c:pt>
                <c:pt idx="61555">
                  <c:v>34.848318470081502</c:v>
                </c:pt>
                <c:pt idx="61556">
                  <c:v>34.8484632458836</c:v>
                </c:pt>
                <c:pt idx="61557">
                  <c:v>34.848608021222297</c:v>
                </c:pt>
                <c:pt idx="61558">
                  <c:v>34.8487527960975</c:v>
                </c:pt>
                <c:pt idx="61559">
                  <c:v>34.848897570509401</c:v>
                </c:pt>
                <c:pt idx="61560">
                  <c:v>34.849042344457899</c:v>
                </c:pt>
                <c:pt idx="61561">
                  <c:v>34.849187117942897</c:v>
                </c:pt>
                <c:pt idx="61562">
                  <c:v>34.8493318909645</c:v>
                </c:pt>
                <c:pt idx="61563">
                  <c:v>34.8494766635228</c:v>
                </c:pt>
                <c:pt idx="61564">
                  <c:v>34.8496214356176</c:v>
                </c:pt>
                <c:pt idx="61565">
                  <c:v>34.849766207248997</c:v>
                </c:pt>
                <c:pt idx="61566">
                  <c:v>34.8499109784171</c:v>
                </c:pt>
                <c:pt idx="61567">
                  <c:v>34.850055749121701</c:v>
                </c:pt>
                <c:pt idx="61568">
                  <c:v>34.8502005193629</c:v>
                </c:pt>
                <c:pt idx="61569">
                  <c:v>34.850345289140797</c:v>
                </c:pt>
                <c:pt idx="61570">
                  <c:v>34.8504900584552</c:v>
                </c:pt>
                <c:pt idx="61571">
                  <c:v>34.850634827306301</c:v>
                </c:pt>
                <c:pt idx="61572">
                  <c:v>34.850779595693901</c:v>
                </c:pt>
                <c:pt idx="61573">
                  <c:v>34.850924363618198</c:v>
                </c:pt>
                <c:pt idx="61574">
                  <c:v>34.8510691310791</c:v>
                </c:pt>
                <c:pt idx="61575">
                  <c:v>34.851213898076601</c:v>
                </c:pt>
                <c:pt idx="61576">
                  <c:v>34.8513586646107</c:v>
                </c:pt>
                <c:pt idx="61577">
                  <c:v>34.851503430681397</c:v>
                </c:pt>
                <c:pt idx="61578">
                  <c:v>34.8516481962887</c:v>
                </c:pt>
                <c:pt idx="61579">
                  <c:v>34.8517929614327</c:v>
                </c:pt>
                <c:pt idx="61580">
                  <c:v>34.851937726113299</c:v>
                </c:pt>
                <c:pt idx="61581">
                  <c:v>34.852082490330503</c:v>
                </c:pt>
                <c:pt idx="61582">
                  <c:v>34.852227254084298</c:v>
                </c:pt>
                <c:pt idx="61583">
                  <c:v>34.852372017374698</c:v>
                </c:pt>
                <c:pt idx="61584">
                  <c:v>34.852516780201803</c:v>
                </c:pt>
                <c:pt idx="61585">
                  <c:v>34.8526615425655</c:v>
                </c:pt>
                <c:pt idx="61586">
                  <c:v>34.852806304465801</c:v>
                </c:pt>
                <c:pt idx="61587">
                  <c:v>34.852951065902801</c:v>
                </c:pt>
                <c:pt idx="61588">
                  <c:v>34.853095826876398</c:v>
                </c:pt>
                <c:pt idx="61589">
                  <c:v>34.853240587386601</c:v>
                </c:pt>
                <c:pt idx="61590">
                  <c:v>34.853385347433502</c:v>
                </c:pt>
                <c:pt idx="61591">
                  <c:v>34.853530107017001</c:v>
                </c:pt>
                <c:pt idx="61592">
                  <c:v>34.853674866137098</c:v>
                </c:pt>
                <c:pt idx="61593">
                  <c:v>34.8538196247939</c:v>
                </c:pt>
                <c:pt idx="61594">
                  <c:v>34.8539643829873</c:v>
                </c:pt>
                <c:pt idx="61595">
                  <c:v>34.854109140717398</c:v>
                </c:pt>
                <c:pt idx="61596">
                  <c:v>34.854253897984101</c:v>
                </c:pt>
                <c:pt idx="61597">
                  <c:v>34.854398654787403</c:v>
                </c:pt>
                <c:pt idx="61598">
                  <c:v>34.854543411127402</c:v>
                </c:pt>
                <c:pt idx="61599">
                  <c:v>34.854688167004099</c:v>
                </c:pt>
                <c:pt idx="61600">
                  <c:v>34.854832922417302</c:v>
                </c:pt>
                <c:pt idx="61601">
                  <c:v>34.854977677367302</c:v>
                </c:pt>
                <c:pt idx="61602">
                  <c:v>34.8551224318539</c:v>
                </c:pt>
                <c:pt idx="61603">
                  <c:v>34.855267185877103</c:v>
                </c:pt>
                <c:pt idx="61604">
                  <c:v>34.855411939436998</c:v>
                </c:pt>
                <c:pt idx="61605">
                  <c:v>34.855556692533597</c:v>
                </c:pt>
                <c:pt idx="61606">
                  <c:v>34.855701445166801</c:v>
                </c:pt>
                <c:pt idx="61607">
                  <c:v>34.855846197336703</c:v>
                </c:pt>
                <c:pt idx="61608">
                  <c:v>34.855990949043303</c:v>
                </c:pt>
                <c:pt idx="61609">
                  <c:v>34.856135700286501</c:v>
                </c:pt>
                <c:pt idx="61610">
                  <c:v>34.856280451066297</c:v>
                </c:pt>
                <c:pt idx="61611">
                  <c:v>34.856425201382898</c:v>
                </c:pt>
                <c:pt idx="61612">
                  <c:v>34.856569951236096</c:v>
                </c:pt>
                <c:pt idx="61613">
                  <c:v>34.856714700626</c:v>
                </c:pt>
                <c:pt idx="61614">
                  <c:v>34.856859449552502</c:v>
                </c:pt>
                <c:pt idx="61615">
                  <c:v>34.857004198015701</c:v>
                </c:pt>
                <c:pt idx="61616">
                  <c:v>34.857148946015599</c:v>
                </c:pt>
                <c:pt idx="61617">
                  <c:v>34.857293693552201</c:v>
                </c:pt>
                <c:pt idx="61618">
                  <c:v>34.857438440625401</c:v>
                </c:pt>
                <c:pt idx="61619">
                  <c:v>34.857583187235399</c:v>
                </c:pt>
                <c:pt idx="61620">
                  <c:v>34.857727933382002</c:v>
                </c:pt>
                <c:pt idx="61621">
                  <c:v>34.857872679065203</c:v>
                </c:pt>
                <c:pt idx="61622">
                  <c:v>34.858017424285201</c:v>
                </c:pt>
                <c:pt idx="61623">
                  <c:v>34.858162169041897</c:v>
                </c:pt>
                <c:pt idx="61624">
                  <c:v>34.858306913335198</c:v>
                </c:pt>
                <c:pt idx="61625">
                  <c:v>34.858451657165197</c:v>
                </c:pt>
                <c:pt idx="61626">
                  <c:v>34.858596400531901</c:v>
                </c:pt>
                <c:pt idx="61627">
                  <c:v>34.858741143435303</c:v>
                </c:pt>
                <c:pt idx="61628">
                  <c:v>34.858885885875402</c:v>
                </c:pt>
                <c:pt idx="61629">
                  <c:v>34.859030627852199</c:v>
                </c:pt>
                <c:pt idx="61630">
                  <c:v>34.859175369365701</c:v>
                </c:pt>
                <c:pt idx="61631">
                  <c:v>34.859320110415901</c:v>
                </c:pt>
                <c:pt idx="61632">
                  <c:v>34.859464851002699</c:v>
                </c:pt>
                <c:pt idx="61633">
                  <c:v>34.859609591126301</c:v>
                </c:pt>
                <c:pt idx="61634">
                  <c:v>34.8597543307866</c:v>
                </c:pt>
                <c:pt idx="61635">
                  <c:v>34.859899069983499</c:v>
                </c:pt>
                <c:pt idx="61636">
                  <c:v>34.860043808717201</c:v>
                </c:pt>
                <c:pt idx="61637">
                  <c:v>34.860188546987601</c:v>
                </c:pt>
                <c:pt idx="61638">
                  <c:v>34.860333284794699</c:v>
                </c:pt>
                <c:pt idx="61639">
                  <c:v>34.860478022138501</c:v>
                </c:pt>
                <c:pt idx="61640">
                  <c:v>34.860622759019002</c:v>
                </c:pt>
                <c:pt idx="61641">
                  <c:v>34.8607674954362</c:v>
                </c:pt>
                <c:pt idx="61642">
                  <c:v>34.860912231390103</c:v>
                </c:pt>
                <c:pt idx="61643">
                  <c:v>34.861056966880803</c:v>
                </c:pt>
                <c:pt idx="61644">
                  <c:v>34.861201701908101</c:v>
                </c:pt>
                <c:pt idx="61645">
                  <c:v>34.861346436472203</c:v>
                </c:pt>
                <c:pt idx="61646">
                  <c:v>34.861491170572997</c:v>
                </c:pt>
                <c:pt idx="61647">
                  <c:v>34.861635904210502</c:v>
                </c:pt>
                <c:pt idx="61648">
                  <c:v>34.861780637384697</c:v>
                </c:pt>
                <c:pt idx="61649">
                  <c:v>34.861925370095697</c:v>
                </c:pt>
                <c:pt idx="61650">
                  <c:v>34.862070102343303</c:v>
                </c:pt>
                <c:pt idx="61651">
                  <c:v>34.862214834127798</c:v>
                </c:pt>
                <c:pt idx="61652">
                  <c:v>34.862359565448898</c:v>
                </c:pt>
                <c:pt idx="61653">
                  <c:v>34.862504296306703</c:v>
                </c:pt>
                <c:pt idx="61654">
                  <c:v>34.862649026701298</c:v>
                </c:pt>
                <c:pt idx="61655">
                  <c:v>34.862793756632598</c:v>
                </c:pt>
                <c:pt idx="61656">
                  <c:v>34.862938486100703</c:v>
                </c:pt>
                <c:pt idx="61657">
                  <c:v>34.863083215105497</c:v>
                </c:pt>
                <c:pt idx="61658">
                  <c:v>34.863227943646997</c:v>
                </c:pt>
                <c:pt idx="61659">
                  <c:v>34.863372671725301</c:v>
                </c:pt>
                <c:pt idx="61660">
                  <c:v>34.863517399340303</c:v>
                </c:pt>
                <c:pt idx="61661">
                  <c:v>34.863662126492002</c:v>
                </c:pt>
                <c:pt idx="61662">
                  <c:v>34.863806853180499</c:v>
                </c:pt>
                <c:pt idx="61663">
                  <c:v>34.8639515794057</c:v>
                </c:pt>
                <c:pt idx="61664">
                  <c:v>34.864096305167699</c:v>
                </c:pt>
                <c:pt idx="61665">
                  <c:v>34.864241030466403</c:v>
                </c:pt>
                <c:pt idx="61666">
                  <c:v>34.864385755301903</c:v>
                </c:pt>
                <c:pt idx="61667">
                  <c:v>34.864530479674102</c:v>
                </c:pt>
                <c:pt idx="61668">
                  <c:v>34.864675203582998</c:v>
                </c:pt>
                <c:pt idx="61669">
                  <c:v>34.864819927028698</c:v>
                </c:pt>
                <c:pt idx="61670">
                  <c:v>34.864964650011203</c:v>
                </c:pt>
                <c:pt idx="61671">
                  <c:v>34.865109372530398</c:v>
                </c:pt>
                <c:pt idx="61672">
                  <c:v>34.865254094586398</c:v>
                </c:pt>
                <c:pt idx="61673">
                  <c:v>34.865398816179201</c:v>
                </c:pt>
                <c:pt idx="61674">
                  <c:v>34.865543537308703</c:v>
                </c:pt>
                <c:pt idx="61675">
                  <c:v>34.865688257974902</c:v>
                </c:pt>
                <c:pt idx="61676">
                  <c:v>34.865832978177899</c:v>
                </c:pt>
                <c:pt idx="61677">
                  <c:v>34.8659776979177</c:v>
                </c:pt>
                <c:pt idx="61678">
                  <c:v>34.866122417194298</c:v>
                </c:pt>
                <c:pt idx="61679">
                  <c:v>34.8662671360076</c:v>
                </c:pt>
                <c:pt idx="61680">
                  <c:v>34.8664118543577</c:v>
                </c:pt>
                <c:pt idx="61681">
                  <c:v>34.866556572244498</c:v>
                </c:pt>
                <c:pt idx="61682">
                  <c:v>34.8667012896682</c:v>
                </c:pt>
                <c:pt idx="61683">
                  <c:v>34.866846006628599</c:v>
                </c:pt>
                <c:pt idx="61684">
                  <c:v>34.866990723125703</c:v>
                </c:pt>
                <c:pt idx="61685">
                  <c:v>34.867135439159703</c:v>
                </c:pt>
                <c:pt idx="61686">
                  <c:v>34.867280154730402</c:v>
                </c:pt>
                <c:pt idx="61687">
                  <c:v>34.867424869837897</c:v>
                </c:pt>
                <c:pt idx="61688">
                  <c:v>34.867569584482197</c:v>
                </c:pt>
                <c:pt idx="61689">
                  <c:v>34.867714298663302</c:v>
                </c:pt>
                <c:pt idx="61690">
                  <c:v>34.867859012381103</c:v>
                </c:pt>
                <c:pt idx="61691">
                  <c:v>34.868003725635802</c:v>
                </c:pt>
                <c:pt idx="61692">
                  <c:v>34.868148438427198</c:v>
                </c:pt>
                <c:pt idx="61693">
                  <c:v>34.868293150755399</c:v>
                </c:pt>
                <c:pt idx="61694">
                  <c:v>34.868437862620397</c:v>
                </c:pt>
                <c:pt idx="61695">
                  <c:v>34.868582574022199</c:v>
                </c:pt>
                <c:pt idx="61696">
                  <c:v>34.868727284960798</c:v>
                </c:pt>
                <c:pt idx="61697">
                  <c:v>34.868871995436201</c:v>
                </c:pt>
                <c:pt idx="61698">
                  <c:v>34.869016705448303</c:v>
                </c:pt>
                <c:pt idx="61699">
                  <c:v>34.869161414997301</c:v>
                </c:pt>
                <c:pt idx="61700">
                  <c:v>34.869306124083103</c:v>
                </c:pt>
                <c:pt idx="61701">
                  <c:v>34.869450832705702</c:v>
                </c:pt>
                <c:pt idx="61702">
                  <c:v>34.869595540864999</c:v>
                </c:pt>
                <c:pt idx="61703">
                  <c:v>34.8697402485612</c:v>
                </c:pt>
                <c:pt idx="61704">
                  <c:v>34.869884955794198</c:v>
                </c:pt>
                <c:pt idx="61705">
                  <c:v>34.870029662564001</c:v>
                </c:pt>
                <c:pt idx="61706">
                  <c:v>34.870174368870501</c:v>
                </c:pt>
                <c:pt idx="61707">
                  <c:v>34.870319074713898</c:v>
                </c:pt>
                <c:pt idx="61708">
                  <c:v>34.870463780094099</c:v>
                </c:pt>
                <c:pt idx="61709">
                  <c:v>34.870608485011203</c:v>
                </c:pt>
                <c:pt idx="61710">
                  <c:v>34.870753189464999</c:v>
                </c:pt>
                <c:pt idx="61711">
                  <c:v>34.870897893455599</c:v>
                </c:pt>
                <c:pt idx="61712">
                  <c:v>34.871042596983102</c:v>
                </c:pt>
                <c:pt idx="61713">
                  <c:v>34.871187300047403</c:v>
                </c:pt>
                <c:pt idx="61714">
                  <c:v>34.871332002648501</c:v>
                </c:pt>
                <c:pt idx="61715">
                  <c:v>34.871476704786403</c:v>
                </c:pt>
                <c:pt idx="61716">
                  <c:v>34.871621406461102</c:v>
                </c:pt>
                <c:pt idx="61717">
                  <c:v>34.871766107672698</c:v>
                </c:pt>
                <c:pt idx="61718">
                  <c:v>34.871910808421099</c:v>
                </c:pt>
                <c:pt idx="61719">
                  <c:v>34.872055508706303</c:v>
                </c:pt>
                <c:pt idx="61720">
                  <c:v>34.872200208528298</c:v>
                </c:pt>
                <c:pt idx="61721">
                  <c:v>34.872344907887197</c:v>
                </c:pt>
                <c:pt idx="61722">
                  <c:v>34.872489606782899</c:v>
                </c:pt>
                <c:pt idx="61723">
                  <c:v>34.872634305215499</c:v>
                </c:pt>
                <c:pt idx="61724">
                  <c:v>34.872779003184803</c:v>
                </c:pt>
                <c:pt idx="61725">
                  <c:v>34.872923700690997</c:v>
                </c:pt>
                <c:pt idx="61726">
                  <c:v>34.873068397734102</c:v>
                </c:pt>
                <c:pt idx="61727">
                  <c:v>34.873213094313897</c:v>
                </c:pt>
                <c:pt idx="61728">
                  <c:v>34.873357790430703</c:v>
                </c:pt>
                <c:pt idx="61729">
                  <c:v>34.873502486084199</c:v>
                </c:pt>
                <c:pt idx="61730">
                  <c:v>34.873647181274599</c:v>
                </c:pt>
                <c:pt idx="61731">
                  <c:v>34.873791876001903</c:v>
                </c:pt>
                <c:pt idx="61732">
                  <c:v>34.873936570265997</c:v>
                </c:pt>
                <c:pt idx="61733">
                  <c:v>34.874081264066902</c:v>
                </c:pt>
                <c:pt idx="61734">
                  <c:v>34.874225957404697</c:v>
                </c:pt>
                <c:pt idx="61735">
                  <c:v>34.874370650279303</c:v>
                </c:pt>
                <c:pt idx="61736">
                  <c:v>34.874515342690799</c:v>
                </c:pt>
                <c:pt idx="61737">
                  <c:v>34.874660034639199</c:v>
                </c:pt>
                <c:pt idx="61738">
                  <c:v>34.874804726124303</c:v>
                </c:pt>
                <c:pt idx="61739">
                  <c:v>34.874949417146397</c:v>
                </c:pt>
                <c:pt idx="61740">
                  <c:v>34.875094107705301</c:v>
                </c:pt>
                <c:pt idx="61741">
                  <c:v>34.875238797801103</c:v>
                </c:pt>
                <c:pt idx="61742">
                  <c:v>34.875383487433702</c:v>
                </c:pt>
                <c:pt idx="61743">
                  <c:v>34.875528176603197</c:v>
                </c:pt>
                <c:pt idx="61744">
                  <c:v>34.875672865309603</c:v>
                </c:pt>
                <c:pt idx="61745">
                  <c:v>34.8758175535528</c:v>
                </c:pt>
                <c:pt idx="61746">
                  <c:v>34.8759622413329</c:v>
                </c:pt>
                <c:pt idx="61747">
                  <c:v>34.876106928649797</c:v>
                </c:pt>
                <c:pt idx="61748">
                  <c:v>34.876251615503598</c:v>
                </c:pt>
                <c:pt idx="61749">
                  <c:v>34.876396301894303</c:v>
                </c:pt>
                <c:pt idx="61750">
                  <c:v>34.876540987821897</c:v>
                </c:pt>
                <c:pt idx="61751">
                  <c:v>34.876685673286303</c:v>
                </c:pt>
                <c:pt idx="61752">
                  <c:v>34.876830358287599</c:v>
                </c:pt>
                <c:pt idx="61753">
                  <c:v>34.876975042825798</c:v>
                </c:pt>
                <c:pt idx="61754">
                  <c:v>34.877119726900901</c:v>
                </c:pt>
                <c:pt idx="61755">
                  <c:v>34.8772644105129</c:v>
                </c:pt>
                <c:pt idx="61756">
                  <c:v>34.877409093661697</c:v>
                </c:pt>
                <c:pt idx="61757">
                  <c:v>34.877553776347398</c:v>
                </c:pt>
                <c:pt idx="61758">
                  <c:v>34.877698458570002</c:v>
                </c:pt>
                <c:pt idx="61759">
                  <c:v>34.877843140329503</c:v>
                </c:pt>
                <c:pt idx="61760">
                  <c:v>34.877987821625801</c:v>
                </c:pt>
                <c:pt idx="61761">
                  <c:v>34.878132502459103</c:v>
                </c:pt>
                <c:pt idx="61762">
                  <c:v>34.878277182829301</c:v>
                </c:pt>
                <c:pt idx="61763">
                  <c:v>34.878421862736303</c:v>
                </c:pt>
                <c:pt idx="61764">
                  <c:v>34.878566542180202</c:v>
                </c:pt>
                <c:pt idx="61765">
                  <c:v>34.878711221161097</c:v>
                </c:pt>
                <c:pt idx="61766">
                  <c:v>34.878855899678797</c:v>
                </c:pt>
                <c:pt idx="61767">
                  <c:v>34.8790005777334</c:v>
                </c:pt>
                <c:pt idx="61768">
                  <c:v>34.8791452553249</c:v>
                </c:pt>
                <c:pt idx="61769">
                  <c:v>34.879289932453297</c:v>
                </c:pt>
                <c:pt idx="61770">
                  <c:v>34.879434609118697</c:v>
                </c:pt>
                <c:pt idx="61771">
                  <c:v>34.879579285320901</c:v>
                </c:pt>
                <c:pt idx="61772">
                  <c:v>34.879723961060002</c:v>
                </c:pt>
                <c:pt idx="61773">
                  <c:v>34.879868636336099</c:v>
                </c:pt>
                <c:pt idx="61774">
                  <c:v>34.880013311149</c:v>
                </c:pt>
                <c:pt idx="61775">
                  <c:v>34.880157985498897</c:v>
                </c:pt>
                <c:pt idx="61776">
                  <c:v>34.880302659385599</c:v>
                </c:pt>
                <c:pt idx="61777">
                  <c:v>34.880447332809297</c:v>
                </c:pt>
                <c:pt idx="61778">
                  <c:v>34.880592005769898</c:v>
                </c:pt>
                <c:pt idx="61779">
                  <c:v>34.880736678267397</c:v>
                </c:pt>
                <c:pt idx="61780">
                  <c:v>34.880881350301799</c:v>
                </c:pt>
                <c:pt idx="61781">
                  <c:v>34.881026021873197</c:v>
                </c:pt>
                <c:pt idx="61782">
                  <c:v>34.881170692981399</c:v>
                </c:pt>
                <c:pt idx="61783">
                  <c:v>34.881315363626598</c:v>
                </c:pt>
                <c:pt idx="61784">
                  <c:v>34.8814600338087</c:v>
                </c:pt>
                <c:pt idx="61785">
                  <c:v>34.881604703527699</c:v>
                </c:pt>
                <c:pt idx="61786">
                  <c:v>34.881749372783702</c:v>
                </c:pt>
                <c:pt idx="61787">
                  <c:v>34.881894041576601</c:v>
                </c:pt>
                <c:pt idx="61788">
                  <c:v>34.882038709906404</c:v>
                </c:pt>
                <c:pt idx="61789">
                  <c:v>34.882183377773103</c:v>
                </c:pt>
                <c:pt idx="61790">
                  <c:v>34.882328045176799</c:v>
                </c:pt>
                <c:pt idx="61791">
                  <c:v>34.882472712117398</c:v>
                </c:pt>
                <c:pt idx="61792">
                  <c:v>34.882617378594901</c:v>
                </c:pt>
                <c:pt idx="61793">
                  <c:v>34.8827620446094</c:v>
                </c:pt>
                <c:pt idx="61794">
                  <c:v>34.882906710160803</c:v>
                </c:pt>
                <c:pt idx="61795">
                  <c:v>34.883051375249202</c:v>
                </c:pt>
                <c:pt idx="61796">
                  <c:v>34.883196039874498</c:v>
                </c:pt>
                <c:pt idx="61797">
                  <c:v>34.883340704036698</c:v>
                </c:pt>
                <c:pt idx="61798">
                  <c:v>34.883485367735901</c:v>
                </c:pt>
                <c:pt idx="61799">
                  <c:v>34.883630030972</c:v>
                </c:pt>
                <c:pt idx="61800">
                  <c:v>34.883774693745103</c:v>
                </c:pt>
                <c:pt idx="61801">
                  <c:v>34.883919356055102</c:v>
                </c:pt>
                <c:pt idx="61802">
                  <c:v>34.884064017902098</c:v>
                </c:pt>
                <c:pt idx="61803">
                  <c:v>34.884208679285997</c:v>
                </c:pt>
                <c:pt idx="61804">
                  <c:v>34.8843533402068</c:v>
                </c:pt>
                <c:pt idx="61805">
                  <c:v>34.884498000664699</c:v>
                </c:pt>
                <c:pt idx="61806">
                  <c:v>34.884642660659402</c:v>
                </c:pt>
                <c:pt idx="61807">
                  <c:v>34.884787320191201</c:v>
                </c:pt>
                <c:pt idx="61808">
                  <c:v>34.884931979259903</c:v>
                </c:pt>
                <c:pt idx="61809">
                  <c:v>34.885076637865502</c:v>
                </c:pt>
                <c:pt idx="61810">
                  <c:v>34.885221296008098</c:v>
                </c:pt>
                <c:pt idx="61811">
                  <c:v>34.885365953687703</c:v>
                </c:pt>
                <c:pt idx="61812">
                  <c:v>34.885510610904298</c:v>
                </c:pt>
                <c:pt idx="61813">
                  <c:v>34.885655267657803</c:v>
                </c:pt>
                <c:pt idx="61814">
                  <c:v>34.885799923948198</c:v>
                </c:pt>
                <c:pt idx="61815">
                  <c:v>34.885944579775703</c:v>
                </c:pt>
                <c:pt idx="61816">
                  <c:v>34.886089235140098</c:v>
                </c:pt>
                <c:pt idx="61817">
                  <c:v>34.886233890041503</c:v>
                </c:pt>
                <c:pt idx="61818">
                  <c:v>34.886378544479797</c:v>
                </c:pt>
                <c:pt idx="61819">
                  <c:v>34.886523198455201</c:v>
                </c:pt>
                <c:pt idx="61820">
                  <c:v>34.886667851967502</c:v>
                </c:pt>
                <c:pt idx="61821">
                  <c:v>34.886812505016799</c:v>
                </c:pt>
                <c:pt idx="61822">
                  <c:v>34.886957157603</c:v>
                </c:pt>
                <c:pt idx="61823">
                  <c:v>34.887101809726303</c:v>
                </c:pt>
                <c:pt idx="61824">
                  <c:v>34.887246461386503</c:v>
                </c:pt>
                <c:pt idx="61825">
                  <c:v>34.8873911125837</c:v>
                </c:pt>
                <c:pt idx="61826">
                  <c:v>34.887535763317899</c:v>
                </c:pt>
                <c:pt idx="61827">
                  <c:v>34.887680413589102</c:v>
                </c:pt>
                <c:pt idx="61828">
                  <c:v>34.887825063397202</c:v>
                </c:pt>
                <c:pt idx="61829">
                  <c:v>34.887969712742397</c:v>
                </c:pt>
                <c:pt idx="61830">
                  <c:v>34.888114361624602</c:v>
                </c:pt>
                <c:pt idx="61831">
                  <c:v>34.888259010043697</c:v>
                </c:pt>
                <c:pt idx="61832">
                  <c:v>34.888403657999802</c:v>
                </c:pt>
                <c:pt idx="61833">
                  <c:v>34.888548305493003</c:v>
                </c:pt>
                <c:pt idx="61834">
                  <c:v>34.888692952523101</c:v>
                </c:pt>
                <c:pt idx="61835">
                  <c:v>34.888837599090202</c:v>
                </c:pt>
                <c:pt idx="61836">
                  <c:v>34.888982245194299</c:v>
                </c:pt>
                <c:pt idx="61837">
                  <c:v>34.889126890835499</c:v>
                </c:pt>
                <c:pt idx="61838">
                  <c:v>34.889271536013602</c:v>
                </c:pt>
                <c:pt idx="61839">
                  <c:v>34.889416180728702</c:v>
                </c:pt>
                <c:pt idx="61840">
                  <c:v>34.889560824980897</c:v>
                </c:pt>
                <c:pt idx="61841">
                  <c:v>34.889705468770003</c:v>
                </c:pt>
                <c:pt idx="61842">
                  <c:v>34.889850112096198</c:v>
                </c:pt>
                <c:pt idx="61843">
                  <c:v>34.889994754959297</c:v>
                </c:pt>
                <c:pt idx="61844">
                  <c:v>34.890139397359498</c:v>
                </c:pt>
                <c:pt idx="61845">
                  <c:v>34.890284039296702</c:v>
                </c:pt>
                <c:pt idx="61846">
                  <c:v>34.890428680770903</c:v>
                </c:pt>
                <c:pt idx="61847">
                  <c:v>34.890573321782099</c:v>
                </c:pt>
                <c:pt idx="61848">
                  <c:v>34.890717962330399</c:v>
                </c:pt>
                <c:pt idx="61849">
                  <c:v>34.890862602415602</c:v>
                </c:pt>
                <c:pt idx="61850">
                  <c:v>34.891007242037901</c:v>
                </c:pt>
                <c:pt idx="61851">
                  <c:v>34.891151881197203</c:v>
                </c:pt>
                <c:pt idx="61852">
                  <c:v>34.891296519893501</c:v>
                </c:pt>
                <c:pt idx="61853">
                  <c:v>34.891441158126902</c:v>
                </c:pt>
                <c:pt idx="61854">
                  <c:v>34.8915857958972</c:v>
                </c:pt>
                <c:pt idx="61855">
                  <c:v>34.8917304332046</c:v>
                </c:pt>
                <c:pt idx="61856">
                  <c:v>34.891875070049103</c:v>
                </c:pt>
                <c:pt idx="61857">
                  <c:v>34.892019706430503</c:v>
                </c:pt>
                <c:pt idx="61858">
                  <c:v>34.892164342348998</c:v>
                </c:pt>
                <c:pt idx="61859">
                  <c:v>34.892308977804603</c:v>
                </c:pt>
                <c:pt idx="61860">
                  <c:v>34.892453612797098</c:v>
                </c:pt>
                <c:pt idx="61861">
                  <c:v>34.892598247326703</c:v>
                </c:pt>
                <c:pt idx="61862">
                  <c:v>34.892742881393403</c:v>
                </c:pt>
                <c:pt idx="61863">
                  <c:v>34.892887514997</c:v>
                </c:pt>
                <c:pt idx="61864">
                  <c:v>34.893032148137799</c:v>
                </c:pt>
                <c:pt idx="61865">
                  <c:v>34.893176780815502</c:v>
                </c:pt>
                <c:pt idx="61866">
                  <c:v>34.8933214130303</c:v>
                </c:pt>
                <c:pt idx="61867">
                  <c:v>34.893466044782201</c:v>
                </c:pt>
                <c:pt idx="61868">
                  <c:v>34.893610676071098</c:v>
                </c:pt>
                <c:pt idx="61869">
                  <c:v>34.893755306896999</c:v>
                </c:pt>
                <c:pt idx="61870">
                  <c:v>34.893899937260002</c:v>
                </c:pt>
                <c:pt idx="61871">
                  <c:v>34.894044567160101</c:v>
                </c:pt>
                <c:pt idx="61872">
                  <c:v>34.894189196597203</c:v>
                </c:pt>
                <c:pt idx="61873">
                  <c:v>34.894333825571302</c:v>
                </c:pt>
                <c:pt idx="61874">
                  <c:v>34.894478454082602</c:v>
                </c:pt>
                <c:pt idx="61875">
                  <c:v>34.894623082130799</c:v>
                </c:pt>
                <c:pt idx="61876">
                  <c:v>34.894767709716199</c:v>
                </c:pt>
                <c:pt idx="61877">
                  <c:v>34.894912336838502</c:v>
                </c:pt>
                <c:pt idx="61878">
                  <c:v>34.895056963498</c:v>
                </c:pt>
                <c:pt idx="61879">
                  <c:v>34.895201589694501</c:v>
                </c:pt>
                <c:pt idx="61880">
                  <c:v>34.895346215428098</c:v>
                </c:pt>
                <c:pt idx="61881">
                  <c:v>34.895490840698699</c:v>
                </c:pt>
                <c:pt idx="61882">
                  <c:v>34.895635465506501</c:v>
                </c:pt>
                <c:pt idx="61883">
                  <c:v>34.895780089851201</c:v>
                </c:pt>
                <c:pt idx="61884">
                  <c:v>34.895924713733102</c:v>
                </c:pt>
                <c:pt idx="61885">
                  <c:v>34.896069337151999</c:v>
                </c:pt>
                <c:pt idx="61886">
                  <c:v>34.896213960108</c:v>
                </c:pt>
                <c:pt idx="61887">
                  <c:v>34.896358582601103</c:v>
                </c:pt>
                <c:pt idx="61888">
                  <c:v>34.896503204631301</c:v>
                </c:pt>
                <c:pt idx="61889">
                  <c:v>34.896647826198503</c:v>
                </c:pt>
                <c:pt idx="61890">
                  <c:v>34.896792447302801</c:v>
                </c:pt>
                <c:pt idx="61891">
                  <c:v>34.896937067944201</c:v>
                </c:pt>
                <c:pt idx="61892">
                  <c:v>34.897081688122697</c:v>
                </c:pt>
                <c:pt idx="61893">
                  <c:v>34.897226307838203</c:v>
                </c:pt>
                <c:pt idx="61894">
                  <c:v>34.897370927090897</c:v>
                </c:pt>
                <c:pt idx="61895">
                  <c:v>34.897515545880601</c:v>
                </c:pt>
                <c:pt idx="61896">
                  <c:v>34.897660164207402</c:v>
                </c:pt>
                <c:pt idx="61897">
                  <c:v>34.897804782071297</c:v>
                </c:pt>
                <c:pt idx="61898">
                  <c:v>34.897949399472303</c:v>
                </c:pt>
                <c:pt idx="61899">
                  <c:v>34.898094016410397</c:v>
                </c:pt>
                <c:pt idx="61900">
                  <c:v>34.898238632885601</c:v>
                </c:pt>
                <c:pt idx="61901">
                  <c:v>34.8983832488979</c:v>
                </c:pt>
                <c:pt idx="61902">
                  <c:v>34.898527864447303</c:v>
                </c:pt>
                <c:pt idx="61903">
                  <c:v>34.898672479533801</c:v>
                </c:pt>
                <c:pt idx="61904">
                  <c:v>34.898817094157401</c:v>
                </c:pt>
                <c:pt idx="61905">
                  <c:v>34.898961708318097</c:v>
                </c:pt>
                <c:pt idx="61906">
                  <c:v>34.899106322015797</c:v>
                </c:pt>
                <c:pt idx="61907">
                  <c:v>34.899250935250699</c:v>
                </c:pt>
                <c:pt idx="61908">
                  <c:v>34.899395548022703</c:v>
                </c:pt>
                <c:pt idx="61909">
                  <c:v>34.899540160331803</c:v>
                </c:pt>
                <c:pt idx="61910">
                  <c:v>34.899684772178098</c:v>
                </c:pt>
                <c:pt idx="61911">
                  <c:v>34.899829383561404</c:v>
                </c:pt>
                <c:pt idx="61912">
                  <c:v>34.899973994481797</c:v>
                </c:pt>
                <c:pt idx="61913">
                  <c:v>34.900118604939401</c:v>
                </c:pt>
                <c:pt idx="61914">
                  <c:v>34.9002632149341</c:v>
                </c:pt>
                <c:pt idx="61915">
                  <c:v>34.900407824465901</c:v>
                </c:pt>
                <c:pt idx="61916">
                  <c:v>34.900552433534799</c:v>
                </c:pt>
                <c:pt idx="61917">
                  <c:v>34.900697042140798</c:v>
                </c:pt>
                <c:pt idx="61918">
                  <c:v>34.900841650283901</c:v>
                </c:pt>
                <c:pt idx="61919">
                  <c:v>34.900986257964199</c:v>
                </c:pt>
                <c:pt idx="61920">
                  <c:v>34.901130865181599</c:v>
                </c:pt>
                <c:pt idx="61921">
                  <c:v>34.901275471936103</c:v>
                </c:pt>
                <c:pt idx="61922">
                  <c:v>34.901420078227801</c:v>
                </c:pt>
                <c:pt idx="61923">
                  <c:v>34.901564684056503</c:v>
                </c:pt>
                <c:pt idx="61924">
                  <c:v>34.901709289422399</c:v>
                </c:pt>
                <c:pt idx="61925">
                  <c:v>34.901853894325498</c:v>
                </c:pt>
                <c:pt idx="61926">
                  <c:v>34.9019984987656</c:v>
                </c:pt>
                <c:pt idx="61927">
                  <c:v>34.902143102742897</c:v>
                </c:pt>
                <c:pt idx="61928">
                  <c:v>34.902287706257397</c:v>
                </c:pt>
                <c:pt idx="61929">
                  <c:v>34.902432309308999</c:v>
                </c:pt>
                <c:pt idx="61930">
                  <c:v>34.902576911897697</c:v>
                </c:pt>
                <c:pt idx="61931">
                  <c:v>34.902721514023497</c:v>
                </c:pt>
                <c:pt idx="61932">
                  <c:v>34.9028661156865</c:v>
                </c:pt>
                <c:pt idx="61933">
                  <c:v>34.903010716886698</c:v>
                </c:pt>
                <c:pt idx="61934">
                  <c:v>34.903155317623998</c:v>
                </c:pt>
                <c:pt idx="61935">
                  <c:v>34.903299917898401</c:v>
                </c:pt>
                <c:pt idx="61936">
                  <c:v>34.90344451771</c:v>
                </c:pt>
                <c:pt idx="61937">
                  <c:v>34.903589117058701</c:v>
                </c:pt>
                <c:pt idx="61938">
                  <c:v>34.903733715944597</c:v>
                </c:pt>
                <c:pt idx="61939">
                  <c:v>34.903878314367603</c:v>
                </c:pt>
                <c:pt idx="61940">
                  <c:v>34.904022912327797</c:v>
                </c:pt>
                <c:pt idx="61941">
                  <c:v>34.9041675098252</c:v>
                </c:pt>
                <c:pt idx="61942">
                  <c:v>34.904312106859699</c:v>
                </c:pt>
                <c:pt idx="61943">
                  <c:v>34.9044567034313</c:v>
                </c:pt>
                <c:pt idx="61944">
                  <c:v>34.904601299540097</c:v>
                </c:pt>
                <c:pt idx="61945">
                  <c:v>34.904745895186103</c:v>
                </c:pt>
                <c:pt idx="61946">
                  <c:v>34.904890490369297</c:v>
                </c:pt>
                <c:pt idx="61947">
                  <c:v>34.905035085089601</c:v>
                </c:pt>
                <c:pt idx="61948">
                  <c:v>34.905179679347</c:v>
                </c:pt>
                <c:pt idx="61949">
                  <c:v>34.905324273141701</c:v>
                </c:pt>
                <c:pt idx="61950">
                  <c:v>34.905468866473498</c:v>
                </c:pt>
                <c:pt idx="61951">
                  <c:v>34.905613459342497</c:v>
                </c:pt>
                <c:pt idx="61952">
                  <c:v>34.905758051748599</c:v>
                </c:pt>
                <c:pt idx="61953">
                  <c:v>34.905902643691903</c:v>
                </c:pt>
                <c:pt idx="61954">
                  <c:v>34.906047235172402</c:v>
                </c:pt>
                <c:pt idx="61955">
                  <c:v>34.906191826190103</c:v>
                </c:pt>
                <c:pt idx="61956">
                  <c:v>34.906336416744999</c:v>
                </c:pt>
                <c:pt idx="61957">
                  <c:v>34.906481006836998</c:v>
                </c:pt>
                <c:pt idx="61958">
                  <c:v>34.906625596466199</c:v>
                </c:pt>
                <c:pt idx="61959">
                  <c:v>34.906770185632602</c:v>
                </c:pt>
                <c:pt idx="61960">
                  <c:v>34.906914774336201</c:v>
                </c:pt>
                <c:pt idx="61961">
                  <c:v>34.907059362576902</c:v>
                </c:pt>
                <c:pt idx="61962">
                  <c:v>34.907203950354898</c:v>
                </c:pt>
                <c:pt idx="61963">
                  <c:v>34.907348537670003</c:v>
                </c:pt>
                <c:pt idx="61964">
                  <c:v>34.907493124522297</c:v>
                </c:pt>
                <c:pt idx="61965">
                  <c:v>34.907637710911899</c:v>
                </c:pt>
                <c:pt idx="61966">
                  <c:v>34.907782296838597</c:v>
                </c:pt>
                <c:pt idx="61967">
                  <c:v>34.907926882302498</c:v>
                </c:pt>
                <c:pt idx="61968">
                  <c:v>34.9080714673036</c:v>
                </c:pt>
                <c:pt idx="61969">
                  <c:v>34.908216051841897</c:v>
                </c:pt>
                <c:pt idx="61970">
                  <c:v>34.908360635917298</c:v>
                </c:pt>
                <c:pt idx="61971">
                  <c:v>34.908505219529999</c:v>
                </c:pt>
                <c:pt idx="61972">
                  <c:v>34.908649802679903</c:v>
                </c:pt>
                <c:pt idx="61973">
                  <c:v>34.908794385367003</c:v>
                </c:pt>
                <c:pt idx="61974">
                  <c:v>34.908938967591297</c:v>
                </c:pt>
                <c:pt idx="61975">
                  <c:v>34.9090835493528</c:v>
                </c:pt>
                <c:pt idx="61976">
                  <c:v>34.909228130651499</c:v>
                </c:pt>
                <c:pt idx="61977">
                  <c:v>34.909372711487499</c:v>
                </c:pt>
                <c:pt idx="61978">
                  <c:v>34.909517291860602</c:v>
                </c:pt>
                <c:pt idx="61979">
                  <c:v>34.909661871770901</c:v>
                </c:pt>
                <c:pt idx="61980">
                  <c:v>34.9098064512185</c:v>
                </c:pt>
                <c:pt idx="61981">
                  <c:v>34.909951030203302</c:v>
                </c:pt>
                <c:pt idx="61982">
                  <c:v>34.9100956087253</c:v>
                </c:pt>
                <c:pt idx="61983">
                  <c:v>34.910240186784499</c:v>
                </c:pt>
                <c:pt idx="61984">
                  <c:v>34.9103847643809</c:v>
                </c:pt>
                <c:pt idx="61985">
                  <c:v>34.910529341514497</c:v>
                </c:pt>
                <c:pt idx="61986">
                  <c:v>34.910673918185402</c:v>
                </c:pt>
                <c:pt idx="61987">
                  <c:v>34.910818494393503</c:v>
                </c:pt>
                <c:pt idx="61988">
                  <c:v>34.910963070138799</c:v>
                </c:pt>
                <c:pt idx="61989">
                  <c:v>34.911107645421303</c:v>
                </c:pt>
                <c:pt idx="61990">
                  <c:v>34.911252220241103</c:v>
                </c:pt>
                <c:pt idx="61991">
                  <c:v>34.911396794598097</c:v>
                </c:pt>
                <c:pt idx="61992">
                  <c:v>34.911541368492301</c:v>
                </c:pt>
                <c:pt idx="61993">
                  <c:v>34.9116859419238</c:v>
                </c:pt>
                <c:pt idx="61994">
                  <c:v>34.9118305148925</c:v>
                </c:pt>
                <c:pt idx="61995">
                  <c:v>34.911975087398403</c:v>
                </c:pt>
                <c:pt idx="61996">
                  <c:v>34.912119659441601</c:v>
                </c:pt>
                <c:pt idx="61997">
                  <c:v>34.912264231022</c:v>
                </c:pt>
                <c:pt idx="61998">
                  <c:v>34.912408802139602</c:v>
                </c:pt>
                <c:pt idx="61999">
                  <c:v>34.912553372794498</c:v>
                </c:pt>
                <c:pt idx="62000">
                  <c:v>34.912697942986703</c:v>
                </c:pt>
                <c:pt idx="62001">
                  <c:v>34.912842512715997</c:v>
                </c:pt>
                <c:pt idx="62002">
                  <c:v>34.9129870819826</c:v>
                </c:pt>
                <c:pt idx="62003">
                  <c:v>34.913131650786497</c:v>
                </c:pt>
                <c:pt idx="62004">
                  <c:v>34.913276219127603</c:v>
                </c:pt>
                <c:pt idx="62005">
                  <c:v>34.913420787005997</c:v>
                </c:pt>
                <c:pt idx="62006">
                  <c:v>34.9135653544216</c:v>
                </c:pt>
                <c:pt idx="62007">
                  <c:v>34.913709921374497</c:v>
                </c:pt>
                <c:pt idx="62008">
                  <c:v>34.913854487864597</c:v>
                </c:pt>
                <c:pt idx="62009">
                  <c:v>34.913999053891999</c:v>
                </c:pt>
                <c:pt idx="62010">
                  <c:v>34.914143619456603</c:v>
                </c:pt>
                <c:pt idx="62011">
                  <c:v>34.914288184558501</c:v>
                </c:pt>
                <c:pt idx="62012">
                  <c:v>34.914432749197701</c:v>
                </c:pt>
                <c:pt idx="62013">
                  <c:v>34.914577313374103</c:v>
                </c:pt>
                <c:pt idx="62014">
                  <c:v>34.9147218770878</c:v>
                </c:pt>
                <c:pt idx="62015">
                  <c:v>34.914866440338699</c:v>
                </c:pt>
                <c:pt idx="62016">
                  <c:v>34.915011003126899</c:v>
                </c:pt>
                <c:pt idx="62017">
                  <c:v>34.915155565452402</c:v>
                </c:pt>
                <c:pt idx="62018">
                  <c:v>34.915300127315199</c:v>
                </c:pt>
                <c:pt idx="62019">
                  <c:v>34.915444688715198</c:v>
                </c:pt>
                <c:pt idx="62020">
                  <c:v>34.915589249652498</c:v>
                </c:pt>
                <c:pt idx="62021">
                  <c:v>34.915733810127001</c:v>
                </c:pt>
                <c:pt idx="62022">
                  <c:v>34.915878370138898</c:v>
                </c:pt>
                <c:pt idx="62023">
                  <c:v>34.916022929687998</c:v>
                </c:pt>
                <c:pt idx="62024">
                  <c:v>34.916167488774398</c:v>
                </c:pt>
                <c:pt idx="62025">
                  <c:v>34.916312047398101</c:v>
                </c:pt>
                <c:pt idx="62026">
                  <c:v>34.916456605558999</c:v>
                </c:pt>
                <c:pt idx="62027">
                  <c:v>34.916601163257297</c:v>
                </c:pt>
                <c:pt idx="62028">
                  <c:v>34.916745720492798</c:v>
                </c:pt>
                <c:pt idx="62029">
                  <c:v>34.916890277265601</c:v>
                </c:pt>
                <c:pt idx="62030">
                  <c:v>34.917034833575698</c:v>
                </c:pt>
                <c:pt idx="62031">
                  <c:v>34.917179389423097</c:v>
                </c:pt>
                <c:pt idx="62032">
                  <c:v>34.917323944807798</c:v>
                </c:pt>
                <c:pt idx="62033">
                  <c:v>34.9174684997298</c:v>
                </c:pt>
                <c:pt idx="62034">
                  <c:v>34.917613054188998</c:v>
                </c:pt>
                <c:pt idx="62035">
                  <c:v>34.917757608185603</c:v>
                </c:pt>
                <c:pt idx="62036">
                  <c:v>34.917902161719397</c:v>
                </c:pt>
                <c:pt idx="62037">
                  <c:v>34.918046714790599</c:v>
                </c:pt>
                <c:pt idx="62038">
                  <c:v>34.918191267399003</c:v>
                </c:pt>
                <c:pt idx="62039">
                  <c:v>34.918335819544801</c:v>
                </c:pt>
                <c:pt idx="62040">
                  <c:v>34.918480371227801</c:v>
                </c:pt>
                <c:pt idx="62041">
                  <c:v>34.918624922448203</c:v>
                </c:pt>
                <c:pt idx="62042">
                  <c:v>34.918769473205899</c:v>
                </c:pt>
                <c:pt idx="62043">
                  <c:v>34.918914023500797</c:v>
                </c:pt>
                <c:pt idx="62044">
                  <c:v>34.919058573333103</c:v>
                </c:pt>
                <c:pt idx="62045">
                  <c:v>34.919203122702697</c:v>
                </c:pt>
                <c:pt idx="62046">
                  <c:v>34.9193476716096</c:v>
                </c:pt>
                <c:pt idx="62047">
                  <c:v>34.919492220053797</c:v>
                </c:pt>
                <c:pt idx="62048">
                  <c:v>34.919636768035303</c:v>
                </c:pt>
                <c:pt idx="62049">
                  <c:v>34.919781315554097</c:v>
                </c:pt>
                <c:pt idx="62050">
                  <c:v>34.919925862610299</c:v>
                </c:pt>
                <c:pt idx="62051">
                  <c:v>34.920070409203802</c:v>
                </c:pt>
                <c:pt idx="62052">
                  <c:v>34.920214955334501</c:v>
                </c:pt>
                <c:pt idx="62053">
                  <c:v>34.9203595010027</c:v>
                </c:pt>
                <c:pt idx="62054">
                  <c:v>34.920504046208102</c:v>
                </c:pt>
                <c:pt idx="62055">
                  <c:v>34.920648590950897</c:v>
                </c:pt>
                <c:pt idx="62056">
                  <c:v>34.920793135230902</c:v>
                </c:pt>
                <c:pt idx="62057">
                  <c:v>34.920937679048301</c:v>
                </c:pt>
                <c:pt idx="62058">
                  <c:v>34.921082222403101</c:v>
                </c:pt>
                <c:pt idx="62059">
                  <c:v>34.921226765295202</c:v>
                </c:pt>
                <c:pt idx="62060">
                  <c:v>34.921371307724598</c:v>
                </c:pt>
                <c:pt idx="62061">
                  <c:v>34.921515849691303</c:v>
                </c:pt>
                <c:pt idx="62062">
                  <c:v>34.921660391195402</c:v>
                </c:pt>
                <c:pt idx="62063">
                  <c:v>34.921804932236803</c:v>
                </c:pt>
                <c:pt idx="62064">
                  <c:v>34.921949472815498</c:v>
                </c:pt>
                <c:pt idx="62065">
                  <c:v>34.922094012931602</c:v>
                </c:pt>
                <c:pt idx="62066">
                  <c:v>34.922238552585</c:v>
                </c:pt>
                <c:pt idx="62067">
                  <c:v>34.922383091775799</c:v>
                </c:pt>
                <c:pt idx="62068">
                  <c:v>34.9225276305039</c:v>
                </c:pt>
                <c:pt idx="62069">
                  <c:v>34.922672168769303</c:v>
                </c:pt>
                <c:pt idx="62070">
                  <c:v>34.9228167065721</c:v>
                </c:pt>
                <c:pt idx="62071">
                  <c:v>34.922961243912297</c:v>
                </c:pt>
                <c:pt idx="62072">
                  <c:v>34.923105780789797</c:v>
                </c:pt>
                <c:pt idx="62073">
                  <c:v>34.923250317204598</c:v>
                </c:pt>
                <c:pt idx="62074">
                  <c:v>34.9233948531568</c:v>
                </c:pt>
                <c:pt idx="62075">
                  <c:v>34.923539388646397</c:v>
                </c:pt>
                <c:pt idx="62076">
                  <c:v>34.923683923673302</c:v>
                </c:pt>
                <c:pt idx="62077">
                  <c:v>34.923828458237601</c:v>
                </c:pt>
                <c:pt idx="62078">
                  <c:v>34.923972992339202</c:v>
                </c:pt>
                <c:pt idx="62079">
                  <c:v>34.924117525978197</c:v>
                </c:pt>
                <c:pt idx="62080">
                  <c:v>34.924262059154501</c:v>
                </c:pt>
                <c:pt idx="62081">
                  <c:v>34.924406591868198</c:v>
                </c:pt>
                <c:pt idx="62082">
                  <c:v>34.924551124119297</c:v>
                </c:pt>
                <c:pt idx="62083">
                  <c:v>34.924695655907698</c:v>
                </c:pt>
                <c:pt idx="62084">
                  <c:v>34.924840187233499</c:v>
                </c:pt>
                <c:pt idx="62085">
                  <c:v>34.924984718096702</c:v>
                </c:pt>
                <c:pt idx="62086">
                  <c:v>34.9251292484972</c:v>
                </c:pt>
                <c:pt idx="62087">
                  <c:v>34.925273778435198</c:v>
                </c:pt>
                <c:pt idx="62088">
                  <c:v>34.925418307910398</c:v>
                </c:pt>
                <c:pt idx="62089">
                  <c:v>34.925562836923099</c:v>
                </c:pt>
                <c:pt idx="62090">
                  <c:v>34.925707365473102</c:v>
                </c:pt>
                <c:pt idx="62091">
                  <c:v>34.925851893560598</c:v>
                </c:pt>
                <c:pt idx="62092">
                  <c:v>34.925996421185303</c:v>
                </c:pt>
                <c:pt idx="62093">
                  <c:v>34.926140948347502</c:v>
                </c:pt>
                <c:pt idx="62094">
                  <c:v>34.926285475047102</c:v>
                </c:pt>
                <c:pt idx="62095">
                  <c:v>34.926430001283997</c:v>
                </c:pt>
                <c:pt idx="62096">
                  <c:v>34.9265745270583</c:v>
                </c:pt>
                <c:pt idx="62097">
                  <c:v>34.926719052369997</c:v>
                </c:pt>
                <c:pt idx="62098">
                  <c:v>34.926863577219201</c:v>
                </c:pt>
                <c:pt idx="62099">
                  <c:v>34.927008101605601</c:v>
                </c:pt>
                <c:pt idx="62100">
                  <c:v>34.927152625529502</c:v>
                </c:pt>
                <c:pt idx="62101">
                  <c:v>34.927297148990803</c:v>
                </c:pt>
                <c:pt idx="62102">
                  <c:v>34.927441671989499</c:v>
                </c:pt>
                <c:pt idx="62103">
                  <c:v>34.927586194525503</c:v>
                </c:pt>
                <c:pt idx="62104">
                  <c:v>34.927730716599001</c:v>
                </c:pt>
                <c:pt idx="62105">
                  <c:v>34.927875238209801</c:v>
                </c:pt>
                <c:pt idx="62106">
                  <c:v>34.928019759358101</c:v>
                </c:pt>
                <c:pt idx="62107">
                  <c:v>34.928164280043703</c:v>
                </c:pt>
                <c:pt idx="62108">
                  <c:v>34.928308800266798</c:v>
                </c:pt>
                <c:pt idx="62109">
                  <c:v>34.928453320027302</c:v>
                </c:pt>
                <c:pt idx="62110">
                  <c:v>34.9285978393251</c:v>
                </c:pt>
                <c:pt idx="62111">
                  <c:v>34.928742358160399</c:v>
                </c:pt>
                <c:pt idx="62112">
                  <c:v>34.928886876533099</c:v>
                </c:pt>
                <c:pt idx="62113">
                  <c:v>34.9290313944432</c:v>
                </c:pt>
                <c:pt idx="62114">
                  <c:v>34.929175911890702</c:v>
                </c:pt>
                <c:pt idx="62115">
                  <c:v>34.929320428875599</c:v>
                </c:pt>
                <c:pt idx="62116">
                  <c:v>34.929464945397903</c:v>
                </c:pt>
                <c:pt idx="62117">
                  <c:v>34.929609461457702</c:v>
                </c:pt>
                <c:pt idx="62118">
                  <c:v>34.929753977054901</c:v>
                </c:pt>
                <c:pt idx="62119">
                  <c:v>34.929898492189402</c:v>
                </c:pt>
                <c:pt idx="62120">
                  <c:v>34.930043006861403</c:v>
                </c:pt>
                <c:pt idx="62121">
                  <c:v>34.930187521070899</c:v>
                </c:pt>
                <c:pt idx="62122">
                  <c:v>34.930332034817702</c:v>
                </c:pt>
                <c:pt idx="62123">
                  <c:v>34.930476548102</c:v>
                </c:pt>
                <c:pt idx="62124">
                  <c:v>34.930621060923698</c:v>
                </c:pt>
                <c:pt idx="62125">
                  <c:v>34.930765573282798</c:v>
                </c:pt>
                <c:pt idx="62126">
                  <c:v>34.930910085179399</c:v>
                </c:pt>
                <c:pt idx="62127">
                  <c:v>34.9310545966134</c:v>
                </c:pt>
                <c:pt idx="62128">
                  <c:v>34.931199107584803</c:v>
                </c:pt>
                <c:pt idx="62129">
                  <c:v>34.931343618093699</c:v>
                </c:pt>
                <c:pt idx="62130">
                  <c:v>34.931488128140003</c:v>
                </c:pt>
                <c:pt idx="62131">
                  <c:v>34.931632637723702</c:v>
                </c:pt>
                <c:pt idx="62132">
                  <c:v>34.931777146844802</c:v>
                </c:pt>
                <c:pt idx="62133">
                  <c:v>34.931921655503501</c:v>
                </c:pt>
                <c:pt idx="62134">
                  <c:v>34.932066163699503</c:v>
                </c:pt>
                <c:pt idx="62135">
                  <c:v>34.932210671432998</c:v>
                </c:pt>
                <c:pt idx="62136">
                  <c:v>34.932355178703901</c:v>
                </c:pt>
                <c:pt idx="62137">
                  <c:v>34.932499685512298</c:v>
                </c:pt>
                <c:pt idx="62138">
                  <c:v>34.932644191858103</c:v>
                </c:pt>
                <c:pt idx="62139">
                  <c:v>34.932788697741401</c:v>
                </c:pt>
                <c:pt idx="62140">
                  <c:v>34.932933203162101</c:v>
                </c:pt>
                <c:pt idx="62141">
                  <c:v>34.933077708120301</c:v>
                </c:pt>
                <c:pt idx="62142">
                  <c:v>34.933222212615902</c:v>
                </c:pt>
                <c:pt idx="62143">
                  <c:v>34.933366716648997</c:v>
                </c:pt>
                <c:pt idx="62144">
                  <c:v>34.9335112202196</c:v>
                </c:pt>
                <c:pt idx="62145">
                  <c:v>34.933655723327597</c:v>
                </c:pt>
                <c:pt idx="62146">
                  <c:v>34.933800225973002</c:v>
                </c:pt>
                <c:pt idx="62147">
                  <c:v>34.9339447281559</c:v>
                </c:pt>
                <c:pt idx="62148">
                  <c:v>34.934089229876299</c:v>
                </c:pt>
                <c:pt idx="62149">
                  <c:v>34.934233731134199</c:v>
                </c:pt>
                <c:pt idx="62150">
                  <c:v>34.9343782319295</c:v>
                </c:pt>
                <c:pt idx="62151">
                  <c:v>34.934522732262202</c:v>
                </c:pt>
                <c:pt idx="62152">
                  <c:v>34.934667232132497</c:v>
                </c:pt>
                <c:pt idx="62153">
                  <c:v>34.934811731540201</c:v>
                </c:pt>
                <c:pt idx="62154">
                  <c:v>34.934956230485398</c:v>
                </c:pt>
                <c:pt idx="62155">
                  <c:v>34.935100728968003</c:v>
                </c:pt>
                <c:pt idx="62156">
                  <c:v>34.935245226988101</c:v>
                </c:pt>
                <c:pt idx="62157">
                  <c:v>34.935389724545701</c:v>
                </c:pt>
                <c:pt idx="62158">
                  <c:v>34.9355342216408</c:v>
                </c:pt>
                <c:pt idx="62159">
                  <c:v>34.935678718273401</c:v>
                </c:pt>
                <c:pt idx="62160">
                  <c:v>34.935823214443403</c:v>
                </c:pt>
                <c:pt idx="62161">
                  <c:v>34.935967710150898</c:v>
                </c:pt>
                <c:pt idx="62162">
                  <c:v>34.936112205395901</c:v>
                </c:pt>
                <c:pt idx="62163">
                  <c:v>34.936256700178397</c:v>
                </c:pt>
                <c:pt idx="62164">
                  <c:v>34.936401194498401</c:v>
                </c:pt>
                <c:pt idx="62165">
                  <c:v>34.9365456883558</c:v>
                </c:pt>
                <c:pt idx="62166">
                  <c:v>34.936690181750798</c:v>
                </c:pt>
                <c:pt idx="62167">
                  <c:v>34.936834674683197</c:v>
                </c:pt>
                <c:pt idx="62168">
                  <c:v>34.936979167153197</c:v>
                </c:pt>
                <c:pt idx="62169">
                  <c:v>34.937123659160598</c:v>
                </c:pt>
                <c:pt idx="62170">
                  <c:v>34.937268150705499</c:v>
                </c:pt>
                <c:pt idx="62171">
                  <c:v>34.937412641787901</c:v>
                </c:pt>
                <c:pt idx="62172">
                  <c:v>34.937557132407797</c:v>
                </c:pt>
                <c:pt idx="62173">
                  <c:v>34.9377016225652</c:v>
                </c:pt>
                <c:pt idx="62174">
                  <c:v>34.937846112260097</c:v>
                </c:pt>
                <c:pt idx="62175">
                  <c:v>34.937990601492501</c:v>
                </c:pt>
                <c:pt idx="62176">
                  <c:v>34.938135090262399</c:v>
                </c:pt>
                <c:pt idx="62177">
                  <c:v>34.938279578569897</c:v>
                </c:pt>
                <c:pt idx="62178">
                  <c:v>34.938424066414797</c:v>
                </c:pt>
                <c:pt idx="62179">
                  <c:v>34.938568553797197</c:v>
                </c:pt>
                <c:pt idx="62180">
                  <c:v>34.938713040717097</c:v>
                </c:pt>
                <c:pt idx="62181">
                  <c:v>34.938857527174598</c:v>
                </c:pt>
                <c:pt idx="62182">
                  <c:v>34.939002013169599</c:v>
                </c:pt>
                <c:pt idx="62183">
                  <c:v>34.939146498702002</c:v>
                </c:pt>
                <c:pt idx="62184">
                  <c:v>34.939290983771997</c:v>
                </c:pt>
                <c:pt idx="62185">
                  <c:v>34.9394354683795</c:v>
                </c:pt>
                <c:pt idx="62186">
                  <c:v>34.939579952524603</c:v>
                </c:pt>
                <c:pt idx="62187">
                  <c:v>34.939724436207101</c:v>
                </c:pt>
                <c:pt idx="62188">
                  <c:v>34.939868919427198</c:v>
                </c:pt>
                <c:pt idx="62189">
                  <c:v>34.940013402184803</c:v>
                </c:pt>
                <c:pt idx="62190">
                  <c:v>34.940157884479902</c:v>
                </c:pt>
                <c:pt idx="62191">
                  <c:v>34.940302366312501</c:v>
                </c:pt>
                <c:pt idx="62192">
                  <c:v>34.940446847682701</c:v>
                </c:pt>
                <c:pt idx="62193">
                  <c:v>34.940591328590401</c:v>
                </c:pt>
                <c:pt idx="62194">
                  <c:v>34.940735809035601</c:v>
                </c:pt>
                <c:pt idx="62195">
                  <c:v>34.940880289018402</c:v>
                </c:pt>
                <c:pt idx="62196">
                  <c:v>34.941024768538703</c:v>
                </c:pt>
                <c:pt idx="62197">
                  <c:v>34.941169247596498</c:v>
                </c:pt>
                <c:pt idx="62198">
                  <c:v>34.941313726191801</c:v>
                </c:pt>
                <c:pt idx="62199">
                  <c:v>34.941458204324697</c:v>
                </c:pt>
                <c:pt idx="62200">
                  <c:v>34.941602681995199</c:v>
                </c:pt>
                <c:pt idx="62201">
                  <c:v>34.941747159203103</c:v>
                </c:pt>
                <c:pt idx="62202">
                  <c:v>34.9418916359487</c:v>
                </c:pt>
                <c:pt idx="62203">
                  <c:v>34.942036112231698</c:v>
                </c:pt>
                <c:pt idx="62204">
                  <c:v>34.942180588052302</c:v>
                </c:pt>
                <c:pt idx="62205">
                  <c:v>34.9423250634105</c:v>
                </c:pt>
                <c:pt idx="62206">
                  <c:v>34.942469538306199</c:v>
                </c:pt>
                <c:pt idx="62207">
                  <c:v>34.942614012739398</c:v>
                </c:pt>
                <c:pt idx="62208">
                  <c:v>34.942758486710197</c:v>
                </c:pt>
                <c:pt idx="62209">
                  <c:v>34.942902960218603</c:v>
                </c:pt>
                <c:pt idx="62210">
                  <c:v>34.943047433264503</c:v>
                </c:pt>
                <c:pt idx="62211">
                  <c:v>34.943191905848003</c:v>
                </c:pt>
                <c:pt idx="62212">
                  <c:v>34.943336377968997</c:v>
                </c:pt>
                <c:pt idx="62213">
                  <c:v>34.943480849627498</c:v>
                </c:pt>
                <c:pt idx="62214">
                  <c:v>34.943625320823699</c:v>
                </c:pt>
                <c:pt idx="62215">
                  <c:v>34.943769791557401</c:v>
                </c:pt>
                <c:pt idx="62216">
                  <c:v>34.943914261828603</c:v>
                </c:pt>
                <c:pt idx="62217">
                  <c:v>34.944058731637497</c:v>
                </c:pt>
                <c:pt idx="62218">
                  <c:v>34.9442032009838</c:v>
                </c:pt>
                <c:pt idx="62219">
                  <c:v>34.944347669867803</c:v>
                </c:pt>
                <c:pt idx="62220">
                  <c:v>34.944492138289299</c:v>
                </c:pt>
                <c:pt idx="62221">
                  <c:v>34.944636606248402</c:v>
                </c:pt>
                <c:pt idx="62222">
                  <c:v>34.944781073745098</c:v>
                </c:pt>
                <c:pt idx="62223">
                  <c:v>34.944925540779302</c:v>
                </c:pt>
                <c:pt idx="62224">
                  <c:v>34.945070007351099</c:v>
                </c:pt>
                <c:pt idx="62225">
                  <c:v>34.945214473460503</c:v>
                </c:pt>
                <c:pt idx="62226">
                  <c:v>34.9453589391075</c:v>
                </c:pt>
                <c:pt idx="62227">
                  <c:v>34.945503404291998</c:v>
                </c:pt>
                <c:pt idx="62228">
                  <c:v>34.945647869014103</c:v>
                </c:pt>
                <c:pt idx="62229">
                  <c:v>34.9457923332739</c:v>
                </c:pt>
                <c:pt idx="62230">
                  <c:v>34.945936797071099</c:v>
                </c:pt>
                <c:pt idx="62231">
                  <c:v>34.946081260405997</c:v>
                </c:pt>
                <c:pt idx="62232">
                  <c:v>34.946225723278502</c:v>
                </c:pt>
                <c:pt idx="62233">
                  <c:v>34.946370185688501</c:v>
                </c:pt>
                <c:pt idx="62234">
                  <c:v>34.946514647636199</c:v>
                </c:pt>
                <c:pt idx="62235">
                  <c:v>34.946659109121399</c:v>
                </c:pt>
                <c:pt idx="62236">
                  <c:v>34.946803570144198</c:v>
                </c:pt>
                <c:pt idx="62237">
                  <c:v>34.946948030704597</c:v>
                </c:pt>
                <c:pt idx="62238">
                  <c:v>34.947092490802603</c:v>
                </c:pt>
                <c:pt idx="62239">
                  <c:v>34.947236950438203</c:v>
                </c:pt>
                <c:pt idx="62240">
                  <c:v>34.947381409611403</c:v>
                </c:pt>
                <c:pt idx="62241">
                  <c:v>34.947525868322202</c:v>
                </c:pt>
                <c:pt idx="62242">
                  <c:v>34.947670326570602</c:v>
                </c:pt>
                <c:pt idx="62243">
                  <c:v>34.947814784356702</c:v>
                </c:pt>
                <c:pt idx="62244">
                  <c:v>34.947959241680302</c:v>
                </c:pt>
                <c:pt idx="62245">
                  <c:v>34.948103698541502</c:v>
                </c:pt>
                <c:pt idx="62246">
                  <c:v>34.948248154940302</c:v>
                </c:pt>
                <c:pt idx="62247">
                  <c:v>34.948392610876702</c:v>
                </c:pt>
                <c:pt idx="62248">
                  <c:v>34.948537066350802</c:v>
                </c:pt>
                <c:pt idx="62249">
                  <c:v>34.948681521362403</c:v>
                </c:pt>
                <c:pt idx="62250">
                  <c:v>34.948825975911703</c:v>
                </c:pt>
                <c:pt idx="62251">
                  <c:v>34.948970429998603</c:v>
                </c:pt>
                <c:pt idx="62252">
                  <c:v>34.949114883623103</c:v>
                </c:pt>
                <c:pt idx="62253">
                  <c:v>34.949259336785197</c:v>
                </c:pt>
                <c:pt idx="62254">
                  <c:v>34.949403789484897</c:v>
                </c:pt>
                <c:pt idx="62255">
                  <c:v>34.949548241722297</c:v>
                </c:pt>
                <c:pt idx="62256">
                  <c:v>34.949692693497198</c:v>
                </c:pt>
                <c:pt idx="62257">
                  <c:v>34.949837144809798</c:v>
                </c:pt>
                <c:pt idx="62258">
                  <c:v>34.949981595660098</c:v>
                </c:pt>
                <c:pt idx="62259">
                  <c:v>34.950126046047899</c:v>
                </c:pt>
                <c:pt idx="62260">
                  <c:v>34.950270495973399</c:v>
                </c:pt>
                <c:pt idx="62261">
                  <c:v>34.950414945436499</c:v>
                </c:pt>
                <c:pt idx="62262">
                  <c:v>34.9505593944372</c:v>
                </c:pt>
                <c:pt idx="62263">
                  <c:v>34.950703842975599</c:v>
                </c:pt>
                <c:pt idx="62264">
                  <c:v>34.950848291051599</c:v>
                </c:pt>
                <c:pt idx="62265">
                  <c:v>34.9509927386652</c:v>
                </c:pt>
                <c:pt idx="62266">
                  <c:v>34.951137185816499</c:v>
                </c:pt>
                <c:pt idx="62267">
                  <c:v>34.951281632505399</c:v>
                </c:pt>
                <c:pt idx="62268">
                  <c:v>34.951426078731998</c:v>
                </c:pt>
                <c:pt idx="62269">
                  <c:v>34.951570524496098</c:v>
                </c:pt>
                <c:pt idx="62270">
                  <c:v>34.951714969797997</c:v>
                </c:pt>
                <c:pt idx="62271">
                  <c:v>34.951859414637497</c:v>
                </c:pt>
                <c:pt idx="62272">
                  <c:v>34.952003859014603</c:v>
                </c:pt>
                <c:pt idx="62273">
                  <c:v>34.952148302929302</c:v>
                </c:pt>
                <c:pt idx="62274">
                  <c:v>34.952292746381801</c:v>
                </c:pt>
                <c:pt idx="62275">
                  <c:v>34.9524371893718</c:v>
                </c:pt>
                <c:pt idx="62276">
                  <c:v>34.952581631899598</c:v>
                </c:pt>
                <c:pt idx="62277">
                  <c:v>34.952726073964897</c:v>
                </c:pt>
                <c:pt idx="62278">
                  <c:v>34.952870515567902</c:v>
                </c:pt>
                <c:pt idx="62279">
                  <c:v>34.9530149567086</c:v>
                </c:pt>
                <c:pt idx="62280">
                  <c:v>34.953159397386997</c:v>
                </c:pt>
                <c:pt idx="62281">
                  <c:v>34.953303837603002</c:v>
                </c:pt>
                <c:pt idx="62282">
                  <c:v>34.9534482773566</c:v>
                </c:pt>
                <c:pt idx="62283">
                  <c:v>34.953592716647897</c:v>
                </c:pt>
                <c:pt idx="62284">
                  <c:v>34.953737155476901</c:v>
                </c:pt>
                <c:pt idx="62285">
                  <c:v>34.953881593843597</c:v>
                </c:pt>
                <c:pt idx="62286">
                  <c:v>34.954026031747901</c:v>
                </c:pt>
                <c:pt idx="62287">
                  <c:v>34.954170469189897</c:v>
                </c:pt>
                <c:pt idx="62288">
                  <c:v>34.9543149061695</c:v>
                </c:pt>
                <c:pt idx="62289">
                  <c:v>34.954459342686803</c:v>
                </c:pt>
                <c:pt idx="62290">
                  <c:v>34.954603778741799</c:v>
                </c:pt>
                <c:pt idx="62291">
                  <c:v>34.954748214334501</c:v>
                </c:pt>
                <c:pt idx="62292">
                  <c:v>34.954892649464803</c:v>
                </c:pt>
                <c:pt idx="62293">
                  <c:v>34.955037084132897</c:v>
                </c:pt>
                <c:pt idx="62294">
                  <c:v>34.955181518338598</c:v>
                </c:pt>
                <c:pt idx="62295">
                  <c:v>34.9553259520819</c:v>
                </c:pt>
                <c:pt idx="62296">
                  <c:v>34.955470385363</c:v>
                </c:pt>
                <c:pt idx="62297">
                  <c:v>34.955614818181701</c:v>
                </c:pt>
                <c:pt idx="62298">
                  <c:v>34.955759250538101</c:v>
                </c:pt>
                <c:pt idx="62299">
                  <c:v>34.9559036824323</c:v>
                </c:pt>
                <c:pt idx="62300">
                  <c:v>34.956048113864</c:v>
                </c:pt>
                <c:pt idx="62301">
                  <c:v>34.956192544833499</c:v>
                </c:pt>
                <c:pt idx="62302">
                  <c:v>34.956336975340697</c:v>
                </c:pt>
                <c:pt idx="62303">
                  <c:v>34.956481405385603</c:v>
                </c:pt>
                <c:pt idx="62304">
                  <c:v>34.956625834968101</c:v>
                </c:pt>
                <c:pt idx="62305">
                  <c:v>34.956770264088398</c:v>
                </c:pt>
                <c:pt idx="62306">
                  <c:v>34.956914692746302</c:v>
                </c:pt>
                <c:pt idx="62307">
                  <c:v>34.957059120941999</c:v>
                </c:pt>
                <c:pt idx="62308">
                  <c:v>34.957203548675302</c:v>
                </c:pt>
                <c:pt idx="62309">
                  <c:v>34.957347975946398</c:v>
                </c:pt>
                <c:pt idx="62310">
                  <c:v>34.957492402755101</c:v>
                </c:pt>
                <c:pt idx="62311">
                  <c:v>34.957636829101503</c:v>
                </c:pt>
                <c:pt idx="62312">
                  <c:v>34.957781254985697</c:v>
                </c:pt>
                <c:pt idx="62313">
                  <c:v>34.957925680407598</c:v>
                </c:pt>
                <c:pt idx="62314">
                  <c:v>34.958070105367099</c:v>
                </c:pt>
                <c:pt idx="62315">
                  <c:v>34.958214529864399</c:v>
                </c:pt>
                <c:pt idx="62316">
                  <c:v>34.958358953899399</c:v>
                </c:pt>
                <c:pt idx="62317">
                  <c:v>34.958503377472098</c:v>
                </c:pt>
                <c:pt idx="62318">
                  <c:v>34.958647800582497</c:v>
                </c:pt>
                <c:pt idx="62319">
                  <c:v>34.958792223230603</c:v>
                </c:pt>
                <c:pt idx="62320">
                  <c:v>34.9589366454165</c:v>
                </c:pt>
                <c:pt idx="62321">
                  <c:v>34.959081067139998</c:v>
                </c:pt>
                <c:pt idx="62322">
                  <c:v>34.959225488401302</c:v>
                </c:pt>
                <c:pt idx="62323">
                  <c:v>34.959369909200298</c:v>
                </c:pt>
                <c:pt idx="62324">
                  <c:v>34.959514329537001</c:v>
                </c:pt>
                <c:pt idx="62325">
                  <c:v>34.959658749411503</c:v>
                </c:pt>
                <c:pt idx="62326">
                  <c:v>34.959803168823598</c:v>
                </c:pt>
                <c:pt idx="62327">
                  <c:v>34.959947587773499</c:v>
                </c:pt>
                <c:pt idx="62328">
                  <c:v>34.960092006261199</c:v>
                </c:pt>
                <c:pt idx="62329">
                  <c:v>34.960236424286499</c:v>
                </c:pt>
                <c:pt idx="62330">
                  <c:v>34.960380841849599</c:v>
                </c:pt>
                <c:pt idx="62331">
                  <c:v>34.960525258950398</c:v>
                </c:pt>
                <c:pt idx="62332">
                  <c:v>34.960669675589003</c:v>
                </c:pt>
                <c:pt idx="62333">
                  <c:v>34.9608140917653</c:v>
                </c:pt>
                <c:pt idx="62334">
                  <c:v>34.960958507479297</c:v>
                </c:pt>
                <c:pt idx="62335">
                  <c:v>34.961102922731101</c:v>
                </c:pt>
                <c:pt idx="62336">
                  <c:v>34.961247337520597</c:v>
                </c:pt>
                <c:pt idx="62337">
                  <c:v>34.961391751847799</c:v>
                </c:pt>
                <c:pt idx="62338">
                  <c:v>34.961536165712801</c:v>
                </c:pt>
                <c:pt idx="62339">
                  <c:v>34.961680579115601</c:v>
                </c:pt>
                <c:pt idx="62340">
                  <c:v>34.961824992056002</c:v>
                </c:pt>
                <c:pt idx="62341">
                  <c:v>34.961969404534301</c:v>
                </c:pt>
                <c:pt idx="62342">
                  <c:v>34.9621138165502</c:v>
                </c:pt>
                <c:pt idx="62343">
                  <c:v>34.962258228103998</c:v>
                </c:pt>
                <c:pt idx="62344">
                  <c:v>34.962402639195503</c:v>
                </c:pt>
                <c:pt idx="62345">
                  <c:v>34.9625470498247</c:v>
                </c:pt>
                <c:pt idx="62346">
                  <c:v>34.962691459991703</c:v>
                </c:pt>
                <c:pt idx="62347">
                  <c:v>34.962835869696399</c:v>
                </c:pt>
                <c:pt idx="62348">
                  <c:v>34.9629802789389</c:v>
                </c:pt>
                <c:pt idx="62349">
                  <c:v>34.963124687719201</c:v>
                </c:pt>
                <c:pt idx="62350">
                  <c:v>34.963269096037202</c:v>
                </c:pt>
                <c:pt idx="62351">
                  <c:v>34.963413503893001</c:v>
                </c:pt>
                <c:pt idx="62352">
                  <c:v>34.9635579112865</c:v>
                </c:pt>
                <c:pt idx="62353">
                  <c:v>34.963702318217898</c:v>
                </c:pt>
                <c:pt idx="62354">
                  <c:v>34.963846724686903</c:v>
                </c:pt>
                <c:pt idx="62355">
                  <c:v>34.963991130693799</c:v>
                </c:pt>
                <c:pt idx="62356">
                  <c:v>34.964135536238402</c:v>
                </c:pt>
                <c:pt idx="62357">
                  <c:v>34.964279941320797</c:v>
                </c:pt>
                <c:pt idx="62358">
                  <c:v>34.964424345940998</c:v>
                </c:pt>
                <c:pt idx="62359">
                  <c:v>34.964568750098898</c:v>
                </c:pt>
                <c:pt idx="62360">
                  <c:v>34.964713153794598</c:v>
                </c:pt>
                <c:pt idx="62361">
                  <c:v>34.964857557028097</c:v>
                </c:pt>
                <c:pt idx="62362">
                  <c:v>34.965001959799402</c:v>
                </c:pt>
                <c:pt idx="62363">
                  <c:v>34.965146362108399</c:v>
                </c:pt>
                <c:pt idx="62364">
                  <c:v>34.965290763955302</c:v>
                </c:pt>
                <c:pt idx="62365">
                  <c:v>34.965435165339898</c:v>
                </c:pt>
                <c:pt idx="62366">
                  <c:v>34.965579566262299</c:v>
                </c:pt>
                <c:pt idx="62367">
                  <c:v>34.9657239667225</c:v>
                </c:pt>
                <c:pt idx="62368">
                  <c:v>34.9658683667204</c:v>
                </c:pt>
                <c:pt idx="62369">
                  <c:v>34.966012766256199</c:v>
                </c:pt>
                <c:pt idx="62370">
                  <c:v>34.966157165329697</c:v>
                </c:pt>
                <c:pt idx="62371">
                  <c:v>34.966301563941101</c:v>
                </c:pt>
                <c:pt idx="62372">
                  <c:v>34.966445962090198</c:v>
                </c:pt>
                <c:pt idx="62373">
                  <c:v>34.9665903597772</c:v>
                </c:pt>
                <c:pt idx="62374">
                  <c:v>34.966734757001902</c:v>
                </c:pt>
                <c:pt idx="62375">
                  <c:v>34.966879153764403</c:v>
                </c:pt>
                <c:pt idx="62376">
                  <c:v>34.967023550064702</c:v>
                </c:pt>
                <c:pt idx="62377">
                  <c:v>34.967167945902901</c:v>
                </c:pt>
                <c:pt idx="62378">
                  <c:v>34.967312341278799</c:v>
                </c:pt>
                <c:pt idx="62379">
                  <c:v>34.967456736192503</c:v>
                </c:pt>
                <c:pt idx="62380">
                  <c:v>34.967601130643999</c:v>
                </c:pt>
                <c:pt idx="62381">
                  <c:v>34.967745524633401</c:v>
                </c:pt>
                <c:pt idx="62382">
                  <c:v>34.967889918160502</c:v>
                </c:pt>
                <c:pt idx="62383">
                  <c:v>34.968034311225502</c:v>
                </c:pt>
                <c:pt idx="62384">
                  <c:v>34.968178703828301</c:v>
                </c:pt>
                <c:pt idx="62385">
                  <c:v>34.968323095968898</c:v>
                </c:pt>
                <c:pt idx="62386">
                  <c:v>34.968467487647303</c:v>
                </c:pt>
                <c:pt idx="62387">
                  <c:v>34.968611878863499</c:v>
                </c:pt>
                <c:pt idx="62388">
                  <c:v>34.968756269617501</c:v>
                </c:pt>
                <c:pt idx="62389">
                  <c:v>34.968900659909401</c:v>
                </c:pt>
                <c:pt idx="62390">
                  <c:v>34.969045049739002</c:v>
                </c:pt>
                <c:pt idx="62391">
                  <c:v>34.969189439106501</c:v>
                </c:pt>
                <c:pt idx="62392">
                  <c:v>34.969333828011798</c:v>
                </c:pt>
                <c:pt idx="62393">
                  <c:v>34.969478216455002</c:v>
                </c:pt>
                <c:pt idx="62394">
                  <c:v>34.969622604435898</c:v>
                </c:pt>
                <c:pt idx="62395">
                  <c:v>34.9697669919547</c:v>
                </c:pt>
                <c:pt idx="62396">
                  <c:v>34.9699113790113</c:v>
                </c:pt>
                <c:pt idx="62397">
                  <c:v>34.9700557656058</c:v>
                </c:pt>
                <c:pt idx="62398">
                  <c:v>34.970200151738098</c:v>
                </c:pt>
                <c:pt idx="62399">
                  <c:v>34.970344537408202</c:v>
                </c:pt>
                <c:pt idx="62400">
                  <c:v>34.970488922616099</c:v>
                </c:pt>
                <c:pt idx="62401">
                  <c:v>34.970633307361901</c:v>
                </c:pt>
                <c:pt idx="62402">
                  <c:v>34.970777691645601</c:v>
                </c:pt>
                <c:pt idx="62403">
                  <c:v>34.970922075467001</c:v>
                </c:pt>
                <c:pt idx="62404">
                  <c:v>34.9710664588263</c:v>
                </c:pt>
                <c:pt idx="62405">
                  <c:v>34.971210841723497</c:v>
                </c:pt>
                <c:pt idx="62406">
                  <c:v>34.971355224158501</c:v>
                </c:pt>
                <c:pt idx="62407">
                  <c:v>34.971499606131303</c:v>
                </c:pt>
                <c:pt idx="62408">
                  <c:v>34.971643987641997</c:v>
                </c:pt>
                <c:pt idx="62409">
                  <c:v>34.971788368690497</c:v>
                </c:pt>
                <c:pt idx="62410">
                  <c:v>34.971932749276903</c:v>
                </c:pt>
                <c:pt idx="62411">
                  <c:v>34.9720771294011</c:v>
                </c:pt>
                <c:pt idx="62412">
                  <c:v>34.972221509063203</c:v>
                </c:pt>
                <c:pt idx="62413">
                  <c:v>34.972365888263198</c:v>
                </c:pt>
                <c:pt idx="62414">
                  <c:v>34.972510267000899</c:v>
                </c:pt>
                <c:pt idx="62415">
                  <c:v>34.972654645276599</c:v>
                </c:pt>
                <c:pt idx="62416">
                  <c:v>34.972799023090097</c:v>
                </c:pt>
                <c:pt idx="62417">
                  <c:v>34.972943400441501</c:v>
                </c:pt>
                <c:pt idx="62418">
                  <c:v>34.973087777330697</c:v>
                </c:pt>
                <c:pt idx="62419">
                  <c:v>34.973232153757799</c:v>
                </c:pt>
                <c:pt idx="62420">
                  <c:v>34.973376529722799</c:v>
                </c:pt>
                <c:pt idx="62421">
                  <c:v>34.973520905225598</c:v>
                </c:pt>
                <c:pt idx="62422">
                  <c:v>34.973665280266303</c:v>
                </c:pt>
                <c:pt idx="62423">
                  <c:v>34.9738096548448</c:v>
                </c:pt>
                <c:pt idx="62424">
                  <c:v>34.973954028961302</c:v>
                </c:pt>
                <c:pt idx="62425">
                  <c:v>34.974098402615603</c:v>
                </c:pt>
                <c:pt idx="62426">
                  <c:v>34.974242775807703</c:v>
                </c:pt>
                <c:pt idx="62427">
                  <c:v>34.974387148537801</c:v>
                </c:pt>
                <c:pt idx="62428">
                  <c:v>34.974531520805698</c:v>
                </c:pt>
                <c:pt idx="62429">
                  <c:v>34.974675892611501</c:v>
                </c:pt>
                <c:pt idx="62430">
                  <c:v>34.974820263955202</c:v>
                </c:pt>
                <c:pt idx="62431">
                  <c:v>34.974964634836802</c:v>
                </c:pt>
                <c:pt idx="62432">
                  <c:v>34.975109005256201</c:v>
                </c:pt>
                <c:pt idx="62433">
                  <c:v>34.975253375213498</c:v>
                </c:pt>
                <c:pt idx="62434">
                  <c:v>34.9753977447088</c:v>
                </c:pt>
                <c:pt idx="62435">
                  <c:v>34.975542113741902</c:v>
                </c:pt>
                <c:pt idx="62436">
                  <c:v>34.975686482312803</c:v>
                </c:pt>
                <c:pt idx="62437">
                  <c:v>34.975830850421701</c:v>
                </c:pt>
                <c:pt idx="62438">
                  <c:v>34.975975218068498</c:v>
                </c:pt>
                <c:pt idx="62439">
                  <c:v>34.976119585253201</c:v>
                </c:pt>
                <c:pt idx="62440">
                  <c:v>34.976263951975703</c:v>
                </c:pt>
                <c:pt idx="62441">
                  <c:v>34.976408318236203</c:v>
                </c:pt>
                <c:pt idx="62442">
                  <c:v>34.976552684034502</c:v>
                </c:pt>
                <c:pt idx="62443">
                  <c:v>34.976697049370799</c:v>
                </c:pt>
                <c:pt idx="62444">
                  <c:v>34.976841414244902</c:v>
                </c:pt>
                <c:pt idx="62445">
                  <c:v>34.976985778656903</c:v>
                </c:pt>
                <c:pt idx="62446">
                  <c:v>34.977130142606903</c:v>
                </c:pt>
                <c:pt idx="62447">
                  <c:v>34.977274506094801</c:v>
                </c:pt>
                <c:pt idx="62448">
                  <c:v>34.977418869120498</c:v>
                </c:pt>
                <c:pt idx="62449">
                  <c:v>34.977563231684201</c:v>
                </c:pt>
                <c:pt idx="62450">
                  <c:v>34.977707593785802</c:v>
                </c:pt>
                <c:pt idx="62451">
                  <c:v>34.977851955425201</c:v>
                </c:pt>
                <c:pt idx="62452">
                  <c:v>34.977996316602699</c:v>
                </c:pt>
                <c:pt idx="62453">
                  <c:v>34.978140677318002</c:v>
                </c:pt>
                <c:pt idx="62454">
                  <c:v>34.978285037571197</c:v>
                </c:pt>
                <c:pt idx="62455">
                  <c:v>34.978429397362298</c:v>
                </c:pt>
                <c:pt idx="62456">
                  <c:v>34.978573756691397</c:v>
                </c:pt>
                <c:pt idx="62457">
                  <c:v>34.978718115558401</c:v>
                </c:pt>
                <c:pt idx="62458">
                  <c:v>34.978862473963297</c:v>
                </c:pt>
                <c:pt idx="62459">
                  <c:v>34.979006831906098</c:v>
                </c:pt>
                <c:pt idx="62460">
                  <c:v>34.979151189386798</c:v>
                </c:pt>
                <c:pt idx="62461">
                  <c:v>34.979295546405503</c:v>
                </c:pt>
                <c:pt idx="62462">
                  <c:v>34.979439902962099</c:v>
                </c:pt>
                <c:pt idx="62463">
                  <c:v>34.979584259056601</c:v>
                </c:pt>
                <c:pt idx="62464">
                  <c:v>34.979728614689101</c:v>
                </c:pt>
                <c:pt idx="62465">
                  <c:v>34.9798729698595</c:v>
                </c:pt>
                <c:pt idx="62466">
                  <c:v>34.980017324567797</c:v>
                </c:pt>
                <c:pt idx="62467">
                  <c:v>34.980161678814</c:v>
                </c:pt>
                <c:pt idx="62468">
                  <c:v>34.9803060325982</c:v>
                </c:pt>
                <c:pt idx="62469">
                  <c:v>34.980450385920399</c:v>
                </c:pt>
                <c:pt idx="62470">
                  <c:v>34.980594738780397</c:v>
                </c:pt>
                <c:pt idx="62471">
                  <c:v>34.9807390911784</c:v>
                </c:pt>
                <c:pt idx="62472">
                  <c:v>34.980883443114401</c:v>
                </c:pt>
                <c:pt idx="62473">
                  <c:v>34.9810277945883</c:v>
                </c:pt>
                <c:pt idx="62474">
                  <c:v>34.981172145600098</c:v>
                </c:pt>
                <c:pt idx="62475">
                  <c:v>34.981316496149901</c:v>
                </c:pt>
                <c:pt idx="62476">
                  <c:v>34.981460846237603</c:v>
                </c:pt>
                <c:pt idx="62477">
                  <c:v>34.981605195863203</c:v>
                </c:pt>
                <c:pt idx="62478">
                  <c:v>34.981749545026901</c:v>
                </c:pt>
                <c:pt idx="62479">
                  <c:v>34.981893893728397</c:v>
                </c:pt>
                <c:pt idx="62480">
                  <c:v>34.982038241967999</c:v>
                </c:pt>
                <c:pt idx="62481">
                  <c:v>34.982182589745499</c:v>
                </c:pt>
                <c:pt idx="62482">
                  <c:v>34.982326937060897</c:v>
                </c:pt>
                <c:pt idx="62483">
                  <c:v>34.9824712839143</c:v>
                </c:pt>
                <c:pt idx="62484">
                  <c:v>34.982615630305602</c:v>
                </c:pt>
                <c:pt idx="62485">
                  <c:v>34.982759976235002</c:v>
                </c:pt>
                <c:pt idx="62486">
                  <c:v>34.9829043217022</c:v>
                </c:pt>
                <c:pt idx="62487">
                  <c:v>34.983048666707496</c:v>
                </c:pt>
                <c:pt idx="62488">
                  <c:v>34.983193011250698</c:v>
                </c:pt>
                <c:pt idx="62489">
                  <c:v>34.983337355331898</c:v>
                </c:pt>
                <c:pt idx="62490">
                  <c:v>34.983481698951003</c:v>
                </c:pt>
                <c:pt idx="62491">
                  <c:v>34.983626042108099</c:v>
                </c:pt>
                <c:pt idx="62492">
                  <c:v>34.983770384803201</c:v>
                </c:pt>
                <c:pt idx="62493">
                  <c:v>34.983914727036201</c:v>
                </c:pt>
                <c:pt idx="62494">
                  <c:v>34.984059068807298</c:v>
                </c:pt>
                <c:pt idx="62495">
                  <c:v>34.984203410116301</c:v>
                </c:pt>
                <c:pt idx="62496">
                  <c:v>34.984347750963202</c:v>
                </c:pt>
                <c:pt idx="62497">
                  <c:v>34.984492091348201</c:v>
                </c:pt>
                <c:pt idx="62498">
                  <c:v>34.984636431271099</c:v>
                </c:pt>
                <c:pt idx="62499">
                  <c:v>34.984780770732101</c:v>
                </c:pt>
                <c:pt idx="62500">
                  <c:v>34.984925109731002</c:v>
                </c:pt>
                <c:pt idx="62501">
                  <c:v>34.985069448267801</c:v>
                </c:pt>
                <c:pt idx="62502">
                  <c:v>34.985213786342698</c:v>
                </c:pt>
                <c:pt idx="62503">
                  <c:v>34.985358123955599</c:v>
                </c:pt>
                <c:pt idx="62504">
                  <c:v>34.9855024611064</c:v>
                </c:pt>
                <c:pt idx="62505">
                  <c:v>34.985646797795297</c:v>
                </c:pt>
                <c:pt idx="62506">
                  <c:v>34.985791134022101</c:v>
                </c:pt>
                <c:pt idx="62507">
                  <c:v>34.985935469786902</c:v>
                </c:pt>
                <c:pt idx="62508">
                  <c:v>34.986079805089702</c:v>
                </c:pt>
                <c:pt idx="62509">
                  <c:v>34.986224139930499</c:v>
                </c:pt>
                <c:pt idx="62510">
                  <c:v>34.986368474309302</c:v>
                </c:pt>
                <c:pt idx="62511">
                  <c:v>34.986512808226102</c:v>
                </c:pt>
                <c:pt idx="62512">
                  <c:v>34.986657141681</c:v>
                </c:pt>
                <c:pt idx="62513">
                  <c:v>34.986801474673797</c:v>
                </c:pt>
                <c:pt idx="62514">
                  <c:v>34.986945807204599</c:v>
                </c:pt>
                <c:pt idx="62515">
                  <c:v>34.987090139273398</c:v>
                </c:pt>
                <c:pt idx="62516">
                  <c:v>34.987234470880203</c:v>
                </c:pt>
                <c:pt idx="62517">
                  <c:v>34.987378802025098</c:v>
                </c:pt>
                <c:pt idx="62518">
                  <c:v>34.987523132707899</c:v>
                </c:pt>
                <c:pt idx="62519">
                  <c:v>34.987667462928798</c:v>
                </c:pt>
                <c:pt idx="62520">
                  <c:v>34.987811792687602</c:v>
                </c:pt>
                <c:pt idx="62521">
                  <c:v>34.987956121984503</c:v>
                </c:pt>
                <c:pt idx="62522">
                  <c:v>34.988100450819402</c:v>
                </c:pt>
                <c:pt idx="62523">
                  <c:v>34.9882447791923</c:v>
                </c:pt>
                <c:pt idx="62524">
                  <c:v>34.988389107103202</c:v>
                </c:pt>
                <c:pt idx="62525">
                  <c:v>34.988533434552203</c:v>
                </c:pt>
                <c:pt idx="62526">
                  <c:v>34.988677761539101</c:v>
                </c:pt>
                <c:pt idx="62527">
                  <c:v>34.988822088064097</c:v>
                </c:pt>
                <c:pt idx="62528">
                  <c:v>34.988966414127198</c:v>
                </c:pt>
                <c:pt idx="62529">
                  <c:v>34.989110739728197</c:v>
                </c:pt>
                <c:pt idx="62530">
                  <c:v>34.989255064867301</c:v>
                </c:pt>
                <c:pt idx="62531">
                  <c:v>34.989399389544403</c:v>
                </c:pt>
                <c:pt idx="62532">
                  <c:v>34.989543713759502</c:v>
                </c:pt>
                <c:pt idx="62533">
                  <c:v>34.9896880375126</c:v>
                </c:pt>
                <c:pt idx="62534">
                  <c:v>34.989832360803803</c:v>
                </c:pt>
                <c:pt idx="62535">
                  <c:v>34.989976683633103</c:v>
                </c:pt>
                <c:pt idx="62536">
                  <c:v>34.990121006000301</c:v>
                </c:pt>
                <c:pt idx="62537">
                  <c:v>34.990265327905597</c:v>
                </c:pt>
                <c:pt idx="62538">
                  <c:v>34.990409649348997</c:v>
                </c:pt>
                <c:pt idx="62539">
                  <c:v>34.990553970330303</c:v>
                </c:pt>
                <c:pt idx="62540">
                  <c:v>34.990698290849799</c:v>
                </c:pt>
                <c:pt idx="62541">
                  <c:v>34.990842610907201</c:v>
                </c:pt>
                <c:pt idx="62542">
                  <c:v>34.9909869305027</c:v>
                </c:pt>
                <c:pt idx="62543">
                  <c:v>34.991131249636297</c:v>
                </c:pt>
                <c:pt idx="62544">
                  <c:v>34.991275568307898</c:v>
                </c:pt>
                <c:pt idx="62545">
                  <c:v>34.991419886517598</c:v>
                </c:pt>
                <c:pt idx="62546">
                  <c:v>34.991564204265302</c:v>
                </c:pt>
                <c:pt idx="62547">
                  <c:v>34.991708521550997</c:v>
                </c:pt>
                <c:pt idx="62548">
                  <c:v>34.991852838374797</c:v>
                </c:pt>
                <c:pt idx="62549">
                  <c:v>34.991997154736701</c:v>
                </c:pt>
                <c:pt idx="62550">
                  <c:v>34.992141470636597</c:v>
                </c:pt>
                <c:pt idx="62551">
                  <c:v>34.992285786074603</c:v>
                </c:pt>
                <c:pt idx="62552">
                  <c:v>34.992430101050601</c:v>
                </c:pt>
                <c:pt idx="62553">
                  <c:v>34.992574415564697</c:v>
                </c:pt>
                <c:pt idx="62554">
                  <c:v>34.992718729616897</c:v>
                </c:pt>
                <c:pt idx="62555">
                  <c:v>34.992863043207102</c:v>
                </c:pt>
                <c:pt idx="62556">
                  <c:v>34.993007356335397</c:v>
                </c:pt>
                <c:pt idx="62557">
                  <c:v>34.993151669001797</c:v>
                </c:pt>
                <c:pt idx="62558">
                  <c:v>34.993295981206202</c:v>
                </c:pt>
                <c:pt idx="62559">
                  <c:v>34.993440292948698</c:v>
                </c:pt>
                <c:pt idx="62560">
                  <c:v>34.993584604229298</c:v>
                </c:pt>
                <c:pt idx="62561">
                  <c:v>34.993728915047903</c:v>
                </c:pt>
                <c:pt idx="62562">
                  <c:v>34.993873225404599</c:v>
                </c:pt>
                <c:pt idx="62563">
                  <c:v>34.994017535299399</c:v>
                </c:pt>
                <c:pt idx="62564">
                  <c:v>34.994161844732297</c:v>
                </c:pt>
                <c:pt idx="62565">
                  <c:v>34.994306153703199</c:v>
                </c:pt>
                <c:pt idx="62566">
                  <c:v>34.994450462212299</c:v>
                </c:pt>
                <c:pt idx="62567">
                  <c:v>34.994594770259397</c:v>
                </c:pt>
                <c:pt idx="62568">
                  <c:v>34.994739077844599</c:v>
                </c:pt>
                <c:pt idx="62569">
                  <c:v>34.9948833849678</c:v>
                </c:pt>
                <c:pt idx="62570">
                  <c:v>34.995027691629197</c:v>
                </c:pt>
                <c:pt idx="62571">
                  <c:v>34.995171997828699</c:v>
                </c:pt>
                <c:pt idx="62572">
                  <c:v>34.995316303566199</c:v>
                </c:pt>
                <c:pt idx="62573">
                  <c:v>34.995460608841803</c:v>
                </c:pt>
                <c:pt idx="62574">
                  <c:v>34.995604913655498</c:v>
                </c:pt>
                <c:pt idx="62575">
                  <c:v>34.995749218007397</c:v>
                </c:pt>
                <c:pt idx="62576">
                  <c:v>34.995893521897301</c:v>
                </c:pt>
                <c:pt idx="62577">
                  <c:v>34.996037825325303</c:v>
                </c:pt>
                <c:pt idx="62578">
                  <c:v>34.996182128291402</c:v>
                </c:pt>
                <c:pt idx="62579">
                  <c:v>34.996326430795598</c:v>
                </c:pt>
                <c:pt idx="62580">
                  <c:v>34.996470732837899</c:v>
                </c:pt>
                <c:pt idx="62581">
                  <c:v>34.996615034418298</c:v>
                </c:pt>
                <c:pt idx="62582">
                  <c:v>34.996759335536801</c:v>
                </c:pt>
                <c:pt idx="62583">
                  <c:v>34.996903636193402</c:v>
                </c:pt>
                <c:pt idx="62584">
                  <c:v>34.997047936388199</c:v>
                </c:pt>
                <c:pt idx="62585">
                  <c:v>34.997192236121002</c:v>
                </c:pt>
                <c:pt idx="62586">
                  <c:v>34.997336535392002</c:v>
                </c:pt>
                <c:pt idx="62587">
                  <c:v>34.997480834200999</c:v>
                </c:pt>
                <c:pt idx="62588">
                  <c:v>34.997625132548201</c:v>
                </c:pt>
                <c:pt idx="62589">
                  <c:v>34.9977694304335</c:v>
                </c:pt>
                <c:pt idx="62590">
                  <c:v>34.997913727856897</c:v>
                </c:pt>
                <c:pt idx="62591">
                  <c:v>34.998058024818398</c:v>
                </c:pt>
                <c:pt idx="62592">
                  <c:v>34.998202321317997</c:v>
                </c:pt>
                <c:pt idx="62593">
                  <c:v>34.9983466173558</c:v>
                </c:pt>
                <c:pt idx="62594">
                  <c:v>34.998490912931601</c:v>
                </c:pt>
                <c:pt idx="62595">
                  <c:v>34.998635208045599</c:v>
                </c:pt>
                <c:pt idx="62596">
                  <c:v>34.998779502697801</c:v>
                </c:pt>
                <c:pt idx="62597">
                  <c:v>34.998923796888</c:v>
                </c:pt>
                <c:pt idx="62598">
                  <c:v>34.999068090616397</c:v>
                </c:pt>
                <c:pt idx="62599">
                  <c:v>34.999212383882899</c:v>
                </c:pt>
                <c:pt idx="62600">
                  <c:v>34.999356676687498</c:v>
                </c:pt>
                <c:pt idx="62601">
                  <c:v>34.999500969030301</c:v>
                </c:pt>
                <c:pt idx="62602">
                  <c:v>34.999645260911201</c:v>
                </c:pt>
                <c:pt idx="62603">
                  <c:v>34.999789552330199</c:v>
                </c:pt>
                <c:pt idx="62604">
                  <c:v>34.999933843287401</c:v>
                </c:pt>
                <c:pt idx="62605">
                  <c:v>35.000078133782701</c:v>
                </c:pt>
                <c:pt idx="62606">
                  <c:v>35.000222423816197</c:v>
                </c:pt>
                <c:pt idx="62607">
                  <c:v>35.000366713387798</c:v>
                </c:pt>
                <c:pt idx="62608">
                  <c:v>35.000511002497497</c:v>
                </c:pt>
                <c:pt idx="62609">
                  <c:v>35.000655291145399</c:v>
                </c:pt>
                <c:pt idx="62610">
                  <c:v>35.0007995793314</c:v>
                </c:pt>
                <c:pt idx="62611">
                  <c:v>35.000943867055597</c:v>
                </c:pt>
                <c:pt idx="62612">
                  <c:v>35.001088154317898</c:v>
                </c:pt>
                <c:pt idx="62613">
                  <c:v>35.001232441118397</c:v>
                </c:pt>
                <c:pt idx="62614">
                  <c:v>35.001376727457</c:v>
                </c:pt>
                <c:pt idx="62615">
                  <c:v>35.0015210133338</c:v>
                </c:pt>
                <c:pt idx="62616">
                  <c:v>35.001665298748698</c:v>
                </c:pt>
                <c:pt idx="62617">
                  <c:v>35.0018095837018</c:v>
                </c:pt>
                <c:pt idx="62618">
                  <c:v>35.001953868192999</c:v>
                </c:pt>
                <c:pt idx="62619">
                  <c:v>35.002098152222402</c:v>
                </c:pt>
                <c:pt idx="62620">
                  <c:v>35.002242435790002</c:v>
                </c:pt>
                <c:pt idx="62621">
                  <c:v>35.0023867188957</c:v>
                </c:pt>
                <c:pt idx="62622">
                  <c:v>35.002531001539602</c:v>
                </c:pt>
                <c:pt idx="62623">
                  <c:v>35.002675283721601</c:v>
                </c:pt>
                <c:pt idx="62624">
                  <c:v>35.002819565441897</c:v>
                </c:pt>
                <c:pt idx="62625">
                  <c:v>35.002963846700197</c:v>
                </c:pt>
                <c:pt idx="62626">
                  <c:v>35.003108127496802</c:v>
                </c:pt>
                <c:pt idx="62627">
                  <c:v>35.003252407831503</c:v>
                </c:pt>
                <c:pt idx="62628">
                  <c:v>35.003396687704402</c:v>
                </c:pt>
                <c:pt idx="62629">
                  <c:v>35.003540967115498</c:v>
                </c:pt>
                <c:pt idx="62630">
                  <c:v>35.003685246064698</c:v>
                </c:pt>
                <c:pt idx="62631">
                  <c:v>35.003829524552103</c:v>
                </c:pt>
                <c:pt idx="62632">
                  <c:v>35.003973802577697</c:v>
                </c:pt>
                <c:pt idx="62633">
                  <c:v>35.004118080141502</c:v>
                </c:pt>
                <c:pt idx="62634">
                  <c:v>35.004262357243498</c:v>
                </c:pt>
                <c:pt idx="62635">
                  <c:v>35.004406633883598</c:v>
                </c:pt>
                <c:pt idx="62636">
                  <c:v>35.004550910061901</c:v>
                </c:pt>
                <c:pt idx="62637">
                  <c:v>35.004695185778402</c:v>
                </c:pt>
                <c:pt idx="62638">
                  <c:v>35.0048394610331</c:v>
                </c:pt>
                <c:pt idx="62639">
                  <c:v>35.004983735826002</c:v>
                </c:pt>
                <c:pt idx="62640">
                  <c:v>35.005128010157101</c:v>
                </c:pt>
                <c:pt idx="62641">
                  <c:v>35.005272284026297</c:v>
                </c:pt>
                <c:pt idx="62642">
                  <c:v>35.005416557433797</c:v>
                </c:pt>
                <c:pt idx="62643">
                  <c:v>35.005560830379402</c:v>
                </c:pt>
                <c:pt idx="62644">
                  <c:v>35.005705102863303</c:v>
                </c:pt>
                <c:pt idx="62645">
                  <c:v>35.005849374885301</c:v>
                </c:pt>
                <c:pt idx="62646">
                  <c:v>35.005993646445603</c:v>
                </c:pt>
                <c:pt idx="62647">
                  <c:v>35.006137917544002</c:v>
                </c:pt>
                <c:pt idx="62648">
                  <c:v>35.006282188180698</c:v>
                </c:pt>
                <c:pt idx="62649">
                  <c:v>35.006426458355499</c:v>
                </c:pt>
                <c:pt idx="62650">
                  <c:v>35.006570728068503</c:v>
                </c:pt>
                <c:pt idx="62651">
                  <c:v>35.006714997319797</c:v>
                </c:pt>
                <c:pt idx="62652">
                  <c:v>35.006859266109302</c:v>
                </c:pt>
                <c:pt idx="62653">
                  <c:v>35.007003534436897</c:v>
                </c:pt>
                <c:pt idx="62654">
                  <c:v>35.007147802302804</c:v>
                </c:pt>
                <c:pt idx="62655">
                  <c:v>35.007292069706899</c:v>
                </c:pt>
                <c:pt idx="62656">
                  <c:v>35.007436336649199</c:v>
                </c:pt>
                <c:pt idx="62657">
                  <c:v>35.007580603129803</c:v>
                </c:pt>
                <c:pt idx="62658">
                  <c:v>35.007724869148497</c:v>
                </c:pt>
                <c:pt idx="62659">
                  <c:v>35.007869134705501</c:v>
                </c:pt>
                <c:pt idx="62660">
                  <c:v>35.008013399800603</c:v>
                </c:pt>
                <c:pt idx="62661">
                  <c:v>35.008157664434002</c:v>
                </c:pt>
                <c:pt idx="62662">
                  <c:v>35.008301928605597</c:v>
                </c:pt>
                <c:pt idx="62663">
                  <c:v>35.008446192315503</c:v>
                </c:pt>
                <c:pt idx="62664">
                  <c:v>35.008590455563599</c:v>
                </c:pt>
                <c:pt idx="62665">
                  <c:v>35.0087347183498</c:v>
                </c:pt>
                <c:pt idx="62666">
                  <c:v>35.008878980674403</c:v>
                </c:pt>
                <c:pt idx="62667">
                  <c:v>35.009023242537097</c:v>
                </c:pt>
                <c:pt idx="62668">
                  <c:v>35.009167503938102</c:v>
                </c:pt>
                <c:pt idx="62669">
                  <c:v>35.009311764877303</c:v>
                </c:pt>
                <c:pt idx="62670">
                  <c:v>35.009456025354801</c:v>
                </c:pt>
                <c:pt idx="62671">
                  <c:v>35.009600285370503</c:v>
                </c:pt>
                <c:pt idx="62672">
                  <c:v>35.009744544924402</c:v>
                </c:pt>
                <c:pt idx="62673">
                  <c:v>35.009888804016498</c:v>
                </c:pt>
                <c:pt idx="62674">
                  <c:v>35.010033062646897</c:v>
                </c:pt>
                <c:pt idx="62675">
                  <c:v>35.0101773208156</c:v>
                </c:pt>
                <c:pt idx="62676">
                  <c:v>35.0103215785225</c:v>
                </c:pt>
                <c:pt idx="62677">
                  <c:v>35.010465835767597</c:v>
                </c:pt>
                <c:pt idx="62678">
                  <c:v>35.010610092550998</c:v>
                </c:pt>
                <c:pt idx="62679">
                  <c:v>35.010754348872602</c:v>
                </c:pt>
                <c:pt idx="62680">
                  <c:v>35.010898604732503</c:v>
                </c:pt>
                <c:pt idx="62681">
                  <c:v>35.011042860130601</c:v>
                </c:pt>
                <c:pt idx="62682">
                  <c:v>35.011187115067003</c:v>
                </c:pt>
                <c:pt idx="62683">
                  <c:v>35.011331369541601</c:v>
                </c:pt>
                <c:pt idx="62684">
                  <c:v>35.011475623554503</c:v>
                </c:pt>
                <c:pt idx="62685">
                  <c:v>35.011619877105602</c:v>
                </c:pt>
                <c:pt idx="62686">
                  <c:v>35.011764130194997</c:v>
                </c:pt>
                <c:pt idx="62687">
                  <c:v>35.011908382822703</c:v>
                </c:pt>
                <c:pt idx="62688">
                  <c:v>35.012052634988599</c:v>
                </c:pt>
                <c:pt idx="62689">
                  <c:v>35.012196886692799</c:v>
                </c:pt>
                <c:pt idx="62690">
                  <c:v>35.012341137935202</c:v>
                </c:pt>
                <c:pt idx="62691">
                  <c:v>35.012485388715902</c:v>
                </c:pt>
                <c:pt idx="62692">
                  <c:v>35.012629639034898</c:v>
                </c:pt>
                <c:pt idx="62693">
                  <c:v>35.012773888892099</c:v>
                </c:pt>
                <c:pt idx="62694">
                  <c:v>35.012918138287603</c:v>
                </c:pt>
                <c:pt idx="62695">
                  <c:v>35.013062387221403</c:v>
                </c:pt>
                <c:pt idx="62696">
                  <c:v>35.0132066356935</c:v>
                </c:pt>
                <c:pt idx="62697">
                  <c:v>35.013350883703801</c:v>
                </c:pt>
                <c:pt idx="62698">
                  <c:v>35.013495131252398</c:v>
                </c:pt>
                <c:pt idx="62699">
                  <c:v>35.013639378339299</c:v>
                </c:pt>
                <c:pt idx="62700">
                  <c:v>35.013783624964397</c:v>
                </c:pt>
                <c:pt idx="62701">
                  <c:v>35.013927871127898</c:v>
                </c:pt>
                <c:pt idx="62702">
                  <c:v>35.014072116829603</c:v>
                </c:pt>
                <c:pt idx="62703">
                  <c:v>35.014216362069597</c:v>
                </c:pt>
                <c:pt idx="62704">
                  <c:v>35.014360606847902</c:v>
                </c:pt>
                <c:pt idx="62705">
                  <c:v>35.014504851164503</c:v>
                </c:pt>
                <c:pt idx="62706">
                  <c:v>35.014649095019301</c:v>
                </c:pt>
                <c:pt idx="62707">
                  <c:v>35.014793338412503</c:v>
                </c:pt>
                <c:pt idx="62708">
                  <c:v>35.014937581343901</c:v>
                </c:pt>
                <c:pt idx="62709">
                  <c:v>35.015081823813603</c:v>
                </c:pt>
                <c:pt idx="62710">
                  <c:v>35.0152260658217</c:v>
                </c:pt>
                <c:pt idx="62711">
                  <c:v>35.015370307368002</c:v>
                </c:pt>
                <c:pt idx="62712">
                  <c:v>35.0155145484526</c:v>
                </c:pt>
                <c:pt idx="62713">
                  <c:v>35.015658789075502</c:v>
                </c:pt>
                <c:pt idx="62714">
                  <c:v>35.0158030292367</c:v>
                </c:pt>
                <c:pt idx="62715">
                  <c:v>35.015947268936202</c:v>
                </c:pt>
                <c:pt idx="62716">
                  <c:v>35.016091508174</c:v>
                </c:pt>
                <c:pt idx="62717">
                  <c:v>35.016235746950102</c:v>
                </c:pt>
                <c:pt idx="62718">
                  <c:v>35.016379985264599</c:v>
                </c:pt>
                <c:pt idx="62719">
                  <c:v>35.016524223117301</c:v>
                </c:pt>
                <c:pt idx="62720">
                  <c:v>35.016668460508299</c:v>
                </c:pt>
                <c:pt idx="62721">
                  <c:v>35.0168126974377</c:v>
                </c:pt>
                <c:pt idx="62722">
                  <c:v>35.016956933905298</c:v>
                </c:pt>
                <c:pt idx="62723">
                  <c:v>35.0171011699113</c:v>
                </c:pt>
                <c:pt idx="62724">
                  <c:v>35.017245405455597</c:v>
                </c:pt>
                <c:pt idx="62725">
                  <c:v>35.017389640538198</c:v>
                </c:pt>
                <c:pt idx="62726">
                  <c:v>35.017533875159103</c:v>
                </c:pt>
                <c:pt idx="62727">
                  <c:v>35.017678109318297</c:v>
                </c:pt>
                <c:pt idx="62728">
                  <c:v>35.017822343015901</c:v>
                </c:pt>
                <c:pt idx="62729">
                  <c:v>35.017966576251801</c:v>
                </c:pt>
                <c:pt idx="62730">
                  <c:v>35.018110809025998</c:v>
                </c:pt>
                <c:pt idx="62731">
                  <c:v>35.018255041338499</c:v>
                </c:pt>
                <c:pt idx="62732">
                  <c:v>35.018399273189303</c:v>
                </c:pt>
                <c:pt idx="62733">
                  <c:v>35.018543504578503</c:v>
                </c:pt>
                <c:pt idx="62734">
                  <c:v>35.018687735505999</c:v>
                </c:pt>
                <c:pt idx="62735">
                  <c:v>35.018831965971799</c:v>
                </c:pt>
                <c:pt idx="62736">
                  <c:v>35.018976195976002</c:v>
                </c:pt>
                <c:pt idx="62737">
                  <c:v>35.019120425518501</c:v>
                </c:pt>
                <c:pt idx="62738">
                  <c:v>35.019264654599297</c:v>
                </c:pt>
                <c:pt idx="62739">
                  <c:v>35.019408883218503</c:v>
                </c:pt>
                <c:pt idx="62740">
                  <c:v>35.019553111375998</c:v>
                </c:pt>
                <c:pt idx="62741">
                  <c:v>35.019697339071797</c:v>
                </c:pt>
                <c:pt idx="62742">
                  <c:v>35.019841566305999</c:v>
                </c:pt>
                <c:pt idx="62743">
                  <c:v>35.019985793078497</c:v>
                </c:pt>
                <c:pt idx="62744">
                  <c:v>35.020130019389399</c:v>
                </c:pt>
                <c:pt idx="62745">
                  <c:v>35.020274245238603</c:v>
                </c:pt>
                <c:pt idx="62746">
                  <c:v>35.020418470626197</c:v>
                </c:pt>
                <c:pt idx="62747">
                  <c:v>35.020562695552101</c:v>
                </c:pt>
                <c:pt idx="62748">
                  <c:v>35.020706920016401</c:v>
                </c:pt>
                <c:pt idx="62749">
                  <c:v>35.020851144018998</c:v>
                </c:pt>
                <c:pt idx="62750">
                  <c:v>35.020995367559898</c:v>
                </c:pt>
                <c:pt idx="62751">
                  <c:v>35.021139590639201</c:v>
                </c:pt>
                <c:pt idx="62752">
                  <c:v>35.0212838132569</c:v>
                </c:pt>
                <c:pt idx="62753">
                  <c:v>35.021428035412903</c:v>
                </c:pt>
                <c:pt idx="62754">
                  <c:v>35.021572257107302</c:v>
                </c:pt>
                <c:pt idx="62755">
                  <c:v>35.021716478340103</c:v>
                </c:pt>
                <c:pt idx="62756">
                  <c:v>35.021860699111201</c:v>
                </c:pt>
                <c:pt idx="62757">
                  <c:v>35.022004919420603</c:v>
                </c:pt>
                <c:pt idx="62758">
                  <c:v>35.0221491392685</c:v>
                </c:pt>
                <c:pt idx="62759">
                  <c:v>35.0222933586547</c:v>
                </c:pt>
                <c:pt idx="62760">
                  <c:v>35.022437577579197</c:v>
                </c:pt>
                <c:pt idx="62761">
                  <c:v>35.022581796042203</c:v>
                </c:pt>
                <c:pt idx="62762">
                  <c:v>35.022726014043499</c:v>
                </c:pt>
                <c:pt idx="62763">
                  <c:v>35.022870231583099</c:v>
                </c:pt>
                <c:pt idx="62764">
                  <c:v>35.023014448661201</c:v>
                </c:pt>
                <c:pt idx="62765">
                  <c:v>35.023158665277599</c:v>
                </c:pt>
                <c:pt idx="62766">
                  <c:v>35.0233028814324</c:v>
                </c:pt>
                <c:pt idx="62767">
                  <c:v>35.023447097125597</c:v>
                </c:pt>
                <c:pt idx="62768">
                  <c:v>35.023591312357098</c:v>
                </c:pt>
                <c:pt idx="62769">
                  <c:v>35.023735527127101</c:v>
                </c:pt>
                <c:pt idx="62770">
                  <c:v>35.023879741435401</c:v>
                </c:pt>
                <c:pt idx="62771">
                  <c:v>35.024023955282097</c:v>
                </c:pt>
                <c:pt idx="62772">
                  <c:v>35.024168168667202</c:v>
                </c:pt>
                <c:pt idx="62773">
                  <c:v>35.024312381590697</c:v>
                </c:pt>
                <c:pt idx="62774">
                  <c:v>35.024456594052502</c:v>
                </c:pt>
                <c:pt idx="62775">
                  <c:v>35.024600806052803</c:v>
                </c:pt>
                <c:pt idx="62776">
                  <c:v>35.0247450175914</c:v>
                </c:pt>
                <c:pt idx="62777">
                  <c:v>35.0248892286684</c:v>
                </c:pt>
                <c:pt idx="62778">
                  <c:v>35.025033439283803</c:v>
                </c:pt>
                <c:pt idx="62779">
                  <c:v>35.025177649437701</c:v>
                </c:pt>
                <c:pt idx="62780">
                  <c:v>35.025321859129903</c:v>
                </c:pt>
                <c:pt idx="62781">
                  <c:v>35.025466068360501</c:v>
                </c:pt>
                <c:pt idx="62782">
                  <c:v>35.025610277129502</c:v>
                </c:pt>
                <c:pt idx="62783">
                  <c:v>35.025754485436899</c:v>
                </c:pt>
                <c:pt idx="62784">
                  <c:v>35.025898693282699</c:v>
                </c:pt>
                <c:pt idx="62785">
                  <c:v>35.026042900667001</c:v>
                </c:pt>
                <c:pt idx="62786">
                  <c:v>35.0261871075896</c:v>
                </c:pt>
                <c:pt idx="62787">
                  <c:v>35.026331314050601</c:v>
                </c:pt>
                <c:pt idx="62788">
                  <c:v>35.026475520050099</c:v>
                </c:pt>
                <c:pt idx="62789">
                  <c:v>35.026619725587899</c:v>
                </c:pt>
                <c:pt idx="62790">
                  <c:v>35.026763930664202</c:v>
                </c:pt>
                <c:pt idx="62791">
                  <c:v>35.026908135278802</c:v>
                </c:pt>
                <c:pt idx="62792">
                  <c:v>35.027052339431897</c:v>
                </c:pt>
                <c:pt idx="62793">
                  <c:v>35.027196543123402</c:v>
                </c:pt>
                <c:pt idx="62794">
                  <c:v>35.027340746353403</c:v>
                </c:pt>
                <c:pt idx="62795">
                  <c:v>35.0274849491217</c:v>
                </c:pt>
                <c:pt idx="62796">
                  <c:v>35.027629151428499</c:v>
                </c:pt>
                <c:pt idx="62797">
                  <c:v>35.027773353273702</c:v>
                </c:pt>
                <c:pt idx="62798">
                  <c:v>35.0279175546573</c:v>
                </c:pt>
                <c:pt idx="62799">
                  <c:v>35.028061755579301</c:v>
                </c:pt>
                <c:pt idx="62800">
                  <c:v>35.028205956039699</c:v>
                </c:pt>
                <c:pt idx="62801">
                  <c:v>35.028350156038599</c:v>
                </c:pt>
                <c:pt idx="62802">
                  <c:v>35.028494355575901</c:v>
                </c:pt>
                <c:pt idx="62803">
                  <c:v>35.0286385546517</c:v>
                </c:pt>
                <c:pt idx="62804">
                  <c:v>35.028782753265901</c:v>
                </c:pt>
                <c:pt idx="62805">
                  <c:v>35.028926951418498</c:v>
                </c:pt>
                <c:pt idx="62806">
                  <c:v>35.029071149109498</c:v>
                </c:pt>
                <c:pt idx="62807">
                  <c:v>35.029215346339001</c:v>
                </c:pt>
                <c:pt idx="62808">
                  <c:v>35.029359543106899</c:v>
                </c:pt>
                <c:pt idx="62809">
                  <c:v>35.0295037394133</c:v>
                </c:pt>
                <c:pt idx="62810">
                  <c:v>35.029647935258097</c:v>
                </c:pt>
                <c:pt idx="62811">
                  <c:v>35.029792130641297</c:v>
                </c:pt>
                <c:pt idx="62812">
                  <c:v>35.029936325563</c:v>
                </c:pt>
                <c:pt idx="62813">
                  <c:v>35.030080520023198</c:v>
                </c:pt>
                <c:pt idx="62814">
                  <c:v>35.030224714021699</c:v>
                </c:pt>
                <c:pt idx="62815">
                  <c:v>35.030368907558703</c:v>
                </c:pt>
                <c:pt idx="62816">
                  <c:v>35.030513100634202</c:v>
                </c:pt>
                <c:pt idx="62817">
                  <c:v>35.030657293248197</c:v>
                </c:pt>
                <c:pt idx="62818">
                  <c:v>35.030801485400502</c:v>
                </c:pt>
                <c:pt idx="62819">
                  <c:v>35.030945677091403</c:v>
                </c:pt>
                <c:pt idx="62820">
                  <c:v>35.031089868320699</c:v>
                </c:pt>
                <c:pt idx="62821">
                  <c:v>35.031234059088398</c:v>
                </c:pt>
                <c:pt idx="62822">
                  <c:v>35.031378249394599</c:v>
                </c:pt>
                <c:pt idx="62823">
                  <c:v>35.031522439239303</c:v>
                </c:pt>
                <c:pt idx="62824">
                  <c:v>35.031666628622403</c:v>
                </c:pt>
                <c:pt idx="62825">
                  <c:v>35.031810817543999</c:v>
                </c:pt>
                <c:pt idx="62826">
                  <c:v>35.031955006004097</c:v>
                </c:pt>
                <c:pt idx="62827">
                  <c:v>35.032099194002598</c:v>
                </c:pt>
                <c:pt idx="62828">
                  <c:v>35.032243381539601</c:v>
                </c:pt>
                <c:pt idx="62829">
                  <c:v>35.032387568615</c:v>
                </c:pt>
                <c:pt idx="62830">
                  <c:v>35.032531755228902</c:v>
                </c:pt>
                <c:pt idx="62831">
                  <c:v>35.032675941381299</c:v>
                </c:pt>
                <c:pt idx="62832">
                  <c:v>35.032820127072199</c:v>
                </c:pt>
                <c:pt idx="62833">
                  <c:v>35.032964312301601</c:v>
                </c:pt>
                <c:pt idx="62834">
                  <c:v>35.033108497069399</c:v>
                </c:pt>
                <c:pt idx="62835">
                  <c:v>35.0332526813757</c:v>
                </c:pt>
                <c:pt idx="62836">
                  <c:v>35.033396865220503</c:v>
                </c:pt>
                <c:pt idx="62837">
                  <c:v>35.033541048603702</c:v>
                </c:pt>
                <c:pt idx="62838">
                  <c:v>35.033685231525503</c:v>
                </c:pt>
                <c:pt idx="62839">
                  <c:v>35.0338294139857</c:v>
                </c:pt>
                <c:pt idx="62840">
                  <c:v>35.033973595984399</c:v>
                </c:pt>
                <c:pt idx="62841">
                  <c:v>35.034117777521601</c:v>
                </c:pt>
                <c:pt idx="62842">
                  <c:v>35.034261958597298</c:v>
                </c:pt>
                <c:pt idx="62843">
                  <c:v>35.034406139211498</c:v>
                </c:pt>
                <c:pt idx="62844">
                  <c:v>35.0345503193642</c:v>
                </c:pt>
                <c:pt idx="62845">
                  <c:v>35.034694499055298</c:v>
                </c:pt>
                <c:pt idx="62846">
                  <c:v>35.034838678284999</c:v>
                </c:pt>
                <c:pt idx="62847">
                  <c:v>35.034982857053102</c:v>
                </c:pt>
                <c:pt idx="62848">
                  <c:v>35.0351270353598</c:v>
                </c:pt>
                <c:pt idx="62849">
                  <c:v>35.035271213204901</c:v>
                </c:pt>
                <c:pt idx="62850">
                  <c:v>35.035415390588597</c:v>
                </c:pt>
                <c:pt idx="62851">
                  <c:v>35.035559567510703</c:v>
                </c:pt>
                <c:pt idx="62852">
                  <c:v>35.035703743971403</c:v>
                </c:pt>
                <c:pt idx="62853">
                  <c:v>35.0358479199705</c:v>
                </c:pt>
                <c:pt idx="62854">
                  <c:v>35.035992095508199</c:v>
                </c:pt>
                <c:pt idx="62855">
                  <c:v>35.0361362705844</c:v>
                </c:pt>
                <c:pt idx="62856">
                  <c:v>35.036280445199097</c:v>
                </c:pt>
                <c:pt idx="62857">
                  <c:v>35.036424619352204</c:v>
                </c:pt>
                <c:pt idx="62858">
                  <c:v>35.036568793043898</c:v>
                </c:pt>
                <c:pt idx="62859">
                  <c:v>35.036712966274102</c:v>
                </c:pt>
                <c:pt idx="62860">
                  <c:v>35.036857139042901</c:v>
                </c:pt>
                <c:pt idx="62861">
                  <c:v>35.037001311350103</c:v>
                </c:pt>
                <c:pt idx="62862">
                  <c:v>35.0371454831959</c:v>
                </c:pt>
                <c:pt idx="62863">
                  <c:v>35.037289654580199</c:v>
                </c:pt>
                <c:pt idx="62864">
                  <c:v>35.037433825503001</c:v>
                </c:pt>
                <c:pt idx="62865">
                  <c:v>35.037577995964298</c:v>
                </c:pt>
                <c:pt idx="62866">
                  <c:v>35.037722165964098</c:v>
                </c:pt>
                <c:pt idx="62867">
                  <c:v>35.0378663355025</c:v>
                </c:pt>
                <c:pt idx="62868">
                  <c:v>35.038010504579397</c:v>
                </c:pt>
                <c:pt idx="62869">
                  <c:v>35.038154673194803</c:v>
                </c:pt>
                <c:pt idx="62870">
                  <c:v>35.038298841348798</c:v>
                </c:pt>
                <c:pt idx="62871">
                  <c:v>35.038443009041302</c:v>
                </c:pt>
                <c:pt idx="62872">
                  <c:v>35.038587176272301</c:v>
                </c:pt>
                <c:pt idx="62873">
                  <c:v>35.038731343041903</c:v>
                </c:pt>
                <c:pt idx="62874">
                  <c:v>35.03887550935</c:v>
                </c:pt>
                <c:pt idx="62875">
                  <c:v>35.039019675196599</c:v>
                </c:pt>
                <c:pt idx="62876">
                  <c:v>35.0391638405818</c:v>
                </c:pt>
                <c:pt idx="62877">
                  <c:v>35.039308005505497</c:v>
                </c:pt>
                <c:pt idx="62878">
                  <c:v>35.039452169967703</c:v>
                </c:pt>
                <c:pt idx="62879">
                  <c:v>35.039596333968497</c:v>
                </c:pt>
                <c:pt idx="62880">
                  <c:v>35.0397404975078</c:v>
                </c:pt>
                <c:pt idx="62881">
                  <c:v>35.039884660585699</c:v>
                </c:pt>
                <c:pt idx="62882">
                  <c:v>35.0400288232021</c:v>
                </c:pt>
                <c:pt idx="62883">
                  <c:v>35.040172985357103</c:v>
                </c:pt>
                <c:pt idx="62884">
                  <c:v>35.040317147050601</c:v>
                </c:pt>
                <c:pt idx="62885">
                  <c:v>35.040461308282701</c:v>
                </c:pt>
                <c:pt idx="62886">
                  <c:v>35.040605469053403</c:v>
                </c:pt>
                <c:pt idx="62887">
                  <c:v>35.040749629362502</c:v>
                </c:pt>
                <c:pt idx="62888">
                  <c:v>35.040893789210301</c:v>
                </c:pt>
                <c:pt idx="62889">
                  <c:v>35.041037948596603</c:v>
                </c:pt>
                <c:pt idx="62890">
                  <c:v>35.041182107521401</c:v>
                </c:pt>
                <c:pt idx="62891">
                  <c:v>35.0413262659849</c:v>
                </c:pt>
                <c:pt idx="62892">
                  <c:v>35.041470423986802</c:v>
                </c:pt>
                <c:pt idx="62893">
                  <c:v>35.041614581527398</c:v>
                </c:pt>
                <c:pt idx="62894">
                  <c:v>35.041758738606497</c:v>
                </c:pt>
                <c:pt idx="62895">
                  <c:v>35.041902895224197</c:v>
                </c:pt>
                <c:pt idx="62896">
                  <c:v>35.042047051380401</c:v>
                </c:pt>
                <c:pt idx="62897">
                  <c:v>35.042191207075199</c:v>
                </c:pt>
                <c:pt idx="62898">
                  <c:v>35.042335362308599</c:v>
                </c:pt>
                <c:pt idx="62899">
                  <c:v>35.042479517080601</c:v>
                </c:pt>
                <c:pt idx="62900">
                  <c:v>35.042623671391098</c:v>
                </c:pt>
                <c:pt idx="62901">
                  <c:v>35.042767825240198</c:v>
                </c:pt>
                <c:pt idx="62902">
                  <c:v>35.042911978627899</c:v>
                </c:pt>
                <c:pt idx="62903">
                  <c:v>35.043056131554103</c:v>
                </c:pt>
                <c:pt idx="62904">
                  <c:v>35.043200284019001</c:v>
                </c:pt>
                <c:pt idx="62905">
                  <c:v>35.043344436022402</c:v>
                </c:pt>
                <c:pt idx="62906">
                  <c:v>35.043488587564397</c:v>
                </c:pt>
                <c:pt idx="62907">
                  <c:v>35.043632738645002</c:v>
                </c:pt>
                <c:pt idx="62908">
                  <c:v>35.043776889264201</c:v>
                </c:pt>
                <c:pt idx="62909">
                  <c:v>35.043921039421903</c:v>
                </c:pt>
                <c:pt idx="62910">
                  <c:v>35.044065189118299</c:v>
                </c:pt>
                <c:pt idx="62911">
                  <c:v>35.044209338353198</c:v>
                </c:pt>
                <c:pt idx="62912">
                  <c:v>35.044353487126799</c:v>
                </c:pt>
                <c:pt idx="62913">
                  <c:v>35.044497635438901</c:v>
                </c:pt>
                <c:pt idx="62914">
                  <c:v>35.044641783289599</c:v>
                </c:pt>
                <c:pt idx="62915">
                  <c:v>35.044785930678898</c:v>
                </c:pt>
                <c:pt idx="62916">
                  <c:v>35.0449300776068</c:v>
                </c:pt>
                <c:pt idx="62917">
                  <c:v>35.045074224073304</c:v>
                </c:pt>
                <c:pt idx="62918">
                  <c:v>35.045218370078402</c:v>
                </c:pt>
                <c:pt idx="62919">
                  <c:v>35.045362515622202</c:v>
                </c:pt>
                <c:pt idx="62920">
                  <c:v>35.045506660704497</c:v>
                </c:pt>
                <c:pt idx="62921">
                  <c:v>35.045650805325401</c:v>
                </c:pt>
                <c:pt idx="62922">
                  <c:v>35.0457949494849</c:v>
                </c:pt>
                <c:pt idx="62923">
                  <c:v>35.045939093183101</c:v>
                </c:pt>
                <c:pt idx="62924">
                  <c:v>35.046083236419797</c:v>
                </c:pt>
                <c:pt idx="62925">
                  <c:v>35.046227379195201</c:v>
                </c:pt>
                <c:pt idx="62926">
                  <c:v>35.046371521509101</c:v>
                </c:pt>
                <c:pt idx="62927">
                  <c:v>35.046515663361703</c:v>
                </c:pt>
                <c:pt idx="62928">
                  <c:v>35.046659804752899</c:v>
                </c:pt>
                <c:pt idx="62929">
                  <c:v>35.046803945682697</c:v>
                </c:pt>
                <c:pt idx="62930">
                  <c:v>35.046948086151197</c:v>
                </c:pt>
                <c:pt idx="62931">
                  <c:v>35.047092226158199</c:v>
                </c:pt>
                <c:pt idx="62932">
                  <c:v>35.047236365703903</c:v>
                </c:pt>
                <c:pt idx="62933">
                  <c:v>35.047380504788201</c:v>
                </c:pt>
                <c:pt idx="62934">
                  <c:v>35.047524643411101</c:v>
                </c:pt>
                <c:pt idx="62935">
                  <c:v>35.047668781572597</c:v>
                </c:pt>
                <c:pt idx="62936">
                  <c:v>35.047812919272801</c:v>
                </c:pt>
                <c:pt idx="62937">
                  <c:v>35.047957056511599</c:v>
                </c:pt>
                <c:pt idx="62938">
                  <c:v>35.048101193289099</c:v>
                </c:pt>
                <c:pt idx="62939">
                  <c:v>35.048245329605102</c:v>
                </c:pt>
                <c:pt idx="62940">
                  <c:v>35.048389465459799</c:v>
                </c:pt>
                <c:pt idx="62941">
                  <c:v>35.048533600853197</c:v>
                </c:pt>
                <c:pt idx="62942">
                  <c:v>35.048677735785098</c:v>
                </c:pt>
                <c:pt idx="62943">
                  <c:v>35.048821870255701</c:v>
                </c:pt>
                <c:pt idx="62944">
                  <c:v>35.048966004264997</c:v>
                </c:pt>
                <c:pt idx="62945">
                  <c:v>35.049110137812796</c:v>
                </c:pt>
                <c:pt idx="62946">
                  <c:v>35.049254270899397</c:v>
                </c:pt>
                <c:pt idx="62947">
                  <c:v>35.049398403524499</c:v>
                </c:pt>
                <c:pt idx="62948">
                  <c:v>35.049542535688303</c:v>
                </c:pt>
                <c:pt idx="62949">
                  <c:v>35.049686667390802</c:v>
                </c:pt>
                <c:pt idx="62950">
                  <c:v>35.049830798631902</c:v>
                </c:pt>
                <c:pt idx="62951">
                  <c:v>35.049974929411697</c:v>
                </c:pt>
                <c:pt idx="62952">
                  <c:v>35.0501190597301</c:v>
                </c:pt>
                <c:pt idx="62953">
                  <c:v>35.050263189587099</c:v>
                </c:pt>
                <c:pt idx="62954">
                  <c:v>35.050407318982799</c:v>
                </c:pt>
                <c:pt idx="62955">
                  <c:v>35.050551447917201</c:v>
                </c:pt>
                <c:pt idx="62956">
                  <c:v>35.050695576390197</c:v>
                </c:pt>
                <c:pt idx="62957">
                  <c:v>35.050839704401902</c:v>
                </c:pt>
                <c:pt idx="62958">
                  <c:v>35.050983831952202</c:v>
                </c:pt>
                <c:pt idx="62959">
                  <c:v>35.051127959041203</c:v>
                </c:pt>
                <c:pt idx="62960">
                  <c:v>35.051272085668899</c:v>
                </c:pt>
                <c:pt idx="62961">
                  <c:v>35.051416211835203</c:v>
                </c:pt>
                <c:pt idx="62962">
                  <c:v>35.051560337540202</c:v>
                </c:pt>
                <c:pt idx="62963">
                  <c:v>35.051704462783903</c:v>
                </c:pt>
                <c:pt idx="62964">
                  <c:v>35.051848587566198</c:v>
                </c:pt>
                <c:pt idx="62965">
                  <c:v>35.051992711887202</c:v>
                </c:pt>
                <c:pt idx="62966">
                  <c:v>35.0521368357469</c:v>
                </c:pt>
                <c:pt idx="62967">
                  <c:v>35.0522809591452</c:v>
                </c:pt>
                <c:pt idx="62968">
                  <c:v>35.052425082082202</c:v>
                </c:pt>
                <c:pt idx="62969">
                  <c:v>35.052569204557898</c:v>
                </c:pt>
                <c:pt idx="62970">
                  <c:v>35.052713326572302</c:v>
                </c:pt>
                <c:pt idx="62971">
                  <c:v>35.052857448125302</c:v>
                </c:pt>
                <c:pt idx="62972">
                  <c:v>35.053001569217102</c:v>
                </c:pt>
                <c:pt idx="62973">
                  <c:v>35.053145689847497</c:v>
                </c:pt>
                <c:pt idx="62974">
                  <c:v>35.053289810016601</c:v>
                </c:pt>
                <c:pt idx="62975">
                  <c:v>35.053433929724399</c:v>
                </c:pt>
                <c:pt idx="62976">
                  <c:v>35.053578048970799</c:v>
                </c:pt>
                <c:pt idx="62977">
                  <c:v>35.053722167756</c:v>
                </c:pt>
                <c:pt idx="62978">
                  <c:v>35.053866286079803</c:v>
                </c:pt>
                <c:pt idx="62979">
                  <c:v>35.0540104039423</c:v>
                </c:pt>
                <c:pt idx="62980">
                  <c:v>35.054154521343598</c:v>
                </c:pt>
                <c:pt idx="62981">
                  <c:v>35.054298638283498</c:v>
                </c:pt>
                <c:pt idx="62982">
                  <c:v>35.0544427547621</c:v>
                </c:pt>
                <c:pt idx="62983">
                  <c:v>35.054586870779403</c:v>
                </c:pt>
                <c:pt idx="62984">
                  <c:v>35.0547309863354</c:v>
                </c:pt>
                <c:pt idx="62985">
                  <c:v>35.054875101430099</c:v>
                </c:pt>
                <c:pt idx="62986">
                  <c:v>35.055019216063499</c:v>
                </c:pt>
                <c:pt idx="62987">
                  <c:v>35.055163330235601</c:v>
                </c:pt>
                <c:pt idx="62988">
                  <c:v>35.055307443946397</c:v>
                </c:pt>
                <c:pt idx="62989">
                  <c:v>35.055451557196001</c:v>
                </c:pt>
                <c:pt idx="62990">
                  <c:v>35.0555956699842</c:v>
                </c:pt>
                <c:pt idx="62991">
                  <c:v>35.0557397823111</c:v>
                </c:pt>
                <c:pt idx="62992">
                  <c:v>35.055883894176802</c:v>
                </c:pt>
                <c:pt idx="62993">
                  <c:v>35.056028005581098</c:v>
                </c:pt>
                <c:pt idx="62994">
                  <c:v>35.056172116524202</c:v>
                </c:pt>
                <c:pt idx="62995">
                  <c:v>35.056316227006</c:v>
                </c:pt>
                <c:pt idx="62996">
                  <c:v>35.0564603370265</c:v>
                </c:pt>
                <c:pt idx="62997">
                  <c:v>35.056604446585702</c:v>
                </c:pt>
                <c:pt idx="62998">
                  <c:v>35.056748555683598</c:v>
                </c:pt>
                <c:pt idx="62999">
                  <c:v>35.056892664320202</c:v>
                </c:pt>
                <c:pt idx="63000">
                  <c:v>35.0570367724956</c:v>
                </c:pt>
                <c:pt idx="63001">
                  <c:v>35.0571808802097</c:v>
                </c:pt>
                <c:pt idx="63002">
                  <c:v>35.057324987462501</c:v>
                </c:pt>
                <c:pt idx="63003">
                  <c:v>35.057469094254103</c:v>
                </c:pt>
                <c:pt idx="63004">
                  <c:v>35.057613200584399</c:v>
                </c:pt>
                <c:pt idx="63005">
                  <c:v>35.057757306453396</c:v>
                </c:pt>
                <c:pt idx="63006">
                  <c:v>35.057901411861103</c:v>
                </c:pt>
                <c:pt idx="63007">
                  <c:v>35.058045516807503</c:v>
                </c:pt>
                <c:pt idx="63008">
                  <c:v>35.058189621292797</c:v>
                </c:pt>
                <c:pt idx="63009">
                  <c:v>35.0583337253167</c:v>
                </c:pt>
                <c:pt idx="63010">
                  <c:v>35.058477828879397</c:v>
                </c:pt>
                <c:pt idx="63011">
                  <c:v>35.058621931980802</c:v>
                </c:pt>
                <c:pt idx="63012">
                  <c:v>35.058766034620902</c:v>
                </c:pt>
                <c:pt idx="63013">
                  <c:v>35.058910136799803</c:v>
                </c:pt>
                <c:pt idx="63014">
                  <c:v>35.059054238517398</c:v>
                </c:pt>
                <c:pt idx="63015">
                  <c:v>35.059198339773801</c:v>
                </c:pt>
                <c:pt idx="63016">
                  <c:v>35.059342440568898</c:v>
                </c:pt>
                <c:pt idx="63017">
                  <c:v>35.059486540902803</c:v>
                </c:pt>
                <c:pt idx="63018">
                  <c:v>35.059630640775403</c:v>
                </c:pt>
                <c:pt idx="63019">
                  <c:v>35.059774740186697</c:v>
                </c:pt>
                <c:pt idx="63020">
                  <c:v>35.059918839136898</c:v>
                </c:pt>
                <c:pt idx="63021">
                  <c:v>35.060062937625702</c:v>
                </c:pt>
                <c:pt idx="63022">
                  <c:v>35.060207035653299</c:v>
                </c:pt>
                <c:pt idx="63023">
                  <c:v>35.060351133219697</c:v>
                </c:pt>
                <c:pt idx="63024">
                  <c:v>35.060495230324896</c:v>
                </c:pt>
                <c:pt idx="63025">
                  <c:v>35.060639326968698</c:v>
                </c:pt>
                <c:pt idx="63026">
                  <c:v>35.060783423151399</c:v>
                </c:pt>
                <c:pt idx="63027">
                  <c:v>35.060927518872802</c:v>
                </c:pt>
                <c:pt idx="63028">
                  <c:v>35.061071614132999</c:v>
                </c:pt>
                <c:pt idx="63029">
                  <c:v>35.061215708931897</c:v>
                </c:pt>
                <c:pt idx="63030">
                  <c:v>35.061359803269603</c:v>
                </c:pt>
                <c:pt idx="63031">
                  <c:v>35.061503897146103</c:v>
                </c:pt>
                <c:pt idx="63032">
                  <c:v>35.061647990561298</c:v>
                </c:pt>
                <c:pt idx="63033">
                  <c:v>35.0617920835153</c:v>
                </c:pt>
                <c:pt idx="63034">
                  <c:v>35.061936176008103</c:v>
                </c:pt>
                <c:pt idx="63035">
                  <c:v>35.062080268039701</c:v>
                </c:pt>
                <c:pt idx="63036">
                  <c:v>35.062224359609999</c:v>
                </c:pt>
                <c:pt idx="63037">
                  <c:v>35.062368450719099</c:v>
                </c:pt>
                <c:pt idx="63038">
                  <c:v>35.062512541366999</c:v>
                </c:pt>
                <c:pt idx="63039">
                  <c:v>35.0626566315537</c:v>
                </c:pt>
                <c:pt idx="63040">
                  <c:v>35.062800721279103</c:v>
                </c:pt>
                <c:pt idx="63041">
                  <c:v>35.0629448105433</c:v>
                </c:pt>
                <c:pt idx="63042">
                  <c:v>35.063088899346297</c:v>
                </c:pt>
                <c:pt idx="63043">
                  <c:v>35.063232987688103</c:v>
                </c:pt>
                <c:pt idx="63044">
                  <c:v>35.063377075568702</c:v>
                </c:pt>
                <c:pt idx="63045">
                  <c:v>35.063521162988103</c:v>
                </c:pt>
                <c:pt idx="63046">
                  <c:v>35.063665249946297</c:v>
                </c:pt>
                <c:pt idx="63047">
                  <c:v>35.0638093364432</c:v>
                </c:pt>
                <c:pt idx="63048">
                  <c:v>35.063953422478903</c:v>
                </c:pt>
                <c:pt idx="63049">
                  <c:v>35.0640975080535</c:v>
                </c:pt>
                <c:pt idx="63050">
                  <c:v>35.064241593166798</c:v>
                </c:pt>
                <c:pt idx="63051">
                  <c:v>35.064385677818898</c:v>
                </c:pt>
                <c:pt idx="63052">
                  <c:v>35.064529762009897</c:v>
                </c:pt>
                <c:pt idx="63053">
                  <c:v>35.064673845739598</c:v>
                </c:pt>
                <c:pt idx="63054">
                  <c:v>35.0648179290081</c:v>
                </c:pt>
                <c:pt idx="63055">
                  <c:v>35.064962011815403</c:v>
                </c:pt>
                <c:pt idx="63056">
                  <c:v>35.0651060941616</c:v>
                </c:pt>
                <c:pt idx="63057">
                  <c:v>35.065250176046497</c:v>
                </c:pt>
                <c:pt idx="63058">
                  <c:v>35.065394257470302</c:v>
                </c:pt>
                <c:pt idx="63059">
                  <c:v>35.065538338432802</c:v>
                </c:pt>
                <c:pt idx="63060">
                  <c:v>35.065682418934202</c:v>
                </c:pt>
                <c:pt idx="63061">
                  <c:v>35.065826498974403</c:v>
                </c:pt>
                <c:pt idx="63062">
                  <c:v>35.065970578553397</c:v>
                </c:pt>
                <c:pt idx="63063">
                  <c:v>35.0661146576711</c:v>
                </c:pt>
                <c:pt idx="63064">
                  <c:v>35.066258736327804</c:v>
                </c:pt>
                <c:pt idx="63065">
                  <c:v>35.066402814523201</c:v>
                </c:pt>
                <c:pt idx="63066">
                  <c:v>35.066546892257499</c:v>
                </c:pt>
                <c:pt idx="63067">
                  <c:v>35.066690969530498</c:v>
                </c:pt>
                <c:pt idx="63068">
                  <c:v>35.066835046342398</c:v>
                </c:pt>
                <c:pt idx="63069">
                  <c:v>35.066979122693198</c:v>
                </c:pt>
                <c:pt idx="63070">
                  <c:v>35.067123198582699</c:v>
                </c:pt>
                <c:pt idx="63071">
                  <c:v>35.067267274011101</c:v>
                </c:pt>
                <c:pt idx="63072">
                  <c:v>35.067411348978297</c:v>
                </c:pt>
                <c:pt idx="63073">
                  <c:v>35.067555423484301</c:v>
                </c:pt>
                <c:pt idx="63074">
                  <c:v>35.067699497529198</c:v>
                </c:pt>
                <c:pt idx="63075">
                  <c:v>35.067843571112903</c:v>
                </c:pt>
                <c:pt idx="63076">
                  <c:v>35.067987644235401</c:v>
                </c:pt>
                <c:pt idx="63077">
                  <c:v>35.068131716896801</c:v>
                </c:pt>
                <c:pt idx="63078">
                  <c:v>35.068275789097001</c:v>
                </c:pt>
                <c:pt idx="63079">
                  <c:v>35.068419860836002</c:v>
                </c:pt>
                <c:pt idx="63080">
                  <c:v>35.068563932113904</c:v>
                </c:pt>
                <c:pt idx="63081">
                  <c:v>35.068708002930599</c:v>
                </c:pt>
                <c:pt idx="63082">
                  <c:v>35.068852073286102</c:v>
                </c:pt>
                <c:pt idx="63083">
                  <c:v>35.068996143180598</c:v>
                </c:pt>
                <c:pt idx="63084">
                  <c:v>35.069140212613803</c:v>
                </c:pt>
                <c:pt idx="63085">
                  <c:v>35.069284281585901</c:v>
                </c:pt>
                <c:pt idx="63086">
                  <c:v>35.0694283500968</c:v>
                </c:pt>
                <c:pt idx="63087">
                  <c:v>35.069572418146599</c:v>
                </c:pt>
                <c:pt idx="63088">
                  <c:v>35.069716485735299</c:v>
                </c:pt>
                <c:pt idx="63089">
                  <c:v>35.069860552862799</c:v>
                </c:pt>
                <c:pt idx="63090">
                  <c:v>35.070004619529101</c:v>
                </c:pt>
                <c:pt idx="63091">
                  <c:v>35.070148685734402</c:v>
                </c:pt>
                <c:pt idx="63092">
                  <c:v>35.070292751478398</c:v>
                </c:pt>
                <c:pt idx="63093">
                  <c:v>35.070436816761301</c:v>
                </c:pt>
                <c:pt idx="63094">
                  <c:v>35.070580881583098</c:v>
                </c:pt>
                <c:pt idx="63095">
                  <c:v>35.070724945943802</c:v>
                </c:pt>
                <c:pt idx="63096">
                  <c:v>35.0708690098433</c:v>
                </c:pt>
                <c:pt idx="63097">
                  <c:v>35.071013073281698</c:v>
                </c:pt>
                <c:pt idx="63098">
                  <c:v>35.071157136258897</c:v>
                </c:pt>
                <c:pt idx="63099">
                  <c:v>35.071301198774997</c:v>
                </c:pt>
                <c:pt idx="63100">
                  <c:v>35.071445260829996</c:v>
                </c:pt>
                <c:pt idx="63101">
                  <c:v>35.071589322423897</c:v>
                </c:pt>
                <c:pt idx="63102">
                  <c:v>35.071733383556598</c:v>
                </c:pt>
                <c:pt idx="63103">
                  <c:v>35.0718774442282</c:v>
                </c:pt>
                <c:pt idx="63104">
                  <c:v>35.072021504438602</c:v>
                </c:pt>
                <c:pt idx="63105">
                  <c:v>35.072165564187998</c:v>
                </c:pt>
                <c:pt idx="63106">
                  <c:v>35.072309623476201</c:v>
                </c:pt>
                <c:pt idx="63107">
                  <c:v>35.072453682303298</c:v>
                </c:pt>
                <c:pt idx="63108">
                  <c:v>35.072597740669302</c:v>
                </c:pt>
                <c:pt idx="63109">
                  <c:v>35.072741798574199</c:v>
                </c:pt>
                <c:pt idx="63110">
                  <c:v>35.072885856017898</c:v>
                </c:pt>
                <c:pt idx="63111">
                  <c:v>35.073029913000603</c:v>
                </c:pt>
                <c:pt idx="63112">
                  <c:v>35.073173969522102</c:v>
                </c:pt>
                <c:pt idx="63113">
                  <c:v>35.073318025582502</c:v>
                </c:pt>
                <c:pt idx="63114">
                  <c:v>35.073462081181802</c:v>
                </c:pt>
                <c:pt idx="63115">
                  <c:v>35.073606136320002</c:v>
                </c:pt>
                <c:pt idx="63116">
                  <c:v>35.073750190997103</c:v>
                </c:pt>
                <c:pt idx="63117">
                  <c:v>35.073894245213097</c:v>
                </c:pt>
                <c:pt idx="63118">
                  <c:v>35.074038298967899</c:v>
                </c:pt>
                <c:pt idx="63119">
                  <c:v>35.074182352261701</c:v>
                </c:pt>
                <c:pt idx="63120">
                  <c:v>35.074326405094403</c:v>
                </c:pt>
                <c:pt idx="63121">
                  <c:v>35.0744704574659</c:v>
                </c:pt>
                <c:pt idx="63122">
                  <c:v>35.074614509376403</c:v>
                </c:pt>
                <c:pt idx="63123">
                  <c:v>35.074758560825799</c:v>
                </c:pt>
                <c:pt idx="63124">
                  <c:v>35.074902611814103</c:v>
                </c:pt>
                <c:pt idx="63125">
                  <c:v>35.0750466623413</c:v>
                </c:pt>
                <c:pt idx="63126">
                  <c:v>35.075190712407398</c:v>
                </c:pt>
                <c:pt idx="63127">
                  <c:v>35.075334762012403</c:v>
                </c:pt>
                <c:pt idx="63128">
                  <c:v>35.075478811156302</c:v>
                </c:pt>
                <c:pt idx="63129">
                  <c:v>35.0756228598391</c:v>
                </c:pt>
                <c:pt idx="63130">
                  <c:v>35.0757669080608</c:v>
                </c:pt>
                <c:pt idx="63131">
                  <c:v>35.075910955821499</c:v>
                </c:pt>
                <c:pt idx="63132">
                  <c:v>35.076055003121098</c:v>
                </c:pt>
                <c:pt idx="63133">
                  <c:v>35.076199049959598</c:v>
                </c:pt>
                <c:pt idx="63134">
                  <c:v>35.076343096336998</c:v>
                </c:pt>
                <c:pt idx="63135">
                  <c:v>35.076487142253299</c:v>
                </c:pt>
                <c:pt idx="63136">
                  <c:v>35.0766311877086</c:v>
                </c:pt>
                <c:pt idx="63137">
                  <c:v>35.076775232702701</c:v>
                </c:pt>
                <c:pt idx="63138">
                  <c:v>35.076919277235802</c:v>
                </c:pt>
                <c:pt idx="63139">
                  <c:v>35.077063321307897</c:v>
                </c:pt>
                <c:pt idx="63140">
                  <c:v>35.077207364918799</c:v>
                </c:pt>
                <c:pt idx="63141">
                  <c:v>35.077351408068701</c:v>
                </c:pt>
                <c:pt idx="63142">
                  <c:v>35.077495450757503</c:v>
                </c:pt>
                <c:pt idx="63143">
                  <c:v>35.077639492985298</c:v>
                </c:pt>
                <c:pt idx="63144">
                  <c:v>35.077783534751902</c:v>
                </c:pt>
                <c:pt idx="63145">
                  <c:v>35.077927576057597</c:v>
                </c:pt>
                <c:pt idx="63146">
                  <c:v>35.078071616902101</c:v>
                </c:pt>
                <c:pt idx="63147">
                  <c:v>35.078215657285597</c:v>
                </c:pt>
                <c:pt idx="63148">
                  <c:v>35.078359697208001</c:v>
                </c:pt>
                <c:pt idx="63149">
                  <c:v>35.078503736669397</c:v>
                </c:pt>
                <c:pt idx="63150">
                  <c:v>35.078647775669701</c:v>
                </c:pt>
                <c:pt idx="63151">
                  <c:v>35.078791814208998</c:v>
                </c:pt>
                <c:pt idx="63152">
                  <c:v>35.078935852287202</c:v>
                </c:pt>
                <c:pt idx="63153">
                  <c:v>35.079079889904399</c:v>
                </c:pt>
                <c:pt idx="63154">
                  <c:v>35.079223927060497</c:v>
                </c:pt>
                <c:pt idx="63155">
                  <c:v>35.079367963755502</c:v>
                </c:pt>
                <c:pt idx="63156">
                  <c:v>35.079511999989499</c:v>
                </c:pt>
                <c:pt idx="63157">
                  <c:v>35.079656035762497</c:v>
                </c:pt>
                <c:pt idx="63158">
                  <c:v>35.079800071074402</c:v>
                </c:pt>
                <c:pt idx="63159">
                  <c:v>35.0799441059253</c:v>
                </c:pt>
                <c:pt idx="63160">
                  <c:v>35.080088140315098</c:v>
                </c:pt>
                <c:pt idx="63161">
                  <c:v>35.080232174243903</c:v>
                </c:pt>
                <c:pt idx="63162">
                  <c:v>35.080376207711602</c:v>
                </c:pt>
                <c:pt idx="63163">
                  <c:v>35.0805202407183</c:v>
                </c:pt>
                <c:pt idx="63164">
                  <c:v>35.080664273263999</c:v>
                </c:pt>
                <c:pt idx="63165">
                  <c:v>35.080808305348697</c:v>
                </c:pt>
                <c:pt idx="63166">
                  <c:v>35.080952336972203</c:v>
                </c:pt>
                <c:pt idx="63167">
                  <c:v>35.081096368134801</c:v>
                </c:pt>
                <c:pt idx="63168">
                  <c:v>35.0812403988364</c:v>
                </c:pt>
                <c:pt idx="63169">
                  <c:v>35.081384429076898</c:v>
                </c:pt>
                <c:pt idx="63170">
                  <c:v>35.081528458856397</c:v>
                </c:pt>
                <c:pt idx="63171">
                  <c:v>35.081672488174803</c:v>
                </c:pt>
                <c:pt idx="63172">
                  <c:v>35.081816517032301</c:v>
                </c:pt>
                <c:pt idx="63173">
                  <c:v>35.0819605454287</c:v>
                </c:pt>
                <c:pt idx="63174">
                  <c:v>35.082104573364099</c:v>
                </c:pt>
                <c:pt idx="63175">
                  <c:v>35.082248600838398</c:v>
                </c:pt>
                <c:pt idx="63176">
                  <c:v>35.082392627851803</c:v>
                </c:pt>
                <c:pt idx="63177">
                  <c:v>35.082536654404102</c:v>
                </c:pt>
                <c:pt idx="63178">
                  <c:v>35.0826806804954</c:v>
                </c:pt>
                <c:pt idx="63179">
                  <c:v>35.082824706125798</c:v>
                </c:pt>
                <c:pt idx="63180">
                  <c:v>35.082968731294997</c:v>
                </c:pt>
                <c:pt idx="63181">
                  <c:v>35.083112756003302</c:v>
                </c:pt>
                <c:pt idx="63182">
                  <c:v>35.083256780250601</c:v>
                </c:pt>
                <c:pt idx="63183">
                  <c:v>35.083400804036899</c:v>
                </c:pt>
                <c:pt idx="63184">
                  <c:v>35.083544827362097</c:v>
                </c:pt>
                <c:pt idx="63185">
                  <c:v>35.083688850226402</c:v>
                </c:pt>
                <c:pt idx="63186">
                  <c:v>35.0838328726296</c:v>
                </c:pt>
                <c:pt idx="63187">
                  <c:v>35.083976894571897</c:v>
                </c:pt>
                <c:pt idx="63188">
                  <c:v>35.084120916053102</c:v>
                </c:pt>
                <c:pt idx="63189">
                  <c:v>35.0842649370733</c:v>
                </c:pt>
                <c:pt idx="63190">
                  <c:v>35.084408957632597</c:v>
                </c:pt>
                <c:pt idx="63191">
                  <c:v>35.084552977730802</c:v>
                </c:pt>
                <c:pt idx="63192">
                  <c:v>35.084696997368098</c:v>
                </c:pt>
                <c:pt idx="63193">
                  <c:v>35.084841016544303</c:v>
                </c:pt>
                <c:pt idx="63194">
                  <c:v>35.084985035259599</c:v>
                </c:pt>
                <c:pt idx="63195">
                  <c:v>35.085129053513903</c:v>
                </c:pt>
                <c:pt idx="63196">
                  <c:v>35.085273071307199</c:v>
                </c:pt>
                <c:pt idx="63197">
                  <c:v>35.085417088639502</c:v>
                </c:pt>
                <c:pt idx="63198">
                  <c:v>35.085561105510799</c:v>
                </c:pt>
                <c:pt idx="63199">
                  <c:v>35.085705121921102</c:v>
                </c:pt>
                <c:pt idx="63200">
                  <c:v>35.085849137870497</c:v>
                </c:pt>
                <c:pt idx="63201">
                  <c:v>35.0859931533588</c:v>
                </c:pt>
                <c:pt idx="63202">
                  <c:v>35.086137168386202</c:v>
                </c:pt>
                <c:pt idx="63203">
                  <c:v>35.086281182952597</c:v>
                </c:pt>
                <c:pt idx="63204">
                  <c:v>35.086425197057999</c:v>
                </c:pt>
                <c:pt idx="63205">
                  <c:v>35.0865692107025</c:v>
                </c:pt>
                <c:pt idx="63206">
                  <c:v>35.086713223886001</c:v>
                </c:pt>
                <c:pt idx="63207">
                  <c:v>35.086857236608502</c:v>
                </c:pt>
                <c:pt idx="63208">
                  <c:v>35.087001248870003</c:v>
                </c:pt>
                <c:pt idx="63209">
                  <c:v>35.087145260670603</c:v>
                </c:pt>
                <c:pt idx="63210">
                  <c:v>35.087289272010203</c:v>
                </c:pt>
                <c:pt idx="63211">
                  <c:v>35.087433282888803</c:v>
                </c:pt>
                <c:pt idx="63212">
                  <c:v>35.087577293306403</c:v>
                </c:pt>
                <c:pt idx="63213">
                  <c:v>35.087721303263102</c:v>
                </c:pt>
                <c:pt idx="63214">
                  <c:v>35.0878653127589</c:v>
                </c:pt>
                <c:pt idx="63215">
                  <c:v>35.088009321793599</c:v>
                </c:pt>
                <c:pt idx="63216">
                  <c:v>35.088153330367497</c:v>
                </c:pt>
                <c:pt idx="63217">
                  <c:v>35.088297338480302</c:v>
                </c:pt>
                <c:pt idx="63218">
                  <c:v>35.0884413461322</c:v>
                </c:pt>
                <c:pt idx="63219">
                  <c:v>35.088585353323197</c:v>
                </c:pt>
                <c:pt idx="63220">
                  <c:v>35.088729360053101</c:v>
                </c:pt>
                <c:pt idx="63221">
                  <c:v>35.088873366322197</c:v>
                </c:pt>
                <c:pt idx="63222">
                  <c:v>35.0890173721303</c:v>
                </c:pt>
                <c:pt idx="63223">
                  <c:v>35.089161377477403</c:v>
                </c:pt>
                <c:pt idx="63224">
                  <c:v>35.089305382363598</c:v>
                </c:pt>
                <c:pt idx="63225">
                  <c:v>35.0894493867888</c:v>
                </c:pt>
                <c:pt idx="63226">
                  <c:v>35.089593390753102</c:v>
                </c:pt>
                <c:pt idx="63227">
                  <c:v>35.089737394256503</c:v>
                </c:pt>
                <c:pt idx="63228">
                  <c:v>35.089881397298903</c:v>
                </c:pt>
                <c:pt idx="63229">
                  <c:v>35.090025399880403</c:v>
                </c:pt>
                <c:pt idx="63230">
                  <c:v>35.090169402000903</c:v>
                </c:pt>
                <c:pt idx="63231">
                  <c:v>35.090313403660502</c:v>
                </c:pt>
                <c:pt idx="63232">
                  <c:v>35.090457404859201</c:v>
                </c:pt>
                <c:pt idx="63233">
                  <c:v>35.0906014055969</c:v>
                </c:pt>
                <c:pt idx="63234">
                  <c:v>35.090745405873697</c:v>
                </c:pt>
                <c:pt idx="63235">
                  <c:v>35.090889405689502</c:v>
                </c:pt>
                <c:pt idx="63236">
                  <c:v>35.091033405044499</c:v>
                </c:pt>
                <c:pt idx="63237">
                  <c:v>35.091177403938502</c:v>
                </c:pt>
                <c:pt idx="63238">
                  <c:v>35.091321402371499</c:v>
                </c:pt>
                <c:pt idx="63239">
                  <c:v>35.091465400343701</c:v>
                </c:pt>
                <c:pt idx="63240">
                  <c:v>35.091609397854903</c:v>
                </c:pt>
                <c:pt idx="63241">
                  <c:v>35.091753394905197</c:v>
                </c:pt>
                <c:pt idx="63242">
                  <c:v>35.091897391494598</c:v>
                </c:pt>
                <c:pt idx="63243">
                  <c:v>35.092041387623098</c:v>
                </c:pt>
                <c:pt idx="63244">
                  <c:v>35.092185383290598</c:v>
                </c:pt>
                <c:pt idx="63245">
                  <c:v>35.092329378497197</c:v>
                </c:pt>
                <c:pt idx="63246">
                  <c:v>35.092473373242903</c:v>
                </c:pt>
                <c:pt idx="63247">
                  <c:v>35.092617367527701</c:v>
                </c:pt>
                <c:pt idx="63248">
                  <c:v>35.092761361351599</c:v>
                </c:pt>
                <c:pt idx="63249">
                  <c:v>35.092905354714603</c:v>
                </c:pt>
                <c:pt idx="63250">
                  <c:v>35.093049347616599</c:v>
                </c:pt>
                <c:pt idx="63251">
                  <c:v>35.093193340057802</c:v>
                </c:pt>
                <c:pt idx="63252">
                  <c:v>35.093337332037997</c:v>
                </c:pt>
                <c:pt idx="63253">
                  <c:v>35.093481323557398</c:v>
                </c:pt>
                <c:pt idx="63254">
                  <c:v>35.093625314615799</c:v>
                </c:pt>
                <c:pt idx="63255">
                  <c:v>35.093769305213399</c:v>
                </c:pt>
                <c:pt idx="63256">
                  <c:v>35.093913295349999</c:v>
                </c:pt>
                <c:pt idx="63257">
                  <c:v>35.094057285025698</c:v>
                </c:pt>
                <c:pt idx="63258">
                  <c:v>35.094201274240604</c:v>
                </c:pt>
                <c:pt idx="63259">
                  <c:v>35.094345262994501</c:v>
                </c:pt>
                <c:pt idx="63260">
                  <c:v>35.094489251287598</c:v>
                </c:pt>
                <c:pt idx="63261">
                  <c:v>35.094633239119702</c:v>
                </c:pt>
                <c:pt idx="63262">
                  <c:v>35.094777226490997</c:v>
                </c:pt>
                <c:pt idx="63263">
                  <c:v>35.0949212134013</c:v>
                </c:pt>
                <c:pt idx="63264">
                  <c:v>35.095065199850801</c:v>
                </c:pt>
                <c:pt idx="63265">
                  <c:v>35.095209185839401</c:v>
                </c:pt>
                <c:pt idx="63266">
                  <c:v>35.095353171367101</c:v>
                </c:pt>
                <c:pt idx="63267">
                  <c:v>35.095497156434</c:v>
                </c:pt>
                <c:pt idx="63268">
                  <c:v>35.095641141039899</c:v>
                </c:pt>
                <c:pt idx="63269">
                  <c:v>35.095785125185003</c:v>
                </c:pt>
                <c:pt idx="63270">
                  <c:v>35.0959291088691</c:v>
                </c:pt>
                <c:pt idx="63271">
                  <c:v>35.096073092092396</c:v>
                </c:pt>
                <c:pt idx="63272">
                  <c:v>35.096217074854898</c:v>
                </c:pt>
                <c:pt idx="63273">
                  <c:v>35.0963610571564</c:v>
                </c:pt>
                <c:pt idx="63274">
                  <c:v>35.096505038997101</c:v>
                </c:pt>
                <c:pt idx="63275">
                  <c:v>35.096649020376901</c:v>
                </c:pt>
                <c:pt idx="63276">
                  <c:v>35.096793001295801</c:v>
                </c:pt>
                <c:pt idx="63277">
                  <c:v>35.096936981753899</c:v>
                </c:pt>
                <c:pt idx="63278">
                  <c:v>35.097080961751097</c:v>
                </c:pt>
                <c:pt idx="63279">
                  <c:v>35.097224941287401</c:v>
                </c:pt>
                <c:pt idx="63280">
                  <c:v>35.097368920362896</c:v>
                </c:pt>
                <c:pt idx="63281">
                  <c:v>35.097512898977499</c:v>
                </c:pt>
                <c:pt idx="63282">
                  <c:v>35.0976568771312</c:v>
                </c:pt>
                <c:pt idx="63283">
                  <c:v>35.097800854824101</c:v>
                </c:pt>
                <c:pt idx="63284">
                  <c:v>35.0979448320561</c:v>
                </c:pt>
                <c:pt idx="63285">
                  <c:v>35.098088808827299</c:v>
                </c:pt>
                <c:pt idx="63286">
                  <c:v>35.098232785137597</c:v>
                </c:pt>
                <c:pt idx="63287">
                  <c:v>35.098376760987001</c:v>
                </c:pt>
                <c:pt idx="63288">
                  <c:v>35.098520736375598</c:v>
                </c:pt>
                <c:pt idx="63289">
                  <c:v>35.0986647113034</c:v>
                </c:pt>
                <c:pt idx="63290">
                  <c:v>35.098808685770202</c:v>
                </c:pt>
                <c:pt idx="63291">
                  <c:v>35.098952659776302</c:v>
                </c:pt>
                <c:pt idx="63292">
                  <c:v>35.099096633321501</c:v>
                </c:pt>
                <c:pt idx="63293">
                  <c:v>35.0992406064058</c:v>
                </c:pt>
                <c:pt idx="63294">
                  <c:v>35.099384579029298</c:v>
                </c:pt>
                <c:pt idx="63295">
                  <c:v>35.099528551192002</c:v>
                </c:pt>
                <c:pt idx="63296">
                  <c:v>35.099672522893798</c:v>
                </c:pt>
                <c:pt idx="63297">
                  <c:v>35.099816494134799</c:v>
                </c:pt>
                <c:pt idx="63298">
                  <c:v>35.099960464914901</c:v>
                </c:pt>
                <c:pt idx="63299">
                  <c:v>35.100104435234201</c:v>
                </c:pt>
                <c:pt idx="63300">
                  <c:v>35.100248405092699</c:v>
                </c:pt>
                <c:pt idx="63301">
                  <c:v>35.100392374490298</c:v>
                </c:pt>
                <c:pt idx="63302">
                  <c:v>35.100536343427102</c:v>
                </c:pt>
                <c:pt idx="63303">
                  <c:v>35.100680311903098</c:v>
                </c:pt>
                <c:pt idx="63304">
                  <c:v>35.1008242799182</c:v>
                </c:pt>
                <c:pt idx="63305">
                  <c:v>35.100968247472601</c:v>
                </c:pt>
                <c:pt idx="63306">
                  <c:v>35.101112214566001</c:v>
                </c:pt>
                <c:pt idx="63307">
                  <c:v>35.1012561811987</c:v>
                </c:pt>
                <c:pt idx="63308">
                  <c:v>35.101400147370498</c:v>
                </c:pt>
                <c:pt idx="63309">
                  <c:v>35.101544113081502</c:v>
                </c:pt>
                <c:pt idx="63310">
                  <c:v>35.101688078331698</c:v>
                </c:pt>
                <c:pt idx="63311">
                  <c:v>35.1018320431211</c:v>
                </c:pt>
                <c:pt idx="63312">
                  <c:v>35.1019760074497</c:v>
                </c:pt>
                <c:pt idx="63313">
                  <c:v>35.1021199713174</c:v>
                </c:pt>
                <c:pt idx="63314">
                  <c:v>35.102263934724299</c:v>
                </c:pt>
                <c:pt idx="63315">
                  <c:v>35.102407897670403</c:v>
                </c:pt>
                <c:pt idx="63316">
                  <c:v>35.1025518601557</c:v>
                </c:pt>
                <c:pt idx="63317">
                  <c:v>35.102695822180202</c:v>
                </c:pt>
                <c:pt idx="63318">
                  <c:v>35.102839783743903</c:v>
                </c:pt>
                <c:pt idx="63319">
                  <c:v>35.102983744846703</c:v>
                </c:pt>
                <c:pt idx="63320">
                  <c:v>35.103127705488802</c:v>
                </c:pt>
                <c:pt idx="63321">
                  <c:v>35.1032716656701</c:v>
                </c:pt>
                <c:pt idx="63322">
                  <c:v>35.103415625390497</c:v>
                </c:pt>
                <c:pt idx="63323">
                  <c:v>35.103559584650199</c:v>
                </c:pt>
                <c:pt idx="63324">
                  <c:v>35.103703543449001</c:v>
                </c:pt>
                <c:pt idx="63325">
                  <c:v>35.103847501787101</c:v>
                </c:pt>
                <c:pt idx="63326">
                  <c:v>35.1039914596643</c:v>
                </c:pt>
                <c:pt idx="63327">
                  <c:v>35.104135417080798</c:v>
                </c:pt>
                <c:pt idx="63328">
                  <c:v>35.104279374036402</c:v>
                </c:pt>
                <c:pt idx="63329">
                  <c:v>35.104423330531297</c:v>
                </c:pt>
                <c:pt idx="63330">
                  <c:v>35.104567286565398</c:v>
                </c:pt>
                <c:pt idx="63331">
                  <c:v>35.104711242138698</c:v>
                </c:pt>
                <c:pt idx="63332">
                  <c:v>35.104855197251197</c:v>
                </c:pt>
                <c:pt idx="63333">
                  <c:v>35.104999151902902</c:v>
                </c:pt>
                <c:pt idx="63334">
                  <c:v>35.105143106093799</c:v>
                </c:pt>
                <c:pt idx="63335">
                  <c:v>35.105287059824001</c:v>
                </c:pt>
                <c:pt idx="63336">
                  <c:v>35.105431013093302</c:v>
                </c:pt>
                <c:pt idx="63337">
                  <c:v>35.105574965901901</c:v>
                </c:pt>
                <c:pt idx="63338">
                  <c:v>35.1057189182497</c:v>
                </c:pt>
                <c:pt idx="63339">
                  <c:v>35.105862870136697</c:v>
                </c:pt>
                <c:pt idx="63340">
                  <c:v>35.106006821563</c:v>
                </c:pt>
                <c:pt idx="63341">
                  <c:v>35.106150772528402</c:v>
                </c:pt>
                <c:pt idx="63342">
                  <c:v>35.106294723033102</c:v>
                </c:pt>
                <c:pt idx="63343">
                  <c:v>35.106438673077101</c:v>
                </c:pt>
                <c:pt idx="63344">
                  <c:v>35.106582622660198</c:v>
                </c:pt>
                <c:pt idx="63345">
                  <c:v>35.106726571782602</c:v>
                </c:pt>
                <c:pt idx="63346">
                  <c:v>35.106870520444197</c:v>
                </c:pt>
                <c:pt idx="63347">
                  <c:v>35.107014468645097</c:v>
                </c:pt>
                <c:pt idx="63348">
                  <c:v>35.107158416385197</c:v>
                </c:pt>
                <c:pt idx="63349">
                  <c:v>35.107302363664502</c:v>
                </c:pt>
                <c:pt idx="63350">
                  <c:v>35.107446310482999</c:v>
                </c:pt>
                <c:pt idx="63351">
                  <c:v>35.107590256840801</c:v>
                </c:pt>
                <c:pt idx="63352">
                  <c:v>35.107734202737902</c:v>
                </c:pt>
                <c:pt idx="63353">
                  <c:v>35.107878148174201</c:v>
                </c:pt>
                <c:pt idx="63354">
                  <c:v>35.1080220931497</c:v>
                </c:pt>
                <c:pt idx="63355">
                  <c:v>35.108166037664503</c:v>
                </c:pt>
                <c:pt idx="63356">
                  <c:v>35.108309981718499</c:v>
                </c:pt>
                <c:pt idx="63357">
                  <c:v>35.1084539253117</c:v>
                </c:pt>
                <c:pt idx="63358">
                  <c:v>35.108597868444299</c:v>
                </c:pt>
                <c:pt idx="63359">
                  <c:v>35.108741811115998</c:v>
                </c:pt>
                <c:pt idx="63360">
                  <c:v>35.108885753327002</c:v>
                </c:pt>
                <c:pt idx="63361">
                  <c:v>35.109029695077297</c:v>
                </c:pt>
                <c:pt idx="63362">
                  <c:v>35.109173636366897</c:v>
                </c:pt>
                <c:pt idx="63363">
                  <c:v>35.109317577195597</c:v>
                </c:pt>
                <c:pt idx="63364">
                  <c:v>35.109461517563702</c:v>
                </c:pt>
                <c:pt idx="63365">
                  <c:v>35.109605457470998</c:v>
                </c:pt>
                <c:pt idx="63366">
                  <c:v>35.1097493969176</c:v>
                </c:pt>
                <c:pt idx="63367">
                  <c:v>35.109893335903401</c:v>
                </c:pt>
                <c:pt idx="63368">
                  <c:v>35.1100372744285</c:v>
                </c:pt>
                <c:pt idx="63369">
                  <c:v>35.110181212492797</c:v>
                </c:pt>
                <c:pt idx="63370">
                  <c:v>35.1103251500965</c:v>
                </c:pt>
                <c:pt idx="63371">
                  <c:v>35.110469087239402</c:v>
                </c:pt>
                <c:pt idx="63372">
                  <c:v>35.110613023921502</c:v>
                </c:pt>
                <c:pt idx="63373">
                  <c:v>35.110756960143</c:v>
                </c:pt>
                <c:pt idx="63374">
                  <c:v>35.110900895903697</c:v>
                </c:pt>
                <c:pt idx="63375">
                  <c:v>35.111044831203699</c:v>
                </c:pt>
                <c:pt idx="63376">
                  <c:v>35.111188766042901</c:v>
                </c:pt>
                <c:pt idx="63377">
                  <c:v>35.111332700421499</c:v>
                </c:pt>
                <c:pt idx="63378">
                  <c:v>35.111476634339297</c:v>
                </c:pt>
                <c:pt idx="63379">
                  <c:v>35.1116205677964</c:v>
                </c:pt>
                <c:pt idx="63380">
                  <c:v>35.111764500792802</c:v>
                </c:pt>
                <c:pt idx="63381">
                  <c:v>35.111908433328502</c:v>
                </c:pt>
                <c:pt idx="63382">
                  <c:v>35.1120523654034</c:v>
                </c:pt>
                <c:pt idx="63383">
                  <c:v>35.112196297017697</c:v>
                </c:pt>
                <c:pt idx="63384">
                  <c:v>35.112340228171199</c:v>
                </c:pt>
                <c:pt idx="63385">
                  <c:v>35.112484158864</c:v>
                </c:pt>
                <c:pt idx="63386">
                  <c:v>35.112628089096098</c:v>
                </c:pt>
                <c:pt idx="63387">
                  <c:v>35.112772018867503</c:v>
                </c:pt>
                <c:pt idx="63388">
                  <c:v>35.112915948178198</c:v>
                </c:pt>
                <c:pt idx="63389">
                  <c:v>35.113059877028199</c:v>
                </c:pt>
                <c:pt idx="63390">
                  <c:v>35.113203805417498</c:v>
                </c:pt>
                <c:pt idx="63391">
                  <c:v>35.113347733346103</c:v>
                </c:pt>
                <c:pt idx="63392">
                  <c:v>35.113491660813899</c:v>
                </c:pt>
                <c:pt idx="63393">
                  <c:v>35.113635587821101</c:v>
                </c:pt>
                <c:pt idx="63394">
                  <c:v>35.1137795143676</c:v>
                </c:pt>
                <c:pt idx="63395">
                  <c:v>35.113923440453398</c:v>
                </c:pt>
                <c:pt idx="63396">
                  <c:v>35.114067366078501</c:v>
                </c:pt>
                <c:pt idx="63397">
                  <c:v>35.114211291242903</c:v>
                </c:pt>
                <c:pt idx="63398">
                  <c:v>35.114355215946603</c:v>
                </c:pt>
                <c:pt idx="63399">
                  <c:v>35.1144991401897</c:v>
                </c:pt>
                <c:pt idx="63400">
                  <c:v>35.114643063971997</c:v>
                </c:pt>
                <c:pt idx="63401">
                  <c:v>35.114786987293698</c:v>
                </c:pt>
                <c:pt idx="63402">
                  <c:v>35.114930910154598</c:v>
                </c:pt>
                <c:pt idx="63403">
                  <c:v>35.115074832554903</c:v>
                </c:pt>
                <c:pt idx="63404">
                  <c:v>35.115218754494499</c:v>
                </c:pt>
                <c:pt idx="63405">
                  <c:v>35.115362675973401</c:v>
                </c:pt>
                <c:pt idx="63406">
                  <c:v>35.1155065969917</c:v>
                </c:pt>
                <c:pt idx="63407">
                  <c:v>35.115650517549199</c:v>
                </c:pt>
                <c:pt idx="63408">
                  <c:v>35.115794437646102</c:v>
                </c:pt>
                <c:pt idx="63409">
                  <c:v>35.115938357282303</c:v>
                </c:pt>
                <c:pt idx="63410">
                  <c:v>35.116082276457902</c:v>
                </c:pt>
                <c:pt idx="63411">
                  <c:v>35.1162261951727</c:v>
                </c:pt>
                <c:pt idx="63412">
                  <c:v>35.116370113426903</c:v>
                </c:pt>
                <c:pt idx="63413">
                  <c:v>35.116514031220397</c:v>
                </c:pt>
                <c:pt idx="63414">
                  <c:v>35.116657948553303</c:v>
                </c:pt>
                <c:pt idx="63415">
                  <c:v>35.116801865425501</c:v>
                </c:pt>
                <c:pt idx="63416">
                  <c:v>35.116945781837003</c:v>
                </c:pt>
                <c:pt idx="63417">
                  <c:v>35.117089697787897</c:v>
                </c:pt>
                <c:pt idx="63418">
                  <c:v>35.117233613278103</c:v>
                </c:pt>
                <c:pt idx="63419">
                  <c:v>35.1173775283076</c:v>
                </c:pt>
                <c:pt idx="63420">
                  <c:v>35.117521442876502</c:v>
                </c:pt>
                <c:pt idx="63421">
                  <c:v>35.117665356984702</c:v>
                </c:pt>
                <c:pt idx="63422">
                  <c:v>35.1178092706323</c:v>
                </c:pt>
                <c:pt idx="63423">
                  <c:v>35.117953183819203</c:v>
                </c:pt>
                <c:pt idx="63424">
                  <c:v>35.118097096545497</c:v>
                </c:pt>
                <c:pt idx="63425">
                  <c:v>35.118241008811097</c:v>
                </c:pt>
                <c:pt idx="63426">
                  <c:v>35.118384920616101</c:v>
                </c:pt>
                <c:pt idx="63427">
                  <c:v>35.118528831960397</c:v>
                </c:pt>
                <c:pt idx="63428">
                  <c:v>35.118672742843998</c:v>
                </c:pt>
                <c:pt idx="63429">
                  <c:v>35.118816653267103</c:v>
                </c:pt>
                <c:pt idx="63430">
                  <c:v>35.1189605632294</c:v>
                </c:pt>
                <c:pt idx="63431">
                  <c:v>35.119104472731202</c:v>
                </c:pt>
                <c:pt idx="63432">
                  <c:v>35.119248381772202</c:v>
                </c:pt>
                <c:pt idx="63433">
                  <c:v>35.1193922903527</c:v>
                </c:pt>
                <c:pt idx="63434">
                  <c:v>35.119536198472503</c:v>
                </c:pt>
                <c:pt idx="63435">
                  <c:v>35.119680106131703</c:v>
                </c:pt>
                <c:pt idx="63436">
                  <c:v>35.119824013330202</c:v>
                </c:pt>
                <c:pt idx="63437">
                  <c:v>35.119967920068099</c:v>
                </c:pt>
                <c:pt idx="63438">
                  <c:v>35.120111826345401</c:v>
                </c:pt>
                <c:pt idx="63439">
                  <c:v>35.1202557321621</c:v>
                </c:pt>
                <c:pt idx="63440">
                  <c:v>35.120399637518098</c:v>
                </c:pt>
                <c:pt idx="63441">
                  <c:v>35.1205435424135</c:v>
                </c:pt>
                <c:pt idx="63442">
                  <c:v>35.120687446848201</c:v>
                </c:pt>
                <c:pt idx="63443">
                  <c:v>35.120831350822399</c:v>
                </c:pt>
                <c:pt idx="63444">
                  <c:v>35.120975254335903</c:v>
                </c:pt>
                <c:pt idx="63445">
                  <c:v>35.121119157388797</c:v>
                </c:pt>
                <c:pt idx="63446">
                  <c:v>35.121263059980997</c:v>
                </c:pt>
                <c:pt idx="63447">
                  <c:v>35.121406962112701</c:v>
                </c:pt>
                <c:pt idx="63448">
                  <c:v>35.121550863783703</c:v>
                </c:pt>
                <c:pt idx="63449">
                  <c:v>35.121694764994103</c:v>
                </c:pt>
                <c:pt idx="63450">
                  <c:v>35.121838665743901</c:v>
                </c:pt>
                <c:pt idx="63451">
                  <c:v>35.121982566033097</c:v>
                </c:pt>
                <c:pt idx="63452">
                  <c:v>35.122126465861697</c:v>
                </c:pt>
                <c:pt idx="63453">
                  <c:v>35.122270365229703</c:v>
                </c:pt>
                <c:pt idx="63454">
                  <c:v>35.122414264136999</c:v>
                </c:pt>
                <c:pt idx="63455">
                  <c:v>35.1225581625838</c:v>
                </c:pt>
                <c:pt idx="63456">
                  <c:v>35.1227020605699</c:v>
                </c:pt>
                <c:pt idx="63457">
                  <c:v>35.122845958095503</c:v>
                </c:pt>
                <c:pt idx="63458">
                  <c:v>35.122989855160398</c:v>
                </c:pt>
                <c:pt idx="63459">
                  <c:v>35.123133751764797</c:v>
                </c:pt>
                <c:pt idx="63460">
                  <c:v>35.123277647908502</c:v>
                </c:pt>
                <c:pt idx="63461">
                  <c:v>35.123421543591697</c:v>
                </c:pt>
                <c:pt idx="63462">
                  <c:v>35.123565438814197</c:v>
                </c:pt>
                <c:pt idx="63463">
                  <c:v>35.123709333576102</c:v>
                </c:pt>
                <c:pt idx="63464">
                  <c:v>35.123853227877497</c:v>
                </c:pt>
                <c:pt idx="63465">
                  <c:v>35.123997121718297</c:v>
                </c:pt>
                <c:pt idx="63466">
                  <c:v>35.124141015098402</c:v>
                </c:pt>
                <c:pt idx="63467">
                  <c:v>35.124284908017998</c:v>
                </c:pt>
                <c:pt idx="63468">
                  <c:v>35.124428800476998</c:v>
                </c:pt>
                <c:pt idx="63469">
                  <c:v>35.124572692475397</c:v>
                </c:pt>
                <c:pt idx="63470">
                  <c:v>35.1247165840132</c:v>
                </c:pt>
                <c:pt idx="63471">
                  <c:v>35.1248604750905</c:v>
                </c:pt>
                <c:pt idx="63472">
                  <c:v>35.125004365707099</c:v>
                </c:pt>
                <c:pt idx="63473">
                  <c:v>35.125148255863202</c:v>
                </c:pt>
                <c:pt idx="63474">
                  <c:v>35.125292145558703</c:v>
                </c:pt>
                <c:pt idx="63475">
                  <c:v>35.125436034793601</c:v>
                </c:pt>
                <c:pt idx="63476">
                  <c:v>35.125579923567997</c:v>
                </c:pt>
                <c:pt idx="63477">
                  <c:v>35.125723811881699</c:v>
                </c:pt>
                <c:pt idx="63478">
                  <c:v>35.125867699734897</c:v>
                </c:pt>
                <c:pt idx="63479">
                  <c:v>35.1260115871276</c:v>
                </c:pt>
                <c:pt idx="63480">
                  <c:v>35.126155474059601</c:v>
                </c:pt>
                <c:pt idx="63481">
                  <c:v>35.1262993605311</c:v>
                </c:pt>
                <c:pt idx="63482">
                  <c:v>35.126443246542003</c:v>
                </c:pt>
                <c:pt idx="63483">
                  <c:v>35.126587132092403</c:v>
                </c:pt>
                <c:pt idx="63484">
                  <c:v>35.126731017182102</c:v>
                </c:pt>
                <c:pt idx="63485">
                  <c:v>35.126874901811398</c:v>
                </c:pt>
                <c:pt idx="63486">
                  <c:v>35.127018785979999</c:v>
                </c:pt>
                <c:pt idx="63487">
                  <c:v>35.127162669688097</c:v>
                </c:pt>
                <c:pt idx="63488">
                  <c:v>35.1273065529357</c:v>
                </c:pt>
                <c:pt idx="63489">
                  <c:v>35.1274504357227</c:v>
                </c:pt>
                <c:pt idx="63490">
                  <c:v>35.127594318049098</c:v>
                </c:pt>
                <c:pt idx="63491">
                  <c:v>35.127738199915001</c:v>
                </c:pt>
                <c:pt idx="63492">
                  <c:v>35.127882081320301</c:v>
                </c:pt>
                <c:pt idx="63493">
                  <c:v>35.128025962265099</c:v>
                </c:pt>
                <c:pt idx="63494">
                  <c:v>35.128169842749301</c:v>
                </c:pt>
                <c:pt idx="63495">
                  <c:v>35.128313722773001</c:v>
                </c:pt>
                <c:pt idx="63496">
                  <c:v>35.128457602336098</c:v>
                </c:pt>
                <c:pt idx="63497">
                  <c:v>35.1286014814387</c:v>
                </c:pt>
                <c:pt idx="63498">
                  <c:v>35.1287453600807</c:v>
                </c:pt>
                <c:pt idx="63499">
                  <c:v>35.128889238262197</c:v>
                </c:pt>
                <c:pt idx="63500">
                  <c:v>35.129033115983198</c:v>
                </c:pt>
                <c:pt idx="63501">
                  <c:v>35.129176993243597</c:v>
                </c:pt>
                <c:pt idx="63502">
                  <c:v>35.1293208700435</c:v>
                </c:pt>
                <c:pt idx="63503">
                  <c:v>35.129464746382801</c:v>
                </c:pt>
                <c:pt idx="63504">
                  <c:v>35.1296086222616</c:v>
                </c:pt>
                <c:pt idx="63505">
                  <c:v>35.129752497679902</c:v>
                </c:pt>
                <c:pt idx="63506">
                  <c:v>35.129896372637603</c:v>
                </c:pt>
                <c:pt idx="63507">
                  <c:v>35.130040247134801</c:v>
                </c:pt>
                <c:pt idx="63508">
                  <c:v>35.130184121171503</c:v>
                </c:pt>
                <c:pt idx="63509">
                  <c:v>35.130327994747702</c:v>
                </c:pt>
                <c:pt idx="63510">
                  <c:v>35.130471867863299</c:v>
                </c:pt>
                <c:pt idx="63511">
                  <c:v>35.130615740518401</c:v>
                </c:pt>
                <c:pt idx="63512">
                  <c:v>35.130759612713</c:v>
                </c:pt>
                <c:pt idx="63513">
                  <c:v>35.130903484447003</c:v>
                </c:pt>
                <c:pt idx="63514">
                  <c:v>35.131047355720597</c:v>
                </c:pt>
                <c:pt idx="63515">
                  <c:v>35.131191226533602</c:v>
                </c:pt>
                <c:pt idx="63516">
                  <c:v>35.131335096886097</c:v>
                </c:pt>
                <c:pt idx="63517">
                  <c:v>35.131478966778097</c:v>
                </c:pt>
                <c:pt idx="63518">
                  <c:v>35.131622836209601</c:v>
                </c:pt>
                <c:pt idx="63519">
                  <c:v>35.131766705180503</c:v>
                </c:pt>
                <c:pt idx="63520">
                  <c:v>35.131910573691002</c:v>
                </c:pt>
                <c:pt idx="63521">
                  <c:v>35.132054441740898</c:v>
                </c:pt>
                <c:pt idx="63522">
                  <c:v>35.132198309330299</c:v>
                </c:pt>
                <c:pt idx="63523">
                  <c:v>35.132342176459296</c:v>
                </c:pt>
                <c:pt idx="63524">
                  <c:v>35.132486043127699</c:v>
                </c:pt>
                <c:pt idx="63525">
                  <c:v>35.132629909335598</c:v>
                </c:pt>
                <c:pt idx="63526">
                  <c:v>35.132773775083002</c:v>
                </c:pt>
                <c:pt idx="63527">
                  <c:v>35.132917640369897</c:v>
                </c:pt>
                <c:pt idx="63528">
                  <c:v>35.133061505196302</c:v>
                </c:pt>
                <c:pt idx="63529">
                  <c:v>35.133205369562198</c:v>
                </c:pt>
                <c:pt idx="63530">
                  <c:v>35.133349233467598</c:v>
                </c:pt>
                <c:pt idx="63531">
                  <c:v>35.133493096912602</c:v>
                </c:pt>
                <c:pt idx="63532">
                  <c:v>35.133636959896997</c:v>
                </c:pt>
                <c:pt idx="63533">
                  <c:v>35.133780822420903</c:v>
                </c:pt>
                <c:pt idx="63534">
                  <c:v>35.133924684484398</c:v>
                </c:pt>
                <c:pt idx="63535">
                  <c:v>35.134068546087299</c:v>
                </c:pt>
                <c:pt idx="63536">
                  <c:v>35.134212407229803</c:v>
                </c:pt>
                <c:pt idx="63537">
                  <c:v>35.134356267911798</c:v>
                </c:pt>
                <c:pt idx="63538">
                  <c:v>35.134500128133297</c:v>
                </c:pt>
                <c:pt idx="63539">
                  <c:v>35.1346439878943</c:v>
                </c:pt>
                <c:pt idx="63540">
                  <c:v>35.134787847194801</c:v>
                </c:pt>
                <c:pt idx="63541">
                  <c:v>35.134931706034898</c:v>
                </c:pt>
                <c:pt idx="63542">
                  <c:v>35.1350755644144</c:v>
                </c:pt>
                <c:pt idx="63543">
                  <c:v>35.135219422333499</c:v>
                </c:pt>
                <c:pt idx="63544">
                  <c:v>35.135363279792102</c:v>
                </c:pt>
                <c:pt idx="63545">
                  <c:v>35.135507136790302</c:v>
                </c:pt>
                <c:pt idx="63546">
                  <c:v>35.135650993327999</c:v>
                </c:pt>
                <c:pt idx="63547">
                  <c:v>35.135794849405102</c:v>
                </c:pt>
                <c:pt idx="63548">
                  <c:v>35.1359387050219</c:v>
                </c:pt>
                <c:pt idx="63549">
                  <c:v>35.136082560178103</c:v>
                </c:pt>
                <c:pt idx="63550">
                  <c:v>35.136226414873903</c:v>
                </c:pt>
                <c:pt idx="63551">
                  <c:v>35.1363702691093</c:v>
                </c:pt>
                <c:pt idx="63552">
                  <c:v>35.136514122884101</c:v>
                </c:pt>
                <c:pt idx="63553">
                  <c:v>35.136657976198499</c:v>
                </c:pt>
                <c:pt idx="63554">
                  <c:v>35.136801829052501</c:v>
                </c:pt>
                <c:pt idx="63555">
                  <c:v>35.136945681445901</c:v>
                </c:pt>
                <c:pt idx="63556">
                  <c:v>35.137089533378997</c:v>
                </c:pt>
                <c:pt idx="63557">
                  <c:v>35.137233384851498</c:v>
                </c:pt>
                <c:pt idx="63558">
                  <c:v>35.137377235863603</c:v>
                </c:pt>
                <c:pt idx="63559">
                  <c:v>35.137521086415298</c:v>
                </c:pt>
                <c:pt idx="63560">
                  <c:v>35.137664936506503</c:v>
                </c:pt>
                <c:pt idx="63561">
                  <c:v>35.137808786137199</c:v>
                </c:pt>
                <c:pt idx="63562">
                  <c:v>35.137952635307499</c:v>
                </c:pt>
                <c:pt idx="63563">
                  <c:v>35.138096484017403</c:v>
                </c:pt>
                <c:pt idx="63564">
                  <c:v>35.138240332266797</c:v>
                </c:pt>
                <c:pt idx="63565">
                  <c:v>35.138384180055802</c:v>
                </c:pt>
                <c:pt idx="63566">
                  <c:v>35.138528027384297</c:v>
                </c:pt>
                <c:pt idx="63567">
                  <c:v>35.138671874252303</c:v>
                </c:pt>
                <c:pt idx="63568">
                  <c:v>35.138815720659998</c:v>
                </c:pt>
                <c:pt idx="63569">
                  <c:v>35.138959566607198</c:v>
                </c:pt>
                <c:pt idx="63570">
                  <c:v>35.139103412093903</c:v>
                </c:pt>
                <c:pt idx="63571">
                  <c:v>35.139247257120303</c:v>
                </c:pt>
                <c:pt idx="63572">
                  <c:v>35.139391101686101</c:v>
                </c:pt>
                <c:pt idx="63573">
                  <c:v>35.139534945791603</c:v>
                </c:pt>
                <c:pt idx="63574">
                  <c:v>35.139678789436601</c:v>
                </c:pt>
                <c:pt idx="63575">
                  <c:v>35.139822632621197</c:v>
                </c:pt>
                <c:pt idx="63576">
                  <c:v>35.139966475345403</c:v>
                </c:pt>
                <c:pt idx="63577">
                  <c:v>35.1401103176091</c:v>
                </c:pt>
                <c:pt idx="63578">
                  <c:v>35.1402541594124</c:v>
                </c:pt>
                <c:pt idx="63579">
                  <c:v>35.140398000755297</c:v>
                </c:pt>
                <c:pt idx="63580">
                  <c:v>35.140541841637798</c:v>
                </c:pt>
                <c:pt idx="63581">
                  <c:v>35.140685682059797</c:v>
                </c:pt>
                <c:pt idx="63582">
                  <c:v>35.140829522021399</c:v>
                </c:pt>
                <c:pt idx="63583">
                  <c:v>35.140973361522697</c:v>
                </c:pt>
                <c:pt idx="63584">
                  <c:v>35.1411172005634</c:v>
                </c:pt>
                <c:pt idx="63585">
                  <c:v>35.141261039143799</c:v>
                </c:pt>
                <c:pt idx="63586">
                  <c:v>35.141404877263803</c:v>
                </c:pt>
                <c:pt idx="63587">
                  <c:v>35.141548714923303</c:v>
                </c:pt>
                <c:pt idx="63588">
                  <c:v>35.1416925521224</c:v>
                </c:pt>
                <c:pt idx="63589">
                  <c:v>35.141836388861201</c:v>
                </c:pt>
                <c:pt idx="63590">
                  <c:v>35.141980225139498</c:v>
                </c:pt>
                <c:pt idx="63591">
                  <c:v>35.1421240609574</c:v>
                </c:pt>
                <c:pt idx="63592">
                  <c:v>35.142267896314898</c:v>
                </c:pt>
                <c:pt idx="63593">
                  <c:v>35.142411731212</c:v>
                </c:pt>
                <c:pt idx="63594">
                  <c:v>35.142555565648699</c:v>
                </c:pt>
                <c:pt idx="63595">
                  <c:v>35.142699399625002</c:v>
                </c:pt>
                <c:pt idx="63596">
                  <c:v>35.142843233140901</c:v>
                </c:pt>
                <c:pt idx="63597">
                  <c:v>35.142987066196397</c:v>
                </c:pt>
                <c:pt idx="63598">
                  <c:v>35.143130898791497</c:v>
                </c:pt>
                <c:pt idx="63599">
                  <c:v>35.143274730926201</c:v>
                </c:pt>
                <c:pt idx="63600">
                  <c:v>35.143418562600502</c:v>
                </c:pt>
                <c:pt idx="63601">
                  <c:v>35.143562393814399</c:v>
                </c:pt>
                <c:pt idx="63602">
                  <c:v>35.1437062245679</c:v>
                </c:pt>
                <c:pt idx="63603">
                  <c:v>35.143850054861097</c:v>
                </c:pt>
                <c:pt idx="63604">
                  <c:v>35.143993884693799</c:v>
                </c:pt>
                <c:pt idx="63605">
                  <c:v>35.144137714066197</c:v>
                </c:pt>
                <c:pt idx="63606">
                  <c:v>35.144281542978199</c:v>
                </c:pt>
                <c:pt idx="63607">
                  <c:v>35.144425371429797</c:v>
                </c:pt>
                <c:pt idx="63608">
                  <c:v>35.144569199420999</c:v>
                </c:pt>
                <c:pt idx="63609">
                  <c:v>35.144713026951898</c:v>
                </c:pt>
                <c:pt idx="63610">
                  <c:v>35.144856854022301</c:v>
                </c:pt>
                <c:pt idx="63611">
                  <c:v>35.1450006806324</c:v>
                </c:pt>
                <c:pt idx="63612">
                  <c:v>35.145144506782103</c:v>
                </c:pt>
                <c:pt idx="63613">
                  <c:v>35.145288332471402</c:v>
                </c:pt>
                <c:pt idx="63614">
                  <c:v>35.145432157700398</c:v>
                </c:pt>
                <c:pt idx="63615">
                  <c:v>35.145575982468998</c:v>
                </c:pt>
                <c:pt idx="63616">
                  <c:v>35.145719806777201</c:v>
                </c:pt>
                <c:pt idx="63617">
                  <c:v>35.145863630625101</c:v>
                </c:pt>
                <c:pt idx="63618">
                  <c:v>35.146007454012498</c:v>
                </c:pt>
                <c:pt idx="63619">
                  <c:v>35.146151276939698</c:v>
                </c:pt>
                <c:pt idx="63620">
                  <c:v>35.146295099406402</c:v>
                </c:pt>
                <c:pt idx="63621">
                  <c:v>35.146438921412802</c:v>
                </c:pt>
                <c:pt idx="63622">
                  <c:v>35.146582742958799</c:v>
                </c:pt>
                <c:pt idx="63623">
                  <c:v>35.146726564044499</c:v>
                </c:pt>
                <c:pt idx="63624">
                  <c:v>35.146870384669803</c:v>
                </c:pt>
                <c:pt idx="63625">
                  <c:v>35.147014204834797</c:v>
                </c:pt>
                <c:pt idx="63626">
                  <c:v>35.147158024539401</c:v>
                </c:pt>
                <c:pt idx="63627">
                  <c:v>35.147301843783602</c:v>
                </c:pt>
                <c:pt idx="63628">
                  <c:v>35.147445662567499</c:v>
                </c:pt>
                <c:pt idx="63629">
                  <c:v>35.147589480891099</c:v>
                </c:pt>
                <c:pt idx="63630">
                  <c:v>35.147733298754297</c:v>
                </c:pt>
                <c:pt idx="63631">
                  <c:v>35.147877116157098</c:v>
                </c:pt>
                <c:pt idx="63632">
                  <c:v>35.148020933099602</c:v>
                </c:pt>
                <c:pt idx="63633">
                  <c:v>35.148164749581703</c:v>
                </c:pt>
                <c:pt idx="63634">
                  <c:v>35.1483085656036</c:v>
                </c:pt>
                <c:pt idx="63635">
                  <c:v>35.148452381165001</c:v>
                </c:pt>
                <c:pt idx="63636">
                  <c:v>35.148596196266197</c:v>
                </c:pt>
                <c:pt idx="63637">
                  <c:v>35.148740010906998</c:v>
                </c:pt>
                <c:pt idx="63638">
                  <c:v>35.148883825087402</c:v>
                </c:pt>
                <c:pt idx="63639">
                  <c:v>35.149027638807503</c:v>
                </c:pt>
                <c:pt idx="63640">
                  <c:v>35.1491714520673</c:v>
                </c:pt>
                <c:pt idx="63641">
                  <c:v>35.1493152648668</c:v>
                </c:pt>
                <c:pt idx="63642">
                  <c:v>35.149459077205897</c:v>
                </c:pt>
                <c:pt idx="63643">
                  <c:v>35.149602889084697</c:v>
                </c:pt>
                <c:pt idx="63644">
                  <c:v>35.149746700503101</c:v>
                </c:pt>
                <c:pt idx="63645">
                  <c:v>35.149890511461301</c:v>
                </c:pt>
                <c:pt idx="63646">
                  <c:v>35.150034321959097</c:v>
                </c:pt>
                <c:pt idx="63647">
                  <c:v>35.150178131996597</c:v>
                </c:pt>
                <c:pt idx="63648">
                  <c:v>35.150321941573701</c:v>
                </c:pt>
                <c:pt idx="63649">
                  <c:v>35.1504657506906</c:v>
                </c:pt>
                <c:pt idx="63650">
                  <c:v>35.150609559347103</c:v>
                </c:pt>
                <c:pt idx="63651">
                  <c:v>35.150753367543302</c:v>
                </c:pt>
                <c:pt idx="63652">
                  <c:v>35.150897175279198</c:v>
                </c:pt>
                <c:pt idx="63653">
                  <c:v>35.151040982554697</c:v>
                </c:pt>
                <c:pt idx="63654">
                  <c:v>35.151184789369999</c:v>
                </c:pt>
                <c:pt idx="63655">
                  <c:v>35.151328595724898</c:v>
                </c:pt>
                <c:pt idx="63656">
                  <c:v>35.1514724016196</c:v>
                </c:pt>
                <c:pt idx="63657">
                  <c:v>35.151616207053898</c:v>
                </c:pt>
                <c:pt idx="63658">
                  <c:v>35.1517600120279</c:v>
                </c:pt>
                <c:pt idx="63659">
                  <c:v>35.151903816541598</c:v>
                </c:pt>
                <c:pt idx="63660">
                  <c:v>35.152047620594999</c:v>
                </c:pt>
                <c:pt idx="63661">
                  <c:v>35.152191424188103</c:v>
                </c:pt>
                <c:pt idx="63662">
                  <c:v>35.152335227320897</c:v>
                </c:pt>
                <c:pt idx="63663">
                  <c:v>35.152479029993401</c:v>
                </c:pt>
                <c:pt idx="63664">
                  <c:v>35.152622832205601</c:v>
                </c:pt>
                <c:pt idx="63665">
                  <c:v>35.152766633957498</c:v>
                </c:pt>
                <c:pt idx="63666">
                  <c:v>35.152910435249098</c:v>
                </c:pt>
                <c:pt idx="63667">
                  <c:v>35.153054236080401</c:v>
                </c:pt>
                <c:pt idx="63668">
                  <c:v>35.1531980364514</c:v>
                </c:pt>
                <c:pt idx="63669">
                  <c:v>35.153341836362102</c:v>
                </c:pt>
                <c:pt idx="63670">
                  <c:v>35.153485635812601</c:v>
                </c:pt>
                <c:pt idx="63671">
                  <c:v>35.153629434802703</c:v>
                </c:pt>
                <c:pt idx="63672">
                  <c:v>35.153773233332601</c:v>
                </c:pt>
                <c:pt idx="63673">
                  <c:v>35.153917031402102</c:v>
                </c:pt>
                <c:pt idx="63674">
                  <c:v>35.154060829011399</c:v>
                </c:pt>
                <c:pt idx="63675">
                  <c:v>35.1542046261604</c:v>
                </c:pt>
                <c:pt idx="63676">
                  <c:v>35.154348422849097</c:v>
                </c:pt>
                <c:pt idx="63677">
                  <c:v>35.154492219077603</c:v>
                </c:pt>
                <c:pt idx="63678">
                  <c:v>35.1546360148457</c:v>
                </c:pt>
                <c:pt idx="63679">
                  <c:v>35.154779810153599</c:v>
                </c:pt>
                <c:pt idx="63680">
                  <c:v>35.154923605001201</c:v>
                </c:pt>
                <c:pt idx="63681">
                  <c:v>35.155067399388599</c:v>
                </c:pt>
                <c:pt idx="63682">
                  <c:v>35.155211193315601</c:v>
                </c:pt>
                <c:pt idx="63683">
                  <c:v>35.155354986782399</c:v>
                </c:pt>
                <c:pt idx="63684">
                  <c:v>35.155498779788999</c:v>
                </c:pt>
                <c:pt idx="63685">
                  <c:v>35.155642572335204</c:v>
                </c:pt>
                <c:pt idx="63686">
                  <c:v>35.155786364421203</c:v>
                </c:pt>
                <c:pt idx="63687">
                  <c:v>35.1559301560469</c:v>
                </c:pt>
                <c:pt idx="63688">
                  <c:v>35.156073947212398</c:v>
                </c:pt>
                <c:pt idx="63689">
                  <c:v>35.156217737917601</c:v>
                </c:pt>
                <c:pt idx="63690">
                  <c:v>35.156361528162499</c:v>
                </c:pt>
                <c:pt idx="63691">
                  <c:v>35.1565053179472</c:v>
                </c:pt>
                <c:pt idx="63692">
                  <c:v>35.156649107271598</c:v>
                </c:pt>
                <c:pt idx="63693">
                  <c:v>35.156792896135798</c:v>
                </c:pt>
                <c:pt idx="63694">
                  <c:v>35.156936684539701</c:v>
                </c:pt>
                <c:pt idx="63695">
                  <c:v>35.157080472483301</c:v>
                </c:pt>
                <c:pt idx="63696">
                  <c:v>35.157224259966704</c:v>
                </c:pt>
                <c:pt idx="63697">
                  <c:v>35.157368046989902</c:v>
                </c:pt>
                <c:pt idx="63698">
                  <c:v>35.157511833552803</c:v>
                </c:pt>
                <c:pt idx="63699">
                  <c:v>35.157655619655401</c:v>
                </c:pt>
                <c:pt idx="63700">
                  <c:v>35.157799405297801</c:v>
                </c:pt>
                <c:pt idx="63701">
                  <c:v>35.157943190479997</c:v>
                </c:pt>
                <c:pt idx="63702">
                  <c:v>35.158086975201897</c:v>
                </c:pt>
                <c:pt idx="63703">
                  <c:v>35.158230759463599</c:v>
                </c:pt>
                <c:pt idx="63704">
                  <c:v>35.158374543265097</c:v>
                </c:pt>
                <c:pt idx="63705">
                  <c:v>35.158518326606199</c:v>
                </c:pt>
                <c:pt idx="63706">
                  <c:v>35.158662109487203</c:v>
                </c:pt>
                <c:pt idx="63707">
                  <c:v>35.158805891907903</c:v>
                </c:pt>
                <c:pt idx="63708">
                  <c:v>35.158949673868399</c:v>
                </c:pt>
                <c:pt idx="63709">
                  <c:v>35.159093455368698</c:v>
                </c:pt>
                <c:pt idx="63710">
                  <c:v>35.1592372364087</c:v>
                </c:pt>
                <c:pt idx="63711">
                  <c:v>35.159381016988497</c:v>
                </c:pt>
                <c:pt idx="63712">
                  <c:v>35.159524797108098</c:v>
                </c:pt>
                <c:pt idx="63713">
                  <c:v>35.159668576767402</c:v>
                </c:pt>
                <c:pt idx="63714">
                  <c:v>35.159812355966501</c:v>
                </c:pt>
                <c:pt idx="63715">
                  <c:v>35.159956134705403</c:v>
                </c:pt>
                <c:pt idx="63716">
                  <c:v>35.160099912984101</c:v>
                </c:pt>
                <c:pt idx="63717">
                  <c:v>35.160243690802503</c:v>
                </c:pt>
                <c:pt idx="63718">
                  <c:v>35.160387468160799</c:v>
                </c:pt>
                <c:pt idx="63719">
                  <c:v>35.160531245058799</c:v>
                </c:pt>
                <c:pt idx="63720">
                  <c:v>35.160675021496601</c:v>
                </c:pt>
                <c:pt idx="63721">
                  <c:v>35.160818797474199</c:v>
                </c:pt>
                <c:pt idx="63722">
                  <c:v>35.160962572991501</c:v>
                </c:pt>
                <c:pt idx="63723">
                  <c:v>35.161106348048698</c:v>
                </c:pt>
                <c:pt idx="63724">
                  <c:v>35.161250122645598</c:v>
                </c:pt>
                <c:pt idx="63725">
                  <c:v>35.1613938967824</c:v>
                </c:pt>
                <c:pt idx="63726">
                  <c:v>35.161537670458898</c:v>
                </c:pt>
                <c:pt idx="63727">
                  <c:v>35.161681443675199</c:v>
                </c:pt>
                <c:pt idx="63728">
                  <c:v>35.161825216431303</c:v>
                </c:pt>
                <c:pt idx="63729">
                  <c:v>35.161968988727203</c:v>
                </c:pt>
                <c:pt idx="63730">
                  <c:v>35.162112760562898</c:v>
                </c:pt>
                <c:pt idx="63731">
                  <c:v>35.162256531938397</c:v>
                </c:pt>
                <c:pt idx="63732">
                  <c:v>35.162400302853797</c:v>
                </c:pt>
                <c:pt idx="63733">
                  <c:v>35.162544073308901</c:v>
                </c:pt>
                <c:pt idx="63734">
                  <c:v>35.1626878433038</c:v>
                </c:pt>
                <c:pt idx="63735">
                  <c:v>35.162831612838502</c:v>
                </c:pt>
                <c:pt idx="63736">
                  <c:v>35.162975381913</c:v>
                </c:pt>
                <c:pt idx="63737">
                  <c:v>35.1631191505274</c:v>
                </c:pt>
                <c:pt idx="63738">
                  <c:v>35.163262918681497</c:v>
                </c:pt>
                <c:pt idx="63739">
                  <c:v>35.163406686375502</c:v>
                </c:pt>
                <c:pt idx="63740">
                  <c:v>35.163550453609197</c:v>
                </c:pt>
                <c:pt idx="63741">
                  <c:v>35.163694220382801</c:v>
                </c:pt>
                <c:pt idx="63742">
                  <c:v>35.163837986696201</c:v>
                </c:pt>
                <c:pt idx="63743">
                  <c:v>35.163981752549397</c:v>
                </c:pt>
                <c:pt idx="63744">
                  <c:v>35.164125517942502</c:v>
                </c:pt>
                <c:pt idx="63745">
                  <c:v>35.164269282875303</c:v>
                </c:pt>
                <c:pt idx="63746">
                  <c:v>35.164413047347999</c:v>
                </c:pt>
                <c:pt idx="63747">
                  <c:v>35.164556811360498</c:v>
                </c:pt>
                <c:pt idx="63748">
                  <c:v>35.1647005749128</c:v>
                </c:pt>
                <c:pt idx="63749">
                  <c:v>35.164844338004997</c:v>
                </c:pt>
                <c:pt idx="63750">
                  <c:v>35.164988100636997</c:v>
                </c:pt>
                <c:pt idx="63751">
                  <c:v>35.165131862808799</c:v>
                </c:pt>
                <c:pt idx="63752">
                  <c:v>35.165275624520397</c:v>
                </c:pt>
                <c:pt idx="63753">
                  <c:v>35.165419385771898</c:v>
                </c:pt>
                <c:pt idx="63754">
                  <c:v>35.165563146563201</c:v>
                </c:pt>
                <c:pt idx="63755">
                  <c:v>35.1657069068943</c:v>
                </c:pt>
                <c:pt idx="63756">
                  <c:v>35.165850666765301</c:v>
                </c:pt>
                <c:pt idx="63757">
                  <c:v>35.165994426176098</c:v>
                </c:pt>
                <c:pt idx="63758">
                  <c:v>35.166138185126798</c:v>
                </c:pt>
                <c:pt idx="63759">
                  <c:v>35.1662819436173</c:v>
                </c:pt>
                <c:pt idx="63760">
                  <c:v>35.166425701647597</c:v>
                </c:pt>
                <c:pt idx="63761">
                  <c:v>35.166569459217797</c:v>
                </c:pt>
                <c:pt idx="63762">
                  <c:v>35.1667132163278</c:v>
                </c:pt>
                <c:pt idx="63763">
                  <c:v>35.166856972977698</c:v>
                </c:pt>
                <c:pt idx="63764">
                  <c:v>35.167000729167398</c:v>
                </c:pt>
                <c:pt idx="63765">
                  <c:v>35.167144484897001</c:v>
                </c:pt>
                <c:pt idx="63766">
                  <c:v>35.1672882401664</c:v>
                </c:pt>
                <c:pt idx="63767">
                  <c:v>35.167431994975701</c:v>
                </c:pt>
                <c:pt idx="63768">
                  <c:v>35.167575749324797</c:v>
                </c:pt>
                <c:pt idx="63769">
                  <c:v>35.167719503213803</c:v>
                </c:pt>
                <c:pt idx="63770">
                  <c:v>35.167863256642597</c:v>
                </c:pt>
                <c:pt idx="63771">
                  <c:v>35.168007009611301</c:v>
                </c:pt>
                <c:pt idx="63772">
                  <c:v>35.1681507621199</c:v>
                </c:pt>
                <c:pt idx="63773">
                  <c:v>35.168294514168302</c:v>
                </c:pt>
                <c:pt idx="63774">
                  <c:v>35.168438265756599</c:v>
                </c:pt>
                <c:pt idx="63775">
                  <c:v>35.168582016884699</c:v>
                </c:pt>
                <c:pt idx="63776">
                  <c:v>35.168725767552701</c:v>
                </c:pt>
                <c:pt idx="63777">
                  <c:v>35.168869517760598</c:v>
                </c:pt>
                <c:pt idx="63778">
                  <c:v>35.169013267508397</c:v>
                </c:pt>
                <c:pt idx="63779">
                  <c:v>35.169157016795999</c:v>
                </c:pt>
                <c:pt idx="63780">
                  <c:v>35.169300765623497</c:v>
                </c:pt>
                <c:pt idx="63781">
                  <c:v>35.169444513990797</c:v>
                </c:pt>
                <c:pt idx="63782">
                  <c:v>35.169588261898099</c:v>
                </c:pt>
                <c:pt idx="63783">
                  <c:v>35.169732009345203</c:v>
                </c:pt>
                <c:pt idx="63784">
                  <c:v>35.169875756332203</c:v>
                </c:pt>
                <c:pt idx="63785">
                  <c:v>35.170019502858999</c:v>
                </c:pt>
                <c:pt idx="63786">
                  <c:v>35.170163248925803</c:v>
                </c:pt>
                <c:pt idx="63787">
                  <c:v>35.170306994532403</c:v>
                </c:pt>
                <c:pt idx="63788">
                  <c:v>35.170450739678998</c:v>
                </c:pt>
                <c:pt idx="63789">
                  <c:v>35.170594484365303</c:v>
                </c:pt>
                <c:pt idx="63790">
                  <c:v>35.170738228591603</c:v>
                </c:pt>
                <c:pt idx="63791">
                  <c:v>35.170881972357797</c:v>
                </c:pt>
                <c:pt idx="63792">
                  <c:v>35.171025715663902</c:v>
                </c:pt>
                <c:pt idx="63793">
                  <c:v>35.171169458509802</c:v>
                </c:pt>
                <c:pt idx="63794">
                  <c:v>35.171313200895703</c:v>
                </c:pt>
                <c:pt idx="63795">
                  <c:v>35.171456942821401</c:v>
                </c:pt>
                <c:pt idx="63796">
                  <c:v>35.1716006842871</c:v>
                </c:pt>
                <c:pt idx="63797">
                  <c:v>35.171744425292601</c:v>
                </c:pt>
                <c:pt idx="63798">
                  <c:v>35.171888165837998</c:v>
                </c:pt>
                <c:pt idx="63799">
                  <c:v>35.172031905923397</c:v>
                </c:pt>
                <c:pt idx="63800">
                  <c:v>35.172175645548599</c:v>
                </c:pt>
                <c:pt idx="63801">
                  <c:v>35.172319384713703</c:v>
                </c:pt>
                <c:pt idx="63802">
                  <c:v>35.172463123418801</c:v>
                </c:pt>
                <c:pt idx="63803">
                  <c:v>35.172606861663702</c:v>
                </c:pt>
                <c:pt idx="63804">
                  <c:v>35.172750599448598</c:v>
                </c:pt>
                <c:pt idx="63805">
                  <c:v>35.172894336773297</c:v>
                </c:pt>
                <c:pt idx="63806">
                  <c:v>35.173038073637997</c:v>
                </c:pt>
                <c:pt idx="63807">
                  <c:v>35.1731818100426</c:v>
                </c:pt>
                <c:pt idx="63808">
                  <c:v>35.173325545987097</c:v>
                </c:pt>
                <c:pt idx="63809">
                  <c:v>35.173469281471498</c:v>
                </c:pt>
                <c:pt idx="63810">
                  <c:v>35.1736130164958</c:v>
                </c:pt>
                <c:pt idx="63811">
                  <c:v>35.173756751060097</c:v>
                </c:pt>
                <c:pt idx="63812">
                  <c:v>35.173900485164197</c:v>
                </c:pt>
                <c:pt idx="63813">
                  <c:v>35.174044218808298</c:v>
                </c:pt>
                <c:pt idx="63814">
                  <c:v>35.174187951992302</c:v>
                </c:pt>
                <c:pt idx="63815">
                  <c:v>35.174331684716201</c:v>
                </c:pt>
                <c:pt idx="63816">
                  <c:v>35.174475416980101</c:v>
                </c:pt>
                <c:pt idx="63817">
                  <c:v>35.174619148783897</c:v>
                </c:pt>
                <c:pt idx="63818">
                  <c:v>35.174762880127602</c:v>
                </c:pt>
                <c:pt idx="63819">
                  <c:v>35.174906611011203</c:v>
                </c:pt>
                <c:pt idx="63820">
                  <c:v>35.175050341434797</c:v>
                </c:pt>
                <c:pt idx="63821">
                  <c:v>35.175194071398302</c:v>
                </c:pt>
                <c:pt idx="63822">
                  <c:v>35.175337800901701</c:v>
                </c:pt>
                <c:pt idx="63823">
                  <c:v>35.175481529945102</c:v>
                </c:pt>
                <c:pt idx="63824">
                  <c:v>35.175625258528399</c:v>
                </c:pt>
                <c:pt idx="63825">
                  <c:v>35.175768986651597</c:v>
                </c:pt>
                <c:pt idx="63826">
                  <c:v>35.175912714314798</c:v>
                </c:pt>
                <c:pt idx="63827">
                  <c:v>35.1760564415179</c:v>
                </c:pt>
                <c:pt idx="63828">
                  <c:v>35.176200168260998</c:v>
                </c:pt>
                <c:pt idx="63829">
                  <c:v>35.176343894543997</c:v>
                </c:pt>
                <c:pt idx="63830">
                  <c:v>35.176487620366899</c:v>
                </c:pt>
                <c:pt idx="63831">
                  <c:v>35.176631345729803</c:v>
                </c:pt>
                <c:pt idx="63832">
                  <c:v>35.176775070632701</c:v>
                </c:pt>
                <c:pt idx="63833">
                  <c:v>35.176918795075501</c:v>
                </c:pt>
                <c:pt idx="63834">
                  <c:v>35.177062519058197</c:v>
                </c:pt>
                <c:pt idx="63835">
                  <c:v>35.177206242580901</c:v>
                </c:pt>
                <c:pt idx="63836">
                  <c:v>35.1773499656436</c:v>
                </c:pt>
                <c:pt idx="63837">
                  <c:v>35.177493688246201</c:v>
                </c:pt>
                <c:pt idx="63838">
                  <c:v>35.177637410388797</c:v>
                </c:pt>
                <c:pt idx="63839">
                  <c:v>35.177781132071303</c:v>
                </c:pt>
                <c:pt idx="63840">
                  <c:v>35.177924853293803</c:v>
                </c:pt>
                <c:pt idx="63841">
                  <c:v>35.178068574056198</c:v>
                </c:pt>
                <c:pt idx="63842">
                  <c:v>35.178212294358701</c:v>
                </c:pt>
                <c:pt idx="63843">
                  <c:v>35.178356014201</c:v>
                </c:pt>
                <c:pt idx="63844">
                  <c:v>35.178499733583401</c:v>
                </c:pt>
                <c:pt idx="63845">
                  <c:v>35.178643452505703</c:v>
                </c:pt>
                <c:pt idx="63846">
                  <c:v>35.178787170968</c:v>
                </c:pt>
                <c:pt idx="63847">
                  <c:v>35.1789308889702</c:v>
                </c:pt>
                <c:pt idx="63848">
                  <c:v>35.179074606512401</c:v>
                </c:pt>
                <c:pt idx="63849">
                  <c:v>35.179218323594597</c:v>
                </c:pt>
                <c:pt idx="63850">
                  <c:v>35.179362040216802</c:v>
                </c:pt>
                <c:pt idx="63851">
                  <c:v>35.179505756378902</c:v>
                </c:pt>
                <c:pt idx="63852">
                  <c:v>35.179649472081103</c:v>
                </c:pt>
                <c:pt idx="63853">
                  <c:v>35.179793187323199</c:v>
                </c:pt>
                <c:pt idx="63854">
                  <c:v>35.179936902105297</c:v>
                </c:pt>
                <c:pt idx="63855">
                  <c:v>35.180080616427297</c:v>
                </c:pt>
                <c:pt idx="63856">
                  <c:v>35.180224330289398</c:v>
                </c:pt>
                <c:pt idx="63857">
                  <c:v>35.180368043691402</c:v>
                </c:pt>
                <c:pt idx="63858">
                  <c:v>35.1805117566334</c:v>
                </c:pt>
                <c:pt idx="63859">
                  <c:v>35.180655469115401</c:v>
                </c:pt>
                <c:pt idx="63860">
                  <c:v>35.180799181137402</c:v>
                </c:pt>
                <c:pt idx="63861">
                  <c:v>35.180942892699399</c:v>
                </c:pt>
                <c:pt idx="63862">
                  <c:v>35.181086603801397</c:v>
                </c:pt>
                <c:pt idx="63863">
                  <c:v>35.181230314443397</c:v>
                </c:pt>
                <c:pt idx="63864">
                  <c:v>35.181374024625399</c:v>
                </c:pt>
                <c:pt idx="63865">
                  <c:v>35.181517734347302</c:v>
                </c:pt>
                <c:pt idx="63866">
                  <c:v>35.1816614436093</c:v>
                </c:pt>
                <c:pt idx="63867">
                  <c:v>35.181805152411201</c:v>
                </c:pt>
                <c:pt idx="63868">
                  <c:v>35.181948860753202</c:v>
                </c:pt>
                <c:pt idx="63869">
                  <c:v>35.182092568635198</c:v>
                </c:pt>
                <c:pt idx="63870">
                  <c:v>35.182236276057203</c:v>
                </c:pt>
                <c:pt idx="63871">
                  <c:v>35.182379983019104</c:v>
                </c:pt>
                <c:pt idx="63872">
                  <c:v>35.182523689521098</c:v>
                </c:pt>
                <c:pt idx="63873">
                  <c:v>35.182667395563101</c:v>
                </c:pt>
                <c:pt idx="63874">
                  <c:v>35.182811101145099</c:v>
                </c:pt>
                <c:pt idx="63875">
                  <c:v>35.182954806267198</c:v>
                </c:pt>
                <c:pt idx="63876">
                  <c:v>35.183098510929199</c:v>
                </c:pt>
                <c:pt idx="63877">
                  <c:v>35.183242215131202</c:v>
                </c:pt>
                <c:pt idx="63878">
                  <c:v>35.183385918873299</c:v>
                </c:pt>
                <c:pt idx="63879">
                  <c:v>35.183529622155397</c:v>
                </c:pt>
                <c:pt idx="63880">
                  <c:v>35.183673324977498</c:v>
                </c:pt>
                <c:pt idx="63881">
                  <c:v>35.1838170273396</c:v>
                </c:pt>
                <c:pt idx="63882">
                  <c:v>35.183960729241697</c:v>
                </c:pt>
                <c:pt idx="63883">
                  <c:v>35.184104430683902</c:v>
                </c:pt>
                <c:pt idx="63884">
                  <c:v>35.184248131666102</c:v>
                </c:pt>
                <c:pt idx="63885">
                  <c:v>35.184391832188297</c:v>
                </c:pt>
                <c:pt idx="63886">
                  <c:v>35.1845355322505</c:v>
                </c:pt>
                <c:pt idx="63887">
                  <c:v>35.184679231852797</c:v>
                </c:pt>
                <c:pt idx="63888">
                  <c:v>35.184822930995097</c:v>
                </c:pt>
                <c:pt idx="63889">
                  <c:v>35.184966629677398</c:v>
                </c:pt>
                <c:pt idx="63890">
                  <c:v>35.1851103278998</c:v>
                </c:pt>
                <c:pt idx="63891">
                  <c:v>35.185254025662204</c:v>
                </c:pt>
                <c:pt idx="63892">
                  <c:v>35.185397722964602</c:v>
                </c:pt>
                <c:pt idx="63893">
                  <c:v>35.185541419807102</c:v>
                </c:pt>
                <c:pt idx="63894">
                  <c:v>35.185685116189603</c:v>
                </c:pt>
                <c:pt idx="63895">
                  <c:v>35.185828812112199</c:v>
                </c:pt>
                <c:pt idx="63896">
                  <c:v>35.185972507574803</c:v>
                </c:pt>
                <c:pt idx="63897">
                  <c:v>35.186116202577402</c:v>
                </c:pt>
                <c:pt idx="63898">
                  <c:v>35.186259897120102</c:v>
                </c:pt>
                <c:pt idx="63899">
                  <c:v>35.186403591202897</c:v>
                </c:pt>
                <c:pt idx="63900">
                  <c:v>35.1865472848257</c:v>
                </c:pt>
                <c:pt idx="63901">
                  <c:v>35.186690977988498</c:v>
                </c:pt>
                <c:pt idx="63902">
                  <c:v>35.186834670691397</c:v>
                </c:pt>
                <c:pt idx="63903">
                  <c:v>35.186978362934298</c:v>
                </c:pt>
                <c:pt idx="63904">
                  <c:v>35.1871220547173</c:v>
                </c:pt>
                <c:pt idx="63905">
                  <c:v>35.187265746040403</c:v>
                </c:pt>
                <c:pt idx="63906">
                  <c:v>35.187409436903501</c:v>
                </c:pt>
                <c:pt idx="63907">
                  <c:v>35.1875531273066</c:v>
                </c:pt>
                <c:pt idx="63908">
                  <c:v>35.187696817249901</c:v>
                </c:pt>
                <c:pt idx="63909">
                  <c:v>35.187840506733203</c:v>
                </c:pt>
                <c:pt idx="63910">
                  <c:v>35.187984195756499</c:v>
                </c:pt>
                <c:pt idx="63911">
                  <c:v>35.188127884319897</c:v>
                </c:pt>
                <c:pt idx="63912">
                  <c:v>35.188271572423403</c:v>
                </c:pt>
                <c:pt idx="63913">
                  <c:v>35.188415260067003</c:v>
                </c:pt>
                <c:pt idx="63914">
                  <c:v>35.188558947250598</c:v>
                </c:pt>
                <c:pt idx="63915">
                  <c:v>35.188702633974302</c:v>
                </c:pt>
                <c:pt idx="63916">
                  <c:v>35.188846320238</c:v>
                </c:pt>
                <c:pt idx="63917">
                  <c:v>35.188990006041898</c:v>
                </c:pt>
                <c:pt idx="63918">
                  <c:v>35.189133691385798</c:v>
                </c:pt>
                <c:pt idx="63919">
                  <c:v>35.1892773762697</c:v>
                </c:pt>
                <c:pt idx="63920">
                  <c:v>35.189421060693803</c:v>
                </c:pt>
                <c:pt idx="63921">
                  <c:v>35.189564744658</c:v>
                </c:pt>
                <c:pt idx="63922">
                  <c:v>35.189708428162199</c:v>
                </c:pt>
                <c:pt idx="63923">
                  <c:v>35.189852111206498</c:v>
                </c:pt>
                <c:pt idx="63924">
                  <c:v>35.189995793790899</c:v>
                </c:pt>
                <c:pt idx="63925">
                  <c:v>35.190139475915302</c:v>
                </c:pt>
                <c:pt idx="63926">
                  <c:v>35.190283157579898</c:v>
                </c:pt>
                <c:pt idx="63927">
                  <c:v>35.190426838784603</c:v>
                </c:pt>
                <c:pt idx="63928">
                  <c:v>35.190570519529302</c:v>
                </c:pt>
                <c:pt idx="63929">
                  <c:v>35.190714199814103</c:v>
                </c:pt>
                <c:pt idx="63930">
                  <c:v>35.190857879639097</c:v>
                </c:pt>
                <c:pt idx="63931">
                  <c:v>35.1910015590041</c:v>
                </c:pt>
                <c:pt idx="63932">
                  <c:v>35.191145237909197</c:v>
                </c:pt>
                <c:pt idx="63933">
                  <c:v>35.191288916354402</c:v>
                </c:pt>
                <c:pt idx="63934">
                  <c:v>35.191432594339702</c:v>
                </c:pt>
                <c:pt idx="63935">
                  <c:v>35.191576271865102</c:v>
                </c:pt>
                <c:pt idx="63936">
                  <c:v>35.191719948930597</c:v>
                </c:pt>
                <c:pt idx="63937">
                  <c:v>35.1918636255362</c:v>
                </c:pt>
                <c:pt idx="63938">
                  <c:v>35.192007301681898</c:v>
                </c:pt>
                <c:pt idx="63939">
                  <c:v>35.192150977367803</c:v>
                </c:pt>
                <c:pt idx="63940">
                  <c:v>35.192294652593702</c:v>
                </c:pt>
                <c:pt idx="63941">
                  <c:v>35.192438327359703</c:v>
                </c:pt>
                <c:pt idx="63942">
                  <c:v>35.192582001665897</c:v>
                </c:pt>
                <c:pt idx="63943">
                  <c:v>35.192725675512101</c:v>
                </c:pt>
                <c:pt idx="63944">
                  <c:v>35.192869348898498</c:v>
                </c:pt>
                <c:pt idx="63945">
                  <c:v>35.193013021825003</c:v>
                </c:pt>
                <c:pt idx="63946">
                  <c:v>35.193156694291602</c:v>
                </c:pt>
                <c:pt idx="63947">
                  <c:v>35.193300366298303</c:v>
                </c:pt>
                <c:pt idx="63948">
                  <c:v>35.193444037845197</c:v>
                </c:pt>
                <c:pt idx="63949">
                  <c:v>35.1935877089321</c:v>
                </c:pt>
                <c:pt idx="63950">
                  <c:v>35.193731379559203</c:v>
                </c:pt>
                <c:pt idx="63951">
                  <c:v>35.193875049726401</c:v>
                </c:pt>
                <c:pt idx="63952">
                  <c:v>35.194018719433799</c:v>
                </c:pt>
                <c:pt idx="63953">
                  <c:v>35.1941623886812</c:v>
                </c:pt>
                <c:pt idx="63954">
                  <c:v>35.1943060574688</c:v>
                </c:pt>
                <c:pt idx="63955">
                  <c:v>35.194449725796503</c:v>
                </c:pt>
                <c:pt idx="63956">
                  <c:v>35.194593393664398</c:v>
                </c:pt>
                <c:pt idx="63957">
                  <c:v>35.194737061072303</c:v>
                </c:pt>
                <c:pt idx="63958">
                  <c:v>35.194880728020401</c:v>
                </c:pt>
                <c:pt idx="63959">
                  <c:v>35.1950243945087</c:v>
                </c:pt>
                <c:pt idx="63960">
                  <c:v>35.1951680605371</c:v>
                </c:pt>
                <c:pt idx="63961">
                  <c:v>35.195311726105601</c:v>
                </c:pt>
                <c:pt idx="63962">
                  <c:v>35.195455391214303</c:v>
                </c:pt>
                <c:pt idx="63963">
                  <c:v>35.195599055863099</c:v>
                </c:pt>
                <c:pt idx="63964">
                  <c:v>35.195742720052003</c:v>
                </c:pt>
                <c:pt idx="63965">
                  <c:v>35.195886383781101</c:v>
                </c:pt>
                <c:pt idx="63966">
                  <c:v>35.1960300470503</c:v>
                </c:pt>
                <c:pt idx="63967">
                  <c:v>35.1961737098597</c:v>
                </c:pt>
                <c:pt idx="63968">
                  <c:v>35.196317372209201</c:v>
                </c:pt>
                <c:pt idx="63969">
                  <c:v>35.196461034098903</c:v>
                </c:pt>
                <c:pt idx="63970">
                  <c:v>35.196604695528798</c:v>
                </c:pt>
                <c:pt idx="63971">
                  <c:v>35.196748356498702</c:v>
                </c:pt>
                <c:pt idx="63972">
                  <c:v>35.196892017008899</c:v>
                </c:pt>
                <c:pt idx="63973">
                  <c:v>35.197035677059198</c:v>
                </c:pt>
                <c:pt idx="63974">
                  <c:v>35.197179336649597</c:v>
                </c:pt>
                <c:pt idx="63975">
                  <c:v>35.197322995780297</c:v>
                </c:pt>
                <c:pt idx="63976">
                  <c:v>35.197466654450999</c:v>
                </c:pt>
                <c:pt idx="63977">
                  <c:v>35.197610312662</c:v>
                </c:pt>
                <c:pt idx="63978">
                  <c:v>35.197753970413103</c:v>
                </c:pt>
                <c:pt idx="63979">
                  <c:v>35.1978976277043</c:v>
                </c:pt>
                <c:pt idx="63980">
                  <c:v>35.198041284535698</c:v>
                </c:pt>
                <c:pt idx="63981">
                  <c:v>35.198184940907304</c:v>
                </c:pt>
                <c:pt idx="63982">
                  <c:v>35.198328596819103</c:v>
                </c:pt>
                <c:pt idx="63983">
                  <c:v>35.198472252271003</c:v>
                </c:pt>
                <c:pt idx="63984">
                  <c:v>35.198615907263203</c:v>
                </c:pt>
                <c:pt idx="63985">
                  <c:v>35.198759561795399</c:v>
                </c:pt>
                <c:pt idx="63986">
                  <c:v>35.198903215867901</c:v>
                </c:pt>
                <c:pt idx="63987">
                  <c:v>35.199046869480497</c:v>
                </c:pt>
                <c:pt idx="63988">
                  <c:v>35.199190522633302</c:v>
                </c:pt>
                <c:pt idx="63989">
                  <c:v>35.1993341753263</c:v>
                </c:pt>
                <c:pt idx="63990">
                  <c:v>35.199477827559498</c:v>
                </c:pt>
                <c:pt idx="63991">
                  <c:v>35.199621479332798</c:v>
                </c:pt>
                <c:pt idx="63992">
                  <c:v>35.199765130646398</c:v>
                </c:pt>
                <c:pt idx="63993">
                  <c:v>35.199908781500099</c:v>
                </c:pt>
                <c:pt idx="63994">
                  <c:v>35.200052431894001</c:v>
                </c:pt>
                <c:pt idx="63995">
                  <c:v>35.200196081828103</c:v>
                </c:pt>
                <c:pt idx="63996">
                  <c:v>35.2003397313024</c:v>
                </c:pt>
                <c:pt idx="63997">
                  <c:v>35.200483380316903</c:v>
                </c:pt>
                <c:pt idx="63998">
                  <c:v>35.200627028871502</c:v>
                </c:pt>
                <c:pt idx="63999">
                  <c:v>35.2007706769664</c:v>
                </c:pt>
                <c:pt idx="64000">
                  <c:v>35.200914324601499</c:v>
                </c:pt>
                <c:pt idx="64001">
                  <c:v>35.201057971776699</c:v>
                </c:pt>
                <c:pt idx="64002">
                  <c:v>35.201201618492199</c:v>
                </c:pt>
                <c:pt idx="64003">
                  <c:v>35.2013452647478</c:v>
                </c:pt>
                <c:pt idx="64004">
                  <c:v>35.201488910543702</c:v>
                </c:pt>
                <c:pt idx="64005">
                  <c:v>35.201632555879797</c:v>
                </c:pt>
                <c:pt idx="64006">
                  <c:v>35.201776200756001</c:v>
                </c:pt>
                <c:pt idx="64007">
                  <c:v>35.201919845172498</c:v>
                </c:pt>
                <c:pt idx="64008">
                  <c:v>35.202063489129202</c:v>
                </c:pt>
                <c:pt idx="64009">
                  <c:v>35.2022071326261</c:v>
                </c:pt>
                <c:pt idx="64010">
                  <c:v>35.202350775663199</c:v>
                </c:pt>
                <c:pt idx="64011">
                  <c:v>35.202494418240498</c:v>
                </c:pt>
                <c:pt idx="64012">
                  <c:v>35.202638060357998</c:v>
                </c:pt>
                <c:pt idx="64013">
                  <c:v>35.202781702015699</c:v>
                </c:pt>
                <c:pt idx="64014">
                  <c:v>35.2029253432137</c:v>
                </c:pt>
                <c:pt idx="64015">
                  <c:v>35.203068983951802</c:v>
                </c:pt>
                <c:pt idx="64016">
                  <c:v>35.203212624230197</c:v>
                </c:pt>
                <c:pt idx="64017">
                  <c:v>35.2033562640488</c:v>
                </c:pt>
                <c:pt idx="64018">
                  <c:v>35.203499903407703</c:v>
                </c:pt>
                <c:pt idx="64019">
                  <c:v>35.2036435423067</c:v>
                </c:pt>
                <c:pt idx="64020">
                  <c:v>35.203787180745998</c:v>
                </c:pt>
                <c:pt idx="64021">
                  <c:v>35.203930818725503</c:v>
                </c:pt>
                <c:pt idx="64022">
                  <c:v>35.204074456245301</c:v>
                </c:pt>
                <c:pt idx="64023">
                  <c:v>35.204218093305201</c:v>
                </c:pt>
                <c:pt idx="64024">
                  <c:v>35.204361729905401</c:v>
                </c:pt>
                <c:pt idx="64025">
                  <c:v>35.2045053660459</c:v>
                </c:pt>
                <c:pt idx="64026">
                  <c:v>35.204649001726501</c:v>
                </c:pt>
                <c:pt idx="64027">
                  <c:v>35.204792636947403</c:v>
                </c:pt>
                <c:pt idx="64028">
                  <c:v>35.204936271708597</c:v>
                </c:pt>
                <c:pt idx="64029">
                  <c:v>35.2050799060099</c:v>
                </c:pt>
                <c:pt idx="64030">
                  <c:v>35.205223539851502</c:v>
                </c:pt>
                <c:pt idx="64031">
                  <c:v>35.205367173233398</c:v>
                </c:pt>
                <c:pt idx="64032">
                  <c:v>35.205510806155502</c:v>
                </c:pt>
                <c:pt idx="64033">
                  <c:v>35.205654438617799</c:v>
                </c:pt>
                <c:pt idx="64034">
                  <c:v>35.205798070620403</c:v>
                </c:pt>
                <c:pt idx="64035">
                  <c:v>35.205941702163202</c:v>
                </c:pt>
                <c:pt idx="64036">
                  <c:v>35.2060853332463</c:v>
                </c:pt>
                <c:pt idx="64037">
                  <c:v>35.206228963869698</c:v>
                </c:pt>
                <c:pt idx="64038">
                  <c:v>35.206372594033297</c:v>
                </c:pt>
                <c:pt idx="64039">
                  <c:v>35.206516223737097</c:v>
                </c:pt>
                <c:pt idx="64040">
                  <c:v>35.206659852981197</c:v>
                </c:pt>
                <c:pt idx="64041">
                  <c:v>35.206803481765498</c:v>
                </c:pt>
                <c:pt idx="64042">
                  <c:v>35.206947110090098</c:v>
                </c:pt>
                <c:pt idx="64043">
                  <c:v>35.207090737954999</c:v>
                </c:pt>
                <c:pt idx="64044">
                  <c:v>35.207234365360101</c:v>
                </c:pt>
                <c:pt idx="64045">
                  <c:v>35.207377992305503</c:v>
                </c:pt>
                <c:pt idx="64046">
                  <c:v>35.207521618791198</c:v>
                </c:pt>
                <c:pt idx="64047">
                  <c:v>35.2076652448171</c:v>
                </c:pt>
                <c:pt idx="64048">
                  <c:v>35.207808870383197</c:v>
                </c:pt>
                <c:pt idx="64049">
                  <c:v>35.2079524954897</c:v>
                </c:pt>
                <c:pt idx="64050">
                  <c:v>35.208096120136403</c:v>
                </c:pt>
                <c:pt idx="64051">
                  <c:v>35.2082397443234</c:v>
                </c:pt>
                <c:pt idx="64052">
                  <c:v>35.208383368050697</c:v>
                </c:pt>
                <c:pt idx="64053">
                  <c:v>35.208526991318202</c:v>
                </c:pt>
                <c:pt idx="64054">
                  <c:v>35.208670614126</c:v>
                </c:pt>
                <c:pt idx="64055">
                  <c:v>35.208814236474097</c:v>
                </c:pt>
                <c:pt idx="64056">
                  <c:v>35.208957858362403</c:v>
                </c:pt>
                <c:pt idx="64057">
                  <c:v>35.209101479791101</c:v>
                </c:pt>
                <c:pt idx="64058">
                  <c:v>35.20924510076</c:v>
                </c:pt>
                <c:pt idx="64059">
                  <c:v>35.2093887212692</c:v>
                </c:pt>
                <c:pt idx="64060">
                  <c:v>35.209532341318699</c:v>
                </c:pt>
                <c:pt idx="64061">
                  <c:v>35.209675960908498</c:v>
                </c:pt>
                <c:pt idx="64062">
                  <c:v>35.209819580038499</c:v>
                </c:pt>
                <c:pt idx="64063">
                  <c:v>35.209963198708898</c:v>
                </c:pt>
                <c:pt idx="64064">
                  <c:v>35.210106816919499</c:v>
                </c:pt>
                <c:pt idx="64065">
                  <c:v>35.210250434670499</c:v>
                </c:pt>
                <c:pt idx="64066">
                  <c:v>35.2103940519617</c:v>
                </c:pt>
                <c:pt idx="64067">
                  <c:v>35.210537668793201</c:v>
                </c:pt>
                <c:pt idx="64068">
                  <c:v>35.210681285165002</c:v>
                </c:pt>
                <c:pt idx="64069">
                  <c:v>35.210824901077103</c:v>
                </c:pt>
                <c:pt idx="64070">
                  <c:v>35.210968516529498</c:v>
                </c:pt>
                <c:pt idx="64071">
                  <c:v>35.211112131522299</c:v>
                </c:pt>
                <c:pt idx="64072">
                  <c:v>35.211255746055301</c:v>
                </c:pt>
                <c:pt idx="64073">
                  <c:v>35.211399360128603</c:v>
                </c:pt>
                <c:pt idx="64074">
                  <c:v>35.211542973742198</c:v>
                </c:pt>
                <c:pt idx="64075">
                  <c:v>35.2116865868961</c:v>
                </c:pt>
                <c:pt idx="64076">
                  <c:v>35.211830199590402</c:v>
                </c:pt>
                <c:pt idx="64077">
                  <c:v>35.211973811824897</c:v>
                </c:pt>
                <c:pt idx="64078">
                  <c:v>35.2121174235997</c:v>
                </c:pt>
                <c:pt idx="64079">
                  <c:v>35.212261034914903</c:v>
                </c:pt>
                <c:pt idx="64080">
                  <c:v>35.212404645770398</c:v>
                </c:pt>
                <c:pt idx="64081">
                  <c:v>35.212548256166201</c:v>
                </c:pt>
                <c:pt idx="64082">
                  <c:v>35.212691866102297</c:v>
                </c:pt>
                <c:pt idx="64083">
                  <c:v>35.2128354755787</c:v>
                </c:pt>
                <c:pt idx="64084">
                  <c:v>35.212979084595503</c:v>
                </c:pt>
                <c:pt idx="64085">
                  <c:v>35.213122693152499</c:v>
                </c:pt>
                <c:pt idx="64086">
                  <c:v>35.213266301249902</c:v>
                </c:pt>
                <c:pt idx="64087">
                  <c:v>35.213409908887598</c:v>
                </c:pt>
                <c:pt idx="64088">
                  <c:v>35.213553516065701</c:v>
                </c:pt>
                <c:pt idx="64089">
                  <c:v>35.213697122783998</c:v>
                </c:pt>
                <c:pt idx="64090">
                  <c:v>35.213840729042701</c:v>
                </c:pt>
                <c:pt idx="64091">
                  <c:v>35.213984334841697</c:v>
                </c:pt>
                <c:pt idx="64092">
                  <c:v>35.2141279401811</c:v>
                </c:pt>
                <c:pt idx="64093">
                  <c:v>35.214271545060797</c:v>
                </c:pt>
                <c:pt idx="64094">
                  <c:v>35.2144151494808</c:v>
                </c:pt>
                <c:pt idx="64095">
                  <c:v>35.214558753441104</c:v>
                </c:pt>
                <c:pt idx="64096">
                  <c:v>35.2147023569418</c:v>
                </c:pt>
                <c:pt idx="64097">
                  <c:v>35.214845959982902</c:v>
                </c:pt>
                <c:pt idx="64098">
                  <c:v>35.214989562564199</c:v>
                </c:pt>
                <c:pt idx="64099">
                  <c:v>35.215133164685902</c:v>
                </c:pt>
                <c:pt idx="64100">
                  <c:v>35.215276766347998</c:v>
                </c:pt>
                <c:pt idx="64101">
                  <c:v>35.215420367550401</c:v>
                </c:pt>
                <c:pt idx="64102">
                  <c:v>35.215563968293097</c:v>
                </c:pt>
                <c:pt idx="64103">
                  <c:v>35.2157075685762</c:v>
                </c:pt>
                <c:pt idx="64104">
                  <c:v>35.215851168399702</c:v>
                </c:pt>
                <c:pt idx="64105">
                  <c:v>35.215994767763398</c:v>
                </c:pt>
                <c:pt idx="64106">
                  <c:v>35.2161383666676</c:v>
                </c:pt>
                <c:pt idx="64107">
                  <c:v>35.216281965112103</c:v>
                </c:pt>
                <c:pt idx="64108">
                  <c:v>35.216425563096898</c:v>
                </c:pt>
                <c:pt idx="64109">
                  <c:v>35.2165691606221</c:v>
                </c:pt>
                <c:pt idx="64110">
                  <c:v>35.216712757687702</c:v>
                </c:pt>
                <c:pt idx="64111">
                  <c:v>35.216856354293597</c:v>
                </c:pt>
                <c:pt idx="64112">
                  <c:v>35.216999950439899</c:v>
                </c:pt>
                <c:pt idx="64113">
                  <c:v>35.217143546126501</c:v>
                </c:pt>
                <c:pt idx="64114">
                  <c:v>35.217287141353502</c:v>
                </c:pt>
                <c:pt idx="64115">
                  <c:v>35.217430736120903</c:v>
                </c:pt>
                <c:pt idx="64116">
                  <c:v>35.217574330428597</c:v>
                </c:pt>
                <c:pt idx="64117">
                  <c:v>35.217717924276698</c:v>
                </c:pt>
                <c:pt idx="64118">
                  <c:v>35.217861517665199</c:v>
                </c:pt>
                <c:pt idx="64119">
                  <c:v>35.218005110594099</c:v>
                </c:pt>
                <c:pt idx="64120">
                  <c:v>35.218148703063299</c:v>
                </c:pt>
                <c:pt idx="64121">
                  <c:v>35.218292295072899</c:v>
                </c:pt>
                <c:pt idx="64122">
                  <c:v>35.2184358866228</c:v>
                </c:pt>
                <c:pt idx="64123">
                  <c:v>35.218579477713199</c:v>
                </c:pt>
                <c:pt idx="64124">
                  <c:v>35.218723068343898</c:v>
                </c:pt>
                <c:pt idx="64125">
                  <c:v>35.218866658514997</c:v>
                </c:pt>
                <c:pt idx="64126">
                  <c:v>35.219010248226503</c:v>
                </c:pt>
                <c:pt idx="64127">
                  <c:v>35.219153837478302</c:v>
                </c:pt>
                <c:pt idx="64128">
                  <c:v>35.2192974262706</c:v>
                </c:pt>
                <c:pt idx="64129">
                  <c:v>35.219441014603198</c:v>
                </c:pt>
                <c:pt idx="64130">
                  <c:v>35.219584602476203</c:v>
                </c:pt>
                <c:pt idx="64131">
                  <c:v>35.219728189889601</c:v>
                </c:pt>
                <c:pt idx="64132">
                  <c:v>35.219871776843398</c:v>
                </c:pt>
                <c:pt idx="64133">
                  <c:v>35.220015363337602</c:v>
                </c:pt>
                <c:pt idx="64134">
                  <c:v>35.220158949372198</c:v>
                </c:pt>
                <c:pt idx="64135">
                  <c:v>35.220302534947201</c:v>
                </c:pt>
                <c:pt idx="64136">
                  <c:v>35.220446120062597</c:v>
                </c:pt>
                <c:pt idx="64137">
                  <c:v>35.2205897047183</c:v>
                </c:pt>
                <c:pt idx="64138">
                  <c:v>35.220733288914502</c:v>
                </c:pt>
                <c:pt idx="64139">
                  <c:v>35.220876872651097</c:v>
                </c:pt>
                <c:pt idx="64140">
                  <c:v>35.221020455927999</c:v>
                </c:pt>
                <c:pt idx="64141">
                  <c:v>35.2211640387454</c:v>
                </c:pt>
                <c:pt idx="64142">
                  <c:v>35.2213076211032</c:v>
                </c:pt>
                <c:pt idx="64143">
                  <c:v>35.221451203001401</c:v>
                </c:pt>
                <c:pt idx="64144">
                  <c:v>35.221594784439901</c:v>
                </c:pt>
                <c:pt idx="64145">
                  <c:v>35.221738365418901</c:v>
                </c:pt>
                <c:pt idx="64146">
                  <c:v>35.221881945938399</c:v>
                </c:pt>
                <c:pt idx="64147">
                  <c:v>35.222025525998198</c:v>
                </c:pt>
                <c:pt idx="64148">
                  <c:v>35.222169105598397</c:v>
                </c:pt>
                <c:pt idx="64149">
                  <c:v>35.222312684739101</c:v>
                </c:pt>
                <c:pt idx="64150">
                  <c:v>35.222456263420099</c:v>
                </c:pt>
                <c:pt idx="64151">
                  <c:v>35.222599841641603</c:v>
                </c:pt>
                <c:pt idx="64152">
                  <c:v>35.2227434194035</c:v>
                </c:pt>
                <c:pt idx="64153">
                  <c:v>35.222886996705803</c:v>
                </c:pt>
                <c:pt idx="64154">
                  <c:v>35.223030573548598</c:v>
                </c:pt>
                <c:pt idx="64155">
                  <c:v>35.223174149931701</c:v>
                </c:pt>
                <c:pt idx="64156">
                  <c:v>35.223317725855303</c:v>
                </c:pt>
                <c:pt idx="64157">
                  <c:v>35.223461301319396</c:v>
                </c:pt>
                <c:pt idx="64158">
                  <c:v>35.223604876323797</c:v>
                </c:pt>
                <c:pt idx="64159">
                  <c:v>35.223748450868698</c:v>
                </c:pt>
                <c:pt idx="64160">
                  <c:v>35.223892024953997</c:v>
                </c:pt>
                <c:pt idx="64161">
                  <c:v>35.224035598579697</c:v>
                </c:pt>
                <c:pt idx="64162">
                  <c:v>35.224179171745902</c:v>
                </c:pt>
                <c:pt idx="64163">
                  <c:v>35.2243227444525</c:v>
                </c:pt>
                <c:pt idx="64164">
                  <c:v>35.224466316699598</c:v>
                </c:pt>
                <c:pt idx="64165">
                  <c:v>35.224609888487102</c:v>
                </c:pt>
                <c:pt idx="64166">
                  <c:v>35.224753459814998</c:v>
                </c:pt>
                <c:pt idx="64167">
                  <c:v>35.224897030683401</c:v>
                </c:pt>
                <c:pt idx="64168">
                  <c:v>35.225040601092203</c:v>
                </c:pt>
                <c:pt idx="64169">
                  <c:v>35.225184171041398</c:v>
                </c:pt>
                <c:pt idx="64170">
                  <c:v>35.2253277405311</c:v>
                </c:pt>
                <c:pt idx="64171">
                  <c:v>35.2254713095613</c:v>
                </c:pt>
                <c:pt idx="64172">
                  <c:v>35.2256148781319</c:v>
                </c:pt>
                <c:pt idx="64173">
                  <c:v>35.225758446242899</c:v>
                </c:pt>
                <c:pt idx="64174">
                  <c:v>35.225902013894398</c:v>
                </c:pt>
                <c:pt idx="64175">
                  <c:v>35.226045581086403</c:v>
                </c:pt>
                <c:pt idx="64176">
                  <c:v>35.226189147818801</c:v>
                </c:pt>
                <c:pt idx="64177">
                  <c:v>35.226332714091598</c:v>
                </c:pt>
                <c:pt idx="64178">
                  <c:v>35.226476279905</c:v>
                </c:pt>
                <c:pt idx="64179">
                  <c:v>35.226619845258703</c:v>
                </c:pt>
                <c:pt idx="64180">
                  <c:v>35.226763410152998</c:v>
                </c:pt>
                <c:pt idx="64181">
                  <c:v>35.226906974587699</c:v>
                </c:pt>
                <c:pt idx="64182">
                  <c:v>35.2270505385628</c:v>
                </c:pt>
                <c:pt idx="64183">
                  <c:v>35.227194102078499</c:v>
                </c:pt>
                <c:pt idx="64184">
                  <c:v>35.227337665134598</c:v>
                </c:pt>
                <c:pt idx="64185">
                  <c:v>35.227481227731097</c:v>
                </c:pt>
                <c:pt idx="64186">
                  <c:v>35.227624789868202</c:v>
                </c:pt>
                <c:pt idx="64187">
                  <c:v>35.227768351545699</c:v>
                </c:pt>
                <c:pt idx="64188">
                  <c:v>35.227911912763602</c:v>
                </c:pt>
                <c:pt idx="64189">
                  <c:v>35.228055473522097</c:v>
                </c:pt>
                <c:pt idx="64190">
                  <c:v>35.228199033820999</c:v>
                </c:pt>
                <c:pt idx="64191">
                  <c:v>35.2283425936604</c:v>
                </c:pt>
                <c:pt idx="64192">
                  <c:v>35.228486153040301</c:v>
                </c:pt>
                <c:pt idx="64193">
                  <c:v>35.2286297119607</c:v>
                </c:pt>
                <c:pt idx="64194">
                  <c:v>35.228773270421499</c:v>
                </c:pt>
                <c:pt idx="64195">
                  <c:v>35.228916828422797</c:v>
                </c:pt>
                <c:pt idx="64196">
                  <c:v>35.229060385964601</c:v>
                </c:pt>
                <c:pt idx="64197">
                  <c:v>35.229203943046898</c:v>
                </c:pt>
                <c:pt idx="64198">
                  <c:v>35.2293474996697</c:v>
                </c:pt>
                <c:pt idx="64199">
                  <c:v>35.229491055833002</c:v>
                </c:pt>
                <c:pt idx="64200">
                  <c:v>35.229634611536703</c:v>
                </c:pt>
                <c:pt idx="64201">
                  <c:v>35.229778166781003</c:v>
                </c:pt>
                <c:pt idx="64202">
                  <c:v>35.229921721565702</c:v>
                </c:pt>
                <c:pt idx="64203">
                  <c:v>35.230065275890901</c:v>
                </c:pt>
                <c:pt idx="64204">
                  <c:v>35.230208829756698</c:v>
                </c:pt>
                <c:pt idx="64205">
                  <c:v>35.230352383162902</c:v>
                </c:pt>
                <c:pt idx="64206">
                  <c:v>35.230495936109598</c:v>
                </c:pt>
                <c:pt idx="64207">
                  <c:v>35.2306394885969</c:v>
                </c:pt>
                <c:pt idx="64208">
                  <c:v>35.230783040624601</c:v>
                </c:pt>
                <c:pt idx="64209">
                  <c:v>35.230926592192802</c:v>
                </c:pt>
                <c:pt idx="64210">
                  <c:v>35.231070143301601</c:v>
                </c:pt>
                <c:pt idx="64211">
                  <c:v>35.231213693950799</c:v>
                </c:pt>
                <c:pt idx="64212">
                  <c:v>35.231357244140497</c:v>
                </c:pt>
                <c:pt idx="64213">
                  <c:v>35.231500793870801</c:v>
                </c:pt>
                <c:pt idx="64214">
                  <c:v>35.231644343141603</c:v>
                </c:pt>
                <c:pt idx="64215">
                  <c:v>35.231787891952898</c:v>
                </c:pt>
                <c:pt idx="64216">
                  <c:v>35.231931440304599</c:v>
                </c:pt>
                <c:pt idx="64217">
                  <c:v>35.232074988196999</c:v>
                </c:pt>
                <c:pt idx="64218">
                  <c:v>35.232218535629798</c:v>
                </c:pt>
                <c:pt idx="64219">
                  <c:v>35.232362082603103</c:v>
                </c:pt>
                <c:pt idx="64220">
                  <c:v>35.232505629117</c:v>
                </c:pt>
                <c:pt idx="64221">
                  <c:v>35.232649175171403</c:v>
                </c:pt>
                <c:pt idx="64222">
                  <c:v>35.232792720766298</c:v>
                </c:pt>
                <c:pt idx="64223">
                  <c:v>35.232936265901699</c:v>
                </c:pt>
                <c:pt idx="64224">
                  <c:v>35.233079810577699</c:v>
                </c:pt>
                <c:pt idx="64225">
                  <c:v>35.233223354794099</c:v>
                </c:pt>
                <c:pt idx="64226">
                  <c:v>35.233366898551203</c:v>
                </c:pt>
                <c:pt idx="64227">
                  <c:v>35.233510441848701</c:v>
                </c:pt>
                <c:pt idx="64228">
                  <c:v>35.233653984686804</c:v>
                </c:pt>
                <c:pt idx="64229">
                  <c:v>35.233797527065398</c:v>
                </c:pt>
                <c:pt idx="64230">
                  <c:v>35.2339410689845</c:v>
                </c:pt>
                <c:pt idx="64231">
                  <c:v>35.234084610444199</c:v>
                </c:pt>
                <c:pt idx="64232">
                  <c:v>35.234228151444398</c:v>
                </c:pt>
                <c:pt idx="64233">
                  <c:v>35.234371691985103</c:v>
                </c:pt>
                <c:pt idx="64234">
                  <c:v>35.2345152320664</c:v>
                </c:pt>
                <c:pt idx="64235">
                  <c:v>35.234658771688203</c:v>
                </c:pt>
                <c:pt idx="64236">
                  <c:v>35.234802310850597</c:v>
                </c:pt>
                <c:pt idx="64237">
                  <c:v>35.234945849553498</c:v>
                </c:pt>
                <c:pt idx="64238">
                  <c:v>35.235089387796997</c:v>
                </c:pt>
                <c:pt idx="64239">
                  <c:v>35.235232925581002</c:v>
                </c:pt>
                <c:pt idx="64240">
                  <c:v>35.235376462905599</c:v>
                </c:pt>
                <c:pt idx="64241">
                  <c:v>35.235519999770702</c:v>
                </c:pt>
                <c:pt idx="64242">
                  <c:v>35.235663536176297</c:v>
                </c:pt>
                <c:pt idx="64243">
                  <c:v>35.235807072122498</c:v>
                </c:pt>
                <c:pt idx="64244">
                  <c:v>35.235950607609297</c:v>
                </c:pt>
                <c:pt idx="64245">
                  <c:v>35.236094142636603</c:v>
                </c:pt>
                <c:pt idx="64246">
                  <c:v>35.2362376772045</c:v>
                </c:pt>
                <c:pt idx="64247">
                  <c:v>35.236381211312903</c:v>
                </c:pt>
                <c:pt idx="64248">
                  <c:v>35.236524744961898</c:v>
                </c:pt>
                <c:pt idx="64249">
                  <c:v>35.236668278151498</c:v>
                </c:pt>
                <c:pt idx="64250">
                  <c:v>35.236811810881598</c:v>
                </c:pt>
                <c:pt idx="64251">
                  <c:v>35.236955343152303</c:v>
                </c:pt>
                <c:pt idx="64252">
                  <c:v>35.2370988749636</c:v>
                </c:pt>
                <c:pt idx="64253">
                  <c:v>35.237242406315403</c:v>
                </c:pt>
                <c:pt idx="64254">
                  <c:v>35.237385937207797</c:v>
                </c:pt>
                <c:pt idx="64255">
                  <c:v>35.237529467640798</c:v>
                </c:pt>
                <c:pt idx="64256">
                  <c:v>35.237672997614297</c:v>
                </c:pt>
                <c:pt idx="64257">
                  <c:v>35.237816527128402</c:v>
                </c:pt>
                <c:pt idx="64258">
                  <c:v>35.237960056183098</c:v>
                </c:pt>
                <c:pt idx="64259">
                  <c:v>35.238103584778301</c:v>
                </c:pt>
                <c:pt idx="64260">
                  <c:v>35.238247112914202</c:v>
                </c:pt>
                <c:pt idx="64261">
                  <c:v>35.238390640590602</c:v>
                </c:pt>
                <c:pt idx="64262">
                  <c:v>35.2385341678076</c:v>
                </c:pt>
                <c:pt idx="64263">
                  <c:v>35.238677694565197</c:v>
                </c:pt>
                <c:pt idx="64264">
                  <c:v>35.2388212208634</c:v>
                </c:pt>
                <c:pt idx="64265">
                  <c:v>35.238964746702102</c:v>
                </c:pt>
                <c:pt idx="64266">
                  <c:v>35.239108272081403</c:v>
                </c:pt>
                <c:pt idx="64267">
                  <c:v>35.239251797001401</c:v>
                </c:pt>
                <c:pt idx="64268">
                  <c:v>35.239395321461899</c:v>
                </c:pt>
                <c:pt idx="64269">
                  <c:v>35.239538845463002</c:v>
                </c:pt>
                <c:pt idx="64270">
                  <c:v>35.239682369004697</c:v>
                </c:pt>
                <c:pt idx="64271">
                  <c:v>35.239825892086998</c:v>
                </c:pt>
                <c:pt idx="64272">
                  <c:v>35.239969414709897</c:v>
                </c:pt>
                <c:pt idx="64273">
                  <c:v>35.240112936873402</c:v>
                </c:pt>
                <c:pt idx="64274">
                  <c:v>35.240256458577498</c:v>
                </c:pt>
                <c:pt idx="64275">
                  <c:v>35.2403999798222</c:v>
                </c:pt>
                <c:pt idx="64276">
                  <c:v>35.240543500607401</c:v>
                </c:pt>
                <c:pt idx="64277">
                  <c:v>35.240687020933301</c:v>
                </c:pt>
                <c:pt idx="64278">
                  <c:v>35.240830540799799</c:v>
                </c:pt>
                <c:pt idx="64279">
                  <c:v>35.240974060206902</c:v>
                </c:pt>
                <c:pt idx="64280">
                  <c:v>35.241117579154597</c:v>
                </c:pt>
                <c:pt idx="64281">
                  <c:v>35.241261097642997</c:v>
                </c:pt>
                <c:pt idx="64282">
                  <c:v>35.241404615671897</c:v>
                </c:pt>
                <c:pt idx="64283">
                  <c:v>35.241548133241402</c:v>
                </c:pt>
                <c:pt idx="64284">
                  <c:v>35.241691650351598</c:v>
                </c:pt>
                <c:pt idx="64285">
                  <c:v>35.241835167002399</c:v>
                </c:pt>
                <c:pt idx="64286">
                  <c:v>35.2419786831937</c:v>
                </c:pt>
                <c:pt idx="64287">
                  <c:v>35.242122198925799</c:v>
                </c:pt>
                <c:pt idx="64288">
                  <c:v>35.242265714198403</c:v>
                </c:pt>
                <c:pt idx="64289">
                  <c:v>35.242409229011599</c:v>
                </c:pt>
                <c:pt idx="64290">
                  <c:v>35.242552743365501</c:v>
                </c:pt>
                <c:pt idx="64291">
                  <c:v>35.24269625726</c:v>
                </c:pt>
                <c:pt idx="64292">
                  <c:v>35.242839770695099</c:v>
                </c:pt>
                <c:pt idx="64293">
                  <c:v>35.242983283670803</c:v>
                </c:pt>
                <c:pt idx="64294">
                  <c:v>35.243126796187198</c:v>
                </c:pt>
                <c:pt idx="64295">
                  <c:v>35.243270308244199</c:v>
                </c:pt>
                <c:pt idx="64296">
                  <c:v>35.243413819841798</c:v>
                </c:pt>
                <c:pt idx="64297">
                  <c:v>35.243557330980103</c:v>
                </c:pt>
                <c:pt idx="64298">
                  <c:v>35.243700841658999</c:v>
                </c:pt>
                <c:pt idx="64299">
                  <c:v>35.243844351878501</c:v>
                </c:pt>
                <c:pt idx="64300">
                  <c:v>35.243987861638701</c:v>
                </c:pt>
                <c:pt idx="64301">
                  <c:v>35.244131370939499</c:v>
                </c:pt>
                <c:pt idx="64302">
                  <c:v>35.244274879780903</c:v>
                </c:pt>
                <c:pt idx="64303">
                  <c:v>35.244418388162998</c:v>
                </c:pt>
                <c:pt idx="64304">
                  <c:v>35.244561896085798</c:v>
                </c:pt>
                <c:pt idx="64305">
                  <c:v>35.244705403549098</c:v>
                </c:pt>
                <c:pt idx="64306">
                  <c:v>35.244848910553202</c:v>
                </c:pt>
                <c:pt idx="64307">
                  <c:v>35.244992417097798</c:v>
                </c:pt>
                <c:pt idx="64308">
                  <c:v>35.245135923183199</c:v>
                </c:pt>
                <c:pt idx="64309">
                  <c:v>35.245279428809098</c:v>
                </c:pt>
                <c:pt idx="64310">
                  <c:v>35.245422933975703</c:v>
                </c:pt>
                <c:pt idx="64311">
                  <c:v>35.245566438682999</c:v>
                </c:pt>
                <c:pt idx="64312">
                  <c:v>35.245709942930901</c:v>
                </c:pt>
                <c:pt idx="64313">
                  <c:v>35.245853446719501</c:v>
                </c:pt>
                <c:pt idx="64314">
                  <c:v>35.245996950048799</c:v>
                </c:pt>
                <c:pt idx="64315">
                  <c:v>35.246140452918702</c:v>
                </c:pt>
                <c:pt idx="64316">
                  <c:v>35.246283955329197</c:v>
                </c:pt>
                <c:pt idx="64317">
                  <c:v>35.246427457280397</c:v>
                </c:pt>
                <c:pt idx="64318">
                  <c:v>35.246570958772303</c:v>
                </c:pt>
                <c:pt idx="64319">
                  <c:v>35.246714459804899</c:v>
                </c:pt>
                <c:pt idx="64320">
                  <c:v>35.246857960378101</c:v>
                </c:pt>
                <c:pt idx="64321">
                  <c:v>35.247001460492001</c:v>
                </c:pt>
                <c:pt idx="64322">
                  <c:v>35.2471449601465</c:v>
                </c:pt>
                <c:pt idx="64323">
                  <c:v>35.247288459341704</c:v>
                </c:pt>
                <c:pt idx="64324">
                  <c:v>35.247431958077598</c:v>
                </c:pt>
                <c:pt idx="64325">
                  <c:v>35.247575456354198</c:v>
                </c:pt>
                <c:pt idx="64326">
                  <c:v>35.247718954171503</c:v>
                </c:pt>
                <c:pt idx="64327">
                  <c:v>35.2478624515294</c:v>
                </c:pt>
                <c:pt idx="64328">
                  <c:v>35.248005948428002</c:v>
                </c:pt>
                <c:pt idx="64329">
                  <c:v>35.248149444867302</c:v>
                </c:pt>
                <c:pt idx="64330">
                  <c:v>35.2482929408472</c:v>
                </c:pt>
                <c:pt idx="64331">
                  <c:v>35.248436436367903</c:v>
                </c:pt>
                <c:pt idx="64332">
                  <c:v>35.248579931429198</c:v>
                </c:pt>
                <c:pt idx="64333">
                  <c:v>35.248723426031198</c:v>
                </c:pt>
                <c:pt idx="64334">
                  <c:v>35.248866920173903</c:v>
                </c:pt>
                <c:pt idx="64335">
                  <c:v>35.249010413857299</c:v>
                </c:pt>
                <c:pt idx="64336">
                  <c:v>35.2491539070814</c:v>
                </c:pt>
                <c:pt idx="64337">
                  <c:v>35.2492973998461</c:v>
                </c:pt>
                <c:pt idx="64338">
                  <c:v>35.249440892151597</c:v>
                </c:pt>
                <c:pt idx="64339">
                  <c:v>35.249584383997799</c:v>
                </c:pt>
                <c:pt idx="64340">
                  <c:v>35.2497278753846</c:v>
                </c:pt>
                <c:pt idx="64341">
                  <c:v>35.249871366312199</c:v>
                </c:pt>
                <c:pt idx="64342">
                  <c:v>35.250014856780403</c:v>
                </c:pt>
                <c:pt idx="64343">
                  <c:v>35.250158346789398</c:v>
                </c:pt>
                <c:pt idx="64344">
                  <c:v>35.250301836338998</c:v>
                </c:pt>
                <c:pt idx="64345">
                  <c:v>35.250445325429403</c:v>
                </c:pt>
                <c:pt idx="64346">
                  <c:v>35.2505888140604</c:v>
                </c:pt>
                <c:pt idx="64347">
                  <c:v>35.250732302232201</c:v>
                </c:pt>
                <c:pt idx="64348">
                  <c:v>35.250875789944601</c:v>
                </c:pt>
                <c:pt idx="64349">
                  <c:v>35.251019277197798</c:v>
                </c:pt>
                <c:pt idx="64350">
                  <c:v>35.251162763991701</c:v>
                </c:pt>
                <c:pt idx="64351">
                  <c:v>35.251306250326301</c:v>
                </c:pt>
                <c:pt idx="64352">
                  <c:v>35.2514497362016</c:v>
                </c:pt>
                <c:pt idx="64353">
                  <c:v>35.251593221617703</c:v>
                </c:pt>
                <c:pt idx="64354">
                  <c:v>35.251736706574398</c:v>
                </c:pt>
                <c:pt idx="64355">
                  <c:v>35.251880191071898</c:v>
                </c:pt>
                <c:pt idx="64356">
                  <c:v>35.252023675110003</c:v>
                </c:pt>
                <c:pt idx="64357">
                  <c:v>35.252167158688998</c:v>
                </c:pt>
                <c:pt idx="64358">
                  <c:v>35.252310641808599</c:v>
                </c:pt>
                <c:pt idx="64359">
                  <c:v>35.252454124468898</c:v>
                </c:pt>
                <c:pt idx="64360">
                  <c:v>35.252597606670001</c:v>
                </c:pt>
                <c:pt idx="64361">
                  <c:v>35.252741088411803</c:v>
                </c:pt>
                <c:pt idx="64362">
                  <c:v>35.252884569694302</c:v>
                </c:pt>
                <c:pt idx="64363">
                  <c:v>35.253028050517599</c:v>
                </c:pt>
                <c:pt idx="64364">
                  <c:v>35.253171530881602</c:v>
                </c:pt>
                <c:pt idx="64365">
                  <c:v>35.253315010786302</c:v>
                </c:pt>
                <c:pt idx="64366">
                  <c:v>35.2534584902318</c:v>
                </c:pt>
                <c:pt idx="64367">
                  <c:v>35.253601969218003</c:v>
                </c:pt>
                <c:pt idx="64368">
                  <c:v>35.253745447744897</c:v>
                </c:pt>
                <c:pt idx="64369">
                  <c:v>35.253888925812603</c:v>
                </c:pt>
                <c:pt idx="64370">
                  <c:v>35.254032403421</c:v>
                </c:pt>
                <c:pt idx="64371">
                  <c:v>35.254175880570102</c:v>
                </c:pt>
                <c:pt idx="64372">
                  <c:v>35.254319357260002</c:v>
                </c:pt>
                <c:pt idx="64373">
                  <c:v>35.254462833490599</c:v>
                </c:pt>
                <c:pt idx="64374">
                  <c:v>35.254606309262002</c:v>
                </c:pt>
                <c:pt idx="64375">
                  <c:v>35.254749784574102</c:v>
                </c:pt>
                <c:pt idx="64376">
                  <c:v>35.254893259427</c:v>
                </c:pt>
                <c:pt idx="64377">
                  <c:v>35.255036733820603</c:v>
                </c:pt>
                <c:pt idx="64378">
                  <c:v>35.255180207754997</c:v>
                </c:pt>
                <c:pt idx="64379">
                  <c:v>35.255323681230102</c:v>
                </c:pt>
                <c:pt idx="64380">
                  <c:v>35.255467154245999</c:v>
                </c:pt>
                <c:pt idx="64381">
                  <c:v>35.255610626802699</c:v>
                </c:pt>
                <c:pt idx="64382">
                  <c:v>35.255754098900098</c:v>
                </c:pt>
                <c:pt idx="64383">
                  <c:v>35.255897570538203</c:v>
                </c:pt>
                <c:pt idx="64384">
                  <c:v>35.256041041717197</c:v>
                </c:pt>
                <c:pt idx="64385">
                  <c:v>35.256184512436803</c:v>
                </c:pt>
                <c:pt idx="64386">
                  <c:v>35.2563279826973</c:v>
                </c:pt>
                <c:pt idx="64387">
                  <c:v>35.256471452498502</c:v>
                </c:pt>
                <c:pt idx="64388">
                  <c:v>35.256614921840502</c:v>
                </c:pt>
                <c:pt idx="64389">
                  <c:v>35.256758390723199</c:v>
                </c:pt>
                <c:pt idx="64390">
                  <c:v>35.256901859146701</c:v>
                </c:pt>
                <c:pt idx="64391">
                  <c:v>35.257045327111001</c:v>
                </c:pt>
                <c:pt idx="64392">
                  <c:v>35.257188794616098</c:v>
                </c:pt>
                <c:pt idx="64393">
                  <c:v>35.257332261661901</c:v>
                </c:pt>
                <c:pt idx="64394">
                  <c:v>35.257475728248501</c:v>
                </c:pt>
                <c:pt idx="64395">
                  <c:v>35.257619194375899</c:v>
                </c:pt>
                <c:pt idx="64396">
                  <c:v>35.257762660044001</c:v>
                </c:pt>
                <c:pt idx="64397">
                  <c:v>35.257906125253001</c:v>
                </c:pt>
                <c:pt idx="64398">
                  <c:v>35.258049590002699</c:v>
                </c:pt>
                <c:pt idx="64399">
                  <c:v>35.258193054293201</c:v>
                </c:pt>
                <c:pt idx="64400">
                  <c:v>35.258336518124501</c:v>
                </c:pt>
                <c:pt idx="64401">
                  <c:v>35.2584799814965</c:v>
                </c:pt>
                <c:pt idx="64402">
                  <c:v>35.258623444409402</c:v>
                </c:pt>
                <c:pt idx="64403">
                  <c:v>35.258766906863002</c:v>
                </c:pt>
                <c:pt idx="64404">
                  <c:v>35.258910368857499</c:v>
                </c:pt>
                <c:pt idx="64405">
                  <c:v>35.259053830392702</c:v>
                </c:pt>
                <c:pt idx="64406">
                  <c:v>35.259197291468702</c:v>
                </c:pt>
                <c:pt idx="64407">
                  <c:v>35.2593407520855</c:v>
                </c:pt>
                <c:pt idx="64408">
                  <c:v>35.259484212243102</c:v>
                </c:pt>
                <c:pt idx="64409">
                  <c:v>35.259627671941502</c:v>
                </c:pt>
                <c:pt idx="64410">
                  <c:v>35.259771131180798</c:v>
                </c:pt>
                <c:pt idx="64411">
                  <c:v>35.2599145899608</c:v>
                </c:pt>
                <c:pt idx="64412">
                  <c:v>35.2600580482816</c:v>
                </c:pt>
                <c:pt idx="64413">
                  <c:v>35.260201506143197</c:v>
                </c:pt>
                <c:pt idx="64414">
                  <c:v>35.260344963545599</c:v>
                </c:pt>
                <c:pt idx="64415">
                  <c:v>35.260488420488798</c:v>
                </c:pt>
                <c:pt idx="64416">
                  <c:v>35.260631876972802</c:v>
                </c:pt>
                <c:pt idx="64417">
                  <c:v>35.260775332997703</c:v>
                </c:pt>
                <c:pt idx="64418">
                  <c:v>35.260918788563302</c:v>
                </c:pt>
                <c:pt idx="64419">
                  <c:v>35.261062243669798</c:v>
                </c:pt>
                <c:pt idx="64420">
                  <c:v>35.261205698316999</c:v>
                </c:pt>
                <c:pt idx="64421">
                  <c:v>35.261349152505097</c:v>
                </c:pt>
                <c:pt idx="64422">
                  <c:v>35.261492606234</c:v>
                </c:pt>
                <c:pt idx="64423">
                  <c:v>35.2616360595038</c:v>
                </c:pt>
                <c:pt idx="64424">
                  <c:v>35.261779512314298</c:v>
                </c:pt>
                <c:pt idx="64425">
                  <c:v>35.2619229646657</c:v>
                </c:pt>
                <c:pt idx="64426">
                  <c:v>35.262066416557801</c:v>
                </c:pt>
                <c:pt idx="64427">
                  <c:v>35.262209867990798</c:v>
                </c:pt>
                <c:pt idx="64428">
                  <c:v>35.262353318964699</c:v>
                </c:pt>
                <c:pt idx="64429">
                  <c:v>35.262496769479299</c:v>
                </c:pt>
                <c:pt idx="64430">
                  <c:v>35.262640219534802</c:v>
                </c:pt>
                <c:pt idx="64431">
                  <c:v>35.262783669131103</c:v>
                </c:pt>
                <c:pt idx="64432">
                  <c:v>35.262927118268301</c:v>
                </c:pt>
                <c:pt idx="64433">
                  <c:v>35.263070566946297</c:v>
                </c:pt>
                <c:pt idx="64434">
                  <c:v>35.263214015165097</c:v>
                </c:pt>
                <c:pt idx="64435">
                  <c:v>35.263357462924702</c:v>
                </c:pt>
                <c:pt idx="64436">
                  <c:v>35.263500910225197</c:v>
                </c:pt>
                <c:pt idx="64437">
                  <c:v>35.263644357066497</c:v>
                </c:pt>
                <c:pt idx="64438">
                  <c:v>35.2637878034487</c:v>
                </c:pt>
                <c:pt idx="64439">
                  <c:v>35.263931249371701</c:v>
                </c:pt>
                <c:pt idx="64440">
                  <c:v>35.2640746948356</c:v>
                </c:pt>
                <c:pt idx="64441">
                  <c:v>35.264218139840203</c:v>
                </c:pt>
                <c:pt idx="64442">
                  <c:v>35.264361584385803</c:v>
                </c:pt>
                <c:pt idx="64443">
                  <c:v>35.2645050284722</c:v>
                </c:pt>
                <c:pt idx="64444">
                  <c:v>35.264648472099402</c:v>
                </c:pt>
                <c:pt idx="64445">
                  <c:v>35.264791915267502</c:v>
                </c:pt>
                <c:pt idx="64446">
                  <c:v>35.264935357976398</c:v>
                </c:pt>
                <c:pt idx="64447">
                  <c:v>35.265078800226199</c:v>
                </c:pt>
                <c:pt idx="64448">
                  <c:v>35.265222242016797</c:v>
                </c:pt>
                <c:pt idx="64449">
                  <c:v>35.2653656833483</c:v>
                </c:pt>
                <c:pt idx="64450">
                  <c:v>35.265509124220699</c:v>
                </c:pt>
                <c:pt idx="64451">
                  <c:v>35.265652564633903</c:v>
                </c:pt>
                <c:pt idx="64452">
                  <c:v>35.265796004587997</c:v>
                </c:pt>
                <c:pt idx="64453">
                  <c:v>35.265939444082903</c:v>
                </c:pt>
                <c:pt idx="64454">
                  <c:v>35.266082883118699</c:v>
                </c:pt>
                <c:pt idx="64455">
                  <c:v>35.266226321695399</c:v>
                </c:pt>
                <c:pt idx="64456">
                  <c:v>35.266369759812903</c:v>
                </c:pt>
                <c:pt idx="64457">
                  <c:v>35.266513197471298</c:v>
                </c:pt>
                <c:pt idx="64458">
                  <c:v>35.266656634670603</c:v>
                </c:pt>
                <c:pt idx="64459">
                  <c:v>35.2668000714107</c:v>
                </c:pt>
                <c:pt idx="64460">
                  <c:v>35.2669435076917</c:v>
                </c:pt>
                <c:pt idx="64461">
                  <c:v>35.267086943513597</c:v>
                </c:pt>
                <c:pt idx="64462">
                  <c:v>35.267230378876398</c:v>
                </c:pt>
                <c:pt idx="64463">
                  <c:v>35.267373813779997</c:v>
                </c:pt>
                <c:pt idx="64464">
                  <c:v>35.2675172482245</c:v>
                </c:pt>
                <c:pt idx="64465">
                  <c:v>35.2676606822099</c:v>
                </c:pt>
                <c:pt idx="64466">
                  <c:v>35.267804115736197</c:v>
                </c:pt>
                <c:pt idx="64467">
                  <c:v>35.267947548803299</c:v>
                </c:pt>
                <c:pt idx="64468">
                  <c:v>35.268090981411397</c:v>
                </c:pt>
                <c:pt idx="64469">
                  <c:v>35.2682344135603</c:v>
                </c:pt>
                <c:pt idx="64470">
                  <c:v>35.2683778452501</c:v>
                </c:pt>
                <c:pt idx="64471">
                  <c:v>35.268521276480797</c:v>
                </c:pt>
                <c:pt idx="64472">
                  <c:v>35.268664707252398</c:v>
                </c:pt>
                <c:pt idx="64473">
                  <c:v>35.268808137564903</c:v>
                </c:pt>
                <c:pt idx="64474">
                  <c:v>35.268951567418299</c:v>
                </c:pt>
                <c:pt idx="64475">
                  <c:v>35.269094996812498</c:v>
                </c:pt>
                <c:pt idx="64476">
                  <c:v>35.269238425747702</c:v>
                </c:pt>
                <c:pt idx="64477">
                  <c:v>35.269381854223802</c:v>
                </c:pt>
                <c:pt idx="64478">
                  <c:v>35.2695252822407</c:v>
                </c:pt>
                <c:pt idx="64479">
                  <c:v>35.269668709798601</c:v>
                </c:pt>
                <c:pt idx="64480">
                  <c:v>35.269812136897301</c:v>
                </c:pt>
                <c:pt idx="64481">
                  <c:v>35.269955563537003</c:v>
                </c:pt>
                <c:pt idx="64482">
                  <c:v>35.270098989717603</c:v>
                </c:pt>
                <c:pt idx="64483">
                  <c:v>35.270242415439</c:v>
                </c:pt>
                <c:pt idx="64484">
                  <c:v>35.270385840701401</c:v>
                </c:pt>
                <c:pt idx="64485">
                  <c:v>35.270529265504699</c:v>
                </c:pt>
                <c:pt idx="64486">
                  <c:v>35.270672689848901</c:v>
                </c:pt>
                <c:pt idx="64487">
                  <c:v>35.270816113734</c:v>
                </c:pt>
                <c:pt idx="64488">
                  <c:v>35.270959537160003</c:v>
                </c:pt>
                <c:pt idx="64489">
                  <c:v>35.271102960127003</c:v>
                </c:pt>
                <c:pt idx="64490">
                  <c:v>35.2712463826348</c:v>
                </c:pt>
                <c:pt idx="64491">
                  <c:v>35.271389804683601</c:v>
                </c:pt>
                <c:pt idx="64492">
                  <c:v>35.271533226273299</c:v>
                </c:pt>
                <c:pt idx="64493">
                  <c:v>35.271676647403901</c:v>
                </c:pt>
                <c:pt idx="64494">
                  <c:v>35.271820068075499</c:v>
                </c:pt>
                <c:pt idx="64495">
                  <c:v>35.271963488287902</c:v>
                </c:pt>
                <c:pt idx="64496">
                  <c:v>35.272106908041302</c:v>
                </c:pt>
                <c:pt idx="64497">
                  <c:v>35.272250327335598</c:v>
                </c:pt>
                <c:pt idx="64498">
                  <c:v>35.272393746170899</c:v>
                </c:pt>
                <c:pt idx="64499">
                  <c:v>35.272537164547003</c:v>
                </c:pt>
                <c:pt idx="64500">
                  <c:v>35.272680582464098</c:v>
                </c:pt>
                <c:pt idx="64501">
                  <c:v>35.272823999922203</c:v>
                </c:pt>
                <c:pt idx="64502">
                  <c:v>35.272967416921098</c:v>
                </c:pt>
                <c:pt idx="64503">
                  <c:v>35.273110833460997</c:v>
                </c:pt>
                <c:pt idx="64504">
                  <c:v>35.2732542495419</c:v>
                </c:pt>
                <c:pt idx="64505">
                  <c:v>35.2733976651636</c:v>
                </c:pt>
                <c:pt idx="64506">
                  <c:v>35.273541080326297</c:v>
                </c:pt>
                <c:pt idx="64507">
                  <c:v>35.273684495029997</c:v>
                </c:pt>
                <c:pt idx="64508">
                  <c:v>35.273827909274601</c:v>
                </c:pt>
                <c:pt idx="64509">
                  <c:v>35.273971323060103</c:v>
                </c:pt>
                <c:pt idx="64510">
                  <c:v>35.274114736386601</c:v>
                </c:pt>
                <c:pt idx="64511">
                  <c:v>35.274258149254102</c:v>
                </c:pt>
                <c:pt idx="64512">
                  <c:v>35.274401561662501</c:v>
                </c:pt>
                <c:pt idx="64513">
                  <c:v>35.274544973611803</c:v>
                </c:pt>
                <c:pt idx="64514">
                  <c:v>35.274688385102102</c:v>
                </c:pt>
                <c:pt idx="64515">
                  <c:v>35.274831796133299</c:v>
                </c:pt>
                <c:pt idx="64516">
                  <c:v>35.274975206705498</c:v>
                </c:pt>
                <c:pt idx="64517">
                  <c:v>35.275118616818602</c:v>
                </c:pt>
                <c:pt idx="64518">
                  <c:v>35.275262026472802</c:v>
                </c:pt>
                <c:pt idx="64519">
                  <c:v>35.2754054356678</c:v>
                </c:pt>
                <c:pt idx="64520">
                  <c:v>35.275548844403801</c:v>
                </c:pt>
                <c:pt idx="64521">
                  <c:v>35.275692252680798</c:v>
                </c:pt>
                <c:pt idx="64522">
                  <c:v>35.275835660498799</c:v>
                </c:pt>
                <c:pt idx="64523">
                  <c:v>35.275979067857698</c:v>
                </c:pt>
                <c:pt idx="64524">
                  <c:v>35.276122474757599</c:v>
                </c:pt>
                <c:pt idx="64525">
                  <c:v>35.276265881198398</c:v>
                </c:pt>
                <c:pt idx="64526">
                  <c:v>35.2764092871803</c:v>
                </c:pt>
                <c:pt idx="64527">
                  <c:v>35.276552692703</c:v>
                </c:pt>
                <c:pt idx="64528">
                  <c:v>35.276696097766802</c:v>
                </c:pt>
                <c:pt idx="64529">
                  <c:v>35.276839502371502</c:v>
                </c:pt>
                <c:pt idx="64530">
                  <c:v>35.276982906517198</c:v>
                </c:pt>
                <c:pt idx="64531">
                  <c:v>35.277126310203897</c:v>
                </c:pt>
                <c:pt idx="64532">
                  <c:v>35.2772697134316</c:v>
                </c:pt>
                <c:pt idx="64533">
                  <c:v>35.277413116200201</c:v>
                </c:pt>
                <c:pt idx="64534">
                  <c:v>35.277556518509897</c:v>
                </c:pt>
                <c:pt idx="64535">
                  <c:v>35.277699920360497</c:v>
                </c:pt>
                <c:pt idx="64536">
                  <c:v>35.277843321752101</c:v>
                </c:pt>
                <c:pt idx="64537">
                  <c:v>35.277986722684602</c:v>
                </c:pt>
                <c:pt idx="64538">
                  <c:v>35.278130123158199</c:v>
                </c:pt>
                <c:pt idx="64539">
                  <c:v>35.2782735231727</c:v>
                </c:pt>
                <c:pt idx="64540">
                  <c:v>35.278416922728297</c:v>
                </c:pt>
                <c:pt idx="64541">
                  <c:v>35.278560321824799</c:v>
                </c:pt>
                <c:pt idx="64542">
                  <c:v>35.278703720462303</c:v>
                </c:pt>
                <c:pt idx="64543">
                  <c:v>35.278847118640897</c:v>
                </c:pt>
                <c:pt idx="64544">
                  <c:v>35.278990516360402</c:v>
                </c:pt>
                <c:pt idx="64545">
                  <c:v>35.279133913620903</c:v>
                </c:pt>
                <c:pt idx="64546">
                  <c:v>35.279277310422401</c:v>
                </c:pt>
                <c:pt idx="64547">
                  <c:v>35.279420706764903</c:v>
                </c:pt>
                <c:pt idx="64548">
                  <c:v>35.279564102648401</c:v>
                </c:pt>
                <c:pt idx="64549">
                  <c:v>35.279707498072902</c:v>
                </c:pt>
                <c:pt idx="64550">
                  <c:v>35.2798508930384</c:v>
                </c:pt>
                <c:pt idx="64551">
                  <c:v>35.279994287544902</c:v>
                </c:pt>
                <c:pt idx="64552">
                  <c:v>35.2801376815925</c:v>
                </c:pt>
                <c:pt idx="64553">
                  <c:v>35.280281075181001</c:v>
                </c:pt>
                <c:pt idx="64554">
                  <c:v>35.280424468310599</c:v>
                </c:pt>
                <c:pt idx="64555">
                  <c:v>35.280567860981101</c:v>
                </c:pt>
                <c:pt idx="64556">
                  <c:v>35.280711253192699</c:v>
                </c:pt>
                <c:pt idx="64557">
                  <c:v>35.2808546449453</c:v>
                </c:pt>
                <c:pt idx="64558">
                  <c:v>35.280998036238898</c:v>
                </c:pt>
                <c:pt idx="64559">
                  <c:v>35.2811414270735</c:v>
                </c:pt>
                <c:pt idx="64560">
                  <c:v>35.281284817449198</c:v>
                </c:pt>
                <c:pt idx="64561">
                  <c:v>35.281428207365799</c:v>
                </c:pt>
                <c:pt idx="64562">
                  <c:v>35.281571596823497</c:v>
                </c:pt>
                <c:pt idx="64563">
                  <c:v>35.281714985822198</c:v>
                </c:pt>
                <c:pt idx="64564">
                  <c:v>35.281858374361903</c:v>
                </c:pt>
                <c:pt idx="64565">
                  <c:v>35.282001762442697</c:v>
                </c:pt>
                <c:pt idx="64566">
                  <c:v>35.282145150064501</c:v>
                </c:pt>
                <c:pt idx="64567">
                  <c:v>35.282288537227302</c:v>
                </c:pt>
                <c:pt idx="64568">
                  <c:v>35.2824319239311</c:v>
                </c:pt>
                <c:pt idx="64569">
                  <c:v>35.282575310176</c:v>
                </c:pt>
                <c:pt idx="64570">
                  <c:v>35.282718695961897</c:v>
                </c:pt>
                <c:pt idx="64571">
                  <c:v>35.282862081288897</c:v>
                </c:pt>
                <c:pt idx="64572">
                  <c:v>35.283005466156901</c:v>
                </c:pt>
                <c:pt idx="64573">
                  <c:v>35.283148850565901</c:v>
                </c:pt>
                <c:pt idx="64574">
                  <c:v>35.283292234515997</c:v>
                </c:pt>
                <c:pt idx="64575">
                  <c:v>35.283435618007097</c:v>
                </c:pt>
                <c:pt idx="64576">
                  <c:v>35.2835790010392</c:v>
                </c:pt>
                <c:pt idx="64577">
                  <c:v>35.2837223836124</c:v>
                </c:pt>
                <c:pt idx="64578">
                  <c:v>35.283865765726603</c:v>
                </c:pt>
                <c:pt idx="64579">
                  <c:v>35.284009147381902</c:v>
                </c:pt>
                <c:pt idx="64580">
                  <c:v>35.284152528578197</c:v>
                </c:pt>
                <c:pt idx="64581">
                  <c:v>35.284295909315603</c:v>
                </c:pt>
                <c:pt idx="64582">
                  <c:v>35.284439289594097</c:v>
                </c:pt>
                <c:pt idx="64583">
                  <c:v>35.284582669413503</c:v>
                </c:pt>
                <c:pt idx="64584">
                  <c:v>35.284726048774097</c:v>
                </c:pt>
                <c:pt idx="64585">
                  <c:v>35.284869427675702</c:v>
                </c:pt>
                <c:pt idx="64586">
                  <c:v>35.285012806118303</c:v>
                </c:pt>
                <c:pt idx="64587">
                  <c:v>35.285156184102</c:v>
                </c:pt>
                <c:pt idx="64588">
                  <c:v>35.2852995616268</c:v>
                </c:pt>
                <c:pt idx="64589">
                  <c:v>35.285442938692597</c:v>
                </c:pt>
                <c:pt idx="64590">
                  <c:v>35.285586315299497</c:v>
                </c:pt>
                <c:pt idx="64591">
                  <c:v>35.2857296914475</c:v>
                </c:pt>
                <c:pt idx="64592">
                  <c:v>35.2858730671365</c:v>
                </c:pt>
                <c:pt idx="64593">
                  <c:v>35.286016442366602</c:v>
                </c:pt>
                <c:pt idx="64594">
                  <c:v>35.286159817137801</c:v>
                </c:pt>
                <c:pt idx="64595">
                  <c:v>35.286303191450003</c:v>
                </c:pt>
                <c:pt idx="64596">
                  <c:v>35.286446565303301</c:v>
                </c:pt>
                <c:pt idx="64597">
                  <c:v>35.286589938697702</c:v>
                </c:pt>
                <c:pt idx="64598">
                  <c:v>35.2867333116331</c:v>
                </c:pt>
                <c:pt idx="64599">
                  <c:v>35.2868766841097</c:v>
                </c:pt>
                <c:pt idx="64600">
                  <c:v>35.287020056127297</c:v>
                </c:pt>
                <c:pt idx="64601">
                  <c:v>35.287163427685996</c:v>
                </c:pt>
                <c:pt idx="64602">
                  <c:v>35.2873067987857</c:v>
                </c:pt>
                <c:pt idx="64603">
                  <c:v>35.287450169426599</c:v>
                </c:pt>
                <c:pt idx="64604">
                  <c:v>35.287593539608501</c:v>
                </c:pt>
                <c:pt idx="64605">
                  <c:v>35.2877369093315</c:v>
                </c:pt>
                <c:pt idx="64606">
                  <c:v>35.287880278595601</c:v>
                </c:pt>
                <c:pt idx="64607">
                  <c:v>35.288023647400799</c:v>
                </c:pt>
                <c:pt idx="64608">
                  <c:v>35.288167015747099</c:v>
                </c:pt>
                <c:pt idx="64609">
                  <c:v>35.288310383634503</c:v>
                </c:pt>
                <c:pt idx="64610">
                  <c:v>35.288453751062903</c:v>
                </c:pt>
                <c:pt idx="64611">
                  <c:v>35.288597118032499</c:v>
                </c:pt>
                <c:pt idx="64612">
                  <c:v>35.288740484543197</c:v>
                </c:pt>
                <c:pt idx="64613">
                  <c:v>35.2888838505949</c:v>
                </c:pt>
                <c:pt idx="64614">
                  <c:v>35.289027216187797</c:v>
                </c:pt>
                <c:pt idx="64615">
                  <c:v>35.289170581321699</c:v>
                </c:pt>
                <c:pt idx="64616">
                  <c:v>35.289313945996803</c:v>
                </c:pt>
                <c:pt idx="64617">
                  <c:v>35.289457310212903</c:v>
                </c:pt>
                <c:pt idx="64618">
                  <c:v>35.289600673970199</c:v>
                </c:pt>
                <c:pt idx="64619">
                  <c:v>35.289744037268598</c:v>
                </c:pt>
                <c:pt idx="64620">
                  <c:v>35.289887400108</c:v>
                </c:pt>
                <c:pt idx="64621">
                  <c:v>35.290030762488598</c:v>
                </c:pt>
                <c:pt idx="64622">
                  <c:v>35.290174124410299</c:v>
                </c:pt>
                <c:pt idx="64623">
                  <c:v>35.290317485873103</c:v>
                </c:pt>
                <c:pt idx="64624">
                  <c:v>35.290460846876996</c:v>
                </c:pt>
                <c:pt idx="64625">
                  <c:v>35.290604207422</c:v>
                </c:pt>
                <c:pt idx="64626">
                  <c:v>35.290747567508198</c:v>
                </c:pt>
                <c:pt idx="64627">
                  <c:v>35.2908909271355</c:v>
                </c:pt>
                <c:pt idx="64628">
                  <c:v>35.291034286303798</c:v>
                </c:pt>
                <c:pt idx="64629">
                  <c:v>35.291177645013299</c:v>
                </c:pt>
                <c:pt idx="64630">
                  <c:v>35.291321003264002</c:v>
                </c:pt>
                <c:pt idx="64631">
                  <c:v>35.291464361055702</c:v>
                </c:pt>
                <c:pt idx="64632">
                  <c:v>35.291607718388597</c:v>
                </c:pt>
                <c:pt idx="64633">
                  <c:v>35.291751075262603</c:v>
                </c:pt>
                <c:pt idx="64634">
                  <c:v>35.291894431677697</c:v>
                </c:pt>
                <c:pt idx="64635">
                  <c:v>35.292037787634001</c:v>
                </c:pt>
                <c:pt idx="64636">
                  <c:v>35.292181143131302</c:v>
                </c:pt>
                <c:pt idx="64637">
                  <c:v>35.292324498169897</c:v>
                </c:pt>
                <c:pt idx="64638">
                  <c:v>35.292467852749503</c:v>
                </c:pt>
                <c:pt idx="64639">
                  <c:v>35.292611206870298</c:v>
                </c:pt>
                <c:pt idx="64640">
                  <c:v>35.292754560532202</c:v>
                </c:pt>
                <c:pt idx="64641">
                  <c:v>35.292897913735302</c:v>
                </c:pt>
                <c:pt idx="64642">
                  <c:v>35.293041266479499</c:v>
                </c:pt>
                <c:pt idx="64643">
                  <c:v>35.293184618764798</c:v>
                </c:pt>
                <c:pt idx="64644">
                  <c:v>35.293327970591299</c:v>
                </c:pt>
                <c:pt idx="64645">
                  <c:v>35.293471321958897</c:v>
                </c:pt>
                <c:pt idx="64646">
                  <c:v>35.293614672867697</c:v>
                </c:pt>
                <c:pt idx="64647">
                  <c:v>35.293758023317601</c:v>
                </c:pt>
                <c:pt idx="64648">
                  <c:v>35.293901373308699</c:v>
                </c:pt>
                <c:pt idx="64649">
                  <c:v>35.294044722840901</c:v>
                </c:pt>
                <c:pt idx="64650">
                  <c:v>35.294188071914299</c:v>
                </c:pt>
                <c:pt idx="64651">
                  <c:v>35.294331420528799</c:v>
                </c:pt>
                <c:pt idx="64652">
                  <c:v>35.294474768684502</c:v>
                </c:pt>
                <c:pt idx="64653">
                  <c:v>35.294618116381301</c:v>
                </c:pt>
                <c:pt idx="64654">
                  <c:v>35.294761463619302</c:v>
                </c:pt>
                <c:pt idx="64655">
                  <c:v>35.294904810398499</c:v>
                </c:pt>
                <c:pt idx="64656">
                  <c:v>35.295048156718799</c:v>
                </c:pt>
                <c:pt idx="64657">
                  <c:v>35.295191502580202</c:v>
                </c:pt>
                <c:pt idx="64658">
                  <c:v>35.2953348479829</c:v>
                </c:pt>
                <c:pt idx="64659">
                  <c:v>35.295478192926701</c:v>
                </c:pt>
                <c:pt idx="64660">
                  <c:v>35.295621537411598</c:v>
                </c:pt>
                <c:pt idx="64661">
                  <c:v>35.295764881437798</c:v>
                </c:pt>
                <c:pt idx="64662">
                  <c:v>35.2959082250051</c:v>
                </c:pt>
                <c:pt idx="64663">
                  <c:v>35.296051568113498</c:v>
                </c:pt>
                <c:pt idx="64664">
                  <c:v>35.296194910763198</c:v>
                </c:pt>
                <c:pt idx="64665">
                  <c:v>35.296338252954001</c:v>
                </c:pt>
                <c:pt idx="64666">
                  <c:v>35.296481594686</c:v>
                </c:pt>
                <c:pt idx="64667">
                  <c:v>35.296624935959102</c:v>
                </c:pt>
                <c:pt idx="64668">
                  <c:v>35.296768276773498</c:v>
                </c:pt>
                <c:pt idx="64669">
                  <c:v>35.296911617128998</c:v>
                </c:pt>
                <c:pt idx="64670">
                  <c:v>35.297054957025701</c:v>
                </c:pt>
                <c:pt idx="64671">
                  <c:v>35.297198296463598</c:v>
                </c:pt>
                <c:pt idx="64672">
                  <c:v>35.297341635442699</c:v>
                </c:pt>
                <c:pt idx="64673">
                  <c:v>35.297484973962902</c:v>
                </c:pt>
                <c:pt idx="64674">
                  <c:v>35.297628312024401</c:v>
                </c:pt>
                <c:pt idx="64675">
                  <c:v>35.297771649627002</c:v>
                </c:pt>
                <c:pt idx="64676">
                  <c:v>35.297914986770799</c:v>
                </c:pt>
                <c:pt idx="64677">
                  <c:v>35.298058323455798</c:v>
                </c:pt>
                <c:pt idx="64678">
                  <c:v>35.298201659682</c:v>
                </c:pt>
                <c:pt idx="64679">
                  <c:v>35.298344995449398</c:v>
                </c:pt>
                <c:pt idx="64680">
                  <c:v>35.298488330757998</c:v>
                </c:pt>
                <c:pt idx="64681">
                  <c:v>35.2986316656078</c:v>
                </c:pt>
                <c:pt idx="64682">
                  <c:v>35.298774999998798</c:v>
                </c:pt>
                <c:pt idx="64683">
                  <c:v>35.298918333930999</c:v>
                </c:pt>
                <c:pt idx="64684">
                  <c:v>35.299061667404402</c:v>
                </c:pt>
                <c:pt idx="64685">
                  <c:v>35.299205000418901</c:v>
                </c:pt>
                <c:pt idx="64686">
                  <c:v>35.299348332974702</c:v>
                </c:pt>
                <c:pt idx="64687">
                  <c:v>35.299491665071699</c:v>
                </c:pt>
                <c:pt idx="64688">
                  <c:v>35.299634996709898</c:v>
                </c:pt>
                <c:pt idx="64689">
                  <c:v>35.299778327889399</c:v>
                </c:pt>
                <c:pt idx="64690">
                  <c:v>35.299921658610003</c:v>
                </c:pt>
                <c:pt idx="64691">
                  <c:v>35.300064988871803</c:v>
                </c:pt>
                <c:pt idx="64692">
                  <c:v>35.300208318674898</c:v>
                </c:pt>
                <c:pt idx="64693">
                  <c:v>35.300351648019102</c:v>
                </c:pt>
                <c:pt idx="64694">
                  <c:v>35.300494976904602</c:v>
                </c:pt>
                <c:pt idx="64695">
                  <c:v>35.300638305331297</c:v>
                </c:pt>
                <c:pt idx="64696">
                  <c:v>35.300781633299202</c:v>
                </c:pt>
                <c:pt idx="64697">
                  <c:v>35.300924960808302</c:v>
                </c:pt>
                <c:pt idx="64698">
                  <c:v>35.301068287858698</c:v>
                </c:pt>
                <c:pt idx="64699">
                  <c:v>35.301211614450303</c:v>
                </c:pt>
                <c:pt idx="64700">
                  <c:v>35.301354940583103</c:v>
                </c:pt>
                <c:pt idx="64701">
                  <c:v>35.301498266257099</c:v>
                </c:pt>
                <c:pt idx="64702">
                  <c:v>35.301641591472404</c:v>
                </c:pt>
                <c:pt idx="64703">
                  <c:v>35.301784916228897</c:v>
                </c:pt>
                <c:pt idx="64704">
                  <c:v>35.3019282405266</c:v>
                </c:pt>
                <c:pt idx="64705">
                  <c:v>35.302071564365498</c:v>
                </c:pt>
                <c:pt idx="64706">
                  <c:v>35.302214887745698</c:v>
                </c:pt>
                <c:pt idx="64707">
                  <c:v>35.302358210667101</c:v>
                </c:pt>
                <c:pt idx="64708">
                  <c:v>35.302501533129799</c:v>
                </c:pt>
                <c:pt idx="64709">
                  <c:v>35.3026448551337</c:v>
                </c:pt>
                <c:pt idx="64710">
                  <c:v>35.302788176678803</c:v>
                </c:pt>
                <c:pt idx="64711">
                  <c:v>35.302931497765201</c:v>
                </c:pt>
                <c:pt idx="64712">
                  <c:v>35.303074818392801</c:v>
                </c:pt>
                <c:pt idx="64713">
                  <c:v>35.303218138561697</c:v>
                </c:pt>
                <c:pt idx="64714">
                  <c:v>35.303361458271802</c:v>
                </c:pt>
                <c:pt idx="64715">
                  <c:v>35.303504777523102</c:v>
                </c:pt>
                <c:pt idx="64716">
                  <c:v>35.303648096315698</c:v>
                </c:pt>
                <c:pt idx="64717">
                  <c:v>35.303791414649602</c:v>
                </c:pt>
                <c:pt idx="64718">
                  <c:v>35.303934732524702</c:v>
                </c:pt>
                <c:pt idx="64719">
                  <c:v>35.304078049940998</c:v>
                </c:pt>
                <c:pt idx="64720">
                  <c:v>35.304221366898602</c:v>
                </c:pt>
                <c:pt idx="64721">
                  <c:v>35.304364683397502</c:v>
                </c:pt>
                <c:pt idx="64722">
                  <c:v>35.304507999437597</c:v>
                </c:pt>
                <c:pt idx="64723">
                  <c:v>35.304651315019001</c:v>
                </c:pt>
                <c:pt idx="64724">
                  <c:v>35.3047946301416</c:v>
                </c:pt>
                <c:pt idx="64725">
                  <c:v>35.304937944805502</c:v>
                </c:pt>
                <c:pt idx="64726">
                  <c:v>35.305081259010699</c:v>
                </c:pt>
                <c:pt idx="64727">
                  <c:v>35.305224572757098</c:v>
                </c:pt>
                <c:pt idx="64728">
                  <c:v>35.305367886044799</c:v>
                </c:pt>
                <c:pt idx="64729">
                  <c:v>35.305511198873802</c:v>
                </c:pt>
                <c:pt idx="64730">
                  <c:v>35.305654511244001</c:v>
                </c:pt>
                <c:pt idx="64731">
                  <c:v>35.305797823155501</c:v>
                </c:pt>
                <c:pt idx="64732">
                  <c:v>35.305941134608297</c:v>
                </c:pt>
                <c:pt idx="64733">
                  <c:v>35.306084445602302</c:v>
                </c:pt>
                <c:pt idx="64734">
                  <c:v>35.306227756137602</c:v>
                </c:pt>
                <c:pt idx="64735">
                  <c:v>35.306371066214197</c:v>
                </c:pt>
                <c:pt idx="64736">
                  <c:v>35.306514375832101</c:v>
                </c:pt>
                <c:pt idx="64737">
                  <c:v>35.306657684991201</c:v>
                </c:pt>
                <c:pt idx="64738">
                  <c:v>35.306800993691603</c:v>
                </c:pt>
                <c:pt idx="64739">
                  <c:v>35.306944301933399</c:v>
                </c:pt>
                <c:pt idx="64740">
                  <c:v>35.307087609716397</c:v>
                </c:pt>
                <c:pt idx="64741">
                  <c:v>35.307230917040599</c:v>
                </c:pt>
                <c:pt idx="64742">
                  <c:v>35.307374223906201</c:v>
                </c:pt>
                <c:pt idx="64743">
                  <c:v>35.307517530313099</c:v>
                </c:pt>
                <c:pt idx="64744">
                  <c:v>35.307660836261199</c:v>
                </c:pt>
                <c:pt idx="64745">
                  <c:v>35.307804141750601</c:v>
                </c:pt>
                <c:pt idx="64746">
                  <c:v>35.307947446781398</c:v>
                </c:pt>
                <c:pt idx="64747">
                  <c:v>35.308090751353397</c:v>
                </c:pt>
                <c:pt idx="64748">
                  <c:v>35.308234055466698</c:v>
                </c:pt>
                <c:pt idx="64749">
                  <c:v>35.308377359121302</c:v>
                </c:pt>
                <c:pt idx="64750">
                  <c:v>35.3085206623172</c:v>
                </c:pt>
                <c:pt idx="64751">
                  <c:v>35.3086639650544</c:v>
                </c:pt>
                <c:pt idx="64752">
                  <c:v>35.308807267332902</c:v>
                </c:pt>
                <c:pt idx="64753">
                  <c:v>35.308950569152799</c:v>
                </c:pt>
                <c:pt idx="64754">
                  <c:v>35.309093870513898</c:v>
                </c:pt>
                <c:pt idx="64755">
                  <c:v>35.309237171416299</c:v>
                </c:pt>
                <c:pt idx="64756">
                  <c:v>35.309380471860003</c:v>
                </c:pt>
                <c:pt idx="64757">
                  <c:v>35.3095237718451</c:v>
                </c:pt>
                <c:pt idx="64758">
                  <c:v>35.3096670713714</c:v>
                </c:pt>
                <c:pt idx="64759">
                  <c:v>35.309810370439102</c:v>
                </c:pt>
                <c:pt idx="64760">
                  <c:v>35.309953669047999</c:v>
                </c:pt>
                <c:pt idx="64761">
                  <c:v>35.310096967198298</c:v>
                </c:pt>
                <c:pt idx="64762">
                  <c:v>35.310240264889899</c:v>
                </c:pt>
                <c:pt idx="64763">
                  <c:v>35.310383562122801</c:v>
                </c:pt>
                <c:pt idx="64764">
                  <c:v>35.310526858897099</c:v>
                </c:pt>
                <c:pt idx="64765">
                  <c:v>35.310670155212598</c:v>
                </c:pt>
                <c:pt idx="64766">
                  <c:v>35.3108134510695</c:v>
                </c:pt>
                <c:pt idx="64767">
                  <c:v>35.310956746467703</c:v>
                </c:pt>
                <c:pt idx="64768">
                  <c:v>35.311100041407201</c:v>
                </c:pt>
                <c:pt idx="64769">
                  <c:v>35.311243335888101</c:v>
                </c:pt>
                <c:pt idx="64770">
                  <c:v>35.311386629910302</c:v>
                </c:pt>
                <c:pt idx="64771">
                  <c:v>35.311529923473799</c:v>
                </c:pt>
                <c:pt idx="64772">
                  <c:v>35.311673216578598</c:v>
                </c:pt>
                <c:pt idx="64773">
                  <c:v>35.311816509224798</c:v>
                </c:pt>
                <c:pt idx="64774">
                  <c:v>35.3119598014123</c:v>
                </c:pt>
                <c:pt idx="64775">
                  <c:v>35.312103093141197</c:v>
                </c:pt>
                <c:pt idx="64776">
                  <c:v>35.312246384411303</c:v>
                </c:pt>
                <c:pt idx="64777">
                  <c:v>35.312389675222803</c:v>
                </c:pt>
                <c:pt idx="64778">
                  <c:v>35.312532965575699</c:v>
                </c:pt>
                <c:pt idx="64779">
                  <c:v>35.312676255469903</c:v>
                </c:pt>
                <c:pt idx="64780">
                  <c:v>35.312819544905402</c:v>
                </c:pt>
                <c:pt idx="64781">
                  <c:v>35.312962833882303</c:v>
                </c:pt>
                <c:pt idx="64782">
                  <c:v>35.313106122400498</c:v>
                </c:pt>
                <c:pt idx="64783">
                  <c:v>35.313249410460102</c:v>
                </c:pt>
                <c:pt idx="64784">
                  <c:v>35.313392698061001</c:v>
                </c:pt>
                <c:pt idx="64785">
                  <c:v>35.313535985203302</c:v>
                </c:pt>
                <c:pt idx="64786">
                  <c:v>35.313679271886897</c:v>
                </c:pt>
                <c:pt idx="64787">
                  <c:v>35.313822558111902</c:v>
                </c:pt>
                <c:pt idx="64788">
                  <c:v>35.313965843878201</c:v>
                </c:pt>
                <c:pt idx="64789">
                  <c:v>35.314109129185901</c:v>
                </c:pt>
                <c:pt idx="64790">
                  <c:v>35.314252414034897</c:v>
                </c:pt>
                <c:pt idx="64791">
                  <c:v>35.314395698425301</c:v>
                </c:pt>
                <c:pt idx="64792">
                  <c:v>35.314538982357099</c:v>
                </c:pt>
                <c:pt idx="64793">
                  <c:v>35.3146822658302</c:v>
                </c:pt>
                <c:pt idx="64794">
                  <c:v>35.314825548844702</c:v>
                </c:pt>
                <c:pt idx="64795">
                  <c:v>35.314968831400499</c:v>
                </c:pt>
                <c:pt idx="64796">
                  <c:v>35.315112113497698</c:v>
                </c:pt>
                <c:pt idx="64797">
                  <c:v>35.315255395136298</c:v>
                </c:pt>
                <c:pt idx="64798">
                  <c:v>35.3153986763162</c:v>
                </c:pt>
                <c:pt idx="64799">
                  <c:v>35.315541957037503</c:v>
                </c:pt>
                <c:pt idx="64800">
                  <c:v>35.315685237300201</c:v>
                </c:pt>
                <c:pt idx="64801">
                  <c:v>35.3158285171043</c:v>
                </c:pt>
                <c:pt idx="64802">
                  <c:v>35.315971796449702</c:v>
                </c:pt>
                <c:pt idx="64803">
                  <c:v>35.316115075336498</c:v>
                </c:pt>
                <c:pt idx="64804">
                  <c:v>35.316258353764702</c:v>
                </c:pt>
                <c:pt idx="64805">
                  <c:v>35.316401631734301</c:v>
                </c:pt>
                <c:pt idx="64806">
                  <c:v>35.316544909245202</c:v>
                </c:pt>
                <c:pt idx="64807">
                  <c:v>35.316688186297597</c:v>
                </c:pt>
                <c:pt idx="64808">
                  <c:v>35.316831462891301</c:v>
                </c:pt>
                <c:pt idx="64809">
                  <c:v>35.316974739026399</c:v>
                </c:pt>
                <c:pt idx="64810">
                  <c:v>35.3171180147028</c:v>
                </c:pt>
                <c:pt idx="64811">
                  <c:v>35.317261289920701</c:v>
                </c:pt>
                <c:pt idx="64812">
                  <c:v>35.317404564679997</c:v>
                </c:pt>
                <c:pt idx="64813">
                  <c:v>35.317547838980602</c:v>
                </c:pt>
                <c:pt idx="64814">
                  <c:v>35.3176911128227</c:v>
                </c:pt>
                <c:pt idx="64815">
                  <c:v>35.317834386206101</c:v>
                </c:pt>
                <c:pt idx="64816">
                  <c:v>35.317977659130896</c:v>
                </c:pt>
                <c:pt idx="64817">
                  <c:v>35.3181209315972</c:v>
                </c:pt>
                <c:pt idx="64818">
                  <c:v>35.318264203604798</c:v>
                </c:pt>
                <c:pt idx="64819">
                  <c:v>35.318407475153798</c:v>
                </c:pt>
                <c:pt idx="64820">
                  <c:v>35.318550746244199</c:v>
                </c:pt>
                <c:pt idx="64821">
                  <c:v>35.318694016876101</c:v>
                </c:pt>
                <c:pt idx="64822">
                  <c:v>35.318837287049298</c:v>
                </c:pt>
                <c:pt idx="64823">
                  <c:v>35.318980556763897</c:v>
                </c:pt>
                <c:pt idx="64824">
                  <c:v>35.319123826019997</c:v>
                </c:pt>
                <c:pt idx="64825">
                  <c:v>35.319267094817398</c:v>
                </c:pt>
                <c:pt idx="64826">
                  <c:v>35.319410363156301</c:v>
                </c:pt>
                <c:pt idx="64827">
                  <c:v>35.319553631036499</c:v>
                </c:pt>
                <c:pt idx="64828">
                  <c:v>35.319696898458197</c:v>
                </c:pt>
                <c:pt idx="64829">
                  <c:v>35.319840165421297</c:v>
                </c:pt>
                <c:pt idx="64830">
                  <c:v>35.319983431925799</c:v>
                </c:pt>
                <c:pt idx="64831">
                  <c:v>35.320126697971801</c:v>
                </c:pt>
                <c:pt idx="64832">
                  <c:v>35.320269963559099</c:v>
                </c:pt>
                <c:pt idx="64833">
                  <c:v>35.320413228687897</c:v>
                </c:pt>
                <c:pt idx="64834">
                  <c:v>35.320556493358097</c:v>
                </c:pt>
                <c:pt idx="64835">
                  <c:v>35.320699757569699</c:v>
                </c:pt>
                <c:pt idx="64836">
                  <c:v>35.320843021322702</c:v>
                </c:pt>
                <c:pt idx="64837">
                  <c:v>35.320986284617199</c:v>
                </c:pt>
                <c:pt idx="64838">
                  <c:v>35.321129547453097</c:v>
                </c:pt>
                <c:pt idx="64839">
                  <c:v>35.321272809830397</c:v>
                </c:pt>
                <c:pt idx="64840">
                  <c:v>35.321416071749198</c:v>
                </c:pt>
                <c:pt idx="64841">
                  <c:v>35.321559333209301</c:v>
                </c:pt>
                <c:pt idx="64842">
                  <c:v>35.321702594210997</c:v>
                </c:pt>
                <c:pt idx="64843">
                  <c:v>35.321845854754002</c:v>
                </c:pt>
                <c:pt idx="64844">
                  <c:v>35.321989114838502</c:v>
                </c:pt>
                <c:pt idx="64845">
                  <c:v>35.322132374464402</c:v>
                </c:pt>
                <c:pt idx="64846">
                  <c:v>35.322275633631797</c:v>
                </c:pt>
                <c:pt idx="64847">
                  <c:v>35.3224188923406</c:v>
                </c:pt>
                <c:pt idx="64848">
                  <c:v>35.322562150590798</c:v>
                </c:pt>
                <c:pt idx="64849">
                  <c:v>35.322705408382497</c:v>
                </c:pt>
                <c:pt idx="64850">
                  <c:v>35.322848665715597</c:v>
                </c:pt>
                <c:pt idx="64851">
                  <c:v>35.322991922590198</c:v>
                </c:pt>
                <c:pt idx="64852">
                  <c:v>35.323135179006201</c:v>
                </c:pt>
                <c:pt idx="64853">
                  <c:v>35.323278434963697</c:v>
                </c:pt>
                <c:pt idx="64854">
                  <c:v>35.323421690462602</c:v>
                </c:pt>
                <c:pt idx="64855">
                  <c:v>35.323564945503001</c:v>
                </c:pt>
                <c:pt idx="64856">
                  <c:v>35.323708200084901</c:v>
                </c:pt>
                <c:pt idx="64857">
                  <c:v>35.323851454208103</c:v>
                </c:pt>
                <c:pt idx="64858">
                  <c:v>35.323994707872899</c:v>
                </c:pt>
                <c:pt idx="64859">
                  <c:v>35.324137961079103</c:v>
                </c:pt>
                <c:pt idx="64860">
                  <c:v>35.324281213826701</c:v>
                </c:pt>
                <c:pt idx="64861">
                  <c:v>35.3244244661159</c:v>
                </c:pt>
                <c:pt idx="64862">
                  <c:v>35.324567717946501</c:v>
                </c:pt>
                <c:pt idx="64863">
                  <c:v>35.324710969318502</c:v>
                </c:pt>
                <c:pt idx="64864">
                  <c:v>35.324854220231998</c:v>
                </c:pt>
                <c:pt idx="64865">
                  <c:v>35.324997470687002</c:v>
                </c:pt>
                <c:pt idx="64866">
                  <c:v>35.3251407206835</c:v>
                </c:pt>
                <c:pt idx="64867">
                  <c:v>35.325283970221399</c:v>
                </c:pt>
                <c:pt idx="64868">
                  <c:v>35.325427219300799</c:v>
                </c:pt>
                <c:pt idx="64869">
                  <c:v>35.325570467921601</c:v>
                </c:pt>
                <c:pt idx="64870">
                  <c:v>35.325713716084003</c:v>
                </c:pt>
                <c:pt idx="64871">
                  <c:v>35.3258569637878</c:v>
                </c:pt>
                <c:pt idx="64872">
                  <c:v>35.326000211033097</c:v>
                </c:pt>
                <c:pt idx="64873">
                  <c:v>35.326143457819803</c:v>
                </c:pt>
                <c:pt idx="64874">
                  <c:v>35.326286704148103</c:v>
                </c:pt>
                <c:pt idx="64875">
                  <c:v>35.326429950017797</c:v>
                </c:pt>
                <c:pt idx="64876">
                  <c:v>35.326573195428999</c:v>
                </c:pt>
                <c:pt idx="64877">
                  <c:v>35.326716440381702</c:v>
                </c:pt>
                <c:pt idx="64878">
                  <c:v>35.326859684875899</c:v>
                </c:pt>
                <c:pt idx="64879">
                  <c:v>35.327002928911597</c:v>
                </c:pt>
                <c:pt idx="64880">
                  <c:v>35.327146172488803</c:v>
                </c:pt>
                <c:pt idx="64881">
                  <c:v>35.327289415607403</c:v>
                </c:pt>
                <c:pt idx="64882">
                  <c:v>35.327432658267597</c:v>
                </c:pt>
                <c:pt idx="64883">
                  <c:v>35.327575900469199</c:v>
                </c:pt>
                <c:pt idx="64884">
                  <c:v>35.327719142212302</c:v>
                </c:pt>
                <c:pt idx="64885">
                  <c:v>35.3278623834969</c:v>
                </c:pt>
                <c:pt idx="64886">
                  <c:v>35.328005624323097</c:v>
                </c:pt>
                <c:pt idx="64887">
                  <c:v>35.328148864690696</c:v>
                </c:pt>
                <c:pt idx="64888">
                  <c:v>35.328292104599797</c:v>
                </c:pt>
                <c:pt idx="64889">
                  <c:v>35.328435344050398</c:v>
                </c:pt>
                <c:pt idx="64890">
                  <c:v>35.328578583042599</c:v>
                </c:pt>
                <c:pt idx="64891">
                  <c:v>35.328721821576202</c:v>
                </c:pt>
                <c:pt idx="64892">
                  <c:v>35.328865059651399</c:v>
                </c:pt>
                <c:pt idx="64893">
                  <c:v>35.329008297267997</c:v>
                </c:pt>
                <c:pt idx="64894">
                  <c:v>35.329151534426202</c:v>
                </c:pt>
                <c:pt idx="64895">
                  <c:v>35.329294771125802</c:v>
                </c:pt>
                <c:pt idx="64896">
                  <c:v>35.329438007367003</c:v>
                </c:pt>
                <c:pt idx="64897">
                  <c:v>35.329581243149697</c:v>
                </c:pt>
                <c:pt idx="64898">
                  <c:v>35.329724478473899</c:v>
                </c:pt>
                <c:pt idx="64899">
                  <c:v>35.329867713339702</c:v>
                </c:pt>
                <c:pt idx="64900">
                  <c:v>35.330010947746899</c:v>
                </c:pt>
                <c:pt idx="64901">
                  <c:v>35.330154181695697</c:v>
                </c:pt>
                <c:pt idx="64902">
                  <c:v>35.330297415186003</c:v>
                </c:pt>
                <c:pt idx="64903">
                  <c:v>35.330440648217802</c:v>
                </c:pt>
                <c:pt idx="64904">
                  <c:v>35.330583880791103</c:v>
                </c:pt>
                <c:pt idx="64905">
                  <c:v>35.330727112905997</c:v>
                </c:pt>
                <c:pt idx="64906">
                  <c:v>35.330870344562399</c:v>
                </c:pt>
                <c:pt idx="64907">
                  <c:v>35.331013575760302</c:v>
                </c:pt>
                <c:pt idx="64908">
                  <c:v>35.331156806499699</c:v>
                </c:pt>
                <c:pt idx="64909">
                  <c:v>35.331300036780704</c:v>
                </c:pt>
                <c:pt idx="64910">
                  <c:v>35.331443266603202</c:v>
                </c:pt>
                <c:pt idx="64911">
                  <c:v>35.331586495967301</c:v>
                </c:pt>
                <c:pt idx="64912">
                  <c:v>35.331729724872801</c:v>
                </c:pt>
                <c:pt idx="64913">
                  <c:v>35.331872953320001</c:v>
                </c:pt>
                <c:pt idx="64914">
                  <c:v>35.332016181308603</c:v>
                </c:pt>
                <c:pt idx="64915">
                  <c:v>35.332159408838798</c:v>
                </c:pt>
                <c:pt idx="64916">
                  <c:v>35.332302635910601</c:v>
                </c:pt>
                <c:pt idx="64917">
                  <c:v>35.332445862523798</c:v>
                </c:pt>
                <c:pt idx="64918">
                  <c:v>35.332589088678702</c:v>
                </c:pt>
                <c:pt idx="64919">
                  <c:v>35.332732314375001</c:v>
                </c:pt>
                <c:pt idx="64920">
                  <c:v>35.332875539612999</c:v>
                </c:pt>
                <c:pt idx="64921">
                  <c:v>35.333018764392399</c:v>
                </c:pt>
                <c:pt idx="64922">
                  <c:v>35.333161988713499</c:v>
                </c:pt>
                <c:pt idx="64923">
                  <c:v>35.333305212576001</c:v>
                </c:pt>
                <c:pt idx="64924">
                  <c:v>35.333448435980202</c:v>
                </c:pt>
                <c:pt idx="64925">
                  <c:v>35.333591658925798</c:v>
                </c:pt>
                <c:pt idx="64926">
                  <c:v>35.3337348814131</c:v>
                </c:pt>
                <c:pt idx="64927">
                  <c:v>35.333878103441897</c:v>
                </c:pt>
                <c:pt idx="64928">
                  <c:v>35.334021325012202</c:v>
                </c:pt>
                <c:pt idx="64929">
                  <c:v>35.3341645461241</c:v>
                </c:pt>
                <c:pt idx="64930">
                  <c:v>35.334307766777599</c:v>
                </c:pt>
                <c:pt idx="64931">
                  <c:v>35.334450986972698</c:v>
                </c:pt>
                <c:pt idx="64932">
                  <c:v>35.334594206709298</c:v>
                </c:pt>
                <c:pt idx="64933">
                  <c:v>35.334737425987399</c:v>
                </c:pt>
                <c:pt idx="64934">
                  <c:v>35.3348806448072</c:v>
                </c:pt>
                <c:pt idx="64935">
                  <c:v>35.335023863168502</c:v>
                </c:pt>
                <c:pt idx="64936">
                  <c:v>35.335167081071397</c:v>
                </c:pt>
                <c:pt idx="64937">
                  <c:v>35.3353102985158</c:v>
                </c:pt>
                <c:pt idx="64938">
                  <c:v>35.335453515501897</c:v>
                </c:pt>
                <c:pt idx="64939">
                  <c:v>35.335596732029501</c:v>
                </c:pt>
                <c:pt idx="64940">
                  <c:v>35.335739948098698</c:v>
                </c:pt>
                <c:pt idx="64941">
                  <c:v>35.335883163709397</c:v>
                </c:pt>
                <c:pt idx="64942">
                  <c:v>35.336026378861703</c:v>
                </c:pt>
                <c:pt idx="64943">
                  <c:v>35.336169593555702</c:v>
                </c:pt>
                <c:pt idx="64944">
                  <c:v>35.336312807791202</c:v>
                </c:pt>
                <c:pt idx="64945">
                  <c:v>35.336456021568303</c:v>
                </c:pt>
                <c:pt idx="64946">
                  <c:v>35.336599234886897</c:v>
                </c:pt>
                <c:pt idx="64947">
                  <c:v>35.336742447747199</c:v>
                </c:pt>
                <c:pt idx="64948">
                  <c:v>35.3368856601491</c:v>
                </c:pt>
                <c:pt idx="64949">
                  <c:v>35.337028872092503</c:v>
                </c:pt>
                <c:pt idx="64950">
                  <c:v>35.337172083577499</c:v>
                </c:pt>
                <c:pt idx="64951">
                  <c:v>35.337315294604103</c:v>
                </c:pt>
                <c:pt idx="64952">
                  <c:v>35.3374585051724</c:v>
                </c:pt>
                <c:pt idx="64953">
                  <c:v>35.337601715282197</c:v>
                </c:pt>
                <c:pt idx="64954">
                  <c:v>35.337744924933602</c:v>
                </c:pt>
                <c:pt idx="64955">
                  <c:v>35.337888134126601</c:v>
                </c:pt>
                <c:pt idx="64956">
                  <c:v>35.3380313428612</c:v>
                </c:pt>
                <c:pt idx="64957">
                  <c:v>35.338174551137399</c:v>
                </c:pt>
                <c:pt idx="64958">
                  <c:v>35.338317758955299</c:v>
                </c:pt>
                <c:pt idx="64959">
                  <c:v>35.338460966314699</c:v>
                </c:pt>
                <c:pt idx="64960">
                  <c:v>35.3386041732157</c:v>
                </c:pt>
                <c:pt idx="64961">
                  <c:v>35.338747379658301</c:v>
                </c:pt>
                <c:pt idx="64962">
                  <c:v>35.338890585642602</c:v>
                </c:pt>
                <c:pt idx="64963">
                  <c:v>35.339033791168397</c:v>
                </c:pt>
                <c:pt idx="64964">
                  <c:v>35.339176996235899</c:v>
                </c:pt>
                <c:pt idx="64965">
                  <c:v>35.339320200845002</c:v>
                </c:pt>
                <c:pt idx="64966">
                  <c:v>35.339463404995698</c:v>
                </c:pt>
                <c:pt idx="64967">
                  <c:v>35.339606608688001</c:v>
                </c:pt>
                <c:pt idx="64968">
                  <c:v>35.339749811921898</c:v>
                </c:pt>
                <c:pt idx="64969">
                  <c:v>35.339893014697502</c:v>
                </c:pt>
                <c:pt idx="64970">
                  <c:v>35.340036217014699</c:v>
                </c:pt>
                <c:pt idx="64971">
                  <c:v>35.340179418873497</c:v>
                </c:pt>
                <c:pt idx="64972">
                  <c:v>35.340322620273902</c:v>
                </c:pt>
                <c:pt idx="64973">
                  <c:v>35.340465821215901</c:v>
                </c:pt>
                <c:pt idx="64974">
                  <c:v>35.340609021699599</c:v>
                </c:pt>
                <c:pt idx="64975">
                  <c:v>35.340752221724898</c:v>
                </c:pt>
                <c:pt idx="64976">
                  <c:v>35.340895421291798</c:v>
                </c:pt>
                <c:pt idx="64977">
                  <c:v>35.341038620400397</c:v>
                </c:pt>
                <c:pt idx="64978">
                  <c:v>35.341181819050597</c:v>
                </c:pt>
                <c:pt idx="64979">
                  <c:v>35.341325017242397</c:v>
                </c:pt>
                <c:pt idx="64980">
                  <c:v>35.341468214975897</c:v>
                </c:pt>
                <c:pt idx="64981">
                  <c:v>35.341611412250998</c:v>
                </c:pt>
                <c:pt idx="64982">
                  <c:v>35.341754609067699</c:v>
                </c:pt>
                <c:pt idx="64983">
                  <c:v>35.3418978054261</c:v>
                </c:pt>
                <c:pt idx="64984">
                  <c:v>35.342041001326102</c:v>
                </c:pt>
                <c:pt idx="64985">
                  <c:v>35.342184196767803</c:v>
                </c:pt>
                <c:pt idx="64986">
                  <c:v>35.342327391751098</c:v>
                </c:pt>
                <c:pt idx="64987">
                  <c:v>35.342470586276001</c:v>
                </c:pt>
                <c:pt idx="64988">
                  <c:v>35.342613780342603</c:v>
                </c:pt>
                <c:pt idx="64989">
                  <c:v>35.342756973950898</c:v>
                </c:pt>
                <c:pt idx="64990">
                  <c:v>35.342900167100801</c:v>
                </c:pt>
                <c:pt idx="64991">
                  <c:v>35.343043359792297</c:v>
                </c:pt>
                <c:pt idx="64992">
                  <c:v>35.3431865520255</c:v>
                </c:pt>
                <c:pt idx="64993">
                  <c:v>35.343329743800403</c:v>
                </c:pt>
                <c:pt idx="64994">
                  <c:v>35.3434729351169</c:v>
                </c:pt>
                <c:pt idx="64995">
                  <c:v>35.343616125975103</c:v>
                </c:pt>
                <c:pt idx="64996">
                  <c:v>35.3437593163749</c:v>
                </c:pt>
                <c:pt idx="64997">
                  <c:v>35.343902506316397</c:v>
                </c:pt>
                <c:pt idx="64998">
                  <c:v>35.344045695799601</c:v>
                </c:pt>
                <c:pt idx="64999">
                  <c:v>35.344188884824398</c:v>
                </c:pt>
                <c:pt idx="65000">
                  <c:v>35.344332073390902</c:v>
                </c:pt>
                <c:pt idx="65001">
                  <c:v>35.344475261498999</c:v>
                </c:pt>
                <c:pt idx="65002">
                  <c:v>35.344618449148903</c:v>
                </c:pt>
                <c:pt idx="65003">
                  <c:v>35.344761636340301</c:v>
                </c:pt>
                <c:pt idx="65004">
                  <c:v>35.344904823073499</c:v>
                </c:pt>
                <c:pt idx="65005">
                  <c:v>35.345048009348297</c:v>
                </c:pt>
                <c:pt idx="65006">
                  <c:v>35.345191195164801</c:v>
                </c:pt>
                <c:pt idx="65007">
                  <c:v>35.345334380522999</c:v>
                </c:pt>
                <c:pt idx="65008">
                  <c:v>35.345477565422897</c:v>
                </c:pt>
                <c:pt idx="65009">
                  <c:v>35.345620749864402</c:v>
                </c:pt>
                <c:pt idx="65010">
                  <c:v>35.3457639338476</c:v>
                </c:pt>
                <c:pt idx="65011">
                  <c:v>35.345907117372498</c:v>
                </c:pt>
                <c:pt idx="65012">
                  <c:v>35.346050300439103</c:v>
                </c:pt>
                <c:pt idx="65013">
                  <c:v>35.346193483047401</c:v>
                </c:pt>
                <c:pt idx="65014">
                  <c:v>35.346336665197299</c:v>
                </c:pt>
                <c:pt idx="65015">
                  <c:v>35.346479846888897</c:v>
                </c:pt>
                <c:pt idx="65016">
                  <c:v>35.346623028122302</c:v>
                </c:pt>
                <c:pt idx="65017">
                  <c:v>35.3467662088973</c:v>
                </c:pt>
                <c:pt idx="65018">
                  <c:v>35.346909389213998</c:v>
                </c:pt>
                <c:pt idx="65019">
                  <c:v>35.347052569072403</c:v>
                </c:pt>
                <c:pt idx="65020">
                  <c:v>35.347195748472501</c:v>
                </c:pt>
                <c:pt idx="65021">
                  <c:v>35.347338927414299</c:v>
                </c:pt>
                <c:pt idx="65022">
                  <c:v>35.347482105897797</c:v>
                </c:pt>
                <c:pt idx="65023">
                  <c:v>35.347625283922902</c:v>
                </c:pt>
                <c:pt idx="65024">
                  <c:v>35.3477684614898</c:v>
                </c:pt>
                <c:pt idx="65025">
                  <c:v>35.347911638598397</c:v>
                </c:pt>
                <c:pt idx="65026">
                  <c:v>35.348054815248702</c:v>
                </c:pt>
                <c:pt idx="65027">
                  <c:v>35.348197991440699</c:v>
                </c:pt>
                <c:pt idx="65028">
                  <c:v>35.348341167174397</c:v>
                </c:pt>
                <c:pt idx="65029">
                  <c:v>35.348484342449801</c:v>
                </c:pt>
                <c:pt idx="65030">
                  <c:v>35.348627517266898</c:v>
                </c:pt>
                <c:pt idx="65031">
                  <c:v>35.348770691625703</c:v>
                </c:pt>
                <c:pt idx="65032">
                  <c:v>35.348913865526299</c:v>
                </c:pt>
                <c:pt idx="65033">
                  <c:v>35.349057038968503</c:v>
                </c:pt>
                <c:pt idx="65034">
                  <c:v>35.3492002119525</c:v>
                </c:pt>
                <c:pt idx="65035">
                  <c:v>35.349343384478203</c:v>
                </c:pt>
                <c:pt idx="65036">
                  <c:v>35.3494865565456</c:v>
                </c:pt>
                <c:pt idx="65037">
                  <c:v>35.349629728154703</c:v>
                </c:pt>
                <c:pt idx="65038">
                  <c:v>35.349772899305599</c:v>
                </c:pt>
                <c:pt idx="65039">
                  <c:v>35.349916069998102</c:v>
                </c:pt>
                <c:pt idx="65040">
                  <c:v>35.350059240232397</c:v>
                </c:pt>
                <c:pt idx="65041">
                  <c:v>35.3502024100084</c:v>
                </c:pt>
                <c:pt idx="65042">
                  <c:v>35.350345579326103</c:v>
                </c:pt>
                <c:pt idx="65043">
                  <c:v>35.350488748185597</c:v>
                </c:pt>
                <c:pt idx="65044">
                  <c:v>35.350631916586799</c:v>
                </c:pt>
                <c:pt idx="65045">
                  <c:v>35.350775084529701</c:v>
                </c:pt>
                <c:pt idx="65046">
                  <c:v>35.350918252014402</c:v>
                </c:pt>
                <c:pt idx="65047">
                  <c:v>35.351061419040803</c:v>
                </c:pt>
                <c:pt idx="65048">
                  <c:v>35.351204585608897</c:v>
                </c:pt>
                <c:pt idx="65049">
                  <c:v>35.351347751718798</c:v>
                </c:pt>
                <c:pt idx="65050">
                  <c:v>35.351490917370398</c:v>
                </c:pt>
                <c:pt idx="65051">
                  <c:v>35.351634082563699</c:v>
                </c:pt>
                <c:pt idx="65052">
                  <c:v>35.351777247298799</c:v>
                </c:pt>
                <c:pt idx="65053">
                  <c:v>35.351920411575598</c:v>
                </c:pt>
                <c:pt idx="65054">
                  <c:v>35.352063575394197</c:v>
                </c:pt>
                <c:pt idx="65055">
                  <c:v>35.352206738754496</c:v>
                </c:pt>
                <c:pt idx="65056">
                  <c:v>35.352349901656602</c:v>
                </c:pt>
                <c:pt idx="65057">
                  <c:v>35.3524930641004</c:v>
                </c:pt>
                <c:pt idx="65058">
                  <c:v>35.352636226085998</c:v>
                </c:pt>
                <c:pt idx="65059">
                  <c:v>35.352779387613303</c:v>
                </c:pt>
                <c:pt idx="65060">
                  <c:v>35.3529225486824</c:v>
                </c:pt>
                <c:pt idx="65061">
                  <c:v>35.353065709293197</c:v>
                </c:pt>
                <c:pt idx="65062">
                  <c:v>35.353208869445801</c:v>
                </c:pt>
                <c:pt idx="65063">
                  <c:v>35.353352029140098</c:v>
                </c:pt>
                <c:pt idx="65064">
                  <c:v>35.353495188376201</c:v>
                </c:pt>
                <c:pt idx="65065">
                  <c:v>35.353638347154103</c:v>
                </c:pt>
                <c:pt idx="65066">
                  <c:v>35.353781505473698</c:v>
                </c:pt>
                <c:pt idx="65067">
                  <c:v>35.3539246633351</c:v>
                </c:pt>
                <c:pt idx="65068">
                  <c:v>35.354067820738202</c:v>
                </c:pt>
                <c:pt idx="65069">
                  <c:v>35.354210977683103</c:v>
                </c:pt>
                <c:pt idx="65070">
                  <c:v>35.354354134169803</c:v>
                </c:pt>
                <c:pt idx="65071">
                  <c:v>35.354497290198204</c:v>
                </c:pt>
                <c:pt idx="65072">
                  <c:v>35.354640445768503</c:v>
                </c:pt>
                <c:pt idx="65073">
                  <c:v>35.354783600880403</c:v>
                </c:pt>
                <c:pt idx="65074">
                  <c:v>35.354926755534201</c:v>
                </c:pt>
                <c:pt idx="65075">
                  <c:v>35.3550699097297</c:v>
                </c:pt>
                <c:pt idx="65076">
                  <c:v>35.355213063467097</c:v>
                </c:pt>
                <c:pt idx="65077">
                  <c:v>35.355356216746202</c:v>
                </c:pt>
                <c:pt idx="65078">
                  <c:v>35.355499369566999</c:v>
                </c:pt>
                <c:pt idx="65079">
                  <c:v>35.355642521929703</c:v>
                </c:pt>
                <c:pt idx="65080">
                  <c:v>35.355785673834099</c:v>
                </c:pt>
                <c:pt idx="65081">
                  <c:v>35.355928825280301</c:v>
                </c:pt>
                <c:pt idx="65082">
                  <c:v>35.356071976268296</c:v>
                </c:pt>
                <c:pt idx="65083">
                  <c:v>35.356215126798098</c:v>
                </c:pt>
                <c:pt idx="65084">
                  <c:v>35.356358276869699</c:v>
                </c:pt>
                <c:pt idx="65085">
                  <c:v>35.356501426483099</c:v>
                </c:pt>
                <c:pt idx="65086">
                  <c:v>35.356644575638299</c:v>
                </c:pt>
                <c:pt idx="65087">
                  <c:v>35.356787724335199</c:v>
                </c:pt>
                <c:pt idx="65088">
                  <c:v>35.356930872573997</c:v>
                </c:pt>
                <c:pt idx="65089">
                  <c:v>35.357074020354503</c:v>
                </c:pt>
                <c:pt idx="65090">
                  <c:v>35.357217167676801</c:v>
                </c:pt>
                <c:pt idx="65091">
                  <c:v>35.357360314540998</c:v>
                </c:pt>
                <c:pt idx="65092">
                  <c:v>35.357503460946901</c:v>
                </c:pt>
                <c:pt idx="65093">
                  <c:v>35.357646606894697</c:v>
                </c:pt>
                <c:pt idx="65094">
                  <c:v>35.3577897523842</c:v>
                </c:pt>
                <c:pt idx="65095">
                  <c:v>35.357932897415601</c:v>
                </c:pt>
                <c:pt idx="65096">
                  <c:v>35.358076041988703</c:v>
                </c:pt>
                <c:pt idx="65097">
                  <c:v>35.358219186103703</c:v>
                </c:pt>
                <c:pt idx="65098">
                  <c:v>35.358362329760403</c:v>
                </c:pt>
                <c:pt idx="65099">
                  <c:v>35.358505472959003</c:v>
                </c:pt>
                <c:pt idx="65100">
                  <c:v>35.358648615699401</c:v>
                </c:pt>
                <c:pt idx="65101">
                  <c:v>35.358791757981599</c:v>
                </c:pt>
                <c:pt idx="65102">
                  <c:v>35.358934899805597</c:v>
                </c:pt>
                <c:pt idx="65103">
                  <c:v>35.3590780411715</c:v>
                </c:pt>
                <c:pt idx="65104">
                  <c:v>35.359221182079096</c:v>
                </c:pt>
                <c:pt idx="65105">
                  <c:v>35.359364322528599</c:v>
                </c:pt>
                <c:pt idx="65106">
                  <c:v>35.3595074625199</c:v>
                </c:pt>
                <c:pt idx="65107">
                  <c:v>35.359650602053001</c:v>
                </c:pt>
                <c:pt idx="65108">
                  <c:v>35.359793741127902</c:v>
                </c:pt>
                <c:pt idx="65109">
                  <c:v>35.359936879744701</c:v>
                </c:pt>
                <c:pt idx="65110">
                  <c:v>35.3600800179033</c:v>
                </c:pt>
                <c:pt idx="65111">
                  <c:v>35.360223155603698</c:v>
                </c:pt>
                <c:pt idx="65112">
                  <c:v>35.360366292846003</c:v>
                </c:pt>
                <c:pt idx="65113">
                  <c:v>35.36050942963</c:v>
                </c:pt>
                <c:pt idx="65114">
                  <c:v>35.360652565955903</c:v>
                </c:pt>
                <c:pt idx="65115">
                  <c:v>35.360795701823697</c:v>
                </c:pt>
                <c:pt idx="65116">
                  <c:v>35.360938837233299</c:v>
                </c:pt>
                <c:pt idx="65117">
                  <c:v>35.361081972184699</c:v>
                </c:pt>
                <c:pt idx="65118">
                  <c:v>35.3612251066779</c:v>
                </c:pt>
                <c:pt idx="65119">
                  <c:v>35.361368240712999</c:v>
                </c:pt>
                <c:pt idx="65120">
                  <c:v>35.361511374289996</c:v>
                </c:pt>
                <c:pt idx="65121">
                  <c:v>35.361654507408701</c:v>
                </c:pt>
                <c:pt idx="65122">
                  <c:v>35.361797640069298</c:v>
                </c:pt>
                <c:pt idx="65123">
                  <c:v>35.361940772271801</c:v>
                </c:pt>
                <c:pt idx="65124">
                  <c:v>35.362083904016103</c:v>
                </c:pt>
                <c:pt idx="65125">
                  <c:v>35.362227035302297</c:v>
                </c:pt>
                <c:pt idx="65126">
                  <c:v>35.362370166130297</c:v>
                </c:pt>
                <c:pt idx="65127">
                  <c:v>35.362513296500197</c:v>
                </c:pt>
                <c:pt idx="65128">
                  <c:v>35.362656426411903</c:v>
                </c:pt>
                <c:pt idx="65129">
                  <c:v>35.362799555865401</c:v>
                </c:pt>
                <c:pt idx="65130">
                  <c:v>35.362942684860897</c:v>
                </c:pt>
                <c:pt idx="65131">
                  <c:v>35.363085813398101</c:v>
                </c:pt>
                <c:pt idx="65132">
                  <c:v>35.363228941477303</c:v>
                </c:pt>
                <c:pt idx="65133">
                  <c:v>35.363372069098297</c:v>
                </c:pt>
                <c:pt idx="65134">
                  <c:v>35.363515196261098</c:v>
                </c:pt>
                <c:pt idx="65135">
                  <c:v>35.363658322965897</c:v>
                </c:pt>
                <c:pt idx="65136">
                  <c:v>35.363801449212403</c:v>
                </c:pt>
                <c:pt idx="65137">
                  <c:v>35.3639445750009</c:v>
                </c:pt>
                <c:pt idx="65138">
                  <c:v>35.364087700331197</c:v>
                </c:pt>
                <c:pt idx="65139">
                  <c:v>35.3642308252034</c:v>
                </c:pt>
                <c:pt idx="65140">
                  <c:v>35.364373949617502</c:v>
                </c:pt>
                <c:pt idx="65141">
                  <c:v>35.364517073573403</c:v>
                </c:pt>
                <c:pt idx="65142">
                  <c:v>35.364660197071203</c:v>
                </c:pt>
                <c:pt idx="65143">
                  <c:v>35.364803320110902</c:v>
                </c:pt>
                <c:pt idx="65144">
                  <c:v>35.364946442692499</c:v>
                </c:pt>
                <c:pt idx="65145">
                  <c:v>35.365089564815896</c:v>
                </c:pt>
                <c:pt idx="65146">
                  <c:v>35.3652326864812</c:v>
                </c:pt>
                <c:pt idx="65147">
                  <c:v>35.365375807688402</c:v>
                </c:pt>
                <c:pt idx="65148">
                  <c:v>35.365518928437503</c:v>
                </c:pt>
                <c:pt idx="65149">
                  <c:v>35.365662048728403</c:v>
                </c:pt>
                <c:pt idx="65150">
                  <c:v>35.365805168561302</c:v>
                </c:pt>
                <c:pt idx="65151">
                  <c:v>35.365948287936</c:v>
                </c:pt>
                <c:pt idx="65152">
                  <c:v>35.366091406852597</c:v>
                </c:pt>
                <c:pt idx="65153">
                  <c:v>35.3662345253111</c:v>
                </c:pt>
                <c:pt idx="65154">
                  <c:v>35.366377643311502</c:v>
                </c:pt>
                <c:pt idx="65155">
                  <c:v>35.366520760853803</c:v>
                </c:pt>
                <c:pt idx="65156">
                  <c:v>35.366663877938002</c:v>
                </c:pt>
                <c:pt idx="65157">
                  <c:v>35.366806994564101</c:v>
                </c:pt>
                <c:pt idx="65158">
                  <c:v>35.366950110732098</c:v>
                </c:pt>
                <c:pt idx="65159">
                  <c:v>35.367093226441902</c:v>
                </c:pt>
                <c:pt idx="65160">
                  <c:v>35.367236341693697</c:v>
                </c:pt>
                <c:pt idx="65161">
                  <c:v>35.367379456487399</c:v>
                </c:pt>
                <c:pt idx="65162">
                  <c:v>35.367522570822999</c:v>
                </c:pt>
                <c:pt idx="65163">
                  <c:v>35.367665684700498</c:v>
                </c:pt>
                <c:pt idx="65164">
                  <c:v>35.367808798119803</c:v>
                </c:pt>
                <c:pt idx="65165">
                  <c:v>35.3679519110811</c:v>
                </c:pt>
                <c:pt idx="65166">
                  <c:v>35.368095023584303</c:v>
                </c:pt>
                <c:pt idx="65167">
                  <c:v>35.368238135629497</c:v>
                </c:pt>
                <c:pt idx="65168">
                  <c:v>35.368381247216497</c:v>
                </c:pt>
                <c:pt idx="65169">
                  <c:v>35.368524358345397</c:v>
                </c:pt>
                <c:pt idx="65170">
                  <c:v>35.368667469016302</c:v>
                </c:pt>
                <c:pt idx="65171">
                  <c:v>35.368810579229098</c:v>
                </c:pt>
                <c:pt idx="65172">
                  <c:v>35.368953688983702</c:v>
                </c:pt>
                <c:pt idx="65173">
                  <c:v>35.369096798280303</c:v>
                </c:pt>
                <c:pt idx="65174">
                  <c:v>35.369239907118903</c:v>
                </c:pt>
                <c:pt idx="65175">
                  <c:v>35.369383015499302</c:v>
                </c:pt>
                <c:pt idx="65176">
                  <c:v>35.3695261234217</c:v>
                </c:pt>
                <c:pt idx="65177">
                  <c:v>35.369669230885997</c:v>
                </c:pt>
                <c:pt idx="65178">
                  <c:v>35.369812337892199</c:v>
                </c:pt>
                <c:pt idx="65179">
                  <c:v>35.369955444440301</c:v>
                </c:pt>
                <c:pt idx="65180">
                  <c:v>35.3700985505304</c:v>
                </c:pt>
                <c:pt idx="65181">
                  <c:v>35.370241656162399</c:v>
                </c:pt>
                <c:pt idx="65182">
                  <c:v>35.370384761336403</c:v>
                </c:pt>
                <c:pt idx="65183">
                  <c:v>35.3705278660522</c:v>
                </c:pt>
                <c:pt idx="65184">
                  <c:v>35.370670970310002</c:v>
                </c:pt>
                <c:pt idx="65185">
                  <c:v>35.370814074109802</c:v>
                </c:pt>
                <c:pt idx="65186">
                  <c:v>35.370957177451501</c:v>
                </c:pt>
                <c:pt idx="65187">
                  <c:v>35.371100280335099</c:v>
                </c:pt>
                <c:pt idx="65188">
                  <c:v>35.371243382760603</c:v>
                </c:pt>
                <c:pt idx="65189">
                  <c:v>35.371386484728198</c:v>
                </c:pt>
                <c:pt idx="65190">
                  <c:v>35.3715295862376</c:v>
                </c:pt>
                <c:pt idx="65191">
                  <c:v>35.371672687288999</c:v>
                </c:pt>
                <c:pt idx="65192">
                  <c:v>35.371815787882298</c:v>
                </c:pt>
                <c:pt idx="65193">
                  <c:v>35.371958888017602</c:v>
                </c:pt>
                <c:pt idx="65194">
                  <c:v>35.372101987694897</c:v>
                </c:pt>
                <c:pt idx="65195">
                  <c:v>35.372245086913999</c:v>
                </c:pt>
                <c:pt idx="65196">
                  <c:v>35.372388185675199</c:v>
                </c:pt>
                <c:pt idx="65197">
                  <c:v>35.372531283978297</c:v>
                </c:pt>
                <c:pt idx="65198">
                  <c:v>35.372674381823302</c:v>
                </c:pt>
                <c:pt idx="65199">
                  <c:v>35.372817479210298</c:v>
                </c:pt>
                <c:pt idx="65200">
                  <c:v>35.372960576139299</c:v>
                </c:pt>
                <c:pt idx="65201">
                  <c:v>35.373103672610199</c:v>
                </c:pt>
                <c:pt idx="65202">
                  <c:v>35.373246768623098</c:v>
                </c:pt>
                <c:pt idx="65203">
                  <c:v>35.373389864177902</c:v>
                </c:pt>
                <c:pt idx="65204">
                  <c:v>35.373532959274797</c:v>
                </c:pt>
                <c:pt idx="65205">
                  <c:v>35.373676053913499</c:v>
                </c:pt>
                <c:pt idx="65206">
                  <c:v>35.373819148094299</c:v>
                </c:pt>
                <c:pt idx="65207">
                  <c:v>35.373962241816997</c:v>
                </c:pt>
                <c:pt idx="65208">
                  <c:v>35.374105335081701</c:v>
                </c:pt>
                <c:pt idx="65209">
                  <c:v>35.374248427888297</c:v>
                </c:pt>
                <c:pt idx="65210">
                  <c:v>35.374391520236998</c:v>
                </c:pt>
                <c:pt idx="65211">
                  <c:v>35.374534612127597</c:v>
                </c:pt>
                <c:pt idx="65212">
                  <c:v>35.374677703560103</c:v>
                </c:pt>
                <c:pt idx="65213">
                  <c:v>35.374820794534699</c:v>
                </c:pt>
                <c:pt idx="65214">
                  <c:v>35.374963885051201</c:v>
                </c:pt>
                <c:pt idx="65215">
                  <c:v>35.375106975109702</c:v>
                </c:pt>
                <c:pt idx="65216">
                  <c:v>35.375250064710201</c:v>
                </c:pt>
                <c:pt idx="65217">
                  <c:v>35.375393153852698</c:v>
                </c:pt>
                <c:pt idx="65218">
                  <c:v>35.375536242537201</c:v>
                </c:pt>
                <c:pt idx="65219">
                  <c:v>35.375679330763603</c:v>
                </c:pt>
                <c:pt idx="65220">
                  <c:v>35.375822418532103</c:v>
                </c:pt>
                <c:pt idx="65221">
                  <c:v>35.375965505842501</c:v>
                </c:pt>
                <c:pt idx="65222">
                  <c:v>35.376108592694898</c:v>
                </c:pt>
                <c:pt idx="65223">
                  <c:v>35.3762516790893</c:v>
                </c:pt>
                <c:pt idx="65224">
                  <c:v>35.376394765025701</c:v>
                </c:pt>
                <c:pt idx="65225">
                  <c:v>35.3765378505041</c:v>
                </c:pt>
                <c:pt idx="65226">
                  <c:v>35.376680935524497</c:v>
                </c:pt>
                <c:pt idx="65227">
                  <c:v>35.3768240200869</c:v>
                </c:pt>
                <c:pt idx="65228">
                  <c:v>35.376967104191301</c:v>
                </c:pt>
                <c:pt idx="65229">
                  <c:v>35.377110187837701</c:v>
                </c:pt>
                <c:pt idx="65230">
                  <c:v>35.377253271026099</c:v>
                </c:pt>
                <c:pt idx="65231">
                  <c:v>35.377396353756502</c:v>
                </c:pt>
                <c:pt idx="65232">
                  <c:v>35.377539436028897</c:v>
                </c:pt>
                <c:pt idx="65233">
                  <c:v>35.377682517843297</c:v>
                </c:pt>
                <c:pt idx="65234">
                  <c:v>35.377825599199703</c:v>
                </c:pt>
                <c:pt idx="65235">
                  <c:v>35.377968680098199</c:v>
                </c:pt>
                <c:pt idx="65236">
                  <c:v>35.378111760538602</c:v>
                </c:pt>
                <c:pt idx="65237">
                  <c:v>35.378254840521102</c:v>
                </c:pt>
                <c:pt idx="65238">
                  <c:v>35.378397920045501</c:v>
                </c:pt>
                <c:pt idx="65239">
                  <c:v>35.378540999111998</c:v>
                </c:pt>
                <c:pt idx="65240">
                  <c:v>35.3786840777205</c:v>
                </c:pt>
                <c:pt idx="65241">
                  <c:v>35.378827155871001</c:v>
                </c:pt>
                <c:pt idx="65242">
                  <c:v>35.378970233563599</c:v>
                </c:pt>
                <c:pt idx="65243">
                  <c:v>35.379113310798097</c:v>
                </c:pt>
                <c:pt idx="65244">
                  <c:v>35.379256387574699</c:v>
                </c:pt>
                <c:pt idx="65245">
                  <c:v>35.3793994638933</c:v>
                </c:pt>
                <c:pt idx="65246">
                  <c:v>35.379542539753899</c:v>
                </c:pt>
                <c:pt idx="65247">
                  <c:v>35.379685615156603</c:v>
                </c:pt>
                <c:pt idx="65248">
                  <c:v>35.379828690101299</c:v>
                </c:pt>
                <c:pt idx="65249">
                  <c:v>35.379971764587999</c:v>
                </c:pt>
                <c:pt idx="65250">
                  <c:v>35.380114838616699</c:v>
                </c:pt>
                <c:pt idx="65251">
                  <c:v>35.380257912187503</c:v>
                </c:pt>
                <c:pt idx="65252">
                  <c:v>35.380400985300298</c:v>
                </c:pt>
                <c:pt idx="65253">
                  <c:v>35.380544057955198</c:v>
                </c:pt>
                <c:pt idx="65254">
                  <c:v>35.380687130152097</c:v>
                </c:pt>
                <c:pt idx="65255">
                  <c:v>35.380830201891001</c:v>
                </c:pt>
                <c:pt idx="65256">
                  <c:v>35.380973273172003</c:v>
                </c:pt>
                <c:pt idx="65257">
                  <c:v>35.381116343994996</c:v>
                </c:pt>
                <c:pt idx="65258">
                  <c:v>35.381259414360002</c:v>
                </c:pt>
                <c:pt idx="65259">
                  <c:v>35.381402484267099</c:v>
                </c:pt>
                <c:pt idx="65260">
                  <c:v>35.3815455537163</c:v>
                </c:pt>
                <c:pt idx="65261">
                  <c:v>35.3816886227075</c:v>
                </c:pt>
                <c:pt idx="65262">
                  <c:v>35.381831691240698</c:v>
                </c:pt>
                <c:pt idx="65263">
                  <c:v>35.381974759316002</c:v>
                </c:pt>
                <c:pt idx="65264">
                  <c:v>35.382117826933403</c:v>
                </c:pt>
                <c:pt idx="65265">
                  <c:v>35.382260894092802</c:v>
                </c:pt>
                <c:pt idx="65266">
                  <c:v>35.3824039607942</c:v>
                </c:pt>
                <c:pt idx="65267">
                  <c:v>35.382547027037702</c:v>
                </c:pt>
                <c:pt idx="65268">
                  <c:v>35.382690092823303</c:v>
                </c:pt>
                <c:pt idx="65269">
                  <c:v>35.382833158150902</c:v>
                </c:pt>
                <c:pt idx="65270">
                  <c:v>35.382976223020599</c:v>
                </c:pt>
                <c:pt idx="65271">
                  <c:v>35.3831192874324</c:v>
                </c:pt>
                <c:pt idx="65272">
                  <c:v>35.3832623513862</c:v>
                </c:pt>
                <c:pt idx="65273">
                  <c:v>35.383405414882098</c:v>
                </c:pt>
                <c:pt idx="65274">
                  <c:v>35.383548477920002</c:v>
                </c:pt>
                <c:pt idx="65275">
                  <c:v>35.383691540500003</c:v>
                </c:pt>
                <c:pt idx="65276">
                  <c:v>35.383834602622102</c:v>
                </c:pt>
                <c:pt idx="65277">
                  <c:v>35.383977664286299</c:v>
                </c:pt>
                <c:pt idx="65278">
                  <c:v>35.384120725492501</c:v>
                </c:pt>
                <c:pt idx="65279">
                  <c:v>35.384263786240801</c:v>
                </c:pt>
                <c:pt idx="65280">
                  <c:v>35.384406846531199</c:v>
                </c:pt>
                <c:pt idx="65281">
                  <c:v>35.384549906363603</c:v>
                </c:pt>
                <c:pt idx="65282">
                  <c:v>35.384692965738203</c:v>
                </c:pt>
                <c:pt idx="65283">
                  <c:v>35.384836024654803</c:v>
                </c:pt>
                <c:pt idx="65284">
                  <c:v>35.3849790831135</c:v>
                </c:pt>
                <c:pt idx="65285">
                  <c:v>35.385122141114202</c:v>
                </c:pt>
                <c:pt idx="65286">
                  <c:v>35.385265198657102</c:v>
                </c:pt>
                <c:pt idx="65287">
                  <c:v>35.385408255742099</c:v>
                </c:pt>
                <c:pt idx="65288">
                  <c:v>35.385551312369103</c:v>
                </c:pt>
                <c:pt idx="65289">
                  <c:v>35.385694368538203</c:v>
                </c:pt>
                <c:pt idx="65290">
                  <c:v>35.385837424249402</c:v>
                </c:pt>
                <c:pt idx="65291">
                  <c:v>35.385980479502699</c:v>
                </c:pt>
                <c:pt idx="65292">
                  <c:v>35.3861235342981</c:v>
                </c:pt>
                <c:pt idx="65293">
                  <c:v>35.3862665886356</c:v>
                </c:pt>
                <c:pt idx="65294">
                  <c:v>35.386409642515197</c:v>
                </c:pt>
                <c:pt idx="65295">
                  <c:v>35.386552695936899</c:v>
                </c:pt>
                <c:pt idx="65296">
                  <c:v>35.386695748900699</c:v>
                </c:pt>
                <c:pt idx="65297">
                  <c:v>35.386838801406597</c:v>
                </c:pt>
                <c:pt idx="65298">
                  <c:v>35.3869818534546</c:v>
                </c:pt>
                <c:pt idx="65299">
                  <c:v>35.387124905044701</c:v>
                </c:pt>
                <c:pt idx="65300">
                  <c:v>35.387267956176899</c:v>
                </c:pt>
                <c:pt idx="65301">
                  <c:v>35.387411006851202</c:v>
                </c:pt>
                <c:pt idx="65302">
                  <c:v>35.387554057067597</c:v>
                </c:pt>
                <c:pt idx="65303">
                  <c:v>35.387697106826103</c:v>
                </c:pt>
                <c:pt idx="65304">
                  <c:v>35.3878401561267</c:v>
                </c:pt>
                <c:pt idx="65305">
                  <c:v>35.387983204969501</c:v>
                </c:pt>
                <c:pt idx="65306">
                  <c:v>35.388126253354301</c:v>
                </c:pt>
                <c:pt idx="65307">
                  <c:v>35.388269301281298</c:v>
                </c:pt>
                <c:pt idx="65308">
                  <c:v>35.3884123487504</c:v>
                </c:pt>
                <c:pt idx="65309">
                  <c:v>35.3885553957616</c:v>
                </c:pt>
                <c:pt idx="65310">
                  <c:v>35.388698442314897</c:v>
                </c:pt>
                <c:pt idx="65311">
                  <c:v>35.388841488410399</c:v>
                </c:pt>
                <c:pt idx="65312">
                  <c:v>35.388984534047999</c:v>
                </c:pt>
                <c:pt idx="65313">
                  <c:v>35.389127579227598</c:v>
                </c:pt>
                <c:pt idx="65314">
                  <c:v>35.3892706239495</c:v>
                </c:pt>
                <c:pt idx="65315">
                  <c:v>35.3894136682134</c:v>
                </c:pt>
                <c:pt idx="65316">
                  <c:v>35.389556712019498</c:v>
                </c:pt>
                <c:pt idx="65317">
                  <c:v>35.389699755367701</c:v>
                </c:pt>
                <c:pt idx="65318">
                  <c:v>35.389842798258002</c:v>
                </c:pt>
                <c:pt idx="65319">
                  <c:v>35.3899858406905</c:v>
                </c:pt>
                <c:pt idx="65320">
                  <c:v>35.390128882665103</c:v>
                </c:pt>
                <c:pt idx="65321">
                  <c:v>35.390271924181803</c:v>
                </c:pt>
                <c:pt idx="65322">
                  <c:v>35.390414965240701</c:v>
                </c:pt>
                <c:pt idx="65323">
                  <c:v>35.390558005841697</c:v>
                </c:pt>
                <c:pt idx="65324">
                  <c:v>35.390701045984898</c:v>
                </c:pt>
                <c:pt idx="65325">
                  <c:v>35.390844085670203</c:v>
                </c:pt>
                <c:pt idx="65326">
                  <c:v>35.390987124897599</c:v>
                </c:pt>
                <c:pt idx="65327">
                  <c:v>35.391130163667199</c:v>
                </c:pt>
                <c:pt idx="65328">
                  <c:v>35.391273201978898</c:v>
                </c:pt>
                <c:pt idx="65329">
                  <c:v>35.3914162398328</c:v>
                </c:pt>
                <c:pt idx="65330">
                  <c:v>35.391559277228801</c:v>
                </c:pt>
                <c:pt idx="65331">
                  <c:v>35.391702314166999</c:v>
                </c:pt>
                <c:pt idx="65332">
                  <c:v>35.391845350647401</c:v>
                </c:pt>
                <c:pt idx="65333">
                  <c:v>35.391988386669802</c:v>
                </c:pt>
                <c:pt idx="65334">
                  <c:v>35.392131422234499</c:v>
                </c:pt>
                <c:pt idx="65335">
                  <c:v>35.392274457341301</c:v>
                </c:pt>
                <c:pt idx="65336">
                  <c:v>35.392417491990201</c:v>
                </c:pt>
                <c:pt idx="65337">
                  <c:v>35.392560526181299</c:v>
                </c:pt>
                <c:pt idx="65338">
                  <c:v>35.392703559914601</c:v>
                </c:pt>
                <c:pt idx="65339">
                  <c:v>35.392846593190001</c:v>
                </c:pt>
                <c:pt idx="65340">
                  <c:v>35.392989626007598</c:v>
                </c:pt>
                <c:pt idx="65341">
                  <c:v>35.393132658367399</c:v>
                </c:pt>
                <c:pt idx="65342">
                  <c:v>35.393275690269299</c:v>
                </c:pt>
                <c:pt idx="65343">
                  <c:v>35.393418721713402</c:v>
                </c:pt>
                <c:pt idx="65344">
                  <c:v>35.393561752699704</c:v>
                </c:pt>
                <c:pt idx="65345">
                  <c:v>35.393704783228102</c:v>
                </c:pt>
                <c:pt idx="65346">
                  <c:v>35.393847813298699</c:v>
                </c:pt>
                <c:pt idx="65347">
                  <c:v>35.393990842911499</c:v>
                </c:pt>
                <c:pt idx="65348">
                  <c:v>35.394133872066398</c:v>
                </c:pt>
                <c:pt idx="65349">
                  <c:v>35.3942769007636</c:v>
                </c:pt>
                <c:pt idx="65350">
                  <c:v>35.3944199290029</c:v>
                </c:pt>
                <c:pt idx="65351">
                  <c:v>35.394562956784398</c:v>
                </c:pt>
                <c:pt idx="65352">
                  <c:v>35.394705984108001</c:v>
                </c:pt>
                <c:pt idx="65353">
                  <c:v>35.3948490109739</c:v>
                </c:pt>
                <c:pt idx="65354">
                  <c:v>35.394992037381897</c:v>
                </c:pt>
                <c:pt idx="65355">
                  <c:v>35.395135063332198</c:v>
                </c:pt>
                <c:pt idx="65356">
                  <c:v>35.395278088824597</c:v>
                </c:pt>
                <c:pt idx="65357">
                  <c:v>35.3954211138592</c:v>
                </c:pt>
                <c:pt idx="65358">
                  <c:v>35.395564138436001</c:v>
                </c:pt>
                <c:pt idx="65359">
                  <c:v>35.395707162554899</c:v>
                </c:pt>
                <c:pt idx="65360">
                  <c:v>35.395850186216101</c:v>
                </c:pt>
                <c:pt idx="65361">
                  <c:v>35.395993209419501</c:v>
                </c:pt>
                <c:pt idx="65362">
                  <c:v>35.396136232165098</c:v>
                </c:pt>
                <c:pt idx="65363">
                  <c:v>35.3962792544528</c:v>
                </c:pt>
                <c:pt idx="65364">
                  <c:v>35.396422276282799</c:v>
                </c:pt>
                <c:pt idx="65365">
                  <c:v>35.396565297654902</c:v>
                </c:pt>
                <c:pt idx="65366">
                  <c:v>35.396708318569303</c:v>
                </c:pt>
                <c:pt idx="65367">
                  <c:v>35.396851339025901</c:v>
                </c:pt>
                <c:pt idx="65368">
                  <c:v>35.396994359024603</c:v>
                </c:pt>
                <c:pt idx="65369">
                  <c:v>35.397137378565603</c:v>
                </c:pt>
                <c:pt idx="65370">
                  <c:v>35.3972803976488</c:v>
                </c:pt>
                <c:pt idx="65371">
                  <c:v>35.397423416274201</c:v>
                </c:pt>
                <c:pt idx="65372">
                  <c:v>35.397566434441799</c:v>
                </c:pt>
                <c:pt idx="65373">
                  <c:v>35.397709452151602</c:v>
                </c:pt>
                <c:pt idx="65374">
                  <c:v>35.397852469403603</c:v>
                </c:pt>
                <c:pt idx="65375">
                  <c:v>35.3979954861979</c:v>
                </c:pt>
                <c:pt idx="65376">
                  <c:v>35.398138502534302</c:v>
                </c:pt>
                <c:pt idx="65377">
                  <c:v>35.398281518413</c:v>
                </c:pt>
                <c:pt idx="65378">
                  <c:v>35.398424533833897</c:v>
                </c:pt>
                <c:pt idx="65379">
                  <c:v>35.398567548796997</c:v>
                </c:pt>
                <c:pt idx="65380">
                  <c:v>35.398710563302302</c:v>
                </c:pt>
                <c:pt idx="65381">
                  <c:v>35.398853577349897</c:v>
                </c:pt>
                <c:pt idx="65382">
                  <c:v>35.398996590939703</c:v>
                </c:pt>
                <c:pt idx="65383">
                  <c:v>35.399139604071699</c:v>
                </c:pt>
                <c:pt idx="65384">
                  <c:v>35.3992826167459</c:v>
                </c:pt>
                <c:pt idx="65385">
                  <c:v>35.399425628962398</c:v>
                </c:pt>
                <c:pt idx="65386">
                  <c:v>35.3995686407211</c:v>
                </c:pt>
                <c:pt idx="65387">
                  <c:v>35.399711652021999</c:v>
                </c:pt>
                <c:pt idx="65388">
                  <c:v>35.399854662865202</c:v>
                </c:pt>
                <c:pt idx="65389">
                  <c:v>35.399997673250603</c:v>
                </c:pt>
                <c:pt idx="65390">
                  <c:v>35.4001406831783</c:v>
                </c:pt>
                <c:pt idx="65391">
                  <c:v>35.400283692648102</c:v>
                </c:pt>
                <c:pt idx="65392">
                  <c:v>35.400426701660301</c:v>
                </c:pt>
                <c:pt idx="65393">
                  <c:v>35.400569710214597</c:v>
                </c:pt>
                <c:pt idx="65394">
                  <c:v>35.400712718311198</c:v>
                </c:pt>
                <c:pt idx="65395">
                  <c:v>35.400855725950102</c:v>
                </c:pt>
                <c:pt idx="65396">
                  <c:v>35.400998733131097</c:v>
                </c:pt>
                <c:pt idx="65397">
                  <c:v>35.401141739854502</c:v>
                </c:pt>
                <c:pt idx="65398">
                  <c:v>35.401284746120098</c:v>
                </c:pt>
                <c:pt idx="65399">
                  <c:v>35.401427751927898</c:v>
                </c:pt>
                <c:pt idx="65400">
                  <c:v>35.401570757278002</c:v>
                </c:pt>
                <c:pt idx="65401">
                  <c:v>35.401713762170303</c:v>
                </c:pt>
                <c:pt idx="65402">
                  <c:v>35.401856766604901</c:v>
                </c:pt>
                <c:pt idx="65403">
                  <c:v>35.401999770581803</c:v>
                </c:pt>
                <c:pt idx="65404">
                  <c:v>35.402142774100902</c:v>
                </c:pt>
                <c:pt idx="65405">
                  <c:v>35.402285777162298</c:v>
                </c:pt>
                <c:pt idx="65406">
                  <c:v>35.402428779765899</c:v>
                </c:pt>
                <c:pt idx="65407">
                  <c:v>35.402571781911803</c:v>
                </c:pt>
                <c:pt idx="65408">
                  <c:v>35.402714783599897</c:v>
                </c:pt>
                <c:pt idx="65409">
                  <c:v>35.402857784830303</c:v>
                </c:pt>
                <c:pt idx="65410">
                  <c:v>35.403000785602998</c:v>
                </c:pt>
                <c:pt idx="65411">
                  <c:v>35.403143785917997</c:v>
                </c:pt>
                <c:pt idx="65412">
                  <c:v>35.403286785775201</c:v>
                </c:pt>
                <c:pt idx="65413">
                  <c:v>35.403429785174701</c:v>
                </c:pt>
                <c:pt idx="65414">
                  <c:v>35.403572784116498</c:v>
                </c:pt>
                <c:pt idx="65415">
                  <c:v>35.4037157826005</c:v>
                </c:pt>
                <c:pt idx="65416">
                  <c:v>35.403858780626798</c:v>
                </c:pt>
                <c:pt idx="65417">
                  <c:v>35.404001778195401</c:v>
                </c:pt>
                <c:pt idx="65418">
                  <c:v>35.4041447753062</c:v>
                </c:pt>
                <c:pt idx="65419">
                  <c:v>35.404287771959403</c:v>
                </c:pt>
                <c:pt idx="65420">
                  <c:v>35.404430768154803</c:v>
                </c:pt>
                <c:pt idx="65421">
                  <c:v>35.4045737638925</c:v>
                </c:pt>
                <c:pt idx="65422">
                  <c:v>35.404716759172501</c:v>
                </c:pt>
                <c:pt idx="65423">
                  <c:v>35.404859753994799</c:v>
                </c:pt>
                <c:pt idx="65424">
                  <c:v>35.405002748359301</c:v>
                </c:pt>
                <c:pt idx="65425">
                  <c:v>35.4051457422662</c:v>
                </c:pt>
                <c:pt idx="65426">
                  <c:v>35.405288735715303</c:v>
                </c:pt>
                <c:pt idx="65427">
                  <c:v>35.405431728706802</c:v>
                </c:pt>
                <c:pt idx="65428">
                  <c:v>35.405574721240498</c:v>
                </c:pt>
                <c:pt idx="65429">
                  <c:v>35.405717713316498</c:v>
                </c:pt>
                <c:pt idx="65430">
                  <c:v>35.405860704934803</c:v>
                </c:pt>
                <c:pt idx="65431">
                  <c:v>35.406003696095397</c:v>
                </c:pt>
                <c:pt idx="65432">
                  <c:v>35.406146686798301</c:v>
                </c:pt>
                <c:pt idx="65433">
                  <c:v>35.406289677043503</c:v>
                </c:pt>
                <c:pt idx="65434">
                  <c:v>35.406432666831101</c:v>
                </c:pt>
                <c:pt idx="65435">
                  <c:v>35.406575656160904</c:v>
                </c:pt>
                <c:pt idx="65436">
                  <c:v>35.406718645033003</c:v>
                </c:pt>
                <c:pt idx="65437">
                  <c:v>35.406861633447399</c:v>
                </c:pt>
                <c:pt idx="65438">
                  <c:v>35.407004621404099</c:v>
                </c:pt>
                <c:pt idx="65439">
                  <c:v>35.407147608903202</c:v>
                </c:pt>
                <c:pt idx="65440">
                  <c:v>35.407290595944502</c:v>
                </c:pt>
                <c:pt idx="65441">
                  <c:v>35.407433582528199</c:v>
                </c:pt>
                <c:pt idx="65442">
                  <c:v>35.4075765686541</c:v>
                </c:pt>
                <c:pt idx="65443">
                  <c:v>35.407719554322398</c:v>
                </c:pt>
                <c:pt idx="65444">
                  <c:v>35.407862539532999</c:v>
                </c:pt>
                <c:pt idx="65445">
                  <c:v>35.408005524285997</c:v>
                </c:pt>
                <c:pt idx="65446">
                  <c:v>35.408148508581199</c:v>
                </c:pt>
                <c:pt idx="65447">
                  <c:v>35.408291492418698</c:v>
                </c:pt>
                <c:pt idx="65448">
                  <c:v>35.4084344757986</c:v>
                </c:pt>
                <c:pt idx="65449">
                  <c:v>35.408577458720799</c:v>
                </c:pt>
                <c:pt idx="65450">
                  <c:v>35.408720441185402</c:v>
                </c:pt>
                <c:pt idx="65451">
                  <c:v>35.408863423192201</c:v>
                </c:pt>
                <c:pt idx="65452">
                  <c:v>35.409006404741397</c:v>
                </c:pt>
                <c:pt idx="65453">
                  <c:v>35.409149385832897</c:v>
                </c:pt>
                <c:pt idx="65454">
                  <c:v>35.409292366466701</c:v>
                </c:pt>
                <c:pt idx="65455">
                  <c:v>35.409435346642901</c:v>
                </c:pt>
                <c:pt idx="65456">
                  <c:v>35.409578326361398</c:v>
                </c:pt>
                <c:pt idx="65457">
                  <c:v>35.409721305622298</c:v>
                </c:pt>
                <c:pt idx="65458">
                  <c:v>35.409864284425403</c:v>
                </c:pt>
                <c:pt idx="65459">
                  <c:v>35.410007262771003</c:v>
                </c:pt>
                <c:pt idx="65460">
                  <c:v>35.410150240658801</c:v>
                </c:pt>
                <c:pt idx="65461">
                  <c:v>35.410293218089002</c:v>
                </c:pt>
                <c:pt idx="65462">
                  <c:v>35.4104361950615</c:v>
                </c:pt>
                <c:pt idx="65463">
                  <c:v>35.410579171576401</c:v>
                </c:pt>
                <c:pt idx="65464">
                  <c:v>35.410722147633699</c:v>
                </c:pt>
                <c:pt idx="65465">
                  <c:v>35.410865123233201</c:v>
                </c:pt>
                <c:pt idx="65466">
                  <c:v>35.411008098375198</c:v>
                </c:pt>
                <c:pt idx="65467">
                  <c:v>35.411151073059401</c:v>
                </c:pt>
                <c:pt idx="65468">
                  <c:v>35.411294047285999</c:v>
                </c:pt>
                <c:pt idx="65469">
                  <c:v>35.411437021055001</c:v>
                </c:pt>
                <c:pt idx="65470">
                  <c:v>35.411579994366399</c:v>
                </c:pt>
                <c:pt idx="65471">
                  <c:v>35.411722967220001</c:v>
                </c:pt>
                <c:pt idx="65472">
                  <c:v>35.411865939616099</c:v>
                </c:pt>
                <c:pt idx="65473">
                  <c:v>35.412008911554501</c:v>
                </c:pt>
                <c:pt idx="65474">
                  <c:v>35.4121518830352</c:v>
                </c:pt>
                <c:pt idx="65475">
                  <c:v>35.412294854058402</c:v>
                </c:pt>
                <c:pt idx="65476">
                  <c:v>35.412437824623801</c:v>
                </c:pt>
                <c:pt idx="65477">
                  <c:v>35.412580794731703</c:v>
                </c:pt>
                <c:pt idx="65478">
                  <c:v>35.412723764381902</c:v>
                </c:pt>
                <c:pt idx="65479">
                  <c:v>35.412866733574504</c:v>
                </c:pt>
                <c:pt idx="65480">
                  <c:v>35.413009702309402</c:v>
                </c:pt>
                <c:pt idx="65481">
                  <c:v>35.413152670586797</c:v>
                </c:pt>
                <c:pt idx="65482">
                  <c:v>35.413295638406403</c:v>
                </c:pt>
                <c:pt idx="65483">
                  <c:v>35.413438605768498</c:v>
                </c:pt>
                <c:pt idx="65484">
                  <c:v>35.413581572672904</c:v>
                </c:pt>
                <c:pt idx="65485">
                  <c:v>35.413724539119798</c:v>
                </c:pt>
                <c:pt idx="65486">
                  <c:v>35.413867505108897</c:v>
                </c:pt>
                <c:pt idx="65487">
                  <c:v>35.414010470640498</c:v>
                </c:pt>
                <c:pt idx="65488">
                  <c:v>35.414153435714503</c:v>
                </c:pt>
                <c:pt idx="65489">
                  <c:v>35.414296400330798</c:v>
                </c:pt>
                <c:pt idx="65490">
                  <c:v>35.414439364489503</c:v>
                </c:pt>
                <c:pt idx="65491">
                  <c:v>35.414582328190598</c:v>
                </c:pt>
                <c:pt idx="65492">
                  <c:v>35.414725291434102</c:v>
                </c:pt>
                <c:pt idx="65493">
                  <c:v>35.414868254220004</c:v>
                </c:pt>
                <c:pt idx="65494">
                  <c:v>35.415011216548201</c:v>
                </c:pt>
                <c:pt idx="65495">
                  <c:v>35.415154178418902</c:v>
                </c:pt>
                <c:pt idx="65496">
                  <c:v>35.415297139831999</c:v>
                </c:pt>
                <c:pt idx="65497">
                  <c:v>35.4154401007874</c:v>
                </c:pt>
                <c:pt idx="65498">
                  <c:v>35.415583061285197</c:v>
                </c:pt>
                <c:pt idx="65499">
                  <c:v>35.415726021325497</c:v>
                </c:pt>
                <c:pt idx="65500">
                  <c:v>35.415868980908101</c:v>
                </c:pt>
                <c:pt idx="65501">
                  <c:v>35.416011940033101</c:v>
                </c:pt>
                <c:pt idx="65502">
                  <c:v>35.416154898700498</c:v>
                </c:pt>
                <c:pt idx="65503">
                  <c:v>35.416297856910397</c:v>
                </c:pt>
                <c:pt idx="65504">
                  <c:v>35.4164408146626</c:v>
                </c:pt>
                <c:pt idx="65505">
                  <c:v>35.416583771957299</c:v>
                </c:pt>
                <c:pt idx="65506">
                  <c:v>35.416726728794302</c:v>
                </c:pt>
                <c:pt idx="65507">
                  <c:v>35.416869685173801</c:v>
                </c:pt>
                <c:pt idx="65508">
                  <c:v>35.417012641095603</c:v>
                </c:pt>
                <c:pt idx="65509">
                  <c:v>35.417155596559901</c:v>
                </c:pt>
                <c:pt idx="65510">
                  <c:v>35.417298551566603</c:v>
                </c:pt>
                <c:pt idx="65511">
                  <c:v>35.417441506115701</c:v>
                </c:pt>
                <c:pt idx="65512">
                  <c:v>35.417584460207202</c:v>
                </c:pt>
                <c:pt idx="65513">
                  <c:v>35.417727413841199</c:v>
                </c:pt>
                <c:pt idx="65514">
                  <c:v>35.4178703670175</c:v>
                </c:pt>
                <c:pt idx="65515">
                  <c:v>35.418013319736303</c:v>
                </c:pt>
                <c:pt idx="65516">
                  <c:v>35.418156271997503</c:v>
                </c:pt>
                <c:pt idx="65517">
                  <c:v>35.4182992238011</c:v>
                </c:pt>
                <c:pt idx="65518">
                  <c:v>35.418442175147099</c:v>
                </c:pt>
                <c:pt idx="65519">
                  <c:v>35.418585126035602</c:v>
                </c:pt>
                <c:pt idx="65520">
                  <c:v>35.4187280764665</c:v>
                </c:pt>
                <c:pt idx="65521">
                  <c:v>35.418871026439803</c:v>
                </c:pt>
                <c:pt idx="65522">
                  <c:v>35.4190139759556</c:v>
                </c:pt>
                <c:pt idx="65523">
                  <c:v>35.419156925013802</c:v>
                </c:pt>
                <c:pt idx="65524">
                  <c:v>35.419299873614399</c:v>
                </c:pt>
                <c:pt idx="65525">
                  <c:v>35.4194428217574</c:v>
                </c:pt>
                <c:pt idx="65526">
                  <c:v>35.419585769442897</c:v>
                </c:pt>
                <c:pt idx="65527">
                  <c:v>35.419728716670903</c:v>
                </c:pt>
                <c:pt idx="65528">
                  <c:v>35.419871663441199</c:v>
                </c:pt>
                <c:pt idx="65529">
                  <c:v>35.420014609753999</c:v>
                </c:pt>
                <c:pt idx="65530">
                  <c:v>35.4201575556093</c:v>
                </c:pt>
                <c:pt idx="65531">
                  <c:v>35.420300501006999</c:v>
                </c:pt>
                <c:pt idx="65532">
                  <c:v>35.4204434459471</c:v>
                </c:pt>
                <c:pt idx="65533">
                  <c:v>35.420586390429698</c:v>
                </c:pt>
                <c:pt idx="65534">
                  <c:v>35.420729334454698</c:v>
                </c:pt>
                <c:pt idx="65535">
                  <c:v>35.420872278022202</c:v>
                </c:pt>
                <c:pt idx="65536">
                  <c:v>35.421015221132102</c:v>
                </c:pt>
                <c:pt idx="65537">
                  <c:v>35.421158163784497</c:v>
                </c:pt>
                <c:pt idx="65538">
                  <c:v>35.421301105979403</c:v>
                </c:pt>
                <c:pt idx="65539">
                  <c:v>35.421444047716697</c:v>
                </c:pt>
                <c:pt idx="65540">
                  <c:v>35.421586988996403</c:v>
                </c:pt>
                <c:pt idx="65541">
                  <c:v>35.421729929818603</c:v>
                </c:pt>
                <c:pt idx="65542">
                  <c:v>35.4218728701833</c:v>
                </c:pt>
                <c:pt idx="65543">
                  <c:v>35.4220158100904</c:v>
                </c:pt>
                <c:pt idx="65544">
                  <c:v>35.422158749540003</c:v>
                </c:pt>
                <c:pt idx="65545">
                  <c:v>35.422301688532002</c:v>
                </c:pt>
                <c:pt idx="65546">
                  <c:v>35.422444627066596</c:v>
                </c:pt>
                <c:pt idx="65547">
                  <c:v>35.422587565143502</c:v>
                </c:pt>
                <c:pt idx="65548">
                  <c:v>35.422730502763002</c:v>
                </c:pt>
                <c:pt idx="65549">
                  <c:v>35.422873439924899</c:v>
                </c:pt>
                <c:pt idx="65550">
                  <c:v>35.423016376629299</c:v>
                </c:pt>
                <c:pt idx="65551">
                  <c:v>35.423159312876201</c:v>
                </c:pt>
                <c:pt idx="65552">
                  <c:v>35.4233022486655</c:v>
                </c:pt>
                <c:pt idx="65553">
                  <c:v>35.423445183997302</c:v>
                </c:pt>
                <c:pt idx="65554">
                  <c:v>35.423588118871599</c:v>
                </c:pt>
                <c:pt idx="65555">
                  <c:v>35.4237310532884</c:v>
                </c:pt>
                <c:pt idx="65556">
                  <c:v>35.423873987247603</c:v>
                </c:pt>
                <c:pt idx="65557">
                  <c:v>35.424016920749402</c:v>
                </c:pt>
                <c:pt idx="65558">
                  <c:v>35.424159853793597</c:v>
                </c:pt>
                <c:pt idx="65559">
                  <c:v>35.424302786380302</c:v>
                </c:pt>
                <c:pt idx="65560">
                  <c:v>35.424445718509503</c:v>
                </c:pt>
                <c:pt idx="65561">
                  <c:v>35.4245886501812</c:v>
                </c:pt>
                <c:pt idx="65562">
                  <c:v>35.424731581395299</c:v>
                </c:pt>
                <c:pt idx="65563">
                  <c:v>35.424874512152002</c:v>
                </c:pt>
                <c:pt idx="65564">
                  <c:v>35.4250174424511</c:v>
                </c:pt>
                <c:pt idx="65565">
                  <c:v>35.425160372292702</c:v>
                </c:pt>
                <c:pt idx="65566">
                  <c:v>35.425303301676898</c:v>
                </c:pt>
                <c:pt idx="65567">
                  <c:v>35.425446230603498</c:v>
                </c:pt>
                <c:pt idx="65568">
                  <c:v>35.425589159072601</c:v>
                </c:pt>
                <c:pt idx="65569">
                  <c:v>35.425732087084299</c:v>
                </c:pt>
                <c:pt idx="65570">
                  <c:v>35.4258750146384</c:v>
                </c:pt>
                <c:pt idx="65571">
                  <c:v>35.426017941734997</c:v>
                </c:pt>
                <c:pt idx="65572">
                  <c:v>35.426160868374097</c:v>
                </c:pt>
                <c:pt idx="65573">
                  <c:v>35.4263037945558</c:v>
                </c:pt>
                <c:pt idx="65574">
                  <c:v>35.426446720279898</c:v>
                </c:pt>
                <c:pt idx="65575">
                  <c:v>35.426589645546599</c:v>
                </c:pt>
                <c:pt idx="65576">
                  <c:v>35.426732570355703</c:v>
                </c:pt>
                <c:pt idx="65577">
                  <c:v>35.426875494707403</c:v>
                </c:pt>
                <c:pt idx="65578">
                  <c:v>35.427018418601598</c:v>
                </c:pt>
                <c:pt idx="65579">
                  <c:v>35.427161342038303</c:v>
                </c:pt>
                <c:pt idx="65580">
                  <c:v>35.427304265017497</c:v>
                </c:pt>
                <c:pt idx="65581">
                  <c:v>35.427447187539201</c:v>
                </c:pt>
                <c:pt idx="65582">
                  <c:v>35.4275901096034</c:v>
                </c:pt>
                <c:pt idx="65583">
                  <c:v>35.427733031210202</c:v>
                </c:pt>
                <c:pt idx="65584">
                  <c:v>35.4278759523595</c:v>
                </c:pt>
                <c:pt idx="65585">
                  <c:v>35.4280188730513</c:v>
                </c:pt>
                <c:pt idx="65586">
                  <c:v>35.428161793285597</c:v>
                </c:pt>
                <c:pt idx="65587">
                  <c:v>35.428304713062502</c:v>
                </c:pt>
                <c:pt idx="65588">
                  <c:v>35.428447632381904</c:v>
                </c:pt>
                <c:pt idx="65589">
                  <c:v>35.428590551243801</c:v>
                </c:pt>
                <c:pt idx="65590">
                  <c:v>35.428733469648201</c:v>
                </c:pt>
                <c:pt idx="65591">
                  <c:v>35.428876387595203</c:v>
                </c:pt>
                <c:pt idx="65592">
                  <c:v>35.429019305084701</c:v>
                </c:pt>
                <c:pt idx="65593">
                  <c:v>35.429162222116702</c:v>
                </c:pt>
                <c:pt idx="65594">
                  <c:v>35.429305138691298</c:v>
                </c:pt>
                <c:pt idx="65595">
                  <c:v>35.429448054808397</c:v>
                </c:pt>
                <c:pt idx="65596">
                  <c:v>35.429590970468098</c:v>
                </c:pt>
                <c:pt idx="65597">
                  <c:v>35.429733885670203</c:v>
                </c:pt>
                <c:pt idx="65598">
                  <c:v>35.429876800415002</c:v>
                </c:pt>
                <c:pt idx="65599">
                  <c:v>35.430019714702297</c:v>
                </c:pt>
                <c:pt idx="65600">
                  <c:v>35.430162628532102</c:v>
                </c:pt>
                <c:pt idx="65601">
                  <c:v>35.430305541904403</c:v>
                </c:pt>
                <c:pt idx="65602">
                  <c:v>35.430448454819398</c:v>
                </c:pt>
                <c:pt idx="65603">
                  <c:v>35.430591367276797</c:v>
                </c:pt>
                <c:pt idx="65604">
                  <c:v>35.430734279276798</c:v>
                </c:pt>
                <c:pt idx="65605">
                  <c:v>35.430877190819402</c:v>
                </c:pt>
                <c:pt idx="65606">
                  <c:v>35.431020101904501</c:v>
                </c:pt>
                <c:pt idx="65607">
                  <c:v>35.431163012532203</c:v>
                </c:pt>
                <c:pt idx="65608">
                  <c:v>35.4313059227024</c:v>
                </c:pt>
                <c:pt idx="65609">
                  <c:v>35.431448832415199</c:v>
                </c:pt>
                <c:pt idx="65610">
                  <c:v>35.431591741670502</c:v>
                </c:pt>
                <c:pt idx="65611">
                  <c:v>35.4317346504684</c:v>
                </c:pt>
                <c:pt idx="65612">
                  <c:v>35.4318775588089</c:v>
                </c:pt>
                <c:pt idx="65613">
                  <c:v>35.432020466691903</c:v>
                </c:pt>
                <c:pt idx="65614">
                  <c:v>35.432163374117501</c:v>
                </c:pt>
                <c:pt idx="65615">
                  <c:v>35.432306281085701</c:v>
                </c:pt>
                <c:pt idx="65616">
                  <c:v>35.432449187596397</c:v>
                </c:pt>
                <c:pt idx="65617">
                  <c:v>35.432592093649703</c:v>
                </c:pt>
                <c:pt idx="65618">
                  <c:v>35.432734999245604</c:v>
                </c:pt>
                <c:pt idx="65619">
                  <c:v>35.432877904384</c:v>
                </c:pt>
                <c:pt idx="65620">
                  <c:v>35.433020809064999</c:v>
                </c:pt>
                <c:pt idx="65621">
                  <c:v>35.4331637132886</c:v>
                </c:pt>
                <c:pt idx="65622">
                  <c:v>35.433306617054797</c:v>
                </c:pt>
                <c:pt idx="65623">
                  <c:v>35.433449520363503</c:v>
                </c:pt>
                <c:pt idx="65624">
                  <c:v>35.433592423214797</c:v>
                </c:pt>
                <c:pt idx="65625">
                  <c:v>35.433735325608701</c:v>
                </c:pt>
                <c:pt idx="65626">
                  <c:v>35.4338782275452</c:v>
                </c:pt>
                <c:pt idx="65627">
                  <c:v>35.434021129024302</c:v>
                </c:pt>
                <c:pt idx="65628">
                  <c:v>35.434164030045999</c:v>
                </c:pt>
                <c:pt idx="65629">
                  <c:v>35.434306930610198</c:v>
                </c:pt>
                <c:pt idx="65630">
                  <c:v>35.434449830717</c:v>
                </c:pt>
                <c:pt idx="65631">
                  <c:v>35.434592730366496</c:v>
                </c:pt>
                <c:pt idx="65632">
                  <c:v>35.434735629558503</c:v>
                </c:pt>
                <c:pt idx="65633">
                  <c:v>35.434878528293098</c:v>
                </c:pt>
                <c:pt idx="65634">
                  <c:v>35.435021426570302</c:v>
                </c:pt>
                <c:pt idx="65635">
                  <c:v>35.435164324390101</c:v>
                </c:pt>
                <c:pt idx="65636">
                  <c:v>35.435307221752403</c:v>
                </c:pt>
                <c:pt idx="65637">
                  <c:v>35.4354501186574</c:v>
                </c:pt>
                <c:pt idx="65638">
                  <c:v>35.435593015104999</c:v>
                </c:pt>
                <c:pt idx="65639">
                  <c:v>35.4357359110952</c:v>
                </c:pt>
                <c:pt idx="65640">
                  <c:v>35.435878806627997</c:v>
                </c:pt>
                <c:pt idx="65641">
                  <c:v>35.436021701703403</c:v>
                </c:pt>
                <c:pt idx="65642">
                  <c:v>35.436164596321397</c:v>
                </c:pt>
                <c:pt idx="65643">
                  <c:v>35.436307490482001</c:v>
                </c:pt>
                <c:pt idx="65644">
                  <c:v>35.4364503841852</c:v>
                </c:pt>
                <c:pt idx="65645">
                  <c:v>35.436593277431101</c:v>
                </c:pt>
                <c:pt idx="65646">
                  <c:v>35.436736170219497</c:v>
                </c:pt>
                <c:pt idx="65647">
                  <c:v>35.436879062550602</c:v>
                </c:pt>
                <c:pt idx="65648">
                  <c:v>35.437021954424203</c:v>
                </c:pt>
                <c:pt idx="65649">
                  <c:v>35.437164845840499</c:v>
                </c:pt>
                <c:pt idx="65650">
                  <c:v>35.437307736799397</c:v>
                </c:pt>
                <c:pt idx="65651">
                  <c:v>35.437450627300997</c:v>
                </c:pt>
                <c:pt idx="65652">
                  <c:v>35.4375935173451</c:v>
                </c:pt>
                <c:pt idx="65653">
                  <c:v>35.437736406931897</c:v>
                </c:pt>
                <c:pt idx="65654">
                  <c:v>35.437879296061297</c:v>
                </c:pt>
                <c:pt idx="65655">
                  <c:v>35.438022184733299</c:v>
                </c:pt>
                <c:pt idx="65656">
                  <c:v>35.438165072947903</c:v>
                </c:pt>
                <c:pt idx="65657">
                  <c:v>35.438307960705203</c:v>
                </c:pt>
                <c:pt idx="65658">
                  <c:v>35.438450848005097</c:v>
                </c:pt>
                <c:pt idx="65659">
                  <c:v>35.438593734847601</c:v>
                </c:pt>
                <c:pt idx="65660">
                  <c:v>35.438736621232799</c:v>
                </c:pt>
                <c:pt idx="65661">
                  <c:v>35.4388795071606</c:v>
                </c:pt>
                <c:pt idx="65662">
                  <c:v>35.439022392631003</c:v>
                </c:pt>
                <c:pt idx="65663">
                  <c:v>35.439165277644001</c:v>
                </c:pt>
                <c:pt idx="65664">
                  <c:v>35.439308162199801</c:v>
                </c:pt>
                <c:pt idx="65665">
                  <c:v>35.439451046298103</c:v>
                </c:pt>
                <c:pt idx="65666">
                  <c:v>35.4395939299391</c:v>
                </c:pt>
                <c:pt idx="65667">
                  <c:v>35.4397368131227</c:v>
                </c:pt>
                <c:pt idx="65668">
                  <c:v>35.439879695849001</c:v>
                </c:pt>
                <c:pt idx="65669">
                  <c:v>35.440022578117897</c:v>
                </c:pt>
                <c:pt idx="65670">
                  <c:v>35.440165459929503</c:v>
                </c:pt>
                <c:pt idx="65671">
                  <c:v>35.440308341283703</c:v>
                </c:pt>
                <c:pt idx="65672">
                  <c:v>35.440451222180499</c:v>
                </c:pt>
                <c:pt idx="65673">
                  <c:v>35.440594102620103</c:v>
                </c:pt>
                <c:pt idx="65674">
                  <c:v>35.440736982602203</c:v>
                </c:pt>
                <c:pt idx="65675">
                  <c:v>35.440879862126998</c:v>
                </c:pt>
                <c:pt idx="65676">
                  <c:v>35.441022741194502</c:v>
                </c:pt>
                <c:pt idx="65677">
                  <c:v>35.4411656198046</c:v>
                </c:pt>
                <c:pt idx="65678">
                  <c:v>35.441308497957401</c:v>
                </c:pt>
                <c:pt idx="65679">
                  <c:v>35.441451375652903</c:v>
                </c:pt>
                <c:pt idx="65680">
                  <c:v>35.441594252891001</c:v>
                </c:pt>
                <c:pt idx="65681">
                  <c:v>35.4417371296718</c:v>
                </c:pt>
                <c:pt idx="65682">
                  <c:v>35.441880005995202</c:v>
                </c:pt>
                <c:pt idx="65683">
                  <c:v>35.442022881861298</c:v>
                </c:pt>
                <c:pt idx="65684">
                  <c:v>35.442165757270097</c:v>
                </c:pt>
                <c:pt idx="65685">
                  <c:v>35.442308632221497</c:v>
                </c:pt>
                <c:pt idx="65686">
                  <c:v>35.442451506715599</c:v>
                </c:pt>
                <c:pt idx="65687">
                  <c:v>35.442594380752404</c:v>
                </c:pt>
                <c:pt idx="65688">
                  <c:v>35.442737254331902</c:v>
                </c:pt>
                <c:pt idx="65689">
                  <c:v>35.442880127454004</c:v>
                </c:pt>
                <c:pt idx="65690">
                  <c:v>35.443023000118799</c:v>
                </c:pt>
                <c:pt idx="65691">
                  <c:v>35.443165872326297</c:v>
                </c:pt>
                <c:pt idx="65692">
                  <c:v>35.443308744076496</c:v>
                </c:pt>
                <c:pt idx="65693">
                  <c:v>35.443451615369298</c:v>
                </c:pt>
                <c:pt idx="65694">
                  <c:v>35.443594486204802</c:v>
                </c:pt>
                <c:pt idx="65695">
                  <c:v>35.443737356583</c:v>
                </c:pt>
                <c:pt idx="65696">
                  <c:v>35.4438802265039</c:v>
                </c:pt>
                <c:pt idx="65697">
                  <c:v>35.444023095967502</c:v>
                </c:pt>
                <c:pt idx="65698">
                  <c:v>35.444165964973799</c:v>
                </c:pt>
                <c:pt idx="65699">
                  <c:v>35.444308833522797</c:v>
                </c:pt>
                <c:pt idx="65700">
                  <c:v>35.444451701614398</c:v>
                </c:pt>
                <c:pt idx="65701">
                  <c:v>35.4445945692487</c:v>
                </c:pt>
                <c:pt idx="65702">
                  <c:v>35.444737436425797</c:v>
                </c:pt>
                <c:pt idx="65703">
                  <c:v>35.444880303145503</c:v>
                </c:pt>
                <c:pt idx="65704">
                  <c:v>35.445023169407897</c:v>
                </c:pt>
                <c:pt idx="65705">
                  <c:v>35.445166035213099</c:v>
                </c:pt>
                <c:pt idx="65706">
                  <c:v>35.445308900560903</c:v>
                </c:pt>
                <c:pt idx="65707">
                  <c:v>35.445451765451402</c:v>
                </c:pt>
                <c:pt idx="65708">
                  <c:v>35.445594629884603</c:v>
                </c:pt>
                <c:pt idx="65709">
                  <c:v>35.445737493860598</c:v>
                </c:pt>
                <c:pt idx="65710">
                  <c:v>35.445880357379203</c:v>
                </c:pt>
                <c:pt idx="65711">
                  <c:v>35.446023220440601</c:v>
                </c:pt>
                <c:pt idx="65712">
                  <c:v>35.446166083044602</c:v>
                </c:pt>
                <c:pt idx="65713">
                  <c:v>35.446308945191397</c:v>
                </c:pt>
                <c:pt idx="65714">
                  <c:v>35.446451806880802</c:v>
                </c:pt>
                <c:pt idx="65715">
                  <c:v>35.446594668113001</c:v>
                </c:pt>
                <c:pt idx="65716">
                  <c:v>35.446737528887901</c:v>
                </c:pt>
                <c:pt idx="65717">
                  <c:v>35.446880389205603</c:v>
                </c:pt>
                <c:pt idx="65718">
                  <c:v>35.4470232490659</c:v>
                </c:pt>
                <c:pt idx="65719">
                  <c:v>35.447166108468899</c:v>
                </c:pt>
                <c:pt idx="65720">
                  <c:v>35.447308967414699</c:v>
                </c:pt>
                <c:pt idx="65721">
                  <c:v>35.447451825903201</c:v>
                </c:pt>
                <c:pt idx="65722">
                  <c:v>35.447594683934398</c:v>
                </c:pt>
                <c:pt idx="65723">
                  <c:v>35.447737541508403</c:v>
                </c:pt>
                <c:pt idx="65724">
                  <c:v>35.447880398625003</c:v>
                </c:pt>
                <c:pt idx="65725">
                  <c:v>35.448023255284397</c:v>
                </c:pt>
                <c:pt idx="65726">
                  <c:v>35.448166111486501</c:v>
                </c:pt>
                <c:pt idx="65727">
                  <c:v>35.448308967231398</c:v>
                </c:pt>
                <c:pt idx="65728">
                  <c:v>35.448451822518997</c:v>
                </c:pt>
                <c:pt idx="65729">
                  <c:v>35.448594677349298</c:v>
                </c:pt>
                <c:pt idx="65730">
                  <c:v>35.448737531722401</c:v>
                </c:pt>
                <c:pt idx="65731">
                  <c:v>35.448880385638198</c:v>
                </c:pt>
                <c:pt idx="65732">
                  <c:v>35.449023239096697</c:v>
                </c:pt>
                <c:pt idx="65733">
                  <c:v>35.449166092097897</c:v>
                </c:pt>
                <c:pt idx="65734">
                  <c:v>35.449308944641899</c:v>
                </c:pt>
                <c:pt idx="65735">
                  <c:v>35.449451796728702</c:v>
                </c:pt>
                <c:pt idx="65736">
                  <c:v>35.4495946483582</c:v>
                </c:pt>
                <c:pt idx="65737">
                  <c:v>35.4497374995304</c:v>
                </c:pt>
                <c:pt idx="65738">
                  <c:v>35.449880350245401</c:v>
                </c:pt>
                <c:pt idx="65739">
                  <c:v>35.450023200503097</c:v>
                </c:pt>
                <c:pt idx="65740">
                  <c:v>35.450166050303601</c:v>
                </c:pt>
                <c:pt idx="65741">
                  <c:v>35.450308899646899</c:v>
                </c:pt>
                <c:pt idx="65742">
                  <c:v>35.450451748532799</c:v>
                </c:pt>
                <c:pt idx="65743">
                  <c:v>35.450594596961601</c:v>
                </c:pt>
                <c:pt idx="65744">
                  <c:v>35.450737444933097</c:v>
                </c:pt>
                <c:pt idx="65745">
                  <c:v>35.450880292447302</c:v>
                </c:pt>
                <c:pt idx="65746">
                  <c:v>35.451023139504301</c:v>
                </c:pt>
                <c:pt idx="65747">
                  <c:v>35.451165986104101</c:v>
                </c:pt>
                <c:pt idx="65748">
                  <c:v>35.451308832246603</c:v>
                </c:pt>
                <c:pt idx="65749">
                  <c:v>35.4514516779319</c:v>
                </c:pt>
                <c:pt idx="65750">
                  <c:v>35.451594523159997</c:v>
                </c:pt>
                <c:pt idx="65751">
                  <c:v>35.451737367930797</c:v>
                </c:pt>
                <c:pt idx="65752">
                  <c:v>35.451880212244397</c:v>
                </c:pt>
                <c:pt idx="65753">
                  <c:v>35.4520230561007</c:v>
                </c:pt>
                <c:pt idx="65754">
                  <c:v>35.452165899499903</c:v>
                </c:pt>
                <c:pt idx="65755">
                  <c:v>35.452308742441701</c:v>
                </c:pt>
                <c:pt idx="65756">
                  <c:v>35.452451584926401</c:v>
                </c:pt>
                <c:pt idx="65757">
                  <c:v>35.452594426953901</c:v>
                </c:pt>
                <c:pt idx="65758">
                  <c:v>35.452737268524103</c:v>
                </c:pt>
                <c:pt idx="65759">
                  <c:v>35.4528801096371</c:v>
                </c:pt>
                <c:pt idx="65760">
                  <c:v>35.453022950292798</c:v>
                </c:pt>
                <c:pt idx="65761">
                  <c:v>35.453165790491397</c:v>
                </c:pt>
                <c:pt idx="65762">
                  <c:v>35.453308630232698</c:v>
                </c:pt>
                <c:pt idx="65763">
                  <c:v>35.453451469516899</c:v>
                </c:pt>
                <c:pt idx="65764">
                  <c:v>35.453594308343803</c:v>
                </c:pt>
                <c:pt idx="65765">
                  <c:v>35.4537371467135</c:v>
                </c:pt>
                <c:pt idx="65766">
                  <c:v>35.4538799846259</c:v>
                </c:pt>
                <c:pt idx="65767">
                  <c:v>35.4540228220812</c:v>
                </c:pt>
                <c:pt idx="65768">
                  <c:v>35.454165659079301</c:v>
                </c:pt>
                <c:pt idx="65769">
                  <c:v>35.454308495620097</c:v>
                </c:pt>
                <c:pt idx="65770">
                  <c:v>35.454451331703702</c:v>
                </c:pt>
                <c:pt idx="65771">
                  <c:v>35.4545941673302</c:v>
                </c:pt>
                <c:pt idx="65772">
                  <c:v>35.4547370024994</c:v>
                </c:pt>
                <c:pt idx="65773">
                  <c:v>35.454879837211401</c:v>
                </c:pt>
                <c:pt idx="65774">
                  <c:v>35.455022671466303</c:v>
                </c:pt>
                <c:pt idx="65775">
                  <c:v>35.455165505263899</c:v>
                </c:pt>
                <c:pt idx="65776">
                  <c:v>35.455308338604297</c:v>
                </c:pt>
                <c:pt idx="65777">
                  <c:v>35.455451171487603</c:v>
                </c:pt>
                <c:pt idx="65778">
                  <c:v>35.455594003913603</c:v>
                </c:pt>
                <c:pt idx="65779">
                  <c:v>35.455736835882497</c:v>
                </c:pt>
                <c:pt idx="65780">
                  <c:v>35.4558796673941</c:v>
                </c:pt>
                <c:pt idx="65781">
                  <c:v>35.456022498448597</c:v>
                </c:pt>
                <c:pt idx="65782">
                  <c:v>35.456165329045803</c:v>
                </c:pt>
                <c:pt idx="65783">
                  <c:v>35.456308159185902</c:v>
                </c:pt>
                <c:pt idx="65784">
                  <c:v>35.456450988868802</c:v>
                </c:pt>
                <c:pt idx="65785">
                  <c:v>35.456593818094497</c:v>
                </c:pt>
                <c:pt idx="65786">
                  <c:v>35.456736646863099</c:v>
                </c:pt>
                <c:pt idx="65787">
                  <c:v>35.456879475174397</c:v>
                </c:pt>
                <c:pt idx="65788">
                  <c:v>35.457022303028602</c:v>
                </c:pt>
                <c:pt idx="65789">
                  <c:v>35.457165130425601</c:v>
                </c:pt>
                <c:pt idx="65790">
                  <c:v>35.457307957365401</c:v>
                </c:pt>
                <c:pt idx="65791">
                  <c:v>35.457450783848003</c:v>
                </c:pt>
                <c:pt idx="65792">
                  <c:v>35.457593609873499</c:v>
                </c:pt>
                <c:pt idx="65793">
                  <c:v>35.457736435441802</c:v>
                </c:pt>
                <c:pt idx="65794">
                  <c:v>35.4578792605529</c:v>
                </c:pt>
                <c:pt idx="65795">
                  <c:v>35.4580220852068</c:v>
                </c:pt>
                <c:pt idx="65796">
                  <c:v>35.4581649094036</c:v>
                </c:pt>
                <c:pt idx="65797">
                  <c:v>35.458307733143201</c:v>
                </c:pt>
                <c:pt idx="65798">
                  <c:v>35.458450556425703</c:v>
                </c:pt>
                <c:pt idx="65799">
                  <c:v>35.458593379250999</c:v>
                </c:pt>
                <c:pt idx="65800">
                  <c:v>35.458736201619097</c:v>
                </c:pt>
                <c:pt idx="65801">
                  <c:v>35.458879023530002</c:v>
                </c:pt>
                <c:pt idx="65802">
                  <c:v>35.459021844983802</c:v>
                </c:pt>
                <c:pt idx="65803">
                  <c:v>35.459164665980502</c:v>
                </c:pt>
                <c:pt idx="65804">
                  <c:v>35.459307486519997</c:v>
                </c:pt>
                <c:pt idx="65805">
                  <c:v>35.459450306602299</c:v>
                </c:pt>
                <c:pt idx="65806">
                  <c:v>35.459593126227396</c:v>
                </c:pt>
                <c:pt idx="65807">
                  <c:v>35.459735945395501</c:v>
                </c:pt>
                <c:pt idx="65808">
                  <c:v>35.4598787641063</c:v>
                </c:pt>
                <c:pt idx="65809">
                  <c:v>35.460021582360099</c:v>
                </c:pt>
                <c:pt idx="65810">
                  <c:v>35.4601644001566</c:v>
                </c:pt>
                <c:pt idx="65811">
                  <c:v>35.460307217496002</c:v>
                </c:pt>
                <c:pt idx="65812">
                  <c:v>35.460450034378297</c:v>
                </c:pt>
                <c:pt idx="65813">
                  <c:v>35.460592850803501</c:v>
                </c:pt>
                <c:pt idx="65814">
                  <c:v>35.460735666771498</c:v>
                </c:pt>
                <c:pt idx="65815">
                  <c:v>35.460878482282297</c:v>
                </c:pt>
                <c:pt idx="65816">
                  <c:v>35.461021297336003</c:v>
                </c:pt>
                <c:pt idx="65817">
                  <c:v>35.461164111932597</c:v>
                </c:pt>
                <c:pt idx="65818">
                  <c:v>35.461306926071998</c:v>
                </c:pt>
                <c:pt idx="65819">
                  <c:v>35.4614497397543</c:v>
                </c:pt>
                <c:pt idx="65820">
                  <c:v>35.461592552979504</c:v>
                </c:pt>
                <c:pt idx="65821">
                  <c:v>35.461735365747501</c:v>
                </c:pt>
                <c:pt idx="65822">
                  <c:v>35.461878178058399</c:v>
                </c:pt>
                <c:pt idx="65823">
                  <c:v>35.462020989912197</c:v>
                </c:pt>
                <c:pt idx="65824">
                  <c:v>35.462163801308897</c:v>
                </c:pt>
                <c:pt idx="65825">
                  <c:v>35.462306612248398</c:v>
                </c:pt>
                <c:pt idx="65826">
                  <c:v>35.462449422730799</c:v>
                </c:pt>
                <c:pt idx="65827">
                  <c:v>35.462592232756002</c:v>
                </c:pt>
                <c:pt idx="65828">
                  <c:v>35.462735042324198</c:v>
                </c:pt>
                <c:pt idx="65829">
                  <c:v>35.462877851435202</c:v>
                </c:pt>
                <c:pt idx="65830">
                  <c:v>35.4630206600891</c:v>
                </c:pt>
                <c:pt idx="65831">
                  <c:v>35.463163468285899</c:v>
                </c:pt>
                <c:pt idx="65832">
                  <c:v>35.463306276025598</c:v>
                </c:pt>
                <c:pt idx="65833">
                  <c:v>35.463449083308198</c:v>
                </c:pt>
                <c:pt idx="65834">
                  <c:v>35.4635918901336</c:v>
                </c:pt>
                <c:pt idx="65835">
                  <c:v>35.463734696502001</c:v>
                </c:pt>
                <c:pt idx="65836">
                  <c:v>35.463877502413197</c:v>
                </c:pt>
                <c:pt idx="65837">
                  <c:v>35.464020307867301</c:v>
                </c:pt>
                <c:pt idx="65838">
                  <c:v>35.464163112864298</c:v>
                </c:pt>
                <c:pt idx="65839">
                  <c:v>35.464305917404197</c:v>
                </c:pt>
                <c:pt idx="65840">
                  <c:v>35.464448721487003</c:v>
                </c:pt>
                <c:pt idx="65841">
                  <c:v>35.464591525112702</c:v>
                </c:pt>
                <c:pt idx="65842">
                  <c:v>35.464734328281303</c:v>
                </c:pt>
                <c:pt idx="65843">
                  <c:v>35.464877130992797</c:v>
                </c:pt>
                <c:pt idx="65844">
                  <c:v>35.465019933247198</c:v>
                </c:pt>
                <c:pt idx="65845">
                  <c:v>35.465162735044501</c:v>
                </c:pt>
                <c:pt idx="65846">
                  <c:v>35.465305536384797</c:v>
                </c:pt>
                <c:pt idx="65847">
                  <c:v>35.465448337267901</c:v>
                </c:pt>
                <c:pt idx="65848">
                  <c:v>35.465591137693899</c:v>
                </c:pt>
                <c:pt idx="65849">
                  <c:v>35.465733937662797</c:v>
                </c:pt>
                <c:pt idx="65850">
                  <c:v>35.465876737174703</c:v>
                </c:pt>
                <c:pt idx="65851">
                  <c:v>35.466019536229403</c:v>
                </c:pt>
                <c:pt idx="65852">
                  <c:v>35.466162334827096</c:v>
                </c:pt>
                <c:pt idx="65853">
                  <c:v>35.466305132967697</c:v>
                </c:pt>
                <c:pt idx="65854">
                  <c:v>35.466447930651199</c:v>
                </c:pt>
                <c:pt idx="65855">
                  <c:v>35.466590727877602</c:v>
                </c:pt>
                <c:pt idx="65856">
                  <c:v>35.466733524646898</c:v>
                </c:pt>
                <c:pt idx="65857">
                  <c:v>35.466876320959102</c:v>
                </c:pt>
                <c:pt idx="65858">
                  <c:v>35.467019116814299</c:v>
                </c:pt>
                <c:pt idx="65859">
                  <c:v>35.467161912212397</c:v>
                </c:pt>
                <c:pt idx="65860">
                  <c:v>35.467304707153403</c:v>
                </c:pt>
                <c:pt idx="65861">
                  <c:v>35.467447501637402</c:v>
                </c:pt>
                <c:pt idx="65862">
                  <c:v>35.467590295664301</c:v>
                </c:pt>
                <c:pt idx="65863">
                  <c:v>35.467733089234102</c:v>
                </c:pt>
                <c:pt idx="65864">
                  <c:v>35.467875882346803</c:v>
                </c:pt>
                <c:pt idx="65865">
                  <c:v>35.468018675002497</c:v>
                </c:pt>
                <c:pt idx="65866">
                  <c:v>35.468161467201099</c:v>
                </c:pt>
                <c:pt idx="65867">
                  <c:v>35.468304258942602</c:v>
                </c:pt>
                <c:pt idx="65868">
                  <c:v>35.468447050227098</c:v>
                </c:pt>
                <c:pt idx="65869">
                  <c:v>35.468589841054502</c:v>
                </c:pt>
                <c:pt idx="65870">
                  <c:v>35.468732631424899</c:v>
                </c:pt>
                <c:pt idx="65871">
                  <c:v>35.468875421338197</c:v>
                </c:pt>
                <c:pt idx="65872">
                  <c:v>35.469018210794403</c:v>
                </c:pt>
                <c:pt idx="65873">
                  <c:v>35.469160999793601</c:v>
                </c:pt>
                <c:pt idx="65874">
                  <c:v>35.469303788335701</c:v>
                </c:pt>
                <c:pt idx="65875">
                  <c:v>35.4694465764208</c:v>
                </c:pt>
                <c:pt idx="65876">
                  <c:v>35.469589364048801</c:v>
                </c:pt>
                <c:pt idx="65877">
                  <c:v>35.469732151219802</c:v>
                </c:pt>
                <c:pt idx="65878">
                  <c:v>35.469874937933703</c:v>
                </c:pt>
                <c:pt idx="65879">
                  <c:v>35.470017724190598</c:v>
                </c:pt>
                <c:pt idx="65880">
                  <c:v>35.4701605099904</c:v>
                </c:pt>
                <c:pt idx="65881">
                  <c:v>35.470303295333203</c:v>
                </c:pt>
                <c:pt idx="65882">
                  <c:v>35.470446080218899</c:v>
                </c:pt>
                <c:pt idx="65883">
                  <c:v>35.470588864647603</c:v>
                </c:pt>
                <c:pt idx="65884">
                  <c:v>35.470731648619299</c:v>
                </c:pt>
                <c:pt idx="65885">
                  <c:v>35.470874432133897</c:v>
                </c:pt>
                <c:pt idx="65886">
                  <c:v>35.471017215191502</c:v>
                </c:pt>
                <c:pt idx="65887">
                  <c:v>35.471159997792</c:v>
                </c:pt>
                <c:pt idx="65888">
                  <c:v>35.471302779935598</c:v>
                </c:pt>
                <c:pt idx="65889">
                  <c:v>35.471445561621998</c:v>
                </c:pt>
                <c:pt idx="65890">
                  <c:v>35.471588342851497</c:v>
                </c:pt>
                <c:pt idx="65891">
                  <c:v>35.471731123623897</c:v>
                </c:pt>
                <c:pt idx="65892">
                  <c:v>35.471873903939297</c:v>
                </c:pt>
                <c:pt idx="65893">
                  <c:v>35.472016683797698</c:v>
                </c:pt>
                <c:pt idx="65894">
                  <c:v>35.472159463198999</c:v>
                </c:pt>
                <c:pt idx="65895">
                  <c:v>35.4723022421433</c:v>
                </c:pt>
                <c:pt idx="65896">
                  <c:v>35.472445020630602</c:v>
                </c:pt>
                <c:pt idx="65897">
                  <c:v>35.472587798660904</c:v>
                </c:pt>
                <c:pt idx="65898">
                  <c:v>35.472730576234198</c:v>
                </c:pt>
                <c:pt idx="65899">
                  <c:v>35.472873353350401</c:v>
                </c:pt>
                <c:pt idx="65900">
                  <c:v>35.473016130009597</c:v>
                </c:pt>
                <c:pt idx="65901">
                  <c:v>35.4731589062118</c:v>
                </c:pt>
                <c:pt idx="65902">
                  <c:v>35.473301681956997</c:v>
                </c:pt>
                <c:pt idx="65903">
                  <c:v>35.473444457245201</c:v>
                </c:pt>
                <c:pt idx="65904">
                  <c:v>35.473587232076397</c:v>
                </c:pt>
                <c:pt idx="65905">
                  <c:v>35.473730006450502</c:v>
                </c:pt>
                <c:pt idx="65906">
                  <c:v>35.473872780367699</c:v>
                </c:pt>
                <c:pt idx="65907">
                  <c:v>35.474015553827797</c:v>
                </c:pt>
                <c:pt idx="65908">
                  <c:v>35.474158326830903</c:v>
                </c:pt>
                <c:pt idx="65909">
                  <c:v>35.474301099377101</c:v>
                </c:pt>
                <c:pt idx="65910">
                  <c:v>35.4744438714662</c:v>
                </c:pt>
                <c:pt idx="65911">
                  <c:v>35.474586643098398</c:v>
                </c:pt>
                <c:pt idx="65912">
                  <c:v>35.474729414273497</c:v>
                </c:pt>
                <c:pt idx="65913">
                  <c:v>35.474872184991597</c:v>
                </c:pt>
                <c:pt idx="65914">
                  <c:v>35.475014955252803</c:v>
                </c:pt>
                <c:pt idx="65915">
                  <c:v>35.475157725056903</c:v>
                </c:pt>
                <c:pt idx="65916">
                  <c:v>35.475300494404102</c:v>
                </c:pt>
                <c:pt idx="65917">
                  <c:v>35.475443263294203</c:v>
                </c:pt>
                <c:pt idx="65918">
                  <c:v>35.475586031727403</c:v>
                </c:pt>
                <c:pt idx="65919">
                  <c:v>35.475728799703603</c:v>
                </c:pt>
                <c:pt idx="65920">
                  <c:v>35.475871567222804</c:v>
                </c:pt>
                <c:pt idx="65921">
                  <c:v>35.476014334284997</c:v>
                </c:pt>
                <c:pt idx="65922">
                  <c:v>35.476157100890198</c:v>
                </c:pt>
                <c:pt idx="65923">
                  <c:v>35.476299867038499</c:v>
                </c:pt>
                <c:pt idx="65924">
                  <c:v>35.4764426327297</c:v>
                </c:pt>
                <c:pt idx="65925">
                  <c:v>35.476585397964001</c:v>
                </c:pt>
                <c:pt idx="65926">
                  <c:v>35.476728162741303</c:v>
                </c:pt>
                <c:pt idx="65927">
                  <c:v>35.476870927061597</c:v>
                </c:pt>
                <c:pt idx="65928">
                  <c:v>35.477013690924998</c:v>
                </c:pt>
                <c:pt idx="65929">
                  <c:v>35.4771564543314</c:v>
                </c:pt>
                <c:pt idx="65930">
                  <c:v>35.477299217280802</c:v>
                </c:pt>
                <c:pt idx="65931">
                  <c:v>35.477441979773197</c:v>
                </c:pt>
                <c:pt idx="65932">
                  <c:v>35.477584741808698</c:v>
                </c:pt>
                <c:pt idx="65933">
                  <c:v>35.477727503387101</c:v>
                </c:pt>
                <c:pt idx="65934">
                  <c:v>35.477870264508702</c:v>
                </c:pt>
                <c:pt idx="65935">
                  <c:v>35.478013025173198</c:v>
                </c:pt>
                <c:pt idx="65936">
                  <c:v>35.4781557853808</c:v>
                </c:pt>
                <c:pt idx="65937">
                  <c:v>35.478298545131501</c:v>
                </c:pt>
                <c:pt idx="65938">
                  <c:v>35.478441304425097</c:v>
                </c:pt>
                <c:pt idx="65939">
                  <c:v>35.478584063261899</c:v>
                </c:pt>
                <c:pt idx="65940">
                  <c:v>35.478726821641601</c:v>
                </c:pt>
                <c:pt idx="65941">
                  <c:v>35.478869579564403</c:v>
                </c:pt>
                <c:pt idx="65942">
                  <c:v>35.479012337030298</c:v>
                </c:pt>
                <c:pt idx="65943">
                  <c:v>35.4791550940392</c:v>
                </c:pt>
                <c:pt idx="65944">
                  <c:v>35.479297850591102</c:v>
                </c:pt>
                <c:pt idx="65945">
                  <c:v>35.479440606686097</c:v>
                </c:pt>
                <c:pt idx="65946">
                  <c:v>35.479583362324099</c:v>
                </c:pt>
                <c:pt idx="65947">
                  <c:v>35.479726117505201</c:v>
                </c:pt>
                <c:pt idx="65948">
                  <c:v>35.479868872229297</c:v>
                </c:pt>
                <c:pt idx="65949">
                  <c:v>35.480011626496598</c:v>
                </c:pt>
                <c:pt idx="65950">
                  <c:v>35.4801543803068</c:v>
                </c:pt>
                <c:pt idx="65951">
                  <c:v>35.480297133660102</c:v>
                </c:pt>
                <c:pt idx="65952">
                  <c:v>35.480439886556503</c:v>
                </c:pt>
                <c:pt idx="65953">
                  <c:v>35.480582638995898</c:v>
                </c:pt>
                <c:pt idx="65954">
                  <c:v>35.4807253909784</c:v>
                </c:pt>
                <c:pt idx="65955">
                  <c:v>35.480868142504001</c:v>
                </c:pt>
                <c:pt idx="65956">
                  <c:v>35.481010893572602</c:v>
                </c:pt>
                <c:pt idx="65957">
                  <c:v>35.481153644184303</c:v>
                </c:pt>
                <c:pt idx="65958">
                  <c:v>35.481296394339097</c:v>
                </c:pt>
                <c:pt idx="65959">
                  <c:v>35.481439144036898</c:v>
                </c:pt>
                <c:pt idx="65960">
                  <c:v>35.481581893277799</c:v>
                </c:pt>
                <c:pt idx="65961">
                  <c:v>35.481724642061799</c:v>
                </c:pt>
                <c:pt idx="65962">
                  <c:v>35.4818673903888</c:v>
                </c:pt>
                <c:pt idx="65963">
                  <c:v>35.482010138259</c:v>
                </c:pt>
                <c:pt idx="65964">
                  <c:v>35.4821528856722</c:v>
                </c:pt>
                <c:pt idx="65965">
                  <c:v>35.4822956326284</c:v>
                </c:pt>
                <c:pt idx="65966">
                  <c:v>35.4824383791278</c:v>
                </c:pt>
                <c:pt idx="65967">
                  <c:v>35.482581125170199</c:v>
                </c:pt>
                <c:pt idx="65968">
                  <c:v>35.482723870755798</c:v>
                </c:pt>
                <c:pt idx="65969">
                  <c:v>35.482866615884397</c:v>
                </c:pt>
                <c:pt idx="65970">
                  <c:v>35.483009360556103</c:v>
                </c:pt>
                <c:pt idx="65971">
                  <c:v>35.483152104770902</c:v>
                </c:pt>
                <c:pt idx="65972">
                  <c:v>35.483294848528701</c:v>
                </c:pt>
                <c:pt idx="65973">
                  <c:v>35.483437591829698</c:v>
                </c:pt>
                <c:pt idx="65974">
                  <c:v>35.483580334673697</c:v>
                </c:pt>
                <c:pt idx="65975">
                  <c:v>35.483723077060901</c:v>
                </c:pt>
                <c:pt idx="65976">
                  <c:v>35.483865818991099</c:v>
                </c:pt>
                <c:pt idx="65977">
                  <c:v>35.484008560464503</c:v>
                </c:pt>
                <c:pt idx="65978">
                  <c:v>35.4841513014809</c:v>
                </c:pt>
                <c:pt idx="65979">
                  <c:v>35.484294042040403</c:v>
                </c:pt>
                <c:pt idx="65980">
                  <c:v>35.484436782143099</c:v>
                </c:pt>
                <c:pt idx="65981">
                  <c:v>35.484579521788802</c:v>
                </c:pt>
                <c:pt idx="65982">
                  <c:v>35.484722260977598</c:v>
                </c:pt>
                <c:pt idx="65983">
                  <c:v>35.4848649997096</c:v>
                </c:pt>
                <c:pt idx="65984">
                  <c:v>35.485007737984603</c:v>
                </c:pt>
                <c:pt idx="65985">
                  <c:v>35.485150475802797</c:v>
                </c:pt>
                <c:pt idx="65986">
                  <c:v>35.485293213164098</c:v>
                </c:pt>
                <c:pt idx="65987">
                  <c:v>35.4854359500684</c:v>
                </c:pt>
                <c:pt idx="65988">
                  <c:v>35.4855786865159</c:v>
                </c:pt>
                <c:pt idx="65989">
                  <c:v>35.485721422506501</c:v>
                </c:pt>
                <c:pt idx="65990">
                  <c:v>35.485864158040201</c:v>
                </c:pt>
                <c:pt idx="65991">
                  <c:v>35.4860068931171</c:v>
                </c:pt>
                <c:pt idx="65992">
                  <c:v>35.486149627736999</c:v>
                </c:pt>
                <c:pt idx="65993">
                  <c:v>35.486292361900098</c:v>
                </c:pt>
                <c:pt idx="65994">
                  <c:v>35.486435095606303</c:v>
                </c:pt>
                <c:pt idx="65995">
                  <c:v>35.486577828855602</c:v>
                </c:pt>
                <c:pt idx="65996">
                  <c:v>35.486720561648099</c:v>
                </c:pt>
                <c:pt idx="65997">
                  <c:v>35.486863293983603</c:v>
                </c:pt>
                <c:pt idx="65998">
                  <c:v>35.4870060258623</c:v>
                </c:pt>
                <c:pt idx="65999">
                  <c:v>35.487148757284103</c:v>
                </c:pt>
                <c:pt idx="66000">
                  <c:v>35.487291488249099</c:v>
                </c:pt>
                <c:pt idx="66001">
                  <c:v>35.487434218757201</c:v>
                </c:pt>
                <c:pt idx="66002">
                  <c:v>35.487576948808403</c:v>
                </c:pt>
                <c:pt idx="66003">
                  <c:v>35.487719678402698</c:v>
                </c:pt>
                <c:pt idx="66004">
                  <c:v>35.487862407540199</c:v>
                </c:pt>
                <c:pt idx="66005">
                  <c:v>35.488005136220799</c:v>
                </c:pt>
                <c:pt idx="66006">
                  <c:v>35.488147864444599</c:v>
                </c:pt>
                <c:pt idx="66007">
                  <c:v>35.488290592211499</c:v>
                </c:pt>
                <c:pt idx="66008">
                  <c:v>35.488433319521498</c:v>
                </c:pt>
                <c:pt idx="66009">
                  <c:v>35.488576046374703</c:v>
                </c:pt>
                <c:pt idx="66010">
                  <c:v>35.488718772771001</c:v>
                </c:pt>
                <c:pt idx="66011">
                  <c:v>35.488861498710499</c:v>
                </c:pt>
                <c:pt idx="66012">
                  <c:v>35.489004224193103</c:v>
                </c:pt>
                <c:pt idx="66013">
                  <c:v>35.489146949218899</c:v>
                </c:pt>
                <c:pt idx="66014">
                  <c:v>35.489289673787802</c:v>
                </c:pt>
                <c:pt idx="66015">
                  <c:v>35.489432397899897</c:v>
                </c:pt>
                <c:pt idx="66016">
                  <c:v>35.489575121555099</c:v>
                </c:pt>
                <c:pt idx="66017">
                  <c:v>35.4897178447535</c:v>
                </c:pt>
                <c:pt idx="66018">
                  <c:v>35.489860567495001</c:v>
                </c:pt>
                <c:pt idx="66019">
                  <c:v>35.4900032897797</c:v>
                </c:pt>
                <c:pt idx="66020">
                  <c:v>35.4901460116076</c:v>
                </c:pt>
                <c:pt idx="66021">
                  <c:v>35.490288732978598</c:v>
                </c:pt>
                <c:pt idx="66022">
                  <c:v>35.490431453892803</c:v>
                </c:pt>
                <c:pt idx="66023">
                  <c:v>35.490574174350101</c:v>
                </c:pt>
                <c:pt idx="66024">
                  <c:v>35.490716894350598</c:v>
                </c:pt>
                <c:pt idx="66025">
                  <c:v>35.490859613894202</c:v>
                </c:pt>
                <c:pt idx="66026">
                  <c:v>35.491002332981097</c:v>
                </c:pt>
                <c:pt idx="66027">
                  <c:v>35.491145051611099</c:v>
                </c:pt>
                <c:pt idx="66028">
                  <c:v>35.4912877697843</c:v>
                </c:pt>
                <c:pt idx="66029">
                  <c:v>35.491430487500601</c:v>
                </c:pt>
                <c:pt idx="66030">
                  <c:v>35.491573204760101</c:v>
                </c:pt>
                <c:pt idx="66031">
                  <c:v>35.4917159215628</c:v>
                </c:pt>
                <c:pt idx="66032">
                  <c:v>35.491858637908699</c:v>
                </c:pt>
                <c:pt idx="66033">
                  <c:v>35.492001353797697</c:v>
                </c:pt>
                <c:pt idx="66034">
                  <c:v>35.492144069230001</c:v>
                </c:pt>
                <c:pt idx="66035">
                  <c:v>35.492286784205398</c:v>
                </c:pt>
                <c:pt idx="66036">
                  <c:v>35.492429498724</c:v>
                </c:pt>
                <c:pt idx="66037">
                  <c:v>35.492572212785802</c:v>
                </c:pt>
                <c:pt idx="66038">
                  <c:v>35.492714926390697</c:v>
                </c:pt>
                <c:pt idx="66039">
                  <c:v>35.492857639538897</c:v>
                </c:pt>
                <c:pt idx="66040">
                  <c:v>35.493000352230197</c:v>
                </c:pt>
                <c:pt idx="66041">
                  <c:v>35.493143064464697</c:v>
                </c:pt>
                <c:pt idx="66042">
                  <c:v>35.493285776242402</c:v>
                </c:pt>
                <c:pt idx="66043">
                  <c:v>35.493428487563399</c:v>
                </c:pt>
                <c:pt idx="66044">
                  <c:v>35.493571198427503</c:v>
                </c:pt>
                <c:pt idx="66045">
                  <c:v>35.493713908834799</c:v>
                </c:pt>
                <c:pt idx="66046">
                  <c:v>35.493856618785301</c:v>
                </c:pt>
                <c:pt idx="66047">
                  <c:v>35.493999328278903</c:v>
                </c:pt>
                <c:pt idx="66048">
                  <c:v>35.494142037315797</c:v>
                </c:pt>
                <c:pt idx="66049">
                  <c:v>35.494284745895897</c:v>
                </c:pt>
                <c:pt idx="66050">
                  <c:v>35.494427454019203</c:v>
                </c:pt>
                <c:pt idx="66051">
                  <c:v>35.494570161685701</c:v>
                </c:pt>
                <c:pt idx="66052">
                  <c:v>35.494712868895398</c:v>
                </c:pt>
                <c:pt idx="66053">
                  <c:v>35.494855575648401</c:v>
                </c:pt>
                <c:pt idx="66054">
                  <c:v>35.494998281944497</c:v>
                </c:pt>
                <c:pt idx="66055">
                  <c:v>35.495140987783799</c:v>
                </c:pt>
                <c:pt idx="66056">
                  <c:v>35.4952836931664</c:v>
                </c:pt>
                <c:pt idx="66057">
                  <c:v>35.4954263980921</c:v>
                </c:pt>
                <c:pt idx="66058">
                  <c:v>35.495569102561099</c:v>
                </c:pt>
                <c:pt idx="66059">
                  <c:v>35.495711806573297</c:v>
                </c:pt>
                <c:pt idx="66060">
                  <c:v>35.495854510128702</c:v>
                </c:pt>
                <c:pt idx="66061">
                  <c:v>35.495997213227298</c:v>
                </c:pt>
                <c:pt idx="66062">
                  <c:v>35.4961399158692</c:v>
                </c:pt>
                <c:pt idx="66063">
                  <c:v>35.496282618054202</c:v>
                </c:pt>
                <c:pt idx="66064">
                  <c:v>35.496425319782503</c:v>
                </c:pt>
                <c:pt idx="66065">
                  <c:v>35.496568021054003</c:v>
                </c:pt>
                <c:pt idx="66066">
                  <c:v>35.496710721868801</c:v>
                </c:pt>
                <c:pt idx="66067">
                  <c:v>35.496853422226799</c:v>
                </c:pt>
                <c:pt idx="66068">
                  <c:v>35.496996122128003</c:v>
                </c:pt>
                <c:pt idx="66069">
                  <c:v>35.497138821572399</c:v>
                </c:pt>
                <c:pt idx="66070">
                  <c:v>35.497281520560001</c:v>
                </c:pt>
                <c:pt idx="66071">
                  <c:v>35.497424219090902</c:v>
                </c:pt>
                <c:pt idx="66072">
                  <c:v>35.497566917165102</c:v>
                </c:pt>
                <c:pt idx="66073">
                  <c:v>35.497709614782401</c:v>
                </c:pt>
                <c:pt idx="66074">
                  <c:v>35.497852311942999</c:v>
                </c:pt>
                <c:pt idx="66075">
                  <c:v>35.497995008646903</c:v>
                </c:pt>
                <c:pt idx="66076">
                  <c:v>35.498137704893999</c:v>
                </c:pt>
                <c:pt idx="66077">
                  <c:v>35.498280400684301</c:v>
                </c:pt>
                <c:pt idx="66078">
                  <c:v>35.498423096017902</c:v>
                </c:pt>
                <c:pt idx="66079">
                  <c:v>35.498565790894702</c:v>
                </c:pt>
                <c:pt idx="66080">
                  <c:v>35.4987084853148</c:v>
                </c:pt>
                <c:pt idx="66081">
                  <c:v>35.498851179278098</c:v>
                </c:pt>
                <c:pt idx="66082">
                  <c:v>35.498993872784602</c:v>
                </c:pt>
                <c:pt idx="66083">
                  <c:v>35.499136565834398</c:v>
                </c:pt>
                <c:pt idx="66084">
                  <c:v>35.499279258427499</c:v>
                </c:pt>
                <c:pt idx="66085">
                  <c:v>35.4994219505638</c:v>
                </c:pt>
                <c:pt idx="66086">
                  <c:v>35.499564642243399</c:v>
                </c:pt>
                <c:pt idx="66087">
                  <c:v>35.499707333466198</c:v>
                </c:pt>
                <c:pt idx="66088">
                  <c:v>35.499850024232302</c:v>
                </c:pt>
                <c:pt idx="66089">
                  <c:v>35.499992714541698</c:v>
                </c:pt>
                <c:pt idx="66090">
                  <c:v>35.5001354043943</c:v>
                </c:pt>
                <c:pt idx="66091">
                  <c:v>35.500278093790101</c:v>
                </c:pt>
                <c:pt idx="66092">
                  <c:v>35.5004207827293</c:v>
                </c:pt>
                <c:pt idx="66093">
                  <c:v>35.500563471211699</c:v>
                </c:pt>
                <c:pt idx="66094">
                  <c:v>35.500706159237303</c:v>
                </c:pt>
                <c:pt idx="66095">
                  <c:v>35.500848846806299</c:v>
                </c:pt>
                <c:pt idx="66096">
                  <c:v>35.500991533918501</c:v>
                </c:pt>
                <c:pt idx="66097">
                  <c:v>35.501134220574002</c:v>
                </c:pt>
                <c:pt idx="66098">
                  <c:v>35.501276906772702</c:v>
                </c:pt>
                <c:pt idx="66099">
                  <c:v>35.5014195925148</c:v>
                </c:pt>
                <c:pt idx="66100">
                  <c:v>35.501562277800097</c:v>
                </c:pt>
                <c:pt idx="66101">
                  <c:v>35.501704962628601</c:v>
                </c:pt>
                <c:pt idx="66102">
                  <c:v>35.501847647000503</c:v>
                </c:pt>
                <c:pt idx="66103">
                  <c:v>35.501990330915604</c:v>
                </c:pt>
                <c:pt idx="66104">
                  <c:v>35.502133014374103</c:v>
                </c:pt>
                <c:pt idx="66105">
                  <c:v>35.502275697375801</c:v>
                </c:pt>
                <c:pt idx="66106">
                  <c:v>35.502418379920798</c:v>
                </c:pt>
                <c:pt idx="66107">
                  <c:v>35.502561062009001</c:v>
                </c:pt>
                <c:pt idx="66108">
                  <c:v>35.502703743640602</c:v>
                </c:pt>
                <c:pt idx="66109">
                  <c:v>35.502846424815402</c:v>
                </c:pt>
                <c:pt idx="66110">
                  <c:v>35.502989105533601</c:v>
                </c:pt>
                <c:pt idx="66111">
                  <c:v>35.503131785794999</c:v>
                </c:pt>
                <c:pt idx="66112">
                  <c:v>35.503274465599702</c:v>
                </c:pt>
                <c:pt idx="66113">
                  <c:v>35.503417144947797</c:v>
                </c:pt>
                <c:pt idx="66114">
                  <c:v>35.503559823839097</c:v>
                </c:pt>
                <c:pt idx="66115">
                  <c:v>35.503702502273697</c:v>
                </c:pt>
                <c:pt idx="66116">
                  <c:v>35.503845180251602</c:v>
                </c:pt>
                <c:pt idx="66117">
                  <c:v>35.503987857772799</c:v>
                </c:pt>
                <c:pt idx="66118">
                  <c:v>35.504130534837401</c:v>
                </c:pt>
                <c:pt idx="66119">
                  <c:v>35.504273211445202</c:v>
                </c:pt>
                <c:pt idx="66120">
                  <c:v>35.504415887596302</c:v>
                </c:pt>
                <c:pt idx="66121">
                  <c:v>35.504558563290701</c:v>
                </c:pt>
                <c:pt idx="66122">
                  <c:v>35.504701238528497</c:v>
                </c:pt>
                <c:pt idx="66123">
                  <c:v>35.5048439133095</c:v>
                </c:pt>
                <c:pt idx="66124">
                  <c:v>35.504986587633901</c:v>
                </c:pt>
                <c:pt idx="66125">
                  <c:v>35.505129261501601</c:v>
                </c:pt>
                <c:pt idx="66126">
                  <c:v>35.505271934912599</c:v>
                </c:pt>
                <c:pt idx="66127">
                  <c:v>35.505414607866904</c:v>
                </c:pt>
                <c:pt idx="66128">
                  <c:v>35.505557280364499</c:v>
                </c:pt>
                <c:pt idx="66129">
                  <c:v>35.505699952405401</c:v>
                </c:pt>
                <c:pt idx="66130">
                  <c:v>35.5058426239897</c:v>
                </c:pt>
                <c:pt idx="66131">
                  <c:v>35.505985295117299</c:v>
                </c:pt>
                <c:pt idx="66132">
                  <c:v>35.506127965788203</c:v>
                </c:pt>
                <c:pt idx="66133">
                  <c:v>35.506270636002398</c:v>
                </c:pt>
                <c:pt idx="66134">
                  <c:v>35.506413305759999</c:v>
                </c:pt>
                <c:pt idx="66135">
                  <c:v>35.506555975060898</c:v>
                </c:pt>
                <c:pt idx="66136">
                  <c:v>35.506698643905096</c:v>
                </c:pt>
                <c:pt idx="66137">
                  <c:v>35.5068413122926</c:v>
                </c:pt>
                <c:pt idx="66138">
                  <c:v>35.506983980223502</c:v>
                </c:pt>
                <c:pt idx="66139">
                  <c:v>35.507126647697703</c:v>
                </c:pt>
                <c:pt idx="66140">
                  <c:v>35.507269314715202</c:v>
                </c:pt>
                <c:pt idx="66141">
                  <c:v>35.5074119812761</c:v>
                </c:pt>
                <c:pt idx="66142">
                  <c:v>35.507554647380303</c:v>
                </c:pt>
                <c:pt idx="66143">
                  <c:v>35.507697313027897</c:v>
                </c:pt>
                <c:pt idx="66144">
                  <c:v>35.507839978218698</c:v>
                </c:pt>
                <c:pt idx="66145">
                  <c:v>35.507982642953003</c:v>
                </c:pt>
                <c:pt idx="66146">
                  <c:v>35.5081253072305</c:v>
                </c:pt>
                <c:pt idx="66147">
                  <c:v>35.508267971051502</c:v>
                </c:pt>
                <c:pt idx="66148">
                  <c:v>35.508410634415696</c:v>
                </c:pt>
                <c:pt idx="66149">
                  <c:v>35.508553297323303</c:v>
                </c:pt>
                <c:pt idx="66150">
                  <c:v>35.5086959597743</c:v>
                </c:pt>
                <c:pt idx="66151">
                  <c:v>35.508838621768597</c:v>
                </c:pt>
                <c:pt idx="66152">
                  <c:v>35.508981283306298</c:v>
                </c:pt>
                <c:pt idx="66153">
                  <c:v>35.509123944387298</c:v>
                </c:pt>
                <c:pt idx="66154">
                  <c:v>35.509266605011703</c:v>
                </c:pt>
                <c:pt idx="66155">
                  <c:v>35.5094092651794</c:v>
                </c:pt>
                <c:pt idx="66156">
                  <c:v>35.509551924890502</c:v>
                </c:pt>
                <c:pt idx="66157">
                  <c:v>35.509694584144903</c:v>
                </c:pt>
                <c:pt idx="66158">
                  <c:v>35.509837242942702</c:v>
                </c:pt>
                <c:pt idx="66159">
                  <c:v>35.509979901283899</c:v>
                </c:pt>
                <c:pt idx="66160">
                  <c:v>35.510122559168401</c:v>
                </c:pt>
                <c:pt idx="66161">
                  <c:v>35.510265216596302</c:v>
                </c:pt>
                <c:pt idx="66162">
                  <c:v>35.510407873567601</c:v>
                </c:pt>
                <c:pt idx="66163">
                  <c:v>35.510550530082199</c:v>
                </c:pt>
                <c:pt idx="66164">
                  <c:v>35.510693186140202</c:v>
                </c:pt>
                <c:pt idx="66165">
                  <c:v>35.510835841741603</c:v>
                </c:pt>
                <c:pt idx="66166">
                  <c:v>35.510978496886402</c:v>
                </c:pt>
                <c:pt idx="66167">
                  <c:v>35.5111211515745</c:v>
                </c:pt>
                <c:pt idx="66168">
                  <c:v>35.511263805806003</c:v>
                </c:pt>
                <c:pt idx="66169">
                  <c:v>35.511406459580797</c:v>
                </c:pt>
                <c:pt idx="66170">
                  <c:v>35.511549112899097</c:v>
                </c:pt>
                <c:pt idx="66171">
                  <c:v>35.511691765760702</c:v>
                </c:pt>
                <c:pt idx="66172">
                  <c:v>35.511834418165698</c:v>
                </c:pt>
                <c:pt idx="66173">
                  <c:v>35.511977070114099</c:v>
                </c:pt>
                <c:pt idx="66174">
                  <c:v>35.512119721605899</c:v>
                </c:pt>
                <c:pt idx="66175">
                  <c:v>35.512262372641104</c:v>
                </c:pt>
                <c:pt idx="66176">
                  <c:v>35.5124050232196</c:v>
                </c:pt>
                <c:pt idx="66177">
                  <c:v>35.512547673341501</c:v>
                </c:pt>
                <c:pt idx="66178">
                  <c:v>35.5126903230069</c:v>
                </c:pt>
                <c:pt idx="66179">
                  <c:v>35.512832972215598</c:v>
                </c:pt>
                <c:pt idx="66180">
                  <c:v>35.512975620967701</c:v>
                </c:pt>
                <c:pt idx="66181">
                  <c:v>35.513118269263202</c:v>
                </c:pt>
                <c:pt idx="66182">
                  <c:v>35.513260917102102</c:v>
                </c:pt>
                <c:pt idx="66183">
                  <c:v>35.513403564484399</c:v>
                </c:pt>
                <c:pt idx="66184">
                  <c:v>35.513546211410102</c:v>
                </c:pt>
                <c:pt idx="66185">
                  <c:v>35.513688857879202</c:v>
                </c:pt>
                <c:pt idx="66186">
                  <c:v>35.513831503891701</c:v>
                </c:pt>
                <c:pt idx="66187">
                  <c:v>35.513974149447598</c:v>
                </c:pt>
                <c:pt idx="66188">
                  <c:v>35.514116794546901</c:v>
                </c:pt>
                <c:pt idx="66189">
                  <c:v>35.514259439189601</c:v>
                </c:pt>
                <c:pt idx="66190">
                  <c:v>35.5144020833757</c:v>
                </c:pt>
                <c:pt idx="66191">
                  <c:v>35.514544727105303</c:v>
                </c:pt>
                <c:pt idx="66192">
                  <c:v>35.514687370378198</c:v>
                </c:pt>
                <c:pt idx="66193">
                  <c:v>35.514830013194597</c:v>
                </c:pt>
                <c:pt idx="66194">
                  <c:v>35.514972655554303</c:v>
                </c:pt>
                <c:pt idx="66195">
                  <c:v>35.515115297457498</c:v>
                </c:pt>
                <c:pt idx="66196">
                  <c:v>35.515257938904099</c:v>
                </c:pt>
                <c:pt idx="66197">
                  <c:v>35.515400579894099</c:v>
                </c:pt>
                <c:pt idx="66198">
                  <c:v>35.515543220427602</c:v>
                </c:pt>
                <c:pt idx="66199">
                  <c:v>35.515685860504398</c:v>
                </c:pt>
                <c:pt idx="66200">
                  <c:v>35.515828500124698</c:v>
                </c:pt>
                <c:pt idx="66201">
                  <c:v>35.515971139288403</c:v>
                </c:pt>
                <c:pt idx="66202">
                  <c:v>35.5161137779955</c:v>
                </c:pt>
                <c:pt idx="66203">
                  <c:v>35.516256416246101</c:v>
                </c:pt>
                <c:pt idx="66204">
                  <c:v>35.516399054040001</c:v>
                </c:pt>
                <c:pt idx="66205">
                  <c:v>35.516541691377398</c:v>
                </c:pt>
                <c:pt idx="66206">
                  <c:v>35.5166843282583</c:v>
                </c:pt>
                <c:pt idx="66207">
                  <c:v>35.5168269646826</c:v>
                </c:pt>
                <c:pt idx="66208">
                  <c:v>35.516969600650299</c:v>
                </c:pt>
                <c:pt idx="66209">
                  <c:v>35.517112236161402</c:v>
                </c:pt>
                <c:pt idx="66210">
                  <c:v>35.517254871215997</c:v>
                </c:pt>
                <c:pt idx="66211">
                  <c:v>35.517397505814003</c:v>
                </c:pt>
                <c:pt idx="66212">
                  <c:v>35.5175401399555</c:v>
                </c:pt>
                <c:pt idx="66213">
                  <c:v>35.517682773640303</c:v>
                </c:pt>
                <c:pt idx="66214">
                  <c:v>35.517825406868702</c:v>
                </c:pt>
                <c:pt idx="66215">
                  <c:v>35.5179680396405</c:v>
                </c:pt>
                <c:pt idx="66216">
                  <c:v>35.518110671955696</c:v>
                </c:pt>
                <c:pt idx="66217">
                  <c:v>35.518253303814397</c:v>
                </c:pt>
                <c:pt idx="66218">
                  <c:v>35.518395935216503</c:v>
                </c:pt>
                <c:pt idx="66219">
                  <c:v>35.5185385661621</c:v>
                </c:pt>
                <c:pt idx="66220">
                  <c:v>35.518681196651102</c:v>
                </c:pt>
                <c:pt idx="66221">
                  <c:v>35.518823826683601</c:v>
                </c:pt>
                <c:pt idx="66222">
                  <c:v>35.518966456259498</c:v>
                </c:pt>
                <c:pt idx="66223">
                  <c:v>35.519109085378901</c:v>
                </c:pt>
                <c:pt idx="66224">
                  <c:v>35.519251714041701</c:v>
                </c:pt>
                <c:pt idx="66225">
                  <c:v>35.519394342247999</c:v>
                </c:pt>
                <c:pt idx="66226">
                  <c:v>35.519536969997802</c:v>
                </c:pt>
                <c:pt idx="66227">
                  <c:v>35.519679597291002</c:v>
                </c:pt>
                <c:pt idx="66228">
                  <c:v>35.519822224127701</c:v>
                </c:pt>
                <c:pt idx="66229">
                  <c:v>35.519964850507897</c:v>
                </c:pt>
                <c:pt idx="66230">
                  <c:v>35.520107476431498</c:v>
                </c:pt>
                <c:pt idx="66231">
                  <c:v>35.520250101898597</c:v>
                </c:pt>
                <c:pt idx="66232">
                  <c:v>35.520392726909101</c:v>
                </c:pt>
                <c:pt idx="66233">
                  <c:v>35.520535351463103</c:v>
                </c:pt>
                <c:pt idx="66234">
                  <c:v>35.520677975560602</c:v>
                </c:pt>
                <c:pt idx="66235">
                  <c:v>35.520820599201599</c:v>
                </c:pt>
                <c:pt idx="66236">
                  <c:v>35.520963222386001</c:v>
                </c:pt>
                <c:pt idx="66237">
                  <c:v>35.521105845114</c:v>
                </c:pt>
                <c:pt idx="66238">
                  <c:v>35.521248467385398</c:v>
                </c:pt>
                <c:pt idx="66239">
                  <c:v>35.5213910892002</c:v>
                </c:pt>
                <c:pt idx="66240">
                  <c:v>35.5215337105586</c:v>
                </c:pt>
                <c:pt idx="66241">
                  <c:v>35.521676331460398</c:v>
                </c:pt>
                <c:pt idx="66242">
                  <c:v>35.521818951905701</c:v>
                </c:pt>
                <c:pt idx="66243">
                  <c:v>35.521961571894501</c:v>
                </c:pt>
                <c:pt idx="66244">
                  <c:v>35.522104191426799</c:v>
                </c:pt>
                <c:pt idx="66245">
                  <c:v>35.522246810502601</c:v>
                </c:pt>
                <c:pt idx="66246">
                  <c:v>35.522389429121901</c:v>
                </c:pt>
                <c:pt idx="66247">
                  <c:v>35.522532047284699</c:v>
                </c:pt>
                <c:pt idx="66248">
                  <c:v>35.522674664990902</c:v>
                </c:pt>
                <c:pt idx="66249">
                  <c:v>35.522817282240702</c:v>
                </c:pt>
                <c:pt idx="66250">
                  <c:v>35.5229598990339</c:v>
                </c:pt>
                <c:pt idx="66251">
                  <c:v>35.523102515370603</c:v>
                </c:pt>
                <c:pt idx="66252">
                  <c:v>35.523245131250903</c:v>
                </c:pt>
                <c:pt idx="66253">
                  <c:v>35.523387746674601</c:v>
                </c:pt>
                <c:pt idx="66254">
                  <c:v>35.523530361641797</c:v>
                </c:pt>
                <c:pt idx="66255">
                  <c:v>35.523672976152596</c:v>
                </c:pt>
                <c:pt idx="66256">
                  <c:v>35.523815590206802</c:v>
                </c:pt>
                <c:pt idx="66257">
                  <c:v>35.523958203804597</c:v>
                </c:pt>
                <c:pt idx="66258">
                  <c:v>35.524100816945797</c:v>
                </c:pt>
                <c:pt idx="66259">
                  <c:v>35.524243429630602</c:v>
                </c:pt>
                <c:pt idx="66260">
                  <c:v>35.524386041858897</c:v>
                </c:pt>
                <c:pt idx="66261">
                  <c:v>35.524528653630703</c:v>
                </c:pt>
                <c:pt idx="66262">
                  <c:v>35.524671264946001</c:v>
                </c:pt>
                <c:pt idx="66263">
                  <c:v>35.524813875804803</c:v>
                </c:pt>
                <c:pt idx="66264">
                  <c:v>35.524956486207103</c:v>
                </c:pt>
                <c:pt idx="66265">
                  <c:v>35.5250990961529</c:v>
                </c:pt>
                <c:pt idx="66266">
                  <c:v>35.525241705642301</c:v>
                </c:pt>
                <c:pt idx="66267">
                  <c:v>35.5253843146752</c:v>
                </c:pt>
                <c:pt idx="66268">
                  <c:v>35.525526923251597</c:v>
                </c:pt>
                <c:pt idx="66269">
                  <c:v>35.525669531371499</c:v>
                </c:pt>
                <c:pt idx="66270">
                  <c:v>35.525812139034997</c:v>
                </c:pt>
                <c:pt idx="66271">
                  <c:v>35.525954746242</c:v>
                </c:pt>
                <c:pt idx="66272">
                  <c:v>35.526097352992501</c:v>
                </c:pt>
                <c:pt idx="66273">
                  <c:v>35.526239959286499</c:v>
                </c:pt>
                <c:pt idx="66274">
                  <c:v>35.526382565124102</c:v>
                </c:pt>
                <c:pt idx="66275">
                  <c:v>35.526525170505202</c:v>
                </c:pt>
                <c:pt idx="66276">
                  <c:v>35.5266677754298</c:v>
                </c:pt>
                <c:pt idx="66277">
                  <c:v>35.526810379897903</c:v>
                </c:pt>
                <c:pt idx="66278">
                  <c:v>35.526952983909602</c:v>
                </c:pt>
                <c:pt idx="66279">
                  <c:v>35.527095587464899</c:v>
                </c:pt>
                <c:pt idx="66280">
                  <c:v>35.5272381905637</c:v>
                </c:pt>
                <c:pt idx="66281">
                  <c:v>35.527380793206</c:v>
                </c:pt>
                <c:pt idx="66282">
                  <c:v>35.527523395391803</c:v>
                </c:pt>
                <c:pt idx="66283">
                  <c:v>35.527665997121197</c:v>
                </c:pt>
                <c:pt idx="66284">
                  <c:v>35.527808598394202</c:v>
                </c:pt>
                <c:pt idx="66285">
                  <c:v>35.527951199210698</c:v>
                </c:pt>
                <c:pt idx="66286">
                  <c:v>35.528093799570698</c:v>
                </c:pt>
                <c:pt idx="66287">
                  <c:v>35.528236399474302</c:v>
                </c:pt>
                <c:pt idx="66288">
                  <c:v>35.528378998921497</c:v>
                </c:pt>
                <c:pt idx="66289">
                  <c:v>35.528521597912103</c:v>
                </c:pt>
                <c:pt idx="66290">
                  <c:v>35.5286641964464</c:v>
                </c:pt>
                <c:pt idx="66291">
                  <c:v>35.528806794524201</c:v>
                </c:pt>
                <c:pt idx="66292">
                  <c:v>35.528949392145499</c:v>
                </c:pt>
                <c:pt idx="66293">
                  <c:v>35.529091989310501</c:v>
                </c:pt>
                <c:pt idx="66294">
                  <c:v>35.529234586018902</c:v>
                </c:pt>
                <c:pt idx="66295">
                  <c:v>35.529377182270999</c:v>
                </c:pt>
                <c:pt idx="66296">
                  <c:v>35.5295197780666</c:v>
                </c:pt>
                <c:pt idx="66297">
                  <c:v>35.529662373405699</c:v>
                </c:pt>
                <c:pt idx="66298">
                  <c:v>35.529804968288403</c:v>
                </c:pt>
                <c:pt idx="66299">
                  <c:v>35.529947562714703</c:v>
                </c:pt>
                <c:pt idx="66300">
                  <c:v>35.530090156684601</c:v>
                </c:pt>
                <c:pt idx="66301">
                  <c:v>35.530232750198003</c:v>
                </c:pt>
                <c:pt idx="66302">
                  <c:v>35.530375343255002</c:v>
                </c:pt>
                <c:pt idx="66303">
                  <c:v>35.530517935855599</c:v>
                </c:pt>
                <c:pt idx="66304">
                  <c:v>35.5306605279998</c:v>
                </c:pt>
                <c:pt idx="66305">
                  <c:v>35.530803119687498</c:v>
                </c:pt>
                <c:pt idx="66306">
                  <c:v>35.5309457109188</c:v>
                </c:pt>
                <c:pt idx="66307">
                  <c:v>35.5310883016937</c:v>
                </c:pt>
                <c:pt idx="66308">
                  <c:v>35.531230892012097</c:v>
                </c:pt>
                <c:pt idx="66309">
                  <c:v>35.531373481874198</c:v>
                </c:pt>
                <c:pt idx="66310">
                  <c:v>35.531516071279803</c:v>
                </c:pt>
                <c:pt idx="66311">
                  <c:v>35.531658660228999</c:v>
                </c:pt>
                <c:pt idx="66312">
                  <c:v>35.531801248721798</c:v>
                </c:pt>
                <c:pt idx="66313">
                  <c:v>35.531943836758202</c:v>
                </c:pt>
                <c:pt idx="66314">
                  <c:v>35.532086424338203</c:v>
                </c:pt>
                <c:pt idx="66315">
                  <c:v>35.532229011461702</c:v>
                </c:pt>
                <c:pt idx="66316">
                  <c:v>35.532371598128897</c:v>
                </c:pt>
                <c:pt idx="66317">
                  <c:v>35.532514184339597</c:v>
                </c:pt>
                <c:pt idx="66318">
                  <c:v>35.532656770093901</c:v>
                </c:pt>
                <c:pt idx="66319">
                  <c:v>35.532799355391901</c:v>
                </c:pt>
                <c:pt idx="66320">
                  <c:v>35.5329419402334</c:v>
                </c:pt>
                <c:pt idx="66321">
                  <c:v>35.533084524618502</c:v>
                </c:pt>
                <c:pt idx="66322">
                  <c:v>35.533227108547301</c:v>
                </c:pt>
                <c:pt idx="66323">
                  <c:v>35.533369692019598</c:v>
                </c:pt>
                <c:pt idx="66324">
                  <c:v>35.533512275035598</c:v>
                </c:pt>
                <c:pt idx="66325">
                  <c:v>35.533654857595103</c:v>
                </c:pt>
                <c:pt idx="66326">
                  <c:v>35.533797439698198</c:v>
                </c:pt>
                <c:pt idx="66327">
                  <c:v>35.533940021345003</c:v>
                </c:pt>
                <c:pt idx="66328">
                  <c:v>35.534082602535399</c:v>
                </c:pt>
                <c:pt idx="66329">
                  <c:v>35.534225183269299</c:v>
                </c:pt>
                <c:pt idx="66330">
                  <c:v>35.534367763546904</c:v>
                </c:pt>
                <c:pt idx="66331">
                  <c:v>35.534510343368098</c:v>
                </c:pt>
                <c:pt idx="66332">
                  <c:v>35.534652922732903</c:v>
                </c:pt>
                <c:pt idx="66333">
                  <c:v>35.534795501641398</c:v>
                </c:pt>
                <c:pt idx="66334">
                  <c:v>35.534938080093397</c:v>
                </c:pt>
                <c:pt idx="66335">
                  <c:v>35.5350806580891</c:v>
                </c:pt>
                <c:pt idx="66336">
                  <c:v>35.535223235628401</c:v>
                </c:pt>
                <c:pt idx="66337">
                  <c:v>35.535365812711298</c:v>
                </c:pt>
                <c:pt idx="66338">
                  <c:v>35.535508389337799</c:v>
                </c:pt>
                <c:pt idx="66339">
                  <c:v>35.535650965507998</c:v>
                </c:pt>
                <c:pt idx="66340">
                  <c:v>35.5357935412218</c:v>
                </c:pt>
                <c:pt idx="66341">
                  <c:v>35.535936116479199</c:v>
                </c:pt>
                <c:pt idx="66342">
                  <c:v>35.536078691280203</c:v>
                </c:pt>
                <c:pt idx="66343">
                  <c:v>35.536221265624903</c:v>
                </c:pt>
                <c:pt idx="66344">
                  <c:v>35.5363638395132</c:v>
                </c:pt>
                <c:pt idx="66345">
                  <c:v>35.536506412945201</c:v>
                </c:pt>
                <c:pt idx="66346">
                  <c:v>35.536648985920799</c:v>
                </c:pt>
                <c:pt idx="66347">
                  <c:v>35.536791558440001</c:v>
                </c:pt>
                <c:pt idx="66348">
                  <c:v>35.5369341305028</c:v>
                </c:pt>
                <c:pt idx="66349">
                  <c:v>35.537076702109303</c:v>
                </c:pt>
                <c:pt idx="66350">
                  <c:v>35.537219273259403</c:v>
                </c:pt>
                <c:pt idx="66351">
                  <c:v>35.5373618439532</c:v>
                </c:pt>
                <c:pt idx="66352">
                  <c:v>35.5375044141906</c:v>
                </c:pt>
                <c:pt idx="66353">
                  <c:v>35.537646983971698</c:v>
                </c:pt>
                <c:pt idx="66354">
                  <c:v>35.537789553296399</c:v>
                </c:pt>
                <c:pt idx="66355">
                  <c:v>35.537932122164797</c:v>
                </c:pt>
                <c:pt idx="66356">
                  <c:v>35.538074690576799</c:v>
                </c:pt>
                <c:pt idx="66357">
                  <c:v>35.538217258532498</c:v>
                </c:pt>
                <c:pt idx="66358">
                  <c:v>35.538359826031801</c:v>
                </c:pt>
                <c:pt idx="66359">
                  <c:v>35.538502393074701</c:v>
                </c:pt>
                <c:pt idx="66360">
                  <c:v>35.538644959661397</c:v>
                </c:pt>
                <c:pt idx="66361">
                  <c:v>35.538787525791697</c:v>
                </c:pt>
                <c:pt idx="66362">
                  <c:v>35.538930091465602</c:v>
                </c:pt>
                <c:pt idx="66363">
                  <c:v>35.539072656683203</c:v>
                </c:pt>
                <c:pt idx="66364">
                  <c:v>35.539215221444501</c:v>
                </c:pt>
                <c:pt idx="66365">
                  <c:v>35.539357785749402</c:v>
                </c:pt>
                <c:pt idx="66366">
                  <c:v>35.539500349598001</c:v>
                </c:pt>
                <c:pt idx="66367">
                  <c:v>35.539642912990203</c:v>
                </c:pt>
                <c:pt idx="66368">
                  <c:v>35.539785475926202</c:v>
                </c:pt>
                <c:pt idx="66369">
                  <c:v>35.539928038405797</c:v>
                </c:pt>
                <c:pt idx="66370">
                  <c:v>35.540070600428997</c:v>
                </c:pt>
                <c:pt idx="66371">
                  <c:v>35.540213161996</c:v>
                </c:pt>
                <c:pt idx="66372">
                  <c:v>35.5403557231066</c:v>
                </c:pt>
                <c:pt idx="66373">
                  <c:v>35.540498283760897</c:v>
                </c:pt>
                <c:pt idx="66374">
                  <c:v>35.540640843958798</c:v>
                </c:pt>
                <c:pt idx="66375">
                  <c:v>35.540783403700502</c:v>
                </c:pt>
                <c:pt idx="66376">
                  <c:v>35.540925962985803</c:v>
                </c:pt>
                <c:pt idx="66377">
                  <c:v>35.5410685218148</c:v>
                </c:pt>
                <c:pt idx="66378">
                  <c:v>35.541211080187502</c:v>
                </c:pt>
                <c:pt idx="66379">
                  <c:v>35.5413536381038</c:v>
                </c:pt>
                <c:pt idx="66380">
                  <c:v>35.541496195563901</c:v>
                </c:pt>
                <c:pt idx="66381">
                  <c:v>35.5416387525676</c:v>
                </c:pt>
                <c:pt idx="66382">
                  <c:v>35.541781309115102</c:v>
                </c:pt>
                <c:pt idx="66383">
                  <c:v>35.541923865206201</c:v>
                </c:pt>
                <c:pt idx="66384">
                  <c:v>35.542066420841003</c:v>
                </c:pt>
                <c:pt idx="66385">
                  <c:v>35.542208976019502</c:v>
                </c:pt>
                <c:pt idx="66386">
                  <c:v>35.542351530741698</c:v>
                </c:pt>
                <c:pt idx="66387">
                  <c:v>35.542494085007597</c:v>
                </c:pt>
                <c:pt idx="66388">
                  <c:v>35.5426366388171</c:v>
                </c:pt>
                <c:pt idx="66389">
                  <c:v>35.5427791921704</c:v>
                </c:pt>
                <c:pt idx="66390">
                  <c:v>35.542921745067403</c:v>
                </c:pt>
                <c:pt idx="66391">
                  <c:v>35.543064297508103</c:v>
                </c:pt>
                <c:pt idx="66392">
                  <c:v>35.543206849492499</c:v>
                </c:pt>
                <c:pt idx="66393">
                  <c:v>35.543349401020599</c:v>
                </c:pt>
                <c:pt idx="66394">
                  <c:v>35.543491952092303</c:v>
                </c:pt>
                <c:pt idx="66395">
                  <c:v>35.543634502707803</c:v>
                </c:pt>
                <c:pt idx="66396">
                  <c:v>35.5437770528671</c:v>
                </c:pt>
                <c:pt idx="66397">
                  <c:v>35.54391960257</c:v>
                </c:pt>
                <c:pt idx="66398">
                  <c:v>35.544062151816597</c:v>
                </c:pt>
                <c:pt idx="66399">
                  <c:v>35.544204700606997</c:v>
                </c:pt>
                <c:pt idx="66400">
                  <c:v>35.544347248941001</c:v>
                </c:pt>
                <c:pt idx="66401">
                  <c:v>35.544489796818802</c:v>
                </c:pt>
                <c:pt idx="66402">
                  <c:v>35.544632344240298</c:v>
                </c:pt>
                <c:pt idx="66403">
                  <c:v>35.544774891205499</c:v>
                </c:pt>
                <c:pt idx="66404">
                  <c:v>35.544917437714403</c:v>
                </c:pt>
                <c:pt idx="66405">
                  <c:v>35.545059983767104</c:v>
                </c:pt>
                <c:pt idx="66406">
                  <c:v>35.545202529363401</c:v>
                </c:pt>
                <c:pt idx="66407">
                  <c:v>35.545345074503501</c:v>
                </c:pt>
                <c:pt idx="66408">
                  <c:v>35.545487619187398</c:v>
                </c:pt>
                <c:pt idx="66409">
                  <c:v>35.545630163414899</c:v>
                </c:pt>
                <c:pt idx="66410">
                  <c:v>35.545772707186202</c:v>
                </c:pt>
                <c:pt idx="66411">
                  <c:v>35.545915250501203</c:v>
                </c:pt>
                <c:pt idx="66412">
                  <c:v>35.546057793359999</c:v>
                </c:pt>
                <c:pt idx="66413">
                  <c:v>35.5462003357624</c:v>
                </c:pt>
                <c:pt idx="66414">
                  <c:v>35.546342877708597</c:v>
                </c:pt>
                <c:pt idx="66415">
                  <c:v>35.546485419198603</c:v>
                </c:pt>
                <c:pt idx="66416">
                  <c:v>35.5466279602323</c:v>
                </c:pt>
                <c:pt idx="66417">
                  <c:v>35.5467705008097</c:v>
                </c:pt>
                <c:pt idx="66418">
                  <c:v>35.546913040930903</c:v>
                </c:pt>
                <c:pt idx="66419">
                  <c:v>35.547055580595803</c:v>
                </c:pt>
                <c:pt idx="66420">
                  <c:v>35.547198119804399</c:v>
                </c:pt>
                <c:pt idx="66421">
                  <c:v>35.547340658556799</c:v>
                </c:pt>
                <c:pt idx="66422">
                  <c:v>35.547483196853001</c:v>
                </c:pt>
                <c:pt idx="66423">
                  <c:v>35.547625734692801</c:v>
                </c:pt>
                <c:pt idx="66424">
                  <c:v>35.547768272076503</c:v>
                </c:pt>
                <c:pt idx="66425">
                  <c:v>35.547910809003902</c:v>
                </c:pt>
                <c:pt idx="66426">
                  <c:v>35.548053345474997</c:v>
                </c:pt>
                <c:pt idx="66427">
                  <c:v>35.548195881489903</c:v>
                </c:pt>
                <c:pt idx="66428">
                  <c:v>35.548338417048598</c:v>
                </c:pt>
                <c:pt idx="66429">
                  <c:v>35.548480952151003</c:v>
                </c:pt>
                <c:pt idx="66430">
                  <c:v>35.548623486797098</c:v>
                </c:pt>
                <c:pt idx="66431">
                  <c:v>35.548766020987102</c:v>
                </c:pt>
                <c:pt idx="66432">
                  <c:v>35.548908554720803</c:v>
                </c:pt>
                <c:pt idx="66433">
                  <c:v>35.549051087998201</c:v>
                </c:pt>
                <c:pt idx="66434">
                  <c:v>35.549193620819402</c:v>
                </c:pt>
                <c:pt idx="66435">
                  <c:v>35.549336153184399</c:v>
                </c:pt>
                <c:pt idx="66436">
                  <c:v>35.549478685093099</c:v>
                </c:pt>
                <c:pt idx="66437">
                  <c:v>35.549621216545603</c:v>
                </c:pt>
                <c:pt idx="66438">
                  <c:v>35.549763747541903</c:v>
                </c:pt>
                <c:pt idx="66439">
                  <c:v>35.549906278081998</c:v>
                </c:pt>
                <c:pt idx="66440">
                  <c:v>35.550048808165798</c:v>
                </c:pt>
                <c:pt idx="66441">
                  <c:v>35.5501913377934</c:v>
                </c:pt>
                <c:pt idx="66442">
                  <c:v>35.550333866964799</c:v>
                </c:pt>
                <c:pt idx="66443">
                  <c:v>35.550476395679901</c:v>
                </c:pt>
                <c:pt idx="66444">
                  <c:v>35.550618923938899</c:v>
                </c:pt>
                <c:pt idx="66445">
                  <c:v>35.5507614517416</c:v>
                </c:pt>
                <c:pt idx="66446">
                  <c:v>35.550903979088098</c:v>
                </c:pt>
                <c:pt idx="66447">
                  <c:v>35.551046505978398</c:v>
                </c:pt>
                <c:pt idx="66448">
                  <c:v>35.551189032412402</c:v>
                </c:pt>
                <c:pt idx="66449">
                  <c:v>35.551331558390302</c:v>
                </c:pt>
                <c:pt idx="66450">
                  <c:v>35.551474083911899</c:v>
                </c:pt>
                <c:pt idx="66451">
                  <c:v>35.551616608977298</c:v>
                </c:pt>
                <c:pt idx="66452">
                  <c:v>35.551759133586501</c:v>
                </c:pt>
                <c:pt idx="66453">
                  <c:v>35.551901657739499</c:v>
                </c:pt>
                <c:pt idx="66454">
                  <c:v>35.552044181436301</c:v>
                </c:pt>
                <c:pt idx="66455">
                  <c:v>35.552186704676899</c:v>
                </c:pt>
                <c:pt idx="66456">
                  <c:v>35.5523292274613</c:v>
                </c:pt>
                <c:pt idx="66457">
                  <c:v>35.552471749789497</c:v>
                </c:pt>
                <c:pt idx="66458">
                  <c:v>35.552614271661497</c:v>
                </c:pt>
                <c:pt idx="66459">
                  <c:v>35.5527567930773</c:v>
                </c:pt>
                <c:pt idx="66460">
                  <c:v>35.5528993140368</c:v>
                </c:pt>
                <c:pt idx="66461">
                  <c:v>35.553041834540203</c:v>
                </c:pt>
                <c:pt idx="66462">
                  <c:v>35.553184354587401</c:v>
                </c:pt>
                <c:pt idx="66463">
                  <c:v>35.553326874178403</c:v>
                </c:pt>
                <c:pt idx="66464">
                  <c:v>35.5534693933132</c:v>
                </c:pt>
                <c:pt idx="66465">
                  <c:v>35.553611911991901</c:v>
                </c:pt>
                <c:pt idx="66466">
                  <c:v>35.553754430214298</c:v>
                </c:pt>
                <c:pt idx="66467">
                  <c:v>35.553896947980498</c:v>
                </c:pt>
                <c:pt idx="66468">
                  <c:v>35.5540394652906</c:v>
                </c:pt>
                <c:pt idx="66469">
                  <c:v>35.554181982144499</c:v>
                </c:pt>
                <c:pt idx="66470">
                  <c:v>35.554324498542101</c:v>
                </c:pt>
                <c:pt idx="66471">
                  <c:v>35.554467014483599</c:v>
                </c:pt>
                <c:pt idx="66472">
                  <c:v>35.554609529968999</c:v>
                </c:pt>
                <c:pt idx="66473">
                  <c:v>35.554752044998096</c:v>
                </c:pt>
                <c:pt idx="66474">
                  <c:v>35.554894559571103</c:v>
                </c:pt>
                <c:pt idx="66475">
                  <c:v>35.555037073687899</c:v>
                </c:pt>
                <c:pt idx="66476">
                  <c:v>35.555179587348498</c:v>
                </c:pt>
                <c:pt idx="66477">
                  <c:v>35.5553221005529</c:v>
                </c:pt>
                <c:pt idx="66478">
                  <c:v>35.555464613301197</c:v>
                </c:pt>
                <c:pt idx="66479">
                  <c:v>35.555607125593298</c:v>
                </c:pt>
                <c:pt idx="66480">
                  <c:v>35.555749637429201</c:v>
                </c:pt>
                <c:pt idx="66481">
                  <c:v>35.555892148809001</c:v>
                </c:pt>
                <c:pt idx="66482">
                  <c:v>35.556034659732603</c:v>
                </c:pt>
                <c:pt idx="66483">
                  <c:v>35.556177170200002</c:v>
                </c:pt>
                <c:pt idx="66484">
                  <c:v>35.556319680211303</c:v>
                </c:pt>
                <c:pt idx="66485">
                  <c:v>35.5564621897664</c:v>
                </c:pt>
                <c:pt idx="66486">
                  <c:v>35.5566046988653</c:v>
                </c:pt>
                <c:pt idx="66487">
                  <c:v>35.556747207508103</c:v>
                </c:pt>
                <c:pt idx="66488">
                  <c:v>35.556889715694801</c:v>
                </c:pt>
                <c:pt idx="66489">
                  <c:v>35.557032223425203</c:v>
                </c:pt>
                <c:pt idx="66490">
                  <c:v>35.5571747306996</c:v>
                </c:pt>
                <c:pt idx="66491">
                  <c:v>35.557317237517701</c:v>
                </c:pt>
                <c:pt idx="66492">
                  <c:v>35.557459743879797</c:v>
                </c:pt>
                <c:pt idx="66493">
                  <c:v>35.557602249785603</c:v>
                </c:pt>
                <c:pt idx="66494">
                  <c:v>35.557744755235298</c:v>
                </c:pt>
                <c:pt idx="66495">
                  <c:v>35.557887260228902</c:v>
                </c:pt>
                <c:pt idx="66496">
                  <c:v>35.558029764766303</c:v>
                </c:pt>
                <c:pt idx="66497">
                  <c:v>35.558172268847599</c:v>
                </c:pt>
                <c:pt idx="66498">
                  <c:v>35.558314772472798</c:v>
                </c:pt>
                <c:pt idx="66499">
                  <c:v>35.5584572756418</c:v>
                </c:pt>
                <c:pt idx="66500">
                  <c:v>35.558599778354598</c:v>
                </c:pt>
                <c:pt idx="66501">
                  <c:v>35.558742280611298</c:v>
                </c:pt>
                <c:pt idx="66502">
                  <c:v>35.558884782411901</c:v>
                </c:pt>
                <c:pt idx="66503">
                  <c:v>35.5590272837564</c:v>
                </c:pt>
                <c:pt idx="66504">
                  <c:v>35.559169784644702</c:v>
                </c:pt>
                <c:pt idx="66505">
                  <c:v>35.559312285076899</c:v>
                </c:pt>
                <c:pt idx="66506">
                  <c:v>35.5594547850529</c:v>
                </c:pt>
                <c:pt idx="66507">
                  <c:v>35.559597284572902</c:v>
                </c:pt>
                <c:pt idx="66508">
                  <c:v>35.559739783636601</c:v>
                </c:pt>
                <c:pt idx="66509">
                  <c:v>35.559882282244303</c:v>
                </c:pt>
                <c:pt idx="66510">
                  <c:v>35.560024780395899</c:v>
                </c:pt>
                <c:pt idx="66511">
                  <c:v>35.560167278091299</c:v>
                </c:pt>
                <c:pt idx="66512">
                  <c:v>35.560309775330602</c:v>
                </c:pt>
                <c:pt idx="66513">
                  <c:v>35.5604522721137</c:v>
                </c:pt>
                <c:pt idx="66514">
                  <c:v>35.560594768440801</c:v>
                </c:pt>
                <c:pt idx="66515">
                  <c:v>35.560737264311697</c:v>
                </c:pt>
                <c:pt idx="66516">
                  <c:v>35.560879759726603</c:v>
                </c:pt>
                <c:pt idx="66517">
                  <c:v>35.561022254685298</c:v>
                </c:pt>
                <c:pt idx="66518">
                  <c:v>35.561164749187903</c:v>
                </c:pt>
                <c:pt idx="66519">
                  <c:v>35.561307243234303</c:v>
                </c:pt>
                <c:pt idx="66520">
                  <c:v>35.561449736824699</c:v>
                </c:pt>
                <c:pt idx="66521">
                  <c:v>35.561592229958997</c:v>
                </c:pt>
                <c:pt idx="66522">
                  <c:v>35.561734722637098</c:v>
                </c:pt>
                <c:pt idx="66523">
                  <c:v>35.561877214859202</c:v>
                </c:pt>
                <c:pt idx="66524">
                  <c:v>35.562019706625101</c:v>
                </c:pt>
                <c:pt idx="66525">
                  <c:v>35.562162197935002</c:v>
                </c:pt>
                <c:pt idx="66526">
                  <c:v>35.5623046887887</c:v>
                </c:pt>
                <c:pt idx="66527">
                  <c:v>35.5624471791864</c:v>
                </c:pt>
                <c:pt idx="66528">
                  <c:v>35.562589669127902</c:v>
                </c:pt>
                <c:pt idx="66529">
                  <c:v>35.562732158613301</c:v>
                </c:pt>
                <c:pt idx="66530">
                  <c:v>35.562874647642701</c:v>
                </c:pt>
                <c:pt idx="66531">
                  <c:v>35.563017136215898</c:v>
                </c:pt>
                <c:pt idx="66532">
                  <c:v>35.563159624333103</c:v>
                </c:pt>
                <c:pt idx="66533">
                  <c:v>35.563302111994197</c:v>
                </c:pt>
                <c:pt idx="66534">
                  <c:v>35.563444599199102</c:v>
                </c:pt>
                <c:pt idx="66535">
                  <c:v>35.563587085948001</c:v>
                </c:pt>
                <c:pt idx="66536">
                  <c:v>35.563729572240803</c:v>
                </c:pt>
                <c:pt idx="66537">
                  <c:v>35.5638720580775</c:v>
                </c:pt>
                <c:pt idx="66538">
                  <c:v>35.5640145434582</c:v>
                </c:pt>
                <c:pt idx="66539">
                  <c:v>35.564157028382702</c:v>
                </c:pt>
                <c:pt idx="66540">
                  <c:v>35.5642995128512</c:v>
                </c:pt>
                <c:pt idx="66541">
                  <c:v>35.5644419968636</c:v>
                </c:pt>
                <c:pt idx="66542">
                  <c:v>35.564584480419903</c:v>
                </c:pt>
                <c:pt idx="66543">
                  <c:v>35.564726963520101</c:v>
                </c:pt>
                <c:pt idx="66544">
                  <c:v>35.564869446164302</c:v>
                </c:pt>
                <c:pt idx="66545">
                  <c:v>35.565011928352398</c:v>
                </c:pt>
                <c:pt idx="66546">
                  <c:v>35.565154410084403</c:v>
                </c:pt>
                <c:pt idx="66547">
                  <c:v>35.565296891360298</c:v>
                </c:pt>
                <c:pt idx="66548">
                  <c:v>35.565439372180201</c:v>
                </c:pt>
                <c:pt idx="66549">
                  <c:v>35.565581852544</c:v>
                </c:pt>
                <c:pt idx="66550">
                  <c:v>35.565724332451701</c:v>
                </c:pt>
                <c:pt idx="66551">
                  <c:v>35.565866811903398</c:v>
                </c:pt>
                <c:pt idx="66552">
                  <c:v>35.566009290898997</c:v>
                </c:pt>
                <c:pt idx="66553">
                  <c:v>35.566151769438598</c:v>
                </c:pt>
                <c:pt idx="66554">
                  <c:v>35.566294247522002</c:v>
                </c:pt>
                <c:pt idx="66555">
                  <c:v>35.566436725149501</c:v>
                </c:pt>
                <c:pt idx="66556">
                  <c:v>35.566579202320803</c:v>
                </c:pt>
                <c:pt idx="66557">
                  <c:v>35.5667216790361</c:v>
                </c:pt>
                <c:pt idx="66558">
                  <c:v>35.566864155295399</c:v>
                </c:pt>
                <c:pt idx="66559">
                  <c:v>35.5670066310986</c:v>
                </c:pt>
                <c:pt idx="66560">
                  <c:v>35.567149106445697</c:v>
                </c:pt>
                <c:pt idx="66561">
                  <c:v>35.567291581336796</c:v>
                </c:pt>
                <c:pt idx="66562">
                  <c:v>35.567434055771898</c:v>
                </c:pt>
                <c:pt idx="66563">
                  <c:v>35.567576529750902</c:v>
                </c:pt>
                <c:pt idx="66564">
                  <c:v>35.567719003273801</c:v>
                </c:pt>
                <c:pt idx="66565">
                  <c:v>35.567861476340802</c:v>
                </c:pt>
                <c:pt idx="66566">
                  <c:v>35.568003948951599</c:v>
                </c:pt>
                <c:pt idx="66567">
                  <c:v>35.568146421106398</c:v>
                </c:pt>
                <c:pt idx="66568">
                  <c:v>35.568288892805199</c:v>
                </c:pt>
                <c:pt idx="66569">
                  <c:v>35.568431364048003</c:v>
                </c:pt>
                <c:pt idx="66570">
                  <c:v>35.568573834834702</c:v>
                </c:pt>
                <c:pt idx="66571">
                  <c:v>35.568716305165303</c:v>
                </c:pt>
                <c:pt idx="66572">
                  <c:v>35.568858775039999</c:v>
                </c:pt>
                <c:pt idx="66573">
                  <c:v>35.569001244458597</c:v>
                </c:pt>
                <c:pt idx="66574">
                  <c:v>35.569143713421198</c:v>
                </c:pt>
                <c:pt idx="66575">
                  <c:v>35.569286181927701</c:v>
                </c:pt>
                <c:pt idx="66576">
                  <c:v>35.5694286499782</c:v>
                </c:pt>
                <c:pt idx="66577">
                  <c:v>35.5695711175727</c:v>
                </c:pt>
                <c:pt idx="66578">
                  <c:v>35.569713584711202</c:v>
                </c:pt>
                <c:pt idx="66579">
                  <c:v>35.5698560513936</c:v>
                </c:pt>
                <c:pt idx="66580">
                  <c:v>35.56999851762</c:v>
                </c:pt>
                <c:pt idx="66581">
                  <c:v>35.570140983390402</c:v>
                </c:pt>
                <c:pt idx="66582">
                  <c:v>35.570283448704799</c:v>
                </c:pt>
                <c:pt idx="66583">
                  <c:v>35.570425913563099</c:v>
                </c:pt>
                <c:pt idx="66584">
                  <c:v>35.5705683779655</c:v>
                </c:pt>
                <c:pt idx="66585">
                  <c:v>35.570710841911797</c:v>
                </c:pt>
                <c:pt idx="66586">
                  <c:v>35.570853305402103</c:v>
                </c:pt>
                <c:pt idx="66587">
                  <c:v>35.570995768436397</c:v>
                </c:pt>
                <c:pt idx="66588">
                  <c:v>35.5711382310147</c:v>
                </c:pt>
                <c:pt idx="66589">
                  <c:v>35.571280693136899</c:v>
                </c:pt>
                <c:pt idx="66590">
                  <c:v>35.571423154803199</c:v>
                </c:pt>
                <c:pt idx="66591">
                  <c:v>35.571565616013501</c:v>
                </c:pt>
                <c:pt idx="66592">
                  <c:v>35.571708076767699</c:v>
                </c:pt>
                <c:pt idx="66593">
                  <c:v>35.571850537065998</c:v>
                </c:pt>
                <c:pt idx="66594">
                  <c:v>35.5719929969082</c:v>
                </c:pt>
                <c:pt idx="66595">
                  <c:v>35.572135456294397</c:v>
                </c:pt>
                <c:pt idx="66596">
                  <c:v>35.572277915224703</c:v>
                </c:pt>
                <c:pt idx="66597">
                  <c:v>35.572420373698897</c:v>
                </c:pt>
                <c:pt idx="66598">
                  <c:v>35.5725628317172</c:v>
                </c:pt>
                <c:pt idx="66599">
                  <c:v>35.572705289279398</c:v>
                </c:pt>
                <c:pt idx="66600">
                  <c:v>35.572847746385698</c:v>
                </c:pt>
                <c:pt idx="66601">
                  <c:v>35.572990203035999</c:v>
                </c:pt>
                <c:pt idx="66602">
                  <c:v>35.573132659230197</c:v>
                </c:pt>
                <c:pt idx="66603">
                  <c:v>35.573275114968503</c:v>
                </c:pt>
                <c:pt idx="66604">
                  <c:v>35.573417570250797</c:v>
                </c:pt>
                <c:pt idx="66605">
                  <c:v>35.5735600250771</c:v>
                </c:pt>
                <c:pt idx="66606">
                  <c:v>35.573702479447498</c:v>
                </c:pt>
                <c:pt idx="66607">
                  <c:v>35.573844933361798</c:v>
                </c:pt>
                <c:pt idx="66608">
                  <c:v>35.5739873868202</c:v>
                </c:pt>
                <c:pt idx="66609">
                  <c:v>35.574129839822596</c:v>
                </c:pt>
                <c:pt idx="66610">
                  <c:v>35.574272292369002</c:v>
                </c:pt>
                <c:pt idx="66611">
                  <c:v>35.574414744459403</c:v>
                </c:pt>
                <c:pt idx="66612">
                  <c:v>35.574557196093799</c:v>
                </c:pt>
                <c:pt idx="66613">
                  <c:v>35.574699647272297</c:v>
                </c:pt>
                <c:pt idx="66614">
                  <c:v>35.574842097994797</c:v>
                </c:pt>
                <c:pt idx="66615">
                  <c:v>35.574984548261398</c:v>
                </c:pt>
                <c:pt idx="66616">
                  <c:v>35.575126998071902</c:v>
                </c:pt>
                <c:pt idx="66617">
                  <c:v>35.5752694474265</c:v>
                </c:pt>
                <c:pt idx="66618">
                  <c:v>35.5754118963251</c:v>
                </c:pt>
                <c:pt idx="66619">
                  <c:v>35.575554344767802</c:v>
                </c:pt>
                <c:pt idx="66620">
                  <c:v>35.575696792754499</c:v>
                </c:pt>
                <c:pt idx="66621">
                  <c:v>35.575839240285198</c:v>
                </c:pt>
                <c:pt idx="66622">
                  <c:v>35.575981687359999</c:v>
                </c:pt>
                <c:pt idx="66623">
                  <c:v>35.576124133978801</c:v>
                </c:pt>
                <c:pt idx="66624">
                  <c:v>35.576266580141599</c:v>
                </c:pt>
                <c:pt idx="66625">
                  <c:v>35.576409025848498</c:v>
                </c:pt>
                <c:pt idx="66626">
                  <c:v>35.576551471099499</c:v>
                </c:pt>
                <c:pt idx="66627">
                  <c:v>35.576693915894403</c:v>
                </c:pt>
                <c:pt idx="66628">
                  <c:v>35.5768363602335</c:v>
                </c:pt>
                <c:pt idx="66629">
                  <c:v>35.5769788041165</c:v>
                </c:pt>
                <c:pt idx="66630">
                  <c:v>35.577121247543701</c:v>
                </c:pt>
                <c:pt idx="66631">
                  <c:v>35.577263690514897</c:v>
                </c:pt>
                <c:pt idx="66632">
                  <c:v>35.577406133030102</c:v>
                </c:pt>
                <c:pt idx="66633">
                  <c:v>35.577548575089402</c:v>
                </c:pt>
                <c:pt idx="66634">
                  <c:v>35.577691016692697</c:v>
                </c:pt>
                <c:pt idx="66635">
                  <c:v>35.5778334578401</c:v>
                </c:pt>
                <c:pt idx="66636">
                  <c:v>35.577975898531598</c:v>
                </c:pt>
                <c:pt idx="66637">
                  <c:v>35.578118338767098</c:v>
                </c:pt>
                <c:pt idx="66638">
                  <c:v>35.578260778546699</c:v>
                </c:pt>
                <c:pt idx="66639">
                  <c:v>35.578403217870303</c:v>
                </c:pt>
                <c:pt idx="66640">
                  <c:v>35.578545656738001</c:v>
                </c:pt>
                <c:pt idx="66641">
                  <c:v>35.578688095149801</c:v>
                </c:pt>
                <c:pt idx="66642">
                  <c:v>35.578830533105602</c:v>
                </c:pt>
                <c:pt idx="66643">
                  <c:v>35.578972970605598</c:v>
                </c:pt>
                <c:pt idx="66644">
                  <c:v>35.579115407649503</c:v>
                </c:pt>
                <c:pt idx="66645">
                  <c:v>35.579257844237603</c:v>
                </c:pt>
                <c:pt idx="66646">
                  <c:v>35.579400280369697</c:v>
                </c:pt>
                <c:pt idx="66647">
                  <c:v>35.5795427160459</c:v>
                </c:pt>
                <c:pt idx="66648">
                  <c:v>35.579685151266197</c:v>
                </c:pt>
                <c:pt idx="66649">
                  <c:v>35.579827586030603</c:v>
                </c:pt>
                <c:pt idx="66650">
                  <c:v>35.579970020338997</c:v>
                </c:pt>
                <c:pt idx="66651">
                  <c:v>35.5801124541915</c:v>
                </c:pt>
                <c:pt idx="66652">
                  <c:v>35.580254887588097</c:v>
                </c:pt>
                <c:pt idx="66653">
                  <c:v>35.580397320528803</c:v>
                </c:pt>
                <c:pt idx="66654">
                  <c:v>35.580539753013603</c:v>
                </c:pt>
                <c:pt idx="66655">
                  <c:v>35.580682185042399</c:v>
                </c:pt>
                <c:pt idx="66656">
                  <c:v>35.580824616615303</c:v>
                </c:pt>
                <c:pt idx="66657">
                  <c:v>35.5809670477324</c:v>
                </c:pt>
                <c:pt idx="66658">
                  <c:v>35.5811094783935</c:v>
                </c:pt>
                <c:pt idx="66659">
                  <c:v>35.581251908598702</c:v>
                </c:pt>
                <c:pt idx="66660">
                  <c:v>35.581394338347998</c:v>
                </c:pt>
                <c:pt idx="66661">
                  <c:v>35.581536767641403</c:v>
                </c:pt>
                <c:pt idx="66662">
                  <c:v>35.581679196478902</c:v>
                </c:pt>
                <c:pt idx="66663">
                  <c:v>35.581821624860503</c:v>
                </c:pt>
                <c:pt idx="66664">
                  <c:v>35.581964052786198</c:v>
                </c:pt>
                <c:pt idx="66665">
                  <c:v>35.582106480256002</c:v>
                </c:pt>
                <c:pt idx="66666">
                  <c:v>35.5822489072699</c:v>
                </c:pt>
                <c:pt idx="66667">
                  <c:v>35.5823913338279</c:v>
                </c:pt>
                <c:pt idx="66668">
                  <c:v>35.582533759930001</c:v>
                </c:pt>
                <c:pt idx="66669">
                  <c:v>35.582676185576197</c:v>
                </c:pt>
                <c:pt idx="66670">
                  <c:v>35.582818610766601</c:v>
                </c:pt>
                <c:pt idx="66671">
                  <c:v>35.582961035501</c:v>
                </c:pt>
                <c:pt idx="66672">
                  <c:v>35.583103459779601</c:v>
                </c:pt>
                <c:pt idx="66673">
                  <c:v>35.583245883602203</c:v>
                </c:pt>
                <c:pt idx="66674">
                  <c:v>35.583388306968999</c:v>
                </c:pt>
                <c:pt idx="66675">
                  <c:v>35.583530729879897</c:v>
                </c:pt>
                <c:pt idx="66676">
                  <c:v>35.583673152334903</c:v>
                </c:pt>
                <c:pt idx="66677">
                  <c:v>35.583815574333997</c:v>
                </c:pt>
                <c:pt idx="66678">
                  <c:v>35.583957995877299</c:v>
                </c:pt>
                <c:pt idx="66679">
                  <c:v>35.584100416964603</c:v>
                </c:pt>
                <c:pt idx="66680">
                  <c:v>35.584242837596101</c:v>
                </c:pt>
                <c:pt idx="66681">
                  <c:v>35.5843852577717</c:v>
                </c:pt>
                <c:pt idx="66682">
                  <c:v>35.584527677491501</c:v>
                </c:pt>
                <c:pt idx="66683">
                  <c:v>35.584670096755303</c:v>
                </c:pt>
                <c:pt idx="66684">
                  <c:v>35.5848125155633</c:v>
                </c:pt>
                <c:pt idx="66685">
                  <c:v>35.584954933915498</c:v>
                </c:pt>
                <c:pt idx="66686">
                  <c:v>35.585097351811697</c:v>
                </c:pt>
                <c:pt idx="66687">
                  <c:v>35.585239769252098</c:v>
                </c:pt>
                <c:pt idx="66688">
                  <c:v>35.5853821862367</c:v>
                </c:pt>
                <c:pt idx="66689">
                  <c:v>35.585524602765297</c:v>
                </c:pt>
                <c:pt idx="66690">
                  <c:v>35.585667018838102</c:v>
                </c:pt>
                <c:pt idx="66691">
                  <c:v>35.585809434455101</c:v>
                </c:pt>
                <c:pt idx="66692">
                  <c:v>35.585951849616102</c:v>
                </c:pt>
                <c:pt idx="66693">
                  <c:v>35.586094264321403</c:v>
                </c:pt>
                <c:pt idx="66694">
                  <c:v>35.5862366785707</c:v>
                </c:pt>
                <c:pt idx="66695">
                  <c:v>35.586379092364197</c:v>
                </c:pt>
                <c:pt idx="66696">
                  <c:v>35.586521505701903</c:v>
                </c:pt>
                <c:pt idx="66697">
                  <c:v>35.586663918583703</c:v>
                </c:pt>
                <c:pt idx="66698">
                  <c:v>35.586806331009697</c:v>
                </c:pt>
                <c:pt idx="66699">
                  <c:v>35.5869487429798</c:v>
                </c:pt>
                <c:pt idx="66700">
                  <c:v>35.587091154493997</c:v>
                </c:pt>
                <c:pt idx="66701">
                  <c:v>35.587233565552403</c:v>
                </c:pt>
                <c:pt idx="66702">
                  <c:v>35.587375976155002</c:v>
                </c:pt>
                <c:pt idx="66703">
                  <c:v>35.587518386301703</c:v>
                </c:pt>
                <c:pt idx="66704">
                  <c:v>35.587660795992598</c:v>
                </c:pt>
                <c:pt idx="66705">
                  <c:v>35.587803205227601</c:v>
                </c:pt>
                <c:pt idx="66706">
                  <c:v>35.587945614006799</c:v>
                </c:pt>
                <c:pt idx="66707">
                  <c:v>35.588088022330197</c:v>
                </c:pt>
                <c:pt idx="66708">
                  <c:v>35.588230430197697</c:v>
                </c:pt>
                <c:pt idx="66709">
                  <c:v>35.588372837609398</c:v>
                </c:pt>
                <c:pt idx="66710">
                  <c:v>35.588515244565301</c:v>
                </c:pt>
                <c:pt idx="66711">
                  <c:v>35.588657651065297</c:v>
                </c:pt>
                <c:pt idx="66712">
                  <c:v>35.588800057109502</c:v>
                </c:pt>
                <c:pt idx="66713">
                  <c:v>35.588942462697901</c:v>
                </c:pt>
                <c:pt idx="66714">
                  <c:v>35.589084867830401</c:v>
                </c:pt>
                <c:pt idx="66715">
                  <c:v>35.589227272507102</c:v>
                </c:pt>
                <c:pt idx="66716">
                  <c:v>35.589369676727998</c:v>
                </c:pt>
                <c:pt idx="66717">
                  <c:v>35.589512080493101</c:v>
                </c:pt>
                <c:pt idx="66718">
                  <c:v>35.589654483802398</c:v>
                </c:pt>
                <c:pt idx="66719">
                  <c:v>35.589796886655797</c:v>
                </c:pt>
                <c:pt idx="66720">
                  <c:v>35.589939289053397</c:v>
                </c:pt>
                <c:pt idx="66721">
                  <c:v>35.590081690995198</c:v>
                </c:pt>
                <c:pt idx="66722">
                  <c:v>35.590224092481201</c:v>
                </c:pt>
                <c:pt idx="66723">
                  <c:v>35.590366493511297</c:v>
                </c:pt>
                <c:pt idx="66724">
                  <c:v>35.590508894085701</c:v>
                </c:pt>
                <c:pt idx="66725">
                  <c:v>35.5906512942042</c:v>
                </c:pt>
                <c:pt idx="66726">
                  <c:v>35.5907936938669</c:v>
                </c:pt>
                <c:pt idx="66727">
                  <c:v>35.5909360930738</c:v>
                </c:pt>
                <c:pt idx="66728">
                  <c:v>35.591078491825002</c:v>
                </c:pt>
                <c:pt idx="66729">
                  <c:v>35.591220890120297</c:v>
                </c:pt>
                <c:pt idx="66730">
                  <c:v>35.591363287959801</c:v>
                </c:pt>
                <c:pt idx="66731">
                  <c:v>35.591505685343499</c:v>
                </c:pt>
                <c:pt idx="66732">
                  <c:v>35.591648082271398</c:v>
                </c:pt>
                <c:pt idx="66733">
                  <c:v>35.591790478743498</c:v>
                </c:pt>
                <c:pt idx="66734">
                  <c:v>35.591932874759799</c:v>
                </c:pt>
                <c:pt idx="66735">
                  <c:v>35.592075270320301</c:v>
                </c:pt>
                <c:pt idx="66736">
                  <c:v>35.592217665424997</c:v>
                </c:pt>
                <c:pt idx="66737">
                  <c:v>35.592360060073901</c:v>
                </c:pt>
                <c:pt idx="66738">
                  <c:v>35.592502454266999</c:v>
                </c:pt>
                <c:pt idx="66739">
                  <c:v>35.592644848004298</c:v>
                </c:pt>
                <c:pt idx="66740">
                  <c:v>35.592787241285897</c:v>
                </c:pt>
                <c:pt idx="66741">
                  <c:v>35.592929634111599</c:v>
                </c:pt>
                <c:pt idx="66742">
                  <c:v>35.5930720264816</c:v>
                </c:pt>
                <c:pt idx="66743">
                  <c:v>35.593214418395803</c:v>
                </c:pt>
                <c:pt idx="66744">
                  <c:v>35.5933568098542</c:v>
                </c:pt>
                <c:pt idx="66745">
                  <c:v>35.593499200856797</c:v>
                </c:pt>
                <c:pt idx="66746">
                  <c:v>35.593641591403603</c:v>
                </c:pt>
                <c:pt idx="66747">
                  <c:v>35.593783981494703</c:v>
                </c:pt>
                <c:pt idx="66748">
                  <c:v>35.593926371130003</c:v>
                </c:pt>
                <c:pt idx="66749">
                  <c:v>35.594068760309497</c:v>
                </c:pt>
                <c:pt idx="66750">
                  <c:v>35.5942111490332</c:v>
                </c:pt>
                <c:pt idx="66751">
                  <c:v>35.594353537301203</c:v>
                </c:pt>
                <c:pt idx="66752">
                  <c:v>35.5944959251133</c:v>
                </c:pt>
                <c:pt idx="66753">
                  <c:v>35.594638312469797</c:v>
                </c:pt>
                <c:pt idx="66754">
                  <c:v>35.594780699370403</c:v>
                </c:pt>
                <c:pt idx="66755">
                  <c:v>35.594923085815303</c:v>
                </c:pt>
                <c:pt idx="66756">
                  <c:v>35.595065471804404</c:v>
                </c:pt>
                <c:pt idx="66757">
                  <c:v>35.595207857337698</c:v>
                </c:pt>
                <c:pt idx="66758">
                  <c:v>35.5953502424153</c:v>
                </c:pt>
                <c:pt idx="66759">
                  <c:v>35.595492627037103</c:v>
                </c:pt>
                <c:pt idx="66760">
                  <c:v>35.5956350112032</c:v>
                </c:pt>
                <c:pt idx="66761">
                  <c:v>35.595777394913497</c:v>
                </c:pt>
                <c:pt idx="66762">
                  <c:v>35.595919778168003</c:v>
                </c:pt>
                <c:pt idx="66763">
                  <c:v>35.596062160966802</c:v>
                </c:pt>
                <c:pt idx="66764">
                  <c:v>35.596204543309902</c:v>
                </c:pt>
                <c:pt idx="66765">
                  <c:v>35.596346925197103</c:v>
                </c:pt>
                <c:pt idx="66766">
                  <c:v>35.596489306628698</c:v>
                </c:pt>
                <c:pt idx="66767">
                  <c:v>35.5966316876044</c:v>
                </c:pt>
                <c:pt idx="66768">
                  <c:v>35.596774068124503</c:v>
                </c:pt>
                <c:pt idx="66769">
                  <c:v>35.5969164481888</c:v>
                </c:pt>
                <c:pt idx="66770">
                  <c:v>35.597058827797298</c:v>
                </c:pt>
                <c:pt idx="66771">
                  <c:v>35.597201206950103</c:v>
                </c:pt>
                <c:pt idx="66772">
                  <c:v>35.597343585647103</c:v>
                </c:pt>
                <c:pt idx="66773">
                  <c:v>35.597485963888403</c:v>
                </c:pt>
                <c:pt idx="66774">
                  <c:v>35.597628341674003</c:v>
                </c:pt>
                <c:pt idx="66775">
                  <c:v>35.597770719003798</c:v>
                </c:pt>
                <c:pt idx="66776">
                  <c:v>35.5979130958779</c:v>
                </c:pt>
                <c:pt idx="66777">
                  <c:v>35.598055472296302</c:v>
                </c:pt>
                <c:pt idx="66778">
                  <c:v>35.598197848258899</c:v>
                </c:pt>
                <c:pt idx="66779">
                  <c:v>35.598340223765803</c:v>
                </c:pt>
                <c:pt idx="66780">
                  <c:v>35.598482598817</c:v>
                </c:pt>
                <c:pt idx="66781">
                  <c:v>35.598624973412399</c:v>
                </c:pt>
                <c:pt idx="66782">
                  <c:v>35.598767347552098</c:v>
                </c:pt>
                <c:pt idx="66783">
                  <c:v>35.598909721236097</c:v>
                </c:pt>
                <c:pt idx="66784">
                  <c:v>35.599052094464298</c:v>
                </c:pt>
                <c:pt idx="66785">
                  <c:v>35.599194467236899</c:v>
                </c:pt>
                <c:pt idx="66786">
                  <c:v>35.5993368395537</c:v>
                </c:pt>
                <c:pt idx="66787">
                  <c:v>35.599479211414703</c:v>
                </c:pt>
                <c:pt idx="66788">
                  <c:v>35.599621582820099</c:v>
                </c:pt>
                <c:pt idx="66789">
                  <c:v>35.599763953769802</c:v>
                </c:pt>
                <c:pt idx="66790">
                  <c:v>35.599906324263699</c:v>
                </c:pt>
                <c:pt idx="66791">
                  <c:v>35.600048694301897</c:v>
                </c:pt>
                <c:pt idx="66792">
                  <c:v>35.600191063884402</c:v>
                </c:pt>
                <c:pt idx="66793">
                  <c:v>35.600333433011201</c:v>
                </c:pt>
                <c:pt idx="66794">
                  <c:v>35.6004758016823</c:v>
                </c:pt>
                <c:pt idx="66795">
                  <c:v>35.600618169897601</c:v>
                </c:pt>
                <c:pt idx="66796">
                  <c:v>35.600760537657301</c:v>
                </c:pt>
                <c:pt idx="66797">
                  <c:v>35.600902904961302</c:v>
                </c:pt>
                <c:pt idx="66798">
                  <c:v>35.601045271809497</c:v>
                </c:pt>
                <c:pt idx="66799">
                  <c:v>35.601187638202099</c:v>
                </c:pt>
                <c:pt idx="66800">
                  <c:v>35.601330004138902</c:v>
                </c:pt>
                <c:pt idx="66801">
                  <c:v>35.601472369620097</c:v>
                </c:pt>
                <c:pt idx="66802">
                  <c:v>35.601614734645501</c:v>
                </c:pt>
                <c:pt idx="66803">
                  <c:v>35.601757099215298</c:v>
                </c:pt>
                <c:pt idx="66804">
                  <c:v>35.601899463329303</c:v>
                </c:pt>
                <c:pt idx="66805">
                  <c:v>35.602041826987701</c:v>
                </c:pt>
                <c:pt idx="66806">
                  <c:v>35.6021841901903</c:v>
                </c:pt>
                <c:pt idx="66807">
                  <c:v>35.602326552937299</c:v>
                </c:pt>
                <c:pt idx="66808">
                  <c:v>35.602468915228599</c:v>
                </c:pt>
                <c:pt idx="66809">
                  <c:v>35.602611277064199</c:v>
                </c:pt>
                <c:pt idx="66810">
                  <c:v>35.602753638444099</c:v>
                </c:pt>
                <c:pt idx="66811">
                  <c:v>35.6028959993683</c:v>
                </c:pt>
                <c:pt idx="66812">
                  <c:v>35.603038359836802</c:v>
                </c:pt>
                <c:pt idx="66813">
                  <c:v>35.603180719849703</c:v>
                </c:pt>
                <c:pt idx="66814">
                  <c:v>35.603323079406898</c:v>
                </c:pt>
                <c:pt idx="66815">
                  <c:v>35.603465438508401</c:v>
                </c:pt>
                <c:pt idx="66816">
                  <c:v>35.603607797154197</c:v>
                </c:pt>
                <c:pt idx="66817">
                  <c:v>35.603750155344301</c:v>
                </c:pt>
                <c:pt idx="66818">
                  <c:v>35.603892513078797</c:v>
                </c:pt>
                <c:pt idx="66819">
                  <c:v>35.604034870357602</c:v>
                </c:pt>
                <c:pt idx="66820">
                  <c:v>35.604177227180699</c:v>
                </c:pt>
                <c:pt idx="66821">
                  <c:v>35.604319583548097</c:v>
                </c:pt>
                <c:pt idx="66822">
                  <c:v>35.604461939459902</c:v>
                </c:pt>
                <c:pt idx="66823">
                  <c:v>35.604604294916001</c:v>
                </c:pt>
                <c:pt idx="66824">
                  <c:v>35.6047466499164</c:v>
                </c:pt>
                <c:pt idx="66825">
                  <c:v>35.604889004461199</c:v>
                </c:pt>
                <c:pt idx="66826">
                  <c:v>35.605031358550299</c:v>
                </c:pt>
                <c:pt idx="66827">
                  <c:v>35.605173712183799</c:v>
                </c:pt>
                <c:pt idx="66828">
                  <c:v>35.6053160653615</c:v>
                </c:pt>
                <c:pt idx="66829">
                  <c:v>35.6054584180837</c:v>
                </c:pt>
                <c:pt idx="66830">
                  <c:v>35.605600770350101</c:v>
                </c:pt>
                <c:pt idx="66831">
                  <c:v>35.605743122160902</c:v>
                </c:pt>
                <c:pt idx="66832">
                  <c:v>35.605885473516103</c:v>
                </c:pt>
                <c:pt idx="66833">
                  <c:v>35.606027824415598</c:v>
                </c:pt>
                <c:pt idx="66834">
                  <c:v>35.6061701748594</c:v>
                </c:pt>
                <c:pt idx="66835">
                  <c:v>35.606312524847603</c:v>
                </c:pt>
                <c:pt idx="66836">
                  <c:v>35.606454874380198</c:v>
                </c:pt>
                <c:pt idx="66837">
                  <c:v>35.606597223457101</c:v>
                </c:pt>
                <c:pt idx="66838">
                  <c:v>35.606739572078297</c:v>
                </c:pt>
                <c:pt idx="66839">
                  <c:v>35.6068819202439</c:v>
                </c:pt>
                <c:pt idx="66840">
                  <c:v>35.607024267953904</c:v>
                </c:pt>
                <c:pt idx="66841">
                  <c:v>35.6071666152082</c:v>
                </c:pt>
                <c:pt idx="66842">
                  <c:v>35.607308962006897</c:v>
                </c:pt>
                <c:pt idx="66843">
                  <c:v>35.607451308350001</c:v>
                </c:pt>
                <c:pt idx="66844">
                  <c:v>35.607593654237398</c:v>
                </c:pt>
                <c:pt idx="66845">
                  <c:v>35.607735999669103</c:v>
                </c:pt>
                <c:pt idx="66846">
                  <c:v>35.6078783446453</c:v>
                </c:pt>
                <c:pt idx="66847">
                  <c:v>35.608020689165798</c:v>
                </c:pt>
                <c:pt idx="66848">
                  <c:v>35.608163033230603</c:v>
                </c:pt>
                <c:pt idx="66849">
                  <c:v>35.608305376839901</c:v>
                </c:pt>
                <c:pt idx="66850">
                  <c:v>35.608447719993499</c:v>
                </c:pt>
                <c:pt idx="66851">
                  <c:v>35.608590062691498</c:v>
                </c:pt>
                <c:pt idx="66852">
                  <c:v>35.608732404933797</c:v>
                </c:pt>
                <c:pt idx="66853">
                  <c:v>35.608874746720602</c:v>
                </c:pt>
                <c:pt idx="66854">
                  <c:v>35.609017088051701</c:v>
                </c:pt>
                <c:pt idx="66855">
                  <c:v>35.6091594289272</c:v>
                </c:pt>
                <c:pt idx="66856">
                  <c:v>35.609301769346999</c:v>
                </c:pt>
                <c:pt idx="66857">
                  <c:v>35.609444109311298</c:v>
                </c:pt>
                <c:pt idx="66858">
                  <c:v>35.609586448819897</c:v>
                </c:pt>
                <c:pt idx="66859">
                  <c:v>35.609728787872903</c:v>
                </c:pt>
                <c:pt idx="66860">
                  <c:v>35.609871126470303</c:v>
                </c:pt>
                <c:pt idx="66861">
                  <c:v>35.610013464612102</c:v>
                </c:pt>
                <c:pt idx="66862">
                  <c:v>35.610155802298301</c:v>
                </c:pt>
                <c:pt idx="66863">
                  <c:v>35.610298139528801</c:v>
                </c:pt>
                <c:pt idx="66864">
                  <c:v>35.6104404763038</c:v>
                </c:pt>
                <c:pt idx="66865">
                  <c:v>35.6105828126231</c:v>
                </c:pt>
                <c:pt idx="66866">
                  <c:v>35.6107251484869</c:v>
                </c:pt>
                <c:pt idx="66867">
                  <c:v>35.610867483894999</c:v>
                </c:pt>
                <c:pt idx="66868">
                  <c:v>35.611009818847599</c:v>
                </c:pt>
                <c:pt idx="66869">
                  <c:v>35.611152153344499</c:v>
                </c:pt>
                <c:pt idx="66870">
                  <c:v>35.611294487385798</c:v>
                </c:pt>
                <c:pt idx="66871">
                  <c:v>35.611436820971598</c:v>
                </c:pt>
                <c:pt idx="66872">
                  <c:v>35.611579154101697</c:v>
                </c:pt>
                <c:pt idx="66873">
                  <c:v>35.611721486776297</c:v>
                </c:pt>
                <c:pt idx="66874">
                  <c:v>35.611863818995197</c:v>
                </c:pt>
                <c:pt idx="66875">
                  <c:v>35.612006150758603</c:v>
                </c:pt>
                <c:pt idx="66876">
                  <c:v>35.612148482066303</c:v>
                </c:pt>
                <c:pt idx="66877">
                  <c:v>35.612290812918502</c:v>
                </c:pt>
                <c:pt idx="66878">
                  <c:v>35.612433143315101</c:v>
                </c:pt>
                <c:pt idx="66879">
                  <c:v>35.612575473256101</c:v>
                </c:pt>
                <c:pt idx="66880">
                  <c:v>35.6127178027415</c:v>
                </c:pt>
                <c:pt idx="66881">
                  <c:v>35.612860131771399</c:v>
                </c:pt>
                <c:pt idx="66882">
                  <c:v>35.613002460345598</c:v>
                </c:pt>
                <c:pt idx="66883">
                  <c:v>35.613144788464297</c:v>
                </c:pt>
                <c:pt idx="66884">
                  <c:v>35.613287116127402</c:v>
                </c:pt>
                <c:pt idx="66885">
                  <c:v>35.613429443334901</c:v>
                </c:pt>
                <c:pt idx="66886">
                  <c:v>35.6135717700868</c:v>
                </c:pt>
                <c:pt idx="66887">
                  <c:v>35.613714096383198</c:v>
                </c:pt>
                <c:pt idx="66888">
                  <c:v>35.613856422224003</c:v>
                </c:pt>
                <c:pt idx="66889">
                  <c:v>35.613998747609202</c:v>
                </c:pt>
                <c:pt idx="66890">
                  <c:v>35.6141410725388</c:v>
                </c:pt>
                <c:pt idx="66891">
                  <c:v>35.614283397012898</c:v>
                </c:pt>
                <c:pt idx="66892">
                  <c:v>35.614425721031402</c:v>
                </c:pt>
                <c:pt idx="66893">
                  <c:v>35.6145680445944</c:v>
                </c:pt>
                <c:pt idx="66894">
                  <c:v>35.614710367701797</c:v>
                </c:pt>
                <c:pt idx="66895">
                  <c:v>35.614852690353601</c:v>
                </c:pt>
                <c:pt idx="66896">
                  <c:v>35.614995012549798</c:v>
                </c:pt>
                <c:pt idx="66897">
                  <c:v>35.615137334290502</c:v>
                </c:pt>
                <c:pt idx="66898">
                  <c:v>35.615279655575598</c:v>
                </c:pt>
                <c:pt idx="66899">
                  <c:v>35.615421976405202</c:v>
                </c:pt>
                <c:pt idx="66900">
                  <c:v>35.615564296779198</c:v>
                </c:pt>
                <c:pt idx="66901">
                  <c:v>35.6157066166977</c:v>
                </c:pt>
                <c:pt idx="66902">
                  <c:v>35.615848936160603</c:v>
                </c:pt>
                <c:pt idx="66903">
                  <c:v>35.615991255167998</c:v>
                </c:pt>
                <c:pt idx="66904">
                  <c:v>35.6161335737198</c:v>
                </c:pt>
                <c:pt idx="66905">
                  <c:v>35.616275891816002</c:v>
                </c:pt>
                <c:pt idx="66906">
                  <c:v>35.616418209456803</c:v>
                </c:pt>
                <c:pt idx="66907">
                  <c:v>35.616560526641898</c:v>
                </c:pt>
                <c:pt idx="66908">
                  <c:v>35.616702843371598</c:v>
                </c:pt>
                <c:pt idx="66909">
                  <c:v>35.616845159645599</c:v>
                </c:pt>
                <c:pt idx="66910">
                  <c:v>35.6169874754642</c:v>
                </c:pt>
                <c:pt idx="66911">
                  <c:v>35.6171297908272</c:v>
                </c:pt>
                <c:pt idx="66912">
                  <c:v>35.6172721057346</c:v>
                </c:pt>
                <c:pt idx="66913">
                  <c:v>35.617414420186599</c:v>
                </c:pt>
                <c:pt idx="66914">
                  <c:v>35.617556734182898</c:v>
                </c:pt>
                <c:pt idx="66915">
                  <c:v>35.617699047723796</c:v>
                </c:pt>
                <c:pt idx="66916">
                  <c:v>35.617841360809102</c:v>
                </c:pt>
                <c:pt idx="66917">
                  <c:v>35.6179836734389</c:v>
                </c:pt>
                <c:pt idx="66918">
                  <c:v>35.618125985613197</c:v>
                </c:pt>
                <c:pt idx="66919">
                  <c:v>35.618268297331902</c:v>
                </c:pt>
                <c:pt idx="66920">
                  <c:v>35.618410608595099</c:v>
                </c:pt>
                <c:pt idx="66921">
                  <c:v>35.618552919402802</c:v>
                </c:pt>
                <c:pt idx="66922">
                  <c:v>35.618695229754898</c:v>
                </c:pt>
                <c:pt idx="66923">
                  <c:v>35.618837539651601</c:v>
                </c:pt>
                <c:pt idx="66924">
                  <c:v>35.618979849092703</c:v>
                </c:pt>
                <c:pt idx="66925">
                  <c:v>35.619122158078298</c:v>
                </c:pt>
                <c:pt idx="66926">
                  <c:v>35.6192644666083</c:v>
                </c:pt>
                <c:pt idx="66927">
                  <c:v>35.619406774682901</c:v>
                </c:pt>
                <c:pt idx="66928">
                  <c:v>35.619549082301901</c:v>
                </c:pt>
                <c:pt idx="66929">
                  <c:v>35.619691389465501</c:v>
                </c:pt>
                <c:pt idx="66930">
                  <c:v>35.619833696173501</c:v>
                </c:pt>
                <c:pt idx="66931">
                  <c:v>35.619976002426</c:v>
                </c:pt>
                <c:pt idx="66932">
                  <c:v>35.620118308222999</c:v>
                </c:pt>
                <c:pt idx="66933">
                  <c:v>35.620260613564497</c:v>
                </c:pt>
                <c:pt idx="66934">
                  <c:v>35.620402918450402</c:v>
                </c:pt>
                <c:pt idx="66935">
                  <c:v>35.620545222880899</c:v>
                </c:pt>
                <c:pt idx="66936">
                  <c:v>35.620687526855903</c:v>
                </c:pt>
                <c:pt idx="66937">
                  <c:v>35.620829830375399</c:v>
                </c:pt>
                <c:pt idx="66938">
                  <c:v>35.620972133439302</c:v>
                </c:pt>
                <c:pt idx="66939">
                  <c:v>35.621114436047797</c:v>
                </c:pt>
                <c:pt idx="66940">
                  <c:v>35.621256738200799</c:v>
                </c:pt>
                <c:pt idx="66941">
                  <c:v>35.6213990398983</c:v>
                </c:pt>
                <c:pt idx="66942">
                  <c:v>35.621541341140201</c:v>
                </c:pt>
                <c:pt idx="66943">
                  <c:v>35.621683641926701</c:v>
                </c:pt>
                <c:pt idx="66944">
                  <c:v>35.621825942257701</c:v>
                </c:pt>
                <c:pt idx="66945">
                  <c:v>35.6219682421332</c:v>
                </c:pt>
                <c:pt idx="66946">
                  <c:v>35.622110541553198</c:v>
                </c:pt>
                <c:pt idx="66947">
                  <c:v>35.622252840517802</c:v>
                </c:pt>
                <c:pt idx="66948">
                  <c:v>35.6223951390268</c:v>
                </c:pt>
                <c:pt idx="66949">
                  <c:v>35.622537437080403</c:v>
                </c:pt>
                <c:pt idx="66950">
                  <c:v>35.6226797346784</c:v>
                </c:pt>
                <c:pt idx="66951">
                  <c:v>35.622822031821002</c:v>
                </c:pt>
                <c:pt idx="66952">
                  <c:v>35.622964328508203</c:v>
                </c:pt>
                <c:pt idx="66953">
                  <c:v>35.623106624739798</c:v>
                </c:pt>
                <c:pt idx="66954">
                  <c:v>35.623248920515898</c:v>
                </c:pt>
                <c:pt idx="66955">
                  <c:v>35.623391215836598</c:v>
                </c:pt>
                <c:pt idx="66956">
                  <c:v>35.623533510701797</c:v>
                </c:pt>
                <c:pt idx="66957">
                  <c:v>35.623675805111603</c:v>
                </c:pt>
                <c:pt idx="66958">
                  <c:v>35.623818099065801</c:v>
                </c:pt>
                <c:pt idx="66959">
                  <c:v>35.623960392564598</c:v>
                </c:pt>
                <c:pt idx="66960">
                  <c:v>35.624102685607902</c:v>
                </c:pt>
                <c:pt idx="66961">
                  <c:v>35.624244978195797</c:v>
                </c:pt>
                <c:pt idx="66962">
                  <c:v>35.624387270328199</c:v>
                </c:pt>
                <c:pt idx="66963">
                  <c:v>35.624529562005101</c:v>
                </c:pt>
                <c:pt idx="66964">
                  <c:v>35.624671853226602</c:v>
                </c:pt>
                <c:pt idx="66965">
                  <c:v>35.624814143992602</c:v>
                </c:pt>
                <c:pt idx="66966">
                  <c:v>35.624956434303101</c:v>
                </c:pt>
                <c:pt idx="66967">
                  <c:v>35.6250987241582</c:v>
                </c:pt>
                <c:pt idx="66968">
                  <c:v>35.625241013557797</c:v>
                </c:pt>
                <c:pt idx="66969">
                  <c:v>35.625383302502001</c:v>
                </c:pt>
                <c:pt idx="66970">
                  <c:v>35.625525590990698</c:v>
                </c:pt>
                <c:pt idx="66971">
                  <c:v>35.625667879024</c:v>
                </c:pt>
                <c:pt idx="66972">
                  <c:v>35.625810166601802</c:v>
                </c:pt>
                <c:pt idx="66973">
                  <c:v>35.625952453724203</c:v>
                </c:pt>
                <c:pt idx="66974">
                  <c:v>35.626094740391103</c:v>
                </c:pt>
                <c:pt idx="66975">
                  <c:v>35.626237026602602</c:v>
                </c:pt>
                <c:pt idx="66976">
                  <c:v>35.626379312358601</c:v>
                </c:pt>
                <c:pt idx="66977">
                  <c:v>35.626521597659199</c:v>
                </c:pt>
                <c:pt idx="66978">
                  <c:v>35.626663882504303</c:v>
                </c:pt>
                <c:pt idx="66979">
                  <c:v>35.626806166893999</c:v>
                </c:pt>
                <c:pt idx="66980">
                  <c:v>35.626948450828202</c:v>
                </c:pt>
                <c:pt idx="66981">
                  <c:v>35.627090734307103</c:v>
                </c:pt>
                <c:pt idx="66982">
                  <c:v>35.627233017330497</c:v>
                </c:pt>
                <c:pt idx="66983">
                  <c:v>35.627375299898397</c:v>
                </c:pt>
                <c:pt idx="66984">
                  <c:v>35.627517582010903</c:v>
                </c:pt>
                <c:pt idx="66985">
                  <c:v>35.627659863668001</c:v>
                </c:pt>
                <c:pt idx="66986">
                  <c:v>35.627802144869698</c:v>
                </c:pt>
                <c:pt idx="66987">
                  <c:v>35.627944425615901</c:v>
                </c:pt>
                <c:pt idx="66988">
                  <c:v>35.628086705906703</c:v>
                </c:pt>
                <c:pt idx="66989">
                  <c:v>35.628228985741998</c:v>
                </c:pt>
                <c:pt idx="66990">
                  <c:v>35.628371265121999</c:v>
                </c:pt>
                <c:pt idx="66991">
                  <c:v>35.628513544046498</c:v>
                </c:pt>
                <c:pt idx="66992">
                  <c:v>35.628655822515597</c:v>
                </c:pt>
                <c:pt idx="66993">
                  <c:v>35.628798100529302</c:v>
                </c:pt>
                <c:pt idx="66994">
                  <c:v>35.628940378087499</c:v>
                </c:pt>
                <c:pt idx="66995">
                  <c:v>35.629082655190402</c:v>
                </c:pt>
                <c:pt idx="66996">
                  <c:v>35.629224931837797</c:v>
                </c:pt>
                <c:pt idx="66997">
                  <c:v>35.629367208029798</c:v>
                </c:pt>
                <c:pt idx="66998">
                  <c:v>35.629509483766398</c:v>
                </c:pt>
                <c:pt idx="66999">
                  <c:v>35.629651759047597</c:v>
                </c:pt>
                <c:pt idx="67000">
                  <c:v>35.629794033873402</c:v>
                </c:pt>
                <c:pt idx="67001">
                  <c:v>35.6299363082437</c:v>
                </c:pt>
                <c:pt idx="67002">
                  <c:v>35.630078582158703</c:v>
                </c:pt>
                <c:pt idx="67003">
                  <c:v>35.630220855618298</c:v>
                </c:pt>
                <c:pt idx="67004">
                  <c:v>35.630363128622399</c:v>
                </c:pt>
                <c:pt idx="67005">
                  <c:v>35.630505401171099</c:v>
                </c:pt>
                <c:pt idx="67006">
                  <c:v>35.630647673264498</c:v>
                </c:pt>
                <c:pt idx="67007">
                  <c:v>35.630789944902403</c:v>
                </c:pt>
                <c:pt idx="67008">
                  <c:v>35.630932216085</c:v>
                </c:pt>
                <c:pt idx="67009">
                  <c:v>35.631074486812103</c:v>
                </c:pt>
                <c:pt idx="67010">
                  <c:v>35.631216757083898</c:v>
                </c:pt>
                <c:pt idx="67011">
                  <c:v>35.631359026900199</c:v>
                </c:pt>
                <c:pt idx="67012">
                  <c:v>35.631501296261199</c:v>
                </c:pt>
                <c:pt idx="67013">
                  <c:v>35.631643565166797</c:v>
                </c:pt>
                <c:pt idx="67014">
                  <c:v>35.631785833617002</c:v>
                </c:pt>
                <c:pt idx="67015">
                  <c:v>35.631928101611798</c:v>
                </c:pt>
                <c:pt idx="67016">
                  <c:v>35.632070369151201</c:v>
                </c:pt>
                <c:pt idx="67017">
                  <c:v>35.632212636235202</c:v>
                </c:pt>
                <c:pt idx="67018">
                  <c:v>35.632354902863803</c:v>
                </c:pt>
                <c:pt idx="67019">
                  <c:v>35.632497169037102</c:v>
                </c:pt>
                <c:pt idx="67020">
                  <c:v>35.632639434754999</c:v>
                </c:pt>
                <c:pt idx="67021">
                  <c:v>35.632781700017503</c:v>
                </c:pt>
                <c:pt idx="67022">
                  <c:v>35.632923964824599</c:v>
                </c:pt>
                <c:pt idx="67023">
                  <c:v>35.633066229176301</c:v>
                </c:pt>
                <c:pt idx="67024">
                  <c:v>35.633208493072701</c:v>
                </c:pt>
                <c:pt idx="67025">
                  <c:v>35.6333507565137</c:v>
                </c:pt>
                <c:pt idx="67026">
                  <c:v>35.633493019499298</c:v>
                </c:pt>
                <c:pt idx="67027">
                  <c:v>35.633635282029502</c:v>
                </c:pt>
                <c:pt idx="67028">
                  <c:v>35.633777544104397</c:v>
                </c:pt>
                <c:pt idx="67029">
                  <c:v>35.633919805723899</c:v>
                </c:pt>
                <c:pt idx="67030">
                  <c:v>35.634062066888099</c:v>
                </c:pt>
                <c:pt idx="67031">
                  <c:v>35.634204327596898</c:v>
                </c:pt>
                <c:pt idx="67032">
                  <c:v>35.634346587850303</c:v>
                </c:pt>
                <c:pt idx="67033">
                  <c:v>35.634488847648299</c:v>
                </c:pt>
                <c:pt idx="67034">
                  <c:v>35.634631106991002</c:v>
                </c:pt>
                <c:pt idx="67035">
                  <c:v>35.634773365878402</c:v>
                </c:pt>
                <c:pt idx="67036">
                  <c:v>35.634915624310302</c:v>
                </c:pt>
                <c:pt idx="67037">
                  <c:v>35.635057882287001</c:v>
                </c:pt>
                <c:pt idx="67038">
                  <c:v>35.635200139808198</c:v>
                </c:pt>
                <c:pt idx="67039">
                  <c:v>35.635342396874101</c:v>
                </c:pt>
                <c:pt idx="67040">
                  <c:v>35.635484653484703</c:v>
                </c:pt>
                <c:pt idx="67041">
                  <c:v>35.635626909639903</c:v>
                </c:pt>
                <c:pt idx="67042">
                  <c:v>35.635769165339802</c:v>
                </c:pt>
                <c:pt idx="67043">
                  <c:v>35.6359114205843</c:v>
                </c:pt>
                <c:pt idx="67044">
                  <c:v>35.636053675373397</c:v>
                </c:pt>
                <c:pt idx="67045">
                  <c:v>35.636195929707299</c:v>
                </c:pt>
                <c:pt idx="67046">
                  <c:v>35.6363381835857</c:v>
                </c:pt>
                <c:pt idx="67047">
                  <c:v>35.636480437008899</c:v>
                </c:pt>
                <c:pt idx="67048">
                  <c:v>35.636622689976697</c:v>
                </c:pt>
                <c:pt idx="67049">
                  <c:v>35.636764942489101</c:v>
                </c:pt>
                <c:pt idx="67050">
                  <c:v>35.636907194546197</c:v>
                </c:pt>
                <c:pt idx="67051">
                  <c:v>35.637049446147998</c:v>
                </c:pt>
                <c:pt idx="67052">
                  <c:v>35.637191697294497</c:v>
                </c:pt>
                <c:pt idx="67053">
                  <c:v>35.637333947985603</c:v>
                </c:pt>
                <c:pt idx="67054">
                  <c:v>35.6374761982214</c:v>
                </c:pt>
                <c:pt idx="67055">
                  <c:v>35.637618448001803</c:v>
                </c:pt>
                <c:pt idx="67056">
                  <c:v>35.637760697327003</c:v>
                </c:pt>
                <c:pt idx="67057">
                  <c:v>35.637902946196803</c:v>
                </c:pt>
                <c:pt idx="67058">
                  <c:v>35.638045194611202</c:v>
                </c:pt>
                <c:pt idx="67059">
                  <c:v>35.638187442570398</c:v>
                </c:pt>
                <c:pt idx="67060">
                  <c:v>35.638329690074201</c:v>
                </c:pt>
                <c:pt idx="67061">
                  <c:v>35.638471937122702</c:v>
                </c:pt>
                <c:pt idx="67062">
                  <c:v>35.638614183715902</c:v>
                </c:pt>
                <c:pt idx="67063">
                  <c:v>35.6387564298538</c:v>
                </c:pt>
                <c:pt idx="67064">
                  <c:v>35.638898675536304</c:v>
                </c:pt>
                <c:pt idx="67065">
                  <c:v>35.639040920763499</c:v>
                </c:pt>
                <c:pt idx="67066">
                  <c:v>35.639183165535499</c:v>
                </c:pt>
                <c:pt idx="67067">
                  <c:v>35.639325409852098</c:v>
                </c:pt>
                <c:pt idx="67068">
                  <c:v>35.639467653713403</c:v>
                </c:pt>
                <c:pt idx="67069">
                  <c:v>35.6396098971193</c:v>
                </c:pt>
                <c:pt idx="67070">
                  <c:v>35.639752140070001</c:v>
                </c:pt>
                <c:pt idx="67071">
                  <c:v>35.639894382565402</c:v>
                </c:pt>
                <c:pt idx="67072">
                  <c:v>35.6400366246055</c:v>
                </c:pt>
                <c:pt idx="67073">
                  <c:v>35.640178866190197</c:v>
                </c:pt>
                <c:pt idx="67074">
                  <c:v>35.6403211073197</c:v>
                </c:pt>
                <c:pt idx="67075">
                  <c:v>35.640463347993801</c:v>
                </c:pt>
                <c:pt idx="67076">
                  <c:v>35.640605588212701</c:v>
                </c:pt>
                <c:pt idx="67077">
                  <c:v>35.640747827976298</c:v>
                </c:pt>
                <c:pt idx="67078">
                  <c:v>35.640890067284502</c:v>
                </c:pt>
                <c:pt idx="67079">
                  <c:v>35.641032306137497</c:v>
                </c:pt>
                <c:pt idx="67080">
                  <c:v>35.641174544535197</c:v>
                </c:pt>
                <c:pt idx="67081">
                  <c:v>35.641316782477503</c:v>
                </c:pt>
                <c:pt idx="67082">
                  <c:v>35.6414590199646</c:v>
                </c:pt>
                <c:pt idx="67083">
                  <c:v>35.641601256996402</c:v>
                </c:pt>
                <c:pt idx="67084">
                  <c:v>35.641743493573003</c:v>
                </c:pt>
                <c:pt idx="67085">
                  <c:v>35.641885729694202</c:v>
                </c:pt>
                <c:pt idx="67086">
                  <c:v>35.6420279653601</c:v>
                </c:pt>
                <c:pt idx="67087">
                  <c:v>35.642170200570803</c:v>
                </c:pt>
                <c:pt idx="67088">
                  <c:v>35.642312435326197</c:v>
                </c:pt>
                <c:pt idx="67089">
                  <c:v>35.642454669626296</c:v>
                </c:pt>
                <c:pt idx="67090">
                  <c:v>35.642596903471102</c:v>
                </c:pt>
                <c:pt idx="67091">
                  <c:v>35.642739136860598</c:v>
                </c:pt>
                <c:pt idx="67092">
                  <c:v>35.6428813697949</c:v>
                </c:pt>
                <c:pt idx="67093">
                  <c:v>35.6430236022739</c:v>
                </c:pt>
                <c:pt idx="67094">
                  <c:v>35.643165834297598</c:v>
                </c:pt>
                <c:pt idx="67095">
                  <c:v>35.643308065866002</c:v>
                </c:pt>
                <c:pt idx="67096">
                  <c:v>35.643450296979204</c:v>
                </c:pt>
                <c:pt idx="67097">
                  <c:v>35.643592527637097</c:v>
                </c:pt>
                <c:pt idx="67098">
                  <c:v>35.643734757839802</c:v>
                </c:pt>
                <c:pt idx="67099">
                  <c:v>35.643876987587099</c:v>
                </c:pt>
                <c:pt idx="67100">
                  <c:v>35.644019216879201</c:v>
                </c:pt>
                <c:pt idx="67101">
                  <c:v>35.644161445716101</c:v>
                </c:pt>
                <c:pt idx="67102">
                  <c:v>35.644303674097699</c:v>
                </c:pt>
                <c:pt idx="67103">
                  <c:v>35.644445902024003</c:v>
                </c:pt>
                <c:pt idx="67104">
                  <c:v>35.644588129495098</c:v>
                </c:pt>
                <c:pt idx="67105">
                  <c:v>35.644730356510898</c:v>
                </c:pt>
                <c:pt idx="67106">
                  <c:v>35.644872583071397</c:v>
                </c:pt>
                <c:pt idx="67107">
                  <c:v>35.645014809176701</c:v>
                </c:pt>
                <c:pt idx="67108">
                  <c:v>35.645157034826802</c:v>
                </c:pt>
                <c:pt idx="67109">
                  <c:v>35.645299260021503</c:v>
                </c:pt>
                <c:pt idx="67110">
                  <c:v>35.645441484761101</c:v>
                </c:pt>
                <c:pt idx="67111">
                  <c:v>35.645583709045397</c:v>
                </c:pt>
                <c:pt idx="67112">
                  <c:v>35.645725932874399</c:v>
                </c:pt>
                <c:pt idx="67113">
                  <c:v>35.645868156248198</c:v>
                </c:pt>
                <c:pt idx="67114">
                  <c:v>35.646010379166803</c:v>
                </c:pt>
                <c:pt idx="67115">
                  <c:v>35.646152601630099</c:v>
                </c:pt>
                <c:pt idx="67116">
                  <c:v>35.6462948236382</c:v>
                </c:pt>
                <c:pt idx="67117">
                  <c:v>35.646437045191</c:v>
                </c:pt>
                <c:pt idx="67118">
                  <c:v>35.646579266288597</c:v>
                </c:pt>
                <c:pt idx="67119">
                  <c:v>35.646721486931</c:v>
                </c:pt>
                <c:pt idx="67120">
                  <c:v>35.646863707118101</c:v>
                </c:pt>
                <c:pt idx="67121">
                  <c:v>35.647005926849999</c:v>
                </c:pt>
                <c:pt idx="67122">
                  <c:v>35.647148146126597</c:v>
                </c:pt>
                <c:pt idx="67123">
                  <c:v>35.647290364948098</c:v>
                </c:pt>
                <c:pt idx="67124">
                  <c:v>35.647432583314298</c:v>
                </c:pt>
                <c:pt idx="67125">
                  <c:v>35.647574801225197</c:v>
                </c:pt>
                <c:pt idx="67126">
                  <c:v>35.647717018681</c:v>
                </c:pt>
                <c:pt idx="67127">
                  <c:v>35.647859235681501</c:v>
                </c:pt>
                <c:pt idx="67128">
                  <c:v>35.648001452226801</c:v>
                </c:pt>
                <c:pt idx="67129">
                  <c:v>35.648143668316798</c:v>
                </c:pt>
                <c:pt idx="67130">
                  <c:v>35.648285883951701</c:v>
                </c:pt>
                <c:pt idx="67131">
                  <c:v>35.648428099131301</c:v>
                </c:pt>
                <c:pt idx="67132">
                  <c:v>35.6485703138557</c:v>
                </c:pt>
                <c:pt idx="67133">
                  <c:v>35.648712528124904</c:v>
                </c:pt>
                <c:pt idx="67134">
                  <c:v>35.648854741938898</c:v>
                </c:pt>
                <c:pt idx="67135">
                  <c:v>35.648996955297697</c:v>
                </c:pt>
                <c:pt idx="67136">
                  <c:v>35.649139168201202</c:v>
                </c:pt>
                <c:pt idx="67137">
                  <c:v>35.649281380649597</c:v>
                </c:pt>
                <c:pt idx="67138">
                  <c:v>35.649423592642698</c:v>
                </c:pt>
                <c:pt idx="67139">
                  <c:v>35.649565804180597</c:v>
                </c:pt>
                <c:pt idx="67140">
                  <c:v>35.6497080152634</c:v>
                </c:pt>
                <c:pt idx="67141">
                  <c:v>35.649850225890901</c:v>
                </c:pt>
                <c:pt idx="67142">
                  <c:v>35.649992436063201</c:v>
                </c:pt>
                <c:pt idx="67143">
                  <c:v>35.650134645780298</c:v>
                </c:pt>
                <c:pt idx="67144">
                  <c:v>35.6502768550422</c:v>
                </c:pt>
                <c:pt idx="67145">
                  <c:v>35.650419063848901</c:v>
                </c:pt>
                <c:pt idx="67146">
                  <c:v>35.650561272200399</c:v>
                </c:pt>
                <c:pt idx="67147">
                  <c:v>35.650703480096801</c:v>
                </c:pt>
                <c:pt idx="67148">
                  <c:v>35.650845687537903</c:v>
                </c:pt>
                <c:pt idx="67149">
                  <c:v>35.650987894523801</c:v>
                </c:pt>
                <c:pt idx="67150">
                  <c:v>35.651130101054598</c:v>
                </c:pt>
                <c:pt idx="67151">
                  <c:v>35.6512723071301</c:v>
                </c:pt>
                <c:pt idx="67152">
                  <c:v>35.651414512750499</c:v>
                </c:pt>
                <c:pt idx="67153">
                  <c:v>35.651556717915597</c:v>
                </c:pt>
                <c:pt idx="67154">
                  <c:v>35.651698922625599</c:v>
                </c:pt>
                <c:pt idx="67155">
                  <c:v>35.651841126880399</c:v>
                </c:pt>
                <c:pt idx="67156">
                  <c:v>35.651983330679997</c:v>
                </c:pt>
                <c:pt idx="67157">
                  <c:v>35.652125534024499</c:v>
                </c:pt>
                <c:pt idx="67158">
                  <c:v>35.6522677369137</c:v>
                </c:pt>
                <c:pt idx="67159">
                  <c:v>35.652409939347798</c:v>
                </c:pt>
                <c:pt idx="67160">
                  <c:v>35.652552141326701</c:v>
                </c:pt>
                <c:pt idx="67161">
                  <c:v>35.652694342850403</c:v>
                </c:pt>
                <c:pt idx="67162">
                  <c:v>35.652836543919001</c:v>
                </c:pt>
                <c:pt idx="67163">
                  <c:v>35.652978744532398</c:v>
                </c:pt>
                <c:pt idx="67164">
                  <c:v>35.653120944690599</c:v>
                </c:pt>
                <c:pt idx="67165">
                  <c:v>35.653263144393598</c:v>
                </c:pt>
                <c:pt idx="67166">
                  <c:v>35.653405343641502</c:v>
                </c:pt>
                <c:pt idx="67167">
                  <c:v>35.653547542434197</c:v>
                </c:pt>
                <c:pt idx="67168">
                  <c:v>35.653689740771703</c:v>
                </c:pt>
                <c:pt idx="67169">
                  <c:v>35.6538319386541</c:v>
                </c:pt>
                <c:pt idx="67170">
                  <c:v>35.653974136081303</c:v>
                </c:pt>
                <c:pt idx="67171">
                  <c:v>35.654116333053402</c:v>
                </c:pt>
                <c:pt idx="67172">
                  <c:v>35.654258529570299</c:v>
                </c:pt>
                <c:pt idx="67173">
                  <c:v>35.654400725632001</c:v>
                </c:pt>
                <c:pt idx="67174">
                  <c:v>35.654542921238601</c:v>
                </c:pt>
                <c:pt idx="67175">
                  <c:v>35.654685116389999</c:v>
                </c:pt>
                <c:pt idx="67176">
                  <c:v>35.654827311086301</c:v>
                </c:pt>
                <c:pt idx="67177">
                  <c:v>35.654969505327401</c:v>
                </c:pt>
                <c:pt idx="67178">
                  <c:v>35.655111699113299</c:v>
                </c:pt>
                <c:pt idx="67179">
                  <c:v>35.6552538924442</c:v>
                </c:pt>
                <c:pt idx="67180">
                  <c:v>35.655396085319801</c:v>
                </c:pt>
                <c:pt idx="67181">
                  <c:v>35.655538277740298</c:v>
                </c:pt>
                <c:pt idx="67182">
                  <c:v>35.6556804697057</c:v>
                </c:pt>
                <c:pt idx="67183">
                  <c:v>35.6558226612159</c:v>
                </c:pt>
                <c:pt idx="67184">
                  <c:v>35.655964852270998</c:v>
                </c:pt>
                <c:pt idx="67185">
                  <c:v>35.656107042871</c:v>
                </c:pt>
                <c:pt idx="67186">
                  <c:v>35.656249233015799</c:v>
                </c:pt>
                <c:pt idx="67187">
                  <c:v>35.656391422705497</c:v>
                </c:pt>
                <c:pt idx="67188">
                  <c:v>35.656533611939999</c:v>
                </c:pt>
                <c:pt idx="67189">
                  <c:v>35.656675800719398</c:v>
                </c:pt>
                <c:pt idx="67190">
                  <c:v>35.656817989043702</c:v>
                </c:pt>
                <c:pt idx="67191">
                  <c:v>35.656960176912797</c:v>
                </c:pt>
                <c:pt idx="67192">
                  <c:v>35.657102364326803</c:v>
                </c:pt>
                <c:pt idx="67193">
                  <c:v>35.6572445512857</c:v>
                </c:pt>
                <c:pt idx="67194">
                  <c:v>35.657386737789402</c:v>
                </c:pt>
                <c:pt idx="67195">
                  <c:v>35.657528923838001</c:v>
                </c:pt>
                <c:pt idx="67196">
                  <c:v>35.657671109431497</c:v>
                </c:pt>
                <c:pt idx="67197">
                  <c:v>35.657813294569898</c:v>
                </c:pt>
                <c:pt idx="67198">
                  <c:v>35.657955479253197</c:v>
                </c:pt>
                <c:pt idx="67199">
                  <c:v>35.6580976634813</c:v>
                </c:pt>
                <c:pt idx="67200">
                  <c:v>35.658239847254301</c:v>
                </c:pt>
                <c:pt idx="67201">
                  <c:v>35.658382030572199</c:v>
                </c:pt>
                <c:pt idx="67202">
                  <c:v>35.658524213435001</c:v>
                </c:pt>
                <c:pt idx="67203">
                  <c:v>35.658666395842602</c:v>
                </c:pt>
                <c:pt idx="67204">
                  <c:v>35.658808577795199</c:v>
                </c:pt>
                <c:pt idx="67205">
                  <c:v>35.658950759292601</c:v>
                </c:pt>
                <c:pt idx="67206">
                  <c:v>35.659092940335</c:v>
                </c:pt>
                <c:pt idx="67207">
                  <c:v>35.659235120922197</c:v>
                </c:pt>
                <c:pt idx="67208">
                  <c:v>35.659377301054299</c:v>
                </c:pt>
                <c:pt idx="67209">
                  <c:v>35.659519480731298</c:v>
                </c:pt>
                <c:pt idx="67210">
                  <c:v>35.659661659953201</c:v>
                </c:pt>
                <c:pt idx="67211">
                  <c:v>35.659803838720002</c:v>
                </c:pt>
                <c:pt idx="67212">
                  <c:v>35.6599460170317</c:v>
                </c:pt>
                <c:pt idx="67213">
                  <c:v>35.660088194888303</c:v>
                </c:pt>
                <c:pt idx="67214">
                  <c:v>35.660230372289803</c:v>
                </c:pt>
                <c:pt idx="67215">
                  <c:v>35.6603725492362</c:v>
                </c:pt>
                <c:pt idx="67216">
                  <c:v>35.660514725727502</c:v>
                </c:pt>
                <c:pt idx="67217">
                  <c:v>35.660656901763801</c:v>
                </c:pt>
                <c:pt idx="67218">
                  <c:v>35.660799077344898</c:v>
                </c:pt>
                <c:pt idx="67219">
                  <c:v>35.660941252470899</c:v>
                </c:pt>
                <c:pt idx="67220">
                  <c:v>35.661083427141897</c:v>
                </c:pt>
                <c:pt idx="67221">
                  <c:v>35.6612256013577</c:v>
                </c:pt>
                <c:pt idx="67222">
                  <c:v>35.661367775118499</c:v>
                </c:pt>
                <c:pt idx="67223">
                  <c:v>35.661509948424197</c:v>
                </c:pt>
                <c:pt idx="67224">
                  <c:v>35.661652121274798</c:v>
                </c:pt>
                <c:pt idx="67225">
                  <c:v>35.661794293670297</c:v>
                </c:pt>
                <c:pt idx="67226">
                  <c:v>35.661936465610701</c:v>
                </c:pt>
                <c:pt idx="67227">
                  <c:v>35.662078637096101</c:v>
                </c:pt>
                <c:pt idx="67228">
                  <c:v>35.6622208081263</c:v>
                </c:pt>
                <c:pt idx="67229">
                  <c:v>35.662362978701502</c:v>
                </c:pt>
                <c:pt idx="67230">
                  <c:v>35.662505148821701</c:v>
                </c:pt>
                <c:pt idx="67231">
                  <c:v>35.662647318486698</c:v>
                </c:pt>
                <c:pt idx="67232">
                  <c:v>35.662789487696699</c:v>
                </c:pt>
                <c:pt idx="67233">
                  <c:v>35.662931656451597</c:v>
                </c:pt>
                <c:pt idx="67234">
                  <c:v>35.6630738247514</c:v>
                </c:pt>
                <c:pt idx="67235">
                  <c:v>35.6632159925962</c:v>
                </c:pt>
                <c:pt idx="67236">
                  <c:v>35.663358159985897</c:v>
                </c:pt>
                <c:pt idx="67237">
                  <c:v>35.663500326920598</c:v>
                </c:pt>
                <c:pt idx="67238">
                  <c:v>35.663642493400097</c:v>
                </c:pt>
                <c:pt idx="67239">
                  <c:v>35.6637846594246</c:v>
                </c:pt>
                <c:pt idx="67240">
                  <c:v>35.6639268249941</c:v>
                </c:pt>
                <c:pt idx="67241">
                  <c:v>35.664068990108497</c:v>
                </c:pt>
                <c:pt idx="67242">
                  <c:v>35.664211154767798</c:v>
                </c:pt>
                <c:pt idx="67243">
                  <c:v>35.664353318972097</c:v>
                </c:pt>
                <c:pt idx="67244">
                  <c:v>35.6644954827213</c:v>
                </c:pt>
                <c:pt idx="67245">
                  <c:v>35.6646376460155</c:v>
                </c:pt>
                <c:pt idx="67246">
                  <c:v>35.664779808854597</c:v>
                </c:pt>
                <c:pt idx="67247">
                  <c:v>35.664921971238698</c:v>
                </c:pt>
                <c:pt idx="67248">
                  <c:v>35.665064133167697</c:v>
                </c:pt>
                <c:pt idx="67249">
                  <c:v>35.665206294641699</c:v>
                </c:pt>
                <c:pt idx="67250">
                  <c:v>35.665348455660599</c:v>
                </c:pt>
                <c:pt idx="67251">
                  <c:v>35.665490616224503</c:v>
                </c:pt>
                <c:pt idx="67252">
                  <c:v>35.665632776333297</c:v>
                </c:pt>
                <c:pt idx="67253">
                  <c:v>35.665774935987102</c:v>
                </c:pt>
                <c:pt idx="67254">
                  <c:v>35.665917095185897</c:v>
                </c:pt>
                <c:pt idx="67255">
                  <c:v>35.666059253929603</c:v>
                </c:pt>
                <c:pt idx="67256">
                  <c:v>35.6662014122183</c:v>
                </c:pt>
                <c:pt idx="67257">
                  <c:v>35.666343570052</c:v>
                </c:pt>
                <c:pt idx="67258">
                  <c:v>35.666485727430597</c:v>
                </c:pt>
                <c:pt idx="67259">
                  <c:v>35.666627884354099</c:v>
                </c:pt>
                <c:pt idx="67260">
                  <c:v>35.666770040822698</c:v>
                </c:pt>
                <c:pt idx="67261">
                  <c:v>35.666912196836201</c:v>
                </c:pt>
                <c:pt idx="67262">
                  <c:v>35.6670543523947</c:v>
                </c:pt>
                <c:pt idx="67263">
                  <c:v>35.667196507498197</c:v>
                </c:pt>
                <c:pt idx="67264">
                  <c:v>35.667338662146598</c:v>
                </c:pt>
                <c:pt idx="67265">
                  <c:v>35.667480816340003</c:v>
                </c:pt>
                <c:pt idx="67266">
                  <c:v>35.667622970078398</c:v>
                </c:pt>
                <c:pt idx="67267">
                  <c:v>35.667765123361796</c:v>
                </c:pt>
                <c:pt idx="67268">
                  <c:v>35.6679072761901</c:v>
                </c:pt>
                <c:pt idx="67269">
                  <c:v>35.6680494285634</c:v>
                </c:pt>
                <c:pt idx="67270">
                  <c:v>35.668191580481803</c:v>
                </c:pt>
                <c:pt idx="67271">
                  <c:v>35.668333731945097</c:v>
                </c:pt>
                <c:pt idx="67272">
                  <c:v>35.668475882953302</c:v>
                </c:pt>
                <c:pt idx="67273">
                  <c:v>35.668618033506597</c:v>
                </c:pt>
                <c:pt idx="67274">
                  <c:v>35.668760183604903</c:v>
                </c:pt>
                <c:pt idx="67275">
                  <c:v>35.668902333248099</c:v>
                </c:pt>
                <c:pt idx="67276">
                  <c:v>35.669044482436398</c:v>
                </c:pt>
                <c:pt idx="67277">
                  <c:v>35.669186631169602</c:v>
                </c:pt>
                <c:pt idx="67278">
                  <c:v>35.669328779447802</c:v>
                </c:pt>
                <c:pt idx="67279">
                  <c:v>35.669470927271099</c:v>
                </c:pt>
                <c:pt idx="67280">
                  <c:v>35.669613074639301</c:v>
                </c:pt>
                <c:pt idx="67281">
                  <c:v>35.669755221552499</c:v>
                </c:pt>
                <c:pt idx="67282">
                  <c:v>35.669897368010702</c:v>
                </c:pt>
                <c:pt idx="67283">
                  <c:v>35.670039514014</c:v>
                </c:pt>
                <c:pt idx="67284">
                  <c:v>35.670181659562203</c:v>
                </c:pt>
                <c:pt idx="67285">
                  <c:v>35.670323804655403</c:v>
                </c:pt>
                <c:pt idx="67286">
                  <c:v>35.6704659492937</c:v>
                </c:pt>
                <c:pt idx="67287">
                  <c:v>35.670608093476901</c:v>
                </c:pt>
                <c:pt idx="67288">
                  <c:v>35.670750237205198</c:v>
                </c:pt>
                <c:pt idx="67289">
                  <c:v>35.670892380478499</c:v>
                </c:pt>
                <c:pt idx="67290">
                  <c:v>35.671034523296697</c:v>
                </c:pt>
                <c:pt idx="67291">
                  <c:v>35.671176665659999</c:v>
                </c:pt>
                <c:pt idx="67292">
                  <c:v>35.671318807568397</c:v>
                </c:pt>
                <c:pt idx="67293">
                  <c:v>35.6714609490217</c:v>
                </c:pt>
                <c:pt idx="67294">
                  <c:v>35.67160309002</c:v>
                </c:pt>
                <c:pt idx="67295">
                  <c:v>35.671745230563403</c:v>
                </c:pt>
                <c:pt idx="67296">
                  <c:v>35.671887370651802</c:v>
                </c:pt>
                <c:pt idx="67297">
                  <c:v>35.672029510285199</c:v>
                </c:pt>
                <c:pt idx="67298">
                  <c:v>35.6721716494636</c:v>
                </c:pt>
                <c:pt idx="67299">
                  <c:v>35.672313788187097</c:v>
                </c:pt>
                <c:pt idx="67300">
                  <c:v>35.672455926455598</c:v>
                </c:pt>
                <c:pt idx="67301">
                  <c:v>35.672598064269103</c:v>
                </c:pt>
                <c:pt idx="67302">
                  <c:v>35.672740201627597</c:v>
                </c:pt>
                <c:pt idx="67303">
                  <c:v>35.672882338531203</c:v>
                </c:pt>
                <c:pt idx="67304">
                  <c:v>35.673024474979798</c:v>
                </c:pt>
                <c:pt idx="67305">
                  <c:v>35.673166610973396</c:v>
                </c:pt>
                <c:pt idx="67306">
                  <c:v>35.673308746512099</c:v>
                </c:pt>
                <c:pt idx="67307">
                  <c:v>35.673450881595798</c:v>
                </c:pt>
                <c:pt idx="67308">
                  <c:v>35.673593016224601</c:v>
                </c:pt>
                <c:pt idx="67309">
                  <c:v>35.6737351503984</c:v>
                </c:pt>
                <c:pt idx="67310">
                  <c:v>35.673877284117196</c:v>
                </c:pt>
                <c:pt idx="67311">
                  <c:v>35.674019417381103</c:v>
                </c:pt>
                <c:pt idx="67312">
                  <c:v>35.67416155019</c:v>
                </c:pt>
                <c:pt idx="67313">
                  <c:v>35.674303682544</c:v>
                </c:pt>
                <c:pt idx="67314">
                  <c:v>35.674445814442997</c:v>
                </c:pt>
                <c:pt idx="67315">
                  <c:v>35.674587945887097</c:v>
                </c:pt>
                <c:pt idx="67316">
                  <c:v>35.674730076876202</c:v>
                </c:pt>
                <c:pt idx="67317">
                  <c:v>35.674872207410303</c:v>
                </c:pt>
                <c:pt idx="67318">
                  <c:v>35.6750143374895</c:v>
                </c:pt>
                <c:pt idx="67319">
                  <c:v>35.675156467113801</c:v>
                </c:pt>
                <c:pt idx="67320">
                  <c:v>35.675298596283099</c:v>
                </c:pt>
                <c:pt idx="67321">
                  <c:v>35.6754407249975</c:v>
                </c:pt>
                <c:pt idx="67322">
                  <c:v>35.675582853256998</c:v>
                </c:pt>
                <c:pt idx="67323">
                  <c:v>35.675724981061499</c:v>
                </c:pt>
                <c:pt idx="67324">
                  <c:v>35.675867108410998</c:v>
                </c:pt>
                <c:pt idx="67325">
                  <c:v>35.676009235305699</c:v>
                </c:pt>
                <c:pt idx="67326">
                  <c:v>35.676151361745397</c:v>
                </c:pt>
                <c:pt idx="67327">
                  <c:v>35.676293487730099</c:v>
                </c:pt>
                <c:pt idx="67328">
                  <c:v>35.676435613259898</c:v>
                </c:pt>
                <c:pt idx="67329">
                  <c:v>35.6765777383348</c:v>
                </c:pt>
                <c:pt idx="67330">
                  <c:v>35.676719862954798</c:v>
                </c:pt>
                <c:pt idx="67331">
                  <c:v>35.6768619871198</c:v>
                </c:pt>
                <c:pt idx="67332">
                  <c:v>35.677004110829998</c:v>
                </c:pt>
                <c:pt idx="67333">
                  <c:v>35.6771462340851</c:v>
                </c:pt>
                <c:pt idx="67334">
                  <c:v>35.677288356885398</c:v>
                </c:pt>
                <c:pt idx="67335">
                  <c:v>35.677430479230701</c:v>
                </c:pt>
                <c:pt idx="67336">
                  <c:v>35.677572601121199</c:v>
                </c:pt>
                <c:pt idx="67337">
                  <c:v>35.677714722556701</c:v>
                </c:pt>
                <c:pt idx="67338">
                  <c:v>35.677856843537299</c:v>
                </c:pt>
                <c:pt idx="67339">
                  <c:v>35.677998964062901</c:v>
                </c:pt>
                <c:pt idx="67340">
                  <c:v>35.678141084133699</c:v>
                </c:pt>
                <c:pt idx="67341">
                  <c:v>35.678283203749501</c:v>
                </c:pt>
                <c:pt idx="67342">
                  <c:v>35.6784253229104</c:v>
                </c:pt>
                <c:pt idx="67343">
                  <c:v>35.678567441616501</c:v>
                </c:pt>
                <c:pt idx="67344">
                  <c:v>35.678709559867599</c:v>
                </c:pt>
                <c:pt idx="67345">
                  <c:v>35.678851677663801</c:v>
                </c:pt>
                <c:pt idx="67346">
                  <c:v>35.678993795005098</c:v>
                </c:pt>
                <c:pt idx="67347">
                  <c:v>35.6791359118914</c:v>
                </c:pt>
                <c:pt idx="67348">
                  <c:v>35.679278028322898</c:v>
                </c:pt>
                <c:pt idx="67349">
                  <c:v>35.679420144299499</c:v>
                </c:pt>
                <c:pt idx="67350">
                  <c:v>35.679562259821203</c:v>
                </c:pt>
                <c:pt idx="67351">
                  <c:v>35.679704374887997</c:v>
                </c:pt>
                <c:pt idx="67352">
                  <c:v>35.679846489499901</c:v>
                </c:pt>
                <c:pt idx="67353">
                  <c:v>35.679988603656902</c:v>
                </c:pt>
                <c:pt idx="67354">
                  <c:v>35.6801307173589</c:v>
                </c:pt>
                <c:pt idx="67355">
                  <c:v>35.680272830606199</c:v>
                </c:pt>
                <c:pt idx="67356">
                  <c:v>35.680414943398503</c:v>
                </c:pt>
                <c:pt idx="67357">
                  <c:v>35.680557055735903</c:v>
                </c:pt>
                <c:pt idx="67358">
                  <c:v>35.6806991676184</c:v>
                </c:pt>
                <c:pt idx="67359">
                  <c:v>35.680841279046099</c:v>
                </c:pt>
                <c:pt idx="67360">
                  <c:v>35.680983390018802</c:v>
                </c:pt>
                <c:pt idx="67361">
                  <c:v>35.681125500536702</c:v>
                </c:pt>
                <c:pt idx="67362">
                  <c:v>35.681267610599697</c:v>
                </c:pt>
                <c:pt idx="67363">
                  <c:v>35.681409720207803</c:v>
                </c:pt>
                <c:pt idx="67364">
                  <c:v>35.681551829360998</c:v>
                </c:pt>
                <c:pt idx="67365">
                  <c:v>35.681693938059396</c:v>
                </c:pt>
                <c:pt idx="67366">
                  <c:v>35.681836046302898</c:v>
                </c:pt>
                <c:pt idx="67367">
                  <c:v>35.681978154091397</c:v>
                </c:pt>
                <c:pt idx="67368">
                  <c:v>35.682120261425197</c:v>
                </c:pt>
                <c:pt idx="67369">
                  <c:v>35.682262368304002</c:v>
                </c:pt>
                <c:pt idx="67370">
                  <c:v>35.682404474728003</c:v>
                </c:pt>
                <c:pt idx="67371">
                  <c:v>35.6825465806971</c:v>
                </c:pt>
                <c:pt idx="67372">
                  <c:v>35.682688686211399</c:v>
                </c:pt>
                <c:pt idx="67373">
                  <c:v>35.682830791270703</c:v>
                </c:pt>
                <c:pt idx="67374">
                  <c:v>35.682972895875203</c:v>
                </c:pt>
                <c:pt idx="67375">
                  <c:v>35.683115000024898</c:v>
                </c:pt>
                <c:pt idx="67376">
                  <c:v>35.683257103719697</c:v>
                </c:pt>
                <c:pt idx="67377">
                  <c:v>35.683399206959599</c:v>
                </c:pt>
                <c:pt idx="67378">
                  <c:v>35.683541309744697</c:v>
                </c:pt>
                <c:pt idx="67379">
                  <c:v>35.683683412074899</c:v>
                </c:pt>
                <c:pt idx="67380">
                  <c:v>35.683825513950197</c:v>
                </c:pt>
                <c:pt idx="67381">
                  <c:v>35.683967615370698</c:v>
                </c:pt>
                <c:pt idx="67382">
                  <c:v>35.684109716336302</c:v>
                </c:pt>
                <c:pt idx="67383">
                  <c:v>35.684251816847102</c:v>
                </c:pt>
                <c:pt idx="67384">
                  <c:v>35.684393916903097</c:v>
                </c:pt>
                <c:pt idx="67385">
                  <c:v>35.684536016504197</c:v>
                </c:pt>
                <c:pt idx="67386">
                  <c:v>35.684678115650399</c:v>
                </c:pt>
                <c:pt idx="67387">
                  <c:v>35.684820214341798</c:v>
                </c:pt>
                <c:pt idx="67388">
                  <c:v>35.6849623125783</c:v>
                </c:pt>
                <c:pt idx="67389">
                  <c:v>35.685104410359997</c:v>
                </c:pt>
                <c:pt idx="67390">
                  <c:v>35.685246507686898</c:v>
                </c:pt>
                <c:pt idx="67391">
                  <c:v>35.685388604558902</c:v>
                </c:pt>
                <c:pt idx="67392">
                  <c:v>35.685530700976102</c:v>
                </c:pt>
                <c:pt idx="67393">
                  <c:v>35.685672796938498</c:v>
                </c:pt>
                <c:pt idx="67394">
                  <c:v>35.685814892445997</c:v>
                </c:pt>
                <c:pt idx="67395">
                  <c:v>35.685956987498599</c:v>
                </c:pt>
                <c:pt idx="67396">
                  <c:v>35.686099082096497</c:v>
                </c:pt>
                <c:pt idx="67397">
                  <c:v>35.686241176239498</c:v>
                </c:pt>
                <c:pt idx="67398">
                  <c:v>35.686383269927603</c:v>
                </c:pt>
                <c:pt idx="67399">
                  <c:v>35.686525363161003</c:v>
                </c:pt>
                <c:pt idx="67400">
                  <c:v>35.686667455939499</c:v>
                </c:pt>
                <c:pt idx="67401">
                  <c:v>35.686809548263199</c:v>
                </c:pt>
                <c:pt idx="67402">
                  <c:v>35.686951640132101</c:v>
                </c:pt>
                <c:pt idx="67403">
                  <c:v>35.687093731546099</c:v>
                </c:pt>
                <c:pt idx="67404">
                  <c:v>35.6872358225054</c:v>
                </c:pt>
                <c:pt idx="67405">
                  <c:v>35.687377913009797</c:v>
                </c:pt>
                <c:pt idx="67406">
                  <c:v>35.687520003059397</c:v>
                </c:pt>
                <c:pt idx="67407">
                  <c:v>35.687662092654101</c:v>
                </c:pt>
                <c:pt idx="67408">
                  <c:v>35.6878041817941</c:v>
                </c:pt>
                <c:pt idx="67409">
                  <c:v>35.687946270479202</c:v>
                </c:pt>
                <c:pt idx="67410">
                  <c:v>35.6880883587095</c:v>
                </c:pt>
                <c:pt idx="67411">
                  <c:v>35.688230446485001</c:v>
                </c:pt>
                <c:pt idx="67412">
                  <c:v>35.688372533805698</c:v>
                </c:pt>
                <c:pt idx="67413">
                  <c:v>35.688514620671597</c:v>
                </c:pt>
                <c:pt idx="67414">
                  <c:v>35.6886567070827</c:v>
                </c:pt>
                <c:pt idx="67415">
                  <c:v>35.688798793038998</c:v>
                </c:pt>
                <c:pt idx="67416">
                  <c:v>35.6889408785405</c:v>
                </c:pt>
                <c:pt idx="67417">
                  <c:v>35.689082963587197</c:v>
                </c:pt>
                <c:pt idx="67418">
                  <c:v>35.689225048178997</c:v>
                </c:pt>
                <c:pt idx="67419">
                  <c:v>35.6893671323161</c:v>
                </c:pt>
                <c:pt idx="67420">
                  <c:v>35.689509215998399</c:v>
                </c:pt>
                <c:pt idx="67421">
                  <c:v>35.689651299225901</c:v>
                </c:pt>
                <c:pt idx="67422">
                  <c:v>35.689793381998498</c:v>
                </c:pt>
                <c:pt idx="67423">
                  <c:v>35.689935464316399</c:v>
                </c:pt>
                <c:pt idx="67424">
                  <c:v>35.690077546179502</c:v>
                </c:pt>
                <c:pt idx="67425">
                  <c:v>35.690219627587801</c:v>
                </c:pt>
                <c:pt idx="67426">
                  <c:v>35.690361708541303</c:v>
                </c:pt>
                <c:pt idx="67427">
                  <c:v>35.6905037890401</c:v>
                </c:pt>
                <c:pt idx="67428">
                  <c:v>35.690645869084001</c:v>
                </c:pt>
                <c:pt idx="67429">
                  <c:v>35.690787948673197</c:v>
                </c:pt>
                <c:pt idx="67430">
                  <c:v>35.690930027807497</c:v>
                </c:pt>
                <c:pt idx="67431">
                  <c:v>35.691072106487098</c:v>
                </c:pt>
                <c:pt idx="67432">
                  <c:v>35.691214184711903</c:v>
                </c:pt>
                <c:pt idx="67433">
                  <c:v>35.691356262482003</c:v>
                </c:pt>
                <c:pt idx="67434">
                  <c:v>35.691498339797199</c:v>
                </c:pt>
                <c:pt idx="67435">
                  <c:v>35.691640416657698</c:v>
                </c:pt>
                <c:pt idx="67436">
                  <c:v>35.6917824930634</c:v>
                </c:pt>
                <c:pt idx="67437">
                  <c:v>35.691924569014297</c:v>
                </c:pt>
                <c:pt idx="67438">
                  <c:v>35.692066644510497</c:v>
                </c:pt>
                <c:pt idx="67439">
                  <c:v>35.6922087195518</c:v>
                </c:pt>
                <c:pt idx="67440">
                  <c:v>35.692350794138399</c:v>
                </c:pt>
                <c:pt idx="67441">
                  <c:v>35.6924928682703</c:v>
                </c:pt>
                <c:pt idx="67442">
                  <c:v>35.692634941947396</c:v>
                </c:pt>
                <c:pt idx="67443">
                  <c:v>35.692777015169703</c:v>
                </c:pt>
                <c:pt idx="67444">
                  <c:v>35.692919087937199</c:v>
                </c:pt>
                <c:pt idx="67445">
                  <c:v>35.693061160249997</c:v>
                </c:pt>
                <c:pt idx="67446">
                  <c:v>35.693203232107997</c:v>
                </c:pt>
                <c:pt idx="67447">
                  <c:v>35.6933453035113</c:v>
                </c:pt>
                <c:pt idx="67448">
                  <c:v>35.693487374459799</c:v>
                </c:pt>
                <c:pt idx="67449">
                  <c:v>35.693629444953601</c:v>
                </c:pt>
                <c:pt idx="67450">
                  <c:v>35.693771514992598</c:v>
                </c:pt>
                <c:pt idx="67451">
                  <c:v>35.693913584576798</c:v>
                </c:pt>
                <c:pt idx="67452">
                  <c:v>35.6940556537063</c:v>
                </c:pt>
                <c:pt idx="67453">
                  <c:v>35.694197722380999</c:v>
                </c:pt>
                <c:pt idx="67454">
                  <c:v>35.694339790600999</c:v>
                </c:pt>
                <c:pt idx="67455">
                  <c:v>35.694481858366302</c:v>
                </c:pt>
                <c:pt idx="67456">
                  <c:v>35.694623925676801</c:v>
                </c:pt>
                <c:pt idx="67457">
                  <c:v>35.694765992532503</c:v>
                </c:pt>
                <c:pt idx="67458">
                  <c:v>35.6949080589335</c:v>
                </c:pt>
                <c:pt idx="67459">
                  <c:v>35.695050124879799</c:v>
                </c:pt>
                <c:pt idx="67460">
                  <c:v>35.695192190371301</c:v>
                </c:pt>
                <c:pt idx="67461">
                  <c:v>35.695334255408099</c:v>
                </c:pt>
                <c:pt idx="67462">
                  <c:v>35.695476319990199</c:v>
                </c:pt>
                <c:pt idx="67463">
                  <c:v>35.695618384117502</c:v>
                </c:pt>
                <c:pt idx="67464">
                  <c:v>35.6957604477901</c:v>
                </c:pt>
                <c:pt idx="67465">
                  <c:v>35.695902511007901</c:v>
                </c:pt>
                <c:pt idx="67466">
                  <c:v>35.696044573771097</c:v>
                </c:pt>
                <c:pt idx="67467">
                  <c:v>35.696186636079503</c:v>
                </c:pt>
                <c:pt idx="67468">
                  <c:v>35.696328697933097</c:v>
                </c:pt>
                <c:pt idx="67469">
                  <c:v>35.696470759332001</c:v>
                </c:pt>
                <c:pt idx="67470">
                  <c:v>35.6966128202763</c:v>
                </c:pt>
                <c:pt idx="67471">
                  <c:v>35.696754880765702</c:v>
                </c:pt>
                <c:pt idx="67472">
                  <c:v>35.696896940800499</c:v>
                </c:pt>
                <c:pt idx="67473">
                  <c:v>35.697039000380499</c:v>
                </c:pt>
                <c:pt idx="67474">
                  <c:v>35.697181059505901</c:v>
                </c:pt>
                <c:pt idx="67475">
                  <c:v>35.697323118176499</c:v>
                </c:pt>
                <c:pt idx="67476">
                  <c:v>35.697465176392299</c:v>
                </c:pt>
                <c:pt idx="67477">
                  <c:v>35.697607234153502</c:v>
                </c:pt>
                <c:pt idx="67478">
                  <c:v>35.697749291459999</c:v>
                </c:pt>
                <c:pt idx="67479">
                  <c:v>35.6978913483117</c:v>
                </c:pt>
                <c:pt idx="67480">
                  <c:v>35.698033404708703</c:v>
                </c:pt>
                <c:pt idx="67481">
                  <c:v>35.6981754606511</c:v>
                </c:pt>
                <c:pt idx="67482">
                  <c:v>35.698317516138701</c:v>
                </c:pt>
                <c:pt idx="67483">
                  <c:v>35.698459571171597</c:v>
                </c:pt>
                <c:pt idx="67484">
                  <c:v>35.698601625749802</c:v>
                </c:pt>
                <c:pt idx="67485">
                  <c:v>35.698743679873303</c:v>
                </c:pt>
                <c:pt idx="67486">
                  <c:v>35.698885733542099</c:v>
                </c:pt>
                <c:pt idx="67487">
                  <c:v>35.699027786756197</c:v>
                </c:pt>
                <c:pt idx="67488">
                  <c:v>35.699169839515598</c:v>
                </c:pt>
                <c:pt idx="67489">
                  <c:v>35.699311891820301</c:v>
                </c:pt>
                <c:pt idx="67490">
                  <c:v>35.699453943670299</c:v>
                </c:pt>
                <c:pt idx="67491">
                  <c:v>35.6995959950656</c:v>
                </c:pt>
                <c:pt idx="67492">
                  <c:v>35.699738046006203</c:v>
                </c:pt>
                <c:pt idx="67493">
                  <c:v>35.699880096492102</c:v>
                </c:pt>
                <c:pt idx="67494">
                  <c:v>35.700022146523303</c:v>
                </c:pt>
                <c:pt idx="67495">
                  <c:v>35.700164196099898</c:v>
                </c:pt>
                <c:pt idx="67496">
                  <c:v>35.700306245221697</c:v>
                </c:pt>
                <c:pt idx="67497">
                  <c:v>35.700448293888897</c:v>
                </c:pt>
                <c:pt idx="67498">
                  <c:v>35.7005903421013</c:v>
                </c:pt>
                <c:pt idx="67499">
                  <c:v>35.700732389859098</c:v>
                </c:pt>
                <c:pt idx="67500">
                  <c:v>35.700874437162298</c:v>
                </c:pt>
                <c:pt idx="67501">
                  <c:v>35.701016484010701</c:v>
                </c:pt>
                <c:pt idx="67502">
                  <c:v>35.701158530404399</c:v>
                </c:pt>
                <c:pt idx="67503">
                  <c:v>35.701300576343499</c:v>
                </c:pt>
                <c:pt idx="67504">
                  <c:v>35.701442621827901</c:v>
                </c:pt>
                <c:pt idx="67505">
                  <c:v>35.701584666857698</c:v>
                </c:pt>
                <c:pt idx="67506">
                  <c:v>35.701726711432698</c:v>
                </c:pt>
                <c:pt idx="67507">
                  <c:v>35.7018687555531</c:v>
                </c:pt>
                <c:pt idx="67508">
                  <c:v>35.702010799218797</c:v>
                </c:pt>
                <c:pt idx="67509">
                  <c:v>35.702152842429797</c:v>
                </c:pt>
                <c:pt idx="67510">
                  <c:v>35.702294885186198</c:v>
                </c:pt>
                <c:pt idx="67511">
                  <c:v>35.702436927487902</c:v>
                </c:pt>
                <c:pt idx="67512">
                  <c:v>35.702578969335001</c:v>
                </c:pt>
                <c:pt idx="67513">
                  <c:v>35.702721010727302</c:v>
                </c:pt>
                <c:pt idx="67514">
                  <c:v>35.702863051665098</c:v>
                </c:pt>
                <c:pt idx="67515">
                  <c:v>35.703005092148103</c:v>
                </c:pt>
                <c:pt idx="67516">
                  <c:v>35.703147132176497</c:v>
                </c:pt>
                <c:pt idx="67517">
                  <c:v>35.703289171750299</c:v>
                </c:pt>
                <c:pt idx="67518">
                  <c:v>35.703431210869297</c:v>
                </c:pt>
                <c:pt idx="67519">
                  <c:v>35.703573249533797</c:v>
                </c:pt>
                <c:pt idx="67520">
                  <c:v>35.703715287743599</c:v>
                </c:pt>
                <c:pt idx="67521">
                  <c:v>35.703857325498703</c:v>
                </c:pt>
                <c:pt idx="67522">
                  <c:v>35.703999362799202</c:v>
                </c:pt>
                <c:pt idx="67523">
                  <c:v>35.704141399645003</c:v>
                </c:pt>
                <c:pt idx="67524">
                  <c:v>35.704283436036199</c:v>
                </c:pt>
                <c:pt idx="67525">
                  <c:v>35.704425471972698</c:v>
                </c:pt>
                <c:pt idx="67526">
                  <c:v>35.704567507454598</c:v>
                </c:pt>
                <c:pt idx="67527">
                  <c:v>35.704709542481901</c:v>
                </c:pt>
                <c:pt idx="67528">
                  <c:v>35.704851577054498</c:v>
                </c:pt>
                <c:pt idx="67529">
                  <c:v>35.704993611172398</c:v>
                </c:pt>
                <c:pt idx="67530">
                  <c:v>35.705135644835799</c:v>
                </c:pt>
                <c:pt idx="67531">
                  <c:v>35.705277678044503</c:v>
                </c:pt>
                <c:pt idx="67532">
                  <c:v>35.705419710798502</c:v>
                </c:pt>
                <c:pt idx="67533">
                  <c:v>35.705561743097903</c:v>
                </c:pt>
                <c:pt idx="67534">
                  <c:v>35.705703774942698</c:v>
                </c:pt>
                <c:pt idx="67535">
                  <c:v>35.705845806332903</c:v>
                </c:pt>
                <c:pt idx="67536">
                  <c:v>35.705987837268403</c:v>
                </c:pt>
                <c:pt idx="67537">
                  <c:v>35.706129867749297</c:v>
                </c:pt>
                <c:pt idx="67538">
                  <c:v>35.706271897775601</c:v>
                </c:pt>
                <c:pt idx="67539">
                  <c:v>35.706413927347299</c:v>
                </c:pt>
                <c:pt idx="67540">
                  <c:v>35.7065559564643</c:v>
                </c:pt>
                <c:pt idx="67541">
                  <c:v>35.706697985126702</c:v>
                </c:pt>
                <c:pt idx="67542">
                  <c:v>35.706840013334499</c:v>
                </c:pt>
                <c:pt idx="67543">
                  <c:v>35.706982041087599</c:v>
                </c:pt>
                <c:pt idx="67544">
                  <c:v>35.7071240683862</c:v>
                </c:pt>
                <c:pt idx="67545">
                  <c:v>35.707266095230104</c:v>
                </c:pt>
                <c:pt idx="67546">
                  <c:v>35.707408121619402</c:v>
                </c:pt>
                <c:pt idx="67547">
                  <c:v>35.707550147554102</c:v>
                </c:pt>
                <c:pt idx="67548">
                  <c:v>35.707692173034197</c:v>
                </c:pt>
                <c:pt idx="67549">
                  <c:v>35.7078341980597</c:v>
                </c:pt>
                <c:pt idx="67550">
                  <c:v>35.707976222630599</c:v>
                </c:pt>
                <c:pt idx="67551">
                  <c:v>35.7081182467468</c:v>
                </c:pt>
                <c:pt idx="67552">
                  <c:v>35.708260270408502</c:v>
                </c:pt>
                <c:pt idx="67553">
                  <c:v>35.708402293615499</c:v>
                </c:pt>
                <c:pt idx="67554">
                  <c:v>35.708544316367998</c:v>
                </c:pt>
                <c:pt idx="67555">
                  <c:v>35.7086863386658</c:v>
                </c:pt>
                <c:pt idx="67556">
                  <c:v>35.708828360509102</c:v>
                </c:pt>
                <c:pt idx="67557">
                  <c:v>35.7089703818977</c:v>
                </c:pt>
                <c:pt idx="67558">
                  <c:v>35.7091124028317</c:v>
                </c:pt>
                <c:pt idx="67559">
                  <c:v>35.709254423311201</c:v>
                </c:pt>
                <c:pt idx="67560">
                  <c:v>35.709396443336097</c:v>
                </c:pt>
                <c:pt idx="67561">
                  <c:v>35.709538462906302</c:v>
                </c:pt>
                <c:pt idx="67562">
                  <c:v>35.709680482022002</c:v>
                </c:pt>
                <c:pt idx="67563">
                  <c:v>35.709822500683103</c:v>
                </c:pt>
                <c:pt idx="67564">
                  <c:v>35.709964518889599</c:v>
                </c:pt>
                <c:pt idx="67565">
                  <c:v>35.710106536641497</c:v>
                </c:pt>
                <c:pt idx="67566">
                  <c:v>35.710248553938797</c:v>
                </c:pt>
                <c:pt idx="67567">
                  <c:v>35.710390570781499</c:v>
                </c:pt>
                <c:pt idx="67568">
                  <c:v>35.710532587169702</c:v>
                </c:pt>
                <c:pt idx="67569">
                  <c:v>35.7106746031032</c:v>
                </c:pt>
                <c:pt idx="67570">
                  <c:v>35.7108166185822</c:v>
                </c:pt>
                <c:pt idx="67571">
                  <c:v>35.710958633606602</c:v>
                </c:pt>
                <c:pt idx="67572">
                  <c:v>35.711100648176497</c:v>
                </c:pt>
                <c:pt idx="67573">
                  <c:v>35.711242662291703</c:v>
                </c:pt>
                <c:pt idx="67574">
                  <c:v>35.711384675952402</c:v>
                </c:pt>
                <c:pt idx="67575">
                  <c:v>35.711526689158497</c:v>
                </c:pt>
                <c:pt idx="67576">
                  <c:v>35.711668701910099</c:v>
                </c:pt>
                <c:pt idx="67577">
                  <c:v>35.711810714206997</c:v>
                </c:pt>
                <c:pt idx="67578">
                  <c:v>35.711952726049397</c:v>
                </c:pt>
                <c:pt idx="67579">
                  <c:v>35.712094737437297</c:v>
                </c:pt>
                <c:pt idx="67580">
                  <c:v>35.712236748370501</c:v>
                </c:pt>
                <c:pt idx="67581">
                  <c:v>35.712378758849198</c:v>
                </c:pt>
                <c:pt idx="67582">
                  <c:v>35.712520768873397</c:v>
                </c:pt>
                <c:pt idx="67583">
                  <c:v>35.712662778442997</c:v>
                </c:pt>
                <c:pt idx="67584">
                  <c:v>35.712804787557999</c:v>
                </c:pt>
                <c:pt idx="67585">
                  <c:v>35.712946796218397</c:v>
                </c:pt>
                <c:pt idx="67586">
                  <c:v>35.713088804424302</c:v>
                </c:pt>
                <c:pt idx="67587">
                  <c:v>35.713230812175702</c:v>
                </c:pt>
                <c:pt idx="67588">
                  <c:v>35.713372819472497</c:v>
                </c:pt>
                <c:pt idx="67589">
                  <c:v>35.7135148263147</c:v>
                </c:pt>
                <c:pt idx="67590">
                  <c:v>35.713656832702398</c:v>
                </c:pt>
                <c:pt idx="67591">
                  <c:v>35.713798838635597</c:v>
                </c:pt>
                <c:pt idx="67592">
                  <c:v>35.713940844114198</c:v>
                </c:pt>
                <c:pt idx="67593">
                  <c:v>35.714082849138201</c:v>
                </c:pt>
                <c:pt idx="67594">
                  <c:v>35.714224853707698</c:v>
                </c:pt>
                <c:pt idx="67595">
                  <c:v>35.714366857822696</c:v>
                </c:pt>
                <c:pt idx="67596">
                  <c:v>35.714508861483097</c:v>
                </c:pt>
                <c:pt idx="67597">
                  <c:v>35.714650864688998</c:v>
                </c:pt>
                <c:pt idx="67598">
                  <c:v>35.714792867440302</c:v>
                </c:pt>
                <c:pt idx="67599">
                  <c:v>35.7149348697371</c:v>
                </c:pt>
                <c:pt idx="67600">
                  <c:v>35.715076871579399</c:v>
                </c:pt>
                <c:pt idx="67601">
                  <c:v>35.7152188729671</c:v>
                </c:pt>
                <c:pt idx="67602">
                  <c:v>35.715360873900302</c:v>
                </c:pt>
                <c:pt idx="67603">
                  <c:v>35.715502874378899</c:v>
                </c:pt>
                <c:pt idx="67604">
                  <c:v>35.715644874403097</c:v>
                </c:pt>
                <c:pt idx="67605">
                  <c:v>35.715786873972696</c:v>
                </c:pt>
                <c:pt idx="67606">
                  <c:v>35.715928873087698</c:v>
                </c:pt>
                <c:pt idx="67607">
                  <c:v>35.7160708717483</c:v>
                </c:pt>
                <c:pt idx="67608">
                  <c:v>35.716212869954298</c:v>
                </c:pt>
                <c:pt idx="67609">
                  <c:v>35.716354867705803</c:v>
                </c:pt>
                <c:pt idx="67610">
                  <c:v>35.716496865002803</c:v>
                </c:pt>
                <c:pt idx="67611">
                  <c:v>35.716638861845198</c:v>
                </c:pt>
                <c:pt idx="67612">
                  <c:v>35.7167808582332</c:v>
                </c:pt>
                <c:pt idx="67613">
                  <c:v>35.716922854166597</c:v>
                </c:pt>
                <c:pt idx="67614">
                  <c:v>35.717064849645503</c:v>
                </c:pt>
                <c:pt idx="67615">
                  <c:v>35.717206844669903</c:v>
                </c:pt>
                <c:pt idx="67616">
                  <c:v>35.717348839239797</c:v>
                </c:pt>
                <c:pt idx="67617">
                  <c:v>35.7174908333551</c:v>
                </c:pt>
                <c:pt idx="67618">
                  <c:v>35.717632827015997</c:v>
                </c:pt>
                <c:pt idx="67619">
                  <c:v>35.717774820222303</c:v>
                </c:pt>
                <c:pt idx="67620">
                  <c:v>35.717916812974202</c:v>
                </c:pt>
                <c:pt idx="67621">
                  <c:v>35.718058805271497</c:v>
                </c:pt>
                <c:pt idx="67622">
                  <c:v>35.718200797114299</c:v>
                </c:pt>
                <c:pt idx="67623">
                  <c:v>35.718342788502603</c:v>
                </c:pt>
                <c:pt idx="67624">
                  <c:v>35.718484779436501</c:v>
                </c:pt>
                <c:pt idx="67625">
                  <c:v>35.718626769915801</c:v>
                </c:pt>
                <c:pt idx="67626">
                  <c:v>35.718768759940602</c:v>
                </c:pt>
                <c:pt idx="67627">
                  <c:v>35.718910749510897</c:v>
                </c:pt>
                <c:pt idx="67628">
                  <c:v>35.7190527386268</c:v>
                </c:pt>
                <c:pt idx="67629">
                  <c:v>35.719194727288098</c:v>
                </c:pt>
                <c:pt idx="67630">
                  <c:v>35.719336715494897</c:v>
                </c:pt>
                <c:pt idx="67631">
                  <c:v>35.719478703247297</c:v>
                </c:pt>
                <c:pt idx="67632">
                  <c:v>35.719620690545199</c:v>
                </c:pt>
                <c:pt idx="67633">
                  <c:v>35.719762677388502</c:v>
                </c:pt>
                <c:pt idx="67634">
                  <c:v>35.719904663777399</c:v>
                </c:pt>
                <c:pt idx="67635">
                  <c:v>35.720046649711797</c:v>
                </c:pt>
                <c:pt idx="67636">
                  <c:v>35.720188635191697</c:v>
                </c:pt>
                <c:pt idx="67637">
                  <c:v>35.720330620217197</c:v>
                </c:pt>
                <c:pt idx="67638">
                  <c:v>35.7204726047881</c:v>
                </c:pt>
                <c:pt idx="67639">
                  <c:v>35.720614588904603</c:v>
                </c:pt>
                <c:pt idx="67640">
                  <c:v>35.7207565725666</c:v>
                </c:pt>
                <c:pt idx="67641">
                  <c:v>35.720898555774099</c:v>
                </c:pt>
                <c:pt idx="67642">
                  <c:v>35.721040538527099</c:v>
                </c:pt>
                <c:pt idx="67643">
                  <c:v>35.7211825208257</c:v>
                </c:pt>
                <c:pt idx="67644">
                  <c:v>35.721324502669802</c:v>
                </c:pt>
                <c:pt idx="67645">
                  <c:v>35.721466484059398</c:v>
                </c:pt>
                <c:pt idx="67646">
                  <c:v>35.721608464994603</c:v>
                </c:pt>
                <c:pt idx="67647">
                  <c:v>35.721750445475301</c:v>
                </c:pt>
                <c:pt idx="67648">
                  <c:v>35.721892425501501</c:v>
                </c:pt>
                <c:pt idx="67649">
                  <c:v>35.722034405073202</c:v>
                </c:pt>
                <c:pt idx="67650">
                  <c:v>35.722176384190497</c:v>
                </c:pt>
                <c:pt idx="67651">
                  <c:v>35.7223183628534</c:v>
                </c:pt>
                <c:pt idx="67652">
                  <c:v>35.722460341061698</c:v>
                </c:pt>
                <c:pt idx="67653">
                  <c:v>35.722602318815603</c:v>
                </c:pt>
                <c:pt idx="67654">
                  <c:v>35.722744296115103</c:v>
                </c:pt>
                <c:pt idx="67655">
                  <c:v>35.722886272960103</c:v>
                </c:pt>
                <c:pt idx="67656">
                  <c:v>35.723028249350598</c:v>
                </c:pt>
                <c:pt idx="67657">
                  <c:v>35.723170225286701</c:v>
                </c:pt>
                <c:pt idx="67658">
                  <c:v>35.723312200768397</c:v>
                </c:pt>
                <c:pt idx="67659">
                  <c:v>35.723454175795503</c:v>
                </c:pt>
                <c:pt idx="67660">
                  <c:v>35.723596150368301</c:v>
                </c:pt>
                <c:pt idx="67661">
                  <c:v>35.723738124486502</c:v>
                </c:pt>
                <c:pt idx="67662">
                  <c:v>35.723880098150403</c:v>
                </c:pt>
                <c:pt idx="67663">
                  <c:v>35.724022071359798</c:v>
                </c:pt>
                <c:pt idx="67664">
                  <c:v>35.724164044114701</c:v>
                </c:pt>
                <c:pt idx="67665">
                  <c:v>35.724306016415198</c:v>
                </c:pt>
                <c:pt idx="67666">
                  <c:v>35.724447988261304</c:v>
                </c:pt>
                <c:pt idx="67667">
                  <c:v>35.724589959652903</c:v>
                </c:pt>
                <c:pt idx="67668">
                  <c:v>35.724731930590103</c:v>
                </c:pt>
                <c:pt idx="67669">
                  <c:v>35.724873901072897</c:v>
                </c:pt>
                <c:pt idx="67670">
                  <c:v>35.725015871101199</c:v>
                </c:pt>
                <c:pt idx="67671">
                  <c:v>35.725157840675102</c:v>
                </c:pt>
                <c:pt idx="67672">
                  <c:v>35.725299809794599</c:v>
                </c:pt>
                <c:pt idx="67673">
                  <c:v>35.725441778459597</c:v>
                </c:pt>
                <c:pt idx="67674">
                  <c:v>35.725583746670203</c:v>
                </c:pt>
                <c:pt idx="67675">
                  <c:v>35.725725714426403</c:v>
                </c:pt>
                <c:pt idx="67676">
                  <c:v>35.725867681728097</c:v>
                </c:pt>
                <c:pt idx="67677">
                  <c:v>35.726009648575399</c:v>
                </c:pt>
                <c:pt idx="67678">
                  <c:v>35.726151614968302</c:v>
                </c:pt>
                <c:pt idx="67679">
                  <c:v>35.726293580906798</c:v>
                </c:pt>
                <c:pt idx="67680">
                  <c:v>35.726435546390803</c:v>
                </c:pt>
                <c:pt idx="67681">
                  <c:v>35.726577511420501</c:v>
                </c:pt>
                <c:pt idx="67682">
                  <c:v>35.726719475995701</c:v>
                </c:pt>
                <c:pt idx="67683">
                  <c:v>35.726861440116501</c:v>
                </c:pt>
                <c:pt idx="67684">
                  <c:v>35.727003403782902</c:v>
                </c:pt>
                <c:pt idx="67685">
                  <c:v>35.727145366994897</c:v>
                </c:pt>
                <c:pt idx="67686">
                  <c:v>35.7272873297524</c:v>
                </c:pt>
                <c:pt idx="67687">
                  <c:v>35.727429292055596</c:v>
                </c:pt>
                <c:pt idx="67688">
                  <c:v>35.727571253904301</c:v>
                </c:pt>
                <c:pt idx="67689">
                  <c:v>35.727713215298699</c:v>
                </c:pt>
                <c:pt idx="67690">
                  <c:v>35.727855176238599</c:v>
                </c:pt>
                <c:pt idx="67691">
                  <c:v>35.727997136724099</c:v>
                </c:pt>
                <c:pt idx="67692">
                  <c:v>35.728139096755299</c:v>
                </c:pt>
                <c:pt idx="67693">
                  <c:v>35.728281056332001</c:v>
                </c:pt>
                <c:pt idx="67694">
                  <c:v>35.728423015454297</c:v>
                </c:pt>
                <c:pt idx="67695">
                  <c:v>35.7285649741222</c:v>
                </c:pt>
                <c:pt idx="67696">
                  <c:v>35.728706932335797</c:v>
                </c:pt>
                <c:pt idx="67697">
                  <c:v>35.728848890094902</c:v>
                </c:pt>
                <c:pt idx="67698">
                  <c:v>35.728990847399601</c:v>
                </c:pt>
                <c:pt idx="67699">
                  <c:v>35.72913280425</c:v>
                </c:pt>
                <c:pt idx="67700">
                  <c:v>35.729274760646</c:v>
                </c:pt>
                <c:pt idx="67701">
                  <c:v>35.729416716587501</c:v>
                </c:pt>
                <c:pt idx="67702">
                  <c:v>35.729558672074702</c:v>
                </c:pt>
                <c:pt idx="67703">
                  <c:v>35.729700627107498</c:v>
                </c:pt>
                <c:pt idx="67704">
                  <c:v>35.729842581685901</c:v>
                </c:pt>
                <c:pt idx="67705">
                  <c:v>35.729984535809898</c:v>
                </c:pt>
                <c:pt idx="67706">
                  <c:v>35.730126489479602</c:v>
                </c:pt>
                <c:pt idx="67707">
                  <c:v>35.730268442694801</c:v>
                </c:pt>
                <c:pt idx="67708">
                  <c:v>35.730410395455699</c:v>
                </c:pt>
                <c:pt idx="67709">
                  <c:v>35.730552347762199</c:v>
                </c:pt>
                <c:pt idx="67710">
                  <c:v>35.730694299614299</c:v>
                </c:pt>
                <c:pt idx="67711">
                  <c:v>35.7308362510121</c:v>
                </c:pt>
                <c:pt idx="67712">
                  <c:v>35.730978201955502</c:v>
                </c:pt>
                <c:pt idx="67713">
                  <c:v>35.731120152444497</c:v>
                </c:pt>
                <c:pt idx="67714">
                  <c:v>35.7312621024791</c:v>
                </c:pt>
                <c:pt idx="67715">
                  <c:v>35.731404052059403</c:v>
                </c:pt>
                <c:pt idx="67716">
                  <c:v>35.731546001185301</c:v>
                </c:pt>
                <c:pt idx="67717">
                  <c:v>35.731687949856799</c:v>
                </c:pt>
                <c:pt idx="67718">
                  <c:v>35.731829898073997</c:v>
                </c:pt>
                <c:pt idx="67719">
                  <c:v>35.731971845836803</c:v>
                </c:pt>
                <c:pt idx="67720">
                  <c:v>35.732113793145203</c:v>
                </c:pt>
                <c:pt idx="67721">
                  <c:v>35.732255739999303</c:v>
                </c:pt>
                <c:pt idx="67722">
                  <c:v>35.732397686398997</c:v>
                </c:pt>
                <c:pt idx="67723">
                  <c:v>35.732539632344398</c:v>
                </c:pt>
                <c:pt idx="67724">
                  <c:v>35.7326815778354</c:v>
                </c:pt>
                <c:pt idx="67725">
                  <c:v>35.732823522872103</c:v>
                </c:pt>
                <c:pt idx="67726">
                  <c:v>35.732965467454399</c:v>
                </c:pt>
                <c:pt idx="67727">
                  <c:v>35.733107411582303</c:v>
                </c:pt>
                <c:pt idx="67728">
                  <c:v>35.7332493552559</c:v>
                </c:pt>
                <c:pt idx="67729">
                  <c:v>35.733391298475198</c:v>
                </c:pt>
                <c:pt idx="67730">
                  <c:v>35.733533241240103</c:v>
                </c:pt>
                <c:pt idx="67731">
                  <c:v>35.733675183550602</c:v>
                </c:pt>
                <c:pt idx="67732">
                  <c:v>35.733817125406802</c:v>
                </c:pt>
                <c:pt idx="67733">
                  <c:v>35.733959066808701</c:v>
                </c:pt>
                <c:pt idx="67734">
                  <c:v>35.734101007756202</c:v>
                </c:pt>
                <c:pt idx="67735">
                  <c:v>35.734242948249403</c:v>
                </c:pt>
                <c:pt idx="67736">
                  <c:v>35.734384888288297</c:v>
                </c:pt>
                <c:pt idx="67737">
                  <c:v>35.734526827872799</c:v>
                </c:pt>
                <c:pt idx="67738">
                  <c:v>35.734668767003001</c:v>
                </c:pt>
                <c:pt idx="67739">
                  <c:v>35.734810705678797</c:v>
                </c:pt>
                <c:pt idx="67740">
                  <c:v>35.7349526439003</c:v>
                </c:pt>
                <c:pt idx="67741">
                  <c:v>35.735094581667497</c:v>
                </c:pt>
                <c:pt idx="67742">
                  <c:v>35.735236518980301</c:v>
                </c:pt>
                <c:pt idx="67743">
                  <c:v>35.735378455838799</c:v>
                </c:pt>
                <c:pt idx="67744">
                  <c:v>35.735520392242996</c:v>
                </c:pt>
                <c:pt idx="67745">
                  <c:v>35.735662328192902</c:v>
                </c:pt>
                <c:pt idx="67746">
                  <c:v>35.735804263688401</c:v>
                </c:pt>
                <c:pt idx="67747">
                  <c:v>35.7359461987297</c:v>
                </c:pt>
                <c:pt idx="67748">
                  <c:v>35.736088133316599</c:v>
                </c:pt>
                <c:pt idx="67749">
                  <c:v>35.7362300674491</c:v>
                </c:pt>
                <c:pt idx="67750">
                  <c:v>35.7363720011274</c:v>
                </c:pt>
                <c:pt idx="67751">
                  <c:v>35.736513934351301</c:v>
                </c:pt>
                <c:pt idx="67752">
                  <c:v>35.736655867121002</c:v>
                </c:pt>
                <c:pt idx="67753">
                  <c:v>35.736797799436303</c:v>
                </c:pt>
                <c:pt idx="67754">
                  <c:v>35.736939731297298</c:v>
                </c:pt>
                <c:pt idx="67755">
                  <c:v>35.737081662704</c:v>
                </c:pt>
                <c:pt idx="67756">
                  <c:v>35.737223593656402</c:v>
                </c:pt>
                <c:pt idx="67757">
                  <c:v>35.737365524154399</c:v>
                </c:pt>
                <c:pt idx="67758">
                  <c:v>35.737507454198202</c:v>
                </c:pt>
                <c:pt idx="67759">
                  <c:v>35.737649383787698</c:v>
                </c:pt>
                <c:pt idx="67760">
                  <c:v>35.737791312922802</c:v>
                </c:pt>
                <c:pt idx="67761">
                  <c:v>35.737933241603699</c:v>
                </c:pt>
                <c:pt idx="67762">
                  <c:v>35.738075169830203</c:v>
                </c:pt>
                <c:pt idx="67763">
                  <c:v>35.738217097602501</c:v>
                </c:pt>
                <c:pt idx="67764">
                  <c:v>35.738359024920399</c:v>
                </c:pt>
                <c:pt idx="67765">
                  <c:v>35.738500951784097</c:v>
                </c:pt>
                <c:pt idx="67766">
                  <c:v>35.738642878193502</c:v>
                </c:pt>
                <c:pt idx="67767">
                  <c:v>35.738784804148501</c:v>
                </c:pt>
                <c:pt idx="67768">
                  <c:v>35.7389267296493</c:v>
                </c:pt>
                <c:pt idx="67769">
                  <c:v>35.739068654695799</c:v>
                </c:pt>
                <c:pt idx="67770">
                  <c:v>35.739210579287999</c:v>
                </c:pt>
                <c:pt idx="67771">
                  <c:v>35.739352503425899</c:v>
                </c:pt>
                <c:pt idx="67772">
                  <c:v>35.739494427109499</c:v>
                </c:pt>
                <c:pt idx="67773">
                  <c:v>35.739636350338898</c:v>
                </c:pt>
                <c:pt idx="67774">
                  <c:v>35.739778273113899</c:v>
                </c:pt>
                <c:pt idx="67775">
                  <c:v>35.739920195434699</c:v>
                </c:pt>
                <c:pt idx="67776">
                  <c:v>35.7400621173012</c:v>
                </c:pt>
                <c:pt idx="67777">
                  <c:v>35.740204038713401</c:v>
                </c:pt>
                <c:pt idx="67778">
                  <c:v>35.740345959671401</c:v>
                </c:pt>
                <c:pt idx="67779">
                  <c:v>35.740487880175003</c:v>
                </c:pt>
                <c:pt idx="67780">
                  <c:v>35.740629800224397</c:v>
                </c:pt>
                <c:pt idx="67781">
                  <c:v>35.740771719819499</c:v>
                </c:pt>
                <c:pt idx="67782">
                  <c:v>35.7409136389604</c:v>
                </c:pt>
                <c:pt idx="67783">
                  <c:v>35.741055557646902</c:v>
                </c:pt>
                <c:pt idx="67784">
                  <c:v>35.741197475879197</c:v>
                </c:pt>
                <c:pt idx="67785">
                  <c:v>35.741339393657299</c:v>
                </c:pt>
                <c:pt idx="67786">
                  <c:v>35.741481310981001</c:v>
                </c:pt>
                <c:pt idx="67787">
                  <c:v>35.741623227850503</c:v>
                </c:pt>
                <c:pt idx="67788">
                  <c:v>35.741765144265798</c:v>
                </c:pt>
                <c:pt idx="67789">
                  <c:v>35.741907060226801</c:v>
                </c:pt>
                <c:pt idx="67790">
                  <c:v>35.742048975733503</c:v>
                </c:pt>
                <c:pt idx="67791">
                  <c:v>35.742190890785999</c:v>
                </c:pt>
                <c:pt idx="67792">
                  <c:v>35.742332805384201</c:v>
                </c:pt>
                <c:pt idx="67793">
                  <c:v>35.742474719528097</c:v>
                </c:pt>
                <c:pt idx="67794">
                  <c:v>35.7426166332178</c:v>
                </c:pt>
                <c:pt idx="67795">
                  <c:v>35.742758546453203</c:v>
                </c:pt>
                <c:pt idx="67796">
                  <c:v>35.742900459234399</c:v>
                </c:pt>
                <c:pt idx="67797">
                  <c:v>35.743042371561401</c:v>
                </c:pt>
                <c:pt idx="67798">
                  <c:v>35.743184283434097</c:v>
                </c:pt>
                <c:pt idx="67799">
                  <c:v>35.7433261948525</c:v>
                </c:pt>
                <c:pt idx="67800">
                  <c:v>35.743468105816703</c:v>
                </c:pt>
                <c:pt idx="67801">
                  <c:v>35.743610016326699</c:v>
                </c:pt>
                <c:pt idx="67802">
                  <c:v>35.743751926382402</c:v>
                </c:pt>
                <c:pt idx="67803">
                  <c:v>35.743893835983798</c:v>
                </c:pt>
                <c:pt idx="67804">
                  <c:v>35.7440357451311</c:v>
                </c:pt>
                <c:pt idx="67805">
                  <c:v>35.744177653824103</c:v>
                </c:pt>
                <c:pt idx="67806">
                  <c:v>35.744319562062799</c:v>
                </c:pt>
                <c:pt idx="67807">
                  <c:v>35.744461469847302</c:v>
                </c:pt>
                <c:pt idx="67808">
                  <c:v>35.744603377177597</c:v>
                </c:pt>
                <c:pt idx="67809">
                  <c:v>35.7447452840537</c:v>
                </c:pt>
                <c:pt idx="67810">
                  <c:v>35.744887190475502</c:v>
                </c:pt>
                <c:pt idx="67811">
                  <c:v>35.745029096443098</c:v>
                </c:pt>
                <c:pt idx="67812">
                  <c:v>35.7451710019565</c:v>
                </c:pt>
                <c:pt idx="67813">
                  <c:v>35.745312907015602</c:v>
                </c:pt>
                <c:pt idx="67814">
                  <c:v>35.745454811620498</c:v>
                </c:pt>
                <c:pt idx="67815">
                  <c:v>35.7455967157712</c:v>
                </c:pt>
                <c:pt idx="67816">
                  <c:v>35.745738619467701</c:v>
                </c:pt>
                <c:pt idx="67817">
                  <c:v>35.745880522709903</c:v>
                </c:pt>
                <c:pt idx="67818">
                  <c:v>35.746022425497898</c:v>
                </c:pt>
                <c:pt idx="67819">
                  <c:v>35.7461643278317</c:v>
                </c:pt>
                <c:pt idx="67820">
                  <c:v>35.746306229711301</c:v>
                </c:pt>
                <c:pt idx="67821">
                  <c:v>35.746448131136702</c:v>
                </c:pt>
                <c:pt idx="67822">
                  <c:v>35.746590032107903</c:v>
                </c:pt>
                <c:pt idx="67823">
                  <c:v>35.746731932624797</c:v>
                </c:pt>
                <c:pt idx="67824">
                  <c:v>35.746873832687598</c:v>
                </c:pt>
                <c:pt idx="67825">
                  <c:v>35.747015732296099</c:v>
                </c:pt>
                <c:pt idx="67826">
                  <c:v>35.747157631450399</c:v>
                </c:pt>
                <c:pt idx="67827">
                  <c:v>35.747299530150499</c:v>
                </c:pt>
                <c:pt idx="67828">
                  <c:v>35.747441428396399</c:v>
                </c:pt>
                <c:pt idx="67829">
                  <c:v>35.747583326188199</c:v>
                </c:pt>
                <c:pt idx="67830">
                  <c:v>35.747725223525698</c:v>
                </c:pt>
                <c:pt idx="67831">
                  <c:v>35.747867120408998</c:v>
                </c:pt>
                <c:pt idx="67832">
                  <c:v>35.748009016838097</c:v>
                </c:pt>
                <c:pt idx="67833">
                  <c:v>35.748150912813003</c:v>
                </c:pt>
                <c:pt idx="67834">
                  <c:v>35.748292808333701</c:v>
                </c:pt>
                <c:pt idx="67835">
                  <c:v>35.7484347034002</c:v>
                </c:pt>
                <c:pt idx="67836">
                  <c:v>35.748576598012498</c:v>
                </c:pt>
                <c:pt idx="67837">
                  <c:v>35.748718492170703</c:v>
                </c:pt>
                <c:pt idx="67838">
                  <c:v>35.7488603858746</c:v>
                </c:pt>
                <c:pt idx="67839">
                  <c:v>35.749002279124397</c:v>
                </c:pt>
                <c:pt idx="67840">
                  <c:v>35.749144171919902</c:v>
                </c:pt>
                <c:pt idx="67841">
                  <c:v>35.749286064261298</c:v>
                </c:pt>
                <c:pt idx="67842">
                  <c:v>35.749427956148502</c:v>
                </c:pt>
                <c:pt idx="67843">
                  <c:v>35.749569847581498</c:v>
                </c:pt>
                <c:pt idx="67844">
                  <c:v>35.7497117385603</c:v>
                </c:pt>
                <c:pt idx="67845">
                  <c:v>35.749853629085003</c:v>
                </c:pt>
                <c:pt idx="67846">
                  <c:v>35.749995519155497</c:v>
                </c:pt>
                <c:pt idx="67847">
                  <c:v>35.750137408771799</c:v>
                </c:pt>
                <c:pt idx="67848">
                  <c:v>35.750279297933901</c:v>
                </c:pt>
                <c:pt idx="67849">
                  <c:v>35.750421186641802</c:v>
                </c:pt>
                <c:pt idx="67850">
                  <c:v>35.750563074895602</c:v>
                </c:pt>
                <c:pt idx="67851">
                  <c:v>35.750704962695202</c:v>
                </c:pt>
                <c:pt idx="67852">
                  <c:v>35.750846850040602</c:v>
                </c:pt>
                <c:pt idx="67853">
                  <c:v>35.750988736931902</c:v>
                </c:pt>
                <c:pt idx="67854">
                  <c:v>35.751130623369001</c:v>
                </c:pt>
                <c:pt idx="67855">
                  <c:v>35.751272509351899</c:v>
                </c:pt>
                <c:pt idx="67856">
                  <c:v>35.751414394880698</c:v>
                </c:pt>
                <c:pt idx="67857">
                  <c:v>35.751556279955302</c:v>
                </c:pt>
                <c:pt idx="67858">
                  <c:v>35.7516981645757</c:v>
                </c:pt>
                <c:pt idx="67859">
                  <c:v>35.751840048741997</c:v>
                </c:pt>
                <c:pt idx="67860">
                  <c:v>35.7519819324541</c:v>
                </c:pt>
                <c:pt idx="67861">
                  <c:v>35.752123815712103</c:v>
                </c:pt>
                <c:pt idx="67862">
                  <c:v>35.752265698515899</c:v>
                </c:pt>
                <c:pt idx="67863">
                  <c:v>35.752407580865501</c:v>
                </c:pt>
                <c:pt idx="67864">
                  <c:v>35.752549462761003</c:v>
                </c:pt>
                <c:pt idx="67865">
                  <c:v>35.752691344202397</c:v>
                </c:pt>
                <c:pt idx="67866">
                  <c:v>35.752833225189597</c:v>
                </c:pt>
                <c:pt idx="67867">
                  <c:v>35.752975105722598</c:v>
                </c:pt>
                <c:pt idx="67868">
                  <c:v>35.753116985801597</c:v>
                </c:pt>
                <c:pt idx="67869">
                  <c:v>35.753258865426297</c:v>
                </c:pt>
                <c:pt idx="67870">
                  <c:v>35.753400744596902</c:v>
                </c:pt>
                <c:pt idx="67871">
                  <c:v>35.7535426233134</c:v>
                </c:pt>
                <c:pt idx="67872">
                  <c:v>35.753684501575698</c:v>
                </c:pt>
                <c:pt idx="67873">
                  <c:v>35.753826379383902</c:v>
                </c:pt>
                <c:pt idx="67874">
                  <c:v>35.753968256737998</c:v>
                </c:pt>
                <c:pt idx="67875">
                  <c:v>35.754110133637901</c:v>
                </c:pt>
                <c:pt idx="67876">
                  <c:v>35.754252010083697</c:v>
                </c:pt>
                <c:pt idx="67877">
                  <c:v>35.754393886075398</c:v>
                </c:pt>
                <c:pt idx="67878">
                  <c:v>35.7545357616129</c:v>
                </c:pt>
                <c:pt idx="67879">
                  <c:v>35.7546776366963</c:v>
                </c:pt>
                <c:pt idx="67880">
                  <c:v>35.754819511325501</c:v>
                </c:pt>
                <c:pt idx="67881">
                  <c:v>35.7549613855007</c:v>
                </c:pt>
                <c:pt idx="67882">
                  <c:v>35.755103259221698</c:v>
                </c:pt>
                <c:pt idx="67883">
                  <c:v>35.755245132488497</c:v>
                </c:pt>
                <c:pt idx="67884">
                  <c:v>35.755387005301301</c:v>
                </c:pt>
                <c:pt idx="67885">
                  <c:v>35.755528877659899</c:v>
                </c:pt>
                <c:pt idx="67886">
                  <c:v>35.755670749564402</c:v>
                </c:pt>
                <c:pt idx="67887">
                  <c:v>35.755812621014798</c:v>
                </c:pt>
                <c:pt idx="67888">
                  <c:v>35.755954492011099</c:v>
                </c:pt>
                <c:pt idx="67889">
                  <c:v>35.756096362553301</c:v>
                </c:pt>
                <c:pt idx="67890">
                  <c:v>35.756238232641302</c:v>
                </c:pt>
                <c:pt idx="67891">
                  <c:v>35.756380102275301</c:v>
                </c:pt>
                <c:pt idx="67892">
                  <c:v>35.756521971455101</c:v>
                </c:pt>
                <c:pt idx="67893">
                  <c:v>35.756663840180799</c:v>
                </c:pt>
                <c:pt idx="67894">
                  <c:v>35.756805708452397</c:v>
                </c:pt>
                <c:pt idx="67895">
                  <c:v>35.756947576269901</c:v>
                </c:pt>
                <c:pt idx="67896">
                  <c:v>35.757089443633298</c:v>
                </c:pt>
                <c:pt idx="67897">
                  <c:v>35.757231310542601</c:v>
                </c:pt>
                <c:pt idx="67898">
                  <c:v>35.757373176997703</c:v>
                </c:pt>
                <c:pt idx="67899">
                  <c:v>35.757515042998797</c:v>
                </c:pt>
                <c:pt idx="67900">
                  <c:v>35.757656908545798</c:v>
                </c:pt>
                <c:pt idx="67901">
                  <c:v>35.757798773638697</c:v>
                </c:pt>
                <c:pt idx="67902">
                  <c:v>35.757940638277503</c:v>
                </c:pt>
                <c:pt idx="67903">
                  <c:v>35.758082502462102</c:v>
                </c:pt>
                <c:pt idx="67904">
                  <c:v>35.7582243661927</c:v>
                </c:pt>
                <c:pt idx="67905">
                  <c:v>35.758366229469203</c:v>
                </c:pt>
                <c:pt idx="67906">
                  <c:v>35.758508092291599</c:v>
                </c:pt>
                <c:pt idx="67907">
                  <c:v>35.758649954660001</c:v>
                </c:pt>
                <c:pt idx="67908">
                  <c:v>35.758791816574202</c:v>
                </c:pt>
                <c:pt idx="67909">
                  <c:v>35.758933678034303</c:v>
                </c:pt>
                <c:pt idx="67910">
                  <c:v>35.759075539040403</c:v>
                </c:pt>
                <c:pt idx="67911">
                  <c:v>35.759217399592401</c:v>
                </c:pt>
                <c:pt idx="67912">
                  <c:v>35.759359259690299</c:v>
                </c:pt>
                <c:pt idx="67913">
                  <c:v>35.759501119334097</c:v>
                </c:pt>
                <c:pt idx="67914">
                  <c:v>35.7596429785238</c:v>
                </c:pt>
                <c:pt idx="67915">
                  <c:v>35.759784837259403</c:v>
                </c:pt>
                <c:pt idx="67916">
                  <c:v>35.759926695540997</c:v>
                </c:pt>
                <c:pt idx="67917">
                  <c:v>35.760068553368498</c:v>
                </c:pt>
                <c:pt idx="67918">
                  <c:v>35.760210410741898</c:v>
                </c:pt>
                <c:pt idx="67919">
                  <c:v>35.760352267661297</c:v>
                </c:pt>
                <c:pt idx="67920">
                  <c:v>35.760494124126602</c:v>
                </c:pt>
                <c:pt idx="67921">
                  <c:v>35.760635980137799</c:v>
                </c:pt>
                <c:pt idx="67922">
                  <c:v>35.760777835694903</c:v>
                </c:pt>
                <c:pt idx="67923">
                  <c:v>35.760919690797998</c:v>
                </c:pt>
                <c:pt idx="67924">
                  <c:v>35.761061545446999</c:v>
                </c:pt>
                <c:pt idx="67925">
                  <c:v>35.7612033996419</c:v>
                </c:pt>
                <c:pt idx="67926">
                  <c:v>35.7613452533828</c:v>
                </c:pt>
                <c:pt idx="67927">
                  <c:v>35.761487106669598</c:v>
                </c:pt>
                <c:pt idx="67928">
                  <c:v>35.761628959502403</c:v>
                </c:pt>
                <c:pt idx="67929">
                  <c:v>35.7617708118811</c:v>
                </c:pt>
                <c:pt idx="67930">
                  <c:v>35.761912663805802</c:v>
                </c:pt>
                <c:pt idx="67931">
                  <c:v>35.762054515276297</c:v>
                </c:pt>
                <c:pt idx="67932">
                  <c:v>35.762196366292898</c:v>
                </c:pt>
                <c:pt idx="67933">
                  <c:v>35.762338216855397</c:v>
                </c:pt>
                <c:pt idx="67934">
                  <c:v>35.762480066963803</c:v>
                </c:pt>
                <c:pt idx="67935">
                  <c:v>35.762621916618201</c:v>
                </c:pt>
                <c:pt idx="67936">
                  <c:v>35.762763765818498</c:v>
                </c:pt>
                <c:pt idx="67937">
                  <c:v>35.762905614564801</c:v>
                </c:pt>
                <c:pt idx="67938">
                  <c:v>35.763047462857102</c:v>
                </c:pt>
                <c:pt idx="67939">
                  <c:v>35.763189310695303</c:v>
                </c:pt>
                <c:pt idx="67940">
                  <c:v>35.763331158079403</c:v>
                </c:pt>
                <c:pt idx="67941">
                  <c:v>35.763473005009502</c:v>
                </c:pt>
                <c:pt idx="67942">
                  <c:v>35.763614851485599</c:v>
                </c:pt>
                <c:pt idx="67943">
                  <c:v>35.763756697507702</c:v>
                </c:pt>
                <c:pt idx="67944">
                  <c:v>35.763898543075697</c:v>
                </c:pt>
                <c:pt idx="67945">
                  <c:v>35.764040388189699</c:v>
                </c:pt>
                <c:pt idx="67946">
                  <c:v>35.764182232849599</c:v>
                </c:pt>
                <c:pt idx="67947">
                  <c:v>35.764324077055498</c:v>
                </c:pt>
                <c:pt idx="67948">
                  <c:v>35.764465920807403</c:v>
                </c:pt>
                <c:pt idx="67949">
                  <c:v>35.7646077641052</c:v>
                </c:pt>
                <c:pt idx="67950">
                  <c:v>35.764749606949003</c:v>
                </c:pt>
                <c:pt idx="67951">
                  <c:v>35.764891449338798</c:v>
                </c:pt>
                <c:pt idx="67952">
                  <c:v>35.765033291274598</c:v>
                </c:pt>
                <c:pt idx="67953">
                  <c:v>35.765175132756298</c:v>
                </c:pt>
                <c:pt idx="67954">
                  <c:v>35.765316973784103</c:v>
                </c:pt>
                <c:pt idx="67955">
                  <c:v>35.7654588143578</c:v>
                </c:pt>
                <c:pt idx="67956">
                  <c:v>35.765600654477502</c:v>
                </c:pt>
                <c:pt idx="67957">
                  <c:v>35.765742494143097</c:v>
                </c:pt>
                <c:pt idx="67958">
                  <c:v>35.765884333354798</c:v>
                </c:pt>
                <c:pt idx="67959">
                  <c:v>35.766026172112397</c:v>
                </c:pt>
                <c:pt idx="67960">
                  <c:v>35.766168010416003</c:v>
                </c:pt>
                <c:pt idx="67961">
                  <c:v>35.766309848265699</c:v>
                </c:pt>
                <c:pt idx="67962">
                  <c:v>35.766451685661202</c:v>
                </c:pt>
                <c:pt idx="67963">
                  <c:v>35.766593522602903</c:v>
                </c:pt>
                <c:pt idx="67964">
                  <c:v>35.766735359090397</c:v>
                </c:pt>
                <c:pt idx="67965">
                  <c:v>35.766877195124003</c:v>
                </c:pt>
                <c:pt idx="67966">
                  <c:v>35.767019030703601</c:v>
                </c:pt>
                <c:pt idx="67967">
                  <c:v>35.767160865829197</c:v>
                </c:pt>
                <c:pt idx="67968">
                  <c:v>35.7673027005007</c:v>
                </c:pt>
                <c:pt idx="67969">
                  <c:v>35.767444534718301</c:v>
                </c:pt>
                <c:pt idx="67970">
                  <c:v>35.767586368481901</c:v>
                </c:pt>
                <c:pt idx="67971">
                  <c:v>35.767728201791499</c:v>
                </c:pt>
                <c:pt idx="67972">
                  <c:v>35.767870034646997</c:v>
                </c:pt>
                <c:pt idx="67973">
                  <c:v>35.7680118670486</c:v>
                </c:pt>
                <c:pt idx="67974">
                  <c:v>35.768153698996201</c:v>
                </c:pt>
                <c:pt idx="67975">
                  <c:v>35.768295530489802</c:v>
                </c:pt>
                <c:pt idx="67976">
                  <c:v>35.768437361529401</c:v>
                </c:pt>
                <c:pt idx="67977">
                  <c:v>35.768579192115098</c:v>
                </c:pt>
                <c:pt idx="67978">
                  <c:v>35.768721022246702</c:v>
                </c:pt>
                <c:pt idx="67979">
                  <c:v>35.768862851924403</c:v>
                </c:pt>
                <c:pt idx="67980">
                  <c:v>35.769004681147997</c:v>
                </c:pt>
                <c:pt idx="67981">
                  <c:v>35.769146509917697</c:v>
                </c:pt>
                <c:pt idx="67982">
                  <c:v>35.769288338233402</c:v>
                </c:pt>
                <c:pt idx="67983">
                  <c:v>35.769430166095098</c:v>
                </c:pt>
                <c:pt idx="67984">
                  <c:v>35.7695719935029</c:v>
                </c:pt>
                <c:pt idx="67985">
                  <c:v>35.769713820456701</c:v>
                </c:pt>
                <c:pt idx="67986">
                  <c:v>35.769855646956401</c:v>
                </c:pt>
                <c:pt idx="67987">
                  <c:v>35.769997473002299</c:v>
                </c:pt>
                <c:pt idx="67988">
                  <c:v>35.770139298594103</c:v>
                </c:pt>
                <c:pt idx="67989">
                  <c:v>35.770281123731998</c:v>
                </c:pt>
                <c:pt idx="67990">
                  <c:v>35.770422948415899</c:v>
                </c:pt>
                <c:pt idx="67991">
                  <c:v>35.770564772645798</c:v>
                </c:pt>
                <c:pt idx="67992">
                  <c:v>35.770706596421803</c:v>
                </c:pt>
                <c:pt idx="67993">
                  <c:v>35.7708484197438</c:v>
                </c:pt>
                <c:pt idx="67994">
                  <c:v>35.770990242611902</c:v>
                </c:pt>
                <c:pt idx="67995">
                  <c:v>35.771132065026002</c:v>
                </c:pt>
                <c:pt idx="67996">
                  <c:v>35.771273886986101</c:v>
                </c:pt>
                <c:pt idx="67997">
                  <c:v>35.771415708492199</c:v>
                </c:pt>
                <c:pt idx="67998">
                  <c:v>35.771557529544403</c:v>
                </c:pt>
                <c:pt idx="67999">
                  <c:v>35.771699350142697</c:v>
                </c:pt>
                <c:pt idx="68000">
                  <c:v>35.771841170286997</c:v>
                </c:pt>
                <c:pt idx="68001">
                  <c:v>35.771982989977303</c:v>
                </c:pt>
                <c:pt idx="68002">
                  <c:v>35.7721248092137</c:v>
                </c:pt>
                <c:pt idx="68003">
                  <c:v>35.772266627996203</c:v>
                </c:pt>
                <c:pt idx="68004">
                  <c:v>35.772408446324597</c:v>
                </c:pt>
                <c:pt idx="68005">
                  <c:v>35.772550264199197</c:v>
                </c:pt>
                <c:pt idx="68006">
                  <c:v>35.772692081619802</c:v>
                </c:pt>
                <c:pt idx="68007">
                  <c:v>35.772833898586399</c:v>
                </c:pt>
                <c:pt idx="68008">
                  <c:v>35.772975715099101</c:v>
                </c:pt>
                <c:pt idx="68009">
                  <c:v>35.773117531157901</c:v>
                </c:pt>
                <c:pt idx="68010">
                  <c:v>35.7732593467627</c:v>
                </c:pt>
                <c:pt idx="68011">
                  <c:v>35.773401161913597</c:v>
                </c:pt>
                <c:pt idx="68012">
                  <c:v>35.773542976610599</c:v>
                </c:pt>
                <c:pt idx="68013">
                  <c:v>35.773684790853601</c:v>
                </c:pt>
                <c:pt idx="68014">
                  <c:v>35.773826604642601</c:v>
                </c:pt>
                <c:pt idx="68015">
                  <c:v>35.773968417977798</c:v>
                </c:pt>
                <c:pt idx="68016">
                  <c:v>35.774110230859002</c:v>
                </c:pt>
                <c:pt idx="68017">
                  <c:v>35.774252043286303</c:v>
                </c:pt>
                <c:pt idx="68018">
                  <c:v>35.774393855259603</c:v>
                </c:pt>
                <c:pt idx="68019">
                  <c:v>35.774535666779101</c:v>
                </c:pt>
                <c:pt idx="68020">
                  <c:v>35.774677477844598</c:v>
                </c:pt>
                <c:pt idx="68021">
                  <c:v>35.774819288456101</c:v>
                </c:pt>
                <c:pt idx="68022">
                  <c:v>35.774961098613801</c:v>
                </c:pt>
                <c:pt idx="68023">
                  <c:v>35.7751029083175</c:v>
                </c:pt>
                <c:pt idx="68024">
                  <c:v>35.775244717567297</c:v>
                </c:pt>
                <c:pt idx="68025">
                  <c:v>35.775386526363199</c:v>
                </c:pt>
                <c:pt idx="68026">
                  <c:v>35.7755283347052</c:v>
                </c:pt>
                <c:pt idx="68027">
                  <c:v>35.775670142593299</c:v>
                </c:pt>
                <c:pt idx="68028">
                  <c:v>35.775811950027403</c:v>
                </c:pt>
                <c:pt idx="68029">
                  <c:v>35.775953757007699</c:v>
                </c:pt>
                <c:pt idx="68030">
                  <c:v>35.776095563534</c:v>
                </c:pt>
                <c:pt idx="68031">
                  <c:v>35.776237369606399</c:v>
                </c:pt>
                <c:pt idx="68032">
                  <c:v>35.776379175224903</c:v>
                </c:pt>
                <c:pt idx="68033">
                  <c:v>35.776520980389499</c:v>
                </c:pt>
                <c:pt idx="68034">
                  <c:v>35.7766627851002</c:v>
                </c:pt>
                <c:pt idx="68035">
                  <c:v>35.776804589356999</c:v>
                </c:pt>
                <c:pt idx="68036">
                  <c:v>35.776946393159903</c:v>
                </c:pt>
                <c:pt idx="68037">
                  <c:v>35.777088196508799</c:v>
                </c:pt>
                <c:pt idx="68038">
                  <c:v>35.7772299994039</c:v>
                </c:pt>
                <c:pt idx="68039">
                  <c:v>35.777371801845099</c:v>
                </c:pt>
                <c:pt idx="68040">
                  <c:v>35.777513603832404</c:v>
                </c:pt>
                <c:pt idx="68041">
                  <c:v>35.777655405365799</c:v>
                </c:pt>
                <c:pt idx="68042">
                  <c:v>35.7777972064453</c:v>
                </c:pt>
                <c:pt idx="68043">
                  <c:v>35.777939007070898</c:v>
                </c:pt>
                <c:pt idx="68044">
                  <c:v>35.778080807242603</c:v>
                </c:pt>
                <c:pt idx="68045">
                  <c:v>35.778222606960398</c:v>
                </c:pt>
                <c:pt idx="68046">
                  <c:v>35.778364406224398</c:v>
                </c:pt>
                <c:pt idx="68047">
                  <c:v>35.778506205034397</c:v>
                </c:pt>
                <c:pt idx="68048">
                  <c:v>35.7786480033906</c:v>
                </c:pt>
                <c:pt idx="68049">
                  <c:v>35.778789801292902</c:v>
                </c:pt>
                <c:pt idx="68050">
                  <c:v>35.778931598741302</c:v>
                </c:pt>
                <c:pt idx="68051">
                  <c:v>35.7790733957358</c:v>
                </c:pt>
                <c:pt idx="68052">
                  <c:v>35.779215192276403</c:v>
                </c:pt>
                <c:pt idx="68053">
                  <c:v>35.779356988363197</c:v>
                </c:pt>
                <c:pt idx="68054">
                  <c:v>35.779498783996097</c:v>
                </c:pt>
                <c:pt idx="68055">
                  <c:v>35.779640579175101</c:v>
                </c:pt>
                <c:pt idx="68056">
                  <c:v>35.779782373900197</c:v>
                </c:pt>
                <c:pt idx="68057">
                  <c:v>35.779924168171497</c:v>
                </c:pt>
                <c:pt idx="68058">
                  <c:v>35.780065961988903</c:v>
                </c:pt>
                <c:pt idx="68059">
                  <c:v>35.7802077553524</c:v>
                </c:pt>
                <c:pt idx="68060">
                  <c:v>35.780349548262102</c:v>
                </c:pt>
                <c:pt idx="68061">
                  <c:v>35.780491340717901</c:v>
                </c:pt>
                <c:pt idx="68062">
                  <c:v>35.7806331327198</c:v>
                </c:pt>
                <c:pt idx="68063">
                  <c:v>35.780774924267902</c:v>
                </c:pt>
                <c:pt idx="68064">
                  <c:v>35.780916715362103</c:v>
                </c:pt>
                <c:pt idx="68065">
                  <c:v>35.781058506002402</c:v>
                </c:pt>
                <c:pt idx="68066">
                  <c:v>35.781200296188899</c:v>
                </c:pt>
                <c:pt idx="68067">
                  <c:v>35.781342085921501</c:v>
                </c:pt>
                <c:pt idx="68068">
                  <c:v>35.781483875200301</c:v>
                </c:pt>
                <c:pt idx="68069">
                  <c:v>35.781625664025199</c:v>
                </c:pt>
                <c:pt idx="68070">
                  <c:v>35.781767452396302</c:v>
                </c:pt>
                <c:pt idx="68071">
                  <c:v>35.781909240313503</c:v>
                </c:pt>
                <c:pt idx="68072">
                  <c:v>35.782051027776802</c:v>
                </c:pt>
                <c:pt idx="68073">
                  <c:v>35.782192814786299</c:v>
                </c:pt>
                <c:pt idx="68074">
                  <c:v>35.782334601342001</c:v>
                </c:pt>
                <c:pt idx="68075">
                  <c:v>35.782476387443801</c:v>
                </c:pt>
                <c:pt idx="68076">
                  <c:v>35.782618173091798</c:v>
                </c:pt>
                <c:pt idx="68077">
                  <c:v>35.782759958285901</c:v>
                </c:pt>
                <c:pt idx="68078">
                  <c:v>35.782901743026201</c:v>
                </c:pt>
                <c:pt idx="68079">
                  <c:v>35.7830435273126</c:v>
                </c:pt>
                <c:pt idx="68080">
                  <c:v>35.783185311145303</c:v>
                </c:pt>
                <c:pt idx="68081">
                  <c:v>35.783327094523997</c:v>
                </c:pt>
                <c:pt idx="68082">
                  <c:v>35.783468877449003</c:v>
                </c:pt>
                <c:pt idx="68083">
                  <c:v>35.7836106599201</c:v>
                </c:pt>
                <c:pt idx="68084">
                  <c:v>35.783752441937303</c:v>
                </c:pt>
                <c:pt idx="68085">
                  <c:v>35.783894223500802</c:v>
                </c:pt>
                <c:pt idx="68086">
                  <c:v>35.7840360046104</c:v>
                </c:pt>
                <c:pt idx="68087">
                  <c:v>35.784177785266102</c:v>
                </c:pt>
                <c:pt idx="68088">
                  <c:v>35.784319565468103</c:v>
                </c:pt>
                <c:pt idx="68089">
                  <c:v>35.784461345216201</c:v>
                </c:pt>
                <c:pt idx="68090">
                  <c:v>35.784603124510497</c:v>
                </c:pt>
                <c:pt idx="68091">
                  <c:v>35.784744903350997</c:v>
                </c:pt>
                <c:pt idx="68092">
                  <c:v>35.784886681737703</c:v>
                </c:pt>
                <c:pt idx="68093">
                  <c:v>35.7850284596705</c:v>
                </c:pt>
                <c:pt idx="68094">
                  <c:v>35.785170237149501</c:v>
                </c:pt>
                <c:pt idx="68095">
                  <c:v>35.7853120141747</c:v>
                </c:pt>
                <c:pt idx="68096">
                  <c:v>35.785453790746097</c:v>
                </c:pt>
                <c:pt idx="68097">
                  <c:v>35.785595566863698</c:v>
                </c:pt>
                <c:pt idx="68098">
                  <c:v>35.785737342527398</c:v>
                </c:pt>
                <c:pt idx="68099">
                  <c:v>35.785879117737402</c:v>
                </c:pt>
                <c:pt idx="68100">
                  <c:v>35.786020892493497</c:v>
                </c:pt>
                <c:pt idx="68101">
                  <c:v>35.786162666795903</c:v>
                </c:pt>
                <c:pt idx="68102">
                  <c:v>35.7863044406444</c:v>
                </c:pt>
                <c:pt idx="68103">
                  <c:v>35.786446214039103</c:v>
                </c:pt>
                <c:pt idx="68104">
                  <c:v>35.786587986980003</c:v>
                </c:pt>
                <c:pt idx="68105">
                  <c:v>35.7867297594671</c:v>
                </c:pt>
                <c:pt idx="68106">
                  <c:v>35.786871531500502</c:v>
                </c:pt>
                <c:pt idx="68107">
                  <c:v>35.787013303080002</c:v>
                </c:pt>
                <c:pt idx="68108">
                  <c:v>35.7871550742057</c:v>
                </c:pt>
                <c:pt idx="68109">
                  <c:v>35.787296844877602</c:v>
                </c:pt>
                <c:pt idx="68110">
                  <c:v>35.787438615095702</c:v>
                </c:pt>
                <c:pt idx="68111">
                  <c:v>35.7875803848601</c:v>
                </c:pt>
                <c:pt idx="68112">
                  <c:v>35.787722154170602</c:v>
                </c:pt>
                <c:pt idx="68113">
                  <c:v>35.787863923027302</c:v>
                </c:pt>
                <c:pt idx="68114">
                  <c:v>35.7880056914303</c:v>
                </c:pt>
                <c:pt idx="68115">
                  <c:v>35.788147459379502</c:v>
                </c:pt>
                <c:pt idx="68116">
                  <c:v>35.788289226874802</c:v>
                </c:pt>
                <c:pt idx="68117">
                  <c:v>35.7884309939164</c:v>
                </c:pt>
                <c:pt idx="68118">
                  <c:v>35.788572760504302</c:v>
                </c:pt>
                <c:pt idx="68119">
                  <c:v>35.788714526638302</c:v>
                </c:pt>
                <c:pt idx="68120">
                  <c:v>35.788856292318499</c:v>
                </c:pt>
                <c:pt idx="68121">
                  <c:v>35.788998057545001</c:v>
                </c:pt>
                <c:pt idx="68122">
                  <c:v>35.789139822317701</c:v>
                </c:pt>
                <c:pt idx="68123">
                  <c:v>35.789281586636598</c:v>
                </c:pt>
                <c:pt idx="68124">
                  <c:v>35.789423350501799</c:v>
                </c:pt>
                <c:pt idx="68125">
                  <c:v>35.789565113913099</c:v>
                </c:pt>
                <c:pt idx="68126">
                  <c:v>35.789706876870703</c:v>
                </c:pt>
                <c:pt idx="68127">
                  <c:v>35.789848639374597</c:v>
                </c:pt>
                <c:pt idx="68128">
                  <c:v>35.789990401424603</c:v>
                </c:pt>
                <c:pt idx="68129">
                  <c:v>35.7901321630209</c:v>
                </c:pt>
                <c:pt idx="68130">
                  <c:v>35.7902739241635</c:v>
                </c:pt>
                <c:pt idx="68131">
                  <c:v>35.790415684852199</c:v>
                </c:pt>
                <c:pt idx="68132">
                  <c:v>35.790557445087202</c:v>
                </c:pt>
                <c:pt idx="68133">
                  <c:v>35.790699204868403</c:v>
                </c:pt>
                <c:pt idx="68134">
                  <c:v>35.790840964195901</c:v>
                </c:pt>
                <c:pt idx="68135">
                  <c:v>35.790982723069597</c:v>
                </c:pt>
                <c:pt idx="68136">
                  <c:v>35.791124481489597</c:v>
                </c:pt>
                <c:pt idx="68137">
                  <c:v>35.791266239455801</c:v>
                </c:pt>
                <c:pt idx="68138">
                  <c:v>35.791407996968303</c:v>
                </c:pt>
                <c:pt idx="68139">
                  <c:v>35.791549754027002</c:v>
                </c:pt>
                <c:pt idx="68140">
                  <c:v>35.7916915106319</c:v>
                </c:pt>
                <c:pt idx="68141">
                  <c:v>35.791833266783101</c:v>
                </c:pt>
                <c:pt idx="68142">
                  <c:v>35.7919750224805</c:v>
                </c:pt>
                <c:pt idx="68143">
                  <c:v>35.792116777724203</c:v>
                </c:pt>
                <c:pt idx="68144">
                  <c:v>35.792258532514197</c:v>
                </c:pt>
                <c:pt idx="68145">
                  <c:v>35.792400286850402</c:v>
                </c:pt>
                <c:pt idx="68146">
                  <c:v>35.792542040732897</c:v>
                </c:pt>
                <c:pt idx="68147">
                  <c:v>35.792683794161597</c:v>
                </c:pt>
                <c:pt idx="68148">
                  <c:v>35.792825547136601</c:v>
                </c:pt>
                <c:pt idx="68149">
                  <c:v>35.792967299657803</c:v>
                </c:pt>
                <c:pt idx="68150">
                  <c:v>35.793109051725303</c:v>
                </c:pt>
                <c:pt idx="68151">
                  <c:v>35.793250803339099</c:v>
                </c:pt>
                <c:pt idx="68152">
                  <c:v>35.793392554499199</c:v>
                </c:pt>
                <c:pt idx="68153">
                  <c:v>35.793534305205498</c:v>
                </c:pt>
                <c:pt idx="68154">
                  <c:v>35.793676055458</c:v>
                </c:pt>
                <c:pt idx="68155">
                  <c:v>35.7938178052569</c:v>
                </c:pt>
                <c:pt idx="68156">
                  <c:v>35.793959554601997</c:v>
                </c:pt>
                <c:pt idx="68157">
                  <c:v>35.794101303493399</c:v>
                </c:pt>
                <c:pt idx="68158">
                  <c:v>35.794243051931097</c:v>
                </c:pt>
                <c:pt idx="68159">
                  <c:v>35.794384799915001</c:v>
                </c:pt>
                <c:pt idx="68160">
                  <c:v>35.794526547445201</c:v>
                </c:pt>
                <c:pt idx="68161">
                  <c:v>35.794668294521699</c:v>
                </c:pt>
                <c:pt idx="68162">
                  <c:v>35.794810041144501</c:v>
                </c:pt>
                <c:pt idx="68163">
                  <c:v>35.7949517873136</c:v>
                </c:pt>
                <c:pt idx="68164">
                  <c:v>35.795093533028897</c:v>
                </c:pt>
                <c:pt idx="68165">
                  <c:v>35.795235278290498</c:v>
                </c:pt>
                <c:pt idx="68166">
                  <c:v>35.795377023098403</c:v>
                </c:pt>
                <c:pt idx="68167">
                  <c:v>35.795518767452698</c:v>
                </c:pt>
                <c:pt idx="68168">
                  <c:v>35.795660511353098</c:v>
                </c:pt>
                <c:pt idx="68169">
                  <c:v>35.795802254799902</c:v>
                </c:pt>
                <c:pt idx="68170">
                  <c:v>35.795943997793003</c:v>
                </c:pt>
                <c:pt idx="68171">
                  <c:v>35.796085740332401</c:v>
                </c:pt>
                <c:pt idx="68172">
                  <c:v>35.796227482417997</c:v>
                </c:pt>
                <c:pt idx="68173">
                  <c:v>35.796369224049997</c:v>
                </c:pt>
                <c:pt idx="68174">
                  <c:v>35.796510965228201</c:v>
                </c:pt>
                <c:pt idx="68175">
                  <c:v>35.796652705952802</c:v>
                </c:pt>
                <c:pt idx="68176">
                  <c:v>35.7967944462237</c:v>
                </c:pt>
                <c:pt idx="68177">
                  <c:v>35.796936186040803</c:v>
                </c:pt>
                <c:pt idx="68178">
                  <c:v>35.797077925404302</c:v>
                </c:pt>
                <c:pt idx="68179">
                  <c:v>35.797219664314099</c:v>
                </c:pt>
                <c:pt idx="68180">
                  <c:v>35.7973614027701</c:v>
                </c:pt>
                <c:pt idx="68181">
                  <c:v>35.797503140772498</c:v>
                </c:pt>
                <c:pt idx="68182">
                  <c:v>35.797644878321201</c:v>
                </c:pt>
                <c:pt idx="68183">
                  <c:v>35.7977866154162</c:v>
                </c:pt>
                <c:pt idx="68184">
                  <c:v>35.797928352057497</c:v>
                </c:pt>
                <c:pt idx="68185">
                  <c:v>35.798070088245197</c:v>
                </c:pt>
                <c:pt idx="68186">
                  <c:v>35.798211823979102</c:v>
                </c:pt>
                <c:pt idx="68187">
                  <c:v>35.798353559259397</c:v>
                </c:pt>
                <c:pt idx="68188">
                  <c:v>35.798495294085903</c:v>
                </c:pt>
                <c:pt idx="68189">
                  <c:v>35.798637028458799</c:v>
                </c:pt>
                <c:pt idx="68190">
                  <c:v>35.798778762378099</c:v>
                </c:pt>
                <c:pt idx="68191">
                  <c:v>35.798920495843603</c:v>
                </c:pt>
                <c:pt idx="68192">
                  <c:v>35.799062228855497</c:v>
                </c:pt>
                <c:pt idx="68193">
                  <c:v>35.799203961413703</c:v>
                </c:pt>
                <c:pt idx="68194">
                  <c:v>35.799345693518198</c:v>
                </c:pt>
                <c:pt idx="68195">
                  <c:v>35.799487425168998</c:v>
                </c:pt>
                <c:pt idx="68196">
                  <c:v>35.799629156366201</c:v>
                </c:pt>
                <c:pt idx="68197">
                  <c:v>35.799770887109702</c:v>
                </c:pt>
                <c:pt idx="68198">
                  <c:v>35.799912617399599</c:v>
                </c:pt>
                <c:pt idx="68199">
                  <c:v>35.800054347235701</c:v>
                </c:pt>
                <c:pt idx="68200">
                  <c:v>35.800196076618199</c:v>
                </c:pt>
                <c:pt idx="68201">
                  <c:v>35.800337805547102</c:v>
                </c:pt>
                <c:pt idx="68202">
                  <c:v>35.800479534022301</c:v>
                </c:pt>
                <c:pt idx="68203">
                  <c:v>35.800621262043798</c:v>
                </c:pt>
                <c:pt idx="68204">
                  <c:v>35.800762989611698</c:v>
                </c:pt>
                <c:pt idx="68205">
                  <c:v>35.800904716725903</c:v>
                </c:pt>
                <c:pt idx="68206">
                  <c:v>35.801046443386397</c:v>
                </c:pt>
                <c:pt idx="68207">
                  <c:v>35.801188169593303</c:v>
                </c:pt>
                <c:pt idx="68208">
                  <c:v>35.801329895346598</c:v>
                </c:pt>
                <c:pt idx="68209">
                  <c:v>35.801471620646197</c:v>
                </c:pt>
                <c:pt idx="68210">
                  <c:v>35.8016133454921</c:v>
                </c:pt>
                <c:pt idx="68211">
                  <c:v>35.8017550698844</c:v>
                </c:pt>
                <c:pt idx="68212">
                  <c:v>35.801896793823097</c:v>
                </c:pt>
                <c:pt idx="68213">
                  <c:v>35.802038517308098</c:v>
                </c:pt>
                <c:pt idx="68214">
                  <c:v>35.802180240339403</c:v>
                </c:pt>
                <c:pt idx="68215">
                  <c:v>35.802321962917198</c:v>
                </c:pt>
                <c:pt idx="68216">
                  <c:v>35.802463685041197</c:v>
                </c:pt>
                <c:pt idx="68217">
                  <c:v>35.802605406711699</c:v>
                </c:pt>
                <c:pt idx="68218">
                  <c:v>35.802747127928498</c:v>
                </c:pt>
                <c:pt idx="68219">
                  <c:v>35.802888848691602</c:v>
                </c:pt>
                <c:pt idx="68220">
                  <c:v>35.803030569001201</c:v>
                </c:pt>
                <c:pt idx="68221">
                  <c:v>35.803172288857098</c:v>
                </c:pt>
                <c:pt idx="68222">
                  <c:v>35.803314008259299</c:v>
                </c:pt>
                <c:pt idx="68223">
                  <c:v>35.803455727207997</c:v>
                </c:pt>
                <c:pt idx="68224">
                  <c:v>35.803597445702998</c:v>
                </c:pt>
                <c:pt idx="68225">
                  <c:v>35.803739163744297</c:v>
                </c:pt>
                <c:pt idx="68226">
                  <c:v>35.803880881332098</c:v>
                </c:pt>
                <c:pt idx="68227">
                  <c:v>35.804022598466197</c:v>
                </c:pt>
                <c:pt idx="68228">
                  <c:v>35.8041643151467</c:v>
                </c:pt>
                <c:pt idx="68229">
                  <c:v>35.804306031373599</c:v>
                </c:pt>
                <c:pt idx="68230">
                  <c:v>35.804447747146803</c:v>
                </c:pt>
                <c:pt idx="68231">
                  <c:v>35.804589462466502</c:v>
                </c:pt>
                <c:pt idx="68232">
                  <c:v>35.804731177332499</c:v>
                </c:pt>
                <c:pt idx="68233">
                  <c:v>35.8048728917449</c:v>
                </c:pt>
                <c:pt idx="68234">
                  <c:v>35.805014605703697</c:v>
                </c:pt>
                <c:pt idx="68235">
                  <c:v>35.805156319208798</c:v>
                </c:pt>
                <c:pt idx="68236">
                  <c:v>35.805298032260403</c:v>
                </c:pt>
                <c:pt idx="68237">
                  <c:v>35.805439744858397</c:v>
                </c:pt>
                <c:pt idx="68238">
                  <c:v>35.805581457002702</c:v>
                </c:pt>
                <c:pt idx="68239">
                  <c:v>35.805723168693397</c:v>
                </c:pt>
                <c:pt idx="68240">
                  <c:v>35.805864879930503</c:v>
                </c:pt>
                <c:pt idx="68241">
                  <c:v>35.806006590714098</c:v>
                </c:pt>
                <c:pt idx="68242">
                  <c:v>35.806148301043997</c:v>
                </c:pt>
                <c:pt idx="68243">
                  <c:v>35.8062900109203</c:v>
                </c:pt>
                <c:pt idx="68244">
                  <c:v>35.806431720342999</c:v>
                </c:pt>
                <c:pt idx="68245">
                  <c:v>35.806573429312103</c:v>
                </c:pt>
                <c:pt idx="68246">
                  <c:v>35.806715137827702</c:v>
                </c:pt>
                <c:pt idx="68247">
                  <c:v>35.806856845889598</c:v>
                </c:pt>
                <c:pt idx="68248">
                  <c:v>35.806998553497898</c:v>
                </c:pt>
                <c:pt idx="68249">
                  <c:v>35.807140260652602</c:v>
                </c:pt>
                <c:pt idx="68250">
                  <c:v>35.807281967353802</c:v>
                </c:pt>
                <c:pt idx="68251">
                  <c:v>35.807423673601299</c:v>
                </c:pt>
                <c:pt idx="68252">
                  <c:v>35.807565379395299</c:v>
                </c:pt>
                <c:pt idx="68253">
                  <c:v>35.807707084735704</c:v>
                </c:pt>
                <c:pt idx="68254">
                  <c:v>35.807848789622497</c:v>
                </c:pt>
                <c:pt idx="68255">
                  <c:v>35.807990494055701</c:v>
                </c:pt>
                <c:pt idx="68256">
                  <c:v>35.808132198035302</c:v>
                </c:pt>
                <c:pt idx="68257">
                  <c:v>35.8082739015613</c:v>
                </c:pt>
                <c:pt idx="68258">
                  <c:v>35.808415604633801</c:v>
                </c:pt>
                <c:pt idx="68259">
                  <c:v>35.808557307252698</c:v>
                </c:pt>
                <c:pt idx="68260">
                  <c:v>35.808699009418</c:v>
                </c:pt>
                <c:pt idx="68261">
                  <c:v>35.808840711129697</c:v>
                </c:pt>
                <c:pt idx="68262">
                  <c:v>35.808982412387898</c:v>
                </c:pt>
                <c:pt idx="68263">
                  <c:v>35.809124113192397</c:v>
                </c:pt>
                <c:pt idx="68264">
                  <c:v>35.809265813543497</c:v>
                </c:pt>
                <c:pt idx="68265">
                  <c:v>35.809407513440902</c:v>
                </c:pt>
                <c:pt idx="68266">
                  <c:v>35.809549212884797</c:v>
                </c:pt>
                <c:pt idx="68267">
                  <c:v>35.809690911875101</c:v>
                </c:pt>
                <c:pt idx="68268">
                  <c:v>35.809832610411803</c:v>
                </c:pt>
                <c:pt idx="68269">
                  <c:v>35.809974308495001</c:v>
                </c:pt>
                <c:pt idx="68270">
                  <c:v>35.810116006124602</c:v>
                </c:pt>
                <c:pt idx="68271">
                  <c:v>35.8102577033006</c:v>
                </c:pt>
                <c:pt idx="68272">
                  <c:v>35.810399400023101</c:v>
                </c:pt>
                <c:pt idx="68273">
                  <c:v>35.810541096292098</c:v>
                </c:pt>
                <c:pt idx="68274">
                  <c:v>35.8106827921074</c:v>
                </c:pt>
                <c:pt idx="68275">
                  <c:v>35.810824487469297</c:v>
                </c:pt>
                <c:pt idx="68276">
                  <c:v>35.810966182377499</c:v>
                </c:pt>
                <c:pt idx="68277">
                  <c:v>35.811107876832203</c:v>
                </c:pt>
                <c:pt idx="68278">
                  <c:v>35.811249570833397</c:v>
                </c:pt>
                <c:pt idx="68279">
                  <c:v>35.811391264381001</c:v>
                </c:pt>
                <c:pt idx="68280">
                  <c:v>35.811532957475102</c:v>
                </c:pt>
                <c:pt idx="68281">
                  <c:v>35.811674650115599</c:v>
                </c:pt>
                <c:pt idx="68282">
                  <c:v>35.811816342302599</c:v>
                </c:pt>
                <c:pt idx="68283">
                  <c:v>35.811958034036003</c:v>
                </c:pt>
                <c:pt idx="68284">
                  <c:v>35.812099725315903</c:v>
                </c:pt>
                <c:pt idx="68285">
                  <c:v>35.8122414161422</c:v>
                </c:pt>
                <c:pt idx="68286">
                  <c:v>35.812383106515</c:v>
                </c:pt>
                <c:pt idx="68287">
                  <c:v>35.812524796434303</c:v>
                </c:pt>
                <c:pt idx="68288">
                  <c:v>35.812666485900003</c:v>
                </c:pt>
                <c:pt idx="68289">
                  <c:v>35.812808174912199</c:v>
                </c:pt>
                <c:pt idx="68290">
                  <c:v>35.812949863470898</c:v>
                </c:pt>
                <c:pt idx="68291">
                  <c:v>35.813091551576001</c:v>
                </c:pt>
                <c:pt idx="68292">
                  <c:v>35.8132332392276</c:v>
                </c:pt>
                <c:pt idx="68293">
                  <c:v>35.813374926425702</c:v>
                </c:pt>
                <c:pt idx="68294">
                  <c:v>35.813516613170201</c:v>
                </c:pt>
                <c:pt idx="68295">
                  <c:v>35.813658299461203</c:v>
                </c:pt>
                <c:pt idx="68296">
                  <c:v>35.813799985298701</c:v>
                </c:pt>
                <c:pt idx="68297">
                  <c:v>35.813941670682702</c:v>
                </c:pt>
                <c:pt idx="68298">
                  <c:v>35.8140833556131</c:v>
                </c:pt>
                <c:pt idx="68299">
                  <c:v>35.814225040090101</c:v>
                </c:pt>
                <c:pt idx="68300">
                  <c:v>35.814366724113498</c:v>
                </c:pt>
                <c:pt idx="68301">
                  <c:v>35.814508407683299</c:v>
                </c:pt>
                <c:pt idx="68302">
                  <c:v>35.814650090799702</c:v>
                </c:pt>
                <c:pt idx="68303">
                  <c:v>35.814791773462602</c:v>
                </c:pt>
                <c:pt idx="68304">
                  <c:v>35.814933455671898</c:v>
                </c:pt>
                <c:pt idx="68305">
                  <c:v>35.815075137427698</c:v>
                </c:pt>
                <c:pt idx="68306">
                  <c:v>35.8152168187301</c:v>
                </c:pt>
                <c:pt idx="68307">
                  <c:v>35.815358499578899</c:v>
                </c:pt>
                <c:pt idx="68308">
                  <c:v>35.815500179974201</c:v>
                </c:pt>
                <c:pt idx="68309">
                  <c:v>35.815641859915999</c:v>
                </c:pt>
                <c:pt idx="68310">
                  <c:v>35.8157835394043</c:v>
                </c:pt>
                <c:pt idx="68311">
                  <c:v>35.815925218438998</c:v>
                </c:pt>
                <c:pt idx="68312">
                  <c:v>35.816066897020299</c:v>
                </c:pt>
                <c:pt idx="68313">
                  <c:v>35.816208575148103</c:v>
                </c:pt>
                <c:pt idx="68314">
                  <c:v>35.816350252822403</c:v>
                </c:pt>
                <c:pt idx="68315">
                  <c:v>35.816491930043199</c:v>
                </c:pt>
                <c:pt idx="68316">
                  <c:v>35.816633606810498</c:v>
                </c:pt>
                <c:pt idx="68317">
                  <c:v>35.816775283124301</c:v>
                </c:pt>
                <c:pt idx="68318">
                  <c:v>35.816916958984599</c:v>
                </c:pt>
                <c:pt idx="68319">
                  <c:v>35.817058634391401</c:v>
                </c:pt>
                <c:pt idx="68320">
                  <c:v>35.817200309344699</c:v>
                </c:pt>
                <c:pt idx="68321">
                  <c:v>35.817341983844599</c:v>
                </c:pt>
                <c:pt idx="68322">
                  <c:v>35.817483657890897</c:v>
                </c:pt>
                <c:pt idx="68323">
                  <c:v>35.817625331483796</c:v>
                </c:pt>
                <c:pt idx="68324">
                  <c:v>35.8177670046232</c:v>
                </c:pt>
                <c:pt idx="68325">
                  <c:v>35.817908677308999</c:v>
                </c:pt>
                <c:pt idx="68326">
                  <c:v>35.818050349541501</c:v>
                </c:pt>
                <c:pt idx="68327">
                  <c:v>35.818192021320399</c:v>
                </c:pt>
                <c:pt idx="68328">
                  <c:v>35.818333692645801</c:v>
                </c:pt>
                <c:pt idx="68329">
                  <c:v>35.818475363517798</c:v>
                </c:pt>
                <c:pt idx="68330">
                  <c:v>35.818617033936299</c:v>
                </c:pt>
                <c:pt idx="68331">
                  <c:v>35.818758703901402</c:v>
                </c:pt>
                <c:pt idx="68332">
                  <c:v>35.818900373412902</c:v>
                </c:pt>
                <c:pt idx="68333">
                  <c:v>35.819042042470997</c:v>
                </c:pt>
                <c:pt idx="68334">
                  <c:v>35.819183711075603</c:v>
                </c:pt>
                <c:pt idx="68335">
                  <c:v>35.819325379226797</c:v>
                </c:pt>
                <c:pt idx="68336">
                  <c:v>35.819467046924402</c:v>
                </c:pt>
                <c:pt idx="68337">
                  <c:v>35.819608714168602</c:v>
                </c:pt>
                <c:pt idx="68338">
                  <c:v>35.819750380959398</c:v>
                </c:pt>
                <c:pt idx="68339">
                  <c:v>35.819892047296698</c:v>
                </c:pt>
                <c:pt idx="68340">
                  <c:v>35.8200337131805</c:v>
                </c:pt>
                <c:pt idx="68341">
                  <c:v>35.820175378610898</c:v>
                </c:pt>
                <c:pt idx="68342">
                  <c:v>35.820317043587799</c:v>
                </c:pt>
                <c:pt idx="68343">
                  <c:v>35.820458708111197</c:v>
                </c:pt>
                <c:pt idx="68344">
                  <c:v>35.820600372181197</c:v>
                </c:pt>
                <c:pt idx="68345">
                  <c:v>35.820742035797799</c:v>
                </c:pt>
                <c:pt idx="68346">
                  <c:v>35.820883698960898</c:v>
                </c:pt>
                <c:pt idx="68347">
                  <c:v>35.8210253616705</c:v>
                </c:pt>
                <c:pt idx="68348">
                  <c:v>35.821167023926698</c:v>
                </c:pt>
                <c:pt idx="68349">
                  <c:v>35.821308685729399</c:v>
                </c:pt>
                <c:pt idx="68350">
                  <c:v>35.821450347078702</c:v>
                </c:pt>
                <c:pt idx="68351">
                  <c:v>35.821592007974601</c:v>
                </c:pt>
                <c:pt idx="68352">
                  <c:v>35.821733668416996</c:v>
                </c:pt>
                <c:pt idx="68353">
                  <c:v>35.821875328405902</c:v>
                </c:pt>
                <c:pt idx="68354">
                  <c:v>35.822016987941502</c:v>
                </c:pt>
                <c:pt idx="68355">
                  <c:v>35.8221586470235</c:v>
                </c:pt>
                <c:pt idx="68356">
                  <c:v>35.822300305652199</c:v>
                </c:pt>
                <c:pt idx="68357">
                  <c:v>35.822441963827401</c:v>
                </c:pt>
                <c:pt idx="68358">
                  <c:v>35.8225836215492</c:v>
                </c:pt>
                <c:pt idx="68359">
                  <c:v>35.822725278817501</c:v>
                </c:pt>
                <c:pt idx="68360">
                  <c:v>35.822866935632398</c:v>
                </c:pt>
                <c:pt idx="68361">
                  <c:v>35.823008591993897</c:v>
                </c:pt>
                <c:pt idx="68362">
                  <c:v>35.8231502479019</c:v>
                </c:pt>
                <c:pt idx="68363">
                  <c:v>35.823291903356598</c:v>
                </c:pt>
                <c:pt idx="68364">
                  <c:v>35.823433558357799</c:v>
                </c:pt>
                <c:pt idx="68365">
                  <c:v>35.823575212905503</c:v>
                </c:pt>
                <c:pt idx="68366">
                  <c:v>35.823716866999902</c:v>
                </c:pt>
                <c:pt idx="68367">
                  <c:v>35.823858520640798</c:v>
                </c:pt>
                <c:pt idx="68368">
                  <c:v>35.824000173828303</c:v>
                </c:pt>
                <c:pt idx="68369">
                  <c:v>35.824141826562403</c:v>
                </c:pt>
                <c:pt idx="68370">
                  <c:v>35.824283478843</c:v>
                </c:pt>
                <c:pt idx="68371">
                  <c:v>35.824425130670299</c:v>
                </c:pt>
                <c:pt idx="68372">
                  <c:v>35.824566782044101</c:v>
                </c:pt>
                <c:pt idx="68373">
                  <c:v>35.824708432964599</c:v>
                </c:pt>
                <c:pt idx="68374">
                  <c:v>35.824850083431599</c:v>
                </c:pt>
                <c:pt idx="68375">
                  <c:v>35.824991733445202</c:v>
                </c:pt>
                <c:pt idx="68376">
                  <c:v>35.825133383005401</c:v>
                </c:pt>
                <c:pt idx="68377">
                  <c:v>35.825275032112103</c:v>
                </c:pt>
                <c:pt idx="68378">
                  <c:v>35.8254166807655</c:v>
                </c:pt>
                <c:pt idx="68379">
                  <c:v>35.825558328965499</c:v>
                </c:pt>
                <c:pt idx="68380">
                  <c:v>35.825699976712102</c:v>
                </c:pt>
                <c:pt idx="68381">
                  <c:v>35.8258416240052</c:v>
                </c:pt>
                <c:pt idx="68382">
                  <c:v>35.825983270845001</c:v>
                </c:pt>
                <c:pt idx="68383">
                  <c:v>35.826124917231397</c:v>
                </c:pt>
                <c:pt idx="68384">
                  <c:v>35.826266563164303</c:v>
                </c:pt>
                <c:pt idx="68385">
                  <c:v>35.826408208643898</c:v>
                </c:pt>
                <c:pt idx="68386">
                  <c:v>35.826549853670102</c:v>
                </c:pt>
                <c:pt idx="68387">
                  <c:v>35.826691498242901</c:v>
                </c:pt>
                <c:pt idx="68388">
                  <c:v>35.826833142362297</c:v>
                </c:pt>
                <c:pt idx="68389">
                  <c:v>35.826974786028302</c:v>
                </c:pt>
                <c:pt idx="68390">
                  <c:v>35.827116429240903</c:v>
                </c:pt>
                <c:pt idx="68391">
                  <c:v>35.827258072000099</c:v>
                </c:pt>
                <c:pt idx="68392">
                  <c:v>35.827399714305997</c:v>
                </c:pt>
                <c:pt idx="68393">
                  <c:v>35.827541356158399</c:v>
                </c:pt>
                <c:pt idx="68394">
                  <c:v>35.827682997557503</c:v>
                </c:pt>
                <c:pt idx="68395">
                  <c:v>35.827824638503202</c:v>
                </c:pt>
                <c:pt idx="68396">
                  <c:v>35.827966278995497</c:v>
                </c:pt>
                <c:pt idx="68397">
                  <c:v>35.828107919034501</c:v>
                </c:pt>
                <c:pt idx="68398">
                  <c:v>35.828249558620001</c:v>
                </c:pt>
                <c:pt idx="68399">
                  <c:v>35.828391197752197</c:v>
                </c:pt>
                <c:pt idx="68400">
                  <c:v>35.828532836431002</c:v>
                </c:pt>
                <c:pt idx="68401">
                  <c:v>35.828674474656502</c:v>
                </c:pt>
                <c:pt idx="68402">
                  <c:v>35.828816112428598</c:v>
                </c:pt>
                <c:pt idx="68403">
                  <c:v>35.828957749747197</c:v>
                </c:pt>
                <c:pt idx="68404">
                  <c:v>35.829099386612597</c:v>
                </c:pt>
                <c:pt idx="68405">
                  <c:v>35.829241023024501</c:v>
                </c:pt>
                <c:pt idx="68406">
                  <c:v>35.8293826589831</c:v>
                </c:pt>
                <c:pt idx="68407">
                  <c:v>35.829524294488401</c:v>
                </c:pt>
                <c:pt idx="68408">
                  <c:v>35.829665929540198</c:v>
                </c:pt>
                <c:pt idx="68409">
                  <c:v>35.829807564138797</c:v>
                </c:pt>
                <c:pt idx="68410">
                  <c:v>35.829949198283899</c:v>
                </c:pt>
                <c:pt idx="68411">
                  <c:v>35.830090831975703</c:v>
                </c:pt>
                <c:pt idx="68412">
                  <c:v>35.830232465214102</c:v>
                </c:pt>
                <c:pt idx="68413">
                  <c:v>35.830374097999197</c:v>
                </c:pt>
                <c:pt idx="68414">
                  <c:v>35.830515730331001</c:v>
                </c:pt>
                <c:pt idx="68415">
                  <c:v>35.830657362209301</c:v>
                </c:pt>
                <c:pt idx="68416">
                  <c:v>35.830798993634303</c:v>
                </c:pt>
                <c:pt idx="68417">
                  <c:v>35.830940624606001</c:v>
                </c:pt>
                <c:pt idx="68418">
                  <c:v>35.8310822551244</c:v>
                </c:pt>
                <c:pt idx="68419">
                  <c:v>35.831223885189303</c:v>
                </c:pt>
                <c:pt idx="68420">
                  <c:v>35.831365514801</c:v>
                </c:pt>
                <c:pt idx="68421">
                  <c:v>35.8315071439593</c:v>
                </c:pt>
                <c:pt idx="68422">
                  <c:v>35.831648772664202</c:v>
                </c:pt>
                <c:pt idx="68423">
                  <c:v>35.8317904009158</c:v>
                </c:pt>
                <c:pt idx="68424">
                  <c:v>35.8319320287141</c:v>
                </c:pt>
                <c:pt idx="68425">
                  <c:v>35.832073656059002</c:v>
                </c:pt>
                <c:pt idx="68426">
                  <c:v>35.8322152829506</c:v>
                </c:pt>
                <c:pt idx="68427">
                  <c:v>35.832356909388899</c:v>
                </c:pt>
                <c:pt idx="68428">
                  <c:v>35.832498535373801</c:v>
                </c:pt>
                <c:pt idx="68429">
                  <c:v>35.832640160905399</c:v>
                </c:pt>
                <c:pt idx="68430">
                  <c:v>35.832781785983698</c:v>
                </c:pt>
                <c:pt idx="68431">
                  <c:v>35.832923410608601</c:v>
                </c:pt>
                <c:pt idx="68432">
                  <c:v>35.833065034780198</c:v>
                </c:pt>
                <c:pt idx="68433">
                  <c:v>35.833206658498497</c:v>
                </c:pt>
                <c:pt idx="68434">
                  <c:v>35.833348281763499</c:v>
                </c:pt>
                <c:pt idx="68435">
                  <c:v>35.833489904575103</c:v>
                </c:pt>
                <c:pt idx="68436">
                  <c:v>35.833631526933402</c:v>
                </c:pt>
                <c:pt idx="68437">
                  <c:v>35.833773148838397</c:v>
                </c:pt>
                <c:pt idx="68438">
                  <c:v>35.8339147702901</c:v>
                </c:pt>
                <c:pt idx="68439">
                  <c:v>35.834056391288399</c:v>
                </c:pt>
                <c:pt idx="68440">
                  <c:v>35.8341980118335</c:v>
                </c:pt>
                <c:pt idx="68441">
                  <c:v>35.834339631925197</c:v>
                </c:pt>
                <c:pt idx="68442">
                  <c:v>35.834481251563602</c:v>
                </c:pt>
                <c:pt idx="68443">
                  <c:v>35.834622870748703</c:v>
                </c:pt>
                <c:pt idx="68444">
                  <c:v>35.834764489480499</c:v>
                </c:pt>
                <c:pt idx="68445">
                  <c:v>35.834906107758997</c:v>
                </c:pt>
                <c:pt idx="68446">
                  <c:v>35.835047725584197</c:v>
                </c:pt>
                <c:pt idx="68447">
                  <c:v>35.835189342955999</c:v>
                </c:pt>
                <c:pt idx="68448">
                  <c:v>35.835330959874597</c:v>
                </c:pt>
                <c:pt idx="68449">
                  <c:v>35.835472576339797</c:v>
                </c:pt>
                <c:pt idx="68450">
                  <c:v>35.835614192351798</c:v>
                </c:pt>
                <c:pt idx="68451">
                  <c:v>35.835755807910502</c:v>
                </c:pt>
                <c:pt idx="68452">
                  <c:v>35.835897423015801</c:v>
                </c:pt>
                <c:pt idx="68453">
                  <c:v>35.836039037667902</c:v>
                </c:pt>
                <c:pt idx="68454">
                  <c:v>35.836180651866698</c:v>
                </c:pt>
                <c:pt idx="68455">
                  <c:v>35.836322265612097</c:v>
                </c:pt>
                <c:pt idx="68456">
                  <c:v>35.836463878904297</c:v>
                </c:pt>
                <c:pt idx="68457">
                  <c:v>35.8366054917432</c:v>
                </c:pt>
                <c:pt idx="68458">
                  <c:v>35.836747104128797</c:v>
                </c:pt>
                <c:pt idx="68459">
                  <c:v>35.836888716061097</c:v>
                </c:pt>
                <c:pt idx="68460">
                  <c:v>35.837030327540099</c:v>
                </c:pt>
                <c:pt idx="68461">
                  <c:v>35.837171938565902</c:v>
                </c:pt>
                <c:pt idx="68462">
                  <c:v>35.837313549138301</c:v>
                </c:pt>
                <c:pt idx="68463">
                  <c:v>35.837455159257502</c:v>
                </c:pt>
                <c:pt idx="68464">
                  <c:v>35.837596768923397</c:v>
                </c:pt>
                <c:pt idx="68465">
                  <c:v>35.837738378136002</c:v>
                </c:pt>
                <c:pt idx="68466">
                  <c:v>35.837879986895302</c:v>
                </c:pt>
                <c:pt idx="68467">
                  <c:v>35.838021595201397</c:v>
                </c:pt>
                <c:pt idx="68468">
                  <c:v>35.838163203054201</c:v>
                </c:pt>
                <c:pt idx="68469">
                  <c:v>35.8383048104537</c:v>
                </c:pt>
                <c:pt idx="68470">
                  <c:v>35.838446417399901</c:v>
                </c:pt>
                <c:pt idx="68471">
                  <c:v>35.838588023892903</c:v>
                </c:pt>
                <c:pt idx="68472">
                  <c:v>35.838729629932601</c:v>
                </c:pt>
                <c:pt idx="68473">
                  <c:v>35.838871235519001</c:v>
                </c:pt>
                <c:pt idx="68474">
                  <c:v>35.839012840652103</c:v>
                </c:pt>
                <c:pt idx="68475">
                  <c:v>35.839154445331999</c:v>
                </c:pt>
                <c:pt idx="68476">
                  <c:v>35.839296049558698</c:v>
                </c:pt>
                <c:pt idx="68477">
                  <c:v>35.839437653331998</c:v>
                </c:pt>
                <c:pt idx="68478">
                  <c:v>35.839579256652101</c:v>
                </c:pt>
                <c:pt idx="68479">
                  <c:v>35.839720859518998</c:v>
                </c:pt>
                <c:pt idx="68480">
                  <c:v>35.839862461932597</c:v>
                </c:pt>
                <c:pt idx="68481">
                  <c:v>35.840004063892899</c:v>
                </c:pt>
                <c:pt idx="68482">
                  <c:v>35.840145665400001</c:v>
                </c:pt>
                <c:pt idx="68483">
                  <c:v>35.840287266453799</c:v>
                </c:pt>
                <c:pt idx="68484">
                  <c:v>35.840428867054399</c:v>
                </c:pt>
                <c:pt idx="68485">
                  <c:v>35.840570467201701</c:v>
                </c:pt>
                <c:pt idx="68486">
                  <c:v>35.840712066895797</c:v>
                </c:pt>
                <c:pt idx="68487">
                  <c:v>35.840853666136603</c:v>
                </c:pt>
                <c:pt idx="68488">
                  <c:v>35.840995264924203</c:v>
                </c:pt>
                <c:pt idx="68489">
                  <c:v>35.841136863258498</c:v>
                </c:pt>
                <c:pt idx="68490">
                  <c:v>35.841278461139602</c:v>
                </c:pt>
                <c:pt idx="68491">
                  <c:v>35.841420058567401</c:v>
                </c:pt>
                <c:pt idx="68492">
                  <c:v>35.841561655542002</c:v>
                </c:pt>
                <c:pt idx="68493">
                  <c:v>35.841703252063397</c:v>
                </c:pt>
                <c:pt idx="68494">
                  <c:v>35.841844848131501</c:v>
                </c:pt>
                <c:pt idx="68495">
                  <c:v>35.8419864437464</c:v>
                </c:pt>
                <c:pt idx="68496">
                  <c:v>35.842128038908101</c:v>
                </c:pt>
                <c:pt idx="68497">
                  <c:v>35.842269633616503</c:v>
                </c:pt>
                <c:pt idx="68498">
                  <c:v>35.8424112278717</c:v>
                </c:pt>
                <c:pt idx="68499">
                  <c:v>35.842552821673699</c:v>
                </c:pt>
                <c:pt idx="68500">
                  <c:v>35.8426944150224</c:v>
                </c:pt>
                <c:pt idx="68501">
                  <c:v>35.842836007917903</c:v>
                </c:pt>
                <c:pt idx="68502">
                  <c:v>35.8429776003602</c:v>
                </c:pt>
                <c:pt idx="68503">
                  <c:v>35.843119192349199</c:v>
                </c:pt>
                <c:pt idx="68504">
                  <c:v>35.8432607838851</c:v>
                </c:pt>
                <c:pt idx="68505">
                  <c:v>35.843402374967702</c:v>
                </c:pt>
                <c:pt idx="68506">
                  <c:v>35.8435439655971</c:v>
                </c:pt>
                <c:pt idx="68507">
                  <c:v>35.843685555773298</c:v>
                </c:pt>
                <c:pt idx="68508">
                  <c:v>35.843827145496199</c:v>
                </c:pt>
                <c:pt idx="68509">
                  <c:v>35.843968734765902</c:v>
                </c:pt>
                <c:pt idx="68510">
                  <c:v>35.844110323582498</c:v>
                </c:pt>
                <c:pt idx="68511">
                  <c:v>35.844251911945797</c:v>
                </c:pt>
                <c:pt idx="68512">
                  <c:v>35.844393499855897</c:v>
                </c:pt>
                <c:pt idx="68513">
                  <c:v>35.844535087312799</c:v>
                </c:pt>
                <c:pt idx="68514">
                  <c:v>35.844676674316403</c:v>
                </c:pt>
                <c:pt idx="68515">
                  <c:v>35.844818260866901</c:v>
                </c:pt>
                <c:pt idx="68516">
                  <c:v>35.844959846964201</c:v>
                </c:pt>
                <c:pt idx="68517">
                  <c:v>35.845101432608203</c:v>
                </c:pt>
                <c:pt idx="68518">
                  <c:v>35.845243017799099</c:v>
                </c:pt>
                <c:pt idx="68519">
                  <c:v>35.845384602536797</c:v>
                </c:pt>
                <c:pt idx="68520">
                  <c:v>35.845526186821203</c:v>
                </c:pt>
                <c:pt idx="68521">
                  <c:v>35.845667770652497</c:v>
                </c:pt>
                <c:pt idx="68522">
                  <c:v>35.8458093540305</c:v>
                </c:pt>
                <c:pt idx="68523">
                  <c:v>35.845950936955397</c:v>
                </c:pt>
                <c:pt idx="68524">
                  <c:v>35.846092519427103</c:v>
                </c:pt>
                <c:pt idx="68525">
                  <c:v>35.846234101445603</c:v>
                </c:pt>
                <c:pt idx="68526">
                  <c:v>35.846375683010898</c:v>
                </c:pt>
                <c:pt idx="68527">
                  <c:v>35.846517264123001</c:v>
                </c:pt>
                <c:pt idx="68528">
                  <c:v>35.846658844781899</c:v>
                </c:pt>
                <c:pt idx="68529">
                  <c:v>35.846800424987599</c:v>
                </c:pt>
                <c:pt idx="68530">
                  <c:v>35.8469420047401</c:v>
                </c:pt>
                <c:pt idx="68531">
                  <c:v>35.847083584039503</c:v>
                </c:pt>
                <c:pt idx="68532">
                  <c:v>35.847225162885699</c:v>
                </c:pt>
                <c:pt idx="68533">
                  <c:v>35.847366741278698</c:v>
                </c:pt>
                <c:pt idx="68534">
                  <c:v>35.847508319218498</c:v>
                </c:pt>
                <c:pt idx="68535">
                  <c:v>35.8476498967051</c:v>
                </c:pt>
                <c:pt idx="68536">
                  <c:v>35.847791473738503</c:v>
                </c:pt>
                <c:pt idx="68537">
                  <c:v>35.847933050318801</c:v>
                </c:pt>
                <c:pt idx="68538">
                  <c:v>35.8480746264459</c:v>
                </c:pt>
                <c:pt idx="68539">
                  <c:v>35.8482162021199</c:v>
                </c:pt>
                <c:pt idx="68540">
                  <c:v>35.848357777340603</c:v>
                </c:pt>
                <c:pt idx="68541">
                  <c:v>35.848499352108199</c:v>
                </c:pt>
                <c:pt idx="68542">
                  <c:v>35.848640926422704</c:v>
                </c:pt>
                <c:pt idx="68543">
                  <c:v>35.848782500283903</c:v>
                </c:pt>
                <c:pt idx="68544">
                  <c:v>35.848924073691997</c:v>
                </c:pt>
                <c:pt idx="68545">
                  <c:v>35.849065646646999</c:v>
                </c:pt>
                <c:pt idx="68546">
                  <c:v>35.849207219148703</c:v>
                </c:pt>
                <c:pt idx="68547">
                  <c:v>35.849348791197301</c:v>
                </c:pt>
                <c:pt idx="68548">
                  <c:v>35.8494903627928</c:v>
                </c:pt>
                <c:pt idx="68549">
                  <c:v>35.8496319339351</c:v>
                </c:pt>
                <c:pt idx="68550">
                  <c:v>35.849773504624203</c:v>
                </c:pt>
                <c:pt idx="68551">
                  <c:v>35.849915074860199</c:v>
                </c:pt>
                <c:pt idx="68552">
                  <c:v>35.850056644642997</c:v>
                </c:pt>
                <c:pt idx="68553">
                  <c:v>35.850198213972703</c:v>
                </c:pt>
                <c:pt idx="68554">
                  <c:v>35.850339782849197</c:v>
                </c:pt>
                <c:pt idx="68555">
                  <c:v>35.850481351272599</c:v>
                </c:pt>
                <c:pt idx="68556">
                  <c:v>35.850622919242802</c:v>
                </c:pt>
                <c:pt idx="68557">
                  <c:v>35.8507644867599</c:v>
                </c:pt>
                <c:pt idx="68558">
                  <c:v>35.850906053823799</c:v>
                </c:pt>
                <c:pt idx="68559">
                  <c:v>35.851047620434599</c:v>
                </c:pt>
                <c:pt idx="68560">
                  <c:v>35.8511891865923</c:v>
                </c:pt>
                <c:pt idx="68561">
                  <c:v>35.851330752296803</c:v>
                </c:pt>
                <c:pt idx="68562">
                  <c:v>35.851472317548101</c:v>
                </c:pt>
                <c:pt idx="68563">
                  <c:v>35.851613882346399</c:v>
                </c:pt>
                <c:pt idx="68564">
                  <c:v>35.851755446691499</c:v>
                </c:pt>
                <c:pt idx="68565">
                  <c:v>35.8518970105834</c:v>
                </c:pt>
                <c:pt idx="68566">
                  <c:v>35.852038574022302</c:v>
                </c:pt>
                <c:pt idx="68567">
                  <c:v>35.852180137007998</c:v>
                </c:pt>
                <c:pt idx="68568">
                  <c:v>35.852321699540497</c:v>
                </c:pt>
                <c:pt idx="68569">
                  <c:v>35.852463261620002</c:v>
                </c:pt>
                <c:pt idx="68570">
                  <c:v>35.852604823246303</c:v>
                </c:pt>
                <c:pt idx="68571">
                  <c:v>35.852746384419497</c:v>
                </c:pt>
                <c:pt idx="68572">
                  <c:v>35.8528879451395</c:v>
                </c:pt>
                <c:pt idx="68573">
                  <c:v>35.853029505406496</c:v>
                </c:pt>
                <c:pt idx="68574">
                  <c:v>35.853171065220302</c:v>
                </c:pt>
                <c:pt idx="68575">
                  <c:v>35.853312624581001</c:v>
                </c:pt>
                <c:pt idx="68576">
                  <c:v>35.853454183488502</c:v>
                </c:pt>
                <c:pt idx="68577">
                  <c:v>35.853595741943003</c:v>
                </c:pt>
                <c:pt idx="68578">
                  <c:v>35.853737299944299</c:v>
                </c:pt>
                <c:pt idx="68579">
                  <c:v>35.853878857492603</c:v>
                </c:pt>
                <c:pt idx="68580">
                  <c:v>35.854020414587701</c:v>
                </c:pt>
                <c:pt idx="68581">
                  <c:v>35.854161971229701</c:v>
                </c:pt>
                <c:pt idx="68582">
                  <c:v>35.854303527418601</c:v>
                </c:pt>
                <c:pt idx="68583">
                  <c:v>35.854445083154403</c:v>
                </c:pt>
                <c:pt idx="68584">
                  <c:v>35.854586638436999</c:v>
                </c:pt>
                <c:pt idx="68585">
                  <c:v>35.854728193266602</c:v>
                </c:pt>
                <c:pt idx="68586">
                  <c:v>35.8548697476431</c:v>
                </c:pt>
                <c:pt idx="68587">
                  <c:v>35.855011301566499</c:v>
                </c:pt>
                <c:pt idx="68588">
                  <c:v>35.8551528550367</c:v>
                </c:pt>
                <c:pt idx="68589">
                  <c:v>35.855294408053901</c:v>
                </c:pt>
                <c:pt idx="68590">
                  <c:v>35.855435960617903</c:v>
                </c:pt>
                <c:pt idx="68591">
                  <c:v>35.8555775127289</c:v>
                </c:pt>
                <c:pt idx="68592">
                  <c:v>35.855719064386797</c:v>
                </c:pt>
                <c:pt idx="68593">
                  <c:v>35.855860615591602</c:v>
                </c:pt>
                <c:pt idx="68594">
                  <c:v>35.856002166343302</c:v>
                </c:pt>
                <c:pt idx="68595">
                  <c:v>35.856143716641803</c:v>
                </c:pt>
                <c:pt idx="68596">
                  <c:v>35.856285266487397</c:v>
                </c:pt>
                <c:pt idx="68597">
                  <c:v>35.8564268158798</c:v>
                </c:pt>
                <c:pt idx="68598">
                  <c:v>35.856568364819097</c:v>
                </c:pt>
                <c:pt idx="68599">
                  <c:v>35.856709913305401</c:v>
                </c:pt>
                <c:pt idx="68600">
                  <c:v>35.856851461338501</c:v>
                </c:pt>
                <c:pt idx="68601">
                  <c:v>35.8569930089186</c:v>
                </c:pt>
                <c:pt idx="68602">
                  <c:v>35.857134556045601</c:v>
                </c:pt>
                <c:pt idx="68603">
                  <c:v>35.857276102719503</c:v>
                </c:pt>
                <c:pt idx="68604">
                  <c:v>35.857417648940398</c:v>
                </c:pt>
                <c:pt idx="68605">
                  <c:v>35.857559194708102</c:v>
                </c:pt>
                <c:pt idx="68606">
                  <c:v>35.8577007400228</c:v>
                </c:pt>
                <c:pt idx="68607">
                  <c:v>35.857842284884399</c:v>
                </c:pt>
                <c:pt idx="68608">
                  <c:v>35.857983829292998</c:v>
                </c:pt>
                <c:pt idx="68609">
                  <c:v>35.858125373248399</c:v>
                </c:pt>
                <c:pt idx="68610">
                  <c:v>35.8582669167508</c:v>
                </c:pt>
                <c:pt idx="68611">
                  <c:v>35.858408459800202</c:v>
                </c:pt>
                <c:pt idx="68612">
                  <c:v>35.858550002396399</c:v>
                </c:pt>
                <c:pt idx="68613">
                  <c:v>35.858691544539603</c:v>
                </c:pt>
                <c:pt idx="68614">
                  <c:v>35.858833086229801</c:v>
                </c:pt>
                <c:pt idx="68615">
                  <c:v>35.8589746274669</c:v>
                </c:pt>
                <c:pt idx="68616">
                  <c:v>35.8591161682509</c:v>
                </c:pt>
                <c:pt idx="68617">
                  <c:v>35.859257708581801</c:v>
                </c:pt>
                <c:pt idx="68618">
                  <c:v>35.859399248459702</c:v>
                </c:pt>
                <c:pt idx="68619">
                  <c:v>35.859540787884598</c:v>
                </c:pt>
                <c:pt idx="68620">
                  <c:v>35.859682326856401</c:v>
                </c:pt>
                <c:pt idx="68621">
                  <c:v>35.859823865375098</c:v>
                </c:pt>
                <c:pt idx="68622">
                  <c:v>35.859965403440803</c:v>
                </c:pt>
                <c:pt idx="68623">
                  <c:v>35.860106941053402</c:v>
                </c:pt>
                <c:pt idx="68624">
                  <c:v>35.860248478213002</c:v>
                </c:pt>
                <c:pt idx="68625">
                  <c:v>35.860390014919503</c:v>
                </c:pt>
                <c:pt idx="68626">
                  <c:v>35.860531551172997</c:v>
                </c:pt>
                <c:pt idx="68627">
                  <c:v>35.860673086973499</c:v>
                </c:pt>
                <c:pt idx="68628">
                  <c:v>35.860814622320802</c:v>
                </c:pt>
                <c:pt idx="68629">
                  <c:v>35.860956157215199</c:v>
                </c:pt>
                <c:pt idx="68630">
                  <c:v>35.861097691656497</c:v>
                </c:pt>
                <c:pt idx="68631">
                  <c:v>35.861239225644802</c:v>
                </c:pt>
                <c:pt idx="68632">
                  <c:v>35.861380759180001</c:v>
                </c:pt>
                <c:pt idx="68633">
                  <c:v>35.861522292262201</c:v>
                </c:pt>
                <c:pt idx="68634">
                  <c:v>35.861663824891401</c:v>
                </c:pt>
                <c:pt idx="68635">
                  <c:v>35.861805357067603</c:v>
                </c:pt>
                <c:pt idx="68636">
                  <c:v>35.861946888790698</c:v>
                </c:pt>
                <c:pt idx="68637">
                  <c:v>35.862088420060701</c:v>
                </c:pt>
                <c:pt idx="68638">
                  <c:v>35.862229950877797</c:v>
                </c:pt>
                <c:pt idx="68639">
                  <c:v>35.862371481241802</c:v>
                </c:pt>
                <c:pt idx="68640">
                  <c:v>35.862513011152799</c:v>
                </c:pt>
                <c:pt idx="68641">
                  <c:v>35.862654540610798</c:v>
                </c:pt>
                <c:pt idx="68642">
                  <c:v>35.862796069615698</c:v>
                </c:pt>
                <c:pt idx="68643">
                  <c:v>35.862937598167598</c:v>
                </c:pt>
                <c:pt idx="68644">
                  <c:v>35.863079126266499</c:v>
                </c:pt>
                <c:pt idx="68645">
                  <c:v>35.8632206539124</c:v>
                </c:pt>
                <c:pt idx="68646">
                  <c:v>35.863362181105302</c:v>
                </c:pt>
                <c:pt idx="68647">
                  <c:v>35.863503707845197</c:v>
                </c:pt>
                <c:pt idx="68648">
                  <c:v>35.863645234132001</c:v>
                </c:pt>
                <c:pt idx="68649">
                  <c:v>35.863786759965798</c:v>
                </c:pt>
                <c:pt idx="68650">
                  <c:v>35.863928285346603</c:v>
                </c:pt>
                <c:pt idx="68651">
                  <c:v>35.864069810274401</c:v>
                </c:pt>
                <c:pt idx="68652">
                  <c:v>35.8642113347492</c:v>
                </c:pt>
                <c:pt idx="68653">
                  <c:v>35.864352858770999</c:v>
                </c:pt>
                <c:pt idx="68654">
                  <c:v>35.864494382339799</c:v>
                </c:pt>
                <c:pt idx="68655">
                  <c:v>35.8646359054556</c:v>
                </c:pt>
                <c:pt idx="68656">
                  <c:v>35.864777428118401</c:v>
                </c:pt>
                <c:pt idx="68657">
                  <c:v>35.864918950328097</c:v>
                </c:pt>
                <c:pt idx="68658">
                  <c:v>35.865060472084899</c:v>
                </c:pt>
                <c:pt idx="68659">
                  <c:v>35.865201993388702</c:v>
                </c:pt>
                <c:pt idx="68660">
                  <c:v>35.865343514239498</c:v>
                </c:pt>
                <c:pt idx="68661">
                  <c:v>35.865485034637203</c:v>
                </c:pt>
                <c:pt idx="68662">
                  <c:v>35.865626554582001</c:v>
                </c:pt>
                <c:pt idx="68663">
                  <c:v>35.865768074073799</c:v>
                </c:pt>
                <c:pt idx="68664">
                  <c:v>35.865909593112598</c:v>
                </c:pt>
                <c:pt idx="68665">
                  <c:v>35.866051111698503</c:v>
                </c:pt>
                <c:pt idx="68666">
                  <c:v>35.866192629831303</c:v>
                </c:pt>
                <c:pt idx="68667">
                  <c:v>35.866334147511097</c:v>
                </c:pt>
                <c:pt idx="68668">
                  <c:v>35.866475664737997</c:v>
                </c:pt>
                <c:pt idx="68669">
                  <c:v>35.866617181511899</c:v>
                </c:pt>
                <c:pt idx="68670">
                  <c:v>35.8667586978328</c:v>
                </c:pt>
                <c:pt idx="68671">
                  <c:v>35.866900213700703</c:v>
                </c:pt>
                <c:pt idx="68672">
                  <c:v>35.867041729115599</c:v>
                </c:pt>
                <c:pt idx="68673">
                  <c:v>35.867183244077502</c:v>
                </c:pt>
                <c:pt idx="68674">
                  <c:v>35.867324758586498</c:v>
                </c:pt>
                <c:pt idx="68675">
                  <c:v>35.867466272642503</c:v>
                </c:pt>
                <c:pt idx="68676">
                  <c:v>35.8676077862455</c:v>
                </c:pt>
                <c:pt idx="68677">
                  <c:v>35.867749299395598</c:v>
                </c:pt>
                <c:pt idx="68678">
                  <c:v>35.867890812092703</c:v>
                </c:pt>
                <c:pt idx="68679">
                  <c:v>35.868032324336802</c:v>
                </c:pt>
                <c:pt idx="68680">
                  <c:v>35.868173836127902</c:v>
                </c:pt>
                <c:pt idx="68681">
                  <c:v>35.868315347466101</c:v>
                </c:pt>
                <c:pt idx="68682">
                  <c:v>35.868456858351301</c:v>
                </c:pt>
                <c:pt idx="68683">
                  <c:v>35.868598368783601</c:v>
                </c:pt>
                <c:pt idx="68684">
                  <c:v>35.868739878762902</c:v>
                </c:pt>
                <c:pt idx="68685">
                  <c:v>35.868881388289203</c:v>
                </c:pt>
                <c:pt idx="68686">
                  <c:v>35.869022897362598</c:v>
                </c:pt>
                <c:pt idx="68687">
                  <c:v>35.869164405983</c:v>
                </c:pt>
                <c:pt idx="68688">
                  <c:v>35.869305914150402</c:v>
                </c:pt>
                <c:pt idx="68689">
                  <c:v>35.869447421864898</c:v>
                </c:pt>
                <c:pt idx="68690">
                  <c:v>35.8695889291265</c:v>
                </c:pt>
                <c:pt idx="68691">
                  <c:v>35.869730435935097</c:v>
                </c:pt>
                <c:pt idx="68692">
                  <c:v>35.8698719422907</c:v>
                </c:pt>
                <c:pt idx="68693">
                  <c:v>35.870013448193397</c:v>
                </c:pt>
                <c:pt idx="68694">
                  <c:v>35.870154953643201</c:v>
                </c:pt>
                <c:pt idx="68695">
                  <c:v>35.870296458639999</c:v>
                </c:pt>
                <c:pt idx="68696">
                  <c:v>35.870437963183797</c:v>
                </c:pt>
                <c:pt idx="68697">
                  <c:v>35.870579467274702</c:v>
                </c:pt>
                <c:pt idx="68698">
                  <c:v>35.8707209709127</c:v>
                </c:pt>
                <c:pt idx="68699">
                  <c:v>35.870862474097798</c:v>
                </c:pt>
                <c:pt idx="68700">
                  <c:v>35.871003976829797</c:v>
                </c:pt>
                <c:pt idx="68701">
                  <c:v>35.871145479109003</c:v>
                </c:pt>
                <c:pt idx="68702">
                  <c:v>35.871286980935203</c:v>
                </c:pt>
                <c:pt idx="68703">
                  <c:v>35.871428482308502</c:v>
                </c:pt>
                <c:pt idx="68704">
                  <c:v>35.871569983228802</c:v>
                </c:pt>
                <c:pt idx="68705">
                  <c:v>35.871711483696302</c:v>
                </c:pt>
                <c:pt idx="68706">
                  <c:v>35.871852983710802</c:v>
                </c:pt>
                <c:pt idx="68707">
                  <c:v>35.871994483272303</c:v>
                </c:pt>
                <c:pt idx="68708">
                  <c:v>35.872135982381003</c:v>
                </c:pt>
                <c:pt idx="68709">
                  <c:v>35.872277481036697</c:v>
                </c:pt>
                <c:pt idx="68710">
                  <c:v>35.872418979239399</c:v>
                </c:pt>
                <c:pt idx="68711">
                  <c:v>35.8725604769893</c:v>
                </c:pt>
                <c:pt idx="68712">
                  <c:v>35.872701974286201</c:v>
                </c:pt>
                <c:pt idx="68713">
                  <c:v>35.872843471130302</c:v>
                </c:pt>
                <c:pt idx="68714">
                  <c:v>35.872984967521397</c:v>
                </c:pt>
                <c:pt idx="68715">
                  <c:v>35.873126463459499</c:v>
                </c:pt>
                <c:pt idx="68716">
                  <c:v>35.873267958944801</c:v>
                </c:pt>
                <c:pt idx="68717">
                  <c:v>35.873409453977203</c:v>
                </c:pt>
                <c:pt idx="68718">
                  <c:v>35.873550948556598</c:v>
                </c:pt>
                <c:pt idx="68719">
                  <c:v>35.873692442683101</c:v>
                </c:pt>
                <c:pt idx="68720">
                  <c:v>35.873833936356696</c:v>
                </c:pt>
                <c:pt idx="68721">
                  <c:v>35.873975429577399</c:v>
                </c:pt>
                <c:pt idx="68722">
                  <c:v>35.874116922345301</c:v>
                </c:pt>
                <c:pt idx="68723">
                  <c:v>35.874258414660197</c:v>
                </c:pt>
                <c:pt idx="68724">
                  <c:v>35.8743999065221</c:v>
                </c:pt>
                <c:pt idx="68725">
                  <c:v>35.874541397931203</c:v>
                </c:pt>
                <c:pt idx="68726">
                  <c:v>35.874682888887399</c:v>
                </c:pt>
                <c:pt idx="68727">
                  <c:v>35.874824379390702</c:v>
                </c:pt>
                <c:pt idx="68728">
                  <c:v>35.874965869441098</c:v>
                </c:pt>
                <c:pt idx="68729">
                  <c:v>35.875107359038601</c:v>
                </c:pt>
                <c:pt idx="68730">
                  <c:v>35.875248848183197</c:v>
                </c:pt>
                <c:pt idx="68731">
                  <c:v>35.875390336874901</c:v>
                </c:pt>
                <c:pt idx="68732">
                  <c:v>35.875531825113697</c:v>
                </c:pt>
                <c:pt idx="68733">
                  <c:v>35.8756733128996</c:v>
                </c:pt>
                <c:pt idx="68734">
                  <c:v>35.875814800232703</c:v>
                </c:pt>
                <c:pt idx="68735">
                  <c:v>35.8759562871128</c:v>
                </c:pt>
                <c:pt idx="68736">
                  <c:v>35.876097773540103</c:v>
                </c:pt>
                <c:pt idx="68737">
                  <c:v>35.876239259514399</c:v>
                </c:pt>
                <c:pt idx="68738">
                  <c:v>35.876380745035902</c:v>
                </c:pt>
                <c:pt idx="68739">
                  <c:v>35.876522230104499</c:v>
                </c:pt>
                <c:pt idx="68740">
                  <c:v>35.876663714720301</c:v>
                </c:pt>
                <c:pt idx="68741">
                  <c:v>35.876805198883098</c:v>
                </c:pt>
                <c:pt idx="68742">
                  <c:v>35.8769466825931</c:v>
                </c:pt>
                <c:pt idx="68743">
                  <c:v>35.877088165850203</c:v>
                </c:pt>
                <c:pt idx="68744">
                  <c:v>35.877229648654399</c:v>
                </c:pt>
                <c:pt idx="68745">
                  <c:v>35.877371131005702</c:v>
                </c:pt>
                <c:pt idx="68746">
                  <c:v>35.877512612904198</c:v>
                </c:pt>
                <c:pt idx="68747">
                  <c:v>35.877654094349801</c:v>
                </c:pt>
                <c:pt idx="68748">
                  <c:v>35.877795575342503</c:v>
                </c:pt>
                <c:pt idx="68749">
                  <c:v>35.877937055882398</c:v>
                </c:pt>
                <c:pt idx="68750">
                  <c:v>35.878078535969401</c:v>
                </c:pt>
                <c:pt idx="68751">
                  <c:v>35.878220015603503</c:v>
                </c:pt>
                <c:pt idx="68752">
                  <c:v>35.878361494784798</c:v>
                </c:pt>
                <c:pt idx="68753">
                  <c:v>35.8785029735132</c:v>
                </c:pt>
                <c:pt idx="68754">
                  <c:v>35.878644451788702</c:v>
                </c:pt>
                <c:pt idx="68755">
                  <c:v>35.878785929611396</c:v>
                </c:pt>
                <c:pt idx="68756">
                  <c:v>35.878927406981198</c:v>
                </c:pt>
                <c:pt idx="68757">
                  <c:v>35.879068883898199</c:v>
                </c:pt>
                <c:pt idx="68758">
                  <c:v>35.8792103603623</c:v>
                </c:pt>
                <c:pt idx="68759">
                  <c:v>35.879351836373601</c:v>
                </c:pt>
                <c:pt idx="68760">
                  <c:v>35.879493311932002</c:v>
                </c:pt>
                <c:pt idx="68761">
                  <c:v>35.879634787037503</c:v>
                </c:pt>
                <c:pt idx="68762">
                  <c:v>35.879776261690203</c:v>
                </c:pt>
                <c:pt idx="68763">
                  <c:v>35.879917735890103</c:v>
                </c:pt>
                <c:pt idx="68764">
                  <c:v>35.880059209637103</c:v>
                </c:pt>
                <c:pt idx="68765">
                  <c:v>35.880200682931303</c:v>
                </c:pt>
                <c:pt idx="68766">
                  <c:v>35.880342155772603</c:v>
                </c:pt>
                <c:pt idx="68767">
                  <c:v>35.880483628161102</c:v>
                </c:pt>
                <c:pt idx="68768">
                  <c:v>35.880625100096701</c:v>
                </c:pt>
                <c:pt idx="68769">
                  <c:v>35.880766571579599</c:v>
                </c:pt>
                <c:pt idx="68770">
                  <c:v>35.880908042609498</c:v>
                </c:pt>
                <c:pt idx="68771">
                  <c:v>35.881049513186703</c:v>
                </c:pt>
                <c:pt idx="68772">
                  <c:v>35.881190983311001</c:v>
                </c:pt>
                <c:pt idx="68773">
                  <c:v>35.881332452982399</c:v>
                </c:pt>
                <c:pt idx="68774">
                  <c:v>35.881473922201103</c:v>
                </c:pt>
                <c:pt idx="68775">
                  <c:v>35.8816153909669</c:v>
                </c:pt>
                <c:pt idx="68776">
                  <c:v>35.881756859279797</c:v>
                </c:pt>
                <c:pt idx="68777">
                  <c:v>35.88189832714</c:v>
                </c:pt>
                <c:pt idx="68778">
                  <c:v>35.882039794547303</c:v>
                </c:pt>
                <c:pt idx="68779">
                  <c:v>35.882181261501799</c:v>
                </c:pt>
                <c:pt idx="68780">
                  <c:v>35.882322728003501</c:v>
                </c:pt>
                <c:pt idx="68781">
                  <c:v>35.882464194052297</c:v>
                </c:pt>
                <c:pt idx="68782">
                  <c:v>35.882605659648398</c:v>
                </c:pt>
                <c:pt idx="68783">
                  <c:v>35.882747124791599</c:v>
                </c:pt>
                <c:pt idx="68784">
                  <c:v>35.882888589482</c:v>
                </c:pt>
                <c:pt idx="68785">
                  <c:v>35.883030053719601</c:v>
                </c:pt>
                <c:pt idx="68786">
                  <c:v>35.883171517504302</c:v>
                </c:pt>
                <c:pt idx="68787">
                  <c:v>35.883312980836301</c:v>
                </c:pt>
                <c:pt idx="68788">
                  <c:v>35.883454443715401</c:v>
                </c:pt>
                <c:pt idx="68789">
                  <c:v>35.8835959061418</c:v>
                </c:pt>
                <c:pt idx="68790">
                  <c:v>35.883737368115298</c:v>
                </c:pt>
                <c:pt idx="68791">
                  <c:v>35.883878829635997</c:v>
                </c:pt>
                <c:pt idx="68792">
                  <c:v>35.884020290703901</c:v>
                </c:pt>
                <c:pt idx="68793">
                  <c:v>35.884161751318999</c:v>
                </c:pt>
                <c:pt idx="68794">
                  <c:v>35.884303211481303</c:v>
                </c:pt>
                <c:pt idx="68795">
                  <c:v>35.884444671190799</c:v>
                </c:pt>
                <c:pt idx="68796">
                  <c:v>35.884586130447502</c:v>
                </c:pt>
                <c:pt idx="68797">
                  <c:v>35.884727589251497</c:v>
                </c:pt>
                <c:pt idx="68798">
                  <c:v>35.884869047602599</c:v>
                </c:pt>
                <c:pt idx="68799">
                  <c:v>35.885010505500901</c:v>
                </c:pt>
                <c:pt idx="68800">
                  <c:v>35.885151962946402</c:v>
                </c:pt>
                <c:pt idx="68801">
                  <c:v>35.885293419939103</c:v>
                </c:pt>
                <c:pt idx="68802">
                  <c:v>35.885434876479103</c:v>
                </c:pt>
                <c:pt idx="68803">
                  <c:v>35.885576332566202</c:v>
                </c:pt>
                <c:pt idx="68804">
                  <c:v>35.885717788200601</c:v>
                </c:pt>
                <c:pt idx="68805">
                  <c:v>35.8858592433821</c:v>
                </c:pt>
                <c:pt idx="68806">
                  <c:v>35.886000698110898</c:v>
                </c:pt>
                <c:pt idx="68807">
                  <c:v>35.886142152386903</c:v>
                </c:pt>
                <c:pt idx="68808">
                  <c:v>35.886283606210199</c:v>
                </c:pt>
                <c:pt idx="68809">
                  <c:v>35.886425059580603</c:v>
                </c:pt>
                <c:pt idx="68810">
                  <c:v>35.886566512498298</c:v>
                </c:pt>
                <c:pt idx="68811">
                  <c:v>35.886707964963101</c:v>
                </c:pt>
                <c:pt idx="68812">
                  <c:v>35.886849416975203</c:v>
                </c:pt>
                <c:pt idx="68813">
                  <c:v>35.886990868534603</c:v>
                </c:pt>
                <c:pt idx="68814">
                  <c:v>35.887132319641097</c:v>
                </c:pt>
                <c:pt idx="68815">
                  <c:v>35.887273770294897</c:v>
                </c:pt>
                <c:pt idx="68816">
                  <c:v>35.887415220495903</c:v>
                </c:pt>
                <c:pt idx="68817">
                  <c:v>35.887556670244201</c:v>
                </c:pt>
                <c:pt idx="68818">
                  <c:v>35.887698119539699</c:v>
                </c:pt>
                <c:pt idx="68819">
                  <c:v>35.887839568382397</c:v>
                </c:pt>
                <c:pt idx="68820">
                  <c:v>35.887981016772301</c:v>
                </c:pt>
                <c:pt idx="68821">
                  <c:v>35.888122464709497</c:v>
                </c:pt>
                <c:pt idx="68822">
                  <c:v>35.888263912193899</c:v>
                </c:pt>
                <c:pt idx="68823">
                  <c:v>35.888405359225601</c:v>
                </c:pt>
                <c:pt idx="68824">
                  <c:v>35.888546805804502</c:v>
                </c:pt>
                <c:pt idx="68825">
                  <c:v>35.888688251930603</c:v>
                </c:pt>
                <c:pt idx="68826">
                  <c:v>35.888829697604002</c:v>
                </c:pt>
                <c:pt idx="68827">
                  <c:v>35.888971142824602</c:v>
                </c:pt>
                <c:pt idx="68828">
                  <c:v>35.8891125875925</c:v>
                </c:pt>
                <c:pt idx="68829">
                  <c:v>35.889254031907598</c:v>
                </c:pt>
                <c:pt idx="68830">
                  <c:v>35.889395475770002</c:v>
                </c:pt>
                <c:pt idx="68831">
                  <c:v>35.889536919179598</c:v>
                </c:pt>
                <c:pt idx="68832">
                  <c:v>35.8896783621365</c:v>
                </c:pt>
                <c:pt idx="68833">
                  <c:v>35.889819804640602</c:v>
                </c:pt>
                <c:pt idx="68834">
                  <c:v>35.889961246692003</c:v>
                </c:pt>
                <c:pt idx="68835">
                  <c:v>35.890102688290703</c:v>
                </c:pt>
                <c:pt idx="68836">
                  <c:v>35.890244129436603</c:v>
                </c:pt>
                <c:pt idx="68837">
                  <c:v>35.890385570129702</c:v>
                </c:pt>
                <c:pt idx="68838">
                  <c:v>35.890527010370199</c:v>
                </c:pt>
                <c:pt idx="68839">
                  <c:v>35.890668450157897</c:v>
                </c:pt>
                <c:pt idx="68840">
                  <c:v>35.8908098894928</c:v>
                </c:pt>
                <c:pt idx="68841">
                  <c:v>35.890951328375003</c:v>
                </c:pt>
                <c:pt idx="68842">
                  <c:v>35.891092766804498</c:v>
                </c:pt>
                <c:pt idx="68843">
                  <c:v>35.891234204781298</c:v>
                </c:pt>
                <c:pt idx="68844">
                  <c:v>35.891375642305299</c:v>
                </c:pt>
                <c:pt idx="68845">
                  <c:v>35.891517079376598</c:v>
                </c:pt>
                <c:pt idx="68846">
                  <c:v>35.891658515995097</c:v>
                </c:pt>
                <c:pt idx="68847">
                  <c:v>35.891799952161001</c:v>
                </c:pt>
                <c:pt idx="68848">
                  <c:v>35.891941387874098</c:v>
                </c:pt>
                <c:pt idx="68849">
                  <c:v>35.892082823134501</c:v>
                </c:pt>
                <c:pt idx="68850">
                  <c:v>35.892224257942097</c:v>
                </c:pt>
                <c:pt idx="68851">
                  <c:v>35.892365692297098</c:v>
                </c:pt>
                <c:pt idx="68852">
                  <c:v>35.892507126199298</c:v>
                </c:pt>
                <c:pt idx="68853">
                  <c:v>35.892648559648897</c:v>
                </c:pt>
                <c:pt idx="68854">
                  <c:v>35.892789992645604</c:v>
                </c:pt>
                <c:pt idx="68855">
                  <c:v>35.892931425189701</c:v>
                </c:pt>
                <c:pt idx="68856">
                  <c:v>35.893072857281098</c:v>
                </c:pt>
                <c:pt idx="68857">
                  <c:v>35.8932142889198</c:v>
                </c:pt>
                <c:pt idx="68858">
                  <c:v>35.893355720105703</c:v>
                </c:pt>
                <c:pt idx="68859">
                  <c:v>35.893497150839003</c:v>
                </c:pt>
                <c:pt idx="68860">
                  <c:v>35.893638581119497</c:v>
                </c:pt>
                <c:pt idx="68861">
                  <c:v>35.893780010947303</c:v>
                </c:pt>
                <c:pt idx="68862">
                  <c:v>35.893921440322401</c:v>
                </c:pt>
                <c:pt idx="68863">
                  <c:v>35.894062869244898</c:v>
                </c:pt>
                <c:pt idx="68864">
                  <c:v>35.894204297714602</c:v>
                </c:pt>
                <c:pt idx="68865">
                  <c:v>35.894345725731597</c:v>
                </c:pt>
                <c:pt idx="68866">
                  <c:v>35.894487153295898</c:v>
                </c:pt>
                <c:pt idx="68867">
                  <c:v>35.894628580407598</c:v>
                </c:pt>
                <c:pt idx="68868">
                  <c:v>35.894770007066498</c:v>
                </c:pt>
                <c:pt idx="68869">
                  <c:v>35.894911433272704</c:v>
                </c:pt>
                <c:pt idx="68870">
                  <c:v>35.8950528590263</c:v>
                </c:pt>
                <c:pt idx="68871">
                  <c:v>35.895194284327097</c:v>
                </c:pt>
                <c:pt idx="68872">
                  <c:v>35.895335709175299</c:v>
                </c:pt>
                <c:pt idx="68873">
                  <c:v>35.8954771335708</c:v>
                </c:pt>
                <c:pt idx="68874">
                  <c:v>35.895618557513501</c:v>
                </c:pt>
                <c:pt idx="68875">
                  <c:v>35.8957599810037</c:v>
                </c:pt>
                <c:pt idx="68876">
                  <c:v>35.895901404041098</c:v>
                </c:pt>
                <c:pt idx="68877">
                  <c:v>35.896042826625802</c:v>
                </c:pt>
                <c:pt idx="68878">
                  <c:v>35.896184248757898</c:v>
                </c:pt>
                <c:pt idx="68879">
                  <c:v>35.8963256704372</c:v>
                </c:pt>
                <c:pt idx="68880">
                  <c:v>35.896467091663901</c:v>
                </c:pt>
                <c:pt idx="68881">
                  <c:v>35.896608512438</c:v>
                </c:pt>
                <c:pt idx="68882">
                  <c:v>35.896749932759299</c:v>
                </c:pt>
                <c:pt idx="68883">
                  <c:v>35.896891352628003</c:v>
                </c:pt>
                <c:pt idx="68884">
                  <c:v>35.897032772044</c:v>
                </c:pt>
                <c:pt idx="68885">
                  <c:v>35.897174191007302</c:v>
                </c:pt>
                <c:pt idx="68886">
                  <c:v>35.897315609518003</c:v>
                </c:pt>
                <c:pt idx="68887">
                  <c:v>35.897457027576003</c:v>
                </c:pt>
                <c:pt idx="68888">
                  <c:v>35.897598445181302</c:v>
                </c:pt>
                <c:pt idx="68889">
                  <c:v>35.897739862333999</c:v>
                </c:pt>
                <c:pt idx="68890">
                  <c:v>35.897881279034003</c:v>
                </c:pt>
                <c:pt idx="68891">
                  <c:v>35.898022695281298</c:v>
                </c:pt>
                <c:pt idx="68892">
                  <c:v>35.898164111075999</c:v>
                </c:pt>
                <c:pt idx="68893">
                  <c:v>35.898305526418</c:v>
                </c:pt>
                <c:pt idx="68894">
                  <c:v>35.898446941307299</c:v>
                </c:pt>
                <c:pt idx="68895">
                  <c:v>35.898588355744003</c:v>
                </c:pt>
                <c:pt idx="68896">
                  <c:v>35.898729769728099</c:v>
                </c:pt>
                <c:pt idx="68897">
                  <c:v>35.898871183259502</c:v>
                </c:pt>
                <c:pt idx="68898">
                  <c:v>35.899012596338203</c:v>
                </c:pt>
                <c:pt idx="68899">
                  <c:v>35.899154008964302</c:v>
                </c:pt>
                <c:pt idx="68900">
                  <c:v>35.899295421137801</c:v>
                </c:pt>
                <c:pt idx="68901">
                  <c:v>35.899436832858598</c:v>
                </c:pt>
                <c:pt idx="68902">
                  <c:v>35.899578244126701</c:v>
                </c:pt>
                <c:pt idx="68903">
                  <c:v>35.899719654942203</c:v>
                </c:pt>
                <c:pt idx="68904">
                  <c:v>35.899861065305103</c:v>
                </c:pt>
                <c:pt idx="68905">
                  <c:v>35.900002475215302</c:v>
                </c:pt>
                <c:pt idx="68906">
                  <c:v>35.9001438846729</c:v>
                </c:pt>
                <c:pt idx="68907">
                  <c:v>35.900285293677797</c:v>
                </c:pt>
                <c:pt idx="68908">
                  <c:v>35.900426702230099</c:v>
                </c:pt>
                <c:pt idx="68909">
                  <c:v>35.9005681103298</c:v>
                </c:pt>
                <c:pt idx="68910">
                  <c:v>35.9007095179768</c:v>
                </c:pt>
                <c:pt idx="68911">
                  <c:v>35.900850925171198</c:v>
                </c:pt>
                <c:pt idx="68912">
                  <c:v>35.900992331913002</c:v>
                </c:pt>
                <c:pt idx="68913">
                  <c:v>35.901133738202098</c:v>
                </c:pt>
                <c:pt idx="68914">
                  <c:v>35.9012751440386</c:v>
                </c:pt>
                <c:pt idx="68915">
                  <c:v>35.9014165494225</c:v>
                </c:pt>
                <c:pt idx="68916">
                  <c:v>35.901557954353798</c:v>
                </c:pt>
                <c:pt idx="68917">
                  <c:v>35.901699358832403</c:v>
                </c:pt>
                <c:pt idx="68918">
                  <c:v>35.901840762858399</c:v>
                </c:pt>
                <c:pt idx="68919">
                  <c:v>35.9019821664318</c:v>
                </c:pt>
                <c:pt idx="68920">
                  <c:v>35.902123569552501</c:v>
                </c:pt>
                <c:pt idx="68921">
                  <c:v>35.902264972220699</c:v>
                </c:pt>
                <c:pt idx="68922">
                  <c:v>35.902406374436197</c:v>
                </c:pt>
                <c:pt idx="68923">
                  <c:v>35.9025477761991</c:v>
                </c:pt>
                <c:pt idx="68924">
                  <c:v>35.902689177509401</c:v>
                </c:pt>
                <c:pt idx="68925">
                  <c:v>35.902830578367102</c:v>
                </c:pt>
                <c:pt idx="68926">
                  <c:v>35.9029719787722</c:v>
                </c:pt>
                <c:pt idx="68927">
                  <c:v>35.903113378724697</c:v>
                </c:pt>
                <c:pt idx="68928">
                  <c:v>35.9032547782245</c:v>
                </c:pt>
                <c:pt idx="68929">
                  <c:v>35.903396177271802</c:v>
                </c:pt>
                <c:pt idx="68930">
                  <c:v>35.903537575866402</c:v>
                </c:pt>
                <c:pt idx="68931">
                  <c:v>35.9036789740084</c:v>
                </c:pt>
                <c:pt idx="68932">
                  <c:v>35.903820371697897</c:v>
                </c:pt>
                <c:pt idx="68933">
                  <c:v>35.9039617689347</c:v>
                </c:pt>
                <c:pt idx="68934">
                  <c:v>35.904103165719</c:v>
                </c:pt>
                <c:pt idx="68935">
                  <c:v>35.9042445620506</c:v>
                </c:pt>
                <c:pt idx="68936">
                  <c:v>35.904385957929598</c:v>
                </c:pt>
                <c:pt idx="68937">
                  <c:v>35.904527353356102</c:v>
                </c:pt>
                <c:pt idx="68938">
                  <c:v>35.904668748329897</c:v>
                </c:pt>
                <c:pt idx="68939">
                  <c:v>35.904810142851197</c:v>
                </c:pt>
                <c:pt idx="68940">
                  <c:v>35.904951536919903</c:v>
                </c:pt>
                <c:pt idx="68941">
                  <c:v>35.905092930535901</c:v>
                </c:pt>
                <c:pt idx="68942">
                  <c:v>35.905234323699403</c:v>
                </c:pt>
                <c:pt idx="68943">
                  <c:v>35.905375716410298</c:v>
                </c:pt>
                <c:pt idx="68944">
                  <c:v>35.905517108668697</c:v>
                </c:pt>
                <c:pt idx="68945">
                  <c:v>35.905658500474402</c:v>
                </c:pt>
                <c:pt idx="68946">
                  <c:v>35.905799891827499</c:v>
                </c:pt>
                <c:pt idx="68947">
                  <c:v>35.905941282728101</c:v>
                </c:pt>
                <c:pt idx="68948">
                  <c:v>35.906082673176101</c:v>
                </c:pt>
                <c:pt idx="68949">
                  <c:v>35.9062240631715</c:v>
                </c:pt>
                <c:pt idx="68950">
                  <c:v>35.906365452714397</c:v>
                </c:pt>
                <c:pt idx="68951">
                  <c:v>35.9065068418046</c:v>
                </c:pt>
                <c:pt idx="68952">
                  <c:v>35.9066482304423</c:v>
                </c:pt>
                <c:pt idx="68953">
                  <c:v>35.9067896186274</c:v>
                </c:pt>
                <c:pt idx="68954">
                  <c:v>35.906931006359997</c:v>
                </c:pt>
                <c:pt idx="68955">
                  <c:v>35.907072393639901</c:v>
                </c:pt>
                <c:pt idx="68956">
                  <c:v>35.907213780467302</c:v>
                </c:pt>
                <c:pt idx="68957">
                  <c:v>35.907355166842201</c:v>
                </c:pt>
                <c:pt idx="68958">
                  <c:v>35.9074965527644</c:v>
                </c:pt>
                <c:pt idx="68959">
                  <c:v>35.907637938234203</c:v>
                </c:pt>
                <c:pt idx="68960">
                  <c:v>35.907779323251297</c:v>
                </c:pt>
                <c:pt idx="68961">
                  <c:v>35.907920707815897</c:v>
                </c:pt>
                <c:pt idx="68962">
                  <c:v>35.908062091927903</c:v>
                </c:pt>
                <c:pt idx="68963">
                  <c:v>35.908203475587399</c:v>
                </c:pt>
                <c:pt idx="68964">
                  <c:v>35.908344858794301</c:v>
                </c:pt>
                <c:pt idx="68965">
                  <c:v>35.908486241548701</c:v>
                </c:pt>
                <c:pt idx="68966">
                  <c:v>35.908627623850499</c:v>
                </c:pt>
                <c:pt idx="68967">
                  <c:v>35.908769005699703</c:v>
                </c:pt>
                <c:pt idx="68968">
                  <c:v>35.908910387096398</c:v>
                </c:pt>
                <c:pt idx="68969">
                  <c:v>35.909051768040598</c:v>
                </c:pt>
                <c:pt idx="68970">
                  <c:v>35.909193148532196</c:v>
                </c:pt>
                <c:pt idx="68971">
                  <c:v>35.9093345285713</c:v>
                </c:pt>
                <c:pt idx="68972">
                  <c:v>35.909475908157802</c:v>
                </c:pt>
                <c:pt idx="68973">
                  <c:v>35.909617287291802</c:v>
                </c:pt>
                <c:pt idx="68974">
                  <c:v>35.9097586659732</c:v>
                </c:pt>
                <c:pt idx="68975">
                  <c:v>35.909900044202097</c:v>
                </c:pt>
                <c:pt idx="68976">
                  <c:v>35.910041421978498</c:v>
                </c:pt>
                <c:pt idx="68977">
                  <c:v>35.910182799302298</c:v>
                </c:pt>
                <c:pt idx="68978">
                  <c:v>35.910324176173503</c:v>
                </c:pt>
                <c:pt idx="68979">
                  <c:v>35.910465552592299</c:v>
                </c:pt>
                <c:pt idx="68980">
                  <c:v>35.910606928558501</c:v>
                </c:pt>
                <c:pt idx="68981">
                  <c:v>35.9107483040722</c:v>
                </c:pt>
                <c:pt idx="68982">
                  <c:v>35.910889679133298</c:v>
                </c:pt>
                <c:pt idx="68983">
                  <c:v>35.911031053741901</c:v>
                </c:pt>
                <c:pt idx="68984">
                  <c:v>35.911172427898002</c:v>
                </c:pt>
                <c:pt idx="68985">
                  <c:v>35.911313801601601</c:v>
                </c:pt>
                <c:pt idx="68986">
                  <c:v>35.911455174852698</c:v>
                </c:pt>
                <c:pt idx="68987">
                  <c:v>35.9115965476512</c:v>
                </c:pt>
                <c:pt idx="68988">
                  <c:v>35.911737919997201</c:v>
                </c:pt>
                <c:pt idx="68989">
                  <c:v>35.911879291890699</c:v>
                </c:pt>
                <c:pt idx="68990">
                  <c:v>35.912020663331603</c:v>
                </c:pt>
                <c:pt idx="68991">
                  <c:v>35.912162034320097</c:v>
                </c:pt>
                <c:pt idx="68992">
                  <c:v>35.912303404855997</c:v>
                </c:pt>
                <c:pt idx="68993">
                  <c:v>35.912444774939402</c:v>
                </c:pt>
                <c:pt idx="68994">
                  <c:v>35.912586144570298</c:v>
                </c:pt>
                <c:pt idx="68995">
                  <c:v>35.912727513748699</c:v>
                </c:pt>
                <c:pt idx="68996">
                  <c:v>35.912868882474598</c:v>
                </c:pt>
                <c:pt idx="68997">
                  <c:v>35.913010250747902</c:v>
                </c:pt>
                <c:pt idx="68998">
                  <c:v>35.913151618568797</c:v>
                </c:pt>
                <c:pt idx="68999">
                  <c:v>35.913292985937098</c:v>
                </c:pt>
                <c:pt idx="69000">
                  <c:v>35.913434352853002</c:v>
                </c:pt>
                <c:pt idx="69001">
                  <c:v>35.913575719316398</c:v>
                </c:pt>
                <c:pt idx="69002">
                  <c:v>35.9137170853272</c:v>
                </c:pt>
                <c:pt idx="69003">
                  <c:v>35.913858450885598</c:v>
                </c:pt>
                <c:pt idx="69004">
                  <c:v>35.913999815991403</c:v>
                </c:pt>
                <c:pt idx="69005">
                  <c:v>35.914141180644798</c:v>
                </c:pt>
                <c:pt idx="69006">
                  <c:v>35.914282544845598</c:v>
                </c:pt>
                <c:pt idx="69007">
                  <c:v>35.914423908594003</c:v>
                </c:pt>
                <c:pt idx="69008">
                  <c:v>35.914565271889799</c:v>
                </c:pt>
                <c:pt idx="69009">
                  <c:v>35.9147066347332</c:v>
                </c:pt>
                <c:pt idx="69010">
                  <c:v>35.914847997124099</c:v>
                </c:pt>
                <c:pt idx="69011">
                  <c:v>35.914989359062503</c:v>
                </c:pt>
                <c:pt idx="69012">
                  <c:v>35.915130720548397</c:v>
                </c:pt>
                <c:pt idx="69013">
                  <c:v>35.915272081581897</c:v>
                </c:pt>
                <c:pt idx="69014">
                  <c:v>35.915413442162802</c:v>
                </c:pt>
                <c:pt idx="69015">
                  <c:v>35.915554802291297</c:v>
                </c:pt>
                <c:pt idx="69016">
                  <c:v>35.915696161967297</c:v>
                </c:pt>
                <c:pt idx="69017">
                  <c:v>35.915837521190802</c:v>
                </c:pt>
                <c:pt idx="69018">
                  <c:v>35.915978879961798</c:v>
                </c:pt>
                <c:pt idx="69019">
                  <c:v>35.9161202382803</c:v>
                </c:pt>
                <c:pt idx="69020">
                  <c:v>35.916261596146398</c:v>
                </c:pt>
                <c:pt idx="69021">
                  <c:v>35.916402953560002</c:v>
                </c:pt>
                <c:pt idx="69022">
                  <c:v>35.916544310521097</c:v>
                </c:pt>
                <c:pt idx="69023">
                  <c:v>35.916685667029803</c:v>
                </c:pt>
                <c:pt idx="69024">
                  <c:v>35.916827023086</c:v>
                </c:pt>
                <c:pt idx="69025">
                  <c:v>35.916968378689702</c:v>
                </c:pt>
                <c:pt idx="69026">
                  <c:v>35.917109733840903</c:v>
                </c:pt>
                <c:pt idx="69027">
                  <c:v>35.9172510885397</c:v>
                </c:pt>
                <c:pt idx="69028">
                  <c:v>35.917392442786003</c:v>
                </c:pt>
                <c:pt idx="69029">
                  <c:v>35.917533796579903</c:v>
                </c:pt>
                <c:pt idx="69030">
                  <c:v>35.917675149921301</c:v>
                </c:pt>
                <c:pt idx="69031">
                  <c:v>35.917816502810297</c:v>
                </c:pt>
                <c:pt idx="69032">
                  <c:v>35.917957855246698</c:v>
                </c:pt>
                <c:pt idx="69033">
                  <c:v>35.918099207230803</c:v>
                </c:pt>
                <c:pt idx="69034">
                  <c:v>35.918240558762299</c:v>
                </c:pt>
                <c:pt idx="69035">
                  <c:v>35.9183819098415</c:v>
                </c:pt>
                <c:pt idx="69036">
                  <c:v>35.918523260468099</c:v>
                </c:pt>
                <c:pt idx="69037">
                  <c:v>35.918664610642303</c:v>
                </c:pt>
                <c:pt idx="69038">
                  <c:v>35.918805960364097</c:v>
                </c:pt>
                <c:pt idx="69039">
                  <c:v>35.918947309633403</c:v>
                </c:pt>
                <c:pt idx="69040">
                  <c:v>35.919088658450299</c:v>
                </c:pt>
                <c:pt idx="69041">
                  <c:v>35.919230006814701</c:v>
                </c:pt>
                <c:pt idx="69042">
                  <c:v>35.9193713547267</c:v>
                </c:pt>
                <c:pt idx="69043">
                  <c:v>35.919512702186204</c:v>
                </c:pt>
                <c:pt idx="69044">
                  <c:v>35.919654049193397</c:v>
                </c:pt>
                <c:pt idx="69045">
                  <c:v>35.919795395747997</c:v>
                </c:pt>
                <c:pt idx="69046">
                  <c:v>35.919936741850201</c:v>
                </c:pt>
                <c:pt idx="69047">
                  <c:v>35.920078087500002</c:v>
                </c:pt>
                <c:pt idx="69048">
                  <c:v>35.920219432697401</c:v>
                </c:pt>
                <c:pt idx="69049">
                  <c:v>35.920360777442298</c:v>
                </c:pt>
                <c:pt idx="69050">
                  <c:v>35.920502121734799</c:v>
                </c:pt>
                <c:pt idx="69051">
                  <c:v>35.920643465574898</c:v>
                </c:pt>
                <c:pt idx="69052">
                  <c:v>35.920784808962502</c:v>
                </c:pt>
                <c:pt idx="69053">
                  <c:v>35.920926151897703</c:v>
                </c:pt>
                <c:pt idx="69054">
                  <c:v>35.921067494380502</c:v>
                </c:pt>
                <c:pt idx="69055">
                  <c:v>35.921208836410798</c:v>
                </c:pt>
                <c:pt idx="69056">
                  <c:v>35.9213501779887</c:v>
                </c:pt>
                <c:pt idx="69057">
                  <c:v>35.921491519114298</c:v>
                </c:pt>
                <c:pt idx="69058">
                  <c:v>35.921632859787302</c:v>
                </c:pt>
                <c:pt idx="69059">
                  <c:v>35.921774200008002</c:v>
                </c:pt>
                <c:pt idx="69060">
                  <c:v>35.9219155397763</c:v>
                </c:pt>
                <c:pt idx="69061">
                  <c:v>35.922056879092104</c:v>
                </c:pt>
                <c:pt idx="69062">
                  <c:v>35.922198217955497</c:v>
                </c:pt>
                <c:pt idx="69063">
                  <c:v>35.922339556366502</c:v>
                </c:pt>
                <c:pt idx="69064">
                  <c:v>35.922480894325098</c:v>
                </c:pt>
                <c:pt idx="69065">
                  <c:v>35.922622231831298</c:v>
                </c:pt>
                <c:pt idx="69066">
                  <c:v>35.922763568885102</c:v>
                </c:pt>
                <c:pt idx="69067">
                  <c:v>35.922904905486497</c:v>
                </c:pt>
                <c:pt idx="69068">
                  <c:v>35.923046241635397</c:v>
                </c:pt>
                <c:pt idx="69069">
                  <c:v>35.923187577332001</c:v>
                </c:pt>
                <c:pt idx="69070">
                  <c:v>35.923328912576103</c:v>
                </c:pt>
                <c:pt idx="69071">
                  <c:v>35.923470247367902</c:v>
                </c:pt>
                <c:pt idx="69072">
                  <c:v>35.923611581707299</c:v>
                </c:pt>
                <c:pt idx="69073">
                  <c:v>35.9237529155942</c:v>
                </c:pt>
                <c:pt idx="69074">
                  <c:v>35.923894249028798</c:v>
                </c:pt>
                <c:pt idx="69075">
                  <c:v>35.924035582010902</c:v>
                </c:pt>
                <c:pt idx="69076">
                  <c:v>35.924176914540702</c:v>
                </c:pt>
                <c:pt idx="69077">
                  <c:v>35.9243182466181</c:v>
                </c:pt>
                <c:pt idx="69078">
                  <c:v>35.924459578243102</c:v>
                </c:pt>
                <c:pt idx="69079">
                  <c:v>35.924600909415702</c:v>
                </c:pt>
                <c:pt idx="69080">
                  <c:v>35.924742240135899</c:v>
                </c:pt>
                <c:pt idx="69081">
                  <c:v>35.924883570403701</c:v>
                </c:pt>
                <c:pt idx="69082">
                  <c:v>35.9250249002191</c:v>
                </c:pt>
                <c:pt idx="69083">
                  <c:v>35.925166229582203</c:v>
                </c:pt>
                <c:pt idx="69084">
                  <c:v>35.925307558492896</c:v>
                </c:pt>
                <c:pt idx="69085">
                  <c:v>35.925448886951202</c:v>
                </c:pt>
                <c:pt idx="69086">
                  <c:v>35.925590214957097</c:v>
                </c:pt>
                <c:pt idx="69087">
                  <c:v>35.925731542510597</c:v>
                </c:pt>
                <c:pt idx="69088">
                  <c:v>35.925872869611801</c:v>
                </c:pt>
                <c:pt idx="69089">
                  <c:v>35.926014196260503</c:v>
                </c:pt>
                <c:pt idx="69090">
                  <c:v>35.926155522456902</c:v>
                </c:pt>
                <c:pt idx="69091">
                  <c:v>35.926296848200998</c:v>
                </c:pt>
                <c:pt idx="69092">
                  <c:v>35.926438173492599</c:v>
                </c:pt>
                <c:pt idx="69093">
                  <c:v>35.926579498331897</c:v>
                </c:pt>
                <c:pt idx="69094">
                  <c:v>35.926720822718899</c:v>
                </c:pt>
                <c:pt idx="69095">
                  <c:v>35.926862146653399</c:v>
                </c:pt>
                <c:pt idx="69096">
                  <c:v>35.927003470135602</c:v>
                </c:pt>
                <c:pt idx="69097">
                  <c:v>35.927144793165397</c:v>
                </c:pt>
                <c:pt idx="69098">
                  <c:v>35.927286115742902</c:v>
                </c:pt>
                <c:pt idx="69099">
                  <c:v>35.927427437867998</c:v>
                </c:pt>
                <c:pt idx="69100">
                  <c:v>35.927568759540797</c:v>
                </c:pt>
                <c:pt idx="69101">
                  <c:v>35.927710080761102</c:v>
                </c:pt>
                <c:pt idx="69102">
                  <c:v>35.927851401529203</c:v>
                </c:pt>
                <c:pt idx="69103">
                  <c:v>35.927992721844902</c:v>
                </c:pt>
                <c:pt idx="69104">
                  <c:v>35.928134041708198</c:v>
                </c:pt>
                <c:pt idx="69105">
                  <c:v>35.928275361119198</c:v>
                </c:pt>
                <c:pt idx="69106">
                  <c:v>35.928416680077802</c:v>
                </c:pt>
                <c:pt idx="69107">
                  <c:v>35.928557998584097</c:v>
                </c:pt>
                <c:pt idx="69108">
                  <c:v>35.928699316638003</c:v>
                </c:pt>
                <c:pt idx="69109">
                  <c:v>35.928840634239599</c:v>
                </c:pt>
                <c:pt idx="69110">
                  <c:v>35.928981951388799</c:v>
                </c:pt>
                <c:pt idx="69111">
                  <c:v>35.929123268085696</c:v>
                </c:pt>
                <c:pt idx="69112">
                  <c:v>35.929264584330198</c:v>
                </c:pt>
                <c:pt idx="69113">
                  <c:v>35.929405900122397</c:v>
                </c:pt>
                <c:pt idx="69114">
                  <c:v>35.9295472154623</c:v>
                </c:pt>
                <c:pt idx="69115">
                  <c:v>35.9296885303498</c:v>
                </c:pt>
                <c:pt idx="69116">
                  <c:v>35.929829844784997</c:v>
                </c:pt>
                <c:pt idx="69117">
                  <c:v>35.929971158767898</c:v>
                </c:pt>
                <c:pt idx="69118">
                  <c:v>35.930112472298397</c:v>
                </c:pt>
                <c:pt idx="69119">
                  <c:v>35.9302537853766</c:v>
                </c:pt>
                <c:pt idx="69120">
                  <c:v>35.930395098002499</c:v>
                </c:pt>
                <c:pt idx="69121">
                  <c:v>35.930536410176003</c:v>
                </c:pt>
                <c:pt idx="69122">
                  <c:v>35.930677721897197</c:v>
                </c:pt>
                <c:pt idx="69123">
                  <c:v>35.930819033166102</c:v>
                </c:pt>
                <c:pt idx="69124">
                  <c:v>35.930960343982598</c:v>
                </c:pt>
                <c:pt idx="69125">
                  <c:v>35.931101654346897</c:v>
                </c:pt>
                <c:pt idx="69126">
                  <c:v>35.9312429642588</c:v>
                </c:pt>
                <c:pt idx="69127">
                  <c:v>35.9313842737184</c:v>
                </c:pt>
                <c:pt idx="69128">
                  <c:v>35.931525582725598</c:v>
                </c:pt>
                <c:pt idx="69129">
                  <c:v>35.931666891280599</c:v>
                </c:pt>
                <c:pt idx="69130">
                  <c:v>35.931808199383198</c:v>
                </c:pt>
                <c:pt idx="69131">
                  <c:v>35.9319495070336</c:v>
                </c:pt>
                <c:pt idx="69132">
                  <c:v>35.9320908142316</c:v>
                </c:pt>
                <c:pt idx="69133">
                  <c:v>35.932232120977297</c:v>
                </c:pt>
                <c:pt idx="69134">
                  <c:v>35.932373427270697</c:v>
                </c:pt>
                <c:pt idx="69135">
                  <c:v>35.932514733111702</c:v>
                </c:pt>
                <c:pt idx="69136">
                  <c:v>35.932656038500497</c:v>
                </c:pt>
                <c:pt idx="69137">
                  <c:v>35.932797343437002</c:v>
                </c:pt>
                <c:pt idx="69138">
                  <c:v>35.932938647921198</c:v>
                </c:pt>
                <c:pt idx="69139">
                  <c:v>35.933079951952998</c:v>
                </c:pt>
                <c:pt idx="69140">
                  <c:v>35.933221255532601</c:v>
                </c:pt>
                <c:pt idx="69141">
                  <c:v>35.933362558659802</c:v>
                </c:pt>
                <c:pt idx="69142">
                  <c:v>35.933503861334799</c:v>
                </c:pt>
                <c:pt idx="69143">
                  <c:v>35.9336451635575</c:v>
                </c:pt>
                <c:pt idx="69144">
                  <c:v>35.933786465327799</c:v>
                </c:pt>
                <c:pt idx="69145">
                  <c:v>35.933927766645901</c:v>
                </c:pt>
                <c:pt idx="69146">
                  <c:v>35.9340690675117</c:v>
                </c:pt>
                <c:pt idx="69147">
                  <c:v>35.934210367925203</c:v>
                </c:pt>
                <c:pt idx="69148">
                  <c:v>35.934351667886403</c:v>
                </c:pt>
                <c:pt idx="69149">
                  <c:v>35.9344929673953</c:v>
                </c:pt>
                <c:pt idx="69150">
                  <c:v>35.934634266451901</c:v>
                </c:pt>
                <c:pt idx="69151">
                  <c:v>35.934775565056199</c:v>
                </c:pt>
                <c:pt idx="69152">
                  <c:v>35.934916863208301</c:v>
                </c:pt>
                <c:pt idx="69153">
                  <c:v>35.935058160908099</c:v>
                </c:pt>
                <c:pt idx="69154">
                  <c:v>35.935199458155601</c:v>
                </c:pt>
                <c:pt idx="69155">
                  <c:v>35.935340754950801</c:v>
                </c:pt>
                <c:pt idx="69156">
                  <c:v>35.935482051293697</c:v>
                </c:pt>
                <c:pt idx="69157">
                  <c:v>35.935623347184404</c:v>
                </c:pt>
                <c:pt idx="69158">
                  <c:v>35.935764642622701</c:v>
                </c:pt>
                <c:pt idx="69159">
                  <c:v>35.935905937608801</c:v>
                </c:pt>
                <c:pt idx="69160">
                  <c:v>35.936047232142698</c:v>
                </c:pt>
                <c:pt idx="69161">
                  <c:v>35.9361885262242</c:v>
                </c:pt>
                <c:pt idx="69162">
                  <c:v>35.936329819853498</c:v>
                </c:pt>
                <c:pt idx="69163">
                  <c:v>35.936471113030599</c:v>
                </c:pt>
                <c:pt idx="69164">
                  <c:v>35.936612405755298</c:v>
                </c:pt>
                <c:pt idx="69165">
                  <c:v>35.9367536980278</c:v>
                </c:pt>
                <c:pt idx="69166">
                  <c:v>35.936894989848</c:v>
                </c:pt>
                <c:pt idx="69167">
                  <c:v>35.937036281216002</c:v>
                </c:pt>
                <c:pt idx="69168">
                  <c:v>35.937177572131702</c:v>
                </c:pt>
                <c:pt idx="69169">
                  <c:v>35.937318862595198</c:v>
                </c:pt>
                <c:pt idx="69170">
                  <c:v>35.937460152606398</c:v>
                </c:pt>
                <c:pt idx="69171">
                  <c:v>35.937601442165303</c:v>
                </c:pt>
                <c:pt idx="69172">
                  <c:v>35.937742731272003</c:v>
                </c:pt>
                <c:pt idx="69173">
                  <c:v>35.9378840199264</c:v>
                </c:pt>
                <c:pt idx="69174">
                  <c:v>35.938025308128502</c:v>
                </c:pt>
                <c:pt idx="69175">
                  <c:v>35.938166595878499</c:v>
                </c:pt>
                <c:pt idx="69176">
                  <c:v>35.938307883176101</c:v>
                </c:pt>
                <c:pt idx="69177">
                  <c:v>35.938449170021599</c:v>
                </c:pt>
                <c:pt idx="69178">
                  <c:v>35.938590456414701</c:v>
                </c:pt>
                <c:pt idx="69179">
                  <c:v>35.938731742355699</c:v>
                </c:pt>
                <c:pt idx="69180">
                  <c:v>35.938873027844402</c:v>
                </c:pt>
                <c:pt idx="69181">
                  <c:v>35.939014312880801</c:v>
                </c:pt>
                <c:pt idx="69182">
                  <c:v>35.939155597465003</c:v>
                </c:pt>
                <c:pt idx="69183">
                  <c:v>35.939296881597002</c:v>
                </c:pt>
                <c:pt idx="69184">
                  <c:v>35.939438165276698</c:v>
                </c:pt>
                <c:pt idx="69185">
                  <c:v>35.939579448504198</c:v>
                </c:pt>
                <c:pt idx="69186">
                  <c:v>35.939720731279401</c:v>
                </c:pt>
                <c:pt idx="69187">
                  <c:v>35.9398620136025</c:v>
                </c:pt>
                <c:pt idx="69188">
                  <c:v>35.940003295473304</c:v>
                </c:pt>
                <c:pt idx="69189">
                  <c:v>35.940144576891797</c:v>
                </c:pt>
                <c:pt idx="69190">
                  <c:v>35.9402858578582</c:v>
                </c:pt>
                <c:pt idx="69191">
                  <c:v>35.9404271383723</c:v>
                </c:pt>
                <c:pt idx="69192">
                  <c:v>35.940568418434097</c:v>
                </c:pt>
                <c:pt idx="69193">
                  <c:v>35.940709698043797</c:v>
                </c:pt>
                <c:pt idx="69194">
                  <c:v>35.940850977201201</c:v>
                </c:pt>
                <c:pt idx="69195">
                  <c:v>35.940992255906401</c:v>
                </c:pt>
                <c:pt idx="69196">
                  <c:v>35.941133534159398</c:v>
                </c:pt>
                <c:pt idx="69197">
                  <c:v>35.941274811960199</c:v>
                </c:pt>
                <c:pt idx="69198">
                  <c:v>35.941416089308703</c:v>
                </c:pt>
                <c:pt idx="69199">
                  <c:v>35.941557366205103</c:v>
                </c:pt>
                <c:pt idx="69200">
                  <c:v>35.9416986426492</c:v>
                </c:pt>
                <c:pt idx="69201">
                  <c:v>35.941839918641101</c:v>
                </c:pt>
                <c:pt idx="69202">
                  <c:v>35.941981194180798</c:v>
                </c:pt>
                <c:pt idx="69203">
                  <c:v>35.942122469268298</c:v>
                </c:pt>
                <c:pt idx="69204">
                  <c:v>35.942263743903602</c:v>
                </c:pt>
                <c:pt idx="69205">
                  <c:v>35.942405018086603</c:v>
                </c:pt>
                <c:pt idx="69206">
                  <c:v>35.9425462918175</c:v>
                </c:pt>
                <c:pt idx="69207">
                  <c:v>35.9426875650962</c:v>
                </c:pt>
                <c:pt idx="69208">
                  <c:v>35.942828837922598</c:v>
                </c:pt>
                <c:pt idx="69209">
                  <c:v>35.942970110296898</c:v>
                </c:pt>
                <c:pt idx="69210">
                  <c:v>35.943111382218902</c:v>
                </c:pt>
                <c:pt idx="69211">
                  <c:v>35.943252653688802</c:v>
                </c:pt>
                <c:pt idx="69212">
                  <c:v>35.943393924706399</c:v>
                </c:pt>
                <c:pt idx="69213">
                  <c:v>35.943535195271899</c:v>
                </c:pt>
                <c:pt idx="69214">
                  <c:v>35.943676465385202</c:v>
                </c:pt>
                <c:pt idx="69215">
                  <c:v>35.943817735046203</c:v>
                </c:pt>
                <c:pt idx="69216">
                  <c:v>35.943959004255099</c:v>
                </c:pt>
                <c:pt idx="69217">
                  <c:v>35.944100273011799</c:v>
                </c:pt>
                <c:pt idx="69218">
                  <c:v>35.944241541316302</c:v>
                </c:pt>
                <c:pt idx="69219">
                  <c:v>35.944382809168602</c:v>
                </c:pt>
                <c:pt idx="69220">
                  <c:v>35.944524076568797</c:v>
                </c:pt>
                <c:pt idx="69221">
                  <c:v>35.944665343516697</c:v>
                </c:pt>
                <c:pt idx="69222">
                  <c:v>35.944806610012499</c:v>
                </c:pt>
                <c:pt idx="69223">
                  <c:v>35.944947876056098</c:v>
                </c:pt>
                <c:pt idx="69224">
                  <c:v>35.9450891416475</c:v>
                </c:pt>
                <c:pt idx="69225">
                  <c:v>35.945230406786699</c:v>
                </c:pt>
                <c:pt idx="69226">
                  <c:v>35.945371671473701</c:v>
                </c:pt>
                <c:pt idx="69227">
                  <c:v>35.945512935708599</c:v>
                </c:pt>
                <c:pt idx="69228">
                  <c:v>35.945654199491301</c:v>
                </c:pt>
                <c:pt idx="69229">
                  <c:v>35.945795462821799</c:v>
                </c:pt>
                <c:pt idx="69230">
                  <c:v>35.9459367257002</c:v>
                </c:pt>
                <c:pt idx="69231">
                  <c:v>35.946077988126397</c:v>
                </c:pt>
                <c:pt idx="69232">
                  <c:v>35.946219250100398</c:v>
                </c:pt>
                <c:pt idx="69233">
                  <c:v>35.946360511622302</c:v>
                </c:pt>
                <c:pt idx="69234">
                  <c:v>35.946501772691903</c:v>
                </c:pt>
                <c:pt idx="69235">
                  <c:v>35.946643033309499</c:v>
                </c:pt>
                <c:pt idx="69236">
                  <c:v>35.946784293474799</c:v>
                </c:pt>
                <c:pt idx="69237">
                  <c:v>35.946925553188002</c:v>
                </c:pt>
                <c:pt idx="69238">
                  <c:v>35.947066812449101</c:v>
                </c:pt>
                <c:pt idx="69239">
                  <c:v>35.947208071257897</c:v>
                </c:pt>
                <c:pt idx="69240">
                  <c:v>35.947349329614703</c:v>
                </c:pt>
                <c:pt idx="69241">
                  <c:v>35.947490587519198</c:v>
                </c:pt>
                <c:pt idx="69242">
                  <c:v>35.947631844971603</c:v>
                </c:pt>
                <c:pt idx="69243">
                  <c:v>35.947773101971897</c:v>
                </c:pt>
                <c:pt idx="69244">
                  <c:v>35.947914358520002</c:v>
                </c:pt>
                <c:pt idx="69245">
                  <c:v>35.948055614616003</c:v>
                </c:pt>
                <c:pt idx="69246">
                  <c:v>35.9481968702598</c:v>
                </c:pt>
                <c:pt idx="69247">
                  <c:v>35.9483381254515</c:v>
                </c:pt>
                <c:pt idx="69248">
                  <c:v>35.948479380191003</c:v>
                </c:pt>
                <c:pt idx="69249">
                  <c:v>35.948620634478402</c:v>
                </c:pt>
                <c:pt idx="69250">
                  <c:v>35.948761888313598</c:v>
                </c:pt>
                <c:pt idx="69251">
                  <c:v>35.948903141696697</c:v>
                </c:pt>
                <c:pt idx="69252">
                  <c:v>35.949044394627599</c:v>
                </c:pt>
                <c:pt idx="69253">
                  <c:v>35.949185647106503</c:v>
                </c:pt>
                <c:pt idx="69254">
                  <c:v>35.949326899133098</c:v>
                </c:pt>
                <c:pt idx="69255">
                  <c:v>35.949468150707702</c:v>
                </c:pt>
                <c:pt idx="69256">
                  <c:v>35.949609401830102</c:v>
                </c:pt>
                <c:pt idx="69257">
                  <c:v>35.949750652500398</c:v>
                </c:pt>
                <c:pt idx="69258">
                  <c:v>35.949891902718498</c:v>
                </c:pt>
                <c:pt idx="69259">
                  <c:v>35.9500331524846</c:v>
                </c:pt>
                <c:pt idx="69260">
                  <c:v>35.950174401798499</c:v>
                </c:pt>
                <c:pt idx="69261">
                  <c:v>35.950315650660201</c:v>
                </c:pt>
                <c:pt idx="69262">
                  <c:v>35.950456899069898</c:v>
                </c:pt>
                <c:pt idx="69263">
                  <c:v>35.950598147027399</c:v>
                </c:pt>
                <c:pt idx="69264">
                  <c:v>35.950739394532803</c:v>
                </c:pt>
                <c:pt idx="69265">
                  <c:v>35.950880641585996</c:v>
                </c:pt>
                <c:pt idx="69266">
                  <c:v>35.951021888187199</c:v>
                </c:pt>
                <c:pt idx="69267">
                  <c:v>35.951163134336198</c:v>
                </c:pt>
                <c:pt idx="69268">
                  <c:v>35.9513043800332</c:v>
                </c:pt>
                <c:pt idx="69269">
                  <c:v>35.951445625277998</c:v>
                </c:pt>
                <c:pt idx="69270">
                  <c:v>35.951586870070699</c:v>
                </c:pt>
                <c:pt idx="69271">
                  <c:v>35.951728114411303</c:v>
                </c:pt>
                <c:pt idx="69272">
                  <c:v>35.951869358299703</c:v>
                </c:pt>
                <c:pt idx="69273">
                  <c:v>35.952010601736099</c:v>
                </c:pt>
                <c:pt idx="69274">
                  <c:v>35.952151844720397</c:v>
                </c:pt>
                <c:pt idx="69275">
                  <c:v>35.9522930872525</c:v>
                </c:pt>
                <c:pt idx="69276">
                  <c:v>35.952434329332497</c:v>
                </c:pt>
                <c:pt idx="69277">
                  <c:v>35.952575570960498</c:v>
                </c:pt>
                <c:pt idx="69278">
                  <c:v>35.952716812136302</c:v>
                </c:pt>
                <c:pt idx="69279">
                  <c:v>35.952858052860101</c:v>
                </c:pt>
                <c:pt idx="69280">
                  <c:v>35.952999293131697</c:v>
                </c:pt>
                <c:pt idx="69281">
                  <c:v>35.953140532951302</c:v>
                </c:pt>
                <c:pt idx="69282">
                  <c:v>35.953281772318697</c:v>
                </c:pt>
                <c:pt idx="69283">
                  <c:v>35.953423011234101</c:v>
                </c:pt>
                <c:pt idx="69284">
                  <c:v>35.953564249697301</c:v>
                </c:pt>
                <c:pt idx="69285">
                  <c:v>35.953705487708497</c:v>
                </c:pt>
                <c:pt idx="69286">
                  <c:v>35.953846725267603</c:v>
                </c:pt>
                <c:pt idx="69287">
                  <c:v>35.953987962374597</c:v>
                </c:pt>
                <c:pt idx="69288">
                  <c:v>35.954129199029502</c:v>
                </c:pt>
                <c:pt idx="69289">
                  <c:v>35.954270435232303</c:v>
                </c:pt>
                <c:pt idx="69290">
                  <c:v>35.954411670982999</c:v>
                </c:pt>
                <c:pt idx="69291">
                  <c:v>35.954552906281698</c:v>
                </c:pt>
                <c:pt idx="69292">
                  <c:v>35.954694141128201</c:v>
                </c:pt>
                <c:pt idx="69293">
                  <c:v>35.954835375522698</c:v>
                </c:pt>
                <c:pt idx="69294">
                  <c:v>35.954976609465099</c:v>
                </c:pt>
                <c:pt idx="69295">
                  <c:v>35.955117842955502</c:v>
                </c:pt>
                <c:pt idx="69296">
                  <c:v>35.955259075993702</c:v>
                </c:pt>
                <c:pt idx="69297">
                  <c:v>35.955400308579897</c:v>
                </c:pt>
                <c:pt idx="69298">
                  <c:v>35.955541540714002</c:v>
                </c:pt>
                <c:pt idx="69299">
                  <c:v>35.955682772396003</c:v>
                </c:pt>
                <c:pt idx="69300">
                  <c:v>35.955824003625999</c:v>
                </c:pt>
                <c:pt idx="69301">
                  <c:v>35.955965234403898</c:v>
                </c:pt>
                <c:pt idx="69302">
                  <c:v>35.9561064647298</c:v>
                </c:pt>
                <c:pt idx="69303">
                  <c:v>35.956247694603498</c:v>
                </c:pt>
                <c:pt idx="69304">
                  <c:v>35.956388924025198</c:v>
                </c:pt>
                <c:pt idx="69305">
                  <c:v>35.956530152994901</c:v>
                </c:pt>
                <c:pt idx="69306">
                  <c:v>35.9566713815124</c:v>
                </c:pt>
                <c:pt idx="69307">
                  <c:v>35.956812609578002</c:v>
                </c:pt>
                <c:pt idx="69308">
                  <c:v>35.956953837191399</c:v>
                </c:pt>
                <c:pt idx="69309">
                  <c:v>35.957095064352799</c:v>
                </c:pt>
                <c:pt idx="69310">
                  <c:v>35.957236291062202</c:v>
                </c:pt>
                <c:pt idx="69311">
                  <c:v>35.9573775173195</c:v>
                </c:pt>
                <c:pt idx="69312">
                  <c:v>35.957518743124702</c:v>
                </c:pt>
                <c:pt idx="69313">
                  <c:v>35.957659968477898</c:v>
                </c:pt>
                <c:pt idx="69314">
                  <c:v>35.957801193379098</c:v>
                </c:pt>
                <c:pt idx="69315">
                  <c:v>35.9579424178282</c:v>
                </c:pt>
                <c:pt idx="69316">
                  <c:v>35.958083641825198</c:v>
                </c:pt>
                <c:pt idx="69317">
                  <c:v>35.958224865370198</c:v>
                </c:pt>
                <c:pt idx="69318">
                  <c:v>35.958366088463201</c:v>
                </c:pt>
                <c:pt idx="69319">
                  <c:v>35.9585073111041</c:v>
                </c:pt>
                <c:pt idx="69320">
                  <c:v>35.958648533292902</c:v>
                </c:pt>
                <c:pt idx="69321">
                  <c:v>35.958789755029798</c:v>
                </c:pt>
                <c:pt idx="69322">
                  <c:v>35.958930976314598</c:v>
                </c:pt>
                <c:pt idx="69323">
                  <c:v>35.9590721971473</c:v>
                </c:pt>
                <c:pt idx="69324">
                  <c:v>35.959213417528098</c:v>
                </c:pt>
                <c:pt idx="69325">
                  <c:v>35.959354637456798</c:v>
                </c:pt>
                <c:pt idx="69326">
                  <c:v>35.959495856933401</c:v>
                </c:pt>
                <c:pt idx="69327">
                  <c:v>35.959637075958099</c:v>
                </c:pt>
                <c:pt idx="69328">
                  <c:v>35.9597782945307</c:v>
                </c:pt>
                <c:pt idx="69329">
                  <c:v>35.959919512651197</c:v>
                </c:pt>
                <c:pt idx="69330">
                  <c:v>35.960060730319803</c:v>
                </c:pt>
                <c:pt idx="69331">
                  <c:v>35.960201947536298</c:v>
                </c:pt>
                <c:pt idx="69332">
                  <c:v>35.960343164300802</c:v>
                </c:pt>
                <c:pt idx="69333">
                  <c:v>35.960484380613302</c:v>
                </c:pt>
                <c:pt idx="69334">
                  <c:v>35.960625596473697</c:v>
                </c:pt>
                <c:pt idx="69335">
                  <c:v>35.960766811882102</c:v>
                </c:pt>
                <c:pt idx="69336">
                  <c:v>35.960908026838602</c:v>
                </c:pt>
                <c:pt idx="69337">
                  <c:v>35.961049241342998</c:v>
                </c:pt>
                <c:pt idx="69338">
                  <c:v>35.961190455395403</c:v>
                </c:pt>
                <c:pt idx="69339">
                  <c:v>35.961331668995697</c:v>
                </c:pt>
                <c:pt idx="69340">
                  <c:v>35.961472882144101</c:v>
                </c:pt>
                <c:pt idx="69341">
                  <c:v>35.9616140948404</c:v>
                </c:pt>
                <c:pt idx="69342">
                  <c:v>35.9617553070848</c:v>
                </c:pt>
                <c:pt idx="69343">
                  <c:v>35.961896518877097</c:v>
                </c:pt>
                <c:pt idx="69344">
                  <c:v>35.962037730217403</c:v>
                </c:pt>
                <c:pt idx="69345">
                  <c:v>35.962178941105797</c:v>
                </c:pt>
                <c:pt idx="69346">
                  <c:v>35.962320151542102</c:v>
                </c:pt>
                <c:pt idx="69347">
                  <c:v>35.962461361526401</c:v>
                </c:pt>
                <c:pt idx="69348">
                  <c:v>35.962602571058703</c:v>
                </c:pt>
                <c:pt idx="69349">
                  <c:v>35.962743780139</c:v>
                </c:pt>
                <c:pt idx="69350">
                  <c:v>35.962884988767399</c:v>
                </c:pt>
                <c:pt idx="69351">
                  <c:v>35.963026196943702</c:v>
                </c:pt>
                <c:pt idx="69352">
                  <c:v>35.963167404667999</c:v>
                </c:pt>
                <c:pt idx="69353">
                  <c:v>35.963308611940299</c:v>
                </c:pt>
                <c:pt idx="69354">
                  <c:v>35.963449818760701</c:v>
                </c:pt>
                <c:pt idx="69355">
                  <c:v>35.963591025128999</c:v>
                </c:pt>
                <c:pt idx="69356">
                  <c:v>35.963732231045398</c:v>
                </c:pt>
                <c:pt idx="69357">
                  <c:v>35.9638734365098</c:v>
                </c:pt>
                <c:pt idx="69358">
                  <c:v>35.964014641522198</c:v>
                </c:pt>
                <c:pt idx="69359">
                  <c:v>35.964155846082598</c:v>
                </c:pt>
                <c:pt idx="69360">
                  <c:v>35.964297050191</c:v>
                </c:pt>
                <c:pt idx="69361">
                  <c:v>35.964438253847398</c:v>
                </c:pt>
                <c:pt idx="69362">
                  <c:v>35.964579457051897</c:v>
                </c:pt>
                <c:pt idx="69363">
                  <c:v>35.964720659804399</c:v>
                </c:pt>
                <c:pt idx="69364">
                  <c:v>35.964861862104897</c:v>
                </c:pt>
                <c:pt idx="69365">
                  <c:v>35.965003063953397</c:v>
                </c:pt>
                <c:pt idx="69366">
                  <c:v>35.965144265349998</c:v>
                </c:pt>
                <c:pt idx="69367">
                  <c:v>35.965285466294603</c:v>
                </c:pt>
                <c:pt idx="69368">
                  <c:v>35.965426666787202</c:v>
                </c:pt>
                <c:pt idx="69369">
                  <c:v>35.965567866827797</c:v>
                </c:pt>
                <c:pt idx="69370">
                  <c:v>35.965709066416501</c:v>
                </c:pt>
                <c:pt idx="69371">
                  <c:v>35.9658502655532</c:v>
                </c:pt>
                <c:pt idx="69372">
                  <c:v>35.965991464237902</c:v>
                </c:pt>
                <c:pt idx="69373">
                  <c:v>35.966132662470699</c:v>
                </c:pt>
                <c:pt idx="69374">
                  <c:v>35.966273860251498</c:v>
                </c:pt>
                <c:pt idx="69375">
                  <c:v>35.966415057580399</c:v>
                </c:pt>
                <c:pt idx="69376">
                  <c:v>35.966556254457302</c:v>
                </c:pt>
                <c:pt idx="69377">
                  <c:v>35.966697450882201</c:v>
                </c:pt>
                <c:pt idx="69378">
                  <c:v>35.966838646855201</c:v>
                </c:pt>
                <c:pt idx="69379">
                  <c:v>35.966979842376197</c:v>
                </c:pt>
                <c:pt idx="69380">
                  <c:v>35.967121037445303</c:v>
                </c:pt>
                <c:pt idx="69381">
                  <c:v>35.967262232062403</c:v>
                </c:pt>
                <c:pt idx="69382">
                  <c:v>35.967403426227499</c:v>
                </c:pt>
                <c:pt idx="69383">
                  <c:v>35.967544619940803</c:v>
                </c:pt>
                <c:pt idx="69384">
                  <c:v>35.967685813202003</c:v>
                </c:pt>
                <c:pt idx="69385">
                  <c:v>35.967827006011298</c:v>
                </c:pt>
                <c:pt idx="69386">
                  <c:v>35.967968198368702</c:v>
                </c:pt>
                <c:pt idx="69387">
                  <c:v>35.968109390274101</c:v>
                </c:pt>
                <c:pt idx="69388">
                  <c:v>35.968250581727602</c:v>
                </c:pt>
                <c:pt idx="69389">
                  <c:v>35.968391772729198</c:v>
                </c:pt>
                <c:pt idx="69390">
                  <c:v>35.968532963278797</c:v>
                </c:pt>
                <c:pt idx="69391">
                  <c:v>35.968674153376398</c:v>
                </c:pt>
                <c:pt idx="69392">
                  <c:v>35.9688153430222</c:v>
                </c:pt>
                <c:pt idx="69393">
                  <c:v>35.968956532215998</c:v>
                </c:pt>
                <c:pt idx="69394">
                  <c:v>35.969097720957798</c:v>
                </c:pt>
                <c:pt idx="69395">
                  <c:v>35.9692389092478</c:v>
                </c:pt>
                <c:pt idx="69396">
                  <c:v>35.969380097085804</c:v>
                </c:pt>
                <c:pt idx="69397">
                  <c:v>35.969521284471803</c:v>
                </c:pt>
                <c:pt idx="69398">
                  <c:v>35.969662471405996</c:v>
                </c:pt>
                <c:pt idx="69399">
                  <c:v>35.9698036578882</c:v>
                </c:pt>
                <c:pt idx="69400">
                  <c:v>35.969944843918498</c:v>
                </c:pt>
                <c:pt idx="69401">
                  <c:v>35.970086029496798</c:v>
                </c:pt>
                <c:pt idx="69402">
                  <c:v>35.9702272146233</c:v>
                </c:pt>
                <c:pt idx="69403">
                  <c:v>35.970368399297797</c:v>
                </c:pt>
                <c:pt idx="69404">
                  <c:v>35.970509583520403</c:v>
                </c:pt>
                <c:pt idx="69405">
                  <c:v>35.970650767291097</c:v>
                </c:pt>
                <c:pt idx="69406">
                  <c:v>35.970791950609801</c:v>
                </c:pt>
                <c:pt idx="69407">
                  <c:v>35.970933133476699</c:v>
                </c:pt>
                <c:pt idx="69408">
                  <c:v>35.971074315891599</c:v>
                </c:pt>
                <c:pt idx="69409">
                  <c:v>35.971215497854701</c:v>
                </c:pt>
                <c:pt idx="69410">
                  <c:v>35.971356679365798</c:v>
                </c:pt>
                <c:pt idx="69411">
                  <c:v>35.971497860425004</c:v>
                </c:pt>
                <c:pt idx="69412">
                  <c:v>35.971639041032297</c:v>
                </c:pt>
                <c:pt idx="69413">
                  <c:v>35.9717802211877</c:v>
                </c:pt>
                <c:pt idx="69414">
                  <c:v>35.971921400891098</c:v>
                </c:pt>
                <c:pt idx="69415">
                  <c:v>35.972062580142698</c:v>
                </c:pt>
                <c:pt idx="69416">
                  <c:v>35.972203758942399</c:v>
                </c:pt>
                <c:pt idx="69417">
                  <c:v>35.972344937290202</c:v>
                </c:pt>
                <c:pt idx="69418">
                  <c:v>35.972486115186101</c:v>
                </c:pt>
                <c:pt idx="69419">
                  <c:v>35.972627292630101</c:v>
                </c:pt>
                <c:pt idx="69420">
                  <c:v>35.972768469622103</c:v>
                </c:pt>
                <c:pt idx="69421">
                  <c:v>35.9729096461623</c:v>
                </c:pt>
                <c:pt idx="69422">
                  <c:v>35.973050822250599</c:v>
                </c:pt>
                <c:pt idx="69423">
                  <c:v>35.973191997887</c:v>
                </c:pt>
                <c:pt idx="69424">
                  <c:v>35.973333173071602</c:v>
                </c:pt>
                <c:pt idx="69425">
                  <c:v>35.973474347804199</c:v>
                </c:pt>
                <c:pt idx="69426">
                  <c:v>35.973615522084899</c:v>
                </c:pt>
                <c:pt idx="69427">
                  <c:v>35.973756695913799</c:v>
                </c:pt>
                <c:pt idx="69428">
                  <c:v>35.973897869290703</c:v>
                </c:pt>
                <c:pt idx="69429">
                  <c:v>35.9740390422158</c:v>
                </c:pt>
                <c:pt idx="69430">
                  <c:v>35.974180214689</c:v>
                </c:pt>
                <c:pt idx="69431">
                  <c:v>35.9743213867104</c:v>
                </c:pt>
                <c:pt idx="69432">
                  <c:v>35.974462558279797</c:v>
                </c:pt>
                <c:pt idx="69433">
                  <c:v>35.974603729397401</c:v>
                </c:pt>
                <c:pt idx="69434">
                  <c:v>35.974744900063101</c:v>
                </c:pt>
                <c:pt idx="69435">
                  <c:v>35.974886070276902</c:v>
                </c:pt>
                <c:pt idx="69436">
                  <c:v>35.975027240038798</c:v>
                </c:pt>
                <c:pt idx="69437">
                  <c:v>35.975168409348903</c:v>
                </c:pt>
                <c:pt idx="69438">
                  <c:v>35.975309578207103</c:v>
                </c:pt>
                <c:pt idx="69439">
                  <c:v>35.975450746613397</c:v>
                </c:pt>
                <c:pt idx="69440">
                  <c:v>35.9755919145679</c:v>
                </c:pt>
                <c:pt idx="69441">
                  <c:v>35.975733082070498</c:v>
                </c:pt>
                <c:pt idx="69442">
                  <c:v>35.975874249121198</c:v>
                </c:pt>
                <c:pt idx="69443">
                  <c:v>35.976015415720099</c:v>
                </c:pt>
                <c:pt idx="69444">
                  <c:v>35.976156581867102</c:v>
                </c:pt>
                <c:pt idx="69445">
                  <c:v>35.976297747562299</c:v>
                </c:pt>
                <c:pt idx="69446">
                  <c:v>35.976438912805598</c:v>
                </c:pt>
                <c:pt idx="69447">
                  <c:v>35.976580077596999</c:v>
                </c:pt>
                <c:pt idx="69448">
                  <c:v>35.976721241936602</c:v>
                </c:pt>
                <c:pt idx="69449">
                  <c:v>35.976862405824299</c:v>
                </c:pt>
                <c:pt idx="69450">
                  <c:v>35.977003569260198</c:v>
                </c:pt>
                <c:pt idx="69451">
                  <c:v>35.977144732244199</c:v>
                </c:pt>
                <c:pt idx="69452">
                  <c:v>35.977285894776401</c:v>
                </c:pt>
                <c:pt idx="69453">
                  <c:v>35.977427056856698</c:v>
                </c:pt>
                <c:pt idx="69454">
                  <c:v>35.977568218485203</c:v>
                </c:pt>
                <c:pt idx="69455">
                  <c:v>35.977709379661803</c:v>
                </c:pt>
                <c:pt idx="69456">
                  <c:v>35.977850540386598</c:v>
                </c:pt>
                <c:pt idx="69457">
                  <c:v>35.977991700659501</c:v>
                </c:pt>
                <c:pt idx="69458">
                  <c:v>35.978132860480599</c:v>
                </c:pt>
                <c:pt idx="69459">
                  <c:v>35.978274019849898</c:v>
                </c:pt>
                <c:pt idx="69460">
                  <c:v>35.9784151787673</c:v>
                </c:pt>
                <c:pt idx="69461">
                  <c:v>35.978556337232902</c:v>
                </c:pt>
                <c:pt idx="69462">
                  <c:v>35.9786974952466</c:v>
                </c:pt>
                <c:pt idx="69463">
                  <c:v>35.978838652808598</c:v>
                </c:pt>
                <c:pt idx="69464">
                  <c:v>35.978979809918599</c:v>
                </c:pt>
                <c:pt idx="69465">
                  <c:v>35.9791209665769</c:v>
                </c:pt>
                <c:pt idx="69466">
                  <c:v>35.979262122783297</c:v>
                </c:pt>
                <c:pt idx="69467">
                  <c:v>35.979403278537902</c:v>
                </c:pt>
                <c:pt idx="69468">
                  <c:v>35.979544433840701</c:v>
                </c:pt>
                <c:pt idx="69469">
                  <c:v>35.979685588691602</c:v>
                </c:pt>
                <c:pt idx="69470">
                  <c:v>35.979826743090698</c:v>
                </c:pt>
                <c:pt idx="69471">
                  <c:v>35.979967897038001</c:v>
                </c:pt>
                <c:pt idx="69472">
                  <c:v>35.9801090505335</c:v>
                </c:pt>
                <c:pt idx="69473">
                  <c:v>35.980250203577199</c:v>
                </c:pt>
                <c:pt idx="69474">
                  <c:v>35.980391356169001</c:v>
                </c:pt>
                <c:pt idx="69475">
                  <c:v>35.980532508308997</c:v>
                </c:pt>
                <c:pt idx="69476">
                  <c:v>35.980673659997201</c:v>
                </c:pt>
                <c:pt idx="69477">
                  <c:v>35.9808148112336</c:v>
                </c:pt>
                <c:pt idx="69478">
                  <c:v>35.9809559620182</c:v>
                </c:pt>
                <c:pt idx="69479">
                  <c:v>35.981097112351001</c:v>
                </c:pt>
                <c:pt idx="69480">
                  <c:v>35.981238262231898</c:v>
                </c:pt>
                <c:pt idx="69481">
                  <c:v>35.981379411661102</c:v>
                </c:pt>
                <c:pt idx="69482">
                  <c:v>35.981520560638401</c:v>
                </c:pt>
                <c:pt idx="69483">
                  <c:v>35.981661709163902</c:v>
                </c:pt>
                <c:pt idx="69484">
                  <c:v>35.981802857237703</c:v>
                </c:pt>
                <c:pt idx="69485">
                  <c:v>35.981944004859599</c:v>
                </c:pt>
                <c:pt idx="69486">
                  <c:v>35.982085152029697</c:v>
                </c:pt>
                <c:pt idx="69487">
                  <c:v>35.982226298748103</c:v>
                </c:pt>
                <c:pt idx="69488">
                  <c:v>35.982367445014603</c:v>
                </c:pt>
                <c:pt idx="69489">
                  <c:v>35.982508590829298</c:v>
                </c:pt>
                <c:pt idx="69490">
                  <c:v>35.9826497361923</c:v>
                </c:pt>
                <c:pt idx="69491">
                  <c:v>35.982790881103398</c:v>
                </c:pt>
                <c:pt idx="69492">
                  <c:v>35.982932025562803</c:v>
                </c:pt>
                <c:pt idx="69493">
                  <c:v>35.983073169570403</c:v>
                </c:pt>
                <c:pt idx="69494">
                  <c:v>35.983214313126098</c:v>
                </c:pt>
                <c:pt idx="69495">
                  <c:v>35.9833554562301</c:v>
                </c:pt>
                <c:pt idx="69496">
                  <c:v>35.983496598882297</c:v>
                </c:pt>
                <c:pt idx="69497">
                  <c:v>35.983637741082703</c:v>
                </c:pt>
                <c:pt idx="69498">
                  <c:v>35.983778882831402</c:v>
                </c:pt>
                <c:pt idx="69499">
                  <c:v>35.983920024128203</c:v>
                </c:pt>
                <c:pt idx="69500">
                  <c:v>35.984061164973298</c:v>
                </c:pt>
                <c:pt idx="69501">
                  <c:v>35.984202305366601</c:v>
                </c:pt>
                <c:pt idx="69502">
                  <c:v>35.984343445308099</c:v>
                </c:pt>
                <c:pt idx="69503">
                  <c:v>35.984484584797897</c:v>
                </c:pt>
                <c:pt idx="69504">
                  <c:v>35.984625723835798</c:v>
                </c:pt>
                <c:pt idx="69505">
                  <c:v>35.984766862421999</c:v>
                </c:pt>
                <c:pt idx="69506">
                  <c:v>35.984908000556402</c:v>
                </c:pt>
                <c:pt idx="69507">
                  <c:v>35.985049138239098</c:v>
                </c:pt>
                <c:pt idx="69508">
                  <c:v>35.985190275470003</c:v>
                </c:pt>
                <c:pt idx="69509">
                  <c:v>35.985331412249103</c:v>
                </c:pt>
                <c:pt idx="69510">
                  <c:v>35.985472548576404</c:v>
                </c:pt>
                <c:pt idx="69511">
                  <c:v>35.985613684451998</c:v>
                </c:pt>
                <c:pt idx="69512">
                  <c:v>35.985754819875801</c:v>
                </c:pt>
                <c:pt idx="69513">
                  <c:v>35.985895954847898</c:v>
                </c:pt>
                <c:pt idx="69514">
                  <c:v>35.986037089368203</c:v>
                </c:pt>
                <c:pt idx="69515">
                  <c:v>35.986178223436703</c:v>
                </c:pt>
                <c:pt idx="69516">
                  <c:v>35.986319357053503</c:v>
                </c:pt>
                <c:pt idx="69517">
                  <c:v>35.986460490218498</c:v>
                </c:pt>
                <c:pt idx="69518">
                  <c:v>35.986601622931801</c:v>
                </c:pt>
                <c:pt idx="69519">
                  <c:v>35.986742755193298</c:v>
                </c:pt>
                <c:pt idx="69520">
                  <c:v>35.986883887003003</c:v>
                </c:pt>
                <c:pt idx="69521">
                  <c:v>35.987025018361102</c:v>
                </c:pt>
                <c:pt idx="69522">
                  <c:v>35.987166149267303</c:v>
                </c:pt>
                <c:pt idx="69523">
                  <c:v>35.987307279721797</c:v>
                </c:pt>
                <c:pt idx="69524">
                  <c:v>35.9874484097246</c:v>
                </c:pt>
                <c:pt idx="69525">
                  <c:v>35.987589539275596</c:v>
                </c:pt>
                <c:pt idx="69526">
                  <c:v>35.987730668374901</c:v>
                </c:pt>
                <c:pt idx="69527">
                  <c:v>35.9878717970225</c:v>
                </c:pt>
                <c:pt idx="69528">
                  <c:v>35.9880129252183</c:v>
                </c:pt>
                <c:pt idx="69529">
                  <c:v>35.988154052962301</c:v>
                </c:pt>
                <c:pt idx="69530">
                  <c:v>35.988295180254703</c:v>
                </c:pt>
                <c:pt idx="69531">
                  <c:v>35.988436307095299</c:v>
                </c:pt>
                <c:pt idx="69532">
                  <c:v>35.988577433484103</c:v>
                </c:pt>
                <c:pt idx="69533">
                  <c:v>35.988718559421201</c:v>
                </c:pt>
                <c:pt idx="69534">
                  <c:v>35.9888596849066</c:v>
                </c:pt>
                <c:pt idx="69535">
                  <c:v>35.9890008099403</c:v>
                </c:pt>
                <c:pt idx="69536">
                  <c:v>35.989141934522202</c:v>
                </c:pt>
                <c:pt idx="69537">
                  <c:v>35.989283058652397</c:v>
                </c:pt>
                <c:pt idx="69538">
                  <c:v>35.9894241823309</c:v>
                </c:pt>
                <c:pt idx="69539">
                  <c:v>35.989565305557697</c:v>
                </c:pt>
                <c:pt idx="69540">
                  <c:v>35.989706428332703</c:v>
                </c:pt>
                <c:pt idx="69541">
                  <c:v>35.989847550656002</c:v>
                </c:pt>
                <c:pt idx="69542">
                  <c:v>35.989988672527602</c:v>
                </c:pt>
                <c:pt idx="69543">
                  <c:v>35.990129793947503</c:v>
                </c:pt>
                <c:pt idx="69544">
                  <c:v>35.990270914915598</c:v>
                </c:pt>
                <c:pt idx="69545">
                  <c:v>35.990412035432101</c:v>
                </c:pt>
                <c:pt idx="69546">
                  <c:v>35.990553155496798</c:v>
                </c:pt>
                <c:pt idx="69547">
                  <c:v>35.990694275109803</c:v>
                </c:pt>
                <c:pt idx="69548">
                  <c:v>35.990835394271102</c:v>
                </c:pt>
                <c:pt idx="69549">
                  <c:v>35.990976512980701</c:v>
                </c:pt>
                <c:pt idx="69550">
                  <c:v>35.991117631238602</c:v>
                </c:pt>
                <c:pt idx="69551">
                  <c:v>35.991258749044803</c:v>
                </c:pt>
                <c:pt idx="69552">
                  <c:v>35.991399866399298</c:v>
                </c:pt>
                <c:pt idx="69553">
                  <c:v>35.991540983302002</c:v>
                </c:pt>
                <c:pt idx="69554">
                  <c:v>35.991682099753099</c:v>
                </c:pt>
                <c:pt idx="69555">
                  <c:v>35.991823215752497</c:v>
                </c:pt>
                <c:pt idx="69556">
                  <c:v>35.991964331300103</c:v>
                </c:pt>
                <c:pt idx="69557">
                  <c:v>35.992105446396103</c:v>
                </c:pt>
                <c:pt idx="69558">
                  <c:v>35.992246561040403</c:v>
                </c:pt>
                <c:pt idx="69559">
                  <c:v>35.992387675232997</c:v>
                </c:pt>
                <c:pt idx="69560">
                  <c:v>35.9925287889738</c:v>
                </c:pt>
                <c:pt idx="69561">
                  <c:v>35.992669902263003</c:v>
                </c:pt>
                <c:pt idx="69562">
                  <c:v>35.9928110151005</c:v>
                </c:pt>
                <c:pt idx="69563">
                  <c:v>35.992952127486397</c:v>
                </c:pt>
                <c:pt idx="69564">
                  <c:v>35.993093239420503</c:v>
                </c:pt>
                <c:pt idx="69565">
                  <c:v>35.993234350902902</c:v>
                </c:pt>
                <c:pt idx="69566">
                  <c:v>35.993375461933702</c:v>
                </c:pt>
                <c:pt idx="69567">
                  <c:v>35.993516572512704</c:v>
                </c:pt>
                <c:pt idx="69568">
                  <c:v>35.993657682640098</c:v>
                </c:pt>
                <c:pt idx="69569">
                  <c:v>35.9937987923158</c:v>
                </c:pt>
                <c:pt idx="69570">
                  <c:v>35.993939901539797</c:v>
                </c:pt>
                <c:pt idx="69571">
                  <c:v>35.9940810103122</c:v>
                </c:pt>
                <c:pt idx="69572">
                  <c:v>35.994222118632898</c:v>
                </c:pt>
                <c:pt idx="69573">
                  <c:v>35.994363226501903</c:v>
                </c:pt>
                <c:pt idx="69574">
                  <c:v>35.994504333919203</c:v>
                </c:pt>
                <c:pt idx="69575">
                  <c:v>35.994645440884803</c:v>
                </c:pt>
                <c:pt idx="69576">
                  <c:v>35.994786547398803</c:v>
                </c:pt>
                <c:pt idx="69577">
                  <c:v>35.994927653461097</c:v>
                </c:pt>
                <c:pt idx="69578">
                  <c:v>35.995068759071799</c:v>
                </c:pt>
                <c:pt idx="69579">
                  <c:v>35.995209864230702</c:v>
                </c:pt>
                <c:pt idx="69580">
                  <c:v>35.995350968937998</c:v>
                </c:pt>
                <c:pt idx="69581">
                  <c:v>35.995492073193702</c:v>
                </c:pt>
                <c:pt idx="69582">
                  <c:v>35.9956331769977</c:v>
                </c:pt>
                <c:pt idx="69583">
                  <c:v>35.995774280349998</c:v>
                </c:pt>
                <c:pt idx="69584">
                  <c:v>35.995915383250697</c:v>
                </c:pt>
                <c:pt idx="69585">
                  <c:v>35.996056485699697</c:v>
                </c:pt>
                <c:pt idx="69586">
                  <c:v>35.996197587696997</c:v>
                </c:pt>
                <c:pt idx="69587">
                  <c:v>35.996338689242698</c:v>
                </c:pt>
                <c:pt idx="69588">
                  <c:v>35.996479790336799</c:v>
                </c:pt>
                <c:pt idx="69589">
                  <c:v>35.996620890979202</c:v>
                </c:pt>
                <c:pt idx="69590">
                  <c:v>35.996761991169897</c:v>
                </c:pt>
                <c:pt idx="69591">
                  <c:v>35.996903090909001</c:v>
                </c:pt>
                <c:pt idx="69592">
                  <c:v>35.997044190196398</c:v>
                </c:pt>
                <c:pt idx="69593">
                  <c:v>35.997185289032203</c:v>
                </c:pt>
                <c:pt idx="69594">
                  <c:v>35.9973263874164</c:v>
                </c:pt>
                <c:pt idx="69595">
                  <c:v>35.997467485348899</c:v>
                </c:pt>
                <c:pt idx="69596">
                  <c:v>35.997608582829798</c:v>
                </c:pt>
                <c:pt idx="69597">
                  <c:v>35.997749679858998</c:v>
                </c:pt>
                <c:pt idx="69598">
                  <c:v>35.997890776436599</c:v>
                </c:pt>
                <c:pt idx="69599">
                  <c:v>35.9980318725625</c:v>
                </c:pt>
                <c:pt idx="69600">
                  <c:v>35.998172968236901</c:v>
                </c:pt>
                <c:pt idx="69601">
                  <c:v>35.998314063459503</c:v>
                </c:pt>
                <c:pt idx="69602">
                  <c:v>35.998455158230598</c:v>
                </c:pt>
                <c:pt idx="69603">
                  <c:v>35.998596252550001</c:v>
                </c:pt>
                <c:pt idx="69604">
                  <c:v>35.998737346417798</c:v>
                </c:pt>
                <c:pt idx="69605">
                  <c:v>35.998878439834002</c:v>
                </c:pt>
                <c:pt idx="69606">
                  <c:v>35.999019532798499</c:v>
                </c:pt>
                <c:pt idx="69607">
                  <c:v>35.999160625311397</c:v>
                </c:pt>
                <c:pt idx="69608">
                  <c:v>35.999301717372703</c:v>
                </c:pt>
                <c:pt idx="69609">
                  <c:v>35.999442808982302</c:v>
                </c:pt>
                <c:pt idx="69610">
                  <c:v>35.999583900140401</c:v>
                </c:pt>
                <c:pt idx="69611">
                  <c:v>35.999724990846801</c:v>
                </c:pt>
                <c:pt idx="69612">
                  <c:v>35.999866081101601</c:v>
                </c:pt>
                <c:pt idx="69613">
                  <c:v>36.000007170904802</c:v>
                </c:pt>
                <c:pt idx="69614">
                  <c:v>36.000148260256303</c:v>
                </c:pt>
                <c:pt idx="69615">
                  <c:v>36.000289349156297</c:v>
                </c:pt>
                <c:pt idx="69616">
                  <c:v>36.000430437604599</c:v>
                </c:pt>
                <c:pt idx="69617">
                  <c:v>36.000571525601302</c:v>
                </c:pt>
                <c:pt idx="69618">
                  <c:v>36.000712613146497</c:v>
                </c:pt>
                <c:pt idx="69619">
                  <c:v>36.00085370024</c:v>
                </c:pt>
                <c:pt idx="69620">
                  <c:v>36.000994786881897</c:v>
                </c:pt>
                <c:pt idx="69621">
                  <c:v>36.001135873072201</c:v>
                </c:pt>
                <c:pt idx="69622">
                  <c:v>36.001276958810799</c:v>
                </c:pt>
                <c:pt idx="69623">
                  <c:v>36.001418044097903</c:v>
                </c:pt>
                <c:pt idx="69624">
                  <c:v>36.001559128933401</c:v>
                </c:pt>
                <c:pt idx="69625">
                  <c:v>36.001700213317299</c:v>
                </c:pt>
                <c:pt idx="69626">
                  <c:v>36.001841297249598</c:v>
                </c:pt>
                <c:pt idx="69627">
                  <c:v>36.001982380730297</c:v>
                </c:pt>
                <c:pt idx="69628">
                  <c:v>36.002123463759403</c:v>
                </c:pt>
                <c:pt idx="69629">
                  <c:v>36.002264546336903</c:v>
                </c:pt>
                <c:pt idx="69630">
                  <c:v>36.002405628462803</c:v>
                </c:pt>
                <c:pt idx="69631">
                  <c:v>36.002546710137104</c:v>
                </c:pt>
                <c:pt idx="69632">
                  <c:v>36.002687791359797</c:v>
                </c:pt>
                <c:pt idx="69633">
                  <c:v>36.002828872130998</c:v>
                </c:pt>
                <c:pt idx="69634">
                  <c:v>36.002969952450499</c:v>
                </c:pt>
                <c:pt idx="69635">
                  <c:v>36.0031110323185</c:v>
                </c:pt>
                <c:pt idx="69636">
                  <c:v>36.003252111734902</c:v>
                </c:pt>
                <c:pt idx="69637">
                  <c:v>36.003393190699697</c:v>
                </c:pt>
                <c:pt idx="69638">
                  <c:v>36.003534269212899</c:v>
                </c:pt>
                <c:pt idx="69639">
                  <c:v>36.003675347274502</c:v>
                </c:pt>
                <c:pt idx="69640">
                  <c:v>36.003816424884597</c:v>
                </c:pt>
                <c:pt idx="69641">
                  <c:v>36.0039575020431</c:v>
                </c:pt>
                <c:pt idx="69642">
                  <c:v>36.004098578750003</c:v>
                </c:pt>
                <c:pt idx="69643">
                  <c:v>36.0042396550053</c:v>
                </c:pt>
                <c:pt idx="69644">
                  <c:v>36.004380730809103</c:v>
                </c:pt>
                <c:pt idx="69645">
                  <c:v>36.0045218061613</c:v>
                </c:pt>
                <c:pt idx="69646">
                  <c:v>36.004662881061897</c:v>
                </c:pt>
                <c:pt idx="69647">
                  <c:v>36.004803955511001</c:v>
                </c:pt>
                <c:pt idx="69648">
                  <c:v>36.004945029508498</c:v>
                </c:pt>
                <c:pt idx="69649">
                  <c:v>36.005086103054403</c:v>
                </c:pt>
                <c:pt idx="69650">
                  <c:v>36.0052271761488</c:v>
                </c:pt>
                <c:pt idx="69651">
                  <c:v>36.005368248791598</c:v>
                </c:pt>
                <c:pt idx="69652">
                  <c:v>36.005509320982803</c:v>
                </c:pt>
                <c:pt idx="69653">
                  <c:v>36.005650392722501</c:v>
                </c:pt>
                <c:pt idx="69654">
                  <c:v>36.005791464010599</c:v>
                </c:pt>
                <c:pt idx="69655">
                  <c:v>36.005932534847197</c:v>
                </c:pt>
                <c:pt idx="69656">
                  <c:v>36.006073605232203</c:v>
                </c:pt>
                <c:pt idx="69657">
                  <c:v>36.006214675165602</c:v>
                </c:pt>
                <c:pt idx="69658">
                  <c:v>36.0063557446475</c:v>
                </c:pt>
                <c:pt idx="69659">
                  <c:v>36.006496813677899</c:v>
                </c:pt>
                <c:pt idx="69660">
                  <c:v>36.006637882256697</c:v>
                </c:pt>
                <c:pt idx="69661">
                  <c:v>36.006778950383897</c:v>
                </c:pt>
                <c:pt idx="69662">
                  <c:v>36.006920018059603</c:v>
                </c:pt>
                <c:pt idx="69663">
                  <c:v>36.007061085283802</c:v>
                </c:pt>
                <c:pt idx="69664">
                  <c:v>36.007202152056401</c:v>
                </c:pt>
                <c:pt idx="69665">
                  <c:v>36.0073432183775</c:v>
                </c:pt>
                <c:pt idx="69666">
                  <c:v>36.007484284246999</c:v>
                </c:pt>
                <c:pt idx="69667">
                  <c:v>36.007625349664998</c:v>
                </c:pt>
                <c:pt idx="69668">
                  <c:v>36.007766414631497</c:v>
                </c:pt>
                <c:pt idx="69669">
                  <c:v>36.007907479146397</c:v>
                </c:pt>
                <c:pt idx="69670">
                  <c:v>36.008048543209803</c:v>
                </c:pt>
                <c:pt idx="69671">
                  <c:v>36.008189606821702</c:v>
                </c:pt>
                <c:pt idx="69672">
                  <c:v>36.008330669982001</c:v>
                </c:pt>
                <c:pt idx="69673">
                  <c:v>36.008471732690801</c:v>
                </c:pt>
                <c:pt idx="69674">
                  <c:v>36.008612794948</c:v>
                </c:pt>
                <c:pt idx="69675">
                  <c:v>36.008753856753799</c:v>
                </c:pt>
                <c:pt idx="69676">
                  <c:v>36.008894918107998</c:v>
                </c:pt>
                <c:pt idx="69677">
                  <c:v>36.009035979010697</c:v>
                </c:pt>
                <c:pt idx="69678">
                  <c:v>36.009177039461903</c:v>
                </c:pt>
                <c:pt idx="69679">
                  <c:v>36.009318099461503</c:v>
                </c:pt>
                <c:pt idx="69680">
                  <c:v>36.009459159009602</c:v>
                </c:pt>
                <c:pt idx="69681">
                  <c:v>36.0096002181062</c:v>
                </c:pt>
                <c:pt idx="69682">
                  <c:v>36.009741276751299</c:v>
                </c:pt>
                <c:pt idx="69683">
                  <c:v>36.009882334944898</c:v>
                </c:pt>
                <c:pt idx="69684">
                  <c:v>36.010023392686897</c:v>
                </c:pt>
                <c:pt idx="69685">
                  <c:v>36.010164449977502</c:v>
                </c:pt>
                <c:pt idx="69686">
                  <c:v>36.010305506816501</c:v>
                </c:pt>
                <c:pt idx="69687">
                  <c:v>36.010446563203999</c:v>
                </c:pt>
                <c:pt idx="69688">
                  <c:v>36.010587619139997</c:v>
                </c:pt>
                <c:pt idx="69689">
                  <c:v>36.010728674624502</c:v>
                </c:pt>
                <c:pt idx="69690">
                  <c:v>36.0108697296575</c:v>
                </c:pt>
                <c:pt idx="69691">
                  <c:v>36.011010784238998</c:v>
                </c:pt>
                <c:pt idx="69692">
                  <c:v>36.011151838369003</c:v>
                </c:pt>
                <c:pt idx="69693">
                  <c:v>36.0112928920475</c:v>
                </c:pt>
                <c:pt idx="69694">
                  <c:v>36.011433945274497</c:v>
                </c:pt>
                <c:pt idx="69695">
                  <c:v>36.011574998050001</c:v>
                </c:pt>
                <c:pt idx="69696">
                  <c:v>36.011716050373998</c:v>
                </c:pt>
                <c:pt idx="69697">
                  <c:v>36.011857102246502</c:v>
                </c:pt>
                <c:pt idx="69698">
                  <c:v>36.011998153667498</c:v>
                </c:pt>
                <c:pt idx="69699">
                  <c:v>36.012139204637002</c:v>
                </c:pt>
                <c:pt idx="69700">
                  <c:v>36.012280255154998</c:v>
                </c:pt>
                <c:pt idx="69701">
                  <c:v>36.012421305221501</c:v>
                </c:pt>
                <c:pt idx="69702">
                  <c:v>36.012562354836597</c:v>
                </c:pt>
                <c:pt idx="69703">
                  <c:v>36.012703404000099</c:v>
                </c:pt>
                <c:pt idx="69704">
                  <c:v>36.012844452712201</c:v>
                </c:pt>
                <c:pt idx="69705">
                  <c:v>36.012985500972697</c:v>
                </c:pt>
                <c:pt idx="69706">
                  <c:v>36.013126548781898</c:v>
                </c:pt>
                <c:pt idx="69707">
                  <c:v>36.013267596139499</c:v>
                </c:pt>
                <c:pt idx="69708">
                  <c:v>36.013408643045601</c:v>
                </c:pt>
                <c:pt idx="69709">
                  <c:v>36.013549689500302</c:v>
                </c:pt>
                <c:pt idx="69710">
                  <c:v>36.013690735503403</c:v>
                </c:pt>
                <c:pt idx="69711">
                  <c:v>36.013831781055202</c:v>
                </c:pt>
                <c:pt idx="69712">
                  <c:v>36.013972826155403</c:v>
                </c:pt>
                <c:pt idx="69713">
                  <c:v>36.014113870804103</c:v>
                </c:pt>
                <c:pt idx="69714">
                  <c:v>36.014254915001402</c:v>
                </c:pt>
                <c:pt idx="69715">
                  <c:v>36.014395958747301</c:v>
                </c:pt>
                <c:pt idx="69716">
                  <c:v>36.0145370020416</c:v>
                </c:pt>
                <c:pt idx="69717">
                  <c:v>36.014678044884498</c:v>
                </c:pt>
                <c:pt idx="69718">
                  <c:v>36.014819087275903</c:v>
                </c:pt>
                <c:pt idx="69719">
                  <c:v>36.014960129215901</c:v>
                </c:pt>
                <c:pt idx="69720">
                  <c:v>36.015101170704398</c:v>
                </c:pt>
                <c:pt idx="69721">
                  <c:v>36.015242211741402</c:v>
                </c:pt>
                <c:pt idx="69722">
                  <c:v>36.015383252326998</c:v>
                </c:pt>
                <c:pt idx="69723">
                  <c:v>36.015524292461102</c:v>
                </c:pt>
                <c:pt idx="69724">
                  <c:v>36.015665332143698</c:v>
                </c:pt>
                <c:pt idx="69725">
                  <c:v>36.0158063713749</c:v>
                </c:pt>
                <c:pt idx="69726">
                  <c:v>36.015947410154702</c:v>
                </c:pt>
                <c:pt idx="69727">
                  <c:v>36.016088448483004</c:v>
                </c:pt>
                <c:pt idx="69728">
                  <c:v>36.016229486359798</c:v>
                </c:pt>
                <c:pt idx="69729">
                  <c:v>36.016370523785199</c:v>
                </c:pt>
                <c:pt idx="69730">
                  <c:v>36.016511560759199</c:v>
                </c:pt>
                <c:pt idx="69731">
                  <c:v>36.016652597281698</c:v>
                </c:pt>
                <c:pt idx="69732">
                  <c:v>36.016793633352698</c:v>
                </c:pt>
                <c:pt idx="69733">
                  <c:v>36.016934668972297</c:v>
                </c:pt>
                <c:pt idx="69734">
                  <c:v>36.017075704140503</c:v>
                </c:pt>
                <c:pt idx="69735">
                  <c:v>36.017216738857201</c:v>
                </c:pt>
                <c:pt idx="69736">
                  <c:v>36.017357773122498</c:v>
                </c:pt>
                <c:pt idx="69737">
                  <c:v>36.017498806936402</c:v>
                </c:pt>
                <c:pt idx="69738">
                  <c:v>36.017639840298799</c:v>
                </c:pt>
                <c:pt idx="69739">
                  <c:v>36.017780873209801</c:v>
                </c:pt>
                <c:pt idx="69740">
                  <c:v>36.017921905669297</c:v>
                </c:pt>
                <c:pt idx="69741">
                  <c:v>36.018062937677399</c:v>
                </c:pt>
                <c:pt idx="69742">
                  <c:v>36.018203969234101</c:v>
                </c:pt>
                <c:pt idx="69743">
                  <c:v>36.018345000339302</c:v>
                </c:pt>
                <c:pt idx="69744">
                  <c:v>36.018486030993202</c:v>
                </c:pt>
                <c:pt idx="69745">
                  <c:v>36.018627061195602</c:v>
                </c:pt>
                <c:pt idx="69746">
                  <c:v>36.018768090946502</c:v>
                </c:pt>
                <c:pt idx="69747">
                  <c:v>36.0189091202461</c:v>
                </c:pt>
                <c:pt idx="69748">
                  <c:v>36.019050149094198</c:v>
                </c:pt>
                <c:pt idx="69749">
                  <c:v>36.019191177490903</c:v>
                </c:pt>
                <c:pt idx="69750">
                  <c:v>36.0193322054362</c:v>
                </c:pt>
                <c:pt idx="69751">
                  <c:v>36.019473232930103</c:v>
                </c:pt>
                <c:pt idx="69752">
                  <c:v>36.019614259972499</c:v>
                </c:pt>
                <c:pt idx="69753">
                  <c:v>36.019755286563601</c:v>
                </c:pt>
                <c:pt idx="69754">
                  <c:v>36.019896312703203</c:v>
                </c:pt>
                <c:pt idx="69755">
                  <c:v>36.020037338391397</c:v>
                </c:pt>
                <c:pt idx="69756">
                  <c:v>36.020178363628197</c:v>
                </c:pt>
                <c:pt idx="69757">
                  <c:v>36.020319388413597</c:v>
                </c:pt>
                <c:pt idx="69758">
                  <c:v>36.020460412747603</c:v>
                </c:pt>
                <c:pt idx="69759">
                  <c:v>36.020601436630201</c:v>
                </c:pt>
                <c:pt idx="69760">
                  <c:v>36.020742460061399</c:v>
                </c:pt>
                <c:pt idx="69761">
                  <c:v>36.020883483041104</c:v>
                </c:pt>
                <c:pt idx="69762">
                  <c:v>36.0210245055695</c:v>
                </c:pt>
                <c:pt idx="69763">
                  <c:v>36.021165527646502</c:v>
                </c:pt>
                <c:pt idx="69764">
                  <c:v>36.021306549271998</c:v>
                </c:pt>
                <c:pt idx="69765">
                  <c:v>36.021447570446199</c:v>
                </c:pt>
                <c:pt idx="69766">
                  <c:v>36.021588591168999</c:v>
                </c:pt>
                <c:pt idx="69767">
                  <c:v>36.021729611440399</c:v>
                </c:pt>
                <c:pt idx="69768">
                  <c:v>36.021870631260398</c:v>
                </c:pt>
                <c:pt idx="69769">
                  <c:v>36.022011650628997</c:v>
                </c:pt>
                <c:pt idx="69770">
                  <c:v>36.022152669546202</c:v>
                </c:pt>
                <c:pt idx="69771">
                  <c:v>36.022293688011999</c:v>
                </c:pt>
                <c:pt idx="69772">
                  <c:v>36.022434706026402</c:v>
                </c:pt>
                <c:pt idx="69773">
                  <c:v>36.022575723589497</c:v>
                </c:pt>
                <c:pt idx="69774">
                  <c:v>36.0227167407011</c:v>
                </c:pt>
                <c:pt idx="69775">
                  <c:v>36.0228577573614</c:v>
                </c:pt>
                <c:pt idx="69776">
                  <c:v>36.022998773570301</c:v>
                </c:pt>
                <c:pt idx="69777">
                  <c:v>36.0231397893278</c:v>
                </c:pt>
                <c:pt idx="69778">
                  <c:v>36.023280804633998</c:v>
                </c:pt>
                <c:pt idx="69779">
                  <c:v>36.023421819488703</c:v>
                </c:pt>
                <c:pt idx="69780">
                  <c:v>36.0235628338921</c:v>
                </c:pt>
                <c:pt idx="69781">
                  <c:v>36.023703847844097</c:v>
                </c:pt>
                <c:pt idx="69782">
                  <c:v>36.023844861344699</c:v>
                </c:pt>
                <c:pt idx="69783">
                  <c:v>36.023985874394</c:v>
                </c:pt>
                <c:pt idx="69784">
                  <c:v>36.024126886991901</c:v>
                </c:pt>
                <c:pt idx="69785">
                  <c:v>36.024267899138401</c:v>
                </c:pt>
                <c:pt idx="69786">
                  <c:v>36.0244089108336</c:v>
                </c:pt>
                <c:pt idx="69787">
                  <c:v>36.024549922077398</c:v>
                </c:pt>
                <c:pt idx="69788">
                  <c:v>36.024690932869802</c:v>
                </c:pt>
                <c:pt idx="69789">
                  <c:v>36.024831943210899</c:v>
                </c:pt>
                <c:pt idx="69790">
                  <c:v>36.024972953100601</c:v>
                </c:pt>
                <c:pt idx="69791">
                  <c:v>36.025113962538903</c:v>
                </c:pt>
                <c:pt idx="69792">
                  <c:v>36.025254971525897</c:v>
                </c:pt>
                <c:pt idx="69793">
                  <c:v>36.025395980061496</c:v>
                </c:pt>
                <c:pt idx="69794">
                  <c:v>36.025536988145802</c:v>
                </c:pt>
                <c:pt idx="69795">
                  <c:v>36.0256779957787</c:v>
                </c:pt>
                <c:pt idx="69796">
                  <c:v>36.025819002960297</c:v>
                </c:pt>
                <c:pt idx="69797">
                  <c:v>36.0259600096905</c:v>
                </c:pt>
                <c:pt idx="69798">
                  <c:v>36.026101015969402</c:v>
                </c:pt>
                <c:pt idx="69799">
                  <c:v>36.026242021796897</c:v>
                </c:pt>
                <c:pt idx="69800">
                  <c:v>36.026383027173097</c:v>
                </c:pt>
                <c:pt idx="69801">
                  <c:v>36.026524032097903</c:v>
                </c:pt>
                <c:pt idx="69802">
                  <c:v>36.026665036571401</c:v>
                </c:pt>
                <c:pt idx="69803">
                  <c:v>36.026806040593499</c:v>
                </c:pt>
                <c:pt idx="69804">
                  <c:v>36.026947044164302</c:v>
                </c:pt>
                <c:pt idx="69805">
                  <c:v>36.027088047283797</c:v>
                </c:pt>
                <c:pt idx="69806">
                  <c:v>36.027229049951899</c:v>
                </c:pt>
                <c:pt idx="69807">
                  <c:v>36.027370052168699</c:v>
                </c:pt>
                <c:pt idx="69808">
                  <c:v>36.027511053934099</c:v>
                </c:pt>
                <c:pt idx="69809">
                  <c:v>36.027652055248197</c:v>
                </c:pt>
                <c:pt idx="69810">
                  <c:v>36.027793056111001</c:v>
                </c:pt>
                <c:pt idx="69811">
                  <c:v>36.027934056522497</c:v>
                </c:pt>
                <c:pt idx="69812">
                  <c:v>36.028075056482599</c:v>
                </c:pt>
                <c:pt idx="69813">
                  <c:v>36.0282160559914</c:v>
                </c:pt>
                <c:pt idx="69814">
                  <c:v>36.028357055048801</c:v>
                </c:pt>
                <c:pt idx="69815">
                  <c:v>36.028498053654999</c:v>
                </c:pt>
                <c:pt idx="69816">
                  <c:v>36.028639051809797</c:v>
                </c:pt>
                <c:pt idx="69817">
                  <c:v>36.028780049513301</c:v>
                </c:pt>
                <c:pt idx="69818">
                  <c:v>36.028921046765497</c:v>
                </c:pt>
                <c:pt idx="69819">
                  <c:v>36.029062043566299</c:v>
                </c:pt>
                <c:pt idx="69820">
                  <c:v>36.029203039915799</c:v>
                </c:pt>
                <c:pt idx="69821">
                  <c:v>36.029344035814098</c:v>
                </c:pt>
                <c:pt idx="69822">
                  <c:v>36.029485031260997</c:v>
                </c:pt>
                <c:pt idx="69823">
                  <c:v>36.029626026256601</c:v>
                </c:pt>
                <c:pt idx="69824">
                  <c:v>36.029767020800797</c:v>
                </c:pt>
                <c:pt idx="69825">
                  <c:v>36.029908014893799</c:v>
                </c:pt>
                <c:pt idx="69826">
                  <c:v>36.030049008535499</c:v>
                </c:pt>
                <c:pt idx="69827">
                  <c:v>36.030190001725799</c:v>
                </c:pt>
                <c:pt idx="69828">
                  <c:v>36.030330994464798</c:v>
                </c:pt>
                <c:pt idx="69829">
                  <c:v>36.030471986752602</c:v>
                </c:pt>
                <c:pt idx="69830">
                  <c:v>36.030612978588998</c:v>
                </c:pt>
                <c:pt idx="69831">
                  <c:v>36.0307539699741</c:v>
                </c:pt>
                <c:pt idx="69832">
                  <c:v>36.030894960908</c:v>
                </c:pt>
                <c:pt idx="69833">
                  <c:v>36.0310359513905</c:v>
                </c:pt>
                <c:pt idx="69834">
                  <c:v>36.031176941421698</c:v>
                </c:pt>
                <c:pt idx="69835">
                  <c:v>36.031317931001702</c:v>
                </c:pt>
                <c:pt idx="69836">
                  <c:v>36.031458920130298</c:v>
                </c:pt>
                <c:pt idx="69837">
                  <c:v>36.031599908807699</c:v>
                </c:pt>
                <c:pt idx="69838">
                  <c:v>36.0317408970337</c:v>
                </c:pt>
                <c:pt idx="69839">
                  <c:v>36.031881884808499</c:v>
                </c:pt>
                <c:pt idx="69840">
                  <c:v>36.032022872132003</c:v>
                </c:pt>
                <c:pt idx="69841">
                  <c:v>36.0321638590042</c:v>
                </c:pt>
                <c:pt idx="69842">
                  <c:v>36.032304845425102</c:v>
                </c:pt>
                <c:pt idx="69843">
                  <c:v>36.032445831394703</c:v>
                </c:pt>
                <c:pt idx="69844">
                  <c:v>36.032586816913003</c:v>
                </c:pt>
                <c:pt idx="69845">
                  <c:v>36.032727801980101</c:v>
                </c:pt>
                <c:pt idx="69846">
                  <c:v>36.032868786595799</c:v>
                </c:pt>
                <c:pt idx="69847">
                  <c:v>36.033009770760302</c:v>
                </c:pt>
                <c:pt idx="69848">
                  <c:v>36.033150754473503</c:v>
                </c:pt>
                <c:pt idx="69849">
                  <c:v>36.033291737735503</c:v>
                </c:pt>
                <c:pt idx="69850">
                  <c:v>36.033432720546102</c:v>
                </c:pt>
                <c:pt idx="69851">
                  <c:v>36.0335737029055</c:v>
                </c:pt>
                <c:pt idx="69852">
                  <c:v>36.033714684813702</c:v>
                </c:pt>
                <c:pt idx="69853">
                  <c:v>36.033855666270497</c:v>
                </c:pt>
                <c:pt idx="69854">
                  <c:v>36.033996647276098</c:v>
                </c:pt>
                <c:pt idx="69855">
                  <c:v>36.034137627830397</c:v>
                </c:pt>
                <c:pt idx="69856">
                  <c:v>36.034278607933501</c:v>
                </c:pt>
                <c:pt idx="69857">
                  <c:v>36.034419587585198</c:v>
                </c:pt>
                <c:pt idx="69858">
                  <c:v>36.0345605667858</c:v>
                </c:pt>
                <c:pt idx="69859">
                  <c:v>36.034701545535</c:v>
                </c:pt>
                <c:pt idx="69860">
                  <c:v>36.034842523832999</c:v>
                </c:pt>
                <c:pt idx="69861">
                  <c:v>36.034983501679697</c:v>
                </c:pt>
                <c:pt idx="69862">
                  <c:v>36.035124479075201</c:v>
                </c:pt>
                <c:pt idx="69863">
                  <c:v>36.035265456019403</c:v>
                </c:pt>
                <c:pt idx="69864">
                  <c:v>36.035406432512403</c:v>
                </c:pt>
                <c:pt idx="69865">
                  <c:v>36.035547408554102</c:v>
                </c:pt>
                <c:pt idx="69866">
                  <c:v>36.035688384144599</c:v>
                </c:pt>
                <c:pt idx="69867">
                  <c:v>36.035829359283802</c:v>
                </c:pt>
                <c:pt idx="69868">
                  <c:v>36.035970333971797</c:v>
                </c:pt>
                <c:pt idx="69869">
                  <c:v>36.036111308208497</c:v>
                </c:pt>
                <c:pt idx="69870">
                  <c:v>36.036252281994003</c:v>
                </c:pt>
                <c:pt idx="69871">
                  <c:v>36.0363932553282</c:v>
                </c:pt>
                <c:pt idx="69872">
                  <c:v>36.036534228211202</c:v>
                </c:pt>
                <c:pt idx="69873">
                  <c:v>36.036675200642897</c:v>
                </c:pt>
                <c:pt idx="69874">
                  <c:v>36.036816172623404</c:v>
                </c:pt>
                <c:pt idx="69875">
                  <c:v>36.036957144152701</c:v>
                </c:pt>
                <c:pt idx="69876">
                  <c:v>36.037098115230698</c:v>
                </c:pt>
                <c:pt idx="69877">
                  <c:v>36.0372390858575</c:v>
                </c:pt>
                <c:pt idx="69878">
                  <c:v>36.037380056033101</c:v>
                </c:pt>
                <c:pt idx="69879">
                  <c:v>36.0375210257574</c:v>
                </c:pt>
                <c:pt idx="69880">
                  <c:v>36.037661995030497</c:v>
                </c:pt>
                <c:pt idx="69881">
                  <c:v>36.0378029638524</c:v>
                </c:pt>
                <c:pt idx="69882">
                  <c:v>36.037943932223001</c:v>
                </c:pt>
                <c:pt idx="69883">
                  <c:v>36.038084900142401</c:v>
                </c:pt>
                <c:pt idx="69884">
                  <c:v>36.038225867610599</c:v>
                </c:pt>
                <c:pt idx="69885">
                  <c:v>36.038366834627602</c:v>
                </c:pt>
                <c:pt idx="69886">
                  <c:v>36.038507801193298</c:v>
                </c:pt>
                <c:pt idx="69887">
                  <c:v>36.038648767307798</c:v>
                </c:pt>
                <c:pt idx="69888">
                  <c:v>36.038789732971097</c:v>
                </c:pt>
                <c:pt idx="69889">
                  <c:v>36.038930698183201</c:v>
                </c:pt>
                <c:pt idx="69890">
                  <c:v>36.039071662944004</c:v>
                </c:pt>
                <c:pt idx="69891">
                  <c:v>36.039212627253697</c:v>
                </c:pt>
                <c:pt idx="69892">
                  <c:v>36.039353591112103</c:v>
                </c:pt>
                <c:pt idx="69893">
                  <c:v>36.039494554519301</c:v>
                </c:pt>
                <c:pt idx="69894">
                  <c:v>36.039635517475404</c:v>
                </c:pt>
                <c:pt idx="69895">
                  <c:v>36.039776479980098</c:v>
                </c:pt>
                <c:pt idx="69896">
                  <c:v>36.039917442033698</c:v>
                </c:pt>
                <c:pt idx="69897">
                  <c:v>36.040058403636102</c:v>
                </c:pt>
                <c:pt idx="69898">
                  <c:v>36.040199364787298</c:v>
                </c:pt>
                <c:pt idx="69899">
                  <c:v>36.0403403254873</c:v>
                </c:pt>
                <c:pt idx="69900">
                  <c:v>36.040481285736</c:v>
                </c:pt>
                <c:pt idx="69901">
                  <c:v>36.040622245533598</c:v>
                </c:pt>
                <c:pt idx="69902">
                  <c:v>36.040763204880001</c:v>
                </c:pt>
                <c:pt idx="69903">
                  <c:v>36.040904163775103</c:v>
                </c:pt>
                <c:pt idx="69904">
                  <c:v>36.041045122219103</c:v>
                </c:pt>
                <c:pt idx="69905">
                  <c:v>36.041186080211901</c:v>
                </c:pt>
                <c:pt idx="69906">
                  <c:v>36.041327037753497</c:v>
                </c:pt>
                <c:pt idx="69907">
                  <c:v>36.041467994843899</c:v>
                </c:pt>
                <c:pt idx="69908">
                  <c:v>36.041608951483099</c:v>
                </c:pt>
                <c:pt idx="69909">
                  <c:v>36.041749907671097</c:v>
                </c:pt>
                <c:pt idx="69910">
                  <c:v>36.0418908634079</c:v>
                </c:pt>
                <c:pt idx="69911">
                  <c:v>36.042031818693602</c:v>
                </c:pt>
                <c:pt idx="69912">
                  <c:v>36.042172773528002</c:v>
                </c:pt>
                <c:pt idx="69913">
                  <c:v>36.042313727911299</c:v>
                </c:pt>
                <c:pt idx="69914">
                  <c:v>36.042454681843402</c:v>
                </c:pt>
                <c:pt idx="69915">
                  <c:v>36.042595635324297</c:v>
                </c:pt>
                <c:pt idx="69916">
                  <c:v>36.042736588354003</c:v>
                </c:pt>
                <c:pt idx="69917">
                  <c:v>36.042877540932501</c:v>
                </c:pt>
                <c:pt idx="69918">
                  <c:v>36.043018493059897</c:v>
                </c:pt>
                <c:pt idx="69919">
                  <c:v>36.043159444736098</c:v>
                </c:pt>
                <c:pt idx="69920">
                  <c:v>36.043300395961097</c:v>
                </c:pt>
                <c:pt idx="69921">
                  <c:v>36.043441346735001</c:v>
                </c:pt>
                <c:pt idx="69922">
                  <c:v>36.043582297057696</c:v>
                </c:pt>
                <c:pt idx="69923">
                  <c:v>36.043723246929197</c:v>
                </c:pt>
                <c:pt idx="69924">
                  <c:v>36.043864196349503</c:v>
                </c:pt>
                <c:pt idx="69925">
                  <c:v>36.0440051453187</c:v>
                </c:pt>
                <c:pt idx="69926">
                  <c:v>36.044146093836702</c:v>
                </c:pt>
                <c:pt idx="69927">
                  <c:v>36.044287041903601</c:v>
                </c:pt>
                <c:pt idx="69928">
                  <c:v>36.0444279895192</c:v>
                </c:pt>
                <c:pt idx="69929">
                  <c:v>36.044568936683802</c:v>
                </c:pt>
                <c:pt idx="69930">
                  <c:v>36.044709883397097</c:v>
                </c:pt>
                <c:pt idx="69931">
                  <c:v>36.044850829659303</c:v>
                </c:pt>
                <c:pt idx="69932">
                  <c:v>36.0449917754704</c:v>
                </c:pt>
                <c:pt idx="69933">
                  <c:v>36.045132720830303</c:v>
                </c:pt>
                <c:pt idx="69934">
                  <c:v>36.045273665739003</c:v>
                </c:pt>
                <c:pt idx="69935">
                  <c:v>36.045414610196602</c:v>
                </c:pt>
                <c:pt idx="69936">
                  <c:v>36.045555554203098</c:v>
                </c:pt>
                <c:pt idx="69937">
                  <c:v>36.045696497758399</c:v>
                </c:pt>
                <c:pt idx="69938">
                  <c:v>36.045837440862499</c:v>
                </c:pt>
                <c:pt idx="69939">
                  <c:v>36.045978383515497</c:v>
                </c:pt>
                <c:pt idx="69940">
                  <c:v>36.046119325717399</c:v>
                </c:pt>
                <c:pt idx="69941">
                  <c:v>36.046260267468099</c:v>
                </c:pt>
                <c:pt idx="69942">
                  <c:v>36.046401208767598</c:v>
                </c:pt>
                <c:pt idx="69943">
                  <c:v>36.046542149616101</c:v>
                </c:pt>
                <c:pt idx="69944">
                  <c:v>36.046683090013403</c:v>
                </c:pt>
                <c:pt idx="69945">
                  <c:v>36.046824029959502</c:v>
                </c:pt>
                <c:pt idx="69946">
                  <c:v>36.0469649694545</c:v>
                </c:pt>
                <c:pt idx="69947">
                  <c:v>36.047105908498402</c:v>
                </c:pt>
                <c:pt idx="69948">
                  <c:v>36.047246847091202</c:v>
                </c:pt>
                <c:pt idx="69949">
                  <c:v>36.0473877852328</c:v>
                </c:pt>
                <c:pt idx="69950">
                  <c:v>36.047528722923303</c:v>
                </c:pt>
                <c:pt idx="69951">
                  <c:v>36.047669660162597</c:v>
                </c:pt>
                <c:pt idx="69952">
                  <c:v>36.047810596950796</c:v>
                </c:pt>
                <c:pt idx="69953">
                  <c:v>36.0479515332879</c:v>
                </c:pt>
                <c:pt idx="69954">
                  <c:v>36.048092469173902</c:v>
                </c:pt>
                <c:pt idx="69955">
                  <c:v>36.048233404608801</c:v>
                </c:pt>
                <c:pt idx="69956">
                  <c:v>36.048374339592499</c:v>
                </c:pt>
                <c:pt idx="69957">
                  <c:v>36.048515274125101</c:v>
                </c:pt>
                <c:pt idx="69958">
                  <c:v>36.048656208206602</c:v>
                </c:pt>
                <c:pt idx="69959">
                  <c:v>36.048797141836999</c:v>
                </c:pt>
                <c:pt idx="69960">
                  <c:v>36.048938075016302</c:v>
                </c:pt>
                <c:pt idx="69961">
                  <c:v>36.049079007744403</c:v>
                </c:pt>
                <c:pt idx="69962">
                  <c:v>36.049219940021501</c:v>
                </c:pt>
                <c:pt idx="69963">
                  <c:v>36.049360871847398</c:v>
                </c:pt>
                <c:pt idx="69964">
                  <c:v>36.049501803222199</c:v>
                </c:pt>
                <c:pt idx="69965">
                  <c:v>36.049642734145898</c:v>
                </c:pt>
                <c:pt idx="69966">
                  <c:v>36.049783664618502</c:v>
                </c:pt>
                <c:pt idx="69967">
                  <c:v>36.049924594639997</c:v>
                </c:pt>
                <c:pt idx="69968">
                  <c:v>36.050065524210403</c:v>
                </c:pt>
                <c:pt idx="69969">
                  <c:v>36.0502064533297</c:v>
                </c:pt>
                <c:pt idx="69970">
                  <c:v>36.050347381997803</c:v>
                </c:pt>
                <c:pt idx="69971">
                  <c:v>36.050488310214902</c:v>
                </c:pt>
                <c:pt idx="69972">
                  <c:v>36.0506292379809</c:v>
                </c:pt>
                <c:pt idx="69973">
                  <c:v>36.050770165295802</c:v>
                </c:pt>
                <c:pt idx="69974">
                  <c:v>36.050911092159602</c:v>
                </c:pt>
                <c:pt idx="69975">
                  <c:v>36.0510520185723</c:v>
                </c:pt>
                <c:pt idx="69976">
                  <c:v>36.051192944533902</c:v>
                </c:pt>
                <c:pt idx="69977">
                  <c:v>36.051333870044402</c:v>
                </c:pt>
                <c:pt idx="69978">
                  <c:v>36.0514747951038</c:v>
                </c:pt>
                <c:pt idx="69979">
                  <c:v>36.051615719712203</c:v>
                </c:pt>
                <c:pt idx="69980">
                  <c:v>36.051756643869403</c:v>
                </c:pt>
                <c:pt idx="69981">
                  <c:v>36.051897567575601</c:v>
                </c:pt>
                <c:pt idx="69982">
                  <c:v>36.052038490830697</c:v>
                </c:pt>
                <c:pt idx="69983">
                  <c:v>36.052179413634697</c:v>
                </c:pt>
                <c:pt idx="69984">
                  <c:v>36.052320335987602</c:v>
                </c:pt>
                <c:pt idx="69985">
                  <c:v>36.052461257889398</c:v>
                </c:pt>
                <c:pt idx="69986">
                  <c:v>36.052602179340198</c:v>
                </c:pt>
                <c:pt idx="69987">
                  <c:v>36.052743100339796</c:v>
                </c:pt>
                <c:pt idx="69988">
                  <c:v>36.052884020888499</c:v>
                </c:pt>
                <c:pt idx="69989">
                  <c:v>36.053024940985999</c:v>
                </c:pt>
                <c:pt idx="69990">
                  <c:v>36.053165860632397</c:v>
                </c:pt>
                <c:pt idx="69991">
                  <c:v>36.0533067798278</c:v>
                </c:pt>
                <c:pt idx="69992">
                  <c:v>36.0534476985721</c:v>
                </c:pt>
                <c:pt idx="69993">
                  <c:v>36.053588616865397</c:v>
                </c:pt>
                <c:pt idx="69994">
                  <c:v>36.0537295347076</c:v>
                </c:pt>
                <c:pt idx="69995">
                  <c:v>36.0538704520987</c:v>
                </c:pt>
                <c:pt idx="69996">
                  <c:v>36.054011369038797</c:v>
                </c:pt>
                <c:pt idx="69997">
                  <c:v>36.054152285527699</c:v>
                </c:pt>
                <c:pt idx="69998">
                  <c:v>36.054293201565699</c:v>
                </c:pt>
                <c:pt idx="69999">
                  <c:v>36.054434117152503</c:v>
                </c:pt>
                <c:pt idx="70000">
                  <c:v>36.054575032288398</c:v>
                </c:pt>
                <c:pt idx="70001">
                  <c:v>36.054715946973097</c:v>
                </c:pt>
                <c:pt idx="70002">
                  <c:v>36.054856861206801</c:v>
                </c:pt>
                <c:pt idx="70003">
                  <c:v>36.054997774989403</c:v>
                </c:pt>
                <c:pt idx="70004">
                  <c:v>36.055138688321001</c:v>
                </c:pt>
                <c:pt idx="70005">
                  <c:v>36.055279601201597</c:v>
                </c:pt>
                <c:pt idx="70006">
                  <c:v>36.055420513631098</c:v>
                </c:pt>
                <c:pt idx="70007">
                  <c:v>36.055561425609497</c:v>
                </c:pt>
                <c:pt idx="70008">
                  <c:v>36.0557023371369</c:v>
                </c:pt>
                <c:pt idx="70009">
                  <c:v>36.0558432482133</c:v>
                </c:pt>
                <c:pt idx="70010">
                  <c:v>36.055984158838598</c:v>
                </c:pt>
                <c:pt idx="70011">
                  <c:v>36.0561250690129</c:v>
                </c:pt>
                <c:pt idx="70012">
                  <c:v>36.0562659787361</c:v>
                </c:pt>
                <c:pt idx="70013">
                  <c:v>36.056406888008297</c:v>
                </c:pt>
                <c:pt idx="70014">
                  <c:v>36.056547796829399</c:v>
                </c:pt>
                <c:pt idx="70015">
                  <c:v>36.056688705199498</c:v>
                </c:pt>
                <c:pt idx="70016">
                  <c:v>36.056829613118602</c:v>
                </c:pt>
                <c:pt idx="70017">
                  <c:v>36.056970520586702</c:v>
                </c:pt>
                <c:pt idx="70018">
                  <c:v>36.057111427603701</c:v>
                </c:pt>
                <c:pt idx="70019">
                  <c:v>36.057252334169704</c:v>
                </c:pt>
                <c:pt idx="70020">
                  <c:v>36.057393240284597</c:v>
                </c:pt>
                <c:pt idx="70021">
                  <c:v>36.057534145948502</c:v>
                </c:pt>
                <c:pt idx="70022">
                  <c:v>36.057675051161397</c:v>
                </c:pt>
                <c:pt idx="70023">
                  <c:v>36.057815955923303</c:v>
                </c:pt>
                <c:pt idx="70024">
                  <c:v>36.057956860234199</c:v>
                </c:pt>
                <c:pt idx="70025">
                  <c:v>36.058097764094001</c:v>
                </c:pt>
                <c:pt idx="70026">
                  <c:v>36.058238667502799</c:v>
                </c:pt>
                <c:pt idx="70027">
                  <c:v>36.058379570460602</c:v>
                </c:pt>
                <c:pt idx="70028">
                  <c:v>36.058520472967402</c:v>
                </c:pt>
                <c:pt idx="70029">
                  <c:v>36.0586613750231</c:v>
                </c:pt>
                <c:pt idx="70030">
                  <c:v>36.058802276627901</c:v>
                </c:pt>
                <c:pt idx="70031">
                  <c:v>36.0589431777816</c:v>
                </c:pt>
                <c:pt idx="70032">
                  <c:v>36.059084078484297</c:v>
                </c:pt>
                <c:pt idx="70033">
                  <c:v>36.059224978735998</c:v>
                </c:pt>
                <c:pt idx="70034">
                  <c:v>36.059365878536703</c:v>
                </c:pt>
                <c:pt idx="70035">
                  <c:v>36.059506777886398</c:v>
                </c:pt>
                <c:pt idx="70036">
                  <c:v>36.059647676785097</c:v>
                </c:pt>
                <c:pt idx="70037">
                  <c:v>36.059788575232702</c:v>
                </c:pt>
                <c:pt idx="70038">
                  <c:v>36.059929473229403</c:v>
                </c:pt>
                <c:pt idx="70039">
                  <c:v>36.060070370775101</c:v>
                </c:pt>
                <c:pt idx="70040">
                  <c:v>36.060211267869803</c:v>
                </c:pt>
                <c:pt idx="70041">
                  <c:v>36.060352164513397</c:v>
                </c:pt>
                <c:pt idx="70042">
                  <c:v>36.060493060706101</c:v>
                </c:pt>
                <c:pt idx="70043">
                  <c:v>36.060633956447802</c:v>
                </c:pt>
                <c:pt idx="70044">
                  <c:v>36.060774851738501</c:v>
                </c:pt>
                <c:pt idx="70045">
                  <c:v>36.060915746578203</c:v>
                </c:pt>
                <c:pt idx="70046">
                  <c:v>36.061056640966903</c:v>
                </c:pt>
                <c:pt idx="70047">
                  <c:v>36.061197534904601</c:v>
                </c:pt>
                <c:pt idx="70048">
                  <c:v>36.061338428391302</c:v>
                </c:pt>
                <c:pt idx="70049">
                  <c:v>36.061479321427001</c:v>
                </c:pt>
                <c:pt idx="70050">
                  <c:v>36.061620214011803</c:v>
                </c:pt>
                <c:pt idx="70051">
                  <c:v>36.061761106145497</c:v>
                </c:pt>
                <c:pt idx="70052">
                  <c:v>36.061901997828301</c:v>
                </c:pt>
                <c:pt idx="70053">
                  <c:v>36.062042889060102</c:v>
                </c:pt>
                <c:pt idx="70054">
                  <c:v>36.0621837798409</c:v>
                </c:pt>
                <c:pt idx="70055">
                  <c:v>36.062324670170803</c:v>
                </c:pt>
                <c:pt idx="70056">
                  <c:v>36.062465560049603</c:v>
                </c:pt>
                <c:pt idx="70057">
                  <c:v>36.062606449477499</c:v>
                </c:pt>
                <c:pt idx="70058">
                  <c:v>36.0627473384544</c:v>
                </c:pt>
                <c:pt idx="70059">
                  <c:v>36.062888226980398</c:v>
                </c:pt>
                <c:pt idx="70060">
                  <c:v>36.063029115055301</c:v>
                </c:pt>
                <c:pt idx="70061">
                  <c:v>36.0631700026793</c:v>
                </c:pt>
                <c:pt idx="70062">
                  <c:v>36.063310889852403</c:v>
                </c:pt>
                <c:pt idx="70063">
                  <c:v>36.063451776574396</c:v>
                </c:pt>
                <c:pt idx="70064">
                  <c:v>36.063592662845501</c:v>
                </c:pt>
                <c:pt idx="70065">
                  <c:v>36.063733548665702</c:v>
                </c:pt>
                <c:pt idx="70066">
                  <c:v>36.063874434034801</c:v>
                </c:pt>
                <c:pt idx="70067">
                  <c:v>36.064015318952997</c:v>
                </c:pt>
                <c:pt idx="70068">
                  <c:v>36.064156203420303</c:v>
                </c:pt>
                <c:pt idx="70069">
                  <c:v>36.0642970874366</c:v>
                </c:pt>
                <c:pt idx="70070">
                  <c:v>36.064437971001901</c:v>
                </c:pt>
                <c:pt idx="70071">
                  <c:v>36.064578854116299</c:v>
                </c:pt>
                <c:pt idx="70072">
                  <c:v>36.064719736779701</c:v>
                </c:pt>
                <c:pt idx="70073">
                  <c:v>36.064860618992199</c:v>
                </c:pt>
                <c:pt idx="70074">
                  <c:v>36.065001500753702</c:v>
                </c:pt>
                <c:pt idx="70075">
                  <c:v>36.065142382064302</c:v>
                </c:pt>
                <c:pt idx="70076">
                  <c:v>36.065283262923899</c:v>
                </c:pt>
                <c:pt idx="70077">
                  <c:v>36.065424143332599</c:v>
                </c:pt>
                <c:pt idx="70078">
                  <c:v>36.065565023290297</c:v>
                </c:pt>
                <c:pt idx="70079">
                  <c:v>36.065705902797099</c:v>
                </c:pt>
                <c:pt idx="70080">
                  <c:v>36.065846781852898</c:v>
                </c:pt>
                <c:pt idx="70081">
                  <c:v>36.0659876604578</c:v>
                </c:pt>
                <c:pt idx="70082">
                  <c:v>36.0661285386118</c:v>
                </c:pt>
                <c:pt idx="70083">
                  <c:v>36.066269416314803</c:v>
                </c:pt>
                <c:pt idx="70084">
                  <c:v>36.066410293566904</c:v>
                </c:pt>
                <c:pt idx="70085">
                  <c:v>36.066551170368001</c:v>
                </c:pt>
                <c:pt idx="70086">
                  <c:v>36.066692046718202</c:v>
                </c:pt>
                <c:pt idx="70087">
                  <c:v>36.0668329226175</c:v>
                </c:pt>
                <c:pt idx="70088">
                  <c:v>36.066973798065902</c:v>
                </c:pt>
                <c:pt idx="70089">
                  <c:v>36.067114673063301</c:v>
                </c:pt>
                <c:pt idx="70090">
                  <c:v>36.067255547609797</c:v>
                </c:pt>
                <c:pt idx="70091">
                  <c:v>36.067396421705403</c:v>
                </c:pt>
                <c:pt idx="70092">
                  <c:v>36.06753729535</c:v>
                </c:pt>
                <c:pt idx="70093">
                  <c:v>36.067678168543701</c:v>
                </c:pt>
                <c:pt idx="70094">
                  <c:v>36.067819041286498</c:v>
                </c:pt>
                <c:pt idx="70095">
                  <c:v>36.067959913578399</c:v>
                </c:pt>
                <c:pt idx="70096">
                  <c:v>36.068100785419396</c:v>
                </c:pt>
                <c:pt idx="70097">
                  <c:v>36.068241656809398</c:v>
                </c:pt>
                <c:pt idx="70098">
                  <c:v>36.068382527748497</c:v>
                </c:pt>
                <c:pt idx="70099">
                  <c:v>36.0685233982367</c:v>
                </c:pt>
                <c:pt idx="70100">
                  <c:v>36.068664268273999</c:v>
                </c:pt>
                <c:pt idx="70101">
                  <c:v>36.068805137860402</c:v>
                </c:pt>
                <c:pt idx="70102">
                  <c:v>36.068946006995901</c:v>
                </c:pt>
                <c:pt idx="70103">
                  <c:v>36.069086875680398</c:v>
                </c:pt>
                <c:pt idx="70104">
                  <c:v>36.069227743914098</c:v>
                </c:pt>
                <c:pt idx="70105">
                  <c:v>36.069368611696802</c:v>
                </c:pt>
                <c:pt idx="70106">
                  <c:v>36.069509479028703</c:v>
                </c:pt>
                <c:pt idx="70107">
                  <c:v>36.069650345909601</c:v>
                </c:pt>
                <c:pt idx="70108">
                  <c:v>36.069791212339602</c:v>
                </c:pt>
                <c:pt idx="70109">
                  <c:v>36.0699320783188</c:v>
                </c:pt>
                <c:pt idx="70110">
                  <c:v>36.070072943847002</c:v>
                </c:pt>
                <c:pt idx="70111">
                  <c:v>36.070213808924301</c:v>
                </c:pt>
                <c:pt idx="70112">
                  <c:v>36.070354673550803</c:v>
                </c:pt>
                <c:pt idx="70113">
                  <c:v>36.070495537726302</c:v>
                </c:pt>
                <c:pt idx="70114">
                  <c:v>36.070636401450997</c:v>
                </c:pt>
                <c:pt idx="70115">
                  <c:v>36.070777264724697</c:v>
                </c:pt>
                <c:pt idx="70116">
                  <c:v>36.0709181275476</c:v>
                </c:pt>
                <c:pt idx="70117">
                  <c:v>36.071058989919599</c:v>
                </c:pt>
                <c:pt idx="70118">
                  <c:v>36.071199851840703</c:v>
                </c:pt>
                <c:pt idx="70119">
                  <c:v>36.071340713310903</c:v>
                </c:pt>
                <c:pt idx="70120">
                  <c:v>36.0714815743302</c:v>
                </c:pt>
                <c:pt idx="70121">
                  <c:v>36.0716224348986</c:v>
                </c:pt>
                <c:pt idx="70122">
                  <c:v>36.071763295016197</c:v>
                </c:pt>
                <c:pt idx="70123">
                  <c:v>36.071904154682898</c:v>
                </c:pt>
                <c:pt idx="70124">
                  <c:v>36.072045013898602</c:v>
                </c:pt>
                <c:pt idx="70125">
                  <c:v>36.072185872663603</c:v>
                </c:pt>
                <c:pt idx="70126">
                  <c:v>36.072326730977601</c:v>
                </c:pt>
                <c:pt idx="70127">
                  <c:v>36.072467588840802</c:v>
                </c:pt>
                <c:pt idx="70128">
                  <c:v>36.072608446253099</c:v>
                </c:pt>
                <c:pt idx="70129">
                  <c:v>36.072749303214501</c:v>
                </c:pt>
                <c:pt idx="70130">
                  <c:v>36.072890159724999</c:v>
                </c:pt>
                <c:pt idx="70131">
                  <c:v>36.0730310157847</c:v>
                </c:pt>
                <c:pt idx="70132">
                  <c:v>36.073171871393498</c:v>
                </c:pt>
                <c:pt idx="70133">
                  <c:v>36.073312726551499</c:v>
                </c:pt>
                <c:pt idx="70134">
                  <c:v>36.073453581258597</c:v>
                </c:pt>
                <c:pt idx="70135">
                  <c:v>36.073594435514799</c:v>
                </c:pt>
                <c:pt idx="70136">
                  <c:v>36.073735289320098</c:v>
                </c:pt>
                <c:pt idx="70137">
                  <c:v>36.0738761426746</c:v>
                </c:pt>
                <c:pt idx="70138">
                  <c:v>36.074016995578297</c:v>
                </c:pt>
                <c:pt idx="70139">
                  <c:v>36.074157848031099</c:v>
                </c:pt>
                <c:pt idx="70140">
                  <c:v>36.074298700032998</c:v>
                </c:pt>
                <c:pt idx="70141">
                  <c:v>36.074439551584099</c:v>
                </c:pt>
                <c:pt idx="70142">
                  <c:v>36.074580402684298</c:v>
                </c:pt>
                <c:pt idx="70143">
                  <c:v>36.0747212533336</c:v>
                </c:pt>
                <c:pt idx="70144">
                  <c:v>36.074862103532197</c:v>
                </c:pt>
                <c:pt idx="70145">
                  <c:v>36.0750029532798</c:v>
                </c:pt>
                <c:pt idx="70146">
                  <c:v>36.075143802576598</c:v>
                </c:pt>
                <c:pt idx="70147">
                  <c:v>36.075284651422599</c:v>
                </c:pt>
                <c:pt idx="70148">
                  <c:v>36.075425499817797</c:v>
                </c:pt>
                <c:pt idx="70149">
                  <c:v>36.075566347761999</c:v>
                </c:pt>
                <c:pt idx="70150">
                  <c:v>36.075707195255497</c:v>
                </c:pt>
                <c:pt idx="70151">
                  <c:v>36.075848042298098</c:v>
                </c:pt>
                <c:pt idx="70152">
                  <c:v>36.075988888889803</c:v>
                </c:pt>
                <c:pt idx="70153">
                  <c:v>36.076129735030797</c:v>
                </c:pt>
                <c:pt idx="70154">
                  <c:v>36.076270580720902</c:v>
                </c:pt>
                <c:pt idx="70155">
                  <c:v>36.076411425960103</c:v>
                </c:pt>
                <c:pt idx="70156">
                  <c:v>36.0765522707486</c:v>
                </c:pt>
                <c:pt idx="70157">
                  <c:v>36.076693115086101</c:v>
                </c:pt>
                <c:pt idx="70158">
                  <c:v>36.076833958972898</c:v>
                </c:pt>
                <c:pt idx="70159">
                  <c:v>36.076974802408799</c:v>
                </c:pt>
                <c:pt idx="70160">
                  <c:v>36.077115645394002</c:v>
                </c:pt>
                <c:pt idx="70161">
                  <c:v>36.077256487928203</c:v>
                </c:pt>
                <c:pt idx="70162">
                  <c:v>36.077397330011699</c:v>
                </c:pt>
                <c:pt idx="70163">
                  <c:v>36.077538171644299</c:v>
                </c:pt>
                <c:pt idx="70164">
                  <c:v>36.077679012826103</c:v>
                </c:pt>
                <c:pt idx="70165">
                  <c:v>36.077819853557102</c:v>
                </c:pt>
                <c:pt idx="70166">
                  <c:v>36.077960693837298</c:v>
                </c:pt>
                <c:pt idx="70167">
                  <c:v>36.078101533666697</c:v>
                </c:pt>
                <c:pt idx="70168">
                  <c:v>36.0782423730452</c:v>
                </c:pt>
                <c:pt idx="70169">
                  <c:v>36.078383211972998</c:v>
                </c:pt>
                <c:pt idx="70170">
                  <c:v>36.0785240504499</c:v>
                </c:pt>
                <c:pt idx="70171">
                  <c:v>36.078664888475998</c:v>
                </c:pt>
                <c:pt idx="70172">
                  <c:v>36.0788057260513</c:v>
                </c:pt>
                <c:pt idx="70173">
                  <c:v>36.078946563175798</c:v>
                </c:pt>
                <c:pt idx="70174">
                  <c:v>36.079087399849399</c:v>
                </c:pt>
                <c:pt idx="70175">
                  <c:v>36.079228236072296</c:v>
                </c:pt>
                <c:pt idx="70176">
                  <c:v>36.079369071844397</c:v>
                </c:pt>
                <c:pt idx="70177">
                  <c:v>36.079509907165601</c:v>
                </c:pt>
                <c:pt idx="70178">
                  <c:v>36.079650742036101</c:v>
                </c:pt>
                <c:pt idx="70179">
                  <c:v>36.079791576455797</c:v>
                </c:pt>
                <c:pt idx="70180">
                  <c:v>36.079932410424597</c:v>
                </c:pt>
                <c:pt idx="70181">
                  <c:v>36.080073243942699</c:v>
                </c:pt>
                <c:pt idx="70182">
                  <c:v>36.080214077009998</c:v>
                </c:pt>
                <c:pt idx="70183">
                  <c:v>36.0803549096265</c:v>
                </c:pt>
                <c:pt idx="70184">
                  <c:v>36.080495741792198</c:v>
                </c:pt>
                <c:pt idx="70185">
                  <c:v>36.0806365735071</c:v>
                </c:pt>
                <c:pt idx="70186">
                  <c:v>36.080777404771197</c:v>
                </c:pt>
                <c:pt idx="70187">
                  <c:v>36.080918235584498</c:v>
                </c:pt>
                <c:pt idx="70188">
                  <c:v>36.081059065947002</c:v>
                </c:pt>
                <c:pt idx="70189">
                  <c:v>36.081199895858802</c:v>
                </c:pt>
                <c:pt idx="70190">
                  <c:v>36.081340725319698</c:v>
                </c:pt>
                <c:pt idx="70191">
                  <c:v>36.081481554329898</c:v>
                </c:pt>
                <c:pt idx="70192">
                  <c:v>36.0816223828893</c:v>
                </c:pt>
                <c:pt idx="70193">
                  <c:v>36.081763210997899</c:v>
                </c:pt>
                <c:pt idx="70194">
                  <c:v>36.0819040386558</c:v>
                </c:pt>
                <c:pt idx="70195">
                  <c:v>36.082044865862798</c:v>
                </c:pt>
                <c:pt idx="70196">
                  <c:v>36.082185692619099</c:v>
                </c:pt>
                <c:pt idx="70197">
                  <c:v>36.082326518924702</c:v>
                </c:pt>
                <c:pt idx="70198">
                  <c:v>36.082467344779403</c:v>
                </c:pt>
                <c:pt idx="70199">
                  <c:v>36.082608170183398</c:v>
                </c:pt>
                <c:pt idx="70200">
                  <c:v>36.082748995136598</c:v>
                </c:pt>
                <c:pt idx="70201">
                  <c:v>36.082889819639</c:v>
                </c:pt>
                <c:pt idx="70202">
                  <c:v>36.083030643690698</c:v>
                </c:pt>
                <c:pt idx="70203">
                  <c:v>36.083171467291599</c:v>
                </c:pt>
                <c:pt idx="70204">
                  <c:v>36.083312290441697</c:v>
                </c:pt>
                <c:pt idx="70205">
                  <c:v>36.083453113141097</c:v>
                </c:pt>
                <c:pt idx="70206">
                  <c:v>36.0835939353897</c:v>
                </c:pt>
                <c:pt idx="70207">
                  <c:v>36.083734757187599</c:v>
                </c:pt>
                <c:pt idx="70208">
                  <c:v>36.083875578534702</c:v>
                </c:pt>
                <c:pt idx="70209">
                  <c:v>36.084016399431</c:v>
                </c:pt>
                <c:pt idx="70210">
                  <c:v>36.084157219876602</c:v>
                </c:pt>
                <c:pt idx="70211">
                  <c:v>36.084298039871499</c:v>
                </c:pt>
                <c:pt idx="70212">
                  <c:v>36.084438859415499</c:v>
                </c:pt>
                <c:pt idx="70213">
                  <c:v>36.084579678508902</c:v>
                </c:pt>
                <c:pt idx="70214">
                  <c:v>36.084720497151501</c:v>
                </c:pt>
                <c:pt idx="70215">
                  <c:v>36.084861315343304</c:v>
                </c:pt>
                <c:pt idx="70216">
                  <c:v>36.085002133084402</c:v>
                </c:pt>
                <c:pt idx="70217">
                  <c:v>36.085142950374703</c:v>
                </c:pt>
                <c:pt idx="70218">
                  <c:v>36.0852837672143</c:v>
                </c:pt>
                <c:pt idx="70219">
                  <c:v>36.085424583603199</c:v>
                </c:pt>
                <c:pt idx="70220">
                  <c:v>36.085565399541302</c:v>
                </c:pt>
                <c:pt idx="70221">
                  <c:v>36.085706215028701</c:v>
                </c:pt>
                <c:pt idx="70222">
                  <c:v>36.085847030065302</c:v>
                </c:pt>
                <c:pt idx="70223">
                  <c:v>36.0859878446512</c:v>
                </c:pt>
                <c:pt idx="70224">
                  <c:v>36.0861286587864</c:v>
                </c:pt>
                <c:pt idx="70225">
                  <c:v>36.086269472470903</c:v>
                </c:pt>
                <c:pt idx="70226">
                  <c:v>36.086410285704602</c:v>
                </c:pt>
                <c:pt idx="70227">
                  <c:v>36.086551098487497</c:v>
                </c:pt>
                <c:pt idx="70228">
                  <c:v>36.086691910819802</c:v>
                </c:pt>
                <c:pt idx="70229">
                  <c:v>36.086832722701303</c:v>
                </c:pt>
                <c:pt idx="70230">
                  <c:v>36.086973534132099</c:v>
                </c:pt>
                <c:pt idx="70231">
                  <c:v>36.087114345112198</c:v>
                </c:pt>
                <c:pt idx="70232">
                  <c:v>36.0872551556415</c:v>
                </c:pt>
                <c:pt idx="70233">
                  <c:v>36.087395965720098</c:v>
                </c:pt>
                <c:pt idx="70234">
                  <c:v>36.087536775347999</c:v>
                </c:pt>
                <c:pt idx="70235">
                  <c:v>36.087677584525203</c:v>
                </c:pt>
                <c:pt idx="70236">
                  <c:v>36.087818393251702</c:v>
                </c:pt>
                <c:pt idx="70237">
                  <c:v>36.087959201527397</c:v>
                </c:pt>
                <c:pt idx="70238">
                  <c:v>36.088100009352502</c:v>
                </c:pt>
                <c:pt idx="70239">
                  <c:v>36.088240816726803</c:v>
                </c:pt>
                <c:pt idx="70240">
                  <c:v>36.088381623650399</c:v>
                </c:pt>
                <c:pt idx="70241">
                  <c:v>36.088522430123298</c:v>
                </c:pt>
                <c:pt idx="70242">
                  <c:v>36.0886632361455</c:v>
                </c:pt>
                <c:pt idx="70243">
                  <c:v>36.088804041716998</c:v>
                </c:pt>
                <c:pt idx="70244">
                  <c:v>36.088944846837698</c:v>
                </c:pt>
                <c:pt idx="70245">
                  <c:v>36.089085651507801</c:v>
                </c:pt>
                <c:pt idx="70246">
                  <c:v>36.0892264557272</c:v>
                </c:pt>
                <c:pt idx="70247">
                  <c:v>36.089367259495901</c:v>
                </c:pt>
                <c:pt idx="70248">
                  <c:v>36.089508062813799</c:v>
                </c:pt>
                <c:pt idx="70249">
                  <c:v>36.089648865681099</c:v>
                </c:pt>
                <c:pt idx="70250">
                  <c:v>36.089789668097701</c:v>
                </c:pt>
                <c:pt idx="70251">
                  <c:v>36.0899304700635</c:v>
                </c:pt>
                <c:pt idx="70252">
                  <c:v>36.090071271578701</c:v>
                </c:pt>
                <c:pt idx="70253">
                  <c:v>36.090212072643197</c:v>
                </c:pt>
                <c:pt idx="70254">
                  <c:v>36.090352873256997</c:v>
                </c:pt>
                <c:pt idx="70255">
                  <c:v>36.090493673420099</c:v>
                </c:pt>
                <c:pt idx="70256">
                  <c:v>36.090634473132504</c:v>
                </c:pt>
                <c:pt idx="70257">
                  <c:v>36.090775272394303</c:v>
                </c:pt>
                <c:pt idx="70258">
                  <c:v>36.090916071205299</c:v>
                </c:pt>
                <c:pt idx="70259">
                  <c:v>36.091056869565698</c:v>
                </c:pt>
                <c:pt idx="70260">
                  <c:v>36.091197667475399</c:v>
                </c:pt>
                <c:pt idx="70261">
                  <c:v>36.091338464934402</c:v>
                </c:pt>
                <c:pt idx="70262">
                  <c:v>36.091479261942702</c:v>
                </c:pt>
                <c:pt idx="70263">
                  <c:v>36.091620058500297</c:v>
                </c:pt>
                <c:pt idx="70264">
                  <c:v>36.091760854607301</c:v>
                </c:pt>
                <c:pt idx="70265">
                  <c:v>36.091901650263601</c:v>
                </c:pt>
                <c:pt idx="70266">
                  <c:v>36.092042445469197</c:v>
                </c:pt>
                <c:pt idx="70267">
                  <c:v>36.092183240224102</c:v>
                </c:pt>
                <c:pt idx="70268">
                  <c:v>36.092324034528403</c:v>
                </c:pt>
                <c:pt idx="70269">
                  <c:v>36.092464828381999</c:v>
                </c:pt>
                <c:pt idx="70270">
                  <c:v>36.092605621784898</c:v>
                </c:pt>
                <c:pt idx="70271">
                  <c:v>36.092746414737199</c:v>
                </c:pt>
                <c:pt idx="70272">
                  <c:v>36.092887207238803</c:v>
                </c:pt>
                <c:pt idx="70273">
                  <c:v>36.093027999289703</c:v>
                </c:pt>
                <c:pt idx="70274">
                  <c:v>36.093168790889997</c:v>
                </c:pt>
                <c:pt idx="70275">
                  <c:v>36.093309582039602</c:v>
                </c:pt>
                <c:pt idx="70276">
                  <c:v>36.093450372738502</c:v>
                </c:pt>
                <c:pt idx="70277">
                  <c:v>36.093591162986797</c:v>
                </c:pt>
                <c:pt idx="70278">
                  <c:v>36.093731952784402</c:v>
                </c:pt>
                <c:pt idx="70279">
                  <c:v>36.093872742131403</c:v>
                </c:pt>
                <c:pt idx="70280">
                  <c:v>36.094013531027798</c:v>
                </c:pt>
                <c:pt idx="70281">
                  <c:v>36.094154319473397</c:v>
                </c:pt>
                <c:pt idx="70282">
                  <c:v>36.094295107468398</c:v>
                </c:pt>
                <c:pt idx="70283">
                  <c:v>36.094435895012801</c:v>
                </c:pt>
                <c:pt idx="70284">
                  <c:v>36.094576682106499</c:v>
                </c:pt>
                <c:pt idx="70285">
                  <c:v>36.0947174687496</c:v>
                </c:pt>
                <c:pt idx="70286">
                  <c:v>36.094858254941997</c:v>
                </c:pt>
                <c:pt idx="70287">
                  <c:v>36.094999040683803</c:v>
                </c:pt>
                <c:pt idx="70288">
                  <c:v>36.095139825974996</c:v>
                </c:pt>
                <c:pt idx="70289">
                  <c:v>36.0952806108155</c:v>
                </c:pt>
                <c:pt idx="70290">
                  <c:v>36.0954213952053</c:v>
                </c:pt>
                <c:pt idx="70291">
                  <c:v>36.095562179144601</c:v>
                </c:pt>
                <c:pt idx="70292">
                  <c:v>36.095702962633098</c:v>
                </c:pt>
                <c:pt idx="70293">
                  <c:v>36.095843745671097</c:v>
                </c:pt>
                <c:pt idx="70294">
                  <c:v>36.095984528258398</c:v>
                </c:pt>
                <c:pt idx="70295">
                  <c:v>36.096125310395102</c:v>
                </c:pt>
                <c:pt idx="70296">
                  <c:v>36.096266092081201</c:v>
                </c:pt>
                <c:pt idx="70297">
                  <c:v>36.096406873316603</c:v>
                </c:pt>
                <c:pt idx="70298">
                  <c:v>36.0965476541014</c:v>
                </c:pt>
                <c:pt idx="70299">
                  <c:v>36.096688434435599</c:v>
                </c:pt>
                <c:pt idx="70300">
                  <c:v>36.096829214319101</c:v>
                </c:pt>
                <c:pt idx="70301">
                  <c:v>36.096969993751998</c:v>
                </c:pt>
                <c:pt idx="70302">
                  <c:v>36.097110772734297</c:v>
                </c:pt>
                <c:pt idx="70303">
                  <c:v>36.097251551265998</c:v>
                </c:pt>
                <c:pt idx="70304">
                  <c:v>36.097392329347102</c:v>
                </c:pt>
                <c:pt idx="70305">
                  <c:v>36.097533106977501</c:v>
                </c:pt>
                <c:pt idx="70306">
                  <c:v>36.097673884157302</c:v>
                </c:pt>
                <c:pt idx="70307">
                  <c:v>36.097814660886598</c:v>
                </c:pt>
                <c:pt idx="70308">
                  <c:v>36.097955437165098</c:v>
                </c:pt>
                <c:pt idx="70309">
                  <c:v>36.098096212993099</c:v>
                </c:pt>
                <c:pt idx="70310">
                  <c:v>36.098236988370502</c:v>
                </c:pt>
                <c:pt idx="70311">
                  <c:v>36.0983777632973</c:v>
                </c:pt>
                <c:pt idx="70312">
                  <c:v>36.098518537773401</c:v>
                </c:pt>
                <c:pt idx="70313">
                  <c:v>36.098659311798997</c:v>
                </c:pt>
                <c:pt idx="70314">
                  <c:v>36.098800085373902</c:v>
                </c:pt>
                <c:pt idx="70315">
                  <c:v>36.098940858498302</c:v>
                </c:pt>
                <c:pt idx="70316">
                  <c:v>36.099081631171998</c:v>
                </c:pt>
                <c:pt idx="70317">
                  <c:v>36.099222403395103</c:v>
                </c:pt>
                <c:pt idx="70318">
                  <c:v>36.099363175167703</c:v>
                </c:pt>
                <c:pt idx="70319">
                  <c:v>36.099503946489598</c:v>
                </c:pt>
                <c:pt idx="70320">
                  <c:v>36.099644717361002</c:v>
                </c:pt>
                <c:pt idx="70321">
                  <c:v>36.099785487781702</c:v>
                </c:pt>
                <c:pt idx="70322">
                  <c:v>36.099926257751903</c:v>
                </c:pt>
                <c:pt idx="70323">
                  <c:v>36.1000670272714</c:v>
                </c:pt>
                <c:pt idx="70324">
                  <c:v>36.100207796340399</c:v>
                </c:pt>
                <c:pt idx="70325">
                  <c:v>36.1003485649588</c:v>
                </c:pt>
                <c:pt idx="70326">
                  <c:v>36.100489333126603</c:v>
                </c:pt>
                <c:pt idx="70327">
                  <c:v>36.100630100843802</c:v>
                </c:pt>
                <c:pt idx="70328">
                  <c:v>36.100770868110402</c:v>
                </c:pt>
                <c:pt idx="70329">
                  <c:v>36.100911634926497</c:v>
                </c:pt>
                <c:pt idx="70330">
                  <c:v>36.101052401291902</c:v>
                </c:pt>
                <c:pt idx="70331">
                  <c:v>36.101193167206802</c:v>
                </c:pt>
                <c:pt idx="70332">
                  <c:v>36.101333932671103</c:v>
                </c:pt>
                <c:pt idx="70333">
                  <c:v>36.1014746976849</c:v>
                </c:pt>
                <c:pt idx="70334">
                  <c:v>36.101615462247999</c:v>
                </c:pt>
                <c:pt idx="70335">
                  <c:v>36.1017562263606</c:v>
                </c:pt>
                <c:pt idx="70336">
                  <c:v>36.101896990022603</c:v>
                </c:pt>
                <c:pt idx="70337">
                  <c:v>36.102037753234001</c:v>
                </c:pt>
                <c:pt idx="70338">
                  <c:v>36.1021785159949</c:v>
                </c:pt>
                <c:pt idx="70339">
                  <c:v>36.102319278305103</c:v>
                </c:pt>
                <c:pt idx="70340">
                  <c:v>36.1024600401649</c:v>
                </c:pt>
                <c:pt idx="70341">
                  <c:v>36.102600801573999</c:v>
                </c:pt>
                <c:pt idx="70342">
                  <c:v>36.1027415625326</c:v>
                </c:pt>
                <c:pt idx="70343">
                  <c:v>36.102882323040703</c:v>
                </c:pt>
                <c:pt idx="70344">
                  <c:v>36.103023083098101</c:v>
                </c:pt>
                <c:pt idx="70345">
                  <c:v>36.103163842705001</c:v>
                </c:pt>
                <c:pt idx="70346">
                  <c:v>36.103304601861403</c:v>
                </c:pt>
                <c:pt idx="70347">
                  <c:v>36.1034453605672</c:v>
                </c:pt>
                <c:pt idx="70348">
                  <c:v>36.103586118822399</c:v>
                </c:pt>
                <c:pt idx="70349">
                  <c:v>36.1037268766271</c:v>
                </c:pt>
                <c:pt idx="70350">
                  <c:v>36.103867633981203</c:v>
                </c:pt>
                <c:pt idx="70351">
                  <c:v>36.1040083908848</c:v>
                </c:pt>
                <c:pt idx="70352">
                  <c:v>36.1041491473378</c:v>
                </c:pt>
                <c:pt idx="70353">
                  <c:v>36.104289903340302</c:v>
                </c:pt>
                <c:pt idx="70354">
                  <c:v>36.104430658892198</c:v>
                </c:pt>
                <c:pt idx="70355">
                  <c:v>36.104571413993597</c:v>
                </c:pt>
                <c:pt idx="70356">
                  <c:v>36.104712168644397</c:v>
                </c:pt>
                <c:pt idx="70357">
                  <c:v>36.104852922844699</c:v>
                </c:pt>
                <c:pt idx="70358">
                  <c:v>36.104993676594503</c:v>
                </c:pt>
                <c:pt idx="70359">
                  <c:v>36.105134429893702</c:v>
                </c:pt>
                <c:pt idx="70360">
                  <c:v>36.105275182742403</c:v>
                </c:pt>
                <c:pt idx="70361">
                  <c:v>36.105415935140499</c:v>
                </c:pt>
                <c:pt idx="70362">
                  <c:v>36.105556687088097</c:v>
                </c:pt>
                <c:pt idx="70363">
                  <c:v>36.105697438585203</c:v>
                </c:pt>
                <c:pt idx="70364">
                  <c:v>36.105838189631697</c:v>
                </c:pt>
                <c:pt idx="70365">
                  <c:v>36.1059789402277</c:v>
                </c:pt>
                <c:pt idx="70366">
                  <c:v>36.106119690373198</c:v>
                </c:pt>
                <c:pt idx="70367">
                  <c:v>36.106260440068098</c:v>
                </c:pt>
                <c:pt idx="70368">
                  <c:v>36.1064011893125</c:v>
                </c:pt>
                <c:pt idx="70369">
                  <c:v>36.106541938106403</c:v>
                </c:pt>
                <c:pt idx="70370">
                  <c:v>36.106682686449801</c:v>
                </c:pt>
                <c:pt idx="70371">
                  <c:v>36.106823434342701</c:v>
                </c:pt>
                <c:pt idx="70372">
                  <c:v>36.106964181785003</c:v>
                </c:pt>
                <c:pt idx="70373">
                  <c:v>36.107104928776799</c:v>
                </c:pt>
                <c:pt idx="70374">
                  <c:v>36.107245675318097</c:v>
                </c:pt>
                <c:pt idx="70375">
                  <c:v>36.107386421408798</c:v>
                </c:pt>
                <c:pt idx="70376">
                  <c:v>36.107527167049099</c:v>
                </c:pt>
                <c:pt idx="70377">
                  <c:v>36.107667912238803</c:v>
                </c:pt>
                <c:pt idx="70378">
                  <c:v>36.107808656978101</c:v>
                </c:pt>
                <c:pt idx="70379">
                  <c:v>36.107949401266801</c:v>
                </c:pt>
                <c:pt idx="70380">
                  <c:v>36.108090145105002</c:v>
                </c:pt>
                <c:pt idx="70381">
                  <c:v>36.108230888492699</c:v>
                </c:pt>
                <c:pt idx="70382">
                  <c:v>36.108371631429897</c:v>
                </c:pt>
                <c:pt idx="70383">
                  <c:v>36.108512373916497</c:v>
                </c:pt>
                <c:pt idx="70384">
                  <c:v>36.108653115952698</c:v>
                </c:pt>
                <c:pt idx="70385">
                  <c:v>36.108793857538402</c:v>
                </c:pt>
                <c:pt idx="70386">
                  <c:v>36.108934598673599</c:v>
                </c:pt>
                <c:pt idx="70387">
                  <c:v>36.109075339358299</c:v>
                </c:pt>
                <c:pt idx="70388">
                  <c:v>36.1092160795924</c:v>
                </c:pt>
                <c:pt idx="70389">
                  <c:v>36.109356819376103</c:v>
                </c:pt>
                <c:pt idx="70390">
                  <c:v>36.1094975587093</c:v>
                </c:pt>
                <c:pt idx="70391">
                  <c:v>36.109638297591999</c:v>
                </c:pt>
                <c:pt idx="70392">
                  <c:v>36.1097790360242</c:v>
                </c:pt>
                <c:pt idx="70393">
                  <c:v>36.109919774005903</c:v>
                </c:pt>
                <c:pt idx="70394">
                  <c:v>36.1100605115371</c:v>
                </c:pt>
                <c:pt idx="70395">
                  <c:v>36.110201248617898</c:v>
                </c:pt>
                <c:pt idx="70396">
                  <c:v>36.110341985248098</c:v>
                </c:pt>
                <c:pt idx="70397">
                  <c:v>36.1104827214279</c:v>
                </c:pt>
                <c:pt idx="70398">
                  <c:v>36.110623457157097</c:v>
                </c:pt>
                <c:pt idx="70399">
                  <c:v>36.110764192435902</c:v>
                </c:pt>
                <c:pt idx="70400">
                  <c:v>36.110904927264201</c:v>
                </c:pt>
                <c:pt idx="70401">
                  <c:v>36.111045661642102</c:v>
                </c:pt>
                <c:pt idx="70402">
                  <c:v>36.111186395569398</c:v>
                </c:pt>
                <c:pt idx="70403">
                  <c:v>36.111327129046302</c:v>
                </c:pt>
                <c:pt idx="70404">
                  <c:v>36.111467862072701</c:v>
                </c:pt>
                <c:pt idx="70405">
                  <c:v>36.111608594648601</c:v>
                </c:pt>
                <c:pt idx="70406">
                  <c:v>36.111749326774103</c:v>
                </c:pt>
                <c:pt idx="70407">
                  <c:v>36.111890058449099</c:v>
                </c:pt>
                <c:pt idx="70408">
                  <c:v>36.112030789673597</c:v>
                </c:pt>
                <c:pt idx="70409">
                  <c:v>36.112171520447603</c:v>
                </c:pt>
                <c:pt idx="70410">
                  <c:v>36.112312250771197</c:v>
                </c:pt>
                <c:pt idx="70411">
                  <c:v>36.112452980644299</c:v>
                </c:pt>
                <c:pt idx="70412">
                  <c:v>36.112593710067003</c:v>
                </c:pt>
                <c:pt idx="70413">
                  <c:v>36.112734439039201</c:v>
                </c:pt>
                <c:pt idx="70414">
                  <c:v>36.112875167560901</c:v>
                </c:pt>
                <c:pt idx="70415">
                  <c:v>36.113015895632202</c:v>
                </c:pt>
                <c:pt idx="70416">
                  <c:v>36.113156623252998</c:v>
                </c:pt>
                <c:pt idx="70417">
                  <c:v>36.113297350423302</c:v>
                </c:pt>
                <c:pt idx="70418">
                  <c:v>36.113438077143201</c:v>
                </c:pt>
                <c:pt idx="70419">
                  <c:v>36.1135788034127</c:v>
                </c:pt>
                <c:pt idx="70420">
                  <c:v>36.113719529231702</c:v>
                </c:pt>
                <c:pt idx="70421">
                  <c:v>36.113860254600198</c:v>
                </c:pt>
                <c:pt idx="70422">
                  <c:v>36.114000979518302</c:v>
                </c:pt>
                <c:pt idx="70423">
                  <c:v>36.114141703986</c:v>
                </c:pt>
                <c:pt idx="70424">
                  <c:v>36.1142824280032</c:v>
                </c:pt>
                <c:pt idx="70425">
                  <c:v>36.114423151569902</c:v>
                </c:pt>
                <c:pt idx="70426">
                  <c:v>36.114563874686297</c:v>
                </c:pt>
                <c:pt idx="70427">
                  <c:v>36.114704597352102</c:v>
                </c:pt>
                <c:pt idx="70428">
                  <c:v>36.1148453195675</c:v>
                </c:pt>
                <c:pt idx="70429">
                  <c:v>36.1149860413325</c:v>
                </c:pt>
                <c:pt idx="70430">
                  <c:v>36.115126762647101</c:v>
                </c:pt>
                <c:pt idx="70431">
                  <c:v>36.115267483511197</c:v>
                </c:pt>
                <c:pt idx="70432">
                  <c:v>36.1154082039249</c:v>
                </c:pt>
                <c:pt idx="70433">
                  <c:v>36.115548923888099</c:v>
                </c:pt>
                <c:pt idx="70434">
                  <c:v>36.115689643400998</c:v>
                </c:pt>
                <c:pt idx="70435">
                  <c:v>36.115830362463299</c:v>
                </c:pt>
                <c:pt idx="70436">
                  <c:v>36.115971081075301</c:v>
                </c:pt>
                <c:pt idx="70437">
                  <c:v>36.116111799236798</c:v>
                </c:pt>
                <c:pt idx="70438">
                  <c:v>36.116252516947903</c:v>
                </c:pt>
                <c:pt idx="70439">
                  <c:v>36.116393234208601</c:v>
                </c:pt>
                <c:pt idx="70440">
                  <c:v>36.116533951018901</c:v>
                </c:pt>
                <c:pt idx="70441">
                  <c:v>36.116674667378703</c:v>
                </c:pt>
                <c:pt idx="70442">
                  <c:v>36.116815383288099</c:v>
                </c:pt>
                <c:pt idx="70443">
                  <c:v>36.116956098747103</c:v>
                </c:pt>
                <c:pt idx="70444">
                  <c:v>36.117096813755701</c:v>
                </c:pt>
                <c:pt idx="70445">
                  <c:v>36.117237528313801</c:v>
                </c:pt>
                <c:pt idx="70446">
                  <c:v>36.117378242421601</c:v>
                </c:pt>
                <c:pt idx="70447">
                  <c:v>36.117518956078897</c:v>
                </c:pt>
                <c:pt idx="70448">
                  <c:v>36.1176596692858</c:v>
                </c:pt>
                <c:pt idx="70449">
                  <c:v>36.117800382042397</c:v>
                </c:pt>
                <c:pt idx="70450">
                  <c:v>36.117941094348502</c:v>
                </c:pt>
                <c:pt idx="70451">
                  <c:v>36.118081806204202</c:v>
                </c:pt>
                <c:pt idx="70452">
                  <c:v>36.118222517609397</c:v>
                </c:pt>
                <c:pt idx="70453">
                  <c:v>36.118363228564299</c:v>
                </c:pt>
                <c:pt idx="70454">
                  <c:v>36.118503939068802</c:v>
                </c:pt>
                <c:pt idx="70455">
                  <c:v>36.118644649122899</c:v>
                </c:pt>
                <c:pt idx="70456">
                  <c:v>36.118785358726598</c:v>
                </c:pt>
                <c:pt idx="70457">
                  <c:v>36.118926067879798</c:v>
                </c:pt>
                <c:pt idx="70458">
                  <c:v>36.119066776582699</c:v>
                </c:pt>
                <c:pt idx="70459">
                  <c:v>36.119207484835201</c:v>
                </c:pt>
                <c:pt idx="70460">
                  <c:v>36.119348192637297</c:v>
                </c:pt>
                <c:pt idx="70461">
                  <c:v>36.119488899989001</c:v>
                </c:pt>
                <c:pt idx="70462">
                  <c:v>36.1196296068903</c:v>
                </c:pt>
                <c:pt idx="70463">
                  <c:v>36.119770313341199</c:v>
                </c:pt>
                <c:pt idx="70464">
                  <c:v>36.119911019341799</c:v>
                </c:pt>
                <c:pt idx="70465">
                  <c:v>36.120051724891901</c:v>
                </c:pt>
                <c:pt idx="70466">
                  <c:v>36.120192429991697</c:v>
                </c:pt>
                <c:pt idx="70467">
                  <c:v>36.120333134641001</c:v>
                </c:pt>
                <c:pt idx="70468">
                  <c:v>36.120473838839999</c:v>
                </c:pt>
                <c:pt idx="70469">
                  <c:v>36.120614542588598</c:v>
                </c:pt>
                <c:pt idx="70470">
                  <c:v>36.120755245886897</c:v>
                </c:pt>
                <c:pt idx="70471">
                  <c:v>36.120895948734699</c:v>
                </c:pt>
                <c:pt idx="70472">
                  <c:v>36.121036651132201</c:v>
                </c:pt>
                <c:pt idx="70473">
                  <c:v>36.121177353079297</c:v>
                </c:pt>
                <c:pt idx="70474">
                  <c:v>36.121318054576001</c:v>
                </c:pt>
                <c:pt idx="70475">
                  <c:v>36.121458755622299</c:v>
                </c:pt>
                <c:pt idx="70476">
                  <c:v>36.121599456218298</c:v>
                </c:pt>
                <c:pt idx="70477">
                  <c:v>36.121740156363899</c:v>
                </c:pt>
                <c:pt idx="70478">
                  <c:v>36.1218808560592</c:v>
                </c:pt>
                <c:pt idx="70479">
                  <c:v>36.122021555304002</c:v>
                </c:pt>
                <c:pt idx="70480">
                  <c:v>36.122162254098498</c:v>
                </c:pt>
                <c:pt idx="70481">
                  <c:v>36.122302952442702</c:v>
                </c:pt>
                <c:pt idx="70482">
                  <c:v>36.1224436503365</c:v>
                </c:pt>
                <c:pt idx="70483">
                  <c:v>36.122584347779899</c:v>
                </c:pt>
                <c:pt idx="70484">
                  <c:v>36.122725044772899</c:v>
                </c:pt>
                <c:pt idx="70485">
                  <c:v>36.1228657413156</c:v>
                </c:pt>
                <c:pt idx="70486">
                  <c:v>36.123006437408002</c:v>
                </c:pt>
                <c:pt idx="70487">
                  <c:v>36.123147133049997</c:v>
                </c:pt>
                <c:pt idx="70488">
                  <c:v>36.123287828241601</c:v>
                </c:pt>
                <c:pt idx="70489">
                  <c:v>36.123428522982898</c:v>
                </c:pt>
                <c:pt idx="70490">
                  <c:v>36.123569217273797</c:v>
                </c:pt>
                <c:pt idx="70491">
                  <c:v>36.123709911114403</c:v>
                </c:pt>
                <c:pt idx="70492">
                  <c:v>36.123850604504597</c:v>
                </c:pt>
                <c:pt idx="70493">
                  <c:v>36.123991297444498</c:v>
                </c:pt>
                <c:pt idx="70494">
                  <c:v>36.124131989934</c:v>
                </c:pt>
                <c:pt idx="70495">
                  <c:v>36.124272681973203</c:v>
                </c:pt>
                <c:pt idx="70496">
                  <c:v>36.124413373562099</c:v>
                </c:pt>
                <c:pt idx="70497">
                  <c:v>36.124554064700597</c:v>
                </c:pt>
                <c:pt idx="70498">
                  <c:v>36.124694755388802</c:v>
                </c:pt>
                <c:pt idx="70499">
                  <c:v>36.124835445626601</c:v>
                </c:pt>
                <c:pt idx="70500">
                  <c:v>36.124976135414101</c:v>
                </c:pt>
                <c:pt idx="70501">
                  <c:v>36.125116824751302</c:v>
                </c:pt>
                <c:pt idx="70502">
                  <c:v>36.125257513638097</c:v>
                </c:pt>
                <c:pt idx="70503">
                  <c:v>36.125398202074599</c:v>
                </c:pt>
                <c:pt idx="70504">
                  <c:v>36.125538890060703</c:v>
                </c:pt>
                <c:pt idx="70505">
                  <c:v>36.1256795775966</c:v>
                </c:pt>
                <c:pt idx="70506">
                  <c:v>36.125820264682098</c:v>
                </c:pt>
                <c:pt idx="70507">
                  <c:v>36.125960951317303</c:v>
                </c:pt>
                <c:pt idx="70508">
                  <c:v>36.126101637502103</c:v>
                </c:pt>
                <c:pt idx="70509">
                  <c:v>36.126242323236703</c:v>
                </c:pt>
                <c:pt idx="70510">
                  <c:v>36.126383008520897</c:v>
                </c:pt>
                <c:pt idx="70511">
                  <c:v>36.126523693354699</c:v>
                </c:pt>
                <c:pt idx="70512">
                  <c:v>36.126664377738301</c:v>
                </c:pt>
                <c:pt idx="70513">
                  <c:v>36.126805061671597</c:v>
                </c:pt>
                <c:pt idx="70514">
                  <c:v>36.126945745154501</c:v>
                </c:pt>
                <c:pt idx="70515">
                  <c:v>36.127086428187098</c:v>
                </c:pt>
                <c:pt idx="70516">
                  <c:v>36.127227110769397</c:v>
                </c:pt>
                <c:pt idx="70517">
                  <c:v>36.127367792901403</c:v>
                </c:pt>
                <c:pt idx="70518">
                  <c:v>36.127508474583102</c:v>
                </c:pt>
                <c:pt idx="70519">
                  <c:v>36.127649155814503</c:v>
                </c:pt>
                <c:pt idx="70520">
                  <c:v>36.127789836595497</c:v>
                </c:pt>
                <c:pt idx="70521">
                  <c:v>36.127930516926298</c:v>
                </c:pt>
                <c:pt idx="70522">
                  <c:v>36.128071196806701</c:v>
                </c:pt>
                <c:pt idx="70523">
                  <c:v>36.128211876236897</c:v>
                </c:pt>
                <c:pt idx="70524">
                  <c:v>36.128352555216701</c:v>
                </c:pt>
                <c:pt idx="70525">
                  <c:v>36.128493233746298</c:v>
                </c:pt>
                <c:pt idx="70526">
                  <c:v>36.128633911825503</c:v>
                </c:pt>
                <c:pt idx="70527">
                  <c:v>36.128774589454501</c:v>
                </c:pt>
                <c:pt idx="70528">
                  <c:v>36.128915266633101</c:v>
                </c:pt>
                <c:pt idx="70529">
                  <c:v>36.1290559433615</c:v>
                </c:pt>
                <c:pt idx="70530">
                  <c:v>36.129196619639501</c:v>
                </c:pt>
                <c:pt idx="70531">
                  <c:v>36.129337295467302</c:v>
                </c:pt>
                <c:pt idx="70532">
                  <c:v>36.129477970844803</c:v>
                </c:pt>
                <c:pt idx="70533">
                  <c:v>36.129618645771998</c:v>
                </c:pt>
                <c:pt idx="70534">
                  <c:v>36.129759320248901</c:v>
                </c:pt>
                <c:pt idx="70535">
                  <c:v>36.129899994275497</c:v>
                </c:pt>
                <c:pt idx="70536">
                  <c:v>36.130040667851802</c:v>
                </c:pt>
                <c:pt idx="70537">
                  <c:v>36.130181340977899</c:v>
                </c:pt>
                <c:pt idx="70538">
                  <c:v>36.130322013653704</c:v>
                </c:pt>
                <c:pt idx="70539">
                  <c:v>36.130462685879102</c:v>
                </c:pt>
                <c:pt idx="70540">
                  <c:v>36.130603357654302</c:v>
                </c:pt>
                <c:pt idx="70541">
                  <c:v>36.130744028979301</c:v>
                </c:pt>
                <c:pt idx="70542">
                  <c:v>36.130884699853901</c:v>
                </c:pt>
                <c:pt idx="70543">
                  <c:v>36.131025370278302</c:v>
                </c:pt>
                <c:pt idx="70544">
                  <c:v>36.131166040252403</c:v>
                </c:pt>
                <c:pt idx="70545">
                  <c:v>36.131306709776197</c:v>
                </c:pt>
                <c:pt idx="70546">
                  <c:v>36.131447378849799</c:v>
                </c:pt>
                <c:pt idx="70547">
                  <c:v>36.131588047473102</c:v>
                </c:pt>
                <c:pt idx="70548">
                  <c:v>36.131728715646098</c:v>
                </c:pt>
                <c:pt idx="70549">
                  <c:v>36.131869383368901</c:v>
                </c:pt>
                <c:pt idx="70550">
                  <c:v>36.132010050641398</c:v>
                </c:pt>
                <c:pt idx="70551">
                  <c:v>36.132150717463603</c:v>
                </c:pt>
                <c:pt idx="70552">
                  <c:v>36.1322913838356</c:v>
                </c:pt>
                <c:pt idx="70553">
                  <c:v>36.132432049757298</c:v>
                </c:pt>
                <c:pt idx="70554">
                  <c:v>36.132572715228697</c:v>
                </c:pt>
                <c:pt idx="70555">
                  <c:v>36.132713380249903</c:v>
                </c:pt>
                <c:pt idx="70556">
                  <c:v>36.132854044820903</c:v>
                </c:pt>
                <c:pt idx="70557">
                  <c:v>36.132994708941503</c:v>
                </c:pt>
                <c:pt idx="70558">
                  <c:v>36.133135372612003</c:v>
                </c:pt>
                <c:pt idx="70559">
                  <c:v>36.133276035832203</c:v>
                </c:pt>
                <c:pt idx="70560">
                  <c:v>36.133416698602097</c:v>
                </c:pt>
                <c:pt idx="70561">
                  <c:v>36.133557360921799</c:v>
                </c:pt>
                <c:pt idx="70562">
                  <c:v>36.133698022791201</c:v>
                </c:pt>
                <c:pt idx="70563">
                  <c:v>36.133838684210403</c:v>
                </c:pt>
                <c:pt idx="70564">
                  <c:v>36.133979345179299</c:v>
                </c:pt>
                <c:pt idx="70565">
                  <c:v>36.134120005698001</c:v>
                </c:pt>
                <c:pt idx="70566">
                  <c:v>36.134260665766497</c:v>
                </c:pt>
                <c:pt idx="70567">
                  <c:v>36.134401325384701</c:v>
                </c:pt>
                <c:pt idx="70568">
                  <c:v>36.134541984552698</c:v>
                </c:pt>
                <c:pt idx="70569">
                  <c:v>36.134682643270402</c:v>
                </c:pt>
                <c:pt idx="70570">
                  <c:v>36.134823301537899</c:v>
                </c:pt>
                <c:pt idx="70571">
                  <c:v>36.134963959355197</c:v>
                </c:pt>
                <c:pt idx="70572">
                  <c:v>36.135104616722202</c:v>
                </c:pt>
                <c:pt idx="70573">
                  <c:v>36.135245273639001</c:v>
                </c:pt>
                <c:pt idx="70574">
                  <c:v>36.135385930105599</c:v>
                </c:pt>
                <c:pt idx="70575">
                  <c:v>36.135526586121898</c:v>
                </c:pt>
                <c:pt idx="70576">
                  <c:v>36.135667241687997</c:v>
                </c:pt>
                <c:pt idx="70577">
                  <c:v>36.135807896803897</c:v>
                </c:pt>
                <c:pt idx="70578">
                  <c:v>36.135948551469603</c:v>
                </c:pt>
                <c:pt idx="70579">
                  <c:v>36.136089205685003</c:v>
                </c:pt>
                <c:pt idx="70580">
                  <c:v>36.136229859450303</c:v>
                </c:pt>
                <c:pt idx="70581">
                  <c:v>36.136370512765303</c:v>
                </c:pt>
                <c:pt idx="70582">
                  <c:v>36.136511165630097</c:v>
                </c:pt>
                <c:pt idx="70583">
                  <c:v>36.136651818044598</c:v>
                </c:pt>
                <c:pt idx="70584">
                  <c:v>36.136792470008999</c:v>
                </c:pt>
                <c:pt idx="70585">
                  <c:v>36.1369331215231</c:v>
                </c:pt>
                <c:pt idx="70586">
                  <c:v>36.137073772587001</c:v>
                </c:pt>
                <c:pt idx="70587">
                  <c:v>36.137214423200703</c:v>
                </c:pt>
                <c:pt idx="70588">
                  <c:v>36.137355073364297</c:v>
                </c:pt>
                <c:pt idx="70589">
                  <c:v>36.1374957230775</c:v>
                </c:pt>
                <c:pt idx="70590">
                  <c:v>36.137636372340602</c:v>
                </c:pt>
                <c:pt idx="70591">
                  <c:v>36.137777021153497</c:v>
                </c:pt>
                <c:pt idx="70592">
                  <c:v>36.137917669516199</c:v>
                </c:pt>
                <c:pt idx="70593">
                  <c:v>36.138058317428701</c:v>
                </c:pt>
                <c:pt idx="70594">
                  <c:v>36.138198964890897</c:v>
                </c:pt>
                <c:pt idx="70595">
                  <c:v>36.138339611903</c:v>
                </c:pt>
                <c:pt idx="70596">
                  <c:v>36.138480258464902</c:v>
                </c:pt>
                <c:pt idx="70597">
                  <c:v>36.138620904576598</c:v>
                </c:pt>
                <c:pt idx="70598">
                  <c:v>36.138761550238002</c:v>
                </c:pt>
                <c:pt idx="70599">
                  <c:v>36.138902195449297</c:v>
                </c:pt>
                <c:pt idx="70600">
                  <c:v>36.139042840210401</c:v>
                </c:pt>
                <c:pt idx="70601">
                  <c:v>36.139183484521297</c:v>
                </c:pt>
                <c:pt idx="70602">
                  <c:v>36.1393241283821</c:v>
                </c:pt>
                <c:pt idx="70603">
                  <c:v>36.139464771792603</c:v>
                </c:pt>
                <c:pt idx="70604">
                  <c:v>36.1396054147529</c:v>
                </c:pt>
                <c:pt idx="70605">
                  <c:v>36.139746057263103</c:v>
                </c:pt>
                <c:pt idx="70606">
                  <c:v>36.139886699323</c:v>
                </c:pt>
                <c:pt idx="70607">
                  <c:v>36.140027340932797</c:v>
                </c:pt>
                <c:pt idx="70608">
                  <c:v>36.1401679820924</c:v>
                </c:pt>
                <c:pt idx="70609">
                  <c:v>36.140308622801903</c:v>
                </c:pt>
                <c:pt idx="70610">
                  <c:v>36.1404492630611</c:v>
                </c:pt>
                <c:pt idx="70611">
                  <c:v>36.140589902870197</c:v>
                </c:pt>
                <c:pt idx="70612">
                  <c:v>36.1407305422291</c:v>
                </c:pt>
                <c:pt idx="70613">
                  <c:v>36.140871181137797</c:v>
                </c:pt>
                <c:pt idx="70614">
                  <c:v>36.1410118195964</c:v>
                </c:pt>
                <c:pt idx="70615">
                  <c:v>36.141152457604697</c:v>
                </c:pt>
                <c:pt idx="70616">
                  <c:v>36.141293095162901</c:v>
                </c:pt>
                <c:pt idx="70617">
                  <c:v>36.141433732270997</c:v>
                </c:pt>
                <c:pt idx="70618">
                  <c:v>36.1415743689289</c:v>
                </c:pt>
                <c:pt idx="70619">
                  <c:v>36.141715005136597</c:v>
                </c:pt>
                <c:pt idx="70620">
                  <c:v>36.1418556408941</c:v>
                </c:pt>
                <c:pt idx="70621">
                  <c:v>36.141996276201503</c:v>
                </c:pt>
                <c:pt idx="70622">
                  <c:v>36.142136911058699</c:v>
                </c:pt>
                <c:pt idx="70623">
                  <c:v>36.142277545465802</c:v>
                </c:pt>
                <c:pt idx="70624">
                  <c:v>36.142418179422698</c:v>
                </c:pt>
                <c:pt idx="70625">
                  <c:v>36.142558812929401</c:v>
                </c:pt>
                <c:pt idx="70626">
                  <c:v>36.142699445985997</c:v>
                </c:pt>
                <c:pt idx="70627">
                  <c:v>36.142840078592499</c:v>
                </c:pt>
                <c:pt idx="70628">
                  <c:v>36.142980710748702</c:v>
                </c:pt>
                <c:pt idx="70629">
                  <c:v>36.143121342454897</c:v>
                </c:pt>
                <c:pt idx="70630">
                  <c:v>36.143261973710899</c:v>
                </c:pt>
                <c:pt idx="70631">
                  <c:v>36.143402604516702</c:v>
                </c:pt>
                <c:pt idx="70632">
                  <c:v>36.143543234872404</c:v>
                </c:pt>
                <c:pt idx="70633">
                  <c:v>36.143683864777898</c:v>
                </c:pt>
                <c:pt idx="70634">
                  <c:v>36.1438244942333</c:v>
                </c:pt>
                <c:pt idx="70635">
                  <c:v>36.143965123238601</c:v>
                </c:pt>
                <c:pt idx="70636">
                  <c:v>36.144105751793703</c:v>
                </c:pt>
                <c:pt idx="70637">
                  <c:v>36.144246379898703</c:v>
                </c:pt>
                <c:pt idx="70638">
                  <c:v>36.144387007553497</c:v>
                </c:pt>
                <c:pt idx="70639">
                  <c:v>36.144527634758198</c:v>
                </c:pt>
                <c:pt idx="70640">
                  <c:v>36.144668261512798</c:v>
                </c:pt>
                <c:pt idx="70641">
                  <c:v>36.144808887817298</c:v>
                </c:pt>
                <c:pt idx="70642">
                  <c:v>36.144949513671598</c:v>
                </c:pt>
                <c:pt idx="70643">
                  <c:v>36.145090139075698</c:v>
                </c:pt>
                <c:pt idx="70644">
                  <c:v>36.145230764029797</c:v>
                </c:pt>
                <c:pt idx="70645">
                  <c:v>36.145371388533697</c:v>
                </c:pt>
                <c:pt idx="70646">
                  <c:v>36.145512012587503</c:v>
                </c:pt>
                <c:pt idx="70647">
                  <c:v>36.145652636191201</c:v>
                </c:pt>
                <c:pt idx="70648">
                  <c:v>36.1457932593447</c:v>
                </c:pt>
                <c:pt idx="70649">
                  <c:v>36.145933882048098</c:v>
                </c:pt>
                <c:pt idx="70650">
                  <c:v>36.146074504301403</c:v>
                </c:pt>
                <c:pt idx="70651">
                  <c:v>36.1462151261046</c:v>
                </c:pt>
                <c:pt idx="70652">
                  <c:v>36.146355747457697</c:v>
                </c:pt>
                <c:pt idx="70653">
                  <c:v>36.146496368360602</c:v>
                </c:pt>
                <c:pt idx="70654">
                  <c:v>36.146636988813398</c:v>
                </c:pt>
                <c:pt idx="70655">
                  <c:v>36.146777608816201</c:v>
                </c:pt>
                <c:pt idx="70656">
                  <c:v>36.146918228368797</c:v>
                </c:pt>
                <c:pt idx="70657">
                  <c:v>36.1470588474713</c:v>
                </c:pt>
                <c:pt idx="70658">
                  <c:v>36.147199466123602</c:v>
                </c:pt>
                <c:pt idx="70659">
                  <c:v>36.147340084325897</c:v>
                </c:pt>
                <c:pt idx="70660">
                  <c:v>36.147480702078099</c:v>
                </c:pt>
                <c:pt idx="70661">
                  <c:v>36.1476213193802</c:v>
                </c:pt>
                <c:pt idx="70662">
                  <c:v>36.147761936232101</c:v>
                </c:pt>
                <c:pt idx="70663">
                  <c:v>36.147902552634001</c:v>
                </c:pt>
                <c:pt idx="70664">
                  <c:v>36.148043168585701</c:v>
                </c:pt>
                <c:pt idx="70665">
                  <c:v>36.148183784087401</c:v>
                </c:pt>
                <c:pt idx="70666">
                  <c:v>36.148324399139</c:v>
                </c:pt>
                <c:pt idx="70667">
                  <c:v>36.148465013740399</c:v>
                </c:pt>
                <c:pt idx="70668">
                  <c:v>36.148605627891797</c:v>
                </c:pt>
                <c:pt idx="70669">
                  <c:v>36.148746241593102</c:v>
                </c:pt>
                <c:pt idx="70670">
                  <c:v>36.148886854844299</c:v>
                </c:pt>
                <c:pt idx="70671">
                  <c:v>36.149027467645404</c:v>
                </c:pt>
                <c:pt idx="70672">
                  <c:v>36.1491680799964</c:v>
                </c:pt>
                <c:pt idx="70673">
                  <c:v>36.149308691897303</c:v>
                </c:pt>
                <c:pt idx="70674">
                  <c:v>36.149449303348199</c:v>
                </c:pt>
                <c:pt idx="70675">
                  <c:v>36.149589914348901</c:v>
                </c:pt>
                <c:pt idx="70676">
                  <c:v>36.149730524899603</c:v>
                </c:pt>
                <c:pt idx="70677">
                  <c:v>36.149871135000197</c:v>
                </c:pt>
                <c:pt idx="70678">
                  <c:v>36.150011744650698</c:v>
                </c:pt>
                <c:pt idx="70679">
                  <c:v>36.150152353851098</c:v>
                </c:pt>
                <c:pt idx="70680">
                  <c:v>36.150292962601497</c:v>
                </c:pt>
                <c:pt idx="70681">
                  <c:v>36.150433570901697</c:v>
                </c:pt>
                <c:pt idx="70682">
                  <c:v>36.150574178751903</c:v>
                </c:pt>
                <c:pt idx="70683">
                  <c:v>36.150714786152101</c:v>
                </c:pt>
                <c:pt idx="70684">
                  <c:v>36.150855393102098</c:v>
                </c:pt>
                <c:pt idx="70685">
                  <c:v>36.150995999602102</c:v>
                </c:pt>
                <c:pt idx="70686">
                  <c:v>36.151136605651999</c:v>
                </c:pt>
                <c:pt idx="70687">
                  <c:v>36.151277211251902</c:v>
                </c:pt>
                <c:pt idx="70688">
                  <c:v>36.151417816401597</c:v>
                </c:pt>
                <c:pt idx="70689">
                  <c:v>36.151558421101399</c:v>
                </c:pt>
                <c:pt idx="70690">
                  <c:v>36.151699025351</c:v>
                </c:pt>
                <c:pt idx="70691">
                  <c:v>36.151839629150601</c:v>
                </c:pt>
                <c:pt idx="70692">
                  <c:v>36.151980232500101</c:v>
                </c:pt>
                <c:pt idx="70693">
                  <c:v>36.1521208353996</c:v>
                </c:pt>
                <c:pt idx="70694">
                  <c:v>36.152261437848999</c:v>
                </c:pt>
                <c:pt idx="70695">
                  <c:v>36.152402039848397</c:v>
                </c:pt>
                <c:pt idx="70696">
                  <c:v>36.152542641397702</c:v>
                </c:pt>
                <c:pt idx="70697">
                  <c:v>36.152683242496998</c:v>
                </c:pt>
                <c:pt idx="70698">
                  <c:v>36.152823843146201</c:v>
                </c:pt>
                <c:pt idx="70699">
                  <c:v>36.152964443345297</c:v>
                </c:pt>
                <c:pt idx="70700">
                  <c:v>36.153105043094399</c:v>
                </c:pt>
                <c:pt idx="70701">
                  <c:v>36.1532456423935</c:v>
                </c:pt>
                <c:pt idx="70702">
                  <c:v>36.153386241242501</c:v>
                </c:pt>
                <c:pt idx="70703">
                  <c:v>36.153526839641501</c:v>
                </c:pt>
                <c:pt idx="70704">
                  <c:v>36.1536674375904</c:v>
                </c:pt>
                <c:pt idx="70705">
                  <c:v>36.153808035089298</c:v>
                </c:pt>
                <c:pt idx="70706">
                  <c:v>36.153948632138103</c:v>
                </c:pt>
                <c:pt idx="70707">
                  <c:v>36.1540892287369</c:v>
                </c:pt>
                <c:pt idx="70708">
                  <c:v>36.154229824885697</c:v>
                </c:pt>
                <c:pt idx="70709">
                  <c:v>36.154370420584399</c:v>
                </c:pt>
                <c:pt idx="70710">
                  <c:v>36.154511015833101</c:v>
                </c:pt>
                <c:pt idx="70711">
                  <c:v>36.154651610631802</c:v>
                </c:pt>
                <c:pt idx="70712">
                  <c:v>36.154792204980403</c:v>
                </c:pt>
                <c:pt idx="70713">
                  <c:v>36.154932798879003</c:v>
                </c:pt>
                <c:pt idx="70714">
                  <c:v>36.155073392327601</c:v>
                </c:pt>
                <c:pt idx="70715">
                  <c:v>36.155213985326199</c:v>
                </c:pt>
                <c:pt idx="70716">
                  <c:v>36.155354577874697</c:v>
                </c:pt>
                <c:pt idx="70717">
                  <c:v>36.1554951699732</c:v>
                </c:pt>
                <c:pt idx="70718">
                  <c:v>36.155635761621703</c:v>
                </c:pt>
                <c:pt idx="70719">
                  <c:v>36.155776352820098</c:v>
                </c:pt>
                <c:pt idx="70720">
                  <c:v>36.155916943568599</c:v>
                </c:pt>
                <c:pt idx="70721">
                  <c:v>36.156057533866999</c:v>
                </c:pt>
                <c:pt idx="70722">
                  <c:v>36.156198123715399</c:v>
                </c:pt>
                <c:pt idx="70723">
                  <c:v>36.156338713113797</c:v>
                </c:pt>
                <c:pt idx="70724">
                  <c:v>36.156479302062102</c:v>
                </c:pt>
                <c:pt idx="70725">
                  <c:v>36.156619890560499</c:v>
                </c:pt>
                <c:pt idx="70726">
                  <c:v>36.156760478608803</c:v>
                </c:pt>
                <c:pt idx="70727">
                  <c:v>36.156901066207197</c:v>
                </c:pt>
                <c:pt idx="70728">
                  <c:v>36.157041653355499</c:v>
                </c:pt>
                <c:pt idx="70729">
                  <c:v>36.1571822400538</c:v>
                </c:pt>
                <c:pt idx="70730">
                  <c:v>36.157322826302099</c:v>
                </c:pt>
                <c:pt idx="70731">
                  <c:v>36.157463412100498</c:v>
                </c:pt>
                <c:pt idx="70732">
                  <c:v>36.157603997448803</c:v>
                </c:pt>
                <c:pt idx="70733">
                  <c:v>36.1577445823471</c:v>
                </c:pt>
                <c:pt idx="70734">
                  <c:v>36.157885166795403</c:v>
                </c:pt>
                <c:pt idx="70735">
                  <c:v>36.158025750793698</c:v>
                </c:pt>
                <c:pt idx="70736">
                  <c:v>36.158166334341999</c:v>
                </c:pt>
                <c:pt idx="70737">
                  <c:v>36.158306917440299</c:v>
                </c:pt>
                <c:pt idx="70738">
                  <c:v>36.158447500088698</c:v>
                </c:pt>
                <c:pt idx="70739">
                  <c:v>36.158588082286997</c:v>
                </c:pt>
                <c:pt idx="70740">
                  <c:v>36.158728664035301</c:v>
                </c:pt>
                <c:pt idx="70741">
                  <c:v>36.158869245333698</c:v>
                </c:pt>
                <c:pt idx="70742">
                  <c:v>36.159009826182</c:v>
                </c:pt>
                <c:pt idx="70743">
                  <c:v>36.159150406580402</c:v>
                </c:pt>
                <c:pt idx="70744">
                  <c:v>36.159290986528802</c:v>
                </c:pt>
                <c:pt idx="70745">
                  <c:v>36.159431566027202</c:v>
                </c:pt>
                <c:pt idx="70746">
                  <c:v>36.1595721450757</c:v>
                </c:pt>
                <c:pt idx="70747">
                  <c:v>36.159712723674097</c:v>
                </c:pt>
                <c:pt idx="70748">
                  <c:v>36.159853301822601</c:v>
                </c:pt>
                <c:pt idx="70749">
                  <c:v>36.159993879521103</c:v>
                </c:pt>
                <c:pt idx="70750">
                  <c:v>36.160134456769597</c:v>
                </c:pt>
                <c:pt idx="70751">
                  <c:v>36.160275033568098</c:v>
                </c:pt>
                <c:pt idx="70752">
                  <c:v>36.160415609916697</c:v>
                </c:pt>
                <c:pt idx="70753">
                  <c:v>36.160556185815302</c:v>
                </c:pt>
                <c:pt idx="70754">
                  <c:v>36.1606967612639</c:v>
                </c:pt>
                <c:pt idx="70755">
                  <c:v>36.160837336262503</c:v>
                </c:pt>
                <c:pt idx="70756">
                  <c:v>36.160977910811198</c:v>
                </c:pt>
                <c:pt idx="70757">
                  <c:v>36.161118484909899</c:v>
                </c:pt>
                <c:pt idx="70758">
                  <c:v>36.161259058558699</c:v>
                </c:pt>
                <c:pt idx="70759">
                  <c:v>36.161399631757497</c:v>
                </c:pt>
                <c:pt idx="70760">
                  <c:v>36.161540204506302</c:v>
                </c:pt>
                <c:pt idx="70761">
                  <c:v>36.161680776805198</c:v>
                </c:pt>
                <c:pt idx="70762">
                  <c:v>36.161821348654101</c:v>
                </c:pt>
                <c:pt idx="70763">
                  <c:v>36.161961920053002</c:v>
                </c:pt>
                <c:pt idx="70764">
                  <c:v>36.162102491002003</c:v>
                </c:pt>
                <c:pt idx="70765">
                  <c:v>36.162243061501002</c:v>
                </c:pt>
                <c:pt idx="70766">
                  <c:v>36.162383631550099</c:v>
                </c:pt>
                <c:pt idx="70767">
                  <c:v>36.162524201149203</c:v>
                </c:pt>
                <c:pt idx="70768">
                  <c:v>36.162664770298399</c:v>
                </c:pt>
                <c:pt idx="70769">
                  <c:v>36.1628053389977</c:v>
                </c:pt>
                <c:pt idx="70770">
                  <c:v>36.162945907247</c:v>
                </c:pt>
                <c:pt idx="70771">
                  <c:v>36.163086475046299</c:v>
                </c:pt>
                <c:pt idx="70772">
                  <c:v>36.163227042395697</c:v>
                </c:pt>
                <c:pt idx="70773">
                  <c:v>36.163367609295101</c:v>
                </c:pt>
                <c:pt idx="70774">
                  <c:v>36.163508175744603</c:v>
                </c:pt>
                <c:pt idx="70775">
                  <c:v>36.163648741744197</c:v>
                </c:pt>
                <c:pt idx="70776">
                  <c:v>36.163789307293797</c:v>
                </c:pt>
                <c:pt idx="70777">
                  <c:v>36.163929872393503</c:v>
                </c:pt>
                <c:pt idx="70778">
                  <c:v>36.1640704370433</c:v>
                </c:pt>
                <c:pt idx="70779">
                  <c:v>36.164211001243103</c:v>
                </c:pt>
                <c:pt idx="70780">
                  <c:v>36.164351564992998</c:v>
                </c:pt>
                <c:pt idx="70781">
                  <c:v>36.164492128292899</c:v>
                </c:pt>
                <c:pt idx="70782">
                  <c:v>36.164632691142899</c:v>
                </c:pt>
                <c:pt idx="70783">
                  <c:v>36.164773253542997</c:v>
                </c:pt>
                <c:pt idx="70784">
                  <c:v>36.1649138154932</c:v>
                </c:pt>
                <c:pt idx="70785">
                  <c:v>36.165054376993403</c:v>
                </c:pt>
                <c:pt idx="70786">
                  <c:v>36.165194938043797</c:v>
                </c:pt>
                <c:pt idx="70787">
                  <c:v>36.165335498644197</c:v>
                </c:pt>
                <c:pt idx="70788">
                  <c:v>36.165476058794603</c:v>
                </c:pt>
                <c:pt idx="70789">
                  <c:v>36.1656166184952</c:v>
                </c:pt>
                <c:pt idx="70790">
                  <c:v>36.165757177745803</c:v>
                </c:pt>
                <c:pt idx="70791">
                  <c:v>36.165897736546498</c:v>
                </c:pt>
                <c:pt idx="70792">
                  <c:v>36.166038294897298</c:v>
                </c:pt>
                <c:pt idx="70793">
                  <c:v>36.166178852798197</c:v>
                </c:pt>
                <c:pt idx="70794">
                  <c:v>36.166319410249201</c:v>
                </c:pt>
                <c:pt idx="70795">
                  <c:v>36.166459967250198</c:v>
                </c:pt>
                <c:pt idx="70796">
                  <c:v>36.166600523801399</c:v>
                </c:pt>
                <c:pt idx="70797">
                  <c:v>36.1667410799026</c:v>
                </c:pt>
                <c:pt idx="70798">
                  <c:v>36.166881635553899</c:v>
                </c:pt>
                <c:pt idx="70799">
                  <c:v>36.167022190755397</c:v>
                </c:pt>
                <c:pt idx="70800">
                  <c:v>36.1671627455069</c:v>
                </c:pt>
                <c:pt idx="70801">
                  <c:v>36.167303299808502</c:v>
                </c:pt>
                <c:pt idx="70802">
                  <c:v>36.167443853660203</c:v>
                </c:pt>
                <c:pt idx="70803">
                  <c:v>36.167584407062002</c:v>
                </c:pt>
                <c:pt idx="70804">
                  <c:v>36.167724960013899</c:v>
                </c:pt>
                <c:pt idx="70805">
                  <c:v>36.167865512516002</c:v>
                </c:pt>
                <c:pt idx="70806">
                  <c:v>36.168006064568097</c:v>
                </c:pt>
                <c:pt idx="70807">
                  <c:v>36.168146616170297</c:v>
                </c:pt>
                <c:pt idx="70808">
                  <c:v>36.168287167322703</c:v>
                </c:pt>
                <c:pt idx="70809">
                  <c:v>36.1684277180251</c:v>
                </c:pt>
                <c:pt idx="70810">
                  <c:v>36.168568268277603</c:v>
                </c:pt>
                <c:pt idx="70811">
                  <c:v>36.168708818080297</c:v>
                </c:pt>
                <c:pt idx="70812">
                  <c:v>36.168849367433097</c:v>
                </c:pt>
                <c:pt idx="70813">
                  <c:v>36.168989916336002</c:v>
                </c:pt>
                <c:pt idx="70814">
                  <c:v>36.169130464788999</c:v>
                </c:pt>
                <c:pt idx="70815">
                  <c:v>36.169271012792102</c:v>
                </c:pt>
                <c:pt idx="70816">
                  <c:v>36.169411560345402</c:v>
                </c:pt>
                <c:pt idx="70817">
                  <c:v>36.169552107448702</c:v>
                </c:pt>
                <c:pt idx="70818">
                  <c:v>36.169692654102199</c:v>
                </c:pt>
                <c:pt idx="70819">
                  <c:v>36.169833200305803</c:v>
                </c:pt>
                <c:pt idx="70820">
                  <c:v>36.169973746059597</c:v>
                </c:pt>
                <c:pt idx="70821">
                  <c:v>36.170114291363397</c:v>
                </c:pt>
                <c:pt idx="70822">
                  <c:v>36.170254836217403</c:v>
                </c:pt>
                <c:pt idx="70823">
                  <c:v>36.1703953806215</c:v>
                </c:pt>
                <c:pt idx="70824">
                  <c:v>36.170535924575702</c:v>
                </c:pt>
                <c:pt idx="70825">
                  <c:v>36.170676468080103</c:v>
                </c:pt>
                <c:pt idx="70826">
                  <c:v>36.170817011134602</c:v>
                </c:pt>
                <c:pt idx="70827">
                  <c:v>36.170957553739299</c:v>
                </c:pt>
                <c:pt idx="70828">
                  <c:v>36.171098095894003</c:v>
                </c:pt>
                <c:pt idx="70829">
                  <c:v>36.171238637598996</c:v>
                </c:pt>
                <c:pt idx="70830">
                  <c:v>36.171379178853996</c:v>
                </c:pt>
                <c:pt idx="70831">
                  <c:v>36.171519719659202</c:v>
                </c:pt>
                <c:pt idx="70832">
                  <c:v>36.171660260014498</c:v>
                </c:pt>
                <c:pt idx="70833">
                  <c:v>36.17180079992</c:v>
                </c:pt>
                <c:pt idx="70834">
                  <c:v>36.1719413393756</c:v>
                </c:pt>
                <c:pt idx="70835">
                  <c:v>36.172081878381398</c:v>
                </c:pt>
                <c:pt idx="70836">
                  <c:v>36.172222416937302</c:v>
                </c:pt>
                <c:pt idx="70837">
                  <c:v>36.172362955043397</c:v>
                </c:pt>
                <c:pt idx="70838">
                  <c:v>36.172503492699597</c:v>
                </c:pt>
                <c:pt idx="70839">
                  <c:v>36.172644029906003</c:v>
                </c:pt>
                <c:pt idx="70840">
                  <c:v>36.1727845666625</c:v>
                </c:pt>
                <c:pt idx="70841">
                  <c:v>36.172925102969202</c:v>
                </c:pt>
                <c:pt idx="70842">
                  <c:v>36.173065638826003</c:v>
                </c:pt>
                <c:pt idx="70843">
                  <c:v>36.173206174233002</c:v>
                </c:pt>
                <c:pt idx="70844">
                  <c:v>36.173346709190099</c:v>
                </c:pt>
                <c:pt idx="70845">
                  <c:v>36.173487243697402</c:v>
                </c:pt>
                <c:pt idx="70846">
                  <c:v>36.173627777754902</c:v>
                </c:pt>
                <c:pt idx="70847">
                  <c:v>36.173768311362501</c:v>
                </c:pt>
                <c:pt idx="70848">
                  <c:v>36.173908844520298</c:v>
                </c:pt>
                <c:pt idx="70849">
                  <c:v>36.1740493772283</c:v>
                </c:pt>
                <c:pt idx="70850">
                  <c:v>36.174189909486401</c:v>
                </c:pt>
                <c:pt idx="70851">
                  <c:v>36.1743304412947</c:v>
                </c:pt>
                <c:pt idx="70852">
                  <c:v>36.174470972653197</c:v>
                </c:pt>
                <c:pt idx="70853">
                  <c:v>36.174611503561799</c:v>
                </c:pt>
                <c:pt idx="70854">
                  <c:v>36.174752034020599</c:v>
                </c:pt>
                <c:pt idx="70855">
                  <c:v>36.174892564029598</c:v>
                </c:pt>
                <c:pt idx="70856">
                  <c:v>36.175033093588802</c:v>
                </c:pt>
                <c:pt idx="70857">
                  <c:v>36.175173622698097</c:v>
                </c:pt>
                <c:pt idx="70858">
                  <c:v>36.175314151357597</c:v>
                </c:pt>
                <c:pt idx="70859">
                  <c:v>36.175454679567302</c:v>
                </c:pt>
                <c:pt idx="70860">
                  <c:v>36.175595207327198</c:v>
                </c:pt>
                <c:pt idx="70861">
                  <c:v>36.1757357346373</c:v>
                </c:pt>
                <c:pt idx="70862">
                  <c:v>36.1758762614975</c:v>
                </c:pt>
                <c:pt idx="70863">
                  <c:v>36.176016787907997</c:v>
                </c:pt>
                <c:pt idx="70864">
                  <c:v>36.1761573138686</c:v>
                </c:pt>
                <c:pt idx="70865">
                  <c:v>36.176297839379401</c:v>
                </c:pt>
                <c:pt idx="70866">
                  <c:v>36.176438364440401</c:v>
                </c:pt>
                <c:pt idx="70867">
                  <c:v>36.176578889051598</c:v>
                </c:pt>
                <c:pt idx="70868">
                  <c:v>36.176719413213</c:v>
                </c:pt>
                <c:pt idx="70869">
                  <c:v>36.1768599369246</c:v>
                </c:pt>
                <c:pt idx="70870">
                  <c:v>36.177000460186299</c:v>
                </c:pt>
                <c:pt idx="70871">
                  <c:v>36.177140982998303</c:v>
                </c:pt>
                <c:pt idx="70872">
                  <c:v>36.177281505360497</c:v>
                </c:pt>
                <c:pt idx="70873">
                  <c:v>36.177422027272897</c:v>
                </c:pt>
                <c:pt idx="70874">
                  <c:v>36.177562548735402</c:v>
                </c:pt>
                <c:pt idx="70875">
                  <c:v>36.177703069748198</c:v>
                </c:pt>
                <c:pt idx="70876">
                  <c:v>36.177843590311198</c:v>
                </c:pt>
                <c:pt idx="70877">
                  <c:v>36.177984110424397</c:v>
                </c:pt>
                <c:pt idx="70878">
                  <c:v>36.178124630087801</c:v>
                </c:pt>
                <c:pt idx="70879">
                  <c:v>36.178265149301403</c:v>
                </c:pt>
                <c:pt idx="70880">
                  <c:v>36.178405668065203</c:v>
                </c:pt>
                <c:pt idx="70881">
                  <c:v>36.1785461863793</c:v>
                </c:pt>
                <c:pt idx="70882">
                  <c:v>36.178686704243503</c:v>
                </c:pt>
                <c:pt idx="70883">
                  <c:v>36.178827221657997</c:v>
                </c:pt>
                <c:pt idx="70884">
                  <c:v>36.178967738622703</c:v>
                </c:pt>
                <c:pt idx="70885">
                  <c:v>36.179108255137599</c:v>
                </c:pt>
                <c:pt idx="70886">
                  <c:v>36.179248771202701</c:v>
                </c:pt>
                <c:pt idx="70887">
                  <c:v>36.179389286818001</c:v>
                </c:pt>
                <c:pt idx="70888">
                  <c:v>36.179529801983598</c:v>
                </c:pt>
                <c:pt idx="70889">
                  <c:v>36.179670316699301</c:v>
                </c:pt>
                <c:pt idx="70890">
                  <c:v>36.179810830965401</c:v>
                </c:pt>
                <c:pt idx="70891">
                  <c:v>36.1799513447816</c:v>
                </c:pt>
                <c:pt idx="70892">
                  <c:v>36.180091858148003</c:v>
                </c:pt>
                <c:pt idx="70893">
                  <c:v>36.180232371064697</c:v>
                </c:pt>
                <c:pt idx="70894">
                  <c:v>36.180372883531703</c:v>
                </c:pt>
                <c:pt idx="70895">
                  <c:v>36.1805133955488</c:v>
                </c:pt>
                <c:pt idx="70896">
                  <c:v>36.180653907116202</c:v>
                </c:pt>
                <c:pt idx="70897">
                  <c:v>36.180794418233802</c:v>
                </c:pt>
                <c:pt idx="70898">
                  <c:v>36.180934928901699</c:v>
                </c:pt>
                <c:pt idx="70899">
                  <c:v>36.181075439119802</c:v>
                </c:pt>
                <c:pt idx="70900">
                  <c:v>36.181215948888102</c:v>
                </c:pt>
                <c:pt idx="70901">
                  <c:v>36.1813564582067</c:v>
                </c:pt>
                <c:pt idx="70902">
                  <c:v>36.181496967075503</c:v>
                </c:pt>
                <c:pt idx="70903">
                  <c:v>36.181637475494597</c:v>
                </c:pt>
                <c:pt idx="70904">
                  <c:v>36.181777983463903</c:v>
                </c:pt>
                <c:pt idx="70905">
                  <c:v>36.181918490983399</c:v>
                </c:pt>
                <c:pt idx="70906">
                  <c:v>36.182058998053201</c:v>
                </c:pt>
                <c:pt idx="70907">
                  <c:v>36.182199504673299</c:v>
                </c:pt>
                <c:pt idx="70908">
                  <c:v>36.182340010843603</c:v>
                </c:pt>
                <c:pt idx="70909">
                  <c:v>36.182480516564098</c:v>
                </c:pt>
                <c:pt idx="70910">
                  <c:v>36.182621021834997</c:v>
                </c:pt>
                <c:pt idx="70911">
                  <c:v>36.182761526656002</c:v>
                </c:pt>
                <c:pt idx="70912">
                  <c:v>36.182902031027297</c:v>
                </c:pt>
                <c:pt idx="70913">
                  <c:v>36.183042534948903</c:v>
                </c:pt>
                <c:pt idx="70914">
                  <c:v>36.1831830384208</c:v>
                </c:pt>
                <c:pt idx="70915">
                  <c:v>36.183323541442903</c:v>
                </c:pt>
                <c:pt idx="70916">
                  <c:v>36.183464044015203</c:v>
                </c:pt>
                <c:pt idx="70917">
                  <c:v>36.183604546137801</c:v>
                </c:pt>
                <c:pt idx="70918">
                  <c:v>36.183745047810703</c:v>
                </c:pt>
                <c:pt idx="70919">
                  <c:v>36.183885549033903</c:v>
                </c:pt>
                <c:pt idx="70920">
                  <c:v>36.184026049807301</c:v>
                </c:pt>
                <c:pt idx="70921">
                  <c:v>36.184166550131003</c:v>
                </c:pt>
                <c:pt idx="70922">
                  <c:v>36.184307050005003</c:v>
                </c:pt>
                <c:pt idx="70923">
                  <c:v>36.184447549429201</c:v>
                </c:pt>
                <c:pt idx="70924">
                  <c:v>36.184588048403697</c:v>
                </c:pt>
                <c:pt idx="70925">
                  <c:v>36.184728546928497</c:v>
                </c:pt>
                <c:pt idx="70926">
                  <c:v>36.184869045003602</c:v>
                </c:pt>
                <c:pt idx="70927">
                  <c:v>36.185009542628897</c:v>
                </c:pt>
                <c:pt idx="70928">
                  <c:v>36.185150039804597</c:v>
                </c:pt>
                <c:pt idx="70929">
                  <c:v>36.185290536530502</c:v>
                </c:pt>
                <c:pt idx="70930">
                  <c:v>36.185431032806697</c:v>
                </c:pt>
                <c:pt idx="70931">
                  <c:v>36.185571528633098</c:v>
                </c:pt>
                <c:pt idx="70932">
                  <c:v>36.185712024009902</c:v>
                </c:pt>
                <c:pt idx="70933">
                  <c:v>36.185852518936898</c:v>
                </c:pt>
                <c:pt idx="70934">
                  <c:v>36.185993013414297</c:v>
                </c:pt>
                <c:pt idx="70935">
                  <c:v>36.186133507441902</c:v>
                </c:pt>
                <c:pt idx="70936">
                  <c:v>36.186274001019797</c:v>
                </c:pt>
                <c:pt idx="70937">
                  <c:v>36.186414494148003</c:v>
                </c:pt>
                <c:pt idx="70938">
                  <c:v>36.186554986826501</c:v>
                </c:pt>
                <c:pt idx="70939">
                  <c:v>36.186695479055302</c:v>
                </c:pt>
                <c:pt idx="70940">
                  <c:v>36.186835970834402</c:v>
                </c:pt>
                <c:pt idx="70941">
                  <c:v>36.186976462163798</c:v>
                </c:pt>
                <c:pt idx="70942">
                  <c:v>36.1871169530435</c:v>
                </c:pt>
                <c:pt idx="70943">
                  <c:v>36.187257443473499</c:v>
                </c:pt>
                <c:pt idx="70944">
                  <c:v>36.187397933453802</c:v>
                </c:pt>
                <c:pt idx="70945">
                  <c:v>36.187538422984403</c:v>
                </c:pt>
                <c:pt idx="70946">
                  <c:v>36.187678912065302</c:v>
                </c:pt>
                <c:pt idx="70947">
                  <c:v>36.187819400696497</c:v>
                </c:pt>
                <c:pt idx="70948">
                  <c:v>36.187959888877998</c:v>
                </c:pt>
                <c:pt idx="70949">
                  <c:v>36.188100376609803</c:v>
                </c:pt>
                <c:pt idx="70950">
                  <c:v>36.188240863891998</c:v>
                </c:pt>
                <c:pt idx="70951">
                  <c:v>36.188381350724399</c:v>
                </c:pt>
                <c:pt idx="70952">
                  <c:v>36.188521837107203</c:v>
                </c:pt>
                <c:pt idx="70953">
                  <c:v>36.188662323040298</c:v>
                </c:pt>
                <c:pt idx="70954">
                  <c:v>36.188802808523697</c:v>
                </c:pt>
                <c:pt idx="70955">
                  <c:v>36.188943293557401</c:v>
                </c:pt>
                <c:pt idx="70956">
                  <c:v>36.189083778141502</c:v>
                </c:pt>
                <c:pt idx="70957">
                  <c:v>36.1892242622758</c:v>
                </c:pt>
                <c:pt idx="70958">
                  <c:v>36.189364745960503</c:v>
                </c:pt>
                <c:pt idx="70959">
                  <c:v>36.189505229195497</c:v>
                </c:pt>
                <c:pt idx="70960">
                  <c:v>36.189645711980901</c:v>
                </c:pt>
                <c:pt idx="70961">
                  <c:v>36.189786194316497</c:v>
                </c:pt>
                <c:pt idx="70962">
                  <c:v>36.189926676202496</c:v>
                </c:pt>
                <c:pt idx="70963">
                  <c:v>36.190067157638801</c:v>
                </c:pt>
                <c:pt idx="70964">
                  <c:v>36.190207638625502</c:v>
                </c:pt>
                <c:pt idx="70965">
                  <c:v>36.1903481191625</c:v>
                </c:pt>
                <c:pt idx="70966">
                  <c:v>36.190488599249797</c:v>
                </c:pt>
                <c:pt idx="70967">
                  <c:v>36.190629078887397</c:v>
                </c:pt>
                <c:pt idx="70968">
                  <c:v>36.190769558075402</c:v>
                </c:pt>
                <c:pt idx="70969">
                  <c:v>36.190910036813797</c:v>
                </c:pt>
                <c:pt idx="70970">
                  <c:v>36.191050515102397</c:v>
                </c:pt>
                <c:pt idx="70971">
                  <c:v>36.1911909929415</c:v>
                </c:pt>
                <c:pt idx="70972">
                  <c:v>36.191331470330802</c:v>
                </c:pt>
                <c:pt idx="70973">
                  <c:v>36.1914719472705</c:v>
                </c:pt>
                <c:pt idx="70974">
                  <c:v>36.191612423760603</c:v>
                </c:pt>
                <c:pt idx="70975">
                  <c:v>36.191752899801003</c:v>
                </c:pt>
                <c:pt idx="70976">
                  <c:v>36.1918933753917</c:v>
                </c:pt>
                <c:pt idx="70977">
                  <c:v>36.192033850532802</c:v>
                </c:pt>
                <c:pt idx="70978">
                  <c:v>36.192174325224201</c:v>
                </c:pt>
                <c:pt idx="70979">
                  <c:v>36.192314799465997</c:v>
                </c:pt>
                <c:pt idx="70980">
                  <c:v>36.192455273258197</c:v>
                </c:pt>
                <c:pt idx="70981">
                  <c:v>36.192595746600702</c:v>
                </c:pt>
                <c:pt idx="70982">
                  <c:v>36.192736219493597</c:v>
                </c:pt>
                <c:pt idx="70983">
                  <c:v>36.192876691936803</c:v>
                </c:pt>
                <c:pt idx="70984">
                  <c:v>36.193017163930399</c:v>
                </c:pt>
                <c:pt idx="70985">
                  <c:v>36.1931576354743</c:v>
                </c:pt>
                <c:pt idx="70986">
                  <c:v>36.193298106568598</c:v>
                </c:pt>
                <c:pt idx="70987">
                  <c:v>36.1934385772133</c:v>
                </c:pt>
                <c:pt idx="70988">
                  <c:v>36.193579047408399</c:v>
                </c:pt>
                <c:pt idx="70989">
                  <c:v>36.193719517153802</c:v>
                </c:pt>
                <c:pt idx="70990">
                  <c:v>36.193859986449603</c:v>
                </c:pt>
                <c:pt idx="70991">
                  <c:v>36.194000455295701</c:v>
                </c:pt>
                <c:pt idx="70992">
                  <c:v>36.194140923692203</c:v>
                </c:pt>
                <c:pt idx="70993">
                  <c:v>36.194281391639102</c:v>
                </c:pt>
                <c:pt idx="70994">
                  <c:v>36.194421859136398</c:v>
                </c:pt>
                <c:pt idx="70995">
                  <c:v>36.194562326183998</c:v>
                </c:pt>
                <c:pt idx="70996">
                  <c:v>36.194702792782103</c:v>
                </c:pt>
                <c:pt idx="70997">
                  <c:v>36.194843258930497</c:v>
                </c:pt>
                <c:pt idx="70998">
                  <c:v>36.194983724629203</c:v>
                </c:pt>
                <c:pt idx="70999">
                  <c:v>36.195124189878399</c:v>
                </c:pt>
                <c:pt idx="71000">
                  <c:v>36.195264654677999</c:v>
                </c:pt>
                <c:pt idx="71001">
                  <c:v>36.195405119027903</c:v>
                </c:pt>
                <c:pt idx="71002">
                  <c:v>36.195545582928197</c:v>
                </c:pt>
                <c:pt idx="71003">
                  <c:v>36.195686046378903</c:v>
                </c:pt>
                <c:pt idx="71004">
                  <c:v>36.195826509379998</c:v>
                </c:pt>
                <c:pt idx="71005">
                  <c:v>36.195966971931497</c:v>
                </c:pt>
                <c:pt idx="71006">
                  <c:v>36.196107434033401</c:v>
                </c:pt>
                <c:pt idx="71007">
                  <c:v>36.196247895685602</c:v>
                </c:pt>
                <c:pt idx="71008">
                  <c:v>36.196388356888299</c:v>
                </c:pt>
                <c:pt idx="71009">
                  <c:v>36.196528817641401</c:v>
                </c:pt>
                <c:pt idx="71010">
                  <c:v>36.1966692779448</c:v>
                </c:pt>
                <c:pt idx="71011">
                  <c:v>36.196809737798702</c:v>
                </c:pt>
                <c:pt idx="71012">
                  <c:v>36.196950197203002</c:v>
                </c:pt>
                <c:pt idx="71013">
                  <c:v>36.197090656157599</c:v>
                </c:pt>
                <c:pt idx="71014">
                  <c:v>36.197231114662699</c:v>
                </c:pt>
                <c:pt idx="71015">
                  <c:v>36.197371572718197</c:v>
                </c:pt>
                <c:pt idx="71016">
                  <c:v>36.197512030323999</c:v>
                </c:pt>
                <c:pt idx="71017">
                  <c:v>36.197652487480298</c:v>
                </c:pt>
                <c:pt idx="71018">
                  <c:v>36.197792944187</c:v>
                </c:pt>
                <c:pt idx="71019">
                  <c:v>36.1979334004441</c:v>
                </c:pt>
                <c:pt idx="71020">
                  <c:v>36.198073856251597</c:v>
                </c:pt>
                <c:pt idx="71021">
                  <c:v>36.198214311609597</c:v>
                </c:pt>
                <c:pt idx="71022">
                  <c:v>36.198354766517902</c:v>
                </c:pt>
                <c:pt idx="71023">
                  <c:v>36.198495220976703</c:v>
                </c:pt>
                <c:pt idx="71024">
                  <c:v>36.198635674985802</c:v>
                </c:pt>
                <c:pt idx="71025">
                  <c:v>36.198776128545397</c:v>
                </c:pt>
                <c:pt idx="71026">
                  <c:v>36.198916581655503</c:v>
                </c:pt>
                <c:pt idx="71027">
                  <c:v>36.199057034315899</c:v>
                </c:pt>
                <c:pt idx="71028">
                  <c:v>36.199197486526799</c:v>
                </c:pt>
                <c:pt idx="71029">
                  <c:v>36.199337938288103</c:v>
                </c:pt>
                <c:pt idx="71030">
                  <c:v>36.199478389599797</c:v>
                </c:pt>
                <c:pt idx="71031">
                  <c:v>36.199618840461902</c:v>
                </c:pt>
                <c:pt idx="71032">
                  <c:v>36.199759290874503</c:v>
                </c:pt>
                <c:pt idx="71033">
                  <c:v>36.199899740837502</c:v>
                </c:pt>
                <c:pt idx="71034">
                  <c:v>36.200040190350997</c:v>
                </c:pt>
                <c:pt idx="71035">
                  <c:v>36.200180639414803</c:v>
                </c:pt>
                <c:pt idx="71036">
                  <c:v>36.200321088029099</c:v>
                </c:pt>
                <c:pt idx="71037">
                  <c:v>36.200461536193899</c:v>
                </c:pt>
                <c:pt idx="71038">
                  <c:v>36.200601983909102</c:v>
                </c:pt>
                <c:pt idx="71039">
                  <c:v>36.200742431174703</c:v>
                </c:pt>
                <c:pt idx="71040">
                  <c:v>36.200882877990701</c:v>
                </c:pt>
                <c:pt idx="71041">
                  <c:v>36.201023324357202</c:v>
                </c:pt>
                <c:pt idx="71042">
                  <c:v>36.201163770274199</c:v>
                </c:pt>
                <c:pt idx="71043">
                  <c:v>36.201304215741601</c:v>
                </c:pt>
                <c:pt idx="71044">
                  <c:v>36.2014446607594</c:v>
                </c:pt>
                <c:pt idx="71045">
                  <c:v>36.201585105327702</c:v>
                </c:pt>
                <c:pt idx="71046">
                  <c:v>36.2017255494465</c:v>
                </c:pt>
                <c:pt idx="71047">
                  <c:v>36.201865993115597</c:v>
                </c:pt>
                <c:pt idx="71048">
                  <c:v>36.202006436335303</c:v>
                </c:pt>
                <c:pt idx="71049">
                  <c:v>36.202146879105399</c:v>
                </c:pt>
                <c:pt idx="71050">
                  <c:v>36.202287321425899</c:v>
                </c:pt>
                <c:pt idx="71051">
                  <c:v>36.202427763296903</c:v>
                </c:pt>
                <c:pt idx="71052">
                  <c:v>36.202568204718403</c:v>
                </c:pt>
                <c:pt idx="71053">
                  <c:v>36.202708645690301</c:v>
                </c:pt>
                <c:pt idx="71054">
                  <c:v>36.202849086212701</c:v>
                </c:pt>
                <c:pt idx="71055">
                  <c:v>36.202989526285599</c:v>
                </c:pt>
                <c:pt idx="71056">
                  <c:v>36.2031299659089</c:v>
                </c:pt>
                <c:pt idx="71057">
                  <c:v>36.203270405082698</c:v>
                </c:pt>
                <c:pt idx="71058">
                  <c:v>36.2034108438069</c:v>
                </c:pt>
                <c:pt idx="71059">
                  <c:v>36.203551282081598</c:v>
                </c:pt>
                <c:pt idx="71060">
                  <c:v>36.2036917199068</c:v>
                </c:pt>
                <c:pt idx="71061">
                  <c:v>36.203832157282498</c:v>
                </c:pt>
                <c:pt idx="71062">
                  <c:v>36.203972594208601</c:v>
                </c:pt>
                <c:pt idx="71063">
                  <c:v>36.2041130306852</c:v>
                </c:pt>
                <c:pt idx="71064">
                  <c:v>36.204253466712302</c:v>
                </c:pt>
                <c:pt idx="71065">
                  <c:v>36.204393902289802</c:v>
                </c:pt>
                <c:pt idx="71066">
                  <c:v>36.204534337417797</c:v>
                </c:pt>
                <c:pt idx="71067">
                  <c:v>36.204674772096404</c:v>
                </c:pt>
                <c:pt idx="71068">
                  <c:v>36.2048152063253</c:v>
                </c:pt>
                <c:pt idx="71069">
                  <c:v>36.204955640104799</c:v>
                </c:pt>
                <c:pt idx="71070">
                  <c:v>36.205096073434802</c:v>
                </c:pt>
                <c:pt idx="71071">
                  <c:v>36.205236506315202</c:v>
                </c:pt>
                <c:pt idx="71072">
                  <c:v>36.205376938746198</c:v>
                </c:pt>
                <c:pt idx="71073">
                  <c:v>36.205517370727598</c:v>
                </c:pt>
                <c:pt idx="71074">
                  <c:v>36.205657802259502</c:v>
                </c:pt>
                <c:pt idx="71075">
                  <c:v>36.205798233341902</c:v>
                </c:pt>
                <c:pt idx="71076">
                  <c:v>36.205938663974798</c:v>
                </c:pt>
                <c:pt idx="71077">
                  <c:v>36.206079094158198</c:v>
                </c:pt>
                <c:pt idx="71078">
                  <c:v>36.206219523892102</c:v>
                </c:pt>
                <c:pt idx="71079">
                  <c:v>36.206359953176403</c:v>
                </c:pt>
                <c:pt idx="71080">
                  <c:v>36.206500382011299</c:v>
                </c:pt>
                <c:pt idx="71081">
                  <c:v>36.206640810396699</c:v>
                </c:pt>
                <c:pt idx="71082">
                  <c:v>36.206781238332603</c:v>
                </c:pt>
                <c:pt idx="71083">
                  <c:v>36.206921665819003</c:v>
                </c:pt>
                <c:pt idx="71084">
                  <c:v>36.207062092855899</c:v>
                </c:pt>
                <c:pt idx="71085">
                  <c:v>36.2072025194432</c:v>
                </c:pt>
                <c:pt idx="71086">
                  <c:v>36.207342945581097</c:v>
                </c:pt>
                <c:pt idx="71087">
                  <c:v>36.207483371269603</c:v>
                </c:pt>
                <c:pt idx="71088">
                  <c:v>36.2076237965085</c:v>
                </c:pt>
                <c:pt idx="71089">
                  <c:v>36.2077642212979</c:v>
                </c:pt>
                <c:pt idx="71090">
                  <c:v>36.207904645637797</c:v>
                </c:pt>
                <c:pt idx="71091">
                  <c:v>36.208045069528303</c:v>
                </c:pt>
                <c:pt idx="71092">
                  <c:v>36.208185492969299</c:v>
                </c:pt>
                <c:pt idx="71093">
                  <c:v>36.208325915960799</c:v>
                </c:pt>
                <c:pt idx="71094">
                  <c:v>36.208466338502802</c:v>
                </c:pt>
                <c:pt idx="71095">
                  <c:v>36.208606760595302</c:v>
                </c:pt>
                <c:pt idx="71096">
                  <c:v>36.208747182238397</c:v>
                </c:pt>
                <c:pt idx="71097">
                  <c:v>36.208887603431897</c:v>
                </c:pt>
                <c:pt idx="71098">
                  <c:v>36.209028024176</c:v>
                </c:pt>
                <c:pt idx="71099">
                  <c:v>36.209168444470698</c:v>
                </c:pt>
                <c:pt idx="71100">
                  <c:v>36.209308864315801</c:v>
                </c:pt>
                <c:pt idx="71101">
                  <c:v>36.2094492837115</c:v>
                </c:pt>
                <c:pt idx="71102">
                  <c:v>36.209589702657702</c:v>
                </c:pt>
                <c:pt idx="71103">
                  <c:v>36.209730121154401</c:v>
                </c:pt>
                <c:pt idx="71104">
                  <c:v>36.209870539201702</c:v>
                </c:pt>
                <c:pt idx="71105">
                  <c:v>36.210010956799501</c:v>
                </c:pt>
                <c:pt idx="71106">
                  <c:v>36.210151373947902</c:v>
                </c:pt>
                <c:pt idx="71107">
                  <c:v>36.210291790646799</c:v>
                </c:pt>
                <c:pt idx="71108">
                  <c:v>36.210432206896201</c:v>
                </c:pt>
                <c:pt idx="71109">
                  <c:v>36.210572622696098</c:v>
                </c:pt>
                <c:pt idx="71110">
                  <c:v>36.210713038046599</c:v>
                </c:pt>
                <c:pt idx="71111">
                  <c:v>36.210853452947703</c:v>
                </c:pt>
                <c:pt idx="71112">
                  <c:v>36.210993867399303</c:v>
                </c:pt>
                <c:pt idx="71113">
                  <c:v>36.211134281401399</c:v>
                </c:pt>
                <c:pt idx="71114">
                  <c:v>36.211274694954099</c:v>
                </c:pt>
                <c:pt idx="71115">
                  <c:v>36.211415108057302</c:v>
                </c:pt>
                <c:pt idx="71116">
                  <c:v>36.211555520711102</c:v>
                </c:pt>
                <c:pt idx="71117">
                  <c:v>36.211695932915497</c:v>
                </c:pt>
                <c:pt idx="71118">
                  <c:v>36.211836344670303</c:v>
                </c:pt>
                <c:pt idx="71119">
                  <c:v>36.211976755975797</c:v>
                </c:pt>
                <c:pt idx="71120">
                  <c:v>36.212117166831803</c:v>
                </c:pt>
                <c:pt idx="71121">
                  <c:v>36.212257577238297</c:v>
                </c:pt>
                <c:pt idx="71122">
                  <c:v>36.212397987195402</c:v>
                </c:pt>
                <c:pt idx="71123">
                  <c:v>36.212538396703103</c:v>
                </c:pt>
                <c:pt idx="71124">
                  <c:v>36.212678805761399</c:v>
                </c:pt>
                <c:pt idx="71125">
                  <c:v>36.212819214370199</c:v>
                </c:pt>
                <c:pt idx="71126">
                  <c:v>36.212959622529503</c:v>
                </c:pt>
                <c:pt idx="71127">
                  <c:v>36.213100030239403</c:v>
                </c:pt>
                <c:pt idx="71128">
                  <c:v>36.213240437499998</c:v>
                </c:pt>
                <c:pt idx="71129">
                  <c:v>36.213380844310997</c:v>
                </c:pt>
                <c:pt idx="71130">
                  <c:v>36.213521250672699</c:v>
                </c:pt>
                <c:pt idx="71131">
                  <c:v>36.213661656584897</c:v>
                </c:pt>
                <c:pt idx="71132">
                  <c:v>36.213802062047698</c:v>
                </c:pt>
                <c:pt idx="71133">
                  <c:v>36.213942467061003</c:v>
                </c:pt>
                <c:pt idx="71134">
                  <c:v>36.214082871624903</c:v>
                </c:pt>
                <c:pt idx="71135">
                  <c:v>36.214223275739499</c:v>
                </c:pt>
                <c:pt idx="71136">
                  <c:v>36.214363679404499</c:v>
                </c:pt>
                <c:pt idx="71137">
                  <c:v>36.214504082620202</c:v>
                </c:pt>
                <c:pt idx="71138">
                  <c:v>36.214644485386501</c:v>
                </c:pt>
                <c:pt idx="71139">
                  <c:v>36.214784887703303</c:v>
                </c:pt>
                <c:pt idx="71140">
                  <c:v>36.214925289570701</c:v>
                </c:pt>
                <c:pt idx="71141">
                  <c:v>36.215065690988702</c:v>
                </c:pt>
                <c:pt idx="71142">
                  <c:v>36.215206091957299</c:v>
                </c:pt>
                <c:pt idx="71143">
                  <c:v>36.215346492476499</c:v>
                </c:pt>
                <c:pt idx="71144">
                  <c:v>36.215486892546302</c:v>
                </c:pt>
                <c:pt idx="71145">
                  <c:v>36.215627292166701</c:v>
                </c:pt>
                <c:pt idx="71146">
                  <c:v>36.215767691337597</c:v>
                </c:pt>
                <c:pt idx="71147">
                  <c:v>36.215908090059202</c:v>
                </c:pt>
                <c:pt idx="71148">
                  <c:v>36.216048488331303</c:v>
                </c:pt>
                <c:pt idx="71149">
                  <c:v>36.2161888861541</c:v>
                </c:pt>
                <c:pt idx="71150">
                  <c:v>36.216329283527401</c:v>
                </c:pt>
                <c:pt idx="71151">
                  <c:v>36.216469680451397</c:v>
                </c:pt>
                <c:pt idx="71152">
                  <c:v>36.216610076925903</c:v>
                </c:pt>
                <c:pt idx="71153">
                  <c:v>36.216750472951098</c:v>
                </c:pt>
                <c:pt idx="71154">
                  <c:v>36.216890868526797</c:v>
                </c:pt>
                <c:pt idx="71155">
                  <c:v>36.217031263653197</c:v>
                </c:pt>
                <c:pt idx="71156">
                  <c:v>36.217171658330201</c:v>
                </c:pt>
                <c:pt idx="71157">
                  <c:v>36.217312052557801</c:v>
                </c:pt>
                <c:pt idx="71158">
                  <c:v>36.217452446335997</c:v>
                </c:pt>
                <c:pt idx="71159">
                  <c:v>36.217592839664803</c:v>
                </c:pt>
                <c:pt idx="71160">
                  <c:v>36.217733232544198</c:v>
                </c:pt>
                <c:pt idx="71161">
                  <c:v>36.217873624974203</c:v>
                </c:pt>
                <c:pt idx="71162">
                  <c:v>36.218014016954903</c:v>
                </c:pt>
                <c:pt idx="71163">
                  <c:v>36.2181544084861</c:v>
                </c:pt>
                <c:pt idx="71164">
                  <c:v>36.218294799568</c:v>
                </c:pt>
                <c:pt idx="71165">
                  <c:v>36.218435190200502</c:v>
                </c:pt>
                <c:pt idx="71166">
                  <c:v>36.2185755803837</c:v>
                </c:pt>
                <c:pt idx="71167">
                  <c:v>36.218715970117401</c:v>
                </c:pt>
                <c:pt idx="71168">
                  <c:v>36.218856359401798</c:v>
                </c:pt>
                <c:pt idx="71169">
                  <c:v>36.218996748236798</c:v>
                </c:pt>
                <c:pt idx="71170">
                  <c:v>36.2191371366224</c:v>
                </c:pt>
                <c:pt idx="71171">
                  <c:v>36.219277524558699</c:v>
                </c:pt>
                <c:pt idx="71172">
                  <c:v>36.2194179120456</c:v>
                </c:pt>
                <c:pt idx="71173">
                  <c:v>36.219558299083097</c:v>
                </c:pt>
                <c:pt idx="71174">
                  <c:v>36.219698685671297</c:v>
                </c:pt>
                <c:pt idx="71175">
                  <c:v>36.2198390718101</c:v>
                </c:pt>
                <c:pt idx="71176">
                  <c:v>36.219979457499498</c:v>
                </c:pt>
                <c:pt idx="71177">
                  <c:v>36.220119842739599</c:v>
                </c:pt>
                <c:pt idx="71178">
                  <c:v>36.220260227530297</c:v>
                </c:pt>
                <c:pt idx="71179">
                  <c:v>36.220400611871597</c:v>
                </c:pt>
                <c:pt idx="71180">
                  <c:v>36.220540995763599</c:v>
                </c:pt>
                <c:pt idx="71181">
                  <c:v>36.220681379206297</c:v>
                </c:pt>
                <c:pt idx="71182">
                  <c:v>36.220821762199598</c:v>
                </c:pt>
                <c:pt idx="71183">
                  <c:v>36.220962144743503</c:v>
                </c:pt>
                <c:pt idx="71184">
                  <c:v>36.221102526838102</c:v>
                </c:pt>
                <c:pt idx="71185">
                  <c:v>36.221242908483298</c:v>
                </c:pt>
                <c:pt idx="71186">
                  <c:v>36.221383289679203</c:v>
                </c:pt>
                <c:pt idx="71187">
                  <c:v>36.221523670425697</c:v>
                </c:pt>
                <c:pt idx="71188">
                  <c:v>36.2216640507229</c:v>
                </c:pt>
                <c:pt idx="71189">
                  <c:v>36.2218044305707</c:v>
                </c:pt>
                <c:pt idx="71190">
                  <c:v>36.221944809969202</c:v>
                </c:pt>
                <c:pt idx="71191">
                  <c:v>36.222085188918399</c:v>
                </c:pt>
                <c:pt idx="71192">
                  <c:v>36.222225567418199</c:v>
                </c:pt>
                <c:pt idx="71193">
                  <c:v>36.222365945468603</c:v>
                </c:pt>
                <c:pt idx="71194">
                  <c:v>36.222506323069801</c:v>
                </c:pt>
                <c:pt idx="71195">
                  <c:v>36.222646700221603</c:v>
                </c:pt>
                <c:pt idx="71196">
                  <c:v>36.222787076924099</c:v>
                </c:pt>
                <c:pt idx="71197">
                  <c:v>36.222927453177199</c:v>
                </c:pt>
                <c:pt idx="71198">
                  <c:v>36.223067828981002</c:v>
                </c:pt>
                <c:pt idx="71199">
                  <c:v>36.223208204335499</c:v>
                </c:pt>
                <c:pt idx="71200">
                  <c:v>36.2233485792406</c:v>
                </c:pt>
                <c:pt idx="71201">
                  <c:v>36.223488953696403</c:v>
                </c:pt>
                <c:pt idx="71202">
                  <c:v>36.223629327702902</c:v>
                </c:pt>
                <c:pt idx="71203">
                  <c:v>36.223769701260103</c:v>
                </c:pt>
                <c:pt idx="71204">
                  <c:v>36.2239100743679</c:v>
                </c:pt>
                <c:pt idx="71205">
                  <c:v>36.2240504470264</c:v>
                </c:pt>
                <c:pt idx="71206">
                  <c:v>36.224190819235602</c:v>
                </c:pt>
                <c:pt idx="71207">
                  <c:v>36.2243311909955</c:v>
                </c:pt>
                <c:pt idx="71208">
                  <c:v>36.2244715623061</c:v>
                </c:pt>
                <c:pt idx="71209">
                  <c:v>36.224611933167303</c:v>
                </c:pt>
                <c:pt idx="71210">
                  <c:v>36.224752303579201</c:v>
                </c:pt>
                <c:pt idx="71211">
                  <c:v>36.224892673541902</c:v>
                </c:pt>
                <c:pt idx="71212">
                  <c:v>36.225033043055198</c:v>
                </c:pt>
                <c:pt idx="71213">
                  <c:v>36.225173412119197</c:v>
                </c:pt>
                <c:pt idx="71214">
                  <c:v>36.225313780733899</c:v>
                </c:pt>
                <c:pt idx="71215">
                  <c:v>36.225454148899203</c:v>
                </c:pt>
                <c:pt idx="71216">
                  <c:v>36.225594516615303</c:v>
                </c:pt>
                <c:pt idx="71217">
                  <c:v>36.225734883882097</c:v>
                </c:pt>
                <c:pt idx="71218">
                  <c:v>36.225875250699602</c:v>
                </c:pt>
                <c:pt idx="71219">
                  <c:v>36.226015617067702</c:v>
                </c:pt>
                <c:pt idx="71220">
                  <c:v>36.226155982986597</c:v>
                </c:pt>
                <c:pt idx="71221">
                  <c:v>36.226296348456202</c:v>
                </c:pt>
                <c:pt idx="71222">
                  <c:v>36.226436713476403</c:v>
                </c:pt>
                <c:pt idx="71223">
                  <c:v>36.226577078047399</c:v>
                </c:pt>
                <c:pt idx="71224">
                  <c:v>36.226717442169097</c:v>
                </c:pt>
                <c:pt idx="71225">
                  <c:v>36.226857805841497</c:v>
                </c:pt>
                <c:pt idx="71226">
                  <c:v>36.226998169064601</c:v>
                </c:pt>
                <c:pt idx="71227">
                  <c:v>36.227138531838399</c:v>
                </c:pt>
                <c:pt idx="71228">
                  <c:v>36.2272788941629</c:v>
                </c:pt>
                <c:pt idx="71229">
                  <c:v>36.227419256038097</c:v>
                </c:pt>
                <c:pt idx="71230">
                  <c:v>36.227559617464102</c:v>
                </c:pt>
                <c:pt idx="71231">
                  <c:v>36.227699978440697</c:v>
                </c:pt>
                <c:pt idx="71232">
                  <c:v>36.2278403389681</c:v>
                </c:pt>
                <c:pt idx="71233">
                  <c:v>36.227980699046199</c:v>
                </c:pt>
                <c:pt idx="71234">
                  <c:v>36.228121058675001</c:v>
                </c:pt>
                <c:pt idx="71235">
                  <c:v>36.228261417854497</c:v>
                </c:pt>
                <c:pt idx="71236">
                  <c:v>36.228401776584803</c:v>
                </c:pt>
                <c:pt idx="71237">
                  <c:v>36.228542134865798</c:v>
                </c:pt>
                <c:pt idx="71238">
                  <c:v>36.228682492697502</c:v>
                </c:pt>
                <c:pt idx="71239">
                  <c:v>36.228822850079901</c:v>
                </c:pt>
                <c:pt idx="71240">
                  <c:v>36.228963207013102</c:v>
                </c:pt>
                <c:pt idx="71241">
                  <c:v>36.229103563496999</c:v>
                </c:pt>
                <c:pt idx="71242">
                  <c:v>36.229243919531598</c:v>
                </c:pt>
                <c:pt idx="71243">
                  <c:v>36.229384275116999</c:v>
                </c:pt>
                <c:pt idx="71244">
                  <c:v>36.229524630253103</c:v>
                </c:pt>
                <c:pt idx="71245">
                  <c:v>36.229664984939902</c:v>
                </c:pt>
                <c:pt idx="71246">
                  <c:v>36.229805339177503</c:v>
                </c:pt>
                <c:pt idx="71247">
                  <c:v>36.229945692965799</c:v>
                </c:pt>
                <c:pt idx="71248">
                  <c:v>36.230086046304798</c:v>
                </c:pt>
                <c:pt idx="71249">
                  <c:v>36.230226399194599</c:v>
                </c:pt>
                <c:pt idx="71250">
                  <c:v>36.230366751635103</c:v>
                </c:pt>
                <c:pt idx="71251">
                  <c:v>36.230507103626401</c:v>
                </c:pt>
                <c:pt idx="71252">
                  <c:v>36.230647455168402</c:v>
                </c:pt>
                <c:pt idx="71253">
                  <c:v>36.230787806261198</c:v>
                </c:pt>
                <c:pt idx="71254">
                  <c:v>36.230928156904703</c:v>
                </c:pt>
                <c:pt idx="71255">
                  <c:v>36.231068507099003</c:v>
                </c:pt>
                <c:pt idx="71256">
                  <c:v>36.231208856843999</c:v>
                </c:pt>
                <c:pt idx="71257">
                  <c:v>36.231349206139797</c:v>
                </c:pt>
                <c:pt idx="71258">
                  <c:v>36.231489554986297</c:v>
                </c:pt>
                <c:pt idx="71259">
                  <c:v>36.231629903383599</c:v>
                </c:pt>
                <c:pt idx="71260">
                  <c:v>36.231770251331596</c:v>
                </c:pt>
                <c:pt idx="71261">
                  <c:v>36.231910598830403</c:v>
                </c:pt>
                <c:pt idx="71262">
                  <c:v>36.232050945879998</c:v>
                </c:pt>
                <c:pt idx="71263">
                  <c:v>36.232191292480302</c:v>
                </c:pt>
                <c:pt idx="71264">
                  <c:v>36.2323316386314</c:v>
                </c:pt>
                <c:pt idx="71265">
                  <c:v>36.232471984333202</c:v>
                </c:pt>
                <c:pt idx="71266">
                  <c:v>36.232612329585898</c:v>
                </c:pt>
                <c:pt idx="71267">
                  <c:v>36.232752674389197</c:v>
                </c:pt>
                <c:pt idx="71268">
                  <c:v>36.232893018743397</c:v>
                </c:pt>
                <c:pt idx="71269">
                  <c:v>36.2330333626483</c:v>
                </c:pt>
                <c:pt idx="71270">
                  <c:v>36.233173706103997</c:v>
                </c:pt>
                <c:pt idx="71271">
                  <c:v>36.233314049110497</c:v>
                </c:pt>
                <c:pt idx="71272">
                  <c:v>36.233454391667699</c:v>
                </c:pt>
                <c:pt idx="71273">
                  <c:v>36.233594733775703</c:v>
                </c:pt>
                <c:pt idx="71274">
                  <c:v>36.233735075434502</c:v>
                </c:pt>
                <c:pt idx="71275">
                  <c:v>36.233875416644103</c:v>
                </c:pt>
                <c:pt idx="71276">
                  <c:v>36.234015757404499</c:v>
                </c:pt>
                <c:pt idx="71277">
                  <c:v>36.234156097715598</c:v>
                </c:pt>
                <c:pt idx="71278">
                  <c:v>36.234296437577498</c:v>
                </c:pt>
                <c:pt idx="71279">
                  <c:v>36.234436776990201</c:v>
                </c:pt>
                <c:pt idx="71280">
                  <c:v>36.234577115953698</c:v>
                </c:pt>
                <c:pt idx="71281">
                  <c:v>36.234717454467997</c:v>
                </c:pt>
                <c:pt idx="71282">
                  <c:v>36.234857792533099</c:v>
                </c:pt>
                <c:pt idx="71283">
                  <c:v>36.234998130148902</c:v>
                </c:pt>
                <c:pt idx="71284">
                  <c:v>36.235138467315601</c:v>
                </c:pt>
                <c:pt idx="71285">
                  <c:v>36.235278804033001</c:v>
                </c:pt>
                <c:pt idx="71286">
                  <c:v>36.235419140301197</c:v>
                </c:pt>
                <c:pt idx="71287">
                  <c:v>36.235559476120301</c:v>
                </c:pt>
                <c:pt idx="71288">
                  <c:v>36.2356998114901</c:v>
                </c:pt>
                <c:pt idx="71289">
                  <c:v>36.235840146410702</c:v>
                </c:pt>
                <c:pt idx="71290">
                  <c:v>36.235980480882198</c:v>
                </c:pt>
                <c:pt idx="71291">
                  <c:v>36.236120814904403</c:v>
                </c:pt>
                <c:pt idx="71292">
                  <c:v>36.236261148477404</c:v>
                </c:pt>
                <c:pt idx="71293">
                  <c:v>36.236401481601298</c:v>
                </c:pt>
                <c:pt idx="71294">
                  <c:v>36.236541814275903</c:v>
                </c:pt>
                <c:pt idx="71295">
                  <c:v>36.236682146501401</c:v>
                </c:pt>
                <c:pt idx="71296">
                  <c:v>36.236822478277602</c:v>
                </c:pt>
                <c:pt idx="71297">
                  <c:v>36.236962809604698</c:v>
                </c:pt>
                <c:pt idx="71298">
                  <c:v>36.237103140482603</c:v>
                </c:pt>
                <c:pt idx="71299">
                  <c:v>36.237243470911302</c:v>
                </c:pt>
                <c:pt idx="71300">
                  <c:v>36.237383800890797</c:v>
                </c:pt>
                <c:pt idx="71301">
                  <c:v>36.2375241304211</c:v>
                </c:pt>
                <c:pt idx="71302">
                  <c:v>36.237664459502298</c:v>
                </c:pt>
                <c:pt idx="71303">
                  <c:v>36.237804788134298</c:v>
                </c:pt>
                <c:pt idx="71304">
                  <c:v>36.2379451163171</c:v>
                </c:pt>
                <c:pt idx="71305">
                  <c:v>36.238085444050697</c:v>
                </c:pt>
                <c:pt idx="71306">
                  <c:v>36.238225771335102</c:v>
                </c:pt>
                <c:pt idx="71307">
                  <c:v>36.238366098170403</c:v>
                </c:pt>
                <c:pt idx="71308">
                  <c:v>36.238506424556398</c:v>
                </c:pt>
                <c:pt idx="71309">
                  <c:v>36.238646750493402</c:v>
                </c:pt>
                <c:pt idx="71310">
                  <c:v>36.238787075981101</c:v>
                </c:pt>
                <c:pt idx="71311">
                  <c:v>36.238927401019701</c:v>
                </c:pt>
                <c:pt idx="71312">
                  <c:v>36.239067725609097</c:v>
                </c:pt>
                <c:pt idx="71313">
                  <c:v>36.239208049749301</c:v>
                </c:pt>
                <c:pt idx="71314">
                  <c:v>36.2393483734404</c:v>
                </c:pt>
                <c:pt idx="71315">
                  <c:v>36.239488696682301</c:v>
                </c:pt>
                <c:pt idx="71316">
                  <c:v>36.239629019475103</c:v>
                </c:pt>
                <c:pt idx="71317">
                  <c:v>36.239769341818601</c:v>
                </c:pt>
                <c:pt idx="71318">
                  <c:v>36.2399096637131</c:v>
                </c:pt>
                <c:pt idx="71319">
                  <c:v>36.240049985158301</c:v>
                </c:pt>
                <c:pt idx="71320">
                  <c:v>36.240190306154503</c:v>
                </c:pt>
                <c:pt idx="71321">
                  <c:v>36.2403306267014</c:v>
                </c:pt>
                <c:pt idx="71322">
                  <c:v>36.240470946799199</c:v>
                </c:pt>
                <c:pt idx="71323">
                  <c:v>36.2406112664479</c:v>
                </c:pt>
                <c:pt idx="71324">
                  <c:v>36.240751585647402</c:v>
                </c:pt>
                <c:pt idx="71325">
                  <c:v>36.240891904397699</c:v>
                </c:pt>
                <c:pt idx="71326">
                  <c:v>36.241032222698898</c:v>
                </c:pt>
                <c:pt idx="71327">
                  <c:v>36.241172540550998</c:v>
                </c:pt>
                <c:pt idx="71328">
                  <c:v>36.241312857953901</c:v>
                </c:pt>
                <c:pt idx="71329">
                  <c:v>36.241453174907697</c:v>
                </c:pt>
                <c:pt idx="71330">
                  <c:v>36.241593491412303</c:v>
                </c:pt>
                <c:pt idx="71331">
                  <c:v>36.241733807467803</c:v>
                </c:pt>
                <c:pt idx="71332">
                  <c:v>36.241874123074197</c:v>
                </c:pt>
                <c:pt idx="71333">
                  <c:v>36.242014438231401</c:v>
                </c:pt>
                <c:pt idx="71334">
                  <c:v>36.242154752939499</c:v>
                </c:pt>
                <c:pt idx="71335">
                  <c:v>36.242295067198398</c:v>
                </c:pt>
                <c:pt idx="71336">
                  <c:v>36.2424353810082</c:v>
                </c:pt>
                <c:pt idx="71337">
                  <c:v>36.242575694368902</c:v>
                </c:pt>
                <c:pt idx="71338">
                  <c:v>36.2427160072804</c:v>
                </c:pt>
                <c:pt idx="71339">
                  <c:v>36.242856319742899</c:v>
                </c:pt>
                <c:pt idx="71340">
                  <c:v>36.2429966317561</c:v>
                </c:pt>
                <c:pt idx="71341">
                  <c:v>36.243136943320302</c:v>
                </c:pt>
                <c:pt idx="71342">
                  <c:v>36.243277254435299</c:v>
                </c:pt>
                <c:pt idx="71343">
                  <c:v>36.243417565101304</c:v>
                </c:pt>
                <c:pt idx="71344">
                  <c:v>36.243557875318103</c:v>
                </c:pt>
                <c:pt idx="71345">
                  <c:v>36.243698185085698</c:v>
                </c:pt>
                <c:pt idx="71346">
                  <c:v>36.243838494404301</c:v>
                </c:pt>
                <c:pt idx="71347">
                  <c:v>36.243978803273698</c:v>
                </c:pt>
                <c:pt idx="71348">
                  <c:v>36.244119111694097</c:v>
                </c:pt>
                <c:pt idx="71349">
                  <c:v>36.244259419665298</c:v>
                </c:pt>
                <c:pt idx="71350">
                  <c:v>36.2443997271874</c:v>
                </c:pt>
                <c:pt idx="71351">
                  <c:v>36.244540034260297</c:v>
                </c:pt>
                <c:pt idx="71352">
                  <c:v>36.244680340884202</c:v>
                </c:pt>
                <c:pt idx="71353">
                  <c:v>36.244820647059001</c:v>
                </c:pt>
                <c:pt idx="71354">
                  <c:v>36.244960952784602</c:v>
                </c:pt>
                <c:pt idx="71355">
                  <c:v>36.245101258061197</c:v>
                </c:pt>
                <c:pt idx="71356">
                  <c:v>36.245241562888602</c:v>
                </c:pt>
                <c:pt idx="71357">
                  <c:v>36.245381867267</c:v>
                </c:pt>
                <c:pt idx="71358">
                  <c:v>36.2455221711962</c:v>
                </c:pt>
                <c:pt idx="71359">
                  <c:v>36.245662474676301</c:v>
                </c:pt>
                <c:pt idx="71360">
                  <c:v>36.245802777707397</c:v>
                </c:pt>
                <c:pt idx="71361">
                  <c:v>36.245943080289301</c:v>
                </c:pt>
                <c:pt idx="71362">
                  <c:v>36.246083382422199</c:v>
                </c:pt>
                <c:pt idx="71363">
                  <c:v>36.2462236841059</c:v>
                </c:pt>
                <c:pt idx="71364">
                  <c:v>36.246363985340601</c:v>
                </c:pt>
                <c:pt idx="71365">
                  <c:v>36.246504286126097</c:v>
                </c:pt>
                <c:pt idx="71366">
                  <c:v>36.246644586462601</c:v>
                </c:pt>
                <c:pt idx="71367">
                  <c:v>36.24678488635</c:v>
                </c:pt>
                <c:pt idx="71368">
                  <c:v>36.246925185788299</c:v>
                </c:pt>
                <c:pt idx="71369">
                  <c:v>36.247065484777501</c:v>
                </c:pt>
                <c:pt idx="71370">
                  <c:v>36.247205783317703</c:v>
                </c:pt>
                <c:pt idx="71371">
                  <c:v>36.247346081408701</c:v>
                </c:pt>
                <c:pt idx="71372">
                  <c:v>36.247486379050699</c:v>
                </c:pt>
                <c:pt idx="71373">
                  <c:v>36.247626676243598</c:v>
                </c:pt>
                <c:pt idx="71374">
                  <c:v>36.247766972987399</c:v>
                </c:pt>
                <c:pt idx="71375">
                  <c:v>36.247907269282102</c:v>
                </c:pt>
                <c:pt idx="71376">
                  <c:v>36.248047565127798</c:v>
                </c:pt>
                <c:pt idx="71377">
                  <c:v>36.248187860524297</c:v>
                </c:pt>
                <c:pt idx="71378">
                  <c:v>36.248328155471803</c:v>
                </c:pt>
                <c:pt idx="71379">
                  <c:v>36.248468449970296</c:v>
                </c:pt>
                <c:pt idx="71380">
                  <c:v>36.248608744019599</c:v>
                </c:pt>
                <c:pt idx="71381">
                  <c:v>36.248749037619902</c:v>
                </c:pt>
                <c:pt idx="71382">
                  <c:v>36.248889330771199</c:v>
                </c:pt>
                <c:pt idx="71383">
                  <c:v>36.249029623473298</c:v>
                </c:pt>
                <c:pt idx="71384">
                  <c:v>36.249169915726398</c:v>
                </c:pt>
                <c:pt idx="71385">
                  <c:v>36.249310207530499</c:v>
                </c:pt>
                <c:pt idx="71386">
                  <c:v>36.249450498885402</c:v>
                </c:pt>
                <c:pt idx="71387">
                  <c:v>36.249590789791398</c:v>
                </c:pt>
                <c:pt idx="71388">
                  <c:v>36.249731080248203</c:v>
                </c:pt>
                <c:pt idx="71389">
                  <c:v>36.249871370256002</c:v>
                </c:pt>
                <c:pt idx="71390">
                  <c:v>36.250011659814803</c:v>
                </c:pt>
                <c:pt idx="71391">
                  <c:v>36.250151948924497</c:v>
                </c:pt>
                <c:pt idx="71392">
                  <c:v>36.2502922375851</c:v>
                </c:pt>
                <c:pt idx="71393">
                  <c:v>36.250432525796697</c:v>
                </c:pt>
                <c:pt idx="71394">
                  <c:v>36.250572813559202</c:v>
                </c:pt>
                <c:pt idx="71395">
                  <c:v>36.250713100872701</c:v>
                </c:pt>
                <c:pt idx="71396">
                  <c:v>36.250853387737102</c:v>
                </c:pt>
                <c:pt idx="71397">
                  <c:v>36.250993674152497</c:v>
                </c:pt>
                <c:pt idx="71398">
                  <c:v>36.251133960118899</c:v>
                </c:pt>
                <c:pt idx="71399">
                  <c:v>36.251274245636203</c:v>
                </c:pt>
                <c:pt idx="71400">
                  <c:v>36.251414530704501</c:v>
                </c:pt>
                <c:pt idx="71401">
                  <c:v>36.251554815323701</c:v>
                </c:pt>
                <c:pt idx="71402">
                  <c:v>36.251695099493901</c:v>
                </c:pt>
                <c:pt idx="71403">
                  <c:v>36.251835383215003</c:v>
                </c:pt>
                <c:pt idx="71404">
                  <c:v>36.251975666487098</c:v>
                </c:pt>
                <c:pt idx="71405">
                  <c:v>36.252115949310202</c:v>
                </c:pt>
                <c:pt idx="71406">
                  <c:v>36.252256231684299</c:v>
                </c:pt>
                <c:pt idx="71407">
                  <c:v>36.252396513609298</c:v>
                </c:pt>
                <c:pt idx="71408">
                  <c:v>36.252536795085298</c:v>
                </c:pt>
                <c:pt idx="71409">
                  <c:v>36.252677076112199</c:v>
                </c:pt>
                <c:pt idx="71410">
                  <c:v>36.252817356690201</c:v>
                </c:pt>
                <c:pt idx="71411">
                  <c:v>36.252957636819097</c:v>
                </c:pt>
                <c:pt idx="71412">
                  <c:v>36.253097916498902</c:v>
                </c:pt>
                <c:pt idx="71413">
                  <c:v>36.2532381957298</c:v>
                </c:pt>
                <c:pt idx="71414">
                  <c:v>36.253378474511599</c:v>
                </c:pt>
                <c:pt idx="71415">
                  <c:v>36.253518752844499</c:v>
                </c:pt>
                <c:pt idx="71416">
                  <c:v>36.253659030728301</c:v>
                </c:pt>
                <c:pt idx="71417">
                  <c:v>36.253799308163003</c:v>
                </c:pt>
                <c:pt idx="71418">
                  <c:v>36.2539395851488</c:v>
                </c:pt>
                <c:pt idx="71419">
                  <c:v>36.254079861685597</c:v>
                </c:pt>
                <c:pt idx="71420">
                  <c:v>36.254220137773302</c:v>
                </c:pt>
                <c:pt idx="71421">
                  <c:v>36.254360413412002</c:v>
                </c:pt>
                <c:pt idx="71422">
                  <c:v>36.254500688601802</c:v>
                </c:pt>
                <c:pt idx="71423">
                  <c:v>36.254640963342503</c:v>
                </c:pt>
                <c:pt idx="71424">
                  <c:v>36.254781237634198</c:v>
                </c:pt>
                <c:pt idx="71425">
                  <c:v>36.254921511476901</c:v>
                </c:pt>
                <c:pt idx="71426">
                  <c:v>36.255061784870598</c:v>
                </c:pt>
                <c:pt idx="71427">
                  <c:v>36.255202057815303</c:v>
                </c:pt>
                <c:pt idx="71428">
                  <c:v>36.255342330311002</c:v>
                </c:pt>
                <c:pt idx="71429">
                  <c:v>36.255482602357603</c:v>
                </c:pt>
                <c:pt idx="71430">
                  <c:v>36.255622873955303</c:v>
                </c:pt>
                <c:pt idx="71431">
                  <c:v>36.255763145103998</c:v>
                </c:pt>
                <c:pt idx="71432">
                  <c:v>36.255903415803701</c:v>
                </c:pt>
                <c:pt idx="71433">
                  <c:v>36.256043686054397</c:v>
                </c:pt>
                <c:pt idx="71434">
                  <c:v>36.256183955856201</c:v>
                </c:pt>
                <c:pt idx="71435">
                  <c:v>36.2563242252089</c:v>
                </c:pt>
                <c:pt idx="71436">
                  <c:v>36.256464494112599</c:v>
                </c:pt>
                <c:pt idx="71437">
                  <c:v>36.256604762567399</c:v>
                </c:pt>
                <c:pt idx="71438">
                  <c:v>36.2567450305731</c:v>
                </c:pt>
                <c:pt idx="71439">
                  <c:v>36.256885298129902</c:v>
                </c:pt>
                <c:pt idx="71440">
                  <c:v>36.257025565237697</c:v>
                </c:pt>
                <c:pt idx="71441">
                  <c:v>36.257165831896501</c:v>
                </c:pt>
                <c:pt idx="71442">
                  <c:v>36.257306098106298</c:v>
                </c:pt>
                <c:pt idx="71443">
                  <c:v>36.257446363867203</c:v>
                </c:pt>
                <c:pt idx="71444">
                  <c:v>36.257586629179002</c:v>
                </c:pt>
                <c:pt idx="71445">
                  <c:v>36.257726894041902</c:v>
                </c:pt>
                <c:pt idx="71446">
                  <c:v>36.257867158455902</c:v>
                </c:pt>
                <c:pt idx="71447">
                  <c:v>36.258007422420803</c:v>
                </c:pt>
                <c:pt idx="71448">
                  <c:v>36.258147685936798</c:v>
                </c:pt>
                <c:pt idx="71449">
                  <c:v>36.258287949003801</c:v>
                </c:pt>
                <c:pt idx="71450">
                  <c:v>36.258428211621798</c:v>
                </c:pt>
                <c:pt idx="71451">
                  <c:v>36.258568473790902</c:v>
                </c:pt>
                <c:pt idx="71452">
                  <c:v>36.258708735511</c:v>
                </c:pt>
                <c:pt idx="71453">
                  <c:v>36.258848996782099</c:v>
                </c:pt>
                <c:pt idx="71454">
                  <c:v>36.258989257604298</c:v>
                </c:pt>
                <c:pt idx="71455">
                  <c:v>36.259129517977499</c:v>
                </c:pt>
                <c:pt idx="71456">
                  <c:v>36.2592697779017</c:v>
                </c:pt>
                <c:pt idx="71457">
                  <c:v>36.259410037377002</c:v>
                </c:pt>
                <c:pt idx="71458">
                  <c:v>36.259550296403297</c:v>
                </c:pt>
                <c:pt idx="71459">
                  <c:v>36.2596905549807</c:v>
                </c:pt>
                <c:pt idx="71460">
                  <c:v>36.259830813109097</c:v>
                </c:pt>
                <c:pt idx="71461">
                  <c:v>36.259971070788602</c:v>
                </c:pt>
                <c:pt idx="71462">
                  <c:v>36.2601113280191</c:v>
                </c:pt>
                <c:pt idx="71463">
                  <c:v>36.260251584800699</c:v>
                </c:pt>
                <c:pt idx="71464">
                  <c:v>36.260391841133298</c:v>
                </c:pt>
                <c:pt idx="71465">
                  <c:v>36.260532097016899</c:v>
                </c:pt>
                <c:pt idx="71466">
                  <c:v>36.2606723524516</c:v>
                </c:pt>
                <c:pt idx="71467">
                  <c:v>36.260812607437401</c:v>
                </c:pt>
                <c:pt idx="71468">
                  <c:v>36.260952861974197</c:v>
                </c:pt>
                <c:pt idx="71469">
                  <c:v>36.261093116062099</c:v>
                </c:pt>
                <c:pt idx="71470">
                  <c:v>36.261233369701102</c:v>
                </c:pt>
                <c:pt idx="71471">
                  <c:v>36.261373622891099</c:v>
                </c:pt>
                <c:pt idx="71472">
                  <c:v>36.261513875632097</c:v>
                </c:pt>
                <c:pt idx="71473">
                  <c:v>36.261654127924302</c:v>
                </c:pt>
                <c:pt idx="71474">
                  <c:v>36.261794379767501</c:v>
                </c:pt>
                <c:pt idx="71475">
                  <c:v>36.261934631161701</c:v>
                </c:pt>
                <c:pt idx="71476">
                  <c:v>36.2620748821071</c:v>
                </c:pt>
                <c:pt idx="71477">
                  <c:v>36.262215132603501</c:v>
                </c:pt>
                <c:pt idx="71478">
                  <c:v>36.262355382650902</c:v>
                </c:pt>
                <c:pt idx="71479">
                  <c:v>36.262495632249497</c:v>
                </c:pt>
                <c:pt idx="71480">
                  <c:v>36.262635881399099</c:v>
                </c:pt>
                <c:pt idx="71481">
                  <c:v>36.262776130099802</c:v>
                </c:pt>
                <c:pt idx="71482">
                  <c:v>36.262916378351498</c:v>
                </c:pt>
                <c:pt idx="71483">
                  <c:v>36.263056626154402</c:v>
                </c:pt>
                <c:pt idx="71484">
                  <c:v>36.263196873508299</c:v>
                </c:pt>
                <c:pt idx="71485">
                  <c:v>36.263337120413297</c:v>
                </c:pt>
                <c:pt idx="71486">
                  <c:v>36.263477366869402</c:v>
                </c:pt>
                <c:pt idx="71487">
                  <c:v>36.263617612876601</c:v>
                </c:pt>
                <c:pt idx="71488">
                  <c:v>36.263757858434801</c:v>
                </c:pt>
                <c:pt idx="71489">
                  <c:v>36.2638981035442</c:v>
                </c:pt>
                <c:pt idx="71490">
                  <c:v>36.2640383482046</c:v>
                </c:pt>
                <c:pt idx="71491">
                  <c:v>36.264178592416101</c:v>
                </c:pt>
                <c:pt idx="71492">
                  <c:v>36.264318836178703</c:v>
                </c:pt>
                <c:pt idx="71493">
                  <c:v>36.264459079492397</c:v>
                </c:pt>
                <c:pt idx="71494">
                  <c:v>36.264599322357199</c:v>
                </c:pt>
                <c:pt idx="71495">
                  <c:v>36.264739564773102</c:v>
                </c:pt>
                <c:pt idx="71496">
                  <c:v>36.264879806740097</c:v>
                </c:pt>
                <c:pt idx="71497">
                  <c:v>36.265020048258201</c:v>
                </c:pt>
                <c:pt idx="71498">
                  <c:v>36.265160289327397</c:v>
                </c:pt>
                <c:pt idx="71499">
                  <c:v>36.265300529947702</c:v>
                </c:pt>
                <c:pt idx="71500">
                  <c:v>36.265440770119099</c:v>
                </c:pt>
                <c:pt idx="71501">
                  <c:v>36.265581009841597</c:v>
                </c:pt>
                <c:pt idx="71502">
                  <c:v>36.265721249115202</c:v>
                </c:pt>
                <c:pt idx="71503">
                  <c:v>36.265861487939901</c:v>
                </c:pt>
                <c:pt idx="71504">
                  <c:v>36.2660017263157</c:v>
                </c:pt>
                <c:pt idx="71505">
                  <c:v>36.2661419642426</c:v>
                </c:pt>
                <c:pt idx="71506">
                  <c:v>36.2662822017206</c:v>
                </c:pt>
                <c:pt idx="71507">
                  <c:v>36.2664224387498</c:v>
                </c:pt>
                <c:pt idx="71508">
                  <c:v>36.26656267533</c:v>
                </c:pt>
                <c:pt idx="71509">
                  <c:v>36.266702911461401</c:v>
                </c:pt>
                <c:pt idx="71510">
                  <c:v>36.266843147143902</c:v>
                </c:pt>
                <c:pt idx="71511">
                  <c:v>36.266983382377497</c:v>
                </c:pt>
                <c:pt idx="71512">
                  <c:v>36.267123617162298</c:v>
                </c:pt>
                <c:pt idx="71513">
                  <c:v>36.2672638514981</c:v>
                </c:pt>
                <c:pt idx="71514">
                  <c:v>36.267404085385103</c:v>
                </c:pt>
                <c:pt idx="71515">
                  <c:v>36.267544318823198</c:v>
                </c:pt>
                <c:pt idx="71516">
                  <c:v>36.267684551812401</c:v>
                </c:pt>
                <c:pt idx="71517">
                  <c:v>36.267824784352797</c:v>
                </c:pt>
                <c:pt idx="71518">
                  <c:v>36.267965016444201</c:v>
                </c:pt>
                <c:pt idx="71519">
                  <c:v>36.268105248086798</c:v>
                </c:pt>
                <c:pt idx="71520">
                  <c:v>36.268245479280601</c:v>
                </c:pt>
                <c:pt idx="71521">
                  <c:v>36.268385710025498</c:v>
                </c:pt>
                <c:pt idx="71522">
                  <c:v>36.268525940321503</c:v>
                </c:pt>
                <c:pt idx="71523">
                  <c:v>36.268666170168601</c:v>
                </c:pt>
                <c:pt idx="71524">
                  <c:v>36.268806399566898</c:v>
                </c:pt>
                <c:pt idx="71525">
                  <c:v>36.268946628516296</c:v>
                </c:pt>
                <c:pt idx="71526">
                  <c:v>36.269086857016902</c:v>
                </c:pt>
                <c:pt idx="71527">
                  <c:v>36.269227085068501</c:v>
                </c:pt>
                <c:pt idx="71528">
                  <c:v>36.269367312671399</c:v>
                </c:pt>
                <c:pt idx="71529">
                  <c:v>36.269507539825398</c:v>
                </c:pt>
                <c:pt idx="71530">
                  <c:v>36.269647766530497</c:v>
                </c:pt>
                <c:pt idx="71531">
                  <c:v>36.269787992786803</c:v>
                </c:pt>
                <c:pt idx="71532">
                  <c:v>36.269928218594202</c:v>
                </c:pt>
                <c:pt idx="71533">
                  <c:v>36.270068443952802</c:v>
                </c:pt>
                <c:pt idx="71534">
                  <c:v>36.270208668862502</c:v>
                </c:pt>
                <c:pt idx="71535">
                  <c:v>36.270348893323401</c:v>
                </c:pt>
                <c:pt idx="71536">
                  <c:v>36.270489117335401</c:v>
                </c:pt>
                <c:pt idx="71537">
                  <c:v>36.270629340898601</c:v>
                </c:pt>
                <c:pt idx="71538">
                  <c:v>36.270769564012902</c:v>
                </c:pt>
                <c:pt idx="71539">
                  <c:v>36.270909786678402</c:v>
                </c:pt>
                <c:pt idx="71540">
                  <c:v>36.271050008895102</c:v>
                </c:pt>
                <c:pt idx="71541">
                  <c:v>36.271190230662903</c:v>
                </c:pt>
                <c:pt idx="71542">
                  <c:v>36.271330451981903</c:v>
                </c:pt>
                <c:pt idx="71543">
                  <c:v>36.271470672852097</c:v>
                </c:pt>
                <c:pt idx="71544">
                  <c:v>36.271610893273397</c:v>
                </c:pt>
                <c:pt idx="71545">
                  <c:v>36.271751113245898</c:v>
                </c:pt>
                <c:pt idx="71546">
                  <c:v>36.271891332769499</c:v>
                </c:pt>
                <c:pt idx="71547">
                  <c:v>36.2720315518444</c:v>
                </c:pt>
                <c:pt idx="71548">
                  <c:v>36.272171770470301</c:v>
                </c:pt>
                <c:pt idx="71549">
                  <c:v>36.272311988647502</c:v>
                </c:pt>
                <c:pt idx="71550">
                  <c:v>36.272452206375903</c:v>
                </c:pt>
                <c:pt idx="71551">
                  <c:v>36.272592423655396</c:v>
                </c:pt>
                <c:pt idx="71552">
                  <c:v>36.272732640486097</c:v>
                </c:pt>
                <c:pt idx="71553">
                  <c:v>36.272872856867899</c:v>
                </c:pt>
                <c:pt idx="71554">
                  <c:v>36.273013072801</c:v>
                </c:pt>
                <c:pt idx="71555">
                  <c:v>36.273153288285201</c:v>
                </c:pt>
                <c:pt idx="71556">
                  <c:v>36.273293503320602</c:v>
                </c:pt>
                <c:pt idx="71557">
                  <c:v>36.273433717907203</c:v>
                </c:pt>
                <c:pt idx="71558">
                  <c:v>36.273573932044997</c:v>
                </c:pt>
                <c:pt idx="71559">
                  <c:v>36.273714145733997</c:v>
                </c:pt>
                <c:pt idx="71560">
                  <c:v>36.273854358974198</c:v>
                </c:pt>
                <c:pt idx="71561">
                  <c:v>36.273994571765499</c:v>
                </c:pt>
                <c:pt idx="71562">
                  <c:v>36.274134784108099</c:v>
                </c:pt>
                <c:pt idx="71563">
                  <c:v>36.2742749960018</c:v>
                </c:pt>
                <c:pt idx="71564">
                  <c:v>36.274415207446701</c:v>
                </c:pt>
                <c:pt idx="71565">
                  <c:v>36.274555418442802</c:v>
                </c:pt>
                <c:pt idx="71566">
                  <c:v>36.274695628990202</c:v>
                </c:pt>
                <c:pt idx="71567">
                  <c:v>36.274835839088702</c:v>
                </c:pt>
                <c:pt idx="71568">
                  <c:v>36.274976048738402</c:v>
                </c:pt>
                <c:pt idx="71569">
                  <c:v>36.275116257939302</c:v>
                </c:pt>
                <c:pt idx="71570">
                  <c:v>36.275256466691502</c:v>
                </c:pt>
                <c:pt idx="71571">
                  <c:v>36.275396674994802</c:v>
                </c:pt>
                <c:pt idx="71572">
                  <c:v>36.275536882849302</c:v>
                </c:pt>
                <c:pt idx="71573">
                  <c:v>36.275677090255101</c:v>
                </c:pt>
                <c:pt idx="71574">
                  <c:v>36.275817297212001</c:v>
                </c:pt>
                <c:pt idx="71575">
                  <c:v>36.2759575037202</c:v>
                </c:pt>
                <c:pt idx="71576">
                  <c:v>36.276097709779599</c:v>
                </c:pt>
                <c:pt idx="71577">
                  <c:v>36.276237915390098</c:v>
                </c:pt>
                <c:pt idx="71578">
                  <c:v>36.276378120551897</c:v>
                </c:pt>
                <c:pt idx="71579">
                  <c:v>36.276518325265002</c:v>
                </c:pt>
                <c:pt idx="71580">
                  <c:v>36.2766585295292</c:v>
                </c:pt>
                <c:pt idx="71581">
                  <c:v>36.276798733344698</c:v>
                </c:pt>
                <c:pt idx="71582">
                  <c:v>36.276938936711304</c:v>
                </c:pt>
                <c:pt idx="71583">
                  <c:v>36.277079139629201</c:v>
                </c:pt>
                <c:pt idx="71584">
                  <c:v>36.277219342098299</c:v>
                </c:pt>
                <c:pt idx="71585">
                  <c:v>36.277359544118703</c:v>
                </c:pt>
                <c:pt idx="71586">
                  <c:v>36.277499745690299</c:v>
                </c:pt>
                <c:pt idx="71587">
                  <c:v>36.277639946812997</c:v>
                </c:pt>
                <c:pt idx="71588">
                  <c:v>36.2777801474871</c:v>
                </c:pt>
                <c:pt idx="71589">
                  <c:v>36.277920347712303</c:v>
                </c:pt>
                <c:pt idx="71590">
                  <c:v>36.278060547488799</c:v>
                </c:pt>
                <c:pt idx="71591">
                  <c:v>36.278200746816502</c:v>
                </c:pt>
                <c:pt idx="71592">
                  <c:v>36.278340945695497</c:v>
                </c:pt>
                <c:pt idx="71593">
                  <c:v>36.278481144125699</c:v>
                </c:pt>
                <c:pt idx="71594">
                  <c:v>36.278621342107101</c:v>
                </c:pt>
                <c:pt idx="71595">
                  <c:v>36.278761539639802</c:v>
                </c:pt>
                <c:pt idx="71596">
                  <c:v>36.278901736723697</c:v>
                </c:pt>
                <c:pt idx="71597">
                  <c:v>36.279041933358798</c:v>
                </c:pt>
                <c:pt idx="71598">
                  <c:v>36.279182129545198</c:v>
                </c:pt>
                <c:pt idx="71599">
                  <c:v>36.279322325282898</c:v>
                </c:pt>
                <c:pt idx="71600">
                  <c:v>36.279462520571798</c:v>
                </c:pt>
                <c:pt idx="71601">
                  <c:v>36.279602715411897</c:v>
                </c:pt>
                <c:pt idx="71602">
                  <c:v>36.279742909803304</c:v>
                </c:pt>
                <c:pt idx="71603">
                  <c:v>36.279883103745902</c:v>
                </c:pt>
                <c:pt idx="71604">
                  <c:v>36.280023297239801</c:v>
                </c:pt>
                <c:pt idx="71605">
                  <c:v>36.280163490284899</c:v>
                </c:pt>
                <c:pt idx="71606">
                  <c:v>36.280303682881303</c:v>
                </c:pt>
                <c:pt idx="71607">
                  <c:v>36.280443875028901</c:v>
                </c:pt>
                <c:pt idx="71608">
                  <c:v>36.280584066727798</c:v>
                </c:pt>
                <c:pt idx="71609">
                  <c:v>36.280724257978001</c:v>
                </c:pt>
                <c:pt idx="71610">
                  <c:v>36.280864448779397</c:v>
                </c:pt>
                <c:pt idx="71611">
                  <c:v>36.281004639132099</c:v>
                </c:pt>
                <c:pt idx="71612">
                  <c:v>36.281144829036101</c:v>
                </c:pt>
                <c:pt idx="71613">
                  <c:v>36.281285018491303</c:v>
                </c:pt>
                <c:pt idx="71614">
                  <c:v>36.281425207497698</c:v>
                </c:pt>
                <c:pt idx="71615">
                  <c:v>36.281565396055498</c:v>
                </c:pt>
                <c:pt idx="71616">
                  <c:v>36.281705584164499</c:v>
                </c:pt>
                <c:pt idx="71617">
                  <c:v>36.281845771824798</c:v>
                </c:pt>
                <c:pt idx="71618">
                  <c:v>36.281985959036398</c:v>
                </c:pt>
                <c:pt idx="71619">
                  <c:v>36.282126145799197</c:v>
                </c:pt>
                <c:pt idx="71620">
                  <c:v>36.282266332113302</c:v>
                </c:pt>
                <c:pt idx="71621">
                  <c:v>36.2824065179787</c:v>
                </c:pt>
                <c:pt idx="71622">
                  <c:v>36.282546703395298</c:v>
                </c:pt>
                <c:pt idx="71623">
                  <c:v>36.282686888363301</c:v>
                </c:pt>
                <c:pt idx="71624">
                  <c:v>36.282827072882498</c:v>
                </c:pt>
                <c:pt idx="71625">
                  <c:v>36.282967256953</c:v>
                </c:pt>
                <c:pt idx="71626">
                  <c:v>36.283107440574803</c:v>
                </c:pt>
                <c:pt idx="71627">
                  <c:v>36.283247623747798</c:v>
                </c:pt>
                <c:pt idx="71628">
                  <c:v>36.283387806472199</c:v>
                </c:pt>
                <c:pt idx="71629">
                  <c:v>36.283527988747799</c:v>
                </c:pt>
                <c:pt idx="71630">
                  <c:v>36.283668170574799</c:v>
                </c:pt>
                <c:pt idx="71631">
                  <c:v>36.283808351952999</c:v>
                </c:pt>
                <c:pt idx="71632">
                  <c:v>36.283948532882498</c:v>
                </c:pt>
                <c:pt idx="71633">
                  <c:v>36.284088713363303</c:v>
                </c:pt>
                <c:pt idx="71634">
                  <c:v>36.284228893395401</c:v>
                </c:pt>
                <c:pt idx="71635">
                  <c:v>36.284369072978798</c:v>
                </c:pt>
                <c:pt idx="71636">
                  <c:v>36.284509252113502</c:v>
                </c:pt>
                <c:pt idx="71637">
                  <c:v>36.284649430799497</c:v>
                </c:pt>
                <c:pt idx="71638">
                  <c:v>36.2847896090368</c:v>
                </c:pt>
                <c:pt idx="71639">
                  <c:v>36.284929786825401</c:v>
                </c:pt>
                <c:pt idx="71640">
                  <c:v>36.285069964165302</c:v>
                </c:pt>
                <c:pt idx="71641">
                  <c:v>36.285210141056503</c:v>
                </c:pt>
                <c:pt idx="71642">
                  <c:v>36.285350317499002</c:v>
                </c:pt>
                <c:pt idx="71643">
                  <c:v>36.285490493492802</c:v>
                </c:pt>
                <c:pt idx="71644">
                  <c:v>36.285630669037999</c:v>
                </c:pt>
                <c:pt idx="71645">
                  <c:v>36.285770844134397</c:v>
                </c:pt>
                <c:pt idx="71646">
                  <c:v>36.285911018782201</c:v>
                </c:pt>
                <c:pt idx="71647">
                  <c:v>36.286051192981198</c:v>
                </c:pt>
                <c:pt idx="71648">
                  <c:v>36.2861913667316</c:v>
                </c:pt>
                <c:pt idx="71649">
                  <c:v>36.286331540033302</c:v>
                </c:pt>
                <c:pt idx="71650">
                  <c:v>36.286471712886303</c:v>
                </c:pt>
                <c:pt idx="71651">
                  <c:v>36.286611885290696</c:v>
                </c:pt>
                <c:pt idx="71652">
                  <c:v>36.286752057246296</c:v>
                </c:pt>
                <c:pt idx="71653">
                  <c:v>36.286892228753302</c:v>
                </c:pt>
                <c:pt idx="71654">
                  <c:v>36.287032399811601</c:v>
                </c:pt>
                <c:pt idx="71655">
                  <c:v>36.287172570421198</c:v>
                </c:pt>
                <c:pt idx="71656">
                  <c:v>36.287312740582202</c:v>
                </c:pt>
                <c:pt idx="71657">
                  <c:v>36.287452910294498</c:v>
                </c:pt>
                <c:pt idx="71658">
                  <c:v>36.2875930795581</c:v>
                </c:pt>
                <c:pt idx="71659">
                  <c:v>36.287733248373002</c:v>
                </c:pt>
                <c:pt idx="71660">
                  <c:v>36.287873416739302</c:v>
                </c:pt>
                <c:pt idx="71661">
                  <c:v>36.288013584656902</c:v>
                </c:pt>
                <c:pt idx="71662">
                  <c:v>36.288153752125801</c:v>
                </c:pt>
                <c:pt idx="71663">
                  <c:v>36.288293919146099</c:v>
                </c:pt>
                <c:pt idx="71664">
                  <c:v>36.288434085717697</c:v>
                </c:pt>
                <c:pt idx="71665">
                  <c:v>36.2885742518407</c:v>
                </c:pt>
                <c:pt idx="71666">
                  <c:v>36.288714417515003</c:v>
                </c:pt>
                <c:pt idx="71667">
                  <c:v>36.288854582740598</c:v>
                </c:pt>
                <c:pt idx="71668">
                  <c:v>36.288994747517599</c:v>
                </c:pt>
                <c:pt idx="71669">
                  <c:v>36.289134911845899</c:v>
                </c:pt>
                <c:pt idx="71670">
                  <c:v>36.289275075725598</c:v>
                </c:pt>
                <c:pt idx="71671">
                  <c:v>36.289415239156597</c:v>
                </c:pt>
                <c:pt idx="71672">
                  <c:v>36.289555402139001</c:v>
                </c:pt>
                <c:pt idx="71673">
                  <c:v>36.289695564672698</c:v>
                </c:pt>
                <c:pt idx="71674">
                  <c:v>36.289835726757801</c:v>
                </c:pt>
                <c:pt idx="71675">
                  <c:v>36.289975888394203</c:v>
                </c:pt>
                <c:pt idx="71676">
                  <c:v>36.290116049581997</c:v>
                </c:pt>
                <c:pt idx="71677">
                  <c:v>36.290256210321203</c:v>
                </c:pt>
                <c:pt idx="71678">
                  <c:v>36.290396370611703</c:v>
                </c:pt>
                <c:pt idx="71679">
                  <c:v>36.290536530453501</c:v>
                </c:pt>
                <c:pt idx="71680">
                  <c:v>36.290676689846698</c:v>
                </c:pt>
                <c:pt idx="71681">
                  <c:v>36.290816848791302</c:v>
                </c:pt>
                <c:pt idx="71682">
                  <c:v>36.290957007287297</c:v>
                </c:pt>
                <c:pt idx="71683">
                  <c:v>36.291097165334598</c:v>
                </c:pt>
                <c:pt idx="71684">
                  <c:v>36.291237322933299</c:v>
                </c:pt>
                <c:pt idx="71685">
                  <c:v>36.291377480083298</c:v>
                </c:pt>
                <c:pt idx="71686">
                  <c:v>36.291517636784697</c:v>
                </c:pt>
                <c:pt idx="71687">
                  <c:v>36.291657793037501</c:v>
                </c:pt>
                <c:pt idx="71688">
                  <c:v>36.291797948841698</c:v>
                </c:pt>
                <c:pt idx="71689">
                  <c:v>36.2919381041972</c:v>
                </c:pt>
                <c:pt idx="71690">
                  <c:v>36.292078259104102</c:v>
                </c:pt>
                <c:pt idx="71691">
                  <c:v>36.292218413562402</c:v>
                </c:pt>
                <c:pt idx="71692">
                  <c:v>36.292358567572002</c:v>
                </c:pt>
                <c:pt idx="71693">
                  <c:v>36.2924987211331</c:v>
                </c:pt>
                <c:pt idx="71694">
                  <c:v>36.292638874245498</c:v>
                </c:pt>
                <c:pt idx="71695">
                  <c:v>36.292779026909301</c:v>
                </c:pt>
                <c:pt idx="71696">
                  <c:v>36.292919179124503</c:v>
                </c:pt>
                <c:pt idx="71697">
                  <c:v>36.293059330891097</c:v>
                </c:pt>
                <c:pt idx="71698">
                  <c:v>36.293199482209097</c:v>
                </c:pt>
                <c:pt idx="71699">
                  <c:v>36.293339633078403</c:v>
                </c:pt>
                <c:pt idx="71700">
                  <c:v>36.293479783499102</c:v>
                </c:pt>
                <c:pt idx="71701">
                  <c:v>36.293619933471298</c:v>
                </c:pt>
                <c:pt idx="71702">
                  <c:v>36.293760082994801</c:v>
                </c:pt>
                <c:pt idx="71703">
                  <c:v>36.293900232069703</c:v>
                </c:pt>
                <c:pt idx="71704">
                  <c:v>36.294040380696003</c:v>
                </c:pt>
                <c:pt idx="71705">
                  <c:v>36.294180528873703</c:v>
                </c:pt>
                <c:pt idx="71706">
                  <c:v>36.294320676602801</c:v>
                </c:pt>
                <c:pt idx="71707">
                  <c:v>36.294460823883298</c:v>
                </c:pt>
                <c:pt idx="71708">
                  <c:v>36.294600970715202</c:v>
                </c:pt>
                <c:pt idx="71709">
                  <c:v>36.294741117098603</c:v>
                </c:pt>
                <c:pt idx="71710">
                  <c:v>36.294881263033297</c:v>
                </c:pt>
                <c:pt idx="71711">
                  <c:v>36.295021408519403</c:v>
                </c:pt>
                <c:pt idx="71712">
                  <c:v>36.295161553556902</c:v>
                </c:pt>
                <c:pt idx="71713">
                  <c:v>36.295301698145899</c:v>
                </c:pt>
                <c:pt idx="71714">
                  <c:v>36.295441842286202</c:v>
                </c:pt>
                <c:pt idx="71715">
                  <c:v>36.295581985977996</c:v>
                </c:pt>
                <c:pt idx="71716">
                  <c:v>36.295722129221097</c:v>
                </c:pt>
                <c:pt idx="71717">
                  <c:v>36.295862272015697</c:v>
                </c:pt>
                <c:pt idx="71718">
                  <c:v>36.296002414361702</c:v>
                </c:pt>
                <c:pt idx="71719">
                  <c:v>36.296142556259099</c:v>
                </c:pt>
                <c:pt idx="71720">
                  <c:v>36.296282697708001</c:v>
                </c:pt>
                <c:pt idx="71721">
                  <c:v>36.296422838708203</c:v>
                </c:pt>
                <c:pt idx="71722">
                  <c:v>36.296562979259903</c:v>
                </c:pt>
                <c:pt idx="71723">
                  <c:v>36.296703119363002</c:v>
                </c:pt>
                <c:pt idx="71724">
                  <c:v>36.2968432590175</c:v>
                </c:pt>
                <c:pt idx="71725">
                  <c:v>36.296983398223503</c:v>
                </c:pt>
                <c:pt idx="71726">
                  <c:v>36.297123536980799</c:v>
                </c:pt>
                <c:pt idx="71727">
                  <c:v>36.297263675289599</c:v>
                </c:pt>
                <c:pt idx="71728">
                  <c:v>36.297403813149899</c:v>
                </c:pt>
                <c:pt idx="71729">
                  <c:v>36.297543950561497</c:v>
                </c:pt>
                <c:pt idx="71730">
                  <c:v>36.297684087524601</c:v>
                </c:pt>
                <c:pt idx="71731">
                  <c:v>36.297824224039204</c:v>
                </c:pt>
                <c:pt idx="71732">
                  <c:v>36.297964360105098</c:v>
                </c:pt>
                <c:pt idx="71733">
                  <c:v>36.298104495722498</c:v>
                </c:pt>
                <c:pt idx="71734">
                  <c:v>36.298244630891404</c:v>
                </c:pt>
                <c:pt idx="71735">
                  <c:v>36.298384765611701</c:v>
                </c:pt>
                <c:pt idx="71736">
                  <c:v>36.298524899883397</c:v>
                </c:pt>
                <c:pt idx="71737">
                  <c:v>36.298665033706598</c:v>
                </c:pt>
                <c:pt idx="71738">
                  <c:v>36.298805167081198</c:v>
                </c:pt>
                <c:pt idx="71739">
                  <c:v>36.298945300007198</c:v>
                </c:pt>
                <c:pt idx="71740">
                  <c:v>36.299085432484702</c:v>
                </c:pt>
                <c:pt idx="71741">
                  <c:v>36.299225564513698</c:v>
                </c:pt>
                <c:pt idx="71742">
                  <c:v>36.2993656960941</c:v>
                </c:pt>
                <c:pt idx="71743">
                  <c:v>36.2995058272259</c:v>
                </c:pt>
                <c:pt idx="71744">
                  <c:v>36.299645957909199</c:v>
                </c:pt>
                <c:pt idx="71745">
                  <c:v>36.299786088144003</c:v>
                </c:pt>
                <c:pt idx="71746">
                  <c:v>36.299926217930199</c:v>
                </c:pt>
                <c:pt idx="71747">
                  <c:v>36.300066347267901</c:v>
                </c:pt>
                <c:pt idx="71748">
                  <c:v>36.300206476157001</c:v>
                </c:pt>
                <c:pt idx="71749">
                  <c:v>36.3003466045976</c:v>
                </c:pt>
                <c:pt idx="71750">
                  <c:v>36.300486732589697</c:v>
                </c:pt>
                <c:pt idx="71751">
                  <c:v>36.3006268601332</c:v>
                </c:pt>
                <c:pt idx="71752">
                  <c:v>36.300766987228201</c:v>
                </c:pt>
                <c:pt idx="71753">
                  <c:v>36.300907113874601</c:v>
                </c:pt>
                <c:pt idx="71754">
                  <c:v>36.301047240072499</c:v>
                </c:pt>
                <c:pt idx="71755">
                  <c:v>36.301187365821903</c:v>
                </c:pt>
                <c:pt idx="71756">
                  <c:v>36.301327491122798</c:v>
                </c:pt>
                <c:pt idx="71757">
                  <c:v>36.301467615975099</c:v>
                </c:pt>
                <c:pt idx="71758">
                  <c:v>36.301607740378898</c:v>
                </c:pt>
                <c:pt idx="71759">
                  <c:v>36.301747864334097</c:v>
                </c:pt>
                <c:pt idx="71760">
                  <c:v>36.3018879878409</c:v>
                </c:pt>
                <c:pt idx="71761">
                  <c:v>36.302028110899101</c:v>
                </c:pt>
                <c:pt idx="71762">
                  <c:v>36.302168233508802</c:v>
                </c:pt>
                <c:pt idx="71763">
                  <c:v>36.30230835567</c:v>
                </c:pt>
                <c:pt idx="71764">
                  <c:v>36.302448477382697</c:v>
                </c:pt>
                <c:pt idx="71765">
                  <c:v>36.3025885986468</c:v>
                </c:pt>
                <c:pt idx="71766">
                  <c:v>36.302728719462401</c:v>
                </c:pt>
                <c:pt idx="71767">
                  <c:v>36.3028688398296</c:v>
                </c:pt>
                <c:pt idx="71768">
                  <c:v>36.303008959748198</c:v>
                </c:pt>
                <c:pt idx="71769">
                  <c:v>36.303149079218301</c:v>
                </c:pt>
                <c:pt idx="71770">
                  <c:v>36.303289198239803</c:v>
                </c:pt>
                <c:pt idx="71771">
                  <c:v>36.303429316812903</c:v>
                </c:pt>
                <c:pt idx="71772">
                  <c:v>36.303569434937501</c:v>
                </c:pt>
                <c:pt idx="71773">
                  <c:v>36.303709552613498</c:v>
                </c:pt>
                <c:pt idx="71774">
                  <c:v>36.3038496698411</c:v>
                </c:pt>
                <c:pt idx="71775">
                  <c:v>36.3039897866202</c:v>
                </c:pt>
                <c:pt idx="71776">
                  <c:v>36.304129902950699</c:v>
                </c:pt>
                <c:pt idx="71777">
                  <c:v>36.304270018832803</c:v>
                </c:pt>
                <c:pt idx="71778">
                  <c:v>36.304410134266298</c:v>
                </c:pt>
                <c:pt idx="71779">
                  <c:v>36.304550249251399</c:v>
                </c:pt>
                <c:pt idx="71780">
                  <c:v>36.304690363787998</c:v>
                </c:pt>
                <c:pt idx="71781">
                  <c:v>36.304830477876003</c:v>
                </c:pt>
                <c:pt idx="71782">
                  <c:v>36.304970591515598</c:v>
                </c:pt>
                <c:pt idx="71783">
                  <c:v>36.305110704706699</c:v>
                </c:pt>
                <c:pt idx="71784">
                  <c:v>36.305250817449298</c:v>
                </c:pt>
                <c:pt idx="71785">
                  <c:v>36.305390929743403</c:v>
                </c:pt>
                <c:pt idx="71786">
                  <c:v>36.305531041588999</c:v>
                </c:pt>
                <c:pt idx="71787">
                  <c:v>36.3056711529861</c:v>
                </c:pt>
                <c:pt idx="71788">
                  <c:v>36.3058112639348</c:v>
                </c:pt>
                <c:pt idx="71789">
                  <c:v>36.305951374434997</c:v>
                </c:pt>
                <c:pt idx="71790">
                  <c:v>36.3060914844867</c:v>
                </c:pt>
                <c:pt idx="71791">
                  <c:v>36.306231594089901</c:v>
                </c:pt>
                <c:pt idx="71792">
                  <c:v>36.306371703244601</c:v>
                </c:pt>
                <c:pt idx="71793">
                  <c:v>36.306511811950898</c:v>
                </c:pt>
                <c:pt idx="71794">
                  <c:v>36.306651920208601</c:v>
                </c:pt>
                <c:pt idx="71795">
                  <c:v>36.306792028017902</c:v>
                </c:pt>
                <c:pt idx="71796">
                  <c:v>36.306932135378801</c:v>
                </c:pt>
                <c:pt idx="71797">
                  <c:v>36.307072242291099</c:v>
                </c:pt>
                <c:pt idx="71798">
                  <c:v>36.307212348755002</c:v>
                </c:pt>
                <c:pt idx="71799">
                  <c:v>36.307352454770403</c:v>
                </c:pt>
                <c:pt idx="71800">
                  <c:v>36.307492560337401</c:v>
                </c:pt>
                <c:pt idx="71801">
                  <c:v>36.307632665455898</c:v>
                </c:pt>
                <c:pt idx="71802">
                  <c:v>36.307772770125901</c:v>
                </c:pt>
                <c:pt idx="71803">
                  <c:v>36.307912874347501</c:v>
                </c:pt>
                <c:pt idx="71804">
                  <c:v>36.3080529781206</c:v>
                </c:pt>
                <c:pt idx="71805">
                  <c:v>36.308193081445197</c:v>
                </c:pt>
                <c:pt idx="71806">
                  <c:v>36.308333184321398</c:v>
                </c:pt>
                <c:pt idx="71807">
                  <c:v>36.308473286749098</c:v>
                </c:pt>
                <c:pt idx="71808">
                  <c:v>36.308613388728403</c:v>
                </c:pt>
                <c:pt idx="71809">
                  <c:v>36.3087534902592</c:v>
                </c:pt>
                <c:pt idx="71810">
                  <c:v>36.308893591341601</c:v>
                </c:pt>
                <c:pt idx="71811">
                  <c:v>36.3090336919755</c:v>
                </c:pt>
                <c:pt idx="71812">
                  <c:v>36.309173792160998</c:v>
                </c:pt>
                <c:pt idx="71813">
                  <c:v>36.309313891898</c:v>
                </c:pt>
                <c:pt idx="71814">
                  <c:v>36.309453991186601</c:v>
                </c:pt>
                <c:pt idx="71815">
                  <c:v>36.3095940900267</c:v>
                </c:pt>
                <c:pt idx="71816">
                  <c:v>36.309734188418403</c:v>
                </c:pt>
                <c:pt idx="71817">
                  <c:v>36.309874286361598</c:v>
                </c:pt>
                <c:pt idx="71818">
                  <c:v>36.310014383856398</c:v>
                </c:pt>
                <c:pt idx="71819">
                  <c:v>36.310154480902803</c:v>
                </c:pt>
                <c:pt idx="71820">
                  <c:v>36.310294577500699</c:v>
                </c:pt>
                <c:pt idx="71821">
                  <c:v>36.310434673650199</c:v>
                </c:pt>
                <c:pt idx="71822">
                  <c:v>36.310574769351199</c:v>
                </c:pt>
                <c:pt idx="71823">
                  <c:v>36.310714864603803</c:v>
                </c:pt>
                <c:pt idx="71824">
                  <c:v>36.310854959407997</c:v>
                </c:pt>
                <c:pt idx="71825">
                  <c:v>36.310995053763797</c:v>
                </c:pt>
                <c:pt idx="71826">
                  <c:v>36.311135147671102</c:v>
                </c:pt>
                <c:pt idx="71827">
                  <c:v>36.311275241129998</c:v>
                </c:pt>
                <c:pt idx="71828">
                  <c:v>36.311415334140499</c:v>
                </c:pt>
                <c:pt idx="71829">
                  <c:v>36.311555426702498</c:v>
                </c:pt>
                <c:pt idx="71830">
                  <c:v>36.311695518816101</c:v>
                </c:pt>
                <c:pt idx="71831">
                  <c:v>36.311835610481303</c:v>
                </c:pt>
                <c:pt idx="71832">
                  <c:v>36.311975701698103</c:v>
                </c:pt>
                <c:pt idx="71833">
                  <c:v>36.3121157924665</c:v>
                </c:pt>
                <c:pt idx="71834">
                  <c:v>36.312255882786403</c:v>
                </c:pt>
                <c:pt idx="71835">
                  <c:v>36.312395972657903</c:v>
                </c:pt>
                <c:pt idx="71836">
                  <c:v>36.312536062081001</c:v>
                </c:pt>
                <c:pt idx="71837">
                  <c:v>36.312676151055697</c:v>
                </c:pt>
                <c:pt idx="71838">
                  <c:v>36.312816239581998</c:v>
                </c:pt>
                <c:pt idx="71839">
                  <c:v>36.312956327659897</c:v>
                </c:pt>
                <c:pt idx="71840">
                  <c:v>36.313096415289301</c:v>
                </c:pt>
                <c:pt idx="71841">
                  <c:v>36.313236502470403</c:v>
                </c:pt>
                <c:pt idx="71842">
                  <c:v>36.313376589203003</c:v>
                </c:pt>
                <c:pt idx="71843">
                  <c:v>36.3135166754873</c:v>
                </c:pt>
                <c:pt idx="71844">
                  <c:v>36.313656761323102</c:v>
                </c:pt>
                <c:pt idx="71845">
                  <c:v>36.313796846710602</c:v>
                </c:pt>
                <c:pt idx="71846">
                  <c:v>36.3139369316496</c:v>
                </c:pt>
                <c:pt idx="71847">
                  <c:v>36.314077016140203</c:v>
                </c:pt>
                <c:pt idx="71848">
                  <c:v>36.314217100182503</c:v>
                </c:pt>
                <c:pt idx="71849">
                  <c:v>36.314357183776302</c:v>
                </c:pt>
                <c:pt idx="71850">
                  <c:v>36.314497266921798</c:v>
                </c:pt>
                <c:pt idx="71851">
                  <c:v>36.314637349618799</c:v>
                </c:pt>
                <c:pt idx="71852">
                  <c:v>36.314777431867498</c:v>
                </c:pt>
                <c:pt idx="71853">
                  <c:v>36.314917513667801</c:v>
                </c:pt>
                <c:pt idx="71854">
                  <c:v>36.315057595019603</c:v>
                </c:pt>
                <c:pt idx="71855">
                  <c:v>36.315197675923102</c:v>
                </c:pt>
                <c:pt idx="71856">
                  <c:v>36.315337756378199</c:v>
                </c:pt>
                <c:pt idx="71857">
                  <c:v>36.315477836385</c:v>
                </c:pt>
                <c:pt idx="71858">
                  <c:v>36.315617915943299</c:v>
                </c:pt>
                <c:pt idx="71859">
                  <c:v>36.315757995053303</c:v>
                </c:pt>
                <c:pt idx="71860">
                  <c:v>36.315898073714798</c:v>
                </c:pt>
                <c:pt idx="71861">
                  <c:v>36.316038151927998</c:v>
                </c:pt>
                <c:pt idx="71862">
                  <c:v>36.316178229692902</c:v>
                </c:pt>
                <c:pt idx="71863">
                  <c:v>36.316318307009297</c:v>
                </c:pt>
                <c:pt idx="71864">
                  <c:v>36.316458383877404</c:v>
                </c:pt>
                <c:pt idx="71865">
                  <c:v>36.316598460297101</c:v>
                </c:pt>
                <c:pt idx="71866">
                  <c:v>36.316738536268403</c:v>
                </c:pt>
                <c:pt idx="71867">
                  <c:v>36.316878611791303</c:v>
                </c:pt>
                <c:pt idx="71868">
                  <c:v>36.3170186868659</c:v>
                </c:pt>
                <c:pt idx="71869">
                  <c:v>36.317158761492102</c:v>
                </c:pt>
                <c:pt idx="71870">
                  <c:v>36.317298835670002</c:v>
                </c:pt>
                <c:pt idx="71871">
                  <c:v>36.317438909399499</c:v>
                </c:pt>
                <c:pt idx="71872">
                  <c:v>36.317578982680601</c:v>
                </c:pt>
                <c:pt idx="71873">
                  <c:v>36.317719055513301</c:v>
                </c:pt>
                <c:pt idx="71874">
                  <c:v>36.317859127897698</c:v>
                </c:pt>
                <c:pt idx="71875">
                  <c:v>36.3179991998338</c:v>
                </c:pt>
                <c:pt idx="71876">
                  <c:v>36.318139271321499</c:v>
                </c:pt>
                <c:pt idx="71877">
                  <c:v>36.318279342360803</c:v>
                </c:pt>
                <c:pt idx="71878">
                  <c:v>36.318419412951798</c:v>
                </c:pt>
                <c:pt idx="71879">
                  <c:v>36.318559483094397</c:v>
                </c:pt>
                <c:pt idx="71880">
                  <c:v>36.318699552788601</c:v>
                </c:pt>
                <c:pt idx="71881">
                  <c:v>36.318839622034503</c:v>
                </c:pt>
                <c:pt idx="71882">
                  <c:v>36.318979690832101</c:v>
                </c:pt>
                <c:pt idx="71883">
                  <c:v>36.319119759181298</c:v>
                </c:pt>
                <c:pt idx="71884">
                  <c:v>36.319259827082199</c:v>
                </c:pt>
                <c:pt idx="71885">
                  <c:v>36.319399894534698</c:v>
                </c:pt>
                <c:pt idx="71886">
                  <c:v>36.319539961538901</c:v>
                </c:pt>
                <c:pt idx="71887">
                  <c:v>36.319680028094801</c:v>
                </c:pt>
                <c:pt idx="71888">
                  <c:v>36.319820094202299</c:v>
                </c:pt>
                <c:pt idx="71889">
                  <c:v>36.319960159861402</c:v>
                </c:pt>
                <c:pt idx="71890">
                  <c:v>36.320100225072203</c:v>
                </c:pt>
                <c:pt idx="71891">
                  <c:v>36.3202402898347</c:v>
                </c:pt>
                <c:pt idx="71892">
                  <c:v>36.320380354148902</c:v>
                </c:pt>
                <c:pt idx="71893">
                  <c:v>36.320520418014702</c:v>
                </c:pt>
                <c:pt idx="71894">
                  <c:v>36.320660481432199</c:v>
                </c:pt>
                <c:pt idx="71895">
                  <c:v>36.320800544401301</c:v>
                </c:pt>
                <c:pt idx="71896">
                  <c:v>36.3209406069222</c:v>
                </c:pt>
                <c:pt idx="71897">
                  <c:v>36.321080668994703</c:v>
                </c:pt>
                <c:pt idx="71898">
                  <c:v>36.321220730618897</c:v>
                </c:pt>
                <c:pt idx="71899">
                  <c:v>36.321360791794703</c:v>
                </c:pt>
                <c:pt idx="71900">
                  <c:v>36.321500852522199</c:v>
                </c:pt>
                <c:pt idx="71901">
                  <c:v>36.321640912801399</c:v>
                </c:pt>
                <c:pt idx="71902">
                  <c:v>36.321780972632297</c:v>
                </c:pt>
                <c:pt idx="71903">
                  <c:v>36.321921032014899</c:v>
                </c:pt>
                <c:pt idx="71904">
                  <c:v>36.322061090949099</c:v>
                </c:pt>
                <c:pt idx="71905">
                  <c:v>36.322201149435102</c:v>
                </c:pt>
                <c:pt idx="71906">
                  <c:v>36.322341207472697</c:v>
                </c:pt>
                <c:pt idx="71907">
                  <c:v>36.322481265062002</c:v>
                </c:pt>
                <c:pt idx="71908">
                  <c:v>36.322621322202998</c:v>
                </c:pt>
                <c:pt idx="71909">
                  <c:v>36.322761378895699</c:v>
                </c:pt>
                <c:pt idx="71910">
                  <c:v>36.322901435139997</c:v>
                </c:pt>
                <c:pt idx="71911">
                  <c:v>36.323041490936099</c:v>
                </c:pt>
                <c:pt idx="71912">
                  <c:v>36.323181546283898</c:v>
                </c:pt>
                <c:pt idx="71913">
                  <c:v>36.323321601183302</c:v>
                </c:pt>
                <c:pt idx="71914">
                  <c:v>36.323461655634503</c:v>
                </c:pt>
                <c:pt idx="71915">
                  <c:v>36.323601709637302</c:v>
                </c:pt>
                <c:pt idx="71916">
                  <c:v>36.323741763191897</c:v>
                </c:pt>
                <c:pt idx="71917">
                  <c:v>36.323881816298098</c:v>
                </c:pt>
                <c:pt idx="71918">
                  <c:v>36.324021868956102</c:v>
                </c:pt>
                <c:pt idx="71919">
                  <c:v>36.324161921165697</c:v>
                </c:pt>
                <c:pt idx="71920">
                  <c:v>36.324301972927103</c:v>
                </c:pt>
                <c:pt idx="71921">
                  <c:v>36.324442024240199</c:v>
                </c:pt>
                <c:pt idx="71922">
                  <c:v>36.324582075104999</c:v>
                </c:pt>
                <c:pt idx="71923">
                  <c:v>36.324722125521397</c:v>
                </c:pt>
                <c:pt idx="71924">
                  <c:v>36.324862175489599</c:v>
                </c:pt>
                <c:pt idx="71925">
                  <c:v>36.325002225009598</c:v>
                </c:pt>
                <c:pt idx="71926">
                  <c:v>36.325142274081202</c:v>
                </c:pt>
                <c:pt idx="71927">
                  <c:v>36.325282322704503</c:v>
                </c:pt>
                <c:pt idx="71928">
                  <c:v>36.3254223708796</c:v>
                </c:pt>
                <c:pt idx="71929">
                  <c:v>36.325562418606303</c:v>
                </c:pt>
                <c:pt idx="71930">
                  <c:v>36.325702465884902</c:v>
                </c:pt>
                <c:pt idx="71931">
                  <c:v>36.325842512715099</c:v>
                </c:pt>
                <c:pt idx="71932">
                  <c:v>36.325982559097</c:v>
                </c:pt>
                <c:pt idx="71933">
                  <c:v>36.326122605030697</c:v>
                </c:pt>
                <c:pt idx="71934">
                  <c:v>36.326262650516099</c:v>
                </c:pt>
                <c:pt idx="71935">
                  <c:v>36.326402695553199</c:v>
                </c:pt>
                <c:pt idx="71936">
                  <c:v>36.326542740142003</c:v>
                </c:pt>
                <c:pt idx="71937">
                  <c:v>36.326682784282603</c:v>
                </c:pt>
                <c:pt idx="71938">
                  <c:v>36.326822827974901</c:v>
                </c:pt>
                <c:pt idx="71939">
                  <c:v>36.326962871219003</c:v>
                </c:pt>
                <c:pt idx="71940">
                  <c:v>36.327102914014702</c:v>
                </c:pt>
                <c:pt idx="71941">
                  <c:v>36.327242956362198</c:v>
                </c:pt>
                <c:pt idx="71942">
                  <c:v>36.327382998261498</c:v>
                </c:pt>
                <c:pt idx="71943">
                  <c:v>36.327523039712503</c:v>
                </c:pt>
                <c:pt idx="71944">
                  <c:v>36.327663080715197</c:v>
                </c:pt>
                <c:pt idx="71945">
                  <c:v>36.327803121269703</c:v>
                </c:pt>
                <c:pt idx="71946">
                  <c:v>36.327943161375899</c:v>
                </c:pt>
                <c:pt idx="71947">
                  <c:v>36.328083201033799</c:v>
                </c:pt>
                <c:pt idx="71948">
                  <c:v>36.328223240243503</c:v>
                </c:pt>
                <c:pt idx="71949">
                  <c:v>36.328363279005004</c:v>
                </c:pt>
                <c:pt idx="71950">
                  <c:v>36.328503317318201</c:v>
                </c:pt>
                <c:pt idx="71951">
                  <c:v>36.328643355183097</c:v>
                </c:pt>
                <c:pt idx="71952">
                  <c:v>36.328783392599803</c:v>
                </c:pt>
                <c:pt idx="71953">
                  <c:v>36.328923429568199</c:v>
                </c:pt>
                <c:pt idx="71954">
                  <c:v>36.329063466088499</c:v>
                </c:pt>
                <c:pt idx="71955">
                  <c:v>36.329203502160397</c:v>
                </c:pt>
                <c:pt idx="71956">
                  <c:v>36.329343537784098</c:v>
                </c:pt>
                <c:pt idx="71957">
                  <c:v>36.329483572959603</c:v>
                </c:pt>
                <c:pt idx="71958">
                  <c:v>36.329623607686798</c:v>
                </c:pt>
                <c:pt idx="71959">
                  <c:v>36.329763641965798</c:v>
                </c:pt>
                <c:pt idx="71960">
                  <c:v>36.329903675796601</c:v>
                </c:pt>
                <c:pt idx="71961">
                  <c:v>36.330043709179101</c:v>
                </c:pt>
                <c:pt idx="71962">
                  <c:v>36.330183742113398</c:v>
                </c:pt>
                <c:pt idx="71963">
                  <c:v>36.330323774599499</c:v>
                </c:pt>
                <c:pt idx="71964">
                  <c:v>36.330463806637297</c:v>
                </c:pt>
                <c:pt idx="71965">
                  <c:v>36.330603838226899</c:v>
                </c:pt>
                <c:pt idx="71966">
                  <c:v>36.330743869368199</c:v>
                </c:pt>
                <c:pt idx="71967">
                  <c:v>36.330883900061401</c:v>
                </c:pt>
                <c:pt idx="71968">
                  <c:v>36.331023930306301</c:v>
                </c:pt>
                <c:pt idx="71969">
                  <c:v>36.331163960102998</c:v>
                </c:pt>
                <c:pt idx="71970">
                  <c:v>36.331303989451399</c:v>
                </c:pt>
                <c:pt idx="71971">
                  <c:v>36.331444018351696</c:v>
                </c:pt>
                <c:pt idx="71972">
                  <c:v>36.331584046803698</c:v>
                </c:pt>
                <c:pt idx="71973">
                  <c:v>36.331724074807497</c:v>
                </c:pt>
                <c:pt idx="71974">
                  <c:v>36.331864102363099</c:v>
                </c:pt>
                <c:pt idx="71975">
                  <c:v>36.332004129470498</c:v>
                </c:pt>
                <c:pt idx="71976">
                  <c:v>36.332144156129601</c:v>
                </c:pt>
                <c:pt idx="71977">
                  <c:v>36.332284182340601</c:v>
                </c:pt>
                <c:pt idx="71978">
                  <c:v>36.332424208103298</c:v>
                </c:pt>
                <c:pt idx="71979">
                  <c:v>36.332564233417799</c:v>
                </c:pt>
                <c:pt idx="71980">
                  <c:v>36.332704258284103</c:v>
                </c:pt>
                <c:pt idx="71981">
                  <c:v>36.332844282702297</c:v>
                </c:pt>
                <c:pt idx="71982">
                  <c:v>36.332984306672202</c:v>
                </c:pt>
                <c:pt idx="71983">
                  <c:v>36.333124330193897</c:v>
                </c:pt>
                <c:pt idx="71984">
                  <c:v>36.333264353267403</c:v>
                </c:pt>
                <c:pt idx="71985">
                  <c:v>36.333404375892698</c:v>
                </c:pt>
                <c:pt idx="71986">
                  <c:v>36.333544398069797</c:v>
                </c:pt>
                <c:pt idx="71987">
                  <c:v>36.333684419798701</c:v>
                </c:pt>
                <c:pt idx="71988">
                  <c:v>36.3338244410794</c:v>
                </c:pt>
                <c:pt idx="71989">
                  <c:v>36.333964461911897</c:v>
                </c:pt>
                <c:pt idx="71990">
                  <c:v>36.334104482296198</c:v>
                </c:pt>
                <c:pt idx="71991">
                  <c:v>36.334244502232302</c:v>
                </c:pt>
                <c:pt idx="71992">
                  <c:v>36.334384521720203</c:v>
                </c:pt>
                <c:pt idx="71993">
                  <c:v>36.334524540759901</c:v>
                </c:pt>
                <c:pt idx="71994">
                  <c:v>36.334664559351502</c:v>
                </c:pt>
                <c:pt idx="71995">
                  <c:v>36.3348045774949</c:v>
                </c:pt>
                <c:pt idx="71996">
                  <c:v>36.334944595190002</c:v>
                </c:pt>
                <c:pt idx="71997">
                  <c:v>36.335084612437001</c:v>
                </c:pt>
                <c:pt idx="71998">
                  <c:v>36.335224629235803</c:v>
                </c:pt>
                <c:pt idx="71999">
                  <c:v>36.335364645586502</c:v>
                </c:pt>
                <c:pt idx="72000">
                  <c:v>36.335504661488898</c:v>
                </c:pt>
                <c:pt idx="72001">
                  <c:v>36.335644676943197</c:v>
                </c:pt>
                <c:pt idx="72002">
                  <c:v>36.3357846919493</c:v>
                </c:pt>
                <c:pt idx="72003">
                  <c:v>36.3359247065072</c:v>
                </c:pt>
                <c:pt idx="72004">
                  <c:v>36.336064720616903</c:v>
                </c:pt>
                <c:pt idx="72005">
                  <c:v>36.336204734278503</c:v>
                </c:pt>
                <c:pt idx="72006">
                  <c:v>36.3363447474919</c:v>
                </c:pt>
                <c:pt idx="72007">
                  <c:v>36.3364847602571</c:v>
                </c:pt>
                <c:pt idx="72008">
                  <c:v>36.336624772574197</c:v>
                </c:pt>
                <c:pt idx="72009">
                  <c:v>36.336764784443098</c:v>
                </c:pt>
                <c:pt idx="72010">
                  <c:v>36.336904795863802</c:v>
                </c:pt>
                <c:pt idx="72011">
                  <c:v>36.337044806836403</c:v>
                </c:pt>
                <c:pt idx="72012">
                  <c:v>36.3371848173608</c:v>
                </c:pt>
                <c:pt idx="72013">
                  <c:v>36.337324827437001</c:v>
                </c:pt>
                <c:pt idx="72014">
                  <c:v>36.337464837065099</c:v>
                </c:pt>
                <c:pt idx="72015">
                  <c:v>36.337604846245</c:v>
                </c:pt>
                <c:pt idx="72016">
                  <c:v>36.337744854976798</c:v>
                </c:pt>
                <c:pt idx="72017">
                  <c:v>36.337884863260399</c:v>
                </c:pt>
                <c:pt idx="72018">
                  <c:v>36.338024871095897</c:v>
                </c:pt>
                <c:pt idx="72019">
                  <c:v>36.338164878483198</c:v>
                </c:pt>
                <c:pt idx="72020">
                  <c:v>36.338304885422303</c:v>
                </c:pt>
                <c:pt idx="72021">
                  <c:v>36.338444891913397</c:v>
                </c:pt>
                <c:pt idx="72022">
                  <c:v>36.338584897956203</c:v>
                </c:pt>
                <c:pt idx="72023">
                  <c:v>36.338724903550897</c:v>
                </c:pt>
                <c:pt idx="72024">
                  <c:v>36.338864908697502</c:v>
                </c:pt>
                <c:pt idx="72025">
                  <c:v>36.339004913395897</c:v>
                </c:pt>
                <c:pt idx="72026">
                  <c:v>36.339144917646202</c:v>
                </c:pt>
                <c:pt idx="72027">
                  <c:v>36.339284921448296</c:v>
                </c:pt>
                <c:pt idx="72028">
                  <c:v>36.339424924802302</c:v>
                </c:pt>
                <c:pt idx="72029">
                  <c:v>36.339564927708203</c:v>
                </c:pt>
                <c:pt idx="72030">
                  <c:v>36.339704930165901</c:v>
                </c:pt>
                <c:pt idx="72031">
                  <c:v>36.339844932175502</c:v>
                </c:pt>
                <c:pt idx="72032">
                  <c:v>36.339984933736901</c:v>
                </c:pt>
                <c:pt idx="72033">
                  <c:v>36.340124934850301</c:v>
                </c:pt>
                <c:pt idx="72034">
                  <c:v>36.3402649355154</c:v>
                </c:pt>
                <c:pt idx="72035">
                  <c:v>36.340404935732501</c:v>
                </c:pt>
                <c:pt idx="72036">
                  <c:v>36.340544935501399</c:v>
                </c:pt>
                <c:pt idx="72037">
                  <c:v>36.3406849348222</c:v>
                </c:pt>
                <c:pt idx="72038">
                  <c:v>36.340824933694897</c:v>
                </c:pt>
                <c:pt idx="72039">
                  <c:v>36.340964932119498</c:v>
                </c:pt>
                <c:pt idx="72040">
                  <c:v>36.341104930095902</c:v>
                </c:pt>
                <c:pt idx="72041">
                  <c:v>36.341244927624203</c:v>
                </c:pt>
                <c:pt idx="72042">
                  <c:v>36.3413849247044</c:v>
                </c:pt>
                <c:pt idx="72043">
                  <c:v>36.3415249213365</c:v>
                </c:pt>
                <c:pt idx="72044">
                  <c:v>36.341664917520497</c:v>
                </c:pt>
                <c:pt idx="72045">
                  <c:v>36.341804913256297</c:v>
                </c:pt>
                <c:pt idx="72046">
                  <c:v>36.341944908544001</c:v>
                </c:pt>
                <c:pt idx="72047">
                  <c:v>36.342084903383601</c:v>
                </c:pt>
                <c:pt idx="72048">
                  <c:v>36.342224897775203</c:v>
                </c:pt>
                <c:pt idx="72049">
                  <c:v>36.342364891718503</c:v>
                </c:pt>
                <c:pt idx="72050">
                  <c:v>36.342504885213799</c:v>
                </c:pt>
                <c:pt idx="72051">
                  <c:v>36.342644878260998</c:v>
                </c:pt>
                <c:pt idx="72052">
                  <c:v>36.3427848708601</c:v>
                </c:pt>
                <c:pt idx="72053">
                  <c:v>36.342924863011099</c:v>
                </c:pt>
                <c:pt idx="72054">
                  <c:v>36.343064854713901</c:v>
                </c:pt>
                <c:pt idx="72055">
                  <c:v>36.3432048459687</c:v>
                </c:pt>
                <c:pt idx="72056">
                  <c:v>36.343344836775401</c:v>
                </c:pt>
                <c:pt idx="72057">
                  <c:v>36.343484827133999</c:v>
                </c:pt>
                <c:pt idx="72058">
                  <c:v>36.3436248170444</c:v>
                </c:pt>
                <c:pt idx="72059">
                  <c:v>36.343764806506798</c:v>
                </c:pt>
                <c:pt idx="72060">
                  <c:v>36.343904795521098</c:v>
                </c:pt>
                <c:pt idx="72061">
                  <c:v>36.344044784087302</c:v>
                </c:pt>
                <c:pt idx="72062">
                  <c:v>36.344184772205402</c:v>
                </c:pt>
                <c:pt idx="72063">
                  <c:v>36.344324759875398</c:v>
                </c:pt>
                <c:pt idx="72064">
                  <c:v>36.344464747097398</c:v>
                </c:pt>
                <c:pt idx="72065">
                  <c:v>36.344604733871201</c:v>
                </c:pt>
                <c:pt idx="72066">
                  <c:v>36.3447447201969</c:v>
                </c:pt>
                <c:pt idx="72067">
                  <c:v>36.344884706074602</c:v>
                </c:pt>
                <c:pt idx="72068">
                  <c:v>36.3450246915042</c:v>
                </c:pt>
                <c:pt idx="72069">
                  <c:v>36.345164676485702</c:v>
                </c:pt>
                <c:pt idx="72070">
                  <c:v>36.3453046610191</c:v>
                </c:pt>
                <c:pt idx="72071">
                  <c:v>36.3454446451045</c:v>
                </c:pt>
                <c:pt idx="72072">
                  <c:v>36.345584628741797</c:v>
                </c:pt>
                <c:pt idx="72073">
                  <c:v>36.345724611930997</c:v>
                </c:pt>
                <c:pt idx="72074">
                  <c:v>36.345864594672101</c:v>
                </c:pt>
                <c:pt idx="72075">
                  <c:v>36.3460045769652</c:v>
                </c:pt>
                <c:pt idx="72076">
                  <c:v>36.346144558810103</c:v>
                </c:pt>
                <c:pt idx="72077">
                  <c:v>36.346284540207002</c:v>
                </c:pt>
                <c:pt idx="72078">
                  <c:v>36.346424521155903</c:v>
                </c:pt>
                <c:pt idx="72079">
                  <c:v>36.346564501656701</c:v>
                </c:pt>
                <c:pt idx="72080">
                  <c:v>36.346704481709402</c:v>
                </c:pt>
                <c:pt idx="72081">
                  <c:v>36.346844461313999</c:v>
                </c:pt>
                <c:pt idx="72082">
                  <c:v>36.3469844404706</c:v>
                </c:pt>
                <c:pt idx="72083">
                  <c:v>36.347124419179202</c:v>
                </c:pt>
                <c:pt idx="72084">
                  <c:v>36.347264397439602</c:v>
                </c:pt>
                <c:pt idx="72085">
                  <c:v>36.347404375251998</c:v>
                </c:pt>
                <c:pt idx="72086">
                  <c:v>36.347544352616403</c:v>
                </c:pt>
                <c:pt idx="72087">
                  <c:v>36.347684329532697</c:v>
                </c:pt>
                <c:pt idx="72088">
                  <c:v>36.347824306000902</c:v>
                </c:pt>
                <c:pt idx="72089">
                  <c:v>36.347964282021103</c:v>
                </c:pt>
                <c:pt idx="72090">
                  <c:v>36.348104257593299</c:v>
                </c:pt>
                <c:pt idx="72091">
                  <c:v>36.348244232717398</c:v>
                </c:pt>
                <c:pt idx="72092">
                  <c:v>36.348384207393401</c:v>
                </c:pt>
                <c:pt idx="72093">
                  <c:v>36.3485241816214</c:v>
                </c:pt>
                <c:pt idx="72094">
                  <c:v>36.348664155401401</c:v>
                </c:pt>
                <c:pt idx="72095">
                  <c:v>36.348804128733299</c:v>
                </c:pt>
                <c:pt idx="72096">
                  <c:v>36.348944101617199</c:v>
                </c:pt>
                <c:pt idx="72097">
                  <c:v>36.349084074053003</c:v>
                </c:pt>
                <c:pt idx="72098">
                  <c:v>36.349224046040803</c:v>
                </c:pt>
                <c:pt idx="72099">
                  <c:v>36.349364017580498</c:v>
                </c:pt>
                <c:pt idx="72100">
                  <c:v>36.349503988672197</c:v>
                </c:pt>
                <c:pt idx="72101">
                  <c:v>36.349643959315898</c:v>
                </c:pt>
                <c:pt idx="72102">
                  <c:v>36.349783929511602</c:v>
                </c:pt>
                <c:pt idx="72103">
                  <c:v>36.349923899259203</c:v>
                </c:pt>
                <c:pt idx="72104">
                  <c:v>36.350063868558799</c:v>
                </c:pt>
                <c:pt idx="72105">
                  <c:v>36.350203837410298</c:v>
                </c:pt>
                <c:pt idx="72106">
                  <c:v>36.3503438058138</c:v>
                </c:pt>
                <c:pt idx="72107">
                  <c:v>36.350483773769398</c:v>
                </c:pt>
                <c:pt idx="72108">
                  <c:v>36.350623741276799</c:v>
                </c:pt>
                <c:pt idx="72109">
                  <c:v>36.350763708336302</c:v>
                </c:pt>
                <c:pt idx="72110">
                  <c:v>36.350903674947702</c:v>
                </c:pt>
                <c:pt idx="72111">
                  <c:v>36.351043641111097</c:v>
                </c:pt>
                <c:pt idx="72112">
                  <c:v>36.351183606826503</c:v>
                </c:pt>
                <c:pt idx="72113">
                  <c:v>36.351323572093897</c:v>
                </c:pt>
                <c:pt idx="72114">
                  <c:v>36.351463536913201</c:v>
                </c:pt>
                <c:pt idx="72115">
                  <c:v>36.3516035012846</c:v>
                </c:pt>
                <c:pt idx="72116">
                  <c:v>36.351743465207903</c:v>
                </c:pt>
                <c:pt idx="72117">
                  <c:v>36.351883428683202</c:v>
                </c:pt>
                <c:pt idx="72118">
                  <c:v>36.352023391710503</c:v>
                </c:pt>
                <c:pt idx="72119">
                  <c:v>36.3521633542898</c:v>
                </c:pt>
                <c:pt idx="72120">
                  <c:v>36.3523033164211</c:v>
                </c:pt>
                <c:pt idx="72121">
                  <c:v>36.352443278104403</c:v>
                </c:pt>
                <c:pt idx="72122">
                  <c:v>36.352583239339701</c:v>
                </c:pt>
                <c:pt idx="72123">
                  <c:v>36.352723200127002</c:v>
                </c:pt>
                <c:pt idx="72124">
                  <c:v>36.3528631604662</c:v>
                </c:pt>
                <c:pt idx="72125">
                  <c:v>36.353003120357499</c:v>
                </c:pt>
                <c:pt idx="72126">
                  <c:v>36.353143079800802</c:v>
                </c:pt>
                <c:pt idx="72127">
                  <c:v>36.3532830387961</c:v>
                </c:pt>
                <c:pt idx="72128">
                  <c:v>36.353422997343301</c:v>
                </c:pt>
                <c:pt idx="72129">
                  <c:v>36.353562955442598</c:v>
                </c:pt>
                <c:pt idx="72130">
                  <c:v>36.353702913093898</c:v>
                </c:pt>
                <c:pt idx="72131">
                  <c:v>36.3538428702972</c:v>
                </c:pt>
                <c:pt idx="72132">
                  <c:v>36.353982827052498</c:v>
                </c:pt>
                <c:pt idx="72133">
                  <c:v>36.354122783359898</c:v>
                </c:pt>
                <c:pt idx="72134">
                  <c:v>36.354262739219202</c:v>
                </c:pt>
                <c:pt idx="72135">
                  <c:v>36.354402694630501</c:v>
                </c:pt>
                <c:pt idx="72136">
                  <c:v>36.354542649593903</c:v>
                </c:pt>
                <c:pt idx="72137">
                  <c:v>36.3546826041093</c:v>
                </c:pt>
                <c:pt idx="72138">
                  <c:v>36.3548225581767</c:v>
                </c:pt>
                <c:pt idx="72139">
                  <c:v>36.354962511796103</c:v>
                </c:pt>
                <c:pt idx="72140">
                  <c:v>36.355102464967501</c:v>
                </c:pt>
                <c:pt idx="72141">
                  <c:v>36.355242417691002</c:v>
                </c:pt>
                <c:pt idx="72142">
                  <c:v>36.355382369966499</c:v>
                </c:pt>
                <c:pt idx="72143">
                  <c:v>36.355522321793998</c:v>
                </c:pt>
                <c:pt idx="72144">
                  <c:v>36.3556622731735</c:v>
                </c:pt>
                <c:pt idx="72145">
                  <c:v>36.355802224105098</c:v>
                </c:pt>
                <c:pt idx="72146">
                  <c:v>36.355942174588698</c:v>
                </c:pt>
                <c:pt idx="72147">
                  <c:v>36.356082124624301</c:v>
                </c:pt>
                <c:pt idx="72148">
                  <c:v>36.356222074211999</c:v>
                </c:pt>
                <c:pt idx="72149">
                  <c:v>36.3563620233517</c:v>
                </c:pt>
                <c:pt idx="72150">
                  <c:v>36.356501972043397</c:v>
                </c:pt>
                <c:pt idx="72151">
                  <c:v>36.356641920287103</c:v>
                </c:pt>
                <c:pt idx="72152">
                  <c:v>36.356781868082898</c:v>
                </c:pt>
                <c:pt idx="72153">
                  <c:v>36.356921815430802</c:v>
                </c:pt>
                <c:pt idx="72154">
                  <c:v>36.357061762330702</c:v>
                </c:pt>
                <c:pt idx="72155">
                  <c:v>36.357201708782597</c:v>
                </c:pt>
                <c:pt idx="72156">
                  <c:v>36.357341654786602</c:v>
                </c:pt>
                <c:pt idx="72157">
                  <c:v>36.357481600342602</c:v>
                </c:pt>
                <c:pt idx="72158">
                  <c:v>36.357621545450598</c:v>
                </c:pt>
                <c:pt idx="72159">
                  <c:v>36.357761490110803</c:v>
                </c:pt>
                <c:pt idx="72160">
                  <c:v>36.357901434322898</c:v>
                </c:pt>
                <c:pt idx="72161">
                  <c:v>36.358041378087101</c:v>
                </c:pt>
                <c:pt idx="72162">
                  <c:v>36.3581813214034</c:v>
                </c:pt>
                <c:pt idx="72163">
                  <c:v>36.358321264271702</c:v>
                </c:pt>
                <c:pt idx="72164">
                  <c:v>36.358461206692098</c:v>
                </c:pt>
                <c:pt idx="72165">
                  <c:v>36.358601148664498</c:v>
                </c:pt>
                <c:pt idx="72166">
                  <c:v>36.358741090189</c:v>
                </c:pt>
                <c:pt idx="72167">
                  <c:v>36.358881031265497</c:v>
                </c:pt>
                <c:pt idx="72168">
                  <c:v>36.359020971894203</c:v>
                </c:pt>
                <c:pt idx="72169">
                  <c:v>36.359160912074799</c:v>
                </c:pt>
                <c:pt idx="72170">
                  <c:v>36.359300851807603</c:v>
                </c:pt>
                <c:pt idx="72171">
                  <c:v>36.359440791092403</c:v>
                </c:pt>
                <c:pt idx="72172">
                  <c:v>36.359580729929199</c:v>
                </c:pt>
                <c:pt idx="72173">
                  <c:v>36.359720668318197</c:v>
                </c:pt>
                <c:pt idx="72174">
                  <c:v>36.359860606259197</c:v>
                </c:pt>
                <c:pt idx="72175">
                  <c:v>36.3600005437523</c:v>
                </c:pt>
                <c:pt idx="72176">
                  <c:v>36.360140480797398</c:v>
                </c:pt>
                <c:pt idx="72177">
                  <c:v>36.360280417394598</c:v>
                </c:pt>
                <c:pt idx="72178">
                  <c:v>36.360420353543901</c:v>
                </c:pt>
                <c:pt idx="72179">
                  <c:v>36.360560289245299</c:v>
                </c:pt>
                <c:pt idx="72180">
                  <c:v>36.3607002244988</c:v>
                </c:pt>
                <c:pt idx="72181">
                  <c:v>36.360840159304303</c:v>
                </c:pt>
                <c:pt idx="72182">
                  <c:v>36.360980093661901</c:v>
                </c:pt>
                <c:pt idx="72183">
                  <c:v>36.361120027571602</c:v>
                </c:pt>
                <c:pt idx="72184">
                  <c:v>36.361259961033397</c:v>
                </c:pt>
                <c:pt idx="72185">
                  <c:v>36.361399894047302</c:v>
                </c:pt>
                <c:pt idx="72186">
                  <c:v>36.361539826613203</c:v>
                </c:pt>
                <c:pt idx="72187">
                  <c:v>36.361679758731299</c:v>
                </c:pt>
                <c:pt idx="72188">
                  <c:v>36.361819690401397</c:v>
                </c:pt>
                <c:pt idx="72189">
                  <c:v>36.361959621623598</c:v>
                </c:pt>
                <c:pt idx="72190">
                  <c:v>36.3620995523979</c:v>
                </c:pt>
                <c:pt idx="72191">
                  <c:v>36.362239482724299</c:v>
                </c:pt>
                <c:pt idx="72192">
                  <c:v>36.362379412602898</c:v>
                </c:pt>
                <c:pt idx="72193">
                  <c:v>36.362519342033501</c:v>
                </c:pt>
                <c:pt idx="72194">
                  <c:v>36.362659271016199</c:v>
                </c:pt>
                <c:pt idx="72195">
                  <c:v>36.362799199550999</c:v>
                </c:pt>
                <c:pt idx="72196">
                  <c:v>36.362939127637901</c:v>
                </c:pt>
                <c:pt idx="72197">
                  <c:v>36.363079055276899</c:v>
                </c:pt>
                <c:pt idx="72198">
                  <c:v>36.363218982467998</c:v>
                </c:pt>
                <c:pt idx="72199">
                  <c:v>36.3633589092112</c:v>
                </c:pt>
                <c:pt idx="72200">
                  <c:v>36.363498835506498</c:v>
                </c:pt>
                <c:pt idx="72201">
                  <c:v>36.363638761353997</c:v>
                </c:pt>
                <c:pt idx="72202">
                  <c:v>36.363778686753498</c:v>
                </c:pt>
                <c:pt idx="72203">
                  <c:v>36.363918611705103</c:v>
                </c:pt>
                <c:pt idx="72204">
                  <c:v>36.364058536208901</c:v>
                </c:pt>
                <c:pt idx="72205">
                  <c:v>36.364198460264802</c:v>
                </c:pt>
                <c:pt idx="72206">
                  <c:v>36.364338383872798</c:v>
                </c:pt>
                <c:pt idx="72207">
                  <c:v>36.364478307032897</c:v>
                </c:pt>
                <c:pt idx="72208">
                  <c:v>36.364618229745098</c:v>
                </c:pt>
                <c:pt idx="72209">
                  <c:v>36.3647581520095</c:v>
                </c:pt>
                <c:pt idx="72210">
                  <c:v>36.364898073825998</c:v>
                </c:pt>
                <c:pt idx="72211">
                  <c:v>36.365037995194598</c:v>
                </c:pt>
                <c:pt idx="72212">
                  <c:v>36.3651779161153</c:v>
                </c:pt>
                <c:pt idx="72213">
                  <c:v>36.365317836588098</c:v>
                </c:pt>
                <c:pt idx="72214">
                  <c:v>36.365457756613097</c:v>
                </c:pt>
                <c:pt idx="72215">
                  <c:v>36.365597676190198</c:v>
                </c:pt>
                <c:pt idx="72216">
                  <c:v>36.365737595319402</c:v>
                </c:pt>
                <c:pt idx="72217">
                  <c:v>36.3658775140008</c:v>
                </c:pt>
                <c:pt idx="72218">
                  <c:v>36.366017432234301</c:v>
                </c:pt>
                <c:pt idx="72219">
                  <c:v>36.366157350019897</c:v>
                </c:pt>
                <c:pt idx="72220">
                  <c:v>36.366297267357702</c:v>
                </c:pt>
                <c:pt idx="72221">
                  <c:v>36.366437184247602</c:v>
                </c:pt>
                <c:pt idx="72222">
                  <c:v>36.366577100689597</c:v>
                </c:pt>
                <c:pt idx="72223">
                  <c:v>36.366717016683801</c:v>
                </c:pt>
                <c:pt idx="72224">
                  <c:v>36.3668569322301</c:v>
                </c:pt>
                <c:pt idx="72225">
                  <c:v>36.3669968473286</c:v>
                </c:pt>
                <c:pt idx="72226">
                  <c:v>36.367136761979197</c:v>
                </c:pt>
                <c:pt idx="72227">
                  <c:v>36.367276676182001</c:v>
                </c:pt>
                <c:pt idx="72228">
                  <c:v>36.367416589936902</c:v>
                </c:pt>
                <c:pt idx="72229">
                  <c:v>36.367556503243897</c:v>
                </c:pt>
                <c:pt idx="72230">
                  <c:v>36.367696416103101</c:v>
                </c:pt>
                <c:pt idx="72231">
                  <c:v>36.3678363285145</c:v>
                </c:pt>
                <c:pt idx="72232">
                  <c:v>36.367976240478001</c:v>
                </c:pt>
                <c:pt idx="72233">
                  <c:v>36.368116151993704</c:v>
                </c:pt>
                <c:pt idx="72234">
                  <c:v>36.368256063061501</c:v>
                </c:pt>
                <c:pt idx="72235">
                  <c:v>36.368395973681402</c:v>
                </c:pt>
                <c:pt idx="72236">
                  <c:v>36.368535883853603</c:v>
                </c:pt>
                <c:pt idx="72237">
                  <c:v>36.3686757935779</c:v>
                </c:pt>
                <c:pt idx="72238">
                  <c:v>36.368815702854299</c:v>
                </c:pt>
                <c:pt idx="72239">
                  <c:v>36.3689556116829</c:v>
                </c:pt>
                <c:pt idx="72240">
                  <c:v>36.369095520063702</c:v>
                </c:pt>
                <c:pt idx="72241">
                  <c:v>36.369235427996699</c:v>
                </c:pt>
                <c:pt idx="72242">
                  <c:v>36.369375335481799</c:v>
                </c:pt>
                <c:pt idx="72243">
                  <c:v>36.3695152425191</c:v>
                </c:pt>
                <c:pt idx="72244">
                  <c:v>36.369655149108503</c:v>
                </c:pt>
                <c:pt idx="72245">
                  <c:v>36.369795055250101</c:v>
                </c:pt>
                <c:pt idx="72246">
                  <c:v>36.369934960943901</c:v>
                </c:pt>
                <c:pt idx="72247">
                  <c:v>36.370074866189903</c:v>
                </c:pt>
                <c:pt idx="72248">
                  <c:v>36.370214770988099</c:v>
                </c:pt>
                <c:pt idx="72249">
                  <c:v>36.370354675338397</c:v>
                </c:pt>
                <c:pt idx="72250">
                  <c:v>36.370494579240898</c:v>
                </c:pt>
                <c:pt idx="72251">
                  <c:v>36.3706344826956</c:v>
                </c:pt>
                <c:pt idx="72252">
                  <c:v>36.370774385702397</c:v>
                </c:pt>
                <c:pt idx="72253">
                  <c:v>36.370914288261503</c:v>
                </c:pt>
                <c:pt idx="72254">
                  <c:v>36.371054190372703</c:v>
                </c:pt>
                <c:pt idx="72255">
                  <c:v>36.371194092036099</c:v>
                </c:pt>
                <c:pt idx="72256">
                  <c:v>36.371333993251802</c:v>
                </c:pt>
                <c:pt idx="72257">
                  <c:v>36.371473894019502</c:v>
                </c:pt>
                <c:pt idx="72258">
                  <c:v>36.371613794339503</c:v>
                </c:pt>
                <c:pt idx="72259">
                  <c:v>36.371753694211698</c:v>
                </c:pt>
                <c:pt idx="72260">
                  <c:v>36.371893593636102</c:v>
                </c:pt>
                <c:pt idx="72261">
                  <c:v>36.372033492612601</c:v>
                </c:pt>
                <c:pt idx="72262">
                  <c:v>36.372173391141402</c:v>
                </c:pt>
                <c:pt idx="72263">
                  <c:v>36.372313289222397</c:v>
                </c:pt>
                <c:pt idx="72264">
                  <c:v>36.372453186855502</c:v>
                </c:pt>
                <c:pt idx="72265">
                  <c:v>36.372593084040901</c:v>
                </c:pt>
                <c:pt idx="72266">
                  <c:v>36.372732980778402</c:v>
                </c:pt>
                <c:pt idx="72267">
                  <c:v>36.372872877068197</c:v>
                </c:pt>
                <c:pt idx="72268">
                  <c:v>36.373012772910201</c:v>
                </c:pt>
                <c:pt idx="72269">
                  <c:v>36.3731526683043</c:v>
                </c:pt>
                <c:pt idx="72270">
                  <c:v>36.3732925632507</c:v>
                </c:pt>
                <c:pt idx="72271">
                  <c:v>36.373432457749303</c:v>
                </c:pt>
                <c:pt idx="72272">
                  <c:v>36.3735723518001</c:v>
                </c:pt>
                <c:pt idx="72273">
                  <c:v>36.373712245403098</c:v>
                </c:pt>
                <c:pt idx="72274">
                  <c:v>36.373852138558298</c:v>
                </c:pt>
                <c:pt idx="72275">
                  <c:v>36.3739920312658</c:v>
                </c:pt>
                <c:pt idx="72276">
                  <c:v>36.374131923525397</c:v>
                </c:pt>
                <c:pt idx="72277">
                  <c:v>36.374271815337302</c:v>
                </c:pt>
                <c:pt idx="72278">
                  <c:v>36.374411706701402</c:v>
                </c:pt>
                <c:pt idx="72279">
                  <c:v>36.374551597617703</c:v>
                </c:pt>
                <c:pt idx="72280">
                  <c:v>36.374691488086199</c:v>
                </c:pt>
                <c:pt idx="72281">
                  <c:v>36.374831378106997</c:v>
                </c:pt>
                <c:pt idx="72282">
                  <c:v>36.374971267680003</c:v>
                </c:pt>
                <c:pt idx="72283">
                  <c:v>36.375111156805197</c:v>
                </c:pt>
                <c:pt idx="72284">
                  <c:v>36.375251045482599</c:v>
                </c:pt>
                <c:pt idx="72285">
                  <c:v>36.375390933712303</c:v>
                </c:pt>
                <c:pt idx="72286">
                  <c:v>36.375530821494202</c:v>
                </c:pt>
                <c:pt idx="72287">
                  <c:v>36.375670708828302</c:v>
                </c:pt>
                <c:pt idx="72288">
                  <c:v>36.375810595714697</c:v>
                </c:pt>
                <c:pt idx="72289">
                  <c:v>36.3759504821532</c:v>
                </c:pt>
                <c:pt idx="72290">
                  <c:v>36.376090368144098</c:v>
                </c:pt>
                <c:pt idx="72291">
                  <c:v>36.376230253687098</c:v>
                </c:pt>
                <c:pt idx="72292">
                  <c:v>36.376370138782399</c:v>
                </c:pt>
                <c:pt idx="72293">
                  <c:v>36.376510023430001</c:v>
                </c:pt>
                <c:pt idx="72294">
                  <c:v>36.376649907629798</c:v>
                </c:pt>
                <c:pt idx="72295">
                  <c:v>36.376789791381803</c:v>
                </c:pt>
                <c:pt idx="72296">
                  <c:v>36.376929674686103</c:v>
                </c:pt>
                <c:pt idx="72297">
                  <c:v>36.377069557542598</c:v>
                </c:pt>
                <c:pt idx="72298">
                  <c:v>36.3772094399514</c:v>
                </c:pt>
                <c:pt idx="72299">
                  <c:v>36.377349321912398</c:v>
                </c:pt>
                <c:pt idx="72300">
                  <c:v>36.377489203425696</c:v>
                </c:pt>
                <c:pt idx="72301">
                  <c:v>36.377629084491197</c:v>
                </c:pt>
                <c:pt idx="72302">
                  <c:v>36.377768965108999</c:v>
                </c:pt>
                <c:pt idx="72303">
                  <c:v>36.377908845279002</c:v>
                </c:pt>
                <c:pt idx="72304">
                  <c:v>36.3780487250013</c:v>
                </c:pt>
                <c:pt idx="72305">
                  <c:v>36.378188604275799</c:v>
                </c:pt>
                <c:pt idx="72306">
                  <c:v>36.378328483102599</c:v>
                </c:pt>
                <c:pt idx="72307">
                  <c:v>36.378468361481701</c:v>
                </c:pt>
                <c:pt idx="72308">
                  <c:v>36.378608239412998</c:v>
                </c:pt>
                <c:pt idx="72309">
                  <c:v>36.378748116896602</c:v>
                </c:pt>
                <c:pt idx="72310">
                  <c:v>36.378887993932402</c:v>
                </c:pt>
                <c:pt idx="72311">
                  <c:v>36.379027870520503</c:v>
                </c:pt>
                <c:pt idx="72312">
                  <c:v>36.379167746660897</c:v>
                </c:pt>
                <c:pt idx="72313">
                  <c:v>36.3793076223536</c:v>
                </c:pt>
                <c:pt idx="72314">
                  <c:v>36.379447497598498</c:v>
                </c:pt>
                <c:pt idx="72315">
                  <c:v>36.379587372395697</c:v>
                </c:pt>
                <c:pt idx="72316">
                  <c:v>36.379727246745198</c:v>
                </c:pt>
                <c:pt idx="72317">
                  <c:v>36.3798671206469</c:v>
                </c:pt>
                <c:pt idx="72318">
                  <c:v>36.380006994100903</c:v>
                </c:pt>
                <c:pt idx="72319">
                  <c:v>36.3801468671072</c:v>
                </c:pt>
                <c:pt idx="72320">
                  <c:v>36.380286739665799</c:v>
                </c:pt>
                <c:pt idx="72321">
                  <c:v>36.380426611776699</c:v>
                </c:pt>
                <c:pt idx="72322">
                  <c:v>36.3805664834398</c:v>
                </c:pt>
                <c:pt idx="72323">
                  <c:v>36.380706354655203</c:v>
                </c:pt>
                <c:pt idx="72324">
                  <c:v>36.3808462254229</c:v>
                </c:pt>
                <c:pt idx="72325">
                  <c:v>36.380986095742898</c:v>
                </c:pt>
                <c:pt idx="72326">
                  <c:v>36.381125965615198</c:v>
                </c:pt>
                <c:pt idx="72327">
                  <c:v>36.381265835039798</c:v>
                </c:pt>
                <c:pt idx="72328">
                  <c:v>36.3814057040167</c:v>
                </c:pt>
                <c:pt idx="72329">
                  <c:v>36.381545572545797</c:v>
                </c:pt>
                <c:pt idx="72330">
                  <c:v>36.381685440627201</c:v>
                </c:pt>
                <c:pt idx="72331">
                  <c:v>36.381825308261</c:v>
                </c:pt>
                <c:pt idx="72332">
                  <c:v>36.381965175447</c:v>
                </c:pt>
                <c:pt idx="72333">
                  <c:v>36.382105042185401</c:v>
                </c:pt>
                <c:pt idx="72334">
                  <c:v>36.382244908475997</c:v>
                </c:pt>
                <c:pt idx="72335">
                  <c:v>36.382384774318901</c:v>
                </c:pt>
                <c:pt idx="72336">
                  <c:v>36.382524639714198</c:v>
                </c:pt>
                <c:pt idx="72337">
                  <c:v>36.382664504661697</c:v>
                </c:pt>
                <c:pt idx="72338">
                  <c:v>36.382804369161597</c:v>
                </c:pt>
                <c:pt idx="72339">
                  <c:v>36.382944233213699</c:v>
                </c:pt>
                <c:pt idx="72340">
                  <c:v>36.383084096818202</c:v>
                </c:pt>
                <c:pt idx="72341">
                  <c:v>36.383223959974899</c:v>
                </c:pt>
                <c:pt idx="72342">
                  <c:v>36.383363822683997</c:v>
                </c:pt>
                <c:pt idx="72343">
                  <c:v>36.383503684945403</c:v>
                </c:pt>
                <c:pt idx="72344">
                  <c:v>36.383643546759103</c:v>
                </c:pt>
                <c:pt idx="72345">
                  <c:v>36.383783408125097</c:v>
                </c:pt>
                <c:pt idx="72346">
                  <c:v>36.3839232690435</c:v>
                </c:pt>
                <c:pt idx="72347">
                  <c:v>36.384063129514097</c:v>
                </c:pt>
                <c:pt idx="72348">
                  <c:v>36.384202989537101</c:v>
                </c:pt>
                <c:pt idx="72349">
                  <c:v>36.3843428491124</c:v>
                </c:pt>
                <c:pt idx="72350">
                  <c:v>36.38448270824</c:v>
                </c:pt>
                <c:pt idx="72351">
                  <c:v>36.384622566919901</c:v>
                </c:pt>
                <c:pt idx="72352">
                  <c:v>36.384762425152203</c:v>
                </c:pt>
                <c:pt idx="72353">
                  <c:v>36.3849022829368</c:v>
                </c:pt>
                <c:pt idx="72354">
                  <c:v>36.385042140273697</c:v>
                </c:pt>
                <c:pt idx="72355">
                  <c:v>36.385181997163002</c:v>
                </c:pt>
                <c:pt idx="72356">
                  <c:v>36.385321853604502</c:v>
                </c:pt>
                <c:pt idx="72357">
                  <c:v>36.385461709598403</c:v>
                </c:pt>
                <c:pt idx="72358">
                  <c:v>36.385601565144697</c:v>
                </c:pt>
                <c:pt idx="72359">
                  <c:v>36.385741420243299</c:v>
                </c:pt>
                <c:pt idx="72360">
                  <c:v>36.385881274894203</c:v>
                </c:pt>
                <c:pt idx="72361">
                  <c:v>36.386021129097401</c:v>
                </c:pt>
                <c:pt idx="72362">
                  <c:v>36.386160982852999</c:v>
                </c:pt>
                <c:pt idx="72363">
                  <c:v>36.386300836160999</c:v>
                </c:pt>
                <c:pt idx="72364">
                  <c:v>36.3864406890212</c:v>
                </c:pt>
                <c:pt idx="72365">
                  <c:v>36.386580541433901</c:v>
                </c:pt>
                <c:pt idx="72366">
                  <c:v>36.386720393398797</c:v>
                </c:pt>
                <c:pt idx="72367">
                  <c:v>36.3868602449161</c:v>
                </c:pt>
                <c:pt idx="72368">
                  <c:v>36.387000095985798</c:v>
                </c:pt>
                <c:pt idx="72369">
                  <c:v>36.387139946607803</c:v>
                </c:pt>
                <c:pt idx="72370">
                  <c:v>36.387279796782202</c:v>
                </c:pt>
                <c:pt idx="72371">
                  <c:v>36.387419646508903</c:v>
                </c:pt>
                <c:pt idx="72372">
                  <c:v>36.387559495787897</c:v>
                </c:pt>
                <c:pt idx="72373">
                  <c:v>36.3876993446193</c:v>
                </c:pt>
                <c:pt idx="72374">
                  <c:v>36.387839193003103</c:v>
                </c:pt>
                <c:pt idx="72375">
                  <c:v>36.3879790409393</c:v>
                </c:pt>
                <c:pt idx="72376">
                  <c:v>36.388118888427698</c:v>
                </c:pt>
                <c:pt idx="72377">
                  <c:v>36.388258735468597</c:v>
                </c:pt>
                <c:pt idx="72378">
                  <c:v>36.388398582061797</c:v>
                </c:pt>
                <c:pt idx="72379">
                  <c:v>36.388538428207397</c:v>
                </c:pt>
                <c:pt idx="72380">
                  <c:v>36.388678273905299</c:v>
                </c:pt>
                <c:pt idx="72381">
                  <c:v>36.388818119155601</c:v>
                </c:pt>
                <c:pt idx="72382">
                  <c:v>36.388957963958298</c:v>
                </c:pt>
                <c:pt idx="72383">
                  <c:v>36.389097808313402</c:v>
                </c:pt>
                <c:pt idx="72384">
                  <c:v>36.3892376522208</c:v>
                </c:pt>
                <c:pt idx="72385">
                  <c:v>36.389377495680598</c:v>
                </c:pt>
                <c:pt idx="72386">
                  <c:v>36.389517338692698</c:v>
                </c:pt>
                <c:pt idx="72387">
                  <c:v>36.389657181257299</c:v>
                </c:pt>
                <c:pt idx="72388">
                  <c:v>36.3897970233742</c:v>
                </c:pt>
                <c:pt idx="72389">
                  <c:v>36.389936865043502</c:v>
                </c:pt>
                <c:pt idx="72390">
                  <c:v>36.390076706265198</c:v>
                </c:pt>
                <c:pt idx="72391">
                  <c:v>36.390216547039202</c:v>
                </c:pt>
                <c:pt idx="72392">
                  <c:v>36.3903563873656</c:v>
                </c:pt>
                <c:pt idx="72393">
                  <c:v>36.390496227244498</c:v>
                </c:pt>
                <c:pt idx="72394">
                  <c:v>36.390636066675697</c:v>
                </c:pt>
                <c:pt idx="72395">
                  <c:v>36.390775905659297</c:v>
                </c:pt>
                <c:pt idx="72396">
                  <c:v>36.390915744195198</c:v>
                </c:pt>
                <c:pt idx="72397">
                  <c:v>36.391055582283599</c:v>
                </c:pt>
                <c:pt idx="72398">
                  <c:v>36.391195419924401</c:v>
                </c:pt>
                <c:pt idx="72399">
                  <c:v>36.391335257117497</c:v>
                </c:pt>
                <c:pt idx="72400">
                  <c:v>36.3914750938631</c:v>
                </c:pt>
                <c:pt idx="72401">
                  <c:v>36.391614930160998</c:v>
                </c:pt>
                <c:pt idx="72402">
                  <c:v>36.391754766011303</c:v>
                </c:pt>
                <c:pt idx="72403">
                  <c:v>36.391894601414101</c:v>
                </c:pt>
                <c:pt idx="72404">
                  <c:v>36.392034436369201</c:v>
                </c:pt>
                <c:pt idx="72405">
                  <c:v>36.392174270876701</c:v>
                </c:pt>
                <c:pt idx="72406">
                  <c:v>36.392314104936702</c:v>
                </c:pt>
                <c:pt idx="72407">
                  <c:v>36.392453938548996</c:v>
                </c:pt>
                <c:pt idx="72408">
                  <c:v>36.392593771713798</c:v>
                </c:pt>
                <c:pt idx="72409">
                  <c:v>36.392733604430902</c:v>
                </c:pt>
                <c:pt idx="72410">
                  <c:v>36.392873436700498</c:v>
                </c:pt>
                <c:pt idx="72411">
                  <c:v>36.393013268522402</c:v>
                </c:pt>
                <c:pt idx="72412">
                  <c:v>36.3931530998968</c:v>
                </c:pt>
                <c:pt idx="72413">
                  <c:v>36.393292930823598</c:v>
                </c:pt>
                <c:pt idx="72414">
                  <c:v>36.393432761302797</c:v>
                </c:pt>
                <c:pt idx="72415">
                  <c:v>36.393572591334497</c:v>
                </c:pt>
                <c:pt idx="72416">
                  <c:v>36.393712420918497</c:v>
                </c:pt>
                <c:pt idx="72417">
                  <c:v>36.393852250054898</c:v>
                </c:pt>
                <c:pt idx="72418">
                  <c:v>36.3939920787438</c:v>
                </c:pt>
                <c:pt idx="72419">
                  <c:v>36.394131906985102</c:v>
                </c:pt>
                <c:pt idx="72420">
                  <c:v>36.394271734778798</c:v>
                </c:pt>
                <c:pt idx="72421">
                  <c:v>36.394411562125001</c:v>
                </c:pt>
                <c:pt idx="72422">
                  <c:v>36.394551389023597</c:v>
                </c:pt>
                <c:pt idx="72423">
                  <c:v>36.394691215474602</c:v>
                </c:pt>
                <c:pt idx="72424">
                  <c:v>36.394831041478</c:v>
                </c:pt>
                <c:pt idx="72425">
                  <c:v>36.394970867033798</c:v>
                </c:pt>
                <c:pt idx="72426">
                  <c:v>36.395110692142097</c:v>
                </c:pt>
                <c:pt idx="72427">
                  <c:v>36.395250516802797</c:v>
                </c:pt>
                <c:pt idx="72428">
                  <c:v>36.395390341015997</c:v>
                </c:pt>
                <c:pt idx="72429">
                  <c:v>36.395530164781597</c:v>
                </c:pt>
                <c:pt idx="72430">
                  <c:v>36.395669988099598</c:v>
                </c:pt>
                <c:pt idx="72431">
                  <c:v>36.39580981097</c:v>
                </c:pt>
                <c:pt idx="72432">
                  <c:v>36.395949633392902</c:v>
                </c:pt>
                <c:pt idx="72433">
                  <c:v>36.396089455368298</c:v>
                </c:pt>
                <c:pt idx="72434">
                  <c:v>36.396229276896101</c:v>
                </c:pt>
                <c:pt idx="72435">
                  <c:v>36.396369097976297</c:v>
                </c:pt>
                <c:pt idx="72436">
                  <c:v>36.396508918609001</c:v>
                </c:pt>
                <c:pt idx="72437">
                  <c:v>36.396648738794099</c:v>
                </c:pt>
                <c:pt idx="72438">
                  <c:v>36.396788558531703</c:v>
                </c:pt>
                <c:pt idx="72439">
                  <c:v>36.396928377821702</c:v>
                </c:pt>
                <c:pt idx="72440">
                  <c:v>36.397068196664101</c:v>
                </c:pt>
                <c:pt idx="72441">
                  <c:v>36.3972080150591</c:v>
                </c:pt>
                <c:pt idx="72442">
                  <c:v>36.3973478330064</c:v>
                </c:pt>
                <c:pt idx="72443">
                  <c:v>36.397487650506299</c:v>
                </c:pt>
                <c:pt idx="72444">
                  <c:v>36.3976274675585</c:v>
                </c:pt>
                <c:pt idx="72445">
                  <c:v>36.397767284163301</c:v>
                </c:pt>
                <c:pt idx="72446">
                  <c:v>36.397907100320502</c:v>
                </c:pt>
                <c:pt idx="72447">
                  <c:v>36.398046916030196</c:v>
                </c:pt>
                <c:pt idx="72448">
                  <c:v>36.398186731292299</c:v>
                </c:pt>
                <c:pt idx="72449">
                  <c:v>36.398326546106901</c:v>
                </c:pt>
                <c:pt idx="72450">
                  <c:v>36.398466360473897</c:v>
                </c:pt>
                <c:pt idx="72451">
                  <c:v>36.3986061743935</c:v>
                </c:pt>
                <c:pt idx="72452">
                  <c:v>36.398745987865397</c:v>
                </c:pt>
                <c:pt idx="72453">
                  <c:v>36.3988858008899</c:v>
                </c:pt>
                <c:pt idx="72454">
                  <c:v>36.399025613466797</c:v>
                </c:pt>
                <c:pt idx="72455">
                  <c:v>36.399165425596202</c:v>
                </c:pt>
                <c:pt idx="72456">
                  <c:v>36.399305237278099</c:v>
                </c:pt>
                <c:pt idx="72457">
                  <c:v>36.399445048512497</c:v>
                </c:pt>
                <c:pt idx="72458">
                  <c:v>36.399584859299303</c:v>
                </c:pt>
                <c:pt idx="72459">
                  <c:v>36.399724669638601</c:v>
                </c:pt>
                <c:pt idx="72460">
                  <c:v>36.3998644795304</c:v>
                </c:pt>
                <c:pt idx="72461">
                  <c:v>36.400004288974699</c:v>
                </c:pt>
                <c:pt idx="72462">
                  <c:v>36.400144097971399</c:v>
                </c:pt>
                <c:pt idx="72463">
                  <c:v>36.400283906520698</c:v>
                </c:pt>
                <c:pt idx="72464">
                  <c:v>36.400423714622399</c:v>
                </c:pt>
                <c:pt idx="72465">
                  <c:v>36.400563522276599</c:v>
                </c:pt>
                <c:pt idx="72466">
                  <c:v>36.400703329483299</c:v>
                </c:pt>
                <c:pt idx="72467">
                  <c:v>36.4008431362425</c:v>
                </c:pt>
                <c:pt idx="72468">
                  <c:v>36.400982942554101</c:v>
                </c:pt>
                <c:pt idx="72469">
                  <c:v>36.401122748418302</c:v>
                </c:pt>
                <c:pt idx="72470">
                  <c:v>36.401262553834997</c:v>
                </c:pt>
                <c:pt idx="72471">
                  <c:v>36.401402358804098</c:v>
                </c:pt>
                <c:pt idx="72472">
                  <c:v>36.4015421633258</c:v>
                </c:pt>
                <c:pt idx="72473">
                  <c:v>36.401681967399902</c:v>
                </c:pt>
                <c:pt idx="72474">
                  <c:v>36.401821771026597</c:v>
                </c:pt>
                <c:pt idx="72475">
                  <c:v>36.401961574205799</c:v>
                </c:pt>
                <c:pt idx="72476">
                  <c:v>36.402101376937402</c:v>
                </c:pt>
                <c:pt idx="72477">
                  <c:v>36.402241179221598</c:v>
                </c:pt>
                <c:pt idx="72478">
                  <c:v>36.402380981058201</c:v>
                </c:pt>
                <c:pt idx="72479">
                  <c:v>36.402520782447397</c:v>
                </c:pt>
                <c:pt idx="72480">
                  <c:v>36.4026605833891</c:v>
                </c:pt>
                <c:pt idx="72481">
                  <c:v>36.402800383883303</c:v>
                </c:pt>
                <c:pt idx="72482">
                  <c:v>36.402940183929999</c:v>
                </c:pt>
                <c:pt idx="72483">
                  <c:v>36.403079983529203</c:v>
                </c:pt>
                <c:pt idx="72484">
                  <c:v>36.4032197826809</c:v>
                </c:pt>
                <c:pt idx="72485">
                  <c:v>36.403359581385203</c:v>
                </c:pt>
                <c:pt idx="72486">
                  <c:v>36.4034993796419</c:v>
                </c:pt>
                <c:pt idx="72487">
                  <c:v>36.403639177451197</c:v>
                </c:pt>
                <c:pt idx="72488">
                  <c:v>36.403778974813001</c:v>
                </c:pt>
                <c:pt idx="72489">
                  <c:v>36.403918771727298</c:v>
                </c:pt>
                <c:pt idx="72490">
                  <c:v>36.404058568194202</c:v>
                </c:pt>
                <c:pt idx="72491">
                  <c:v>36.404198364213599</c:v>
                </c:pt>
                <c:pt idx="72492">
                  <c:v>36.404338159785397</c:v>
                </c:pt>
                <c:pt idx="72493">
                  <c:v>36.4044779549099</c:v>
                </c:pt>
                <c:pt idx="72494">
                  <c:v>36.404617749586798</c:v>
                </c:pt>
                <c:pt idx="72495">
                  <c:v>36.404757543816302</c:v>
                </c:pt>
                <c:pt idx="72496">
                  <c:v>36.4048973375983</c:v>
                </c:pt>
                <c:pt idx="72497">
                  <c:v>36.405037130932897</c:v>
                </c:pt>
                <c:pt idx="72498">
                  <c:v>36.405176923819901</c:v>
                </c:pt>
                <c:pt idx="72499">
                  <c:v>36.405316716259499</c:v>
                </c:pt>
                <c:pt idx="72500">
                  <c:v>36.405456508251703</c:v>
                </c:pt>
                <c:pt idx="72501">
                  <c:v>36.4055962997964</c:v>
                </c:pt>
                <c:pt idx="72502">
                  <c:v>36.405736090893598</c:v>
                </c:pt>
                <c:pt idx="72503">
                  <c:v>36.405875881543402</c:v>
                </c:pt>
                <c:pt idx="72504">
                  <c:v>36.406015671745699</c:v>
                </c:pt>
                <c:pt idx="72505">
                  <c:v>36.406155461500497</c:v>
                </c:pt>
                <c:pt idx="72506">
                  <c:v>36.406295250807901</c:v>
                </c:pt>
                <c:pt idx="72507">
                  <c:v>36.406435039667898</c:v>
                </c:pt>
                <c:pt idx="72508">
                  <c:v>36.406574828080402</c:v>
                </c:pt>
                <c:pt idx="72509">
                  <c:v>36.406714616045399</c:v>
                </c:pt>
                <c:pt idx="72510">
                  <c:v>36.406854403563003</c:v>
                </c:pt>
                <c:pt idx="72511">
                  <c:v>36.406994190633199</c:v>
                </c:pt>
                <c:pt idx="72512">
                  <c:v>36.407133977255903</c:v>
                </c:pt>
                <c:pt idx="72513">
                  <c:v>36.4072737634311</c:v>
                </c:pt>
                <c:pt idx="72514">
                  <c:v>36.407413549158903</c:v>
                </c:pt>
                <c:pt idx="72515">
                  <c:v>36.407553334439299</c:v>
                </c:pt>
                <c:pt idx="72516">
                  <c:v>36.407693119272302</c:v>
                </c:pt>
                <c:pt idx="72517">
                  <c:v>36.407832903657798</c:v>
                </c:pt>
                <c:pt idx="72518">
                  <c:v>36.407972687595802</c:v>
                </c:pt>
                <c:pt idx="72519">
                  <c:v>36.408112471086397</c:v>
                </c:pt>
                <c:pt idx="72520">
                  <c:v>36.4082522541296</c:v>
                </c:pt>
                <c:pt idx="72521">
                  <c:v>36.408392036725402</c:v>
                </c:pt>
                <c:pt idx="72522">
                  <c:v>36.408531818873698</c:v>
                </c:pt>
                <c:pt idx="72523">
                  <c:v>36.4086716005746</c:v>
                </c:pt>
                <c:pt idx="72524">
                  <c:v>36.408811381828102</c:v>
                </c:pt>
                <c:pt idx="72525">
                  <c:v>36.408951162634096</c:v>
                </c:pt>
                <c:pt idx="72526">
                  <c:v>36.409090942992698</c:v>
                </c:pt>
                <c:pt idx="72527">
                  <c:v>36.409230722903899</c:v>
                </c:pt>
                <c:pt idx="72528">
                  <c:v>36.4093705023677</c:v>
                </c:pt>
                <c:pt idx="72529">
                  <c:v>36.409510281384001</c:v>
                </c:pt>
                <c:pt idx="72530">
                  <c:v>36.409650059952902</c:v>
                </c:pt>
                <c:pt idx="72531">
                  <c:v>36.409789838074403</c:v>
                </c:pt>
                <c:pt idx="72532">
                  <c:v>36.409929615748503</c:v>
                </c:pt>
                <c:pt idx="72533">
                  <c:v>36.410069392975203</c:v>
                </c:pt>
                <c:pt idx="72534">
                  <c:v>36.410209169754502</c:v>
                </c:pt>
                <c:pt idx="72535">
                  <c:v>36.410348946086302</c:v>
                </c:pt>
                <c:pt idx="72536">
                  <c:v>36.410488721970701</c:v>
                </c:pt>
                <c:pt idx="72537">
                  <c:v>36.410628497407799</c:v>
                </c:pt>
                <c:pt idx="72538">
                  <c:v>36.410768272397398</c:v>
                </c:pt>
                <c:pt idx="72539">
                  <c:v>36.410908046939603</c:v>
                </c:pt>
                <c:pt idx="72540">
                  <c:v>36.411047821034401</c:v>
                </c:pt>
                <c:pt idx="72541">
                  <c:v>36.411187594681799</c:v>
                </c:pt>
                <c:pt idx="72542">
                  <c:v>36.411327367881803</c:v>
                </c:pt>
                <c:pt idx="72543">
                  <c:v>36.4114671406344</c:v>
                </c:pt>
                <c:pt idx="72544">
                  <c:v>36.411606912939597</c:v>
                </c:pt>
                <c:pt idx="72545">
                  <c:v>36.411746684797301</c:v>
                </c:pt>
                <c:pt idx="72546">
                  <c:v>36.411886456207696</c:v>
                </c:pt>
                <c:pt idx="72547">
                  <c:v>36.412026227170699</c:v>
                </c:pt>
                <c:pt idx="72548">
                  <c:v>36.412165997686401</c:v>
                </c:pt>
                <c:pt idx="72549">
                  <c:v>36.412305767754603</c:v>
                </c:pt>
                <c:pt idx="72550">
                  <c:v>36.412445537375397</c:v>
                </c:pt>
                <c:pt idx="72551">
                  <c:v>36.412585306548799</c:v>
                </c:pt>
                <c:pt idx="72552">
                  <c:v>36.412725075274899</c:v>
                </c:pt>
                <c:pt idx="72553">
                  <c:v>36.4128648435535</c:v>
                </c:pt>
                <c:pt idx="72554">
                  <c:v>36.4130046113848</c:v>
                </c:pt>
                <c:pt idx="72555">
                  <c:v>36.413144378768699</c:v>
                </c:pt>
                <c:pt idx="72556">
                  <c:v>36.413284145705198</c:v>
                </c:pt>
                <c:pt idx="72557">
                  <c:v>36.413423912194297</c:v>
                </c:pt>
                <c:pt idx="72558">
                  <c:v>36.413563678236002</c:v>
                </c:pt>
                <c:pt idx="72559">
                  <c:v>36.4137034438304</c:v>
                </c:pt>
                <c:pt idx="72560">
                  <c:v>36.413843208977397</c:v>
                </c:pt>
                <c:pt idx="72561">
                  <c:v>36.413982973677001</c:v>
                </c:pt>
                <c:pt idx="72562">
                  <c:v>36.414122737929198</c:v>
                </c:pt>
                <c:pt idx="72563">
                  <c:v>36.4142625017341</c:v>
                </c:pt>
                <c:pt idx="72564">
                  <c:v>36.414402265091603</c:v>
                </c:pt>
                <c:pt idx="72565">
                  <c:v>36.414542028001698</c:v>
                </c:pt>
                <c:pt idx="72566">
                  <c:v>36.414681790464499</c:v>
                </c:pt>
                <c:pt idx="72567">
                  <c:v>36.4148215524799</c:v>
                </c:pt>
                <c:pt idx="72568">
                  <c:v>36.4149613140479</c:v>
                </c:pt>
                <c:pt idx="72569">
                  <c:v>36.415101075168501</c:v>
                </c:pt>
                <c:pt idx="72570">
                  <c:v>36.4152408358418</c:v>
                </c:pt>
                <c:pt idx="72571">
                  <c:v>36.415380596067799</c:v>
                </c:pt>
                <c:pt idx="72572">
                  <c:v>36.415520355846297</c:v>
                </c:pt>
                <c:pt idx="72573">
                  <c:v>36.415660115177602</c:v>
                </c:pt>
                <c:pt idx="72574">
                  <c:v>36.415799874061399</c:v>
                </c:pt>
                <c:pt idx="72575">
                  <c:v>36.415939632497903</c:v>
                </c:pt>
                <c:pt idx="72576">
                  <c:v>36.416079390487099</c:v>
                </c:pt>
                <c:pt idx="72577">
                  <c:v>36.416219148028901</c:v>
                </c:pt>
                <c:pt idx="72578">
                  <c:v>36.416358905123303</c:v>
                </c:pt>
                <c:pt idx="72579">
                  <c:v>36.416498661770397</c:v>
                </c:pt>
                <c:pt idx="72580">
                  <c:v>36.416638417970098</c:v>
                </c:pt>
                <c:pt idx="72581">
                  <c:v>36.416778173722498</c:v>
                </c:pt>
                <c:pt idx="72582">
                  <c:v>36.416917929027598</c:v>
                </c:pt>
                <c:pt idx="72583">
                  <c:v>36.417057683885297</c:v>
                </c:pt>
                <c:pt idx="72584">
                  <c:v>36.417197438295702</c:v>
                </c:pt>
                <c:pt idx="72585">
                  <c:v>36.417337192258699</c:v>
                </c:pt>
                <c:pt idx="72586">
                  <c:v>36.417476945774403</c:v>
                </c:pt>
                <c:pt idx="72587">
                  <c:v>36.4176166988427</c:v>
                </c:pt>
                <c:pt idx="72588">
                  <c:v>36.417756451463703</c:v>
                </c:pt>
                <c:pt idx="72589">
                  <c:v>36.417896203637397</c:v>
                </c:pt>
                <c:pt idx="72590">
                  <c:v>36.418035955363699</c:v>
                </c:pt>
                <c:pt idx="72591">
                  <c:v>36.4181757066427</c:v>
                </c:pt>
                <c:pt idx="72592">
                  <c:v>36.418315457474399</c:v>
                </c:pt>
                <c:pt idx="72593">
                  <c:v>36.418455207858699</c:v>
                </c:pt>
                <c:pt idx="72594">
                  <c:v>36.418594957795797</c:v>
                </c:pt>
                <c:pt idx="72595">
                  <c:v>36.418734707285402</c:v>
                </c:pt>
                <c:pt idx="72596">
                  <c:v>36.418874456327799</c:v>
                </c:pt>
                <c:pt idx="72597">
                  <c:v>36.419014204922902</c:v>
                </c:pt>
                <c:pt idx="72598">
                  <c:v>36.419153953070598</c:v>
                </c:pt>
                <c:pt idx="72599">
                  <c:v>36.419293700771</c:v>
                </c:pt>
                <c:pt idx="72600">
                  <c:v>36.419433448024002</c:v>
                </c:pt>
                <c:pt idx="72601">
                  <c:v>36.419573194829802</c:v>
                </c:pt>
                <c:pt idx="72602">
                  <c:v>36.419712941188202</c:v>
                </c:pt>
                <c:pt idx="72603">
                  <c:v>36.4198526870994</c:v>
                </c:pt>
                <c:pt idx="72604">
                  <c:v>36.419992432563198</c:v>
                </c:pt>
                <c:pt idx="72605">
                  <c:v>36.420132177579703</c:v>
                </c:pt>
                <c:pt idx="72606">
                  <c:v>36.420271922148899</c:v>
                </c:pt>
                <c:pt idx="72607">
                  <c:v>36.420411666270702</c:v>
                </c:pt>
                <c:pt idx="72608">
                  <c:v>36.420551409945297</c:v>
                </c:pt>
                <c:pt idx="72609">
                  <c:v>36.420691153172598</c:v>
                </c:pt>
                <c:pt idx="72610">
                  <c:v>36.420830895952498</c:v>
                </c:pt>
                <c:pt idx="72611">
                  <c:v>36.420970638285198</c:v>
                </c:pt>
                <c:pt idx="72612">
                  <c:v>36.421110380170497</c:v>
                </c:pt>
                <c:pt idx="72613">
                  <c:v>36.421250121608601</c:v>
                </c:pt>
                <c:pt idx="72614">
                  <c:v>36.421389862599298</c:v>
                </c:pt>
                <c:pt idx="72615">
                  <c:v>36.421529603142801</c:v>
                </c:pt>
                <c:pt idx="72616">
                  <c:v>36.421669343238896</c:v>
                </c:pt>
                <c:pt idx="72617">
                  <c:v>36.421809082887798</c:v>
                </c:pt>
                <c:pt idx="72618">
                  <c:v>36.421948822089298</c:v>
                </c:pt>
                <c:pt idx="72619">
                  <c:v>36.422088560843598</c:v>
                </c:pt>
                <c:pt idx="72620">
                  <c:v>36.422228299150603</c:v>
                </c:pt>
                <c:pt idx="72621">
                  <c:v>36.422368037010301</c:v>
                </c:pt>
                <c:pt idx="72622">
                  <c:v>36.422507774422698</c:v>
                </c:pt>
                <c:pt idx="72623">
                  <c:v>36.422647511387801</c:v>
                </c:pt>
                <c:pt idx="72624">
                  <c:v>36.422787247905603</c:v>
                </c:pt>
                <c:pt idx="72625">
                  <c:v>36.422926983976197</c:v>
                </c:pt>
                <c:pt idx="72626">
                  <c:v>36.423066719599397</c:v>
                </c:pt>
                <c:pt idx="72627">
                  <c:v>36.423206454775404</c:v>
                </c:pt>
                <c:pt idx="72628">
                  <c:v>36.423346189504102</c:v>
                </c:pt>
                <c:pt idx="72629">
                  <c:v>36.423485923785499</c:v>
                </c:pt>
                <c:pt idx="72630">
                  <c:v>36.423625657619702</c:v>
                </c:pt>
                <c:pt idx="72631">
                  <c:v>36.423765391006597</c:v>
                </c:pt>
                <c:pt idx="72632">
                  <c:v>36.423905123946199</c:v>
                </c:pt>
                <c:pt idx="72633">
                  <c:v>36.424044856438499</c:v>
                </c:pt>
                <c:pt idx="72634">
                  <c:v>36.424184588483499</c:v>
                </c:pt>
                <c:pt idx="72635">
                  <c:v>36.424324320081297</c:v>
                </c:pt>
                <c:pt idx="72636">
                  <c:v>36.424464051231801</c:v>
                </c:pt>
                <c:pt idx="72637">
                  <c:v>36.424603781935097</c:v>
                </c:pt>
                <c:pt idx="72638">
                  <c:v>36.4247435121911</c:v>
                </c:pt>
                <c:pt idx="72639">
                  <c:v>36.424883241999801</c:v>
                </c:pt>
                <c:pt idx="72640">
                  <c:v>36.425022971361201</c:v>
                </c:pt>
                <c:pt idx="72641">
                  <c:v>36.425162700275401</c:v>
                </c:pt>
                <c:pt idx="72642">
                  <c:v>36.425302428742398</c:v>
                </c:pt>
                <c:pt idx="72643">
                  <c:v>36.425442156762003</c:v>
                </c:pt>
                <c:pt idx="72644">
                  <c:v>36.425581884334399</c:v>
                </c:pt>
                <c:pt idx="72645">
                  <c:v>36.425721611459601</c:v>
                </c:pt>
                <c:pt idx="72646">
                  <c:v>36.425861338137501</c:v>
                </c:pt>
                <c:pt idx="72647">
                  <c:v>36.426001064368201</c:v>
                </c:pt>
                <c:pt idx="72648">
                  <c:v>36.426140790151599</c:v>
                </c:pt>
                <c:pt idx="72649">
                  <c:v>36.426280515487697</c:v>
                </c:pt>
                <c:pt idx="72650">
                  <c:v>36.4264202403767</c:v>
                </c:pt>
                <c:pt idx="72651">
                  <c:v>36.426559964818303</c:v>
                </c:pt>
                <c:pt idx="72652">
                  <c:v>36.426699688812697</c:v>
                </c:pt>
                <c:pt idx="72653">
                  <c:v>36.426839412359897</c:v>
                </c:pt>
                <c:pt idx="72654">
                  <c:v>36.426979135459803</c:v>
                </c:pt>
                <c:pt idx="72655">
                  <c:v>36.4271188581125</c:v>
                </c:pt>
                <c:pt idx="72656">
                  <c:v>36.427258580317996</c:v>
                </c:pt>
                <c:pt idx="72657">
                  <c:v>36.427398302076199</c:v>
                </c:pt>
                <c:pt idx="72658">
                  <c:v>36.4275380233872</c:v>
                </c:pt>
                <c:pt idx="72659">
                  <c:v>36.4276777442509</c:v>
                </c:pt>
                <c:pt idx="72660">
                  <c:v>36.427817464667399</c:v>
                </c:pt>
                <c:pt idx="72661">
                  <c:v>36.427957184636703</c:v>
                </c:pt>
                <c:pt idx="72662">
                  <c:v>36.4280969041587</c:v>
                </c:pt>
                <c:pt idx="72663">
                  <c:v>36.428236623233502</c:v>
                </c:pt>
                <c:pt idx="72664">
                  <c:v>36.428376341861103</c:v>
                </c:pt>
                <c:pt idx="72665">
                  <c:v>36.428516060041503</c:v>
                </c:pt>
                <c:pt idx="72666">
                  <c:v>36.428655777774601</c:v>
                </c:pt>
                <c:pt idx="72667">
                  <c:v>36.428795495060498</c:v>
                </c:pt>
                <c:pt idx="72668">
                  <c:v>36.428935211899201</c:v>
                </c:pt>
                <c:pt idx="72669">
                  <c:v>36.429074928290603</c:v>
                </c:pt>
                <c:pt idx="72670">
                  <c:v>36.429214644234897</c:v>
                </c:pt>
                <c:pt idx="72671">
                  <c:v>36.429354359731903</c:v>
                </c:pt>
                <c:pt idx="72672">
                  <c:v>36.429494074781701</c:v>
                </c:pt>
                <c:pt idx="72673">
                  <c:v>36.429633789384297</c:v>
                </c:pt>
                <c:pt idx="72674">
                  <c:v>36.4297735035397</c:v>
                </c:pt>
                <c:pt idx="72675">
                  <c:v>36.429913217247901</c:v>
                </c:pt>
                <c:pt idx="72676">
                  <c:v>36.430052930508801</c:v>
                </c:pt>
                <c:pt idx="72677">
                  <c:v>36.430192643322599</c:v>
                </c:pt>
                <c:pt idx="72678">
                  <c:v>36.430332355689103</c:v>
                </c:pt>
                <c:pt idx="72679">
                  <c:v>36.430472067608399</c:v>
                </c:pt>
                <c:pt idx="72680">
                  <c:v>36.4306117790806</c:v>
                </c:pt>
                <c:pt idx="72681">
                  <c:v>36.4307514901055</c:v>
                </c:pt>
                <c:pt idx="72682">
                  <c:v>36.430891200683199</c:v>
                </c:pt>
                <c:pt idx="72683">
                  <c:v>36.431030910813703</c:v>
                </c:pt>
                <c:pt idx="72684">
                  <c:v>36.431170620496999</c:v>
                </c:pt>
                <c:pt idx="72685">
                  <c:v>36.431310329733201</c:v>
                </c:pt>
                <c:pt idx="72686">
                  <c:v>36.431450038522101</c:v>
                </c:pt>
                <c:pt idx="72687">
                  <c:v>36.4315897468638</c:v>
                </c:pt>
                <c:pt idx="72688">
                  <c:v>36.431729454758397</c:v>
                </c:pt>
                <c:pt idx="72689">
                  <c:v>36.4318691622057</c:v>
                </c:pt>
                <c:pt idx="72690">
                  <c:v>36.432008869205802</c:v>
                </c:pt>
                <c:pt idx="72691">
                  <c:v>36.432148575758802</c:v>
                </c:pt>
                <c:pt idx="72692">
                  <c:v>36.432288281864601</c:v>
                </c:pt>
                <c:pt idx="72693">
                  <c:v>36.432427987523198</c:v>
                </c:pt>
                <c:pt idx="72694">
                  <c:v>36.432567692734601</c:v>
                </c:pt>
                <c:pt idx="72695">
                  <c:v>36.432707397498802</c:v>
                </c:pt>
                <c:pt idx="72696">
                  <c:v>36.432847101815803</c:v>
                </c:pt>
                <c:pt idx="72697">
                  <c:v>36.432986805685701</c:v>
                </c:pt>
                <c:pt idx="72698">
                  <c:v>36.433126509108398</c:v>
                </c:pt>
                <c:pt idx="72699">
                  <c:v>36.4332662120839</c:v>
                </c:pt>
                <c:pt idx="72700">
                  <c:v>36.433405914612202</c:v>
                </c:pt>
                <c:pt idx="72701">
                  <c:v>36.433545616693301</c:v>
                </c:pt>
                <c:pt idx="72702">
                  <c:v>36.433685318327299</c:v>
                </c:pt>
                <c:pt idx="72703">
                  <c:v>36.433825019514103</c:v>
                </c:pt>
                <c:pt idx="72704">
                  <c:v>36.433964720253698</c:v>
                </c:pt>
                <c:pt idx="72705">
                  <c:v>36.434104420546198</c:v>
                </c:pt>
                <c:pt idx="72706">
                  <c:v>36.434244120391497</c:v>
                </c:pt>
                <c:pt idx="72707">
                  <c:v>36.434383819789602</c:v>
                </c:pt>
                <c:pt idx="72708">
                  <c:v>36.434523518740498</c:v>
                </c:pt>
                <c:pt idx="72709">
                  <c:v>36.434663217244299</c:v>
                </c:pt>
                <c:pt idx="72710">
                  <c:v>36.434802915300999</c:v>
                </c:pt>
                <c:pt idx="72711">
                  <c:v>36.434942612910397</c:v>
                </c:pt>
                <c:pt idx="72712">
                  <c:v>36.435082310072801</c:v>
                </c:pt>
                <c:pt idx="72713">
                  <c:v>36.435222006787903</c:v>
                </c:pt>
                <c:pt idx="72714">
                  <c:v>36.435361703055896</c:v>
                </c:pt>
                <c:pt idx="72715">
                  <c:v>36.435501398876703</c:v>
                </c:pt>
                <c:pt idx="72716">
                  <c:v>36.4356410942504</c:v>
                </c:pt>
                <c:pt idx="72717">
                  <c:v>36.435780789177002</c:v>
                </c:pt>
                <c:pt idx="72718">
                  <c:v>36.435920483656403</c:v>
                </c:pt>
                <c:pt idx="72719">
                  <c:v>36.436060177688603</c:v>
                </c:pt>
                <c:pt idx="72720">
                  <c:v>36.436199871273701</c:v>
                </c:pt>
                <c:pt idx="72721">
                  <c:v>36.436339564411597</c:v>
                </c:pt>
                <c:pt idx="72722">
                  <c:v>36.436479257102398</c:v>
                </c:pt>
                <c:pt idx="72723">
                  <c:v>36.436618949346098</c:v>
                </c:pt>
                <c:pt idx="72724">
                  <c:v>36.436758641142603</c:v>
                </c:pt>
                <c:pt idx="72725">
                  <c:v>36.4368983324919</c:v>
                </c:pt>
                <c:pt idx="72726">
                  <c:v>36.437038023394202</c:v>
                </c:pt>
                <c:pt idx="72727">
                  <c:v>36.437177713849302</c:v>
                </c:pt>
                <c:pt idx="72728">
                  <c:v>36.4373174038572</c:v>
                </c:pt>
                <c:pt idx="72729">
                  <c:v>36.437457093417997</c:v>
                </c:pt>
                <c:pt idx="72730">
                  <c:v>36.437596782531699</c:v>
                </c:pt>
                <c:pt idx="72731">
                  <c:v>36.437736471198299</c:v>
                </c:pt>
                <c:pt idx="72732">
                  <c:v>36.437876159417698</c:v>
                </c:pt>
                <c:pt idx="72733">
                  <c:v>36.438015847190002</c:v>
                </c:pt>
                <c:pt idx="72734">
                  <c:v>36.438155534515197</c:v>
                </c:pt>
                <c:pt idx="72735">
                  <c:v>36.438295221393197</c:v>
                </c:pt>
                <c:pt idx="72736">
                  <c:v>36.438434907824103</c:v>
                </c:pt>
                <c:pt idx="72737">
                  <c:v>36.4385745938079</c:v>
                </c:pt>
                <c:pt idx="72738">
                  <c:v>36.438714279344602</c:v>
                </c:pt>
                <c:pt idx="72739">
                  <c:v>36.438853964434102</c:v>
                </c:pt>
                <c:pt idx="72740">
                  <c:v>36.438993649076501</c:v>
                </c:pt>
                <c:pt idx="72741">
                  <c:v>36.439133333271798</c:v>
                </c:pt>
                <c:pt idx="72742">
                  <c:v>36.43927301702</c:v>
                </c:pt>
                <c:pt idx="72743">
                  <c:v>36.4394127003211</c:v>
                </c:pt>
                <c:pt idx="72744">
                  <c:v>36.439552383175098</c:v>
                </c:pt>
                <c:pt idx="72745">
                  <c:v>36.439692065581902</c:v>
                </c:pt>
                <c:pt idx="72746">
                  <c:v>36.439831747541703</c:v>
                </c:pt>
                <c:pt idx="72747">
                  <c:v>36.439971429054303</c:v>
                </c:pt>
                <c:pt idx="72748">
                  <c:v>36.440111110119801</c:v>
                </c:pt>
                <c:pt idx="72749">
                  <c:v>36.440250790738197</c:v>
                </c:pt>
                <c:pt idx="72750">
                  <c:v>36.440390470909499</c:v>
                </c:pt>
                <c:pt idx="72751">
                  <c:v>36.440530150633698</c:v>
                </c:pt>
                <c:pt idx="72752">
                  <c:v>36.440669829910803</c:v>
                </c:pt>
                <c:pt idx="72753">
                  <c:v>36.440809508740898</c:v>
                </c:pt>
                <c:pt idx="72754">
                  <c:v>36.440949187123799</c:v>
                </c:pt>
                <c:pt idx="72755">
                  <c:v>36.441088865059598</c:v>
                </c:pt>
                <c:pt idx="72756">
                  <c:v>36.441228542548302</c:v>
                </c:pt>
                <c:pt idx="72757">
                  <c:v>36.441368219589897</c:v>
                </c:pt>
                <c:pt idx="72758">
                  <c:v>36.441507896184397</c:v>
                </c:pt>
                <c:pt idx="72759">
                  <c:v>36.441647572331803</c:v>
                </c:pt>
                <c:pt idx="72760">
                  <c:v>36.441787248032199</c:v>
                </c:pt>
                <c:pt idx="72761">
                  <c:v>36.441926923285401</c:v>
                </c:pt>
                <c:pt idx="72762">
                  <c:v>36.4420665980916</c:v>
                </c:pt>
                <c:pt idx="72763">
                  <c:v>36.442206272450697</c:v>
                </c:pt>
                <c:pt idx="72764">
                  <c:v>36.4423459463626</c:v>
                </c:pt>
                <c:pt idx="72765">
                  <c:v>36.4424856198276</c:v>
                </c:pt>
                <c:pt idx="72766">
                  <c:v>36.442625292845399</c:v>
                </c:pt>
                <c:pt idx="72767">
                  <c:v>36.442764965416103</c:v>
                </c:pt>
                <c:pt idx="72768">
                  <c:v>36.442904637539797</c:v>
                </c:pt>
                <c:pt idx="72769">
                  <c:v>36.443044309216397</c:v>
                </c:pt>
                <c:pt idx="72770">
                  <c:v>36.443183980445902</c:v>
                </c:pt>
                <c:pt idx="72771">
                  <c:v>36.443323651228297</c:v>
                </c:pt>
                <c:pt idx="72772">
                  <c:v>36.443463321563698</c:v>
                </c:pt>
                <c:pt idx="72773">
                  <c:v>36.443602991452003</c:v>
                </c:pt>
                <c:pt idx="72774">
                  <c:v>36.4437426608932</c:v>
                </c:pt>
                <c:pt idx="72775">
                  <c:v>36.443882329887302</c:v>
                </c:pt>
                <c:pt idx="72776">
                  <c:v>36.444021998434401</c:v>
                </c:pt>
                <c:pt idx="72777">
                  <c:v>36.444161666534399</c:v>
                </c:pt>
                <c:pt idx="72778">
                  <c:v>36.444301334187401</c:v>
                </c:pt>
                <c:pt idx="72779">
                  <c:v>36.444441001393201</c:v>
                </c:pt>
                <c:pt idx="72780">
                  <c:v>36.444580668152099</c:v>
                </c:pt>
                <c:pt idx="72781">
                  <c:v>36.444720334463803</c:v>
                </c:pt>
                <c:pt idx="72782">
                  <c:v>36.444860000328497</c:v>
                </c:pt>
                <c:pt idx="72783">
                  <c:v>36.444999665746202</c:v>
                </c:pt>
                <c:pt idx="72784">
                  <c:v>36.445139330716799</c:v>
                </c:pt>
                <c:pt idx="72785">
                  <c:v>36.445278995240301</c:v>
                </c:pt>
                <c:pt idx="72786">
                  <c:v>36.4454186593168</c:v>
                </c:pt>
                <c:pt idx="72787">
                  <c:v>36.445558322946198</c:v>
                </c:pt>
                <c:pt idx="72788">
                  <c:v>36.4456979861286</c:v>
                </c:pt>
                <c:pt idx="72789">
                  <c:v>36.4458376488639</c:v>
                </c:pt>
                <c:pt idx="72790">
                  <c:v>36.445977311152198</c:v>
                </c:pt>
                <c:pt idx="72791">
                  <c:v>36.446116972993401</c:v>
                </c:pt>
                <c:pt idx="72792">
                  <c:v>36.446256634387602</c:v>
                </c:pt>
                <c:pt idx="72793">
                  <c:v>36.446396295334701</c:v>
                </c:pt>
                <c:pt idx="72794">
                  <c:v>36.446535955834896</c:v>
                </c:pt>
                <c:pt idx="72795">
                  <c:v>36.446675615887898</c:v>
                </c:pt>
                <c:pt idx="72796">
                  <c:v>36.446815275493897</c:v>
                </c:pt>
                <c:pt idx="72797">
                  <c:v>36.446954934652901</c:v>
                </c:pt>
                <c:pt idx="72798">
                  <c:v>36.447094593364902</c:v>
                </c:pt>
                <c:pt idx="72799">
                  <c:v>36.447234251629801</c:v>
                </c:pt>
                <c:pt idx="72800">
                  <c:v>36.447373909447698</c:v>
                </c:pt>
                <c:pt idx="72801">
                  <c:v>36.4475135668185</c:v>
                </c:pt>
                <c:pt idx="72802">
                  <c:v>36.4476532237423</c:v>
                </c:pt>
                <c:pt idx="72803">
                  <c:v>36.447792880219097</c:v>
                </c:pt>
                <c:pt idx="72804">
                  <c:v>36.447932536248899</c:v>
                </c:pt>
                <c:pt idx="72805">
                  <c:v>36.448072191831599</c:v>
                </c:pt>
                <c:pt idx="72806">
                  <c:v>36.448211846967297</c:v>
                </c:pt>
                <c:pt idx="72807">
                  <c:v>36.448351501655999</c:v>
                </c:pt>
                <c:pt idx="72808">
                  <c:v>36.448491155897699</c:v>
                </c:pt>
                <c:pt idx="72809">
                  <c:v>36.448630809692297</c:v>
                </c:pt>
                <c:pt idx="72810">
                  <c:v>36.448770463039899</c:v>
                </c:pt>
                <c:pt idx="72811">
                  <c:v>36.4489101159405</c:v>
                </c:pt>
                <c:pt idx="72812">
                  <c:v>36.449049768394097</c:v>
                </c:pt>
                <c:pt idx="72813">
                  <c:v>36.4491894204007</c:v>
                </c:pt>
                <c:pt idx="72814">
                  <c:v>36.4493290719602</c:v>
                </c:pt>
                <c:pt idx="72815">
                  <c:v>36.449468723072798</c:v>
                </c:pt>
                <c:pt idx="72816">
                  <c:v>36.4496083737383</c:v>
                </c:pt>
                <c:pt idx="72817">
                  <c:v>36.449748023956801</c:v>
                </c:pt>
                <c:pt idx="72818">
                  <c:v>36.449887673728398</c:v>
                </c:pt>
                <c:pt idx="72819">
                  <c:v>36.4500273230529</c:v>
                </c:pt>
                <c:pt idx="72820">
                  <c:v>36.4501669719304</c:v>
                </c:pt>
                <c:pt idx="72821">
                  <c:v>36.450306620360898</c:v>
                </c:pt>
                <c:pt idx="72822">
                  <c:v>36.4504462683444</c:v>
                </c:pt>
                <c:pt idx="72823">
                  <c:v>36.4505859158809</c:v>
                </c:pt>
                <c:pt idx="72824">
                  <c:v>36.450725562970398</c:v>
                </c:pt>
                <c:pt idx="72825">
                  <c:v>36.4508652096129</c:v>
                </c:pt>
                <c:pt idx="72826">
                  <c:v>36.451004855808399</c:v>
                </c:pt>
                <c:pt idx="72827">
                  <c:v>36.451144501556897</c:v>
                </c:pt>
                <c:pt idx="72828">
                  <c:v>36.451284146858399</c:v>
                </c:pt>
                <c:pt idx="72829">
                  <c:v>36.451423791712998</c:v>
                </c:pt>
                <c:pt idx="72830">
                  <c:v>36.451563436120502</c:v>
                </c:pt>
                <c:pt idx="72831">
                  <c:v>36.451703080081003</c:v>
                </c:pt>
                <c:pt idx="72832">
                  <c:v>36.451842723594602</c:v>
                </c:pt>
                <c:pt idx="72833">
                  <c:v>36.451982366661198</c:v>
                </c:pt>
                <c:pt idx="72834">
                  <c:v>36.452122009280799</c:v>
                </c:pt>
                <c:pt idx="72835">
                  <c:v>36.452261651453398</c:v>
                </c:pt>
                <c:pt idx="72836">
                  <c:v>36.452401293179001</c:v>
                </c:pt>
                <c:pt idx="72837">
                  <c:v>36.452540934457602</c:v>
                </c:pt>
                <c:pt idx="72838">
                  <c:v>36.4526805752893</c:v>
                </c:pt>
                <c:pt idx="72839">
                  <c:v>36.452820215674002</c:v>
                </c:pt>
                <c:pt idx="72840">
                  <c:v>36.452959855611702</c:v>
                </c:pt>
                <c:pt idx="72841">
                  <c:v>36.4530994951024</c:v>
                </c:pt>
                <c:pt idx="72842">
                  <c:v>36.453239134146202</c:v>
                </c:pt>
                <c:pt idx="72843">
                  <c:v>36.453378772743001</c:v>
                </c:pt>
                <c:pt idx="72844">
                  <c:v>36.453518410892798</c:v>
                </c:pt>
                <c:pt idx="72845">
                  <c:v>36.453658048595599</c:v>
                </c:pt>
                <c:pt idx="72846">
                  <c:v>36.453797685851498</c:v>
                </c:pt>
                <c:pt idx="72847">
                  <c:v>36.453937322660401</c:v>
                </c:pt>
                <c:pt idx="72848">
                  <c:v>36.454076959022402</c:v>
                </c:pt>
                <c:pt idx="72849">
                  <c:v>36.4542165949374</c:v>
                </c:pt>
                <c:pt idx="72850">
                  <c:v>36.454356230405402</c:v>
                </c:pt>
                <c:pt idx="72851">
                  <c:v>36.454495865426502</c:v>
                </c:pt>
                <c:pt idx="72852">
                  <c:v>36.454635500000599</c:v>
                </c:pt>
                <c:pt idx="72853">
                  <c:v>36.454775134127701</c:v>
                </c:pt>
                <c:pt idx="72854">
                  <c:v>36.4549147678079</c:v>
                </c:pt>
                <c:pt idx="72855">
                  <c:v>36.455054401041103</c:v>
                </c:pt>
                <c:pt idx="72856">
                  <c:v>36.455194033827397</c:v>
                </c:pt>
                <c:pt idx="72857">
                  <c:v>36.455333666166801</c:v>
                </c:pt>
                <c:pt idx="72858">
                  <c:v>36.455473298059097</c:v>
                </c:pt>
                <c:pt idx="72859">
                  <c:v>36.455612929504603</c:v>
                </c:pt>
                <c:pt idx="72860">
                  <c:v>36.455752560503001</c:v>
                </c:pt>
                <c:pt idx="72861">
                  <c:v>36.455892191054602</c:v>
                </c:pt>
                <c:pt idx="72862">
                  <c:v>36.4560318211592</c:v>
                </c:pt>
                <c:pt idx="72863">
                  <c:v>36.456171450816797</c:v>
                </c:pt>
                <c:pt idx="72864">
                  <c:v>36.456311080027497</c:v>
                </c:pt>
                <c:pt idx="72865">
                  <c:v>36.456450708791301</c:v>
                </c:pt>
                <c:pt idx="72866">
                  <c:v>36.456590337108103</c:v>
                </c:pt>
                <c:pt idx="72867">
                  <c:v>36.456729964978003</c:v>
                </c:pt>
                <c:pt idx="72868">
                  <c:v>36.456869592400999</c:v>
                </c:pt>
                <c:pt idx="72869">
                  <c:v>36.457009219376999</c:v>
                </c:pt>
                <c:pt idx="72870">
                  <c:v>36.457148845906097</c:v>
                </c:pt>
                <c:pt idx="72871">
                  <c:v>36.4572884719882</c:v>
                </c:pt>
                <c:pt idx="72872">
                  <c:v>36.457428097623399</c:v>
                </c:pt>
                <c:pt idx="72873">
                  <c:v>36.457567722811703</c:v>
                </c:pt>
                <c:pt idx="72874">
                  <c:v>36.457707347553097</c:v>
                </c:pt>
                <c:pt idx="72875">
                  <c:v>36.457846971847502</c:v>
                </c:pt>
                <c:pt idx="72876">
                  <c:v>36.457986595694997</c:v>
                </c:pt>
                <c:pt idx="72877">
                  <c:v>36.458126219095597</c:v>
                </c:pt>
                <c:pt idx="72878">
                  <c:v>36.4582658420493</c:v>
                </c:pt>
                <c:pt idx="72879">
                  <c:v>36.458405464556002</c:v>
                </c:pt>
                <c:pt idx="72880">
                  <c:v>36.458545086615899</c:v>
                </c:pt>
                <c:pt idx="72881">
                  <c:v>36.458684708228802</c:v>
                </c:pt>
                <c:pt idx="72882">
                  <c:v>36.458824329394801</c:v>
                </c:pt>
                <c:pt idx="72883">
                  <c:v>36.458963950113898</c:v>
                </c:pt>
                <c:pt idx="72884">
                  <c:v>36.459103570385999</c:v>
                </c:pt>
                <c:pt idx="72885">
                  <c:v>36.459243190211303</c:v>
                </c:pt>
                <c:pt idx="72886">
                  <c:v>36.459382809589599</c:v>
                </c:pt>
                <c:pt idx="72887">
                  <c:v>36.459522428521097</c:v>
                </c:pt>
                <c:pt idx="72888">
                  <c:v>36.459662047005601</c:v>
                </c:pt>
                <c:pt idx="72889">
                  <c:v>36.459801665043202</c:v>
                </c:pt>
                <c:pt idx="72890">
                  <c:v>36.459941282633899</c:v>
                </c:pt>
                <c:pt idx="72891">
                  <c:v>36.460080899777701</c:v>
                </c:pt>
                <c:pt idx="72892">
                  <c:v>36.4602205164746</c:v>
                </c:pt>
                <c:pt idx="72893">
                  <c:v>36.460360132724603</c:v>
                </c:pt>
                <c:pt idx="72894">
                  <c:v>36.460499748527802</c:v>
                </c:pt>
                <c:pt idx="72895">
                  <c:v>36.460639363883999</c:v>
                </c:pt>
                <c:pt idx="72896">
                  <c:v>36.4607789787933</c:v>
                </c:pt>
                <c:pt idx="72897">
                  <c:v>36.460918593255698</c:v>
                </c:pt>
                <c:pt idx="72898">
                  <c:v>36.461058207271201</c:v>
                </c:pt>
                <c:pt idx="72899">
                  <c:v>36.461197820839899</c:v>
                </c:pt>
                <c:pt idx="72900">
                  <c:v>36.461337433961603</c:v>
                </c:pt>
                <c:pt idx="72901">
                  <c:v>36.461477046636503</c:v>
                </c:pt>
                <c:pt idx="72902">
                  <c:v>36.461616658864401</c:v>
                </c:pt>
                <c:pt idx="72903">
                  <c:v>36.461756270645502</c:v>
                </c:pt>
                <c:pt idx="72904">
                  <c:v>36.4618958819797</c:v>
                </c:pt>
                <c:pt idx="72905">
                  <c:v>36.462035492867003</c:v>
                </c:pt>
                <c:pt idx="72906">
                  <c:v>36.462175103307501</c:v>
                </c:pt>
                <c:pt idx="72907">
                  <c:v>36.462314713300998</c:v>
                </c:pt>
                <c:pt idx="72908">
                  <c:v>36.462454322847698</c:v>
                </c:pt>
                <c:pt idx="72909">
                  <c:v>36.462593931947502</c:v>
                </c:pt>
                <c:pt idx="72910">
                  <c:v>36.462733540600397</c:v>
                </c:pt>
                <c:pt idx="72911">
                  <c:v>36.462873148806501</c:v>
                </c:pt>
                <c:pt idx="72912">
                  <c:v>36.463012756565597</c:v>
                </c:pt>
                <c:pt idx="72913">
                  <c:v>36.463152363877903</c:v>
                </c:pt>
                <c:pt idx="72914">
                  <c:v>36.463291970743398</c:v>
                </c:pt>
                <c:pt idx="72915">
                  <c:v>36.463431577161899</c:v>
                </c:pt>
                <c:pt idx="72916">
                  <c:v>36.463571183133602</c:v>
                </c:pt>
                <c:pt idx="72917">
                  <c:v>36.463710788658403</c:v>
                </c:pt>
                <c:pt idx="72918">
                  <c:v>36.463850393736401</c:v>
                </c:pt>
                <c:pt idx="72919">
                  <c:v>36.463989998367502</c:v>
                </c:pt>
                <c:pt idx="72920">
                  <c:v>36.464129602551701</c:v>
                </c:pt>
                <c:pt idx="72921">
                  <c:v>36.464269206289103</c:v>
                </c:pt>
                <c:pt idx="72922">
                  <c:v>36.464408809579602</c:v>
                </c:pt>
                <c:pt idx="72923">
                  <c:v>36.464548412423298</c:v>
                </c:pt>
                <c:pt idx="72924">
                  <c:v>36.464688014820098</c:v>
                </c:pt>
                <c:pt idx="72925">
                  <c:v>36.464827616770002</c:v>
                </c:pt>
                <c:pt idx="72926">
                  <c:v>36.464967218273102</c:v>
                </c:pt>
                <c:pt idx="72927">
                  <c:v>36.465106819329399</c:v>
                </c:pt>
                <c:pt idx="72928">
                  <c:v>36.465246419938801</c:v>
                </c:pt>
                <c:pt idx="72929">
                  <c:v>36.465386020101299</c:v>
                </c:pt>
                <c:pt idx="72930">
                  <c:v>36.465525619817001</c:v>
                </c:pt>
                <c:pt idx="72931">
                  <c:v>36.465665219085899</c:v>
                </c:pt>
                <c:pt idx="72932">
                  <c:v>36.465804817907902</c:v>
                </c:pt>
                <c:pt idx="72933">
                  <c:v>36.465944416283001</c:v>
                </c:pt>
                <c:pt idx="72934">
                  <c:v>36.466084014211397</c:v>
                </c:pt>
                <c:pt idx="72935">
                  <c:v>36.466223611692797</c:v>
                </c:pt>
                <c:pt idx="72936">
                  <c:v>36.4663632087275</c:v>
                </c:pt>
                <c:pt idx="72937">
                  <c:v>36.466502805315301</c:v>
                </c:pt>
                <c:pt idx="72938">
                  <c:v>36.466642401456198</c:v>
                </c:pt>
                <c:pt idx="72939">
                  <c:v>36.466781997150399</c:v>
                </c:pt>
                <c:pt idx="72940">
                  <c:v>36.466921592397703</c:v>
                </c:pt>
                <c:pt idx="72941">
                  <c:v>36.467061187198098</c:v>
                </c:pt>
                <c:pt idx="72942">
                  <c:v>36.467200781551803</c:v>
                </c:pt>
                <c:pt idx="72943">
                  <c:v>36.467340375458598</c:v>
                </c:pt>
                <c:pt idx="72944">
                  <c:v>36.467479968918497</c:v>
                </c:pt>
                <c:pt idx="72945">
                  <c:v>36.467619561931699</c:v>
                </c:pt>
                <c:pt idx="72946">
                  <c:v>36.467759154497998</c:v>
                </c:pt>
                <c:pt idx="72947">
                  <c:v>36.4678987466175</c:v>
                </c:pt>
                <c:pt idx="72948">
                  <c:v>36.468038338290199</c:v>
                </c:pt>
                <c:pt idx="72949">
                  <c:v>36.468177929516102</c:v>
                </c:pt>
                <c:pt idx="72950">
                  <c:v>36.468317520295102</c:v>
                </c:pt>
                <c:pt idx="72951">
                  <c:v>36.468457110627398</c:v>
                </c:pt>
                <c:pt idx="72952">
                  <c:v>36.468596700512798</c:v>
                </c:pt>
                <c:pt idx="72953">
                  <c:v>36.468736289951401</c:v>
                </c:pt>
                <c:pt idx="72954">
                  <c:v>36.468875878943102</c:v>
                </c:pt>
                <c:pt idx="72955">
                  <c:v>36.469015467488099</c:v>
                </c:pt>
                <c:pt idx="72956">
                  <c:v>36.469155055586299</c:v>
                </c:pt>
                <c:pt idx="72957">
                  <c:v>36.469294643237603</c:v>
                </c:pt>
                <c:pt idx="72958">
                  <c:v>36.469434230442197</c:v>
                </c:pt>
                <c:pt idx="72959">
                  <c:v>36.469573817199901</c:v>
                </c:pt>
                <c:pt idx="72960">
                  <c:v>36.469713403510802</c:v>
                </c:pt>
                <c:pt idx="72961">
                  <c:v>36.469852989374999</c:v>
                </c:pt>
                <c:pt idx="72962">
                  <c:v>36.4699925747923</c:v>
                </c:pt>
                <c:pt idx="72963">
                  <c:v>36.470132159762798</c:v>
                </c:pt>
                <c:pt idx="72964">
                  <c:v>36.470271744286599</c:v>
                </c:pt>
                <c:pt idx="72965">
                  <c:v>36.470411328363497</c:v>
                </c:pt>
                <c:pt idx="72966">
                  <c:v>36.470550911993598</c:v>
                </c:pt>
                <c:pt idx="72967">
                  <c:v>36.470690495177003</c:v>
                </c:pt>
                <c:pt idx="72968">
                  <c:v>36.470830077913497</c:v>
                </c:pt>
                <c:pt idx="72969">
                  <c:v>36.470969660203302</c:v>
                </c:pt>
                <c:pt idx="72970">
                  <c:v>36.471109242046197</c:v>
                </c:pt>
                <c:pt idx="72971">
                  <c:v>36.471248823442401</c:v>
                </c:pt>
                <c:pt idx="72972">
                  <c:v>36.471388404391803</c:v>
                </c:pt>
                <c:pt idx="72973">
                  <c:v>36.471527984894401</c:v>
                </c:pt>
                <c:pt idx="72974">
                  <c:v>36.471667564950202</c:v>
                </c:pt>
                <c:pt idx="72975">
                  <c:v>36.4718071445593</c:v>
                </c:pt>
                <c:pt idx="72976">
                  <c:v>36.471946723721501</c:v>
                </c:pt>
                <c:pt idx="72977">
                  <c:v>36.472086302436999</c:v>
                </c:pt>
                <c:pt idx="72978">
                  <c:v>36.4722258807057</c:v>
                </c:pt>
                <c:pt idx="72979">
                  <c:v>36.472365458527598</c:v>
                </c:pt>
                <c:pt idx="72980">
                  <c:v>36.472505035902699</c:v>
                </c:pt>
                <c:pt idx="72981">
                  <c:v>36.472644612831097</c:v>
                </c:pt>
                <c:pt idx="72982">
                  <c:v>36.472784189312698</c:v>
                </c:pt>
                <c:pt idx="72983">
                  <c:v>36.472923765347502</c:v>
                </c:pt>
                <c:pt idx="72984">
                  <c:v>36.473063340935497</c:v>
                </c:pt>
                <c:pt idx="72985">
                  <c:v>36.473202916076801</c:v>
                </c:pt>
                <c:pt idx="72986">
                  <c:v>36.473342490771302</c:v>
                </c:pt>
                <c:pt idx="72987">
                  <c:v>36.473482065019098</c:v>
                </c:pt>
                <c:pt idx="72988">
                  <c:v>36.473621638820099</c:v>
                </c:pt>
                <c:pt idx="72989">
                  <c:v>36.473761212174303</c:v>
                </c:pt>
                <c:pt idx="72990">
                  <c:v>36.473900785081703</c:v>
                </c:pt>
                <c:pt idx="72991">
                  <c:v>36.4740403575424</c:v>
                </c:pt>
                <c:pt idx="72992">
                  <c:v>36.474179929556399</c:v>
                </c:pt>
                <c:pt idx="72993">
                  <c:v>36.474319501123603</c:v>
                </c:pt>
                <c:pt idx="72994">
                  <c:v>36.474459072244002</c:v>
                </c:pt>
                <c:pt idx="72995">
                  <c:v>36.474598642917698</c:v>
                </c:pt>
                <c:pt idx="72996">
                  <c:v>36.474738213144597</c:v>
                </c:pt>
                <c:pt idx="72997">
                  <c:v>36.4748777829247</c:v>
                </c:pt>
                <c:pt idx="72998">
                  <c:v>36.475017352258199</c:v>
                </c:pt>
                <c:pt idx="72999">
                  <c:v>36.475156921144801</c:v>
                </c:pt>
                <c:pt idx="73000">
                  <c:v>36.4752964895847</c:v>
                </c:pt>
                <c:pt idx="73001">
                  <c:v>36.475436057577902</c:v>
                </c:pt>
                <c:pt idx="73002">
                  <c:v>36.4755756251243</c:v>
                </c:pt>
                <c:pt idx="73003">
                  <c:v>36.475715192224001</c:v>
                </c:pt>
                <c:pt idx="73004">
                  <c:v>36.475854758876999</c:v>
                </c:pt>
                <c:pt idx="73005">
                  <c:v>36.475994325083199</c:v>
                </c:pt>
                <c:pt idx="73006">
                  <c:v>36.476133890842597</c:v>
                </c:pt>
                <c:pt idx="73007">
                  <c:v>36.476273456155397</c:v>
                </c:pt>
                <c:pt idx="73008">
                  <c:v>36.476413021021301</c:v>
                </c:pt>
                <c:pt idx="73009">
                  <c:v>36.476552585440601</c:v>
                </c:pt>
                <c:pt idx="73010">
                  <c:v>36.476692149413097</c:v>
                </c:pt>
                <c:pt idx="73011">
                  <c:v>36.476831712938903</c:v>
                </c:pt>
                <c:pt idx="73012">
                  <c:v>36.476971276017998</c:v>
                </c:pt>
                <c:pt idx="73013">
                  <c:v>36.477110838650297</c:v>
                </c:pt>
                <c:pt idx="73014">
                  <c:v>36.477250400835899</c:v>
                </c:pt>
                <c:pt idx="73015">
                  <c:v>36.477389962574797</c:v>
                </c:pt>
                <c:pt idx="73016">
                  <c:v>36.477529523866899</c:v>
                </c:pt>
                <c:pt idx="73017">
                  <c:v>36.477669084712403</c:v>
                </c:pt>
                <c:pt idx="73018">
                  <c:v>36.477808645111097</c:v>
                </c:pt>
                <c:pt idx="73019">
                  <c:v>36.477948205063001</c:v>
                </c:pt>
                <c:pt idx="73020">
                  <c:v>36.478087764568301</c:v>
                </c:pt>
                <c:pt idx="73021">
                  <c:v>36.478227323626903</c:v>
                </c:pt>
                <c:pt idx="73022">
                  <c:v>36.478366882238703</c:v>
                </c:pt>
                <c:pt idx="73023">
                  <c:v>36.478506440403798</c:v>
                </c:pt>
                <c:pt idx="73024">
                  <c:v>36.478645998122197</c:v>
                </c:pt>
                <c:pt idx="73025">
                  <c:v>36.478785555393898</c:v>
                </c:pt>
                <c:pt idx="73026">
                  <c:v>36.478925112218903</c:v>
                </c:pt>
                <c:pt idx="73027">
                  <c:v>36.479064668597204</c:v>
                </c:pt>
                <c:pt idx="73028">
                  <c:v>36.4792042245288</c:v>
                </c:pt>
                <c:pt idx="73029">
                  <c:v>36.4793437800136</c:v>
                </c:pt>
                <c:pt idx="73030">
                  <c:v>36.479483335051803</c:v>
                </c:pt>
                <c:pt idx="73031">
                  <c:v>36.479622889643203</c:v>
                </c:pt>
                <c:pt idx="73032">
                  <c:v>36.479762443787997</c:v>
                </c:pt>
                <c:pt idx="73033">
                  <c:v>36.479901997486003</c:v>
                </c:pt>
                <c:pt idx="73034">
                  <c:v>36.480041550737397</c:v>
                </c:pt>
                <c:pt idx="73035">
                  <c:v>36.480181103542101</c:v>
                </c:pt>
                <c:pt idx="73036">
                  <c:v>36.480320655900002</c:v>
                </c:pt>
                <c:pt idx="73037">
                  <c:v>36.480460207811298</c:v>
                </c:pt>
                <c:pt idx="73038">
                  <c:v>36.480599759275897</c:v>
                </c:pt>
                <c:pt idx="73039">
                  <c:v>36.4807393102937</c:v>
                </c:pt>
                <c:pt idx="73040">
                  <c:v>36.480878860864898</c:v>
                </c:pt>
                <c:pt idx="73041">
                  <c:v>36.4810184109894</c:v>
                </c:pt>
                <c:pt idx="73042">
                  <c:v>36.481157960667197</c:v>
                </c:pt>
                <c:pt idx="73043">
                  <c:v>36.481297509898397</c:v>
                </c:pt>
                <c:pt idx="73044">
                  <c:v>36.481437058682801</c:v>
                </c:pt>
                <c:pt idx="73045">
                  <c:v>36.4815766070206</c:v>
                </c:pt>
                <c:pt idx="73046">
                  <c:v>36.481716154911702</c:v>
                </c:pt>
                <c:pt idx="73047">
                  <c:v>36.4818557023561</c:v>
                </c:pt>
                <c:pt idx="73048">
                  <c:v>36.481995249353801</c:v>
                </c:pt>
                <c:pt idx="73049">
                  <c:v>36.482134795904798</c:v>
                </c:pt>
                <c:pt idx="73050">
                  <c:v>36.482274342009198</c:v>
                </c:pt>
                <c:pt idx="73051">
                  <c:v>36.482413887666901</c:v>
                </c:pt>
                <c:pt idx="73052">
                  <c:v>36.4825534328779</c:v>
                </c:pt>
                <c:pt idx="73053">
                  <c:v>36.482692977642202</c:v>
                </c:pt>
                <c:pt idx="73054">
                  <c:v>36.482832521959899</c:v>
                </c:pt>
                <c:pt idx="73055">
                  <c:v>36.4829720658309</c:v>
                </c:pt>
                <c:pt idx="73056">
                  <c:v>36.483111609255303</c:v>
                </c:pt>
                <c:pt idx="73057">
                  <c:v>36.483251152232903</c:v>
                </c:pt>
                <c:pt idx="73058">
                  <c:v>36.483390694763997</c:v>
                </c:pt>
                <c:pt idx="73059">
                  <c:v>36.483530236848303</c:v>
                </c:pt>
                <c:pt idx="73060">
                  <c:v>36.483669778485996</c:v>
                </c:pt>
                <c:pt idx="73061">
                  <c:v>36.483809319677</c:v>
                </c:pt>
                <c:pt idx="73062">
                  <c:v>36.4839488604214</c:v>
                </c:pt>
                <c:pt idx="73063">
                  <c:v>36.484088400719102</c:v>
                </c:pt>
                <c:pt idx="73064">
                  <c:v>36.484227940570101</c:v>
                </c:pt>
                <c:pt idx="73065">
                  <c:v>36.484367479974502</c:v>
                </c:pt>
                <c:pt idx="73066">
                  <c:v>36.484507018932298</c:v>
                </c:pt>
                <c:pt idx="73067">
                  <c:v>36.484646557443398</c:v>
                </c:pt>
                <c:pt idx="73068">
                  <c:v>36.4847860955078</c:v>
                </c:pt>
                <c:pt idx="73069">
                  <c:v>36.484925633125599</c:v>
                </c:pt>
                <c:pt idx="73070">
                  <c:v>36.485065170296799</c:v>
                </c:pt>
                <c:pt idx="73071">
                  <c:v>36.485204707021303</c:v>
                </c:pt>
                <c:pt idx="73072">
                  <c:v>36.485344243299103</c:v>
                </c:pt>
                <c:pt idx="73073">
                  <c:v>36.485483779130298</c:v>
                </c:pt>
                <c:pt idx="73074">
                  <c:v>36.485623314514903</c:v>
                </c:pt>
                <c:pt idx="73075">
                  <c:v>36.485762849452797</c:v>
                </c:pt>
                <c:pt idx="73076">
                  <c:v>36.485902383944101</c:v>
                </c:pt>
                <c:pt idx="73077">
                  <c:v>36.4860419179888</c:v>
                </c:pt>
                <c:pt idx="73078">
                  <c:v>36.486181451586802</c:v>
                </c:pt>
                <c:pt idx="73079">
                  <c:v>36.4863209847382</c:v>
                </c:pt>
                <c:pt idx="73080">
                  <c:v>36.4864605174429</c:v>
                </c:pt>
                <c:pt idx="73081">
                  <c:v>36.486600049701103</c:v>
                </c:pt>
                <c:pt idx="73082">
                  <c:v>36.486739581512502</c:v>
                </c:pt>
                <c:pt idx="73083">
                  <c:v>36.486879112877403</c:v>
                </c:pt>
                <c:pt idx="73084">
                  <c:v>36.487018643795601</c:v>
                </c:pt>
                <c:pt idx="73085">
                  <c:v>36.487158174267201</c:v>
                </c:pt>
                <c:pt idx="73086">
                  <c:v>36.487297704292203</c:v>
                </c:pt>
                <c:pt idx="73087">
                  <c:v>36.487437233870601</c:v>
                </c:pt>
                <c:pt idx="73088">
                  <c:v>36.487576763002302</c:v>
                </c:pt>
                <c:pt idx="73089">
                  <c:v>36.487716291687398</c:v>
                </c:pt>
                <c:pt idx="73090">
                  <c:v>36.487855819925898</c:v>
                </c:pt>
                <c:pt idx="73091">
                  <c:v>36.487995347717799</c:v>
                </c:pt>
                <c:pt idx="73092">
                  <c:v>36.488134875063103</c:v>
                </c:pt>
                <c:pt idx="73093">
                  <c:v>36.488274401961696</c:v>
                </c:pt>
                <c:pt idx="73094">
                  <c:v>36.488413928413799</c:v>
                </c:pt>
                <c:pt idx="73095">
                  <c:v>36.488553454419197</c:v>
                </c:pt>
                <c:pt idx="73096">
                  <c:v>36.488692979977998</c:v>
                </c:pt>
                <c:pt idx="73097">
                  <c:v>36.488832505090201</c:v>
                </c:pt>
                <c:pt idx="73098">
                  <c:v>36.4889720297558</c:v>
                </c:pt>
                <c:pt idx="73099">
                  <c:v>36.489111553974801</c:v>
                </c:pt>
                <c:pt idx="73100">
                  <c:v>36.489251077747198</c:v>
                </c:pt>
                <c:pt idx="73101">
                  <c:v>36.489390601072998</c:v>
                </c:pt>
                <c:pt idx="73102">
                  <c:v>36.4895301239522</c:v>
                </c:pt>
                <c:pt idx="73103">
                  <c:v>36.489669646384797</c:v>
                </c:pt>
                <c:pt idx="73104">
                  <c:v>36.489809168370797</c:v>
                </c:pt>
                <c:pt idx="73105">
                  <c:v>36.489948689910101</c:v>
                </c:pt>
                <c:pt idx="73106">
                  <c:v>36.490088211002899</c:v>
                </c:pt>
                <c:pt idx="73107">
                  <c:v>36.490227731649099</c:v>
                </c:pt>
                <c:pt idx="73108">
                  <c:v>36.490367251848703</c:v>
                </c:pt>
                <c:pt idx="73109">
                  <c:v>36.490506771601801</c:v>
                </c:pt>
                <c:pt idx="73110">
                  <c:v>36.490646290908202</c:v>
                </c:pt>
                <c:pt idx="73111">
                  <c:v>36.490785809767999</c:v>
                </c:pt>
                <c:pt idx="73112">
                  <c:v>36.490925328181298</c:v>
                </c:pt>
                <c:pt idx="73113">
                  <c:v>36.4910648461479</c:v>
                </c:pt>
                <c:pt idx="73114">
                  <c:v>36.491204363667997</c:v>
                </c:pt>
                <c:pt idx="73115">
                  <c:v>36.491343880741503</c:v>
                </c:pt>
                <c:pt idx="73116">
                  <c:v>36.491483397368398</c:v>
                </c:pt>
                <c:pt idx="73117">
                  <c:v>36.491622913548703</c:v>
                </c:pt>
                <c:pt idx="73118">
                  <c:v>36.491762429282502</c:v>
                </c:pt>
                <c:pt idx="73119">
                  <c:v>36.491901944569697</c:v>
                </c:pt>
                <c:pt idx="73120">
                  <c:v>36.492041459410302</c:v>
                </c:pt>
                <c:pt idx="73121">
                  <c:v>36.492180973804302</c:v>
                </c:pt>
                <c:pt idx="73122">
                  <c:v>36.492320487751698</c:v>
                </c:pt>
                <c:pt idx="73123">
                  <c:v>36.492460001252603</c:v>
                </c:pt>
                <c:pt idx="73124">
                  <c:v>36.492599514306903</c:v>
                </c:pt>
                <c:pt idx="73125">
                  <c:v>36.492739026914698</c:v>
                </c:pt>
                <c:pt idx="73126">
                  <c:v>36.492878539075797</c:v>
                </c:pt>
                <c:pt idx="73127">
                  <c:v>36.493018050790504</c:v>
                </c:pt>
                <c:pt idx="73128">
                  <c:v>36.493157562058499</c:v>
                </c:pt>
                <c:pt idx="73129">
                  <c:v>36.493297072879997</c:v>
                </c:pt>
                <c:pt idx="73130">
                  <c:v>36.493436583254898</c:v>
                </c:pt>
                <c:pt idx="73131">
                  <c:v>36.493576093183201</c:v>
                </c:pt>
                <c:pt idx="73132">
                  <c:v>36.493715602665098</c:v>
                </c:pt>
                <c:pt idx="73133">
                  <c:v>36.493855111700299</c:v>
                </c:pt>
                <c:pt idx="73134">
                  <c:v>36.493994620289001</c:v>
                </c:pt>
                <c:pt idx="73135">
                  <c:v>36.494134128431099</c:v>
                </c:pt>
                <c:pt idx="73136">
                  <c:v>36.4942736361267</c:v>
                </c:pt>
                <c:pt idx="73137">
                  <c:v>36.494413143375702</c:v>
                </c:pt>
                <c:pt idx="73138">
                  <c:v>36.4945526501782</c:v>
                </c:pt>
                <c:pt idx="73139">
                  <c:v>36.4946921565341</c:v>
                </c:pt>
                <c:pt idx="73140">
                  <c:v>36.494831662443502</c:v>
                </c:pt>
                <c:pt idx="73141">
                  <c:v>36.4949711679063</c:v>
                </c:pt>
                <c:pt idx="73142">
                  <c:v>36.4951106729226</c:v>
                </c:pt>
                <c:pt idx="73143">
                  <c:v>36.495250177492402</c:v>
                </c:pt>
                <c:pt idx="73144">
                  <c:v>36.495389681615599</c:v>
                </c:pt>
                <c:pt idx="73145">
                  <c:v>36.495529185292298</c:v>
                </c:pt>
                <c:pt idx="73146">
                  <c:v>36.4956686885224</c:v>
                </c:pt>
                <c:pt idx="73147">
                  <c:v>36.495808191305997</c:v>
                </c:pt>
                <c:pt idx="73148">
                  <c:v>36.495947693642997</c:v>
                </c:pt>
                <c:pt idx="73149">
                  <c:v>36.496087195533498</c:v>
                </c:pt>
                <c:pt idx="73150">
                  <c:v>36.496226696977502</c:v>
                </c:pt>
                <c:pt idx="73151">
                  <c:v>36.496366197975</c:v>
                </c:pt>
                <c:pt idx="73152">
                  <c:v>36.496505698525901</c:v>
                </c:pt>
                <c:pt idx="73153">
                  <c:v>36.496645198630297</c:v>
                </c:pt>
                <c:pt idx="73154">
                  <c:v>36.496784698288202</c:v>
                </c:pt>
                <c:pt idx="73155">
                  <c:v>36.496924197499503</c:v>
                </c:pt>
                <c:pt idx="73156">
                  <c:v>36.497063696264298</c:v>
                </c:pt>
                <c:pt idx="73157">
                  <c:v>36.497203194582603</c:v>
                </c:pt>
                <c:pt idx="73158">
                  <c:v>36.497342692454403</c:v>
                </c:pt>
                <c:pt idx="73159">
                  <c:v>36.497482189879698</c:v>
                </c:pt>
                <c:pt idx="73160">
                  <c:v>36.497621686858402</c:v>
                </c:pt>
                <c:pt idx="73161">
                  <c:v>36.497761183390601</c:v>
                </c:pt>
                <c:pt idx="73162">
                  <c:v>36.497900679476302</c:v>
                </c:pt>
                <c:pt idx="73163">
                  <c:v>36.498040175115499</c:v>
                </c:pt>
                <c:pt idx="73164">
                  <c:v>36.498179670308197</c:v>
                </c:pt>
                <c:pt idx="73165">
                  <c:v>36.498319165054298</c:v>
                </c:pt>
                <c:pt idx="73166">
                  <c:v>36.498458659354</c:v>
                </c:pt>
                <c:pt idx="73167">
                  <c:v>36.498598153207098</c:v>
                </c:pt>
                <c:pt idx="73168">
                  <c:v>36.498737646613797</c:v>
                </c:pt>
                <c:pt idx="73169">
                  <c:v>36.498877139573899</c:v>
                </c:pt>
                <c:pt idx="73170">
                  <c:v>36.499016632087503</c:v>
                </c:pt>
                <c:pt idx="73171">
                  <c:v>36.499156124154602</c:v>
                </c:pt>
                <c:pt idx="73172">
                  <c:v>36.499295615775303</c:v>
                </c:pt>
                <c:pt idx="73173">
                  <c:v>36.499435106949399</c:v>
                </c:pt>
                <c:pt idx="73174">
                  <c:v>36.499574597676997</c:v>
                </c:pt>
                <c:pt idx="73175">
                  <c:v>36.499714087958097</c:v>
                </c:pt>
                <c:pt idx="73176">
                  <c:v>36.499853577792798</c:v>
                </c:pt>
                <c:pt idx="73177">
                  <c:v>36.499993067180903</c:v>
                </c:pt>
                <c:pt idx="73178">
                  <c:v>36.500132556122502</c:v>
                </c:pt>
                <c:pt idx="73179">
                  <c:v>36.500272044617702</c:v>
                </c:pt>
                <c:pt idx="73180">
                  <c:v>36.500411532666398</c:v>
                </c:pt>
                <c:pt idx="73181">
                  <c:v>36.500551020268503</c:v>
                </c:pt>
                <c:pt idx="73182">
                  <c:v>36.500690507424203</c:v>
                </c:pt>
                <c:pt idx="73183">
                  <c:v>36.500829994133397</c:v>
                </c:pt>
                <c:pt idx="73184">
                  <c:v>36.500969480396101</c:v>
                </c:pt>
                <c:pt idx="73185">
                  <c:v>36.5011089662123</c:v>
                </c:pt>
                <c:pt idx="73186">
                  <c:v>36.5012484515821</c:v>
                </c:pt>
                <c:pt idx="73187">
                  <c:v>36.501387936505402</c:v>
                </c:pt>
                <c:pt idx="73188">
                  <c:v>36.5015274209822</c:v>
                </c:pt>
                <c:pt idx="73189">
                  <c:v>36.501666905012499</c:v>
                </c:pt>
                <c:pt idx="73190">
                  <c:v>36.5018063885963</c:v>
                </c:pt>
                <c:pt idx="73191">
                  <c:v>36.501945871733703</c:v>
                </c:pt>
                <c:pt idx="73192">
                  <c:v>36.502085354424601</c:v>
                </c:pt>
                <c:pt idx="73193">
                  <c:v>36.502224836669001</c:v>
                </c:pt>
                <c:pt idx="73194">
                  <c:v>36.502364318466903</c:v>
                </c:pt>
                <c:pt idx="73195">
                  <c:v>36.502503799818399</c:v>
                </c:pt>
                <c:pt idx="73196">
                  <c:v>36.502643280723397</c:v>
                </c:pt>
                <c:pt idx="73197">
                  <c:v>36.502782761181997</c:v>
                </c:pt>
                <c:pt idx="73198">
                  <c:v>36.502922241194</c:v>
                </c:pt>
                <c:pt idx="73199">
                  <c:v>36.503061720759703</c:v>
                </c:pt>
                <c:pt idx="73200">
                  <c:v>36.503201199878802</c:v>
                </c:pt>
                <c:pt idx="73201">
                  <c:v>36.503340678551503</c:v>
                </c:pt>
                <c:pt idx="73202">
                  <c:v>36.503480156777798</c:v>
                </c:pt>
                <c:pt idx="73203">
                  <c:v>36.503619634557502</c:v>
                </c:pt>
                <c:pt idx="73204">
                  <c:v>36.503759111890901</c:v>
                </c:pt>
                <c:pt idx="73205">
                  <c:v>36.503898588777702</c:v>
                </c:pt>
                <c:pt idx="73206">
                  <c:v>36.504038065218097</c:v>
                </c:pt>
                <c:pt idx="73207">
                  <c:v>36.504177541212101</c:v>
                </c:pt>
                <c:pt idx="73208">
                  <c:v>36.5043170167596</c:v>
                </c:pt>
                <c:pt idx="73209">
                  <c:v>36.504456491860701</c:v>
                </c:pt>
                <c:pt idx="73210">
                  <c:v>36.504595966515303</c:v>
                </c:pt>
                <c:pt idx="73211">
                  <c:v>36.504735440723501</c:v>
                </c:pt>
                <c:pt idx="73212">
                  <c:v>36.5048749144852</c:v>
                </c:pt>
                <c:pt idx="73213">
                  <c:v>36.5050143878005</c:v>
                </c:pt>
                <c:pt idx="73214">
                  <c:v>36.505153860669303</c:v>
                </c:pt>
                <c:pt idx="73215">
                  <c:v>36.5052933330917</c:v>
                </c:pt>
                <c:pt idx="73216">
                  <c:v>36.505432805067699</c:v>
                </c:pt>
                <c:pt idx="73217">
                  <c:v>36.505572276597199</c:v>
                </c:pt>
                <c:pt idx="73218">
                  <c:v>36.505711747680301</c:v>
                </c:pt>
                <c:pt idx="73219">
                  <c:v>36.505851218316998</c:v>
                </c:pt>
                <c:pt idx="73220">
                  <c:v>36.505990688507197</c:v>
                </c:pt>
                <c:pt idx="73221">
                  <c:v>36.506130158250997</c:v>
                </c:pt>
                <c:pt idx="73222">
                  <c:v>36.506269627548399</c:v>
                </c:pt>
                <c:pt idx="73223">
                  <c:v>36.506409096399302</c:v>
                </c:pt>
                <c:pt idx="73224">
                  <c:v>36.506548564803801</c:v>
                </c:pt>
                <c:pt idx="73225">
                  <c:v>36.5066880327619</c:v>
                </c:pt>
                <c:pt idx="73226">
                  <c:v>36.506827500273602</c:v>
                </c:pt>
                <c:pt idx="73227">
                  <c:v>36.506966967338798</c:v>
                </c:pt>
                <c:pt idx="73228">
                  <c:v>36.507106433957603</c:v>
                </c:pt>
                <c:pt idx="73229">
                  <c:v>36.507245900130002</c:v>
                </c:pt>
                <c:pt idx="73230">
                  <c:v>36.507385365856003</c:v>
                </c:pt>
                <c:pt idx="73231">
                  <c:v>36.507524831135498</c:v>
                </c:pt>
                <c:pt idx="73232">
                  <c:v>36.507664295968702</c:v>
                </c:pt>
                <c:pt idx="73233">
                  <c:v>36.507803760355401</c:v>
                </c:pt>
                <c:pt idx="73234">
                  <c:v>36.507943224295701</c:v>
                </c:pt>
                <c:pt idx="73235">
                  <c:v>36.508082687789603</c:v>
                </c:pt>
                <c:pt idx="73236">
                  <c:v>36.508222150837099</c:v>
                </c:pt>
                <c:pt idx="73237">
                  <c:v>36.508361613438197</c:v>
                </c:pt>
                <c:pt idx="73238">
                  <c:v>36.508501075592903</c:v>
                </c:pt>
                <c:pt idx="73239">
                  <c:v>36.508640537301098</c:v>
                </c:pt>
                <c:pt idx="73240">
                  <c:v>36.508779998563</c:v>
                </c:pt>
                <c:pt idx="73241">
                  <c:v>36.508919459378397</c:v>
                </c:pt>
                <c:pt idx="73242">
                  <c:v>36.509058919747503</c:v>
                </c:pt>
                <c:pt idx="73243">
                  <c:v>36.509198379670202</c:v>
                </c:pt>
                <c:pt idx="73244">
                  <c:v>36.509337839146397</c:v>
                </c:pt>
                <c:pt idx="73245">
                  <c:v>36.5094772981763</c:v>
                </c:pt>
                <c:pt idx="73246">
                  <c:v>36.509616756759797</c:v>
                </c:pt>
                <c:pt idx="73247">
                  <c:v>36.509756214896797</c:v>
                </c:pt>
                <c:pt idx="73248">
                  <c:v>36.509895672587497</c:v>
                </c:pt>
                <c:pt idx="73249">
                  <c:v>36.510035129831799</c:v>
                </c:pt>
                <c:pt idx="73250">
                  <c:v>36.510174586629702</c:v>
                </c:pt>
                <c:pt idx="73251">
                  <c:v>36.5103140429812</c:v>
                </c:pt>
                <c:pt idx="73252">
                  <c:v>36.510453498886299</c:v>
                </c:pt>
                <c:pt idx="73253">
                  <c:v>36.5105929543451</c:v>
                </c:pt>
                <c:pt idx="73254">
                  <c:v>36.510732409357402</c:v>
                </c:pt>
                <c:pt idx="73255">
                  <c:v>36.510871863923398</c:v>
                </c:pt>
                <c:pt idx="73256">
                  <c:v>36.511011318043003</c:v>
                </c:pt>
                <c:pt idx="73257">
                  <c:v>36.511150771716203</c:v>
                </c:pt>
                <c:pt idx="73258">
                  <c:v>36.511290224942996</c:v>
                </c:pt>
                <c:pt idx="73259">
                  <c:v>36.511429677723498</c:v>
                </c:pt>
                <c:pt idx="73260">
                  <c:v>36.511569130057602</c:v>
                </c:pt>
                <c:pt idx="73261">
                  <c:v>36.5117085819453</c:v>
                </c:pt>
                <c:pt idx="73262">
                  <c:v>36.511848033386599</c:v>
                </c:pt>
                <c:pt idx="73263">
                  <c:v>36.5119874843815</c:v>
                </c:pt>
                <c:pt idx="73264">
                  <c:v>36.512126934930102</c:v>
                </c:pt>
                <c:pt idx="73265">
                  <c:v>36.512266385032397</c:v>
                </c:pt>
                <c:pt idx="73266">
                  <c:v>36.512405834688202</c:v>
                </c:pt>
                <c:pt idx="73267">
                  <c:v>36.512545283897701</c:v>
                </c:pt>
                <c:pt idx="73268">
                  <c:v>36.512684732660802</c:v>
                </c:pt>
                <c:pt idx="73269">
                  <c:v>36.512824180977603</c:v>
                </c:pt>
                <c:pt idx="73270">
                  <c:v>36.512963628847999</c:v>
                </c:pt>
                <c:pt idx="73271">
                  <c:v>36.513103076272003</c:v>
                </c:pt>
                <c:pt idx="73272">
                  <c:v>36.513242523249701</c:v>
                </c:pt>
                <c:pt idx="73273">
                  <c:v>36.513381969781001</c:v>
                </c:pt>
                <c:pt idx="73274">
                  <c:v>36.513521415866002</c:v>
                </c:pt>
                <c:pt idx="73275">
                  <c:v>36.513660861504597</c:v>
                </c:pt>
                <c:pt idx="73276">
                  <c:v>36.513800306696801</c:v>
                </c:pt>
                <c:pt idx="73277">
                  <c:v>36.513939751442699</c:v>
                </c:pt>
                <c:pt idx="73278">
                  <c:v>36.514079195742298</c:v>
                </c:pt>
                <c:pt idx="73279">
                  <c:v>36.514218639595498</c:v>
                </c:pt>
                <c:pt idx="73280">
                  <c:v>36.514358083002399</c:v>
                </c:pt>
                <c:pt idx="73281">
                  <c:v>36.514497525962902</c:v>
                </c:pt>
                <c:pt idx="73282">
                  <c:v>36.514636968476999</c:v>
                </c:pt>
                <c:pt idx="73283">
                  <c:v>36.514776410544897</c:v>
                </c:pt>
                <c:pt idx="73284">
                  <c:v>36.514915852166403</c:v>
                </c:pt>
                <c:pt idx="73285">
                  <c:v>36.515055293341497</c:v>
                </c:pt>
                <c:pt idx="73286">
                  <c:v>36.515194734070299</c:v>
                </c:pt>
                <c:pt idx="73287">
                  <c:v>36.515334174352802</c:v>
                </c:pt>
                <c:pt idx="73288">
                  <c:v>36.515473614188899</c:v>
                </c:pt>
                <c:pt idx="73289">
                  <c:v>36.515613053578697</c:v>
                </c:pt>
                <c:pt idx="73290">
                  <c:v>36.515752492522203</c:v>
                </c:pt>
                <c:pt idx="73291">
                  <c:v>36.515891931019297</c:v>
                </c:pt>
                <c:pt idx="73292">
                  <c:v>36.516031369070099</c:v>
                </c:pt>
                <c:pt idx="73293">
                  <c:v>36.516170806674602</c:v>
                </c:pt>
                <c:pt idx="73294">
                  <c:v>36.516310243832699</c:v>
                </c:pt>
                <c:pt idx="73295">
                  <c:v>36.516449680544603</c:v>
                </c:pt>
                <c:pt idx="73296">
                  <c:v>36.516589116810103</c:v>
                </c:pt>
                <c:pt idx="73297">
                  <c:v>36.516728552629203</c:v>
                </c:pt>
                <c:pt idx="73298">
                  <c:v>36.516867988002097</c:v>
                </c:pt>
                <c:pt idx="73299">
                  <c:v>36.5170074229286</c:v>
                </c:pt>
                <c:pt idx="73300">
                  <c:v>36.517146857408797</c:v>
                </c:pt>
                <c:pt idx="73301">
                  <c:v>36.517286291442701</c:v>
                </c:pt>
                <c:pt idx="73302">
                  <c:v>36.5174257250303</c:v>
                </c:pt>
                <c:pt idx="73303">
                  <c:v>36.5175651581716</c:v>
                </c:pt>
                <c:pt idx="73304">
                  <c:v>36.517704590866501</c:v>
                </c:pt>
                <c:pt idx="73305">
                  <c:v>36.517844023115202</c:v>
                </c:pt>
                <c:pt idx="73306">
                  <c:v>36.517983454917498</c:v>
                </c:pt>
                <c:pt idx="73307">
                  <c:v>36.518122886273503</c:v>
                </c:pt>
                <c:pt idx="73308">
                  <c:v>36.518262317183201</c:v>
                </c:pt>
                <c:pt idx="73309">
                  <c:v>36.518401747646699</c:v>
                </c:pt>
                <c:pt idx="73310">
                  <c:v>36.518541177663799</c:v>
                </c:pt>
                <c:pt idx="73311">
                  <c:v>36.5186806072346</c:v>
                </c:pt>
                <c:pt idx="73312">
                  <c:v>36.518820036359102</c:v>
                </c:pt>
                <c:pt idx="73313">
                  <c:v>36.518959465037298</c:v>
                </c:pt>
                <c:pt idx="73314">
                  <c:v>36.519098893269202</c:v>
                </c:pt>
                <c:pt idx="73315">
                  <c:v>36.5192383210548</c:v>
                </c:pt>
                <c:pt idx="73316">
                  <c:v>36.519377748394099</c:v>
                </c:pt>
                <c:pt idx="73317">
                  <c:v>36.519517175287099</c:v>
                </c:pt>
                <c:pt idx="73318">
                  <c:v>36.5196566017338</c:v>
                </c:pt>
                <c:pt idx="73319">
                  <c:v>36.519796027734202</c:v>
                </c:pt>
                <c:pt idx="73320">
                  <c:v>36.519935453288397</c:v>
                </c:pt>
                <c:pt idx="73321">
                  <c:v>36.520074878396201</c:v>
                </c:pt>
                <c:pt idx="73322">
                  <c:v>36.520214303057799</c:v>
                </c:pt>
                <c:pt idx="73323">
                  <c:v>36.520353727273097</c:v>
                </c:pt>
                <c:pt idx="73324">
                  <c:v>36.520493151042103</c:v>
                </c:pt>
                <c:pt idx="73325">
                  <c:v>36.520632574364797</c:v>
                </c:pt>
                <c:pt idx="73326">
                  <c:v>36.520771997241198</c:v>
                </c:pt>
                <c:pt idx="73327">
                  <c:v>36.5209114196714</c:v>
                </c:pt>
                <c:pt idx="73328">
                  <c:v>36.521050841655203</c:v>
                </c:pt>
                <c:pt idx="73329">
                  <c:v>36.5211902631928</c:v>
                </c:pt>
                <c:pt idx="73330">
                  <c:v>36.521329684284197</c:v>
                </c:pt>
                <c:pt idx="73331">
                  <c:v>36.521469104929203</c:v>
                </c:pt>
                <c:pt idx="73332">
                  <c:v>36.521608525128002</c:v>
                </c:pt>
                <c:pt idx="73333">
                  <c:v>36.521747944880502</c:v>
                </c:pt>
                <c:pt idx="73334">
                  <c:v>36.521887364186703</c:v>
                </c:pt>
                <c:pt idx="73335">
                  <c:v>36.522026783046698</c:v>
                </c:pt>
                <c:pt idx="73336">
                  <c:v>36.522166201460301</c:v>
                </c:pt>
                <c:pt idx="73337">
                  <c:v>36.522305619427797</c:v>
                </c:pt>
                <c:pt idx="73338">
                  <c:v>36.522445036948902</c:v>
                </c:pt>
                <c:pt idx="73339">
                  <c:v>36.5225844540238</c:v>
                </c:pt>
                <c:pt idx="73340">
                  <c:v>36.522723870652499</c:v>
                </c:pt>
                <c:pt idx="73341">
                  <c:v>36.522863286834898</c:v>
                </c:pt>
                <c:pt idx="73342">
                  <c:v>36.523002702570999</c:v>
                </c:pt>
                <c:pt idx="73343">
                  <c:v>36.5231421178608</c:v>
                </c:pt>
                <c:pt idx="73344">
                  <c:v>36.523281532704402</c:v>
                </c:pt>
                <c:pt idx="73345">
                  <c:v>36.523420947101798</c:v>
                </c:pt>
                <c:pt idx="73346">
                  <c:v>36.523560361052901</c:v>
                </c:pt>
                <c:pt idx="73347">
                  <c:v>36.523699774557699</c:v>
                </c:pt>
                <c:pt idx="73348">
                  <c:v>36.523839187616304</c:v>
                </c:pt>
                <c:pt idx="73349">
                  <c:v>36.523978600228702</c:v>
                </c:pt>
                <c:pt idx="73350">
                  <c:v>36.524118012394801</c:v>
                </c:pt>
                <c:pt idx="73351">
                  <c:v>36.524257424114602</c:v>
                </c:pt>
                <c:pt idx="73352">
                  <c:v>36.524396835388202</c:v>
                </c:pt>
                <c:pt idx="73353">
                  <c:v>36.524536246215597</c:v>
                </c:pt>
                <c:pt idx="73354">
                  <c:v>36.524675656596699</c:v>
                </c:pt>
                <c:pt idx="73355">
                  <c:v>36.524815066531602</c:v>
                </c:pt>
                <c:pt idx="73356">
                  <c:v>36.524954476020298</c:v>
                </c:pt>
                <c:pt idx="73357">
                  <c:v>36.525093885062702</c:v>
                </c:pt>
                <c:pt idx="73358">
                  <c:v>36.5252332936589</c:v>
                </c:pt>
                <c:pt idx="73359">
                  <c:v>36.525372701808799</c:v>
                </c:pt>
                <c:pt idx="73360">
                  <c:v>36.525512109512498</c:v>
                </c:pt>
                <c:pt idx="73361">
                  <c:v>36.525651516769997</c:v>
                </c:pt>
                <c:pt idx="73362">
                  <c:v>36.525790923581198</c:v>
                </c:pt>
                <c:pt idx="73363">
                  <c:v>36.525930329946199</c:v>
                </c:pt>
                <c:pt idx="73364">
                  <c:v>36.526069735865001</c:v>
                </c:pt>
                <c:pt idx="73365">
                  <c:v>36.526209141337603</c:v>
                </c:pt>
                <c:pt idx="73366">
                  <c:v>36.526348546363899</c:v>
                </c:pt>
                <c:pt idx="73367">
                  <c:v>36.526487950944002</c:v>
                </c:pt>
                <c:pt idx="73368">
                  <c:v>36.526627355077899</c:v>
                </c:pt>
                <c:pt idx="73369">
                  <c:v>36.526766758765604</c:v>
                </c:pt>
                <c:pt idx="73370">
                  <c:v>36.526906162007101</c:v>
                </c:pt>
                <c:pt idx="73371">
                  <c:v>36.5270455648023</c:v>
                </c:pt>
                <c:pt idx="73372">
                  <c:v>36.5271849671513</c:v>
                </c:pt>
                <c:pt idx="73373">
                  <c:v>36.527324369054099</c:v>
                </c:pt>
                <c:pt idx="73374">
                  <c:v>36.5274637705107</c:v>
                </c:pt>
                <c:pt idx="73375">
                  <c:v>36.5276031715211</c:v>
                </c:pt>
                <c:pt idx="73376">
                  <c:v>36.527742572085302</c:v>
                </c:pt>
                <c:pt idx="73377">
                  <c:v>36.527881972203197</c:v>
                </c:pt>
                <c:pt idx="73378">
                  <c:v>36.528021371874999</c:v>
                </c:pt>
                <c:pt idx="73379">
                  <c:v>36.528160771100502</c:v>
                </c:pt>
                <c:pt idx="73380">
                  <c:v>36.528300169879898</c:v>
                </c:pt>
                <c:pt idx="73381">
                  <c:v>36.528439568213003</c:v>
                </c:pt>
                <c:pt idx="73382">
                  <c:v>36.5285789661</c:v>
                </c:pt>
                <c:pt idx="73383">
                  <c:v>36.528718363540698</c:v>
                </c:pt>
                <c:pt idx="73384">
                  <c:v>36.528857760535303</c:v>
                </c:pt>
                <c:pt idx="73385">
                  <c:v>36.528997157083602</c:v>
                </c:pt>
                <c:pt idx="73386">
                  <c:v>36.529136553185801</c:v>
                </c:pt>
                <c:pt idx="73387">
                  <c:v>36.5292759488417</c:v>
                </c:pt>
                <c:pt idx="73388">
                  <c:v>36.5294153440515</c:v>
                </c:pt>
                <c:pt idx="73389">
                  <c:v>36.529554738815101</c:v>
                </c:pt>
                <c:pt idx="73390">
                  <c:v>36.529694133132402</c:v>
                </c:pt>
                <c:pt idx="73391">
                  <c:v>36.529833527003603</c:v>
                </c:pt>
                <c:pt idx="73392">
                  <c:v>36.529972920428598</c:v>
                </c:pt>
                <c:pt idx="73393">
                  <c:v>36.5301123134075</c:v>
                </c:pt>
                <c:pt idx="73394">
                  <c:v>36.530251705940103</c:v>
                </c:pt>
                <c:pt idx="73395">
                  <c:v>36.530391098026499</c:v>
                </c:pt>
                <c:pt idx="73396">
                  <c:v>36.530530489666802</c:v>
                </c:pt>
                <c:pt idx="73397">
                  <c:v>36.530669880860899</c:v>
                </c:pt>
                <c:pt idx="73398">
                  <c:v>36.530809271608803</c:v>
                </c:pt>
                <c:pt idx="73399">
                  <c:v>36.5309486619105</c:v>
                </c:pt>
                <c:pt idx="73400">
                  <c:v>36.531088051766098</c:v>
                </c:pt>
                <c:pt idx="73401">
                  <c:v>36.531227441175503</c:v>
                </c:pt>
                <c:pt idx="73402">
                  <c:v>36.531366830138701</c:v>
                </c:pt>
                <c:pt idx="73403">
                  <c:v>36.5315062186557</c:v>
                </c:pt>
                <c:pt idx="73404">
                  <c:v>36.531645606726599</c:v>
                </c:pt>
                <c:pt idx="73405">
                  <c:v>36.531784994351298</c:v>
                </c:pt>
                <c:pt idx="73406">
                  <c:v>36.531924381529798</c:v>
                </c:pt>
                <c:pt idx="73407">
                  <c:v>36.532063768262198</c:v>
                </c:pt>
                <c:pt idx="73408">
                  <c:v>36.532203154548398</c:v>
                </c:pt>
                <c:pt idx="73409">
                  <c:v>36.532342540388399</c:v>
                </c:pt>
                <c:pt idx="73410">
                  <c:v>36.532481925782299</c:v>
                </c:pt>
                <c:pt idx="73411">
                  <c:v>36.532621310730001</c:v>
                </c:pt>
                <c:pt idx="73412">
                  <c:v>36.532760695231602</c:v>
                </c:pt>
                <c:pt idx="73413">
                  <c:v>36.532900079287003</c:v>
                </c:pt>
                <c:pt idx="73414">
                  <c:v>36.533039462896298</c:v>
                </c:pt>
                <c:pt idx="73415">
                  <c:v>36.5331788460593</c:v>
                </c:pt>
                <c:pt idx="73416">
                  <c:v>36.533318228776302</c:v>
                </c:pt>
                <c:pt idx="73417">
                  <c:v>36.533457611047098</c:v>
                </c:pt>
                <c:pt idx="73418">
                  <c:v>36.533596992871701</c:v>
                </c:pt>
                <c:pt idx="73419">
                  <c:v>36.533736374250203</c:v>
                </c:pt>
                <c:pt idx="73420">
                  <c:v>36.5338757551825</c:v>
                </c:pt>
                <c:pt idx="73421">
                  <c:v>36.534015135668703</c:v>
                </c:pt>
                <c:pt idx="73422">
                  <c:v>36.534154515708799</c:v>
                </c:pt>
                <c:pt idx="73423">
                  <c:v>36.534293895302703</c:v>
                </c:pt>
                <c:pt idx="73424">
                  <c:v>36.5344332744505</c:v>
                </c:pt>
                <c:pt idx="73425">
                  <c:v>36.534572653152097</c:v>
                </c:pt>
                <c:pt idx="73426">
                  <c:v>36.534712031407601</c:v>
                </c:pt>
                <c:pt idx="73427">
                  <c:v>36.534851409216898</c:v>
                </c:pt>
                <c:pt idx="73428">
                  <c:v>36.534990786580103</c:v>
                </c:pt>
                <c:pt idx="73429">
                  <c:v>36.5351301634972</c:v>
                </c:pt>
                <c:pt idx="73430">
                  <c:v>36.535269539968198</c:v>
                </c:pt>
                <c:pt idx="73431">
                  <c:v>36.535408915993003</c:v>
                </c:pt>
                <c:pt idx="73432">
                  <c:v>36.5355482915717</c:v>
                </c:pt>
                <c:pt idx="73433">
                  <c:v>36.535687666704199</c:v>
                </c:pt>
                <c:pt idx="73434">
                  <c:v>36.535827041390597</c:v>
                </c:pt>
                <c:pt idx="73435">
                  <c:v>36.535966415630902</c:v>
                </c:pt>
                <c:pt idx="73436">
                  <c:v>36.5361057894251</c:v>
                </c:pt>
                <c:pt idx="73437">
                  <c:v>36.536245162773199</c:v>
                </c:pt>
                <c:pt idx="73438">
                  <c:v>36.536384535675097</c:v>
                </c:pt>
                <c:pt idx="73439">
                  <c:v>36.536523908130903</c:v>
                </c:pt>
                <c:pt idx="73440">
                  <c:v>36.536663280140601</c:v>
                </c:pt>
                <c:pt idx="73441">
                  <c:v>36.5368026517042</c:v>
                </c:pt>
                <c:pt idx="73442">
                  <c:v>36.536942022821698</c:v>
                </c:pt>
                <c:pt idx="73443">
                  <c:v>36.537081393492997</c:v>
                </c:pt>
                <c:pt idx="73444">
                  <c:v>36.537220763718203</c:v>
                </c:pt>
                <c:pt idx="73445">
                  <c:v>36.537360133497401</c:v>
                </c:pt>
                <c:pt idx="73446">
                  <c:v>36.5374995028304</c:v>
                </c:pt>
                <c:pt idx="73447">
                  <c:v>36.537638871717299</c:v>
                </c:pt>
                <c:pt idx="73448">
                  <c:v>36.537778240158097</c:v>
                </c:pt>
                <c:pt idx="73449">
                  <c:v>36.537917608152803</c:v>
                </c:pt>
                <c:pt idx="73450">
                  <c:v>36.538056975701302</c:v>
                </c:pt>
                <c:pt idx="73451">
                  <c:v>36.538196342803801</c:v>
                </c:pt>
                <c:pt idx="73452">
                  <c:v>36.538335709460199</c:v>
                </c:pt>
                <c:pt idx="73453">
                  <c:v>36.538475075670497</c:v>
                </c:pt>
                <c:pt idx="73454">
                  <c:v>36.538614441434703</c:v>
                </c:pt>
                <c:pt idx="73455">
                  <c:v>36.538753806752801</c:v>
                </c:pt>
                <c:pt idx="73456">
                  <c:v>36.5388931716247</c:v>
                </c:pt>
                <c:pt idx="73457">
                  <c:v>36.539032536050598</c:v>
                </c:pt>
                <c:pt idx="73458">
                  <c:v>36.539171900030397</c:v>
                </c:pt>
                <c:pt idx="73459">
                  <c:v>36.539311263564201</c:v>
                </c:pt>
                <c:pt idx="73460">
                  <c:v>36.539450626651799</c:v>
                </c:pt>
                <c:pt idx="73461">
                  <c:v>36.539589989293297</c:v>
                </c:pt>
                <c:pt idx="73462">
                  <c:v>36.539729351488702</c:v>
                </c:pt>
                <c:pt idx="73463">
                  <c:v>36.5398687132381</c:v>
                </c:pt>
                <c:pt idx="73464">
                  <c:v>36.540008074541397</c:v>
                </c:pt>
                <c:pt idx="73465">
                  <c:v>36.540147435398602</c:v>
                </c:pt>
                <c:pt idx="73466">
                  <c:v>36.540286795809699</c:v>
                </c:pt>
                <c:pt idx="73467">
                  <c:v>36.540426155774703</c:v>
                </c:pt>
                <c:pt idx="73468">
                  <c:v>36.5405655152937</c:v>
                </c:pt>
                <c:pt idx="73469">
                  <c:v>36.540704874366497</c:v>
                </c:pt>
                <c:pt idx="73470">
                  <c:v>36.540844232993301</c:v>
                </c:pt>
                <c:pt idx="73471">
                  <c:v>36.540983591173998</c:v>
                </c:pt>
                <c:pt idx="73472">
                  <c:v>36.541122948908701</c:v>
                </c:pt>
                <c:pt idx="73473">
                  <c:v>36.541262306197297</c:v>
                </c:pt>
                <c:pt idx="73474">
                  <c:v>36.5414016630398</c:v>
                </c:pt>
                <c:pt idx="73475">
                  <c:v>36.541541019436202</c:v>
                </c:pt>
                <c:pt idx="73476">
                  <c:v>36.541680375386598</c:v>
                </c:pt>
                <c:pt idx="73477">
                  <c:v>36.5418197308909</c:v>
                </c:pt>
                <c:pt idx="73478">
                  <c:v>36.541959085949102</c:v>
                </c:pt>
                <c:pt idx="73479">
                  <c:v>36.542098440561297</c:v>
                </c:pt>
                <c:pt idx="73480">
                  <c:v>36.542237794727399</c:v>
                </c:pt>
                <c:pt idx="73481">
                  <c:v>36.5423771484475</c:v>
                </c:pt>
                <c:pt idx="73482">
                  <c:v>36.542516501721501</c:v>
                </c:pt>
                <c:pt idx="73483">
                  <c:v>36.542655854549402</c:v>
                </c:pt>
                <c:pt idx="73484">
                  <c:v>36.542795206931302</c:v>
                </c:pt>
                <c:pt idx="73485">
                  <c:v>36.542934558867103</c:v>
                </c:pt>
                <c:pt idx="73486">
                  <c:v>36.543073910356902</c:v>
                </c:pt>
                <c:pt idx="73487">
                  <c:v>36.543213261400602</c:v>
                </c:pt>
                <c:pt idx="73488">
                  <c:v>36.543352611998301</c:v>
                </c:pt>
                <c:pt idx="73489">
                  <c:v>36.543491962149901</c:v>
                </c:pt>
                <c:pt idx="73490">
                  <c:v>36.543631311855499</c:v>
                </c:pt>
                <c:pt idx="73491">
                  <c:v>36.543770661115097</c:v>
                </c:pt>
                <c:pt idx="73492">
                  <c:v>36.543910009928503</c:v>
                </c:pt>
                <c:pt idx="73493">
                  <c:v>36.544049358296</c:v>
                </c:pt>
                <c:pt idx="73494">
                  <c:v>36.544188706217398</c:v>
                </c:pt>
                <c:pt idx="73495">
                  <c:v>36.544328053692702</c:v>
                </c:pt>
                <c:pt idx="73496">
                  <c:v>36.544467400722098</c:v>
                </c:pt>
                <c:pt idx="73497">
                  <c:v>36.544606747305401</c:v>
                </c:pt>
                <c:pt idx="73498">
                  <c:v>36.544746093442598</c:v>
                </c:pt>
                <c:pt idx="73499">
                  <c:v>36.5448854391338</c:v>
                </c:pt>
                <c:pt idx="73500">
                  <c:v>36.545024784379002</c:v>
                </c:pt>
                <c:pt idx="73501">
                  <c:v>36.545164129178197</c:v>
                </c:pt>
                <c:pt idx="73502">
                  <c:v>36.545303473531298</c:v>
                </c:pt>
                <c:pt idx="73503">
                  <c:v>36.545442817438399</c:v>
                </c:pt>
                <c:pt idx="73504">
                  <c:v>36.5455821608994</c:v>
                </c:pt>
                <c:pt idx="73505">
                  <c:v>36.5457215039145</c:v>
                </c:pt>
                <c:pt idx="73506">
                  <c:v>36.5458608464835</c:v>
                </c:pt>
                <c:pt idx="73507">
                  <c:v>36.546000188606499</c:v>
                </c:pt>
                <c:pt idx="73508">
                  <c:v>36.546139530283497</c:v>
                </c:pt>
                <c:pt idx="73509">
                  <c:v>36.546278871514403</c:v>
                </c:pt>
                <c:pt idx="73510">
                  <c:v>36.546418212299301</c:v>
                </c:pt>
                <c:pt idx="73511">
                  <c:v>36.546557552638298</c:v>
                </c:pt>
                <c:pt idx="73512">
                  <c:v>36.546696892531102</c:v>
                </c:pt>
                <c:pt idx="73513">
                  <c:v>36.546836231977998</c:v>
                </c:pt>
                <c:pt idx="73514">
                  <c:v>36.546975570978901</c:v>
                </c:pt>
                <c:pt idx="73515">
                  <c:v>36.547114909533803</c:v>
                </c:pt>
                <c:pt idx="73516">
                  <c:v>36.547254247642599</c:v>
                </c:pt>
                <c:pt idx="73517">
                  <c:v>36.5473935853055</c:v>
                </c:pt>
                <c:pt idx="73518">
                  <c:v>36.547532922522301</c:v>
                </c:pt>
                <c:pt idx="73519">
                  <c:v>36.547672259293101</c:v>
                </c:pt>
                <c:pt idx="73520">
                  <c:v>36.547811595617901</c:v>
                </c:pt>
                <c:pt idx="73521">
                  <c:v>36.5479509314968</c:v>
                </c:pt>
                <c:pt idx="73522">
                  <c:v>36.548090266929599</c:v>
                </c:pt>
                <c:pt idx="73523">
                  <c:v>36.548229601916397</c:v>
                </c:pt>
                <c:pt idx="73524">
                  <c:v>36.548368936457202</c:v>
                </c:pt>
                <c:pt idx="73525">
                  <c:v>36.548508270551999</c:v>
                </c:pt>
                <c:pt idx="73526">
                  <c:v>36.548647604200802</c:v>
                </c:pt>
                <c:pt idx="73527">
                  <c:v>36.548786937403698</c:v>
                </c:pt>
                <c:pt idx="73528">
                  <c:v>36.5489262701605</c:v>
                </c:pt>
                <c:pt idx="73529">
                  <c:v>36.549065602471401</c:v>
                </c:pt>
                <c:pt idx="73530">
                  <c:v>36.549204934336203</c:v>
                </c:pt>
                <c:pt idx="73531">
                  <c:v>36.549344265755103</c:v>
                </c:pt>
                <c:pt idx="73532">
                  <c:v>36.549483596728003</c:v>
                </c:pt>
                <c:pt idx="73533">
                  <c:v>36.549622927254902</c:v>
                </c:pt>
                <c:pt idx="73534">
                  <c:v>36.5497622573358</c:v>
                </c:pt>
                <c:pt idx="73535">
                  <c:v>36.549901586970698</c:v>
                </c:pt>
                <c:pt idx="73536">
                  <c:v>36.550040916159602</c:v>
                </c:pt>
                <c:pt idx="73537">
                  <c:v>36.550180244902599</c:v>
                </c:pt>
                <c:pt idx="73538">
                  <c:v>36.550319573199602</c:v>
                </c:pt>
                <c:pt idx="73539">
                  <c:v>36.550458901050597</c:v>
                </c:pt>
                <c:pt idx="73540">
                  <c:v>36.550598228455598</c:v>
                </c:pt>
                <c:pt idx="73541">
                  <c:v>36.550737555414699</c:v>
                </c:pt>
                <c:pt idx="73542">
                  <c:v>36.550876881927799</c:v>
                </c:pt>
                <c:pt idx="73543">
                  <c:v>36.551016207994898</c:v>
                </c:pt>
                <c:pt idx="73544">
                  <c:v>36.551155533615997</c:v>
                </c:pt>
                <c:pt idx="73545">
                  <c:v>36.551294858791202</c:v>
                </c:pt>
                <c:pt idx="73546">
                  <c:v>36.551434183520399</c:v>
                </c:pt>
                <c:pt idx="73547">
                  <c:v>36.551573507803603</c:v>
                </c:pt>
                <c:pt idx="73548">
                  <c:v>36.551712831640899</c:v>
                </c:pt>
                <c:pt idx="73549">
                  <c:v>36.551852155032201</c:v>
                </c:pt>
                <c:pt idx="73550">
                  <c:v>36.551991477977602</c:v>
                </c:pt>
                <c:pt idx="73551">
                  <c:v>36.552130800477002</c:v>
                </c:pt>
                <c:pt idx="73552">
                  <c:v>36.552270122530402</c:v>
                </c:pt>
                <c:pt idx="73553">
                  <c:v>36.552409444137901</c:v>
                </c:pt>
                <c:pt idx="73554">
                  <c:v>36.552548765299399</c:v>
                </c:pt>
                <c:pt idx="73555">
                  <c:v>36.552688086014903</c:v>
                </c:pt>
                <c:pt idx="73556">
                  <c:v>36.552827406284599</c:v>
                </c:pt>
                <c:pt idx="73557">
                  <c:v>36.552966726108203</c:v>
                </c:pt>
                <c:pt idx="73558">
                  <c:v>36.553106045485897</c:v>
                </c:pt>
                <c:pt idx="73559">
                  <c:v>36.553245364417698</c:v>
                </c:pt>
                <c:pt idx="73560">
                  <c:v>36.553384682903499</c:v>
                </c:pt>
                <c:pt idx="73561">
                  <c:v>36.553524000943398</c:v>
                </c:pt>
                <c:pt idx="73562">
                  <c:v>36.553663318537303</c:v>
                </c:pt>
                <c:pt idx="73563">
                  <c:v>36.553802635685301</c:v>
                </c:pt>
                <c:pt idx="73564">
                  <c:v>36.553941952387298</c:v>
                </c:pt>
                <c:pt idx="73565">
                  <c:v>36.554081268643401</c:v>
                </c:pt>
                <c:pt idx="73566">
                  <c:v>36.554220584453603</c:v>
                </c:pt>
                <c:pt idx="73567">
                  <c:v>36.554359899817797</c:v>
                </c:pt>
                <c:pt idx="73568">
                  <c:v>36.554499214736097</c:v>
                </c:pt>
                <c:pt idx="73569">
                  <c:v>36.554638529208397</c:v>
                </c:pt>
                <c:pt idx="73570">
                  <c:v>36.554777843234803</c:v>
                </c:pt>
                <c:pt idx="73571">
                  <c:v>36.5549171568153</c:v>
                </c:pt>
                <c:pt idx="73572">
                  <c:v>36.555056469949903</c:v>
                </c:pt>
                <c:pt idx="73573">
                  <c:v>36.555195782638499</c:v>
                </c:pt>
                <c:pt idx="73574">
                  <c:v>36.555335094881201</c:v>
                </c:pt>
                <c:pt idx="73575">
                  <c:v>36.555474406678002</c:v>
                </c:pt>
                <c:pt idx="73576">
                  <c:v>36.555613718028802</c:v>
                </c:pt>
                <c:pt idx="73577">
                  <c:v>36.555753028933701</c:v>
                </c:pt>
                <c:pt idx="73578">
                  <c:v>36.555892339392699</c:v>
                </c:pt>
                <c:pt idx="73579">
                  <c:v>36.556031649405803</c:v>
                </c:pt>
                <c:pt idx="73580">
                  <c:v>36.556170958972999</c:v>
                </c:pt>
                <c:pt idx="73581">
                  <c:v>36.556310268094201</c:v>
                </c:pt>
                <c:pt idx="73582">
                  <c:v>36.556449576769602</c:v>
                </c:pt>
                <c:pt idx="73583">
                  <c:v>36.556588884999002</c:v>
                </c:pt>
                <c:pt idx="73584">
                  <c:v>36.556728192782501</c:v>
                </c:pt>
                <c:pt idx="73585">
                  <c:v>36.556867500120099</c:v>
                </c:pt>
                <c:pt idx="73586">
                  <c:v>36.557006807011703</c:v>
                </c:pt>
                <c:pt idx="73587">
                  <c:v>36.557146113457499</c:v>
                </c:pt>
                <c:pt idx="73588">
                  <c:v>36.557285419457401</c:v>
                </c:pt>
                <c:pt idx="73589">
                  <c:v>36.557424725011302</c:v>
                </c:pt>
                <c:pt idx="73590">
                  <c:v>36.557564030119401</c:v>
                </c:pt>
                <c:pt idx="73591">
                  <c:v>36.5577033347815</c:v>
                </c:pt>
                <c:pt idx="73592">
                  <c:v>36.557842638997798</c:v>
                </c:pt>
                <c:pt idx="73593">
                  <c:v>36.557981942768102</c:v>
                </c:pt>
                <c:pt idx="73594">
                  <c:v>36.558121246092597</c:v>
                </c:pt>
                <c:pt idx="73595">
                  <c:v>36.558260548971099</c:v>
                </c:pt>
                <c:pt idx="73596">
                  <c:v>36.558399851403799</c:v>
                </c:pt>
                <c:pt idx="73597">
                  <c:v>36.558539153390598</c:v>
                </c:pt>
                <c:pt idx="73598">
                  <c:v>36.558678454931403</c:v>
                </c:pt>
                <c:pt idx="73599">
                  <c:v>36.5588177560264</c:v>
                </c:pt>
                <c:pt idx="73600">
                  <c:v>36.558957056675503</c:v>
                </c:pt>
                <c:pt idx="73601">
                  <c:v>36.559096356878698</c:v>
                </c:pt>
                <c:pt idx="73602">
                  <c:v>36.559235656635998</c:v>
                </c:pt>
                <c:pt idx="73603">
                  <c:v>36.559374955947398</c:v>
                </c:pt>
                <c:pt idx="73604">
                  <c:v>36.559514254813003</c:v>
                </c:pt>
                <c:pt idx="73605">
                  <c:v>36.5596535532326</c:v>
                </c:pt>
                <c:pt idx="73606">
                  <c:v>36.559792851206403</c:v>
                </c:pt>
                <c:pt idx="73607">
                  <c:v>36.559932148734298</c:v>
                </c:pt>
                <c:pt idx="73608">
                  <c:v>36.560071445816298</c:v>
                </c:pt>
                <c:pt idx="73609">
                  <c:v>36.560210742452398</c:v>
                </c:pt>
                <c:pt idx="73610">
                  <c:v>36.560350038642703</c:v>
                </c:pt>
                <c:pt idx="73611">
                  <c:v>36.5604893343871</c:v>
                </c:pt>
                <c:pt idx="73612">
                  <c:v>36.560628629685603</c:v>
                </c:pt>
                <c:pt idx="73613">
                  <c:v>36.560767924538197</c:v>
                </c:pt>
                <c:pt idx="73614">
                  <c:v>36.560907218944998</c:v>
                </c:pt>
                <c:pt idx="73615">
                  <c:v>36.561046512905897</c:v>
                </c:pt>
                <c:pt idx="73616">
                  <c:v>36.561185806420902</c:v>
                </c:pt>
                <c:pt idx="73617">
                  <c:v>36.561325099490098</c:v>
                </c:pt>
                <c:pt idx="73618">
                  <c:v>36.5614643921134</c:v>
                </c:pt>
                <c:pt idx="73619">
                  <c:v>36.561603684290901</c:v>
                </c:pt>
                <c:pt idx="73620">
                  <c:v>36.561742976022401</c:v>
                </c:pt>
                <c:pt idx="73621">
                  <c:v>36.561882267308199</c:v>
                </c:pt>
                <c:pt idx="73622">
                  <c:v>36.562021558147997</c:v>
                </c:pt>
                <c:pt idx="73623">
                  <c:v>36.562160848542</c:v>
                </c:pt>
                <c:pt idx="73624">
                  <c:v>36.562300138490201</c:v>
                </c:pt>
                <c:pt idx="73625">
                  <c:v>36.562439427992402</c:v>
                </c:pt>
                <c:pt idx="73626">
                  <c:v>36.562578717048901</c:v>
                </c:pt>
                <c:pt idx="73627">
                  <c:v>36.562718005659498</c:v>
                </c:pt>
                <c:pt idx="73628">
                  <c:v>36.562857293824202</c:v>
                </c:pt>
                <c:pt idx="73629">
                  <c:v>36.562996581543104</c:v>
                </c:pt>
                <c:pt idx="73630">
                  <c:v>36.563135868816097</c:v>
                </c:pt>
                <c:pt idx="73631">
                  <c:v>36.563275155643304</c:v>
                </c:pt>
                <c:pt idx="73632">
                  <c:v>36.563414442024701</c:v>
                </c:pt>
                <c:pt idx="73633">
                  <c:v>36.563553727960198</c:v>
                </c:pt>
                <c:pt idx="73634">
                  <c:v>36.5636930134498</c:v>
                </c:pt>
                <c:pt idx="73635">
                  <c:v>36.563832298493701</c:v>
                </c:pt>
                <c:pt idx="73636">
                  <c:v>36.5639715830917</c:v>
                </c:pt>
                <c:pt idx="73637">
                  <c:v>36.564110867243798</c:v>
                </c:pt>
                <c:pt idx="73638">
                  <c:v>36.564250150950102</c:v>
                </c:pt>
                <c:pt idx="73639">
                  <c:v>36.564389434210597</c:v>
                </c:pt>
                <c:pt idx="73640">
                  <c:v>36.564528717025198</c:v>
                </c:pt>
                <c:pt idx="73641">
                  <c:v>36.564667999394104</c:v>
                </c:pt>
                <c:pt idx="73642">
                  <c:v>36.564807281317002</c:v>
                </c:pt>
                <c:pt idx="73643">
                  <c:v>36.564946562794198</c:v>
                </c:pt>
                <c:pt idx="73644">
                  <c:v>36.5650858438255</c:v>
                </c:pt>
                <c:pt idx="73645">
                  <c:v>36.565225124411</c:v>
                </c:pt>
                <c:pt idx="73646">
                  <c:v>36.565364404550699</c:v>
                </c:pt>
                <c:pt idx="73647">
                  <c:v>36.565503684244497</c:v>
                </c:pt>
                <c:pt idx="73648">
                  <c:v>36.5656429634926</c:v>
                </c:pt>
                <c:pt idx="73649">
                  <c:v>36.565782242294802</c:v>
                </c:pt>
                <c:pt idx="73650">
                  <c:v>36.565921520651202</c:v>
                </c:pt>
                <c:pt idx="73651">
                  <c:v>36.566060798561701</c:v>
                </c:pt>
                <c:pt idx="73652">
                  <c:v>36.566200076026497</c:v>
                </c:pt>
                <c:pt idx="73653">
                  <c:v>36.5663393530454</c:v>
                </c:pt>
                <c:pt idx="73654">
                  <c:v>36.566478629618601</c:v>
                </c:pt>
                <c:pt idx="73655">
                  <c:v>36.5666179057459</c:v>
                </c:pt>
                <c:pt idx="73656">
                  <c:v>36.566757181427398</c:v>
                </c:pt>
                <c:pt idx="73657">
                  <c:v>36.566896456663102</c:v>
                </c:pt>
                <c:pt idx="73658">
                  <c:v>36.567035731452997</c:v>
                </c:pt>
                <c:pt idx="73659">
                  <c:v>36.567175005797097</c:v>
                </c:pt>
                <c:pt idx="73660">
                  <c:v>36.567314279695303</c:v>
                </c:pt>
                <c:pt idx="73661">
                  <c:v>36.5674535531478</c:v>
                </c:pt>
                <c:pt idx="73662">
                  <c:v>36.567592826154502</c:v>
                </c:pt>
                <c:pt idx="73663">
                  <c:v>36.567732098715297</c:v>
                </c:pt>
                <c:pt idx="73664">
                  <c:v>36.567871370830403</c:v>
                </c:pt>
                <c:pt idx="73665">
                  <c:v>36.568010642499701</c:v>
                </c:pt>
                <c:pt idx="73666">
                  <c:v>36.568149913723197</c:v>
                </c:pt>
                <c:pt idx="73667">
                  <c:v>36.568289184500898</c:v>
                </c:pt>
                <c:pt idx="73668">
                  <c:v>36.568428454832798</c:v>
                </c:pt>
                <c:pt idx="73669">
                  <c:v>36.568567724718903</c:v>
                </c:pt>
                <c:pt idx="73670">
                  <c:v>36.5687069941592</c:v>
                </c:pt>
                <c:pt idx="73671">
                  <c:v>36.568846263153702</c:v>
                </c:pt>
                <c:pt idx="73672">
                  <c:v>36.568985531702403</c:v>
                </c:pt>
                <c:pt idx="73673">
                  <c:v>36.569124799805401</c:v>
                </c:pt>
                <c:pt idx="73674">
                  <c:v>36.569264067462498</c:v>
                </c:pt>
                <c:pt idx="73675">
                  <c:v>36.5694033346739</c:v>
                </c:pt>
                <c:pt idx="73676">
                  <c:v>36.569542601439501</c:v>
                </c:pt>
                <c:pt idx="73677">
                  <c:v>36.5696818677593</c:v>
                </c:pt>
                <c:pt idx="73678">
                  <c:v>36.569821133633397</c:v>
                </c:pt>
                <c:pt idx="73679">
                  <c:v>36.5699603990616</c:v>
                </c:pt>
                <c:pt idx="73680">
                  <c:v>36.570099664044101</c:v>
                </c:pt>
                <c:pt idx="73681">
                  <c:v>36.5702389285808</c:v>
                </c:pt>
                <c:pt idx="73682">
                  <c:v>36.570378192671797</c:v>
                </c:pt>
                <c:pt idx="73683">
                  <c:v>36.5705174563169</c:v>
                </c:pt>
                <c:pt idx="73684">
                  <c:v>36.5706567195163</c:v>
                </c:pt>
                <c:pt idx="73685">
                  <c:v>36.5707959822699</c:v>
                </c:pt>
                <c:pt idx="73686">
                  <c:v>36.570935244577797</c:v>
                </c:pt>
                <c:pt idx="73687">
                  <c:v>36.571074506439899</c:v>
                </c:pt>
                <c:pt idx="73688">
                  <c:v>36.5712137678562</c:v>
                </c:pt>
                <c:pt idx="73689">
                  <c:v>36.571353028826799</c:v>
                </c:pt>
                <c:pt idx="73690">
                  <c:v>36.571492289351603</c:v>
                </c:pt>
                <c:pt idx="73691">
                  <c:v>36.571631549430599</c:v>
                </c:pt>
                <c:pt idx="73692">
                  <c:v>36.571770809063899</c:v>
                </c:pt>
                <c:pt idx="73693">
                  <c:v>36.571910068251398</c:v>
                </c:pt>
                <c:pt idx="73694">
                  <c:v>36.572049326993202</c:v>
                </c:pt>
                <c:pt idx="73695">
                  <c:v>36.572188585289197</c:v>
                </c:pt>
                <c:pt idx="73696">
                  <c:v>36.572327843139497</c:v>
                </c:pt>
                <c:pt idx="73697">
                  <c:v>36.572467100544003</c:v>
                </c:pt>
                <c:pt idx="73698">
                  <c:v>36.5726063575027</c:v>
                </c:pt>
                <c:pt idx="73699">
                  <c:v>36.572745614015702</c:v>
                </c:pt>
                <c:pt idx="73700">
                  <c:v>36.572884870083001</c:v>
                </c:pt>
                <c:pt idx="73701">
                  <c:v>36.573024125704499</c:v>
                </c:pt>
                <c:pt idx="73702">
                  <c:v>36.573163380880302</c:v>
                </c:pt>
                <c:pt idx="73703">
                  <c:v>36.573302635610297</c:v>
                </c:pt>
                <c:pt idx="73704">
                  <c:v>36.573441889894603</c:v>
                </c:pt>
                <c:pt idx="73705">
                  <c:v>36.573581143733101</c:v>
                </c:pt>
                <c:pt idx="73706">
                  <c:v>36.573720397125904</c:v>
                </c:pt>
                <c:pt idx="73707">
                  <c:v>36.573859650072997</c:v>
                </c:pt>
                <c:pt idx="73708">
                  <c:v>36.573998902574303</c:v>
                </c:pt>
                <c:pt idx="73709">
                  <c:v>36.5741381546299</c:v>
                </c:pt>
                <c:pt idx="73710">
                  <c:v>36.574277406239801</c:v>
                </c:pt>
                <c:pt idx="73711">
                  <c:v>36.574416657403901</c:v>
                </c:pt>
                <c:pt idx="73712">
                  <c:v>36.574555908122299</c:v>
                </c:pt>
                <c:pt idx="73713">
                  <c:v>36.574695158395002</c:v>
                </c:pt>
                <c:pt idx="73714">
                  <c:v>36.574834408221903</c:v>
                </c:pt>
                <c:pt idx="73715">
                  <c:v>36.574973657603202</c:v>
                </c:pt>
                <c:pt idx="73716">
                  <c:v>36.575112906538699</c:v>
                </c:pt>
                <c:pt idx="73717">
                  <c:v>36.575252155028402</c:v>
                </c:pt>
                <c:pt idx="73718">
                  <c:v>36.575391403072501</c:v>
                </c:pt>
                <c:pt idx="73719">
                  <c:v>36.5755306506708</c:v>
                </c:pt>
                <c:pt idx="73720">
                  <c:v>36.575669897823403</c:v>
                </c:pt>
                <c:pt idx="73721">
                  <c:v>36.575809144530297</c:v>
                </c:pt>
                <c:pt idx="73722">
                  <c:v>36.575948390791503</c:v>
                </c:pt>
                <c:pt idx="73723">
                  <c:v>36.5760876366069</c:v>
                </c:pt>
                <c:pt idx="73724">
                  <c:v>36.576226881976702</c:v>
                </c:pt>
                <c:pt idx="73725">
                  <c:v>36.576366126900702</c:v>
                </c:pt>
                <c:pt idx="73726">
                  <c:v>36.576505371379</c:v>
                </c:pt>
                <c:pt idx="73727">
                  <c:v>36.576644615411603</c:v>
                </c:pt>
                <c:pt idx="73728">
                  <c:v>36.576783858998503</c:v>
                </c:pt>
                <c:pt idx="73729">
                  <c:v>36.576923102139702</c:v>
                </c:pt>
                <c:pt idx="73730">
                  <c:v>36.577062344835198</c:v>
                </c:pt>
                <c:pt idx="73731">
                  <c:v>36.577201587085</c:v>
                </c:pt>
                <c:pt idx="73732">
                  <c:v>36.577340828889099</c:v>
                </c:pt>
                <c:pt idx="73733">
                  <c:v>36.577480070247503</c:v>
                </c:pt>
                <c:pt idx="73734">
                  <c:v>36.577619311160198</c:v>
                </c:pt>
                <c:pt idx="73735">
                  <c:v>36.577758551627198</c:v>
                </c:pt>
                <c:pt idx="73736">
                  <c:v>36.577897791648503</c:v>
                </c:pt>
                <c:pt idx="73737">
                  <c:v>36.578037031224099</c:v>
                </c:pt>
                <c:pt idx="73738">
                  <c:v>36.578176270354</c:v>
                </c:pt>
                <c:pt idx="73739">
                  <c:v>36.578315509038198</c:v>
                </c:pt>
                <c:pt idx="73740">
                  <c:v>36.578454747276702</c:v>
                </c:pt>
                <c:pt idx="73741">
                  <c:v>36.578593985069602</c:v>
                </c:pt>
                <c:pt idx="73742">
                  <c:v>36.578733222416702</c:v>
                </c:pt>
                <c:pt idx="73743">
                  <c:v>36.578872459318198</c:v>
                </c:pt>
                <c:pt idx="73744">
                  <c:v>36.579011695774</c:v>
                </c:pt>
                <c:pt idx="73745">
                  <c:v>36.579150931784099</c:v>
                </c:pt>
                <c:pt idx="73746">
                  <c:v>36.579290167348503</c:v>
                </c:pt>
                <c:pt idx="73747">
                  <c:v>36.579429402467198</c:v>
                </c:pt>
                <c:pt idx="73748">
                  <c:v>36.579568637140298</c:v>
                </c:pt>
                <c:pt idx="73749">
                  <c:v>36.579707871367603</c:v>
                </c:pt>
                <c:pt idx="73750">
                  <c:v>36.579847105149298</c:v>
                </c:pt>
                <c:pt idx="73751">
                  <c:v>36.579986338485398</c:v>
                </c:pt>
                <c:pt idx="73752">
                  <c:v>36.580125571375703</c:v>
                </c:pt>
                <c:pt idx="73753">
                  <c:v>36.580264803820398</c:v>
                </c:pt>
                <c:pt idx="73754">
                  <c:v>36.580404035819399</c:v>
                </c:pt>
                <c:pt idx="73755">
                  <c:v>36.580543267372697</c:v>
                </c:pt>
                <c:pt idx="73756">
                  <c:v>36.5806824984804</c:v>
                </c:pt>
                <c:pt idx="73757">
                  <c:v>36.5808217291424</c:v>
                </c:pt>
                <c:pt idx="73758">
                  <c:v>36.580960959358798</c:v>
                </c:pt>
                <c:pt idx="73759">
                  <c:v>36.581100189129401</c:v>
                </c:pt>
                <c:pt idx="73760">
                  <c:v>36.581239418454402</c:v>
                </c:pt>
                <c:pt idx="73761">
                  <c:v>36.5813786473338</c:v>
                </c:pt>
                <c:pt idx="73762">
                  <c:v>36.581517875767503</c:v>
                </c:pt>
                <c:pt idx="73763">
                  <c:v>36.581657103755497</c:v>
                </c:pt>
                <c:pt idx="73764">
                  <c:v>36.581796331297902</c:v>
                </c:pt>
                <c:pt idx="73765">
                  <c:v>36.581935558394598</c:v>
                </c:pt>
                <c:pt idx="73766">
                  <c:v>36.582074785045698</c:v>
                </c:pt>
                <c:pt idx="73767">
                  <c:v>36.582214011251097</c:v>
                </c:pt>
                <c:pt idx="73768">
                  <c:v>36.582353237010899</c:v>
                </c:pt>
                <c:pt idx="73769">
                  <c:v>36.582492462325</c:v>
                </c:pt>
                <c:pt idx="73770">
                  <c:v>36.582631687193498</c:v>
                </c:pt>
                <c:pt idx="73771">
                  <c:v>36.582770911616301</c:v>
                </c:pt>
                <c:pt idx="73772">
                  <c:v>36.582910135593501</c:v>
                </c:pt>
                <c:pt idx="73773">
                  <c:v>36.583049359124999</c:v>
                </c:pt>
                <c:pt idx="73774">
                  <c:v>36.583188582210902</c:v>
                </c:pt>
                <c:pt idx="73775">
                  <c:v>36.583327804851201</c:v>
                </c:pt>
                <c:pt idx="73776">
                  <c:v>36.583467027045799</c:v>
                </c:pt>
                <c:pt idx="73777">
                  <c:v>36.583606248794801</c:v>
                </c:pt>
                <c:pt idx="73778">
                  <c:v>36.583745470098101</c:v>
                </c:pt>
                <c:pt idx="73779">
                  <c:v>36.583884690955799</c:v>
                </c:pt>
                <c:pt idx="73780">
                  <c:v>36.5840239113679</c:v>
                </c:pt>
                <c:pt idx="73781">
                  <c:v>36.5841631313344</c:v>
                </c:pt>
                <c:pt idx="73782">
                  <c:v>36.584302350855197</c:v>
                </c:pt>
                <c:pt idx="73783">
                  <c:v>36.584441569930298</c:v>
                </c:pt>
                <c:pt idx="73784">
                  <c:v>36.584580788559897</c:v>
                </c:pt>
                <c:pt idx="73785">
                  <c:v>36.584720006743801</c:v>
                </c:pt>
                <c:pt idx="73786">
                  <c:v>36.584859224482102</c:v>
                </c:pt>
                <c:pt idx="73787">
                  <c:v>36.5849984417748</c:v>
                </c:pt>
                <c:pt idx="73788">
                  <c:v>36.585137658621903</c:v>
                </c:pt>
                <c:pt idx="73789">
                  <c:v>36.585276875023297</c:v>
                </c:pt>
                <c:pt idx="73790">
                  <c:v>36.585416090979102</c:v>
                </c:pt>
                <c:pt idx="73791">
                  <c:v>36.585555306489297</c:v>
                </c:pt>
                <c:pt idx="73792">
                  <c:v>36.585694521553897</c:v>
                </c:pt>
                <c:pt idx="73793">
                  <c:v>36.585833736172901</c:v>
                </c:pt>
                <c:pt idx="73794">
                  <c:v>36.585972950346203</c:v>
                </c:pt>
                <c:pt idx="73795">
                  <c:v>36.586112164074002</c:v>
                </c:pt>
                <c:pt idx="73796">
                  <c:v>36.586251377356099</c:v>
                </c:pt>
                <c:pt idx="73797">
                  <c:v>36.5863905901926</c:v>
                </c:pt>
                <c:pt idx="73798">
                  <c:v>36.586529802583499</c:v>
                </c:pt>
                <c:pt idx="73799">
                  <c:v>36.586669014528802</c:v>
                </c:pt>
                <c:pt idx="73800">
                  <c:v>36.586808226028502</c:v>
                </c:pt>
                <c:pt idx="73801">
                  <c:v>36.5869474370826</c:v>
                </c:pt>
                <c:pt idx="73802">
                  <c:v>36.587086647691102</c:v>
                </c:pt>
                <c:pt idx="73803">
                  <c:v>36.587225857854001</c:v>
                </c:pt>
                <c:pt idx="73804">
                  <c:v>36.587365067571298</c:v>
                </c:pt>
                <c:pt idx="73805">
                  <c:v>36.587504276842999</c:v>
                </c:pt>
                <c:pt idx="73806">
                  <c:v>36.587643485669098</c:v>
                </c:pt>
                <c:pt idx="73807">
                  <c:v>36.587782694049601</c:v>
                </c:pt>
                <c:pt idx="73808">
                  <c:v>36.5879219019846</c:v>
                </c:pt>
                <c:pt idx="73809">
                  <c:v>36.588061109473898</c:v>
                </c:pt>
                <c:pt idx="73810">
                  <c:v>36.5882003165176</c:v>
                </c:pt>
                <c:pt idx="73811">
                  <c:v>36.588339523115799</c:v>
                </c:pt>
                <c:pt idx="73812">
                  <c:v>36.588478729268303</c:v>
                </c:pt>
                <c:pt idx="73813">
                  <c:v>36.588617934975296</c:v>
                </c:pt>
                <c:pt idx="73814">
                  <c:v>36.588757140236702</c:v>
                </c:pt>
                <c:pt idx="73815">
                  <c:v>36.588896345052497</c:v>
                </c:pt>
                <c:pt idx="73816">
                  <c:v>36.589035549422697</c:v>
                </c:pt>
                <c:pt idx="73817">
                  <c:v>36.589174753347301</c:v>
                </c:pt>
                <c:pt idx="73818">
                  <c:v>36.589313956826402</c:v>
                </c:pt>
                <c:pt idx="73819">
                  <c:v>36.5894531598599</c:v>
                </c:pt>
                <c:pt idx="73820">
                  <c:v>36.589592362447803</c:v>
                </c:pt>
                <c:pt idx="73821">
                  <c:v>36.589731564590103</c:v>
                </c:pt>
                <c:pt idx="73822">
                  <c:v>36.589870766286801</c:v>
                </c:pt>
                <c:pt idx="73823">
                  <c:v>36.590009967538002</c:v>
                </c:pt>
                <c:pt idx="73824">
                  <c:v>36.590149168343601</c:v>
                </c:pt>
                <c:pt idx="73825">
                  <c:v>36.590288368703703</c:v>
                </c:pt>
                <c:pt idx="73826">
                  <c:v>36.590427568618203</c:v>
                </c:pt>
                <c:pt idx="73827">
                  <c:v>36.590566768087101</c:v>
                </c:pt>
                <c:pt idx="73828">
                  <c:v>36.590705967110402</c:v>
                </c:pt>
                <c:pt idx="73829">
                  <c:v>36.590845165688201</c:v>
                </c:pt>
                <c:pt idx="73830">
                  <c:v>36.590984363820397</c:v>
                </c:pt>
                <c:pt idx="73831">
                  <c:v>36.591123561507104</c:v>
                </c:pt>
                <c:pt idx="73832">
                  <c:v>36.591262758748201</c:v>
                </c:pt>
                <c:pt idx="73833">
                  <c:v>36.591401955543702</c:v>
                </c:pt>
                <c:pt idx="73834">
                  <c:v>36.591541151893701</c:v>
                </c:pt>
                <c:pt idx="73835">
                  <c:v>36.591680347798103</c:v>
                </c:pt>
                <c:pt idx="73836">
                  <c:v>36.591819543257003</c:v>
                </c:pt>
                <c:pt idx="73837">
                  <c:v>36.5919587382703</c:v>
                </c:pt>
                <c:pt idx="73838">
                  <c:v>36.592097932838101</c:v>
                </c:pt>
                <c:pt idx="73839">
                  <c:v>36.592237126960299</c:v>
                </c:pt>
                <c:pt idx="73840">
                  <c:v>36.592376320637001</c:v>
                </c:pt>
                <c:pt idx="73841">
                  <c:v>36.592515513868101</c:v>
                </c:pt>
                <c:pt idx="73842">
                  <c:v>36.592654706653697</c:v>
                </c:pt>
                <c:pt idx="73843">
                  <c:v>36.592793898993698</c:v>
                </c:pt>
                <c:pt idx="73844">
                  <c:v>36.592933090888202</c:v>
                </c:pt>
                <c:pt idx="73845">
                  <c:v>36.593072282337197</c:v>
                </c:pt>
                <c:pt idx="73846">
                  <c:v>36.593211473340602</c:v>
                </c:pt>
                <c:pt idx="73847">
                  <c:v>36.593350663898498</c:v>
                </c:pt>
                <c:pt idx="73848">
                  <c:v>36.593489854010798</c:v>
                </c:pt>
                <c:pt idx="73849">
                  <c:v>36.593629043677602</c:v>
                </c:pt>
                <c:pt idx="73850">
                  <c:v>36.593768232898903</c:v>
                </c:pt>
                <c:pt idx="73851">
                  <c:v>36.593907421674601</c:v>
                </c:pt>
                <c:pt idx="73852">
                  <c:v>36.594046610004803</c:v>
                </c:pt>
                <c:pt idx="73853">
                  <c:v>36.594185797889502</c:v>
                </c:pt>
                <c:pt idx="73854">
                  <c:v>36.594324985328697</c:v>
                </c:pt>
                <c:pt idx="73855">
                  <c:v>36.594464172322297</c:v>
                </c:pt>
                <c:pt idx="73856">
                  <c:v>36.594603358870401</c:v>
                </c:pt>
                <c:pt idx="73857">
                  <c:v>36.594742544973002</c:v>
                </c:pt>
                <c:pt idx="73858">
                  <c:v>36.5948817306301</c:v>
                </c:pt>
                <c:pt idx="73859">
                  <c:v>36.595020915841602</c:v>
                </c:pt>
                <c:pt idx="73860">
                  <c:v>36.5951601006076</c:v>
                </c:pt>
                <c:pt idx="73861">
                  <c:v>36.595299284928103</c:v>
                </c:pt>
                <c:pt idx="73862">
                  <c:v>36.595438468803103</c:v>
                </c:pt>
                <c:pt idx="73863">
                  <c:v>36.5955776522325</c:v>
                </c:pt>
                <c:pt idx="73864">
                  <c:v>36.5957168352165</c:v>
                </c:pt>
                <c:pt idx="73865">
                  <c:v>36.595856017754897</c:v>
                </c:pt>
                <c:pt idx="73866">
                  <c:v>36.595995199847899</c:v>
                </c:pt>
                <c:pt idx="73867">
                  <c:v>36.596134381495297</c:v>
                </c:pt>
                <c:pt idx="73868">
                  <c:v>36.596273562697199</c:v>
                </c:pt>
                <c:pt idx="73869">
                  <c:v>36.596412743453598</c:v>
                </c:pt>
                <c:pt idx="73870">
                  <c:v>36.596551923764501</c:v>
                </c:pt>
                <c:pt idx="73871">
                  <c:v>36.596691103629901</c:v>
                </c:pt>
                <c:pt idx="73872">
                  <c:v>36.596830283049798</c:v>
                </c:pt>
                <c:pt idx="73873">
                  <c:v>36.596969462024198</c:v>
                </c:pt>
                <c:pt idx="73874">
                  <c:v>36.597108640553103</c:v>
                </c:pt>
                <c:pt idx="73875">
                  <c:v>36.597247818636497</c:v>
                </c:pt>
                <c:pt idx="73876">
                  <c:v>36.597386996274402</c:v>
                </c:pt>
                <c:pt idx="73877">
                  <c:v>36.597526173466797</c:v>
                </c:pt>
                <c:pt idx="73878">
                  <c:v>36.597665350213703</c:v>
                </c:pt>
                <c:pt idx="73879">
                  <c:v>36.597804526515098</c:v>
                </c:pt>
                <c:pt idx="73880">
                  <c:v>36.597943702370998</c:v>
                </c:pt>
                <c:pt idx="73881">
                  <c:v>36.598082877781501</c:v>
                </c:pt>
                <c:pt idx="73882">
                  <c:v>36.598222052746401</c:v>
                </c:pt>
                <c:pt idx="73883">
                  <c:v>36.598361227265897</c:v>
                </c:pt>
                <c:pt idx="73884">
                  <c:v>36.598500401339898</c:v>
                </c:pt>
                <c:pt idx="73885">
                  <c:v>36.598639574968402</c:v>
                </c:pt>
                <c:pt idx="73886">
                  <c:v>36.598778748151403</c:v>
                </c:pt>
                <c:pt idx="73887">
                  <c:v>36.598917920888901</c:v>
                </c:pt>
                <c:pt idx="73888">
                  <c:v>36.599057093180903</c:v>
                </c:pt>
                <c:pt idx="73889">
                  <c:v>36.599196265027501</c:v>
                </c:pt>
                <c:pt idx="73890">
                  <c:v>36.599335436428603</c:v>
                </c:pt>
                <c:pt idx="73891">
                  <c:v>36.599474607384202</c:v>
                </c:pt>
                <c:pt idx="73892">
                  <c:v>36.599613777894398</c:v>
                </c:pt>
                <c:pt idx="73893">
                  <c:v>36.599752947959097</c:v>
                </c:pt>
                <c:pt idx="73894">
                  <c:v>36.5998921175783</c:v>
                </c:pt>
                <c:pt idx="73895">
                  <c:v>36.600031286751999</c:v>
                </c:pt>
                <c:pt idx="73896">
                  <c:v>36.600170455480303</c:v>
                </c:pt>
                <c:pt idx="73897">
                  <c:v>36.600309623763103</c:v>
                </c:pt>
                <c:pt idx="73898">
                  <c:v>36.6004487916004</c:v>
                </c:pt>
                <c:pt idx="73899">
                  <c:v>36.6005879589923</c:v>
                </c:pt>
                <c:pt idx="73900">
                  <c:v>36.600727125938697</c:v>
                </c:pt>
                <c:pt idx="73901">
                  <c:v>36.600866292439598</c:v>
                </c:pt>
                <c:pt idx="73902">
                  <c:v>36.601005458495102</c:v>
                </c:pt>
                <c:pt idx="73903">
                  <c:v>36.601144624105203</c:v>
                </c:pt>
                <c:pt idx="73904">
                  <c:v>36.601283789269701</c:v>
                </c:pt>
                <c:pt idx="73905">
                  <c:v>36.601422953988802</c:v>
                </c:pt>
                <c:pt idx="73906">
                  <c:v>36.6015621182625</c:v>
                </c:pt>
                <c:pt idx="73907">
                  <c:v>36.601701282090701</c:v>
                </c:pt>
                <c:pt idx="73908">
                  <c:v>36.601840445473499</c:v>
                </c:pt>
                <c:pt idx="73909">
                  <c:v>36.601979608410801</c:v>
                </c:pt>
                <c:pt idx="73910">
                  <c:v>36.602118770902699</c:v>
                </c:pt>
                <c:pt idx="73911">
                  <c:v>36.602257932949101</c:v>
                </c:pt>
                <c:pt idx="73912">
                  <c:v>36.602397094550099</c:v>
                </c:pt>
                <c:pt idx="73913">
                  <c:v>36.602536255705601</c:v>
                </c:pt>
                <c:pt idx="73914">
                  <c:v>36.6026754164157</c:v>
                </c:pt>
                <c:pt idx="73915">
                  <c:v>36.602814576680302</c:v>
                </c:pt>
                <c:pt idx="73916">
                  <c:v>36.602953736499501</c:v>
                </c:pt>
                <c:pt idx="73917">
                  <c:v>36.603092895873303</c:v>
                </c:pt>
                <c:pt idx="73918">
                  <c:v>36.603232054801602</c:v>
                </c:pt>
                <c:pt idx="73919">
                  <c:v>36.603371213284497</c:v>
                </c:pt>
                <c:pt idx="73920">
                  <c:v>36.603510371322002</c:v>
                </c:pt>
                <c:pt idx="73921">
                  <c:v>36.603649528913998</c:v>
                </c:pt>
                <c:pt idx="73922">
                  <c:v>36.603788686060597</c:v>
                </c:pt>
                <c:pt idx="73923">
                  <c:v>36.603927842761799</c:v>
                </c:pt>
                <c:pt idx="73924">
                  <c:v>36.604066999017498</c:v>
                </c:pt>
                <c:pt idx="73925">
                  <c:v>36.6042061548278</c:v>
                </c:pt>
                <c:pt idx="73926">
                  <c:v>36.604345310192699</c:v>
                </c:pt>
                <c:pt idx="73927">
                  <c:v>36.604484465112201</c:v>
                </c:pt>
                <c:pt idx="73928">
                  <c:v>36.604623619586199</c:v>
                </c:pt>
                <c:pt idx="73929">
                  <c:v>36.604762773614802</c:v>
                </c:pt>
                <c:pt idx="73930">
                  <c:v>36.604901927198</c:v>
                </c:pt>
                <c:pt idx="73931">
                  <c:v>36.605041080335802</c:v>
                </c:pt>
                <c:pt idx="73932">
                  <c:v>36.6051802330282</c:v>
                </c:pt>
                <c:pt idx="73933">
                  <c:v>36.605319385275102</c:v>
                </c:pt>
                <c:pt idx="73934">
                  <c:v>36.6054585370767</c:v>
                </c:pt>
                <c:pt idx="73935">
                  <c:v>36.605597688432802</c:v>
                </c:pt>
                <c:pt idx="73936">
                  <c:v>36.6057368393435</c:v>
                </c:pt>
                <c:pt idx="73937">
                  <c:v>36.605875989808801</c:v>
                </c:pt>
                <c:pt idx="73938">
                  <c:v>36.606015139828699</c:v>
                </c:pt>
                <c:pt idx="73939">
                  <c:v>36.6061542894032</c:v>
                </c:pt>
                <c:pt idx="73940">
                  <c:v>36.606293438532298</c:v>
                </c:pt>
                <c:pt idx="73941">
                  <c:v>36.606432587215998</c:v>
                </c:pt>
                <c:pt idx="73942">
                  <c:v>36.606571735454303</c:v>
                </c:pt>
                <c:pt idx="73943">
                  <c:v>36.606710883247104</c:v>
                </c:pt>
                <c:pt idx="73944">
                  <c:v>36.6068500305946</c:v>
                </c:pt>
                <c:pt idx="73945">
                  <c:v>36.6069891774967</c:v>
                </c:pt>
                <c:pt idx="73946">
                  <c:v>36.607128323953397</c:v>
                </c:pt>
                <c:pt idx="73947">
                  <c:v>36.607267469964697</c:v>
                </c:pt>
                <c:pt idx="73948">
                  <c:v>36.6074066155306</c:v>
                </c:pt>
                <c:pt idx="73949">
                  <c:v>36.607545760651099</c:v>
                </c:pt>
                <c:pt idx="73950">
                  <c:v>36.607684905326202</c:v>
                </c:pt>
                <c:pt idx="73951">
                  <c:v>36.607824049555902</c:v>
                </c:pt>
                <c:pt idx="73952">
                  <c:v>36.607963193340197</c:v>
                </c:pt>
                <c:pt idx="73953">
                  <c:v>36.608102336679202</c:v>
                </c:pt>
                <c:pt idx="73954">
                  <c:v>36.608241479572698</c:v>
                </c:pt>
                <c:pt idx="73955">
                  <c:v>36.608380622020903</c:v>
                </c:pt>
                <c:pt idx="73956">
                  <c:v>36.608519764023697</c:v>
                </c:pt>
                <c:pt idx="73957">
                  <c:v>36.608658905581102</c:v>
                </c:pt>
                <c:pt idx="73958">
                  <c:v>36.608798046693103</c:v>
                </c:pt>
                <c:pt idx="73959">
                  <c:v>36.6089371873598</c:v>
                </c:pt>
                <c:pt idx="73960">
                  <c:v>36.6090763275811</c:v>
                </c:pt>
                <c:pt idx="73961">
                  <c:v>36.609215467356996</c:v>
                </c:pt>
                <c:pt idx="73962">
                  <c:v>36.609354606687504</c:v>
                </c:pt>
                <c:pt idx="73963">
                  <c:v>36.609493745572699</c:v>
                </c:pt>
                <c:pt idx="73964">
                  <c:v>36.609632884012399</c:v>
                </c:pt>
                <c:pt idx="73965">
                  <c:v>36.609772022006801</c:v>
                </c:pt>
                <c:pt idx="73966">
                  <c:v>36.609911159555899</c:v>
                </c:pt>
                <c:pt idx="73967">
                  <c:v>36.610050296659601</c:v>
                </c:pt>
                <c:pt idx="73968">
                  <c:v>36.610189433317899</c:v>
                </c:pt>
                <c:pt idx="73969">
                  <c:v>36.6103285695308</c:v>
                </c:pt>
                <c:pt idx="73970">
                  <c:v>36.610467705298397</c:v>
                </c:pt>
                <c:pt idx="73971">
                  <c:v>36.610606840620697</c:v>
                </c:pt>
                <c:pt idx="73972">
                  <c:v>36.610745975497501</c:v>
                </c:pt>
                <c:pt idx="73973">
                  <c:v>36.610885109929001</c:v>
                </c:pt>
                <c:pt idx="73974">
                  <c:v>36.611024243915203</c:v>
                </c:pt>
                <c:pt idx="73975">
                  <c:v>36.611163377456002</c:v>
                </c:pt>
                <c:pt idx="73976">
                  <c:v>36.611302510551397</c:v>
                </c:pt>
                <c:pt idx="73977">
                  <c:v>36.611441643201502</c:v>
                </c:pt>
                <c:pt idx="73978">
                  <c:v>36.611580775406203</c:v>
                </c:pt>
                <c:pt idx="73979">
                  <c:v>36.6117199071656</c:v>
                </c:pt>
                <c:pt idx="73980">
                  <c:v>36.6118590384797</c:v>
                </c:pt>
                <c:pt idx="73981">
                  <c:v>36.611998169348396</c:v>
                </c:pt>
                <c:pt idx="73982">
                  <c:v>36.612137299771703</c:v>
                </c:pt>
                <c:pt idx="73983">
                  <c:v>36.612276429749699</c:v>
                </c:pt>
                <c:pt idx="73984">
                  <c:v>36.612415559282397</c:v>
                </c:pt>
                <c:pt idx="73985">
                  <c:v>36.612554688369698</c:v>
                </c:pt>
                <c:pt idx="73986">
                  <c:v>36.612693817011703</c:v>
                </c:pt>
                <c:pt idx="73987">
                  <c:v>36.612832945208297</c:v>
                </c:pt>
                <c:pt idx="73988">
                  <c:v>36.6129720729596</c:v>
                </c:pt>
                <c:pt idx="73989">
                  <c:v>36.6131112002656</c:v>
                </c:pt>
                <c:pt idx="73990">
                  <c:v>36.613250327126202</c:v>
                </c:pt>
                <c:pt idx="73991">
                  <c:v>36.613389453541501</c:v>
                </c:pt>
                <c:pt idx="73992">
                  <c:v>36.613528579511502</c:v>
                </c:pt>
                <c:pt idx="73993">
                  <c:v>36.6136677050362</c:v>
                </c:pt>
                <c:pt idx="73994">
                  <c:v>36.6138068301155</c:v>
                </c:pt>
                <c:pt idx="73995">
                  <c:v>36.613945954749497</c:v>
                </c:pt>
                <c:pt idx="73996">
                  <c:v>36.614085078938103</c:v>
                </c:pt>
                <c:pt idx="73997">
                  <c:v>36.614224202681498</c:v>
                </c:pt>
                <c:pt idx="73998">
                  <c:v>36.614363325979497</c:v>
                </c:pt>
                <c:pt idx="73999">
                  <c:v>36.614502448832198</c:v>
                </c:pt>
                <c:pt idx="74000">
                  <c:v>36.614641571239503</c:v>
                </c:pt>
                <c:pt idx="74001">
                  <c:v>36.614780693201602</c:v>
                </c:pt>
                <c:pt idx="74002">
                  <c:v>36.614919814718299</c:v>
                </c:pt>
                <c:pt idx="74003">
                  <c:v>36.615058935789797</c:v>
                </c:pt>
                <c:pt idx="74004">
                  <c:v>36.615198056415899</c:v>
                </c:pt>
                <c:pt idx="74005">
                  <c:v>36.615337176596697</c:v>
                </c:pt>
                <c:pt idx="74006">
                  <c:v>36.615476296332197</c:v>
                </c:pt>
                <c:pt idx="74007">
                  <c:v>36.615615415622301</c:v>
                </c:pt>
                <c:pt idx="74008">
                  <c:v>36.6157545344672</c:v>
                </c:pt>
                <c:pt idx="74009">
                  <c:v>36.615893652866703</c:v>
                </c:pt>
                <c:pt idx="74010">
                  <c:v>36.616032770821</c:v>
                </c:pt>
                <c:pt idx="74011">
                  <c:v>36.616171888330001</c:v>
                </c:pt>
                <c:pt idx="74012">
                  <c:v>36.616311005393598</c:v>
                </c:pt>
                <c:pt idx="74013">
                  <c:v>36.616450122011997</c:v>
                </c:pt>
                <c:pt idx="74014">
                  <c:v>36.616589238185</c:v>
                </c:pt>
                <c:pt idx="74015">
                  <c:v>36.616728353912798</c:v>
                </c:pt>
                <c:pt idx="74016">
                  <c:v>36.616867469195199</c:v>
                </c:pt>
                <c:pt idx="74017">
                  <c:v>36.617006584032403</c:v>
                </c:pt>
                <c:pt idx="74018">
                  <c:v>36.617145698424203</c:v>
                </c:pt>
                <c:pt idx="74019">
                  <c:v>36.617284812370798</c:v>
                </c:pt>
                <c:pt idx="74020">
                  <c:v>36.617423925872103</c:v>
                </c:pt>
                <c:pt idx="74021">
                  <c:v>36.617563038928097</c:v>
                </c:pt>
                <c:pt idx="74022">
                  <c:v>36.617702151538701</c:v>
                </c:pt>
                <c:pt idx="74023">
                  <c:v>36.6178412637042</c:v>
                </c:pt>
                <c:pt idx="74024">
                  <c:v>36.617980375424303</c:v>
                </c:pt>
                <c:pt idx="74025">
                  <c:v>36.618119486699101</c:v>
                </c:pt>
                <c:pt idx="74026">
                  <c:v>36.618258597528701</c:v>
                </c:pt>
                <c:pt idx="74027">
                  <c:v>36.618397707912997</c:v>
                </c:pt>
                <c:pt idx="74028">
                  <c:v>36.618536817851997</c:v>
                </c:pt>
                <c:pt idx="74029">
                  <c:v>36.618675927345699</c:v>
                </c:pt>
                <c:pt idx="74030">
                  <c:v>36.618815036394103</c:v>
                </c:pt>
                <c:pt idx="74031">
                  <c:v>36.618954144997304</c:v>
                </c:pt>
                <c:pt idx="74032">
                  <c:v>36.619093253155199</c:v>
                </c:pt>
                <c:pt idx="74033">
                  <c:v>36.619232360867798</c:v>
                </c:pt>
                <c:pt idx="74034">
                  <c:v>36.619371468135199</c:v>
                </c:pt>
                <c:pt idx="74035">
                  <c:v>36.619510574957197</c:v>
                </c:pt>
                <c:pt idx="74036">
                  <c:v>36.619649681334003</c:v>
                </c:pt>
                <c:pt idx="74037">
                  <c:v>36.619788787265598</c:v>
                </c:pt>
                <c:pt idx="74038">
                  <c:v>36.619927892751903</c:v>
                </c:pt>
                <c:pt idx="74039">
                  <c:v>36.620066997792897</c:v>
                </c:pt>
                <c:pt idx="74040">
                  <c:v>36.6202061023886</c:v>
                </c:pt>
                <c:pt idx="74041">
                  <c:v>36.620345206539099</c:v>
                </c:pt>
                <c:pt idx="74042">
                  <c:v>36.6204843102444</c:v>
                </c:pt>
                <c:pt idx="74043">
                  <c:v>36.620623413504298</c:v>
                </c:pt>
                <c:pt idx="74044">
                  <c:v>36.620762516318997</c:v>
                </c:pt>
                <c:pt idx="74045">
                  <c:v>36.620901618688499</c:v>
                </c:pt>
                <c:pt idx="74046">
                  <c:v>36.621040720612697</c:v>
                </c:pt>
                <c:pt idx="74047">
                  <c:v>36.621179822091698</c:v>
                </c:pt>
                <c:pt idx="74048">
                  <c:v>36.621318923125401</c:v>
                </c:pt>
                <c:pt idx="74049">
                  <c:v>36.621458023713799</c:v>
                </c:pt>
                <c:pt idx="74050">
                  <c:v>36.621597123857001</c:v>
                </c:pt>
                <c:pt idx="74051">
                  <c:v>36.621736223554997</c:v>
                </c:pt>
                <c:pt idx="74052">
                  <c:v>36.621875322807703</c:v>
                </c:pt>
                <c:pt idx="74053">
                  <c:v>36.622014421615098</c:v>
                </c:pt>
                <c:pt idx="74054">
                  <c:v>36.622153519977402</c:v>
                </c:pt>
                <c:pt idx="74055">
                  <c:v>36.622292617894303</c:v>
                </c:pt>
                <c:pt idx="74056">
                  <c:v>36.622431715366098</c:v>
                </c:pt>
                <c:pt idx="74057">
                  <c:v>36.622570812392603</c:v>
                </c:pt>
                <c:pt idx="74058">
                  <c:v>36.622709908973803</c:v>
                </c:pt>
                <c:pt idx="74059">
                  <c:v>36.622849005109899</c:v>
                </c:pt>
                <c:pt idx="74060">
                  <c:v>36.622988100800697</c:v>
                </c:pt>
                <c:pt idx="74061">
                  <c:v>36.623127196046198</c:v>
                </c:pt>
                <c:pt idx="74062">
                  <c:v>36.623266290846601</c:v>
                </c:pt>
                <c:pt idx="74063">
                  <c:v>36.6234053852017</c:v>
                </c:pt>
                <c:pt idx="74064">
                  <c:v>36.623544479111501</c:v>
                </c:pt>
                <c:pt idx="74065">
                  <c:v>36.623683572576198</c:v>
                </c:pt>
                <c:pt idx="74066">
                  <c:v>36.623822665595597</c:v>
                </c:pt>
                <c:pt idx="74067">
                  <c:v>36.623961758169798</c:v>
                </c:pt>
                <c:pt idx="74068">
                  <c:v>36.624100850298802</c:v>
                </c:pt>
                <c:pt idx="74069">
                  <c:v>36.624239941982502</c:v>
                </c:pt>
                <c:pt idx="74070">
                  <c:v>36.624379033221103</c:v>
                </c:pt>
                <c:pt idx="74071">
                  <c:v>36.624518124014401</c:v>
                </c:pt>
                <c:pt idx="74072">
                  <c:v>36.6246572143625</c:v>
                </c:pt>
                <c:pt idx="74073">
                  <c:v>36.624796304265303</c:v>
                </c:pt>
                <c:pt idx="74074">
                  <c:v>36.624935393723</c:v>
                </c:pt>
                <c:pt idx="74075">
                  <c:v>36.625074482735499</c:v>
                </c:pt>
                <c:pt idx="74076">
                  <c:v>36.625213571302702</c:v>
                </c:pt>
                <c:pt idx="74077">
                  <c:v>36.625352659424699</c:v>
                </c:pt>
                <c:pt idx="74078">
                  <c:v>36.625491747101499</c:v>
                </c:pt>
                <c:pt idx="74079">
                  <c:v>36.625630834333201</c:v>
                </c:pt>
                <c:pt idx="74080">
                  <c:v>36.625769921119598</c:v>
                </c:pt>
                <c:pt idx="74081">
                  <c:v>36.625909007460798</c:v>
                </c:pt>
                <c:pt idx="74082">
                  <c:v>36.6260480933568</c:v>
                </c:pt>
                <c:pt idx="74083">
                  <c:v>36.626187178807598</c:v>
                </c:pt>
                <c:pt idx="74084">
                  <c:v>36.626326263813198</c:v>
                </c:pt>
                <c:pt idx="74085">
                  <c:v>36.6264653483736</c:v>
                </c:pt>
                <c:pt idx="74086">
                  <c:v>36.626604432488797</c:v>
                </c:pt>
                <c:pt idx="74087">
                  <c:v>36.626743516158797</c:v>
                </c:pt>
                <c:pt idx="74088">
                  <c:v>36.626882599383599</c:v>
                </c:pt>
                <c:pt idx="74089">
                  <c:v>36.627021682163203</c:v>
                </c:pt>
                <c:pt idx="74090">
                  <c:v>36.627160764497702</c:v>
                </c:pt>
                <c:pt idx="74091">
                  <c:v>36.627299846386897</c:v>
                </c:pt>
                <c:pt idx="74092">
                  <c:v>36.627438927830902</c:v>
                </c:pt>
                <c:pt idx="74093">
                  <c:v>36.627578008829801</c:v>
                </c:pt>
                <c:pt idx="74094">
                  <c:v>36.627717089383502</c:v>
                </c:pt>
                <c:pt idx="74095">
                  <c:v>36.627856169491999</c:v>
                </c:pt>
                <c:pt idx="74096">
                  <c:v>36.627995249155298</c:v>
                </c:pt>
                <c:pt idx="74097">
                  <c:v>36.628134328373399</c:v>
                </c:pt>
                <c:pt idx="74098">
                  <c:v>36.628273407146402</c:v>
                </c:pt>
                <c:pt idx="74099">
                  <c:v>36.628412485474101</c:v>
                </c:pt>
                <c:pt idx="74100">
                  <c:v>36.628551563356702</c:v>
                </c:pt>
                <c:pt idx="74101">
                  <c:v>36.628690640794197</c:v>
                </c:pt>
                <c:pt idx="74102">
                  <c:v>36.628829717786402</c:v>
                </c:pt>
                <c:pt idx="74103">
                  <c:v>36.628968794333503</c:v>
                </c:pt>
                <c:pt idx="74104">
                  <c:v>36.629107870435398</c:v>
                </c:pt>
                <c:pt idx="74105">
                  <c:v>36.629246946092103</c:v>
                </c:pt>
                <c:pt idx="74106">
                  <c:v>36.629386021303603</c:v>
                </c:pt>
                <c:pt idx="74107">
                  <c:v>36.629525096069997</c:v>
                </c:pt>
                <c:pt idx="74108">
                  <c:v>36.629664170391301</c:v>
                </c:pt>
                <c:pt idx="74109">
                  <c:v>36.6298032442673</c:v>
                </c:pt>
                <c:pt idx="74110">
                  <c:v>36.629942317698202</c:v>
                </c:pt>
                <c:pt idx="74111">
                  <c:v>36.630081390683998</c:v>
                </c:pt>
                <c:pt idx="74112">
                  <c:v>36.630220463224497</c:v>
                </c:pt>
                <c:pt idx="74113">
                  <c:v>36.630359535319997</c:v>
                </c:pt>
                <c:pt idx="74114">
                  <c:v>36.6304986069702</c:v>
                </c:pt>
                <c:pt idx="74115">
                  <c:v>36.630637678175297</c:v>
                </c:pt>
                <c:pt idx="74116">
                  <c:v>36.630776748935297</c:v>
                </c:pt>
                <c:pt idx="74117">
                  <c:v>36.630915819250099</c:v>
                </c:pt>
                <c:pt idx="74118">
                  <c:v>36.631054889119703</c:v>
                </c:pt>
                <c:pt idx="74119">
                  <c:v>36.631193958544202</c:v>
                </c:pt>
                <c:pt idx="74120">
                  <c:v>36.631333027523603</c:v>
                </c:pt>
                <c:pt idx="74121">
                  <c:v>36.631472096057799</c:v>
                </c:pt>
                <c:pt idx="74122">
                  <c:v>36.631611164146797</c:v>
                </c:pt>
                <c:pt idx="74123">
                  <c:v>36.631750231790697</c:v>
                </c:pt>
                <c:pt idx="74124">
                  <c:v>36.631889298989499</c:v>
                </c:pt>
                <c:pt idx="74125">
                  <c:v>36.632028365743103</c:v>
                </c:pt>
                <c:pt idx="74126">
                  <c:v>36.632167432051602</c:v>
                </c:pt>
                <c:pt idx="74127">
                  <c:v>36.632306497914897</c:v>
                </c:pt>
                <c:pt idx="74128">
                  <c:v>36.6324455633331</c:v>
                </c:pt>
                <c:pt idx="74129">
                  <c:v>36.632584628306198</c:v>
                </c:pt>
                <c:pt idx="74130">
                  <c:v>36.632723692834197</c:v>
                </c:pt>
                <c:pt idx="74131">
                  <c:v>36.632862756917</c:v>
                </c:pt>
                <c:pt idx="74132">
                  <c:v>36.633001820554597</c:v>
                </c:pt>
                <c:pt idx="74133">
                  <c:v>36.633140883747203</c:v>
                </c:pt>
                <c:pt idx="74134">
                  <c:v>36.633279946494604</c:v>
                </c:pt>
                <c:pt idx="74135">
                  <c:v>36.633419008796899</c:v>
                </c:pt>
                <c:pt idx="74136">
                  <c:v>36.633558070653997</c:v>
                </c:pt>
                <c:pt idx="74137">
                  <c:v>36.633697132066096</c:v>
                </c:pt>
                <c:pt idx="74138">
                  <c:v>36.633836193032998</c:v>
                </c:pt>
                <c:pt idx="74139">
                  <c:v>36.633975253554802</c:v>
                </c:pt>
                <c:pt idx="74140">
                  <c:v>36.6341143136314</c:v>
                </c:pt>
                <c:pt idx="74141">
                  <c:v>36.634253373263</c:v>
                </c:pt>
                <c:pt idx="74142">
                  <c:v>36.634392432449403</c:v>
                </c:pt>
                <c:pt idx="74143">
                  <c:v>36.6345314911907</c:v>
                </c:pt>
                <c:pt idx="74144">
                  <c:v>36.634670549486998</c:v>
                </c:pt>
                <c:pt idx="74145">
                  <c:v>36.634809607337999</c:v>
                </c:pt>
                <c:pt idx="74146">
                  <c:v>36.634948664744002</c:v>
                </c:pt>
                <c:pt idx="74147">
                  <c:v>36.635087721704899</c:v>
                </c:pt>
                <c:pt idx="74148">
                  <c:v>36.635226778220698</c:v>
                </c:pt>
                <c:pt idx="74149">
                  <c:v>36.635365834291299</c:v>
                </c:pt>
                <c:pt idx="74150">
                  <c:v>36.635504889916803</c:v>
                </c:pt>
                <c:pt idx="74151">
                  <c:v>36.6356439450973</c:v>
                </c:pt>
                <c:pt idx="74152">
                  <c:v>36.6357829998326</c:v>
                </c:pt>
                <c:pt idx="74153">
                  <c:v>36.635922054122901</c:v>
                </c:pt>
                <c:pt idx="74154">
                  <c:v>36.636061107967997</c:v>
                </c:pt>
                <c:pt idx="74155">
                  <c:v>36.636200161368002</c:v>
                </c:pt>
                <c:pt idx="74156">
                  <c:v>36.636339214323002</c:v>
                </c:pt>
                <c:pt idx="74157">
                  <c:v>36.636478266832803</c:v>
                </c:pt>
                <c:pt idx="74158">
                  <c:v>36.636617318897599</c:v>
                </c:pt>
                <c:pt idx="74159">
                  <c:v>36.636756370517197</c:v>
                </c:pt>
                <c:pt idx="74160">
                  <c:v>36.636895421691797</c:v>
                </c:pt>
                <c:pt idx="74161">
                  <c:v>36.637034472421298</c:v>
                </c:pt>
                <c:pt idx="74162">
                  <c:v>36.637173522705602</c:v>
                </c:pt>
                <c:pt idx="74163">
                  <c:v>36.6373125725449</c:v>
                </c:pt>
                <c:pt idx="74164">
                  <c:v>36.637451621939199</c:v>
                </c:pt>
                <c:pt idx="74165">
                  <c:v>36.637590670888301</c:v>
                </c:pt>
                <c:pt idx="74166">
                  <c:v>36.637729719392297</c:v>
                </c:pt>
                <c:pt idx="74167">
                  <c:v>36.637868767451302</c:v>
                </c:pt>
                <c:pt idx="74168">
                  <c:v>36.638007815065201</c:v>
                </c:pt>
                <c:pt idx="74169">
                  <c:v>36.638146862234002</c:v>
                </c:pt>
                <c:pt idx="74170">
                  <c:v>36.638285908957698</c:v>
                </c:pt>
                <c:pt idx="74171">
                  <c:v>36.638424955236303</c:v>
                </c:pt>
                <c:pt idx="74172">
                  <c:v>36.638564001069902</c:v>
                </c:pt>
                <c:pt idx="74173">
                  <c:v>36.638703046458403</c:v>
                </c:pt>
                <c:pt idx="74174">
                  <c:v>36.638842091401898</c:v>
                </c:pt>
                <c:pt idx="74175">
                  <c:v>36.638981135900202</c:v>
                </c:pt>
                <c:pt idx="74176">
                  <c:v>36.639120179953501</c:v>
                </c:pt>
                <c:pt idx="74177">
                  <c:v>36.639259223561702</c:v>
                </c:pt>
                <c:pt idx="74178">
                  <c:v>36.639398266724903</c:v>
                </c:pt>
                <c:pt idx="74179">
                  <c:v>36.639537309443</c:v>
                </c:pt>
                <c:pt idx="74180">
                  <c:v>36.639676351715998</c:v>
                </c:pt>
                <c:pt idx="74181">
                  <c:v>36.639815393543998</c:v>
                </c:pt>
                <c:pt idx="74182">
                  <c:v>36.639954434926899</c:v>
                </c:pt>
                <c:pt idx="74183">
                  <c:v>36.640093475864703</c:v>
                </c:pt>
                <c:pt idx="74184">
                  <c:v>36.6402325163575</c:v>
                </c:pt>
                <c:pt idx="74185">
                  <c:v>36.640371556405199</c:v>
                </c:pt>
                <c:pt idx="74186">
                  <c:v>36.6405105960079</c:v>
                </c:pt>
                <c:pt idx="74187">
                  <c:v>36.640649635165502</c:v>
                </c:pt>
                <c:pt idx="74188">
                  <c:v>36.640788673878099</c:v>
                </c:pt>
                <c:pt idx="74189">
                  <c:v>36.640927712145597</c:v>
                </c:pt>
                <c:pt idx="74190">
                  <c:v>36.641066749968097</c:v>
                </c:pt>
                <c:pt idx="74191">
                  <c:v>36.641205787345498</c:v>
                </c:pt>
                <c:pt idx="74192">
                  <c:v>36.641344824277901</c:v>
                </c:pt>
                <c:pt idx="74193">
                  <c:v>36.641483860765199</c:v>
                </c:pt>
                <c:pt idx="74194">
                  <c:v>36.641622896807498</c:v>
                </c:pt>
                <c:pt idx="74195">
                  <c:v>36.641761932404798</c:v>
                </c:pt>
                <c:pt idx="74196">
                  <c:v>36.641900967557</c:v>
                </c:pt>
                <c:pt idx="74197">
                  <c:v>36.642040002264203</c:v>
                </c:pt>
                <c:pt idx="74198">
                  <c:v>36.642179036526301</c:v>
                </c:pt>
                <c:pt idx="74199">
                  <c:v>36.6423180703434</c:v>
                </c:pt>
                <c:pt idx="74200">
                  <c:v>36.6424571037155</c:v>
                </c:pt>
                <c:pt idx="74201">
                  <c:v>36.642596136642503</c:v>
                </c:pt>
                <c:pt idx="74202">
                  <c:v>36.642735169124499</c:v>
                </c:pt>
                <c:pt idx="74203">
                  <c:v>36.642874201161497</c:v>
                </c:pt>
                <c:pt idx="74204">
                  <c:v>36.643013232753397</c:v>
                </c:pt>
                <c:pt idx="74205">
                  <c:v>36.643152263900298</c:v>
                </c:pt>
                <c:pt idx="74206">
                  <c:v>36.6432912946022</c:v>
                </c:pt>
                <c:pt idx="74207">
                  <c:v>36.643430324858997</c:v>
                </c:pt>
                <c:pt idx="74208">
                  <c:v>36.643569354670902</c:v>
                </c:pt>
                <c:pt idx="74209">
                  <c:v>36.643708384037701</c:v>
                </c:pt>
                <c:pt idx="74210">
                  <c:v>36.643847412959502</c:v>
                </c:pt>
                <c:pt idx="74211">
                  <c:v>36.643986441436198</c:v>
                </c:pt>
                <c:pt idx="74212">
                  <c:v>36.644125469468001</c:v>
                </c:pt>
                <c:pt idx="74213">
                  <c:v>36.644264497054699</c:v>
                </c:pt>
                <c:pt idx="74214">
                  <c:v>36.644403524196498</c:v>
                </c:pt>
                <c:pt idx="74215">
                  <c:v>36.644542550893199</c:v>
                </c:pt>
                <c:pt idx="74216">
                  <c:v>36.644681577144901</c:v>
                </c:pt>
                <c:pt idx="74217">
                  <c:v>36.644820602951597</c:v>
                </c:pt>
                <c:pt idx="74218">
                  <c:v>36.644959628313202</c:v>
                </c:pt>
                <c:pt idx="74219">
                  <c:v>36.645098653229901</c:v>
                </c:pt>
                <c:pt idx="74220">
                  <c:v>36.645237677701601</c:v>
                </c:pt>
                <c:pt idx="74221">
                  <c:v>36.645376701728203</c:v>
                </c:pt>
                <c:pt idx="74222">
                  <c:v>36.645515725309899</c:v>
                </c:pt>
                <c:pt idx="74223">
                  <c:v>36.645654748446503</c:v>
                </c:pt>
                <c:pt idx="74224">
                  <c:v>36.645793771138202</c:v>
                </c:pt>
                <c:pt idx="74225">
                  <c:v>36.645932793384901</c:v>
                </c:pt>
                <c:pt idx="74226">
                  <c:v>36.646071815186502</c:v>
                </c:pt>
                <c:pt idx="74227">
                  <c:v>36.646210836543197</c:v>
                </c:pt>
                <c:pt idx="74228">
                  <c:v>36.646349857454801</c:v>
                </c:pt>
                <c:pt idx="74229">
                  <c:v>36.646488877921499</c:v>
                </c:pt>
                <c:pt idx="74230">
                  <c:v>36.646627897943198</c:v>
                </c:pt>
                <c:pt idx="74231">
                  <c:v>36.646766917519898</c:v>
                </c:pt>
                <c:pt idx="74232">
                  <c:v>36.646905936651599</c:v>
                </c:pt>
                <c:pt idx="74233">
                  <c:v>36.647044955338302</c:v>
                </c:pt>
                <c:pt idx="74234">
                  <c:v>36.647183973579999</c:v>
                </c:pt>
                <c:pt idx="74235">
                  <c:v>36.647322991376797</c:v>
                </c:pt>
                <c:pt idx="74236">
                  <c:v>36.647462008728503</c:v>
                </c:pt>
                <c:pt idx="74237">
                  <c:v>36.647601025635304</c:v>
                </c:pt>
                <c:pt idx="74238">
                  <c:v>36.647740042097098</c:v>
                </c:pt>
                <c:pt idx="74239">
                  <c:v>36.647879058113901</c:v>
                </c:pt>
                <c:pt idx="74240">
                  <c:v>36.648018073685698</c:v>
                </c:pt>
                <c:pt idx="74241">
                  <c:v>36.648157088812603</c:v>
                </c:pt>
                <c:pt idx="74242">
                  <c:v>36.648296103494502</c:v>
                </c:pt>
                <c:pt idx="74243">
                  <c:v>36.648435117731402</c:v>
                </c:pt>
                <c:pt idx="74244">
                  <c:v>36.648574131523297</c:v>
                </c:pt>
                <c:pt idx="74245">
                  <c:v>36.6487131448703</c:v>
                </c:pt>
                <c:pt idx="74246">
                  <c:v>36.648852157772303</c:v>
                </c:pt>
                <c:pt idx="74247">
                  <c:v>36.648991170229301</c:v>
                </c:pt>
                <c:pt idx="74248">
                  <c:v>36.6491301822414</c:v>
                </c:pt>
                <c:pt idx="74249">
                  <c:v>36.6492691938085</c:v>
                </c:pt>
                <c:pt idx="74250">
                  <c:v>36.649408204930602</c:v>
                </c:pt>
                <c:pt idx="74251">
                  <c:v>36.649547215607797</c:v>
                </c:pt>
                <c:pt idx="74252">
                  <c:v>36.64968622584</c:v>
                </c:pt>
                <c:pt idx="74253">
                  <c:v>36.649825235627297</c:v>
                </c:pt>
                <c:pt idx="74254">
                  <c:v>36.649964244969603</c:v>
                </c:pt>
                <c:pt idx="74255">
                  <c:v>36.650103253866902</c:v>
                </c:pt>
                <c:pt idx="74256">
                  <c:v>36.650242262319303</c:v>
                </c:pt>
                <c:pt idx="74257">
                  <c:v>36.650381270326697</c:v>
                </c:pt>
                <c:pt idx="74258">
                  <c:v>36.6505202778892</c:v>
                </c:pt>
                <c:pt idx="74259">
                  <c:v>36.650659285006697</c:v>
                </c:pt>
                <c:pt idx="74260">
                  <c:v>36.650798291679301</c:v>
                </c:pt>
                <c:pt idx="74261">
                  <c:v>36.650937297906999</c:v>
                </c:pt>
                <c:pt idx="74262">
                  <c:v>36.651076303689699</c:v>
                </c:pt>
                <c:pt idx="74263">
                  <c:v>36.6512153090274</c:v>
                </c:pt>
                <c:pt idx="74264">
                  <c:v>36.651354313920201</c:v>
                </c:pt>
                <c:pt idx="74265">
                  <c:v>36.651493318367997</c:v>
                </c:pt>
                <c:pt idx="74266">
                  <c:v>36.651632322371</c:v>
                </c:pt>
                <c:pt idx="74267">
                  <c:v>36.651771325928898</c:v>
                </c:pt>
                <c:pt idx="74268">
                  <c:v>36.651910329042003</c:v>
                </c:pt>
                <c:pt idx="74269">
                  <c:v>36.652049331710103</c:v>
                </c:pt>
                <c:pt idx="74270">
                  <c:v>36.652188333933204</c:v>
                </c:pt>
                <c:pt idx="74271">
                  <c:v>36.652327335711497</c:v>
                </c:pt>
                <c:pt idx="74272">
                  <c:v>36.6524663370448</c:v>
                </c:pt>
                <c:pt idx="74273">
                  <c:v>36.652605337933103</c:v>
                </c:pt>
                <c:pt idx="74274">
                  <c:v>36.6527443383766</c:v>
                </c:pt>
                <c:pt idx="74275">
                  <c:v>36.652883338375098</c:v>
                </c:pt>
                <c:pt idx="74276">
                  <c:v>36.653022337928697</c:v>
                </c:pt>
                <c:pt idx="74277">
                  <c:v>36.653161337037297</c:v>
                </c:pt>
                <c:pt idx="74278">
                  <c:v>36.653300335701097</c:v>
                </c:pt>
                <c:pt idx="74279">
                  <c:v>36.653439333919899</c:v>
                </c:pt>
                <c:pt idx="74280">
                  <c:v>36.653578331693801</c:v>
                </c:pt>
                <c:pt idx="74281">
                  <c:v>36.653717329022797</c:v>
                </c:pt>
                <c:pt idx="74282">
                  <c:v>36.653856325906801</c:v>
                </c:pt>
                <c:pt idx="74283">
                  <c:v>36.653995322345899</c:v>
                </c:pt>
                <c:pt idx="74284">
                  <c:v>36.654134318340198</c:v>
                </c:pt>
                <c:pt idx="74285">
                  <c:v>36.654273313889497</c:v>
                </c:pt>
                <c:pt idx="74286">
                  <c:v>36.654412308993898</c:v>
                </c:pt>
                <c:pt idx="74287">
                  <c:v>36.654551303653399</c:v>
                </c:pt>
                <c:pt idx="74288">
                  <c:v>36.654690297867901</c:v>
                </c:pt>
                <c:pt idx="74289">
                  <c:v>36.654829291637597</c:v>
                </c:pt>
                <c:pt idx="74290">
                  <c:v>36.654968284962401</c:v>
                </c:pt>
                <c:pt idx="74291">
                  <c:v>36.655107277842198</c:v>
                </c:pt>
                <c:pt idx="74292">
                  <c:v>36.655246270277203</c:v>
                </c:pt>
                <c:pt idx="74293">
                  <c:v>36.655385262267203</c:v>
                </c:pt>
                <c:pt idx="74294">
                  <c:v>36.655524253812402</c:v>
                </c:pt>
                <c:pt idx="74295">
                  <c:v>36.655663244912603</c:v>
                </c:pt>
                <c:pt idx="74296">
                  <c:v>36.655802235567997</c:v>
                </c:pt>
                <c:pt idx="74297">
                  <c:v>36.655941225778399</c:v>
                </c:pt>
                <c:pt idx="74298">
                  <c:v>36.656080215544002</c:v>
                </c:pt>
                <c:pt idx="74299">
                  <c:v>36.656219204864698</c:v>
                </c:pt>
                <c:pt idx="74300">
                  <c:v>36.656358193740402</c:v>
                </c:pt>
                <c:pt idx="74301">
                  <c:v>36.6564971821713</c:v>
                </c:pt>
                <c:pt idx="74302">
                  <c:v>36.656636170157299</c:v>
                </c:pt>
                <c:pt idx="74303">
                  <c:v>36.656775157698398</c:v>
                </c:pt>
                <c:pt idx="74304">
                  <c:v>36.656914144794698</c:v>
                </c:pt>
                <c:pt idx="74305">
                  <c:v>36.657053131445998</c:v>
                </c:pt>
                <c:pt idx="74306">
                  <c:v>36.6571921176524</c:v>
                </c:pt>
                <c:pt idx="74307">
                  <c:v>36.657331103414002</c:v>
                </c:pt>
                <c:pt idx="74308">
                  <c:v>36.657470088730697</c:v>
                </c:pt>
                <c:pt idx="74309">
                  <c:v>36.657609073602501</c:v>
                </c:pt>
                <c:pt idx="74310">
                  <c:v>36.657748058029398</c:v>
                </c:pt>
                <c:pt idx="74311">
                  <c:v>36.657887042011502</c:v>
                </c:pt>
                <c:pt idx="74312">
                  <c:v>36.6580260255487</c:v>
                </c:pt>
                <c:pt idx="74313">
                  <c:v>36.658165008640999</c:v>
                </c:pt>
                <c:pt idx="74314">
                  <c:v>36.658303991288399</c:v>
                </c:pt>
                <c:pt idx="74315">
                  <c:v>36.658442973490999</c:v>
                </c:pt>
                <c:pt idx="74316">
                  <c:v>36.6585819552486</c:v>
                </c:pt>
                <c:pt idx="74317">
                  <c:v>36.658720936561501</c:v>
                </c:pt>
                <c:pt idx="74318">
                  <c:v>36.658859917429403</c:v>
                </c:pt>
                <c:pt idx="74319">
                  <c:v>36.658998897852499</c:v>
                </c:pt>
                <c:pt idx="74320">
                  <c:v>36.659137877830702</c:v>
                </c:pt>
                <c:pt idx="74321">
                  <c:v>36.659276857364098</c:v>
                </c:pt>
                <c:pt idx="74322">
                  <c:v>36.659415836452602</c:v>
                </c:pt>
                <c:pt idx="74323">
                  <c:v>36.6595548150962</c:v>
                </c:pt>
                <c:pt idx="74324">
                  <c:v>36.659693793294998</c:v>
                </c:pt>
                <c:pt idx="74325">
                  <c:v>36.659832771048997</c:v>
                </c:pt>
                <c:pt idx="74326">
                  <c:v>36.659971748357997</c:v>
                </c:pt>
                <c:pt idx="74327">
                  <c:v>36.660110725222196</c:v>
                </c:pt>
                <c:pt idx="74328">
                  <c:v>36.660249701641597</c:v>
                </c:pt>
                <c:pt idx="74329">
                  <c:v>36.660388677616098</c:v>
                </c:pt>
                <c:pt idx="74330">
                  <c:v>36.660527653145799</c:v>
                </c:pt>
                <c:pt idx="74331">
                  <c:v>36.660666628230601</c:v>
                </c:pt>
                <c:pt idx="74332">
                  <c:v>36.660805602870603</c:v>
                </c:pt>
                <c:pt idx="74333">
                  <c:v>36.660944577065699</c:v>
                </c:pt>
                <c:pt idx="74334">
                  <c:v>36.661083550816002</c:v>
                </c:pt>
                <c:pt idx="74335">
                  <c:v>36.661222524121399</c:v>
                </c:pt>
                <c:pt idx="74336">
                  <c:v>36.661361496982003</c:v>
                </c:pt>
                <c:pt idx="74337">
                  <c:v>36.661500469397801</c:v>
                </c:pt>
                <c:pt idx="74338">
                  <c:v>36.661639441368699</c:v>
                </c:pt>
                <c:pt idx="74339">
                  <c:v>36.661778412894797</c:v>
                </c:pt>
                <c:pt idx="74340">
                  <c:v>36.661917383975997</c:v>
                </c:pt>
                <c:pt idx="74341">
                  <c:v>36.662056354612503</c:v>
                </c:pt>
                <c:pt idx="74342">
                  <c:v>36.662195324804003</c:v>
                </c:pt>
                <c:pt idx="74343">
                  <c:v>36.662334294550803</c:v>
                </c:pt>
                <c:pt idx="74344">
                  <c:v>36.662473263852704</c:v>
                </c:pt>
                <c:pt idx="74345">
                  <c:v>36.662612232709797</c:v>
                </c:pt>
                <c:pt idx="74346">
                  <c:v>36.662751201122099</c:v>
                </c:pt>
                <c:pt idx="74347">
                  <c:v>36.662890169089501</c:v>
                </c:pt>
                <c:pt idx="74348">
                  <c:v>36.663029136612103</c:v>
                </c:pt>
                <c:pt idx="74349">
                  <c:v>36.663168103689898</c:v>
                </c:pt>
                <c:pt idx="74350">
                  <c:v>36.663307070322901</c:v>
                </c:pt>
                <c:pt idx="74351">
                  <c:v>36.663446036510997</c:v>
                </c:pt>
                <c:pt idx="74352">
                  <c:v>36.663585002254401</c:v>
                </c:pt>
                <c:pt idx="74353">
                  <c:v>36.663723967552897</c:v>
                </c:pt>
                <c:pt idx="74354">
                  <c:v>36.663862932406602</c:v>
                </c:pt>
                <c:pt idx="74355">
                  <c:v>36.664001896815499</c:v>
                </c:pt>
                <c:pt idx="74356">
                  <c:v>36.664140860779597</c:v>
                </c:pt>
                <c:pt idx="74357">
                  <c:v>36.664279824298802</c:v>
                </c:pt>
                <c:pt idx="74358">
                  <c:v>36.6644187873733</c:v>
                </c:pt>
                <c:pt idx="74359">
                  <c:v>36.664557750002899</c:v>
                </c:pt>
                <c:pt idx="74360">
                  <c:v>36.664696712187798</c:v>
                </c:pt>
                <c:pt idx="74361">
                  <c:v>36.664835673927797</c:v>
                </c:pt>
                <c:pt idx="74362">
                  <c:v>36.664974635222997</c:v>
                </c:pt>
                <c:pt idx="74363">
                  <c:v>36.665113596073397</c:v>
                </c:pt>
                <c:pt idx="74364">
                  <c:v>36.665252556479103</c:v>
                </c:pt>
                <c:pt idx="74365">
                  <c:v>36.665391516439897</c:v>
                </c:pt>
                <c:pt idx="74366">
                  <c:v>36.665530475955897</c:v>
                </c:pt>
                <c:pt idx="74367">
                  <c:v>36.665669435027198</c:v>
                </c:pt>
                <c:pt idx="74368">
                  <c:v>36.665808393653599</c:v>
                </c:pt>
                <c:pt idx="74369">
                  <c:v>36.6659473518352</c:v>
                </c:pt>
                <c:pt idx="74370">
                  <c:v>36.666086309572101</c:v>
                </c:pt>
                <c:pt idx="74371">
                  <c:v>36.666225266864103</c:v>
                </c:pt>
                <c:pt idx="74372">
                  <c:v>36.666364223711398</c:v>
                </c:pt>
                <c:pt idx="74373">
                  <c:v>36.666503180113899</c:v>
                </c:pt>
                <c:pt idx="74374">
                  <c:v>36.666642136071601</c:v>
                </c:pt>
                <c:pt idx="74375">
                  <c:v>36.666781091584497</c:v>
                </c:pt>
                <c:pt idx="74376">
                  <c:v>36.666920046652599</c:v>
                </c:pt>
                <c:pt idx="74377">
                  <c:v>36.667059001275902</c:v>
                </c:pt>
                <c:pt idx="74378">
                  <c:v>36.667197955454498</c:v>
                </c:pt>
                <c:pt idx="74379">
                  <c:v>36.6673369091883</c:v>
                </c:pt>
                <c:pt idx="74380">
                  <c:v>36.667475862477303</c:v>
                </c:pt>
                <c:pt idx="74381">
                  <c:v>36.6676148153215</c:v>
                </c:pt>
                <c:pt idx="74382">
                  <c:v>36.667753767720903</c:v>
                </c:pt>
                <c:pt idx="74383">
                  <c:v>36.667892719675599</c:v>
                </c:pt>
                <c:pt idx="74384">
                  <c:v>36.668031671185503</c:v>
                </c:pt>
                <c:pt idx="74385">
                  <c:v>36.668170622250599</c:v>
                </c:pt>
                <c:pt idx="74386">
                  <c:v>36.668309572871003</c:v>
                </c:pt>
                <c:pt idx="74387">
                  <c:v>36.6684485230466</c:v>
                </c:pt>
                <c:pt idx="74388">
                  <c:v>36.668587472777403</c:v>
                </c:pt>
                <c:pt idx="74389">
                  <c:v>36.6687264220635</c:v>
                </c:pt>
                <c:pt idx="74390">
                  <c:v>36.668865370904797</c:v>
                </c:pt>
                <c:pt idx="74391">
                  <c:v>36.669004319301301</c:v>
                </c:pt>
                <c:pt idx="74392">
                  <c:v>36.669143267253098</c:v>
                </c:pt>
                <c:pt idx="74393">
                  <c:v>36.669282214760102</c:v>
                </c:pt>
                <c:pt idx="74394">
                  <c:v>36.669421161822299</c:v>
                </c:pt>
                <c:pt idx="74395">
                  <c:v>36.669560108439804</c:v>
                </c:pt>
                <c:pt idx="74396">
                  <c:v>36.669699054612501</c:v>
                </c:pt>
                <c:pt idx="74397">
                  <c:v>36.669838000340498</c:v>
                </c:pt>
                <c:pt idx="74398">
                  <c:v>36.669976945623702</c:v>
                </c:pt>
                <c:pt idx="74399">
                  <c:v>36.670115890462199</c:v>
                </c:pt>
                <c:pt idx="74400">
                  <c:v>36.670254834856003</c:v>
                </c:pt>
                <c:pt idx="74401">
                  <c:v>36.6703937788049</c:v>
                </c:pt>
                <c:pt idx="74402">
                  <c:v>36.670532722309197</c:v>
                </c:pt>
                <c:pt idx="74403">
                  <c:v>36.670671665368701</c:v>
                </c:pt>
                <c:pt idx="74404">
                  <c:v>36.670810607983398</c:v>
                </c:pt>
                <c:pt idx="74405">
                  <c:v>36.670949550153402</c:v>
                </c:pt>
                <c:pt idx="74406">
                  <c:v>36.671088491878699</c:v>
                </c:pt>
                <c:pt idx="74407">
                  <c:v>36.671227433159203</c:v>
                </c:pt>
                <c:pt idx="74408">
                  <c:v>36.671366373994999</c:v>
                </c:pt>
                <c:pt idx="74409">
                  <c:v>36.671505314386003</c:v>
                </c:pt>
                <c:pt idx="74410">
                  <c:v>36.6716442543323</c:v>
                </c:pt>
                <c:pt idx="74411">
                  <c:v>36.671783193833903</c:v>
                </c:pt>
                <c:pt idx="74412">
                  <c:v>36.6719221328907</c:v>
                </c:pt>
                <c:pt idx="74413">
                  <c:v>36.672061071502803</c:v>
                </c:pt>
                <c:pt idx="74414">
                  <c:v>36.672200009670199</c:v>
                </c:pt>
                <c:pt idx="74415">
                  <c:v>36.672338947392902</c:v>
                </c:pt>
                <c:pt idx="74416">
                  <c:v>36.672477884670798</c:v>
                </c:pt>
                <c:pt idx="74417">
                  <c:v>36.672616821504</c:v>
                </c:pt>
                <c:pt idx="74418">
                  <c:v>36.672755757892503</c:v>
                </c:pt>
                <c:pt idx="74419">
                  <c:v>36.672894693836199</c:v>
                </c:pt>
                <c:pt idx="74420">
                  <c:v>36.673033629335201</c:v>
                </c:pt>
                <c:pt idx="74421">
                  <c:v>36.673172564389503</c:v>
                </c:pt>
                <c:pt idx="74422">
                  <c:v>36.673311498999098</c:v>
                </c:pt>
                <c:pt idx="74423">
                  <c:v>36.673450433164</c:v>
                </c:pt>
                <c:pt idx="74424">
                  <c:v>36.673589366884201</c:v>
                </c:pt>
                <c:pt idx="74425">
                  <c:v>36.673728300159603</c:v>
                </c:pt>
                <c:pt idx="74426">
                  <c:v>36.673867232990297</c:v>
                </c:pt>
                <c:pt idx="74427">
                  <c:v>36.674006165376397</c:v>
                </c:pt>
                <c:pt idx="74428">
                  <c:v>36.674145097317698</c:v>
                </c:pt>
                <c:pt idx="74429">
                  <c:v>36.674284028814299</c:v>
                </c:pt>
                <c:pt idx="74430">
                  <c:v>36.674422959866099</c:v>
                </c:pt>
                <c:pt idx="74431">
                  <c:v>36.674561890473299</c:v>
                </c:pt>
                <c:pt idx="74432">
                  <c:v>36.674700820635799</c:v>
                </c:pt>
                <c:pt idx="74433">
                  <c:v>36.674839750353598</c:v>
                </c:pt>
                <c:pt idx="74434">
                  <c:v>36.674978679626697</c:v>
                </c:pt>
                <c:pt idx="74435">
                  <c:v>36.675117608454997</c:v>
                </c:pt>
                <c:pt idx="74436">
                  <c:v>36.675256536838702</c:v>
                </c:pt>
                <c:pt idx="74437">
                  <c:v>36.675395464777701</c:v>
                </c:pt>
                <c:pt idx="74438">
                  <c:v>36.675534392271999</c:v>
                </c:pt>
                <c:pt idx="74439">
                  <c:v>36.675673319321596</c:v>
                </c:pt>
                <c:pt idx="74440">
                  <c:v>36.675812245926501</c:v>
                </c:pt>
                <c:pt idx="74441">
                  <c:v>36.675951172086698</c:v>
                </c:pt>
                <c:pt idx="74442">
                  <c:v>36.676090097802202</c:v>
                </c:pt>
                <c:pt idx="74443">
                  <c:v>36.676229023072999</c:v>
                </c:pt>
                <c:pt idx="74444">
                  <c:v>36.676367947899202</c:v>
                </c:pt>
                <c:pt idx="74445">
                  <c:v>36.676506872280598</c:v>
                </c:pt>
                <c:pt idx="74446">
                  <c:v>36.6766457962174</c:v>
                </c:pt>
                <c:pt idx="74447">
                  <c:v>36.676784719709502</c:v>
                </c:pt>
                <c:pt idx="74448">
                  <c:v>36.676923642756897</c:v>
                </c:pt>
                <c:pt idx="74449">
                  <c:v>36.677062565359599</c:v>
                </c:pt>
                <c:pt idx="74450">
                  <c:v>36.6772014875176</c:v>
                </c:pt>
                <c:pt idx="74451">
                  <c:v>36.677340409231</c:v>
                </c:pt>
                <c:pt idx="74452">
                  <c:v>36.6774793304997</c:v>
                </c:pt>
                <c:pt idx="74453">
                  <c:v>36.6776182513237</c:v>
                </c:pt>
                <c:pt idx="74454">
                  <c:v>36.677757171703099</c:v>
                </c:pt>
                <c:pt idx="74455">
                  <c:v>36.677896091637699</c:v>
                </c:pt>
                <c:pt idx="74456">
                  <c:v>36.678035011127697</c:v>
                </c:pt>
                <c:pt idx="74457">
                  <c:v>36.678173930173102</c:v>
                </c:pt>
                <c:pt idx="74458">
                  <c:v>36.6783128487737</c:v>
                </c:pt>
                <c:pt idx="74459">
                  <c:v>36.678451766929697</c:v>
                </c:pt>
                <c:pt idx="74460">
                  <c:v>36.678590684641101</c:v>
                </c:pt>
                <c:pt idx="74461">
                  <c:v>36.678729601907698</c:v>
                </c:pt>
                <c:pt idx="74462">
                  <c:v>36.678868518729701</c:v>
                </c:pt>
                <c:pt idx="74463">
                  <c:v>36.679007435107103</c:v>
                </c:pt>
                <c:pt idx="74464">
                  <c:v>36.679146351039797</c:v>
                </c:pt>
                <c:pt idx="74465">
                  <c:v>36.679285266527799</c:v>
                </c:pt>
                <c:pt idx="74466">
                  <c:v>36.6794241815712</c:v>
                </c:pt>
                <c:pt idx="74467">
                  <c:v>36.6795630961699</c:v>
                </c:pt>
                <c:pt idx="74468">
                  <c:v>36.679702010324</c:v>
                </c:pt>
                <c:pt idx="74469">
                  <c:v>36.6798409240334</c:v>
                </c:pt>
                <c:pt idx="74470">
                  <c:v>36.679979837298198</c:v>
                </c:pt>
                <c:pt idx="74471">
                  <c:v>36.680118750118297</c:v>
                </c:pt>
                <c:pt idx="74472">
                  <c:v>36.680257662493801</c:v>
                </c:pt>
                <c:pt idx="74473">
                  <c:v>36.680396574424599</c:v>
                </c:pt>
                <c:pt idx="74474">
                  <c:v>36.680535485910802</c:v>
                </c:pt>
                <c:pt idx="74475">
                  <c:v>36.680674396952298</c:v>
                </c:pt>
                <c:pt idx="74476">
                  <c:v>36.680813307549201</c:v>
                </c:pt>
                <c:pt idx="74477">
                  <c:v>36.680952217701503</c:v>
                </c:pt>
                <c:pt idx="74478">
                  <c:v>36.681091127409097</c:v>
                </c:pt>
                <c:pt idx="74479">
                  <c:v>36.681230036671998</c:v>
                </c:pt>
                <c:pt idx="74480">
                  <c:v>36.681368945490398</c:v>
                </c:pt>
                <c:pt idx="74481">
                  <c:v>36.681507853864098</c:v>
                </c:pt>
                <c:pt idx="74482">
                  <c:v>36.681646761793203</c:v>
                </c:pt>
                <c:pt idx="74483">
                  <c:v>36.681785669277602</c:v>
                </c:pt>
                <c:pt idx="74484">
                  <c:v>36.6819245763174</c:v>
                </c:pt>
                <c:pt idx="74485">
                  <c:v>36.682063482912604</c:v>
                </c:pt>
                <c:pt idx="74486">
                  <c:v>36.6822023890632</c:v>
                </c:pt>
                <c:pt idx="74487">
                  <c:v>36.682341294769103</c:v>
                </c:pt>
                <c:pt idx="74488">
                  <c:v>36.682480200030398</c:v>
                </c:pt>
                <c:pt idx="74489">
                  <c:v>36.682619104847099</c:v>
                </c:pt>
                <c:pt idx="74490">
                  <c:v>36.6827580092191</c:v>
                </c:pt>
                <c:pt idx="74491">
                  <c:v>36.6828969131466</c:v>
                </c:pt>
                <c:pt idx="74492">
                  <c:v>36.683035816629399</c:v>
                </c:pt>
                <c:pt idx="74493">
                  <c:v>36.683174719667598</c:v>
                </c:pt>
                <c:pt idx="74494">
                  <c:v>36.683313622261203</c:v>
                </c:pt>
                <c:pt idx="74495">
                  <c:v>36.6834525244102</c:v>
                </c:pt>
                <c:pt idx="74496">
                  <c:v>36.683591426114504</c:v>
                </c:pt>
                <c:pt idx="74497">
                  <c:v>36.683730327374299</c:v>
                </c:pt>
                <c:pt idx="74498">
                  <c:v>36.683869228189401</c:v>
                </c:pt>
                <c:pt idx="74499">
                  <c:v>36.684008128559903</c:v>
                </c:pt>
                <c:pt idx="74500">
                  <c:v>36.684147028485803</c:v>
                </c:pt>
                <c:pt idx="74501">
                  <c:v>36.684285927967203</c:v>
                </c:pt>
                <c:pt idx="74502">
                  <c:v>36.684424827003902</c:v>
                </c:pt>
                <c:pt idx="74503">
                  <c:v>36.684563725596</c:v>
                </c:pt>
                <c:pt idx="74504">
                  <c:v>36.684702623743497</c:v>
                </c:pt>
                <c:pt idx="74505">
                  <c:v>36.684841521446401</c:v>
                </c:pt>
                <c:pt idx="74506">
                  <c:v>36.684980418704697</c:v>
                </c:pt>
                <c:pt idx="74507">
                  <c:v>36.685119315518399</c:v>
                </c:pt>
                <c:pt idx="74508">
                  <c:v>36.685258211887501</c:v>
                </c:pt>
                <c:pt idx="74509">
                  <c:v>36.685397107812001</c:v>
                </c:pt>
                <c:pt idx="74510">
                  <c:v>36.685536003291901</c:v>
                </c:pt>
                <c:pt idx="74511">
                  <c:v>36.685674898327299</c:v>
                </c:pt>
                <c:pt idx="74512">
                  <c:v>36.685813792917997</c:v>
                </c:pt>
                <c:pt idx="74513">
                  <c:v>36.685952687064102</c:v>
                </c:pt>
                <c:pt idx="74514">
                  <c:v>36.686091580765698</c:v>
                </c:pt>
                <c:pt idx="74515">
                  <c:v>36.6862304740227</c:v>
                </c:pt>
                <c:pt idx="74516">
                  <c:v>36.686369366835102</c:v>
                </c:pt>
                <c:pt idx="74517">
                  <c:v>36.686508259202903</c:v>
                </c:pt>
                <c:pt idx="74518">
                  <c:v>36.686647151126103</c:v>
                </c:pt>
                <c:pt idx="74519">
                  <c:v>36.686786042604702</c:v>
                </c:pt>
                <c:pt idx="74520">
                  <c:v>36.686924933638799</c:v>
                </c:pt>
                <c:pt idx="74521">
                  <c:v>36.687063824228296</c:v>
                </c:pt>
                <c:pt idx="74522">
                  <c:v>36.6872027143732</c:v>
                </c:pt>
                <c:pt idx="74523">
                  <c:v>36.687341604073502</c:v>
                </c:pt>
                <c:pt idx="74524">
                  <c:v>36.687480493329303</c:v>
                </c:pt>
                <c:pt idx="74525">
                  <c:v>36.687619382140497</c:v>
                </c:pt>
                <c:pt idx="74526">
                  <c:v>36.687758270507103</c:v>
                </c:pt>
                <c:pt idx="74527">
                  <c:v>36.687897158429202</c:v>
                </c:pt>
                <c:pt idx="74528">
                  <c:v>36.6880360459066</c:v>
                </c:pt>
                <c:pt idx="74529">
                  <c:v>36.688174932939603</c:v>
                </c:pt>
                <c:pt idx="74530">
                  <c:v>36.688313819527899</c:v>
                </c:pt>
                <c:pt idx="74531">
                  <c:v>36.6884527056717</c:v>
                </c:pt>
                <c:pt idx="74532">
                  <c:v>36.688591591370901</c:v>
                </c:pt>
                <c:pt idx="74533">
                  <c:v>36.688730476625601</c:v>
                </c:pt>
                <c:pt idx="74534">
                  <c:v>36.6888693614357</c:v>
                </c:pt>
                <c:pt idx="74535">
                  <c:v>36.689008245801197</c:v>
                </c:pt>
                <c:pt idx="74536">
                  <c:v>36.689147129722201</c:v>
                </c:pt>
                <c:pt idx="74537">
                  <c:v>36.689286013198704</c:v>
                </c:pt>
                <c:pt idx="74538">
                  <c:v>36.689424896230598</c:v>
                </c:pt>
                <c:pt idx="74539">
                  <c:v>36.689563778817899</c:v>
                </c:pt>
                <c:pt idx="74540">
                  <c:v>36.689702660960698</c:v>
                </c:pt>
                <c:pt idx="74541">
                  <c:v>36.689841542658897</c:v>
                </c:pt>
                <c:pt idx="74542">
                  <c:v>36.689980423912601</c:v>
                </c:pt>
                <c:pt idx="74543">
                  <c:v>36.690119304721698</c:v>
                </c:pt>
                <c:pt idx="74544">
                  <c:v>36.6902581850863</c:v>
                </c:pt>
                <c:pt idx="74545">
                  <c:v>36.690397065006401</c:v>
                </c:pt>
                <c:pt idx="74546">
                  <c:v>36.690535944481901</c:v>
                </c:pt>
                <c:pt idx="74547">
                  <c:v>36.690674823512801</c:v>
                </c:pt>
                <c:pt idx="74548">
                  <c:v>36.690813702099199</c:v>
                </c:pt>
                <c:pt idx="74549">
                  <c:v>36.690952580241103</c:v>
                </c:pt>
                <c:pt idx="74550">
                  <c:v>36.691091457938498</c:v>
                </c:pt>
                <c:pt idx="74551">
                  <c:v>36.6912303351913</c:v>
                </c:pt>
                <c:pt idx="74552">
                  <c:v>36.6913692119996</c:v>
                </c:pt>
                <c:pt idx="74553">
                  <c:v>36.6915080883633</c:v>
                </c:pt>
                <c:pt idx="74554">
                  <c:v>36.691646964282597</c:v>
                </c:pt>
                <c:pt idx="74555">
                  <c:v>36.691785839757202</c:v>
                </c:pt>
                <c:pt idx="74556">
                  <c:v>36.691924714787397</c:v>
                </c:pt>
                <c:pt idx="74557">
                  <c:v>36.692063589372999</c:v>
                </c:pt>
                <c:pt idx="74558">
                  <c:v>36.692202463514199</c:v>
                </c:pt>
                <c:pt idx="74559">
                  <c:v>36.692341337210699</c:v>
                </c:pt>
                <c:pt idx="74560">
                  <c:v>36.692480210462797</c:v>
                </c:pt>
                <c:pt idx="74561">
                  <c:v>36.692619083270301</c:v>
                </c:pt>
                <c:pt idx="74562">
                  <c:v>36.692757955633397</c:v>
                </c:pt>
                <c:pt idx="74563">
                  <c:v>36.692896827551898</c:v>
                </c:pt>
                <c:pt idx="74564">
                  <c:v>36.693035699025899</c:v>
                </c:pt>
                <c:pt idx="74565">
                  <c:v>36.693174570055298</c:v>
                </c:pt>
                <c:pt idx="74566">
                  <c:v>36.693313440640303</c:v>
                </c:pt>
                <c:pt idx="74567">
                  <c:v>36.6934523107807</c:v>
                </c:pt>
                <c:pt idx="74568">
                  <c:v>36.693591180476702</c:v>
                </c:pt>
                <c:pt idx="74569">
                  <c:v>36.693730049728103</c:v>
                </c:pt>
                <c:pt idx="74570">
                  <c:v>36.693868918535003</c:v>
                </c:pt>
                <c:pt idx="74571">
                  <c:v>36.694007786897402</c:v>
                </c:pt>
                <c:pt idx="74572">
                  <c:v>36.694146654815398</c:v>
                </c:pt>
                <c:pt idx="74573">
                  <c:v>36.694285522288801</c:v>
                </c:pt>
                <c:pt idx="74574">
                  <c:v>36.694424389317703</c:v>
                </c:pt>
                <c:pt idx="74575">
                  <c:v>36.694563255902104</c:v>
                </c:pt>
                <c:pt idx="74576">
                  <c:v>36.694702122042003</c:v>
                </c:pt>
                <c:pt idx="74577">
                  <c:v>36.6948409877374</c:v>
                </c:pt>
                <c:pt idx="74578">
                  <c:v>36.694979852988297</c:v>
                </c:pt>
                <c:pt idx="74579">
                  <c:v>36.695118717794699</c:v>
                </c:pt>
                <c:pt idx="74580">
                  <c:v>36.6952575821566</c:v>
                </c:pt>
                <c:pt idx="74581">
                  <c:v>36.695396446074</c:v>
                </c:pt>
                <c:pt idx="74582">
                  <c:v>36.695535309546997</c:v>
                </c:pt>
                <c:pt idx="74583">
                  <c:v>36.695674172575401</c:v>
                </c:pt>
                <c:pt idx="74584">
                  <c:v>36.695813035159397</c:v>
                </c:pt>
                <c:pt idx="74585">
                  <c:v>36.695951897298798</c:v>
                </c:pt>
                <c:pt idx="74586">
                  <c:v>36.696090758993797</c:v>
                </c:pt>
                <c:pt idx="74587">
                  <c:v>36.696229620244303</c:v>
                </c:pt>
                <c:pt idx="74588">
                  <c:v>36.6963684810503</c:v>
                </c:pt>
                <c:pt idx="74589">
                  <c:v>36.696507341411902</c:v>
                </c:pt>
                <c:pt idx="74590">
                  <c:v>36.696646201328903</c:v>
                </c:pt>
                <c:pt idx="74591">
                  <c:v>36.696785060801503</c:v>
                </c:pt>
                <c:pt idx="74592">
                  <c:v>36.696923919829601</c:v>
                </c:pt>
                <c:pt idx="74593">
                  <c:v>36.697062778413297</c:v>
                </c:pt>
                <c:pt idx="74594">
                  <c:v>36.6972016365524</c:v>
                </c:pt>
                <c:pt idx="74595">
                  <c:v>36.697340494247101</c:v>
                </c:pt>
                <c:pt idx="74596">
                  <c:v>36.6974793514973</c:v>
                </c:pt>
                <c:pt idx="74597">
                  <c:v>36.697618208302998</c:v>
                </c:pt>
                <c:pt idx="74598">
                  <c:v>36.697757064664302</c:v>
                </c:pt>
                <c:pt idx="74599">
                  <c:v>36.697895920581097</c:v>
                </c:pt>
                <c:pt idx="74600">
                  <c:v>36.698034776053497</c:v>
                </c:pt>
                <c:pt idx="74601">
                  <c:v>36.698173631081303</c:v>
                </c:pt>
                <c:pt idx="74602">
                  <c:v>36.698312485664701</c:v>
                </c:pt>
                <c:pt idx="74603">
                  <c:v>36.698451339803697</c:v>
                </c:pt>
                <c:pt idx="74604">
                  <c:v>36.698590193498198</c:v>
                </c:pt>
                <c:pt idx="74605">
                  <c:v>36.698729046748198</c:v>
                </c:pt>
                <c:pt idx="74606">
                  <c:v>36.698867899553797</c:v>
                </c:pt>
                <c:pt idx="74607">
                  <c:v>36.699006751914901</c:v>
                </c:pt>
                <c:pt idx="74608">
                  <c:v>36.699145603831603</c:v>
                </c:pt>
                <c:pt idx="74609">
                  <c:v>36.699284455303797</c:v>
                </c:pt>
                <c:pt idx="74610">
                  <c:v>36.699423306331603</c:v>
                </c:pt>
                <c:pt idx="74611">
                  <c:v>36.699562156914901</c:v>
                </c:pt>
                <c:pt idx="74612">
                  <c:v>36.699701007053797</c:v>
                </c:pt>
                <c:pt idx="74613">
                  <c:v>36.699839856748198</c:v>
                </c:pt>
                <c:pt idx="74614">
                  <c:v>36.699978705998099</c:v>
                </c:pt>
                <c:pt idx="74615">
                  <c:v>36.700117554803697</c:v>
                </c:pt>
                <c:pt idx="74616">
                  <c:v>36.700256403164801</c:v>
                </c:pt>
                <c:pt idx="74617">
                  <c:v>36.700395251081403</c:v>
                </c:pt>
                <c:pt idx="74618">
                  <c:v>36.700534098553597</c:v>
                </c:pt>
                <c:pt idx="74619">
                  <c:v>36.700672945581402</c:v>
                </c:pt>
                <c:pt idx="74620">
                  <c:v>36.7008117921647</c:v>
                </c:pt>
                <c:pt idx="74621">
                  <c:v>36.700950638303603</c:v>
                </c:pt>
                <c:pt idx="74622">
                  <c:v>36.701089483998103</c:v>
                </c:pt>
                <c:pt idx="74623">
                  <c:v>36.701228329248103</c:v>
                </c:pt>
                <c:pt idx="74624">
                  <c:v>36.701367174053701</c:v>
                </c:pt>
                <c:pt idx="74625">
                  <c:v>36.701506018414896</c:v>
                </c:pt>
                <c:pt idx="74626">
                  <c:v>36.701644862331598</c:v>
                </c:pt>
                <c:pt idx="74627">
                  <c:v>36.701783705803898</c:v>
                </c:pt>
                <c:pt idx="74628">
                  <c:v>36.701922548831803</c:v>
                </c:pt>
                <c:pt idx="74629">
                  <c:v>36.702061391415299</c:v>
                </c:pt>
                <c:pt idx="74630">
                  <c:v>36.702200233554301</c:v>
                </c:pt>
                <c:pt idx="74631">
                  <c:v>36.702339075248901</c:v>
                </c:pt>
                <c:pt idx="74632">
                  <c:v>36.702477916499099</c:v>
                </c:pt>
                <c:pt idx="74633">
                  <c:v>36.702616757304902</c:v>
                </c:pt>
                <c:pt idx="74634">
                  <c:v>36.702755597666297</c:v>
                </c:pt>
                <c:pt idx="74635">
                  <c:v>36.702894437583197</c:v>
                </c:pt>
                <c:pt idx="74636">
                  <c:v>36.703033277055802</c:v>
                </c:pt>
                <c:pt idx="74637">
                  <c:v>36.703172116083898</c:v>
                </c:pt>
                <c:pt idx="74638">
                  <c:v>36.7033109546676</c:v>
                </c:pt>
                <c:pt idx="74639">
                  <c:v>36.7034497928069</c:v>
                </c:pt>
                <c:pt idx="74640">
                  <c:v>36.703588630501798</c:v>
                </c:pt>
                <c:pt idx="74641">
                  <c:v>36.703727467752302</c:v>
                </c:pt>
                <c:pt idx="74642">
                  <c:v>36.703866304558403</c:v>
                </c:pt>
                <c:pt idx="74643">
                  <c:v>36.704005140920003</c:v>
                </c:pt>
                <c:pt idx="74644">
                  <c:v>36.704143976837301</c:v>
                </c:pt>
                <c:pt idx="74645">
                  <c:v>36.704282812310197</c:v>
                </c:pt>
                <c:pt idx="74646">
                  <c:v>36.704421647338698</c:v>
                </c:pt>
                <c:pt idx="74647">
                  <c:v>36.704560481922698</c:v>
                </c:pt>
                <c:pt idx="74648">
                  <c:v>36.704699316062403</c:v>
                </c:pt>
                <c:pt idx="74649">
                  <c:v>36.704838149757698</c:v>
                </c:pt>
                <c:pt idx="74650">
                  <c:v>36.704976983008599</c:v>
                </c:pt>
                <c:pt idx="74651">
                  <c:v>36.705115815815098</c:v>
                </c:pt>
                <c:pt idx="74652">
                  <c:v>36.705254648177203</c:v>
                </c:pt>
                <c:pt idx="74653">
                  <c:v>36.705393480094898</c:v>
                </c:pt>
                <c:pt idx="74654">
                  <c:v>36.705532311568199</c:v>
                </c:pt>
                <c:pt idx="74655">
                  <c:v>36.705671142597097</c:v>
                </c:pt>
                <c:pt idx="74656">
                  <c:v>36.705809973181701</c:v>
                </c:pt>
                <c:pt idx="74657">
                  <c:v>36.705948803321903</c:v>
                </c:pt>
                <c:pt idx="74658">
                  <c:v>36.706087633017603</c:v>
                </c:pt>
                <c:pt idx="74659">
                  <c:v>36.706226462269001</c:v>
                </c:pt>
                <c:pt idx="74660">
                  <c:v>36.706365291076096</c:v>
                </c:pt>
                <c:pt idx="74661">
                  <c:v>36.706504119438698</c:v>
                </c:pt>
                <c:pt idx="74662">
                  <c:v>36.706642947356997</c:v>
                </c:pt>
                <c:pt idx="74663">
                  <c:v>36.706781774830901</c:v>
                </c:pt>
                <c:pt idx="74664">
                  <c:v>36.706920601860404</c:v>
                </c:pt>
                <c:pt idx="74665">
                  <c:v>36.707059428445497</c:v>
                </c:pt>
                <c:pt idx="74666">
                  <c:v>36.707198254586302</c:v>
                </c:pt>
                <c:pt idx="74667">
                  <c:v>36.707337080282699</c:v>
                </c:pt>
                <c:pt idx="74668">
                  <c:v>36.7074759055347</c:v>
                </c:pt>
                <c:pt idx="74669">
                  <c:v>36.707614730342399</c:v>
                </c:pt>
                <c:pt idx="74670">
                  <c:v>36.707753554705697</c:v>
                </c:pt>
                <c:pt idx="74671">
                  <c:v>36.707892378624599</c:v>
                </c:pt>
                <c:pt idx="74672">
                  <c:v>36.7080312020992</c:v>
                </c:pt>
                <c:pt idx="74673">
                  <c:v>36.708170025129398</c:v>
                </c:pt>
                <c:pt idx="74674">
                  <c:v>36.708308847715301</c:v>
                </c:pt>
                <c:pt idx="74675">
                  <c:v>36.708447669856803</c:v>
                </c:pt>
                <c:pt idx="74676">
                  <c:v>36.708586491553902</c:v>
                </c:pt>
                <c:pt idx="74677">
                  <c:v>36.708725312806699</c:v>
                </c:pt>
                <c:pt idx="74678">
                  <c:v>36.708864133615101</c:v>
                </c:pt>
                <c:pt idx="74679">
                  <c:v>36.709002953979201</c:v>
                </c:pt>
                <c:pt idx="74680">
                  <c:v>36.709141773898899</c:v>
                </c:pt>
                <c:pt idx="74681">
                  <c:v>36.709280593374302</c:v>
                </c:pt>
                <c:pt idx="74682">
                  <c:v>36.709419412405303</c:v>
                </c:pt>
                <c:pt idx="74683">
                  <c:v>36.709558230992002</c:v>
                </c:pt>
                <c:pt idx="74684">
                  <c:v>36.709697049134299</c:v>
                </c:pt>
                <c:pt idx="74685">
                  <c:v>36.7098358668323</c:v>
                </c:pt>
                <c:pt idx="74686">
                  <c:v>36.7099746840859</c:v>
                </c:pt>
                <c:pt idx="74687">
                  <c:v>36.710113500895197</c:v>
                </c:pt>
                <c:pt idx="74688">
                  <c:v>36.710252317260199</c:v>
                </c:pt>
                <c:pt idx="74689">
                  <c:v>36.710391133180799</c:v>
                </c:pt>
                <c:pt idx="74690">
                  <c:v>36.710529948657097</c:v>
                </c:pt>
                <c:pt idx="74691">
                  <c:v>36.710668763689</c:v>
                </c:pt>
                <c:pt idx="74692">
                  <c:v>36.710807578276601</c:v>
                </c:pt>
                <c:pt idx="74693">
                  <c:v>36.710946392419899</c:v>
                </c:pt>
                <c:pt idx="74694">
                  <c:v>36.711085206118902</c:v>
                </c:pt>
                <c:pt idx="74695">
                  <c:v>36.711224019373503</c:v>
                </c:pt>
                <c:pt idx="74696">
                  <c:v>36.711362832183802</c:v>
                </c:pt>
                <c:pt idx="74697">
                  <c:v>36.711501644549699</c:v>
                </c:pt>
                <c:pt idx="74698">
                  <c:v>36.7116404564714</c:v>
                </c:pt>
                <c:pt idx="74699">
                  <c:v>36.7117792679487</c:v>
                </c:pt>
                <c:pt idx="74700">
                  <c:v>36.711918078981697</c:v>
                </c:pt>
                <c:pt idx="74701">
                  <c:v>36.712056889570299</c:v>
                </c:pt>
                <c:pt idx="74702">
                  <c:v>36.712195699714698</c:v>
                </c:pt>
                <c:pt idx="74703">
                  <c:v>36.712334509414703</c:v>
                </c:pt>
                <c:pt idx="74704">
                  <c:v>36.712473318670398</c:v>
                </c:pt>
                <c:pt idx="74705">
                  <c:v>36.712612127481798</c:v>
                </c:pt>
                <c:pt idx="74706">
                  <c:v>36.712750935848902</c:v>
                </c:pt>
                <c:pt idx="74707">
                  <c:v>36.712889743771697</c:v>
                </c:pt>
                <c:pt idx="74708">
                  <c:v>36.713028551250098</c:v>
                </c:pt>
                <c:pt idx="74709">
                  <c:v>36.713167358284302</c:v>
                </c:pt>
                <c:pt idx="74710">
                  <c:v>36.713306164874098</c:v>
                </c:pt>
                <c:pt idx="74711">
                  <c:v>36.713444971019598</c:v>
                </c:pt>
                <c:pt idx="74712">
                  <c:v>36.713583776720903</c:v>
                </c:pt>
                <c:pt idx="74713">
                  <c:v>36.713722581977798</c:v>
                </c:pt>
                <c:pt idx="74714">
                  <c:v>36.713861386790398</c:v>
                </c:pt>
                <c:pt idx="74715">
                  <c:v>36.714000191158704</c:v>
                </c:pt>
                <c:pt idx="74716">
                  <c:v>36.714138995082699</c:v>
                </c:pt>
                <c:pt idx="74717">
                  <c:v>36.714277798562399</c:v>
                </c:pt>
                <c:pt idx="74718">
                  <c:v>36.714416601597797</c:v>
                </c:pt>
                <c:pt idx="74719">
                  <c:v>36.714555404188999</c:v>
                </c:pt>
                <c:pt idx="74720">
                  <c:v>36.7146942063358</c:v>
                </c:pt>
                <c:pt idx="74721">
                  <c:v>36.714833008038298</c:v>
                </c:pt>
                <c:pt idx="74722">
                  <c:v>36.7149718092965</c:v>
                </c:pt>
                <c:pt idx="74723">
                  <c:v>36.7151106101105</c:v>
                </c:pt>
                <c:pt idx="74724">
                  <c:v>36.715249410480197</c:v>
                </c:pt>
                <c:pt idx="74725">
                  <c:v>36.7153882104055</c:v>
                </c:pt>
                <c:pt idx="74726">
                  <c:v>36.7155270098866</c:v>
                </c:pt>
                <c:pt idx="74727">
                  <c:v>36.715665808923397</c:v>
                </c:pt>
                <c:pt idx="74728">
                  <c:v>36.715804607515899</c:v>
                </c:pt>
                <c:pt idx="74729">
                  <c:v>36.715943405664198</c:v>
                </c:pt>
                <c:pt idx="74730">
                  <c:v>36.716082203368103</c:v>
                </c:pt>
                <c:pt idx="74731">
                  <c:v>36.716221000627797</c:v>
                </c:pt>
                <c:pt idx="74732">
                  <c:v>36.716359797443197</c:v>
                </c:pt>
                <c:pt idx="74733">
                  <c:v>36.7164985938143</c:v>
                </c:pt>
                <c:pt idx="74734">
                  <c:v>36.716637389741202</c:v>
                </c:pt>
                <c:pt idx="74735">
                  <c:v>36.7167761852238</c:v>
                </c:pt>
                <c:pt idx="74736">
                  <c:v>36.716914980262104</c:v>
                </c:pt>
                <c:pt idx="74737">
                  <c:v>36.717053774856097</c:v>
                </c:pt>
                <c:pt idx="74738">
                  <c:v>36.717192569005903</c:v>
                </c:pt>
                <c:pt idx="74739">
                  <c:v>36.717331362711398</c:v>
                </c:pt>
                <c:pt idx="74740">
                  <c:v>36.717470155972599</c:v>
                </c:pt>
                <c:pt idx="74741">
                  <c:v>36.717608948789596</c:v>
                </c:pt>
                <c:pt idx="74742">
                  <c:v>36.717747741162299</c:v>
                </c:pt>
                <c:pt idx="74743">
                  <c:v>36.717886533090699</c:v>
                </c:pt>
                <c:pt idx="74744">
                  <c:v>36.718025324574903</c:v>
                </c:pt>
                <c:pt idx="74745">
                  <c:v>36.718164115614798</c:v>
                </c:pt>
                <c:pt idx="74746">
                  <c:v>36.718302906210504</c:v>
                </c:pt>
                <c:pt idx="74747">
                  <c:v>36.7184416963619</c:v>
                </c:pt>
                <c:pt idx="74748">
                  <c:v>36.718580486069001</c:v>
                </c:pt>
                <c:pt idx="74749">
                  <c:v>36.7187192753319</c:v>
                </c:pt>
                <c:pt idx="74750">
                  <c:v>36.718858064150602</c:v>
                </c:pt>
                <c:pt idx="74751">
                  <c:v>36.718996852525002</c:v>
                </c:pt>
                <c:pt idx="74752">
                  <c:v>36.7191356404551</c:v>
                </c:pt>
                <c:pt idx="74753">
                  <c:v>36.719274427941002</c:v>
                </c:pt>
                <c:pt idx="74754">
                  <c:v>36.719413214982701</c:v>
                </c:pt>
                <c:pt idx="74755">
                  <c:v>36.719552001580098</c:v>
                </c:pt>
                <c:pt idx="74756">
                  <c:v>36.719690787733199</c:v>
                </c:pt>
                <c:pt idx="74757">
                  <c:v>36.719829573442198</c:v>
                </c:pt>
                <c:pt idx="74758">
                  <c:v>36.719968358706801</c:v>
                </c:pt>
                <c:pt idx="74759">
                  <c:v>36.720107143527301</c:v>
                </c:pt>
                <c:pt idx="74760">
                  <c:v>36.720245927903498</c:v>
                </c:pt>
                <c:pt idx="74761">
                  <c:v>36.720384711835401</c:v>
                </c:pt>
                <c:pt idx="74762">
                  <c:v>36.720523495323199</c:v>
                </c:pt>
                <c:pt idx="74763">
                  <c:v>36.720662278366703</c:v>
                </c:pt>
                <c:pt idx="74764">
                  <c:v>36.720801060965996</c:v>
                </c:pt>
                <c:pt idx="74765">
                  <c:v>36.720939843121002</c:v>
                </c:pt>
                <c:pt idx="74766">
                  <c:v>36.721078624831797</c:v>
                </c:pt>
                <c:pt idx="74767">
                  <c:v>36.721217406098397</c:v>
                </c:pt>
                <c:pt idx="74768">
                  <c:v>36.721356186920701</c:v>
                </c:pt>
                <c:pt idx="74769">
                  <c:v>36.721494967298803</c:v>
                </c:pt>
                <c:pt idx="74770">
                  <c:v>36.721633747232801</c:v>
                </c:pt>
                <c:pt idx="74771">
                  <c:v>36.721772526722397</c:v>
                </c:pt>
                <c:pt idx="74772">
                  <c:v>36.721911305767897</c:v>
                </c:pt>
                <c:pt idx="74773">
                  <c:v>36.722050084369101</c:v>
                </c:pt>
                <c:pt idx="74774">
                  <c:v>36.722188862526203</c:v>
                </c:pt>
                <c:pt idx="74775">
                  <c:v>36.722327640239001</c:v>
                </c:pt>
                <c:pt idx="74776">
                  <c:v>36.722466417507597</c:v>
                </c:pt>
                <c:pt idx="74777">
                  <c:v>36.722605194331997</c:v>
                </c:pt>
                <c:pt idx="74778">
                  <c:v>36.722743970712102</c:v>
                </c:pt>
                <c:pt idx="74779">
                  <c:v>36.722882746648096</c:v>
                </c:pt>
                <c:pt idx="74780">
                  <c:v>36.723021522139803</c:v>
                </c:pt>
                <c:pt idx="74781">
                  <c:v>36.723160297187398</c:v>
                </c:pt>
                <c:pt idx="74782">
                  <c:v>36.723299071790699</c:v>
                </c:pt>
                <c:pt idx="74783">
                  <c:v>36.723437845949803</c:v>
                </c:pt>
                <c:pt idx="74784">
                  <c:v>36.723576619664698</c:v>
                </c:pt>
                <c:pt idx="74785">
                  <c:v>36.723715392935503</c:v>
                </c:pt>
                <c:pt idx="74786">
                  <c:v>36.723854165761999</c:v>
                </c:pt>
                <c:pt idx="74787">
                  <c:v>36.723992938144299</c:v>
                </c:pt>
                <c:pt idx="74788">
                  <c:v>36.724131710082403</c:v>
                </c:pt>
                <c:pt idx="74789">
                  <c:v>36.724270481576397</c:v>
                </c:pt>
                <c:pt idx="74790">
                  <c:v>36.724409252626103</c:v>
                </c:pt>
                <c:pt idx="74791">
                  <c:v>36.724548023231598</c:v>
                </c:pt>
                <c:pt idx="74792">
                  <c:v>36.724686793392998</c:v>
                </c:pt>
                <c:pt idx="74793">
                  <c:v>36.724825563110102</c:v>
                </c:pt>
                <c:pt idx="74794">
                  <c:v>36.724964332383102</c:v>
                </c:pt>
                <c:pt idx="74795">
                  <c:v>36.7251031012119</c:v>
                </c:pt>
                <c:pt idx="74796">
                  <c:v>36.725241869596502</c:v>
                </c:pt>
                <c:pt idx="74797">
                  <c:v>36.725380637536901</c:v>
                </c:pt>
                <c:pt idx="74798">
                  <c:v>36.725519405033097</c:v>
                </c:pt>
                <c:pt idx="74799">
                  <c:v>36.725658172085097</c:v>
                </c:pt>
                <c:pt idx="74800">
                  <c:v>36.725796938693001</c:v>
                </c:pt>
                <c:pt idx="74801">
                  <c:v>36.725935704856703</c:v>
                </c:pt>
                <c:pt idx="74802">
                  <c:v>36.726074470576201</c:v>
                </c:pt>
                <c:pt idx="74803">
                  <c:v>36.726213235851503</c:v>
                </c:pt>
                <c:pt idx="74804">
                  <c:v>36.726352000682603</c:v>
                </c:pt>
                <c:pt idx="74805">
                  <c:v>36.726490765069599</c:v>
                </c:pt>
                <c:pt idx="74806">
                  <c:v>36.726629529012399</c:v>
                </c:pt>
                <c:pt idx="74807">
                  <c:v>36.726768292511103</c:v>
                </c:pt>
                <c:pt idx="74808">
                  <c:v>36.726907055565498</c:v>
                </c:pt>
                <c:pt idx="74809">
                  <c:v>36.727045818175803</c:v>
                </c:pt>
                <c:pt idx="74810">
                  <c:v>36.727184580341898</c:v>
                </c:pt>
                <c:pt idx="74811">
                  <c:v>36.727323342063897</c:v>
                </c:pt>
                <c:pt idx="74812">
                  <c:v>36.727462103341701</c:v>
                </c:pt>
                <c:pt idx="74813">
                  <c:v>36.727600864175301</c:v>
                </c:pt>
                <c:pt idx="74814">
                  <c:v>36.727739624564798</c:v>
                </c:pt>
                <c:pt idx="74815">
                  <c:v>36.727878384510099</c:v>
                </c:pt>
                <c:pt idx="74816">
                  <c:v>36.728017144011297</c:v>
                </c:pt>
                <c:pt idx="74817">
                  <c:v>36.728155903068298</c:v>
                </c:pt>
                <c:pt idx="74818">
                  <c:v>36.728294661681097</c:v>
                </c:pt>
                <c:pt idx="74819">
                  <c:v>36.7284334198498</c:v>
                </c:pt>
                <c:pt idx="74820">
                  <c:v>36.728572177574399</c:v>
                </c:pt>
                <c:pt idx="74821">
                  <c:v>36.728710934854803</c:v>
                </c:pt>
                <c:pt idx="74822">
                  <c:v>36.728849691691003</c:v>
                </c:pt>
                <c:pt idx="74823">
                  <c:v>36.728988448083101</c:v>
                </c:pt>
                <c:pt idx="74824">
                  <c:v>36.729127204031002</c:v>
                </c:pt>
                <c:pt idx="74825">
                  <c:v>36.7292659595348</c:v>
                </c:pt>
                <c:pt idx="74826">
                  <c:v>36.729404714594502</c:v>
                </c:pt>
                <c:pt idx="74827">
                  <c:v>36.72954346921</c:v>
                </c:pt>
                <c:pt idx="74828">
                  <c:v>36.729682223381403</c:v>
                </c:pt>
                <c:pt idx="74829">
                  <c:v>36.729820977108602</c:v>
                </c:pt>
                <c:pt idx="74830">
                  <c:v>36.729959730391698</c:v>
                </c:pt>
                <c:pt idx="74831">
                  <c:v>36.730098483230698</c:v>
                </c:pt>
                <c:pt idx="74832">
                  <c:v>36.730237235625502</c:v>
                </c:pt>
                <c:pt idx="74833">
                  <c:v>36.730375987576203</c:v>
                </c:pt>
                <c:pt idx="74834">
                  <c:v>36.7305147390827</c:v>
                </c:pt>
                <c:pt idx="74835">
                  <c:v>36.730653490145102</c:v>
                </c:pt>
                <c:pt idx="74836">
                  <c:v>36.7307922407634</c:v>
                </c:pt>
                <c:pt idx="74837">
                  <c:v>36.730930990937601</c:v>
                </c:pt>
                <c:pt idx="74838">
                  <c:v>36.7310697406676</c:v>
                </c:pt>
                <c:pt idx="74839">
                  <c:v>36.731208489953502</c:v>
                </c:pt>
                <c:pt idx="74840">
                  <c:v>36.731347238795301</c:v>
                </c:pt>
                <c:pt idx="74841">
                  <c:v>36.731485987192997</c:v>
                </c:pt>
                <c:pt idx="74842">
                  <c:v>36.731624735146497</c:v>
                </c:pt>
                <c:pt idx="74843">
                  <c:v>36.731763482656</c:v>
                </c:pt>
                <c:pt idx="74844">
                  <c:v>36.7319022297213</c:v>
                </c:pt>
                <c:pt idx="74845">
                  <c:v>36.732040976342503</c:v>
                </c:pt>
                <c:pt idx="74846">
                  <c:v>36.732179722519497</c:v>
                </c:pt>
                <c:pt idx="74847">
                  <c:v>36.732318468252501</c:v>
                </c:pt>
                <c:pt idx="74848">
                  <c:v>36.732457213541302</c:v>
                </c:pt>
                <c:pt idx="74849">
                  <c:v>36.732595958386099</c:v>
                </c:pt>
                <c:pt idx="74850">
                  <c:v>36.732734702786701</c:v>
                </c:pt>
                <c:pt idx="74851">
                  <c:v>36.732873446743199</c:v>
                </c:pt>
                <c:pt idx="74852">
                  <c:v>36.7330121902556</c:v>
                </c:pt>
                <c:pt idx="74853">
                  <c:v>36.733150933323898</c:v>
                </c:pt>
                <c:pt idx="74854">
                  <c:v>36.7332896759481</c:v>
                </c:pt>
                <c:pt idx="74855">
                  <c:v>36.733428418128199</c:v>
                </c:pt>
                <c:pt idx="74856">
                  <c:v>36.733567159864201</c:v>
                </c:pt>
                <c:pt idx="74857">
                  <c:v>36.7337059011561</c:v>
                </c:pt>
                <c:pt idx="74858">
                  <c:v>36.733844642003902</c:v>
                </c:pt>
                <c:pt idx="74859">
                  <c:v>36.733983382407601</c:v>
                </c:pt>
                <c:pt idx="74860">
                  <c:v>36.734122122367197</c:v>
                </c:pt>
                <c:pt idx="74861">
                  <c:v>36.734260861882703</c:v>
                </c:pt>
                <c:pt idx="74862">
                  <c:v>36.734399600954198</c:v>
                </c:pt>
                <c:pt idx="74863">
                  <c:v>36.734538339581498</c:v>
                </c:pt>
                <c:pt idx="74864">
                  <c:v>36.734677077764701</c:v>
                </c:pt>
                <c:pt idx="74865">
                  <c:v>36.7348158155039</c:v>
                </c:pt>
                <c:pt idx="74866">
                  <c:v>36.734954552798897</c:v>
                </c:pt>
                <c:pt idx="74867">
                  <c:v>36.735093289649903</c:v>
                </c:pt>
                <c:pt idx="74868">
                  <c:v>36.735232026056799</c:v>
                </c:pt>
                <c:pt idx="74869">
                  <c:v>36.735370762019599</c:v>
                </c:pt>
                <c:pt idx="74870">
                  <c:v>36.735509497538303</c:v>
                </c:pt>
                <c:pt idx="74871">
                  <c:v>36.735648232613002</c:v>
                </c:pt>
                <c:pt idx="74872">
                  <c:v>36.735786967243598</c:v>
                </c:pt>
                <c:pt idx="74873">
                  <c:v>36.735925701430098</c:v>
                </c:pt>
                <c:pt idx="74874">
                  <c:v>36.736064435172501</c:v>
                </c:pt>
                <c:pt idx="74875">
                  <c:v>36.736203168470801</c:v>
                </c:pt>
                <c:pt idx="74876">
                  <c:v>36.736341901325098</c:v>
                </c:pt>
                <c:pt idx="74877">
                  <c:v>36.736480633735297</c:v>
                </c:pt>
                <c:pt idx="74878">
                  <c:v>36.736619365701401</c:v>
                </c:pt>
                <c:pt idx="74879">
                  <c:v>36.7367580972235</c:v>
                </c:pt>
                <c:pt idx="74880">
                  <c:v>36.736896828301496</c:v>
                </c:pt>
                <c:pt idx="74881">
                  <c:v>36.737035558935403</c:v>
                </c:pt>
                <c:pt idx="74882">
                  <c:v>36.737174289125299</c:v>
                </c:pt>
                <c:pt idx="74883">
                  <c:v>36.737313018871099</c:v>
                </c:pt>
                <c:pt idx="74884">
                  <c:v>36.737451748172802</c:v>
                </c:pt>
                <c:pt idx="74885">
                  <c:v>36.737590477030501</c:v>
                </c:pt>
                <c:pt idx="74886">
                  <c:v>36.737729205444097</c:v>
                </c:pt>
                <c:pt idx="74887">
                  <c:v>36.737867933413597</c:v>
                </c:pt>
                <c:pt idx="74888">
                  <c:v>36.738006660939199</c:v>
                </c:pt>
                <c:pt idx="74889">
                  <c:v>36.738145388020598</c:v>
                </c:pt>
                <c:pt idx="74890">
                  <c:v>36.738284114658001</c:v>
                </c:pt>
                <c:pt idx="74891">
                  <c:v>36.738422840851399</c:v>
                </c:pt>
                <c:pt idx="74892">
                  <c:v>36.738561566600602</c:v>
                </c:pt>
                <c:pt idx="74893">
                  <c:v>36.7387002919059</c:v>
                </c:pt>
                <c:pt idx="74894">
                  <c:v>36.738839016767102</c:v>
                </c:pt>
                <c:pt idx="74895">
                  <c:v>36.7389777411843</c:v>
                </c:pt>
                <c:pt idx="74896">
                  <c:v>36.739116465157402</c:v>
                </c:pt>
                <c:pt idx="74897">
                  <c:v>36.7392551886864</c:v>
                </c:pt>
                <c:pt idx="74898">
                  <c:v>36.739393911771501</c:v>
                </c:pt>
                <c:pt idx="74899">
                  <c:v>36.739532634412399</c:v>
                </c:pt>
                <c:pt idx="74900">
                  <c:v>36.739671356609399</c:v>
                </c:pt>
                <c:pt idx="74901">
                  <c:v>36.739810078362297</c:v>
                </c:pt>
                <c:pt idx="74902">
                  <c:v>36.739948799671197</c:v>
                </c:pt>
                <c:pt idx="74903">
                  <c:v>36.740087520536001</c:v>
                </c:pt>
                <c:pt idx="74904">
                  <c:v>36.740226240956801</c:v>
                </c:pt>
                <c:pt idx="74905">
                  <c:v>36.740364960933597</c:v>
                </c:pt>
                <c:pt idx="74906">
                  <c:v>36.740503680466297</c:v>
                </c:pt>
                <c:pt idx="74907">
                  <c:v>36.740642399555099</c:v>
                </c:pt>
                <c:pt idx="74908">
                  <c:v>36.740781118199699</c:v>
                </c:pt>
                <c:pt idx="74909">
                  <c:v>36.740919836400401</c:v>
                </c:pt>
                <c:pt idx="74910">
                  <c:v>36.741058554157</c:v>
                </c:pt>
                <c:pt idx="74911">
                  <c:v>36.741197271469701</c:v>
                </c:pt>
                <c:pt idx="74912">
                  <c:v>36.7413359883383</c:v>
                </c:pt>
                <c:pt idx="74913">
                  <c:v>36.741474704762801</c:v>
                </c:pt>
                <c:pt idx="74914">
                  <c:v>36.741613420743398</c:v>
                </c:pt>
                <c:pt idx="74915">
                  <c:v>36.741752136279899</c:v>
                </c:pt>
                <c:pt idx="74916">
                  <c:v>36.741890851372403</c:v>
                </c:pt>
                <c:pt idx="74917">
                  <c:v>36.742029566020904</c:v>
                </c:pt>
                <c:pt idx="74918">
                  <c:v>36.7421682802254</c:v>
                </c:pt>
                <c:pt idx="74919">
                  <c:v>36.742306993985899</c:v>
                </c:pt>
                <c:pt idx="74920">
                  <c:v>36.742445707302402</c:v>
                </c:pt>
                <c:pt idx="74921">
                  <c:v>36.742584420174801</c:v>
                </c:pt>
                <c:pt idx="74922">
                  <c:v>36.742723132603302</c:v>
                </c:pt>
                <c:pt idx="74923">
                  <c:v>36.742861844587701</c:v>
                </c:pt>
                <c:pt idx="74924">
                  <c:v>36.743000556128202</c:v>
                </c:pt>
                <c:pt idx="74925">
                  <c:v>36.743139267224599</c:v>
                </c:pt>
                <c:pt idx="74926">
                  <c:v>36.743277977877099</c:v>
                </c:pt>
                <c:pt idx="74927">
                  <c:v>36.743416688085503</c:v>
                </c:pt>
                <c:pt idx="74928">
                  <c:v>36.743555397850002</c:v>
                </c:pt>
                <c:pt idx="74929">
                  <c:v>36.743694107170398</c:v>
                </c:pt>
                <c:pt idx="74930">
                  <c:v>36.743832816046798</c:v>
                </c:pt>
                <c:pt idx="74931">
                  <c:v>36.743971524479299</c:v>
                </c:pt>
                <c:pt idx="74932">
                  <c:v>36.744110232467698</c:v>
                </c:pt>
                <c:pt idx="74933">
                  <c:v>36.744248940012199</c:v>
                </c:pt>
                <c:pt idx="74934">
                  <c:v>36.744387647112703</c:v>
                </c:pt>
                <c:pt idx="74935">
                  <c:v>36.744526353769203</c:v>
                </c:pt>
                <c:pt idx="74936">
                  <c:v>36.744665059981699</c:v>
                </c:pt>
                <c:pt idx="74937">
                  <c:v>36.744803765750198</c:v>
                </c:pt>
                <c:pt idx="74938">
                  <c:v>36.744942471074701</c:v>
                </c:pt>
                <c:pt idx="74939">
                  <c:v>36.745081175955299</c:v>
                </c:pt>
                <c:pt idx="74940">
                  <c:v>36.745219880391801</c:v>
                </c:pt>
                <c:pt idx="74941">
                  <c:v>36.745358584384398</c:v>
                </c:pt>
                <c:pt idx="74942">
                  <c:v>36.745497287932999</c:v>
                </c:pt>
                <c:pt idx="74943">
                  <c:v>36.745635991037602</c:v>
                </c:pt>
                <c:pt idx="74944">
                  <c:v>36.745774693698301</c:v>
                </c:pt>
                <c:pt idx="74945">
                  <c:v>36.745913395914897</c:v>
                </c:pt>
                <c:pt idx="74946">
                  <c:v>36.746052097687603</c:v>
                </c:pt>
                <c:pt idx="74947">
                  <c:v>36.746190799016397</c:v>
                </c:pt>
                <c:pt idx="74948">
                  <c:v>36.746329499901101</c:v>
                </c:pt>
                <c:pt idx="74949">
                  <c:v>36.746468200341901</c:v>
                </c:pt>
                <c:pt idx="74950">
                  <c:v>36.746606900338698</c:v>
                </c:pt>
                <c:pt idx="74951">
                  <c:v>36.746745599891597</c:v>
                </c:pt>
                <c:pt idx="74952">
                  <c:v>36.746884299000499</c:v>
                </c:pt>
                <c:pt idx="74953">
                  <c:v>36.747022997665397</c:v>
                </c:pt>
                <c:pt idx="74954">
                  <c:v>36.747161695886398</c:v>
                </c:pt>
                <c:pt idx="74955">
                  <c:v>36.747300393663402</c:v>
                </c:pt>
                <c:pt idx="74956">
                  <c:v>36.747439090996401</c:v>
                </c:pt>
                <c:pt idx="74957">
                  <c:v>36.747577787885497</c:v>
                </c:pt>
                <c:pt idx="74958">
                  <c:v>36.747716484330603</c:v>
                </c:pt>
                <c:pt idx="74959">
                  <c:v>36.747855180331797</c:v>
                </c:pt>
                <c:pt idx="74960">
                  <c:v>36.747993875889001</c:v>
                </c:pt>
                <c:pt idx="74961">
                  <c:v>36.748132571002301</c:v>
                </c:pt>
                <c:pt idx="74962">
                  <c:v>36.748271265671598</c:v>
                </c:pt>
                <c:pt idx="74963">
                  <c:v>36.748409959897003</c:v>
                </c:pt>
                <c:pt idx="74964">
                  <c:v>36.748548653678398</c:v>
                </c:pt>
                <c:pt idx="74965">
                  <c:v>36.748687347015903</c:v>
                </c:pt>
                <c:pt idx="74966">
                  <c:v>36.748826039909403</c:v>
                </c:pt>
                <c:pt idx="74967">
                  <c:v>36.748964732358999</c:v>
                </c:pt>
                <c:pt idx="74968">
                  <c:v>36.749103424364698</c:v>
                </c:pt>
                <c:pt idx="74969">
                  <c:v>36.7492421159264</c:v>
                </c:pt>
                <c:pt idx="74970">
                  <c:v>36.749380807044098</c:v>
                </c:pt>
                <c:pt idx="74971">
                  <c:v>36.749519497717998</c:v>
                </c:pt>
                <c:pt idx="74972">
                  <c:v>36.749658187947901</c:v>
                </c:pt>
                <c:pt idx="74973">
                  <c:v>36.7497968777338</c:v>
                </c:pt>
                <c:pt idx="74974">
                  <c:v>36.749935567075802</c:v>
                </c:pt>
                <c:pt idx="74975">
                  <c:v>36.7500742559739</c:v>
                </c:pt>
                <c:pt idx="74976">
                  <c:v>36.7502129444281</c:v>
                </c:pt>
                <c:pt idx="74977">
                  <c:v>36.750351632438303</c:v>
                </c:pt>
                <c:pt idx="74978">
                  <c:v>36.750490320004602</c:v>
                </c:pt>
                <c:pt idx="74979">
                  <c:v>36.750629007127003</c:v>
                </c:pt>
                <c:pt idx="74980">
                  <c:v>36.7507676938055</c:v>
                </c:pt>
                <c:pt idx="74981">
                  <c:v>36.75090638004</c:v>
                </c:pt>
                <c:pt idx="74982">
                  <c:v>36.751045065830603</c:v>
                </c:pt>
                <c:pt idx="74983">
                  <c:v>36.751183751177301</c:v>
                </c:pt>
                <c:pt idx="74984">
                  <c:v>36.751322436080002</c:v>
                </c:pt>
                <c:pt idx="74985">
                  <c:v>36.751461120538899</c:v>
                </c:pt>
                <c:pt idx="74986">
                  <c:v>36.751599804553798</c:v>
                </c:pt>
                <c:pt idx="74987">
                  <c:v>36.751738488124801</c:v>
                </c:pt>
                <c:pt idx="74988">
                  <c:v>36.751877171251898</c:v>
                </c:pt>
                <c:pt idx="74989">
                  <c:v>36.752015853935099</c:v>
                </c:pt>
                <c:pt idx="74990">
                  <c:v>36.752154536174402</c:v>
                </c:pt>
                <c:pt idx="74991">
                  <c:v>36.7522932179698</c:v>
                </c:pt>
                <c:pt idx="74992">
                  <c:v>36.752431899321202</c:v>
                </c:pt>
                <c:pt idx="74993">
                  <c:v>36.752570580228799</c:v>
                </c:pt>
                <c:pt idx="74994">
                  <c:v>36.752709260692399</c:v>
                </c:pt>
                <c:pt idx="74995">
                  <c:v>36.752847940712201</c:v>
                </c:pt>
                <c:pt idx="74996">
                  <c:v>36.752986620287999</c:v>
                </c:pt>
                <c:pt idx="74997">
                  <c:v>36.753125299419999</c:v>
                </c:pt>
                <c:pt idx="74998">
                  <c:v>36.753263978108002</c:v>
                </c:pt>
                <c:pt idx="74999">
                  <c:v>36.7534026563522</c:v>
                </c:pt>
                <c:pt idx="75000">
                  <c:v>36.753541334152402</c:v>
                </c:pt>
                <c:pt idx="75001">
                  <c:v>36.753680011508798</c:v>
                </c:pt>
                <c:pt idx="75002">
                  <c:v>36.753818688421198</c:v>
                </c:pt>
                <c:pt idx="75003">
                  <c:v>36.7539573648898</c:v>
                </c:pt>
                <c:pt idx="75004">
                  <c:v>36.754096040914497</c:v>
                </c:pt>
                <c:pt idx="75005">
                  <c:v>36.754234716495297</c:v>
                </c:pt>
                <c:pt idx="75006">
                  <c:v>36.7543733916322</c:v>
                </c:pt>
                <c:pt idx="75007">
                  <c:v>36.754512066325198</c:v>
                </c:pt>
                <c:pt idx="75008">
                  <c:v>36.754650740574299</c:v>
                </c:pt>
                <c:pt idx="75009">
                  <c:v>36.754789414379502</c:v>
                </c:pt>
                <c:pt idx="75010">
                  <c:v>36.7549280877409</c:v>
                </c:pt>
                <c:pt idx="75011">
                  <c:v>36.755066760658401</c:v>
                </c:pt>
                <c:pt idx="75012">
                  <c:v>36.755205433131998</c:v>
                </c:pt>
                <c:pt idx="75013">
                  <c:v>36.755344105161697</c:v>
                </c:pt>
                <c:pt idx="75014">
                  <c:v>36.755482776747499</c:v>
                </c:pt>
                <c:pt idx="75015">
                  <c:v>36.755621447889503</c:v>
                </c:pt>
                <c:pt idx="75016">
                  <c:v>36.755760118587602</c:v>
                </c:pt>
                <c:pt idx="75017">
                  <c:v>36.755898788841797</c:v>
                </c:pt>
                <c:pt idx="75018">
                  <c:v>36.756037458652202</c:v>
                </c:pt>
                <c:pt idx="75019">
                  <c:v>36.756176128018701</c:v>
                </c:pt>
                <c:pt idx="75020">
                  <c:v>36.756314796941297</c:v>
                </c:pt>
                <c:pt idx="75021">
                  <c:v>36.756453465420002</c:v>
                </c:pt>
                <c:pt idx="75022">
                  <c:v>36.756592133454902</c:v>
                </c:pt>
                <c:pt idx="75023">
                  <c:v>36.756730801045897</c:v>
                </c:pt>
                <c:pt idx="75024">
                  <c:v>36.756869468193102</c:v>
                </c:pt>
                <c:pt idx="75025">
                  <c:v>36.757008134896402</c:v>
                </c:pt>
                <c:pt idx="75026">
                  <c:v>36.757146801155798</c:v>
                </c:pt>
                <c:pt idx="75027">
                  <c:v>36.757285466971403</c:v>
                </c:pt>
                <c:pt idx="75028">
                  <c:v>36.757424132343097</c:v>
                </c:pt>
                <c:pt idx="75029">
                  <c:v>36.757562797271</c:v>
                </c:pt>
                <c:pt idx="75030">
                  <c:v>36.757701461754998</c:v>
                </c:pt>
                <c:pt idx="75031">
                  <c:v>36.757840125795099</c:v>
                </c:pt>
                <c:pt idx="75032">
                  <c:v>36.757978789391402</c:v>
                </c:pt>
                <c:pt idx="75033">
                  <c:v>36.7581174525439</c:v>
                </c:pt>
                <c:pt idx="75034">
                  <c:v>36.7582561152525</c:v>
                </c:pt>
                <c:pt idx="75035">
                  <c:v>36.758394777517303</c:v>
                </c:pt>
                <c:pt idx="75036">
                  <c:v>36.758533439338201</c:v>
                </c:pt>
                <c:pt idx="75037">
                  <c:v>36.758672100715302</c:v>
                </c:pt>
                <c:pt idx="75038">
                  <c:v>36.758810761648498</c:v>
                </c:pt>
                <c:pt idx="75039">
                  <c:v>36.758949422137903</c:v>
                </c:pt>
                <c:pt idx="75040">
                  <c:v>36.759088082183403</c:v>
                </c:pt>
                <c:pt idx="75041">
                  <c:v>36.759226741785099</c:v>
                </c:pt>
                <c:pt idx="75042">
                  <c:v>36.759365400942997</c:v>
                </c:pt>
                <c:pt idx="75043">
                  <c:v>36.759504059656997</c:v>
                </c:pt>
                <c:pt idx="75044">
                  <c:v>36.7596427179272</c:v>
                </c:pt>
                <c:pt idx="75045">
                  <c:v>36.759781375753597</c:v>
                </c:pt>
                <c:pt idx="75046">
                  <c:v>36.759920033136197</c:v>
                </c:pt>
                <c:pt idx="75047">
                  <c:v>36.760058690074899</c:v>
                </c:pt>
                <c:pt idx="75048">
                  <c:v>36.760197346569697</c:v>
                </c:pt>
                <c:pt idx="75049">
                  <c:v>36.760336002620797</c:v>
                </c:pt>
                <c:pt idx="75050">
                  <c:v>36.760474658227999</c:v>
                </c:pt>
                <c:pt idx="75051">
                  <c:v>36.760613313391403</c:v>
                </c:pt>
                <c:pt idx="75052">
                  <c:v>36.760751968111002</c:v>
                </c:pt>
                <c:pt idx="75053">
                  <c:v>36.760890622386803</c:v>
                </c:pt>
                <c:pt idx="75054">
                  <c:v>36.7610292762187</c:v>
                </c:pt>
                <c:pt idx="75055">
                  <c:v>36.761167929606799</c:v>
                </c:pt>
                <c:pt idx="75056">
                  <c:v>36.7613065825511</c:v>
                </c:pt>
                <c:pt idx="75057">
                  <c:v>36.761445235051603</c:v>
                </c:pt>
                <c:pt idx="75058">
                  <c:v>36.761583887108301</c:v>
                </c:pt>
                <c:pt idx="75059">
                  <c:v>36.761722538721102</c:v>
                </c:pt>
                <c:pt idx="75060">
                  <c:v>36.761861189890197</c:v>
                </c:pt>
                <c:pt idx="75061">
                  <c:v>36.761999840615402</c:v>
                </c:pt>
                <c:pt idx="75062">
                  <c:v>36.762138490896902</c:v>
                </c:pt>
                <c:pt idx="75063">
                  <c:v>36.762277140734497</c:v>
                </c:pt>
                <c:pt idx="75064">
                  <c:v>36.762415790128301</c:v>
                </c:pt>
                <c:pt idx="75065">
                  <c:v>36.762554439078301</c:v>
                </c:pt>
                <c:pt idx="75066">
                  <c:v>36.762693087584502</c:v>
                </c:pt>
                <c:pt idx="75067">
                  <c:v>36.762831735646998</c:v>
                </c:pt>
                <c:pt idx="75068">
                  <c:v>36.762970383265603</c:v>
                </c:pt>
                <c:pt idx="75069">
                  <c:v>36.763109030440397</c:v>
                </c:pt>
                <c:pt idx="75070">
                  <c:v>36.7632476771714</c:v>
                </c:pt>
                <c:pt idx="75071">
                  <c:v>36.763386323458597</c:v>
                </c:pt>
                <c:pt idx="75072">
                  <c:v>36.763524969301997</c:v>
                </c:pt>
                <c:pt idx="75073">
                  <c:v>36.763663614701699</c:v>
                </c:pt>
                <c:pt idx="75074">
                  <c:v>36.763802259657503</c:v>
                </c:pt>
                <c:pt idx="75075">
                  <c:v>36.763940904169502</c:v>
                </c:pt>
                <c:pt idx="75076">
                  <c:v>36.764079548237802</c:v>
                </c:pt>
                <c:pt idx="75077">
                  <c:v>36.764218191862298</c:v>
                </c:pt>
                <c:pt idx="75078">
                  <c:v>36.764356835043003</c:v>
                </c:pt>
                <c:pt idx="75079">
                  <c:v>36.764495477779903</c:v>
                </c:pt>
                <c:pt idx="75080">
                  <c:v>36.764634120072998</c:v>
                </c:pt>
                <c:pt idx="75081">
                  <c:v>36.764772761922302</c:v>
                </c:pt>
                <c:pt idx="75082">
                  <c:v>36.764911403327901</c:v>
                </c:pt>
                <c:pt idx="75083">
                  <c:v>36.765050044289701</c:v>
                </c:pt>
                <c:pt idx="75084">
                  <c:v>36.765188684807697</c:v>
                </c:pt>
                <c:pt idx="75085">
                  <c:v>36.765327324881902</c:v>
                </c:pt>
                <c:pt idx="75086">
                  <c:v>36.765465964512302</c:v>
                </c:pt>
                <c:pt idx="75087">
                  <c:v>36.765604603699003</c:v>
                </c:pt>
                <c:pt idx="75088">
                  <c:v>36.7657432424419</c:v>
                </c:pt>
                <c:pt idx="75089">
                  <c:v>36.765881880741098</c:v>
                </c:pt>
                <c:pt idx="75090">
                  <c:v>36.766020518596399</c:v>
                </c:pt>
                <c:pt idx="75091">
                  <c:v>36.766159156008001</c:v>
                </c:pt>
                <c:pt idx="75092">
                  <c:v>36.766297792975898</c:v>
                </c:pt>
                <c:pt idx="75093">
                  <c:v>36.766436429499898</c:v>
                </c:pt>
                <c:pt idx="75094">
                  <c:v>36.766575065580298</c:v>
                </c:pt>
                <c:pt idx="75095">
                  <c:v>36.766713701216801</c:v>
                </c:pt>
                <c:pt idx="75096">
                  <c:v>36.766852336409599</c:v>
                </c:pt>
                <c:pt idx="75097">
                  <c:v>36.766990971158599</c:v>
                </c:pt>
                <c:pt idx="75098">
                  <c:v>36.7671296054639</c:v>
                </c:pt>
                <c:pt idx="75099">
                  <c:v>36.767268239325396</c:v>
                </c:pt>
                <c:pt idx="75100">
                  <c:v>36.767406872743202</c:v>
                </c:pt>
                <c:pt idx="75101">
                  <c:v>36.767545505717202</c:v>
                </c:pt>
                <c:pt idx="75102">
                  <c:v>36.767684138247397</c:v>
                </c:pt>
                <c:pt idx="75103">
                  <c:v>36.7678227703339</c:v>
                </c:pt>
                <c:pt idx="75104">
                  <c:v>36.767961401976699</c:v>
                </c:pt>
                <c:pt idx="75105">
                  <c:v>36.768100033175699</c:v>
                </c:pt>
                <c:pt idx="75106">
                  <c:v>36.768238663930902</c:v>
                </c:pt>
                <c:pt idx="75107">
                  <c:v>36.768377294242498</c:v>
                </c:pt>
                <c:pt idx="75108">
                  <c:v>36.768515924110197</c:v>
                </c:pt>
                <c:pt idx="75109">
                  <c:v>36.768654553534297</c:v>
                </c:pt>
                <c:pt idx="75110">
                  <c:v>36.7687931825145</c:v>
                </c:pt>
                <c:pt idx="75111">
                  <c:v>36.768931811051097</c:v>
                </c:pt>
                <c:pt idx="75112">
                  <c:v>36.769070439143903</c:v>
                </c:pt>
                <c:pt idx="75113">
                  <c:v>36.769209066793003</c:v>
                </c:pt>
                <c:pt idx="75114">
                  <c:v>36.769347693998299</c:v>
                </c:pt>
                <c:pt idx="75115">
                  <c:v>36.769486320759903</c:v>
                </c:pt>
                <c:pt idx="75116">
                  <c:v>36.769624947077801</c:v>
                </c:pt>
                <c:pt idx="75117">
                  <c:v>36.769763572952002</c:v>
                </c:pt>
                <c:pt idx="75118">
                  <c:v>36.769902198382397</c:v>
                </c:pt>
                <c:pt idx="75119">
                  <c:v>36.770040823369101</c:v>
                </c:pt>
                <c:pt idx="75120">
                  <c:v>36.770179447912</c:v>
                </c:pt>
                <c:pt idx="75121">
                  <c:v>36.7703180720113</c:v>
                </c:pt>
                <c:pt idx="75122">
                  <c:v>36.770456695666802</c:v>
                </c:pt>
                <c:pt idx="75123">
                  <c:v>36.770595318878598</c:v>
                </c:pt>
                <c:pt idx="75124">
                  <c:v>36.770733941646697</c:v>
                </c:pt>
                <c:pt idx="75125">
                  <c:v>36.770872563970997</c:v>
                </c:pt>
                <c:pt idx="75126">
                  <c:v>36.771011185851698</c:v>
                </c:pt>
                <c:pt idx="75127">
                  <c:v>36.771149807288602</c:v>
                </c:pt>
                <c:pt idx="75128">
                  <c:v>36.7712884282818</c:v>
                </c:pt>
                <c:pt idx="75129">
                  <c:v>36.771427048831299</c:v>
                </c:pt>
                <c:pt idx="75130">
                  <c:v>36.7715656689371</c:v>
                </c:pt>
                <c:pt idx="75131">
                  <c:v>36.771704288599103</c:v>
                </c:pt>
                <c:pt idx="75132">
                  <c:v>36.771842907817501</c:v>
                </c:pt>
                <c:pt idx="75133">
                  <c:v>36.771981526592199</c:v>
                </c:pt>
                <c:pt idx="75134">
                  <c:v>36.7721201449231</c:v>
                </c:pt>
                <c:pt idx="75135">
                  <c:v>36.772258762810402</c:v>
                </c:pt>
                <c:pt idx="75136">
                  <c:v>36.772397380253899</c:v>
                </c:pt>
                <c:pt idx="75137">
                  <c:v>36.772535997253698</c:v>
                </c:pt>
                <c:pt idx="75138">
                  <c:v>36.772674613809897</c:v>
                </c:pt>
                <c:pt idx="75139">
                  <c:v>36.772813229922299</c:v>
                </c:pt>
                <c:pt idx="75140">
                  <c:v>36.772951845591002</c:v>
                </c:pt>
                <c:pt idx="75141">
                  <c:v>36.7730904608161</c:v>
                </c:pt>
                <c:pt idx="75142">
                  <c:v>36.773229075597399</c:v>
                </c:pt>
                <c:pt idx="75143">
                  <c:v>36.7733676899351</c:v>
                </c:pt>
                <c:pt idx="75144">
                  <c:v>36.773506303829102</c:v>
                </c:pt>
                <c:pt idx="75145">
                  <c:v>36.773644917279299</c:v>
                </c:pt>
                <c:pt idx="75146">
                  <c:v>36.773783530285897</c:v>
                </c:pt>
                <c:pt idx="75147">
                  <c:v>36.773922142848797</c:v>
                </c:pt>
                <c:pt idx="75148">
                  <c:v>36.774060754967998</c:v>
                </c:pt>
                <c:pt idx="75149">
                  <c:v>36.774199366643501</c:v>
                </c:pt>
                <c:pt idx="75150">
                  <c:v>36.774337977875398</c:v>
                </c:pt>
                <c:pt idx="75151">
                  <c:v>36.774476588663497</c:v>
                </c:pt>
                <c:pt idx="75152">
                  <c:v>36.774615199007997</c:v>
                </c:pt>
                <c:pt idx="75153">
                  <c:v>36.774753808908798</c:v>
                </c:pt>
                <c:pt idx="75154">
                  <c:v>36.774892418365901</c:v>
                </c:pt>
                <c:pt idx="75155">
                  <c:v>36.775031027379399</c:v>
                </c:pt>
                <c:pt idx="75156">
                  <c:v>36.775169635949098</c:v>
                </c:pt>
                <c:pt idx="75157">
                  <c:v>36.775308244075198</c:v>
                </c:pt>
                <c:pt idx="75158">
                  <c:v>36.7754468517577</c:v>
                </c:pt>
                <c:pt idx="75159">
                  <c:v>36.775585458996403</c:v>
                </c:pt>
                <c:pt idx="75160">
                  <c:v>36.775724065791501</c:v>
                </c:pt>
                <c:pt idx="75161">
                  <c:v>36.7758626721429</c:v>
                </c:pt>
                <c:pt idx="75162">
                  <c:v>36.7760012780507</c:v>
                </c:pt>
                <c:pt idx="75163">
                  <c:v>36.776139883514702</c:v>
                </c:pt>
                <c:pt idx="75164">
                  <c:v>36.776278488535198</c:v>
                </c:pt>
                <c:pt idx="75165">
                  <c:v>36.776417093111903</c:v>
                </c:pt>
                <c:pt idx="75166">
                  <c:v>36.776555697245001</c:v>
                </c:pt>
                <c:pt idx="75167">
                  <c:v>36.776694300934501</c:v>
                </c:pt>
                <c:pt idx="75168">
                  <c:v>36.776832904180203</c:v>
                </c:pt>
                <c:pt idx="75169">
                  <c:v>36.776971506982399</c:v>
                </c:pt>
                <c:pt idx="75170">
                  <c:v>36.777110109340803</c:v>
                </c:pt>
                <c:pt idx="75171">
                  <c:v>36.777248711255602</c:v>
                </c:pt>
                <c:pt idx="75172">
                  <c:v>36.777387312726802</c:v>
                </c:pt>
                <c:pt idx="75173">
                  <c:v>36.777525913754303</c:v>
                </c:pt>
                <c:pt idx="75174">
                  <c:v>36.777664514338198</c:v>
                </c:pt>
                <c:pt idx="75175">
                  <c:v>36.777803114478402</c:v>
                </c:pt>
                <c:pt idx="75176">
                  <c:v>36.777941714175</c:v>
                </c:pt>
                <c:pt idx="75177">
                  <c:v>36.7780803134279</c:v>
                </c:pt>
                <c:pt idx="75178">
                  <c:v>36.7782189122372</c:v>
                </c:pt>
                <c:pt idx="75179">
                  <c:v>36.778357510602802</c:v>
                </c:pt>
                <c:pt idx="75180">
                  <c:v>36.778496108524799</c:v>
                </c:pt>
                <c:pt idx="75181">
                  <c:v>36.778634706003103</c:v>
                </c:pt>
                <c:pt idx="75182">
                  <c:v>36.778773303037902</c:v>
                </c:pt>
                <c:pt idx="75183">
                  <c:v>36.778911899628902</c:v>
                </c:pt>
                <c:pt idx="75184">
                  <c:v>36.779050495776403</c:v>
                </c:pt>
                <c:pt idx="75185">
                  <c:v>36.779189091480198</c:v>
                </c:pt>
                <c:pt idx="75186">
                  <c:v>36.779327686740402</c:v>
                </c:pt>
                <c:pt idx="75187">
                  <c:v>36.7794662815569</c:v>
                </c:pt>
                <c:pt idx="75188">
                  <c:v>36.779604875929799</c:v>
                </c:pt>
                <c:pt idx="75189">
                  <c:v>36.779743469859099</c:v>
                </c:pt>
                <c:pt idx="75190">
                  <c:v>36.7798820633448</c:v>
                </c:pt>
                <c:pt idx="75191">
                  <c:v>36.780020656386803</c:v>
                </c:pt>
                <c:pt idx="75192">
                  <c:v>36.7801592489852</c:v>
                </c:pt>
                <c:pt idx="75193">
                  <c:v>36.780297841139998</c:v>
                </c:pt>
                <c:pt idx="75194">
                  <c:v>36.780436432851197</c:v>
                </c:pt>
                <c:pt idx="75195">
                  <c:v>36.780575024118697</c:v>
                </c:pt>
                <c:pt idx="75196">
                  <c:v>36.780713614942698</c:v>
                </c:pt>
                <c:pt idx="75197">
                  <c:v>36.780852205323001</c:v>
                </c:pt>
                <c:pt idx="75198">
                  <c:v>36.780990795259697</c:v>
                </c:pt>
                <c:pt idx="75199">
                  <c:v>36.781129384752802</c:v>
                </c:pt>
                <c:pt idx="75200">
                  <c:v>36.781267973802201</c:v>
                </c:pt>
                <c:pt idx="75201">
                  <c:v>36.781406562408101</c:v>
                </c:pt>
                <c:pt idx="75202">
                  <c:v>36.781545150570302</c:v>
                </c:pt>
                <c:pt idx="75203">
                  <c:v>36.781683738288997</c:v>
                </c:pt>
                <c:pt idx="75204">
                  <c:v>36.781822325564001</c:v>
                </c:pt>
                <c:pt idx="75205">
                  <c:v>36.781960912395498</c:v>
                </c:pt>
                <c:pt idx="75206">
                  <c:v>36.782099498783303</c:v>
                </c:pt>
                <c:pt idx="75207">
                  <c:v>36.782238084727503</c:v>
                </c:pt>
                <c:pt idx="75208">
                  <c:v>36.782376670228103</c:v>
                </c:pt>
                <c:pt idx="75209">
                  <c:v>36.782515255285197</c:v>
                </c:pt>
                <c:pt idx="75210">
                  <c:v>36.7826538398986</c:v>
                </c:pt>
                <c:pt idx="75211">
                  <c:v>36.782792424068397</c:v>
                </c:pt>
                <c:pt idx="75212">
                  <c:v>36.782931007794602</c:v>
                </c:pt>
                <c:pt idx="75213">
                  <c:v>36.7830695910773</c:v>
                </c:pt>
                <c:pt idx="75214">
                  <c:v>36.7832081739163</c:v>
                </c:pt>
                <c:pt idx="75215">
                  <c:v>36.783346756311801</c:v>
                </c:pt>
                <c:pt idx="75216">
                  <c:v>36.783485338263603</c:v>
                </c:pt>
                <c:pt idx="75217">
                  <c:v>36.783623919771898</c:v>
                </c:pt>
                <c:pt idx="75218">
                  <c:v>36.783762500836602</c:v>
                </c:pt>
                <c:pt idx="75219">
                  <c:v>36.783901081457699</c:v>
                </c:pt>
                <c:pt idx="75220">
                  <c:v>36.784039661635198</c:v>
                </c:pt>
                <c:pt idx="75221">
                  <c:v>36.784178241369197</c:v>
                </c:pt>
                <c:pt idx="75222">
                  <c:v>36.784316820659498</c:v>
                </c:pt>
                <c:pt idx="75223">
                  <c:v>36.784455399506299</c:v>
                </c:pt>
                <c:pt idx="75224">
                  <c:v>36.784593977909502</c:v>
                </c:pt>
                <c:pt idx="75225">
                  <c:v>36.784732555869098</c:v>
                </c:pt>
                <c:pt idx="75226">
                  <c:v>36.784871133385202</c:v>
                </c:pt>
                <c:pt idx="75227">
                  <c:v>36.785009710457601</c:v>
                </c:pt>
                <c:pt idx="75228">
                  <c:v>36.7851482870865</c:v>
                </c:pt>
                <c:pt idx="75229">
                  <c:v>36.785286863271899</c:v>
                </c:pt>
                <c:pt idx="75230">
                  <c:v>36.785425439013601</c:v>
                </c:pt>
                <c:pt idx="75231">
                  <c:v>36.785564014311802</c:v>
                </c:pt>
                <c:pt idx="75232">
                  <c:v>36.785702589166398</c:v>
                </c:pt>
                <c:pt idx="75233">
                  <c:v>36.785841163577501</c:v>
                </c:pt>
                <c:pt idx="75234">
                  <c:v>36.785979737544999</c:v>
                </c:pt>
                <c:pt idx="75235">
                  <c:v>36.786118311068897</c:v>
                </c:pt>
                <c:pt idx="75236">
                  <c:v>36.786256884149303</c:v>
                </c:pt>
                <c:pt idx="75237">
                  <c:v>36.786395456786103</c:v>
                </c:pt>
                <c:pt idx="75238">
                  <c:v>36.786534028979297</c:v>
                </c:pt>
                <c:pt idx="75239">
                  <c:v>36.786672600728998</c:v>
                </c:pt>
                <c:pt idx="75240">
                  <c:v>36.786811172035101</c:v>
                </c:pt>
                <c:pt idx="75241">
                  <c:v>36.786949742897697</c:v>
                </c:pt>
                <c:pt idx="75242">
                  <c:v>36.787088313316801</c:v>
                </c:pt>
                <c:pt idx="75243">
                  <c:v>36.787226883292199</c:v>
                </c:pt>
                <c:pt idx="75244">
                  <c:v>36.787365452824197</c:v>
                </c:pt>
                <c:pt idx="75245">
                  <c:v>36.787504021912497</c:v>
                </c:pt>
                <c:pt idx="75246">
                  <c:v>36.787642590557397</c:v>
                </c:pt>
                <c:pt idx="75247">
                  <c:v>36.787781158758698</c:v>
                </c:pt>
                <c:pt idx="75248">
                  <c:v>36.7879197265164</c:v>
                </c:pt>
                <c:pt idx="75249">
                  <c:v>36.788058293830602</c:v>
                </c:pt>
                <c:pt idx="75250">
                  <c:v>36.788196860701198</c:v>
                </c:pt>
                <c:pt idx="75251">
                  <c:v>36.788335427128303</c:v>
                </c:pt>
                <c:pt idx="75252">
                  <c:v>36.7884739931119</c:v>
                </c:pt>
                <c:pt idx="75253">
                  <c:v>36.788612558651998</c:v>
                </c:pt>
                <c:pt idx="75254">
                  <c:v>36.788751123748497</c:v>
                </c:pt>
                <c:pt idx="75255">
                  <c:v>36.788889688401397</c:v>
                </c:pt>
                <c:pt idx="75256">
                  <c:v>36.789028252610898</c:v>
                </c:pt>
                <c:pt idx="75257">
                  <c:v>36.789166816376799</c:v>
                </c:pt>
                <c:pt idx="75258">
                  <c:v>36.789305379699101</c:v>
                </c:pt>
                <c:pt idx="75259">
                  <c:v>36.789443942578004</c:v>
                </c:pt>
                <c:pt idx="75260">
                  <c:v>36.7895825050133</c:v>
                </c:pt>
                <c:pt idx="75261">
                  <c:v>36.789721067005097</c:v>
                </c:pt>
                <c:pt idx="75262">
                  <c:v>36.789859628553401</c:v>
                </c:pt>
                <c:pt idx="75263">
                  <c:v>36.7899981896581</c:v>
                </c:pt>
                <c:pt idx="75264">
                  <c:v>36.790136750319299</c:v>
                </c:pt>
                <c:pt idx="75265">
                  <c:v>36.790275310536998</c:v>
                </c:pt>
                <c:pt idx="75266">
                  <c:v>36.790413870311198</c:v>
                </c:pt>
                <c:pt idx="75267">
                  <c:v>36.790552429641899</c:v>
                </c:pt>
                <c:pt idx="75268">
                  <c:v>36.790690988529001</c:v>
                </c:pt>
                <c:pt idx="75269">
                  <c:v>36.790829546972702</c:v>
                </c:pt>
                <c:pt idx="75270">
                  <c:v>36.790968104972798</c:v>
                </c:pt>
                <c:pt idx="75271">
                  <c:v>36.791106662529401</c:v>
                </c:pt>
                <c:pt idx="75272">
                  <c:v>36.791245219642498</c:v>
                </c:pt>
                <c:pt idx="75273">
                  <c:v>36.791383776312102</c:v>
                </c:pt>
                <c:pt idx="75274">
                  <c:v>36.7915223325382</c:v>
                </c:pt>
                <c:pt idx="75275">
                  <c:v>36.791660888320799</c:v>
                </c:pt>
                <c:pt idx="75276">
                  <c:v>36.791799443659798</c:v>
                </c:pt>
                <c:pt idx="75277">
                  <c:v>36.791937998555397</c:v>
                </c:pt>
                <c:pt idx="75278">
                  <c:v>36.792076553007497</c:v>
                </c:pt>
                <c:pt idx="75279">
                  <c:v>36.792215107015998</c:v>
                </c:pt>
                <c:pt idx="75280">
                  <c:v>36.792353660581099</c:v>
                </c:pt>
                <c:pt idx="75281">
                  <c:v>36.792492213702701</c:v>
                </c:pt>
                <c:pt idx="75282">
                  <c:v>36.792630766380697</c:v>
                </c:pt>
                <c:pt idx="75283">
                  <c:v>36.792769318615299</c:v>
                </c:pt>
                <c:pt idx="75284">
                  <c:v>36.792907870406403</c:v>
                </c:pt>
                <c:pt idx="75285">
                  <c:v>36.793046421753999</c:v>
                </c:pt>
                <c:pt idx="75286">
                  <c:v>36.793184972658104</c:v>
                </c:pt>
                <c:pt idx="75287">
                  <c:v>36.793323523118701</c:v>
                </c:pt>
                <c:pt idx="75288">
                  <c:v>36.7934620731358</c:v>
                </c:pt>
                <c:pt idx="75289">
                  <c:v>36.793600622709498</c:v>
                </c:pt>
                <c:pt idx="75290">
                  <c:v>36.793739171839597</c:v>
                </c:pt>
                <c:pt idx="75291">
                  <c:v>36.793877720526297</c:v>
                </c:pt>
                <c:pt idx="75292">
                  <c:v>36.794016268769496</c:v>
                </c:pt>
                <c:pt idx="75293">
                  <c:v>36.794154816569197</c:v>
                </c:pt>
                <c:pt idx="75294">
                  <c:v>36.794293363925398</c:v>
                </c:pt>
                <c:pt idx="75295">
                  <c:v>36.794431910838199</c:v>
                </c:pt>
                <c:pt idx="75296">
                  <c:v>36.794570457307501</c:v>
                </c:pt>
                <c:pt idx="75297">
                  <c:v>36.794709003333303</c:v>
                </c:pt>
                <c:pt idx="75298">
                  <c:v>36.794847548915598</c:v>
                </c:pt>
                <c:pt idx="75299">
                  <c:v>36.794986094054501</c:v>
                </c:pt>
                <c:pt idx="75300">
                  <c:v>36.795124638749897</c:v>
                </c:pt>
                <c:pt idx="75301">
                  <c:v>36.795263183001801</c:v>
                </c:pt>
                <c:pt idx="75302">
                  <c:v>36.795401726810198</c:v>
                </c:pt>
                <c:pt idx="75303">
                  <c:v>36.795540270175202</c:v>
                </c:pt>
                <c:pt idx="75304">
                  <c:v>36.7956788130967</c:v>
                </c:pt>
                <c:pt idx="75305">
                  <c:v>36.795817355574798</c:v>
                </c:pt>
                <c:pt idx="75306">
                  <c:v>36.795955897609403</c:v>
                </c:pt>
                <c:pt idx="75307">
                  <c:v>36.796094439200502</c:v>
                </c:pt>
                <c:pt idx="75308">
                  <c:v>36.796232980348201</c:v>
                </c:pt>
                <c:pt idx="75309">
                  <c:v>36.7963715210524</c:v>
                </c:pt>
                <c:pt idx="75310">
                  <c:v>36.796510061313199</c:v>
                </c:pt>
                <c:pt idx="75311">
                  <c:v>36.796648601130499</c:v>
                </c:pt>
                <c:pt idx="75312">
                  <c:v>36.7967871405043</c:v>
                </c:pt>
                <c:pt idx="75313">
                  <c:v>36.7969256794347</c:v>
                </c:pt>
                <c:pt idx="75314">
                  <c:v>36.797064217921601</c:v>
                </c:pt>
                <c:pt idx="75315">
                  <c:v>36.797202755965102</c:v>
                </c:pt>
                <c:pt idx="75316">
                  <c:v>36.797341293565196</c:v>
                </c:pt>
                <c:pt idx="75317">
                  <c:v>36.797479830721798</c:v>
                </c:pt>
                <c:pt idx="75318">
                  <c:v>36.797618367435</c:v>
                </c:pt>
                <c:pt idx="75319">
                  <c:v>36.797756903704702</c:v>
                </c:pt>
                <c:pt idx="75320">
                  <c:v>36.797895439530997</c:v>
                </c:pt>
                <c:pt idx="75321">
                  <c:v>36.7980339749138</c:v>
                </c:pt>
                <c:pt idx="75322">
                  <c:v>36.798172509853202</c:v>
                </c:pt>
                <c:pt idx="75323">
                  <c:v>36.798311044349099</c:v>
                </c:pt>
                <c:pt idx="75324">
                  <c:v>36.798449578401602</c:v>
                </c:pt>
                <c:pt idx="75325">
                  <c:v>36.798588112010698</c:v>
                </c:pt>
                <c:pt idx="75326">
                  <c:v>36.798726645176401</c:v>
                </c:pt>
                <c:pt idx="75327">
                  <c:v>36.798865177898598</c:v>
                </c:pt>
                <c:pt idx="75328">
                  <c:v>36.799003710177402</c:v>
                </c:pt>
                <c:pt idx="75329">
                  <c:v>36.799142242012699</c:v>
                </c:pt>
                <c:pt idx="75330">
                  <c:v>36.799280773404703</c:v>
                </c:pt>
                <c:pt idx="75331">
                  <c:v>36.799419304353201</c:v>
                </c:pt>
                <c:pt idx="75332">
                  <c:v>36.799557834858199</c:v>
                </c:pt>
                <c:pt idx="75333">
                  <c:v>36.799696364919903</c:v>
                </c:pt>
                <c:pt idx="75334">
                  <c:v>36.799834894538101</c:v>
                </c:pt>
                <c:pt idx="75335">
                  <c:v>36.799973423712899</c:v>
                </c:pt>
                <c:pt idx="75336">
                  <c:v>36.800111952444297</c:v>
                </c:pt>
                <c:pt idx="75337">
                  <c:v>36.800250480732302</c:v>
                </c:pt>
                <c:pt idx="75338">
                  <c:v>36.8003890085769</c:v>
                </c:pt>
                <c:pt idx="75339">
                  <c:v>36.800527535977999</c:v>
                </c:pt>
                <c:pt idx="75340">
                  <c:v>36.800666062935697</c:v>
                </c:pt>
                <c:pt idx="75341">
                  <c:v>36.800804589450003</c:v>
                </c:pt>
                <c:pt idx="75342">
                  <c:v>36.800943115520901</c:v>
                </c:pt>
                <c:pt idx="75343">
                  <c:v>36.8010816411484</c:v>
                </c:pt>
                <c:pt idx="75344">
                  <c:v>36.801220166332499</c:v>
                </c:pt>
                <c:pt idx="75345">
                  <c:v>36.801358691073197</c:v>
                </c:pt>
                <c:pt idx="75346">
                  <c:v>36.801497215370503</c:v>
                </c:pt>
                <c:pt idx="75347">
                  <c:v>36.801635739224302</c:v>
                </c:pt>
                <c:pt idx="75348">
                  <c:v>36.801774262634801</c:v>
                </c:pt>
                <c:pt idx="75349">
                  <c:v>36.8019127856019</c:v>
                </c:pt>
                <c:pt idx="75350">
                  <c:v>36.802051308125499</c:v>
                </c:pt>
                <c:pt idx="75351">
                  <c:v>36.802189830205798</c:v>
                </c:pt>
                <c:pt idx="75352">
                  <c:v>36.802328351842696</c:v>
                </c:pt>
                <c:pt idx="75353">
                  <c:v>36.802466873036202</c:v>
                </c:pt>
                <c:pt idx="75354">
                  <c:v>36.802605393786202</c:v>
                </c:pt>
                <c:pt idx="75355">
                  <c:v>36.8027439140929</c:v>
                </c:pt>
                <c:pt idx="75356">
                  <c:v>36.802882433956199</c:v>
                </c:pt>
                <c:pt idx="75357">
                  <c:v>36.803020953376098</c:v>
                </c:pt>
                <c:pt idx="75358">
                  <c:v>36.803159472352696</c:v>
                </c:pt>
                <c:pt idx="75359">
                  <c:v>36.803297990885802</c:v>
                </c:pt>
                <c:pt idx="75360">
                  <c:v>36.803436508975501</c:v>
                </c:pt>
                <c:pt idx="75361">
                  <c:v>36.8035750266219</c:v>
                </c:pt>
                <c:pt idx="75362">
                  <c:v>36.803713543824898</c:v>
                </c:pt>
                <c:pt idx="75363">
                  <c:v>36.803852060584497</c:v>
                </c:pt>
                <c:pt idx="75364">
                  <c:v>36.803990576900702</c:v>
                </c:pt>
                <c:pt idx="75365">
                  <c:v>36.8041290927736</c:v>
                </c:pt>
                <c:pt idx="75366">
                  <c:v>36.804267608202998</c:v>
                </c:pt>
                <c:pt idx="75367">
                  <c:v>36.804406123189104</c:v>
                </c:pt>
                <c:pt idx="75368">
                  <c:v>36.804544637731802</c:v>
                </c:pt>
                <c:pt idx="75369">
                  <c:v>36.804683151831199</c:v>
                </c:pt>
                <c:pt idx="75370">
                  <c:v>36.804821665487097</c:v>
                </c:pt>
                <c:pt idx="75371">
                  <c:v>36.804960178699702</c:v>
                </c:pt>
                <c:pt idx="75372">
                  <c:v>36.805098691468999</c:v>
                </c:pt>
                <c:pt idx="75373">
                  <c:v>36.805237203794803</c:v>
                </c:pt>
                <c:pt idx="75374">
                  <c:v>36.8053757156774</c:v>
                </c:pt>
                <c:pt idx="75375">
                  <c:v>36.805514227116497</c:v>
                </c:pt>
                <c:pt idx="75376">
                  <c:v>36.8056527381123</c:v>
                </c:pt>
                <c:pt idx="75377">
                  <c:v>36.805791248664697</c:v>
                </c:pt>
                <c:pt idx="75378">
                  <c:v>36.805929758773701</c:v>
                </c:pt>
                <c:pt idx="75379">
                  <c:v>36.806068268439397</c:v>
                </c:pt>
                <c:pt idx="75380">
                  <c:v>36.806206777661799</c:v>
                </c:pt>
                <c:pt idx="75381">
                  <c:v>36.806345286440703</c:v>
                </c:pt>
                <c:pt idx="75382">
                  <c:v>36.806483794776398</c:v>
                </c:pt>
                <c:pt idx="75383">
                  <c:v>36.8066223026686</c:v>
                </c:pt>
                <c:pt idx="75384">
                  <c:v>36.806760810117602</c:v>
                </c:pt>
                <c:pt idx="75385">
                  <c:v>36.806899317123097</c:v>
                </c:pt>
                <c:pt idx="75386">
                  <c:v>36.807037823685398</c:v>
                </c:pt>
                <c:pt idx="75387">
                  <c:v>36.8071763298042</c:v>
                </c:pt>
                <c:pt idx="75388">
                  <c:v>36.807314835479801</c:v>
                </c:pt>
                <c:pt idx="75389">
                  <c:v>36.807453340712001</c:v>
                </c:pt>
                <c:pt idx="75390">
                  <c:v>36.807591845500802</c:v>
                </c:pt>
                <c:pt idx="75391">
                  <c:v>36.807730349846302</c:v>
                </c:pt>
                <c:pt idx="75392">
                  <c:v>36.807868853748502</c:v>
                </c:pt>
                <c:pt idx="75393">
                  <c:v>36.808007357207302</c:v>
                </c:pt>
                <c:pt idx="75394">
                  <c:v>36.808145860222801</c:v>
                </c:pt>
                <c:pt idx="75395">
                  <c:v>36.8082843627949</c:v>
                </c:pt>
                <c:pt idx="75396">
                  <c:v>36.808422864923799</c:v>
                </c:pt>
                <c:pt idx="75397">
                  <c:v>36.808561366609297</c:v>
                </c:pt>
                <c:pt idx="75398">
                  <c:v>36.808699867851402</c:v>
                </c:pt>
                <c:pt idx="75399">
                  <c:v>36.8088383686502</c:v>
                </c:pt>
                <c:pt idx="75400">
                  <c:v>36.808976869005697</c:v>
                </c:pt>
                <c:pt idx="75401">
                  <c:v>36.809115368917901</c:v>
                </c:pt>
                <c:pt idx="75402">
                  <c:v>36.809253868386698</c:v>
                </c:pt>
                <c:pt idx="75403">
                  <c:v>36.8093923674123</c:v>
                </c:pt>
                <c:pt idx="75404">
                  <c:v>36.809530865994503</c:v>
                </c:pt>
                <c:pt idx="75405">
                  <c:v>36.809669364133299</c:v>
                </c:pt>
                <c:pt idx="75406">
                  <c:v>36.809807861828901</c:v>
                </c:pt>
                <c:pt idx="75407">
                  <c:v>36.809946359081103</c:v>
                </c:pt>
                <c:pt idx="75408">
                  <c:v>36.810084855889997</c:v>
                </c:pt>
                <c:pt idx="75409">
                  <c:v>36.810223352255598</c:v>
                </c:pt>
                <c:pt idx="75410">
                  <c:v>36.810361848177898</c:v>
                </c:pt>
                <c:pt idx="75411">
                  <c:v>36.810500343656898</c:v>
                </c:pt>
                <c:pt idx="75412">
                  <c:v>36.810638838692498</c:v>
                </c:pt>
                <c:pt idx="75413">
                  <c:v>36.810777333284904</c:v>
                </c:pt>
                <c:pt idx="75414">
                  <c:v>36.810915827433902</c:v>
                </c:pt>
                <c:pt idx="75415">
                  <c:v>36.8110543211397</c:v>
                </c:pt>
                <c:pt idx="75416">
                  <c:v>36.811192814402098</c:v>
                </c:pt>
                <c:pt idx="75417">
                  <c:v>36.811331307221202</c:v>
                </c:pt>
                <c:pt idx="75418">
                  <c:v>36.811469799597099</c:v>
                </c:pt>
                <c:pt idx="75419">
                  <c:v>36.811608291529602</c:v>
                </c:pt>
                <c:pt idx="75420">
                  <c:v>36.811746783018798</c:v>
                </c:pt>
                <c:pt idx="75421">
                  <c:v>36.8118852740647</c:v>
                </c:pt>
                <c:pt idx="75422">
                  <c:v>36.812023764667302</c:v>
                </c:pt>
                <c:pt idx="75423">
                  <c:v>36.812162254826703</c:v>
                </c:pt>
                <c:pt idx="75424">
                  <c:v>36.812300744542704</c:v>
                </c:pt>
                <c:pt idx="75425">
                  <c:v>36.812439233815397</c:v>
                </c:pt>
                <c:pt idx="75426">
                  <c:v>36.812577722644903</c:v>
                </c:pt>
                <c:pt idx="75427">
                  <c:v>36.812716211031002</c:v>
                </c:pt>
                <c:pt idx="75428">
                  <c:v>36.812854698973901</c:v>
                </c:pt>
                <c:pt idx="75429">
                  <c:v>36.812993186473498</c:v>
                </c:pt>
                <c:pt idx="75430">
                  <c:v>36.813131673529803</c:v>
                </c:pt>
                <c:pt idx="75431">
                  <c:v>36.8132701601428</c:v>
                </c:pt>
                <c:pt idx="75432">
                  <c:v>36.813408646312503</c:v>
                </c:pt>
                <c:pt idx="75433">
                  <c:v>36.813547132038998</c:v>
                </c:pt>
                <c:pt idx="75434">
                  <c:v>36.813685617322101</c:v>
                </c:pt>
                <c:pt idx="75435">
                  <c:v>36.813824102162002</c:v>
                </c:pt>
                <c:pt idx="75436">
                  <c:v>36.813962586558603</c:v>
                </c:pt>
                <c:pt idx="75437">
                  <c:v>36.814101070512002</c:v>
                </c:pt>
                <c:pt idx="75438">
                  <c:v>36.814239554022002</c:v>
                </c:pt>
                <c:pt idx="75439">
                  <c:v>36.814378037088801</c:v>
                </c:pt>
                <c:pt idx="75440">
                  <c:v>36.814516519712299</c:v>
                </c:pt>
                <c:pt idx="75441">
                  <c:v>36.814655001892604</c:v>
                </c:pt>
                <c:pt idx="75442">
                  <c:v>36.814793483629501</c:v>
                </c:pt>
                <c:pt idx="75443">
                  <c:v>36.814931964923197</c:v>
                </c:pt>
                <c:pt idx="75444">
                  <c:v>36.815070445773699</c:v>
                </c:pt>
                <c:pt idx="75445">
                  <c:v>36.815208926180802</c:v>
                </c:pt>
                <c:pt idx="75446">
                  <c:v>36.815347406144802</c:v>
                </c:pt>
                <c:pt idx="75447">
                  <c:v>36.815485885665403</c:v>
                </c:pt>
                <c:pt idx="75448">
                  <c:v>36.815624364742803</c:v>
                </c:pt>
                <c:pt idx="75449">
                  <c:v>36.815762843376902</c:v>
                </c:pt>
                <c:pt idx="75450">
                  <c:v>36.8159013215678</c:v>
                </c:pt>
                <c:pt idx="75451">
                  <c:v>36.816039799315398</c:v>
                </c:pt>
                <c:pt idx="75452">
                  <c:v>36.816178276619802</c:v>
                </c:pt>
                <c:pt idx="75453">
                  <c:v>36.816316753480898</c:v>
                </c:pt>
                <c:pt idx="75454">
                  <c:v>36.8164552298987</c:v>
                </c:pt>
                <c:pt idx="75455">
                  <c:v>36.816593705873302</c:v>
                </c:pt>
                <c:pt idx="75456">
                  <c:v>36.816732181404703</c:v>
                </c:pt>
                <c:pt idx="75457">
                  <c:v>36.816870656492803</c:v>
                </c:pt>
                <c:pt idx="75458">
                  <c:v>36.817009131137702</c:v>
                </c:pt>
                <c:pt idx="75459">
                  <c:v>36.817147605339301</c:v>
                </c:pt>
                <c:pt idx="75460">
                  <c:v>36.817286079097698</c:v>
                </c:pt>
                <c:pt idx="75461">
                  <c:v>36.817424552412803</c:v>
                </c:pt>
                <c:pt idx="75462">
                  <c:v>36.817563025284699</c:v>
                </c:pt>
                <c:pt idx="75463">
                  <c:v>36.817701497713301</c:v>
                </c:pt>
                <c:pt idx="75464">
                  <c:v>36.817839969698703</c:v>
                </c:pt>
                <c:pt idx="75465">
                  <c:v>36.817978441240903</c:v>
                </c:pt>
                <c:pt idx="75466">
                  <c:v>36.818116912339804</c:v>
                </c:pt>
                <c:pt idx="75467">
                  <c:v>36.818255382995503</c:v>
                </c:pt>
                <c:pt idx="75468">
                  <c:v>36.818393853208001</c:v>
                </c:pt>
                <c:pt idx="75469">
                  <c:v>36.818532322977298</c:v>
                </c:pt>
                <c:pt idx="75470">
                  <c:v>36.818670792303301</c:v>
                </c:pt>
                <c:pt idx="75471">
                  <c:v>36.818809261186097</c:v>
                </c:pt>
                <c:pt idx="75472">
                  <c:v>36.818947729625599</c:v>
                </c:pt>
                <c:pt idx="75473">
                  <c:v>36.819086197621999</c:v>
                </c:pt>
                <c:pt idx="75474">
                  <c:v>36.819224665175099</c:v>
                </c:pt>
                <c:pt idx="75475">
                  <c:v>36.819363132284998</c:v>
                </c:pt>
                <c:pt idx="75476">
                  <c:v>36.819501598951597</c:v>
                </c:pt>
                <c:pt idx="75477">
                  <c:v>36.819640065175101</c:v>
                </c:pt>
                <c:pt idx="75478">
                  <c:v>36.819778530955297</c:v>
                </c:pt>
                <c:pt idx="75479">
                  <c:v>36.819916996292299</c:v>
                </c:pt>
                <c:pt idx="75480">
                  <c:v>36.820055461186101</c:v>
                </c:pt>
                <c:pt idx="75481">
                  <c:v>36.820193925636701</c:v>
                </c:pt>
                <c:pt idx="75482">
                  <c:v>36.820332389644101</c:v>
                </c:pt>
                <c:pt idx="75483">
                  <c:v>36.820470853208299</c:v>
                </c:pt>
                <c:pt idx="75484">
                  <c:v>36.820609316329197</c:v>
                </c:pt>
                <c:pt idx="75485">
                  <c:v>36.820747779007</c:v>
                </c:pt>
                <c:pt idx="75486">
                  <c:v>36.820886241241503</c:v>
                </c:pt>
                <c:pt idx="75487">
                  <c:v>36.821024703032798</c:v>
                </c:pt>
                <c:pt idx="75488">
                  <c:v>36.821163164380998</c:v>
                </c:pt>
                <c:pt idx="75489">
                  <c:v>36.821301625285898</c:v>
                </c:pt>
                <c:pt idx="75490">
                  <c:v>36.821440085747597</c:v>
                </c:pt>
                <c:pt idx="75491">
                  <c:v>36.821578545766101</c:v>
                </c:pt>
                <c:pt idx="75492">
                  <c:v>36.821717005341497</c:v>
                </c:pt>
                <c:pt idx="75493">
                  <c:v>36.8218554644736</c:v>
                </c:pt>
                <c:pt idx="75494">
                  <c:v>36.821993923162502</c:v>
                </c:pt>
                <c:pt idx="75495">
                  <c:v>36.822132381408302</c:v>
                </c:pt>
                <c:pt idx="75496">
                  <c:v>36.822270839210802</c:v>
                </c:pt>
                <c:pt idx="75497">
                  <c:v>36.8224092965702</c:v>
                </c:pt>
                <c:pt idx="75498">
                  <c:v>36.822547753486297</c:v>
                </c:pt>
                <c:pt idx="75499">
                  <c:v>36.822686209959301</c:v>
                </c:pt>
                <c:pt idx="75500">
                  <c:v>36.822824665989103</c:v>
                </c:pt>
                <c:pt idx="75501">
                  <c:v>36.822963121575697</c:v>
                </c:pt>
                <c:pt idx="75502">
                  <c:v>36.823101576719203</c:v>
                </c:pt>
                <c:pt idx="75503">
                  <c:v>36.823240031419402</c:v>
                </c:pt>
                <c:pt idx="75504">
                  <c:v>36.8233784856765</c:v>
                </c:pt>
                <c:pt idx="75505">
                  <c:v>36.823516939490297</c:v>
                </c:pt>
                <c:pt idx="75506">
                  <c:v>36.823655392860999</c:v>
                </c:pt>
                <c:pt idx="75507">
                  <c:v>36.8237938457886</c:v>
                </c:pt>
                <c:pt idx="75508">
                  <c:v>36.823932298272901</c:v>
                </c:pt>
                <c:pt idx="75509">
                  <c:v>36.8240707503141</c:v>
                </c:pt>
                <c:pt idx="75510">
                  <c:v>36.824209201912097</c:v>
                </c:pt>
                <c:pt idx="75511">
                  <c:v>36.824347653066901</c:v>
                </c:pt>
                <c:pt idx="75512">
                  <c:v>36.824486103778597</c:v>
                </c:pt>
                <c:pt idx="75513">
                  <c:v>36.824624554047098</c:v>
                </c:pt>
                <c:pt idx="75514">
                  <c:v>36.824763003872398</c:v>
                </c:pt>
                <c:pt idx="75515">
                  <c:v>36.824901453254597</c:v>
                </c:pt>
                <c:pt idx="75516">
                  <c:v>36.825039902193602</c:v>
                </c:pt>
                <c:pt idx="75517">
                  <c:v>36.825178350689399</c:v>
                </c:pt>
                <c:pt idx="75518">
                  <c:v>36.825316798742101</c:v>
                </c:pt>
                <c:pt idx="75519">
                  <c:v>36.825455246351602</c:v>
                </c:pt>
                <c:pt idx="75520">
                  <c:v>36.825593693518002</c:v>
                </c:pt>
                <c:pt idx="75521">
                  <c:v>36.8257321402412</c:v>
                </c:pt>
                <c:pt idx="75522">
                  <c:v>36.825870586521198</c:v>
                </c:pt>
                <c:pt idx="75523">
                  <c:v>36.826009032358101</c:v>
                </c:pt>
                <c:pt idx="75524">
                  <c:v>36.826147477751803</c:v>
                </c:pt>
                <c:pt idx="75525">
                  <c:v>36.826285922702397</c:v>
                </c:pt>
                <c:pt idx="75526">
                  <c:v>36.826424367209903</c:v>
                </c:pt>
                <c:pt idx="75527">
                  <c:v>36.826562811274101</c:v>
                </c:pt>
                <c:pt idx="75528">
                  <c:v>36.826701254895298</c:v>
                </c:pt>
                <c:pt idx="75529">
                  <c:v>36.8268396980733</c:v>
                </c:pt>
                <c:pt idx="75530">
                  <c:v>36.826978140808102</c:v>
                </c:pt>
                <c:pt idx="75531">
                  <c:v>36.827116583099802</c:v>
                </c:pt>
                <c:pt idx="75532">
                  <c:v>36.8272550249484</c:v>
                </c:pt>
                <c:pt idx="75533">
                  <c:v>36.827393466353797</c:v>
                </c:pt>
                <c:pt idx="75534">
                  <c:v>36.8275319073161</c:v>
                </c:pt>
                <c:pt idx="75535">
                  <c:v>36.827670347835301</c:v>
                </c:pt>
                <c:pt idx="75536">
                  <c:v>36.827808787911302</c:v>
                </c:pt>
                <c:pt idx="75537">
                  <c:v>36.8279472275442</c:v>
                </c:pt>
                <c:pt idx="75538">
                  <c:v>36.828085666733898</c:v>
                </c:pt>
                <c:pt idx="75539">
                  <c:v>36.828224105480501</c:v>
                </c:pt>
                <c:pt idx="75540">
                  <c:v>36.828362543784003</c:v>
                </c:pt>
                <c:pt idx="75541">
                  <c:v>36.828500981644403</c:v>
                </c:pt>
                <c:pt idx="75542">
                  <c:v>36.828639419061602</c:v>
                </c:pt>
                <c:pt idx="75543">
                  <c:v>36.8287778560357</c:v>
                </c:pt>
                <c:pt idx="75544">
                  <c:v>36.828916292566703</c:v>
                </c:pt>
                <c:pt idx="75545">
                  <c:v>36.829054728654498</c:v>
                </c:pt>
                <c:pt idx="75546">
                  <c:v>36.829193164299298</c:v>
                </c:pt>
                <c:pt idx="75547">
                  <c:v>36.829331599500897</c:v>
                </c:pt>
                <c:pt idx="75548">
                  <c:v>36.829470034259401</c:v>
                </c:pt>
                <c:pt idx="75549">
                  <c:v>36.829608468574797</c:v>
                </c:pt>
                <c:pt idx="75550">
                  <c:v>36.829746902446999</c:v>
                </c:pt>
                <c:pt idx="75551">
                  <c:v>36.829885335876199</c:v>
                </c:pt>
                <c:pt idx="75552">
                  <c:v>36.830023768862198</c:v>
                </c:pt>
                <c:pt idx="75553">
                  <c:v>36.830162201405102</c:v>
                </c:pt>
                <c:pt idx="75554">
                  <c:v>36.830300633504997</c:v>
                </c:pt>
                <c:pt idx="75555">
                  <c:v>36.830439065161698</c:v>
                </c:pt>
                <c:pt idx="75556">
                  <c:v>36.830577496375298</c:v>
                </c:pt>
                <c:pt idx="75557">
                  <c:v>36.830715927145803</c:v>
                </c:pt>
                <c:pt idx="75558">
                  <c:v>36.8308543574732</c:v>
                </c:pt>
                <c:pt idx="75559">
                  <c:v>36.830992787357403</c:v>
                </c:pt>
                <c:pt idx="75560">
                  <c:v>36.831131216798603</c:v>
                </c:pt>
                <c:pt idx="75561">
                  <c:v>36.831269645796702</c:v>
                </c:pt>
                <c:pt idx="75562">
                  <c:v>36.8314080743517</c:v>
                </c:pt>
                <c:pt idx="75563">
                  <c:v>36.831546502463603</c:v>
                </c:pt>
                <c:pt idx="75564">
                  <c:v>36.831684930132397</c:v>
                </c:pt>
                <c:pt idx="75565">
                  <c:v>36.831823357358097</c:v>
                </c:pt>
                <c:pt idx="75566">
                  <c:v>36.831961784140702</c:v>
                </c:pt>
                <c:pt idx="75567">
                  <c:v>36.832100210480199</c:v>
                </c:pt>
                <c:pt idx="75568">
                  <c:v>36.832238636376601</c:v>
                </c:pt>
                <c:pt idx="75569">
                  <c:v>36.832377061829902</c:v>
                </c:pt>
                <c:pt idx="75570">
                  <c:v>36.832515486840201</c:v>
                </c:pt>
                <c:pt idx="75571">
                  <c:v>36.832653911407299</c:v>
                </c:pt>
                <c:pt idx="75572">
                  <c:v>36.832792335531401</c:v>
                </c:pt>
                <c:pt idx="75573">
                  <c:v>36.832930759212402</c:v>
                </c:pt>
                <c:pt idx="75574">
                  <c:v>36.833069182450302</c:v>
                </c:pt>
                <c:pt idx="75575">
                  <c:v>36.8332076052451</c:v>
                </c:pt>
                <c:pt idx="75576">
                  <c:v>36.833346027596903</c:v>
                </c:pt>
                <c:pt idx="75577">
                  <c:v>36.833484449505598</c:v>
                </c:pt>
                <c:pt idx="75578">
                  <c:v>36.833622870971098</c:v>
                </c:pt>
                <c:pt idx="75579">
                  <c:v>36.833761291993703</c:v>
                </c:pt>
                <c:pt idx="75580">
                  <c:v>36.8338997125731</c:v>
                </c:pt>
                <c:pt idx="75581">
                  <c:v>36.834038132709502</c:v>
                </c:pt>
                <c:pt idx="75582">
                  <c:v>36.834176552402802</c:v>
                </c:pt>
                <c:pt idx="75583">
                  <c:v>36.834314971653001</c:v>
                </c:pt>
                <c:pt idx="75584">
                  <c:v>36.834453390460197</c:v>
                </c:pt>
                <c:pt idx="75585">
                  <c:v>36.8345918088243</c:v>
                </c:pt>
                <c:pt idx="75586">
                  <c:v>36.8347302267453</c:v>
                </c:pt>
                <c:pt idx="75587">
                  <c:v>36.834868644223299</c:v>
                </c:pt>
                <c:pt idx="75588">
                  <c:v>36.835007061258203</c:v>
                </c:pt>
                <c:pt idx="75589">
                  <c:v>36.835145477850098</c:v>
                </c:pt>
                <c:pt idx="75590">
                  <c:v>36.835283893998898</c:v>
                </c:pt>
                <c:pt idx="75591">
                  <c:v>36.835422309704597</c:v>
                </c:pt>
                <c:pt idx="75592">
                  <c:v>36.835560724967301</c:v>
                </c:pt>
                <c:pt idx="75593">
                  <c:v>36.835699139786897</c:v>
                </c:pt>
                <c:pt idx="75594">
                  <c:v>36.835837554163497</c:v>
                </c:pt>
                <c:pt idx="75595">
                  <c:v>36.835975968097003</c:v>
                </c:pt>
                <c:pt idx="75596">
                  <c:v>36.8361143815875</c:v>
                </c:pt>
                <c:pt idx="75597">
                  <c:v>36.836252794634902</c:v>
                </c:pt>
                <c:pt idx="75598">
                  <c:v>36.836391207239302</c:v>
                </c:pt>
                <c:pt idx="75599">
                  <c:v>36.836529619400601</c:v>
                </c:pt>
                <c:pt idx="75600">
                  <c:v>36.836668031118897</c:v>
                </c:pt>
                <c:pt idx="75601">
                  <c:v>36.836806442394099</c:v>
                </c:pt>
                <c:pt idx="75602">
                  <c:v>36.836944853226299</c:v>
                </c:pt>
                <c:pt idx="75603">
                  <c:v>36.837083263615398</c:v>
                </c:pt>
                <c:pt idx="75604">
                  <c:v>36.837221673561601</c:v>
                </c:pt>
                <c:pt idx="75605">
                  <c:v>36.837360083064603</c:v>
                </c:pt>
                <c:pt idx="75606">
                  <c:v>36.837498492124702</c:v>
                </c:pt>
                <c:pt idx="75607">
                  <c:v>36.8376369007417</c:v>
                </c:pt>
                <c:pt idx="75608">
                  <c:v>36.837775308915603</c:v>
                </c:pt>
                <c:pt idx="75609">
                  <c:v>36.837913716646597</c:v>
                </c:pt>
                <c:pt idx="75610">
                  <c:v>36.838052123934503</c:v>
                </c:pt>
                <c:pt idx="75611">
                  <c:v>36.8381905307794</c:v>
                </c:pt>
                <c:pt idx="75612">
                  <c:v>36.838328937181203</c:v>
                </c:pt>
                <c:pt idx="75613">
                  <c:v>36.838467343140003</c:v>
                </c:pt>
                <c:pt idx="75614">
                  <c:v>36.838605748655802</c:v>
                </c:pt>
                <c:pt idx="75615">
                  <c:v>36.838744153728598</c:v>
                </c:pt>
                <c:pt idx="75616">
                  <c:v>36.838882558358399</c:v>
                </c:pt>
                <c:pt idx="75617">
                  <c:v>36.839020962545099</c:v>
                </c:pt>
                <c:pt idx="75618">
                  <c:v>36.839159366288797</c:v>
                </c:pt>
                <c:pt idx="75619">
                  <c:v>36.8392977695895</c:v>
                </c:pt>
                <c:pt idx="75620">
                  <c:v>36.839436172447201</c:v>
                </c:pt>
                <c:pt idx="75621">
                  <c:v>36.839574574861899</c:v>
                </c:pt>
                <c:pt idx="75622">
                  <c:v>36.839712976833503</c:v>
                </c:pt>
                <c:pt idx="75623">
                  <c:v>36.839851378362098</c:v>
                </c:pt>
                <c:pt idx="75624">
                  <c:v>36.839989779447798</c:v>
                </c:pt>
                <c:pt idx="75625">
                  <c:v>36.840128180090403</c:v>
                </c:pt>
                <c:pt idx="75626">
                  <c:v>36.840266580289999</c:v>
                </c:pt>
                <c:pt idx="75627">
                  <c:v>36.8404049800466</c:v>
                </c:pt>
                <c:pt idx="75628">
                  <c:v>36.840543379360199</c:v>
                </c:pt>
                <c:pt idx="75629">
                  <c:v>36.840681778230802</c:v>
                </c:pt>
                <c:pt idx="75630">
                  <c:v>36.840820176658397</c:v>
                </c:pt>
                <c:pt idx="75631">
                  <c:v>36.840958574642997</c:v>
                </c:pt>
                <c:pt idx="75632">
                  <c:v>36.841096972184602</c:v>
                </c:pt>
                <c:pt idx="75633">
                  <c:v>36.841235369283098</c:v>
                </c:pt>
                <c:pt idx="75634">
                  <c:v>36.841373765938698</c:v>
                </c:pt>
                <c:pt idx="75635">
                  <c:v>36.841512162151297</c:v>
                </c:pt>
                <c:pt idx="75636">
                  <c:v>36.8416505579209</c:v>
                </c:pt>
                <c:pt idx="75637">
                  <c:v>36.841788953247601</c:v>
                </c:pt>
                <c:pt idx="75638">
                  <c:v>36.8419273481312</c:v>
                </c:pt>
                <c:pt idx="75639">
                  <c:v>36.842065742571798</c:v>
                </c:pt>
                <c:pt idx="75640">
                  <c:v>36.842204136569499</c:v>
                </c:pt>
                <c:pt idx="75641">
                  <c:v>36.8423425301241</c:v>
                </c:pt>
                <c:pt idx="75642">
                  <c:v>36.842480923235797</c:v>
                </c:pt>
                <c:pt idx="75643">
                  <c:v>36.8426193159045</c:v>
                </c:pt>
                <c:pt idx="75644">
                  <c:v>36.8427577081302</c:v>
                </c:pt>
                <c:pt idx="75645">
                  <c:v>36.842896099912899</c:v>
                </c:pt>
                <c:pt idx="75646">
                  <c:v>36.843034491252602</c:v>
                </c:pt>
                <c:pt idx="75647">
                  <c:v>36.843172882149403</c:v>
                </c:pt>
                <c:pt idx="75648">
                  <c:v>36.843311272603202</c:v>
                </c:pt>
                <c:pt idx="75649">
                  <c:v>36.843449662613999</c:v>
                </c:pt>
                <c:pt idx="75650">
                  <c:v>36.8435880521819</c:v>
                </c:pt>
                <c:pt idx="75651">
                  <c:v>36.8437264413067</c:v>
                </c:pt>
                <c:pt idx="75652">
                  <c:v>36.843864829988597</c:v>
                </c:pt>
                <c:pt idx="75653">
                  <c:v>36.844003218227499</c:v>
                </c:pt>
                <c:pt idx="75654">
                  <c:v>36.844141606023499</c:v>
                </c:pt>
                <c:pt idx="75655">
                  <c:v>36.844279993376503</c:v>
                </c:pt>
                <c:pt idx="75656">
                  <c:v>36.844418380286498</c:v>
                </c:pt>
                <c:pt idx="75657">
                  <c:v>36.844556766753598</c:v>
                </c:pt>
                <c:pt idx="75658">
                  <c:v>36.844695152777703</c:v>
                </c:pt>
                <c:pt idx="75659">
                  <c:v>36.844833538358799</c:v>
                </c:pt>
                <c:pt idx="75660">
                  <c:v>36.844971923496999</c:v>
                </c:pt>
                <c:pt idx="75661">
                  <c:v>36.845110308192197</c:v>
                </c:pt>
                <c:pt idx="75662">
                  <c:v>36.8452486924445</c:v>
                </c:pt>
                <c:pt idx="75663">
                  <c:v>36.8453870762538</c:v>
                </c:pt>
                <c:pt idx="75664">
                  <c:v>36.845525459620099</c:v>
                </c:pt>
                <c:pt idx="75665">
                  <c:v>36.845663842543502</c:v>
                </c:pt>
                <c:pt idx="75666">
                  <c:v>36.845802225024002</c:v>
                </c:pt>
                <c:pt idx="75667">
                  <c:v>36.8459406070615</c:v>
                </c:pt>
                <c:pt idx="75668">
                  <c:v>36.846078988655997</c:v>
                </c:pt>
                <c:pt idx="75669">
                  <c:v>36.846217369807597</c:v>
                </c:pt>
                <c:pt idx="75670">
                  <c:v>36.846355750516302</c:v>
                </c:pt>
                <c:pt idx="75671">
                  <c:v>36.846494130781998</c:v>
                </c:pt>
                <c:pt idx="75672">
                  <c:v>36.846632510604799</c:v>
                </c:pt>
                <c:pt idx="75673">
                  <c:v>36.846770889984597</c:v>
                </c:pt>
                <c:pt idx="75674">
                  <c:v>36.8469092689215</c:v>
                </c:pt>
                <c:pt idx="75675">
                  <c:v>36.847047647415401</c:v>
                </c:pt>
                <c:pt idx="75676">
                  <c:v>36.847186025466499</c:v>
                </c:pt>
                <c:pt idx="75677">
                  <c:v>36.847324403074502</c:v>
                </c:pt>
                <c:pt idx="75678">
                  <c:v>36.847462780239702</c:v>
                </c:pt>
                <c:pt idx="75679">
                  <c:v>36.8476011569619</c:v>
                </c:pt>
                <c:pt idx="75680">
                  <c:v>36.847739533241203</c:v>
                </c:pt>
                <c:pt idx="75681">
                  <c:v>36.847877909077503</c:v>
                </c:pt>
                <c:pt idx="75682">
                  <c:v>36.848016284470901</c:v>
                </c:pt>
                <c:pt idx="75683">
                  <c:v>36.848154659421397</c:v>
                </c:pt>
                <c:pt idx="75684">
                  <c:v>36.848293033928996</c:v>
                </c:pt>
                <c:pt idx="75685">
                  <c:v>36.848431407993601</c:v>
                </c:pt>
                <c:pt idx="75686">
                  <c:v>36.848569781615403</c:v>
                </c:pt>
                <c:pt idx="75687">
                  <c:v>36.848708154794203</c:v>
                </c:pt>
                <c:pt idx="75688">
                  <c:v>36.84884652753</c:v>
                </c:pt>
                <c:pt idx="75689">
                  <c:v>36.848984899823002</c:v>
                </c:pt>
                <c:pt idx="75690">
                  <c:v>36.849123271673001</c:v>
                </c:pt>
                <c:pt idx="75691">
                  <c:v>36.849261643080197</c:v>
                </c:pt>
                <c:pt idx="75692">
                  <c:v>36.849400014044399</c:v>
                </c:pt>
                <c:pt idx="75693">
                  <c:v>36.849538384565697</c:v>
                </c:pt>
                <c:pt idx="75694">
                  <c:v>36.849676754644101</c:v>
                </c:pt>
                <c:pt idx="75695">
                  <c:v>36.849815124279502</c:v>
                </c:pt>
                <c:pt idx="75696">
                  <c:v>36.8499534934721</c:v>
                </c:pt>
                <c:pt idx="75697">
                  <c:v>36.850091862221802</c:v>
                </c:pt>
                <c:pt idx="75698">
                  <c:v>36.850230230528503</c:v>
                </c:pt>
                <c:pt idx="75699">
                  <c:v>36.8503685983924</c:v>
                </c:pt>
                <c:pt idx="75700">
                  <c:v>36.850506965813302</c:v>
                </c:pt>
                <c:pt idx="75701">
                  <c:v>36.850645332791302</c:v>
                </c:pt>
                <c:pt idx="75702">
                  <c:v>36.850783699326499</c:v>
                </c:pt>
                <c:pt idx="75703">
                  <c:v>36.8509220654187</c:v>
                </c:pt>
                <c:pt idx="75704">
                  <c:v>36.851060431068099</c:v>
                </c:pt>
                <c:pt idx="75705">
                  <c:v>36.851198796274502</c:v>
                </c:pt>
                <c:pt idx="75706">
                  <c:v>36.851337161038103</c:v>
                </c:pt>
                <c:pt idx="75707">
                  <c:v>36.851475525358801</c:v>
                </c:pt>
                <c:pt idx="75708">
                  <c:v>36.851613889236503</c:v>
                </c:pt>
                <c:pt idx="75709">
                  <c:v>36.851752252671403</c:v>
                </c:pt>
                <c:pt idx="75710">
                  <c:v>36.8518906156634</c:v>
                </c:pt>
                <c:pt idx="75711">
                  <c:v>36.852028978212502</c:v>
                </c:pt>
                <c:pt idx="75712">
                  <c:v>36.852167340318701</c:v>
                </c:pt>
                <c:pt idx="75713">
                  <c:v>36.852305701982097</c:v>
                </c:pt>
                <c:pt idx="75714">
                  <c:v>36.852444063202498</c:v>
                </c:pt>
                <c:pt idx="75715">
                  <c:v>36.852582423980103</c:v>
                </c:pt>
                <c:pt idx="75716">
                  <c:v>36.852720784314798</c:v>
                </c:pt>
                <c:pt idx="75717">
                  <c:v>36.852859144206597</c:v>
                </c:pt>
                <c:pt idx="75718">
                  <c:v>36.852997503655502</c:v>
                </c:pt>
                <c:pt idx="75719">
                  <c:v>36.853135862661603</c:v>
                </c:pt>
                <c:pt idx="75720">
                  <c:v>36.853274221224702</c:v>
                </c:pt>
                <c:pt idx="75721">
                  <c:v>36.853412579344997</c:v>
                </c:pt>
                <c:pt idx="75722">
                  <c:v>36.853550937022497</c:v>
                </c:pt>
                <c:pt idx="75723">
                  <c:v>36.853689294257002</c:v>
                </c:pt>
                <c:pt idx="75724">
                  <c:v>36.853827651048697</c:v>
                </c:pt>
                <c:pt idx="75725">
                  <c:v>36.853966007397602</c:v>
                </c:pt>
                <c:pt idx="75726">
                  <c:v>36.854104363303499</c:v>
                </c:pt>
                <c:pt idx="75727">
                  <c:v>36.854242718766599</c:v>
                </c:pt>
                <c:pt idx="75728">
                  <c:v>36.854381073786897</c:v>
                </c:pt>
                <c:pt idx="75729">
                  <c:v>36.854519428364199</c:v>
                </c:pt>
                <c:pt idx="75730">
                  <c:v>36.854657782498698</c:v>
                </c:pt>
                <c:pt idx="75731">
                  <c:v>36.854796136190402</c:v>
                </c:pt>
                <c:pt idx="75732">
                  <c:v>36.854934489439202</c:v>
                </c:pt>
                <c:pt idx="75733">
                  <c:v>36.8550728422451</c:v>
                </c:pt>
                <c:pt idx="75734">
                  <c:v>36.855211194608202</c:v>
                </c:pt>
                <c:pt idx="75735">
                  <c:v>36.855349546528402</c:v>
                </c:pt>
                <c:pt idx="75736">
                  <c:v>36.855487898005798</c:v>
                </c:pt>
                <c:pt idx="75737">
                  <c:v>36.855626249040299</c:v>
                </c:pt>
                <c:pt idx="75738">
                  <c:v>36.855764599632003</c:v>
                </c:pt>
                <c:pt idx="75739">
                  <c:v>36.855902949780798</c:v>
                </c:pt>
                <c:pt idx="75740">
                  <c:v>36.856041299486797</c:v>
                </c:pt>
                <c:pt idx="75741">
                  <c:v>36.85617964875</c:v>
                </c:pt>
                <c:pt idx="75742">
                  <c:v>36.856317997570301</c:v>
                </c:pt>
                <c:pt idx="75743">
                  <c:v>36.856456345947699</c:v>
                </c:pt>
                <c:pt idx="75744">
                  <c:v>36.8565946938823</c:v>
                </c:pt>
                <c:pt idx="75745">
                  <c:v>36.856733041374099</c:v>
                </c:pt>
                <c:pt idx="75746">
                  <c:v>36.856871388423002</c:v>
                </c:pt>
                <c:pt idx="75747">
                  <c:v>36.857009735029102</c:v>
                </c:pt>
                <c:pt idx="75748">
                  <c:v>36.857148081192399</c:v>
                </c:pt>
                <c:pt idx="75749">
                  <c:v>36.8572864269128</c:v>
                </c:pt>
                <c:pt idx="75750">
                  <c:v>36.857424772190399</c:v>
                </c:pt>
                <c:pt idx="75751">
                  <c:v>36.857563117025201</c:v>
                </c:pt>
                <c:pt idx="75752">
                  <c:v>36.857701461417101</c:v>
                </c:pt>
                <c:pt idx="75753">
                  <c:v>36.857839805366197</c:v>
                </c:pt>
                <c:pt idx="75754">
                  <c:v>36.857978148872498</c:v>
                </c:pt>
                <c:pt idx="75755">
                  <c:v>36.858116491935903</c:v>
                </c:pt>
                <c:pt idx="75756">
                  <c:v>36.858254834556597</c:v>
                </c:pt>
                <c:pt idx="75757">
                  <c:v>36.858393176734403</c:v>
                </c:pt>
                <c:pt idx="75758">
                  <c:v>36.858531518469398</c:v>
                </c:pt>
                <c:pt idx="75759">
                  <c:v>36.858669859761498</c:v>
                </c:pt>
                <c:pt idx="75760">
                  <c:v>36.858808200610902</c:v>
                </c:pt>
                <c:pt idx="75761">
                  <c:v>36.858946541017403</c:v>
                </c:pt>
                <c:pt idx="75762">
                  <c:v>36.859084880981101</c:v>
                </c:pt>
                <c:pt idx="75763">
                  <c:v>36.859223220502003</c:v>
                </c:pt>
                <c:pt idx="75764">
                  <c:v>36.859361559580101</c:v>
                </c:pt>
                <c:pt idx="75765">
                  <c:v>36.859499898215397</c:v>
                </c:pt>
                <c:pt idx="75766">
                  <c:v>36.859638236407903</c:v>
                </c:pt>
                <c:pt idx="75767">
                  <c:v>36.8597765741576</c:v>
                </c:pt>
                <c:pt idx="75768">
                  <c:v>36.859914911464401</c:v>
                </c:pt>
                <c:pt idx="75769">
                  <c:v>36.860053248328498</c:v>
                </c:pt>
                <c:pt idx="75770">
                  <c:v>36.8601915847497</c:v>
                </c:pt>
                <c:pt idx="75771">
                  <c:v>36.860329920728198</c:v>
                </c:pt>
                <c:pt idx="75772">
                  <c:v>36.8604682562638</c:v>
                </c:pt>
                <c:pt idx="75773">
                  <c:v>36.860606591356699</c:v>
                </c:pt>
                <c:pt idx="75774">
                  <c:v>36.860744926006703</c:v>
                </c:pt>
                <c:pt idx="75775">
                  <c:v>36.860883260213903</c:v>
                </c:pt>
                <c:pt idx="75776">
                  <c:v>36.8610215939784</c:v>
                </c:pt>
                <c:pt idx="75777">
                  <c:v>36.8611599273001</c:v>
                </c:pt>
                <c:pt idx="75778">
                  <c:v>36.861298260178899</c:v>
                </c:pt>
                <c:pt idx="75779">
                  <c:v>36.861436592615</c:v>
                </c:pt>
                <c:pt idx="75780">
                  <c:v>36.861574924608298</c:v>
                </c:pt>
                <c:pt idx="75781">
                  <c:v>36.861713256158801</c:v>
                </c:pt>
                <c:pt idx="75782">
                  <c:v>36.8618515872665</c:v>
                </c:pt>
                <c:pt idx="75783">
                  <c:v>36.861989917931403</c:v>
                </c:pt>
                <c:pt idx="75784">
                  <c:v>36.862128248153603</c:v>
                </c:pt>
                <c:pt idx="75785">
                  <c:v>36.8622665779329</c:v>
                </c:pt>
                <c:pt idx="75786">
                  <c:v>36.8624049072695</c:v>
                </c:pt>
                <c:pt idx="75787">
                  <c:v>36.862543236163297</c:v>
                </c:pt>
                <c:pt idx="75788">
                  <c:v>36.862681564614299</c:v>
                </c:pt>
                <c:pt idx="75789">
                  <c:v>36.862819892622603</c:v>
                </c:pt>
                <c:pt idx="75790">
                  <c:v>36.862958220187998</c:v>
                </c:pt>
                <c:pt idx="75791">
                  <c:v>36.863096547310697</c:v>
                </c:pt>
                <c:pt idx="75792">
                  <c:v>36.863234873990599</c:v>
                </c:pt>
                <c:pt idx="75793">
                  <c:v>36.863373200227798</c:v>
                </c:pt>
                <c:pt idx="75794">
                  <c:v>36.863511526022201</c:v>
                </c:pt>
                <c:pt idx="75795">
                  <c:v>36.8636498513738</c:v>
                </c:pt>
                <c:pt idx="75796">
                  <c:v>36.863788176282597</c:v>
                </c:pt>
                <c:pt idx="75797">
                  <c:v>36.863926500748697</c:v>
                </c:pt>
                <c:pt idx="75798">
                  <c:v>36.864064824772001</c:v>
                </c:pt>
                <c:pt idx="75799">
                  <c:v>36.864203148352601</c:v>
                </c:pt>
                <c:pt idx="75800">
                  <c:v>36.864341471490398</c:v>
                </c:pt>
                <c:pt idx="75801">
                  <c:v>36.864479794185399</c:v>
                </c:pt>
                <c:pt idx="75802">
                  <c:v>36.864618116437697</c:v>
                </c:pt>
                <c:pt idx="75803">
                  <c:v>36.864756438247198</c:v>
                </c:pt>
                <c:pt idx="75804">
                  <c:v>36.864894759613897</c:v>
                </c:pt>
                <c:pt idx="75805">
                  <c:v>36.865033080537899</c:v>
                </c:pt>
                <c:pt idx="75806">
                  <c:v>36.865171401019197</c:v>
                </c:pt>
                <c:pt idx="75807">
                  <c:v>36.865309721057699</c:v>
                </c:pt>
                <c:pt idx="75808">
                  <c:v>36.865448040653398</c:v>
                </c:pt>
                <c:pt idx="75809">
                  <c:v>36.8655863598064</c:v>
                </c:pt>
                <c:pt idx="75810">
                  <c:v>36.865724678516699</c:v>
                </c:pt>
                <c:pt idx="75811">
                  <c:v>36.865862996784202</c:v>
                </c:pt>
                <c:pt idx="75812">
                  <c:v>36.866001314608901</c:v>
                </c:pt>
                <c:pt idx="75813">
                  <c:v>36.866139631990997</c:v>
                </c:pt>
                <c:pt idx="75814">
                  <c:v>36.866277948930303</c:v>
                </c:pt>
                <c:pt idx="75815">
                  <c:v>36.8664162654268</c:v>
                </c:pt>
                <c:pt idx="75816">
                  <c:v>36.866554581480599</c:v>
                </c:pt>
                <c:pt idx="75817">
                  <c:v>36.866692897091603</c:v>
                </c:pt>
                <c:pt idx="75818">
                  <c:v>36.866831212260003</c:v>
                </c:pt>
                <c:pt idx="75819">
                  <c:v>36.866969526985599</c:v>
                </c:pt>
                <c:pt idx="75820">
                  <c:v>36.8671078412684</c:v>
                </c:pt>
                <c:pt idx="75821">
                  <c:v>36.867246155108496</c:v>
                </c:pt>
                <c:pt idx="75822">
                  <c:v>36.867384468505897</c:v>
                </c:pt>
                <c:pt idx="75823">
                  <c:v>36.8675227814606</c:v>
                </c:pt>
                <c:pt idx="75824">
                  <c:v>36.8676610939726</c:v>
                </c:pt>
                <c:pt idx="75825">
                  <c:v>36.867799406041797</c:v>
                </c:pt>
                <c:pt idx="75826">
                  <c:v>36.867937717668298</c:v>
                </c:pt>
                <c:pt idx="75827">
                  <c:v>36.868076028852002</c:v>
                </c:pt>
                <c:pt idx="75828">
                  <c:v>36.868214339593102</c:v>
                </c:pt>
                <c:pt idx="75829">
                  <c:v>36.868352649891399</c:v>
                </c:pt>
                <c:pt idx="75830">
                  <c:v>36.868490959747</c:v>
                </c:pt>
                <c:pt idx="75831">
                  <c:v>36.868629269159896</c:v>
                </c:pt>
                <c:pt idx="75832">
                  <c:v>36.868767578130097</c:v>
                </c:pt>
                <c:pt idx="75833">
                  <c:v>36.868905886657501</c:v>
                </c:pt>
                <c:pt idx="75834">
                  <c:v>36.869044194742301</c:v>
                </c:pt>
                <c:pt idx="75835">
                  <c:v>36.869182502384298</c:v>
                </c:pt>
                <c:pt idx="75836">
                  <c:v>36.869320809583598</c:v>
                </c:pt>
                <c:pt idx="75837">
                  <c:v>36.869459116340202</c:v>
                </c:pt>
                <c:pt idx="75838">
                  <c:v>36.869597422654103</c:v>
                </c:pt>
                <c:pt idx="75839">
                  <c:v>36.869735728525299</c:v>
                </c:pt>
                <c:pt idx="75840">
                  <c:v>36.869874033953799</c:v>
                </c:pt>
                <c:pt idx="75841">
                  <c:v>36.870012338939603</c:v>
                </c:pt>
                <c:pt idx="75842">
                  <c:v>36.870150643482702</c:v>
                </c:pt>
                <c:pt idx="75843">
                  <c:v>36.870288947583099</c:v>
                </c:pt>
                <c:pt idx="75844">
                  <c:v>36.870427251240798</c:v>
                </c:pt>
                <c:pt idx="75845">
                  <c:v>36.870565554455801</c:v>
                </c:pt>
                <c:pt idx="75846">
                  <c:v>36.870703857228101</c:v>
                </c:pt>
                <c:pt idx="75847">
                  <c:v>36.870842159557697</c:v>
                </c:pt>
                <c:pt idx="75848">
                  <c:v>36.870980461444603</c:v>
                </c:pt>
                <c:pt idx="75849">
                  <c:v>36.871118762888798</c:v>
                </c:pt>
                <c:pt idx="75850">
                  <c:v>36.871257063890297</c:v>
                </c:pt>
                <c:pt idx="75851">
                  <c:v>36.871395364449199</c:v>
                </c:pt>
                <c:pt idx="75852">
                  <c:v>36.871533664565298</c:v>
                </c:pt>
                <c:pt idx="75853">
                  <c:v>36.8716719642388</c:v>
                </c:pt>
                <c:pt idx="75854">
                  <c:v>36.871810263469598</c:v>
                </c:pt>
                <c:pt idx="75855">
                  <c:v>36.8719485622577</c:v>
                </c:pt>
                <c:pt idx="75856">
                  <c:v>36.872086860603098</c:v>
                </c:pt>
                <c:pt idx="75857">
                  <c:v>36.872225158505799</c:v>
                </c:pt>
                <c:pt idx="75858">
                  <c:v>36.872363455965903</c:v>
                </c:pt>
                <c:pt idx="75859">
                  <c:v>36.872501752983197</c:v>
                </c:pt>
                <c:pt idx="75860">
                  <c:v>36.872640049557901</c:v>
                </c:pt>
                <c:pt idx="75861">
                  <c:v>36.872778345689902</c:v>
                </c:pt>
                <c:pt idx="75862">
                  <c:v>36.872916641379298</c:v>
                </c:pt>
                <c:pt idx="75863">
                  <c:v>36.873054936625998</c:v>
                </c:pt>
                <c:pt idx="75864">
                  <c:v>36.873193231430001</c:v>
                </c:pt>
                <c:pt idx="75865">
                  <c:v>36.873331525791301</c:v>
                </c:pt>
                <c:pt idx="75866">
                  <c:v>36.873469819710003</c:v>
                </c:pt>
                <c:pt idx="75867">
                  <c:v>36.873608113186002</c:v>
                </c:pt>
                <c:pt idx="75868">
                  <c:v>36.873746406219297</c:v>
                </c:pt>
                <c:pt idx="75869">
                  <c:v>36.873884698810002</c:v>
                </c:pt>
                <c:pt idx="75870">
                  <c:v>36.874022990957997</c:v>
                </c:pt>
                <c:pt idx="75871">
                  <c:v>36.874161282663401</c:v>
                </c:pt>
                <c:pt idx="75872">
                  <c:v>36.874299573926102</c:v>
                </c:pt>
                <c:pt idx="75873">
                  <c:v>36.874437864746099</c:v>
                </c:pt>
                <c:pt idx="75874">
                  <c:v>36.874576155123499</c:v>
                </c:pt>
                <c:pt idx="75875">
                  <c:v>36.874714445058203</c:v>
                </c:pt>
                <c:pt idx="75876">
                  <c:v>36.874852734550302</c:v>
                </c:pt>
                <c:pt idx="75877">
                  <c:v>36.874991023599698</c:v>
                </c:pt>
                <c:pt idx="75878">
                  <c:v>36.875129312206397</c:v>
                </c:pt>
                <c:pt idx="75879">
                  <c:v>36.875267600370599</c:v>
                </c:pt>
                <c:pt idx="75880">
                  <c:v>36.875405888091997</c:v>
                </c:pt>
                <c:pt idx="75881">
                  <c:v>36.875544175370898</c:v>
                </c:pt>
                <c:pt idx="75882">
                  <c:v>36.875682462207003</c:v>
                </c:pt>
                <c:pt idx="75883">
                  <c:v>36.875820748600603</c:v>
                </c:pt>
                <c:pt idx="75884">
                  <c:v>36.875959034551499</c:v>
                </c:pt>
                <c:pt idx="75885">
                  <c:v>36.876097320059699</c:v>
                </c:pt>
                <c:pt idx="75886">
                  <c:v>36.876235605125302</c:v>
                </c:pt>
                <c:pt idx="75887">
                  <c:v>36.876373889748301</c:v>
                </c:pt>
                <c:pt idx="75888">
                  <c:v>36.876512173928603</c:v>
                </c:pt>
                <c:pt idx="75889">
                  <c:v>36.876650457666301</c:v>
                </c:pt>
                <c:pt idx="75890">
                  <c:v>36.876788740961402</c:v>
                </c:pt>
                <c:pt idx="75891">
                  <c:v>36.876927023813799</c:v>
                </c:pt>
                <c:pt idx="75892">
                  <c:v>36.877065306223599</c:v>
                </c:pt>
                <c:pt idx="75893">
                  <c:v>36.877203588190802</c:v>
                </c:pt>
                <c:pt idx="75894">
                  <c:v>36.877341869715302</c:v>
                </c:pt>
                <c:pt idx="75895">
                  <c:v>36.877480150797197</c:v>
                </c:pt>
                <c:pt idx="75896">
                  <c:v>36.877618431436503</c:v>
                </c:pt>
                <c:pt idx="75897">
                  <c:v>36.877756711633197</c:v>
                </c:pt>
                <c:pt idx="75898">
                  <c:v>36.877894991387301</c:v>
                </c:pt>
                <c:pt idx="75899">
                  <c:v>36.878033270698701</c:v>
                </c:pt>
                <c:pt idx="75900">
                  <c:v>36.878171549567497</c:v>
                </c:pt>
                <c:pt idx="75901">
                  <c:v>36.878309827993697</c:v>
                </c:pt>
                <c:pt idx="75902">
                  <c:v>36.878448105977199</c:v>
                </c:pt>
                <c:pt idx="75903">
                  <c:v>36.878586383518197</c:v>
                </c:pt>
                <c:pt idx="75904">
                  <c:v>36.878724660616498</c:v>
                </c:pt>
                <c:pt idx="75905">
                  <c:v>36.878862937272302</c:v>
                </c:pt>
                <c:pt idx="75906">
                  <c:v>36.879001213485402</c:v>
                </c:pt>
                <c:pt idx="75907">
                  <c:v>36.879139489255898</c:v>
                </c:pt>
                <c:pt idx="75908">
                  <c:v>36.879277764583797</c:v>
                </c:pt>
                <c:pt idx="75909">
                  <c:v>36.879416039469099</c:v>
                </c:pt>
                <c:pt idx="75910">
                  <c:v>36.879554313911797</c:v>
                </c:pt>
                <c:pt idx="75911">
                  <c:v>36.879692587911798</c:v>
                </c:pt>
                <c:pt idx="75912">
                  <c:v>36.879830861469301</c:v>
                </c:pt>
                <c:pt idx="75913">
                  <c:v>36.879969134584201</c:v>
                </c:pt>
                <c:pt idx="75914">
                  <c:v>36.880107407256503</c:v>
                </c:pt>
                <c:pt idx="75915">
                  <c:v>36.880245679486201</c:v>
                </c:pt>
                <c:pt idx="75916">
                  <c:v>36.880383951273203</c:v>
                </c:pt>
                <c:pt idx="75917">
                  <c:v>36.880522222617699</c:v>
                </c:pt>
                <c:pt idx="75918">
                  <c:v>36.880660493519599</c:v>
                </c:pt>
                <c:pt idx="75919">
                  <c:v>36.880798763978902</c:v>
                </c:pt>
                <c:pt idx="75920">
                  <c:v>36.8809370339956</c:v>
                </c:pt>
                <c:pt idx="75921">
                  <c:v>36.881075303569702</c:v>
                </c:pt>
                <c:pt idx="75922">
                  <c:v>36.881213572701299</c:v>
                </c:pt>
                <c:pt idx="75923">
                  <c:v>36.881351841390199</c:v>
                </c:pt>
                <c:pt idx="75924">
                  <c:v>36.881490109636601</c:v>
                </c:pt>
                <c:pt idx="75925">
                  <c:v>36.8816283774403</c:v>
                </c:pt>
                <c:pt idx="75926">
                  <c:v>36.881766644801502</c:v>
                </c:pt>
                <c:pt idx="75927">
                  <c:v>36.881904911720099</c:v>
                </c:pt>
                <c:pt idx="75928">
                  <c:v>36.882043178196199</c:v>
                </c:pt>
                <c:pt idx="75929">
                  <c:v>36.882181444229602</c:v>
                </c:pt>
                <c:pt idx="75930">
                  <c:v>36.8823197098205</c:v>
                </c:pt>
                <c:pt idx="75931">
                  <c:v>36.882457974968801</c:v>
                </c:pt>
                <c:pt idx="75932">
                  <c:v>36.882596239674498</c:v>
                </c:pt>
                <c:pt idx="75933">
                  <c:v>36.882734503937698</c:v>
                </c:pt>
                <c:pt idx="75934">
                  <c:v>36.882872767758201</c:v>
                </c:pt>
                <c:pt idx="75935">
                  <c:v>36.883011031136199</c:v>
                </c:pt>
                <c:pt idx="75936">
                  <c:v>36.8831492940717</c:v>
                </c:pt>
                <c:pt idx="75937">
                  <c:v>36.883287556564603</c:v>
                </c:pt>
                <c:pt idx="75938">
                  <c:v>36.883425818614903</c:v>
                </c:pt>
                <c:pt idx="75939">
                  <c:v>36.883564080222598</c:v>
                </c:pt>
                <c:pt idx="75940">
                  <c:v>36.883702341387803</c:v>
                </c:pt>
                <c:pt idx="75941">
                  <c:v>36.883840602110403</c:v>
                </c:pt>
                <c:pt idx="75942">
                  <c:v>36.883978862390499</c:v>
                </c:pt>
                <c:pt idx="75943">
                  <c:v>36.884117122227998</c:v>
                </c:pt>
                <c:pt idx="75944">
                  <c:v>36.8842553816229</c:v>
                </c:pt>
                <c:pt idx="75945">
                  <c:v>36.884393640575297</c:v>
                </c:pt>
                <c:pt idx="75946">
                  <c:v>36.884531899085097</c:v>
                </c:pt>
                <c:pt idx="75947">
                  <c:v>36.884670157152399</c:v>
                </c:pt>
                <c:pt idx="75948">
                  <c:v>36.884808414777098</c:v>
                </c:pt>
                <c:pt idx="75949">
                  <c:v>36.884946671959298</c:v>
                </c:pt>
                <c:pt idx="75950">
                  <c:v>36.885084928698902</c:v>
                </c:pt>
                <c:pt idx="75951">
                  <c:v>36.885223184996001</c:v>
                </c:pt>
                <c:pt idx="75952">
                  <c:v>36.885361440850502</c:v>
                </c:pt>
                <c:pt idx="75953">
                  <c:v>36.885499696262499</c:v>
                </c:pt>
                <c:pt idx="75954">
                  <c:v>36.885637951231899</c:v>
                </c:pt>
                <c:pt idx="75955">
                  <c:v>36.885776205758901</c:v>
                </c:pt>
                <c:pt idx="75956">
                  <c:v>36.8859144598432</c:v>
                </c:pt>
                <c:pt idx="75957">
                  <c:v>36.886052713485</c:v>
                </c:pt>
                <c:pt idx="75958">
                  <c:v>36.886190966684303</c:v>
                </c:pt>
                <c:pt idx="75959">
                  <c:v>36.886329219441102</c:v>
                </c:pt>
                <c:pt idx="75960">
                  <c:v>36.886467471755303</c:v>
                </c:pt>
                <c:pt idx="75961">
                  <c:v>36.886605723627</c:v>
                </c:pt>
                <c:pt idx="75962">
                  <c:v>36.886743975056099</c:v>
                </c:pt>
                <c:pt idx="75963">
                  <c:v>36.886882226042701</c:v>
                </c:pt>
                <c:pt idx="75964">
                  <c:v>36.887020476586798</c:v>
                </c:pt>
                <c:pt idx="75965">
                  <c:v>36.887158726688398</c:v>
                </c:pt>
                <c:pt idx="75966">
                  <c:v>36.8872969763474</c:v>
                </c:pt>
                <c:pt idx="75967">
                  <c:v>36.887435225563898</c:v>
                </c:pt>
                <c:pt idx="75968">
                  <c:v>36.887573474337898</c:v>
                </c:pt>
                <c:pt idx="75969">
                  <c:v>36.887711722669401</c:v>
                </c:pt>
                <c:pt idx="75970">
                  <c:v>36.8878499705583</c:v>
                </c:pt>
                <c:pt idx="75971">
                  <c:v>36.8879882180048</c:v>
                </c:pt>
                <c:pt idx="75972">
                  <c:v>36.888126465008703</c:v>
                </c:pt>
                <c:pt idx="75973">
                  <c:v>36.888264711570102</c:v>
                </c:pt>
                <c:pt idx="75974">
                  <c:v>36.888402957688903</c:v>
                </c:pt>
                <c:pt idx="75975">
                  <c:v>36.8885412033653</c:v>
                </c:pt>
                <c:pt idx="75976">
                  <c:v>36.888679448599198</c:v>
                </c:pt>
                <c:pt idx="75977">
                  <c:v>36.8888176933905</c:v>
                </c:pt>
                <c:pt idx="75978">
                  <c:v>36.888955937739297</c:v>
                </c:pt>
                <c:pt idx="75979">
                  <c:v>36.889094181645703</c:v>
                </c:pt>
                <c:pt idx="75980">
                  <c:v>36.889232425109498</c:v>
                </c:pt>
                <c:pt idx="75981">
                  <c:v>36.889370668130802</c:v>
                </c:pt>
                <c:pt idx="75982">
                  <c:v>36.889508910709601</c:v>
                </c:pt>
                <c:pt idx="75983">
                  <c:v>36.889647152845903</c:v>
                </c:pt>
                <c:pt idx="75984">
                  <c:v>36.8897853945397</c:v>
                </c:pt>
                <c:pt idx="75985">
                  <c:v>36.889923635791</c:v>
                </c:pt>
                <c:pt idx="75986">
                  <c:v>36.890061876599802</c:v>
                </c:pt>
                <c:pt idx="75987">
                  <c:v>36.890200116966099</c:v>
                </c:pt>
                <c:pt idx="75988">
                  <c:v>36.890338356889998</c:v>
                </c:pt>
                <c:pt idx="75989">
                  <c:v>36.8904765963713</c:v>
                </c:pt>
                <c:pt idx="75990">
                  <c:v>36.890614835410098</c:v>
                </c:pt>
                <c:pt idx="75991">
                  <c:v>36.890753074006497</c:v>
                </c:pt>
                <c:pt idx="75992">
                  <c:v>36.890891312160299</c:v>
                </c:pt>
                <c:pt idx="75993">
                  <c:v>36.891029549871703</c:v>
                </c:pt>
                <c:pt idx="75994">
                  <c:v>36.891167787140603</c:v>
                </c:pt>
                <c:pt idx="75995">
                  <c:v>36.891306023966898</c:v>
                </c:pt>
                <c:pt idx="75996">
                  <c:v>36.891444260350902</c:v>
                </c:pt>
                <c:pt idx="75997">
                  <c:v>36.891582496292301</c:v>
                </c:pt>
                <c:pt idx="75998">
                  <c:v>36.891720731791203</c:v>
                </c:pt>
                <c:pt idx="75999">
                  <c:v>36.8918589668477</c:v>
                </c:pt>
                <c:pt idx="76000">
                  <c:v>36.891997201461699</c:v>
                </c:pt>
                <c:pt idx="76001">
                  <c:v>36.8921354356332</c:v>
                </c:pt>
                <c:pt idx="76002">
                  <c:v>36.892273669362197</c:v>
                </c:pt>
                <c:pt idx="76003">
                  <c:v>36.892411902648803</c:v>
                </c:pt>
                <c:pt idx="76004">
                  <c:v>36.892550135492897</c:v>
                </c:pt>
                <c:pt idx="76005">
                  <c:v>36.8926883678945</c:v>
                </c:pt>
                <c:pt idx="76006">
                  <c:v>36.892826599853699</c:v>
                </c:pt>
                <c:pt idx="76007">
                  <c:v>36.8929648313703</c:v>
                </c:pt>
                <c:pt idx="76008">
                  <c:v>36.893103062444503</c:v>
                </c:pt>
                <c:pt idx="76009">
                  <c:v>36.893241293076301</c:v>
                </c:pt>
                <c:pt idx="76010">
                  <c:v>36.893379523265601</c:v>
                </c:pt>
                <c:pt idx="76011">
                  <c:v>36.893517753012397</c:v>
                </c:pt>
                <c:pt idx="76012">
                  <c:v>36.893655982316801</c:v>
                </c:pt>
                <c:pt idx="76013">
                  <c:v>36.893794211178701</c:v>
                </c:pt>
                <c:pt idx="76014">
                  <c:v>36.893932439598103</c:v>
                </c:pt>
                <c:pt idx="76015">
                  <c:v>36.8940706675751</c:v>
                </c:pt>
                <c:pt idx="76016">
                  <c:v>36.8942088951096</c:v>
                </c:pt>
                <c:pt idx="76017">
                  <c:v>36.894347122201701</c:v>
                </c:pt>
                <c:pt idx="76018">
                  <c:v>36.894485348851298</c:v>
                </c:pt>
                <c:pt idx="76019">
                  <c:v>36.894623575058503</c:v>
                </c:pt>
                <c:pt idx="76020">
                  <c:v>36.894761800823197</c:v>
                </c:pt>
                <c:pt idx="76021">
                  <c:v>36.8949000261455</c:v>
                </c:pt>
                <c:pt idx="76022">
                  <c:v>36.895038251025298</c:v>
                </c:pt>
                <c:pt idx="76023">
                  <c:v>36.895176475462698</c:v>
                </c:pt>
                <c:pt idx="76024">
                  <c:v>36.8953146994577</c:v>
                </c:pt>
                <c:pt idx="76025">
                  <c:v>36.895452923010197</c:v>
                </c:pt>
                <c:pt idx="76026">
                  <c:v>36.895591146120204</c:v>
                </c:pt>
                <c:pt idx="76027">
                  <c:v>36.895729368787798</c:v>
                </c:pt>
                <c:pt idx="76028">
                  <c:v>36.895867591013001</c:v>
                </c:pt>
                <c:pt idx="76029">
                  <c:v>36.896005812795799</c:v>
                </c:pt>
                <c:pt idx="76030">
                  <c:v>36.8961440341361</c:v>
                </c:pt>
                <c:pt idx="76031">
                  <c:v>36.896282255033903</c:v>
                </c:pt>
                <c:pt idx="76032">
                  <c:v>36.8964204754894</c:v>
                </c:pt>
                <c:pt idx="76033">
                  <c:v>36.896558695502399</c:v>
                </c:pt>
                <c:pt idx="76034">
                  <c:v>36.896696915073001</c:v>
                </c:pt>
                <c:pt idx="76035">
                  <c:v>36.896835134201098</c:v>
                </c:pt>
                <c:pt idx="76036">
                  <c:v>36.896973352886803</c:v>
                </c:pt>
                <c:pt idx="76037">
                  <c:v>36.897111571130097</c:v>
                </c:pt>
                <c:pt idx="76038">
                  <c:v>36.897249788930999</c:v>
                </c:pt>
                <c:pt idx="76039">
                  <c:v>36.897388006289397</c:v>
                </c:pt>
                <c:pt idx="76040">
                  <c:v>36.897526223205503</c:v>
                </c:pt>
                <c:pt idx="76041">
                  <c:v>36.897664439679097</c:v>
                </c:pt>
                <c:pt idx="76042">
                  <c:v>36.897802655710301</c:v>
                </c:pt>
                <c:pt idx="76043">
                  <c:v>36.897940871298999</c:v>
                </c:pt>
                <c:pt idx="76044">
                  <c:v>36.898079086445399</c:v>
                </c:pt>
                <c:pt idx="76045">
                  <c:v>36.898217301149302</c:v>
                </c:pt>
                <c:pt idx="76046">
                  <c:v>36.898355515410898</c:v>
                </c:pt>
                <c:pt idx="76047">
                  <c:v>36.898493729229997</c:v>
                </c:pt>
                <c:pt idx="76048">
                  <c:v>36.898631942606698</c:v>
                </c:pt>
                <c:pt idx="76049">
                  <c:v>36.898770155541001</c:v>
                </c:pt>
                <c:pt idx="76050">
                  <c:v>36.898908368032899</c:v>
                </c:pt>
                <c:pt idx="76051">
                  <c:v>36.899046580082398</c:v>
                </c:pt>
                <c:pt idx="76052">
                  <c:v>36.8991847916894</c:v>
                </c:pt>
                <c:pt idx="76053">
                  <c:v>36.899323002854103</c:v>
                </c:pt>
                <c:pt idx="76054">
                  <c:v>36.899461213576402</c:v>
                </c:pt>
                <c:pt idx="76055">
                  <c:v>36.899599423856301</c:v>
                </c:pt>
                <c:pt idx="76056">
                  <c:v>36.899737633693697</c:v>
                </c:pt>
                <c:pt idx="76057">
                  <c:v>36.8998758430888</c:v>
                </c:pt>
                <c:pt idx="76058">
                  <c:v>36.900014052041499</c:v>
                </c:pt>
                <c:pt idx="76059">
                  <c:v>36.900152260551799</c:v>
                </c:pt>
                <c:pt idx="76060">
                  <c:v>36.900290468619701</c:v>
                </c:pt>
                <c:pt idx="76061">
                  <c:v>36.900428676245198</c:v>
                </c:pt>
                <c:pt idx="76062">
                  <c:v>36.900566883428297</c:v>
                </c:pt>
                <c:pt idx="76063">
                  <c:v>36.900705090169097</c:v>
                </c:pt>
                <c:pt idx="76064">
                  <c:v>36.9008432964674</c:v>
                </c:pt>
                <c:pt idx="76065">
                  <c:v>36.900981502323297</c:v>
                </c:pt>
                <c:pt idx="76066">
                  <c:v>36.901119707736903</c:v>
                </c:pt>
                <c:pt idx="76067">
                  <c:v>36.901257912708097</c:v>
                </c:pt>
                <c:pt idx="76068">
                  <c:v>36.901396117236899</c:v>
                </c:pt>
                <c:pt idx="76069">
                  <c:v>36.901534321323297</c:v>
                </c:pt>
                <c:pt idx="76070">
                  <c:v>36.901672524967402</c:v>
                </c:pt>
                <c:pt idx="76071">
                  <c:v>36.901810728169004</c:v>
                </c:pt>
                <c:pt idx="76072">
                  <c:v>36.901948930928299</c:v>
                </c:pt>
                <c:pt idx="76073">
                  <c:v>36.902087133245203</c:v>
                </c:pt>
                <c:pt idx="76074">
                  <c:v>36.902225335119802</c:v>
                </c:pt>
                <c:pt idx="76075">
                  <c:v>36.902363536551903</c:v>
                </c:pt>
                <c:pt idx="76076">
                  <c:v>36.902501737541698</c:v>
                </c:pt>
                <c:pt idx="76077">
                  <c:v>36.902639938089202</c:v>
                </c:pt>
                <c:pt idx="76078">
                  <c:v>36.902778138194201</c:v>
                </c:pt>
                <c:pt idx="76079">
                  <c:v>36.902916337856901</c:v>
                </c:pt>
                <c:pt idx="76080">
                  <c:v>36.903054537077303</c:v>
                </c:pt>
                <c:pt idx="76081">
                  <c:v>36.9031927358552</c:v>
                </c:pt>
                <c:pt idx="76082">
                  <c:v>36.903330934190897</c:v>
                </c:pt>
                <c:pt idx="76083">
                  <c:v>36.903469132084098</c:v>
                </c:pt>
                <c:pt idx="76084">
                  <c:v>36.903607329534999</c:v>
                </c:pt>
                <c:pt idx="76085">
                  <c:v>36.903745526543503</c:v>
                </c:pt>
                <c:pt idx="76086">
                  <c:v>36.903883723109701</c:v>
                </c:pt>
                <c:pt idx="76087">
                  <c:v>36.9040219192335</c:v>
                </c:pt>
                <c:pt idx="76088">
                  <c:v>36.904160114915001</c:v>
                </c:pt>
                <c:pt idx="76089">
                  <c:v>36.904298310154097</c:v>
                </c:pt>
                <c:pt idx="76090">
                  <c:v>36.904436504950802</c:v>
                </c:pt>
                <c:pt idx="76091">
                  <c:v>36.9045746993053</c:v>
                </c:pt>
                <c:pt idx="76092">
                  <c:v>36.904712893217301</c:v>
                </c:pt>
                <c:pt idx="76093">
                  <c:v>36.904851086687003</c:v>
                </c:pt>
                <c:pt idx="76094">
                  <c:v>36.9049892797144</c:v>
                </c:pt>
                <c:pt idx="76095">
                  <c:v>36.905127472299498</c:v>
                </c:pt>
                <c:pt idx="76096">
                  <c:v>36.905265664442098</c:v>
                </c:pt>
                <c:pt idx="76097">
                  <c:v>36.905403856142499</c:v>
                </c:pt>
                <c:pt idx="76098">
                  <c:v>36.905542047400502</c:v>
                </c:pt>
                <c:pt idx="76099">
                  <c:v>36.905680238216199</c:v>
                </c:pt>
                <c:pt idx="76100">
                  <c:v>36.905818428589498</c:v>
                </c:pt>
                <c:pt idx="76101">
                  <c:v>36.905956618520499</c:v>
                </c:pt>
                <c:pt idx="76102">
                  <c:v>36.9060948080092</c:v>
                </c:pt>
                <c:pt idx="76103">
                  <c:v>36.906232997055497</c:v>
                </c:pt>
                <c:pt idx="76104">
                  <c:v>36.906371185659502</c:v>
                </c:pt>
                <c:pt idx="76105">
                  <c:v>36.906509373821201</c:v>
                </c:pt>
                <c:pt idx="76106">
                  <c:v>36.906647561540503</c:v>
                </c:pt>
                <c:pt idx="76107">
                  <c:v>36.906785748817498</c:v>
                </c:pt>
                <c:pt idx="76108">
                  <c:v>36.906923935652202</c:v>
                </c:pt>
                <c:pt idx="76109">
                  <c:v>36.9070621220446</c:v>
                </c:pt>
                <c:pt idx="76110">
                  <c:v>36.9072003079947</c:v>
                </c:pt>
                <c:pt idx="76111">
                  <c:v>36.907338493502401</c:v>
                </c:pt>
                <c:pt idx="76112">
                  <c:v>36.907476678567797</c:v>
                </c:pt>
                <c:pt idx="76113">
                  <c:v>36.907614863190901</c:v>
                </c:pt>
                <c:pt idx="76114">
                  <c:v>36.907753047371699</c:v>
                </c:pt>
                <c:pt idx="76115">
                  <c:v>36.907891231110099</c:v>
                </c:pt>
                <c:pt idx="76116">
                  <c:v>36.9080294144063</c:v>
                </c:pt>
                <c:pt idx="76117">
                  <c:v>36.908167597260103</c:v>
                </c:pt>
                <c:pt idx="76118">
                  <c:v>36.908305779671601</c:v>
                </c:pt>
                <c:pt idx="76119">
                  <c:v>36.908443961640799</c:v>
                </c:pt>
                <c:pt idx="76120">
                  <c:v>36.908582143167699</c:v>
                </c:pt>
                <c:pt idx="76121">
                  <c:v>36.9087203242523</c:v>
                </c:pt>
                <c:pt idx="76122">
                  <c:v>36.908858504894603</c:v>
                </c:pt>
                <c:pt idx="76123">
                  <c:v>36.9089966850946</c:v>
                </c:pt>
                <c:pt idx="76124">
                  <c:v>36.909134864852298</c:v>
                </c:pt>
                <c:pt idx="76125">
                  <c:v>36.909273044167698</c:v>
                </c:pt>
                <c:pt idx="76126">
                  <c:v>36.909411223040799</c:v>
                </c:pt>
                <c:pt idx="76127">
                  <c:v>36.909549401471502</c:v>
                </c:pt>
                <c:pt idx="76128">
                  <c:v>36.909687579459998</c:v>
                </c:pt>
                <c:pt idx="76129">
                  <c:v>36.909825757006203</c:v>
                </c:pt>
                <c:pt idx="76130">
                  <c:v>36.909963934110102</c:v>
                </c:pt>
                <c:pt idx="76131">
                  <c:v>36.910102110771703</c:v>
                </c:pt>
                <c:pt idx="76132">
                  <c:v>36.910240286991097</c:v>
                </c:pt>
                <c:pt idx="76133">
                  <c:v>36.910378462768101</c:v>
                </c:pt>
                <c:pt idx="76134">
                  <c:v>36.910516638102798</c:v>
                </c:pt>
                <c:pt idx="76135">
                  <c:v>36.910654812995297</c:v>
                </c:pt>
                <c:pt idx="76136">
                  <c:v>36.910792987445397</c:v>
                </c:pt>
                <c:pt idx="76137">
                  <c:v>36.910931161453298</c:v>
                </c:pt>
                <c:pt idx="76138">
                  <c:v>36.911069335018901</c:v>
                </c:pt>
                <c:pt idx="76139">
                  <c:v>36.911207508142198</c:v>
                </c:pt>
                <c:pt idx="76140">
                  <c:v>36.911345680823302</c:v>
                </c:pt>
                <c:pt idx="76141">
                  <c:v>36.911483853062002</c:v>
                </c:pt>
                <c:pt idx="76142">
                  <c:v>36.911622024858502</c:v>
                </c:pt>
                <c:pt idx="76143">
                  <c:v>36.911760196212697</c:v>
                </c:pt>
                <c:pt idx="76144">
                  <c:v>36.911898367124699</c:v>
                </c:pt>
                <c:pt idx="76145">
                  <c:v>36.912036537594297</c:v>
                </c:pt>
                <c:pt idx="76146">
                  <c:v>36.912174707621702</c:v>
                </c:pt>
                <c:pt idx="76147">
                  <c:v>36.912312877206801</c:v>
                </c:pt>
                <c:pt idx="76148">
                  <c:v>36.912451046349702</c:v>
                </c:pt>
                <c:pt idx="76149">
                  <c:v>36.912589215050303</c:v>
                </c:pt>
                <c:pt idx="76150">
                  <c:v>36.912727383308599</c:v>
                </c:pt>
                <c:pt idx="76151">
                  <c:v>36.912865551124597</c:v>
                </c:pt>
                <c:pt idx="76152">
                  <c:v>36.913003718498402</c:v>
                </c:pt>
                <c:pt idx="76153">
                  <c:v>36.913141885429901</c:v>
                </c:pt>
                <c:pt idx="76154">
                  <c:v>36.913280051919202</c:v>
                </c:pt>
                <c:pt idx="76155">
                  <c:v>36.913418217966203</c:v>
                </c:pt>
                <c:pt idx="76156">
                  <c:v>36.913556383570999</c:v>
                </c:pt>
                <c:pt idx="76157">
                  <c:v>36.913694548733503</c:v>
                </c:pt>
                <c:pt idx="76158">
                  <c:v>36.913832713453701</c:v>
                </c:pt>
                <c:pt idx="76159">
                  <c:v>36.9139708777317</c:v>
                </c:pt>
                <c:pt idx="76160">
                  <c:v>36.9141090415674</c:v>
                </c:pt>
                <c:pt idx="76161">
                  <c:v>36.914247204960901</c:v>
                </c:pt>
                <c:pt idx="76162">
                  <c:v>36.914385367912203</c:v>
                </c:pt>
                <c:pt idx="76163">
                  <c:v>36.914523530421199</c:v>
                </c:pt>
                <c:pt idx="76164">
                  <c:v>36.914661692487897</c:v>
                </c:pt>
                <c:pt idx="76165">
                  <c:v>36.914799854112402</c:v>
                </c:pt>
                <c:pt idx="76166">
                  <c:v>36.914938015294702</c:v>
                </c:pt>
                <c:pt idx="76167">
                  <c:v>36.915076176034702</c:v>
                </c:pt>
                <c:pt idx="76168">
                  <c:v>36.915214336332497</c:v>
                </c:pt>
                <c:pt idx="76169">
                  <c:v>36.915352496188</c:v>
                </c:pt>
                <c:pt idx="76170">
                  <c:v>36.915490655601303</c:v>
                </c:pt>
                <c:pt idx="76171">
                  <c:v>36.915628814572401</c:v>
                </c:pt>
                <c:pt idx="76172">
                  <c:v>36.915766973101199</c:v>
                </c:pt>
                <c:pt idx="76173">
                  <c:v>36.915905131187799</c:v>
                </c:pt>
                <c:pt idx="76174">
                  <c:v>36.916043288832199</c:v>
                </c:pt>
                <c:pt idx="76175">
                  <c:v>36.916181446034301</c:v>
                </c:pt>
                <c:pt idx="76176">
                  <c:v>36.916319602794204</c:v>
                </c:pt>
                <c:pt idx="76177">
                  <c:v>36.9164577591119</c:v>
                </c:pt>
                <c:pt idx="76178">
                  <c:v>36.916595914987397</c:v>
                </c:pt>
                <c:pt idx="76179">
                  <c:v>36.916734070420603</c:v>
                </c:pt>
                <c:pt idx="76180">
                  <c:v>36.916872225411602</c:v>
                </c:pt>
                <c:pt idx="76181">
                  <c:v>36.917010379960402</c:v>
                </c:pt>
                <c:pt idx="76182">
                  <c:v>36.917148534066897</c:v>
                </c:pt>
                <c:pt idx="76183">
                  <c:v>36.917286687731298</c:v>
                </c:pt>
                <c:pt idx="76184">
                  <c:v>36.917424840953402</c:v>
                </c:pt>
                <c:pt idx="76185">
                  <c:v>36.917562993733299</c:v>
                </c:pt>
                <c:pt idx="76186">
                  <c:v>36.917701146071003</c:v>
                </c:pt>
                <c:pt idx="76187">
                  <c:v>36.917839297966502</c:v>
                </c:pt>
                <c:pt idx="76188">
                  <c:v>36.917977449419801</c:v>
                </c:pt>
                <c:pt idx="76189">
                  <c:v>36.918115600430802</c:v>
                </c:pt>
                <c:pt idx="76190">
                  <c:v>36.918253750999703</c:v>
                </c:pt>
                <c:pt idx="76191">
                  <c:v>36.918391901126398</c:v>
                </c:pt>
                <c:pt idx="76192">
                  <c:v>36.918530050810801</c:v>
                </c:pt>
                <c:pt idx="76193">
                  <c:v>36.918668200052998</c:v>
                </c:pt>
                <c:pt idx="76194">
                  <c:v>36.918806348853103</c:v>
                </c:pt>
                <c:pt idx="76195">
                  <c:v>36.918944497210902</c:v>
                </c:pt>
                <c:pt idx="76196">
                  <c:v>36.919082645126501</c:v>
                </c:pt>
                <c:pt idx="76197">
                  <c:v>36.919220792599901</c:v>
                </c:pt>
                <c:pt idx="76198">
                  <c:v>36.919358939631202</c:v>
                </c:pt>
                <c:pt idx="76199">
                  <c:v>36.919497086220197</c:v>
                </c:pt>
                <c:pt idx="76200">
                  <c:v>36.919635232367</c:v>
                </c:pt>
                <c:pt idx="76201">
                  <c:v>36.919773378071703</c:v>
                </c:pt>
                <c:pt idx="76202">
                  <c:v>36.9199115233341</c:v>
                </c:pt>
                <c:pt idx="76203">
                  <c:v>36.920049668154398</c:v>
                </c:pt>
                <c:pt idx="76204">
                  <c:v>36.920187812532497</c:v>
                </c:pt>
                <c:pt idx="76205">
                  <c:v>36.920325956468403</c:v>
                </c:pt>
                <c:pt idx="76206">
                  <c:v>36.920464099962103</c:v>
                </c:pt>
                <c:pt idx="76207">
                  <c:v>36.920602243013597</c:v>
                </c:pt>
                <c:pt idx="76208">
                  <c:v>36.920740385622899</c:v>
                </c:pt>
                <c:pt idx="76209">
                  <c:v>36.920878527790101</c:v>
                </c:pt>
                <c:pt idx="76210">
                  <c:v>36.921016669514998</c:v>
                </c:pt>
                <c:pt idx="76211">
                  <c:v>36.921154810797802</c:v>
                </c:pt>
                <c:pt idx="76212">
                  <c:v>36.921292951638399</c:v>
                </c:pt>
                <c:pt idx="76213">
                  <c:v>36.921431092036897</c:v>
                </c:pt>
                <c:pt idx="76214">
                  <c:v>36.921569231993097</c:v>
                </c:pt>
                <c:pt idx="76215">
                  <c:v>36.921707371507203</c:v>
                </c:pt>
                <c:pt idx="76216">
                  <c:v>36.921845510579097</c:v>
                </c:pt>
                <c:pt idx="76217">
                  <c:v>36.921983649208897</c:v>
                </c:pt>
                <c:pt idx="76218">
                  <c:v>36.922121787396499</c:v>
                </c:pt>
                <c:pt idx="76219">
                  <c:v>36.922259925141901</c:v>
                </c:pt>
                <c:pt idx="76220">
                  <c:v>36.922398062445097</c:v>
                </c:pt>
                <c:pt idx="76221">
                  <c:v>36.922536199306201</c:v>
                </c:pt>
                <c:pt idx="76222">
                  <c:v>36.922674335725098</c:v>
                </c:pt>
                <c:pt idx="76223">
                  <c:v>36.922812471701803</c:v>
                </c:pt>
                <c:pt idx="76224">
                  <c:v>36.922950607236402</c:v>
                </c:pt>
                <c:pt idx="76225">
                  <c:v>36.923088742328801</c:v>
                </c:pt>
                <c:pt idx="76226">
                  <c:v>36.923226876979101</c:v>
                </c:pt>
                <c:pt idx="76227">
                  <c:v>36.923365011187201</c:v>
                </c:pt>
                <c:pt idx="76228">
                  <c:v>36.923503144953202</c:v>
                </c:pt>
                <c:pt idx="76229">
                  <c:v>36.923641278277003</c:v>
                </c:pt>
                <c:pt idx="76230">
                  <c:v>36.923779411158598</c:v>
                </c:pt>
                <c:pt idx="76231">
                  <c:v>36.923917543598201</c:v>
                </c:pt>
                <c:pt idx="76232">
                  <c:v>36.924055675595497</c:v>
                </c:pt>
                <c:pt idx="76233">
                  <c:v>36.924193807150701</c:v>
                </c:pt>
                <c:pt idx="76234">
                  <c:v>36.924331938263798</c:v>
                </c:pt>
                <c:pt idx="76235">
                  <c:v>36.924470068934703</c:v>
                </c:pt>
                <c:pt idx="76236">
                  <c:v>36.924608199163401</c:v>
                </c:pt>
                <c:pt idx="76237">
                  <c:v>36.9247463289501</c:v>
                </c:pt>
                <c:pt idx="76238">
                  <c:v>36.924884458294599</c:v>
                </c:pt>
                <c:pt idx="76239">
                  <c:v>36.925022587196899</c:v>
                </c:pt>
                <c:pt idx="76240">
                  <c:v>36.9251607156571</c:v>
                </c:pt>
                <c:pt idx="76241">
                  <c:v>36.925298843675201</c:v>
                </c:pt>
                <c:pt idx="76242">
                  <c:v>36.925436971251102</c:v>
                </c:pt>
                <c:pt idx="76243">
                  <c:v>36.925575098384897</c:v>
                </c:pt>
                <c:pt idx="76244">
                  <c:v>36.925713225076599</c:v>
                </c:pt>
                <c:pt idx="76245">
                  <c:v>36.925851351326102</c:v>
                </c:pt>
                <c:pt idx="76246">
                  <c:v>36.925989477133498</c:v>
                </c:pt>
                <c:pt idx="76247">
                  <c:v>36.926127602498802</c:v>
                </c:pt>
                <c:pt idx="76248">
                  <c:v>36.926265727421899</c:v>
                </c:pt>
                <c:pt idx="76249">
                  <c:v>36.926403851902997</c:v>
                </c:pt>
                <c:pt idx="76250">
                  <c:v>36.926541975941902</c:v>
                </c:pt>
                <c:pt idx="76251">
                  <c:v>36.926680099538601</c:v>
                </c:pt>
                <c:pt idx="76252">
                  <c:v>36.926818222693299</c:v>
                </c:pt>
                <c:pt idx="76253">
                  <c:v>36.926956345405799</c:v>
                </c:pt>
                <c:pt idx="76254">
                  <c:v>36.927094467676298</c:v>
                </c:pt>
                <c:pt idx="76255">
                  <c:v>36.927232589504598</c:v>
                </c:pt>
                <c:pt idx="76256">
                  <c:v>36.927370710890699</c:v>
                </c:pt>
                <c:pt idx="76257">
                  <c:v>36.9275088318348</c:v>
                </c:pt>
                <c:pt idx="76258">
                  <c:v>36.927646952336801</c:v>
                </c:pt>
                <c:pt idx="76259">
                  <c:v>36.927785072396603</c:v>
                </c:pt>
                <c:pt idx="76260">
                  <c:v>36.927923192014397</c:v>
                </c:pt>
                <c:pt idx="76261">
                  <c:v>36.92806131119</c:v>
                </c:pt>
                <c:pt idx="76262">
                  <c:v>36.928199429923502</c:v>
                </c:pt>
                <c:pt idx="76263">
                  <c:v>36.928337548214898</c:v>
                </c:pt>
                <c:pt idx="76264">
                  <c:v>36.928475666064202</c:v>
                </c:pt>
                <c:pt idx="76265">
                  <c:v>36.928613783471398</c:v>
                </c:pt>
                <c:pt idx="76266">
                  <c:v>36.928751900436602</c:v>
                </c:pt>
                <c:pt idx="76267">
                  <c:v>36.928890016959599</c:v>
                </c:pt>
                <c:pt idx="76268">
                  <c:v>36.929028133040497</c:v>
                </c:pt>
                <c:pt idx="76269">
                  <c:v>36.929166248679302</c:v>
                </c:pt>
                <c:pt idx="76270">
                  <c:v>36.929304363876</c:v>
                </c:pt>
                <c:pt idx="76271">
                  <c:v>36.929442478630598</c:v>
                </c:pt>
                <c:pt idx="76272">
                  <c:v>36.929580592943203</c:v>
                </c:pt>
                <c:pt idx="76273">
                  <c:v>36.929718706813603</c:v>
                </c:pt>
                <c:pt idx="76274">
                  <c:v>36.929856820241902</c:v>
                </c:pt>
                <c:pt idx="76275">
                  <c:v>36.929994933228201</c:v>
                </c:pt>
                <c:pt idx="76276">
                  <c:v>36.930133045772401</c:v>
                </c:pt>
                <c:pt idx="76277">
                  <c:v>36.930271157874401</c:v>
                </c:pt>
                <c:pt idx="76278">
                  <c:v>36.930409269534401</c:v>
                </c:pt>
                <c:pt idx="76279">
                  <c:v>36.930547380752401</c:v>
                </c:pt>
                <c:pt idx="76280">
                  <c:v>36.930685491528202</c:v>
                </c:pt>
                <c:pt idx="76281">
                  <c:v>36.930823601861903</c:v>
                </c:pt>
                <c:pt idx="76282">
                  <c:v>36.930961711753604</c:v>
                </c:pt>
                <c:pt idx="76283">
                  <c:v>36.931099821203198</c:v>
                </c:pt>
                <c:pt idx="76284">
                  <c:v>36.931237930210798</c:v>
                </c:pt>
                <c:pt idx="76285">
                  <c:v>36.9313760387762</c:v>
                </c:pt>
                <c:pt idx="76286">
                  <c:v>36.931514146899602</c:v>
                </c:pt>
                <c:pt idx="76287">
                  <c:v>36.931652254580897</c:v>
                </c:pt>
                <c:pt idx="76288">
                  <c:v>36.931790361820099</c:v>
                </c:pt>
                <c:pt idx="76289">
                  <c:v>36.931928468617301</c:v>
                </c:pt>
                <c:pt idx="76290">
                  <c:v>36.932066574972403</c:v>
                </c:pt>
                <c:pt idx="76291">
                  <c:v>36.932204680885398</c:v>
                </c:pt>
                <c:pt idx="76292">
                  <c:v>36.932342786356401</c:v>
                </c:pt>
                <c:pt idx="76293">
                  <c:v>36.932480891385303</c:v>
                </c:pt>
                <c:pt idx="76294">
                  <c:v>36.932618995972099</c:v>
                </c:pt>
                <c:pt idx="76295">
                  <c:v>36.932757100116902</c:v>
                </c:pt>
                <c:pt idx="76296">
                  <c:v>36.932895203819598</c:v>
                </c:pt>
                <c:pt idx="76297">
                  <c:v>36.933033307080301</c:v>
                </c:pt>
                <c:pt idx="76298">
                  <c:v>36.933171409898897</c:v>
                </c:pt>
                <c:pt idx="76299">
                  <c:v>36.9333095122754</c:v>
                </c:pt>
                <c:pt idx="76300">
                  <c:v>36.933447614209904</c:v>
                </c:pt>
                <c:pt idx="76301">
                  <c:v>36.933585715702399</c:v>
                </c:pt>
                <c:pt idx="76302">
                  <c:v>36.933723816752803</c:v>
                </c:pt>
                <c:pt idx="76303">
                  <c:v>36.933861917361099</c:v>
                </c:pt>
                <c:pt idx="76304">
                  <c:v>36.934000017527403</c:v>
                </c:pt>
                <c:pt idx="76305">
                  <c:v>36.934138117251699</c:v>
                </c:pt>
                <c:pt idx="76306">
                  <c:v>36.934276216533902</c:v>
                </c:pt>
                <c:pt idx="76307">
                  <c:v>36.934414315374099</c:v>
                </c:pt>
                <c:pt idx="76308">
                  <c:v>36.934552413772202</c:v>
                </c:pt>
                <c:pt idx="76309">
                  <c:v>36.934690511728299</c:v>
                </c:pt>
                <c:pt idx="76310">
                  <c:v>36.934828609242302</c:v>
                </c:pt>
                <c:pt idx="76311">
                  <c:v>36.934966706314299</c:v>
                </c:pt>
                <c:pt idx="76312">
                  <c:v>36.935104802944302</c:v>
                </c:pt>
                <c:pt idx="76313">
                  <c:v>36.935242899132199</c:v>
                </c:pt>
                <c:pt idx="76314">
                  <c:v>36.935380994878102</c:v>
                </c:pt>
                <c:pt idx="76315">
                  <c:v>36.935519090181998</c:v>
                </c:pt>
                <c:pt idx="76316">
                  <c:v>36.935657185043802</c:v>
                </c:pt>
                <c:pt idx="76317">
                  <c:v>36.935795279463598</c:v>
                </c:pt>
                <c:pt idx="76318">
                  <c:v>36.935933373441401</c:v>
                </c:pt>
                <c:pt idx="76319">
                  <c:v>36.936071466977197</c:v>
                </c:pt>
                <c:pt idx="76320">
                  <c:v>36.9362095600709</c:v>
                </c:pt>
                <c:pt idx="76321">
                  <c:v>36.936347652722603</c:v>
                </c:pt>
                <c:pt idx="76322">
                  <c:v>36.936485744932298</c:v>
                </c:pt>
                <c:pt idx="76323">
                  <c:v>36.936623836700001</c:v>
                </c:pt>
                <c:pt idx="76324">
                  <c:v>36.936761928025597</c:v>
                </c:pt>
                <c:pt idx="76325">
                  <c:v>36.936900018909199</c:v>
                </c:pt>
                <c:pt idx="76326">
                  <c:v>36.937038109350802</c:v>
                </c:pt>
                <c:pt idx="76327">
                  <c:v>36.937176199350397</c:v>
                </c:pt>
                <c:pt idx="76328">
                  <c:v>36.937314288907999</c:v>
                </c:pt>
                <c:pt idx="76329">
                  <c:v>36.9374523780236</c:v>
                </c:pt>
                <c:pt idx="76330">
                  <c:v>36.937590466697102</c:v>
                </c:pt>
                <c:pt idx="76331">
                  <c:v>36.937728554928697</c:v>
                </c:pt>
                <c:pt idx="76332">
                  <c:v>36.937866642718198</c:v>
                </c:pt>
                <c:pt idx="76333">
                  <c:v>36.938004730065799</c:v>
                </c:pt>
                <c:pt idx="76334">
                  <c:v>36.9381428169713</c:v>
                </c:pt>
                <c:pt idx="76335">
                  <c:v>36.938280903434801</c:v>
                </c:pt>
                <c:pt idx="76336">
                  <c:v>36.938418989456302</c:v>
                </c:pt>
                <c:pt idx="76337">
                  <c:v>36.938557075035902</c:v>
                </c:pt>
                <c:pt idx="76338">
                  <c:v>36.938695160173403</c:v>
                </c:pt>
                <c:pt idx="76339">
                  <c:v>36.938833244868903</c:v>
                </c:pt>
                <c:pt idx="76340">
                  <c:v>36.938971329122403</c:v>
                </c:pt>
                <c:pt idx="76341">
                  <c:v>36.939109412933902</c:v>
                </c:pt>
                <c:pt idx="76342">
                  <c:v>36.939247496303501</c:v>
                </c:pt>
                <c:pt idx="76343">
                  <c:v>36.939385579231001</c:v>
                </c:pt>
                <c:pt idx="76344">
                  <c:v>36.939523661716599</c:v>
                </c:pt>
                <c:pt idx="76345">
                  <c:v>36.939661743760098</c:v>
                </c:pt>
                <c:pt idx="76346">
                  <c:v>36.939799825361703</c:v>
                </c:pt>
                <c:pt idx="76347">
                  <c:v>36.939937906521301</c:v>
                </c:pt>
                <c:pt idx="76348">
                  <c:v>36.940075987238899</c:v>
                </c:pt>
                <c:pt idx="76349">
                  <c:v>36.940214067514503</c:v>
                </c:pt>
                <c:pt idx="76350">
                  <c:v>36.9403521473482</c:v>
                </c:pt>
                <c:pt idx="76351">
                  <c:v>36.940490226739797</c:v>
                </c:pt>
                <c:pt idx="76352">
                  <c:v>36.940628305689501</c:v>
                </c:pt>
                <c:pt idx="76353">
                  <c:v>36.940766384197197</c:v>
                </c:pt>
                <c:pt idx="76354">
                  <c:v>36.9409044622629</c:v>
                </c:pt>
                <c:pt idx="76355">
                  <c:v>36.941042539886602</c:v>
                </c:pt>
                <c:pt idx="76356">
                  <c:v>36.941180617068397</c:v>
                </c:pt>
                <c:pt idx="76357">
                  <c:v>36.941318693808199</c:v>
                </c:pt>
                <c:pt idx="76358">
                  <c:v>36.941456770106001</c:v>
                </c:pt>
                <c:pt idx="76359">
                  <c:v>36.941594845961902</c:v>
                </c:pt>
                <c:pt idx="76360">
                  <c:v>36.941732921375802</c:v>
                </c:pt>
                <c:pt idx="76361">
                  <c:v>36.941870996347703</c:v>
                </c:pt>
                <c:pt idx="76362">
                  <c:v>36.942009070877702</c:v>
                </c:pt>
                <c:pt idx="76363">
                  <c:v>36.942147144965702</c:v>
                </c:pt>
                <c:pt idx="76364">
                  <c:v>36.942285218611701</c:v>
                </c:pt>
                <c:pt idx="76365">
                  <c:v>36.9424232918157</c:v>
                </c:pt>
                <c:pt idx="76366">
                  <c:v>36.942561364577898</c:v>
                </c:pt>
                <c:pt idx="76367">
                  <c:v>36.942699436898003</c:v>
                </c:pt>
                <c:pt idx="76368">
                  <c:v>36.942837508776201</c:v>
                </c:pt>
                <c:pt idx="76369">
                  <c:v>36.942975580212398</c:v>
                </c:pt>
                <c:pt idx="76370">
                  <c:v>36.943113651206701</c:v>
                </c:pt>
                <c:pt idx="76371">
                  <c:v>36.943251721758998</c:v>
                </c:pt>
                <c:pt idx="76372">
                  <c:v>36.9433897918694</c:v>
                </c:pt>
                <c:pt idx="76373">
                  <c:v>36.943527861537802</c:v>
                </c:pt>
                <c:pt idx="76374">
                  <c:v>36.943665930764297</c:v>
                </c:pt>
                <c:pt idx="76375">
                  <c:v>36.943803999548798</c:v>
                </c:pt>
                <c:pt idx="76376">
                  <c:v>36.943942067891399</c:v>
                </c:pt>
                <c:pt idx="76377">
                  <c:v>36.944080135792099</c:v>
                </c:pt>
                <c:pt idx="76378">
                  <c:v>36.944218203250799</c:v>
                </c:pt>
                <c:pt idx="76379">
                  <c:v>36.944356270267498</c:v>
                </c:pt>
                <c:pt idx="76380">
                  <c:v>36.944494336842297</c:v>
                </c:pt>
                <c:pt idx="76381">
                  <c:v>36.944632402975202</c:v>
                </c:pt>
                <c:pt idx="76382">
                  <c:v>36.944770468666199</c:v>
                </c:pt>
                <c:pt idx="76383">
                  <c:v>36.944908533915203</c:v>
                </c:pt>
                <c:pt idx="76384">
                  <c:v>36.9450465987222</c:v>
                </c:pt>
                <c:pt idx="76385">
                  <c:v>36.945184663087403</c:v>
                </c:pt>
                <c:pt idx="76386">
                  <c:v>36.945322727010598</c:v>
                </c:pt>
                <c:pt idx="76387">
                  <c:v>36.945460790491801</c:v>
                </c:pt>
                <c:pt idx="76388">
                  <c:v>36.945598853531202</c:v>
                </c:pt>
                <c:pt idx="76389">
                  <c:v>36.945736916128602</c:v>
                </c:pt>
                <c:pt idx="76390">
                  <c:v>36.945874978284102</c:v>
                </c:pt>
                <c:pt idx="76391">
                  <c:v>36.946013039997702</c:v>
                </c:pt>
                <c:pt idx="76392">
                  <c:v>36.946151101269301</c:v>
                </c:pt>
                <c:pt idx="76393">
                  <c:v>36.946289162098999</c:v>
                </c:pt>
                <c:pt idx="76394">
                  <c:v>36.946427222486797</c:v>
                </c:pt>
                <c:pt idx="76395">
                  <c:v>36.946565282432701</c:v>
                </c:pt>
                <c:pt idx="76396">
                  <c:v>36.946703341936697</c:v>
                </c:pt>
                <c:pt idx="76397">
                  <c:v>36.9468414009987</c:v>
                </c:pt>
                <c:pt idx="76398">
                  <c:v>36.946979459618902</c:v>
                </c:pt>
                <c:pt idx="76399">
                  <c:v>36.947117517797103</c:v>
                </c:pt>
                <c:pt idx="76400">
                  <c:v>36.947255575533397</c:v>
                </c:pt>
                <c:pt idx="76401">
                  <c:v>36.947393632827797</c:v>
                </c:pt>
                <c:pt idx="76402">
                  <c:v>36.947531689680297</c:v>
                </c:pt>
                <c:pt idx="76403">
                  <c:v>36.947669746090902</c:v>
                </c:pt>
                <c:pt idx="76404">
                  <c:v>36.947807802059501</c:v>
                </c:pt>
                <c:pt idx="76405">
                  <c:v>36.947945857586298</c:v>
                </c:pt>
                <c:pt idx="76406">
                  <c:v>36.948083912671201</c:v>
                </c:pt>
                <c:pt idx="76407">
                  <c:v>36.948221967314097</c:v>
                </c:pt>
                <c:pt idx="76408">
                  <c:v>36.948360021515199</c:v>
                </c:pt>
                <c:pt idx="76409">
                  <c:v>36.948498075274401</c:v>
                </c:pt>
                <c:pt idx="76410">
                  <c:v>36.948636128591602</c:v>
                </c:pt>
                <c:pt idx="76411">
                  <c:v>36.948774181467002</c:v>
                </c:pt>
                <c:pt idx="76412">
                  <c:v>36.948912233900501</c:v>
                </c:pt>
                <c:pt idx="76413">
                  <c:v>36.949050285892099</c:v>
                </c:pt>
                <c:pt idx="76414">
                  <c:v>36.949188337441797</c:v>
                </c:pt>
                <c:pt idx="76415">
                  <c:v>36.949326388549601</c:v>
                </c:pt>
                <c:pt idx="76416">
                  <c:v>36.949464439215497</c:v>
                </c:pt>
                <c:pt idx="76417">
                  <c:v>36.949602489439499</c:v>
                </c:pt>
                <c:pt idx="76418">
                  <c:v>36.949740539221601</c:v>
                </c:pt>
                <c:pt idx="76419">
                  <c:v>36.949878588561901</c:v>
                </c:pt>
                <c:pt idx="76420">
                  <c:v>36.950016637460202</c:v>
                </c:pt>
                <c:pt idx="76421">
                  <c:v>36.950154685916701</c:v>
                </c:pt>
                <c:pt idx="76422">
                  <c:v>36.950292733931299</c:v>
                </c:pt>
                <c:pt idx="76423">
                  <c:v>36.950430781504103</c:v>
                </c:pt>
                <c:pt idx="76424">
                  <c:v>36.9505688286349</c:v>
                </c:pt>
                <c:pt idx="76425">
                  <c:v>36.950706875323903</c:v>
                </c:pt>
                <c:pt idx="76426">
                  <c:v>36.950844921570997</c:v>
                </c:pt>
                <c:pt idx="76427">
                  <c:v>36.950982967376198</c:v>
                </c:pt>
                <c:pt idx="76428">
                  <c:v>36.951121012739598</c:v>
                </c:pt>
                <c:pt idx="76429">
                  <c:v>36.951259057660998</c:v>
                </c:pt>
                <c:pt idx="76430">
                  <c:v>36.951397102140596</c:v>
                </c:pt>
                <c:pt idx="76431">
                  <c:v>36.951535146178401</c:v>
                </c:pt>
                <c:pt idx="76432">
                  <c:v>36.951673189774297</c:v>
                </c:pt>
                <c:pt idx="76433">
                  <c:v>36.9518112329283</c:v>
                </c:pt>
                <c:pt idx="76434">
                  <c:v>36.951949275640402</c:v>
                </c:pt>
                <c:pt idx="76435">
                  <c:v>36.952087317910703</c:v>
                </c:pt>
                <c:pt idx="76436">
                  <c:v>36.952225359739103</c:v>
                </c:pt>
                <c:pt idx="76437">
                  <c:v>36.952363401125702</c:v>
                </c:pt>
                <c:pt idx="76438">
                  <c:v>36.9525014420704</c:v>
                </c:pt>
                <c:pt idx="76439">
                  <c:v>36.952639482573197</c:v>
                </c:pt>
                <c:pt idx="76440">
                  <c:v>36.9527775226342</c:v>
                </c:pt>
                <c:pt idx="76441">
                  <c:v>36.952915562253402</c:v>
                </c:pt>
                <c:pt idx="76442">
                  <c:v>36.953053601430703</c:v>
                </c:pt>
                <c:pt idx="76443">
                  <c:v>36.953191640166096</c:v>
                </c:pt>
                <c:pt idx="76444">
                  <c:v>36.953329678459703</c:v>
                </c:pt>
                <c:pt idx="76445">
                  <c:v>36.953467716311401</c:v>
                </c:pt>
                <c:pt idx="76446">
                  <c:v>36.953605753721298</c:v>
                </c:pt>
                <c:pt idx="76447">
                  <c:v>36.953743790689401</c:v>
                </c:pt>
                <c:pt idx="76448">
                  <c:v>36.953881827215604</c:v>
                </c:pt>
                <c:pt idx="76449">
                  <c:v>36.954019863299898</c:v>
                </c:pt>
                <c:pt idx="76450">
                  <c:v>36.954157898942398</c:v>
                </c:pt>
                <c:pt idx="76451">
                  <c:v>36.954295934143097</c:v>
                </c:pt>
                <c:pt idx="76452">
                  <c:v>36.954433968902002</c:v>
                </c:pt>
                <c:pt idx="76453">
                  <c:v>36.954572003218999</c:v>
                </c:pt>
                <c:pt idx="76454">
                  <c:v>36.954710037094102</c:v>
                </c:pt>
                <c:pt idx="76455">
                  <c:v>36.954848070527497</c:v>
                </c:pt>
                <c:pt idx="76456">
                  <c:v>36.954986103518998</c:v>
                </c:pt>
                <c:pt idx="76457">
                  <c:v>36.955124136068598</c:v>
                </c:pt>
                <c:pt idx="76458">
                  <c:v>36.955262168176503</c:v>
                </c:pt>
                <c:pt idx="76459">
                  <c:v>36.955400199842501</c:v>
                </c:pt>
                <c:pt idx="76460">
                  <c:v>36.955538231066697</c:v>
                </c:pt>
                <c:pt idx="76461">
                  <c:v>36.955676261849</c:v>
                </c:pt>
                <c:pt idx="76462">
                  <c:v>36.955814292189601</c:v>
                </c:pt>
                <c:pt idx="76463">
                  <c:v>36.955952322088301</c:v>
                </c:pt>
                <c:pt idx="76464">
                  <c:v>36.9560903515452</c:v>
                </c:pt>
                <c:pt idx="76465">
                  <c:v>36.956228380560198</c:v>
                </c:pt>
                <c:pt idx="76466">
                  <c:v>36.956366409133501</c:v>
                </c:pt>
                <c:pt idx="76467">
                  <c:v>36.956504437264897</c:v>
                </c:pt>
                <c:pt idx="76468">
                  <c:v>36.956642464954498</c:v>
                </c:pt>
                <c:pt idx="76469">
                  <c:v>36.956780492202299</c:v>
                </c:pt>
                <c:pt idx="76470">
                  <c:v>36.956918519008298</c:v>
                </c:pt>
                <c:pt idx="76471">
                  <c:v>36.957056545372502</c:v>
                </c:pt>
                <c:pt idx="76472">
                  <c:v>36.957194571294899</c:v>
                </c:pt>
                <c:pt idx="76473">
                  <c:v>36.957332596775402</c:v>
                </c:pt>
                <c:pt idx="76474">
                  <c:v>36.957470621814203</c:v>
                </c:pt>
                <c:pt idx="76475">
                  <c:v>36.957608646411103</c:v>
                </c:pt>
                <c:pt idx="76476">
                  <c:v>36.957746670566301</c:v>
                </c:pt>
                <c:pt idx="76477">
                  <c:v>36.957884694279599</c:v>
                </c:pt>
                <c:pt idx="76478">
                  <c:v>36.958022717551202</c:v>
                </c:pt>
                <c:pt idx="76479">
                  <c:v>36.958160740380897</c:v>
                </c:pt>
                <c:pt idx="76480">
                  <c:v>36.958298762768898</c:v>
                </c:pt>
                <c:pt idx="76481">
                  <c:v>36.958436784714998</c:v>
                </c:pt>
                <c:pt idx="76482">
                  <c:v>36.958574806219303</c:v>
                </c:pt>
                <c:pt idx="76483">
                  <c:v>36.9587128272819</c:v>
                </c:pt>
                <c:pt idx="76484">
                  <c:v>36.958850847902703</c:v>
                </c:pt>
                <c:pt idx="76485">
                  <c:v>36.958988868081597</c:v>
                </c:pt>
                <c:pt idx="76486">
                  <c:v>36.959126887818798</c:v>
                </c:pt>
                <c:pt idx="76487">
                  <c:v>36.959264907114203</c:v>
                </c:pt>
                <c:pt idx="76488">
                  <c:v>36.959402925967801</c:v>
                </c:pt>
                <c:pt idx="76489">
                  <c:v>36.959540944379597</c:v>
                </c:pt>
                <c:pt idx="76490">
                  <c:v>36.959678962349599</c:v>
                </c:pt>
                <c:pt idx="76491">
                  <c:v>36.9598169798779</c:v>
                </c:pt>
                <c:pt idx="76492">
                  <c:v>36.959954996964399</c:v>
                </c:pt>
                <c:pt idx="76493">
                  <c:v>36.960093013609097</c:v>
                </c:pt>
                <c:pt idx="76494">
                  <c:v>36.960231029812</c:v>
                </c:pt>
                <c:pt idx="76495">
                  <c:v>36.960369045573103</c:v>
                </c:pt>
                <c:pt idx="76496">
                  <c:v>36.960507060892397</c:v>
                </c:pt>
                <c:pt idx="76497">
                  <c:v>36.960645075770003</c:v>
                </c:pt>
                <c:pt idx="76498">
                  <c:v>36.960783090205801</c:v>
                </c:pt>
                <c:pt idx="76499">
                  <c:v>36.960921104199898</c:v>
                </c:pt>
                <c:pt idx="76500">
                  <c:v>36.9610591177521</c:v>
                </c:pt>
                <c:pt idx="76501">
                  <c:v>36.961197130862601</c:v>
                </c:pt>
                <c:pt idx="76502">
                  <c:v>36.961335143531301</c:v>
                </c:pt>
                <c:pt idx="76503">
                  <c:v>36.961473155758299</c:v>
                </c:pt>
                <c:pt idx="76504">
                  <c:v>36.961611167543502</c:v>
                </c:pt>
                <c:pt idx="76505">
                  <c:v>36.961749178886897</c:v>
                </c:pt>
                <c:pt idx="76506">
                  <c:v>36.961887189788598</c:v>
                </c:pt>
                <c:pt idx="76507">
                  <c:v>36.962025200248497</c:v>
                </c:pt>
                <c:pt idx="76508">
                  <c:v>36.962163210266702</c:v>
                </c:pt>
                <c:pt idx="76509">
                  <c:v>36.962301219843098</c:v>
                </c:pt>
                <c:pt idx="76510">
                  <c:v>36.962439228977701</c:v>
                </c:pt>
                <c:pt idx="76511">
                  <c:v>36.962577237670601</c:v>
                </c:pt>
                <c:pt idx="76512">
                  <c:v>36.9627152459217</c:v>
                </c:pt>
                <c:pt idx="76513">
                  <c:v>36.962853253731097</c:v>
                </c:pt>
                <c:pt idx="76514">
                  <c:v>36.962991261098701</c:v>
                </c:pt>
                <c:pt idx="76515">
                  <c:v>36.963129268024602</c:v>
                </c:pt>
                <c:pt idx="76516">
                  <c:v>36.963267274508702</c:v>
                </c:pt>
                <c:pt idx="76517">
                  <c:v>36.9634052805511</c:v>
                </c:pt>
                <c:pt idx="76518">
                  <c:v>36.963543286151697</c:v>
                </c:pt>
                <c:pt idx="76519">
                  <c:v>36.9636812913106</c:v>
                </c:pt>
                <c:pt idx="76520">
                  <c:v>36.9638192960278</c:v>
                </c:pt>
                <c:pt idx="76521">
                  <c:v>36.9639573003032</c:v>
                </c:pt>
                <c:pt idx="76522">
                  <c:v>36.964095304136897</c:v>
                </c:pt>
                <c:pt idx="76523">
                  <c:v>36.964233307528801</c:v>
                </c:pt>
                <c:pt idx="76524">
                  <c:v>36.964371310479002</c:v>
                </c:pt>
                <c:pt idx="76525">
                  <c:v>36.964509312987403</c:v>
                </c:pt>
                <c:pt idx="76526">
                  <c:v>36.964647315054201</c:v>
                </c:pt>
                <c:pt idx="76527">
                  <c:v>36.964785316679198</c:v>
                </c:pt>
                <c:pt idx="76528">
                  <c:v>36.9649233178624</c:v>
                </c:pt>
                <c:pt idx="76529">
                  <c:v>36.965061318604</c:v>
                </c:pt>
                <c:pt idx="76530">
                  <c:v>36.9651993189038</c:v>
                </c:pt>
                <c:pt idx="76531">
                  <c:v>36.965337318761897</c:v>
                </c:pt>
                <c:pt idx="76532">
                  <c:v>36.9654753181782</c:v>
                </c:pt>
                <c:pt idx="76533">
                  <c:v>36.965613317152801</c:v>
                </c:pt>
                <c:pt idx="76534">
                  <c:v>36.965751315685701</c:v>
                </c:pt>
                <c:pt idx="76535">
                  <c:v>36.965889313776898</c:v>
                </c:pt>
                <c:pt idx="76536">
                  <c:v>36.966027311426402</c:v>
                </c:pt>
                <c:pt idx="76537">
                  <c:v>36.966165308634103</c:v>
                </c:pt>
                <c:pt idx="76538">
                  <c:v>36.966303305400203</c:v>
                </c:pt>
                <c:pt idx="76539">
                  <c:v>36.966441301724501</c:v>
                </c:pt>
                <c:pt idx="76540">
                  <c:v>36.966579297607097</c:v>
                </c:pt>
                <c:pt idx="76541">
                  <c:v>36.966717293047999</c:v>
                </c:pt>
                <c:pt idx="76542">
                  <c:v>36.966855288047199</c:v>
                </c:pt>
                <c:pt idx="76543">
                  <c:v>36.966993282604697</c:v>
                </c:pt>
                <c:pt idx="76544">
                  <c:v>36.967131276720401</c:v>
                </c:pt>
                <c:pt idx="76545">
                  <c:v>36.967269270394503</c:v>
                </c:pt>
                <c:pt idx="76546">
                  <c:v>36.967407263626797</c:v>
                </c:pt>
                <c:pt idx="76547">
                  <c:v>36.967545256417502</c:v>
                </c:pt>
                <c:pt idx="76548">
                  <c:v>36.967683248766399</c:v>
                </c:pt>
                <c:pt idx="76549">
                  <c:v>36.9678212406737</c:v>
                </c:pt>
                <c:pt idx="76550">
                  <c:v>36.967959232139201</c:v>
                </c:pt>
                <c:pt idx="76551">
                  <c:v>36.968097223162999</c:v>
                </c:pt>
                <c:pt idx="76552">
                  <c:v>36.968235213745203</c:v>
                </c:pt>
                <c:pt idx="76553">
                  <c:v>36.968373203885598</c:v>
                </c:pt>
                <c:pt idx="76554">
                  <c:v>36.968511193584398</c:v>
                </c:pt>
                <c:pt idx="76555">
                  <c:v>36.968649182841503</c:v>
                </c:pt>
                <c:pt idx="76556">
                  <c:v>36.9687871716568</c:v>
                </c:pt>
                <c:pt idx="76557">
                  <c:v>36.968925160030501</c:v>
                </c:pt>
                <c:pt idx="76558">
                  <c:v>36.969063147962501</c:v>
                </c:pt>
                <c:pt idx="76559">
                  <c:v>36.969201135452799</c:v>
                </c:pt>
                <c:pt idx="76560">
                  <c:v>36.969339122501403</c:v>
                </c:pt>
                <c:pt idx="76561">
                  <c:v>36.969477109108396</c:v>
                </c:pt>
                <c:pt idx="76562">
                  <c:v>36.969615095273603</c:v>
                </c:pt>
                <c:pt idx="76563">
                  <c:v>36.969753080997201</c:v>
                </c:pt>
                <c:pt idx="76564">
                  <c:v>36.969891066279096</c:v>
                </c:pt>
                <c:pt idx="76565">
                  <c:v>36.970029051119297</c:v>
                </c:pt>
                <c:pt idx="76566">
                  <c:v>36.970167035517903</c:v>
                </c:pt>
                <c:pt idx="76567">
                  <c:v>36.970305019474701</c:v>
                </c:pt>
                <c:pt idx="76568">
                  <c:v>36.970443002989903</c:v>
                </c:pt>
                <c:pt idx="76569">
                  <c:v>36.970580986063403</c:v>
                </c:pt>
                <c:pt idx="76570">
                  <c:v>36.970718968695301</c:v>
                </c:pt>
                <c:pt idx="76571">
                  <c:v>36.970856950885498</c:v>
                </c:pt>
                <c:pt idx="76572">
                  <c:v>36.970994932633999</c:v>
                </c:pt>
                <c:pt idx="76573">
                  <c:v>36.971132913940799</c:v>
                </c:pt>
                <c:pt idx="76574">
                  <c:v>36.971270894805997</c:v>
                </c:pt>
                <c:pt idx="76575">
                  <c:v>36.9714088752295</c:v>
                </c:pt>
                <c:pt idx="76576">
                  <c:v>36.971546855211301</c:v>
                </c:pt>
                <c:pt idx="76577">
                  <c:v>36.9716848347515</c:v>
                </c:pt>
                <c:pt idx="76578">
                  <c:v>36.971822813849997</c:v>
                </c:pt>
                <c:pt idx="76579">
                  <c:v>36.971960792506898</c:v>
                </c:pt>
                <c:pt idx="76580">
                  <c:v>36.972098770722098</c:v>
                </c:pt>
                <c:pt idx="76581">
                  <c:v>36.972236748495703</c:v>
                </c:pt>
                <c:pt idx="76582">
                  <c:v>36.972374725827599</c:v>
                </c:pt>
                <c:pt idx="76583">
                  <c:v>36.9725127027178</c:v>
                </c:pt>
                <c:pt idx="76584">
                  <c:v>36.972650679166399</c:v>
                </c:pt>
                <c:pt idx="76585">
                  <c:v>36.972788655173296</c:v>
                </c:pt>
                <c:pt idx="76586">
                  <c:v>36.972926630738598</c:v>
                </c:pt>
                <c:pt idx="76587">
                  <c:v>36.973064605862298</c:v>
                </c:pt>
                <c:pt idx="76588">
                  <c:v>36.973202580544303</c:v>
                </c:pt>
                <c:pt idx="76589">
                  <c:v>36.973340554784599</c:v>
                </c:pt>
                <c:pt idx="76590">
                  <c:v>36.973478528583399</c:v>
                </c:pt>
                <c:pt idx="76591">
                  <c:v>36.973616501940398</c:v>
                </c:pt>
                <c:pt idx="76592">
                  <c:v>36.973754474855902</c:v>
                </c:pt>
                <c:pt idx="76593">
                  <c:v>36.973892447329597</c:v>
                </c:pt>
                <c:pt idx="76594">
                  <c:v>36.974030419361803</c:v>
                </c:pt>
                <c:pt idx="76595">
                  <c:v>36.9741683909523</c:v>
                </c:pt>
                <c:pt idx="76596">
                  <c:v>36.974306362101203</c:v>
                </c:pt>
                <c:pt idx="76597">
                  <c:v>36.974444332808503</c:v>
                </c:pt>
                <c:pt idx="76598">
                  <c:v>36.974582303074101</c:v>
                </c:pt>
                <c:pt idx="76599">
                  <c:v>36.974720272898097</c:v>
                </c:pt>
                <c:pt idx="76600">
                  <c:v>36.974858242280398</c:v>
                </c:pt>
                <c:pt idx="76601">
                  <c:v>36.974996211221097</c:v>
                </c:pt>
                <c:pt idx="76602">
                  <c:v>36.9751341797203</c:v>
                </c:pt>
                <c:pt idx="76603">
                  <c:v>36.975272147777702</c:v>
                </c:pt>
                <c:pt idx="76604">
                  <c:v>36.975410115393601</c:v>
                </c:pt>
                <c:pt idx="76605">
                  <c:v>36.975548082567798</c:v>
                </c:pt>
                <c:pt idx="76606">
                  <c:v>36.9756860493004</c:v>
                </c:pt>
                <c:pt idx="76607">
                  <c:v>36.9758240155914</c:v>
                </c:pt>
                <c:pt idx="76608">
                  <c:v>36.975961981440797</c:v>
                </c:pt>
                <c:pt idx="76609">
                  <c:v>36.976099946848599</c:v>
                </c:pt>
                <c:pt idx="76610">
                  <c:v>36.9762379118147</c:v>
                </c:pt>
                <c:pt idx="76611">
                  <c:v>36.976375876339297</c:v>
                </c:pt>
                <c:pt idx="76612">
                  <c:v>36.9765138404222</c:v>
                </c:pt>
                <c:pt idx="76613">
                  <c:v>36.976651804063501</c:v>
                </c:pt>
                <c:pt idx="76614">
                  <c:v>36.976789767263199</c:v>
                </c:pt>
                <c:pt idx="76615">
                  <c:v>36.976927730021302</c:v>
                </c:pt>
                <c:pt idx="76616">
                  <c:v>36.977065692337703</c:v>
                </c:pt>
                <c:pt idx="76617">
                  <c:v>36.977203654212602</c:v>
                </c:pt>
                <c:pt idx="76618">
                  <c:v>36.977341615645898</c:v>
                </c:pt>
                <c:pt idx="76619">
                  <c:v>36.977479576637599</c:v>
                </c:pt>
                <c:pt idx="76620">
                  <c:v>36.977617537187697</c:v>
                </c:pt>
                <c:pt idx="76621">
                  <c:v>36.977755497296101</c:v>
                </c:pt>
                <c:pt idx="76622">
                  <c:v>36.977893456963002</c:v>
                </c:pt>
                <c:pt idx="76623">
                  <c:v>36.978031416188301</c:v>
                </c:pt>
                <c:pt idx="76624">
                  <c:v>36.978169374971998</c:v>
                </c:pt>
                <c:pt idx="76625">
                  <c:v>36.978307333314099</c:v>
                </c:pt>
                <c:pt idx="76626">
                  <c:v>36.978445291214598</c:v>
                </c:pt>
                <c:pt idx="76627">
                  <c:v>36.978583248673502</c:v>
                </c:pt>
                <c:pt idx="76628">
                  <c:v>36.978721205690803</c:v>
                </c:pt>
                <c:pt idx="76629">
                  <c:v>36.978859162266502</c:v>
                </c:pt>
                <c:pt idx="76630">
                  <c:v>36.978997118400699</c:v>
                </c:pt>
                <c:pt idx="76631">
                  <c:v>36.9791350740932</c:v>
                </c:pt>
                <c:pt idx="76632">
                  <c:v>36.979273029344199</c:v>
                </c:pt>
                <c:pt idx="76633">
                  <c:v>36.979410984153603</c:v>
                </c:pt>
                <c:pt idx="76634">
                  <c:v>36.979548938521397</c:v>
                </c:pt>
                <c:pt idx="76635">
                  <c:v>36.979686892447603</c:v>
                </c:pt>
                <c:pt idx="76636">
                  <c:v>36.979824845932299</c:v>
                </c:pt>
                <c:pt idx="76637">
                  <c:v>36.979962798975301</c:v>
                </c:pt>
                <c:pt idx="76638">
                  <c:v>36.980100751576799</c:v>
                </c:pt>
                <c:pt idx="76639">
                  <c:v>36.980238703736802</c:v>
                </c:pt>
                <c:pt idx="76640">
                  <c:v>36.980376655455103</c:v>
                </c:pt>
                <c:pt idx="76641">
                  <c:v>36.980514606731901</c:v>
                </c:pt>
                <c:pt idx="76642">
                  <c:v>36.980652557567097</c:v>
                </c:pt>
                <c:pt idx="76643">
                  <c:v>36.980790507960798</c:v>
                </c:pt>
                <c:pt idx="76644">
                  <c:v>36.980928457912803</c:v>
                </c:pt>
                <c:pt idx="76645">
                  <c:v>36.981066407423398</c:v>
                </c:pt>
                <c:pt idx="76646">
                  <c:v>36.981204356492299</c:v>
                </c:pt>
                <c:pt idx="76647">
                  <c:v>36.981342305119703</c:v>
                </c:pt>
                <c:pt idx="76648">
                  <c:v>36.981480253305499</c:v>
                </c:pt>
                <c:pt idx="76649">
                  <c:v>36.981618201049798</c:v>
                </c:pt>
                <c:pt idx="76650">
                  <c:v>36.981756148352503</c:v>
                </c:pt>
                <c:pt idx="76651">
                  <c:v>36.981894095213697</c:v>
                </c:pt>
                <c:pt idx="76652">
                  <c:v>36.982032041633197</c:v>
                </c:pt>
                <c:pt idx="76653">
                  <c:v>36.9821699876113</c:v>
                </c:pt>
                <c:pt idx="76654">
                  <c:v>36.982307933147801</c:v>
                </c:pt>
                <c:pt idx="76655">
                  <c:v>36.9824458782427</c:v>
                </c:pt>
                <c:pt idx="76656">
                  <c:v>36.982583822896103</c:v>
                </c:pt>
                <c:pt idx="76657">
                  <c:v>36.982721767107897</c:v>
                </c:pt>
                <c:pt idx="76658">
                  <c:v>36.982859710878202</c:v>
                </c:pt>
                <c:pt idx="76659">
                  <c:v>36.982997654206997</c:v>
                </c:pt>
                <c:pt idx="76660">
                  <c:v>36.983135597094197</c:v>
                </c:pt>
                <c:pt idx="76661">
                  <c:v>36.983273539539802</c:v>
                </c:pt>
                <c:pt idx="76662">
                  <c:v>36.983411481543897</c:v>
                </c:pt>
                <c:pt idx="76663">
                  <c:v>36.983549423106503</c:v>
                </c:pt>
                <c:pt idx="76664">
                  <c:v>36.983687364227599</c:v>
                </c:pt>
                <c:pt idx="76665">
                  <c:v>36.9838253049071</c:v>
                </c:pt>
                <c:pt idx="76666">
                  <c:v>36.983963245144999</c:v>
                </c:pt>
                <c:pt idx="76667">
                  <c:v>36.984101184941402</c:v>
                </c:pt>
                <c:pt idx="76668">
                  <c:v>36.984239124296302</c:v>
                </c:pt>
                <c:pt idx="76669">
                  <c:v>36.984377063209699</c:v>
                </c:pt>
                <c:pt idx="76670">
                  <c:v>36.984515001681601</c:v>
                </c:pt>
                <c:pt idx="76671">
                  <c:v>36.9846529397119</c:v>
                </c:pt>
                <c:pt idx="76672">
                  <c:v>36.984790877300597</c:v>
                </c:pt>
                <c:pt idx="76673">
                  <c:v>36.984928814447898</c:v>
                </c:pt>
                <c:pt idx="76674">
                  <c:v>36.985066751153603</c:v>
                </c:pt>
                <c:pt idx="76675">
                  <c:v>36.985204687417799</c:v>
                </c:pt>
                <c:pt idx="76676">
                  <c:v>36.985342623240498</c:v>
                </c:pt>
                <c:pt idx="76677">
                  <c:v>36.985480558621703</c:v>
                </c:pt>
                <c:pt idx="76678">
                  <c:v>36.985618493561297</c:v>
                </c:pt>
                <c:pt idx="76679">
                  <c:v>36.985756428059403</c:v>
                </c:pt>
                <c:pt idx="76680">
                  <c:v>36.985894362116099</c:v>
                </c:pt>
                <c:pt idx="76681">
                  <c:v>36.986032295731199</c:v>
                </c:pt>
                <c:pt idx="76682">
                  <c:v>36.986170228904697</c:v>
                </c:pt>
                <c:pt idx="76683">
                  <c:v>36.986308161636799</c:v>
                </c:pt>
                <c:pt idx="76684">
                  <c:v>36.986446093927398</c:v>
                </c:pt>
                <c:pt idx="76685">
                  <c:v>36.986584025776402</c:v>
                </c:pt>
                <c:pt idx="76686">
                  <c:v>36.986721957184002</c:v>
                </c:pt>
                <c:pt idx="76687">
                  <c:v>36.986859888150001</c:v>
                </c:pt>
                <c:pt idx="76688">
                  <c:v>36.986997818674503</c:v>
                </c:pt>
                <c:pt idx="76689">
                  <c:v>36.987135748757602</c:v>
                </c:pt>
                <c:pt idx="76690">
                  <c:v>36.987273678399099</c:v>
                </c:pt>
                <c:pt idx="76691">
                  <c:v>36.9874116075991</c:v>
                </c:pt>
                <c:pt idx="76692">
                  <c:v>36.987549536357697</c:v>
                </c:pt>
                <c:pt idx="76693">
                  <c:v>36.9876874646747</c:v>
                </c:pt>
                <c:pt idx="76694">
                  <c:v>36.987825392550199</c:v>
                </c:pt>
                <c:pt idx="76695">
                  <c:v>36.987963319984303</c:v>
                </c:pt>
                <c:pt idx="76696">
                  <c:v>36.988101246976797</c:v>
                </c:pt>
                <c:pt idx="76697">
                  <c:v>36.988239173527901</c:v>
                </c:pt>
                <c:pt idx="76698">
                  <c:v>36.988377099637503</c:v>
                </c:pt>
                <c:pt idx="76699">
                  <c:v>36.988515025305503</c:v>
                </c:pt>
                <c:pt idx="76700">
                  <c:v>36.988652950532099</c:v>
                </c:pt>
                <c:pt idx="76701">
                  <c:v>36.9887908753172</c:v>
                </c:pt>
                <c:pt idx="76702">
                  <c:v>36.988928799660798</c:v>
                </c:pt>
                <c:pt idx="76703">
                  <c:v>36.989066723562999</c:v>
                </c:pt>
                <c:pt idx="76704">
                  <c:v>36.989204647023598</c:v>
                </c:pt>
                <c:pt idx="76705">
                  <c:v>36.989342570042801</c:v>
                </c:pt>
                <c:pt idx="76706">
                  <c:v>36.989480492620501</c:v>
                </c:pt>
                <c:pt idx="76707">
                  <c:v>36.989618414756698</c:v>
                </c:pt>
                <c:pt idx="76708">
                  <c:v>36.9897563364514</c:v>
                </c:pt>
                <c:pt idx="76709">
                  <c:v>36.989894257704698</c:v>
                </c:pt>
                <c:pt idx="76710">
                  <c:v>36.9900321785165</c:v>
                </c:pt>
                <c:pt idx="76711">
                  <c:v>36.9901700988868</c:v>
                </c:pt>
                <c:pt idx="76712">
                  <c:v>36.990308018815703</c:v>
                </c:pt>
                <c:pt idx="76713">
                  <c:v>36.990445938302997</c:v>
                </c:pt>
                <c:pt idx="76714">
                  <c:v>36.990583857348902</c:v>
                </c:pt>
                <c:pt idx="76715">
                  <c:v>36.990721775953403</c:v>
                </c:pt>
                <c:pt idx="76716">
                  <c:v>36.990859694116402</c:v>
                </c:pt>
                <c:pt idx="76717">
                  <c:v>36.990997611837898</c:v>
                </c:pt>
                <c:pt idx="76718">
                  <c:v>36.991135529117898</c:v>
                </c:pt>
                <c:pt idx="76719">
                  <c:v>36.991273445956502</c:v>
                </c:pt>
                <c:pt idx="76720">
                  <c:v>36.991411362353702</c:v>
                </c:pt>
                <c:pt idx="76721">
                  <c:v>36.9915492783093</c:v>
                </c:pt>
                <c:pt idx="76722">
                  <c:v>36.991687193823502</c:v>
                </c:pt>
                <c:pt idx="76723">
                  <c:v>36.9918251088963</c:v>
                </c:pt>
                <c:pt idx="76724">
                  <c:v>36.991963023527603</c:v>
                </c:pt>
                <c:pt idx="76725">
                  <c:v>36.992100937717503</c:v>
                </c:pt>
                <c:pt idx="76726">
                  <c:v>36.992238851465899</c:v>
                </c:pt>
                <c:pt idx="76727">
                  <c:v>36.9923767647728</c:v>
                </c:pt>
                <c:pt idx="76728">
                  <c:v>36.992514677638297</c:v>
                </c:pt>
                <c:pt idx="76729">
                  <c:v>36.992652590062399</c:v>
                </c:pt>
                <c:pt idx="76730">
                  <c:v>36.992790502044997</c:v>
                </c:pt>
                <c:pt idx="76731">
                  <c:v>36.992928413586199</c:v>
                </c:pt>
                <c:pt idx="76732">
                  <c:v>36.993066324685898</c:v>
                </c:pt>
                <c:pt idx="76733">
                  <c:v>36.993204235344201</c:v>
                </c:pt>
                <c:pt idx="76734">
                  <c:v>36.993342145561002</c:v>
                </c:pt>
                <c:pt idx="76735">
                  <c:v>36.993480055336498</c:v>
                </c:pt>
                <c:pt idx="76736">
                  <c:v>36.993617964670399</c:v>
                </c:pt>
                <c:pt idx="76737">
                  <c:v>36.993755873563003</c:v>
                </c:pt>
                <c:pt idx="76738">
                  <c:v>36.993893782014098</c:v>
                </c:pt>
                <c:pt idx="76739">
                  <c:v>36.994031690023697</c:v>
                </c:pt>
                <c:pt idx="76740">
                  <c:v>36.994169597591998</c:v>
                </c:pt>
                <c:pt idx="76741">
                  <c:v>36.994307504718797</c:v>
                </c:pt>
                <c:pt idx="76742">
                  <c:v>36.9944454114042</c:v>
                </c:pt>
                <c:pt idx="76743">
                  <c:v>36.9945833176481</c:v>
                </c:pt>
                <c:pt idx="76744">
                  <c:v>36.994721223450597</c:v>
                </c:pt>
                <c:pt idx="76745">
                  <c:v>36.994859128811697</c:v>
                </c:pt>
                <c:pt idx="76746">
                  <c:v>36.994997033731401</c:v>
                </c:pt>
                <c:pt idx="76747">
                  <c:v>36.995134938209702</c:v>
                </c:pt>
                <c:pt idx="76748">
                  <c:v>36.9952728422465</c:v>
                </c:pt>
                <c:pt idx="76749">
                  <c:v>36.995410745841902</c:v>
                </c:pt>
                <c:pt idx="76750">
                  <c:v>36.9955486489959</c:v>
                </c:pt>
                <c:pt idx="76751">
                  <c:v>36.995686551708502</c:v>
                </c:pt>
                <c:pt idx="76752">
                  <c:v>36.995824453979701</c:v>
                </c:pt>
                <c:pt idx="76753">
                  <c:v>36.995962355809503</c:v>
                </c:pt>
                <c:pt idx="76754">
                  <c:v>36.996100257197803</c:v>
                </c:pt>
                <c:pt idx="76755">
                  <c:v>36.996238158144799</c:v>
                </c:pt>
                <c:pt idx="76756">
                  <c:v>36.996376058650299</c:v>
                </c:pt>
                <c:pt idx="76757">
                  <c:v>36.996513958714402</c:v>
                </c:pt>
                <c:pt idx="76758">
                  <c:v>36.996651858337103</c:v>
                </c:pt>
                <c:pt idx="76759">
                  <c:v>36.996789757518499</c:v>
                </c:pt>
                <c:pt idx="76760">
                  <c:v>36.9969276562584</c:v>
                </c:pt>
                <c:pt idx="76761">
                  <c:v>36.997065554556897</c:v>
                </c:pt>
                <c:pt idx="76762">
                  <c:v>36.997203452413999</c:v>
                </c:pt>
                <c:pt idx="76763">
                  <c:v>36.997341349829703</c:v>
                </c:pt>
                <c:pt idx="76764">
                  <c:v>36.997479246803998</c:v>
                </c:pt>
                <c:pt idx="76765">
                  <c:v>36.997617143336903</c:v>
                </c:pt>
                <c:pt idx="76766">
                  <c:v>36.997755039428398</c:v>
                </c:pt>
                <c:pt idx="76767">
                  <c:v>36.997892935078603</c:v>
                </c:pt>
                <c:pt idx="76768">
                  <c:v>36.998030830287298</c:v>
                </c:pt>
                <c:pt idx="76769">
                  <c:v>36.998168725054697</c:v>
                </c:pt>
                <c:pt idx="76770">
                  <c:v>36.9983066193806</c:v>
                </c:pt>
                <c:pt idx="76771">
                  <c:v>36.998444513265198</c:v>
                </c:pt>
                <c:pt idx="76772">
                  <c:v>36.998582406708401</c:v>
                </c:pt>
                <c:pt idx="76773">
                  <c:v>36.9987202997102</c:v>
                </c:pt>
                <c:pt idx="76774">
                  <c:v>36.998858192270603</c:v>
                </c:pt>
                <c:pt idx="76775">
                  <c:v>36.998996084389603</c:v>
                </c:pt>
                <c:pt idx="76776">
                  <c:v>36.999133976067299</c:v>
                </c:pt>
                <c:pt idx="76777">
                  <c:v>36.999271867303598</c:v>
                </c:pt>
                <c:pt idx="76778">
                  <c:v>36.999409758098501</c:v>
                </c:pt>
                <c:pt idx="76779">
                  <c:v>36.999547648452001</c:v>
                </c:pt>
                <c:pt idx="76780">
                  <c:v>36.999685538364098</c:v>
                </c:pt>
                <c:pt idx="76781">
                  <c:v>36.999823427834897</c:v>
                </c:pt>
                <c:pt idx="76782">
                  <c:v>36.999961316864301</c:v>
                </c:pt>
                <c:pt idx="76783">
                  <c:v>37.0000992054524</c:v>
                </c:pt>
                <c:pt idx="76784">
                  <c:v>37.000237093598997</c:v>
                </c:pt>
                <c:pt idx="76785">
                  <c:v>37.000374981304297</c:v>
                </c:pt>
                <c:pt idx="76786">
                  <c:v>37.000512868568201</c:v>
                </c:pt>
                <c:pt idx="76787">
                  <c:v>37.000650755390801</c:v>
                </c:pt>
                <c:pt idx="76788">
                  <c:v>37.000788641771997</c:v>
                </c:pt>
                <c:pt idx="76789">
                  <c:v>37.000926527711798</c:v>
                </c:pt>
                <c:pt idx="76790">
                  <c:v>37.001064413210301</c:v>
                </c:pt>
                <c:pt idx="76791">
                  <c:v>37.001202298267401</c:v>
                </c:pt>
                <c:pt idx="76792">
                  <c:v>37.001340182883197</c:v>
                </c:pt>
                <c:pt idx="76793">
                  <c:v>37.001478067057597</c:v>
                </c:pt>
                <c:pt idx="76794">
                  <c:v>37.001615950790701</c:v>
                </c:pt>
                <c:pt idx="76795">
                  <c:v>37.0017538340824</c:v>
                </c:pt>
                <c:pt idx="76796">
                  <c:v>37.001891716932697</c:v>
                </c:pt>
                <c:pt idx="76797">
                  <c:v>37.002029599341697</c:v>
                </c:pt>
                <c:pt idx="76798">
                  <c:v>37.002167481309399</c:v>
                </c:pt>
                <c:pt idx="76799">
                  <c:v>37.002305362835699</c:v>
                </c:pt>
                <c:pt idx="76800">
                  <c:v>37.002443243920602</c:v>
                </c:pt>
                <c:pt idx="76801">
                  <c:v>37.002581124564202</c:v>
                </c:pt>
                <c:pt idx="76802">
                  <c:v>37.002719004766497</c:v>
                </c:pt>
                <c:pt idx="76803">
                  <c:v>37.002856884527397</c:v>
                </c:pt>
                <c:pt idx="76804">
                  <c:v>37.002994763846999</c:v>
                </c:pt>
                <c:pt idx="76805">
                  <c:v>37.003132642725198</c:v>
                </c:pt>
                <c:pt idx="76806">
                  <c:v>37.003270521162101</c:v>
                </c:pt>
                <c:pt idx="76807">
                  <c:v>37.003408399157699</c:v>
                </c:pt>
                <c:pt idx="76808">
                  <c:v>37.003546276711901</c:v>
                </c:pt>
                <c:pt idx="76809">
                  <c:v>37.0036841538248</c:v>
                </c:pt>
                <c:pt idx="76810">
                  <c:v>37.003822030496401</c:v>
                </c:pt>
                <c:pt idx="76811">
                  <c:v>37.0039599067266</c:v>
                </c:pt>
                <c:pt idx="76812">
                  <c:v>37.004097782515501</c:v>
                </c:pt>
                <c:pt idx="76813">
                  <c:v>37.004235657863099</c:v>
                </c:pt>
                <c:pt idx="76814">
                  <c:v>37.0043735327693</c:v>
                </c:pt>
                <c:pt idx="76815">
                  <c:v>37.004511407234297</c:v>
                </c:pt>
                <c:pt idx="76816">
                  <c:v>37.004649281257898</c:v>
                </c:pt>
                <c:pt idx="76817">
                  <c:v>37.004787154840102</c:v>
                </c:pt>
                <c:pt idx="76818">
                  <c:v>37.004925027981102</c:v>
                </c:pt>
                <c:pt idx="76819">
                  <c:v>37.005062900680699</c:v>
                </c:pt>
                <c:pt idx="76820">
                  <c:v>37.005200772939098</c:v>
                </c:pt>
                <c:pt idx="76821">
                  <c:v>37.005338644756101</c:v>
                </c:pt>
                <c:pt idx="76822">
                  <c:v>37.0054765161318</c:v>
                </c:pt>
                <c:pt idx="76823">
                  <c:v>37.005614387066103</c:v>
                </c:pt>
                <c:pt idx="76824">
                  <c:v>37.005752257559202</c:v>
                </c:pt>
                <c:pt idx="76825">
                  <c:v>37.005890127610897</c:v>
                </c:pt>
                <c:pt idx="76826">
                  <c:v>37.006027997221402</c:v>
                </c:pt>
                <c:pt idx="76827">
                  <c:v>37.006165866390504</c:v>
                </c:pt>
                <c:pt idx="76828">
                  <c:v>37.006303735118301</c:v>
                </c:pt>
                <c:pt idx="76829">
                  <c:v>37.006441603404802</c:v>
                </c:pt>
                <c:pt idx="76830">
                  <c:v>37.006579471250099</c:v>
                </c:pt>
                <c:pt idx="76831">
                  <c:v>37.006717338653999</c:v>
                </c:pt>
                <c:pt idx="76832">
                  <c:v>37.006855205616603</c:v>
                </c:pt>
                <c:pt idx="76833">
                  <c:v>37.006993072137902</c:v>
                </c:pt>
                <c:pt idx="76834">
                  <c:v>37.007130938217898</c:v>
                </c:pt>
                <c:pt idx="76835">
                  <c:v>37.007268803856597</c:v>
                </c:pt>
                <c:pt idx="76836">
                  <c:v>37.007406669054099</c:v>
                </c:pt>
                <c:pt idx="76837">
                  <c:v>37.007544533810197</c:v>
                </c:pt>
                <c:pt idx="76838">
                  <c:v>37.007682398124999</c:v>
                </c:pt>
                <c:pt idx="76839">
                  <c:v>37.007820261998603</c:v>
                </c:pt>
                <c:pt idx="76840">
                  <c:v>37.007958125430797</c:v>
                </c:pt>
                <c:pt idx="76841">
                  <c:v>37.0080959884218</c:v>
                </c:pt>
                <c:pt idx="76842">
                  <c:v>37.008233850971401</c:v>
                </c:pt>
                <c:pt idx="76843">
                  <c:v>37.008371713079796</c:v>
                </c:pt>
                <c:pt idx="76844">
                  <c:v>37.008509574746903</c:v>
                </c:pt>
                <c:pt idx="76845">
                  <c:v>37.008647435972797</c:v>
                </c:pt>
                <c:pt idx="76846">
                  <c:v>37.008785296757303</c:v>
                </c:pt>
                <c:pt idx="76847">
                  <c:v>37.008923157100597</c:v>
                </c:pt>
                <c:pt idx="76848">
                  <c:v>37.009061017002601</c:v>
                </c:pt>
                <c:pt idx="76849">
                  <c:v>37.009198876463302</c:v>
                </c:pt>
                <c:pt idx="76850">
                  <c:v>37.009336735482698</c:v>
                </c:pt>
                <c:pt idx="76851">
                  <c:v>37.009474594060897</c:v>
                </c:pt>
                <c:pt idx="76852">
                  <c:v>37.0096124521977</c:v>
                </c:pt>
                <c:pt idx="76853">
                  <c:v>37.009750309893398</c:v>
                </c:pt>
                <c:pt idx="76854">
                  <c:v>37.0098881671477</c:v>
                </c:pt>
                <c:pt idx="76855">
                  <c:v>37.010026023960798</c:v>
                </c:pt>
                <c:pt idx="76856">
                  <c:v>37.010163880332598</c:v>
                </c:pt>
                <c:pt idx="76857">
                  <c:v>37.010301736263102</c:v>
                </c:pt>
                <c:pt idx="76858">
                  <c:v>37.010439591752402</c:v>
                </c:pt>
                <c:pt idx="76859">
                  <c:v>37.010577446800397</c:v>
                </c:pt>
                <c:pt idx="76860">
                  <c:v>37.010715301407103</c:v>
                </c:pt>
                <c:pt idx="76861">
                  <c:v>37.010853155572597</c:v>
                </c:pt>
                <c:pt idx="76862">
                  <c:v>37.010991009296902</c:v>
                </c:pt>
                <c:pt idx="76863">
                  <c:v>37.011128862579803</c:v>
                </c:pt>
                <c:pt idx="76864">
                  <c:v>37.011266715421598</c:v>
                </c:pt>
                <c:pt idx="76865">
                  <c:v>37.011404567821998</c:v>
                </c:pt>
                <c:pt idx="76866">
                  <c:v>37.0115424197812</c:v>
                </c:pt>
                <c:pt idx="76867">
                  <c:v>37.011680271299198</c:v>
                </c:pt>
                <c:pt idx="76868">
                  <c:v>37.0118181223759</c:v>
                </c:pt>
                <c:pt idx="76869">
                  <c:v>37.011955973011403</c:v>
                </c:pt>
                <c:pt idx="76870">
                  <c:v>37.012093823205603</c:v>
                </c:pt>
                <c:pt idx="76871">
                  <c:v>37.012231672958499</c:v>
                </c:pt>
                <c:pt idx="76872">
                  <c:v>37.012369522270298</c:v>
                </c:pt>
                <c:pt idx="76873">
                  <c:v>37.0125073711407</c:v>
                </c:pt>
                <c:pt idx="76874">
                  <c:v>37.012645219569997</c:v>
                </c:pt>
                <c:pt idx="76875">
                  <c:v>37.012783067557997</c:v>
                </c:pt>
                <c:pt idx="76876">
                  <c:v>37.012920915104701</c:v>
                </c:pt>
                <c:pt idx="76877">
                  <c:v>37.0130587622102</c:v>
                </c:pt>
                <c:pt idx="76878">
                  <c:v>37.013196608874502</c:v>
                </c:pt>
                <c:pt idx="76879">
                  <c:v>37.013334455097599</c:v>
                </c:pt>
                <c:pt idx="76880">
                  <c:v>37.0134723008794</c:v>
                </c:pt>
                <c:pt idx="76881">
                  <c:v>37.013610146220003</c:v>
                </c:pt>
                <c:pt idx="76882">
                  <c:v>37.013747991119303</c:v>
                </c:pt>
                <c:pt idx="76883">
                  <c:v>37.013885835577398</c:v>
                </c:pt>
                <c:pt idx="76884">
                  <c:v>37.014023679594303</c:v>
                </c:pt>
                <c:pt idx="76885">
                  <c:v>37.014161523170003</c:v>
                </c:pt>
                <c:pt idx="76886">
                  <c:v>37.0142993663044</c:v>
                </c:pt>
                <c:pt idx="76887">
                  <c:v>37.014437208997698</c:v>
                </c:pt>
                <c:pt idx="76888">
                  <c:v>37.014575051249601</c:v>
                </c:pt>
                <c:pt idx="76889">
                  <c:v>37.014712893060398</c:v>
                </c:pt>
                <c:pt idx="76890">
                  <c:v>37.014850734429999</c:v>
                </c:pt>
                <c:pt idx="76891">
                  <c:v>37.014988575358302</c:v>
                </c:pt>
                <c:pt idx="76892">
                  <c:v>37.015126415845401</c:v>
                </c:pt>
                <c:pt idx="76893">
                  <c:v>37.015264255891303</c:v>
                </c:pt>
                <c:pt idx="76894">
                  <c:v>37.015402095496</c:v>
                </c:pt>
                <c:pt idx="76895">
                  <c:v>37.0155399346595</c:v>
                </c:pt>
                <c:pt idx="76896">
                  <c:v>37.015677773381803</c:v>
                </c:pt>
                <c:pt idx="76897">
                  <c:v>37.015815611662902</c:v>
                </c:pt>
                <c:pt idx="76898">
                  <c:v>37.015953449502703</c:v>
                </c:pt>
                <c:pt idx="76899">
                  <c:v>37.0160912869014</c:v>
                </c:pt>
                <c:pt idx="76900">
                  <c:v>37.0162291238588</c:v>
                </c:pt>
                <c:pt idx="76901">
                  <c:v>37.016366960375002</c:v>
                </c:pt>
                <c:pt idx="76902">
                  <c:v>37.0165047964501</c:v>
                </c:pt>
                <c:pt idx="76903">
                  <c:v>37.016642632083901</c:v>
                </c:pt>
                <c:pt idx="76904">
                  <c:v>37.016780467276497</c:v>
                </c:pt>
                <c:pt idx="76905">
                  <c:v>37.016918302028003</c:v>
                </c:pt>
                <c:pt idx="76906">
                  <c:v>37.017056136338198</c:v>
                </c:pt>
                <c:pt idx="76907">
                  <c:v>37.017193970207302</c:v>
                </c:pt>
                <c:pt idx="76908">
                  <c:v>37.017331803635102</c:v>
                </c:pt>
                <c:pt idx="76909">
                  <c:v>37.017469636621797</c:v>
                </c:pt>
                <c:pt idx="76910">
                  <c:v>37.017607469167203</c:v>
                </c:pt>
                <c:pt idx="76911">
                  <c:v>37.017745301271503</c:v>
                </c:pt>
                <c:pt idx="76912">
                  <c:v>37.0178831329346</c:v>
                </c:pt>
                <c:pt idx="76913">
                  <c:v>37.018020964156499</c:v>
                </c:pt>
                <c:pt idx="76914">
                  <c:v>37.0181587949372</c:v>
                </c:pt>
                <c:pt idx="76915">
                  <c:v>37.018296625276797</c:v>
                </c:pt>
                <c:pt idx="76916">
                  <c:v>37.018434455175097</c:v>
                </c:pt>
                <c:pt idx="76917">
                  <c:v>37.018572284632299</c:v>
                </c:pt>
                <c:pt idx="76918">
                  <c:v>37.018710113648297</c:v>
                </c:pt>
                <c:pt idx="76919">
                  <c:v>37.018847942223097</c:v>
                </c:pt>
                <c:pt idx="76920">
                  <c:v>37.0189857703567</c:v>
                </c:pt>
                <c:pt idx="76921">
                  <c:v>37.019123598049198</c:v>
                </c:pt>
                <c:pt idx="76922">
                  <c:v>37.0192614253004</c:v>
                </c:pt>
                <c:pt idx="76923">
                  <c:v>37.019399252110603</c:v>
                </c:pt>
                <c:pt idx="76924">
                  <c:v>37.019537078479502</c:v>
                </c:pt>
                <c:pt idx="76925">
                  <c:v>37.019674904407303</c:v>
                </c:pt>
                <c:pt idx="76926">
                  <c:v>37.0198127298939</c:v>
                </c:pt>
                <c:pt idx="76927">
                  <c:v>37.0199505549393</c:v>
                </c:pt>
                <c:pt idx="76928">
                  <c:v>37.020088379543601</c:v>
                </c:pt>
                <c:pt idx="76929">
                  <c:v>37.020226203706699</c:v>
                </c:pt>
                <c:pt idx="76930">
                  <c:v>37.020364027428599</c:v>
                </c:pt>
                <c:pt idx="76931">
                  <c:v>37.020501850709401</c:v>
                </c:pt>
                <c:pt idx="76932">
                  <c:v>37.020639673548999</c:v>
                </c:pt>
                <c:pt idx="76933">
                  <c:v>37.020777495947499</c:v>
                </c:pt>
                <c:pt idx="76934">
                  <c:v>37.020915317904802</c:v>
                </c:pt>
                <c:pt idx="76935">
                  <c:v>37.0210531394209</c:v>
                </c:pt>
                <c:pt idx="76936">
                  <c:v>37.0211909604959</c:v>
                </c:pt>
                <c:pt idx="76937">
                  <c:v>37.021328781129803</c:v>
                </c:pt>
                <c:pt idx="76938">
                  <c:v>37.021466601322501</c:v>
                </c:pt>
                <c:pt idx="76939">
                  <c:v>37.021604421074002</c:v>
                </c:pt>
                <c:pt idx="76940">
                  <c:v>37.021742240384398</c:v>
                </c:pt>
                <c:pt idx="76941">
                  <c:v>37.021880059253597</c:v>
                </c:pt>
                <c:pt idx="76942">
                  <c:v>37.022017877681698</c:v>
                </c:pt>
                <c:pt idx="76943">
                  <c:v>37.022155695668701</c:v>
                </c:pt>
                <c:pt idx="76944">
                  <c:v>37.0222935132145</c:v>
                </c:pt>
                <c:pt idx="76945">
                  <c:v>37.022431330319201</c:v>
                </c:pt>
                <c:pt idx="76946">
                  <c:v>37.022569146982697</c:v>
                </c:pt>
                <c:pt idx="76947">
                  <c:v>37.022706963205103</c:v>
                </c:pt>
                <c:pt idx="76948">
                  <c:v>37.022844778986297</c:v>
                </c:pt>
                <c:pt idx="76949">
                  <c:v>37.0229825943265</c:v>
                </c:pt>
                <c:pt idx="76950">
                  <c:v>37.023120409225399</c:v>
                </c:pt>
                <c:pt idx="76951">
                  <c:v>37.0232582236833</c:v>
                </c:pt>
                <c:pt idx="76952">
                  <c:v>37.023396037700003</c:v>
                </c:pt>
                <c:pt idx="76953">
                  <c:v>37.023533851275602</c:v>
                </c:pt>
                <c:pt idx="76954">
                  <c:v>37.023671664410102</c:v>
                </c:pt>
                <c:pt idx="76955">
                  <c:v>37.023809477103399</c:v>
                </c:pt>
                <c:pt idx="76956">
                  <c:v>37.023947289355597</c:v>
                </c:pt>
                <c:pt idx="76957">
                  <c:v>37.024085101166698</c:v>
                </c:pt>
                <c:pt idx="76958">
                  <c:v>37.024222912536601</c:v>
                </c:pt>
                <c:pt idx="76959">
                  <c:v>37.024360723465499</c:v>
                </c:pt>
                <c:pt idx="76960">
                  <c:v>37.024498533953199</c:v>
                </c:pt>
                <c:pt idx="76961">
                  <c:v>37.024636343999802</c:v>
                </c:pt>
                <c:pt idx="76962">
                  <c:v>37.0247741536052</c:v>
                </c:pt>
                <c:pt idx="76963">
                  <c:v>37.0249119627696</c:v>
                </c:pt>
                <c:pt idx="76964">
                  <c:v>37.025049771492903</c:v>
                </c:pt>
                <c:pt idx="76965">
                  <c:v>37.025187579775</c:v>
                </c:pt>
                <c:pt idx="76966">
                  <c:v>37.025325387616</c:v>
                </c:pt>
                <c:pt idx="76967">
                  <c:v>37.025463195015902</c:v>
                </c:pt>
                <c:pt idx="76968">
                  <c:v>37.025601001974699</c:v>
                </c:pt>
                <c:pt idx="76969">
                  <c:v>37.025738808492399</c:v>
                </c:pt>
                <c:pt idx="76970">
                  <c:v>37.025876614569</c:v>
                </c:pt>
                <c:pt idx="76971">
                  <c:v>37.026014420204497</c:v>
                </c:pt>
                <c:pt idx="76972">
                  <c:v>37.026152225398903</c:v>
                </c:pt>
                <c:pt idx="76973">
                  <c:v>37.026290030152097</c:v>
                </c:pt>
                <c:pt idx="76974">
                  <c:v>37.0264278344643</c:v>
                </c:pt>
                <c:pt idx="76975">
                  <c:v>37.026565638335398</c:v>
                </c:pt>
                <c:pt idx="76976">
                  <c:v>37.026703441765399</c:v>
                </c:pt>
                <c:pt idx="76977">
                  <c:v>37.026841244754301</c:v>
                </c:pt>
                <c:pt idx="76978">
                  <c:v>37.026979047302</c:v>
                </c:pt>
                <c:pt idx="76979">
                  <c:v>37.027116849408699</c:v>
                </c:pt>
                <c:pt idx="76980">
                  <c:v>37.027254651074301</c:v>
                </c:pt>
                <c:pt idx="76981">
                  <c:v>37.027392452298798</c:v>
                </c:pt>
                <c:pt idx="76982">
                  <c:v>37.027530253082297</c:v>
                </c:pt>
                <c:pt idx="76983">
                  <c:v>37.027668053424598</c:v>
                </c:pt>
                <c:pt idx="76984">
                  <c:v>37.027805853325901</c:v>
                </c:pt>
                <c:pt idx="76985">
                  <c:v>37.027943652786</c:v>
                </c:pt>
                <c:pt idx="76986">
                  <c:v>37.0280814518051</c:v>
                </c:pt>
                <c:pt idx="76987">
                  <c:v>37.028219250383103</c:v>
                </c:pt>
                <c:pt idx="76988">
                  <c:v>37.02835704852</c:v>
                </c:pt>
                <c:pt idx="76989">
                  <c:v>37.0284948462158</c:v>
                </c:pt>
                <c:pt idx="76990">
                  <c:v>37.028632643470601</c:v>
                </c:pt>
                <c:pt idx="76991">
                  <c:v>37.028770440284298</c:v>
                </c:pt>
                <c:pt idx="76992">
                  <c:v>37.028908236656903</c:v>
                </c:pt>
                <c:pt idx="76993">
                  <c:v>37.029046032588397</c:v>
                </c:pt>
                <c:pt idx="76994">
                  <c:v>37.029183828078899</c:v>
                </c:pt>
                <c:pt idx="76995">
                  <c:v>37.029321623128197</c:v>
                </c:pt>
                <c:pt idx="76996">
                  <c:v>37.029459417736597</c:v>
                </c:pt>
                <c:pt idx="76997">
                  <c:v>37.029597211903798</c:v>
                </c:pt>
                <c:pt idx="76998">
                  <c:v>37.029735005630002</c:v>
                </c:pt>
                <c:pt idx="76999">
                  <c:v>37.0298727989151</c:v>
                </c:pt>
                <c:pt idx="77000">
                  <c:v>37.030010591759201</c:v>
                </c:pt>
                <c:pt idx="77001">
                  <c:v>37.030148384162203</c:v>
                </c:pt>
                <c:pt idx="77002">
                  <c:v>37.0302861761241</c:v>
                </c:pt>
                <c:pt idx="77003">
                  <c:v>37.030423967645</c:v>
                </c:pt>
                <c:pt idx="77004">
                  <c:v>37.030561758724801</c:v>
                </c:pt>
                <c:pt idx="77005">
                  <c:v>37.030699549363497</c:v>
                </c:pt>
                <c:pt idx="77006">
                  <c:v>37.030837339561202</c:v>
                </c:pt>
                <c:pt idx="77007">
                  <c:v>37.030975129317902</c:v>
                </c:pt>
                <c:pt idx="77008">
                  <c:v>37.031112918633497</c:v>
                </c:pt>
                <c:pt idx="77009">
                  <c:v>37.031250707508001</c:v>
                </c:pt>
                <c:pt idx="77010">
                  <c:v>37.031388495941499</c:v>
                </c:pt>
                <c:pt idx="77011">
                  <c:v>37.0315262839339</c:v>
                </c:pt>
                <c:pt idx="77012">
                  <c:v>37.031664071485302</c:v>
                </c:pt>
                <c:pt idx="77013">
                  <c:v>37.031801858595699</c:v>
                </c:pt>
                <c:pt idx="77014">
                  <c:v>37.031939645264998</c:v>
                </c:pt>
                <c:pt idx="77015">
                  <c:v>37.032077431493299</c:v>
                </c:pt>
                <c:pt idx="77016">
                  <c:v>37.032215217280502</c:v>
                </c:pt>
                <c:pt idx="77017">
                  <c:v>37.032353002626699</c:v>
                </c:pt>
                <c:pt idx="77018">
                  <c:v>37.032490787531799</c:v>
                </c:pt>
                <c:pt idx="77019">
                  <c:v>37.0326285719959</c:v>
                </c:pt>
                <c:pt idx="77020">
                  <c:v>37.032766356019003</c:v>
                </c:pt>
                <c:pt idx="77021">
                  <c:v>37.032904139601001</c:v>
                </c:pt>
                <c:pt idx="77022">
                  <c:v>37.033041922742001</c:v>
                </c:pt>
                <c:pt idx="77023">
                  <c:v>37.033179705442002</c:v>
                </c:pt>
                <c:pt idx="77024">
                  <c:v>37.033317487700899</c:v>
                </c:pt>
                <c:pt idx="77025">
                  <c:v>37.033455269518797</c:v>
                </c:pt>
                <c:pt idx="77026">
                  <c:v>37.033593050895703</c:v>
                </c:pt>
                <c:pt idx="77027">
                  <c:v>37.033730831831598</c:v>
                </c:pt>
                <c:pt idx="77028">
                  <c:v>37.033868612326401</c:v>
                </c:pt>
                <c:pt idx="77029">
                  <c:v>37.034006392380199</c:v>
                </c:pt>
                <c:pt idx="77030">
                  <c:v>37.034144171992999</c:v>
                </c:pt>
                <c:pt idx="77031">
                  <c:v>37.0342819511648</c:v>
                </c:pt>
                <c:pt idx="77032">
                  <c:v>37.034419729895497</c:v>
                </c:pt>
                <c:pt idx="77033">
                  <c:v>37.034557508185301</c:v>
                </c:pt>
                <c:pt idx="77034">
                  <c:v>37.034695286034001</c:v>
                </c:pt>
                <c:pt idx="77035">
                  <c:v>37.034833063441702</c:v>
                </c:pt>
                <c:pt idx="77036">
                  <c:v>37.034970840408398</c:v>
                </c:pt>
                <c:pt idx="77037">
                  <c:v>37.035108616934103</c:v>
                </c:pt>
                <c:pt idx="77038">
                  <c:v>37.035246393018703</c:v>
                </c:pt>
                <c:pt idx="77039">
                  <c:v>37.035384168662397</c:v>
                </c:pt>
                <c:pt idx="77040">
                  <c:v>37.035521943865</c:v>
                </c:pt>
                <c:pt idx="77041">
                  <c:v>37.035659718626697</c:v>
                </c:pt>
                <c:pt idx="77042">
                  <c:v>37.035797492947303</c:v>
                </c:pt>
                <c:pt idx="77043">
                  <c:v>37.035935266827003</c:v>
                </c:pt>
                <c:pt idx="77044">
                  <c:v>37.036073040265599</c:v>
                </c:pt>
                <c:pt idx="77045">
                  <c:v>37.036210813263203</c:v>
                </c:pt>
                <c:pt idx="77046">
                  <c:v>37.036348585819901</c:v>
                </c:pt>
                <c:pt idx="77047">
                  <c:v>37.036486357935502</c:v>
                </c:pt>
                <c:pt idx="77048">
                  <c:v>37.036624129610097</c:v>
                </c:pt>
                <c:pt idx="77049">
                  <c:v>37.0367619008438</c:v>
                </c:pt>
                <c:pt idx="77050">
                  <c:v>37.036899671636498</c:v>
                </c:pt>
                <c:pt idx="77051">
                  <c:v>37.037037441988097</c:v>
                </c:pt>
                <c:pt idx="77052">
                  <c:v>37.037175211898798</c:v>
                </c:pt>
                <c:pt idx="77053">
                  <c:v>37.037312981368501</c:v>
                </c:pt>
                <c:pt idx="77054">
                  <c:v>37.037450750397198</c:v>
                </c:pt>
                <c:pt idx="77055">
                  <c:v>37.037588518984897</c:v>
                </c:pt>
                <c:pt idx="77056">
                  <c:v>37.037726287131598</c:v>
                </c:pt>
                <c:pt idx="77057">
                  <c:v>37.0378640548373</c:v>
                </c:pt>
                <c:pt idx="77058">
                  <c:v>37.038001822102103</c:v>
                </c:pt>
                <c:pt idx="77059">
                  <c:v>37.038139588925901</c:v>
                </c:pt>
                <c:pt idx="77060">
                  <c:v>37.038277355308701</c:v>
                </c:pt>
                <c:pt idx="77061">
                  <c:v>37.038415121250502</c:v>
                </c:pt>
                <c:pt idx="77062">
                  <c:v>37.038552886751297</c:v>
                </c:pt>
                <c:pt idx="77063">
                  <c:v>37.038690651811201</c:v>
                </c:pt>
                <c:pt idx="77064">
                  <c:v>37.0388284164301</c:v>
                </c:pt>
                <c:pt idx="77065">
                  <c:v>37.038966180608</c:v>
                </c:pt>
                <c:pt idx="77066">
                  <c:v>37.039103944345001</c:v>
                </c:pt>
                <c:pt idx="77067">
                  <c:v>37.039241707640997</c:v>
                </c:pt>
                <c:pt idx="77068">
                  <c:v>37.039379470496002</c:v>
                </c:pt>
                <c:pt idx="77069">
                  <c:v>37.039517232910001</c:v>
                </c:pt>
                <c:pt idx="77070">
                  <c:v>37.039654994883101</c:v>
                </c:pt>
                <c:pt idx="77071">
                  <c:v>37.039792756415203</c:v>
                </c:pt>
                <c:pt idx="77072">
                  <c:v>37.039930517506399</c:v>
                </c:pt>
                <c:pt idx="77073">
                  <c:v>37.040068278156603</c:v>
                </c:pt>
                <c:pt idx="77074">
                  <c:v>37.040206038365802</c:v>
                </c:pt>
                <c:pt idx="77075">
                  <c:v>37.040343798134103</c:v>
                </c:pt>
                <c:pt idx="77076">
                  <c:v>37.040481557461398</c:v>
                </c:pt>
                <c:pt idx="77077">
                  <c:v>37.040619316347801</c:v>
                </c:pt>
                <c:pt idx="77078">
                  <c:v>37.040757074793198</c:v>
                </c:pt>
                <c:pt idx="77079">
                  <c:v>37.040894832797598</c:v>
                </c:pt>
                <c:pt idx="77080">
                  <c:v>37.041032590361098</c:v>
                </c:pt>
                <c:pt idx="77081">
                  <c:v>37.0411703474837</c:v>
                </c:pt>
                <c:pt idx="77082">
                  <c:v>37.041308104165303</c:v>
                </c:pt>
                <c:pt idx="77083">
                  <c:v>37.041445860406</c:v>
                </c:pt>
                <c:pt idx="77084">
                  <c:v>37.041583616205699</c:v>
                </c:pt>
                <c:pt idx="77085">
                  <c:v>37.041721371564499</c:v>
                </c:pt>
                <c:pt idx="77086">
                  <c:v>37.041859126482301</c:v>
                </c:pt>
                <c:pt idx="77087">
                  <c:v>37.041996880959204</c:v>
                </c:pt>
                <c:pt idx="77088">
                  <c:v>37.042134634995101</c:v>
                </c:pt>
                <c:pt idx="77089">
                  <c:v>37.042272388590099</c:v>
                </c:pt>
                <c:pt idx="77090">
                  <c:v>37.042410141744199</c:v>
                </c:pt>
                <c:pt idx="77091">
                  <c:v>37.0425478944574</c:v>
                </c:pt>
                <c:pt idx="77092">
                  <c:v>37.042685646729602</c:v>
                </c:pt>
                <c:pt idx="77093">
                  <c:v>37.042823398560799</c:v>
                </c:pt>
                <c:pt idx="77094">
                  <c:v>37.042961149951203</c:v>
                </c:pt>
                <c:pt idx="77095">
                  <c:v>37.043098900900603</c:v>
                </c:pt>
                <c:pt idx="77096">
                  <c:v>37.043236651409103</c:v>
                </c:pt>
                <c:pt idx="77097">
                  <c:v>37.043374401476598</c:v>
                </c:pt>
                <c:pt idx="77098">
                  <c:v>37.0435121511033</c:v>
                </c:pt>
                <c:pt idx="77099">
                  <c:v>37.043649900288997</c:v>
                </c:pt>
                <c:pt idx="77100">
                  <c:v>37.043787649033803</c:v>
                </c:pt>
                <c:pt idx="77101">
                  <c:v>37.043925397337603</c:v>
                </c:pt>
                <c:pt idx="77102">
                  <c:v>37.044063145200603</c:v>
                </c:pt>
                <c:pt idx="77103">
                  <c:v>37.044200892622598</c:v>
                </c:pt>
                <c:pt idx="77104">
                  <c:v>37.044338639603701</c:v>
                </c:pt>
                <c:pt idx="77105">
                  <c:v>37.044476386143899</c:v>
                </c:pt>
                <c:pt idx="77106">
                  <c:v>37.044614132243197</c:v>
                </c:pt>
                <c:pt idx="77107">
                  <c:v>37.044751877901497</c:v>
                </c:pt>
                <c:pt idx="77108">
                  <c:v>37.044889623118998</c:v>
                </c:pt>
                <c:pt idx="77109">
                  <c:v>37.0450273678955</c:v>
                </c:pt>
                <c:pt idx="77110">
                  <c:v>37.045165112231103</c:v>
                </c:pt>
                <c:pt idx="77111">
                  <c:v>37.0453028561259</c:v>
                </c:pt>
                <c:pt idx="77112">
                  <c:v>37.045440599579699</c:v>
                </c:pt>
                <c:pt idx="77113">
                  <c:v>37.045578342592599</c:v>
                </c:pt>
                <c:pt idx="77114">
                  <c:v>37.045716085164599</c:v>
                </c:pt>
                <c:pt idx="77115">
                  <c:v>37.045853827295701</c:v>
                </c:pt>
                <c:pt idx="77116">
                  <c:v>37.045991568985897</c:v>
                </c:pt>
                <c:pt idx="77117">
                  <c:v>37.046129310235301</c:v>
                </c:pt>
                <c:pt idx="77118">
                  <c:v>37.046267051043699</c:v>
                </c:pt>
                <c:pt idx="77119">
                  <c:v>37.046404791411199</c:v>
                </c:pt>
                <c:pt idx="77120">
                  <c:v>37.046542531337799</c:v>
                </c:pt>
                <c:pt idx="77121">
                  <c:v>37.046680270823501</c:v>
                </c:pt>
                <c:pt idx="77122">
                  <c:v>37.046818009868403</c:v>
                </c:pt>
                <c:pt idx="77123">
                  <c:v>37.0469557484723</c:v>
                </c:pt>
                <c:pt idx="77124">
                  <c:v>37.047093486635397</c:v>
                </c:pt>
                <c:pt idx="77125">
                  <c:v>37.047231224357503</c:v>
                </c:pt>
                <c:pt idx="77126">
                  <c:v>37.047368961638803</c:v>
                </c:pt>
                <c:pt idx="77127">
                  <c:v>37.047506698479197</c:v>
                </c:pt>
                <c:pt idx="77128">
                  <c:v>37.047644434878798</c:v>
                </c:pt>
                <c:pt idx="77129">
                  <c:v>37.047782170837401</c:v>
                </c:pt>
                <c:pt idx="77130">
                  <c:v>37.047919906355098</c:v>
                </c:pt>
                <c:pt idx="77131">
                  <c:v>37.048057641432003</c:v>
                </c:pt>
                <c:pt idx="77132">
                  <c:v>37.048195376068001</c:v>
                </c:pt>
                <c:pt idx="77133">
                  <c:v>37.048333110263101</c:v>
                </c:pt>
                <c:pt idx="77134">
                  <c:v>37.048470844017402</c:v>
                </c:pt>
                <c:pt idx="77135">
                  <c:v>37.048608577330803</c:v>
                </c:pt>
                <c:pt idx="77136">
                  <c:v>37.048746310203299</c:v>
                </c:pt>
                <c:pt idx="77137">
                  <c:v>37.048884042634903</c:v>
                </c:pt>
                <c:pt idx="77138">
                  <c:v>37.0490217746257</c:v>
                </c:pt>
                <c:pt idx="77139">
                  <c:v>37.049159506175599</c:v>
                </c:pt>
                <c:pt idx="77140">
                  <c:v>37.049297237284598</c:v>
                </c:pt>
                <c:pt idx="77141">
                  <c:v>37.049434967952699</c:v>
                </c:pt>
                <c:pt idx="77142">
                  <c:v>37.04957269818</c:v>
                </c:pt>
                <c:pt idx="77143">
                  <c:v>37.049710427966502</c:v>
                </c:pt>
                <c:pt idx="77144">
                  <c:v>37.049848157312098</c:v>
                </c:pt>
                <c:pt idx="77145">
                  <c:v>37.049985886216803</c:v>
                </c:pt>
                <c:pt idx="77146">
                  <c:v>37.050123614680601</c:v>
                </c:pt>
                <c:pt idx="77147">
                  <c:v>37.0502613427036</c:v>
                </c:pt>
                <c:pt idx="77148">
                  <c:v>37.050399070285799</c:v>
                </c:pt>
                <c:pt idx="77149">
                  <c:v>37.0505367974271</c:v>
                </c:pt>
                <c:pt idx="77150">
                  <c:v>37.050674524127501</c:v>
                </c:pt>
                <c:pt idx="77151">
                  <c:v>37.050812250387096</c:v>
                </c:pt>
                <c:pt idx="77152">
                  <c:v>37.0509499762058</c:v>
                </c:pt>
                <c:pt idx="77153">
                  <c:v>37.051087701583697</c:v>
                </c:pt>
                <c:pt idx="77154">
                  <c:v>37.051225426520801</c:v>
                </c:pt>
                <c:pt idx="77155">
                  <c:v>37.051363151017</c:v>
                </c:pt>
                <c:pt idx="77156">
                  <c:v>37.0515008750723</c:v>
                </c:pt>
                <c:pt idx="77157">
                  <c:v>37.0516385986869</c:v>
                </c:pt>
                <c:pt idx="77158">
                  <c:v>37.051776321860501</c:v>
                </c:pt>
                <c:pt idx="77159">
                  <c:v>37.051914044593403</c:v>
                </c:pt>
                <c:pt idx="77160">
                  <c:v>37.052051766885398</c:v>
                </c:pt>
                <c:pt idx="77161">
                  <c:v>37.052189488736502</c:v>
                </c:pt>
                <c:pt idx="77162">
                  <c:v>37.0523272101468</c:v>
                </c:pt>
                <c:pt idx="77163">
                  <c:v>37.052464931116297</c:v>
                </c:pt>
                <c:pt idx="77164">
                  <c:v>37.052602651645003</c:v>
                </c:pt>
                <c:pt idx="77165">
                  <c:v>37.052740371732803</c:v>
                </c:pt>
                <c:pt idx="77166">
                  <c:v>37.052878091379803</c:v>
                </c:pt>
                <c:pt idx="77167">
                  <c:v>37.053015810585997</c:v>
                </c:pt>
                <c:pt idx="77168">
                  <c:v>37.053153529351299</c:v>
                </c:pt>
                <c:pt idx="77169">
                  <c:v>37.053291247675801</c:v>
                </c:pt>
                <c:pt idx="77170">
                  <c:v>37.053428965559497</c:v>
                </c:pt>
                <c:pt idx="77171">
                  <c:v>37.053566683002401</c:v>
                </c:pt>
                <c:pt idx="77172">
                  <c:v>37.053704400004499</c:v>
                </c:pt>
                <c:pt idx="77173">
                  <c:v>37.053842116565697</c:v>
                </c:pt>
                <c:pt idx="77174">
                  <c:v>37.053979832686103</c:v>
                </c:pt>
                <c:pt idx="77175">
                  <c:v>37.054117548365703</c:v>
                </c:pt>
                <c:pt idx="77176">
                  <c:v>37.054255263604503</c:v>
                </c:pt>
                <c:pt idx="77177">
                  <c:v>37.054392978402397</c:v>
                </c:pt>
                <c:pt idx="77178">
                  <c:v>37.054530692759599</c:v>
                </c:pt>
                <c:pt idx="77179">
                  <c:v>37.054668406675901</c:v>
                </c:pt>
                <c:pt idx="77180">
                  <c:v>37.054806120151397</c:v>
                </c:pt>
                <c:pt idx="77181">
                  <c:v>37.054943833186201</c:v>
                </c:pt>
                <c:pt idx="77182">
                  <c:v>37.055081545780098</c:v>
                </c:pt>
                <c:pt idx="77183">
                  <c:v>37.055219257933203</c:v>
                </c:pt>
                <c:pt idx="77184">
                  <c:v>37.055356969645501</c:v>
                </c:pt>
                <c:pt idx="77185">
                  <c:v>37.055494680917</c:v>
                </c:pt>
                <c:pt idx="77186">
                  <c:v>37.0556323917477</c:v>
                </c:pt>
                <c:pt idx="77187">
                  <c:v>37.0557701021376</c:v>
                </c:pt>
                <c:pt idx="77188">
                  <c:v>37.055907812086701</c:v>
                </c:pt>
                <c:pt idx="77189">
                  <c:v>37.056045521595003</c:v>
                </c:pt>
                <c:pt idx="77190">
                  <c:v>37.056183230662498</c:v>
                </c:pt>
                <c:pt idx="77191">
                  <c:v>37.056320939289201</c:v>
                </c:pt>
                <c:pt idx="77192">
                  <c:v>37.056458647475097</c:v>
                </c:pt>
                <c:pt idx="77193">
                  <c:v>37.0565963552203</c:v>
                </c:pt>
                <c:pt idx="77194">
                  <c:v>37.056734062524598</c:v>
                </c:pt>
                <c:pt idx="77195">
                  <c:v>37.056871769388103</c:v>
                </c:pt>
                <c:pt idx="77196">
                  <c:v>37.057009475810901</c:v>
                </c:pt>
                <c:pt idx="77197">
                  <c:v>37.057147181792899</c:v>
                </c:pt>
                <c:pt idx="77198">
                  <c:v>37.057284887334099</c:v>
                </c:pt>
                <c:pt idx="77199">
                  <c:v>37.057422592434499</c:v>
                </c:pt>
                <c:pt idx="77200">
                  <c:v>37.057560297094099</c:v>
                </c:pt>
                <c:pt idx="77201">
                  <c:v>37.057698001313</c:v>
                </c:pt>
                <c:pt idx="77202">
                  <c:v>37.057835705091001</c:v>
                </c:pt>
                <c:pt idx="77203">
                  <c:v>37.057973408428303</c:v>
                </c:pt>
                <c:pt idx="77204">
                  <c:v>37.058111111324799</c:v>
                </c:pt>
                <c:pt idx="77205">
                  <c:v>37.058248813780601</c:v>
                </c:pt>
                <c:pt idx="77206">
                  <c:v>37.058386515795497</c:v>
                </c:pt>
                <c:pt idx="77207">
                  <c:v>37.058524217369701</c:v>
                </c:pt>
                <c:pt idx="77208">
                  <c:v>37.058661918503198</c:v>
                </c:pt>
                <c:pt idx="77209">
                  <c:v>37.058799619195803</c:v>
                </c:pt>
                <c:pt idx="77210">
                  <c:v>37.058937319447701</c:v>
                </c:pt>
                <c:pt idx="77211">
                  <c:v>37.059075019258799</c:v>
                </c:pt>
                <c:pt idx="77212">
                  <c:v>37.059212718629198</c:v>
                </c:pt>
                <c:pt idx="77213">
                  <c:v>37.059350417558797</c:v>
                </c:pt>
                <c:pt idx="77214">
                  <c:v>37.059488116047604</c:v>
                </c:pt>
                <c:pt idx="77215">
                  <c:v>37.059625814095703</c:v>
                </c:pt>
                <c:pt idx="77216">
                  <c:v>37.059763511702997</c:v>
                </c:pt>
                <c:pt idx="77217">
                  <c:v>37.059901208869498</c:v>
                </c:pt>
                <c:pt idx="77218">
                  <c:v>37.060038905595299</c:v>
                </c:pt>
                <c:pt idx="77219">
                  <c:v>37.0601766018804</c:v>
                </c:pt>
                <c:pt idx="77220">
                  <c:v>37.060314297724702</c:v>
                </c:pt>
                <c:pt idx="77221">
                  <c:v>37.060451993128197</c:v>
                </c:pt>
                <c:pt idx="77222">
                  <c:v>37.060589688091</c:v>
                </c:pt>
                <c:pt idx="77223">
                  <c:v>37.060727382613003</c:v>
                </c:pt>
                <c:pt idx="77224">
                  <c:v>37.060865076694299</c:v>
                </c:pt>
                <c:pt idx="77225">
                  <c:v>37.061002770334902</c:v>
                </c:pt>
                <c:pt idx="77226">
                  <c:v>37.061140463534699</c:v>
                </c:pt>
                <c:pt idx="77227">
                  <c:v>37.061278156293703</c:v>
                </c:pt>
                <c:pt idx="77228">
                  <c:v>37.061415848612</c:v>
                </c:pt>
                <c:pt idx="77229">
                  <c:v>37.061553540489598</c:v>
                </c:pt>
                <c:pt idx="77230">
                  <c:v>37.061691231926403</c:v>
                </c:pt>
                <c:pt idx="77231">
                  <c:v>37.061828922922501</c:v>
                </c:pt>
                <c:pt idx="77232">
                  <c:v>37.0619666134779</c:v>
                </c:pt>
                <c:pt idx="77233">
                  <c:v>37.062104303592498</c:v>
                </c:pt>
                <c:pt idx="77234">
                  <c:v>37.062241993266397</c:v>
                </c:pt>
                <c:pt idx="77235">
                  <c:v>37.062379682499497</c:v>
                </c:pt>
                <c:pt idx="77236">
                  <c:v>37.062517371292003</c:v>
                </c:pt>
                <c:pt idx="77237">
                  <c:v>37.062655059643703</c:v>
                </c:pt>
                <c:pt idx="77238">
                  <c:v>37.062792747554603</c:v>
                </c:pt>
                <c:pt idx="77239">
                  <c:v>37.062930435024903</c:v>
                </c:pt>
                <c:pt idx="77240">
                  <c:v>37.063068122054403</c:v>
                </c:pt>
                <c:pt idx="77241">
                  <c:v>37.063205808643197</c:v>
                </c:pt>
                <c:pt idx="77242">
                  <c:v>37.063343494791198</c:v>
                </c:pt>
                <c:pt idx="77243">
                  <c:v>37.063481180498599</c:v>
                </c:pt>
                <c:pt idx="77244">
                  <c:v>37.0636188657652</c:v>
                </c:pt>
                <c:pt idx="77245">
                  <c:v>37.063756550591101</c:v>
                </c:pt>
                <c:pt idx="77246">
                  <c:v>37.063894234976303</c:v>
                </c:pt>
                <c:pt idx="77247">
                  <c:v>37.064031918920797</c:v>
                </c:pt>
                <c:pt idx="77248">
                  <c:v>37.064169602424599</c:v>
                </c:pt>
                <c:pt idx="77249">
                  <c:v>37.064307285487601</c:v>
                </c:pt>
                <c:pt idx="77250">
                  <c:v>37.064444968110003</c:v>
                </c:pt>
                <c:pt idx="77251">
                  <c:v>37.064582650291598</c:v>
                </c:pt>
                <c:pt idx="77252">
                  <c:v>37.0647203320325</c:v>
                </c:pt>
                <c:pt idx="77253">
                  <c:v>37.064858013332703</c:v>
                </c:pt>
                <c:pt idx="77254">
                  <c:v>37.064995694192199</c:v>
                </c:pt>
                <c:pt idx="77255">
                  <c:v>37.065133374611001</c:v>
                </c:pt>
                <c:pt idx="77256">
                  <c:v>37.065271054589097</c:v>
                </c:pt>
                <c:pt idx="77257">
                  <c:v>37.0654087341265</c:v>
                </c:pt>
                <c:pt idx="77258">
                  <c:v>37.065546413223203</c:v>
                </c:pt>
                <c:pt idx="77259">
                  <c:v>37.065684091879199</c:v>
                </c:pt>
                <c:pt idx="77260">
                  <c:v>37.065821770094502</c:v>
                </c:pt>
                <c:pt idx="77261">
                  <c:v>37.065959447869197</c:v>
                </c:pt>
                <c:pt idx="77262">
                  <c:v>37.0660971252031</c:v>
                </c:pt>
                <c:pt idx="77263">
                  <c:v>37.066234802096297</c:v>
                </c:pt>
                <c:pt idx="77264">
                  <c:v>37.0663724785488</c:v>
                </c:pt>
                <c:pt idx="77265">
                  <c:v>37.066510154560703</c:v>
                </c:pt>
                <c:pt idx="77266">
                  <c:v>37.066647830131799</c:v>
                </c:pt>
                <c:pt idx="77267">
                  <c:v>37.066785505262303</c:v>
                </c:pt>
                <c:pt idx="77268">
                  <c:v>37.066923179952099</c:v>
                </c:pt>
                <c:pt idx="77269">
                  <c:v>37.067060854201202</c:v>
                </c:pt>
                <c:pt idx="77270">
                  <c:v>37.067198528009598</c:v>
                </c:pt>
                <c:pt idx="77271">
                  <c:v>37.067336201377302</c:v>
                </c:pt>
                <c:pt idx="77272">
                  <c:v>37.067473874304397</c:v>
                </c:pt>
                <c:pt idx="77273">
                  <c:v>37.067611546790701</c:v>
                </c:pt>
                <c:pt idx="77274">
                  <c:v>37.067749218836397</c:v>
                </c:pt>
                <c:pt idx="77275">
                  <c:v>37.0678868904414</c:v>
                </c:pt>
                <c:pt idx="77276">
                  <c:v>37.068024561605803</c:v>
                </c:pt>
                <c:pt idx="77277">
                  <c:v>37.068162232329499</c:v>
                </c:pt>
                <c:pt idx="77278">
                  <c:v>37.068299902612502</c:v>
                </c:pt>
                <c:pt idx="77279">
                  <c:v>37.068437572454798</c:v>
                </c:pt>
                <c:pt idx="77280">
                  <c:v>37.068575241856401</c:v>
                </c:pt>
                <c:pt idx="77281">
                  <c:v>37.068712910817403</c:v>
                </c:pt>
                <c:pt idx="77282">
                  <c:v>37.068850579337798</c:v>
                </c:pt>
                <c:pt idx="77283">
                  <c:v>37.068988247417401</c:v>
                </c:pt>
                <c:pt idx="77284">
                  <c:v>37.069125915056397</c:v>
                </c:pt>
                <c:pt idx="77285">
                  <c:v>37.069263582254798</c:v>
                </c:pt>
                <c:pt idx="77286">
                  <c:v>37.069401249012401</c:v>
                </c:pt>
                <c:pt idx="77287">
                  <c:v>37.069538915329503</c:v>
                </c:pt>
                <c:pt idx="77288">
                  <c:v>37.069676581205798</c:v>
                </c:pt>
                <c:pt idx="77289">
                  <c:v>37.069814246641499</c:v>
                </c:pt>
                <c:pt idx="77290">
                  <c:v>37.069951911636601</c:v>
                </c:pt>
                <c:pt idx="77291">
                  <c:v>37.070089576191002</c:v>
                </c:pt>
                <c:pt idx="77292">
                  <c:v>37.070227240304703</c:v>
                </c:pt>
                <c:pt idx="77293">
                  <c:v>37.070364903977797</c:v>
                </c:pt>
                <c:pt idx="77294">
                  <c:v>37.070502567210298</c:v>
                </c:pt>
                <c:pt idx="77295">
                  <c:v>37.070640230002098</c:v>
                </c:pt>
                <c:pt idx="77296">
                  <c:v>37.070777892353199</c:v>
                </c:pt>
                <c:pt idx="77297">
                  <c:v>37.070915554263699</c:v>
                </c:pt>
                <c:pt idx="77298">
                  <c:v>37.071053215733599</c:v>
                </c:pt>
                <c:pt idx="77299">
                  <c:v>37.071190876762799</c:v>
                </c:pt>
                <c:pt idx="77300">
                  <c:v>37.071328537351398</c:v>
                </c:pt>
                <c:pt idx="77301">
                  <c:v>37.071466197499298</c:v>
                </c:pt>
                <c:pt idx="77302">
                  <c:v>37.071603857206597</c:v>
                </c:pt>
                <c:pt idx="77303">
                  <c:v>37.071741516473303</c:v>
                </c:pt>
                <c:pt idx="77304">
                  <c:v>37.071879175299301</c:v>
                </c:pt>
                <c:pt idx="77305">
                  <c:v>37.0720168336847</c:v>
                </c:pt>
                <c:pt idx="77306">
                  <c:v>37.072154491629497</c:v>
                </c:pt>
                <c:pt idx="77307">
                  <c:v>37.072292149133602</c:v>
                </c:pt>
                <c:pt idx="77308">
                  <c:v>37.0724298061971</c:v>
                </c:pt>
                <c:pt idx="77309">
                  <c:v>37.072567462819997</c:v>
                </c:pt>
                <c:pt idx="77310">
                  <c:v>37.072705119002201</c:v>
                </c:pt>
                <c:pt idx="77311">
                  <c:v>37.072842774743897</c:v>
                </c:pt>
                <c:pt idx="77312">
                  <c:v>37.0729804300449</c:v>
                </c:pt>
                <c:pt idx="77313">
                  <c:v>37.073118084905197</c:v>
                </c:pt>
                <c:pt idx="77314">
                  <c:v>37.073255739324999</c:v>
                </c:pt>
                <c:pt idx="77315">
                  <c:v>37.073393393304102</c:v>
                </c:pt>
                <c:pt idx="77316">
                  <c:v>37.073531046842703</c:v>
                </c:pt>
                <c:pt idx="77317">
                  <c:v>37.073668699940598</c:v>
                </c:pt>
                <c:pt idx="77318">
                  <c:v>37.073806352597899</c:v>
                </c:pt>
                <c:pt idx="77319">
                  <c:v>37.0739440048145</c:v>
                </c:pt>
                <c:pt idx="77320">
                  <c:v>37.0740816565906</c:v>
                </c:pt>
                <c:pt idx="77321">
                  <c:v>37.074219307926001</c:v>
                </c:pt>
                <c:pt idx="77322">
                  <c:v>37.0743569588209</c:v>
                </c:pt>
                <c:pt idx="77323">
                  <c:v>37.074494609275099</c:v>
                </c:pt>
                <c:pt idx="77324">
                  <c:v>37.074632259288698</c:v>
                </c:pt>
                <c:pt idx="77325">
                  <c:v>37.074769908861803</c:v>
                </c:pt>
                <c:pt idx="77326">
                  <c:v>37.074907557994202</c:v>
                </c:pt>
                <c:pt idx="77327">
                  <c:v>37.075045206685999</c:v>
                </c:pt>
                <c:pt idx="77328">
                  <c:v>37.075182854937196</c:v>
                </c:pt>
                <c:pt idx="77329">
                  <c:v>37.0753205027478</c:v>
                </c:pt>
                <c:pt idx="77330">
                  <c:v>37.075458150117797</c:v>
                </c:pt>
                <c:pt idx="77331">
                  <c:v>37.075595797047299</c:v>
                </c:pt>
                <c:pt idx="77332">
                  <c:v>37.075733443536102</c:v>
                </c:pt>
                <c:pt idx="77333">
                  <c:v>37.075871089584297</c:v>
                </c:pt>
                <c:pt idx="77334">
                  <c:v>37.076008735191998</c:v>
                </c:pt>
                <c:pt idx="77335">
                  <c:v>37.076146380358999</c:v>
                </c:pt>
                <c:pt idx="77336">
                  <c:v>37.076284025085499</c:v>
                </c:pt>
                <c:pt idx="77337">
                  <c:v>37.0764216693713</c:v>
                </c:pt>
                <c:pt idx="77338">
                  <c:v>37.076559313216599</c:v>
                </c:pt>
                <c:pt idx="77339">
                  <c:v>37.076696956621298</c:v>
                </c:pt>
                <c:pt idx="77340">
                  <c:v>37.076834599585403</c:v>
                </c:pt>
                <c:pt idx="77341">
                  <c:v>37.076972242108901</c:v>
                </c:pt>
                <c:pt idx="77342">
                  <c:v>37.077109884191898</c:v>
                </c:pt>
                <c:pt idx="77343">
                  <c:v>37.077247525834203</c:v>
                </c:pt>
                <c:pt idx="77344">
                  <c:v>37.077385167035999</c:v>
                </c:pt>
                <c:pt idx="77345">
                  <c:v>37.077522807797202</c:v>
                </c:pt>
                <c:pt idx="77346">
                  <c:v>37.077660448117904</c:v>
                </c:pt>
                <c:pt idx="77347">
                  <c:v>37.077798087997898</c:v>
                </c:pt>
                <c:pt idx="77348">
                  <c:v>37.077935727437399</c:v>
                </c:pt>
                <c:pt idx="77349">
                  <c:v>37.0780733664363</c:v>
                </c:pt>
                <c:pt idx="77350">
                  <c:v>37.078211004994699</c:v>
                </c:pt>
                <c:pt idx="77351">
                  <c:v>37.078348643112498</c:v>
                </c:pt>
                <c:pt idx="77352">
                  <c:v>37.078486280789697</c:v>
                </c:pt>
                <c:pt idx="77353">
                  <c:v>37.078623918026302</c:v>
                </c:pt>
                <c:pt idx="77354">
                  <c:v>37.0787615548224</c:v>
                </c:pt>
                <c:pt idx="77355">
                  <c:v>37.078899191177896</c:v>
                </c:pt>
                <c:pt idx="77356">
                  <c:v>37.079036827092899</c:v>
                </c:pt>
                <c:pt idx="77357">
                  <c:v>37.079174462567302</c:v>
                </c:pt>
                <c:pt idx="77358">
                  <c:v>37.079312097601097</c:v>
                </c:pt>
                <c:pt idx="77359">
                  <c:v>37.079449732194398</c:v>
                </c:pt>
                <c:pt idx="77360">
                  <c:v>37.079587366347099</c:v>
                </c:pt>
                <c:pt idx="77361">
                  <c:v>37.079725000059298</c:v>
                </c:pt>
                <c:pt idx="77362">
                  <c:v>37.079862633330897</c:v>
                </c:pt>
                <c:pt idx="77363">
                  <c:v>37.080000266161903</c:v>
                </c:pt>
                <c:pt idx="77364">
                  <c:v>37.080137898552401</c:v>
                </c:pt>
                <c:pt idx="77365">
                  <c:v>37.080275530502398</c:v>
                </c:pt>
                <c:pt idx="77366">
                  <c:v>37.080413162011801</c:v>
                </c:pt>
                <c:pt idx="77367">
                  <c:v>37.080550793080697</c:v>
                </c:pt>
                <c:pt idx="77368">
                  <c:v>37.080688423708999</c:v>
                </c:pt>
                <c:pt idx="77369">
                  <c:v>37.0808260538968</c:v>
                </c:pt>
                <c:pt idx="77370">
                  <c:v>37.080963683644001</c:v>
                </c:pt>
                <c:pt idx="77371">
                  <c:v>37.0811013129507</c:v>
                </c:pt>
                <c:pt idx="77372">
                  <c:v>37.081238941816899</c:v>
                </c:pt>
                <c:pt idx="77373">
                  <c:v>37.081376570242497</c:v>
                </c:pt>
                <c:pt idx="77374">
                  <c:v>37.081514198227602</c:v>
                </c:pt>
                <c:pt idx="77375">
                  <c:v>37.081651825772099</c:v>
                </c:pt>
                <c:pt idx="77376">
                  <c:v>37.081789452876201</c:v>
                </c:pt>
                <c:pt idx="77377">
                  <c:v>37.081927079539597</c:v>
                </c:pt>
                <c:pt idx="77378">
                  <c:v>37.082064705762598</c:v>
                </c:pt>
                <c:pt idx="77379">
                  <c:v>37.082202331544998</c:v>
                </c:pt>
                <c:pt idx="77380">
                  <c:v>37.082339956886898</c:v>
                </c:pt>
                <c:pt idx="77381">
                  <c:v>37.082477581788297</c:v>
                </c:pt>
                <c:pt idx="77382">
                  <c:v>37.082615206249102</c:v>
                </c:pt>
                <c:pt idx="77383">
                  <c:v>37.082752830269499</c:v>
                </c:pt>
                <c:pt idx="77384">
                  <c:v>37.082890453849302</c:v>
                </c:pt>
                <c:pt idx="77385">
                  <c:v>37.083028076988498</c:v>
                </c:pt>
                <c:pt idx="77386">
                  <c:v>37.083165699687299</c:v>
                </c:pt>
                <c:pt idx="77387">
                  <c:v>37.0833033219455</c:v>
                </c:pt>
                <c:pt idx="77388">
                  <c:v>37.0834409437633</c:v>
                </c:pt>
                <c:pt idx="77389">
                  <c:v>37.083578565140499</c:v>
                </c:pt>
                <c:pt idx="77390">
                  <c:v>37.083716186077197</c:v>
                </c:pt>
                <c:pt idx="77391">
                  <c:v>37.083853806573401</c:v>
                </c:pt>
                <c:pt idx="77392">
                  <c:v>37.083991426628998</c:v>
                </c:pt>
                <c:pt idx="77393">
                  <c:v>37.0841290462442</c:v>
                </c:pt>
                <c:pt idx="77394">
                  <c:v>37.084266665418902</c:v>
                </c:pt>
                <c:pt idx="77395">
                  <c:v>37.084404284153003</c:v>
                </c:pt>
                <c:pt idx="77396">
                  <c:v>37.084541902446603</c:v>
                </c:pt>
                <c:pt idx="77397">
                  <c:v>37.084679520299801</c:v>
                </c:pt>
                <c:pt idx="77398">
                  <c:v>37.084817137712399</c:v>
                </c:pt>
                <c:pt idx="77399">
                  <c:v>37.084954754684603</c:v>
                </c:pt>
                <c:pt idx="77400">
                  <c:v>37.085092371216199</c:v>
                </c:pt>
                <c:pt idx="77401">
                  <c:v>37.085229987307301</c:v>
                </c:pt>
                <c:pt idx="77402">
                  <c:v>37.085367602958001</c:v>
                </c:pt>
                <c:pt idx="77403">
                  <c:v>37.085505218168102</c:v>
                </c:pt>
                <c:pt idx="77404">
                  <c:v>37.085642832937801</c:v>
                </c:pt>
                <c:pt idx="77405">
                  <c:v>37.085780447266899</c:v>
                </c:pt>
                <c:pt idx="77406">
                  <c:v>37.085918061155603</c:v>
                </c:pt>
                <c:pt idx="77407">
                  <c:v>37.086055674603799</c:v>
                </c:pt>
                <c:pt idx="77408">
                  <c:v>37.086193287611501</c:v>
                </c:pt>
                <c:pt idx="77409">
                  <c:v>37.086330900178702</c:v>
                </c:pt>
                <c:pt idx="77410">
                  <c:v>37.086468512305402</c:v>
                </c:pt>
                <c:pt idx="77411">
                  <c:v>37.086606123991601</c:v>
                </c:pt>
                <c:pt idx="77412">
                  <c:v>37.086743735237398</c:v>
                </c:pt>
                <c:pt idx="77413">
                  <c:v>37.086881346042603</c:v>
                </c:pt>
                <c:pt idx="77414">
                  <c:v>37.087018956407398</c:v>
                </c:pt>
                <c:pt idx="77415">
                  <c:v>37.0871565663317</c:v>
                </c:pt>
                <c:pt idx="77416">
                  <c:v>37.0872941758156</c:v>
                </c:pt>
                <c:pt idx="77417">
                  <c:v>37.0874317848589</c:v>
                </c:pt>
                <c:pt idx="77418">
                  <c:v>37.087569393461798</c:v>
                </c:pt>
                <c:pt idx="77419">
                  <c:v>37.087707001624203</c:v>
                </c:pt>
                <c:pt idx="77420">
                  <c:v>37.087844609346199</c:v>
                </c:pt>
                <c:pt idx="77421">
                  <c:v>37.087982216627601</c:v>
                </c:pt>
                <c:pt idx="77422">
                  <c:v>37.088119823468602</c:v>
                </c:pt>
                <c:pt idx="77423">
                  <c:v>37.088257429869202</c:v>
                </c:pt>
                <c:pt idx="77424">
                  <c:v>37.088395035829201</c:v>
                </c:pt>
                <c:pt idx="77425">
                  <c:v>37.088532641348898</c:v>
                </c:pt>
                <c:pt idx="77426">
                  <c:v>37.088670246428002</c:v>
                </c:pt>
                <c:pt idx="77427">
                  <c:v>37.088807851066697</c:v>
                </c:pt>
                <c:pt idx="77428">
                  <c:v>37.088945455264898</c:v>
                </c:pt>
                <c:pt idx="77429">
                  <c:v>37.089083059022698</c:v>
                </c:pt>
                <c:pt idx="77430">
                  <c:v>37.089220662339997</c:v>
                </c:pt>
                <c:pt idx="77431">
                  <c:v>37.089358265216802</c:v>
                </c:pt>
                <c:pt idx="77432">
                  <c:v>37.089495867653199</c:v>
                </c:pt>
                <c:pt idx="77433">
                  <c:v>37.089633469649101</c:v>
                </c:pt>
                <c:pt idx="77434">
                  <c:v>37.089771071204602</c:v>
                </c:pt>
                <c:pt idx="77435">
                  <c:v>37.089908672319702</c:v>
                </c:pt>
                <c:pt idx="77436">
                  <c:v>37.0900462729943</c:v>
                </c:pt>
                <c:pt idx="77437">
                  <c:v>37.090183873228398</c:v>
                </c:pt>
                <c:pt idx="77438">
                  <c:v>37.090321473022101</c:v>
                </c:pt>
                <c:pt idx="77439">
                  <c:v>37.090459072375303</c:v>
                </c:pt>
                <c:pt idx="77440">
                  <c:v>37.090596671288203</c:v>
                </c:pt>
                <c:pt idx="77441">
                  <c:v>37.090734269760503</c:v>
                </c:pt>
                <c:pt idx="77442">
                  <c:v>37.090871867792401</c:v>
                </c:pt>
                <c:pt idx="77443">
                  <c:v>37.091009465383898</c:v>
                </c:pt>
                <c:pt idx="77444">
                  <c:v>37.091147062535001</c:v>
                </c:pt>
                <c:pt idx="77445">
                  <c:v>37.091284659245602</c:v>
                </c:pt>
                <c:pt idx="77446">
                  <c:v>37.091422255515802</c:v>
                </c:pt>
                <c:pt idx="77447">
                  <c:v>37.091559851345501</c:v>
                </c:pt>
                <c:pt idx="77448">
                  <c:v>37.091697446734798</c:v>
                </c:pt>
                <c:pt idx="77449">
                  <c:v>37.091835041683701</c:v>
                </c:pt>
                <c:pt idx="77450">
                  <c:v>37.091972636192097</c:v>
                </c:pt>
                <c:pt idx="77451">
                  <c:v>37.092110230260197</c:v>
                </c:pt>
                <c:pt idx="77452">
                  <c:v>37.092247823887803</c:v>
                </c:pt>
                <c:pt idx="77453">
                  <c:v>37.092385417074901</c:v>
                </c:pt>
                <c:pt idx="77454">
                  <c:v>37.092523009821697</c:v>
                </c:pt>
                <c:pt idx="77455">
                  <c:v>37.092660602127999</c:v>
                </c:pt>
                <c:pt idx="77456">
                  <c:v>37.0927981939939</c:v>
                </c:pt>
                <c:pt idx="77457">
                  <c:v>37.0929357854194</c:v>
                </c:pt>
                <c:pt idx="77458">
                  <c:v>37.093073376404497</c:v>
                </c:pt>
                <c:pt idx="77459">
                  <c:v>37.093210966949101</c:v>
                </c:pt>
                <c:pt idx="77460">
                  <c:v>37.093348557053403</c:v>
                </c:pt>
                <c:pt idx="77461">
                  <c:v>37.093486146717197</c:v>
                </c:pt>
                <c:pt idx="77462">
                  <c:v>37.093623735940596</c:v>
                </c:pt>
                <c:pt idx="77463">
                  <c:v>37.093761324723602</c:v>
                </c:pt>
                <c:pt idx="77464">
                  <c:v>37.093898913066198</c:v>
                </c:pt>
                <c:pt idx="77465">
                  <c:v>37.0940365009684</c:v>
                </c:pt>
                <c:pt idx="77466">
                  <c:v>37.094174088430201</c:v>
                </c:pt>
                <c:pt idx="77467">
                  <c:v>37.0943116754516</c:v>
                </c:pt>
                <c:pt idx="77468">
                  <c:v>37.094449262032498</c:v>
                </c:pt>
                <c:pt idx="77469">
                  <c:v>37.094586848173101</c:v>
                </c:pt>
                <c:pt idx="77470">
                  <c:v>37.094724433873303</c:v>
                </c:pt>
                <c:pt idx="77471">
                  <c:v>37.094862019132997</c:v>
                </c:pt>
                <c:pt idx="77472">
                  <c:v>37.094999603952402</c:v>
                </c:pt>
                <c:pt idx="77473">
                  <c:v>37.0951371883314</c:v>
                </c:pt>
                <c:pt idx="77474">
                  <c:v>37.095274772269903</c:v>
                </c:pt>
                <c:pt idx="77475">
                  <c:v>37.095412355768097</c:v>
                </c:pt>
                <c:pt idx="77476">
                  <c:v>37.095549938825897</c:v>
                </c:pt>
                <c:pt idx="77477">
                  <c:v>37.095687521443303</c:v>
                </c:pt>
                <c:pt idx="77478">
                  <c:v>37.0958251036203</c:v>
                </c:pt>
                <c:pt idx="77479">
                  <c:v>37.095962685356902</c:v>
                </c:pt>
                <c:pt idx="77480">
                  <c:v>37.096100266653202</c:v>
                </c:pt>
                <c:pt idx="77481">
                  <c:v>37.096237847509002</c:v>
                </c:pt>
                <c:pt idx="77482">
                  <c:v>37.096375427924499</c:v>
                </c:pt>
                <c:pt idx="77483">
                  <c:v>37.096513007899603</c:v>
                </c:pt>
                <c:pt idx="77484">
                  <c:v>37.096650587434297</c:v>
                </c:pt>
                <c:pt idx="77485">
                  <c:v>37.096788166528597</c:v>
                </c:pt>
                <c:pt idx="77486">
                  <c:v>37.096925745182503</c:v>
                </c:pt>
                <c:pt idx="77487">
                  <c:v>37.0970633233961</c:v>
                </c:pt>
                <c:pt idx="77488">
                  <c:v>37.097200901169302</c:v>
                </c:pt>
                <c:pt idx="77489">
                  <c:v>37.097338478502103</c:v>
                </c:pt>
                <c:pt idx="77490">
                  <c:v>37.097476055394601</c:v>
                </c:pt>
                <c:pt idx="77491">
                  <c:v>37.097613631846599</c:v>
                </c:pt>
                <c:pt idx="77492">
                  <c:v>37.097751207858302</c:v>
                </c:pt>
                <c:pt idx="77493">
                  <c:v>37.097888783429703</c:v>
                </c:pt>
                <c:pt idx="77494">
                  <c:v>37.098026358560602</c:v>
                </c:pt>
                <c:pt idx="77495">
                  <c:v>37.0981639332512</c:v>
                </c:pt>
                <c:pt idx="77496">
                  <c:v>37.098301507501503</c:v>
                </c:pt>
                <c:pt idx="77497">
                  <c:v>37.098439081311298</c:v>
                </c:pt>
                <c:pt idx="77498">
                  <c:v>37.098576654680897</c:v>
                </c:pt>
                <c:pt idx="77499">
                  <c:v>37.098714227610003</c:v>
                </c:pt>
                <c:pt idx="77500">
                  <c:v>37.098851800098799</c:v>
                </c:pt>
                <c:pt idx="77501">
                  <c:v>37.098989372147201</c:v>
                </c:pt>
                <c:pt idx="77502">
                  <c:v>37.099126943755302</c:v>
                </c:pt>
                <c:pt idx="77503">
                  <c:v>37.099264514923</c:v>
                </c:pt>
                <c:pt idx="77504">
                  <c:v>37.099402085650397</c:v>
                </c:pt>
                <c:pt idx="77505">
                  <c:v>37.099539655937399</c:v>
                </c:pt>
                <c:pt idx="77506">
                  <c:v>37.099677225784099</c:v>
                </c:pt>
                <c:pt idx="77507">
                  <c:v>37.099814795190397</c:v>
                </c:pt>
                <c:pt idx="77508">
                  <c:v>37.099952364156401</c:v>
                </c:pt>
                <c:pt idx="77509">
                  <c:v>37.100089932682003</c:v>
                </c:pt>
                <c:pt idx="77510">
                  <c:v>37.100227500767303</c:v>
                </c:pt>
                <c:pt idx="77511">
                  <c:v>37.100365068412302</c:v>
                </c:pt>
                <c:pt idx="77512">
                  <c:v>37.100502635616898</c:v>
                </c:pt>
                <c:pt idx="77513">
                  <c:v>37.100640202381101</c:v>
                </c:pt>
                <c:pt idx="77514">
                  <c:v>37.100777768705001</c:v>
                </c:pt>
                <c:pt idx="77515">
                  <c:v>37.100915334588599</c:v>
                </c:pt>
                <c:pt idx="77516">
                  <c:v>37.101052900031902</c:v>
                </c:pt>
                <c:pt idx="77517">
                  <c:v>37.101190465034797</c:v>
                </c:pt>
                <c:pt idx="77518">
                  <c:v>37.101328029597397</c:v>
                </c:pt>
                <c:pt idx="77519">
                  <c:v>37.101465593719603</c:v>
                </c:pt>
                <c:pt idx="77520">
                  <c:v>37.101603157401499</c:v>
                </c:pt>
                <c:pt idx="77521">
                  <c:v>37.1017407206431</c:v>
                </c:pt>
                <c:pt idx="77522">
                  <c:v>37.1018782834444</c:v>
                </c:pt>
                <c:pt idx="77523">
                  <c:v>37.102015845805298</c:v>
                </c:pt>
                <c:pt idx="77524">
                  <c:v>37.102153407725901</c:v>
                </c:pt>
                <c:pt idx="77525">
                  <c:v>37.102290969206202</c:v>
                </c:pt>
                <c:pt idx="77526">
                  <c:v>37.1024285302462</c:v>
                </c:pt>
                <c:pt idx="77527">
                  <c:v>37.102566090845798</c:v>
                </c:pt>
                <c:pt idx="77528">
                  <c:v>37.1027036510051</c:v>
                </c:pt>
                <c:pt idx="77529">
                  <c:v>37.102841210724101</c:v>
                </c:pt>
                <c:pt idx="77530">
                  <c:v>37.1029787700028</c:v>
                </c:pt>
                <c:pt idx="77531">
                  <c:v>37.103116328841203</c:v>
                </c:pt>
                <c:pt idx="77532">
                  <c:v>37.103253887239298</c:v>
                </c:pt>
                <c:pt idx="77533">
                  <c:v>37.103391445196998</c:v>
                </c:pt>
                <c:pt idx="77534">
                  <c:v>37.103529002714403</c:v>
                </c:pt>
                <c:pt idx="77535">
                  <c:v>37.103666559791598</c:v>
                </c:pt>
                <c:pt idx="77536">
                  <c:v>37.1038041164284</c:v>
                </c:pt>
                <c:pt idx="77537">
                  <c:v>37.103941672624899</c:v>
                </c:pt>
                <c:pt idx="77538">
                  <c:v>37.104079228381103</c:v>
                </c:pt>
                <c:pt idx="77539">
                  <c:v>37.104216783696998</c:v>
                </c:pt>
                <c:pt idx="77540">
                  <c:v>37.104354338572598</c:v>
                </c:pt>
                <c:pt idx="77541">
                  <c:v>37.104491893007904</c:v>
                </c:pt>
                <c:pt idx="77542">
                  <c:v>37.1046294470029</c:v>
                </c:pt>
                <c:pt idx="77543">
                  <c:v>37.104767000557601</c:v>
                </c:pt>
                <c:pt idx="77544">
                  <c:v>37.104904553672</c:v>
                </c:pt>
                <c:pt idx="77545">
                  <c:v>37.105042106346197</c:v>
                </c:pt>
                <c:pt idx="77546">
                  <c:v>37.105179658579999</c:v>
                </c:pt>
                <c:pt idx="77547">
                  <c:v>37.105317210373499</c:v>
                </c:pt>
                <c:pt idx="77548">
                  <c:v>37.105454761726698</c:v>
                </c:pt>
                <c:pt idx="77549">
                  <c:v>37.1055923126397</c:v>
                </c:pt>
                <c:pt idx="77550">
                  <c:v>37.105729863112302</c:v>
                </c:pt>
                <c:pt idx="77551">
                  <c:v>37.105867413144701</c:v>
                </c:pt>
                <c:pt idx="77552">
                  <c:v>37.106004962736797</c:v>
                </c:pt>
                <c:pt idx="77553">
                  <c:v>37.106142511888599</c:v>
                </c:pt>
                <c:pt idx="77554">
                  <c:v>37.106280060600099</c:v>
                </c:pt>
                <c:pt idx="77555">
                  <c:v>37.106417608871404</c:v>
                </c:pt>
                <c:pt idx="77556">
                  <c:v>37.106555156702299</c:v>
                </c:pt>
                <c:pt idx="77557">
                  <c:v>37.106692704093</c:v>
                </c:pt>
                <c:pt idx="77558">
                  <c:v>37.106830251043398</c:v>
                </c:pt>
                <c:pt idx="77559">
                  <c:v>37.106967797553501</c:v>
                </c:pt>
                <c:pt idx="77560">
                  <c:v>37.107105343623402</c:v>
                </c:pt>
                <c:pt idx="77561">
                  <c:v>37.107242889253001</c:v>
                </c:pt>
                <c:pt idx="77562">
                  <c:v>37.107380434442298</c:v>
                </c:pt>
                <c:pt idx="77563">
                  <c:v>37.1075179791913</c:v>
                </c:pt>
                <c:pt idx="77564">
                  <c:v>37.1076555235001</c:v>
                </c:pt>
                <c:pt idx="77565">
                  <c:v>37.107793067368597</c:v>
                </c:pt>
                <c:pt idx="77566">
                  <c:v>37.107930610796799</c:v>
                </c:pt>
                <c:pt idx="77567">
                  <c:v>37.108068153784799</c:v>
                </c:pt>
                <c:pt idx="77568">
                  <c:v>37.108205696332497</c:v>
                </c:pt>
                <c:pt idx="77569">
                  <c:v>37.10834323844</c:v>
                </c:pt>
                <c:pt idx="77570">
                  <c:v>37.108480780107101</c:v>
                </c:pt>
                <c:pt idx="77571">
                  <c:v>37.108618321334099</c:v>
                </c:pt>
                <c:pt idx="77572">
                  <c:v>37.108755862120702</c:v>
                </c:pt>
                <c:pt idx="77573">
                  <c:v>37.108893402467203</c:v>
                </c:pt>
                <c:pt idx="77574">
                  <c:v>37.109030942373302</c:v>
                </c:pt>
                <c:pt idx="77575">
                  <c:v>37.109168481839198</c:v>
                </c:pt>
                <c:pt idx="77576">
                  <c:v>37.109306020864899</c:v>
                </c:pt>
                <c:pt idx="77577">
                  <c:v>37.109443559450298</c:v>
                </c:pt>
                <c:pt idx="77578">
                  <c:v>37.109581097595502</c:v>
                </c:pt>
                <c:pt idx="77579">
                  <c:v>37.109718635300403</c:v>
                </c:pt>
                <c:pt idx="77580">
                  <c:v>37.109856172565102</c:v>
                </c:pt>
                <c:pt idx="77581">
                  <c:v>37.109993709389499</c:v>
                </c:pt>
                <c:pt idx="77582">
                  <c:v>37.110131245773701</c:v>
                </c:pt>
                <c:pt idx="77583">
                  <c:v>37.1102687817176</c:v>
                </c:pt>
                <c:pt idx="77584">
                  <c:v>37.110406317221297</c:v>
                </c:pt>
                <c:pt idx="77585">
                  <c:v>37.110543852284799</c:v>
                </c:pt>
                <c:pt idx="77586">
                  <c:v>37.110681386907999</c:v>
                </c:pt>
                <c:pt idx="77587">
                  <c:v>37.110818921091003</c:v>
                </c:pt>
                <c:pt idx="77588">
                  <c:v>37.110956454833698</c:v>
                </c:pt>
                <c:pt idx="77589">
                  <c:v>37.111093988136197</c:v>
                </c:pt>
                <c:pt idx="77590">
                  <c:v>37.111231520998501</c:v>
                </c:pt>
                <c:pt idx="77591">
                  <c:v>37.111369053420603</c:v>
                </c:pt>
                <c:pt idx="77592">
                  <c:v>37.111506585402402</c:v>
                </c:pt>
                <c:pt idx="77593">
                  <c:v>37.111644116943999</c:v>
                </c:pt>
                <c:pt idx="77594">
                  <c:v>37.111781648045401</c:v>
                </c:pt>
                <c:pt idx="77595">
                  <c:v>37.111919178706501</c:v>
                </c:pt>
                <c:pt idx="77596">
                  <c:v>37.112056708927398</c:v>
                </c:pt>
                <c:pt idx="77597">
                  <c:v>37.112194238708199</c:v>
                </c:pt>
                <c:pt idx="77598">
                  <c:v>37.112331768048598</c:v>
                </c:pt>
                <c:pt idx="77599">
                  <c:v>37.112469296948902</c:v>
                </c:pt>
                <c:pt idx="77600">
                  <c:v>37.112606825408903</c:v>
                </c:pt>
                <c:pt idx="77601">
                  <c:v>37.112744353428802</c:v>
                </c:pt>
                <c:pt idx="77602">
                  <c:v>37.112881881008398</c:v>
                </c:pt>
                <c:pt idx="77603">
                  <c:v>37.1130194081478</c:v>
                </c:pt>
                <c:pt idx="77604">
                  <c:v>37.113156934846998</c:v>
                </c:pt>
                <c:pt idx="77605">
                  <c:v>37.113294461105902</c:v>
                </c:pt>
                <c:pt idx="77606">
                  <c:v>37.113431986924702</c:v>
                </c:pt>
                <c:pt idx="77607">
                  <c:v>37.1135695123033</c:v>
                </c:pt>
                <c:pt idx="77608">
                  <c:v>37.113707037241603</c:v>
                </c:pt>
                <c:pt idx="77609">
                  <c:v>37.113844561739803</c:v>
                </c:pt>
                <c:pt idx="77610">
                  <c:v>37.113982085797701</c:v>
                </c:pt>
                <c:pt idx="77611">
                  <c:v>37.114119609415503</c:v>
                </c:pt>
                <c:pt idx="77612">
                  <c:v>37.114257132593004</c:v>
                </c:pt>
                <c:pt idx="77613">
                  <c:v>37.1143946553304</c:v>
                </c:pt>
                <c:pt idx="77614">
                  <c:v>37.114532177627503</c:v>
                </c:pt>
                <c:pt idx="77615">
                  <c:v>37.114669699484502</c:v>
                </c:pt>
                <c:pt idx="77616">
                  <c:v>37.114807220901199</c:v>
                </c:pt>
                <c:pt idx="77617">
                  <c:v>37.1149447418778</c:v>
                </c:pt>
                <c:pt idx="77618">
                  <c:v>37.115082262414198</c:v>
                </c:pt>
                <c:pt idx="77619">
                  <c:v>37.115219782510302</c:v>
                </c:pt>
                <c:pt idx="77620">
                  <c:v>37.115357302166302</c:v>
                </c:pt>
                <c:pt idx="77621">
                  <c:v>37.1154948213821</c:v>
                </c:pt>
                <c:pt idx="77622">
                  <c:v>37.115632340157703</c:v>
                </c:pt>
                <c:pt idx="77623">
                  <c:v>37.115769858493103</c:v>
                </c:pt>
                <c:pt idx="77624">
                  <c:v>37.1159073763884</c:v>
                </c:pt>
                <c:pt idx="77625">
                  <c:v>37.116044893843501</c:v>
                </c:pt>
                <c:pt idx="77626">
                  <c:v>37.1161824108583</c:v>
                </c:pt>
                <c:pt idx="77627">
                  <c:v>37.116319927432997</c:v>
                </c:pt>
                <c:pt idx="77628">
                  <c:v>37.116457443567597</c:v>
                </c:pt>
                <c:pt idx="77629">
                  <c:v>37.116594959261903</c:v>
                </c:pt>
                <c:pt idx="77630">
                  <c:v>37.116732474516098</c:v>
                </c:pt>
                <c:pt idx="77631">
                  <c:v>37.116869989330098</c:v>
                </c:pt>
                <c:pt idx="77632">
                  <c:v>37.117007503703903</c:v>
                </c:pt>
                <c:pt idx="77633">
                  <c:v>37.117145017637498</c:v>
                </c:pt>
                <c:pt idx="77634">
                  <c:v>37.117282531131004</c:v>
                </c:pt>
                <c:pt idx="77635">
                  <c:v>37.1174200441843</c:v>
                </c:pt>
                <c:pt idx="77636">
                  <c:v>37.1175575567975</c:v>
                </c:pt>
                <c:pt idx="77637">
                  <c:v>37.117695068970498</c:v>
                </c:pt>
                <c:pt idx="77638">
                  <c:v>37.1178325807033</c:v>
                </c:pt>
                <c:pt idx="77639">
                  <c:v>37.1179700919959</c:v>
                </c:pt>
                <c:pt idx="77640">
                  <c:v>37.118107602848397</c:v>
                </c:pt>
                <c:pt idx="77641">
                  <c:v>37.118245113260798</c:v>
                </c:pt>
                <c:pt idx="77642">
                  <c:v>37.118382623232897</c:v>
                </c:pt>
                <c:pt idx="77643">
                  <c:v>37.1185201327649</c:v>
                </c:pt>
                <c:pt idx="77644">
                  <c:v>37.1186576418568</c:v>
                </c:pt>
                <c:pt idx="77645">
                  <c:v>37.118795150508497</c:v>
                </c:pt>
                <c:pt idx="77646">
                  <c:v>37.118932658720098</c:v>
                </c:pt>
                <c:pt idx="77647">
                  <c:v>37.119070166491497</c:v>
                </c:pt>
                <c:pt idx="77648">
                  <c:v>37.1192076738227</c:v>
                </c:pt>
                <c:pt idx="77649">
                  <c:v>37.1193451807138</c:v>
                </c:pt>
                <c:pt idx="77650">
                  <c:v>37.119482687164798</c:v>
                </c:pt>
                <c:pt idx="77651">
                  <c:v>37.119620193175599</c:v>
                </c:pt>
                <c:pt idx="77652">
                  <c:v>37.119757698746298</c:v>
                </c:pt>
                <c:pt idx="77653">
                  <c:v>37.119895203876801</c:v>
                </c:pt>
                <c:pt idx="77654">
                  <c:v>37.120032708567201</c:v>
                </c:pt>
                <c:pt idx="77655">
                  <c:v>37.120170212817399</c:v>
                </c:pt>
                <c:pt idx="77656">
                  <c:v>37.120307716627501</c:v>
                </c:pt>
                <c:pt idx="77657">
                  <c:v>37.120445219997499</c:v>
                </c:pt>
                <c:pt idx="77658">
                  <c:v>37.120582722927303</c:v>
                </c:pt>
                <c:pt idx="77659">
                  <c:v>37.120720225417003</c:v>
                </c:pt>
                <c:pt idx="77660">
                  <c:v>37.1208577274666</c:v>
                </c:pt>
                <c:pt idx="77661">
                  <c:v>37.120995229076001</c:v>
                </c:pt>
                <c:pt idx="77662">
                  <c:v>37.1211327302453</c:v>
                </c:pt>
                <c:pt idx="77663">
                  <c:v>37.121270230974403</c:v>
                </c:pt>
                <c:pt idx="77664">
                  <c:v>37.121407731263503</c:v>
                </c:pt>
                <c:pt idx="77665">
                  <c:v>37.1215452311124</c:v>
                </c:pt>
                <c:pt idx="77666">
                  <c:v>37.121682730521201</c:v>
                </c:pt>
                <c:pt idx="77667">
                  <c:v>37.121820229489899</c:v>
                </c:pt>
                <c:pt idx="77668">
                  <c:v>37.121957728018401</c:v>
                </c:pt>
                <c:pt idx="77669">
                  <c:v>37.122095226106801</c:v>
                </c:pt>
                <c:pt idx="77670">
                  <c:v>37.122232723755197</c:v>
                </c:pt>
                <c:pt idx="77671">
                  <c:v>37.122370220963298</c:v>
                </c:pt>
                <c:pt idx="77672">
                  <c:v>37.122507717731402</c:v>
                </c:pt>
                <c:pt idx="77673">
                  <c:v>37.122645214059403</c:v>
                </c:pt>
                <c:pt idx="77674">
                  <c:v>37.122782709947202</c:v>
                </c:pt>
                <c:pt idx="77675">
                  <c:v>37.122920205394898</c:v>
                </c:pt>
                <c:pt idx="77676">
                  <c:v>37.123057700402597</c:v>
                </c:pt>
                <c:pt idx="77677">
                  <c:v>37.123195194970101</c:v>
                </c:pt>
                <c:pt idx="77678">
                  <c:v>37.123332689097502</c:v>
                </c:pt>
                <c:pt idx="77679">
                  <c:v>37.1234701827848</c:v>
                </c:pt>
                <c:pt idx="77680">
                  <c:v>37.123607676032002</c:v>
                </c:pt>
                <c:pt idx="77681">
                  <c:v>37.1237451688391</c:v>
                </c:pt>
                <c:pt idx="77682">
                  <c:v>37.123882661206103</c:v>
                </c:pt>
                <c:pt idx="77683">
                  <c:v>37.124020153132903</c:v>
                </c:pt>
                <c:pt idx="77684">
                  <c:v>37.1241576446197</c:v>
                </c:pt>
                <c:pt idx="77685">
                  <c:v>37.124295135666401</c:v>
                </c:pt>
                <c:pt idx="77686">
                  <c:v>37.124432626272998</c:v>
                </c:pt>
                <c:pt idx="77687">
                  <c:v>37.1245701164395</c:v>
                </c:pt>
                <c:pt idx="77688">
                  <c:v>37.124707606165899</c:v>
                </c:pt>
                <c:pt idx="77689">
                  <c:v>37.124845095452201</c:v>
                </c:pt>
                <c:pt idx="77690">
                  <c:v>37.124982584298401</c:v>
                </c:pt>
                <c:pt idx="77691">
                  <c:v>37.125120072704597</c:v>
                </c:pt>
                <c:pt idx="77692">
                  <c:v>37.125257560670597</c:v>
                </c:pt>
                <c:pt idx="77693">
                  <c:v>37.125395048196602</c:v>
                </c:pt>
                <c:pt idx="77694">
                  <c:v>37.125532535282403</c:v>
                </c:pt>
                <c:pt idx="77695">
                  <c:v>37.125670021928201</c:v>
                </c:pt>
                <c:pt idx="77696">
                  <c:v>37.125807508133903</c:v>
                </c:pt>
                <c:pt idx="77697">
                  <c:v>37.125944993899601</c:v>
                </c:pt>
                <c:pt idx="77698">
                  <c:v>37.126082479225097</c:v>
                </c:pt>
                <c:pt idx="77699">
                  <c:v>37.126219964110597</c:v>
                </c:pt>
                <c:pt idx="77700">
                  <c:v>37.126357448556</c:v>
                </c:pt>
                <c:pt idx="77701">
                  <c:v>37.1264949325613</c:v>
                </c:pt>
                <c:pt idx="77702">
                  <c:v>37.126632416126498</c:v>
                </c:pt>
                <c:pt idx="77703">
                  <c:v>37.126769899251698</c:v>
                </c:pt>
                <c:pt idx="77704">
                  <c:v>37.126907381936803</c:v>
                </c:pt>
                <c:pt idx="77705">
                  <c:v>37.127044864181798</c:v>
                </c:pt>
                <c:pt idx="77706">
                  <c:v>37.127182345986803</c:v>
                </c:pt>
                <c:pt idx="77707">
                  <c:v>37.127319827351698</c:v>
                </c:pt>
                <c:pt idx="77708">
                  <c:v>37.127457308276497</c:v>
                </c:pt>
                <c:pt idx="77709">
                  <c:v>37.127594788761201</c:v>
                </c:pt>
                <c:pt idx="77710">
                  <c:v>37.1277322688059</c:v>
                </c:pt>
                <c:pt idx="77711">
                  <c:v>37.127869748410603</c:v>
                </c:pt>
                <c:pt idx="77712">
                  <c:v>37.128007227575203</c:v>
                </c:pt>
                <c:pt idx="77713">
                  <c:v>37.1281447062997</c:v>
                </c:pt>
                <c:pt idx="77714">
                  <c:v>37.128282184584101</c:v>
                </c:pt>
                <c:pt idx="77715">
                  <c:v>37.128419662428499</c:v>
                </c:pt>
                <c:pt idx="77716">
                  <c:v>37.1285571398329</c:v>
                </c:pt>
                <c:pt idx="77717">
                  <c:v>37.128694616797198</c:v>
                </c:pt>
                <c:pt idx="77718">
                  <c:v>37.1288320933214</c:v>
                </c:pt>
                <c:pt idx="77719">
                  <c:v>37.128969569405598</c:v>
                </c:pt>
                <c:pt idx="77720">
                  <c:v>37.1291070450498</c:v>
                </c:pt>
                <c:pt idx="77721">
                  <c:v>37.129244520253899</c:v>
                </c:pt>
                <c:pt idx="77722">
                  <c:v>37.129381995017901</c:v>
                </c:pt>
                <c:pt idx="77723">
                  <c:v>37.129519469341901</c:v>
                </c:pt>
                <c:pt idx="77724">
                  <c:v>37.129656943225903</c:v>
                </c:pt>
                <c:pt idx="77725">
                  <c:v>37.129794416669803</c:v>
                </c:pt>
                <c:pt idx="77726">
                  <c:v>37.129931889673699</c:v>
                </c:pt>
                <c:pt idx="77727">
                  <c:v>37.130069362237599</c:v>
                </c:pt>
                <c:pt idx="77728">
                  <c:v>37.130206834361402</c:v>
                </c:pt>
                <c:pt idx="77729">
                  <c:v>37.130344306045103</c:v>
                </c:pt>
                <c:pt idx="77730">
                  <c:v>37.1304817772889</c:v>
                </c:pt>
                <c:pt idx="77731">
                  <c:v>37.1306192480926</c:v>
                </c:pt>
                <c:pt idx="77732">
                  <c:v>37.130756718456297</c:v>
                </c:pt>
                <c:pt idx="77733">
                  <c:v>37.130894188379898</c:v>
                </c:pt>
                <c:pt idx="77734">
                  <c:v>37.131031657863502</c:v>
                </c:pt>
                <c:pt idx="77735">
                  <c:v>37.131169126907103</c:v>
                </c:pt>
                <c:pt idx="77736">
                  <c:v>37.131306595510701</c:v>
                </c:pt>
                <c:pt idx="77737">
                  <c:v>37.131444063674202</c:v>
                </c:pt>
                <c:pt idx="77738">
                  <c:v>37.1315815313977</c:v>
                </c:pt>
                <c:pt idx="77739">
                  <c:v>37.131718998681201</c:v>
                </c:pt>
                <c:pt idx="77740">
                  <c:v>37.131856465524699</c:v>
                </c:pt>
                <c:pt idx="77741">
                  <c:v>37.1319939319281</c:v>
                </c:pt>
                <c:pt idx="77742">
                  <c:v>37.132131397891598</c:v>
                </c:pt>
                <c:pt idx="77743">
                  <c:v>37.132268863415</c:v>
                </c:pt>
                <c:pt idx="77744">
                  <c:v>37.132406328498398</c:v>
                </c:pt>
                <c:pt idx="77745">
                  <c:v>37.132543793141799</c:v>
                </c:pt>
                <c:pt idx="77746">
                  <c:v>37.132681257345197</c:v>
                </c:pt>
                <c:pt idx="77747">
                  <c:v>37.132818721108499</c:v>
                </c:pt>
                <c:pt idx="77748">
                  <c:v>37.132956184431897</c:v>
                </c:pt>
                <c:pt idx="77749">
                  <c:v>37.133093647315199</c:v>
                </c:pt>
                <c:pt idx="77750">
                  <c:v>37.133231109758597</c:v>
                </c:pt>
                <c:pt idx="77751">
                  <c:v>37.133368571761899</c:v>
                </c:pt>
                <c:pt idx="77752">
                  <c:v>37.133506033325297</c:v>
                </c:pt>
                <c:pt idx="77753">
                  <c:v>37.133643494448599</c:v>
                </c:pt>
                <c:pt idx="77754">
                  <c:v>37.133780955131897</c:v>
                </c:pt>
                <c:pt idx="77755">
                  <c:v>37.133918415375199</c:v>
                </c:pt>
                <c:pt idx="77756">
                  <c:v>37.134055875178603</c:v>
                </c:pt>
                <c:pt idx="77757">
                  <c:v>37.134193334541898</c:v>
                </c:pt>
                <c:pt idx="77758">
                  <c:v>37.134330793465303</c:v>
                </c:pt>
                <c:pt idx="77759">
                  <c:v>37.134468251948597</c:v>
                </c:pt>
                <c:pt idx="77760">
                  <c:v>37.134605709992002</c:v>
                </c:pt>
                <c:pt idx="77761">
                  <c:v>37.134743167595303</c:v>
                </c:pt>
                <c:pt idx="77762">
                  <c:v>37.134880624758701</c:v>
                </c:pt>
                <c:pt idx="77763">
                  <c:v>37.135018081482102</c:v>
                </c:pt>
                <c:pt idx="77764">
                  <c:v>37.135155537765499</c:v>
                </c:pt>
                <c:pt idx="77765">
                  <c:v>37.1352929936089</c:v>
                </c:pt>
                <c:pt idx="77766">
                  <c:v>37.135430449012397</c:v>
                </c:pt>
                <c:pt idx="77767">
                  <c:v>37.135567903975797</c:v>
                </c:pt>
                <c:pt idx="77768">
                  <c:v>37.135705358499301</c:v>
                </c:pt>
                <c:pt idx="77769">
                  <c:v>37.135842812582801</c:v>
                </c:pt>
                <c:pt idx="77770">
                  <c:v>37.135980266226298</c:v>
                </c:pt>
                <c:pt idx="77771">
                  <c:v>37.136117719429798</c:v>
                </c:pt>
                <c:pt idx="77772">
                  <c:v>37.136255172193401</c:v>
                </c:pt>
                <c:pt idx="77773">
                  <c:v>37.136392624516901</c:v>
                </c:pt>
                <c:pt idx="77774">
                  <c:v>37.136530076400597</c:v>
                </c:pt>
                <c:pt idx="77775">
                  <c:v>37.136667527844203</c:v>
                </c:pt>
                <c:pt idx="77776">
                  <c:v>37.136804978847898</c:v>
                </c:pt>
                <c:pt idx="77777">
                  <c:v>37.136942429411597</c:v>
                </c:pt>
                <c:pt idx="77778">
                  <c:v>37.1370798795353</c:v>
                </c:pt>
                <c:pt idx="77779">
                  <c:v>37.137217329219098</c:v>
                </c:pt>
                <c:pt idx="77780">
                  <c:v>37.1373547784629</c:v>
                </c:pt>
                <c:pt idx="77781">
                  <c:v>37.137492227266698</c:v>
                </c:pt>
                <c:pt idx="77782">
                  <c:v>37.137629675630599</c:v>
                </c:pt>
                <c:pt idx="77783">
                  <c:v>37.137767123554497</c:v>
                </c:pt>
                <c:pt idx="77784">
                  <c:v>37.137904571038497</c:v>
                </c:pt>
                <c:pt idx="77785">
                  <c:v>37.138042018082501</c:v>
                </c:pt>
                <c:pt idx="77786">
                  <c:v>37.138179464686502</c:v>
                </c:pt>
                <c:pt idx="77787">
                  <c:v>37.138316910850598</c:v>
                </c:pt>
                <c:pt idx="77788">
                  <c:v>37.138454356574798</c:v>
                </c:pt>
                <c:pt idx="77789">
                  <c:v>37.138591801859</c:v>
                </c:pt>
                <c:pt idx="77790">
                  <c:v>37.1387292467032</c:v>
                </c:pt>
                <c:pt idx="77791">
                  <c:v>37.138866691107502</c:v>
                </c:pt>
                <c:pt idx="77792">
                  <c:v>37.1390041350719</c:v>
                </c:pt>
                <c:pt idx="77793">
                  <c:v>37.139141578596302</c:v>
                </c:pt>
                <c:pt idx="77794">
                  <c:v>37.1392790216807</c:v>
                </c:pt>
                <c:pt idx="77795">
                  <c:v>37.139416464325201</c:v>
                </c:pt>
                <c:pt idx="77796">
                  <c:v>37.139553906529798</c:v>
                </c:pt>
                <c:pt idx="77797">
                  <c:v>37.139691348294399</c:v>
                </c:pt>
                <c:pt idx="77798">
                  <c:v>37.139828789619102</c:v>
                </c:pt>
                <c:pt idx="77799">
                  <c:v>37.139966230503902</c:v>
                </c:pt>
                <c:pt idx="77800">
                  <c:v>37.140103670948697</c:v>
                </c:pt>
                <c:pt idx="77801">
                  <c:v>37.140241110953603</c:v>
                </c:pt>
                <c:pt idx="77802">
                  <c:v>37.140378550518498</c:v>
                </c:pt>
                <c:pt idx="77803">
                  <c:v>37.140515989643603</c:v>
                </c:pt>
                <c:pt idx="77804">
                  <c:v>37.140653428328598</c:v>
                </c:pt>
                <c:pt idx="77805">
                  <c:v>37.140790866573802</c:v>
                </c:pt>
                <c:pt idx="77806">
                  <c:v>37.140928304379003</c:v>
                </c:pt>
                <c:pt idx="77807">
                  <c:v>37.141065741744299</c:v>
                </c:pt>
                <c:pt idx="77808">
                  <c:v>37.141203178669699</c:v>
                </c:pt>
                <c:pt idx="77809">
                  <c:v>37.141340615155201</c:v>
                </c:pt>
                <c:pt idx="77810">
                  <c:v>37.1414780512007</c:v>
                </c:pt>
                <c:pt idx="77811">
                  <c:v>37.141615486806302</c:v>
                </c:pt>
                <c:pt idx="77812">
                  <c:v>37.141752921972</c:v>
                </c:pt>
                <c:pt idx="77813">
                  <c:v>37.1418903566978</c:v>
                </c:pt>
                <c:pt idx="77814">
                  <c:v>37.142027790983697</c:v>
                </c:pt>
                <c:pt idx="77815">
                  <c:v>37.142165224829597</c:v>
                </c:pt>
                <c:pt idx="77816">
                  <c:v>37.1423026582357</c:v>
                </c:pt>
                <c:pt idx="77817">
                  <c:v>37.142440091201799</c:v>
                </c:pt>
                <c:pt idx="77818">
                  <c:v>37.142577523728001</c:v>
                </c:pt>
                <c:pt idx="77819">
                  <c:v>37.142714955814299</c:v>
                </c:pt>
                <c:pt idx="77820">
                  <c:v>37.1428523874607</c:v>
                </c:pt>
                <c:pt idx="77821">
                  <c:v>37.142989818667203</c:v>
                </c:pt>
                <c:pt idx="77822">
                  <c:v>37.143127249433697</c:v>
                </c:pt>
                <c:pt idx="77823">
                  <c:v>37.143264679760399</c:v>
                </c:pt>
                <c:pt idx="77824">
                  <c:v>37.143402109647198</c:v>
                </c:pt>
                <c:pt idx="77825">
                  <c:v>37.1435395390941</c:v>
                </c:pt>
                <c:pt idx="77826">
                  <c:v>37.143676968101097</c:v>
                </c:pt>
                <c:pt idx="77827">
                  <c:v>37.143814396668098</c:v>
                </c:pt>
                <c:pt idx="77828">
                  <c:v>37.143951824795302</c:v>
                </c:pt>
                <c:pt idx="77829">
                  <c:v>37.144089252482601</c:v>
                </c:pt>
                <c:pt idx="77830">
                  <c:v>37.144226679729996</c:v>
                </c:pt>
                <c:pt idx="77831">
                  <c:v>37.144364106537502</c:v>
                </c:pt>
                <c:pt idx="77832">
                  <c:v>37.144501532905103</c:v>
                </c:pt>
                <c:pt idx="77833">
                  <c:v>37.1446389588328</c:v>
                </c:pt>
                <c:pt idx="77834">
                  <c:v>37.1447763843207</c:v>
                </c:pt>
                <c:pt idx="77835">
                  <c:v>37.144913809368603</c:v>
                </c:pt>
                <c:pt idx="77836">
                  <c:v>37.145051233976702</c:v>
                </c:pt>
                <c:pt idx="77837">
                  <c:v>37.145188658144903</c:v>
                </c:pt>
                <c:pt idx="77838">
                  <c:v>37.145326081873101</c:v>
                </c:pt>
                <c:pt idx="77839">
                  <c:v>37.145463505161601</c:v>
                </c:pt>
                <c:pt idx="77840">
                  <c:v>37.145600928010097</c:v>
                </c:pt>
                <c:pt idx="77841">
                  <c:v>37.145738350418704</c:v>
                </c:pt>
                <c:pt idx="77842">
                  <c:v>37.145875772387498</c:v>
                </c:pt>
                <c:pt idx="77843">
                  <c:v>37.146013193916403</c:v>
                </c:pt>
                <c:pt idx="77844">
                  <c:v>37.146150615005503</c:v>
                </c:pt>
                <c:pt idx="77845">
                  <c:v>37.146288035654599</c:v>
                </c:pt>
                <c:pt idx="77846">
                  <c:v>37.146425455863898</c:v>
                </c:pt>
                <c:pt idx="77847">
                  <c:v>37.1465628756333</c:v>
                </c:pt>
                <c:pt idx="77848">
                  <c:v>37.146700294962898</c:v>
                </c:pt>
                <c:pt idx="77849">
                  <c:v>37.146837713852499</c:v>
                </c:pt>
                <c:pt idx="77850">
                  <c:v>37.146975132302401</c:v>
                </c:pt>
                <c:pt idx="77851">
                  <c:v>37.147112550312301</c:v>
                </c:pt>
                <c:pt idx="77852">
                  <c:v>37.147249967882402</c:v>
                </c:pt>
                <c:pt idx="77853">
                  <c:v>37.1473873850126</c:v>
                </c:pt>
                <c:pt idx="77854">
                  <c:v>37.147524801703</c:v>
                </c:pt>
                <c:pt idx="77855">
                  <c:v>37.147662217953503</c:v>
                </c:pt>
                <c:pt idx="77856">
                  <c:v>37.147799633764102</c:v>
                </c:pt>
                <c:pt idx="77857">
                  <c:v>37.147937049134903</c:v>
                </c:pt>
                <c:pt idx="77858">
                  <c:v>37.1480744640659</c:v>
                </c:pt>
                <c:pt idx="77859">
                  <c:v>37.148211878556999</c:v>
                </c:pt>
                <c:pt idx="77860">
                  <c:v>37.148349292608202</c:v>
                </c:pt>
                <c:pt idx="77861">
                  <c:v>37.1484867062196</c:v>
                </c:pt>
                <c:pt idx="77862">
                  <c:v>37.148624119391101</c:v>
                </c:pt>
                <c:pt idx="77863">
                  <c:v>37.148761532122798</c:v>
                </c:pt>
                <c:pt idx="77864">
                  <c:v>37.148898944414697</c:v>
                </c:pt>
                <c:pt idx="77865">
                  <c:v>37.149036356266699</c:v>
                </c:pt>
                <c:pt idx="77866">
                  <c:v>37.149173767678803</c:v>
                </c:pt>
                <c:pt idx="77867">
                  <c:v>37.149311178651097</c:v>
                </c:pt>
                <c:pt idx="77868">
                  <c:v>37.149448589183599</c:v>
                </c:pt>
                <c:pt idx="77869">
                  <c:v>37.149585999276198</c:v>
                </c:pt>
                <c:pt idx="77870">
                  <c:v>37.149723408928999</c:v>
                </c:pt>
                <c:pt idx="77871">
                  <c:v>37.149860818142002</c:v>
                </c:pt>
                <c:pt idx="77872">
                  <c:v>37.149998226915102</c:v>
                </c:pt>
                <c:pt idx="77873">
                  <c:v>37.150135635248397</c:v>
                </c:pt>
                <c:pt idx="77874">
                  <c:v>37.150273043141901</c:v>
                </c:pt>
                <c:pt idx="77875">
                  <c:v>37.150410450595501</c:v>
                </c:pt>
                <c:pt idx="77876">
                  <c:v>37.150547857609297</c:v>
                </c:pt>
                <c:pt idx="77877">
                  <c:v>37.150685264183302</c:v>
                </c:pt>
                <c:pt idx="77878">
                  <c:v>37.150822670317403</c:v>
                </c:pt>
                <c:pt idx="77879">
                  <c:v>37.150960076011799</c:v>
                </c:pt>
                <c:pt idx="77880">
                  <c:v>37.151097481266298</c:v>
                </c:pt>
                <c:pt idx="77881">
                  <c:v>37.151234886080999</c:v>
                </c:pt>
                <c:pt idx="77882">
                  <c:v>37.151372290455797</c:v>
                </c:pt>
                <c:pt idx="77883">
                  <c:v>37.151509694390903</c:v>
                </c:pt>
                <c:pt idx="77884">
                  <c:v>37.151647097886098</c:v>
                </c:pt>
                <c:pt idx="77885">
                  <c:v>37.151784500941503</c:v>
                </c:pt>
                <c:pt idx="77886">
                  <c:v>37.151921903557103</c:v>
                </c:pt>
                <c:pt idx="77887">
                  <c:v>37.152059305732898</c:v>
                </c:pt>
                <c:pt idx="77888">
                  <c:v>37.152196707468804</c:v>
                </c:pt>
                <c:pt idx="77889">
                  <c:v>37.152334108764997</c:v>
                </c:pt>
                <c:pt idx="77890">
                  <c:v>37.1524715096213</c:v>
                </c:pt>
                <c:pt idx="77891">
                  <c:v>37.152608910037898</c:v>
                </c:pt>
                <c:pt idx="77892">
                  <c:v>37.152746310014599</c:v>
                </c:pt>
                <c:pt idx="77893">
                  <c:v>37.152883709551503</c:v>
                </c:pt>
                <c:pt idx="77894">
                  <c:v>37.153021108648602</c:v>
                </c:pt>
                <c:pt idx="77895">
                  <c:v>37.153158507306003</c:v>
                </c:pt>
                <c:pt idx="77896">
                  <c:v>37.1532959055235</c:v>
                </c:pt>
                <c:pt idx="77897">
                  <c:v>37.153433303301199</c:v>
                </c:pt>
                <c:pt idx="77898">
                  <c:v>37.153570700639101</c:v>
                </c:pt>
                <c:pt idx="77899">
                  <c:v>37.153708097537198</c:v>
                </c:pt>
                <c:pt idx="77900">
                  <c:v>37.153845493995597</c:v>
                </c:pt>
                <c:pt idx="77901">
                  <c:v>37.153982890014099</c:v>
                </c:pt>
                <c:pt idx="77902">
                  <c:v>37.154120285592903</c:v>
                </c:pt>
                <c:pt idx="77903">
                  <c:v>37.154257680731803</c:v>
                </c:pt>
                <c:pt idx="77904">
                  <c:v>37.154395075430998</c:v>
                </c:pt>
                <c:pt idx="77905">
                  <c:v>37.154532469690302</c:v>
                </c:pt>
                <c:pt idx="77906">
                  <c:v>37.154669863509902</c:v>
                </c:pt>
                <c:pt idx="77907">
                  <c:v>37.154807256889697</c:v>
                </c:pt>
                <c:pt idx="77908">
                  <c:v>37.154944649829801</c:v>
                </c:pt>
                <c:pt idx="77909">
                  <c:v>37.155082042330001</c:v>
                </c:pt>
                <c:pt idx="77910">
                  <c:v>37.155219434390403</c:v>
                </c:pt>
                <c:pt idx="77911">
                  <c:v>37.155356826011101</c:v>
                </c:pt>
                <c:pt idx="77912">
                  <c:v>37.155494217192</c:v>
                </c:pt>
                <c:pt idx="77913">
                  <c:v>37.155631607933103</c:v>
                </c:pt>
                <c:pt idx="77914">
                  <c:v>37.1557689982345</c:v>
                </c:pt>
                <c:pt idx="77915">
                  <c:v>37.155906388096099</c:v>
                </c:pt>
                <c:pt idx="77916">
                  <c:v>37.156043777517901</c:v>
                </c:pt>
                <c:pt idx="77917">
                  <c:v>37.156181166499898</c:v>
                </c:pt>
                <c:pt idx="77918">
                  <c:v>37.156318555042098</c:v>
                </c:pt>
                <c:pt idx="77919">
                  <c:v>37.1564559431446</c:v>
                </c:pt>
                <c:pt idx="77920">
                  <c:v>37.156593330807397</c:v>
                </c:pt>
                <c:pt idx="77921">
                  <c:v>37.156730718030303</c:v>
                </c:pt>
                <c:pt idx="77922">
                  <c:v>37.156868104813498</c:v>
                </c:pt>
                <c:pt idx="77923">
                  <c:v>37.157005491156902</c:v>
                </c:pt>
                <c:pt idx="77924">
                  <c:v>37.1571428770606</c:v>
                </c:pt>
                <c:pt idx="77925">
                  <c:v>37.157280262524502</c:v>
                </c:pt>
                <c:pt idx="77926">
                  <c:v>37.157417647548698</c:v>
                </c:pt>
                <c:pt idx="77927">
                  <c:v>37.157555032132997</c:v>
                </c:pt>
                <c:pt idx="77928">
                  <c:v>37.157692416277698</c:v>
                </c:pt>
                <c:pt idx="77929">
                  <c:v>37.157829799982601</c:v>
                </c:pt>
                <c:pt idx="77930">
                  <c:v>37.157967183247699</c:v>
                </c:pt>
                <c:pt idx="77931">
                  <c:v>37.158104566073099</c:v>
                </c:pt>
                <c:pt idx="77932">
                  <c:v>37.158241948458702</c:v>
                </c:pt>
                <c:pt idx="77933">
                  <c:v>37.1583793304046</c:v>
                </c:pt>
                <c:pt idx="77934">
                  <c:v>37.1585167119107</c:v>
                </c:pt>
                <c:pt idx="77935">
                  <c:v>37.158654092977102</c:v>
                </c:pt>
                <c:pt idx="77936">
                  <c:v>37.158791473603699</c:v>
                </c:pt>
                <c:pt idx="77937">
                  <c:v>37.158928853790599</c:v>
                </c:pt>
                <c:pt idx="77938">
                  <c:v>37.1590662335378</c:v>
                </c:pt>
                <c:pt idx="77939">
                  <c:v>37.159203612845197</c:v>
                </c:pt>
                <c:pt idx="77940">
                  <c:v>37.159340991712902</c:v>
                </c:pt>
                <c:pt idx="77941">
                  <c:v>37.159478370140803</c:v>
                </c:pt>
                <c:pt idx="77942">
                  <c:v>37.159615748128999</c:v>
                </c:pt>
                <c:pt idx="77943">
                  <c:v>37.159753125677497</c:v>
                </c:pt>
                <c:pt idx="77944">
                  <c:v>37.159890502786197</c:v>
                </c:pt>
                <c:pt idx="77945">
                  <c:v>37.1600278794552</c:v>
                </c:pt>
                <c:pt idx="77946">
                  <c:v>37.160165255684497</c:v>
                </c:pt>
                <c:pt idx="77947">
                  <c:v>37.160302631474003</c:v>
                </c:pt>
                <c:pt idx="77948">
                  <c:v>37.160440006823897</c:v>
                </c:pt>
                <c:pt idx="77949">
                  <c:v>37.160577381734001</c:v>
                </c:pt>
                <c:pt idx="77950">
                  <c:v>37.1607147562043</c:v>
                </c:pt>
                <c:pt idx="77951">
                  <c:v>37.160852130235</c:v>
                </c:pt>
                <c:pt idx="77952">
                  <c:v>37.160989503825903</c:v>
                </c:pt>
                <c:pt idx="77953">
                  <c:v>37.1611268769771</c:v>
                </c:pt>
                <c:pt idx="77954">
                  <c:v>37.1612642496886</c:v>
                </c:pt>
                <c:pt idx="77955">
                  <c:v>37.161401621960302</c:v>
                </c:pt>
                <c:pt idx="77956">
                  <c:v>37.161538993792398</c:v>
                </c:pt>
                <c:pt idx="77957">
                  <c:v>37.161676365184697</c:v>
                </c:pt>
                <c:pt idx="77958">
                  <c:v>37.161813736137297</c:v>
                </c:pt>
                <c:pt idx="77959">
                  <c:v>37.1619511066502</c:v>
                </c:pt>
                <c:pt idx="77960">
                  <c:v>37.162088476723397</c:v>
                </c:pt>
                <c:pt idx="77961">
                  <c:v>37.162225846356897</c:v>
                </c:pt>
                <c:pt idx="77962">
                  <c:v>37.162363215550698</c:v>
                </c:pt>
                <c:pt idx="77963">
                  <c:v>37.162500584304702</c:v>
                </c:pt>
                <c:pt idx="77964">
                  <c:v>37.1626379526191</c:v>
                </c:pt>
                <c:pt idx="77965">
                  <c:v>37.1627753204938</c:v>
                </c:pt>
                <c:pt idx="77966">
                  <c:v>37.162912687928703</c:v>
                </c:pt>
                <c:pt idx="77967">
                  <c:v>37.163050054924</c:v>
                </c:pt>
                <c:pt idx="77968">
                  <c:v>37.163187421479599</c:v>
                </c:pt>
                <c:pt idx="77969">
                  <c:v>37.1633247875954</c:v>
                </c:pt>
                <c:pt idx="77970">
                  <c:v>37.163462153271603</c:v>
                </c:pt>
                <c:pt idx="77971">
                  <c:v>37.1635995185081</c:v>
                </c:pt>
                <c:pt idx="77972">
                  <c:v>37.1637368833048</c:v>
                </c:pt>
                <c:pt idx="77973">
                  <c:v>37.163874247661902</c:v>
                </c:pt>
                <c:pt idx="77974">
                  <c:v>37.164011611579298</c:v>
                </c:pt>
                <c:pt idx="77975">
                  <c:v>37.164148975057003</c:v>
                </c:pt>
                <c:pt idx="77976">
                  <c:v>37.164286338095003</c:v>
                </c:pt>
                <c:pt idx="77977">
                  <c:v>37.164423700693298</c:v>
                </c:pt>
                <c:pt idx="77978">
                  <c:v>37.164561062852002</c:v>
                </c:pt>
                <c:pt idx="77979">
                  <c:v>37.164698424570901</c:v>
                </c:pt>
                <c:pt idx="77980">
                  <c:v>37.164835785850201</c:v>
                </c:pt>
                <c:pt idx="77981">
                  <c:v>37.164973146689803</c:v>
                </c:pt>
                <c:pt idx="77982">
                  <c:v>37.1651105070897</c:v>
                </c:pt>
                <c:pt idx="77983">
                  <c:v>37.165247867049999</c:v>
                </c:pt>
                <c:pt idx="77984">
                  <c:v>37.1653852265705</c:v>
                </c:pt>
                <c:pt idx="77985">
                  <c:v>37.165522585651402</c:v>
                </c:pt>
                <c:pt idx="77986">
                  <c:v>37.165659944292599</c:v>
                </c:pt>
                <c:pt idx="77987">
                  <c:v>37.165797302494198</c:v>
                </c:pt>
                <c:pt idx="77988">
                  <c:v>37.165934660255999</c:v>
                </c:pt>
                <c:pt idx="77989">
                  <c:v>37.166072017578202</c:v>
                </c:pt>
                <c:pt idx="77990">
                  <c:v>37.166209374460699</c:v>
                </c:pt>
                <c:pt idx="77991">
                  <c:v>37.166346730903598</c:v>
                </c:pt>
                <c:pt idx="77992">
                  <c:v>37.166484086906799</c:v>
                </c:pt>
                <c:pt idx="77993">
                  <c:v>37.166621442470301</c:v>
                </c:pt>
                <c:pt idx="77994">
                  <c:v>37.166758797594198</c:v>
                </c:pt>
                <c:pt idx="77995">
                  <c:v>37.166896152278397</c:v>
                </c:pt>
                <c:pt idx="77996">
                  <c:v>37.167033506522898</c:v>
                </c:pt>
                <c:pt idx="77997">
                  <c:v>37.167170860327801</c:v>
                </c:pt>
                <c:pt idx="77998">
                  <c:v>37.167308213693097</c:v>
                </c:pt>
                <c:pt idx="77999">
                  <c:v>37.167445566618603</c:v>
                </c:pt>
                <c:pt idx="78000">
                  <c:v>37.167582919104603</c:v>
                </c:pt>
                <c:pt idx="78001">
                  <c:v>37.167720271150799</c:v>
                </c:pt>
                <c:pt idx="78002">
                  <c:v>37.167857622757403</c:v>
                </c:pt>
                <c:pt idx="78003">
                  <c:v>37.167994973924401</c:v>
                </c:pt>
                <c:pt idx="78004">
                  <c:v>37.168132324651701</c:v>
                </c:pt>
                <c:pt idx="78005">
                  <c:v>37.168269674939403</c:v>
                </c:pt>
                <c:pt idx="78006">
                  <c:v>37.168407024787399</c:v>
                </c:pt>
                <c:pt idx="78007">
                  <c:v>37.168544374195797</c:v>
                </c:pt>
                <c:pt idx="78008">
                  <c:v>37.168681723164497</c:v>
                </c:pt>
                <c:pt idx="78009">
                  <c:v>37.168819071693598</c:v>
                </c:pt>
                <c:pt idx="78010">
                  <c:v>37.1689564197831</c:v>
                </c:pt>
                <c:pt idx="78011">
                  <c:v>37.169093767432898</c:v>
                </c:pt>
                <c:pt idx="78012">
                  <c:v>37.169231114642997</c:v>
                </c:pt>
                <c:pt idx="78013">
                  <c:v>37.169368461413598</c:v>
                </c:pt>
                <c:pt idx="78014">
                  <c:v>37.1695058077445</c:v>
                </c:pt>
                <c:pt idx="78015">
                  <c:v>37.169643153635803</c:v>
                </c:pt>
                <c:pt idx="78016">
                  <c:v>37.169780499087402</c:v>
                </c:pt>
                <c:pt idx="78017">
                  <c:v>37.169917844099402</c:v>
                </c:pt>
                <c:pt idx="78018">
                  <c:v>37.170055188671803</c:v>
                </c:pt>
                <c:pt idx="78019">
                  <c:v>37.170192532804499</c:v>
                </c:pt>
                <c:pt idx="78020">
                  <c:v>37.170329876497703</c:v>
                </c:pt>
                <c:pt idx="78021">
                  <c:v>37.170467219751202</c:v>
                </c:pt>
                <c:pt idx="78022">
                  <c:v>37.170604562565003</c:v>
                </c:pt>
                <c:pt idx="78023">
                  <c:v>37.170741904939298</c:v>
                </c:pt>
                <c:pt idx="78024">
                  <c:v>37.170879246873902</c:v>
                </c:pt>
                <c:pt idx="78025">
                  <c:v>37.1710165883689</c:v>
                </c:pt>
                <c:pt idx="78026">
                  <c:v>37.1711539294243</c:v>
                </c:pt>
                <c:pt idx="78027">
                  <c:v>37.171291270040101</c:v>
                </c:pt>
                <c:pt idx="78028">
                  <c:v>37.171428610216303</c:v>
                </c:pt>
                <c:pt idx="78029">
                  <c:v>37.1715659499528</c:v>
                </c:pt>
                <c:pt idx="78030">
                  <c:v>37.171703289249798</c:v>
                </c:pt>
                <c:pt idx="78031">
                  <c:v>37.171840628107098</c:v>
                </c:pt>
                <c:pt idx="78032">
                  <c:v>37.1719779665248</c:v>
                </c:pt>
                <c:pt idx="78033">
                  <c:v>37.172115304502903</c:v>
                </c:pt>
                <c:pt idx="78034">
                  <c:v>37.172252642041499</c:v>
                </c:pt>
                <c:pt idx="78035">
                  <c:v>37.172389979140398</c:v>
                </c:pt>
                <c:pt idx="78036">
                  <c:v>37.172527315799599</c:v>
                </c:pt>
                <c:pt idx="78037">
                  <c:v>37.1726646520193</c:v>
                </c:pt>
                <c:pt idx="78038">
                  <c:v>37.172801987799403</c:v>
                </c:pt>
                <c:pt idx="78039">
                  <c:v>37.1729393231399</c:v>
                </c:pt>
                <c:pt idx="78040">
                  <c:v>37.173076658040799</c:v>
                </c:pt>
                <c:pt idx="78041">
                  <c:v>37.173213992502099</c:v>
                </c:pt>
                <c:pt idx="78042">
                  <c:v>37.1733513265238</c:v>
                </c:pt>
                <c:pt idx="78043">
                  <c:v>37.173488660105903</c:v>
                </c:pt>
                <c:pt idx="78044">
                  <c:v>37.1736259932485</c:v>
                </c:pt>
                <c:pt idx="78045">
                  <c:v>37.173763325951398</c:v>
                </c:pt>
                <c:pt idx="78046">
                  <c:v>37.173900658214698</c:v>
                </c:pt>
                <c:pt idx="78047">
                  <c:v>37.174037990038499</c:v>
                </c:pt>
                <c:pt idx="78048">
                  <c:v>37.174175321422602</c:v>
                </c:pt>
                <c:pt idx="78049">
                  <c:v>37.174312652367199</c:v>
                </c:pt>
                <c:pt idx="78050">
                  <c:v>37.174449982872197</c:v>
                </c:pt>
                <c:pt idx="78051">
                  <c:v>37.174587312937597</c:v>
                </c:pt>
                <c:pt idx="78052">
                  <c:v>37.174724642563397</c:v>
                </c:pt>
                <c:pt idx="78053">
                  <c:v>37.174861971749699</c:v>
                </c:pt>
                <c:pt idx="78054">
                  <c:v>37.174999300496303</c:v>
                </c:pt>
                <c:pt idx="78055">
                  <c:v>37.175136628803401</c:v>
                </c:pt>
                <c:pt idx="78056">
                  <c:v>37.175273956670999</c:v>
                </c:pt>
                <c:pt idx="78057">
                  <c:v>37.1754112840989</c:v>
                </c:pt>
                <c:pt idx="78058">
                  <c:v>37.175548611087301</c:v>
                </c:pt>
                <c:pt idx="78059">
                  <c:v>37.175685937636104</c:v>
                </c:pt>
                <c:pt idx="78060">
                  <c:v>37.175823263745301</c:v>
                </c:pt>
                <c:pt idx="78061">
                  <c:v>37.175960589414899</c:v>
                </c:pt>
                <c:pt idx="78062">
                  <c:v>37.176097914644998</c:v>
                </c:pt>
                <c:pt idx="78063">
                  <c:v>37.176235239435599</c:v>
                </c:pt>
                <c:pt idx="78064">
                  <c:v>37.176372563786501</c:v>
                </c:pt>
                <c:pt idx="78065">
                  <c:v>37.176509887697897</c:v>
                </c:pt>
                <c:pt idx="78066">
                  <c:v>37.176647211169801</c:v>
                </c:pt>
                <c:pt idx="78067">
                  <c:v>37.176784534202</c:v>
                </c:pt>
                <c:pt idx="78068">
                  <c:v>37.176921856794799</c:v>
                </c:pt>
                <c:pt idx="78069">
                  <c:v>37.1770591789479</c:v>
                </c:pt>
                <c:pt idx="78070">
                  <c:v>37.177196500661502</c:v>
                </c:pt>
                <c:pt idx="78071">
                  <c:v>37.177333821935598</c:v>
                </c:pt>
                <c:pt idx="78072">
                  <c:v>37.177471142770102</c:v>
                </c:pt>
                <c:pt idx="78073">
                  <c:v>37.177608463165001</c:v>
                </c:pt>
                <c:pt idx="78074">
                  <c:v>37.1777457831204</c:v>
                </c:pt>
                <c:pt idx="78075">
                  <c:v>37.177883102636301</c:v>
                </c:pt>
                <c:pt idx="78076">
                  <c:v>37.178020421712603</c:v>
                </c:pt>
                <c:pt idx="78077">
                  <c:v>37.178157740349299</c:v>
                </c:pt>
                <c:pt idx="78078">
                  <c:v>37.178295058546503</c:v>
                </c:pt>
                <c:pt idx="78079">
                  <c:v>37.178432376304201</c:v>
                </c:pt>
                <c:pt idx="78080">
                  <c:v>37.1785696936223</c:v>
                </c:pt>
                <c:pt idx="78081">
                  <c:v>37.178707010500901</c:v>
                </c:pt>
                <c:pt idx="78082">
                  <c:v>37.178844326939902</c:v>
                </c:pt>
                <c:pt idx="78083">
                  <c:v>37.178981642939398</c:v>
                </c:pt>
                <c:pt idx="78084">
                  <c:v>37.179118958499402</c:v>
                </c:pt>
                <c:pt idx="78085">
                  <c:v>37.179256273619799</c:v>
                </c:pt>
                <c:pt idx="78086">
                  <c:v>37.179393588300698</c:v>
                </c:pt>
                <c:pt idx="78087">
                  <c:v>37.179530902542098</c:v>
                </c:pt>
                <c:pt idx="78088">
                  <c:v>37.179668216343998</c:v>
                </c:pt>
                <c:pt idx="78089">
                  <c:v>37.1798055297063</c:v>
                </c:pt>
                <c:pt idx="78090">
                  <c:v>37.179942842629004</c:v>
                </c:pt>
                <c:pt idx="78091">
                  <c:v>37.1800801551123</c:v>
                </c:pt>
                <c:pt idx="78092">
                  <c:v>37.180217467155998</c:v>
                </c:pt>
                <c:pt idx="78093">
                  <c:v>37.180354778760197</c:v>
                </c:pt>
                <c:pt idx="78094">
                  <c:v>37.180492089924897</c:v>
                </c:pt>
                <c:pt idx="78095">
                  <c:v>37.180629400650098</c:v>
                </c:pt>
                <c:pt idx="78096">
                  <c:v>37.1807667109357</c:v>
                </c:pt>
                <c:pt idx="78097">
                  <c:v>37.180904020781803</c:v>
                </c:pt>
                <c:pt idx="78098">
                  <c:v>37.181041330188499</c:v>
                </c:pt>
                <c:pt idx="78099">
                  <c:v>37.181178639155597</c:v>
                </c:pt>
                <c:pt idx="78100">
                  <c:v>37.181315947683103</c:v>
                </c:pt>
                <c:pt idx="78101">
                  <c:v>37.181453255771203</c:v>
                </c:pt>
                <c:pt idx="78102">
                  <c:v>37.181590563419803</c:v>
                </c:pt>
                <c:pt idx="78103">
                  <c:v>37.181727870628798</c:v>
                </c:pt>
                <c:pt idx="78104">
                  <c:v>37.181865177398301</c:v>
                </c:pt>
                <c:pt idx="78105">
                  <c:v>37.182002483728397</c:v>
                </c:pt>
                <c:pt idx="78106">
                  <c:v>37.182139789618901</c:v>
                </c:pt>
                <c:pt idx="78107">
                  <c:v>37.1822770950699</c:v>
                </c:pt>
                <c:pt idx="78108">
                  <c:v>37.182414400081498</c:v>
                </c:pt>
                <c:pt idx="78109">
                  <c:v>37.182551704653498</c:v>
                </c:pt>
                <c:pt idx="78110">
                  <c:v>37.182689008785999</c:v>
                </c:pt>
                <c:pt idx="78111">
                  <c:v>37.182826312479001</c:v>
                </c:pt>
                <c:pt idx="78112">
                  <c:v>37.182963615732596</c:v>
                </c:pt>
                <c:pt idx="78113">
                  <c:v>37.1831009185466</c:v>
                </c:pt>
                <c:pt idx="78114">
                  <c:v>37.183238220921098</c:v>
                </c:pt>
                <c:pt idx="78115">
                  <c:v>37.183375522856203</c:v>
                </c:pt>
                <c:pt idx="78116">
                  <c:v>37.183512824351702</c:v>
                </c:pt>
                <c:pt idx="78117">
                  <c:v>37.183650125407802</c:v>
                </c:pt>
                <c:pt idx="78118">
                  <c:v>37.183787426024303</c:v>
                </c:pt>
                <c:pt idx="78119">
                  <c:v>37.183924726201397</c:v>
                </c:pt>
                <c:pt idx="78120">
                  <c:v>37.184062025938999</c:v>
                </c:pt>
                <c:pt idx="78121">
                  <c:v>37.184199325237202</c:v>
                </c:pt>
                <c:pt idx="78122">
                  <c:v>37.184336624095799</c:v>
                </c:pt>
                <c:pt idx="78123">
                  <c:v>37.184473922514897</c:v>
                </c:pt>
                <c:pt idx="78124">
                  <c:v>37.184611220494602</c:v>
                </c:pt>
                <c:pt idx="78125">
                  <c:v>37.184748518034802</c:v>
                </c:pt>
                <c:pt idx="78126">
                  <c:v>37.184885815135502</c:v>
                </c:pt>
                <c:pt idx="78127">
                  <c:v>37.185023111796802</c:v>
                </c:pt>
                <c:pt idx="78128">
                  <c:v>37.185160408018497</c:v>
                </c:pt>
                <c:pt idx="78129">
                  <c:v>37.185297703800799</c:v>
                </c:pt>
                <c:pt idx="78130">
                  <c:v>37.185434999143702</c:v>
                </c:pt>
                <c:pt idx="78131">
                  <c:v>37.185572294046999</c:v>
                </c:pt>
                <c:pt idx="78132">
                  <c:v>37.185709588510903</c:v>
                </c:pt>
                <c:pt idx="78133">
                  <c:v>37.185846882535301</c:v>
                </c:pt>
                <c:pt idx="78134">
                  <c:v>37.1859841761203</c:v>
                </c:pt>
                <c:pt idx="78135">
                  <c:v>37.1861214692658</c:v>
                </c:pt>
                <c:pt idx="78136">
                  <c:v>37.1862587619718</c:v>
                </c:pt>
                <c:pt idx="78137">
                  <c:v>37.186396054238301</c:v>
                </c:pt>
                <c:pt idx="78138">
                  <c:v>37.186533346065403</c:v>
                </c:pt>
                <c:pt idx="78139">
                  <c:v>37.186670637453098</c:v>
                </c:pt>
                <c:pt idx="78140">
                  <c:v>37.186807928401301</c:v>
                </c:pt>
                <c:pt idx="78141">
                  <c:v>37.186945218909997</c:v>
                </c:pt>
                <c:pt idx="78142">
                  <c:v>37.187082508979302</c:v>
                </c:pt>
                <c:pt idx="78143">
                  <c:v>37.1872197986091</c:v>
                </c:pt>
                <c:pt idx="78144">
                  <c:v>37.187357087799498</c:v>
                </c:pt>
                <c:pt idx="78145">
                  <c:v>37.187494376550397</c:v>
                </c:pt>
                <c:pt idx="78146">
                  <c:v>37.187631664861797</c:v>
                </c:pt>
                <c:pt idx="78147">
                  <c:v>37.187768952733897</c:v>
                </c:pt>
                <c:pt idx="78148">
                  <c:v>37.187906240166399</c:v>
                </c:pt>
                <c:pt idx="78149">
                  <c:v>37.1880435271596</c:v>
                </c:pt>
                <c:pt idx="78150">
                  <c:v>37.188180813713302</c:v>
                </c:pt>
                <c:pt idx="78151">
                  <c:v>37.188318099827498</c:v>
                </c:pt>
                <c:pt idx="78152">
                  <c:v>37.188455385502301</c:v>
                </c:pt>
                <c:pt idx="78153">
                  <c:v>37.188592670737698</c:v>
                </c:pt>
                <c:pt idx="78154">
                  <c:v>37.188729955533603</c:v>
                </c:pt>
                <c:pt idx="78155">
                  <c:v>37.188867239890101</c:v>
                </c:pt>
                <c:pt idx="78156">
                  <c:v>37.189004523807199</c:v>
                </c:pt>
                <c:pt idx="78157">
                  <c:v>37.189141807284798</c:v>
                </c:pt>
                <c:pt idx="78158">
                  <c:v>37.189279090322998</c:v>
                </c:pt>
                <c:pt idx="78159">
                  <c:v>37.189416372921698</c:v>
                </c:pt>
                <c:pt idx="78160">
                  <c:v>37.189553655081099</c:v>
                </c:pt>
                <c:pt idx="78161">
                  <c:v>37.189690936801</c:v>
                </c:pt>
                <c:pt idx="78162">
                  <c:v>37.189828218081402</c:v>
                </c:pt>
                <c:pt idx="78163">
                  <c:v>37.189965498922497</c:v>
                </c:pt>
                <c:pt idx="78164">
                  <c:v>37.1901027793241</c:v>
                </c:pt>
                <c:pt idx="78165">
                  <c:v>37.190240059286303</c:v>
                </c:pt>
                <c:pt idx="78166">
                  <c:v>37.1903773388091</c:v>
                </c:pt>
                <c:pt idx="78167">
                  <c:v>37.190514617892497</c:v>
                </c:pt>
                <c:pt idx="78168">
                  <c:v>37.190651896536401</c:v>
                </c:pt>
                <c:pt idx="78169">
                  <c:v>37.190789174740999</c:v>
                </c:pt>
                <c:pt idx="78170">
                  <c:v>37.190926452506098</c:v>
                </c:pt>
                <c:pt idx="78171">
                  <c:v>37.191063729831797</c:v>
                </c:pt>
                <c:pt idx="78172">
                  <c:v>37.191201006718103</c:v>
                </c:pt>
                <c:pt idx="78173">
                  <c:v>37.191338283164903</c:v>
                </c:pt>
                <c:pt idx="78174">
                  <c:v>37.191475559172403</c:v>
                </c:pt>
                <c:pt idx="78175">
                  <c:v>37.191612834740504</c:v>
                </c:pt>
                <c:pt idx="78176">
                  <c:v>37.191750109869098</c:v>
                </c:pt>
                <c:pt idx="78177">
                  <c:v>37.191887384558399</c:v>
                </c:pt>
                <c:pt idx="78178">
                  <c:v>37.192024658808201</c:v>
                </c:pt>
                <c:pt idx="78179">
                  <c:v>37.192161932618703</c:v>
                </c:pt>
                <c:pt idx="78180">
                  <c:v>37.192299205989698</c:v>
                </c:pt>
                <c:pt idx="78181">
                  <c:v>37.192436478921302</c:v>
                </c:pt>
                <c:pt idx="78182">
                  <c:v>37.192573751413597</c:v>
                </c:pt>
                <c:pt idx="78183">
                  <c:v>37.192711023466401</c:v>
                </c:pt>
                <c:pt idx="78184">
                  <c:v>37.192848295079898</c:v>
                </c:pt>
                <c:pt idx="78185">
                  <c:v>37.192985566253903</c:v>
                </c:pt>
                <c:pt idx="78186">
                  <c:v>37.1931228369886</c:v>
                </c:pt>
                <c:pt idx="78187">
                  <c:v>37.193260107283898</c:v>
                </c:pt>
                <c:pt idx="78188">
                  <c:v>37.193397377139704</c:v>
                </c:pt>
                <c:pt idx="78189">
                  <c:v>37.193534646556202</c:v>
                </c:pt>
                <c:pt idx="78190">
                  <c:v>37.193671915533301</c:v>
                </c:pt>
                <c:pt idx="78191">
                  <c:v>37.1938091840711</c:v>
                </c:pt>
                <c:pt idx="78192">
                  <c:v>37.193946452169399</c:v>
                </c:pt>
                <c:pt idx="78193">
                  <c:v>37.194083719828299</c:v>
                </c:pt>
                <c:pt idx="78194">
                  <c:v>37.194220987047899</c:v>
                </c:pt>
                <c:pt idx="78195">
                  <c:v>37.194358253828099</c:v>
                </c:pt>
                <c:pt idx="78196">
                  <c:v>37.1944955201689</c:v>
                </c:pt>
                <c:pt idx="78197">
                  <c:v>37.194632786070301</c:v>
                </c:pt>
                <c:pt idx="78198">
                  <c:v>37.194770051532402</c:v>
                </c:pt>
                <c:pt idx="78199">
                  <c:v>37.194907316555103</c:v>
                </c:pt>
                <c:pt idx="78200">
                  <c:v>37.195044581138397</c:v>
                </c:pt>
                <c:pt idx="78201">
                  <c:v>37.195181845282299</c:v>
                </c:pt>
                <c:pt idx="78202">
                  <c:v>37.195319108986901</c:v>
                </c:pt>
                <c:pt idx="78203">
                  <c:v>37.195456372252103</c:v>
                </c:pt>
                <c:pt idx="78204">
                  <c:v>37.195593635077898</c:v>
                </c:pt>
                <c:pt idx="78205">
                  <c:v>37.195730897464401</c:v>
                </c:pt>
                <c:pt idx="78206">
                  <c:v>37.195868159411503</c:v>
                </c:pt>
                <c:pt idx="78207">
                  <c:v>37.196005420919199</c:v>
                </c:pt>
                <c:pt idx="78208">
                  <c:v>37.196142681987602</c:v>
                </c:pt>
                <c:pt idx="78209">
                  <c:v>37.196279942616599</c:v>
                </c:pt>
                <c:pt idx="78210">
                  <c:v>37.196417202806302</c:v>
                </c:pt>
                <c:pt idx="78211">
                  <c:v>37.196554462556598</c:v>
                </c:pt>
                <c:pt idx="78212">
                  <c:v>37.196691721867502</c:v>
                </c:pt>
                <c:pt idx="78213">
                  <c:v>37.196828980739099</c:v>
                </c:pt>
                <c:pt idx="78214">
                  <c:v>37.196966239171402</c:v>
                </c:pt>
                <c:pt idx="78215">
                  <c:v>37.197103497164299</c:v>
                </c:pt>
                <c:pt idx="78216">
                  <c:v>37.197240754717797</c:v>
                </c:pt>
                <c:pt idx="78217">
                  <c:v>37.197378011832001</c:v>
                </c:pt>
                <c:pt idx="78218">
                  <c:v>37.197515268506798</c:v>
                </c:pt>
                <c:pt idx="78219">
                  <c:v>37.197652524742303</c:v>
                </c:pt>
                <c:pt idx="78220">
                  <c:v>37.1977897805384</c:v>
                </c:pt>
                <c:pt idx="78221">
                  <c:v>37.197927035895198</c:v>
                </c:pt>
                <c:pt idx="78222">
                  <c:v>37.198064290812702</c:v>
                </c:pt>
                <c:pt idx="78223">
                  <c:v>37.1982015452908</c:v>
                </c:pt>
                <c:pt idx="78224">
                  <c:v>37.198338799329598</c:v>
                </c:pt>
                <c:pt idx="78225">
                  <c:v>37.198476052929003</c:v>
                </c:pt>
                <c:pt idx="78226">
                  <c:v>37.198613306089101</c:v>
                </c:pt>
                <c:pt idx="78227">
                  <c:v>37.198750558809898</c:v>
                </c:pt>
                <c:pt idx="78228">
                  <c:v>37.198887811091303</c:v>
                </c:pt>
                <c:pt idx="78229">
                  <c:v>37.199025062933501</c:v>
                </c:pt>
                <c:pt idx="78230">
                  <c:v>37.199162314336199</c:v>
                </c:pt>
                <c:pt idx="78231">
                  <c:v>37.199299565299697</c:v>
                </c:pt>
                <c:pt idx="78232">
                  <c:v>37.199436815823802</c:v>
                </c:pt>
                <c:pt idx="78233">
                  <c:v>37.1995740659086</c:v>
                </c:pt>
                <c:pt idx="78234">
                  <c:v>37.199711315553998</c:v>
                </c:pt>
                <c:pt idx="78235">
                  <c:v>37.199848564760202</c:v>
                </c:pt>
                <c:pt idx="78236">
                  <c:v>37.199985813527</c:v>
                </c:pt>
                <c:pt idx="78237">
                  <c:v>37.200123061854498</c:v>
                </c:pt>
                <c:pt idx="78238">
                  <c:v>37.200260309742703</c:v>
                </c:pt>
                <c:pt idx="78239">
                  <c:v>37.200397557191501</c:v>
                </c:pt>
                <c:pt idx="78240">
                  <c:v>37.200534804201098</c:v>
                </c:pt>
                <c:pt idx="78241">
                  <c:v>37.200672050771303</c:v>
                </c:pt>
                <c:pt idx="78242">
                  <c:v>37.2008092969022</c:v>
                </c:pt>
                <c:pt idx="78243">
                  <c:v>37.200946542593798</c:v>
                </c:pt>
                <c:pt idx="78244">
                  <c:v>37.201083787846102</c:v>
                </c:pt>
                <c:pt idx="78245">
                  <c:v>37.201221032659099</c:v>
                </c:pt>
                <c:pt idx="78246">
                  <c:v>37.201358277032703</c:v>
                </c:pt>
                <c:pt idx="78247">
                  <c:v>37.2014955209671</c:v>
                </c:pt>
                <c:pt idx="78248">
                  <c:v>37.201632764462197</c:v>
                </c:pt>
                <c:pt idx="78249">
                  <c:v>37.201770007517901</c:v>
                </c:pt>
                <c:pt idx="78250">
                  <c:v>37.201907250134397</c:v>
                </c:pt>
                <c:pt idx="78251">
                  <c:v>37.202044492311501</c:v>
                </c:pt>
                <c:pt idx="78252">
                  <c:v>37.202181734049397</c:v>
                </c:pt>
                <c:pt idx="78253">
                  <c:v>37.2023189753479</c:v>
                </c:pt>
                <c:pt idx="78254">
                  <c:v>37.202456216207203</c:v>
                </c:pt>
                <c:pt idx="78255">
                  <c:v>37.202593456627099</c:v>
                </c:pt>
                <c:pt idx="78256">
                  <c:v>37.202730696607802</c:v>
                </c:pt>
                <c:pt idx="78257">
                  <c:v>37.202867936149197</c:v>
                </c:pt>
                <c:pt idx="78258">
                  <c:v>37.203005175251199</c:v>
                </c:pt>
                <c:pt idx="78259">
                  <c:v>37.203142413914001</c:v>
                </c:pt>
                <c:pt idx="78260">
                  <c:v>37.203279652137503</c:v>
                </c:pt>
                <c:pt idx="78261">
                  <c:v>37.203416889921698</c:v>
                </c:pt>
                <c:pt idx="78262">
                  <c:v>37.203554127266699</c:v>
                </c:pt>
                <c:pt idx="78263">
                  <c:v>37.2036913641723</c:v>
                </c:pt>
                <c:pt idx="78264">
                  <c:v>37.203828600638701</c:v>
                </c:pt>
                <c:pt idx="78265">
                  <c:v>37.203965836665702</c:v>
                </c:pt>
                <c:pt idx="78266">
                  <c:v>37.204103072253503</c:v>
                </c:pt>
                <c:pt idx="78267">
                  <c:v>37.204240307402102</c:v>
                </c:pt>
                <c:pt idx="78268">
                  <c:v>37.204377542111303</c:v>
                </c:pt>
                <c:pt idx="78269">
                  <c:v>37.204514776381302</c:v>
                </c:pt>
                <c:pt idx="78270">
                  <c:v>37.204652010212001</c:v>
                </c:pt>
                <c:pt idx="78271">
                  <c:v>37.2047892436034</c:v>
                </c:pt>
                <c:pt idx="78272">
                  <c:v>37.204926476555499</c:v>
                </c:pt>
                <c:pt idx="78273">
                  <c:v>37.205063709068398</c:v>
                </c:pt>
                <c:pt idx="78274">
                  <c:v>37.205200941142003</c:v>
                </c:pt>
                <c:pt idx="78275">
                  <c:v>37.205338172776301</c:v>
                </c:pt>
                <c:pt idx="78276">
                  <c:v>37.205475403971398</c:v>
                </c:pt>
                <c:pt idx="78277">
                  <c:v>37.205612634727203</c:v>
                </c:pt>
                <c:pt idx="78278">
                  <c:v>37.205749865043799</c:v>
                </c:pt>
                <c:pt idx="78279">
                  <c:v>37.205887094921103</c:v>
                </c:pt>
                <c:pt idx="78280">
                  <c:v>37.206024324359099</c:v>
                </c:pt>
                <c:pt idx="78281">
                  <c:v>37.206161553357802</c:v>
                </c:pt>
                <c:pt idx="78282">
                  <c:v>37.206298781917297</c:v>
                </c:pt>
                <c:pt idx="78283">
                  <c:v>37.206436010037599</c:v>
                </c:pt>
                <c:pt idx="78284">
                  <c:v>37.206573237718601</c:v>
                </c:pt>
                <c:pt idx="78285">
                  <c:v>37.206710464960302</c:v>
                </c:pt>
                <c:pt idx="78286">
                  <c:v>37.206847691762803</c:v>
                </c:pt>
                <c:pt idx="78287">
                  <c:v>37.206984918125997</c:v>
                </c:pt>
                <c:pt idx="78288">
                  <c:v>37.207122144049997</c:v>
                </c:pt>
                <c:pt idx="78289">
                  <c:v>37.207259369534803</c:v>
                </c:pt>
                <c:pt idx="78290">
                  <c:v>37.207396594580302</c:v>
                </c:pt>
                <c:pt idx="78291">
                  <c:v>37.207533819186501</c:v>
                </c:pt>
                <c:pt idx="78292">
                  <c:v>37.2076710433535</c:v>
                </c:pt>
                <c:pt idx="78293">
                  <c:v>37.207808267081298</c:v>
                </c:pt>
                <c:pt idx="78294">
                  <c:v>37.207945490369802</c:v>
                </c:pt>
                <c:pt idx="78295">
                  <c:v>37.208082713219099</c:v>
                </c:pt>
                <c:pt idx="78296">
                  <c:v>37.208219935629103</c:v>
                </c:pt>
                <c:pt idx="78297">
                  <c:v>37.208357157599899</c:v>
                </c:pt>
                <c:pt idx="78298">
                  <c:v>37.208494379131501</c:v>
                </c:pt>
                <c:pt idx="78299">
                  <c:v>37.208631600223796</c:v>
                </c:pt>
                <c:pt idx="78300">
                  <c:v>37.208768820876898</c:v>
                </c:pt>
                <c:pt idx="78301">
                  <c:v>37.208906041090799</c:v>
                </c:pt>
                <c:pt idx="78302">
                  <c:v>37.209043260865499</c:v>
                </c:pt>
                <c:pt idx="78303">
                  <c:v>37.209180480200899</c:v>
                </c:pt>
                <c:pt idx="78304">
                  <c:v>37.209317699097099</c:v>
                </c:pt>
                <c:pt idx="78305">
                  <c:v>37.209454917553998</c:v>
                </c:pt>
                <c:pt idx="78306">
                  <c:v>37.209592135571803</c:v>
                </c:pt>
                <c:pt idx="78307">
                  <c:v>37.209729353150301</c:v>
                </c:pt>
                <c:pt idx="78308">
                  <c:v>37.209866570289599</c:v>
                </c:pt>
                <c:pt idx="78309">
                  <c:v>37.210003786989702</c:v>
                </c:pt>
                <c:pt idx="78310">
                  <c:v>37.210141003250499</c:v>
                </c:pt>
                <c:pt idx="78311">
                  <c:v>37.210278219072201</c:v>
                </c:pt>
                <c:pt idx="78312">
                  <c:v>37.210415434454603</c:v>
                </c:pt>
                <c:pt idx="78313">
                  <c:v>37.210552649397798</c:v>
                </c:pt>
                <c:pt idx="78314">
                  <c:v>37.210689863901798</c:v>
                </c:pt>
                <c:pt idx="78315">
                  <c:v>37.210827077966599</c:v>
                </c:pt>
                <c:pt idx="78316">
                  <c:v>37.210964291592198</c:v>
                </c:pt>
                <c:pt idx="78317">
                  <c:v>37.211101504778497</c:v>
                </c:pt>
                <c:pt idx="78318">
                  <c:v>37.211238717525703</c:v>
                </c:pt>
                <c:pt idx="78319">
                  <c:v>37.211375929833601</c:v>
                </c:pt>
                <c:pt idx="78320">
                  <c:v>37.211513141702397</c:v>
                </c:pt>
                <c:pt idx="78321">
                  <c:v>37.211650353131901</c:v>
                </c:pt>
                <c:pt idx="78322">
                  <c:v>37.211787564122297</c:v>
                </c:pt>
                <c:pt idx="78323">
                  <c:v>37.211924774673399</c:v>
                </c:pt>
                <c:pt idx="78324">
                  <c:v>37.2120619847854</c:v>
                </c:pt>
                <c:pt idx="78325">
                  <c:v>37.212199194458101</c:v>
                </c:pt>
                <c:pt idx="78326">
                  <c:v>37.212336403691701</c:v>
                </c:pt>
                <c:pt idx="78327">
                  <c:v>37.2124736124861</c:v>
                </c:pt>
                <c:pt idx="78328">
                  <c:v>37.212610820841199</c:v>
                </c:pt>
                <c:pt idx="78329">
                  <c:v>37.212748028757197</c:v>
                </c:pt>
                <c:pt idx="78330">
                  <c:v>37.212885236234001</c:v>
                </c:pt>
                <c:pt idx="78331">
                  <c:v>37.213022443271598</c:v>
                </c:pt>
                <c:pt idx="78332">
                  <c:v>37.213159649870001</c:v>
                </c:pt>
                <c:pt idx="78333">
                  <c:v>37.213296856029203</c:v>
                </c:pt>
                <c:pt idx="78334">
                  <c:v>37.213434061749297</c:v>
                </c:pt>
                <c:pt idx="78335">
                  <c:v>37.213571267030098</c:v>
                </c:pt>
                <c:pt idx="78336">
                  <c:v>37.213708471871797</c:v>
                </c:pt>
                <c:pt idx="78337">
                  <c:v>37.213845676274303</c:v>
                </c:pt>
                <c:pt idx="78338">
                  <c:v>37.213982880237602</c:v>
                </c:pt>
                <c:pt idx="78339">
                  <c:v>37.214120083761699</c:v>
                </c:pt>
                <c:pt idx="78340">
                  <c:v>37.214257286846703</c:v>
                </c:pt>
                <c:pt idx="78341">
                  <c:v>37.214394489492499</c:v>
                </c:pt>
                <c:pt idx="78342">
                  <c:v>37.214531691699101</c:v>
                </c:pt>
                <c:pt idx="78343">
                  <c:v>37.214668893466502</c:v>
                </c:pt>
                <c:pt idx="78344">
                  <c:v>37.214806094794803</c:v>
                </c:pt>
                <c:pt idx="78345">
                  <c:v>37.214943295683902</c:v>
                </c:pt>
                <c:pt idx="78346">
                  <c:v>37.215080496133801</c:v>
                </c:pt>
                <c:pt idx="78347">
                  <c:v>37.215217696144599</c:v>
                </c:pt>
                <c:pt idx="78348">
                  <c:v>37.215354895716203</c:v>
                </c:pt>
                <c:pt idx="78349">
                  <c:v>37.215492094848599</c:v>
                </c:pt>
                <c:pt idx="78350">
                  <c:v>37.215629293541902</c:v>
                </c:pt>
                <c:pt idx="78351">
                  <c:v>37.215766491796003</c:v>
                </c:pt>
                <c:pt idx="78352">
                  <c:v>37.215903689610997</c:v>
                </c:pt>
                <c:pt idx="78353">
                  <c:v>37.216040886986796</c:v>
                </c:pt>
                <c:pt idx="78354">
                  <c:v>37.216178083923403</c:v>
                </c:pt>
                <c:pt idx="78355">
                  <c:v>37.216315280420901</c:v>
                </c:pt>
                <c:pt idx="78356">
                  <c:v>37.216452476479198</c:v>
                </c:pt>
                <c:pt idx="78357">
                  <c:v>37.216589672098401</c:v>
                </c:pt>
                <c:pt idx="78358">
                  <c:v>37.216726867278403</c:v>
                </c:pt>
                <c:pt idx="78359">
                  <c:v>37.216864062019297</c:v>
                </c:pt>
                <c:pt idx="78360">
                  <c:v>37.217001256320998</c:v>
                </c:pt>
                <c:pt idx="78361">
                  <c:v>37.217138450183597</c:v>
                </c:pt>
                <c:pt idx="78362">
                  <c:v>37.217275643607103</c:v>
                </c:pt>
                <c:pt idx="78363">
                  <c:v>37.2174128365914</c:v>
                </c:pt>
                <c:pt idx="78364">
                  <c:v>37.217550029136497</c:v>
                </c:pt>
                <c:pt idx="78365">
                  <c:v>37.2176872212425</c:v>
                </c:pt>
                <c:pt idx="78366">
                  <c:v>37.217824412909401</c:v>
                </c:pt>
                <c:pt idx="78367">
                  <c:v>37.217961604137102</c:v>
                </c:pt>
                <c:pt idx="78368">
                  <c:v>37.218098794925702</c:v>
                </c:pt>
                <c:pt idx="78369">
                  <c:v>37.2182359852752</c:v>
                </c:pt>
                <c:pt idx="78370">
                  <c:v>37.218373175185498</c:v>
                </c:pt>
                <c:pt idx="78371">
                  <c:v>37.218510364656701</c:v>
                </c:pt>
                <c:pt idx="78372">
                  <c:v>37.218647553688797</c:v>
                </c:pt>
                <c:pt idx="78373">
                  <c:v>37.218784742281699</c:v>
                </c:pt>
                <c:pt idx="78374">
                  <c:v>37.218921930435499</c:v>
                </c:pt>
                <c:pt idx="78375">
                  <c:v>37.219059118150199</c:v>
                </c:pt>
                <c:pt idx="78376">
                  <c:v>37.219196305425697</c:v>
                </c:pt>
                <c:pt idx="78377">
                  <c:v>37.219333492262201</c:v>
                </c:pt>
                <c:pt idx="78378">
                  <c:v>37.219470678659498</c:v>
                </c:pt>
                <c:pt idx="78379">
                  <c:v>37.219607864617601</c:v>
                </c:pt>
                <c:pt idx="78380">
                  <c:v>37.219745050136702</c:v>
                </c:pt>
                <c:pt idx="78381">
                  <c:v>37.219882235216701</c:v>
                </c:pt>
                <c:pt idx="78382">
                  <c:v>37.220019419857501</c:v>
                </c:pt>
                <c:pt idx="78383">
                  <c:v>37.220156604059198</c:v>
                </c:pt>
                <c:pt idx="78384">
                  <c:v>37.220293787821802</c:v>
                </c:pt>
                <c:pt idx="78385">
                  <c:v>37.220430971145298</c:v>
                </c:pt>
                <c:pt idx="78386">
                  <c:v>37.2205681540296</c:v>
                </c:pt>
                <c:pt idx="78387">
                  <c:v>37.2207053364749</c:v>
                </c:pt>
                <c:pt idx="78388">
                  <c:v>37.220842518481099</c:v>
                </c:pt>
                <c:pt idx="78389">
                  <c:v>37.220979700048098</c:v>
                </c:pt>
                <c:pt idx="78390">
                  <c:v>37.221116881176101</c:v>
                </c:pt>
                <c:pt idx="78391">
                  <c:v>37.221254061864897</c:v>
                </c:pt>
                <c:pt idx="78392">
                  <c:v>37.221391242114599</c:v>
                </c:pt>
                <c:pt idx="78393">
                  <c:v>37.221528421925299</c:v>
                </c:pt>
                <c:pt idx="78394">
                  <c:v>37.221665601296799</c:v>
                </c:pt>
                <c:pt idx="78395">
                  <c:v>37.221802780229197</c:v>
                </c:pt>
                <c:pt idx="78396">
                  <c:v>37.221939958722601</c:v>
                </c:pt>
                <c:pt idx="78397">
                  <c:v>37.222077136776797</c:v>
                </c:pt>
                <c:pt idx="78398">
                  <c:v>37.222214314391898</c:v>
                </c:pt>
                <c:pt idx="78399">
                  <c:v>37.222351491567998</c:v>
                </c:pt>
                <c:pt idx="78400">
                  <c:v>37.222488668304997</c:v>
                </c:pt>
                <c:pt idx="78401">
                  <c:v>37.222625844602803</c:v>
                </c:pt>
                <c:pt idx="78402">
                  <c:v>37.222763020461599</c:v>
                </c:pt>
                <c:pt idx="78403">
                  <c:v>37.222900195881301</c:v>
                </c:pt>
                <c:pt idx="78404">
                  <c:v>37.223037370861903</c:v>
                </c:pt>
                <c:pt idx="78405">
                  <c:v>37.223174545403403</c:v>
                </c:pt>
                <c:pt idx="78406">
                  <c:v>37.223311719505801</c:v>
                </c:pt>
                <c:pt idx="78407">
                  <c:v>37.223448893169198</c:v>
                </c:pt>
                <c:pt idx="78408">
                  <c:v>37.223586066393501</c:v>
                </c:pt>
                <c:pt idx="78409">
                  <c:v>37.223723239178703</c:v>
                </c:pt>
                <c:pt idx="78410">
                  <c:v>37.223860411524797</c:v>
                </c:pt>
                <c:pt idx="78411">
                  <c:v>37.223997583431803</c:v>
                </c:pt>
                <c:pt idx="78412">
                  <c:v>37.224134754899801</c:v>
                </c:pt>
                <c:pt idx="78413">
                  <c:v>37.224271925928697</c:v>
                </c:pt>
                <c:pt idx="78414">
                  <c:v>37.224409096518499</c:v>
                </c:pt>
                <c:pt idx="78415">
                  <c:v>37.2245462666693</c:v>
                </c:pt>
                <c:pt idx="78416">
                  <c:v>37.2246834363809</c:v>
                </c:pt>
                <c:pt idx="78417">
                  <c:v>37.224820605653498</c:v>
                </c:pt>
                <c:pt idx="78418">
                  <c:v>37.224957774487102</c:v>
                </c:pt>
                <c:pt idx="78419">
                  <c:v>37.225094942881597</c:v>
                </c:pt>
                <c:pt idx="78420">
                  <c:v>37.225232110836998</c:v>
                </c:pt>
                <c:pt idx="78421">
                  <c:v>37.225369278353298</c:v>
                </c:pt>
                <c:pt idx="78422">
                  <c:v>37.225506445430597</c:v>
                </c:pt>
                <c:pt idx="78423">
                  <c:v>37.2256436120689</c:v>
                </c:pt>
                <c:pt idx="78424">
                  <c:v>37.225780778268003</c:v>
                </c:pt>
                <c:pt idx="78425">
                  <c:v>37.225917944028197</c:v>
                </c:pt>
                <c:pt idx="78426">
                  <c:v>37.226055109349197</c:v>
                </c:pt>
                <c:pt idx="78427">
                  <c:v>37.226192274231202</c:v>
                </c:pt>
                <c:pt idx="78428">
                  <c:v>37.226329438674199</c:v>
                </c:pt>
                <c:pt idx="78429">
                  <c:v>37.226466602678101</c:v>
                </c:pt>
                <c:pt idx="78430">
                  <c:v>37.226603766242903</c:v>
                </c:pt>
                <c:pt idx="78431">
                  <c:v>37.226740929368802</c:v>
                </c:pt>
                <c:pt idx="78432">
                  <c:v>37.2268780920555</c:v>
                </c:pt>
                <c:pt idx="78433">
                  <c:v>37.227015254303197</c:v>
                </c:pt>
                <c:pt idx="78434">
                  <c:v>37.227152416111899</c:v>
                </c:pt>
                <c:pt idx="78435">
                  <c:v>37.2272895774815</c:v>
                </c:pt>
                <c:pt idx="78436">
                  <c:v>37.227426738412099</c:v>
                </c:pt>
                <c:pt idx="78437">
                  <c:v>37.227563898903703</c:v>
                </c:pt>
                <c:pt idx="78438">
                  <c:v>37.2277010589562</c:v>
                </c:pt>
                <c:pt idx="78439">
                  <c:v>37.227838218569602</c:v>
                </c:pt>
                <c:pt idx="78440">
                  <c:v>37.227975377744102</c:v>
                </c:pt>
                <c:pt idx="78441">
                  <c:v>37.2281125364795</c:v>
                </c:pt>
                <c:pt idx="78442">
                  <c:v>37.228249694775897</c:v>
                </c:pt>
                <c:pt idx="78443">
                  <c:v>37.2283868526332</c:v>
                </c:pt>
                <c:pt idx="78444">
                  <c:v>37.228524010051501</c:v>
                </c:pt>
                <c:pt idx="78445">
                  <c:v>37.228661167030801</c:v>
                </c:pt>
                <c:pt idx="78446">
                  <c:v>37.228798323570999</c:v>
                </c:pt>
                <c:pt idx="78447">
                  <c:v>37.228935479672202</c:v>
                </c:pt>
                <c:pt idx="78448">
                  <c:v>37.229072635334497</c:v>
                </c:pt>
                <c:pt idx="78449">
                  <c:v>37.229209790557597</c:v>
                </c:pt>
                <c:pt idx="78450">
                  <c:v>37.229346945341803</c:v>
                </c:pt>
                <c:pt idx="78451">
                  <c:v>37.2294840996869</c:v>
                </c:pt>
                <c:pt idx="78452">
                  <c:v>37.229621253593002</c:v>
                </c:pt>
                <c:pt idx="78453">
                  <c:v>37.229758407060103</c:v>
                </c:pt>
                <c:pt idx="78454">
                  <c:v>37.229895560088202</c:v>
                </c:pt>
                <c:pt idx="78455">
                  <c:v>37.2300327126773</c:v>
                </c:pt>
                <c:pt idx="78456">
                  <c:v>37.230169864827303</c:v>
                </c:pt>
                <c:pt idx="78457">
                  <c:v>37.230307016538397</c:v>
                </c:pt>
                <c:pt idx="78458">
                  <c:v>37.230444167810397</c:v>
                </c:pt>
                <c:pt idx="78459">
                  <c:v>37.230581318643402</c:v>
                </c:pt>
                <c:pt idx="78460">
                  <c:v>37.230718469037498</c:v>
                </c:pt>
                <c:pt idx="78461">
                  <c:v>37.2308556189925</c:v>
                </c:pt>
                <c:pt idx="78462">
                  <c:v>37.2309927685085</c:v>
                </c:pt>
                <c:pt idx="78463">
                  <c:v>37.231129917585498</c:v>
                </c:pt>
                <c:pt idx="78464">
                  <c:v>37.231267066223502</c:v>
                </c:pt>
                <c:pt idx="78465">
                  <c:v>37.231404214422497</c:v>
                </c:pt>
                <c:pt idx="78466">
                  <c:v>37.231541362182497</c:v>
                </c:pt>
                <c:pt idx="78467">
                  <c:v>37.231678509503503</c:v>
                </c:pt>
                <c:pt idx="78468">
                  <c:v>37.2318156563855</c:v>
                </c:pt>
                <c:pt idx="78469">
                  <c:v>37.231952802828502</c:v>
                </c:pt>
                <c:pt idx="78470">
                  <c:v>37.232089948832503</c:v>
                </c:pt>
                <c:pt idx="78471">
                  <c:v>37.232227094397601</c:v>
                </c:pt>
                <c:pt idx="78472">
                  <c:v>37.232364239523598</c:v>
                </c:pt>
                <c:pt idx="78473">
                  <c:v>37.2325013842106</c:v>
                </c:pt>
                <c:pt idx="78474">
                  <c:v>37.2326385284587</c:v>
                </c:pt>
                <c:pt idx="78475">
                  <c:v>37.232775672267799</c:v>
                </c:pt>
                <c:pt idx="78476">
                  <c:v>37.232912815637903</c:v>
                </c:pt>
                <c:pt idx="78477">
                  <c:v>37.233049958568998</c:v>
                </c:pt>
                <c:pt idx="78478">
                  <c:v>37.233187101061098</c:v>
                </c:pt>
                <c:pt idx="78479">
                  <c:v>37.233324243114197</c:v>
                </c:pt>
                <c:pt idx="78480">
                  <c:v>37.2334613847284</c:v>
                </c:pt>
                <c:pt idx="78481">
                  <c:v>37.233598525903602</c:v>
                </c:pt>
                <c:pt idx="78482">
                  <c:v>37.233735666639802</c:v>
                </c:pt>
                <c:pt idx="78483">
                  <c:v>37.233872806937001</c:v>
                </c:pt>
                <c:pt idx="78484">
                  <c:v>37.234009946795297</c:v>
                </c:pt>
                <c:pt idx="78485">
                  <c:v>37.234147086214598</c:v>
                </c:pt>
                <c:pt idx="78486">
                  <c:v>37.234284225194898</c:v>
                </c:pt>
                <c:pt idx="78487">
                  <c:v>37.234421363736203</c:v>
                </c:pt>
                <c:pt idx="78488">
                  <c:v>37.234558501838599</c:v>
                </c:pt>
                <c:pt idx="78489">
                  <c:v>37.234695639502</c:v>
                </c:pt>
                <c:pt idx="78490">
                  <c:v>37.2348327767264</c:v>
                </c:pt>
                <c:pt idx="78491">
                  <c:v>37.234969913511897</c:v>
                </c:pt>
                <c:pt idx="78492">
                  <c:v>37.235107049858399</c:v>
                </c:pt>
                <c:pt idx="78493">
                  <c:v>37.235244185766</c:v>
                </c:pt>
                <c:pt idx="78494">
                  <c:v>37.235381321234598</c:v>
                </c:pt>
                <c:pt idx="78495">
                  <c:v>37.235518456264202</c:v>
                </c:pt>
                <c:pt idx="78496">
                  <c:v>37.235655590854897</c:v>
                </c:pt>
                <c:pt idx="78497">
                  <c:v>37.235792725006597</c:v>
                </c:pt>
                <c:pt idx="78498">
                  <c:v>37.235929858719402</c:v>
                </c:pt>
                <c:pt idx="78499">
                  <c:v>37.236066991993198</c:v>
                </c:pt>
                <c:pt idx="78500">
                  <c:v>37.236204124828099</c:v>
                </c:pt>
                <c:pt idx="78501">
                  <c:v>37.236341257223998</c:v>
                </c:pt>
                <c:pt idx="78502">
                  <c:v>37.236478389181002</c:v>
                </c:pt>
                <c:pt idx="78503">
                  <c:v>37.236615520698997</c:v>
                </c:pt>
                <c:pt idx="78504">
                  <c:v>37.236752651778097</c:v>
                </c:pt>
                <c:pt idx="78505">
                  <c:v>37.236889782418203</c:v>
                </c:pt>
                <c:pt idx="78506">
                  <c:v>37.237026912619399</c:v>
                </c:pt>
                <c:pt idx="78507">
                  <c:v>37.2371640423816</c:v>
                </c:pt>
                <c:pt idx="78508">
                  <c:v>37.2373011717049</c:v>
                </c:pt>
                <c:pt idx="78509">
                  <c:v>37.237438300589297</c:v>
                </c:pt>
                <c:pt idx="78510">
                  <c:v>37.237575429034699</c:v>
                </c:pt>
                <c:pt idx="78511">
                  <c:v>37.237712557041199</c:v>
                </c:pt>
                <c:pt idx="78512">
                  <c:v>37.237849684608797</c:v>
                </c:pt>
                <c:pt idx="78513">
                  <c:v>37.2379868117374</c:v>
                </c:pt>
                <c:pt idx="78514">
                  <c:v>37.238123938427101</c:v>
                </c:pt>
                <c:pt idx="78515">
                  <c:v>37.2382610646779</c:v>
                </c:pt>
                <c:pt idx="78516">
                  <c:v>37.238398190489697</c:v>
                </c:pt>
                <c:pt idx="78517">
                  <c:v>37.238535315862599</c:v>
                </c:pt>
                <c:pt idx="78518">
                  <c:v>37.238672440796599</c:v>
                </c:pt>
                <c:pt idx="78519">
                  <c:v>37.238809565291703</c:v>
                </c:pt>
                <c:pt idx="78520">
                  <c:v>37.238946689347799</c:v>
                </c:pt>
                <c:pt idx="78521">
                  <c:v>37.239083812964999</c:v>
                </c:pt>
                <c:pt idx="78522">
                  <c:v>37.239220936143298</c:v>
                </c:pt>
                <c:pt idx="78523">
                  <c:v>37.239358058882701</c:v>
                </c:pt>
                <c:pt idx="78524">
                  <c:v>37.239495181183102</c:v>
                </c:pt>
                <c:pt idx="78525">
                  <c:v>37.239632303044701</c:v>
                </c:pt>
                <c:pt idx="78526">
                  <c:v>37.239769424467298</c:v>
                </c:pt>
                <c:pt idx="78527">
                  <c:v>37.239906545450999</c:v>
                </c:pt>
                <c:pt idx="78528">
                  <c:v>37.240043665995799</c:v>
                </c:pt>
                <c:pt idx="78529">
                  <c:v>37.240180786101703</c:v>
                </c:pt>
                <c:pt idx="78530">
                  <c:v>37.240317905768698</c:v>
                </c:pt>
                <c:pt idx="78531">
                  <c:v>37.240455024996798</c:v>
                </c:pt>
                <c:pt idx="78532">
                  <c:v>37.240592143785904</c:v>
                </c:pt>
                <c:pt idx="78533">
                  <c:v>37.240729262136199</c:v>
                </c:pt>
                <c:pt idx="78534">
                  <c:v>37.2408663800475</c:v>
                </c:pt>
                <c:pt idx="78535">
                  <c:v>37.241003497519998</c:v>
                </c:pt>
                <c:pt idx="78536">
                  <c:v>37.241140614553501</c:v>
                </c:pt>
                <c:pt idx="78537">
                  <c:v>37.241277731148202</c:v>
                </c:pt>
                <c:pt idx="78538">
                  <c:v>37.241414847304</c:v>
                </c:pt>
                <c:pt idx="78539">
                  <c:v>37.241551963020797</c:v>
                </c:pt>
                <c:pt idx="78540">
                  <c:v>37.241689078298798</c:v>
                </c:pt>
                <c:pt idx="78541">
                  <c:v>37.241826193137904</c:v>
                </c:pt>
                <c:pt idx="78542">
                  <c:v>37.241963307538001</c:v>
                </c:pt>
                <c:pt idx="78543">
                  <c:v>37.242100421499302</c:v>
                </c:pt>
                <c:pt idx="78544">
                  <c:v>37.242237535021701</c:v>
                </c:pt>
                <c:pt idx="78545">
                  <c:v>37.242374648105198</c:v>
                </c:pt>
                <c:pt idx="78546">
                  <c:v>37.242511760749899</c:v>
                </c:pt>
                <c:pt idx="78547">
                  <c:v>37.242648872955598</c:v>
                </c:pt>
                <c:pt idx="78548">
                  <c:v>37.242785984722403</c:v>
                </c:pt>
                <c:pt idx="78549">
                  <c:v>37.242923096050397</c:v>
                </c:pt>
                <c:pt idx="78550">
                  <c:v>37.243060206939496</c:v>
                </c:pt>
                <c:pt idx="78551">
                  <c:v>37.243197317389701</c:v>
                </c:pt>
                <c:pt idx="78552">
                  <c:v>37.243334427401102</c:v>
                </c:pt>
                <c:pt idx="78553">
                  <c:v>37.243471536973502</c:v>
                </c:pt>
                <c:pt idx="78554">
                  <c:v>37.243608646107099</c:v>
                </c:pt>
                <c:pt idx="78555">
                  <c:v>37.2437457548018</c:v>
                </c:pt>
                <c:pt idx="78556">
                  <c:v>37.2438828630576</c:v>
                </c:pt>
                <c:pt idx="78557">
                  <c:v>37.244019970874596</c:v>
                </c:pt>
                <c:pt idx="78558">
                  <c:v>37.244157078252698</c:v>
                </c:pt>
                <c:pt idx="78559">
                  <c:v>37.244294185191897</c:v>
                </c:pt>
                <c:pt idx="78560">
                  <c:v>37.244431291692301</c:v>
                </c:pt>
                <c:pt idx="78561">
                  <c:v>37.244568397753703</c:v>
                </c:pt>
                <c:pt idx="78562">
                  <c:v>37.244705503376402</c:v>
                </c:pt>
                <c:pt idx="78563">
                  <c:v>37.244842608560099</c:v>
                </c:pt>
                <c:pt idx="78564">
                  <c:v>37.244979713305</c:v>
                </c:pt>
                <c:pt idx="78565">
                  <c:v>37.245116817611098</c:v>
                </c:pt>
                <c:pt idx="78566">
                  <c:v>37.245253921478302</c:v>
                </c:pt>
                <c:pt idx="78567">
                  <c:v>37.245391024906603</c:v>
                </c:pt>
                <c:pt idx="78568">
                  <c:v>37.245528127896101</c:v>
                </c:pt>
                <c:pt idx="78569">
                  <c:v>37.245665230446697</c:v>
                </c:pt>
                <c:pt idx="78570">
                  <c:v>37.245802332558497</c:v>
                </c:pt>
                <c:pt idx="78571">
                  <c:v>37.245939434231403</c:v>
                </c:pt>
                <c:pt idx="78572">
                  <c:v>37.246076535465399</c:v>
                </c:pt>
                <c:pt idx="78573">
                  <c:v>37.246213636260599</c:v>
                </c:pt>
                <c:pt idx="78574">
                  <c:v>37.246350736617003</c:v>
                </c:pt>
                <c:pt idx="78575">
                  <c:v>37.246487836534499</c:v>
                </c:pt>
                <c:pt idx="78576">
                  <c:v>37.246624936013198</c:v>
                </c:pt>
                <c:pt idx="78577">
                  <c:v>37.246762035053003</c:v>
                </c:pt>
                <c:pt idx="78578">
                  <c:v>37.246899133653997</c:v>
                </c:pt>
                <c:pt idx="78579">
                  <c:v>37.247036231816203</c:v>
                </c:pt>
                <c:pt idx="78580">
                  <c:v>37.2471733295395</c:v>
                </c:pt>
                <c:pt idx="78581">
                  <c:v>37.247310426823901</c:v>
                </c:pt>
                <c:pt idx="78582">
                  <c:v>37.247447523669599</c:v>
                </c:pt>
                <c:pt idx="78583">
                  <c:v>37.247584620076402</c:v>
                </c:pt>
                <c:pt idx="78584">
                  <c:v>37.247721716044403</c:v>
                </c:pt>
                <c:pt idx="78585">
                  <c:v>37.247858811573501</c:v>
                </c:pt>
                <c:pt idx="78586">
                  <c:v>37.247995906663803</c:v>
                </c:pt>
                <c:pt idx="78587">
                  <c:v>37.248133001315303</c:v>
                </c:pt>
                <c:pt idx="78588">
                  <c:v>37.2482700955279</c:v>
                </c:pt>
                <c:pt idx="78589">
                  <c:v>37.248407189301702</c:v>
                </c:pt>
                <c:pt idx="78590">
                  <c:v>37.248544282636701</c:v>
                </c:pt>
                <c:pt idx="78591">
                  <c:v>37.248681375532897</c:v>
                </c:pt>
                <c:pt idx="78592">
                  <c:v>37.248818467990297</c:v>
                </c:pt>
                <c:pt idx="78593">
                  <c:v>37.248955560008802</c:v>
                </c:pt>
                <c:pt idx="78594">
                  <c:v>37.249092651588498</c:v>
                </c:pt>
                <c:pt idx="78595">
                  <c:v>37.249229742729398</c:v>
                </c:pt>
                <c:pt idx="78596">
                  <c:v>37.249366833431502</c:v>
                </c:pt>
                <c:pt idx="78597">
                  <c:v>37.249503923694697</c:v>
                </c:pt>
                <c:pt idx="78598">
                  <c:v>37.249641013519202</c:v>
                </c:pt>
                <c:pt idx="78599">
                  <c:v>37.249778102904799</c:v>
                </c:pt>
                <c:pt idx="78600">
                  <c:v>37.249915191851699</c:v>
                </c:pt>
                <c:pt idx="78601">
                  <c:v>37.250052280359697</c:v>
                </c:pt>
                <c:pt idx="78602">
                  <c:v>37.250189368428899</c:v>
                </c:pt>
                <c:pt idx="78603">
                  <c:v>37.250326456059298</c:v>
                </c:pt>
                <c:pt idx="78604">
                  <c:v>37.250463543250902</c:v>
                </c:pt>
                <c:pt idx="78605">
                  <c:v>37.250600630003703</c:v>
                </c:pt>
                <c:pt idx="78606">
                  <c:v>37.250737716317701</c:v>
                </c:pt>
                <c:pt idx="78607">
                  <c:v>37.250874802192897</c:v>
                </c:pt>
                <c:pt idx="78608">
                  <c:v>37.251011887629197</c:v>
                </c:pt>
                <c:pt idx="78609">
                  <c:v>37.251148972626801</c:v>
                </c:pt>
                <c:pt idx="78610">
                  <c:v>37.251286057185602</c:v>
                </c:pt>
                <c:pt idx="78611">
                  <c:v>37.251423141305601</c:v>
                </c:pt>
                <c:pt idx="78612">
                  <c:v>37.251560224986797</c:v>
                </c:pt>
                <c:pt idx="78613">
                  <c:v>37.251697308229197</c:v>
                </c:pt>
                <c:pt idx="78614">
                  <c:v>37.251834391032901</c:v>
                </c:pt>
                <c:pt idx="78615">
                  <c:v>37.251971473397703</c:v>
                </c:pt>
                <c:pt idx="78616">
                  <c:v>37.252108555323701</c:v>
                </c:pt>
                <c:pt idx="78617">
                  <c:v>37.252245636810997</c:v>
                </c:pt>
                <c:pt idx="78618">
                  <c:v>37.252382717859497</c:v>
                </c:pt>
                <c:pt idx="78619">
                  <c:v>37.252519798469102</c:v>
                </c:pt>
                <c:pt idx="78620">
                  <c:v>37.252656878640003</c:v>
                </c:pt>
                <c:pt idx="78621">
                  <c:v>37.252793958372202</c:v>
                </c:pt>
                <c:pt idx="78622">
                  <c:v>37.252931037665498</c:v>
                </c:pt>
                <c:pt idx="78623">
                  <c:v>37.253068116520097</c:v>
                </c:pt>
                <c:pt idx="78624">
                  <c:v>37.253205194935902</c:v>
                </c:pt>
                <c:pt idx="78625">
                  <c:v>37.253342272912903</c:v>
                </c:pt>
                <c:pt idx="78626">
                  <c:v>37.253479350451101</c:v>
                </c:pt>
                <c:pt idx="78627">
                  <c:v>37.253616427550597</c:v>
                </c:pt>
                <c:pt idx="78628">
                  <c:v>37.253753504211303</c:v>
                </c:pt>
                <c:pt idx="78629">
                  <c:v>37.2538905804332</c:v>
                </c:pt>
                <c:pt idx="78630">
                  <c:v>37.254027656216302</c:v>
                </c:pt>
                <c:pt idx="78631">
                  <c:v>37.254164731560699</c:v>
                </c:pt>
                <c:pt idx="78632">
                  <c:v>37.254301806466302</c:v>
                </c:pt>
                <c:pt idx="78633">
                  <c:v>37.254438880933201</c:v>
                </c:pt>
                <c:pt idx="78634">
                  <c:v>37.254575954961297</c:v>
                </c:pt>
                <c:pt idx="78635">
                  <c:v>37.254713028550597</c:v>
                </c:pt>
                <c:pt idx="78636">
                  <c:v>37.254850101701201</c:v>
                </c:pt>
                <c:pt idx="78637">
                  <c:v>37.254987174413003</c:v>
                </c:pt>
                <c:pt idx="78638">
                  <c:v>37.255124246686101</c:v>
                </c:pt>
                <c:pt idx="78639">
                  <c:v>37.255261318520397</c:v>
                </c:pt>
                <c:pt idx="78640">
                  <c:v>37.255398389915896</c:v>
                </c:pt>
                <c:pt idx="78641">
                  <c:v>37.2555354608727</c:v>
                </c:pt>
                <c:pt idx="78642">
                  <c:v>37.255672531390701</c:v>
                </c:pt>
                <c:pt idx="78643">
                  <c:v>37.255809601469998</c:v>
                </c:pt>
                <c:pt idx="78644">
                  <c:v>37.2559466711105</c:v>
                </c:pt>
                <c:pt idx="78645">
                  <c:v>37.256083740312299</c:v>
                </c:pt>
                <c:pt idx="78646">
                  <c:v>37.256220809075401</c:v>
                </c:pt>
                <c:pt idx="78647">
                  <c:v>37.256357877399701</c:v>
                </c:pt>
                <c:pt idx="78648">
                  <c:v>37.256494945285198</c:v>
                </c:pt>
                <c:pt idx="78649">
                  <c:v>37.256632012732098</c:v>
                </c:pt>
                <c:pt idx="78650">
                  <c:v>37.256769079740103</c:v>
                </c:pt>
                <c:pt idx="78651">
                  <c:v>37.256906146309497</c:v>
                </c:pt>
                <c:pt idx="78652">
                  <c:v>37.257043212440003</c:v>
                </c:pt>
                <c:pt idx="78653">
                  <c:v>37.257180278131898</c:v>
                </c:pt>
                <c:pt idx="78654">
                  <c:v>37.257317343384997</c:v>
                </c:pt>
                <c:pt idx="78655">
                  <c:v>37.257454408199401</c:v>
                </c:pt>
                <c:pt idx="78656">
                  <c:v>37.257591472575101</c:v>
                </c:pt>
                <c:pt idx="78657">
                  <c:v>37.257728536511998</c:v>
                </c:pt>
                <c:pt idx="78658">
                  <c:v>37.257865600010199</c:v>
                </c:pt>
                <c:pt idx="78659">
                  <c:v>37.258002663069703</c:v>
                </c:pt>
                <c:pt idx="78660">
                  <c:v>37.258139725690398</c:v>
                </c:pt>
                <c:pt idx="78661">
                  <c:v>37.258276787872397</c:v>
                </c:pt>
                <c:pt idx="78662">
                  <c:v>37.2584138496157</c:v>
                </c:pt>
                <c:pt idx="78663">
                  <c:v>37.258550910920299</c:v>
                </c:pt>
                <c:pt idx="78664">
                  <c:v>37.258687971786202</c:v>
                </c:pt>
                <c:pt idx="78665">
                  <c:v>37.258825032213302</c:v>
                </c:pt>
                <c:pt idx="78666">
                  <c:v>37.258962092201699</c:v>
                </c:pt>
                <c:pt idx="78667">
                  <c:v>37.2590991517514</c:v>
                </c:pt>
                <c:pt idx="78668">
                  <c:v>37.259236210862397</c:v>
                </c:pt>
                <c:pt idx="78669">
                  <c:v>37.259373269534599</c:v>
                </c:pt>
                <c:pt idx="78670">
                  <c:v>37.259510327768197</c:v>
                </c:pt>
                <c:pt idx="78671">
                  <c:v>37.259647385562999</c:v>
                </c:pt>
                <c:pt idx="78672">
                  <c:v>37.259784442919198</c:v>
                </c:pt>
                <c:pt idx="78673">
                  <c:v>37.259921499836601</c:v>
                </c:pt>
                <c:pt idx="78674">
                  <c:v>37.2600585563153</c:v>
                </c:pt>
                <c:pt idx="78675">
                  <c:v>37.260195612355297</c:v>
                </c:pt>
                <c:pt idx="78676">
                  <c:v>37.260332667956597</c:v>
                </c:pt>
                <c:pt idx="78677">
                  <c:v>37.260469723119201</c:v>
                </c:pt>
                <c:pt idx="78678">
                  <c:v>37.260606777843201</c:v>
                </c:pt>
                <c:pt idx="78679">
                  <c:v>37.260743832128398</c:v>
                </c:pt>
                <c:pt idx="78680">
                  <c:v>37.260880885974899</c:v>
                </c:pt>
                <c:pt idx="78681">
                  <c:v>37.261017939382697</c:v>
                </c:pt>
                <c:pt idx="78682">
                  <c:v>37.261154992351798</c:v>
                </c:pt>
                <c:pt idx="78683">
                  <c:v>37.261292044882197</c:v>
                </c:pt>
                <c:pt idx="78684">
                  <c:v>37.261429096973899</c:v>
                </c:pt>
                <c:pt idx="78685">
                  <c:v>37.261566148626997</c:v>
                </c:pt>
                <c:pt idx="78686">
                  <c:v>37.2617031998413</c:v>
                </c:pt>
                <c:pt idx="78687">
                  <c:v>37.261840250616999</c:v>
                </c:pt>
                <c:pt idx="78688">
                  <c:v>37.261977300953902</c:v>
                </c:pt>
                <c:pt idx="78689">
                  <c:v>37.262114350852201</c:v>
                </c:pt>
                <c:pt idx="78690">
                  <c:v>37.262251400311797</c:v>
                </c:pt>
                <c:pt idx="78691">
                  <c:v>37.262388449332697</c:v>
                </c:pt>
                <c:pt idx="78692">
                  <c:v>37.262525497915</c:v>
                </c:pt>
                <c:pt idx="78693">
                  <c:v>37.2626625460585</c:v>
                </c:pt>
                <c:pt idx="78694">
                  <c:v>37.262799593763397</c:v>
                </c:pt>
                <c:pt idx="78695">
                  <c:v>37.262936641029597</c:v>
                </c:pt>
                <c:pt idx="78696">
                  <c:v>37.263073687857101</c:v>
                </c:pt>
                <c:pt idx="78697">
                  <c:v>37.263210734246002</c:v>
                </c:pt>
                <c:pt idx="78698">
                  <c:v>37.263347780196099</c:v>
                </c:pt>
                <c:pt idx="78699">
                  <c:v>37.2634848257076</c:v>
                </c:pt>
                <c:pt idx="78700">
                  <c:v>37.263621870780497</c:v>
                </c:pt>
                <c:pt idx="78701">
                  <c:v>37.263758915414599</c:v>
                </c:pt>
                <c:pt idx="78702">
                  <c:v>37.263895959610103</c:v>
                </c:pt>
                <c:pt idx="78703">
                  <c:v>37.264033003366897</c:v>
                </c:pt>
                <c:pt idx="78704">
                  <c:v>37.264170046685102</c:v>
                </c:pt>
                <c:pt idx="78705">
                  <c:v>37.264307089564603</c:v>
                </c:pt>
                <c:pt idx="78706">
                  <c:v>37.264444132005401</c:v>
                </c:pt>
                <c:pt idx="78707">
                  <c:v>37.264581174007603</c:v>
                </c:pt>
                <c:pt idx="78708">
                  <c:v>37.264718215571101</c:v>
                </c:pt>
                <c:pt idx="78709">
                  <c:v>37.264855256696002</c:v>
                </c:pt>
                <c:pt idx="78710">
                  <c:v>37.2649922973822</c:v>
                </c:pt>
                <c:pt idx="78711">
                  <c:v>37.265129337629702</c:v>
                </c:pt>
                <c:pt idx="78712">
                  <c:v>37.2652663774386</c:v>
                </c:pt>
                <c:pt idx="78713">
                  <c:v>37.265403416808901</c:v>
                </c:pt>
                <c:pt idx="78714">
                  <c:v>37.265540455740499</c:v>
                </c:pt>
                <c:pt idx="78715">
                  <c:v>37.265677494233401</c:v>
                </c:pt>
                <c:pt idx="78716">
                  <c:v>37.265814532287699</c:v>
                </c:pt>
                <c:pt idx="78717">
                  <c:v>37.2659515699034</c:v>
                </c:pt>
                <c:pt idx="78718">
                  <c:v>37.266088607080398</c:v>
                </c:pt>
                <c:pt idx="78719">
                  <c:v>37.2662256438187</c:v>
                </c:pt>
                <c:pt idx="78720">
                  <c:v>37.266362680118398</c:v>
                </c:pt>
                <c:pt idx="78721">
                  <c:v>37.266499715979499</c:v>
                </c:pt>
                <c:pt idx="78722">
                  <c:v>37.266636751401897</c:v>
                </c:pt>
                <c:pt idx="78723">
                  <c:v>37.266773786385698</c:v>
                </c:pt>
                <c:pt idx="78724">
                  <c:v>37.266910820930903</c:v>
                </c:pt>
                <c:pt idx="78725">
                  <c:v>37.267047855037397</c:v>
                </c:pt>
                <c:pt idx="78726">
                  <c:v>37.267184888705302</c:v>
                </c:pt>
                <c:pt idx="78727">
                  <c:v>37.267321921934602</c:v>
                </c:pt>
                <c:pt idx="78728">
                  <c:v>37.2674589547252</c:v>
                </c:pt>
                <c:pt idx="78729">
                  <c:v>37.2675959870772</c:v>
                </c:pt>
                <c:pt idx="78730">
                  <c:v>37.267733018990597</c:v>
                </c:pt>
                <c:pt idx="78731">
                  <c:v>37.267870050465298</c:v>
                </c:pt>
                <c:pt idx="78732">
                  <c:v>37.268007081501402</c:v>
                </c:pt>
                <c:pt idx="78733">
                  <c:v>37.268144112098902</c:v>
                </c:pt>
                <c:pt idx="78734">
                  <c:v>37.268281142257798</c:v>
                </c:pt>
                <c:pt idx="78735">
                  <c:v>37.268418171977999</c:v>
                </c:pt>
                <c:pt idx="78736">
                  <c:v>37.268555201259701</c:v>
                </c:pt>
                <c:pt idx="78737">
                  <c:v>37.268692230102701</c:v>
                </c:pt>
                <c:pt idx="78738">
                  <c:v>37.268829258507097</c:v>
                </c:pt>
                <c:pt idx="78739">
                  <c:v>37.268966286472903</c:v>
                </c:pt>
                <c:pt idx="78740">
                  <c:v>37.269103313999999</c:v>
                </c:pt>
                <c:pt idx="78741">
                  <c:v>37.269240341088597</c:v>
                </c:pt>
                <c:pt idx="78742">
                  <c:v>37.2693773677385</c:v>
                </c:pt>
                <c:pt idx="78743">
                  <c:v>37.269514393949898</c:v>
                </c:pt>
                <c:pt idx="78744">
                  <c:v>37.269651419722599</c:v>
                </c:pt>
                <c:pt idx="78745">
                  <c:v>37.269788445056697</c:v>
                </c:pt>
                <c:pt idx="78746">
                  <c:v>37.269925469952199</c:v>
                </c:pt>
                <c:pt idx="78747">
                  <c:v>37.270062494409103</c:v>
                </c:pt>
                <c:pt idx="78748">
                  <c:v>37.270199518427397</c:v>
                </c:pt>
                <c:pt idx="78749">
                  <c:v>37.270336542007101</c:v>
                </c:pt>
                <c:pt idx="78750">
                  <c:v>37.270473565148201</c:v>
                </c:pt>
                <c:pt idx="78751">
                  <c:v>37.270610587850697</c:v>
                </c:pt>
                <c:pt idx="78752">
                  <c:v>37.270747610114597</c:v>
                </c:pt>
                <c:pt idx="78753">
                  <c:v>37.2708846319399</c:v>
                </c:pt>
                <c:pt idx="78754">
                  <c:v>37.271021653326599</c:v>
                </c:pt>
                <c:pt idx="78755">
                  <c:v>37.271158674274702</c:v>
                </c:pt>
                <c:pt idx="78756">
                  <c:v>37.2712956947843</c:v>
                </c:pt>
                <c:pt idx="78757">
                  <c:v>37.271432714855202</c:v>
                </c:pt>
                <c:pt idx="78758">
                  <c:v>37.2715697344875</c:v>
                </c:pt>
                <c:pt idx="78759">
                  <c:v>37.2717067536813</c:v>
                </c:pt>
                <c:pt idx="78760">
                  <c:v>37.271843772436497</c:v>
                </c:pt>
                <c:pt idx="78761">
                  <c:v>37.271980790753098</c:v>
                </c:pt>
                <c:pt idx="78762">
                  <c:v>37.272117808631101</c:v>
                </c:pt>
                <c:pt idx="78763">
                  <c:v>37.272254826070501</c:v>
                </c:pt>
                <c:pt idx="78764">
                  <c:v>37.272391843071297</c:v>
                </c:pt>
                <c:pt idx="78765">
                  <c:v>37.272528859633603</c:v>
                </c:pt>
                <c:pt idx="78766">
                  <c:v>37.272665875757298</c:v>
                </c:pt>
                <c:pt idx="78767">
                  <c:v>37.272802891442403</c:v>
                </c:pt>
                <c:pt idx="78768">
                  <c:v>37.272939906688897</c:v>
                </c:pt>
                <c:pt idx="78769">
                  <c:v>37.273076921496902</c:v>
                </c:pt>
                <c:pt idx="78770">
                  <c:v>37.273213935866302</c:v>
                </c:pt>
                <c:pt idx="78771">
                  <c:v>37.273350949797099</c:v>
                </c:pt>
                <c:pt idx="78772">
                  <c:v>37.273487963289298</c:v>
                </c:pt>
                <c:pt idx="78773">
                  <c:v>37.273624976343001</c:v>
                </c:pt>
                <c:pt idx="78774">
                  <c:v>37.2737619889581</c:v>
                </c:pt>
                <c:pt idx="78775">
                  <c:v>37.273899001134701</c:v>
                </c:pt>
                <c:pt idx="78776">
                  <c:v>37.274036012872699</c:v>
                </c:pt>
                <c:pt idx="78777">
                  <c:v>37.2741730241721</c:v>
                </c:pt>
                <c:pt idx="78778">
                  <c:v>37.274310035032997</c:v>
                </c:pt>
                <c:pt idx="78779">
                  <c:v>37.274447045455297</c:v>
                </c:pt>
                <c:pt idx="78780">
                  <c:v>37.274584055439</c:v>
                </c:pt>
                <c:pt idx="78781">
                  <c:v>37.274721064984199</c:v>
                </c:pt>
                <c:pt idx="78782">
                  <c:v>37.274858074090801</c:v>
                </c:pt>
                <c:pt idx="78783">
                  <c:v>37.274995082758899</c:v>
                </c:pt>
                <c:pt idx="78784">
                  <c:v>37.2751320909884</c:v>
                </c:pt>
                <c:pt idx="78785">
                  <c:v>37.275269098779397</c:v>
                </c:pt>
                <c:pt idx="78786">
                  <c:v>37.275406106131797</c:v>
                </c:pt>
                <c:pt idx="78787">
                  <c:v>37.2755431130457</c:v>
                </c:pt>
                <c:pt idx="78788">
                  <c:v>37.275680119520999</c:v>
                </c:pt>
                <c:pt idx="78789">
                  <c:v>37.275817125557801</c:v>
                </c:pt>
                <c:pt idx="78790">
                  <c:v>37.275954131156098</c:v>
                </c:pt>
                <c:pt idx="78791">
                  <c:v>37.276091136315799</c:v>
                </c:pt>
                <c:pt idx="78792">
                  <c:v>37.276228141036903</c:v>
                </c:pt>
                <c:pt idx="78793">
                  <c:v>37.276365145319502</c:v>
                </c:pt>
                <c:pt idx="78794">
                  <c:v>37.276502149163598</c:v>
                </c:pt>
                <c:pt idx="78795">
                  <c:v>37.276639152569103</c:v>
                </c:pt>
                <c:pt idx="78796">
                  <c:v>37.276776155536197</c:v>
                </c:pt>
                <c:pt idx="78797">
                  <c:v>37.276913158064602</c:v>
                </c:pt>
                <c:pt idx="78798">
                  <c:v>37.277050160154602</c:v>
                </c:pt>
                <c:pt idx="78799">
                  <c:v>37.277187161805998</c:v>
                </c:pt>
                <c:pt idx="78800">
                  <c:v>37.277324163018797</c:v>
                </c:pt>
                <c:pt idx="78801">
                  <c:v>37.277461163793198</c:v>
                </c:pt>
                <c:pt idx="78802">
                  <c:v>37.277598164129003</c:v>
                </c:pt>
                <c:pt idx="78803">
                  <c:v>37.277735164026303</c:v>
                </c:pt>
                <c:pt idx="78804">
                  <c:v>37.2778721634851</c:v>
                </c:pt>
                <c:pt idx="78805">
                  <c:v>37.278009162505299</c:v>
                </c:pt>
                <c:pt idx="78806">
                  <c:v>37.278146161087001</c:v>
                </c:pt>
                <c:pt idx="78807">
                  <c:v>37.278283159230298</c:v>
                </c:pt>
                <c:pt idx="78808">
                  <c:v>37.278420156934899</c:v>
                </c:pt>
                <c:pt idx="78809">
                  <c:v>37.278557154201103</c:v>
                </c:pt>
                <c:pt idx="78810">
                  <c:v>37.278694151028802</c:v>
                </c:pt>
                <c:pt idx="78811">
                  <c:v>37.278831147417897</c:v>
                </c:pt>
                <c:pt idx="78812">
                  <c:v>37.278968143368502</c:v>
                </c:pt>
                <c:pt idx="78813">
                  <c:v>37.279105138880603</c:v>
                </c:pt>
                <c:pt idx="78814">
                  <c:v>37.279242133954199</c:v>
                </c:pt>
                <c:pt idx="78815">
                  <c:v>37.279379128589298</c:v>
                </c:pt>
                <c:pt idx="78816">
                  <c:v>37.2795161227859</c:v>
                </c:pt>
                <c:pt idx="78817">
                  <c:v>37.279653116543997</c:v>
                </c:pt>
                <c:pt idx="78818">
                  <c:v>37.279790109863598</c:v>
                </c:pt>
                <c:pt idx="78819">
                  <c:v>37.279927102744601</c:v>
                </c:pt>
                <c:pt idx="78820">
                  <c:v>37.2800640951872</c:v>
                </c:pt>
                <c:pt idx="78821">
                  <c:v>37.280201087191301</c:v>
                </c:pt>
                <c:pt idx="78822">
                  <c:v>37.280338078756898</c:v>
                </c:pt>
                <c:pt idx="78823">
                  <c:v>37.280475069883899</c:v>
                </c:pt>
                <c:pt idx="78824">
                  <c:v>37.280612060572501</c:v>
                </c:pt>
                <c:pt idx="78825">
                  <c:v>37.2807490508226</c:v>
                </c:pt>
                <c:pt idx="78826">
                  <c:v>37.280886040634201</c:v>
                </c:pt>
                <c:pt idx="78827">
                  <c:v>37.281023030007297</c:v>
                </c:pt>
                <c:pt idx="78828">
                  <c:v>37.281160018941897</c:v>
                </c:pt>
                <c:pt idx="78829">
                  <c:v>37.281297007437999</c:v>
                </c:pt>
                <c:pt idx="78830">
                  <c:v>37.281433995495597</c:v>
                </c:pt>
                <c:pt idx="78831">
                  <c:v>37.281570983114797</c:v>
                </c:pt>
                <c:pt idx="78832">
                  <c:v>37.2817079702954</c:v>
                </c:pt>
                <c:pt idx="78833">
                  <c:v>37.281844957037599</c:v>
                </c:pt>
                <c:pt idx="78834">
                  <c:v>37.2819819433413</c:v>
                </c:pt>
                <c:pt idx="78835">
                  <c:v>37.282118929206497</c:v>
                </c:pt>
                <c:pt idx="78836">
                  <c:v>37.282255914633197</c:v>
                </c:pt>
                <c:pt idx="78837">
                  <c:v>37.282392899621499</c:v>
                </c:pt>
                <c:pt idx="78838">
                  <c:v>37.282529884171197</c:v>
                </c:pt>
                <c:pt idx="78839">
                  <c:v>37.282666868282497</c:v>
                </c:pt>
                <c:pt idx="78840">
                  <c:v>37.2828038519554</c:v>
                </c:pt>
                <c:pt idx="78841">
                  <c:v>37.282940835189699</c:v>
                </c:pt>
                <c:pt idx="78842">
                  <c:v>37.2830778179856</c:v>
                </c:pt>
                <c:pt idx="78843">
                  <c:v>37.283214800343004</c:v>
                </c:pt>
                <c:pt idx="78844">
                  <c:v>37.283351782262002</c:v>
                </c:pt>
                <c:pt idx="78845">
                  <c:v>37.283488763742398</c:v>
                </c:pt>
                <c:pt idx="78846">
                  <c:v>37.283625744784402</c:v>
                </c:pt>
                <c:pt idx="78847">
                  <c:v>37.283762725388002</c:v>
                </c:pt>
                <c:pt idx="78848">
                  <c:v>37.283899705553097</c:v>
                </c:pt>
                <c:pt idx="78849">
                  <c:v>37.284036685279702</c:v>
                </c:pt>
                <c:pt idx="78850">
                  <c:v>37.284173664567902</c:v>
                </c:pt>
                <c:pt idx="78851">
                  <c:v>37.284310643417598</c:v>
                </c:pt>
                <c:pt idx="78852">
                  <c:v>37.284447621828797</c:v>
                </c:pt>
                <c:pt idx="78853">
                  <c:v>37.284584599801597</c:v>
                </c:pt>
                <c:pt idx="78854">
                  <c:v>37.284721577336001</c:v>
                </c:pt>
                <c:pt idx="78855">
                  <c:v>37.2848585544318</c:v>
                </c:pt>
                <c:pt idx="78856">
                  <c:v>37.284995531089301</c:v>
                </c:pt>
                <c:pt idx="78857">
                  <c:v>37.285132507308298</c:v>
                </c:pt>
                <c:pt idx="78858">
                  <c:v>37.285269483088797</c:v>
                </c:pt>
                <c:pt idx="78859">
                  <c:v>37.285406458430899</c:v>
                </c:pt>
                <c:pt idx="78860">
                  <c:v>37.285543433334503</c:v>
                </c:pt>
                <c:pt idx="78861">
                  <c:v>37.285680407799703</c:v>
                </c:pt>
                <c:pt idx="78862">
                  <c:v>37.285817381826497</c:v>
                </c:pt>
                <c:pt idx="78863">
                  <c:v>37.285954355414802</c:v>
                </c:pt>
                <c:pt idx="78864">
                  <c:v>37.286091328564702</c:v>
                </c:pt>
                <c:pt idx="78865">
                  <c:v>37.286228301276097</c:v>
                </c:pt>
                <c:pt idx="78866">
                  <c:v>37.286365273549102</c:v>
                </c:pt>
                <c:pt idx="78867">
                  <c:v>37.286502245383602</c:v>
                </c:pt>
                <c:pt idx="78868">
                  <c:v>37.286639216779797</c:v>
                </c:pt>
                <c:pt idx="78869">
                  <c:v>37.286776187737502</c:v>
                </c:pt>
                <c:pt idx="78870">
                  <c:v>37.286913158256702</c:v>
                </c:pt>
                <c:pt idx="78871">
                  <c:v>37.287050128337597</c:v>
                </c:pt>
                <c:pt idx="78872">
                  <c:v>37.287187097980002</c:v>
                </c:pt>
                <c:pt idx="78873">
                  <c:v>37.287324067183903</c:v>
                </c:pt>
                <c:pt idx="78874">
                  <c:v>37.287461035949498</c:v>
                </c:pt>
                <c:pt idx="78875">
                  <c:v>37.287598004276603</c:v>
                </c:pt>
                <c:pt idx="78876">
                  <c:v>37.287734972165303</c:v>
                </c:pt>
                <c:pt idx="78877">
                  <c:v>37.287871939615599</c:v>
                </c:pt>
                <c:pt idx="78878">
                  <c:v>37.288008906627397</c:v>
                </c:pt>
                <c:pt idx="78879">
                  <c:v>37.288145873200897</c:v>
                </c:pt>
                <c:pt idx="78880">
                  <c:v>37.288282839335899</c:v>
                </c:pt>
                <c:pt idx="78881">
                  <c:v>37.288419805032497</c:v>
                </c:pt>
                <c:pt idx="78882">
                  <c:v>37.288556770290697</c:v>
                </c:pt>
                <c:pt idx="78883">
                  <c:v>37.288693735110499</c:v>
                </c:pt>
                <c:pt idx="78884">
                  <c:v>37.288830699491797</c:v>
                </c:pt>
                <c:pt idx="78885">
                  <c:v>37.288967663434804</c:v>
                </c:pt>
                <c:pt idx="78886">
                  <c:v>37.289104626939299</c:v>
                </c:pt>
                <c:pt idx="78887">
                  <c:v>37.289241590005503</c:v>
                </c:pt>
                <c:pt idx="78888">
                  <c:v>37.289378552633202</c:v>
                </c:pt>
                <c:pt idx="78889">
                  <c:v>37.289515514822497</c:v>
                </c:pt>
                <c:pt idx="78890">
                  <c:v>37.289652476573401</c:v>
                </c:pt>
                <c:pt idx="78891">
                  <c:v>37.289789437885901</c:v>
                </c:pt>
                <c:pt idx="78892">
                  <c:v>37.289926398760102</c:v>
                </c:pt>
                <c:pt idx="78893">
                  <c:v>37.290063359195798</c:v>
                </c:pt>
                <c:pt idx="78894">
                  <c:v>37.290200319193097</c:v>
                </c:pt>
                <c:pt idx="78895">
                  <c:v>37.290337278751998</c:v>
                </c:pt>
                <c:pt idx="78896">
                  <c:v>37.290474237872502</c:v>
                </c:pt>
                <c:pt idx="78897">
                  <c:v>37.2906111965547</c:v>
                </c:pt>
                <c:pt idx="78898">
                  <c:v>37.290748154798401</c:v>
                </c:pt>
                <c:pt idx="78899">
                  <c:v>37.290885112603803</c:v>
                </c:pt>
                <c:pt idx="78900">
                  <c:v>37.291022069970701</c:v>
                </c:pt>
                <c:pt idx="78901">
                  <c:v>37.291159026899301</c:v>
                </c:pt>
                <c:pt idx="78902">
                  <c:v>37.291295983389503</c:v>
                </c:pt>
                <c:pt idx="78903">
                  <c:v>37.2914329394413</c:v>
                </c:pt>
                <c:pt idx="78904">
                  <c:v>37.2915698950547</c:v>
                </c:pt>
                <c:pt idx="78905">
                  <c:v>37.291706850229701</c:v>
                </c:pt>
                <c:pt idx="78906">
                  <c:v>37.291843804966398</c:v>
                </c:pt>
                <c:pt idx="78907">
                  <c:v>37.291980759264597</c:v>
                </c:pt>
                <c:pt idx="78908">
                  <c:v>37.292117713124497</c:v>
                </c:pt>
                <c:pt idx="78909">
                  <c:v>37.2922546665461</c:v>
                </c:pt>
                <c:pt idx="78910">
                  <c:v>37.292391619529198</c:v>
                </c:pt>
                <c:pt idx="78911">
                  <c:v>37.292528572073998</c:v>
                </c:pt>
                <c:pt idx="78912">
                  <c:v>37.2926655241804</c:v>
                </c:pt>
                <c:pt idx="78913">
                  <c:v>37.292802475848397</c:v>
                </c:pt>
                <c:pt idx="78914">
                  <c:v>37.292939427077997</c:v>
                </c:pt>
                <c:pt idx="78915">
                  <c:v>37.293076377869298</c:v>
                </c:pt>
                <c:pt idx="78916">
                  <c:v>37.293213328222201</c:v>
                </c:pt>
                <c:pt idx="78917">
                  <c:v>37.293350278136799</c:v>
                </c:pt>
                <c:pt idx="78918">
                  <c:v>37.293487227612999</c:v>
                </c:pt>
                <c:pt idx="78919">
                  <c:v>37.293624176650802</c:v>
                </c:pt>
                <c:pt idx="78920">
                  <c:v>37.293761125250199</c:v>
                </c:pt>
                <c:pt idx="78921">
                  <c:v>37.293898073411299</c:v>
                </c:pt>
                <c:pt idx="78922">
                  <c:v>37.2940350211341</c:v>
                </c:pt>
                <c:pt idx="78923">
                  <c:v>37.294171968418503</c:v>
                </c:pt>
                <c:pt idx="78924">
                  <c:v>37.294308915264502</c:v>
                </c:pt>
                <c:pt idx="78925">
                  <c:v>37.294445861672202</c:v>
                </c:pt>
                <c:pt idx="78926">
                  <c:v>37.294582807641497</c:v>
                </c:pt>
                <c:pt idx="78927">
                  <c:v>37.294719753172402</c:v>
                </c:pt>
                <c:pt idx="78928">
                  <c:v>37.2948566982651</c:v>
                </c:pt>
                <c:pt idx="78929">
                  <c:v>37.294993642919302</c:v>
                </c:pt>
                <c:pt idx="78930">
                  <c:v>37.295130587135297</c:v>
                </c:pt>
                <c:pt idx="78931">
                  <c:v>37.295267530912803</c:v>
                </c:pt>
                <c:pt idx="78932">
                  <c:v>37.295404474252102</c:v>
                </c:pt>
                <c:pt idx="78933">
                  <c:v>37.295541417152897</c:v>
                </c:pt>
                <c:pt idx="78934">
                  <c:v>37.295678359615501</c:v>
                </c:pt>
                <c:pt idx="78935">
                  <c:v>37.295815301639699</c:v>
                </c:pt>
                <c:pt idx="78936">
                  <c:v>37.295952243225599</c:v>
                </c:pt>
                <c:pt idx="78937">
                  <c:v>37.296089184373102</c:v>
                </c:pt>
                <c:pt idx="78938">
                  <c:v>37.296226125082299</c:v>
                </c:pt>
                <c:pt idx="78939">
                  <c:v>37.296363065353098</c:v>
                </c:pt>
                <c:pt idx="78940">
                  <c:v>37.296500005185699</c:v>
                </c:pt>
                <c:pt idx="78941">
                  <c:v>37.296636944579802</c:v>
                </c:pt>
                <c:pt idx="78942">
                  <c:v>37.2967738835357</c:v>
                </c:pt>
                <c:pt idx="78943">
                  <c:v>37.296910822053199</c:v>
                </c:pt>
                <c:pt idx="78944">
                  <c:v>37.297047760132401</c:v>
                </c:pt>
                <c:pt idx="78945">
                  <c:v>37.297184697773297</c:v>
                </c:pt>
                <c:pt idx="78946">
                  <c:v>37.297321634975901</c:v>
                </c:pt>
                <c:pt idx="78947">
                  <c:v>37.297458571740101</c:v>
                </c:pt>
                <c:pt idx="78948">
                  <c:v>37.297595508066003</c:v>
                </c:pt>
                <c:pt idx="78949">
                  <c:v>37.297732443953599</c:v>
                </c:pt>
                <c:pt idx="78950">
                  <c:v>37.297869379402798</c:v>
                </c:pt>
                <c:pt idx="78951">
                  <c:v>37.298006314413797</c:v>
                </c:pt>
                <c:pt idx="78952">
                  <c:v>37.298143248986399</c:v>
                </c:pt>
                <c:pt idx="78953">
                  <c:v>37.298280183120703</c:v>
                </c:pt>
                <c:pt idx="78954">
                  <c:v>37.298417116816701</c:v>
                </c:pt>
                <c:pt idx="78955">
                  <c:v>37.298554050074401</c:v>
                </c:pt>
                <c:pt idx="78956">
                  <c:v>37.298690982893802</c:v>
                </c:pt>
                <c:pt idx="78957">
                  <c:v>37.298827915274899</c:v>
                </c:pt>
                <c:pt idx="78958">
                  <c:v>37.298964847217597</c:v>
                </c:pt>
                <c:pt idx="78959">
                  <c:v>37.299101778722097</c:v>
                </c:pt>
                <c:pt idx="78960">
                  <c:v>37.299238709788199</c:v>
                </c:pt>
                <c:pt idx="78961">
                  <c:v>37.299375640416002</c:v>
                </c:pt>
                <c:pt idx="78962">
                  <c:v>37.2995125706056</c:v>
                </c:pt>
                <c:pt idx="78963">
                  <c:v>37.2996495003568</c:v>
                </c:pt>
                <c:pt idx="78964">
                  <c:v>37.299786429669801</c:v>
                </c:pt>
                <c:pt idx="78965">
                  <c:v>37.299923358544397</c:v>
                </c:pt>
                <c:pt idx="78966">
                  <c:v>37.300060286980703</c:v>
                </c:pt>
                <c:pt idx="78967">
                  <c:v>37.300197214978802</c:v>
                </c:pt>
                <c:pt idx="78968">
                  <c:v>37.300334142538503</c:v>
                </c:pt>
                <c:pt idx="78969">
                  <c:v>37.300471069659999</c:v>
                </c:pt>
                <c:pt idx="78970">
                  <c:v>37.300607996343203</c:v>
                </c:pt>
                <c:pt idx="78971">
                  <c:v>37.300744922588002</c:v>
                </c:pt>
                <c:pt idx="78972">
                  <c:v>37.300881848394603</c:v>
                </c:pt>
                <c:pt idx="78973">
                  <c:v>37.301018773762898</c:v>
                </c:pt>
                <c:pt idx="78974">
                  <c:v>37.301155698692902</c:v>
                </c:pt>
                <c:pt idx="78975">
                  <c:v>37.3012926231847</c:v>
                </c:pt>
                <c:pt idx="78976">
                  <c:v>37.301429547238101</c:v>
                </c:pt>
                <c:pt idx="78977">
                  <c:v>37.301566470853302</c:v>
                </c:pt>
                <c:pt idx="78978">
                  <c:v>37.301703394030199</c:v>
                </c:pt>
                <c:pt idx="78979">
                  <c:v>37.301840316768804</c:v>
                </c:pt>
                <c:pt idx="78980">
                  <c:v>37.301977239069103</c:v>
                </c:pt>
                <c:pt idx="78981">
                  <c:v>37.302114160931197</c:v>
                </c:pt>
                <c:pt idx="78982">
                  <c:v>37.3022510823549</c:v>
                </c:pt>
                <c:pt idx="78983">
                  <c:v>37.302388003340397</c:v>
                </c:pt>
                <c:pt idx="78984">
                  <c:v>37.302524923887702</c:v>
                </c:pt>
                <c:pt idx="78985">
                  <c:v>37.302661843996603</c:v>
                </c:pt>
                <c:pt idx="78986">
                  <c:v>37.302798763667298</c:v>
                </c:pt>
                <c:pt idx="78987">
                  <c:v>37.3029356828998</c:v>
                </c:pt>
                <c:pt idx="78988">
                  <c:v>37.303072601693898</c:v>
                </c:pt>
                <c:pt idx="78989">
                  <c:v>37.303209520049798</c:v>
                </c:pt>
                <c:pt idx="78990">
                  <c:v>37.303346437967399</c:v>
                </c:pt>
                <c:pt idx="78991">
                  <c:v>37.303483355446801</c:v>
                </c:pt>
                <c:pt idx="78992">
                  <c:v>37.303620272487898</c:v>
                </c:pt>
                <c:pt idx="78993">
                  <c:v>37.303757189090803</c:v>
                </c:pt>
                <c:pt idx="78994">
                  <c:v>37.303894105255402</c:v>
                </c:pt>
                <c:pt idx="78995">
                  <c:v>37.304031020981697</c:v>
                </c:pt>
                <c:pt idx="78996">
                  <c:v>37.304167936269799</c:v>
                </c:pt>
                <c:pt idx="78997">
                  <c:v>37.304304851119603</c:v>
                </c:pt>
                <c:pt idx="78998">
                  <c:v>37.304441765531202</c:v>
                </c:pt>
                <c:pt idx="78999">
                  <c:v>37.304578679504502</c:v>
                </c:pt>
                <c:pt idx="79000">
                  <c:v>37.304715593039603</c:v>
                </c:pt>
                <c:pt idx="79001">
                  <c:v>37.304852506136399</c:v>
                </c:pt>
                <c:pt idx="79002">
                  <c:v>37.304989418795003</c:v>
                </c:pt>
                <c:pt idx="79003">
                  <c:v>37.305126331015302</c:v>
                </c:pt>
                <c:pt idx="79004">
                  <c:v>37.305263242797402</c:v>
                </c:pt>
                <c:pt idx="79005">
                  <c:v>37.305400154141303</c:v>
                </c:pt>
                <c:pt idx="79006">
                  <c:v>37.305537065046899</c:v>
                </c:pt>
                <c:pt idx="79007">
                  <c:v>37.305673975514203</c:v>
                </c:pt>
                <c:pt idx="79008">
                  <c:v>37.305810885543401</c:v>
                </c:pt>
                <c:pt idx="79009">
                  <c:v>37.305947795134301</c:v>
                </c:pt>
                <c:pt idx="79010">
                  <c:v>37.306084704286903</c:v>
                </c:pt>
                <c:pt idx="79011">
                  <c:v>37.306221613001398</c:v>
                </c:pt>
                <c:pt idx="79012">
                  <c:v>37.306358521277502</c:v>
                </c:pt>
                <c:pt idx="79013">
                  <c:v>37.3064954291155</c:v>
                </c:pt>
                <c:pt idx="79014">
                  <c:v>37.3066323365152</c:v>
                </c:pt>
                <c:pt idx="79015">
                  <c:v>37.306769243476701</c:v>
                </c:pt>
                <c:pt idx="79016">
                  <c:v>37.306906150000003</c:v>
                </c:pt>
                <c:pt idx="79017">
                  <c:v>37.307043056085099</c:v>
                </c:pt>
                <c:pt idx="79018">
                  <c:v>37.307179961731897</c:v>
                </c:pt>
                <c:pt idx="79019">
                  <c:v>37.307316866940504</c:v>
                </c:pt>
                <c:pt idx="79020">
                  <c:v>37.307453771710897</c:v>
                </c:pt>
                <c:pt idx="79021">
                  <c:v>37.307590676042999</c:v>
                </c:pt>
                <c:pt idx="79022">
                  <c:v>37.307727579937001</c:v>
                </c:pt>
                <c:pt idx="79023">
                  <c:v>37.307864483392699</c:v>
                </c:pt>
                <c:pt idx="79024">
                  <c:v>37.308001386410197</c:v>
                </c:pt>
                <c:pt idx="79025">
                  <c:v>37.308138288989497</c:v>
                </c:pt>
                <c:pt idx="79026">
                  <c:v>37.308275191130598</c:v>
                </c:pt>
                <c:pt idx="79027">
                  <c:v>37.3084120928335</c:v>
                </c:pt>
                <c:pt idx="79028">
                  <c:v>37.308548994098103</c:v>
                </c:pt>
                <c:pt idx="79029">
                  <c:v>37.308685894924601</c:v>
                </c:pt>
                <c:pt idx="79030">
                  <c:v>37.3088227953128</c:v>
                </c:pt>
                <c:pt idx="79031">
                  <c:v>37.3089596952628</c:v>
                </c:pt>
                <c:pt idx="79032">
                  <c:v>37.309096594774701</c:v>
                </c:pt>
                <c:pt idx="79033">
                  <c:v>37.309233493848303</c:v>
                </c:pt>
                <c:pt idx="79034">
                  <c:v>37.3093703924837</c:v>
                </c:pt>
                <c:pt idx="79035">
                  <c:v>37.309507290680997</c:v>
                </c:pt>
                <c:pt idx="79036">
                  <c:v>37.309644188439997</c:v>
                </c:pt>
                <c:pt idx="79037">
                  <c:v>37.309781085760797</c:v>
                </c:pt>
                <c:pt idx="79038">
                  <c:v>37.309917982643498</c:v>
                </c:pt>
                <c:pt idx="79039">
                  <c:v>37.3100548790879</c:v>
                </c:pt>
                <c:pt idx="79040">
                  <c:v>37.310191775094196</c:v>
                </c:pt>
                <c:pt idx="79041">
                  <c:v>37.310328670662201</c:v>
                </c:pt>
                <c:pt idx="79042">
                  <c:v>37.3104655657921</c:v>
                </c:pt>
                <c:pt idx="79043">
                  <c:v>37.3106024604838</c:v>
                </c:pt>
                <c:pt idx="79044">
                  <c:v>37.310739354737301</c:v>
                </c:pt>
                <c:pt idx="79045">
                  <c:v>37.310876248552603</c:v>
                </c:pt>
                <c:pt idx="79046">
                  <c:v>37.311013141929699</c:v>
                </c:pt>
                <c:pt idx="79047">
                  <c:v>37.311150034868596</c:v>
                </c:pt>
                <c:pt idx="79048">
                  <c:v>37.311286927369402</c:v>
                </c:pt>
                <c:pt idx="79049">
                  <c:v>37.311423819431901</c:v>
                </c:pt>
                <c:pt idx="79050">
                  <c:v>37.311560711056302</c:v>
                </c:pt>
                <c:pt idx="79051">
                  <c:v>37.311697602242504</c:v>
                </c:pt>
                <c:pt idx="79052">
                  <c:v>37.311834492990599</c:v>
                </c:pt>
                <c:pt idx="79053">
                  <c:v>37.311971383300403</c:v>
                </c:pt>
                <c:pt idx="79054">
                  <c:v>37.3121082731721</c:v>
                </c:pt>
                <c:pt idx="79055">
                  <c:v>37.312245162605699</c:v>
                </c:pt>
                <c:pt idx="79056">
                  <c:v>37.312382051600999</c:v>
                </c:pt>
                <c:pt idx="79057">
                  <c:v>37.312518940158199</c:v>
                </c:pt>
                <c:pt idx="79058">
                  <c:v>37.312655828277201</c:v>
                </c:pt>
                <c:pt idx="79059">
                  <c:v>37.312792715957997</c:v>
                </c:pt>
                <c:pt idx="79060">
                  <c:v>37.312929603200701</c:v>
                </c:pt>
                <c:pt idx="79061">
                  <c:v>37.313066490005198</c:v>
                </c:pt>
                <c:pt idx="79062">
                  <c:v>37.313203376371597</c:v>
                </c:pt>
                <c:pt idx="79063">
                  <c:v>37.313340262299803</c:v>
                </c:pt>
                <c:pt idx="79064">
                  <c:v>37.313477147789797</c:v>
                </c:pt>
                <c:pt idx="79065">
                  <c:v>37.313614032841699</c:v>
                </c:pt>
                <c:pt idx="79066">
                  <c:v>37.313750917455401</c:v>
                </c:pt>
                <c:pt idx="79067">
                  <c:v>37.313887801630997</c:v>
                </c:pt>
                <c:pt idx="79068">
                  <c:v>37.314024685368402</c:v>
                </c:pt>
                <c:pt idx="79069">
                  <c:v>37.3141615686676</c:v>
                </c:pt>
                <c:pt idx="79070">
                  <c:v>37.3142984515287</c:v>
                </c:pt>
                <c:pt idx="79071">
                  <c:v>37.3144353339517</c:v>
                </c:pt>
                <c:pt idx="79072">
                  <c:v>37.314572215936501</c:v>
                </c:pt>
                <c:pt idx="79073">
                  <c:v>37.314709097483103</c:v>
                </c:pt>
                <c:pt idx="79074">
                  <c:v>37.314845978591599</c:v>
                </c:pt>
                <c:pt idx="79075">
                  <c:v>37.314982859262003</c:v>
                </c:pt>
                <c:pt idx="79076">
                  <c:v>37.3151197394942</c:v>
                </c:pt>
                <c:pt idx="79077">
                  <c:v>37.315256619288299</c:v>
                </c:pt>
                <c:pt idx="79078">
                  <c:v>37.315393498644298</c:v>
                </c:pt>
                <c:pt idx="79079">
                  <c:v>37.315530377562098</c:v>
                </c:pt>
                <c:pt idx="79080">
                  <c:v>37.315667256041699</c:v>
                </c:pt>
                <c:pt idx="79081">
                  <c:v>37.315804134083301</c:v>
                </c:pt>
                <c:pt idx="79082">
                  <c:v>37.315941011686697</c:v>
                </c:pt>
                <c:pt idx="79083">
                  <c:v>37.3160778888519</c:v>
                </c:pt>
                <c:pt idx="79084">
                  <c:v>37.316214765579097</c:v>
                </c:pt>
                <c:pt idx="79085">
                  <c:v>37.316351641868103</c:v>
                </c:pt>
                <c:pt idx="79086">
                  <c:v>37.316488517718902</c:v>
                </c:pt>
                <c:pt idx="79087">
                  <c:v>37.316625393131702</c:v>
                </c:pt>
                <c:pt idx="79088">
                  <c:v>37.316762268106302</c:v>
                </c:pt>
                <c:pt idx="79089">
                  <c:v>37.316899142642797</c:v>
                </c:pt>
                <c:pt idx="79090">
                  <c:v>37.317036016741199</c:v>
                </c:pt>
                <c:pt idx="79091">
                  <c:v>37.317172890401402</c:v>
                </c:pt>
                <c:pt idx="79092">
                  <c:v>37.317309763623498</c:v>
                </c:pt>
                <c:pt idx="79093">
                  <c:v>37.317446636407603</c:v>
                </c:pt>
                <c:pt idx="79094">
                  <c:v>37.317583508753401</c:v>
                </c:pt>
                <c:pt idx="79095">
                  <c:v>37.3177203806612</c:v>
                </c:pt>
                <c:pt idx="79096">
                  <c:v>37.317857252130899</c:v>
                </c:pt>
                <c:pt idx="79097">
                  <c:v>37.3179941231624</c:v>
                </c:pt>
                <c:pt idx="79098">
                  <c:v>37.318130993755901</c:v>
                </c:pt>
                <c:pt idx="79099">
                  <c:v>37.318267863911203</c:v>
                </c:pt>
                <c:pt idx="79100">
                  <c:v>37.318404733628398</c:v>
                </c:pt>
                <c:pt idx="79101">
                  <c:v>37.318541602907501</c:v>
                </c:pt>
                <c:pt idx="79102">
                  <c:v>37.318678471748498</c:v>
                </c:pt>
                <c:pt idx="79103">
                  <c:v>37.318815340151403</c:v>
                </c:pt>
                <c:pt idx="79104">
                  <c:v>37.318952208116201</c:v>
                </c:pt>
                <c:pt idx="79105">
                  <c:v>37.3190890756429</c:v>
                </c:pt>
                <c:pt idx="79106">
                  <c:v>37.319225942731499</c:v>
                </c:pt>
                <c:pt idx="79107">
                  <c:v>37.319362809382</c:v>
                </c:pt>
                <c:pt idx="79108">
                  <c:v>37.3194996755944</c:v>
                </c:pt>
                <c:pt idx="79109">
                  <c:v>37.319636541368702</c:v>
                </c:pt>
                <c:pt idx="79110">
                  <c:v>37.319773406704897</c:v>
                </c:pt>
                <c:pt idx="79111">
                  <c:v>37.319910271603</c:v>
                </c:pt>
                <c:pt idx="79112">
                  <c:v>37.320047136063003</c:v>
                </c:pt>
                <c:pt idx="79113">
                  <c:v>37.320184000085</c:v>
                </c:pt>
                <c:pt idx="79114">
                  <c:v>37.320320863668798</c:v>
                </c:pt>
                <c:pt idx="79115">
                  <c:v>37.320457726814503</c:v>
                </c:pt>
                <c:pt idx="79116">
                  <c:v>37.320594589522202</c:v>
                </c:pt>
                <c:pt idx="79117">
                  <c:v>37.320731451791801</c:v>
                </c:pt>
                <c:pt idx="79118">
                  <c:v>37.320868313623301</c:v>
                </c:pt>
                <c:pt idx="79119">
                  <c:v>37.321005175016701</c:v>
                </c:pt>
                <c:pt idx="79120">
                  <c:v>37.321142035972002</c:v>
                </c:pt>
                <c:pt idx="79121">
                  <c:v>37.321278896489297</c:v>
                </c:pt>
                <c:pt idx="79122">
                  <c:v>37.321415756568399</c:v>
                </c:pt>
                <c:pt idx="79123">
                  <c:v>37.321552616209502</c:v>
                </c:pt>
                <c:pt idx="79124">
                  <c:v>37.321689475412597</c:v>
                </c:pt>
                <c:pt idx="79125">
                  <c:v>37.321826334177501</c:v>
                </c:pt>
                <c:pt idx="79126">
                  <c:v>37.321963192504398</c:v>
                </c:pt>
                <c:pt idx="79127">
                  <c:v>37.322100050393203</c:v>
                </c:pt>
                <c:pt idx="79128">
                  <c:v>37.322236907843902</c:v>
                </c:pt>
                <c:pt idx="79129">
                  <c:v>37.3223737648566</c:v>
                </c:pt>
                <c:pt idx="79130">
                  <c:v>37.322510621431199</c:v>
                </c:pt>
                <c:pt idx="79131">
                  <c:v>37.322647477567699</c:v>
                </c:pt>
                <c:pt idx="79132">
                  <c:v>37.322784333266199</c:v>
                </c:pt>
                <c:pt idx="79133">
                  <c:v>37.3229211885266</c:v>
                </c:pt>
                <c:pt idx="79134">
                  <c:v>37.323058043348901</c:v>
                </c:pt>
                <c:pt idx="79135">
                  <c:v>37.323194897733202</c:v>
                </c:pt>
                <c:pt idx="79136">
                  <c:v>37.323331751679397</c:v>
                </c:pt>
                <c:pt idx="79137">
                  <c:v>37.3234686051876</c:v>
                </c:pt>
                <c:pt idx="79138">
                  <c:v>37.323605458257703</c:v>
                </c:pt>
                <c:pt idx="79139">
                  <c:v>37.323742310889699</c:v>
                </c:pt>
                <c:pt idx="79140">
                  <c:v>37.323879163083703</c:v>
                </c:pt>
                <c:pt idx="79141">
                  <c:v>37.3240160148397</c:v>
                </c:pt>
                <c:pt idx="79142">
                  <c:v>37.324152866157597</c:v>
                </c:pt>
                <c:pt idx="79143">
                  <c:v>37.324289717037402</c:v>
                </c:pt>
                <c:pt idx="79144">
                  <c:v>37.3244265674793</c:v>
                </c:pt>
                <c:pt idx="79145">
                  <c:v>37.324563417482999</c:v>
                </c:pt>
                <c:pt idx="79146">
                  <c:v>37.324700267048698</c:v>
                </c:pt>
                <c:pt idx="79147">
                  <c:v>37.324837116176397</c:v>
                </c:pt>
                <c:pt idx="79148">
                  <c:v>37.324973964865997</c:v>
                </c:pt>
                <c:pt idx="79149">
                  <c:v>37.325110813117597</c:v>
                </c:pt>
                <c:pt idx="79150">
                  <c:v>37.325247660931197</c:v>
                </c:pt>
                <c:pt idx="79151">
                  <c:v>37.325384508306698</c:v>
                </c:pt>
                <c:pt idx="79152">
                  <c:v>37.325521355244099</c:v>
                </c:pt>
                <c:pt idx="79153">
                  <c:v>37.3256582017436</c:v>
                </c:pt>
                <c:pt idx="79154">
                  <c:v>37.325795047805002</c:v>
                </c:pt>
                <c:pt idx="79155">
                  <c:v>37.325931893428397</c:v>
                </c:pt>
                <c:pt idx="79156">
                  <c:v>37.326068738613699</c:v>
                </c:pt>
                <c:pt idx="79157">
                  <c:v>37.326205583361002</c:v>
                </c:pt>
                <c:pt idx="79158">
                  <c:v>37.326342427670298</c:v>
                </c:pt>
                <c:pt idx="79159">
                  <c:v>37.326479271541601</c:v>
                </c:pt>
                <c:pt idx="79160">
                  <c:v>37.326616114974797</c:v>
                </c:pt>
                <c:pt idx="79161">
                  <c:v>37.326752957970001</c:v>
                </c:pt>
                <c:pt idx="79162">
                  <c:v>37.326889800527198</c:v>
                </c:pt>
                <c:pt idx="79163">
                  <c:v>37.327026642646402</c:v>
                </c:pt>
                <c:pt idx="79164">
                  <c:v>37.3271634843275</c:v>
                </c:pt>
                <c:pt idx="79165">
                  <c:v>37.327300325570697</c:v>
                </c:pt>
                <c:pt idx="79166">
                  <c:v>37.327437166375802</c:v>
                </c:pt>
                <c:pt idx="79167">
                  <c:v>37.3275740067429</c:v>
                </c:pt>
                <c:pt idx="79168">
                  <c:v>37.327710846671998</c:v>
                </c:pt>
                <c:pt idx="79169">
                  <c:v>37.327847686162997</c:v>
                </c:pt>
                <c:pt idx="79170">
                  <c:v>37.327984525216102</c:v>
                </c:pt>
                <c:pt idx="79171">
                  <c:v>37.328121363831102</c:v>
                </c:pt>
                <c:pt idx="79172">
                  <c:v>37.3282582020082</c:v>
                </c:pt>
                <c:pt idx="79173">
                  <c:v>37.3283950397472</c:v>
                </c:pt>
                <c:pt idx="79174">
                  <c:v>37.328531877048299</c:v>
                </c:pt>
                <c:pt idx="79175">
                  <c:v>37.328668713911298</c:v>
                </c:pt>
                <c:pt idx="79176">
                  <c:v>37.328805550336298</c:v>
                </c:pt>
                <c:pt idx="79177">
                  <c:v>37.328942386323298</c:v>
                </c:pt>
                <c:pt idx="79178">
                  <c:v>37.329079221872398</c:v>
                </c:pt>
                <c:pt idx="79179">
                  <c:v>37.329216056983398</c:v>
                </c:pt>
                <c:pt idx="79180">
                  <c:v>37.329352891656399</c:v>
                </c:pt>
                <c:pt idx="79181">
                  <c:v>37.329489725891499</c:v>
                </c:pt>
                <c:pt idx="79182">
                  <c:v>37.329626559688499</c:v>
                </c:pt>
                <c:pt idx="79183">
                  <c:v>37.3297633930475</c:v>
                </c:pt>
                <c:pt idx="79184">
                  <c:v>37.329900225968601</c:v>
                </c:pt>
                <c:pt idx="79185">
                  <c:v>37.330037058451701</c:v>
                </c:pt>
                <c:pt idx="79186">
                  <c:v>37.330173890496702</c:v>
                </c:pt>
                <c:pt idx="79187">
                  <c:v>37.330310722103803</c:v>
                </c:pt>
                <c:pt idx="79188">
                  <c:v>37.330447553272897</c:v>
                </c:pt>
                <c:pt idx="79189">
                  <c:v>37.330584384004098</c:v>
                </c:pt>
                <c:pt idx="79190">
                  <c:v>37.330721214297199</c:v>
                </c:pt>
                <c:pt idx="79191">
                  <c:v>37.3308580441524</c:v>
                </c:pt>
                <c:pt idx="79192">
                  <c:v>37.330994873569502</c:v>
                </c:pt>
                <c:pt idx="79193">
                  <c:v>37.331131702548703</c:v>
                </c:pt>
                <c:pt idx="79194">
                  <c:v>37.331268531089897</c:v>
                </c:pt>
                <c:pt idx="79195">
                  <c:v>37.331405359193198</c:v>
                </c:pt>
                <c:pt idx="79196">
                  <c:v>37.331542186858499</c:v>
                </c:pt>
                <c:pt idx="79197">
                  <c:v>37.331679014085701</c:v>
                </c:pt>
                <c:pt idx="79198">
                  <c:v>37.331815840875102</c:v>
                </c:pt>
                <c:pt idx="79199">
                  <c:v>37.331952667226403</c:v>
                </c:pt>
                <c:pt idx="79200">
                  <c:v>37.332089493139797</c:v>
                </c:pt>
                <c:pt idx="79201">
                  <c:v>37.332226318615199</c:v>
                </c:pt>
                <c:pt idx="79202">
                  <c:v>37.332363143652699</c:v>
                </c:pt>
                <c:pt idx="79203">
                  <c:v>37.332499968252201</c:v>
                </c:pt>
                <c:pt idx="79204">
                  <c:v>37.332636792413702</c:v>
                </c:pt>
                <c:pt idx="79205">
                  <c:v>37.332773616137203</c:v>
                </c:pt>
                <c:pt idx="79206">
                  <c:v>37.332910439422903</c:v>
                </c:pt>
                <c:pt idx="79207">
                  <c:v>37.333047262270497</c:v>
                </c:pt>
                <c:pt idx="79208">
                  <c:v>37.333184084680198</c:v>
                </c:pt>
                <c:pt idx="79209">
                  <c:v>37.333320906651899</c:v>
                </c:pt>
                <c:pt idx="79210">
                  <c:v>37.333457728185699</c:v>
                </c:pt>
                <c:pt idx="79211">
                  <c:v>37.3335945492815</c:v>
                </c:pt>
                <c:pt idx="79212">
                  <c:v>37.3337313699394</c:v>
                </c:pt>
                <c:pt idx="79213">
                  <c:v>37.333868190159301</c:v>
                </c:pt>
                <c:pt idx="79214">
                  <c:v>37.334005009941201</c:v>
                </c:pt>
                <c:pt idx="79215">
                  <c:v>37.334141829285301</c:v>
                </c:pt>
                <c:pt idx="79216">
                  <c:v>37.334278648191301</c:v>
                </c:pt>
                <c:pt idx="79217">
                  <c:v>37.3344154666595</c:v>
                </c:pt>
                <c:pt idx="79218">
                  <c:v>37.3345522846896</c:v>
                </c:pt>
                <c:pt idx="79219">
                  <c:v>37.334689102281899</c:v>
                </c:pt>
                <c:pt idx="79220">
                  <c:v>37.334825919436199</c:v>
                </c:pt>
                <c:pt idx="79221">
                  <c:v>37.334962736152598</c:v>
                </c:pt>
                <c:pt idx="79222">
                  <c:v>37.335099552430997</c:v>
                </c:pt>
                <c:pt idx="79223">
                  <c:v>37.335236368271502</c:v>
                </c:pt>
                <c:pt idx="79224">
                  <c:v>37.335373183674001</c:v>
                </c:pt>
                <c:pt idx="79225">
                  <c:v>37.335509998638599</c:v>
                </c:pt>
                <c:pt idx="79226">
                  <c:v>37.335646813165297</c:v>
                </c:pt>
                <c:pt idx="79227">
                  <c:v>37.335783627254102</c:v>
                </c:pt>
                <c:pt idx="79228">
                  <c:v>37.3359204409049</c:v>
                </c:pt>
                <c:pt idx="79229">
                  <c:v>37.336057254117797</c:v>
                </c:pt>
                <c:pt idx="79230">
                  <c:v>37.336194066892801</c:v>
                </c:pt>
                <c:pt idx="79231">
                  <c:v>37.336330879229799</c:v>
                </c:pt>
                <c:pt idx="79232">
                  <c:v>37.336467691128902</c:v>
                </c:pt>
                <c:pt idx="79233">
                  <c:v>37.336604502590099</c:v>
                </c:pt>
                <c:pt idx="79234">
                  <c:v>37.336741313613402</c:v>
                </c:pt>
                <c:pt idx="79235">
                  <c:v>37.336878124198698</c:v>
                </c:pt>
                <c:pt idx="79236">
                  <c:v>37.3370149343462</c:v>
                </c:pt>
                <c:pt idx="79237">
                  <c:v>37.337151744055703</c:v>
                </c:pt>
                <c:pt idx="79238">
                  <c:v>37.337288553327298</c:v>
                </c:pt>
                <c:pt idx="79239">
                  <c:v>37.337425362160999</c:v>
                </c:pt>
                <c:pt idx="79240">
                  <c:v>37.337562170556801</c:v>
                </c:pt>
                <c:pt idx="79241">
                  <c:v>37.337698978514602</c:v>
                </c:pt>
                <c:pt idx="79242">
                  <c:v>37.337835786034603</c:v>
                </c:pt>
                <c:pt idx="79243">
                  <c:v>37.337972593116604</c:v>
                </c:pt>
                <c:pt idx="79244">
                  <c:v>37.338109399760803</c:v>
                </c:pt>
                <c:pt idx="79245">
                  <c:v>37.338246205967003</c:v>
                </c:pt>
                <c:pt idx="79246">
                  <c:v>37.338383011735303</c:v>
                </c:pt>
                <c:pt idx="79247">
                  <c:v>37.338519817065801</c:v>
                </c:pt>
                <c:pt idx="79248">
                  <c:v>37.3386566219583</c:v>
                </c:pt>
                <c:pt idx="79249">
                  <c:v>37.338793426412899</c:v>
                </c:pt>
                <c:pt idx="79250">
                  <c:v>37.338930230429597</c:v>
                </c:pt>
                <c:pt idx="79251">
                  <c:v>37.339067034008501</c:v>
                </c:pt>
                <c:pt idx="79252">
                  <c:v>37.339203837149398</c:v>
                </c:pt>
                <c:pt idx="79253">
                  <c:v>37.339340639852402</c:v>
                </c:pt>
                <c:pt idx="79254">
                  <c:v>37.339477442117598</c:v>
                </c:pt>
                <c:pt idx="79255">
                  <c:v>37.339614243944801</c:v>
                </c:pt>
                <c:pt idx="79256">
                  <c:v>37.339751045334197</c:v>
                </c:pt>
                <c:pt idx="79257">
                  <c:v>37.339887846285698</c:v>
                </c:pt>
                <c:pt idx="79258">
                  <c:v>37.3400246467993</c:v>
                </c:pt>
                <c:pt idx="79259">
                  <c:v>37.340161446875001</c:v>
                </c:pt>
                <c:pt idx="79260">
                  <c:v>37.340298246512802</c:v>
                </c:pt>
                <c:pt idx="79261">
                  <c:v>37.340435045712702</c:v>
                </c:pt>
                <c:pt idx="79262">
                  <c:v>37.340571844474702</c:v>
                </c:pt>
                <c:pt idx="79263">
                  <c:v>37.340708642798901</c:v>
                </c:pt>
                <c:pt idx="79264">
                  <c:v>37.3408454406852</c:v>
                </c:pt>
                <c:pt idx="79265">
                  <c:v>37.340982238133599</c:v>
                </c:pt>
                <c:pt idx="79266">
                  <c:v>37.341119035144096</c:v>
                </c:pt>
                <c:pt idx="79267">
                  <c:v>37.341255831716801</c:v>
                </c:pt>
                <c:pt idx="79268">
                  <c:v>37.341392627851597</c:v>
                </c:pt>
                <c:pt idx="79269">
                  <c:v>37.341529423548501</c:v>
                </c:pt>
                <c:pt idx="79270">
                  <c:v>37.341666218807497</c:v>
                </c:pt>
                <c:pt idx="79271">
                  <c:v>37.341803013628699</c:v>
                </c:pt>
                <c:pt idx="79272">
                  <c:v>37.341939808012</c:v>
                </c:pt>
                <c:pt idx="79273">
                  <c:v>37.342076601957501</c:v>
                </c:pt>
                <c:pt idx="79274">
                  <c:v>37.342213395465002</c:v>
                </c:pt>
                <c:pt idx="79275">
                  <c:v>37.342350188534802</c:v>
                </c:pt>
                <c:pt idx="79276">
                  <c:v>37.342486981166601</c:v>
                </c:pt>
                <c:pt idx="79277">
                  <c:v>37.3426237733606</c:v>
                </c:pt>
                <c:pt idx="79278">
                  <c:v>37.342760565116699</c:v>
                </c:pt>
                <c:pt idx="79279">
                  <c:v>37.342897356435003</c:v>
                </c:pt>
                <c:pt idx="79280">
                  <c:v>37.3430341473154</c:v>
                </c:pt>
                <c:pt idx="79281">
                  <c:v>37.343170937757897</c:v>
                </c:pt>
                <c:pt idx="79282">
                  <c:v>37.343307727762699</c:v>
                </c:pt>
                <c:pt idx="79283">
                  <c:v>37.343444517329502</c:v>
                </c:pt>
                <c:pt idx="79284">
                  <c:v>37.343581306458503</c:v>
                </c:pt>
                <c:pt idx="79285">
                  <c:v>37.343718095149598</c:v>
                </c:pt>
                <c:pt idx="79286">
                  <c:v>37.343854883402997</c:v>
                </c:pt>
                <c:pt idx="79287">
                  <c:v>37.343991671218397</c:v>
                </c:pt>
                <c:pt idx="79288">
                  <c:v>37.344128458596003</c:v>
                </c:pt>
                <c:pt idx="79289">
                  <c:v>37.344265245535802</c:v>
                </c:pt>
                <c:pt idx="79290">
                  <c:v>37.344402032037699</c:v>
                </c:pt>
                <c:pt idx="79291">
                  <c:v>37.344538818101803</c:v>
                </c:pt>
                <c:pt idx="79292">
                  <c:v>37.344675603728</c:v>
                </c:pt>
                <c:pt idx="79293">
                  <c:v>37.344812388916402</c:v>
                </c:pt>
                <c:pt idx="79294">
                  <c:v>37.344949173666997</c:v>
                </c:pt>
                <c:pt idx="79295">
                  <c:v>37.345085957979698</c:v>
                </c:pt>
                <c:pt idx="79296">
                  <c:v>37.345222741854599</c:v>
                </c:pt>
                <c:pt idx="79297">
                  <c:v>37.345359525291698</c:v>
                </c:pt>
                <c:pt idx="79298">
                  <c:v>37.345496308290898</c:v>
                </c:pt>
                <c:pt idx="79299">
                  <c:v>37.345633090852303</c:v>
                </c:pt>
                <c:pt idx="79300">
                  <c:v>37.3457698729759</c:v>
                </c:pt>
                <c:pt idx="79301">
                  <c:v>37.345906654661597</c:v>
                </c:pt>
                <c:pt idx="79302">
                  <c:v>37.3460434359095</c:v>
                </c:pt>
                <c:pt idx="79303">
                  <c:v>37.346180216719603</c:v>
                </c:pt>
                <c:pt idx="79304">
                  <c:v>37.346316997091897</c:v>
                </c:pt>
                <c:pt idx="79305">
                  <c:v>37.346453777026298</c:v>
                </c:pt>
                <c:pt idx="79306">
                  <c:v>37.346590556522997</c:v>
                </c:pt>
                <c:pt idx="79307">
                  <c:v>37.346727335581797</c:v>
                </c:pt>
                <c:pt idx="79308">
                  <c:v>37.346864114202802</c:v>
                </c:pt>
                <c:pt idx="79309">
                  <c:v>37.3470008923859</c:v>
                </c:pt>
                <c:pt idx="79310">
                  <c:v>37.347137670131303</c:v>
                </c:pt>
                <c:pt idx="79311">
                  <c:v>37.347274447438799</c:v>
                </c:pt>
                <c:pt idx="79312">
                  <c:v>37.347411224308601</c:v>
                </c:pt>
                <c:pt idx="79313">
                  <c:v>37.347548000740503</c:v>
                </c:pt>
                <c:pt idx="79314">
                  <c:v>37.347684776734603</c:v>
                </c:pt>
                <c:pt idx="79315">
                  <c:v>37.347821552290903</c:v>
                </c:pt>
                <c:pt idx="79316">
                  <c:v>37.347958327409401</c:v>
                </c:pt>
                <c:pt idx="79317">
                  <c:v>37.348095102090099</c:v>
                </c:pt>
                <c:pt idx="79318">
                  <c:v>37.348231876333003</c:v>
                </c:pt>
                <c:pt idx="79319">
                  <c:v>37.348368650138099</c:v>
                </c:pt>
                <c:pt idx="79320">
                  <c:v>37.348505423505401</c:v>
                </c:pt>
                <c:pt idx="79321">
                  <c:v>37.348642196434902</c:v>
                </c:pt>
                <c:pt idx="79322">
                  <c:v>37.348778968926602</c:v>
                </c:pt>
                <c:pt idx="79323">
                  <c:v>37.348915740980502</c:v>
                </c:pt>
                <c:pt idx="79324">
                  <c:v>37.3490525125966</c:v>
                </c:pt>
                <c:pt idx="79325">
                  <c:v>37.349189283774898</c:v>
                </c:pt>
                <c:pt idx="79326">
                  <c:v>37.349326054515402</c:v>
                </c:pt>
                <c:pt idx="79327">
                  <c:v>37.349462824818097</c:v>
                </c:pt>
                <c:pt idx="79328">
                  <c:v>37.349599594682999</c:v>
                </c:pt>
                <c:pt idx="79329">
                  <c:v>37.3497363641102</c:v>
                </c:pt>
                <c:pt idx="79330">
                  <c:v>37.3498731330995</c:v>
                </c:pt>
                <c:pt idx="79331">
                  <c:v>37.350009901651099</c:v>
                </c:pt>
                <c:pt idx="79332">
                  <c:v>37.350146669764897</c:v>
                </c:pt>
                <c:pt idx="79333">
                  <c:v>37.350283437440901</c:v>
                </c:pt>
                <c:pt idx="79334">
                  <c:v>37.350420204679097</c:v>
                </c:pt>
                <c:pt idx="79335">
                  <c:v>37.350556971479598</c:v>
                </c:pt>
                <c:pt idx="79336">
                  <c:v>37.350693737842299</c:v>
                </c:pt>
                <c:pt idx="79337">
                  <c:v>37.350830503767099</c:v>
                </c:pt>
                <c:pt idx="79338">
                  <c:v>37.350967269254298</c:v>
                </c:pt>
                <c:pt idx="79339">
                  <c:v>37.351104034303603</c:v>
                </c:pt>
                <c:pt idx="79340">
                  <c:v>37.3512407989152</c:v>
                </c:pt>
                <c:pt idx="79341">
                  <c:v>37.351377563089002</c:v>
                </c:pt>
                <c:pt idx="79342">
                  <c:v>37.351514326824997</c:v>
                </c:pt>
                <c:pt idx="79343">
                  <c:v>37.351651090123298</c:v>
                </c:pt>
                <c:pt idx="79344">
                  <c:v>37.351787852983698</c:v>
                </c:pt>
                <c:pt idx="79345">
                  <c:v>37.351924615406503</c:v>
                </c:pt>
                <c:pt idx="79346">
                  <c:v>37.352061377391401</c:v>
                </c:pt>
                <c:pt idx="79347">
                  <c:v>37.352198138938597</c:v>
                </c:pt>
                <c:pt idx="79348">
                  <c:v>37.352334900048099</c:v>
                </c:pt>
                <c:pt idx="79349">
                  <c:v>37.352471660719701</c:v>
                </c:pt>
                <c:pt idx="79350">
                  <c:v>37.3526084209537</c:v>
                </c:pt>
                <c:pt idx="79351">
                  <c:v>37.3527451807498</c:v>
                </c:pt>
                <c:pt idx="79352">
                  <c:v>37.352881940108198</c:v>
                </c:pt>
                <c:pt idx="79353">
                  <c:v>37.353018699028901</c:v>
                </c:pt>
                <c:pt idx="79354">
                  <c:v>37.353155457511797</c:v>
                </c:pt>
                <c:pt idx="79355">
                  <c:v>37.353292215556898</c:v>
                </c:pt>
                <c:pt idx="79356">
                  <c:v>37.353428973164299</c:v>
                </c:pt>
                <c:pt idx="79357">
                  <c:v>37.353565730333997</c:v>
                </c:pt>
                <c:pt idx="79358">
                  <c:v>37.353702487065902</c:v>
                </c:pt>
                <c:pt idx="79359">
                  <c:v>37.35383924336</c:v>
                </c:pt>
                <c:pt idx="79360">
                  <c:v>37.353975999216402</c:v>
                </c:pt>
                <c:pt idx="79361">
                  <c:v>37.354112754635103</c:v>
                </c:pt>
                <c:pt idx="79362">
                  <c:v>37.354249509615997</c:v>
                </c:pt>
                <c:pt idx="79363">
                  <c:v>37.354386264159203</c:v>
                </c:pt>
                <c:pt idx="79364">
                  <c:v>37.3545230182647</c:v>
                </c:pt>
                <c:pt idx="79365">
                  <c:v>37.354659771932397</c:v>
                </c:pt>
                <c:pt idx="79366">
                  <c:v>37.3547965251623</c:v>
                </c:pt>
                <c:pt idx="79367">
                  <c:v>37.354933277954601</c:v>
                </c:pt>
                <c:pt idx="79368">
                  <c:v>37.355070030309101</c:v>
                </c:pt>
                <c:pt idx="79369">
                  <c:v>37.3552067822258</c:v>
                </c:pt>
                <c:pt idx="79370">
                  <c:v>37.355343533704897</c:v>
                </c:pt>
                <c:pt idx="79371">
                  <c:v>37.3554802847462</c:v>
                </c:pt>
                <c:pt idx="79372">
                  <c:v>37.355617035349802</c:v>
                </c:pt>
                <c:pt idx="79373">
                  <c:v>37.355753785515603</c:v>
                </c:pt>
                <c:pt idx="79374">
                  <c:v>37.355890535243802</c:v>
                </c:pt>
                <c:pt idx="79375">
                  <c:v>37.3560272845342</c:v>
                </c:pt>
                <c:pt idx="79376">
                  <c:v>37.356164033386797</c:v>
                </c:pt>
                <c:pt idx="79377">
                  <c:v>37.356300781801799</c:v>
                </c:pt>
                <c:pt idx="79378">
                  <c:v>37.3564375297791</c:v>
                </c:pt>
                <c:pt idx="79379">
                  <c:v>37.3565742773186</c:v>
                </c:pt>
                <c:pt idx="79380">
                  <c:v>37.356711024420399</c:v>
                </c:pt>
                <c:pt idx="79381">
                  <c:v>37.356847771084503</c:v>
                </c:pt>
                <c:pt idx="79382">
                  <c:v>37.356984517310899</c:v>
                </c:pt>
                <c:pt idx="79383">
                  <c:v>37.357121263099501</c:v>
                </c:pt>
                <c:pt idx="79384">
                  <c:v>37.357258008450501</c:v>
                </c:pt>
                <c:pt idx="79385">
                  <c:v>37.3573947533637</c:v>
                </c:pt>
                <c:pt idx="79386">
                  <c:v>37.357531497839297</c:v>
                </c:pt>
                <c:pt idx="79387">
                  <c:v>37.3576682418771</c:v>
                </c:pt>
                <c:pt idx="79388">
                  <c:v>37.357804985477202</c:v>
                </c:pt>
                <c:pt idx="79389">
                  <c:v>37.357941728639702</c:v>
                </c:pt>
                <c:pt idx="79390">
                  <c:v>37.358078471364401</c:v>
                </c:pt>
                <c:pt idx="79391">
                  <c:v>37.358215213651398</c:v>
                </c:pt>
                <c:pt idx="79392">
                  <c:v>37.358351955500702</c:v>
                </c:pt>
                <c:pt idx="79393">
                  <c:v>37.358488696912303</c:v>
                </c:pt>
                <c:pt idx="79394">
                  <c:v>37.358625437886303</c:v>
                </c:pt>
                <c:pt idx="79395">
                  <c:v>37.358762178422502</c:v>
                </c:pt>
                <c:pt idx="79396">
                  <c:v>37.358898918521</c:v>
                </c:pt>
                <c:pt idx="79397">
                  <c:v>37.359035658181902</c:v>
                </c:pt>
                <c:pt idx="79398">
                  <c:v>37.359172397404997</c:v>
                </c:pt>
                <c:pt idx="79399">
                  <c:v>37.359309136190497</c:v>
                </c:pt>
                <c:pt idx="79400">
                  <c:v>37.359445874538203</c:v>
                </c:pt>
                <c:pt idx="79401">
                  <c:v>37.3595826124483</c:v>
                </c:pt>
                <c:pt idx="79402">
                  <c:v>37.359719349920702</c:v>
                </c:pt>
                <c:pt idx="79403">
                  <c:v>37.359856086955403</c:v>
                </c:pt>
                <c:pt idx="79404">
                  <c:v>37.359992823552503</c:v>
                </c:pt>
                <c:pt idx="79405">
                  <c:v>37.360129559711801</c:v>
                </c:pt>
                <c:pt idx="79406">
                  <c:v>37.360266295433497</c:v>
                </c:pt>
                <c:pt idx="79407">
                  <c:v>37.360403030717499</c:v>
                </c:pt>
                <c:pt idx="79408">
                  <c:v>37.3605397655638</c:v>
                </c:pt>
                <c:pt idx="79409">
                  <c:v>37.360676499972399</c:v>
                </c:pt>
                <c:pt idx="79410">
                  <c:v>37.360813233943396</c:v>
                </c:pt>
                <c:pt idx="79411">
                  <c:v>37.360949967476699</c:v>
                </c:pt>
                <c:pt idx="79412">
                  <c:v>37.361086700572301</c:v>
                </c:pt>
                <c:pt idx="79413">
                  <c:v>37.361223433230201</c:v>
                </c:pt>
                <c:pt idx="79414">
                  <c:v>37.361360165450499</c:v>
                </c:pt>
                <c:pt idx="79415">
                  <c:v>37.361496897233103</c:v>
                </c:pt>
                <c:pt idx="79416">
                  <c:v>37.361633628578097</c:v>
                </c:pt>
                <c:pt idx="79417">
                  <c:v>37.361770359485298</c:v>
                </c:pt>
                <c:pt idx="79418">
                  <c:v>37.361907089954997</c:v>
                </c:pt>
                <c:pt idx="79419">
                  <c:v>37.362043819986901</c:v>
                </c:pt>
                <c:pt idx="79420">
                  <c:v>37.362180549581197</c:v>
                </c:pt>
                <c:pt idx="79421">
                  <c:v>37.362317278737798</c:v>
                </c:pt>
                <c:pt idx="79422">
                  <c:v>37.362454007456797</c:v>
                </c:pt>
                <c:pt idx="79423">
                  <c:v>37.362590735738102</c:v>
                </c:pt>
                <c:pt idx="79424">
                  <c:v>37.362727463581798</c:v>
                </c:pt>
                <c:pt idx="79425">
                  <c:v>37.3628641909878</c:v>
                </c:pt>
                <c:pt idx="79426">
                  <c:v>37.363000917956199</c:v>
                </c:pt>
                <c:pt idx="79427">
                  <c:v>37.363137644486898</c:v>
                </c:pt>
                <c:pt idx="79428">
                  <c:v>37.363274370579902</c:v>
                </c:pt>
                <c:pt idx="79429">
                  <c:v>37.363411096235303</c:v>
                </c:pt>
                <c:pt idx="79430">
                  <c:v>37.363547821453103</c:v>
                </c:pt>
                <c:pt idx="79431">
                  <c:v>37.363684546233202</c:v>
                </c:pt>
                <c:pt idx="79432">
                  <c:v>37.363821270575698</c:v>
                </c:pt>
                <c:pt idx="79433">
                  <c:v>37.363957994480501</c:v>
                </c:pt>
                <c:pt idx="79434">
                  <c:v>37.364094717947701</c:v>
                </c:pt>
                <c:pt idx="79435">
                  <c:v>37.3642314409772</c:v>
                </c:pt>
                <c:pt idx="79436">
                  <c:v>37.364368163569203</c:v>
                </c:pt>
                <c:pt idx="79437">
                  <c:v>37.364504885723399</c:v>
                </c:pt>
                <c:pt idx="79438">
                  <c:v>37.364641607440099</c:v>
                </c:pt>
                <c:pt idx="79439">
                  <c:v>37.364778328719098</c:v>
                </c:pt>
                <c:pt idx="79440">
                  <c:v>37.364915049560402</c:v>
                </c:pt>
                <c:pt idx="79441">
                  <c:v>37.365051769964197</c:v>
                </c:pt>
                <c:pt idx="79442">
                  <c:v>37.365188489930297</c:v>
                </c:pt>
                <c:pt idx="79443">
                  <c:v>37.365325209458803</c:v>
                </c:pt>
                <c:pt idx="79444">
                  <c:v>37.3654619285496</c:v>
                </c:pt>
                <c:pt idx="79445">
                  <c:v>37.365598647202901</c:v>
                </c:pt>
                <c:pt idx="79446">
                  <c:v>37.365735365418502</c:v>
                </c:pt>
                <c:pt idx="79447">
                  <c:v>37.3658720831965</c:v>
                </c:pt>
                <c:pt idx="79448">
                  <c:v>37.366008800536797</c:v>
                </c:pt>
                <c:pt idx="79449">
                  <c:v>37.366145517439598</c:v>
                </c:pt>
                <c:pt idx="79450">
                  <c:v>37.366282233904698</c:v>
                </c:pt>
                <c:pt idx="79451">
                  <c:v>37.366418949932203</c:v>
                </c:pt>
                <c:pt idx="79452">
                  <c:v>37.3665556655221</c:v>
                </c:pt>
                <c:pt idx="79453">
                  <c:v>37.366692380674401</c:v>
                </c:pt>
                <c:pt idx="79454">
                  <c:v>37.366829095389001</c:v>
                </c:pt>
                <c:pt idx="79455">
                  <c:v>37.366965809666098</c:v>
                </c:pt>
                <c:pt idx="79456">
                  <c:v>37.367102523505501</c:v>
                </c:pt>
                <c:pt idx="79457">
                  <c:v>37.367239236907402</c:v>
                </c:pt>
                <c:pt idx="79458">
                  <c:v>37.367375949871601</c:v>
                </c:pt>
                <c:pt idx="79459">
                  <c:v>37.367512662398198</c:v>
                </c:pt>
                <c:pt idx="79460">
                  <c:v>37.3676493744872</c:v>
                </c:pt>
                <c:pt idx="79461">
                  <c:v>37.367786086138601</c:v>
                </c:pt>
                <c:pt idx="79462">
                  <c:v>37.367922797352499</c:v>
                </c:pt>
                <c:pt idx="79463">
                  <c:v>37.368059508128702</c:v>
                </c:pt>
                <c:pt idx="79464">
                  <c:v>37.368196218467297</c:v>
                </c:pt>
                <c:pt idx="79465">
                  <c:v>37.368332928368297</c:v>
                </c:pt>
                <c:pt idx="79466">
                  <c:v>37.368469637831701</c:v>
                </c:pt>
                <c:pt idx="79467">
                  <c:v>37.368606346857497</c:v>
                </c:pt>
                <c:pt idx="79468">
                  <c:v>37.368743055445798</c:v>
                </c:pt>
                <c:pt idx="79469">
                  <c:v>37.368879763596397</c:v>
                </c:pt>
                <c:pt idx="79470">
                  <c:v>37.369016471309401</c:v>
                </c:pt>
                <c:pt idx="79471">
                  <c:v>37.369153178584902</c:v>
                </c:pt>
                <c:pt idx="79472">
                  <c:v>37.369289885422802</c:v>
                </c:pt>
                <c:pt idx="79473">
                  <c:v>37.3694265918231</c:v>
                </c:pt>
                <c:pt idx="79474">
                  <c:v>37.369563297785703</c:v>
                </c:pt>
                <c:pt idx="79475">
                  <c:v>37.369700003310903</c:v>
                </c:pt>
                <c:pt idx="79476">
                  <c:v>37.369836708398402</c:v>
                </c:pt>
                <c:pt idx="79477">
                  <c:v>37.369973413048399</c:v>
                </c:pt>
                <c:pt idx="79478">
                  <c:v>37.370110117260701</c:v>
                </c:pt>
                <c:pt idx="79479">
                  <c:v>37.370246821035501</c:v>
                </c:pt>
                <c:pt idx="79480">
                  <c:v>37.370383524372699</c:v>
                </c:pt>
                <c:pt idx="79481">
                  <c:v>37.370520227272401</c:v>
                </c:pt>
                <c:pt idx="79482">
                  <c:v>37.370656929734402</c:v>
                </c:pt>
                <c:pt idx="79483">
                  <c:v>37.3707936317589</c:v>
                </c:pt>
                <c:pt idx="79484">
                  <c:v>37.370930333345903</c:v>
                </c:pt>
                <c:pt idx="79485">
                  <c:v>37.371067034495198</c:v>
                </c:pt>
                <c:pt idx="79486">
                  <c:v>37.371203735206997</c:v>
                </c:pt>
                <c:pt idx="79487">
                  <c:v>37.371340435481201</c:v>
                </c:pt>
                <c:pt idx="79488">
                  <c:v>37.371477135317903</c:v>
                </c:pt>
                <c:pt idx="79489">
                  <c:v>37.371613834717003</c:v>
                </c:pt>
                <c:pt idx="79490">
                  <c:v>37.371750533678501</c:v>
                </c:pt>
                <c:pt idx="79491">
                  <c:v>37.371887232202504</c:v>
                </c:pt>
                <c:pt idx="79492">
                  <c:v>37.372023930288897</c:v>
                </c:pt>
                <c:pt idx="79493">
                  <c:v>37.372160627937703</c:v>
                </c:pt>
                <c:pt idx="79494">
                  <c:v>37.372297325148999</c:v>
                </c:pt>
                <c:pt idx="79495">
                  <c:v>37.3724340219228</c:v>
                </c:pt>
                <c:pt idx="79496">
                  <c:v>37.372570718258999</c:v>
                </c:pt>
                <c:pt idx="79497">
                  <c:v>37.372707414157603</c:v>
                </c:pt>
                <c:pt idx="79498">
                  <c:v>37.372844109618697</c:v>
                </c:pt>
                <c:pt idx="79499">
                  <c:v>37.372980804642197</c:v>
                </c:pt>
                <c:pt idx="79500">
                  <c:v>37.373117499228201</c:v>
                </c:pt>
                <c:pt idx="79501">
                  <c:v>37.373254193376603</c:v>
                </c:pt>
                <c:pt idx="79502">
                  <c:v>37.373390887087503</c:v>
                </c:pt>
                <c:pt idx="79503">
                  <c:v>37.3735275803608</c:v>
                </c:pt>
                <c:pt idx="79504">
                  <c:v>37.373664273196603</c:v>
                </c:pt>
                <c:pt idx="79505">
                  <c:v>37.373800965594903</c:v>
                </c:pt>
                <c:pt idx="79506">
                  <c:v>37.373937657555601</c:v>
                </c:pt>
                <c:pt idx="79507">
                  <c:v>37.374074349078803</c:v>
                </c:pt>
                <c:pt idx="79508">
                  <c:v>37.374211040164397</c:v>
                </c:pt>
                <c:pt idx="79509">
                  <c:v>37.374347730812502</c:v>
                </c:pt>
                <c:pt idx="79510">
                  <c:v>37.374484421023098</c:v>
                </c:pt>
                <c:pt idx="79511">
                  <c:v>37.374621110796198</c:v>
                </c:pt>
                <c:pt idx="79512">
                  <c:v>37.374757800131697</c:v>
                </c:pt>
                <c:pt idx="79513">
                  <c:v>37.3748944890296</c:v>
                </c:pt>
                <c:pt idx="79514">
                  <c:v>37.375031177490101</c:v>
                </c:pt>
                <c:pt idx="79515">
                  <c:v>37.375167865512999</c:v>
                </c:pt>
                <c:pt idx="79516">
                  <c:v>37.375304553098402</c:v>
                </c:pt>
                <c:pt idx="79517">
                  <c:v>37.375441240246303</c:v>
                </c:pt>
                <c:pt idx="79518">
                  <c:v>37.375577926956602</c:v>
                </c:pt>
                <c:pt idx="79519">
                  <c:v>37.375714613229398</c:v>
                </c:pt>
                <c:pt idx="79520">
                  <c:v>37.375851299064699</c:v>
                </c:pt>
                <c:pt idx="79521">
                  <c:v>37.375987984462498</c:v>
                </c:pt>
                <c:pt idx="79522">
                  <c:v>37.376124669422801</c:v>
                </c:pt>
                <c:pt idx="79523">
                  <c:v>37.376261353945502</c:v>
                </c:pt>
                <c:pt idx="79524">
                  <c:v>37.3763980380308</c:v>
                </c:pt>
                <c:pt idx="79525">
                  <c:v>37.376534721678503</c:v>
                </c:pt>
                <c:pt idx="79526">
                  <c:v>37.376671404888697</c:v>
                </c:pt>
                <c:pt idx="79527">
                  <c:v>37.376808087661402</c:v>
                </c:pt>
                <c:pt idx="79528">
                  <c:v>37.376944769996598</c:v>
                </c:pt>
                <c:pt idx="79529">
                  <c:v>37.377081451894298</c:v>
                </c:pt>
                <c:pt idx="79530">
                  <c:v>37.377218133354503</c:v>
                </c:pt>
                <c:pt idx="79531">
                  <c:v>37.3773548143771</c:v>
                </c:pt>
                <c:pt idx="79532">
                  <c:v>37.3774914949623</c:v>
                </c:pt>
                <c:pt idx="79533">
                  <c:v>37.377628175109997</c:v>
                </c:pt>
                <c:pt idx="79534">
                  <c:v>37.3777648548201</c:v>
                </c:pt>
                <c:pt idx="79535">
                  <c:v>37.3779015340928</c:v>
                </c:pt>
                <c:pt idx="79536">
                  <c:v>37.378038212927898</c:v>
                </c:pt>
                <c:pt idx="79537">
                  <c:v>37.3781748913256</c:v>
                </c:pt>
                <c:pt idx="79538">
                  <c:v>37.378311569285799</c:v>
                </c:pt>
                <c:pt idx="79539">
                  <c:v>37.378448246808503</c:v>
                </c:pt>
                <c:pt idx="79540">
                  <c:v>37.378584923893698</c:v>
                </c:pt>
                <c:pt idx="79541">
                  <c:v>37.378721600541297</c:v>
                </c:pt>
                <c:pt idx="79542">
                  <c:v>37.3788582767516</c:v>
                </c:pt>
                <c:pt idx="79543">
                  <c:v>37.378994952524302</c:v>
                </c:pt>
                <c:pt idx="79544">
                  <c:v>37.3791316278595</c:v>
                </c:pt>
                <c:pt idx="79545">
                  <c:v>37.379268302757197</c:v>
                </c:pt>
                <c:pt idx="79546">
                  <c:v>37.379404977217497</c:v>
                </c:pt>
                <c:pt idx="79547">
                  <c:v>37.379541651240302</c:v>
                </c:pt>
                <c:pt idx="79548">
                  <c:v>37.379678324825598</c:v>
                </c:pt>
                <c:pt idx="79549">
                  <c:v>37.379814997973398</c:v>
                </c:pt>
                <c:pt idx="79550">
                  <c:v>37.379951670683703</c:v>
                </c:pt>
                <c:pt idx="79551">
                  <c:v>37.380088342956597</c:v>
                </c:pt>
                <c:pt idx="79552">
                  <c:v>37.380225014792003</c:v>
                </c:pt>
                <c:pt idx="79553">
                  <c:v>37.3803616861899</c:v>
                </c:pt>
                <c:pt idx="79554">
                  <c:v>37.380498357150302</c:v>
                </c:pt>
                <c:pt idx="79555">
                  <c:v>37.3806350276733</c:v>
                </c:pt>
                <c:pt idx="79556">
                  <c:v>37.380771697758803</c:v>
                </c:pt>
                <c:pt idx="79557">
                  <c:v>37.380908367406803</c:v>
                </c:pt>
                <c:pt idx="79558">
                  <c:v>37.381045036617401</c:v>
                </c:pt>
                <c:pt idx="79559">
                  <c:v>37.381181705390503</c:v>
                </c:pt>
                <c:pt idx="79560">
                  <c:v>37.381318373726103</c:v>
                </c:pt>
                <c:pt idx="79561">
                  <c:v>37.381455041624299</c:v>
                </c:pt>
                <c:pt idx="79562">
                  <c:v>37.381591709085001</c:v>
                </c:pt>
                <c:pt idx="79563">
                  <c:v>37.3817283761082</c:v>
                </c:pt>
                <c:pt idx="79564">
                  <c:v>37.381865042694002</c:v>
                </c:pt>
                <c:pt idx="79565">
                  <c:v>37.382001708842303</c:v>
                </c:pt>
                <c:pt idx="79566">
                  <c:v>37.3821383745532</c:v>
                </c:pt>
                <c:pt idx="79567">
                  <c:v>37.382275039826602</c:v>
                </c:pt>
                <c:pt idx="79568">
                  <c:v>37.382411704662601</c:v>
                </c:pt>
                <c:pt idx="79569">
                  <c:v>37.382548369061098</c:v>
                </c:pt>
                <c:pt idx="79570">
                  <c:v>37.382685033022199</c:v>
                </c:pt>
                <c:pt idx="79571">
                  <c:v>37.382821696545797</c:v>
                </c:pt>
                <c:pt idx="79572">
                  <c:v>37.3829583596319</c:v>
                </c:pt>
                <c:pt idx="79573">
                  <c:v>37.3830950222806</c:v>
                </c:pt>
                <c:pt idx="79574">
                  <c:v>37.383231684491903</c:v>
                </c:pt>
                <c:pt idx="79575">
                  <c:v>37.383368346265797</c:v>
                </c:pt>
                <c:pt idx="79576">
                  <c:v>37.383505007602103</c:v>
                </c:pt>
                <c:pt idx="79577">
                  <c:v>37.383641668501099</c:v>
                </c:pt>
                <c:pt idx="79578">
                  <c:v>37.383778328962599</c:v>
                </c:pt>
                <c:pt idx="79579">
                  <c:v>37.383914988986703</c:v>
                </c:pt>
                <c:pt idx="79580">
                  <c:v>37.384051648573298</c:v>
                </c:pt>
                <c:pt idx="79581">
                  <c:v>37.384188307722503</c:v>
                </c:pt>
                <c:pt idx="79582">
                  <c:v>37.3843249664342</c:v>
                </c:pt>
                <c:pt idx="79583">
                  <c:v>37.384461624708599</c:v>
                </c:pt>
                <c:pt idx="79584">
                  <c:v>37.384598282545497</c:v>
                </c:pt>
                <c:pt idx="79585">
                  <c:v>37.384734939944998</c:v>
                </c:pt>
                <c:pt idx="79586">
                  <c:v>37.384871596906997</c:v>
                </c:pt>
                <c:pt idx="79587">
                  <c:v>37.3850082534316</c:v>
                </c:pt>
                <c:pt idx="79588">
                  <c:v>37.3851449095188</c:v>
                </c:pt>
                <c:pt idx="79589">
                  <c:v>37.385281565168597</c:v>
                </c:pt>
                <c:pt idx="79590">
                  <c:v>37.385418220380899</c:v>
                </c:pt>
                <c:pt idx="79591">
                  <c:v>37.385554875155798</c:v>
                </c:pt>
                <c:pt idx="79592">
                  <c:v>37.3856915294933</c:v>
                </c:pt>
                <c:pt idx="79593">
                  <c:v>37.3858281833934</c:v>
                </c:pt>
                <c:pt idx="79594">
                  <c:v>37.385964836856097</c:v>
                </c:pt>
                <c:pt idx="79595">
                  <c:v>37.386101489881398</c:v>
                </c:pt>
                <c:pt idx="79596">
                  <c:v>37.386238142469203</c:v>
                </c:pt>
                <c:pt idx="79597">
                  <c:v>37.386374794619599</c:v>
                </c:pt>
                <c:pt idx="79598">
                  <c:v>37.386511446332598</c:v>
                </c:pt>
                <c:pt idx="79599">
                  <c:v>37.386648097608202</c:v>
                </c:pt>
                <c:pt idx="79600">
                  <c:v>37.386784748446402</c:v>
                </c:pt>
                <c:pt idx="79601">
                  <c:v>37.3869213988472</c:v>
                </c:pt>
                <c:pt idx="79602">
                  <c:v>37.387058048810601</c:v>
                </c:pt>
                <c:pt idx="79603">
                  <c:v>37.3871946983366</c:v>
                </c:pt>
                <c:pt idx="79604">
                  <c:v>37.387331347425203</c:v>
                </c:pt>
                <c:pt idx="79605">
                  <c:v>37.387467996076303</c:v>
                </c:pt>
                <c:pt idx="79606">
                  <c:v>37.3876046442901</c:v>
                </c:pt>
                <c:pt idx="79607">
                  <c:v>37.387741292066501</c:v>
                </c:pt>
                <c:pt idx="79608">
                  <c:v>37.387877939405499</c:v>
                </c:pt>
                <c:pt idx="79609">
                  <c:v>37.388014586307001</c:v>
                </c:pt>
                <c:pt idx="79610">
                  <c:v>37.3881512327712</c:v>
                </c:pt>
                <c:pt idx="79611">
                  <c:v>37.388287878798003</c:v>
                </c:pt>
                <c:pt idx="79612">
                  <c:v>37.388424524387403</c:v>
                </c:pt>
                <c:pt idx="79613">
                  <c:v>37.3885611695394</c:v>
                </c:pt>
                <c:pt idx="79614">
                  <c:v>37.388697814254101</c:v>
                </c:pt>
                <c:pt idx="79615">
                  <c:v>37.388834458531299</c:v>
                </c:pt>
                <c:pt idx="79616">
                  <c:v>37.388971102371102</c:v>
                </c:pt>
                <c:pt idx="79617">
                  <c:v>37.3891077457736</c:v>
                </c:pt>
                <c:pt idx="79618">
                  <c:v>37.389244388738703</c:v>
                </c:pt>
                <c:pt idx="79619">
                  <c:v>37.389381031266403</c:v>
                </c:pt>
                <c:pt idx="79620">
                  <c:v>37.3895176733567</c:v>
                </c:pt>
                <c:pt idx="79621">
                  <c:v>37.3896543150097</c:v>
                </c:pt>
                <c:pt idx="79622">
                  <c:v>37.389790956225198</c:v>
                </c:pt>
                <c:pt idx="79623">
                  <c:v>37.3899275970034</c:v>
                </c:pt>
                <c:pt idx="79624">
                  <c:v>37.390064237344198</c:v>
                </c:pt>
                <c:pt idx="79625">
                  <c:v>37.3902008772477</c:v>
                </c:pt>
                <c:pt idx="79626">
                  <c:v>37.3903375167137</c:v>
                </c:pt>
                <c:pt idx="79627">
                  <c:v>37.390474155742403</c:v>
                </c:pt>
                <c:pt idx="79628">
                  <c:v>37.390610794333703</c:v>
                </c:pt>
                <c:pt idx="79629">
                  <c:v>37.3907474324877</c:v>
                </c:pt>
                <c:pt idx="79630">
                  <c:v>37.390884070204301</c:v>
                </c:pt>
                <c:pt idx="79631">
                  <c:v>37.391020707483499</c:v>
                </c:pt>
                <c:pt idx="79632">
                  <c:v>37.3911573443254</c:v>
                </c:pt>
                <c:pt idx="79633">
                  <c:v>37.391293980729898</c:v>
                </c:pt>
                <c:pt idx="79634">
                  <c:v>37.391430616697001</c:v>
                </c:pt>
                <c:pt idx="79635">
                  <c:v>37.3915672522268</c:v>
                </c:pt>
                <c:pt idx="79636">
                  <c:v>37.391703887319203</c:v>
                </c:pt>
                <c:pt idx="79637">
                  <c:v>37.391840521974302</c:v>
                </c:pt>
                <c:pt idx="79638">
                  <c:v>37.391977156191999</c:v>
                </c:pt>
                <c:pt idx="79639">
                  <c:v>37.392113789972299</c:v>
                </c:pt>
                <c:pt idx="79640">
                  <c:v>37.392250423315303</c:v>
                </c:pt>
                <c:pt idx="79641">
                  <c:v>37.392387056220997</c:v>
                </c:pt>
                <c:pt idx="79642">
                  <c:v>37.392523688689302</c:v>
                </c:pt>
                <c:pt idx="79643">
                  <c:v>37.392660320720204</c:v>
                </c:pt>
                <c:pt idx="79644">
                  <c:v>37.392796952313901</c:v>
                </c:pt>
                <c:pt idx="79645">
                  <c:v>37.392933583470104</c:v>
                </c:pt>
                <c:pt idx="79646">
                  <c:v>37.393070214189002</c:v>
                </c:pt>
                <c:pt idx="79647">
                  <c:v>37.393206844470598</c:v>
                </c:pt>
                <c:pt idx="79648">
                  <c:v>37.393343474314797</c:v>
                </c:pt>
                <c:pt idx="79649">
                  <c:v>37.3934801037217</c:v>
                </c:pt>
                <c:pt idx="79650">
                  <c:v>37.393616732691299</c:v>
                </c:pt>
                <c:pt idx="79651">
                  <c:v>37.393753361223503</c:v>
                </c:pt>
                <c:pt idx="79652">
                  <c:v>37.393889989318403</c:v>
                </c:pt>
                <c:pt idx="79653">
                  <c:v>37.3940266169759</c:v>
                </c:pt>
                <c:pt idx="79654">
                  <c:v>37.3941632441962</c:v>
                </c:pt>
                <c:pt idx="79655">
                  <c:v>37.394299870978998</c:v>
                </c:pt>
                <c:pt idx="79656">
                  <c:v>37.394436497324598</c:v>
                </c:pt>
                <c:pt idx="79657">
                  <c:v>37.394573123232803</c:v>
                </c:pt>
                <c:pt idx="79658">
                  <c:v>37.394709748703697</c:v>
                </c:pt>
                <c:pt idx="79659">
                  <c:v>37.394846373737302</c:v>
                </c:pt>
                <c:pt idx="79660">
                  <c:v>37.394982998333496</c:v>
                </c:pt>
                <c:pt idx="79661">
                  <c:v>37.395119622492402</c:v>
                </c:pt>
                <c:pt idx="79662">
                  <c:v>37.395256246213997</c:v>
                </c:pt>
                <c:pt idx="79663">
                  <c:v>37.395392869498302</c:v>
                </c:pt>
                <c:pt idx="79664">
                  <c:v>37.395529492345297</c:v>
                </c:pt>
                <c:pt idx="79665">
                  <c:v>37.395666114754903</c:v>
                </c:pt>
                <c:pt idx="79666">
                  <c:v>37.395802736727298</c:v>
                </c:pt>
                <c:pt idx="79667">
                  <c:v>37.395939358262297</c:v>
                </c:pt>
                <c:pt idx="79668">
                  <c:v>37.396075979359999</c:v>
                </c:pt>
                <c:pt idx="79669">
                  <c:v>37.396212600020398</c:v>
                </c:pt>
                <c:pt idx="79670">
                  <c:v>37.396349220243401</c:v>
                </c:pt>
                <c:pt idx="79671">
                  <c:v>37.3964858400292</c:v>
                </c:pt>
                <c:pt idx="79672">
                  <c:v>37.396622459377703</c:v>
                </c:pt>
                <c:pt idx="79673">
                  <c:v>37.396759078288802</c:v>
                </c:pt>
                <c:pt idx="79674">
                  <c:v>37.396895696762698</c:v>
                </c:pt>
                <c:pt idx="79675">
                  <c:v>37.397032314799198</c:v>
                </c:pt>
                <c:pt idx="79676">
                  <c:v>37.3971689323985</c:v>
                </c:pt>
                <c:pt idx="79677">
                  <c:v>37.3973055495604</c:v>
                </c:pt>
                <c:pt idx="79678">
                  <c:v>37.397442166285103</c:v>
                </c:pt>
                <c:pt idx="79679">
                  <c:v>37.397578782572403</c:v>
                </c:pt>
                <c:pt idx="79680">
                  <c:v>37.397715398422498</c:v>
                </c:pt>
                <c:pt idx="79681">
                  <c:v>37.397852013835198</c:v>
                </c:pt>
                <c:pt idx="79682">
                  <c:v>37.397988628810701</c:v>
                </c:pt>
                <c:pt idx="79683">
                  <c:v>37.398125243348801</c:v>
                </c:pt>
                <c:pt idx="79684">
                  <c:v>37.398261857449697</c:v>
                </c:pt>
                <c:pt idx="79685">
                  <c:v>37.398398471113303</c:v>
                </c:pt>
                <c:pt idx="79686">
                  <c:v>37.398535084339599</c:v>
                </c:pt>
                <c:pt idx="79687">
                  <c:v>37.398671697128599</c:v>
                </c:pt>
                <c:pt idx="79688">
                  <c:v>37.398808309480302</c:v>
                </c:pt>
                <c:pt idx="79689">
                  <c:v>37.398944921394801</c:v>
                </c:pt>
                <c:pt idx="79690">
                  <c:v>37.399081532871897</c:v>
                </c:pt>
                <c:pt idx="79691">
                  <c:v>37.399218143911803</c:v>
                </c:pt>
                <c:pt idx="79692">
                  <c:v>37.399354754514398</c:v>
                </c:pt>
                <c:pt idx="79693">
                  <c:v>37.399491364679797</c:v>
                </c:pt>
                <c:pt idx="79694">
                  <c:v>37.3996279744078</c:v>
                </c:pt>
                <c:pt idx="79695">
                  <c:v>37.399764583698598</c:v>
                </c:pt>
                <c:pt idx="79696">
                  <c:v>37.3999011925521</c:v>
                </c:pt>
                <c:pt idx="79697">
                  <c:v>37.400037800968299</c:v>
                </c:pt>
                <c:pt idx="79698">
                  <c:v>37.400174408947201</c:v>
                </c:pt>
                <c:pt idx="79699">
                  <c:v>37.400311016488899</c:v>
                </c:pt>
                <c:pt idx="79700">
                  <c:v>37.400447623593301</c:v>
                </c:pt>
                <c:pt idx="79701">
                  <c:v>37.400584230260499</c:v>
                </c:pt>
                <c:pt idx="79702">
                  <c:v>37.4007208364904</c:v>
                </c:pt>
                <c:pt idx="79703">
                  <c:v>37.400857442282998</c:v>
                </c:pt>
                <c:pt idx="79704">
                  <c:v>37.400994047638299</c:v>
                </c:pt>
                <c:pt idx="79705">
                  <c:v>37.401130652556397</c:v>
                </c:pt>
                <c:pt idx="79706">
                  <c:v>37.401267257037198</c:v>
                </c:pt>
                <c:pt idx="79707">
                  <c:v>37.401403861080802</c:v>
                </c:pt>
                <c:pt idx="79708">
                  <c:v>37.401540464687102</c:v>
                </c:pt>
                <c:pt idx="79709">
                  <c:v>37.401677067856198</c:v>
                </c:pt>
                <c:pt idx="79710">
                  <c:v>37.401813670587998</c:v>
                </c:pt>
                <c:pt idx="79711">
                  <c:v>37.401950272882502</c:v>
                </c:pt>
                <c:pt idx="79712">
                  <c:v>37.402086874739801</c:v>
                </c:pt>
                <c:pt idx="79713">
                  <c:v>37.402223476159897</c:v>
                </c:pt>
                <c:pt idx="79714">
                  <c:v>37.402360077142703</c:v>
                </c:pt>
                <c:pt idx="79715">
                  <c:v>37.402496677688198</c:v>
                </c:pt>
                <c:pt idx="79716">
                  <c:v>37.402633277796603</c:v>
                </c:pt>
                <c:pt idx="79717">
                  <c:v>37.402769877467598</c:v>
                </c:pt>
                <c:pt idx="79718">
                  <c:v>37.402906476701403</c:v>
                </c:pt>
                <c:pt idx="79719">
                  <c:v>37.403043075497997</c:v>
                </c:pt>
                <c:pt idx="79720">
                  <c:v>37.403179673857302</c:v>
                </c:pt>
                <c:pt idx="79721">
                  <c:v>37.403316271779403</c:v>
                </c:pt>
                <c:pt idx="79722">
                  <c:v>37.403452869264299</c:v>
                </c:pt>
                <c:pt idx="79723">
                  <c:v>37.4035894663119</c:v>
                </c:pt>
                <c:pt idx="79724">
                  <c:v>37.403726062922303</c:v>
                </c:pt>
                <c:pt idx="79725">
                  <c:v>37.403862659095502</c:v>
                </c:pt>
                <c:pt idx="79726">
                  <c:v>37.403999254831398</c:v>
                </c:pt>
                <c:pt idx="79727">
                  <c:v>37.404135850130103</c:v>
                </c:pt>
                <c:pt idx="79728">
                  <c:v>37.404272444991499</c:v>
                </c:pt>
                <c:pt idx="79729">
                  <c:v>37.404409039415803</c:v>
                </c:pt>
                <c:pt idx="79730">
                  <c:v>37.404545633402797</c:v>
                </c:pt>
                <c:pt idx="79731">
                  <c:v>37.404682226952602</c:v>
                </c:pt>
                <c:pt idx="79732">
                  <c:v>37.404818820065103</c:v>
                </c:pt>
                <c:pt idx="79733">
                  <c:v>37.404955412740499</c:v>
                </c:pt>
                <c:pt idx="79734">
                  <c:v>37.405092004978599</c:v>
                </c:pt>
                <c:pt idx="79735">
                  <c:v>37.405228596779502</c:v>
                </c:pt>
                <c:pt idx="79736">
                  <c:v>37.405365188143101</c:v>
                </c:pt>
                <c:pt idx="79737">
                  <c:v>37.405501779069603</c:v>
                </c:pt>
                <c:pt idx="79738">
                  <c:v>37.405638369558801</c:v>
                </c:pt>
                <c:pt idx="79739">
                  <c:v>37.405774959610902</c:v>
                </c:pt>
                <c:pt idx="79740">
                  <c:v>37.405911549225699</c:v>
                </c:pt>
                <c:pt idx="79741">
                  <c:v>37.4060481384033</c:v>
                </c:pt>
                <c:pt idx="79742">
                  <c:v>37.406184727143703</c:v>
                </c:pt>
                <c:pt idx="79743">
                  <c:v>37.406321315446903</c:v>
                </c:pt>
                <c:pt idx="79744">
                  <c:v>37.406457903312898</c:v>
                </c:pt>
                <c:pt idx="79745">
                  <c:v>37.406594490741703</c:v>
                </c:pt>
                <c:pt idx="79746">
                  <c:v>37.406731077733198</c:v>
                </c:pt>
                <c:pt idx="79747">
                  <c:v>37.406867664287603</c:v>
                </c:pt>
                <c:pt idx="79748">
                  <c:v>37.407004250404803</c:v>
                </c:pt>
                <c:pt idx="79749">
                  <c:v>37.4071408360847</c:v>
                </c:pt>
                <c:pt idx="79750">
                  <c:v>37.4072774213275</c:v>
                </c:pt>
                <c:pt idx="79751">
                  <c:v>37.407414006133102</c:v>
                </c:pt>
                <c:pt idx="79752">
                  <c:v>37.407550590501401</c:v>
                </c:pt>
                <c:pt idx="79753">
                  <c:v>37.407687174432603</c:v>
                </c:pt>
                <c:pt idx="79754">
                  <c:v>37.4078237579266</c:v>
                </c:pt>
                <c:pt idx="79755">
                  <c:v>37.407960340983401</c:v>
                </c:pt>
                <c:pt idx="79756">
                  <c:v>37.408096923602997</c:v>
                </c:pt>
                <c:pt idx="79757">
                  <c:v>37.408233505785397</c:v>
                </c:pt>
                <c:pt idx="79758">
                  <c:v>37.408370087530699</c:v>
                </c:pt>
                <c:pt idx="79759">
                  <c:v>37.408506668838697</c:v>
                </c:pt>
                <c:pt idx="79760">
                  <c:v>37.408643249709598</c:v>
                </c:pt>
                <c:pt idx="79761">
                  <c:v>37.408779830143303</c:v>
                </c:pt>
                <c:pt idx="79762">
                  <c:v>37.408916410139803</c:v>
                </c:pt>
                <c:pt idx="79763">
                  <c:v>37.409052989699099</c:v>
                </c:pt>
                <c:pt idx="79764">
                  <c:v>37.409189568821198</c:v>
                </c:pt>
                <c:pt idx="79765">
                  <c:v>37.409326147506199</c:v>
                </c:pt>
                <c:pt idx="79766">
                  <c:v>37.409462725753997</c:v>
                </c:pt>
                <c:pt idx="79767">
                  <c:v>37.409599303564598</c:v>
                </c:pt>
                <c:pt idx="79768">
                  <c:v>37.409735880938001</c:v>
                </c:pt>
                <c:pt idx="79769">
                  <c:v>37.4098724578743</c:v>
                </c:pt>
                <c:pt idx="79770">
                  <c:v>37.410009034373303</c:v>
                </c:pt>
                <c:pt idx="79771">
                  <c:v>37.410145610435301</c:v>
                </c:pt>
                <c:pt idx="79772">
                  <c:v>37.410282186060002</c:v>
                </c:pt>
                <c:pt idx="79773">
                  <c:v>37.410418761247598</c:v>
                </c:pt>
                <c:pt idx="79774">
                  <c:v>37.410555335997998</c:v>
                </c:pt>
                <c:pt idx="79775">
                  <c:v>37.4106919103113</c:v>
                </c:pt>
                <c:pt idx="79776">
                  <c:v>37.410828484187398</c:v>
                </c:pt>
                <c:pt idx="79777">
                  <c:v>37.410965057626299</c:v>
                </c:pt>
                <c:pt idx="79778">
                  <c:v>37.411101630628103</c:v>
                </c:pt>
                <c:pt idx="79779">
                  <c:v>37.411238203192703</c:v>
                </c:pt>
                <c:pt idx="79780">
                  <c:v>37.411374775320198</c:v>
                </c:pt>
                <c:pt idx="79781">
                  <c:v>37.411511347010503</c:v>
                </c:pt>
                <c:pt idx="79782">
                  <c:v>37.411647918263697</c:v>
                </c:pt>
                <c:pt idx="79783">
                  <c:v>37.4117844890797</c:v>
                </c:pt>
                <c:pt idx="79784">
                  <c:v>37.4119210594585</c:v>
                </c:pt>
                <c:pt idx="79785">
                  <c:v>37.412057629400202</c:v>
                </c:pt>
                <c:pt idx="79786">
                  <c:v>37.4121941989048</c:v>
                </c:pt>
                <c:pt idx="79787">
                  <c:v>37.4123307679722</c:v>
                </c:pt>
                <c:pt idx="79788">
                  <c:v>37.412467336602397</c:v>
                </c:pt>
                <c:pt idx="79789">
                  <c:v>37.412603904795603</c:v>
                </c:pt>
                <c:pt idx="79790">
                  <c:v>37.412740472551498</c:v>
                </c:pt>
                <c:pt idx="79791">
                  <c:v>37.412877039870402</c:v>
                </c:pt>
                <c:pt idx="79792">
                  <c:v>37.413013606752102</c:v>
                </c:pt>
                <c:pt idx="79793">
                  <c:v>37.413150173196598</c:v>
                </c:pt>
                <c:pt idx="79794">
                  <c:v>37.413286739203997</c:v>
                </c:pt>
                <c:pt idx="79795">
                  <c:v>37.413423304774298</c:v>
                </c:pt>
                <c:pt idx="79796">
                  <c:v>37.413559869907502</c:v>
                </c:pt>
                <c:pt idx="79797">
                  <c:v>37.413696434603501</c:v>
                </c:pt>
                <c:pt idx="79798">
                  <c:v>37.413832998862397</c:v>
                </c:pt>
                <c:pt idx="79799">
                  <c:v>37.413969562684102</c:v>
                </c:pt>
                <c:pt idx="79800">
                  <c:v>37.414106126068702</c:v>
                </c:pt>
                <c:pt idx="79801">
                  <c:v>37.414242689016199</c:v>
                </c:pt>
                <c:pt idx="79802">
                  <c:v>37.414379251526597</c:v>
                </c:pt>
                <c:pt idx="79803">
                  <c:v>37.414515813599898</c:v>
                </c:pt>
                <c:pt idx="79804">
                  <c:v>37.414652375236003</c:v>
                </c:pt>
                <c:pt idx="79805">
                  <c:v>37.414788936435002</c:v>
                </c:pt>
                <c:pt idx="79806">
                  <c:v>37.414925497196897</c:v>
                </c:pt>
                <c:pt idx="79807">
                  <c:v>37.415062057521602</c:v>
                </c:pt>
                <c:pt idx="79808">
                  <c:v>37.415198617409303</c:v>
                </c:pt>
                <c:pt idx="79809">
                  <c:v>37.415335176859799</c:v>
                </c:pt>
                <c:pt idx="79810">
                  <c:v>37.415471735873197</c:v>
                </c:pt>
                <c:pt idx="79811">
                  <c:v>37.415608294449498</c:v>
                </c:pt>
                <c:pt idx="79812">
                  <c:v>37.415744852588702</c:v>
                </c:pt>
                <c:pt idx="79813">
                  <c:v>37.415881410290801</c:v>
                </c:pt>
                <c:pt idx="79814">
                  <c:v>37.416017967555803</c:v>
                </c:pt>
                <c:pt idx="79815">
                  <c:v>37.4161545243837</c:v>
                </c:pt>
                <c:pt idx="79816">
                  <c:v>37.4162910807744</c:v>
                </c:pt>
                <c:pt idx="79817">
                  <c:v>37.416427636728102</c:v>
                </c:pt>
                <c:pt idx="79818">
                  <c:v>37.4165641922446</c:v>
                </c:pt>
                <c:pt idx="79819">
                  <c:v>37.4167007473241</c:v>
                </c:pt>
                <c:pt idx="79820">
                  <c:v>37.416837301966403</c:v>
                </c:pt>
                <c:pt idx="79821">
                  <c:v>37.416973856171701</c:v>
                </c:pt>
                <c:pt idx="79822">
                  <c:v>37.417110409939802</c:v>
                </c:pt>
                <c:pt idx="79823">
                  <c:v>37.417246963270898</c:v>
                </c:pt>
                <c:pt idx="79824">
                  <c:v>37.417383516164797</c:v>
                </c:pt>
                <c:pt idx="79825">
                  <c:v>37.417520068621698</c:v>
                </c:pt>
                <c:pt idx="79826">
                  <c:v>37.417656620641502</c:v>
                </c:pt>
                <c:pt idx="79827">
                  <c:v>37.417793172224101</c:v>
                </c:pt>
                <c:pt idx="79828">
                  <c:v>37.417929723369703</c:v>
                </c:pt>
                <c:pt idx="79829">
                  <c:v>37.4180662740782</c:v>
                </c:pt>
                <c:pt idx="79830">
                  <c:v>37.418202824349699</c:v>
                </c:pt>
                <c:pt idx="79831">
                  <c:v>37.418339374184001</c:v>
                </c:pt>
                <c:pt idx="79832">
                  <c:v>37.418475923581198</c:v>
                </c:pt>
                <c:pt idx="79833">
                  <c:v>37.418612472541398</c:v>
                </c:pt>
                <c:pt idx="79834">
                  <c:v>37.4187490210645</c:v>
                </c:pt>
                <c:pt idx="79835">
                  <c:v>37.418885569150497</c:v>
                </c:pt>
                <c:pt idx="79836">
                  <c:v>37.419022116799397</c:v>
                </c:pt>
                <c:pt idx="79837">
                  <c:v>37.419158664011299</c:v>
                </c:pt>
                <c:pt idx="79838">
                  <c:v>37.419295210785997</c:v>
                </c:pt>
                <c:pt idx="79839">
                  <c:v>37.419431757123803</c:v>
                </c:pt>
                <c:pt idx="79840">
                  <c:v>37.419568303024398</c:v>
                </c:pt>
                <c:pt idx="79841">
                  <c:v>37.419704848487903</c:v>
                </c:pt>
                <c:pt idx="79842">
                  <c:v>37.419841393514403</c:v>
                </c:pt>
                <c:pt idx="79843">
                  <c:v>37.419977938103898</c:v>
                </c:pt>
                <c:pt idx="79844">
                  <c:v>37.420114482256203</c:v>
                </c:pt>
                <c:pt idx="79845">
                  <c:v>37.420251025971503</c:v>
                </c:pt>
                <c:pt idx="79846">
                  <c:v>37.420387569249698</c:v>
                </c:pt>
                <c:pt idx="79847">
                  <c:v>37.420524112090902</c:v>
                </c:pt>
                <c:pt idx="79848">
                  <c:v>37.420660654495002</c:v>
                </c:pt>
                <c:pt idx="79849">
                  <c:v>37.420797196461997</c:v>
                </c:pt>
                <c:pt idx="79850">
                  <c:v>37.420933737992002</c:v>
                </c:pt>
                <c:pt idx="79851">
                  <c:v>37.421070279084901</c:v>
                </c:pt>
                <c:pt idx="79852">
                  <c:v>37.421206819740803</c:v>
                </c:pt>
                <c:pt idx="79853">
                  <c:v>37.4213433599596</c:v>
                </c:pt>
                <c:pt idx="79854">
                  <c:v>37.4214798997413</c:v>
                </c:pt>
                <c:pt idx="79855">
                  <c:v>37.421616439086101</c:v>
                </c:pt>
                <c:pt idx="79856">
                  <c:v>37.421752977993698</c:v>
                </c:pt>
                <c:pt idx="79857">
                  <c:v>37.421889516464297</c:v>
                </c:pt>
                <c:pt idx="79858">
                  <c:v>37.422026054497898</c:v>
                </c:pt>
                <c:pt idx="79859">
                  <c:v>37.422162592094402</c:v>
                </c:pt>
                <c:pt idx="79860">
                  <c:v>37.422299129253901</c:v>
                </c:pt>
                <c:pt idx="79861">
                  <c:v>37.422435665976302</c:v>
                </c:pt>
                <c:pt idx="79862">
                  <c:v>37.422572202261698</c:v>
                </c:pt>
                <c:pt idx="79863">
                  <c:v>37.422708738110003</c:v>
                </c:pt>
                <c:pt idx="79864">
                  <c:v>37.422845273521297</c:v>
                </c:pt>
                <c:pt idx="79865">
                  <c:v>37.422981808495599</c:v>
                </c:pt>
                <c:pt idx="79866">
                  <c:v>37.423118343032797</c:v>
                </c:pt>
                <c:pt idx="79867">
                  <c:v>37.423254877132997</c:v>
                </c:pt>
                <c:pt idx="79868">
                  <c:v>37.423391410796199</c:v>
                </c:pt>
                <c:pt idx="79869">
                  <c:v>37.423527944022297</c:v>
                </c:pt>
                <c:pt idx="79870">
                  <c:v>37.423664476811403</c:v>
                </c:pt>
                <c:pt idx="79871">
                  <c:v>37.423801009163498</c:v>
                </c:pt>
                <c:pt idx="79872">
                  <c:v>37.423937541078502</c:v>
                </c:pt>
                <c:pt idx="79873">
                  <c:v>37.4240740725566</c:v>
                </c:pt>
                <c:pt idx="79874">
                  <c:v>37.424210603597501</c:v>
                </c:pt>
                <c:pt idx="79875">
                  <c:v>37.424347134201497</c:v>
                </c:pt>
                <c:pt idx="79876">
                  <c:v>37.424483664368502</c:v>
                </c:pt>
                <c:pt idx="79877">
                  <c:v>37.424620194098402</c:v>
                </c:pt>
                <c:pt idx="79878">
                  <c:v>37.424756723391297</c:v>
                </c:pt>
                <c:pt idx="79879">
                  <c:v>37.424893252247202</c:v>
                </c:pt>
                <c:pt idx="79880">
                  <c:v>37.425029780666001</c:v>
                </c:pt>
                <c:pt idx="79881">
                  <c:v>37.425166308647903</c:v>
                </c:pt>
                <c:pt idx="79882">
                  <c:v>37.425302836192699</c:v>
                </c:pt>
                <c:pt idx="79883">
                  <c:v>37.425439363300598</c:v>
                </c:pt>
                <c:pt idx="79884">
                  <c:v>37.425575889971398</c:v>
                </c:pt>
                <c:pt idx="79885">
                  <c:v>37.425712416205201</c:v>
                </c:pt>
                <c:pt idx="79886">
                  <c:v>37.425848942001998</c:v>
                </c:pt>
                <c:pt idx="79887">
                  <c:v>37.425985467361798</c:v>
                </c:pt>
                <c:pt idx="79888">
                  <c:v>37.4261219922846</c:v>
                </c:pt>
                <c:pt idx="79889">
                  <c:v>37.426258516770403</c:v>
                </c:pt>
                <c:pt idx="79890">
                  <c:v>37.426395040819102</c:v>
                </c:pt>
                <c:pt idx="79891">
                  <c:v>37.426531564430903</c:v>
                </c:pt>
                <c:pt idx="79892">
                  <c:v>37.426668087605698</c:v>
                </c:pt>
                <c:pt idx="79893">
                  <c:v>37.426804610343503</c:v>
                </c:pt>
                <c:pt idx="79894">
                  <c:v>37.426941132644302</c:v>
                </c:pt>
                <c:pt idx="79895">
                  <c:v>37.427077654508103</c:v>
                </c:pt>
                <c:pt idx="79896">
                  <c:v>37.4272141759348</c:v>
                </c:pt>
                <c:pt idx="79897">
                  <c:v>37.427350696924698</c:v>
                </c:pt>
                <c:pt idx="79898">
                  <c:v>37.427487217477498</c:v>
                </c:pt>
                <c:pt idx="79899">
                  <c:v>37.427623737593301</c:v>
                </c:pt>
                <c:pt idx="79900">
                  <c:v>37.427760257272098</c:v>
                </c:pt>
                <c:pt idx="79901">
                  <c:v>37.427896776513997</c:v>
                </c:pt>
                <c:pt idx="79902">
                  <c:v>37.428033295318798</c:v>
                </c:pt>
                <c:pt idx="79903">
                  <c:v>37.428169813686701</c:v>
                </c:pt>
                <c:pt idx="79904">
                  <c:v>37.428306331617598</c:v>
                </c:pt>
                <c:pt idx="79905">
                  <c:v>37.428442849111498</c:v>
                </c:pt>
                <c:pt idx="79906">
                  <c:v>37.4285793661684</c:v>
                </c:pt>
                <c:pt idx="79907">
                  <c:v>37.428715882788403</c:v>
                </c:pt>
                <c:pt idx="79908">
                  <c:v>37.428852398971301</c:v>
                </c:pt>
                <c:pt idx="79909">
                  <c:v>37.428988914717301</c:v>
                </c:pt>
                <c:pt idx="79910">
                  <c:v>37.429125430026303</c:v>
                </c:pt>
                <c:pt idx="79911">
                  <c:v>37.4292619448984</c:v>
                </c:pt>
                <c:pt idx="79912">
                  <c:v>37.429398459333498</c:v>
                </c:pt>
                <c:pt idx="79913">
                  <c:v>37.429534973331599</c:v>
                </c:pt>
                <c:pt idx="79914">
                  <c:v>37.429671486892701</c:v>
                </c:pt>
                <c:pt idx="79915">
                  <c:v>37.429808000016898</c:v>
                </c:pt>
                <c:pt idx="79916">
                  <c:v>37.429944512704097</c:v>
                </c:pt>
                <c:pt idx="79917">
                  <c:v>37.430081024954298</c:v>
                </c:pt>
                <c:pt idx="79918">
                  <c:v>37.4302175367676</c:v>
                </c:pt>
                <c:pt idx="79919">
                  <c:v>37.430354048143897</c:v>
                </c:pt>
                <c:pt idx="79920">
                  <c:v>37.430490559083303</c:v>
                </c:pt>
                <c:pt idx="79921">
                  <c:v>37.430627069585697</c:v>
                </c:pt>
                <c:pt idx="79922">
                  <c:v>37.430763579651099</c:v>
                </c:pt>
                <c:pt idx="79923">
                  <c:v>37.430900089279604</c:v>
                </c:pt>
                <c:pt idx="79924">
                  <c:v>37.431036598471103</c:v>
                </c:pt>
                <c:pt idx="79925">
                  <c:v>37.431173107225597</c:v>
                </c:pt>
                <c:pt idx="79926">
                  <c:v>37.431309615543299</c:v>
                </c:pt>
                <c:pt idx="79927">
                  <c:v>37.431446123423903</c:v>
                </c:pt>
                <c:pt idx="79928">
                  <c:v>37.431582630867602</c:v>
                </c:pt>
                <c:pt idx="79929">
                  <c:v>37.431719137874403</c:v>
                </c:pt>
                <c:pt idx="79930">
                  <c:v>37.431855644444198</c:v>
                </c:pt>
                <c:pt idx="79931">
                  <c:v>37.431992150577102</c:v>
                </c:pt>
                <c:pt idx="79932">
                  <c:v>37.432128656273001</c:v>
                </c:pt>
                <c:pt idx="79933">
                  <c:v>37.432265161532001</c:v>
                </c:pt>
                <c:pt idx="79934">
                  <c:v>37.432401666354103</c:v>
                </c:pt>
                <c:pt idx="79935">
                  <c:v>37.4325381707392</c:v>
                </c:pt>
                <c:pt idx="79936">
                  <c:v>37.432674674687298</c:v>
                </c:pt>
                <c:pt idx="79937">
                  <c:v>37.432811178198598</c:v>
                </c:pt>
                <c:pt idx="79938">
                  <c:v>37.4329476812729</c:v>
                </c:pt>
                <c:pt idx="79939">
                  <c:v>37.433084183910204</c:v>
                </c:pt>
                <c:pt idx="79940">
                  <c:v>37.433220686110701</c:v>
                </c:pt>
                <c:pt idx="79941">
                  <c:v>37.433357187874201</c:v>
                </c:pt>
                <c:pt idx="79942">
                  <c:v>37.433493689200702</c:v>
                </c:pt>
                <c:pt idx="79943">
                  <c:v>37.433630190090398</c:v>
                </c:pt>
                <c:pt idx="79944">
                  <c:v>37.433766690543102</c:v>
                </c:pt>
                <c:pt idx="79945">
                  <c:v>37.433903190558901</c:v>
                </c:pt>
                <c:pt idx="79946">
                  <c:v>37.434039690137702</c:v>
                </c:pt>
                <c:pt idx="79947">
                  <c:v>37.434176189279697</c:v>
                </c:pt>
                <c:pt idx="79948">
                  <c:v>37.434312687984701</c:v>
                </c:pt>
                <c:pt idx="79949">
                  <c:v>37.434449186252799</c:v>
                </c:pt>
                <c:pt idx="79950">
                  <c:v>37.434585684083999</c:v>
                </c:pt>
                <c:pt idx="79951">
                  <c:v>37.4347221814782</c:v>
                </c:pt>
                <c:pt idx="79952">
                  <c:v>37.434858678435603</c:v>
                </c:pt>
                <c:pt idx="79953">
                  <c:v>37.434995174956001</c:v>
                </c:pt>
                <c:pt idx="79954">
                  <c:v>37.4351316710395</c:v>
                </c:pt>
                <c:pt idx="79955">
                  <c:v>37.4352681666861</c:v>
                </c:pt>
                <c:pt idx="79956">
                  <c:v>37.435404661895802</c:v>
                </c:pt>
                <c:pt idx="79957">
                  <c:v>37.435541156668599</c:v>
                </c:pt>
                <c:pt idx="79958">
                  <c:v>37.435677651004497</c:v>
                </c:pt>
                <c:pt idx="79959">
                  <c:v>37.435814144903503</c:v>
                </c:pt>
                <c:pt idx="79960">
                  <c:v>37.435950638365497</c:v>
                </c:pt>
                <c:pt idx="79961">
                  <c:v>37.4360871313907</c:v>
                </c:pt>
                <c:pt idx="79962">
                  <c:v>37.436223623978996</c:v>
                </c:pt>
                <c:pt idx="79963">
                  <c:v>37.436360116130302</c:v>
                </c:pt>
                <c:pt idx="79964">
                  <c:v>37.436496607844802</c:v>
                </c:pt>
                <c:pt idx="79965">
                  <c:v>37.436633099122403</c:v>
                </c:pt>
                <c:pt idx="79966">
                  <c:v>37.436769589962999</c:v>
                </c:pt>
                <c:pt idx="79967">
                  <c:v>37.436906080366803</c:v>
                </c:pt>
                <c:pt idx="79968">
                  <c:v>37.437042570333702</c:v>
                </c:pt>
                <c:pt idx="79969">
                  <c:v>37.437179059863702</c:v>
                </c:pt>
                <c:pt idx="79970">
                  <c:v>37.437315548956803</c:v>
                </c:pt>
                <c:pt idx="79971">
                  <c:v>37.437452037612999</c:v>
                </c:pt>
                <c:pt idx="79972">
                  <c:v>37.437588525832297</c:v>
                </c:pt>
                <c:pt idx="79973">
                  <c:v>37.437725013614703</c:v>
                </c:pt>
                <c:pt idx="79974">
                  <c:v>37.437861500960302</c:v>
                </c:pt>
                <c:pt idx="79975">
                  <c:v>37.437997987868897</c:v>
                </c:pt>
                <c:pt idx="79976">
                  <c:v>37.4381344743407</c:v>
                </c:pt>
                <c:pt idx="79977">
                  <c:v>37.438270960375597</c:v>
                </c:pt>
                <c:pt idx="79978">
                  <c:v>37.438407445973603</c:v>
                </c:pt>
                <c:pt idx="79979">
                  <c:v>37.438543931134802</c:v>
                </c:pt>
                <c:pt idx="79980">
                  <c:v>37.438680415859103</c:v>
                </c:pt>
                <c:pt idx="79981">
                  <c:v>37.438816900146399</c:v>
                </c:pt>
                <c:pt idx="79982">
                  <c:v>37.438953383997003</c:v>
                </c:pt>
                <c:pt idx="79983">
                  <c:v>37.439089867410601</c:v>
                </c:pt>
                <c:pt idx="79984">
                  <c:v>37.439226350387401</c:v>
                </c:pt>
                <c:pt idx="79985">
                  <c:v>37.439362832927301</c:v>
                </c:pt>
                <c:pt idx="79986">
                  <c:v>37.439499315030297</c:v>
                </c:pt>
                <c:pt idx="79987">
                  <c:v>37.4396357966965</c:v>
                </c:pt>
                <c:pt idx="79988">
                  <c:v>37.439772277925798</c:v>
                </c:pt>
                <c:pt idx="79989">
                  <c:v>37.439908758718197</c:v>
                </c:pt>
                <c:pt idx="79990">
                  <c:v>37.440045239073797</c:v>
                </c:pt>
                <c:pt idx="79991">
                  <c:v>37.440181718992498</c:v>
                </c:pt>
                <c:pt idx="79992">
                  <c:v>37.440318198474401</c:v>
                </c:pt>
                <c:pt idx="79993">
                  <c:v>37.440454677519398</c:v>
                </c:pt>
                <c:pt idx="79994">
                  <c:v>37.440591156127503</c:v>
                </c:pt>
                <c:pt idx="79995">
                  <c:v>37.440727634298803</c:v>
                </c:pt>
                <c:pt idx="79996">
                  <c:v>37.440864112033204</c:v>
                </c:pt>
                <c:pt idx="79997">
                  <c:v>37.441000589330798</c:v>
                </c:pt>
                <c:pt idx="79998">
                  <c:v>37.441137066191502</c:v>
                </c:pt>
                <c:pt idx="79999">
                  <c:v>37.441273542615399</c:v>
                </c:pt>
                <c:pt idx="80000">
                  <c:v>37.441410018602397</c:v>
                </c:pt>
                <c:pt idx="80001">
                  <c:v>37.441546494152597</c:v>
                </c:pt>
                <c:pt idx="80002">
                  <c:v>37.441682969265898</c:v>
                </c:pt>
                <c:pt idx="80003">
                  <c:v>37.4418194439424</c:v>
                </c:pt>
                <c:pt idx="80004">
                  <c:v>37.441955918182003</c:v>
                </c:pt>
                <c:pt idx="80005">
                  <c:v>37.442092391984801</c:v>
                </c:pt>
                <c:pt idx="80006">
                  <c:v>37.442228865350799</c:v>
                </c:pt>
                <c:pt idx="80007">
                  <c:v>37.442365338279899</c:v>
                </c:pt>
                <c:pt idx="80008">
                  <c:v>37.4425018107722</c:v>
                </c:pt>
                <c:pt idx="80009">
                  <c:v>37.442638282827602</c:v>
                </c:pt>
                <c:pt idx="80010">
                  <c:v>37.442774754446297</c:v>
                </c:pt>
                <c:pt idx="80011">
                  <c:v>37.442911225628002</c:v>
                </c:pt>
                <c:pt idx="80012">
                  <c:v>37.443047696373</c:v>
                </c:pt>
                <c:pt idx="80013">
                  <c:v>37.4431841666811</c:v>
                </c:pt>
                <c:pt idx="80014">
                  <c:v>37.4433206365524</c:v>
                </c:pt>
                <c:pt idx="80015">
                  <c:v>37.443457105986802</c:v>
                </c:pt>
                <c:pt idx="80016">
                  <c:v>37.443593574984497</c:v>
                </c:pt>
                <c:pt idx="80017">
                  <c:v>37.443730043545301</c:v>
                </c:pt>
                <c:pt idx="80018">
                  <c:v>37.443866511669299</c:v>
                </c:pt>
                <c:pt idx="80019">
                  <c:v>37.444002979356398</c:v>
                </c:pt>
                <c:pt idx="80020">
                  <c:v>37.444139446606798</c:v>
                </c:pt>
                <c:pt idx="80021">
                  <c:v>37.444275913420299</c:v>
                </c:pt>
                <c:pt idx="80022">
                  <c:v>37.444412379797001</c:v>
                </c:pt>
                <c:pt idx="80023">
                  <c:v>37.444548845736897</c:v>
                </c:pt>
                <c:pt idx="80024">
                  <c:v>37.444685311239901</c:v>
                </c:pt>
                <c:pt idx="80025">
                  <c:v>37.444821776306199</c:v>
                </c:pt>
                <c:pt idx="80026">
                  <c:v>37.444958240935598</c:v>
                </c:pt>
                <c:pt idx="80027">
                  <c:v>37.445094705128298</c:v>
                </c:pt>
                <c:pt idx="80028">
                  <c:v>37.445231168884099</c:v>
                </c:pt>
                <c:pt idx="80029">
                  <c:v>37.445367632203101</c:v>
                </c:pt>
                <c:pt idx="80030">
                  <c:v>37.445504095085298</c:v>
                </c:pt>
                <c:pt idx="80031">
                  <c:v>37.445640557530702</c:v>
                </c:pt>
                <c:pt idx="80032">
                  <c:v>37.4457770195393</c:v>
                </c:pt>
                <c:pt idx="80033">
                  <c:v>37.445913481111099</c:v>
                </c:pt>
                <c:pt idx="80034">
                  <c:v>37.446049942246098</c:v>
                </c:pt>
                <c:pt idx="80035">
                  <c:v>37.446186402944299</c:v>
                </c:pt>
                <c:pt idx="80036">
                  <c:v>37.446322863205701</c:v>
                </c:pt>
                <c:pt idx="80037">
                  <c:v>37.446459323030297</c:v>
                </c:pt>
                <c:pt idx="80038">
                  <c:v>37.4465957824181</c:v>
                </c:pt>
                <c:pt idx="80039">
                  <c:v>37.446732241369098</c:v>
                </c:pt>
                <c:pt idx="80040">
                  <c:v>37.446868699883296</c:v>
                </c:pt>
                <c:pt idx="80041">
                  <c:v>37.447005157960803</c:v>
                </c:pt>
                <c:pt idx="80042">
                  <c:v>37.447141615601403</c:v>
                </c:pt>
                <c:pt idx="80043">
                  <c:v>37.447278072805297</c:v>
                </c:pt>
                <c:pt idx="80044">
                  <c:v>37.447414529572299</c:v>
                </c:pt>
                <c:pt idx="80045">
                  <c:v>37.447550985902602</c:v>
                </c:pt>
                <c:pt idx="80046">
                  <c:v>37.447687441796099</c:v>
                </c:pt>
                <c:pt idx="80047">
                  <c:v>37.447823897252803</c:v>
                </c:pt>
                <c:pt idx="80048">
                  <c:v>37.447960352272702</c:v>
                </c:pt>
                <c:pt idx="80049">
                  <c:v>37.448096806855801</c:v>
                </c:pt>
                <c:pt idx="80050">
                  <c:v>37.448233261002201</c:v>
                </c:pt>
                <c:pt idx="80051">
                  <c:v>37.448369714711802</c:v>
                </c:pt>
                <c:pt idx="80052">
                  <c:v>37.448506167984597</c:v>
                </c:pt>
                <c:pt idx="80053">
                  <c:v>37.4486426208206</c:v>
                </c:pt>
                <c:pt idx="80054">
                  <c:v>37.448779073219903</c:v>
                </c:pt>
                <c:pt idx="80055">
                  <c:v>37.4489155251824</c:v>
                </c:pt>
                <c:pt idx="80056">
                  <c:v>37.449051976708098</c:v>
                </c:pt>
                <c:pt idx="80057">
                  <c:v>37.449188427797097</c:v>
                </c:pt>
                <c:pt idx="80058">
                  <c:v>37.449324878449197</c:v>
                </c:pt>
                <c:pt idx="80059">
                  <c:v>37.449461328664697</c:v>
                </c:pt>
                <c:pt idx="80060">
                  <c:v>37.449597778443298</c:v>
                </c:pt>
                <c:pt idx="80061">
                  <c:v>37.4497342277852</c:v>
                </c:pt>
                <c:pt idx="80062">
                  <c:v>37.449870676690303</c:v>
                </c:pt>
                <c:pt idx="80063">
                  <c:v>37.450007125158699</c:v>
                </c:pt>
                <c:pt idx="80064">
                  <c:v>37.450143573190303</c:v>
                </c:pt>
                <c:pt idx="80065">
                  <c:v>37.450280020785101</c:v>
                </c:pt>
                <c:pt idx="80066">
                  <c:v>37.450416467943199</c:v>
                </c:pt>
                <c:pt idx="80067">
                  <c:v>37.450552914664598</c:v>
                </c:pt>
                <c:pt idx="80068">
                  <c:v>37.450689360949099</c:v>
                </c:pt>
                <c:pt idx="80069">
                  <c:v>37.450825806796999</c:v>
                </c:pt>
                <c:pt idx="80070">
                  <c:v>37.4509622522081</c:v>
                </c:pt>
                <c:pt idx="80071">
                  <c:v>37.451098697182402</c:v>
                </c:pt>
                <c:pt idx="80072">
                  <c:v>37.451235141719998</c:v>
                </c:pt>
                <c:pt idx="80073">
                  <c:v>37.451371585820802</c:v>
                </c:pt>
                <c:pt idx="80074">
                  <c:v>37.451508029484899</c:v>
                </c:pt>
                <c:pt idx="80075">
                  <c:v>37.451644472712204</c:v>
                </c:pt>
                <c:pt idx="80076">
                  <c:v>37.451780915502802</c:v>
                </c:pt>
                <c:pt idx="80077">
                  <c:v>37.451917357856701</c:v>
                </c:pt>
                <c:pt idx="80078">
                  <c:v>37.4520537997738</c:v>
                </c:pt>
                <c:pt idx="80079">
                  <c:v>37.4521902412542</c:v>
                </c:pt>
                <c:pt idx="80080">
                  <c:v>37.452326682297802</c:v>
                </c:pt>
                <c:pt idx="80081">
                  <c:v>37.452463122904803</c:v>
                </c:pt>
                <c:pt idx="80082">
                  <c:v>37.452599563074898</c:v>
                </c:pt>
                <c:pt idx="80083">
                  <c:v>37.4527360028084</c:v>
                </c:pt>
                <c:pt idx="80084">
                  <c:v>37.452872442105097</c:v>
                </c:pt>
                <c:pt idx="80085">
                  <c:v>37.453008880965101</c:v>
                </c:pt>
                <c:pt idx="80086">
                  <c:v>37.453145319388298</c:v>
                </c:pt>
                <c:pt idx="80087">
                  <c:v>37.453281757374803</c:v>
                </c:pt>
                <c:pt idx="80088">
                  <c:v>37.453418194924602</c:v>
                </c:pt>
                <c:pt idx="80089">
                  <c:v>37.453554632037701</c:v>
                </c:pt>
                <c:pt idx="80090">
                  <c:v>37.4536910687141</c:v>
                </c:pt>
                <c:pt idx="80091">
                  <c:v>37.453827504953701</c:v>
                </c:pt>
                <c:pt idx="80092">
                  <c:v>37.453963940756601</c:v>
                </c:pt>
                <c:pt idx="80093">
                  <c:v>37.454100376122803</c:v>
                </c:pt>
                <c:pt idx="80094">
                  <c:v>37.454236811052297</c:v>
                </c:pt>
                <c:pt idx="80095">
                  <c:v>37.454373245545</c:v>
                </c:pt>
                <c:pt idx="80096">
                  <c:v>37.454509679601102</c:v>
                </c:pt>
                <c:pt idx="80097">
                  <c:v>37.454646113220399</c:v>
                </c:pt>
                <c:pt idx="80098">
                  <c:v>37.454782546403003</c:v>
                </c:pt>
                <c:pt idx="80099">
                  <c:v>37.454918979148999</c:v>
                </c:pt>
                <c:pt idx="80100">
                  <c:v>37.455055411458197</c:v>
                </c:pt>
                <c:pt idx="80101">
                  <c:v>37.455191843330603</c:v>
                </c:pt>
                <c:pt idx="80102">
                  <c:v>37.455328274766401</c:v>
                </c:pt>
                <c:pt idx="80103">
                  <c:v>37.4554647057655</c:v>
                </c:pt>
                <c:pt idx="80104">
                  <c:v>37.4556011363279</c:v>
                </c:pt>
                <c:pt idx="80105">
                  <c:v>37.4557375664536</c:v>
                </c:pt>
                <c:pt idx="80106">
                  <c:v>37.4558739961425</c:v>
                </c:pt>
                <c:pt idx="80107">
                  <c:v>37.456010425394801</c:v>
                </c:pt>
                <c:pt idx="80108">
                  <c:v>37.456146854210402</c:v>
                </c:pt>
                <c:pt idx="80109">
                  <c:v>37.456283282589297</c:v>
                </c:pt>
                <c:pt idx="80110">
                  <c:v>37.456419710531499</c:v>
                </c:pt>
                <c:pt idx="80111">
                  <c:v>37.456556138036902</c:v>
                </c:pt>
                <c:pt idx="80112">
                  <c:v>37.456692565105698</c:v>
                </c:pt>
                <c:pt idx="80113">
                  <c:v>37.4568289917379</c:v>
                </c:pt>
                <c:pt idx="80114">
                  <c:v>37.456965417933297</c:v>
                </c:pt>
                <c:pt idx="80115">
                  <c:v>37.457101843692001</c:v>
                </c:pt>
                <c:pt idx="80116">
                  <c:v>37.457238269014098</c:v>
                </c:pt>
                <c:pt idx="80117">
                  <c:v>37.457374693899403</c:v>
                </c:pt>
                <c:pt idx="80118">
                  <c:v>37.457511118348101</c:v>
                </c:pt>
                <c:pt idx="80119">
                  <c:v>37.4576475423601</c:v>
                </c:pt>
                <c:pt idx="80120">
                  <c:v>37.457783965935398</c:v>
                </c:pt>
                <c:pt idx="80121">
                  <c:v>37.457920389073998</c:v>
                </c:pt>
                <c:pt idx="80122">
                  <c:v>37.458056811775997</c:v>
                </c:pt>
                <c:pt idx="80123">
                  <c:v>37.458193234041303</c:v>
                </c:pt>
                <c:pt idx="80124">
                  <c:v>37.458329655869903</c:v>
                </c:pt>
                <c:pt idx="80125">
                  <c:v>37.458466077261797</c:v>
                </c:pt>
                <c:pt idx="80126">
                  <c:v>37.458602498216997</c:v>
                </c:pt>
                <c:pt idx="80127">
                  <c:v>37.458738918735598</c:v>
                </c:pt>
                <c:pt idx="80128">
                  <c:v>37.458875338817499</c:v>
                </c:pt>
                <c:pt idx="80129">
                  <c:v>37.4590117584628</c:v>
                </c:pt>
                <c:pt idx="80130">
                  <c:v>37.459148177671402</c:v>
                </c:pt>
                <c:pt idx="80131">
                  <c:v>37.459284596443297</c:v>
                </c:pt>
                <c:pt idx="80132">
                  <c:v>37.459421014778499</c:v>
                </c:pt>
                <c:pt idx="80133">
                  <c:v>37.459557432677101</c:v>
                </c:pt>
                <c:pt idx="80134">
                  <c:v>37.459693850138997</c:v>
                </c:pt>
                <c:pt idx="80135">
                  <c:v>37.4598302671643</c:v>
                </c:pt>
                <c:pt idx="80136">
                  <c:v>37.459966683752903</c:v>
                </c:pt>
                <c:pt idx="80137">
                  <c:v>37.460103099904899</c:v>
                </c:pt>
                <c:pt idx="80138">
                  <c:v>37.460239515620103</c:v>
                </c:pt>
                <c:pt idx="80139">
                  <c:v>37.460375930898799</c:v>
                </c:pt>
                <c:pt idx="80140">
                  <c:v>37.460512345740803</c:v>
                </c:pt>
                <c:pt idx="80141">
                  <c:v>37.4606487601461</c:v>
                </c:pt>
                <c:pt idx="80142">
                  <c:v>37.460785174114797</c:v>
                </c:pt>
                <c:pt idx="80143">
                  <c:v>37.460921587646801</c:v>
                </c:pt>
                <c:pt idx="80144">
                  <c:v>37.461058000742199</c:v>
                </c:pt>
                <c:pt idx="80145">
                  <c:v>37.461194413400897</c:v>
                </c:pt>
                <c:pt idx="80146">
                  <c:v>37.461330825623001</c:v>
                </c:pt>
                <c:pt idx="80147">
                  <c:v>37.461467237408499</c:v>
                </c:pt>
                <c:pt idx="80148">
                  <c:v>37.461603648757297</c:v>
                </c:pt>
                <c:pt idx="80149">
                  <c:v>37.461740059669502</c:v>
                </c:pt>
                <c:pt idx="80150">
                  <c:v>37.461876470145</c:v>
                </c:pt>
                <c:pt idx="80151">
                  <c:v>37.462012880183899</c:v>
                </c:pt>
                <c:pt idx="80152">
                  <c:v>37.462149289786097</c:v>
                </c:pt>
                <c:pt idx="80153">
                  <c:v>37.462285698951803</c:v>
                </c:pt>
                <c:pt idx="80154">
                  <c:v>37.462422107680702</c:v>
                </c:pt>
                <c:pt idx="80155">
                  <c:v>37.4625585159731</c:v>
                </c:pt>
                <c:pt idx="80156">
                  <c:v>37.462694923828799</c:v>
                </c:pt>
                <c:pt idx="80157">
                  <c:v>37.462831331247898</c:v>
                </c:pt>
                <c:pt idx="80158">
                  <c:v>37.462967738230397</c:v>
                </c:pt>
                <c:pt idx="80159">
                  <c:v>37.463104144776203</c:v>
                </c:pt>
                <c:pt idx="80160">
                  <c:v>37.463240550885402</c:v>
                </c:pt>
                <c:pt idx="80161">
                  <c:v>37.463376956558001</c:v>
                </c:pt>
                <c:pt idx="80162">
                  <c:v>37.463513361794</c:v>
                </c:pt>
                <c:pt idx="80163">
                  <c:v>37.463649766593399</c:v>
                </c:pt>
                <c:pt idx="80164">
                  <c:v>37.463786170956098</c:v>
                </c:pt>
                <c:pt idx="80165">
                  <c:v>37.463922574882197</c:v>
                </c:pt>
                <c:pt idx="80166">
                  <c:v>37.464058978371703</c:v>
                </c:pt>
                <c:pt idx="80167">
                  <c:v>37.464195381424602</c:v>
                </c:pt>
                <c:pt idx="80168">
                  <c:v>37.464331784040802</c:v>
                </c:pt>
                <c:pt idx="80169">
                  <c:v>37.4644681862205</c:v>
                </c:pt>
                <c:pt idx="80170">
                  <c:v>37.4646045879635</c:v>
                </c:pt>
                <c:pt idx="80171">
                  <c:v>37.464740989269998</c:v>
                </c:pt>
                <c:pt idx="80172">
                  <c:v>37.464877390139797</c:v>
                </c:pt>
                <c:pt idx="80173">
                  <c:v>37.465013790573003</c:v>
                </c:pt>
                <c:pt idx="80174">
                  <c:v>37.465150190569602</c:v>
                </c:pt>
                <c:pt idx="80175">
                  <c:v>37.465286590129601</c:v>
                </c:pt>
                <c:pt idx="80176">
                  <c:v>37.465422989253</c:v>
                </c:pt>
                <c:pt idx="80177">
                  <c:v>37.465559387939798</c:v>
                </c:pt>
                <c:pt idx="80178">
                  <c:v>37.465695786189997</c:v>
                </c:pt>
                <c:pt idx="80179">
                  <c:v>37.465832184003602</c:v>
                </c:pt>
                <c:pt idx="80180">
                  <c:v>37.465968581380601</c:v>
                </c:pt>
                <c:pt idx="80181">
                  <c:v>37.466104978320999</c:v>
                </c:pt>
                <c:pt idx="80182">
                  <c:v>37.466241374824797</c:v>
                </c:pt>
                <c:pt idx="80183">
                  <c:v>37.466377770892102</c:v>
                </c:pt>
                <c:pt idx="80184">
                  <c:v>37.4665141665227</c:v>
                </c:pt>
                <c:pt idx="80185">
                  <c:v>37.466650561716698</c:v>
                </c:pt>
                <c:pt idx="80186">
                  <c:v>37.466786956474202</c:v>
                </c:pt>
                <c:pt idx="80187">
                  <c:v>37.466923350795</c:v>
                </c:pt>
                <c:pt idx="80188">
                  <c:v>37.467059744679297</c:v>
                </c:pt>
                <c:pt idx="80189">
                  <c:v>37.467196138127001</c:v>
                </c:pt>
                <c:pt idx="80190">
                  <c:v>37.467332531138098</c:v>
                </c:pt>
                <c:pt idx="80191">
                  <c:v>37.467468923712602</c:v>
                </c:pt>
                <c:pt idx="80192">
                  <c:v>37.467605315850598</c:v>
                </c:pt>
                <c:pt idx="80193">
                  <c:v>37.467741707552001</c:v>
                </c:pt>
                <c:pt idx="80194">
                  <c:v>37.467878098816797</c:v>
                </c:pt>
                <c:pt idx="80195">
                  <c:v>37.468014489645</c:v>
                </c:pt>
                <c:pt idx="80196">
                  <c:v>37.468150880036603</c:v>
                </c:pt>
                <c:pt idx="80197">
                  <c:v>37.468287269991698</c:v>
                </c:pt>
                <c:pt idx="80198">
                  <c:v>37.468423659510201</c:v>
                </c:pt>
                <c:pt idx="80199">
                  <c:v>37.468560048592103</c:v>
                </c:pt>
                <c:pt idx="80200">
                  <c:v>37.468696437237398</c:v>
                </c:pt>
                <c:pt idx="80201">
                  <c:v>37.468832825446199</c:v>
                </c:pt>
                <c:pt idx="80202">
                  <c:v>37.468969213218401</c:v>
                </c:pt>
                <c:pt idx="80203">
                  <c:v>37.469105600554101</c:v>
                </c:pt>
                <c:pt idx="80204">
                  <c:v>37.469241987453202</c:v>
                </c:pt>
                <c:pt idx="80205">
                  <c:v>37.469378373915703</c:v>
                </c:pt>
                <c:pt idx="80206">
                  <c:v>37.469514759941703</c:v>
                </c:pt>
                <c:pt idx="80207">
                  <c:v>37.469651145531103</c:v>
                </c:pt>
                <c:pt idx="80208">
                  <c:v>37.469787530683902</c:v>
                </c:pt>
                <c:pt idx="80209">
                  <c:v>37.469923915400202</c:v>
                </c:pt>
                <c:pt idx="80210">
                  <c:v>37.47006029968</c:v>
                </c:pt>
                <c:pt idx="80211">
                  <c:v>37.470196683523199</c:v>
                </c:pt>
                <c:pt idx="80212">
                  <c:v>37.470333066929797</c:v>
                </c:pt>
                <c:pt idx="80213">
                  <c:v>37.470469449899902</c:v>
                </c:pt>
                <c:pt idx="80214">
                  <c:v>37.470605832433399</c:v>
                </c:pt>
                <c:pt idx="80215">
                  <c:v>37.470742214530397</c:v>
                </c:pt>
                <c:pt idx="80216">
                  <c:v>37.470878596190801</c:v>
                </c:pt>
                <c:pt idx="80217">
                  <c:v>37.471014977414697</c:v>
                </c:pt>
                <c:pt idx="80218">
                  <c:v>37.4711513582021</c:v>
                </c:pt>
                <c:pt idx="80219">
                  <c:v>37.471287738552903</c:v>
                </c:pt>
                <c:pt idx="80220">
                  <c:v>37.471424118467098</c:v>
                </c:pt>
                <c:pt idx="80221">
                  <c:v>37.4715604979448</c:v>
                </c:pt>
                <c:pt idx="80222">
                  <c:v>37.471696876986002</c:v>
                </c:pt>
                <c:pt idx="80223">
                  <c:v>37.471833255590703</c:v>
                </c:pt>
                <c:pt idx="80224">
                  <c:v>37.471969633758803</c:v>
                </c:pt>
                <c:pt idx="80225">
                  <c:v>37.472106011490403</c:v>
                </c:pt>
                <c:pt idx="80226">
                  <c:v>37.472242388785403</c:v>
                </c:pt>
                <c:pt idx="80227">
                  <c:v>37.472378765643903</c:v>
                </c:pt>
                <c:pt idx="80228">
                  <c:v>37.472515142065902</c:v>
                </c:pt>
                <c:pt idx="80229">
                  <c:v>37.4726515180514</c:v>
                </c:pt>
                <c:pt idx="80230">
                  <c:v>37.472787893600298</c:v>
                </c:pt>
                <c:pt idx="80231">
                  <c:v>37.472924268712703</c:v>
                </c:pt>
                <c:pt idx="80232">
                  <c:v>37.4730606433886</c:v>
                </c:pt>
                <c:pt idx="80233">
                  <c:v>37.473197017627903</c:v>
                </c:pt>
                <c:pt idx="80234">
                  <c:v>37.4733333914307</c:v>
                </c:pt>
                <c:pt idx="80235">
                  <c:v>37.473469764797002</c:v>
                </c:pt>
                <c:pt idx="80236">
                  <c:v>37.473606137726797</c:v>
                </c:pt>
                <c:pt idx="80237">
                  <c:v>37.473742510220099</c:v>
                </c:pt>
                <c:pt idx="80238">
                  <c:v>37.4738788822769</c:v>
                </c:pt>
                <c:pt idx="80239">
                  <c:v>37.4740152538971</c:v>
                </c:pt>
                <c:pt idx="80240">
                  <c:v>37.4741516250808</c:v>
                </c:pt>
                <c:pt idx="80241">
                  <c:v>37.474287995828099</c:v>
                </c:pt>
                <c:pt idx="80242">
                  <c:v>37.474424366138798</c:v>
                </c:pt>
                <c:pt idx="80243">
                  <c:v>37.474560736012997</c:v>
                </c:pt>
                <c:pt idx="80244">
                  <c:v>37.474697105450602</c:v>
                </c:pt>
                <c:pt idx="80245">
                  <c:v>37.474833474451799</c:v>
                </c:pt>
                <c:pt idx="80246">
                  <c:v>37.474969843016503</c:v>
                </c:pt>
                <c:pt idx="80247">
                  <c:v>37.475106211144698</c:v>
                </c:pt>
                <c:pt idx="80248">
                  <c:v>37.475242578836401</c:v>
                </c:pt>
                <c:pt idx="80249">
                  <c:v>37.475378946091503</c:v>
                </c:pt>
                <c:pt idx="80250">
                  <c:v>37.475515312910197</c:v>
                </c:pt>
                <c:pt idx="80251">
                  <c:v>37.475651679292397</c:v>
                </c:pt>
                <c:pt idx="80252">
                  <c:v>37.475788045238097</c:v>
                </c:pt>
                <c:pt idx="80253">
                  <c:v>37.475924410747197</c:v>
                </c:pt>
                <c:pt idx="80254">
                  <c:v>37.476060775819903</c:v>
                </c:pt>
                <c:pt idx="80255">
                  <c:v>37.476197140456101</c:v>
                </c:pt>
                <c:pt idx="80256">
                  <c:v>37.476333504655798</c:v>
                </c:pt>
                <c:pt idx="80257">
                  <c:v>37.476469868419002</c:v>
                </c:pt>
                <c:pt idx="80258">
                  <c:v>37.476606231745798</c:v>
                </c:pt>
                <c:pt idx="80259">
                  <c:v>37.476742594636001</c:v>
                </c:pt>
                <c:pt idx="80260">
                  <c:v>37.476878957089703</c:v>
                </c:pt>
                <c:pt idx="80261">
                  <c:v>37.477015319106997</c:v>
                </c:pt>
                <c:pt idx="80262">
                  <c:v>37.477151680687797</c:v>
                </c:pt>
                <c:pt idx="80263">
                  <c:v>37.477288041832097</c:v>
                </c:pt>
                <c:pt idx="80264">
                  <c:v>37.477424402539903</c:v>
                </c:pt>
                <c:pt idx="80265">
                  <c:v>37.477560762811301</c:v>
                </c:pt>
                <c:pt idx="80266">
                  <c:v>37.477697122646198</c:v>
                </c:pt>
                <c:pt idx="80267">
                  <c:v>37.477833482044602</c:v>
                </c:pt>
                <c:pt idx="80268">
                  <c:v>37.477969841006498</c:v>
                </c:pt>
                <c:pt idx="80269">
                  <c:v>37.478106199531901</c:v>
                </c:pt>
                <c:pt idx="80270">
                  <c:v>37.478242557620902</c:v>
                </c:pt>
                <c:pt idx="80271">
                  <c:v>37.478378915273403</c:v>
                </c:pt>
                <c:pt idx="80272">
                  <c:v>37.478515272489403</c:v>
                </c:pt>
                <c:pt idx="80273">
                  <c:v>37.478651629269002</c:v>
                </c:pt>
                <c:pt idx="80274">
                  <c:v>37.478787985612101</c:v>
                </c:pt>
                <c:pt idx="80275">
                  <c:v>37.478924341518798</c:v>
                </c:pt>
                <c:pt idx="80276">
                  <c:v>37.479060696988903</c:v>
                </c:pt>
                <c:pt idx="80277">
                  <c:v>37.479197052022698</c:v>
                </c:pt>
                <c:pt idx="80278">
                  <c:v>37.479333406619901</c:v>
                </c:pt>
                <c:pt idx="80279">
                  <c:v>37.479469760780702</c:v>
                </c:pt>
                <c:pt idx="80280">
                  <c:v>37.479606114505003</c:v>
                </c:pt>
                <c:pt idx="80281">
                  <c:v>37.479742467792903</c:v>
                </c:pt>
                <c:pt idx="80282">
                  <c:v>37.479878820644402</c:v>
                </c:pt>
                <c:pt idx="80283">
                  <c:v>37.4800151730593</c:v>
                </c:pt>
                <c:pt idx="80284">
                  <c:v>37.480151525037897</c:v>
                </c:pt>
                <c:pt idx="80285">
                  <c:v>37.480287876579901</c:v>
                </c:pt>
                <c:pt idx="80286">
                  <c:v>37.480424227685603</c:v>
                </c:pt>
                <c:pt idx="80287">
                  <c:v>37.480560578354698</c:v>
                </c:pt>
                <c:pt idx="80288">
                  <c:v>37.480696928587498</c:v>
                </c:pt>
                <c:pt idx="80289">
                  <c:v>37.480833278383699</c:v>
                </c:pt>
                <c:pt idx="80290">
                  <c:v>37.480969627743598</c:v>
                </c:pt>
                <c:pt idx="80291">
                  <c:v>37.481105976667003</c:v>
                </c:pt>
                <c:pt idx="80292">
                  <c:v>37.4812423251539</c:v>
                </c:pt>
                <c:pt idx="80293">
                  <c:v>37.481378673204503</c:v>
                </c:pt>
                <c:pt idx="80294">
                  <c:v>37.481515020818499</c:v>
                </c:pt>
                <c:pt idx="80295">
                  <c:v>37.4816513679962</c:v>
                </c:pt>
                <c:pt idx="80296">
                  <c:v>37.481787714737401</c:v>
                </c:pt>
                <c:pt idx="80297">
                  <c:v>37.4819240610422</c:v>
                </c:pt>
                <c:pt idx="80298">
                  <c:v>37.482060406910499</c:v>
                </c:pt>
                <c:pt idx="80299">
                  <c:v>37.482196752342396</c:v>
                </c:pt>
                <c:pt idx="80300">
                  <c:v>37.4823330973379</c:v>
                </c:pt>
                <c:pt idx="80301">
                  <c:v>37.482469441897003</c:v>
                </c:pt>
                <c:pt idx="80302">
                  <c:v>37.482605786019597</c:v>
                </c:pt>
                <c:pt idx="80303">
                  <c:v>37.482742129705798</c:v>
                </c:pt>
                <c:pt idx="80304">
                  <c:v>37.482878472955598</c:v>
                </c:pt>
                <c:pt idx="80305">
                  <c:v>37.483014815768897</c:v>
                </c:pt>
                <c:pt idx="80306">
                  <c:v>37.483151158145901</c:v>
                </c:pt>
                <c:pt idx="80307">
                  <c:v>37.483287500086398</c:v>
                </c:pt>
                <c:pt idx="80308">
                  <c:v>37.483423841590501</c:v>
                </c:pt>
                <c:pt idx="80309">
                  <c:v>37.483560182658202</c:v>
                </c:pt>
                <c:pt idx="80310">
                  <c:v>37.483696523289403</c:v>
                </c:pt>
                <c:pt idx="80311">
                  <c:v>37.483832863484302</c:v>
                </c:pt>
                <c:pt idx="80312">
                  <c:v>37.483969203242701</c:v>
                </c:pt>
                <c:pt idx="80313">
                  <c:v>37.484105542564699</c:v>
                </c:pt>
                <c:pt idx="80314">
                  <c:v>37.484241881450302</c:v>
                </c:pt>
                <c:pt idx="80315">
                  <c:v>37.484378219899597</c:v>
                </c:pt>
                <c:pt idx="80316">
                  <c:v>37.484514557912398</c:v>
                </c:pt>
                <c:pt idx="80317">
                  <c:v>37.484650895488699</c:v>
                </c:pt>
                <c:pt idx="80318">
                  <c:v>37.484787232628697</c:v>
                </c:pt>
                <c:pt idx="80319">
                  <c:v>37.484923569332302</c:v>
                </c:pt>
                <c:pt idx="80320">
                  <c:v>37.485059905599499</c:v>
                </c:pt>
                <c:pt idx="80321">
                  <c:v>37.485196241430302</c:v>
                </c:pt>
                <c:pt idx="80322">
                  <c:v>37.485332576824703</c:v>
                </c:pt>
                <c:pt idx="80323">
                  <c:v>37.485468911782696</c:v>
                </c:pt>
                <c:pt idx="80324">
                  <c:v>37.485605246304303</c:v>
                </c:pt>
                <c:pt idx="80325">
                  <c:v>37.485741580389501</c:v>
                </c:pt>
                <c:pt idx="80326">
                  <c:v>37.485877914038298</c:v>
                </c:pt>
                <c:pt idx="80327">
                  <c:v>37.486014247250701</c:v>
                </c:pt>
                <c:pt idx="80328">
                  <c:v>37.486150580026703</c:v>
                </c:pt>
                <c:pt idx="80329">
                  <c:v>37.486286912366303</c:v>
                </c:pt>
                <c:pt idx="80330">
                  <c:v>37.486423244269602</c:v>
                </c:pt>
                <c:pt idx="80331">
                  <c:v>37.486559575736401</c:v>
                </c:pt>
                <c:pt idx="80332">
                  <c:v>37.486695906766897</c:v>
                </c:pt>
                <c:pt idx="80333">
                  <c:v>37.486832237361</c:v>
                </c:pt>
                <c:pt idx="80334">
                  <c:v>37.486968567518701</c:v>
                </c:pt>
                <c:pt idx="80335">
                  <c:v>37.487104897240002</c:v>
                </c:pt>
                <c:pt idx="80336">
                  <c:v>37.487241226525001</c:v>
                </c:pt>
                <c:pt idx="80337">
                  <c:v>37.487377555373598</c:v>
                </c:pt>
                <c:pt idx="80338">
                  <c:v>37.487513883785702</c:v>
                </c:pt>
                <c:pt idx="80339">
                  <c:v>37.487650211761597</c:v>
                </c:pt>
                <c:pt idx="80340">
                  <c:v>37.487786539300998</c:v>
                </c:pt>
                <c:pt idx="80341">
                  <c:v>37.487922866404098</c:v>
                </c:pt>
                <c:pt idx="80342">
                  <c:v>37.488059193070796</c:v>
                </c:pt>
                <c:pt idx="80343">
                  <c:v>37.488195519301101</c:v>
                </c:pt>
                <c:pt idx="80344">
                  <c:v>37.488331845095097</c:v>
                </c:pt>
                <c:pt idx="80345">
                  <c:v>37.488468170452698</c:v>
                </c:pt>
                <c:pt idx="80346">
                  <c:v>37.488604495373899</c:v>
                </c:pt>
                <c:pt idx="80347">
                  <c:v>37.488740819858798</c:v>
                </c:pt>
                <c:pt idx="80348">
                  <c:v>37.488877143907303</c:v>
                </c:pt>
                <c:pt idx="80349">
                  <c:v>37.489013467519399</c:v>
                </c:pt>
                <c:pt idx="80350">
                  <c:v>37.489149790695201</c:v>
                </c:pt>
                <c:pt idx="80351">
                  <c:v>37.489286113434702</c:v>
                </c:pt>
                <c:pt idx="80352">
                  <c:v>37.489422435737701</c:v>
                </c:pt>
                <c:pt idx="80353">
                  <c:v>37.489558757604399</c:v>
                </c:pt>
                <c:pt idx="80354">
                  <c:v>37.489695079034803</c:v>
                </c:pt>
                <c:pt idx="80355">
                  <c:v>37.489831400028798</c:v>
                </c:pt>
                <c:pt idx="80356">
                  <c:v>37.489967720586499</c:v>
                </c:pt>
                <c:pt idx="80357">
                  <c:v>37.490104040707799</c:v>
                </c:pt>
                <c:pt idx="80358">
                  <c:v>37.490240360392697</c:v>
                </c:pt>
                <c:pt idx="80359">
                  <c:v>37.490376679641301</c:v>
                </c:pt>
                <c:pt idx="80360">
                  <c:v>37.490512998453603</c:v>
                </c:pt>
                <c:pt idx="80361">
                  <c:v>37.490649316829497</c:v>
                </c:pt>
                <c:pt idx="80362">
                  <c:v>37.490785634769097</c:v>
                </c:pt>
                <c:pt idx="80363">
                  <c:v>37.490921952272302</c:v>
                </c:pt>
                <c:pt idx="80364">
                  <c:v>37.491058269339199</c:v>
                </c:pt>
                <c:pt idx="80365">
                  <c:v>37.491194585969801</c:v>
                </c:pt>
                <c:pt idx="80366">
                  <c:v>37.491330902164002</c:v>
                </c:pt>
                <c:pt idx="80367">
                  <c:v>37.491467217921901</c:v>
                </c:pt>
                <c:pt idx="80368">
                  <c:v>37.491603533243499</c:v>
                </c:pt>
                <c:pt idx="80369">
                  <c:v>37.491739848128702</c:v>
                </c:pt>
                <c:pt idx="80370">
                  <c:v>37.491876162577597</c:v>
                </c:pt>
                <c:pt idx="80371">
                  <c:v>37.492012476590098</c:v>
                </c:pt>
                <c:pt idx="80372">
                  <c:v>37.492148790166297</c:v>
                </c:pt>
                <c:pt idx="80373">
                  <c:v>37.492285103306202</c:v>
                </c:pt>
                <c:pt idx="80374">
                  <c:v>37.492421416009797</c:v>
                </c:pt>
                <c:pt idx="80375">
                  <c:v>37.492557728276999</c:v>
                </c:pt>
                <c:pt idx="80376">
                  <c:v>37.492694040107999</c:v>
                </c:pt>
                <c:pt idx="80377">
                  <c:v>37.492830351502597</c:v>
                </c:pt>
                <c:pt idx="80378">
                  <c:v>37.492966662460901</c:v>
                </c:pt>
                <c:pt idx="80379">
                  <c:v>37.493102972982797</c:v>
                </c:pt>
                <c:pt idx="80380">
                  <c:v>37.493239283068498</c:v>
                </c:pt>
                <c:pt idx="80381">
                  <c:v>37.493375592717797</c:v>
                </c:pt>
                <c:pt idx="80382">
                  <c:v>37.493511901930802</c:v>
                </c:pt>
                <c:pt idx="80383">
                  <c:v>37.493648210707498</c:v>
                </c:pt>
                <c:pt idx="80384">
                  <c:v>37.4937845190479</c:v>
                </c:pt>
                <c:pt idx="80385">
                  <c:v>37.493920826951999</c:v>
                </c:pt>
                <c:pt idx="80386">
                  <c:v>37.494057134419698</c:v>
                </c:pt>
                <c:pt idx="80387">
                  <c:v>37.494193441451202</c:v>
                </c:pt>
                <c:pt idx="80388">
                  <c:v>37.494329748046297</c:v>
                </c:pt>
                <c:pt idx="80389">
                  <c:v>37.494466054205198</c:v>
                </c:pt>
                <c:pt idx="80390">
                  <c:v>37.494602359927697</c:v>
                </c:pt>
                <c:pt idx="80391">
                  <c:v>37.494738665214001</c:v>
                </c:pt>
                <c:pt idx="80392">
                  <c:v>37.494874970063897</c:v>
                </c:pt>
                <c:pt idx="80393">
                  <c:v>37.495011274477498</c:v>
                </c:pt>
                <c:pt idx="80394">
                  <c:v>37.495147578454898</c:v>
                </c:pt>
                <c:pt idx="80395">
                  <c:v>37.495283881995903</c:v>
                </c:pt>
                <c:pt idx="80396">
                  <c:v>37.495420185100699</c:v>
                </c:pt>
                <c:pt idx="80397">
                  <c:v>37.4955564877691</c:v>
                </c:pt>
                <c:pt idx="80398">
                  <c:v>37.4956927900013</c:v>
                </c:pt>
                <c:pt idx="80399">
                  <c:v>37.495829091797198</c:v>
                </c:pt>
                <c:pt idx="80400">
                  <c:v>37.495965393156702</c:v>
                </c:pt>
                <c:pt idx="80401">
                  <c:v>37.496101694079996</c:v>
                </c:pt>
                <c:pt idx="80402">
                  <c:v>37.496237994566997</c:v>
                </c:pt>
                <c:pt idx="80403">
                  <c:v>37.496374294617802</c:v>
                </c:pt>
                <c:pt idx="80404">
                  <c:v>37.496510594232198</c:v>
                </c:pt>
                <c:pt idx="80405">
                  <c:v>37.4966468934104</c:v>
                </c:pt>
                <c:pt idx="80406">
                  <c:v>37.496783192152201</c:v>
                </c:pt>
                <c:pt idx="80407">
                  <c:v>37.496919490457799</c:v>
                </c:pt>
                <c:pt idx="80408">
                  <c:v>37.497055788327103</c:v>
                </c:pt>
                <c:pt idx="80409">
                  <c:v>37.497192085760197</c:v>
                </c:pt>
                <c:pt idx="80410">
                  <c:v>37.497328382756898</c:v>
                </c:pt>
                <c:pt idx="80411">
                  <c:v>37.497464679317403</c:v>
                </c:pt>
                <c:pt idx="80412">
                  <c:v>37.4976009754416</c:v>
                </c:pt>
                <c:pt idx="80413">
                  <c:v>37.497737271129601</c:v>
                </c:pt>
                <c:pt idx="80414">
                  <c:v>37.497873566381202</c:v>
                </c:pt>
                <c:pt idx="80415">
                  <c:v>37.4980098611966</c:v>
                </c:pt>
                <c:pt idx="80416">
                  <c:v>37.498146155575803</c:v>
                </c:pt>
                <c:pt idx="80417">
                  <c:v>37.498282449518598</c:v>
                </c:pt>
                <c:pt idx="80418">
                  <c:v>37.498418743025198</c:v>
                </c:pt>
                <c:pt idx="80419">
                  <c:v>37.498555036095603</c:v>
                </c:pt>
                <c:pt idx="80420">
                  <c:v>37.498691328729599</c:v>
                </c:pt>
                <c:pt idx="80421">
                  <c:v>37.4988276209275</c:v>
                </c:pt>
                <c:pt idx="80422">
                  <c:v>37.498963912689</c:v>
                </c:pt>
                <c:pt idx="80423">
                  <c:v>37.499100204014297</c:v>
                </c:pt>
                <c:pt idx="80424">
                  <c:v>37.4992364949034</c:v>
                </c:pt>
                <c:pt idx="80425">
                  <c:v>37.499372785356101</c:v>
                </c:pt>
                <c:pt idx="80426">
                  <c:v>37.4995090753727</c:v>
                </c:pt>
                <c:pt idx="80427">
                  <c:v>37.499645364952997</c:v>
                </c:pt>
                <c:pt idx="80428">
                  <c:v>37.499781654096999</c:v>
                </c:pt>
                <c:pt idx="80429">
                  <c:v>37.4999179428048</c:v>
                </c:pt>
                <c:pt idx="80430">
                  <c:v>37.500054231076298</c:v>
                </c:pt>
                <c:pt idx="80431">
                  <c:v>37.500190518911602</c:v>
                </c:pt>
                <c:pt idx="80432">
                  <c:v>37.500326806310603</c:v>
                </c:pt>
                <c:pt idx="80433">
                  <c:v>37.500463093273403</c:v>
                </c:pt>
                <c:pt idx="80434">
                  <c:v>37.500599379800001</c:v>
                </c:pt>
                <c:pt idx="80435">
                  <c:v>37.500735665890303</c:v>
                </c:pt>
                <c:pt idx="80436">
                  <c:v>37.500871951544397</c:v>
                </c:pt>
                <c:pt idx="80437">
                  <c:v>37.501008236762203</c:v>
                </c:pt>
                <c:pt idx="80438">
                  <c:v>37.5011445215438</c:v>
                </c:pt>
                <c:pt idx="80439">
                  <c:v>37.501280805889202</c:v>
                </c:pt>
                <c:pt idx="80440">
                  <c:v>37.501417089798302</c:v>
                </c:pt>
                <c:pt idx="80441">
                  <c:v>37.5015533732712</c:v>
                </c:pt>
                <c:pt idx="80442">
                  <c:v>37.501689656307903</c:v>
                </c:pt>
                <c:pt idx="80443">
                  <c:v>37.501825938908297</c:v>
                </c:pt>
                <c:pt idx="80444">
                  <c:v>37.501962221072503</c:v>
                </c:pt>
                <c:pt idx="80445">
                  <c:v>37.5020985028005</c:v>
                </c:pt>
                <c:pt idx="80446">
                  <c:v>37.502234784092302</c:v>
                </c:pt>
                <c:pt idx="80447">
                  <c:v>37.502371064947802</c:v>
                </c:pt>
                <c:pt idx="80448">
                  <c:v>37.5025073453671</c:v>
                </c:pt>
                <c:pt idx="80449">
                  <c:v>37.502643625350203</c:v>
                </c:pt>
                <c:pt idx="80450">
                  <c:v>37.502779904897103</c:v>
                </c:pt>
                <c:pt idx="80451">
                  <c:v>37.502916184007702</c:v>
                </c:pt>
                <c:pt idx="80452">
                  <c:v>37.503052462682099</c:v>
                </c:pt>
                <c:pt idx="80453">
                  <c:v>37.503188740920301</c:v>
                </c:pt>
                <c:pt idx="80454">
                  <c:v>37.5033250187223</c:v>
                </c:pt>
                <c:pt idx="80455">
                  <c:v>37.503461296088098</c:v>
                </c:pt>
                <c:pt idx="80456">
                  <c:v>37.5035975730177</c:v>
                </c:pt>
                <c:pt idx="80457">
                  <c:v>37.5037338495111</c:v>
                </c:pt>
                <c:pt idx="80458">
                  <c:v>37.503870125568199</c:v>
                </c:pt>
                <c:pt idx="80459">
                  <c:v>37.504006401189201</c:v>
                </c:pt>
                <c:pt idx="80460">
                  <c:v>37.504142676373903</c:v>
                </c:pt>
                <c:pt idx="80461">
                  <c:v>37.504278951122501</c:v>
                </c:pt>
                <c:pt idx="80462">
                  <c:v>37.504415225434798</c:v>
                </c:pt>
                <c:pt idx="80463">
                  <c:v>37.504551499310899</c:v>
                </c:pt>
                <c:pt idx="80464">
                  <c:v>37.504687772750898</c:v>
                </c:pt>
                <c:pt idx="80465">
                  <c:v>37.504824045754603</c:v>
                </c:pt>
                <c:pt idx="80466">
                  <c:v>37.504960318322098</c:v>
                </c:pt>
                <c:pt idx="80467">
                  <c:v>37.505096590453498</c:v>
                </c:pt>
                <c:pt idx="80468">
                  <c:v>37.505232862148603</c:v>
                </c:pt>
                <c:pt idx="80469">
                  <c:v>37.505369133407598</c:v>
                </c:pt>
                <c:pt idx="80470">
                  <c:v>37.505505404230298</c:v>
                </c:pt>
                <c:pt idx="80471">
                  <c:v>37.505641674616903</c:v>
                </c:pt>
                <c:pt idx="80472">
                  <c:v>37.505777944567299</c:v>
                </c:pt>
                <c:pt idx="80473">
                  <c:v>37.5059142140815</c:v>
                </c:pt>
                <c:pt idx="80474">
                  <c:v>37.506050483159498</c:v>
                </c:pt>
                <c:pt idx="80475">
                  <c:v>37.506186751801302</c:v>
                </c:pt>
                <c:pt idx="80476">
                  <c:v>37.506323020006903</c:v>
                </c:pt>
                <c:pt idx="80477">
                  <c:v>37.506459287776401</c:v>
                </c:pt>
                <c:pt idx="80478">
                  <c:v>37.506595555109698</c:v>
                </c:pt>
                <c:pt idx="80479">
                  <c:v>37.506731822006699</c:v>
                </c:pt>
                <c:pt idx="80480">
                  <c:v>37.506868088467698</c:v>
                </c:pt>
                <c:pt idx="80481">
                  <c:v>37.507004354492402</c:v>
                </c:pt>
                <c:pt idx="80482">
                  <c:v>37.507140620081003</c:v>
                </c:pt>
                <c:pt idx="80483">
                  <c:v>37.507276885233303</c:v>
                </c:pt>
                <c:pt idx="80484">
                  <c:v>37.507413149949599</c:v>
                </c:pt>
                <c:pt idx="80485">
                  <c:v>37.507549414229601</c:v>
                </c:pt>
                <c:pt idx="80486">
                  <c:v>37.5076856780735</c:v>
                </c:pt>
                <c:pt idx="80487">
                  <c:v>37.507821941481197</c:v>
                </c:pt>
                <c:pt idx="80488">
                  <c:v>37.507958204452699</c:v>
                </c:pt>
                <c:pt idx="80489">
                  <c:v>37.508094466988098</c:v>
                </c:pt>
                <c:pt idx="80490">
                  <c:v>37.508230729087302</c:v>
                </c:pt>
                <c:pt idx="80491">
                  <c:v>37.508366990750403</c:v>
                </c:pt>
                <c:pt idx="80492">
                  <c:v>37.508503251977203</c:v>
                </c:pt>
                <c:pt idx="80493">
                  <c:v>37.508639512767999</c:v>
                </c:pt>
                <c:pt idx="80494">
                  <c:v>37.508775773122501</c:v>
                </c:pt>
                <c:pt idx="80495">
                  <c:v>37.5089120330409</c:v>
                </c:pt>
                <c:pt idx="80496">
                  <c:v>37.509048292523197</c:v>
                </c:pt>
                <c:pt idx="80497">
                  <c:v>37.509184551569298</c:v>
                </c:pt>
                <c:pt idx="80498">
                  <c:v>37.509320810179297</c:v>
                </c:pt>
                <c:pt idx="80499">
                  <c:v>37.509457068353001</c:v>
                </c:pt>
                <c:pt idx="80500">
                  <c:v>37.509593326090702</c:v>
                </c:pt>
                <c:pt idx="80501">
                  <c:v>37.5097295833922</c:v>
                </c:pt>
                <c:pt idx="80502">
                  <c:v>37.509865840257497</c:v>
                </c:pt>
                <c:pt idx="80503">
                  <c:v>37.510002096686698</c:v>
                </c:pt>
                <c:pt idx="80504">
                  <c:v>37.510138352679803</c:v>
                </c:pt>
                <c:pt idx="80505">
                  <c:v>37.510274608236699</c:v>
                </c:pt>
                <c:pt idx="80506">
                  <c:v>37.5104108633575</c:v>
                </c:pt>
                <c:pt idx="80507">
                  <c:v>37.510547118042098</c:v>
                </c:pt>
                <c:pt idx="80508">
                  <c:v>37.5106833722906</c:v>
                </c:pt>
                <c:pt idx="80509">
                  <c:v>37.510819626103</c:v>
                </c:pt>
                <c:pt idx="80510">
                  <c:v>37.510955879479198</c:v>
                </c:pt>
                <c:pt idx="80511">
                  <c:v>37.5110921324193</c:v>
                </c:pt>
                <c:pt idx="80512">
                  <c:v>37.5112283849232</c:v>
                </c:pt>
                <c:pt idx="80513">
                  <c:v>37.511364636990997</c:v>
                </c:pt>
                <c:pt idx="80514">
                  <c:v>37.511500888622699</c:v>
                </c:pt>
                <c:pt idx="80515">
                  <c:v>37.511637139818298</c:v>
                </c:pt>
                <c:pt idx="80516">
                  <c:v>37.511773390577702</c:v>
                </c:pt>
                <c:pt idx="80517">
                  <c:v>37.511909640901003</c:v>
                </c:pt>
                <c:pt idx="80518">
                  <c:v>37.512045890788201</c:v>
                </c:pt>
                <c:pt idx="80519">
                  <c:v>37.512182140239197</c:v>
                </c:pt>
                <c:pt idx="80520">
                  <c:v>37.512318389254197</c:v>
                </c:pt>
                <c:pt idx="80521">
                  <c:v>37.512454637833002</c:v>
                </c:pt>
                <c:pt idx="80522">
                  <c:v>37.512590885975698</c:v>
                </c:pt>
                <c:pt idx="80523">
                  <c:v>37.512727133682297</c:v>
                </c:pt>
                <c:pt idx="80524">
                  <c:v>37.512863380952702</c:v>
                </c:pt>
                <c:pt idx="80525">
                  <c:v>37.512999627787003</c:v>
                </c:pt>
                <c:pt idx="80526">
                  <c:v>37.513135874185302</c:v>
                </c:pt>
                <c:pt idx="80527">
                  <c:v>37.513272120147398</c:v>
                </c:pt>
                <c:pt idx="80528">
                  <c:v>37.513408365673399</c:v>
                </c:pt>
                <c:pt idx="80529">
                  <c:v>37.513544610763297</c:v>
                </c:pt>
                <c:pt idx="80530">
                  <c:v>37.5136808554171</c:v>
                </c:pt>
                <c:pt idx="80531">
                  <c:v>37.513817099634799</c:v>
                </c:pt>
                <c:pt idx="80532">
                  <c:v>37.513953343416297</c:v>
                </c:pt>
                <c:pt idx="80533">
                  <c:v>37.514089586761799</c:v>
                </c:pt>
                <c:pt idx="80534">
                  <c:v>37.514225829671197</c:v>
                </c:pt>
                <c:pt idx="80535">
                  <c:v>37.514362072144401</c:v>
                </c:pt>
                <c:pt idx="80536">
                  <c:v>37.514498314181601</c:v>
                </c:pt>
                <c:pt idx="80537">
                  <c:v>37.514634555782699</c:v>
                </c:pt>
                <c:pt idx="80538">
                  <c:v>37.514770796947602</c:v>
                </c:pt>
                <c:pt idx="80539">
                  <c:v>37.514907037676501</c:v>
                </c:pt>
                <c:pt idx="80540">
                  <c:v>37.515043277969298</c:v>
                </c:pt>
                <c:pt idx="80541">
                  <c:v>37.515179517825999</c:v>
                </c:pt>
                <c:pt idx="80542">
                  <c:v>37.515315757246597</c:v>
                </c:pt>
                <c:pt idx="80543">
                  <c:v>37.5154519962311</c:v>
                </c:pt>
                <c:pt idx="80544">
                  <c:v>37.5155882347795</c:v>
                </c:pt>
                <c:pt idx="80545">
                  <c:v>37.515724472891797</c:v>
                </c:pt>
                <c:pt idx="80546">
                  <c:v>37.515860710568099</c:v>
                </c:pt>
                <c:pt idx="80547">
                  <c:v>37.515996947808198</c:v>
                </c:pt>
                <c:pt idx="80548">
                  <c:v>37.516133184612301</c:v>
                </c:pt>
                <c:pt idx="80549">
                  <c:v>37.516269420980301</c:v>
                </c:pt>
                <c:pt idx="80550">
                  <c:v>37.516405656912198</c:v>
                </c:pt>
                <c:pt idx="80551">
                  <c:v>37.516541892408</c:v>
                </c:pt>
                <c:pt idx="80552">
                  <c:v>37.516678127467799</c:v>
                </c:pt>
                <c:pt idx="80553">
                  <c:v>37.516814362091502</c:v>
                </c:pt>
                <c:pt idx="80554">
                  <c:v>37.516950596279102</c:v>
                </c:pt>
                <c:pt idx="80555">
                  <c:v>37.5170868300306</c:v>
                </c:pt>
                <c:pt idx="80556">
                  <c:v>37.517223063346101</c:v>
                </c:pt>
                <c:pt idx="80557">
                  <c:v>37.517359296225401</c:v>
                </c:pt>
                <c:pt idx="80558">
                  <c:v>37.517495528668803</c:v>
                </c:pt>
                <c:pt idx="80559">
                  <c:v>37.517631760675997</c:v>
                </c:pt>
                <c:pt idx="80560">
                  <c:v>37.517767992247201</c:v>
                </c:pt>
                <c:pt idx="80561">
                  <c:v>37.517904223382303</c:v>
                </c:pt>
                <c:pt idx="80562">
                  <c:v>37.518040454081401</c:v>
                </c:pt>
                <c:pt idx="80563">
                  <c:v>37.518176684344397</c:v>
                </c:pt>
                <c:pt idx="80564">
                  <c:v>37.518312914171297</c:v>
                </c:pt>
                <c:pt idx="80565">
                  <c:v>37.518449143562201</c:v>
                </c:pt>
                <c:pt idx="80566">
                  <c:v>37.518585372517002</c:v>
                </c:pt>
                <c:pt idx="80567">
                  <c:v>37.518721601035701</c:v>
                </c:pt>
                <c:pt idx="80568">
                  <c:v>37.518857829118403</c:v>
                </c:pt>
                <c:pt idx="80569">
                  <c:v>37.518994056765102</c:v>
                </c:pt>
                <c:pt idx="80570">
                  <c:v>37.519130283975699</c:v>
                </c:pt>
                <c:pt idx="80571">
                  <c:v>37.519266510750199</c:v>
                </c:pt>
                <c:pt idx="80572">
                  <c:v>37.519402737088697</c:v>
                </c:pt>
                <c:pt idx="80573">
                  <c:v>37.519538962991199</c:v>
                </c:pt>
                <c:pt idx="80574">
                  <c:v>37.519675188457597</c:v>
                </c:pt>
                <c:pt idx="80575">
                  <c:v>37.519811413487901</c:v>
                </c:pt>
                <c:pt idx="80576">
                  <c:v>37.519947638082201</c:v>
                </c:pt>
                <c:pt idx="80577">
                  <c:v>37.520083862240497</c:v>
                </c:pt>
                <c:pt idx="80578">
                  <c:v>37.520220085962698</c:v>
                </c:pt>
                <c:pt idx="80579">
                  <c:v>37.520356309248903</c:v>
                </c:pt>
                <c:pt idx="80580">
                  <c:v>37.520492532098999</c:v>
                </c:pt>
                <c:pt idx="80581">
                  <c:v>37.520628754513197</c:v>
                </c:pt>
                <c:pt idx="80582">
                  <c:v>37.520764976491201</c:v>
                </c:pt>
                <c:pt idx="80583">
                  <c:v>37.5209011980333</c:v>
                </c:pt>
                <c:pt idx="80584">
                  <c:v>37.521037419139297</c:v>
                </c:pt>
                <c:pt idx="80585">
                  <c:v>37.521173639809298</c:v>
                </c:pt>
                <c:pt idx="80586">
                  <c:v>37.521309860043203</c:v>
                </c:pt>
                <c:pt idx="80587">
                  <c:v>37.521446079841098</c:v>
                </c:pt>
                <c:pt idx="80588">
                  <c:v>37.521582299202997</c:v>
                </c:pt>
                <c:pt idx="80589">
                  <c:v>37.5217185181289</c:v>
                </c:pt>
                <c:pt idx="80590">
                  <c:v>37.5218547366187</c:v>
                </c:pt>
                <c:pt idx="80591">
                  <c:v>37.521990954672503</c:v>
                </c:pt>
                <c:pt idx="80592">
                  <c:v>37.522127172290297</c:v>
                </c:pt>
                <c:pt idx="80593">
                  <c:v>37.522263389472101</c:v>
                </c:pt>
                <c:pt idx="80594">
                  <c:v>37.522399606217803</c:v>
                </c:pt>
                <c:pt idx="80595">
                  <c:v>37.522535822527601</c:v>
                </c:pt>
                <c:pt idx="80596">
                  <c:v>37.522672038401303</c:v>
                </c:pt>
                <c:pt idx="80597">
                  <c:v>37.522808253839003</c:v>
                </c:pt>
                <c:pt idx="80598">
                  <c:v>37.522944468840699</c:v>
                </c:pt>
                <c:pt idx="80599">
                  <c:v>37.523080683406398</c:v>
                </c:pt>
                <c:pt idx="80600">
                  <c:v>37.523216897536003</c:v>
                </c:pt>
                <c:pt idx="80601">
                  <c:v>37.523353111229703</c:v>
                </c:pt>
                <c:pt idx="80602">
                  <c:v>37.5234893244874</c:v>
                </c:pt>
                <c:pt idx="80603">
                  <c:v>37.523625537309002</c:v>
                </c:pt>
                <c:pt idx="80604">
                  <c:v>37.5237617496946</c:v>
                </c:pt>
                <c:pt idx="80605">
                  <c:v>37.523897961644302</c:v>
                </c:pt>
                <c:pt idx="80606">
                  <c:v>37.524034173157901</c:v>
                </c:pt>
                <c:pt idx="80607">
                  <c:v>37.524170384235497</c:v>
                </c:pt>
                <c:pt idx="80608">
                  <c:v>37.524306594877203</c:v>
                </c:pt>
                <c:pt idx="80609">
                  <c:v>37.524442805082799</c:v>
                </c:pt>
                <c:pt idx="80610">
                  <c:v>37.524579014852499</c:v>
                </c:pt>
                <c:pt idx="80611">
                  <c:v>37.524715224186103</c:v>
                </c:pt>
                <c:pt idx="80612">
                  <c:v>37.524851433083697</c:v>
                </c:pt>
                <c:pt idx="80613">
                  <c:v>37.524987641545401</c:v>
                </c:pt>
                <c:pt idx="80614">
                  <c:v>37.525123849571102</c:v>
                </c:pt>
                <c:pt idx="80615">
                  <c:v>37.5252600571607</c:v>
                </c:pt>
                <c:pt idx="80616">
                  <c:v>37.525396264314402</c:v>
                </c:pt>
                <c:pt idx="80617">
                  <c:v>37.525532471032101</c:v>
                </c:pt>
                <c:pt idx="80618">
                  <c:v>37.525668677313803</c:v>
                </c:pt>
                <c:pt idx="80619">
                  <c:v>37.525804883159601</c:v>
                </c:pt>
                <c:pt idx="80620">
                  <c:v>37.525941088569297</c:v>
                </c:pt>
                <c:pt idx="80621">
                  <c:v>37.526077293543104</c:v>
                </c:pt>
                <c:pt idx="80622">
                  <c:v>37.526213498080899</c:v>
                </c:pt>
                <c:pt idx="80623">
                  <c:v>37.526349702182699</c:v>
                </c:pt>
                <c:pt idx="80624">
                  <c:v>37.526485905848503</c:v>
                </c:pt>
                <c:pt idx="80625">
                  <c:v>37.526622109078403</c:v>
                </c:pt>
                <c:pt idx="80626">
                  <c:v>37.5267583118722</c:v>
                </c:pt>
                <c:pt idx="80627">
                  <c:v>37.5268945142302</c:v>
                </c:pt>
                <c:pt idx="80628">
                  <c:v>37.527030716152098</c:v>
                </c:pt>
                <c:pt idx="80629">
                  <c:v>37.527166917638098</c:v>
                </c:pt>
                <c:pt idx="80630">
                  <c:v>37.527303118688103</c:v>
                </c:pt>
                <c:pt idx="80631">
                  <c:v>37.527439319302097</c:v>
                </c:pt>
                <c:pt idx="80632">
                  <c:v>37.527575519480202</c:v>
                </c:pt>
                <c:pt idx="80633">
                  <c:v>37.527711719222197</c:v>
                </c:pt>
                <c:pt idx="80634">
                  <c:v>37.527847918528401</c:v>
                </c:pt>
                <c:pt idx="80635">
                  <c:v>37.527984117398603</c:v>
                </c:pt>
                <c:pt idx="80636">
                  <c:v>37.528120315832801</c:v>
                </c:pt>
                <c:pt idx="80637">
                  <c:v>37.528256513831003</c:v>
                </c:pt>
                <c:pt idx="80638">
                  <c:v>37.528392711393302</c:v>
                </c:pt>
                <c:pt idx="80639">
                  <c:v>37.528528908519696</c:v>
                </c:pt>
                <c:pt idx="80640">
                  <c:v>37.528665105210102</c:v>
                </c:pt>
                <c:pt idx="80641">
                  <c:v>37.528801301464497</c:v>
                </c:pt>
                <c:pt idx="80642">
                  <c:v>37.528937497283003</c:v>
                </c:pt>
                <c:pt idx="80643">
                  <c:v>37.529073692665499</c:v>
                </c:pt>
                <c:pt idx="80644">
                  <c:v>37.529209887612097</c:v>
                </c:pt>
                <c:pt idx="80645">
                  <c:v>37.5293460821227</c:v>
                </c:pt>
                <c:pt idx="80646">
                  <c:v>37.529482276197399</c:v>
                </c:pt>
                <c:pt idx="80647">
                  <c:v>37.529618469836102</c:v>
                </c:pt>
                <c:pt idx="80648">
                  <c:v>37.529754663038901</c:v>
                </c:pt>
                <c:pt idx="80649">
                  <c:v>37.529890855805803</c:v>
                </c:pt>
                <c:pt idx="80650">
                  <c:v>37.530027048136702</c:v>
                </c:pt>
                <c:pt idx="80651">
                  <c:v>37.530163240031698</c:v>
                </c:pt>
                <c:pt idx="80652">
                  <c:v>37.530299431490697</c:v>
                </c:pt>
                <c:pt idx="80653">
                  <c:v>37.530435622513799</c:v>
                </c:pt>
                <c:pt idx="80654">
                  <c:v>37.530571813100998</c:v>
                </c:pt>
                <c:pt idx="80655">
                  <c:v>37.530708003252201</c:v>
                </c:pt>
                <c:pt idx="80656">
                  <c:v>37.5308441929675</c:v>
                </c:pt>
                <c:pt idx="80657">
                  <c:v>37.530980382246902</c:v>
                </c:pt>
                <c:pt idx="80658">
                  <c:v>37.531116571090301</c:v>
                </c:pt>
                <c:pt idx="80659">
                  <c:v>37.531252759497796</c:v>
                </c:pt>
                <c:pt idx="80660">
                  <c:v>37.531388947469402</c:v>
                </c:pt>
                <c:pt idx="80661">
                  <c:v>37.531525135005097</c:v>
                </c:pt>
                <c:pt idx="80662">
                  <c:v>37.531661322104803</c:v>
                </c:pt>
                <c:pt idx="80663">
                  <c:v>37.531797508768598</c:v>
                </c:pt>
                <c:pt idx="80664">
                  <c:v>37.531933694996503</c:v>
                </c:pt>
                <c:pt idx="80665">
                  <c:v>37.532069880788498</c:v>
                </c:pt>
                <c:pt idx="80666">
                  <c:v>37.532206066144497</c:v>
                </c:pt>
                <c:pt idx="80667">
                  <c:v>37.532342251064698</c:v>
                </c:pt>
                <c:pt idx="80668">
                  <c:v>37.532478435548903</c:v>
                </c:pt>
                <c:pt idx="80669">
                  <c:v>37.532614619597197</c:v>
                </c:pt>
                <c:pt idx="80670">
                  <c:v>37.532750803209602</c:v>
                </c:pt>
                <c:pt idx="80671">
                  <c:v>37.532886986386004</c:v>
                </c:pt>
                <c:pt idx="80672">
                  <c:v>37.533023169126601</c:v>
                </c:pt>
                <c:pt idx="80673">
                  <c:v>37.533159351431301</c:v>
                </c:pt>
                <c:pt idx="80674">
                  <c:v>37.533295533299999</c:v>
                </c:pt>
                <c:pt idx="80675">
                  <c:v>37.533431714732899</c:v>
                </c:pt>
                <c:pt idx="80676">
                  <c:v>37.533567895729803</c:v>
                </c:pt>
                <c:pt idx="80677">
                  <c:v>37.533704076290803</c:v>
                </c:pt>
                <c:pt idx="80678">
                  <c:v>37.533840256415999</c:v>
                </c:pt>
                <c:pt idx="80679">
                  <c:v>37.533976436105199</c:v>
                </c:pt>
                <c:pt idx="80680">
                  <c:v>37.534112615358602</c:v>
                </c:pt>
                <c:pt idx="80681">
                  <c:v>37.534248794176001</c:v>
                </c:pt>
                <c:pt idx="80682">
                  <c:v>37.534384972557497</c:v>
                </c:pt>
                <c:pt idx="80683">
                  <c:v>37.534521150503203</c:v>
                </c:pt>
                <c:pt idx="80684">
                  <c:v>37.534657328012898</c:v>
                </c:pt>
                <c:pt idx="80685">
                  <c:v>37.534793505086803</c:v>
                </c:pt>
                <c:pt idx="80686">
                  <c:v>37.534929681724797</c:v>
                </c:pt>
                <c:pt idx="80687">
                  <c:v>37.535065857926902</c:v>
                </c:pt>
                <c:pt idx="80688">
                  <c:v>37.535202033693103</c:v>
                </c:pt>
                <c:pt idx="80689">
                  <c:v>37.535338209023401</c:v>
                </c:pt>
                <c:pt idx="80690">
                  <c:v>37.535474383917801</c:v>
                </c:pt>
                <c:pt idx="80691">
                  <c:v>37.535610558376298</c:v>
                </c:pt>
                <c:pt idx="80692">
                  <c:v>37.535746732398998</c:v>
                </c:pt>
                <c:pt idx="80693">
                  <c:v>37.535882905985801</c:v>
                </c:pt>
                <c:pt idx="80694">
                  <c:v>37.5360190791367</c:v>
                </c:pt>
                <c:pt idx="80695">
                  <c:v>37.536155251851703</c:v>
                </c:pt>
                <c:pt idx="80696">
                  <c:v>37.536291424130802</c:v>
                </c:pt>
                <c:pt idx="80697">
                  <c:v>37.536427595974097</c:v>
                </c:pt>
                <c:pt idx="80698">
                  <c:v>37.536563767381502</c:v>
                </c:pt>
                <c:pt idx="80699">
                  <c:v>37.536699938353003</c:v>
                </c:pt>
                <c:pt idx="80700">
                  <c:v>37.5368361088886</c:v>
                </c:pt>
                <c:pt idx="80701">
                  <c:v>37.536972278988401</c:v>
                </c:pt>
                <c:pt idx="80702">
                  <c:v>37.537108448652297</c:v>
                </c:pt>
                <c:pt idx="80703">
                  <c:v>37.537244617880397</c:v>
                </c:pt>
                <c:pt idx="80704">
                  <c:v>37.5373807866726</c:v>
                </c:pt>
                <c:pt idx="80705">
                  <c:v>37.537516955028899</c:v>
                </c:pt>
                <c:pt idx="80706">
                  <c:v>37.537653122949301</c:v>
                </c:pt>
                <c:pt idx="80707">
                  <c:v>37.537789290433899</c:v>
                </c:pt>
                <c:pt idx="80708">
                  <c:v>37.537925457482601</c:v>
                </c:pt>
                <c:pt idx="80709">
                  <c:v>37.538061624095498</c:v>
                </c:pt>
                <c:pt idx="80710">
                  <c:v>37.538197790272498</c:v>
                </c:pt>
                <c:pt idx="80711">
                  <c:v>37.538333956013702</c:v>
                </c:pt>
                <c:pt idx="80712">
                  <c:v>37.538470121319001</c:v>
                </c:pt>
                <c:pt idx="80713">
                  <c:v>37.538606286188397</c:v>
                </c:pt>
                <c:pt idx="80714">
                  <c:v>37.538742450622003</c:v>
                </c:pt>
                <c:pt idx="80715">
                  <c:v>37.538878614619797</c:v>
                </c:pt>
                <c:pt idx="80716">
                  <c:v>37.539014778181702</c:v>
                </c:pt>
                <c:pt idx="80717">
                  <c:v>37.539150941307703</c:v>
                </c:pt>
                <c:pt idx="80718">
                  <c:v>37.539287103997999</c:v>
                </c:pt>
                <c:pt idx="80719">
                  <c:v>37.5394232662523</c:v>
                </c:pt>
                <c:pt idx="80720">
                  <c:v>37.539559428070802</c:v>
                </c:pt>
                <c:pt idx="80721">
                  <c:v>37.539695589453501</c:v>
                </c:pt>
                <c:pt idx="80722">
                  <c:v>37.539831750400403</c:v>
                </c:pt>
                <c:pt idx="80723">
                  <c:v>37.5399679109114</c:v>
                </c:pt>
                <c:pt idx="80724">
                  <c:v>37.540104070986501</c:v>
                </c:pt>
                <c:pt idx="80725">
                  <c:v>37.540240230625798</c:v>
                </c:pt>
                <c:pt idx="80726">
                  <c:v>37.540376389829298</c:v>
                </c:pt>
                <c:pt idx="80727">
                  <c:v>37.540512548597</c:v>
                </c:pt>
                <c:pt idx="80728">
                  <c:v>37.540648706928799</c:v>
                </c:pt>
                <c:pt idx="80729">
                  <c:v>37.540784864824801</c:v>
                </c:pt>
                <c:pt idx="80730">
                  <c:v>37.540921022284998</c:v>
                </c:pt>
                <c:pt idx="80731">
                  <c:v>37.541057179309298</c:v>
                </c:pt>
                <c:pt idx="80732">
                  <c:v>37.541193335897802</c:v>
                </c:pt>
                <c:pt idx="80733">
                  <c:v>37.541329492050501</c:v>
                </c:pt>
                <c:pt idx="80734">
                  <c:v>37.541465647767403</c:v>
                </c:pt>
                <c:pt idx="80735">
                  <c:v>37.541601803048401</c:v>
                </c:pt>
                <c:pt idx="80736">
                  <c:v>37.541737957893602</c:v>
                </c:pt>
                <c:pt idx="80737">
                  <c:v>37.541874112302999</c:v>
                </c:pt>
                <c:pt idx="80738">
                  <c:v>37.542010266276598</c:v>
                </c:pt>
                <c:pt idx="80739">
                  <c:v>37.542146419814401</c:v>
                </c:pt>
                <c:pt idx="80740">
                  <c:v>37.542282572916299</c:v>
                </c:pt>
                <c:pt idx="80741">
                  <c:v>37.542418725582401</c:v>
                </c:pt>
                <c:pt idx="80742">
                  <c:v>37.542554877812798</c:v>
                </c:pt>
                <c:pt idx="80743">
                  <c:v>37.542691029607298</c:v>
                </c:pt>
                <c:pt idx="80744">
                  <c:v>37.542827180966</c:v>
                </c:pt>
                <c:pt idx="80745">
                  <c:v>37.542963331888899</c:v>
                </c:pt>
                <c:pt idx="80746">
                  <c:v>37.543099482375901</c:v>
                </c:pt>
                <c:pt idx="80747">
                  <c:v>37.543235632427198</c:v>
                </c:pt>
                <c:pt idx="80748">
                  <c:v>37.543371782042698</c:v>
                </c:pt>
                <c:pt idx="80749">
                  <c:v>37.5435079312224</c:v>
                </c:pt>
                <c:pt idx="80750">
                  <c:v>37.543644079966199</c:v>
                </c:pt>
                <c:pt idx="80751">
                  <c:v>37.543780228274301</c:v>
                </c:pt>
                <c:pt idx="80752">
                  <c:v>37.543916376146598</c:v>
                </c:pt>
                <c:pt idx="80753">
                  <c:v>37.544052523583098</c:v>
                </c:pt>
                <c:pt idx="80754">
                  <c:v>37.544188670583701</c:v>
                </c:pt>
                <c:pt idx="80755">
                  <c:v>37.544324817148599</c:v>
                </c:pt>
                <c:pt idx="80756">
                  <c:v>37.5444609632777</c:v>
                </c:pt>
                <c:pt idx="80757">
                  <c:v>37.544597108970997</c:v>
                </c:pt>
                <c:pt idx="80758">
                  <c:v>37.544733254228497</c:v>
                </c:pt>
                <c:pt idx="80759">
                  <c:v>37.544869399050299</c:v>
                </c:pt>
                <c:pt idx="80760">
                  <c:v>37.545005543436197</c:v>
                </c:pt>
                <c:pt idx="80761">
                  <c:v>37.545141687386298</c:v>
                </c:pt>
                <c:pt idx="80762">
                  <c:v>37.545277830900702</c:v>
                </c:pt>
                <c:pt idx="80763">
                  <c:v>37.545413973979301</c:v>
                </c:pt>
                <c:pt idx="80764">
                  <c:v>37.545550116622103</c:v>
                </c:pt>
                <c:pt idx="80765">
                  <c:v>37.5456862588291</c:v>
                </c:pt>
                <c:pt idx="80766">
                  <c:v>37.545822400600301</c:v>
                </c:pt>
                <c:pt idx="80767">
                  <c:v>37.545958541935804</c:v>
                </c:pt>
                <c:pt idx="80768">
                  <c:v>37.546094682835502</c:v>
                </c:pt>
                <c:pt idx="80769">
                  <c:v>37.546230823299403</c:v>
                </c:pt>
                <c:pt idx="80770">
                  <c:v>37.5463669633275</c:v>
                </c:pt>
                <c:pt idx="80771">
                  <c:v>37.5465031029199</c:v>
                </c:pt>
                <c:pt idx="80772">
                  <c:v>37.546639242076502</c:v>
                </c:pt>
                <c:pt idx="80773">
                  <c:v>37.5467753807973</c:v>
                </c:pt>
                <c:pt idx="80774">
                  <c:v>37.5469115190824</c:v>
                </c:pt>
                <c:pt idx="80775">
                  <c:v>37.547047656931703</c:v>
                </c:pt>
                <c:pt idx="80776">
                  <c:v>37.547183794345202</c:v>
                </c:pt>
                <c:pt idx="80777">
                  <c:v>37.547319931323003</c:v>
                </c:pt>
                <c:pt idx="80778">
                  <c:v>37.547456067864999</c:v>
                </c:pt>
                <c:pt idx="80779">
                  <c:v>37.547592203971199</c:v>
                </c:pt>
                <c:pt idx="80780">
                  <c:v>37.547728339641701</c:v>
                </c:pt>
                <c:pt idx="80781">
                  <c:v>37.547864474876398</c:v>
                </c:pt>
                <c:pt idx="80782">
                  <c:v>37.548000609675398</c:v>
                </c:pt>
                <c:pt idx="80783">
                  <c:v>37.548136744038601</c:v>
                </c:pt>
                <c:pt idx="80784">
                  <c:v>37.548272877965999</c:v>
                </c:pt>
                <c:pt idx="80785">
                  <c:v>37.5484090114577</c:v>
                </c:pt>
                <c:pt idx="80786">
                  <c:v>37.548545144513703</c:v>
                </c:pt>
                <c:pt idx="80787">
                  <c:v>37.548681277133902</c:v>
                </c:pt>
                <c:pt idx="80788">
                  <c:v>37.548817409318303</c:v>
                </c:pt>
                <c:pt idx="80789">
                  <c:v>37.548953541067</c:v>
                </c:pt>
                <c:pt idx="80790">
                  <c:v>37.549089672379999</c:v>
                </c:pt>
                <c:pt idx="80791">
                  <c:v>37.549225803257201</c:v>
                </c:pt>
                <c:pt idx="80792">
                  <c:v>37.549361933698698</c:v>
                </c:pt>
                <c:pt idx="80793">
                  <c:v>37.549498063704398</c:v>
                </c:pt>
                <c:pt idx="80794">
                  <c:v>37.5496341932744</c:v>
                </c:pt>
                <c:pt idx="80795">
                  <c:v>37.549770322408698</c:v>
                </c:pt>
                <c:pt idx="80796">
                  <c:v>37.549906451107198</c:v>
                </c:pt>
                <c:pt idx="80797">
                  <c:v>37.55004257937</c:v>
                </c:pt>
                <c:pt idx="80798">
                  <c:v>37.550178707196999</c:v>
                </c:pt>
                <c:pt idx="80799">
                  <c:v>37.550314834588299</c:v>
                </c:pt>
                <c:pt idx="80800">
                  <c:v>37.550450961543902</c:v>
                </c:pt>
                <c:pt idx="80801">
                  <c:v>37.5505870880638</c:v>
                </c:pt>
                <c:pt idx="80802">
                  <c:v>37.550723214147901</c:v>
                </c:pt>
                <c:pt idx="80803">
                  <c:v>37.550859339796297</c:v>
                </c:pt>
                <c:pt idx="80804">
                  <c:v>37.550995465008903</c:v>
                </c:pt>
                <c:pt idx="80805">
                  <c:v>37.551131589785903</c:v>
                </c:pt>
                <c:pt idx="80806">
                  <c:v>37.5512677141271</c:v>
                </c:pt>
                <c:pt idx="80807">
                  <c:v>37.551403838032599</c:v>
                </c:pt>
                <c:pt idx="80808">
                  <c:v>37.551539961502399</c:v>
                </c:pt>
                <c:pt idx="80809">
                  <c:v>37.551676084536403</c:v>
                </c:pt>
                <c:pt idx="80810">
                  <c:v>37.551812207134802</c:v>
                </c:pt>
                <c:pt idx="80811">
                  <c:v>37.551948329297403</c:v>
                </c:pt>
                <c:pt idx="80812">
                  <c:v>37.552084451024299</c:v>
                </c:pt>
                <c:pt idx="80813">
                  <c:v>37.552220572315498</c:v>
                </c:pt>
                <c:pt idx="80814">
                  <c:v>37.552356693170999</c:v>
                </c:pt>
                <c:pt idx="80815">
                  <c:v>37.552492813590803</c:v>
                </c:pt>
                <c:pt idx="80816">
                  <c:v>37.552628933574802</c:v>
                </c:pt>
                <c:pt idx="80817">
                  <c:v>37.552765053123203</c:v>
                </c:pt>
                <c:pt idx="80818">
                  <c:v>37.552901172235899</c:v>
                </c:pt>
                <c:pt idx="80819">
                  <c:v>37.553037290912798</c:v>
                </c:pt>
                <c:pt idx="80820">
                  <c:v>37.553173409153999</c:v>
                </c:pt>
                <c:pt idx="80821">
                  <c:v>37.553309526959602</c:v>
                </c:pt>
                <c:pt idx="80822">
                  <c:v>37.5534456443294</c:v>
                </c:pt>
                <c:pt idx="80823">
                  <c:v>37.553581761263501</c:v>
                </c:pt>
                <c:pt idx="80824">
                  <c:v>37.553717877761997</c:v>
                </c:pt>
                <c:pt idx="80825">
                  <c:v>37.553853993824703</c:v>
                </c:pt>
                <c:pt idx="80826">
                  <c:v>37.553990109451803</c:v>
                </c:pt>
                <c:pt idx="80827">
                  <c:v>37.554126224643099</c:v>
                </c:pt>
                <c:pt idx="80828">
                  <c:v>37.554262339398797</c:v>
                </c:pt>
                <c:pt idx="80829">
                  <c:v>37.554398453718797</c:v>
                </c:pt>
                <c:pt idx="80830">
                  <c:v>37.554534567603099</c:v>
                </c:pt>
                <c:pt idx="80831">
                  <c:v>37.554670681051597</c:v>
                </c:pt>
                <c:pt idx="80832">
                  <c:v>37.554806794064604</c:v>
                </c:pt>
                <c:pt idx="80833">
                  <c:v>37.554942906641799</c:v>
                </c:pt>
                <c:pt idx="80834">
                  <c:v>37.555079018783303</c:v>
                </c:pt>
                <c:pt idx="80835">
                  <c:v>37.555215130489202</c:v>
                </c:pt>
                <c:pt idx="80836">
                  <c:v>37.555351241759297</c:v>
                </c:pt>
                <c:pt idx="80837">
                  <c:v>37.555487352593801</c:v>
                </c:pt>
                <c:pt idx="80838">
                  <c:v>37.5556234629926</c:v>
                </c:pt>
                <c:pt idx="80839">
                  <c:v>37.5557595729558</c:v>
                </c:pt>
                <c:pt idx="80840">
                  <c:v>37.555895682483197</c:v>
                </c:pt>
                <c:pt idx="80841">
                  <c:v>37.556031791575002</c:v>
                </c:pt>
                <c:pt idx="80842">
                  <c:v>37.556167900231102</c:v>
                </c:pt>
                <c:pt idx="80843">
                  <c:v>37.556304008451598</c:v>
                </c:pt>
                <c:pt idx="80844">
                  <c:v>37.556440116236303</c:v>
                </c:pt>
                <c:pt idx="80845">
                  <c:v>37.556576223585402</c:v>
                </c:pt>
                <c:pt idx="80846">
                  <c:v>37.556712330498897</c:v>
                </c:pt>
                <c:pt idx="80847">
                  <c:v>37.556848436976601</c:v>
                </c:pt>
                <c:pt idx="80848">
                  <c:v>37.5569845430188</c:v>
                </c:pt>
                <c:pt idx="80849">
                  <c:v>37.557120648625201</c:v>
                </c:pt>
                <c:pt idx="80850">
                  <c:v>37.557256753795997</c:v>
                </c:pt>
                <c:pt idx="80851">
                  <c:v>37.557392858531102</c:v>
                </c:pt>
                <c:pt idx="80852">
                  <c:v>37.557528962830503</c:v>
                </c:pt>
                <c:pt idx="80853">
                  <c:v>37.557665066694298</c:v>
                </c:pt>
                <c:pt idx="80854">
                  <c:v>37.557801170122502</c:v>
                </c:pt>
                <c:pt idx="80855">
                  <c:v>37.557937273115002</c:v>
                </c:pt>
                <c:pt idx="80856">
                  <c:v>37.558073375671803</c:v>
                </c:pt>
                <c:pt idx="80857">
                  <c:v>37.558209477793</c:v>
                </c:pt>
                <c:pt idx="80858">
                  <c:v>37.558345579478498</c:v>
                </c:pt>
                <c:pt idx="80859">
                  <c:v>37.558481680728399</c:v>
                </c:pt>
                <c:pt idx="80860">
                  <c:v>37.558617781542701</c:v>
                </c:pt>
                <c:pt idx="80861">
                  <c:v>37.558753881921199</c:v>
                </c:pt>
                <c:pt idx="80862">
                  <c:v>37.558889981864198</c:v>
                </c:pt>
                <c:pt idx="80863">
                  <c:v>37.559026081371499</c:v>
                </c:pt>
                <c:pt idx="80864">
                  <c:v>37.559162180443103</c:v>
                </c:pt>
                <c:pt idx="80865">
                  <c:v>37.559298279079201</c:v>
                </c:pt>
                <c:pt idx="80866">
                  <c:v>37.559434377279501</c:v>
                </c:pt>
                <c:pt idx="80867">
                  <c:v>37.559570475044303</c:v>
                </c:pt>
                <c:pt idx="80868">
                  <c:v>37.5597065723734</c:v>
                </c:pt>
                <c:pt idx="80869">
                  <c:v>37.559842669266899</c:v>
                </c:pt>
                <c:pt idx="80870">
                  <c:v>37.559978765724701</c:v>
                </c:pt>
                <c:pt idx="80871">
                  <c:v>37.560114861746897</c:v>
                </c:pt>
                <c:pt idx="80872">
                  <c:v>37.560250957333402</c:v>
                </c:pt>
                <c:pt idx="80873">
                  <c:v>37.560387052484401</c:v>
                </c:pt>
                <c:pt idx="80874">
                  <c:v>37.560523147199703</c:v>
                </c:pt>
                <c:pt idx="80875">
                  <c:v>37.560659241479399</c:v>
                </c:pt>
                <c:pt idx="80876">
                  <c:v>37.560795335323398</c:v>
                </c:pt>
                <c:pt idx="80877">
                  <c:v>37.560931428731898</c:v>
                </c:pt>
                <c:pt idx="80878">
                  <c:v>37.5610675217047</c:v>
                </c:pt>
                <c:pt idx="80879">
                  <c:v>37.561203614241897</c:v>
                </c:pt>
                <c:pt idx="80880">
                  <c:v>37.561339706343396</c:v>
                </c:pt>
                <c:pt idx="80881">
                  <c:v>37.561475798009397</c:v>
                </c:pt>
                <c:pt idx="80882">
                  <c:v>37.5616118892397</c:v>
                </c:pt>
                <c:pt idx="80883">
                  <c:v>37.561747980034497</c:v>
                </c:pt>
                <c:pt idx="80884">
                  <c:v>37.561884070393504</c:v>
                </c:pt>
                <c:pt idx="80885">
                  <c:v>37.562020160316997</c:v>
                </c:pt>
                <c:pt idx="80886">
                  <c:v>37.5621562498049</c:v>
                </c:pt>
                <c:pt idx="80887">
                  <c:v>37.562292338857198</c:v>
                </c:pt>
                <c:pt idx="80888">
                  <c:v>37.562428427473897</c:v>
                </c:pt>
                <c:pt idx="80889">
                  <c:v>37.562564515654898</c:v>
                </c:pt>
                <c:pt idx="80890">
                  <c:v>37.562700603400302</c:v>
                </c:pt>
                <c:pt idx="80891">
                  <c:v>37.562836690710199</c:v>
                </c:pt>
                <c:pt idx="80892">
                  <c:v>37.562972777584399</c:v>
                </c:pt>
                <c:pt idx="80893">
                  <c:v>37.5631088640231</c:v>
                </c:pt>
                <c:pt idx="80894">
                  <c:v>37.563244950026103</c:v>
                </c:pt>
                <c:pt idx="80895">
                  <c:v>37.563381035593501</c:v>
                </c:pt>
                <c:pt idx="80896">
                  <c:v>37.5635171207254</c:v>
                </c:pt>
                <c:pt idx="80897">
                  <c:v>37.563653205421602</c:v>
                </c:pt>
                <c:pt idx="80898">
                  <c:v>37.563789289682298</c:v>
                </c:pt>
                <c:pt idx="80899">
                  <c:v>37.563925373507303</c:v>
                </c:pt>
                <c:pt idx="80900">
                  <c:v>37.564061456896802</c:v>
                </c:pt>
                <c:pt idx="80901">
                  <c:v>37.564197539850603</c:v>
                </c:pt>
                <c:pt idx="80902">
                  <c:v>37.564333622368899</c:v>
                </c:pt>
                <c:pt idx="80903">
                  <c:v>37.564469704451596</c:v>
                </c:pt>
                <c:pt idx="80904">
                  <c:v>37.564605786098703</c:v>
                </c:pt>
                <c:pt idx="80905">
                  <c:v>37.564741867310197</c:v>
                </c:pt>
                <c:pt idx="80906">
                  <c:v>37.564877948086199</c:v>
                </c:pt>
                <c:pt idx="80907">
                  <c:v>37.565014028426504</c:v>
                </c:pt>
                <c:pt idx="80908">
                  <c:v>37.565150108331302</c:v>
                </c:pt>
                <c:pt idx="80909">
                  <c:v>37.565286187800503</c:v>
                </c:pt>
                <c:pt idx="80910">
                  <c:v>37.565422266834098</c:v>
                </c:pt>
                <c:pt idx="80911">
                  <c:v>37.565558345432201</c:v>
                </c:pt>
                <c:pt idx="80912">
                  <c:v>37.5656944235946</c:v>
                </c:pt>
                <c:pt idx="80913">
                  <c:v>37.5658305013215</c:v>
                </c:pt>
                <c:pt idx="80914">
                  <c:v>37.565966578612802</c:v>
                </c:pt>
                <c:pt idx="80915">
                  <c:v>37.566102655468598</c:v>
                </c:pt>
                <c:pt idx="80916">
                  <c:v>37.566238731888703</c:v>
                </c:pt>
                <c:pt idx="80917">
                  <c:v>37.566374807873402</c:v>
                </c:pt>
                <c:pt idx="80918">
                  <c:v>37.566510883422403</c:v>
                </c:pt>
                <c:pt idx="80919">
                  <c:v>37.566646958535898</c:v>
                </c:pt>
                <c:pt idx="80920">
                  <c:v>37.566783033213802</c:v>
                </c:pt>
                <c:pt idx="80921">
                  <c:v>37.566919107456101</c:v>
                </c:pt>
                <c:pt idx="80922">
                  <c:v>37.567055181262901</c:v>
                </c:pt>
                <c:pt idx="80923">
                  <c:v>37.567191254634103</c:v>
                </c:pt>
                <c:pt idx="80924">
                  <c:v>37.567327327569799</c:v>
                </c:pt>
                <c:pt idx="80925">
                  <c:v>37.567463400069897</c:v>
                </c:pt>
                <c:pt idx="80926">
                  <c:v>37.567599472134503</c:v>
                </c:pt>
                <c:pt idx="80927">
                  <c:v>37.567735543763497</c:v>
                </c:pt>
                <c:pt idx="80928">
                  <c:v>37.5678716149569</c:v>
                </c:pt>
                <c:pt idx="80929">
                  <c:v>37.568007685714797</c:v>
                </c:pt>
                <c:pt idx="80930">
                  <c:v>37.568143756037202</c:v>
                </c:pt>
                <c:pt idx="80931">
                  <c:v>37.568279825923902</c:v>
                </c:pt>
                <c:pt idx="80932">
                  <c:v>37.568415895375203</c:v>
                </c:pt>
                <c:pt idx="80933">
                  <c:v>37.568551964390899</c:v>
                </c:pt>
                <c:pt idx="80934">
                  <c:v>37.568688032971103</c:v>
                </c:pt>
                <c:pt idx="80935">
                  <c:v>37.568824101115702</c:v>
                </c:pt>
                <c:pt idx="80936">
                  <c:v>37.568960168824702</c:v>
                </c:pt>
                <c:pt idx="80937">
                  <c:v>37.569096236098297</c:v>
                </c:pt>
                <c:pt idx="80938">
                  <c:v>37.5692323029363</c:v>
                </c:pt>
                <c:pt idx="80939">
                  <c:v>37.569368369338697</c:v>
                </c:pt>
                <c:pt idx="80940">
                  <c:v>37.569504435305603</c:v>
                </c:pt>
                <c:pt idx="80941">
                  <c:v>37.569640500836996</c:v>
                </c:pt>
                <c:pt idx="80942">
                  <c:v>37.569776565932898</c:v>
                </c:pt>
                <c:pt idx="80943">
                  <c:v>37.569912630593201</c:v>
                </c:pt>
                <c:pt idx="80944">
                  <c:v>37.570048694817999</c:v>
                </c:pt>
                <c:pt idx="80945">
                  <c:v>37.570184758607198</c:v>
                </c:pt>
                <c:pt idx="80946">
                  <c:v>37.570320821960998</c:v>
                </c:pt>
                <c:pt idx="80947">
                  <c:v>37.570456884879199</c:v>
                </c:pt>
                <c:pt idx="80948">
                  <c:v>37.570592947361803</c:v>
                </c:pt>
                <c:pt idx="80949">
                  <c:v>37.570729009409</c:v>
                </c:pt>
                <c:pt idx="80950">
                  <c:v>37.570865071020599</c:v>
                </c:pt>
                <c:pt idx="80951">
                  <c:v>37.571001132196699</c:v>
                </c:pt>
                <c:pt idx="80952">
                  <c:v>37.5711371929373</c:v>
                </c:pt>
                <c:pt idx="80953">
                  <c:v>37.571273253242403</c:v>
                </c:pt>
                <c:pt idx="80954">
                  <c:v>37.5714093131119</c:v>
                </c:pt>
                <c:pt idx="80955">
                  <c:v>37.571545372545998</c:v>
                </c:pt>
                <c:pt idx="80956">
                  <c:v>37.571681431544498</c:v>
                </c:pt>
                <c:pt idx="80957">
                  <c:v>37.571817490107499</c:v>
                </c:pt>
                <c:pt idx="80958">
                  <c:v>37.571953548235001</c:v>
                </c:pt>
                <c:pt idx="80959">
                  <c:v>37.572089605926998</c:v>
                </c:pt>
                <c:pt idx="80960">
                  <c:v>37.572225663183502</c:v>
                </c:pt>
                <c:pt idx="80961">
                  <c:v>37.572361720004501</c:v>
                </c:pt>
                <c:pt idx="80962">
                  <c:v>37.572497776389902</c:v>
                </c:pt>
                <c:pt idx="80963">
                  <c:v>37.572633832339903</c:v>
                </c:pt>
                <c:pt idx="80964">
                  <c:v>37.572769887854299</c:v>
                </c:pt>
                <c:pt idx="80965">
                  <c:v>37.572905942933303</c:v>
                </c:pt>
                <c:pt idx="80966">
                  <c:v>37.573041997576802</c:v>
                </c:pt>
                <c:pt idx="80967">
                  <c:v>37.573178051784701</c:v>
                </c:pt>
                <c:pt idx="80968">
                  <c:v>37.573314105557202</c:v>
                </c:pt>
                <c:pt idx="80969">
                  <c:v>37.573450158894197</c:v>
                </c:pt>
                <c:pt idx="80970">
                  <c:v>37.5735862117956</c:v>
                </c:pt>
                <c:pt idx="80971">
                  <c:v>37.573722264261598</c:v>
                </c:pt>
                <c:pt idx="80972">
                  <c:v>37.573858316292103</c:v>
                </c:pt>
                <c:pt idx="80973">
                  <c:v>37.573994367887103</c:v>
                </c:pt>
                <c:pt idx="80974">
                  <c:v>37.574130419046597</c:v>
                </c:pt>
                <c:pt idx="80975">
                  <c:v>37.574266469770599</c:v>
                </c:pt>
                <c:pt idx="80976">
                  <c:v>37.574402520059202</c:v>
                </c:pt>
                <c:pt idx="80977">
                  <c:v>37.5745385699122</c:v>
                </c:pt>
                <c:pt idx="80978">
                  <c:v>37.574674619329798</c:v>
                </c:pt>
                <c:pt idx="80979">
                  <c:v>37.574810668311898</c:v>
                </c:pt>
                <c:pt idx="80980">
                  <c:v>37.574946716858499</c:v>
                </c:pt>
                <c:pt idx="80981">
                  <c:v>37.575082764969601</c:v>
                </c:pt>
                <c:pt idx="80982">
                  <c:v>37.575218812645304</c:v>
                </c:pt>
                <c:pt idx="80983">
                  <c:v>37.575354859885401</c:v>
                </c:pt>
                <c:pt idx="80984">
                  <c:v>37.575490906690099</c:v>
                </c:pt>
                <c:pt idx="80985">
                  <c:v>37.575626953059299</c:v>
                </c:pt>
                <c:pt idx="80986">
                  <c:v>37.575762998993099</c:v>
                </c:pt>
                <c:pt idx="80987">
                  <c:v>37.575899044491401</c:v>
                </c:pt>
                <c:pt idx="80988">
                  <c:v>37.576035089554203</c:v>
                </c:pt>
                <c:pt idx="80989">
                  <c:v>37.5761711341815</c:v>
                </c:pt>
                <c:pt idx="80990">
                  <c:v>37.576307178373398</c:v>
                </c:pt>
                <c:pt idx="80991">
                  <c:v>37.576443222129797</c:v>
                </c:pt>
                <c:pt idx="80992">
                  <c:v>37.576579265450697</c:v>
                </c:pt>
                <c:pt idx="80993">
                  <c:v>37.576715308336198</c:v>
                </c:pt>
                <c:pt idx="80994">
                  <c:v>37.5768513507862</c:v>
                </c:pt>
                <c:pt idx="80995">
                  <c:v>37.576987392800802</c:v>
                </c:pt>
                <c:pt idx="80996">
                  <c:v>37.577123434379899</c:v>
                </c:pt>
                <c:pt idx="80997">
                  <c:v>37.577259475523597</c:v>
                </c:pt>
                <c:pt idx="80998">
                  <c:v>37.577395516231697</c:v>
                </c:pt>
                <c:pt idx="80999">
                  <c:v>37.577531556504503</c:v>
                </c:pt>
                <c:pt idx="81000">
                  <c:v>37.577667596341797</c:v>
                </c:pt>
                <c:pt idx="81001">
                  <c:v>37.577803635743599</c:v>
                </c:pt>
                <c:pt idx="81002">
                  <c:v>37.577939674710002</c:v>
                </c:pt>
                <c:pt idx="81003">
                  <c:v>37.578075713240899</c:v>
                </c:pt>
                <c:pt idx="81004">
                  <c:v>37.578211751336397</c:v>
                </c:pt>
                <c:pt idx="81005">
                  <c:v>37.578347788996403</c:v>
                </c:pt>
                <c:pt idx="81006">
                  <c:v>37.578483826221003</c:v>
                </c:pt>
                <c:pt idx="81007">
                  <c:v>37.578619863010204</c:v>
                </c:pt>
                <c:pt idx="81008">
                  <c:v>37.578755899363898</c:v>
                </c:pt>
                <c:pt idx="81009">
                  <c:v>37.578891935282201</c:v>
                </c:pt>
                <c:pt idx="81010">
                  <c:v>37.579027970764997</c:v>
                </c:pt>
                <c:pt idx="81011">
                  <c:v>37.579164005812402</c:v>
                </c:pt>
                <c:pt idx="81012">
                  <c:v>37.5793000404244</c:v>
                </c:pt>
                <c:pt idx="81013">
                  <c:v>37.579436074600899</c:v>
                </c:pt>
                <c:pt idx="81014">
                  <c:v>37.579572108341999</c:v>
                </c:pt>
                <c:pt idx="81015">
                  <c:v>37.5797081416476</c:v>
                </c:pt>
                <c:pt idx="81016">
                  <c:v>37.579844174517902</c:v>
                </c:pt>
                <c:pt idx="81017">
                  <c:v>37.579980206952698</c:v>
                </c:pt>
                <c:pt idx="81018">
                  <c:v>37.580116238952002</c:v>
                </c:pt>
                <c:pt idx="81019">
                  <c:v>37.580252270515999</c:v>
                </c:pt>
                <c:pt idx="81020">
                  <c:v>37.580388301644497</c:v>
                </c:pt>
                <c:pt idx="81021">
                  <c:v>37.580524332337603</c:v>
                </c:pt>
                <c:pt idx="81022">
                  <c:v>37.580660362595303</c:v>
                </c:pt>
                <c:pt idx="81023">
                  <c:v>37.580796392417497</c:v>
                </c:pt>
                <c:pt idx="81024">
                  <c:v>37.580932421804398</c:v>
                </c:pt>
                <c:pt idx="81025">
                  <c:v>37.581068450755801</c:v>
                </c:pt>
                <c:pt idx="81026">
                  <c:v>37.581204479271797</c:v>
                </c:pt>
                <c:pt idx="81027">
                  <c:v>37.581340507352401</c:v>
                </c:pt>
                <c:pt idx="81028">
                  <c:v>37.581476534997499</c:v>
                </c:pt>
                <c:pt idx="81029">
                  <c:v>37.581612562207297</c:v>
                </c:pt>
                <c:pt idx="81030">
                  <c:v>37.581748588981597</c:v>
                </c:pt>
                <c:pt idx="81031">
                  <c:v>37.581884615320597</c:v>
                </c:pt>
                <c:pt idx="81032">
                  <c:v>37.582020641224098</c:v>
                </c:pt>
                <c:pt idx="81033">
                  <c:v>37.5821566666922</c:v>
                </c:pt>
                <c:pt idx="81034">
                  <c:v>37.582292691725002</c:v>
                </c:pt>
                <c:pt idx="81035">
                  <c:v>37.582428716322298</c:v>
                </c:pt>
                <c:pt idx="81036">
                  <c:v>37.582564740484202</c:v>
                </c:pt>
                <c:pt idx="81037">
                  <c:v>37.582700764210699</c:v>
                </c:pt>
                <c:pt idx="81038">
                  <c:v>37.582836787501797</c:v>
                </c:pt>
                <c:pt idx="81039">
                  <c:v>37.582972810357496</c:v>
                </c:pt>
                <c:pt idx="81040">
                  <c:v>37.583108832777803</c:v>
                </c:pt>
                <c:pt idx="81041">
                  <c:v>37.583244854762803</c:v>
                </c:pt>
                <c:pt idx="81042">
                  <c:v>37.583380876312297</c:v>
                </c:pt>
                <c:pt idx="81043">
                  <c:v>37.583516897426399</c:v>
                </c:pt>
                <c:pt idx="81044">
                  <c:v>37.583652918105201</c:v>
                </c:pt>
                <c:pt idx="81045">
                  <c:v>37.583788938348498</c:v>
                </c:pt>
                <c:pt idx="81046">
                  <c:v>37.583924958156501</c:v>
                </c:pt>
                <c:pt idx="81047">
                  <c:v>37.584060977528999</c:v>
                </c:pt>
                <c:pt idx="81048">
                  <c:v>37.584196996466197</c:v>
                </c:pt>
                <c:pt idx="81049">
                  <c:v>37.584333014968003</c:v>
                </c:pt>
                <c:pt idx="81050">
                  <c:v>37.584469033034502</c:v>
                </c:pt>
                <c:pt idx="81051">
                  <c:v>37.584605050665502</c:v>
                </c:pt>
                <c:pt idx="81052">
                  <c:v>37.584741067861202</c:v>
                </c:pt>
                <c:pt idx="81053">
                  <c:v>37.584877084621397</c:v>
                </c:pt>
                <c:pt idx="81054">
                  <c:v>37.585013100946298</c:v>
                </c:pt>
                <c:pt idx="81055">
                  <c:v>37.5851491168359</c:v>
                </c:pt>
                <c:pt idx="81056">
                  <c:v>37.585285132289997</c:v>
                </c:pt>
                <c:pt idx="81057">
                  <c:v>37.5854211473088</c:v>
                </c:pt>
                <c:pt idx="81058">
                  <c:v>37.585557161892197</c:v>
                </c:pt>
                <c:pt idx="81059">
                  <c:v>37.585693176040301</c:v>
                </c:pt>
                <c:pt idx="81060">
                  <c:v>37.5858291897529</c:v>
                </c:pt>
                <c:pt idx="81061">
                  <c:v>37.585965203030199</c:v>
                </c:pt>
                <c:pt idx="81062">
                  <c:v>37.586101215872198</c:v>
                </c:pt>
                <c:pt idx="81063">
                  <c:v>37.586237228278698</c:v>
                </c:pt>
                <c:pt idx="81064">
                  <c:v>37.586373240249898</c:v>
                </c:pt>
                <c:pt idx="81065">
                  <c:v>37.586509251785799</c:v>
                </c:pt>
                <c:pt idx="81066">
                  <c:v>37.586645262886201</c:v>
                </c:pt>
                <c:pt idx="81067">
                  <c:v>37.586781273551402</c:v>
                </c:pt>
                <c:pt idx="81068">
                  <c:v>37.586917283781098</c:v>
                </c:pt>
                <c:pt idx="81069">
                  <c:v>37.587053293575501</c:v>
                </c:pt>
                <c:pt idx="81070">
                  <c:v>37.587189302934597</c:v>
                </c:pt>
                <c:pt idx="81071">
                  <c:v>37.587325311858301</c:v>
                </c:pt>
                <c:pt idx="81072">
                  <c:v>37.587461320346598</c:v>
                </c:pt>
                <c:pt idx="81073">
                  <c:v>37.587597328399603</c:v>
                </c:pt>
                <c:pt idx="81074">
                  <c:v>37.587733336017301</c:v>
                </c:pt>
                <c:pt idx="81075">
                  <c:v>37.5878693431996</c:v>
                </c:pt>
                <c:pt idx="81076">
                  <c:v>37.588005349946499</c:v>
                </c:pt>
                <c:pt idx="81077">
                  <c:v>37.588141356258099</c:v>
                </c:pt>
                <c:pt idx="81078">
                  <c:v>37.588277362134399</c:v>
                </c:pt>
                <c:pt idx="81079">
                  <c:v>37.588413367575299</c:v>
                </c:pt>
                <c:pt idx="81080">
                  <c:v>37.5885493725809</c:v>
                </c:pt>
                <c:pt idx="81081">
                  <c:v>37.588685377151101</c:v>
                </c:pt>
                <c:pt idx="81082">
                  <c:v>37.588821381286003</c:v>
                </c:pt>
                <c:pt idx="81083">
                  <c:v>37.588957384985598</c:v>
                </c:pt>
                <c:pt idx="81084">
                  <c:v>37.5890933882498</c:v>
                </c:pt>
                <c:pt idx="81085">
                  <c:v>37.589229391078703</c:v>
                </c:pt>
                <c:pt idx="81086">
                  <c:v>37.589365393472299</c:v>
                </c:pt>
                <c:pt idx="81087">
                  <c:v>37.589501395430503</c:v>
                </c:pt>
                <c:pt idx="81088">
                  <c:v>37.5896373969534</c:v>
                </c:pt>
                <c:pt idx="81089">
                  <c:v>37.589773398040997</c:v>
                </c:pt>
                <c:pt idx="81090">
                  <c:v>37.589909398693202</c:v>
                </c:pt>
                <c:pt idx="81091">
                  <c:v>37.5900453989101</c:v>
                </c:pt>
                <c:pt idx="81092">
                  <c:v>37.590181398691698</c:v>
                </c:pt>
                <c:pt idx="81093">
                  <c:v>37.590317398038003</c:v>
                </c:pt>
                <c:pt idx="81094">
                  <c:v>37.590453396948902</c:v>
                </c:pt>
                <c:pt idx="81095">
                  <c:v>37.590589395424601</c:v>
                </c:pt>
                <c:pt idx="81096">
                  <c:v>37.590725393464901</c:v>
                </c:pt>
                <c:pt idx="81097">
                  <c:v>37.590861391069801</c:v>
                </c:pt>
                <c:pt idx="81098">
                  <c:v>37.590997388239501</c:v>
                </c:pt>
                <c:pt idx="81099">
                  <c:v>37.591133384973901</c:v>
                </c:pt>
                <c:pt idx="81100">
                  <c:v>37.591269381272902</c:v>
                </c:pt>
                <c:pt idx="81101">
                  <c:v>37.591405377136702</c:v>
                </c:pt>
                <c:pt idx="81102">
                  <c:v>37.591541372565104</c:v>
                </c:pt>
                <c:pt idx="81103">
                  <c:v>37.591677367558198</c:v>
                </c:pt>
                <c:pt idx="81104">
                  <c:v>37.591813362116</c:v>
                </c:pt>
                <c:pt idx="81105">
                  <c:v>37.591949356238501</c:v>
                </c:pt>
                <c:pt idx="81106">
                  <c:v>37.592085349925703</c:v>
                </c:pt>
                <c:pt idx="81107">
                  <c:v>37.592221343177599</c:v>
                </c:pt>
                <c:pt idx="81108">
                  <c:v>37.592357335994201</c:v>
                </c:pt>
                <c:pt idx="81109">
                  <c:v>37.592493328375497</c:v>
                </c:pt>
                <c:pt idx="81110">
                  <c:v>37.5926293203214</c:v>
                </c:pt>
                <c:pt idx="81111">
                  <c:v>37.592765311832103</c:v>
                </c:pt>
                <c:pt idx="81112">
                  <c:v>37.592901302907499</c:v>
                </c:pt>
                <c:pt idx="81113">
                  <c:v>37.593037293547603</c:v>
                </c:pt>
                <c:pt idx="81114">
                  <c:v>37.5931732837524</c:v>
                </c:pt>
                <c:pt idx="81115">
                  <c:v>37.593309273521903</c:v>
                </c:pt>
                <c:pt idx="81116">
                  <c:v>37.5934452628561</c:v>
                </c:pt>
                <c:pt idx="81117">
                  <c:v>37.593581251755097</c:v>
                </c:pt>
                <c:pt idx="81118">
                  <c:v>37.593717240218702</c:v>
                </c:pt>
                <c:pt idx="81119">
                  <c:v>37.593853228247099</c:v>
                </c:pt>
                <c:pt idx="81120">
                  <c:v>37.593989215840097</c:v>
                </c:pt>
                <c:pt idx="81121">
                  <c:v>37.594125202997901</c:v>
                </c:pt>
                <c:pt idx="81122">
                  <c:v>37.594261189720399</c:v>
                </c:pt>
                <c:pt idx="81123">
                  <c:v>37.594397176007703</c:v>
                </c:pt>
                <c:pt idx="81124">
                  <c:v>37.594533161859601</c:v>
                </c:pt>
                <c:pt idx="81125">
                  <c:v>37.594669147276299</c:v>
                </c:pt>
                <c:pt idx="81126">
                  <c:v>37.594805132257598</c:v>
                </c:pt>
                <c:pt idx="81127">
                  <c:v>37.594941116803703</c:v>
                </c:pt>
                <c:pt idx="81128">
                  <c:v>37.595077100914601</c:v>
                </c:pt>
                <c:pt idx="81129">
                  <c:v>37.5952130845901</c:v>
                </c:pt>
                <c:pt idx="81130">
                  <c:v>37.595349067830398</c:v>
                </c:pt>
                <c:pt idx="81131">
                  <c:v>37.595485050635403</c:v>
                </c:pt>
                <c:pt idx="81132">
                  <c:v>37.595621033005202</c:v>
                </c:pt>
                <c:pt idx="81133">
                  <c:v>37.5957570149397</c:v>
                </c:pt>
                <c:pt idx="81134">
                  <c:v>37.595892996438899</c:v>
                </c:pt>
                <c:pt idx="81135">
                  <c:v>37.596028977502897</c:v>
                </c:pt>
                <c:pt idx="81136">
                  <c:v>37.596164958131602</c:v>
                </c:pt>
                <c:pt idx="81137">
                  <c:v>37.596300938325001</c:v>
                </c:pt>
                <c:pt idx="81138">
                  <c:v>37.596436918083199</c:v>
                </c:pt>
                <c:pt idx="81139">
                  <c:v>37.596572897406098</c:v>
                </c:pt>
                <c:pt idx="81140">
                  <c:v>37.596708876293697</c:v>
                </c:pt>
                <c:pt idx="81141">
                  <c:v>37.596844854746102</c:v>
                </c:pt>
                <c:pt idx="81142">
                  <c:v>37.596980832763201</c:v>
                </c:pt>
                <c:pt idx="81143">
                  <c:v>37.597116810345099</c:v>
                </c:pt>
                <c:pt idx="81144">
                  <c:v>37.597252787491797</c:v>
                </c:pt>
                <c:pt idx="81145">
                  <c:v>37.597388764203103</c:v>
                </c:pt>
                <c:pt idx="81146">
                  <c:v>37.597524740479301</c:v>
                </c:pt>
                <c:pt idx="81147">
                  <c:v>37.597660716320199</c:v>
                </c:pt>
                <c:pt idx="81148">
                  <c:v>37.597796691725797</c:v>
                </c:pt>
                <c:pt idx="81149">
                  <c:v>37.597932666696202</c:v>
                </c:pt>
                <c:pt idx="81150">
                  <c:v>37.5980686412314</c:v>
                </c:pt>
                <c:pt idx="81151">
                  <c:v>37.598204615331298</c:v>
                </c:pt>
                <c:pt idx="81152">
                  <c:v>37.598340588995903</c:v>
                </c:pt>
                <c:pt idx="81153">
                  <c:v>37.5984765622254</c:v>
                </c:pt>
                <c:pt idx="81154">
                  <c:v>37.598612535019498</c:v>
                </c:pt>
                <c:pt idx="81155">
                  <c:v>37.598748507378502</c:v>
                </c:pt>
                <c:pt idx="81156">
                  <c:v>37.5988844793022</c:v>
                </c:pt>
                <c:pt idx="81157">
                  <c:v>37.599020450790697</c:v>
                </c:pt>
                <c:pt idx="81158">
                  <c:v>37.599156421844</c:v>
                </c:pt>
                <c:pt idx="81159">
                  <c:v>37.599292392461997</c:v>
                </c:pt>
                <c:pt idx="81160">
                  <c:v>37.599428362644801</c:v>
                </c:pt>
                <c:pt idx="81161">
                  <c:v>37.599564332392298</c:v>
                </c:pt>
                <c:pt idx="81162">
                  <c:v>37.599700301704701</c:v>
                </c:pt>
                <c:pt idx="81163">
                  <c:v>37.599836270581797</c:v>
                </c:pt>
                <c:pt idx="81164">
                  <c:v>37.5999722390236</c:v>
                </c:pt>
                <c:pt idx="81165">
                  <c:v>37.600108207030303</c:v>
                </c:pt>
                <c:pt idx="81166">
                  <c:v>37.600244174601798</c:v>
                </c:pt>
                <c:pt idx="81167">
                  <c:v>37.600380141738</c:v>
                </c:pt>
                <c:pt idx="81168">
                  <c:v>37.600516108439002</c:v>
                </c:pt>
                <c:pt idx="81169">
                  <c:v>37.600652074704797</c:v>
                </c:pt>
                <c:pt idx="81170">
                  <c:v>37.600788040535299</c:v>
                </c:pt>
                <c:pt idx="81171">
                  <c:v>37.6009240059307</c:v>
                </c:pt>
                <c:pt idx="81172">
                  <c:v>37.601059970890802</c:v>
                </c:pt>
                <c:pt idx="81173">
                  <c:v>37.601195935415703</c:v>
                </c:pt>
                <c:pt idx="81174">
                  <c:v>37.601331899505503</c:v>
                </c:pt>
                <c:pt idx="81175">
                  <c:v>37.601467863160003</c:v>
                </c:pt>
                <c:pt idx="81176">
                  <c:v>37.601603826379304</c:v>
                </c:pt>
                <c:pt idx="81177">
                  <c:v>37.601739789163403</c:v>
                </c:pt>
                <c:pt idx="81178">
                  <c:v>37.601875751512303</c:v>
                </c:pt>
                <c:pt idx="81179">
                  <c:v>37.602011713425902</c:v>
                </c:pt>
                <c:pt idx="81180">
                  <c:v>37.602147674904401</c:v>
                </c:pt>
                <c:pt idx="81181">
                  <c:v>37.6022836359477</c:v>
                </c:pt>
                <c:pt idx="81182">
                  <c:v>37.602419596555798</c:v>
                </c:pt>
                <c:pt idx="81183">
                  <c:v>37.602555556728703</c:v>
                </c:pt>
                <c:pt idx="81184">
                  <c:v>37.6026915164664</c:v>
                </c:pt>
                <c:pt idx="81185">
                  <c:v>37.602827475768898</c:v>
                </c:pt>
                <c:pt idx="81186">
                  <c:v>37.602963434636202</c:v>
                </c:pt>
                <c:pt idx="81187">
                  <c:v>37.603099393068298</c:v>
                </c:pt>
                <c:pt idx="81188">
                  <c:v>37.603235351065202</c:v>
                </c:pt>
                <c:pt idx="81189">
                  <c:v>37.603371308626997</c:v>
                </c:pt>
                <c:pt idx="81190">
                  <c:v>37.6035072657535</c:v>
                </c:pt>
                <c:pt idx="81191">
                  <c:v>37.603643222444902</c:v>
                </c:pt>
                <c:pt idx="81192">
                  <c:v>37.603779178700997</c:v>
                </c:pt>
                <c:pt idx="81193">
                  <c:v>37.603915134521998</c:v>
                </c:pt>
                <c:pt idx="81194">
                  <c:v>37.604051089907799</c:v>
                </c:pt>
                <c:pt idx="81195">
                  <c:v>37.604187044858399</c:v>
                </c:pt>
                <c:pt idx="81196">
                  <c:v>37.604322999373899</c:v>
                </c:pt>
                <c:pt idx="81197">
                  <c:v>37.604458953454198</c:v>
                </c:pt>
                <c:pt idx="81198">
                  <c:v>37.604594907099198</c:v>
                </c:pt>
                <c:pt idx="81199">
                  <c:v>37.604730860309203</c:v>
                </c:pt>
                <c:pt idx="81200">
                  <c:v>37.604866813083902</c:v>
                </c:pt>
                <c:pt idx="81201">
                  <c:v>37.6050027654235</c:v>
                </c:pt>
                <c:pt idx="81202">
                  <c:v>37.605138717327897</c:v>
                </c:pt>
                <c:pt idx="81203">
                  <c:v>37.605274668797101</c:v>
                </c:pt>
                <c:pt idx="81204">
                  <c:v>37.605410619831098</c:v>
                </c:pt>
                <c:pt idx="81205">
                  <c:v>37.60554657043</c:v>
                </c:pt>
                <c:pt idx="81206">
                  <c:v>37.605682520593803</c:v>
                </c:pt>
                <c:pt idx="81207">
                  <c:v>37.605818470322298</c:v>
                </c:pt>
                <c:pt idx="81208">
                  <c:v>37.605954419615699</c:v>
                </c:pt>
                <c:pt idx="81209">
                  <c:v>37.6060903684739</c:v>
                </c:pt>
                <c:pt idx="81210">
                  <c:v>37.606226316897001</c:v>
                </c:pt>
                <c:pt idx="81211">
                  <c:v>37.606362264884901</c:v>
                </c:pt>
                <c:pt idx="81212">
                  <c:v>37.6064982124377</c:v>
                </c:pt>
                <c:pt idx="81213">
                  <c:v>37.606634159555298</c:v>
                </c:pt>
                <c:pt idx="81214">
                  <c:v>37.606770106237697</c:v>
                </c:pt>
                <c:pt idx="81215">
                  <c:v>37.606906052485002</c:v>
                </c:pt>
                <c:pt idx="81216">
                  <c:v>37.607041998297198</c:v>
                </c:pt>
                <c:pt idx="81217">
                  <c:v>37.607177943674202</c:v>
                </c:pt>
                <c:pt idx="81218">
                  <c:v>37.607313888615998</c:v>
                </c:pt>
                <c:pt idx="81219">
                  <c:v>37.607449833122701</c:v>
                </c:pt>
                <c:pt idx="81220">
                  <c:v>37.607585777194302</c:v>
                </c:pt>
                <c:pt idx="81221">
                  <c:v>37.607721720830703</c:v>
                </c:pt>
                <c:pt idx="81222">
                  <c:v>37.607857664031897</c:v>
                </c:pt>
                <c:pt idx="81223">
                  <c:v>37.607993606798097</c:v>
                </c:pt>
                <c:pt idx="81224">
                  <c:v>37.608129549129004</c:v>
                </c:pt>
                <c:pt idx="81225">
                  <c:v>37.608265491024902</c:v>
                </c:pt>
                <c:pt idx="81226">
                  <c:v>37.6084014324856</c:v>
                </c:pt>
                <c:pt idx="81227">
                  <c:v>37.608537373511098</c:v>
                </c:pt>
                <c:pt idx="81228">
                  <c:v>37.608673314101601</c:v>
                </c:pt>
                <c:pt idx="81229">
                  <c:v>37.608809254256897</c:v>
                </c:pt>
                <c:pt idx="81230">
                  <c:v>37.608945193977</c:v>
                </c:pt>
                <c:pt idx="81231">
                  <c:v>37.609081133262102</c:v>
                </c:pt>
                <c:pt idx="81232">
                  <c:v>37.609217072112003</c:v>
                </c:pt>
                <c:pt idx="81233">
                  <c:v>37.609353010526803</c:v>
                </c:pt>
                <c:pt idx="81234">
                  <c:v>37.609488948506403</c:v>
                </c:pt>
                <c:pt idx="81235">
                  <c:v>37.609624886050902</c:v>
                </c:pt>
                <c:pt idx="81236">
                  <c:v>37.6097608231603</c:v>
                </c:pt>
                <c:pt idx="81237">
                  <c:v>37.609896759834598</c:v>
                </c:pt>
                <c:pt idx="81238">
                  <c:v>37.610032696073802</c:v>
                </c:pt>
                <c:pt idx="81239">
                  <c:v>37.610168631877798</c:v>
                </c:pt>
                <c:pt idx="81240">
                  <c:v>37.6103045672467</c:v>
                </c:pt>
                <c:pt idx="81241">
                  <c:v>37.610440502180502</c:v>
                </c:pt>
                <c:pt idx="81242">
                  <c:v>37.610576436679203</c:v>
                </c:pt>
                <c:pt idx="81243">
                  <c:v>37.610712370742803</c:v>
                </c:pt>
                <c:pt idx="81244">
                  <c:v>37.610848304371203</c:v>
                </c:pt>
                <c:pt idx="81245">
                  <c:v>37.610984237564601</c:v>
                </c:pt>
                <c:pt idx="81246">
                  <c:v>37.611120170322799</c:v>
                </c:pt>
                <c:pt idx="81247">
                  <c:v>37.611256102645903</c:v>
                </c:pt>
                <c:pt idx="81248">
                  <c:v>37.611392034533999</c:v>
                </c:pt>
                <c:pt idx="81249">
                  <c:v>37.611527965986902</c:v>
                </c:pt>
                <c:pt idx="81250">
                  <c:v>37.611663897004703</c:v>
                </c:pt>
                <c:pt idx="81251">
                  <c:v>37.611799827587397</c:v>
                </c:pt>
                <c:pt idx="81252">
                  <c:v>37.611935757734997</c:v>
                </c:pt>
                <c:pt idx="81253">
                  <c:v>37.612071687447497</c:v>
                </c:pt>
                <c:pt idx="81254">
                  <c:v>37.612207616724902</c:v>
                </c:pt>
                <c:pt idx="81255">
                  <c:v>37.612343545567199</c:v>
                </c:pt>
                <c:pt idx="81256">
                  <c:v>37.612479473974403</c:v>
                </c:pt>
                <c:pt idx="81257">
                  <c:v>37.612615401946599</c:v>
                </c:pt>
                <c:pt idx="81258">
                  <c:v>37.612751329483601</c:v>
                </c:pt>
                <c:pt idx="81259">
                  <c:v>37.612887256585502</c:v>
                </c:pt>
                <c:pt idx="81260">
                  <c:v>37.613023183252402</c:v>
                </c:pt>
                <c:pt idx="81261">
                  <c:v>37.613159109484101</c:v>
                </c:pt>
                <c:pt idx="81262">
                  <c:v>37.6132950352808</c:v>
                </c:pt>
                <c:pt idx="81263">
                  <c:v>37.613430960642397</c:v>
                </c:pt>
                <c:pt idx="81264">
                  <c:v>37.6135668855689</c:v>
                </c:pt>
                <c:pt idx="81265">
                  <c:v>37.613702810060303</c:v>
                </c:pt>
                <c:pt idx="81266">
                  <c:v>37.613838734116598</c:v>
                </c:pt>
                <c:pt idx="81267">
                  <c:v>37.613974657737799</c:v>
                </c:pt>
                <c:pt idx="81268">
                  <c:v>37.614110580923999</c:v>
                </c:pt>
                <c:pt idx="81269">
                  <c:v>37.614246503675098</c:v>
                </c:pt>
                <c:pt idx="81270">
                  <c:v>37.614382425991103</c:v>
                </c:pt>
                <c:pt idx="81271">
                  <c:v>37.614518347872099</c:v>
                </c:pt>
                <c:pt idx="81272">
                  <c:v>37.614654269317903</c:v>
                </c:pt>
                <c:pt idx="81273">
                  <c:v>37.614790190328698</c:v>
                </c:pt>
                <c:pt idx="81274">
                  <c:v>37.614926110904399</c:v>
                </c:pt>
                <c:pt idx="81275">
                  <c:v>37.615062031045099</c:v>
                </c:pt>
                <c:pt idx="81276">
                  <c:v>37.615197950750698</c:v>
                </c:pt>
                <c:pt idx="81277">
                  <c:v>37.615333870021203</c:v>
                </c:pt>
                <c:pt idx="81278">
                  <c:v>37.615469788856601</c:v>
                </c:pt>
                <c:pt idx="81279">
                  <c:v>37.615605707256996</c:v>
                </c:pt>
                <c:pt idx="81280">
                  <c:v>37.615741625222299</c:v>
                </c:pt>
                <c:pt idx="81281">
                  <c:v>37.6158775427526</c:v>
                </c:pt>
                <c:pt idx="81282">
                  <c:v>37.6160134598478</c:v>
                </c:pt>
                <c:pt idx="81283">
                  <c:v>37.616149376507998</c:v>
                </c:pt>
                <c:pt idx="81284">
                  <c:v>37.616285292732996</c:v>
                </c:pt>
                <c:pt idx="81285">
                  <c:v>37.6164212085231</c:v>
                </c:pt>
                <c:pt idx="81286">
                  <c:v>37.616557123878103</c:v>
                </c:pt>
                <c:pt idx="81287">
                  <c:v>37.616693038797997</c:v>
                </c:pt>
                <c:pt idx="81288">
                  <c:v>37.616828953282898</c:v>
                </c:pt>
                <c:pt idx="81289">
                  <c:v>37.616964867332698</c:v>
                </c:pt>
                <c:pt idx="81290">
                  <c:v>37.617100780947503</c:v>
                </c:pt>
                <c:pt idx="81291">
                  <c:v>37.6172366941272</c:v>
                </c:pt>
                <c:pt idx="81292">
                  <c:v>37.617372606871903</c:v>
                </c:pt>
                <c:pt idx="81293">
                  <c:v>37.617508519181499</c:v>
                </c:pt>
                <c:pt idx="81294">
                  <c:v>37.6176444310561</c:v>
                </c:pt>
                <c:pt idx="81295">
                  <c:v>37.6177803424956</c:v>
                </c:pt>
                <c:pt idx="81296">
                  <c:v>37.617916253500198</c:v>
                </c:pt>
                <c:pt idx="81297">
                  <c:v>37.618052164069603</c:v>
                </c:pt>
                <c:pt idx="81298">
                  <c:v>37.618188074204099</c:v>
                </c:pt>
                <c:pt idx="81299">
                  <c:v>37.618323983903501</c:v>
                </c:pt>
                <c:pt idx="81300">
                  <c:v>37.618459893167802</c:v>
                </c:pt>
                <c:pt idx="81301">
                  <c:v>37.618595801997202</c:v>
                </c:pt>
                <c:pt idx="81302">
                  <c:v>37.618731710391501</c:v>
                </c:pt>
                <c:pt idx="81303">
                  <c:v>37.618867618350698</c:v>
                </c:pt>
                <c:pt idx="81304">
                  <c:v>37.619003525875002</c:v>
                </c:pt>
                <c:pt idx="81305">
                  <c:v>37.619139432964197</c:v>
                </c:pt>
                <c:pt idx="81306">
                  <c:v>37.619275339618397</c:v>
                </c:pt>
                <c:pt idx="81307">
                  <c:v>37.619411245837497</c:v>
                </c:pt>
                <c:pt idx="81308">
                  <c:v>37.619547151621703</c:v>
                </c:pt>
                <c:pt idx="81309">
                  <c:v>37.6196830569708</c:v>
                </c:pt>
                <c:pt idx="81310">
                  <c:v>37.619818961884903</c:v>
                </c:pt>
                <c:pt idx="81311">
                  <c:v>37.619954866363898</c:v>
                </c:pt>
                <c:pt idx="81312">
                  <c:v>37.620090770407998</c:v>
                </c:pt>
                <c:pt idx="81313">
                  <c:v>37.620226674016997</c:v>
                </c:pt>
                <c:pt idx="81314">
                  <c:v>37.620362577191003</c:v>
                </c:pt>
                <c:pt idx="81315">
                  <c:v>37.620498479930099</c:v>
                </c:pt>
                <c:pt idx="81316">
                  <c:v>37.620634382234101</c:v>
                </c:pt>
                <c:pt idx="81317">
                  <c:v>37.620770284103003</c:v>
                </c:pt>
                <c:pt idx="81318">
                  <c:v>37.620906185537002</c:v>
                </c:pt>
                <c:pt idx="81319">
                  <c:v>37.621042086536001</c:v>
                </c:pt>
                <c:pt idx="81320">
                  <c:v>37.621177987099898</c:v>
                </c:pt>
                <c:pt idx="81321">
                  <c:v>37.621313887228901</c:v>
                </c:pt>
                <c:pt idx="81322">
                  <c:v>37.621449786922803</c:v>
                </c:pt>
                <c:pt idx="81323">
                  <c:v>37.621585686181803</c:v>
                </c:pt>
                <c:pt idx="81324">
                  <c:v>37.621721585005702</c:v>
                </c:pt>
                <c:pt idx="81325">
                  <c:v>37.621857483394699</c:v>
                </c:pt>
                <c:pt idx="81326">
                  <c:v>37.621993381348602</c:v>
                </c:pt>
                <c:pt idx="81327">
                  <c:v>37.622129278867597</c:v>
                </c:pt>
                <c:pt idx="81328">
                  <c:v>37.622265175951497</c:v>
                </c:pt>
                <c:pt idx="81329">
                  <c:v>37.622401072600503</c:v>
                </c:pt>
                <c:pt idx="81330">
                  <c:v>37.622536968814501</c:v>
                </c:pt>
                <c:pt idx="81331">
                  <c:v>37.622672864593397</c:v>
                </c:pt>
                <c:pt idx="81332">
                  <c:v>37.622808759937399</c:v>
                </c:pt>
                <c:pt idx="81333">
                  <c:v>37.6229446548464</c:v>
                </c:pt>
                <c:pt idx="81334">
                  <c:v>37.623080549320399</c:v>
                </c:pt>
                <c:pt idx="81335">
                  <c:v>37.623216443359397</c:v>
                </c:pt>
                <c:pt idx="81336">
                  <c:v>37.623352336963499</c:v>
                </c:pt>
                <c:pt idx="81337">
                  <c:v>37.623488230132502</c:v>
                </c:pt>
                <c:pt idx="81338">
                  <c:v>37.623624122866602</c:v>
                </c:pt>
                <c:pt idx="81339">
                  <c:v>37.623760015165701</c:v>
                </c:pt>
                <c:pt idx="81340">
                  <c:v>37.623895907029798</c:v>
                </c:pt>
                <c:pt idx="81341">
                  <c:v>37.624031798459001</c:v>
                </c:pt>
                <c:pt idx="81342">
                  <c:v>37.624167689453103</c:v>
                </c:pt>
                <c:pt idx="81343">
                  <c:v>37.624303580012302</c:v>
                </c:pt>
                <c:pt idx="81344">
                  <c:v>37.624439470136501</c:v>
                </c:pt>
                <c:pt idx="81345">
                  <c:v>37.624575359825798</c:v>
                </c:pt>
                <c:pt idx="81346">
                  <c:v>37.624711249080001</c:v>
                </c:pt>
                <c:pt idx="81347">
                  <c:v>37.624847137899302</c:v>
                </c:pt>
                <c:pt idx="81348">
                  <c:v>37.624983026283601</c:v>
                </c:pt>
                <c:pt idx="81349">
                  <c:v>37.625118914232999</c:v>
                </c:pt>
                <c:pt idx="81350">
                  <c:v>37.625254801747403</c:v>
                </c:pt>
                <c:pt idx="81351">
                  <c:v>37.625390688826798</c:v>
                </c:pt>
                <c:pt idx="81352">
                  <c:v>37.625526575471298</c:v>
                </c:pt>
                <c:pt idx="81353">
                  <c:v>37.625662461680797</c:v>
                </c:pt>
                <c:pt idx="81354">
                  <c:v>37.625798347455401</c:v>
                </c:pt>
                <c:pt idx="81355">
                  <c:v>37.625934232794997</c:v>
                </c:pt>
                <c:pt idx="81356">
                  <c:v>37.626070117699598</c:v>
                </c:pt>
                <c:pt idx="81357">
                  <c:v>37.626206002169297</c:v>
                </c:pt>
                <c:pt idx="81358">
                  <c:v>37.626341886204003</c:v>
                </c:pt>
                <c:pt idx="81359">
                  <c:v>37.626477769803799</c:v>
                </c:pt>
                <c:pt idx="81360">
                  <c:v>37.626613652968601</c:v>
                </c:pt>
                <c:pt idx="81361">
                  <c:v>37.626749535698501</c:v>
                </c:pt>
                <c:pt idx="81362">
                  <c:v>37.6268854179934</c:v>
                </c:pt>
                <c:pt idx="81363">
                  <c:v>37.627021299853403</c:v>
                </c:pt>
                <c:pt idx="81364">
                  <c:v>37.627157181278399</c:v>
                </c:pt>
                <c:pt idx="81365">
                  <c:v>37.6272930622685</c:v>
                </c:pt>
                <c:pt idx="81366">
                  <c:v>37.627428942823599</c:v>
                </c:pt>
                <c:pt idx="81367">
                  <c:v>37.627564822943803</c:v>
                </c:pt>
                <c:pt idx="81368">
                  <c:v>37.627700702629099</c:v>
                </c:pt>
                <c:pt idx="81369">
                  <c:v>37.6278365818794</c:v>
                </c:pt>
                <c:pt idx="81370">
                  <c:v>37.627972460694799</c:v>
                </c:pt>
                <c:pt idx="81371">
                  <c:v>37.628108339075297</c:v>
                </c:pt>
                <c:pt idx="81372">
                  <c:v>37.6282442170208</c:v>
                </c:pt>
                <c:pt idx="81373">
                  <c:v>37.628380094531401</c:v>
                </c:pt>
                <c:pt idx="81374">
                  <c:v>37.628515971607001</c:v>
                </c:pt>
                <c:pt idx="81375">
                  <c:v>37.628651848247699</c:v>
                </c:pt>
                <c:pt idx="81376">
                  <c:v>37.628787724453503</c:v>
                </c:pt>
                <c:pt idx="81377">
                  <c:v>37.628923600224397</c:v>
                </c:pt>
                <c:pt idx="81378">
                  <c:v>37.629059475560297</c:v>
                </c:pt>
                <c:pt idx="81379">
                  <c:v>37.629195350461302</c:v>
                </c:pt>
                <c:pt idx="81380">
                  <c:v>37.629331224927398</c:v>
                </c:pt>
                <c:pt idx="81381">
                  <c:v>37.6294670989586</c:v>
                </c:pt>
                <c:pt idx="81382">
                  <c:v>37.629602972554899</c:v>
                </c:pt>
                <c:pt idx="81383">
                  <c:v>37.629738845716197</c:v>
                </c:pt>
                <c:pt idx="81384">
                  <c:v>37.629874718442601</c:v>
                </c:pt>
                <c:pt idx="81385">
                  <c:v>37.630010590734102</c:v>
                </c:pt>
                <c:pt idx="81386">
                  <c:v>37.630146462590702</c:v>
                </c:pt>
                <c:pt idx="81387">
                  <c:v>37.6302823340123</c:v>
                </c:pt>
                <c:pt idx="81388">
                  <c:v>37.630418204999103</c:v>
                </c:pt>
                <c:pt idx="81389">
                  <c:v>37.630554075550897</c:v>
                </c:pt>
                <c:pt idx="81390">
                  <c:v>37.630689945667903</c:v>
                </c:pt>
                <c:pt idx="81391">
                  <c:v>37.630825815349901</c:v>
                </c:pt>
                <c:pt idx="81392">
                  <c:v>37.630961684596997</c:v>
                </c:pt>
                <c:pt idx="81393">
                  <c:v>37.631097553409198</c:v>
                </c:pt>
                <c:pt idx="81394">
                  <c:v>37.631233421786497</c:v>
                </c:pt>
                <c:pt idx="81395">
                  <c:v>37.631369289728902</c:v>
                </c:pt>
                <c:pt idx="81396">
                  <c:v>37.631505157236397</c:v>
                </c:pt>
                <c:pt idx="81397">
                  <c:v>37.631641024308998</c:v>
                </c:pt>
                <c:pt idx="81398">
                  <c:v>37.631776890946703</c:v>
                </c:pt>
                <c:pt idx="81399">
                  <c:v>37.6319127571495</c:v>
                </c:pt>
                <c:pt idx="81400">
                  <c:v>37.632048622917502</c:v>
                </c:pt>
                <c:pt idx="81401">
                  <c:v>37.632184488250502</c:v>
                </c:pt>
                <c:pt idx="81402">
                  <c:v>37.6323203531486</c:v>
                </c:pt>
                <c:pt idx="81403">
                  <c:v>37.632456217611796</c:v>
                </c:pt>
                <c:pt idx="81404">
                  <c:v>37.632592081640198</c:v>
                </c:pt>
                <c:pt idx="81405">
                  <c:v>37.632727945233597</c:v>
                </c:pt>
                <c:pt idx="81406">
                  <c:v>37.632863808392202</c:v>
                </c:pt>
                <c:pt idx="81407">
                  <c:v>37.632999671115897</c:v>
                </c:pt>
                <c:pt idx="81408">
                  <c:v>37.633135533404698</c:v>
                </c:pt>
                <c:pt idx="81409">
                  <c:v>37.633271395258603</c:v>
                </c:pt>
                <c:pt idx="81410">
                  <c:v>37.6334072566776</c:v>
                </c:pt>
                <c:pt idx="81411">
                  <c:v>37.633543117661802</c:v>
                </c:pt>
                <c:pt idx="81412">
                  <c:v>37.633678978211101</c:v>
                </c:pt>
                <c:pt idx="81413">
                  <c:v>37.633814838325499</c:v>
                </c:pt>
                <c:pt idx="81414">
                  <c:v>37.633950698005002</c:v>
                </c:pt>
                <c:pt idx="81415">
                  <c:v>37.634086557249603</c:v>
                </c:pt>
                <c:pt idx="81416">
                  <c:v>37.634222416059401</c:v>
                </c:pt>
                <c:pt idx="81417">
                  <c:v>37.634358274434298</c:v>
                </c:pt>
                <c:pt idx="81418">
                  <c:v>37.6344941323743</c:v>
                </c:pt>
                <c:pt idx="81419">
                  <c:v>37.6346299898795</c:v>
                </c:pt>
                <c:pt idx="81420">
                  <c:v>37.634765846949797</c:v>
                </c:pt>
                <c:pt idx="81421">
                  <c:v>37.6349017035852</c:v>
                </c:pt>
                <c:pt idx="81422">
                  <c:v>37.6350375597858</c:v>
                </c:pt>
                <c:pt idx="81423">
                  <c:v>37.635173415551499</c:v>
                </c:pt>
                <c:pt idx="81424">
                  <c:v>37.635309270882303</c:v>
                </c:pt>
                <c:pt idx="81425">
                  <c:v>37.635445125778297</c:v>
                </c:pt>
                <c:pt idx="81426">
                  <c:v>37.635580980239403</c:v>
                </c:pt>
                <c:pt idx="81427">
                  <c:v>37.6357168342657</c:v>
                </c:pt>
                <c:pt idx="81428">
                  <c:v>37.635852687857103</c:v>
                </c:pt>
                <c:pt idx="81429">
                  <c:v>37.635988541013603</c:v>
                </c:pt>
                <c:pt idx="81430">
                  <c:v>37.636124393735301</c:v>
                </c:pt>
                <c:pt idx="81431">
                  <c:v>37.636260246022204</c:v>
                </c:pt>
                <c:pt idx="81432">
                  <c:v>37.636396097874098</c:v>
                </c:pt>
                <c:pt idx="81433">
                  <c:v>37.636531949291303</c:v>
                </c:pt>
                <c:pt idx="81434">
                  <c:v>37.636667800273599</c:v>
                </c:pt>
                <c:pt idx="81435">
                  <c:v>37.636803650821001</c:v>
                </c:pt>
                <c:pt idx="81436">
                  <c:v>37.6369395009336</c:v>
                </c:pt>
                <c:pt idx="81437">
                  <c:v>37.637075350611397</c:v>
                </c:pt>
                <c:pt idx="81438">
                  <c:v>37.637211199854299</c:v>
                </c:pt>
                <c:pt idx="81439">
                  <c:v>37.637347048662399</c:v>
                </c:pt>
                <c:pt idx="81440">
                  <c:v>37.637482897035603</c:v>
                </c:pt>
                <c:pt idx="81441">
                  <c:v>37.637618744973999</c:v>
                </c:pt>
                <c:pt idx="81442">
                  <c:v>37.637754592477499</c:v>
                </c:pt>
                <c:pt idx="81443">
                  <c:v>37.637890439546297</c:v>
                </c:pt>
                <c:pt idx="81444">
                  <c:v>37.6380262861801</c:v>
                </c:pt>
                <c:pt idx="81445">
                  <c:v>37.6381621323792</c:v>
                </c:pt>
                <c:pt idx="81446">
                  <c:v>37.638297978143399</c:v>
                </c:pt>
                <c:pt idx="81447">
                  <c:v>37.638433823472802</c:v>
                </c:pt>
                <c:pt idx="81448">
                  <c:v>37.638569668367403</c:v>
                </c:pt>
                <c:pt idx="81449">
                  <c:v>37.638705512827102</c:v>
                </c:pt>
                <c:pt idx="81450">
                  <c:v>37.638841356851998</c:v>
                </c:pt>
                <c:pt idx="81451">
                  <c:v>37.638977200442099</c:v>
                </c:pt>
                <c:pt idx="81452">
                  <c:v>37.639113043597398</c:v>
                </c:pt>
                <c:pt idx="81453">
                  <c:v>37.639248886317802</c:v>
                </c:pt>
                <c:pt idx="81454">
                  <c:v>37.639384728603403</c:v>
                </c:pt>
                <c:pt idx="81455">
                  <c:v>37.639520570454202</c:v>
                </c:pt>
                <c:pt idx="81456">
                  <c:v>37.639656411870199</c:v>
                </c:pt>
                <c:pt idx="81457">
                  <c:v>37.6397922528514</c:v>
                </c:pt>
                <c:pt idx="81458">
                  <c:v>37.6399280933977</c:v>
                </c:pt>
                <c:pt idx="81459">
                  <c:v>37.640063933509197</c:v>
                </c:pt>
                <c:pt idx="81460">
                  <c:v>37.640199773185998</c:v>
                </c:pt>
                <c:pt idx="81461">
                  <c:v>37.640335612427897</c:v>
                </c:pt>
                <c:pt idx="81462">
                  <c:v>37.640471451235001</c:v>
                </c:pt>
                <c:pt idx="81463">
                  <c:v>37.640607289607303</c:v>
                </c:pt>
                <c:pt idx="81464">
                  <c:v>37.640743127544802</c:v>
                </c:pt>
                <c:pt idx="81465">
                  <c:v>37.640878965047499</c:v>
                </c:pt>
                <c:pt idx="81466">
                  <c:v>37.641014802115301</c:v>
                </c:pt>
                <c:pt idx="81467">
                  <c:v>37.6411506387484</c:v>
                </c:pt>
                <c:pt idx="81468">
                  <c:v>37.641286474946703</c:v>
                </c:pt>
                <c:pt idx="81469">
                  <c:v>37.641422310710198</c:v>
                </c:pt>
                <c:pt idx="81470">
                  <c:v>37.641558146038903</c:v>
                </c:pt>
                <c:pt idx="81471">
                  <c:v>37.6416939809328</c:v>
                </c:pt>
                <c:pt idx="81472">
                  <c:v>37.641829815391802</c:v>
                </c:pt>
                <c:pt idx="81473">
                  <c:v>37.6419656494161</c:v>
                </c:pt>
                <c:pt idx="81474">
                  <c:v>37.642101483005597</c:v>
                </c:pt>
                <c:pt idx="81475">
                  <c:v>37.642237316160397</c:v>
                </c:pt>
                <c:pt idx="81476">
                  <c:v>37.642373148880303</c:v>
                </c:pt>
                <c:pt idx="81477">
                  <c:v>37.642508981165399</c:v>
                </c:pt>
                <c:pt idx="81478">
                  <c:v>37.642644813015799</c:v>
                </c:pt>
                <c:pt idx="81479">
                  <c:v>37.642780644431298</c:v>
                </c:pt>
                <c:pt idx="81480">
                  <c:v>37.6429164754121</c:v>
                </c:pt>
                <c:pt idx="81481">
                  <c:v>37.643052305958101</c:v>
                </c:pt>
                <c:pt idx="81482">
                  <c:v>37.643188136069298</c:v>
                </c:pt>
                <c:pt idx="81483">
                  <c:v>37.643323965745701</c:v>
                </c:pt>
                <c:pt idx="81484">
                  <c:v>37.6434597949874</c:v>
                </c:pt>
                <c:pt idx="81485">
                  <c:v>37.643595623794297</c:v>
                </c:pt>
                <c:pt idx="81486">
                  <c:v>37.643731452166399</c:v>
                </c:pt>
                <c:pt idx="81487">
                  <c:v>37.643867280103699</c:v>
                </c:pt>
                <c:pt idx="81488">
                  <c:v>37.644003107606203</c:v>
                </c:pt>
                <c:pt idx="81489">
                  <c:v>37.644138934673997</c:v>
                </c:pt>
                <c:pt idx="81490">
                  <c:v>37.644274761307003</c:v>
                </c:pt>
                <c:pt idx="81491">
                  <c:v>37.644410587505298</c:v>
                </c:pt>
                <c:pt idx="81492">
                  <c:v>37.644546413268699</c:v>
                </c:pt>
                <c:pt idx="81493">
                  <c:v>37.644682238597397</c:v>
                </c:pt>
                <c:pt idx="81494">
                  <c:v>37.6448180634914</c:v>
                </c:pt>
                <c:pt idx="81495">
                  <c:v>37.644953887950599</c:v>
                </c:pt>
                <c:pt idx="81496">
                  <c:v>37.645089711974997</c:v>
                </c:pt>
                <c:pt idx="81497">
                  <c:v>37.645225535564599</c:v>
                </c:pt>
                <c:pt idx="81498">
                  <c:v>37.645361358719498</c:v>
                </c:pt>
                <c:pt idx="81499">
                  <c:v>37.645497181439701</c:v>
                </c:pt>
                <c:pt idx="81500">
                  <c:v>37.645633003725102</c:v>
                </c:pt>
                <c:pt idx="81501">
                  <c:v>37.645768825575701</c:v>
                </c:pt>
                <c:pt idx="81502">
                  <c:v>37.645904646991603</c:v>
                </c:pt>
                <c:pt idx="81503">
                  <c:v>37.646040467972703</c:v>
                </c:pt>
                <c:pt idx="81504">
                  <c:v>37.646176288519101</c:v>
                </c:pt>
                <c:pt idx="81505">
                  <c:v>37.646312108630703</c:v>
                </c:pt>
                <c:pt idx="81506">
                  <c:v>37.646447928307602</c:v>
                </c:pt>
                <c:pt idx="81507">
                  <c:v>37.646583747549698</c:v>
                </c:pt>
                <c:pt idx="81508">
                  <c:v>37.646719566357099</c:v>
                </c:pt>
                <c:pt idx="81509">
                  <c:v>37.646855384729697</c:v>
                </c:pt>
                <c:pt idx="81510">
                  <c:v>37.6469912026676</c:v>
                </c:pt>
                <c:pt idx="81511">
                  <c:v>37.6471270201707</c:v>
                </c:pt>
                <c:pt idx="81512">
                  <c:v>37.647262837239197</c:v>
                </c:pt>
                <c:pt idx="81513">
                  <c:v>37.647398653872798</c:v>
                </c:pt>
                <c:pt idx="81514">
                  <c:v>37.647534470071797</c:v>
                </c:pt>
                <c:pt idx="81515">
                  <c:v>37.647670285836</c:v>
                </c:pt>
                <c:pt idx="81516">
                  <c:v>37.6478061011655</c:v>
                </c:pt>
                <c:pt idx="81517">
                  <c:v>37.647941916060198</c:v>
                </c:pt>
                <c:pt idx="81518">
                  <c:v>37.6480777305202</c:v>
                </c:pt>
                <c:pt idx="81519">
                  <c:v>37.648213544545499</c:v>
                </c:pt>
                <c:pt idx="81520">
                  <c:v>37.648349358136002</c:v>
                </c:pt>
                <c:pt idx="81521">
                  <c:v>37.648485171291803</c:v>
                </c:pt>
                <c:pt idx="81522">
                  <c:v>37.648620984012901</c:v>
                </c:pt>
                <c:pt idx="81523">
                  <c:v>37.648756796299303</c:v>
                </c:pt>
                <c:pt idx="81524">
                  <c:v>37.648892608151002</c:v>
                </c:pt>
                <c:pt idx="81525">
                  <c:v>37.649028419567898</c:v>
                </c:pt>
                <c:pt idx="81526">
                  <c:v>37.649164230550099</c:v>
                </c:pt>
                <c:pt idx="81527">
                  <c:v>37.649300041097597</c:v>
                </c:pt>
                <c:pt idx="81528">
                  <c:v>37.649435851210299</c:v>
                </c:pt>
                <c:pt idx="81529">
                  <c:v>37.649571660888398</c:v>
                </c:pt>
                <c:pt idx="81530">
                  <c:v>37.649707470131702</c:v>
                </c:pt>
                <c:pt idx="81531">
                  <c:v>37.649843278940402</c:v>
                </c:pt>
                <c:pt idx="81532">
                  <c:v>37.6499790873143</c:v>
                </c:pt>
                <c:pt idx="81533">
                  <c:v>37.650114895253502</c:v>
                </c:pt>
                <c:pt idx="81534">
                  <c:v>37.650250702758001</c:v>
                </c:pt>
                <c:pt idx="81535">
                  <c:v>37.650386509827698</c:v>
                </c:pt>
                <c:pt idx="81536">
                  <c:v>37.650522316462798</c:v>
                </c:pt>
                <c:pt idx="81537">
                  <c:v>37.650658122663202</c:v>
                </c:pt>
                <c:pt idx="81538">
                  <c:v>37.650793928428897</c:v>
                </c:pt>
                <c:pt idx="81539">
                  <c:v>37.650929733759803</c:v>
                </c:pt>
                <c:pt idx="81540">
                  <c:v>37.651065538656098</c:v>
                </c:pt>
                <c:pt idx="81541">
                  <c:v>37.651201343117698</c:v>
                </c:pt>
                <c:pt idx="81542">
                  <c:v>37.651337147144602</c:v>
                </c:pt>
                <c:pt idx="81543">
                  <c:v>37.651472950736697</c:v>
                </c:pt>
                <c:pt idx="81544">
                  <c:v>37.651608753894202</c:v>
                </c:pt>
                <c:pt idx="81545">
                  <c:v>37.651744556616997</c:v>
                </c:pt>
                <c:pt idx="81546">
                  <c:v>37.651880358905103</c:v>
                </c:pt>
                <c:pt idx="81547">
                  <c:v>37.6520161607585</c:v>
                </c:pt>
                <c:pt idx="81548">
                  <c:v>37.6521519621772</c:v>
                </c:pt>
                <c:pt idx="81549">
                  <c:v>37.652287763161198</c:v>
                </c:pt>
                <c:pt idx="81550">
                  <c:v>37.652423563710599</c:v>
                </c:pt>
                <c:pt idx="81551">
                  <c:v>37.652559363825198</c:v>
                </c:pt>
                <c:pt idx="81552">
                  <c:v>37.6526951635052</c:v>
                </c:pt>
                <c:pt idx="81553">
                  <c:v>37.6528309627505</c:v>
                </c:pt>
                <c:pt idx="81554">
                  <c:v>37.652966761561103</c:v>
                </c:pt>
                <c:pt idx="81555">
                  <c:v>37.653102559936997</c:v>
                </c:pt>
                <c:pt idx="81556">
                  <c:v>37.653238357878202</c:v>
                </c:pt>
                <c:pt idx="81557">
                  <c:v>37.653374155384803</c:v>
                </c:pt>
                <c:pt idx="81558">
                  <c:v>37.653509952456702</c:v>
                </c:pt>
                <c:pt idx="81559">
                  <c:v>37.653645749093897</c:v>
                </c:pt>
                <c:pt idx="81560">
                  <c:v>37.653781545296503</c:v>
                </c:pt>
                <c:pt idx="81561">
                  <c:v>37.6539173410643</c:v>
                </c:pt>
                <c:pt idx="81562">
                  <c:v>37.654053136397501</c:v>
                </c:pt>
                <c:pt idx="81563">
                  <c:v>37.654188931296098</c:v>
                </c:pt>
                <c:pt idx="81564">
                  <c:v>37.654324725759899</c:v>
                </c:pt>
                <c:pt idx="81565">
                  <c:v>37.654460519789097</c:v>
                </c:pt>
                <c:pt idx="81566">
                  <c:v>37.654596313383699</c:v>
                </c:pt>
                <c:pt idx="81567">
                  <c:v>37.654732106543598</c:v>
                </c:pt>
                <c:pt idx="81568">
                  <c:v>37.654867899268801</c:v>
                </c:pt>
                <c:pt idx="81569">
                  <c:v>37.655003691559301</c:v>
                </c:pt>
                <c:pt idx="81570">
                  <c:v>37.655139483415198</c:v>
                </c:pt>
                <c:pt idx="81571">
                  <c:v>37.655275274836498</c:v>
                </c:pt>
                <c:pt idx="81572">
                  <c:v>37.655411065823003</c:v>
                </c:pt>
                <c:pt idx="81573">
                  <c:v>37.655546856374997</c:v>
                </c:pt>
                <c:pt idx="81574">
                  <c:v>37.655682646492203</c:v>
                </c:pt>
                <c:pt idx="81575">
                  <c:v>37.655818436174798</c:v>
                </c:pt>
                <c:pt idx="81576">
                  <c:v>37.655954225422803</c:v>
                </c:pt>
                <c:pt idx="81577">
                  <c:v>37.656090014236099</c:v>
                </c:pt>
                <c:pt idx="81578">
                  <c:v>37.656225802614799</c:v>
                </c:pt>
                <c:pt idx="81579">
                  <c:v>37.656361590558802</c:v>
                </c:pt>
                <c:pt idx="81580">
                  <c:v>37.656497378068202</c:v>
                </c:pt>
                <c:pt idx="81581">
                  <c:v>37.6566331651429</c:v>
                </c:pt>
                <c:pt idx="81582">
                  <c:v>37.656768951783</c:v>
                </c:pt>
                <c:pt idx="81583">
                  <c:v>37.656904737988498</c:v>
                </c:pt>
                <c:pt idx="81584">
                  <c:v>37.657040523759299</c:v>
                </c:pt>
                <c:pt idx="81585">
                  <c:v>37.657176309095497</c:v>
                </c:pt>
                <c:pt idx="81586">
                  <c:v>37.657312093997</c:v>
                </c:pt>
                <c:pt idx="81587">
                  <c:v>37.657447878463898</c:v>
                </c:pt>
                <c:pt idx="81588">
                  <c:v>37.657583662496201</c:v>
                </c:pt>
                <c:pt idx="81589">
                  <c:v>37.6577194460938</c:v>
                </c:pt>
                <c:pt idx="81590">
                  <c:v>37.657855229256803</c:v>
                </c:pt>
                <c:pt idx="81591">
                  <c:v>37.657991011985203</c:v>
                </c:pt>
                <c:pt idx="81592">
                  <c:v>37.6581267942789</c:v>
                </c:pt>
                <c:pt idx="81593">
                  <c:v>37.6582625761381</c:v>
                </c:pt>
                <c:pt idx="81594">
                  <c:v>37.658398357562596</c:v>
                </c:pt>
                <c:pt idx="81595">
                  <c:v>37.658534138552398</c:v>
                </c:pt>
                <c:pt idx="81596">
                  <c:v>37.658669919107702</c:v>
                </c:pt>
                <c:pt idx="81597">
                  <c:v>37.658805699228303</c:v>
                </c:pt>
                <c:pt idx="81598">
                  <c:v>37.658941478914301</c:v>
                </c:pt>
                <c:pt idx="81599">
                  <c:v>37.659077258165702</c:v>
                </c:pt>
                <c:pt idx="81600">
                  <c:v>37.6592130369825</c:v>
                </c:pt>
                <c:pt idx="81601">
                  <c:v>37.659348815364602</c:v>
                </c:pt>
                <c:pt idx="81602">
                  <c:v>37.6594845933122</c:v>
                </c:pt>
                <c:pt idx="81603">
                  <c:v>37.659620370825102</c:v>
                </c:pt>
                <c:pt idx="81604">
                  <c:v>37.659756147903401</c:v>
                </c:pt>
                <c:pt idx="81605">
                  <c:v>37.659891924547097</c:v>
                </c:pt>
                <c:pt idx="81606">
                  <c:v>37.660027700756203</c:v>
                </c:pt>
                <c:pt idx="81607">
                  <c:v>37.660163476530698</c:v>
                </c:pt>
                <c:pt idx="81608">
                  <c:v>37.660299251870597</c:v>
                </c:pt>
                <c:pt idx="81609">
                  <c:v>37.660435026775801</c:v>
                </c:pt>
                <c:pt idx="81610">
                  <c:v>37.6605708012465</c:v>
                </c:pt>
                <c:pt idx="81611">
                  <c:v>37.660706575282603</c:v>
                </c:pt>
                <c:pt idx="81612">
                  <c:v>37.660842348884103</c:v>
                </c:pt>
                <c:pt idx="81613">
                  <c:v>37.660978122050899</c:v>
                </c:pt>
                <c:pt idx="81614">
                  <c:v>37.661113894783199</c:v>
                </c:pt>
                <c:pt idx="81615">
                  <c:v>37.661249667080902</c:v>
                </c:pt>
                <c:pt idx="81616">
                  <c:v>37.661385438944002</c:v>
                </c:pt>
                <c:pt idx="81617">
                  <c:v>37.661521210372499</c:v>
                </c:pt>
                <c:pt idx="81618">
                  <c:v>37.661656981366399</c:v>
                </c:pt>
                <c:pt idx="81619">
                  <c:v>37.661792751925702</c:v>
                </c:pt>
                <c:pt idx="81620">
                  <c:v>37.661928522050403</c:v>
                </c:pt>
                <c:pt idx="81621">
                  <c:v>37.662064291740499</c:v>
                </c:pt>
                <c:pt idx="81622">
                  <c:v>37.662200060996099</c:v>
                </c:pt>
                <c:pt idx="81623">
                  <c:v>37.662335829817003</c:v>
                </c:pt>
                <c:pt idx="81624">
                  <c:v>37.662471598203403</c:v>
                </c:pt>
                <c:pt idx="81625">
                  <c:v>37.6626073661552</c:v>
                </c:pt>
                <c:pt idx="81626">
                  <c:v>37.6627431336724</c:v>
                </c:pt>
                <c:pt idx="81627">
                  <c:v>37.662878900754997</c:v>
                </c:pt>
                <c:pt idx="81628">
                  <c:v>37.663014667403097</c:v>
                </c:pt>
                <c:pt idx="81629">
                  <c:v>37.663150433616501</c:v>
                </c:pt>
                <c:pt idx="81630">
                  <c:v>37.663286199395401</c:v>
                </c:pt>
                <c:pt idx="81631">
                  <c:v>37.663421964739797</c:v>
                </c:pt>
                <c:pt idx="81632">
                  <c:v>37.663557729649497</c:v>
                </c:pt>
                <c:pt idx="81633">
                  <c:v>37.663693494124701</c:v>
                </c:pt>
                <c:pt idx="81634">
                  <c:v>37.6638292581653</c:v>
                </c:pt>
                <c:pt idx="81635">
                  <c:v>37.663965021771297</c:v>
                </c:pt>
                <c:pt idx="81636">
                  <c:v>37.664100784942796</c:v>
                </c:pt>
                <c:pt idx="81637">
                  <c:v>37.6642365476797</c:v>
                </c:pt>
                <c:pt idx="81638">
                  <c:v>37.664372309982099</c:v>
                </c:pt>
                <c:pt idx="81639">
                  <c:v>37.664508071849802</c:v>
                </c:pt>
                <c:pt idx="81640">
                  <c:v>37.664643833283101</c:v>
                </c:pt>
                <c:pt idx="81641">
                  <c:v>37.664779594281697</c:v>
                </c:pt>
                <c:pt idx="81642">
                  <c:v>37.664915354845803</c:v>
                </c:pt>
                <c:pt idx="81643">
                  <c:v>37.665051114975398</c:v>
                </c:pt>
                <c:pt idx="81644">
                  <c:v>37.665186874670397</c:v>
                </c:pt>
                <c:pt idx="81645">
                  <c:v>37.665322633930799</c:v>
                </c:pt>
                <c:pt idx="81646">
                  <c:v>37.665458392756697</c:v>
                </c:pt>
                <c:pt idx="81647">
                  <c:v>37.665594151147999</c:v>
                </c:pt>
                <c:pt idx="81648">
                  <c:v>37.665729909104797</c:v>
                </c:pt>
                <c:pt idx="81649">
                  <c:v>37.665865666626999</c:v>
                </c:pt>
                <c:pt idx="81650">
                  <c:v>37.666001423714697</c:v>
                </c:pt>
                <c:pt idx="81651">
                  <c:v>37.666137180367798</c:v>
                </c:pt>
                <c:pt idx="81652">
                  <c:v>37.666272936586402</c:v>
                </c:pt>
                <c:pt idx="81653">
                  <c:v>37.666408692370403</c:v>
                </c:pt>
                <c:pt idx="81654">
                  <c:v>37.6665444477199</c:v>
                </c:pt>
                <c:pt idx="81655">
                  <c:v>37.6666802026349</c:v>
                </c:pt>
                <c:pt idx="81656">
                  <c:v>37.666815957115297</c:v>
                </c:pt>
                <c:pt idx="81657">
                  <c:v>37.666951711161197</c:v>
                </c:pt>
                <c:pt idx="81658">
                  <c:v>37.6670874647726</c:v>
                </c:pt>
                <c:pt idx="81659">
                  <c:v>37.667223217949399</c:v>
                </c:pt>
                <c:pt idx="81660">
                  <c:v>37.667358970691602</c:v>
                </c:pt>
                <c:pt idx="81661">
                  <c:v>37.6674947229994</c:v>
                </c:pt>
                <c:pt idx="81662">
                  <c:v>37.667630474872603</c:v>
                </c:pt>
                <c:pt idx="81663">
                  <c:v>37.667766226311301</c:v>
                </c:pt>
                <c:pt idx="81664">
                  <c:v>37.667901977315502</c:v>
                </c:pt>
                <c:pt idx="81665">
                  <c:v>37.6680377278851</c:v>
                </c:pt>
                <c:pt idx="81666">
                  <c:v>37.668173478020201</c:v>
                </c:pt>
                <c:pt idx="81667">
                  <c:v>37.668309227720798</c:v>
                </c:pt>
                <c:pt idx="81668">
                  <c:v>37.668444976986798</c:v>
                </c:pt>
                <c:pt idx="81669">
                  <c:v>37.668580725818401</c:v>
                </c:pt>
                <c:pt idx="81670">
                  <c:v>37.668716474215401</c:v>
                </c:pt>
                <c:pt idx="81671">
                  <c:v>37.668852222177897</c:v>
                </c:pt>
                <c:pt idx="81672">
                  <c:v>37.668987969705903</c:v>
                </c:pt>
                <c:pt idx="81673">
                  <c:v>37.669123716799298</c:v>
                </c:pt>
                <c:pt idx="81674">
                  <c:v>37.669259463458303</c:v>
                </c:pt>
                <c:pt idx="81675">
                  <c:v>37.669395209682698</c:v>
                </c:pt>
                <c:pt idx="81676">
                  <c:v>37.669530955472702</c:v>
                </c:pt>
                <c:pt idx="81677">
                  <c:v>37.669666700828103</c:v>
                </c:pt>
                <c:pt idx="81678">
                  <c:v>37.669802445748999</c:v>
                </c:pt>
                <c:pt idx="81679">
                  <c:v>37.669938190235399</c:v>
                </c:pt>
                <c:pt idx="81680">
                  <c:v>37.670073934287302</c:v>
                </c:pt>
                <c:pt idx="81681">
                  <c:v>37.670209677904701</c:v>
                </c:pt>
                <c:pt idx="81682">
                  <c:v>37.670345421087603</c:v>
                </c:pt>
                <c:pt idx="81683">
                  <c:v>37.670481163835902</c:v>
                </c:pt>
                <c:pt idx="81684">
                  <c:v>37.670616906149803</c:v>
                </c:pt>
                <c:pt idx="81685">
                  <c:v>37.6707526480292</c:v>
                </c:pt>
                <c:pt idx="81686">
                  <c:v>37.670888389474101</c:v>
                </c:pt>
                <c:pt idx="81687">
                  <c:v>37.671024130484497</c:v>
                </c:pt>
                <c:pt idx="81688">
                  <c:v>37.671159871060397</c:v>
                </c:pt>
                <c:pt idx="81689">
                  <c:v>37.671295611201799</c:v>
                </c:pt>
                <c:pt idx="81690">
                  <c:v>37.671431350908698</c:v>
                </c:pt>
                <c:pt idx="81691">
                  <c:v>37.6715670901811</c:v>
                </c:pt>
                <c:pt idx="81692">
                  <c:v>37.671702829019097</c:v>
                </c:pt>
                <c:pt idx="81693">
                  <c:v>37.671838567422498</c:v>
                </c:pt>
                <c:pt idx="81694">
                  <c:v>37.671974305391501</c:v>
                </c:pt>
                <c:pt idx="81695">
                  <c:v>37.672110042925901</c:v>
                </c:pt>
                <c:pt idx="81696">
                  <c:v>37.672245780025897</c:v>
                </c:pt>
                <c:pt idx="81697">
                  <c:v>37.672381516691402</c:v>
                </c:pt>
                <c:pt idx="81698">
                  <c:v>37.672517252922503</c:v>
                </c:pt>
                <c:pt idx="81699">
                  <c:v>37.672652988719001</c:v>
                </c:pt>
                <c:pt idx="81700">
                  <c:v>37.672788724081101</c:v>
                </c:pt>
                <c:pt idx="81701">
                  <c:v>37.672924459008698</c:v>
                </c:pt>
                <c:pt idx="81702">
                  <c:v>37.673060193501797</c:v>
                </c:pt>
                <c:pt idx="81703">
                  <c:v>37.6731959275604</c:v>
                </c:pt>
                <c:pt idx="81704">
                  <c:v>37.673331661184598</c:v>
                </c:pt>
                <c:pt idx="81705">
                  <c:v>37.673467394374299</c:v>
                </c:pt>
                <c:pt idx="81706">
                  <c:v>37.673603127129503</c:v>
                </c:pt>
                <c:pt idx="81707">
                  <c:v>37.673738859450303</c:v>
                </c:pt>
                <c:pt idx="81708">
                  <c:v>37.673874591336599</c:v>
                </c:pt>
                <c:pt idx="81709">
                  <c:v>37.674010322788398</c:v>
                </c:pt>
                <c:pt idx="81710">
                  <c:v>37.6741460538057</c:v>
                </c:pt>
                <c:pt idx="81711">
                  <c:v>37.674281784388697</c:v>
                </c:pt>
                <c:pt idx="81712">
                  <c:v>37.674417514537097</c:v>
                </c:pt>
                <c:pt idx="81713">
                  <c:v>37.674553244251101</c:v>
                </c:pt>
                <c:pt idx="81714">
                  <c:v>37.6746889735306</c:v>
                </c:pt>
                <c:pt idx="81715">
                  <c:v>37.674824702375602</c:v>
                </c:pt>
                <c:pt idx="81716">
                  <c:v>37.6749604307863</c:v>
                </c:pt>
                <c:pt idx="81717">
                  <c:v>37.6750961587624</c:v>
                </c:pt>
                <c:pt idx="81718">
                  <c:v>37.675231886304097</c:v>
                </c:pt>
                <c:pt idx="81719">
                  <c:v>37.675367613411296</c:v>
                </c:pt>
                <c:pt idx="81720">
                  <c:v>37.675503340084099</c:v>
                </c:pt>
                <c:pt idx="81721">
                  <c:v>37.675639066322503</c:v>
                </c:pt>
                <c:pt idx="81722">
                  <c:v>37.675774792126397</c:v>
                </c:pt>
                <c:pt idx="81723">
                  <c:v>37.675910517495801</c:v>
                </c:pt>
                <c:pt idx="81724">
                  <c:v>37.6760462424308</c:v>
                </c:pt>
                <c:pt idx="81725">
                  <c:v>37.676181966931402</c:v>
                </c:pt>
                <c:pt idx="81726">
                  <c:v>37.6763176909975</c:v>
                </c:pt>
                <c:pt idx="81727">
                  <c:v>37.676453414629201</c:v>
                </c:pt>
                <c:pt idx="81728">
                  <c:v>37.676589137826497</c:v>
                </c:pt>
                <c:pt idx="81729">
                  <c:v>37.676724860589303</c:v>
                </c:pt>
                <c:pt idx="81730">
                  <c:v>37.676860582917598</c:v>
                </c:pt>
                <c:pt idx="81731">
                  <c:v>37.676996304811603</c:v>
                </c:pt>
                <c:pt idx="81732">
                  <c:v>37.677132026271103</c:v>
                </c:pt>
                <c:pt idx="81733">
                  <c:v>37.677267747296099</c:v>
                </c:pt>
                <c:pt idx="81734">
                  <c:v>37.677403467886798</c:v>
                </c:pt>
                <c:pt idx="81735">
                  <c:v>37.677539188042999</c:v>
                </c:pt>
                <c:pt idx="81736">
                  <c:v>37.677674907764803</c:v>
                </c:pt>
                <c:pt idx="81737">
                  <c:v>37.677810627052096</c:v>
                </c:pt>
                <c:pt idx="81738">
                  <c:v>37.677946345904999</c:v>
                </c:pt>
                <c:pt idx="81739">
                  <c:v>37.678082064323597</c:v>
                </c:pt>
                <c:pt idx="81740">
                  <c:v>37.678217782307598</c:v>
                </c:pt>
                <c:pt idx="81741">
                  <c:v>37.678353499857302</c:v>
                </c:pt>
                <c:pt idx="81742">
                  <c:v>37.678489216972501</c:v>
                </c:pt>
                <c:pt idx="81743">
                  <c:v>37.678624933653303</c:v>
                </c:pt>
                <c:pt idx="81744">
                  <c:v>37.6787606498998</c:v>
                </c:pt>
                <c:pt idx="81745">
                  <c:v>37.678896365711701</c:v>
                </c:pt>
                <c:pt idx="81746">
                  <c:v>37.679032081089296</c:v>
                </c:pt>
                <c:pt idx="81747">
                  <c:v>37.679167796032502</c:v>
                </c:pt>
                <c:pt idx="81748">
                  <c:v>37.679303510541203</c:v>
                </c:pt>
                <c:pt idx="81749">
                  <c:v>37.679439224615599</c:v>
                </c:pt>
                <c:pt idx="81750">
                  <c:v>37.679574938255499</c:v>
                </c:pt>
                <c:pt idx="81751">
                  <c:v>37.679710651461001</c:v>
                </c:pt>
                <c:pt idx="81752">
                  <c:v>37.679846364232198</c:v>
                </c:pt>
                <c:pt idx="81753">
                  <c:v>37.679982076568898</c:v>
                </c:pt>
                <c:pt idx="81754">
                  <c:v>37.6801177884712</c:v>
                </c:pt>
                <c:pt idx="81755">
                  <c:v>37.680253499939099</c:v>
                </c:pt>
                <c:pt idx="81756">
                  <c:v>37.680389210972599</c:v>
                </c:pt>
                <c:pt idx="81757">
                  <c:v>37.680524921571703</c:v>
                </c:pt>
                <c:pt idx="81758">
                  <c:v>37.680660631736401</c:v>
                </c:pt>
                <c:pt idx="81759">
                  <c:v>37.680796341466703</c:v>
                </c:pt>
                <c:pt idx="81760">
                  <c:v>37.680932050762699</c:v>
                </c:pt>
                <c:pt idx="81761">
                  <c:v>37.681067759624199</c:v>
                </c:pt>
                <c:pt idx="81762">
                  <c:v>37.681203468051301</c:v>
                </c:pt>
                <c:pt idx="81763">
                  <c:v>37.681339176044098</c:v>
                </c:pt>
                <c:pt idx="81764">
                  <c:v>37.681474883602398</c:v>
                </c:pt>
                <c:pt idx="81765">
                  <c:v>37.6816105907264</c:v>
                </c:pt>
                <c:pt idx="81766">
                  <c:v>37.681746297415998</c:v>
                </c:pt>
                <c:pt idx="81767">
                  <c:v>37.681882003671198</c:v>
                </c:pt>
                <c:pt idx="81768">
                  <c:v>37.682017709492001</c:v>
                </c:pt>
                <c:pt idx="81769">
                  <c:v>37.6821534148784</c:v>
                </c:pt>
                <c:pt idx="81770">
                  <c:v>37.6822891198305</c:v>
                </c:pt>
                <c:pt idx="81771">
                  <c:v>37.682424824348097</c:v>
                </c:pt>
                <c:pt idx="81772">
                  <c:v>37.682560528431402</c:v>
                </c:pt>
                <c:pt idx="81773">
                  <c:v>37.682696232080303</c:v>
                </c:pt>
                <c:pt idx="81774">
                  <c:v>37.682831935294899</c:v>
                </c:pt>
                <c:pt idx="81775">
                  <c:v>37.682967638075098</c:v>
                </c:pt>
                <c:pt idx="81776">
                  <c:v>37.683103340420899</c:v>
                </c:pt>
                <c:pt idx="81777">
                  <c:v>37.683239042332303</c:v>
                </c:pt>
                <c:pt idx="81778">
                  <c:v>37.683374743809303</c:v>
                </c:pt>
                <c:pt idx="81779">
                  <c:v>37.683510444851997</c:v>
                </c:pt>
                <c:pt idx="81780">
                  <c:v>37.683646145460301</c:v>
                </c:pt>
                <c:pt idx="81781">
                  <c:v>37.6837818456343</c:v>
                </c:pt>
                <c:pt idx="81782">
                  <c:v>37.683917545373902</c:v>
                </c:pt>
                <c:pt idx="81783">
                  <c:v>37.684053244679099</c:v>
                </c:pt>
                <c:pt idx="81784">
                  <c:v>37.684188943549998</c:v>
                </c:pt>
                <c:pt idx="81785">
                  <c:v>37.6843246419865</c:v>
                </c:pt>
                <c:pt idx="81786">
                  <c:v>37.684460339988597</c:v>
                </c:pt>
                <c:pt idx="81787">
                  <c:v>37.684596037556403</c:v>
                </c:pt>
                <c:pt idx="81788">
                  <c:v>37.684731734689798</c:v>
                </c:pt>
                <c:pt idx="81789">
                  <c:v>37.684867431388902</c:v>
                </c:pt>
                <c:pt idx="81790">
                  <c:v>37.685003127653701</c:v>
                </c:pt>
                <c:pt idx="81791">
                  <c:v>37.685138823484003</c:v>
                </c:pt>
                <c:pt idx="81792">
                  <c:v>37.685274518880099</c:v>
                </c:pt>
                <c:pt idx="81793">
                  <c:v>37.685410213841699</c:v>
                </c:pt>
                <c:pt idx="81794">
                  <c:v>37.6855459083691</c:v>
                </c:pt>
                <c:pt idx="81795">
                  <c:v>37.685681602461997</c:v>
                </c:pt>
                <c:pt idx="81796">
                  <c:v>37.685817296120703</c:v>
                </c:pt>
                <c:pt idx="81797">
                  <c:v>37.685952989344997</c:v>
                </c:pt>
                <c:pt idx="81798">
                  <c:v>37.686088682134901</c:v>
                </c:pt>
                <c:pt idx="81799">
                  <c:v>37.6862243744905</c:v>
                </c:pt>
                <c:pt idx="81800">
                  <c:v>37.686360066411801</c:v>
                </c:pt>
                <c:pt idx="81801">
                  <c:v>37.686495757898697</c:v>
                </c:pt>
                <c:pt idx="81802">
                  <c:v>37.686631448951303</c:v>
                </c:pt>
                <c:pt idx="81803">
                  <c:v>37.686767139569596</c:v>
                </c:pt>
                <c:pt idx="81804">
                  <c:v>37.6869028297535</c:v>
                </c:pt>
                <c:pt idx="81805">
                  <c:v>37.687038519503098</c:v>
                </c:pt>
                <c:pt idx="81806">
                  <c:v>37.687174208818398</c:v>
                </c:pt>
                <c:pt idx="81807">
                  <c:v>37.687309897699301</c:v>
                </c:pt>
                <c:pt idx="81808">
                  <c:v>37.687445586145898</c:v>
                </c:pt>
                <c:pt idx="81809">
                  <c:v>37.687581274158198</c:v>
                </c:pt>
                <c:pt idx="81810">
                  <c:v>37.6877169617362</c:v>
                </c:pt>
                <c:pt idx="81811">
                  <c:v>37.687852648879797</c:v>
                </c:pt>
                <c:pt idx="81812">
                  <c:v>37.687988335589097</c:v>
                </c:pt>
                <c:pt idx="81813">
                  <c:v>37.688124021864098</c:v>
                </c:pt>
                <c:pt idx="81814">
                  <c:v>37.688259707704802</c:v>
                </c:pt>
                <c:pt idx="81815">
                  <c:v>37.688395393111101</c:v>
                </c:pt>
                <c:pt idx="81816">
                  <c:v>37.688531078083201</c:v>
                </c:pt>
                <c:pt idx="81817">
                  <c:v>37.688666762620898</c:v>
                </c:pt>
                <c:pt idx="81818">
                  <c:v>37.688802446724303</c:v>
                </c:pt>
                <c:pt idx="81819">
                  <c:v>37.688938130393403</c:v>
                </c:pt>
                <c:pt idx="81820">
                  <c:v>37.689073813628198</c:v>
                </c:pt>
                <c:pt idx="81821">
                  <c:v>37.689209496428703</c:v>
                </c:pt>
                <c:pt idx="81822">
                  <c:v>37.689345178794802</c:v>
                </c:pt>
                <c:pt idx="81823">
                  <c:v>37.689480860726697</c:v>
                </c:pt>
                <c:pt idx="81824">
                  <c:v>37.689616542224201</c:v>
                </c:pt>
                <c:pt idx="81825">
                  <c:v>37.689752223287499</c:v>
                </c:pt>
                <c:pt idx="81826">
                  <c:v>37.6898879039164</c:v>
                </c:pt>
                <c:pt idx="81827">
                  <c:v>37.690023584111103</c:v>
                </c:pt>
                <c:pt idx="81828">
                  <c:v>37.690159263871401</c:v>
                </c:pt>
                <c:pt idx="81829">
                  <c:v>37.690294943197401</c:v>
                </c:pt>
                <c:pt idx="81830">
                  <c:v>37.690430622089202</c:v>
                </c:pt>
                <c:pt idx="81831">
                  <c:v>37.6905663005466</c:v>
                </c:pt>
                <c:pt idx="81832">
                  <c:v>37.690701978569798</c:v>
                </c:pt>
                <c:pt idx="81833">
                  <c:v>37.690837656158699</c:v>
                </c:pt>
                <c:pt idx="81834">
                  <c:v>37.690973333313202</c:v>
                </c:pt>
                <c:pt idx="81835">
                  <c:v>37.6911090100335</c:v>
                </c:pt>
                <c:pt idx="81836">
                  <c:v>37.6912446863195</c:v>
                </c:pt>
                <c:pt idx="81837">
                  <c:v>37.691380362171202</c:v>
                </c:pt>
                <c:pt idx="81838">
                  <c:v>37.691516037588599</c:v>
                </c:pt>
                <c:pt idx="81839">
                  <c:v>37.691651712571698</c:v>
                </c:pt>
                <c:pt idx="81840">
                  <c:v>37.691787387120598</c:v>
                </c:pt>
                <c:pt idx="81841">
                  <c:v>37.691923061235201</c:v>
                </c:pt>
                <c:pt idx="81842">
                  <c:v>37.692058734915399</c:v>
                </c:pt>
                <c:pt idx="81843">
                  <c:v>37.692194408161399</c:v>
                </c:pt>
                <c:pt idx="81844">
                  <c:v>37.6923300809732</c:v>
                </c:pt>
                <c:pt idx="81845">
                  <c:v>37.692465753350596</c:v>
                </c:pt>
                <c:pt idx="81846">
                  <c:v>37.692601425293802</c:v>
                </c:pt>
                <c:pt idx="81847">
                  <c:v>37.692737096802702</c:v>
                </c:pt>
                <c:pt idx="81848">
                  <c:v>37.692872767877297</c:v>
                </c:pt>
                <c:pt idx="81849">
                  <c:v>37.693008438517701</c:v>
                </c:pt>
                <c:pt idx="81850">
                  <c:v>37.6931441087238</c:v>
                </c:pt>
                <c:pt idx="81851">
                  <c:v>37.693279778495601</c:v>
                </c:pt>
                <c:pt idx="81852">
                  <c:v>37.693415447833203</c:v>
                </c:pt>
                <c:pt idx="81853">
                  <c:v>37.693551116736401</c:v>
                </c:pt>
                <c:pt idx="81854">
                  <c:v>37.6936867852055</c:v>
                </c:pt>
                <c:pt idx="81855">
                  <c:v>37.693822453240202</c:v>
                </c:pt>
                <c:pt idx="81856">
                  <c:v>37.693958120840698</c:v>
                </c:pt>
                <c:pt idx="81857">
                  <c:v>37.694093788007002</c:v>
                </c:pt>
                <c:pt idx="81858">
                  <c:v>37.694229454738903</c:v>
                </c:pt>
                <c:pt idx="81859">
                  <c:v>37.694365121036697</c:v>
                </c:pt>
                <c:pt idx="81860">
                  <c:v>37.6945007869001</c:v>
                </c:pt>
                <c:pt idx="81861">
                  <c:v>37.694636452329398</c:v>
                </c:pt>
                <c:pt idx="81862">
                  <c:v>37.694772117324298</c:v>
                </c:pt>
                <c:pt idx="81863">
                  <c:v>37.694907781885</c:v>
                </c:pt>
                <c:pt idx="81864">
                  <c:v>37.695043446011503</c:v>
                </c:pt>
                <c:pt idx="81865">
                  <c:v>37.695179109703702</c:v>
                </c:pt>
                <c:pt idx="81866">
                  <c:v>37.695314772961702</c:v>
                </c:pt>
                <c:pt idx="81867">
                  <c:v>37.695450435785403</c:v>
                </c:pt>
                <c:pt idx="81868">
                  <c:v>37.6955860981749</c:v>
                </c:pt>
                <c:pt idx="81869">
                  <c:v>37.695721760130098</c:v>
                </c:pt>
                <c:pt idx="81870">
                  <c:v>37.695857421651098</c:v>
                </c:pt>
                <c:pt idx="81871">
                  <c:v>37.6959930827378</c:v>
                </c:pt>
                <c:pt idx="81872">
                  <c:v>37.696128743390297</c:v>
                </c:pt>
                <c:pt idx="81873">
                  <c:v>37.696264403608602</c:v>
                </c:pt>
                <c:pt idx="81874">
                  <c:v>37.696400063392602</c:v>
                </c:pt>
                <c:pt idx="81875">
                  <c:v>37.696535722742397</c:v>
                </c:pt>
                <c:pt idx="81876">
                  <c:v>37.696671381658</c:v>
                </c:pt>
                <c:pt idx="81877">
                  <c:v>37.696807040139298</c:v>
                </c:pt>
                <c:pt idx="81878">
                  <c:v>37.696942698186398</c:v>
                </c:pt>
                <c:pt idx="81879">
                  <c:v>37.697078355799299</c:v>
                </c:pt>
                <c:pt idx="81880">
                  <c:v>37.697214012978002</c:v>
                </c:pt>
                <c:pt idx="81881">
                  <c:v>37.697349669722399</c:v>
                </c:pt>
                <c:pt idx="81882">
                  <c:v>37.697485326032599</c:v>
                </c:pt>
                <c:pt idx="81883">
                  <c:v>37.697620981908599</c:v>
                </c:pt>
                <c:pt idx="81884">
                  <c:v>37.697756637350302</c:v>
                </c:pt>
                <c:pt idx="81885">
                  <c:v>37.6978922923578</c:v>
                </c:pt>
                <c:pt idx="81886">
                  <c:v>37.698027946931099</c:v>
                </c:pt>
                <c:pt idx="81887">
                  <c:v>37.698163601070199</c:v>
                </c:pt>
                <c:pt idx="81888">
                  <c:v>37.698299254775101</c:v>
                </c:pt>
                <c:pt idx="81889">
                  <c:v>37.698434908045797</c:v>
                </c:pt>
                <c:pt idx="81890">
                  <c:v>37.698570560882203</c:v>
                </c:pt>
                <c:pt idx="81891">
                  <c:v>37.698706213284403</c:v>
                </c:pt>
                <c:pt idx="81892">
                  <c:v>37.698841865252497</c:v>
                </c:pt>
                <c:pt idx="81893">
                  <c:v>37.6989775167863</c:v>
                </c:pt>
                <c:pt idx="81894">
                  <c:v>37.699113167885898</c:v>
                </c:pt>
                <c:pt idx="81895">
                  <c:v>37.699248818551297</c:v>
                </c:pt>
                <c:pt idx="81896">
                  <c:v>37.699384468782497</c:v>
                </c:pt>
                <c:pt idx="81897">
                  <c:v>37.6995201185794</c:v>
                </c:pt>
                <c:pt idx="81898">
                  <c:v>37.699655767942197</c:v>
                </c:pt>
                <c:pt idx="81899">
                  <c:v>37.699791416870802</c:v>
                </c:pt>
                <c:pt idx="81900">
                  <c:v>37.699927065365202</c:v>
                </c:pt>
                <c:pt idx="81901">
                  <c:v>37.700062713425403</c:v>
                </c:pt>
                <c:pt idx="81902">
                  <c:v>37.700198361051299</c:v>
                </c:pt>
                <c:pt idx="81903">
                  <c:v>37.700334008243097</c:v>
                </c:pt>
                <c:pt idx="81904">
                  <c:v>37.700469655000703</c:v>
                </c:pt>
                <c:pt idx="81905">
                  <c:v>37.700605301324103</c:v>
                </c:pt>
                <c:pt idx="81906">
                  <c:v>37.700740947213298</c:v>
                </c:pt>
                <c:pt idx="81907">
                  <c:v>37.700876592668401</c:v>
                </c:pt>
                <c:pt idx="81908">
                  <c:v>37.701012237689199</c:v>
                </c:pt>
                <c:pt idx="81909">
                  <c:v>37.701147882275798</c:v>
                </c:pt>
                <c:pt idx="81910">
                  <c:v>37.701283526428298</c:v>
                </c:pt>
                <c:pt idx="81911">
                  <c:v>37.701419170146501</c:v>
                </c:pt>
                <c:pt idx="81912">
                  <c:v>37.701554813430597</c:v>
                </c:pt>
                <c:pt idx="81913">
                  <c:v>37.701690456280502</c:v>
                </c:pt>
                <c:pt idx="81914">
                  <c:v>37.701826098696301</c:v>
                </c:pt>
                <c:pt idx="81915">
                  <c:v>37.701961740677802</c:v>
                </c:pt>
                <c:pt idx="81916">
                  <c:v>37.702097382225197</c:v>
                </c:pt>
                <c:pt idx="81917">
                  <c:v>37.702233023338401</c:v>
                </c:pt>
                <c:pt idx="81918">
                  <c:v>37.702368664017399</c:v>
                </c:pt>
                <c:pt idx="81919">
                  <c:v>37.702504304262199</c:v>
                </c:pt>
                <c:pt idx="81920">
                  <c:v>37.702639944072899</c:v>
                </c:pt>
                <c:pt idx="81921">
                  <c:v>37.702775583449402</c:v>
                </c:pt>
                <c:pt idx="81922">
                  <c:v>37.702911222391698</c:v>
                </c:pt>
                <c:pt idx="81923">
                  <c:v>37.703046860899903</c:v>
                </c:pt>
                <c:pt idx="81924">
                  <c:v>37.703182498973902</c:v>
                </c:pt>
                <c:pt idx="81925">
                  <c:v>37.703318136613703</c:v>
                </c:pt>
                <c:pt idx="81926">
                  <c:v>37.703453773819398</c:v>
                </c:pt>
                <c:pt idx="81927">
                  <c:v>37.703589410590901</c:v>
                </c:pt>
                <c:pt idx="81928">
                  <c:v>37.703725046928199</c:v>
                </c:pt>
                <c:pt idx="81929">
                  <c:v>37.703860682831397</c:v>
                </c:pt>
                <c:pt idx="81930">
                  <c:v>37.703996318300398</c:v>
                </c:pt>
                <c:pt idx="81931">
                  <c:v>37.704131953335299</c:v>
                </c:pt>
                <c:pt idx="81932">
                  <c:v>37.704267587936002</c:v>
                </c:pt>
                <c:pt idx="81933">
                  <c:v>37.704403222102599</c:v>
                </c:pt>
                <c:pt idx="81934">
                  <c:v>37.704538855834997</c:v>
                </c:pt>
                <c:pt idx="81935">
                  <c:v>37.704674489133197</c:v>
                </c:pt>
                <c:pt idx="81936">
                  <c:v>37.704810121997298</c:v>
                </c:pt>
                <c:pt idx="81937">
                  <c:v>37.7049457544273</c:v>
                </c:pt>
                <c:pt idx="81938">
                  <c:v>37.705081386423103</c:v>
                </c:pt>
                <c:pt idx="81939">
                  <c:v>37.705217017984701</c:v>
                </c:pt>
                <c:pt idx="81940">
                  <c:v>37.705352649112299</c:v>
                </c:pt>
                <c:pt idx="81941">
                  <c:v>37.7054882798056</c:v>
                </c:pt>
                <c:pt idx="81942">
                  <c:v>37.705623910064901</c:v>
                </c:pt>
                <c:pt idx="81943">
                  <c:v>37.705759539889897</c:v>
                </c:pt>
                <c:pt idx="81944">
                  <c:v>37.7058951692809</c:v>
                </c:pt>
                <c:pt idx="81945">
                  <c:v>37.706030798237698</c:v>
                </c:pt>
                <c:pt idx="81946">
                  <c:v>37.706166426760397</c:v>
                </c:pt>
                <c:pt idx="81947">
                  <c:v>37.706302054848898</c:v>
                </c:pt>
                <c:pt idx="81948">
                  <c:v>37.706437682503299</c:v>
                </c:pt>
                <c:pt idx="81949">
                  <c:v>37.706573309723602</c:v>
                </c:pt>
                <c:pt idx="81950">
                  <c:v>37.706708936509798</c:v>
                </c:pt>
                <c:pt idx="81951">
                  <c:v>37.706844562861797</c:v>
                </c:pt>
                <c:pt idx="81952">
                  <c:v>37.706980188779703</c:v>
                </c:pt>
                <c:pt idx="81953">
                  <c:v>37.707115814263403</c:v>
                </c:pt>
                <c:pt idx="81954">
                  <c:v>37.707251439313097</c:v>
                </c:pt>
                <c:pt idx="81955">
                  <c:v>37.7073870639286</c:v>
                </c:pt>
                <c:pt idx="81956">
                  <c:v>37.707522688109997</c:v>
                </c:pt>
                <c:pt idx="81957">
                  <c:v>37.707658311857202</c:v>
                </c:pt>
                <c:pt idx="81958">
                  <c:v>37.7077939351704</c:v>
                </c:pt>
                <c:pt idx="81959">
                  <c:v>37.7079295580494</c:v>
                </c:pt>
                <c:pt idx="81960">
                  <c:v>37.708065180494302</c:v>
                </c:pt>
                <c:pt idx="81961">
                  <c:v>37.708200802505203</c:v>
                </c:pt>
                <c:pt idx="81962">
                  <c:v>37.7083364240818</c:v>
                </c:pt>
                <c:pt idx="81963">
                  <c:v>37.708472045224397</c:v>
                </c:pt>
                <c:pt idx="81964">
                  <c:v>37.708607665932902</c:v>
                </c:pt>
                <c:pt idx="81965">
                  <c:v>37.708743286207202</c:v>
                </c:pt>
                <c:pt idx="81966">
                  <c:v>37.708878906047502</c:v>
                </c:pt>
                <c:pt idx="81967">
                  <c:v>37.709014525453597</c:v>
                </c:pt>
                <c:pt idx="81968">
                  <c:v>37.7091501444256</c:v>
                </c:pt>
                <c:pt idx="81969">
                  <c:v>37.709285762963603</c:v>
                </c:pt>
                <c:pt idx="81970">
                  <c:v>37.709421381067401</c:v>
                </c:pt>
                <c:pt idx="81971">
                  <c:v>37.709556998737099</c:v>
                </c:pt>
                <c:pt idx="81972">
                  <c:v>37.709692615972699</c:v>
                </c:pt>
                <c:pt idx="81973">
                  <c:v>37.709828232774299</c:v>
                </c:pt>
                <c:pt idx="81974">
                  <c:v>37.709963849141701</c:v>
                </c:pt>
                <c:pt idx="81975">
                  <c:v>37.710099465074997</c:v>
                </c:pt>
                <c:pt idx="81976">
                  <c:v>37.7102350805743</c:v>
                </c:pt>
                <c:pt idx="81977">
                  <c:v>37.710370695639398</c:v>
                </c:pt>
                <c:pt idx="81978">
                  <c:v>37.710506310270503</c:v>
                </c:pt>
                <c:pt idx="81979">
                  <c:v>37.710641924467403</c:v>
                </c:pt>
                <c:pt idx="81980">
                  <c:v>37.710777538230303</c:v>
                </c:pt>
                <c:pt idx="81981">
                  <c:v>37.710913151559097</c:v>
                </c:pt>
                <c:pt idx="81982">
                  <c:v>37.7110487644538</c:v>
                </c:pt>
                <c:pt idx="81983">
                  <c:v>37.711184376914403</c:v>
                </c:pt>
                <c:pt idx="81984">
                  <c:v>37.7113199889409</c:v>
                </c:pt>
                <c:pt idx="81985">
                  <c:v>37.711455600533398</c:v>
                </c:pt>
                <c:pt idx="81986">
                  <c:v>37.711591211691797</c:v>
                </c:pt>
                <c:pt idx="81987">
                  <c:v>37.711726822416097</c:v>
                </c:pt>
                <c:pt idx="81988">
                  <c:v>37.711862432706297</c:v>
                </c:pt>
                <c:pt idx="81989">
                  <c:v>37.711998042562399</c:v>
                </c:pt>
                <c:pt idx="81990">
                  <c:v>37.712133651984502</c:v>
                </c:pt>
                <c:pt idx="81991">
                  <c:v>37.712269260972398</c:v>
                </c:pt>
                <c:pt idx="81992">
                  <c:v>37.712404869526402</c:v>
                </c:pt>
                <c:pt idx="81993">
                  <c:v>37.712540477646201</c:v>
                </c:pt>
                <c:pt idx="81994">
                  <c:v>37.712676085331999</c:v>
                </c:pt>
                <c:pt idx="81995">
                  <c:v>37.712811692583699</c:v>
                </c:pt>
                <c:pt idx="81996">
                  <c:v>37.7129472994013</c:v>
                </c:pt>
                <c:pt idx="81997">
                  <c:v>37.713082905784901</c:v>
                </c:pt>
                <c:pt idx="81998">
                  <c:v>37.713218511734397</c:v>
                </c:pt>
                <c:pt idx="81999">
                  <c:v>37.713354117249899</c:v>
                </c:pt>
                <c:pt idx="82000">
                  <c:v>37.713489722331197</c:v>
                </c:pt>
                <c:pt idx="82001">
                  <c:v>37.713625326978601</c:v>
                </c:pt>
                <c:pt idx="82002">
                  <c:v>37.7137609311918</c:v>
                </c:pt>
                <c:pt idx="82003">
                  <c:v>37.713896534970999</c:v>
                </c:pt>
                <c:pt idx="82004">
                  <c:v>37.714032138316199</c:v>
                </c:pt>
                <c:pt idx="82005">
                  <c:v>37.7141677412273</c:v>
                </c:pt>
                <c:pt idx="82006">
                  <c:v>37.714303343704302</c:v>
                </c:pt>
                <c:pt idx="82007">
                  <c:v>37.714438945747403</c:v>
                </c:pt>
                <c:pt idx="82008">
                  <c:v>37.7145745473563</c:v>
                </c:pt>
                <c:pt idx="82009">
                  <c:v>37.714710148531204</c:v>
                </c:pt>
                <c:pt idx="82010">
                  <c:v>37.714845749272001</c:v>
                </c:pt>
                <c:pt idx="82011">
                  <c:v>37.714981349578899</c:v>
                </c:pt>
                <c:pt idx="82012">
                  <c:v>37.715116949451598</c:v>
                </c:pt>
                <c:pt idx="82013">
                  <c:v>37.715252548890298</c:v>
                </c:pt>
                <c:pt idx="82014">
                  <c:v>37.715388147894998</c:v>
                </c:pt>
                <c:pt idx="82015">
                  <c:v>37.7155237464656</c:v>
                </c:pt>
                <c:pt idx="82016">
                  <c:v>37.715659344602201</c:v>
                </c:pt>
                <c:pt idx="82017">
                  <c:v>37.715794942304797</c:v>
                </c:pt>
                <c:pt idx="82018">
                  <c:v>37.7159305395733</c:v>
                </c:pt>
                <c:pt idx="82019">
                  <c:v>37.716066136407797</c:v>
                </c:pt>
                <c:pt idx="82020">
                  <c:v>37.716201732808301</c:v>
                </c:pt>
                <c:pt idx="82021">
                  <c:v>37.716337328774699</c:v>
                </c:pt>
                <c:pt idx="82022">
                  <c:v>37.716472924307098</c:v>
                </c:pt>
                <c:pt idx="82023">
                  <c:v>37.716608519405497</c:v>
                </c:pt>
                <c:pt idx="82024">
                  <c:v>37.716744114069797</c:v>
                </c:pt>
                <c:pt idx="82025">
                  <c:v>37.716879708300098</c:v>
                </c:pt>
                <c:pt idx="82026">
                  <c:v>37.717015302096399</c:v>
                </c:pt>
                <c:pt idx="82027">
                  <c:v>37.717150895458602</c:v>
                </c:pt>
                <c:pt idx="82028">
                  <c:v>37.717286488386897</c:v>
                </c:pt>
                <c:pt idx="82029">
                  <c:v>37.7174220808811</c:v>
                </c:pt>
                <c:pt idx="82030">
                  <c:v>37.717557672941297</c:v>
                </c:pt>
                <c:pt idx="82031">
                  <c:v>37.717693264567501</c:v>
                </c:pt>
                <c:pt idx="82032">
                  <c:v>37.717828855759599</c:v>
                </c:pt>
                <c:pt idx="82033">
                  <c:v>37.717964446517797</c:v>
                </c:pt>
                <c:pt idx="82034">
                  <c:v>37.718100036841903</c:v>
                </c:pt>
                <c:pt idx="82035">
                  <c:v>37.718235626732003</c:v>
                </c:pt>
                <c:pt idx="82036">
                  <c:v>37.718371216188103</c:v>
                </c:pt>
                <c:pt idx="82037">
                  <c:v>37.718506805210197</c:v>
                </c:pt>
                <c:pt idx="82038">
                  <c:v>37.718642393798298</c:v>
                </c:pt>
                <c:pt idx="82039">
                  <c:v>37.7187779819524</c:v>
                </c:pt>
                <c:pt idx="82040">
                  <c:v>37.718913569672502</c:v>
                </c:pt>
                <c:pt idx="82041">
                  <c:v>37.719049156958597</c:v>
                </c:pt>
                <c:pt idx="82042">
                  <c:v>37.719184743810601</c:v>
                </c:pt>
                <c:pt idx="82043">
                  <c:v>37.719320330228697</c:v>
                </c:pt>
                <c:pt idx="82044">
                  <c:v>37.719455916212802</c:v>
                </c:pt>
                <c:pt idx="82045">
                  <c:v>37.719591501762899</c:v>
                </c:pt>
                <c:pt idx="82046">
                  <c:v>37.719727086878898</c:v>
                </c:pt>
                <c:pt idx="82047">
                  <c:v>37.719862671561003</c:v>
                </c:pt>
                <c:pt idx="82048">
                  <c:v>37.719998255809102</c:v>
                </c:pt>
                <c:pt idx="82049">
                  <c:v>37.720133839623202</c:v>
                </c:pt>
                <c:pt idx="82050">
                  <c:v>37.720269423003302</c:v>
                </c:pt>
                <c:pt idx="82051">
                  <c:v>37.720405005949402</c:v>
                </c:pt>
                <c:pt idx="82052">
                  <c:v>37.720540588461503</c:v>
                </c:pt>
                <c:pt idx="82053">
                  <c:v>37.720676170539697</c:v>
                </c:pt>
                <c:pt idx="82054">
                  <c:v>37.720811752183799</c:v>
                </c:pt>
                <c:pt idx="82055">
                  <c:v>37.720947333394001</c:v>
                </c:pt>
                <c:pt idx="82056">
                  <c:v>37.721082914170204</c:v>
                </c:pt>
                <c:pt idx="82057">
                  <c:v>37.7212184945123</c:v>
                </c:pt>
                <c:pt idx="82058">
                  <c:v>37.721354074420603</c:v>
                </c:pt>
                <c:pt idx="82059">
                  <c:v>37.7214896538948</c:v>
                </c:pt>
                <c:pt idx="82060">
                  <c:v>37.721625232935097</c:v>
                </c:pt>
                <c:pt idx="82061">
                  <c:v>37.721760811541301</c:v>
                </c:pt>
                <c:pt idx="82062">
                  <c:v>37.721896389713699</c:v>
                </c:pt>
                <c:pt idx="82063">
                  <c:v>37.722031967451997</c:v>
                </c:pt>
                <c:pt idx="82064">
                  <c:v>37.722167544756303</c:v>
                </c:pt>
                <c:pt idx="82065">
                  <c:v>37.722303121626702</c:v>
                </c:pt>
                <c:pt idx="82066">
                  <c:v>37.7224386980632</c:v>
                </c:pt>
                <c:pt idx="82067">
                  <c:v>37.7225742740656</c:v>
                </c:pt>
                <c:pt idx="82068">
                  <c:v>37.7227098496341</c:v>
                </c:pt>
                <c:pt idx="82069">
                  <c:v>37.7228454247686</c:v>
                </c:pt>
                <c:pt idx="82070">
                  <c:v>37.7229809994692</c:v>
                </c:pt>
                <c:pt idx="82071">
                  <c:v>37.723116573735801</c:v>
                </c:pt>
                <c:pt idx="82072">
                  <c:v>37.723252147568402</c:v>
                </c:pt>
                <c:pt idx="82073">
                  <c:v>37.723387720967096</c:v>
                </c:pt>
                <c:pt idx="82074">
                  <c:v>37.723523293931798</c:v>
                </c:pt>
                <c:pt idx="82075">
                  <c:v>37.7236588664626</c:v>
                </c:pt>
                <c:pt idx="82076">
                  <c:v>37.723794438559402</c:v>
                </c:pt>
                <c:pt idx="82077">
                  <c:v>37.723930010222197</c:v>
                </c:pt>
                <c:pt idx="82078">
                  <c:v>37.7240655814511</c:v>
                </c:pt>
                <c:pt idx="82079">
                  <c:v>37.724201152246103</c:v>
                </c:pt>
                <c:pt idx="82080">
                  <c:v>37.724336722607099</c:v>
                </c:pt>
                <c:pt idx="82081">
                  <c:v>37.724472292534102</c:v>
                </c:pt>
                <c:pt idx="82082">
                  <c:v>37.724607862027199</c:v>
                </c:pt>
                <c:pt idx="82083">
                  <c:v>37.724743431086402</c:v>
                </c:pt>
                <c:pt idx="82084">
                  <c:v>37.724878999711599</c:v>
                </c:pt>
                <c:pt idx="82085">
                  <c:v>37.725014567902797</c:v>
                </c:pt>
                <c:pt idx="82086">
                  <c:v>37.725150135660201</c:v>
                </c:pt>
                <c:pt idx="82087">
                  <c:v>37.725285702983498</c:v>
                </c:pt>
                <c:pt idx="82088">
                  <c:v>37.725421269873003</c:v>
                </c:pt>
                <c:pt idx="82089">
                  <c:v>37.725556836328501</c:v>
                </c:pt>
                <c:pt idx="82090">
                  <c:v>37.725692402350099</c:v>
                </c:pt>
                <c:pt idx="82091">
                  <c:v>37.725827967937697</c:v>
                </c:pt>
                <c:pt idx="82092">
                  <c:v>37.725963533091402</c:v>
                </c:pt>
                <c:pt idx="82093">
                  <c:v>37.726099097811201</c:v>
                </c:pt>
                <c:pt idx="82094">
                  <c:v>37.726234662096999</c:v>
                </c:pt>
                <c:pt idx="82095">
                  <c:v>37.726370225948898</c:v>
                </c:pt>
                <c:pt idx="82096">
                  <c:v>37.726505789366897</c:v>
                </c:pt>
                <c:pt idx="82097">
                  <c:v>37.726641352351002</c:v>
                </c:pt>
                <c:pt idx="82098">
                  <c:v>37.726776914901102</c:v>
                </c:pt>
                <c:pt idx="82099">
                  <c:v>37.726912477017301</c:v>
                </c:pt>
                <c:pt idx="82100">
                  <c:v>37.7270480386996</c:v>
                </c:pt>
                <c:pt idx="82101">
                  <c:v>37.727183599947999</c:v>
                </c:pt>
                <c:pt idx="82102">
                  <c:v>37.727319160762399</c:v>
                </c:pt>
                <c:pt idx="82103">
                  <c:v>37.727454721142898</c:v>
                </c:pt>
                <c:pt idx="82104">
                  <c:v>37.727590281089597</c:v>
                </c:pt>
                <c:pt idx="82105">
                  <c:v>37.727725840602297</c:v>
                </c:pt>
                <c:pt idx="82106">
                  <c:v>37.727861399680997</c:v>
                </c:pt>
                <c:pt idx="82107">
                  <c:v>37.727996958325903</c:v>
                </c:pt>
                <c:pt idx="82108">
                  <c:v>37.728132516536903</c:v>
                </c:pt>
                <c:pt idx="82109">
                  <c:v>37.728268074313903</c:v>
                </c:pt>
                <c:pt idx="82110">
                  <c:v>37.728403631657002</c:v>
                </c:pt>
                <c:pt idx="82111">
                  <c:v>37.728539188566302</c:v>
                </c:pt>
                <c:pt idx="82112">
                  <c:v>37.728674745041602</c:v>
                </c:pt>
                <c:pt idx="82113">
                  <c:v>37.728810301083001</c:v>
                </c:pt>
                <c:pt idx="82114">
                  <c:v>37.728945856690601</c:v>
                </c:pt>
                <c:pt idx="82115">
                  <c:v>37.7290814118642</c:v>
                </c:pt>
                <c:pt idx="82116">
                  <c:v>37.7292169666039</c:v>
                </c:pt>
                <c:pt idx="82117">
                  <c:v>37.7293525209097</c:v>
                </c:pt>
                <c:pt idx="82118">
                  <c:v>37.729488074781599</c:v>
                </c:pt>
                <c:pt idx="82119">
                  <c:v>37.729623628219699</c:v>
                </c:pt>
                <c:pt idx="82120">
                  <c:v>37.729759181223798</c:v>
                </c:pt>
                <c:pt idx="82121">
                  <c:v>37.729894733793998</c:v>
                </c:pt>
                <c:pt idx="82122">
                  <c:v>37.730030285930397</c:v>
                </c:pt>
                <c:pt idx="82123">
                  <c:v>37.730165837632804</c:v>
                </c:pt>
                <c:pt idx="82124">
                  <c:v>37.730301388901403</c:v>
                </c:pt>
                <c:pt idx="82125">
                  <c:v>37.730436939736101</c:v>
                </c:pt>
                <c:pt idx="82126">
                  <c:v>37.7305724901369</c:v>
                </c:pt>
                <c:pt idx="82127">
                  <c:v>37.730708040103799</c:v>
                </c:pt>
                <c:pt idx="82128">
                  <c:v>37.730843589636798</c:v>
                </c:pt>
                <c:pt idx="82129">
                  <c:v>37.730979138735997</c:v>
                </c:pt>
                <c:pt idx="82130">
                  <c:v>37.731114687401202</c:v>
                </c:pt>
                <c:pt idx="82131">
                  <c:v>37.731250235632601</c:v>
                </c:pt>
                <c:pt idx="82132">
                  <c:v>37.731385783430099</c:v>
                </c:pt>
                <c:pt idx="82133">
                  <c:v>37.731521330793797</c:v>
                </c:pt>
                <c:pt idx="82134">
                  <c:v>37.731656877723502</c:v>
                </c:pt>
                <c:pt idx="82135">
                  <c:v>37.7317924242194</c:v>
                </c:pt>
                <c:pt idx="82136">
                  <c:v>37.731927970281397</c:v>
                </c:pt>
                <c:pt idx="82137">
                  <c:v>37.732063515909601</c:v>
                </c:pt>
                <c:pt idx="82138">
                  <c:v>37.732199061103799</c:v>
                </c:pt>
                <c:pt idx="82139">
                  <c:v>37.732334605864203</c:v>
                </c:pt>
                <c:pt idx="82140">
                  <c:v>37.7324701501908</c:v>
                </c:pt>
                <c:pt idx="82141">
                  <c:v>37.732605694083396</c:v>
                </c:pt>
                <c:pt idx="82142">
                  <c:v>37.732741237542299</c:v>
                </c:pt>
                <c:pt idx="82143">
                  <c:v>37.732876780567203</c:v>
                </c:pt>
                <c:pt idx="82144">
                  <c:v>37.733012323158299</c:v>
                </c:pt>
                <c:pt idx="82145">
                  <c:v>37.733147865315502</c:v>
                </c:pt>
                <c:pt idx="82146">
                  <c:v>37.733283407038897</c:v>
                </c:pt>
                <c:pt idx="82147">
                  <c:v>37.733418948328399</c:v>
                </c:pt>
                <c:pt idx="82148">
                  <c:v>37.733554489184002</c:v>
                </c:pt>
                <c:pt idx="82149">
                  <c:v>37.733690029605803</c:v>
                </c:pt>
                <c:pt idx="82150">
                  <c:v>37.733825569593797</c:v>
                </c:pt>
                <c:pt idx="82151">
                  <c:v>37.733961109147899</c:v>
                </c:pt>
                <c:pt idx="82152">
                  <c:v>37.7340966482681</c:v>
                </c:pt>
                <c:pt idx="82153">
                  <c:v>37.7342321869545</c:v>
                </c:pt>
                <c:pt idx="82154">
                  <c:v>37.7343677252071</c:v>
                </c:pt>
                <c:pt idx="82155">
                  <c:v>37.7345032630258</c:v>
                </c:pt>
                <c:pt idx="82156">
                  <c:v>37.7346388004106</c:v>
                </c:pt>
                <c:pt idx="82157">
                  <c:v>37.7347743373616</c:v>
                </c:pt>
                <c:pt idx="82158">
                  <c:v>37.734909873878799</c:v>
                </c:pt>
                <c:pt idx="82159">
                  <c:v>37.735045409962098</c:v>
                </c:pt>
                <c:pt idx="82160">
                  <c:v>37.735180945611603</c:v>
                </c:pt>
                <c:pt idx="82161">
                  <c:v>37.735316480827301</c:v>
                </c:pt>
                <c:pt idx="82162">
                  <c:v>37.735452015609098</c:v>
                </c:pt>
                <c:pt idx="82163">
                  <c:v>37.735587549957103</c:v>
                </c:pt>
                <c:pt idx="82164">
                  <c:v>37.7357230838712</c:v>
                </c:pt>
                <c:pt idx="82165">
                  <c:v>37.735858617351603</c:v>
                </c:pt>
                <c:pt idx="82166">
                  <c:v>37.735994150398099</c:v>
                </c:pt>
                <c:pt idx="82167">
                  <c:v>37.736129683010702</c:v>
                </c:pt>
                <c:pt idx="82168">
                  <c:v>37.736265215189498</c:v>
                </c:pt>
                <c:pt idx="82169">
                  <c:v>37.736400746934599</c:v>
                </c:pt>
                <c:pt idx="82170">
                  <c:v>37.736536278245701</c:v>
                </c:pt>
                <c:pt idx="82171">
                  <c:v>37.736671809123102</c:v>
                </c:pt>
                <c:pt idx="82172">
                  <c:v>37.736807339566603</c:v>
                </c:pt>
                <c:pt idx="82173">
                  <c:v>37.736942869576303</c:v>
                </c:pt>
                <c:pt idx="82174">
                  <c:v>37.737078399152203</c:v>
                </c:pt>
                <c:pt idx="82175">
                  <c:v>37.737213928294302</c:v>
                </c:pt>
                <c:pt idx="82176">
                  <c:v>37.737349457002601</c:v>
                </c:pt>
                <c:pt idx="82177">
                  <c:v>37.737484985277</c:v>
                </c:pt>
                <c:pt idx="82178">
                  <c:v>37.737620513117598</c:v>
                </c:pt>
                <c:pt idx="82179">
                  <c:v>37.737756040524502</c:v>
                </c:pt>
                <c:pt idx="82180">
                  <c:v>37.737891567497499</c:v>
                </c:pt>
                <c:pt idx="82181">
                  <c:v>37.738027094036703</c:v>
                </c:pt>
                <c:pt idx="82182">
                  <c:v>37.738162620142099</c:v>
                </c:pt>
                <c:pt idx="82183">
                  <c:v>37.738298145813602</c:v>
                </c:pt>
                <c:pt idx="82184">
                  <c:v>37.738433671051403</c:v>
                </c:pt>
                <c:pt idx="82185">
                  <c:v>37.738569195855398</c:v>
                </c:pt>
                <c:pt idx="82186">
                  <c:v>37.738704720225599</c:v>
                </c:pt>
                <c:pt idx="82187">
                  <c:v>37.738840244161899</c:v>
                </c:pt>
                <c:pt idx="82188">
                  <c:v>37.738975767664499</c:v>
                </c:pt>
                <c:pt idx="82189">
                  <c:v>37.739111290733298</c:v>
                </c:pt>
                <c:pt idx="82190">
                  <c:v>37.739246813368197</c:v>
                </c:pt>
                <c:pt idx="82191">
                  <c:v>37.739382335569402</c:v>
                </c:pt>
                <c:pt idx="82192">
                  <c:v>37.7395178573368</c:v>
                </c:pt>
                <c:pt idx="82193">
                  <c:v>37.739653378670397</c:v>
                </c:pt>
                <c:pt idx="82194">
                  <c:v>37.7397888995702</c:v>
                </c:pt>
                <c:pt idx="82195">
                  <c:v>37.739924420036203</c:v>
                </c:pt>
                <c:pt idx="82196">
                  <c:v>37.740059940068399</c:v>
                </c:pt>
                <c:pt idx="82197">
                  <c:v>37.740195459666801</c:v>
                </c:pt>
                <c:pt idx="82198">
                  <c:v>37.740330978831501</c:v>
                </c:pt>
                <c:pt idx="82199">
                  <c:v>37.740466497562302</c:v>
                </c:pt>
                <c:pt idx="82200">
                  <c:v>37.740602015859402</c:v>
                </c:pt>
                <c:pt idx="82201">
                  <c:v>37.740737533722701</c:v>
                </c:pt>
                <c:pt idx="82202">
                  <c:v>37.740873051152199</c:v>
                </c:pt>
                <c:pt idx="82203">
                  <c:v>37.741008568147997</c:v>
                </c:pt>
                <c:pt idx="82204">
                  <c:v>37.741144084709902</c:v>
                </c:pt>
                <c:pt idx="82205">
                  <c:v>37.741279600838098</c:v>
                </c:pt>
                <c:pt idx="82206">
                  <c:v>37.741415116532501</c:v>
                </c:pt>
                <c:pt idx="82207">
                  <c:v>37.741550631793103</c:v>
                </c:pt>
                <c:pt idx="82208">
                  <c:v>37.741686146619998</c:v>
                </c:pt>
                <c:pt idx="82209">
                  <c:v>37.741821661013098</c:v>
                </c:pt>
                <c:pt idx="82210">
                  <c:v>37.741957174972399</c:v>
                </c:pt>
                <c:pt idx="82211">
                  <c:v>37.742092688497998</c:v>
                </c:pt>
                <c:pt idx="82212">
                  <c:v>37.742228201589697</c:v>
                </c:pt>
                <c:pt idx="82213">
                  <c:v>37.742363714247702</c:v>
                </c:pt>
                <c:pt idx="82214">
                  <c:v>37.742499226471999</c:v>
                </c:pt>
                <c:pt idx="82215">
                  <c:v>37.742634738262502</c:v>
                </c:pt>
                <c:pt idx="82216">
                  <c:v>37.742770249619198</c:v>
                </c:pt>
                <c:pt idx="82217">
                  <c:v>37.7429057605422</c:v>
                </c:pt>
                <c:pt idx="82218">
                  <c:v>37.743041271031402</c:v>
                </c:pt>
                <c:pt idx="82219">
                  <c:v>37.743176781086902</c:v>
                </c:pt>
                <c:pt idx="82220">
                  <c:v>37.743312290708602</c:v>
                </c:pt>
                <c:pt idx="82221">
                  <c:v>37.743447799896501</c:v>
                </c:pt>
                <c:pt idx="82222">
                  <c:v>37.743583308650699</c:v>
                </c:pt>
                <c:pt idx="82223">
                  <c:v>37.743718816971104</c:v>
                </c:pt>
                <c:pt idx="82224">
                  <c:v>37.7438543248578</c:v>
                </c:pt>
                <c:pt idx="82225">
                  <c:v>37.743989832310803</c:v>
                </c:pt>
                <c:pt idx="82226">
                  <c:v>37.744125339329997</c:v>
                </c:pt>
                <c:pt idx="82227">
                  <c:v>37.744260845915399</c:v>
                </c:pt>
                <c:pt idx="82228">
                  <c:v>37.744396352067099</c:v>
                </c:pt>
                <c:pt idx="82229">
                  <c:v>37.744531857785098</c:v>
                </c:pt>
                <c:pt idx="82230">
                  <c:v>37.744667363069297</c:v>
                </c:pt>
                <c:pt idx="82231">
                  <c:v>37.744802867919802</c:v>
                </c:pt>
                <c:pt idx="82232">
                  <c:v>37.744938372336499</c:v>
                </c:pt>
                <c:pt idx="82233">
                  <c:v>37.745073876319502</c:v>
                </c:pt>
                <c:pt idx="82234">
                  <c:v>37.745209379868797</c:v>
                </c:pt>
                <c:pt idx="82235">
                  <c:v>37.745344882984298</c:v>
                </c:pt>
                <c:pt idx="82236">
                  <c:v>37.745480385666099</c:v>
                </c:pt>
                <c:pt idx="82237">
                  <c:v>37.745615887914198</c:v>
                </c:pt>
                <c:pt idx="82238">
                  <c:v>37.745751389728603</c:v>
                </c:pt>
                <c:pt idx="82239">
                  <c:v>37.745886891109201</c:v>
                </c:pt>
                <c:pt idx="82240">
                  <c:v>37.746022392055998</c:v>
                </c:pt>
                <c:pt idx="82241">
                  <c:v>37.746157892569201</c:v>
                </c:pt>
                <c:pt idx="82242">
                  <c:v>37.746293392648603</c:v>
                </c:pt>
                <c:pt idx="82243">
                  <c:v>37.746428892294297</c:v>
                </c:pt>
                <c:pt idx="82244">
                  <c:v>37.746564391506297</c:v>
                </c:pt>
                <c:pt idx="82245">
                  <c:v>37.746699890284603</c:v>
                </c:pt>
                <c:pt idx="82246">
                  <c:v>37.746835388629101</c:v>
                </c:pt>
                <c:pt idx="82247">
                  <c:v>37.746970886539899</c:v>
                </c:pt>
                <c:pt idx="82248">
                  <c:v>37.747106384017002</c:v>
                </c:pt>
                <c:pt idx="82249">
                  <c:v>37.747241881060397</c:v>
                </c:pt>
                <c:pt idx="82250">
                  <c:v>37.747377377670098</c:v>
                </c:pt>
                <c:pt idx="82251">
                  <c:v>37.747512873846098</c:v>
                </c:pt>
                <c:pt idx="82252">
                  <c:v>37.747648369588298</c:v>
                </c:pt>
                <c:pt idx="82253">
                  <c:v>37.747783864896903</c:v>
                </c:pt>
                <c:pt idx="82254">
                  <c:v>37.7479193597717</c:v>
                </c:pt>
                <c:pt idx="82255">
                  <c:v>37.748054854212803</c:v>
                </c:pt>
                <c:pt idx="82256">
                  <c:v>37.748190348220298</c:v>
                </c:pt>
                <c:pt idx="82257">
                  <c:v>37.748325841793999</c:v>
                </c:pt>
                <c:pt idx="82258">
                  <c:v>37.748461334933999</c:v>
                </c:pt>
                <c:pt idx="82259">
                  <c:v>37.748596827640299</c:v>
                </c:pt>
                <c:pt idx="82260">
                  <c:v>37.748732319912897</c:v>
                </c:pt>
                <c:pt idx="82261">
                  <c:v>37.748867811751801</c:v>
                </c:pt>
                <c:pt idx="82262">
                  <c:v>37.749003303157103</c:v>
                </c:pt>
                <c:pt idx="82263">
                  <c:v>37.749138794128598</c:v>
                </c:pt>
                <c:pt idx="82264">
                  <c:v>37.749274284666399</c:v>
                </c:pt>
                <c:pt idx="82265">
                  <c:v>37.749409774770598</c:v>
                </c:pt>
                <c:pt idx="82266">
                  <c:v>37.749545264440997</c:v>
                </c:pt>
                <c:pt idx="82267">
                  <c:v>37.749680753677801</c:v>
                </c:pt>
                <c:pt idx="82268">
                  <c:v>37.749816242480797</c:v>
                </c:pt>
                <c:pt idx="82269">
                  <c:v>37.749951730850199</c:v>
                </c:pt>
                <c:pt idx="82270">
                  <c:v>37.7500872187859</c:v>
                </c:pt>
                <c:pt idx="82271">
                  <c:v>37.7502227062879</c:v>
                </c:pt>
                <c:pt idx="82272">
                  <c:v>37.750358193356199</c:v>
                </c:pt>
                <c:pt idx="82273">
                  <c:v>37.750493679990797</c:v>
                </c:pt>
                <c:pt idx="82274">
                  <c:v>37.7506291661918</c:v>
                </c:pt>
                <c:pt idx="82275">
                  <c:v>37.750764651959102</c:v>
                </c:pt>
                <c:pt idx="82276">
                  <c:v>37.750900137292703</c:v>
                </c:pt>
                <c:pt idx="82277">
                  <c:v>37.751035622192603</c:v>
                </c:pt>
                <c:pt idx="82278">
                  <c:v>37.751171106658902</c:v>
                </c:pt>
                <c:pt idx="82279">
                  <c:v>37.751306590691499</c:v>
                </c:pt>
                <c:pt idx="82280">
                  <c:v>37.751442074290402</c:v>
                </c:pt>
                <c:pt idx="82281">
                  <c:v>37.751577557455597</c:v>
                </c:pt>
                <c:pt idx="82282">
                  <c:v>37.751713040187198</c:v>
                </c:pt>
                <c:pt idx="82283">
                  <c:v>37.751848522485098</c:v>
                </c:pt>
                <c:pt idx="82284">
                  <c:v>37.751984004349303</c:v>
                </c:pt>
                <c:pt idx="82285">
                  <c:v>37.752119485779801</c:v>
                </c:pt>
                <c:pt idx="82286">
                  <c:v>37.752254966776697</c:v>
                </c:pt>
                <c:pt idx="82287">
                  <c:v>37.752390447339998</c:v>
                </c:pt>
                <c:pt idx="82288">
                  <c:v>37.752525927469598</c:v>
                </c:pt>
                <c:pt idx="82289">
                  <c:v>37.752661407165498</c:v>
                </c:pt>
                <c:pt idx="82290">
                  <c:v>37.752796886427703</c:v>
                </c:pt>
                <c:pt idx="82291">
                  <c:v>37.752932365256299</c:v>
                </c:pt>
                <c:pt idx="82292">
                  <c:v>37.753067843651301</c:v>
                </c:pt>
                <c:pt idx="82293">
                  <c:v>37.753203321612602</c:v>
                </c:pt>
                <c:pt idx="82294">
                  <c:v>37.753338799140202</c:v>
                </c:pt>
                <c:pt idx="82295">
                  <c:v>37.753474276234201</c:v>
                </c:pt>
                <c:pt idx="82296">
                  <c:v>37.753609752894498</c:v>
                </c:pt>
                <c:pt idx="82297">
                  <c:v>37.753745229121201</c:v>
                </c:pt>
                <c:pt idx="82298">
                  <c:v>37.753880704914302</c:v>
                </c:pt>
                <c:pt idx="82299">
                  <c:v>37.754016180273702</c:v>
                </c:pt>
                <c:pt idx="82300">
                  <c:v>37.754151655199401</c:v>
                </c:pt>
                <c:pt idx="82301">
                  <c:v>37.754287129691498</c:v>
                </c:pt>
                <c:pt idx="82302">
                  <c:v>37.754422603750001</c:v>
                </c:pt>
                <c:pt idx="82303">
                  <c:v>37.754558077374803</c:v>
                </c:pt>
                <c:pt idx="82304">
                  <c:v>37.754693550566003</c:v>
                </c:pt>
                <c:pt idx="82305">
                  <c:v>37.754829023323502</c:v>
                </c:pt>
                <c:pt idx="82306">
                  <c:v>37.754964495647499</c:v>
                </c:pt>
                <c:pt idx="82307">
                  <c:v>37.755099967537703</c:v>
                </c:pt>
                <c:pt idx="82308">
                  <c:v>37.755235438994397</c:v>
                </c:pt>
                <c:pt idx="82309">
                  <c:v>37.755370910017398</c:v>
                </c:pt>
                <c:pt idx="82310">
                  <c:v>37.755506380606803</c:v>
                </c:pt>
                <c:pt idx="82311">
                  <c:v>37.755641850762501</c:v>
                </c:pt>
                <c:pt idx="82312">
                  <c:v>37.755777320484697</c:v>
                </c:pt>
                <c:pt idx="82313">
                  <c:v>37.755912789773099</c:v>
                </c:pt>
                <c:pt idx="82314">
                  <c:v>37.756048258627999</c:v>
                </c:pt>
                <c:pt idx="82315">
                  <c:v>37.756183727049297</c:v>
                </c:pt>
                <c:pt idx="82316">
                  <c:v>37.756319195036902</c:v>
                </c:pt>
                <c:pt idx="82317">
                  <c:v>37.756454662590897</c:v>
                </c:pt>
                <c:pt idx="82318">
                  <c:v>37.756590129711299</c:v>
                </c:pt>
                <c:pt idx="82319">
                  <c:v>37.756725596398098</c:v>
                </c:pt>
                <c:pt idx="82320">
                  <c:v>37.756861062651197</c:v>
                </c:pt>
                <c:pt idx="82321">
                  <c:v>37.756996528470701</c:v>
                </c:pt>
                <c:pt idx="82322">
                  <c:v>37.757131993856703</c:v>
                </c:pt>
                <c:pt idx="82323">
                  <c:v>37.757267458808997</c:v>
                </c:pt>
                <c:pt idx="82324">
                  <c:v>37.757402923327703</c:v>
                </c:pt>
                <c:pt idx="82325">
                  <c:v>37.757538387412801</c:v>
                </c:pt>
                <c:pt idx="82326">
                  <c:v>37.757673851064197</c:v>
                </c:pt>
                <c:pt idx="82327">
                  <c:v>37.757809314282099</c:v>
                </c:pt>
                <c:pt idx="82328">
                  <c:v>37.757944777066399</c:v>
                </c:pt>
                <c:pt idx="82329">
                  <c:v>37.758080239416998</c:v>
                </c:pt>
                <c:pt idx="82330">
                  <c:v>37.758215701334102</c:v>
                </c:pt>
                <c:pt idx="82331">
                  <c:v>37.758351162817597</c:v>
                </c:pt>
                <c:pt idx="82332">
                  <c:v>37.758486623867398</c:v>
                </c:pt>
                <c:pt idx="82333">
                  <c:v>37.758622084483697</c:v>
                </c:pt>
                <c:pt idx="82334">
                  <c:v>37.758757544666302</c:v>
                </c:pt>
                <c:pt idx="82335">
                  <c:v>37.758893004415398</c:v>
                </c:pt>
                <c:pt idx="82336">
                  <c:v>37.7590284637309</c:v>
                </c:pt>
                <c:pt idx="82337">
                  <c:v>37.7591639226128</c:v>
                </c:pt>
                <c:pt idx="82338">
                  <c:v>37.759299381060998</c:v>
                </c:pt>
                <c:pt idx="82339">
                  <c:v>37.759434839075702</c:v>
                </c:pt>
                <c:pt idx="82340">
                  <c:v>37.759570296656797</c:v>
                </c:pt>
                <c:pt idx="82341">
                  <c:v>37.759705753804397</c:v>
                </c:pt>
                <c:pt idx="82342">
                  <c:v>37.759841210518303</c:v>
                </c:pt>
                <c:pt idx="82343">
                  <c:v>37.7599766667986</c:v>
                </c:pt>
                <c:pt idx="82344">
                  <c:v>37.760112122645403</c:v>
                </c:pt>
                <c:pt idx="82345">
                  <c:v>37.760247578058603</c:v>
                </c:pt>
                <c:pt idx="82346">
                  <c:v>37.760383033038202</c:v>
                </c:pt>
                <c:pt idx="82347">
                  <c:v>37.7605184875842</c:v>
                </c:pt>
                <c:pt idx="82348">
                  <c:v>37.760653941696702</c:v>
                </c:pt>
                <c:pt idx="82349">
                  <c:v>37.760789395375497</c:v>
                </c:pt>
                <c:pt idx="82350">
                  <c:v>37.760924848620803</c:v>
                </c:pt>
                <c:pt idx="82351">
                  <c:v>37.7610603014326</c:v>
                </c:pt>
                <c:pt idx="82352">
                  <c:v>37.761195753810703</c:v>
                </c:pt>
                <c:pt idx="82353">
                  <c:v>37.761331205755297</c:v>
                </c:pt>
                <c:pt idx="82354">
                  <c:v>37.761466657266297</c:v>
                </c:pt>
                <c:pt idx="82355">
                  <c:v>37.761602108343702</c:v>
                </c:pt>
                <c:pt idx="82356">
                  <c:v>37.761737558987598</c:v>
                </c:pt>
                <c:pt idx="82357">
                  <c:v>37.761873009197899</c:v>
                </c:pt>
                <c:pt idx="82358">
                  <c:v>37.762008458974599</c:v>
                </c:pt>
                <c:pt idx="82359">
                  <c:v>37.762143908317803</c:v>
                </c:pt>
                <c:pt idx="82360">
                  <c:v>37.762279357227399</c:v>
                </c:pt>
                <c:pt idx="82361">
                  <c:v>37.7624148057035</c:v>
                </c:pt>
                <c:pt idx="82362">
                  <c:v>37.762550253745999</c:v>
                </c:pt>
                <c:pt idx="82363">
                  <c:v>37.762685701354897</c:v>
                </c:pt>
                <c:pt idx="82364">
                  <c:v>37.7628211485303</c:v>
                </c:pt>
                <c:pt idx="82365">
                  <c:v>37.7629565952722</c:v>
                </c:pt>
                <c:pt idx="82366">
                  <c:v>37.7630920415804</c:v>
                </c:pt>
                <c:pt idx="82367">
                  <c:v>37.763227487455197</c:v>
                </c:pt>
                <c:pt idx="82368">
                  <c:v>37.7633629328963</c:v>
                </c:pt>
                <c:pt idx="82369">
                  <c:v>37.763498377904</c:v>
                </c:pt>
                <c:pt idx="82370">
                  <c:v>37.763633822478099</c:v>
                </c:pt>
                <c:pt idx="82371">
                  <c:v>37.763769266618603</c:v>
                </c:pt>
                <c:pt idx="82372">
                  <c:v>37.763904710325598</c:v>
                </c:pt>
                <c:pt idx="82373">
                  <c:v>37.764040153598998</c:v>
                </c:pt>
                <c:pt idx="82374">
                  <c:v>37.764175596438903</c:v>
                </c:pt>
                <c:pt idx="82375">
                  <c:v>37.7643110388453</c:v>
                </c:pt>
                <c:pt idx="82376">
                  <c:v>37.764446480818101</c:v>
                </c:pt>
                <c:pt idx="82377">
                  <c:v>37.764581922357401</c:v>
                </c:pt>
                <c:pt idx="82378">
                  <c:v>37.764717363463198</c:v>
                </c:pt>
                <c:pt idx="82379">
                  <c:v>37.764852804135401</c:v>
                </c:pt>
                <c:pt idx="82380">
                  <c:v>37.764988244374102</c:v>
                </c:pt>
                <c:pt idx="82381">
                  <c:v>37.765123684179201</c:v>
                </c:pt>
                <c:pt idx="82382">
                  <c:v>37.765259123550898</c:v>
                </c:pt>
                <c:pt idx="82383">
                  <c:v>37.7653945624889</c:v>
                </c:pt>
                <c:pt idx="82384">
                  <c:v>37.7655300009935</c:v>
                </c:pt>
                <c:pt idx="82385">
                  <c:v>37.765665439064499</c:v>
                </c:pt>
                <c:pt idx="82386">
                  <c:v>37.765800876702102</c:v>
                </c:pt>
                <c:pt idx="82387">
                  <c:v>37.765936313906003</c:v>
                </c:pt>
                <c:pt idx="82388">
                  <c:v>37.766071750676502</c:v>
                </c:pt>
                <c:pt idx="82389">
                  <c:v>37.766207187013499</c:v>
                </c:pt>
                <c:pt idx="82390">
                  <c:v>37.766342622916902</c:v>
                </c:pt>
                <c:pt idx="82391">
                  <c:v>37.766478058386802</c:v>
                </c:pt>
                <c:pt idx="82392">
                  <c:v>37.766613493423201</c:v>
                </c:pt>
                <c:pt idx="82393">
                  <c:v>37.766748928026097</c:v>
                </c:pt>
                <c:pt idx="82394">
                  <c:v>37.766884362195398</c:v>
                </c:pt>
                <c:pt idx="82395">
                  <c:v>37.767019795931297</c:v>
                </c:pt>
                <c:pt idx="82396">
                  <c:v>37.767155229233602</c:v>
                </c:pt>
                <c:pt idx="82397">
                  <c:v>37.767290662102397</c:v>
                </c:pt>
                <c:pt idx="82398">
                  <c:v>37.767426094537697</c:v>
                </c:pt>
                <c:pt idx="82399">
                  <c:v>37.767561526539602</c:v>
                </c:pt>
                <c:pt idx="82400">
                  <c:v>37.767696958107898</c:v>
                </c:pt>
                <c:pt idx="82401">
                  <c:v>37.767832389242699</c:v>
                </c:pt>
                <c:pt idx="82402">
                  <c:v>37.767967819943998</c:v>
                </c:pt>
                <c:pt idx="82403">
                  <c:v>37.768103250211801</c:v>
                </c:pt>
                <c:pt idx="82404">
                  <c:v>37.768238680046103</c:v>
                </c:pt>
                <c:pt idx="82405">
                  <c:v>37.768374109446803</c:v>
                </c:pt>
                <c:pt idx="82406">
                  <c:v>37.7685095384142</c:v>
                </c:pt>
                <c:pt idx="82407">
                  <c:v>37.768644966948003</c:v>
                </c:pt>
                <c:pt idx="82408">
                  <c:v>37.768780395048303</c:v>
                </c:pt>
                <c:pt idx="82409">
                  <c:v>37.768915822715101</c:v>
                </c:pt>
                <c:pt idx="82410">
                  <c:v>37.769051249948397</c:v>
                </c:pt>
                <c:pt idx="82411">
                  <c:v>37.769186676748198</c:v>
                </c:pt>
                <c:pt idx="82412">
                  <c:v>37.769322103114597</c:v>
                </c:pt>
                <c:pt idx="82413">
                  <c:v>37.769457529047401</c:v>
                </c:pt>
                <c:pt idx="82414">
                  <c:v>37.769592954546802</c:v>
                </c:pt>
                <c:pt idx="82415">
                  <c:v>37.769728379612701</c:v>
                </c:pt>
                <c:pt idx="82416">
                  <c:v>37.769863804245098</c:v>
                </c:pt>
                <c:pt idx="82417">
                  <c:v>37.769999228444</c:v>
                </c:pt>
                <c:pt idx="82418">
                  <c:v>37.770134652209499</c:v>
                </c:pt>
                <c:pt idx="82419">
                  <c:v>37.770270075541397</c:v>
                </c:pt>
                <c:pt idx="82420">
                  <c:v>37.770405498439899</c:v>
                </c:pt>
                <c:pt idx="82421">
                  <c:v>37.770540920904899</c:v>
                </c:pt>
                <c:pt idx="82422">
                  <c:v>37.770676342936397</c:v>
                </c:pt>
                <c:pt idx="82423">
                  <c:v>37.7708117645345</c:v>
                </c:pt>
                <c:pt idx="82424">
                  <c:v>37.7709471856991</c:v>
                </c:pt>
                <c:pt idx="82425">
                  <c:v>37.771082606430198</c:v>
                </c:pt>
                <c:pt idx="82426">
                  <c:v>37.771218026727801</c:v>
                </c:pt>
                <c:pt idx="82427">
                  <c:v>37.771353446592002</c:v>
                </c:pt>
                <c:pt idx="82428">
                  <c:v>37.7714888660227</c:v>
                </c:pt>
                <c:pt idx="82429">
                  <c:v>37.771624285020003</c:v>
                </c:pt>
                <c:pt idx="82430">
                  <c:v>37.771759703583697</c:v>
                </c:pt>
                <c:pt idx="82431">
                  <c:v>37.771895121714003</c:v>
                </c:pt>
                <c:pt idx="82432">
                  <c:v>37.772030539410899</c:v>
                </c:pt>
                <c:pt idx="82433">
                  <c:v>37.7721659566743</c:v>
                </c:pt>
                <c:pt idx="82434">
                  <c:v>37.772301373504199</c:v>
                </c:pt>
                <c:pt idx="82435">
                  <c:v>37.772436789900702</c:v>
                </c:pt>
                <c:pt idx="82436">
                  <c:v>37.772572205863703</c:v>
                </c:pt>
                <c:pt idx="82437">
                  <c:v>37.772707621393302</c:v>
                </c:pt>
                <c:pt idx="82438">
                  <c:v>37.772843036489398</c:v>
                </c:pt>
                <c:pt idx="82439">
                  <c:v>37.772978451152099</c:v>
                </c:pt>
                <c:pt idx="82440">
                  <c:v>37.773113865381298</c:v>
                </c:pt>
                <c:pt idx="82441">
                  <c:v>37.773249279177101</c:v>
                </c:pt>
                <c:pt idx="82442">
                  <c:v>37.773384692539402</c:v>
                </c:pt>
                <c:pt idx="82443">
                  <c:v>37.7735201054683</c:v>
                </c:pt>
                <c:pt idx="82444">
                  <c:v>37.773655517963697</c:v>
                </c:pt>
                <c:pt idx="82445">
                  <c:v>37.773790930025697</c:v>
                </c:pt>
                <c:pt idx="82446">
                  <c:v>37.773926341654203</c:v>
                </c:pt>
                <c:pt idx="82447">
                  <c:v>37.774061752849299</c:v>
                </c:pt>
                <c:pt idx="82448">
                  <c:v>37.774197163610999</c:v>
                </c:pt>
                <c:pt idx="82449">
                  <c:v>37.774332573939198</c:v>
                </c:pt>
                <c:pt idx="82450">
                  <c:v>37.774467983834001</c:v>
                </c:pt>
                <c:pt idx="82451">
                  <c:v>37.774603393295301</c:v>
                </c:pt>
                <c:pt idx="82452">
                  <c:v>37.774738802323199</c:v>
                </c:pt>
                <c:pt idx="82453">
                  <c:v>37.774874210917702</c:v>
                </c:pt>
                <c:pt idx="82454">
                  <c:v>37.775009619078801</c:v>
                </c:pt>
                <c:pt idx="82455">
                  <c:v>37.775145026806399</c:v>
                </c:pt>
                <c:pt idx="82456">
                  <c:v>37.775280434100601</c:v>
                </c:pt>
                <c:pt idx="82457">
                  <c:v>37.775415840961401</c:v>
                </c:pt>
                <c:pt idx="82458">
                  <c:v>37.775551247388698</c:v>
                </c:pt>
                <c:pt idx="82459">
                  <c:v>37.7756866533826</c:v>
                </c:pt>
                <c:pt idx="82460">
                  <c:v>37.775822058943099</c:v>
                </c:pt>
                <c:pt idx="82461">
                  <c:v>37.775957464070203</c:v>
                </c:pt>
                <c:pt idx="82462">
                  <c:v>37.776092868763897</c:v>
                </c:pt>
                <c:pt idx="82463">
                  <c:v>37.776228273024103</c:v>
                </c:pt>
                <c:pt idx="82464">
                  <c:v>37.776363676850899</c:v>
                </c:pt>
                <c:pt idx="82465">
                  <c:v>37.776499080244399</c:v>
                </c:pt>
                <c:pt idx="82466">
                  <c:v>37.776634483204298</c:v>
                </c:pt>
                <c:pt idx="82467">
                  <c:v>37.7767698857309</c:v>
                </c:pt>
                <c:pt idx="82468">
                  <c:v>37.7769052878241</c:v>
                </c:pt>
                <c:pt idx="82469">
                  <c:v>37.777040689483897</c:v>
                </c:pt>
                <c:pt idx="82470">
                  <c:v>37.777176090710199</c:v>
                </c:pt>
                <c:pt idx="82471">
                  <c:v>37.777311491503198</c:v>
                </c:pt>
                <c:pt idx="82472">
                  <c:v>37.777446891862702</c:v>
                </c:pt>
                <c:pt idx="82473">
                  <c:v>37.777582291788796</c:v>
                </c:pt>
                <c:pt idx="82474">
                  <c:v>37.777717691281502</c:v>
                </c:pt>
                <c:pt idx="82475">
                  <c:v>37.777853090340898</c:v>
                </c:pt>
                <c:pt idx="82476">
                  <c:v>37.777988488966798</c:v>
                </c:pt>
                <c:pt idx="82477">
                  <c:v>37.778123887159303</c:v>
                </c:pt>
                <c:pt idx="82478">
                  <c:v>37.778259284918498</c:v>
                </c:pt>
                <c:pt idx="82479">
                  <c:v>37.778394682244198</c:v>
                </c:pt>
                <c:pt idx="82480">
                  <c:v>37.778530079136502</c:v>
                </c:pt>
                <c:pt idx="82481">
                  <c:v>37.778665475595503</c:v>
                </c:pt>
                <c:pt idx="82482">
                  <c:v>37.778800871621002</c:v>
                </c:pt>
                <c:pt idx="82483">
                  <c:v>37.778936267213197</c:v>
                </c:pt>
                <c:pt idx="82484">
                  <c:v>37.779071662371997</c:v>
                </c:pt>
                <c:pt idx="82485">
                  <c:v>37.779207057097402</c:v>
                </c:pt>
                <c:pt idx="82486">
                  <c:v>37.779342451389397</c:v>
                </c:pt>
                <c:pt idx="82487">
                  <c:v>37.779477845248003</c:v>
                </c:pt>
                <c:pt idx="82488">
                  <c:v>37.7796132386732</c:v>
                </c:pt>
                <c:pt idx="82489">
                  <c:v>37.7797486316651</c:v>
                </c:pt>
                <c:pt idx="82490">
                  <c:v>37.779884024223499</c:v>
                </c:pt>
                <c:pt idx="82491">
                  <c:v>37.780019416348601</c:v>
                </c:pt>
                <c:pt idx="82492">
                  <c:v>37.780154808040301</c:v>
                </c:pt>
                <c:pt idx="82493">
                  <c:v>37.780290199298697</c:v>
                </c:pt>
                <c:pt idx="82494">
                  <c:v>37.780425590123599</c:v>
                </c:pt>
                <c:pt idx="82495">
                  <c:v>37.780560980515197</c:v>
                </c:pt>
                <c:pt idx="82496">
                  <c:v>37.7806963704734</c:v>
                </c:pt>
                <c:pt idx="82497">
                  <c:v>37.7808317599983</c:v>
                </c:pt>
                <c:pt idx="82498">
                  <c:v>37.780967149089797</c:v>
                </c:pt>
                <c:pt idx="82499">
                  <c:v>37.781102537747898</c:v>
                </c:pt>
                <c:pt idx="82500">
                  <c:v>37.781237925972597</c:v>
                </c:pt>
                <c:pt idx="82501">
                  <c:v>37.781373313764</c:v>
                </c:pt>
                <c:pt idx="82502">
                  <c:v>37.781508701122</c:v>
                </c:pt>
                <c:pt idx="82503">
                  <c:v>37.781644088046598</c:v>
                </c:pt>
                <c:pt idx="82504">
                  <c:v>37.781779474537899</c:v>
                </c:pt>
                <c:pt idx="82505">
                  <c:v>37.781914860595798</c:v>
                </c:pt>
                <c:pt idx="82506">
                  <c:v>37.7820502462204</c:v>
                </c:pt>
                <c:pt idx="82507">
                  <c:v>37.7821856314116</c:v>
                </c:pt>
                <c:pt idx="82508">
                  <c:v>37.782321016169398</c:v>
                </c:pt>
                <c:pt idx="82509">
                  <c:v>37.782456400493899</c:v>
                </c:pt>
                <c:pt idx="82510">
                  <c:v>37.782591784385097</c:v>
                </c:pt>
                <c:pt idx="82511">
                  <c:v>37.7827271678429</c:v>
                </c:pt>
                <c:pt idx="82512">
                  <c:v>37.7828625508673</c:v>
                </c:pt>
                <c:pt idx="82513">
                  <c:v>37.782997933458397</c:v>
                </c:pt>
                <c:pt idx="82514">
                  <c:v>37.783133315616098</c:v>
                </c:pt>
                <c:pt idx="82515">
                  <c:v>37.783268697340503</c:v>
                </c:pt>
                <c:pt idx="82516">
                  <c:v>37.783404078631598</c:v>
                </c:pt>
                <c:pt idx="82517">
                  <c:v>37.783539459489297</c:v>
                </c:pt>
                <c:pt idx="82518">
                  <c:v>37.783674839913701</c:v>
                </c:pt>
                <c:pt idx="82519">
                  <c:v>37.783810219904701</c:v>
                </c:pt>
                <c:pt idx="82520">
                  <c:v>37.783945599462399</c:v>
                </c:pt>
                <c:pt idx="82521">
                  <c:v>37.784080978586701</c:v>
                </c:pt>
                <c:pt idx="82522">
                  <c:v>37.784216357277799</c:v>
                </c:pt>
                <c:pt idx="82523">
                  <c:v>37.784351735535402</c:v>
                </c:pt>
                <c:pt idx="82524">
                  <c:v>37.784487113359802</c:v>
                </c:pt>
                <c:pt idx="82525">
                  <c:v>37.784622490750799</c:v>
                </c:pt>
                <c:pt idx="82526">
                  <c:v>37.7847578677085</c:v>
                </c:pt>
                <c:pt idx="82527">
                  <c:v>37.784893244232798</c:v>
                </c:pt>
                <c:pt idx="82528">
                  <c:v>37.7850286203238</c:v>
                </c:pt>
                <c:pt idx="82529">
                  <c:v>37.785163995981499</c:v>
                </c:pt>
                <c:pt idx="82530">
                  <c:v>37.785299371205902</c:v>
                </c:pt>
                <c:pt idx="82531">
                  <c:v>37.785434745997001</c:v>
                </c:pt>
                <c:pt idx="82532">
                  <c:v>37.785570120354699</c:v>
                </c:pt>
                <c:pt idx="82533">
                  <c:v>37.7857054942791</c:v>
                </c:pt>
                <c:pt idx="82534">
                  <c:v>37.785840867770197</c:v>
                </c:pt>
                <c:pt idx="82535">
                  <c:v>37.7859762408279</c:v>
                </c:pt>
                <c:pt idx="82536">
                  <c:v>37.786111613452398</c:v>
                </c:pt>
                <c:pt idx="82537">
                  <c:v>37.786246985643501</c:v>
                </c:pt>
                <c:pt idx="82538">
                  <c:v>37.786382357401301</c:v>
                </c:pt>
                <c:pt idx="82539">
                  <c:v>37.786517728725798</c:v>
                </c:pt>
                <c:pt idx="82540">
                  <c:v>37.786653099616998</c:v>
                </c:pt>
                <c:pt idx="82541">
                  <c:v>37.786788470074903</c:v>
                </c:pt>
                <c:pt idx="82542">
                  <c:v>37.786923840099497</c:v>
                </c:pt>
                <c:pt idx="82543">
                  <c:v>37.787059209690803</c:v>
                </c:pt>
                <c:pt idx="82544">
                  <c:v>37.787194578848698</c:v>
                </c:pt>
                <c:pt idx="82545">
                  <c:v>37.787329947573397</c:v>
                </c:pt>
                <c:pt idx="82546">
                  <c:v>37.787465315864701</c:v>
                </c:pt>
                <c:pt idx="82547">
                  <c:v>37.7876006837228</c:v>
                </c:pt>
                <c:pt idx="82548">
                  <c:v>37.787736051147498</c:v>
                </c:pt>
                <c:pt idx="82549">
                  <c:v>37.787871418138998</c:v>
                </c:pt>
                <c:pt idx="82550">
                  <c:v>37.788006784697103</c:v>
                </c:pt>
                <c:pt idx="82551">
                  <c:v>37.788142150821997</c:v>
                </c:pt>
                <c:pt idx="82552">
                  <c:v>37.788277516513602</c:v>
                </c:pt>
                <c:pt idx="82553">
                  <c:v>37.788412881771798</c:v>
                </c:pt>
                <c:pt idx="82554">
                  <c:v>37.788548246596797</c:v>
                </c:pt>
                <c:pt idx="82555">
                  <c:v>37.7886836109885</c:v>
                </c:pt>
                <c:pt idx="82556">
                  <c:v>37.788818974946899</c:v>
                </c:pt>
                <c:pt idx="82557">
                  <c:v>37.788954338472003</c:v>
                </c:pt>
                <c:pt idx="82558">
                  <c:v>37.789089701563803</c:v>
                </c:pt>
                <c:pt idx="82559">
                  <c:v>37.7892250642224</c:v>
                </c:pt>
                <c:pt idx="82560">
                  <c:v>37.789360426447601</c:v>
                </c:pt>
                <c:pt idx="82561">
                  <c:v>37.789495788239599</c:v>
                </c:pt>
                <c:pt idx="82562">
                  <c:v>37.7896311495983</c:v>
                </c:pt>
                <c:pt idx="82563">
                  <c:v>37.789766510523698</c:v>
                </c:pt>
                <c:pt idx="82564">
                  <c:v>37.7899018710158</c:v>
                </c:pt>
                <c:pt idx="82565">
                  <c:v>37.790037231074699</c:v>
                </c:pt>
                <c:pt idx="82566">
                  <c:v>37.790172590700301</c:v>
                </c:pt>
                <c:pt idx="82567">
                  <c:v>37.7903079498926</c:v>
                </c:pt>
                <c:pt idx="82568">
                  <c:v>37.790443308651597</c:v>
                </c:pt>
                <c:pt idx="82569">
                  <c:v>37.790578666977403</c:v>
                </c:pt>
                <c:pt idx="82570">
                  <c:v>37.790714024869899</c:v>
                </c:pt>
                <c:pt idx="82571">
                  <c:v>37.7908493823291</c:v>
                </c:pt>
                <c:pt idx="82572">
                  <c:v>37.790984739354997</c:v>
                </c:pt>
                <c:pt idx="82573">
                  <c:v>37.791120095947697</c:v>
                </c:pt>
                <c:pt idx="82574">
                  <c:v>37.791255452107201</c:v>
                </c:pt>
                <c:pt idx="82575">
                  <c:v>37.791390807833302</c:v>
                </c:pt>
                <c:pt idx="82576">
                  <c:v>37.7915261631262</c:v>
                </c:pt>
                <c:pt idx="82577">
                  <c:v>37.791661517985901</c:v>
                </c:pt>
                <c:pt idx="82578">
                  <c:v>37.791796872412199</c:v>
                </c:pt>
                <c:pt idx="82579">
                  <c:v>37.7919322264054</c:v>
                </c:pt>
                <c:pt idx="82580">
                  <c:v>37.792067579965199</c:v>
                </c:pt>
                <c:pt idx="82581">
                  <c:v>37.792202933091801</c:v>
                </c:pt>
                <c:pt idx="82582">
                  <c:v>37.792338285785199</c:v>
                </c:pt>
                <c:pt idx="82583">
                  <c:v>37.792473638045301</c:v>
                </c:pt>
                <c:pt idx="82584">
                  <c:v>37.7926089898722</c:v>
                </c:pt>
                <c:pt idx="82585">
                  <c:v>37.792744341265802</c:v>
                </c:pt>
                <c:pt idx="82586">
                  <c:v>37.792879692226201</c:v>
                </c:pt>
                <c:pt idx="82587">
                  <c:v>37.793015042753296</c:v>
                </c:pt>
                <c:pt idx="82588">
                  <c:v>37.793150392847103</c:v>
                </c:pt>
                <c:pt idx="82589">
                  <c:v>37.793285742507798</c:v>
                </c:pt>
                <c:pt idx="82590">
                  <c:v>37.793421091735198</c:v>
                </c:pt>
                <c:pt idx="82591">
                  <c:v>37.793556440529301</c:v>
                </c:pt>
                <c:pt idx="82592">
                  <c:v>37.7936917888902</c:v>
                </c:pt>
                <c:pt idx="82593">
                  <c:v>37.793827136817903</c:v>
                </c:pt>
                <c:pt idx="82594">
                  <c:v>37.793962484312303</c:v>
                </c:pt>
                <c:pt idx="82595">
                  <c:v>37.794097831373499</c:v>
                </c:pt>
                <c:pt idx="82596">
                  <c:v>37.794233178001498</c:v>
                </c:pt>
                <c:pt idx="82597">
                  <c:v>37.794368524196202</c:v>
                </c:pt>
                <c:pt idx="82598">
                  <c:v>37.794503869957701</c:v>
                </c:pt>
                <c:pt idx="82599">
                  <c:v>37.794639215285997</c:v>
                </c:pt>
                <c:pt idx="82600">
                  <c:v>37.794774560180997</c:v>
                </c:pt>
                <c:pt idx="82601">
                  <c:v>37.7949099046428</c:v>
                </c:pt>
                <c:pt idx="82602">
                  <c:v>37.7950452486714</c:v>
                </c:pt>
                <c:pt idx="82603">
                  <c:v>37.795180592266803</c:v>
                </c:pt>
                <c:pt idx="82604">
                  <c:v>37.795315935428903</c:v>
                </c:pt>
                <c:pt idx="82605">
                  <c:v>37.795451278157799</c:v>
                </c:pt>
                <c:pt idx="82606">
                  <c:v>37.795586620453498</c:v>
                </c:pt>
                <c:pt idx="82607">
                  <c:v>37.795721962316001</c:v>
                </c:pt>
                <c:pt idx="82608">
                  <c:v>37.795857303745301</c:v>
                </c:pt>
                <c:pt idx="82609">
                  <c:v>37.795992644741297</c:v>
                </c:pt>
                <c:pt idx="82610">
                  <c:v>37.796127985304103</c:v>
                </c:pt>
                <c:pt idx="82611">
                  <c:v>37.796263325433799</c:v>
                </c:pt>
                <c:pt idx="82612">
                  <c:v>37.796398665130198</c:v>
                </c:pt>
                <c:pt idx="82613">
                  <c:v>37.796534004393401</c:v>
                </c:pt>
                <c:pt idx="82614">
                  <c:v>37.7966693432233</c:v>
                </c:pt>
                <c:pt idx="82615">
                  <c:v>37.796804681620102</c:v>
                </c:pt>
                <c:pt idx="82616">
                  <c:v>37.796940019583701</c:v>
                </c:pt>
                <c:pt idx="82617">
                  <c:v>37.797075357114103</c:v>
                </c:pt>
                <c:pt idx="82618">
                  <c:v>37.797210694211202</c:v>
                </c:pt>
                <c:pt idx="82619">
                  <c:v>37.797346030875197</c:v>
                </c:pt>
                <c:pt idx="82620">
                  <c:v>37.797481367106002</c:v>
                </c:pt>
                <c:pt idx="82621">
                  <c:v>37.797616702903497</c:v>
                </c:pt>
                <c:pt idx="82622">
                  <c:v>37.797752038267902</c:v>
                </c:pt>
                <c:pt idx="82623">
                  <c:v>37.797887373199103</c:v>
                </c:pt>
                <c:pt idx="82624">
                  <c:v>37.7980227076971</c:v>
                </c:pt>
                <c:pt idx="82625">
                  <c:v>37.798158041761802</c:v>
                </c:pt>
                <c:pt idx="82626">
                  <c:v>37.798293375393399</c:v>
                </c:pt>
                <c:pt idx="82627">
                  <c:v>37.7984287085918</c:v>
                </c:pt>
                <c:pt idx="82628">
                  <c:v>37.798564041356997</c:v>
                </c:pt>
                <c:pt idx="82629">
                  <c:v>37.798699373689097</c:v>
                </c:pt>
                <c:pt idx="82630">
                  <c:v>37.7988347055879</c:v>
                </c:pt>
                <c:pt idx="82631">
                  <c:v>37.7989700370535</c:v>
                </c:pt>
                <c:pt idx="82632">
                  <c:v>37.799105368086003</c:v>
                </c:pt>
                <c:pt idx="82633">
                  <c:v>37.799240698685303</c:v>
                </c:pt>
                <c:pt idx="82634">
                  <c:v>37.799376028851398</c:v>
                </c:pt>
                <c:pt idx="82635">
                  <c:v>37.799511358584297</c:v>
                </c:pt>
                <c:pt idx="82636">
                  <c:v>37.799646687884099</c:v>
                </c:pt>
                <c:pt idx="82637">
                  <c:v>37.799782016750598</c:v>
                </c:pt>
                <c:pt idx="82638">
                  <c:v>37.799917345183999</c:v>
                </c:pt>
                <c:pt idx="82639">
                  <c:v>37.800052673184197</c:v>
                </c:pt>
                <c:pt idx="82640">
                  <c:v>37.800188000751298</c:v>
                </c:pt>
                <c:pt idx="82641">
                  <c:v>37.800323327885103</c:v>
                </c:pt>
                <c:pt idx="82642">
                  <c:v>37.800458654585803</c:v>
                </c:pt>
                <c:pt idx="82643">
                  <c:v>37.8005939808534</c:v>
                </c:pt>
                <c:pt idx="82644">
                  <c:v>37.8007293066877</c:v>
                </c:pt>
                <c:pt idx="82645">
                  <c:v>37.800864632088903</c:v>
                </c:pt>
                <c:pt idx="82646">
                  <c:v>37.800999957057002</c:v>
                </c:pt>
                <c:pt idx="82647">
                  <c:v>37.801135281591897</c:v>
                </c:pt>
                <c:pt idx="82648">
                  <c:v>37.801270605693603</c:v>
                </c:pt>
                <c:pt idx="82649">
                  <c:v>37.801405929362097</c:v>
                </c:pt>
                <c:pt idx="82650">
                  <c:v>37.801541252597502</c:v>
                </c:pt>
                <c:pt idx="82651">
                  <c:v>37.801676575399703</c:v>
                </c:pt>
                <c:pt idx="82652">
                  <c:v>37.8018118977688</c:v>
                </c:pt>
                <c:pt idx="82653">
                  <c:v>37.801947219704701</c:v>
                </c:pt>
                <c:pt idx="82654">
                  <c:v>37.802082541207497</c:v>
                </c:pt>
                <c:pt idx="82655">
                  <c:v>37.802217862277097</c:v>
                </c:pt>
                <c:pt idx="82656">
                  <c:v>37.802353182913599</c:v>
                </c:pt>
                <c:pt idx="82657">
                  <c:v>37.802488503116898</c:v>
                </c:pt>
                <c:pt idx="82658">
                  <c:v>37.802623822887099</c:v>
                </c:pt>
                <c:pt idx="82659">
                  <c:v>37.802759142224097</c:v>
                </c:pt>
                <c:pt idx="82660">
                  <c:v>37.802894461127998</c:v>
                </c:pt>
                <c:pt idx="82661">
                  <c:v>37.803029779598702</c:v>
                </c:pt>
                <c:pt idx="82662">
                  <c:v>37.803165097636303</c:v>
                </c:pt>
                <c:pt idx="82663">
                  <c:v>37.803300415240798</c:v>
                </c:pt>
                <c:pt idx="82664">
                  <c:v>37.803435732412098</c:v>
                </c:pt>
                <c:pt idx="82665">
                  <c:v>37.8035710491502</c:v>
                </c:pt>
                <c:pt idx="82666">
                  <c:v>37.803706365455298</c:v>
                </c:pt>
                <c:pt idx="82667">
                  <c:v>37.803841681327199</c:v>
                </c:pt>
                <c:pt idx="82668">
                  <c:v>37.803976996765897</c:v>
                </c:pt>
                <c:pt idx="82669">
                  <c:v>37.804112311771597</c:v>
                </c:pt>
                <c:pt idx="82670">
                  <c:v>37.8042476263441</c:v>
                </c:pt>
                <c:pt idx="82671">
                  <c:v>37.804382940483499</c:v>
                </c:pt>
                <c:pt idx="82672">
                  <c:v>37.804518254189702</c:v>
                </c:pt>
                <c:pt idx="82673">
                  <c:v>37.8046535674628</c:v>
                </c:pt>
                <c:pt idx="82674">
                  <c:v>37.804788880302802</c:v>
                </c:pt>
                <c:pt idx="82675">
                  <c:v>37.804924192709699</c:v>
                </c:pt>
                <c:pt idx="82676">
                  <c:v>37.805059504683399</c:v>
                </c:pt>
                <c:pt idx="82677">
                  <c:v>37.805194816224002</c:v>
                </c:pt>
                <c:pt idx="82678">
                  <c:v>37.805330127331501</c:v>
                </c:pt>
                <c:pt idx="82679">
                  <c:v>37.805465438005903</c:v>
                </c:pt>
                <c:pt idx="82680">
                  <c:v>37.805600748247201</c:v>
                </c:pt>
                <c:pt idx="82681">
                  <c:v>37.805736058055302</c:v>
                </c:pt>
                <c:pt idx="82682">
                  <c:v>37.805871367430399</c:v>
                </c:pt>
                <c:pt idx="82683">
                  <c:v>37.806006676372299</c:v>
                </c:pt>
                <c:pt idx="82684">
                  <c:v>37.806141984881101</c:v>
                </c:pt>
                <c:pt idx="82685">
                  <c:v>37.8062772929568</c:v>
                </c:pt>
                <c:pt idx="82686">
                  <c:v>37.806412600599401</c:v>
                </c:pt>
                <c:pt idx="82687">
                  <c:v>37.806547907808898</c:v>
                </c:pt>
                <c:pt idx="82688">
                  <c:v>37.806683214585298</c:v>
                </c:pt>
                <c:pt idx="82689">
                  <c:v>37.806818520928502</c:v>
                </c:pt>
                <c:pt idx="82690">
                  <c:v>37.806953826838701</c:v>
                </c:pt>
                <c:pt idx="82691">
                  <c:v>37.807089132315802</c:v>
                </c:pt>
                <c:pt idx="82692">
                  <c:v>37.8072244373597</c:v>
                </c:pt>
                <c:pt idx="82693">
                  <c:v>37.8073597419706</c:v>
                </c:pt>
                <c:pt idx="82694">
                  <c:v>37.807495046148397</c:v>
                </c:pt>
                <c:pt idx="82695">
                  <c:v>37.807630349893003</c:v>
                </c:pt>
                <c:pt idx="82696">
                  <c:v>37.807765653204598</c:v>
                </c:pt>
                <c:pt idx="82697">
                  <c:v>37.807900956083103</c:v>
                </c:pt>
                <c:pt idx="82698">
                  <c:v>37.808036258528503</c:v>
                </c:pt>
                <c:pt idx="82699">
                  <c:v>37.808171560540799</c:v>
                </c:pt>
                <c:pt idx="82700">
                  <c:v>37.808306862119998</c:v>
                </c:pt>
                <c:pt idx="82701">
                  <c:v>37.808442163266101</c:v>
                </c:pt>
                <c:pt idx="82702">
                  <c:v>37.808577463979198</c:v>
                </c:pt>
                <c:pt idx="82703">
                  <c:v>37.808712764259099</c:v>
                </c:pt>
                <c:pt idx="82704">
                  <c:v>37.808848064106002</c:v>
                </c:pt>
                <c:pt idx="82705">
                  <c:v>37.8089833635198</c:v>
                </c:pt>
                <c:pt idx="82706">
                  <c:v>37.809118662500502</c:v>
                </c:pt>
                <c:pt idx="82707">
                  <c:v>37.8092539610481</c:v>
                </c:pt>
                <c:pt idx="82708">
                  <c:v>37.8093892591626</c:v>
                </c:pt>
                <c:pt idx="82709">
                  <c:v>37.809524556844103</c:v>
                </c:pt>
                <c:pt idx="82710">
                  <c:v>37.809659854092502</c:v>
                </c:pt>
                <c:pt idx="82711">
                  <c:v>37.809795150907803</c:v>
                </c:pt>
                <c:pt idx="82712">
                  <c:v>37.80993044729</c:v>
                </c:pt>
                <c:pt idx="82713">
                  <c:v>37.8100657432392</c:v>
                </c:pt>
                <c:pt idx="82714">
                  <c:v>37.810201038755302</c:v>
                </c:pt>
                <c:pt idx="82715">
                  <c:v>37.810336333838301</c:v>
                </c:pt>
                <c:pt idx="82716">
                  <c:v>37.810471628488301</c:v>
                </c:pt>
                <c:pt idx="82717">
                  <c:v>37.810606922705198</c:v>
                </c:pt>
                <c:pt idx="82718">
                  <c:v>37.810742216488997</c:v>
                </c:pt>
                <c:pt idx="82719">
                  <c:v>37.810877509839798</c:v>
                </c:pt>
                <c:pt idx="82720">
                  <c:v>37.811012802757503</c:v>
                </c:pt>
                <c:pt idx="82721">
                  <c:v>37.811148095242103</c:v>
                </c:pt>
                <c:pt idx="82722">
                  <c:v>37.811283387293699</c:v>
                </c:pt>
                <c:pt idx="82723">
                  <c:v>37.811418678912297</c:v>
                </c:pt>
                <c:pt idx="82724">
                  <c:v>37.811553970097698</c:v>
                </c:pt>
                <c:pt idx="82725">
                  <c:v>37.811689260850201</c:v>
                </c:pt>
                <c:pt idx="82726">
                  <c:v>37.811824551169501</c:v>
                </c:pt>
                <c:pt idx="82727">
                  <c:v>37.811959841055803</c:v>
                </c:pt>
                <c:pt idx="82728">
                  <c:v>37.8120951305091</c:v>
                </c:pt>
                <c:pt idx="82729">
                  <c:v>37.8122304195293</c:v>
                </c:pt>
                <c:pt idx="82730">
                  <c:v>37.812365708116502</c:v>
                </c:pt>
                <c:pt idx="82731">
                  <c:v>37.8125009962706</c:v>
                </c:pt>
                <c:pt idx="82732">
                  <c:v>37.812636283991701</c:v>
                </c:pt>
                <c:pt idx="82733">
                  <c:v>37.812771571279697</c:v>
                </c:pt>
                <c:pt idx="82734">
                  <c:v>37.812906858134703</c:v>
                </c:pt>
                <c:pt idx="82735">
                  <c:v>37.813042144556597</c:v>
                </c:pt>
                <c:pt idx="82736">
                  <c:v>37.813177430545501</c:v>
                </c:pt>
                <c:pt idx="82737">
                  <c:v>37.8133127161014</c:v>
                </c:pt>
                <c:pt idx="82738">
                  <c:v>37.813448001224202</c:v>
                </c:pt>
                <c:pt idx="82739">
                  <c:v>37.813583285914</c:v>
                </c:pt>
                <c:pt idx="82740">
                  <c:v>37.813718570170799</c:v>
                </c:pt>
                <c:pt idx="82741">
                  <c:v>37.813853853994502</c:v>
                </c:pt>
                <c:pt idx="82742">
                  <c:v>37.8139891373852</c:v>
                </c:pt>
                <c:pt idx="82743">
                  <c:v>37.8141244203429</c:v>
                </c:pt>
                <c:pt idx="82744">
                  <c:v>37.814259702867503</c:v>
                </c:pt>
                <c:pt idx="82745">
                  <c:v>37.814394984959101</c:v>
                </c:pt>
                <c:pt idx="82746">
                  <c:v>37.814530266617702</c:v>
                </c:pt>
                <c:pt idx="82747">
                  <c:v>37.814665547843198</c:v>
                </c:pt>
                <c:pt idx="82748">
                  <c:v>37.814800828635803</c:v>
                </c:pt>
                <c:pt idx="82749">
                  <c:v>37.814936108995298</c:v>
                </c:pt>
                <c:pt idx="82750">
                  <c:v>37.815071388921801</c:v>
                </c:pt>
                <c:pt idx="82751">
                  <c:v>37.8152066684153</c:v>
                </c:pt>
                <c:pt idx="82752">
                  <c:v>37.815341947475702</c:v>
                </c:pt>
                <c:pt idx="82753">
                  <c:v>37.815477226103198</c:v>
                </c:pt>
                <c:pt idx="82754">
                  <c:v>37.815612504297597</c:v>
                </c:pt>
                <c:pt idx="82755">
                  <c:v>37.815747782058999</c:v>
                </c:pt>
                <c:pt idx="82756">
                  <c:v>37.815883059387403</c:v>
                </c:pt>
                <c:pt idx="82757">
                  <c:v>37.816018336282802</c:v>
                </c:pt>
                <c:pt idx="82758">
                  <c:v>37.816153612745197</c:v>
                </c:pt>
                <c:pt idx="82759">
                  <c:v>37.816288888774501</c:v>
                </c:pt>
                <c:pt idx="82760">
                  <c:v>37.8164241643709</c:v>
                </c:pt>
                <c:pt idx="82761">
                  <c:v>37.816559439534302</c:v>
                </c:pt>
                <c:pt idx="82762">
                  <c:v>37.816694714264599</c:v>
                </c:pt>
                <c:pt idx="82763">
                  <c:v>37.816829988561999</c:v>
                </c:pt>
                <c:pt idx="82764">
                  <c:v>37.816965262426301</c:v>
                </c:pt>
                <c:pt idx="82765">
                  <c:v>37.817100535857698</c:v>
                </c:pt>
                <c:pt idx="82766">
                  <c:v>37.817235808855997</c:v>
                </c:pt>
                <c:pt idx="82767">
                  <c:v>37.817371081421399</c:v>
                </c:pt>
                <c:pt idx="82768">
                  <c:v>37.817506353553803</c:v>
                </c:pt>
                <c:pt idx="82769">
                  <c:v>37.817641625253103</c:v>
                </c:pt>
                <c:pt idx="82770">
                  <c:v>37.817776896519497</c:v>
                </c:pt>
                <c:pt idx="82771">
                  <c:v>37.817912167352901</c:v>
                </c:pt>
                <c:pt idx="82772">
                  <c:v>37.8180474377533</c:v>
                </c:pt>
                <c:pt idx="82773">
                  <c:v>37.818182707720702</c:v>
                </c:pt>
                <c:pt idx="82774">
                  <c:v>37.818317977255099</c:v>
                </c:pt>
                <c:pt idx="82775">
                  <c:v>37.818453246356597</c:v>
                </c:pt>
                <c:pt idx="82776">
                  <c:v>37.818588515024999</c:v>
                </c:pt>
                <c:pt idx="82777">
                  <c:v>37.818723783260502</c:v>
                </c:pt>
                <c:pt idx="82778">
                  <c:v>37.818859051063001</c:v>
                </c:pt>
                <c:pt idx="82779">
                  <c:v>37.818994318432502</c:v>
                </c:pt>
                <c:pt idx="82780">
                  <c:v>37.819129585368998</c:v>
                </c:pt>
                <c:pt idx="82781">
                  <c:v>37.819264851872497</c:v>
                </c:pt>
                <c:pt idx="82782">
                  <c:v>37.819400117943097</c:v>
                </c:pt>
                <c:pt idx="82783">
                  <c:v>37.8195353835807</c:v>
                </c:pt>
                <c:pt idx="82784">
                  <c:v>37.819670648785298</c:v>
                </c:pt>
                <c:pt idx="82785">
                  <c:v>37.819805913556998</c:v>
                </c:pt>
                <c:pt idx="82786">
                  <c:v>37.8199411778957</c:v>
                </c:pt>
                <c:pt idx="82787">
                  <c:v>37.820076441801397</c:v>
                </c:pt>
                <c:pt idx="82788">
                  <c:v>37.820211705274097</c:v>
                </c:pt>
                <c:pt idx="82789">
                  <c:v>37.820346968313899</c:v>
                </c:pt>
                <c:pt idx="82790">
                  <c:v>37.820482230920703</c:v>
                </c:pt>
                <c:pt idx="82791">
                  <c:v>37.820617493094602</c:v>
                </c:pt>
                <c:pt idx="82792">
                  <c:v>37.820752754835503</c:v>
                </c:pt>
                <c:pt idx="82793">
                  <c:v>37.8208880161434</c:v>
                </c:pt>
                <c:pt idx="82794">
                  <c:v>37.821023277018398</c:v>
                </c:pt>
                <c:pt idx="82795">
                  <c:v>37.821158537460398</c:v>
                </c:pt>
                <c:pt idx="82796">
                  <c:v>37.821293797469401</c:v>
                </c:pt>
                <c:pt idx="82797">
                  <c:v>37.821429057045499</c:v>
                </c:pt>
                <c:pt idx="82798">
                  <c:v>37.821564316188699</c:v>
                </c:pt>
                <c:pt idx="82799">
                  <c:v>37.821699574898901</c:v>
                </c:pt>
                <c:pt idx="82800">
                  <c:v>37.821834833176098</c:v>
                </c:pt>
                <c:pt idx="82801">
                  <c:v>37.821970091020397</c:v>
                </c:pt>
                <c:pt idx="82802">
                  <c:v>37.822105348431798</c:v>
                </c:pt>
                <c:pt idx="82803">
                  <c:v>37.822240605410201</c:v>
                </c:pt>
                <c:pt idx="82804">
                  <c:v>37.822375861955599</c:v>
                </c:pt>
                <c:pt idx="82805">
                  <c:v>37.8225111180681</c:v>
                </c:pt>
                <c:pt idx="82806">
                  <c:v>37.822646373747702</c:v>
                </c:pt>
                <c:pt idx="82807">
                  <c:v>37.822781628994299</c:v>
                </c:pt>
                <c:pt idx="82808">
                  <c:v>37.822916883807999</c:v>
                </c:pt>
                <c:pt idx="82809">
                  <c:v>37.8230521381887</c:v>
                </c:pt>
                <c:pt idx="82810">
                  <c:v>37.823187392136496</c:v>
                </c:pt>
                <c:pt idx="82811">
                  <c:v>37.823322645651402</c:v>
                </c:pt>
                <c:pt idx="82812">
                  <c:v>37.823457898733402</c:v>
                </c:pt>
                <c:pt idx="82813">
                  <c:v>37.823593151382397</c:v>
                </c:pt>
                <c:pt idx="82814">
                  <c:v>37.823728403598402</c:v>
                </c:pt>
                <c:pt idx="82815">
                  <c:v>37.823863655381601</c:v>
                </c:pt>
                <c:pt idx="82816">
                  <c:v>37.823998906731802</c:v>
                </c:pt>
                <c:pt idx="82817">
                  <c:v>37.824134157649098</c:v>
                </c:pt>
                <c:pt idx="82818">
                  <c:v>37.824269408133397</c:v>
                </c:pt>
                <c:pt idx="82819">
                  <c:v>37.824404658184903</c:v>
                </c:pt>
                <c:pt idx="82820">
                  <c:v>37.824539907803398</c:v>
                </c:pt>
                <c:pt idx="82821">
                  <c:v>37.824675156989002</c:v>
                </c:pt>
                <c:pt idx="82822">
                  <c:v>37.824810405741601</c:v>
                </c:pt>
                <c:pt idx="82823">
                  <c:v>37.824945654061402</c:v>
                </c:pt>
                <c:pt idx="82824">
                  <c:v>37.825080901948198</c:v>
                </c:pt>
                <c:pt idx="82825">
                  <c:v>37.825216149402102</c:v>
                </c:pt>
                <c:pt idx="82826">
                  <c:v>37.825351396423102</c:v>
                </c:pt>
                <c:pt idx="82827">
                  <c:v>37.825486643011203</c:v>
                </c:pt>
                <c:pt idx="82828">
                  <c:v>37.825621889166399</c:v>
                </c:pt>
                <c:pt idx="82829">
                  <c:v>37.825757134888697</c:v>
                </c:pt>
                <c:pt idx="82830">
                  <c:v>37.825892380177997</c:v>
                </c:pt>
                <c:pt idx="82831">
                  <c:v>37.826027625034499</c:v>
                </c:pt>
                <c:pt idx="82832">
                  <c:v>37.826162869458003</c:v>
                </c:pt>
                <c:pt idx="82833">
                  <c:v>37.826298113448601</c:v>
                </c:pt>
                <c:pt idx="82834">
                  <c:v>37.826433357006401</c:v>
                </c:pt>
                <c:pt idx="82835">
                  <c:v>37.826568600131203</c:v>
                </c:pt>
                <c:pt idx="82836">
                  <c:v>37.8267038428231</c:v>
                </c:pt>
                <c:pt idx="82837">
                  <c:v>37.826839085082199</c:v>
                </c:pt>
                <c:pt idx="82838">
                  <c:v>37.826974326908299</c:v>
                </c:pt>
                <c:pt idx="82839">
                  <c:v>37.827109568301502</c:v>
                </c:pt>
                <c:pt idx="82840">
                  <c:v>37.827244809261899</c:v>
                </c:pt>
                <c:pt idx="82841">
                  <c:v>37.827380049789298</c:v>
                </c:pt>
                <c:pt idx="82842">
                  <c:v>37.827515289883799</c:v>
                </c:pt>
                <c:pt idx="82843">
                  <c:v>37.827650529545501</c:v>
                </c:pt>
                <c:pt idx="82844">
                  <c:v>37.827785768774298</c:v>
                </c:pt>
                <c:pt idx="82845">
                  <c:v>37.827921007570197</c:v>
                </c:pt>
                <c:pt idx="82846">
                  <c:v>37.828056245933098</c:v>
                </c:pt>
                <c:pt idx="82847">
                  <c:v>37.828191483863201</c:v>
                </c:pt>
                <c:pt idx="82848">
                  <c:v>37.828326721360497</c:v>
                </c:pt>
                <c:pt idx="82849">
                  <c:v>37.828461958424803</c:v>
                </c:pt>
                <c:pt idx="82850">
                  <c:v>37.828597195056297</c:v>
                </c:pt>
                <c:pt idx="82851">
                  <c:v>37.828732431254799</c:v>
                </c:pt>
                <c:pt idx="82852">
                  <c:v>37.828867667020504</c:v>
                </c:pt>
                <c:pt idx="82853">
                  <c:v>37.829002902353402</c:v>
                </c:pt>
                <c:pt idx="82854">
                  <c:v>37.829138137253302</c:v>
                </c:pt>
                <c:pt idx="82855">
                  <c:v>37.829273371720397</c:v>
                </c:pt>
                <c:pt idx="82856">
                  <c:v>37.829408605754601</c:v>
                </c:pt>
                <c:pt idx="82857">
                  <c:v>37.8295438393559</c:v>
                </c:pt>
                <c:pt idx="82858">
                  <c:v>37.8296790725243</c:v>
                </c:pt>
                <c:pt idx="82859">
                  <c:v>37.829814305259902</c:v>
                </c:pt>
                <c:pt idx="82860">
                  <c:v>37.829949537562598</c:v>
                </c:pt>
                <c:pt idx="82861">
                  <c:v>37.830084769432503</c:v>
                </c:pt>
                <c:pt idx="82862">
                  <c:v>37.830220000869502</c:v>
                </c:pt>
                <c:pt idx="82863">
                  <c:v>37.830355231873597</c:v>
                </c:pt>
                <c:pt idx="82864">
                  <c:v>37.8304904624448</c:v>
                </c:pt>
                <c:pt idx="82865">
                  <c:v>37.830625692583197</c:v>
                </c:pt>
                <c:pt idx="82866">
                  <c:v>37.830760922288803</c:v>
                </c:pt>
                <c:pt idx="82867">
                  <c:v>37.830896151561397</c:v>
                </c:pt>
                <c:pt idx="82868">
                  <c:v>37.831031380401299</c:v>
                </c:pt>
                <c:pt idx="82869">
                  <c:v>37.831166608808203</c:v>
                </c:pt>
                <c:pt idx="82870">
                  <c:v>37.831301836782302</c:v>
                </c:pt>
                <c:pt idx="82871">
                  <c:v>37.831437064323602</c:v>
                </c:pt>
                <c:pt idx="82872">
                  <c:v>37.831572291432003</c:v>
                </c:pt>
                <c:pt idx="82873">
                  <c:v>37.831707518107599</c:v>
                </c:pt>
                <c:pt idx="82874">
                  <c:v>37.831842744350297</c:v>
                </c:pt>
                <c:pt idx="82875">
                  <c:v>37.831977970160096</c:v>
                </c:pt>
                <c:pt idx="82876">
                  <c:v>37.832113195537197</c:v>
                </c:pt>
                <c:pt idx="82877">
                  <c:v>37.832248420481299</c:v>
                </c:pt>
                <c:pt idx="82878">
                  <c:v>37.832383644992603</c:v>
                </c:pt>
                <c:pt idx="82879">
                  <c:v>37.832518869071102</c:v>
                </c:pt>
                <c:pt idx="82880">
                  <c:v>37.832654092716801</c:v>
                </c:pt>
                <c:pt idx="82881">
                  <c:v>37.832789315929602</c:v>
                </c:pt>
                <c:pt idx="82882">
                  <c:v>37.832924538709598</c:v>
                </c:pt>
                <c:pt idx="82883">
                  <c:v>37.833059761056703</c:v>
                </c:pt>
                <c:pt idx="82884">
                  <c:v>37.833194982971001</c:v>
                </c:pt>
                <c:pt idx="82885">
                  <c:v>37.833330204452501</c:v>
                </c:pt>
                <c:pt idx="82886">
                  <c:v>37.833465425501103</c:v>
                </c:pt>
                <c:pt idx="82887">
                  <c:v>37.833600646116899</c:v>
                </c:pt>
                <c:pt idx="82888">
                  <c:v>37.833735866299897</c:v>
                </c:pt>
                <c:pt idx="82889">
                  <c:v>37.833871086050003</c:v>
                </c:pt>
                <c:pt idx="82890">
                  <c:v>37.834006305367303</c:v>
                </c:pt>
                <c:pt idx="82891">
                  <c:v>37.834141524251798</c:v>
                </c:pt>
                <c:pt idx="82892">
                  <c:v>37.834276742703501</c:v>
                </c:pt>
                <c:pt idx="82893">
                  <c:v>37.834411960722399</c:v>
                </c:pt>
                <c:pt idx="82894">
                  <c:v>37.834547178308398</c:v>
                </c:pt>
                <c:pt idx="82895">
                  <c:v>37.834682395461599</c:v>
                </c:pt>
                <c:pt idx="82896">
                  <c:v>37.834817612182</c:v>
                </c:pt>
                <c:pt idx="82897">
                  <c:v>37.834952828469604</c:v>
                </c:pt>
                <c:pt idx="82898">
                  <c:v>37.835088044324301</c:v>
                </c:pt>
                <c:pt idx="82899">
                  <c:v>37.8352232597463</c:v>
                </c:pt>
                <c:pt idx="82900">
                  <c:v>37.835358474735401</c:v>
                </c:pt>
                <c:pt idx="82901">
                  <c:v>37.835493689291702</c:v>
                </c:pt>
                <c:pt idx="82902">
                  <c:v>37.835628903415198</c:v>
                </c:pt>
                <c:pt idx="82903">
                  <c:v>37.835764117106002</c:v>
                </c:pt>
                <c:pt idx="82904">
                  <c:v>37.835899330363802</c:v>
                </c:pt>
                <c:pt idx="82905">
                  <c:v>37.836034543188902</c:v>
                </c:pt>
                <c:pt idx="82906">
                  <c:v>37.836169755581203</c:v>
                </c:pt>
                <c:pt idx="82907">
                  <c:v>37.836304967540698</c:v>
                </c:pt>
                <c:pt idx="82908">
                  <c:v>37.836440179067402</c:v>
                </c:pt>
                <c:pt idx="82909">
                  <c:v>37.8365753901613</c:v>
                </c:pt>
                <c:pt idx="82910">
                  <c:v>37.8367106008224</c:v>
                </c:pt>
                <c:pt idx="82911">
                  <c:v>37.836845811050601</c:v>
                </c:pt>
                <c:pt idx="82912">
                  <c:v>37.836981020846103</c:v>
                </c:pt>
                <c:pt idx="82913">
                  <c:v>37.8371162302088</c:v>
                </c:pt>
                <c:pt idx="82914">
                  <c:v>37.837251439138697</c:v>
                </c:pt>
                <c:pt idx="82915">
                  <c:v>37.837386647635903</c:v>
                </c:pt>
                <c:pt idx="82916">
                  <c:v>37.837521855700203</c:v>
                </c:pt>
                <c:pt idx="82917">
                  <c:v>37.837657063331697</c:v>
                </c:pt>
                <c:pt idx="82918">
                  <c:v>37.8377922705305</c:v>
                </c:pt>
                <c:pt idx="82919">
                  <c:v>37.837927477296397</c:v>
                </c:pt>
                <c:pt idx="82920">
                  <c:v>37.838062683629602</c:v>
                </c:pt>
                <c:pt idx="82921">
                  <c:v>37.838197889530001</c:v>
                </c:pt>
                <c:pt idx="82922">
                  <c:v>37.838333094997601</c:v>
                </c:pt>
                <c:pt idx="82923">
                  <c:v>37.838468300032403</c:v>
                </c:pt>
                <c:pt idx="82924">
                  <c:v>37.838603504634499</c:v>
                </c:pt>
                <c:pt idx="82925">
                  <c:v>37.838738708803703</c:v>
                </c:pt>
                <c:pt idx="82926">
                  <c:v>37.838873912540201</c:v>
                </c:pt>
                <c:pt idx="82927">
                  <c:v>37.839009115844</c:v>
                </c:pt>
                <c:pt idx="82928">
                  <c:v>37.839144318714901</c:v>
                </c:pt>
                <c:pt idx="82929">
                  <c:v>37.839279521153102</c:v>
                </c:pt>
                <c:pt idx="82930">
                  <c:v>37.839414723158498</c:v>
                </c:pt>
                <c:pt idx="82931">
                  <c:v>37.839549924731102</c:v>
                </c:pt>
                <c:pt idx="82932">
                  <c:v>37.839685125871</c:v>
                </c:pt>
                <c:pt idx="82933">
                  <c:v>37.839820326578099</c:v>
                </c:pt>
                <c:pt idx="82934">
                  <c:v>37.8399555268524</c:v>
                </c:pt>
                <c:pt idx="82935">
                  <c:v>37.840090726694001</c:v>
                </c:pt>
                <c:pt idx="82936">
                  <c:v>37.840225926102796</c:v>
                </c:pt>
                <c:pt idx="82937">
                  <c:v>37.8403611250788</c:v>
                </c:pt>
                <c:pt idx="82938">
                  <c:v>37.840496323622098</c:v>
                </c:pt>
                <c:pt idx="82939">
                  <c:v>37.840631521732597</c:v>
                </c:pt>
                <c:pt idx="82940">
                  <c:v>37.840766719410396</c:v>
                </c:pt>
                <c:pt idx="82941">
                  <c:v>37.840901916655397</c:v>
                </c:pt>
                <c:pt idx="82942">
                  <c:v>37.841037113467699</c:v>
                </c:pt>
                <c:pt idx="82943">
                  <c:v>37.841172309847202</c:v>
                </c:pt>
                <c:pt idx="82944">
                  <c:v>37.8413075057939</c:v>
                </c:pt>
                <c:pt idx="82945">
                  <c:v>37.841442701307898</c:v>
                </c:pt>
                <c:pt idx="82946">
                  <c:v>37.841577896389197</c:v>
                </c:pt>
                <c:pt idx="82947">
                  <c:v>37.841713091037697</c:v>
                </c:pt>
                <c:pt idx="82948">
                  <c:v>37.841848285253498</c:v>
                </c:pt>
                <c:pt idx="82949">
                  <c:v>37.8419834790365</c:v>
                </c:pt>
                <c:pt idx="82950">
                  <c:v>37.842118672386803</c:v>
                </c:pt>
                <c:pt idx="82951">
                  <c:v>37.842253865304301</c:v>
                </c:pt>
                <c:pt idx="82952">
                  <c:v>37.842389057789099</c:v>
                </c:pt>
                <c:pt idx="82953">
                  <c:v>37.842524249841098</c:v>
                </c:pt>
                <c:pt idx="82954">
                  <c:v>37.842659441460398</c:v>
                </c:pt>
                <c:pt idx="82955">
                  <c:v>37.842794632646999</c:v>
                </c:pt>
                <c:pt idx="82956">
                  <c:v>37.842929823400901</c:v>
                </c:pt>
                <c:pt idx="82957">
                  <c:v>37.843065013721997</c:v>
                </c:pt>
                <c:pt idx="82958">
                  <c:v>37.843200203610401</c:v>
                </c:pt>
                <c:pt idx="82959">
                  <c:v>37.843335393065999</c:v>
                </c:pt>
                <c:pt idx="82960">
                  <c:v>37.843470582088898</c:v>
                </c:pt>
                <c:pt idx="82961">
                  <c:v>37.843605770679098</c:v>
                </c:pt>
                <c:pt idx="82962">
                  <c:v>37.843740958836598</c:v>
                </c:pt>
                <c:pt idx="82963">
                  <c:v>37.8438761465613</c:v>
                </c:pt>
                <c:pt idx="82964">
                  <c:v>37.844011333853302</c:v>
                </c:pt>
                <c:pt idx="82965">
                  <c:v>37.844146520712599</c:v>
                </c:pt>
                <c:pt idx="82966">
                  <c:v>37.844281707139203</c:v>
                </c:pt>
                <c:pt idx="82967">
                  <c:v>37.844416893133101</c:v>
                </c:pt>
                <c:pt idx="82968">
                  <c:v>37.8445520786942</c:v>
                </c:pt>
                <c:pt idx="82969">
                  <c:v>37.8446872638226</c:v>
                </c:pt>
                <c:pt idx="82970">
                  <c:v>37.8448224485183</c:v>
                </c:pt>
                <c:pt idx="82971">
                  <c:v>37.844957632781302</c:v>
                </c:pt>
                <c:pt idx="82972">
                  <c:v>37.845092816611597</c:v>
                </c:pt>
                <c:pt idx="82973">
                  <c:v>37.845228000009101</c:v>
                </c:pt>
                <c:pt idx="82974">
                  <c:v>37.845363182973998</c:v>
                </c:pt>
                <c:pt idx="82975">
                  <c:v>37.845498365506103</c:v>
                </c:pt>
                <c:pt idx="82976">
                  <c:v>37.845633547605601</c:v>
                </c:pt>
                <c:pt idx="82977">
                  <c:v>37.845768729272301</c:v>
                </c:pt>
                <c:pt idx="82978">
                  <c:v>37.845903910506301</c:v>
                </c:pt>
                <c:pt idx="82979">
                  <c:v>37.846039091307603</c:v>
                </c:pt>
                <c:pt idx="82980">
                  <c:v>37.846174271676297</c:v>
                </c:pt>
                <c:pt idx="82981">
                  <c:v>37.8463094516122</c:v>
                </c:pt>
                <c:pt idx="82982">
                  <c:v>37.846444631115403</c:v>
                </c:pt>
                <c:pt idx="82983">
                  <c:v>37.846579810185901</c:v>
                </c:pt>
                <c:pt idx="82984">
                  <c:v>37.846714988823798</c:v>
                </c:pt>
                <c:pt idx="82985">
                  <c:v>37.846850167028897</c:v>
                </c:pt>
                <c:pt idx="82986">
                  <c:v>37.846985344801297</c:v>
                </c:pt>
                <c:pt idx="82987">
                  <c:v>37.847120522141097</c:v>
                </c:pt>
                <c:pt idx="82988">
                  <c:v>37.847255699048098</c:v>
                </c:pt>
                <c:pt idx="82989">
                  <c:v>37.8473908755225</c:v>
                </c:pt>
                <c:pt idx="82990">
                  <c:v>37.847526051564202</c:v>
                </c:pt>
                <c:pt idx="82991">
                  <c:v>37.847661227173198</c:v>
                </c:pt>
                <c:pt idx="82992">
                  <c:v>37.847796402349502</c:v>
                </c:pt>
                <c:pt idx="82993">
                  <c:v>37.8479315770931</c:v>
                </c:pt>
                <c:pt idx="82994">
                  <c:v>37.848066751404097</c:v>
                </c:pt>
                <c:pt idx="82995">
                  <c:v>37.848201925282297</c:v>
                </c:pt>
                <c:pt idx="82996">
                  <c:v>37.848337098727903</c:v>
                </c:pt>
                <c:pt idx="82997">
                  <c:v>37.848472271740803</c:v>
                </c:pt>
                <c:pt idx="82998">
                  <c:v>37.848607444320997</c:v>
                </c:pt>
                <c:pt idx="82999">
                  <c:v>37.848742616468598</c:v>
                </c:pt>
                <c:pt idx="83000">
                  <c:v>37.848877788183501</c:v>
                </c:pt>
                <c:pt idx="83001">
                  <c:v>37.849012959465703</c:v>
                </c:pt>
                <c:pt idx="83002">
                  <c:v>37.8491481303152</c:v>
                </c:pt>
                <c:pt idx="83003">
                  <c:v>37.849283300732097</c:v>
                </c:pt>
                <c:pt idx="83004">
                  <c:v>37.849418470716301</c:v>
                </c:pt>
                <c:pt idx="83005">
                  <c:v>37.8495536402678</c:v>
                </c:pt>
                <c:pt idx="83006">
                  <c:v>37.849688809386699</c:v>
                </c:pt>
                <c:pt idx="83007">
                  <c:v>37.849823978072898</c:v>
                </c:pt>
                <c:pt idx="83008">
                  <c:v>37.849959146326398</c:v>
                </c:pt>
                <c:pt idx="83009">
                  <c:v>37.850094314147299</c:v>
                </c:pt>
                <c:pt idx="83010">
                  <c:v>37.8502294815355</c:v>
                </c:pt>
                <c:pt idx="83011">
                  <c:v>37.850364648491002</c:v>
                </c:pt>
                <c:pt idx="83012">
                  <c:v>37.850499815013897</c:v>
                </c:pt>
                <c:pt idx="83013">
                  <c:v>37.8506349811042</c:v>
                </c:pt>
                <c:pt idx="83014">
                  <c:v>37.850770146761803</c:v>
                </c:pt>
                <c:pt idx="83015">
                  <c:v>37.8509053119867</c:v>
                </c:pt>
                <c:pt idx="83016">
                  <c:v>37.851040476778998</c:v>
                </c:pt>
                <c:pt idx="83017">
                  <c:v>37.851175641138603</c:v>
                </c:pt>
                <c:pt idx="83018">
                  <c:v>37.851310805065602</c:v>
                </c:pt>
                <c:pt idx="83019">
                  <c:v>37.851445968559901</c:v>
                </c:pt>
                <c:pt idx="83020">
                  <c:v>37.8515811316216</c:v>
                </c:pt>
                <c:pt idx="83021">
                  <c:v>37.8517162942507</c:v>
                </c:pt>
                <c:pt idx="83022">
                  <c:v>37.8518514564471</c:v>
                </c:pt>
                <c:pt idx="83023">
                  <c:v>37.851986618210802</c:v>
                </c:pt>
                <c:pt idx="83024">
                  <c:v>37.852121779542003</c:v>
                </c:pt>
                <c:pt idx="83025">
                  <c:v>37.852256940440398</c:v>
                </c:pt>
                <c:pt idx="83026">
                  <c:v>37.8523921009063</c:v>
                </c:pt>
                <c:pt idx="83027">
                  <c:v>37.852527260939503</c:v>
                </c:pt>
                <c:pt idx="83028">
                  <c:v>37.852662420540099</c:v>
                </c:pt>
                <c:pt idx="83029">
                  <c:v>37.852797579708003</c:v>
                </c:pt>
                <c:pt idx="83030">
                  <c:v>37.8529327384433</c:v>
                </c:pt>
                <c:pt idx="83031">
                  <c:v>37.853067896745998</c:v>
                </c:pt>
                <c:pt idx="83032">
                  <c:v>37.853203054616003</c:v>
                </c:pt>
                <c:pt idx="83033">
                  <c:v>37.853338212053401</c:v>
                </c:pt>
                <c:pt idx="83034">
                  <c:v>37.8534733690582</c:v>
                </c:pt>
                <c:pt idx="83035">
                  <c:v>37.853608525630399</c:v>
                </c:pt>
                <c:pt idx="83036">
                  <c:v>37.853743681769899</c:v>
                </c:pt>
                <c:pt idx="83037">
                  <c:v>37.853878837476799</c:v>
                </c:pt>
                <c:pt idx="83038">
                  <c:v>37.854013992751099</c:v>
                </c:pt>
                <c:pt idx="83039">
                  <c:v>37.8541491475928</c:v>
                </c:pt>
                <c:pt idx="83040">
                  <c:v>37.854284302001801</c:v>
                </c:pt>
                <c:pt idx="83041">
                  <c:v>37.854419455978302</c:v>
                </c:pt>
                <c:pt idx="83042">
                  <c:v>37.854554609522097</c:v>
                </c:pt>
                <c:pt idx="83043">
                  <c:v>37.854689762633299</c:v>
                </c:pt>
                <c:pt idx="83044">
                  <c:v>37.854824915311902</c:v>
                </c:pt>
                <c:pt idx="83045">
                  <c:v>37.854960067557897</c:v>
                </c:pt>
                <c:pt idx="83046">
                  <c:v>37.8550952193713</c:v>
                </c:pt>
                <c:pt idx="83047">
                  <c:v>37.855230370751997</c:v>
                </c:pt>
                <c:pt idx="83048">
                  <c:v>37.8553655217002</c:v>
                </c:pt>
                <c:pt idx="83049">
                  <c:v>37.855500672215697</c:v>
                </c:pt>
                <c:pt idx="83050">
                  <c:v>37.855635822298701</c:v>
                </c:pt>
                <c:pt idx="83051">
                  <c:v>37.855770971948999</c:v>
                </c:pt>
                <c:pt idx="83052">
                  <c:v>37.855906121166797</c:v>
                </c:pt>
                <c:pt idx="83053">
                  <c:v>37.856041269951902</c:v>
                </c:pt>
                <c:pt idx="83054">
                  <c:v>37.8561764183044</c:v>
                </c:pt>
                <c:pt idx="83055">
                  <c:v>37.856311566224399</c:v>
                </c:pt>
                <c:pt idx="83056">
                  <c:v>37.856446713711698</c:v>
                </c:pt>
                <c:pt idx="83057">
                  <c:v>37.856581860766497</c:v>
                </c:pt>
                <c:pt idx="83058">
                  <c:v>37.856717007388603</c:v>
                </c:pt>
                <c:pt idx="83059">
                  <c:v>37.856852153578203</c:v>
                </c:pt>
                <c:pt idx="83060">
                  <c:v>37.856987299335202</c:v>
                </c:pt>
                <c:pt idx="83061">
                  <c:v>37.857122444659502</c:v>
                </c:pt>
                <c:pt idx="83062">
                  <c:v>37.857257589551303</c:v>
                </c:pt>
                <c:pt idx="83063">
                  <c:v>37.857392734010602</c:v>
                </c:pt>
                <c:pt idx="83064">
                  <c:v>37.857527878037203</c:v>
                </c:pt>
                <c:pt idx="83065">
                  <c:v>37.857663021631197</c:v>
                </c:pt>
                <c:pt idx="83066">
                  <c:v>37.857798164792698</c:v>
                </c:pt>
                <c:pt idx="83067">
                  <c:v>37.857933307521598</c:v>
                </c:pt>
                <c:pt idx="83068">
                  <c:v>37.8580684498179</c:v>
                </c:pt>
                <c:pt idx="83069">
                  <c:v>37.858203591681601</c:v>
                </c:pt>
                <c:pt idx="83070">
                  <c:v>37.858338733112703</c:v>
                </c:pt>
                <c:pt idx="83071">
                  <c:v>37.858473874111297</c:v>
                </c:pt>
                <c:pt idx="83072">
                  <c:v>37.858609014677299</c:v>
                </c:pt>
                <c:pt idx="83073">
                  <c:v>37.858744154810701</c:v>
                </c:pt>
                <c:pt idx="83074">
                  <c:v>37.858879294511503</c:v>
                </c:pt>
                <c:pt idx="83075">
                  <c:v>37.859014433779798</c:v>
                </c:pt>
                <c:pt idx="83076">
                  <c:v>37.8591495726155</c:v>
                </c:pt>
                <c:pt idx="83077">
                  <c:v>37.859284711018702</c:v>
                </c:pt>
                <c:pt idx="83078">
                  <c:v>37.859419848989198</c:v>
                </c:pt>
                <c:pt idx="83079">
                  <c:v>37.859554986527201</c:v>
                </c:pt>
                <c:pt idx="83080">
                  <c:v>37.859690123632703</c:v>
                </c:pt>
                <c:pt idx="83081">
                  <c:v>37.859825260305598</c:v>
                </c:pt>
                <c:pt idx="83082">
                  <c:v>37.859960396545901</c:v>
                </c:pt>
                <c:pt idx="83083">
                  <c:v>37.860095532353697</c:v>
                </c:pt>
                <c:pt idx="83084">
                  <c:v>37.860230667728899</c:v>
                </c:pt>
                <c:pt idx="83085">
                  <c:v>37.860365802671502</c:v>
                </c:pt>
                <c:pt idx="83086">
                  <c:v>37.860500937181598</c:v>
                </c:pt>
                <c:pt idx="83087">
                  <c:v>37.860636071259201</c:v>
                </c:pt>
                <c:pt idx="83088">
                  <c:v>37.860771204904097</c:v>
                </c:pt>
                <c:pt idx="83089">
                  <c:v>37.8609063381166</c:v>
                </c:pt>
                <c:pt idx="83090">
                  <c:v>37.861041470896502</c:v>
                </c:pt>
                <c:pt idx="83091">
                  <c:v>37.861176603243798</c:v>
                </c:pt>
                <c:pt idx="83092">
                  <c:v>37.861311735158601</c:v>
                </c:pt>
                <c:pt idx="83093">
                  <c:v>37.861446866640897</c:v>
                </c:pt>
                <c:pt idx="83094">
                  <c:v>37.8615819976906</c:v>
                </c:pt>
                <c:pt idx="83095">
                  <c:v>37.861717128307703</c:v>
                </c:pt>
                <c:pt idx="83096">
                  <c:v>37.861852258492398</c:v>
                </c:pt>
                <c:pt idx="83097">
                  <c:v>37.861987388244401</c:v>
                </c:pt>
                <c:pt idx="83098">
                  <c:v>37.862122517564003</c:v>
                </c:pt>
                <c:pt idx="83099">
                  <c:v>37.862257646450999</c:v>
                </c:pt>
                <c:pt idx="83100">
                  <c:v>37.862392774905501</c:v>
                </c:pt>
                <c:pt idx="83101">
                  <c:v>37.862527902927397</c:v>
                </c:pt>
                <c:pt idx="83102">
                  <c:v>37.862663030516799</c:v>
                </c:pt>
                <c:pt idx="83103">
                  <c:v>37.862798157673701</c:v>
                </c:pt>
                <c:pt idx="83104">
                  <c:v>37.862933284397997</c:v>
                </c:pt>
                <c:pt idx="83105">
                  <c:v>37.863068410689898</c:v>
                </c:pt>
                <c:pt idx="83106">
                  <c:v>37.863203536549101</c:v>
                </c:pt>
                <c:pt idx="83107">
                  <c:v>37.863338661975902</c:v>
                </c:pt>
                <c:pt idx="83108">
                  <c:v>37.863473786970196</c:v>
                </c:pt>
                <c:pt idx="83109">
                  <c:v>37.863608911531898</c:v>
                </c:pt>
                <c:pt idx="83110">
                  <c:v>37.863744035661099</c:v>
                </c:pt>
                <c:pt idx="83111">
                  <c:v>37.863879159357701</c:v>
                </c:pt>
                <c:pt idx="83112">
                  <c:v>37.864014282621902</c:v>
                </c:pt>
                <c:pt idx="83113">
                  <c:v>37.864149405453503</c:v>
                </c:pt>
                <c:pt idx="83114">
                  <c:v>37.864284527852597</c:v>
                </c:pt>
                <c:pt idx="83115">
                  <c:v>37.864419649819297</c:v>
                </c:pt>
                <c:pt idx="83116">
                  <c:v>37.864554771353298</c:v>
                </c:pt>
                <c:pt idx="83117">
                  <c:v>37.864689892454898</c:v>
                </c:pt>
                <c:pt idx="83118">
                  <c:v>37.864825013123998</c:v>
                </c:pt>
                <c:pt idx="83119">
                  <c:v>37.864960133360597</c:v>
                </c:pt>
                <c:pt idx="83120">
                  <c:v>37.865095253164597</c:v>
                </c:pt>
                <c:pt idx="83121">
                  <c:v>37.865230372536203</c:v>
                </c:pt>
                <c:pt idx="83122">
                  <c:v>37.865365491475202</c:v>
                </c:pt>
                <c:pt idx="83123">
                  <c:v>37.865500609981702</c:v>
                </c:pt>
                <c:pt idx="83124">
                  <c:v>37.8656357280558</c:v>
                </c:pt>
                <c:pt idx="83125">
                  <c:v>37.865770845697298</c:v>
                </c:pt>
                <c:pt idx="83126">
                  <c:v>37.865905962906297</c:v>
                </c:pt>
                <c:pt idx="83127">
                  <c:v>37.866041079682901</c:v>
                </c:pt>
                <c:pt idx="83128">
                  <c:v>37.866176196026899</c:v>
                </c:pt>
                <c:pt idx="83129">
                  <c:v>37.866311311938503</c:v>
                </c:pt>
                <c:pt idx="83130">
                  <c:v>37.8664464274175</c:v>
                </c:pt>
                <c:pt idx="83131">
                  <c:v>37.866581542464097</c:v>
                </c:pt>
                <c:pt idx="83132">
                  <c:v>37.866716657078101</c:v>
                </c:pt>
                <c:pt idx="83133">
                  <c:v>37.866851771259697</c:v>
                </c:pt>
                <c:pt idx="83134">
                  <c:v>37.866986885008799</c:v>
                </c:pt>
                <c:pt idx="83135">
                  <c:v>37.867121998325402</c:v>
                </c:pt>
                <c:pt idx="83136">
                  <c:v>37.867257111209497</c:v>
                </c:pt>
                <c:pt idx="83137">
                  <c:v>37.867392223661199</c:v>
                </c:pt>
                <c:pt idx="83138">
                  <c:v>37.8675273356803</c:v>
                </c:pt>
                <c:pt idx="83139">
                  <c:v>37.867662447267001</c:v>
                </c:pt>
                <c:pt idx="83140">
                  <c:v>37.867797558421202</c:v>
                </c:pt>
                <c:pt idx="83141">
                  <c:v>37.867932669142903</c:v>
                </c:pt>
                <c:pt idx="83142">
                  <c:v>37.868067779432103</c:v>
                </c:pt>
                <c:pt idx="83143">
                  <c:v>37.868202889288902</c:v>
                </c:pt>
                <c:pt idx="83144">
                  <c:v>37.868337998713201</c:v>
                </c:pt>
                <c:pt idx="83145">
                  <c:v>37.868473107705</c:v>
                </c:pt>
                <c:pt idx="83146">
                  <c:v>37.868608216264299</c:v>
                </c:pt>
                <c:pt idx="83147">
                  <c:v>37.868743324391197</c:v>
                </c:pt>
                <c:pt idx="83148">
                  <c:v>37.868878432085602</c:v>
                </c:pt>
                <c:pt idx="83149">
                  <c:v>37.869013539347499</c:v>
                </c:pt>
                <c:pt idx="83150">
                  <c:v>37.869148646176903</c:v>
                </c:pt>
                <c:pt idx="83151">
                  <c:v>37.869283752573899</c:v>
                </c:pt>
                <c:pt idx="83152">
                  <c:v>37.869418858538502</c:v>
                </c:pt>
                <c:pt idx="83153">
                  <c:v>37.869553964070597</c:v>
                </c:pt>
                <c:pt idx="83154">
                  <c:v>37.8696890691702</c:v>
                </c:pt>
                <c:pt idx="83155">
                  <c:v>37.869824173837301</c:v>
                </c:pt>
                <c:pt idx="83156">
                  <c:v>37.869959278072002</c:v>
                </c:pt>
                <c:pt idx="83157">
                  <c:v>37.870094381874203</c:v>
                </c:pt>
                <c:pt idx="83158">
                  <c:v>37.870229485244003</c:v>
                </c:pt>
                <c:pt idx="83159">
                  <c:v>37.870364588181403</c:v>
                </c:pt>
                <c:pt idx="83160">
                  <c:v>37.870499690686202</c:v>
                </c:pt>
                <c:pt idx="83161">
                  <c:v>37.8706347927587</c:v>
                </c:pt>
                <c:pt idx="83162">
                  <c:v>37.870769894398599</c:v>
                </c:pt>
                <c:pt idx="83163">
                  <c:v>37.870904995606203</c:v>
                </c:pt>
                <c:pt idx="83164">
                  <c:v>37.871040096381201</c:v>
                </c:pt>
                <c:pt idx="83165">
                  <c:v>37.871175196723897</c:v>
                </c:pt>
                <c:pt idx="83166">
                  <c:v>37.8713102966341</c:v>
                </c:pt>
                <c:pt idx="83167">
                  <c:v>37.871445396111802</c:v>
                </c:pt>
                <c:pt idx="83168">
                  <c:v>37.871580495157097</c:v>
                </c:pt>
                <c:pt idx="83169">
                  <c:v>37.871715593769999</c:v>
                </c:pt>
                <c:pt idx="83170">
                  <c:v>37.871850691950399</c:v>
                </c:pt>
                <c:pt idx="83171">
                  <c:v>37.8719857896984</c:v>
                </c:pt>
                <c:pt idx="83172">
                  <c:v>37.872120887013999</c:v>
                </c:pt>
                <c:pt idx="83173">
                  <c:v>37.872255983897098</c:v>
                </c:pt>
                <c:pt idx="83174">
                  <c:v>37.872391080347803</c:v>
                </c:pt>
                <c:pt idx="83175">
                  <c:v>37.872526176366001</c:v>
                </c:pt>
                <c:pt idx="83176">
                  <c:v>37.872661271951799</c:v>
                </c:pt>
                <c:pt idx="83177">
                  <c:v>37.872796367105202</c:v>
                </c:pt>
                <c:pt idx="83178">
                  <c:v>37.872931461826198</c:v>
                </c:pt>
                <c:pt idx="83179">
                  <c:v>37.873066556114701</c:v>
                </c:pt>
                <c:pt idx="83180">
                  <c:v>37.873201649970902</c:v>
                </c:pt>
                <c:pt idx="83181">
                  <c:v>37.873336743394603</c:v>
                </c:pt>
                <c:pt idx="83182">
                  <c:v>37.873471836385797</c:v>
                </c:pt>
                <c:pt idx="83183">
                  <c:v>37.873606928944703</c:v>
                </c:pt>
                <c:pt idx="83184">
                  <c:v>37.873742021071102</c:v>
                </c:pt>
                <c:pt idx="83185">
                  <c:v>37.873877112765101</c:v>
                </c:pt>
                <c:pt idx="83186">
                  <c:v>37.874012204026698</c:v>
                </c:pt>
                <c:pt idx="83187">
                  <c:v>37.874147294855902</c:v>
                </c:pt>
                <c:pt idx="83188">
                  <c:v>37.874282385252698</c:v>
                </c:pt>
                <c:pt idx="83189">
                  <c:v>37.874417475217001</c:v>
                </c:pt>
                <c:pt idx="83190">
                  <c:v>37.874552564749003</c:v>
                </c:pt>
                <c:pt idx="83191">
                  <c:v>37.874687653848497</c:v>
                </c:pt>
                <c:pt idx="83192">
                  <c:v>37.874822742515697</c:v>
                </c:pt>
                <c:pt idx="83193">
                  <c:v>37.874957830750397</c:v>
                </c:pt>
                <c:pt idx="83194">
                  <c:v>37.875092918552703</c:v>
                </c:pt>
                <c:pt idx="83195">
                  <c:v>37.875228005922601</c:v>
                </c:pt>
                <c:pt idx="83196">
                  <c:v>37.875363092860098</c:v>
                </c:pt>
                <c:pt idx="83197">
                  <c:v>37.875498179365202</c:v>
                </c:pt>
                <c:pt idx="83198">
                  <c:v>37.875633265437898</c:v>
                </c:pt>
                <c:pt idx="83199">
                  <c:v>37.8757683510782</c:v>
                </c:pt>
                <c:pt idx="83200">
                  <c:v>37.875903436286102</c:v>
                </c:pt>
                <c:pt idx="83201">
                  <c:v>37.876038521061702</c:v>
                </c:pt>
                <c:pt idx="83202">
                  <c:v>37.876173605404801</c:v>
                </c:pt>
                <c:pt idx="83203">
                  <c:v>37.876308689315501</c:v>
                </c:pt>
                <c:pt idx="83204">
                  <c:v>37.876443772793898</c:v>
                </c:pt>
                <c:pt idx="83205">
                  <c:v>37.876578855839803</c:v>
                </c:pt>
                <c:pt idx="83206">
                  <c:v>37.876713938453399</c:v>
                </c:pt>
                <c:pt idx="83207">
                  <c:v>37.876849020634502</c:v>
                </c:pt>
                <c:pt idx="83208">
                  <c:v>37.876984102383297</c:v>
                </c:pt>
                <c:pt idx="83209">
                  <c:v>37.877119183699698</c:v>
                </c:pt>
                <c:pt idx="83210">
                  <c:v>37.877254264583698</c:v>
                </c:pt>
                <c:pt idx="83211">
                  <c:v>37.877389345035397</c:v>
                </c:pt>
                <c:pt idx="83212">
                  <c:v>37.877524425054602</c:v>
                </c:pt>
                <c:pt idx="83213">
                  <c:v>37.8776595046415</c:v>
                </c:pt>
                <c:pt idx="83214">
                  <c:v>37.877794583796003</c:v>
                </c:pt>
                <c:pt idx="83215">
                  <c:v>37.877929662518099</c:v>
                </c:pt>
                <c:pt idx="83216">
                  <c:v>37.878064740807901</c:v>
                </c:pt>
                <c:pt idx="83217">
                  <c:v>37.878199818665202</c:v>
                </c:pt>
                <c:pt idx="83218">
                  <c:v>37.878334896090301</c:v>
                </c:pt>
                <c:pt idx="83219">
                  <c:v>37.8784699730829</c:v>
                </c:pt>
                <c:pt idx="83220">
                  <c:v>37.878605049643099</c:v>
                </c:pt>
                <c:pt idx="83221">
                  <c:v>37.878740125771003</c:v>
                </c:pt>
                <c:pt idx="83222">
                  <c:v>37.878875201466599</c:v>
                </c:pt>
                <c:pt idx="83223">
                  <c:v>37.879010276729701</c:v>
                </c:pt>
                <c:pt idx="83224">
                  <c:v>37.879145351560503</c:v>
                </c:pt>
                <c:pt idx="83225">
                  <c:v>37.879280425959003</c:v>
                </c:pt>
                <c:pt idx="83226">
                  <c:v>37.879415499925003</c:v>
                </c:pt>
                <c:pt idx="83227">
                  <c:v>37.879550573458701</c:v>
                </c:pt>
                <c:pt idx="83228">
                  <c:v>37.879685646560098</c:v>
                </c:pt>
                <c:pt idx="83229">
                  <c:v>37.879820719229102</c:v>
                </c:pt>
                <c:pt idx="83230">
                  <c:v>37.879955791465697</c:v>
                </c:pt>
                <c:pt idx="83231">
                  <c:v>37.880090863269999</c:v>
                </c:pt>
                <c:pt idx="83232">
                  <c:v>37.880225934641999</c:v>
                </c:pt>
                <c:pt idx="83233">
                  <c:v>37.880361005581598</c:v>
                </c:pt>
                <c:pt idx="83234">
                  <c:v>37.880496076088797</c:v>
                </c:pt>
                <c:pt idx="83235">
                  <c:v>37.880631146163701</c:v>
                </c:pt>
                <c:pt idx="83236">
                  <c:v>37.880766215806197</c:v>
                </c:pt>
                <c:pt idx="83237">
                  <c:v>37.8809012850164</c:v>
                </c:pt>
                <c:pt idx="83238">
                  <c:v>37.8810363537943</c:v>
                </c:pt>
                <c:pt idx="83239">
                  <c:v>37.881171422139801</c:v>
                </c:pt>
                <c:pt idx="83240">
                  <c:v>37.8813064900529</c:v>
                </c:pt>
                <c:pt idx="83241">
                  <c:v>37.881441557533797</c:v>
                </c:pt>
                <c:pt idx="83242">
                  <c:v>37.881576624582202</c:v>
                </c:pt>
                <c:pt idx="83243">
                  <c:v>37.881711691198397</c:v>
                </c:pt>
                <c:pt idx="83244">
                  <c:v>37.881846757382199</c:v>
                </c:pt>
                <c:pt idx="83245">
                  <c:v>37.8819818231337</c:v>
                </c:pt>
                <c:pt idx="83246">
                  <c:v>37.882116888452799</c:v>
                </c:pt>
                <c:pt idx="83247">
                  <c:v>37.882251953339598</c:v>
                </c:pt>
                <c:pt idx="83248">
                  <c:v>37.882387017794102</c:v>
                </c:pt>
                <c:pt idx="83249">
                  <c:v>37.882522081816298</c:v>
                </c:pt>
                <c:pt idx="83250">
                  <c:v>37.8826571454061</c:v>
                </c:pt>
                <c:pt idx="83251">
                  <c:v>37.8827922085636</c:v>
                </c:pt>
                <c:pt idx="83252">
                  <c:v>37.8829272712888</c:v>
                </c:pt>
                <c:pt idx="83253">
                  <c:v>37.883062333581599</c:v>
                </c:pt>
                <c:pt idx="83254">
                  <c:v>37.883197395442103</c:v>
                </c:pt>
                <c:pt idx="83255">
                  <c:v>37.883332456870299</c:v>
                </c:pt>
                <c:pt idx="83256">
                  <c:v>37.883467517866201</c:v>
                </c:pt>
                <c:pt idx="83257">
                  <c:v>37.883602578429802</c:v>
                </c:pt>
                <c:pt idx="83258">
                  <c:v>37.883737638561001</c:v>
                </c:pt>
                <c:pt idx="83259">
                  <c:v>37.883872698259999</c:v>
                </c:pt>
                <c:pt idx="83260">
                  <c:v>37.884007757526597</c:v>
                </c:pt>
                <c:pt idx="83261">
                  <c:v>37.8841428163609</c:v>
                </c:pt>
                <c:pt idx="83262">
                  <c:v>37.884277874762901</c:v>
                </c:pt>
                <c:pt idx="83263">
                  <c:v>37.884412932732602</c:v>
                </c:pt>
                <c:pt idx="83264">
                  <c:v>37.884547990269901</c:v>
                </c:pt>
                <c:pt idx="83265">
                  <c:v>37.884683047374999</c:v>
                </c:pt>
                <c:pt idx="83266">
                  <c:v>37.884818104047802</c:v>
                </c:pt>
                <c:pt idx="83267">
                  <c:v>37.884953160288298</c:v>
                </c:pt>
                <c:pt idx="83268">
                  <c:v>37.885088216096399</c:v>
                </c:pt>
                <c:pt idx="83269">
                  <c:v>37.885223271472299</c:v>
                </c:pt>
                <c:pt idx="83270">
                  <c:v>37.885358326415798</c:v>
                </c:pt>
                <c:pt idx="83271">
                  <c:v>37.885493380927102</c:v>
                </c:pt>
                <c:pt idx="83272">
                  <c:v>37.885628435005998</c:v>
                </c:pt>
                <c:pt idx="83273">
                  <c:v>37.885763488652699</c:v>
                </c:pt>
                <c:pt idx="83274">
                  <c:v>37.8858985418671</c:v>
                </c:pt>
                <c:pt idx="83275">
                  <c:v>37.886033594649099</c:v>
                </c:pt>
                <c:pt idx="83276">
                  <c:v>37.886168646998897</c:v>
                </c:pt>
                <c:pt idx="83277">
                  <c:v>37.8863036989164</c:v>
                </c:pt>
                <c:pt idx="83278">
                  <c:v>37.886438750401602</c:v>
                </c:pt>
                <c:pt idx="83279">
                  <c:v>37.886573801454503</c:v>
                </c:pt>
                <c:pt idx="83280">
                  <c:v>37.886708852075202</c:v>
                </c:pt>
                <c:pt idx="83281">
                  <c:v>37.8868439022635</c:v>
                </c:pt>
                <c:pt idx="83282">
                  <c:v>37.886978952019597</c:v>
                </c:pt>
                <c:pt idx="83283">
                  <c:v>37.887114001343399</c:v>
                </c:pt>
                <c:pt idx="83284">
                  <c:v>37.8872490502349</c:v>
                </c:pt>
                <c:pt idx="83285">
                  <c:v>37.887384098694099</c:v>
                </c:pt>
                <c:pt idx="83286">
                  <c:v>37.887519146720997</c:v>
                </c:pt>
                <c:pt idx="83287">
                  <c:v>37.887654194315701</c:v>
                </c:pt>
                <c:pt idx="83288">
                  <c:v>37.887789241478103</c:v>
                </c:pt>
                <c:pt idx="83289">
                  <c:v>37.887924288208197</c:v>
                </c:pt>
                <c:pt idx="83290">
                  <c:v>37.888059334506003</c:v>
                </c:pt>
                <c:pt idx="83291">
                  <c:v>37.888194380371601</c:v>
                </c:pt>
                <c:pt idx="83292">
                  <c:v>37.888329425804898</c:v>
                </c:pt>
                <c:pt idx="83293">
                  <c:v>37.8884644708059</c:v>
                </c:pt>
                <c:pt idx="83294">
                  <c:v>37.8885995153747</c:v>
                </c:pt>
                <c:pt idx="83295">
                  <c:v>37.8887345595112</c:v>
                </c:pt>
                <c:pt idx="83296">
                  <c:v>37.888869603215397</c:v>
                </c:pt>
                <c:pt idx="83297">
                  <c:v>37.8890046464874</c:v>
                </c:pt>
                <c:pt idx="83298">
                  <c:v>37.889139689327102</c:v>
                </c:pt>
                <c:pt idx="83299">
                  <c:v>37.889274731734602</c:v>
                </c:pt>
                <c:pt idx="83300">
                  <c:v>37.889409773709801</c:v>
                </c:pt>
                <c:pt idx="83301">
                  <c:v>37.889544815252698</c:v>
                </c:pt>
                <c:pt idx="83302">
                  <c:v>37.889679856363401</c:v>
                </c:pt>
                <c:pt idx="83303">
                  <c:v>37.889814897041802</c:v>
                </c:pt>
                <c:pt idx="83304">
                  <c:v>37.889949937288002</c:v>
                </c:pt>
                <c:pt idx="83305">
                  <c:v>37.8900849771019</c:v>
                </c:pt>
                <c:pt idx="83306">
                  <c:v>37.890220016483603</c:v>
                </c:pt>
                <c:pt idx="83307">
                  <c:v>37.890355055432998</c:v>
                </c:pt>
                <c:pt idx="83308">
                  <c:v>37.890490093950199</c:v>
                </c:pt>
                <c:pt idx="83309">
                  <c:v>37.890625132035098</c:v>
                </c:pt>
                <c:pt idx="83310">
                  <c:v>37.890760169687802</c:v>
                </c:pt>
                <c:pt idx="83311">
                  <c:v>37.890895206908198</c:v>
                </c:pt>
                <c:pt idx="83312">
                  <c:v>37.891030243696399</c:v>
                </c:pt>
                <c:pt idx="83313">
                  <c:v>37.891165280052398</c:v>
                </c:pt>
                <c:pt idx="83314">
                  <c:v>37.891300315976103</c:v>
                </c:pt>
                <c:pt idx="83315">
                  <c:v>37.891435351467599</c:v>
                </c:pt>
                <c:pt idx="83316">
                  <c:v>37.891570386526801</c:v>
                </c:pt>
                <c:pt idx="83317">
                  <c:v>37.891705421153802</c:v>
                </c:pt>
                <c:pt idx="83318">
                  <c:v>37.8918404553486</c:v>
                </c:pt>
                <c:pt idx="83319">
                  <c:v>37.891975489111097</c:v>
                </c:pt>
                <c:pt idx="83320">
                  <c:v>37.892110522441399</c:v>
                </c:pt>
                <c:pt idx="83321">
                  <c:v>37.8922455553395</c:v>
                </c:pt>
                <c:pt idx="83322">
                  <c:v>37.892380587805398</c:v>
                </c:pt>
                <c:pt idx="83323">
                  <c:v>37.892515619839003</c:v>
                </c:pt>
                <c:pt idx="83324">
                  <c:v>37.892650651440398</c:v>
                </c:pt>
                <c:pt idx="83325">
                  <c:v>37.892785682609599</c:v>
                </c:pt>
                <c:pt idx="83326">
                  <c:v>37.892920713346498</c:v>
                </c:pt>
                <c:pt idx="83327">
                  <c:v>37.893055743651203</c:v>
                </c:pt>
                <c:pt idx="83328">
                  <c:v>37.893190773523798</c:v>
                </c:pt>
                <c:pt idx="83329">
                  <c:v>37.893325802964</c:v>
                </c:pt>
                <c:pt idx="83330">
                  <c:v>37.893460831972099</c:v>
                </c:pt>
                <c:pt idx="83331">
                  <c:v>37.893595860547997</c:v>
                </c:pt>
                <c:pt idx="83332">
                  <c:v>37.8937308886916</c:v>
                </c:pt>
                <c:pt idx="83333">
                  <c:v>37.893865916403101</c:v>
                </c:pt>
                <c:pt idx="83334">
                  <c:v>37.8940009436823</c:v>
                </c:pt>
                <c:pt idx="83335">
                  <c:v>37.894135970529298</c:v>
                </c:pt>
                <c:pt idx="83336">
                  <c:v>37.894270996944101</c:v>
                </c:pt>
                <c:pt idx="83337">
                  <c:v>37.894406022926702</c:v>
                </c:pt>
                <c:pt idx="83338">
                  <c:v>37.894541048477102</c:v>
                </c:pt>
                <c:pt idx="83339">
                  <c:v>37.894676073595299</c:v>
                </c:pt>
                <c:pt idx="83340">
                  <c:v>37.894811098281203</c:v>
                </c:pt>
                <c:pt idx="83341">
                  <c:v>37.894946122535003</c:v>
                </c:pt>
                <c:pt idx="83342">
                  <c:v>37.895081146356603</c:v>
                </c:pt>
                <c:pt idx="83343">
                  <c:v>37.895216169746</c:v>
                </c:pt>
                <c:pt idx="83344">
                  <c:v>37.895351192703103</c:v>
                </c:pt>
                <c:pt idx="83345">
                  <c:v>37.895486215228097</c:v>
                </c:pt>
                <c:pt idx="83346">
                  <c:v>37.895621237320903</c:v>
                </c:pt>
                <c:pt idx="83347">
                  <c:v>37.8957562589815</c:v>
                </c:pt>
                <c:pt idx="83348">
                  <c:v>37.895891280209902</c:v>
                </c:pt>
                <c:pt idx="83349">
                  <c:v>37.896026301006103</c:v>
                </c:pt>
                <c:pt idx="83350">
                  <c:v>37.896161321370101</c:v>
                </c:pt>
                <c:pt idx="83351">
                  <c:v>37.896296341301998</c:v>
                </c:pt>
                <c:pt idx="83352">
                  <c:v>37.8964313608016</c:v>
                </c:pt>
                <c:pt idx="83353">
                  <c:v>37.8965663798691</c:v>
                </c:pt>
                <c:pt idx="83354">
                  <c:v>37.896701398504398</c:v>
                </c:pt>
                <c:pt idx="83355">
                  <c:v>37.896836416707501</c:v>
                </c:pt>
                <c:pt idx="83356">
                  <c:v>37.896971434478402</c:v>
                </c:pt>
                <c:pt idx="83357">
                  <c:v>37.897106451817102</c:v>
                </c:pt>
                <c:pt idx="83358">
                  <c:v>37.897241468723699</c:v>
                </c:pt>
                <c:pt idx="83359">
                  <c:v>37.897376485198002</c:v>
                </c:pt>
                <c:pt idx="83360">
                  <c:v>37.897511501240203</c:v>
                </c:pt>
                <c:pt idx="83361">
                  <c:v>37.897646516850301</c:v>
                </c:pt>
                <c:pt idx="83362">
                  <c:v>37.897781532028098</c:v>
                </c:pt>
                <c:pt idx="83363">
                  <c:v>37.8979165467738</c:v>
                </c:pt>
                <c:pt idx="83364">
                  <c:v>37.8980515610873</c:v>
                </c:pt>
                <c:pt idx="83365">
                  <c:v>37.898186574968697</c:v>
                </c:pt>
                <c:pt idx="83366">
                  <c:v>37.898321588417801</c:v>
                </c:pt>
                <c:pt idx="83367">
                  <c:v>37.898456601434901</c:v>
                </c:pt>
                <c:pt idx="83368">
                  <c:v>37.898591614019701</c:v>
                </c:pt>
                <c:pt idx="83369">
                  <c:v>37.898726626172397</c:v>
                </c:pt>
                <c:pt idx="83370">
                  <c:v>37.8988616378929</c:v>
                </c:pt>
                <c:pt idx="83371">
                  <c:v>37.898996649181299</c:v>
                </c:pt>
                <c:pt idx="83372">
                  <c:v>37.899131660037497</c:v>
                </c:pt>
                <c:pt idx="83373">
                  <c:v>37.8992666704615</c:v>
                </c:pt>
                <c:pt idx="83374">
                  <c:v>37.899401680453401</c:v>
                </c:pt>
                <c:pt idx="83375">
                  <c:v>37.8995366900131</c:v>
                </c:pt>
                <c:pt idx="83376">
                  <c:v>37.899671699140697</c:v>
                </c:pt>
                <c:pt idx="83377">
                  <c:v>37.899806707836198</c:v>
                </c:pt>
                <c:pt idx="83378">
                  <c:v>37.899941716099399</c:v>
                </c:pt>
                <c:pt idx="83379">
                  <c:v>37.900076723930603</c:v>
                </c:pt>
                <c:pt idx="83380">
                  <c:v>37.900211731329499</c:v>
                </c:pt>
                <c:pt idx="83381">
                  <c:v>37.900346738296399</c:v>
                </c:pt>
                <c:pt idx="83382">
                  <c:v>37.900481744831097</c:v>
                </c:pt>
                <c:pt idx="83383">
                  <c:v>37.900616750933601</c:v>
                </c:pt>
                <c:pt idx="83384">
                  <c:v>37.900751756604002</c:v>
                </c:pt>
                <c:pt idx="83385">
                  <c:v>37.900886761842301</c:v>
                </c:pt>
                <c:pt idx="83386">
                  <c:v>37.901021766648398</c:v>
                </c:pt>
                <c:pt idx="83387">
                  <c:v>37.9011567710224</c:v>
                </c:pt>
                <c:pt idx="83388">
                  <c:v>37.9012917749642</c:v>
                </c:pt>
                <c:pt idx="83389">
                  <c:v>37.901426778473898</c:v>
                </c:pt>
                <c:pt idx="83390">
                  <c:v>37.9015617815515</c:v>
                </c:pt>
                <c:pt idx="83391">
                  <c:v>37.901696784196901</c:v>
                </c:pt>
                <c:pt idx="83392">
                  <c:v>37.901831786410199</c:v>
                </c:pt>
                <c:pt idx="83393">
                  <c:v>37.901966788191402</c:v>
                </c:pt>
                <c:pt idx="83394">
                  <c:v>37.902101789540502</c:v>
                </c:pt>
                <c:pt idx="83395">
                  <c:v>37.902236790457401</c:v>
                </c:pt>
                <c:pt idx="83396">
                  <c:v>37.902371790942198</c:v>
                </c:pt>
                <c:pt idx="83397">
                  <c:v>37.902506790994899</c:v>
                </c:pt>
                <c:pt idx="83398">
                  <c:v>37.902641790615398</c:v>
                </c:pt>
                <c:pt idx="83399">
                  <c:v>37.902776789803902</c:v>
                </c:pt>
                <c:pt idx="83400">
                  <c:v>37.902911788560203</c:v>
                </c:pt>
                <c:pt idx="83401">
                  <c:v>37.903046786884403</c:v>
                </c:pt>
                <c:pt idx="83402">
                  <c:v>37.9031817847764</c:v>
                </c:pt>
                <c:pt idx="83403">
                  <c:v>37.903316782236402</c:v>
                </c:pt>
                <c:pt idx="83404">
                  <c:v>37.903451779264202</c:v>
                </c:pt>
                <c:pt idx="83405">
                  <c:v>37.903586775859999</c:v>
                </c:pt>
                <c:pt idx="83406">
                  <c:v>37.903721772023601</c:v>
                </c:pt>
                <c:pt idx="83407">
                  <c:v>37.903856767755101</c:v>
                </c:pt>
                <c:pt idx="83408">
                  <c:v>37.903991763054499</c:v>
                </c:pt>
                <c:pt idx="83409">
                  <c:v>37.904126757921802</c:v>
                </c:pt>
                <c:pt idx="83410">
                  <c:v>37.904261752356902</c:v>
                </c:pt>
                <c:pt idx="83411">
                  <c:v>37.90439674636</c:v>
                </c:pt>
                <c:pt idx="83412">
                  <c:v>37.904531739931002</c:v>
                </c:pt>
                <c:pt idx="83413">
                  <c:v>37.904666733069902</c:v>
                </c:pt>
                <c:pt idx="83414">
                  <c:v>37.904801725776601</c:v>
                </c:pt>
                <c:pt idx="83415">
                  <c:v>37.904936718051303</c:v>
                </c:pt>
                <c:pt idx="83416">
                  <c:v>37.905071709893903</c:v>
                </c:pt>
                <c:pt idx="83417">
                  <c:v>37.905206701304401</c:v>
                </c:pt>
                <c:pt idx="83418">
                  <c:v>37.905341692282697</c:v>
                </c:pt>
                <c:pt idx="83419">
                  <c:v>37.905476682828997</c:v>
                </c:pt>
                <c:pt idx="83420">
                  <c:v>37.905611672943202</c:v>
                </c:pt>
                <c:pt idx="83421">
                  <c:v>37.905746662625297</c:v>
                </c:pt>
                <c:pt idx="83422">
                  <c:v>37.905881651875298</c:v>
                </c:pt>
                <c:pt idx="83423">
                  <c:v>37.906016640693203</c:v>
                </c:pt>
                <c:pt idx="83424">
                  <c:v>37.906151629079098</c:v>
                </c:pt>
                <c:pt idx="83425">
                  <c:v>37.906286617032798</c:v>
                </c:pt>
                <c:pt idx="83426">
                  <c:v>37.906421604554502</c:v>
                </c:pt>
                <c:pt idx="83427">
                  <c:v>37.906556591644097</c:v>
                </c:pt>
                <c:pt idx="83428">
                  <c:v>37.906691578301597</c:v>
                </c:pt>
                <c:pt idx="83429">
                  <c:v>37.906826564527002</c:v>
                </c:pt>
                <c:pt idx="83430">
                  <c:v>37.906961550320297</c:v>
                </c:pt>
                <c:pt idx="83431">
                  <c:v>37.907096535681603</c:v>
                </c:pt>
                <c:pt idx="83432">
                  <c:v>37.9072315206108</c:v>
                </c:pt>
                <c:pt idx="83433">
                  <c:v>37.907366505107902</c:v>
                </c:pt>
                <c:pt idx="83434">
                  <c:v>37.907501489172901</c:v>
                </c:pt>
                <c:pt idx="83435">
                  <c:v>37.907636472805898</c:v>
                </c:pt>
                <c:pt idx="83436">
                  <c:v>37.907771456006799</c:v>
                </c:pt>
                <c:pt idx="83437">
                  <c:v>37.907906438775598</c:v>
                </c:pt>
                <c:pt idx="83438">
                  <c:v>37.908041421112401</c:v>
                </c:pt>
                <c:pt idx="83439">
                  <c:v>37.908176403017102</c:v>
                </c:pt>
                <c:pt idx="83440">
                  <c:v>37.9083113844897</c:v>
                </c:pt>
                <c:pt idx="83441">
                  <c:v>37.908446365530303</c:v>
                </c:pt>
                <c:pt idx="83442">
                  <c:v>37.908581346138803</c:v>
                </c:pt>
                <c:pt idx="83443">
                  <c:v>37.908716326315201</c:v>
                </c:pt>
                <c:pt idx="83444">
                  <c:v>37.908851306059603</c:v>
                </c:pt>
                <c:pt idx="83445">
                  <c:v>37.908986285371903</c:v>
                </c:pt>
                <c:pt idx="83446">
                  <c:v>37.9091212642522</c:v>
                </c:pt>
                <c:pt idx="83447">
                  <c:v>37.909256242700401</c:v>
                </c:pt>
                <c:pt idx="83448">
                  <c:v>37.9093912207166</c:v>
                </c:pt>
                <c:pt idx="83449">
                  <c:v>37.909526198300703</c:v>
                </c:pt>
                <c:pt idx="83450">
                  <c:v>37.909661175452698</c:v>
                </c:pt>
                <c:pt idx="83451">
                  <c:v>37.909796152172703</c:v>
                </c:pt>
                <c:pt idx="83452">
                  <c:v>37.909931128460698</c:v>
                </c:pt>
                <c:pt idx="83453">
                  <c:v>37.910066104316599</c:v>
                </c:pt>
                <c:pt idx="83454">
                  <c:v>37.910201079740503</c:v>
                </c:pt>
                <c:pt idx="83455">
                  <c:v>37.910336054732298</c:v>
                </c:pt>
                <c:pt idx="83456">
                  <c:v>37.910471029292097</c:v>
                </c:pt>
                <c:pt idx="83457">
                  <c:v>37.910606003419801</c:v>
                </c:pt>
                <c:pt idx="83458">
                  <c:v>37.910740977115502</c:v>
                </c:pt>
                <c:pt idx="83459">
                  <c:v>37.9108759503792</c:v>
                </c:pt>
                <c:pt idx="83460">
                  <c:v>37.911010923210803</c:v>
                </c:pt>
                <c:pt idx="83461">
                  <c:v>37.911145895610403</c:v>
                </c:pt>
                <c:pt idx="83462">
                  <c:v>37.911280867577901</c:v>
                </c:pt>
                <c:pt idx="83463">
                  <c:v>37.911415839113403</c:v>
                </c:pt>
                <c:pt idx="83464">
                  <c:v>37.911550810216902</c:v>
                </c:pt>
                <c:pt idx="83465">
                  <c:v>37.911685780888398</c:v>
                </c:pt>
                <c:pt idx="83466">
                  <c:v>37.911820751127799</c:v>
                </c:pt>
                <c:pt idx="83467">
                  <c:v>37.911955720935197</c:v>
                </c:pt>
                <c:pt idx="83468">
                  <c:v>37.912090690310499</c:v>
                </c:pt>
                <c:pt idx="83469">
                  <c:v>37.912225659253899</c:v>
                </c:pt>
                <c:pt idx="83470">
                  <c:v>37.912360627765203</c:v>
                </c:pt>
                <c:pt idx="83471">
                  <c:v>37.912495595844497</c:v>
                </c:pt>
                <c:pt idx="83472">
                  <c:v>37.912630563491803</c:v>
                </c:pt>
                <c:pt idx="83473">
                  <c:v>37.912765530706999</c:v>
                </c:pt>
                <c:pt idx="83474">
                  <c:v>37.912900497490298</c:v>
                </c:pt>
                <c:pt idx="83475">
                  <c:v>37.913035463841503</c:v>
                </c:pt>
                <c:pt idx="83476">
                  <c:v>37.913170429760697</c:v>
                </c:pt>
                <c:pt idx="83477">
                  <c:v>37.913305395247903</c:v>
                </c:pt>
                <c:pt idx="83478">
                  <c:v>37.913440360303099</c:v>
                </c:pt>
                <c:pt idx="83479">
                  <c:v>37.913575324926299</c:v>
                </c:pt>
                <c:pt idx="83480">
                  <c:v>37.913710289117397</c:v>
                </c:pt>
                <c:pt idx="83481">
                  <c:v>37.913845252876598</c:v>
                </c:pt>
                <c:pt idx="83482">
                  <c:v>37.913980216203697</c:v>
                </c:pt>
                <c:pt idx="83483">
                  <c:v>37.9141151790989</c:v>
                </c:pt>
                <c:pt idx="83484">
                  <c:v>37.914250141562</c:v>
                </c:pt>
                <c:pt idx="83485">
                  <c:v>37.914385103593098</c:v>
                </c:pt>
                <c:pt idx="83486">
                  <c:v>37.914520065192299</c:v>
                </c:pt>
                <c:pt idx="83487">
                  <c:v>37.914655026359398</c:v>
                </c:pt>
                <c:pt idx="83488">
                  <c:v>37.914789987094501</c:v>
                </c:pt>
                <c:pt idx="83489">
                  <c:v>37.914924947397701</c:v>
                </c:pt>
                <c:pt idx="83490">
                  <c:v>37.915059907268798</c:v>
                </c:pt>
                <c:pt idx="83491">
                  <c:v>37.915194866707999</c:v>
                </c:pt>
                <c:pt idx="83492">
                  <c:v>37.915329825715098</c:v>
                </c:pt>
                <c:pt idx="83493">
                  <c:v>37.9154647842903</c:v>
                </c:pt>
                <c:pt idx="83494">
                  <c:v>37.9155997424334</c:v>
                </c:pt>
                <c:pt idx="83495">
                  <c:v>37.915734700144597</c:v>
                </c:pt>
                <c:pt idx="83496">
                  <c:v>37.915869657423798</c:v>
                </c:pt>
                <c:pt idx="83497">
                  <c:v>37.916004614271003</c:v>
                </c:pt>
                <c:pt idx="83498">
                  <c:v>37.916139570686298</c:v>
                </c:pt>
                <c:pt idx="83499">
                  <c:v>37.916274526669497</c:v>
                </c:pt>
                <c:pt idx="83500">
                  <c:v>37.9164094822208</c:v>
                </c:pt>
                <c:pt idx="83501">
                  <c:v>37.916544437340001</c:v>
                </c:pt>
                <c:pt idx="83502">
                  <c:v>37.916679392027298</c:v>
                </c:pt>
                <c:pt idx="83503">
                  <c:v>37.9168143462826</c:v>
                </c:pt>
                <c:pt idx="83504">
                  <c:v>37.916949300105998</c:v>
                </c:pt>
                <c:pt idx="83505">
                  <c:v>37.9170842534974</c:v>
                </c:pt>
                <c:pt idx="83506">
                  <c:v>37.917219206456799</c:v>
                </c:pt>
                <c:pt idx="83507">
                  <c:v>37.917354158984203</c:v>
                </c:pt>
                <c:pt idx="83508">
                  <c:v>37.917489111079597</c:v>
                </c:pt>
                <c:pt idx="83509">
                  <c:v>37.917624062743101</c:v>
                </c:pt>
                <c:pt idx="83510">
                  <c:v>37.917759013974603</c:v>
                </c:pt>
                <c:pt idx="83511">
                  <c:v>37.917893964774201</c:v>
                </c:pt>
                <c:pt idx="83512">
                  <c:v>37.918028915141797</c:v>
                </c:pt>
                <c:pt idx="83513">
                  <c:v>37.918163865077403</c:v>
                </c:pt>
                <c:pt idx="83514">
                  <c:v>37.918298814581</c:v>
                </c:pt>
                <c:pt idx="83515">
                  <c:v>37.9184337636527</c:v>
                </c:pt>
                <c:pt idx="83516">
                  <c:v>37.918568712292398</c:v>
                </c:pt>
                <c:pt idx="83517">
                  <c:v>37.918703660500199</c:v>
                </c:pt>
                <c:pt idx="83518">
                  <c:v>37.918838608275998</c:v>
                </c:pt>
                <c:pt idx="83519">
                  <c:v>37.9189735556199</c:v>
                </c:pt>
                <c:pt idx="83520">
                  <c:v>37.919108502531799</c:v>
                </c:pt>
                <c:pt idx="83521">
                  <c:v>37.919243449011802</c:v>
                </c:pt>
                <c:pt idx="83522">
                  <c:v>37.919378395059802</c:v>
                </c:pt>
                <c:pt idx="83523">
                  <c:v>37.919513340675799</c:v>
                </c:pt>
                <c:pt idx="83524">
                  <c:v>37.9196482858599</c:v>
                </c:pt>
                <c:pt idx="83525">
                  <c:v>37.919783230612097</c:v>
                </c:pt>
                <c:pt idx="83526">
                  <c:v>37.919918174932299</c:v>
                </c:pt>
                <c:pt idx="83527">
                  <c:v>37.920053118820498</c:v>
                </c:pt>
                <c:pt idx="83528">
                  <c:v>37.9201880622769</c:v>
                </c:pt>
                <c:pt idx="83529">
                  <c:v>37.920323005301199</c:v>
                </c:pt>
                <c:pt idx="83530">
                  <c:v>37.920457947893702</c:v>
                </c:pt>
                <c:pt idx="83531">
                  <c:v>37.920592890054202</c:v>
                </c:pt>
                <c:pt idx="83532">
                  <c:v>37.920727831782699</c:v>
                </c:pt>
                <c:pt idx="83533">
                  <c:v>37.920862773079399</c:v>
                </c:pt>
                <c:pt idx="83534">
                  <c:v>37.920997713944097</c:v>
                </c:pt>
                <c:pt idx="83535">
                  <c:v>37.921132654376798</c:v>
                </c:pt>
                <c:pt idx="83536">
                  <c:v>37.921267594377603</c:v>
                </c:pt>
                <c:pt idx="83537">
                  <c:v>37.921402533946498</c:v>
                </c:pt>
                <c:pt idx="83538">
                  <c:v>37.921537473083497</c:v>
                </c:pt>
                <c:pt idx="83539">
                  <c:v>37.921672411788499</c:v>
                </c:pt>
                <c:pt idx="83540">
                  <c:v>37.921807350061599</c:v>
                </c:pt>
                <c:pt idx="83541">
                  <c:v>37.921942287902802</c:v>
                </c:pt>
                <c:pt idx="83542">
                  <c:v>37.922077225312101</c:v>
                </c:pt>
                <c:pt idx="83543">
                  <c:v>37.922212162289398</c:v>
                </c:pt>
                <c:pt idx="83544">
                  <c:v>37.922347098834798</c:v>
                </c:pt>
                <c:pt idx="83545">
                  <c:v>37.922482034948302</c:v>
                </c:pt>
                <c:pt idx="83546">
                  <c:v>37.922616970629903</c:v>
                </c:pt>
                <c:pt idx="83547">
                  <c:v>37.922751905879601</c:v>
                </c:pt>
                <c:pt idx="83548">
                  <c:v>37.922886840697302</c:v>
                </c:pt>
                <c:pt idx="83549">
                  <c:v>37.9230217750831</c:v>
                </c:pt>
                <c:pt idx="83550">
                  <c:v>37.923156709037102</c:v>
                </c:pt>
                <c:pt idx="83551">
                  <c:v>37.9232916425591</c:v>
                </c:pt>
                <c:pt idx="83552">
                  <c:v>37.923426575649202</c:v>
                </c:pt>
                <c:pt idx="83553">
                  <c:v>37.923561508307301</c:v>
                </c:pt>
                <c:pt idx="83554">
                  <c:v>37.923696440533597</c:v>
                </c:pt>
                <c:pt idx="83555">
                  <c:v>37.923831372328003</c:v>
                </c:pt>
                <c:pt idx="83556">
                  <c:v>37.923966303690499</c:v>
                </c:pt>
                <c:pt idx="83557">
                  <c:v>37.924101234620998</c:v>
                </c:pt>
                <c:pt idx="83558">
                  <c:v>37.924236165119702</c:v>
                </c:pt>
                <c:pt idx="83559">
                  <c:v>37.924371095186501</c:v>
                </c:pt>
                <c:pt idx="83560">
                  <c:v>37.924506024821298</c:v>
                </c:pt>
                <c:pt idx="83561">
                  <c:v>37.924640954024298</c:v>
                </c:pt>
                <c:pt idx="83562">
                  <c:v>37.924775882795402</c:v>
                </c:pt>
                <c:pt idx="83563">
                  <c:v>37.924910811134502</c:v>
                </c:pt>
                <c:pt idx="83564">
                  <c:v>37.925045739041799</c:v>
                </c:pt>
                <c:pt idx="83565">
                  <c:v>37.9251806665172</c:v>
                </c:pt>
                <c:pt idx="83566">
                  <c:v>37.925315593560697</c:v>
                </c:pt>
                <c:pt idx="83567">
                  <c:v>37.925450520172298</c:v>
                </c:pt>
                <c:pt idx="83568">
                  <c:v>37.925585446352002</c:v>
                </c:pt>
                <c:pt idx="83569">
                  <c:v>37.925720372099903</c:v>
                </c:pt>
                <c:pt idx="83570">
                  <c:v>37.925855297415801</c:v>
                </c:pt>
                <c:pt idx="83571">
                  <c:v>37.925990222299902</c:v>
                </c:pt>
                <c:pt idx="83572">
                  <c:v>37.926125146752099</c:v>
                </c:pt>
                <c:pt idx="83573">
                  <c:v>37.9262600707724</c:v>
                </c:pt>
                <c:pt idx="83574">
                  <c:v>37.926394994360798</c:v>
                </c:pt>
                <c:pt idx="83575">
                  <c:v>37.9265299175173</c:v>
                </c:pt>
                <c:pt idx="83576">
                  <c:v>37.926664840241997</c:v>
                </c:pt>
                <c:pt idx="83577">
                  <c:v>37.926799762534799</c:v>
                </c:pt>
                <c:pt idx="83578">
                  <c:v>37.926934684395697</c:v>
                </c:pt>
                <c:pt idx="83579">
                  <c:v>37.927069605824698</c:v>
                </c:pt>
                <c:pt idx="83580">
                  <c:v>37.927204526821903</c:v>
                </c:pt>
                <c:pt idx="83581">
                  <c:v>37.927339447387197</c:v>
                </c:pt>
                <c:pt idx="83582">
                  <c:v>37.927474367520702</c:v>
                </c:pt>
                <c:pt idx="83583">
                  <c:v>37.927609287222197</c:v>
                </c:pt>
                <c:pt idx="83584">
                  <c:v>37.927744206491901</c:v>
                </c:pt>
                <c:pt idx="83585">
                  <c:v>37.927879125329802</c:v>
                </c:pt>
                <c:pt idx="83586">
                  <c:v>37.928014043735701</c:v>
                </c:pt>
                <c:pt idx="83587">
                  <c:v>37.928148961709802</c:v>
                </c:pt>
                <c:pt idx="83588">
                  <c:v>37.928283879252099</c:v>
                </c:pt>
                <c:pt idx="83589">
                  <c:v>37.9284187963625</c:v>
                </c:pt>
                <c:pt idx="83590">
                  <c:v>37.928553713040998</c:v>
                </c:pt>
                <c:pt idx="83591">
                  <c:v>37.928688629287699</c:v>
                </c:pt>
                <c:pt idx="83592">
                  <c:v>37.928823545102503</c:v>
                </c:pt>
                <c:pt idx="83593">
                  <c:v>37.928958460485497</c:v>
                </c:pt>
                <c:pt idx="83594">
                  <c:v>37.929093375436601</c:v>
                </c:pt>
                <c:pt idx="83595">
                  <c:v>37.929228289955901</c:v>
                </c:pt>
                <c:pt idx="83596">
                  <c:v>37.929363204043298</c:v>
                </c:pt>
                <c:pt idx="83597">
                  <c:v>37.929498117698799</c:v>
                </c:pt>
                <c:pt idx="83598">
                  <c:v>37.929633030922602</c:v>
                </c:pt>
                <c:pt idx="83599">
                  <c:v>37.929767943714403</c:v>
                </c:pt>
                <c:pt idx="83600">
                  <c:v>37.929902856074499</c:v>
                </c:pt>
                <c:pt idx="83601">
                  <c:v>37.930037768002698</c:v>
                </c:pt>
                <c:pt idx="83602">
                  <c:v>37.930172679499002</c:v>
                </c:pt>
                <c:pt idx="83603">
                  <c:v>37.930307590563501</c:v>
                </c:pt>
                <c:pt idx="83604">
                  <c:v>37.930442501196197</c:v>
                </c:pt>
                <c:pt idx="83605">
                  <c:v>37.930577411397003</c:v>
                </c:pt>
                <c:pt idx="83606">
                  <c:v>37.930712321165998</c:v>
                </c:pt>
                <c:pt idx="83607">
                  <c:v>37.930847230503197</c:v>
                </c:pt>
                <c:pt idx="83608">
                  <c:v>37.930982139408499</c:v>
                </c:pt>
                <c:pt idx="83609">
                  <c:v>37.931117047881997</c:v>
                </c:pt>
                <c:pt idx="83610">
                  <c:v>37.931251955923699</c:v>
                </c:pt>
                <c:pt idx="83611">
                  <c:v>37.931386863533497</c:v>
                </c:pt>
                <c:pt idx="83612">
                  <c:v>37.931521770711598</c:v>
                </c:pt>
                <c:pt idx="83613">
                  <c:v>37.931656677457703</c:v>
                </c:pt>
                <c:pt idx="83614">
                  <c:v>37.931791583772103</c:v>
                </c:pt>
                <c:pt idx="83615">
                  <c:v>37.9319264896547</c:v>
                </c:pt>
                <c:pt idx="83616">
                  <c:v>37.9320613951054</c:v>
                </c:pt>
                <c:pt idx="83617">
                  <c:v>37.932196300124303</c:v>
                </c:pt>
                <c:pt idx="83618">
                  <c:v>37.932331204711403</c:v>
                </c:pt>
                <c:pt idx="83619">
                  <c:v>37.932466108866599</c:v>
                </c:pt>
                <c:pt idx="83620">
                  <c:v>37.932601012590098</c:v>
                </c:pt>
                <c:pt idx="83621">
                  <c:v>37.9327359158817</c:v>
                </c:pt>
                <c:pt idx="83622">
                  <c:v>37.932870818741499</c:v>
                </c:pt>
                <c:pt idx="83623">
                  <c:v>37.933005721169501</c:v>
                </c:pt>
                <c:pt idx="83624">
                  <c:v>37.933140623165698</c:v>
                </c:pt>
                <c:pt idx="83625">
                  <c:v>37.933275524730099</c:v>
                </c:pt>
                <c:pt idx="83626">
                  <c:v>37.933410425862697</c:v>
                </c:pt>
                <c:pt idx="83627">
                  <c:v>37.933545326563497</c:v>
                </c:pt>
                <c:pt idx="83628">
                  <c:v>37.933680226832401</c:v>
                </c:pt>
                <c:pt idx="83629">
                  <c:v>37.9338151266696</c:v>
                </c:pt>
                <c:pt idx="83630">
                  <c:v>37.933950026075003</c:v>
                </c:pt>
                <c:pt idx="83631">
                  <c:v>37.934084925048502</c:v>
                </c:pt>
                <c:pt idx="83632">
                  <c:v>37.934219823590297</c:v>
                </c:pt>
                <c:pt idx="83633">
                  <c:v>37.934354721700203</c:v>
                </c:pt>
                <c:pt idx="83634">
                  <c:v>37.934489619378397</c:v>
                </c:pt>
                <c:pt idx="83635">
                  <c:v>37.934624516624801</c:v>
                </c:pt>
                <c:pt idx="83636">
                  <c:v>37.934759413439302</c:v>
                </c:pt>
                <c:pt idx="83637">
                  <c:v>37.934894309822099</c:v>
                </c:pt>
                <c:pt idx="83638">
                  <c:v>37.935029205773098</c:v>
                </c:pt>
                <c:pt idx="83639">
                  <c:v>37.935164101292301</c:v>
                </c:pt>
                <c:pt idx="83640">
                  <c:v>37.9352989963797</c:v>
                </c:pt>
                <c:pt idx="83641">
                  <c:v>37.935433891035402</c:v>
                </c:pt>
                <c:pt idx="83642">
                  <c:v>37.9355687852592</c:v>
                </c:pt>
                <c:pt idx="83643">
                  <c:v>37.935703679051301</c:v>
                </c:pt>
                <c:pt idx="83644">
                  <c:v>37.935838572411498</c:v>
                </c:pt>
                <c:pt idx="83645">
                  <c:v>37.935973465339998</c:v>
                </c:pt>
                <c:pt idx="83646">
                  <c:v>37.936108357836702</c:v>
                </c:pt>
                <c:pt idx="83647">
                  <c:v>37.9362432499017</c:v>
                </c:pt>
                <c:pt idx="83648">
                  <c:v>37.936378141534803</c:v>
                </c:pt>
                <c:pt idx="83649">
                  <c:v>37.936513032736201</c:v>
                </c:pt>
                <c:pt idx="83650">
                  <c:v>37.936647923505802</c:v>
                </c:pt>
                <c:pt idx="83651">
                  <c:v>37.9367828138436</c:v>
                </c:pt>
                <c:pt idx="83652">
                  <c:v>37.9369177037497</c:v>
                </c:pt>
                <c:pt idx="83653">
                  <c:v>37.937052593224003</c:v>
                </c:pt>
                <c:pt idx="83654">
                  <c:v>37.937187482266502</c:v>
                </c:pt>
                <c:pt idx="83655">
                  <c:v>37.937322370877297</c:v>
                </c:pt>
                <c:pt idx="83656">
                  <c:v>37.937457259056302</c:v>
                </c:pt>
                <c:pt idx="83657">
                  <c:v>37.937592146803503</c:v>
                </c:pt>
                <c:pt idx="83658">
                  <c:v>37.9377270341189</c:v>
                </c:pt>
                <c:pt idx="83659">
                  <c:v>37.9378619210026</c:v>
                </c:pt>
                <c:pt idx="83660">
                  <c:v>37.937996807454603</c:v>
                </c:pt>
                <c:pt idx="83661">
                  <c:v>37.938131693474702</c:v>
                </c:pt>
                <c:pt idx="83662">
                  <c:v>37.938266579063097</c:v>
                </c:pt>
                <c:pt idx="83663">
                  <c:v>37.938401464219801</c:v>
                </c:pt>
                <c:pt idx="83664">
                  <c:v>37.938536348944702</c:v>
                </c:pt>
                <c:pt idx="83665">
                  <c:v>37.938671233237898</c:v>
                </c:pt>
                <c:pt idx="83666">
                  <c:v>37.938806117099297</c:v>
                </c:pt>
                <c:pt idx="83667">
                  <c:v>37.938941000528899</c:v>
                </c:pt>
                <c:pt idx="83668">
                  <c:v>37.939075883526797</c:v>
                </c:pt>
                <c:pt idx="83669">
                  <c:v>37.939210766092998</c:v>
                </c:pt>
                <c:pt idx="83670">
                  <c:v>37.939345648227402</c:v>
                </c:pt>
                <c:pt idx="83671">
                  <c:v>37.939480529930002</c:v>
                </c:pt>
                <c:pt idx="83672">
                  <c:v>37.939615411200897</c:v>
                </c:pt>
                <c:pt idx="83673">
                  <c:v>37.939750292040102</c:v>
                </c:pt>
                <c:pt idx="83674">
                  <c:v>37.939885172447497</c:v>
                </c:pt>
                <c:pt idx="83675">
                  <c:v>37.940020052423201</c:v>
                </c:pt>
                <c:pt idx="83676">
                  <c:v>37.940154931967101</c:v>
                </c:pt>
                <c:pt idx="83677">
                  <c:v>37.940289811079303</c:v>
                </c:pt>
                <c:pt idx="83678">
                  <c:v>37.940424689759801</c:v>
                </c:pt>
                <c:pt idx="83679">
                  <c:v>37.940559568008602</c:v>
                </c:pt>
                <c:pt idx="83680">
                  <c:v>37.940694445825599</c:v>
                </c:pt>
                <c:pt idx="83681">
                  <c:v>37.940829323210799</c:v>
                </c:pt>
                <c:pt idx="83682">
                  <c:v>37.940964200164402</c:v>
                </c:pt>
                <c:pt idx="83683">
                  <c:v>37.9410990766862</c:v>
                </c:pt>
                <c:pt idx="83684">
                  <c:v>37.941233952776301</c:v>
                </c:pt>
                <c:pt idx="83685">
                  <c:v>37.941368828434697</c:v>
                </c:pt>
                <c:pt idx="83686">
                  <c:v>37.941503703661297</c:v>
                </c:pt>
                <c:pt idx="83687">
                  <c:v>37.9416385784562</c:v>
                </c:pt>
                <c:pt idx="83688">
                  <c:v>37.941773452819398</c:v>
                </c:pt>
                <c:pt idx="83689">
                  <c:v>37.941908326750898</c:v>
                </c:pt>
                <c:pt idx="83690">
                  <c:v>37.942043200250602</c:v>
                </c:pt>
                <c:pt idx="83691">
                  <c:v>37.942178073318601</c:v>
                </c:pt>
                <c:pt idx="83692">
                  <c:v>37.942312945955003</c:v>
                </c:pt>
                <c:pt idx="83693">
                  <c:v>37.9424478181596</c:v>
                </c:pt>
                <c:pt idx="83694">
                  <c:v>37.942582689932401</c:v>
                </c:pt>
                <c:pt idx="83695">
                  <c:v>37.942717561273597</c:v>
                </c:pt>
                <c:pt idx="83696">
                  <c:v>37.942852432183102</c:v>
                </c:pt>
                <c:pt idx="83697">
                  <c:v>37.942987302660804</c:v>
                </c:pt>
                <c:pt idx="83698">
                  <c:v>37.9431221727069</c:v>
                </c:pt>
                <c:pt idx="83699">
                  <c:v>37.9432570423212</c:v>
                </c:pt>
                <c:pt idx="83700">
                  <c:v>37.943391911503802</c:v>
                </c:pt>
                <c:pt idx="83701">
                  <c:v>37.9435267802548</c:v>
                </c:pt>
                <c:pt idx="83702">
                  <c:v>37.943661648574</c:v>
                </c:pt>
                <c:pt idx="83703">
                  <c:v>37.943796516461497</c:v>
                </c:pt>
                <c:pt idx="83704">
                  <c:v>37.943931383917302</c:v>
                </c:pt>
                <c:pt idx="83705">
                  <c:v>37.944066250941503</c:v>
                </c:pt>
                <c:pt idx="83706">
                  <c:v>37.9442011175339</c:v>
                </c:pt>
                <c:pt idx="83707">
                  <c:v>37.9443359836946</c:v>
                </c:pt>
                <c:pt idx="83708">
                  <c:v>37.944470849423702</c:v>
                </c:pt>
                <c:pt idx="83709">
                  <c:v>37.944605714721</c:v>
                </c:pt>
                <c:pt idx="83710">
                  <c:v>37.9447405795867</c:v>
                </c:pt>
                <c:pt idx="83711">
                  <c:v>37.944875444020603</c:v>
                </c:pt>
                <c:pt idx="83712">
                  <c:v>37.945010308022901</c:v>
                </c:pt>
                <c:pt idx="83713">
                  <c:v>37.945145171593502</c:v>
                </c:pt>
                <c:pt idx="83714">
                  <c:v>37.945280034732399</c:v>
                </c:pt>
                <c:pt idx="83715">
                  <c:v>37.945414897439598</c:v>
                </c:pt>
                <c:pt idx="83716">
                  <c:v>37.945549759715099</c:v>
                </c:pt>
                <c:pt idx="83717">
                  <c:v>37.945684621559003</c:v>
                </c:pt>
                <c:pt idx="83718">
                  <c:v>37.945819482971103</c:v>
                </c:pt>
                <c:pt idx="83719">
                  <c:v>37.945954343951598</c:v>
                </c:pt>
                <c:pt idx="83720">
                  <c:v>37.946089204500403</c:v>
                </c:pt>
                <c:pt idx="83721">
                  <c:v>37.946224064617603</c:v>
                </c:pt>
                <c:pt idx="83722">
                  <c:v>37.946358924302999</c:v>
                </c:pt>
                <c:pt idx="83723">
                  <c:v>37.946493783556797</c:v>
                </c:pt>
                <c:pt idx="83724">
                  <c:v>37.946628642378897</c:v>
                </c:pt>
                <c:pt idx="83725">
                  <c:v>37.9467635007694</c:v>
                </c:pt>
                <c:pt idx="83726">
                  <c:v>37.946898358728099</c:v>
                </c:pt>
                <c:pt idx="83727">
                  <c:v>37.9470332162552</c:v>
                </c:pt>
                <c:pt idx="83728">
                  <c:v>37.947168073350703</c:v>
                </c:pt>
                <c:pt idx="83729">
                  <c:v>37.947302930014402</c:v>
                </c:pt>
                <c:pt idx="83730">
                  <c:v>37.947437786246503</c:v>
                </c:pt>
                <c:pt idx="83731">
                  <c:v>37.947572642047</c:v>
                </c:pt>
                <c:pt idx="83732">
                  <c:v>37.947707497415799</c:v>
                </c:pt>
                <c:pt idx="83733">
                  <c:v>37.9478423523529</c:v>
                </c:pt>
                <c:pt idx="83734">
                  <c:v>37.947977206858297</c:v>
                </c:pt>
                <c:pt idx="83735">
                  <c:v>37.948112060932203</c:v>
                </c:pt>
                <c:pt idx="83736">
                  <c:v>37.948246914574298</c:v>
                </c:pt>
                <c:pt idx="83737">
                  <c:v>37.948381767784802</c:v>
                </c:pt>
                <c:pt idx="83738">
                  <c:v>37.948516620563602</c:v>
                </c:pt>
                <c:pt idx="83739">
                  <c:v>37.948651472910797</c:v>
                </c:pt>
                <c:pt idx="83740">
                  <c:v>37.948786324826401</c:v>
                </c:pt>
                <c:pt idx="83741">
                  <c:v>37.9489211763103</c:v>
                </c:pt>
                <c:pt idx="83742">
                  <c:v>37.949056027362502</c:v>
                </c:pt>
                <c:pt idx="83743">
                  <c:v>37.949190877983099</c:v>
                </c:pt>
                <c:pt idx="83744">
                  <c:v>37.949325728172099</c:v>
                </c:pt>
                <c:pt idx="83745">
                  <c:v>37.949460577929401</c:v>
                </c:pt>
                <c:pt idx="83746">
                  <c:v>37.949595427254998</c:v>
                </c:pt>
                <c:pt idx="83747">
                  <c:v>37.949730276149097</c:v>
                </c:pt>
                <c:pt idx="83748">
                  <c:v>37.949865124611399</c:v>
                </c:pt>
                <c:pt idx="83749">
                  <c:v>37.949999972642203</c:v>
                </c:pt>
                <c:pt idx="83750">
                  <c:v>37.950134820241303</c:v>
                </c:pt>
                <c:pt idx="83751">
                  <c:v>37.950269667408797</c:v>
                </c:pt>
                <c:pt idx="83752">
                  <c:v>37.950404514144601</c:v>
                </c:pt>
                <c:pt idx="83753">
                  <c:v>37.950539360448801</c:v>
                </c:pt>
                <c:pt idx="83754">
                  <c:v>37.950674206321402</c:v>
                </c:pt>
                <c:pt idx="83755">
                  <c:v>37.950809051762398</c:v>
                </c:pt>
                <c:pt idx="83756">
                  <c:v>37.950943896771697</c:v>
                </c:pt>
                <c:pt idx="83757">
                  <c:v>37.951078741349399</c:v>
                </c:pt>
                <c:pt idx="83758">
                  <c:v>37.951213585495502</c:v>
                </c:pt>
                <c:pt idx="83759">
                  <c:v>37.951348429209901</c:v>
                </c:pt>
                <c:pt idx="83760">
                  <c:v>37.951483272492702</c:v>
                </c:pt>
                <c:pt idx="83761">
                  <c:v>37.951618115343898</c:v>
                </c:pt>
                <c:pt idx="83762">
                  <c:v>37.951752957763503</c:v>
                </c:pt>
                <c:pt idx="83763">
                  <c:v>37.951887799751503</c:v>
                </c:pt>
                <c:pt idx="83764">
                  <c:v>37.952022641307799</c:v>
                </c:pt>
                <c:pt idx="83765">
                  <c:v>37.952157482432597</c:v>
                </c:pt>
                <c:pt idx="83766">
                  <c:v>37.952292323125697</c:v>
                </c:pt>
                <c:pt idx="83767">
                  <c:v>37.952427163387199</c:v>
                </c:pt>
                <c:pt idx="83768">
                  <c:v>37.952562003217103</c:v>
                </c:pt>
                <c:pt idx="83769">
                  <c:v>37.952696842615403</c:v>
                </c:pt>
                <c:pt idx="83770">
                  <c:v>37.952831681581998</c:v>
                </c:pt>
                <c:pt idx="83771">
                  <c:v>37.952966520117101</c:v>
                </c:pt>
                <c:pt idx="83772">
                  <c:v>37.953101358220501</c:v>
                </c:pt>
                <c:pt idx="83773">
                  <c:v>37.953236195892401</c:v>
                </c:pt>
                <c:pt idx="83774">
                  <c:v>37.953371033132697</c:v>
                </c:pt>
                <c:pt idx="83775">
                  <c:v>37.953505869941303</c:v>
                </c:pt>
                <c:pt idx="83776">
                  <c:v>37.953640706318303</c:v>
                </c:pt>
                <c:pt idx="83777">
                  <c:v>37.953775542263799</c:v>
                </c:pt>
                <c:pt idx="83778">
                  <c:v>37.953910377777703</c:v>
                </c:pt>
                <c:pt idx="83779">
                  <c:v>37.954045212859903</c:v>
                </c:pt>
                <c:pt idx="83780">
                  <c:v>37.954180047510597</c:v>
                </c:pt>
                <c:pt idx="83781">
                  <c:v>37.954314881729601</c:v>
                </c:pt>
                <c:pt idx="83782">
                  <c:v>37.9544497155171</c:v>
                </c:pt>
                <c:pt idx="83783">
                  <c:v>37.954584548873001</c:v>
                </c:pt>
                <c:pt idx="83784">
                  <c:v>37.954719381797297</c:v>
                </c:pt>
                <c:pt idx="83785">
                  <c:v>37.954854214290002</c:v>
                </c:pt>
                <c:pt idx="83786">
                  <c:v>37.954989046351102</c:v>
                </c:pt>
                <c:pt idx="83787">
                  <c:v>37.955123877980597</c:v>
                </c:pt>
                <c:pt idx="83788">
                  <c:v>37.955258709178601</c:v>
                </c:pt>
                <c:pt idx="83789">
                  <c:v>37.955393539945</c:v>
                </c:pt>
                <c:pt idx="83790">
                  <c:v>37.955528370279701</c:v>
                </c:pt>
                <c:pt idx="83791">
                  <c:v>37.955663200182897</c:v>
                </c:pt>
                <c:pt idx="83792">
                  <c:v>37.955798029654602</c:v>
                </c:pt>
                <c:pt idx="83793">
                  <c:v>37.955932858694602</c:v>
                </c:pt>
                <c:pt idx="83794">
                  <c:v>37.956067687303097</c:v>
                </c:pt>
                <c:pt idx="83795">
                  <c:v>37.956202515480001</c:v>
                </c:pt>
                <c:pt idx="83796">
                  <c:v>37.9563373432253</c:v>
                </c:pt>
                <c:pt idx="83797">
                  <c:v>37.956472170539101</c:v>
                </c:pt>
                <c:pt idx="83798">
                  <c:v>37.956606997421297</c:v>
                </c:pt>
                <c:pt idx="83799">
                  <c:v>37.956741823871901</c:v>
                </c:pt>
                <c:pt idx="83800">
                  <c:v>37.956876649890901</c:v>
                </c:pt>
                <c:pt idx="83801">
                  <c:v>37.957011475478403</c:v>
                </c:pt>
                <c:pt idx="83802">
                  <c:v>37.9571463006343</c:v>
                </c:pt>
                <c:pt idx="83803">
                  <c:v>37.957281125358698</c:v>
                </c:pt>
                <c:pt idx="83804">
                  <c:v>37.957415949651498</c:v>
                </c:pt>
                <c:pt idx="83805">
                  <c:v>37.9575507735127</c:v>
                </c:pt>
                <c:pt idx="83806">
                  <c:v>37.957685596942397</c:v>
                </c:pt>
                <c:pt idx="83807">
                  <c:v>37.957820419940496</c:v>
                </c:pt>
                <c:pt idx="83808">
                  <c:v>37.957955242507097</c:v>
                </c:pt>
                <c:pt idx="83809">
                  <c:v>37.9580900646421</c:v>
                </c:pt>
                <c:pt idx="83810">
                  <c:v>37.958224886345498</c:v>
                </c:pt>
                <c:pt idx="83811">
                  <c:v>37.958359707617397</c:v>
                </c:pt>
                <c:pt idx="83812">
                  <c:v>37.958494528457798</c:v>
                </c:pt>
                <c:pt idx="83813">
                  <c:v>37.958629348866502</c:v>
                </c:pt>
                <c:pt idx="83814">
                  <c:v>37.9587641688438</c:v>
                </c:pt>
                <c:pt idx="83815">
                  <c:v>37.9588989883895</c:v>
                </c:pt>
                <c:pt idx="83816">
                  <c:v>37.959033807503701</c:v>
                </c:pt>
                <c:pt idx="83817">
                  <c:v>37.959168626186298</c:v>
                </c:pt>
                <c:pt idx="83818">
                  <c:v>37.959303444437303</c:v>
                </c:pt>
                <c:pt idx="83819">
                  <c:v>37.959438262256903</c:v>
                </c:pt>
                <c:pt idx="83820">
                  <c:v>37.959573079644898</c:v>
                </c:pt>
                <c:pt idx="83821">
                  <c:v>37.959707896601302</c:v>
                </c:pt>
                <c:pt idx="83822">
                  <c:v>37.9598427131262</c:v>
                </c:pt>
                <c:pt idx="83823">
                  <c:v>37.9599775292196</c:v>
                </c:pt>
                <c:pt idx="83824">
                  <c:v>37.960112344881402</c:v>
                </c:pt>
                <c:pt idx="83825">
                  <c:v>37.960247160111798</c:v>
                </c:pt>
                <c:pt idx="83826">
                  <c:v>37.960381974910497</c:v>
                </c:pt>
                <c:pt idx="83827">
                  <c:v>37.960516789277797</c:v>
                </c:pt>
                <c:pt idx="83828">
                  <c:v>37.960651603213499</c:v>
                </c:pt>
                <c:pt idx="83829">
                  <c:v>37.960786416717703</c:v>
                </c:pt>
                <c:pt idx="83830">
                  <c:v>37.960921229790401</c:v>
                </c:pt>
                <c:pt idx="83831">
                  <c:v>37.961056042431501</c:v>
                </c:pt>
                <c:pt idx="83832">
                  <c:v>37.961190854641103</c:v>
                </c:pt>
                <c:pt idx="83833">
                  <c:v>37.961325666419199</c:v>
                </c:pt>
                <c:pt idx="83834">
                  <c:v>37.961460477765797</c:v>
                </c:pt>
                <c:pt idx="83835">
                  <c:v>37.961595288680897</c:v>
                </c:pt>
                <c:pt idx="83836">
                  <c:v>37.961730099164399</c:v>
                </c:pt>
                <c:pt idx="83837">
                  <c:v>37.961864909216402</c:v>
                </c:pt>
                <c:pt idx="83838">
                  <c:v>37.9619997188369</c:v>
                </c:pt>
                <c:pt idx="83839">
                  <c:v>37.962134528025899</c:v>
                </c:pt>
                <c:pt idx="83840">
                  <c:v>37.9622693367834</c:v>
                </c:pt>
                <c:pt idx="83841">
                  <c:v>37.962404145109403</c:v>
                </c:pt>
                <c:pt idx="83842">
                  <c:v>37.9625389530039</c:v>
                </c:pt>
                <c:pt idx="83843">
                  <c:v>37.962673760466799</c:v>
                </c:pt>
                <c:pt idx="83844">
                  <c:v>37.9628085674983</c:v>
                </c:pt>
                <c:pt idx="83845">
                  <c:v>37.962943374098202</c:v>
                </c:pt>
                <c:pt idx="83846">
                  <c:v>37.963078180266599</c:v>
                </c:pt>
                <c:pt idx="83847">
                  <c:v>37.963212986003597</c:v>
                </c:pt>
                <c:pt idx="83848">
                  <c:v>37.963347791308998</c:v>
                </c:pt>
                <c:pt idx="83849">
                  <c:v>37.963482596182899</c:v>
                </c:pt>
                <c:pt idx="83850">
                  <c:v>37.963617400625402</c:v>
                </c:pt>
                <c:pt idx="83851">
                  <c:v>37.9637522046363</c:v>
                </c:pt>
                <c:pt idx="83852">
                  <c:v>37.963887008215799</c:v>
                </c:pt>
                <c:pt idx="83853">
                  <c:v>37.9640218113637</c:v>
                </c:pt>
                <c:pt idx="83854">
                  <c:v>37.964156614080203</c:v>
                </c:pt>
                <c:pt idx="83855">
                  <c:v>37.9642914163651</c:v>
                </c:pt>
                <c:pt idx="83856">
                  <c:v>37.964426218218598</c:v>
                </c:pt>
                <c:pt idx="83857">
                  <c:v>37.964561019640598</c:v>
                </c:pt>
                <c:pt idx="83858">
                  <c:v>37.9646958206311</c:v>
                </c:pt>
                <c:pt idx="83859">
                  <c:v>37.964830621190103</c:v>
                </c:pt>
                <c:pt idx="83860">
                  <c:v>37.964965421317601</c:v>
                </c:pt>
                <c:pt idx="83861">
                  <c:v>37.965100221013699</c:v>
                </c:pt>
                <c:pt idx="83862">
                  <c:v>37.9652350202783</c:v>
                </c:pt>
                <c:pt idx="83863">
                  <c:v>37.965369819111302</c:v>
                </c:pt>
                <c:pt idx="83864">
                  <c:v>37.965504617512998</c:v>
                </c:pt>
                <c:pt idx="83865">
                  <c:v>37.965639415483103</c:v>
                </c:pt>
                <c:pt idx="83866">
                  <c:v>37.965774213021703</c:v>
                </c:pt>
                <c:pt idx="83867">
                  <c:v>37.965909010128897</c:v>
                </c:pt>
                <c:pt idx="83868">
                  <c:v>37.966043806804599</c:v>
                </c:pt>
                <c:pt idx="83869">
                  <c:v>37.966178603048803</c:v>
                </c:pt>
                <c:pt idx="83870">
                  <c:v>37.966313398861601</c:v>
                </c:pt>
                <c:pt idx="83871">
                  <c:v>37.966448194242901</c:v>
                </c:pt>
                <c:pt idx="83872">
                  <c:v>37.966582989192702</c:v>
                </c:pt>
                <c:pt idx="83873">
                  <c:v>37.966717783711097</c:v>
                </c:pt>
                <c:pt idx="83874">
                  <c:v>37.966852577798001</c:v>
                </c:pt>
                <c:pt idx="83875">
                  <c:v>37.966987371453399</c:v>
                </c:pt>
                <c:pt idx="83876">
                  <c:v>37.967122164677299</c:v>
                </c:pt>
                <c:pt idx="83877">
                  <c:v>37.9672569574698</c:v>
                </c:pt>
                <c:pt idx="83878">
                  <c:v>37.967391749830902</c:v>
                </c:pt>
                <c:pt idx="83879">
                  <c:v>37.967526541760499</c:v>
                </c:pt>
                <c:pt idx="83880">
                  <c:v>37.967661333258597</c:v>
                </c:pt>
                <c:pt idx="83881">
                  <c:v>37.967796124325297</c:v>
                </c:pt>
                <c:pt idx="83882">
                  <c:v>37.967930914960498</c:v>
                </c:pt>
                <c:pt idx="83883">
                  <c:v>37.9680657051643</c:v>
                </c:pt>
                <c:pt idx="83884">
                  <c:v>37.968200494936603</c:v>
                </c:pt>
                <c:pt idx="83885">
                  <c:v>37.968335284277401</c:v>
                </c:pt>
                <c:pt idx="83886">
                  <c:v>37.9684700731869</c:v>
                </c:pt>
                <c:pt idx="83887">
                  <c:v>37.968604861664801</c:v>
                </c:pt>
                <c:pt idx="83888">
                  <c:v>37.968739649711303</c:v>
                </c:pt>
                <c:pt idx="83889">
                  <c:v>37.968874437326399</c:v>
                </c:pt>
                <c:pt idx="83890">
                  <c:v>37.969009224510103</c:v>
                </c:pt>
                <c:pt idx="83891">
                  <c:v>37.969144011262301</c:v>
                </c:pt>
                <c:pt idx="83892">
                  <c:v>37.969278797583002</c:v>
                </c:pt>
                <c:pt idx="83893">
                  <c:v>37.969413583472303</c:v>
                </c:pt>
                <c:pt idx="83894">
                  <c:v>37.969548368930198</c:v>
                </c:pt>
                <c:pt idx="83895">
                  <c:v>37.969683153956602</c:v>
                </c:pt>
                <c:pt idx="83896">
                  <c:v>37.9698179385516</c:v>
                </c:pt>
                <c:pt idx="83897">
                  <c:v>37.969952722715199</c:v>
                </c:pt>
                <c:pt idx="83898">
                  <c:v>37.970087506447399</c:v>
                </c:pt>
                <c:pt idx="83899">
                  <c:v>37.970222289748101</c:v>
                </c:pt>
                <c:pt idx="83900">
                  <c:v>37.970357072617297</c:v>
                </c:pt>
                <c:pt idx="83901">
                  <c:v>37.970491855055201</c:v>
                </c:pt>
                <c:pt idx="83902">
                  <c:v>37.970626637061599</c:v>
                </c:pt>
                <c:pt idx="83903">
                  <c:v>37.970761418636599</c:v>
                </c:pt>
                <c:pt idx="83904">
                  <c:v>37.970896199780199</c:v>
                </c:pt>
                <c:pt idx="83905">
                  <c:v>37.971030980492301</c:v>
                </c:pt>
                <c:pt idx="83906">
                  <c:v>37.971165760773097</c:v>
                </c:pt>
                <c:pt idx="83907">
                  <c:v>37.971300540622401</c:v>
                </c:pt>
                <c:pt idx="83908">
                  <c:v>37.9714353200403</c:v>
                </c:pt>
                <c:pt idx="83909">
                  <c:v>37.971570099026799</c:v>
                </c:pt>
                <c:pt idx="83910">
                  <c:v>37.9717048775818</c:v>
                </c:pt>
                <c:pt idx="83911">
                  <c:v>37.971839655705502</c:v>
                </c:pt>
                <c:pt idx="83912">
                  <c:v>37.971974433397698</c:v>
                </c:pt>
                <c:pt idx="83913">
                  <c:v>37.972109210658502</c:v>
                </c:pt>
                <c:pt idx="83914">
                  <c:v>37.9722439874879</c:v>
                </c:pt>
                <c:pt idx="83915">
                  <c:v>37.972378763885899</c:v>
                </c:pt>
                <c:pt idx="83916">
                  <c:v>37.9725135398525</c:v>
                </c:pt>
                <c:pt idx="83917">
                  <c:v>37.972648315387701</c:v>
                </c:pt>
                <c:pt idx="83918">
                  <c:v>37.972783090491497</c:v>
                </c:pt>
                <c:pt idx="83919">
                  <c:v>37.9729178651639</c:v>
                </c:pt>
                <c:pt idx="83920">
                  <c:v>37.973052639404898</c:v>
                </c:pt>
                <c:pt idx="83921">
                  <c:v>37.973187413214497</c:v>
                </c:pt>
                <c:pt idx="83922">
                  <c:v>37.973322186592704</c:v>
                </c:pt>
                <c:pt idx="83923">
                  <c:v>37.973456959539497</c:v>
                </c:pt>
                <c:pt idx="83924">
                  <c:v>37.9735917320548</c:v>
                </c:pt>
                <c:pt idx="83925">
                  <c:v>37.973726504138803</c:v>
                </c:pt>
                <c:pt idx="83926">
                  <c:v>37.9738612757914</c:v>
                </c:pt>
                <c:pt idx="83927">
                  <c:v>37.973996047012598</c:v>
                </c:pt>
                <c:pt idx="83928">
                  <c:v>37.974130817802497</c:v>
                </c:pt>
                <c:pt idx="83929">
                  <c:v>37.974265588160897</c:v>
                </c:pt>
                <c:pt idx="83930">
                  <c:v>37.974400358087898</c:v>
                </c:pt>
                <c:pt idx="83931">
                  <c:v>37.9745351275836</c:v>
                </c:pt>
                <c:pt idx="83932">
                  <c:v>37.974669896647903</c:v>
                </c:pt>
                <c:pt idx="83933">
                  <c:v>37.974804665280701</c:v>
                </c:pt>
                <c:pt idx="83934">
                  <c:v>37.974939433482298</c:v>
                </c:pt>
                <c:pt idx="83935">
                  <c:v>37.975074201252397</c:v>
                </c:pt>
                <c:pt idx="83936">
                  <c:v>37.975208968591097</c:v>
                </c:pt>
                <c:pt idx="83937">
                  <c:v>37.975343735498498</c:v>
                </c:pt>
                <c:pt idx="83938">
                  <c:v>37.9754785019745</c:v>
                </c:pt>
                <c:pt idx="83939">
                  <c:v>37.975613268019103</c:v>
                </c:pt>
                <c:pt idx="83940">
                  <c:v>37.9757480336323</c:v>
                </c:pt>
                <c:pt idx="83941">
                  <c:v>37.975882798814197</c:v>
                </c:pt>
                <c:pt idx="83942">
                  <c:v>37.976017563564703</c:v>
                </c:pt>
                <c:pt idx="83943">
                  <c:v>37.976152327883803</c:v>
                </c:pt>
                <c:pt idx="83944">
                  <c:v>37.976287091771603</c:v>
                </c:pt>
                <c:pt idx="83945">
                  <c:v>37.976421855227997</c:v>
                </c:pt>
                <c:pt idx="83946">
                  <c:v>37.976556618252999</c:v>
                </c:pt>
                <c:pt idx="83947">
                  <c:v>37.976691380846603</c:v>
                </c:pt>
                <c:pt idx="83948">
                  <c:v>37.9768261430089</c:v>
                </c:pt>
                <c:pt idx="83949">
                  <c:v>37.976960904739897</c:v>
                </c:pt>
                <c:pt idx="83950">
                  <c:v>37.977095666039403</c:v>
                </c:pt>
                <c:pt idx="83951">
                  <c:v>37.977230426907603</c:v>
                </c:pt>
                <c:pt idx="83952">
                  <c:v>37.977365187344503</c:v>
                </c:pt>
                <c:pt idx="83953">
                  <c:v>37.977499947349997</c:v>
                </c:pt>
                <c:pt idx="83954">
                  <c:v>37.977634706924199</c:v>
                </c:pt>
                <c:pt idx="83955">
                  <c:v>37.977769466066903</c:v>
                </c:pt>
                <c:pt idx="83956">
                  <c:v>37.977904224778399</c:v>
                </c:pt>
                <c:pt idx="83957">
                  <c:v>37.978038983058497</c:v>
                </c:pt>
                <c:pt idx="83958">
                  <c:v>37.978173740907202</c:v>
                </c:pt>
                <c:pt idx="83959">
                  <c:v>37.978308498324601</c:v>
                </c:pt>
                <c:pt idx="83960">
                  <c:v>37.978443255310701</c:v>
                </c:pt>
                <c:pt idx="83961">
                  <c:v>37.978578011865402</c:v>
                </c:pt>
                <c:pt idx="83962">
                  <c:v>37.978712767988704</c:v>
                </c:pt>
                <c:pt idx="83963">
                  <c:v>37.978847523680699</c:v>
                </c:pt>
                <c:pt idx="83964">
                  <c:v>37.978982278941402</c:v>
                </c:pt>
                <c:pt idx="83965">
                  <c:v>37.979117033770699</c:v>
                </c:pt>
                <c:pt idx="83966">
                  <c:v>37.979251788168703</c:v>
                </c:pt>
                <c:pt idx="83967">
                  <c:v>37.979386542135401</c:v>
                </c:pt>
                <c:pt idx="83968">
                  <c:v>37.9795212956707</c:v>
                </c:pt>
                <c:pt idx="83969">
                  <c:v>37.9796560487747</c:v>
                </c:pt>
                <c:pt idx="83970">
                  <c:v>37.9797908014474</c:v>
                </c:pt>
                <c:pt idx="83971">
                  <c:v>37.979925553688702</c:v>
                </c:pt>
                <c:pt idx="83972">
                  <c:v>37.980060305498696</c:v>
                </c:pt>
                <c:pt idx="83973">
                  <c:v>37.980195056877399</c:v>
                </c:pt>
                <c:pt idx="83974">
                  <c:v>37.980329807824702</c:v>
                </c:pt>
                <c:pt idx="83975">
                  <c:v>37.980464558340699</c:v>
                </c:pt>
                <c:pt idx="83976">
                  <c:v>37.980599308425397</c:v>
                </c:pt>
                <c:pt idx="83977">
                  <c:v>37.980734058078802</c:v>
                </c:pt>
                <c:pt idx="83978">
                  <c:v>37.980868807300801</c:v>
                </c:pt>
                <c:pt idx="83979">
                  <c:v>37.981003556091601</c:v>
                </c:pt>
                <c:pt idx="83980">
                  <c:v>37.981138304451001</c:v>
                </c:pt>
                <c:pt idx="83981">
                  <c:v>37.981273052379102</c:v>
                </c:pt>
                <c:pt idx="83982">
                  <c:v>37.981407799875797</c:v>
                </c:pt>
                <c:pt idx="83983">
                  <c:v>37.981542546941299</c:v>
                </c:pt>
                <c:pt idx="83984">
                  <c:v>37.981677293575402</c:v>
                </c:pt>
                <c:pt idx="83985">
                  <c:v>37.981812039778298</c:v>
                </c:pt>
                <c:pt idx="83986">
                  <c:v>37.981946785549802</c:v>
                </c:pt>
                <c:pt idx="83987">
                  <c:v>37.982081530889999</c:v>
                </c:pt>
                <c:pt idx="83988">
                  <c:v>37.982216275798898</c:v>
                </c:pt>
                <c:pt idx="83989">
                  <c:v>37.982351020276496</c:v>
                </c:pt>
                <c:pt idx="83990">
                  <c:v>37.982485764322803</c:v>
                </c:pt>
                <c:pt idx="83991">
                  <c:v>37.982620507937803</c:v>
                </c:pt>
                <c:pt idx="83992">
                  <c:v>37.982755251121503</c:v>
                </c:pt>
                <c:pt idx="83993">
                  <c:v>37.982889993873897</c:v>
                </c:pt>
                <c:pt idx="83994">
                  <c:v>37.983024736194999</c:v>
                </c:pt>
                <c:pt idx="83995">
                  <c:v>37.983159478084801</c:v>
                </c:pt>
                <c:pt idx="83996">
                  <c:v>37.983294219543303</c:v>
                </c:pt>
                <c:pt idx="83997">
                  <c:v>37.9834289605704</c:v>
                </c:pt>
                <c:pt idx="83998">
                  <c:v>37.983563701166403</c:v>
                </c:pt>
                <c:pt idx="83999">
                  <c:v>37.983698441331001</c:v>
                </c:pt>
                <c:pt idx="84000">
                  <c:v>37.983833181064298</c:v>
                </c:pt>
                <c:pt idx="84001">
                  <c:v>37.983967920366297</c:v>
                </c:pt>
                <c:pt idx="84002">
                  <c:v>37.984102659237102</c:v>
                </c:pt>
                <c:pt idx="84003">
                  <c:v>37.984237397676502</c:v>
                </c:pt>
                <c:pt idx="84004">
                  <c:v>37.984372135684701</c:v>
                </c:pt>
                <c:pt idx="84005">
                  <c:v>37.984506873261601</c:v>
                </c:pt>
                <c:pt idx="84006">
                  <c:v>37.984641610407202</c:v>
                </c:pt>
                <c:pt idx="84007">
                  <c:v>37.984776347121503</c:v>
                </c:pt>
                <c:pt idx="84008">
                  <c:v>37.984911083404498</c:v>
                </c:pt>
                <c:pt idx="84009">
                  <c:v>37.9850458192563</c:v>
                </c:pt>
                <c:pt idx="84010">
                  <c:v>37.985180554676802</c:v>
                </c:pt>
                <c:pt idx="84011">
                  <c:v>37.985315289665998</c:v>
                </c:pt>
                <c:pt idx="84012">
                  <c:v>37.985450024223901</c:v>
                </c:pt>
                <c:pt idx="84013">
                  <c:v>37.985584758350598</c:v>
                </c:pt>
                <c:pt idx="84014">
                  <c:v>37.985719492045902</c:v>
                </c:pt>
                <c:pt idx="84015">
                  <c:v>37.985854225310099</c:v>
                </c:pt>
                <c:pt idx="84016">
                  <c:v>37.985988958142897</c:v>
                </c:pt>
                <c:pt idx="84017">
                  <c:v>37.986123690544503</c:v>
                </c:pt>
                <c:pt idx="84018">
                  <c:v>37.986258422514801</c:v>
                </c:pt>
                <c:pt idx="84019">
                  <c:v>37.9863931540539</c:v>
                </c:pt>
                <c:pt idx="84020">
                  <c:v>37.9865278851616</c:v>
                </c:pt>
                <c:pt idx="84021">
                  <c:v>37.986662615838199</c:v>
                </c:pt>
                <c:pt idx="84022">
                  <c:v>37.986797346083399</c:v>
                </c:pt>
                <c:pt idx="84023">
                  <c:v>37.9869320758974</c:v>
                </c:pt>
                <c:pt idx="84024">
                  <c:v>37.9870668052802</c:v>
                </c:pt>
                <c:pt idx="84025">
                  <c:v>37.987201534231701</c:v>
                </c:pt>
                <c:pt idx="84026">
                  <c:v>37.987336262751903</c:v>
                </c:pt>
                <c:pt idx="84027">
                  <c:v>37.987470990840897</c:v>
                </c:pt>
                <c:pt idx="84028">
                  <c:v>37.9876057184986</c:v>
                </c:pt>
                <c:pt idx="84029">
                  <c:v>37.987740445725102</c:v>
                </c:pt>
                <c:pt idx="84030">
                  <c:v>37.987875172520297</c:v>
                </c:pt>
                <c:pt idx="84031">
                  <c:v>37.9880098988843</c:v>
                </c:pt>
                <c:pt idx="84032">
                  <c:v>37.988144624816996</c:v>
                </c:pt>
                <c:pt idx="84033">
                  <c:v>37.9882793503185</c:v>
                </c:pt>
                <c:pt idx="84034">
                  <c:v>37.988414075388697</c:v>
                </c:pt>
                <c:pt idx="84035">
                  <c:v>37.988548800027701</c:v>
                </c:pt>
                <c:pt idx="84036">
                  <c:v>37.988683524235498</c:v>
                </c:pt>
                <c:pt idx="84037">
                  <c:v>37.988818248012002</c:v>
                </c:pt>
                <c:pt idx="84038">
                  <c:v>37.9889529713573</c:v>
                </c:pt>
                <c:pt idx="84039">
                  <c:v>37.989087694271298</c:v>
                </c:pt>
                <c:pt idx="84040">
                  <c:v>37.989222416754103</c:v>
                </c:pt>
                <c:pt idx="84041">
                  <c:v>37.989357138805701</c:v>
                </c:pt>
                <c:pt idx="84042">
                  <c:v>37.989491860426</c:v>
                </c:pt>
                <c:pt idx="84043">
                  <c:v>37.989626581615099</c:v>
                </c:pt>
                <c:pt idx="84044">
                  <c:v>37.989761302372997</c:v>
                </c:pt>
                <c:pt idx="84045">
                  <c:v>37.989896022699597</c:v>
                </c:pt>
                <c:pt idx="84046">
                  <c:v>37.990030742595003</c:v>
                </c:pt>
                <c:pt idx="84047">
                  <c:v>37.990165462059203</c:v>
                </c:pt>
                <c:pt idx="84048">
                  <c:v>37.990300181092202</c:v>
                </c:pt>
                <c:pt idx="84049">
                  <c:v>37.990434899693902</c:v>
                </c:pt>
                <c:pt idx="84050">
                  <c:v>37.990569617864402</c:v>
                </c:pt>
                <c:pt idx="84051">
                  <c:v>37.990704335603702</c:v>
                </c:pt>
                <c:pt idx="84052">
                  <c:v>37.990839052911802</c:v>
                </c:pt>
                <c:pt idx="84053">
                  <c:v>37.990973769788702</c:v>
                </c:pt>
                <c:pt idx="84054">
                  <c:v>37.991108486234303</c:v>
                </c:pt>
                <c:pt idx="84055">
                  <c:v>37.991243202248803</c:v>
                </c:pt>
                <c:pt idx="84056">
                  <c:v>37.991377917831997</c:v>
                </c:pt>
                <c:pt idx="84057">
                  <c:v>37.991512632983998</c:v>
                </c:pt>
                <c:pt idx="84058">
                  <c:v>37.991647347704699</c:v>
                </c:pt>
                <c:pt idx="84059">
                  <c:v>37.9917820619943</c:v>
                </c:pt>
                <c:pt idx="84060">
                  <c:v>37.991916775852701</c:v>
                </c:pt>
                <c:pt idx="84061">
                  <c:v>37.992051489279902</c:v>
                </c:pt>
                <c:pt idx="84062">
                  <c:v>37.992186202275803</c:v>
                </c:pt>
                <c:pt idx="84063">
                  <c:v>37.992320914840597</c:v>
                </c:pt>
                <c:pt idx="84064">
                  <c:v>37.992455626974099</c:v>
                </c:pt>
                <c:pt idx="84065">
                  <c:v>37.9925903386765</c:v>
                </c:pt>
                <c:pt idx="84066">
                  <c:v>37.992725049947602</c:v>
                </c:pt>
                <c:pt idx="84067">
                  <c:v>37.992859760787603</c:v>
                </c:pt>
                <c:pt idx="84068">
                  <c:v>37.992994471196297</c:v>
                </c:pt>
                <c:pt idx="84069">
                  <c:v>37.993129181173899</c:v>
                </c:pt>
                <c:pt idx="84070">
                  <c:v>37.9932638907203</c:v>
                </c:pt>
                <c:pt idx="84071">
                  <c:v>37.993398599835402</c:v>
                </c:pt>
                <c:pt idx="84072">
                  <c:v>37.993533308519403</c:v>
                </c:pt>
                <c:pt idx="84073">
                  <c:v>37.993668016772197</c:v>
                </c:pt>
                <c:pt idx="84074">
                  <c:v>37.993802724593799</c:v>
                </c:pt>
                <c:pt idx="84075">
                  <c:v>37.9939374319842</c:v>
                </c:pt>
                <c:pt idx="84076">
                  <c:v>37.994072138943402</c:v>
                </c:pt>
                <c:pt idx="84077">
                  <c:v>37.994206845471503</c:v>
                </c:pt>
                <c:pt idx="84078">
                  <c:v>37.994341551568297</c:v>
                </c:pt>
                <c:pt idx="84079">
                  <c:v>37.994476257233998</c:v>
                </c:pt>
                <c:pt idx="84080">
                  <c:v>37.994610962468499</c:v>
                </c:pt>
                <c:pt idx="84081">
                  <c:v>37.9947456672718</c:v>
                </c:pt>
                <c:pt idx="84082">
                  <c:v>37.994880371643902</c:v>
                </c:pt>
                <c:pt idx="84083">
                  <c:v>37.995015075584902</c:v>
                </c:pt>
                <c:pt idx="84084">
                  <c:v>37.995149779094703</c:v>
                </c:pt>
                <c:pt idx="84085">
                  <c:v>37.995284482173297</c:v>
                </c:pt>
                <c:pt idx="84086">
                  <c:v>37.995419184820697</c:v>
                </c:pt>
                <c:pt idx="84087">
                  <c:v>37.995553887036998</c:v>
                </c:pt>
                <c:pt idx="84088">
                  <c:v>37.995688588822098</c:v>
                </c:pt>
                <c:pt idx="84089">
                  <c:v>37.995823290175998</c:v>
                </c:pt>
                <c:pt idx="84090">
                  <c:v>37.995957991098798</c:v>
                </c:pt>
                <c:pt idx="84091">
                  <c:v>37.996092691590398</c:v>
                </c:pt>
                <c:pt idx="84092">
                  <c:v>37.996227391650798</c:v>
                </c:pt>
                <c:pt idx="84093">
                  <c:v>37.996362091280098</c:v>
                </c:pt>
                <c:pt idx="84094">
                  <c:v>37.996496790478197</c:v>
                </c:pt>
                <c:pt idx="84095">
                  <c:v>37.996631489245097</c:v>
                </c:pt>
                <c:pt idx="84096">
                  <c:v>37.996766187580903</c:v>
                </c:pt>
                <c:pt idx="84097">
                  <c:v>37.996900885485502</c:v>
                </c:pt>
                <c:pt idx="84098">
                  <c:v>37.997035582959001</c:v>
                </c:pt>
                <c:pt idx="84099">
                  <c:v>37.997170280001299</c:v>
                </c:pt>
                <c:pt idx="84100">
                  <c:v>37.997304976612497</c:v>
                </c:pt>
                <c:pt idx="84101">
                  <c:v>37.997439672792503</c:v>
                </c:pt>
                <c:pt idx="84102">
                  <c:v>37.9975743685414</c:v>
                </c:pt>
                <c:pt idx="84103">
                  <c:v>37.997709063859098</c:v>
                </c:pt>
                <c:pt idx="84104">
                  <c:v>37.997843758745603</c:v>
                </c:pt>
                <c:pt idx="84105">
                  <c:v>37.9979784532011</c:v>
                </c:pt>
                <c:pt idx="84106">
                  <c:v>37.998113147225297</c:v>
                </c:pt>
                <c:pt idx="84107">
                  <c:v>37.9982478408185</c:v>
                </c:pt>
                <c:pt idx="84108">
                  <c:v>37.998382533980497</c:v>
                </c:pt>
                <c:pt idx="84109">
                  <c:v>37.9985172267113</c:v>
                </c:pt>
                <c:pt idx="84110">
                  <c:v>37.998651919011003</c:v>
                </c:pt>
                <c:pt idx="84111">
                  <c:v>37.998786610879598</c:v>
                </c:pt>
                <c:pt idx="84112">
                  <c:v>37.998921302317001</c:v>
                </c:pt>
                <c:pt idx="84113">
                  <c:v>37.999055993323303</c:v>
                </c:pt>
                <c:pt idx="84114">
                  <c:v>37.999190683898497</c:v>
                </c:pt>
                <c:pt idx="84115">
                  <c:v>37.999325374042499</c:v>
                </c:pt>
                <c:pt idx="84116">
                  <c:v>37.9994600637554</c:v>
                </c:pt>
                <c:pt idx="84117">
                  <c:v>37.999594753037201</c:v>
                </c:pt>
                <c:pt idx="84118">
                  <c:v>37.999729441887801</c:v>
                </c:pt>
                <c:pt idx="84119">
                  <c:v>37.999864130307401</c:v>
                </c:pt>
                <c:pt idx="84120">
                  <c:v>37.999998818295701</c:v>
                </c:pt>
                <c:pt idx="84121">
                  <c:v>38.000133505853</c:v>
                </c:pt>
                <c:pt idx="84122">
                  <c:v>38.000268192979199</c:v>
                </c:pt>
                <c:pt idx="84123">
                  <c:v>38.000402879674198</c:v>
                </c:pt>
                <c:pt idx="84124">
                  <c:v>38.000537565938103</c:v>
                </c:pt>
                <c:pt idx="84125">
                  <c:v>38.000672251770901</c:v>
                </c:pt>
                <c:pt idx="84126">
                  <c:v>38.000806937172499</c:v>
                </c:pt>
                <c:pt idx="84127">
                  <c:v>38.000941622143102</c:v>
                </c:pt>
                <c:pt idx="84128">
                  <c:v>38.001076306682499</c:v>
                </c:pt>
                <c:pt idx="84129">
                  <c:v>38.001210990790803</c:v>
                </c:pt>
                <c:pt idx="84130">
                  <c:v>38.001345674467998</c:v>
                </c:pt>
                <c:pt idx="84131">
                  <c:v>38.0014803577142</c:v>
                </c:pt>
                <c:pt idx="84132">
                  <c:v>38.001615040529103</c:v>
                </c:pt>
                <c:pt idx="84133">
                  <c:v>38.001749722912997</c:v>
                </c:pt>
                <c:pt idx="84134">
                  <c:v>38.001884404865798</c:v>
                </c:pt>
                <c:pt idx="84135">
                  <c:v>38.002019086387499</c:v>
                </c:pt>
                <c:pt idx="84136">
                  <c:v>38.002153767477999</c:v>
                </c:pt>
                <c:pt idx="84137">
                  <c:v>38.002288448137499</c:v>
                </c:pt>
                <c:pt idx="84138">
                  <c:v>38.002423128365898</c:v>
                </c:pt>
                <c:pt idx="84139">
                  <c:v>38.002557808163203</c:v>
                </c:pt>
                <c:pt idx="84140">
                  <c:v>38.002692487529302</c:v>
                </c:pt>
                <c:pt idx="84141">
                  <c:v>38.0028271664644</c:v>
                </c:pt>
                <c:pt idx="84142">
                  <c:v>38.002961844968397</c:v>
                </c:pt>
                <c:pt idx="84143">
                  <c:v>38.003096523041201</c:v>
                </c:pt>
                <c:pt idx="84144">
                  <c:v>38.003231200682997</c:v>
                </c:pt>
                <c:pt idx="84145">
                  <c:v>38.0033658778937</c:v>
                </c:pt>
                <c:pt idx="84146">
                  <c:v>38.003500554673302</c:v>
                </c:pt>
                <c:pt idx="84147">
                  <c:v>38.003635231021903</c:v>
                </c:pt>
                <c:pt idx="84148">
                  <c:v>38.003769906939297</c:v>
                </c:pt>
                <c:pt idx="84149">
                  <c:v>38.003904582425697</c:v>
                </c:pt>
                <c:pt idx="84150">
                  <c:v>38.004039257480898</c:v>
                </c:pt>
                <c:pt idx="84151">
                  <c:v>38.004173932105097</c:v>
                </c:pt>
                <c:pt idx="84152">
                  <c:v>38.004308606298203</c:v>
                </c:pt>
                <c:pt idx="84153">
                  <c:v>38.004443280060201</c:v>
                </c:pt>
                <c:pt idx="84154">
                  <c:v>38.004577953391198</c:v>
                </c:pt>
                <c:pt idx="84155">
                  <c:v>38.004712626291003</c:v>
                </c:pt>
                <c:pt idx="84156">
                  <c:v>38.004847298759799</c:v>
                </c:pt>
                <c:pt idx="84157">
                  <c:v>38.004981970797502</c:v>
                </c:pt>
                <c:pt idx="84158">
                  <c:v>38.005116642404197</c:v>
                </c:pt>
                <c:pt idx="84159">
                  <c:v>38.005251313579699</c:v>
                </c:pt>
                <c:pt idx="84160">
                  <c:v>38.005385984324199</c:v>
                </c:pt>
                <c:pt idx="84161">
                  <c:v>38.005520654637699</c:v>
                </c:pt>
                <c:pt idx="84162">
                  <c:v>38.005655324519999</c:v>
                </c:pt>
                <c:pt idx="84163">
                  <c:v>38.005789993971298</c:v>
                </c:pt>
                <c:pt idx="84164">
                  <c:v>38.005924662991497</c:v>
                </c:pt>
                <c:pt idx="84165">
                  <c:v>38.006059331580701</c:v>
                </c:pt>
                <c:pt idx="84166">
                  <c:v>38.006193999738798</c:v>
                </c:pt>
                <c:pt idx="84167">
                  <c:v>38.006328667465901</c:v>
                </c:pt>
                <c:pt idx="84168">
                  <c:v>38.006463334761797</c:v>
                </c:pt>
                <c:pt idx="84169">
                  <c:v>38.006598001626799</c:v>
                </c:pt>
                <c:pt idx="84170">
                  <c:v>38.0067326680606</c:v>
                </c:pt>
                <c:pt idx="84171">
                  <c:v>38.0068673340635</c:v>
                </c:pt>
                <c:pt idx="84172">
                  <c:v>38.0070019996352</c:v>
                </c:pt>
                <c:pt idx="84173">
                  <c:v>38.007136664775899</c:v>
                </c:pt>
                <c:pt idx="84174">
                  <c:v>38.007271329485597</c:v>
                </c:pt>
                <c:pt idx="84175">
                  <c:v>38.007405993764202</c:v>
                </c:pt>
                <c:pt idx="84176">
                  <c:v>38.007540657611798</c:v>
                </c:pt>
                <c:pt idx="84177">
                  <c:v>38.007675321028302</c:v>
                </c:pt>
                <c:pt idx="84178">
                  <c:v>38.007809984013697</c:v>
                </c:pt>
                <c:pt idx="84179">
                  <c:v>38.007944646568099</c:v>
                </c:pt>
                <c:pt idx="84180">
                  <c:v>38.008079308691499</c:v>
                </c:pt>
                <c:pt idx="84181">
                  <c:v>38.008213970383899</c:v>
                </c:pt>
                <c:pt idx="84182">
                  <c:v>38.008348631645198</c:v>
                </c:pt>
                <c:pt idx="84183">
                  <c:v>38.008483292475397</c:v>
                </c:pt>
                <c:pt idx="84184">
                  <c:v>38.008617952874602</c:v>
                </c:pt>
                <c:pt idx="84185">
                  <c:v>38.008752612842798</c:v>
                </c:pt>
                <c:pt idx="84186">
                  <c:v>38.008887272380001</c:v>
                </c:pt>
                <c:pt idx="84187">
                  <c:v>38.009021931486103</c:v>
                </c:pt>
                <c:pt idx="84188">
                  <c:v>38.009156590161197</c:v>
                </c:pt>
                <c:pt idx="84189">
                  <c:v>38.009291248405198</c:v>
                </c:pt>
                <c:pt idx="84190">
                  <c:v>38.009425906218297</c:v>
                </c:pt>
                <c:pt idx="84191">
                  <c:v>38.009560563600303</c:v>
                </c:pt>
                <c:pt idx="84192">
                  <c:v>38.009695220551201</c:v>
                </c:pt>
                <c:pt idx="84193">
                  <c:v>38.009829877071198</c:v>
                </c:pt>
                <c:pt idx="84194">
                  <c:v>38.009964533160101</c:v>
                </c:pt>
                <c:pt idx="84195">
                  <c:v>38.010099188818003</c:v>
                </c:pt>
                <c:pt idx="84196">
                  <c:v>38.010233844044897</c:v>
                </c:pt>
                <c:pt idx="84197">
                  <c:v>38.010368498840798</c:v>
                </c:pt>
                <c:pt idx="84198">
                  <c:v>38.010503153205597</c:v>
                </c:pt>
                <c:pt idx="84199">
                  <c:v>38.010637807139403</c:v>
                </c:pt>
                <c:pt idx="84200">
                  <c:v>38.010772460642201</c:v>
                </c:pt>
                <c:pt idx="84201">
                  <c:v>38.010907113713998</c:v>
                </c:pt>
                <c:pt idx="84202">
                  <c:v>38.011041766354801</c:v>
                </c:pt>
                <c:pt idx="84203">
                  <c:v>38.011176418564602</c:v>
                </c:pt>
                <c:pt idx="84204">
                  <c:v>38.011311070343403</c:v>
                </c:pt>
                <c:pt idx="84205">
                  <c:v>38.011445721691103</c:v>
                </c:pt>
                <c:pt idx="84206">
                  <c:v>38.011580372607902</c:v>
                </c:pt>
                <c:pt idx="84207">
                  <c:v>38.011715023093601</c:v>
                </c:pt>
                <c:pt idx="84208">
                  <c:v>38.011849673148397</c:v>
                </c:pt>
                <c:pt idx="84209">
                  <c:v>38.011984322772101</c:v>
                </c:pt>
                <c:pt idx="84210">
                  <c:v>38.012118971964803</c:v>
                </c:pt>
                <c:pt idx="84211">
                  <c:v>38.012253620726597</c:v>
                </c:pt>
                <c:pt idx="84212">
                  <c:v>38.012388269057297</c:v>
                </c:pt>
                <c:pt idx="84213">
                  <c:v>38.012522916957003</c:v>
                </c:pt>
                <c:pt idx="84214">
                  <c:v>38.012657564425801</c:v>
                </c:pt>
                <c:pt idx="84215">
                  <c:v>38.012792211463498</c:v>
                </c:pt>
                <c:pt idx="84216">
                  <c:v>38.012926858070301</c:v>
                </c:pt>
                <c:pt idx="84217">
                  <c:v>38.013061504246103</c:v>
                </c:pt>
                <c:pt idx="84218">
                  <c:v>38.013196149990797</c:v>
                </c:pt>
                <c:pt idx="84219">
                  <c:v>38.013330795304597</c:v>
                </c:pt>
                <c:pt idx="84220">
                  <c:v>38.013465440187403</c:v>
                </c:pt>
                <c:pt idx="84221">
                  <c:v>38.013600084639201</c:v>
                </c:pt>
                <c:pt idx="84222">
                  <c:v>38.013734728660097</c:v>
                </c:pt>
                <c:pt idx="84223">
                  <c:v>38.0138693722499</c:v>
                </c:pt>
                <c:pt idx="84224">
                  <c:v>38.014004015408801</c:v>
                </c:pt>
                <c:pt idx="84225">
                  <c:v>38.014138658136602</c:v>
                </c:pt>
                <c:pt idx="84226">
                  <c:v>38.014273300433501</c:v>
                </c:pt>
                <c:pt idx="84227">
                  <c:v>38.014407942299499</c:v>
                </c:pt>
                <c:pt idx="84228">
                  <c:v>38.014542583734404</c:v>
                </c:pt>
                <c:pt idx="84229">
                  <c:v>38.014677224738399</c:v>
                </c:pt>
                <c:pt idx="84230">
                  <c:v>38.014811865311401</c:v>
                </c:pt>
                <c:pt idx="84231">
                  <c:v>38.014946505453402</c:v>
                </c:pt>
                <c:pt idx="84232">
                  <c:v>38.015081145164501</c:v>
                </c:pt>
                <c:pt idx="84233">
                  <c:v>38.0152157844445</c:v>
                </c:pt>
                <c:pt idx="84234">
                  <c:v>38.015350423293697</c:v>
                </c:pt>
                <c:pt idx="84235">
                  <c:v>38.0154850617118</c:v>
                </c:pt>
                <c:pt idx="84236">
                  <c:v>38.015619699699002</c:v>
                </c:pt>
                <c:pt idx="84237">
                  <c:v>38.015754337255203</c:v>
                </c:pt>
                <c:pt idx="84238">
                  <c:v>38.015888974380502</c:v>
                </c:pt>
                <c:pt idx="84239">
                  <c:v>38.0160236110748</c:v>
                </c:pt>
                <c:pt idx="84240">
                  <c:v>38.016158247338097</c:v>
                </c:pt>
                <c:pt idx="84241">
                  <c:v>38.0162928831705</c:v>
                </c:pt>
                <c:pt idx="84242">
                  <c:v>38.016427518571902</c:v>
                </c:pt>
                <c:pt idx="84243">
                  <c:v>38.016562153542303</c:v>
                </c:pt>
                <c:pt idx="84244">
                  <c:v>38.016696788081902</c:v>
                </c:pt>
                <c:pt idx="84245">
                  <c:v>38.0168314221904</c:v>
                </c:pt>
                <c:pt idx="84246">
                  <c:v>38.016966055867996</c:v>
                </c:pt>
                <c:pt idx="84247">
                  <c:v>38.017100689114699</c:v>
                </c:pt>
                <c:pt idx="84248">
                  <c:v>38.0172353219304</c:v>
                </c:pt>
                <c:pt idx="84249">
                  <c:v>38.0173699543151</c:v>
                </c:pt>
                <c:pt idx="84250">
                  <c:v>38.017504586268899</c:v>
                </c:pt>
                <c:pt idx="84251">
                  <c:v>38.017639217791803</c:v>
                </c:pt>
                <c:pt idx="84252">
                  <c:v>38.017773848883699</c:v>
                </c:pt>
                <c:pt idx="84253">
                  <c:v>38.017908479544701</c:v>
                </c:pt>
                <c:pt idx="84254">
                  <c:v>38.018043109774702</c:v>
                </c:pt>
                <c:pt idx="84255">
                  <c:v>38.018177739573801</c:v>
                </c:pt>
                <c:pt idx="84256">
                  <c:v>38.018312368941999</c:v>
                </c:pt>
                <c:pt idx="84257">
                  <c:v>38.018446997879202</c:v>
                </c:pt>
                <c:pt idx="84258">
                  <c:v>38.018581626385497</c:v>
                </c:pt>
                <c:pt idx="84259">
                  <c:v>38.018716254460898</c:v>
                </c:pt>
                <c:pt idx="84260">
                  <c:v>38.018850882105298</c:v>
                </c:pt>
                <c:pt idx="84261">
                  <c:v>38.018985509318803</c:v>
                </c:pt>
                <c:pt idx="84262">
                  <c:v>38.0191201361013</c:v>
                </c:pt>
                <c:pt idx="84263">
                  <c:v>38.019254762453002</c:v>
                </c:pt>
                <c:pt idx="84264">
                  <c:v>38.019389388373703</c:v>
                </c:pt>
                <c:pt idx="84265">
                  <c:v>38.019524013863503</c:v>
                </c:pt>
                <c:pt idx="84266">
                  <c:v>38.019658638922301</c:v>
                </c:pt>
                <c:pt idx="84267">
                  <c:v>38.019793263550298</c:v>
                </c:pt>
                <c:pt idx="84268">
                  <c:v>38.019927887747301</c:v>
                </c:pt>
                <c:pt idx="84269">
                  <c:v>38.020062511513402</c:v>
                </c:pt>
                <c:pt idx="84270">
                  <c:v>38.020197134848502</c:v>
                </c:pt>
                <c:pt idx="84271">
                  <c:v>38.0203317577528</c:v>
                </c:pt>
                <c:pt idx="84272">
                  <c:v>38.020466380226097</c:v>
                </c:pt>
                <c:pt idx="84273">
                  <c:v>38.020601002268599</c:v>
                </c:pt>
                <c:pt idx="84274">
                  <c:v>38.0207356238801</c:v>
                </c:pt>
                <c:pt idx="84275">
                  <c:v>38.020870245060699</c:v>
                </c:pt>
                <c:pt idx="84276">
                  <c:v>38.021004865810397</c:v>
                </c:pt>
                <c:pt idx="84277">
                  <c:v>38.021139486129201</c:v>
                </c:pt>
                <c:pt idx="84278">
                  <c:v>38.021274106017003</c:v>
                </c:pt>
                <c:pt idx="84279">
                  <c:v>38.021408725473997</c:v>
                </c:pt>
                <c:pt idx="84280">
                  <c:v>38.021543344500103</c:v>
                </c:pt>
                <c:pt idx="84281">
                  <c:v>38.0216779630952</c:v>
                </c:pt>
                <c:pt idx="84282">
                  <c:v>38.021812581259503</c:v>
                </c:pt>
                <c:pt idx="84283">
                  <c:v>38.021947198992798</c:v>
                </c:pt>
                <c:pt idx="84284">
                  <c:v>38.022081816295298</c:v>
                </c:pt>
                <c:pt idx="84285">
                  <c:v>38.022216433166903</c:v>
                </c:pt>
                <c:pt idx="84286">
                  <c:v>38.022351049607501</c:v>
                </c:pt>
                <c:pt idx="84287">
                  <c:v>38.022485665617303</c:v>
                </c:pt>
                <c:pt idx="84288">
                  <c:v>38.022620281196197</c:v>
                </c:pt>
                <c:pt idx="84289">
                  <c:v>38.022754896344097</c:v>
                </c:pt>
                <c:pt idx="84290">
                  <c:v>38.022889511061202</c:v>
                </c:pt>
                <c:pt idx="84291">
                  <c:v>38.023024125347398</c:v>
                </c:pt>
                <c:pt idx="84292">
                  <c:v>38.0231587392027</c:v>
                </c:pt>
                <c:pt idx="84293">
                  <c:v>38.023293352627199</c:v>
                </c:pt>
                <c:pt idx="84294">
                  <c:v>38.023427965620698</c:v>
                </c:pt>
                <c:pt idx="84295">
                  <c:v>38.023562578183402</c:v>
                </c:pt>
                <c:pt idx="84296">
                  <c:v>38.023697190315097</c:v>
                </c:pt>
                <c:pt idx="84297">
                  <c:v>38.023831802015998</c:v>
                </c:pt>
                <c:pt idx="84298">
                  <c:v>38.023966413285997</c:v>
                </c:pt>
                <c:pt idx="84299">
                  <c:v>38.024101024125201</c:v>
                </c:pt>
                <c:pt idx="84300">
                  <c:v>38.024235634533397</c:v>
                </c:pt>
                <c:pt idx="84301">
                  <c:v>38.024370244510798</c:v>
                </c:pt>
                <c:pt idx="84302">
                  <c:v>38.024504854057298</c:v>
                </c:pt>
                <c:pt idx="84303">
                  <c:v>38.024639463172903</c:v>
                </c:pt>
                <c:pt idx="84304">
                  <c:v>38.024774071857699</c:v>
                </c:pt>
                <c:pt idx="84305">
                  <c:v>38.024908680111601</c:v>
                </c:pt>
                <c:pt idx="84306">
                  <c:v>38.025043287934601</c:v>
                </c:pt>
                <c:pt idx="84307">
                  <c:v>38.025177895326799</c:v>
                </c:pt>
                <c:pt idx="84308">
                  <c:v>38.025312502288003</c:v>
                </c:pt>
                <c:pt idx="84309">
                  <c:v>38.025447108818497</c:v>
                </c:pt>
                <c:pt idx="84310">
                  <c:v>38.025581714917998</c:v>
                </c:pt>
                <c:pt idx="84311">
                  <c:v>38.025716320586703</c:v>
                </c:pt>
                <c:pt idx="84312">
                  <c:v>38.025850925824599</c:v>
                </c:pt>
                <c:pt idx="84313">
                  <c:v>38.025985530631502</c:v>
                </c:pt>
                <c:pt idx="84314">
                  <c:v>38.026120135007702</c:v>
                </c:pt>
                <c:pt idx="84315">
                  <c:v>38.0262547389529</c:v>
                </c:pt>
                <c:pt idx="84316">
                  <c:v>38.026389342467297</c:v>
                </c:pt>
                <c:pt idx="84317">
                  <c:v>38.026523945550899</c:v>
                </c:pt>
                <c:pt idx="84318">
                  <c:v>38.026658548203599</c:v>
                </c:pt>
                <c:pt idx="84319">
                  <c:v>38.026793150425398</c:v>
                </c:pt>
                <c:pt idx="84320">
                  <c:v>38.026927752216402</c:v>
                </c:pt>
                <c:pt idx="84321">
                  <c:v>38.027062353576603</c:v>
                </c:pt>
                <c:pt idx="84322">
                  <c:v>38.027196954505897</c:v>
                </c:pt>
                <c:pt idx="84323">
                  <c:v>38.027331555004302</c:v>
                </c:pt>
                <c:pt idx="84324">
                  <c:v>38.027466155071998</c:v>
                </c:pt>
                <c:pt idx="84325">
                  <c:v>38.0276007547087</c:v>
                </c:pt>
                <c:pt idx="84326">
                  <c:v>38.0277353539147</c:v>
                </c:pt>
                <c:pt idx="84327">
                  <c:v>38.027869952689798</c:v>
                </c:pt>
                <c:pt idx="84328">
                  <c:v>38.028004551034002</c:v>
                </c:pt>
                <c:pt idx="84329">
                  <c:v>38.028139148947403</c:v>
                </c:pt>
                <c:pt idx="84330">
                  <c:v>38.028273746430003</c:v>
                </c:pt>
                <c:pt idx="84331">
                  <c:v>38.028408343481701</c:v>
                </c:pt>
                <c:pt idx="84332">
                  <c:v>38.028542940102597</c:v>
                </c:pt>
                <c:pt idx="84333">
                  <c:v>38.028677536292697</c:v>
                </c:pt>
                <c:pt idx="84334">
                  <c:v>38.028812132052003</c:v>
                </c:pt>
                <c:pt idx="84335">
                  <c:v>38.028946727380401</c:v>
                </c:pt>
                <c:pt idx="84336">
                  <c:v>38.029081322278003</c:v>
                </c:pt>
                <c:pt idx="84337">
                  <c:v>38.029215916744803</c:v>
                </c:pt>
                <c:pt idx="84338">
                  <c:v>38.029350510780702</c:v>
                </c:pt>
                <c:pt idx="84339">
                  <c:v>38.029485104385799</c:v>
                </c:pt>
                <c:pt idx="84340">
                  <c:v>38.029619697560101</c:v>
                </c:pt>
                <c:pt idx="84341">
                  <c:v>38.0297542903036</c:v>
                </c:pt>
                <c:pt idx="84342">
                  <c:v>38.029888882616198</c:v>
                </c:pt>
                <c:pt idx="84343">
                  <c:v>38.030023474498101</c:v>
                </c:pt>
                <c:pt idx="84344">
                  <c:v>38.030158065949102</c:v>
                </c:pt>
                <c:pt idx="84345">
                  <c:v>38.030292656969301</c:v>
                </c:pt>
                <c:pt idx="84346">
                  <c:v>38.030427247558698</c:v>
                </c:pt>
                <c:pt idx="84347">
                  <c:v>38.0305618377173</c:v>
                </c:pt>
                <c:pt idx="84348">
                  <c:v>38.030696427445001</c:v>
                </c:pt>
                <c:pt idx="84349">
                  <c:v>38.030831016741999</c:v>
                </c:pt>
                <c:pt idx="84350">
                  <c:v>38.030965605608102</c:v>
                </c:pt>
                <c:pt idx="84351">
                  <c:v>38.031100194043503</c:v>
                </c:pt>
                <c:pt idx="84352">
                  <c:v>38.031234782048003</c:v>
                </c:pt>
                <c:pt idx="84353">
                  <c:v>38.0313693696218</c:v>
                </c:pt>
                <c:pt idx="84354">
                  <c:v>38.031503956764702</c:v>
                </c:pt>
                <c:pt idx="84355">
                  <c:v>38.031638543476802</c:v>
                </c:pt>
                <c:pt idx="84356">
                  <c:v>38.031773129758101</c:v>
                </c:pt>
                <c:pt idx="84357">
                  <c:v>38.031907715608703</c:v>
                </c:pt>
                <c:pt idx="84358">
                  <c:v>38.032042301028397</c:v>
                </c:pt>
                <c:pt idx="84359">
                  <c:v>38.032176886017297</c:v>
                </c:pt>
                <c:pt idx="84360">
                  <c:v>38.0323114705755</c:v>
                </c:pt>
                <c:pt idx="84361">
                  <c:v>38.032446054702802</c:v>
                </c:pt>
                <c:pt idx="84362">
                  <c:v>38.032580638399402</c:v>
                </c:pt>
                <c:pt idx="84363">
                  <c:v>38.0327152216651</c:v>
                </c:pt>
                <c:pt idx="84364">
                  <c:v>38.032849804500103</c:v>
                </c:pt>
                <c:pt idx="84365">
                  <c:v>38.032984386904303</c:v>
                </c:pt>
                <c:pt idx="84366">
                  <c:v>38.033118968877702</c:v>
                </c:pt>
                <c:pt idx="84367">
                  <c:v>38.033253550420298</c:v>
                </c:pt>
                <c:pt idx="84368">
                  <c:v>38.033388131532199</c:v>
                </c:pt>
                <c:pt idx="84369">
                  <c:v>38.033522712213198</c:v>
                </c:pt>
                <c:pt idx="84370">
                  <c:v>38.033657292463502</c:v>
                </c:pt>
                <c:pt idx="84371">
                  <c:v>38.033791872282997</c:v>
                </c:pt>
                <c:pt idx="84372">
                  <c:v>38.033926451671697</c:v>
                </c:pt>
                <c:pt idx="84373">
                  <c:v>38.034061030629601</c:v>
                </c:pt>
                <c:pt idx="84374">
                  <c:v>38.034195609156797</c:v>
                </c:pt>
                <c:pt idx="84375">
                  <c:v>38.034330187253197</c:v>
                </c:pt>
                <c:pt idx="84376">
                  <c:v>38.034464764918802</c:v>
                </c:pt>
                <c:pt idx="84377">
                  <c:v>38.034599342153697</c:v>
                </c:pt>
                <c:pt idx="84378">
                  <c:v>38.034733918957699</c:v>
                </c:pt>
                <c:pt idx="84379">
                  <c:v>38.034868495330997</c:v>
                </c:pt>
                <c:pt idx="84380">
                  <c:v>38.0350030712736</c:v>
                </c:pt>
                <c:pt idx="84381">
                  <c:v>38.035137646785401</c:v>
                </c:pt>
                <c:pt idx="84382">
                  <c:v>38.0352722218664</c:v>
                </c:pt>
                <c:pt idx="84383">
                  <c:v>38.035406796516597</c:v>
                </c:pt>
                <c:pt idx="84384">
                  <c:v>38.035541370736098</c:v>
                </c:pt>
                <c:pt idx="84385">
                  <c:v>38.035675944524797</c:v>
                </c:pt>
                <c:pt idx="84386">
                  <c:v>38.035810517882801</c:v>
                </c:pt>
                <c:pt idx="84387">
                  <c:v>38.035945090810003</c:v>
                </c:pt>
                <c:pt idx="84388">
                  <c:v>38.036079663306502</c:v>
                </c:pt>
                <c:pt idx="84389">
                  <c:v>38.036214235372199</c:v>
                </c:pt>
                <c:pt idx="84390">
                  <c:v>38.036348807007101</c:v>
                </c:pt>
                <c:pt idx="84391">
                  <c:v>38.036483378211301</c:v>
                </c:pt>
                <c:pt idx="84392">
                  <c:v>38.036617948984699</c:v>
                </c:pt>
                <c:pt idx="84393">
                  <c:v>38.036752519327401</c:v>
                </c:pt>
                <c:pt idx="84394">
                  <c:v>38.0368870892394</c:v>
                </c:pt>
                <c:pt idx="84395">
                  <c:v>38.037021658720597</c:v>
                </c:pt>
                <c:pt idx="84396">
                  <c:v>38.037156227771</c:v>
                </c:pt>
                <c:pt idx="84397">
                  <c:v>38.037290796390799</c:v>
                </c:pt>
                <c:pt idx="84398">
                  <c:v>38.037425364579697</c:v>
                </c:pt>
                <c:pt idx="84399">
                  <c:v>38.037559932337999</c:v>
                </c:pt>
                <c:pt idx="84400">
                  <c:v>38.037694499665399</c:v>
                </c:pt>
                <c:pt idx="84401">
                  <c:v>38.037829066562203</c:v>
                </c:pt>
                <c:pt idx="84402">
                  <c:v>38.037963633028198</c:v>
                </c:pt>
                <c:pt idx="84403">
                  <c:v>38.038098199063498</c:v>
                </c:pt>
                <c:pt idx="84404">
                  <c:v>38.038232764668003</c:v>
                </c:pt>
                <c:pt idx="84405">
                  <c:v>38.038367329841897</c:v>
                </c:pt>
                <c:pt idx="84406">
                  <c:v>38.038501894584897</c:v>
                </c:pt>
                <c:pt idx="84407">
                  <c:v>38.038636458897301</c:v>
                </c:pt>
                <c:pt idx="84408">
                  <c:v>38.038771022778903</c:v>
                </c:pt>
                <c:pt idx="84409">
                  <c:v>38.038905586229802</c:v>
                </c:pt>
                <c:pt idx="84410">
                  <c:v>38.039040149249999</c:v>
                </c:pt>
                <c:pt idx="84411">
                  <c:v>38.039174711839401</c:v>
                </c:pt>
                <c:pt idx="84412">
                  <c:v>38.0393092739982</c:v>
                </c:pt>
                <c:pt idx="84413">
                  <c:v>38.039443835726203</c:v>
                </c:pt>
                <c:pt idx="84414">
                  <c:v>38.039578397023398</c:v>
                </c:pt>
                <c:pt idx="84415">
                  <c:v>38.039712957890004</c:v>
                </c:pt>
                <c:pt idx="84416">
                  <c:v>38.0398475183259</c:v>
                </c:pt>
                <c:pt idx="84417">
                  <c:v>38.039982078331001</c:v>
                </c:pt>
                <c:pt idx="84418">
                  <c:v>38.040116637905399</c:v>
                </c:pt>
                <c:pt idx="84419">
                  <c:v>38.040251197049102</c:v>
                </c:pt>
                <c:pt idx="84420">
                  <c:v>38.040385755762102</c:v>
                </c:pt>
                <c:pt idx="84421">
                  <c:v>38.0405203140444</c:v>
                </c:pt>
                <c:pt idx="84422">
                  <c:v>38.040654871896002</c:v>
                </c:pt>
                <c:pt idx="84423">
                  <c:v>38.040789429316803</c:v>
                </c:pt>
                <c:pt idx="84424">
                  <c:v>38.040923986307</c:v>
                </c:pt>
                <c:pt idx="84425">
                  <c:v>38.041058542866402</c:v>
                </c:pt>
                <c:pt idx="84426">
                  <c:v>38.041193098995201</c:v>
                </c:pt>
                <c:pt idx="84427">
                  <c:v>38.041327654693198</c:v>
                </c:pt>
                <c:pt idx="84428">
                  <c:v>38.041462209960599</c:v>
                </c:pt>
                <c:pt idx="84429">
                  <c:v>38.041596764797198</c:v>
                </c:pt>
                <c:pt idx="84430">
                  <c:v>38.041731319203201</c:v>
                </c:pt>
                <c:pt idx="84431">
                  <c:v>38.041865873178402</c:v>
                </c:pt>
                <c:pt idx="84432">
                  <c:v>38.042000426723</c:v>
                </c:pt>
                <c:pt idx="84433">
                  <c:v>38.042134979836902</c:v>
                </c:pt>
                <c:pt idx="84434">
                  <c:v>38.042269532520002</c:v>
                </c:pt>
                <c:pt idx="84435">
                  <c:v>38.0424040847725</c:v>
                </c:pt>
                <c:pt idx="84436">
                  <c:v>38.042538636594301</c:v>
                </c:pt>
                <c:pt idx="84437">
                  <c:v>38.0426731879854</c:v>
                </c:pt>
                <c:pt idx="84438">
                  <c:v>38.042807738945797</c:v>
                </c:pt>
                <c:pt idx="84439">
                  <c:v>38.042942289475597</c:v>
                </c:pt>
                <c:pt idx="84440">
                  <c:v>38.043076839574603</c:v>
                </c:pt>
                <c:pt idx="84441">
                  <c:v>38.043211389242998</c:v>
                </c:pt>
                <c:pt idx="84442">
                  <c:v>38.043345938480599</c:v>
                </c:pt>
                <c:pt idx="84443">
                  <c:v>38.043480487287603</c:v>
                </c:pt>
                <c:pt idx="84444">
                  <c:v>38.043615035663997</c:v>
                </c:pt>
                <c:pt idx="84445">
                  <c:v>38.043749583609603</c:v>
                </c:pt>
                <c:pt idx="84446">
                  <c:v>38.043884131124599</c:v>
                </c:pt>
                <c:pt idx="84447">
                  <c:v>38.0440186782089</c:v>
                </c:pt>
                <c:pt idx="84448">
                  <c:v>38.044153224862498</c:v>
                </c:pt>
                <c:pt idx="84449">
                  <c:v>38.044287771085401</c:v>
                </c:pt>
                <c:pt idx="84450">
                  <c:v>38.0444223168777</c:v>
                </c:pt>
                <c:pt idx="84451">
                  <c:v>38.044556862239297</c:v>
                </c:pt>
                <c:pt idx="84452">
                  <c:v>38.044691407170298</c:v>
                </c:pt>
                <c:pt idx="84453">
                  <c:v>38.044825951670497</c:v>
                </c:pt>
                <c:pt idx="84454">
                  <c:v>38.044960495740199</c:v>
                </c:pt>
                <c:pt idx="84455">
                  <c:v>38.045095039379099</c:v>
                </c:pt>
                <c:pt idx="84456">
                  <c:v>38.045229582587403</c:v>
                </c:pt>
                <c:pt idx="84457">
                  <c:v>38.045364125364998</c:v>
                </c:pt>
                <c:pt idx="84458">
                  <c:v>38.045498667712003</c:v>
                </c:pt>
                <c:pt idx="84459">
                  <c:v>38.045633209628299</c:v>
                </c:pt>
                <c:pt idx="84460">
                  <c:v>38.0457677511139</c:v>
                </c:pt>
                <c:pt idx="84461">
                  <c:v>38.045902292168897</c:v>
                </c:pt>
                <c:pt idx="84462">
                  <c:v>38.046036832793298</c:v>
                </c:pt>
                <c:pt idx="84463">
                  <c:v>38.046171372986997</c:v>
                </c:pt>
                <c:pt idx="84464">
                  <c:v>38.04630591275</c:v>
                </c:pt>
                <c:pt idx="84465">
                  <c:v>38.0464404520824</c:v>
                </c:pt>
                <c:pt idx="84466">
                  <c:v>38.046574990984098</c:v>
                </c:pt>
                <c:pt idx="84467">
                  <c:v>38.0467095294552</c:v>
                </c:pt>
                <c:pt idx="84468">
                  <c:v>38.046844067495698</c:v>
                </c:pt>
                <c:pt idx="84469">
                  <c:v>38.046978605105501</c:v>
                </c:pt>
                <c:pt idx="84470">
                  <c:v>38.047113142284601</c:v>
                </c:pt>
                <c:pt idx="84471">
                  <c:v>38.047247679033099</c:v>
                </c:pt>
                <c:pt idx="84472">
                  <c:v>38.047382215351</c:v>
                </c:pt>
                <c:pt idx="84473">
                  <c:v>38.047516751238199</c:v>
                </c:pt>
                <c:pt idx="84474">
                  <c:v>38.047651286694901</c:v>
                </c:pt>
                <c:pt idx="84475">
                  <c:v>38.047785821720801</c:v>
                </c:pt>
                <c:pt idx="84476">
                  <c:v>38.047920356316098</c:v>
                </c:pt>
                <c:pt idx="84477">
                  <c:v>38.048054890480799</c:v>
                </c:pt>
                <c:pt idx="84478">
                  <c:v>38.048189424214897</c:v>
                </c:pt>
                <c:pt idx="84479">
                  <c:v>38.048323957518299</c:v>
                </c:pt>
                <c:pt idx="84480">
                  <c:v>38.048458490391099</c:v>
                </c:pt>
                <c:pt idx="84481">
                  <c:v>38.048593022833302</c:v>
                </c:pt>
                <c:pt idx="84482">
                  <c:v>38.048727554844902</c:v>
                </c:pt>
                <c:pt idx="84483">
                  <c:v>38.0488620864258</c:v>
                </c:pt>
                <c:pt idx="84484">
                  <c:v>38.048996617576101</c:v>
                </c:pt>
                <c:pt idx="84485">
                  <c:v>38.0491311482958</c:v>
                </c:pt>
                <c:pt idx="84486">
                  <c:v>38.049265678584803</c:v>
                </c:pt>
                <c:pt idx="84487">
                  <c:v>38.049400208443302</c:v>
                </c:pt>
                <c:pt idx="84488">
                  <c:v>38.049534737871099</c:v>
                </c:pt>
                <c:pt idx="84489">
                  <c:v>38.0496692668683</c:v>
                </c:pt>
                <c:pt idx="84490">
                  <c:v>38.049803795434897</c:v>
                </c:pt>
                <c:pt idx="84491">
                  <c:v>38.049938323570899</c:v>
                </c:pt>
                <c:pt idx="84492">
                  <c:v>38.050072851276298</c:v>
                </c:pt>
                <c:pt idx="84493">
                  <c:v>38.050207378551001</c:v>
                </c:pt>
                <c:pt idx="84494">
                  <c:v>38.050341905395101</c:v>
                </c:pt>
                <c:pt idx="84495">
                  <c:v>38.050476431808697</c:v>
                </c:pt>
                <c:pt idx="84496">
                  <c:v>38.050610957791598</c:v>
                </c:pt>
                <c:pt idx="84497">
                  <c:v>38.050745483343903</c:v>
                </c:pt>
                <c:pt idx="84498">
                  <c:v>38.050880008465597</c:v>
                </c:pt>
                <c:pt idx="84499">
                  <c:v>38.051014533156803</c:v>
                </c:pt>
                <c:pt idx="84500">
                  <c:v>38.051149057417298</c:v>
                </c:pt>
                <c:pt idx="84501">
                  <c:v>38.051283581247198</c:v>
                </c:pt>
                <c:pt idx="84502">
                  <c:v>38.051418104646501</c:v>
                </c:pt>
                <c:pt idx="84503">
                  <c:v>38.051552627615202</c:v>
                </c:pt>
                <c:pt idx="84504">
                  <c:v>38.051687150153299</c:v>
                </c:pt>
                <c:pt idx="84505">
                  <c:v>38.0518216722609</c:v>
                </c:pt>
                <c:pt idx="84506">
                  <c:v>38.051956193937798</c:v>
                </c:pt>
                <c:pt idx="84507">
                  <c:v>38.0520907151841</c:v>
                </c:pt>
                <c:pt idx="84508">
                  <c:v>38.052225235999899</c:v>
                </c:pt>
                <c:pt idx="84509">
                  <c:v>38.052359756385101</c:v>
                </c:pt>
                <c:pt idx="84510">
                  <c:v>38.052494276339601</c:v>
                </c:pt>
                <c:pt idx="84511">
                  <c:v>38.052628795863598</c:v>
                </c:pt>
                <c:pt idx="84512">
                  <c:v>38.052763314956998</c:v>
                </c:pt>
                <c:pt idx="84513">
                  <c:v>38.052897833619802</c:v>
                </c:pt>
                <c:pt idx="84514">
                  <c:v>38.053032351852103</c:v>
                </c:pt>
                <c:pt idx="84515">
                  <c:v>38.053166869653701</c:v>
                </c:pt>
                <c:pt idx="84516">
                  <c:v>38.053301387024803</c:v>
                </c:pt>
                <c:pt idx="84517">
                  <c:v>38.053435903965301</c:v>
                </c:pt>
                <c:pt idx="84518">
                  <c:v>38.053570420475197</c:v>
                </c:pt>
                <c:pt idx="84519">
                  <c:v>38.053704936554603</c:v>
                </c:pt>
                <c:pt idx="84520">
                  <c:v>38.053839452203299</c:v>
                </c:pt>
                <c:pt idx="84521">
                  <c:v>38.053973967421499</c:v>
                </c:pt>
                <c:pt idx="84522">
                  <c:v>38.054108482209202</c:v>
                </c:pt>
                <c:pt idx="84523">
                  <c:v>38.054242996566202</c:v>
                </c:pt>
                <c:pt idx="84524">
                  <c:v>38.054377510492699</c:v>
                </c:pt>
                <c:pt idx="84525">
                  <c:v>38.0545120239886</c:v>
                </c:pt>
                <c:pt idx="84526">
                  <c:v>38.054646537053998</c:v>
                </c:pt>
                <c:pt idx="84527">
                  <c:v>38.054781049688799</c:v>
                </c:pt>
                <c:pt idx="84528">
                  <c:v>38.054915561892997</c:v>
                </c:pt>
                <c:pt idx="84529">
                  <c:v>38.055050073666699</c:v>
                </c:pt>
                <c:pt idx="84530">
                  <c:v>38.055184585009798</c:v>
                </c:pt>
                <c:pt idx="84531">
                  <c:v>38.0553190959223</c:v>
                </c:pt>
                <c:pt idx="84532">
                  <c:v>38.055453606404299</c:v>
                </c:pt>
                <c:pt idx="84533">
                  <c:v>38.055588116455802</c:v>
                </c:pt>
                <c:pt idx="84534">
                  <c:v>38.055722626076701</c:v>
                </c:pt>
                <c:pt idx="84535">
                  <c:v>38.055857135266997</c:v>
                </c:pt>
                <c:pt idx="84536">
                  <c:v>38.055991644026797</c:v>
                </c:pt>
                <c:pt idx="84537">
                  <c:v>38.056126152356001</c:v>
                </c:pt>
                <c:pt idx="84538">
                  <c:v>38.056260660254701</c:v>
                </c:pt>
                <c:pt idx="84539">
                  <c:v>38.056395167722798</c:v>
                </c:pt>
                <c:pt idx="84540">
                  <c:v>38.056529674760398</c:v>
                </c:pt>
                <c:pt idx="84541">
                  <c:v>38.056664181367402</c:v>
                </c:pt>
                <c:pt idx="84542">
                  <c:v>38.056798687543903</c:v>
                </c:pt>
                <c:pt idx="84543">
                  <c:v>38.056933193289801</c:v>
                </c:pt>
                <c:pt idx="84544">
                  <c:v>38.057067698605302</c:v>
                </c:pt>
                <c:pt idx="84545">
                  <c:v>38.0572022034901</c:v>
                </c:pt>
                <c:pt idx="84546">
                  <c:v>38.057336707944501</c:v>
                </c:pt>
                <c:pt idx="84547">
                  <c:v>38.057471211968199</c:v>
                </c:pt>
                <c:pt idx="84548">
                  <c:v>38.0576057155615</c:v>
                </c:pt>
                <c:pt idx="84549">
                  <c:v>38.057740218724199</c:v>
                </c:pt>
                <c:pt idx="84550">
                  <c:v>38.0578747214564</c:v>
                </c:pt>
                <c:pt idx="84551">
                  <c:v>38.058009223758098</c:v>
                </c:pt>
                <c:pt idx="84552">
                  <c:v>38.058143725629201</c:v>
                </c:pt>
                <c:pt idx="84553">
                  <c:v>38.058278227069799</c:v>
                </c:pt>
                <c:pt idx="84554">
                  <c:v>38.058412728079901</c:v>
                </c:pt>
                <c:pt idx="84555">
                  <c:v>38.058547228659499</c:v>
                </c:pt>
                <c:pt idx="84556">
                  <c:v>38.058681728808502</c:v>
                </c:pt>
                <c:pt idx="84557">
                  <c:v>38.058816228527</c:v>
                </c:pt>
                <c:pt idx="84558">
                  <c:v>38.058950727815002</c:v>
                </c:pt>
                <c:pt idx="84559">
                  <c:v>38.059085226672401</c:v>
                </c:pt>
                <c:pt idx="84560">
                  <c:v>38.059219725099403</c:v>
                </c:pt>
                <c:pt idx="84561">
                  <c:v>38.059354223095802</c:v>
                </c:pt>
                <c:pt idx="84562">
                  <c:v>38.059488720661697</c:v>
                </c:pt>
                <c:pt idx="84563">
                  <c:v>38.059623217797103</c:v>
                </c:pt>
                <c:pt idx="84564">
                  <c:v>38.059757714501998</c:v>
                </c:pt>
                <c:pt idx="84565">
                  <c:v>38.059892210776397</c:v>
                </c:pt>
                <c:pt idx="84566">
                  <c:v>38.060026706620199</c:v>
                </c:pt>
                <c:pt idx="84567">
                  <c:v>38.060161202033598</c:v>
                </c:pt>
                <c:pt idx="84568">
                  <c:v>38.0602956970164</c:v>
                </c:pt>
                <c:pt idx="84569">
                  <c:v>38.060430191568699</c:v>
                </c:pt>
                <c:pt idx="84570">
                  <c:v>38.060564685690601</c:v>
                </c:pt>
                <c:pt idx="84571">
                  <c:v>38.060699179381899</c:v>
                </c:pt>
                <c:pt idx="84572">
                  <c:v>38.060833672642701</c:v>
                </c:pt>
                <c:pt idx="84573">
                  <c:v>38.060968165473</c:v>
                </c:pt>
                <c:pt idx="84574">
                  <c:v>38.061102657872901</c:v>
                </c:pt>
                <c:pt idx="84575">
                  <c:v>38.061237149842199</c:v>
                </c:pt>
                <c:pt idx="84576">
                  <c:v>38.061371641381001</c:v>
                </c:pt>
                <c:pt idx="84577">
                  <c:v>38.061506132489399</c:v>
                </c:pt>
                <c:pt idx="84578">
                  <c:v>38.0616406231672</c:v>
                </c:pt>
                <c:pt idx="84579">
                  <c:v>38.061775113414498</c:v>
                </c:pt>
                <c:pt idx="84580">
                  <c:v>38.061909603231399</c:v>
                </c:pt>
                <c:pt idx="84581">
                  <c:v>38.062044092617803</c:v>
                </c:pt>
                <c:pt idx="84582">
                  <c:v>38.062178581573598</c:v>
                </c:pt>
                <c:pt idx="84583">
                  <c:v>38.062313070099002</c:v>
                </c:pt>
                <c:pt idx="84584">
                  <c:v>38.062447558193902</c:v>
                </c:pt>
                <c:pt idx="84585">
                  <c:v>38.062582045858399</c:v>
                </c:pt>
                <c:pt idx="84586">
                  <c:v>38.062716533092299</c:v>
                </c:pt>
                <c:pt idx="84587">
                  <c:v>38.062851019895703</c:v>
                </c:pt>
                <c:pt idx="84588">
                  <c:v>38.062985506268703</c:v>
                </c:pt>
                <c:pt idx="84589">
                  <c:v>38.063119992211199</c:v>
                </c:pt>
                <c:pt idx="84590">
                  <c:v>38.063254477723198</c:v>
                </c:pt>
                <c:pt idx="84591">
                  <c:v>38.063388962804801</c:v>
                </c:pt>
                <c:pt idx="84592">
                  <c:v>38.0635234474558</c:v>
                </c:pt>
                <c:pt idx="84593">
                  <c:v>38.063657931676403</c:v>
                </c:pt>
                <c:pt idx="84594">
                  <c:v>38.063792415466601</c:v>
                </c:pt>
                <c:pt idx="84595">
                  <c:v>38.063926898826203</c:v>
                </c:pt>
                <c:pt idx="84596">
                  <c:v>38.064061381755401</c:v>
                </c:pt>
                <c:pt idx="84597">
                  <c:v>38.064195864254103</c:v>
                </c:pt>
                <c:pt idx="84598">
                  <c:v>38.0643303463224</c:v>
                </c:pt>
                <c:pt idx="84599">
                  <c:v>38.064464827960101</c:v>
                </c:pt>
                <c:pt idx="84600">
                  <c:v>38.064599309167498</c:v>
                </c:pt>
                <c:pt idx="84601">
                  <c:v>38.064733789944299</c:v>
                </c:pt>
                <c:pt idx="84602">
                  <c:v>38.064868270290702</c:v>
                </c:pt>
                <c:pt idx="84603">
                  <c:v>38.065002750206602</c:v>
                </c:pt>
                <c:pt idx="84604">
                  <c:v>38.065137229692098</c:v>
                </c:pt>
                <c:pt idx="84605">
                  <c:v>38.065271708747098</c:v>
                </c:pt>
                <c:pt idx="84606">
                  <c:v>38.0654061873717</c:v>
                </c:pt>
                <c:pt idx="84607">
                  <c:v>38.065540665565798</c:v>
                </c:pt>
                <c:pt idx="84608">
                  <c:v>38.0656751433295</c:v>
                </c:pt>
                <c:pt idx="84609">
                  <c:v>38.065809620662698</c:v>
                </c:pt>
                <c:pt idx="84610">
                  <c:v>38.065944097565399</c:v>
                </c:pt>
                <c:pt idx="84611">
                  <c:v>38.066078574037697</c:v>
                </c:pt>
                <c:pt idx="84612">
                  <c:v>38.066213050079597</c:v>
                </c:pt>
                <c:pt idx="84613">
                  <c:v>38.066347525691</c:v>
                </c:pt>
                <c:pt idx="84614">
                  <c:v>38.066482000872</c:v>
                </c:pt>
                <c:pt idx="84615">
                  <c:v>38.066616475622503</c:v>
                </c:pt>
                <c:pt idx="84616">
                  <c:v>38.066750949942602</c:v>
                </c:pt>
                <c:pt idx="84617">
                  <c:v>38.066885423832296</c:v>
                </c:pt>
                <c:pt idx="84618">
                  <c:v>38.067019897291502</c:v>
                </c:pt>
                <c:pt idx="84619">
                  <c:v>38.067154370320203</c:v>
                </c:pt>
                <c:pt idx="84620">
                  <c:v>38.0672888429186</c:v>
                </c:pt>
                <c:pt idx="84621">
                  <c:v>38.067423315086501</c:v>
                </c:pt>
                <c:pt idx="84622">
                  <c:v>38.067557786823897</c:v>
                </c:pt>
                <c:pt idx="84623">
                  <c:v>38.067692258130997</c:v>
                </c:pt>
                <c:pt idx="84624">
                  <c:v>38.067826729007599</c:v>
                </c:pt>
                <c:pt idx="84625">
                  <c:v>38.067961199453698</c:v>
                </c:pt>
                <c:pt idx="84626">
                  <c:v>38.0680956694695</c:v>
                </c:pt>
                <c:pt idx="84627">
                  <c:v>38.068230139054798</c:v>
                </c:pt>
                <c:pt idx="84628">
                  <c:v>38.068364608209698</c:v>
                </c:pt>
                <c:pt idx="84629">
                  <c:v>38.068499076934202</c:v>
                </c:pt>
                <c:pt idx="84630">
                  <c:v>38.068633545228202</c:v>
                </c:pt>
                <c:pt idx="84631">
                  <c:v>38.068768013091898</c:v>
                </c:pt>
                <c:pt idx="84632">
                  <c:v>38.068902480525097</c:v>
                </c:pt>
                <c:pt idx="84633">
                  <c:v>38.069036947527799</c:v>
                </c:pt>
                <c:pt idx="84634">
                  <c:v>38.069171414100197</c:v>
                </c:pt>
                <c:pt idx="84635">
                  <c:v>38.069305880242197</c:v>
                </c:pt>
                <c:pt idx="84636">
                  <c:v>38.069440345953701</c:v>
                </c:pt>
                <c:pt idx="84637">
                  <c:v>38.069574811234801</c:v>
                </c:pt>
                <c:pt idx="84638">
                  <c:v>38.069709276085597</c:v>
                </c:pt>
                <c:pt idx="84639">
                  <c:v>38.069843740505902</c:v>
                </c:pt>
                <c:pt idx="84640">
                  <c:v>38.069978204495797</c:v>
                </c:pt>
                <c:pt idx="84641">
                  <c:v>38.070112668055302</c:v>
                </c:pt>
                <c:pt idx="84642">
                  <c:v>38.070247131184303</c:v>
                </c:pt>
                <c:pt idx="84643">
                  <c:v>38.070381593882999</c:v>
                </c:pt>
                <c:pt idx="84644">
                  <c:v>38.070516056151298</c:v>
                </c:pt>
                <c:pt idx="84645">
                  <c:v>38.070650517989201</c:v>
                </c:pt>
                <c:pt idx="84646">
                  <c:v>38.070784979396699</c:v>
                </c:pt>
                <c:pt idx="84647">
                  <c:v>38.0709194403737</c:v>
                </c:pt>
                <c:pt idx="84648">
                  <c:v>38.071053900920397</c:v>
                </c:pt>
                <c:pt idx="84649">
                  <c:v>38.071188361036697</c:v>
                </c:pt>
                <c:pt idx="84650">
                  <c:v>38.0713228207226</c:v>
                </c:pt>
                <c:pt idx="84651">
                  <c:v>38.071457279978098</c:v>
                </c:pt>
                <c:pt idx="84652">
                  <c:v>38.0715917388032</c:v>
                </c:pt>
                <c:pt idx="84653">
                  <c:v>38.071726197197897</c:v>
                </c:pt>
                <c:pt idx="84654">
                  <c:v>38.071860655162197</c:v>
                </c:pt>
                <c:pt idx="84655">
                  <c:v>38.0719951126962</c:v>
                </c:pt>
                <c:pt idx="84656">
                  <c:v>38.072129569799699</c:v>
                </c:pt>
                <c:pt idx="84657">
                  <c:v>38.072264026472901</c:v>
                </c:pt>
                <c:pt idx="84658">
                  <c:v>38.072398482715698</c:v>
                </c:pt>
                <c:pt idx="84659">
                  <c:v>38.072532938527999</c:v>
                </c:pt>
                <c:pt idx="84660">
                  <c:v>38.072667393910102</c:v>
                </c:pt>
                <c:pt idx="84661">
                  <c:v>38.072801848861701</c:v>
                </c:pt>
                <c:pt idx="84662">
                  <c:v>38.072936303383003</c:v>
                </c:pt>
                <c:pt idx="84663">
                  <c:v>38.073070757473801</c:v>
                </c:pt>
                <c:pt idx="84664">
                  <c:v>38.0732052111344</c:v>
                </c:pt>
                <c:pt idx="84665">
                  <c:v>38.073339664364497</c:v>
                </c:pt>
                <c:pt idx="84666">
                  <c:v>38.073474117164203</c:v>
                </c:pt>
                <c:pt idx="84667">
                  <c:v>38.073608569533597</c:v>
                </c:pt>
                <c:pt idx="84668">
                  <c:v>38.073743021472602</c:v>
                </c:pt>
                <c:pt idx="84669">
                  <c:v>38.073877472981302</c:v>
                </c:pt>
                <c:pt idx="84670">
                  <c:v>38.074011924059597</c:v>
                </c:pt>
                <c:pt idx="84671">
                  <c:v>38.074146374707503</c:v>
                </c:pt>
                <c:pt idx="84672">
                  <c:v>38.074280824924998</c:v>
                </c:pt>
                <c:pt idx="84673">
                  <c:v>38.074415274712202</c:v>
                </c:pt>
                <c:pt idx="84674">
                  <c:v>38.074549724069101</c:v>
                </c:pt>
                <c:pt idx="84675">
                  <c:v>38.074684172995497</c:v>
                </c:pt>
                <c:pt idx="84676">
                  <c:v>38.074818621491602</c:v>
                </c:pt>
                <c:pt idx="84677">
                  <c:v>38.074953069557402</c:v>
                </c:pt>
                <c:pt idx="84678">
                  <c:v>38.075087517192799</c:v>
                </c:pt>
                <c:pt idx="84679">
                  <c:v>38.075221964397798</c:v>
                </c:pt>
                <c:pt idx="84680">
                  <c:v>38.0753564111725</c:v>
                </c:pt>
                <c:pt idx="84681">
                  <c:v>38.075490857516797</c:v>
                </c:pt>
                <c:pt idx="84682">
                  <c:v>38.075625303430797</c:v>
                </c:pt>
                <c:pt idx="84683">
                  <c:v>38.0757597489144</c:v>
                </c:pt>
                <c:pt idx="84684">
                  <c:v>38.075894193967699</c:v>
                </c:pt>
                <c:pt idx="84685">
                  <c:v>38.076028638590699</c:v>
                </c:pt>
                <c:pt idx="84686">
                  <c:v>38.076163082783303</c:v>
                </c:pt>
                <c:pt idx="84687">
                  <c:v>38.076297526545503</c:v>
                </c:pt>
                <c:pt idx="84688">
                  <c:v>38.076431969877397</c:v>
                </c:pt>
                <c:pt idx="84689">
                  <c:v>38.076566412779002</c:v>
                </c:pt>
                <c:pt idx="84690">
                  <c:v>38.076700855250202</c:v>
                </c:pt>
                <c:pt idx="84691">
                  <c:v>38.076835297291098</c:v>
                </c:pt>
                <c:pt idx="84692">
                  <c:v>38.076969738901603</c:v>
                </c:pt>
                <c:pt idx="84693">
                  <c:v>38.077104180081903</c:v>
                </c:pt>
                <c:pt idx="84694">
                  <c:v>38.0772386208317</c:v>
                </c:pt>
                <c:pt idx="84695">
                  <c:v>38.077373061151299</c:v>
                </c:pt>
                <c:pt idx="84696">
                  <c:v>38.0775075010405</c:v>
                </c:pt>
                <c:pt idx="84697">
                  <c:v>38.077641940499397</c:v>
                </c:pt>
                <c:pt idx="84698">
                  <c:v>38.077776379527897</c:v>
                </c:pt>
                <c:pt idx="84699">
                  <c:v>38.077910818126199</c:v>
                </c:pt>
                <c:pt idx="84700">
                  <c:v>38.078045256294097</c:v>
                </c:pt>
                <c:pt idx="84701">
                  <c:v>38.078179694031697</c:v>
                </c:pt>
                <c:pt idx="84702">
                  <c:v>38.0783141313389</c:v>
                </c:pt>
                <c:pt idx="84703">
                  <c:v>38.078448568215798</c:v>
                </c:pt>
                <c:pt idx="84704">
                  <c:v>38.078583004662498</c:v>
                </c:pt>
                <c:pt idx="84705">
                  <c:v>38.078717440678702</c:v>
                </c:pt>
                <c:pt idx="84706">
                  <c:v>38.0788518762647</c:v>
                </c:pt>
                <c:pt idx="84707">
                  <c:v>38.078986311420401</c:v>
                </c:pt>
                <c:pt idx="84708">
                  <c:v>38.079120746145698</c:v>
                </c:pt>
                <c:pt idx="84709">
                  <c:v>38.079255180440803</c:v>
                </c:pt>
                <c:pt idx="84710">
                  <c:v>38.079389614305498</c:v>
                </c:pt>
                <c:pt idx="84711">
                  <c:v>38.079524047739902</c:v>
                </c:pt>
                <c:pt idx="84712">
                  <c:v>38.079658480744001</c:v>
                </c:pt>
                <c:pt idx="84713">
                  <c:v>38.079792913317803</c:v>
                </c:pt>
                <c:pt idx="84714">
                  <c:v>38.0799273454613</c:v>
                </c:pt>
                <c:pt idx="84715">
                  <c:v>38.0800617771744</c:v>
                </c:pt>
                <c:pt idx="84716">
                  <c:v>38.080196208457302</c:v>
                </c:pt>
                <c:pt idx="84717">
                  <c:v>38.080330639309899</c:v>
                </c:pt>
                <c:pt idx="84718">
                  <c:v>38.080465069732199</c:v>
                </c:pt>
                <c:pt idx="84719">
                  <c:v>38.080599499724102</c:v>
                </c:pt>
                <c:pt idx="84720">
                  <c:v>38.080733929285799</c:v>
                </c:pt>
                <c:pt idx="84721">
                  <c:v>38.080868358417199</c:v>
                </c:pt>
                <c:pt idx="84722">
                  <c:v>38.081002787118301</c:v>
                </c:pt>
                <c:pt idx="84723">
                  <c:v>38.081137215389099</c:v>
                </c:pt>
                <c:pt idx="84724">
                  <c:v>38.081271643229499</c:v>
                </c:pt>
                <c:pt idx="84725">
                  <c:v>38.081406070639702</c:v>
                </c:pt>
                <c:pt idx="84726">
                  <c:v>38.081540497619699</c:v>
                </c:pt>
                <c:pt idx="84727">
                  <c:v>38.081674924169299</c:v>
                </c:pt>
                <c:pt idx="84728">
                  <c:v>38.081809350288601</c:v>
                </c:pt>
                <c:pt idx="84729">
                  <c:v>38.081943775977699</c:v>
                </c:pt>
                <c:pt idx="84730">
                  <c:v>38.082078201236399</c:v>
                </c:pt>
                <c:pt idx="84731">
                  <c:v>38.082212626064901</c:v>
                </c:pt>
                <c:pt idx="84732">
                  <c:v>38.082347050463099</c:v>
                </c:pt>
                <c:pt idx="84733">
                  <c:v>38.082481474430999</c:v>
                </c:pt>
                <c:pt idx="84734">
                  <c:v>38.082615897968701</c:v>
                </c:pt>
                <c:pt idx="84735">
                  <c:v>38.082750321075999</c:v>
                </c:pt>
                <c:pt idx="84736">
                  <c:v>38.082884743753098</c:v>
                </c:pt>
                <c:pt idx="84737">
                  <c:v>38.0830191659999</c:v>
                </c:pt>
                <c:pt idx="84738">
                  <c:v>38.083153587816497</c:v>
                </c:pt>
                <c:pt idx="84739">
                  <c:v>38.083288009202697</c:v>
                </c:pt>
                <c:pt idx="84740">
                  <c:v>38.083422430158699</c:v>
                </c:pt>
                <c:pt idx="84741">
                  <c:v>38.083556850684403</c:v>
                </c:pt>
                <c:pt idx="84742">
                  <c:v>38.083691270779902</c:v>
                </c:pt>
                <c:pt idx="84743">
                  <c:v>38.083825690445103</c:v>
                </c:pt>
                <c:pt idx="84744">
                  <c:v>38.08396010968</c:v>
                </c:pt>
                <c:pt idx="84745">
                  <c:v>38.084094528484698</c:v>
                </c:pt>
                <c:pt idx="84746">
                  <c:v>38.084228946859099</c:v>
                </c:pt>
                <c:pt idx="84747">
                  <c:v>38.084363364803203</c:v>
                </c:pt>
                <c:pt idx="84748">
                  <c:v>38.084497782317101</c:v>
                </c:pt>
                <c:pt idx="84749">
                  <c:v>38.084632199400701</c:v>
                </c:pt>
                <c:pt idx="84750">
                  <c:v>38.084766616054097</c:v>
                </c:pt>
                <c:pt idx="84751">
                  <c:v>38.084901032277202</c:v>
                </c:pt>
                <c:pt idx="84752">
                  <c:v>38.085035448070002</c:v>
                </c:pt>
                <c:pt idx="84753">
                  <c:v>38.085169863432597</c:v>
                </c:pt>
                <c:pt idx="84754">
                  <c:v>38.085304278365001</c:v>
                </c:pt>
                <c:pt idx="84755">
                  <c:v>38.0854386928671</c:v>
                </c:pt>
                <c:pt idx="84756">
                  <c:v>38.085573106938902</c:v>
                </c:pt>
                <c:pt idx="84757">
                  <c:v>38.085707520580499</c:v>
                </c:pt>
                <c:pt idx="84758">
                  <c:v>38.085841933791897</c:v>
                </c:pt>
                <c:pt idx="84759">
                  <c:v>38.085976346572998</c:v>
                </c:pt>
                <c:pt idx="84760">
                  <c:v>38.086110758923802</c:v>
                </c:pt>
                <c:pt idx="84761">
                  <c:v>38.086245170844499</c:v>
                </c:pt>
                <c:pt idx="84762">
                  <c:v>38.086379582334899</c:v>
                </c:pt>
                <c:pt idx="84763">
                  <c:v>38.086513993395002</c:v>
                </c:pt>
                <c:pt idx="84764">
                  <c:v>38.086648404024899</c:v>
                </c:pt>
                <c:pt idx="84765">
                  <c:v>38.086782814224598</c:v>
                </c:pt>
                <c:pt idx="84766">
                  <c:v>38.086917223994</c:v>
                </c:pt>
                <c:pt idx="84767">
                  <c:v>38.087051633333203</c:v>
                </c:pt>
                <c:pt idx="84768">
                  <c:v>38.087186042242202</c:v>
                </c:pt>
                <c:pt idx="84769">
                  <c:v>38.087320450720902</c:v>
                </c:pt>
                <c:pt idx="84770">
                  <c:v>38.087454858769398</c:v>
                </c:pt>
                <c:pt idx="84771">
                  <c:v>38.087589266387702</c:v>
                </c:pt>
                <c:pt idx="84772">
                  <c:v>38.087723673575802</c:v>
                </c:pt>
                <c:pt idx="84773">
                  <c:v>38.087858080333604</c:v>
                </c:pt>
                <c:pt idx="84774">
                  <c:v>38.0879924866612</c:v>
                </c:pt>
                <c:pt idx="84775">
                  <c:v>38.088126892558599</c:v>
                </c:pt>
                <c:pt idx="84776">
                  <c:v>38.088261298025699</c:v>
                </c:pt>
                <c:pt idx="84777">
                  <c:v>38.088395703062702</c:v>
                </c:pt>
                <c:pt idx="84778">
                  <c:v>38.088530107669399</c:v>
                </c:pt>
                <c:pt idx="84779">
                  <c:v>38.088664511845899</c:v>
                </c:pt>
                <c:pt idx="84780">
                  <c:v>38.0887989155922</c:v>
                </c:pt>
                <c:pt idx="84781">
                  <c:v>38.088933318908303</c:v>
                </c:pt>
                <c:pt idx="84782">
                  <c:v>38.089067721794102</c:v>
                </c:pt>
                <c:pt idx="84783">
                  <c:v>38.089202124249802</c:v>
                </c:pt>
                <c:pt idx="84784">
                  <c:v>38.089336526275197</c:v>
                </c:pt>
                <c:pt idx="84785">
                  <c:v>38.089470927870401</c:v>
                </c:pt>
                <c:pt idx="84786">
                  <c:v>38.0896053290355</c:v>
                </c:pt>
                <c:pt idx="84787">
                  <c:v>38.089739729770301</c:v>
                </c:pt>
                <c:pt idx="84788">
                  <c:v>38.089874130074897</c:v>
                </c:pt>
                <c:pt idx="84789">
                  <c:v>38.090008529949301</c:v>
                </c:pt>
                <c:pt idx="84790">
                  <c:v>38.090142929393501</c:v>
                </c:pt>
                <c:pt idx="84791">
                  <c:v>38.090277328407502</c:v>
                </c:pt>
                <c:pt idx="84792">
                  <c:v>38.090411726991299</c:v>
                </c:pt>
                <c:pt idx="84793">
                  <c:v>38.090546125144897</c:v>
                </c:pt>
                <c:pt idx="84794">
                  <c:v>38.090680522868297</c:v>
                </c:pt>
                <c:pt idx="84795">
                  <c:v>38.090814920161598</c:v>
                </c:pt>
                <c:pt idx="84796">
                  <c:v>38.090949317024602</c:v>
                </c:pt>
                <c:pt idx="84797">
                  <c:v>38.091083713457401</c:v>
                </c:pt>
                <c:pt idx="84798">
                  <c:v>38.091218109460002</c:v>
                </c:pt>
                <c:pt idx="84799">
                  <c:v>38.091352505032503</c:v>
                </c:pt>
                <c:pt idx="84800">
                  <c:v>38.0914869001748</c:v>
                </c:pt>
                <c:pt idx="84801">
                  <c:v>38.091621294886799</c:v>
                </c:pt>
                <c:pt idx="84802">
                  <c:v>38.0917556891687</c:v>
                </c:pt>
                <c:pt idx="84803">
                  <c:v>38.091890083020402</c:v>
                </c:pt>
                <c:pt idx="84804">
                  <c:v>38.092024476441999</c:v>
                </c:pt>
                <c:pt idx="84805">
                  <c:v>38.092158869433298</c:v>
                </c:pt>
                <c:pt idx="84806">
                  <c:v>38.092293261994499</c:v>
                </c:pt>
                <c:pt idx="84807">
                  <c:v>38.092427654125402</c:v>
                </c:pt>
                <c:pt idx="84808">
                  <c:v>38.092562045826298</c:v>
                </c:pt>
                <c:pt idx="84809">
                  <c:v>38.092696437096897</c:v>
                </c:pt>
                <c:pt idx="84810">
                  <c:v>38.092830827937298</c:v>
                </c:pt>
                <c:pt idx="84811">
                  <c:v>38.092965218347601</c:v>
                </c:pt>
                <c:pt idx="84812">
                  <c:v>38.093099608327698</c:v>
                </c:pt>
                <c:pt idx="84813">
                  <c:v>38.093233997877697</c:v>
                </c:pt>
                <c:pt idx="84814">
                  <c:v>38.093368386997398</c:v>
                </c:pt>
                <c:pt idx="84815">
                  <c:v>38.093502775687</c:v>
                </c:pt>
                <c:pt idx="84816">
                  <c:v>38.093637163946497</c:v>
                </c:pt>
                <c:pt idx="84817">
                  <c:v>38.093771551775703</c:v>
                </c:pt>
                <c:pt idx="84818">
                  <c:v>38.093905939174903</c:v>
                </c:pt>
                <c:pt idx="84819">
                  <c:v>38.094040326143798</c:v>
                </c:pt>
                <c:pt idx="84820">
                  <c:v>38.094174712682602</c:v>
                </c:pt>
                <c:pt idx="84821">
                  <c:v>38.0943090987912</c:v>
                </c:pt>
                <c:pt idx="84822">
                  <c:v>38.0944434844697</c:v>
                </c:pt>
                <c:pt idx="84823">
                  <c:v>38.094577869718002</c:v>
                </c:pt>
                <c:pt idx="84824">
                  <c:v>38.094712254536198</c:v>
                </c:pt>
                <c:pt idx="84825">
                  <c:v>38.094846638924203</c:v>
                </c:pt>
                <c:pt idx="84826">
                  <c:v>38.094981022882003</c:v>
                </c:pt>
                <c:pt idx="84827">
                  <c:v>38.095115406409697</c:v>
                </c:pt>
                <c:pt idx="84828">
                  <c:v>38.095249789507299</c:v>
                </c:pt>
                <c:pt idx="84829">
                  <c:v>38.095384172174697</c:v>
                </c:pt>
                <c:pt idx="84830">
                  <c:v>38.095518554411903</c:v>
                </c:pt>
                <c:pt idx="84831">
                  <c:v>38.095652936218997</c:v>
                </c:pt>
                <c:pt idx="84832">
                  <c:v>38.095787317595999</c:v>
                </c:pt>
                <c:pt idx="84833">
                  <c:v>38.095921698542803</c:v>
                </c:pt>
                <c:pt idx="84834">
                  <c:v>38.096056079059501</c:v>
                </c:pt>
                <c:pt idx="84835">
                  <c:v>38.096190459146001</c:v>
                </c:pt>
                <c:pt idx="84836">
                  <c:v>38.096324838802403</c:v>
                </c:pt>
                <c:pt idx="84837">
                  <c:v>38.096459218028699</c:v>
                </c:pt>
                <c:pt idx="84838">
                  <c:v>38.096593596824803</c:v>
                </c:pt>
                <c:pt idx="84839">
                  <c:v>38.096727975190802</c:v>
                </c:pt>
                <c:pt idx="84840">
                  <c:v>38.096862353126703</c:v>
                </c:pt>
                <c:pt idx="84841">
                  <c:v>38.096996730632398</c:v>
                </c:pt>
                <c:pt idx="84842">
                  <c:v>38.097131107708002</c:v>
                </c:pt>
                <c:pt idx="84843">
                  <c:v>38.0972654843535</c:v>
                </c:pt>
                <c:pt idx="84844">
                  <c:v>38.0973998605688</c:v>
                </c:pt>
                <c:pt idx="84845">
                  <c:v>38.0975342363541</c:v>
                </c:pt>
                <c:pt idx="84846">
                  <c:v>38.097668611709103</c:v>
                </c:pt>
                <c:pt idx="84847">
                  <c:v>38.0978029866341</c:v>
                </c:pt>
                <c:pt idx="84848">
                  <c:v>38.097937361128999</c:v>
                </c:pt>
                <c:pt idx="84849">
                  <c:v>38.098071735193699</c:v>
                </c:pt>
                <c:pt idx="84850">
                  <c:v>38.0982061088283</c:v>
                </c:pt>
                <c:pt idx="84851">
                  <c:v>38.098340482032803</c:v>
                </c:pt>
                <c:pt idx="84852">
                  <c:v>38.098474854807101</c:v>
                </c:pt>
                <c:pt idx="84853">
                  <c:v>38.0986092271514</c:v>
                </c:pt>
                <c:pt idx="84854">
                  <c:v>38.0987435990655</c:v>
                </c:pt>
                <c:pt idx="84855">
                  <c:v>38.098877970549601</c:v>
                </c:pt>
                <c:pt idx="84856">
                  <c:v>38.099012341603498</c:v>
                </c:pt>
                <c:pt idx="84857">
                  <c:v>38.099146712227302</c:v>
                </c:pt>
                <c:pt idx="84858">
                  <c:v>38.099281082421001</c:v>
                </c:pt>
                <c:pt idx="84859">
                  <c:v>38.099415452184601</c:v>
                </c:pt>
                <c:pt idx="84860">
                  <c:v>38.099549821518103</c:v>
                </c:pt>
                <c:pt idx="84861">
                  <c:v>38.099684190421499</c:v>
                </c:pt>
                <c:pt idx="84862">
                  <c:v>38.099818558894697</c:v>
                </c:pt>
                <c:pt idx="84863">
                  <c:v>38.099952926937902</c:v>
                </c:pt>
                <c:pt idx="84864">
                  <c:v>38.100087294551003</c:v>
                </c:pt>
                <c:pt idx="84865">
                  <c:v>38.100221661733997</c:v>
                </c:pt>
                <c:pt idx="84866">
                  <c:v>38.1003560284869</c:v>
                </c:pt>
                <c:pt idx="84867">
                  <c:v>38.100490394809697</c:v>
                </c:pt>
                <c:pt idx="84868">
                  <c:v>38.100624760702303</c:v>
                </c:pt>
                <c:pt idx="84869">
                  <c:v>38.100759126164903</c:v>
                </c:pt>
                <c:pt idx="84870">
                  <c:v>38.100893491197397</c:v>
                </c:pt>
                <c:pt idx="84871">
                  <c:v>38.101027855799899</c:v>
                </c:pt>
                <c:pt idx="84872">
                  <c:v>38.101162219972203</c:v>
                </c:pt>
                <c:pt idx="84873">
                  <c:v>38.101296583714401</c:v>
                </c:pt>
                <c:pt idx="84874">
                  <c:v>38.1014309470266</c:v>
                </c:pt>
                <c:pt idx="84875">
                  <c:v>38.1015653099087</c:v>
                </c:pt>
                <c:pt idx="84876">
                  <c:v>38.101699672360603</c:v>
                </c:pt>
                <c:pt idx="84877">
                  <c:v>38.101834034382499</c:v>
                </c:pt>
                <c:pt idx="84878">
                  <c:v>38.101968395974403</c:v>
                </c:pt>
                <c:pt idx="84879">
                  <c:v>38.102102757136102</c:v>
                </c:pt>
                <c:pt idx="84880">
                  <c:v>38.102237117867801</c:v>
                </c:pt>
                <c:pt idx="84881">
                  <c:v>38.102371478169403</c:v>
                </c:pt>
                <c:pt idx="84882">
                  <c:v>38.102505838040898</c:v>
                </c:pt>
                <c:pt idx="84883">
                  <c:v>38.102640197482302</c:v>
                </c:pt>
                <c:pt idx="84884">
                  <c:v>38.102774556493699</c:v>
                </c:pt>
                <c:pt idx="84885">
                  <c:v>38.102908915074998</c:v>
                </c:pt>
                <c:pt idx="84886">
                  <c:v>38.103043273226199</c:v>
                </c:pt>
                <c:pt idx="84887">
                  <c:v>38.1031776309473</c:v>
                </c:pt>
                <c:pt idx="84888">
                  <c:v>38.103311988238403</c:v>
                </c:pt>
                <c:pt idx="84889">
                  <c:v>38.103446345099499</c:v>
                </c:pt>
                <c:pt idx="84890">
                  <c:v>38.103580701530397</c:v>
                </c:pt>
                <c:pt idx="84891">
                  <c:v>38.103715057531304</c:v>
                </c:pt>
                <c:pt idx="84892">
                  <c:v>38.103849413102097</c:v>
                </c:pt>
                <c:pt idx="84893">
                  <c:v>38.103983768242898</c:v>
                </c:pt>
                <c:pt idx="84894">
                  <c:v>38.104118122953601</c:v>
                </c:pt>
                <c:pt idx="84895">
                  <c:v>38.104252477234297</c:v>
                </c:pt>
                <c:pt idx="84896">
                  <c:v>38.104386831084902</c:v>
                </c:pt>
                <c:pt idx="84897">
                  <c:v>38.104521184505401</c:v>
                </c:pt>
                <c:pt idx="84898">
                  <c:v>38.104655537495901</c:v>
                </c:pt>
                <c:pt idx="84899">
                  <c:v>38.104789890056402</c:v>
                </c:pt>
                <c:pt idx="84900">
                  <c:v>38.104924242186797</c:v>
                </c:pt>
                <c:pt idx="84901">
                  <c:v>38.105058593887101</c:v>
                </c:pt>
                <c:pt idx="84902">
                  <c:v>38.105192945157398</c:v>
                </c:pt>
                <c:pt idx="84903">
                  <c:v>38.105327295997697</c:v>
                </c:pt>
                <c:pt idx="84904">
                  <c:v>38.105461646407797</c:v>
                </c:pt>
                <c:pt idx="84905">
                  <c:v>38.105595996387997</c:v>
                </c:pt>
                <c:pt idx="84906">
                  <c:v>38.105730345938099</c:v>
                </c:pt>
                <c:pt idx="84907">
                  <c:v>38.105864695058202</c:v>
                </c:pt>
                <c:pt idx="84908">
                  <c:v>38.105999043748199</c:v>
                </c:pt>
                <c:pt idx="84909">
                  <c:v>38.106133392008203</c:v>
                </c:pt>
                <c:pt idx="84910">
                  <c:v>38.106267739838202</c:v>
                </c:pt>
                <c:pt idx="84911">
                  <c:v>38.106402087238102</c:v>
                </c:pt>
                <c:pt idx="84912">
                  <c:v>38.106536434208003</c:v>
                </c:pt>
                <c:pt idx="84913">
                  <c:v>38.106670780747898</c:v>
                </c:pt>
                <c:pt idx="84914">
                  <c:v>38.106805126857701</c:v>
                </c:pt>
                <c:pt idx="84915">
                  <c:v>38.106939472537498</c:v>
                </c:pt>
                <c:pt idx="84916">
                  <c:v>38.107073817787303</c:v>
                </c:pt>
                <c:pt idx="84917">
                  <c:v>38.107208162607002</c:v>
                </c:pt>
                <c:pt idx="84918">
                  <c:v>38.107342506996702</c:v>
                </c:pt>
                <c:pt idx="84919">
                  <c:v>38.107476850956402</c:v>
                </c:pt>
                <c:pt idx="84920">
                  <c:v>38.107611194486097</c:v>
                </c:pt>
                <c:pt idx="84921">
                  <c:v>38.1077455375857</c:v>
                </c:pt>
                <c:pt idx="84922">
                  <c:v>38.107879880255403</c:v>
                </c:pt>
                <c:pt idx="84923">
                  <c:v>38.108014222495001</c:v>
                </c:pt>
                <c:pt idx="84924">
                  <c:v>38.1081485643045</c:v>
                </c:pt>
                <c:pt idx="84925">
                  <c:v>38.108282905684099</c:v>
                </c:pt>
                <c:pt idx="84926">
                  <c:v>38.108417246633699</c:v>
                </c:pt>
                <c:pt idx="84927">
                  <c:v>38.108551587153201</c:v>
                </c:pt>
                <c:pt idx="84928">
                  <c:v>38.108685927242803</c:v>
                </c:pt>
                <c:pt idx="84929">
                  <c:v>38.108820266902299</c:v>
                </c:pt>
                <c:pt idx="84930">
                  <c:v>38.108954606131803</c:v>
                </c:pt>
                <c:pt idx="84931">
                  <c:v>38.109088944931301</c:v>
                </c:pt>
                <c:pt idx="84932">
                  <c:v>38.1092232833008</c:v>
                </c:pt>
                <c:pt idx="84933">
                  <c:v>38.109357621240299</c:v>
                </c:pt>
                <c:pt idx="84934">
                  <c:v>38.1094919587498</c:v>
                </c:pt>
                <c:pt idx="84935">
                  <c:v>38.109626295829301</c:v>
                </c:pt>
                <c:pt idx="84936">
                  <c:v>38.109760632478803</c:v>
                </c:pt>
                <c:pt idx="84937">
                  <c:v>38.1098949686982</c:v>
                </c:pt>
                <c:pt idx="84938">
                  <c:v>38.110029304487703</c:v>
                </c:pt>
                <c:pt idx="84939">
                  <c:v>38.110163639847201</c:v>
                </c:pt>
                <c:pt idx="84940">
                  <c:v>38.110297974776699</c:v>
                </c:pt>
                <c:pt idx="84941">
                  <c:v>38.110432309276199</c:v>
                </c:pt>
                <c:pt idx="84942">
                  <c:v>38.110566643345699</c:v>
                </c:pt>
                <c:pt idx="84943">
                  <c:v>38.110700976985299</c:v>
                </c:pt>
                <c:pt idx="84944">
                  <c:v>38.110835310194801</c:v>
                </c:pt>
                <c:pt idx="84945">
                  <c:v>38.110969642974297</c:v>
                </c:pt>
                <c:pt idx="84946">
                  <c:v>38.1111039753239</c:v>
                </c:pt>
                <c:pt idx="84947">
                  <c:v>38.111238307243497</c:v>
                </c:pt>
                <c:pt idx="84948">
                  <c:v>38.111372638733002</c:v>
                </c:pt>
                <c:pt idx="84949">
                  <c:v>38.1115069697926</c:v>
                </c:pt>
                <c:pt idx="84950">
                  <c:v>38.111641300422299</c:v>
                </c:pt>
                <c:pt idx="84951">
                  <c:v>38.111775630621899</c:v>
                </c:pt>
                <c:pt idx="84952">
                  <c:v>38.1119099603916</c:v>
                </c:pt>
                <c:pt idx="84953">
                  <c:v>38.112044289731202</c:v>
                </c:pt>
                <c:pt idx="84954">
                  <c:v>38.112178618640897</c:v>
                </c:pt>
                <c:pt idx="84955">
                  <c:v>38.112312947120699</c:v>
                </c:pt>
                <c:pt idx="84956">
                  <c:v>38.112447275170403</c:v>
                </c:pt>
                <c:pt idx="84957">
                  <c:v>38.1125816027902</c:v>
                </c:pt>
                <c:pt idx="84958">
                  <c:v>38.112715929979998</c:v>
                </c:pt>
                <c:pt idx="84959">
                  <c:v>38.112850256739897</c:v>
                </c:pt>
                <c:pt idx="84960">
                  <c:v>38.112984583069696</c:v>
                </c:pt>
                <c:pt idx="84961">
                  <c:v>38.113118908969597</c:v>
                </c:pt>
                <c:pt idx="84962">
                  <c:v>38.113253234439597</c:v>
                </c:pt>
                <c:pt idx="84963">
                  <c:v>38.113387559479598</c:v>
                </c:pt>
                <c:pt idx="84964">
                  <c:v>38.1135218840896</c:v>
                </c:pt>
                <c:pt idx="84965">
                  <c:v>38.113656208269603</c:v>
                </c:pt>
                <c:pt idx="84966">
                  <c:v>38.113790532019699</c:v>
                </c:pt>
                <c:pt idx="84967">
                  <c:v>38.113924855339903</c:v>
                </c:pt>
                <c:pt idx="84968">
                  <c:v>38.1140591782301</c:v>
                </c:pt>
                <c:pt idx="84969">
                  <c:v>38.114193500690298</c:v>
                </c:pt>
                <c:pt idx="84970">
                  <c:v>38.114327822720597</c:v>
                </c:pt>
                <c:pt idx="84971">
                  <c:v>38.114462144320903</c:v>
                </c:pt>
                <c:pt idx="84972">
                  <c:v>38.114596465491204</c:v>
                </c:pt>
                <c:pt idx="84973">
                  <c:v>38.114730786231704</c:v>
                </c:pt>
                <c:pt idx="84974">
                  <c:v>38.114865106542098</c:v>
                </c:pt>
                <c:pt idx="84975">
                  <c:v>38.114999426422699</c:v>
                </c:pt>
                <c:pt idx="84976">
                  <c:v>38.115133745873202</c:v>
                </c:pt>
                <c:pt idx="84977">
                  <c:v>38.115268064893897</c:v>
                </c:pt>
                <c:pt idx="84978">
                  <c:v>38.115402383484501</c:v>
                </c:pt>
                <c:pt idx="84979">
                  <c:v>38.115536701645297</c:v>
                </c:pt>
                <c:pt idx="84980">
                  <c:v>38.115671019376101</c:v>
                </c:pt>
                <c:pt idx="84981">
                  <c:v>38.115805336676999</c:v>
                </c:pt>
                <c:pt idx="84982">
                  <c:v>38.115939653547898</c:v>
                </c:pt>
                <c:pt idx="84983">
                  <c:v>38.116073969988904</c:v>
                </c:pt>
                <c:pt idx="84984">
                  <c:v>38.116208285999903</c:v>
                </c:pt>
                <c:pt idx="84985">
                  <c:v>38.116342601581103</c:v>
                </c:pt>
                <c:pt idx="84986">
                  <c:v>38.116476916732303</c:v>
                </c:pt>
                <c:pt idx="84987">
                  <c:v>38.116611231453497</c:v>
                </c:pt>
                <c:pt idx="84988">
                  <c:v>38.116745545744898</c:v>
                </c:pt>
                <c:pt idx="84989">
                  <c:v>38.1168798596063</c:v>
                </c:pt>
                <c:pt idx="84990">
                  <c:v>38.117014173037703</c:v>
                </c:pt>
                <c:pt idx="84991">
                  <c:v>38.117148486039298</c:v>
                </c:pt>
                <c:pt idx="84992">
                  <c:v>38.117282798610901</c:v>
                </c:pt>
                <c:pt idx="84993">
                  <c:v>38.117417110752598</c:v>
                </c:pt>
                <c:pt idx="84994">
                  <c:v>38.117551422464402</c:v>
                </c:pt>
                <c:pt idx="84995">
                  <c:v>38.117685733746299</c:v>
                </c:pt>
                <c:pt idx="84996">
                  <c:v>38.117820044598197</c:v>
                </c:pt>
                <c:pt idx="84997">
                  <c:v>38.117954355020203</c:v>
                </c:pt>
                <c:pt idx="84998">
                  <c:v>38.118088665012301</c:v>
                </c:pt>
                <c:pt idx="84999">
                  <c:v>38.1182229745745</c:v>
                </c:pt>
                <c:pt idx="85000">
                  <c:v>38.1183572837068</c:v>
                </c:pt>
                <c:pt idx="85001">
                  <c:v>38.1184915924092</c:v>
                </c:pt>
                <c:pt idx="85002">
                  <c:v>38.1186259006817</c:v>
                </c:pt>
                <c:pt idx="85003">
                  <c:v>38.118760208524201</c:v>
                </c:pt>
                <c:pt idx="85004">
                  <c:v>38.118894515936901</c:v>
                </c:pt>
                <c:pt idx="85005">
                  <c:v>38.119028822919603</c:v>
                </c:pt>
                <c:pt idx="85006">
                  <c:v>38.119163129472398</c:v>
                </c:pt>
                <c:pt idx="85007">
                  <c:v>38.119297435595399</c:v>
                </c:pt>
                <c:pt idx="85008">
                  <c:v>38.119431741288402</c:v>
                </c:pt>
                <c:pt idx="85009">
                  <c:v>38.119566046551498</c:v>
                </c:pt>
                <c:pt idx="85010">
                  <c:v>38.1197003513848</c:v>
                </c:pt>
                <c:pt idx="85011">
                  <c:v>38.119834655788097</c:v>
                </c:pt>
                <c:pt idx="85012">
                  <c:v>38.119968959761501</c:v>
                </c:pt>
                <c:pt idx="85013">
                  <c:v>38.120103263305097</c:v>
                </c:pt>
                <c:pt idx="85014">
                  <c:v>38.120237566418702</c:v>
                </c:pt>
                <c:pt idx="85015">
                  <c:v>38.120371869102499</c:v>
                </c:pt>
                <c:pt idx="85016">
                  <c:v>38.120506171356404</c:v>
                </c:pt>
                <c:pt idx="85017">
                  <c:v>38.120640473180302</c:v>
                </c:pt>
                <c:pt idx="85018">
                  <c:v>38.1207747745744</c:v>
                </c:pt>
                <c:pt idx="85019">
                  <c:v>38.120909075538599</c:v>
                </c:pt>
                <c:pt idx="85020">
                  <c:v>38.121043376072898</c:v>
                </c:pt>
                <c:pt idx="85021">
                  <c:v>38.121177676177403</c:v>
                </c:pt>
                <c:pt idx="85022">
                  <c:v>38.121311975851903</c:v>
                </c:pt>
                <c:pt idx="85023">
                  <c:v>38.121446275096602</c:v>
                </c:pt>
                <c:pt idx="85024">
                  <c:v>38.121580573911402</c:v>
                </c:pt>
                <c:pt idx="85025">
                  <c:v>38.121714872296302</c:v>
                </c:pt>
                <c:pt idx="85026">
                  <c:v>38.121849170251302</c:v>
                </c:pt>
                <c:pt idx="85027">
                  <c:v>38.121983467776502</c:v>
                </c:pt>
                <c:pt idx="85028">
                  <c:v>38.122117764871703</c:v>
                </c:pt>
                <c:pt idx="85029">
                  <c:v>38.122252061537203</c:v>
                </c:pt>
                <c:pt idx="85030">
                  <c:v>38.122386357772697</c:v>
                </c:pt>
                <c:pt idx="85031">
                  <c:v>38.122520653578398</c:v>
                </c:pt>
                <c:pt idx="85032">
                  <c:v>38.122654948954199</c:v>
                </c:pt>
                <c:pt idx="85033">
                  <c:v>38.122789243900101</c:v>
                </c:pt>
                <c:pt idx="85034">
                  <c:v>38.122923538416103</c:v>
                </c:pt>
                <c:pt idx="85035">
                  <c:v>38.123057832502397</c:v>
                </c:pt>
                <c:pt idx="85036">
                  <c:v>38.123192126158699</c:v>
                </c:pt>
                <c:pt idx="85037">
                  <c:v>38.123326419385201</c:v>
                </c:pt>
                <c:pt idx="85038">
                  <c:v>38.123460712181803</c:v>
                </c:pt>
                <c:pt idx="85039">
                  <c:v>38.123595004548498</c:v>
                </c:pt>
                <c:pt idx="85040">
                  <c:v>38.123729296485401</c:v>
                </c:pt>
                <c:pt idx="85041">
                  <c:v>38.123863587992503</c:v>
                </c:pt>
                <c:pt idx="85042">
                  <c:v>38.123997879069698</c:v>
                </c:pt>
                <c:pt idx="85043">
                  <c:v>38.124132169717001</c:v>
                </c:pt>
                <c:pt idx="85044">
                  <c:v>38.124266459934503</c:v>
                </c:pt>
                <c:pt idx="85045">
                  <c:v>38.124400749722099</c:v>
                </c:pt>
                <c:pt idx="85046">
                  <c:v>38.124535039079902</c:v>
                </c:pt>
                <c:pt idx="85047">
                  <c:v>38.124669328007798</c:v>
                </c:pt>
                <c:pt idx="85048">
                  <c:v>38.124803616505901</c:v>
                </c:pt>
                <c:pt idx="85049">
                  <c:v>38.124937904574097</c:v>
                </c:pt>
                <c:pt idx="85050">
                  <c:v>38.1250721922125</c:v>
                </c:pt>
                <c:pt idx="85051">
                  <c:v>38.125206479421102</c:v>
                </c:pt>
                <c:pt idx="85052">
                  <c:v>38.125340766199798</c:v>
                </c:pt>
                <c:pt idx="85053">
                  <c:v>38.125475052548602</c:v>
                </c:pt>
                <c:pt idx="85054">
                  <c:v>38.125609338467697</c:v>
                </c:pt>
                <c:pt idx="85055">
                  <c:v>38.1257436239569</c:v>
                </c:pt>
                <c:pt idx="85056">
                  <c:v>38.125877909016197</c:v>
                </c:pt>
                <c:pt idx="85057">
                  <c:v>38.1260121936457</c:v>
                </c:pt>
                <c:pt idx="85058">
                  <c:v>38.126146477845403</c:v>
                </c:pt>
                <c:pt idx="85059">
                  <c:v>38.126280761615298</c:v>
                </c:pt>
                <c:pt idx="85060">
                  <c:v>38.126415044955301</c:v>
                </c:pt>
                <c:pt idx="85061">
                  <c:v>38.126549327865497</c:v>
                </c:pt>
                <c:pt idx="85062">
                  <c:v>38.1266836103459</c:v>
                </c:pt>
                <c:pt idx="85063">
                  <c:v>38.126817892396403</c:v>
                </c:pt>
                <c:pt idx="85064">
                  <c:v>38.126952174017099</c:v>
                </c:pt>
                <c:pt idx="85065">
                  <c:v>38.127086455208001</c:v>
                </c:pt>
                <c:pt idx="85066">
                  <c:v>38.127220735969097</c:v>
                </c:pt>
                <c:pt idx="85067">
                  <c:v>38.127355016300399</c:v>
                </c:pt>
                <c:pt idx="85068">
                  <c:v>38.127489296201801</c:v>
                </c:pt>
                <c:pt idx="85069">
                  <c:v>38.127623575673397</c:v>
                </c:pt>
                <c:pt idx="85070">
                  <c:v>38.127757854715199</c:v>
                </c:pt>
                <c:pt idx="85071">
                  <c:v>38.127892133327201</c:v>
                </c:pt>
                <c:pt idx="85072">
                  <c:v>38.128026411509403</c:v>
                </c:pt>
                <c:pt idx="85073">
                  <c:v>38.128160689261698</c:v>
                </c:pt>
                <c:pt idx="85074">
                  <c:v>38.128294966584299</c:v>
                </c:pt>
                <c:pt idx="85075">
                  <c:v>38.128429243477001</c:v>
                </c:pt>
                <c:pt idx="85076">
                  <c:v>38.128563519939902</c:v>
                </c:pt>
                <c:pt idx="85077">
                  <c:v>38.128697795973103</c:v>
                </c:pt>
                <c:pt idx="85078">
                  <c:v>38.128832071576397</c:v>
                </c:pt>
                <c:pt idx="85079">
                  <c:v>38.128966346749898</c:v>
                </c:pt>
                <c:pt idx="85080">
                  <c:v>38.129100621493599</c:v>
                </c:pt>
                <c:pt idx="85081">
                  <c:v>38.1292348958075</c:v>
                </c:pt>
                <c:pt idx="85082">
                  <c:v>38.1293691696916</c:v>
                </c:pt>
                <c:pt idx="85083">
                  <c:v>38.1295034431459</c:v>
                </c:pt>
                <c:pt idx="85084">
                  <c:v>38.1296377161704</c:v>
                </c:pt>
                <c:pt idx="85085">
                  <c:v>38.1297719887651</c:v>
                </c:pt>
                <c:pt idx="85086">
                  <c:v>38.129906260930099</c:v>
                </c:pt>
                <c:pt idx="85087">
                  <c:v>38.130040532665198</c:v>
                </c:pt>
                <c:pt idx="85088">
                  <c:v>38.130174803970498</c:v>
                </c:pt>
                <c:pt idx="85089">
                  <c:v>38.130309074846103</c:v>
                </c:pt>
                <c:pt idx="85090">
                  <c:v>38.130443345291802</c:v>
                </c:pt>
                <c:pt idx="85091">
                  <c:v>38.1305776153078</c:v>
                </c:pt>
                <c:pt idx="85092">
                  <c:v>38.130711884893998</c:v>
                </c:pt>
                <c:pt idx="85093">
                  <c:v>38.130846154050403</c:v>
                </c:pt>
                <c:pt idx="85094">
                  <c:v>38.130980422777</c:v>
                </c:pt>
                <c:pt idx="85095">
                  <c:v>38.131114691073797</c:v>
                </c:pt>
                <c:pt idx="85096">
                  <c:v>38.131248958940901</c:v>
                </c:pt>
                <c:pt idx="85097">
                  <c:v>38.131383226378098</c:v>
                </c:pt>
                <c:pt idx="85098">
                  <c:v>38.131517493385601</c:v>
                </c:pt>
                <c:pt idx="85099">
                  <c:v>38.131651759963397</c:v>
                </c:pt>
                <c:pt idx="85100">
                  <c:v>38.1317860261113</c:v>
                </c:pt>
                <c:pt idx="85101">
                  <c:v>38.131920291829502</c:v>
                </c:pt>
                <c:pt idx="85102">
                  <c:v>38.132054557117897</c:v>
                </c:pt>
                <c:pt idx="85103">
                  <c:v>38.132188821976499</c:v>
                </c:pt>
                <c:pt idx="85104">
                  <c:v>38.1323230864053</c:v>
                </c:pt>
                <c:pt idx="85105">
                  <c:v>38.132457350404401</c:v>
                </c:pt>
                <c:pt idx="85106">
                  <c:v>38.132591613973702</c:v>
                </c:pt>
                <c:pt idx="85107">
                  <c:v>38.132725877113302</c:v>
                </c:pt>
                <c:pt idx="85108">
                  <c:v>38.132860139823102</c:v>
                </c:pt>
                <c:pt idx="85109">
                  <c:v>38.132994402103101</c:v>
                </c:pt>
                <c:pt idx="85110">
                  <c:v>38.1331286639534</c:v>
                </c:pt>
                <c:pt idx="85111">
                  <c:v>38.133262925373899</c:v>
                </c:pt>
                <c:pt idx="85112">
                  <c:v>38.133397186364597</c:v>
                </c:pt>
                <c:pt idx="85113">
                  <c:v>38.133531446925602</c:v>
                </c:pt>
                <c:pt idx="85114">
                  <c:v>38.133665707056799</c:v>
                </c:pt>
                <c:pt idx="85115">
                  <c:v>38.133799966758303</c:v>
                </c:pt>
                <c:pt idx="85116">
                  <c:v>38.13393422603</c:v>
                </c:pt>
                <c:pt idx="85117">
                  <c:v>38.134068484872003</c:v>
                </c:pt>
                <c:pt idx="85118">
                  <c:v>38.134202743284199</c:v>
                </c:pt>
                <c:pt idx="85119">
                  <c:v>38.134337001266701</c:v>
                </c:pt>
                <c:pt idx="85120">
                  <c:v>38.134471258819403</c:v>
                </c:pt>
                <c:pt idx="85121">
                  <c:v>38.134605515942397</c:v>
                </c:pt>
                <c:pt idx="85122">
                  <c:v>38.134739772635598</c:v>
                </c:pt>
                <c:pt idx="85123">
                  <c:v>38.134874028899098</c:v>
                </c:pt>
                <c:pt idx="85124">
                  <c:v>38.135008284732798</c:v>
                </c:pt>
                <c:pt idx="85125">
                  <c:v>38.135142540136798</c:v>
                </c:pt>
                <c:pt idx="85126">
                  <c:v>38.135276795111103</c:v>
                </c:pt>
                <c:pt idx="85127">
                  <c:v>38.135411049655602</c:v>
                </c:pt>
                <c:pt idx="85128">
                  <c:v>38.1355453037704</c:v>
                </c:pt>
                <c:pt idx="85129">
                  <c:v>38.135679557455497</c:v>
                </c:pt>
                <c:pt idx="85130">
                  <c:v>38.1358138107108</c:v>
                </c:pt>
                <c:pt idx="85131">
                  <c:v>38.135948063536397</c:v>
                </c:pt>
                <c:pt idx="85132">
                  <c:v>38.1360823159322</c:v>
                </c:pt>
                <c:pt idx="85133">
                  <c:v>38.136216567898401</c:v>
                </c:pt>
                <c:pt idx="85134">
                  <c:v>38.136350819434803</c:v>
                </c:pt>
                <c:pt idx="85135">
                  <c:v>38.136485070541397</c:v>
                </c:pt>
                <c:pt idx="85136">
                  <c:v>38.136619321218397</c:v>
                </c:pt>
                <c:pt idx="85137">
                  <c:v>38.136753571465597</c:v>
                </c:pt>
                <c:pt idx="85138">
                  <c:v>38.136887821283104</c:v>
                </c:pt>
                <c:pt idx="85139">
                  <c:v>38.137022070670902</c:v>
                </c:pt>
                <c:pt idx="85140">
                  <c:v>38.1371563196289</c:v>
                </c:pt>
                <c:pt idx="85141">
                  <c:v>38.137290568157297</c:v>
                </c:pt>
                <c:pt idx="85142">
                  <c:v>38.137424816255901</c:v>
                </c:pt>
                <c:pt idx="85143">
                  <c:v>38.137559063924797</c:v>
                </c:pt>
                <c:pt idx="85144">
                  <c:v>38.137693311164</c:v>
                </c:pt>
                <c:pt idx="85145">
                  <c:v>38.137827557973402</c:v>
                </c:pt>
                <c:pt idx="85146">
                  <c:v>38.137961804353203</c:v>
                </c:pt>
                <c:pt idx="85147">
                  <c:v>38.138096050303297</c:v>
                </c:pt>
                <c:pt idx="85148">
                  <c:v>38.138230295823597</c:v>
                </c:pt>
                <c:pt idx="85149">
                  <c:v>38.138364540914203</c:v>
                </c:pt>
                <c:pt idx="85150">
                  <c:v>38.138498785575202</c:v>
                </c:pt>
                <c:pt idx="85151">
                  <c:v>38.1386330298064</c:v>
                </c:pt>
                <c:pt idx="85152">
                  <c:v>38.138767273607897</c:v>
                </c:pt>
                <c:pt idx="85153">
                  <c:v>38.138901516979701</c:v>
                </c:pt>
                <c:pt idx="85154">
                  <c:v>38.139035759921804</c:v>
                </c:pt>
                <c:pt idx="85155">
                  <c:v>38.139170002434199</c:v>
                </c:pt>
                <c:pt idx="85156">
                  <c:v>38.139304244517</c:v>
                </c:pt>
                <c:pt idx="85157">
                  <c:v>38.13943848617</c:v>
                </c:pt>
                <c:pt idx="85158">
                  <c:v>38.139572727393301</c:v>
                </c:pt>
                <c:pt idx="85159">
                  <c:v>38.1397069681869</c:v>
                </c:pt>
                <c:pt idx="85160">
                  <c:v>38.139841208550898</c:v>
                </c:pt>
                <c:pt idx="85161">
                  <c:v>38.139975448485103</c:v>
                </c:pt>
                <c:pt idx="85162">
                  <c:v>38.1401096879897</c:v>
                </c:pt>
                <c:pt idx="85163">
                  <c:v>38.140243927064503</c:v>
                </c:pt>
                <c:pt idx="85164">
                  <c:v>38.140378165709699</c:v>
                </c:pt>
                <c:pt idx="85165">
                  <c:v>38.1405124039252</c:v>
                </c:pt>
                <c:pt idx="85166">
                  <c:v>38.140646641711001</c:v>
                </c:pt>
                <c:pt idx="85167">
                  <c:v>38.140780879067101</c:v>
                </c:pt>
                <c:pt idx="85168">
                  <c:v>38.1409151159936</c:v>
                </c:pt>
                <c:pt idx="85169">
                  <c:v>38.141049352490398</c:v>
                </c:pt>
                <c:pt idx="85170">
                  <c:v>38.141183588557404</c:v>
                </c:pt>
                <c:pt idx="85171">
                  <c:v>38.1413178241948</c:v>
                </c:pt>
                <c:pt idx="85172">
                  <c:v>38.141452059402603</c:v>
                </c:pt>
                <c:pt idx="85173">
                  <c:v>38.141586294180598</c:v>
                </c:pt>
                <c:pt idx="85174">
                  <c:v>38.141720528529</c:v>
                </c:pt>
                <c:pt idx="85175">
                  <c:v>38.1418547624477</c:v>
                </c:pt>
                <c:pt idx="85176">
                  <c:v>38.141988995936799</c:v>
                </c:pt>
                <c:pt idx="85177">
                  <c:v>38.142123228996098</c:v>
                </c:pt>
                <c:pt idx="85178">
                  <c:v>38.142257461625803</c:v>
                </c:pt>
                <c:pt idx="85179">
                  <c:v>38.1423916938259</c:v>
                </c:pt>
                <c:pt idx="85180">
                  <c:v>38.142525925596203</c:v>
                </c:pt>
                <c:pt idx="85181">
                  <c:v>38.142660156936898</c:v>
                </c:pt>
                <c:pt idx="85182">
                  <c:v>38.142794387847999</c:v>
                </c:pt>
                <c:pt idx="85183">
                  <c:v>38.1429286183294</c:v>
                </c:pt>
                <c:pt idx="85184">
                  <c:v>38.143062848381099</c:v>
                </c:pt>
                <c:pt idx="85185">
                  <c:v>38.143197078003197</c:v>
                </c:pt>
                <c:pt idx="85186">
                  <c:v>38.143331307195602</c:v>
                </c:pt>
                <c:pt idx="85187">
                  <c:v>38.143465535958299</c:v>
                </c:pt>
                <c:pt idx="85188">
                  <c:v>38.143599764291402</c:v>
                </c:pt>
                <c:pt idx="85189">
                  <c:v>38.143733992194903</c:v>
                </c:pt>
                <c:pt idx="85190">
                  <c:v>38.143868219668697</c:v>
                </c:pt>
                <c:pt idx="85191">
                  <c:v>38.144002446712797</c:v>
                </c:pt>
                <c:pt idx="85192">
                  <c:v>38.144136673327303</c:v>
                </c:pt>
                <c:pt idx="85193">
                  <c:v>38.144270899512101</c:v>
                </c:pt>
                <c:pt idx="85194">
                  <c:v>38.144405125267298</c:v>
                </c:pt>
                <c:pt idx="85195">
                  <c:v>38.1445393505929</c:v>
                </c:pt>
                <c:pt idx="85196">
                  <c:v>38.144673575488802</c:v>
                </c:pt>
                <c:pt idx="85197">
                  <c:v>38.144807799955103</c:v>
                </c:pt>
                <c:pt idx="85198">
                  <c:v>38.144942023991703</c:v>
                </c:pt>
                <c:pt idx="85199">
                  <c:v>38.145076247598702</c:v>
                </c:pt>
                <c:pt idx="85200">
                  <c:v>38.145210470776</c:v>
                </c:pt>
                <c:pt idx="85201">
                  <c:v>38.145344693523803</c:v>
                </c:pt>
                <c:pt idx="85202">
                  <c:v>38.1454789158418</c:v>
                </c:pt>
                <c:pt idx="85203">
                  <c:v>38.145613137730301</c:v>
                </c:pt>
                <c:pt idx="85204">
                  <c:v>38.145747359189102</c:v>
                </c:pt>
                <c:pt idx="85205">
                  <c:v>38.145881580218301</c:v>
                </c:pt>
                <c:pt idx="85206">
                  <c:v>38.1460158008178</c:v>
                </c:pt>
                <c:pt idx="85207">
                  <c:v>38.146150020987797</c:v>
                </c:pt>
                <c:pt idx="85208">
                  <c:v>38.1462842407281</c:v>
                </c:pt>
                <c:pt idx="85209">
                  <c:v>38.146418460038703</c:v>
                </c:pt>
                <c:pt idx="85210">
                  <c:v>38.146552678919797</c:v>
                </c:pt>
                <c:pt idx="85211">
                  <c:v>38.146686897371197</c:v>
                </c:pt>
                <c:pt idx="85212">
                  <c:v>38.146821115393003</c:v>
                </c:pt>
                <c:pt idx="85213">
                  <c:v>38.1469553329852</c:v>
                </c:pt>
                <c:pt idx="85214">
                  <c:v>38.147089550147797</c:v>
                </c:pt>
                <c:pt idx="85215">
                  <c:v>38.1472237668807</c:v>
                </c:pt>
                <c:pt idx="85216">
                  <c:v>38.147357983184101</c:v>
                </c:pt>
                <c:pt idx="85217">
                  <c:v>38.147492199057801</c:v>
                </c:pt>
                <c:pt idx="85218">
                  <c:v>38.1476264145019</c:v>
                </c:pt>
                <c:pt idx="85219">
                  <c:v>38.147760629516398</c:v>
                </c:pt>
                <c:pt idx="85220">
                  <c:v>38.147894844101302</c:v>
                </c:pt>
                <c:pt idx="85221">
                  <c:v>38.148029058256597</c:v>
                </c:pt>
                <c:pt idx="85222">
                  <c:v>38.148163271982199</c:v>
                </c:pt>
                <c:pt idx="85223">
                  <c:v>38.148297485278299</c:v>
                </c:pt>
                <c:pt idx="85224">
                  <c:v>38.148431698144698</c:v>
                </c:pt>
                <c:pt idx="85225">
                  <c:v>38.148565910581603</c:v>
                </c:pt>
                <c:pt idx="85226">
                  <c:v>38.148700122588799</c:v>
                </c:pt>
                <c:pt idx="85227">
                  <c:v>38.148834334166501</c:v>
                </c:pt>
                <c:pt idx="85228">
                  <c:v>38.148968545314503</c:v>
                </c:pt>
                <c:pt idx="85229">
                  <c:v>38.149102756033002</c:v>
                </c:pt>
                <c:pt idx="85230">
                  <c:v>38.149236966321901</c:v>
                </c:pt>
                <c:pt idx="85231">
                  <c:v>38.149371176181099</c:v>
                </c:pt>
                <c:pt idx="85232">
                  <c:v>38.149505385610802</c:v>
                </c:pt>
                <c:pt idx="85233">
                  <c:v>38.149639594610903</c:v>
                </c:pt>
                <c:pt idx="85234">
                  <c:v>38.149773803181397</c:v>
                </c:pt>
                <c:pt idx="85235">
                  <c:v>38.149908011322303</c:v>
                </c:pt>
                <c:pt idx="85236">
                  <c:v>38.150042219033601</c:v>
                </c:pt>
                <c:pt idx="85237">
                  <c:v>38.150176426315298</c:v>
                </c:pt>
                <c:pt idx="85238">
                  <c:v>38.1503106331674</c:v>
                </c:pt>
                <c:pt idx="85239">
                  <c:v>38.150444839590001</c:v>
                </c:pt>
                <c:pt idx="85240">
                  <c:v>38.150579045582901</c:v>
                </c:pt>
                <c:pt idx="85241">
                  <c:v>38.1507132511463</c:v>
                </c:pt>
                <c:pt idx="85242">
                  <c:v>38.150847456280097</c:v>
                </c:pt>
                <c:pt idx="85243">
                  <c:v>38.150981660984399</c:v>
                </c:pt>
                <c:pt idx="85244">
                  <c:v>38.151115865259001</c:v>
                </c:pt>
                <c:pt idx="85245">
                  <c:v>38.151250069104101</c:v>
                </c:pt>
                <c:pt idx="85246">
                  <c:v>38.1513842725196</c:v>
                </c:pt>
                <c:pt idx="85247">
                  <c:v>38.151518475505497</c:v>
                </c:pt>
                <c:pt idx="85248">
                  <c:v>38.1516526780619</c:v>
                </c:pt>
                <c:pt idx="85249">
                  <c:v>38.151786880188602</c:v>
                </c:pt>
                <c:pt idx="85250">
                  <c:v>38.151921081885902</c:v>
                </c:pt>
                <c:pt idx="85251">
                  <c:v>38.152055283153501</c:v>
                </c:pt>
                <c:pt idx="85252">
                  <c:v>38.152189483991599</c:v>
                </c:pt>
                <c:pt idx="85253">
                  <c:v>38.152323684400102</c:v>
                </c:pt>
                <c:pt idx="85254">
                  <c:v>38.152457884379103</c:v>
                </c:pt>
                <c:pt idx="85255">
                  <c:v>38.152592083928504</c:v>
                </c:pt>
                <c:pt idx="85256">
                  <c:v>38.152726283048302</c:v>
                </c:pt>
                <c:pt idx="85257">
                  <c:v>38.1528604817386</c:v>
                </c:pt>
                <c:pt idx="85258">
                  <c:v>38.152994679999303</c:v>
                </c:pt>
                <c:pt idx="85259">
                  <c:v>38.153128877830397</c:v>
                </c:pt>
                <c:pt idx="85260">
                  <c:v>38.153263075231997</c:v>
                </c:pt>
                <c:pt idx="85261">
                  <c:v>38.153397272204103</c:v>
                </c:pt>
                <c:pt idx="85262">
                  <c:v>38.1535314687466</c:v>
                </c:pt>
                <c:pt idx="85263">
                  <c:v>38.153665664859503</c:v>
                </c:pt>
                <c:pt idx="85264">
                  <c:v>38.153799860542897</c:v>
                </c:pt>
                <c:pt idx="85265">
                  <c:v>38.153934055796803</c:v>
                </c:pt>
                <c:pt idx="85266">
                  <c:v>38.154068250621002</c:v>
                </c:pt>
                <c:pt idx="85267">
                  <c:v>38.154202445015798</c:v>
                </c:pt>
                <c:pt idx="85268">
                  <c:v>38.154336638981</c:v>
                </c:pt>
                <c:pt idx="85269">
                  <c:v>38.154470832516701</c:v>
                </c:pt>
                <c:pt idx="85270">
                  <c:v>38.1546050256228</c:v>
                </c:pt>
                <c:pt idx="85271">
                  <c:v>38.154739218299397</c:v>
                </c:pt>
                <c:pt idx="85272">
                  <c:v>38.154873410546401</c:v>
                </c:pt>
                <c:pt idx="85273">
                  <c:v>38.155007602363902</c:v>
                </c:pt>
                <c:pt idx="85274">
                  <c:v>38.155141793751902</c:v>
                </c:pt>
                <c:pt idx="85275">
                  <c:v>38.1552759847104</c:v>
                </c:pt>
                <c:pt idx="85276">
                  <c:v>38.155410175239297</c:v>
                </c:pt>
                <c:pt idx="85277">
                  <c:v>38.155544365338599</c:v>
                </c:pt>
                <c:pt idx="85278">
                  <c:v>38.1556785550085</c:v>
                </c:pt>
                <c:pt idx="85279">
                  <c:v>38.155812744248799</c:v>
                </c:pt>
                <c:pt idx="85280">
                  <c:v>38.155946933059603</c:v>
                </c:pt>
                <c:pt idx="85281">
                  <c:v>38.156081121440799</c:v>
                </c:pt>
                <c:pt idx="85282">
                  <c:v>38.156215309392501</c:v>
                </c:pt>
                <c:pt idx="85283">
                  <c:v>38.1563494969148</c:v>
                </c:pt>
                <c:pt idx="85284">
                  <c:v>38.156483684007398</c:v>
                </c:pt>
                <c:pt idx="85285">
                  <c:v>38.156617870670601</c:v>
                </c:pt>
                <c:pt idx="85286">
                  <c:v>38.156752056904303</c:v>
                </c:pt>
                <c:pt idx="85287">
                  <c:v>38.156886242708403</c:v>
                </c:pt>
                <c:pt idx="85288">
                  <c:v>38.157020428083001</c:v>
                </c:pt>
                <c:pt idx="85289">
                  <c:v>38.157154613028098</c:v>
                </c:pt>
                <c:pt idx="85290">
                  <c:v>38.1572887975437</c:v>
                </c:pt>
                <c:pt idx="85291">
                  <c:v>38.157422981629701</c:v>
                </c:pt>
                <c:pt idx="85292">
                  <c:v>38.157557165286299</c:v>
                </c:pt>
                <c:pt idx="85293">
                  <c:v>38.157691348513303</c:v>
                </c:pt>
                <c:pt idx="85294">
                  <c:v>38.157825531310898</c:v>
                </c:pt>
                <c:pt idx="85295">
                  <c:v>38.157959713678899</c:v>
                </c:pt>
                <c:pt idx="85296">
                  <c:v>38.158093895617498</c:v>
                </c:pt>
                <c:pt idx="85297">
                  <c:v>38.158228077126502</c:v>
                </c:pt>
                <c:pt idx="85298">
                  <c:v>38.158362258205997</c:v>
                </c:pt>
                <c:pt idx="85299">
                  <c:v>38.158496438855998</c:v>
                </c:pt>
                <c:pt idx="85300">
                  <c:v>38.158630619076497</c:v>
                </c:pt>
                <c:pt idx="85301">
                  <c:v>38.158764798867502</c:v>
                </c:pt>
                <c:pt idx="85302">
                  <c:v>38.158898978229097</c:v>
                </c:pt>
                <c:pt idx="85303">
                  <c:v>38.159033157161097</c:v>
                </c:pt>
                <c:pt idx="85304">
                  <c:v>38.159167335663597</c:v>
                </c:pt>
                <c:pt idx="85305">
                  <c:v>38.1593015137367</c:v>
                </c:pt>
                <c:pt idx="85306">
                  <c:v>38.159435691380203</c:v>
                </c:pt>
                <c:pt idx="85307">
                  <c:v>38.159569868594303</c:v>
                </c:pt>
                <c:pt idx="85308">
                  <c:v>38.159704045378803</c:v>
                </c:pt>
                <c:pt idx="85309">
                  <c:v>38.159838221733899</c:v>
                </c:pt>
                <c:pt idx="85310">
                  <c:v>38.159972397659502</c:v>
                </c:pt>
                <c:pt idx="85311">
                  <c:v>38.160106573155602</c:v>
                </c:pt>
                <c:pt idx="85312">
                  <c:v>38.160240748222201</c:v>
                </c:pt>
                <c:pt idx="85313">
                  <c:v>38.160374922859397</c:v>
                </c:pt>
                <c:pt idx="85314">
                  <c:v>38.160509097066999</c:v>
                </c:pt>
                <c:pt idx="85315">
                  <c:v>38.160643270845199</c:v>
                </c:pt>
                <c:pt idx="85316">
                  <c:v>38.160777444193897</c:v>
                </c:pt>
                <c:pt idx="85317">
                  <c:v>38.160911617113101</c:v>
                </c:pt>
                <c:pt idx="85318">
                  <c:v>38.161045789602802</c:v>
                </c:pt>
                <c:pt idx="85319">
                  <c:v>38.161179961663102</c:v>
                </c:pt>
                <c:pt idx="85320">
                  <c:v>38.161314133293899</c:v>
                </c:pt>
                <c:pt idx="85321">
                  <c:v>38.161448304495202</c:v>
                </c:pt>
                <c:pt idx="85322">
                  <c:v>38.161582475267103</c:v>
                </c:pt>
                <c:pt idx="85323">
                  <c:v>38.161716645609502</c:v>
                </c:pt>
                <c:pt idx="85324">
                  <c:v>38.161850815522399</c:v>
                </c:pt>
                <c:pt idx="85325">
                  <c:v>38.161984985005901</c:v>
                </c:pt>
                <c:pt idx="85326">
                  <c:v>38.162119154059901</c:v>
                </c:pt>
                <c:pt idx="85327">
                  <c:v>38.1622533226844</c:v>
                </c:pt>
                <c:pt idx="85328">
                  <c:v>38.162387490879503</c:v>
                </c:pt>
                <c:pt idx="85329">
                  <c:v>38.162521658645097</c:v>
                </c:pt>
                <c:pt idx="85330">
                  <c:v>38.162655825981197</c:v>
                </c:pt>
                <c:pt idx="85331">
                  <c:v>38.162789992887902</c:v>
                </c:pt>
                <c:pt idx="85332">
                  <c:v>38.162924159365097</c:v>
                </c:pt>
                <c:pt idx="85333">
                  <c:v>38.163058325412898</c:v>
                </c:pt>
                <c:pt idx="85334">
                  <c:v>38.163192491031197</c:v>
                </c:pt>
                <c:pt idx="85335">
                  <c:v>38.1633266562201</c:v>
                </c:pt>
                <c:pt idx="85336">
                  <c:v>38.163460820979502</c:v>
                </c:pt>
                <c:pt idx="85337">
                  <c:v>38.163594985309501</c:v>
                </c:pt>
                <c:pt idx="85338">
                  <c:v>38.163729149209999</c:v>
                </c:pt>
                <c:pt idx="85339">
                  <c:v>38.163863312681102</c:v>
                </c:pt>
                <c:pt idx="85340">
                  <c:v>38.163997475722702</c:v>
                </c:pt>
                <c:pt idx="85341">
                  <c:v>38.164131638334901</c:v>
                </c:pt>
                <c:pt idx="85342">
                  <c:v>38.164265800517697</c:v>
                </c:pt>
                <c:pt idx="85343">
                  <c:v>38.164399962270998</c:v>
                </c:pt>
                <c:pt idx="85344">
                  <c:v>38.164534123594798</c:v>
                </c:pt>
                <c:pt idx="85345">
                  <c:v>38.164668284489302</c:v>
                </c:pt>
                <c:pt idx="85346">
                  <c:v>38.164802444954297</c:v>
                </c:pt>
                <c:pt idx="85347">
                  <c:v>38.164936604989798</c:v>
                </c:pt>
                <c:pt idx="85348">
                  <c:v>38.165070764595903</c:v>
                </c:pt>
                <c:pt idx="85349">
                  <c:v>38.165204923772599</c:v>
                </c:pt>
                <c:pt idx="85350">
                  <c:v>38.1653390825199</c:v>
                </c:pt>
                <c:pt idx="85351">
                  <c:v>38.165473240837699</c:v>
                </c:pt>
                <c:pt idx="85352">
                  <c:v>38.165607398726102</c:v>
                </c:pt>
                <c:pt idx="85353">
                  <c:v>38.165741556185097</c:v>
                </c:pt>
                <c:pt idx="85354">
                  <c:v>38.165875713214596</c:v>
                </c:pt>
                <c:pt idx="85355">
                  <c:v>38.166009869814701</c:v>
                </c:pt>
                <c:pt idx="85356">
                  <c:v>38.166144025985403</c:v>
                </c:pt>
                <c:pt idx="85357">
                  <c:v>38.166278181726703</c:v>
                </c:pt>
                <c:pt idx="85358">
                  <c:v>38.166412337038501</c:v>
                </c:pt>
                <c:pt idx="85359">
                  <c:v>38.166546491920997</c:v>
                </c:pt>
                <c:pt idx="85360">
                  <c:v>38.166680646373997</c:v>
                </c:pt>
                <c:pt idx="85361">
                  <c:v>38.166814800397603</c:v>
                </c:pt>
                <c:pt idx="85362">
                  <c:v>38.166948953991799</c:v>
                </c:pt>
                <c:pt idx="85363">
                  <c:v>38.1670831071565</c:v>
                </c:pt>
                <c:pt idx="85364">
                  <c:v>38.167217259891899</c:v>
                </c:pt>
                <c:pt idx="85365">
                  <c:v>38.167351412197803</c:v>
                </c:pt>
                <c:pt idx="85366">
                  <c:v>38.167485564074397</c:v>
                </c:pt>
                <c:pt idx="85367">
                  <c:v>38.167619715521496</c:v>
                </c:pt>
                <c:pt idx="85368">
                  <c:v>38.167753866539201</c:v>
                </c:pt>
                <c:pt idx="85369">
                  <c:v>38.167888017127503</c:v>
                </c:pt>
                <c:pt idx="85370">
                  <c:v>38.168022167286402</c:v>
                </c:pt>
                <c:pt idx="85371">
                  <c:v>38.168156317015999</c:v>
                </c:pt>
                <c:pt idx="85372">
                  <c:v>38.168290466316101</c:v>
                </c:pt>
                <c:pt idx="85373">
                  <c:v>38.168424615186801</c:v>
                </c:pt>
                <c:pt idx="85374">
                  <c:v>38.168558763628099</c:v>
                </c:pt>
                <c:pt idx="85375">
                  <c:v>38.168692911640001</c:v>
                </c:pt>
                <c:pt idx="85376">
                  <c:v>38.168827059222501</c:v>
                </c:pt>
                <c:pt idx="85377">
                  <c:v>38.168961206375599</c:v>
                </c:pt>
                <c:pt idx="85378">
                  <c:v>38.169095353099401</c:v>
                </c:pt>
                <c:pt idx="85379">
                  <c:v>38.169229499393701</c:v>
                </c:pt>
                <c:pt idx="85380">
                  <c:v>38.169363645258699</c:v>
                </c:pt>
                <c:pt idx="85381">
                  <c:v>38.169497790694201</c:v>
                </c:pt>
                <c:pt idx="85382">
                  <c:v>38.169631935700401</c:v>
                </c:pt>
                <c:pt idx="85383">
                  <c:v>38.169766080277199</c:v>
                </c:pt>
                <c:pt idx="85384">
                  <c:v>38.169900224424602</c:v>
                </c:pt>
                <c:pt idx="85385">
                  <c:v>38.170034368142602</c:v>
                </c:pt>
                <c:pt idx="85386">
                  <c:v>38.1701685114312</c:v>
                </c:pt>
                <c:pt idx="85387">
                  <c:v>38.170302654290502</c:v>
                </c:pt>
                <c:pt idx="85388">
                  <c:v>38.170436796720303</c:v>
                </c:pt>
                <c:pt idx="85389">
                  <c:v>38.1705709387208</c:v>
                </c:pt>
                <c:pt idx="85390">
                  <c:v>38.170705080292002</c:v>
                </c:pt>
                <c:pt idx="85391">
                  <c:v>38.170839221433702</c:v>
                </c:pt>
                <c:pt idx="85392">
                  <c:v>38.1709733621461</c:v>
                </c:pt>
                <c:pt idx="85393">
                  <c:v>38.171107502429102</c:v>
                </c:pt>
                <c:pt idx="85394">
                  <c:v>38.171241642282702</c:v>
                </c:pt>
                <c:pt idx="85395">
                  <c:v>38.171375781706999</c:v>
                </c:pt>
                <c:pt idx="85396">
                  <c:v>38.171509920701801</c:v>
                </c:pt>
                <c:pt idx="85397">
                  <c:v>38.1716440592674</c:v>
                </c:pt>
                <c:pt idx="85398">
                  <c:v>38.171778197403498</c:v>
                </c:pt>
                <c:pt idx="85399">
                  <c:v>38.171912335110299</c:v>
                </c:pt>
                <c:pt idx="85400">
                  <c:v>38.172046472387699</c:v>
                </c:pt>
                <c:pt idx="85401">
                  <c:v>38.172180609235802</c:v>
                </c:pt>
                <c:pt idx="85402">
                  <c:v>38.172314745654504</c:v>
                </c:pt>
                <c:pt idx="85403">
                  <c:v>38.172448881643902</c:v>
                </c:pt>
                <c:pt idx="85404">
                  <c:v>38.172583017203898</c:v>
                </c:pt>
                <c:pt idx="85405">
                  <c:v>38.172717152334499</c:v>
                </c:pt>
                <c:pt idx="85406">
                  <c:v>38.172851287035797</c:v>
                </c:pt>
                <c:pt idx="85407">
                  <c:v>38.1729854213077</c:v>
                </c:pt>
                <c:pt idx="85408">
                  <c:v>38.173119555150301</c:v>
                </c:pt>
                <c:pt idx="85409">
                  <c:v>38.173253688563499</c:v>
                </c:pt>
                <c:pt idx="85410">
                  <c:v>38.173387821547401</c:v>
                </c:pt>
                <c:pt idx="85411">
                  <c:v>38.173521954101901</c:v>
                </c:pt>
                <c:pt idx="85412">
                  <c:v>38.173656086227098</c:v>
                </c:pt>
                <c:pt idx="85413">
                  <c:v>38.1737902179229</c:v>
                </c:pt>
                <c:pt idx="85414">
                  <c:v>38.173924349189399</c:v>
                </c:pt>
                <c:pt idx="85415">
                  <c:v>38.174058480026602</c:v>
                </c:pt>
                <c:pt idx="85416">
                  <c:v>38.174192610434403</c:v>
                </c:pt>
                <c:pt idx="85417">
                  <c:v>38.174326740412901</c:v>
                </c:pt>
                <c:pt idx="85418">
                  <c:v>38.174460869961997</c:v>
                </c:pt>
                <c:pt idx="85419">
                  <c:v>38.174594999081798</c:v>
                </c:pt>
                <c:pt idx="85420">
                  <c:v>38.174729127772203</c:v>
                </c:pt>
                <c:pt idx="85421">
                  <c:v>38.174863256033397</c:v>
                </c:pt>
                <c:pt idx="85422">
                  <c:v>38.174997383865197</c:v>
                </c:pt>
                <c:pt idx="85423">
                  <c:v>38.175131511267601</c:v>
                </c:pt>
                <c:pt idx="85424">
                  <c:v>38.175265638240802</c:v>
                </c:pt>
                <c:pt idx="85425">
                  <c:v>38.175399764784601</c:v>
                </c:pt>
                <c:pt idx="85426">
                  <c:v>38.175533890899104</c:v>
                </c:pt>
                <c:pt idx="85427">
                  <c:v>38.175668016584197</c:v>
                </c:pt>
                <c:pt idx="85428">
                  <c:v>38.175802141840002</c:v>
                </c:pt>
                <c:pt idx="85429">
                  <c:v>38.175936266666497</c:v>
                </c:pt>
                <c:pt idx="85430">
                  <c:v>38.176070391063703</c:v>
                </c:pt>
                <c:pt idx="85431">
                  <c:v>38.1762045150316</c:v>
                </c:pt>
                <c:pt idx="85432">
                  <c:v>38.176338638570101</c:v>
                </c:pt>
                <c:pt idx="85433">
                  <c:v>38.176472761679399</c:v>
                </c:pt>
                <c:pt idx="85434">
                  <c:v>38.176606884359302</c:v>
                </c:pt>
                <c:pt idx="85435">
                  <c:v>38.176741006609902</c:v>
                </c:pt>
                <c:pt idx="85436">
                  <c:v>38.176875128431099</c:v>
                </c:pt>
                <c:pt idx="85437">
                  <c:v>38.177009249823101</c:v>
                </c:pt>
                <c:pt idx="85438">
                  <c:v>38.177143370785799</c:v>
                </c:pt>
                <c:pt idx="85439">
                  <c:v>38.177277491319103</c:v>
                </c:pt>
                <c:pt idx="85440">
                  <c:v>38.177411611423203</c:v>
                </c:pt>
                <c:pt idx="85441">
                  <c:v>38.177545731097901</c:v>
                </c:pt>
                <c:pt idx="85442">
                  <c:v>38.177679850343303</c:v>
                </c:pt>
                <c:pt idx="85443">
                  <c:v>38.177813969159502</c:v>
                </c:pt>
                <c:pt idx="85444">
                  <c:v>38.177948087546298</c:v>
                </c:pt>
                <c:pt idx="85445">
                  <c:v>38.178082205503799</c:v>
                </c:pt>
                <c:pt idx="85446">
                  <c:v>38.178216323031997</c:v>
                </c:pt>
                <c:pt idx="85447">
                  <c:v>38.178350440130998</c:v>
                </c:pt>
                <c:pt idx="85448">
                  <c:v>38.178484556800598</c:v>
                </c:pt>
                <c:pt idx="85449">
                  <c:v>38.178618673040901</c:v>
                </c:pt>
                <c:pt idx="85450">
                  <c:v>38.178752788851902</c:v>
                </c:pt>
                <c:pt idx="85451">
                  <c:v>38.1788869042337</c:v>
                </c:pt>
                <c:pt idx="85452">
                  <c:v>38.179021019186102</c:v>
                </c:pt>
                <c:pt idx="85453">
                  <c:v>38.179155133709301</c:v>
                </c:pt>
                <c:pt idx="85454">
                  <c:v>38.179289247803197</c:v>
                </c:pt>
                <c:pt idx="85455">
                  <c:v>38.179423361467798</c:v>
                </c:pt>
                <c:pt idx="85456">
                  <c:v>38.179557474703103</c:v>
                </c:pt>
                <c:pt idx="85457">
                  <c:v>38.179691587509097</c:v>
                </c:pt>
                <c:pt idx="85458">
                  <c:v>38.179825699885797</c:v>
                </c:pt>
                <c:pt idx="85459">
                  <c:v>38.179959811833299</c:v>
                </c:pt>
                <c:pt idx="85460">
                  <c:v>38.1800939233515</c:v>
                </c:pt>
                <c:pt idx="85461">
                  <c:v>38.180228034440397</c:v>
                </c:pt>
                <c:pt idx="85462">
                  <c:v>38.180362145099998</c:v>
                </c:pt>
                <c:pt idx="85463">
                  <c:v>38.180496255330297</c:v>
                </c:pt>
                <c:pt idx="85464">
                  <c:v>38.1806303651314</c:v>
                </c:pt>
                <c:pt idx="85465">
                  <c:v>38.180764474503199</c:v>
                </c:pt>
                <c:pt idx="85466">
                  <c:v>38.180898583445703</c:v>
                </c:pt>
                <c:pt idx="85467">
                  <c:v>38.181032691958997</c:v>
                </c:pt>
                <c:pt idx="85468">
                  <c:v>38.181166800042902</c:v>
                </c:pt>
                <c:pt idx="85469">
                  <c:v>38.181300907697597</c:v>
                </c:pt>
                <c:pt idx="85470">
                  <c:v>38.181435014923103</c:v>
                </c:pt>
                <c:pt idx="85471">
                  <c:v>38.181569121719299</c:v>
                </c:pt>
                <c:pt idx="85472">
                  <c:v>38.181703228086199</c:v>
                </c:pt>
                <c:pt idx="85473">
                  <c:v>38.181837334023797</c:v>
                </c:pt>
                <c:pt idx="85474">
                  <c:v>38.181971439532198</c:v>
                </c:pt>
                <c:pt idx="85475">
                  <c:v>38.182105544611403</c:v>
                </c:pt>
                <c:pt idx="85476">
                  <c:v>38.182239649261199</c:v>
                </c:pt>
                <c:pt idx="85477">
                  <c:v>38.182373753481897</c:v>
                </c:pt>
                <c:pt idx="85478">
                  <c:v>38.182507857273201</c:v>
                </c:pt>
                <c:pt idx="85479">
                  <c:v>38.182641960635301</c:v>
                </c:pt>
                <c:pt idx="85480">
                  <c:v>38.182776063568198</c:v>
                </c:pt>
                <c:pt idx="85481">
                  <c:v>38.1829101660718</c:v>
                </c:pt>
                <c:pt idx="85482">
                  <c:v>38.183044268146098</c:v>
                </c:pt>
                <c:pt idx="85483">
                  <c:v>38.1831783697912</c:v>
                </c:pt>
                <c:pt idx="85484">
                  <c:v>38.183312471007099</c:v>
                </c:pt>
                <c:pt idx="85485">
                  <c:v>38.183446571793702</c:v>
                </c:pt>
                <c:pt idx="85486">
                  <c:v>38.183580672151102</c:v>
                </c:pt>
                <c:pt idx="85487">
                  <c:v>38.183714772079199</c:v>
                </c:pt>
                <c:pt idx="85488">
                  <c:v>38.1838488715781</c:v>
                </c:pt>
                <c:pt idx="85489">
                  <c:v>38.183982970647698</c:v>
                </c:pt>
                <c:pt idx="85490">
                  <c:v>38.184117069288099</c:v>
                </c:pt>
                <c:pt idx="85491">
                  <c:v>38.184251167499298</c:v>
                </c:pt>
                <c:pt idx="85492">
                  <c:v>38.1843852652812</c:v>
                </c:pt>
                <c:pt idx="85493">
                  <c:v>38.1845193626339</c:v>
                </c:pt>
                <c:pt idx="85494">
                  <c:v>38.184653459557403</c:v>
                </c:pt>
                <c:pt idx="85495">
                  <c:v>38.184787556051603</c:v>
                </c:pt>
                <c:pt idx="85496">
                  <c:v>38.1849216521166</c:v>
                </c:pt>
                <c:pt idx="85497">
                  <c:v>38.185055747752301</c:v>
                </c:pt>
                <c:pt idx="85498">
                  <c:v>38.185189842958899</c:v>
                </c:pt>
                <c:pt idx="85499">
                  <c:v>38.1853239377362</c:v>
                </c:pt>
                <c:pt idx="85500">
                  <c:v>38.185458032084298</c:v>
                </c:pt>
                <c:pt idx="85501">
                  <c:v>38.185592126003101</c:v>
                </c:pt>
                <c:pt idx="85502">
                  <c:v>38.1857262194928</c:v>
                </c:pt>
                <c:pt idx="85503">
                  <c:v>38.185860312553203</c:v>
                </c:pt>
                <c:pt idx="85504">
                  <c:v>38.185994405184402</c:v>
                </c:pt>
                <c:pt idx="85505">
                  <c:v>38.186128497386399</c:v>
                </c:pt>
                <c:pt idx="85506">
                  <c:v>38.186262589159099</c:v>
                </c:pt>
                <c:pt idx="85507">
                  <c:v>38.186396680502703</c:v>
                </c:pt>
                <c:pt idx="85508">
                  <c:v>38.186530771416997</c:v>
                </c:pt>
                <c:pt idx="85509">
                  <c:v>38.186664861902102</c:v>
                </c:pt>
                <c:pt idx="85510">
                  <c:v>38.186798951957996</c:v>
                </c:pt>
                <c:pt idx="85511">
                  <c:v>38.186933041584702</c:v>
                </c:pt>
                <c:pt idx="85512">
                  <c:v>38.187067130782197</c:v>
                </c:pt>
                <c:pt idx="85513">
                  <c:v>38.187201219550502</c:v>
                </c:pt>
                <c:pt idx="85514">
                  <c:v>38.187335307889597</c:v>
                </c:pt>
                <c:pt idx="85515">
                  <c:v>38.187469395799397</c:v>
                </c:pt>
                <c:pt idx="85516">
                  <c:v>38.1876034832801</c:v>
                </c:pt>
                <c:pt idx="85517">
                  <c:v>38.187737570331599</c:v>
                </c:pt>
                <c:pt idx="85518">
                  <c:v>38.187871656953803</c:v>
                </c:pt>
                <c:pt idx="85519">
                  <c:v>38.188005743146903</c:v>
                </c:pt>
                <c:pt idx="85520">
                  <c:v>38.188139828910799</c:v>
                </c:pt>
                <c:pt idx="85521">
                  <c:v>38.1882739142454</c:v>
                </c:pt>
                <c:pt idx="85522">
                  <c:v>38.188407999150897</c:v>
                </c:pt>
                <c:pt idx="85523">
                  <c:v>38.188542083627198</c:v>
                </c:pt>
                <c:pt idx="85524">
                  <c:v>38.188676167674302</c:v>
                </c:pt>
                <c:pt idx="85525">
                  <c:v>38.188810251292203</c:v>
                </c:pt>
                <c:pt idx="85526">
                  <c:v>38.188944334480901</c:v>
                </c:pt>
                <c:pt idx="85527">
                  <c:v>38.189078417240403</c:v>
                </c:pt>
                <c:pt idx="85528">
                  <c:v>38.189212499570701</c:v>
                </c:pt>
                <c:pt idx="85529">
                  <c:v>38.189346581471902</c:v>
                </c:pt>
                <c:pt idx="85530">
                  <c:v>38.189480662943801</c:v>
                </c:pt>
                <c:pt idx="85531">
                  <c:v>38.189614743986603</c:v>
                </c:pt>
                <c:pt idx="85532">
                  <c:v>38.189748824600201</c:v>
                </c:pt>
                <c:pt idx="85533">
                  <c:v>38.189882904784596</c:v>
                </c:pt>
                <c:pt idx="85534">
                  <c:v>38.190016984539803</c:v>
                </c:pt>
                <c:pt idx="85535">
                  <c:v>38.190151063865898</c:v>
                </c:pt>
                <c:pt idx="85536">
                  <c:v>38.190285142762797</c:v>
                </c:pt>
                <c:pt idx="85537">
                  <c:v>38.190419221230499</c:v>
                </c:pt>
                <c:pt idx="85538">
                  <c:v>38.190553299268998</c:v>
                </c:pt>
                <c:pt idx="85539">
                  <c:v>38.190687376878401</c:v>
                </c:pt>
                <c:pt idx="85540">
                  <c:v>38.1908214540586</c:v>
                </c:pt>
                <c:pt idx="85541">
                  <c:v>38.190955530809603</c:v>
                </c:pt>
                <c:pt idx="85542">
                  <c:v>38.191089607131502</c:v>
                </c:pt>
                <c:pt idx="85543">
                  <c:v>38.191223683024198</c:v>
                </c:pt>
                <c:pt idx="85544">
                  <c:v>38.191357758487698</c:v>
                </c:pt>
                <c:pt idx="85545">
                  <c:v>38.1914918335221</c:v>
                </c:pt>
                <c:pt idx="85546">
                  <c:v>38.1916259081273</c:v>
                </c:pt>
                <c:pt idx="85547">
                  <c:v>38.191759982303303</c:v>
                </c:pt>
                <c:pt idx="85548">
                  <c:v>38.191894056050202</c:v>
                </c:pt>
                <c:pt idx="85549">
                  <c:v>38.192028129367898</c:v>
                </c:pt>
                <c:pt idx="85550">
                  <c:v>38.192162202256497</c:v>
                </c:pt>
                <c:pt idx="85551">
                  <c:v>38.1922962747159</c:v>
                </c:pt>
                <c:pt idx="85552">
                  <c:v>38.1924303467461</c:v>
                </c:pt>
                <c:pt idx="85553">
                  <c:v>38.192564418347203</c:v>
                </c:pt>
                <c:pt idx="85554">
                  <c:v>38.192698489519202</c:v>
                </c:pt>
                <c:pt idx="85555">
                  <c:v>38.192832560261998</c:v>
                </c:pt>
                <c:pt idx="85556">
                  <c:v>38.192966630575697</c:v>
                </c:pt>
                <c:pt idx="85557">
                  <c:v>38.193100700460199</c:v>
                </c:pt>
                <c:pt idx="85558">
                  <c:v>38.193234769915499</c:v>
                </c:pt>
                <c:pt idx="85559">
                  <c:v>38.193368838941701</c:v>
                </c:pt>
                <c:pt idx="85560">
                  <c:v>38.1935029075388</c:v>
                </c:pt>
                <c:pt idx="85561">
                  <c:v>38.193636975706703</c:v>
                </c:pt>
                <c:pt idx="85562">
                  <c:v>38.193771043445501</c:v>
                </c:pt>
                <c:pt idx="85563">
                  <c:v>38.193905110755203</c:v>
                </c:pt>
                <c:pt idx="85564">
                  <c:v>38.194039177635702</c:v>
                </c:pt>
                <c:pt idx="85565">
                  <c:v>38.194173244087096</c:v>
                </c:pt>
                <c:pt idx="85566">
                  <c:v>38.194307310109302</c:v>
                </c:pt>
                <c:pt idx="85567">
                  <c:v>38.194441375702397</c:v>
                </c:pt>
                <c:pt idx="85568">
                  <c:v>38.194575440866402</c:v>
                </c:pt>
                <c:pt idx="85569">
                  <c:v>38.194709505601303</c:v>
                </c:pt>
                <c:pt idx="85570">
                  <c:v>38.194843569907</c:v>
                </c:pt>
                <c:pt idx="85571">
                  <c:v>38.194977633783601</c:v>
                </c:pt>
                <c:pt idx="85572">
                  <c:v>38.195111697230999</c:v>
                </c:pt>
                <c:pt idx="85573">
                  <c:v>38.195245760249399</c:v>
                </c:pt>
                <c:pt idx="85574">
                  <c:v>38.195379822838603</c:v>
                </c:pt>
                <c:pt idx="85575">
                  <c:v>38.195513884998697</c:v>
                </c:pt>
                <c:pt idx="85576">
                  <c:v>38.1956479467297</c:v>
                </c:pt>
                <c:pt idx="85577">
                  <c:v>38.1957820080315</c:v>
                </c:pt>
                <c:pt idx="85578">
                  <c:v>38.195916068904197</c:v>
                </c:pt>
                <c:pt idx="85579">
                  <c:v>38.196050129347803</c:v>
                </c:pt>
                <c:pt idx="85580">
                  <c:v>38.196184189362398</c:v>
                </c:pt>
                <c:pt idx="85581">
                  <c:v>38.196318248947698</c:v>
                </c:pt>
                <c:pt idx="85582">
                  <c:v>38.196452308104</c:v>
                </c:pt>
                <c:pt idx="85583">
                  <c:v>38.196586366831198</c:v>
                </c:pt>
                <c:pt idx="85584">
                  <c:v>38.1967204251292</c:v>
                </c:pt>
                <c:pt idx="85585">
                  <c:v>38.196854482998198</c:v>
                </c:pt>
                <c:pt idx="85586">
                  <c:v>38.196988540437999</c:v>
                </c:pt>
                <c:pt idx="85587">
                  <c:v>38.197122597448796</c:v>
                </c:pt>
                <c:pt idx="85588">
                  <c:v>38.197256654030397</c:v>
                </c:pt>
                <c:pt idx="85589">
                  <c:v>38.197390710182901</c:v>
                </c:pt>
                <c:pt idx="85590">
                  <c:v>38.197524765906302</c:v>
                </c:pt>
                <c:pt idx="85591">
                  <c:v>38.197658821200598</c:v>
                </c:pt>
                <c:pt idx="85592">
                  <c:v>38.197792876065897</c:v>
                </c:pt>
                <c:pt idx="85593">
                  <c:v>38.197926930502</c:v>
                </c:pt>
                <c:pt idx="85594">
                  <c:v>38.198060984508999</c:v>
                </c:pt>
                <c:pt idx="85595">
                  <c:v>38.198195038087</c:v>
                </c:pt>
                <c:pt idx="85596">
                  <c:v>38.198329091235799</c:v>
                </c:pt>
                <c:pt idx="85597">
                  <c:v>38.1984631439556</c:v>
                </c:pt>
                <c:pt idx="85598">
                  <c:v>38.198597196246197</c:v>
                </c:pt>
                <c:pt idx="85599">
                  <c:v>38.198731248107798</c:v>
                </c:pt>
                <c:pt idx="85600">
                  <c:v>38.198865299540302</c:v>
                </c:pt>
                <c:pt idx="85601">
                  <c:v>38.198999350543602</c:v>
                </c:pt>
                <c:pt idx="85602">
                  <c:v>38.199133401117997</c:v>
                </c:pt>
                <c:pt idx="85603">
                  <c:v>38.199267451263196</c:v>
                </c:pt>
                <c:pt idx="85604">
                  <c:v>38.199401500979299</c:v>
                </c:pt>
                <c:pt idx="85605">
                  <c:v>38.199535550266397</c:v>
                </c:pt>
                <c:pt idx="85606">
                  <c:v>38.199669599124398</c:v>
                </c:pt>
                <c:pt idx="85607">
                  <c:v>38.199803647553303</c:v>
                </c:pt>
                <c:pt idx="85608">
                  <c:v>38.199937695553103</c:v>
                </c:pt>
                <c:pt idx="85609">
                  <c:v>38.2000717431238</c:v>
                </c:pt>
                <c:pt idx="85610">
                  <c:v>38.2002057902655</c:v>
                </c:pt>
                <c:pt idx="85611">
                  <c:v>38.200339836978102</c:v>
                </c:pt>
                <c:pt idx="85612">
                  <c:v>38.200473883261601</c:v>
                </c:pt>
                <c:pt idx="85613">
                  <c:v>38.200607929116103</c:v>
                </c:pt>
                <c:pt idx="85614">
                  <c:v>38.200741974541501</c:v>
                </c:pt>
                <c:pt idx="85615">
                  <c:v>38.200876019537802</c:v>
                </c:pt>
                <c:pt idx="85616">
                  <c:v>38.201010064105098</c:v>
                </c:pt>
                <c:pt idx="85617">
                  <c:v>38.201144108243298</c:v>
                </c:pt>
                <c:pt idx="85618">
                  <c:v>38.201278151952401</c:v>
                </c:pt>
                <c:pt idx="85619">
                  <c:v>38.2014121952325</c:v>
                </c:pt>
                <c:pt idx="85620">
                  <c:v>38.201546238083502</c:v>
                </c:pt>
                <c:pt idx="85621">
                  <c:v>38.2016802805054</c:v>
                </c:pt>
                <c:pt idx="85622">
                  <c:v>38.201814322498301</c:v>
                </c:pt>
                <c:pt idx="85623">
                  <c:v>38.201948364062197</c:v>
                </c:pt>
                <c:pt idx="85624">
                  <c:v>38.202082405196897</c:v>
                </c:pt>
                <c:pt idx="85625">
                  <c:v>38.2022164459027</c:v>
                </c:pt>
                <c:pt idx="85626">
                  <c:v>38.202350486179299</c:v>
                </c:pt>
                <c:pt idx="85627">
                  <c:v>38.2024845260269</c:v>
                </c:pt>
                <c:pt idx="85628">
                  <c:v>38.202618565445498</c:v>
                </c:pt>
                <c:pt idx="85629">
                  <c:v>38.202752604434998</c:v>
                </c:pt>
                <c:pt idx="85630">
                  <c:v>38.202886642995502</c:v>
                </c:pt>
                <c:pt idx="85631">
                  <c:v>38.203020681126901</c:v>
                </c:pt>
                <c:pt idx="85632">
                  <c:v>38.203154718829303</c:v>
                </c:pt>
                <c:pt idx="85633">
                  <c:v>38.203288756102701</c:v>
                </c:pt>
                <c:pt idx="85634">
                  <c:v>38.203422792947002</c:v>
                </c:pt>
                <c:pt idx="85635">
                  <c:v>38.203556829362199</c:v>
                </c:pt>
                <c:pt idx="85636">
                  <c:v>38.203690865348499</c:v>
                </c:pt>
                <c:pt idx="85637">
                  <c:v>38.203824900905701</c:v>
                </c:pt>
                <c:pt idx="85638">
                  <c:v>38.2039589360338</c:v>
                </c:pt>
                <c:pt idx="85639">
                  <c:v>38.204092970732901</c:v>
                </c:pt>
                <c:pt idx="85640">
                  <c:v>38.204227005002998</c:v>
                </c:pt>
                <c:pt idx="85641">
                  <c:v>38.204361038844098</c:v>
                </c:pt>
                <c:pt idx="85642">
                  <c:v>38.204495072256101</c:v>
                </c:pt>
                <c:pt idx="85643">
                  <c:v>38.2046291052391</c:v>
                </c:pt>
                <c:pt idx="85644">
                  <c:v>38.204763137793002</c:v>
                </c:pt>
                <c:pt idx="85645">
                  <c:v>38.204897169917999</c:v>
                </c:pt>
                <c:pt idx="85646">
                  <c:v>38.205031201613899</c:v>
                </c:pt>
                <c:pt idx="85647">
                  <c:v>38.205165232880802</c:v>
                </c:pt>
                <c:pt idx="85648">
                  <c:v>38.205299263718601</c:v>
                </c:pt>
                <c:pt idx="85649">
                  <c:v>38.205433294127502</c:v>
                </c:pt>
                <c:pt idx="85650">
                  <c:v>38.205567324107299</c:v>
                </c:pt>
                <c:pt idx="85651">
                  <c:v>38.2057013536581</c:v>
                </c:pt>
                <c:pt idx="85652">
                  <c:v>38.205835382779902</c:v>
                </c:pt>
                <c:pt idx="85653">
                  <c:v>38.205969411472701</c:v>
                </c:pt>
                <c:pt idx="85654">
                  <c:v>38.206103439736502</c:v>
                </c:pt>
                <c:pt idx="85655">
                  <c:v>38.206237467571199</c:v>
                </c:pt>
                <c:pt idx="85656">
                  <c:v>38.206371494976999</c:v>
                </c:pt>
                <c:pt idx="85657">
                  <c:v>38.206505521953702</c:v>
                </c:pt>
                <c:pt idx="85658">
                  <c:v>38.2066395485014</c:v>
                </c:pt>
                <c:pt idx="85659">
                  <c:v>38.206773574620101</c:v>
                </c:pt>
                <c:pt idx="85660">
                  <c:v>38.206907600309798</c:v>
                </c:pt>
                <c:pt idx="85661">
                  <c:v>38.207041625570596</c:v>
                </c:pt>
                <c:pt idx="85662">
                  <c:v>38.207175650402299</c:v>
                </c:pt>
                <c:pt idx="85663">
                  <c:v>38.207309674805003</c:v>
                </c:pt>
                <c:pt idx="85664">
                  <c:v>38.207443698778697</c:v>
                </c:pt>
                <c:pt idx="85665">
                  <c:v>38.2075777223234</c:v>
                </c:pt>
                <c:pt idx="85666">
                  <c:v>38.207711745439099</c:v>
                </c:pt>
                <c:pt idx="85667">
                  <c:v>38.2078457681258</c:v>
                </c:pt>
                <c:pt idx="85668">
                  <c:v>38.207979790383497</c:v>
                </c:pt>
                <c:pt idx="85669">
                  <c:v>38.208113812212197</c:v>
                </c:pt>
                <c:pt idx="85670">
                  <c:v>38.2082478336119</c:v>
                </c:pt>
                <c:pt idx="85671">
                  <c:v>38.208381854582697</c:v>
                </c:pt>
                <c:pt idx="85672">
                  <c:v>38.208515875124398</c:v>
                </c:pt>
                <c:pt idx="85673">
                  <c:v>38.208649895237201</c:v>
                </c:pt>
                <c:pt idx="85674">
                  <c:v>38.2087839149209</c:v>
                </c:pt>
                <c:pt idx="85675">
                  <c:v>38.208917934175702</c:v>
                </c:pt>
                <c:pt idx="85676">
                  <c:v>38.209051953001499</c:v>
                </c:pt>
                <c:pt idx="85677">
                  <c:v>38.209185971398398</c:v>
                </c:pt>
                <c:pt idx="85678">
                  <c:v>38.2093199893662</c:v>
                </c:pt>
                <c:pt idx="85679">
                  <c:v>38.209454006905098</c:v>
                </c:pt>
                <c:pt idx="85680">
                  <c:v>38.209588024014998</c:v>
                </c:pt>
                <c:pt idx="85681">
                  <c:v>38.209722040695901</c:v>
                </c:pt>
                <c:pt idx="85682">
                  <c:v>38.2098560569478</c:v>
                </c:pt>
                <c:pt idx="85683">
                  <c:v>38.2099900727708</c:v>
                </c:pt>
                <c:pt idx="85684">
                  <c:v>38.210124088164797</c:v>
                </c:pt>
                <c:pt idx="85685">
                  <c:v>38.210258103129803</c:v>
                </c:pt>
                <c:pt idx="85686">
                  <c:v>38.210392117665798</c:v>
                </c:pt>
                <c:pt idx="85687">
                  <c:v>38.210526131772902</c:v>
                </c:pt>
                <c:pt idx="85688">
                  <c:v>38.210660145451001</c:v>
                </c:pt>
                <c:pt idx="85689">
                  <c:v>38.210794158700097</c:v>
                </c:pt>
                <c:pt idx="85690">
                  <c:v>38.210928171520301</c:v>
                </c:pt>
                <c:pt idx="85691">
                  <c:v>38.211062183911501</c:v>
                </c:pt>
                <c:pt idx="85692">
                  <c:v>38.211196195873796</c:v>
                </c:pt>
                <c:pt idx="85693">
                  <c:v>38.211330207407102</c:v>
                </c:pt>
                <c:pt idx="85694">
                  <c:v>38.211464218511402</c:v>
                </c:pt>
                <c:pt idx="85695">
                  <c:v>38.211598229186798</c:v>
                </c:pt>
                <c:pt idx="85696">
                  <c:v>38.211732239433204</c:v>
                </c:pt>
                <c:pt idx="85697">
                  <c:v>38.211866249250697</c:v>
                </c:pt>
                <c:pt idx="85698">
                  <c:v>38.2120002586392</c:v>
                </c:pt>
                <c:pt idx="85699">
                  <c:v>38.212134267598699</c:v>
                </c:pt>
                <c:pt idx="85700">
                  <c:v>38.2122682761294</c:v>
                </c:pt>
                <c:pt idx="85701">
                  <c:v>38.212402284230997</c:v>
                </c:pt>
                <c:pt idx="85702">
                  <c:v>38.212536291903703</c:v>
                </c:pt>
                <c:pt idx="85703">
                  <c:v>38.212670299147497</c:v>
                </c:pt>
                <c:pt idx="85704">
                  <c:v>38.212804305962301</c:v>
                </c:pt>
                <c:pt idx="85705">
                  <c:v>38.2129383123482</c:v>
                </c:pt>
                <c:pt idx="85706">
                  <c:v>38.213072318305102</c:v>
                </c:pt>
                <c:pt idx="85707">
                  <c:v>38.213206323833099</c:v>
                </c:pt>
                <c:pt idx="85708">
                  <c:v>38.213340328932198</c:v>
                </c:pt>
                <c:pt idx="85709">
                  <c:v>38.213474333602299</c:v>
                </c:pt>
                <c:pt idx="85710">
                  <c:v>38.213608337843503</c:v>
                </c:pt>
                <c:pt idx="85711">
                  <c:v>38.213742341655703</c:v>
                </c:pt>
                <c:pt idx="85712">
                  <c:v>38.213876345038997</c:v>
                </c:pt>
                <c:pt idx="85713">
                  <c:v>38.214010347993401</c:v>
                </c:pt>
                <c:pt idx="85714">
                  <c:v>38.214144350518801</c:v>
                </c:pt>
                <c:pt idx="85715">
                  <c:v>38.214278352615302</c:v>
                </c:pt>
                <c:pt idx="85716">
                  <c:v>38.214412354282899</c:v>
                </c:pt>
                <c:pt idx="85717">
                  <c:v>38.214546355521598</c:v>
                </c:pt>
                <c:pt idx="85718">
                  <c:v>38.2146803563313</c:v>
                </c:pt>
                <c:pt idx="85719">
                  <c:v>38.214814356712097</c:v>
                </c:pt>
                <c:pt idx="85720">
                  <c:v>38.214948356664003</c:v>
                </c:pt>
                <c:pt idx="85721">
                  <c:v>38.215082356186997</c:v>
                </c:pt>
                <c:pt idx="85722">
                  <c:v>38.215216355281001</c:v>
                </c:pt>
                <c:pt idx="85723">
                  <c:v>38.2153503539461</c:v>
                </c:pt>
                <c:pt idx="85724">
                  <c:v>38.215484352182301</c:v>
                </c:pt>
                <c:pt idx="85725">
                  <c:v>38.215618349989597</c:v>
                </c:pt>
                <c:pt idx="85726">
                  <c:v>38.215752347368003</c:v>
                </c:pt>
                <c:pt idx="85727">
                  <c:v>38.215886344317497</c:v>
                </c:pt>
                <c:pt idx="85728">
                  <c:v>38.216020340838</c:v>
                </c:pt>
                <c:pt idx="85729">
                  <c:v>38.216154336929598</c:v>
                </c:pt>
                <c:pt idx="85730">
                  <c:v>38.216288332592399</c:v>
                </c:pt>
                <c:pt idx="85731">
                  <c:v>38.216422327826201</c:v>
                </c:pt>
                <c:pt idx="85732">
                  <c:v>38.216556322631099</c:v>
                </c:pt>
                <c:pt idx="85733">
                  <c:v>38.2166903170071</c:v>
                </c:pt>
                <c:pt idx="85734">
                  <c:v>38.216824310954202</c:v>
                </c:pt>
                <c:pt idx="85735">
                  <c:v>38.216958304472399</c:v>
                </c:pt>
                <c:pt idx="85736">
                  <c:v>38.217092297561699</c:v>
                </c:pt>
                <c:pt idx="85737">
                  <c:v>38.217226290222101</c:v>
                </c:pt>
                <c:pt idx="85738">
                  <c:v>38.217360282453598</c:v>
                </c:pt>
                <c:pt idx="85739">
                  <c:v>38.217494274256197</c:v>
                </c:pt>
                <c:pt idx="85740">
                  <c:v>38.217628265629898</c:v>
                </c:pt>
                <c:pt idx="85741">
                  <c:v>38.217762256574701</c:v>
                </c:pt>
                <c:pt idx="85742">
                  <c:v>38.2178962470906</c:v>
                </c:pt>
                <c:pt idx="85743">
                  <c:v>38.2180302371777</c:v>
                </c:pt>
                <c:pt idx="85744">
                  <c:v>38.218164226835803</c:v>
                </c:pt>
                <c:pt idx="85745">
                  <c:v>38.218298216065001</c:v>
                </c:pt>
                <c:pt idx="85746">
                  <c:v>38.218432204865401</c:v>
                </c:pt>
                <c:pt idx="85747">
                  <c:v>38.218566193236903</c:v>
                </c:pt>
                <c:pt idx="85748">
                  <c:v>38.2187001811795</c:v>
                </c:pt>
                <c:pt idx="85749">
                  <c:v>38.218834168693199</c:v>
                </c:pt>
                <c:pt idx="85750">
                  <c:v>38.218968155778001</c:v>
                </c:pt>
                <c:pt idx="85751">
                  <c:v>38.219102142433897</c:v>
                </c:pt>
                <c:pt idx="85752">
                  <c:v>38.219236128661002</c:v>
                </c:pt>
                <c:pt idx="85753">
                  <c:v>38.219370114459203</c:v>
                </c:pt>
                <c:pt idx="85754">
                  <c:v>38.219504099828498</c:v>
                </c:pt>
                <c:pt idx="85755">
                  <c:v>38.219638084768903</c:v>
                </c:pt>
                <c:pt idx="85756">
                  <c:v>38.219772069280502</c:v>
                </c:pt>
                <c:pt idx="85757">
                  <c:v>38.219906053363196</c:v>
                </c:pt>
                <c:pt idx="85758">
                  <c:v>38.220040037017</c:v>
                </c:pt>
                <c:pt idx="85759">
                  <c:v>38.220174020241899</c:v>
                </c:pt>
                <c:pt idx="85760">
                  <c:v>38.220308003037999</c:v>
                </c:pt>
                <c:pt idx="85761">
                  <c:v>38.220441985405202</c:v>
                </c:pt>
                <c:pt idx="85762">
                  <c:v>38.220575967343599</c:v>
                </c:pt>
                <c:pt idx="85763">
                  <c:v>38.220709948852999</c:v>
                </c:pt>
                <c:pt idx="85764">
                  <c:v>38.2208439299337</c:v>
                </c:pt>
                <c:pt idx="85765">
                  <c:v>38.220977910585397</c:v>
                </c:pt>
                <c:pt idx="85766">
                  <c:v>38.221111890808302</c:v>
                </c:pt>
                <c:pt idx="85767">
                  <c:v>38.221245870602303</c:v>
                </c:pt>
                <c:pt idx="85768">
                  <c:v>38.221379849967498</c:v>
                </c:pt>
                <c:pt idx="85769">
                  <c:v>38.221513828903902</c:v>
                </c:pt>
                <c:pt idx="85770">
                  <c:v>38.221647807411301</c:v>
                </c:pt>
                <c:pt idx="85771">
                  <c:v>38.221781785489902</c:v>
                </c:pt>
                <c:pt idx="85772">
                  <c:v>38.221915763139698</c:v>
                </c:pt>
                <c:pt idx="85773">
                  <c:v>38.222049740360603</c:v>
                </c:pt>
                <c:pt idx="85774">
                  <c:v>38.222183717152703</c:v>
                </c:pt>
                <c:pt idx="85775">
                  <c:v>38.222317693515897</c:v>
                </c:pt>
                <c:pt idx="85776">
                  <c:v>38.222451669450301</c:v>
                </c:pt>
                <c:pt idx="85777">
                  <c:v>38.222585644955799</c:v>
                </c:pt>
                <c:pt idx="85778">
                  <c:v>38.2227196200325</c:v>
                </c:pt>
                <c:pt idx="85779">
                  <c:v>38.222853594680302</c:v>
                </c:pt>
                <c:pt idx="85780">
                  <c:v>38.222987568899299</c:v>
                </c:pt>
                <c:pt idx="85781">
                  <c:v>38.223121542689498</c:v>
                </c:pt>
                <c:pt idx="85782">
                  <c:v>38.223255516050799</c:v>
                </c:pt>
                <c:pt idx="85783">
                  <c:v>38.223389488983301</c:v>
                </c:pt>
                <c:pt idx="85784">
                  <c:v>38.223523461486899</c:v>
                </c:pt>
                <c:pt idx="85785">
                  <c:v>38.223657433561797</c:v>
                </c:pt>
                <c:pt idx="85786">
                  <c:v>38.223791405207699</c:v>
                </c:pt>
                <c:pt idx="85787">
                  <c:v>38.223925376424901</c:v>
                </c:pt>
                <c:pt idx="85788">
                  <c:v>38.224059347213199</c:v>
                </c:pt>
                <c:pt idx="85789">
                  <c:v>38.224193317572698</c:v>
                </c:pt>
                <c:pt idx="85790">
                  <c:v>38.224327287503399</c:v>
                </c:pt>
                <c:pt idx="85791">
                  <c:v>38.224461257005203</c:v>
                </c:pt>
                <c:pt idx="85792">
                  <c:v>38.2245952260782</c:v>
                </c:pt>
                <c:pt idx="85793">
                  <c:v>38.2247291947224</c:v>
                </c:pt>
                <c:pt idx="85794">
                  <c:v>38.224863162937801</c:v>
                </c:pt>
                <c:pt idx="85795">
                  <c:v>38.224997130724297</c:v>
                </c:pt>
                <c:pt idx="85796">
                  <c:v>38.225131098082102</c:v>
                </c:pt>
                <c:pt idx="85797">
                  <c:v>38.225265065011001</c:v>
                </c:pt>
                <c:pt idx="85798">
                  <c:v>38.225399031511103</c:v>
                </c:pt>
                <c:pt idx="85799">
                  <c:v>38.225532997582398</c:v>
                </c:pt>
                <c:pt idx="85800">
                  <c:v>38.225666963224803</c:v>
                </c:pt>
                <c:pt idx="85801">
                  <c:v>38.225800928438503</c:v>
                </c:pt>
                <c:pt idx="85802">
                  <c:v>38.225934893223297</c:v>
                </c:pt>
                <c:pt idx="85803">
                  <c:v>38.226068857579399</c:v>
                </c:pt>
                <c:pt idx="85804">
                  <c:v>38.226202821506597</c:v>
                </c:pt>
                <c:pt idx="85805">
                  <c:v>38.226336785005003</c:v>
                </c:pt>
                <c:pt idx="85806">
                  <c:v>38.226470748074597</c:v>
                </c:pt>
                <c:pt idx="85807">
                  <c:v>38.226604710715499</c:v>
                </c:pt>
                <c:pt idx="85808">
                  <c:v>38.226738672927503</c:v>
                </c:pt>
                <c:pt idx="85809">
                  <c:v>38.226872634710702</c:v>
                </c:pt>
                <c:pt idx="85810">
                  <c:v>38.227006596065102</c:v>
                </c:pt>
                <c:pt idx="85811">
                  <c:v>38.227140556990697</c:v>
                </c:pt>
                <c:pt idx="85812">
                  <c:v>38.227274517487501</c:v>
                </c:pt>
                <c:pt idx="85813">
                  <c:v>38.2274084775555</c:v>
                </c:pt>
                <c:pt idx="85814">
                  <c:v>38.227542437194799</c:v>
                </c:pt>
                <c:pt idx="85815">
                  <c:v>38.227676396405201</c:v>
                </c:pt>
                <c:pt idx="85816">
                  <c:v>38.227810355186797</c:v>
                </c:pt>
                <c:pt idx="85817">
                  <c:v>38.227944313539702</c:v>
                </c:pt>
                <c:pt idx="85818">
                  <c:v>38.228078271463701</c:v>
                </c:pt>
                <c:pt idx="85819">
                  <c:v>38.228212228959002</c:v>
                </c:pt>
                <c:pt idx="85820">
                  <c:v>38.228346186025497</c:v>
                </c:pt>
                <c:pt idx="85821">
                  <c:v>38.228480142663201</c:v>
                </c:pt>
                <c:pt idx="85822">
                  <c:v>38.2286140988721</c:v>
                </c:pt>
                <c:pt idx="85823">
                  <c:v>38.2287480546523</c:v>
                </c:pt>
                <c:pt idx="85824">
                  <c:v>38.228882010003602</c:v>
                </c:pt>
                <c:pt idx="85825">
                  <c:v>38.229015964926198</c:v>
                </c:pt>
                <c:pt idx="85826">
                  <c:v>38.229149919420003</c:v>
                </c:pt>
                <c:pt idx="85827">
                  <c:v>38.229283873485002</c:v>
                </c:pt>
                <c:pt idx="85828">
                  <c:v>38.229417827121303</c:v>
                </c:pt>
                <c:pt idx="85829">
                  <c:v>38.229551780328798</c:v>
                </c:pt>
                <c:pt idx="85830">
                  <c:v>38.229685733107502</c:v>
                </c:pt>
                <c:pt idx="85831">
                  <c:v>38.2298196854574</c:v>
                </c:pt>
                <c:pt idx="85832">
                  <c:v>38.2299536373786</c:v>
                </c:pt>
                <c:pt idx="85833">
                  <c:v>38.230087588871001</c:v>
                </c:pt>
                <c:pt idx="85834">
                  <c:v>38.230221539934597</c:v>
                </c:pt>
                <c:pt idx="85835">
                  <c:v>38.230355490569401</c:v>
                </c:pt>
                <c:pt idx="85836">
                  <c:v>38.2304894407755</c:v>
                </c:pt>
                <c:pt idx="85837">
                  <c:v>38.2306233905529</c:v>
                </c:pt>
                <c:pt idx="85838">
                  <c:v>38.230757339901501</c:v>
                </c:pt>
                <c:pt idx="85839">
                  <c:v>38.230891288821297</c:v>
                </c:pt>
                <c:pt idx="85840">
                  <c:v>38.231025237312302</c:v>
                </c:pt>
                <c:pt idx="85841">
                  <c:v>38.231159185374601</c:v>
                </c:pt>
                <c:pt idx="85842">
                  <c:v>38.231293133008201</c:v>
                </c:pt>
                <c:pt idx="85843">
                  <c:v>38.231427080213003</c:v>
                </c:pt>
                <c:pt idx="85844">
                  <c:v>38.231561026988999</c:v>
                </c:pt>
                <c:pt idx="85845">
                  <c:v>38.231694973336303</c:v>
                </c:pt>
                <c:pt idx="85846">
                  <c:v>38.231828919254802</c:v>
                </c:pt>
                <c:pt idx="85847">
                  <c:v>38.231962864744602</c:v>
                </c:pt>
                <c:pt idx="85848">
                  <c:v>38.232096809805597</c:v>
                </c:pt>
                <c:pt idx="85849">
                  <c:v>38.2322307544379</c:v>
                </c:pt>
                <c:pt idx="85850">
                  <c:v>38.232364698641497</c:v>
                </c:pt>
                <c:pt idx="85851">
                  <c:v>38.232498642416303</c:v>
                </c:pt>
                <c:pt idx="85852">
                  <c:v>38.232632585762303</c:v>
                </c:pt>
                <c:pt idx="85853">
                  <c:v>38.232766528679697</c:v>
                </c:pt>
                <c:pt idx="85854">
                  <c:v>38.2329004711682</c:v>
                </c:pt>
                <c:pt idx="85855">
                  <c:v>38.233034413228097</c:v>
                </c:pt>
                <c:pt idx="85856">
                  <c:v>38.233168354859203</c:v>
                </c:pt>
                <c:pt idx="85857">
                  <c:v>38.233302296061602</c:v>
                </c:pt>
                <c:pt idx="85858">
                  <c:v>38.233436236835203</c:v>
                </c:pt>
                <c:pt idx="85859">
                  <c:v>38.233570177180098</c:v>
                </c:pt>
                <c:pt idx="85860">
                  <c:v>38.233704117096302</c:v>
                </c:pt>
                <c:pt idx="85861">
                  <c:v>38.2338380565837</c:v>
                </c:pt>
                <c:pt idx="85862">
                  <c:v>38.233971995642399</c:v>
                </c:pt>
                <c:pt idx="85863">
                  <c:v>38.234105934272399</c:v>
                </c:pt>
                <c:pt idx="85864">
                  <c:v>38.234239872473701</c:v>
                </c:pt>
                <c:pt idx="85865">
                  <c:v>38.234373810246197</c:v>
                </c:pt>
                <c:pt idx="85866">
                  <c:v>38.234507747590001</c:v>
                </c:pt>
                <c:pt idx="85867">
                  <c:v>38.2346416845051</c:v>
                </c:pt>
                <c:pt idx="85868">
                  <c:v>38.234775620991499</c:v>
                </c:pt>
                <c:pt idx="85869">
                  <c:v>38.2349095570492</c:v>
                </c:pt>
                <c:pt idx="85870">
                  <c:v>38.235043492678102</c:v>
                </c:pt>
                <c:pt idx="85871">
                  <c:v>38.235177427878298</c:v>
                </c:pt>
                <c:pt idx="85872">
                  <c:v>38.235311362649803</c:v>
                </c:pt>
                <c:pt idx="85873">
                  <c:v>38.235445296992602</c:v>
                </c:pt>
                <c:pt idx="85874">
                  <c:v>38.235579230906701</c:v>
                </c:pt>
                <c:pt idx="85875">
                  <c:v>38.235713164392102</c:v>
                </c:pt>
                <c:pt idx="85876">
                  <c:v>38.235847097448797</c:v>
                </c:pt>
                <c:pt idx="85877">
                  <c:v>38.235981030076701</c:v>
                </c:pt>
                <c:pt idx="85878">
                  <c:v>38.236114962275998</c:v>
                </c:pt>
                <c:pt idx="85879">
                  <c:v>38.236248894046497</c:v>
                </c:pt>
                <c:pt idx="85880">
                  <c:v>38.236382825388297</c:v>
                </c:pt>
                <c:pt idx="85881">
                  <c:v>38.236516756301498</c:v>
                </c:pt>
                <c:pt idx="85882">
                  <c:v>38.2366506867859</c:v>
                </c:pt>
                <c:pt idx="85883">
                  <c:v>38.236784616841703</c:v>
                </c:pt>
                <c:pt idx="85884">
                  <c:v>38.236918546468701</c:v>
                </c:pt>
                <c:pt idx="85885">
                  <c:v>38.237052475666999</c:v>
                </c:pt>
                <c:pt idx="85886">
                  <c:v>38.237186404436699</c:v>
                </c:pt>
                <c:pt idx="85887">
                  <c:v>38.2373203327776</c:v>
                </c:pt>
                <c:pt idx="85888">
                  <c:v>38.237454260689901</c:v>
                </c:pt>
                <c:pt idx="85889">
                  <c:v>38.237588188173497</c:v>
                </c:pt>
                <c:pt idx="85890">
                  <c:v>38.237722115228301</c:v>
                </c:pt>
                <c:pt idx="85891">
                  <c:v>38.237856041854499</c:v>
                </c:pt>
                <c:pt idx="85892">
                  <c:v>38.237989968051998</c:v>
                </c:pt>
                <c:pt idx="85893">
                  <c:v>38.238123893820898</c:v>
                </c:pt>
                <c:pt idx="85894">
                  <c:v>38.238257819160999</c:v>
                </c:pt>
                <c:pt idx="85895">
                  <c:v>38.238391744072402</c:v>
                </c:pt>
                <c:pt idx="85896">
                  <c:v>38.238525668555198</c:v>
                </c:pt>
                <c:pt idx="85897">
                  <c:v>38.238659592609302</c:v>
                </c:pt>
                <c:pt idx="85898">
                  <c:v>38.238793516234701</c:v>
                </c:pt>
                <c:pt idx="85899">
                  <c:v>38.2389274394314</c:v>
                </c:pt>
                <c:pt idx="85900">
                  <c:v>38.2390613621995</c:v>
                </c:pt>
                <c:pt idx="85901">
                  <c:v>38.239195284538901</c:v>
                </c:pt>
                <c:pt idx="85902">
                  <c:v>38.239329206449597</c:v>
                </c:pt>
                <c:pt idx="85903">
                  <c:v>38.2394631279316</c:v>
                </c:pt>
                <c:pt idx="85904">
                  <c:v>38.239597048984997</c:v>
                </c:pt>
                <c:pt idx="85905">
                  <c:v>38.239730969609703</c:v>
                </c:pt>
                <c:pt idx="85906">
                  <c:v>38.239864889805702</c:v>
                </c:pt>
                <c:pt idx="85907">
                  <c:v>38.239998809573102</c:v>
                </c:pt>
                <c:pt idx="85908">
                  <c:v>38.240132728911703</c:v>
                </c:pt>
                <c:pt idx="85909">
                  <c:v>38.240266647821798</c:v>
                </c:pt>
                <c:pt idx="85910">
                  <c:v>38.240400566303201</c:v>
                </c:pt>
                <c:pt idx="85911">
                  <c:v>38.240534484355898</c:v>
                </c:pt>
                <c:pt idx="85912">
                  <c:v>38.240668401979903</c:v>
                </c:pt>
                <c:pt idx="85913">
                  <c:v>38.240802319175302</c:v>
                </c:pt>
                <c:pt idx="85914">
                  <c:v>38.240936235942002</c:v>
                </c:pt>
                <c:pt idx="85915">
                  <c:v>38.241070152280102</c:v>
                </c:pt>
                <c:pt idx="85916">
                  <c:v>38.241204068189496</c:v>
                </c:pt>
                <c:pt idx="85917">
                  <c:v>38.241337983670299</c:v>
                </c:pt>
                <c:pt idx="85918">
                  <c:v>38.241471898722402</c:v>
                </c:pt>
                <c:pt idx="85919">
                  <c:v>38.241605813345899</c:v>
                </c:pt>
                <c:pt idx="85920">
                  <c:v>38.241739727540697</c:v>
                </c:pt>
                <c:pt idx="85921">
                  <c:v>38.241873641306903</c:v>
                </c:pt>
                <c:pt idx="85922">
                  <c:v>38.242007554644402</c:v>
                </c:pt>
                <c:pt idx="85923">
                  <c:v>38.242141467553303</c:v>
                </c:pt>
                <c:pt idx="85924">
                  <c:v>38.242275380033497</c:v>
                </c:pt>
                <c:pt idx="85925">
                  <c:v>38.2424092920851</c:v>
                </c:pt>
                <c:pt idx="85926">
                  <c:v>38.242543203708102</c:v>
                </c:pt>
                <c:pt idx="85927">
                  <c:v>38.242677114902399</c:v>
                </c:pt>
                <c:pt idx="85928">
                  <c:v>38.242811025668097</c:v>
                </c:pt>
                <c:pt idx="85929">
                  <c:v>38.242944936005102</c:v>
                </c:pt>
                <c:pt idx="85930">
                  <c:v>38.243078845913502</c:v>
                </c:pt>
                <c:pt idx="85931">
                  <c:v>38.243212755393301</c:v>
                </c:pt>
                <c:pt idx="85932">
                  <c:v>38.243346664444402</c:v>
                </c:pt>
                <c:pt idx="85933">
                  <c:v>38.243480573066897</c:v>
                </c:pt>
                <c:pt idx="85934">
                  <c:v>38.243614481260799</c:v>
                </c:pt>
                <c:pt idx="85935">
                  <c:v>38.243748389026102</c:v>
                </c:pt>
                <c:pt idx="85936">
                  <c:v>38.243882296362699</c:v>
                </c:pt>
                <c:pt idx="85937">
                  <c:v>38.244016203270697</c:v>
                </c:pt>
                <c:pt idx="85938">
                  <c:v>38.244150109750102</c:v>
                </c:pt>
                <c:pt idx="85939">
                  <c:v>38.244284015800801</c:v>
                </c:pt>
                <c:pt idx="85940">
                  <c:v>38.244417921423</c:v>
                </c:pt>
                <c:pt idx="85941">
                  <c:v>38.244551826616501</c:v>
                </c:pt>
                <c:pt idx="85942">
                  <c:v>38.244685731381402</c:v>
                </c:pt>
                <c:pt idx="85943">
                  <c:v>38.244819635717597</c:v>
                </c:pt>
                <c:pt idx="85944">
                  <c:v>38.2449535396253</c:v>
                </c:pt>
                <c:pt idx="85945">
                  <c:v>38.245087443104303</c:v>
                </c:pt>
                <c:pt idx="85946">
                  <c:v>38.2452213461548</c:v>
                </c:pt>
                <c:pt idx="85947">
                  <c:v>38.245355248776598</c:v>
                </c:pt>
                <c:pt idx="85948">
                  <c:v>38.245489150969803</c:v>
                </c:pt>
                <c:pt idx="85949">
                  <c:v>38.245623052734402</c:v>
                </c:pt>
                <c:pt idx="85950">
                  <c:v>38.245756954070401</c:v>
                </c:pt>
                <c:pt idx="85951">
                  <c:v>38.245890854977802</c:v>
                </c:pt>
                <c:pt idx="85952">
                  <c:v>38.246024755456602</c:v>
                </c:pt>
                <c:pt idx="85953">
                  <c:v>38.246158655506797</c:v>
                </c:pt>
                <c:pt idx="85954">
                  <c:v>38.246292555128299</c:v>
                </c:pt>
                <c:pt idx="85955">
                  <c:v>38.246426454321302</c:v>
                </c:pt>
                <c:pt idx="85956">
                  <c:v>38.246560353085698</c:v>
                </c:pt>
                <c:pt idx="85957">
                  <c:v>38.246694251421502</c:v>
                </c:pt>
                <c:pt idx="85958">
                  <c:v>38.2468281493286</c:v>
                </c:pt>
                <c:pt idx="85959">
                  <c:v>38.246962046807198</c:v>
                </c:pt>
                <c:pt idx="85960">
                  <c:v>38.247095943857197</c:v>
                </c:pt>
                <c:pt idx="85961">
                  <c:v>38.247229840478603</c:v>
                </c:pt>
                <c:pt idx="85962">
                  <c:v>38.247363736671403</c:v>
                </c:pt>
                <c:pt idx="85963">
                  <c:v>38.247497632435604</c:v>
                </c:pt>
                <c:pt idx="85964">
                  <c:v>38.247631527771297</c:v>
                </c:pt>
                <c:pt idx="85965">
                  <c:v>38.247765422678299</c:v>
                </c:pt>
                <c:pt idx="85966">
                  <c:v>38.247899317156801</c:v>
                </c:pt>
                <c:pt idx="85967">
                  <c:v>38.248033211206703</c:v>
                </c:pt>
                <c:pt idx="85968">
                  <c:v>38.2481671048279</c:v>
                </c:pt>
                <c:pt idx="85969">
                  <c:v>38.248300998020703</c:v>
                </c:pt>
                <c:pt idx="85970">
                  <c:v>38.2484348907848</c:v>
                </c:pt>
                <c:pt idx="85971">
                  <c:v>38.248568783120298</c:v>
                </c:pt>
                <c:pt idx="85972">
                  <c:v>38.248702675027303</c:v>
                </c:pt>
                <c:pt idx="85973">
                  <c:v>38.248836566505702</c:v>
                </c:pt>
                <c:pt idx="85974">
                  <c:v>38.248970457555501</c:v>
                </c:pt>
                <c:pt idx="85975">
                  <c:v>38.2491043481768</c:v>
                </c:pt>
                <c:pt idx="85976">
                  <c:v>38.2492382383695</c:v>
                </c:pt>
                <c:pt idx="85977">
                  <c:v>38.249372128133601</c:v>
                </c:pt>
                <c:pt idx="85978">
                  <c:v>38.249506017469102</c:v>
                </c:pt>
                <c:pt idx="85979">
                  <c:v>38.249639906376103</c:v>
                </c:pt>
                <c:pt idx="85980">
                  <c:v>38.249773794854498</c:v>
                </c:pt>
                <c:pt idx="85981">
                  <c:v>38.249907682904301</c:v>
                </c:pt>
                <c:pt idx="85982">
                  <c:v>38.250041570525603</c:v>
                </c:pt>
                <c:pt idx="85983">
                  <c:v>38.250175457718299</c:v>
                </c:pt>
                <c:pt idx="85984">
                  <c:v>38.250309344482503</c:v>
                </c:pt>
                <c:pt idx="85985">
                  <c:v>38.250443230818</c:v>
                </c:pt>
                <c:pt idx="85986">
                  <c:v>38.250577116725097</c:v>
                </c:pt>
                <c:pt idx="85987">
                  <c:v>38.250711002203602</c:v>
                </c:pt>
                <c:pt idx="85988">
                  <c:v>38.2508448872535</c:v>
                </c:pt>
                <c:pt idx="85989">
                  <c:v>38.250978771874898</c:v>
                </c:pt>
                <c:pt idx="85990">
                  <c:v>38.251112656067697</c:v>
                </c:pt>
                <c:pt idx="85991">
                  <c:v>38.251246539831897</c:v>
                </c:pt>
                <c:pt idx="85992">
                  <c:v>38.251380423167603</c:v>
                </c:pt>
                <c:pt idx="85993">
                  <c:v>38.251514306074803</c:v>
                </c:pt>
                <c:pt idx="85994">
                  <c:v>38.251648188553403</c:v>
                </c:pt>
                <c:pt idx="85995">
                  <c:v>38.251782070603497</c:v>
                </c:pt>
                <c:pt idx="85996">
                  <c:v>38.251915952224998</c:v>
                </c:pt>
                <c:pt idx="85997">
                  <c:v>38.252049833417999</c:v>
                </c:pt>
                <c:pt idx="85998">
                  <c:v>38.252183714182401</c:v>
                </c:pt>
                <c:pt idx="85999">
                  <c:v>38.252317594518303</c:v>
                </c:pt>
                <c:pt idx="86000">
                  <c:v>38.252451474425698</c:v>
                </c:pt>
                <c:pt idx="86001">
                  <c:v>38.2525853539045</c:v>
                </c:pt>
                <c:pt idx="86002">
                  <c:v>38.252719232954803</c:v>
                </c:pt>
                <c:pt idx="86003">
                  <c:v>38.252853111576599</c:v>
                </c:pt>
                <c:pt idx="86004">
                  <c:v>38.252986989769802</c:v>
                </c:pt>
                <c:pt idx="86005">
                  <c:v>38.253120867534498</c:v>
                </c:pt>
                <c:pt idx="86006">
                  <c:v>38.253254744870603</c:v>
                </c:pt>
                <c:pt idx="86007">
                  <c:v>38.253388621778299</c:v>
                </c:pt>
                <c:pt idx="86008">
                  <c:v>38.253522498257396</c:v>
                </c:pt>
                <c:pt idx="86009">
                  <c:v>38.253656374307901</c:v>
                </c:pt>
                <c:pt idx="86010">
                  <c:v>38.253790249929999</c:v>
                </c:pt>
                <c:pt idx="86011">
                  <c:v>38.253924125123497</c:v>
                </c:pt>
                <c:pt idx="86012">
                  <c:v>38.254057999888502</c:v>
                </c:pt>
                <c:pt idx="86013">
                  <c:v>38.254191874225</c:v>
                </c:pt>
                <c:pt idx="86014">
                  <c:v>38.254325748132999</c:v>
                </c:pt>
                <c:pt idx="86015">
                  <c:v>38.254459621612398</c:v>
                </c:pt>
                <c:pt idx="86016">
                  <c:v>38.254593494663297</c:v>
                </c:pt>
                <c:pt idx="86017">
                  <c:v>38.254727367285703</c:v>
                </c:pt>
                <c:pt idx="86018">
                  <c:v>38.254861239479602</c:v>
                </c:pt>
                <c:pt idx="86019">
                  <c:v>38.254995111245002</c:v>
                </c:pt>
                <c:pt idx="86020">
                  <c:v>38.255128982581901</c:v>
                </c:pt>
                <c:pt idx="86021">
                  <c:v>38.255262853490201</c:v>
                </c:pt>
                <c:pt idx="86022">
                  <c:v>38.255396723970101</c:v>
                </c:pt>
                <c:pt idx="86023">
                  <c:v>38.255530594021401</c:v>
                </c:pt>
                <c:pt idx="86024">
                  <c:v>38.255664463644301</c:v>
                </c:pt>
                <c:pt idx="86025">
                  <c:v>38.255798332838602</c:v>
                </c:pt>
                <c:pt idx="86026">
                  <c:v>38.255932201604402</c:v>
                </c:pt>
                <c:pt idx="86027">
                  <c:v>38.256066069941802</c:v>
                </c:pt>
                <c:pt idx="86028">
                  <c:v>38.256199937850603</c:v>
                </c:pt>
                <c:pt idx="86029">
                  <c:v>38.256333805330897</c:v>
                </c:pt>
                <c:pt idx="86030">
                  <c:v>38.256467672382698</c:v>
                </c:pt>
                <c:pt idx="86031">
                  <c:v>38.256601539006098</c:v>
                </c:pt>
                <c:pt idx="86032">
                  <c:v>38.256735405200899</c:v>
                </c:pt>
                <c:pt idx="86033">
                  <c:v>38.2568692709673</c:v>
                </c:pt>
                <c:pt idx="86034">
                  <c:v>38.257003136305102</c:v>
                </c:pt>
                <c:pt idx="86035">
                  <c:v>38.257137001214502</c:v>
                </c:pt>
                <c:pt idx="86036">
                  <c:v>38.257270865695297</c:v>
                </c:pt>
                <c:pt idx="86037">
                  <c:v>38.257404729747698</c:v>
                </c:pt>
                <c:pt idx="86038">
                  <c:v>38.257538593371599</c:v>
                </c:pt>
                <c:pt idx="86039">
                  <c:v>38.257672456567001</c:v>
                </c:pt>
                <c:pt idx="86040">
                  <c:v>38.257806319334001</c:v>
                </c:pt>
                <c:pt idx="86041">
                  <c:v>38.257940181672403</c:v>
                </c:pt>
                <c:pt idx="86042">
                  <c:v>38.258074043582397</c:v>
                </c:pt>
                <c:pt idx="86043">
                  <c:v>38.258207905063898</c:v>
                </c:pt>
                <c:pt idx="86044">
                  <c:v>38.2583417661168</c:v>
                </c:pt>
                <c:pt idx="86045">
                  <c:v>38.258475626741401</c:v>
                </c:pt>
                <c:pt idx="86046">
                  <c:v>38.258609486937402</c:v>
                </c:pt>
                <c:pt idx="86047">
                  <c:v>38.258743346705003</c:v>
                </c:pt>
                <c:pt idx="86048">
                  <c:v>38.258877206044097</c:v>
                </c:pt>
                <c:pt idx="86049">
                  <c:v>38.259011064954699</c:v>
                </c:pt>
                <c:pt idx="86050">
                  <c:v>38.259144923436899</c:v>
                </c:pt>
                <c:pt idx="86051">
                  <c:v>38.2592787814906</c:v>
                </c:pt>
                <c:pt idx="86052">
                  <c:v>38.259412639115801</c:v>
                </c:pt>
                <c:pt idx="86053">
                  <c:v>38.259546496312602</c:v>
                </c:pt>
                <c:pt idx="86054">
                  <c:v>38.259680353080903</c:v>
                </c:pt>
                <c:pt idx="86055">
                  <c:v>38.259814209420703</c:v>
                </c:pt>
                <c:pt idx="86056">
                  <c:v>38.259948065332097</c:v>
                </c:pt>
                <c:pt idx="86057">
                  <c:v>38.260081920814997</c:v>
                </c:pt>
                <c:pt idx="86058">
                  <c:v>38.260215775869398</c:v>
                </c:pt>
                <c:pt idx="86059">
                  <c:v>38.260349630495398</c:v>
                </c:pt>
                <c:pt idx="86060">
                  <c:v>38.260483484692898</c:v>
                </c:pt>
                <c:pt idx="86061">
                  <c:v>38.260617338461998</c:v>
                </c:pt>
                <c:pt idx="86062">
                  <c:v>38.260751191802598</c:v>
                </c:pt>
                <c:pt idx="86063">
                  <c:v>38.260885044714797</c:v>
                </c:pt>
                <c:pt idx="86064">
                  <c:v>38.261018897198497</c:v>
                </c:pt>
                <c:pt idx="86065">
                  <c:v>38.261152749253803</c:v>
                </c:pt>
                <c:pt idx="86066">
                  <c:v>38.261286600880602</c:v>
                </c:pt>
                <c:pt idx="86067">
                  <c:v>38.261420452079001</c:v>
                </c:pt>
                <c:pt idx="86068">
                  <c:v>38.2615543028489</c:v>
                </c:pt>
                <c:pt idx="86069">
                  <c:v>38.261688153190399</c:v>
                </c:pt>
                <c:pt idx="86070">
                  <c:v>38.261822003103397</c:v>
                </c:pt>
                <c:pt idx="86071">
                  <c:v>38.261955852588002</c:v>
                </c:pt>
                <c:pt idx="86072">
                  <c:v>38.2620897016442</c:v>
                </c:pt>
                <c:pt idx="86073">
                  <c:v>38.262223550271898</c:v>
                </c:pt>
                <c:pt idx="86074">
                  <c:v>38.262357398471202</c:v>
                </c:pt>
                <c:pt idx="86075">
                  <c:v>38.262491246242</c:v>
                </c:pt>
                <c:pt idx="86076">
                  <c:v>38.262625093584397</c:v>
                </c:pt>
                <c:pt idx="86077">
                  <c:v>38.262758940498401</c:v>
                </c:pt>
                <c:pt idx="86078">
                  <c:v>38.262892786983997</c:v>
                </c:pt>
                <c:pt idx="86079">
                  <c:v>38.2630266330411</c:v>
                </c:pt>
                <c:pt idx="86080">
                  <c:v>38.263160478669803</c:v>
                </c:pt>
                <c:pt idx="86081">
                  <c:v>38.263294323869999</c:v>
                </c:pt>
                <c:pt idx="86082">
                  <c:v>38.263428168641802</c:v>
                </c:pt>
                <c:pt idx="86083">
                  <c:v>38.263562012985297</c:v>
                </c:pt>
                <c:pt idx="86084">
                  <c:v>38.263695856900199</c:v>
                </c:pt>
                <c:pt idx="86085">
                  <c:v>38.2638297003868</c:v>
                </c:pt>
                <c:pt idx="86086">
                  <c:v>38.263963543444902</c:v>
                </c:pt>
                <c:pt idx="86087">
                  <c:v>38.264097386074603</c:v>
                </c:pt>
                <c:pt idx="86088">
                  <c:v>38.264231228275897</c:v>
                </c:pt>
                <c:pt idx="86089">
                  <c:v>38.264365070048797</c:v>
                </c:pt>
                <c:pt idx="86090">
                  <c:v>38.264498911393297</c:v>
                </c:pt>
                <c:pt idx="86091">
                  <c:v>38.264632752309303</c:v>
                </c:pt>
                <c:pt idx="86092">
                  <c:v>38.264766592797002</c:v>
                </c:pt>
                <c:pt idx="86093">
                  <c:v>38.264900432856201</c:v>
                </c:pt>
                <c:pt idx="86094">
                  <c:v>38.265034272487</c:v>
                </c:pt>
                <c:pt idx="86095">
                  <c:v>38.265168111689498</c:v>
                </c:pt>
                <c:pt idx="86096">
                  <c:v>38.265301950463403</c:v>
                </c:pt>
                <c:pt idx="86097">
                  <c:v>38.265435788809</c:v>
                </c:pt>
                <c:pt idx="86098">
                  <c:v>38.265569626726197</c:v>
                </c:pt>
                <c:pt idx="86099">
                  <c:v>38.265703464215001</c:v>
                </c:pt>
                <c:pt idx="86100">
                  <c:v>38.265837301275397</c:v>
                </c:pt>
                <c:pt idx="86101">
                  <c:v>38.2659711379074</c:v>
                </c:pt>
                <c:pt idx="86102">
                  <c:v>38.266104974111002</c:v>
                </c:pt>
                <c:pt idx="86103">
                  <c:v>38.266238809886197</c:v>
                </c:pt>
                <c:pt idx="86104">
                  <c:v>38.266372645232998</c:v>
                </c:pt>
                <c:pt idx="86105">
                  <c:v>38.266506480151399</c:v>
                </c:pt>
                <c:pt idx="86106">
                  <c:v>38.2666403146414</c:v>
                </c:pt>
                <c:pt idx="86107">
                  <c:v>38.266774148703</c:v>
                </c:pt>
                <c:pt idx="86108">
                  <c:v>38.2669079823362</c:v>
                </c:pt>
                <c:pt idx="86109">
                  <c:v>38.267041815540999</c:v>
                </c:pt>
                <c:pt idx="86110">
                  <c:v>38.267175648317497</c:v>
                </c:pt>
                <c:pt idx="86111">
                  <c:v>38.267309480665503</c:v>
                </c:pt>
                <c:pt idx="86112">
                  <c:v>38.2674433125852</c:v>
                </c:pt>
                <c:pt idx="86113">
                  <c:v>38.267577144076498</c:v>
                </c:pt>
                <c:pt idx="86114">
                  <c:v>38.267710975139401</c:v>
                </c:pt>
                <c:pt idx="86115">
                  <c:v>38.267844805773898</c:v>
                </c:pt>
                <c:pt idx="86116">
                  <c:v>38.2679786359801</c:v>
                </c:pt>
                <c:pt idx="86117">
                  <c:v>38.268112465757802</c:v>
                </c:pt>
                <c:pt idx="86118">
                  <c:v>38.268246295107197</c:v>
                </c:pt>
                <c:pt idx="86119">
                  <c:v>38.268380124028198</c:v>
                </c:pt>
                <c:pt idx="86120">
                  <c:v>38.268513952520898</c:v>
                </c:pt>
                <c:pt idx="86121">
                  <c:v>38.268647780585098</c:v>
                </c:pt>
                <c:pt idx="86122">
                  <c:v>38.268781608220998</c:v>
                </c:pt>
                <c:pt idx="86123">
                  <c:v>38.268915435428497</c:v>
                </c:pt>
                <c:pt idx="86124">
                  <c:v>38.269049262207702</c:v>
                </c:pt>
                <c:pt idx="86125">
                  <c:v>38.269183088558499</c:v>
                </c:pt>
                <c:pt idx="86126">
                  <c:v>38.269316914480903</c:v>
                </c:pt>
                <c:pt idx="86127">
                  <c:v>38.269450739974999</c:v>
                </c:pt>
                <c:pt idx="86128">
                  <c:v>38.269584565040702</c:v>
                </c:pt>
                <c:pt idx="86129">
                  <c:v>38.269718389677998</c:v>
                </c:pt>
                <c:pt idx="86130">
                  <c:v>38.269852213886999</c:v>
                </c:pt>
                <c:pt idx="86131">
                  <c:v>38.2699860376676</c:v>
                </c:pt>
                <c:pt idx="86132">
                  <c:v>38.270119861019801</c:v>
                </c:pt>
                <c:pt idx="86133">
                  <c:v>38.2702536839437</c:v>
                </c:pt>
                <c:pt idx="86134">
                  <c:v>38.270387506439199</c:v>
                </c:pt>
                <c:pt idx="86135">
                  <c:v>38.270521328506398</c:v>
                </c:pt>
                <c:pt idx="86136">
                  <c:v>38.270655150145302</c:v>
                </c:pt>
                <c:pt idx="86137">
                  <c:v>38.270788971355799</c:v>
                </c:pt>
                <c:pt idx="86138">
                  <c:v>38.270922792137902</c:v>
                </c:pt>
                <c:pt idx="86139">
                  <c:v>38.271056612491698</c:v>
                </c:pt>
                <c:pt idx="86140">
                  <c:v>38.2711904324171</c:v>
                </c:pt>
                <c:pt idx="86141">
                  <c:v>38.271324251914201</c:v>
                </c:pt>
                <c:pt idx="86142">
                  <c:v>38.271458070982902</c:v>
                </c:pt>
                <c:pt idx="86143">
                  <c:v>38.271591889623302</c:v>
                </c:pt>
                <c:pt idx="86144">
                  <c:v>38.271725707835401</c:v>
                </c:pt>
                <c:pt idx="86145">
                  <c:v>38.271859525619099</c:v>
                </c:pt>
                <c:pt idx="86146">
                  <c:v>38.271993342974497</c:v>
                </c:pt>
                <c:pt idx="86147">
                  <c:v>38.272127159901501</c:v>
                </c:pt>
                <c:pt idx="86148">
                  <c:v>38.272260976400297</c:v>
                </c:pt>
                <c:pt idx="86149">
                  <c:v>38.2723947924706</c:v>
                </c:pt>
                <c:pt idx="86150">
                  <c:v>38.272528608112701</c:v>
                </c:pt>
                <c:pt idx="86151">
                  <c:v>38.272662423326402</c:v>
                </c:pt>
                <c:pt idx="86152">
                  <c:v>38.272796238111802</c:v>
                </c:pt>
                <c:pt idx="86153">
                  <c:v>38.272930052468801</c:v>
                </c:pt>
                <c:pt idx="86154">
                  <c:v>38.2730638663975</c:v>
                </c:pt>
                <c:pt idx="86155">
                  <c:v>38.273197679897898</c:v>
                </c:pt>
                <c:pt idx="86156">
                  <c:v>38.273331492970001</c:v>
                </c:pt>
                <c:pt idx="86157">
                  <c:v>38.273465305613797</c:v>
                </c:pt>
                <c:pt idx="86158">
                  <c:v>38.2735991178292</c:v>
                </c:pt>
                <c:pt idx="86159">
                  <c:v>38.273732929616301</c:v>
                </c:pt>
                <c:pt idx="86160">
                  <c:v>38.273866740975102</c:v>
                </c:pt>
                <c:pt idx="86161">
                  <c:v>38.274000551905502</c:v>
                </c:pt>
                <c:pt idx="86162">
                  <c:v>38.2741343624077</c:v>
                </c:pt>
                <c:pt idx="86163">
                  <c:v>38.274268172481499</c:v>
                </c:pt>
                <c:pt idx="86164">
                  <c:v>38.274401982127003</c:v>
                </c:pt>
                <c:pt idx="86165">
                  <c:v>38.274535791344199</c:v>
                </c:pt>
                <c:pt idx="86166">
                  <c:v>38.274669600133102</c:v>
                </c:pt>
                <c:pt idx="86167">
                  <c:v>38.274803408493703</c:v>
                </c:pt>
                <c:pt idx="86168">
                  <c:v>38.274937216425997</c:v>
                </c:pt>
                <c:pt idx="86169">
                  <c:v>38.275071023930003</c:v>
                </c:pt>
                <c:pt idx="86170">
                  <c:v>38.275204831005603</c:v>
                </c:pt>
                <c:pt idx="86171">
                  <c:v>38.275338637653</c:v>
                </c:pt>
                <c:pt idx="86172">
                  <c:v>38.275472443871998</c:v>
                </c:pt>
                <c:pt idx="86173">
                  <c:v>38.2756062496628</c:v>
                </c:pt>
                <c:pt idx="86174">
                  <c:v>38.275740055025203</c:v>
                </c:pt>
                <c:pt idx="86175">
                  <c:v>38.275873859959397</c:v>
                </c:pt>
                <c:pt idx="86176">
                  <c:v>38.276007664465297</c:v>
                </c:pt>
                <c:pt idx="86177">
                  <c:v>38.276141468542797</c:v>
                </c:pt>
                <c:pt idx="86178">
                  <c:v>38.276275272192102</c:v>
                </c:pt>
                <c:pt idx="86179">
                  <c:v>38.276409075413099</c:v>
                </c:pt>
                <c:pt idx="86180">
                  <c:v>38.276542878205703</c:v>
                </c:pt>
                <c:pt idx="86181">
                  <c:v>38.276676680570098</c:v>
                </c:pt>
                <c:pt idx="86182">
                  <c:v>38.2768104825062</c:v>
                </c:pt>
                <c:pt idx="86183">
                  <c:v>38.276944284014</c:v>
                </c:pt>
                <c:pt idx="86184">
                  <c:v>38.277078085093599</c:v>
                </c:pt>
                <c:pt idx="86185">
                  <c:v>38.277211885744798</c:v>
                </c:pt>
                <c:pt idx="86186">
                  <c:v>38.277345685967802</c:v>
                </c:pt>
                <c:pt idx="86187">
                  <c:v>38.277479485762399</c:v>
                </c:pt>
                <c:pt idx="86188">
                  <c:v>38.277613285128801</c:v>
                </c:pt>
                <c:pt idx="86189">
                  <c:v>38.277747084066903</c:v>
                </c:pt>
                <c:pt idx="86190">
                  <c:v>38.277880882576802</c:v>
                </c:pt>
                <c:pt idx="86191">
                  <c:v>38.278014680658302</c:v>
                </c:pt>
                <c:pt idx="86192">
                  <c:v>38.2781484783116</c:v>
                </c:pt>
                <c:pt idx="86193">
                  <c:v>38.278282275536597</c:v>
                </c:pt>
                <c:pt idx="86194">
                  <c:v>38.2784160723333</c:v>
                </c:pt>
                <c:pt idx="86195">
                  <c:v>38.278549868701802</c:v>
                </c:pt>
                <c:pt idx="86196">
                  <c:v>38.278683664642003</c:v>
                </c:pt>
                <c:pt idx="86197">
                  <c:v>38.278817460153903</c:v>
                </c:pt>
                <c:pt idx="86198">
                  <c:v>38.278951255237601</c:v>
                </c:pt>
                <c:pt idx="86199">
                  <c:v>38.279085049892998</c:v>
                </c:pt>
                <c:pt idx="86200">
                  <c:v>38.279218844120102</c:v>
                </c:pt>
                <c:pt idx="86201">
                  <c:v>38.279352637918997</c:v>
                </c:pt>
                <c:pt idx="86202">
                  <c:v>38.279486431289598</c:v>
                </c:pt>
                <c:pt idx="86203">
                  <c:v>38.279620224231898</c:v>
                </c:pt>
                <c:pt idx="86204">
                  <c:v>38.279754016745997</c:v>
                </c:pt>
                <c:pt idx="86205">
                  <c:v>38.279887808831802</c:v>
                </c:pt>
                <c:pt idx="86206">
                  <c:v>38.280021600489398</c:v>
                </c:pt>
                <c:pt idx="86207">
                  <c:v>38.280155391718701</c:v>
                </c:pt>
                <c:pt idx="86208">
                  <c:v>38.280289182519702</c:v>
                </c:pt>
                <c:pt idx="86209">
                  <c:v>38.280422972892502</c:v>
                </c:pt>
                <c:pt idx="86210">
                  <c:v>38.280556762837101</c:v>
                </c:pt>
                <c:pt idx="86211">
                  <c:v>38.280690552353398</c:v>
                </c:pt>
                <c:pt idx="86212">
                  <c:v>38.280824341441402</c:v>
                </c:pt>
                <c:pt idx="86213">
                  <c:v>38.280958130101197</c:v>
                </c:pt>
                <c:pt idx="86214">
                  <c:v>38.281091918332798</c:v>
                </c:pt>
                <c:pt idx="86215">
                  <c:v>38.281225706136098</c:v>
                </c:pt>
                <c:pt idx="86216">
                  <c:v>38.281359493511196</c:v>
                </c:pt>
                <c:pt idx="86217">
                  <c:v>38.281493280458001</c:v>
                </c:pt>
                <c:pt idx="86218">
                  <c:v>38.281627066976597</c:v>
                </c:pt>
                <c:pt idx="86219">
                  <c:v>38.281760853066999</c:v>
                </c:pt>
                <c:pt idx="86220">
                  <c:v>38.281894638729099</c:v>
                </c:pt>
                <c:pt idx="86221">
                  <c:v>38.282028423962998</c:v>
                </c:pt>
                <c:pt idx="86222">
                  <c:v>38.282162208768597</c:v>
                </c:pt>
                <c:pt idx="86223">
                  <c:v>38.282295993146001</c:v>
                </c:pt>
                <c:pt idx="86224">
                  <c:v>38.282429777095203</c:v>
                </c:pt>
                <c:pt idx="86225">
                  <c:v>38.282563560616197</c:v>
                </c:pt>
                <c:pt idx="86226">
                  <c:v>38.282697343708897</c:v>
                </c:pt>
                <c:pt idx="86227">
                  <c:v>38.282831126373402</c:v>
                </c:pt>
                <c:pt idx="86228">
                  <c:v>38.2829649086096</c:v>
                </c:pt>
                <c:pt idx="86229">
                  <c:v>38.283098690417702</c:v>
                </c:pt>
                <c:pt idx="86230">
                  <c:v>38.283232471797497</c:v>
                </c:pt>
                <c:pt idx="86231">
                  <c:v>38.283366252749097</c:v>
                </c:pt>
                <c:pt idx="86232">
                  <c:v>38.283500033272503</c:v>
                </c:pt>
                <c:pt idx="86233">
                  <c:v>38.283633813367601</c:v>
                </c:pt>
                <c:pt idx="86234">
                  <c:v>38.283767593034597</c:v>
                </c:pt>
                <c:pt idx="86235">
                  <c:v>38.283901372273299</c:v>
                </c:pt>
                <c:pt idx="86236">
                  <c:v>38.284035151083799</c:v>
                </c:pt>
                <c:pt idx="86237">
                  <c:v>38.284168929466098</c:v>
                </c:pt>
                <c:pt idx="86238">
                  <c:v>38.284302707420203</c:v>
                </c:pt>
                <c:pt idx="86239">
                  <c:v>38.284436484945999</c:v>
                </c:pt>
                <c:pt idx="86240">
                  <c:v>38.284570262043701</c:v>
                </c:pt>
                <c:pt idx="86241">
                  <c:v>38.284704038713102</c:v>
                </c:pt>
                <c:pt idx="86242">
                  <c:v>38.2848378149544</c:v>
                </c:pt>
                <c:pt idx="86243">
                  <c:v>38.284971590767398</c:v>
                </c:pt>
                <c:pt idx="86244">
                  <c:v>38.285105366152301</c:v>
                </c:pt>
                <c:pt idx="86245">
                  <c:v>38.285239141108903</c:v>
                </c:pt>
                <c:pt idx="86246">
                  <c:v>38.285372915637303</c:v>
                </c:pt>
                <c:pt idx="86247">
                  <c:v>38.285506689737502</c:v>
                </c:pt>
                <c:pt idx="86248">
                  <c:v>38.285640463409599</c:v>
                </c:pt>
                <c:pt idx="86249">
                  <c:v>38.285774236653403</c:v>
                </c:pt>
                <c:pt idx="86250">
                  <c:v>38.285908009468997</c:v>
                </c:pt>
                <c:pt idx="86251">
                  <c:v>38.286041781856497</c:v>
                </c:pt>
                <c:pt idx="86252">
                  <c:v>38.286175553815703</c:v>
                </c:pt>
                <c:pt idx="86253">
                  <c:v>38.286309325346799</c:v>
                </c:pt>
                <c:pt idx="86254">
                  <c:v>38.286443096449602</c:v>
                </c:pt>
                <c:pt idx="86255">
                  <c:v>38.286576867124303</c:v>
                </c:pt>
                <c:pt idx="86256">
                  <c:v>38.286710637370803</c:v>
                </c:pt>
                <c:pt idx="86257">
                  <c:v>38.286844407189101</c:v>
                </c:pt>
                <c:pt idx="86258">
                  <c:v>38.286978176579197</c:v>
                </c:pt>
                <c:pt idx="86259">
                  <c:v>38.287111945541099</c:v>
                </c:pt>
                <c:pt idx="86260">
                  <c:v>38.287245714074899</c:v>
                </c:pt>
                <c:pt idx="86261">
                  <c:v>38.287379482180398</c:v>
                </c:pt>
                <c:pt idx="86262">
                  <c:v>38.287513249857803</c:v>
                </c:pt>
                <c:pt idx="86263">
                  <c:v>38.287647017106998</c:v>
                </c:pt>
                <c:pt idx="86264">
                  <c:v>38.287780783928099</c:v>
                </c:pt>
                <c:pt idx="86265">
                  <c:v>38.287914550320899</c:v>
                </c:pt>
                <c:pt idx="86266">
                  <c:v>38.288048316285597</c:v>
                </c:pt>
                <c:pt idx="86267">
                  <c:v>38.2881820818221</c:v>
                </c:pt>
                <c:pt idx="86268">
                  <c:v>38.288315846930402</c:v>
                </c:pt>
                <c:pt idx="86269">
                  <c:v>38.288449611610602</c:v>
                </c:pt>
                <c:pt idx="86270">
                  <c:v>38.288583375862601</c:v>
                </c:pt>
                <c:pt idx="86271">
                  <c:v>38.288717139686398</c:v>
                </c:pt>
                <c:pt idx="86272">
                  <c:v>38.2888509030821</c:v>
                </c:pt>
                <c:pt idx="86273">
                  <c:v>38.2889846660496</c:v>
                </c:pt>
                <c:pt idx="86274">
                  <c:v>38.2891184285889</c:v>
                </c:pt>
                <c:pt idx="86275">
                  <c:v>38.289252190700097</c:v>
                </c:pt>
                <c:pt idx="86276">
                  <c:v>38.2893859523831</c:v>
                </c:pt>
                <c:pt idx="86277">
                  <c:v>38.289519713638001</c:v>
                </c:pt>
                <c:pt idx="86278">
                  <c:v>38.2896534744647</c:v>
                </c:pt>
                <c:pt idx="86279">
                  <c:v>38.289787234863198</c:v>
                </c:pt>
                <c:pt idx="86280">
                  <c:v>38.289920994833601</c:v>
                </c:pt>
                <c:pt idx="86281">
                  <c:v>38.290054754375802</c:v>
                </c:pt>
                <c:pt idx="86282">
                  <c:v>38.290188513489902</c:v>
                </c:pt>
                <c:pt idx="86283">
                  <c:v>38.2903222721758</c:v>
                </c:pt>
                <c:pt idx="86284">
                  <c:v>38.290456030433603</c:v>
                </c:pt>
                <c:pt idx="86285">
                  <c:v>38.290589788263198</c:v>
                </c:pt>
                <c:pt idx="86286">
                  <c:v>38.290723545664697</c:v>
                </c:pt>
                <c:pt idx="86287">
                  <c:v>38.290857302638003</c:v>
                </c:pt>
                <c:pt idx="86288">
                  <c:v>38.290991059183199</c:v>
                </c:pt>
                <c:pt idx="86289">
                  <c:v>38.2911248153003</c:v>
                </c:pt>
                <c:pt idx="86290">
                  <c:v>38.2912585709892</c:v>
                </c:pt>
                <c:pt idx="86291">
                  <c:v>38.291392326249998</c:v>
                </c:pt>
                <c:pt idx="86292">
                  <c:v>38.291526081082601</c:v>
                </c:pt>
                <c:pt idx="86293">
                  <c:v>38.291659835487103</c:v>
                </c:pt>
                <c:pt idx="86294">
                  <c:v>38.291793589463403</c:v>
                </c:pt>
                <c:pt idx="86295">
                  <c:v>38.2919273430117</c:v>
                </c:pt>
                <c:pt idx="86296">
                  <c:v>38.292061096131803</c:v>
                </c:pt>
                <c:pt idx="86297">
                  <c:v>38.292194848823698</c:v>
                </c:pt>
                <c:pt idx="86298">
                  <c:v>38.292328601087497</c:v>
                </c:pt>
                <c:pt idx="86299">
                  <c:v>38.292462352923202</c:v>
                </c:pt>
                <c:pt idx="86300">
                  <c:v>38.292596104330798</c:v>
                </c:pt>
                <c:pt idx="86301">
                  <c:v>38.292729855310199</c:v>
                </c:pt>
                <c:pt idx="86302">
                  <c:v>38.292863605861598</c:v>
                </c:pt>
                <c:pt idx="86303">
                  <c:v>38.292997355984802</c:v>
                </c:pt>
                <c:pt idx="86304">
                  <c:v>38.293131105679798</c:v>
                </c:pt>
                <c:pt idx="86305">
                  <c:v>38.293264854946798</c:v>
                </c:pt>
                <c:pt idx="86306">
                  <c:v>38.293398603785597</c:v>
                </c:pt>
                <c:pt idx="86307">
                  <c:v>38.293532352196301</c:v>
                </c:pt>
                <c:pt idx="86308">
                  <c:v>38.293666100178903</c:v>
                </c:pt>
                <c:pt idx="86309">
                  <c:v>38.293799847733403</c:v>
                </c:pt>
                <c:pt idx="86310">
                  <c:v>38.293933594859801</c:v>
                </c:pt>
                <c:pt idx="86311">
                  <c:v>38.294067341557998</c:v>
                </c:pt>
                <c:pt idx="86312">
                  <c:v>38.294201087828199</c:v>
                </c:pt>
                <c:pt idx="86313">
                  <c:v>38.294334833670199</c:v>
                </c:pt>
                <c:pt idx="86314">
                  <c:v>38.294468579084104</c:v>
                </c:pt>
                <c:pt idx="86315">
                  <c:v>38.294602324069999</c:v>
                </c:pt>
                <c:pt idx="86316">
                  <c:v>38.294736068627699</c:v>
                </c:pt>
                <c:pt idx="86317">
                  <c:v>38.294869812757298</c:v>
                </c:pt>
                <c:pt idx="86318">
                  <c:v>38.295003556458802</c:v>
                </c:pt>
                <c:pt idx="86319">
                  <c:v>38.295137299732197</c:v>
                </c:pt>
                <c:pt idx="86320">
                  <c:v>38.295271042577497</c:v>
                </c:pt>
                <c:pt idx="86321">
                  <c:v>38.295404784994702</c:v>
                </c:pt>
                <c:pt idx="86322">
                  <c:v>38.295538526983798</c:v>
                </c:pt>
                <c:pt idx="86323">
                  <c:v>38.295672268544799</c:v>
                </c:pt>
                <c:pt idx="86324">
                  <c:v>38.295806009677698</c:v>
                </c:pt>
                <c:pt idx="86325">
                  <c:v>38.295939750382601</c:v>
                </c:pt>
                <c:pt idx="86326">
                  <c:v>38.296073490659303</c:v>
                </c:pt>
                <c:pt idx="86327">
                  <c:v>38.296207230507903</c:v>
                </c:pt>
                <c:pt idx="86328">
                  <c:v>38.296340969928501</c:v>
                </c:pt>
                <c:pt idx="86329">
                  <c:v>38.296474708920897</c:v>
                </c:pt>
                <c:pt idx="86330">
                  <c:v>38.296608447485298</c:v>
                </c:pt>
                <c:pt idx="86331">
                  <c:v>38.296742185621603</c:v>
                </c:pt>
                <c:pt idx="86332">
                  <c:v>38.2968759233298</c:v>
                </c:pt>
                <c:pt idx="86333">
                  <c:v>38.297009660609902</c:v>
                </c:pt>
                <c:pt idx="86334">
                  <c:v>38.297143397462001</c:v>
                </c:pt>
                <c:pt idx="86335">
                  <c:v>38.297277133885899</c:v>
                </c:pt>
                <c:pt idx="86336">
                  <c:v>38.297410869881801</c:v>
                </c:pt>
                <c:pt idx="86337">
                  <c:v>38.297544605449602</c:v>
                </c:pt>
                <c:pt idx="86338">
                  <c:v>38.2976783405894</c:v>
                </c:pt>
                <c:pt idx="86339">
                  <c:v>38.297812075301003</c:v>
                </c:pt>
                <c:pt idx="86340">
                  <c:v>38.297945809584597</c:v>
                </c:pt>
                <c:pt idx="86341">
                  <c:v>38.298079543440103</c:v>
                </c:pt>
                <c:pt idx="86342">
                  <c:v>38.2982132768676</c:v>
                </c:pt>
                <c:pt idx="86343">
                  <c:v>38.298347009866902</c:v>
                </c:pt>
                <c:pt idx="86344">
                  <c:v>38.298480742438301</c:v>
                </c:pt>
                <c:pt idx="86345">
                  <c:v>38.298614474581498</c:v>
                </c:pt>
                <c:pt idx="86346">
                  <c:v>38.2987482062967</c:v>
                </c:pt>
                <c:pt idx="86347">
                  <c:v>38.298881937583801</c:v>
                </c:pt>
                <c:pt idx="86348">
                  <c:v>38.299015668442799</c:v>
                </c:pt>
                <c:pt idx="86349">
                  <c:v>38.299149398873801</c:v>
                </c:pt>
                <c:pt idx="86350">
                  <c:v>38.299283128876802</c:v>
                </c:pt>
                <c:pt idx="86351">
                  <c:v>38.2994168584516</c:v>
                </c:pt>
                <c:pt idx="86352">
                  <c:v>38.299550587598397</c:v>
                </c:pt>
                <c:pt idx="86353">
                  <c:v>38.299684316317197</c:v>
                </c:pt>
                <c:pt idx="86354">
                  <c:v>38.299818044607903</c:v>
                </c:pt>
                <c:pt idx="86355">
                  <c:v>38.2999517724706</c:v>
                </c:pt>
                <c:pt idx="86356">
                  <c:v>38.300085499905201</c:v>
                </c:pt>
                <c:pt idx="86357">
                  <c:v>38.3002192269117</c:v>
                </c:pt>
                <c:pt idx="86358">
                  <c:v>38.300352953490197</c:v>
                </c:pt>
                <c:pt idx="86359">
                  <c:v>38.300486679640699</c:v>
                </c:pt>
                <c:pt idx="86360">
                  <c:v>38.300620405363098</c:v>
                </c:pt>
                <c:pt idx="86361">
                  <c:v>38.300754130657502</c:v>
                </c:pt>
                <c:pt idx="86362">
                  <c:v>38.300887855523797</c:v>
                </c:pt>
                <c:pt idx="86363">
                  <c:v>38.301021579962097</c:v>
                </c:pt>
                <c:pt idx="86364">
                  <c:v>38.301155303972401</c:v>
                </c:pt>
                <c:pt idx="86365">
                  <c:v>38.301289027554603</c:v>
                </c:pt>
                <c:pt idx="86366">
                  <c:v>38.301422750708703</c:v>
                </c:pt>
                <c:pt idx="86367">
                  <c:v>38.3015564734349</c:v>
                </c:pt>
                <c:pt idx="86368">
                  <c:v>38.301690195733002</c:v>
                </c:pt>
                <c:pt idx="86369">
                  <c:v>38.301823917603002</c:v>
                </c:pt>
                <c:pt idx="86370">
                  <c:v>38.301957639045099</c:v>
                </c:pt>
                <c:pt idx="86371">
                  <c:v>38.302091360059102</c:v>
                </c:pt>
                <c:pt idx="86372">
                  <c:v>38.302225080645101</c:v>
                </c:pt>
                <c:pt idx="86373">
                  <c:v>38.302358800802999</c:v>
                </c:pt>
                <c:pt idx="86374">
                  <c:v>38.302492520532901</c:v>
                </c:pt>
                <c:pt idx="86375">
                  <c:v>38.302626239834801</c:v>
                </c:pt>
                <c:pt idx="86376">
                  <c:v>38.302759958708698</c:v>
                </c:pt>
                <c:pt idx="86377">
                  <c:v>38.3028936771546</c:v>
                </c:pt>
                <c:pt idx="86378">
                  <c:v>38.3030273951724</c:v>
                </c:pt>
                <c:pt idx="86379">
                  <c:v>38.303161112762197</c:v>
                </c:pt>
                <c:pt idx="86380">
                  <c:v>38.303294829923999</c:v>
                </c:pt>
                <c:pt idx="86381">
                  <c:v>38.303428546657798</c:v>
                </c:pt>
                <c:pt idx="86382">
                  <c:v>38.303562262963503</c:v>
                </c:pt>
                <c:pt idx="86383">
                  <c:v>38.303695978841297</c:v>
                </c:pt>
                <c:pt idx="86384">
                  <c:v>38.303829694290997</c:v>
                </c:pt>
                <c:pt idx="86385">
                  <c:v>38.303963409312701</c:v>
                </c:pt>
                <c:pt idx="86386">
                  <c:v>38.304097123906402</c:v>
                </c:pt>
                <c:pt idx="86387">
                  <c:v>38.304230838072101</c:v>
                </c:pt>
                <c:pt idx="86388">
                  <c:v>38.304364551809897</c:v>
                </c:pt>
                <c:pt idx="86389">
                  <c:v>38.304498265119499</c:v>
                </c:pt>
                <c:pt idx="86390">
                  <c:v>38.304631978001197</c:v>
                </c:pt>
                <c:pt idx="86391">
                  <c:v>38.3047656904549</c:v>
                </c:pt>
                <c:pt idx="86392">
                  <c:v>38.304899402480601</c:v>
                </c:pt>
                <c:pt idx="86393">
                  <c:v>38.305033114078299</c:v>
                </c:pt>
                <c:pt idx="86394">
                  <c:v>38.305166825248001</c:v>
                </c:pt>
                <c:pt idx="86395">
                  <c:v>38.305300535989602</c:v>
                </c:pt>
                <c:pt idx="86396">
                  <c:v>38.3054342463033</c:v>
                </c:pt>
                <c:pt idx="86397">
                  <c:v>38.305567956189002</c:v>
                </c:pt>
                <c:pt idx="86398">
                  <c:v>38.305701665646701</c:v>
                </c:pt>
                <c:pt idx="86399">
                  <c:v>38.305835374676398</c:v>
                </c:pt>
                <c:pt idx="86400">
                  <c:v>38.3059690832782</c:v>
                </c:pt>
                <c:pt idx="86401">
                  <c:v>38.306102791451899</c:v>
                </c:pt>
                <c:pt idx="86402">
                  <c:v>38.306236499197603</c:v>
                </c:pt>
                <c:pt idx="86403">
                  <c:v>38.306370206515403</c:v>
                </c:pt>
                <c:pt idx="86404">
                  <c:v>38.306503913405201</c:v>
                </c:pt>
                <c:pt idx="86405">
                  <c:v>38.306637619866997</c:v>
                </c:pt>
                <c:pt idx="86406">
                  <c:v>38.306771325900797</c:v>
                </c:pt>
                <c:pt idx="86407">
                  <c:v>38.306905031506602</c:v>
                </c:pt>
                <c:pt idx="86408">
                  <c:v>38.307038736684397</c:v>
                </c:pt>
                <c:pt idx="86409">
                  <c:v>38.307172441434297</c:v>
                </c:pt>
                <c:pt idx="86410">
                  <c:v>38.307306145756201</c:v>
                </c:pt>
                <c:pt idx="86411">
                  <c:v>38.307439849650102</c:v>
                </c:pt>
                <c:pt idx="86412">
                  <c:v>38.307573553116001</c:v>
                </c:pt>
                <c:pt idx="86413">
                  <c:v>38.307707256154004</c:v>
                </c:pt>
                <c:pt idx="86414">
                  <c:v>38.307840958763997</c:v>
                </c:pt>
                <c:pt idx="86415">
                  <c:v>38.307974660946002</c:v>
                </c:pt>
                <c:pt idx="86416">
                  <c:v>38.308108362700096</c:v>
                </c:pt>
                <c:pt idx="86417">
                  <c:v>38.308242064026103</c:v>
                </c:pt>
                <c:pt idx="86418">
                  <c:v>38.3083757649243</c:v>
                </c:pt>
                <c:pt idx="86419">
                  <c:v>38.308509465394401</c:v>
                </c:pt>
                <c:pt idx="86420">
                  <c:v>38.3086431654366</c:v>
                </c:pt>
                <c:pt idx="86421">
                  <c:v>38.308776865050802</c:v>
                </c:pt>
                <c:pt idx="86422">
                  <c:v>38.308910564237102</c:v>
                </c:pt>
                <c:pt idx="86423">
                  <c:v>38.3090442629954</c:v>
                </c:pt>
                <c:pt idx="86424">
                  <c:v>38.309177961325801</c:v>
                </c:pt>
                <c:pt idx="86425">
                  <c:v>38.3093116592282</c:v>
                </c:pt>
                <c:pt idx="86426">
                  <c:v>38.309445356702597</c:v>
                </c:pt>
                <c:pt idx="86427">
                  <c:v>38.309579053749097</c:v>
                </c:pt>
                <c:pt idx="86428">
                  <c:v>38.309712750367602</c:v>
                </c:pt>
                <c:pt idx="86429">
                  <c:v>38.309846446558197</c:v>
                </c:pt>
                <c:pt idx="86430">
                  <c:v>38.309980142320903</c:v>
                </c:pt>
                <c:pt idx="86431">
                  <c:v>38.310113837655599</c:v>
                </c:pt>
                <c:pt idx="86432">
                  <c:v>38.3102475325623</c:v>
                </c:pt>
                <c:pt idx="86433">
                  <c:v>38.310381227041098</c:v>
                </c:pt>
                <c:pt idx="86434">
                  <c:v>38.310514921091901</c:v>
                </c:pt>
                <c:pt idx="86435">
                  <c:v>38.3106486147149</c:v>
                </c:pt>
                <c:pt idx="86436">
                  <c:v>38.310782307909797</c:v>
                </c:pt>
                <c:pt idx="86437">
                  <c:v>38.310916000676798</c:v>
                </c:pt>
                <c:pt idx="86438">
                  <c:v>38.311049693015903</c:v>
                </c:pt>
                <c:pt idx="86439">
                  <c:v>38.311183384927098</c:v>
                </c:pt>
                <c:pt idx="86440">
                  <c:v>38.311317076410297</c:v>
                </c:pt>
                <c:pt idx="86441">
                  <c:v>38.311450767465601</c:v>
                </c:pt>
                <c:pt idx="86442">
                  <c:v>38.311584458092902</c:v>
                </c:pt>
                <c:pt idx="86443">
                  <c:v>38.3117181482923</c:v>
                </c:pt>
                <c:pt idx="86444">
                  <c:v>38.311851838063802</c:v>
                </c:pt>
                <c:pt idx="86445">
                  <c:v>38.311985527407401</c:v>
                </c:pt>
                <c:pt idx="86446">
                  <c:v>38.312119216322998</c:v>
                </c:pt>
                <c:pt idx="86447">
                  <c:v>38.312252904810698</c:v>
                </c:pt>
                <c:pt idx="86448">
                  <c:v>38.312386592870503</c:v>
                </c:pt>
                <c:pt idx="86449">
                  <c:v>38.312520280502397</c:v>
                </c:pt>
                <c:pt idx="86450">
                  <c:v>38.312653967706296</c:v>
                </c:pt>
                <c:pt idx="86451">
                  <c:v>38.3127876544823</c:v>
                </c:pt>
                <c:pt idx="86452">
                  <c:v>38.3129213408304</c:v>
                </c:pt>
                <c:pt idx="86453">
                  <c:v>38.313055026750597</c:v>
                </c:pt>
                <c:pt idx="86454">
                  <c:v>38.313188712242798</c:v>
                </c:pt>
                <c:pt idx="86455">
                  <c:v>38.313322397307203</c:v>
                </c:pt>
                <c:pt idx="86456">
                  <c:v>38.313456081943599</c:v>
                </c:pt>
                <c:pt idx="86457">
                  <c:v>38.313589766152099</c:v>
                </c:pt>
                <c:pt idx="86458">
                  <c:v>38.313723449932702</c:v>
                </c:pt>
                <c:pt idx="86459">
                  <c:v>38.313857133285403</c:v>
                </c:pt>
                <c:pt idx="86460">
                  <c:v>38.3139908162102</c:v>
                </c:pt>
                <c:pt idx="86461">
                  <c:v>38.314124498707102</c:v>
                </c:pt>
                <c:pt idx="86462">
                  <c:v>38.314258180776001</c:v>
                </c:pt>
                <c:pt idx="86463">
                  <c:v>38.314391862417096</c:v>
                </c:pt>
                <c:pt idx="86464">
                  <c:v>38.314525543630303</c:v>
                </c:pt>
                <c:pt idx="86465">
                  <c:v>38.3146592244155</c:v>
                </c:pt>
                <c:pt idx="86466">
                  <c:v>38.314792904772901</c:v>
                </c:pt>
                <c:pt idx="86467">
                  <c:v>38.314926584702299</c:v>
                </c:pt>
                <c:pt idx="86468">
                  <c:v>38.3150602642039</c:v>
                </c:pt>
                <c:pt idx="86469">
                  <c:v>38.315193943277599</c:v>
                </c:pt>
                <c:pt idx="86470">
                  <c:v>38.315327621923402</c:v>
                </c:pt>
                <c:pt idx="86471">
                  <c:v>38.315461300141202</c:v>
                </c:pt>
                <c:pt idx="86472">
                  <c:v>38.315594977931198</c:v>
                </c:pt>
                <c:pt idx="86473">
                  <c:v>38.315728655293299</c:v>
                </c:pt>
                <c:pt idx="86474">
                  <c:v>38.315862332227503</c:v>
                </c:pt>
                <c:pt idx="86475">
                  <c:v>38.315996008733897</c:v>
                </c:pt>
                <c:pt idx="86476">
                  <c:v>38.316129684812303</c:v>
                </c:pt>
                <c:pt idx="86477">
                  <c:v>38.316263360462898</c:v>
                </c:pt>
                <c:pt idx="86478">
                  <c:v>38.316397035685497</c:v>
                </c:pt>
                <c:pt idx="86479">
                  <c:v>38.316530710480301</c:v>
                </c:pt>
                <c:pt idx="86480">
                  <c:v>38.316664384847201</c:v>
                </c:pt>
                <c:pt idx="86481">
                  <c:v>38.316798058786198</c:v>
                </c:pt>
                <c:pt idx="86482">
                  <c:v>38.316931732297398</c:v>
                </c:pt>
                <c:pt idx="86483">
                  <c:v>38.317065405380603</c:v>
                </c:pt>
                <c:pt idx="86484">
                  <c:v>38.317199078035998</c:v>
                </c:pt>
                <c:pt idx="86485">
                  <c:v>38.317332750263503</c:v>
                </c:pt>
                <c:pt idx="86486">
                  <c:v>38.317466422063198</c:v>
                </c:pt>
                <c:pt idx="86487">
                  <c:v>38.317600093434997</c:v>
                </c:pt>
                <c:pt idx="86488">
                  <c:v>38.3177337643789</c:v>
                </c:pt>
                <c:pt idx="86489">
                  <c:v>38.3178674348949</c:v>
                </c:pt>
                <c:pt idx="86490">
                  <c:v>38.318001104983097</c:v>
                </c:pt>
                <c:pt idx="86491">
                  <c:v>38.318134774643397</c:v>
                </c:pt>
                <c:pt idx="86492">
                  <c:v>38.318268443875802</c:v>
                </c:pt>
                <c:pt idx="86493">
                  <c:v>38.318402112680403</c:v>
                </c:pt>
                <c:pt idx="86494">
                  <c:v>38.318535781057101</c:v>
                </c:pt>
                <c:pt idx="86495">
                  <c:v>38.318669449006002</c:v>
                </c:pt>
                <c:pt idx="86496">
                  <c:v>38.318803116526901</c:v>
                </c:pt>
                <c:pt idx="86497">
                  <c:v>38.318936783620103</c:v>
                </c:pt>
                <c:pt idx="86498">
                  <c:v>38.319070450285402</c:v>
                </c:pt>
                <c:pt idx="86499">
                  <c:v>38.319204116522798</c:v>
                </c:pt>
                <c:pt idx="86500">
                  <c:v>38.319337782332298</c:v>
                </c:pt>
                <c:pt idx="86501">
                  <c:v>38.319471447714101</c:v>
                </c:pt>
                <c:pt idx="86502">
                  <c:v>38.319605112667901</c:v>
                </c:pt>
                <c:pt idx="86503">
                  <c:v>38.319738777193898</c:v>
                </c:pt>
                <c:pt idx="86504">
                  <c:v>38.319872441292098</c:v>
                </c:pt>
                <c:pt idx="86505">
                  <c:v>38.320006104962403</c:v>
                </c:pt>
                <c:pt idx="86506">
                  <c:v>38.320139768204903</c:v>
                </c:pt>
                <c:pt idx="86507">
                  <c:v>38.320273431019501</c:v>
                </c:pt>
                <c:pt idx="86508">
                  <c:v>38.320407093406303</c:v>
                </c:pt>
                <c:pt idx="86509">
                  <c:v>38.3205407553653</c:v>
                </c:pt>
                <c:pt idx="86510">
                  <c:v>38.320674416896402</c:v>
                </c:pt>
                <c:pt idx="86511">
                  <c:v>38.320808077999601</c:v>
                </c:pt>
                <c:pt idx="86512">
                  <c:v>38.320941738675103</c:v>
                </c:pt>
                <c:pt idx="86513">
                  <c:v>38.321075398922702</c:v>
                </c:pt>
                <c:pt idx="86514">
                  <c:v>38.321209058742397</c:v>
                </c:pt>
                <c:pt idx="86515">
                  <c:v>38.321342718134403</c:v>
                </c:pt>
                <c:pt idx="86516">
                  <c:v>38.321476377098499</c:v>
                </c:pt>
                <c:pt idx="86517">
                  <c:v>38.321610035634698</c:v>
                </c:pt>
                <c:pt idx="86518">
                  <c:v>38.321743693743201</c:v>
                </c:pt>
                <c:pt idx="86519">
                  <c:v>38.321877351423801</c:v>
                </c:pt>
                <c:pt idx="86520">
                  <c:v>38.322011008676498</c:v>
                </c:pt>
                <c:pt idx="86521">
                  <c:v>38.322144665501497</c:v>
                </c:pt>
                <c:pt idx="86522">
                  <c:v>38.322278321898601</c:v>
                </c:pt>
                <c:pt idx="86523">
                  <c:v>38.322411977867901</c:v>
                </c:pt>
                <c:pt idx="86524">
                  <c:v>38.322545633409398</c:v>
                </c:pt>
                <c:pt idx="86525">
                  <c:v>38.322679288523098</c:v>
                </c:pt>
                <c:pt idx="86526">
                  <c:v>38.322812943209001</c:v>
                </c:pt>
                <c:pt idx="86527">
                  <c:v>38.322946597467002</c:v>
                </c:pt>
                <c:pt idx="86528">
                  <c:v>38.323080251297199</c:v>
                </c:pt>
                <c:pt idx="86529">
                  <c:v>38.3232139046996</c:v>
                </c:pt>
                <c:pt idx="86530">
                  <c:v>38.323347557674197</c:v>
                </c:pt>
                <c:pt idx="86531">
                  <c:v>38.323481210220997</c:v>
                </c:pt>
                <c:pt idx="86532">
                  <c:v>38.323614862340001</c:v>
                </c:pt>
                <c:pt idx="86533">
                  <c:v>38.323748514031102</c:v>
                </c:pt>
                <c:pt idx="86534">
                  <c:v>38.323882165294499</c:v>
                </c:pt>
                <c:pt idx="86535">
                  <c:v>38.32401581613</c:v>
                </c:pt>
                <c:pt idx="86536">
                  <c:v>38.324149466537797</c:v>
                </c:pt>
                <c:pt idx="86537">
                  <c:v>38.324283116517698</c:v>
                </c:pt>
                <c:pt idx="86538">
                  <c:v>38.324416766069902</c:v>
                </c:pt>
                <c:pt idx="86539">
                  <c:v>38.324550415194203</c:v>
                </c:pt>
                <c:pt idx="86540">
                  <c:v>38.3246840638908</c:v>
                </c:pt>
                <c:pt idx="86541">
                  <c:v>38.324817712159501</c:v>
                </c:pt>
                <c:pt idx="86542">
                  <c:v>38.324951360000497</c:v>
                </c:pt>
                <c:pt idx="86543">
                  <c:v>38.325085007413598</c:v>
                </c:pt>
                <c:pt idx="86544">
                  <c:v>38.325218654399002</c:v>
                </c:pt>
                <c:pt idx="86545">
                  <c:v>38.325352300956503</c:v>
                </c:pt>
                <c:pt idx="86546">
                  <c:v>38.3254859470863</c:v>
                </c:pt>
                <c:pt idx="86547">
                  <c:v>38.3256195927883</c:v>
                </c:pt>
                <c:pt idx="86548">
                  <c:v>38.325753238062497</c:v>
                </c:pt>
                <c:pt idx="86549">
                  <c:v>38.325886882908897</c:v>
                </c:pt>
                <c:pt idx="86550">
                  <c:v>38.3260205273276</c:v>
                </c:pt>
                <c:pt idx="86551">
                  <c:v>38.3261541713184</c:v>
                </c:pt>
                <c:pt idx="86552">
                  <c:v>38.326287814881503</c:v>
                </c:pt>
                <c:pt idx="86553">
                  <c:v>38.326421458016704</c:v>
                </c:pt>
                <c:pt idx="86554">
                  <c:v>38.3265551007242</c:v>
                </c:pt>
                <c:pt idx="86555">
                  <c:v>38.326688743003999</c:v>
                </c:pt>
                <c:pt idx="86556">
                  <c:v>38.326822384855902</c:v>
                </c:pt>
                <c:pt idx="86557">
                  <c:v>38.326956026280101</c:v>
                </c:pt>
                <c:pt idx="86558">
                  <c:v>38.327089667276503</c:v>
                </c:pt>
                <c:pt idx="86559">
                  <c:v>38.327223307845102</c:v>
                </c:pt>
                <c:pt idx="86560">
                  <c:v>38.327356947985997</c:v>
                </c:pt>
                <c:pt idx="86561">
                  <c:v>38.327490587699003</c:v>
                </c:pt>
                <c:pt idx="86562">
                  <c:v>38.327624226984298</c:v>
                </c:pt>
                <c:pt idx="86563">
                  <c:v>38.327757865841903</c:v>
                </c:pt>
                <c:pt idx="86564">
                  <c:v>38.327891504271697</c:v>
                </c:pt>
                <c:pt idx="86565">
                  <c:v>38.328025142273702</c:v>
                </c:pt>
                <c:pt idx="86566">
                  <c:v>38.328158779847897</c:v>
                </c:pt>
                <c:pt idx="86567">
                  <c:v>38.328292416994401</c:v>
                </c:pt>
                <c:pt idx="86568">
                  <c:v>38.328426053713201</c:v>
                </c:pt>
                <c:pt idx="86569">
                  <c:v>38.328559690004099</c:v>
                </c:pt>
                <c:pt idx="86570">
                  <c:v>38.328693325867299</c:v>
                </c:pt>
                <c:pt idx="86571">
                  <c:v>38.328826961302802</c:v>
                </c:pt>
                <c:pt idx="86572">
                  <c:v>38.328960596310502</c:v>
                </c:pt>
                <c:pt idx="86573">
                  <c:v>38.329094230890398</c:v>
                </c:pt>
                <c:pt idx="86574">
                  <c:v>38.329227865042597</c:v>
                </c:pt>
                <c:pt idx="86575">
                  <c:v>38.329361498767099</c:v>
                </c:pt>
                <c:pt idx="86576">
                  <c:v>38.329495132063798</c:v>
                </c:pt>
                <c:pt idx="86577">
                  <c:v>38.3296287649327</c:v>
                </c:pt>
                <c:pt idx="86578">
                  <c:v>38.329762397373898</c:v>
                </c:pt>
                <c:pt idx="86579">
                  <c:v>38.329896029387399</c:v>
                </c:pt>
                <c:pt idx="86580">
                  <c:v>38.330029660973103</c:v>
                </c:pt>
                <c:pt idx="86581">
                  <c:v>38.330163292130997</c:v>
                </c:pt>
                <c:pt idx="86582">
                  <c:v>38.330296922861301</c:v>
                </c:pt>
                <c:pt idx="86583">
                  <c:v>38.330430553163701</c:v>
                </c:pt>
                <c:pt idx="86584">
                  <c:v>38.330564183038497</c:v>
                </c:pt>
                <c:pt idx="86585">
                  <c:v>38.330697812485496</c:v>
                </c:pt>
                <c:pt idx="86586">
                  <c:v>38.330831441504799</c:v>
                </c:pt>
                <c:pt idx="86587">
                  <c:v>38.330965070096298</c:v>
                </c:pt>
                <c:pt idx="86588">
                  <c:v>38.331098698260099</c:v>
                </c:pt>
                <c:pt idx="86589">
                  <c:v>38.331232325996197</c:v>
                </c:pt>
                <c:pt idx="86590">
                  <c:v>38.331365953304498</c:v>
                </c:pt>
                <c:pt idx="86591">
                  <c:v>38.331499580185103</c:v>
                </c:pt>
                <c:pt idx="86592">
                  <c:v>38.331633206638003</c:v>
                </c:pt>
                <c:pt idx="86593">
                  <c:v>38.331766832663199</c:v>
                </c:pt>
                <c:pt idx="86594">
                  <c:v>38.331900458260598</c:v>
                </c:pt>
                <c:pt idx="86595">
                  <c:v>38.332034083430301</c:v>
                </c:pt>
                <c:pt idx="86596">
                  <c:v>38.3321677081723</c:v>
                </c:pt>
                <c:pt idx="86597">
                  <c:v>38.332301332486601</c:v>
                </c:pt>
                <c:pt idx="86598">
                  <c:v>38.332434956373099</c:v>
                </c:pt>
                <c:pt idx="86599">
                  <c:v>38.332568579832</c:v>
                </c:pt>
                <c:pt idx="86600">
                  <c:v>38.332702202863103</c:v>
                </c:pt>
                <c:pt idx="86601">
                  <c:v>38.332835825466503</c:v>
                </c:pt>
                <c:pt idx="86602">
                  <c:v>38.332969447642199</c:v>
                </c:pt>
                <c:pt idx="86603">
                  <c:v>38.333103069390098</c:v>
                </c:pt>
                <c:pt idx="86604">
                  <c:v>38.3332366907104</c:v>
                </c:pt>
                <c:pt idx="86605">
                  <c:v>38.333370311602899</c:v>
                </c:pt>
                <c:pt idx="86606">
                  <c:v>38.333503932067799</c:v>
                </c:pt>
                <c:pt idx="86607">
                  <c:v>38.333637552104904</c:v>
                </c:pt>
                <c:pt idx="86608">
                  <c:v>38.333771171714297</c:v>
                </c:pt>
                <c:pt idx="86609">
                  <c:v>38.333904790896099</c:v>
                </c:pt>
                <c:pt idx="86610">
                  <c:v>38.334038409650098</c:v>
                </c:pt>
                <c:pt idx="86611">
                  <c:v>38.3341720279764</c:v>
                </c:pt>
                <c:pt idx="86612">
                  <c:v>38.334305645874998</c:v>
                </c:pt>
                <c:pt idx="86613">
                  <c:v>38.334439263345899</c:v>
                </c:pt>
                <c:pt idx="86614">
                  <c:v>38.334572880389203</c:v>
                </c:pt>
                <c:pt idx="86615">
                  <c:v>38.334706497004703</c:v>
                </c:pt>
                <c:pt idx="86616">
                  <c:v>38.334840113192499</c:v>
                </c:pt>
                <c:pt idx="86617">
                  <c:v>38.334973728952697</c:v>
                </c:pt>
                <c:pt idx="86618">
                  <c:v>38.335107344285099</c:v>
                </c:pt>
                <c:pt idx="86619">
                  <c:v>38.335240959189903</c:v>
                </c:pt>
                <c:pt idx="86620">
                  <c:v>38.335374573666897</c:v>
                </c:pt>
                <c:pt idx="86621">
                  <c:v>38.3355081877163</c:v>
                </c:pt>
                <c:pt idx="86622">
                  <c:v>38.335641801337999</c:v>
                </c:pt>
                <c:pt idx="86623">
                  <c:v>38.335775414532002</c:v>
                </c:pt>
                <c:pt idx="86624">
                  <c:v>38.3359090272983</c:v>
                </c:pt>
                <c:pt idx="86625">
                  <c:v>38.336042639637</c:v>
                </c:pt>
                <c:pt idx="86626">
                  <c:v>38.336176251547897</c:v>
                </c:pt>
                <c:pt idx="86627">
                  <c:v>38.336309863031197</c:v>
                </c:pt>
                <c:pt idx="86628">
                  <c:v>38.336443474086799</c:v>
                </c:pt>
                <c:pt idx="86629">
                  <c:v>38.336577084714698</c:v>
                </c:pt>
                <c:pt idx="86630">
                  <c:v>38.336710694914998</c:v>
                </c:pt>
                <c:pt idx="86631">
                  <c:v>38.336844304687503</c:v>
                </c:pt>
                <c:pt idx="86632">
                  <c:v>38.336977914032403</c:v>
                </c:pt>
                <c:pt idx="86633">
                  <c:v>38.337111522949698</c:v>
                </c:pt>
                <c:pt idx="86634">
                  <c:v>38.337245131439197</c:v>
                </c:pt>
                <c:pt idx="86635">
                  <c:v>38.337378739501098</c:v>
                </c:pt>
                <c:pt idx="86636">
                  <c:v>38.337512347135302</c:v>
                </c:pt>
                <c:pt idx="86637">
                  <c:v>38.337645954341902</c:v>
                </c:pt>
                <c:pt idx="86638">
                  <c:v>38.337779561120797</c:v>
                </c:pt>
                <c:pt idx="86639">
                  <c:v>38.337913167472003</c:v>
                </c:pt>
                <c:pt idx="86640">
                  <c:v>38.338046773395597</c:v>
                </c:pt>
                <c:pt idx="86641">
                  <c:v>38.338180378891501</c:v>
                </c:pt>
                <c:pt idx="86642">
                  <c:v>38.338313983959701</c:v>
                </c:pt>
                <c:pt idx="86643">
                  <c:v>38.338447588600303</c:v>
                </c:pt>
                <c:pt idx="86644">
                  <c:v>38.338581192813201</c:v>
                </c:pt>
                <c:pt idx="86645">
                  <c:v>38.338714796598502</c:v>
                </c:pt>
                <c:pt idx="86646">
                  <c:v>38.338848399956099</c:v>
                </c:pt>
                <c:pt idx="86647">
                  <c:v>38.338982002886098</c:v>
                </c:pt>
                <c:pt idx="86648">
                  <c:v>38.3391156053884</c:v>
                </c:pt>
                <c:pt idx="86649">
                  <c:v>38.339249207463098</c:v>
                </c:pt>
                <c:pt idx="86650">
                  <c:v>38.339382809110099</c:v>
                </c:pt>
                <c:pt idx="86651">
                  <c:v>38.339516410329502</c:v>
                </c:pt>
                <c:pt idx="86652">
                  <c:v>38.339650011121201</c:v>
                </c:pt>
                <c:pt idx="86653">
                  <c:v>38.339783611485302</c:v>
                </c:pt>
                <c:pt idx="86654">
                  <c:v>38.3399172114217</c:v>
                </c:pt>
                <c:pt idx="86655">
                  <c:v>38.340050810930499</c:v>
                </c:pt>
                <c:pt idx="86656">
                  <c:v>38.340184410011702</c:v>
                </c:pt>
                <c:pt idx="86657">
                  <c:v>38.3403180086652</c:v>
                </c:pt>
                <c:pt idx="86658">
                  <c:v>38.340451606891101</c:v>
                </c:pt>
                <c:pt idx="86659">
                  <c:v>38.340585204689297</c:v>
                </c:pt>
                <c:pt idx="86660">
                  <c:v>38.340718802059897</c:v>
                </c:pt>
                <c:pt idx="86661">
                  <c:v>38.340852399002898</c:v>
                </c:pt>
                <c:pt idx="86662">
                  <c:v>38.340985995518203</c:v>
                </c:pt>
                <c:pt idx="86663">
                  <c:v>38.341119591606002</c:v>
                </c:pt>
                <c:pt idx="86664">
                  <c:v>38.341253187265998</c:v>
                </c:pt>
                <c:pt idx="86665">
                  <c:v>38.341386782498503</c:v>
                </c:pt>
                <c:pt idx="86666">
                  <c:v>38.341520377303297</c:v>
                </c:pt>
                <c:pt idx="86667">
                  <c:v>38.3416539716805</c:v>
                </c:pt>
                <c:pt idx="86668">
                  <c:v>38.341787565630099</c:v>
                </c:pt>
                <c:pt idx="86669">
                  <c:v>38.341921159152101</c:v>
                </c:pt>
                <c:pt idx="86670">
                  <c:v>38.342054752246398</c:v>
                </c:pt>
                <c:pt idx="86671">
                  <c:v>38.342188344913097</c:v>
                </c:pt>
                <c:pt idx="86672">
                  <c:v>38.342321937152299</c:v>
                </c:pt>
                <c:pt idx="86673">
                  <c:v>38.342455528963697</c:v>
                </c:pt>
                <c:pt idx="86674">
                  <c:v>38.342589120347597</c:v>
                </c:pt>
                <c:pt idx="86675">
                  <c:v>38.3427227113039</c:v>
                </c:pt>
                <c:pt idx="86676">
                  <c:v>38.342856301832498</c:v>
                </c:pt>
                <c:pt idx="86677">
                  <c:v>38.342989891933499</c:v>
                </c:pt>
                <c:pt idx="86678">
                  <c:v>38.343123481607002</c:v>
                </c:pt>
                <c:pt idx="86679">
                  <c:v>38.3432570708528</c:v>
                </c:pt>
                <c:pt idx="86680">
                  <c:v>38.343390659671002</c:v>
                </c:pt>
                <c:pt idx="86681">
                  <c:v>38.343524248061598</c:v>
                </c:pt>
                <c:pt idx="86682">
                  <c:v>38.343657836024597</c:v>
                </c:pt>
                <c:pt idx="86683">
                  <c:v>38.343791423559999</c:v>
                </c:pt>
                <c:pt idx="86684">
                  <c:v>38.343925010667803</c:v>
                </c:pt>
                <c:pt idx="86685">
                  <c:v>38.344058597347903</c:v>
                </c:pt>
                <c:pt idx="86686">
                  <c:v>38.344192183600498</c:v>
                </c:pt>
                <c:pt idx="86687">
                  <c:v>38.344325769425502</c:v>
                </c:pt>
                <c:pt idx="86688">
                  <c:v>38.344459354822902</c:v>
                </c:pt>
                <c:pt idx="86689">
                  <c:v>38.344592939792697</c:v>
                </c:pt>
                <c:pt idx="86690">
                  <c:v>38.344726524334902</c:v>
                </c:pt>
                <c:pt idx="86691">
                  <c:v>38.344860108449602</c:v>
                </c:pt>
                <c:pt idx="86692">
                  <c:v>38.344993692136597</c:v>
                </c:pt>
                <c:pt idx="86693">
                  <c:v>38.345127275396003</c:v>
                </c:pt>
                <c:pt idx="86694">
                  <c:v>38.345260858227903</c:v>
                </c:pt>
                <c:pt idx="86695">
                  <c:v>38.345394440632099</c:v>
                </c:pt>
                <c:pt idx="86696">
                  <c:v>38.345528022608804</c:v>
                </c:pt>
                <c:pt idx="86697">
                  <c:v>38.345661604157897</c:v>
                </c:pt>
                <c:pt idx="86698">
                  <c:v>38.3457951852794</c:v>
                </c:pt>
                <c:pt idx="86699">
                  <c:v>38.345928765973298</c:v>
                </c:pt>
                <c:pt idx="86700">
                  <c:v>38.346062346239698</c:v>
                </c:pt>
                <c:pt idx="86701">
                  <c:v>38.346195926078401</c:v>
                </c:pt>
                <c:pt idx="86702">
                  <c:v>38.346329505489599</c:v>
                </c:pt>
                <c:pt idx="86703">
                  <c:v>38.346463084473299</c:v>
                </c:pt>
                <c:pt idx="86704">
                  <c:v>38.346596663029302</c:v>
                </c:pt>
                <c:pt idx="86705">
                  <c:v>38.3467302411578</c:v>
                </c:pt>
                <c:pt idx="86706">
                  <c:v>38.346863818858701</c:v>
                </c:pt>
                <c:pt idx="86707">
                  <c:v>38.346997396131997</c:v>
                </c:pt>
                <c:pt idx="86708">
                  <c:v>38.347130972977702</c:v>
                </c:pt>
                <c:pt idx="86709">
                  <c:v>38.347264549395902</c:v>
                </c:pt>
                <c:pt idx="86710">
                  <c:v>38.347398125386597</c:v>
                </c:pt>
                <c:pt idx="86711">
                  <c:v>38.347531700949602</c:v>
                </c:pt>
                <c:pt idx="86712">
                  <c:v>38.347665276085102</c:v>
                </c:pt>
                <c:pt idx="86713">
                  <c:v>38.347798850793097</c:v>
                </c:pt>
                <c:pt idx="86714">
                  <c:v>38.347932425073402</c:v>
                </c:pt>
                <c:pt idx="86715">
                  <c:v>38.348065998926202</c:v>
                </c:pt>
                <c:pt idx="86716">
                  <c:v>38.348199572351497</c:v>
                </c:pt>
                <c:pt idx="86717">
                  <c:v>38.348333145349201</c:v>
                </c:pt>
                <c:pt idx="86718">
                  <c:v>38.348466717919301</c:v>
                </c:pt>
                <c:pt idx="86719">
                  <c:v>38.348600290061903</c:v>
                </c:pt>
                <c:pt idx="86720">
                  <c:v>38.348733861776999</c:v>
                </c:pt>
                <c:pt idx="86721">
                  <c:v>38.348867433064498</c:v>
                </c:pt>
                <c:pt idx="86722">
                  <c:v>38.3490010039244</c:v>
                </c:pt>
                <c:pt idx="86723">
                  <c:v>38.349134574356803</c:v>
                </c:pt>
                <c:pt idx="86724">
                  <c:v>38.349268144361602</c:v>
                </c:pt>
                <c:pt idx="86725">
                  <c:v>38.349401713938903</c:v>
                </c:pt>
                <c:pt idx="86726">
                  <c:v>38.349535283088699</c:v>
                </c:pt>
                <c:pt idx="86727">
                  <c:v>38.349668851810897</c:v>
                </c:pt>
                <c:pt idx="86728">
                  <c:v>38.349802420105497</c:v>
                </c:pt>
                <c:pt idx="86729">
                  <c:v>38.3499359879727</c:v>
                </c:pt>
                <c:pt idx="86730">
                  <c:v>38.350069555412297</c:v>
                </c:pt>
                <c:pt idx="86731">
                  <c:v>38.350203122424297</c:v>
                </c:pt>
                <c:pt idx="86732">
                  <c:v>38.350336689008799</c:v>
                </c:pt>
                <c:pt idx="86733">
                  <c:v>38.350470255165803</c:v>
                </c:pt>
                <c:pt idx="86734">
                  <c:v>38.350603820895202</c:v>
                </c:pt>
                <c:pt idx="86735">
                  <c:v>38.350737386197203</c:v>
                </c:pt>
                <c:pt idx="86736">
                  <c:v>38.350870951071499</c:v>
                </c:pt>
                <c:pt idx="86737">
                  <c:v>38.351004515518397</c:v>
                </c:pt>
                <c:pt idx="86738">
                  <c:v>38.351138079537698</c:v>
                </c:pt>
                <c:pt idx="86739">
                  <c:v>38.3512716431295</c:v>
                </c:pt>
                <c:pt idx="86740">
                  <c:v>38.351405206293798</c:v>
                </c:pt>
                <c:pt idx="86741">
                  <c:v>38.351538769030498</c:v>
                </c:pt>
                <c:pt idx="86742">
                  <c:v>38.351672331339799</c:v>
                </c:pt>
                <c:pt idx="86743">
                  <c:v>38.351805893221503</c:v>
                </c:pt>
                <c:pt idx="86744">
                  <c:v>38.351939454675701</c:v>
                </c:pt>
                <c:pt idx="86745">
                  <c:v>38.352073015702302</c:v>
                </c:pt>
                <c:pt idx="86746">
                  <c:v>38.352206576301498</c:v>
                </c:pt>
                <c:pt idx="86747">
                  <c:v>38.352340136473103</c:v>
                </c:pt>
                <c:pt idx="86748">
                  <c:v>38.352473696217203</c:v>
                </c:pt>
                <c:pt idx="86749">
                  <c:v>38.352607255533897</c:v>
                </c:pt>
                <c:pt idx="86750">
                  <c:v>38.352740814423001</c:v>
                </c:pt>
                <c:pt idx="86751">
                  <c:v>38.3528743728845</c:v>
                </c:pt>
                <c:pt idx="86752">
                  <c:v>38.353007930918601</c:v>
                </c:pt>
                <c:pt idx="86753">
                  <c:v>38.353141488525203</c:v>
                </c:pt>
                <c:pt idx="86754">
                  <c:v>38.353275045704301</c:v>
                </c:pt>
                <c:pt idx="86755">
                  <c:v>38.353408602455801</c:v>
                </c:pt>
                <c:pt idx="86756">
                  <c:v>38.353542158779902</c:v>
                </c:pt>
                <c:pt idx="86757">
                  <c:v>38.353675714676399</c:v>
                </c:pt>
                <c:pt idx="86758">
                  <c:v>38.353809270145497</c:v>
                </c:pt>
                <c:pt idx="86759">
                  <c:v>38.353942825187097</c:v>
                </c:pt>
                <c:pt idx="86760">
                  <c:v>38.3540763798011</c:v>
                </c:pt>
                <c:pt idx="86761">
                  <c:v>38.354209933987697</c:v>
                </c:pt>
                <c:pt idx="86762">
                  <c:v>38.354343487746704</c:v>
                </c:pt>
                <c:pt idx="86763">
                  <c:v>38.354477041078297</c:v>
                </c:pt>
                <c:pt idx="86764">
                  <c:v>38.3546105939824</c:v>
                </c:pt>
                <c:pt idx="86765">
                  <c:v>38.354744146458998</c:v>
                </c:pt>
                <c:pt idx="86766">
                  <c:v>38.354877698508098</c:v>
                </c:pt>
                <c:pt idx="86767">
                  <c:v>38.355011250129699</c:v>
                </c:pt>
                <c:pt idx="86768">
                  <c:v>38.355144801323803</c:v>
                </c:pt>
                <c:pt idx="86769">
                  <c:v>38.355278352090501</c:v>
                </c:pt>
                <c:pt idx="86770">
                  <c:v>38.355411902429601</c:v>
                </c:pt>
                <c:pt idx="86771">
                  <c:v>38.355545452341303</c:v>
                </c:pt>
                <c:pt idx="86772">
                  <c:v>38.3556790018255</c:v>
                </c:pt>
                <c:pt idx="86773">
                  <c:v>38.355812550882199</c:v>
                </c:pt>
                <c:pt idx="86774">
                  <c:v>38.355946099511399</c:v>
                </c:pt>
                <c:pt idx="86775">
                  <c:v>38.356079647713202</c:v>
                </c:pt>
                <c:pt idx="86776">
                  <c:v>38.356213195487499</c:v>
                </c:pt>
                <c:pt idx="86777">
                  <c:v>38.356346742834297</c:v>
                </c:pt>
                <c:pt idx="86778">
                  <c:v>38.356480289753598</c:v>
                </c:pt>
                <c:pt idx="86779">
                  <c:v>38.356613836245501</c:v>
                </c:pt>
                <c:pt idx="86780">
                  <c:v>38.356747382309898</c:v>
                </c:pt>
                <c:pt idx="86781">
                  <c:v>38.356880927946797</c:v>
                </c:pt>
                <c:pt idx="86782">
                  <c:v>38.357014473156198</c:v>
                </c:pt>
                <c:pt idx="86783">
                  <c:v>38.357148017938201</c:v>
                </c:pt>
                <c:pt idx="86784">
                  <c:v>38.357281562292698</c:v>
                </c:pt>
                <c:pt idx="86785">
                  <c:v>38.357415106219797</c:v>
                </c:pt>
                <c:pt idx="86786">
                  <c:v>38.357548649719398</c:v>
                </c:pt>
                <c:pt idx="86787">
                  <c:v>38.357682192791501</c:v>
                </c:pt>
                <c:pt idx="86788">
                  <c:v>38.357815735436198</c:v>
                </c:pt>
                <c:pt idx="86789">
                  <c:v>38.357949277653397</c:v>
                </c:pt>
                <c:pt idx="86790">
                  <c:v>38.358082819443197</c:v>
                </c:pt>
                <c:pt idx="86791">
                  <c:v>38.3582163608055</c:v>
                </c:pt>
                <c:pt idx="86792">
                  <c:v>38.358349901740397</c:v>
                </c:pt>
                <c:pt idx="86793">
                  <c:v>38.358483442247703</c:v>
                </c:pt>
                <c:pt idx="86794">
                  <c:v>38.358616982327703</c:v>
                </c:pt>
                <c:pt idx="86795">
                  <c:v>38.358750521980198</c:v>
                </c:pt>
                <c:pt idx="86796">
                  <c:v>38.358884061205202</c:v>
                </c:pt>
                <c:pt idx="86797">
                  <c:v>38.3590176000029</c:v>
                </c:pt>
                <c:pt idx="86798">
                  <c:v>38.359151138373001</c:v>
                </c:pt>
                <c:pt idx="86799">
                  <c:v>38.359284676315703</c:v>
                </c:pt>
                <c:pt idx="86800">
                  <c:v>38.359418213830999</c:v>
                </c:pt>
                <c:pt idx="86801">
                  <c:v>38.359551750918797</c:v>
                </c:pt>
                <c:pt idx="86802">
                  <c:v>38.359685287579197</c:v>
                </c:pt>
                <c:pt idx="86803">
                  <c:v>38.359818823812198</c:v>
                </c:pt>
                <c:pt idx="86804">
                  <c:v>38.359952359617701</c:v>
                </c:pt>
                <c:pt idx="86805">
                  <c:v>38.360085894995699</c:v>
                </c:pt>
                <c:pt idx="86806">
                  <c:v>38.360219429946397</c:v>
                </c:pt>
                <c:pt idx="86807">
                  <c:v>38.360352964469598</c:v>
                </c:pt>
                <c:pt idx="86808">
                  <c:v>38.3604864985654</c:v>
                </c:pt>
                <c:pt idx="86809">
                  <c:v>38.360620032233697</c:v>
                </c:pt>
                <c:pt idx="86810">
                  <c:v>38.360753565474603</c:v>
                </c:pt>
                <c:pt idx="86811">
                  <c:v>38.360887098288103</c:v>
                </c:pt>
                <c:pt idx="86812">
                  <c:v>38.361020630674197</c:v>
                </c:pt>
                <c:pt idx="86813">
                  <c:v>38.361154162632801</c:v>
                </c:pt>
                <c:pt idx="86814">
                  <c:v>38.361287694163998</c:v>
                </c:pt>
                <c:pt idx="86815">
                  <c:v>38.361421225267797</c:v>
                </c:pt>
                <c:pt idx="86816">
                  <c:v>38.361554755944198</c:v>
                </c:pt>
                <c:pt idx="86817">
                  <c:v>38.3616882861931</c:v>
                </c:pt>
                <c:pt idx="86818">
                  <c:v>38.361821816014597</c:v>
                </c:pt>
                <c:pt idx="86819">
                  <c:v>38.361955345408802</c:v>
                </c:pt>
                <c:pt idx="86820">
                  <c:v>38.362088874375502</c:v>
                </c:pt>
                <c:pt idx="86821">
                  <c:v>38.362222402914703</c:v>
                </c:pt>
                <c:pt idx="86822">
                  <c:v>38.362355931026599</c:v>
                </c:pt>
                <c:pt idx="86823">
                  <c:v>38.362489458711103</c:v>
                </c:pt>
                <c:pt idx="86824">
                  <c:v>38.362622985968102</c:v>
                </c:pt>
                <c:pt idx="86825">
                  <c:v>38.362756512797702</c:v>
                </c:pt>
                <c:pt idx="86826">
                  <c:v>38.362890039200003</c:v>
                </c:pt>
                <c:pt idx="86827">
                  <c:v>38.3630235651748</c:v>
                </c:pt>
                <c:pt idx="86828">
                  <c:v>38.363157090722197</c:v>
                </c:pt>
                <c:pt idx="86829">
                  <c:v>38.363290615842203</c:v>
                </c:pt>
                <c:pt idx="86830">
                  <c:v>38.363424140534804</c:v>
                </c:pt>
                <c:pt idx="86831">
                  <c:v>38.363557664800098</c:v>
                </c:pt>
                <c:pt idx="86832">
                  <c:v>38.363691188637901</c:v>
                </c:pt>
                <c:pt idx="86833">
                  <c:v>38.363824712048299</c:v>
                </c:pt>
                <c:pt idx="86834">
                  <c:v>38.363958235031298</c:v>
                </c:pt>
                <c:pt idx="86835">
                  <c:v>38.364091757586898</c:v>
                </c:pt>
                <c:pt idx="86836">
                  <c:v>38.3642252797152</c:v>
                </c:pt>
                <c:pt idx="86837">
                  <c:v>38.364358801416003</c:v>
                </c:pt>
                <c:pt idx="86838">
                  <c:v>38.364492322689401</c:v>
                </c:pt>
                <c:pt idx="86839">
                  <c:v>38.364625843535499</c:v>
                </c:pt>
                <c:pt idx="86840">
                  <c:v>38.3647593639542</c:v>
                </c:pt>
                <c:pt idx="86841">
                  <c:v>38.364892883945501</c:v>
                </c:pt>
                <c:pt idx="86842">
                  <c:v>38.365026403509397</c:v>
                </c:pt>
                <c:pt idx="86843">
                  <c:v>38.365159922645901</c:v>
                </c:pt>
                <c:pt idx="86844">
                  <c:v>38.365293441355</c:v>
                </c:pt>
                <c:pt idx="86845">
                  <c:v>38.3654269596367</c:v>
                </c:pt>
                <c:pt idx="86846">
                  <c:v>38.365560477491101</c:v>
                </c:pt>
                <c:pt idx="86847">
                  <c:v>38.365693994918097</c:v>
                </c:pt>
                <c:pt idx="86848">
                  <c:v>38.365827511917701</c:v>
                </c:pt>
                <c:pt idx="86849">
                  <c:v>38.365961028489998</c:v>
                </c:pt>
                <c:pt idx="86850">
                  <c:v>38.366094544634798</c:v>
                </c:pt>
                <c:pt idx="86851">
                  <c:v>38.366228060352299</c:v>
                </c:pt>
                <c:pt idx="86852">
                  <c:v>38.366361575642401</c:v>
                </c:pt>
                <c:pt idx="86853">
                  <c:v>38.366495090505197</c:v>
                </c:pt>
                <c:pt idx="86854">
                  <c:v>38.366628604940502</c:v>
                </c:pt>
                <c:pt idx="86855">
                  <c:v>38.3667621189486</c:v>
                </c:pt>
                <c:pt idx="86856">
                  <c:v>38.3668956325292</c:v>
                </c:pt>
                <c:pt idx="86857">
                  <c:v>38.367029145682501</c:v>
                </c:pt>
                <c:pt idx="86858">
                  <c:v>38.367162658408397</c:v>
                </c:pt>
                <c:pt idx="86859">
                  <c:v>38.367296170706901</c:v>
                </c:pt>
                <c:pt idx="86860">
                  <c:v>38.367429682578098</c:v>
                </c:pt>
                <c:pt idx="86861">
                  <c:v>38.367563194021997</c:v>
                </c:pt>
                <c:pt idx="86862">
                  <c:v>38.367696705038398</c:v>
                </c:pt>
                <c:pt idx="86863">
                  <c:v>38.3678302156275</c:v>
                </c:pt>
                <c:pt idx="86864">
                  <c:v>38.367963725789302</c:v>
                </c:pt>
                <c:pt idx="86865">
                  <c:v>38.368097235523699</c:v>
                </c:pt>
                <c:pt idx="86866">
                  <c:v>38.368230744830797</c:v>
                </c:pt>
                <c:pt idx="86867">
                  <c:v>38.368364253710503</c:v>
                </c:pt>
                <c:pt idx="86868">
                  <c:v>38.368497762162797</c:v>
                </c:pt>
                <c:pt idx="86869">
                  <c:v>38.368631270187798</c:v>
                </c:pt>
                <c:pt idx="86870">
                  <c:v>38.368764777785501</c:v>
                </c:pt>
                <c:pt idx="86871">
                  <c:v>38.368898284955797</c:v>
                </c:pt>
                <c:pt idx="86872">
                  <c:v>38.369031791698703</c:v>
                </c:pt>
                <c:pt idx="86873">
                  <c:v>38.369165298014401</c:v>
                </c:pt>
                <c:pt idx="86874">
                  <c:v>38.369298803902701</c:v>
                </c:pt>
                <c:pt idx="86875">
                  <c:v>38.369432309363603</c:v>
                </c:pt>
                <c:pt idx="86876">
                  <c:v>38.369565814397198</c:v>
                </c:pt>
                <c:pt idx="86877">
                  <c:v>38.369699319003502</c:v>
                </c:pt>
                <c:pt idx="86878">
                  <c:v>38.369832823182399</c:v>
                </c:pt>
                <c:pt idx="86879">
                  <c:v>38.369966326933998</c:v>
                </c:pt>
                <c:pt idx="86880">
                  <c:v>38.370099830258198</c:v>
                </c:pt>
                <c:pt idx="86881">
                  <c:v>38.370233333155198</c:v>
                </c:pt>
                <c:pt idx="86882">
                  <c:v>38.3703668356248</c:v>
                </c:pt>
                <c:pt idx="86883">
                  <c:v>38.370500337667004</c:v>
                </c:pt>
                <c:pt idx="86884">
                  <c:v>38.370633839282</c:v>
                </c:pt>
                <c:pt idx="86885">
                  <c:v>38.370767340469598</c:v>
                </c:pt>
                <c:pt idx="86886">
                  <c:v>38.370900841229897</c:v>
                </c:pt>
                <c:pt idx="86887">
                  <c:v>38.371034341562797</c:v>
                </c:pt>
                <c:pt idx="86888">
                  <c:v>38.371167841468498</c:v>
                </c:pt>
                <c:pt idx="86889">
                  <c:v>38.3713013409468</c:v>
                </c:pt>
                <c:pt idx="86890">
                  <c:v>38.371434839997796</c:v>
                </c:pt>
                <c:pt idx="86891">
                  <c:v>38.371568338621401</c:v>
                </c:pt>
                <c:pt idx="86892">
                  <c:v>38.371701836817799</c:v>
                </c:pt>
                <c:pt idx="86893">
                  <c:v>38.371835334586898</c:v>
                </c:pt>
                <c:pt idx="86894">
                  <c:v>38.371968831928598</c:v>
                </c:pt>
                <c:pt idx="86895">
                  <c:v>38.372102328842999</c:v>
                </c:pt>
                <c:pt idx="86896">
                  <c:v>38.372235825330101</c:v>
                </c:pt>
                <c:pt idx="86897">
                  <c:v>38.372369321389897</c:v>
                </c:pt>
                <c:pt idx="86898">
                  <c:v>38.372502817022401</c:v>
                </c:pt>
                <c:pt idx="86899">
                  <c:v>38.372636312227598</c:v>
                </c:pt>
                <c:pt idx="86900">
                  <c:v>38.372769807005398</c:v>
                </c:pt>
                <c:pt idx="86901">
                  <c:v>38.372903301355997</c:v>
                </c:pt>
                <c:pt idx="86902">
                  <c:v>38.373036795279297</c:v>
                </c:pt>
                <c:pt idx="86903">
                  <c:v>38.373170288775199</c:v>
                </c:pt>
                <c:pt idx="86904">
                  <c:v>38.373303781843902</c:v>
                </c:pt>
                <c:pt idx="86905">
                  <c:v>38.373437274485298</c:v>
                </c:pt>
                <c:pt idx="86906">
                  <c:v>38.373570766699302</c:v>
                </c:pt>
                <c:pt idx="86907">
                  <c:v>38.3737042584861</c:v>
                </c:pt>
                <c:pt idx="86908">
                  <c:v>38.373837749845599</c:v>
                </c:pt>
                <c:pt idx="86909">
                  <c:v>38.373971240777799</c:v>
                </c:pt>
                <c:pt idx="86910">
                  <c:v>38.3741047312826</c:v>
                </c:pt>
                <c:pt idx="86911">
                  <c:v>38.374238221360201</c:v>
                </c:pt>
                <c:pt idx="86912">
                  <c:v>38.374371711010497</c:v>
                </c:pt>
                <c:pt idx="86913">
                  <c:v>38.3745052002336</c:v>
                </c:pt>
                <c:pt idx="86914">
                  <c:v>38.374638689029297</c:v>
                </c:pt>
                <c:pt idx="86915">
                  <c:v>38.374772177397702</c:v>
                </c:pt>
                <c:pt idx="86916">
                  <c:v>38.3749056653389</c:v>
                </c:pt>
                <c:pt idx="86917">
                  <c:v>38.3750391528528</c:v>
                </c:pt>
                <c:pt idx="86918">
                  <c:v>38.3751726399394</c:v>
                </c:pt>
                <c:pt idx="86919">
                  <c:v>38.375306126598701</c:v>
                </c:pt>
                <c:pt idx="86920">
                  <c:v>38.375439612830696</c:v>
                </c:pt>
                <c:pt idx="86921">
                  <c:v>38.375573098635499</c:v>
                </c:pt>
                <c:pt idx="86922">
                  <c:v>38.375706584012903</c:v>
                </c:pt>
                <c:pt idx="86923">
                  <c:v>38.3758400689632</c:v>
                </c:pt>
                <c:pt idx="86924">
                  <c:v>38.375973553486098</c:v>
                </c:pt>
                <c:pt idx="86925">
                  <c:v>38.376107037581797</c:v>
                </c:pt>
                <c:pt idx="86926">
                  <c:v>38.376240521250097</c:v>
                </c:pt>
                <c:pt idx="86927">
                  <c:v>38.376374004491304</c:v>
                </c:pt>
                <c:pt idx="86928">
                  <c:v>38.376507487305098</c:v>
                </c:pt>
                <c:pt idx="86929">
                  <c:v>38.376640969691699</c:v>
                </c:pt>
                <c:pt idx="86930">
                  <c:v>38.376774451651002</c:v>
                </c:pt>
                <c:pt idx="86931">
                  <c:v>38.376907933183098</c:v>
                </c:pt>
                <c:pt idx="86932">
                  <c:v>38.377041414287902</c:v>
                </c:pt>
                <c:pt idx="86933">
                  <c:v>38.3771748949654</c:v>
                </c:pt>
                <c:pt idx="86934">
                  <c:v>38.377308375215698</c:v>
                </c:pt>
                <c:pt idx="86935">
                  <c:v>38.377441855038697</c:v>
                </c:pt>
                <c:pt idx="86936">
                  <c:v>38.377575334434503</c:v>
                </c:pt>
                <c:pt idx="86937">
                  <c:v>38.377708813402997</c:v>
                </c:pt>
                <c:pt idx="86938">
                  <c:v>38.377842291944198</c:v>
                </c:pt>
                <c:pt idx="86939">
                  <c:v>38.3779757700582</c:v>
                </c:pt>
                <c:pt idx="86940">
                  <c:v>38.378109247744902</c:v>
                </c:pt>
                <c:pt idx="86941">
                  <c:v>38.378242725004398</c:v>
                </c:pt>
                <c:pt idx="86942">
                  <c:v>38.378376201836701</c:v>
                </c:pt>
                <c:pt idx="86943">
                  <c:v>38.378509678241699</c:v>
                </c:pt>
                <c:pt idx="86944">
                  <c:v>38.378643154219397</c:v>
                </c:pt>
                <c:pt idx="86945">
                  <c:v>38.378776629769902</c:v>
                </c:pt>
                <c:pt idx="86946">
                  <c:v>38.378910104893201</c:v>
                </c:pt>
                <c:pt idx="86947">
                  <c:v>38.379043579589201</c:v>
                </c:pt>
                <c:pt idx="86948">
                  <c:v>38.379177053858001</c:v>
                </c:pt>
                <c:pt idx="86949">
                  <c:v>38.379310527699602</c:v>
                </c:pt>
                <c:pt idx="86950">
                  <c:v>38.379444001113903</c:v>
                </c:pt>
                <c:pt idx="86951">
                  <c:v>38.379577474100898</c:v>
                </c:pt>
                <c:pt idx="86952">
                  <c:v>38.379710946660801</c:v>
                </c:pt>
                <c:pt idx="86953">
                  <c:v>38.379844418793397</c:v>
                </c:pt>
                <c:pt idx="86954">
                  <c:v>38.379977890498701</c:v>
                </c:pt>
                <c:pt idx="86955">
                  <c:v>38.380111361776898</c:v>
                </c:pt>
                <c:pt idx="86956">
                  <c:v>38.380244832627803</c:v>
                </c:pt>
                <c:pt idx="86957">
                  <c:v>38.380378303051401</c:v>
                </c:pt>
                <c:pt idx="86958">
                  <c:v>38.3805117730479</c:v>
                </c:pt>
                <c:pt idx="86959">
                  <c:v>38.380645242617099</c:v>
                </c:pt>
                <c:pt idx="86960">
                  <c:v>38.380778711759099</c:v>
                </c:pt>
                <c:pt idx="86961">
                  <c:v>38.380912180473899</c:v>
                </c:pt>
                <c:pt idx="86962">
                  <c:v>38.3810456487615</c:v>
                </c:pt>
                <c:pt idx="86963">
                  <c:v>38.381179116621801</c:v>
                </c:pt>
                <c:pt idx="86964">
                  <c:v>38.381312584054903</c:v>
                </c:pt>
                <c:pt idx="86965">
                  <c:v>38.381446051060799</c:v>
                </c:pt>
                <c:pt idx="86966">
                  <c:v>38.381579517639501</c:v>
                </c:pt>
                <c:pt idx="86967">
                  <c:v>38.381712983790997</c:v>
                </c:pt>
                <c:pt idx="86968">
                  <c:v>38.381846449515201</c:v>
                </c:pt>
                <c:pt idx="86969">
                  <c:v>38.381979914812298</c:v>
                </c:pt>
                <c:pt idx="86970">
                  <c:v>38.382113379682103</c:v>
                </c:pt>
                <c:pt idx="86971">
                  <c:v>38.382246844124701</c:v>
                </c:pt>
                <c:pt idx="86972">
                  <c:v>38.382380308140199</c:v>
                </c:pt>
                <c:pt idx="86973">
                  <c:v>38.382513771728398</c:v>
                </c:pt>
                <c:pt idx="86974">
                  <c:v>38.382647234889397</c:v>
                </c:pt>
                <c:pt idx="86975">
                  <c:v>38.382780697623197</c:v>
                </c:pt>
                <c:pt idx="86976">
                  <c:v>38.382914159929797</c:v>
                </c:pt>
                <c:pt idx="86977">
                  <c:v>38.383047621809197</c:v>
                </c:pt>
                <c:pt idx="86978">
                  <c:v>38.383181083261398</c:v>
                </c:pt>
                <c:pt idx="86979">
                  <c:v>38.383314544286399</c:v>
                </c:pt>
                <c:pt idx="86980">
                  <c:v>38.383448004884201</c:v>
                </c:pt>
                <c:pt idx="86981">
                  <c:v>38.383581465054803</c:v>
                </c:pt>
                <c:pt idx="86982">
                  <c:v>38.383714924798198</c:v>
                </c:pt>
                <c:pt idx="86983">
                  <c:v>38.383848384114401</c:v>
                </c:pt>
                <c:pt idx="86984">
                  <c:v>38.383981843003397</c:v>
                </c:pt>
                <c:pt idx="86985">
                  <c:v>38.3841153014653</c:v>
                </c:pt>
                <c:pt idx="86986">
                  <c:v>38.384248759499897</c:v>
                </c:pt>
                <c:pt idx="86987">
                  <c:v>38.384382217107401</c:v>
                </c:pt>
                <c:pt idx="86988">
                  <c:v>38.384515674287698</c:v>
                </c:pt>
                <c:pt idx="86989">
                  <c:v>38.384649131040803</c:v>
                </c:pt>
                <c:pt idx="86990">
                  <c:v>38.384782587366701</c:v>
                </c:pt>
                <c:pt idx="86991">
                  <c:v>38.384916043265399</c:v>
                </c:pt>
                <c:pt idx="86992">
                  <c:v>38.385049498736997</c:v>
                </c:pt>
                <c:pt idx="86993">
                  <c:v>38.385182953781303</c:v>
                </c:pt>
                <c:pt idx="86994">
                  <c:v>38.385316408398502</c:v>
                </c:pt>
                <c:pt idx="86995">
                  <c:v>38.385449862588501</c:v>
                </c:pt>
                <c:pt idx="86996">
                  <c:v>38.385583316351401</c:v>
                </c:pt>
                <c:pt idx="86997">
                  <c:v>38.385716769687001</c:v>
                </c:pt>
                <c:pt idx="86998">
                  <c:v>38.385850222595501</c:v>
                </c:pt>
                <c:pt idx="86999">
                  <c:v>38.385983675076901</c:v>
                </c:pt>
                <c:pt idx="87000">
                  <c:v>38.386117127131001</c:v>
                </c:pt>
                <c:pt idx="87001">
                  <c:v>38.386250578758002</c:v>
                </c:pt>
                <c:pt idx="87002">
                  <c:v>38.386384029957803</c:v>
                </c:pt>
                <c:pt idx="87003">
                  <c:v>38.386517480730497</c:v>
                </c:pt>
                <c:pt idx="87004">
                  <c:v>38.386650931075998</c:v>
                </c:pt>
                <c:pt idx="87005">
                  <c:v>38.3867843809943</c:v>
                </c:pt>
                <c:pt idx="87006">
                  <c:v>38.386917830485501</c:v>
                </c:pt>
                <c:pt idx="87007">
                  <c:v>38.387051279549503</c:v>
                </c:pt>
                <c:pt idx="87008">
                  <c:v>38.387184728186298</c:v>
                </c:pt>
                <c:pt idx="87009">
                  <c:v>38.387318176396001</c:v>
                </c:pt>
                <c:pt idx="87010">
                  <c:v>38.387451624178503</c:v>
                </c:pt>
                <c:pt idx="87011">
                  <c:v>38.387585071533898</c:v>
                </c:pt>
                <c:pt idx="87012">
                  <c:v>38.387718518462201</c:v>
                </c:pt>
                <c:pt idx="87013">
                  <c:v>38.387851964963197</c:v>
                </c:pt>
                <c:pt idx="87014">
                  <c:v>38.387985411037199</c:v>
                </c:pt>
                <c:pt idx="87015">
                  <c:v>38.388118856683903</c:v>
                </c:pt>
                <c:pt idx="87016">
                  <c:v>38.388252301903599</c:v>
                </c:pt>
                <c:pt idx="87017">
                  <c:v>38.388385746696002</c:v>
                </c:pt>
                <c:pt idx="87018">
                  <c:v>38.388519191061398</c:v>
                </c:pt>
                <c:pt idx="87019">
                  <c:v>38.388652634999602</c:v>
                </c:pt>
                <c:pt idx="87020">
                  <c:v>38.388786078510599</c:v>
                </c:pt>
                <c:pt idx="87021">
                  <c:v>38.388919521594502</c:v>
                </c:pt>
                <c:pt idx="87022">
                  <c:v>38.389052964251299</c:v>
                </c:pt>
                <c:pt idx="87023">
                  <c:v>38.389186406480903</c:v>
                </c:pt>
                <c:pt idx="87024">
                  <c:v>38.389319848283399</c:v>
                </c:pt>
                <c:pt idx="87025">
                  <c:v>38.389453289658803</c:v>
                </c:pt>
                <c:pt idx="87026">
                  <c:v>38.389586730607</c:v>
                </c:pt>
                <c:pt idx="87027">
                  <c:v>38.389720171128097</c:v>
                </c:pt>
                <c:pt idx="87028">
                  <c:v>38.389853611222101</c:v>
                </c:pt>
                <c:pt idx="87029">
                  <c:v>38.389987050888898</c:v>
                </c:pt>
                <c:pt idx="87030">
                  <c:v>38.390120490128602</c:v>
                </c:pt>
                <c:pt idx="87031">
                  <c:v>38.390253928941199</c:v>
                </c:pt>
                <c:pt idx="87032">
                  <c:v>38.390387367326703</c:v>
                </c:pt>
                <c:pt idx="87033">
                  <c:v>38.390520805285</c:v>
                </c:pt>
                <c:pt idx="87034">
                  <c:v>38.390654242816197</c:v>
                </c:pt>
                <c:pt idx="87035">
                  <c:v>38.390787679920301</c:v>
                </c:pt>
                <c:pt idx="87036">
                  <c:v>38.390921116597198</c:v>
                </c:pt>
                <c:pt idx="87037">
                  <c:v>38.391054552847102</c:v>
                </c:pt>
                <c:pt idx="87038">
                  <c:v>38.391187988669799</c:v>
                </c:pt>
                <c:pt idx="87039">
                  <c:v>38.391321424065403</c:v>
                </c:pt>
                <c:pt idx="87040">
                  <c:v>38.3914548590339</c:v>
                </c:pt>
                <c:pt idx="87041">
                  <c:v>38.391588293575303</c:v>
                </c:pt>
                <c:pt idx="87042">
                  <c:v>38.3917217276896</c:v>
                </c:pt>
                <c:pt idx="87043">
                  <c:v>38.391855161376697</c:v>
                </c:pt>
                <c:pt idx="87044">
                  <c:v>38.3919885946368</c:v>
                </c:pt>
                <c:pt idx="87045">
                  <c:v>38.392122027469703</c:v>
                </c:pt>
                <c:pt idx="87046">
                  <c:v>38.392255459875599</c:v>
                </c:pt>
                <c:pt idx="87047">
                  <c:v>38.392388891854303</c:v>
                </c:pt>
                <c:pt idx="87048">
                  <c:v>38.392522323405899</c:v>
                </c:pt>
                <c:pt idx="87049">
                  <c:v>38.392655754530402</c:v>
                </c:pt>
                <c:pt idx="87050">
                  <c:v>38.392789185227898</c:v>
                </c:pt>
                <c:pt idx="87051">
                  <c:v>38.3929226154982</c:v>
                </c:pt>
                <c:pt idx="87052">
                  <c:v>38.393056045341403</c:v>
                </c:pt>
                <c:pt idx="87053">
                  <c:v>38.393189474757499</c:v>
                </c:pt>
                <c:pt idx="87054">
                  <c:v>38.393322903746601</c:v>
                </c:pt>
                <c:pt idx="87055">
                  <c:v>38.393456332308503</c:v>
                </c:pt>
                <c:pt idx="87056">
                  <c:v>38.393589760443398</c:v>
                </c:pt>
                <c:pt idx="87057">
                  <c:v>38.3937231881511</c:v>
                </c:pt>
                <c:pt idx="87058">
                  <c:v>38.393856615431801</c:v>
                </c:pt>
                <c:pt idx="87059">
                  <c:v>38.393990042285303</c:v>
                </c:pt>
                <c:pt idx="87060">
                  <c:v>38.394123468711797</c:v>
                </c:pt>
                <c:pt idx="87061">
                  <c:v>38.394256894711198</c:v>
                </c:pt>
                <c:pt idx="87062">
                  <c:v>38.394390320283499</c:v>
                </c:pt>
                <c:pt idx="87063">
                  <c:v>38.394523745428799</c:v>
                </c:pt>
                <c:pt idx="87064">
                  <c:v>38.3946571701469</c:v>
                </c:pt>
                <c:pt idx="87065">
                  <c:v>38.394790594438</c:v>
                </c:pt>
                <c:pt idx="87066">
                  <c:v>38.394924018302</c:v>
                </c:pt>
                <c:pt idx="87067">
                  <c:v>38.395057441738899</c:v>
                </c:pt>
                <c:pt idx="87068">
                  <c:v>38.395190864748699</c:v>
                </c:pt>
                <c:pt idx="87069">
                  <c:v>38.395324287331498</c:v>
                </c:pt>
                <c:pt idx="87070">
                  <c:v>38.395457709487196</c:v>
                </c:pt>
                <c:pt idx="87071">
                  <c:v>38.395591131215802</c:v>
                </c:pt>
                <c:pt idx="87072">
                  <c:v>38.395724552517301</c:v>
                </c:pt>
                <c:pt idx="87073">
                  <c:v>38.395857973391799</c:v>
                </c:pt>
                <c:pt idx="87074">
                  <c:v>38.395991393839203</c:v>
                </c:pt>
                <c:pt idx="87075">
                  <c:v>38.396124813859601</c:v>
                </c:pt>
                <c:pt idx="87076">
                  <c:v>38.396258233452798</c:v>
                </c:pt>
                <c:pt idx="87077">
                  <c:v>38.396391652619002</c:v>
                </c:pt>
                <c:pt idx="87078">
                  <c:v>38.396525071358198</c:v>
                </c:pt>
                <c:pt idx="87079">
                  <c:v>38.396658489670301</c:v>
                </c:pt>
                <c:pt idx="87080">
                  <c:v>38.396791907555297</c:v>
                </c:pt>
                <c:pt idx="87081">
                  <c:v>38.396925325013299</c:v>
                </c:pt>
                <c:pt idx="87082">
                  <c:v>38.397058742044202</c:v>
                </c:pt>
                <c:pt idx="87083">
                  <c:v>38.397192158647997</c:v>
                </c:pt>
                <c:pt idx="87084">
                  <c:v>38.397325574824798</c:v>
                </c:pt>
                <c:pt idx="87085">
                  <c:v>38.397458990574599</c:v>
                </c:pt>
                <c:pt idx="87086">
                  <c:v>38.397592405897299</c:v>
                </c:pt>
                <c:pt idx="87087">
                  <c:v>38.3977258207929</c:v>
                </c:pt>
                <c:pt idx="87088">
                  <c:v>38.3978592352615</c:v>
                </c:pt>
                <c:pt idx="87089">
                  <c:v>38.397992649302999</c:v>
                </c:pt>
                <c:pt idx="87090">
                  <c:v>38.398126062917498</c:v>
                </c:pt>
                <c:pt idx="87091">
                  <c:v>38.398259476104997</c:v>
                </c:pt>
                <c:pt idx="87092">
                  <c:v>38.398392888865402</c:v>
                </c:pt>
                <c:pt idx="87093">
                  <c:v>38.3985263011988</c:v>
                </c:pt>
                <c:pt idx="87094">
                  <c:v>38.398659713105097</c:v>
                </c:pt>
                <c:pt idx="87095">
                  <c:v>38.398793124584401</c:v>
                </c:pt>
                <c:pt idx="87096">
                  <c:v>38.398926535636598</c:v>
                </c:pt>
                <c:pt idx="87097">
                  <c:v>38.399059946261801</c:v>
                </c:pt>
                <c:pt idx="87098">
                  <c:v>38.399193356460003</c:v>
                </c:pt>
                <c:pt idx="87099">
                  <c:v>38.399326766231198</c:v>
                </c:pt>
                <c:pt idx="87100">
                  <c:v>38.3994601755753</c:v>
                </c:pt>
                <c:pt idx="87101">
                  <c:v>38.399593584492301</c:v>
                </c:pt>
                <c:pt idx="87102">
                  <c:v>38.399726992982401</c:v>
                </c:pt>
                <c:pt idx="87103">
                  <c:v>38.399860401045402</c:v>
                </c:pt>
                <c:pt idx="87104">
                  <c:v>38.399993808681401</c:v>
                </c:pt>
                <c:pt idx="87105">
                  <c:v>38.4001272158904</c:v>
                </c:pt>
                <c:pt idx="87106">
                  <c:v>38.400260622672299</c:v>
                </c:pt>
                <c:pt idx="87107">
                  <c:v>38.400394029027197</c:v>
                </c:pt>
                <c:pt idx="87108">
                  <c:v>38.400527434955102</c:v>
                </c:pt>
                <c:pt idx="87109">
                  <c:v>38.400660840455998</c:v>
                </c:pt>
                <c:pt idx="87110">
                  <c:v>38.400794245529902</c:v>
                </c:pt>
                <c:pt idx="87111">
                  <c:v>38.400927650176698</c:v>
                </c:pt>
                <c:pt idx="87112">
                  <c:v>38.4010610543965</c:v>
                </c:pt>
                <c:pt idx="87113">
                  <c:v>38.401194458189302</c:v>
                </c:pt>
                <c:pt idx="87114">
                  <c:v>38.401327861555103</c:v>
                </c:pt>
                <c:pt idx="87115">
                  <c:v>38.401461264493904</c:v>
                </c:pt>
                <c:pt idx="87116">
                  <c:v>38.401594667005703</c:v>
                </c:pt>
                <c:pt idx="87117">
                  <c:v>38.401728069090403</c:v>
                </c:pt>
                <c:pt idx="87118">
                  <c:v>38.401861470748202</c:v>
                </c:pt>
                <c:pt idx="87119">
                  <c:v>38.4019948719789</c:v>
                </c:pt>
                <c:pt idx="87120">
                  <c:v>38.402128272782697</c:v>
                </c:pt>
                <c:pt idx="87121">
                  <c:v>38.402261673159401</c:v>
                </c:pt>
                <c:pt idx="87122">
                  <c:v>38.402395073109197</c:v>
                </c:pt>
                <c:pt idx="87123">
                  <c:v>38.4025284726319</c:v>
                </c:pt>
                <c:pt idx="87124">
                  <c:v>38.402661871727602</c:v>
                </c:pt>
                <c:pt idx="87125">
                  <c:v>38.402795270396297</c:v>
                </c:pt>
                <c:pt idx="87126">
                  <c:v>38.402928668638097</c:v>
                </c:pt>
                <c:pt idx="87127">
                  <c:v>38.403062066452797</c:v>
                </c:pt>
                <c:pt idx="87128">
                  <c:v>38.403195463840603</c:v>
                </c:pt>
                <c:pt idx="87129">
                  <c:v>38.403328860801302</c:v>
                </c:pt>
                <c:pt idx="87130">
                  <c:v>38.4034622573351</c:v>
                </c:pt>
                <c:pt idx="87131">
                  <c:v>38.403595653441798</c:v>
                </c:pt>
                <c:pt idx="87132">
                  <c:v>38.403729049121601</c:v>
                </c:pt>
                <c:pt idx="87133">
                  <c:v>38.403862444374397</c:v>
                </c:pt>
                <c:pt idx="87134">
                  <c:v>38.403995839200199</c:v>
                </c:pt>
                <c:pt idx="87135">
                  <c:v>38.4041292335991</c:v>
                </c:pt>
                <c:pt idx="87136">
                  <c:v>38.404262627570901</c:v>
                </c:pt>
                <c:pt idx="87137">
                  <c:v>38.404396021115701</c:v>
                </c:pt>
                <c:pt idx="87138">
                  <c:v>38.4045294142336</c:v>
                </c:pt>
                <c:pt idx="87139">
                  <c:v>38.404662806924499</c:v>
                </c:pt>
                <c:pt idx="87140">
                  <c:v>38.404796199188397</c:v>
                </c:pt>
                <c:pt idx="87141">
                  <c:v>38.4049295910254</c:v>
                </c:pt>
                <c:pt idx="87142">
                  <c:v>38.405062982435297</c:v>
                </c:pt>
                <c:pt idx="87143">
                  <c:v>38.405196373418299</c:v>
                </c:pt>
                <c:pt idx="87144">
                  <c:v>38.4053297639744</c:v>
                </c:pt>
                <c:pt idx="87145">
                  <c:v>38.405463154103401</c:v>
                </c:pt>
                <c:pt idx="87146">
                  <c:v>38.405596543805501</c:v>
                </c:pt>
                <c:pt idx="87147">
                  <c:v>38.4057299330806</c:v>
                </c:pt>
                <c:pt idx="87148">
                  <c:v>38.405863321928699</c:v>
                </c:pt>
                <c:pt idx="87149">
                  <c:v>38.405996710349903</c:v>
                </c:pt>
                <c:pt idx="87150">
                  <c:v>38.4061300983441</c:v>
                </c:pt>
                <c:pt idx="87151">
                  <c:v>38.406263485911403</c:v>
                </c:pt>
                <c:pt idx="87152">
                  <c:v>38.406396873051698</c:v>
                </c:pt>
                <c:pt idx="87153">
                  <c:v>38.406530259764999</c:v>
                </c:pt>
                <c:pt idx="87154">
                  <c:v>38.406663646051399</c:v>
                </c:pt>
                <c:pt idx="87155">
                  <c:v>38.406797031910799</c:v>
                </c:pt>
                <c:pt idx="87156">
                  <c:v>38.406930417343197</c:v>
                </c:pt>
                <c:pt idx="87157">
                  <c:v>38.407063802348702</c:v>
                </c:pt>
                <c:pt idx="87158">
                  <c:v>38.407197186927299</c:v>
                </c:pt>
                <c:pt idx="87159">
                  <c:v>38.407330571078901</c:v>
                </c:pt>
                <c:pt idx="87160">
                  <c:v>38.407463954803497</c:v>
                </c:pt>
                <c:pt idx="87161">
                  <c:v>38.407597338101198</c:v>
                </c:pt>
                <c:pt idx="87162">
                  <c:v>38.407730720971998</c:v>
                </c:pt>
                <c:pt idx="87163">
                  <c:v>38.407864103415797</c:v>
                </c:pt>
                <c:pt idx="87164">
                  <c:v>38.407997485432603</c:v>
                </c:pt>
                <c:pt idx="87165">
                  <c:v>38.4081308670225</c:v>
                </c:pt>
                <c:pt idx="87166">
                  <c:v>38.408264248185503</c:v>
                </c:pt>
                <c:pt idx="87167">
                  <c:v>38.408397628921499</c:v>
                </c:pt>
                <c:pt idx="87168">
                  <c:v>38.4085310092306</c:v>
                </c:pt>
                <c:pt idx="87169">
                  <c:v>38.408664389112701</c:v>
                </c:pt>
                <c:pt idx="87170">
                  <c:v>38.408797768568</c:v>
                </c:pt>
                <c:pt idx="87171">
                  <c:v>38.408931147596199</c:v>
                </c:pt>
                <c:pt idx="87172">
                  <c:v>38.409064526197596</c:v>
                </c:pt>
                <c:pt idx="87173">
                  <c:v>38.409197904372</c:v>
                </c:pt>
                <c:pt idx="87174">
                  <c:v>38.409331282119403</c:v>
                </c:pt>
                <c:pt idx="87175">
                  <c:v>38.409464659439998</c:v>
                </c:pt>
                <c:pt idx="87176">
                  <c:v>38.409598036333598</c:v>
                </c:pt>
                <c:pt idx="87177">
                  <c:v>38.409731412800298</c:v>
                </c:pt>
                <c:pt idx="87178">
                  <c:v>38.409864788840103</c:v>
                </c:pt>
                <c:pt idx="87179">
                  <c:v>38.409998164452901</c:v>
                </c:pt>
                <c:pt idx="87180">
                  <c:v>38.410131539638797</c:v>
                </c:pt>
                <c:pt idx="87181">
                  <c:v>38.4102649143978</c:v>
                </c:pt>
                <c:pt idx="87182">
                  <c:v>38.410398288729901</c:v>
                </c:pt>
                <c:pt idx="87183">
                  <c:v>38.410531662635002</c:v>
                </c:pt>
                <c:pt idx="87184">
                  <c:v>38.410665036113301</c:v>
                </c:pt>
                <c:pt idx="87185">
                  <c:v>38.410798409164599</c:v>
                </c:pt>
                <c:pt idx="87186">
                  <c:v>38.410931781789003</c:v>
                </c:pt>
                <c:pt idx="87187">
                  <c:v>38.411065153986499</c:v>
                </c:pt>
                <c:pt idx="87188">
                  <c:v>38.411198525757101</c:v>
                </c:pt>
                <c:pt idx="87189">
                  <c:v>38.411331897100702</c:v>
                </c:pt>
                <c:pt idx="87190">
                  <c:v>38.411465268017501</c:v>
                </c:pt>
                <c:pt idx="87191">
                  <c:v>38.4115986385073</c:v>
                </c:pt>
                <c:pt idx="87192">
                  <c:v>38.411732008570297</c:v>
                </c:pt>
                <c:pt idx="87193">
                  <c:v>38.411865378206301</c:v>
                </c:pt>
                <c:pt idx="87194">
                  <c:v>38.411998747415403</c:v>
                </c:pt>
                <c:pt idx="87195">
                  <c:v>38.412132116197697</c:v>
                </c:pt>
                <c:pt idx="87196">
                  <c:v>38.412265484552996</c:v>
                </c:pt>
                <c:pt idx="87197">
                  <c:v>38.412398852481402</c:v>
                </c:pt>
                <c:pt idx="87198">
                  <c:v>38.4125322199829</c:v>
                </c:pt>
                <c:pt idx="87199">
                  <c:v>38.412665587057603</c:v>
                </c:pt>
                <c:pt idx="87200">
                  <c:v>38.412798953705298</c:v>
                </c:pt>
                <c:pt idx="87201">
                  <c:v>38.412932319926099</c:v>
                </c:pt>
                <c:pt idx="87202">
                  <c:v>38.413065685720099</c:v>
                </c:pt>
                <c:pt idx="87203">
                  <c:v>38.413199051087098</c:v>
                </c:pt>
                <c:pt idx="87204">
                  <c:v>38.413332416027302</c:v>
                </c:pt>
                <c:pt idx="87205">
                  <c:v>38.413465780540598</c:v>
                </c:pt>
                <c:pt idx="87206">
                  <c:v>38.413599144627</c:v>
                </c:pt>
                <c:pt idx="87207">
                  <c:v>38.4137325082865</c:v>
                </c:pt>
                <c:pt idx="87208">
                  <c:v>38.4138658715191</c:v>
                </c:pt>
                <c:pt idx="87209">
                  <c:v>38.413999234324798</c:v>
                </c:pt>
                <c:pt idx="87210">
                  <c:v>38.414132596703602</c:v>
                </c:pt>
                <c:pt idx="87211">
                  <c:v>38.414265958655598</c:v>
                </c:pt>
                <c:pt idx="87212">
                  <c:v>38.414399320180699</c:v>
                </c:pt>
                <c:pt idx="87213">
                  <c:v>38.414532681278899</c:v>
                </c:pt>
                <c:pt idx="87214">
                  <c:v>38.414666041950198</c:v>
                </c:pt>
                <c:pt idx="87215">
                  <c:v>38.414799402194703</c:v>
                </c:pt>
                <c:pt idx="87216">
                  <c:v>38.414932762012299</c:v>
                </c:pt>
                <c:pt idx="87217">
                  <c:v>38.415066121403001</c:v>
                </c:pt>
                <c:pt idx="87218">
                  <c:v>38.415199480366802</c:v>
                </c:pt>
                <c:pt idx="87219">
                  <c:v>38.415332838903801</c:v>
                </c:pt>
                <c:pt idx="87220">
                  <c:v>38.415466197013899</c:v>
                </c:pt>
                <c:pt idx="87221">
                  <c:v>38.415599554697103</c:v>
                </c:pt>
                <c:pt idx="87222">
                  <c:v>38.415732911953498</c:v>
                </c:pt>
                <c:pt idx="87223">
                  <c:v>38.415866268782999</c:v>
                </c:pt>
                <c:pt idx="87224">
                  <c:v>38.415999625185599</c:v>
                </c:pt>
                <c:pt idx="87225">
                  <c:v>38.416132981161397</c:v>
                </c:pt>
                <c:pt idx="87226">
                  <c:v>38.416266336710301</c:v>
                </c:pt>
                <c:pt idx="87227">
                  <c:v>38.416399691832297</c:v>
                </c:pt>
                <c:pt idx="87228">
                  <c:v>38.416533046527498</c:v>
                </c:pt>
                <c:pt idx="87229">
                  <c:v>38.416666400795897</c:v>
                </c:pt>
                <c:pt idx="87230">
                  <c:v>38.416799754637402</c:v>
                </c:pt>
                <c:pt idx="87231">
                  <c:v>38.416933108052</c:v>
                </c:pt>
                <c:pt idx="87232">
                  <c:v>38.417066461039802</c:v>
                </c:pt>
                <c:pt idx="87233">
                  <c:v>38.417199813600703</c:v>
                </c:pt>
                <c:pt idx="87234">
                  <c:v>38.417333165734803</c:v>
                </c:pt>
                <c:pt idx="87235">
                  <c:v>38.417466517442001</c:v>
                </c:pt>
                <c:pt idx="87236">
                  <c:v>38.417599868722398</c:v>
                </c:pt>
                <c:pt idx="87237">
                  <c:v>38.417733219575901</c:v>
                </c:pt>
                <c:pt idx="87238">
                  <c:v>38.417866570002602</c:v>
                </c:pt>
                <c:pt idx="87239">
                  <c:v>38.417999920002501</c:v>
                </c:pt>
                <c:pt idx="87240">
                  <c:v>38.418133269575499</c:v>
                </c:pt>
                <c:pt idx="87241">
                  <c:v>38.418266618721603</c:v>
                </c:pt>
                <c:pt idx="87242">
                  <c:v>38.418399967440998</c:v>
                </c:pt>
                <c:pt idx="87243">
                  <c:v>38.418533315733498</c:v>
                </c:pt>
                <c:pt idx="87244">
                  <c:v>38.418666663599097</c:v>
                </c:pt>
                <c:pt idx="87245">
                  <c:v>38.418800011037902</c:v>
                </c:pt>
                <c:pt idx="87246">
                  <c:v>38.418933358049898</c:v>
                </c:pt>
                <c:pt idx="87247">
                  <c:v>38.4190667046351</c:v>
                </c:pt>
                <c:pt idx="87248">
                  <c:v>38.4192000507934</c:v>
                </c:pt>
                <c:pt idx="87249">
                  <c:v>38.419333396524898</c:v>
                </c:pt>
                <c:pt idx="87250">
                  <c:v>38.419466741829602</c:v>
                </c:pt>
                <c:pt idx="87251">
                  <c:v>38.419600086707398</c:v>
                </c:pt>
                <c:pt idx="87252">
                  <c:v>38.419733431158399</c:v>
                </c:pt>
                <c:pt idx="87253">
                  <c:v>38.419866775182598</c:v>
                </c:pt>
                <c:pt idx="87254">
                  <c:v>38.420000118780003</c:v>
                </c:pt>
                <c:pt idx="87255">
                  <c:v>38.420133461950599</c:v>
                </c:pt>
                <c:pt idx="87256">
                  <c:v>38.4202668046943</c:v>
                </c:pt>
                <c:pt idx="87257">
                  <c:v>38.4204001470112</c:v>
                </c:pt>
                <c:pt idx="87258">
                  <c:v>38.420533488901299</c:v>
                </c:pt>
                <c:pt idx="87259">
                  <c:v>38.420666830364603</c:v>
                </c:pt>
                <c:pt idx="87260">
                  <c:v>38.420800171400998</c:v>
                </c:pt>
                <c:pt idx="87261">
                  <c:v>38.420933512010699</c:v>
                </c:pt>
                <c:pt idx="87262">
                  <c:v>38.421066852193498</c:v>
                </c:pt>
                <c:pt idx="87263">
                  <c:v>38.421200191949602</c:v>
                </c:pt>
                <c:pt idx="87264">
                  <c:v>38.421333531278798</c:v>
                </c:pt>
                <c:pt idx="87265">
                  <c:v>38.421466870181199</c:v>
                </c:pt>
                <c:pt idx="87266">
                  <c:v>38.421600208656798</c:v>
                </c:pt>
                <c:pt idx="87267">
                  <c:v>38.421733546705603</c:v>
                </c:pt>
                <c:pt idx="87268">
                  <c:v>38.421866884327599</c:v>
                </c:pt>
                <c:pt idx="87269">
                  <c:v>38.422000221522801</c:v>
                </c:pt>
                <c:pt idx="87270">
                  <c:v>38.4221335582912</c:v>
                </c:pt>
                <c:pt idx="87271">
                  <c:v>38.422266894632799</c:v>
                </c:pt>
                <c:pt idx="87272">
                  <c:v>38.422400230547602</c:v>
                </c:pt>
                <c:pt idx="87273">
                  <c:v>38.422533566035597</c:v>
                </c:pt>
                <c:pt idx="87274">
                  <c:v>38.422666901096903</c:v>
                </c:pt>
                <c:pt idx="87275">
                  <c:v>38.422800235731302</c:v>
                </c:pt>
                <c:pt idx="87276">
                  <c:v>38.422933569938898</c:v>
                </c:pt>
                <c:pt idx="87277">
                  <c:v>38.4230669037197</c:v>
                </c:pt>
                <c:pt idx="87278">
                  <c:v>38.4232002370738</c:v>
                </c:pt>
                <c:pt idx="87279">
                  <c:v>38.423333570000999</c:v>
                </c:pt>
                <c:pt idx="87280">
                  <c:v>38.423466902501502</c:v>
                </c:pt>
                <c:pt idx="87281">
                  <c:v>38.423600234575197</c:v>
                </c:pt>
                <c:pt idx="87282">
                  <c:v>38.423733566222097</c:v>
                </c:pt>
                <c:pt idx="87283">
                  <c:v>38.423866897442203</c:v>
                </c:pt>
                <c:pt idx="87284">
                  <c:v>38.424000228235499</c:v>
                </c:pt>
                <c:pt idx="87285">
                  <c:v>38.424133558602101</c:v>
                </c:pt>
                <c:pt idx="87286">
                  <c:v>38.424266888541901</c:v>
                </c:pt>
                <c:pt idx="87287">
                  <c:v>38.424400218054899</c:v>
                </c:pt>
                <c:pt idx="87288">
                  <c:v>38.424533547141102</c:v>
                </c:pt>
                <c:pt idx="87289">
                  <c:v>38.424666875800597</c:v>
                </c:pt>
                <c:pt idx="87290">
                  <c:v>38.424800204033197</c:v>
                </c:pt>
                <c:pt idx="87291">
                  <c:v>38.424933531839102</c:v>
                </c:pt>
                <c:pt idx="87292">
                  <c:v>38.425066859218298</c:v>
                </c:pt>
                <c:pt idx="87293">
                  <c:v>38.425200186170599</c:v>
                </c:pt>
                <c:pt idx="87294">
                  <c:v>38.425333512696199</c:v>
                </c:pt>
                <c:pt idx="87295">
                  <c:v>38.425466838795103</c:v>
                </c:pt>
                <c:pt idx="87296">
                  <c:v>38.425600164467099</c:v>
                </c:pt>
                <c:pt idx="87297">
                  <c:v>38.4257334897124</c:v>
                </c:pt>
                <c:pt idx="87298">
                  <c:v>38.425866814530998</c:v>
                </c:pt>
                <c:pt idx="87299">
                  <c:v>38.426000138922802</c:v>
                </c:pt>
                <c:pt idx="87300">
                  <c:v>38.426133462887798</c:v>
                </c:pt>
                <c:pt idx="87301">
                  <c:v>38.426266786425998</c:v>
                </c:pt>
                <c:pt idx="87302">
                  <c:v>38.426400109537497</c:v>
                </c:pt>
                <c:pt idx="87303">
                  <c:v>38.4265334322223</c:v>
                </c:pt>
                <c:pt idx="87304">
                  <c:v>38.426666754480301</c:v>
                </c:pt>
                <c:pt idx="87305">
                  <c:v>38.426800076311501</c:v>
                </c:pt>
                <c:pt idx="87306">
                  <c:v>38.426933397715999</c:v>
                </c:pt>
                <c:pt idx="87307">
                  <c:v>38.427066718693801</c:v>
                </c:pt>
                <c:pt idx="87308">
                  <c:v>38.427200039244802</c:v>
                </c:pt>
                <c:pt idx="87309">
                  <c:v>38.427333359369001</c:v>
                </c:pt>
                <c:pt idx="87310">
                  <c:v>38.427466679066498</c:v>
                </c:pt>
                <c:pt idx="87311">
                  <c:v>38.4275999983373</c:v>
                </c:pt>
                <c:pt idx="87312">
                  <c:v>38.4277333171813</c:v>
                </c:pt>
                <c:pt idx="87313">
                  <c:v>38.427866635598598</c:v>
                </c:pt>
                <c:pt idx="87314">
                  <c:v>38.427999953589101</c:v>
                </c:pt>
                <c:pt idx="87315">
                  <c:v>38.428133271152902</c:v>
                </c:pt>
                <c:pt idx="87316">
                  <c:v>38.428266588289901</c:v>
                </c:pt>
                <c:pt idx="87317">
                  <c:v>38.428399905000298</c:v>
                </c:pt>
                <c:pt idx="87318">
                  <c:v>38.4285332212838</c:v>
                </c:pt>
                <c:pt idx="87319">
                  <c:v>38.4286665371407</c:v>
                </c:pt>
                <c:pt idx="87320">
                  <c:v>38.428799852570798</c:v>
                </c:pt>
                <c:pt idx="87321">
                  <c:v>38.428933167574201</c:v>
                </c:pt>
                <c:pt idx="87322">
                  <c:v>38.429066482150901</c:v>
                </c:pt>
                <c:pt idx="87323">
                  <c:v>38.4291997963008</c:v>
                </c:pt>
                <c:pt idx="87324">
                  <c:v>38.429333110023997</c:v>
                </c:pt>
                <c:pt idx="87325">
                  <c:v>38.429466423320498</c:v>
                </c:pt>
                <c:pt idx="87326">
                  <c:v>38.429599736190198</c:v>
                </c:pt>
                <c:pt idx="87327">
                  <c:v>38.429733048633203</c:v>
                </c:pt>
                <c:pt idx="87328">
                  <c:v>38.429866360649598</c:v>
                </c:pt>
                <c:pt idx="87329">
                  <c:v>38.429999672239198</c:v>
                </c:pt>
                <c:pt idx="87330">
                  <c:v>38.430132983401997</c:v>
                </c:pt>
                <c:pt idx="87331">
                  <c:v>38.4302662941382</c:v>
                </c:pt>
                <c:pt idx="87332">
                  <c:v>38.430399604447601</c:v>
                </c:pt>
                <c:pt idx="87333">
                  <c:v>38.4305329143303</c:v>
                </c:pt>
                <c:pt idx="87334">
                  <c:v>38.430666223786297</c:v>
                </c:pt>
                <c:pt idx="87335">
                  <c:v>38.430799532815598</c:v>
                </c:pt>
                <c:pt idx="87336">
                  <c:v>38.430932841418198</c:v>
                </c:pt>
                <c:pt idx="87337">
                  <c:v>38.431066149594102</c:v>
                </c:pt>
                <c:pt idx="87338">
                  <c:v>38.431199457343297</c:v>
                </c:pt>
                <c:pt idx="87339">
                  <c:v>38.431332764665797</c:v>
                </c:pt>
                <c:pt idx="87340">
                  <c:v>38.431466071561502</c:v>
                </c:pt>
                <c:pt idx="87341">
                  <c:v>38.431599378030597</c:v>
                </c:pt>
                <c:pt idx="87342">
                  <c:v>38.431732684072898</c:v>
                </c:pt>
                <c:pt idx="87343">
                  <c:v>38.431865989688603</c:v>
                </c:pt>
                <c:pt idx="87344">
                  <c:v>38.4319992948775</c:v>
                </c:pt>
                <c:pt idx="87345">
                  <c:v>38.4321325996398</c:v>
                </c:pt>
                <c:pt idx="87346">
                  <c:v>38.432265903975399</c:v>
                </c:pt>
                <c:pt idx="87347">
                  <c:v>38.432399207884202</c:v>
                </c:pt>
                <c:pt idx="87348">
                  <c:v>38.432532511366396</c:v>
                </c:pt>
                <c:pt idx="87349">
                  <c:v>38.432665814421902</c:v>
                </c:pt>
                <c:pt idx="87350">
                  <c:v>38.432799117050699</c:v>
                </c:pt>
                <c:pt idx="87351">
                  <c:v>38.432932419252801</c:v>
                </c:pt>
                <c:pt idx="87352">
                  <c:v>38.4330657210282</c:v>
                </c:pt>
                <c:pt idx="87353">
                  <c:v>38.433199022376897</c:v>
                </c:pt>
                <c:pt idx="87354">
                  <c:v>38.433332323298899</c:v>
                </c:pt>
                <c:pt idx="87355">
                  <c:v>38.433465623794298</c:v>
                </c:pt>
                <c:pt idx="87356">
                  <c:v>38.433598923862903</c:v>
                </c:pt>
                <c:pt idx="87357">
                  <c:v>38.433732223504897</c:v>
                </c:pt>
                <c:pt idx="87358">
                  <c:v>38.433865522720197</c:v>
                </c:pt>
                <c:pt idx="87359">
                  <c:v>38.433998821508901</c:v>
                </c:pt>
                <c:pt idx="87360">
                  <c:v>38.434132119870803</c:v>
                </c:pt>
                <c:pt idx="87361">
                  <c:v>38.434265417806103</c:v>
                </c:pt>
                <c:pt idx="87362">
                  <c:v>38.4343987153147</c:v>
                </c:pt>
                <c:pt idx="87363">
                  <c:v>38.434532012396602</c:v>
                </c:pt>
                <c:pt idx="87364">
                  <c:v>38.434665309051901</c:v>
                </c:pt>
                <c:pt idx="87365">
                  <c:v>38.434798605280498</c:v>
                </c:pt>
                <c:pt idx="87366">
                  <c:v>38.4349319010824</c:v>
                </c:pt>
                <c:pt idx="87367">
                  <c:v>38.4350651964576</c:v>
                </c:pt>
                <c:pt idx="87368">
                  <c:v>38.435198491406197</c:v>
                </c:pt>
                <c:pt idx="87369">
                  <c:v>38.435331785928099</c:v>
                </c:pt>
                <c:pt idx="87370">
                  <c:v>38.435465080023398</c:v>
                </c:pt>
                <c:pt idx="87371">
                  <c:v>38.435598373691903</c:v>
                </c:pt>
                <c:pt idx="87372">
                  <c:v>38.435731666933897</c:v>
                </c:pt>
                <c:pt idx="87373">
                  <c:v>38.435864959749097</c:v>
                </c:pt>
                <c:pt idx="87374">
                  <c:v>38.4359982521378</c:v>
                </c:pt>
                <c:pt idx="87375">
                  <c:v>38.436131544099702</c:v>
                </c:pt>
                <c:pt idx="87376">
                  <c:v>38.436264835635001</c:v>
                </c:pt>
                <c:pt idx="87377">
                  <c:v>38.436398126743597</c:v>
                </c:pt>
                <c:pt idx="87378">
                  <c:v>38.436531417425599</c:v>
                </c:pt>
                <c:pt idx="87379">
                  <c:v>38.436664707680997</c:v>
                </c:pt>
                <c:pt idx="87380">
                  <c:v>38.4367979975097</c:v>
                </c:pt>
                <c:pt idx="87381">
                  <c:v>38.436931286911701</c:v>
                </c:pt>
                <c:pt idx="87382">
                  <c:v>38.437064575887099</c:v>
                </c:pt>
                <c:pt idx="87383">
                  <c:v>38.437197864435802</c:v>
                </c:pt>
                <c:pt idx="87384">
                  <c:v>38.437331152557903</c:v>
                </c:pt>
                <c:pt idx="87385">
                  <c:v>38.4374644402534</c:v>
                </c:pt>
                <c:pt idx="87386">
                  <c:v>38.437597727522203</c:v>
                </c:pt>
                <c:pt idx="87387">
                  <c:v>38.437731014364402</c:v>
                </c:pt>
                <c:pt idx="87388">
                  <c:v>38.4378643007799</c:v>
                </c:pt>
                <c:pt idx="87389">
                  <c:v>38.437997586768802</c:v>
                </c:pt>
                <c:pt idx="87390">
                  <c:v>38.438130872331101</c:v>
                </c:pt>
                <c:pt idx="87391">
                  <c:v>38.438264157466698</c:v>
                </c:pt>
                <c:pt idx="87392">
                  <c:v>38.438397442175699</c:v>
                </c:pt>
                <c:pt idx="87393">
                  <c:v>38.438530726457998</c:v>
                </c:pt>
                <c:pt idx="87394">
                  <c:v>38.438664010313801</c:v>
                </c:pt>
                <c:pt idx="87395">
                  <c:v>38.438797293742901</c:v>
                </c:pt>
                <c:pt idx="87396">
                  <c:v>38.4389305767453</c:v>
                </c:pt>
                <c:pt idx="87397">
                  <c:v>38.439063859321202</c:v>
                </c:pt>
                <c:pt idx="87398">
                  <c:v>38.439197141470402</c:v>
                </c:pt>
                <c:pt idx="87399">
                  <c:v>38.439330423192999</c:v>
                </c:pt>
                <c:pt idx="87400">
                  <c:v>38.439463704488901</c:v>
                </c:pt>
                <c:pt idx="87401">
                  <c:v>38.4395969853583</c:v>
                </c:pt>
                <c:pt idx="87402">
                  <c:v>38.439730265801003</c:v>
                </c:pt>
                <c:pt idx="87403">
                  <c:v>38.439863545817097</c:v>
                </c:pt>
                <c:pt idx="87404">
                  <c:v>38.439996825406602</c:v>
                </c:pt>
                <c:pt idx="87405">
                  <c:v>38.440130104569498</c:v>
                </c:pt>
                <c:pt idx="87406">
                  <c:v>38.440263383305798</c:v>
                </c:pt>
                <c:pt idx="87407">
                  <c:v>38.440396661615402</c:v>
                </c:pt>
                <c:pt idx="87408">
                  <c:v>38.440529939498397</c:v>
                </c:pt>
                <c:pt idx="87409">
                  <c:v>38.440663216954903</c:v>
                </c:pt>
                <c:pt idx="87410">
                  <c:v>38.440796493984699</c:v>
                </c:pt>
                <c:pt idx="87411">
                  <c:v>38.4409297705879</c:v>
                </c:pt>
                <c:pt idx="87412">
                  <c:v>38.441063046764498</c:v>
                </c:pt>
                <c:pt idx="87413">
                  <c:v>38.4411963225145</c:v>
                </c:pt>
                <c:pt idx="87414">
                  <c:v>38.4413295978379</c:v>
                </c:pt>
                <c:pt idx="87415">
                  <c:v>38.441462872734697</c:v>
                </c:pt>
                <c:pt idx="87416">
                  <c:v>38.441596147204898</c:v>
                </c:pt>
                <c:pt idx="87417">
                  <c:v>38.441729421248397</c:v>
                </c:pt>
                <c:pt idx="87418">
                  <c:v>38.441862694865399</c:v>
                </c:pt>
                <c:pt idx="87419">
                  <c:v>38.441995968055799</c:v>
                </c:pt>
                <c:pt idx="87420">
                  <c:v>38.442129240819597</c:v>
                </c:pt>
                <c:pt idx="87421">
                  <c:v>38.442262513156798</c:v>
                </c:pt>
                <c:pt idx="87422">
                  <c:v>38.442395785067397</c:v>
                </c:pt>
                <c:pt idx="87423">
                  <c:v>38.4425290565515</c:v>
                </c:pt>
                <c:pt idx="87424">
                  <c:v>38.4426623276089</c:v>
                </c:pt>
                <c:pt idx="87425">
                  <c:v>38.442795598239698</c:v>
                </c:pt>
                <c:pt idx="87426">
                  <c:v>38.442928868444</c:v>
                </c:pt>
                <c:pt idx="87427">
                  <c:v>38.443062138221599</c:v>
                </c:pt>
                <c:pt idx="87428">
                  <c:v>38.443195407572702</c:v>
                </c:pt>
                <c:pt idx="87429">
                  <c:v>38.443328676497202</c:v>
                </c:pt>
                <c:pt idx="87430">
                  <c:v>38.4434619449951</c:v>
                </c:pt>
                <c:pt idx="87431">
                  <c:v>38.443595213066502</c:v>
                </c:pt>
                <c:pt idx="87432">
                  <c:v>38.443728480711201</c:v>
                </c:pt>
                <c:pt idx="87433">
                  <c:v>38.443861747929397</c:v>
                </c:pt>
                <c:pt idx="87434">
                  <c:v>38.443995014720997</c:v>
                </c:pt>
                <c:pt idx="87435">
                  <c:v>38.444128281086002</c:v>
                </c:pt>
                <c:pt idx="87436">
                  <c:v>38.444261547024503</c:v>
                </c:pt>
                <c:pt idx="87437">
                  <c:v>38.444394812536402</c:v>
                </c:pt>
                <c:pt idx="87438">
                  <c:v>38.444528077621698</c:v>
                </c:pt>
                <c:pt idx="87439">
                  <c:v>38.444661342280398</c:v>
                </c:pt>
                <c:pt idx="87440">
                  <c:v>38.444794606512602</c:v>
                </c:pt>
                <c:pt idx="87441">
                  <c:v>38.444927870318203</c:v>
                </c:pt>
                <c:pt idx="87442">
                  <c:v>38.445061133697202</c:v>
                </c:pt>
                <c:pt idx="87443">
                  <c:v>38.445194396649697</c:v>
                </c:pt>
                <c:pt idx="87444">
                  <c:v>38.445327659175597</c:v>
                </c:pt>
                <c:pt idx="87445">
                  <c:v>38.445460921275</c:v>
                </c:pt>
                <c:pt idx="87446">
                  <c:v>38.445594182947801</c:v>
                </c:pt>
                <c:pt idx="87447">
                  <c:v>38.445727444193999</c:v>
                </c:pt>
                <c:pt idx="87448">
                  <c:v>38.4458607050137</c:v>
                </c:pt>
                <c:pt idx="87449">
                  <c:v>38.445993965406799</c:v>
                </c:pt>
                <c:pt idx="87450">
                  <c:v>38.446127225373402</c:v>
                </c:pt>
                <c:pt idx="87451">
                  <c:v>38.446260484913402</c:v>
                </c:pt>
                <c:pt idx="87452">
                  <c:v>38.4463937440268</c:v>
                </c:pt>
                <c:pt idx="87453">
                  <c:v>38.4465270027138</c:v>
                </c:pt>
                <c:pt idx="87454">
                  <c:v>38.446660260974099</c:v>
                </c:pt>
                <c:pt idx="87455">
                  <c:v>38.446793518807901</c:v>
                </c:pt>
                <c:pt idx="87456">
                  <c:v>38.4469267762152</c:v>
                </c:pt>
                <c:pt idx="87457">
                  <c:v>38.447060033195903</c:v>
                </c:pt>
                <c:pt idx="87458">
                  <c:v>38.447193289750103</c:v>
                </c:pt>
                <c:pt idx="87459">
                  <c:v>38.447326545877701</c:v>
                </c:pt>
                <c:pt idx="87460">
                  <c:v>38.447459801578802</c:v>
                </c:pt>
                <c:pt idx="87461">
                  <c:v>38.4475930568534</c:v>
                </c:pt>
                <c:pt idx="87462">
                  <c:v>38.447726311701402</c:v>
                </c:pt>
                <c:pt idx="87463">
                  <c:v>38.447859566122901</c:v>
                </c:pt>
                <c:pt idx="87464">
                  <c:v>38.447992820117797</c:v>
                </c:pt>
                <c:pt idx="87465">
                  <c:v>38.448126073686197</c:v>
                </c:pt>
                <c:pt idx="87466">
                  <c:v>38.448259326828101</c:v>
                </c:pt>
                <c:pt idx="87467">
                  <c:v>38.448392579543402</c:v>
                </c:pt>
                <c:pt idx="87468">
                  <c:v>38.4485258318322</c:v>
                </c:pt>
                <c:pt idx="87469">
                  <c:v>38.448659083694501</c:v>
                </c:pt>
                <c:pt idx="87470">
                  <c:v>38.4487923351303</c:v>
                </c:pt>
                <c:pt idx="87471">
                  <c:v>38.448925586139502</c:v>
                </c:pt>
                <c:pt idx="87472">
                  <c:v>38.449058836722202</c:v>
                </c:pt>
                <c:pt idx="87473">
                  <c:v>38.449192086878398</c:v>
                </c:pt>
                <c:pt idx="87474">
                  <c:v>38.449325336608098</c:v>
                </c:pt>
                <c:pt idx="87475">
                  <c:v>38.449458585911202</c:v>
                </c:pt>
                <c:pt idx="87476">
                  <c:v>38.449591834787803</c:v>
                </c:pt>
                <c:pt idx="87477">
                  <c:v>38.449725083237901</c:v>
                </c:pt>
                <c:pt idx="87478">
                  <c:v>38.449858331261503</c:v>
                </c:pt>
                <c:pt idx="87479">
                  <c:v>38.449991578858601</c:v>
                </c:pt>
                <c:pt idx="87480">
                  <c:v>38.450124826029203</c:v>
                </c:pt>
                <c:pt idx="87481">
                  <c:v>38.450258072773202</c:v>
                </c:pt>
                <c:pt idx="87482">
                  <c:v>38.450391319090798</c:v>
                </c:pt>
                <c:pt idx="87483">
                  <c:v>38.450524564981798</c:v>
                </c:pt>
                <c:pt idx="87484">
                  <c:v>38.450657810446302</c:v>
                </c:pt>
                <c:pt idx="87485">
                  <c:v>38.450791055484302</c:v>
                </c:pt>
                <c:pt idx="87486">
                  <c:v>38.450924300095799</c:v>
                </c:pt>
                <c:pt idx="87487">
                  <c:v>38.4510575442808</c:v>
                </c:pt>
                <c:pt idx="87488">
                  <c:v>38.451190788039298</c:v>
                </c:pt>
                <c:pt idx="87489">
                  <c:v>38.4513240313713</c:v>
                </c:pt>
                <c:pt idx="87490">
                  <c:v>38.451457274276798</c:v>
                </c:pt>
                <c:pt idx="87491">
                  <c:v>38.4515905167558</c:v>
                </c:pt>
                <c:pt idx="87492">
                  <c:v>38.451723758808299</c:v>
                </c:pt>
                <c:pt idx="87493">
                  <c:v>38.451857000434302</c:v>
                </c:pt>
                <c:pt idx="87494">
                  <c:v>38.451990241633801</c:v>
                </c:pt>
                <c:pt idx="87495">
                  <c:v>38.452123482406897</c:v>
                </c:pt>
                <c:pt idx="87496">
                  <c:v>38.452256722753397</c:v>
                </c:pt>
                <c:pt idx="87497">
                  <c:v>38.452389962673401</c:v>
                </c:pt>
                <c:pt idx="87498">
                  <c:v>38.452523202167001</c:v>
                </c:pt>
                <c:pt idx="87499">
                  <c:v>38.452656441233998</c:v>
                </c:pt>
                <c:pt idx="87500">
                  <c:v>38.452789679874599</c:v>
                </c:pt>
                <c:pt idx="87501">
                  <c:v>38.452922918088703</c:v>
                </c:pt>
                <c:pt idx="87502">
                  <c:v>38.453056155876297</c:v>
                </c:pt>
                <c:pt idx="87503">
                  <c:v>38.453189393237402</c:v>
                </c:pt>
                <c:pt idx="87504">
                  <c:v>38.453322630172103</c:v>
                </c:pt>
                <c:pt idx="87505">
                  <c:v>38.453455866680201</c:v>
                </c:pt>
                <c:pt idx="87506">
                  <c:v>38.453589102761903</c:v>
                </c:pt>
                <c:pt idx="87507">
                  <c:v>38.453722338417101</c:v>
                </c:pt>
                <c:pt idx="87508">
                  <c:v>38.453855573645797</c:v>
                </c:pt>
                <c:pt idx="87509">
                  <c:v>38.453988808448102</c:v>
                </c:pt>
                <c:pt idx="87510">
                  <c:v>38.454122042823897</c:v>
                </c:pt>
                <c:pt idx="87511">
                  <c:v>38.454255276773203</c:v>
                </c:pt>
                <c:pt idx="87512">
                  <c:v>38.454388510295999</c:v>
                </c:pt>
                <c:pt idx="87513">
                  <c:v>38.454521743392398</c:v>
                </c:pt>
                <c:pt idx="87514">
                  <c:v>38.454654976062301</c:v>
                </c:pt>
                <c:pt idx="87515">
                  <c:v>38.4547882083058</c:v>
                </c:pt>
                <c:pt idx="87516">
                  <c:v>38.454921440122703</c:v>
                </c:pt>
                <c:pt idx="87517">
                  <c:v>38.455054671513203</c:v>
                </c:pt>
                <c:pt idx="87518">
                  <c:v>38.455187902477299</c:v>
                </c:pt>
                <c:pt idx="87519">
                  <c:v>38.455321133014898</c:v>
                </c:pt>
                <c:pt idx="87520">
                  <c:v>38.455454363126002</c:v>
                </c:pt>
                <c:pt idx="87521">
                  <c:v>38.455587592810701</c:v>
                </c:pt>
                <c:pt idx="87522">
                  <c:v>38.455720822068898</c:v>
                </c:pt>
                <c:pt idx="87523">
                  <c:v>38.455854050900697</c:v>
                </c:pt>
                <c:pt idx="87524">
                  <c:v>38.455987279306001</c:v>
                </c:pt>
                <c:pt idx="87525">
                  <c:v>38.456120507284901</c:v>
                </c:pt>
                <c:pt idx="87526">
                  <c:v>38.456253734837297</c:v>
                </c:pt>
                <c:pt idx="87527">
                  <c:v>38.456386961963197</c:v>
                </c:pt>
                <c:pt idx="87528">
                  <c:v>38.456520188662701</c:v>
                </c:pt>
                <c:pt idx="87529">
                  <c:v>38.456653414935801</c:v>
                </c:pt>
                <c:pt idx="87530">
                  <c:v>38.456786640782397</c:v>
                </c:pt>
                <c:pt idx="87531">
                  <c:v>38.456919866202597</c:v>
                </c:pt>
                <c:pt idx="87532">
                  <c:v>38.4570530911963</c:v>
                </c:pt>
                <c:pt idx="87533">
                  <c:v>38.4571863157636</c:v>
                </c:pt>
                <c:pt idx="87534">
                  <c:v>38.457319539904397</c:v>
                </c:pt>
                <c:pt idx="87535">
                  <c:v>38.457452763618797</c:v>
                </c:pt>
                <c:pt idx="87536">
                  <c:v>38.4575859869068</c:v>
                </c:pt>
                <c:pt idx="87537">
                  <c:v>38.457719209768399</c:v>
                </c:pt>
                <c:pt idx="87538">
                  <c:v>38.457852432203502</c:v>
                </c:pt>
                <c:pt idx="87539">
                  <c:v>38.457985654212102</c:v>
                </c:pt>
                <c:pt idx="87540">
                  <c:v>38.458118875794398</c:v>
                </c:pt>
                <c:pt idx="87541">
                  <c:v>38.458252096950197</c:v>
                </c:pt>
                <c:pt idx="87542">
                  <c:v>38.4583853176796</c:v>
                </c:pt>
                <c:pt idx="87543">
                  <c:v>38.458518537982499</c:v>
                </c:pt>
                <c:pt idx="87544">
                  <c:v>38.458651757859002</c:v>
                </c:pt>
                <c:pt idx="87545">
                  <c:v>38.458784977309101</c:v>
                </c:pt>
                <c:pt idx="87546">
                  <c:v>38.458918196332803</c:v>
                </c:pt>
                <c:pt idx="87547">
                  <c:v>38.459051414930101</c:v>
                </c:pt>
                <c:pt idx="87548">
                  <c:v>38.459184633100897</c:v>
                </c:pt>
                <c:pt idx="87549">
                  <c:v>38.459317850845302</c:v>
                </c:pt>
                <c:pt idx="87550">
                  <c:v>38.459451068163297</c:v>
                </c:pt>
                <c:pt idx="87551">
                  <c:v>38.459584285054902</c:v>
                </c:pt>
                <c:pt idx="87552">
                  <c:v>38.459717501519997</c:v>
                </c:pt>
                <c:pt idx="87553">
                  <c:v>38.459850717558801</c:v>
                </c:pt>
                <c:pt idx="87554">
                  <c:v>38.459983933171102</c:v>
                </c:pt>
                <c:pt idx="87555">
                  <c:v>38.460117148357</c:v>
                </c:pt>
                <c:pt idx="87556">
                  <c:v>38.4602503631166</c:v>
                </c:pt>
                <c:pt idx="87557">
                  <c:v>38.460383577449697</c:v>
                </c:pt>
                <c:pt idx="87558">
                  <c:v>38.460516791356397</c:v>
                </c:pt>
                <c:pt idx="87559">
                  <c:v>38.460650004836701</c:v>
                </c:pt>
                <c:pt idx="87560">
                  <c:v>38.460783217890501</c:v>
                </c:pt>
                <c:pt idx="87561">
                  <c:v>38.460916430517997</c:v>
                </c:pt>
                <c:pt idx="87562">
                  <c:v>38.461049642719097</c:v>
                </c:pt>
                <c:pt idx="87563">
                  <c:v>38.461182854493799</c:v>
                </c:pt>
                <c:pt idx="87564">
                  <c:v>38.461316065842098</c:v>
                </c:pt>
                <c:pt idx="87565">
                  <c:v>38.461449276764</c:v>
                </c:pt>
                <c:pt idx="87566">
                  <c:v>38.461582487259498</c:v>
                </c:pt>
                <c:pt idx="87567">
                  <c:v>38.4617156973286</c:v>
                </c:pt>
                <c:pt idx="87568">
                  <c:v>38.461848906971298</c:v>
                </c:pt>
                <c:pt idx="87569">
                  <c:v>38.461982116187599</c:v>
                </c:pt>
                <c:pt idx="87570">
                  <c:v>38.462115324977503</c:v>
                </c:pt>
                <c:pt idx="87571">
                  <c:v>38.462248533340997</c:v>
                </c:pt>
                <c:pt idx="87572">
                  <c:v>38.4623817412782</c:v>
                </c:pt>
                <c:pt idx="87573">
                  <c:v>38.4625149487889</c:v>
                </c:pt>
                <c:pt idx="87574">
                  <c:v>38.462648155873303</c:v>
                </c:pt>
                <c:pt idx="87575">
                  <c:v>38.462781362531302</c:v>
                </c:pt>
                <c:pt idx="87576">
                  <c:v>38.462914568762898</c:v>
                </c:pt>
                <c:pt idx="87577">
                  <c:v>38.463047774568103</c:v>
                </c:pt>
                <c:pt idx="87578">
                  <c:v>38.463180979946898</c:v>
                </c:pt>
                <c:pt idx="87579">
                  <c:v>38.463314184899403</c:v>
                </c:pt>
                <c:pt idx="87580">
                  <c:v>38.463447389425497</c:v>
                </c:pt>
                <c:pt idx="87581">
                  <c:v>38.463580593525201</c:v>
                </c:pt>
                <c:pt idx="87582">
                  <c:v>38.463713797198501</c:v>
                </c:pt>
                <c:pt idx="87583">
                  <c:v>38.463847000445497</c:v>
                </c:pt>
                <c:pt idx="87584">
                  <c:v>38.463980203266097</c:v>
                </c:pt>
                <c:pt idx="87585">
                  <c:v>38.464113405660299</c:v>
                </c:pt>
                <c:pt idx="87586">
                  <c:v>38.464246607628198</c:v>
                </c:pt>
                <c:pt idx="87587">
                  <c:v>38.4643798091696</c:v>
                </c:pt>
                <c:pt idx="87588">
                  <c:v>38.464513010284797</c:v>
                </c:pt>
                <c:pt idx="87589">
                  <c:v>38.464646210973498</c:v>
                </c:pt>
                <c:pt idx="87590">
                  <c:v>38.464779411235902</c:v>
                </c:pt>
                <c:pt idx="87591">
                  <c:v>38.464912611071902</c:v>
                </c:pt>
                <c:pt idx="87592">
                  <c:v>38.465045810481598</c:v>
                </c:pt>
                <c:pt idx="87593">
                  <c:v>38.465179009464897</c:v>
                </c:pt>
                <c:pt idx="87594">
                  <c:v>38.4653122080218</c:v>
                </c:pt>
                <c:pt idx="87595">
                  <c:v>38.465445406152398</c:v>
                </c:pt>
                <c:pt idx="87596">
                  <c:v>38.465578603856699</c:v>
                </c:pt>
                <c:pt idx="87597">
                  <c:v>38.465711801134503</c:v>
                </c:pt>
                <c:pt idx="87598">
                  <c:v>38.465844997986103</c:v>
                </c:pt>
                <c:pt idx="87599">
                  <c:v>38.465978194411299</c:v>
                </c:pt>
                <c:pt idx="87600">
                  <c:v>38.466111390410099</c:v>
                </c:pt>
                <c:pt idx="87601">
                  <c:v>38.466244585982601</c:v>
                </c:pt>
                <c:pt idx="87602">
                  <c:v>38.466377781128699</c:v>
                </c:pt>
                <c:pt idx="87603">
                  <c:v>38.4665109758485</c:v>
                </c:pt>
                <c:pt idx="87604">
                  <c:v>38.466644170141898</c:v>
                </c:pt>
                <c:pt idx="87605">
                  <c:v>38.466777364008998</c:v>
                </c:pt>
                <c:pt idx="87606">
                  <c:v>38.4669105574498</c:v>
                </c:pt>
                <c:pt idx="87607">
                  <c:v>38.4670437504642</c:v>
                </c:pt>
                <c:pt idx="87608">
                  <c:v>38.467176943052301</c:v>
                </c:pt>
                <c:pt idx="87609">
                  <c:v>38.467310135213999</c:v>
                </c:pt>
                <c:pt idx="87610">
                  <c:v>38.4674433269494</c:v>
                </c:pt>
                <c:pt idx="87611">
                  <c:v>38.467576518258497</c:v>
                </c:pt>
                <c:pt idx="87612">
                  <c:v>38.467709709141197</c:v>
                </c:pt>
                <c:pt idx="87613">
                  <c:v>38.467842899597599</c:v>
                </c:pt>
                <c:pt idx="87614">
                  <c:v>38.467976089627697</c:v>
                </c:pt>
                <c:pt idx="87615">
                  <c:v>38.468109279231498</c:v>
                </c:pt>
                <c:pt idx="87616">
                  <c:v>38.468242468408903</c:v>
                </c:pt>
                <c:pt idx="87617">
                  <c:v>38.468375657160003</c:v>
                </c:pt>
                <c:pt idx="87618">
                  <c:v>38.468508845484699</c:v>
                </c:pt>
                <c:pt idx="87619">
                  <c:v>38.468642033383198</c:v>
                </c:pt>
                <c:pt idx="87620">
                  <c:v>38.468775220855299</c:v>
                </c:pt>
                <c:pt idx="87621">
                  <c:v>38.468908407901097</c:v>
                </c:pt>
                <c:pt idx="87622">
                  <c:v>38.469041594520597</c:v>
                </c:pt>
                <c:pt idx="87623">
                  <c:v>38.469174780713701</c:v>
                </c:pt>
                <c:pt idx="87624">
                  <c:v>38.469307966480599</c:v>
                </c:pt>
                <c:pt idx="87625">
                  <c:v>38.469441151821101</c:v>
                </c:pt>
                <c:pt idx="87626">
                  <c:v>38.469574336735299</c:v>
                </c:pt>
                <c:pt idx="87627">
                  <c:v>38.469707521223199</c:v>
                </c:pt>
                <c:pt idx="87628">
                  <c:v>38.469840705284803</c:v>
                </c:pt>
                <c:pt idx="87629">
                  <c:v>38.469973888920102</c:v>
                </c:pt>
                <c:pt idx="87630">
                  <c:v>38.470107072128997</c:v>
                </c:pt>
                <c:pt idx="87631">
                  <c:v>38.470240254911701</c:v>
                </c:pt>
                <c:pt idx="87632">
                  <c:v>38.470373437268002</c:v>
                </c:pt>
                <c:pt idx="87633">
                  <c:v>38.470506619198098</c:v>
                </c:pt>
                <c:pt idx="87634">
                  <c:v>38.470639800701797</c:v>
                </c:pt>
                <c:pt idx="87635">
                  <c:v>38.470772981779298</c:v>
                </c:pt>
                <c:pt idx="87636">
                  <c:v>38.470906162430403</c:v>
                </c:pt>
                <c:pt idx="87637">
                  <c:v>38.471039342655303</c:v>
                </c:pt>
                <c:pt idx="87638">
                  <c:v>38.471172522453799</c:v>
                </c:pt>
                <c:pt idx="87639">
                  <c:v>38.471305701826097</c:v>
                </c:pt>
                <c:pt idx="87640">
                  <c:v>38.471438880771998</c:v>
                </c:pt>
                <c:pt idx="87641">
                  <c:v>38.471572059291702</c:v>
                </c:pt>
                <c:pt idx="87642">
                  <c:v>38.471705237385002</c:v>
                </c:pt>
                <c:pt idx="87643">
                  <c:v>38.471838415052098</c:v>
                </c:pt>
                <c:pt idx="87644">
                  <c:v>38.471971592292903</c:v>
                </c:pt>
                <c:pt idx="87645">
                  <c:v>38.472104769107403</c:v>
                </c:pt>
                <c:pt idx="87646">
                  <c:v>38.4722379454956</c:v>
                </c:pt>
                <c:pt idx="87647">
                  <c:v>38.472371121457499</c:v>
                </c:pt>
                <c:pt idx="87648">
                  <c:v>38.472504296993101</c:v>
                </c:pt>
                <c:pt idx="87649">
                  <c:v>38.472637472102498</c:v>
                </c:pt>
                <c:pt idx="87650">
                  <c:v>38.472770646785598</c:v>
                </c:pt>
                <c:pt idx="87651">
                  <c:v>38.472903821042401</c:v>
                </c:pt>
                <c:pt idx="87652">
                  <c:v>38.473036994872899</c:v>
                </c:pt>
                <c:pt idx="87653">
                  <c:v>38.4731701682771</c:v>
                </c:pt>
                <c:pt idx="87654">
                  <c:v>38.473303341255097</c:v>
                </c:pt>
                <c:pt idx="87655">
                  <c:v>38.473436513806803</c:v>
                </c:pt>
                <c:pt idx="87656">
                  <c:v>38.473569685932198</c:v>
                </c:pt>
                <c:pt idx="87657">
                  <c:v>38.473702857631302</c:v>
                </c:pt>
                <c:pt idx="87658">
                  <c:v>38.473836028904202</c:v>
                </c:pt>
                <c:pt idx="87659">
                  <c:v>38.473969199750798</c:v>
                </c:pt>
                <c:pt idx="87660">
                  <c:v>38.474102370171103</c:v>
                </c:pt>
                <c:pt idx="87661">
                  <c:v>38.474235540165203</c:v>
                </c:pt>
                <c:pt idx="87662">
                  <c:v>38.474368709733</c:v>
                </c:pt>
                <c:pt idx="87663">
                  <c:v>38.474501878874499</c:v>
                </c:pt>
                <c:pt idx="87664">
                  <c:v>38.4746350475898</c:v>
                </c:pt>
                <c:pt idx="87665">
                  <c:v>38.474768215878797</c:v>
                </c:pt>
                <c:pt idx="87666">
                  <c:v>38.474901383741603</c:v>
                </c:pt>
                <c:pt idx="87667">
                  <c:v>38.475034551178098</c:v>
                </c:pt>
                <c:pt idx="87668">
                  <c:v>38.475167718188303</c:v>
                </c:pt>
                <c:pt idx="87669">
                  <c:v>38.475300884772302</c:v>
                </c:pt>
                <c:pt idx="87670">
                  <c:v>38.475434050929998</c:v>
                </c:pt>
                <c:pt idx="87671">
                  <c:v>38.475567216661503</c:v>
                </c:pt>
                <c:pt idx="87672">
                  <c:v>38.475700381966703</c:v>
                </c:pt>
                <c:pt idx="87673">
                  <c:v>38.475833546845699</c:v>
                </c:pt>
                <c:pt idx="87674">
                  <c:v>38.475966711298398</c:v>
                </c:pt>
                <c:pt idx="87675">
                  <c:v>38.476099875324898</c:v>
                </c:pt>
                <c:pt idx="87676">
                  <c:v>38.476233038925102</c:v>
                </c:pt>
                <c:pt idx="87677">
                  <c:v>38.476366202099101</c:v>
                </c:pt>
                <c:pt idx="87678">
                  <c:v>38.476499364846902</c:v>
                </c:pt>
                <c:pt idx="87679">
                  <c:v>38.476632527168398</c:v>
                </c:pt>
                <c:pt idx="87680">
                  <c:v>38.476765689063598</c:v>
                </c:pt>
                <c:pt idx="87681">
                  <c:v>38.476898850532599</c:v>
                </c:pt>
                <c:pt idx="87682">
                  <c:v>38.477032011575403</c:v>
                </c:pt>
                <c:pt idx="87683">
                  <c:v>38.477165172192002</c:v>
                </c:pt>
                <c:pt idx="87684">
                  <c:v>38.477298332382297</c:v>
                </c:pt>
                <c:pt idx="87685">
                  <c:v>38.477431492146302</c:v>
                </c:pt>
                <c:pt idx="87686">
                  <c:v>38.477564651484201</c:v>
                </c:pt>
                <c:pt idx="87687">
                  <c:v>38.477697810395803</c:v>
                </c:pt>
                <c:pt idx="87688">
                  <c:v>38.4778309688812</c:v>
                </c:pt>
                <c:pt idx="87689">
                  <c:v>38.4779641269403</c:v>
                </c:pt>
                <c:pt idx="87690">
                  <c:v>38.478097284573302</c:v>
                </c:pt>
                <c:pt idx="87691">
                  <c:v>38.478230441779999</c:v>
                </c:pt>
                <c:pt idx="87692">
                  <c:v>38.478363598560399</c:v>
                </c:pt>
                <c:pt idx="87693">
                  <c:v>38.478496754914701</c:v>
                </c:pt>
                <c:pt idx="87694">
                  <c:v>38.478629910842699</c:v>
                </c:pt>
                <c:pt idx="87695">
                  <c:v>38.478763066344499</c:v>
                </c:pt>
                <c:pt idx="87696">
                  <c:v>38.478896221420101</c:v>
                </c:pt>
                <c:pt idx="87697">
                  <c:v>38.479029376069498</c:v>
                </c:pt>
                <c:pt idx="87698">
                  <c:v>38.479162530292697</c:v>
                </c:pt>
                <c:pt idx="87699">
                  <c:v>38.4792956840896</c:v>
                </c:pt>
                <c:pt idx="87700">
                  <c:v>38.479428837460397</c:v>
                </c:pt>
                <c:pt idx="87701">
                  <c:v>38.479561990404903</c:v>
                </c:pt>
                <c:pt idx="87702">
                  <c:v>38.479695142923198</c:v>
                </c:pt>
                <c:pt idx="87703">
                  <c:v>38.479828295015302</c:v>
                </c:pt>
                <c:pt idx="87704">
                  <c:v>38.479961446681202</c:v>
                </c:pt>
                <c:pt idx="87705">
                  <c:v>38.480094597920797</c:v>
                </c:pt>
                <c:pt idx="87706">
                  <c:v>38.480227748734301</c:v>
                </c:pt>
                <c:pt idx="87707">
                  <c:v>38.4803608991216</c:v>
                </c:pt>
                <c:pt idx="87708">
                  <c:v>38.480494049082701</c:v>
                </c:pt>
                <c:pt idx="87709">
                  <c:v>38.480627198617597</c:v>
                </c:pt>
                <c:pt idx="87710">
                  <c:v>38.480760347726203</c:v>
                </c:pt>
                <c:pt idx="87711">
                  <c:v>38.480893496408697</c:v>
                </c:pt>
                <c:pt idx="87712">
                  <c:v>38.481026644665</c:v>
                </c:pt>
                <c:pt idx="87713">
                  <c:v>38.481159792495099</c:v>
                </c:pt>
                <c:pt idx="87714">
                  <c:v>38.4812929398989</c:v>
                </c:pt>
                <c:pt idx="87715">
                  <c:v>38.481426086876603</c:v>
                </c:pt>
                <c:pt idx="87716">
                  <c:v>38.481559233428101</c:v>
                </c:pt>
                <c:pt idx="87717">
                  <c:v>38.4816923795535</c:v>
                </c:pt>
                <c:pt idx="87718">
                  <c:v>38.481825525252603</c:v>
                </c:pt>
                <c:pt idx="87719">
                  <c:v>38.481958670525501</c:v>
                </c:pt>
                <c:pt idx="87720">
                  <c:v>38.4820918153723</c:v>
                </c:pt>
                <c:pt idx="87721">
                  <c:v>38.482224959792802</c:v>
                </c:pt>
                <c:pt idx="87722">
                  <c:v>38.482358103787199</c:v>
                </c:pt>
                <c:pt idx="87723">
                  <c:v>38.482491247355398</c:v>
                </c:pt>
                <c:pt idx="87724">
                  <c:v>38.482624390497399</c:v>
                </c:pt>
                <c:pt idx="87725">
                  <c:v>38.482757533213203</c:v>
                </c:pt>
                <c:pt idx="87726">
                  <c:v>38.482890675502901</c:v>
                </c:pt>
                <c:pt idx="87727">
                  <c:v>38.483023817366401</c:v>
                </c:pt>
                <c:pt idx="87728">
                  <c:v>38.483156958803697</c:v>
                </c:pt>
                <c:pt idx="87729">
                  <c:v>38.483290099814802</c:v>
                </c:pt>
                <c:pt idx="87730">
                  <c:v>38.483423240399802</c:v>
                </c:pt>
                <c:pt idx="87731">
                  <c:v>38.483556380558603</c:v>
                </c:pt>
                <c:pt idx="87732">
                  <c:v>38.4836895202912</c:v>
                </c:pt>
                <c:pt idx="87733">
                  <c:v>38.483822659597699</c:v>
                </c:pt>
                <c:pt idx="87734">
                  <c:v>38.483955798478</c:v>
                </c:pt>
                <c:pt idx="87735">
                  <c:v>38.484088936932103</c:v>
                </c:pt>
                <c:pt idx="87736">
                  <c:v>38.484222074960002</c:v>
                </c:pt>
                <c:pt idx="87737">
                  <c:v>38.484355212561802</c:v>
                </c:pt>
                <c:pt idx="87738">
                  <c:v>38.484488349737497</c:v>
                </c:pt>
                <c:pt idx="87739">
                  <c:v>38.484621486486901</c:v>
                </c:pt>
                <c:pt idx="87740">
                  <c:v>38.4847546228102</c:v>
                </c:pt>
                <c:pt idx="87741">
                  <c:v>38.484887758707401</c:v>
                </c:pt>
                <c:pt idx="87742">
                  <c:v>38.485020894178398</c:v>
                </c:pt>
                <c:pt idx="87743">
                  <c:v>38.485154029223203</c:v>
                </c:pt>
                <c:pt idx="87744">
                  <c:v>38.485287163841903</c:v>
                </c:pt>
                <c:pt idx="87745">
                  <c:v>38.485420298034498</c:v>
                </c:pt>
                <c:pt idx="87746">
                  <c:v>38.485553431800902</c:v>
                </c:pt>
                <c:pt idx="87747">
                  <c:v>38.485686565141101</c:v>
                </c:pt>
                <c:pt idx="87748">
                  <c:v>38.485819698055202</c:v>
                </c:pt>
                <c:pt idx="87749">
                  <c:v>38.485952830543098</c:v>
                </c:pt>
                <c:pt idx="87750">
                  <c:v>38.486085962604903</c:v>
                </c:pt>
                <c:pt idx="87751">
                  <c:v>38.486219094240603</c:v>
                </c:pt>
                <c:pt idx="87752">
                  <c:v>38.486352225450098</c:v>
                </c:pt>
                <c:pt idx="87753">
                  <c:v>38.486485356233501</c:v>
                </c:pt>
                <c:pt idx="87754">
                  <c:v>38.4866184865907</c:v>
                </c:pt>
                <c:pt idx="87755">
                  <c:v>38.486751616521801</c:v>
                </c:pt>
                <c:pt idx="87756">
                  <c:v>38.486884746026703</c:v>
                </c:pt>
                <c:pt idx="87757">
                  <c:v>38.4870178751056</c:v>
                </c:pt>
                <c:pt idx="87758">
                  <c:v>38.487151003758299</c:v>
                </c:pt>
                <c:pt idx="87759">
                  <c:v>38.487284131984801</c:v>
                </c:pt>
                <c:pt idx="87760">
                  <c:v>38.487417259785197</c:v>
                </c:pt>
                <c:pt idx="87761">
                  <c:v>38.487550387159501</c:v>
                </c:pt>
                <c:pt idx="87762">
                  <c:v>38.487683514107701</c:v>
                </c:pt>
                <c:pt idx="87763">
                  <c:v>38.487816640629703</c:v>
                </c:pt>
                <c:pt idx="87764">
                  <c:v>38.487949766725599</c:v>
                </c:pt>
                <c:pt idx="87765">
                  <c:v>38.488082892395397</c:v>
                </c:pt>
                <c:pt idx="87766">
                  <c:v>38.488216017639097</c:v>
                </c:pt>
                <c:pt idx="87767">
                  <c:v>38.488349142456599</c:v>
                </c:pt>
                <c:pt idx="87768">
                  <c:v>38.488482266848003</c:v>
                </c:pt>
                <c:pt idx="87769">
                  <c:v>38.488615390813301</c:v>
                </c:pt>
                <c:pt idx="87770">
                  <c:v>38.488748514352501</c:v>
                </c:pt>
                <c:pt idx="87771">
                  <c:v>38.488881637465603</c:v>
                </c:pt>
                <c:pt idx="87772">
                  <c:v>38.4890147601525</c:v>
                </c:pt>
                <c:pt idx="87773">
                  <c:v>38.489147882413398</c:v>
                </c:pt>
                <c:pt idx="87774">
                  <c:v>38.489281004248099</c:v>
                </c:pt>
                <c:pt idx="87775">
                  <c:v>38.489414125656701</c:v>
                </c:pt>
                <c:pt idx="87776">
                  <c:v>38.489547246639198</c:v>
                </c:pt>
                <c:pt idx="87777">
                  <c:v>38.489680367195596</c:v>
                </c:pt>
                <c:pt idx="87778">
                  <c:v>38.489813487325897</c:v>
                </c:pt>
                <c:pt idx="87779">
                  <c:v>38.489946607030099</c:v>
                </c:pt>
                <c:pt idx="87780">
                  <c:v>38.490079726308103</c:v>
                </c:pt>
                <c:pt idx="87781">
                  <c:v>38.490212845160102</c:v>
                </c:pt>
                <c:pt idx="87782">
                  <c:v>38.490345963586002</c:v>
                </c:pt>
                <c:pt idx="87783">
                  <c:v>38.490479081585796</c:v>
                </c:pt>
                <c:pt idx="87784">
                  <c:v>38.490612199159401</c:v>
                </c:pt>
                <c:pt idx="87785">
                  <c:v>38.490745316306999</c:v>
                </c:pt>
                <c:pt idx="87786">
                  <c:v>38.490878433028499</c:v>
                </c:pt>
                <c:pt idx="87787">
                  <c:v>38.4910115493239</c:v>
                </c:pt>
                <c:pt idx="87788">
                  <c:v>38.491144665193197</c:v>
                </c:pt>
                <c:pt idx="87789">
                  <c:v>38.491277780636402</c:v>
                </c:pt>
                <c:pt idx="87790">
                  <c:v>38.491410895653502</c:v>
                </c:pt>
                <c:pt idx="87791">
                  <c:v>38.491544010244503</c:v>
                </c:pt>
                <c:pt idx="87792">
                  <c:v>38.491677124409399</c:v>
                </c:pt>
                <c:pt idx="87793">
                  <c:v>38.491810238148297</c:v>
                </c:pt>
                <c:pt idx="87794">
                  <c:v>38.491943351461003</c:v>
                </c:pt>
                <c:pt idx="87795">
                  <c:v>38.492076464347697</c:v>
                </c:pt>
                <c:pt idx="87796">
                  <c:v>38.4922095768083</c:v>
                </c:pt>
                <c:pt idx="87797">
                  <c:v>38.492342688842797</c:v>
                </c:pt>
                <c:pt idx="87798">
                  <c:v>38.492475800451203</c:v>
                </c:pt>
                <c:pt idx="87799">
                  <c:v>38.492608911633603</c:v>
                </c:pt>
                <c:pt idx="87800">
                  <c:v>38.492742022389898</c:v>
                </c:pt>
                <c:pt idx="87801">
                  <c:v>38.492875132720101</c:v>
                </c:pt>
                <c:pt idx="87802">
                  <c:v>38.4930082426242</c:v>
                </c:pt>
                <c:pt idx="87803">
                  <c:v>38.493141352102199</c:v>
                </c:pt>
                <c:pt idx="87804">
                  <c:v>38.493274461154201</c:v>
                </c:pt>
                <c:pt idx="87805">
                  <c:v>38.493407569780103</c:v>
                </c:pt>
                <c:pt idx="87806">
                  <c:v>38.49354067798</c:v>
                </c:pt>
                <c:pt idx="87807">
                  <c:v>38.493673785753799</c:v>
                </c:pt>
                <c:pt idx="87808">
                  <c:v>38.4938068931015</c:v>
                </c:pt>
                <c:pt idx="87809">
                  <c:v>38.493940000023102</c:v>
                </c:pt>
                <c:pt idx="87810">
                  <c:v>38.494073106518698</c:v>
                </c:pt>
                <c:pt idx="87811">
                  <c:v>38.494206212588203</c:v>
                </c:pt>
                <c:pt idx="87812">
                  <c:v>38.494339318231702</c:v>
                </c:pt>
                <c:pt idx="87813">
                  <c:v>38.494472423449103</c:v>
                </c:pt>
                <c:pt idx="87814">
                  <c:v>38.494605528240399</c:v>
                </c:pt>
                <c:pt idx="87815">
                  <c:v>38.494738632605703</c:v>
                </c:pt>
                <c:pt idx="87816">
                  <c:v>38.494871736544901</c:v>
                </c:pt>
                <c:pt idx="87817">
                  <c:v>38.495004840058101</c:v>
                </c:pt>
                <c:pt idx="87818">
                  <c:v>38.495137943145203</c:v>
                </c:pt>
                <c:pt idx="87819">
                  <c:v>38.495271045806298</c:v>
                </c:pt>
                <c:pt idx="87820">
                  <c:v>38.495404148041303</c:v>
                </c:pt>
                <c:pt idx="87821">
                  <c:v>38.495537249850301</c:v>
                </c:pt>
                <c:pt idx="87822">
                  <c:v>38.495670351233201</c:v>
                </c:pt>
                <c:pt idx="87823">
                  <c:v>38.495803452190103</c:v>
                </c:pt>
                <c:pt idx="87824">
                  <c:v>38.495936552720899</c:v>
                </c:pt>
                <c:pt idx="87825">
                  <c:v>38.496069652825703</c:v>
                </c:pt>
                <c:pt idx="87826">
                  <c:v>38.496202752504502</c:v>
                </c:pt>
                <c:pt idx="87827">
                  <c:v>38.496335851757202</c:v>
                </c:pt>
                <c:pt idx="87828">
                  <c:v>38.496468950583903</c:v>
                </c:pt>
                <c:pt idx="87829">
                  <c:v>38.496602048984499</c:v>
                </c:pt>
                <c:pt idx="87830">
                  <c:v>38.496735146959097</c:v>
                </c:pt>
                <c:pt idx="87831">
                  <c:v>38.496868244507702</c:v>
                </c:pt>
                <c:pt idx="87832">
                  <c:v>38.497001341630202</c:v>
                </c:pt>
                <c:pt idx="87833">
                  <c:v>38.497134438326697</c:v>
                </c:pt>
                <c:pt idx="87834">
                  <c:v>38.497267534597199</c:v>
                </c:pt>
                <c:pt idx="87835">
                  <c:v>38.497400630441597</c:v>
                </c:pt>
                <c:pt idx="87836">
                  <c:v>38.497533725860002</c:v>
                </c:pt>
                <c:pt idx="87837">
                  <c:v>38.497666820852402</c:v>
                </c:pt>
                <c:pt idx="87838">
                  <c:v>38.497799915418803</c:v>
                </c:pt>
                <c:pt idx="87839">
                  <c:v>38.497933009559098</c:v>
                </c:pt>
                <c:pt idx="87840">
                  <c:v>38.498066103273402</c:v>
                </c:pt>
                <c:pt idx="87841">
                  <c:v>38.4981991965617</c:v>
                </c:pt>
                <c:pt idx="87842">
                  <c:v>38.498332289423999</c:v>
                </c:pt>
                <c:pt idx="87843">
                  <c:v>38.4984653818602</c:v>
                </c:pt>
                <c:pt idx="87844">
                  <c:v>38.498598473870501</c:v>
                </c:pt>
                <c:pt idx="87845">
                  <c:v>38.498731565454698</c:v>
                </c:pt>
                <c:pt idx="87846">
                  <c:v>38.498864656612902</c:v>
                </c:pt>
                <c:pt idx="87847">
                  <c:v>38.498997747345101</c:v>
                </c:pt>
                <c:pt idx="87848">
                  <c:v>38.4991308376513</c:v>
                </c:pt>
                <c:pt idx="87849">
                  <c:v>38.499263927531402</c:v>
                </c:pt>
                <c:pt idx="87850">
                  <c:v>38.499397016985597</c:v>
                </c:pt>
                <c:pt idx="87851">
                  <c:v>38.4995301060138</c:v>
                </c:pt>
                <c:pt idx="87852">
                  <c:v>38.499663194615898</c:v>
                </c:pt>
                <c:pt idx="87853">
                  <c:v>38.499796282792097</c:v>
                </c:pt>
                <c:pt idx="87854">
                  <c:v>38.499929370542198</c:v>
                </c:pt>
                <c:pt idx="87855">
                  <c:v>38.500062457866399</c:v>
                </c:pt>
                <c:pt idx="87856">
                  <c:v>38.500195544764502</c:v>
                </c:pt>
                <c:pt idx="87857">
                  <c:v>38.500328631236599</c:v>
                </c:pt>
                <c:pt idx="87858">
                  <c:v>38.500461717282803</c:v>
                </c:pt>
                <c:pt idx="87859">
                  <c:v>38.500594802902903</c:v>
                </c:pt>
                <c:pt idx="87860">
                  <c:v>38.500727888097103</c:v>
                </c:pt>
                <c:pt idx="87861">
                  <c:v>38.500860972865198</c:v>
                </c:pt>
                <c:pt idx="87862">
                  <c:v>38.5009940572074</c:v>
                </c:pt>
                <c:pt idx="87863">
                  <c:v>38.501127141123597</c:v>
                </c:pt>
                <c:pt idx="87864">
                  <c:v>38.501260224613702</c:v>
                </c:pt>
                <c:pt idx="87865">
                  <c:v>38.501393307677901</c:v>
                </c:pt>
                <c:pt idx="87866">
                  <c:v>38.501526390316201</c:v>
                </c:pt>
                <c:pt idx="87867">
                  <c:v>38.501659472528402</c:v>
                </c:pt>
                <c:pt idx="87868">
                  <c:v>38.501792554314598</c:v>
                </c:pt>
                <c:pt idx="87869">
                  <c:v>38.501925635674901</c:v>
                </c:pt>
                <c:pt idx="87870">
                  <c:v>38.502058716609099</c:v>
                </c:pt>
                <c:pt idx="87871">
                  <c:v>38.502191797117398</c:v>
                </c:pt>
                <c:pt idx="87872">
                  <c:v>38.502324877199698</c:v>
                </c:pt>
                <c:pt idx="87873">
                  <c:v>38.502457956856098</c:v>
                </c:pt>
                <c:pt idx="87874">
                  <c:v>38.5025910360864</c:v>
                </c:pt>
                <c:pt idx="87875">
                  <c:v>38.502724114890803</c:v>
                </c:pt>
                <c:pt idx="87876">
                  <c:v>38.5028571932692</c:v>
                </c:pt>
                <c:pt idx="87877">
                  <c:v>38.502990271221698</c:v>
                </c:pt>
                <c:pt idx="87878">
                  <c:v>38.503123348748197</c:v>
                </c:pt>
                <c:pt idx="87879">
                  <c:v>38.503256425848697</c:v>
                </c:pt>
                <c:pt idx="87880">
                  <c:v>38.503389502523198</c:v>
                </c:pt>
                <c:pt idx="87881">
                  <c:v>38.503522578771801</c:v>
                </c:pt>
                <c:pt idx="87882">
                  <c:v>38.503655654594397</c:v>
                </c:pt>
                <c:pt idx="87883">
                  <c:v>38.503788729991001</c:v>
                </c:pt>
                <c:pt idx="87884">
                  <c:v>38.503921804961699</c:v>
                </c:pt>
                <c:pt idx="87885">
                  <c:v>38.504054879506398</c:v>
                </c:pt>
                <c:pt idx="87886">
                  <c:v>38.504187953625099</c:v>
                </c:pt>
                <c:pt idx="87887">
                  <c:v>38.5043210273179</c:v>
                </c:pt>
                <c:pt idx="87888">
                  <c:v>38.504454100584802</c:v>
                </c:pt>
                <c:pt idx="87889">
                  <c:v>38.504587173425698</c:v>
                </c:pt>
                <c:pt idx="87890">
                  <c:v>38.504720245840602</c:v>
                </c:pt>
                <c:pt idx="87891">
                  <c:v>38.5048533178296</c:v>
                </c:pt>
                <c:pt idx="87892">
                  <c:v>38.504986389392599</c:v>
                </c:pt>
                <c:pt idx="87893">
                  <c:v>38.505119460529698</c:v>
                </c:pt>
                <c:pt idx="87894">
                  <c:v>38.505252531240799</c:v>
                </c:pt>
                <c:pt idx="87895">
                  <c:v>38.505385601525902</c:v>
                </c:pt>
                <c:pt idx="87896">
                  <c:v>38.505518671385197</c:v>
                </c:pt>
                <c:pt idx="87897">
                  <c:v>38.5056517408185</c:v>
                </c:pt>
                <c:pt idx="87898">
                  <c:v>38.505784809825798</c:v>
                </c:pt>
                <c:pt idx="87899">
                  <c:v>38.505917878407203</c:v>
                </c:pt>
                <c:pt idx="87900">
                  <c:v>38.506050946562702</c:v>
                </c:pt>
                <c:pt idx="87901">
                  <c:v>38.506184014292202</c:v>
                </c:pt>
                <c:pt idx="87902">
                  <c:v>38.506317081595803</c:v>
                </c:pt>
                <c:pt idx="87903">
                  <c:v>38.506450148473398</c:v>
                </c:pt>
                <c:pt idx="87904">
                  <c:v>38.506583214925101</c:v>
                </c:pt>
                <c:pt idx="87905">
                  <c:v>38.506716280950897</c:v>
                </c:pt>
                <c:pt idx="87906">
                  <c:v>38.506849346550801</c:v>
                </c:pt>
                <c:pt idx="87907">
                  <c:v>38.506982411724699</c:v>
                </c:pt>
                <c:pt idx="87908">
                  <c:v>38.507115476472698</c:v>
                </c:pt>
                <c:pt idx="87909">
                  <c:v>38.507248540794698</c:v>
                </c:pt>
                <c:pt idx="87910">
                  <c:v>38.507381604690799</c:v>
                </c:pt>
                <c:pt idx="87911">
                  <c:v>38.507514668161001</c:v>
                </c:pt>
                <c:pt idx="87912">
                  <c:v>38.507647731205303</c:v>
                </c:pt>
                <c:pt idx="87913">
                  <c:v>38.507780793823699</c:v>
                </c:pt>
                <c:pt idx="87914">
                  <c:v>38.507913856016103</c:v>
                </c:pt>
                <c:pt idx="87915">
                  <c:v>38.5080469177826</c:v>
                </c:pt>
                <c:pt idx="87916">
                  <c:v>38.508179979123199</c:v>
                </c:pt>
                <c:pt idx="87917">
                  <c:v>38.508313040037898</c:v>
                </c:pt>
                <c:pt idx="87918">
                  <c:v>38.508446100526697</c:v>
                </c:pt>
                <c:pt idx="87919">
                  <c:v>38.508579160589498</c:v>
                </c:pt>
                <c:pt idx="87920">
                  <c:v>38.5087122202264</c:v>
                </c:pt>
                <c:pt idx="87921">
                  <c:v>38.508845279437502</c:v>
                </c:pt>
                <c:pt idx="87922">
                  <c:v>38.508978338222597</c:v>
                </c:pt>
                <c:pt idx="87923">
                  <c:v>38.509111396581801</c:v>
                </c:pt>
                <c:pt idx="87924">
                  <c:v>38.509244454515098</c:v>
                </c:pt>
                <c:pt idx="87925">
                  <c:v>38.509377512022397</c:v>
                </c:pt>
                <c:pt idx="87926">
                  <c:v>38.509510569103902</c:v>
                </c:pt>
                <c:pt idx="87927">
                  <c:v>38.509643625759502</c:v>
                </c:pt>
                <c:pt idx="87928">
                  <c:v>38.509776681989202</c:v>
                </c:pt>
                <c:pt idx="87929">
                  <c:v>38.509909737793002</c:v>
                </c:pt>
                <c:pt idx="87930">
                  <c:v>38.510042793170797</c:v>
                </c:pt>
                <c:pt idx="87931">
                  <c:v>38.510175848122799</c:v>
                </c:pt>
                <c:pt idx="87932">
                  <c:v>38.510308902648902</c:v>
                </c:pt>
                <c:pt idx="87933">
                  <c:v>38.510441956749098</c:v>
                </c:pt>
                <c:pt idx="87934">
                  <c:v>38.510575010423402</c:v>
                </c:pt>
                <c:pt idx="87935">
                  <c:v>38.5107080636718</c:v>
                </c:pt>
                <c:pt idx="87936">
                  <c:v>38.510841116494298</c:v>
                </c:pt>
                <c:pt idx="87937">
                  <c:v>38.510974168890897</c:v>
                </c:pt>
                <c:pt idx="87938">
                  <c:v>38.511107220861597</c:v>
                </c:pt>
                <c:pt idx="87939">
                  <c:v>38.511240272406397</c:v>
                </c:pt>
                <c:pt idx="87940">
                  <c:v>38.511373323525397</c:v>
                </c:pt>
                <c:pt idx="87941">
                  <c:v>38.511506374218499</c:v>
                </c:pt>
                <c:pt idx="87942">
                  <c:v>38.511639424485601</c:v>
                </c:pt>
                <c:pt idx="87943">
                  <c:v>38.511772474326897</c:v>
                </c:pt>
                <c:pt idx="87944">
                  <c:v>38.511905523742399</c:v>
                </c:pt>
                <c:pt idx="87945">
                  <c:v>38.512038572731903</c:v>
                </c:pt>
                <c:pt idx="87946">
                  <c:v>38.5121716212956</c:v>
                </c:pt>
                <c:pt idx="87947">
                  <c:v>38.512304669433398</c:v>
                </c:pt>
                <c:pt idx="87948">
                  <c:v>38.512437717145303</c:v>
                </c:pt>
                <c:pt idx="87949">
                  <c:v>38.512570764431302</c:v>
                </c:pt>
                <c:pt idx="87950">
                  <c:v>38.512703811291502</c:v>
                </c:pt>
                <c:pt idx="87951">
                  <c:v>38.512836857725802</c:v>
                </c:pt>
                <c:pt idx="87952">
                  <c:v>38.512969903734202</c:v>
                </c:pt>
                <c:pt idx="87953">
                  <c:v>38.513102949316703</c:v>
                </c:pt>
                <c:pt idx="87954">
                  <c:v>38.513235994473398</c:v>
                </c:pt>
                <c:pt idx="87955">
                  <c:v>38.5133690392042</c:v>
                </c:pt>
                <c:pt idx="87956">
                  <c:v>38.513502083509202</c:v>
                </c:pt>
                <c:pt idx="87957">
                  <c:v>38.513635127388298</c:v>
                </c:pt>
                <c:pt idx="87958">
                  <c:v>38.513768170841502</c:v>
                </c:pt>
                <c:pt idx="87959">
                  <c:v>38.513901213868898</c:v>
                </c:pt>
                <c:pt idx="87960">
                  <c:v>38.514034256470403</c:v>
                </c:pt>
                <c:pt idx="87961">
                  <c:v>38.5141672986461</c:v>
                </c:pt>
                <c:pt idx="87962">
                  <c:v>38.514300340395899</c:v>
                </c:pt>
                <c:pt idx="87963">
                  <c:v>38.514433381719797</c:v>
                </c:pt>
                <c:pt idx="87964">
                  <c:v>38.514566422617897</c:v>
                </c:pt>
                <c:pt idx="87965">
                  <c:v>38.514699463090203</c:v>
                </c:pt>
                <c:pt idx="87966">
                  <c:v>38.514832503136603</c:v>
                </c:pt>
                <c:pt idx="87967">
                  <c:v>38.514965542757103</c:v>
                </c:pt>
                <c:pt idx="87968">
                  <c:v>38.515098581951797</c:v>
                </c:pt>
                <c:pt idx="87969">
                  <c:v>38.515231620720598</c:v>
                </c:pt>
                <c:pt idx="87970">
                  <c:v>38.5153646590636</c:v>
                </c:pt>
                <c:pt idx="87971">
                  <c:v>38.515497696980802</c:v>
                </c:pt>
                <c:pt idx="87972">
                  <c:v>38.515630734472097</c:v>
                </c:pt>
                <c:pt idx="87973">
                  <c:v>38.5157637715376</c:v>
                </c:pt>
                <c:pt idx="87974">
                  <c:v>38.515896808177203</c:v>
                </c:pt>
                <c:pt idx="87975">
                  <c:v>38.516029844390999</c:v>
                </c:pt>
                <c:pt idx="87976">
                  <c:v>38.516162880179003</c:v>
                </c:pt>
                <c:pt idx="87977">
                  <c:v>38.5162959155411</c:v>
                </c:pt>
                <c:pt idx="87978">
                  <c:v>38.516428950477398</c:v>
                </c:pt>
                <c:pt idx="87979">
                  <c:v>38.516561984987803</c:v>
                </c:pt>
                <c:pt idx="87980">
                  <c:v>38.5166950190725</c:v>
                </c:pt>
                <c:pt idx="87981">
                  <c:v>38.516828052731299</c:v>
                </c:pt>
                <c:pt idx="87982">
                  <c:v>38.516961085964198</c:v>
                </c:pt>
                <c:pt idx="87983">
                  <c:v>38.517094118771404</c:v>
                </c:pt>
                <c:pt idx="87984">
                  <c:v>38.517227151152703</c:v>
                </c:pt>
                <c:pt idx="87985">
                  <c:v>38.517360183108202</c:v>
                </c:pt>
                <c:pt idx="87986">
                  <c:v>38.517493214637803</c:v>
                </c:pt>
                <c:pt idx="87987">
                  <c:v>38.517626245741702</c:v>
                </c:pt>
                <c:pt idx="87988">
                  <c:v>38.517759276419703</c:v>
                </c:pt>
                <c:pt idx="87989">
                  <c:v>38.517892306671897</c:v>
                </c:pt>
                <c:pt idx="87990">
                  <c:v>38.518025336498297</c:v>
                </c:pt>
                <c:pt idx="87991">
                  <c:v>38.518158365898799</c:v>
                </c:pt>
                <c:pt idx="87992">
                  <c:v>38.5182913948736</c:v>
                </c:pt>
                <c:pt idx="87993">
                  <c:v>38.518424423422502</c:v>
                </c:pt>
                <c:pt idx="87994">
                  <c:v>38.518557451545597</c:v>
                </c:pt>
                <c:pt idx="87995">
                  <c:v>38.518690479242998</c:v>
                </c:pt>
                <c:pt idx="87996">
                  <c:v>38.518823506514501</c:v>
                </c:pt>
                <c:pt idx="87997">
                  <c:v>38.518956533360203</c:v>
                </c:pt>
                <c:pt idx="87998">
                  <c:v>38.519089559779999</c:v>
                </c:pt>
                <c:pt idx="87999">
                  <c:v>38.519222585774102</c:v>
                </c:pt>
                <c:pt idx="88000">
                  <c:v>38.519355611342398</c:v>
                </c:pt>
                <c:pt idx="88001">
                  <c:v>38.519488636484901</c:v>
                </c:pt>
                <c:pt idx="88002">
                  <c:v>38.519621661201597</c:v>
                </c:pt>
                <c:pt idx="88003">
                  <c:v>38.519754685492401</c:v>
                </c:pt>
                <c:pt idx="88004">
                  <c:v>38.519887709357498</c:v>
                </c:pt>
                <c:pt idx="88005">
                  <c:v>38.520020732796802</c:v>
                </c:pt>
                <c:pt idx="88006">
                  <c:v>38.520153755810298</c:v>
                </c:pt>
                <c:pt idx="88007">
                  <c:v>38.520286778397903</c:v>
                </c:pt>
                <c:pt idx="88008">
                  <c:v>38.5204198005598</c:v>
                </c:pt>
                <c:pt idx="88009">
                  <c:v>38.520552822295897</c:v>
                </c:pt>
                <c:pt idx="88010">
                  <c:v>38.520685843606202</c:v>
                </c:pt>
                <c:pt idx="88011">
                  <c:v>38.520818864490799</c:v>
                </c:pt>
                <c:pt idx="88012">
                  <c:v>38.520951884949497</c:v>
                </c:pt>
                <c:pt idx="88013">
                  <c:v>38.521084904982402</c:v>
                </c:pt>
                <c:pt idx="88014">
                  <c:v>38.5212179245896</c:v>
                </c:pt>
                <c:pt idx="88015">
                  <c:v>38.521350943770997</c:v>
                </c:pt>
                <c:pt idx="88016">
                  <c:v>38.521483962526602</c:v>
                </c:pt>
                <c:pt idx="88017">
                  <c:v>38.5216169808564</c:v>
                </c:pt>
                <c:pt idx="88018">
                  <c:v>38.521749998760399</c:v>
                </c:pt>
                <c:pt idx="88019">
                  <c:v>38.521883016238696</c:v>
                </c:pt>
                <c:pt idx="88020">
                  <c:v>38.522016033291102</c:v>
                </c:pt>
                <c:pt idx="88021">
                  <c:v>38.5221490499178</c:v>
                </c:pt>
                <c:pt idx="88022">
                  <c:v>38.522282066118798</c:v>
                </c:pt>
                <c:pt idx="88023">
                  <c:v>38.522415081893897</c:v>
                </c:pt>
                <c:pt idx="88024">
                  <c:v>38.522548097243302</c:v>
                </c:pt>
                <c:pt idx="88025">
                  <c:v>38.5226811121669</c:v>
                </c:pt>
                <c:pt idx="88026">
                  <c:v>38.522814126664798</c:v>
                </c:pt>
                <c:pt idx="88027">
                  <c:v>38.522947140736797</c:v>
                </c:pt>
                <c:pt idx="88028">
                  <c:v>38.523080154383102</c:v>
                </c:pt>
                <c:pt idx="88029">
                  <c:v>38.5232131676037</c:v>
                </c:pt>
                <c:pt idx="88030">
                  <c:v>38.523346180398498</c:v>
                </c:pt>
                <c:pt idx="88031">
                  <c:v>38.523479192767503</c:v>
                </c:pt>
                <c:pt idx="88032">
                  <c:v>38.523612204710702</c:v>
                </c:pt>
                <c:pt idx="88033">
                  <c:v>38.5237452162282</c:v>
                </c:pt>
                <c:pt idx="88034">
                  <c:v>38.523878227319997</c:v>
                </c:pt>
                <c:pt idx="88035">
                  <c:v>38.524011237986002</c:v>
                </c:pt>
                <c:pt idx="88036">
                  <c:v>38.5241442482262</c:v>
                </c:pt>
                <c:pt idx="88037">
                  <c:v>38.524277258040698</c:v>
                </c:pt>
                <c:pt idx="88038">
                  <c:v>38.524410267429403</c:v>
                </c:pt>
                <c:pt idx="88039">
                  <c:v>38.5245432763924</c:v>
                </c:pt>
                <c:pt idx="88040">
                  <c:v>38.524676284929598</c:v>
                </c:pt>
                <c:pt idx="88041">
                  <c:v>38.524809293041102</c:v>
                </c:pt>
                <c:pt idx="88042">
                  <c:v>38.524942300726799</c:v>
                </c:pt>
                <c:pt idx="88043">
                  <c:v>38.525075307986803</c:v>
                </c:pt>
                <c:pt idx="88044">
                  <c:v>38.525208314821</c:v>
                </c:pt>
                <c:pt idx="88045">
                  <c:v>38.525341321229497</c:v>
                </c:pt>
                <c:pt idx="88046">
                  <c:v>38.525474327212301</c:v>
                </c:pt>
                <c:pt idx="88047">
                  <c:v>38.525607332769297</c:v>
                </c:pt>
                <c:pt idx="88048">
                  <c:v>38.525740337900501</c:v>
                </c:pt>
                <c:pt idx="88049">
                  <c:v>38.525873342606097</c:v>
                </c:pt>
                <c:pt idx="88050">
                  <c:v>38.5260063468859</c:v>
                </c:pt>
                <c:pt idx="88051">
                  <c:v>38.526139350739903</c:v>
                </c:pt>
                <c:pt idx="88052">
                  <c:v>38.526272354168299</c:v>
                </c:pt>
                <c:pt idx="88053">
                  <c:v>38.526405357170901</c:v>
                </c:pt>
                <c:pt idx="88054">
                  <c:v>38.526538359747697</c:v>
                </c:pt>
                <c:pt idx="88055">
                  <c:v>38.526671361898899</c:v>
                </c:pt>
                <c:pt idx="88056">
                  <c:v>38.526804363624301</c:v>
                </c:pt>
                <c:pt idx="88057">
                  <c:v>38.526937364923903</c:v>
                </c:pt>
                <c:pt idx="88058">
                  <c:v>38.527070365797897</c:v>
                </c:pt>
                <c:pt idx="88059">
                  <c:v>38.527203366246098</c:v>
                </c:pt>
                <c:pt idx="88060">
                  <c:v>38.527336366268699</c:v>
                </c:pt>
                <c:pt idx="88061">
                  <c:v>38.5274693658654</c:v>
                </c:pt>
                <c:pt idx="88062">
                  <c:v>38.5276023650365</c:v>
                </c:pt>
                <c:pt idx="88063">
                  <c:v>38.5277353637819</c:v>
                </c:pt>
                <c:pt idx="88064">
                  <c:v>38.527868362101501</c:v>
                </c:pt>
                <c:pt idx="88065">
                  <c:v>38.5280013599954</c:v>
                </c:pt>
                <c:pt idx="88066">
                  <c:v>38.5281343574636</c:v>
                </c:pt>
                <c:pt idx="88067">
                  <c:v>38.528267354506099</c:v>
                </c:pt>
                <c:pt idx="88068">
                  <c:v>38.528400351122897</c:v>
                </c:pt>
                <c:pt idx="88069">
                  <c:v>38.528533347314003</c:v>
                </c:pt>
                <c:pt idx="88070">
                  <c:v>38.528666343079301</c:v>
                </c:pt>
                <c:pt idx="88071">
                  <c:v>38.528799338418999</c:v>
                </c:pt>
                <c:pt idx="88072">
                  <c:v>38.528932333332897</c:v>
                </c:pt>
                <c:pt idx="88073">
                  <c:v>38.529065327821201</c:v>
                </c:pt>
                <c:pt idx="88074">
                  <c:v>38.529198321883698</c:v>
                </c:pt>
                <c:pt idx="88075">
                  <c:v>38.529331315520501</c:v>
                </c:pt>
                <c:pt idx="88076">
                  <c:v>38.529464308731697</c:v>
                </c:pt>
                <c:pt idx="88077">
                  <c:v>38.5295973015171</c:v>
                </c:pt>
                <c:pt idx="88078">
                  <c:v>38.529730293876803</c:v>
                </c:pt>
                <c:pt idx="88079">
                  <c:v>38.529863285810897</c:v>
                </c:pt>
                <c:pt idx="88080">
                  <c:v>38.529996277319199</c:v>
                </c:pt>
                <c:pt idx="88081">
                  <c:v>38.5301292684019</c:v>
                </c:pt>
                <c:pt idx="88082">
                  <c:v>38.530262259058802</c:v>
                </c:pt>
                <c:pt idx="88083">
                  <c:v>38.530395249290102</c:v>
                </c:pt>
                <c:pt idx="88084">
                  <c:v>38.530528239095702</c:v>
                </c:pt>
                <c:pt idx="88085">
                  <c:v>38.530661228475601</c:v>
                </c:pt>
                <c:pt idx="88086">
                  <c:v>38.530794217429801</c:v>
                </c:pt>
                <c:pt idx="88087">
                  <c:v>38.530927205958299</c:v>
                </c:pt>
                <c:pt idx="88088">
                  <c:v>38.531060194061098</c:v>
                </c:pt>
                <c:pt idx="88089">
                  <c:v>38.531193181738303</c:v>
                </c:pt>
                <c:pt idx="88090">
                  <c:v>38.5313261689897</c:v>
                </c:pt>
                <c:pt idx="88091">
                  <c:v>38.531459155815497</c:v>
                </c:pt>
                <c:pt idx="88092">
                  <c:v>38.531592142215601</c:v>
                </c:pt>
                <c:pt idx="88093">
                  <c:v>38.531725128190097</c:v>
                </c:pt>
                <c:pt idx="88094">
                  <c:v>38.531858113738799</c:v>
                </c:pt>
                <c:pt idx="88095">
                  <c:v>38.531991098861901</c:v>
                </c:pt>
                <c:pt idx="88096">
                  <c:v>38.532124083559303</c:v>
                </c:pt>
                <c:pt idx="88097">
                  <c:v>38.532257067830997</c:v>
                </c:pt>
                <c:pt idx="88098">
                  <c:v>38.532390051677098</c:v>
                </c:pt>
                <c:pt idx="88099">
                  <c:v>38.532523035097498</c:v>
                </c:pt>
                <c:pt idx="88100">
                  <c:v>38.532656018092197</c:v>
                </c:pt>
                <c:pt idx="88101">
                  <c:v>38.532789000661303</c:v>
                </c:pt>
                <c:pt idx="88102">
                  <c:v>38.532921982804702</c:v>
                </c:pt>
                <c:pt idx="88103">
                  <c:v>38.5330549645224</c:v>
                </c:pt>
                <c:pt idx="88104">
                  <c:v>38.533187945814497</c:v>
                </c:pt>
                <c:pt idx="88105">
                  <c:v>38.533320926680901</c:v>
                </c:pt>
                <c:pt idx="88106">
                  <c:v>38.533453907121597</c:v>
                </c:pt>
                <c:pt idx="88107">
                  <c:v>38.5335868871367</c:v>
                </c:pt>
                <c:pt idx="88108">
                  <c:v>38.533719866726102</c:v>
                </c:pt>
                <c:pt idx="88109">
                  <c:v>38.533852845889903</c:v>
                </c:pt>
                <c:pt idx="88110">
                  <c:v>38.533985824627997</c:v>
                </c:pt>
                <c:pt idx="88111">
                  <c:v>38.534118802940498</c:v>
                </c:pt>
                <c:pt idx="88112">
                  <c:v>38.534251780827297</c:v>
                </c:pt>
                <c:pt idx="88113">
                  <c:v>38.534384758288503</c:v>
                </c:pt>
                <c:pt idx="88114">
                  <c:v>38.534517735324002</c:v>
                </c:pt>
                <c:pt idx="88115">
                  <c:v>38.534650711933899</c:v>
                </c:pt>
                <c:pt idx="88116">
                  <c:v>38.534783688118097</c:v>
                </c:pt>
                <c:pt idx="88117">
                  <c:v>38.5349166638767</c:v>
                </c:pt>
                <c:pt idx="88118">
                  <c:v>38.535049639209603</c:v>
                </c:pt>
                <c:pt idx="88119">
                  <c:v>38.535182614116898</c:v>
                </c:pt>
                <c:pt idx="88120">
                  <c:v>38.5353155885985</c:v>
                </c:pt>
                <c:pt idx="88121">
                  <c:v>38.535448562654501</c:v>
                </c:pt>
                <c:pt idx="88122">
                  <c:v>38.535581536284901</c:v>
                </c:pt>
                <c:pt idx="88123">
                  <c:v>38.535714509489601</c:v>
                </c:pt>
                <c:pt idx="88124">
                  <c:v>38.5358474822687</c:v>
                </c:pt>
                <c:pt idx="88125">
                  <c:v>38.535980454622198</c:v>
                </c:pt>
                <c:pt idx="88126">
                  <c:v>38.536113426550003</c:v>
                </c:pt>
                <c:pt idx="88127">
                  <c:v>38.536246398052199</c:v>
                </c:pt>
                <c:pt idx="88128">
                  <c:v>38.536379369128802</c:v>
                </c:pt>
                <c:pt idx="88129">
                  <c:v>38.536512339779797</c:v>
                </c:pt>
                <c:pt idx="88130">
                  <c:v>38.536645310005099</c:v>
                </c:pt>
                <c:pt idx="88131">
                  <c:v>38.5367782798048</c:v>
                </c:pt>
                <c:pt idx="88132">
                  <c:v>38.5369112491788</c:v>
                </c:pt>
                <c:pt idx="88133">
                  <c:v>38.537044218127299</c:v>
                </c:pt>
                <c:pt idx="88134">
                  <c:v>38.537177186650098</c:v>
                </c:pt>
                <c:pt idx="88135">
                  <c:v>38.537310154747303</c:v>
                </c:pt>
                <c:pt idx="88136">
                  <c:v>38.5374431224189</c:v>
                </c:pt>
                <c:pt idx="88137">
                  <c:v>38.537576089664803</c:v>
                </c:pt>
                <c:pt idx="88138">
                  <c:v>38.537709056485198</c:v>
                </c:pt>
                <c:pt idx="88139">
                  <c:v>38.5378420228799</c:v>
                </c:pt>
                <c:pt idx="88140">
                  <c:v>38.537974988849001</c:v>
                </c:pt>
                <c:pt idx="88141">
                  <c:v>38.538107954392501</c:v>
                </c:pt>
                <c:pt idx="88142">
                  <c:v>38.5382409195104</c:v>
                </c:pt>
                <c:pt idx="88143">
                  <c:v>38.538373884202699</c:v>
                </c:pt>
                <c:pt idx="88144">
                  <c:v>38.538506848469403</c:v>
                </c:pt>
                <c:pt idx="88145">
                  <c:v>38.5386398123105</c:v>
                </c:pt>
                <c:pt idx="88146">
                  <c:v>38.538772775725903</c:v>
                </c:pt>
                <c:pt idx="88147">
                  <c:v>38.538905738715798</c:v>
                </c:pt>
                <c:pt idx="88148">
                  <c:v>38.539038701280099</c:v>
                </c:pt>
                <c:pt idx="88149">
                  <c:v>38.539171663418699</c:v>
                </c:pt>
                <c:pt idx="88150">
                  <c:v>38.539304625131798</c:v>
                </c:pt>
                <c:pt idx="88151">
                  <c:v>38.539437586419297</c:v>
                </c:pt>
                <c:pt idx="88152">
                  <c:v>38.539570547281102</c:v>
                </c:pt>
                <c:pt idx="88153">
                  <c:v>38.539703507717398</c:v>
                </c:pt>
                <c:pt idx="88154">
                  <c:v>38.539836467728001</c:v>
                </c:pt>
                <c:pt idx="88155">
                  <c:v>38.539969427313103</c:v>
                </c:pt>
                <c:pt idx="88156">
                  <c:v>38.540102386472597</c:v>
                </c:pt>
                <c:pt idx="88157">
                  <c:v>38.540235345206497</c:v>
                </c:pt>
                <c:pt idx="88158">
                  <c:v>38.540368303514803</c:v>
                </c:pt>
                <c:pt idx="88159">
                  <c:v>38.540501261397502</c:v>
                </c:pt>
                <c:pt idx="88160">
                  <c:v>38.540634218854699</c:v>
                </c:pt>
                <c:pt idx="88161">
                  <c:v>38.540767175886202</c:v>
                </c:pt>
                <c:pt idx="88162">
                  <c:v>38.540900132492197</c:v>
                </c:pt>
                <c:pt idx="88163">
                  <c:v>38.541033088672599</c:v>
                </c:pt>
                <c:pt idx="88164">
                  <c:v>38.541166044427399</c:v>
                </c:pt>
                <c:pt idx="88165">
                  <c:v>38.541298999756599</c:v>
                </c:pt>
                <c:pt idx="88166">
                  <c:v>38.541431954660197</c:v>
                </c:pt>
                <c:pt idx="88167">
                  <c:v>38.541564909138302</c:v>
                </c:pt>
                <c:pt idx="88168">
                  <c:v>38.541697863190798</c:v>
                </c:pt>
                <c:pt idx="88169">
                  <c:v>38.541830816817701</c:v>
                </c:pt>
                <c:pt idx="88170">
                  <c:v>38.541963770019102</c:v>
                </c:pt>
                <c:pt idx="88171">
                  <c:v>38.542096722794803</c:v>
                </c:pt>
                <c:pt idx="88172">
                  <c:v>38.542229675145002</c:v>
                </c:pt>
                <c:pt idx="88173">
                  <c:v>38.5423626270697</c:v>
                </c:pt>
                <c:pt idx="88174">
                  <c:v>38.542495578568698</c:v>
                </c:pt>
                <c:pt idx="88175">
                  <c:v>38.542628529642201</c:v>
                </c:pt>
                <c:pt idx="88176">
                  <c:v>38.542761480290203</c:v>
                </c:pt>
                <c:pt idx="88177">
                  <c:v>38.542894430512597</c:v>
                </c:pt>
                <c:pt idx="88178">
                  <c:v>38.543027380309397</c:v>
                </c:pt>
                <c:pt idx="88179">
                  <c:v>38.543160329680603</c:v>
                </c:pt>
                <c:pt idx="88180">
                  <c:v>38.543293278626301</c:v>
                </c:pt>
                <c:pt idx="88181">
                  <c:v>38.543426227146497</c:v>
                </c:pt>
                <c:pt idx="88182">
                  <c:v>38.543559175241001</c:v>
                </c:pt>
                <c:pt idx="88183">
                  <c:v>38.543692122910102</c:v>
                </c:pt>
                <c:pt idx="88184">
                  <c:v>38.543825070153503</c:v>
                </c:pt>
                <c:pt idx="88185">
                  <c:v>38.543958016971402</c:v>
                </c:pt>
                <c:pt idx="88186">
                  <c:v>38.5440909633638</c:v>
                </c:pt>
                <c:pt idx="88187">
                  <c:v>38.544223909330597</c:v>
                </c:pt>
                <c:pt idx="88188">
                  <c:v>38.5443568548719</c:v>
                </c:pt>
                <c:pt idx="88189">
                  <c:v>38.544489799987602</c:v>
                </c:pt>
                <c:pt idx="88190">
                  <c:v>38.544622744677802</c:v>
                </c:pt>
                <c:pt idx="88191">
                  <c:v>38.544755688942402</c:v>
                </c:pt>
                <c:pt idx="88192">
                  <c:v>38.5448886327815</c:v>
                </c:pt>
                <c:pt idx="88193">
                  <c:v>38.545021576195097</c:v>
                </c:pt>
                <c:pt idx="88194">
                  <c:v>38.5451545191831</c:v>
                </c:pt>
                <c:pt idx="88195">
                  <c:v>38.545287461745502</c:v>
                </c:pt>
                <c:pt idx="88196">
                  <c:v>38.545420403882503</c:v>
                </c:pt>
                <c:pt idx="88197">
                  <c:v>38.545553345593902</c:v>
                </c:pt>
                <c:pt idx="88198">
                  <c:v>38.5456862868797</c:v>
                </c:pt>
                <c:pt idx="88199">
                  <c:v>38.545819227740097</c:v>
                </c:pt>
                <c:pt idx="88200">
                  <c:v>38.5459521681749</c:v>
                </c:pt>
                <c:pt idx="88201">
                  <c:v>38.546085108184101</c:v>
                </c:pt>
                <c:pt idx="88202">
                  <c:v>38.546218047767901</c:v>
                </c:pt>
                <c:pt idx="88203">
                  <c:v>38.5463509869261</c:v>
                </c:pt>
                <c:pt idx="88204">
                  <c:v>38.546483925658798</c:v>
                </c:pt>
                <c:pt idx="88205">
                  <c:v>38.546616863965902</c:v>
                </c:pt>
                <c:pt idx="88206">
                  <c:v>38.546749801847596</c:v>
                </c:pt>
                <c:pt idx="88207">
                  <c:v>38.546882739303697</c:v>
                </c:pt>
                <c:pt idx="88208">
                  <c:v>38.547015676334297</c:v>
                </c:pt>
                <c:pt idx="88209">
                  <c:v>38.547148612939303</c:v>
                </c:pt>
                <c:pt idx="88210">
                  <c:v>38.5472815491189</c:v>
                </c:pt>
                <c:pt idx="88211">
                  <c:v>38.547414484872903</c:v>
                </c:pt>
                <c:pt idx="88212">
                  <c:v>38.547547420201496</c:v>
                </c:pt>
                <c:pt idx="88213">
                  <c:v>38.547680355104497</c:v>
                </c:pt>
                <c:pt idx="88214">
                  <c:v>38.547813289582002</c:v>
                </c:pt>
                <c:pt idx="88215">
                  <c:v>38.5479462236339</c:v>
                </c:pt>
                <c:pt idx="88216">
                  <c:v>38.548079157260403</c:v>
                </c:pt>
                <c:pt idx="88217">
                  <c:v>38.548212090461398</c:v>
                </c:pt>
                <c:pt idx="88218">
                  <c:v>38.548345023236799</c:v>
                </c:pt>
                <c:pt idx="88219">
                  <c:v>38.548477955586797</c:v>
                </c:pt>
                <c:pt idx="88220">
                  <c:v>38.548610887511202</c:v>
                </c:pt>
                <c:pt idx="88221">
                  <c:v>38.548743819010198</c:v>
                </c:pt>
                <c:pt idx="88222">
                  <c:v>38.5488767500836</c:v>
                </c:pt>
                <c:pt idx="88223">
                  <c:v>38.549009680731601</c:v>
                </c:pt>
                <c:pt idx="88224">
                  <c:v>38.549142610954</c:v>
                </c:pt>
                <c:pt idx="88225">
                  <c:v>38.549275540750898</c:v>
                </c:pt>
                <c:pt idx="88226">
                  <c:v>38.549408470122401</c:v>
                </c:pt>
                <c:pt idx="88227">
                  <c:v>38.549541399068303</c:v>
                </c:pt>
                <c:pt idx="88228">
                  <c:v>38.549674327588797</c:v>
                </c:pt>
                <c:pt idx="88229">
                  <c:v>38.549807255683803</c:v>
                </c:pt>
                <c:pt idx="88230">
                  <c:v>38.5499401833532</c:v>
                </c:pt>
                <c:pt idx="88231">
                  <c:v>38.550073110597197</c:v>
                </c:pt>
                <c:pt idx="88232">
                  <c:v>38.550206037415698</c:v>
                </c:pt>
                <c:pt idx="88233">
                  <c:v>38.550338963808699</c:v>
                </c:pt>
                <c:pt idx="88234">
                  <c:v>38.550471889776297</c:v>
                </c:pt>
                <c:pt idx="88235">
                  <c:v>38.550604815318302</c:v>
                </c:pt>
                <c:pt idx="88236">
                  <c:v>38.550737740434897</c:v>
                </c:pt>
                <c:pt idx="88237">
                  <c:v>38.550870665125899</c:v>
                </c:pt>
                <c:pt idx="88238">
                  <c:v>38.551003589391499</c:v>
                </c:pt>
                <c:pt idx="88239">
                  <c:v>38.551136513231697</c:v>
                </c:pt>
                <c:pt idx="88240">
                  <c:v>38.551269436646301</c:v>
                </c:pt>
                <c:pt idx="88241">
                  <c:v>38.551402359635503</c:v>
                </c:pt>
                <c:pt idx="88242">
                  <c:v>38.551535282199197</c:v>
                </c:pt>
                <c:pt idx="88243">
                  <c:v>38.551668204337403</c:v>
                </c:pt>
                <c:pt idx="88244">
                  <c:v>38.551801126050101</c:v>
                </c:pt>
                <c:pt idx="88245">
                  <c:v>38.551934047337397</c:v>
                </c:pt>
                <c:pt idx="88246">
                  <c:v>38.552066968199199</c:v>
                </c:pt>
                <c:pt idx="88247">
                  <c:v>38.552199888635499</c:v>
                </c:pt>
                <c:pt idx="88248">
                  <c:v>38.552332808646398</c:v>
                </c:pt>
                <c:pt idx="88249">
                  <c:v>38.552465728231802</c:v>
                </c:pt>
                <c:pt idx="88250">
                  <c:v>38.552598647391697</c:v>
                </c:pt>
                <c:pt idx="88251">
                  <c:v>38.552731566126198</c:v>
                </c:pt>
                <c:pt idx="88252">
                  <c:v>38.552864484435197</c:v>
                </c:pt>
                <c:pt idx="88253">
                  <c:v>38.552997402318802</c:v>
                </c:pt>
                <c:pt idx="88254">
                  <c:v>38.553130319776898</c:v>
                </c:pt>
                <c:pt idx="88255">
                  <c:v>38.553263236809499</c:v>
                </c:pt>
                <c:pt idx="88256">
                  <c:v>38.553396153416699</c:v>
                </c:pt>
                <c:pt idx="88257">
                  <c:v>38.553529069598497</c:v>
                </c:pt>
                <c:pt idx="88258">
                  <c:v>38.553661985354701</c:v>
                </c:pt>
                <c:pt idx="88259">
                  <c:v>38.553794900685602</c:v>
                </c:pt>
                <c:pt idx="88260">
                  <c:v>38.553927815591003</c:v>
                </c:pt>
                <c:pt idx="88261">
                  <c:v>38.554060730070901</c:v>
                </c:pt>
                <c:pt idx="88262">
                  <c:v>38.554193644125398</c:v>
                </c:pt>
                <c:pt idx="88263">
                  <c:v>38.554326557754401</c:v>
                </c:pt>
                <c:pt idx="88264">
                  <c:v>38.554459470958001</c:v>
                </c:pt>
                <c:pt idx="88265">
                  <c:v>38.5545923837362</c:v>
                </c:pt>
                <c:pt idx="88266">
                  <c:v>38.554725296088897</c:v>
                </c:pt>
                <c:pt idx="88267">
                  <c:v>38.5548582080161</c:v>
                </c:pt>
                <c:pt idx="88268">
                  <c:v>38.554991119517901</c:v>
                </c:pt>
                <c:pt idx="88269">
                  <c:v>38.5551240305943</c:v>
                </c:pt>
                <c:pt idx="88270">
                  <c:v>38.555256941245297</c:v>
                </c:pt>
                <c:pt idx="88271">
                  <c:v>38.5553898514708</c:v>
                </c:pt>
                <c:pt idx="88272">
                  <c:v>38.5555227612709</c:v>
                </c:pt>
                <c:pt idx="88273">
                  <c:v>38.5556556706455</c:v>
                </c:pt>
                <c:pt idx="88274">
                  <c:v>38.555788579594797</c:v>
                </c:pt>
                <c:pt idx="88275">
                  <c:v>38.555921488118599</c:v>
                </c:pt>
                <c:pt idx="88276">
                  <c:v>38.556054396216901</c:v>
                </c:pt>
                <c:pt idx="88277">
                  <c:v>38.556187303889899</c:v>
                </c:pt>
                <c:pt idx="88278">
                  <c:v>38.556320211137397</c:v>
                </c:pt>
                <c:pt idx="88279">
                  <c:v>38.556453117959499</c:v>
                </c:pt>
                <c:pt idx="88280">
                  <c:v>38.5565860243561</c:v>
                </c:pt>
                <c:pt idx="88281">
                  <c:v>38.556718930327399</c:v>
                </c:pt>
                <c:pt idx="88282">
                  <c:v>38.556851835873204</c:v>
                </c:pt>
                <c:pt idx="88283">
                  <c:v>38.556984740993599</c:v>
                </c:pt>
                <c:pt idx="88284">
                  <c:v>38.557117645688599</c:v>
                </c:pt>
                <c:pt idx="88285">
                  <c:v>38.557250549958098</c:v>
                </c:pt>
                <c:pt idx="88286">
                  <c:v>38.557383453802302</c:v>
                </c:pt>
                <c:pt idx="88287">
                  <c:v>38.557516357220997</c:v>
                </c:pt>
                <c:pt idx="88288">
                  <c:v>38.557649260214397</c:v>
                </c:pt>
                <c:pt idx="88289">
                  <c:v>38.557782162782303</c:v>
                </c:pt>
                <c:pt idx="88290">
                  <c:v>38.557915064924799</c:v>
                </c:pt>
                <c:pt idx="88291">
                  <c:v>38.558047966641901</c:v>
                </c:pt>
                <c:pt idx="88292">
                  <c:v>38.558180867933601</c:v>
                </c:pt>
                <c:pt idx="88293">
                  <c:v>38.558313768799898</c:v>
                </c:pt>
                <c:pt idx="88294">
                  <c:v>38.558446669240702</c:v>
                </c:pt>
                <c:pt idx="88295">
                  <c:v>38.558579569256203</c:v>
                </c:pt>
                <c:pt idx="88296">
                  <c:v>38.558712468846302</c:v>
                </c:pt>
                <c:pt idx="88297">
                  <c:v>38.558845368010999</c:v>
                </c:pt>
                <c:pt idx="88298">
                  <c:v>38.558978266750302</c:v>
                </c:pt>
                <c:pt idx="88299">
                  <c:v>38.559111165064202</c:v>
                </c:pt>
                <c:pt idx="88300">
                  <c:v>38.5592440629527</c:v>
                </c:pt>
                <c:pt idx="88301">
                  <c:v>38.559376960415797</c:v>
                </c:pt>
                <c:pt idx="88302">
                  <c:v>38.559509857453499</c:v>
                </c:pt>
                <c:pt idx="88303">
                  <c:v>38.559642754065798</c:v>
                </c:pt>
                <c:pt idx="88304">
                  <c:v>38.559775650252703</c:v>
                </c:pt>
                <c:pt idx="88305">
                  <c:v>38.559908546014199</c:v>
                </c:pt>
                <c:pt idx="88306">
                  <c:v>38.5600414413504</c:v>
                </c:pt>
                <c:pt idx="88307">
                  <c:v>38.560174336261099</c:v>
                </c:pt>
                <c:pt idx="88308">
                  <c:v>38.560307230746503</c:v>
                </c:pt>
                <c:pt idx="88309">
                  <c:v>38.560440124806497</c:v>
                </c:pt>
                <c:pt idx="88310">
                  <c:v>38.560573018441097</c:v>
                </c:pt>
                <c:pt idx="88311">
                  <c:v>38.560705911650302</c:v>
                </c:pt>
                <c:pt idx="88312">
                  <c:v>38.560838804434198</c:v>
                </c:pt>
                <c:pt idx="88313">
                  <c:v>38.560971696792699</c:v>
                </c:pt>
                <c:pt idx="88314">
                  <c:v>38.561104588725698</c:v>
                </c:pt>
                <c:pt idx="88315">
                  <c:v>38.561237480233501</c:v>
                </c:pt>
                <c:pt idx="88316">
                  <c:v>38.561370371315803</c:v>
                </c:pt>
                <c:pt idx="88317">
                  <c:v>38.561503261972803</c:v>
                </c:pt>
                <c:pt idx="88318">
                  <c:v>38.5616361522044</c:v>
                </c:pt>
                <c:pt idx="88319">
                  <c:v>38.561769042010603</c:v>
                </c:pt>
                <c:pt idx="88320">
                  <c:v>38.561901931391503</c:v>
                </c:pt>
                <c:pt idx="88321">
                  <c:v>38.562034820347002</c:v>
                </c:pt>
                <c:pt idx="88322">
                  <c:v>38.562167708877098</c:v>
                </c:pt>
                <c:pt idx="88323">
                  <c:v>38.562300596981899</c:v>
                </c:pt>
                <c:pt idx="88324">
                  <c:v>38.562433484661298</c:v>
                </c:pt>
                <c:pt idx="88325">
                  <c:v>38.562566371915302</c:v>
                </c:pt>
                <c:pt idx="88326">
                  <c:v>38.562699258743997</c:v>
                </c:pt>
                <c:pt idx="88327">
                  <c:v>38.562832145147297</c:v>
                </c:pt>
                <c:pt idx="88328">
                  <c:v>38.562965031125302</c:v>
                </c:pt>
                <c:pt idx="88329">
                  <c:v>38.563097916677897</c:v>
                </c:pt>
                <c:pt idx="88330">
                  <c:v>38.563230801805197</c:v>
                </c:pt>
                <c:pt idx="88331">
                  <c:v>38.563363686507103</c:v>
                </c:pt>
                <c:pt idx="88332">
                  <c:v>38.563496570783599</c:v>
                </c:pt>
                <c:pt idx="88333">
                  <c:v>38.5636294546348</c:v>
                </c:pt>
                <c:pt idx="88334">
                  <c:v>38.563762338060698</c:v>
                </c:pt>
                <c:pt idx="88335">
                  <c:v>38.563895221061102</c:v>
                </c:pt>
                <c:pt idx="88336">
                  <c:v>38.564028103636304</c:v>
                </c:pt>
                <c:pt idx="88337">
                  <c:v>38.564160985786103</c:v>
                </c:pt>
                <c:pt idx="88338">
                  <c:v>38.5642938675106</c:v>
                </c:pt>
                <c:pt idx="88339">
                  <c:v>38.564426748809701</c:v>
                </c:pt>
                <c:pt idx="88340">
                  <c:v>38.564559629683501</c:v>
                </c:pt>
                <c:pt idx="88341">
                  <c:v>38.564692510131898</c:v>
                </c:pt>
                <c:pt idx="88342">
                  <c:v>38.564825390155001</c:v>
                </c:pt>
                <c:pt idx="88343">
                  <c:v>38.5649582697528</c:v>
                </c:pt>
                <c:pt idx="88344">
                  <c:v>38.565091148925198</c:v>
                </c:pt>
                <c:pt idx="88345">
                  <c:v>38.565224027672301</c:v>
                </c:pt>
                <c:pt idx="88346">
                  <c:v>38.565356905994101</c:v>
                </c:pt>
                <c:pt idx="88347">
                  <c:v>38.565489783890499</c:v>
                </c:pt>
                <c:pt idx="88348">
                  <c:v>38.565622661361601</c:v>
                </c:pt>
                <c:pt idx="88349">
                  <c:v>38.565755538407402</c:v>
                </c:pt>
                <c:pt idx="88350">
                  <c:v>38.5658884150278</c:v>
                </c:pt>
                <c:pt idx="88351">
                  <c:v>38.566021291222903</c:v>
                </c:pt>
                <c:pt idx="88352">
                  <c:v>38.566154166992703</c:v>
                </c:pt>
                <c:pt idx="88353">
                  <c:v>38.566287042337201</c:v>
                </c:pt>
                <c:pt idx="88354">
                  <c:v>38.566419917256397</c:v>
                </c:pt>
                <c:pt idx="88355">
                  <c:v>38.566552791750198</c:v>
                </c:pt>
                <c:pt idx="88356">
                  <c:v>38.566685665818703</c:v>
                </c:pt>
                <c:pt idx="88357">
                  <c:v>38.566818539461899</c:v>
                </c:pt>
                <c:pt idx="88358">
                  <c:v>38.5669514126797</c:v>
                </c:pt>
                <c:pt idx="88359">
                  <c:v>38.567084285472298</c:v>
                </c:pt>
                <c:pt idx="88360">
                  <c:v>38.567217157839501</c:v>
                </c:pt>
                <c:pt idx="88361">
                  <c:v>38.567350029781501</c:v>
                </c:pt>
                <c:pt idx="88362">
                  <c:v>38.567482901298099</c:v>
                </c:pt>
                <c:pt idx="88363">
                  <c:v>38.567615772389402</c:v>
                </c:pt>
                <c:pt idx="88364">
                  <c:v>38.567748643055403</c:v>
                </c:pt>
                <c:pt idx="88365">
                  <c:v>38.567881513296101</c:v>
                </c:pt>
                <c:pt idx="88366">
                  <c:v>38.568014383111503</c:v>
                </c:pt>
                <c:pt idx="88367">
                  <c:v>38.568147252501603</c:v>
                </c:pt>
                <c:pt idx="88368">
                  <c:v>38.568280121466401</c:v>
                </c:pt>
                <c:pt idx="88369">
                  <c:v>38.568412990005797</c:v>
                </c:pt>
                <c:pt idx="88370">
                  <c:v>38.568545858119997</c:v>
                </c:pt>
                <c:pt idx="88371">
                  <c:v>38.568678725808901</c:v>
                </c:pt>
                <c:pt idx="88372">
                  <c:v>38.568811593072503</c:v>
                </c:pt>
                <c:pt idx="88373">
                  <c:v>38.568944459910803</c:v>
                </c:pt>
                <c:pt idx="88374">
                  <c:v>38.5690773263238</c:v>
                </c:pt>
                <c:pt idx="88375">
                  <c:v>38.569210192311402</c:v>
                </c:pt>
                <c:pt idx="88376">
                  <c:v>38.569343057873802</c:v>
                </c:pt>
                <c:pt idx="88377">
                  <c:v>38.569475923010998</c:v>
                </c:pt>
                <c:pt idx="88378">
                  <c:v>38.5696087877228</c:v>
                </c:pt>
                <c:pt idx="88379">
                  <c:v>38.569741652009299</c:v>
                </c:pt>
                <c:pt idx="88380">
                  <c:v>38.569874515870602</c:v>
                </c:pt>
                <c:pt idx="88381">
                  <c:v>38.570007379306503</c:v>
                </c:pt>
                <c:pt idx="88382">
                  <c:v>38.570140242317201</c:v>
                </c:pt>
                <c:pt idx="88383">
                  <c:v>38.570273104902597</c:v>
                </c:pt>
                <c:pt idx="88384">
                  <c:v>38.570405967062698</c:v>
                </c:pt>
                <c:pt idx="88385">
                  <c:v>38.570538828797602</c:v>
                </c:pt>
                <c:pt idx="88386">
                  <c:v>38.570671690107098</c:v>
                </c:pt>
                <c:pt idx="88387">
                  <c:v>38.570804550991397</c:v>
                </c:pt>
                <c:pt idx="88388">
                  <c:v>38.570937411450402</c:v>
                </c:pt>
                <c:pt idx="88389">
                  <c:v>38.571070271484103</c:v>
                </c:pt>
                <c:pt idx="88390">
                  <c:v>38.571203131092602</c:v>
                </c:pt>
                <c:pt idx="88391">
                  <c:v>38.571335990275799</c:v>
                </c:pt>
                <c:pt idx="88392">
                  <c:v>38.5714688490337</c:v>
                </c:pt>
                <c:pt idx="88393">
                  <c:v>38.571601707366298</c:v>
                </c:pt>
                <c:pt idx="88394">
                  <c:v>38.571734565273701</c:v>
                </c:pt>
                <c:pt idx="88395">
                  <c:v>38.571867422755801</c:v>
                </c:pt>
                <c:pt idx="88396">
                  <c:v>38.572000279812698</c:v>
                </c:pt>
                <c:pt idx="88397">
                  <c:v>38.5721331364443</c:v>
                </c:pt>
                <c:pt idx="88398">
                  <c:v>38.5722659926506</c:v>
                </c:pt>
                <c:pt idx="88399">
                  <c:v>38.572398848431703</c:v>
                </c:pt>
                <c:pt idx="88400">
                  <c:v>38.572531703787497</c:v>
                </c:pt>
                <c:pt idx="88401">
                  <c:v>38.572664558718003</c:v>
                </c:pt>
                <c:pt idx="88402">
                  <c:v>38.572797413223299</c:v>
                </c:pt>
                <c:pt idx="88403">
                  <c:v>38.572930267303299</c:v>
                </c:pt>
                <c:pt idx="88404">
                  <c:v>38.573063120958103</c:v>
                </c:pt>
                <c:pt idx="88405">
                  <c:v>38.573195974187598</c:v>
                </c:pt>
                <c:pt idx="88406">
                  <c:v>38.573328826991897</c:v>
                </c:pt>
                <c:pt idx="88407">
                  <c:v>38.573461679370901</c:v>
                </c:pt>
                <c:pt idx="88408">
                  <c:v>38.573594531324702</c:v>
                </c:pt>
                <c:pt idx="88409">
                  <c:v>38.5737273828532</c:v>
                </c:pt>
                <c:pt idx="88410">
                  <c:v>38.573860233956502</c:v>
                </c:pt>
                <c:pt idx="88411">
                  <c:v>38.573993084634502</c:v>
                </c:pt>
                <c:pt idx="88412">
                  <c:v>38.574125934887299</c:v>
                </c:pt>
                <c:pt idx="88413">
                  <c:v>38.5742587847149</c:v>
                </c:pt>
                <c:pt idx="88414">
                  <c:v>38.574391634117198</c:v>
                </c:pt>
                <c:pt idx="88415">
                  <c:v>38.574524483094201</c:v>
                </c:pt>
                <c:pt idx="88416">
                  <c:v>38.574657331646101</c:v>
                </c:pt>
                <c:pt idx="88417">
                  <c:v>38.574790179772698</c:v>
                </c:pt>
                <c:pt idx="88418">
                  <c:v>38.574923027474</c:v>
                </c:pt>
                <c:pt idx="88419">
                  <c:v>38.575055874750198</c:v>
                </c:pt>
                <c:pt idx="88420">
                  <c:v>38.575188721601101</c:v>
                </c:pt>
                <c:pt idx="88421">
                  <c:v>38.575321568026702</c:v>
                </c:pt>
                <c:pt idx="88422">
                  <c:v>38.575454414027199</c:v>
                </c:pt>
                <c:pt idx="88423">
                  <c:v>38.575587259602401</c:v>
                </c:pt>
                <c:pt idx="88424">
                  <c:v>38.575720104752399</c:v>
                </c:pt>
                <c:pt idx="88425">
                  <c:v>38.575852949477103</c:v>
                </c:pt>
                <c:pt idx="88426">
                  <c:v>38.575985793776603</c:v>
                </c:pt>
                <c:pt idx="88427">
                  <c:v>38.5761186376509</c:v>
                </c:pt>
                <c:pt idx="88428">
                  <c:v>38.576251481100002</c:v>
                </c:pt>
                <c:pt idx="88429">
                  <c:v>38.5763843241239</c:v>
                </c:pt>
                <c:pt idx="88430">
                  <c:v>38.576517166722503</c:v>
                </c:pt>
                <c:pt idx="88431">
                  <c:v>38.576650008896003</c:v>
                </c:pt>
                <c:pt idx="88432">
                  <c:v>38.5767828506442</c:v>
                </c:pt>
                <c:pt idx="88433">
                  <c:v>38.576915691967201</c:v>
                </c:pt>
                <c:pt idx="88434">
                  <c:v>38.577048532865</c:v>
                </c:pt>
                <c:pt idx="88435">
                  <c:v>38.577181373337503</c:v>
                </c:pt>
                <c:pt idx="88436">
                  <c:v>38.577314213384902</c:v>
                </c:pt>
                <c:pt idx="88437">
                  <c:v>38.577447053007099</c:v>
                </c:pt>
                <c:pt idx="88438">
                  <c:v>38.577579892204</c:v>
                </c:pt>
                <c:pt idx="88439">
                  <c:v>38.577712730975797</c:v>
                </c:pt>
                <c:pt idx="88440">
                  <c:v>38.577845569322299</c:v>
                </c:pt>
                <c:pt idx="88441">
                  <c:v>38.577978407243599</c:v>
                </c:pt>
                <c:pt idx="88442">
                  <c:v>38.578111244739802</c:v>
                </c:pt>
                <c:pt idx="88443">
                  <c:v>38.578244081810702</c:v>
                </c:pt>
                <c:pt idx="88444">
                  <c:v>38.578376918456399</c:v>
                </c:pt>
                <c:pt idx="88445">
                  <c:v>38.578509754677</c:v>
                </c:pt>
                <c:pt idx="88446">
                  <c:v>38.578642590472299</c:v>
                </c:pt>
                <c:pt idx="88447">
                  <c:v>38.578775425842402</c:v>
                </c:pt>
                <c:pt idx="88448">
                  <c:v>38.578908260787401</c:v>
                </c:pt>
                <c:pt idx="88449">
                  <c:v>38.579041095307097</c:v>
                </c:pt>
                <c:pt idx="88450">
                  <c:v>38.579173929401698</c:v>
                </c:pt>
                <c:pt idx="88451">
                  <c:v>38.579306763071003</c:v>
                </c:pt>
                <c:pt idx="88452">
                  <c:v>38.579439596315197</c:v>
                </c:pt>
                <c:pt idx="88453">
                  <c:v>38.579572429134203</c:v>
                </c:pt>
                <c:pt idx="88454">
                  <c:v>38.579705261527998</c:v>
                </c:pt>
                <c:pt idx="88455">
                  <c:v>38.579838093496697</c:v>
                </c:pt>
                <c:pt idx="88456">
                  <c:v>38.579970925040101</c:v>
                </c:pt>
                <c:pt idx="88457">
                  <c:v>38.580103756158401</c:v>
                </c:pt>
                <c:pt idx="88458">
                  <c:v>38.580236586851399</c:v>
                </c:pt>
                <c:pt idx="88459">
                  <c:v>38.5803694171193</c:v>
                </c:pt>
                <c:pt idx="88460">
                  <c:v>38.580502246962098</c:v>
                </c:pt>
                <c:pt idx="88461">
                  <c:v>38.5806350763796</c:v>
                </c:pt>
                <c:pt idx="88462">
                  <c:v>38.580767905371999</c:v>
                </c:pt>
                <c:pt idx="88463">
                  <c:v>38.580900733939202</c:v>
                </c:pt>
                <c:pt idx="88464">
                  <c:v>38.581033562081203</c:v>
                </c:pt>
                <c:pt idx="88465">
                  <c:v>38.581166389798</c:v>
                </c:pt>
                <c:pt idx="88466">
                  <c:v>38.5812992170897</c:v>
                </c:pt>
                <c:pt idx="88467">
                  <c:v>38.581432043956198</c:v>
                </c:pt>
                <c:pt idx="88468">
                  <c:v>38.5815648703976</c:v>
                </c:pt>
                <c:pt idx="88469">
                  <c:v>38.581697696413798</c:v>
                </c:pt>
                <c:pt idx="88470">
                  <c:v>38.5818305220048</c:v>
                </c:pt>
                <c:pt idx="88471">
                  <c:v>38.5819633471706</c:v>
                </c:pt>
                <c:pt idx="88472">
                  <c:v>38.582096171911303</c:v>
                </c:pt>
                <c:pt idx="88473">
                  <c:v>38.582228996226902</c:v>
                </c:pt>
                <c:pt idx="88474">
                  <c:v>38.5823618201172</c:v>
                </c:pt>
                <c:pt idx="88475">
                  <c:v>38.5824946435825</c:v>
                </c:pt>
                <c:pt idx="88476">
                  <c:v>38.582627466622498</c:v>
                </c:pt>
                <c:pt idx="88477">
                  <c:v>38.582760289237399</c:v>
                </c:pt>
                <c:pt idx="88478">
                  <c:v>38.582893111427197</c:v>
                </c:pt>
                <c:pt idx="88479">
                  <c:v>38.583025933191799</c:v>
                </c:pt>
                <c:pt idx="88480">
                  <c:v>38.583158754531198</c:v>
                </c:pt>
                <c:pt idx="88481">
                  <c:v>38.5832915754455</c:v>
                </c:pt>
                <c:pt idx="88482">
                  <c:v>38.583424395934699</c:v>
                </c:pt>
                <c:pt idx="88483">
                  <c:v>38.583557215998702</c:v>
                </c:pt>
                <c:pt idx="88484">
                  <c:v>38.583690035637503</c:v>
                </c:pt>
                <c:pt idx="88485">
                  <c:v>38.583822854851299</c:v>
                </c:pt>
                <c:pt idx="88486">
                  <c:v>38.583955673639799</c:v>
                </c:pt>
                <c:pt idx="88487">
                  <c:v>38.584088492003303</c:v>
                </c:pt>
                <c:pt idx="88488">
                  <c:v>38.584221309941597</c:v>
                </c:pt>
                <c:pt idx="88489">
                  <c:v>38.584354127454702</c:v>
                </c:pt>
                <c:pt idx="88490">
                  <c:v>38.584486944542697</c:v>
                </c:pt>
                <c:pt idx="88491">
                  <c:v>38.584619761205602</c:v>
                </c:pt>
                <c:pt idx="88492">
                  <c:v>38.584752577443403</c:v>
                </c:pt>
                <c:pt idx="88493">
                  <c:v>38.584885393256002</c:v>
                </c:pt>
                <c:pt idx="88494">
                  <c:v>38.585018208643497</c:v>
                </c:pt>
                <c:pt idx="88495">
                  <c:v>38.585151023605803</c:v>
                </c:pt>
                <c:pt idx="88496">
                  <c:v>38.585283838142999</c:v>
                </c:pt>
                <c:pt idx="88497">
                  <c:v>38.585416652255098</c:v>
                </c:pt>
                <c:pt idx="88498">
                  <c:v>38.585549465942101</c:v>
                </c:pt>
                <c:pt idx="88499">
                  <c:v>38.585682279204001</c:v>
                </c:pt>
                <c:pt idx="88500">
                  <c:v>38.585815092040697</c:v>
                </c:pt>
                <c:pt idx="88501">
                  <c:v>38.585947904452297</c:v>
                </c:pt>
                <c:pt idx="88502">
                  <c:v>38.586080716438801</c:v>
                </c:pt>
                <c:pt idx="88503">
                  <c:v>38.586213528000101</c:v>
                </c:pt>
                <c:pt idx="88504">
                  <c:v>38.586346339136398</c:v>
                </c:pt>
                <c:pt idx="88505">
                  <c:v>38.586479149847499</c:v>
                </c:pt>
                <c:pt idx="88506">
                  <c:v>38.586611960133503</c:v>
                </c:pt>
                <c:pt idx="88507">
                  <c:v>38.586744769994397</c:v>
                </c:pt>
                <c:pt idx="88508">
                  <c:v>38.586877579430201</c:v>
                </c:pt>
                <c:pt idx="88509">
                  <c:v>38.587010388440902</c:v>
                </c:pt>
                <c:pt idx="88510">
                  <c:v>38.5871431970264</c:v>
                </c:pt>
                <c:pt idx="88511">
                  <c:v>38.587276005186901</c:v>
                </c:pt>
                <c:pt idx="88512">
                  <c:v>38.587408812922199</c:v>
                </c:pt>
                <c:pt idx="88513">
                  <c:v>38.5875416202325</c:v>
                </c:pt>
                <c:pt idx="88514">
                  <c:v>38.587674427117598</c:v>
                </c:pt>
                <c:pt idx="88515">
                  <c:v>38.5878072335776</c:v>
                </c:pt>
                <c:pt idx="88516">
                  <c:v>38.587940039612597</c:v>
                </c:pt>
                <c:pt idx="88517">
                  <c:v>38.588072845222399</c:v>
                </c:pt>
                <c:pt idx="88518">
                  <c:v>38.588205650407097</c:v>
                </c:pt>
                <c:pt idx="88519">
                  <c:v>38.588338455166799</c:v>
                </c:pt>
                <c:pt idx="88520">
                  <c:v>38.588471259501297</c:v>
                </c:pt>
                <c:pt idx="88521">
                  <c:v>38.588604063410699</c:v>
                </c:pt>
                <c:pt idx="88522">
                  <c:v>38.588736866895097</c:v>
                </c:pt>
                <c:pt idx="88523">
                  <c:v>38.588869669954398</c:v>
                </c:pt>
                <c:pt idx="88524">
                  <c:v>38.589002472588497</c:v>
                </c:pt>
                <c:pt idx="88525">
                  <c:v>38.589135274797599</c:v>
                </c:pt>
                <c:pt idx="88526">
                  <c:v>38.589268076581597</c:v>
                </c:pt>
                <c:pt idx="88527">
                  <c:v>38.589400877940498</c:v>
                </c:pt>
                <c:pt idx="88528">
                  <c:v>38.589533678874297</c:v>
                </c:pt>
                <c:pt idx="88529">
                  <c:v>38.589666479383098</c:v>
                </c:pt>
                <c:pt idx="88530">
                  <c:v>38.589799279466703</c:v>
                </c:pt>
                <c:pt idx="88531">
                  <c:v>38.589932079125298</c:v>
                </c:pt>
                <c:pt idx="88532">
                  <c:v>38.590064878358803</c:v>
                </c:pt>
                <c:pt idx="88533">
                  <c:v>38.590197677167197</c:v>
                </c:pt>
                <c:pt idx="88534">
                  <c:v>38.590330475550502</c:v>
                </c:pt>
                <c:pt idx="88535">
                  <c:v>38.590463273508803</c:v>
                </c:pt>
                <c:pt idx="88536">
                  <c:v>38.590596071042</c:v>
                </c:pt>
                <c:pt idx="88537">
                  <c:v>38.590728868150102</c:v>
                </c:pt>
                <c:pt idx="88538">
                  <c:v>38.590861664833099</c:v>
                </c:pt>
                <c:pt idx="88539">
                  <c:v>38.5909944610911</c:v>
                </c:pt>
                <c:pt idx="88540">
                  <c:v>38.591127256923997</c:v>
                </c:pt>
                <c:pt idx="88541">
                  <c:v>38.591260052331798</c:v>
                </c:pt>
                <c:pt idx="88542">
                  <c:v>38.591392847314602</c:v>
                </c:pt>
                <c:pt idx="88543">
                  <c:v>38.591525641872302</c:v>
                </c:pt>
                <c:pt idx="88544">
                  <c:v>38.591658436004998</c:v>
                </c:pt>
                <c:pt idx="88545">
                  <c:v>38.591791229712499</c:v>
                </c:pt>
                <c:pt idx="88546">
                  <c:v>38.591924022995002</c:v>
                </c:pt>
                <c:pt idx="88547">
                  <c:v>38.592056815852501</c:v>
                </c:pt>
                <c:pt idx="88548">
                  <c:v>38.592189608284897</c:v>
                </c:pt>
                <c:pt idx="88549">
                  <c:v>38.592322400292197</c:v>
                </c:pt>
                <c:pt idx="88550">
                  <c:v>38.5924551918745</c:v>
                </c:pt>
                <c:pt idx="88551">
                  <c:v>38.592587983031798</c:v>
                </c:pt>
                <c:pt idx="88552">
                  <c:v>38.592720773763901</c:v>
                </c:pt>
                <c:pt idx="88553">
                  <c:v>38.592853564071099</c:v>
                </c:pt>
                <c:pt idx="88554">
                  <c:v>38.592986353953101</c:v>
                </c:pt>
                <c:pt idx="88555">
                  <c:v>38.593119143410199</c:v>
                </c:pt>
                <c:pt idx="88556">
                  <c:v>38.5932519324422</c:v>
                </c:pt>
                <c:pt idx="88557">
                  <c:v>38.593384721049098</c:v>
                </c:pt>
                <c:pt idx="88558">
                  <c:v>38.593517509230999</c:v>
                </c:pt>
                <c:pt idx="88559">
                  <c:v>38.593650296987803</c:v>
                </c:pt>
                <c:pt idx="88560">
                  <c:v>38.593783084319703</c:v>
                </c:pt>
                <c:pt idx="88561">
                  <c:v>38.5939158712264</c:v>
                </c:pt>
                <c:pt idx="88562">
                  <c:v>38.5940486577081</c:v>
                </c:pt>
                <c:pt idx="88563">
                  <c:v>38.594181443764803</c:v>
                </c:pt>
                <c:pt idx="88564">
                  <c:v>38.594314229396502</c:v>
                </c:pt>
                <c:pt idx="88565">
                  <c:v>38.594447014603098</c:v>
                </c:pt>
                <c:pt idx="88566">
                  <c:v>38.594579799384697</c:v>
                </c:pt>
                <c:pt idx="88567">
                  <c:v>38.594712583741298</c:v>
                </c:pt>
                <c:pt idx="88568">
                  <c:v>38.594845367672796</c:v>
                </c:pt>
                <c:pt idx="88569">
                  <c:v>38.594978151179298</c:v>
                </c:pt>
                <c:pt idx="88570">
                  <c:v>38.595110934260703</c:v>
                </c:pt>
                <c:pt idx="88571">
                  <c:v>38.595243716917203</c:v>
                </c:pt>
                <c:pt idx="88572">
                  <c:v>38.5953764991486</c:v>
                </c:pt>
                <c:pt idx="88573">
                  <c:v>38.595509280955</c:v>
                </c:pt>
                <c:pt idx="88574">
                  <c:v>38.595642062336303</c:v>
                </c:pt>
                <c:pt idx="88575">
                  <c:v>38.595774843292702</c:v>
                </c:pt>
                <c:pt idx="88576">
                  <c:v>38.595907623823997</c:v>
                </c:pt>
                <c:pt idx="88577">
                  <c:v>38.596040403930303</c:v>
                </c:pt>
                <c:pt idx="88578">
                  <c:v>38.596173183611597</c:v>
                </c:pt>
                <c:pt idx="88579">
                  <c:v>38.596305962867902</c:v>
                </c:pt>
                <c:pt idx="88580">
                  <c:v>38.596438741699103</c:v>
                </c:pt>
                <c:pt idx="88581">
                  <c:v>38.5965715201054</c:v>
                </c:pt>
                <c:pt idx="88582">
                  <c:v>38.5967042980866</c:v>
                </c:pt>
                <c:pt idx="88583">
                  <c:v>38.596837075642803</c:v>
                </c:pt>
                <c:pt idx="88584">
                  <c:v>38.596969852774002</c:v>
                </c:pt>
                <c:pt idx="88585">
                  <c:v>38.597102629480297</c:v>
                </c:pt>
                <c:pt idx="88586">
                  <c:v>38.597235405761502</c:v>
                </c:pt>
                <c:pt idx="88587">
                  <c:v>38.597368181617703</c:v>
                </c:pt>
                <c:pt idx="88588">
                  <c:v>38.597500957048801</c:v>
                </c:pt>
                <c:pt idx="88589">
                  <c:v>38.597633732055002</c:v>
                </c:pt>
                <c:pt idx="88590">
                  <c:v>38.597766506636198</c:v>
                </c:pt>
                <c:pt idx="88591">
                  <c:v>38.597899280792397</c:v>
                </c:pt>
                <c:pt idx="88592">
                  <c:v>38.5980320545236</c:v>
                </c:pt>
                <c:pt idx="88593">
                  <c:v>38.598164827829798</c:v>
                </c:pt>
                <c:pt idx="88594">
                  <c:v>38.598297600711</c:v>
                </c:pt>
                <c:pt idx="88595">
                  <c:v>38.598430373167197</c:v>
                </c:pt>
                <c:pt idx="88596">
                  <c:v>38.598563145198398</c:v>
                </c:pt>
                <c:pt idx="88597">
                  <c:v>38.598695916804601</c:v>
                </c:pt>
                <c:pt idx="88598">
                  <c:v>38.598828687985801</c:v>
                </c:pt>
                <c:pt idx="88599">
                  <c:v>38.598961458742103</c:v>
                </c:pt>
                <c:pt idx="88600">
                  <c:v>38.599094229073302</c:v>
                </c:pt>
                <c:pt idx="88601">
                  <c:v>38.599226998979603</c:v>
                </c:pt>
                <c:pt idx="88602">
                  <c:v>38.5993597684609</c:v>
                </c:pt>
                <c:pt idx="88603">
                  <c:v>38.5994925375172</c:v>
                </c:pt>
                <c:pt idx="88604">
                  <c:v>38.599625306148504</c:v>
                </c:pt>
                <c:pt idx="88605">
                  <c:v>38.599758074354803</c:v>
                </c:pt>
                <c:pt idx="88606">
                  <c:v>38.599890842136197</c:v>
                </c:pt>
                <c:pt idx="88607">
                  <c:v>38.600023609492602</c:v>
                </c:pt>
                <c:pt idx="88608">
                  <c:v>38.600156376424003</c:v>
                </c:pt>
                <c:pt idx="88609">
                  <c:v>38.6002891429304</c:v>
                </c:pt>
                <c:pt idx="88610">
                  <c:v>38.600421909011899</c:v>
                </c:pt>
                <c:pt idx="88611">
                  <c:v>38.600554674668302</c:v>
                </c:pt>
                <c:pt idx="88612">
                  <c:v>38.600687439899801</c:v>
                </c:pt>
                <c:pt idx="88613">
                  <c:v>38.600820204706402</c:v>
                </c:pt>
                <c:pt idx="88614">
                  <c:v>38.600952969087999</c:v>
                </c:pt>
                <c:pt idx="88615">
                  <c:v>38.601085733044599</c:v>
                </c:pt>
                <c:pt idx="88616">
                  <c:v>38.601218496576202</c:v>
                </c:pt>
                <c:pt idx="88617">
                  <c:v>38.6013512596829</c:v>
                </c:pt>
                <c:pt idx="88618">
                  <c:v>38.601484022364602</c:v>
                </c:pt>
                <c:pt idx="88619">
                  <c:v>38.601616784621299</c:v>
                </c:pt>
                <c:pt idx="88620">
                  <c:v>38.6017495464531</c:v>
                </c:pt>
                <c:pt idx="88621">
                  <c:v>38.601882307860002</c:v>
                </c:pt>
                <c:pt idx="88622">
                  <c:v>38.602015068841801</c:v>
                </c:pt>
                <c:pt idx="88623">
                  <c:v>38.602147829398803</c:v>
                </c:pt>
                <c:pt idx="88624">
                  <c:v>38.6022805895307</c:v>
                </c:pt>
                <c:pt idx="88625">
                  <c:v>38.6024133492377</c:v>
                </c:pt>
                <c:pt idx="88626">
                  <c:v>38.602546108519803</c:v>
                </c:pt>
                <c:pt idx="88627">
                  <c:v>38.602678867376902</c:v>
                </c:pt>
                <c:pt idx="88628">
                  <c:v>38.602811625809103</c:v>
                </c:pt>
                <c:pt idx="88629">
                  <c:v>38.6029443838163</c:v>
                </c:pt>
                <c:pt idx="88630">
                  <c:v>38.603077141398501</c:v>
                </c:pt>
                <c:pt idx="88631">
                  <c:v>38.603209898555903</c:v>
                </c:pt>
                <c:pt idx="88632">
                  <c:v>38.603342655288202</c:v>
                </c:pt>
                <c:pt idx="88633">
                  <c:v>38.603475411595703</c:v>
                </c:pt>
                <c:pt idx="88634">
                  <c:v>38.6036081674782</c:v>
                </c:pt>
                <c:pt idx="88635">
                  <c:v>38.6037409229357</c:v>
                </c:pt>
                <c:pt idx="88636">
                  <c:v>38.603873677968302</c:v>
                </c:pt>
                <c:pt idx="88637">
                  <c:v>38.604006432576</c:v>
                </c:pt>
                <c:pt idx="88638">
                  <c:v>38.604139186758701</c:v>
                </c:pt>
                <c:pt idx="88639">
                  <c:v>38.604271940516497</c:v>
                </c:pt>
                <c:pt idx="88640">
                  <c:v>38.604404693849403</c:v>
                </c:pt>
                <c:pt idx="88641">
                  <c:v>38.604537446757398</c:v>
                </c:pt>
                <c:pt idx="88642">
                  <c:v>38.604670199240402</c:v>
                </c:pt>
                <c:pt idx="88643">
                  <c:v>38.604802951298502</c:v>
                </c:pt>
                <c:pt idx="88644">
                  <c:v>38.604935702931598</c:v>
                </c:pt>
                <c:pt idx="88645">
                  <c:v>38.605068454139797</c:v>
                </c:pt>
                <c:pt idx="88646">
                  <c:v>38.605201204923098</c:v>
                </c:pt>
                <c:pt idx="88647">
                  <c:v>38.605333955281502</c:v>
                </c:pt>
                <c:pt idx="88648">
                  <c:v>38.605466705215001</c:v>
                </c:pt>
                <c:pt idx="88649">
                  <c:v>38.605599454723503</c:v>
                </c:pt>
                <c:pt idx="88650">
                  <c:v>38.605732203807101</c:v>
                </c:pt>
                <c:pt idx="88651">
                  <c:v>38.605864952465801</c:v>
                </c:pt>
                <c:pt idx="88652">
                  <c:v>38.605997700699596</c:v>
                </c:pt>
                <c:pt idx="88653">
                  <c:v>38.606130448508502</c:v>
                </c:pt>
                <c:pt idx="88654">
                  <c:v>38.606263195892403</c:v>
                </c:pt>
                <c:pt idx="88655">
                  <c:v>38.606395942851499</c:v>
                </c:pt>
                <c:pt idx="88656">
                  <c:v>38.606528689385598</c:v>
                </c:pt>
                <c:pt idx="88657">
                  <c:v>38.6066614354949</c:v>
                </c:pt>
                <c:pt idx="88658">
                  <c:v>38.606794181179197</c:v>
                </c:pt>
                <c:pt idx="88659">
                  <c:v>38.606926926438597</c:v>
                </c:pt>
                <c:pt idx="88660">
                  <c:v>38.607059671273099</c:v>
                </c:pt>
                <c:pt idx="88661">
                  <c:v>38.607192415682697</c:v>
                </c:pt>
                <c:pt idx="88662">
                  <c:v>38.607325159667397</c:v>
                </c:pt>
                <c:pt idx="88663">
                  <c:v>38.6074579032271</c:v>
                </c:pt>
                <c:pt idx="88664">
                  <c:v>38.607590646361999</c:v>
                </c:pt>
                <c:pt idx="88665">
                  <c:v>38.607723389072</c:v>
                </c:pt>
                <c:pt idx="88666">
                  <c:v>38.607856131357103</c:v>
                </c:pt>
                <c:pt idx="88667">
                  <c:v>38.607988873217302</c:v>
                </c:pt>
                <c:pt idx="88668">
                  <c:v>38.608121614652603</c:v>
                </c:pt>
                <c:pt idx="88669">
                  <c:v>38.608254355663</c:v>
                </c:pt>
                <c:pt idx="88670">
                  <c:v>38.608387096248599</c:v>
                </c:pt>
                <c:pt idx="88671">
                  <c:v>38.608519836409201</c:v>
                </c:pt>
                <c:pt idx="88672">
                  <c:v>38.608652576144898</c:v>
                </c:pt>
                <c:pt idx="88673">
                  <c:v>38.608785315455798</c:v>
                </c:pt>
                <c:pt idx="88674">
                  <c:v>38.6089180543417</c:v>
                </c:pt>
                <c:pt idx="88675">
                  <c:v>38.609050792802798</c:v>
                </c:pt>
                <c:pt idx="88676">
                  <c:v>38.609183530838997</c:v>
                </c:pt>
                <c:pt idx="88677">
                  <c:v>38.6093162684503</c:v>
                </c:pt>
                <c:pt idx="88678">
                  <c:v>38.609449005636698</c:v>
                </c:pt>
                <c:pt idx="88679">
                  <c:v>38.609581742398298</c:v>
                </c:pt>
                <c:pt idx="88680">
                  <c:v>38.609714478735</c:v>
                </c:pt>
                <c:pt idx="88681">
                  <c:v>38.609847214646798</c:v>
                </c:pt>
                <c:pt idx="88682">
                  <c:v>38.609979950133699</c:v>
                </c:pt>
                <c:pt idx="88683">
                  <c:v>38.610112685195702</c:v>
                </c:pt>
                <c:pt idx="88684">
                  <c:v>38.6102454198329</c:v>
                </c:pt>
                <c:pt idx="88685">
                  <c:v>38.6103781540452</c:v>
                </c:pt>
                <c:pt idx="88686">
                  <c:v>38.610510887832604</c:v>
                </c:pt>
                <c:pt idx="88687">
                  <c:v>38.610643621195202</c:v>
                </c:pt>
                <c:pt idx="88688">
                  <c:v>38.610776354132902</c:v>
                </c:pt>
                <c:pt idx="88689">
                  <c:v>38.610909086645698</c:v>
                </c:pt>
                <c:pt idx="88690">
                  <c:v>38.611041818733703</c:v>
                </c:pt>
                <c:pt idx="88691">
                  <c:v>38.611174550396797</c:v>
                </c:pt>
                <c:pt idx="88692">
                  <c:v>38.611307281635</c:v>
                </c:pt>
                <c:pt idx="88693">
                  <c:v>38.611440012448398</c:v>
                </c:pt>
                <c:pt idx="88694">
                  <c:v>38.611572742836898</c:v>
                </c:pt>
                <c:pt idx="88695">
                  <c:v>38.611705472800502</c:v>
                </c:pt>
                <c:pt idx="88696">
                  <c:v>38.6118382023393</c:v>
                </c:pt>
                <c:pt idx="88697">
                  <c:v>38.6119709314533</c:v>
                </c:pt>
                <c:pt idx="88698">
                  <c:v>38.612103660142402</c:v>
                </c:pt>
                <c:pt idx="88699">
                  <c:v>38.6122363884066</c:v>
                </c:pt>
                <c:pt idx="88700">
                  <c:v>38.612369116246001</c:v>
                </c:pt>
                <c:pt idx="88701">
                  <c:v>38.612501843660503</c:v>
                </c:pt>
                <c:pt idx="88702">
                  <c:v>38.612634570650201</c:v>
                </c:pt>
                <c:pt idx="88703">
                  <c:v>38.612767297215001</c:v>
                </c:pt>
                <c:pt idx="88704">
                  <c:v>38.612900023355003</c:v>
                </c:pt>
                <c:pt idx="88705">
                  <c:v>38.6130327490702</c:v>
                </c:pt>
                <c:pt idx="88706">
                  <c:v>38.6131654743605</c:v>
                </c:pt>
                <c:pt idx="88707">
                  <c:v>38.613298199226001</c:v>
                </c:pt>
                <c:pt idx="88708">
                  <c:v>38.613430923666598</c:v>
                </c:pt>
                <c:pt idx="88709">
                  <c:v>38.613563647682398</c:v>
                </c:pt>
                <c:pt idx="88710">
                  <c:v>38.613696371273299</c:v>
                </c:pt>
                <c:pt idx="88711">
                  <c:v>38.613829094439403</c:v>
                </c:pt>
                <c:pt idx="88712">
                  <c:v>38.613961817180702</c:v>
                </c:pt>
                <c:pt idx="88713">
                  <c:v>38.614094539497103</c:v>
                </c:pt>
                <c:pt idx="88714">
                  <c:v>38.614227261388798</c:v>
                </c:pt>
                <c:pt idx="88715">
                  <c:v>38.614359982855497</c:v>
                </c:pt>
                <c:pt idx="88716">
                  <c:v>38.614492703897497</c:v>
                </c:pt>
                <c:pt idx="88717">
                  <c:v>38.6146254245146</c:v>
                </c:pt>
                <c:pt idx="88718">
                  <c:v>38.614758144706897</c:v>
                </c:pt>
                <c:pt idx="88719">
                  <c:v>38.614890864474397</c:v>
                </c:pt>
                <c:pt idx="88720">
                  <c:v>38.615023583816999</c:v>
                </c:pt>
                <c:pt idx="88721">
                  <c:v>38.615156302734803</c:v>
                </c:pt>
                <c:pt idx="88722">
                  <c:v>38.615289021227802</c:v>
                </c:pt>
                <c:pt idx="88723">
                  <c:v>38.615421739296004</c:v>
                </c:pt>
                <c:pt idx="88724">
                  <c:v>38.6155544569394</c:v>
                </c:pt>
                <c:pt idx="88725">
                  <c:v>38.615687174157898</c:v>
                </c:pt>
                <c:pt idx="88726">
                  <c:v>38.615819890951698</c:v>
                </c:pt>
                <c:pt idx="88727">
                  <c:v>38.615952607320601</c:v>
                </c:pt>
                <c:pt idx="88728">
                  <c:v>38.616085323264699</c:v>
                </c:pt>
                <c:pt idx="88729">
                  <c:v>38.616218038783899</c:v>
                </c:pt>
                <c:pt idx="88730">
                  <c:v>38.6163507538784</c:v>
                </c:pt>
                <c:pt idx="88731">
                  <c:v>38.616483468548097</c:v>
                </c:pt>
                <c:pt idx="88732">
                  <c:v>38.616616182793003</c:v>
                </c:pt>
                <c:pt idx="88733">
                  <c:v>38.616748896612997</c:v>
                </c:pt>
                <c:pt idx="88734">
                  <c:v>38.616881610008299</c:v>
                </c:pt>
                <c:pt idx="88735">
                  <c:v>38.617014322978697</c:v>
                </c:pt>
                <c:pt idx="88736">
                  <c:v>38.617147035524397</c:v>
                </c:pt>
                <c:pt idx="88737">
                  <c:v>38.617279747645199</c:v>
                </c:pt>
                <c:pt idx="88738">
                  <c:v>38.617412459341203</c:v>
                </c:pt>
                <c:pt idx="88739">
                  <c:v>38.617545170612502</c:v>
                </c:pt>
                <c:pt idx="88740">
                  <c:v>38.617677881458903</c:v>
                </c:pt>
                <c:pt idx="88741">
                  <c:v>38.617810591880598</c:v>
                </c:pt>
                <c:pt idx="88742">
                  <c:v>38.617943301877403</c:v>
                </c:pt>
                <c:pt idx="88743">
                  <c:v>38.618076011449503</c:v>
                </c:pt>
                <c:pt idx="88744">
                  <c:v>38.618208720596797</c:v>
                </c:pt>
                <c:pt idx="88745">
                  <c:v>38.618341429319301</c:v>
                </c:pt>
                <c:pt idx="88746">
                  <c:v>38.6184741376169</c:v>
                </c:pt>
                <c:pt idx="88747">
                  <c:v>38.6186068454899</c:v>
                </c:pt>
                <c:pt idx="88748">
                  <c:v>38.618739552938003</c:v>
                </c:pt>
                <c:pt idx="88749">
                  <c:v>38.6188722599613</c:v>
                </c:pt>
                <c:pt idx="88750">
                  <c:v>38.619004966559899</c:v>
                </c:pt>
                <c:pt idx="88751">
                  <c:v>38.619137672733601</c:v>
                </c:pt>
                <c:pt idx="88752">
                  <c:v>38.619270378482597</c:v>
                </c:pt>
                <c:pt idx="88753">
                  <c:v>38.619403083806802</c:v>
                </c:pt>
                <c:pt idx="88754">
                  <c:v>38.619535788706301</c:v>
                </c:pt>
                <c:pt idx="88755">
                  <c:v>38.619668493180903</c:v>
                </c:pt>
                <c:pt idx="88756">
                  <c:v>38.6198011972308</c:v>
                </c:pt>
                <c:pt idx="88757">
                  <c:v>38.619933900855898</c:v>
                </c:pt>
                <c:pt idx="88758">
                  <c:v>38.620066604056198</c:v>
                </c:pt>
                <c:pt idx="88759">
                  <c:v>38.6201993068318</c:v>
                </c:pt>
                <c:pt idx="88760">
                  <c:v>38.620332009182597</c:v>
                </c:pt>
                <c:pt idx="88761">
                  <c:v>38.620464711108603</c:v>
                </c:pt>
                <c:pt idx="88762">
                  <c:v>38.620597412609897</c:v>
                </c:pt>
                <c:pt idx="88763">
                  <c:v>38.620730113686399</c:v>
                </c:pt>
                <c:pt idx="88764">
                  <c:v>38.620862814338103</c:v>
                </c:pt>
                <c:pt idx="88765">
                  <c:v>38.620995514565102</c:v>
                </c:pt>
                <c:pt idx="88766">
                  <c:v>38.621128214367303</c:v>
                </c:pt>
                <c:pt idx="88767">
                  <c:v>38.621260913744699</c:v>
                </c:pt>
                <c:pt idx="88768">
                  <c:v>38.621393612697403</c:v>
                </c:pt>
                <c:pt idx="88769">
                  <c:v>38.621526311225303</c:v>
                </c:pt>
                <c:pt idx="88770">
                  <c:v>38.621659009328503</c:v>
                </c:pt>
                <c:pt idx="88771">
                  <c:v>38.621791707006899</c:v>
                </c:pt>
                <c:pt idx="88772">
                  <c:v>38.621924404260596</c:v>
                </c:pt>
                <c:pt idx="88773">
                  <c:v>38.622057101089503</c:v>
                </c:pt>
                <c:pt idx="88774">
                  <c:v>38.622189797493697</c:v>
                </c:pt>
                <c:pt idx="88775">
                  <c:v>38.622322493473099</c:v>
                </c:pt>
                <c:pt idx="88776">
                  <c:v>38.622455189027697</c:v>
                </c:pt>
                <c:pt idx="88777">
                  <c:v>38.622587884157603</c:v>
                </c:pt>
                <c:pt idx="88778">
                  <c:v>38.622720578862797</c:v>
                </c:pt>
                <c:pt idx="88779">
                  <c:v>38.6228532731432</c:v>
                </c:pt>
                <c:pt idx="88780">
                  <c:v>38.622985966998897</c:v>
                </c:pt>
                <c:pt idx="88781">
                  <c:v>38.623118660429903</c:v>
                </c:pt>
                <c:pt idx="88782">
                  <c:v>38.623251353436103</c:v>
                </c:pt>
                <c:pt idx="88783">
                  <c:v>38.623384046017499</c:v>
                </c:pt>
                <c:pt idx="88784">
                  <c:v>38.623516738174303</c:v>
                </c:pt>
                <c:pt idx="88785">
                  <c:v>38.623649429906202</c:v>
                </c:pt>
                <c:pt idx="88786">
                  <c:v>38.623782121213502</c:v>
                </c:pt>
                <c:pt idx="88787">
                  <c:v>38.623914812095997</c:v>
                </c:pt>
                <c:pt idx="88788">
                  <c:v>38.6240475025538</c:v>
                </c:pt>
                <c:pt idx="88789">
                  <c:v>38.624180192586898</c:v>
                </c:pt>
                <c:pt idx="88790">
                  <c:v>38.624312882195198</c:v>
                </c:pt>
                <c:pt idx="88791">
                  <c:v>38.6244455713788</c:v>
                </c:pt>
                <c:pt idx="88792">
                  <c:v>38.624578260137703</c:v>
                </c:pt>
                <c:pt idx="88793">
                  <c:v>38.6247109484719</c:v>
                </c:pt>
                <c:pt idx="88794">
                  <c:v>38.6248436363813</c:v>
                </c:pt>
                <c:pt idx="88795">
                  <c:v>38.624976323866001</c:v>
                </c:pt>
                <c:pt idx="88796">
                  <c:v>38.625109010926003</c:v>
                </c:pt>
                <c:pt idx="88797">
                  <c:v>38.6252416975613</c:v>
                </c:pt>
                <c:pt idx="88798">
                  <c:v>38.625374383771799</c:v>
                </c:pt>
                <c:pt idx="88799">
                  <c:v>38.625507069557599</c:v>
                </c:pt>
                <c:pt idx="88800">
                  <c:v>38.625639754918801</c:v>
                </c:pt>
                <c:pt idx="88801">
                  <c:v>38.625772439855197</c:v>
                </c:pt>
                <c:pt idx="88802">
                  <c:v>38.625905124366902</c:v>
                </c:pt>
                <c:pt idx="88803">
                  <c:v>38.626037808453802</c:v>
                </c:pt>
                <c:pt idx="88804">
                  <c:v>38.626170492116103</c:v>
                </c:pt>
                <c:pt idx="88805">
                  <c:v>38.626303175353698</c:v>
                </c:pt>
                <c:pt idx="88806">
                  <c:v>38.626435858166502</c:v>
                </c:pt>
                <c:pt idx="88807">
                  <c:v>38.6265685405547</c:v>
                </c:pt>
                <c:pt idx="88808">
                  <c:v>38.626701222518101</c:v>
                </c:pt>
                <c:pt idx="88809">
                  <c:v>38.626833904056902</c:v>
                </c:pt>
                <c:pt idx="88810">
                  <c:v>38.626966585170898</c:v>
                </c:pt>
                <c:pt idx="88811">
                  <c:v>38.627099265860203</c:v>
                </c:pt>
                <c:pt idx="88812">
                  <c:v>38.627231946124901</c:v>
                </c:pt>
                <c:pt idx="88813">
                  <c:v>38.627364625964802</c:v>
                </c:pt>
                <c:pt idx="88814">
                  <c:v>38.627497305380103</c:v>
                </c:pt>
                <c:pt idx="88815">
                  <c:v>38.6276299843706</c:v>
                </c:pt>
                <c:pt idx="88816">
                  <c:v>38.627762662936497</c:v>
                </c:pt>
                <c:pt idx="88817">
                  <c:v>38.627895341077597</c:v>
                </c:pt>
                <c:pt idx="88818">
                  <c:v>38.628028018794097</c:v>
                </c:pt>
                <c:pt idx="88819">
                  <c:v>38.628160696085899</c:v>
                </c:pt>
                <c:pt idx="88820">
                  <c:v>38.628293372953003</c:v>
                </c:pt>
                <c:pt idx="88821">
                  <c:v>38.628426049395401</c:v>
                </c:pt>
                <c:pt idx="88822">
                  <c:v>38.6285587254131</c:v>
                </c:pt>
                <c:pt idx="88823">
                  <c:v>38.628691401006201</c:v>
                </c:pt>
                <c:pt idx="88824">
                  <c:v>38.628824076174503</c:v>
                </c:pt>
                <c:pt idx="88825">
                  <c:v>38.628956750918199</c:v>
                </c:pt>
                <c:pt idx="88826">
                  <c:v>38.629089425237197</c:v>
                </c:pt>
                <c:pt idx="88827">
                  <c:v>38.629222099131503</c:v>
                </c:pt>
                <c:pt idx="88828">
                  <c:v>38.629354772601097</c:v>
                </c:pt>
                <c:pt idx="88829">
                  <c:v>38.629487445646099</c:v>
                </c:pt>
                <c:pt idx="88830">
                  <c:v>38.629620118266402</c:v>
                </c:pt>
                <c:pt idx="88831">
                  <c:v>38.629752790462</c:v>
                </c:pt>
                <c:pt idx="88832">
                  <c:v>38.629885462232998</c:v>
                </c:pt>
                <c:pt idx="88833">
                  <c:v>38.630018133579199</c:v>
                </c:pt>
                <c:pt idx="88834">
                  <c:v>38.630150804500801</c:v>
                </c:pt>
                <c:pt idx="88835">
                  <c:v>38.630283474997803</c:v>
                </c:pt>
                <c:pt idx="88836">
                  <c:v>38.630416145070001</c:v>
                </c:pt>
                <c:pt idx="88837">
                  <c:v>38.630548814717699</c:v>
                </c:pt>
                <c:pt idx="88838">
                  <c:v>38.630681483940599</c:v>
                </c:pt>
                <c:pt idx="88839">
                  <c:v>38.6308141527389</c:v>
                </c:pt>
                <c:pt idx="88840">
                  <c:v>38.630946821112502</c:v>
                </c:pt>
                <c:pt idx="88841">
                  <c:v>38.631079489061399</c:v>
                </c:pt>
                <c:pt idx="88842">
                  <c:v>38.631212156585697</c:v>
                </c:pt>
                <c:pt idx="88843">
                  <c:v>38.631344823685403</c:v>
                </c:pt>
                <c:pt idx="88844">
                  <c:v>38.631477490360403</c:v>
                </c:pt>
                <c:pt idx="88845">
                  <c:v>38.631610156610698</c:v>
                </c:pt>
                <c:pt idx="88846">
                  <c:v>38.631742822436401</c:v>
                </c:pt>
                <c:pt idx="88847">
                  <c:v>38.631875487837398</c:v>
                </c:pt>
                <c:pt idx="88848">
                  <c:v>38.632008152813803</c:v>
                </c:pt>
                <c:pt idx="88849">
                  <c:v>38.632140817365503</c:v>
                </c:pt>
                <c:pt idx="88850">
                  <c:v>38.632273481492597</c:v>
                </c:pt>
                <c:pt idx="88851">
                  <c:v>38.632406145195098</c:v>
                </c:pt>
                <c:pt idx="88852">
                  <c:v>38.632538808472802</c:v>
                </c:pt>
                <c:pt idx="88853">
                  <c:v>38.632671471325999</c:v>
                </c:pt>
                <c:pt idx="88854">
                  <c:v>38.632804133754497</c:v>
                </c:pt>
                <c:pt idx="88855">
                  <c:v>38.632936795758397</c:v>
                </c:pt>
                <c:pt idx="88856">
                  <c:v>38.633069457337598</c:v>
                </c:pt>
                <c:pt idx="88857">
                  <c:v>38.6332021184922</c:v>
                </c:pt>
                <c:pt idx="88858">
                  <c:v>38.633334779222103</c:v>
                </c:pt>
                <c:pt idx="88859">
                  <c:v>38.633467439527401</c:v>
                </c:pt>
                <c:pt idx="88860">
                  <c:v>38.633600099408099</c:v>
                </c:pt>
                <c:pt idx="88861">
                  <c:v>38.633732758864198</c:v>
                </c:pt>
                <c:pt idx="88862">
                  <c:v>38.633865417895599</c:v>
                </c:pt>
                <c:pt idx="88863">
                  <c:v>38.633998076502401</c:v>
                </c:pt>
                <c:pt idx="88864">
                  <c:v>38.634130734684597</c:v>
                </c:pt>
                <c:pt idx="88865">
                  <c:v>38.634263392442101</c:v>
                </c:pt>
                <c:pt idx="88866">
                  <c:v>38.634396049774999</c:v>
                </c:pt>
                <c:pt idx="88867">
                  <c:v>38.634528706683298</c:v>
                </c:pt>
                <c:pt idx="88868">
                  <c:v>38.634661363166899</c:v>
                </c:pt>
                <c:pt idx="88869">
                  <c:v>38.634794019226</c:v>
                </c:pt>
                <c:pt idx="88870">
                  <c:v>38.634926674860402</c:v>
                </c:pt>
                <c:pt idx="88871">
                  <c:v>38.635059330070199</c:v>
                </c:pt>
                <c:pt idx="88872">
                  <c:v>38.635191984855403</c:v>
                </c:pt>
                <c:pt idx="88873">
                  <c:v>38.635324639216002</c:v>
                </c:pt>
                <c:pt idx="88874">
                  <c:v>38.635457293151902</c:v>
                </c:pt>
                <c:pt idx="88875">
                  <c:v>38.635589946663202</c:v>
                </c:pt>
                <c:pt idx="88876">
                  <c:v>38.635722599749997</c:v>
                </c:pt>
                <c:pt idx="88877">
                  <c:v>38.6358552524121</c:v>
                </c:pt>
                <c:pt idx="88878">
                  <c:v>38.635987904649603</c:v>
                </c:pt>
                <c:pt idx="88879">
                  <c:v>38.636120556462501</c:v>
                </c:pt>
                <c:pt idx="88880">
                  <c:v>38.6362532078508</c:v>
                </c:pt>
                <c:pt idx="88881">
                  <c:v>38.636385858814499</c:v>
                </c:pt>
                <c:pt idx="88882">
                  <c:v>38.6365185093536</c:v>
                </c:pt>
                <c:pt idx="88883">
                  <c:v>38.636651159468002</c:v>
                </c:pt>
                <c:pt idx="88884">
                  <c:v>38.636783809157897</c:v>
                </c:pt>
                <c:pt idx="88885">
                  <c:v>38.636916458423201</c:v>
                </c:pt>
                <c:pt idx="88886">
                  <c:v>38.637049107263898</c:v>
                </c:pt>
                <c:pt idx="88887">
                  <c:v>38.637181755679997</c:v>
                </c:pt>
                <c:pt idx="88888">
                  <c:v>38.637314403671503</c:v>
                </c:pt>
                <c:pt idx="88889">
                  <c:v>38.637447051238397</c:v>
                </c:pt>
                <c:pt idx="88890">
                  <c:v>38.637579698380698</c:v>
                </c:pt>
                <c:pt idx="88891">
                  <c:v>38.6377123450984</c:v>
                </c:pt>
                <c:pt idx="88892">
                  <c:v>38.637844991391503</c:v>
                </c:pt>
                <c:pt idx="88893">
                  <c:v>38.637977637260001</c:v>
                </c:pt>
                <c:pt idx="88894">
                  <c:v>38.638110282703998</c:v>
                </c:pt>
                <c:pt idx="88895">
                  <c:v>38.638242927723297</c:v>
                </c:pt>
                <c:pt idx="88896">
                  <c:v>38.638375572318097</c:v>
                </c:pt>
                <c:pt idx="88897">
                  <c:v>38.638508216488297</c:v>
                </c:pt>
                <c:pt idx="88898">
                  <c:v>38.638640860233899</c:v>
                </c:pt>
                <c:pt idx="88899">
                  <c:v>38.638773503554901</c:v>
                </c:pt>
                <c:pt idx="88900">
                  <c:v>38.638906146451298</c:v>
                </c:pt>
                <c:pt idx="88901">
                  <c:v>38.639038788923202</c:v>
                </c:pt>
                <c:pt idx="88902">
                  <c:v>38.639171430970499</c:v>
                </c:pt>
                <c:pt idx="88903">
                  <c:v>38.639304072593198</c:v>
                </c:pt>
                <c:pt idx="88904">
                  <c:v>38.639436713791397</c:v>
                </c:pt>
                <c:pt idx="88905">
                  <c:v>38.639569354564898</c:v>
                </c:pt>
                <c:pt idx="88906">
                  <c:v>38.639701994913899</c:v>
                </c:pt>
                <c:pt idx="88907">
                  <c:v>38.639834634838401</c:v>
                </c:pt>
                <c:pt idx="88908">
                  <c:v>38.639967274338197</c:v>
                </c:pt>
                <c:pt idx="88909">
                  <c:v>38.640099913413501</c:v>
                </c:pt>
                <c:pt idx="88910">
                  <c:v>38.640232552064198</c:v>
                </c:pt>
                <c:pt idx="88911">
                  <c:v>38.640365190290403</c:v>
                </c:pt>
                <c:pt idx="88912">
                  <c:v>38.640497828092002</c:v>
                </c:pt>
                <c:pt idx="88913">
                  <c:v>38.640630465469002</c:v>
                </c:pt>
                <c:pt idx="88914">
                  <c:v>38.640763102421502</c:v>
                </c:pt>
                <c:pt idx="88915">
                  <c:v>38.640895738949403</c:v>
                </c:pt>
                <c:pt idx="88916">
                  <c:v>38.641028375052798</c:v>
                </c:pt>
                <c:pt idx="88917">
                  <c:v>38.641161010731601</c:v>
                </c:pt>
                <c:pt idx="88918">
                  <c:v>38.641293645985797</c:v>
                </c:pt>
                <c:pt idx="88919">
                  <c:v>38.641426280815502</c:v>
                </c:pt>
                <c:pt idx="88920">
                  <c:v>38.641558915220699</c:v>
                </c:pt>
                <c:pt idx="88921">
                  <c:v>38.641691549201298</c:v>
                </c:pt>
                <c:pt idx="88922">
                  <c:v>38.641824182757297</c:v>
                </c:pt>
                <c:pt idx="88923">
                  <c:v>38.641956815888797</c:v>
                </c:pt>
                <c:pt idx="88924">
                  <c:v>38.642089448595698</c:v>
                </c:pt>
                <c:pt idx="88925">
                  <c:v>38.642222080878099</c:v>
                </c:pt>
                <c:pt idx="88926">
                  <c:v>38.642354712736001</c:v>
                </c:pt>
                <c:pt idx="88927">
                  <c:v>38.642487344169297</c:v>
                </c:pt>
                <c:pt idx="88928">
                  <c:v>38.6426199751781</c:v>
                </c:pt>
                <c:pt idx="88929">
                  <c:v>38.642752605762297</c:v>
                </c:pt>
                <c:pt idx="88930">
                  <c:v>38.642885235922002</c:v>
                </c:pt>
                <c:pt idx="88931">
                  <c:v>38.6430178656572</c:v>
                </c:pt>
                <c:pt idx="88932">
                  <c:v>38.643150494967799</c:v>
                </c:pt>
                <c:pt idx="88933">
                  <c:v>38.643283123853898</c:v>
                </c:pt>
                <c:pt idx="88934">
                  <c:v>38.643415752315398</c:v>
                </c:pt>
                <c:pt idx="88935">
                  <c:v>38.643548380352399</c:v>
                </c:pt>
                <c:pt idx="88936">
                  <c:v>38.643681007964901</c:v>
                </c:pt>
                <c:pt idx="88937">
                  <c:v>38.643813635152902</c:v>
                </c:pt>
                <c:pt idx="88938">
                  <c:v>38.643946261916298</c:v>
                </c:pt>
                <c:pt idx="88939">
                  <c:v>38.644078888255201</c:v>
                </c:pt>
                <c:pt idx="88940">
                  <c:v>38.644211514169598</c:v>
                </c:pt>
                <c:pt idx="88941">
                  <c:v>38.644344139659502</c:v>
                </c:pt>
                <c:pt idx="88942">
                  <c:v>38.6444767647248</c:v>
                </c:pt>
                <c:pt idx="88943">
                  <c:v>38.644609389365598</c:v>
                </c:pt>
                <c:pt idx="88944">
                  <c:v>38.644742013581897</c:v>
                </c:pt>
                <c:pt idx="88945">
                  <c:v>38.644874637373697</c:v>
                </c:pt>
                <c:pt idx="88946">
                  <c:v>38.645007260740996</c:v>
                </c:pt>
                <c:pt idx="88947">
                  <c:v>38.645139883683697</c:v>
                </c:pt>
                <c:pt idx="88948">
                  <c:v>38.645272506201898</c:v>
                </c:pt>
                <c:pt idx="88949">
                  <c:v>38.6454051282956</c:v>
                </c:pt>
                <c:pt idx="88950">
                  <c:v>38.645537749964902</c:v>
                </c:pt>
                <c:pt idx="88951">
                  <c:v>38.645670371209597</c:v>
                </c:pt>
                <c:pt idx="88952">
                  <c:v>38.645802992029701</c:v>
                </c:pt>
                <c:pt idx="88953">
                  <c:v>38.645935612425397</c:v>
                </c:pt>
                <c:pt idx="88954">
                  <c:v>38.646068232396601</c:v>
                </c:pt>
                <c:pt idx="88955">
                  <c:v>38.646200851943298</c:v>
                </c:pt>
                <c:pt idx="88956">
                  <c:v>38.646333471065397</c:v>
                </c:pt>
                <c:pt idx="88957">
                  <c:v>38.646466089763102</c:v>
                </c:pt>
                <c:pt idx="88958">
                  <c:v>38.646598708036201</c:v>
                </c:pt>
                <c:pt idx="88959">
                  <c:v>38.6467313258849</c:v>
                </c:pt>
                <c:pt idx="88960">
                  <c:v>38.6468639433091</c:v>
                </c:pt>
                <c:pt idx="88961">
                  <c:v>38.6469965603087</c:v>
                </c:pt>
                <c:pt idx="88962">
                  <c:v>38.647129176883901</c:v>
                </c:pt>
                <c:pt idx="88963">
                  <c:v>38.647261793034602</c:v>
                </c:pt>
                <c:pt idx="88964">
                  <c:v>38.647394408760803</c:v>
                </c:pt>
                <c:pt idx="88965">
                  <c:v>38.647527024062498</c:v>
                </c:pt>
                <c:pt idx="88966">
                  <c:v>38.6476596389397</c:v>
                </c:pt>
                <c:pt idx="88967">
                  <c:v>38.647792253392403</c:v>
                </c:pt>
                <c:pt idx="88968">
                  <c:v>38.647924867420599</c:v>
                </c:pt>
                <c:pt idx="88969">
                  <c:v>38.648057481024402</c:v>
                </c:pt>
                <c:pt idx="88970">
                  <c:v>38.648190094203599</c:v>
                </c:pt>
                <c:pt idx="88971">
                  <c:v>38.648322706958403</c:v>
                </c:pt>
                <c:pt idx="88972">
                  <c:v>38.648455319288701</c:v>
                </c:pt>
                <c:pt idx="88973">
                  <c:v>38.648587931194498</c:v>
                </c:pt>
                <c:pt idx="88974">
                  <c:v>38.648720542675903</c:v>
                </c:pt>
                <c:pt idx="88975">
                  <c:v>38.648853153732702</c:v>
                </c:pt>
                <c:pt idx="88976">
                  <c:v>38.648985764365101</c:v>
                </c:pt>
                <c:pt idx="88977">
                  <c:v>38.649118374573</c:v>
                </c:pt>
                <c:pt idx="88978">
                  <c:v>38.649250984356499</c:v>
                </c:pt>
                <c:pt idx="88979">
                  <c:v>38.649383593715399</c:v>
                </c:pt>
                <c:pt idx="88980">
                  <c:v>38.649516202649899</c:v>
                </c:pt>
                <c:pt idx="88981">
                  <c:v>38.649648811159899</c:v>
                </c:pt>
                <c:pt idx="88982">
                  <c:v>38.6497814192455</c:v>
                </c:pt>
                <c:pt idx="88983">
                  <c:v>38.6499140269066</c:v>
                </c:pt>
                <c:pt idx="88984">
                  <c:v>38.650046634143202</c:v>
                </c:pt>
                <c:pt idx="88985">
                  <c:v>38.650179240955403</c:v>
                </c:pt>
                <c:pt idx="88986">
                  <c:v>38.650311847343097</c:v>
                </c:pt>
                <c:pt idx="88987">
                  <c:v>38.650444453306299</c:v>
                </c:pt>
                <c:pt idx="88988">
                  <c:v>38.650577058845101</c:v>
                </c:pt>
                <c:pt idx="88989">
                  <c:v>38.650709663959397</c:v>
                </c:pt>
                <c:pt idx="88990">
                  <c:v>38.6508422686492</c:v>
                </c:pt>
                <c:pt idx="88991">
                  <c:v>38.650974872914603</c:v>
                </c:pt>
                <c:pt idx="88992">
                  <c:v>38.651107476755598</c:v>
                </c:pt>
                <c:pt idx="88993">
                  <c:v>38.651240080172101</c:v>
                </c:pt>
                <c:pt idx="88994">
                  <c:v>38.651372683164098</c:v>
                </c:pt>
                <c:pt idx="88995">
                  <c:v>38.651505285731702</c:v>
                </c:pt>
                <c:pt idx="88996">
                  <c:v>38.651637887874898</c:v>
                </c:pt>
                <c:pt idx="88997">
                  <c:v>38.651770489593602</c:v>
                </c:pt>
                <c:pt idx="88998">
                  <c:v>38.651903090887799</c:v>
                </c:pt>
                <c:pt idx="88999">
                  <c:v>38.652035691757597</c:v>
                </c:pt>
                <c:pt idx="89000">
                  <c:v>38.652168292203001</c:v>
                </c:pt>
                <c:pt idx="89001">
                  <c:v>38.652300892223899</c:v>
                </c:pt>
                <c:pt idx="89002">
                  <c:v>38.652433491820403</c:v>
                </c:pt>
                <c:pt idx="89003">
                  <c:v>38.652566090992401</c:v>
                </c:pt>
                <c:pt idx="89004">
                  <c:v>38.652698689739999</c:v>
                </c:pt>
                <c:pt idx="89005">
                  <c:v>38.652831288063197</c:v>
                </c:pt>
                <c:pt idx="89006">
                  <c:v>38.652963885961903</c:v>
                </c:pt>
                <c:pt idx="89007">
                  <c:v>38.653096483436201</c:v>
                </c:pt>
                <c:pt idx="89008">
                  <c:v>38.653229080486099</c:v>
                </c:pt>
                <c:pt idx="89009">
                  <c:v>38.653361677111498</c:v>
                </c:pt>
                <c:pt idx="89010">
                  <c:v>38.653494273312504</c:v>
                </c:pt>
                <c:pt idx="89011">
                  <c:v>38.653626869089102</c:v>
                </c:pt>
                <c:pt idx="89012">
                  <c:v>38.653759464441201</c:v>
                </c:pt>
                <c:pt idx="89013">
                  <c:v>38.653892059368999</c:v>
                </c:pt>
                <c:pt idx="89014">
                  <c:v>38.654024653872298</c:v>
                </c:pt>
                <c:pt idx="89015">
                  <c:v>38.654157247951098</c:v>
                </c:pt>
                <c:pt idx="89016">
                  <c:v>38.654289841605603</c:v>
                </c:pt>
                <c:pt idx="89017">
                  <c:v>38.654422434835602</c:v>
                </c:pt>
                <c:pt idx="89018">
                  <c:v>38.654555027641202</c:v>
                </c:pt>
                <c:pt idx="89019">
                  <c:v>38.654687620022401</c:v>
                </c:pt>
                <c:pt idx="89020">
                  <c:v>38.654820211979199</c:v>
                </c:pt>
                <c:pt idx="89021">
                  <c:v>38.654952803511598</c:v>
                </c:pt>
                <c:pt idx="89022">
                  <c:v>38.655085394619498</c:v>
                </c:pt>
                <c:pt idx="89023">
                  <c:v>38.655217985302997</c:v>
                </c:pt>
                <c:pt idx="89024">
                  <c:v>38.655350575562203</c:v>
                </c:pt>
                <c:pt idx="89025">
                  <c:v>38.655483165396902</c:v>
                </c:pt>
                <c:pt idx="89026">
                  <c:v>38.655615754807201</c:v>
                </c:pt>
                <c:pt idx="89027">
                  <c:v>38.6557483437931</c:v>
                </c:pt>
                <c:pt idx="89028">
                  <c:v>38.655880932354599</c:v>
                </c:pt>
                <c:pt idx="89029">
                  <c:v>38.656013520491697</c:v>
                </c:pt>
                <c:pt idx="89030">
                  <c:v>38.656146108204403</c:v>
                </c:pt>
                <c:pt idx="89031">
                  <c:v>38.656278695492603</c:v>
                </c:pt>
                <c:pt idx="89032">
                  <c:v>38.656411282356501</c:v>
                </c:pt>
                <c:pt idx="89033">
                  <c:v>38.656543868796</c:v>
                </c:pt>
                <c:pt idx="89034">
                  <c:v>38.656676454811098</c:v>
                </c:pt>
                <c:pt idx="89035">
                  <c:v>38.656809040401797</c:v>
                </c:pt>
                <c:pt idx="89036">
                  <c:v>38.656941625568102</c:v>
                </c:pt>
                <c:pt idx="89037">
                  <c:v>38.65707421031</c:v>
                </c:pt>
                <c:pt idx="89038">
                  <c:v>38.657206794627498</c:v>
                </c:pt>
                <c:pt idx="89039">
                  <c:v>38.657339378520597</c:v>
                </c:pt>
                <c:pt idx="89040">
                  <c:v>38.657471961989401</c:v>
                </c:pt>
                <c:pt idx="89041">
                  <c:v>38.657604545033699</c:v>
                </c:pt>
                <c:pt idx="89042">
                  <c:v>38.657737127653697</c:v>
                </c:pt>
                <c:pt idx="89043">
                  <c:v>38.657869709849301</c:v>
                </c:pt>
                <c:pt idx="89044">
                  <c:v>38.658002291620498</c:v>
                </c:pt>
                <c:pt idx="89045">
                  <c:v>38.658134872967302</c:v>
                </c:pt>
                <c:pt idx="89046">
                  <c:v>38.6582674538897</c:v>
                </c:pt>
                <c:pt idx="89047">
                  <c:v>38.658400034387697</c:v>
                </c:pt>
                <c:pt idx="89048">
                  <c:v>38.6585326144614</c:v>
                </c:pt>
                <c:pt idx="89049">
                  <c:v>38.658665194110696</c:v>
                </c:pt>
                <c:pt idx="89050">
                  <c:v>38.6587977733356</c:v>
                </c:pt>
                <c:pt idx="89051">
                  <c:v>38.658930352136203</c:v>
                </c:pt>
                <c:pt idx="89052">
                  <c:v>38.659062930512299</c:v>
                </c:pt>
                <c:pt idx="89053">
                  <c:v>38.659195508464101</c:v>
                </c:pt>
                <c:pt idx="89054">
                  <c:v>38.659328085991604</c:v>
                </c:pt>
                <c:pt idx="89055">
                  <c:v>38.659460663094599</c:v>
                </c:pt>
                <c:pt idx="89056">
                  <c:v>38.659593239773301</c:v>
                </c:pt>
                <c:pt idx="89057">
                  <c:v>38.659725816027603</c:v>
                </c:pt>
                <c:pt idx="89058">
                  <c:v>38.659858391857597</c:v>
                </c:pt>
                <c:pt idx="89059">
                  <c:v>38.659990967263198</c:v>
                </c:pt>
                <c:pt idx="89060">
                  <c:v>38.660123542244399</c:v>
                </c:pt>
                <c:pt idx="89061">
                  <c:v>38.6602561168013</c:v>
                </c:pt>
                <c:pt idx="89062">
                  <c:v>38.6603886909338</c:v>
                </c:pt>
                <c:pt idx="89063">
                  <c:v>38.660521264642</c:v>
                </c:pt>
                <c:pt idx="89064">
                  <c:v>38.6606538379258</c:v>
                </c:pt>
                <c:pt idx="89065">
                  <c:v>38.6607864107852</c:v>
                </c:pt>
                <c:pt idx="89066">
                  <c:v>38.660918983220299</c:v>
                </c:pt>
                <c:pt idx="89067">
                  <c:v>38.661051555230998</c:v>
                </c:pt>
                <c:pt idx="89068">
                  <c:v>38.661184126817403</c:v>
                </c:pt>
                <c:pt idx="89069">
                  <c:v>38.661316697979501</c:v>
                </c:pt>
                <c:pt idx="89070">
                  <c:v>38.661449268717199</c:v>
                </c:pt>
                <c:pt idx="89071">
                  <c:v>38.661581839030497</c:v>
                </c:pt>
                <c:pt idx="89072">
                  <c:v>38.661714408919501</c:v>
                </c:pt>
                <c:pt idx="89073">
                  <c:v>38.661846978384197</c:v>
                </c:pt>
                <c:pt idx="89074">
                  <c:v>38.661979547424501</c:v>
                </c:pt>
                <c:pt idx="89075">
                  <c:v>38.662112116040397</c:v>
                </c:pt>
                <c:pt idx="89076">
                  <c:v>38.6622446842321</c:v>
                </c:pt>
                <c:pt idx="89077">
                  <c:v>38.662377251999303</c:v>
                </c:pt>
                <c:pt idx="89078">
                  <c:v>38.662509819342297</c:v>
                </c:pt>
                <c:pt idx="89079">
                  <c:v>38.662642386260899</c:v>
                </c:pt>
                <c:pt idx="89080">
                  <c:v>38.6627749527552</c:v>
                </c:pt>
                <c:pt idx="89081">
                  <c:v>38.662907518825101</c:v>
                </c:pt>
                <c:pt idx="89082">
                  <c:v>38.663040084470701</c:v>
                </c:pt>
                <c:pt idx="89083">
                  <c:v>38.663172649692001</c:v>
                </c:pt>
                <c:pt idx="89084">
                  <c:v>38.663305214489</c:v>
                </c:pt>
                <c:pt idx="89085">
                  <c:v>38.663437778861599</c:v>
                </c:pt>
                <c:pt idx="89086">
                  <c:v>38.663570342809898</c:v>
                </c:pt>
                <c:pt idx="89087">
                  <c:v>38.663702906333903</c:v>
                </c:pt>
                <c:pt idx="89088">
                  <c:v>38.663835469433501</c:v>
                </c:pt>
                <c:pt idx="89089">
                  <c:v>38.663968032108897</c:v>
                </c:pt>
                <c:pt idx="89090">
                  <c:v>38.664100594359901</c:v>
                </c:pt>
                <c:pt idx="89091">
                  <c:v>38.664233156186498</c:v>
                </c:pt>
                <c:pt idx="89092">
                  <c:v>38.6643657175889</c:v>
                </c:pt>
                <c:pt idx="89093">
                  <c:v>38.664498278567002</c:v>
                </c:pt>
                <c:pt idx="89094">
                  <c:v>38.664630839120697</c:v>
                </c:pt>
                <c:pt idx="89095">
                  <c:v>38.664763399250099</c:v>
                </c:pt>
                <c:pt idx="89096">
                  <c:v>38.664895958955199</c:v>
                </c:pt>
                <c:pt idx="89097">
                  <c:v>38.665028518235999</c:v>
                </c:pt>
                <c:pt idx="89098">
                  <c:v>38.665161077092499</c:v>
                </c:pt>
                <c:pt idx="89099">
                  <c:v>38.665293635524698</c:v>
                </c:pt>
                <c:pt idx="89100">
                  <c:v>38.665426193532497</c:v>
                </c:pt>
                <c:pt idx="89101">
                  <c:v>38.665558751116102</c:v>
                </c:pt>
                <c:pt idx="89102">
                  <c:v>38.665691308275399</c:v>
                </c:pt>
                <c:pt idx="89103">
                  <c:v>38.665823865010303</c:v>
                </c:pt>
                <c:pt idx="89104">
                  <c:v>38.665956421320999</c:v>
                </c:pt>
                <c:pt idx="89105">
                  <c:v>38.666088977207302</c:v>
                </c:pt>
                <c:pt idx="89106">
                  <c:v>38.666221532669297</c:v>
                </c:pt>
                <c:pt idx="89107">
                  <c:v>38.666354087707099</c:v>
                </c:pt>
                <c:pt idx="89108">
                  <c:v>38.6664866423205</c:v>
                </c:pt>
                <c:pt idx="89109">
                  <c:v>38.6666191965097</c:v>
                </c:pt>
                <c:pt idx="89110">
                  <c:v>38.666751750274599</c:v>
                </c:pt>
                <c:pt idx="89111">
                  <c:v>38.666884303615099</c:v>
                </c:pt>
                <c:pt idx="89112">
                  <c:v>38.667016856531397</c:v>
                </c:pt>
                <c:pt idx="89113">
                  <c:v>38.667149409023402</c:v>
                </c:pt>
                <c:pt idx="89114">
                  <c:v>38.667281961091099</c:v>
                </c:pt>
                <c:pt idx="89115">
                  <c:v>38.667414512734503</c:v>
                </c:pt>
                <c:pt idx="89116">
                  <c:v>38.667547063953698</c:v>
                </c:pt>
                <c:pt idx="89117">
                  <c:v>38.667679614748501</c:v>
                </c:pt>
                <c:pt idx="89118">
                  <c:v>38.667812165119102</c:v>
                </c:pt>
                <c:pt idx="89119">
                  <c:v>38.667944715065303</c:v>
                </c:pt>
                <c:pt idx="89120">
                  <c:v>38.668077264587303</c:v>
                </c:pt>
                <c:pt idx="89121">
                  <c:v>38.668209813685003</c:v>
                </c:pt>
                <c:pt idx="89122">
                  <c:v>38.668342362358501</c:v>
                </c:pt>
                <c:pt idx="89123">
                  <c:v>38.668474910607699</c:v>
                </c:pt>
                <c:pt idx="89124">
                  <c:v>38.668607458432497</c:v>
                </c:pt>
                <c:pt idx="89125">
                  <c:v>38.6687400058332</c:v>
                </c:pt>
                <c:pt idx="89126">
                  <c:v>38.668872552809503</c:v>
                </c:pt>
                <c:pt idx="89127">
                  <c:v>38.669005099361598</c:v>
                </c:pt>
                <c:pt idx="89128">
                  <c:v>38.6691376454894</c:v>
                </c:pt>
                <c:pt idx="89129">
                  <c:v>38.669270191192901</c:v>
                </c:pt>
                <c:pt idx="89130">
                  <c:v>38.6694027364722</c:v>
                </c:pt>
                <c:pt idx="89131">
                  <c:v>38.6695352813272</c:v>
                </c:pt>
                <c:pt idx="89132">
                  <c:v>38.669667825757898</c:v>
                </c:pt>
                <c:pt idx="89133">
                  <c:v>38.669800369764403</c:v>
                </c:pt>
                <c:pt idx="89134">
                  <c:v>38.669932913346599</c:v>
                </c:pt>
                <c:pt idx="89135">
                  <c:v>38.670065456504503</c:v>
                </c:pt>
                <c:pt idx="89136">
                  <c:v>38.670197999238198</c:v>
                </c:pt>
                <c:pt idx="89137">
                  <c:v>38.670330541547699</c:v>
                </c:pt>
                <c:pt idx="89138">
                  <c:v>38.6704630834329</c:v>
                </c:pt>
                <c:pt idx="89139">
                  <c:v>38.670595624893799</c:v>
                </c:pt>
                <c:pt idx="89140">
                  <c:v>38.670728165930399</c:v>
                </c:pt>
                <c:pt idx="89141">
                  <c:v>38.670860706542904</c:v>
                </c:pt>
                <c:pt idx="89142">
                  <c:v>38.670993246731001</c:v>
                </c:pt>
                <c:pt idx="89143">
                  <c:v>38.671125786494997</c:v>
                </c:pt>
                <c:pt idx="89144">
                  <c:v>38.6712583258346</c:v>
                </c:pt>
                <c:pt idx="89145">
                  <c:v>38.671390864750002</c:v>
                </c:pt>
                <c:pt idx="89146">
                  <c:v>38.671523403241203</c:v>
                </c:pt>
                <c:pt idx="89147">
                  <c:v>38.671655941308202</c:v>
                </c:pt>
                <c:pt idx="89148">
                  <c:v>38.671788478950901</c:v>
                </c:pt>
                <c:pt idx="89149">
                  <c:v>38.6719210161693</c:v>
                </c:pt>
                <c:pt idx="89150">
                  <c:v>38.672053552963497</c:v>
                </c:pt>
                <c:pt idx="89151">
                  <c:v>38.672186089333501</c:v>
                </c:pt>
                <c:pt idx="89152">
                  <c:v>38.672318625279203</c:v>
                </c:pt>
                <c:pt idx="89153">
                  <c:v>38.672451160800698</c:v>
                </c:pt>
                <c:pt idx="89154">
                  <c:v>38.672583695897998</c:v>
                </c:pt>
                <c:pt idx="89155">
                  <c:v>38.672716230570998</c:v>
                </c:pt>
                <c:pt idx="89156">
                  <c:v>38.672848764819797</c:v>
                </c:pt>
                <c:pt idx="89157">
                  <c:v>38.672981298644402</c:v>
                </c:pt>
                <c:pt idx="89158">
                  <c:v>38.673113832044699</c:v>
                </c:pt>
                <c:pt idx="89159">
                  <c:v>38.673246365020901</c:v>
                </c:pt>
                <c:pt idx="89160">
                  <c:v>38.673378897572697</c:v>
                </c:pt>
                <c:pt idx="89161">
                  <c:v>38.673511429700397</c:v>
                </c:pt>
                <c:pt idx="89162">
                  <c:v>38.673643961403798</c:v>
                </c:pt>
                <c:pt idx="89163">
                  <c:v>38.673776492683103</c:v>
                </c:pt>
                <c:pt idx="89164">
                  <c:v>38.673909023538101</c:v>
                </c:pt>
                <c:pt idx="89165">
                  <c:v>38.674041553968799</c:v>
                </c:pt>
                <c:pt idx="89166">
                  <c:v>38.674174083975402</c:v>
                </c:pt>
                <c:pt idx="89167">
                  <c:v>38.674306613557697</c:v>
                </c:pt>
                <c:pt idx="89168">
                  <c:v>38.674439142715897</c:v>
                </c:pt>
                <c:pt idx="89169">
                  <c:v>38.674571671449797</c:v>
                </c:pt>
                <c:pt idx="89170">
                  <c:v>38.674704199759503</c:v>
                </c:pt>
                <c:pt idx="89171">
                  <c:v>38.674836727645001</c:v>
                </c:pt>
                <c:pt idx="89172">
                  <c:v>38.674969255106298</c:v>
                </c:pt>
                <c:pt idx="89173">
                  <c:v>38.675101782143301</c:v>
                </c:pt>
                <c:pt idx="89174">
                  <c:v>38.675234308756202</c:v>
                </c:pt>
                <c:pt idx="89175">
                  <c:v>38.675366834944803</c:v>
                </c:pt>
                <c:pt idx="89176">
                  <c:v>38.675499360709303</c:v>
                </c:pt>
                <c:pt idx="89177">
                  <c:v>38.675631886049501</c:v>
                </c:pt>
                <c:pt idx="89178">
                  <c:v>38.675764410965598</c:v>
                </c:pt>
                <c:pt idx="89179">
                  <c:v>38.675896935457402</c:v>
                </c:pt>
                <c:pt idx="89180">
                  <c:v>38.676029459525097</c:v>
                </c:pt>
                <c:pt idx="89181">
                  <c:v>38.676161983168498</c:v>
                </c:pt>
                <c:pt idx="89182">
                  <c:v>38.676294506387798</c:v>
                </c:pt>
                <c:pt idx="89183">
                  <c:v>38.676427029182904</c:v>
                </c:pt>
                <c:pt idx="89184">
                  <c:v>38.676559551553702</c:v>
                </c:pt>
                <c:pt idx="89185">
                  <c:v>38.676692073500398</c:v>
                </c:pt>
                <c:pt idx="89186">
                  <c:v>38.6768245950229</c:v>
                </c:pt>
                <c:pt idx="89187">
                  <c:v>38.676957116121201</c:v>
                </c:pt>
                <c:pt idx="89188">
                  <c:v>38.677089636795301</c:v>
                </c:pt>
                <c:pt idx="89189">
                  <c:v>38.6772221570452</c:v>
                </c:pt>
                <c:pt idx="89190">
                  <c:v>38.677354676870898</c:v>
                </c:pt>
                <c:pt idx="89191">
                  <c:v>38.677487196272502</c:v>
                </c:pt>
                <c:pt idx="89192">
                  <c:v>38.677619715249797</c:v>
                </c:pt>
                <c:pt idx="89193">
                  <c:v>38.677752233802998</c:v>
                </c:pt>
                <c:pt idx="89194">
                  <c:v>38.677884751931998</c:v>
                </c:pt>
                <c:pt idx="89195">
                  <c:v>38.678017269636896</c:v>
                </c:pt>
                <c:pt idx="89196">
                  <c:v>38.678149786917501</c:v>
                </c:pt>
                <c:pt idx="89197">
                  <c:v>38.678282303773997</c:v>
                </c:pt>
                <c:pt idx="89198">
                  <c:v>38.678414820206299</c:v>
                </c:pt>
                <c:pt idx="89199">
                  <c:v>38.6785473362144</c:v>
                </c:pt>
                <c:pt idx="89200">
                  <c:v>38.6786798517983</c:v>
                </c:pt>
                <c:pt idx="89201">
                  <c:v>38.678812366958098</c:v>
                </c:pt>
                <c:pt idx="89202">
                  <c:v>38.678944881693702</c:v>
                </c:pt>
                <c:pt idx="89203">
                  <c:v>38.679077396005198</c:v>
                </c:pt>
                <c:pt idx="89204">
                  <c:v>38.679209909892499</c:v>
                </c:pt>
                <c:pt idx="89205">
                  <c:v>38.6793424233556</c:v>
                </c:pt>
                <c:pt idx="89206">
                  <c:v>38.679474936394499</c:v>
                </c:pt>
                <c:pt idx="89207">
                  <c:v>38.679607449009303</c:v>
                </c:pt>
                <c:pt idx="89208">
                  <c:v>38.6797399611999</c:v>
                </c:pt>
                <c:pt idx="89209">
                  <c:v>38.679872472966402</c:v>
                </c:pt>
                <c:pt idx="89210">
                  <c:v>38.680004984308702</c:v>
                </c:pt>
                <c:pt idx="89211">
                  <c:v>38.680137495226802</c:v>
                </c:pt>
                <c:pt idx="89212">
                  <c:v>38.6802700057208</c:v>
                </c:pt>
                <c:pt idx="89213">
                  <c:v>38.680402515790703</c:v>
                </c:pt>
                <c:pt idx="89214">
                  <c:v>38.680535025436399</c:v>
                </c:pt>
                <c:pt idx="89215">
                  <c:v>38.6806675346579</c:v>
                </c:pt>
                <c:pt idx="89216">
                  <c:v>38.680800043455299</c:v>
                </c:pt>
                <c:pt idx="89217">
                  <c:v>38.680932551828498</c:v>
                </c:pt>
                <c:pt idx="89218">
                  <c:v>38.681065059777602</c:v>
                </c:pt>
                <c:pt idx="89219">
                  <c:v>38.681197567302597</c:v>
                </c:pt>
                <c:pt idx="89220">
                  <c:v>38.681330074403398</c:v>
                </c:pt>
                <c:pt idx="89221">
                  <c:v>38.681462581079998</c:v>
                </c:pt>
                <c:pt idx="89222">
                  <c:v>38.681595087332497</c:v>
                </c:pt>
                <c:pt idx="89223">
                  <c:v>38.6817275931609</c:v>
                </c:pt>
                <c:pt idx="89224">
                  <c:v>38.681860098565103</c:v>
                </c:pt>
                <c:pt idx="89225">
                  <c:v>38.681992603545197</c:v>
                </c:pt>
                <c:pt idx="89226">
                  <c:v>38.682125108101197</c:v>
                </c:pt>
                <c:pt idx="89227">
                  <c:v>38.682257612233002</c:v>
                </c:pt>
                <c:pt idx="89228">
                  <c:v>38.682390115940699</c:v>
                </c:pt>
                <c:pt idx="89229">
                  <c:v>38.682522619224301</c:v>
                </c:pt>
                <c:pt idx="89230">
                  <c:v>38.682655122083702</c:v>
                </c:pt>
                <c:pt idx="89231">
                  <c:v>38.682787624519001</c:v>
                </c:pt>
                <c:pt idx="89232">
                  <c:v>38.682920126530099</c:v>
                </c:pt>
                <c:pt idx="89233">
                  <c:v>38.683052628117203</c:v>
                </c:pt>
                <c:pt idx="89234">
                  <c:v>38.683185129280098</c:v>
                </c:pt>
                <c:pt idx="89235">
                  <c:v>38.683317630018898</c:v>
                </c:pt>
                <c:pt idx="89236">
                  <c:v>38.683450130333597</c:v>
                </c:pt>
                <c:pt idx="89237">
                  <c:v>38.683582630224102</c:v>
                </c:pt>
                <c:pt idx="89238">
                  <c:v>38.683715129690498</c:v>
                </c:pt>
                <c:pt idx="89239">
                  <c:v>38.683847628732799</c:v>
                </c:pt>
                <c:pt idx="89240">
                  <c:v>38.683980127350999</c:v>
                </c:pt>
                <c:pt idx="89241">
                  <c:v>38.684112625545097</c:v>
                </c:pt>
                <c:pt idx="89242">
                  <c:v>38.684245123315002</c:v>
                </c:pt>
                <c:pt idx="89243">
                  <c:v>38.684377620660896</c:v>
                </c:pt>
                <c:pt idx="89244">
                  <c:v>38.684510117582597</c:v>
                </c:pt>
                <c:pt idx="89245">
                  <c:v>38.684642614080197</c:v>
                </c:pt>
                <c:pt idx="89246">
                  <c:v>38.684775110153701</c:v>
                </c:pt>
                <c:pt idx="89247">
                  <c:v>38.684907605803097</c:v>
                </c:pt>
                <c:pt idx="89248">
                  <c:v>38.685040101028399</c:v>
                </c:pt>
                <c:pt idx="89249">
                  <c:v>38.685172595829599</c:v>
                </c:pt>
                <c:pt idx="89250">
                  <c:v>38.685305090206697</c:v>
                </c:pt>
                <c:pt idx="89251">
                  <c:v>38.6854375841597</c:v>
                </c:pt>
                <c:pt idx="89252">
                  <c:v>38.685570077688602</c:v>
                </c:pt>
                <c:pt idx="89253">
                  <c:v>38.685702570793403</c:v>
                </c:pt>
                <c:pt idx="89254">
                  <c:v>38.685835063474002</c:v>
                </c:pt>
                <c:pt idx="89255">
                  <c:v>38.685967555730599</c:v>
                </c:pt>
                <c:pt idx="89256">
                  <c:v>38.686100047563102</c:v>
                </c:pt>
                <c:pt idx="89257">
                  <c:v>38.686232538971502</c:v>
                </c:pt>
                <c:pt idx="89258">
                  <c:v>38.686365029955802</c:v>
                </c:pt>
                <c:pt idx="89259">
                  <c:v>38.686497520515999</c:v>
                </c:pt>
                <c:pt idx="89260">
                  <c:v>38.686630010652202</c:v>
                </c:pt>
                <c:pt idx="89261">
                  <c:v>38.686762500364203</c:v>
                </c:pt>
                <c:pt idx="89262">
                  <c:v>38.686894989652103</c:v>
                </c:pt>
                <c:pt idx="89263">
                  <c:v>38.687027478516001</c:v>
                </c:pt>
                <c:pt idx="89264">
                  <c:v>38.687159966955797</c:v>
                </c:pt>
                <c:pt idx="89265">
                  <c:v>38.687292454971498</c:v>
                </c:pt>
                <c:pt idx="89266">
                  <c:v>38.687424942563098</c:v>
                </c:pt>
                <c:pt idx="89267">
                  <c:v>38.687557429730603</c:v>
                </c:pt>
                <c:pt idx="89268">
                  <c:v>38.687689916474</c:v>
                </c:pt>
                <c:pt idx="89269">
                  <c:v>38.687822402793401</c:v>
                </c:pt>
                <c:pt idx="89270">
                  <c:v>38.687954888688701</c:v>
                </c:pt>
                <c:pt idx="89271">
                  <c:v>38.688087374159899</c:v>
                </c:pt>
                <c:pt idx="89272">
                  <c:v>38.688219859207003</c:v>
                </c:pt>
                <c:pt idx="89273">
                  <c:v>38.688352343830097</c:v>
                </c:pt>
                <c:pt idx="89274">
                  <c:v>38.688484828029097</c:v>
                </c:pt>
                <c:pt idx="89275">
                  <c:v>38.688617311804002</c:v>
                </c:pt>
                <c:pt idx="89276">
                  <c:v>38.688749795154898</c:v>
                </c:pt>
                <c:pt idx="89277">
                  <c:v>38.688882278081699</c:v>
                </c:pt>
                <c:pt idx="89278">
                  <c:v>38.689014760584399</c:v>
                </c:pt>
                <c:pt idx="89279">
                  <c:v>38.689147242663097</c:v>
                </c:pt>
                <c:pt idx="89280">
                  <c:v>38.6892797243177</c:v>
                </c:pt>
                <c:pt idx="89281">
                  <c:v>38.689412205548201</c:v>
                </c:pt>
                <c:pt idx="89282">
                  <c:v>38.689544686354701</c:v>
                </c:pt>
                <c:pt idx="89283">
                  <c:v>38.689677166737098</c:v>
                </c:pt>
                <c:pt idx="89284">
                  <c:v>38.689809646695402</c:v>
                </c:pt>
                <c:pt idx="89285">
                  <c:v>38.689942126229703</c:v>
                </c:pt>
                <c:pt idx="89286">
                  <c:v>38.690074605340001</c:v>
                </c:pt>
                <c:pt idx="89287">
                  <c:v>38.690207084026198</c:v>
                </c:pt>
                <c:pt idx="89288">
                  <c:v>38.690339562288301</c:v>
                </c:pt>
                <c:pt idx="89289">
                  <c:v>38.690472040126402</c:v>
                </c:pt>
                <c:pt idx="89290">
                  <c:v>38.6906045175404</c:v>
                </c:pt>
                <c:pt idx="89291">
                  <c:v>38.690736994530397</c:v>
                </c:pt>
                <c:pt idx="89292">
                  <c:v>38.690869471096399</c:v>
                </c:pt>
                <c:pt idx="89293">
                  <c:v>38.691001947238298</c:v>
                </c:pt>
                <c:pt idx="89294">
                  <c:v>38.691134422956097</c:v>
                </c:pt>
                <c:pt idx="89295">
                  <c:v>38.6912668982499</c:v>
                </c:pt>
                <c:pt idx="89296">
                  <c:v>38.691399373119701</c:v>
                </c:pt>
                <c:pt idx="89297">
                  <c:v>38.6915318475654</c:v>
                </c:pt>
                <c:pt idx="89298">
                  <c:v>38.691664321587098</c:v>
                </c:pt>
                <c:pt idx="89299">
                  <c:v>38.6917967951848</c:v>
                </c:pt>
                <c:pt idx="89300">
                  <c:v>38.6919292683584</c:v>
                </c:pt>
                <c:pt idx="89301">
                  <c:v>38.692061741107899</c:v>
                </c:pt>
                <c:pt idx="89302">
                  <c:v>38.692194213433503</c:v>
                </c:pt>
                <c:pt idx="89303">
                  <c:v>38.692326685334997</c:v>
                </c:pt>
                <c:pt idx="89304">
                  <c:v>38.692459156812497</c:v>
                </c:pt>
                <c:pt idx="89305">
                  <c:v>38.692591627865902</c:v>
                </c:pt>
                <c:pt idx="89306">
                  <c:v>38.692724098495397</c:v>
                </c:pt>
                <c:pt idx="89307">
                  <c:v>38.692856568700797</c:v>
                </c:pt>
                <c:pt idx="89308">
                  <c:v>38.692989038482096</c:v>
                </c:pt>
                <c:pt idx="89309">
                  <c:v>38.6931215078395</c:v>
                </c:pt>
                <c:pt idx="89310">
                  <c:v>38.693253976772802</c:v>
                </c:pt>
                <c:pt idx="89311">
                  <c:v>38.693386445282101</c:v>
                </c:pt>
                <c:pt idx="89312">
                  <c:v>38.693518913367399</c:v>
                </c:pt>
                <c:pt idx="89313">
                  <c:v>38.693651381028701</c:v>
                </c:pt>
                <c:pt idx="89314">
                  <c:v>38.693783848265902</c:v>
                </c:pt>
                <c:pt idx="89315">
                  <c:v>38.6939163150792</c:v>
                </c:pt>
                <c:pt idx="89316">
                  <c:v>38.694048781468403</c:v>
                </c:pt>
                <c:pt idx="89317">
                  <c:v>38.694181247433598</c:v>
                </c:pt>
                <c:pt idx="89318">
                  <c:v>38.694313712974797</c:v>
                </c:pt>
                <c:pt idx="89319">
                  <c:v>38.694446178092001</c:v>
                </c:pt>
                <c:pt idx="89320">
                  <c:v>38.694578642785103</c:v>
                </c:pt>
                <c:pt idx="89321">
                  <c:v>38.694711107054303</c:v>
                </c:pt>
                <c:pt idx="89322">
                  <c:v>38.694843570899501</c:v>
                </c:pt>
                <c:pt idx="89323">
                  <c:v>38.694976034320597</c:v>
                </c:pt>
                <c:pt idx="89324">
                  <c:v>38.695108497317797</c:v>
                </c:pt>
                <c:pt idx="89325">
                  <c:v>38.695240959890903</c:v>
                </c:pt>
                <c:pt idx="89326">
                  <c:v>38.695373422040099</c:v>
                </c:pt>
                <c:pt idx="89327">
                  <c:v>38.6955058837652</c:v>
                </c:pt>
                <c:pt idx="89328">
                  <c:v>38.695638345066399</c:v>
                </c:pt>
                <c:pt idx="89329">
                  <c:v>38.695770805943503</c:v>
                </c:pt>
                <c:pt idx="89330">
                  <c:v>38.695903266396698</c:v>
                </c:pt>
                <c:pt idx="89331">
                  <c:v>38.696035726425897</c:v>
                </c:pt>
                <c:pt idx="89332">
                  <c:v>38.696168186031002</c:v>
                </c:pt>
                <c:pt idx="89333">
                  <c:v>38.696300645212197</c:v>
                </c:pt>
                <c:pt idx="89334">
                  <c:v>38.696433103969397</c:v>
                </c:pt>
                <c:pt idx="89335">
                  <c:v>38.696565562302602</c:v>
                </c:pt>
                <c:pt idx="89336">
                  <c:v>38.696698020211798</c:v>
                </c:pt>
                <c:pt idx="89337">
                  <c:v>38.696830477697098</c:v>
                </c:pt>
                <c:pt idx="89338">
                  <c:v>38.696962934758297</c:v>
                </c:pt>
                <c:pt idx="89339">
                  <c:v>38.6970953913956</c:v>
                </c:pt>
                <c:pt idx="89340">
                  <c:v>38.6972278476089</c:v>
                </c:pt>
                <c:pt idx="89341">
                  <c:v>38.697360303398199</c:v>
                </c:pt>
                <c:pt idx="89342">
                  <c:v>38.697492758763502</c:v>
                </c:pt>
                <c:pt idx="89343">
                  <c:v>38.697625213704796</c:v>
                </c:pt>
                <c:pt idx="89344">
                  <c:v>38.697757668222202</c:v>
                </c:pt>
                <c:pt idx="89345">
                  <c:v>38.697890122315599</c:v>
                </c:pt>
                <c:pt idx="89346">
                  <c:v>38.698022575985</c:v>
                </c:pt>
                <c:pt idx="89347">
                  <c:v>38.698155029230399</c:v>
                </c:pt>
                <c:pt idx="89348">
                  <c:v>38.698287482051903</c:v>
                </c:pt>
                <c:pt idx="89349">
                  <c:v>38.698419934449397</c:v>
                </c:pt>
                <c:pt idx="89350">
                  <c:v>38.698552386422897</c:v>
                </c:pt>
                <c:pt idx="89351">
                  <c:v>38.6986848379725</c:v>
                </c:pt>
                <c:pt idx="89352">
                  <c:v>38.698817289098102</c:v>
                </c:pt>
                <c:pt idx="89353">
                  <c:v>38.698949739799801</c:v>
                </c:pt>
                <c:pt idx="89354">
                  <c:v>38.699082190077398</c:v>
                </c:pt>
                <c:pt idx="89355">
                  <c:v>38.699214639931199</c:v>
                </c:pt>
                <c:pt idx="89356">
                  <c:v>38.699347089360899</c:v>
                </c:pt>
                <c:pt idx="89357">
                  <c:v>38.699479538366703</c:v>
                </c:pt>
                <c:pt idx="89358">
                  <c:v>38.699611986948497</c:v>
                </c:pt>
                <c:pt idx="89359">
                  <c:v>38.699744435106403</c:v>
                </c:pt>
                <c:pt idx="89360">
                  <c:v>38.6998768828404</c:v>
                </c:pt>
                <c:pt idx="89361">
                  <c:v>38.700009330150301</c:v>
                </c:pt>
                <c:pt idx="89362">
                  <c:v>38.7001417770364</c:v>
                </c:pt>
                <c:pt idx="89363">
                  <c:v>38.700274223498397</c:v>
                </c:pt>
                <c:pt idx="89364">
                  <c:v>38.700406669536498</c:v>
                </c:pt>
                <c:pt idx="89365">
                  <c:v>38.700539115150697</c:v>
                </c:pt>
                <c:pt idx="89366">
                  <c:v>38.700671560340901</c:v>
                </c:pt>
                <c:pt idx="89367">
                  <c:v>38.700804005107202</c:v>
                </c:pt>
                <c:pt idx="89368">
                  <c:v>38.7009364494496</c:v>
                </c:pt>
                <c:pt idx="89369">
                  <c:v>38.701068893368003</c:v>
                </c:pt>
                <c:pt idx="89370">
                  <c:v>38.701201336862397</c:v>
                </c:pt>
                <c:pt idx="89371">
                  <c:v>38.701333779932902</c:v>
                </c:pt>
                <c:pt idx="89372">
                  <c:v>38.701466222579498</c:v>
                </c:pt>
                <c:pt idx="89373">
                  <c:v>38.701598664802198</c:v>
                </c:pt>
                <c:pt idx="89374">
                  <c:v>38.701731106600803</c:v>
                </c:pt>
                <c:pt idx="89375">
                  <c:v>38.701863547975599</c:v>
                </c:pt>
                <c:pt idx="89376">
                  <c:v>38.701995988926498</c:v>
                </c:pt>
                <c:pt idx="89377">
                  <c:v>38.702128429453403</c:v>
                </c:pt>
                <c:pt idx="89378">
                  <c:v>38.702260869556298</c:v>
                </c:pt>
                <c:pt idx="89379">
                  <c:v>38.702393309235397</c:v>
                </c:pt>
                <c:pt idx="89380">
                  <c:v>38.702525748490501</c:v>
                </c:pt>
                <c:pt idx="89381">
                  <c:v>38.702658187321703</c:v>
                </c:pt>
                <c:pt idx="89382">
                  <c:v>38.702790625729001</c:v>
                </c:pt>
                <c:pt idx="89383">
                  <c:v>38.702923063712298</c:v>
                </c:pt>
                <c:pt idx="89384">
                  <c:v>38.703055501271699</c:v>
                </c:pt>
                <c:pt idx="89385">
                  <c:v>38.703187938407197</c:v>
                </c:pt>
                <c:pt idx="89386">
                  <c:v>38.7033203751188</c:v>
                </c:pt>
                <c:pt idx="89387">
                  <c:v>38.7034528114065</c:v>
                </c:pt>
                <c:pt idx="89388">
                  <c:v>38.703585247270198</c:v>
                </c:pt>
                <c:pt idx="89389">
                  <c:v>38.70371768271</c:v>
                </c:pt>
                <c:pt idx="89390">
                  <c:v>38.703850117725999</c:v>
                </c:pt>
                <c:pt idx="89391">
                  <c:v>38.703982552318003</c:v>
                </c:pt>
                <c:pt idx="89392">
                  <c:v>38.704114986486097</c:v>
                </c:pt>
                <c:pt idx="89393">
                  <c:v>38.704247420230203</c:v>
                </c:pt>
                <c:pt idx="89394">
                  <c:v>38.704379853550499</c:v>
                </c:pt>
                <c:pt idx="89395">
                  <c:v>38.704512286446899</c:v>
                </c:pt>
                <c:pt idx="89396">
                  <c:v>38.704644718919297</c:v>
                </c:pt>
                <c:pt idx="89397">
                  <c:v>38.7047771509679</c:v>
                </c:pt>
                <c:pt idx="89398">
                  <c:v>38.704909582592499</c:v>
                </c:pt>
                <c:pt idx="89399">
                  <c:v>38.705042013793303</c:v>
                </c:pt>
                <c:pt idx="89400">
                  <c:v>38.705174444570098</c:v>
                </c:pt>
                <c:pt idx="89401">
                  <c:v>38.705306874923103</c:v>
                </c:pt>
                <c:pt idx="89402">
                  <c:v>38.705439304852099</c:v>
                </c:pt>
                <c:pt idx="89403">
                  <c:v>38.705571734357299</c:v>
                </c:pt>
                <c:pt idx="89404">
                  <c:v>38.705704163438597</c:v>
                </c:pt>
                <c:pt idx="89405">
                  <c:v>38.705836592095899</c:v>
                </c:pt>
                <c:pt idx="89406">
                  <c:v>38.705969020329398</c:v>
                </c:pt>
                <c:pt idx="89407">
                  <c:v>38.706101448139002</c:v>
                </c:pt>
                <c:pt idx="89408">
                  <c:v>38.706233875524703</c:v>
                </c:pt>
                <c:pt idx="89409">
                  <c:v>38.706366302486501</c:v>
                </c:pt>
                <c:pt idx="89410">
                  <c:v>38.706498729024403</c:v>
                </c:pt>
                <c:pt idx="89411">
                  <c:v>38.706631155138403</c:v>
                </c:pt>
                <c:pt idx="89412">
                  <c:v>38.7067635808286</c:v>
                </c:pt>
                <c:pt idx="89413">
                  <c:v>38.706896006094901</c:v>
                </c:pt>
                <c:pt idx="89414">
                  <c:v>38.707028430937299</c:v>
                </c:pt>
                <c:pt idx="89415">
                  <c:v>38.707160855355802</c:v>
                </c:pt>
                <c:pt idx="89416">
                  <c:v>38.707293279350402</c:v>
                </c:pt>
                <c:pt idx="89417">
                  <c:v>38.7074257029211</c:v>
                </c:pt>
                <c:pt idx="89418">
                  <c:v>38.707558126068001</c:v>
                </c:pt>
                <c:pt idx="89419">
                  <c:v>38.707690548791</c:v>
                </c:pt>
                <c:pt idx="89420">
                  <c:v>38.707822971090103</c:v>
                </c:pt>
                <c:pt idx="89421">
                  <c:v>38.707955392965403</c:v>
                </c:pt>
                <c:pt idx="89422">
                  <c:v>38.7080878144168</c:v>
                </c:pt>
                <c:pt idx="89423">
                  <c:v>38.708220235444301</c:v>
                </c:pt>
                <c:pt idx="89424">
                  <c:v>38.7083526560479</c:v>
                </c:pt>
                <c:pt idx="89425">
                  <c:v>38.708485076227703</c:v>
                </c:pt>
                <c:pt idx="89426">
                  <c:v>38.708617495983603</c:v>
                </c:pt>
                <c:pt idx="89427">
                  <c:v>38.7087499153157</c:v>
                </c:pt>
                <c:pt idx="89428">
                  <c:v>38.708882334223901</c:v>
                </c:pt>
                <c:pt idx="89429">
                  <c:v>38.7090147527082</c:v>
                </c:pt>
                <c:pt idx="89430">
                  <c:v>38.709147170768702</c:v>
                </c:pt>
                <c:pt idx="89431">
                  <c:v>38.709279588405302</c:v>
                </c:pt>
                <c:pt idx="89432">
                  <c:v>38.709412005617999</c:v>
                </c:pt>
                <c:pt idx="89433">
                  <c:v>38.7095444224069</c:v>
                </c:pt>
                <c:pt idx="89434">
                  <c:v>38.709676838771998</c:v>
                </c:pt>
                <c:pt idx="89435">
                  <c:v>38.7098092547131</c:v>
                </c:pt>
                <c:pt idx="89436">
                  <c:v>38.709941670230499</c:v>
                </c:pt>
                <c:pt idx="89437">
                  <c:v>38.710074085324003</c:v>
                </c:pt>
                <c:pt idx="89438">
                  <c:v>38.710206499993603</c:v>
                </c:pt>
                <c:pt idx="89439">
                  <c:v>38.710338914239401</c:v>
                </c:pt>
                <c:pt idx="89440">
                  <c:v>38.710471328061303</c:v>
                </c:pt>
                <c:pt idx="89441">
                  <c:v>38.710603741459401</c:v>
                </c:pt>
                <c:pt idx="89442">
                  <c:v>38.710736154433697</c:v>
                </c:pt>
                <c:pt idx="89443">
                  <c:v>38.710868566984097</c:v>
                </c:pt>
                <c:pt idx="89444">
                  <c:v>38.7110009791107</c:v>
                </c:pt>
                <c:pt idx="89445">
                  <c:v>38.711133390813401</c:v>
                </c:pt>
                <c:pt idx="89446">
                  <c:v>38.711265802092299</c:v>
                </c:pt>
                <c:pt idx="89447">
                  <c:v>38.711398212947401</c:v>
                </c:pt>
                <c:pt idx="89448">
                  <c:v>38.7115306233786</c:v>
                </c:pt>
                <c:pt idx="89449">
                  <c:v>38.711663033386003</c:v>
                </c:pt>
                <c:pt idx="89450">
                  <c:v>38.711795442969503</c:v>
                </c:pt>
                <c:pt idx="89451">
                  <c:v>38.7119278521293</c:v>
                </c:pt>
                <c:pt idx="89452">
                  <c:v>38.712060260865101</c:v>
                </c:pt>
                <c:pt idx="89453">
                  <c:v>38.712192669177199</c:v>
                </c:pt>
                <c:pt idx="89454">
                  <c:v>38.712325077065501</c:v>
                </c:pt>
                <c:pt idx="89455">
                  <c:v>38.712457484529899</c:v>
                </c:pt>
                <c:pt idx="89456">
                  <c:v>38.712589891570502</c:v>
                </c:pt>
                <c:pt idx="89457">
                  <c:v>38.712722298187202</c:v>
                </c:pt>
                <c:pt idx="89458">
                  <c:v>38.712854704380199</c:v>
                </c:pt>
                <c:pt idx="89459">
                  <c:v>38.712987110149299</c:v>
                </c:pt>
                <c:pt idx="89460">
                  <c:v>38.713119515494597</c:v>
                </c:pt>
                <c:pt idx="89461">
                  <c:v>38.713251920416099</c:v>
                </c:pt>
                <c:pt idx="89462">
                  <c:v>38.713384324913797</c:v>
                </c:pt>
                <c:pt idx="89463">
                  <c:v>38.713516728987599</c:v>
                </c:pt>
                <c:pt idx="89464">
                  <c:v>38.713649132637698</c:v>
                </c:pt>
                <c:pt idx="89465">
                  <c:v>38.713781535863902</c:v>
                </c:pt>
                <c:pt idx="89466">
                  <c:v>38.713913938666302</c:v>
                </c:pt>
                <c:pt idx="89467">
                  <c:v>38.714046341044899</c:v>
                </c:pt>
                <c:pt idx="89468">
                  <c:v>38.7141787429997</c:v>
                </c:pt>
                <c:pt idx="89469">
                  <c:v>38.714311144530697</c:v>
                </c:pt>
                <c:pt idx="89470">
                  <c:v>38.714443545637899</c:v>
                </c:pt>
                <c:pt idx="89471">
                  <c:v>38.714575946321297</c:v>
                </c:pt>
                <c:pt idx="89472">
                  <c:v>38.714708346580899</c:v>
                </c:pt>
                <c:pt idx="89473">
                  <c:v>38.714840746416598</c:v>
                </c:pt>
                <c:pt idx="89474">
                  <c:v>38.714973145828601</c:v>
                </c:pt>
                <c:pt idx="89475">
                  <c:v>38.715105544816801</c:v>
                </c:pt>
                <c:pt idx="89476">
                  <c:v>38.715237943381197</c:v>
                </c:pt>
                <c:pt idx="89477">
                  <c:v>38.715370341521798</c:v>
                </c:pt>
                <c:pt idx="89478">
                  <c:v>38.715502739238602</c:v>
                </c:pt>
                <c:pt idx="89479">
                  <c:v>38.715635136531603</c:v>
                </c:pt>
                <c:pt idx="89480">
                  <c:v>38.7157675334008</c:v>
                </c:pt>
                <c:pt idx="89481">
                  <c:v>38.715899929846202</c:v>
                </c:pt>
                <c:pt idx="89482">
                  <c:v>38.716032325867801</c:v>
                </c:pt>
                <c:pt idx="89483">
                  <c:v>38.716164721465702</c:v>
                </c:pt>
                <c:pt idx="89484">
                  <c:v>38.716297116639701</c:v>
                </c:pt>
                <c:pt idx="89485">
                  <c:v>38.716429511389997</c:v>
                </c:pt>
                <c:pt idx="89486">
                  <c:v>38.716561905716503</c:v>
                </c:pt>
                <c:pt idx="89487">
                  <c:v>38.716694299619199</c:v>
                </c:pt>
                <c:pt idx="89488">
                  <c:v>38.716826693098099</c:v>
                </c:pt>
                <c:pt idx="89489">
                  <c:v>38.716959086153203</c:v>
                </c:pt>
                <c:pt idx="89490">
                  <c:v>38.717091478784603</c:v>
                </c:pt>
                <c:pt idx="89491">
                  <c:v>38.7172238709922</c:v>
                </c:pt>
                <c:pt idx="89492">
                  <c:v>38.717356262776001</c:v>
                </c:pt>
                <c:pt idx="89493">
                  <c:v>38.717488654135998</c:v>
                </c:pt>
                <c:pt idx="89494">
                  <c:v>38.717621045072299</c:v>
                </c:pt>
                <c:pt idx="89495">
                  <c:v>38.717753435584797</c:v>
                </c:pt>
                <c:pt idx="89496">
                  <c:v>38.717885825673498</c:v>
                </c:pt>
                <c:pt idx="89497">
                  <c:v>38.718018215338503</c:v>
                </c:pt>
                <c:pt idx="89498">
                  <c:v>38.718150604579698</c:v>
                </c:pt>
                <c:pt idx="89499">
                  <c:v>38.718282993397096</c:v>
                </c:pt>
                <c:pt idx="89500">
                  <c:v>38.718415381790699</c:v>
                </c:pt>
                <c:pt idx="89501">
                  <c:v>38.718547769760598</c:v>
                </c:pt>
                <c:pt idx="89502">
                  <c:v>38.7186801573067</c:v>
                </c:pt>
                <c:pt idx="89503">
                  <c:v>38.718812544429099</c:v>
                </c:pt>
                <c:pt idx="89504">
                  <c:v>38.718944931127702</c:v>
                </c:pt>
                <c:pt idx="89505">
                  <c:v>38.719077317402601</c:v>
                </c:pt>
                <c:pt idx="89506">
                  <c:v>38.719209703253703</c:v>
                </c:pt>
                <c:pt idx="89507">
                  <c:v>38.719342088681003</c:v>
                </c:pt>
                <c:pt idx="89508">
                  <c:v>38.719474473684599</c:v>
                </c:pt>
                <c:pt idx="89509">
                  <c:v>38.719606858264399</c:v>
                </c:pt>
                <c:pt idx="89510">
                  <c:v>38.719739242420502</c:v>
                </c:pt>
                <c:pt idx="89511">
                  <c:v>38.719871626152802</c:v>
                </c:pt>
                <c:pt idx="89512">
                  <c:v>38.720004009461398</c:v>
                </c:pt>
                <c:pt idx="89513">
                  <c:v>38.720136392346298</c:v>
                </c:pt>
                <c:pt idx="89514">
                  <c:v>38.720268774807302</c:v>
                </c:pt>
                <c:pt idx="89515">
                  <c:v>38.720401156844702</c:v>
                </c:pt>
                <c:pt idx="89516">
                  <c:v>38.720533538458298</c:v>
                </c:pt>
                <c:pt idx="89517">
                  <c:v>38.720665919648198</c:v>
                </c:pt>
                <c:pt idx="89518">
                  <c:v>38.720798300414302</c:v>
                </c:pt>
                <c:pt idx="89519">
                  <c:v>38.720930680756702</c:v>
                </c:pt>
                <c:pt idx="89520">
                  <c:v>38.721063060675299</c:v>
                </c:pt>
                <c:pt idx="89521">
                  <c:v>38.721195440170199</c:v>
                </c:pt>
                <c:pt idx="89522">
                  <c:v>38.721327819241402</c:v>
                </c:pt>
                <c:pt idx="89523">
                  <c:v>38.721460197888803</c:v>
                </c:pt>
                <c:pt idx="89524">
                  <c:v>38.721592576112499</c:v>
                </c:pt>
                <c:pt idx="89525">
                  <c:v>38.721724953912499</c:v>
                </c:pt>
                <c:pt idx="89526">
                  <c:v>38.721857331288703</c:v>
                </c:pt>
                <c:pt idx="89527">
                  <c:v>38.721989708241203</c:v>
                </c:pt>
                <c:pt idx="89528">
                  <c:v>38.72212208477</c:v>
                </c:pt>
                <c:pt idx="89529">
                  <c:v>38.722254460875099</c:v>
                </c:pt>
                <c:pt idx="89530">
                  <c:v>38.722386836556403</c:v>
                </c:pt>
                <c:pt idx="89531">
                  <c:v>38.722519211814102</c:v>
                </c:pt>
                <c:pt idx="89532">
                  <c:v>38.722651586647999</c:v>
                </c:pt>
                <c:pt idx="89533">
                  <c:v>38.722783961058099</c:v>
                </c:pt>
                <c:pt idx="89534">
                  <c:v>38.722916335044602</c:v>
                </c:pt>
                <c:pt idx="89535">
                  <c:v>38.723048708607301</c:v>
                </c:pt>
                <c:pt idx="89536">
                  <c:v>38.723181081746397</c:v>
                </c:pt>
                <c:pt idx="89537">
                  <c:v>38.723313454461703</c:v>
                </c:pt>
                <c:pt idx="89538">
                  <c:v>38.723445826753299</c:v>
                </c:pt>
                <c:pt idx="89539">
                  <c:v>38.723578198621198</c:v>
                </c:pt>
                <c:pt idx="89540">
                  <c:v>38.7237105700653</c:v>
                </c:pt>
                <c:pt idx="89541">
                  <c:v>38.723842941085799</c:v>
                </c:pt>
                <c:pt idx="89542">
                  <c:v>38.723975311682601</c:v>
                </c:pt>
                <c:pt idx="89543">
                  <c:v>38.7241076818556</c:v>
                </c:pt>
                <c:pt idx="89544">
                  <c:v>38.724240051605001</c:v>
                </c:pt>
                <c:pt idx="89545">
                  <c:v>38.7243724209306</c:v>
                </c:pt>
                <c:pt idx="89546">
                  <c:v>38.724504789832501</c:v>
                </c:pt>
                <c:pt idx="89547">
                  <c:v>38.724637158310799</c:v>
                </c:pt>
                <c:pt idx="89548">
                  <c:v>38.7247695263653</c:v>
                </c:pt>
                <c:pt idx="89549">
                  <c:v>38.724901893996197</c:v>
                </c:pt>
                <c:pt idx="89550">
                  <c:v>38.725034261203298</c:v>
                </c:pt>
                <c:pt idx="89551">
                  <c:v>38.725166627986702</c:v>
                </c:pt>
                <c:pt idx="89552">
                  <c:v>38.725298994346502</c:v>
                </c:pt>
                <c:pt idx="89553">
                  <c:v>38.725431360282599</c:v>
                </c:pt>
                <c:pt idx="89554">
                  <c:v>38.725563725794899</c:v>
                </c:pt>
                <c:pt idx="89555">
                  <c:v>38.725696090883602</c:v>
                </c:pt>
                <c:pt idx="89556">
                  <c:v>38.725828455548601</c:v>
                </c:pt>
                <c:pt idx="89557">
                  <c:v>38.725960819789897</c:v>
                </c:pt>
                <c:pt idx="89558">
                  <c:v>38.726093183607503</c:v>
                </c:pt>
                <c:pt idx="89559">
                  <c:v>38.726225547001398</c:v>
                </c:pt>
                <c:pt idx="89560">
                  <c:v>38.726357909971703</c:v>
                </c:pt>
                <c:pt idx="89561">
                  <c:v>38.726490272518298</c:v>
                </c:pt>
                <c:pt idx="89562">
                  <c:v>38.726622634641103</c:v>
                </c:pt>
                <c:pt idx="89563">
                  <c:v>38.726754996340397</c:v>
                </c:pt>
                <c:pt idx="89564">
                  <c:v>38.726887357615901</c:v>
                </c:pt>
                <c:pt idx="89565">
                  <c:v>38.727019718467702</c:v>
                </c:pt>
                <c:pt idx="89566">
                  <c:v>38.727152078895898</c:v>
                </c:pt>
                <c:pt idx="89567">
                  <c:v>38.727284438900398</c:v>
                </c:pt>
                <c:pt idx="89568">
                  <c:v>38.727416798481201</c:v>
                </c:pt>
                <c:pt idx="89569">
                  <c:v>38.7275491576384</c:v>
                </c:pt>
                <c:pt idx="89570">
                  <c:v>38.727681516371902</c:v>
                </c:pt>
                <c:pt idx="89571">
                  <c:v>38.727813874681701</c:v>
                </c:pt>
                <c:pt idx="89572">
                  <c:v>38.727946232567902</c:v>
                </c:pt>
                <c:pt idx="89573">
                  <c:v>38.7280785900303</c:v>
                </c:pt>
                <c:pt idx="89574">
                  <c:v>38.728210947069201</c:v>
                </c:pt>
                <c:pt idx="89575">
                  <c:v>38.728343303684298</c:v>
                </c:pt>
                <c:pt idx="89576">
                  <c:v>38.728475659875798</c:v>
                </c:pt>
                <c:pt idx="89577">
                  <c:v>38.728608015643701</c:v>
                </c:pt>
                <c:pt idx="89578">
                  <c:v>38.728740370987801</c:v>
                </c:pt>
                <c:pt idx="89579">
                  <c:v>38.728872725908403</c:v>
                </c:pt>
                <c:pt idx="89580">
                  <c:v>38.729005080405202</c:v>
                </c:pt>
                <c:pt idx="89581">
                  <c:v>38.729137434478403</c:v>
                </c:pt>
                <c:pt idx="89582">
                  <c:v>38.729269788128001</c:v>
                </c:pt>
                <c:pt idx="89583">
                  <c:v>38.729402141353901</c:v>
                </c:pt>
                <c:pt idx="89584">
                  <c:v>38.729534494156198</c:v>
                </c:pt>
                <c:pt idx="89585">
                  <c:v>38.729666846534798</c:v>
                </c:pt>
                <c:pt idx="89586">
                  <c:v>38.729799198489701</c:v>
                </c:pt>
                <c:pt idx="89587">
                  <c:v>38.729931550021</c:v>
                </c:pt>
                <c:pt idx="89588">
                  <c:v>38.730063901128702</c:v>
                </c:pt>
                <c:pt idx="89589">
                  <c:v>38.7301962518127</c:v>
                </c:pt>
                <c:pt idx="89590">
                  <c:v>38.730328602073101</c:v>
                </c:pt>
                <c:pt idx="89591">
                  <c:v>38.730460951909798</c:v>
                </c:pt>
                <c:pt idx="89592">
                  <c:v>38.730593301322898</c:v>
                </c:pt>
                <c:pt idx="89593">
                  <c:v>38.730725650312401</c:v>
                </c:pt>
                <c:pt idx="89594">
                  <c:v>38.7308579988782</c:v>
                </c:pt>
                <c:pt idx="89595">
                  <c:v>38.730990347020402</c:v>
                </c:pt>
                <c:pt idx="89596">
                  <c:v>38.7311226947389</c:v>
                </c:pt>
                <c:pt idx="89597">
                  <c:v>38.731255042033801</c:v>
                </c:pt>
                <c:pt idx="89598">
                  <c:v>38.731387388905098</c:v>
                </c:pt>
                <c:pt idx="89599">
                  <c:v>38.731519735352798</c:v>
                </c:pt>
                <c:pt idx="89600">
                  <c:v>38.731652081376801</c:v>
                </c:pt>
                <c:pt idx="89601">
                  <c:v>38.7317844269772</c:v>
                </c:pt>
                <c:pt idx="89602">
                  <c:v>38.731916772153902</c:v>
                </c:pt>
                <c:pt idx="89603">
                  <c:v>38.732049116907099</c:v>
                </c:pt>
                <c:pt idx="89604">
                  <c:v>38.7321814612366</c:v>
                </c:pt>
                <c:pt idx="89605">
                  <c:v>38.732313805142503</c:v>
                </c:pt>
                <c:pt idx="89606">
                  <c:v>38.732446148624803</c:v>
                </c:pt>
                <c:pt idx="89607">
                  <c:v>38.732578491683398</c:v>
                </c:pt>
                <c:pt idx="89608">
                  <c:v>38.732710834318503</c:v>
                </c:pt>
                <c:pt idx="89609">
                  <c:v>38.732843176529897</c:v>
                </c:pt>
                <c:pt idx="89610">
                  <c:v>38.732975518317701</c:v>
                </c:pt>
                <c:pt idx="89611">
                  <c:v>38.733107859681901</c:v>
                </c:pt>
                <c:pt idx="89612">
                  <c:v>38.733240200622497</c:v>
                </c:pt>
                <c:pt idx="89613">
                  <c:v>38.733372541139403</c:v>
                </c:pt>
                <c:pt idx="89614">
                  <c:v>38.733504881232797</c:v>
                </c:pt>
                <c:pt idx="89615">
                  <c:v>38.733637220902501</c:v>
                </c:pt>
                <c:pt idx="89616">
                  <c:v>38.733769560148701</c:v>
                </c:pt>
                <c:pt idx="89617">
                  <c:v>38.733901898971197</c:v>
                </c:pt>
                <c:pt idx="89618">
                  <c:v>38.734034237370203</c:v>
                </c:pt>
                <c:pt idx="89619">
                  <c:v>38.734166575345498</c:v>
                </c:pt>
                <c:pt idx="89620">
                  <c:v>38.734298912897202</c:v>
                </c:pt>
                <c:pt idx="89621">
                  <c:v>38.734431250025303</c:v>
                </c:pt>
                <c:pt idx="89622">
                  <c:v>38.734563586729898</c:v>
                </c:pt>
                <c:pt idx="89623">
                  <c:v>38.734695923010797</c:v>
                </c:pt>
                <c:pt idx="89624">
                  <c:v>38.734828258868099</c:v>
                </c:pt>
                <c:pt idx="89625">
                  <c:v>38.734960594301803</c:v>
                </c:pt>
                <c:pt idx="89626">
                  <c:v>38.735092929312003</c:v>
                </c:pt>
                <c:pt idx="89627">
                  <c:v>38.735225263898499</c:v>
                </c:pt>
                <c:pt idx="89628">
                  <c:v>38.735357598061498</c:v>
                </c:pt>
                <c:pt idx="89629">
                  <c:v>38.735489931800799</c:v>
                </c:pt>
                <c:pt idx="89630">
                  <c:v>38.735622265116596</c:v>
                </c:pt>
                <c:pt idx="89631">
                  <c:v>38.735754598008803</c:v>
                </c:pt>
                <c:pt idx="89632">
                  <c:v>38.735886930477399</c:v>
                </c:pt>
                <c:pt idx="89633">
                  <c:v>38.736019262522397</c:v>
                </c:pt>
                <c:pt idx="89634">
                  <c:v>38.736151594143898</c:v>
                </c:pt>
                <c:pt idx="89635">
                  <c:v>38.736283925341702</c:v>
                </c:pt>
                <c:pt idx="89636">
                  <c:v>38.736416256116001</c:v>
                </c:pt>
                <c:pt idx="89637">
                  <c:v>38.736548586466697</c:v>
                </c:pt>
                <c:pt idx="89638">
                  <c:v>38.736680916393802</c:v>
                </c:pt>
                <c:pt idx="89639">
                  <c:v>38.736813245897402</c:v>
                </c:pt>
                <c:pt idx="89640">
                  <c:v>38.736945574977298</c:v>
                </c:pt>
                <c:pt idx="89641">
                  <c:v>38.737077903633697</c:v>
                </c:pt>
                <c:pt idx="89642">
                  <c:v>38.737210231866598</c:v>
                </c:pt>
                <c:pt idx="89643">
                  <c:v>38.737342559675803</c:v>
                </c:pt>
                <c:pt idx="89644">
                  <c:v>38.737474887061502</c:v>
                </c:pt>
                <c:pt idx="89645">
                  <c:v>38.737607214023598</c:v>
                </c:pt>
                <c:pt idx="89646">
                  <c:v>38.737739540562103</c:v>
                </c:pt>
                <c:pt idx="89647">
                  <c:v>38.737871866677096</c:v>
                </c:pt>
                <c:pt idx="89648">
                  <c:v>38.7380041923685</c:v>
                </c:pt>
                <c:pt idx="89649">
                  <c:v>38.738136517636399</c:v>
                </c:pt>
                <c:pt idx="89650">
                  <c:v>38.7382688424807</c:v>
                </c:pt>
                <c:pt idx="89651">
                  <c:v>38.738401166901397</c:v>
                </c:pt>
                <c:pt idx="89652">
                  <c:v>38.738533490898597</c:v>
                </c:pt>
                <c:pt idx="89653">
                  <c:v>38.738665814472199</c:v>
                </c:pt>
                <c:pt idx="89654">
                  <c:v>38.738798137622297</c:v>
                </c:pt>
                <c:pt idx="89655">
                  <c:v>38.738930460348797</c:v>
                </c:pt>
                <c:pt idx="89656">
                  <c:v>38.7390627826517</c:v>
                </c:pt>
                <c:pt idx="89657">
                  <c:v>38.739195104531099</c:v>
                </c:pt>
                <c:pt idx="89658">
                  <c:v>38.739327425987</c:v>
                </c:pt>
                <c:pt idx="89659">
                  <c:v>38.739459747019303</c:v>
                </c:pt>
                <c:pt idx="89660">
                  <c:v>38.739592067628003</c:v>
                </c:pt>
                <c:pt idx="89661">
                  <c:v>38.739724387813197</c:v>
                </c:pt>
                <c:pt idx="89662">
                  <c:v>38.739856707574901</c:v>
                </c:pt>
                <c:pt idx="89663">
                  <c:v>38.739989026913001</c:v>
                </c:pt>
                <c:pt idx="89664">
                  <c:v>38.740121345827603</c:v>
                </c:pt>
                <c:pt idx="89665">
                  <c:v>38.740253664318601</c:v>
                </c:pt>
                <c:pt idx="89666">
                  <c:v>38.740385982386101</c:v>
                </c:pt>
                <c:pt idx="89667">
                  <c:v>38.740518300030097</c:v>
                </c:pt>
                <c:pt idx="89668">
                  <c:v>38.740650617250502</c:v>
                </c:pt>
                <c:pt idx="89669">
                  <c:v>38.740782934047402</c:v>
                </c:pt>
                <c:pt idx="89670">
                  <c:v>38.740915250420699</c:v>
                </c:pt>
                <c:pt idx="89671">
                  <c:v>38.741047566370597</c:v>
                </c:pt>
                <c:pt idx="89672">
                  <c:v>38.741179881896798</c:v>
                </c:pt>
                <c:pt idx="89673">
                  <c:v>38.741312196999601</c:v>
                </c:pt>
                <c:pt idx="89674">
                  <c:v>38.7414445116788</c:v>
                </c:pt>
                <c:pt idx="89675">
                  <c:v>38.741576825934501</c:v>
                </c:pt>
                <c:pt idx="89676">
                  <c:v>38.741709139766698</c:v>
                </c:pt>
                <c:pt idx="89677">
                  <c:v>38.741841453175297</c:v>
                </c:pt>
                <c:pt idx="89678">
                  <c:v>38.741973766160498</c:v>
                </c:pt>
                <c:pt idx="89679">
                  <c:v>38.742106078722102</c:v>
                </c:pt>
                <c:pt idx="89680">
                  <c:v>38.742238390860102</c:v>
                </c:pt>
                <c:pt idx="89681">
                  <c:v>38.742370702574704</c:v>
                </c:pt>
                <c:pt idx="89682">
                  <c:v>38.742503013865701</c:v>
                </c:pt>
                <c:pt idx="89683">
                  <c:v>38.7426353247333</c:v>
                </c:pt>
                <c:pt idx="89684">
                  <c:v>38.742767635177302</c:v>
                </c:pt>
                <c:pt idx="89685">
                  <c:v>38.742899945197799</c:v>
                </c:pt>
                <c:pt idx="89686">
                  <c:v>38.743032254794798</c:v>
                </c:pt>
                <c:pt idx="89687">
                  <c:v>38.7431645639682</c:v>
                </c:pt>
                <c:pt idx="89688">
                  <c:v>38.743296872718197</c:v>
                </c:pt>
                <c:pt idx="89689">
                  <c:v>38.743429181044696</c:v>
                </c:pt>
                <c:pt idx="89690">
                  <c:v>38.743561488947599</c:v>
                </c:pt>
                <c:pt idx="89691">
                  <c:v>38.743693796427102</c:v>
                </c:pt>
                <c:pt idx="89692">
                  <c:v>38.743826103483002</c:v>
                </c:pt>
                <c:pt idx="89693">
                  <c:v>38.743958410115397</c:v>
                </c:pt>
                <c:pt idx="89694">
                  <c:v>38.744090716324401</c:v>
                </c:pt>
                <c:pt idx="89695">
                  <c:v>38.7442230221098</c:v>
                </c:pt>
                <c:pt idx="89696">
                  <c:v>38.744355327471702</c:v>
                </c:pt>
                <c:pt idx="89697">
                  <c:v>38.744487632410198</c:v>
                </c:pt>
                <c:pt idx="89698">
                  <c:v>38.744619936925098</c:v>
                </c:pt>
                <c:pt idx="89699">
                  <c:v>38.744752241016599</c:v>
                </c:pt>
                <c:pt idx="89700">
                  <c:v>38.744884544684503</c:v>
                </c:pt>
                <c:pt idx="89701">
                  <c:v>38.745016847929001</c:v>
                </c:pt>
                <c:pt idx="89702">
                  <c:v>38.745149150749903</c:v>
                </c:pt>
                <c:pt idx="89703">
                  <c:v>38.745281453147399</c:v>
                </c:pt>
                <c:pt idx="89704">
                  <c:v>38.745413755121398</c:v>
                </c:pt>
                <c:pt idx="89705">
                  <c:v>38.745546056671898</c:v>
                </c:pt>
                <c:pt idx="89706">
                  <c:v>38.745678357798901</c:v>
                </c:pt>
                <c:pt idx="89707">
                  <c:v>38.745810658502499</c:v>
                </c:pt>
                <c:pt idx="89708">
                  <c:v>38.7459429587825</c:v>
                </c:pt>
                <c:pt idx="89709">
                  <c:v>38.746075258639102</c:v>
                </c:pt>
                <c:pt idx="89710">
                  <c:v>38.7462075580722</c:v>
                </c:pt>
                <c:pt idx="89711">
                  <c:v>38.7463398570818</c:v>
                </c:pt>
                <c:pt idx="89712">
                  <c:v>38.746472155667902</c:v>
                </c:pt>
                <c:pt idx="89713">
                  <c:v>38.746604453830599</c:v>
                </c:pt>
                <c:pt idx="89714">
                  <c:v>38.746736751569799</c:v>
                </c:pt>
                <c:pt idx="89715">
                  <c:v>38.7468690488855</c:v>
                </c:pt>
                <c:pt idx="89716">
                  <c:v>38.747001345777697</c:v>
                </c:pt>
                <c:pt idx="89717">
                  <c:v>38.747133642246503</c:v>
                </c:pt>
                <c:pt idx="89718">
                  <c:v>38.747265938291797</c:v>
                </c:pt>
                <c:pt idx="89719">
                  <c:v>38.7473982339136</c:v>
                </c:pt>
                <c:pt idx="89720">
                  <c:v>38.747530529111998</c:v>
                </c:pt>
                <c:pt idx="89721">
                  <c:v>38.747662823886898</c:v>
                </c:pt>
                <c:pt idx="89722">
                  <c:v>38.747795118238301</c:v>
                </c:pt>
                <c:pt idx="89723">
                  <c:v>38.747927412166298</c:v>
                </c:pt>
                <c:pt idx="89724">
                  <c:v>38.748059705670798</c:v>
                </c:pt>
                <c:pt idx="89725">
                  <c:v>38.7481919987518</c:v>
                </c:pt>
                <c:pt idx="89726">
                  <c:v>38.748324291409403</c:v>
                </c:pt>
                <c:pt idx="89727">
                  <c:v>38.748456583643602</c:v>
                </c:pt>
                <c:pt idx="89728">
                  <c:v>38.748588875454303</c:v>
                </c:pt>
                <c:pt idx="89729">
                  <c:v>38.748721166841499</c:v>
                </c:pt>
                <c:pt idx="89730">
                  <c:v>38.748853457805303</c:v>
                </c:pt>
                <c:pt idx="89731">
                  <c:v>38.748985748345603</c:v>
                </c:pt>
                <c:pt idx="89732">
                  <c:v>38.749118038462498</c:v>
                </c:pt>
                <c:pt idx="89733">
                  <c:v>38.749250328155902</c:v>
                </c:pt>
                <c:pt idx="89734">
                  <c:v>38.749382617425901</c:v>
                </c:pt>
                <c:pt idx="89735">
                  <c:v>38.749514906272402</c:v>
                </c:pt>
                <c:pt idx="89736">
                  <c:v>38.749647194695498</c:v>
                </c:pt>
                <c:pt idx="89737">
                  <c:v>38.749779482695097</c:v>
                </c:pt>
                <c:pt idx="89738">
                  <c:v>38.749911770271297</c:v>
                </c:pt>
                <c:pt idx="89739">
                  <c:v>38.750044057424098</c:v>
                </c:pt>
                <c:pt idx="89740">
                  <c:v>38.750176344153402</c:v>
                </c:pt>
                <c:pt idx="89741">
                  <c:v>38.750308630459301</c:v>
                </c:pt>
                <c:pt idx="89742">
                  <c:v>38.750440916341702</c:v>
                </c:pt>
                <c:pt idx="89743">
                  <c:v>38.750573201800698</c:v>
                </c:pt>
                <c:pt idx="89744">
                  <c:v>38.750705486836303</c:v>
                </c:pt>
                <c:pt idx="89745">
                  <c:v>38.750837771448403</c:v>
                </c:pt>
                <c:pt idx="89746">
                  <c:v>38.750970055637197</c:v>
                </c:pt>
                <c:pt idx="89747">
                  <c:v>38.751102339402401</c:v>
                </c:pt>
                <c:pt idx="89748">
                  <c:v>38.751234622744299</c:v>
                </c:pt>
                <c:pt idx="89749">
                  <c:v>38.751366905662699</c:v>
                </c:pt>
                <c:pt idx="89750">
                  <c:v>38.751499188157702</c:v>
                </c:pt>
                <c:pt idx="89751">
                  <c:v>38.751631470229299</c:v>
                </c:pt>
                <c:pt idx="89752">
                  <c:v>38.751763751877398</c:v>
                </c:pt>
                <c:pt idx="89753">
                  <c:v>38.751896033102199</c:v>
                </c:pt>
                <c:pt idx="89754">
                  <c:v>38.752028313903502</c:v>
                </c:pt>
                <c:pt idx="89755">
                  <c:v>38.752160594281399</c:v>
                </c:pt>
                <c:pt idx="89756">
                  <c:v>38.752292874235799</c:v>
                </c:pt>
                <c:pt idx="89757">
                  <c:v>38.7524251537669</c:v>
                </c:pt>
                <c:pt idx="89758">
                  <c:v>38.752557432874497</c:v>
                </c:pt>
                <c:pt idx="89759">
                  <c:v>38.752689711558801</c:v>
                </c:pt>
                <c:pt idx="89760">
                  <c:v>38.752821989819601</c:v>
                </c:pt>
                <c:pt idx="89761">
                  <c:v>38.752954267657003</c:v>
                </c:pt>
                <c:pt idx="89762">
                  <c:v>38.753086545071</c:v>
                </c:pt>
                <c:pt idx="89763">
                  <c:v>38.753218822061598</c:v>
                </c:pt>
                <c:pt idx="89764">
                  <c:v>38.753351098628798</c:v>
                </c:pt>
                <c:pt idx="89765">
                  <c:v>38.7534833747725</c:v>
                </c:pt>
                <c:pt idx="89766">
                  <c:v>38.753615650492897</c:v>
                </c:pt>
                <c:pt idx="89767">
                  <c:v>38.753747925789902</c:v>
                </c:pt>
                <c:pt idx="89768">
                  <c:v>38.753880200663403</c:v>
                </c:pt>
                <c:pt idx="89769">
                  <c:v>38.754012475113598</c:v>
                </c:pt>
                <c:pt idx="89770">
                  <c:v>38.754144749140401</c:v>
                </c:pt>
                <c:pt idx="89771">
                  <c:v>38.7542770227437</c:v>
                </c:pt>
                <c:pt idx="89772">
                  <c:v>38.754409295923701</c:v>
                </c:pt>
                <c:pt idx="89773">
                  <c:v>38.754541568680303</c:v>
                </c:pt>
                <c:pt idx="89774">
                  <c:v>38.754673841013499</c:v>
                </c:pt>
                <c:pt idx="89775">
                  <c:v>38.754806112923298</c:v>
                </c:pt>
                <c:pt idx="89776">
                  <c:v>38.754938384409698</c:v>
                </c:pt>
                <c:pt idx="89777">
                  <c:v>38.7550706554727</c:v>
                </c:pt>
                <c:pt idx="89778">
                  <c:v>38.755202926112297</c:v>
                </c:pt>
                <c:pt idx="89779">
                  <c:v>38.755335196328602</c:v>
                </c:pt>
                <c:pt idx="89780">
                  <c:v>38.755467466121402</c:v>
                </c:pt>
                <c:pt idx="89781">
                  <c:v>38.755599735490897</c:v>
                </c:pt>
                <c:pt idx="89782">
                  <c:v>38.755732004437</c:v>
                </c:pt>
                <c:pt idx="89783">
                  <c:v>38.755864272959698</c:v>
                </c:pt>
                <c:pt idx="89784">
                  <c:v>38.755996541058998</c:v>
                </c:pt>
                <c:pt idx="89785">
                  <c:v>38.756128808734999</c:v>
                </c:pt>
                <c:pt idx="89786">
                  <c:v>38.756261075987503</c:v>
                </c:pt>
                <c:pt idx="89787">
                  <c:v>38.7563933428167</c:v>
                </c:pt>
                <c:pt idx="89788">
                  <c:v>38.7565256092225</c:v>
                </c:pt>
                <c:pt idx="89789">
                  <c:v>38.756657875205001</c:v>
                </c:pt>
                <c:pt idx="89790">
                  <c:v>38.756790140764103</c:v>
                </c:pt>
                <c:pt idx="89791">
                  <c:v>38.7569224058998</c:v>
                </c:pt>
                <c:pt idx="89792">
                  <c:v>38.757054670612099</c:v>
                </c:pt>
                <c:pt idx="89793">
                  <c:v>38.7571869349011</c:v>
                </c:pt>
                <c:pt idx="89794">
                  <c:v>38.757319198766702</c:v>
                </c:pt>
                <c:pt idx="89795">
                  <c:v>38.757451462208898</c:v>
                </c:pt>
                <c:pt idx="89796">
                  <c:v>38.757583725227803</c:v>
                </c:pt>
                <c:pt idx="89797">
                  <c:v>38.757715987823303</c:v>
                </c:pt>
                <c:pt idx="89798">
                  <c:v>38.757848249995497</c:v>
                </c:pt>
                <c:pt idx="89799">
                  <c:v>38.7579805117443</c:v>
                </c:pt>
                <c:pt idx="89800">
                  <c:v>38.758112773069698</c:v>
                </c:pt>
                <c:pt idx="89801">
                  <c:v>38.758245033971797</c:v>
                </c:pt>
                <c:pt idx="89802">
                  <c:v>38.758377294450497</c:v>
                </c:pt>
                <c:pt idx="89803">
                  <c:v>38.758509554505899</c:v>
                </c:pt>
                <c:pt idx="89804">
                  <c:v>38.758641814137903</c:v>
                </c:pt>
                <c:pt idx="89805">
                  <c:v>38.758774073346601</c:v>
                </c:pt>
                <c:pt idx="89806">
                  <c:v>38.7589063321319</c:v>
                </c:pt>
                <c:pt idx="89807">
                  <c:v>38.759038590493802</c:v>
                </c:pt>
                <c:pt idx="89808">
                  <c:v>38.759170848432497</c:v>
                </c:pt>
                <c:pt idx="89809">
                  <c:v>38.759303105947701</c:v>
                </c:pt>
                <c:pt idx="89810">
                  <c:v>38.759435363039699</c:v>
                </c:pt>
                <c:pt idx="89811">
                  <c:v>38.759567619708299</c:v>
                </c:pt>
                <c:pt idx="89812">
                  <c:v>38.759699875953501</c:v>
                </c:pt>
                <c:pt idx="89813">
                  <c:v>38.759832131775397</c:v>
                </c:pt>
                <c:pt idx="89814">
                  <c:v>38.759964387174001</c:v>
                </c:pt>
                <c:pt idx="89815">
                  <c:v>38.7600966421492</c:v>
                </c:pt>
                <c:pt idx="89816">
                  <c:v>38.760228896701101</c:v>
                </c:pt>
                <c:pt idx="89817">
                  <c:v>38.760361150829603</c:v>
                </c:pt>
                <c:pt idx="89818">
                  <c:v>38.760493404534898</c:v>
                </c:pt>
                <c:pt idx="89819">
                  <c:v>38.760625657816803</c:v>
                </c:pt>
                <c:pt idx="89820">
                  <c:v>38.760757910675302</c:v>
                </c:pt>
                <c:pt idx="89821">
                  <c:v>38.760890163110503</c:v>
                </c:pt>
                <c:pt idx="89822">
                  <c:v>38.761022415122397</c:v>
                </c:pt>
                <c:pt idx="89823">
                  <c:v>38.761154666711001</c:v>
                </c:pt>
                <c:pt idx="89824">
                  <c:v>38.761286917876298</c:v>
                </c:pt>
                <c:pt idx="89825">
                  <c:v>38.761419168618197</c:v>
                </c:pt>
                <c:pt idx="89826">
                  <c:v>38.761551418936797</c:v>
                </c:pt>
                <c:pt idx="89827">
                  <c:v>38.761683668832099</c:v>
                </c:pt>
                <c:pt idx="89828">
                  <c:v>38.761815918304002</c:v>
                </c:pt>
                <c:pt idx="89829">
                  <c:v>38.761948167352699</c:v>
                </c:pt>
                <c:pt idx="89830">
                  <c:v>38.762080415977998</c:v>
                </c:pt>
                <c:pt idx="89831">
                  <c:v>38.762212664179998</c:v>
                </c:pt>
                <c:pt idx="89832">
                  <c:v>38.762344911958699</c:v>
                </c:pt>
                <c:pt idx="89833">
                  <c:v>38.762477159314102</c:v>
                </c:pt>
                <c:pt idx="89834">
                  <c:v>38.762609406246199</c:v>
                </c:pt>
                <c:pt idx="89835">
                  <c:v>38.762741652754897</c:v>
                </c:pt>
                <c:pt idx="89836">
                  <c:v>38.762873898840397</c:v>
                </c:pt>
                <c:pt idx="89837">
                  <c:v>38.763006144502498</c:v>
                </c:pt>
                <c:pt idx="89838">
                  <c:v>38.7631383897413</c:v>
                </c:pt>
                <c:pt idx="89839">
                  <c:v>38.763270634556903</c:v>
                </c:pt>
                <c:pt idx="89840">
                  <c:v>38.763402878949101</c:v>
                </c:pt>
                <c:pt idx="89841">
                  <c:v>38.763535122918</c:v>
                </c:pt>
                <c:pt idx="89842">
                  <c:v>38.763667366463601</c:v>
                </c:pt>
                <c:pt idx="89843">
                  <c:v>38.763799609585902</c:v>
                </c:pt>
                <c:pt idx="89844">
                  <c:v>38.763931852284998</c:v>
                </c:pt>
                <c:pt idx="89845">
                  <c:v>38.764064094560702</c:v>
                </c:pt>
                <c:pt idx="89846">
                  <c:v>38.7641963364131</c:v>
                </c:pt>
                <c:pt idx="89847">
                  <c:v>38.764328577842299</c:v>
                </c:pt>
                <c:pt idx="89848">
                  <c:v>38.7644608188481</c:v>
                </c:pt>
                <c:pt idx="89849">
                  <c:v>38.764593059430702</c:v>
                </c:pt>
                <c:pt idx="89850">
                  <c:v>38.764725299589898</c:v>
                </c:pt>
                <c:pt idx="89851">
                  <c:v>38.764857539325902</c:v>
                </c:pt>
                <c:pt idx="89852">
                  <c:v>38.764989778638601</c:v>
                </c:pt>
                <c:pt idx="89853">
                  <c:v>38.765122017528</c:v>
                </c:pt>
                <c:pt idx="89854">
                  <c:v>38.765254255994101</c:v>
                </c:pt>
                <c:pt idx="89855">
                  <c:v>38.765386494036903</c:v>
                </c:pt>
                <c:pt idx="89856">
                  <c:v>38.765518731656499</c:v>
                </c:pt>
                <c:pt idx="89857">
                  <c:v>38.765650968852697</c:v>
                </c:pt>
                <c:pt idx="89858">
                  <c:v>38.765783205625702</c:v>
                </c:pt>
                <c:pt idx="89859">
                  <c:v>38.765915441975402</c:v>
                </c:pt>
                <c:pt idx="89860">
                  <c:v>38.766047677901803</c:v>
                </c:pt>
                <c:pt idx="89861">
                  <c:v>38.766179913404997</c:v>
                </c:pt>
                <c:pt idx="89862">
                  <c:v>38.7663121484849</c:v>
                </c:pt>
                <c:pt idx="89863">
                  <c:v>38.766444383141497</c:v>
                </c:pt>
                <c:pt idx="89864">
                  <c:v>38.766576617374803</c:v>
                </c:pt>
                <c:pt idx="89865">
                  <c:v>38.766708851184902</c:v>
                </c:pt>
                <c:pt idx="89866">
                  <c:v>38.766841084571702</c:v>
                </c:pt>
                <c:pt idx="89867">
                  <c:v>38.766973317535196</c:v>
                </c:pt>
                <c:pt idx="89868">
                  <c:v>38.767105550075499</c:v>
                </c:pt>
                <c:pt idx="89869">
                  <c:v>38.767237782192502</c:v>
                </c:pt>
                <c:pt idx="89870">
                  <c:v>38.7673700138862</c:v>
                </c:pt>
                <c:pt idx="89871">
                  <c:v>38.767502245156699</c:v>
                </c:pt>
                <c:pt idx="89872">
                  <c:v>38.767634476003899</c:v>
                </c:pt>
                <c:pt idx="89873">
                  <c:v>38.767766706427899</c:v>
                </c:pt>
                <c:pt idx="89874">
                  <c:v>38.767898936428601</c:v>
                </c:pt>
                <c:pt idx="89875">
                  <c:v>38.768031166005997</c:v>
                </c:pt>
                <c:pt idx="89876">
                  <c:v>38.768163395160201</c:v>
                </c:pt>
                <c:pt idx="89877">
                  <c:v>38.768295623891099</c:v>
                </c:pt>
                <c:pt idx="89878">
                  <c:v>38.768427852198798</c:v>
                </c:pt>
                <c:pt idx="89879">
                  <c:v>38.768560080083297</c:v>
                </c:pt>
                <c:pt idx="89880">
                  <c:v>38.768692307544399</c:v>
                </c:pt>
                <c:pt idx="89881">
                  <c:v>38.7688245345824</c:v>
                </c:pt>
                <c:pt idx="89882">
                  <c:v>38.768956761197103</c:v>
                </c:pt>
                <c:pt idx="89883">
                  <c:v>38.7690889873885</c:v>
                </c:pt>
                <c:pt idx="89884">
                  <c:v>38.769221213156698</c:v>
                </c:pt>
                <c:pt idx="89885">
                  <c:v>38.769353438501597</c:v>
                </c:pt>
                <c:pt idx="89886">
                  <c:v>38.769485663423403</c:v>
                </c:pt>
                <c:pt idx="89887">
                  <c:v>38.769617887921797</c:v>
                </c:pt>
                <c:pt idx="89888">
                  <c:v>38.769750111997098</c:v>
                </c:pt>
                <c:pt idx="89889">
                  <c:v>38.7698823356491</c:v>
                </c:pt>
                <c:pt idx="89890">
                  <c:v>38.770014558877797</c:v>
                </c:pt>
                <c:pt idx="89891">
                  <c:v>38.770146781683302</c:v>
                </c:pt>
                <c:pt idx="89892">
                  <c:v>38.7702790040656</c:v>
                </c:pt>
                <c:pt idx="89893">
                  <c:v>38.770411226024699</c:v>
                </c:pt>
                <c:pt idx="89894">
                  <c:v>38.770543447560499</c:v>
                </c:pt>
                <c:pt idx="89895">
                  <c:v>38.7706756686731</c:v>
                </c:pt>
                <c:pt idx="89896">
                  <c:v>38.770807889362501</c:v>
                </c:pt>
                <c:pt idx="89897">
                  <c:v>38.770940109628597</c:v>
                </c:pt>
                <c:pt idx="89898">
                  <c:v>38.771072329471501</c:v>
                </c:pt>
                <c:pt idx="89899">
                  <c:v>38.771204548891198</c:v>
                </c:pt>
                <c:pt idx="89900">
                  <c:v>38.771336767887703</c:v>
                </c:pt>
                <c:pt idx="89901">
                  <c:v>38.771468986461002</c:v>
                </c:pt>
                <c:pt idx="89902">
                  <c:v>38.771601204611002</c:v>
                </c:pt>
                <c:pt idx="89903">
                  <c:v>38.771733422337803</c:v>
                </c:pt>
                <c:pt idx="89904">
                  <c:v>38.771865639641398</c:v>
                </c:pt>
                <c:pt idx="89905">
                  <c:v>38.7719978565218</c:v>
                </c:pt>
                <c:pt idx="89906">
                  <c:v>38.772130072978896</c:v>
                </c:pt>
                <c:pt idx="89907">
                  <c:v>38.7722622890129</c:v>
                </c:pt>
                <c:pt idx="89908">
                  <c:v>38.772394504623598</c:v>
                </c:pt>
                <c:pt idx="89909">
                  <c:v>38.772526719811196</c:v>
                </c:pt>
                <c:pt idx="89910">
                  <c:v>38.772658934575503</c:v>
                </c:pt>
                <c:pt idx="89911">
                  <c:v>38.772791148916603</c:v>
                </c:pt>
                <c:pt idx="89912">
                  <c:v>38.772923362834497</c:v>
                </c:pt>
                <c:pt idx="89913">
                  <c:v>38.773055576329199</c:v>
                </c:pt>
                <c:pt idx="89914">
                  <c:v>38.773187789400701</c:v>
                </c:pt>
                <c:pt idx="89915">
                  <c:v>38.773320002048997</c:v>
                </c:pt>
                <c:pt idx="89916">
                  <c:v>38.773452214274101</c:v>
                </c:pt>
                <c:pt idx="89917">
                  <c:v>38.773584426075999</c:v>
                </c:pt>
                <c:pt idx="89918">
                  <c:v>38.773716637454697</c:v>
                </c:pt>
                <c:pt idx="89919">
                  <c:v>38.773848848410204</c:v>
                </c:pt>
                <c:pt idx="89920">
                  <c:v>38.773981058942503</c:v>
                </c:pt>
                <c:pt idx="89921">
                  <c:v>38.774113269051597</c:v>
                </c:pt>
                <c:pt idx="89922">
                  <c:v>38.774245478737498</c:v>
                </c:pt>
                <c:pt idx="89923">
                  <c:v>38.7743776880002</c:v>
                </c:pt>
                <c:pt idx="89924">
                  <c:v>38.774509896839803</c:v>
                </c:pt>
                <c:pt idx="89925">
                  <c:v>38.774642105256099</c:v>
                </c:pt>
                <c:pt idx="89926">
                  <c:v>38.774774313249303</c:v>
                </c:pt>
                <c:pt idx="89927">
                  <c:v>38.7749065208193</c:v>
                </c:pt>
                <c:pt idx="89928">
                  <c:v>38.775038727966098</c:v>
                </c:pt>
                <c:pt idx="89929">
                  <c:v>38.775170934689697</c:v>
                </c:pt>
                <c:pt idx="89930">
                  <c:v>38.775303140990097</c:v>
                </c:pt>
                <c:pt idx="89931">
                  <c:v>38.775435346867297</c:v>
                </c:pt>
                <c:pt idx="89932">
                  <c:v>38.775567552321398</c:v>
                </c:pt>
                <c:pt idx="89933">
                  <c:v>38.775699757352299</c:v>
                </c:pt>
                <c:pt idx="89934">
                  <c:v>38.775831961960002</c:v>
                </c:pt>
                <c:pt idx="89935">
                  <c:v>38.775964166144497</c:v>
                </c:pt>
                <c:pt idx="89936">
                  <c:v>38.7760963699059</c:v>
                </c:pt>
                <c:pt idx="89937">
                  <c:v>38.776228573244097</c:v>
                </c:pt>
                <c:pt idx="89938">
                  <c:v>38.776360776159102</c:v>
                </c:pt>
                <c:pt idx="89939">
                  <c:v>38.7764929786509</c:v>
                </c:pt>
                <c:pt idx="89940">
                  <c:v>38.776625180719599</c:v>
                </c:pt>
                <c:pt idx="89941">
                  <c:v>38.776757382365098</c:v>
                </c:pt>
                <c:pt idx="89942">
                  <c:v>38.776889583587497</c:v>
                </c:pt>
                <c:pt idx="89943">
                  <c:v>38.777021784386697</c:v>
                </c:pt>
                <c:pt idx="89944">
                  <c:v>38.777153984762698</c:v>
                </c:pt>
                <c:pt idx="89945">
                  <c:v>38.7772861847155</c:v>
                </c:pt>
                <c:pt idx="89946">
                  <c:v>38.777418384245202</c:v>
                </c:pt>
                <c:pt idx="89947">
                  <c:v>38.777550583351797</c:v>
                </c:pt>
                <c:pt idx="89948">
                  <c:v>38.7776827820351</c:v>
                </c:pt>
                <c:pt idx="89949">
                  <c:v>38.777814980295403</c:v>
                </c:pt>
                <c:pt idx="89950">
                  <c:v>38.777947178132401</c:v>
                </c:pt>
                <c:pt idx="89951">
                  <c:v>38.778079375546398</c:v>
                </c:pt>
                <c:pt idx="89952">
                  <c:v>38.778211572537103</c:v>
                </c:pt>
                <c:pt idx="89953">
                  <c:v>38.778343769104701</c:v>
                </c:pt>
                <c:pt idx="89954">
                  <c:v>38.7784759652492</c:v>
                </c:pt>
                <c:pt idx="89955">
                  <c:v>38.778608160970499</c:v>
                </c:pt>
                <c:pt idx="89956">
                  <c:v>38.778740356268699</c:v>
                </c:pt>
                <c:pt idx="89957">
                  <c:v>38.778872551143699</c:v>
                </c:pt>
                <c:pt idx="89958">
                  <c:v>38.7790047455956</c:v>
                </c:pt>
                <c:pt idx="89959">
                  <c:v>38.779136939624301</c:v>
                </c:pt>
                <c:pt idx="89960">
                  <c:v>38.779269133229903</c:v>
                </c:pt>
                <c:pt idx="89961">
                  <c:v>38.779401326412398</c:v>
                </c:pt>
                <c:pt idx="89962">
                  <c:v>38.7795335191717</c:v>
                </c:pt>
                <c:pt idx="89963">
                  <c:v>38.779665711507903</c:v>
                </c:pt>
                <c:pt idx="89964">
                  <c:v>38.779797903420899</c:v>
                </c:pt>
                <c:pt idx="89965">
                  <c:v>38.779930094910803</c:v>
                </c:pt>
                <c:pt idx="89966">
                  <c:v>38.7800622859776</c:v>
                </c:pt>
                <c:pt idx="89967">
                  <c:v>38.780194476621197</c:v>
                </c:pt>
                <c:pt idx="89968">
                  <c:v>38.780326666841802</c:v>
                </c:pt>
                <c:pt idx="89969">
                  <c:v>38.7804588566391</c:v>
                </c:pt>
                <c:pt idx="89970">
                  <c:v>38.780591046013399</c:v>
                </c:pt>
                <c:pt idx="89971">
                  <c:v>38.780723234964498</c:v>
                </c:pt>
                <c:pt idx="89972">
                  <c:v>38.780855423492497</c:v>
                </c:pt>
                <c:pt idx="89973">
                  <c:v>38.780987611597403</c:v>
                </c:pt>
                <c:pt idx="89974">
                  <c:v>38.781119799279203</c:v>
                </c:pt>
                <c:pt idx="89975">
                  <c:v>38.781251986537796</c:v>
                </c:pt>
                <c:pt idx="89976">
                  <c:v>38.781384173373297</c:v>
                </c:pt>
                <c:pt idx="89977">
                  <c:v>38.781516359785698</c:v>
                </c:pt>
                <c:pt idx="89978">
                  <c:v>38.781648545774999</c:v>
                </c:pt>
                <c:pt idx="89979">
                  <c:v>38.7817807313412</c:v>
                </c:pt>
                <c:pt idx="89980">
                  <c:v>38.781912916484202</c:v>
                </c:pt>
                <c:pt idx="89981">
                  <c:v>38.782045101204197</c:v>
                </c:pt>
                <c:pt idx="89982">
                  <c:v>38.782177285501</c:v>
                </c:pt>
                <c:pt idx="89983">
                  <c:v>38.782309469374702</c:v>
                </c:pt>
                <c:pt idx="89984">
                  <c:v>38.782441652825398</c:v>
                </c:pt>
                <c:pt idx="89985">
                  <c:v>38.782573835852901</c:v>
                </c:pt>
                <c:pt idx="89986">
                  <c:v>38.782706018457297</c:v>
                </c:pt>
                <c:pt idx="89987">
                  <c:v>38.782838200638501</c:v>
                </c:pt>
                <c:pt idx="89988">
                  <c:v>38.782970382396698</c:v>
                </c:pt>
                <c:pt idx="89989">
                  <c:v>38.783102563731802</c:v>
                </c:pt>
                <c:pt idx="89990">
                  <c:v>38.783234744643799</c:v>
                </c:pt>
                <c:pt idx="89991">
                  <c:v>38.783366925132697</c:v>
                </c:pt>
                <c:pt idx="89992">
                  <c:v>38.783499105198501</c:v>
                </c:pt>
                <c:pt idx="89993">
                  <c:v>38.783631284841199</c:v>
                </c:pt>
                <c:pt idx="89994">
                  <c:v>38.783763464060797</c:v>
                </c:pt>
                <c:pt idx="89995">
                  <c:v>38.783895642857303</c:v>
                </c:pt>
                <c:pt idx="89996">
                  <c:v>38.784027821230701</c:v>
                </c:pt>
                <c:pt idx="89997">
                  <c:v>38.784159999181</c:v>
                </c:pt>
                <c:pt idx="89998">
                  <c:v>38.784292176708199</c:v>
                </c:pt>
                <c:pt idx="89999">
                  <c:v>38.784424353812398</c:v>
                </c:pt>
                <c:pt idx="90000">
                  <c:v>38.784556530493397</c:v>
                </c:pt>
                <c:pt idx="90001">
                  <c:v>38.784688706751403</c:v>
                </c:pt>
                <c:pt idx="90002">
                  <c:v>38.784820882586303</c:v>
                </c:pt>
                <c:pt idx="90003">
                  <c:v>38.784953057998102</c:v>
                </c:pt>
                <c:pt idx="90004">
                  <c:v>38.785085232986802</c:v>
                </c:pt>
                <c:pt idx="90005">
                  <c:v>38.785217407552402</c:v>
                </c:pt>
                <c:pt idx="90006">
                  <c:v>38.785349581695002</c:v>
                </c:pt>
                <c:pt idx="90007">
                  <c:v>38.785481755414501</c:v>
                </c:pt>
                <c:pt idx="90008">
                  <c:v>38.785613928710902</c:v>
                </c:pt>
                <c:pt idx="90009">
                  <c:v>38.785746101584202</c:v>
                </c:pt>
                <c:pt idx="90010">
                  <c:v>38.785878274034502</c:v>
                </c:pt>
                <c:pt idx="90011">
                  <c:v>38.786010446061702</c:v>
                </c:pt>
                <c:pt idx="90012">
                  <c:v>38.786142617665803</c:v>
                </c:pt>
                <c:pt idx="90013">
                  <c:v>38.786274788846796</c:v>
                </c:pt>
                <c:pt idx="90014">
                  <c:v>38.786406959604797</c:v>
                </c:pt>
                <c:pt idx="90015">
                  <c:v>38.786539129939698</c:v>
                </c:pt>
                <c:pt idx="90016">
                  <c:v>38.786671299851598</c:v>
                </c:pt>
                <c:pt idx="90017">
                  <c:v>38.786803469340299</c:v>
                </c:pt>
                <c:pt idx="90018">
                  <c:v>38.786935638406</c:v>
                </c:pt>
                <c:pt idx="90019">
                  <c:v>38.7870678070487</c:v>
                </c:pt>
                <c:pt idx="90020">
                  <c:v>38.787199975268301</c:v>
                </c:pt>
                <c:pt idx="90021">
                  <c:v>38.787332143064802</c:v>
                </c:pt>
                <c:pt idx="90022">
                  <c:v>38.787464310438303</c:v>
                </c:pt>
                <c:pt idx="90023">
                  <c:v>38.787596477388703</c:v>
                </c:pt>
                <c:pt idx="90024">
                  <c:v>38.787728643916097</c:v>
                </c:pt>
                <c:pt idx="90025">
                  <c:v>38.787860810020398</c:v>
                </c:pt>
                <c:pt idx="90026">
                  <c:v>38.787992975701698</c:v>
                </c:pt>
                <c:pt idx="90027">
                  <c:v>38.788125140959899</c:v>
                </c:pt>
                <c:pt idx="90028">
                  <c:v>38.788257305795099</c:v>
                </c:pt>
                <c:pt idx="90029">
                  <c:v>38.7883894702072</c:v>
                </c:pt>
                <c:pt idx="90030">
                  <c:v>38.7885216341963</c:v>
                </c:pt>
                <c:pt idx="90031">
                  <c:v>38.788653797762301</c:v>
                </c:pt>
                <c:pt idx="90032">
                  <c:v>38.788785960905301</c:v>
                </c:pt>
                <c:pt idx="90033">
                  <c:v>38.788918123625201</c:v>
                </c:pt>
                <c:pt idx="90034">
                  <c:v>38.789050285922102</c:v>
                </c:pt>
                <c:pt idx="90035">
                  <c:v>38.789182447796001</c:v>
                </c:pt>
                <c:pt idx="90036">
                  <c:v>38.789314609246802</c:v>
                </c:pt>
                <c:pt idx="90037">
                  <c:v>38.789446770274601</c:v>
                </c:pt>
                <c:pt idx="90038">
                  <c:v>38.789578930879301</c:v>
                </c:pt>
                <c:pt idx="90039">
                  <c:v>38.789711091061001</c:v>
                </c:pt>
                <c:pt idx="90040">
                  <c:v>38.7898432508197</c:v>
                </c:pt>
                <c:pt idx="90041">
                  <c:v>38.7899754101553</c:v>
                </c:pt>
                <c:pt idx="90042">
                  <c:v>38.790107569067999</c:v>
                </c:pt>
                <c:pt idx="90043">
                  <c:v>38.790239727557498</c:v>
                </c:pt>
                <c:pt idx="90044">
                  <c:v>38.790371885624097</c:v>
                </c:pt>
                <c:pt idx="90045">
                  <c:v>38.790504043267603</c:v>
                </c:pt>
                <c:pt idx="90046">
                  <c:v>38.790636200488102</c:v>
                </c:pt>
                <c:pt idx="90047">
                  <c:v>38.7907683572856</c:v>
                </c:pt>
                <c:pt idx="90048">
                  <c:v>38.790900513660098</c:v>
                </c:pt>
                <c:pt idx="90049">
                  <c:v>38.791032669611504</c:v>
                </c:pt>
                <c:pt idx="90050">
                  <c:v>38.791164825140001</c:v>
                </c:pt>
                <c:pt idx="90051">
                  <c:v>38.791296980245399</c:v>
                </c:pt>
                <c:pt idx="90052">
                  <c:v>38.791429134927803</c:v>
                </c:pt>
                <c:pt idx="90053">
                  <c:v>38.791561289187101</c:v>
                </c:pt>
                <c:pt idx="90054">
                  <c:v>38.791693443023497</c:v>
                </c:pt>
                <c:pt idx="90055">
                  <c:v>38.791825596436802</c:v>
                </c:pt>
                <c:pt idx="90056">
                  <c:v>38.791957749427198</c:v>
                </c:pt>
                <c:pt idx="90057">
                  <c:v>38.792089901994501</c:v>
                </c:pt>
                <c:pt idx="90058">
                  <c:v>38.792222054138797</c:v>
                </c:pt>
                <c:pt idx="90059">
                  <c:v>38.7923542058601</c:v>
                </c:pt>
                <c:pt idx="90060">
                  <c:v>38.792486357158403</c:v>
                </c:pt>
                <c:pt idx="90061">
                  <c:v>38.792618508033698</c:v>
                </c:pt>
                <c:pt idx="90062">
                  <c:v>38.792750658486</c:v>
                </c:pt>
                <c:pt idx="90063">
                  <c:v>38.792882808515301</c:v>
                </c:pt>
                <c:pt idx="90064">
                  <c:v>38.793014958121603</c:v>
                </c:pt>
                <c:pt idx="90065">
                  <c:v>38.793147107304897</c:v>
                </c:pt>
                <c:pt idx="90066">
                  <c:v>38.793279256065198</c:v>
                </c:pt>
                <c:pt idx="90067">
                  <c:v>38.793411404402498</c:v>
                </c:pt>
                <c:pt idx="90068">
                  <c:v>38.793543552316798</c:v>
                </c:pt>
                <c:pt idx="90069">
                  <c:v>38.793675699808098</c:v>
                </c:pt>
                <c:pt idx="90070">
                  <c:v>38.793807846876497</c:v>
                </c:pt>
                <c:pt idx="90071">
                  <c:v>38.793939993521803</c:v>
                </c:pt>
                <c:pt idx="90072">
                  <c:v>38.794072139744102</c:v>
                </c:pt>
                <c:pt idx="90073">
                  <c:v>38.794204285543501</c:v>
                </c:pt>
                <c:pt idx="90074">
                  <c:v>38.794336430919799</c:v>
                </c:pt>
                <c:pt idx="90075">
                  <c:v>38.794468575873204</c:v>
                </c:pt>
                <c:pt idx="90076">
                  <c:v>38.794600720403601</c:v>
                </c:pt>
                <c:pt idx="90077">
                  <c:v>38.794732864510998</c:v>
                </c:pt>
                <c:pt idx="90078">
                  <c:v>38.794865008195501</c:v>
                </c:pt>
                <c:pt idx="90079">
                  <c:v>38.794997151456897</c:v>
                </c:pt>
                <c:pt idx="90080">
                  <c:v>38.7951292942954</c:v>
                </c:pt>
                <c:pt idx="90081">
                  <c:v>38.795261436710902</c:v>
                </c:pt>
                <c:pt idx="90082">
                  <c:v>38.795393578703397</c:v>
                </c:pt>
                <c:pt idx="90083">
                  <c:v>38.795525720272899</c:v>
                </c:pt>
                <c:pt idx="90084">
                  <c:v>38.7956578614195</c:v>
                </c:pt>
                <c:pt idx="90085">
                  <c:v>38.7957900021431</c:v>
                </c:pt>
                <c:pt idx="90086">
                  <c:v>38.7959221424437</c:v>
                </c:pt>
                <c:pt idx="90087">
                  <c:v>38.7960542823214</c:v>
                </c:pt>
                <c:pt idx="90088">
                  <c:v>38.796186421776099</c:v>
                </c:pt>
                <c:pt idx="90089">
                  <c:v>38.796318560807798</c:v>
                </c:pt>
                <c:pt idx="90090">
                  <c:v>38.796450699416603</c:v>
                </c:pt>
                <c:pt idx="90091">
                  <c:v>38.796582837602401</c:v>
                </c:pt>
                <c:pt idx="90092">
                  <c:v>38.796714975365198</c:v>
                </c:pt>
                <c:pt idx="90093">
                  <c:v>38.796847112705102</c:v>
                </c:pt>
                <c:pt idx="90094">
                  <c:v>38.796979249621998</c:v>
                </c:pt>
                <c:pt idx="90095">
                  <c:v>38.797111386115901</c:v>
                </c:pt>
                <c:pt idx="90096">
                  <c:v>38.797243522186903</c:v>
                </c:pt>
                <c:pt idx="90097">
                  <c:v>38.797375657834898</c:v>
                </c:pt>
                <c:pt idx="90098">
                  <c:v>38.797507793059999</c:v>
                </c:pt>
                <c:pt idx="90099">
                  <c:v>38.7976399278622</c:v>
                </c:pt>
                <c:pt idx="90100">
                  <c:v>38.7977720622413</c:v>
                </c:pt>
                <c:pt idx="90101">
                  <c:v>38.797904196197599</c:v>
                </c:pt>
                <c:pt idx="90102">
                  <c:v>38.798036329730898</c:v>
                </c:pt>
                <c:pt idx="90103">
                  <c:v>38.798168462841197</c:v>
                </c:pt>
                <c:pt idx="90104">
                  <c:v>38.798300595528602</c:v>
                </c:pt>
                <c:pt idx="90105">
                  <c:v>38.798432727792999</c:v>
                </c:pt>
                <c:pt idx="90106">
                  <c:v>38.798564859634503</c:v>
                </c:pt>
                <c:pt idx="90107">
                  <c:v>38.798696991053099</c:v>
                </c:pt>
                <c:pt idx="90108">
                  <c:v>38.798829122048701</c:v>
                </c:pt>
                <c:pt idx="90109">
                  <c:v>38.798961252621297</c:v>
                </c:pt>
                <c:pt idx="90110">
                  <c:v>38.799093382771098</c:v>
                </c:pt>
                <c:pt idx="90111">
                  <c:v>38.799225512497898</c:v>
                </c:pt>
                <c:pt idx="90112">
                  <c:v>38.799357641801699</c:v>
                </c:pt>
                <c:pt idx="90113">
                  <c:v>38.799489770682698</c:v>
                </c:pt>
                <c:pt idx="90114">
                  <c:v>38.799621899140703</c:v>
                </c:pt>
                <c:pt idx="90115">
                  <c:v>38.799754027175702</c:v>
                </c:pt>
                <c:pt idx="90116">
                  <c:v>38.799886154787899</c:v>
                </c:pt>
                <c:pt idx="90117">
                  <c:v>38.800018281977103</c:v>
                </c:pt>
                <c:pt idx="90118">
                  <c:v>38.800150408743399</c:v>
                </c:pt>
                <c:pt idx="90119">
                  <c:v>38.800282535086701</c:v>
                </c:pt>
                <c:pt idx="90120">
                  <c:v>38.800414661007103</c:v>
                </c:pt>
                <c:pt idx="90121">
                  <c:v>38.800546786504697</c:v>
                </c:pt>
                <c:pt idx="90122">
                  <c:v>38.800678911579197</c:v>
                </c:pt>
                <c:pt idx="90123">
                  <c:v>38.800811036230897</c:v>
                </c:pt>
                <c:pt idx="90124">
                  <c:v>38.800943160459603</c:v>
                </c:pt>
                <c:pt idx="90125">
                  <c:v>38.801075284265501</c:v>
                </c:pt>
                <c:pt idx="90126">
                  <c:v>38.801207407648398</c:v>
                </c:pt>
                <c:pt idx="90127">
                  <c:v>38.801339530608402</c:v>
                </c:pt>
                <c:pt idx="90128">
                  <c:v>38.801471653145498</c:v>
                </c:pt>
                <c:pt idx="90129">
                  <c:v>38.801603775259601</c:v>
                </c:pt>
                <c:pt idx="90130">
                  <c:v>38.801735896950902</c:v>
                </c:pt>
                <c:pt idx="90131">
                  <c:v>38.801868018219203</c:v>
                </c:pt>
                <c:pt idx="90132">
                  <c:v>38.802000139064702</c:v>
                </c:pt>
                <c:pt idx="90133">
                  <c:v>38.802132259487202</c:v>
                </c:pt>
                <c:pt idx="90134">
                  <c:v>38.8022643794868</c:v>
                </c:pt>
                <c:pt idx="90135">
                  <c:v>38.802396499063597</c:v>
                </c:pt>
                <c:pt idx="90136">
                  <c:v>38.802528618217401</c:v>
                </c:pt>
                <c:pt idx="90137">
                  <c:v>38.802660736948297</c:v>
                </c:pt>
                <c:pt idx="90138">
                  <c:v>38.8027928552563</c:v>
                </c:pt>
                <c:pt idx="90139">
                  <c:v>38.802924973141401</c:v>
                </c:pt>
                <c:pt idx="90140">
                  <c:v>38.803057090603602</c:v>
                </c:pt>
                <c:pt idx="90141">
                  <c:v>38.803189207643001</c:v>
                </c:pt>
                <c:pt idx="90142">
                  <c:v>38.8033213242594</c:v>
                </c:pt>
                <c:pt idx="90143">
                  <c:v>38.803453440452898</c:v>
                </c:pt>
                <c:pt idx="90144">
                  <c:v>38.803585556223602</c:v>
                </c:pt>
                <c:pt idx="90145">
                  <c:v>38.803717671571299</c:v>
                </c:pt>
                <c:pt idx="90146">
                  <c:v>38.803849786496201</c:v>
                </c:pt>
                <c:pt idx="90147">
                  <c:v>38.803981900998203</c:v>
                </c:pt>
                <c:pt idx="90148">
                  <c:v>38.804114015077197</c:v>
                </c:pt>
                <c:pt idx="90149">
                  <c:v>38.804246128733503</c:v>
                </c:pt>
                <c:pt idx="90150">
                  <c:v>38.804378241966802</c:v>
                </c:pt>
                <c:pt idx="90151">
                  <c:v>38.8045103547772</c:v>
                </c:pt>
                <c:pt idx="90152">
                  <c:v>38.804642467164797</c:v>
                </c:pt>
                <c:pt idx="90153">
                  <c:v>38.804774579129401</c:v>
                </c:pt>
                <c:pt idx="90154">
                  <c:v>38.804906690671203</c:v>
                </c:pt>
                <c:pt idx="90155">
                  <c:v>38.805038801790197</c:v>
                </c:pt>
                <c:pt idx="90156">
                  <c:v>38.805170912486197</c:v>
                </c:pt>
                <c:pt idx="90157">
                  <c:v>38.805303022759396</c:v>
                </c:pt>
                <c:pt idx="90158">
                  <c:v>38.805435132609702</c:v>
                </c:pt>
                <c:pt idx="90159">
                  <c:v>38.8055672420371</c:v>
                </c:pt>
                <c:pt idx="90160">
                  <c:v>38.805699351041604</c:v>
                </c:pt>
                <c:pt idx="90161">
                  <c:v>38.805831459623299</c:v>
                </c:pt>
                <c:pt idx="90162">
                  <c:v>38.805963567782101</c:v>
                </c:pt>
                <c:pt idx="90163">
                  <c:v>38.806095675518101</c:v>
                </c:pt>
                <c:pt idx="90164">
                  <c:v>38.806227782831201</c:v>
                </c:pt>
                <c:pt idx="90165">
                  <c:v>38.806359889721399</c:v>
                </c:pt>
                <c:pt idx="90166">
                  <c:v>38.806491996188797</c:v>
                </c:pt>
                <c:pt idx="90167">
                  <c:v>38.806624102233201</c:v>
                </c:pt>
                <c:pt idx="90168">
                  <c:v>38.806756207854903</c:v>
                </c:pt>
                <c:pt idx="90169">
                  <c:v>38.806888313053697</c:v>
                </c:pt>
                <c:pt idx="90170">
                  <c:v>38.807020417829598</c:v>
                </c:pt>
                <c:pt idx="90171">
                  <c:v>38.807152522182697</c:v>
                </c:pt>
                <c:pt idx="90172">
                  <c:v>38.807284626112903</c:v>
                </c:pt>
                <c:pt idx="90173">
                  <c:v>38.807416729620201</c:v>
                </c:pt>
                <c:pt idx="90174">
                  <c:v>38.807548832704697</c:v>
                </c:pt>
                <c:pt idx="90175">
                  <c:v>38.807680935366399</c:v>
                </c:pt>
                <c:pt idx="90176">
                  <c:v>38.8078130376052</c:v>
                </c:pt>
                <c:pt idx="90177">
                  <c:v>38.8079451394212</c:v>
                </c:pt>
                <c:pt idx="90178">
                  <c:v>38.808077240814299</c:v>
                </c:pt>
                <c:pt idx="90179">
                  <c:v>38.808209341784597</c:v>
                </c:pt>
                <c:pt idx="90180">
                  <c:v>38.808341442332001</c:v>
                </c:pt>
                <c:pt idx="90181">
                  <c:v>38.808473542456603</c:v>
                </c:pt>
                <c:pt idx="90182">
                  <c:v>38.808605642158298</c:v>
                </c:pt>
                <c:pt idx="90183">
                  <c:v>38.808737741437199</c:v>
                </c:pt>
                <c:pt idx="90184">
                  <c:v>38.808869840293298</c:v>
                </c:pt>
                <c:pt idx="90185">
                  <c:v>38.809001938726503</c:v>
                </c:pt>
                <c:pt idx="90186">
                  <c:v>38.8091340367369</c:v>
                </c:pt>
                <c:pt idx="90187">
                  <c:v>38.809266134324503</c:v>
                </c:pt>
                <c:pt idx="90188">
                  <c:v>38.809398231489197</c:v>
                </c:pt>
                <c:pt idx="90189">
                  <c:v>38.809530328231098</c:v>
                </c:pt>
                <c:pt idx="90190">
                  <c:v>38.809662424550197</c:v>
                </c:pt>
                <c:pt idx="90191">
                  <c:v>38.809794520446403</c:v>
                </c:pt>
                <c:pt idx="90192">
                  <c:v>38.8099266159198</c:v>
                </c:pt>
                <c:pt idx="90193">
                  <c:v>38.810058710970402</c:v>
                </c:pt>
                <c:pt idx="90194">
                  <c:v>38.810190805598197</c:v>
                </c:pt>
                <c:pt idx="90195">
                  <c:v>38.810322899803097</c:v>
                </c:pt>
                <c:pt idx="90196">
                  <c:v>38.810454993585203</c:v>
                </c:pt>
                <c:pt idx="90197">
                  <c:v>38.810587086944501</c:v>
                </c:pt>
                <c:pt idx="90198">
                  <c:v>38.810719179880998</c:v>
                </c:pt>
                <c:pt idx="90199">
                  <c:v>38.810851272394601</c:v>
                </c:pt>
                <c:pt idx="90200">
                  <c:v>38.810983364485502</c:v>
                </c:pt>
                <c:pt idx="90201">
                  <c:v>38.811115456153502</c:v>
                </c:pt>
                <c:pt idx="90202">
                  <c:v>38.8112475473987</c:v>
                </c:pt>
                <c:pt idx="90203">
                  <c:v>38.811379638221098</c:v>
                </c:pt>
                <c:pt idx="90204">
                  <c:v>38.811511728620701</c:v>
                </c:pt>
                <c:pt idx="90205">
                  <c:v>38.811643818597503</c:v>
                </c:pt>
                <c:pt idx="90206">
                  <c:v>38.811775908151503</c:v>
                </c:pt>
                <c:pt idx="90207">
                  <c:v>38.811907997282603</c:v>
                </c:pt>
                <c:pt idx="90208">
                  <c:v>38.812040085991001</c:v>
                </c:pt>
                <c:pt idx="90209">
                  <c:v>38.812172174276597</c:v>
                </c:pt>
                <c:pt idx="90210">
                  <c:v>38.8123042621393</c:v>
                </c:pt>
                <c:pt idx="90211">
                  <c:v>38.812436349579301</c:v>
                </c:pt>
                <c:pt idx="90212">
                  <c:v>38.812568436596401</c:v>
                </c:pt>
                <c:pt idx="90213">
                  <c:v>38.812700523190799</c:v>
                </c:pt>
                <c:pt idx="90214">
                  <c:v>38.812832609362303</c:v>
                </c:pt>
                <c:pt idx="90215">
                  <c:v>38.812964695111098</c:v>
                </c:pt>
                <c:pt idx="90216">
                  <c:v>38.8130967804371</c:v>
                </c:pt>
                <c:pt idx="90217">
                  <c:v>38.8132288653402</c:v>
                </c:pt>
                <c:pt idx="90218">
                  <c:v>38.813360949820598</c:v>
                </c:pt>
                <c:pt idx="90219">
                  <c:v>38.813493033878203</c:v>
                </c:pt>
                <c:pt idx="90220">
                  <c:v>38.813625117512998</c:v>
                </c:pt>
                <c:pt idx="90221">
                  <c:v>38.813757200725</c:v>
                </c:pt>
                <c:pt idx="90222">
                  <c:v>38.8138892835142</c:v>
                </c:pt>
                <c:pt idx="90223">
                  <c:v>38.814021365880699</c:v>
                </c:pt>
                <c:pt idx="90224">
                  <c:v>38.814153447824303</c:v>
                </c:pt>
                <c:pt idx="90225">
                  <c:v>38.814285529345199</c:v>
                </c:pt>
                <c:pt idx="90226">
                  <c:v>38.8144176104433</c:v>
                </c:pt>
                <c:pt idx="90227">
                  <c:v>38.8145496911186</c:v>
                </c:pt>
                <c:pt idx="90228">
                  <c:v>38.814681771371099</c:v>
                </c:pt>
                <c:pt idx="90229">
                  <c:v>38.814813851200903</c:v>
                </c:pt>
                <c:pt idx="90230">
                  <c:v>38.814945930607898</c:v>
                </c:pt>
                <c:pt idx="90231">
                  <c:v>38.815078009592099</c:v>
                </c:pt>
                <c:pt idx="90232">
                  <c:v>38.815210088153499</c:v>
                </c:pt>
                <c:pt idx="90233">
                  <c:v>38.815342166292197</c:v>
                </c:pt>
                <c:pt idx="90234">
                  <c:v>38.815474244008101</c:v>
                </c:pt>
                <c:pt idx="90235">
                  <c:v>38.815606321301203</c:v>
                </c:pt>
                <c:pt idx="90236">
                  <c:v>38.815738398171597</c:v>
                </c:pt>
                <c:pt idx="90237">
                  <c:v>38.815870474619103</c:v>
                </c:pt>
                <c:pt idx="90238">
                  <c:v>38.816002550644001</c:v>
                </c:pt>
                <c:pt idx="90239">
                  <c:v>38.816134626245997</c:v>
                </c:pt>
                <c:pt idx="90240">
                  <c:v>38.816266701425299</c:v>
                </c:pt>
                <c:pt idx="90241">
                  <c:v>38.816398776181899</c:v>
                </c:pt>
                <c:pt idx="90242">
                  <c:v>38.816530850515598</c:v>
                </c:pt>
                <c:pt idx="90243">
                  <c:v>38.816662924426701</c:v>
                </c:pt>
                <c:pt idx="90244">
                  <c:v>38.816794997914897</c:v>
                </c:pt>
                <c:pt idx="90245">
                  <c:v>38.816927070980398</c:v>
                </c:pt>
                <c:pt idx="90246">
                  <c:v>38.817059143623197</c:v>
                </c:pt>
                <c:pt idx="90247">
                  <c:v>38.817191215843202</c:v>
                </c:pt>
                <c:pt idx="90248">
                  <c:v>38.817323287640399</c:v>
                </c:pt>
                <c:pt idx="90249">
                  <c:v>38.8174553590149</c:v>
                </c:pt>
                <c:pt idx="90250">
                  <c:v>38.8175874299667</c:v>
                </c:pt>
                <c:pt idx="90251">
                  <c:v>38.817719500495699</c:v>
                </c:pt>
                <c:pt idx="90252">
                  <c:v>38.817851570601903</c:v>
                </c:pt>
                <c:pt idx="90253">
                  <c:v>38.817983640285398</c:v>
                </c:pt>
                <c:pt idx="90254">
                  <c:v>38.818115709546198</c:v>
                </c:pt>
                <c:pt idx="90255">
                  <c:v>38.818247778384197</c:v>
                </c:pt>
                <c:pt idx="90256">
                  <c:v>38.818379846799502</c:v>
                </c:pt>
                <c:pt idx="90257">
                  <c:v>38.818511914792097</c:v>
                </c:pt>
                <c:pt idx="90258">
                  <c:v>38.818643982361898</c:v>
                </c:pt>
                <c:pt idx="90259">
                  <c:v>38.818776049508998</c:v>
                </c:pt>
                <c:pt idx="90260">
                  <c:v>38.818908116233303</c:v>
                </c:pt>
                <c:pt idx="90261">
                  <c:v>38.819040182534899</c:v>
                </c:pt>
                <c:pt idx="90262">
                  <c:v>38.8191722484138</c:v>
                </c:pt>
                <c:pt idx="90263">
                  <c:v>38.8193043138699</c:v>
                </c:pt>
                <c:pt idx="90264">
                  <c:v>38.819436378903298</c:v>
                </c:pt>
                <c:pt idx="90265">
                  <c:v>38.819568443514001</c:v>
                </c:pt>
                <c:pt idx="90266">
                  <c:v>38.819700507702002</c:v>
                </c:pt>
                <c:pt idx="90267">
                  <c:v>38.819832571467202</c:v>
                </c:pt>
                <c:pt idx="90268">
                  <c:v>38.8199646348097</c:v>
                </c:pt>
                <c:pt idx="90269">
                  <c:v>38.820096697729497</c:v>
                </c:pt>
                <c:pt idx="90270">
                  <c:v>38.820228760226499</c:v>
                </c:pt>
                <c:pt idx="90271">
                  <c:v>38.820360822300898</c:v>
                </c:pt>
                <c:pt idx="90272">
                  <c:v>38.820492883952497</c:v>
                </c:pt>
                <c:pt idx="90273">
                  <c:v>38.8206249451814</c:v>
                </c:pt>
                <c:pt idx="90274">
                  <c:v>38.820757005987602</c:v>
                </c:pt>
                <c:pt idx="90275">
                  <c:v>38.820889066371102</c:v>
                </c:pt>
                <c:pt idx="90276">
                  <c:v>38.8210211263318</c:v>
                </c:pt>
                <c:pt idx="90277">
                  <c:v>38.821153185869903</c:v>
                </c:pt>
                <c:pt idx="90278">
                  <c:v>38.821285244985198</c:v>
                </c:pt>
                <c:pt idx="90279">
                  <c:v>38.821417303677798</c:v>
                </c:pt>
                <c:pt idx="90280">
                  <c:v>38.821549361947703</c:v>
                </c:pt>
                <c:pt idx="90281">
                  <c:v>38.821681419794999</c:v>
                </c:pt>
                <c:pt idx="90282">
                  <c:v>38.8218134772195</c:v>
                </c:pt>
                <c:pt idx="90283">
                  <c:v>38.8219455342213</c:v>
                </c:pt>
                <c:pt idx="90284">
                  <c:v>38.822077590800397</c:v>
                </c:pt>
                <c:pt idx="90285">
                  <c:v>38.8222096469568</c:v>
                </c:pt>
                <c:pt idx="90286">
                  <c:v>38.822341702690501</c:v>
                </c:pt>
                <c:pt idx="90287">
                  <c:v>38.8224737580015</c:v>
                </c:pt>
                <c:pt idx="90288">
                  <c:v>38.822605812889798</c:v>
                </c:pt>
                <c:pt idx="90289">
                  <c:v>38.8227378673554</c:v>
                </c:pt>
                <c:pt idx="90290">
                  <c:v>38.822869921398301</c:v>
                </c:pt>
                <c:pt idx="90291">
                  <c:v>38.823001975018499</c:v>
                </c:pt>
                <c:pt idx="90292">
                  <c:v>38.823134028216003</c:v>
                </c:pt>
                <c:pt idx="90293">
                  <c:v>38.823266080990898</c:v>
                </c:pt>
                <c:pt idx="90294">
                  <c:v>38.823398133342998</c:v>
                </c:pt>
                <c:pt idx="90295">
                  <c:v>38.823530185272503</c:v>
                </c:pt>
                <c:pt idx="90296">
                  <c:v>38.823662236779199</c:v>
                </c:pt>
                <c:pt idx="90297">
                  <c:v>38.823794287863301</c:v>
                </c:pt>
                <c:pt idx="90298">
                  <c:v>38.8239263385247</c:v>
                </c:pt>
                <c:pt idx="90299">
                  <c:v>38.824058388763497</c:v>
                </c:pt>
                <c:pt idx="90300">
                  <c:v>38.8241904385795</c:v>
                </c:pt>
                <c:pt idx="90301">
                  <c:v>38.8243224879728</c:v>
                </c:pt>
                <c:pt idx="90302">
                  <c:v>38.824454536943499</c:v>
                </c:pt>
                <c:pt idx="90303">
                  <c:v>38.824586585491502</c:v>
                </c:pt>
                <c:pt idx="90304">
                  <c:v>38.824718633616897</c:v>
                </c:pt>
                <c:pt idx="90305">
                  <c:v>38.824850681319496</c:v>
                </c:pt>
                <c:pt idx="90306">
                  <c:v>38.824982728599501</c:v>
                </c:pt>
                <c:pt idx="90307">
                  <c:v>38.825114775456797</c:v>
                </c:pt>
                <c:pt idx="90308">
                  <c:v>38.825246821891497</c:v>
                </c:pt>
                <c:pt idx="90309">
                  <c:v>38.825378867903403</c:v>
                </c:pt>
                <c:pt idx="90310">
                  <c:v>38.8255109134927</c:v>
                </c:pt>
                <c:pt idx="90311">
                  <c:v>38.825642958659401</c:v>
                </c:pt>
                <c:pt idx="90312">
                  <c:v>38.825775003403301</c:v>
                </c:pt>
                <c:pt idx="90313">
                  <c:v>38.825907047724698</c:v>
                </c:pt>
                <c:pt idx="90314">
                  <c:v>38.826039091623301</c:v>
                </c:pt>
                <c:pt idx="90315">
                  <c:v>38.826171135099301</c:v>
                </c:pt>
                <c:pt idx="90316">
                  <c:v>38.8263031781526</c:v>
                </c:pt>
                <c:pt idx="90317">
                  <c:v>38.826435220783303</c:v>
                </c:pt>
                <c:pt idx="90318">
                  <c:v>38.826567262991297</c:v>
                </c:pt>
                <c:pt idx="90319">
                  <c:v>38.826699304776703</c:v>
                </c:pt>
                <c:pt idx="90320">
                  <c:v>38.8268313461394</c:v>
                </c:pt>
                <c:pt idx="90321">
                  <c:v>38.826963387079402</c:v>
                </c:pt>
                <c:pt idx="90322">
                  <c:v>38.827095427596802</c:v>
                </c:pt>
                <c:pt idx="90323">
                  <c:v>38.8272274676916</c:v>
                </c:pt>
                <c:pt idx="90324">
                  <c:v>38.827359507363703</c:v>
                </c:pt>
                <c:pt idx="90325">
                  <c:v>38.827491546613103</c:v>
                </c:pt>
                <c:pt idx="90326">
                  <c:v>38.827623585439902</c:v>
                </c:pt>
                <c:pt idx="90327">
                  <c:v>38.827755623844098</c:v>
                </c:pt>
                <c:pt idx="90328">
                  <c:v>38.827887661825599</c:v>
                </c:pt>
                <c:pt idx="90329">
                  <c:v>38.828019699384498</c:v>
                </c:pt>
                <c:pt idx="90330">
                  <c:v>38.828151736520702</c:v>
                </c:pt>
                <c:pt idx="90331">
                  <c:v>38.828283773234297</c:v>
                </c:pt>
                <c:pt idx="90332">
                  <c:v>38.828415809525303</c:v>
                </c:pt>
                <c:pt idx="90333">
                  <c:v>38.828547845393601</c:v>
                </c:pt>
                <c:pt idx="90334">
                  <c:v>38.828679880839303</c:v>
                </c:pt>
                <c:pt idx="90335">
                  <c:v>38.828811915862403</c:v>
                </c:pt>
                <c:pt idx="90336">
                  <c:v>38.828943950462801</c:v>
                </c:pt>
                <c:pt idx="90337">
                  <c:v>38.829075984640603</c:v>
                </c:pt>
                <c:pt idx="90338">
                  <c:v>38.829208018395697</c:v>
                </c:pt>
                <c:pt idx="90339">
                  <c:v>38.829340051728302</c:v>
                </c:pt>
                <c:pt idx="90340">
                  <c:v>38.829472084638198</c:v>
                </c:pt>
                <c:pt idx="90341">
                  <c:v>38.829604117125498</c:v>
                </c:pt>
                <c:pt idx="90342">
                  <c:v>38.829736149190097</c:v>
                </c:pt>
                <c:pt idx="90343">
                  <c:v>38.8298681808322</c:v>
                </c:pt>
                <c:pt idx="90344">
                  <c:v>38.830000212051601</c:v>
                </c:pt>
                <c:pt idx="90345">
                  <c:v>38.8301322428484</c:v>
                </c:pt>
                <c:pt idx="90346">
                  <c:v>38.830264273222497</c:v>
                </c:pt>
                <c:pt idx="90347">
                  <c:v>38.830396303174098</c:v>
                </c:pt>
                <c:pt idx="90348">
                  <c:v>38.830528332702997</c:v>
                </c:pt>
                <c:pt idx="90349">
                  <c:v>38.8306603618094</c:v>
                </c:pt>
                <c:pt idx="90350">
                  <c:v>38.830792390493102</c:v>
                </c:pt>
                <c:pt idx="90351">
                  <c:v>38.830924418754201</c:v>
                </c:pt>
                <c:pt idx="90352">
                  <c:v>38.831056446592697</c:v>
                </c:pt>
                <c:pt idx="90353">
                  <c:v>38.831188474008499</c:v>
                </c:pt>
                <c:pt idx="90354">
                  <c:v>38.831320501001798</c:v>
                </c:pt>
                <c:pt idx="90355">
                  <c:v>38.831452527572502</c:v>
                </c:pt>
                <c:pt idx="90356">
                  <c:v>38.831584553720504</c:v>
                </c:pt>
                <c:pt idx="90357">
                  <c:v>38.831716579446002</c:v>
                </c:pt>
                <c:pt idx="90358">
                  <c:v>38.831848604748899</c:v>
                </c:pt>
                <c:pt idx="90359">
                  <c:v>38.831980629629101</c:v>
                </c:pt>
                <c:pt idx="90360">
                  <c:v>38.832112654086799</c:v>
                </c:pt>
                <c:pt idx="90361">
                  <c:v>38.832244678121803</c:v>
                </c:pt>
                <c:pt idx="90362">
                  <c:v>38.832376701734297</c:v>
                </c:pt>
                <c:pt idx="90363">
                  <c:v>38.832508724924097</c:v>
                </c:pt>
                <c:pt idx="90364">
                  <c:v>38.8326407476914</c:v>
                </c:pt>
                <c:pt idx="90365">
                  <c:v>38.832772770036101</c:v>
                </c:pt>
                <c:pt idx="90366">
                  <c:v>38.8329047919582</c:v>
                </c:pt>
                <c:pt idx="90367">
                  <c:v>38.833036813457703</c:v>
                </c:pt>
                <c:pt idx="90368">
                  <c:v>38.833168834534597</c:v>
                </c:pt>
                <c:pt idx="90369">
                  <c:v>38.833300855188902</c:v>
                </c:pt>
                <c:pt idx="90370">
                  <c:v>38.833432875420598</c:v>
                </c:pt>
                <c:pt idx="90371">
                  <c:v>38.833564895229699</c:v>
                </c:pt>
                <c:pt idx="90372">
                  <c:v>38.833696914616297</c:v>
                </c:pt>
                <c:pt idx="90373">
                  <c:v>38.8338289335803</c:v>
                </c:pt>
                <c:pt idx="90374">
                  <c:v>38.8339609521217</c:v>
                </c:pt>
                <c:pt idx="90375">
                  <c:v>38.834092970240498</c:v>
                </c:pt>
                <c:pt idx="90376">
                  <c:v>38.8342249879367</c:v>
                </c:pt>
                <c:pt idx="90377">
                  <c:v>38.8343570052104</c:v>
                </c:pt>
                <c:pt idx="90378">
                  <c:v>38.834489022061497</c:v>
                </c:pt>
                <c:pt idx="90379">
                  <c:v>38.834621038489999</c:v>
                </c:pt>
                <c:pt idx="90380">
                  <c:v>38.834753054495899</c:v>
                </c:pt>
                <c:pt idx="90381">
                  <c:v>38.834885070079302</c:v>
                </c:pt>
                <c:pt idx="90382">
                  <c:v>38.835017085240104</c:v>
                </c:pt>
                <c:pt idx="90383">
                  <c:v>38.835149099978302</c:v>
                </c:pt>
                <c:pt idx="90384">
                  <c:v>38.835281114293998</c:v>
                </c:pt>
                <c:pt idx="90385">
                  <c:v>38.835413128187099</c:v>
                </c:pt>
                <c:pt idx="90386">
                  <c:v>38.835545141657597</c:v>
                </c:pt>
                <c:pt idx="90387">
                  <c:v>38.8356771547056</c:v>
                </c:pt>
                <c:pt idx="90388">
                  <c:v>38.835809167331</c:v>
                </c:pt>
                <c:pt idx="90389">
                  <c:v>38.835941179533798</c:v>
                </c:pt>
                <c:pt idx="90390">
                  <c:v>38.8360731913141</c:v>
                </c:pt>
                <c:pt idx="90391">
                  <c:v>38.836205202671898</c:v>
                </c:pt>
                <c:pt idx="90392">
                  <c:v>38.836337213607003</c:v>
                </c:pt>
                <c:pt idx="90393">
                  <c:v>38.836469224119597</c:v>
                </c:pt>
                <c:pt idx="90394">
                  <c:v>38.836601234209702</c:v>
                </c:pt>
                <c:pt idx="90395">
                  <c:v>38.836733243877198</c:v>
                </c:pt>
                <c:pt idx="90396">
                  <c:v>38.836865253122198</c:v>
                </c:pt>
                <c:pt idx="90397">
                  <c:v>38.836997261944603</c:v>
                </c:pt>
                <c:pt idx="90398">
                  <c:v>38.837129270344398</c:v>
                </c:pt>
                <c:pt idx="90399">
                  <c:v>38.837261278321797</c:v>
                </c:pt>
                <c:pt idx="90400">
                  <c:v>38.837393285876502</c:v>
                </c:pt>
                <c:pt idx="90401">
                  <c:v>38.837525293008703</c:v>
                </c:pt>
                <c:pt idx="90402">
                  <c:v>38.837657299718401</c:v>
                </c:pt>
                <c:pt idx="90403">
                  <c:v>38.837789306005597</c:v>
                </c:pt>
                <c:pt idx="90404">
                  <c:v>38.837921311870197</c:v>
                </c:pt>
                <c:pt idx="90405">
                  <c:v>38.838053317312202</c:v>
                </c:pt>
                <c:pt idx="90406">
                  <c:v>38.838185322331697</c:v>
                </c:pt>
                <c:pt idx="90407">
                  <c:v>38.838317326928703</c:v>
                </c:pt>
                <c:pt idx="90408">
                  <c:v>38.838449331103199</c:v>
                </c:pt>
                <c:pt idx="90409">
                  <c:v>38.8385813348551</c:v>
                </c:pt>
                <c:pt idx="90410">
                  <c:v>38.838713338184498</c:v>
                </c:pt>
                <c:pt idx="90411">
                  <c:v>38.8388453410913</c:v>
                </c:pt>
                <c:pt idx="90412">
                  <c:v>38.838977343575699</c:v>
                </c:pt>
                <c:pt idx="90413">
                  <c:v>38.839109345637397</c:v>
                </c:pt>
                <c:pt idx="90414">
                  <c:v>38.839241347276698</c:v>
                </c:pt>
                <c:pt idx="90415">
                  <c:v>38.839373348493503</c:v>
                </c:pt>
                <c:pt idx="90416">
                  <c:v>38.839505349287698</c:v>
                </c:pt>
                <c:pt idx="90417">
                  <c:v>38.839637349659398</c:v>
                </c:pt>
                <c:pt idx="90418">
                  <c:v>38.839769349608503</c:v>
                </c:pt>
                <c:pt idx="90419">
                  <c:v>38.839901349135197</c:v>
                </c:pt>
                <c:pt idx="90420">
                  <c:v>38.840033348239302</c:v>
                </c:pt>
                <c:pt idx="90421">
                  <c:v>38.840165346920998</c:v>
                </c:pt>
                <c:pt idx="90422">
                  <c:v>38.840297345180097</c:v>
                </c:pt>
                <c:pt idx="90423">
                  <c:v>38.840429343016702</c:v>
                </c:pt>
                <c:pt idx="90424">
                  <c:v>38.840561340430703</c:v>
                </c:pt>
                <c:pt idx="90425">
                  <c:v>38.840693337422302</c:v>
                </c:pt>
                <c:pt idx="90426">
                  <c:v>38.840825333991297</c:v>
                </c:pt>
                <c:pt idx="90427">
                  <c:v>38.840957330137897</c:v>
                </c:pt>
                <c:pt idx="90428">
                  <c:v>38.841089325861901</c:v>
                </c:pt>
                <c:pt idx="90429">
                  <c:v>38.841221321163403</c:v>
                </c:pt>
                <c:pt idx="90430">
                  <c:v>38.8413533160425</c:v>
                </c:pt>
                <c:pt idx="90431">
                  <c:v>38.841485310499003</c:v>
                </c:pt>
                <c:pt idx="90432">
                  <c:v>38.841617304533003</c:v>
                </c:pt>
                <c:pt idx="90433">
                  <c:v>38.841749298144499</c:v>
                </c:pt>
                <c:pt idx="90434">
                  <c:v>38.8418812913335</c:v>
                </c:pt>
                <c:pt idx="90435">
                  <c:v>38.842013284100098</c:v>
                </c:pt>
                <c:pt idx="90436">
                  <c:v>38.8421452764441</c:v>
                </c:pt>
                <c:pt idx="90437">
                  <c:v>38.842277268365599</c:v>
                </c:pt>
                <c:pt idx="90438">
                  <c:v>38.842409259864603</c:v>
                </c:pt>
                <c:pt idx="90439">
                  <c:v>38.842541250941203</c:v>
                </c:pt>
                <c:pt idx="90440">
                  <c:v>38.8426732415952</c:v>
                </c:pt>
                <c:pt idx="90441">
                  <c:v>38.842805231826802</c:v>
                </c:pt>
                <c:pt idx="90442">
                  <c:v>38.8429372216358</c:v>
                </c:pt>
                <c:pt idx="90443">
                  <c:v>38.843069211022403</c:v>
                </c:pt>
                <c:pt idx="90444">
                  <c:v>38.843201199986503</c:v>
                </c:pt>
                <c:pt idx="90445">
                  <c:v>38.843333188528099</c:v>
                </c:pt>
                <c:pt idx="90446">
                  <c:v>38.8434651766472</c:v>
                </c:pt>
                <c:pt idx="90447">
                  <c:v>38.843597164343898</c:v>
                </c:pt>
                <c:pt idx="90448">
                  <c:v>38.843729151618</c:v>
                </c:pt>
                <c:pt idx="90449">
                  <c:v>38.843861138469698</c:v>
                </c:pt>
                <c:pt idx="90450">
                  <c:v>38.843993124898901</c:v>
                </c:pt>
                <c:pt idx="90451">
                  <c:v>38.844125110905601</c:v>
                </c:pt>
                <c:pt idx="90452">
                  <c:v>38.844257096489898</c:v>
                </c:pt>
                <c:pt idx="90453">
                  <c:v>38.844389081651698</c:v>
                </c:pt>
                <c:pt idx="90454">
                  <c:v>38.844521066391003</c:v>
                </c:pt>
                <c:pt idx="90455">
                  <c:v>38.844653050707798</c:v>
                </c:pt>
                <c:pt idx="90456">
                  <c:v>38.844785034602197</c:v>
                </c:pt>
                <c:pt idx="90457">
                  <c:v>38.844917018074099</c:v>
                </c:pt>
                <c:pt idx="90458">
                  <c:v>38.845049001123499</c:v>
                </c:pt>
                <c:pt idx="90459">
                  <c:v>38.845180983750502</c:v>
                </c:pt>
                <c:pt idx="90460">
                  <c:v>38.845312965955003</c:v>
                </c:pt>
                <c:pt idx="90461">
                  <c:v>38.845444947737001</c:v>
                </c:pt>
                <c:pt idx="90462">
                  <c:v>38.845576929096602</c:v>
                </c:pt>
                <c:pt idx="90463">
                  <c:v>38.8457089100337</c:v>
                </c:pt>
                <c:pt idx="90464">
                  <c:v>38.845840890548303</c:v>
                </c:pt>
                <c:pt idx="90465">
                  <c:v>38.845972870640502</c:v>
                </c:pt>
                <c:pt idx="90466">
                  <c:v>38.846104850310297</c:v>
                </c:pt>
                <c:pt idx="90467">
                  <c:v>38.846236829557498</c:v>
                </c:pt>
                <c:pt idx="90468">
                  <c:v>38.846368808382401</c:v>
                </c:pt>
                <c:pt idx="90469">
                  <c:v>38.846500786784702</c:v>
                </c:pt>
                <c:pt idx="90470">
                  <c:v>38.846632764764699</c:v>
                </c:pt>
                <c:pt idx="90471">
                  <c:v>38.846764742322101</c:v>
                </c:pt>
                <c:pt idx="90472">
                  <c:v>38.846896719457199</c:v>
                </c:pt>
                <c:pt idx="90473">
                  <c:v>38.847028696169701</c:v>
                </c:pt>
                <c:pt idx="90474">
                  <c:v>38.8471606724599</c:v>
                </c:pt>
                <c:pt idx="90475">
                  <c:v>38.847292648327503</c:v>
                </c:pt>
                <c:pt idx="90476">
                  <c:v>38.847424623772802</c:v>
                </c:pt>
                <c:pt idx="90477">
                  <c:v>38.847556598795599</c:v>
                </c:pt>
                <c:pt idx="90478">
                  <c:v>38.847688573395999</c:v>
                </c:pt>
                <c:pt idx="90479">
                  <c:v>38.847820547573903</c:v>
                </c:pt>
                <c:pt idx="90480">
                  <c:v>38.847952521329397</c:v>
                </c:pt>
                <c:pt idx="90481">
                  <c:v>38.848084494662402</c:v>
                </c:pt>
                <c:pt idx="90482">
                  <c:v>38.848216467573103</c:v>
                </c:pt>
                <c:pt idx="90483">
                  <c:v>38.848348440061201</c:v>
                </c:pt>
                <c:pt idx="90484">
                  <c:v>38.848480412127003</c:v>
                </c:pt>
                <c:pt idx="90485">
                  <c:v>38.848612383770302</c:v>
                </c:pt>
                <c:pt idx="90486">
                  <c:v>38.848744354991197</c:v>
                </c:pt>
                <c:pt idx="90487">
                  <c:v>38.848876325789703</c:v>
                </c:pt>
                <c:pt idx="90488">
                  <c:v>38.8490082961657</c:v>
                </c:pt>
                <c:pt idx="90489">
                  <c:v>38.849140266119299</c:v>
                </c:pt>
                <c:pt idx="90490">
                  <c:v>38.849272235650503</c:v>
                </c:pt>
                <c:pt idx="90491">
                  <c:v>38.849404204759203</c:v>
                </c:pt>
                <c:pt idx="90492">
                  <c:v>38.8495361734456</c:v>
                </c:pt>
                <c:pt idx="90493">
                  <c:v>38.8496681417095</c:v>
                </c:pt>
                <c:pt idx="90494">
                  <c:v>38.849800109550998</c:v>
                </c:pt>
                <c:pt idx="90495">
                  <c:v>38.849932076970099</c:v>
                </c:pt>
                <c:pt idx="90496">
                  <c:v>38.850064043966803</c:v>
                </c:pt>
                <c:pt idx="90497">
                  <c:v>38.850196010540998</c:v>
                </c:pt>
                <c:pt idx="90498">
                  <c:v>38.850327976692903</c:v>
                </c:pt>
                <c:pt idx="90499">
                  <c:v>38.850459942422297</c:v>
                </c:pt>
                <c:pt idx="90500">
                  <c:v>38.850591907729303</c:v>
                </c:pt>
                <c:pt idx="90501">
                  <c:v>38.850723872613898</c:v>
                </c:pt>
                <c:pt idx="90502">
                  <c:v>38.850855837076097</c:v>
                </c:pt>
                <c:pt idx="90503">
                  <c:v>38.850987801115899</c:v>
                </c:pt>
                <c:pt idx="90504">
                  <c:v>38.851119764733298</c:v>
                </c:pt>
                <c:pt idx="90505">
                  <c:v>38.8512517279283</c:v>
                </c:pt>
                <c:pt idx="90506">
                  <c:v>38.851383690700899</c:v>
                </c:pt>
                <c:pt idx="90507">
                  <c:v>38.851515653051102</c:v>
                </c:pt>
                <c:pt idx="90508">
                  <c:v>38.851647614978901</c:v>
                </c:pt>
                <c:pt idx="90509">
                  <c:v>38.851779576484297</c:v>
                </c:pt>
                <c:pt idx="90510">
                  <c:v>38.851911537567197</c:v>
                </c:pt>
                <c:pt idx="90511">
                  <c:v>38.8520434982278</c:v>
                </c:pt>
                <c:pt idx="90512">
                  <c:v>38.852175458466</c:v>
                </c:pt>
                <c:pt idx="90513">
                  <c:v>38.852307418281796</c:v>
                </c:pt>
                <c:pt idx="90514">
                  <c:v>38.852439377675204</c:v>
                </c:pt>
                <c:pt idx="90515">
                  <c:v>38.852571336646299</c:v>
                </c:pt>
                <c:pt idx="90516">
                  <c:v>38.8527032951949</c:v>
                </c:pt>
                <c:pt idx="90517">
                  <c:v>38.852835253321203</c:v>
                </c:pt>
                <c:pt idx="90518">
                  <c:v>38.852967211025003</c:v>
                </c:pt>
                <c:pt idx="90519">
                  <c:v>38.8530991683065</c:v>
                </c:pt>
                <c:pt idx="90520">
                  <c:v>38.8532311251656</c:v>
                </c:pt>
                <c:pt idx="90521">
                  <c:v>38.853363081602303</c:v>
                </c:pt>
                <c:pt idx="90522">
                  <c:v>38.853495037616597</c:v>
                </c:pt>
                <c:pt idx="90523">
                  <c:v>38.8536269932086</c:v>
                </c:pt>
                <c:pt idx="90524">
                  <c:v>38.8537589483782</c:v>
                </c:pt>
                <c:pt idx="90525">
                  <c:v>38.853890903125397</c:v>
                </c:pt>
                <c:pt idx="90526">
                  <c:v>38.854022857450197</c:v>
                </c:pt>
                <c:pt idx="90527">
                  <c:v>38.854154811352601</c:v>
                </c:pt>
                <c:pt idx="90528">
                  <c:v>38.8542867648327</c:v>
                </c:pt>
                <c:pt idx="90529">
                  <c:v>38.854418717890397</c:v>
                </c:pt>
                <c:pt idx="90530">
                  <c:v>38.854550670525697</c:v>
                </c:pt>
                <c:pt idx="90531">
                  <c:v>38.8546826227387</c:v>
                </c:pt>
                <c:pt idx="90532">
                  <c:v>38.8548145745293</c:v>
                </c:pt>
                <c:pt idx="90533">
                  <c:v>38.854946525897503</c:v>
                </c:pt>
                <c:pt idx="90534">
                  <c:v>38.855078476843403</c:v>
                </c:pt>
                <c:pt idx="90535">
                  <c:v>38.855210427366899</c:v>
                </c:pt>
                <c:pt idx="90536">
                  <c:v>38.855342377467998</c:v>
                </c:pt>
                <c:pt idx="90537">
                  <c:v>38.855474327146801</c:v>
                </c:pt>
                <c:pt idx="90538">
                  <c:v>38.855606276403201</c:v>
                </c:pt>
                <c:pt idx="90539">
                  <c:v>38.855738225237303</c:v>
                </c:pt>
                <c:pt idx="90540">
                  <c:v>38.855870173649002</c:v>
                </c:pt>
                <c:pt idx="90541">
                  <c:v>38.856002121638397</c:v>
                </c:pt>
                <c:pt idx="90542">
                  <c:v>38.856134069205297</c:v>
                </c:pt>
                <c:pt idx="90543">
                  <c:v>38.856266016349998</c:v>
                </c:pt>
                <c:pt idx="90544">
                  <c:v>38.856397963072297</c:v>
                </c:pt>
                <c:pt idx="90545">
                  <c:v>38.856529909372199</c:v>
                </c:pt>
                <c:pt idx="90546">
                  <c:v>38.856661855249797</c:v>
                </c:pt>
                <c:pt idx="90547">
                  <c:v>38.856793800705098</c:v>
                </c:pt>
                <c:pt idx="90548">
                  <c:v>38.856925745738003</c:v>
                </c:pt>
                <c:pt idx="90549">
                  <c:v>38.857057690348498</c:v>
                </c:pt>
                <c:pt idx="90550">
                  <c:v>38.857189634536802</c:v>
                </c:pt>
                <c:pt idx="90551">
                  <c:v>38.857321578302603</c:v>
                </c:pt>
                <c:pt idx="90552">
                  <c:v>38.8574535216462</c:v>
                </c:pt>
                <c:pt idx="90553">
                  <c:v>38.8575854645674</c:v>
                </c:pt>
                <c:pt idx="90554">
                  <c:v>38.857717407066197</c:v>
                </c:pt>
                <c:pt idx="90555">
                  <c:v>38.857849349142803</c:v>
                </c:pt>
                <c:pt idx="90556">
                  <c:v>38.8579812907969</c:v>
                </c:pt>
                <c:pt idx="90557">
                  <c:v>38.858113232028799</c:v>
                </c:pt>
                <c:pt idx="90558">
                  <c:v>38.858245172838302</c:v>
                </c:pt>
                <c:pt idx="90559">
                  <c:v>38.858377113225501</c:v>
                </c:pt>
                <c:pt idx="90560">
                  <c:v>38.858509053190403</c:v>
                </c:pt>
                <c:pt idx="90561">
                  <c:v>38.858640992732902</c:v>
                </c:pt>
                <c:pt idx="90562">
                  <c:v>38.858772931853103</c:v>
                </c:pt>
                <c:pt idx="90563">
                  <c:v>38.858904870551001</c:v>
                </c:pt>
                <c:pt idx="90564">
                  <c:v>38.859036808826502</c:v>
                </c:pt>
                <c:pt idx="90565">
                  <c:v>38.859168746679799</c:v>
                </c:pt>
                <c:pt idx="90566">
                  <c:v>38.8593006841107</c:v>
                </c:pt>
                <c:pt idx="90567">
                  <c:v>38.859432621119304</c:v>
                </c:pt>
                <c:pt idx="90568">
                  <c:v>38.859564557705603</c:v>
                </c:pt>
                <c:pt idx="90569">
                  <c:v>38.8596964938695</c:v>
                </c:pt>
                <c:pt idx="90570">
                  <c:v>38.859828429611198</c:v>
                </c:pt>
                <c:pt idx="90571">
                  <c:v>38.859960364930501</c:v>
                </c:pt>
                <c:pt idx="90572">
                  <c:v>38.8600922998275</c:v>
                </c:pt>
                <c:pt idx="90573">
                  <c:v>38.860224234302201</c:v>
                </c:pt>
                <c:pt idx="90574">
                  <c:v>38.860356168354599</c:v>
                </c:pt>
                <c:pt idx="90575">
                  <c:v>38.8604881019847</c:v>
                </c:pt>
                <c:pt idx="90576">
                  <c:v>38.860620035192497</c:v>
                </c:pt>
                <c:pt idx="90577">
                  <c:v>38.860751967977897</c:v>
                </c:pt>
                <c:pt idx="90578">
                  <c:v>38.860883900341101</c:v>
                </c:pt>
                <c:pt idx="90579">
                  <c:v>38.8610158322819</c:v>
                </c:pt>
                <c:pt idx="90580">
                  <c:v>38.861147763800503</c:v>
                </c:pt>
                <c:pt idx="90581">
                  <c:v>38.861279694896801</c:v>
                </c:pt>
                <c:pt idx="90582">
                  <c:v>38.861411625570703</c:v>
                </c:pt>
                <c:pt idx="90583">
                  <c:v>38.861543555822401</c:v>
                </c:pt>
                <c:pt idx="90584">
                  <c:v>38.861675485651702</c:v>
                </c:pt>
                <c:pt idx="90585">
                  <c:v>38.861807415058799</c:v>
                </c:pt>
                <c:pt idx="90586">
                  <c:v>38.861939344043599</c:v>
                </c:pt>
                <c:pt idx="90587">
                  <c:v>38.862071272606002</c:v>
                </c:pt>
                <c:pt idx="90588">
                  <c:v>38.862203200746201</c:v>
                </c:pt>
                <c:pt idx="90589">
                  <c:v>38.862335128464103</c:v>
                </c:pt>
                <c:pt idx="90590">
                  <c:v>38.862467055759701</c:v>
                </c:pt>
                <c:pt idx="90591">
                  <c:v>38.862598982633003</c:v>
                </c:pt>
                <c:pt idx="90592">
                  <c:v>38.8627309090841</c:v>
                </c:pt>
                <c:pt idx="90593">
                  <c:v>38.8628628351128</c:v>
                </c:pt>
                <c:pt idx="90594">
                  <c:v>38.862994760719303</c:v>
                </c:pt>
                <c:pt idx="90595">
                  <c:v>38.863126685903502</c:v>
                </c:pt>
                <c:pt idx="90596">
                  <c:v>38.863258610665397</c:v>
                </c:pt>
                <c:pt idx="90597">
                  <c:v>38.863390535005003</c:v>
                </c:pt>
                <c:pt idx="90598">
                  <c:v>38.863522458922397</c:v>
                </c:pt>
                <c:pt idx="90599">
                  <c:v>38.863654382417401</c:v>
                </c:pt>
                <c:pt idx="90600">
                  <c:v>38.863786305490201</c:v>
                </c:pt>
                <c:pt idx="90601">
                  <c:v>38.863918228140697</c:v>
                </c:pt>
                <c:pt idx="90602">
                  <c:v>38.864050150369003</c:v>
                </c:pt>
                <c:pt idx="90603">
                  <c:v>38.864182072174998</c:v>
                </c:pt>
                <c:pt idx="90604">
                  <c:v>38.864313993558703</c:v>
                </c:pt>
                <c:pt idx="90605">
                  <c:v>38.864445914520097</c:v>
                </c:pt>
                <c:pt idx="90606">
                  <c:v>38.864577835059301</c:v>
                </c:pt>
                <c:pt idx="90607">
                  <c:v>38.8647097551762</c:v>
                </c:pt>
                <c:pt idx="90608">
                  <c:v>38.864841674870803</c:v>
                </c:pt>
                <c:pt idx="90609">
                  <c:v>38.864973594143201</c:v>
                </c:pt>
                <c:pt idx="90610">
                  <c:v>38.865105512993303</c:v>
                </c:pt>
                <c:pt idx="90611">
                  <c:v>38.8652374314212</c:v>
                </c:pt>
                <c:pt idx="90612">
                  <c:v>38.8653693494267</c:v>
                </c:pt>
                <c:pt idx="90613">
                  <c:v>38.865501267010103</c:v>
                </c:pt>
                <c:pt idx="90614">
                  <c:v>38.865633184171202</c:v>
                </c:pt>
                <c:pt idx="90615">
                  <c:v>38.865765100909996</c:v>
                </c:pt>
                <c:pt idx="90616">
                  <c:v>38.865897017226601</c:v>
                </c:pt>
                <c:pt idx="90617">
                  <c:v>38.866028933120901</c:v>
                </c:pt>
                <c:pt idx="90618">
                  <c:v>38.866160848592898</c:v>
                </c:pt>
                <c:pt idx="90619">
                  <c:v>38.866292763642797</c:v>
                </c:pt>
                <c:pt idx="90620">
                  <c:v>38.866424678270299</c:v>
                </c:pt>
                <c:pt idx="90621">
                  <c:v>38.866556592475703</c:v>
                </c:pt>
                <c:pt idx="90622">
                  <c:v>38.866688506258697</c:v>
                </c:pt>
                <c:pt idx="90623">
                  <c:v>38.8668204196196</c:v>
                </c:pt>
                <c:pt idx="90624">
                  <c:v>38.866952332558199</c:v>
                </c:pt>
                <c:pt idx="90625">
                  <c:v>38.867084245074501</c:v>
                </c:pt>
                <c:pt idx="90626">
                  <c:v>38.867216157168599</c:v>
                </c:pt>
                <c:pt idx="90627">
                  <c:v>38.867348068840499</c:v>
                </c:pt>
                <c:pt idx="90628">
                  <c:v>38.867479980090103</c:v>
                </c:pt>
                <c:pt idx="90629">
                  <c:v>38.867611890917502</c:v>
                </c:pt>
                <c:pt idx="90630">
                  <c:v>38.867743801322703</c:v>
                </c:pt>
                <c:pt idx="90631">
                  <c:v>38.867875711305601</c:v>
                </c:pt>
                <c:pt idx="90632">
                  <c:v>38.868007620866301</c:v>
                </c:pt>
                <c:pt idx="90633">
                  <c:v>38.868139530004797</c:v>
                </c:pt>
                <c:pt idx="90634">
                  <c:v>38.868271438721003</c:v>
                </c:pt>
                <c:pt idx="90635">
                  <c:v>38.868403347014997</c:v>
                </c:pt>
                <c:pt idx="90636">
                  <c:v>38.868535254886801</c:v>
                </c:pt>
                <c:pt idx="90637">
                  <c:v>38.868667162336301</c:v>
                </c:pt>
                <c:pt idx="90638">
                  <c:v>38.868799069363703</c:v>
                </c:pt>
                <c:pt idx="90639">
                  <c:v>38.868930975968802</c:v>
                </c:pt>
                <c:pt idx="90640">
                  <c:v>38.869062882151702</c:v>
                </c:pt>
                <c:pt idx="90641">
                  <c:v>38.869194787912299</c:v>
                </c:pt>
                <c:pt idx="90642">
                  <c:v>38.869326693250798</c:v>
                </c:pt>
                <c:pt idx="90643">
                  <c:v>38.869458598167</c:v>
                </c:pt>
                <c:pt idx="90644">
                  <c:v>38.869590502660998</c:v>
                </c:pt>
                <c:pt idx="90645">
                  <c:v>38.869722406732798</c:v>
                </c:pt>
                <c:pt idx="90646">
                  <c:v>38.869854310382401</c:v>
                </c:pt>
                <c:pt idx="90647">
                  <c:v>38.869986213609799</c:v>
                </c:pt>
                <c:pt idx="90648">
                  <c:v>38.870118116415</c:v>
                </c:pt>
                <c:pt idx="90649">
                  <c:v>38.870250018797897</c:v>
                </c:pt>
                <c:pt idx="90650">
                  <c:v>38.870381920758703</c:v>
                </c:pt>
                <c:pt idx="90651">
                  <c:v>38.870513822297198</c:v>
                </c:pt>
                <c:pt idx="90652">
                  <c:v>38.870645723413503</c:v>
                </c:pt>
                <c:pt idx="90653">
                  <c:v>38.870777624107703</c:v>
                </c:pt>
                <c:pt idx="90654">
                  <c:v>38.870909524379599</c:v>
                </c:pt>
                <c:pt idx="90655">
                  <c:v>38.871041424229297</c:v>
                </c:pt>
                <c:pt idx="90656">
                  <c:v>38.871173323656897</c:v>
                </c:pt>
                <c:pt idx="90657">
                  <c:v>38.871305222662201</c:v>
                </c:pt>
                <c:pt idx="90658">
                  <c:v>38.8714371212453</c:v>
                </c:pt>
                <c:pt idx="90659">
                  <c:v>38.871569019406301</c:v>
                </c:pt>
                <c:pt idx="90660">
                  <c:v>38.871700917144999</c:v>
                </c:pt>
                <c:pt idx="90661">
                  <c:v>38.871832814461598</c:v>
                </c:pt>
                <c:pt idx="90662">
                  <c:v>38.871964711355901</c:v>
                </c:pt>
                <c:pt idx="90663">
                  <c:v>38.872096607828098</c:v>
                </c:pt>
                <c:pt idx="90664">
                  <c:v>38.872228503878098</c:v>
                </c:pt>
                <c:pt idx="90665">
                  <c:v>38.872360399505901</c:v>
                </c:pt>
                <c:pt idx="90666">
                  <c:v>38.872492294711499</c:v>
                </c:pt>
                <c:pt idx="90667">
                  <c:v>38.8726241894949</c:v>
                </c:pt>
                <c:pt idx="90668">
                  <c:v>38.872756083856203</c:v>
                </c:pt>
                <c:pt idx="90669">
                  <c:v>38.872887977795202</c:v>
                </c:pt>
                <c:pt idx="90670">
                  <c:v>38.873019871312103</c:v>
                </c:pt>
                <c:pt idx="90671">
                  <c:v>38.873151764406799</c:v>
                </c:pt>
                <c:pt idx="90672">
                  <c:v>38.873283657079298</c:v>
                </c:pt>
                <c:pt idx="90673">
                  <c:v>38.8734155493297</c:v>
                </c:pt>
                <c:pt idx="90674">
                  <c:v>38.873547441157797</c:v>
                </c:pt>
                <c:pt idx="90675">
                  <c:v>38.873679332563803</c:v>
                </c:pt>
                <c:pt idx="90676">
                  <c:v>38.873811223547598</c:v>
                </c:pt>
                <c:pt idx="90677">
                  <c:v>38.873943114109302</c:v>
                </c:pt>
                <c:pt idx="90678">
                  <c:v>38.874075004248802</c:v>
                </c:pt>
                <c:pt idx="90679">
                  <c:v>38.874206893966097</c:v>
                </c:pt>
                <c:pt idx="90680">
                  <c:v>38.874338783261202</c:v>
                </c:pt>
                <c:pt idx="90681">
                  <c:v>38.874470672134201</c:v>
                </c:pt>
                <c:pt idx="90682">
                  <c:v>38.874602560584997</c:v>
                </c:pt>
                <c:pt idx="90683">
                  <c:v>38.874734448613701</c:v>
                </c:pt>
                <c:pt idx="90684">
                  <c:v>38.874866336220101</c:v>
                </c:pt>
                <c:pt idx="90685">
                  <c:v>38.874998223404504</c:v>
                </c:pt>
                <c:pt idx="90686">
                  <c:v>38.875130110166602</c:v>
                </c:pt>
                <c:pt idx="90687">
                  <c:v>38.875261996506701</c:v>
                </c:pt>
                <c:pt idx="90688">
                  <c:v>38.875393882424497</c:v>
                </c:pt>
                <c:pt idx="90689">
                  <c:v>38.875525767920202</c:v>
                </c:pt>
                <c:pt idx="90690">
                  <c:v>38.875657652993802</c:v>
                </c:pt>
                <c:pt idx="90691">
                  <c:v>38.875789537645197</c:v>
                </c:pt>
                <c:pt idx="90692">
                  <c:v>38.875921421874402</c:v>
                </c:pt>
                <c:pt idx="90693">
                  <c:v>38.876053305681502</c:v>
                </c:pt>
                <c:pt idx="90694">
                  <c:v>38.876185189066398</c:v>
                </c:pt>
                <c:pt idx="90695">
                  <c:v>38.876317072029202</c:v>
                </c:pt>
                <c:pt idx="90696">
                  <c:v>38.876448954569902</c:v>
                </c:pt>
                <c:pt idx="90697">
                  <c:v>38.876580836688397</c:v>
                </c:pt>
                <c:pt idx="90698">
                  <c:v>38.876712718384802</c:v>
                </c:pt>
                <c:pt idx="90699">
                  <c:v>38.876844599659002</c:v>
                </c:pt>
                <c:pt idx="90700">
                  <c:v>38.876976480511097</c:v>
                </c:pt>
                <c:pt idx="90701">
                  <c:v>38.877108360941001</c:v>
                </c:pt>
                <c:pt idx="90702">
                  <c:v>38.877240240948801</c:v>
                </c:pt>
                <c:pt idx="90703">
                  <c:v>38.877372120534503</c:v>
                </c:pt>
                <c:pt idx="90704">
                  <c:v>38.877503999698</c:v>
                </c:pt>
                <c:pt idx="90705">
                  <c:v>38.877635878439399</c:v>
                </c:pt>
                <c:pt idx="90706">
                  <c:v>38.877767756758701</c:v>
                </c:pt>
                <c:pt idx="90707">
                  <c:v>38.877899634655797</c:v>
                </c:pt>
                <c:pt idx="90708">
                  <c:v>38.878031512130804</c:v>
                </c:pt>
                <c:pt idx="90709">
                  <c:v>38.878163389183698</c:v>
                </c:pt>
                <c:pt idx="90710">
                  <c:v>38.878295265814501</c:v>
                </c:pt>
                <c:pt idx="90711">
                  <c:v>38.878427142023099</c:v>
                </c:pt>
                <c:pt idx="90712">
                  <c:v>38.8785590178096</c:v>
                </c:pt>
                <c:pt idx="90713">
                  <c:v>38.878690893174003</c:v>
                </c:pt>
                <c:pt idx="90714">
                  <c:v>38.878822768116301</c:v>
                </c:pt>
                <c:pt idx="90715">
                  <c:v>38.878954642636401</c:v>
                </c:pt>
                <c:pt idx="90716">
                  <c:v>38.879086516734397</c:v>
                </c:pt>
                <c:pt idx="90717">
                  <c:v>38.879218390410301</c:v>
                </c:pt>
                <c:pt idx="90718">
                  <c:v>38.879350263664101</c:v>
                </c:pt>
                <c:pt idx="90719">
                  <c:v>38.879482136495803</c:v>
                </c:pt>
                <c:pt idx="90720">
                  <c:v>38.879614008905399</c:v>
                </c:pt>
                <c:pt idx="90721">
                  <c:v>38.879745880892798</c:v>
                </c:pt>
                <c:pt idx="90722">
                  <c:v>38.879877752458199</c:v>
                </c:pt>
                <c:pt idx="90723">
                  <c:v>38.880009623601403</c:v>
                </c:pt>
                <c:pt idx="90724">
                  <c:v>38.880141494322501</c:v>
                </c:pt>
                <c:pt idx="90725">
                  <c:v>38.880273364621502</c:v>
                </c:pt>
                <c:pt idx="90726">
                  <c:v>38.880405234498397</c:v>
                </c:pt>
                <c:pt idx="90727">
                  <c:v>38.880537103953202</c:v>
                </c:pt>
                <c:pt idx="90728">
                  <c:v>38.880668972986001</c:v>
                </c:pt>
                <c:pt idx="90729">
                  <c:v>38.880800841596603</c:v>
                </c:pt>
                <c:pt idx="90730">
                  <c:v>38.8809327097851</c:v>
                </c:pt>
                <c:pt idx="90731">
                  <c:v>38.881064577551498</c:v>
                </c:pt>
                <c:pt idx="90732">
                  <c:v>38.881196444895799</c:v>
                </c:pt>
                <c:pt idx="90733">
                  <c:v>38.881328311818002</c:v>
                </c:pt>
                <c:pt idx="90734">
                  <c:v>38.8814601783181</c:v>
                </c:pt>
                <c:pt idx="90735">
                  <c:v>38.881592044396101</c:v>
                </c:pt>
                <c:pt idx="90736">
                  <c:v>38.881723910052102</c:v>
                </c:pt>
                <c:pt idx="90737">
                  <c:v>38.881855775285899</c:v>
                </c:pt>
                <c:pt idx="90738">
                  <c:v>38.881987640097698</c:v>
                </c:pt>
                <c:pt idx="90739">
                  <c:v>38.882119504487299</c:v>
                </c:pt>
                <c:pt idx="90740">
                  <c:v>38.882251368454902</c:v>
                </c:pt>
                <c:pt idx="90741">
                  <c:v>38.8823832320004</c:v>
                </c:pt>
                <c:pt idx="90742">
                  <c:v>38.8825150951238</c:v>
                </c:pt>
                <c:pt idx="90743">
                  <c:v>38.882646957825202</c:v>
                </c:pt>
                <c:pt idx="90744">
                  <c:v>38.882778820104399</c:v>
                </c:pt>
                <c:pt idx="90745">
                  <c:v>38.882910681961597</c:v>
                </c:pt>
                <c:pt idx="90746">
                  <c:v>38.883042543396698</c:v>
                </c:pt>
                <c:pt idx="90747">
                  <c:v>38.883174404409701</c:v>
                </c:pt>
                <c:pt idx="90748">
                  <c:v>38.883306265000698</c:v>
                </c:pt>
                <c:pt idx="90749">
                  <c:v>38.883438125169498</c:v>
                </c:pt>
                <c:pt idx="90750">
                  <c:v>38.883569984916299</c:v>
                </c:pt>
                <c:pt idx="90751">
                  <c:v>38.883701844241003</c:v>
                </c:pt>
                <c:pt idx="90752">
                  <c:v>38.883833703143701</c:v>
                </c:pt>
                <c:pt idx="90753">
                  <c:v>38.883965561624301</c:v>
                </c:pt>
                <c:pt idx="90754">
                  <c:v>38.884097419682803</c:v>
                </c:pt>
                <c:pt idx="90755">
                  <c:v>38.884229277319299</c:v>
                </c:pt>
                <c:pt idx="90756">
                  <c:v>38.884361134533599</c:v>
                </c:pt>
                <c:pt idx="90757">
                  <c:v>38.884492991325999</c:v>
                </c:pt>
                <c:pt idx="90758">
                  <c:v>38.884624847696202</c:v>
                </c:pt>
                <c:pt idx="90759">
                  <c:v>38.884756703644399</c:v>
                </c:pt>
                <c:pt idx="90760">
                  <c:v>38.884888559170598</c:v>
                </c:pt>
                <c:pt idx="90761">
                  <c:v>38.885020414274699</c:v>
                </c:pt>
                <c:pt idx="90762">
                  <c:v>38.885152268956702</c:v>
                </c:pt>
                <c:pt idx="90763">
                  <c:v>38.885284123216699</c:v>
                </c:pt>
                <c:pt idx="90764">
                  <c:v>38.885415977054599</c:v>
                </c:pt>
                <c:pt idx="90765">
                  <c:v>38.8855478304705</c:v>
                </c:pt>
                <c:pt idx="90766">
                  <c:v>38.885679683464303</c:v>
                </c:pt>
                <c:pt idx="90767">
                  <c:v>38.885811536036002</c:v>
                </c:pt>
                <c:pt idx="90768">
                  <c:v>38.885943388185801</c:v>
                </c:pt>
                <c:pt idx="90769">
                  <c:v>38.886075239913403</c:v>
                </c:pt>
                <c:pt idx="90770">
                  <c:v>38.886207091219099</c:v>
                </c:pt>
                <c:pt idx="90771">
                  <c:v>38.886338942102597</c:v>
                </c:pt>
                <c:pt idx="90772">
                  <c:v>38.886470792564197</c:v>
                </c:pt>
                <c:pt idx="90773">
                  <c:v>38.886602642603698</c:v>
                </c:pt>
                <c:pt idx="90774">
                  <c:v>38.886734492221102</c:v>
                </c:pt>
                <c:pt idx="90775">
                  <c:v>38.8868663414165</c:v>
                </c:pt>
                <c:pt idx="90776">
                  <c:v>38.8869981901899</c:v>
                </c:pt>
                <c:pt idx="90777">
                  <c:v>38.887130038541301</c:v>
                </c:pt>
                <c:pt idx="90778">
                  <c:v>38.887261886470597</c:v>
                </c:pt>
                <c:pt idx="90779">
                  <c:v>38.887393733977902</c:v>
                </c:pt>
                <c:pt idx="90780">
                  <c:v>38.887525581063102</c:v>
                </c:pt>
                <c:pt idx="90781">
                  <c:v>38.887657427726303</c:v>
                </c:pt>
                <c:pt idx="90782">
                  <c:v>38.887789273967499</c:v>
                </c:pt>
                <c:pt idx="90783">
                  <c:v>38.887921119786697</c:v>
                </c:pt>
                <c:pt idx="90784">
                  <c:v>38.888052965183803</c:v>
                </c:pt>
                <c:pt idx="90785">
                  <c:v>38.888184810158897</c:v>
                </c:pt>
                <c:pt idx="90786">
                  <c:v>38.888316654712</c:v>
                </c:pt>
                <c:pt idx="90787">
                  <c:v>38.888448498842997</c:v>
                </c:pt>
                <c:pt idx="90788">
                  <c:v>38.888580342552103</c:v>
                </c:pt>
                <c:pt idx="90789">
                  <c:v>38.888712185839097</c:v>
                </c:pt>
                <c:pt idx="90790">
                  <c:v>38.888844028704099</c:v>
                </c:pt>
                <c:pt idx="90791">
                  <c:v>38.888975871147103</c:v>
                </c:pt>
                <c:pt idx="90792">
                  <c:v>38.889107713168002</c:v>
                </c:pt>
                <c:pt idx="90793">
                  <c:v>38.889239554767002</c:v>
                </c:pt>
                <c:pt idx="90794">
                  <c:v>38.889371395943897</c:v>
                </c:pt>
                <c:pt idx="90795">
                  <c:v>38.8895032366988</c:v>
                </c:pt>
                <c:pt idx="90796">
                  <c:v>38.889635077031699</c:v>
                </c:pt>
                <c:pt idx="90797">
                  <c:v>38.889766916942698</c:v>
                </c:pt>
                <c:pt idx="90798">
                  <c:v>38.889898756431599</c:v>
                </c:pt>
                <c:pt idx="90799">
                  <c:v>38.890030595498402</c:v>
                </c:pt>
                <c:pt idx="90800">
                  <c:v>38.890162434143299</c:v>
                </c:pt>
                <c:pt idx="90801">
                  <c:v>38.890294272366198</c:v>
                </c:pt>
                <c:pt idx="90802">
                  <c:v>38.890426110167098</c:v>
                </c:pt>
                <c:pt idx="90803">
                  <c:v>38.890557947546</c:v>
                </c:pt>
                <c:pt idx="90804">
                  <c:v>38.890689784502797</c:v>
                </c:pt>
                <c:pt idx="90805">
                  <c:v>38.890821621037702</c:v>
                </c:pt>
                <c:pt idx="90806">
                  <c:v>38.890953457150601</c:v>
                </c:pt>
                <c:pt idx="90807">
                  <c:v>38.891085292841503</c:v>
                </c:pt>
                <c:pt idx="90808">
                  <c:v>38.891217128110398</c:v>
                </c:pt>
                <c:pt idx="90809">
                  <c:v>38.891348962957302</c:v>
                </c:pt>
                <c:pt idx="90810">
                  <c:v>38.891480797382201</c:v>
                </c:pt>
                <c:pt idx="90811">
                  <c:v>38.891612631385101</c:v>
                </c:pt>
                <c:pt idx="90812">
                  <c:v>38.891744464966003</c:v>
                </c:pt>
                <c:pt idx="90813">
                  <c:v>38.891876298124998</c:v>
                </c:pt>
                <c:pt idx="90814">
                  <c:v>38.892008130861903</c:v>
                </c:pt>
                <c:pt idx="90815">
                  <c:v>38.892139963176902</c:v>
                </c:pt>
                <c:pt idx="90816">
                  <c:v>38.892271795069902</c:v>
                </c:pt>
                <c:pt idx="90817">
                  <c:v>38.892403626540897</c:v>
                </c:pt>
                <c:pt idx="90818">
                  <c:v>38.892535457589901</c:v>
                </c:pt>
                <c:pt idx="90819">
                  <c:v>38.892667288216998</c:v>
                </c:pt>
                <c:pt idx="90820">
                  <c:v>38.892799118421998</c:v>
                </c:pt>
                <c:pt idx="90821">
                  <c:v>38.892930948205098</c:v>
                </c:pt>
                <c:pt idx="90822">
                  <c:v>38.8930627775663</c:v>
                </c:pt>
                <c:pt idx="90823">
                  <c:v>38.893194606505403</c:v>
                </c:pt>
                <c:pt idx="90824">
                  <c:v>38.893326435022601</c:v>
                </c:pt>
                <c:pt idx="90825">
                  <c:v>38.8934582631178</c:v>
                </c:pt>
                <c:pt idx="90826">
                  <c:v>38.893590090791001</c:v>
                </c:pt>
                <c:pt idx="90827">
                  <c:v>38.893721918042203</c:v>
                </c:pt>
                <c:pt idx="90828">
                  <c:v>38.8938537448715</c:v>
                </c:pt>
                <c:pt idx="90829">
                  <c:v>38.893985571278897</c:v>
                </c:pt>
                <c:pt idx="90830">
                  <c:v>38.894117397264203</c:v>
                </c:pt>
                <c:pt idx="90831">
                  <c:v>38.894249222827597</c:v>
                </c:pt>
                <c:pt idx="90832">
                  <c:v>38.894381047969098</c:v>
                </c:pt>
                <c:pt idx="90833">
                  <c:v>38.894512872688502</c:v>
                </c:pt>
                <c:pt idx="90834">
                  <c:v>38.894644696985999</c:v>
                </c:pt>
                <c:pt idx="90835">
                  <c:v>38.894776520861598</c:v>
                </c:pt>
                <c:pt idx="90836">
                  <c:v>38.894908344315198</c:v>
                </c:pt>
                <c:pt idx="90837">
                  <c:v>38.895040167346899</c:v>
                </c:pt>
                <c:pt idx="90838">
                  <c:v>38.895171989956502</c:v>
                </c:pt>
                <c:pt idx="90839">
                  <c:v>38.895303812144299</c:v>
                </c:pt>
                <c:pt idx="90840">
                  <c:v>38.895435633910097</c:v>
                </c:pt>
                <c:pt idx="90841">
                  <c:v>38.895567455253897</c:v>
                </c:pt>
                <c:pt idx="90842">
                  <c:v>38.895699276175797</c:v>
                </c:pt>
                <c:pt idx="90843">
                  <c:v>38.8958310966757</c:v>
                </c:pt>
                <c:pt idx="90844">
                  <c:v>38.895962916753703</c:v>
                </c:pt>
                <c:pt idx="90845">
                  <c:v>38.8960947364098</c:v>
                </c:pt>
                <c:pt idx="90846">
                  <c:v>38.896226555643899</c:v>
                </c:pt>
                <c:pt idx="90847">
                  <c:v>38.896358374456099</c:v>
                </c:pt>
                <c:pt idx="90848">
                  <c:v>38.896490192846301</c:v>
                </c:pt>
                <c:pt idx="90849">
                  <c:v>38.896622010814603</c:v>
                </c:pt>
                <c:pt idx="90850">
                  <c:v>38.896753828361</c:v>
                </c:pt>
                <c:pt idx="90851">
                  <c:v>38.896885645485398</c:v>
                </c:pt>
                <c:pt idx="90852">
                  <c:v>38.897017462187897</c:v>
                </c:pt>
                <c:pt idx="90853">
                  <c:v>38.897149278468397</c:v>
                </c:pt>
                <c:pt idx="90854">
                  <c:v>38.897281094326999</c:v>
                </c:pt>
                <c:pt idx="90855">
                  <c:v>38.897412909763702</c:v>
                </c:pt>
                <c:pt idx="90856">
                  <c:v>38.897544724778399</c:v>
                </c:pt>
                <c:pt idx="90857">
                  <c:v>38.897676539371297</c:v>
                </c:pt>
                <c:pt idx="90858">
                  <c:v>38.897808353542203</c:v>
                </c:pt>
                <c:pt idx="90859">
                  <c:v>38.897940167291203</c:v>
                </c:pt>
                <c:pt idx="90860">
                  <c:v>38.898071980618198</c:v>
                </c:pt>
                <c:pt idx="90861">
                  <c:v>38.898203793523301</c:v>
                </c:pt>
                <c:pt idx="90862">
                  <c:v>38.898335606006498</c:v>
                </c:pt>
                <c:pt idx="90863">
                  <c:v>38.898467418067803</c:v>
                </c:pt>
                <c:pt idx="90864">
                  <c:v>38.898599229707202</c:v>
                </c:pt>
                <c:pt idx="90865">
                  <c:v>38.898731040924602</c:v>
                </c:pt>
                <c:pt idx="90866">
                  <c:v>38.898862851720203</c:v>
                </c:pt>
                <c:pt idx="90867">
                  <c:v>38.898994662093799</c:v>
                </c:pt>
                <c:pt idx="90868">
                  <c:v>38.899126472045502</c:v>
                </c:pt>
                <c:pt idx="90869">
                  <c:v>38.8992582815753</c:v>
                </c:pt>
                <c:pt idx="90870">
                  <c:v>38.899390090683198</c:v>
                </c:pt>
                <c:pt idx="90871">
                  <c:v>38.899521899369198</c:v>
                </c:pt>
                <c:pt idx="90872">
                  <c:v>38.899653707633199</c:v>
                </c:pt>
                <c:pt idx="90873">
                  <c:v>38.899785515475401</c:v>
                </c:pt>
                <c:pt idx="90874">
                  <c:v>38.899917322895597</c:v>
                </c:pt>
                <c:pt idx="90875">
                  <c:v>38.900049129894001</c:v>
                </c:pt>
                <c:pt idx="90876">
                  <c:v>38.900180936470399</c:v>
                </c:pt>
                <c:pt idx="90877">
                  <c:v>38.900312742624997</c:v>
                </c:pt>
                <c:pt idx="90878">
                  <c:v>38.900444548357598</c:v>
                </c:pt>
                <c:pt idx="90879">
                  <c:v>38.900576353668399</c:v>
                </c:pt>
                <c:pt idx="90880">
                  <c:v>38.900708158557201</c:v>
                </c:pt>
                <c:pt idx="90881">
                  <c:v>38.900839963024197</c:v>
                </c:pt>
                <c:pt idx="90882">
                  <c:v>38.900971767069301</c:v>
                </c:pt>
                <c:pt idx="90883">
                  <c:v>38.901103570692399</c:v>
                </c:pt>
                <c:pt idx="90884">
                  <c:v>38.901235373893698</c:v>
                </c:pt>
                <c:pt idx="90885">
                  <c:v>38.901367176673098</c:v>
                </c:pt>
                <c:pt idx="90886">
                  <c:v>38.901498979030599</c:v>
                </c:pt>
                <c:pt idx="90887">
                  <c:v>38.901630780966201</c:v>
                </c:pt>
                <c:pt idx="90888">
                  <c:v>38.901762582479897</c:v>
                </c:pt>
                <c:pt idx="90889">
                  <c:v>38.901894383571801</c:v>
                </c:pt>
                <c:pt idx="90890">
                  <c:v>38.902026184241699</c:v>
                </c:pt>
                <c:pt idx="90891">
                  <c:v>38.902157984489797</c:v>
                </c:pt>
                <c:pt idx="90892">
                  <c:v>38.902289784315997</c:v>
                </c:pt>
                <c:pt idx="90893">
                  <c:v>38.902421583720297</c:v>
                </c:pt>
                <c:pt idx="90894">
                  <c:v>38.902553382702799</c:v>
                </c:pt>
                <c:pt idx="90895">
                  <c:v>38.902685181263301</c:v>
                </c:pt>
                <c:pt idx="90896">
                  <c:v>38.902816979401997</c:v>
                </c:pt>
                <c:pt idx="90897">
                  <c:v>38.902948777118802</c:v>
                </c:pt>
                <c:pt idx="90898">
                  <c:v>38.903080574413799</c:v>
                </c:pt>
                <c:pt idx="90899">
                  <c:v>38.903212371286799</c:v>
                </c:pt>
                <c:pt idx="90900">
                  <c:v>38.903344167737998</c:v>
                </c:pt>
                <c:pt idx="90901">
                  <c:v>38.903475963767299</c:v>
                </c:pt>
                <c:pt idx="90902">
                  <c:v>38.9036077593748</c:v>
                </c:pt>
                <c:pt idx="90903">
                  <c:v>38.903739554560403</c:v>
                </c:pt>
                <c:pt idx="90904">
                  <c:v>38.903871349324099</c:v>
                </c:pt>
                <c:pt idx="90905">
                  <c:v>38.904003143666003</c:v>
                </c:pt>
                <c:pt idx="90906">
                  <c:v>38.904134937586001</c:v>
                </c:pt>
                <c:pt idx="90907">
                  <c:v>38.9042667310841</c:v>
                </c:pt>
                <c:pt idx="90908">
                  <c:v>38.904398524160399</c:v>
                </c:pt>
                <c:pt idx="90909">
                  <c:v>38.904530316814899</c:v>
                </c:pt>
                <c:pt idx="90910">
                  <c:v>38.904662109047401</c:v>
                </c:pt>
                <c:pt idx="90911">
                  <c:v>38.904793900858103</c:v>
                </c:pt>
                <c:pt idx="90912">
                  <c:v>38.904925692246998</c:v>
                </c:pt>
                <c:pt idx="90913">
                  <c:v>38.905057483214001</c:v>
                </c:pt>
                <c:pt idx="90914">
                  <c:v>38.905189273759198</c:v>
                </c:pt>
                <c:pt idx="90915">
                  <c:v>38.905321063882496</c:v>
                </c:pt>
                <c:pt idx="90916">
                  <c:v>38.905452853583903</c:v>
                </c:pt>
                <c:pt idx="90917">
                  <c:v>38.905584642863502</c:v>
                </c:pt>
                <c:pt idx="90918">
                  <c:v>38.905716431721302</c:v>
                </c:pt>
                <c:pt idx="90919">
                  <c:v>38.905848220157203</c:v>
                </c:pt>
                <c:pt idx="90920">
                  <c:v>38.905980008171298</c:v>
                </c:pt>
                <c:pt idx="90921">
                  <c:v>38.906111795763501</c:v>
                </c:pt>
                <c:pt idx="90922">
                  <c:v>38.906243582933897</c:v>
                </c:pt>
                <c:pt idx="90923">
                  <c:v>38.9063753696825</c:v>
                </c:pt>
                <c:pt idx="90924">
                  <c:v>38.906507156009198</c:v>
                </c:pt>
                <c:pt idx="90925">
                  <c:v>38.906638941914103</c:v>
                </c:pt>
                <c:pt idx="90926">
                  <c:v>38.906770727397102</c:v>
                </c:pt>
                <c:pt idx="90927">
                  <c:v>38.906902512458402</c:v>
                </c:pt>
                <c:pt idx="90928">
                  <c:v>38.907034297097702</c:v>
                </c:pt>
                <c:pt idx="90929">
                  <c:v>38.907166081315303</c:v>
                </c:pt>
                <c:pt idx="90930">
                  <c:v>38.907297865110998</c:v>
                </c:pt>
                <c:pt idx="90931">
                  <c:v>38.9074296484849</c:v>
                </c:pt>
                <c:pt idx="90932">
                  <c:v>38.907561431437003</c:v>
                </c:pt>
                <c:pt idx="90933">
                  <c:v>38.9076932139672</c:v>
                </c:pt>
                <c:pt idx="90934">
                  <c:v>38.907824996075597</c:v>
                </c:pt>
                <c:pt idx="90935">
                  <c:v>38.907956777762202</c:v>
                </c:pt>
                <c:pt idx="90936">
                  <c:v>38.908088559027</c:v>
                </c:pt>
                <c:pt idx="90937">
                  <c:v>38.908220339869999</c:v>
                </c:pt>
                <c:pt idx="90938">
                  <c:v>38.908352120291099</c:v>
                </c:pt>
                <c:pt idx="90939">
                  <c:v>38.908483900290399</c:v>
                </c:pt>
                <c:pt idx="90940">
                  <c:v>38.9086156798679</c:v>
                </c:pt>
                <c:pt idx="90941">
                  <c:v>38.908747459023601</c:v>
                </c:pt>
                <c:pt idx="90942">
                  <c:v>38.908879237757503</c:v>
                </c:pt>
                <c:pt idx="90943">
                  <c:v>38.909011016069499</c:v>
                </c:pt>
                <c:pt idx="90944">
                  <c:v>38.909142793959802</c:v>
                </c:pt>
                <c:pt idx="90945">
                  <c:v>38.909274571428199</c:v>
                </c:pt>
                <c:pt idx="90946">
                  <c:v>38.909406348474903</c:v>
                </c:pt>
                <c:pt idx="90947">
                  <c:v>38.909538125099701</c:v>
                </c:pt>
                <c:pt idx="90948">
                  <c:v>38.909669901302699</c:v>
                </c:pt>
                <c:pt idx="90949">
                  <c:v>38.909801677083898</c:v>
                </c:pt>
                <c:pt idx="90950">
                  <c:v>38.909933452443298</c:v>
                </c:pt>
                <c:pt idx="90951">
                  <c:v>38.910065227380997</c:v>
                </c:pt>
                <c:pt idx="90952">
                  <c:v>38.910197001896798</c:v>
                </c:pt>
                <c:pt idx="90953">
                  <c:v>38.910328775990799</c:v>
                </c:pt>
                <c:pt idx="90954">
                  <c:v>38.910460549663</c:v>
                </c:pt>
                <c:pt idx="90955">
                  <c:v>38.910592322913402</c:v>
                </c:pt>
                <c:pt idx="90956">
                  <c:v>38.910724095742097</c:v>
                </c:pt>
                <c:pt idx="90957">
                  <c:v>38.9108558681489</c:v>
                </c:pt>
                <c:pt idx="90958">
                  <c:v>38.910987640133897</c:v>
                </c:pt>
                <c:pt idx="90959">
                  <c:v>38.9111194116972</c:v>
                </c:pt>
                <c:pt idx="90960">
                  <c:v>38.911251182838697</c:v>
                </c:pt>
                <c:pt idx="90961">
                  <c:v>38.911382953558302</c:v>
                </c:pt>
                <c:pt idx="90962">
                  <c:v>38.9115147238562</c:v>
                </c:pt>
                <c:pt idx="90963">
                  <c:v>38.911646493732299</c:v>
                </c:pt>
                <c:pt idx="90964">
                  <c:v>38.911778263186598</c:v>
                </c:pt>
                <c:pt idx="90965">
                  <c:v>38.911910032219197</c:v>
                </c:pt>
                <c:pt idx="90966">
                  <c:v>38.912041800829897</c:v>
                </c:pt>
                <c:pt idx="90967">
                  <c:v>38.912173569018897</c:v>
                </c:pt>
                <c:pt idx="90968">
                  <c:v>38.912305336786098</c:v>
                </c:pt>
                <c:pt idx="90969">
                  <c:v>38.912437104131598</c:v>
                </c:pt>
                <c:pt idx="90970">
                  <c:v>38.9125688710552</c:v>
                </c:pt>
                <c:pt idx="90971">
                  <c:v>38.912700637557101</c:v>
                </c:pt>
                <c:pt idx="90972">
                  <c:v>38.912832403637204</c:v>
                </c:pt>
                <c:pt idx="90973">
                  <c:v>38.912964169295499</c:v>
                </c:pt>
                <c:pt idx="90974">
                  <c:v>38.913095934532102</c:v>
                </c:pt>
                <c:pt idx="90975">
                  <c:v>38.913227699346798</c:v>
                </c:pt>
                <c:pt idx="90976">
                  <c:v>38.913359463739901</c:v>
                </c:pt>
                <c:pt idx="90977">
                  <c:v>38.913491227711098</c:v>
                </c:pt>
                <c:pt idx="90978">
                  <c:v>38.913622991260603</c:v>
                </c:pt>
                <c:pt idx="90979">
                  <c:v>38.9137547543883</c:v>
                </c:pt>
                <c:pt idx="90980">
                  <c:v>38.913886517094298</c:v>
                </c:pt>
                <c:pt idx="90981">
                  <c:v>38.914018279378503</c:v>
                </c:pt>
                <c:pt idx="90982">
                  <c:v>38.914150041241001</c:v>
                </c:pt>
                <c:pt idx="90983">
                  <c:v>38.9142818026817</c:v>
                </c:pt>
                <c:pt idx="90984">
                  <c:v>38.914413563700599</c:v>
                </c:pt>
                <c:pt idx="90985">
                  <c:v>38.914545324297798</c:v>
                </c:pt>
                <c:pt idx="90986">
                  <c:v>38.914677084473198</c:v>
                </c:pt>
                <c:pt idx="90987">
                  <c:v>38.914808844226897</c:v>
                </c:pt>
                <c:pt idx="90988">
                  <c:v>38.914940603558797</c:v>
                </c:pt>
                <c:pt idx="90989">
                  <c:v>38.915072362468997</c:v>
                </c:pt>
                <c:pt idx="90990">
                  <c:v>38.915204120957398</c:v>
                </c:pt>
                <c:pt idx="90991">
                  <c:v>38.915335879023999</c:v>
                </c:pt>
                <c:pt idx="90992">
                  <c:v>38.915467636669</c:v>
                </c:pt>
                <c:pt idx="90993">
                  <c:v>38.915599393892201</c:v>
                </c:pt>
                <c:pt idx="90994">
                  <c:v>38.915731150693603</c:v>
                </c:pt>
                <c:pt idx="90995">
                  <c:v>38.915862907073297</c:v>
                </c:pt>
                <c:pt idx="90996">
                  <c:v>38.915994663031299</c:v>
                </c:pt>
                <c:pt idx="90997">
                  <c:v>38.916126418567501</c:v>
                </c:pt>
                <c:pt idx="90998">
                  <c:v>38.916258173682003</c:v>
                </c:pt>
                <c:pt idx="90999">
                  <c:v>38.916389928374699</c:v>
                </c:pt>
                <c:pt idx="91000">
                  <c:v>38.916521682645701</c:v>
                </c:pt>
                <c:pt idx="91001">
                  <c:v>38.916653436494997</c:v>
                </c:pt>
                <c:pt idx="91002">
                  <c:v>38.9167851899225</c:v>
                </c:pt>
                <c:pt idx="91003">
                  <c:v>38.916916942928303</c:v>
                </c:pt>
                <c:pt idx="91004">
                  <c:v>38.917048695512399</c:v>
                </c:pt>
                <c:pt idx="91005">
                  <c:v>38.917180447674802</c:v>
                </c:pt>
                <c:pt idx="91006">
                  <c:v>38.917312199415399</c:v>
                </c:pt>
                <c:pt idx="91007">
                  <c:v>38.917443950734302</c:v>
                </c:pt>
                <c:pt idx="91008">
                  <c:v>38.917575701631499</c:v>
                </c:pt>
                <c:pt idx="91009">
                  <c:v>38.917707452106903</c:v>
                </c:pt>
                <c:pt idx="91010">
                  <c:v>38.9178392021607</c:v>
                </c:pt>
                <c:pt idx="91011">
                  <c:v>38.917970951792697</c:v>
                </c:pt>
                <c:pt idx="91012">
                  <c:v>38.918102701003001</c:v>
                </c:pt>
                <c:pt idx="91013">
                  <c:v>38.918234449791598</c:v>
                </c:pt>
                <c:pt idx="91014">
                  <c:v>38.918366198158402</c:v>
                </c:pt>
                <c:pt idx="91015">
                  <c:v>38.918497946103599</c:v>
                </c:pt>
                <c:pt idx="91016">
                  <c:v>38.918629693626997</c:v>
                </c:pt>
                <c:pt idx="91017">
                  <c:v>38.918761440728701</c:v>
                </c:pt>
                <c:pt idx="91018">
                  <c:v>38.918893187408699</c:v>
                </c:pt>
                <c:pt idx="91019">
                  <c:v>38.919024933667004</c:v>
                </c:pt>
                <c:pt idx="91020">
                  <c:v>38.919156679503601</c:v>
                </c:pt>
                <c:pt idx="91021">
                  <c:v>38.919288424918498</c:v>
                </c:pt>
                <c:pt idx="91022">
                  <c:v>38.919420169911703</c:v>
                </c:pt>
                <c:pt idx="91023">
                  <c:v>38.919551914483201</c:v>
                </c:pt>
                <c:pt idx="91024">
                  <c:v>38.919683658632898</c:v>
                </c:pt>
                <c:pt idx="91025">
                  <c:v>38.919815402361003</c:v>
                </c:pt>
                <c:pt idx="91026">
                  <c:v>38.9199471456674</c:v>
                </c:pt>
                <c:pt idx="91027">
                  <c:v>38.920078888552098</c:v>
                </c:pt>
                <c:pt idx="91028">
                  <c:v>38.920210631015003</c:v>
                </c:pt>
                <c:pt idx="91029">
                  <c:v>38.9203423730563</c:v>
                </c:pt>
                <c:pt idx="91030">
                  <c:v>38.920474114675898</c:v>
                </c:pt>
                <c:pt idx="91031">
                  <c:v>38.920605855873802</c:v>
                </c:pt>
                <c:pt idx="91032">
                  <c:v>38.92073759665</c:v>
                </c:pt>
                <c:pt idx="91033">
                  <c:v>38.920869337004497</c:v>
                </c:pt>
                <c:pt idx="91034">
                  <c:v>38.921001076937301</c:v>
                </c:pt>
                <c:pt idx="91035">
                  <c:v>38.921132816448498</c:v>
                </c:pt>
                <c:pt idx="91036">
                  <c:v>38.921264555537903</c:v>
                </c:pt>
                <c:pt idx="91037">
                  <c:v>38.921396294205699</c:v>
                </c:pt>
                <c:pt idx="91038">
                  <c:v>38.921528032451803</c:v>
                </c:pt>
                <c:pt idx="91039">
                  <c:v>38.9216597702762</c:v>
                </c:pt>
                <c:pt idx="91040">
                  <c:v>38.921791507678897</c:v>
                </c:pt>
                <c:pt idx="91041">
                  <c:v>38.921923244659901</c:v>
                </c:pt>
                <c:pt idx="91042">
                  <c:v>38.922054981219297</c:v>
                </c:pt>
                <c:pt idx="91043">
                  <c:v>38.922186717357</c:v>
                </c:pt>
                <c:pt idx="91044">
                  <c:v>38.922318453072997</c:v>
                </c:pt>
                <c:pt idx="91045">
                  <c:v>38.9224501883673</c:v>
                </c:pt>
                <c:pt idx="91046">
                  <c:v>38.922581923239903</c:v>
                </c:pt>
                <c:pt idx="91047">
                  <c:v>38.922713657690899</c:v>
                </c:pt>
                <c:pt idx="91048">
                  <c:v>38.922845391720202</c:v>
                </c:pt>
                <c:pt idx="91049">
                  <c:v>38.922977125327897</c:v>
                </c:pt>
                <c:pt idx="91050">
                  <c:v>38.923108858513899</c:v>
                </c:pt>
                <c:pt idx="91051">
                  <c:v>38.923240591278201</c:v>
                </c:pt>
                <c:pt idx="91052">
                  <c:v>38.923372323620796</c:v>
                </c:pt>
                <c:pt idx="91053">
                  <c:v>38.923504055541798</c:v>
                </c:pt>
                <c:pt idx="91054">
                  <c:v>38.9236357870411</c:v>
                </c:pt>
                <c:pt idx="91055">
                  <c:v>38.923767518118801</c:v>
                </c:pt>
                <c:pt idx="91056">
                  <c:v>38.923899248774802</c:v>
                </c:pt>
                <c:pt idx="91057">
                  <c:v>38.924030979009203</c:v>
                </c:pt>
                <c:pt idx="91058">
                  <c:v>38.924162708821797</c:v>
                </c:pt>
                <c:pt idx="91059">
                  <c:v>38.924294438212897</c:v>
                </c:pt>
                <c:pt idx="91060">
                  <c:v>38.924426167182197</c:v>
                </c:pt>
                <c:pt idx="91061">
                  <c:v>38.924557895729997</c:v>
                </c:pt>
                <c:pt idx="91062">
                  <c:v>38.924689623856104</c:v>
                </c:pt>
                <c:pt idx="91063">
                  <c:v>38.924821351560503</c:v>
                </c:pt>
                <c:pt idx="91064">
                  <c:v>38.924953078843203</c:v>
                </c:pt>
                <c:pt idx="91065">
                  <c:v>38.925084805704401</c:v>
                </c:pt>
                <c:pt idx="91066">
                  <c:v>38.925216532143899</c:v>
                </c:pt>
                <c:pt idx="91067">
                  <c:v>38.925348258161698</c:v>
                </c:pt>
                <c:pt idx="91068">
                  <c:v>38.925479983757903</c:v>
                </c:pt>
                <c:pt idx="91069">
                  <c:v>38.925611708932401</c:v>
                </c:pt>
                <c:pt idx="91070">
                  <c:v>38.925743433685398</c:v>
                </c:pt>
                <c:pt idx="91071">
                  <c:v>38.925875158016602</c:v>
                </c:pt>
                <c:pt idx="91072">
                  <c:v>38.926006881926298</c:v>
                </c:pt>
                <c:pt idx="91073">
                  <c:v>38.926138605414302</c:v>
                </c:pt>
                <c:pt idx="91074">
                  <c:v>38.926270328480598</c:v>
                </c:pt>
                <c:pt idx="91075">
                  <c:v>38.9264020511254</c:v>
                </c:pt>
                <c:pt idx="91076">
                  <c:v>38.926533773348403</c:v>
                </c:pt>
                <c:pt idx="91077">
                  <c:v>38.926665495149898</c:v>
                </c:pt>
                <c:pt idx="91078">
                  <c:v>38.926797216529799</c:v>
                </c:pt>
                <c:pt idx="91079">
                  <c:v>38.926928937488</c:v>
                </c:pt>
                <c:pt idx="91080">
                  <c:v>38.927060658024502</c:v>
                </c:pt>
                <c:pt idx="91081">
                  <c:v>38.927192378139502</c:v>
                </c:pt>
                <c:pt idx="91082">
                  <c:v>38.927324097832802</c:v>
                </c:pt>
                <c:pt idx="91083">
                  <c:v>38.927455817104502</c:v>
                </c:pt>
                <c:pt idx="91084">
                  <c:v>38.927587535954601</c:v>
                </c:pt>
                <c:pt idx="91085">
                  <c:v>38.927719254383099</c:v>
                </c:pt>
                <c:pt idx="91086">
                  <c:v>38.927850972389898</c:v>
                </c:pt>
                <c:pt idx="91087">
                  <c:v>38.927982689975202</c:v>
                </c:pt>
                <c:pt idx="91088">
                  <c:v>38.9281144071388</c:v>
                </c:pt>
                <c:pt idx="91089">
                  <c:v>38.928246123880797</c:v>
                </c:pt>
                <c:pt idx="91090">
                  <c:v>38.9283778402012</c:v>
                </c:pt>
                <c:pt idx="91091">
                  <c:v>38.928509556099897</c:v>
                </c:pt>
                <c:pt idx="91092">
                  <c:v>38.928641271577099</c:v>
                </c:pt>
                <c:pt idx="91093">
                  <c:v>38.928772986632602</c:v>
                </c:pt>
                <c:pt idx="91094">
                  <c:v>38.928904701266603</c:v>
                </c:pt>
                <c:pt idx="91095">
                  <c:v>38.929036415478897</c:v>
                </c:pt>
                <c:pt idx="91096">
                  <c:v>38.929168129269698</c:v>
                </c:pt>
                <c:pt idx="91097">
                  <c:v>38.929299842638798</c:v>
                </c:pt>
                <c:pt idx="91098">
                  <c:v>38.929431555586298</c:v>
                </c:pt>
                <c:pt idx="91099">
                  <c:v>38.929563268112197</c:v>
                </c:pt>
                <c:pt idx="91100">
                  <c:v>38.929694980216503</c:v>
                </c:pt>
                <c:pt idx="91101">
                  <c:v>38.929826691899301</c:v>
                </c:pt>
                <c:pt idx="91102">
                  <c:v>38.929958403160398</c:v>
                </c:pt>
                <c:pt idx="91103">
                  <c:v>38.930090113999903</c:v>
                </c:pt>
                <c:pt idx="91104">
                  <c:v>38.930221824417899</c:v>
                </c:pt>
                <c:pt idx="91105">
                  <c:v>38.930353534414202</c:v>
                </c:pt>
                <c:pt idx="91106">
                  <c:v>38.930485243988997</c:v>
                </c:pt>
                <c:pt idx="91107">
                  <c:v>38.930616953142099</c:v>
                </c:pt>
                <c:pt idx="91108">
                  <c:v>38.9307486618737</c:v>
                </c:pt>
                <c:pt idx="91109">
                  <c:v>38.930880370183701</c:v>
                </c:pt>
                <c:pt idx="91110">
                  <c:v>38.931012078072101</c:v>
                </c:pt>
                <c:pt idx="91111">
                  <c:v>38.9311437855389</c:v>
                </c:pt>
                <c:pt idx="91112">
                  <c:v>38.931275492584099</c:v>
                </c:pt>
                <c:pt idx="91113">
                  <c:v>38.931407199207797</c:v>
                </c:pt>
                <c:pt idx="91114">
                  <c:v>38.931538905409802</c:v>
                </c:pt>
                <c:pt idx="91115">
                  <c:v>38.931670611190299</c:v>
                </c:pt>
                <c:pt idx="91116">
                  <c:v>38.931802316549202</c:v>
                </c:pt>
                <c:pt idx="91117">
                  <c:v>38.931934021486498</c:v>
                </c:pt>
                <c:pt idx="91118">
                  <c:v>38.9320657260023</c:v>
                </c:pt>
                <c:pt idx="91119">
                  <c:v>38.932197430096501</c:v>
                </c:pt>
                <c:pt idx="91120">
                  <c:v>38.932329133769102</c:v>
                </c:pt>
                <c:pt idx="91121">
                  <c:v>38.932460837020102</c:v>
                </c:pt>
                <c:pt idx="91122">
                  <c:v>38.932592539849601</c:v>
                </c:pt>
                <c:pt idx="91123">
                  <c:v>38.9327242422575</c:v>
                </c:pt>
                <c:pt idx="91124">
                  <c:v>38.932855944243798</c:v>
                </c:pt>
                <c:pt idx="91125">
                  <c:v>38.932987645808602</c:v>
                </c:pt>
                <c:pt idx="91126">
                  <c:v>38.933119346951798</c:v>
                </c:pt>
                <c:pt idx="91127">
                  <c:v>38.933251047673402</c:v>
                </c:pt>
                <c:pt idx="91128">
                  <c:v>38.933382747973504</c:v>
                </c:pt>
                <c:pt idx="91129">
                  <c:v>38.933514447851998</c:v>
                </c:pt>
                <c:pt idx="91130">
                  <c:v>38.933646147308899</c:v>
                </c:pt>
                <c:pt idx="91131">
                  <c:v>38.933777846344299</c:v>
                </c:pt>
                <c:pt idx="91132">
                  <c:v>38.933909544958098</c:v>
                </c:pt>
                <c:pt idx="91133">
                  <c:v>38.934041243150403</c:v>
                </c:pt>
                <c:pt idx="91134">
                  <c:v>38.934172940921101</c:v>
                </c:pt>
                <c:pt idx="91135">
                  <c:v>38.934304638270298</c:v>
                </c:pt>
                <c:pt idx="91136">
                  <c:v>38.934436335197901</c:v>
                </c:pt>
                <c:pt idx="91137">
                  <c:v>38.934568031704003</c:v>
                </c:pt>
                <c:pt idx="91138">
                  <c:v>38.934699727788498</c:v>
                </c:pt>
                <c:pt idx="91139">
                  <c:v>38.934831423451499</c:v>
                </c:pt>
                <c:pt idx="91140">
                  <c:v>38.934963118692899</c:v>
                </c:pt>
                <c:pt idx="91141">
                  <c:v>38.935094813512798</c:v>
                </c:pt>
                <c:pt idx="91142">
                  <c:v>38.935226507911104</c:v>
                </c:pt>
                <c:pt idx="91143">
                  <c:v>38.935358201888</c:v>
                </c:pt>
                <c:pt idx="91144">
                  <c:v>38.935489895443197</c:v>
                </c:pt>
                <c:pt idx="91145">
                  <c:v>38.9356215885769</c:v>
                </c:pt>
                <c:pt idx="91146">
                  <c:v>38.935753281289102</c:v>
                </c:pt>
                <c:pt idx="91147">
                  <c:v>38.935884973579697</c:v>
                </c:pt>
                <c:pt idx="91148">
                  <c:v>38.936016665448903</c:v>
                </c:pt>
                <c:pt idx="91149">
                  <c:v>38.936148356896403</c:v>
                </c:pt>
                <c:pt idx="91150">
                  <c:v>38.936280047922502</c:v>
                </c:pt>
                <c:pt idx="91151">
                  <c:v>38.936411738526999</c:v>
                </c:pt>
                <c:pt idx="91152">
                  <c:v>38.936543428710003</c:v>
                </c:pt>
                <c:pt idx="91153">
                  <c:v>38.936675118471399</c:v>
                </c:pt>
                <c:pt idx="91154">
                  <c:v>38.936806807811301</c:v>
                </c:pt>
                <c:pt idx="91155">
                  <c:v>38.936938496729702</c:v>
                </c:pt>
                <c:pt idx="91156">
                  <c:v>38.937070185226602</c:v>
                </c:pt>
                <c:pt idx="91157">
                  <c:v>38.937201873302001</c:v>
                </c:pt>
                <c:pt idx="91158">
                  <c:v>38.9373335609558</c:v>
                </c:pt>
                <c:pt idx="91159">
                  <c:v>38.937465248188097</c:v>
                </c:pt>
                <c:pt idx="91160">
                  <c:v>38.937596934998901</c:v>
                </c:pt>
                <c:pt idx="91161">
                  <c:v>38.937728621388104</c:v>
                </c:pt>
                <c:pt idx="91162">
                  <c:v>38.937860307355898</c:v>
                </c:pt>
                <c:pt idx="91163">
                  <c:v>38.937991992902198</c:v>
                </c:pt>
                <c:pt idx="91164">
                  <c:v>38.938123678026898</c:v>
                </c:pt>
                <c:pt idx="91165">
                  <c:v>38.938255362730096</c:v>
                </c:pt>
                <c:pt idx="91166">
                  <c:v>38.938387047011801</c:v>
                </c:pt>
                <c:pt idx="91167">
                  <c:v>38.938518730871998</c:v>
                </c:pt>
                <c:pt idx="91168">
                  <c:v>38.9386504143107</c:v>
                </c:pt>
                <c:pt idx="91169">
                  <c:v>38.938782097327802</c:v>
                </c:pt>
                <c:pt idx="91170">
                  <c:v>38.938913779923503</c:v>
                </c:pt>
                <c:pt idx="91171">
                  <c:v>38.939045462097702</c:v>
                </c:pt>
                <c:pt idx="91172">
                  <c:v>38.939177143850401</c:v>
                </c:pt>
                <c:pt idx="91173">
                  <c:v>38.939308825181499</c:v>
                </c:pt>
                <c:pt idx="91174">
                  <c:v>38.939440506091202</c:v>
                </c:pt>
                <c:pt idx="91175">
                  <c:v>38.939572186579397</c:v>
                </c:pt>
                <c:pt idx="91176">
                  <c:v>38.939703866645999</c:v>
                </c:pt>
                <c:pt idx="91177">
                  <c:v>38.939835546291199</c:v>
                </c:pt>
                <c:pt idx="91178">
                  <c:v>38.939967225514899</c:v>
                </c:pt>
                <c:pt idx="91179">
                  <c:v>38.940098904316997</c:v>
                </c:pt>
                <c:pt idx="91180">
                  <c:v>38.940230582697701</c:v>
                </c:pt>
                <c:pt idx="91181">
                  <c:v>38.940362260656897</c:v>
                </c:pt>
                <c:pt idx="91182">
                  <c:v>38.940493938194599</c:v>
                </c:pt>
                <c:pt idx="91183">
                  <c:v>38.9406256153109</c:v>
                </c:pt>
                <c:pt idx="91184">
                  <c:v>38.9407572920056</c:v>
                </c:pt>
                <c:pt idx="91185">
                  <c:v>38.940888968278898</c:v>
                </c:pt>
                <c:pt idx="91186">
                  <c:v>38.941020644130603</c:v>
                </c:pt>
                <c:pt idx="91187">
                  <c:v>38.941152319560899</c:v>
                </c:pt>
                <c:pt idx="91188">
                  <c:v>38.941283994569702</c:v>
                </c:pt>
                <c:pt idx="91189">
                  <c:v>38.941415669157003</c:v>
                </c:pt>
                <c:pt idx="91190">
                  <c:v>38.941547343322902</c:v>
                </c:pt>
                <c:pt idx="91191">
                  <c:v>38.941679017067202</c:v>
                </c:pt>
                <c:pt idx="91192">
                  <c:v>38.941810690390099</c:v>
                </c:pt>
                <c:pt idx="91193">
                  <c:v>38.941942363291503</c:v>
                </c:pt>
                <c:pt idx="91194">
                  <c:v>38.942074035771498</c:v>
                </c:pt>
                <c:pt idx="91195">
                  <c:v>38.942205707829999</c:v>
                </c:pt>
                <c:pt idx="91196">
                  <c:v>38.942337379466998</c:v>
                </c:pt>
                <c:pt idx="91197">
                  <c:v>38.942469050682497</c:v>
                </c:pt>
                <c:pt idx="91198">
                  <c:v>38.942600721476502</c:v>
                </c:pt>
                <c:pt idx="91199">
                  <c:v>38.942732391849198</c:v>
                </c:pt>
                <c:pt idx="91200">
                  <c:v>38.9428640618003</c:v>
                </c:pt>
                <c:pt idx="91201">
                  <c:v>38.942995731329901</c:v>
                </c:pt>
                <c:pt idx="91202">
                  <c:v>38.9431274004382</c:v>
                </c:pt>
                <c:pt idx="91203">
                  <c:v>38.943259069124899</c:v>
                </c:pt>
                <c:pt idx="91204">
                  <c:v>38.943390737390203</c:v>
                </c:pt>
                <c:pt idx="91205">
                  <c:v>38.943522405233999</c:v>
                </c:pt>
                <c:pt idx="91206">
                  <c:v>38.9436540726564</c:v>
                </c:pt>
                <c:pt idx="91207">
                  <c:v>38.943785739657301</c:v>
                </c:pt>
                <c:pt idx="91208">
                  <c:v>38.9439174062368</c:v>
                </c:pt>
                <c:pt idx="91209">
                  <c:v>38.944049072394797</c:v>
                </c:pt>
                <c:pt idx="91210">
                  <c:v>38.944180738131301</c:v>
                </c:pt>
                <c:pt idx="91211">
                  <c:v>38.944312403446403</c:v>
                </c:pt>
                <c:pt idx="91212">
                  <c:v>38.944444068340097</c:v>
                </c:pt>
                <c:pt idx="91213">
                  <c:v>38.944575732812297</c:v>
                </c:pt>
                <c:pt idx="91214">
                  <c:v>38.944707396863002</c:v>
                </c:pt>
                <c:pt idx="91215">
                  <c:v>38.944839060492399</c:v>
                </c:pt>
                <c:pt idx="91216">
                  <c:v>38.944970723700202</c:v>
                </c:pt>
                <c:pt idx="91217">
                  <c:v>38.945102386486703</c:v>
                </c:pt>
                <c:pt idx="91218">
                  <c:v>38.945234048851702</c:v>
                </c:pt>
                <c:pt idx="91219">
                  <c:v>38.945365710795201</c:v>
                </c:pt>
                <c:pt idx="91220">
                  <c:v>38.945497372317298</c:v>
                </c:pt>
                <c:pt idx="91221">
                  <c:v>38.945629033418001</c:v>
                </c:pt>
                <c:pt idx="91222">
                  <c:v>38.945760694097203</c:v>
                </c:pt>
                <c:pt idx="91223">
                  <c:v>38.945892354355003</c:v>
                </c:pt>
                <c:pt idx="91224">
                  <c:v>38.946024014191401</c:v>
                </c:pt>
                <c:pt idx="91225">
                  <c:v>38.946155673606398</c:v>
                </c:pt>
                <c:pt idx="91226">
                  <c:v>38.946287332599901</c:v>
                </c:pt>
                <c:pt idx="91227">
                  <c:v>38.946418991171903</c:v>
                </c:pt>
                <c:pt idx="91228">
                  <c:v>38.946550649322603</c:v>
                </c:pt>
                <c:pt idx="91229">
                  <c:v>38.946682307051802</c:v>
                </c:pt>
                <c:pt idx="91230">
                  <c:v>38.946813964359599</c:v>
                </c:pt>
                <c:pt idx="91231">
                  <c:v>38.946945621246002</c:v>
                </c:pt>
                <c:pt idx="91232">
                  <c:v>38.947077277711003</c:v>
                </c:pt>
                <c:pt idx="91233">
                  <c:v>38.947208933754503</c:v>
                </c:pt>
                <c:pt idx="91234">
                  <c:v>38.947340589376601</c:v>
                </c:pt>
                <c:pt idx="91235">
                  <c:v>38.947472244577298</c:v>
                </c:pt>
                <c:pt idx="91236">
                  <c:v>38.947603899356601</c:v>
                </c:pt>
                <c:pt idx="91237">
                  <c:v>38.947735553714502</c:v>
                </c:pt>
                <c:pt idx="91238">
                  <c:v>38.947867207650901</c:v>
                </c:pt>
                <c:pt idx="91239">
                  <c:v>38.947998861165999</c:v>
                </c:pt>
                <c:pt idx="91240">
                  <c:v>38.948130514259603</c:v>
                </c:pt>
                <c:pt idx="91241">
                  <c:v>38.948262166931798</c:v>
                </c:pt>
                <c:pt idx="91242">
                  <c:v>38.948393819182698</c:v>
                </c:pt>
                <c:pt idx="91243">
                  <c:v>38.948525471012097</c:v>
                </c:pt>
                <c:pt idx="91244">
                  <c:v>38.948657122420101</c:v>
                </c:pt>
                <c:pt idx="91245">
                  <c:v>38.948788773406697</c:v>
                </c:pt>
                <c:pt idx="91246">
                  <c:v>38.948920423971899</c:v>
                </c:pt>
                <c:pt idx="91247">
                  <c:v>38.949052074115698</c:v>
                </c:pt>
                <c:pt idx="91248">
                  <c:v>38.949183723838097</c:v>
                </c:pt>
                <c:pt idx="91249">
                  <c:v>38.949315373139001</c:v>
                </c:pt>
                <c:pt idx="91250">
                  <c:v>38.949447022018603</c:v>
                </c:pt>
                <c:pt idx="91251">
                  <c:v>38.949578670476797</c:v>
                </c:pt>
                <c:pt idx="91252">
                  <c:v>38.949710318513603</c:v>
                </c:pt>
                <c:pt idx="91253">
                  <c:v>38.9498419661291</c:v>
                </c:pt>
                <c:pt idx="91254">
                  <c:v>38.949973613323102</c:v>
                </c:pt>
                <c:pt idx="91255">
                  <c:v>38.950105260095697</c:v>
                </c:pt>
                <c:pt idx="91256">
                  <c:v>38.950236906446897</c:v>
                </c:pt>
                <c:pt idx="91257">
                  <c:v>38.950368552376801</c:v>
                </c:pt>
                <c:pt idx="91258">
                  <c:v>38.950500197885198</c:v>
                </c:pt>
                <c:pt idx="91259">
                  <c:v>38.9506318429723</c:v>
                </c:pt>
                <c:pt idx="91260">
                  <c:v>38.950763487638</c:v>
                </c:pt>
                <c:pt idx="91261">
                  <c:v>38.950895131882298</c:v>
                </c:pt>
                <c:pt idx="91262">
                  <c:v>38.951026775705301</c:v>
                </c:pt>
                <c:pt idx="91263">
                  <c:v>38.951158419106797</c:v>
                </c:pt>
                <c:pt idx="91264">
                  <c:v>38.951290062086997</c:v>
                </c:pt>
                <c:pt idx="91265">
                  <c:v>38.951421704645803</c:v>
                </c:pt>
                <c:pt idx="91266">
                  <c:v>38.9515533467832</c:v>
                </c:pt>
                <c:pt idx="91267">
                  <c:v>38.951684988499203</c:v>
                </c:pt>
                <c:pt idx="91268">
                  <c:v>38.951816629793903</c:v>
                </c:pt>
                <c:pt idx="91269">
                  <c:v>38.951948270667202</c:v>
                </c:pt>
                <c:pt idx="91270">
                  <c:v>38.9520799111191</c:v>
                </c:pt>
                <c:pt idx="91271">
                  <c:v>38.952211551149702</c:v>
                </c:pt>
                <c:pt idx="91272">
                  <c:v>38.952343190758803</c:v>
                </c:pt>
                <c:pt idx="91273">
                  <c:v>38.952474829946702</c:v>
                </c:pt>
                <c:pt idx="91274">
                  <c:v>38.9526064687131</c:v>
                </c:pt>
                <c:pt idx="91275">
                  <c:v>38.952738107058202</c:v>
                </c:pt>
                <c:pt idx="91276">
                  <c:v>38.952869744981903</c:v>
                </c:pt>
                <c:pt idx="91277">
                  <c:v>38.953001382484302</c:v>
                </c:pt>
                <c:pt idx="91278">
                  <c:v>38.9531330195653</c:v>
                </c:pt>
                <c:pt idx="91279">
                  <c:v>38.953264656225002</c:v>
                </c:pt>
                <c:pt idx="91280">
                  <c:v>38.953396292463303</c:v>
                </c:pt>
                <c:pt idx="91281">
                  <c:v>38.953527928280202</c:v>
                </c:pt>
                <c:pt idx="91282">
                  <c:v>38.953659563675799</c:v>
                </c:pt>
                <c:pt idx="91283">
                  <c:v>38.953791198650002</c:v>
                </c:pt>
                <c:pt idx="91284">
                  <c:v>38.953922833202903</c:v>
                </c:pt>
                <c:pt idx="91285">
                  <c:v>38.954054467334402</c:v>
                </c:pt>
                <c:pt idx="91286">
                  <c:v>38.954186101044598</c:v>
                </c:pt>
                <c:pt idx="91287">
                  <c:v>38.954317734333401</c:v>
                </c:pt>
                <c:pt idx="91288">
                  <c:v>38.954449367200901</c:v>
                </c:pt>
                <c:pt idx="91289">
                  <c:v>38.954580999647</c:v>
                </c:pt>
                <c:pt idx="91290">
                  <c:v>38.954712631671804</c:v>
                </c:pt>
                <c:pt idx="91291">
                  <c:v>38.954844263275298</c:v>
                </c:pt>
                <c:pt idx="91292">
                  <c:v>38.954975894457398</c:v>
                </c:pt>
                <c:pt idx="91293">
                  <c:v>38.955107525218203</c:v>
                </c:pt>
                <c:pt idx="91294">
                  <c:v>38.955239155557599</c:v>
                </c:pt>
                <c:pt idx="91295">
                  <c:v>38.955370785475701</c:v>
                </c:pt>
                <c:pt idx="91296">
                  <c:v>38.955502414972401</c:v>
                </c:pt>
                <c:pt idx="91297">
                  <c:v>38.955634044047898</c:v>
                </c:pt>
                <c:pt idx="91298">
                  <c:v>38.955765672702</c:v>
                </c:pt>
                <c:pt idx="91299">
                  <c:v>38.955897300934701</c:v>
                </c:pt>
                <c:pt idx="91300">
                  <c:v>38.9560289287462</c:v>
                </c:pt>
                <c:pt idx="91301">
                  <c:v>38.956160556136297</c:v>
                </c:pt>
                <c:pt idx="91302">
                  <c:v>38.956292183104999</c:v>
                </c:pt>
                <c:pt idx="91303">
                  <c:v>38.956423809652499</c:v>
                </c:pt>
                <c:pt idx="91304">
                  <c:v>38.956555435778597</c:v>
                </c:pt>
                <c:pt idx="91305">
                  <c:v>38.9566870614834</c:v>
                </c:pt>
                <c:pt idx="91306">
                  <c:v>38.956818686766901</c:v>
                </c:pt>
                <c:pt idx="91307">
                  <c:v>38.956950311629001</c:v>
                </c:pt>
                <c:pt idx="91308">
                  <c:v>38.957081936069898</c:v>
                </c:pt>
                <c:pt idx="91309">
                  <c:v>38.9572135600894</c:v>
                </c:pt>
                <c:pt idx="91310">
                  <c:v>38.9573451836876</c:v>
                </c:pt>
                <c:pt idx="91311">
                  <c:v>38.957476806864499</c:v>
                </c:pt>
                <c:pt idx="91312">
                  <c:v>38.957608429620102</c:v>
                </c:pt>
                <c:pt idx="91313">
                  <c:v>38.957740051954303</c:v>
                </c:pt>
                <c:pt idx="91314">
                  <c:v>38.957871673867302</c:v>
                </c:pt>
                <c:pt idx="91315">
                  <c:v>38.9580032953589</c:v>
                </c:pt>
                <c:pt idx="91316">
                  <c:v>38.958134916429202</c:v>
                </c:pt>
                <c:pt idx="91317">
                  <c:v>38.958266537078302</c:v>
                </c:pt>
                <c:pt idx="91318">
                  <c:v>38.958398157306</c:v>
                </c:pt>
                <c:pt idx="91319">
                  <c:v>38.958529777112403</c:v>
                </c:pt>
                <c:pt idx="91320">
                  <c:v>38.958661396497497</c:v>
                </c:pt>
                <c:pt idx="91321">
                  <c:v>38.958793015461303</c:v>
                </c:pt>
                <c:pt idx="91322">
                  <c:v>38.9589246340038</c:v>
                </c:pt>
                <c:pt idx="91323">
                  <c:v>38.959056252125002</c:v>
                </c:pt>
                <c:pt idx="91324">
                  <c:v>38.959187869824902</c:v>
                </c:pt>
                <c:pt idx="91325">
                  <c:v>38.9593194871035</c:v>
                </c:pt>
                <c:pt idx="91326">
                  <c:v>38.959451103960902</c:v>
                </c:pt>
                <c:pt idx="91327">
                  <c:v>38.959582720396902</c:v>
                </c:pt>
                <c:pt idx="91328">
                  <c:v>38.959714336411601</c:v>
                </c:pt>
                <c:pt idx="91329">
                  <c:v>38.959845952005097</c:v>
                </c:pt>
                <c:pt idx="91330">
                  <c:v>38.959977567177198</c:v>
                </c:pt>
                <c:pt idx="91331">
                  <c:v>38.960109181928097</c:v>
                </c:pt>
                <c:pt idx="91332">
                  <c:v>38.960240796257601</c:v>
                </c:pt>
                <c:pt idx="91333">
                  <c:v>38.960372410165903</c:v>
                </c:pt>
                <c:pt idx="91334">
                  <c:v>38.960504023652902</c:v>
                </c:pt>
                <c:pt idx="91335">
                  <c:v>38.960635636718699</c:v>
                </c:pt>
                <c:pt idx="91336">
                  <c:v>38.960767249363101</c:v>
                </c:pt>
                <c:pt idx="91337">
                  <c:v>38.960898861586301</c:v>
                </c:pt>
                <c:pt idx="91338">
                  <c:v>38.961030473388099</c:v>
                </c:pt>
                <c:pt idx="91339">
                  <c:v>38.961162084768702</c:v>
                </c:pt>
                <c:pt idx="91340">
                  <c:v>38.961293695728102</c:v>
                </c:pt>
                <c:pt idx="91341">
                  <c:v>38.961425306266101</c:v>
                </c:pt>
                <c:pt idx="91342">
                  <c:v>38.961556916382897</c:v>
                </c:pt>
                <c:pt idx="91343">
                  <c:v>38.961688526078397</c:v>
                </c:pt>
                <c:pt idx="91344">
                  <c:v>38.961820135352603</c:v>
                </c:pt>
                <c:pt idx="91345">
                  <c:v>38.961951744205599</c:v>
                </c:pt>
                <c:pt idx="91346">
                  <c:v>38.9620833526373</c:v>
                </c:pt>
                <c:pt idx="91347">
                  <c:v>38.9622149606477</c:v>
                </c:pt>
                <c:pt idx="91348">
                  <c:v>38.962346568236903</c:v>
                </c:pt>
                <c:pt idx="91349">
                  <c:v>38.962478175404797</c:v>
                </c:pt>
                <c:pt idx="91350">
                  <c:v>38.962609782151397</c:v>
                </c:pt>
                <c:pt idx="91351">
                  <c:v>38.9627413884768</c:v>
                </c:pt>
                <c:pt idx="91352">
                  <c:v>38.962872994380902</c:v>
                </c:pt>
                <c:pt idx="91353">
                  <c:v>38.963004599863801</c:v>
                </c:pt>
                <c:pt idx="91354">
                  <c:v>38.963136204925398</c:v>
                </c:pt>
                <c:pt idx="91355">
                  <c:v>38.9632678095657</c:v>
                </c:pt>
                <c:pt idx="91356">
                  <c:v>38.963399413784799</c:v>
                </c:pt>
                <c:pt idx="91357">
                  <c:v>38.963531017582703</c:v>
                </c:pt>
                <c:pt idx="91358">
                  <c:v>38.963662620959198</c:v>
                </c:pt>
                <c:pt idx="91359">
                  <c:v>38.963794223914597</c:v>
                </c:pt>
                <c:pt idx="91360">
                  <c:v>38.963925826448701</c:v>
                </c:pt>
                <c:pt idx="91361">
                  <c:v>38.964057428561503</c:v>
                </c:pt>
                <c:pt idx="91362">
                  <c:v>38.964189030253102</c:v>
                </c:pt>
                <c:pt idx="91363">
                  <c:v>38.9643206315234</c:v>
                </c:pt>
                <c:pt idx="91364">
                  <c:v>38.964452232372501</c:v>
                </c:pt>
                <c:pt idx="91365">
                  <c:v>38.9645838328004</c:v>
                </c:pt>
                <c:pt idx="91366">
                  <c:v>38.964715432806997</c:v>
                </c:pt>
                <c:pt idx="91367">
                  <c:v>38.964847032392399</c:v>
                </c:pt>
                <c:pt idx="91368">
                  <c:v>38.964978631556498</c:v>
                </c:pt>
                <c:pt idx="91369">
                  <c:v>38.965110230299402</c:v>
                </c:pt>
                <c:pt idx="91370">
                  <c:v>38.965241828621103</c:v>
                </c:pt>
                <c:pt idx="91371">
                  <c:v>38.965373426521502</c:v>
                </c:pt>
                <c:pt idx="91372">
                  <c:v>38.965505024000699</c:v>
                </c:pt>
                <c:pt idx="91373">
                  <c:v>38.9656366210587</c:v>
                </c:pt>
                <c:pt idx="91374">
                  <c:v>38.965768217695398</c:v>
                </c:pt>
                <c:pt idx="91375">
                  <c:v>38.965899813910902</c:v>
                </c:pt>
                <c:pt idx="91376">
                  <c:v>38.966031409705202</c:v>
                </c:pt>
                <c:pt idx="91377">
                  <c:v>38.9661630050783</c:v>
                </c:pt>
                <c:pt idx="91378">
                  <c:v>38.966294600030103</c:v>
                </c:pt>
                <c:pt idx="91379">
                  <c:v>38.966426194560697</c:v>
                </c:pt>
                <c:pt idx="91380">
                  <c:v>38.966557788670102</c:v>
                </c:pt>
                <c:pt idx="91381">
                  <c:v>38.966689382358197</c:v>
                </c:pt>
                <c:pt idx="91382">
                  <c:v>38.966820975625197</c:v>
                </c:pt>
                <c:pt idx="91383">
                  <c:v>38.966952568470901</c:v>
                </c:pt>
                <c:pt idx="91384">
                  <c:v>38.967084160895403</c:v>
                </c:pt>
                <c:pt idx="91385">
                  <c:v>38.967215752898703</c:v>
                </c:pt>
                <c:pt idx="91386">
                  <c:v>38.9673473444808</c:v>
                </c:pt>
                <c:pt idx="91387">
                  <c:v>38.967478935641601</c:v>
                </c:pt>
                <c:pt idx="91388">
                  <c:v>38.9676105263813</c:v>
                </c:pt>
                <c:pt idx="91389">
                  <c:v>38.967742116699696</c:v>
                </c:pt>
                <c:pt idx="91390">
                  <c:v>38.967873706596897</c:v>
                </c:pt>
                <c:pt idx="91391">
                  <c:v>38.968005296073002</c:v>
                </c:pt>
                <c:pt idx="91392">
                  <c:v>38.968136885127798</c:v>
                </c:pt>
                <c:pt idx="91393">
                  <c:v>38.968268473761398</c:v>
                </c:pt>
                <c:pt idx="91394">
                  <c:v>38.968400061973803</c:v>
                </c:pt>
                <c:pt idx="91395">
                  <c:v>38.968531649764998</c:v>
                </c:pt>
                <c:pt idx="91396">
                  <c:v>38.968663237134997</c:v>
                </c:pt>
                <c:pt idx="91397">
                  <c:v>38.968794824083801</c:v>
                </c:pt>
                <c:pt idx="91398">
                  <c:v>38.968926410611402</c:v>
                </c:pt>
                <c:pt idx="91399">
                  <c:v>38.969057996717801</c:v>
                </c:pt>
                <c:pt idx="91400">
                  <c:v>38.969189582403096</c:v>
                </c:pt>
                <c:pt idx="91401">
                  <c:v>38.969321167667097</c:v>
                </c:pt>
                <c:pt idx="91402">
                  <c:v>38.969452752509902</c:v>
                </c:pt>
                <c:pt idx="91403">
                  <c:v>38.969584336931597</c:v>
                </c:pt>
                <c:pt idx="91404">
                  <c:v>38.969715920932003</c:v>
                </c:pt>
                <c:pt idx="91405">
                  <c:v>38.9698475045113</c:v>
                </c:pt>
                <c:pt idx="91406">
                  <c:v>38.969979087669302</c:v>
                </c:pt>
                <c:pt idx="91407">
                  <c:v>38.9701106704062</c:v>
                </c:pt>
                <c:pt idx="91408">
                  <c:v>38.970242252721903</c:v>
                </c:pt>
                <c:pt idx="91409">
                  <c:v>38.970373834616403</c:v>
                </c:pt>
                <c:pt idx="91410">
                  <c:v>38.9705054160898</c:v>
                </c:pt>
                <c:pt idx="91411">
                  <c:v>38.970636997141902</c:v>
                </c:pt>
                <c:pt idx="91412">
                  <c:v>38.970768577772901</c:v>
                </c:pt>
                <c:pt idx="91413">
                  <c:v>38.970900157982697</c:v>
                </c:pt>
                <c:pt idx="91414">
                  <c:v>38.971031737771298</c:v>
                </c:pt>
                <c:pt idx="91415">
                  <c:v>38.971163317138803</c:v>
                </c:pt>
                <c:pt idx="91416">
                  <c:v>38.971294896084999</c:v>
                </c:pt>
                <c:pt idx="91417">
                  <c:v>38.971426474610098</c:v>
                </c:pt>
                <c:pt idx="91418">
                  <c:v>38.971558052714101</c:v>
                </c:pt>
                <c:pt idx="91419">
                  <c:v>38.971689630396803</c:v>
                </c:pt>
                <c:pt idx="91420">
                  <c:v>38.971821207658401</c:v>
                </c:pt>
                <c:pt idx="91421">
                  <c:v>38.971952784498797</c:v>
                </c:pt>
                <c:pt idx="91422">
                  <c:v>38.972084360918103</c:v>
                </c:pt>
                <c:pt idx="91423">
                  <c:v>38.9722159369162</c:v>
                </c:pt>
                <c:pt idx="91424">
                  <c:v>38.972347512493101</c:v>
                </c:pt>
                <c:pt idx="91425">
                  <c:v>38.9724790876489</c:v>
                </c:pt>
                <c:pt idx="91426">
                  <c:v>38.972610662383502</c:v>
                </c:pt>
                <c:pt idx="91427">
                  <c:v>38.972742236697002</c:v>
                </c:pt>
                <c:pt idx="91428">
                  <c:v>38.972873810589299</c:v>
                </c:pt>
                <c:pt idx="91429">
                  <c:v>38.9730053840604</c:v>
                </c:pt>
                <c:pt idx="91430">
                  <c:v>38.973136957110398</c:v>
                </c:pt>
                <c:pt idx="91431">
                  <c:v>38.973268529739201</c:v>
                </c:pt>
                <c:pt idx="91432">
                  <c:v>38.973400101946901</c:v>
                </c:pt>
                <c:pt idx="91433">
                  <c:v>38.973531673733397</c:v>
                </c:pt>
                <c:pt idx="91434">
                  <c:v>38.973663245098798</c:v>
                </c:pt>
                <c:pt idx="91435">
                  <c:v>38.973794816042997</c:v>
                </c:pt>
                <c:pt idx="91436">
                  <c:v>38.973926386566099</c:v>
                </c:pt>
                <c:pt idx="91437">
                  <c:v>38.974057956667998</c:v>
                </c:pt>
                <c:pt idx="91438">
                  <c:v>38.974189526348802</c:v>
                </c:pt>
                <c:pt idx="91439">
                  <c:v>38.974321095608403</c:v>
                </c:pt>
                <c:pt idx="91440">
                  <c:v>38.974452664447</c:v>
                </c:pt>
                <c:pt idx="91441">
                  <c:v>38.974584232864302</c:v>
                </c:pt>
                <c:pt idx="91442">
                  <c:v>38.974715800860601</c:v>
                </c:pt>
                <c:pt idx="91443">
                  <c:v>38.974847368435597</c:v>
                </c:pt>
                <c:pt idx="91444">
                  <c:v>38.974978935589597</c:v>
                </c:pt>
                <c:pt idx="91445">
                  <c:v>38.975110502322401</c:v>
                </c:pt>
                <c:pt idx="91446">
                  <c:v>38.975242068634103</c:v>
                </c:pt>
                <c:pt idx="91447">
                  <c:v>38.975373634524701</c:v>
                </c:pt>
                <c:pt idx="91448">
                  <c:v>38.975505199994103</c:v>
                </c:pt>
                <c:pt idx="91449">
                  <c:v>38.975636765042402</c:v>
                </c:pt>
                <c:pt idx="91450">
                  <c:v>38.975768329669499</c:v>
                </c:pt>
                <c:pt idx="91451">
                  <c:v>38.975899893875599</c:v>
                </c:pt>
                <c:pt idx="91452">
                  <c:v>38.976031457660497</c:v>
                </c:pt>
                <c:pt idx="91453">
                  <c:v>38.976163021024298</c:v>
                </c:pt>
                <c:pt idx="91454">
                  <c:v>38.976294583966897</c:v>
                </c:pt>
                <c:pt idx="91455">
                  <c:v>38.9764261464885</c:v>
                </c:pt>
                <c:pt idx="91456">
                  <c:v>38.976557708588899</c:v>
                </c:pt>
                <c:pt idx="91457">
                  <c:v>38.976689270268203</c:v>
                </c:pt>
                <c:pt idx="91458">
                  <c:v>38.976820831526403</c:v>
                </c:pt>
                <c:pt idx="91459">
                  <c:v>38.976952392363501</c:v>
                </c:pt>
                <c:pt idx="91460">
                  <c:v>38.977083952779402</c:v>
                </c:pt>
                <c:pt idx="91461">
                  <c:v>38.977215512774301</c:v>
                </c:pt>
                <c:pt idx="91462">
                  <c:v>38.977347072348003</c:v>
                </c:pt>
                <c:pt idx="91463">
                  <c:v>38.977478631500603</c:v>
                </c:pt>
                <c:pt idx="91464">
                  <c:v>38.977610190232198</c:v>
                </c:pt>
                <c:pt idx="91465">
                  <c:v>38.977741748542599</c:v>
                </c:pt>
                <c:pt idx="91466">
                  <c:v>38.977873306431903</c:v>
                </c:pt>
                <c:pt idx="91467">
                  <c:v>38.978004863900097</c:v>
                </c:pt>
                <c:pt idx="91468">
                  <c:v>38.978136420947202</c:v>
                </c:pt>
                <c:pt idx="91469">
                  <c:v>38.978267977573097</c:v>
                </c:pt>
                <c:pt idx="91470">
                  <c:v>38.978399533778003</c:v>
                </c:pt>
                <c:pt idx="91471">
                  <c:v>38.978531089561798</c:v>
                </c:pt>
                <c:pt idx="91472">
                  <c:v>38.978662644924498</c:v>
                </c:pt>
                <c:pt idx="91473">
                  <c:v>38.978794199866101</c:v>
                </c:pt>
                <c:pt idx="91474">
                  <c:v>38.978925754386601</c:v>
                </c:pt>
                <c:pt idx="91475">
                  <c:v>38.979057308485999</c:v>
                </c:pt>
                <c:pt idx="91476">
                  <c:v>38.9791888621643</c:v>
                </c:pt>
                <c:pt idx="91477">
                  <c:v>38.979320415421498</c:v>
                </c:pt>
                <c:pt idx="91478">
                  <c:v>38.979451968257699</c:v>
                </c:pt>
                <c:pt idx="91479">
                  <c:v>38.979583520672698</c:v>
                </c:pt>
                <c:pt idx="91480">
                  <c:v>38.9797150726667</c:v>
                </c:pt>
                <c:pt idx="91481">
                  <c:v>38.979846624239499</c:v>
                </c:pt>
                <c:pt idx="91482">
                  <c:v>38.979978175391302</c:v>
                </c:pt>
                <c:pt idx="91483">
                  <c:v>38.980109726122002</c:v>
                </c:pt>
                <c:pt idx="91484">
                  <c:v>38.980241276431599</c:v>
                </c:pt>
                <c:pt idx="91485">
                  <c:v>38.980372826320199</c:v>
                </c:pt>
                <c:pt idx="91486">
                  <c:v>38.980504375787604</c:v>
                </c:pt>
                <c:pt idx="91487">
                  <c:v>38.980635924833997</c:v>
                </c:pt>
                <c:pt idx="91488">
                  <c:v>38.980767473459302</c:v>
                </c:pt>
                <c:pt idx="91489">
                  <c:v>38.980899021663497</c:v>
                </c:pt>
                <c:pt idx="91490">
                  <c:v>38.981030569446702</c:v>
                </c:pt>
                <c:pt idx="91491">
                  <c:v>38.981162116808697</c:v>
                </c:pt>
                <c:pt idx="91492">
                  <c:v>38.981293663749703</c:v>
                </c:pt>
                <c:pt idx="91493">
                  <c:v>38.981425210269698</c:v>
                </c:pt>
                <c:pt idx="91494">
                  <c:v>38.981556756368597</c:v>
                </c:pt>
                <c:pt idx="91495">
                  <c:v>38.981688302046301</c:v>
                </c:pt>
                <c:pt idx="91496">
                  <c:v>38.9818198473031</c:v>
                </c:pt>
                <c:pt idx="91497">
                  <c:v>38.981951392138797</c:v>
                </c:pt>
                <c:pt idx="91498">
                  <c:v>38.982082936553397</c:v>
                </c:pt>
                <c:pt idx="91499">
                  <c:v>38.982214480546901</c:v>
                </c:pt>
                <c:pt idx="91500">
                  <c:v>38.982346024119401</c:v>
                </c:pt>
                <c:pt idx="91501">
                  <c:v>38.982477567270799</c:v>
                </c:pt>
                <c:pt idx="91502">
                  <c:v>38.982609110001199</c:v>
                </c:pt>
                <c:pt idx="91503">
                  <c:v>38.982740652310497</c:v>
                </c:pt>
                <c:pt idx="91504">
                  <c:v>38.982872194198698</c:v>
                </c:pt>
                <c:pt idx="91505">
                  <c:v>38.983003735665903</c:v>
                </c:pt>
                <c:pt idx="91506">
                  <c:v>38.983135276712098</c:v>
                </c:pt>
                <c:pt idx="91507">
                  <c:v>38.983266817337203</c:v>
                </c:pt>
                <c:pt idx="91508">
                  <c:v>38.983398357541198</c:v>
                </c:pt>
                <c:pt idx="91509">
                  <c:v>38.983529897324203</c:v>
                </c:pt>
                <c:pt idx="91510">
                  <c:v>38.983661436686198</c:v>
                </c:pt>
                <c:pt idx="91511">
                  <c:v>38.983792975627097</c:v>
                </c:pt>
                <c:pt idx="91512">
                  <c:v>38.983924514146999</c:v>
                </c:pt>
                <c:pt idx="91513">
                  <c:v>38.984056052245798</c:v>
                </c:pt>
                <c:pt idx="91514">
                  <c:v>38.9841875899236</c:v>
                </c:pt>
                <c:pt idx="91515">
                  <c:v>38.984319127180299</c:v>
                </c:pt>
                <c:pt idx="91516">
                  <c:v>38.984450664016002</c:v>
                </c:pt>
                <c:pt idx="91517">
                  <c:v>38.984582200430602</c:v>
                </c:pt>
                <c:pt idx="91518">
                  <c:v>38.984713736424297</c:v>
                </c:pt>
                <c:pt idx="91519">
                  <c:v>38.984845271996903</c:v>
                </c:pt>
                <c:pt idx="91520">
                  <c:v>38.984976807148399</c:v>
                </c:pt>
                <c:pt idx="91521">
                  <c:v>38.985108341878899</c:v>
                </c:pt>
                <c:pt idx="91522">
                  <c:v>38.985239876188402</c:v>
                </c:pt>
                <c:pt idx="91523">
                  <c:v>38.985371410076901</c:v>
                </c:pt>
                <c:pt idx="91524">
                  <c:v>38.985502943544297</c:v>
                </c:pt>
                <c:pt idx="91525">
                  <c:v>38.985634476590697</c:v>
                </c:pt>
                <c:pt idx="91526">
                  <c:v>38.9857660092161</c:v>
                </c:pt>
                <c:pt idx="91527">
                  <c:v>38.985897541420499</c:v>
                </c:pt>
                <c:pt idx="91528">
                  <c:v>38.986029073203802</c:v>
                </c:pt>
                <c:pt idx="91529">
                  <c:v>38.986160604566102</c:v>
                </c:pt>
                <c:pt idx="91530">
                  <c:v>38.986292135507398</c:v>
                </c:pt>
                <c:pt idx="91531">
                  <c:v>38.986423666027697</c:v>
                </c:pt>
                <c:pt idx="91532">
                  <c:v>38.986555196126901</c:v>
                </c:pt>
                <c:pt idx="91533">
                  <c:v>38.9866867258052</c:v>
                </c:pt>
                <c:pt idx="91534">
                  <c:v>38.986818255062403</c:v>
                </c:pt>
                <c:pt idx="91535">
                  <c:v>38.986949783898602</c:v>
                </c:pt>
                <c:pt idx="91536">
                  <c:v>38.987081312313798</c:v>
                </c:pt>
                <c:pt idx="91537">
                  <c:v>38.987212840307997</c:v>
                </c:pt>
                <c:pt idx="91538">
                  <c:v>38.9873443678812</c:v>
                </c:pt>
                <c:pt idx="91539">
                  <c:v>38.987475895033398</c:v>
                </c:pt>
                <c:pt idx="91540">
                  <c:v>38.987607421764501</c:v>
                </c:pt>
                <c:pt idx="91541">
                  <c:v>38.9877389480747</c:v>
                </c:pt>
                <c:pt idx="91542">
                  <c:v>38.987870473963802</c:v>
                </c:pt>
                <c:pt idx="91543">
                  <c:v>38.988001999432001</c:v>
                </c:pt>
                <c:pt idx="91544">
                  <c:v>38.988133524479103</c:v>
                </c:pt>
                <c:pt idx="91545">
                  <c:v>38.988265049105301</c:v>
                </c:pt>
                <c:pt idx="91546">
                  <c:v>38.988396573310403</c:v>
                </c:pt>
                <c:pt idx="91547">
                  <c:v>38.988528097094601</c:v>
                </c:pt>
                <c:pt idx="91548">
                  <c:v>38.988659620457803</c:v>
                </c:pt>
                <c:pt idx="91549">
                  <c:v>38.988791143399901</c:v>
                </c:pt>
                <c:pt idx="91550">
                  <c:v>38.988922665921102</c:v>
                </c:pt>
                <c:pt idx="91551">
                  <c:v>38.989054188021299</c:v>
                </c:pt>
                <c:pt idx="91552">
                  <c:v>38.9891857097005</c:v>
                </c:pt>
                <c:pt idx="91553">
                  <c:v>38.989317230958697</c:v>
                </c:pt>
                <c:pt idx="91554">
                  <c:v>38.989448751795898</c:v>
                </c:pt>
                <c:pt idx="91555">
                  <c:v>38.989580272212102</c:v>
                </c:pt>
                <c:pt idx="91556">
                  <c:v>38.989711792207302</c:v>
                </c:pt>
                <c:pt idx="91557">
                  <c:v>38.989843311781598</c:v>
                </c:pt>
                <c:pt idx="91558">
                  <c:v>38.989974830934898</c:v>
                </c:pt>
                <c:pt idx="91559">
                  <c:v>38.990106349667201</c:v>
                </c:pt>
                <c:pt idx="91560">
                  <c:v>38.9902378679785</c:v>
                </c:pt>
                <c:pt idx="91561">
                  <c:v>38.990369385868803</c:v>
                </c:pt>
                <c:pt idx="91562">
                  <c:v>38.990500903338202</c:v>
                </c:pt>
                <c:pt idx="91563">
                  <c:v>38.990632420386603</c:v>
                </c:pt>
                <c:pt idx="91564">
                  <c:v>38.990763937014002</c:v>
                </c:pt>
                <c:pt idx="91565">
                  <c:v>38.990895453220404</c:v>
                </c:pt>
                <c:pt idx="91566">
                  <c:v>38.991026969005901</c:v>
                </c:pt>
                <c:pt idx="91567">
                  <c:v>38.991158484370402</c:v>
                </c:pt>
                <c:pt idx="91568">
                  <c:v>38.991289999313899</c:v>
                </c:pt>
                <c:pt idx="91569">
                  <c:v>38.991421513836499</c:v>
                </c:pt>
                <c:pt idx="91570">
                  <c:v>38.991553027937996</c:v>
                </c:pt>
                <c:pt idx="91571">
                  <c:v>38.991684541618703</c:v>
                </c:pt>
                <c:pt idx="91572">
                  <c:v>38.991816054878299</c:v>
                </c:pt>
                <c:pt idx="91573">
                  <c:v>38.991947567716998</c:v>
                </c:pt>
                <c:pt idx="91574">
                  <c:v>38.992079080134801</c:v>
                </c:pt>
                <c:pt idx="91575">
                  <c:v>38.992210592131599</c:v>
                </c:pt>
                <c:pt idx="91576">
                  <c:v>38.992342103707401</c:v>
                </c:pt>
                <c:pt idx="91577">
                  <c:v>38.992473614862199</c:v>
                </c:pt>
                <c:pt idx="91578">
                  <c:v>38.9926051255961</c:v>
                </c:pt>
                <c:pt idx="91579">
                  <c:v>38.992736635909097</c:v>
                </c:pt>
                <c:pt idx="91580">
                  <c:v>38.992868145801097</c:v>
                </c:pt>
                <c:pt idx="91581">
                  <c:v>38.9929996552722</c:v>
                </c:pt>
                <c:pt idx="91582">
                  <c:v>38.9931311643223</c:v>
                </c:pt>
                <c:pt idx="91583">
                  <c:v>38.993262672951403</c:v>
                </c:pt>
                <c:pt idx="91584">
                  <c:v>38.993394181159601</c:v>
                </c:pt>
                <c:pt idx="91585">
                  <c:v>38.993525688946903</c:v>
                </c:pt>
                <c:pt idx="91586">
                  <c:v>38.993657196313201</c:v>
                </c:pt>
                <c:pt idx="91587">
                  <c:v>38.993788703258502</c:v>
                </c:pt>
                <c:pt idx="91588">
                  <c:v>38.993920209782999</c:v>
                </c:pt>
                <c:pt idx="91589">
                  <c:v>38.994051715886499</c:v>
                </c:pt>
                <c:pt idx="91590">
                  <c:v>38.994183221569003</c:v>
                </c:pt>
                <c:pt idx="91591">
                  <c:v>38.994314726830602</c:v>
                </c:pt>
                <c:pt idx="91592">
                  <c:v>38.994446231671297</c:v>
                </c:pt>
                <c:pt idx="91593">
                  <c:v>38.994577736091003</c:v>
                </c:pt>
                <c:pt idx="91594">
                  <c:v>38.994709240089897</c:v>
                </c:pt>
                <c:pt idx="91595">
                  <c:v>38.994840743667702</c:v>
                </c:pt>
                <c:pt idx="91596">
                  <c:v>38.994972246824702</c:v>
                </c:pt>
                <c:pt idx="91597">
                  <c:v>38.995103749560698</c:v>
                </c:pt>
                <c:pt idx="91598">
                  <c:v>38.995235251875798</c:v>
                </c:pt>
                <c:pt idx="91599">
                  <c:v>38.9953667537699</c:v>
                </c:pt>
                <c:pt idx="91600">
                  <c:v>38.995498255243099</c:v>
                </c:pt>
                <c:pt idx="91601">
                  <c:v>38.995629756295401</c:v>
                </c:pt>
                <c:pt idx="91602">
                  <c:v>38.995761256926798</c:v>
                </c:pt>
                <c:pt idx="91603">
                  <c:v>38.995892757137298</c:v>
                </c:pt>
                <c:pt idx="91604">
                  <c:v>38.996024256926802</c:v>
                </c:pt>
                <c:pt idx="91605">
                  <c:v>38.996155756295401</c:v>
                </c:pt>
                <c:pt idx="91606">
                  <c:v>38.996287255243097</c:v>
                </c:pt>
                <c:pt idx="91607">
                  <c:v>38.996418753769902</c:v>
                </c:pt>
                <c:pt idx="91608">
                  <c:v>38.996550251875803</c:v>
                </c:pt>
                <c:pt idx="91609">
                  <c:v>38.9966817495608</c:v>
                </c:pt>
                <c:pt idx="91610">
                  <c:v>38.9968132468248</c:v>
                </c:pt>
                <c:pt idx="91611">
                  <c:v>38.996944743667903</c:v>
                </c:pt>
                <c:pt idx="91612">
                  <c:v>38.997076240090202</c:v>
                </c:pt>
                <c:pt idx="91613">
                  <c:v>38.997207736091497</c:v>
                </c:pt>
                <c:pt idx="91614">
                  <c:v>38.997339231671901</c:v>
                </c:pt>
                <c:pt idx="91615">
                  <c:v>38.997470726831402</c:v>
                </c:pt>
                <c:pt idx="91616">
                  <c:v>38.997602221569998</c:v>
                </c:pt>
                <c:pt idx="91617">
                  <c:v>38.997733715887698</c:v>
                </c:pt>
                <c:pt idx="91618">
                  <c:v>38.9978652097845</c:v>
                </c:pt>
                <c:pt idx="91619">
                  <c:v>38.997996703260398</c:v>
                </c:pt>
                <c:pt idx="91620">
                  <c:v>38.998128196315399</c:v>
                </c:pt>
                <c:pt idx="91621">
                  <c:v>38.998259688949503</c:v>
                </c:pt>
                <c:pt idx="91622">
                  <c:v>38.998391181162702</c:v>
                </c:pt>
                <c:pt idx="91623">
                  <c:v>38.998522672954998</c:v>
                </c:pt>
                <c:pt idx="91624">
                  <c:v>38.998654164326403</c:v>
                </c:pt>
                <c:pt idx="91625">
                  <c:v>38.998785655276897</c:v>
                </c:pt>
                <c:pt idx="91626">
                  <c:v>38.998917145806502</c:v>
                </c:pt>
                <c:pt idx="91627">
                  <c:v>38.999048635915301</c:v>
                </c:pt>
                <c:pt idx="91628">
                  <c:v>38.999180125603097</c:v>
                </c:pt>
                <c:pt idx="91629">
                  <c:v>38.999311614870102</c:v>
                </c:pt>
                <c:pt idx="91630">
                  <c:v>38.999443103716203</c:v>
                </c:pt>
                <c:pt idx="91631">
                  <c:v>38.9995745921414</c:v>
                </c:pt>
                <c:pt idx="91632">
                  <c:v>38.9997060801457</c:v>
                </c:pt>
                <c:pt idx="91633">
                  <c:v>38.999837567729102</c:v>
                </c:pt>
                <c:pt idx="91634">
                  <c:v>38.9999690548917</c:v>
                </c:pt>
                <c:pt idx="91635">
                  <c:v>39.000100541633401</c:v>
                </c:pt>
                <c:pt idx="91636">
                  <c:v>39.000232027954198</c:v>
                </c:pt>
                <c:pt idx="91637">
                  <c:v>39.000363513854097</c:v>
                </c:pt>
                <c:pt idx="91638">
                  <c:v>39.0004949993331</c:v>
                </c:pt>
                <c:pt idx="91639">
                  <c:v>39.000626484391297</c:v>
                </c:pt>
                <c:pt idx="91640">
                  <c:v>39.000757969028598</c:v>
                </c:pt>
                <c:pt idx="91641">
                  <c:v>39.000889453245001</c:v>
                </c:pt>
                <c:pt idx="91642">
                  <c:v>39.0010209370406</c:v>
                </c:pt>
                <c:pt idx="91643">
                  <c:v>39.001152420415302</c:v>
                </c:pt>
                <c:pt idx="91644">
                  <c:v>39.001283903369099</c:v>
                </c:pt>
                <c:pt idx="91645">
                  <c:v>39.001415385902099</c:v>
                </c:pt>
                <c:pt idx="91646">
                  <c:v>39.001546868014202</c:v>
                </c:pt>
                <c:pt idx="91647">
                  <c:v>39.001678349705401</c:v>
                </c:pt>
                <c:pt idx="91648">
                  <c:v>39.001809830975802</c:v>
                </c:pt>
                <c:pt idx="91649">
                  <c:v>39.001941311825298</c:v>
                </c:pt>
                <c:pt idx="91650">
                  <c:v>39.002072792253898</c:v>
                </c:pt>
                <c:pt idx="91651">
                  <c:v>39.0022042722617</c:v>
                </c:pt>
                <c:pt idx="91652">
                  <c:v>39.002335751848697</c:v>
                </c:pt>
                <c:pt idx="91653">
                  <c:v>39.002467231014798</c:v>
                </c:pt>
                <c:pt idx="91654">
                  <c:v>39.002598709760001</c:v>
                </c:pt>
                <c:pt idx="91655">
                  <c:v>39.002730188084399</c:v>
                </c:pt>
                <c:pt idx="91656">
                  <c:v>39.002861665987901</c:v>
                </c:pt>
                <c:pt idx="91657">
                  <c:v>39.002993143470597</c:v>
                </c:pt>
                <c:pt idx="91658">
                  <c:v>39.003124620532397</c:v>
                </c:pt>
                <c:pt idx="91659">
                  <c:v>39.003256097173399</c:v>
                </c:pt>
                <c:pt idx="91660">
                  <c:v>39.003387573393603</c:v>
                </c:pt>
                <c:pt idx="91661">
                  <c:v>39.003519049192903</c:v>
                </c:pt>
                <c:pt idx="91662">
                  <c:v>39.003650524571299</c:v>
                </c:pt>
                <c:pt idx="91663">
                  <c:v>39.003781999528897</c:v>
                </c:pt>
                <c:pt idx="91664">
                  <c:v>39.003913474065698</c:v>
                </c:pt>
                <c:pt idx="91665">
                  <c:v>39.004044948181701</c:v>
                </c:pt>
                <c:pt idx="91666">
                  <c:v>39.004176421876799</c:v>
                </c:pt>
                <c:pt idx="91667">
                  <c:v>39.004307895151001</c:v>
                </c:pt>
                <c:pt idx="91668">
                  <c:v>39.004439368004498</c:v>
                </c:pt>
                <c:pt idx="91669">
                  <c:v>39.004570840437097</c:v>
                </c:pt>
                <c:pt idx="91670">
                  <c:v>39.004702312448799</c:v>
                </c:pt>
                <c:pt idx="91671">
                  <c:v>39.004833784039803</c:v>
                </c:pt>
                <c:pt idx="91672">
                  <c:v>39.004965255209903</c:v>
                </c:pt>
                <c:pt idx="91673">
                  <c:v>39.005096725959099</c:v>
                </c:pt>
                <c:pt idx="91674">
                  <c:v>39.005228196287597</c:v>
                </c:pt>
                <c:pt idx="91675">
                  <c:v>39.005359666195197</c:v>
                </c:pt>
                <c:pt idx="91676">
                  <c:v>39.005491135682</c:v>
                </c:pt>
                <c:pt idx="91677">
                  <c:v>39.005622604747998</c:v>
                </c:pt>
                <c:pt idx="91678">
                  <c:v>39.005754073393199</c:v>
                </c:pt>
                <c:pt idx="91679">
                  <c:v>39.005885541617502</c:v>
                </c:pt>
                <c:pt idx="91680">
                  <c:v>39.0060170094211</c:v>
                </c:pt>
                <c:pt idx="91681">
                  <c:v>39.006148476803801</c:v>
                </c:pt>
                <c:pt idx="91682">
                  <c:v>39.006279943765698</c:v>
                </c:pt>
                <c:pt idx="91683">
                  <c:v>39.006411410306697</c:v>
                </c:pt>
                <c:pt idx="91684">
                  <c:v>39.006542876426998</c:v>
                </c:pt>
                <c:pt idx="91685">
                  <c:v>39.006674342126502</c:v>
                </c:pt>
                <c:pt idx="91686">
                  <c:v>39.006805807405101</c:v>
                </c:pt>
                <c:pt idx="91687">
                  <c:v>39.006937272263002</c:v>
                </c:pt>
                <c:pt idx="91688">
                  <c:v>39.007068736699999</c:v>
                </c:pt>
                <c:pt idx="91689">
                  <c:v>39.007200200716198</c:v>
                </c:pt>
                <c:pt idx="91690">
                  <c:v>39.0073316643116</c:v>
                </c:pt>
                <c:pt idx="91691">
                  <c:v>39.007463127486297</c:v>
                </c:pt>
                <c:pt idx="91692">
                  <c:v>39.007594590240103</c:v>
                </c:pt>
                <c:pt idx="91693">
                  <c:v>39.007726052573098</c:v>
                </c:pt>
                <c:pt idx="91694">
                  <c:v>39.007857514485302</c:v>
                </c:pt>
                <c:pt idx="91695">
                  <c:v>39.007988975976701</c:v>
                </c:pt>
                <c:pt idx="91696">
                  <c:v>39.008120437047303</c:v>
                </c:pt>
                <c:pt idx="91697">
                  <c:v>39.0082518976972</c:v>
                </c:pt>
                <c:pt idx="91698">
                  <c:v>39.008383357926199</c:v>
                </c:pt>
                <c:pt idx="91699">
                  <c:v>39.008514817734401</c:v>
                </c:pt>
                <c:pt idx="91700">
                  <c:v>39.008646277121898</c:v>
                </c:pt>
                <c:pt idx="91701">
                  <c:v>39.008777736088497</c:v>
                </c:pt>
                <c:pt idx="91702">
                  <c:v>39.008909194634398</c:v>
                </c:pt>
                <c:pt idx="91703">
                  <c:v>39.009040652759502</c:v>
                </c:pt>
                <c:pt idx="91704">
                  <c:v>39.009172110463801</c:v>
                </c:pt>
                <c:pt idx="91705">
                  <c:v>39.009303567747303</c:v>
                </c:pt>
                <c:pt idx="91706">
                  <c:v>39.009435024609999</c:v>
                </c:pt>
                <c:pt idx="91707">
                  <c:v>39.009566481051998</c:v>
                </c:pt>
                <c:pt idx="91708">
                  <c:v>39.009697937073099</c:v>
                </c:pt>
                <c:pt idx="91709">
                  <c:v>39.009829392673502</c:v>
                </c:pt>
                <c:pt idx="91710">
                  <c:v>39.009960847853101</c:v>
                </c:pt>
                <c:pt idx="91711">
                  <c:v>39.010092302612001</c:v>
                </c:pt>
                <c:pt idx="91712">
                  <c:v>39.010223756949998</c:v>
                </c:pt>
                <c:pt idx="91713">
                  <c:v>39.010355210867303</c:v>
                </c:pt>
                <c:pt idx="91714">
                  <c:v>39.010486664363803</c:v>
                </c:pt>
                <c:pt idx="91715">
                  <c:v>39.010618117439599</c:v>
                </c:pt>
                <c:pt idx="91716">
                  <c:v>39.010749570094497</c:v>
                </c:pt>
                <c:pt idx="91717">
                  <c:v>39.010881022328803</c:v>
                </c:pt>
                <c:pt idx="91718">
                  <c:v>39.011012474142198</c:v>
                </c:pt>
                <c:pt idx="91719">
                  <c:v>39.011143925534903</c:v>
                </c:pt>
                <c:pt idx="91720">
                  <c:v>39.011275376506802</c:v>
                </c:pt>
                <c:pt idx="91721">
                  <c:v>39.011406827057897</c:v>
                </c:pt>
                <c:pt idx="91722">
                  <c:v>39.011538277188301</c:v>
                </c:pt>
                <c:pt idx="91723">
                  <c:v>39.0116697268979</c:v>
                </c:pt>
                <c:pt idx="91724">
                  <c:v>39.0118011761868</c:v>
                </c:pt>
                <c:pt idx="91725">
                  <c:v>39.011932625054897</c:v>
                </c:pt>
                <c:pt idx="91726">
                  <c:v>39.012064073502202</c:v>
                </c:pt>
                <c:pt idx="91727">
                  <c:v>39.012195521528803</c:v>
                </c:pt>
                <c:pt idx="91728">
                  <c:v>39.012326969134698</c:v>
                </c:pt>
                <c:pt idx="91729">
                  <c:v>39.012458416319802</c:v>
                </c:pt>
                <c:pt idx="91730">
                  <c:v>39.012589863084102</c:v>
                </c:pt>
                <c:pt idx="91731">
                  <c:v>39.012721309427697</c:v>
                </c:pt>
                <c:pt idx="91732">
                  <c:v>39.0128527553506</c:v>
                </c:pt>
                <c:pt idx="91733">
                  <c:v>39.012984200852699</c:v>
                </c:pt>
                <c:pt idx="91734">
                  <c:v>39.013115645934</c:v>
                </c:pt>
                <c:pt idx="91735">
                  <c:v>39.013247090594597</c:v>
                </c:pt>
                <c:pt idx="91736">
                  <c:v>39.013378534834501</c:v>
                </c:pt>
                <c:pt idx="91737">
                  <c:v>39.013509978653602</c:v>
                </c:pt>
                <c:pt idx="91738">
                  <c:v>39.013641422051997</c:v>
                </c:pt>
                <c:pt idx="91739">
                  <c:v>39.013772865029601</c:v>
                </c:pt>
                <c:pt idx="91740">
                  <c:v>39.0139043075865</c:v>
                </c:pt>
                <c:pt idx="91741">
                  <c:v>39.014035749722701</c:v>
                </c:pt>
                <c:pt idx="91742">
                  <c:v>39.014167191438098</c:v>
                </c:pt>
                <c:pt idx="91743">
                  <c:v>39.014298632732803</c:v>
                </c:pt>
                <c:pt idx="91744">
                  <c:v>39.014430073606803</c:v>
                </c:pt>
                <c:pt idx="91745">
                  <c:v>39.014561514060098</c:v>
                </c:pt>
                <c:pt idx="91746">
                  <c:v>39.014692954092602</c:v>
                </c:pt>
                <c:pt idx="91747">
                  <c:v>39.014824393704302</c:v>
                </c:pt>
                <c:pt idx="91748">
                  <c:v>39.014955832895403</c:v>
                </c:pt>
                <c:pt idx="91749">
                  <c:v>39.015087271665699</c:v>
                </c:pt>
                <c:pt idx="91750">
                  <c:v>39.015218710015397</c:v>
                </c:pt>
                <c:pt idx="91751">
                  <c:v>39.015350147944197</c:v>
                </c:pt>
                <c:pt idx="91752">
                  <c:v>39.015481585452399</c:v>
                </c:pt>
                <c:pt idx="91753">
                  <c:v>39.015613022539803</c:v>
                </c:pt>
                <c:pt idx="91754">
                  <c:v>39.015744459206601</c:v>
                </c:pt>
                <c:pt idx="91755">
                  <c:v>39.015875895452602</c:v>
                </c:pt>
                <c:pt idx="91756">
                  <c:v>39.016007331277898</c:v>
                </c:pt>
                <c:pt idx="91757">
                  <c:v>39.016138766682502</c:v>
                </c:pt>
                <c:pt idx="91758">
                  <c:v>39.016270201666302</c:v>
                </c:pt>
                <c:pt idx="91759">
                  <c:v>39.016401636229503</c:v>
                </c:pt>
                <c:pt idx="91760">
                  <c:v>39.016533070371899</c:v>
                </c:pt>
                <c:pt idx="91761">
                  <c:v>39.016664504093697</c:v>
                </c:pt>
                <c:pt idx="91762">
                  <c:v>39.016795937394697</c:v>
                </c:pt>
                <c:pt idx="91763">
                  <c:v>39.016927370274999</c:v>
                </c:pt>
                <c:pt idx="91764">
                  <c:v>39.017058802734603</c:v>
                </c:pt>
                <c:pt idx="91765">
                  <c:v>39.017190234773501</c:v>
                </c:pt>
                <c:pt idx="91766">
                  <c:v>39.017321666391801</c:v>
                </c:pt>
                <c:pt idx="91767">
                  <c:v>39.017453097589303</c:v>
                </c:pt>
                <c:pt idx="91768">
                  <c:v>39.0175845283661</c:v>
                </c:pt>
                <c:pt idx="91769">
                  <c:v>39.017715958722199</c:v>
                </c:pt>
                <c:pt idx="91770">
                  <c:v>39.0178473886576</c:v>
                </c:pt>
                <c:pt idx="91771">
                  <c:v>39.017978818172303</c:v>
                </c:pt>
                <c:pt idx="91772">
                  <c:v>39.0181102472663</c:v>
                </c:pt>
                <c:pt idx="91773">
                  <c:v>39.018241675939699</c:v>
                </c:pt>
                <c:pt idx="91774">
                  <c:v>39.0183731041923</c:v>
                </c:pt>
                <c:pt idx="91775">
                  <c:v>39.018504532024302</c:v>
                </c:pt>
                <c:pt idx="91776">
                  <c:v>39.0186359594355</c:v>
                </c:pt>
                <c:pt idx="91777">
                  <c:v>39.018767386426099</c:v>
                </c:pt>
                <c:pt idx="91778">
                  <c:v>39.018898812995999</c:v>
                </c:pt>
                <c:pt idx="91779">
                  <c:v>39.019030239145202</c:v>
                </c:pt>
                <c:pt idx="91780">
                  <c:v>39.0191616648737</c:v>
                </c:pt>
                <c:pt idx="91781">
                  <c:v>39.019293090181598</c:v>
                </c:pt>
                <c:pt idx="91782">
                  <c:v>39.0194245150687</c:v>
                </c:pt>
                <c:pt idx="91783">
                  <c:v>39.019555939535202</c:v>
                </c:pt>
                <c:pt idx="91784">
                  <c:v>39.019687363580999</c:v>
                </c:pt>
                <c:pt idx="91785">
                  <c:v>39.019818787206098</c:v>
                </c:pt>
                <c:pt idx="91786">
                  <c:v>39.019950210410599</c:v>
                </c:pt>
                <c:pt idx="91787">
                  <c:v>39.020081633194401</c:v>
                </c:pt>
                <c:pt idx="91788">
                  <c:v>39.020213055557498</c:v>
                </c:pt>
                <c:pt idx="91789">
                  <c:v>39.020344477499897</c:v>
                </c:pt>
                <c:pt idx="91790">
                  <c:v>39.020475899021697</c:v>
                </c:pt>
                <c:pt idx="91791">
                  <c:v>39.0206073201227</c:v>
                </c:pt>
                <c:pt idx="91792">
                  <c:v>39.020738740803203</c:v>
                </c:pt>
                <c:pt idx="91793">
                  <c:v>39.020870161062902</c:v>
                </c:pt>
                <c:pt idx="91794">
                  <c:v>39.021001580902002</c:v>
                </c:pt>
                <c:pt idx="91795">
                  <c:v>39.021133000320503</c:v>
                </c:pt>
                <c:pt idx="91796">
                  <c:v>39.0212644193182</c:v>
                </c:pt>
                <c:pt idx="91797">
                  <c:v>39.021395837895298</c:v>
                </c:pt>
                <c:pt idx="91798">
                  <c:v>39.021527256051797</c:v>
                </c:pt>
                <c:pt idx="91799">
                  <c:v>39.021658673787599</c:v>
                </c:pt>
                <c:pt idx="91800">
                  <c:v>39.021790091102702</c:v>
                </c:pt>
                <c:pt idx="91801">
                  <c:v>39.021921507997199</c:v>
                </c:pt>
                <c:pt idx="91802">
                  <c:v>39.022052924470998</c:v>
                </c:pt>
                <c:pt idx="91803">
                  <c:v>39.022184340524198</c:v>
                </c:pt>
                <c:pt idx="91804">
                  <c:v>39.022315756156701</c:v>
                </c:pt>
                <c:pt idx="91805">
                  <c:v>39.022447171368597</c:v>
                </c:pt>
                <c:pt idx="91806">
                  <c:v>39.022578586159803</c:v>
                </c:pt>
                <c:pt idx="91807">
                  <c:v>39.022710000530402</c:v>
                </c:pt>
                <c:pt idx="91808">
                  <c:v>39.022841414480297</c:v>
                </c:pt>
                <c:pt idx="91809">
                  <c:v>39.0229728280096</c:v>
                </c:pt>
                <c:pt idx="91810">
                  <c:v>39.023104241118297</c:v>
                </c:pt>
                <c:pt idx="91811">
                  <c:v>39.023235653806303</c:v>
                </c:pt>
                <c:pt idx="91812">
                  <c:v>39.023367066073597</c:v>
                </c:pt>
                <c:pt idx="91813">
                  <c:v>39.023498477920398</c:v>
                </c:pt>
                <c:pt idx="91814">
                  <c:v>39.023629889346402</c:v>
                </c:pt>
                <c:pt idx="91815">
                  <c:v>39.0237613003519</c:v>
                </c:pt>
                <c:pt idx="91816">
                  <c:v>39.0238927109367</c:v>
                </c:pt>
                <c:pt idx="91817">
                  <c:v>39.024024121100901</c:v>
                </c:pt>
                <c:pt idx="91818">
                  <c:v>39.024155530844403</c:v>
                </c:pt>
                <c:pt idx="91819">
                  <c:v>39.0242869401674</c:v>
                </c:pt>
                <c:pt idx="91820">
                  <c:v>39.024418349069698</c:v>
                </c:pt>
                <c:pt idx="91821">
                  <c:v>39.024549757551299</c:v>
                </c:pt>
                <c:pt idx="91822">
                  <c:v>39.0246811656124</c:v>
                </c:pt>
                <c:pt idx="91823">
                  <c:v>39.024812573252802</c:v>
                </c:pt>
                <c:pt idx="91824">
                  <c:v>39.024943980472599</c:v>
                </c:pt>
                <c:pt idx="91825">
                  <c:v>39.025075387271698</c:v>
                </c:pt>
                <c:pt idx="91826">
                  <c:v>39.025206793650298</c:v>
                </c:pt>
                <c:pt idx="91827">
                  <c:v>39.0253381996082</c:v>
                </c:pt>
                <c:pt idx="91828">
                  <c:v>39.025469605145503</c:v>
                </c:pt>
                <c:pt idx="91829">
                  <c:v>39.0256010102622</c:v>
                </c:pt>
                <c:pt idx="91830">
                  <c:v>39.025732414958199</c:v>
                </c:pt>
                <c:pt idx="91831">
                  <c:v>39.025863819233699</c:v>
                </c:pt>
                <c:pt idx="91832">
                  <c:v>39.025995223088501</c:v>
                </c:pt>
                <c:pt idx="91833">
                  <c:v>39.026126626522696</c:v>
                </c:pt>
                <c:pt idx="91834">
                  <c:v>39.0262580295364</c:v>
                </c:pt>
                <c:pt idx="91835">
                  <c:v>39.026389432129399</c:v>
                </c:pt>
                <c:pt idx="91836">
                  <c:v>39.026520834301799</c:v>
                </c:pt>
                <c:pt idx="91837">
                  <c:v>39.0266522360536</c:v>
                </c:pt>
                <c:pt idx="91838">
                  <c:v>39.026783637384803</c:v>
                </c:pt>
                <c:pt idx="91839">
                  <c:v>39.0269150382953</c:v>
                </c:pt>
                <c:pt idx="91840">
                  <c:v>39.027046438785298</c:v>
                </c:pt>
                <c:pt idx="91841">
                  <c:v>39.027177838854698</c:v>
                </c:pt>
                <c:pt idx="91842">
                  <c:v>39.027309238503499</c:v>
                </c:pt>
                <c:pt idx="91843">
                  <c:v>39.027440637731701</c:v>
                </c:pt>
                <c:pt idx="91844">
                  <c:v>39.027572036539297</c:v>
                </c:pt>
                <c:pt idx="91845">
                  <c:v>39.027703434926202</c:v>
                </c:pt>
                <c:pt idx="91846">
                  <c:v>39.027834832892601</c:v>
                </c:pt>
                <c:pt idx="91847">
                  <c:v>39.027966230438402</c:v>
                </c:pt>
                <c:pt idx="91848">
                  <c:v>39.028097627563596</c:v>
                </c:pt>
                <c:pt idx="91849">
                  <c:v>39.028229024268299</c:v>
                </c:pt>
                <c:pt idx="91850">
                  <c:v>39.028360420552303</c:v>
                </c:pt>
                <c:pt idx="91851">
                  <c:v>39.028491816415702</c:v>
                </c:pt>
                <c:pt idx="91852">
                  <c:v>39.028623211858601</c:v>
                </c:pt>
                <c:pt idx="91853">
                  <c:v>39.028754606880902</c:v>
                </c:pt>
                <c:pt idx="91854">
                  <c:v>39.028886001482498</c:v>
                </c:pt>
                <c:pt idx="91855">
                  <c:v>39.029017395663601</c:v>
                </c:pt>
                <c:pt idx="91856">
                  <c:v>39.029148789424198</c:v>
                </c:pt>
                <c:pt idx="91857">
                  <c:v>39.029280182764097</c:v>
                </c:pt>
                <c:pt idx="91858">
                  <c:v>39.029411575683497</c:v>
                </c:pt>
                <c:pt idx="91859">
                  <c:v>39.029542968182298</c:v>
                </c:pt>
                <c:pt idx="91860">
                  <c:v>39.029674360260501</c:v>
                </c:pt>
                <c:pt idx="91861">
                  <c:v>39.029805751918097</c:v>
                </c:pt>
                <c:pt idx="91862">
                  <c:v>39.029937143155202</c:v>
                </c:pt>
                <c:pt idx="91863">
                  <c:v>39.030068533971701</c:v>
                </c:pt>
                <c:pt idx="91864">
                  <c:v>39.030199924367601</c:v>
                </c:pt>
                <c:pt idx="91865">
                  <c:v>39.030331314343002</c:v>
                </c:pt>
                <c:pt idx="91866">
                  <c:v>39.030462703897697</c:v>
                </c:pt>
                <c:pt idx="91867">
                  <c:v>39.030594093032001</c:v>
                </c:pt>
                <c:pt idx="91868">
                  <c:v>39.030725481745598</c:v>
                </c:pt>
                <c:pt idx="91869">
                  <c:v>39.030856870038697</c:v>
                </c:pt>
                <c:pt idx="91870">
                  <c:v>39.030988257911197</c:v>
                </c:pt>
                <c:pt idx="91871">
                  <c:v>39.031119645363198</c:v>
                </c:pt>
                <c:pt idx="91872">
                  <c:v>39.0312510323946</c:v>
                </c:pt>
                <c:pt idx="91873">
                  <c:v>39.031382419005503</c:v>
                </c:pt>
                <c:pt idx="91874">
                  <c:v>39.0315138051958</c:v>
                </c:pt>
                <c:pt idx="91875">
                  <c:v>39.031645190965499</c:v>
                </c:pt>
                <c:pt idx="91876">
                  <c:v>39.031776576314698</c:v>
                </c:pt>
                <c:pt idx="91877">
                  <c:v>39.031907961243299</c:v>
                </c:pt>
                <c:pt idx="91878">
                  <c:v>39.0320393457514</c:v>
                </c:pt>
                <c:pt idx="91879">
                  <c:v>39.032170729838903</c:v>
                </c:pt>
                <c:pt idx="91880">
                  <c:v>39.032302113505899</c:v>
                </c:pt>
                <c:pt idx="91881">
                  <c:v>39.032433496752397</c:v>
                </c:pt>
                <c:pt idx="91882">
                  <c:v>39.032564879578203</c:v>
                </c:pt>
                <c:pt idx="91883">
                  <c:v>39.032696261983602</c:v>
                </c:pt>
                <c:pt idx="91884">
                  <c:v>39.032827643968403</c:v>
                </c:pt>
                <c:pt idx="91885">
                  <c:v>39.032959025532598</c:v>
                </c:pt>
                <c:pt idx="91886">
                  <c:v>39.033090406676301</c:v>
                </c:pt>
                <c:pt idx="91887">
                  <c:v>39.033221787399498</c:v>
                </c:pt>
                <c:pt idx="91888">
                  <c:v>39.033353167702202</c:v>
                </c:pt>
                <c:pt idx="91889">
                  <c:v>39.033484547584301</c:v>
                </c:pt>
                <c:pt idx="91890">
                  <c:v>39.033615927045801</c:v>
                </c:pt>
                <c:pt idx="91891">
                  <c:v>39.033747306086902</c:v>
                </c:pt>
                <c:pt idx="91892">
                  <c:v>39.033878684707403</c:v>
                </c:pt>
                <c:pt idx="91893">
                  <c:v>39.034010062907299</c:v>
                </c:pt>
                <c:pt idx="91894">
                  <c:v>39.034141440686803</c:v>
                </c:pt>
                <c:pt idx="91895">
                  <c:v>39.0342728180457</c:v>
                </c:pt>
                <c:pt idx="91896">
                  <c:v>39.034404194984099</c:v>
                </c:pt>
                <c:pt idx="91897">
                  <c:v>39.034535571501898</c:v>
                </c:pt>
                <c:pt idx="91898">
                  <c:v>39.034666947599298</c:v>
                </c:pt>
                <c:pt idx="91899">
                  <c:v>39.0347983232761</c:v>
                </c:pt>
                <c:pt idx="91900">
                  <c:v>39.034929698532402</c:v>
                </c:pt>
                <c:pt idx="91901">
                  <c:v>39.035061073368098</c:v>
                </c:pt>
                <c:pt idx="91902">
                  <c:v>39.035192447783402</c:v>
                </c:pt>
                <c:pt idx="91903">
                  <c:v>39.0353238217781</c:v>
                </c:pt>
                <c:pt idx="91904">
                  <c:v>39.035455195352299</c:v>
                </c:pt>
                <c:pt idx="91905">
                  <c:v>39.035586568505998</c:v>
                </c:pt>
                <c:pt idx="91906">
                  <c:v>39.035717941239199</c:v>
                </c:pt>
                <c:pt idx="91907">
                  <c:v>39.0358493135519</c:v>
                </c:pt>
                <c:pt idx="91908">
                  <c:v>39.035980685444102</c:v>
                </c:pt>
                <c:pt idx="91909">
                  <c:v>39.036112056915698</c:v>
                </c:pt>
                <c:pt idx="91910">
                  <c:v>39.036243427966902</c:v>
                </c:pt>
                <c:pt idx="91911">
                  <c:v>39.0363747985975</c:v>
                </c:pt>
                <c:pt idx="91912">
                  <c:v>39.036506168807598</c:v>
                </c:pt>
                <c:pt idx="91913">
                  <c:v>39.036637538597297</c:v>
                </c:pt>
                <c:pt idx="91914">
                  <c:v>39.036768907966398</c:v>
                </c:pt>
                <c:pt idx="91915">
                  <c:v>39.036900276914999</c:v>
                </c:pt>
                <c:pt idx="91916">
                  <c:v>39.037031645443101</c:v>
                </c:pt>
                <c:pt idx="91917">
                  <c:v>39.037163013550703</c:v>
                </c:pt>
                <c:pt idx="91918">
                  <c:v>39.037294381237899</c:v>
                </c:pt>
                <c:pt idx="91919">
                  <c:v>39.037425748504504</c:v>
                </c:pt>
                <c:pt idx="91920">
                  <c:v>39.037557115350602</c:v>
                </c:pt>
                <c:pt idx="91921">
                  <c:v>39.0376884817763</c:v>
                </c:pt>
                <c:pt idx="91922">
                  <c:v>39.0378198477814</c:v>
                </c:pt>
                <c:pt idx="91923">
                  <c:v>39.0379512133661</c:v>
                </c:pt>
                <c:pt idx="91924">
                  <c:v>39.0380825785303</c:v>
                </c:pt>
                <c:pt idx="91925">
                  <c:v>39.038213943273902</c:v>
                </c:pt>
                <c:pt idx="91926">
                  <c:v>39.038345307597098</c:v>
                </c:pt>
                <c:pt idx="91927">
                  <c:v>39.038476671499801</c:v>
                </c:pt>
                <c:pt idx="91928">
                  <c:v>39.038608034982097</c:v>
                </c:pt>
                <c:pt idx="91929">
                  <c:v>39.038739398043802</c:v>
                </c:pt>
                <c:pt idx="91930">
                  <c:v>39.0388707606851</c:v>
                </c:pt>
                <c:pt idx="91931">
                  <c:v>39.039002122905799</c:v>
                </c:pt>
                <c:pt idx="91932">
                  <c:v>39.039133484706198</c:v>
                </c:pt>
                <c:pt idx="91933">
                  <c:v>39.039264846085999</c:v>
                </c:pt>
                <c:pt idx="91934">
                  <c:v>39.0393962070453</c:v>
                </c:pt>
                <c:pt idx="91935">
                  <c:v>39.039527567584202</c:v>
                </c:pt>
                <c:pt idx="91936">
                  <c:v>39.039658927702597</c:v>
                </c:pt>
                <c:pt idx="91937">
                  <c:v>39.0397902874005</c:v>
                </c:pt>
                <c:pt idx="91938">
                  <c:v>39.039921646678003</c:v>
                </c:pt>
                <c:pt idx="91939">
                  <c:v>39.040053005535</c:v>
                </c:pt>
                <c:pt idx="91940">
                  <c:v>39.040184363971498</c:v>
                </c:pt>
                <c:pt idx="91941">
                  <c:v>39.040315721987497</c:v>
                </c:pt>
                <c:pt idx="91942">
                  <c:v>39.040447079583103</c:v>
                </c:pt>
                <c:pt idx="91943">
                  <c:v>39.040578436758203</c:v>
                </c:pt>
                <c:pt idx="91944">
                  <c:v>39.040709793512903</c:v>
                </c:pt>
                <c:pt idx="91945">
                  <c:v>39.040841149847097</c:v>
                </c:pt>
                <c:pt idx="91946">
                  <c:v>39.040972505760799</c:v>
                </c:pt>
                <c:pt idx="91947">
                  <c:v>39.041103861254101</c:v>
                </c:pt>
                <c:pt idx="91948">
                  <c:v>39.041235216326903</c:v>
                </c:pt>
                <c:pt idx="91949">
                  <c:v>39.041366570979299</c:v>
                </c:pt>
                <c:pt idx="91950">
                  <c:v>39.041497925211203</c:v>
                </c:pt>
                <c:pt idx="91951">
                  <c:v>39.0416292790227</c:v>
                </c:pt>
                <c:pt idx="91952">
                  <c:v>39.041760632413698</c:v>
                </c:pt>
                <c:pt idx="91953">
                  <c:v>39.041891985384297</c:v>
                </c:pt>
                <c:pt idx="91954">
                  <c:v>39.042023337934403</c:v>
                </c:pt>
                <c:pt idx="91955">
                  <c:v>39.042154690064002</c:v>
                </c:pt>
                <c:pt idx="91956">
                  <c:v>39.042286041773202</c:v>
                </c:pt>
                <c:pt idx="91957">
                  <c:v>39.042417393062003</c:v>
                </c:pt>
                <c:pt idx="91958">
                  <c:v>39.042548743930297</c:v>
                </c:pt>
                <c:pt idx="91959">
                  <c:v>39.042680094378198</c:v>
                </c:pt>
                <c:pt idx="91960">
                  <c:v>39.0428114444057</c:v>
                </c:pt>
                <c:pt idx="91961">
                  <c:v>39.042942794012703</c:v>
                </c:pt>
                <c:pt idx="91962">
                  <c:v>39.043074143199199</c:v>
                </c:pt>
                <c:pt idx="91963">
                  <c:v>39.043205491965303</c:v>
                </c:pt>
                <c:pt idx="91964">
                  <c:v>39.043336840310999</c:v>
                </c:pt>
                <c:pt idx="91965">
                  <c:v>39.043468188236297</c:v>
                </c:pt>
                <c:pt idx="91966">
                  <c:v>39.043599535741102</c:v>
                </c:pt>
                <c:pt idx="91967">
                  <c:v>39.0437308828255</c:v>
                </c:pt>
                <c:pt idx="91968">
                  <c:v>39.043862229489498</c:v>
                </c:pt>
                <c:pt idx="91969">
                  <c:v>39.043993575732998</c:v>
                </c:pt>
                <c:pt idx="91970">
                  <c:v>39.044124921556097</c:v>
                </c:pt>
                <c:pt idx="91971">
                  <c:v>39.044256266958797</c:v>
                </c:pt>
                <c:pt idx="91972">
                  <c:v>39.044387611940998</c:v>
                </c:pt>
                <c:pt idx="91973">
                  <c:v>39.044518956502898</c:v>
                </c:pt>
                <c:pt idx="91974">
                  <c:v>39.0446503006443</c:v>
                </c:pt>
                <c:pt idx="91975">
                  <c:v>39.044781644365301</c:v>
                </c:pt>
                <c:pt idx="91976">
                  <c:v>39.044912987665803</c:v>
                </c:pt>
                <c:pt idx="91977">
                  <c:v>39.045044330545998</c:v>
                </c:pt>
                <c:pt idx="91978">
                  <c:v>39.045175673005701</c:v>
                </c:pt>
                <c:pt idx="91979">
                  <c:v>39.045307015044997</c:v>
                </c:pt>
                <c:pt idx="91980">
                  <c:v>39.045438356663901</c:v>
                </c:pt>
                <c:pt idx="91981">
                  <c:v>39.045569697862398</c:v>
                </c:pt>
                <c:pt idx="91982">
                  <c:v>39.045701038640502</c:v>
                </c:pt>
                <c:pt idx="91983">
                  <c:v>39.045832378998199</c:v>
                </c:pt>
                <c:pt idx="91984">
                  <c:v>39.045963718935397</c:v>
                </c:pt>
                <c:pt idx="91985">
                  <c:v>39.046095058452302</c:v>
                </c:pt>
                <c:pt idx="91986">
                  <c:v>39.046226397548701</c:v>
                </c:pt>
                <c:pt idx="91987">
                  <c:v>39.046357736224799</c:v>
                </c:pt>
                <c:pt idx="91988">
                  <c:v>39.046489074480398</c:v>
                </c:pt>
                <c:pt idx="91989">
                  <c:v>39.046620412315697</c:v>
                </c:pt>
                <c:pt idx="91990">
                  <c:v>39.046751749730497</c:v>
                </c:pt>
                <c:pt idx="91991">
                  <c:v>39.046883086724897</c:v>
                </c:pt>
                <c:pt idx="91992">
                  <c:v>39.047014423298997</c:v>
                </c:pt>
                <c:pt idx="91993">
                  <c:v>39.047145759452597</c:v>
                </c:pt>
                <c:pt idx="91994">
                  <c:v>39.047277095185898</c:v>
                </c:pt>
                <c:pt idx="91995">
                  <c:v>39.047408430498699</c:v>
                </c:pt>
                <c:pt idx="91996">
                  <c:v>39.0475397653912</c:v>
                </c:pt>
                <c:pt idx="91997">
                  <c:v>39.047671099863202</c:v>
                </c:pt>
                <c:pt idx="91998">
                  <c:v>39.047802433914903</c:v>
                </c:pt>
                <c:pt idx="91999">
                  <c:v>39.047933767546198</c:v>
                </c:pt>
                <c:pt idx="92000">
                  <c:v>39.0480651007571</c:v>
                </c:pt>
                <c:pt idx="92001">
                  <c:v>39.048196433547602</c:v>
                </c:pt>
                <c:pt idx="92002">
                  <c:v>39.048327765917797</c:v>
                </c:pt>
                <c:pt idx="92003">
                  <c:v>39.0484590978675</c:v>
                </c:pt>
                <c:pt idx="92004">
                  <c:v>39.048590429396903</c:v>
                </c:pt>
                <c:pt idx="92005">
                  <c:v>39.048721760505899</c:v>
                </c:pt>
                <c:pt idx="92006">
                  <c:v>39.048853091194502</c:v>
                </c:pt>
                <c:pt idx="92007">
                  <c:v>39.048984421462698</c:v>
                </c:pt>
                <c:pt idx="92008">
                  <c:v>39.049115751310502</c:v>
                </c:pt>
                <c:pt idx="92009">
                  <c:v>39.049247080737999</c:v>
                </c:pt>
                <c:pt idx="92010">
                  <c:v>39.049378409745103</c:v>
                </c:pt>
                <c:pt idx="92011">
                  <c:v>39.049509738331899</c:v>
                </c:pt>
                <c:pt idx="92012">
                  <c:v>39.049641066498197</c:v>
                </c:pt>
                <c:pt idx="92013">
                  <c:v>39.049772394244201</c:v>
                </c:pt>
                <c:pt idx="92014">
                  <c:v>39.049903721569798</c:v>
                </c:pt>
                <c:pt idx="92015">
                  <c:v>39.050035048475102</c:v>
                </c:pt>
                <c:pt idx="92016">
                  <c:v>39.05016637496</c:v>
                </c:pt>
                <c:pt idx="92017">
                  <c:v>39.050297701024498</c:v>
                </c:pt>
                <c:pt idx="92018">
                  <c:v>39.050429026668702</c:v>
                </c:pt>
                <c:pt idx="92019">
                  <c:v>39.0505603518925</c:v>
                </c:pt>
                <c:pt idx="92020">
                  <c:v>39.050691676695898</c:v>
                </c:pt>
                <c:pt idx="92021">
                  <c:v>39.050823001079003</c:v>
                </c:pt>
                <c:pt idx="92022">
                  <c:v>39.050954325041701</c:v>
                </c:pt>
                <c:pt idx="92023">
                  <c:v>39.051085648584099</c:v>
                </c:pt>
                <c:pt idx="92024">
                  <c:v>39.051216971706097</c:v>
                </c:pt>
                <c:pt idx="92025">
                  <c:v>39.051348294407703</c:v>
                </c:pt>
                <c:pt idx="92026">
                  <c:v>39.0514796166891</c:v>
                </c:pt>
                <c:pt idx="92027">
                  <c:v>39.051610938549999</c:v>
                </c:pt>
                <c:pt idx="92028">
                  <c:v>39.051742259990597</c:v>
                </c:pt>
                <c:pt idx="92029">
                  <c:v>39.051873581010902</c:v>
                </c:pt>
                <c:pt idx="92030">
                  <c:v>39.0520049016108</c:v>
                </c:pt>
                <c:pt idx="92031">
                  <c:v>39.052136221790299</c:v>
                </c:pt>
                <c:pt idx="92032">
                  <c:v>39.052267541549597</c:v>
                </c:pt>
                <c:pt idx="92033">
                  <c:v>39.052398860888403</c:v>
                </c:pt>
                <c:pt idx="92034">
                  <c:v>39.052530179807</c:v>
                </c:pt>
                <c:pt idx="92035">
                  <c:v>39.052661498305199</c:v>
                </c:pt>
                <c:pt idx="92036">
                  <c:v>39.052792816382997</c:v>
                </c:pt>
                <c:pt idx="92037">
                  <c:v>39.052924134040502</c:v>
                </c:pt>
                <c:pt idx="92038">
                  <c:v>39.0530554512777</c:v>
                </c:pt>
                <c:pt idx="92039">
                  <c:v>39.053186768094598</c:v>
                </c:pt>
                <c:pt idx="92040">
                  <c:v>39.053318084491103</c:v>
                </c:pt>
                <c:pt idx="92041">
                  <c:v>39.053449400467301</c:v>
                </c:pt>
                <c:pt idx="92042">
                  <c:v>39.053580716023099</c:v>
                </c:pt>
                <c:pt idx="92043">
                  <c:v>39.053712031158703</c:v>
                </c:pt>
                <c:pt idx="92044">
                  <c:v>39.053843345873901</c:v>
                </c:pt>
                <c:pt idx="92045">
                  <c:v>39.053974660168699</c:v>
                </c:pt>
                <c:pt idx="92046">
                  <c:v>39.054105974043303</c:v>
                </c:pt>
                <c:pt idx="92047">
                  <c:v>39.0542372874975</c:v>
                </c:pt>
                <c:pt idx="92048">
                  <c:v>39.054368600531397</c:v>
                </c:pt>
                <c:pt idx="92049">
                  <c:v>39.054499913145001</c:v>
                </c:pt>
                <c:pt idx="92050">
                  <c:v>39.054631225338198</c:v>
                </c:pt>
                <c:pt idx="92051">
                  <c:v>39.054762537111102</c:v>
                </c:pt>
                <c:pt idx="92052">
                  <c:v>39.054893848463799</c:v>
                </c:pt>
                <c:pt idx="92053">
                  <c:v>39.055025159396102</c:v>
                </c:pt>
                <c:pt idx="92054">
                  <c:v>39.055156469908098</c:v>
                </c:pt>
                <c:pt idx="92055">
                  <c:v>39.055287779999702</c:v>
                </c:pt>
                <c:pt idx="92056">
                  <c:v>39.055419089671098</c:v>
                </c:pt>
                <c:pt idx="92057">
                  <c:v>39.055550398922101</c:v>
                </c:pt>
                <c:pt idx="92058">
                  <c:v>39.055681707752903</c:v>
                </c:pt>
                <c:pt idx="92059">
                  <c:v>39.055813016163299</c:v>
                </c:pt>
                <c:pt idx="92060">
                  <c:v>39.055944324153501</c:v>
                </c:pt>
                <c:pt idx="92061">
                  <c:v>39.056075631723303</c:v>
                </c:pt>
                <c:pt idx="92062">
                  <c:v>39.056206938872798</c:v>
                </c:pt>
                <c:pt idx="92063">
                  <c:v>39.056338245601999</c:v>
                </c:pt>
                <c:pt idx="92064">
                  <c:v>39.056469551910901</c:v>
                </c:pt>
                <c:pt idx="92065">
                  <c:v>39.056600857799602</c:v>
                </c:pt>
                <c:pt idx="92066">
                  <c:v>39.056732163267903</c:v>
                </c:pt>
                <c:pt idx="92067">
                  <c:v>39.056863468315903</c:v>
                </c:pt>
                <c:pt idx="92068">
                  <c:v>39.056994772943597</c:v>
                </c:pt>
                <c:pt idx="92069">
                  <c:v>39.057126077151104</c:v>
                </c:pt>
                <c:pt idx="92070">
                  <c:v>39.057257380938204</c:v>
                </c:pt>
                <c:pt idx="92071">
                  <c:v>39.057388684305003</c:v>
                </c:pt>
                <c:pt idx="92072">
                  <c:v>39.057519987251602</c:v>
                </c:pt>
                <c:pt idx="92073">
                  <c:v>39.057651289777901</c:v>
                </c:pt>
                <c:pt idx="92074">
                  <c:v>39.0577825918838</c:v>
                </c:pt>
                <c:pt idx="92075">
                  <c:v>39.057913893569498</c:v>
                </c:pt>
                <c:pt idx="92076">
                  <c:v>39.058045194834897</c:v>
                </c:pt>
                <c:pt idx="92077">
                  <c:v>39.058176495680101</c:v>
                </c:pt>
                <c:pt idx="92078">
                  <c:v>39.058307796104899</c:v>
                </c:pt>
                <c:pt idx="92079">
                  <c:v>39.058439096109502</c:v>
                </c:pt>
                <c:pt idx="92080">
                  <c:v>39.058570395693799</c:v>
                </c:pt>
                <c:pt idx="92081">
                  <c:v>39.058701694857803</c:v>
                </c:pt>
                <c:pt idx="92082">
                  <c:v>39.058832993601499</c:v>
                </c:pt>
                <c:pt idx="92083">
                  <c:v>39.058964291924902</c:v>
                </c:pt>
                <c:pt idx="92084">
                  <c:v>39.059095589828097</c:v>
                </c:pt>
                <c:pt idx="92085">
                  <c:v>39.059226887310999</c:v>
                </c:pt>
                <c:pt idx="92086">
                  <c:v>39.0593581843737</c:v>
                </c:pt>
                <c:pt idx="92087">
                  <c:v>39.059489481016001</c:v>
                </c:pt>
                <c:pt idx="92088">
                  <c:v>39.059620777238102</c:v>
                </c:pt>
                <c:pt idx="92089">
                  <c:v>39.059752073039903</c:v>
                </c:pt>
                <c:pt idx="92090">
                  <c:v>39.059883368421502</c:v>
                </c:pt>
                <c:pt idx="92091">
                  <c:v>39.060014663382802</c:v>
                </c:pt>
                <c:pt idx="92092">
                  <c:v>39.060145957923801</c:v>
                </c:pt>
                <c:pt idx="92093">
                  <c:v>39.0602772520446</c:v>
                </c:pt>
                <c:pt idx="92094">
                  <c:v>39.060408545745098</c:v>
                </c:pt>
                <c:pt idx="92095">
                  <c:v>39.060539839025303</c:v>
                </c:pt>
                <c:pt idx="92096">
                  <c:v>39.0606711318853</c:v>
                </c:pt>
                <c:pt idx="92097">
                  <c:v>39.060802424325097</c:v>
                </c:pt>
                <c:pt idx="92098">
                  <c:v>39.060933716344501</c:v>
                </c:pt>
                <c:pt idx="92099">
                  <c:v>39.061065007943803</c:v>
                </c:pt>
                <c:pt idx="92100">
                  <c:v>39.061196299122699</c:v>
                </c:pt>
                <c:pt idx="92101">
                  <c:v>39.0613275898815</c:v>
                </c:pt>
                <c:pt idx="92102">
                  <c:v>39.061458880219902</c:v>
                </c:pt>
                <c:pt idx="92103">
                  <c:v>39.061590170138203</c:v>
                </c:pt>
                <c:pt idx="92104">
                  <c:v>39.061721459636097</c:v>
                </c:pt>
                <c:pt idx="92105">
                  <c:v>39.061852748713903</c:v>
                </c:pt>
                <c:pt idx="92106">
                  <c:v>39.061984037371303</c:v>
                </c:pt>
                <c:pt idx="92107">
                  <c:v>39.062115325608602</c:v>
                </c:pt>
                <c:pt idx="92108">
                  <c:v>39.0622466134256</c:v>
                </c:pt>
                <c:pt idx="92109">
                  <c:v>39.062377900822298</c:v>
                </c:pt>
                <c:pt idx="92110">
                  <c:v>39.062509187798902</c:v>
                </c:pt>
                <c:pt idx="92111">
                  <c:v>39.062640474355099</c:v>
                </c:pt>
                <c:pt idx="92112">
                  <c:v>39.062771760491202</c:v>
                </c:pt>
                <c:pt idx="92113">
                  <c:v>39.062903046206998</c:v>
                </c:pt>
                <c:pt idx="92114">
                  <c:v>39.0630343315026</c:v>
                </c:pt>
                <c:pt idx="92115">
                  <c:v>39.063165616377901</c:v>
                </c:pt>
                <c:pt idx="92116">
                  <c:v>39.063296900833002</c:v>
                </c:pt>
                <c:pt idx="92117">
                  <c:v>39.063428184867902</c:v>
                </c:pt>
                <c:pt idx="92118">
                  <c:v>39.063559468482602</c:v>
                </c:pt>
                <c:pt idx="92119">
                  <c:v>39.063690751677001</c:v>
                </c:pt>
                <c:pt idx="92120">
                  <c:v>39.063822034451199</c:v>
                </c:pt>
                <c:pt idx="92121">
                  <c:v>39.063953316805197</c:v>
                </c:pt>
                <c:pt idx="92122">
                  <c:v>39.064084598738901</c:v>
                </c:pt>
                <c:pt idx="92123">
                  <c:v>39.064215880252398</c:v>
                </c:pt>
                <c:pt idx="92124">
                  <c:v>39.064347161345701</c:v>
                </c:pt>
                <c:pt idx="92125">
                  <c:v>39.064478442018803</c:v>
                </c:pt>
                <c:pt idx="92126">
                  <c:v>39.064609722271697</c:v>
                </c:pt>
                <c:pt idx="92127">
                  <c:v>39.064741002104398</c:v>
                </c:pt>
                <c:pt idx="92128">
                  <c:v>39.064872281516799</c:v>
                </c:pt>
                <c:pt idx="92129">
                  <c:v>39.065003560508998</c:v>
                </c:pt>
                <c:pt idx="92130">
                  <c:v>39.065134839081097</c:v>
                </c:pt>
                <c:pt idx="92131">
                  <c:v>39.065266117232902</c:v>
                </c:pt>
                <c:pt idx="92132">
                  <c:v>39.065397394964499</c:v>
                </c:pt>
                <c:pt idx="92133">
                  <c:v>39.065528672275804</c:v>
                </c:pt>
                <c:pt idx="92134">
                  <c:v>39.065659949166999</c:v>
                </c:pt>
                <c:pt idx="92135">
                  <c:v>39.065791225638002</c:v>
                </c:pt>
                <c:pt idx="92136">
                  <c:v>39.065922501688803</c:v>
                </c:pt>
                <c:pt idx="92137">
                  <c:v>39.066053777319297</c:v>
                </c:pt>
                <c:pt idx="92138">
                  <c:v>39.066185052529697</c:v>
                </c:pt>
                <c:pt idx="92139">
                  <c:v>39.066316327319903</c:v>
                </c:pt>
                <c:pt idx="92140">
                  <c:v>39.066447601689802</c:v>
                </c:pt>
                <c:pt idx="92141">
                  <c:v>39.0665788756396</c:v>
                </c:pt>
                <c:pt idx="92142">
                  <c:v>39.066710149169197</c:v>
                </c:pt>
                <c:pt idx="92143">
                  <c:v>39.0668414222786</c:v>
                </c:pt>
                <c:pt idx="92144">
                  <c:v>39.066972694967703</c:v>
                </c:pt>
                <c:pt idx="92145">
                  <c:v>39.067103967236697</c:v>
                </c:pt>
                <c:pt idx="92146">
                  <c:v>39.067235239085498</c:v>
                </c:pt>
                <c:pt idx="92147">
                  <c:v>39.067366510514098</c:v>
                </c:pt>
                <c:pt idx="92148">
                  <c:v>39.067497781522597</c:v>
                </c:pt>
                <c:pt idx="92149">
                  <c:v>39.067629052110803</c:v>
                </c:pt>
                <c:pt idx="92150">
                  <c:v>39.0677603222789</c:v>
                </c:pt>
                <c:pt idx="92151">
                  <c:v>39.067891592026697</c:v>
                </c:pt>
                <c:pt idx="92152">
                  <c:v>39.0680228613544</c:v>
                </c:pt>
                <c:pt idx="92153">
                  <c:v>39.068154130261902</c:v>
                </c:pt>
                <c:pt idx="92154">
                  <c:v>39.068285398749197</c:v>
                </c:pt>
                <c:pt idx="92155">
                  <c:v>39.068416666816397</c:v>
                </c:pt>
                <c:pt idx="92156">
                  <c:v>39.068547934463297</c:v>
                </c:pt>
                <c:pt idx="92157">
                  <c:v>39.068679201690102</c:v>
                </c:pt>
                <c:pt idx="92158">
                  <c:v>39.0688104684968</c:v>
                </c:pt>
                <c:pt idx="92159">
                  <c:v>39.068941734883197</c:v>
                </c:pt>
                <c:pt idx="92160">
                  <c:v>39.0690730008495</c:v>
                </c:pt>
                <c:pt idx="92161">
                  <c:v>39.069204266395602</c:v>
                </c:pt>
                <c:pt idx="92162">
                  <c:v>39.069335531521503</c:v>
                </c:pt>
                <c:pt idx="92163">
                  <c:v>39.069466796227303</c:v>
                </c:pt>
                <c:pt idx="92164">
                  <c:v>39.069598060512803</c:v>
                </c:pt>
                <c:pt idx="92165">
                  <c:v>39.069729324378301</c:v>
                </c:pt>
                <c:pt idx="92166">
                  <c:v>39.069860587823499</c:v>
                </c:pt>
                <c:pt idx="92167">
                  <c:v>39.069991850848702</c:v>
                </c:pt>
                <c:pt idx="92168">
                  <c:v>39.070123113453597</c:v>
                </c:pt>
                <c:pt idx="92169">
                  <c:v>39.070254375638399</c:v>
                </c:pt>
                <c:pt idx="92170">
                  <c:v>39.070385637403</c:v>
                </c:pt>
                <c:pt idx="92171">
                  <c:v>39.070516898747499</c:v>
                </c:pt>
                <c:pt idx="92172">
                  <c:v>39.070648159671798</c:v>
                </c:pt>
                <c:pt idx="92173">
                  <c:v>39.070779420175903</c:v>
                </c:pt>
                <c:pt idx="92174">
                  <c:v>39.0709106802599</c:v>
                </c:pt>
                <c:pt idx="92175">
                  <c:v>39.071041939923802</c:v>
                </c:pt>
                <c:pt idx="92176">
                  <c:v>39.071173199167497</c:v>
                </c:pt>
                <c:pt idx="92177">
                  <c:v>39.071304457991097</c:v>
                </c:pt>
                <c:pt idx="92178">
                  <c:v>39.071435716394497</c:v>
                </c:pt>
                <c:pt idx="92179">
                  <c:v>39.071566974377703</c:v>
                </c:pt>
                <c:pt idx="92180">
                  <c:v>39.0716982319408</c:v>
                </c:pt>
                <c:pt idx="92181">
                  <c:v>39.071829489083797</c:v>
                </c:pt>
                <c:pt idx="92182">
                  <c:v>39.071960745806599</c:v>
                </c:pt>
                <c:pt idx="92183">
                  <c:v>39.072092002109301</c:v>
                </c:pt>
                <c:pt idx="92184">
                  <c:v>39.072223257991901</c:v>
                </c:pt>
                <c:pt idx="92185">
                  <c:v>39.0723545134543</c:v>
                </c:pt>
                <c:pt idx="92186">
                  <c:v>39.072485768496499</c:v>
                </c:pt>
                <c:pt idx="92187">
                  <c:v>39.072617023118703</c:v>
                </c:pt>
                <c:pt idx="92188">
                  <c:v>39.072748277320699</c:v>
                </c:pt>
                <c:pt idx="92189">
                  <c:v>39.072879531102501</c:v>
                </c:pt>
                <c:pt idx="92190">
                  <c:v>39.073010784464302</c:v>
                </c:pt>
                <c:pt idx="92191">
                  <c:v>39.073142037405901</c:v>
                </c:pt>
                <c:pt idx="92192">
                  <c:v>39.0732732899274</c:v>
                </c:pt>
                <c:pt idx="92193">
                  <c:v>39.073404542028698</c:v>
                </c:pt>
                <c:pt idx="92194">
                  <c:v>39.073535793709901</c:v>
                </c:pt>
                <c:pt idx="92195">
                  <c:v>39.073667044971003</c:v>
                </c:pt>
                <c:pt idx="92196">
                  <c:v>39.073798295811997</c:v>
                </c:pt>
                <c:pt idx="92197">
                  <c:v>39.073929546232897</c:v>
                </c:pt>
                <c:pt idx="92198">
                  <c:v>39.074060796233603</c:v>
                </c:pt>
                <c:pt idx="92199">
                  <c:v>39.0741920458142</c:v>
                </c:pt>
                <c:pt idx="92200">
                  <c:v>39.074323294974697</c:v>
                </c:pt>
                <c:pt idx="92201">
                  <c:v>39.074454543715099</c:v>
                </c:pt>
                <c:pt idx="92202">
                  <c:v>39.0745857920353</c:v>
                </c:pt>
                <c:pt idx="92203">
                  <c:v>39.0747170399355</c:v>
                </c:pt>
                <c:pt idx="92204">
                  <c:v>39.074848287415499</c:v>
                </c:pt>
                <c:pt idx="92205">
                  <c:v>39.074979534475403</c:v>
                </c:pt>
                <c:pt idx="92206">
                  <c:v>39.0751107811152</c:v>
                </c:pt>
                <c:pt idx="92207">
                  <c:v>39.075242027334902</c:v>
                </c:pt>
                <c:pt idx="92208">
                  <c:v>39.075373273134502</c:v>
                </c:pt>
                <c:pt idx="92209">
                  <c:v>39.075504518514002</c:v>
                </c:pt>
                <c:pt idx="92210">
                  <c:v>39.0756357634734</c:v>
                </c:pt>
                <c:pt idx="92211">
                  <c:v>39.075767008012697</c:v>
                </c:pt>
                <c:pt idx="92212">
                  <c:v>39.0758982521319</c:v>
                </c:pt>
                <c:pt idx="92213">
                  <c:v>39.076029495831001</c:v>
                </c:pt>
                <c:pt idx="92214">
                  <c:v>39.076160739109902</c:v>
                </c:pt>
                <c:pt idx="92215">
                  <c:v>39.076291981968801</c:v>
                </c:pt>
                <c:pt idx="92216">
                  <c:v>39.076423224407598</c:v>
                </c:pt>
                <c:pt idx="92217">
                  <c:v>39.076554466426302</c:v>
                </c:pt>
                <c:pt idx="92218">
                  <c:v>39.076685708024897</c:v>
                </c:pt>
                <c:pt idx="92219">
                  <c:v>39.076816949203398</c:v>
                </c:pt>
                <c:pt idx="92220">
                  <c:v>39.076948189961797</c:v>
                </c:pt>
                <c:pt idx="92221">
                  <c:v>39.077079430300103</c:v>
                </c:pt>
                <c:pt idx="92222">
                  <c:v>39.077210670218399</c:v>
                </c:pt>
                <c:pt idx="92223">
                  <c:v>39.077341909716502</c:v>
                </c:pt>
                <c:pt idx="92224">
                  <c:v>39.077473148794603</c:v>
                </c:pt>
                <c:pt idx="92225">
                  <c:v>39.077604387452503</c:v>
                </c:pt>
                <c:pt idx="92226">
                  <c:v>39.077735625690401</c:v>
                </c:pt>
                <c:pt idx="92227">
                  <c:v>39.077866863508198</c:v>
                </c:pt>
                <c:pt idx="92228">
                  <c:v>39.077998100906001</c:v>
                </c:pt>
                <c:pt idx="92229">
                  <c:v>39.078129337883603</c:v>
                </c:pt>
                <c:pt idx="92230">
                  <c:v>39.078260574441202</c:v>
                </c:pt>
                <c:pt idx="92231">
                  <c:v>39.078391810578701</c:v>
                </c:pt>
                <c:pt idx="92232">
                  <c:v>39.078523046296098</c:v>
                </c:pt>
                <c:pt idx="92233">
                  <c:v>39.078654281593501</c:v>
                </c:pt>
                <c:pt idx="92234">
                  <c:v>39.078785516470703</c:v>
                </c:pt>
                <c:pt idx="92235">
                  <c:v>39.078916750927903</c:v>
                </c:pt>
                <c:pt idx="92236">
                  <c:v>39.079047984965101</c:v>
                </c:pt>
                <c:pt idx="92237">
                  <c:v>39.079179218582098</c:v>
                </c:pt>
                <c:pt idx="92238">
                  <c:v>39.079310451779101</c:v>
                </c:pt>
                <c:pt idx="92239">
                  <c:v>39.079441684556002</c:v>
                </c:pt>
                <c:pt idx="92240">
                  <c:v>39.079572916912902</c:v>
                </c:pt>
                <c:pt idx="92241">
                  <c:v>39.0797041488497</c:v>
                </c:pt>
                <c:pt idx="92242">
                  <c:v>39.079835380366497</c:v>
                </c:pt>
                <c:pt idx="92243">
                  <c:v>39.079966611463099</c:v>
                </c:pt>
                <c:pt idx="92244">
                  <c:v>39.0800978421398</c:v>
                </c:pt>
                <c:pt idx="92245">
                  <c:v>39.0802290723963</c:v>
                </c:pt>
                <c:pt idx="92246">
                  <c:v>39.080360302232798</c:v>
                </c:pt>
                <c:pt idx="92247">
                  <c:v>39.080491531649301</c:v>
                </c:pt>
                <c:pt idx="92248">
                  <c:v>39.080622760645703</c:v>
                </c:pt>
                <c:pt idx="92249">
                  <c:v>39.080753989222003</c:v>
                </c:pt>
                <c:pt idx="92250">
                  <c:v>39.080885217378302</c:v>
                </c:pt>
                <c:pt idx="92251">
                  <c:v>39.081016445114599</c:v>
                </c:pt>
                <c:pt idx="92252">
                  <c:v>39.081147672430802</c:v>
                </c:pt>
                <c:pt idx="92253">
                  <c:v>39.081278899326897</c:v>
                </c:pt>
                <c:pt idx="92254">
                  <c:v>39.081410125803004</c:v>
                </c:pt>
                <c:pt idx="92255">
                  <c:v>39.081541351859101</c:v>
                </c:pt>
                <c:pt idx="92256">
                  <c:v>39.081672577495098</c:v>
                </c:pt>
                <c:pt idx="92257">
                  <c:v>39.0818038027111</c:v>
                </c:pt>
                <c:pt idx="92258">
                  <c:v>39.0819350275071</c:v>
                </c:pt>
                <c:pt idx="92259">
                  <c:v>39.082066251882999</c:v>
                </c:pt>
                <c:pt idx="92260">
                  <c:v>39.082197475838797</c:v>
                </c:pt>
                <c:pt idx="92261">
                  <c:v>39.0823286993746</c:v>
                </c:pt>
                <c:pt idx="92262">
                  <c:v>39.082459922490401</c:v>
                </c:pt>
                <c:pt idx="92263">
                  <c:v>39.0825911451862</c:v>
                </c:pt>
                <c:pt idx="92264">
                  <c:v>39.082722367461898</c:v>
                </c:pt>
                <c:pt idx="92265">
                  <c:v>39.082853589317601</c:v>
                </c:pt>
                <c:pt idx="92266">
                  <c:v>39.082984810753302</c:v>
                </c:pt>
                <c:pt idx="92267">
                  <c:v>39.083116031768903</c:v>
                </c:pt>
                <c:pt idx="92268">
                  <c:v>39.083247252364501</c:v>
                </c:pt>
                <c:pt idx="92269">
                  <c:v>39.083378472540097</c:v>
                </c:pt>
                <c:pt idx="92270">
                  <c:v>39.083509692295699</c:v>
                </c:pt>
                <c:pt idx="92271">
                  <c:v>39.0836409116312</c:v>
                </c:pt>
                <c:pt idx="92272">
                  <c:v>39.083772130546699</c:v>
                </c:pt>
                <c:pt idx="92273">
                  <c:v>39.083903349042203</c:v>
                </c:pt>
                <c:pt idx="92274">
                  <c:v>39.084034567117698</c:v>
                </c:pt>
                <c:pt idx="92275">
                  <c:v>39.084165784773099</c:v>
                </c:pt>
                <c:pt idx="92276">
                  <c:v>39.084297002008597</c:v>
                </c:pt>
                <c:pt idx="92277">
                  <c:v>39.084428218824002</c:v>
                </c:pt>
                <c:pt idx="92278">
                  <c:v>39.084559435219397</c:v>
                </c:pt>
                <c:pt idx="92279">
                  <c:v>39.084690651194798</c:v>
                </c:pt>
                <c:pt idx="92280">
                  <c:v>39.084821866750197</c:v>
                </c:pt>
                <c:pt idx="92281">
                  <c:v>39.084953081885601</c:v>
                </c:pt>
                <c:pt idx="92282">
                  <c:v>39.085084296601003</c:v>
                </c:pt>
                <c:pt idx="92283">
                  <c:v>39.085215510896397</c:v>
                </c:pt>
                <c:pt idx="92284">
                  <c:v>39.085346724771703</c:v>
                </c:pt>
                <c:pt idx="92285">
                  <c:v>39.0854779382271</c:v>
                </c:pt>
                <c:pt idx="92286">
                  <c:v>39.085609151262403</c:v>
                </c:pt>
                <c:pt idx="92287">
                  <c:v>39.085740363877797</c:v>
                </c:pt>
                <c:pt idx="92288">
                  <c:v>39.085871576073103</c:v>
                </c:pt>
                <c:pt idx="92289">
                  <c:v>39.0860027878485</c:v>
                </c:pt>
                <c:pt idx="92290">
                  <c:v>39.086133999203902</c:v>
                </c:pt>
                <c:pt idx="92291">
                  <c:v>39.086265210139203</c:v>
                </c:pt>
                <c:pt idx="92292">
                  <c:v>39.086396420654602</c:v>
                </c:pt>
                <c:pt idx="92293">
                  <c:v>39.086527630749998</c:v>
                </c:pt>
                <c:pt idx="92294">
                  <c:v>39.0866588404254</c:v>
                </c:pt>
                <c:pt idx="92295">
                  <c:v>39.086790049680801</c:v>
                </c:pt>
                <c:pt idx="92296">
                  <c:v>39.086921258516199</c:v>
                </c:pt>
                <c:pt idx="92297">
                  <c:v>39.087052466931603</c:v>
                </c:pt>
                <c:pt idx="92298">
                  <c:v>39.087183674926997</c:v>
                </c:pt>
                <c:pt idx="92299">
                  <c:v>39.087314882502497</c:v>
                </c:pt>
                <c:pt idx="92300">
                  <c:v>39.087446089657902</c:v>
                </c:pt>
                <c:pt idx="92301">
                  <c:v>39.087577296393398</c:v>
                </c:pt>
                <c:pt idx="92302">
                  <c:v>39.0877085027089</c:v>
                </c:pt>
                <c:pt idx="92303">
                  <c:v>39.087839708604399</c:v>
                </c:pt>
                <c:pt idx="92304">
                  <c:v>39.087970914080003</c:v>
                </c:pt>
                <c:pt idx="92305">
                  <c:v>39.088102119135499</c:v>
                </c:pt>
                <c:pt idx="92306">
                  <c:v>39.088233323771099</c:v>
                </c:pt>
                <c:pt idx="92307">
                  <c:v>39.088364527986698</c:v>
                </c:pt>
                <c:pt idx="92308">
                  <c:v>39.088495731782402</c:v>
                </c:pt>
                <c:pt idx="92309">
                  <c:v>39.088626935157997</c:v>
                </c:pt>
                <c:pt idx="92310">
                  <c:v>39.088758138113697</c:v>
                </c:pt>
                <c:pt idx="92311">
                  <c:v>39.088889340649501</c:v>
                </c:pt>
                <c:pt idx="92312">
                  <c:v>39.089020542765198</c:v>
                </c:pt>
                <c:pt idx="92313">
                  <c:v>39.089151744460999</c:v>
                </c:pt>
                <c:pt idx="92314">
                  <c:v>39.089282945736898</c:v>
                </c:pt>
                <c:pt idx="92315">
                  <c:v>39.089414146592702</c:v>
                </c:pt>
                <c:pt idx="92316">
                  <c:v>39.089545347028597</c:v>
                </c:pt>
                <c:pt idx="92317">
                  <c:v>39.089676547044597</c:v>
                </c:pt>
                <c:pt idx="92318">
                  <c:v>39.089807746640602</c:v>
                </c:pt>
                <c:pt idx="92319">
                  <c:v>39.089938945816598</c:v>
                </c:pt>
                <c:pt idx="92320">
                  <c:v>39.090070144572699</c:v>
                </c:pt>
                <c:pt idx="92321">
                  <c:v>39.090201342908799</c:v>
                </c:pt>
                <c:pt idx="92322">
                  <c:v>39.090332540824903</c:v>
                </c:pt>
                <c:pt idx="92323">
                  <c:v>39.090463738321098</c:v>
                </c:pt>
                <c:pt idx="92324">
                  <c:v>39.090594935397398</c:v>
                </c:pt>
                <c:pt idx="92325">
                  <c:v>39.090726132053703</c:v>
                </c:pt>
                <c:pt idx="92326">
                  <c:v>39.090857328289999</c:v>
                </c:pt>
                <c:pt idx="92327">
                  <c:v>39.0909885241065</c:v>
                </c:pt>
                <c:pt idx="92328">
                  <c:v>39.091119719502899</c:v>
                </c:pt>
                <c:pt idx="92329">
                  <c:v>39.091250914479403</c:v>
                </c:pt>
                <c:pt idx="92330">
                  <c:v>39.091382109035997</c:v>
                </c:pt>
                <c:pt idx="92331">
                  <c:v>39.091513303172597</c:v>
                </c:pt>
                <c:pt idx="92332">
                  <c:v>39.091644496889302</c:v>
                </c:pt>
                <c:pt idx="92333">
                  <c:v>39.091775690186097</c:v>
                </c:pt>
                <c:pt idx="92334">
                  <c:v>39.091906883062897</c:v>
                </c:pt>
                <c:pt idx="92335">
                  <c:v>39.092038075519802</c:v>
                </c:pt>
                <c:pt idx="92336">
                  <c:v>39.092169267556699</c:v>
                </c:pt>
                <c:pt idx="92337">
                  <c:v>39.0923004591737</c:v>
                </c:pt>
                <c:pt idx="92338">
                  <c:v>39.092431650370798</c:v>
                </c:pt>
                <c:pt idx="92339">
                  <c:v>39.092562841147902</c:v>
                </c:pt>
                <c:pt idx="92340">
                  <c:v>39.092694031505197</c:v>
                </c:pt>
                <c:pt idx="92341">
                  <c:v>39.092825221442403</c:v>
                </c:pt>
                <c:pt idx="92342">
                  <c:v>39.0929564109598</c:v>
                </c:pt>
                <c:pt idx="92343">
                  <c:v>39.093087600057203</c:v>
                </c:pt>
                <c:pt idx="92344">
                  <c:v>39.093218788734703</c:v>
                </c:pt>
                <c:pt idx="92345">
                  <c:v>39.0933499769923</c:v>
                </c:pt>
                <c:pt idx="92346">
                  <c:v>39.093481164830003</c:v>
                </c:pt>
                <c:pt idx="92347">
                  <c:v>39.093612352247703</c:v>
                </c:pt>
                <c:pt idx="92348">
                  <c:v>39.093743539245601</c:v>
                </c:pt>
                <c:pt idx="92349">
                  <c:v>39.093874725823497</c:v>
                </c:pt>
                <c:pt idx="92350">
                  <c:v>39.094005911981498</c:v>
                </c:pt>
                <c:pt idx="92351">
                  <c:v>39.094137097719504</c:v>
                </c:pt>
                <c:pt idx="92352">
                  <c:v>39.0942682830377</c:v>
                </c:pt>
                <c:pt idx="92353">
                  <c:v>39.094399467935901</c:v>
                </c:pt>
                <c:pt idx="92354">
                  <c:v>39.094530652414299</c:v>
                </c:pt>
                <c:pt idx="92355">
                  <c:v>39.094661836472703</c:v>
                </c:pt>
                <c:pt idx="92356">
                  <c:v>39.094793020111197</c:v>
                </c:pt>
                <c:pt idx="92357">
                  <c:v>39.094924203329803</c:v>
                </c:pt>
                <c:pt idx="92358">
                  <c:v>39.0950553861285</c:v>
                </c:pt>
                <c:pt idx="92359">
                  <c:v>39.095186568507302</c:v>
                </c:pt>
                <c:pt idx="92360">
                  <c:v>39.095317750466201</c:v>
                </c:pt>
                <c:pt idx="92361">
                  <c:v>39.095448932005198</c:v>
                </c:pt>
                <c:pt idx="92362">
                  <c:v>39.095580113124299</c:v>
                </c:pt>
                <c:pt idx="92363">
                  <c:v>39.095711293823499</c:v>
                </c:pt>
                <c:pt idx="92364">
                  <c:v>39.095842474102803</c:v>
                </c:pt>
                <c:pt idx="92365">
                  <c:v>39.095973653962197</c:v>
                </c:pt>
                <c:pt idx="92366">
                  <c:v>39.096104833401697</c:v>
                </c:pt>
                <c:pt idx="92367">
                  <c:v>39.096236012421301</c:v>
                </c:pt>
                <c:pt idx="92368">
                  <c:v>39.096367191021002</c:v>
                </c:pt>
                <c:pt idx="92369">
                  <c:v>39.096498369200901</c:v>
                </c:pt>
                <c:pt idx="92370">
                  <c:v>39.096629546960799</c:v>
                </c:pt>
                <c:pt idx="92371">
                  <c:v>39.0967607243009</c:v>
                </c:pt>
                <c:pt idx="92372">
                  <c:v>39.096891901220999</c:v>
                </c:pt>
                <c:pt idx="92373">
                  <c:v>39.097023077721303</c:v>
                </c:pt>
                <c:pt idx="92374">
                  <c:v>39.097154253801698</c:v>
                </c:pt>
                <c:pt idx="92375">
                  <c:v>39.097285429462197</c:v>
                </c:pt>
                <c:pt idx="92376">
                  <c:v>39.097416604702801</c:v>
                </c:pt>
                <c:pt idx="92377">
                  <c:v>39.097547779523602</c:v>
                </c:pt>
                <c:pt idx="92378">
                  <c:v>39.0976789539245</c:v>
                </c:pt>
                <c:pt idx="92379">
                  <c:v>39.097810127905497</c:v>
                </c:pt>
                <c:pt idx="92380">
                  <c:v>39.097941301466598</c:v>
                </c:pt>
                <c:pt idx="92381">
                  <c:v>39.098072474607797</c:v>
                </c:pt>
                <c:pt idx="92382">
                  <c:v>39.0982036473292</c:v>
                </c:pt>
                <c:pt idx="92383">
                  <c:v>39.098334819630701</c:v>
                </c:pt>
                <c:pt idx="92384">
                  <c:v>39.098465991512299</c:v>
                </c:pt>
                <c:pt idx="92385">
                  <c:v>39.098597162974102</c:v>
                </c:pt>
                <c:pt idx="92386">
                  <c:v>39.098728334016002</c:v>
                </c:pt>
                <c:pt idx="92387">
                  <c:v>39.098859504638</c:v>
                </c:pt>
                <c:pt idx="92388">
                  <c:v>39.098990674840103</c:v>
                </c:pt>
                <c:pt idx="92389">
                  <c:v>39.099121844622402</c:v>
                </c:pt>
                <c:pt idx="92390">
                  <c:v>39.099253013984899</c:v>
                </c:pt>
                <c:pt idx="92391">
                  <c:v>39.099384182927402</c:v>
                </c:pt>
                <c:pt idx="92392">
                  <c:v>39.099515351450101</c:v>
                </c:pt>
                <c:pt idx="92393">
                  <c:v>39.099646519552998</c:v>
                </c:pt>
                <c:pt idx="92394">
                  <c:v>39.099777687235999</c:v>
                </c:pt>
                <c:pt idx="92395">
                  <c:v>39.099908854499098</c:v>
                </c:pt>
                <c:pt idx="92396">
                  <c:v>39.100040021342402</c:v>
                </c:pt>
                <c:pt idx="92397">
                  <c:v>39.100171187765802</c:v>
                </c:pt>
                <c:pt idx="92398">
                  <c:v>39.100302353769401</c:v>
                </c:pt>
                <c:pt idx="92399">
                  <c:v>39.100433519353103</c:v>
                </c:pt>
                <c:pt idx="92400">
                  <c:v>39.100564684517003</c:v>
                </c:pt>
                <c:pt idx="92401">
                  <c:v>39.100695849261001</c:v>
                </c:pt>
                <c:pt idx="92402">
                  <c:v>39.100827013585203</c:v>
                </c:pt>
                <c:pt idx="92403">
                  <c:v>39.100958177489503</c:v>
                </c:pt>
                <c:pt idx="92404">
                  <c:v>39.101089340973999</c:v>
                </c:pt>
                <c:pt idx="92405">
                  <c:v>39.1012205040387</c:v>
                </c:pt>
                <c:pt idx="92406">
                  <c:v>39.101351666683499</c:v>
                </c:pt>
                <c:pt idx="92407">
                  <c:v>39.101482828908402</c:v>
                </c:pt>
                <c:pt idx="92408">
                  <c:v>39.101613990713602</c:v>
                </c:pt>
                <c:pt idx="92409">
                  <c:v>39.1017451520989</c:v>
                </c:pt>
                <c:pt idx="92410">
                  <c:v>39.101876313064302</c:v>
                </c:pt>
                <c:pt idx="92411">
                  <c:v>39.102007473609902</c:v>
                </c:pt>
                <c:pt idx="92412">
                  <c:v>39.102138633735699</c:v>
                </c:pt>
                <c:pt idx="92413">
                  <c:v>39.1022697934417</c:v>
                </c:pt>
                <c:pt idx="92414">
                  <c:v>39.102400952727798</c:v>
                </c:pt>
                <c:pt idx="92415">
                  <c:v>39.102532111594101</c:v>
                </c:pt>
                <c:pt idx="92416">
                  <c:v>39.102663270040601</c:v>
                </c:pt>
                <c:pt idx="92417">
                  <c:v>39.102794428067199</c:v>
                </c:pt>
                <c:pt idx="92418">
                  <c:v>39.102925585674001</c:v>
                </c:pt>
                <c:pt idx="92419">
                  <c:v>39.103056742861</c:v>
                </c:pt>
                <c:pt idx="92420">
                  <c:v>39.103187899628203</c:v>
                </c:pt>
                <c:pt idx="92421">
                  <c:v>39.103319055975497</c:v>
                </c:pt>
                <c:pt idx="92422">
                  <c:v>39.103450211903102</c:v>
                </c:pt>
                <c:pt idx="92423">
                  <c:v>39.103581367410797</c:v>
                </c:pt>
                <c:pt idx="92424">
                  <c:v>39.103712522498697</c:v>
                </c:pt>
                <c:pt idx="92425">
                  <c:v>39.103843677166701</c:v>
                </c:pt>
                <c:pt idx="92426">
                  <c:v>39.103974831415002</c:v>
                </c:pt>
                <c:pt idx="92427">
                  <c:v>39.1041059852435</c:v>
                </c:pt>
                <c:pt idx="92428">
                  <c:v>39.104237138652103</c:v>
                </c:pt>
                <c:pt idx="92429">
                  <c:v>39.104368291640903</c:v>
                </c:pt>
                <c:pt idx="92430">
                  <c:v>39.1044994442099</c:v>
                </c:pt>
                <c:pt idx="92431">
                  <c:v>39.1046305963592</c:v>
                </c:pt>
                <c:pt idx="92432">
                  <c:v>39.104761748088599</c:v>
                </c:pt>
                <c:pt idx="92433">
                  <c:v>39.104892899398202</c:v>
                </c:pt>
                <c:pt idx="92434">
                  <c:v>39.105024050288002</c:v>
                </c:pt>
                <c:pt idx="92435">
                  <c:v>39.105155200757899</c:v>
                </c:pt>
                <c:pt idx="92436">
                  <c:v>39.1052863508081</c:v>
                </c:pt>
                <c:pt idx="92437">
                  <c:v>39.105417500438499</c:v>
                </c:pt>
                <c:pt idx="92438">
                  <c:v>39.105548649649101</c:v>
                </c:pt>
                <c:pt idx="92439">
                  <c:v>39.105679798439901</c:v>
                </c:pt>
                <c:pt idx="92440">
                  <c:v>39.105810946810898</c:v>
                </c:pt>
                <c:pt idx="92441">
                  <c:v>39.105942094762099</c:v>
                </c:pt>
                <c:pt idx="92442">
                  <c:v>39.106073242293597</c:v>
                </c:pt>
                <c:pt idx="92443">
                  <c:v>39.1062043894052</c:v>
                </c:pt>
                <c:pt idx="92444">
                  <c:v>39.106335536096999</c:v>
                </c:pt>
                <c:pt idx="92445">
                  <c:v>39.106466682369103</c:v>
                </c:pt>
                <c:pt idx="92446">
                  <c:v>39.106597828221297</c:v>
                </c:pt>
                <c:pt idx="92447">
                  <c:v>39.106728973653802</c:v>
                </c:pt>
                <c:pt idx="92448">
                  <c:v>39.106860118666503</c:v>
                </c:pt>
                <c:pt idx="92449">
                  <c:v>39.106991263259403</c:v>
                </c:pt>
                <c:pt idx="92450">
                  <c:v>39.107122407432499</c:v>
                </c:pt>
                <c:pt idx="92451">
                  <c:v>39.107253551185799</c:v>
                </c:pt>
                <c:pt idx="92452">
                  <c:v>39.107384694519403</c:v>
                </c:pt>
                <c:pt idx="92453">
                  <c:v>39.107515837433198</c:v>
                </c:pt>
                <c:pt idx="92454">
                  <c:v>39.107646979927203</c:v>
                </c:pt>
                <c:pt idx="92455">
                  <c:v>39.107778122001399</c:v>
                </c:pt>
                <c:pt idx="92456">
                  <c:v>39.107909263655898</c:v>
                </c:pt>
                <c:pt idx="92457">
                  <c:v>39.108040404890602</c:v>
                </c:pt>
                <c:pt idx="92458">
                  <c:v>39.108171545705503</c:v>
                </c:pt>
                <c:pt idx="92459">
                  <c:v>39.1083026861006</c:v>
                </c:pt>
                <c:pt idx="92460">
                  <c:v>39.108433826076002</c:v>
                </c:pt>
                <c:pt idx="92461">
                  <c:v>39.108564965631601</c:v>
                </c:pt>
                <c:pt idx="92462">
                  <c:v>39.108696104767397</c:v>
                </c:pt>
                <c:pt idx="92463">
                  <c:v>39.108827243483503</c:v>
                </c:pt>
                <c:pt idx="92464">
                  <c:v>39.1089583817798</c:v>
                </c:pt>
                <c:pt idx="92465">
                  <c:v>39.109089519656401</c:v>
                </c:pt>
                <c:pt idx="92466">
                  <c:v>39.109220657113198</c:v>
                </c:pt>
                <c:pt idx="92467">
                  <c:v>39.1093517941502</c:v>
                </c:pt>
                <c:pt idx="92468">
                  <c:v>39.109482930767498</c:v>
                </c:pt>
                <c:pt idx="92469">
                  <c:v>39.109614066965001</c:v>
                </c:pt>
                <c:pt idx="92470">
                  <c:v>39.109745202742701</c:v>
                </c:pt>
                <c:pt idx="92471">
                  <c:v>39.109876338100797</c:v>
                </c:pt>
                <c:pt idx="92472">
                  <c:v>39.110007473038998</c:v>
                </c:pt>
                <c:pt idx="92473">
                  <c:v>39.110138607557502</c:v>
                </c:pt>
                <c:pt idx="92474">
                  <c:v>39.110269741656197</c:v>
                </c:pt>
                <c:pt idx="92475">
                  <c:v>39.110400875335301</c:v>
                </c:pt>
                <c:pt idx="92476">
                  <c:v>39.110532008594497</c:v>
                </c:pt>
                <c:pt idx="92477">
                  <c:v>39.110663141434003</c:v>
                </c:pt>
                <c:pt idx="92478">
                  <c:v>39.110794273853799</c:v>
                </c:pt>
                <c:pt idx="92479">
                  <c:v>39.110925405853799</c:v>
                </c:pt>
                <c:pt idx="92480">
                  <c:v>39.111056537434102</c:v>
                </c:pt>
                <c:pt idx="92481">
                  <c:v>39.111187668594603</c:v>
                </c:pt>
                <c:pt idx="92482">
                  <c:v>39.1113187993354</c:v>
                </c:pt>
                <c:pt idx="92483">
                  <c:v>39.111449929656501</c:v>
                </c:pt>
                <c:pt idx="92484">
                  <c:v>39.1115810595578</c:v>
                </c:pt>
                <c:pt idx="92485">
                  <c:v>39.111712189039402</c:v>
                </c:pt>
                <c:pt idx="92486">
                  <c:v>39.1118433181013</c:v>
                </c:pt>
                <c:pt idx="92487">
                  <c:v>39.111974446743403</c:v>
                </c:pt>
                <c:pt idx="92488">
                  <c:v>39.112105574965803</c:v>
                </c:pt>
                <c:pt idx="92489">
                  <c:v>39.112236702768499</c:v>
                </c:pt>
                <c:pt idx="92490">
                  <c:v>39.112367830151399</c:v>
                </c:pt>
                <c:pt idx="92491">
                  <c:v>39.112498957114603</c:v>
                </c:pt>
                <c:pt idx="92492">
                  <c:v>39.112630083658097</c:v>
                </c:pt>
                <c:pt idx="92493">
                  <c:v>39.112761209781802</c:v>
                </c:pt>
                <c:pt idx="92494">
                  <c:v>39.112892335485903</c:v>
                </c:pt>
                <c:pt idx="92495">
                  <c:v>39.113023460770201</c:v>
                </c:pt>
                <c:pt idx="92496">
                  <c:v>39.113154585634803</c:v>
                </c:pt>
                <c:pt idx="92497">
                  <c:v>39.113285710079701</c:v>
                </c:pt>
                <c:pt idx="92498">
                  <c:v>39.113416834104797</c:v>
                </c:pt>
                <c:pt idx="92499">
                  <c:v>39.113547957710303</c:v>
                </c:pt>
                <c:pt idx="92500">
                  <c:v>39.113679080895999</c:v>
                </c:pt>
                <c:pt idx="92501">
                  <c:v>39.113810203661998</c:v>
                </c:pt>
                <c:pt idx="92502">
                  <c:v>39.113941326008302</c:v>
                </c:pt>
                <c:pt idx="92503">
                  <c:v>39.114072447934902</c:v>
                </c:pt>
                <c:pt idx="92504">
                  <c:v>39.114203569441798</c:v>
                </c:pt>
                <c:pt idx="92505">
                  <c:v>39.114334690528899</c:v>
                </c:pt>
                <c:pt idx="92506">
                  <c:v>39.114465811196403</c:v>
                </c:pt>
                <c:pt idx="92507">
                  <c:v>39.114596931444197</c:v>
                </c:pt>
                <c:pt idx="92508">
                  <c:v>39.114728051272202</c:v>
                </c:pt>
                <c:pt idx="92509">
                  <c:v>39.114859170680603</c:v>
                </c:pt>
                <c:pt idx="92510">
                  <c:v>39.114990289669201</c:v>
                </c:pt>
                <c:pt idx="92511">
                  <c:v>39.115121408238203</c:v>
                </c:pt>
                <c:pt idx="92512">
                  <c:v>39.115252526387401</c:v>
                </c:pt>
                <c:pt idx="92513">
                  <c:v>39.115383644117003</c:v>
                </c:pt>
                <c:pt idx="92514">
                  <c:v>39.115514761426802</c:v>
                </c:pt>
                <c:pt idx="92515">
                  <c:v>39.115645878316997</c:v>
                </c:pt>
                <c:pt idx="92516">
                  <c:v>39.115776994787502</c:v>
                </c:pt>
                <c:pt idx="92517">
                  <c:v>39.115908110838198</c:v>
                </c:pt>
                <c:pt idx="92518">
                  <c:v>39.116039226469297</c:v>
                </c:pt>
                <c:pt idx="92519">
                  <c:v>39.1161703416807</c:v>
                </c:pt>
                <c:pt idx="92520">
                  <c:v>39.116301456472399</c:v>
                </c:pt>
                <c:pt idx="92521">
                  <c:v>39.116432570844502</c:v>
                </c:pt>
                <c:pt idx="92522">
                  <c:v>39.116563684796802</c:v>
                </c:pt>
                <c:pt idx="92523">
                  <c:v>39.116694798329398</c:v>
                </c:pt>
                <c:pt idx="92524">
                  <c:v>39.116825911442398</c:v>
                </c:pt>
                <c:pt idx="92525">
                  <c:v>39.116957024135701</c:v>
                </c:pt>
                <c:pt idx="92526">
                  <c:v>39.117088136409301</c:v>
                </c:pt>
                <c:pt idx="92527">
                  <c:v>39.117219248263197</c:v>
                </c:pt>
                <c:pt idx="92528">
                  <c:v>39.117350359697497</c:v>
                </c:pt>
                <c:pt idx="92529">
                  <c:v>39.1174814707121</c:v>
                </c:pt>
                <c:pt idx="92530">
                  <c:v>39.117612581307</c:v>
                </c:pt>
                <c:pt idx="92531">
                  <c:v>39.117743691482197</c:v>
                </c:pt>
                <c:pt idx="92532">
                  <c:v>39.117874801237797</c:v>
                </c:pt>
                <c:pt idx="92533">
                  <c:v>39.118005910573601</c:v>
                </c:pt>
                <c:pt idx="92534">
                  <c:v>39.1181370194899</c:v>
                </c:pt>
                <c:pt idx="92535">
                  <c:v>39.118268127986397</c:v>
                </c:pt>
                <c:pt idx="92536">
                  <c:v>39.118399236063297</c:v>
                </c:pt>
                <c:pt idx="92537">
                  <c:v>39.118530343720501</c:v>
                </c:pt>
                <c:pt idx="92538">
                  <c:v>39.118661450958101</c:v>
                </c:pt>
                <c:pt idx="92539">
                  <c:v>39.118792557775897</c:v>
                </c:pt>
                <c:pt idx="92540">
                  <c:v>39.118923664174197</c:v>
                </c:pt>
                <c:pt idx="92541">
                  <c:v>39.119054770152701</c:v>
                </c:pt>
                <c:pt idx="92542">
                  <c:v>39.1191858757117</c:v>
                </c:pt>
                <c:pt idx="92543">
                  <c:v>39.119316980850897</c:v>
                </c:pt>
                <c:pt idx="92544">
                  <c:v>39.119448085570497</c:v>
                </c:pt>
                <c:pt idx="92545">
                  <c:v>39.1195791898704</c:v>
                </c:pt>
                <c:pt idx="92546">
                  <c:v>39.1197102937507</c:v>
                </c:pt>
                <c:pt idx="92547">
                  <c:v>39.119841397211403</c:v>
                </c:pt>
                <c:pt idx="92548">
                  <c:v>39.119972500252402</c:v>
                </c:pt>
                <c:pt idx="92549">
                  <c:v>39.120103602873698</c:v>
                </c:pt>
                <c:pt idx="92550">
                  <c:v>39.120234705075397</c:v>
                </c:pt>
                <c:pt idx="92551">
                  <c:v>39.1203658068574</c:v>
                </c:pt>
                <c:pt idx="92552">
                  <c:v>39.120496908219799</c:v>
                </c:pt>
                <c:pt idx="92553">
                  <c:v>39.120628009162601</c:v>
                </c:pt>
                <c:pt idx="92554">
                  <c:v>39.1207591096857</c:v>
                </c:pt>
                <c:pt idx="92555">
                  <c:v>39.120890209789202</c:v>
                </c:pt>
                <c:pt idx="92556">
                  <c:v>39.121021309473001</c:v>
                </c:pt>
                <c:pt idx="92557">
                  <c:v>39.121152408737203</c:v>
                </c:pt>
                <c:pt idx="92558">
                  <c:v>39.121283507581701</c:v>
                </c:pt>
                <c:pt idx="92559">
                  <c:v>39.121414606006702</c:v>
                </c:pt>
                <c:pt idx="92560">
                  <c:v>39.121545704012</c:v>
                </c:pt>
                <c:pt idx="92561">
                  <c:v>39.121676801597602</c:v>
                </c:pt>
                <c:pt idx="92562">
                  <c:v>39.121807898763599</c:v>
                </c:pt>
                <c:pt idx="92563">
                  <c:v>39.12193899551</c:v>
                </c:pt>
                <c:pt idx="92564">
                  <c:v>39.122070091836797</c:v>
                </c:pt>
                <c:pt idx="92565">
                  <c:v>39.122201187743897</c:v>
                </c:pt>
                <c:pt idx="92566">
                  <c:v>39.122332283231401</c:v>
                </c:pt>
                <c:pt idx="92567">
                  <c:v>39.122463378299301</c:v>
                </c:pt>
                <c:pt idx="92568">
                  <c:v>39.122594472947597</c:v>
                </c:pt>
                <c:pt idx="92569">
                  <c:v>39.122725567176197</c:v>
                </c:pt>
                <c:pt idx="92570">
                  <c:v>39.1228566609852</c:v>
                </c:pt>
                <c:pt idx="92571">
                  <c:v>39.122987754374599</c:v>
                </c:pt>
                <c:pt idx="92572">
                  <c:v>39.123118847344401</c:v>
                </c:pt>
                <c:pt idx="92573">
                  <c:v>39.123249939894599</c:v>
                </c:pt>
                <c:pt idx="92574">
                  <c:v>39.123381032025101</c:v>
                </c:pt>
                <c:pt idx="92575">
                  <c:v>39.123512123735999</c:v>
                </c:pt>
                <c:pt idx="92576">
                  <c:v>39.1236432150273</c:v>
                </c:pt>
                <c:pt idx="92577">
                  <c:v>39.123774305899097</c:v>
                </c:pt>
                <c:pt idx="92578">
                  <c:v>39.123905396351198</c:v>
                </c:pt>
                <c:pt idx="92579">
                  <c:v>39.124036486383602</c:v>
                </c:pt>
                <c:pt idx="92580">
                  <c:v>39.124167575996502</c:v>
                </c:pt>
                <c:pt idx="92581">
                  <c:v>39.124298665189798</c:v>
                </c:pt>
                <c:pt idx="92582">
                  <c:v>39.124429753963497</c:v>
                </c:pt>
                <c:pt idx="92583">
                  <c:v>39.1245608423175</c:v>
                </c:pt>
                <c:pt idx="92584">
                  <c:v>39.124691930251998</c:v>
                </c:pt>
                <c:pt idx="92585">
                  <c:v>39.1248230177669</c:v>
                </c:pt>
                <c:pt idx="92586">
                  <c:v>39.124954104862098</c:v>
                </c:pt>
                <c:pt idx="92587">
                  <c:v>39.125085191537799</c:v>
                </c:pt>
                <c:pt idx="92588">
                  <c:v>39.125216277793903</c:v>
                </c:pt>
                <c:pt idx="92589">
                  <c:v>39.125347363630297</c:v>
                </c:pt>
                <c:pt idx="92590">
                  <c:v>39.125478449047201</c:v>
                </c:pt>
                <c:pt idx="92591">
                  <c:v>39.1256095340445</c:v>
                </c:pt>
                <c:pt idx="92592">
                  <c:v>39.125740618622203</c:v>
                </c:pt>
                <c:pt idx="92593">
                  <c:v>39.125871702780302</c:v>
                </c:pt>
                <c:pt idx="92594">
                  <c:v>39.126002786518796</c:v>
                </c:pt>
                <c:pt idx="92595">
                  <c:v>39.126133869837702</c:v>
                </c:pt>
                <c:pt idx="92596">
                  <c:v>39.126264952737102</c:v>
                </c:pt>
                <c:pt idx="92597">
                  <c:v>39.1263960352168</c:v>
                </c:pt>
                <c:pt idx="92598">
                  <c:v>39.126527117277</c:v>
                </c:pt>
                <c:pt idx="92599">
                  <c:v>39.126658198917603</c:v>
                </c:pt>
                <c:pt idx="92600">
                  <c:v>39.126789280138603</c:v>
                </c:pt>
                <c:pt idx="92601">
                  <c:v>39.126920360940098</c:v>
                </c:pt>
                <c:pt idx="92602">
                  <c:v>39.127051441321903</c:v>
                </c:pt>
                <c:pt idx="92603">
                  <c:v>39.127182521284197</c:v>
                </c:pt>
                <c:pt idx="92604">
                  <c:v>39.127313600826902</c:v>
                </c:pt>
                <c:pt idx="92605">
                  <c:v>39.127444679950003</c:v>
                </c:pt>
                <c:pt idx="92606">
                  <c:v>39.127575758653599</c:v>
                </c:pt>
                <c:pt idx="92607">
                  <c:v>39.127706836937598</c:v>
                </c:pt>
                <c:pt idx="92608">
                  <c:v>39.127837914802001</c:v>
                </c:pt>
                <c:pt idx="92609">
                  <c:v>39.127968992246799</c:v>
                </c:pt>
                <c:pt idx="92610">
                  <c:v>39.128100069272101</c:v>
                </c:pt>
                <c:pt idx="92611">
                  <c:v>39.128231145877798</c:v>
                </c:pt>
                <c:pt idx="92612">
                  <c:v>39.128362222063998</c:v>
                </c:pt>
                <c:pt idx="92613">
                  <c:v>39.128493297830502</c:v>
                </c:pt>
                <c:pt idx="92614">
                  <c:v>39.128624373177601</c:v>
                </c:pt>
                <c:pt idx="92615">
                  <c:v>39.128755448104997</c:v>
                </c:pt>
                <c:pt idx="92616">
                  <c:v>39.128886522612902</c:v>
                </c:pt>
                <c:pt idx="92617">
                  <c:v>39.129017596701303</c:v>
                </c:pt>
                <c:pt idx="92618">
                  <c:v>39.1291486703701</c:v>
                </c:pt>
                <c:pt idx="92619">
                  <c:v>39.1292797436193</c:v>
                </c:pt>
                <c:pt idx="92620">
                  <c:v>39.129410816449003</c:v>
                </c:pt>
                <c:pt idx="92621">
                  <c:v>39.129541888859102</c:v>
                </c:pt>
                <c:pt idx="92622">
                  <c:v>39.129672960849703</c:v>
                </c:pt>
                <c:pt idx="92623">
                  <c:v>39.129804032420701</c:v>
                </c:pt>
                <c:pt idx="92624">
                  <c:v>39.129935103572201</c:v>
                </c:pt>
                <c:pt idx="92625">
                  <c:v>39.130066174304098</c:v>
                </c:pt>
                <c:pt idx="92626">
                  <c:v>39.130197244616497</c:v>
                </c:pt>
                <c:pt idx="92627">
                  <c:v>39.130328314509399</c:v>
                </c:pt>
                <c:pt idx="92628">
                  <c:v>39.130459383982704</c:v>
                </c:pt>
                <c:pt idx="92629">
                  <c:v>39.130590453036397</c:v>
                </c:pt>
                <c:pt idx="92630">
                  <c:v>39.130721521670601</c:v>
                </c:pt>
                <c:pt idx="92631">
                  <c:v>39.130852589885301</c:v>
                </c:pt>
                <c:pt idx="92632">
                  <c:v>39.130983657680503</c:v>
                </c:pt>
                <c:pt idx="92633">
                  <c:v>39.131114725056101</c:v>
                </c:pt>
                <c:pt idx="92634">
                  <c:v>39.131245792012102</c:v>
                </c:pt>
                <c:pt idx="92635">
                  <c:v>39.131376858548698</c:v>
                </c:pt>
                <c:pt idx="92636">
                  <c:v>39.131507924665698</c:v>
                </c:pt>
                <c:pt idx="92637">
                  <c:v>39.131638990363101</c:v>
                </c:pt>
                <c:pt idx="92638">
                  <c:v>39.131770055641098</c:v>
                </c:pt>
                <c:pt idx="92639">
                  <c:v>39.131901120499499</c:v>
                </c:pt>
                <c:pt idx="92640">
                  <c:v>39.132032184938403</c:v>
                </c:pt>
                <c:pt idx="92641">
                  <c:v>39.132163248957703</c:v>
                </c:pt>
                <c:pt idx="92642">
                  <c:v>39.132294312557597</c:v>
                </c:pt>
                <c:pt idx="92643">
                  <c:v>39.132425375737903</c:v>
                </c:pt>
                <c:pt idx="92644">
                  <c:v>39.132556438498703</c:v>
                </c:pt>
                <c:pt idx="92645">
                  <c:v>39.132687500839999</c:v>
                </c:pt>
                <c:pt idx="92646">
                  <c:v>39.132818562761699</c:v>
                </c:pt>
                <c:pt idx="92647">
                  <c:v>39.132949624264</c:v>
                </c:pt>
                <c:pt idx="92648">
                  <c:v>39.133080685346698</c:v>
                </c:pt>
                <c:pt idx="92649">
                  <c:v>39.133211746009898</c:v>
                </c:pt>
                <c:pt idx="92650">
                  <c:v>39.133342806253602</c:v>
                </c:pt>
                <c:pt idx="92651">
                  <c:v>39.1334738660778</c:v>
                </c:pt>
                <c:pt idx="92652">
                  <c:v>39.133604925482402</c:v>
                </c:pt>
                <c:pt idx="92653">
                  <c:v>39.133735984467599</c:v>
                </c:pt>
                <c:pt idx="92654">
                  <c:v>39.133867043033199</c:v>
                </c:pt>
                <c:pt idx="92655">
                  <c:v>39.133998101179401</c:v>
                </c:pt>
                <c:pt idx="92656">
                  <c:v>39.134129158905999</c:v>
                </c:pt>
                <c:pt idx="92657">
                  <c:v>39.1342602162131</c:v>
                </c:pt>
                <c:pt idx="92658">
                  <c:v>39.134391273100803</c:v>
                </c:pt>
                <c:pt idx="92659">
                  <c:v>39.134522329568902</c:v>
                </c:pt>
                <c:pt idx="92660">
                  <c:v>39.134653385617497</c:v>
                </c:pt>
                <c:pt idx="92661">
                  <c:v>39.134784441246701</c:v>
                </c:pt>
                <c:pt idx="92662">
                  <c:v>39.134915496456301</c:v>
                </c:pt>
                <c:pt idx="92663">
                  <c:v>39.135046551246496</c:v>
                </c:pt>
                <c:pt idx="92664">
                  <c:v>39.135177605617102</c:v>
                </c:pt>
                <c:pt idx="92665">
                  <c:v>39.135308659568203</c:v>
                </c:pt>
                <c:pt idx="92666">
                  <c:v>39.135439713099899</c:v>
                </c:pt>
                <c:pt idx="92667">
                  <c:v>39.135570766212098</c:v>
                </c:pt>
                <c:pt idx="92668">
                  <c:v>39.135701818904799</c:v>
                </c:pt>
                <c:pt idx="92669">
                  <c:v>39.135832871177897</c:v>
                </c:pt>
                <c:pt idx="92670">
                  <c:v>39.135963923031603</c:v>
                </c:pt>
                <c:pt idx="92671">
                  <c:v>39.136094974465898</c:v>
                </c:pt>
                <c:pt idx="92672">
                  <c:v>39.136226025480603</c:v>
                </c:pt>
                <c:pt idx="92673">
                  <c:v>39.136357076075797</c:v>
                </c:pt>
                <c:pt idx="92674">
                  <c:v>39.136488126251599</c:v>
                </c:pt>
                <c:pt idx="92675">
                  <c:v>39.136619176007898</c:v>
                </c:pt>
                <c:pt idx="92676">
                  <c:v>39.136750225344699</c:v>
                </c:pt>
                <c:pt idx="92677">
                  <c:v>39.136881274262102</c:v>
                </c:pt>
                <c:pt idx="92678">
                  <c:v>39.137012322759901</c:v>
                </c:pt>
                <c:pt idx="92679">
                  <c:v>39.137143370838302</c:v>
                </c:pt>
                <c:pt idx="92680">
                  <c:v>39.137274418497199</c:v>
                </c:pt>
                <c:pt idx="92681">
                  <c:v>39.137405465736698</c:v>
                </c:pt>
                <c:pt idx="92682">
                  <c:v>39.137536512556601</c:v>
                </c:pt>
                <c:pt idx="92683">
                  <c:v>39.137667558957098</c:v>
                </c:pt>
                <c:pt idx="92684">
                  <c:v>39.137798604938197</c:v>
                </c:pt>
                <c:pt idx="92685">
                  <c:v>39.1379296504997</c:v>
                </c:pt>
                <c:pt idx="92686">
                  <c:v>39.138060695641798</c:v>
                </c:pt>
                <c:pt idx="92687">
                  <c:v>39.138191740364498</c:v>
                </c:pt>
                <c:pt idx="92688">
                  <c:v>39.138322784667601</c:v>
                </c:pt>
                <c:pt idx="92689">
                  <c:v>39.138453828551299</c:v>
                </c:pt>
                <c:pt idx="92690">
                  <c:v>39.138584872015599</c:v>
                </c:pt>
                <c:pt idx="92691">
                  <c:v>39.138715915060402</c:v>
                </c:pt>
                <c:pt idx="92692">
                  <c:v>39.138846957685701</c:v>
                </c:pt>
                <c:pt idx="92693">
                  <c:v>39.138977999891601</c:v>
                </c:pt>
                <c:pt idx="92694">
                  <c:v>39.139109041677997</c:v>
                </c:pt>
                <c:pt idx="92695">
                  <c:v>39.139240083045003</c:v>
                </c:pt>
                <c:pt idx="92696">
                  <c:v>39.139371123992497</c:v>
                </c:pt>
                <c:pt idx="92697">
                  <c:v>39.1395021645206</c:v>
                </c:pt>
                <c:pt idx="92698">
                  <c:v>39.139633204629199</c:v>
                </c:pt>
                <c:pt idx="92699">
                  <c:v>39.1397642443184</c:v>
                </c:pt>
                <c:pt idx="92700">
                  <c:v>39.139895283588103</c:v>
                </c:pt>
                <c:pt idx="92701">
                  <c:v>39.140026322438402</c:v>
                </c:pt>
                <c:pt idx="92702">
                  <c:v>39.140157360869203</c:v>
                </c:pt>
                <c:pt idx="92703">
                  <c:v>39.1402883988806</c:v>
                </c:pt>
                <c:pt idx="92704">
                  <c:v>39.140419436472598</c:v>
                </c:pt>
                <c:pt idx="92705">
                  <c:v>39.140550473645099</c:v>
                </c:pt>
                <c:pt idx="92706">
                  <c:v>39.140681510398203</c:v>
                </c:pt>
                <c:pt idx="92707">
                  <c:v>39.140812546731802</c:v>
                </c:pt>
                <c:pt idx="92708">
                  <c:v>39.140943582646003</c:v>
                </c:pt>
                <c:pt idx="92709">
                  <c:v>39.141074618140799</c:v>
                </c:pt>
                <c:pt idx="92710">
                  <c:v>39.141205653216197</c:v>
                </c:pt>
                <c:pt idx="92711">
                  <c:v>39.141336687872098</c:v>
                </c:pt>
                <c:pt idx="92712">
                  <c:v>39.141467722108501</c:v>
                </c:pt>
                <c:pt idx="92713">
                  <c:v>39.1415987559256</c:v>
                </c:pt>
                <c:pt idx="92714">
                  <c:v>39.1417297893232</c:v>
                </c:pt>
                <c:pt idx="92715">
                  <c:v>39.141860822301403</c:v>
                </c:pt>
                <c:pt idx="92716">
                  <c:v>39.141991854860201</c:v>
                </c:pt>
                <c:pt idx="92717">
                  <c:v>39.142122886999502</c:v>
                </c:pt>
                <c:pt idx="92718">
                  <c:v>39.142253918719398</c:v>
                </c:pt>
                <c:pt idx="92719">
                  <c:v>39.142384950019903</c:v>
                </c:pt>
                <c:pt idx="92720">
                  <c:v>39.142515980901003</c:v>
                </c:pt>
                <c:pt idx="92721">
                  <c:v>39.142647011362698</c:v>
                </c:pt>
                <c:pt idx="92722">
                  <c:v>39.142778041404902</c:v>
                </c:pt>
                <c:pt idx="92723">
                  <c:v>39.142909071027802</c:v>
                </c:pt>
                <c:pt idx="92724">
                  <c:v>39.143040100231197</c:v>
                </c:pt>
                <c:pt idx="92725">
                  <c:v>39.143171129015201</c:v>
                </c:pt>
                <c:pt idx="92726">
                  <c:v>39.1433021573798</c:v>
                </c:pt>
                <c:pt idx="92727">
                  <c:v>39.143433185325001</c:v>
                </c:pt>
                <c:pt idx="92728">
                  <c:v>39.143564212850798</c:v>
                </c:pt>
                <c:pt idx="92729">
                  <c:v>39.143695239957097</c:v>
                </c:pt>
                <c:pt idx="92730">
                  <c:v>39.143826266644098</c:v>
                </c:pt>
                <c:pt idx="92731">
                  <c:v>39.143957292911601</c:v>
                </c:pt>
                <c:pt idx="92732">
                  <c:v>39.144088318759799</c:v>
                </c:pt>
                <c:pt idx="92733">
                  <c:v>39.1442193441885</c:v>
                </c:pt>
                <c:pt idx="92734">
                  <c:v>39.144350369197902</c:v>
                </c:pt>
                <c:pt idx="92735">
                  <c:v>39.1444813937878</c:v>
                </c:pt>
                <c:pt idx="92736">
                  <c:v>39.144612417958399</c:v>
                </c:pt>
                <c:pt idx="92737">
                  <c:v>39.144743441709501</c:v>
                </c:pt>
                <c:pt idx="92738">
                  <c:v>39.144874465041298</c:v>
                </c:pt>
                <c:pt idx="92739">
                  <c:v>39.145005487953703</c:v>
                </c:pt>
                <c:pt idx="92740">
                  <c:v>39.145136510446697</c:v>
                </c:pt>
                <c:pt idx="92741">
                  <c:v>39.145267532520201</c:v>
                </c:pt>
                <c:pt idx="92742">
                  <c:v>39.145398554174399</c:v>
                </c:pt>
                <c:pt idx="92743">
                  <c:v>39.145529575409199</c:v>
                </c:pt>
                <c:pt idx="92744">
                  <c:v>39.145660596224701</c:v>
                </c:pt>
                <c:pt idx="92745">
                  <c:v>39.145791616620699</c:v>
                </c:pt>
                <c:pt idx="92746">
                  <c:v>39.145922636597298</c:v>
                </c:pt>
                <c:pt idx="92747">
                  <c:v>39.146053656154599</c:v>
                </c:pt>
                <c:pt idx="92748">
                  <c:v>39.146184675292503</c:v>
                </c:pt>
                <c:pt idx="92749">
                  <c:v>39.146315694011001</c:v>
                </c:pt>
                <c:pt idx="92750">
                  <c:v>39.146446712310102</c:v>
                </c:pt>
                <c:pt idx="92751">
                  <c:v>39.146577730189797</c:v>
                </c:pt>
                <c:pt idx="92752">
                  <c:v>39.146708747650202</c:v>
                </c:pt>
                <c:pt idx="92753">
                  <c:v>39.146839764691201</c:v>
                </c:pt>
                <c:pt idx="92754">
                  <c:v>39.146970781312803</c:v>
                </c:pt>
                <c:pt idx="92755">
                  <c:v>39.147101797515099</c:v>
                </c:pt>
                <c:pt idx="92756">
                  <c:v>39.147232813297897</c:v>
                </c:pt>
                <c:pt idx="92757">
                  <c:v>39.147363828661497</c:v>
                </c:pt>
                <c:pt idx="92758">
                  <c:v>39.1474948436056</c:v>
                </c:pt>
                <c:pt idx="92759">
                  <c:v>39.147625858130397</c:v>
                </c:pt>
                <c:pt idx="92760">
                  <c:v>39.147756872235803</c:v>
                </c:pt>
                <c:pt idx="92761">
                  <c:v>39.147887885921797</c:v>
                </c:pt>
                <c:pt idx="92762">
                  <c:v>39.1480188991885</c:v>
                </c:pt>
                <c:pt idx="92763">
                  <c:v>39.148149912035798</c:v>
                </c:pt>
                <c:pt idx="92764">
                  <c:v>39.148280924463698</c:v>
                </c:pt>
                <c:pt idx="92765">
                  <c:v>39.1484119364723</c:v>
                </c:pt>
                <c:pt idx="92766">
                  <c:v>39.148542948061603</c:v>
                </c:pt>
                <c:pt idx="92767">
                  <c:v>39.148673959231502</c:v>
                </c:pt>
                <c:pt idx="92768">
                  <c:v>39.148804969982002</c:v>
                </c:pt>
                <c:pt idx="92769">
                  <c:v>39.148935980313198</c:v>
                </c:pt>
                <c:pt idx="92770">
                  <c:v>39.149066990225002</c:v>
                </c:pt>
                <c:pt idx="92771">
                  <c:v>39.149197999717401</c:v>
                </c:pt>
                <c:pt idx="92772">
                  <c:v>39.149329008790502</c:v>
                </c:pt>
                <c:pt idx="92773">
                  <c:v>39.149460017444298</c:v>
                </c:pt>
                <c:pt idx="92774">
                  <c:v>39.149591025678703</c:v>
                </c:pt>
                <c:pt idx="92775">
                  <c:v>39.149722033493802</c:v>
                </c:pt>
                <c:pt idx="92776">
                  <c:v>39.149853040889603</c:v>
                </c:pt>
                <c:pt idx="92777">
                  <c:v>39.1499840478659</c:v>
                </c:pt>
                <c:pt idx="92778">
                  <c:v>39.150115054422997</c:v>
                </c:pt>
                <c:pt idx="92779">
                  <c:v>39.150246060560697</c:v>
                </c:pt>
                <c:pt idx="92780">
                  <c:v>39.150377066279098</c:v>
                </c:pt>
                <c:pt idx="92781">
                  <c:v>39.150508071578102</c:v>
                </c:pt>
                <c:pt idx="92782">
                  <c:v>39.1506390764578</c:v>
                </c:pt>
                <c:pt idx="92783">
                  <c:v>39.1507700809182</c:v>
                </c:pt>
                <c:pt idx="92784">
                  <c:v>39.150901084959202</c:v>
                </c:pt>
                <c:pt idx="92785">
                  <c:v>39.151032088580898</c:v>
                </c:pt>
                <c:pt idx="92786">
                  <c:v>39.151163091783197</c:v>
                </c:pt>
                <c:pt idx="92787">
                  <c:v>39.151294094566303</c:v>
                </c:pt>
                <c:pt idx="92788">
                  <c:v>39.151425096929998</c:v>
                </c:pt>
                <c:pt idx="92789">
                  <c:v>39.151556098874401</c:v>
                </c:pt>
                <c:pt idx="92790">
                  <c:v>39.1516871003994</c:v>
                </c:pt>
                <c:pt idx="92791">
                  <c:v>39.1518181015051</c:v>
                </c:pt>
                <c:pt idx="92792">
                  <c:v>39.151949102191502</c:v>
                </c:pt>
                <c:pt idx="92793">
                  <c:v>39.152080102458598</c:v>
                </c:pt>
                <c:pt idx="92794">
                  <c:v>39.152211102306403</c:v>
                </c:pt>
                <c:pt idx="92795">
                  <c:v>39.152342101734803</c:v>
                </c:pt>
                <c:pt idx="92796">
                  <c:v>39.152473100743997</c:v>
                </c:pt>
                <c:pt idx="92797">
                  <c:v>39.1526040993338</c:v>
                </c:pt>
                <c:pt idx="92798">
                  <c:v>39.152735097504298</c:v>
                </c:pt>
                <c:pt idx="92799">
                  <c:v>39.152866095255497</c:v>
                </c:pt>
                <c:pt idx="92800">
                  <c:v>39.152997092587299</c:v>
                </c:pt>
                <c:pt idx="92801">
                  <c:v>39.153128089499901</c:v>
                </c:pt>
                <c:pt idx="92802">
                  <c:v>39.153259085993099</c:v>
                </c:pt>
                <c:pt idx="92803">
                  <c:v>39.153390082067098</c:v>
                </c:pt>
                <c:pt idx="92804">
                  <c:v>39.153521077721699</c:v>
                </c:pt>
                <c:pt idx="92805">
                  <c:v>39.153652072957001</c:v>
                </c:pt>
                <c:pt idx="92806">
                  <c:v>39.153783067773098</c:v>
                </c:pt>
                <c:pt idx="92807">
                  <c:v>39.153914062169797</c:v>
                </c:pt>
                <c:pt idx="92808">
                  <c:v>39.154045056147197</c:v>
                </c:pt>
                <c:pt idx="92809">
                  <c:v>39.154176049705299</c:v>
                </c:pt>
                <c:pt idx="92810">
                  <c:v>39.154307042844202</c:v>
                </c:pt>
                <c:pt idx="92811">
                  <c:v>39.1544380355637</c:v>
                </c:pt>
                <c:pt idx="92812">
                  <c:v>39.1545690278639</c:v>
                </c:pt>
                <c:pt idx="92813">
                  <c:v>39.154700019744901</c:v>
                </c:pt>
                <c:pt idx="92814">
                  <c:v>39.154831011206497</c:v>
                </c:pt>
                <c:pt idx="92815">
                  <c:v>39.154962002248901</c:v>
                </c:pt>
                <c:pt idx="92816">
                  <c:v>39.1550929928719</c:v>
                </c:pt>
                <c:pt idx="92817">
                  <c:v>39.1552239830757</c:v>
                </c:pt>
                <c:pt idx="92818">
                  <c:v>39.155354972860202</c:v>
                </c:pt>
                <c:pt idx="92819">
                  <c:v>39.155485962225399</c:v>
                </c:pt>
                <c:pt idx="92820">
                  <c:v>39.155616951171297</c:v>
                </c:pt>
                <c:pt idx="92821">
                  <c:v>39.155747939697903</c:v>
                </c:pt>
                <c:pt idx="92822">
                  <c:v>39.155878927805198</c:v>
                </c:pt>
                <c:pt idx="92823">
                  <c:v>39.1560099154933</c:v>
                </c:pt>
                <c:pt idx="92824">
                  <c:v>39.156140902762097</c:v>
                </c:pt>
                <c:pt idx="92825">
                  <c:v>39.156271889611602</c:v>
                </c:pt>
                <c:pt idx="92826">
                  <c:v>39.156402876041803</c:v>
                </c:pt>
                <c:pt idx="92827">
                  <c:v>39.156533862052797</c:v>
                </c:pt>
                <c:pt idx="92828">
                  <c:v>39.1566648476444</c:v>
                </c:pt>
                <c:pt idx="92829">
                  <c:v>39.156795832816897</c:v>
                </c:pt>
                <c:pt idx="92830">
                  <c:v>39.156926817570003</c:v>
                </c:pt>
                <c:pt idx="92831">
                  <c:v>39.157057801903797</c:v>
                </c:pt>
                <c:pt idx="92832">
                  <c:v>39.157188785818398</c:v>
                </c:pt>
                <c:pt idx="92833">
                  <c:v>39.157319769313702</c:v>
                </c:pt>
                <c:pt idx="92834">
                  <c:v>39.157450752389799</c:v>
                </c:pt>
                <c:pt idx="92835">
                  <c:v>39.157581735046598</c:v>
                </c:pt>
                <c:pt idx="92836">
                  <c:v>39.157712717284099</c:v>
                </c:pt>
                <c:pt idx="92837">
                  <c:v>39.157843699102401</c:v>
                </c:pt>
                <c:pt idx="92838">
                  <c:v>39.157974680501397</c:v>
                </c:pt>
                <c:pt idx="92839">
                  <c:v>39.158105661481102</c:v>
                </c:pt>
                <c:pt idx="92840">
                  <c:v>39.158236642041601</c:v>
                </c:pt>
                <c:pt idx="92841">
                  <c:v>39.158367622182901</c:v>
                </c:pt>
                <c:pt idx="92842">
                  <c:v>39.158498601904803</c:v>
                </c:pt>
                <c:pt idx="92843">
                  <c:v>39.158629581207599</c:v>
                </c:pt>
                <c:pt idx="92844">
                  <c:v>39.158760560090997</c:v>
                </c:pt>
                <c:pt idx="92845">
                  <c:v>39.158891538555203</c:v>
                </c:pt>
                <c:pt idx="92846">
                  <c:v>39.159022516600203</c:v>
                </c:pt>
                <c:pt idx="92847">
                  <c:v>39.159153494225897</c:v>
                </c:pt>
                <c:pt idx="92848">
                  <c:v>39.1592844714324</c:v>
                </c:pt>
                <c:pt idx="92849">
                  <c:v>39.159415448219598</c:v>
                </c:pt>
                <c:pt idx="92850">
                  <c:v>39.159546424587603</c:v>
                </c:pt>
                <c:pt idx="92851">
                  <c:v>39.159677400536303</c:v>
                </c:pt>
                <c:pt idx="92852">
                  <c:v>39.159808376065797</c:v>
                </c:pt>
                <c:pt idx="92853">
                  <c:v>39.159939351176099</c:v>
                </c:pt>
                <c:pt idx="92854">
                  <c:v>39.160070325867103</c:v>
                </c:pt>
                <c:pt idx="92855">
                  <c:v>39.160201300138802</c:v>
                </c:pt>
                <c:pt idx="92856">
                  <c:v>39.160332273991401</c:v>
                </c:pt>
                <c:pt idx="92857">
                  <c:v>39.160463247424701</c:v>
                </c:pt>
                <c:pt idx="92858">
                  <c:v>39.160594220438703</c:v>
                </c:pt>
                <c:pt idx="92859">
                  <c:v>39.160725193033599</c:v>
                </c:pt>
                <c:pt idx="92860">
                  <c:v>39.160856165209204</c:v>
                </c:pt>
                <c:pt idx="92861">
                  <c:v>39.160987136965502</c:v>
                </c:pt>
                <c:pt idx="92862">
                  <c:v>39.161118108302702</c:v>
                </c:pt>
                <c:pt idx="92863">
                  <c:v>39.161249079220603</c:v>
                </c:pt>
                <c:pt idx="92864">
                  <c:v>39.161380049719298</c:v>
                </c:pt>
                <c:pt idx="92865">
                  <c:v>39.161511019798702</c:v>
                </c:pt>
                <c:pt idx="92866">
                  <c:v>39.161641989459</c:v>
                </c:pt>
                <c:pt idx="92867">
                  <c:v>39.161772958699999</c:v>
                </c:pt>
                <c:pt idx="92868">
                  <c:v>39.161903927521799</c:v>
                </c:pt>
                <c:pt idx="92869">
                  <c:v>39.1620348959243</c:v>
                </c:pt>
                <c:pt idx="92870">
                  <c:v>39.162165863907703</c:v>
                </c:pt>
                <c:pt idx="92871">
                  <c:v>39.162296831471899</c:v>
                </c:pt>
                <c:pt idx="92872">
                  <c:v>39.162427798616797</c:v>
                </c:pt>
                <c:pt idx="92873">
                  <c:v>39.162558765342503</c:v>
                </c:pt>
                <c:pt idx="92874">
                  <c:v>39.162689731649003</c:v>
                </c:pt>
                <c:pt idx="92875">
                  <c:v>39.162820697536297</c:v>
                </c:pt>
                <c:pt idx="92876">
                  <c:v>39.1629516630043</c:v>
                </c:pt>
                <c:pt idx="92877">
                  <c:v>39.163082628053203</c:v>
                </c:pt>
                <c:pt idx="92878">
                  <c:v>39.163213592682901</c:v>
                </c:pt>
                <c:pt idx="92879">
                  <c:v>39.1633445568933</c:v>
                </c:pt>
                <c:pt idx="92880">
                  <c:v>39.163475520684599</c:v>
                </c:pt>
                <c:pt idx="92881">
                  <c:v>39.163606484056601</c:v>
                </c:pt>
                <c:pt idx="92882">
                  <c:v>39.163737447009503</c:v>
                </c:pt>
                <c:pt idx="92883">
                  <c:v>39.163868409543099</c:v>
                </c:pt>
                <c:pt idx="92884">
                  <c:v>39.163999371657503</c:v>
                </c:pt>
                <c:pt idx="92885">
                  <c:v>39.164130333352801</c:v>
                </c:pt>
                <c:pt idx="92886">
                  <c:v>39.164261294628801</c:v>
                </c:pt>
                <c:pt idx="92887">
                  <c:v>39.164392255485701</c:v>
                </c:pt>
                <c:pt idx="92888">
                  <c:v>39.164523215923403</c:v>
                </c:pt>
                <c:pt idx="92889">
                  <c:v>39.164654175941799</c:v>
                </c:pt>
                <c:pt idx="92890">
                  <c:v>39.164785135541102</c:v>
                </c:pt>
                <c:pt idx="92891">
                  <c:v>39.1649160947212</c:v>
                </c:pt>
                <c:pt idx="92892">
                  <c:v>39.165047053482098</c:v>
                </c:pt>
                <c:pt idx="92893">
                  <c:v>39.165178011823798</c:v>
                </c:pt>
                <c:pt idx="92894">
                  <c:v>39.165308969746299</c:v>
                </c:pt>
                <c:pt idx="92895">
                  <c:v>39.1654399272497</c:v>
                </c:pt>
                <c:pt idx="92896">
                  <c:v>39.165570884333803</c:v>
                </c:pt>
                <c:pt idx="92897">
                  <c:v>39.1657018409988</c:v>
                </c:pt>
                <c:pt idx="92898">
                  <c:v>39.165832797244597</c:v>
                </c:pt>
                <c:pt idx="92899">
                  <c:v>39.165963753071203</c:v>
                </c:pt>
                <c:pt idx="92900">
                  <c:v>39.166094708478603</c:v>
                </c:pt>
                <c:pt idx="92901">
                  <c:v>39.166225663466903</c:v>
                </c:pt>
                <c:pt idx="92902">
                  <c:v>39.166356618035998</c:v>
                </c:pt>
                <c:pt idx="92903">
                  <c:v>39.1664875721859</c:v>
                </c:pt>
                <c:pt idx="92904">
                  <c:v>39.166618525916597</c:v>
                </c:pt>
                <c:pt idx="92905">
                  <c:v>39.166749479228201</c:v>
                </c:pt>
                <c:pt idx="92906">
                  <c:v>39.1668804321206</c:v>
                </c:pt>
                <c:pt idx="92907">
                  <c:v>39.167011384593799</c:v>
                </c:pt>
                <c:pt idx="92908">
                  <c:v>39.167142336647899</c:v>
                </c:pt>
                <c:pt idx="92909">
                  <c:v>39.1672732882828</c:v>
                </c:pt>
                <c:pt idx="92910">
                  <c:v>39.167404239498502</c:v>
                </c:pt>
                <c:pt idx="92911">
                  <c:v>39.167535190295098</c:v>
                </c:pt>
                <c:pt idx="92912">
                  <c:v>39.167666140672502</c:v>
                </c:pt>
                <c:pt idx="92913">
                  <c:v>39.1677970906307</c:v>
                </c:pt>
                <c:pt idx="92914">
                  <c:v>39.167928040169798</c:v>
                </c:pt>
                <c:pt idx="92915">
                  <c:v>39.168058989289698</c:v>
                </c:pt>
                <c:pt idx="92916">
                  <c:v>39.168189937990498</c:v>
                </c:pt>
                <c:pt idx="92917">
                  <c:v>39.168320886272099</c:v>
                </c:pt>
                <c:pt idx="92918">
                  <c:v>39.168451834134601</c:v>
                </c:pt>
                <c:pt idx="92919">
                  <c:v>39.168582781577904</c:v>
                </c:pt>
                <c:pt idx="92920">
                  <c:v>39.168713728602</c:v>
                </c:pt>
                <c:pt idx="92921">
                  <c:v>39.168844675206998</c:v>
                </c:pt>
                <c:pt idx="92922">
                  <c:v>39.168975621392903</c:v>
                </c:pt>
                <c:pt idx="92923">
                  <c:v>39.169106567159602</c:v>
                </c:pt>
                <c:pt idx="92924">
                  <c:v>39.169237512507202</c:v>
                </c:pt>
                <c:pt idx="92925">
                  <c:v>39.169368457435603</c:v>
                </c:pt>
                <c:pt idx="92926">
                  <c:v>39.169499401944897</c:v>
                </c:pt>
                <c:pt idx="92927">
                  <c:v>39.169630346034999</c:v>
                </c:pt>
                <c:pt idx="92928">
                  <c:v>39.169761289706003</c:v>
                </c:pt>
                <c:pt idx="92929">
                  <c:v>39.169892232957899</c:v>
                </c:pt>
                <c:pt idx="92930">
                  <c:v>39.170023175790597</c:v>
                </c:pt>
                <c:pt idx="92931">
                  <c:v>39.170154118204202</c:v>
                </c:pt>
                <c:pt idx="92932">
                  <c:v>39.170285060198601</c:v>
                </c:pt>
                <c:pt idx="92933">
                  <c:v>39.170416001774001</c:v>
                </c:pt>
                <c:pt idx="92934">
                  <c:v>39.170546942930102</c:v>
                </c:pt>
                <c:pt idx="92935">
                  <c:v>39.170677883667203</c:v>
                </c:pt>
                <c:pt idx="92936">
                  <c:v>39.170808823985098</c:v>
                </c:pt>
                <c:pt idx="92937">
                  <c:v>39.170939763883901</c:v>
                </c:pt>
                <c:pt idx="92938">
                  <c:v>39.171070703363597</c:v>
                </c:pt>
                <c:pt idx="92939">
                  <c:v>39.171201642424101</c:v>
                </c:pt>
                <c:pt idx="92940">
                  <c:v>39.171332581065499</c:v>
                </c:pt>
                <c:pt idx="92941">
                  <c:v>39.171463519287798</c:v>
                </c:pt>
                <c:pt idx="92942">
                  <c:v>39.171594457090997</c:v>
                </c:pt>
                <c:pt idx="92943">
                  <c:v>39.171725394475096</c:v>
                </c:pt>
                <c:pt idx="92944">
                  <c:v>39.171856331439997</c:v>
                </c:pt>
                <c:pt idx="92945">
                  <c:v>39.171987267985799</c:v>
                </c:pt>
                <c:pt idx="92946">
                  <c:v>39.1721182041125</c:v>
                </c:pt>
                <c:pt idx="92947">
                  <c:v>39.172249139820103</c:v>
                </c:pt>
                <c:pt idx="92948">
                  <c:v>39.172380075108599</c:v>
                </c:pt>
                <c:pt idx="92949">
                  <c:v>39.172511009977903</c:v>
                </c:pt>
                <c:pt idx="92950">
                  <c:v>39.1726419444282</c:v>
                </c:pt>
                <c:pt idx="92951">
                  <c:v>39.172772878459298</c:v>
                </c:pt>
                <c:pt idx="92952">
                  <c:v>39.172903812071397</c:v>
                </c:pt>
                <c:pt idx="92953">
                  <c:v>39.173034745264303</c:v>
                </c:pt>
                <c:pt idx="92954">
                  <c:v>39.173165678038103</c:v>
                </c:pt>
                <c:pt idx="92955">
                  <c:v>39.173296610392804</c:v>
                </c:pt>
                <c:pt idx="92956">
                  <c:v>39.173427542328398</c:v>
                </c:pt>
                <c:pt idx="92957">
                  <c:v>39.173558473844899</c:v>
                </c:pt>
                <c:pt idx="92958">
                  <c:v>39.173689404942301</c:v>
                </c:pt>
                <c:pt idx="92959">
                  <c:v>39.173820335620697</c:v>
                </c:pt>
                <c:pt idx="92960">
                  <c:v>39.1739512658799</c:v>
                </c:pt>
                <c:pt idx="92961">
                  <c:v>39.174082195719997</c:v>
                </c:pt>
                <c:pt idx="92962">
                  <c:v>39.174213125141002</c:v>
                </c:pt>
                <c:pt idx="92963">
                  <c:v>39.174344054142999</c:v>
                </c:pt>
                <c:pt idx="92964">
                  <c:v>39.174474982725798</c:v>
                </c:pt>
                <c:pt idx="92965">
                  <c:v>39.174605910889497</c:v>
                </c:pt>
                <c:pt idx="92966">
                  <c:v>39.174736838634203</c:v>
                </c:pt>
                <c:pt idx="92967">
                  <c:v>39.174867765959803</c:v>
                </c:pt>
                <c:pt idx="92968">
                  <c:v>39.174998692866303</c:v>
                </c:pt>
                <c:pt idx="92969">
                  <c:v>39.175129619353598</c:v>
                </c:pt>
                <c:pt idx="92970">
                  <c:v>39.175260545421999</c:v>
                </c:pt>
                <c:pt idx="92971">
                  <c:v>39.175391471071201</c:v>
                </c:pt>
                <c:pt idx="92972">
                  <c:v>39.175522396301297</c:v>
                </c:pt>
                <c:pt idx="92973">
                  <c:v>39.175653321112399</c:v>
                </c:pt>
                <c:pt idx="92974">
                  <c:v>39.175784245504403</c:v>
                </c:pt>
                <c:pt idx="92975">
                  <c:v>39.1759151694773</c:v>
                </c:pt>
                <c:pt idx="92976">
                  <c:v>39.176046093031196</c:v>
                </c:pt>
                <c:pt idx="92977">
                  <c:v>39.176177016165902</c:v>
                </c:pt>
                <c:pt idx="92978">
                  <c:v>39.1763079388816</c:v>
                </c:pt>
                <c:pt idx="92979">
                  <c:v>39.176438861178198</c:v>
                </c:pt>
                <c:pt idx="92980">
                  <c:v>39.176569783055797</c:v>
                </c:pt>
                <c:pt idx="92981">
                  <c:v>39.176700704514303</c:v>
                </c:pt>
                <c:pt idx="92982">
                  <c:v>39.176831625553703</c:v>
                </c:pt>
                <c:pt idx="92983">
                  <c:v>39.176962546174003</c:v>
                </c:pt>
                <c:pt idx="92984">
                  <c:v>39.177093466375297</c:v>
                </c:pt>
                <c:pt idx="92985">
                  <c:v>39.177224386157498</c:v>
                </c:pt>
                <c:pt idx="92986">
                  <c:v>39.177355305520699</c:v>
                </c:pt>
                <c:pt idx="92987">
                  <c:v>39.177486224464701</c:v>
                </c:pt>
                <c:pt idx="92988">
                  <c:v>39.177617142989803</c:v>
                </c:pt>
                <c:pt idx="92989">
                  <c:v>39.177748061095798</c:v>
                </c:pt>
                <c:pt idx="92990">
                  <c:v>39.177878978782701</c:v>
                </c:pt>
                <c:pt idx="92991">
                  <c:v>39.178009896050497</c:v>
                </c:pt>
                <c:pt idx="92992">
                  <c:v>39.178140812899301</c:v>
                </c:pt>
                <c:pt idx="92993">
                  <c:v>39.178271729329097</c:v>
                </c:pt>
                <c:pt idx="92994">
                  <c:v>39.178402645339801</c:v>
                </c:pt>
                <c:pt idx="92995">
                  <c:v>39.178533560931399</c:v>
                </c:pt>
                <c:pt idx="92996">
                  <c:v>39.178664476103997</c:v>
                </c:pt>
                <c:pt idx="92997">
                  <c:v>39.178795390857601</c:v>
                </c:pt>
                <c:pt idx="92998">
                  <c:v>39.1789263051921</c:v>
                </c:pt>
                <c:pt idx="92999">
                  <c:v>39.179057219107598</c:v>
                </c:pt>
                <c:pt idx="93000">
                  <c:v>39.179188132603997</c:v>
                </c:pt>
                <c:pt idx="93001">
                  <c:v>39.179319045681297</c:v>
                </c:pt>
                <c:pt idx="93002">
                  <c:v>39.179449958339703</c:v>
                </c:pt>
                <c:pt idx="93003">
                  <c:v>39.179580870579002</c:v>
                </c:pt>
                <c:pt idx="93004">
                  <c:v>39.179711782399202</c:v>
                </c:pt>
                <c:pt idx="93005">
                  <c:v>39.179842693800403</c:v>
                </c:pt>
                <c:pt idx="93006">
                  <c:v>39.179973604782603</c:v>
                </c:pt>
                <c:pt idx="93007">
                  <c:v>39.180104515345803</c:v>
                </c:pt>
                <c:pt idx="93008">
                  <c:v>39.180235425489897</c:v>
                </c:pt>
                <c:pt idx="93009">
                  <c:v>39.180366335214998</c:v>
                </c:pt>
                <c:pt idx="93010">
                  <c:v>39.180497244521</c:v>
                </c:pt>
                <c:pt idx="93011">
                  <c:v>39.180628153408101</c:v>
                </c:pt>
                <c:pt idx="93012">
                  <c:v>39.180759061876103</c:v>
                </c:pt>
                <c:pt idx="93013">
                  <c:v>39.180889969924998</c:v>
                </c:pt>
                <c:pt idx="93014">
                  <c:v>39.181020877555</c:v>
                </c:pt>
                <c:pt idx="93015">
                  <c:v>39.181151784765902</c:v>
                </c:pt>
                <c:pt idx="93016">
                  <c:v>39.181282691557797</c:v>
                </c:pt>
                <c:pt idx="93017">
                  <c:v>39.1814135979307</c:v>
                </c:pt>
                <c:pt idx="93018">
                  <c:v>39.181544503884503</c:v>
                </c:pt>
                <c:pt idx="93019">
                  <c:v>39.181675409419398</c:v>
                </c:pt>
                <c:pt idx="93020">
                  <c:v>39.181806314535201</c:v>
                </c:pt>
                <c:pt idx="93021">
                  <c:v>39.181937219231997</c:v>
                </c:pt>
                <c:pt idx="93022">
                  <c:v>39.182068123509801</c:v>
                </c:pt>
                <c:pt idx="93023">
                  <c:v>39.182199027368597</c:v>
                </c:pt>
                <c:pt idx="93024">
                  <c:v>39.182329930808301</c:v>
                </c:pt>
                <c:pt idx="93025">
                  <c:v>39.182460833829097</c:v>
                </c:pt>
                <c:pt idx="93026">
                  <c:v>39.182591736430801</c:v>
                </c:pt>
                <c:pt idx="93027">
                  <c:v>39.182722638613598</c:v>
                </c:pt>
                <c:pt idx="93028">
                  <c:v>39.182853540377302</c:v>
                </c:pt>
                <c:pt idx="93029">
                  <c:v>39.182984441722098</c:v>
                </c:pt>
                <c:pt idx="93030">
                  <c:v>39.183115342647802</c:v>
                </c:pt>
                <c:pt idx="93031">
                  <c:v>39.1832462431545</c:v>
                </c:pt>
                <c:pt idx="93032">
                  <c:v>39.183377143242197</c:v>
                </c:pt>
                <c:pt idx="93033">
                  <c:v>39.183508042911001</c:v>
                </c:pt>
                <c:pt idx="93034">
                  <c:v>39.183638942160698</c:v>
                </c:pt>
                <c:pt idx="93035">
                  <c:v>39.183769840991403</c:v>
                </c:pt>
                <c:pt idx="93036">
                  <c:v>39.1839007394032</c:v>
                </c:pt>
                <c:pt idx="93037">
                  <c:v>39.184031637395897</c:v>
                </c:pt>
                <c:pt idx="93038">
                  <c:v>39.184162534969602</c:v>
                </c:pt>
                <c:pt idx="93039">
                  <c:v>39.184293432124399</c:v>
                </c:pt>
                <c:pt idx="93040">
                  <c:v>39.184424328860203</c:v>
                </c:pt>
                <c:pt idx="93041">
                  <c:v>39.184555225176901</c:v>
                </c:pt>
                <c:pt idx="93042">
                  <c:v>39.184686121074698</c:v>
                </c:pt>
                <c:pt idx="93043">
                  <c:v>39.184817016553502</c:v>
                </c:pt>
                <c:pt idx="93044">
                  <c:v>39.184947911613399</c:v>
                </c:pt>
                <c:pt idx="93045">
                  <c:v>39.185078806254197</c:v>
                </c:pt>
                <c:pt idx="93046">
                  <c:v>39.185209700476001</c:v>
                </c:pt>
                <c:pt idx="93047">
                  <c:v>39.185340594278898</c:v>
                </c:pt>
                <c:pt idx="93048">
                  <c:v>39.185471487662802</c:v>
                </c:pt>
                <c:pt idx="93049">
                  <c:v>39.185602380627699</c:v>
                </c:pt>
                <c:pt idx="93050">
                  <c:v>39.185733273173703</c:v>
                </c:pt>
                <c:pt idx="93051">
                  <c:v>39.1858641653006</c:v>
                </c:pt>
                <c:pt idx="93052">
                  <c:v>39.185995057008597</c:v>
                </c:pt>
                <c:pt idx="93053">
                  <c:v>39.186125948297601</c:v>
                </c:pt>
                <c:pt idx="93054">
                  <c:v>39.186256839167697</c:v>
                </c:pt>
                <c:pt idx="93055">
                  <c:v>39.186387729618801</c:v>
                </c:pt>
                <c:pt idx="93056">
                  <c:v>39.186518619650897</c:v>
                </c:pt>
                <c:pt idx="93057">
                  <c:v>39.186649509264001</c:v>
                </c:pt>
                <c:pt idx="93058">
                  <c:v>39.186780398458197</c:v>
                </c:pt>
                <c:pt idx="93059">
                  <c:v>39.1869112872334</c:v>
                </c:pt>
                <c:pt idx="93060">
                  <c:v>39.187042175589603</c:v>
                </c:pt>
                <c:pt idx="93061">
                  <c:v>39.187173063526899</c:v>
                </c:pt>
                <c:pt idx="93062">
                  <c:v>39.187303951045202</c:v>
                </c:pt>
                <c:pt idx="93063">
                  <c:v>39.187434838144597</c:v>
                </c:pt>
                <c:pt idx="93064">
                  <c:v>39.187565724824999</c:v>
                </c:pt>
                <c:pt idx="93065">
                  <c:v>39.187696611086402</c:v>
                </c:pt>
                <c:pt idx="93066">
                  <c:v>39.187827496928897</c:v>
                </c:pt>
                <c:pt idx="93067">
                  <c:v>39.187958382352498</c:v>
                </c:pt>
                <c:pt idx="93068">
                  <c:v>39.1880892673571</c:v>
                </c:pt>
                <c:pt idx="93069">
                  <c:v>39.188220151942701</c:v>
                </c:pt>
                <c:pt idx="93070">
                  <c:v>39.188351036109403</c:v>
                </c:pt>
                <c:pt idx="93071">
                  <c:v>39.188481919857097</c:v>
                </c:pt>
                <c:pt idx="93072">
                  <c:v>39.188612803185897</c:v>
                </c:pt>
                <c:pt idx="93073">
                  <c:v>39.188743686095798</c:v>
                </c:pt>
                <c:pt idx="93074">
                  <c:v>39.188874568586698</c:v>
                </c:pt>
                <c:pt idx="93075">
                  <c:v>39.189005450658598</c:v>
                </c:pt>
                <c:pt idx="93076">
                  <c:v>39.189136332311598</c:v>
                </c:pt>
                <c:pt idx="93077">
                  <c:v>39.189267213545698</c:v>
                </c:pt>
                <c:pt idx="93078">
                  <c:v>39.189398094360797</c:v>
                </c:pt>
                <c:pt idx="93079">
                  <c:v>39.189528974757003</c:v>
                </c:pt>
                <c:pt idx="93080">
                  <c:v>39.189659854734302</c:v>
                </c:pt>
                <c:pt idx="93081">
                  <c:v>39.1897907342926</c:v>
                </c:pt>
                <c:pt idx="93082">
                  <c:v>39.189921613431999</c:v>
                </c:pt>
                <c:pt idx="93083">
                  <c:v>39.190052492152503</c:v>
                </c:pt>
                <c:pt idx="93084">
                  <c:v>39.190183370454001</c:v>
                </c:pt>
                <c:pt idx="93085">
                  <c:v>39.190314248336598</c:v>
                </c:pt>
                <c:pt idx="93086">
                  <c:v>39.190445125800302</c:v>
                </c:pt>
                <c:pt idx="93087">
                  <c:v>39.190576002844999</c:v>
                </c:pt>
                <c:pt idx="93088">
                  <c:v>39.190706879470802</c:v>
                </c:pt>
                <c:pt idx="93089">
                  <c:v>39.190837755677698</c:v>
                </c:pt>
                <c:pt idx="93090">
                  <c:v>39.190968631465701</c:v>
                </c:pt>
                <c:pt idx="93091">
                  <c:v>39.191099506834703</c:v>
                </c:pt>
                <c:pt idx="93092">
                  <c:v>39.191230381784898</c:v>
                </c:pt>
                <c:pt idx="93093">
                  <c:v>39.1913612563161</c:v>
                </c:pt>
                <c:pt idx="93094">
                  <c:v>39.191492130428401</c:v>
                </c:pt>
                <c:pt idx="93095">
                  <c:v>39.191623004121702</c:v>
                </c:pt>
                <c:pt idx="93096">
                  <c:v>39.191753877396202</c:v>
                </c:pt>
                <c:pt idx="93097">
                  <c:v>39.191884750251702</c:v>
                </c:pt>
                <c:pt idx="93098">
                  <c:v>39.192015622688402</c:v>
                </c:pt>
                <c:pt idx="93099">
                  <c:v>39.192146494706101</c:v>
                </c:pt>
                <c:pt idx="93100">
                  <c:v>39.1922773663049</c:v>
                </c:pt>
                <c:pt idx="93101">
                  <c:v>39.192408237484798</c:v>
                </c:pt>
                <c:pt idx="93102">
                  <c:v>39.192539108245803</c:v>
                </c:pt>
                <c:pt idx="93103">
                  <c:v>39.192669978587901</c:v>
                </c:pt>
                <c:pt idx="93104">
                  <c:v>39.192800848511098</c:v>
                </c:pt>
                <c:pt idx="93105">
                  <c:v>39.192931718015402</c:v>
                </c:pt>
                <c:pt idx="93106">
                  <c:v>39.193062587100798</c:v>
                </c:pt>
                <c:pt idx="93107">
                  <c:v>39.193193455767201</c:v>
                </c:pt>
                <c:pt idx="93108">
                  <c:v>39.193324324014803</c:v>
                </c:pt>
                <c:pt idx="93109">
                  <c:v>39.193455191843498</c:v>
                </c:pt>
                <c:pt idx="93110">
                  <c:v>39.193586059253299</c:v>
                </c:pt>
                <c:pt idx="93111">
                  <c:v>39.1937169262442</c:v>
                </c:pt>
                <c:pt idx="93112">
                  <c:v>39.1938477928162</c:v>
                </c:pt>
                <c:pt idx="93113">
                  <c:v>39.1939786589693</c:v>
                </c:pt>
                <c:pt idx="93114">
                  <c:v>39.194109524703499</c:v>
                </c:pt>
                <c:pt idx="93115">
                  <c:v>39.194240390018798</c:v>
                </c:pt>
                <c:pt idx="93116">
                  <c:v>39.194371254915303</c:v>
                </c:pt>
                <c:pt idx="93117">
                  <c:v>39.194502119392801</c:v>
                </c:pt>
                <c:pt idx="93118">
                  <c:v>39.194632983451498</c:v>
                </c:pt>
                <c:pt idx="93119">
                  <c:v>39.194763847091302</c:v>
                </c:pt>
                <c:pt idx="93120">
                  <c:v>39.194894710312198</c:v>
                </c:pt>
                <c:pt idx="93121">
                  <c:v>39.195025573114201</c:v>
                </c:pt>
                <c:pt idx="93122">
                  <c:v>39.195156435497303</c:v>
                </c:pt>
                <c:pt idx="93123">
                  <c:v>39.195287297461597</c:v>
                </c:pt>
                <c:pt idx="93124">
                  <c:v>39.195418159006998</c:v>
                </c:pt>
                <c:pt idx="93125">
                  <c:v>39.195549020133498</c:v>
                </c:pt>
                <c:pt idx="93126">
                  <c:v>39.195679880841098</c:v>
                </c:pt>
                <c:pt idx="93127">
                  <c:v>39.195810741129897</c:v>
                </c:pt>
                <c:pt idx="93128">
                  <c:v>39.195941600999802</c:v>
                </c:pt>
                <c:pt idx="93129">
                  <c:v>39.1960724604508</c:v>
                </c:pt>
                <c:pt idx="93130">
                  <c:v>39.196203319482898</c:v>
                </c:pt>
                <c:pt idx="93131">
                  <c:v>39.196334178096201</c:v>
                </c:pt>
                <c:pt idx="93132">
                  <c:v>39.196465036290597</c:v>
                </c:pt>
                <c:pt idx="93133">
                  <c:v>39.196595894066199</c:v>
                </c:pt>
                <c:pt idx="93134">
                  <c:v>39.196726751422901</c:v>
                </c:pt>
                <c:pt idx="93135">
                  <c:v>39.196857608360702</c:v>
                </c:pt>
                <c:pt idx="93136">
                  <c:v>39.196988464879603</c:v>
                </c:pt>
                <c:pt idx="93137">
                  <c:v>39.197119320979702</c:v>
                </c:pt>
                <c:pt idx="93138">
                  <c:v>39.197250176661001</c:v>
                </c:pt>
                <c:pt idx="93139">
                  <c:v>39.197381031923399</c:v>
                </c:pt>
                <c:pt idx="93140">
                  <c:v>39.197511886766897</c:v>
                </c:pt>
                <c:pt idx="93141">
                  <c:v>39.197642741191501</c:v>
                </c:pt>
                <c:pt idx="93142">
                  <c:v>39.197773595197397</c:v>
                </c:pt>
                <c:pt idx="93143">
                  <c:v>39.1979044487843</c:v>
                </c:pt>
                <c:pt idx="93144">
                  <c:v>39.198035301952402</c:v>
                </c:pt>
                <c:pt idx="93145">
                  <c:v>39.198166154701703</c:v>
                </c:pt>
                <c:pt idx="93146">
                  <c:v>39.198297007032103</c:v>
                </c:pt>
                <c:pt idx="93147">
                  <c:v>39.198427858943703</c:v>
                </c:pt>
                <c:pt idx="93148">
                  <c:v>39.198558710436401</c:v>
                </c:pt>
                <c:pt idx="93149">
                  <c:v>39.198689561510299</c:v>
                </c:pt>
                <c:pt idx="93150">
                  <c:v>39.198820412165297</c:v>
                </c:pt>
                <c:pt idx="93151">
                  <c:v>39.198951262401501</c:v>
                </c:pt>
                <c:pt idx="93152">
                  <c:v>39.199082112218903</c:v>
                </c:pt>
                <c:pt idx="93153">
                  <c:v>39.199212961617398</c:v>
                </c:pt>
                <c:pt idx="93154">
                  <c:v>39.199343810597099</c:v>
                </c:pt>
                <c:pt idx="93155">
                  <c:v>39.1994746591579</c:v>
                </c:pt>
                <c:pt idx="93156">
                  <c:v>39.199605507299999</c:v>
                </c:pt>
                <c:pt idx="93157">
                  <c:v>39.199736355023099</c:v>
                </c:pt>
                <c:pt idx="93158">
                  <c:v>39.199867202327503</c:v>
                </c:pt>
                <c:pt idx="93159">
                  <c:v>39.199998049213001</c:v>
                </c:pt>
                <c:pt idx="93160">
                  <c:v>39.200128895679697</c:v>
                </c:pt>
                <c:pt idx="93161">
                  <c:v>39.2002597417275</c:v>
                </c:pt>
                <c:pt idx="93162">
                  <c:v>39.200390587356601</c:v>
                </c:pt>
                <c:pt idx="93163">
                  <c:v>39.200521432566802</c:v>
                </c:pt>
                <c:pt idx="93164">
                  <c:v>39.200652277358202</c:v>
                </c:pt>
                <c:pt idx="93165">
                  <c:v>39.200783121730701</c:v>
                </c:pt>
                <c:pt idx="93166">
                  <c:v>39.200913965684499</c:v>
                </c:pt>
                <c:pt idx="93167">
                  <c:v>39.201044809219397</c:v>
                </c:pt>
                <c:pt idx="93168">
                  <c:v>39.2011756523355</c:v>
                </c:pt>
                <c:pt idx="93169">
                  <c:v>39.201306495032803</c:v>
                </c:pt>
                <c:pt idx="93170">
                  <c:v>39.201437337311198</c:v>
                </c:pt>
                <c:pt idx="93171">
                  <c:v>39.201568179170899</c:v>
                </c:pt>
                <c:pt idx="93172">
                  <c:v>39.201699020611699</c:v>
                </c:pt>
                <c:pt idx="93173">
                  <c:v>39.201829861633797</c:v>
                </c:pt>
                <c:pt idx="93174">
                  <c:v>39.201960702237002</c:v>
                </c:pt>
                <c:pt idx="93175">
                  <c:v>39.2020915424214</c:v>
                </c:pt>
                <c:pt idx="93176">
                  <c:v>39.202222382187003</c:v>
                </c:pt>
                <c:pt idx="93177">
                  <c:v>39.202353221533798</c:v>
                </c:pt>
                <c:pt idx="93178">
                  <c:v>39.202484060461799</c:v>
                </c:pt>
                <c:pt idx="93179">
                  <c:v>39.2026148989709</c:v>
                </c:pt>
                <c:pt idx="93180">
                  <c:v>39.202745737061299</c:v>
                </c:pt>
                <c:pt idx="93181">
                  <c:v>39.202876574732898</c:v>
                </c:pt>
                <c:pt idx="93182">
                  <c:v>39.203007411985702</c:v>
                </c:pt>
                <c:pt idx="93183">
                  <c:v>39.203138248819698</c:v>
                </c:pt>
                <c:pt idx="93184">
                  <c:v>39.203269085234901</c:v>
                </c:pt>
                <c:pt idx="93185">
                  <c:v>39.203399921231302</c:v>
                </c:pt>
                <c:pt idx="93186">
                  <c:v>39.203530756808803</c:v>
                </c:pt>
                <c:pt idx="93187">
                  <c:v>39.203661591967702</c:v>
                </c:pt>
                <c:pt idx="93188">
                  <c:v>39.2037924267077</c:v>
                </c:pt>
                <c:pt idx="93189">
                  <c:v>39.203923261028898</c:v>
                </c:pt>
                <c:pt idx="93190">
                  <c:v>39.204054094931301</c:v>
                </c:pt>
                <c:pt idx="93191">
                  <c:v>39.204184928415003</c:v>
                </c:pt>
                <c:pt idx="93192">
                  <c:v>39.204315761479798</c:v>
                </c:pt>
                <c:pt idx="93193">
                  <c:v>39.204446594125898</c:v>
                </c:pt>
                <c:pt idx="93194">
                  <c:v>39.204577426353197</c:v>
                </c:pt>
                <c:pt idx="93195">
                  <c:v>39.204708258161702</c:v>
                </c:pt>
                <c:pt idx="93196">
                  <c:v>39.204839089551399</c:v>
                </c:pt>
                <c:pt idx="93197">
                  <c:v>39.204969920522402</c:v>
                </c:pt>
                <c:pt idx="93198">
                  <c:v>39.205100751074497</c:v>
                </c:pt>
                <c:pt idx="93199">
                  <c:v>39.205231581207897</c:v>
                </c:pt>
                <c:pt idx="93200">
                  <c:v>39.205362410922604</c:v>
                </c:pt>
                <c:pt idx="93201">
                  <c:v>39.205493240218402</c:v>
                </c:pt>
                <c:pt idx="93202">
                  <c:v>39.205624069095499</c:v>
                </c:pt>
                <c:pt idx="93203">
                  <c:v>39.205754897553803</c:v>
                </c:pt>
                <c:pt idx="93204">
                  <c:v>39.205885725593298</c:v>
                </c:pt>
                <c:pt idx="93205">
                  <c:v>39.206016553213999</c:v>
                </c:pt>
                <c:pt idx="93206">
                  <c:v>39.206147380415999</c:v>
                </c:pt>
                <c:pt idx="93207">
                  <c:v>39.206278207199297</c:v>
                </c:pt>
                <c:pt idx="93208">
                  <c:v>39.206409033563702</c:v>
                </c:pt>
                <c:pt idx="93209">
                  <c:v>39.206539859509398</c:v>
                </c:pt>
                <c:pt idx="93210">
                  <c:v>39.2066706850363</c:v>
                </c:pt>
                <c:pt idx="93211">
                  <c:v>39.206801510144501</c:v>
                </c:pt>
                <c:pt idx="93212">
                  <c:v>39.206932334833901</c:v>
                </c:pt>
                <c:pt idx="93213">
                  <c:v>39.207063159104599</c:v>
                </c:pt>
                <c:pt idx="93214">
                  <c:v>39.207193982956497</c:v>
                </c:pt>
                <c:pt idx="93215">
                  <c:v>39.2073248063896</c:v>
                </c:pt>
                <c:pt idx="93216">
                  <c:v>39.207455629404002</c:v>
                </c:pt>
                <c:pt idx="93217">
                  <c:v>39.207586451999703</c:v>
                </c:pt>
                <c:pt idx="93218">
                  <c:v>39.207717274176503</c:v>
                </c:pt>
                <c:pt idx="93219">
                  <c:v>39.2078480959347</c:v>
                </c:pt>
                <c:pt idx="93220">
                  <c:v>39.207978917274097</c:v>
                </c:pt>
                <c:pt idx="93221">
                  <c:v>39.2081097381947</c:v>
                </c:pt>
                <c:pt idx="93222">
                  <c:v>39.208240558696602</c:v>
                </c:pt>
                <c:pt idx="93223">
                  <c:v>39.208371378779702</c:v>
                </c:pt>
                <c:pt idx="93224">
                  <c:v>39.208502198444101</c:v>
                </c:pt>
                <c:pt idx="93225">
                  <c:v>39.208633017689799</c:v>
                </c:pt>
                <c:pt idx="93226">
                  <c:v>39.208763836516702</c:v>
                </c:pt>
                <c:pt idx="93227">
                  <c:v>39.208894654924897</c:v>
                </c:pt>
                <c:pt idx="93228">
                  <c:v>39.209025472914398</c:v>
                </c:pt>
                <c:pt idx="93229">
                  <c:v>39.209156290485097</c:v>
                </c:pt>
                <c:pt idx="93230">
                  <c:v>39.209287107637003</c:v>
                </c:pt>
                <c:pt idx="93231">
                  <c:v>39.2094179243703</c:v>
                </c:pt>
                <c:pt idx="93232">
                  <c:v>39.209548740684802</c:v>
                </c:pt>
                <c:pt idx="93233">
                  <c:v>39.209679556580603</c:v>
                </c:pt>
                <c:pt idx="93234">
                  <c:v>39.209810372057603</c:v>
                </c:pt>
                <c:pt idx="93235">
                  <c:v>39.209941187115902</c:v>
                </c:pt>
                <c:pt idx="93236">
                  <c:v>39.210072001755499</c:v>
                </c:pt>
                <c:pt idx="93237">
                  <c:v>39.210202815976402</c:v>
                </c:pt>
                <c:pt idx="93238">
                  <c:v>39.210333629778503</c:v>
                </c:pt>
                <c:pt idx="93239">
                  <c:v>39.210464443161896</c:v>
                </c:pt>
                <c:pt idx="93240">
                  <c:v>39.210595256126602</c:v>
                </c:pt>
                <c:pt idx="93241">
                  <c:v>39.210726068672599</c:v>
                </c:pt>
                <c:pt idx="93242">
                  <c:v>39.210856880799803</c:v>
                </c:pt>
                <c:pt idx="93243">
                  <c:v>39.210987692508397</c:v>
                </c:pt>
                <c:pt idx="93244">
                  <c:v>39.211118503798197</c:v>
                </c:pt>
                <c:pt idx="93245">
                  <c:v>39.211249314669303</c:v>
                </c:pt>
                <c:pt idx="93246">
                  <c:v>39.2113801251217</c:v>
                </c:pt>
                <c:pt idx="93247">
                  <c:v>39.211510935155303</c:v>
                </c:pt>
                <c:pt idx="93248">
                  <c:v>39.211641744770297</c:v>
                </c:pt>
                <c:pt idx="93249">
                  <c:v>39.211772553966597</c:v>
                </c:pt>
                <c:pt idx="93250">
                  <c:v>39.211903362744103</c:v>
                </c:pt>
                <c:pt idx="93251">
                  <c:v>39.2120341711029</c:v>
                </c:pt>
                <c:pt idx="93252">
                  <c:v>39.212164979043102</c:v>
                </c:pt>
                <c:pt idx="93253">
                  <c:v>39.212295786564503</c:v>
                </c:pt>
                <c:pt idx="93254">
                  <c:v>39.212426593667203</c:v>
                </c:pt>
                <c:pt idx="93255">
                  <c:v>39.212557400351301</c:v>
                </c:pt>
                <c:pt idx="93256">
                  <c:v>39.212688206616598</c:v>
                </c:pt>
                <c:pt idx="93257">
                  <c:v>39.2128190124632</c:v>
                </c:pt>
                <c:pt idx="93258">
                  <c:v>39.212949817891101</c:v>
                </c:pt>
                <c:pt idx="93259">
                  <c:v>39.2130806229003</c:v>
                </c:pt>
                <c:pt idx="93260">
                  <c:v>39.213211427490897</c:v>
                </c:pt>
                <c:pt idx="93261">
                  <c:v>39.2133422316627</c:v>
                </c:pt>
                <c:pt idx="93262">
                  <c:v>39.213473035415902</c:v>
                </c:pt>
                <c:pt idx="93263">
                  <c:v>39.213603838750302</c:v>
                </c:pt>
                <c:pt idx="93264">
                  <c:v>39.2137346416661</c:v>
                </c:pt>
                <c:pt idx="93265">
                  <c:v>39.213865444163197</c:v>
                </c:pt>
                <c:pt idx="93266">
                  <c:v>39.213996246241599</c:v>
                </c:pt>
                <c:pt idx="93267">
                  <c:v>39.2141270479013</c:v>
                </c:pt>
                <c:pt idx="93268">
                  <c:v>39.2142578491423</c:v>
                </c:pt>
                <c:pt idx="93269">
                  <c:v>39.214388649964597</c:v>
                </c:pt>
                <c:pt idx="93270">
                  <c:v>39.2145194503683</c:v>
                </c:pt>
                <c:pt idx="93271">
                  <c:v>39.214650250353202</c:v>
                </c:pt>
                <c:pt idx="93272">
                  <c:v>39.214781049919502</c:v>
                </c:pt>
                <c:pt idx="93273">
                  <c:v>39.2149118490672</c:v>
                </c:pt>
                <c:pt idx="93274">
                  <c:v>39.215042647796103</c:v>
                </c:pt>
                <c:pt idx="93275">
                  <c:v>39.215173446106398</c:v>
                </c:pt>
                <c:pt idx="93276">
                  <c:v>39.215304243997998</c:v>
                </c:pt>
                <c:pt idx="93277">
                  <c:v>39.215435041470897</c:v>
                </c:pt>
                <c:pt idx="93278">
                  <c:v>39.215565838525102</c:v>
                </c:pt>
                <c:pt idx="93279">
                  <c:v>39.215696635160697</c:v>
                </c:pt>
                <c:pt idx="93280">
                  <c:v>39.215827431377598</c:v>
                </c:pt>
                <c:pt idx="93281">
                  <c:v>39.215958227175904</c:v>
                </c:pt>
                <c:pt idx="93282">
                  <c:v>39.216089022555501</c:v>
                </c:pt>
                <c:pt idx="93283">
                  <c:v>39.216219817516397</c:v>
                </c:pt>
                <c:pt idx="93284">
                  <c:v>39.216350612058598</c:v>
                </c:pt>
                <c:pt idx="93285">
                  <c:v>39.216481406182197</c:v>
                </c:pt>
                <c:pt idx="93286">
                  <c:v>39.216612199887102</c:v>
                </c:pt>
                <c:pt idx="93287">
                  <c:v>39.216742993173398</c:v>
                </c:pt>
                <c:pt idx="93288">
                  <c:v>39.216873786040999</c:v>
                </c:pt>
                <c:pt idx="93289">
                  <c:v>39.217004578489998</c:v>
                </c:pt>
                <c:pt idx="93290">
                  <c:v>39.217135370520303</c:v>
                </c:pt>
                <c:pt idx="93291">
                  <c:v>39.217266162131899</c:v>
                </c:pt>
                <c:pt idx="93292">
                  <c:v>39.217396953324901</c:v>
                </c:pt>
                <c:pt idx="93293">
                  <c:v>39.2175277440993</c:v>
                </c:pt>
                <c:pt idx="93294">
                  <c:v>39.217658534454998</c:v>
                </c:pt>
                <c:pt idx="93295">
                  <c:v>39.217789324392001</c:v>
                </c:pt>
                <c:pt idx="93296">
                  <c:v>39.217920113910402</c:v>
                </c:pt>
                <c:pt idx="93297">
                  <c:v>39.218050903010202</c:v>
                </c:pt>
                <c:pt idx="93298">
                  <c:v>39.218181691691299</c:v>
                </c:pt>
                <c:pt idx="93299">
                  <c:v>39.218312479953703</c:v>
                </c:pt>
                <c:pt idx="93300">
                  <c:v>39.218443267797603</c:v>
                </c:pt>
                <c:pt idx="93301">
                  <c:v>39.218574055222703</c:v>
                </c:pt>
                <c:pt idx="93302">
                  <c:v>39.2187048422293</c:v>
                </c:pt>
                <c:pt idx="93303">
                  <c:v>39.218835628817203</c:v>
                </c:pt>
                <c:pt idx="93304">
                  <c:v>39.218966414986497</c:v>
                </c:pt>
                <c:pt idx="93305">
                  <c:v>39.219097200737103</c:v>
                </c:pt>
                <c:pt idx="93306">
                  <c:v>39.2192279860691</c:v>
                </c:pt>
                <c:pt idx="93307">
                  <c:v>39.219358770982502</c:v>
                </c:pt>
                <c:pt idx="93308">
                  <c:v>39.219489555477203</c:v>
                </c:pt>
                <c:pt idx="93309">
                  <c:v>39.219620339553302</c:v>
                </c:pt>
                <c:pt idx="93310">
                  <c:v>39.219751123210798</c:v>
                </c:pt>
                <c:pt idx="93311">
                  <c:v>39.2198819064497</c:v>
                </c:pt>
                <c:pt idx="93312">
                  <c:v>39.2200126892699</c:v>
                </c:pt>
                <c:pt idx="93313">
                  <c:v>39.220143471671499</c:v>
                </c:pt>
                <c:pt idx="93314">
                  <c:v>39.220274253654502</c:v>
                </c:pt>
                <c:pt idx="93315">
                  <c:v>39.220405035218803</c:v>
                </c:pt>
                <c:pt idx="93316">
                  <c:v>39.220535816364603</c:v>
                </c:pt>
                <c:pt idx="93317">
                  <c:v>39.2206665970917</c:v>
                </c:pt>
                <c:pt idx="93318">
                  <c:v>39.220797377400203</c:v>
                </c:pt>
                <c:pt idx="93319">
                  <c:v>39.220928157290103</c:v>
                </c:pt>
                <c:pt idx="93320">
                  <c:v>39.221058936761402</c:v>
                </c:pt>
                <c:pt idx="93321">
                  <c:v>39.221189715813999</c:v>
                </c:pt>
                <c:pt idx="93322">
                  <c:v>39.221320494448101</c:v>
                </c:pt>
                <c:pt idx="93323">
                  <c:v>39.221451272663501</c:v>
                </c:pt>
                <c:pt idx="93324">
                  <c:v>39.221582050460398</c:v>
                </c:pt>
                <c:pt idx="93325">
                  <c:v>39.221712827838601</c:v>
                </c:pt>
                <c:pt idx="93326">
                  <c:v>39.221843604798202</c:v>
                </c:pt>
                <c:pt idx="93327">
                  <c:v>39.221974381339201</c:v>
                </c:pt>
                <c:pt idx="93328">
                  <c:v>39.222105157461598</c:v>
                </c:pt>
                <c:pt idx="93329">
                  <c:v>39.2222359331654</c:v>
                </c:pt>
                <c:pt idx="93330">
                  <c:v>39.2223667084506</c:v>
                </c:pt>
                <c:pt idx="93331">
                  <c:v>39.222497483317198</c:v>
                </c:pt>
                <c:pt idx="93332">
                  <c:v>39.222628257765201</c:v>
                </c:pt>
                <c:pt idx="93333">
                  <c:v>39.222759031794602</c:v>
                </c:pt>
                <c:pt idx="93334">
                  <c:v>39.222889805405401</c:v>
                </c:pt>
                <c:pt idx="93335">
                  <c:v>39.223020578597698</c:v>
                </c:pt>
                <c:pt idx="93336">
                  <c:v>39.2231513513713</c:v>
                </c:pt>
                <c:pt idx="93337">
                  <c:v>39.2232821237263</c:v>
                </c:pt>
                <c:pt idx="93338">
                  <c:v>39.223412895662698</c:v>
                </c:pt>
                <c:pt idx="93339">
                  <c:v>39.2235436671806</c:v>
                </c:pt>
                <c:pt idx="93340">
                  <c:v>39.223674438279801</c:v>
                </c:pt>
                <c:pt idx="93341">
                  <c:v>39.223805208960499</c:v>
                </c:pt>
                <c:pt idx="93342">
                  <c:v>39.223935979222603</c:v>
                </c:pt>
                <c:pt idx="93343">
                  <c:v>39.224066749066097</c:v>
                </c:pt>
                <c:pt idx="93344">
                  <c:v>39.224197518491003</c:v>
                </c:pt>
                <c:pt idx="93345">
                  <c:v>39.2243282874974</c:v>
                </c:pt>
                <c:pt idx="93346">
                  <c:v>39.224459056085102</c:v>
                </c:pt>
                <c:pt idx="93347">
                  <c:v>39.224589824254302</c:v>
                </c:pt>
                <c:pt idx="93348">
                  <c:v>39.2247205920049</c:v>
                </c:pt>
                <c:pt idx="93349">
                  <c:v>39.224851359336903</c:v>
                </c:pt>
                <c:pt idx="93350">
                  <c:v>39.224982126250403</c:v>
                </c:pt>
                <c:pt idx="93351">
                  <c:v>39.225112892745301</c:v>
                </c:pt>
                <c:pt idx="93352">
                  <c:v>39.225243658821597</c:v>
                </c:pt>
                <c:pt idx="93353">
                  <c:v>39.225374424479298</c:v>
                </c:pt>
                <c:pt idx="93354">
                  <c:v>39.225505189718497</c:v>
                </c:pt>
                <c:pt idx="93355">
                  <c:v>39.225635954539101</c:v>
                </c:pt>
                <c:pt idx="93356">
                  <c:v>39.225766718941102</c:v>
                </c:pt>
                <c:pt idx="93357">
                  <c:v>39.225897482924601</c:v>
                </c:pt>
                <c:pt idx="93358">
                  <c:v>39.226028246489498</c:v>
                </c:pt>
                <c:pt idx="93359">
                  <c:v>39.2261590096359</c:v>
                </c:pt>
                <c:pt idx="93360">
                  <c:v>39.2262897723637</c:v>
                </c:pt>
                <c:pt idx="93361">
                  <c:v>39.226420534672897</c:v>
                </c:pt>
                <c:pt idx="93362">
                  <c:v>39.2265512965635</c:v>
                </c:pt>
                <c:pt idx="93363">
                  <c:v>39.2266820580356</c:v>
                </c:pt>
                <c:pt idx="93364">
                  <c:v>39.226812819089197</c:v>
                </c:pt>
                <c:pt idx="93365">
                  <c:v>39.2269435797242</c:v>
                </c:pt>
                <c:pt idx="93366">
                  <c:v>39.2270743399406</c:v>
                </c:pt>
                <c:pt idx="93367">
                  <c:v>39.227205099738498</c:v>
                </c:pt>
                <c:pt idx="93368">
                  <c:v>39.2273358591179</c:v>
                </c:pt>
                <c:pt idx="93369">
                  <c:v>39.227466618078701</c:v>
                </c:pt>
                <c:pt idx="93370">
                  <c:v>39.227597376620899</c:v>
                </c:pt>
                <c:pt idx="93371">
                  <c:v>39.227728134744602</c:v>
                </c:pt>
                <c:pt idx="93372">
                  <c:v>39.227858892449802</c:v>
                </c:pt>
                <c:pt idx="93373">
                  <c:v>39.227989649736401</c:v>
                </c:pt>
                <c:pt idx="93374">
                  <c:v>39.228120406604397</c:v>
                </c:pt>
                <c:pt idx="93375">
                  <c:v>39.228251163053997</c:v>
                </c:pt>
                <c:pt idx="93376">
                  <c:v>39.228381919084903</c:v>
                </c:pt>
                <c:pt idx="93377">
                  <c:v>39.228512674697399</c:v>
                </c:pt>
                <c:pt idx="93378">
                  <c:v>39.228643429891299</c:v>
                </c:pt>
                <c:pt idx="93379">
                  <c:v>39.228774184666698</c:v>
                </c:pt>
                <c:pt idx="93380">
                  <c:v>39.228904939023501</c:v>
                </c:pt>
                <c:pt idx="93381">
                  <c:v>39.229035692961801</c:v>
                </c:pt>
                <c:pt idx="93382">
                  <c:v>39.229166446481599</c:v>
                </c:pt>
                <c:pt idx="93383">
                  <c:v>39.229297199582803</c:v>
                </c:pt>
                <c:pt idx="93384">
                  <c:v>39.229427952265603</c:v>
                </c:pt>
                <c:pt idx="93385">
                  <c:v>39.229558704529801</c:v>
                </c:pt>
                <c:pt idx="93386">
                  <c:v>39.229689456375397</c:v>
                </c:pt>
                <c:pt idx="93387">
                  <c:v>39.229820207802597</c:v>
                </c:pt>
                <c:pt idx="93388">
                  <c:v>39.229950958811202</c:v>
                </c:pt>
                <c:pt idx="93389">
                  <c:v>39.230081709401297</c:v>
                </c:pt>
                <c:pt idx="93390">
                  <c:v>39.230212459572797</c:v>
                </c:pt>
                <c:pt idx="93391">
                  <c:v>39.230343209325902</c:v>
                </c:pt>
                <c:pt idx="93392">
                  <c:v>39.230473958660397</c:v>
                </c:pt>
                <c:pt idx="93393">
                  <c:v>39.230604707576397</c:v>
                </c:pt>
                <c:pt idx="93394">
                  <c:v>39.230735456073901</c:v>
                </c:pt>
                <c:pt idx="93395">
                  <c:v>39.230866204152903</c:v>
                </c:pt>
                <c:pt idx="93396">
                  <c:v>39.230996951813403</c:v>
                </c:pt>
                <c:pt idx="93397">
                  <c:v>39.2311276990553</c:v>
                </c:pt>
                <c:pt idx="93398">
                  <c:v>39.231258445878801</c:v>
                </c:pt>
                <c:pt idx="93399">
                  <c:v>39.2313891922837</c:v>
                </c:pt>
                <c:pt idx="93400">
                  <c:v>39.231519938270203</c:v>
                </c:pt>
                <c:pt idx="93401">
                  <c:v>39.231650683838097</c:v>
                </c:pt>
                <c:pt idx="93402">
                  <c:v>39.231781428987503</c:v>
                </c:pt>
                <c:pt idx="93403">
                  <c:v>39.231912173718399</c:v>
                </c:pt>
                <c:pt idx="93404">
                  <c:v>39.232042918030899</c:v>
                </c:pt>
                <c:pt idx="93405">
                  <c:v>39.232173661924797</c:v>
                </c:pt>
                <c:pt idx="93406">
                  <c:v>39.2323044054002</c:v>
                </c:pt>
                <c:pt idx="93407">
                  <c:v>39.2324351484571</c:v>
                </c:pt>
                <c:pt idx="93408">
                  <c:v>39.232565891095497</c:v>
                </c:pt>
                <c:pt idx="93409">
                  <c:v>39.232696633315499</c:v>
                </c:pt>
                <c:pt idx="93410">
                  <c:v>39.232827375116898</c:v>
                </c:pt>
                <c:pt idx="93411">
                  <c:v>39.232958116499802</c:v>
                </c:pt>
                <c:pt idx="93412">
                  <c:v>39.233088857464303</c:v>
                </c:pt>
                <c:pt idx="93413">
                  <c:v>39.233219598010201</c:v>
                </c:pt>
                <c:pt idx="93414">
                  <c:v>39.233350338137697</c:v>
                </c:pt>
                <c:pt idx="93415">
                  <c:v>39.233481077846697</c:v>
                </c:pt>
                <c:pt idx="93416">
                  <c:v>39.233611817137202</c:v>
                </c:pt>
                <c:pt idx="93417">
                  <c:v>39.233742556009197</c:v>
                </c:pt>
                <c:pt idx="93418">
                  <c:v>39.233873294462697</c:v>
                </c:pt>
                <c:pt idx="93419">
                  <c:v>39.234004032497801</c:v>
                </c:pt>
                <c:pt idx="93420">
                  <c:v>39.234134770114302</c:v>
                </c:pt>
                <c:pt idx="93421">
                  <c:v>39.234265507312401</c:v>
                </c:pt>
                <c:pt idx="93422">
                  <c:v>39.234396244091997</c:v>
                </c:pt>
                <c:pt idx="93423">
                  <c:v>39.234526980453097</c:v>
                </c:pt>
                <c:pt idx="93424">
                  <c:v>39.234657716395802</c:v>
                </c:pt>
                <c:pt idx="93425">
                  <c:v>39.234788451919997</c:v>
                </c:pt>
                <c:pt idx="93426">
                  <c:v>39.234919187025703</c:v>
                </c:pt>
                <c:pt idx="93427">
                  <c:v>39.2350499217129</c:v>
                </c:pt>
                <c:pt idx="93428">
                  <c:v>39.235180655981701</c:v>
                </c:pt>
                <c:pt idx="93429">
                  <c:v>39.235311389831999</c:v>
                </c:pt>
                <c:pt idx="93430">
                  <c:v>39.235442123263802</c:v>
                </c:pt>
                <c:pt idx="93431">
                  <c:v>39.235572856277201</c:v>
                </c:pt>
                <c:pt idx="93432">
                  <c:v>39.235703588872099</c:v>
                </c:pt>
                <c:pt idx="93433">
                  <c:v>39.2358343210485</c:v>
                </c:pt>
                <c:pt idx="93434">
                  <c:v>39.235965052806499</c:v>
                </c:pt>
                <c:pt idx="93435">
                  <c:v>39.236095784146002</c:v>
                </c:pt>
                <c:pt idx="93436">
                  <c:v>39.236226515067003</c:v>
                </c:pt>
                <c:pt idx="93437">
                  <c:v>39.2363572455696</c:v>
                </c:pt>
                <c:pt idx="93438">
                  <c:v>39.236487975653802</c:v>
                </c:pt>
                <c:pt idx="93439">
                  <c:v>39.236618705319401</c:v>
                </c:pt>
                <c:pt idx="93440">
                  <c:v>39.236749434566697</c:v>
                </c:pt>
                <c:pt idx="93441">
                  <c:v>39.236880163395497</c:v>
                </c:pt>
                <c:pt idx="93442">
                  <c:v>39.237010891805802</c:v>
                </c:pt>
                <c:pt idx="93443">
                  <c:v>39.237141619797697</c:v>
                </c:pt>
                <c:pt idx="93444">
                  <c:v>39.237272347371103</c:v>
                </c:pt>
                <c:pt idx="93445">
                  <c:v>39.2374030745261</c:v>
                </c:pt>
                <c:pt idx="93446">
                  <c:v>39.2375338012626</c:v>
                </c:pt>
                <c:pt idx="93447">
                  <c:v>39.237664527580698</c:v>
                </c:pt>
                <c:pt idx="93448">
                  <c:v>39.2377952534803</c:v>
                </c:pt>
                <c:pt idx="93449">
                  <c:v>39.237925978961499</c:v>
                </c:pt>
                <c:pt idx="93450">
                  <c:v>39.238056704024302</c:v>
                </c:pt>
                <c:pt idx="93451">
                  <c:v>39.238187428668603</c:v>
                </c:pt>
                <c:pt idx="93452">
                  <c:v>39.2383181528945</c:v>
                </c:pt>
                <c:pt idx="93453">
                  <c:v>39.238448876701902</c:v>
                </c:pt>
                <c:pt idx="93454">
                  <c:v>39.238579600091001</c:v>
                </c:pt>
                <c:pt idx="93455">
                  <c:v>39.238710323061497</c:v>
                </c:pt>
                <c:pt idx="93456">
                  <c:v>39.238841045613697</c:v>
                </c:pt>
                <c:pt idx="93457">
                  <c:v>39.238971767747401</c:v>
                </c:pt>
                <c:pt idx="93458">
                  <c:v>39.239102489462702</c:v>
                </c:pt>
                <c:pt idx="93459">
                  <c:v>39.239233210759501</c:v>
                </c:pt>
                <c:pt idx="93460">
                  <c:v>39.239363931638003</c:v>
                </c:pt>
                <c:pt idx="93461">
                  <c:v>39.239494652098003</c:v>
                </c:pt>
                <c:pt idx="93462">
                  <c:v>39.239625372139599</c:v>
                </c:pt>
                <c:pt idx="93463">
                  <c:v>39.2397560917627</c:v>
                </c:pt>
                <c:pt idx="93464">
                  <c:v>39.239886810967498</c:v>
                </c:pt>
                <c:pt idx="93465">
                  <c:v>39.2400175297538</c:v>
                </c:pt>
                <c:pt idx="93466">
                  <c:v>39.240148248121699</c:v>
                </c:pt>
                <c:pt idx="93467">
                  <c:v>39.240278966071102</c:v>
                </c:pt>
                <c:pt idx="93468">
                  <c:v>39.240409683602202</c:v>
                </c:pt>
                <c:pt idx="93469">
                  <c:v>39.240540400714799</c:v>
                </c:pt>
                <c:pt idx="93470">
                  <c:v>39.2406711174091</c:v>
                </c:pt>
                <c:pt idx="93471">
                  <c:v>39.240801833684898</c:v>
                </c:pt>
                <c:pt idx="93472">
                  <c:v>39.2409325495423</c:v>
                </c:pt>
                <c:pt idx="93473">
                  <c:v>39.2410632649813</c:v>
                </c:pt>
                <c:pt idx="93474">
                  <c:v>39.241193980001903</c:v>
                </c:pt>
                <c:pt idx="93475">
                  <c:v>39.241324694604103</c:v>
                </c:pt>
                <c:pt idx="93476">
                  <c:v>39.2414554087878</c:v>
                </c:pt>
                <c:pt idx="93477">
                  <c:v>39.241586122553201</c:v>
                </c:pt>
                <c:pt idx="93478">
                  <c:v>39.241716835900199</c:v>
                </c:pt>
                <c:pt idx="93479">
                  <c:v>39.241847548828702</c:v>
                </c:pt>
                <c:pt idx="93480">
                  <c:v>39.2419782613389</c:v>
                </c:pt>
                <c:pt idx="93481">
                  <c:v>39.242108973430703</c:v>
                </c:pt>
                <c:pt idx="93482">
                  <c:v>39.242239685104103</c:v>
                </c:pt>
                <c:pt idx="93483">
                  <c:v>39.242370396359</c:v>
                </c:pt>
                <c:pt idx="93484">
                  <c:v>39.242501107195601</c:v>
                </c:pt>
                <c:pt idx="93485">
                  <c:v>39.242631817613798</c:v>
                </c:pt>
                <c:pt idx="93486">
                  <c:v>39.2427625276136</c:v>
                </c:pt>
                <c:pt idx="93487">
                  <c:v>39.242893237194998</c:v>
                </c:pt>
                <c:pt idx="93488">
                  <c:v>39.243023946358001</c:v>
                </c:pt>
                <c:pt idx="93489">
                  <c:v>39.2431546551026</c:v>
                </c:pt>
                <c:pt idx="93490">
                  <c:v>39.243285363428797</c:v>
                </c:pt>
                <c:pt idx="93491">
                  <c:v>39.243416071336704</c:v>
                </c:pt>
                <c:pt idx="93492">
                  <c:v>39.2435467788262</c:v>
                </c:pt>
                <c:pt idx="93493">
                  <c:v>39.243677485897202</c:v>
                </c:pt>
                <c:pt idx="93494">
                  <c:v>39.243808192549999</c:v>
                </c:pt>
                <c:pt idx="93495">
                  <c:v>39.2439388987843</c:v>
                </c:pt>
                <c:pt idx="93496">
                  <c:v>39.244069604600199</c:v>
                </c:pt>
                <c:pt idx="93497">
                  <c:v>39.244200309997801</c:v>
                </c:pt>
                <c:pt idx="93498">
                  <c:v>39.244331014977</c:v>
                </c:pt>
                <c:pt idx="93499">
                  <c:v>39.244461719537803</c:v>
                </c:pt>
                <c:pt idx="93500">
                  <c:v>39.244592423680203</c:v>
                </c:pt>
                <c:pt idx="93501">
                  <c:v>39.244723127404299</c:v>
                </c:pt>
                <c:pt idx="93502">
                  <c:v>39.244853830709999</c:v>
                </c:pt>
                <c:pt idx="93503">
                  <c:v>39.244984533597297</c:v>
                </c:pt>
                <c:pt idx="93504">
                  <c:v>39.245115236066297</c:v>
                </c:pt>
                <c:pt idx="93505">
                  <c:v>39.245245938116902</c:v>
                </c:pt>
                <c:pt idx="93506">
                  <c:v>39.245376639749097</c:v>
                </c:pt>
                <c:pt idx="93507">
                  <c:v>39.245507340962902</c:v>
                </c:pt>
                <c:pt idx="93508">
                  <c:v>39.245638041758397</c:v>
                </c:pt>
                <c:pt idx="93509">
                  <c:v>39.245768742135603</c:v>
                </c:pt>
                <c:pt idx="93510">
                  <c:v>39.245899442094398</c:v>
                </c:pt>
                <c:pt idx="93511">
                  <c:v>39.246030141634797</c:v>
                </c:pt>
                <c:pt idx="93512">
                  <c:v>39.246160840756801</c:v>
                </c:pt>
                <c:pt idx="93513">
                  <c:v>39.246291539460501</c:v>
                </c:pt>
                <c:pt idx="93514">
                  <c:v>39.246422237745897</c:v>
                </c:pt>
                <c:pt idx="93515">
                  <c:v>39.246552935612897</c:v>
                </c:pt>
                <c:pt idx="93516">
                  <c:v>39.246683633061501</c:v>
                </c:pt>
                <c:pt idx="93517">
                  <c:v>39.246814330091802</c:v>
                </c:pt>
                <c:pt idx="93518">
                  <c:v>39.246945026703798</c:v>
                </c:pt>
                <c:pt idx="93519">
                  <c:v>39.247075722897399</c:v>
                </c:pt>
                <c:pt idx="93520">
                  <c:v>39.247206418672597</c:v>
                </c:pt>
                <c:pt idx="93521">
                  <c:v>39.247337114029499</c:v>
                </c:pt>
                <c:pt idx="93522">
                  <c:v>39.247467808968103</c:v>
                </c:pt>
                <c:pt idx="93523">
                  <c:v>39.247598503488298</c:v>
                </c:pt>
                <c:pt idx="93524">
                  <c:v>39.247729197590097</c:v>
                </c:pt>
                <c:pt idx="93525">
                  <c:v>39.247859891273698</c:v>
                </c:pt>
                <c:pt idx="93526">
                  <c:v>39.247990584538897</c:v>
                </c:pt>
                <c:pt idx="93527">
                  <c:v>39.2481212773857</c:v>
                </c:pt>
                <c:pt idx="93528">
                  <c:v>39.248251969814199</c:v>
                </c:pt>
                <c:pt idx="93529">
                  <c:v>39.248382661824401</c:v>
                </c:pt>
                <c:pt idx="93530">
                  <c:v>39.2485133534163</c:v>
                </c:pt>
                <c:pt idx="93531">
                  <c:v>39.248644044589803</c:v>
                </c:pt>
                <c:pt idx="93532">
                  <c:v>39.248774735345002</c:v>
                </c:pt>
                <c:pt idx="93533">
                  <c:v>39.248905425681897</c:v>
                </c:pt>
                <c:pt idx="93534">
                  <c:v>39.249036115600397</c:v>
                </c:pt>
                <c:pt idx="93535">
                  <c:v>39.2491668051006</c:v>
                </c:pt>
                <c:pt idx="93536">
                  <c:v>39.2492974941825</c:v>
                </c:pt>
                <c:pt idx="93537">
                  <c:v>39.249428182846003</c:v>
                </c:pt>
                <c:pt idx="93538">
                  <c:v>39.249558871091303</c:v>
                </c:pt>
                <c:pt idx="93539">
                  <c:v>39.249689558918199</c:v>
                </c:pt>
                <c:pt idx="93540">
                  <c:v>39.249820246326799</c:v>
                </c:pt>
                <c:pt idx="93541">
                  <c:v>39.249950933317002</c:v>
                </c:pt>
                <c:pt idx="93542">
                  <c:v>39.250081619889002</c:v>
                </c:pt>
                <c:pt idx="93543">
                  <c:v>39.250212306042599</c:v>
                </c:pt>
                <c:pt idx="93544">
                  <c:v>39.250342991777899</c:v>
                </c:pt>
                <c:pt idx="93545">
                  <c:v>39.250473677095002</c:v>
                </c:pt>
                <c:pt idx="93546">
                  <c:v>39.250604361993702</c:v>
                </c:pt>
                <c:pt idx="93547">
                  <c:v>39.250735046473999</c:v>
                </c:pt>
                <c:pt idx="93548">
                  <c:v>39.250865730536098</c:v>
                </c:pt>
                <c:pt idx="93549">
                  <c:v>39.250996414179902</c:v>
                </c:pt>
                <c:pt idx="93550">
                  <c:v>39.251127097405401</c:v>
                </c:pt>
                <c:pt idx="93551">
                  <c:v>39.251257780212498</c:v>
                </c:pt>
                <c:pt idx="93552">
                  <c:v>39.251388462601398</c:v>
                </c:pt>
                <c:pt idx="93553">
                  <c:v>39.251519144571901</c:v>
                </c:pt>
                <c:pt idx="93554">
                  <c:v>39.251649826124201</c:v>
                </c:pt>
                <c:pt idx="93555">
                  <c:v>39.251780507258097</c:v>
                </c:pt>
                <c:pt idx="93556">
                  <c:v>39.251911187973803</c:v>
                </c:pt>
                <c:pt idx="93557">
                  <c:v>39.2520418682711</c:v>
                </c:pt>
                <c:pt idx="93558">
                  <c:v>39.252172548150199</c:v>
                </c:pt>
                <c:pt idx="93559">
                  <c:v>39.252303227610902</c:v>
                </c:pt>
                <c:pt idx="93560">
                  <c:v>39.252433906653401</c:v>
                </c:pt>
                <c:pt idx="93561">
                  <c:v>39.252564585277597</c:v>
                </c:pt>
                <c:pt idx="93562">
                  <c:v>39.252695263483503</c:v>
                </c:pt>
                <c:pt idx="93563">
                  <c:v>39.252825941271098</c:v>
                </c:pt>
                <c:pt idx="93564">
                  <c:v>39.252956618640397</c:v>
                </c:pt>
                <c:pt idx="93565">
                  <c:v>39.253087295591399</c:v>
                </c:pt>
                <c:pt idx="93566">
                  <c:v>39.253217972124197</c:v>
                </c:pt>
                <c:pt idx="93567">
                  <c:v>39.2533486482386</c:v>
                </c:pt>
                <c:pt idx="93568">
                  <c:v>39.253479323934798</c:v>
                </c:pt>
                <c:pt idx="93569">
                  <c:v>39.253609999212699</c:v>
                </c:pt>
                <c:pt idx="93570">
                  <c:v>39.253740674072297</c:v>
                </c:pt>
                <c:pt idx="93571">
                  <c:v>39.253871348513599</c:v>
                </c:pt>
                <c:pt idx="93572">
                  <c:v>39.254002022536703</c:v>
                </c:pt>
                <c:pt idx="93573">
                  <c:v>39.254132696141497</c:v>
                </c:pt>
                <c:pt idx="93574">
                  <c:v>39.254263369328001</c:v>
                </c:pt>
                <c:pt idx="93575">
                  <c:v>39.254394042096202</c:v>
                </c:pt>
                <c:pt idx="93576">
                  <c:v>39.254524714446099</c:v>
                </c:pt>
                <c:pt idx="93577">
                  <c:v>39.254655386377799</c:v>
                </c:pt>
                <c:pt idx="93578">
                  <c:v>39.254786057891302</c:v>
                </c:pt>
                <c:pt idx="93579">
                  <c:v>39.254916728986402</c:v>
                </c:pt>
                <c:pt idx="93580">
                  <c:v>39.255047399663297</c:v>
                </c:pt>
                <c:pt idx="93581">
                  <c:v>39.255178069921897</c:v>
                </c:pt>
                <c:pt idx="93582">
                  <c:v>39.255308739762299</c:v>
                </c:pt>
                <c:pt idx="93583">
                  <c:v>39.255439409184397</c:v>
                </c:pt>
                <c:pt idx="93584">
                  <c:v>39.2555700781882</c:v>
                </c:pt>
                <c:pt idx="93585">
                  <c:v>39.255700746773798</c:v>
                </c:pt>
                <c:pt idx="93586">
                  <c:v>39.255831414941099</c:v>
                </c:pt>
                <c:pt idx="93587">
                  <c:v>39.255962082690097</c:v>
                </c:pt>
                <c:pt idx="93588">
                  <c:v>39.256092750020898</c:v>
                </c:pt>
                <c:pt idx="93589">
                  <c:v>39.256223416933501</c:v>
                </c:pt>
                <c:pt idx="93590">
                  <c:v>39.256354083427802</c:v>
                </c:pt>
                <c:pt idx="93591">
                  <c:v>39.256484749503798</c:v>
                </c:pt>
                <c:pt idx="93592">
                  <c:v>39.256615415161598</c:v>
                </c:pt>
                <c:pt idx="93593">
                  <c:v>39.2567460804012</c:v>
                </c:pt>
                <c:pt idx="93594">
                  <c:v>39.256876745222499</c:v>
                </c:pt>
                <c:pt idx="93595">
                  <c:v>39.257007409625501</c:v>
                </c:pt>
                <c:pt idx="93596">
                  <c:v>39.2571380736103</c:v>
                </c:pt>
                <c:pt idx="93597">
                  <c:v>39.257268737176901</c:v>
                </c:pt>
                <c:pt idx="93598">
                  <c:v>39.257399400325198</c:v>
                </c:pt>
                <c:pt idx="93599">
                  <c:v>39.257530063055299</c:v>
                </c:pt>
                <c:pt idx="93600">
                  <c:v>39.257660725367103</c:v>
                </c:pt>
                <c:pt idx="93601">
                  <c:v>39.257791387260703</c:v>
                </c:pt>
                <c:pt idx="93602">
                  <c:v>39.257922048735999</c:v>
                </c:pt>
                <c:pt idx="93603">
                  <c:v>39.258052709793198</c:v>
                </c:pt>
                <c:pt idx="93604">
                  <c:v>39.2581833704321</c:v>
                </c:pt>
                <c:pt idx="93605">
                  <c:v>39.258314030652699</c:v>
                </c:pt>
                <c:pt idx="93606">
                  <c:v>39.2584446904551</c:v>
                </c:pt>
                <c:pt idx="93607">
                  <c:v>39.258575349839298</c:v>
                </c:pt>
                <c:pt idx="93608">
                  <c:v>39.258706008805298</c:v>
                </c:pt>
                <c:pt idx="93609">
                  <c:v>39.258836667353002</c:v>
                </c:pt>
                <c:pt idx="93610">
                  <c:v>39.258967325482601</c:v>
                </c:pt>
                <c:pt idx="93611">
                  <c:v>39.259097983193797</c:v>
                </c:pt>
                <c:pt idx="93612">
                  <c:v>39.259228640486903</c:v>
                </c:pt>
                <c:pt idx="93613">
                  <c:v>39.259359297361698</c:v>
                </c:pt>
                <c:pt idx="93614">
                  <c:v>39.259489953818402</c:v>
                </c:pt>
                <c:pt idx="93615">
                  <c:v>39.259620609856803</c:v>
                </c:pt>
                <c:pt idx="93616">
                  <c:v>39.259751265476901</c:v>
                </c:pt>
                <c:pt idx="93617">
                  <c:v>39.2598819206789</c:v>
                </c:pt>
                <c:pt idx="93618">
                  <c:v>39.260012575462703</c:v>
                </c:pt>
                <c:pt idx="93619">
                  <c:v>39.260143229828202</c:v>
                </c:pt>
                <c:pt idx="93620">
                  <c:v>39.260273883775497</c:v>
                </c:pt>
                <c:pt idx="93621">
                  <c:v>39.260404537304602</c:v>
                </c:pt>
                <c:pt idx="93622">
                  <c:v>39.260535190415503</c:v>
                </c:pt>
                <c:pt idx="93623">
                  <c:v>39.2606658431082</c:v>
                </c:pt>
                <c:pt idx="93624">
                  <c:v>39.260796495382699</c:v>
                </c:pt>
                <c:pt idx="93625">
                  <c:v>39.260927147239002</c:v>
                </c:pt>
                <c:pt idx="93626">
                  <c:v>39.261057798677101</c:v>
                </c:pt>
                <c:pt idx="93627">
                  <c:v>39.261188449696903</c:v>
                </c:pt>
                <c:pt idx="93628">
                  <c:v>39.2613191002986</c:v>
                </c:pt>
                <c:pt idx="93629">
                  <c:v>39.2614497504821</c:v>
                </c:pt>
                <c:pt idx="93630">
                  <c:v>39.261580400247297</c:v>
                </c:pt>
                <c:pt idx="93631">
                  <c:v>39.261711049594403</c:v>
                </c:pt>
                <c:pt idx="93632">
                  <c:v>39.261841698523298</c:v>
                </c:pt>
                <c:pt idx="93633">
                  <c:v>39.261972347033897</c:v>
                </c:pt>
                <c:pt idx="93634">
                  <c:v>39.262102995126398</c:v>
                </c:pt>
                <c:pt idx="93635">
                  <c:v>39.262233642800702</c:v>
                </c:pt>
                <c:pt idx="93636">
                  <c:v>39.262364290056802</c:v>
                </c:pt>
                <c:pt idx="93637">
                  <c:v>39.262494936894697</c:v>
                </c:pt>
                <c:pt idx="93638">
                  <c:v>39.262625583314403</c:v>
                </c:pt>
                <c:pt idx="93639">
                  <c:v>39.262756229315997</c:v>
                </c:pt>
                <c:pt idx="93640">
                  <c:v>39.262886874899301</c:v>
                </c:pt>
                <c:pt idx="93641">
                  <c:v>39.263017520064402</c:v>
                </c:pt>
                <c:pt idx="93642">
                  <c:v>39.263148164811398</c:v>
                </c:pt>
                <c:pt idx="93643">
                  <c:v>39.263278809140203</c:v>
                </c:pt>
                <c:pt idx="93644">
                  <c:v>39.263409453050798</c:v>
                </c:pt>
                <c:pt idx="93645">
                  <c:v>39.263540096543302</c:v>
                </c:pt>
                <c:pt idx="93646">
                  <c:v>39.263670739617503</c:v>
                </c:pt>
                <c:pt idx="93647">
                  <c:v>39.263801382273599</c:v>
                </c:pt>
                <c:pt idx="93648">
                  <c:v>39.263932024511497</c:v>
                </c:pt>
                <c:pt idx="93649">
                  <c:v>39.264062666331199</c:v>
                </c:pt>
                <c:pt idx="93650">
                  <c:v>39.264193307732803</c:v>
                </c:pt>
                <c:pt idx="93651">
                  <c:v>39.264323948716203</c:v>
                </c:pt>
                <c:pt idx="93652">
                  <c:v>39.264454589281399</c:v>
                </c:pt>
                <c:pt idx="93653">
                  <c:v>39.264585229428398</c:v>
                </c:pt>
                <c:pt idx="93654">
                  <c:v>39.2647158691573</c:v>
                </c:pt>
                <c:pt idx="93655">
                  <c:v>39.264846508467997</c:v>
                </c:pt>
                <c:pt idx="93656">
                  <c:v>39.264977147360597</c:v>
                </c:pt>
                <c:pt idx="93657">
                  <c:v>39.2651077858349</c:v>
                </c:pt>
                <c:pt idx="93658">
                  <c:v>39.265238423891198</c:v>
                </c:pt>
                <c:pt idx="93659">
                  <c:v>39.265369061529199</c:v>
                </c:pt>
                <c:pt idx="93660">
                  <c:v>39.265499698749103</c:v>
                </c:pt>
                <c:pt idx="93661">
                  <c:v>39.265630335550902</c:v>
                </c:pt>
                <c:pt idx="93662">
                  <c:v>39.265760971934398</c:v>
                </c:pt>
                <c:pt idx="93663">
                  <c:v>39.265891607899903</c:v>
                </c:pt>
                <c:pt idx="93664">
                  <c:v>39.266022243447097</c:v>
                </c:pt>
                <c:pt idx="93665">
                  <c:v>39.2661528785763</c:v>
                </c:pt>
                <c:pt idx="93666">
                  <c:v>39.266283513287199</c:v>
                </c:pt>
                <c:pt idx="93667">
                  <c:v>39.2664141475801</c:v>
                </c:pt>
                <c:pt idx="93668">
                  <c:v>39.266544781454698</c:v>
                </c:pt>
                <c:pt idx="93669">
                  <c:v>39.266675414911298</c:v>
                </c:pt>
                <c:pt idx="93670">
                  <c:v>39.266806047949601</c:v>
                </c:pt>
                <c:pt idx="93671">
                  <c:v>39.266936680569898</c:v>
                </c:pt>
                <c:pt idx="93672">
                  <c:v>39.267067312771999</c:v>
                </c:pt>
                <c:pt idx="93673">
                  <c:v>39.267197944555903</c:v>
                </c:pt>
                <c:pt idx="93674">
                  <c:v>39.267328575921702</c:v>
                </c:pt>
                <c:pt idx="93675">
                  <c:v>39.267459206869397</c:v>
                </c:pt>
                <c:pt idx="93676">
                  <c:v>39.267589837398901</c:v>
                </c:pt>
                <c:pt idx="93677">
                  <c:v>39.267720467510301</c:v>
                </c:pt>
                <c:pt idx="93678">
                  <c:v>39.267851097203597</c:v>
                </c:pt>
                <c:pt idx="93679">
                  <c:v>39.267981726478702</c:v>
                </c:pt>
                <c:pt idx="93680">
                  <c:v>39.268112355335703</c:v>
                </c:pt>
                <c:pt idx="93681">
                  <c:v>39.268242983774599</c:v>
                </c:pt>
                <c:pt idx="93682">
                  <c:v>39.268373611795298</c:v>
                </c:pt>
                <c:pt idx="93683">
                  <c:v>39.268504239397899</c:v>
                </c:pt>
                <c:pt idx="93684">
                  <c:v>39.268634866582403</c:v>
                </c:pt>
                <c:pt idx="93685">
                  <c:v>39.268765493348702</c:v>
                </c:pt>
                <c:pt idx="93686">
                  <c:v>39.268896119696898</c:v>
                </c:pt>
                <c:pt idx="93687">
                  <c:v>39.269026745627002</c:v>
                </c:pt>
                <c:pt idx="93688">
                  <c:v>39.269157371139002</c:v>
                </c:pt>
                <c:pt idx="93689">
                  <c:v>39.269287996232897</c:v>
                </c:pt>
                <c:pt idx="93690">
                  <c:v>39.269418620908603</c:v>
                </c:pt>
                <c:pt idx="93691">
                  <c:v>39.269549245166203</c:v>
                </c:pt>
                <c:pt idx="93692">
                  <c:v>39.269679869005699</c:v>
                </c:pt>
                <c:pt idx="93693">
                  <c:v>39.269810492427098</c:v>
                </c:pt>
                <c:pt idx="93694">
                  <c:v>39.269941115430399</c:v>
                </c:pt>
                <c:pt idx="93695">
                  <c:v>39.270071738015602</c:v>
                </c:pt>
                <c:pt idx="93696">
                  <c:v>39.270202360182601</c:v>
                </c:pt>
                <c:pt idx="93697">
                  <c:v>39.270332981931602</c:v>
                </c:pt>
                <c:pt idx="93698">
                  <c:v>39.270463603262399</c:v>
                </c:pt>
                <c:pt idx="93699">
                  <c:v>39.270594224175099</c:v>
                </c:pt>
                <c:pt idx="93700">
                  <c:v>39.270724844669701</c:v>
                </c:pt>
                <c:pt idx="93701">
                  <c:v>39.270855464746298</c:v>
                </c:pt>
                <c:pt idx="93702">
                  <c:v>39.270986084404697</c:v>
                </c:pt>
                <c:pt idx="93703">
                  <c:v>39.271116703644999</c:v>
                </c:pt>
                <c:pt idx="93704">
                  <c:v>39.271247322467197</c:v>
                </c:pt>
                <c:pt idx="93705">
                  <c:v>39.271377940871297</c:v>
                </c:pt>
                <c:pt idx="93706">
                  <c:v>39.271508558857299</c:v>
                </c:pt>
                <c:pt idx="93707">
                  <c:v>39.271639176425197</c:v>
                </c:pt>
                <c:pt idx="93708">
                  <c:v>39.271769793575103</c:v>
                </c:pt>
                <c:pt idx="93709">
                  <c:v>39.271900410306799</c:v>
                </c:pt>
                <c:pt idx="93710">
                  <c:v>39.272031026620397</c:v>
                </c:pt>
                <c:pt idx="93711">
                  <c:v>39.272161642515997</c:v>
                </c:pt>
                <c:pt idx="93712">
                  <c:v>39.272292257993399</c:v>
                </c:pt>
                <c:pt idx="93713">
                  <c:v>39.272422873052797</c:v>
                </c:pt>
                <c:pt idx="93714">
                  <c:v>39.272553487694097</c:v>
                </c:pt>
                <c:pt idx="93715">
                  <c:v>39.2726841019172</c:v>
                </c:pt>
                <c:pt idx="93716">
                  <c:v>39.272814715722397</c:v>
                </c:pt>
                <c:pt idx="93717">
                  <c:v>39.272945329109398</c:v>
                </c:pt>
                <c:pt idx="93718">
                  <c:v>39.2730759420783</c:v>
                </c:pt>
                <c:pt idx="93719">
                  <c:v>39.273206554629198</c:v>
                </c:pt>
                <c:pt idx="93720">
                  <c:v>39.273337166761998</c:v>
                </c:pt>
                <c:pt idx="93721">
                  <c:v>39.2734677784767</c:v>
                </c:pt>
                <c:pt idx="93722">
                  <c:v>39.273598389773298</c:v>
                </c:pt>
                <c:pt idx="93723">
                  <c:v>39.273729000651898</c:v>
                </c:pt>
                <c:pt idx="93724">
                  <c:v>39.2738596111123</c:v>
                </c:pt>
                <c:pt idx="93725">
                  <c:v>39.273990221154698</c:v>
                </c:pt>
                <c:pt idx="93726">
                  <c:v>39.274120830779097</c:v>
                </c:pt>
                <c:pt idx="93727">
                  <c:v>39.274251439985299</c:v>
                </c:pt>
                <c:pt idx="93728">
                  <c:v>39.274382048773496</c:v>
                </c:pt>
                <c:pt idx="93729">
                  <c:v>39.274512657143703</c:v>
                </c:pt>
                <c:pt idx="93730">
                  <c:v>39.274643265095698</c:v>
                </c:pt>
                <c:pt idx="93731">
                  <c:v>39.274773872629702</c:v>
                </c:pt>
                <c:pt idx="93732">
                  <c:v>39.2749044797457</c:v>
                </c:pt>
                <c:pt idx="93733">
                  <c:v>39.275035086443602</c:v>
                </c:pt>
                <c:pt idx="93734">
                  <c:v>39.275165692723398</c:v>
                </c:pt>
                <c:pt idx="93735">
                  <c:v>39.275296298585097</c:v>
                </c:pt>
                <c:pt idx="93736">
                  <c:v>39.275426904028798</c:v>
                </c:pt>
                <c:pt idx="93737">
                  <c:v>39.275557509054501</c:v>
                </c:pt>
                <c:pt idx="93738">
                  <c:v>39.275688113662099</c:v>
                </c:pt>
                <c:pt idx="93739">
                  <c:v>39.2758187178516</c:v>
                </c:pt>
                <c:pt idx="93740">
                  <c:v>39.275949321623102</c:v>
                </c:pt>
                <c:pt idx="93741">
                  <c:v>39.2760799249765</c:v>
                </c:pt>
                <c:pt idx="93742">
                  <c:v>39.2762105279119</c:v>
                </c:pt>
                <c:pt idx="93743">
                  <c:v>39.276341130429202</c:v>
                </c:pt>
                <c:pt idx="93744">
                  <c:v>39.276471732528499</c:v>
                </c:pt>
                <c:pt idx="93745">
                  <c:v>39.276602334209699</c:v>
                </c:pt>
                <c:pt idx="93746">
                  <c:v>39.2767329354729</c:v>
                </c:pt>
                <c:pt idx="93747">
                  <c:v>39.276863536318103</c:v>
                </c:pt>
                <c:pt idx="93748">
                  <c:v>39.276994136745202</c:v>
                </c:pt>
                <c:pt idx="93749">
                  <c:v>39.277124736754303</c:v>
                </c:pt>
                <c:pt idx="93750">
                  <c:v>39.277255336345299</c:v>
                </c:pt>
                <c:pt idx="93751">
                  <c:v>39.277385935518303</c:v>
                </c:pt>
                <c:pt idx="93752">
                  <c:v>39.277516534273197</c:v>
                </c:pt>
                <c:pt idx="93753">
                  <c:v>39.277647132610198</c:v>
                </c:pt>
                <c:pt idx="93754">
                  <c:v>39.277777730529102</c:v>
                </c:pt>
                <c:pt idx="93755">
                  <c:v>39.277908328029902</c:v>
                </c:pt>
                <c:pt idx="93756">
                  <c:v>39.278038925112703</c:v>
                </c:pt>
                <c:pt idx="93757">
                  <c:v>39.2781695217775</c:v>
                </c:pt>
                <c:pt idx="93758">
                  <c:v>39.278300118024298</c:v>
                </c:pt>
                <c:pt idx="93759">
                  <c:v>39.278430713852998</c:v>
                </c:pt>
                <c:pt idx="93760">
                  <c:v>39.2785613092638</c:v>
                </c:pt>
                <c:pt idx="93761">
                  <c:v>39.278691904256497</c:v>
                </c:pt>
                <c:pt idx="93762">
                  <c:v>39.278822498831097</c:v>
                </c:pt>
                <c:pt idx="93763">
                  <c:v>39.278953092987798</c:v>
                </c:pt>
                <c:pt idx="93764">
                  <c:v>39.279083686726402</c:v>
                </c:pt>
                <c:pt idx="93765">
                  <c:v>39.279214280047</c:v>
                </c:pt>
                <c:pt idx="93766">
                  <c:v>39.279344872949601</c:v>
                </c:pt>
                <c:pt idx="93767">
                  <c:v>39.279475465434203</c:v>
                </c:pt>
                <c:pt idx="93768">
                  <c:v>39.2796060575007</c:v>
                </c:pt>
                <c:pt idx="93769">
                  <c:v>39.279736649149299</c:v>
                </c:pt>
                <c:pt idx="93770">
                  <c:v>39.279867240379801</c:v>
                </c:pt>
                <c:pt idx="93771">
                  <c:v>39.279997831192297</c:v>
                </c:pt>
                <c:pt idx="93772">
                  <c:v>39.280128421586802</c:v>
                </c:pt>
                <c:pt idx="93773">
                  <c:v>39.280259011563302</c:v>
                </c:pt>
                <c:pt idx="93774">
                  <c:v>39.280389601121797</c:v>
                </c:pt>
                <c:pt idx="93775">
                  <c:v>39.280520190262301</c:v>
                </c:pt>
                <c:pt idx="93776">
                  <c:v>39.2806507789848</c:v>
                </c:pt>
                <c:pt idx="93777">
                  <c:v>39.2807813672893</c:v>
                </c:pt>
                <c:pt idx="93778">
                  <c:v>39.280911955175803</c:v>
                </c:pt>
                <c:pt idx="93779">
                  <c:v>39.2810425426443</c:v>
                </c:pt>
                <c:pt idx="93780">
                  <c:v>39.2811731296947</c:v>
                </c:pt>
                <c:pt idx="93781">
                  <c:v>39.281303716327201</c:v>
                </c:pt>
                <c:pt idx="93782">
                  <c:v>39.281434302541697</c:v>
                </c:pt>
                <c:pt idx="93783">
                  <c:v>39.281564888338202</c:v>
                </c:pt>
                <c:pt idx="93784">
                  <c:v>39.281695473716702</c:v>
                </c:pt>
                <c:pt idx="93785">
                  <c:v>39.281826058677197</c:v>
                </c:pt>
                <c:pt idx="93786">
                  <c:v>39.281956643219701</c:v>
                </c:pt>
                <c:pt idx="93787">
                  <c:v>39.282087227344299</c:v>
                </c:pt>
                <c:pt idx="93788">
                  <c:v>39.282217811050799</c:v>
                </c:pt>
                <c:pt idx="93789">
                  <c:v>39.282348394339401</c:v>
                </c:pt>
                <c:pt idx="93790">
                  <c:v>39.282478977209898</c:v>
                </c:pt>
                <c:pt idx="93791">
                  <c:v>39.282609559662497</c:v>
                </c:pt>
                <c:pt idx="93792">
                  <c:v>39.282740141697097</c:v>
                </c:pt>
                <c:pt idx="93793">
                  <c:v>39.2828707233137</c:v>
                </c:pt>
                <c:pt idx="93794">
                  <c:v>39.283001304512403</c:v>
                </c:pt>
                <c:pt idx="93795">
                  <c:v>39.283131885293002</c:v>
                </c:pt>
                <c:pt idx="93796">
                  <c:v>39.283262465655703</c:v>
                </c:pt>
                <c:pt idx="93797">
                  <c:v>39.283393045600398</c:v>
                </c:pt>
                <c:pt idx="93798">
                  <c:v>39.283523625127202</c:v>
                </c:pt>
                <c:pt idx="93799">
                  <c:v>39.283654204235901</c:v>
                </c:pt>
                <c:pt idx="93800">
                  <c:v>39.283784782926702</c:v>
                </c:pt>
                <c:pt idx="93801">
                  <c:v>39.283915361199497</c:v>
                </c:pt>
                <c:pt idx="93802">
                  <c:v>39.284045939054401</c:v>
                </c:pt>
                <c:pt idx="93803">
                  <c:v>39.2841765164913</c:v>
                </c:pt>
                <c:pt idx="93804">
                  <c:v>39.284307093510201</c:v>
                </c:pt>
                <c:pt idx="93805">
                  <c:v>39.284437670111103</c:v>
                </c:pt>
                <c:pt idx="93806">
                  <c:v>39.2845682462941</c:v>
                </c:pt>
                <c:pt idx="93807">
                  <c:v>39.284698822059099</c:v>
                </c:pt>
                <c:pt idx="93808">
                  <c:v>39.284829397406199</c:v>
                </c:pt>
                <c:pt idx="93809">
                  <c:v>39.284959972335301</c:v>
                </c:pt>
                <c:pt idx="93810">
                  <c:v>39.285090546846398</c:v>
                </c:pt>
                <c:pt idx="93811">
                  <c:v>39.285221120939603</c:v>
                </c:pt>
                <c:pt idx="93812">
                  <c:v>39.285351694614803</c:v>
                </c:pt>
                <c:pt idx="93813">
                  <c:v>39.285482267872098</c:v>
                </c:pt>
                <c:pt idx="93814">
                  <c:v>39.285612840711401</c:v>
                </c:pt>
                <c:pt idx="93815">
                  <c:v>39.285743413132799</c:v>
                </c:pt>
                <c:pt idx="93816">
                  <c:v>39.285873985136199</c:v>
                </c:pt>
                <c:pt idx="93817">
                  <c:v>39.2860045567217</c:v>
                </c:pt>
                <c:pt idx="93818">
                  <c:v>39.286135127889203</c:v>
                </c:pt>
                <c:pt idx="93819">
                  <c:v>39.2862656986388</c:v>
                </c:pt>
                <c:pt idx="93820">
                  <c:v>39.2863962689704</c:v>
                </c:pt>
                <c:pt idx="93821">
                  <c:v>39.2865268388841</c:v>
                </c:pt>
                <c:pt idx="93822">
                  <c:v>39.286657408379803</c:v>
                </c:pt>
                <c:pt idx="93823">
                  <c:v>39.2867879774576</c:v>
                </c:pt>
                <c:pt idx="93824">
                  <c:v>39.286918546117498</c:v>
                </c:pt>
                <c:pt idx="93825">
                  <c:v>39.287049114359398</c:v>
                </c:pt>
                <c:pt idx="93826">
                  <c:v>39.2871796821834</c:v>
                </c:pt>
                <c:pt idx="93827">
                  <c:v>39.287310249589403</c:v>
                </c:pt>
                <c:pt idx="93828">
                  <c:v>39.287440816577501</c:v>
                </c:pt>
                <c:pt idx="93829">
                  <c:v>39.2875713831477</c:v>
                </c:pt>
                <c:pt idx="93830">
                  <c:v>39.287701949300001</c:v>
                </c:pt>
                <c:pt idx="93831">
                  <c:v>39.287832515034303</c:v>
                </c:pt>
                <c:pt idx="93832">
                  <c:v>39.2879630803507</c:v>
                </c:pt>
                <c:pt idx="93833">
                  <c:v>39.288093645249099</c:v>
                </c:pt>
                <c:pt idx="93834">
                  <c:v>39.288224209729599</c:v>
                </c:pt>
                <c:pt idx="93835">
                  <c:v>39.2883547737923</c:v>
                </c:pt>
                <c:pt idx="93836">
                  <c:v>39.288485337436903</c:v>
                </c:pt>
                <c:pt idx="93837">
                  <c:v>39.2886159006637</c:v>
                </c:pt>
                <c:pt idx="93838">
                  <c:v>39.288746463472499</c:v>
                </c:pt>
                <c:pt idx="93839">
                  <c:v>39.288877025863499</c:v>
                </c:pt>
                <c:pt idx="93840">
                  <c:v>39.289007587836501</c:v>
                </c:pt>
                <c:pt idx="93841">
                  <c:v>39.289138149391498</c:v>
                </c:pt>
                <c:pt idx="93842">
                  <c:v>39.289268710528702</c:v>
                </c:pt>
                <c:pt idx="93843">
                  <c:v>39.289399271248001</c:v>
                </c:pt>
                <c:pt idx="93844">
                  <c:v>39.289529831549302</c:v>
                </c:pt>
                <c:pt idx="93845">
                  <c:v>39.289660391432697</c:v>
                </c:pt>
                <c:pt idx="93846">
                  <c:v>39.289790950898201</c:v>
                </c:pt>
                <c:pt idx="93847">
                  <c:v>39.289921509945898</c:v>
                </c:pt>
                <c:pt idx="93848">
                  <c:v>39.290052068575598</c:v>
                </c:pt>
                <c:pt idx="93849">
                  <c:v>39.290182626787299</c:v>
                </c:pt>
                <c:pt idx="93850">
                  <c:v>39.290313184581201</c:v>
                </c:pt>
                <c:pt idx="93851">
                  <c:v>39.290443741957198</c:v>
                </c:pt>
                <c:pt idx="93852">
                  <c:v>39.290574298915303</c:v>
                </c:pt>
                <c:pt idx="93853">
                  <c:v>39.290704855455502</c:v>
                </c:pt>
                <c:pt idx="93854">
                  <c:v>39.290835411577802</c:v>
                </c:pt>
                <c:pt idx="93855">
                  <c:v>39.290965967282197</c:v>
                </c:pt>
                <c:pt idx="93856">
                  <c:v>39.291096522568601</c:v>
                </c:pt>
                <c:pt idx="93857">
                  <c:v>39.291227077437199</c:v>
                </c:pt>
                <c:pt idx="93858">
                  <c:v>39.291357631887898</c:v>
                </c:pt>
                <c:pt idx="93859">
                  <c:v>39.291488185920699</c:v>
                </c:pt>
                <c:pt idx="93860">
                  <c:v>39.2916187395356</c:v>
                </c:pt>
                <c:pt idx="93861">
                  <c:v>39.291749292732597</c:v>
                </c:pt>
                <c:pt idx="93862">
                  <c:v>39.291879845511801</c:v>
                </c:pt>
                <c:pt idx="93863">
                  <c:v>39.292010397873</c:v>
                </c:pt>
                <c:pt idx="93864">
                  <c:v>39.2921409498164</c:v>
                </c:pt>
                <c:pt idx="93865">
                  <c:v>39.292271501341801</c:v>
                </c:pt>
                <c:pt idx="93866">
                  <c:v>39.292402052449397</c:v>
                </c:pt>
                <c:pt idx="93867">
                  <c:v>39.292532603139101</c:v>
                </c:pt>
                <c:pt idx="93868">
                  <c:v>39.292663153410999</c:v>
                </c:pt>
                <c:pt idx="93869">
                  <c:v>39.292793703264898</c:v>
                </c:pt>
                <c:pt idx="93870">
                  <c:v>39.292924252700999</c:v>
                </c:pt>
                <c:pt idx="93871">
                  <c:v>39.293054801719201</c:v>
                </c:pt>
                <c:pt idx="93872">
                  <c:v>39.293185350319497</c:v>
                </c:pt>
                <c:pt idx="93873">
                  <c:v>39.293315898501902</c:v>
                </c:pt>
                <c:pt idx="93874">
                  <c:v>39.293446446266501</c:v>
                </c:pt>
                <c:pt idx="93875">
                  <c:v>39.2935769936132</c:v>
                </c:pt>
                <c:pt idx="93876">
                  <c:v>39.293707540542002</c:v>
                </c:pt>
                <c:pt idx="93877">
                  <c:v>39.293838087052997</c:v>
                </c:pt>
                <c:pt idx="93878">
                  <c:v>39.293968633146001</c:v>
                </c:pt>
                <c:pt idx="93879">
                  <c:v>39.294099178821298</c:v>
                </c:pt>
                <c:pt idx="93880">
                  <c:v>39.294229724078598</c:v>
                </c:pt>
                <c:pt idx="93881">
                  <c:v>39.294360268918098</c:v>
                </c:pt>
                <c:pt idx="93882">
                  <c:v>39.294490813339699</c:v>
                </c:pt>
                <c:pt idx="93883">
                  <c:v>39.294621357343502</c:v>
                </c:pt>
                <c:pt idx="93884">
                  <c:v>39.294751900929398</c:v>
                </c:pt>
                <c:pt idx="93885">
                  <c:v>39.294882444097503</c:v>
                </c:pt>
                <c:pt idx="93886">
                  <c:v>39.295012986847603</c:v>
                </c:pt>
                <c:pt idx="93887">
                  <c:v>39.295143529180002</c:v>
                </c:pt>
                <c:pt idx="93888">
                  <c:v>39.295274071094497</c:v>
                </c:pt>
                <c:pt idx="93889">
                  <c:v>39.295404612591099</c:v>
                </c:pt>
                <c:pt idx="93890">
                  <c:v>39.295535153669903</c:v>
                </c:pt>
                <c:pt idx="93891">
                  <c:v>39.2956656943308</c:v>
                </c:pt>
                <c:pt idx="93892">
                  <c:v>39.295796234573899</c:v>
                </c:pt>
                <c:pt idx="93893">
                  <c:v>39.295926774399099</c:v>
                </c:pt>
                <c:pt idx="93894">
                  <c:v>39.2960573138065</c:v>
                </c:pt>
                <c:pt idx="93895">
                  <c:v>39.296187852796002</c:v>
                </c:pt>
                <c:pt idx="93896">
                  <c:v>39.296318391367699</c:v>
                </c:pt>
                <c:pt idx="93897">
                  <c:v>39.296448929521603</c:v>
                </c:pt>
                <c:pt idx="93898">
                  <c:v>39.296579467257601</c:v>
                </c:pt>
                <c:pt idx="93899">
                  <c:v>39.2967100045758</c:v>
                </c:pt>
                <c:pt idx="93900">
                  <c:v>39.296840541476101</c:v>
                </c:pt>
                <c:pt idx="93901">
                  <c:v>39.296971077958602</c:v>
                </c:pt>
                <c:pt idx="93902">
                  <c:v>39.297101614023298</c:v>
                </c:pt>
                <c:pt idx="93903">
                  <c:v>39.297232149670101</c:v>
                </c:pt>
                <c:pt idx="93904">
                  <c:v>39.297362684899099</c:v>
                </c:pt>
                <c:pt idx="93905">
                  <c:v>39.297493219710198</c:v>
                </c:pt>
                <c:pt idx="93906">
                  <c:v>39.297623754103597</c:v>
                </c:pt>
                <c:pt idx="93907">
                  <c:v>39.297754288079098</c:v>
                </c:pt>
                <c:pt idx="93908">
                  <c:v>39.2978848216367</c:v>
                </c:pt>
                <c:pt idx="93909">
                  <c:v>39.298015354776602</c:v>
                </c:pt>
                <c:pt idx="93910">
                  <c:v>39.298145887498599</c:v>
                </c:pt>
                <c:pt idx="93911">
                  <c:v>39.298276419802797</c:v>
                </c:pt>
                <c:pt idx="93912">
                  <c:v>39.298406951689202</c:v>
                </c:pt>
                <c:pt idx="93913">
                  <c:v>39.298537483157801</c:v>
                </c:pt>
                <c:pt idx="93914">
                  <c:v>39.298668014208502</c:v>
                </c:pt>
                <c:pt idx="93915">
                  <c:v>39.298798544841397</c:v>
                </c:pt>
                <c:pt idx="93916">
                  <c:v>39.298929075056499</c:v>
                </c:pt>
                <c:pt idx="93917">
                  <c:v>39.299059604853802</c:v>
                </c:pt>
                <c:pt idx="93918">
                  <c:v>39.299190134233299</c:v>
                </c:pt>
                <c:pt idx="93919">
                  <c:v>39.299320663194898</c:v>
                </c:pt>
                <c:pt idx="93920">
                  <c:v>39.299451191738797</c:v>
                </c:pt>
                <c:pt idx="93921">
                  <c:v>39.299581719864797</c:v>
                </c:pt>
                <c:pt idx="93922">
                  <c:v>39.299712247572998</c:v>
                </c:pt>
                <c:pt idx="93923">
                  <c:v>39.2998427748635</c:v>
                </c:pt>
                <c:pt idx="93924">
                  <c:v>39.299973301736102</c:v>
                </c:pt>
                <c:pt idx="93925">
                  <c:v>39.300103828190899</c:v>
                </c:pt>
                <c:pt idx="93926">
                  <c:v>39.300234354227896</c:v>
                </c:pt>
                <c:pt idx="93927">
                  <c:v>39.300364879847102</c:v>
                </c:pt>
                <c:pt idx="93928">
                  <c:v>39.300495405048501</c:v>
                </c:pt>
                <c:pt idx="93929">
                  <c:v>39.300625929832101</c:v>
                </c:pt>
                <c:pt idx="93930">
                  <c:v>39.300756454197902</c:v>
                </c:pt>
                <c:pt idx="93931">
                  <c:v>39.300886978145897</c:v>
                </c:pt>
                <c:pt idx="93932">
                  <c:v>39.3010175016761</c:v>
                </c:pt>
                <c:pt idx="93933">
                  <c:v>39.301148024788603</c:v>
                </c:pt>
                <c:pt idx="93934">
                  <c:v>39.3012785474832</c:v>
                </c:pt>
                <c:pt idx="93935">
                  <c:v>39.301409069759998</c:v>
                </c:pt>
                <c:pt idx="93936">
                  <c:v>39.301539591619097</c:v>
                </c:pt>
                <c:pt idx="93937">
                  <c:v>39.301670113060297</c:v>
                </c:pt>
                <c:pt idx="93938">
                  <c:v>39.301800634083797</c:v>
                </c:pt>
                <c:pt idx="93939">
                  <c:v>39.301931154689498</c:v>
                </c:pt>
                <c:pt idx="93940">
                  <c:v>39.3020616748774</c:v>
                </c:pt>
                <c:pt idx="93941">
                  <c:v>39.302192194647503</c:v>
                </c:pt>
                <c:pt idx="93942">
                  <c:v>39.3023227139998</c:v>
                </c:pt>
                <c:pt idx="93943">
                  <c:v>39.302453232934397</c:v>
                </c:pt>
                <c:pt idx="93944">
                  <c:v>39.302583751451103</c:v>
                </c:pt>
                <c:pt idx="93945">
                  <c:v>39.302714269550101</c:v>
                </c:pt>
                <c:pt idx="93946">
                  <c:v>39.302844787231301</c:v>
                </c:pt>
                <c:pt idx="93947">
                  <c:v>39.302975304494801</c:v>
                </c:pt>
                <c:pt idx="93948">
                  <c:v>39.303105821340502</c:v>
                </c:pt>
                <c:pt idx="93949">
                  <c:v>39.303236337768404</c:v>
                </c:pt>
                <c:pt idx="93950">
                  <c:v>39.303366853778499</c:v>
                </c:pt>
                <c:pt idx="93951">
                  <c:v>39.303497369370803</c:v>
                </c:pt>
                <c:pt idx="93952">
                  <c:v>39.303627884545399</c:v>
                </c:pt>
                <c:pt idx="93953">
                  <c:v>39.303758399302197</c:v>
                </c:pt>
                <c:pt idx="93954">
                  <c:v>39.303888913641302</c:v>
                </c:pt>
                <c:pt idx="93955">
                  <c:v>39.304019427562601</c:v>
                </c:pt>
                <c:pt idx="93956">
                  <c:v>39.3041499410661</c:v>
                </c:pt>
                <c:pt idx="93957">
                  <c:v>39.304280454151801</c:v>
                </c:pt>
                <c:pt idx="93958">
                  <c:v>39.304410966819802</c:v>
                </c:pt>
                <c:pt idx="93959">
                  <c:v>39.304541479070103</c:v>
                </c:pt>
                <c:pt idx="93960">
                  <c:v>39.304671990902598</c:v>
                </c:pt>
                <c:pt idx="93961">
                  <c:v>39.304802502317301</c:v>
                </c:pt>
                <c:pt idx="93962">
                  <c:v>39.304933013314297</c:v>
                </c:pt>
                <c:pt idx="93963">
                  <c:v>39.305063523893502</c:v>
                </c:pt>
                <c:pt idx="93964">
                  <c:v>39.3051940340549</c:v>
                </c:pt>
                <c:pt idx="93965">
                  <c:v>39.305324543798697</c:v>
                </c:pt>
                <c:pt idx="93966">
                  <c:v>39.305455053124597</c:v>
                </c:pt>
                <c:pt idx="93967">
                  <c:v>39.305585562032803</c:v>
                </c:pt>
                <c:pt idx="93968">
                  <c:v>39.305716070523303</c:v>
                </c:pt>
                <c:pt idx="93969">
                  <c:v>39.305846578595997</c:v>
                </c:pt>
                <c:pt idx="93970">
                  <c:v>39.305977086250998</c:v>
                </c:pt>
                <c:pt idx="93971">
                  <c:v>39.3061075934882</c:v>
                </c:pt>
                <c:pt idx="93972">
                  <c:v>39.306238100307702</c:v>
                </c:pt>
                <c:pt idx="93973">
                  <c:v>39.306368606709498</c:v>
                </c:pt>
                <c:pt idx="93974">
                  <c:v>39.306499112693501</c:v>
                </c:pt>
                <c:pt idx="93975">
                  <c:v>39.306629618259699</c:v>
                </c:pt>
                <c:pt idx="93976">
                  <c:v>39.306760123408303</c:v>
                </c:pt>
                <c:pt idx="93977">
                  <c:v>39.306890628139101</c:v>
                </c:pt>
                <c:pt idx="93978">
                  <c:v>39.3070211324521</c:v>
                </c:pt>
                <c:pt idx="93979">
                  <c:v>39.307151636347498</c:v>
                </c:pt>
                <c:pt idx="93980">
                  <c:v>39.307282139825098</c:v>
                </c:pt>
                <c:pt idx="93981">
                  <c:v>39.307412642884898</c:v>
                </c:pt>
                <c:pt idx="93982">
                  <c:v>39.307543145527099</c:v>
                </c:pt>
                <c:pt idx="93983">
                  <c:v>39.3076736477515</c:v>
                </c:pt>
                <c:pt idx="93984">
                  <c:v>39.307804149558201</c:v>
                </c:pt>
                <c:pt idx="93985">
                  <c:v>39.307934650947097</c:v>
                </c:pt>
                <c:pt idx="93986">
                  <c:v>39.308065151918399</c:v>
                </c:pt>
                <c:pt idx="93987">
                  <c:v>39.308195652471902</c:v>
                </c:pt>
                <c:pt idx="93988">
                  <c:v>39.308326152607698</c:v>
                </c:pt>
                <c:pt idx="93989">
                  <c:v>39.308456652325802</c:v>
                </c:pt>
                <c:pt idx="93990">
                  <c:v>39.308587151626099</c:v>
                </c:pt>
                <c:pt idx="93991">
                  <c:v>39.308717650508797</c:v>
                </c:pt>
                <c:pt idx="93992">
                  <c:v>39.308848148973702</c:v>
                </c:pt>
                <c:pt idx="93993">
                  <c:v>39.308978647020901</c:v>
                </c:pt>
                <c:pt idx="93994">
                  <c:v>39.3091091446504</c:v>
                </c:pt>
                <c:pt idx="93995">
                  <c:v>39.309239641862199</c:v>
                </c:pt>
                <c:pt idx="93996">
                  <c:v>39.309370138656298</c:v>
                </c:pt>
                <c:pt idx="93997">
                  <c:v>39.309500635032698</c:v>
                </c:pt>
                <c:pt idx="93998">
                  <c:v>39.309631130991299</c:v>
                </c:pt>
                <c:pt idx="93999">
                  <c:v>39.3097616265323</c:v>
                </c:pt>
                <c:pt idx="94000">
                  <c:v>39.309892121655601</c:v>
                </c:pt>
                <c:pt idx="94001">
                  <c:v>39.310022616361103</c:v>
                </c:pt>
                <c:pt idx="94002">
                  <c:v>39.310153110648997</c:v>
                </c:pt>
                <c:pt idx="94003">
                  <c:v>39.3102836045191</c:v>
                </c:pt>
                <c:pt idx="94004">
                  <c:v>39.310414097971602</c:v>
                </c:pt>
                <c:pt idx="94005">
                  <c:v>39.310544591006298</c:v>
                </c:pt>
                <c:pt idx="94006">
                  <c:v>39.310675083623401</c:v>
                </c:pt>
                <c:pt idx="94007">
                  <c:v>39.310805575822698</c:v>
                </c:pt>
                <c:pt idx="94008">
                  <c:v>39.310936067604402</c:v>
                </c:pt>
                <c:pt idx="94009">
                  <c:v>39.311066558968399</c:v>
                </c:pt>
                <c:pt idx="94010">
                  <c:v>39.311197049914703</c:v>
                </c:pt>
                <c:pt idx="94011">
                  <c:v>39.311327540443202</c:v>
                </c:pt>
                <c:pt idx="94012">
                  <c:v>39.3114580305541</c:v>
                </c:pt>
                <c:pt idx="94013">
                  <c:v>39.311588520247398</c:v>
                </c:pt>
                <c:pt idx="94014">
                  <c:v>39.311719009522903</c:v>
                </c:pt>
                <c:pt idx="94015">
                  <c:v>39.311849498380703</c:v>
                </c:pt>
                <c:pt idx="94016">
                  <c:v>39.311979986820901</c:v>
                </c:pt>
                <c:pt idx="94017">
                  <c:v>39.312110474843401</c:v>
                </c:pt>
                <c:pt idx="94018">
                  <c:v>39.3122409624482</c:v>
                </c:pt>
                <c:pt idx="94019">
                  <c:v>39.3123714496353</c:v>
                </c:pt>
                <c:pt idx="94020">
                  <c:v>39.3125019364048</c:v>
                </c:pt>
                <c:pt idx="94021">
                  <c:v>39.312632422756501</c:v>
                </c:pt>
                <c:pt idx="94022">
                  <c:v>39.312762908690601</c:v>
                </c:pt>
                <c:pt idx="94023">
                  <c:v>39.312893394207002</c:v>
                </c:pt>
                <c:pt idx="94024">
                  <c:v>39.313023879305803</c:v>
                </c:pt>
                <c:pt idx="94025">
                  <c:v>39.313154363986897</c:v>
                </c:pt>
                <c:pt idx="94026">
                  <c:v>39.313284848250298</c:v>
                </c:pt>
                <c:pt idx="94027">
                  <c:v>39.313415332096</c:v>
                </c:pt>
                <c:pt idx="94028">
                  <c:v>39.313545815524101</c:v>
                </c:pt>
                <c:pt idx="94029">
                  <c:v>39.313676298534503</c:v>
                </c:pt>
                <c:pt idx="94030">
                  <c:v>39.313806781127198</c:v>
                </c:pt>
                <c:pt idx="94031">
                  <c:v>39.3139372633023</c:v>
                </c:pt>
                <c:pt idx="94032">
                  <c:v>39.314067745059702</c:v>
                </c:pt>
                <c:pt idx="94033">
                  <c:v>39.314198226399398</c:v>
                </c:pt>
                <c:pt idx="94034">
                  <c:v>39.314328707321501</c:v>
                </c:pt>
                <c:pt idx="94035">
                  <c:v>39.314459187826003</c:v>
                </c:pt>
                <c:pt idx="94036">
                  <c:v>39.314589667912699</c:v>
                </c:pt>
                <c:pt idx="94037">
                  <c:v>39.314720147581902</c:v>
                </c:pt>
                <c:pt idx="94038">
                  <c:v>39.314850626833298</c:v>
                </c:pt>
                <c:pt idx="94039">
                  <c:v>39.314981105667201</c:v>
                </c:pt>
                <c:pt idx="94040">
                  <c:v>39.315111584083297</c:v>
                </c:pt>
                <c:pt idx="94041">
                  <c:v>39.315242062081801</c:v>
                </c:pt>
                <c:pt idx="94042">
                  <c:v>39.315372539662697</c:v>
                </c:pt>
                <c:pt idx="94043">
                  <c:v>39.3155030168259</c:v>
                </c:pt>
                <c:pt idx="94044">
                  <c:v>39.315633493571497</c:v>
                </c:pt>
                <c:pt idx="94045">
                  <c:v>39.3157639698994</c:v>
                </c:pt>
                <c:pt idx="94046">
                  <c:v>39.315894445809697</c:v>
                </c:pt>
                <c:pt idx="94047">
                  <c:v>39.3160249213024</c:v>
                </c:pt>
                <c:pt idx="94048">
                  <c:v>39.316155396377397</c:v>
                </c:pt>
                <c:pt idx="94049">
                  <c:v>39.3162858710348</c:v>
                </c:pt>
                <c:pt idx="94050">
                  <c:v>39.316416345274497</c:v>
                </c:pt>
                <c:pt idx="94051">
                  <c:v>39.316546819096601</c:v>
                </c:pt>
                <c:pt idx="94052">
                  <c:v>39.316677292500998</c:v>
                </c:pt>
                <c:pt idx="94053">
                  <c:v>39.316807765487901</c:v>
                </c:pt>
                <c:pt idx="94054">
                  <c:v>39.316938238057098</c:v>
                </c:pt>
                <c:pt idx="94055">
                  <c:v>39.317068710208602</c:v>
                </c:pt>
                <c:pt idx="94056">
                  <c:v>39.317199181942499</c:v>
                </c:pt>
                <c:pt idx="94057">
                  <c:v>39.317329653258803</c:v>
                </c:pt>
                <c:pt idx="94058">
                  <c:v>39.317460124157499</c:v>
                </c:pt>
                <c:pt idx="94059">
                  <c:v>39.317590594638602</c:v>
                </c:pt>
                <c:pt idx="94060">
                  <c:v>39.317721064701999</c:v>
                </c:pt>
                <c:pt idx="94061">
                  <c:v>39.317851534347803</c:v>
                </c:pt>
                <c:pt idx="94062">
                  <c:v>39.317982003575999</c:v>
                </c:pt>
                <c:pt idx="94063">
                  <c:v>39.318112472386503</c:v>
                </c:pt>
                <c:pt idx="94064">
                  <c:v>39.318242940779498</c:v>
                </c:pt>
                <c:pt idx="94065">
                  <c:v>39.318373408754802</c:v>
                </c:pt>
                <c:pt idx="94066">
                  <c:v>39.318503876312498</c:v>
                </c:pt>
                <c:pt idx="94067">
                  <c:v>39.318634343452601</c:v>
                </c:pt>
                <c:pt idx="94068">
                  <c:v>39.318764810175097</c:v>
                </c:pt>
                <c:pt idx="94069">
                  <c:v>39.318895276479999</c:v>
                </c:pt>
                <c:pt idx="94070">
                  <c:v>39.319025742367202</c:v>
                </c:pt>
                <c:pt idx="94071">
                  <c:v>39.319156207836897</c:v>
                </c:pt>
                <c:pt idx="94072">
                  <c:v>39.3192866728889</c:v>
                </c:pt>
                <c:pt idx="94073">
                  <c:v>39.319417137523303</c:v>
                </c:pt>
                <c:pt idx="94074">
                  <c:v>39.319547601740098</c:v>
                </c:pt>
                <c:pt idx="94075">
                  <c:v>39.319678065539399</c:v>
                </c:pt>
                <c:pt idx="94076">
                  <c:v>39.319808528921001</c:v>
                </c:pt>
                <c:pt idx="94077">
                  <c:v>39.319938991885003</c:v>
                </c:pt>
                <c:pt idx="94078">
                  <c:v>39.320069454431398</c:v>
                </c:pt>
                <c:pt idx="94079">
                  <c:v>39.320199916560199</c:v>
                </c:pt>
                <c:pt idx="94080">
                  <c:v>39.3203303782714</c:v>
                </c:pt>
                <c:pt idx="94081">
                  <c:v>39.320460839565101</c:v>
                </c:pt>
                <c:pt idx="94082">
                  <c:v>39.320591300441102</c:v>
                </c:pt>
                <c:pt idx="94083">
                  <c:v>39.320721760899502</c:v>
                </c:pt>
                <c:pt idx="94084">
                  <c:v>39.320852220940402</c:v>
                </c:pt>
                <c:pt idx="94085">
                  <c:v>39.320982680563603</c:v>
                </c:pt>
                <c:pt idx="94086">
                  <c:v>39.321113139769302</c:v>
                </c:pt>
                <c:pt idx="94087">
                  <c:v>39.321243598557402</c:v>
                </c:pt>
                <c:pt idx="94088">
                  <c:v>39.321374056927802</c:v>
                </c:pt>
                <c:pt idx="94089">
                  <c:v>39.321504514880701</c:v>
                </c:pt>
                <c:pt idx="94090">
                  <c:v>39.321634972416099</c:v>
                </c:pt>
                <c:pt idx="94091">
                  <c:v>39.321765429533798</c:v>
                </c:pt>
                <c:pt idx="94092">
                  <c:v>39.321895886233897</c:v>
                </c:pt>
                <c:pt idx="94093">
                  <c:v>39.322026342516502</c:v>
                </c:pt>
                <c:pt idx="94094">
                  <c:v>39.322156798381499</c:v>
                </c:pt>
                <c:pt idx="94095">
                  <c:v>39.322287253828897</c:v>
                </c:pt>
                <c:pt idx="94096">
                  <c:v>39.322417708858801</c:v>
                </c:pt>
                <c:pt idx="94097">
                  <c:v>39.322548163470998</c:v>
                </c:pt>
                <c:pt idx="94098">
                  <c:v>39.322678617665701</c:v>
                </c:pt>
                <c:pt idx="94099">
                  <c:v>39.322809071442798</c:v>
                </c:pt>
                <c:pt idx="94100">
                  <c:v>39.322939524802401</c:v>
                </c:pt>
                <c:pt idx="94101">
                  <c:v>39.323069977744296</c:v>
                </c:pt>
                <c:pt idx="94102">
                  <c:v>39.323200430268798</c:v>
                </c:pt>
                <c:pt idx="94103">
                  <c:v>39.3233308823756</c:v>
                </c:pt>
                <c:pt idx="94104">
                  <c:v>39.323461334064902</c:v>
                </c:pt>
                <c:pt idx="94105">
                  <c:v>39.323591785336603</c:v>
                </c:pt>
                <c:pt idx="94106">
                  <c:v>39.323722236190697</c:v>
                </c:pt>
                <c:pt idx="94107">
                  <c:v>39.323852686627298</c:v>
                </c:pt>
                <c:pt idx="94108">
                  <c:v>39.323983136646298</c:v>
                </c:pt>
                <c:pt idx="94109">
                  <c:v>39.324113586247798</c:v>
                </c:pt>
                <c:pt idx="94110">
                  <c:v>39.324244035431697</c:v>
                </c:pt>
                <c:pt idx="94111">
                  <c:v>39.324374484198103</c:v>
                </c:pt>
                <c:pt idx="94112">
                  <c:v>39.324504932546901</c:v>
                </c:pt>
                <c:pt idx="94113">
                  <c:v>39.324635380478099</c:v>
                </c:pt>
                <c:pt idx="94114">
                  <c:v>39.324765827991797</c:v>
                </c:pt>
                <c:pt idx="94115">
                  <c:v>39.324896275088001</c:v>
                </c:pt>
                <c:pt idx="94116">
                  <c:v>39.325026721766598</c:v>
                </c:pt>
                <c:pt idx="94117">
                  <c:v>39.325157168027602</c:v>
                </c:pt>
                <c:pt idx="94118">
                  <c:v>39.325287613871097</c:v>
                </c:pt>
                <c:pt idx="94119">
                  <c:v>39.3254180592971</c:v>
                </c:pt>
                <c:pt idx="94120">
                  <c:v>39.325548504305502</c:v>
                </c:pt>
                <c:pt idx="94121">
                  <c:v>39.325678948896297</c:v>
                </c:pt>
                <c:pt idx="94122">
                  <c:v>39.325809393069697</c:v>
                </c:pt>
                <c:pt idx="94123">
                  <c:v>39.325939836825398</c:v>
                </c:pt>
                <c:pt idx="94124">
                  <c:v>39.326070280163698</c:v>
                </c:pt>
                <c:pt idx="94125">
                  <c:v>39.326200723084398</c:v>
                </c:pt>
                <c:pt idx="94126">
                  <c:v>39.326331165587597</c:v>
                </c:pt>
                <c:pt idx="94127">
                  <c:v>39.326461607673203</c:v>
                </c:pt>
                <c:pt idx="94128">
                  <c:v>39.326592049341301</c:v>
                </c:pt>
                <c:pt idx="94129">
                  <c:v>39.326722490591898</c:v>
                </c:pt>
                <c:pt idx="94130">
                  <c:v>39.326852931424902</c:v>
                </c:pt>
                <c:pt idx="94131">
                  <c:v>39.326983371840399</c:v>
                </c:pt>
                <c:pt idx="94132">
                  <c:v>39.327113811838402</c:v>
                </c:pt>
                <c:pt idx="94133">
                  <c:v>39.327244251418897</c:v>
                </c:pt>
                <c:pt idx="94134">
                  <c:v>39.327374690581799</c:v>
                </c:pt>
                <c:pt idx="94135">
                  <c:v>39.3275051293272</c:v>
                </c:pt>
                <c:pt idx="94136">
                  <c:v>39.327635567655101</c:v>
                </c:pt>
                <c:pt idx="94137">
                  <c:v>39.327766005565401</c:v>
                </c:pt>
                <c:pt idx="94138">
                  <c:v>39.3278964430583</c:v>
                </c:pt>
                <c:pt idx="94139">
                  <c:v>39.328026880133599</c:v>
                </c:pt>
                <c:pt idx="94140">
                  <c:v>39.328157316791398</c:v>
                </c:pt>
                <c:pt idx="94141">
                  <c:v>39.328287753031702</c:v>
                </c:pt>
                <c:pt idx="94142">
                  <c:v>39.328418188854499</c:v>
                </c:pt>
                <c:pt idx="94143">
                  <c:v>39.328548624259703</c:v>
                </c:pt>
                <c:pt idx="94144">
                  <c:v>39.328679059247499</c:v>
                </c:pt>
                <c:pt idx="94145">
                  <c:v>39.328809493817701</c:v>
                </c:pt>
                <c:pt idx="94146">
                  <c:v>39.328939927970403</c:v>
                </c:pt>
                <c:pt idx="94147">
                  <c:v>39.329070361705703</c:v>
                </c:pt>
                <c:pt idx="94148">
                  <c:v>39.329200795023397</c:v>
                </c:pt>
                <c:pt idx="94149">
                  <c:v>39.329331227923603</c:v>
                </c:pt>
                <c:pt idx="94150">
                  <c:v>39.329461660406302</c:v>
                </c:pt>
                <c:pt idx="94151">
                  <c:v>39.329592092471501</c:v>
                </c:pt>
                <c:pt idx="94152">
                  <c:v>39.329722524119198</c:v>
                </c:pt>
                <c:pt idx="94153">
                  <c:v>39.329852955349402</c:v>
                </c:pt>
                <c:pt idx="94154">
                  <c:v>39.329983386162098</c:v>
                </c:pt>
                <c:pt idx="94155">
                  <c:v>39.330113816557301</c:v>
                </c:pt>
                <c:pt idx="94156">
                  <c:v>39.330244246535003</c:v>
                </c:pt>
                <c:pt idx="94157">
                  <c:v>39.330374676095197</c:v>
                </c:pt>
                <c:pt idx="94158">
                  <c:v>39.330505105237897</c:v>
                </c:pt>
                <c:pt idx="94159">
                  <c:v>39.330635533963203</c:v>
                </c:pt>
                <c:pt idx="94160">
                  <c:v>39.330765962270902</c:v>
                </c:pt>
                <c:pt idx="94161">
                  <c:v>39.3308963901612</c:v>
                </c:pt>
                <c:pt idx="94162">
                  <c:v>39.331026817633898</c:v>
                </c:pt>
                <c:pt idx="94163">
                  <c:v>39.331157244689201</c:v>
                </c:pt>
                <c:pt idx="94164">
                  <c:v>39.331287671326997</c:v>
                </c:pt>
                <c:pt idx="94165">
                  <c:v>39.331418097547299</c:v>
                </c:pt>
                <c:pt idx="94166">
                  <c:v>39.331548523350101</c:v>
                </c:pt>
                <c:pt idx="94167">
                  <c:v>39.331678948735401</c:v>
                </c:pt>
                <c:pt idx="94168">
                  <c:v>39.331809373703301</c:v>
                </c:pt>
                <c:pt idx="94169">
                  <c:v>39.3319397982537</c:v>
                </c:pt>
                <c:pt idx="94170">
                  <c:v>39.332070222386598</c:v>
                </c:pt>
                <c:pt idx="94171">
                  <c:v>39.332200646102002</c:v>
                </c:pt>
                <c:pt idx="94172">
                  <c:v>39.332331069399999</c:v>
                </c:pt>
                <c:pt idx="94173">
                  <c:v>39.332461492280402</c:v>
                </c:pt>
                <c:pt idx="94174">
                  <c:v>39.332591914743404</c:v>
                </c:pt>
                <c:pt idx="94175">
                  <c:v>39.332722336788997</c:v>
                </c:pt>
                <c:pt idx="94176">
                  <c:v>39.332852758417097</c:v>
                </c:pt>
                <c:pt idx="94177">
                  <c:v>39.332983179627703</c:v>
                </c:pt>
                <c:pt idx="94178">
                  <c:v>39.333113600420802</c:v>
                </c:pt>
                <c:pt idx="94179">
                  <c:v>39.3332440207964</c:v>
                </c:pt>
                <c:pt idx="94180">
                  <c:v>39.333374440754604</c:v>
                </c:pt>
                <c:pt idx="94181">
                  <c:v>39.333504860295399</c:v>
                </c:pt>
                <c:pt idx="94182">
                  <c:v>39.333635279418701</c:v>
                </c:pt>
                <c:pt idx="94183">
                  <c:v>39.333765698124502</c:v>
                </c:pt>
                <c:pt idx="94184">
                  <c:v>39.333896116412802</c:v>
                </c:pt>
                <c:pt idx="94185">
                  <c:v>39.334026534283701</c:v>
                </c:pt>
                <c:pt idx="94186">
                  <c:v>39.334156951737199</c:v>
                </c:pt>
                <c:pt idx="94187">
                  <c:v>39.334287368773197</c:v>
                </c:pt>
                <c:pt idx="94188">
                  <c:v>39.3344177853917</c:v>
                </c:pt>
                <c:pt idx="94189">
                  <c:v>39.334548201592803</c:v>
                </c:pt>
                <c:pt idx="94190">
                  <c:v>39.334678617376497</c:v>
                </c:pt>
                <c:pt idx="94191">
                  <c:v>39.334809032742598</c:v>
                </c:pt>
                <c:pt idx="94192">
                  <c:v>39.334939447691397</c:v>
                </c:pt>
                <c:pt idx="94193">
                  <c:v>39.335069862222703</c:v>
                </c:pt>
                <c:pt idx="94194">
                  <c:v>39.335200276336501</c:v>
                </c:pt>
                <c:pt idx="94195">
                  <c:v>39.335330690032897</c:v>
                </c:pt>
                <c:pt idx="94196">
                  <c:v>39.3354611033119</c:v>
                </c:pt>
                <c:pt idx="94197">
                  <c:v>39.335591516173402</c:v>
                </c:pt>
                <c:pt idx="94198">
                  <c:v>39.335721928617502</c:v>
                </c:pt>
                <c:pt idx="94199">
                  <c:v>39.335852340644102</c:v>
                </c:pt>
                <c:pt idx="94200">
                  <c:v>39.335982752253301</c:v>
                </c:pt>
                <c:pt idx="94201">
                  <c:v>39.336113163445098</c:v>
                </c:pt>
                <c:pt idx="94202">
                  <c:v>39.336243574219402</c:v>
                </c:pt>
                <c:pt idx="94203">
                  <c:v>39.336373984576298</c:v>
                </c:pt>
                <c:pt idx="94204">
                  <c:v>39.336504394515799</c:v>
                </c:pt>
                <c:pt idx="94205">
                  <c:v>39.3366348040378</c:v>
                </c:pt>
                <c:pt idx="94206">
                  <c:v>39.336765213142399</c:v>
                </c:pt>
                <c:pt idx="94207">
                  <c:v>39.336895621829598</c:v>
                </c:pt>
                <c:pt idx="94208">
                  <c:v>39.337026030099402</c:v>
                </c:pt>
                <c:pt idx="94209">
                  <c:v>39.337156437951698</c:v>
                </c:pt>
                <c:pt idx="94210">
                  <c:v>39.3372868453866</c:v>
                </c:pt>
                <c:pt idx="94211">
                  <c:v>39.337417252404101</c:v>
                </c:pt>
                <c:pt idx="94212">
                  <c:v>39.337547659004102</c:v>
                </c:pt>
                <c:pt idx="94213">
                  <c:v>39.3376780651868</c:v>
                </c:pt>
                <c:pt idx="94214">
                  <c:v>39.337808470951998</c:v>
                </c:pt>
                <c:pt idx="94215">
                  <c:v>39.337938876299802</c:v>
                </c:pt>
                <c:pt idx="94216">
                  <c:v>39.338069281230197</c:v>
                </c:pt>
                <c:pt idx="94217">
                  <c:v>39.338199685743199</c:v>
                </c:pt>
                <c:pt idx="94218">
                  <c:v>39.338330089838699</c:v>
                </c:pt>
                <c:pt idx="94219">
                  <c:v>39.338460493516898</c:v>
                </c:pt>
                <c:pt idx="94220">
                  <c:v>39.338590896777603</c:v>
                </c:pt>
                <c:pt idx="94221">
                  <c:v>39.338721299621</c:v>
                </c:pt>
                <c:pt idx="94222">
                  <c:v>39.338851702046902</c:v>
                </c:pt>
                <c:pt idx="94223">
                  <c:v>39.338982104055397</c:v>
                </c:pt>
                <c:pt idx="94224">
                  <c:v>39.339112505646497</c:v>
                </c:pt>
                <c:pt idx="94225">
                  <c:v>39.339242906820203</c:v>
                </c:pt>
                <c:pt idx="94226">
                  <c:v>39.339373307576501</c:v>
                </c:pt>
                <c:pt idx="94227">
                  <c:v>39.339503707915398</c:v>
                </c:pt>
                <c:pt idx="94228">
                  <c:v>39.339634107836901</c:v>
                </c:pt>
                <c:pt idx="94229">
                  <c:v>39.339764507341002</c:v>
                </c:pt>
                <c:pt idx="94230">
                  <c:v>39.339894906427702</c:v>
                </c:pt>
                <c:pt idx="94231">
                  <c:v>39.340025305097001</c:v>
                </c:pt>
                <c:pt idx="94232">
                  <c:v>39.340155703348998</c:v>
                </c:pt>
                <c:pt idx="94233">
                  <c:v>39.340286101183501</c:v>
                </c:pt>
                <c:pt idx="94234">
                  <c:v>39.340416498600597</c:v>
                </c:pt>
                <c:pt idx="94235">
                  <c:v>39.340546895600397</c:v>
                </c:pt>
                <c:pt idx="94236">
                  <c:v>39.340677292182697</c:v>
                </c:pt>
                <c:pt idx="94237">
                  <c:v>39.340807688347702</c:v>
                </c:pt>
                <c:pt idx="94238">
                  <c:v>39.3409380840952</c:v>
                </c:pt>
                <c:pt idx="94239">
                  <c:v>39.341068479425402</c:v>
                </c:pt>
                <c:pt idx="94240">
                  <c:v>39.341198874338197</c:v>
                </c:pt>
                <c:pt idx="94241">
                  <c:v>39.341329268833697</c:v>
                </c:pt>
                <c:pt idx="94242">
                  <c:v>39.341459662911703</c:v>
                </c:pt>
                <c:pt idx="94243">
                  <c:v>39.3415900565724</c:v>
                </c:pt>
                <c:pt idx="94244">
                  <c:v>39.341720449815703</c:v>
                </c:pt>
                <c:pt idx="94245">
                  <c:v>39.341850842641598</c:v>
                </c:pt>
                <c:pt idx="94246">
                  <c:v>39.341981235050099</c:v>
                </c:pt>
                <c:pt idx="94247">
                  <c:v>39.342111627041298</c:v>
                </c:pt>
                <c:pt idx="94248">
                  <c:v>39.342242018615003</c:v>
                </c:pt>
                <c:pt idx="94249">
                  <c:v>39.3423724097715</c:v>
                </c:pt>
                <c:pt idx="94250">
                  <c:v>39.342502800510502</c:v>
                </c:pt>
                <c:pt idx="94251">
                  <c:v>39.342633190832203</c:v>
                </c:pt>
                <c:pt idx="94252">
                  <c:v>39.342763580736502</c:v>
                </c:pt>
                <c:pt idx="94253">
                  <c:v>39.3428939702234</c:v>
                </c:pt>
                <c:pt idx="94254">
                  <c:v>39.343024359292997</c:v>
                </c:pt>
                <c:pt idx="94255">
                  <c:v>39.343154747945199</c:v>
                </c:pt>
                <c:pt idx="94256">
                  <c:v>39.3432851361801</c:v>
                </c:pt>
                <c:pt idx="94257">
                  <c:v>39.343415523997599</c:v>
                </c:pt>
                <c:pt idx="94258">
                  <c:v>39.343545911397698</c:v>
                </c:pt>
                <c:pt idx="94259">
                  <c:v>39.343676298380402</c:v>
                </c:pt>
                <c:pt idx="94260">
                  <c:v>39.343806684945903</c:v>
                </c:pt>
                <c:pt idx="94261">
                  <c:v>39.343937071093897</c:v>
                </c:pt>
                <c:pt idx="94262">
                  <c:v>39.344067456824597</c:v>
                </c:pt>
                <c:pt idx="94263">
                  <c:v>39.344197842138001</c:v>
                </c:pt>
                <c:pt idx="94264">
                  <c:v>39.344328227033998</c:v>
                </c:pt>
                <c:pt idx="94265">
                  <c:v>39.3444586115126</c:v>
                </c:pt>
                <c:pt idx="94266">
                  <c:v>39.344588995573901</c:v>
                </c:pt>
                <c:pt idx="94267">
                  <c:v>39.344719379217899</c:v>
                </c:pt>
                <c:pt idx="94268">
                  <c:v>39.344849762444497</c:v>
                </c:pt>
                <c:pt idx="94269">
                  <c:v>39.3449801452537</c:v>
                </c:pt>
                <c:pt idx="94270">
                  <c:v>39.345110527645602</c:v>
                </c:pt>
                <c:pt idx="94271">
                  <c:v>39.345240909620202</c:v>
                </c:pt>
                <c:pt idx="94272">
                  <c:v>39.345371291177401</c:v>
                </c:pt>
                <c:pt idx="94273">
                  <c:v>39.345501672317297</c:v>
                </c:pt>
                <c:pt idx="94274">
                  <c:v>39.3456320530399</c:v>
                </c:pt>
                <c:pt idx="94275">
                  <c:v>39.345762433345101</c:v>
                </c:pt>
                <c:pt idx="94276">
                  <c:v>39.345892813233</c:v>
                </c:pt>
                <c:pt idx="94277">
                  <c:v>39.346023192703498</c:v>
                </c:pt>
                <c:pt idx="94278">
                  <c:v>39.346153571756702</c:v>
                </c:pt>
                <c:pt idx="94279">
                  <c:v>39.346283950392603</c:v>
                </c:pt>
                <c:pt idx="94280">
                  <c:v>39.346414328611203</c:v>
                </c:pt>
                <c:pt idx="94281">
                  <c:v>39.346544706412402</c:v>
                </c:pt>
                <c:pt idx="94282">
                  <c:v>39.346675083796299</c:v>
                </c:pt>
                <c:pt idx="94283">
                  <c:v>39.346805460762802</c:v>
                </c:pt>
                <c:pt idx="94284">
                  <c:v>39.346935837312103</c:v>
                </c:pt>
                <c:pt idx="94285">
                  <c:v>39.347066213444002</c:v>
                </c:pt>
                <c:pt idx="94286">
                  <c:v>39.3471965891586</c:v>
                </c:pt>
                <c:pt idx="94287">
                  <c:v>39.347326964455902</c:v>
                </c:pt>
                <c:pt idx="94288">
                  <c:v>39.347457339335797</c:v>
                </c:pt>
                <c:pt idx="94289">
                  <c:v>39.347587713798497</c:v>
                </c:pt>
                <c:pt idx="94290">
                  <c:v>39.347718087843802</c:v>
                </c:pt>
                <c:pt idx="94291">
                  <c:v>39.347848461471798</c:v>
                </c:pt>
                <c:pt idx="94292">
                  <c:v>39.3479788346825</c:v>
                </c:pt>
                <c:pt idx="94293">
                  <c:v>39.348109207475801</c:v>
                </c:pt>
                <c:pt idx="94294">
                  <c:v>39.348239579851899</c:v>
                </c:pt>
                <c:pt idx="94295">
                  <c:v>39.348369951810703</c:v>
                </c:pt>
                <c:pt idx="94296">
                  <c:v>39.348500323352098</c:v>
                </c:pt>
                <c:pt idx="94297">
                  <c:v>39.348630694476299</c:v>
                </c:pt>
                <c:pt idx="94298">
                  <c:v>39.348761065183098</c:v>
                </c:pt>
                <c:pt idx="94299">
                  <c:v>39.348891435472602</c:v>
                </c:pt>
                <c:pt idx="94300">
                  <c:v>39.349021805344798</c:v>
                </c:pt>
                <c:pt idx="94301">
                  <c:v>39.349152174799798</c:v>
                </c:pt>
                <c:pt idx="94302">
                  <c:v>39.349282543837397</c:v>
                </c:pt>
                <c:pt idx="94303">
                  <c:v>39.349412912457701</c:v>
                </c:pt>
                <c:pt idx="94304">
                  <c:v>39.349543280660697</c:v>
                </c:pt>
                <c:pt idx="94305">
                  <c:v>39.349673648446398</c:v>
                </c:pt>
                <c:pt idx="94306">
                  <c:v>39.349804015814897</c:v>
                </c:pt>
                <c:pt idx="94307">
                  <c:v>39.349934382766001</c:v>
                </c:pt>
                <c:pt idx="94308">
                  <c:v>39.350064749299797</c:v>
                </c:pt>
                <c:pt idx="94309">
                  <c:v>39.350195115416398</c:v>
                </c:pt>
                <c:pt idx="94310">
                  <c:v>39.350325481115703</c:v>
                </c:pt>
                <c:pt idx="94311">
                  <c:v>39.350455846397601</c:v>
                </c:pt>
                <c:pt idx="94312">
                  <c:v>39.350586211262303</c:v>
                </c:pt>
                <c:pt idx="94313">
                  <c:v>39.350716575709697</c:v>
                </c:pt>
                <c:pt idx="94314">
                  <c:v>39.350846939739803</c:v>
                </c:pt>
                <c:pt idx="94315">
                  <c:v>39.3509773033526</c:v>
                </c:pt>
                <c:pt idx="94316">
                  <c:v>39.351107666548202</c:v>
                </c:pt>
                <c:pt idx="94317">
                  <c:v>39.351238029326502</c:v>
                </c:pt>
                <c:pt idx="94318">
                  <c:v>39.351368391687402</c:v>
                </c:pt>
                <c:pt idx="94319">
                  <c:v>39.351498753631098</c:v>
                </c:pt>
                <c:pt idx="94320">
                  <c:v>39.3516291151576</c:v>
                </c:pt>
                <c:pt idx="94321">
                  <c:v>39.3517594762667</c:v>
                </c:pt>
                <c:pt idx="94322">
                  <c:v>39.351889836958598</c:v>
                </c:pt>
                <c:pt idx="94323">
                  <c:v>39.352020197233202</c:v>
                </c:pt>
                <c:pt idx="94324">
                  <c:v>39.352150557090503</c:v>
                </c:pt>
                <c:pt idx="94325">
                  <c:v>39.352280916530603</c:v>
                </c:pt>
                <c:pt idx="94326">
                  <c:v>39.352411275553401</c:v>
                </c:pt>
                <c:pt idx="94327">
                  <c:v>39.352541634158896</c:v>
                </c:pt>
                <c:pt idx="94328">
                  <c:v>39.352671992347197</c:v>
                </c:pt>
                <c:pt idx="94329">
                  <c:v>39.352802350118203</c:v>
                </c:pt>
                <c:pt idx="94330">
                  <c:v>39.352932707471901</c:v>
                </c:pt>
                <c:pt idx="94331">
                  <c:v>39.353063064408403</c:v>
                </c:pt>
                <c:pt idx="94332">
                  <c:v>39.353193420927603</c:v>
                </c:pt>
                <c:pt idx="94333">
                  <c:v>39.353323777029601</c:v>
                </c:pt>
                <c:pt idx="94334">
                  <c:v>39.353454132714297</c:v>
                </c:pt>
                <c:pt idx="94335">
                  <c:v>39.353584487981699</c:v>
                </c:pt>
                <c:pt idx="94336">
                  <c:v>39.353714842831899</c:v>
                </c:pt>
                <c:pt idx="94337">
                  <c:v>39.353845197264803</c:v>
                </c:pt>
                <c:pt idx="94338">
                  <c:v>39.353975551280499</c:v>
                </c:pt>
                <c:pt idx="94339">
                  <c:v>39.354105904878899</c:v>
                </c:pt>
                <c:pt idx="94340">
                  <c:v>39.354236258060098</c:v>
                </c:pt>
                <c:pt idx="94341">
                  <c:v>39.354366610824002</c:v>
                </c:pt>
                <c:pt idx="94342">
                  <c:v>39.354496963170703</c:v>
                </c:pt>
                <c:pt idx="94343">
                  <c:v>39.354627315100103</c:v>
                </c:pt>
                <c:pt idx="94344">
                  <c:v>39.354757666612301</c:v>
                </c:pt>
                <c:pt idx="94345">
                  <c:v>39.354888017707196</c:v>
                </c:pt>
                <c:pt idx="94346">
                  <c:v>39.355018368384897</c:v>
                </c:pt>
                <c:pt idx="94347">
                  <c:v>39.355148718645403</c:v>
                </c:pt>
                <c:pt idx="94348">
                  <c:v>39.355279068488599</c:v>
                </c:pt>
                <c:pt idx="94349">
                  <c:v>39.355409417914601</c:v>
                </c:pt>
                <c:pt idx="94350">
                  <c:v>39.3555397669233</c:v>
                </c:pt>
                <c:pt idx="94351">
                  <c:v>39.355670115514798</c:v>
                </c:pt>
                <c:pt idx="94352">
                  <c:v>39.3558004636891</c:v>
                </c:pt>
                <c:pt idx="94353">
                  <c:v>39.3559308114461</c:v>
                </c:pt>
                <c:pt idx="94354">
                  <c:v>39.356061158785899</c:v>
                </c:pt>
                <c:pt idx="94355">
                  <c:v>39.356191505708502</c:v>
                </c:pt>
                <c:pt idx="94356">
                  <c:v>39.356321852213902</c:v>
                </c:pt>
                <c:pt idx="94357">
                  <c:v>39.356452198302001</c:v>
                </c:pt>
                <c:pt idx="94358">
                  <c:v>39.356582543972898</c:v>
                </c:pt>
                <c:pt idx="94359">
                  <c:v>39.3567128892265</c:v>
                </c:pt>
                <c:pt idx="94360">
                  <c:v>39.356843234063</c:v>
                </c:pt>
                <c:pt idx="94361">
                  <c:v>39.356973578482197</c:v>
                </c:pt>
                <c:pt idx="94362">
                  <c:v>39.3571039224842</c:v>
                </c:pt>
                <c:pt idx="94363">
                  <c:v>39.357234266069</c:v>
                </c:pt>
                <c:pt idx="94364">
                  <c:v>39.357364609236598</c:v>
                </c:pt>
                <c:pt idx="94365">
                  <c:v>39.357494951986901</c:v>
                </c:pt>
                <c:pt idx="94366">
                  <c:v>39.357625294320002</c:v>
                </c:pt>
                <c:pt idx="94367">
                  <c:v>39.357755636236</c:v>
                </c:pt>
                <c:pt idx="94368">
                  <c:v>39.357885977734703</c:v>
                </c:pt>
                <c:pt idx="94369">
                  <c:v>39.358016318816198</c:v>
                </c:pt>
                <c:pt idx="94370">
                  <c:v>39.358146659480397</c:v>
                </c:pt>
                <c:pt idx="94371">
                  <c:v>39.358276999727501</c:v>
                </c:pt>
                <c:pt idx="94372">
                  <c:v>39.358407339557402</c:v>
                </c:pt>
                <c:pt idx="94373">
                  <c:v>39.358537678970002</c:v>
                </c:pt>
                <c:pt idx="94374">
                  <c:v>39.358668017965499</c:v>
                </c:pt>
                <c:pt idx="94375">
                  <c:v>39.358798356543801</c:v>
                </c:pt>
                <c:pt idx="94376">
                  <c:v>39.358928694704801</c:v>
                </c:pt>
                <c:pt idx="94377">
                  <c:v>39.359059032448698</c:v>
                </c:pt>
                <c:pt idx="94378">
                  <c:v>39.359189369775301</c:v>
                </c:pt>
                <c:pt idx="94379">
                  <c:v>39.359319706684801</c:v>
                </c:pt>
                <c:pt idx="94380">
                  <c:v>39.359450043176999</c:v>
                </c:pt>
                <c:pt idx="94381">
                  <c:v>39.359580379252101</c:v>
                </c:pt>
                <c:pt idx="94382">
                  <c:v>39.359710714909902</c:v>
                </c:pt>
                <c:pt idx="94383">
                  <c:v>39.3598410501506</c:v>
                </c:pt>
                <c:pt idx="94384">
                  <c:v>39.359971384974102</c:v>
                </c:pt>
                <c:pt idx="94385">
                  <c:v>39.360101719380403</c:v>
                </c:pt>
                <c:pt idx="94386">
                  <c:v>39.360232053369501</c:v>
                </c:pt>
                <c:pt idx="94387">
                  <c:v>39.360362386941397</c:v>
                </c:pt>
                <c:pt idx="94388">
                  <c:v>39.360492720096097</c:v>
                </c:pt>
                <c:pt idx="94389">
                  <c:v>39.360623052833702</c:v>
                </c:pt>
                <c:pt idx="94390">
                  <c:v>39.360753385153998</c:v>
                </c:pt>
                <c:pt idx="94391">
                  <c:v>39.360883717057199</c:v>
                </c:pt>
                <c:pt idx="94392">
                  <c:v>39.361014048543197</c:v>
                </c:pt>
                <c:pt idx="94393">
                  <c:v>39.361144379612</c:v>
                </c:pt>
                <c:pt idx="94394">
                  <c:v>39.3612747102637</c:v>
                </c:pt>
                <c:pt idx="94395">
                  <c:v>39.361405040498099</c:v>
                </c:pt>
                <c:pt idx="94396">
                  <c:v>39.361535370315401</c:v>
                </c:pt>
                <c:pt idx="94397">
                  <c:v>39.361665699715502</c:v>
                </c:pt>
                <c:pt idx="94398">
                  <c:v>39.3617960286985</c:v>
                </c:pt>
                <c:pt idx="94399">
                  <c:v>39.361926357264302</c:v>
                </c:pt>
                <c:pt idx="94400">
                  <c:v>39.362056685412803</c:v>
                </c:pt>
                <c:pt idx="94401">
                  <c:v>39.3621870131443</c:v>
                </c:pt>
                <c:pt idx="94402">
                  <c:v>39.362317340458503</c:v>
                </c:pt>
                <c:pt idx="94403">
                  <c:v>39.362447667355603</c:v>
                </c:pt>
                <c:pt idx="94404">
                  <c:v>39.3625779938356</c:v>
                </c:pt>
                <c:pt idx="94405">
                  <c:v>39.362708319898303</c:v>
                </c:pt>
                <c:pt idx="94406">
                  <c:v>39.362838645544002</c:v>
                </c:pt>
                <c:pt idx="94407">
                  <c:v>39.3629689707724</c:v>
                </c:pt>
                <c:pt idx="94408">
                  <c:v>39.363099295583702</c:v>
                </c:pt>
                <c:pt idx="94409">
                  <c:v>39.363229619977801</c:v>
                </c:pt>
                <c:pt idx="94410">
                  <c:v>39.363359943954798</c:v>
                </c:pt>
                <c:pt idx="94411">
                  <c:v>39.363490267514599</c:v>
                </c:pt>
                <c:pt idx="94412">
                  <c:v>39.363620590657298</c:v>
                </c:pt>
                <c:pt idx="94413">
                  <c:v>39.363750913382802</c:v>
                </c:pt>
                <c:pt idx="94414">
                  <c:v>39.363881235691103</c:v>
                </c:pt>
                <c:pt idx="94415">
                  <c:v>39.364011557582302</c:v>
                </c:pt>
                <c:pt idx="94416">
                  <c:v>39.364141879056397</c:v>
                </c:pt>
                <c:pt idx="94417">
                  <c:v>39.364272200113298</c:v>
                </c:pt>
                <c:pt idx="94418">
                  <c:v>39.364402520753103</c:v>
                </c:pt>
                <c:pt idx="94419">
                  <c:v>39.364532840975698</c:v>
                </c:pt>
                <c:pt idx="94420">
                  <c:v>39.364663160781198</c:v>
                </c:pt>
                <c:pt idx="94421">
                  <c:v>39.364793480169503</c:v>
                </c:pt>
                <c:pt idx="94422">
                  <c:v>39.364923799140698</c:v>
                </c:pt>
                <c:pt idx="94423">
                  <c:v>39.365054117694797</c:v>
                </c:pt>
                <c:pt idx="94424">
                  <c:v>39.365184435831701</c:v>
                </c:pt>
                <c:pt idx="94425">
                  <c:v>39.365314753551502</c:v>
                </c:pt>
                <c:pt idx="94426">
                  <c:v>39.365445070854101</c:v>
                </c:pt>
                <c:pt idx="94427">
                  <c:v>39.365575387739597</c:v>
                </c:pt>
                <c:pt idx="94428">
                  <c:v>39.365705704207997</c:v>
                </c:pt>
                <c:pt idx="94429">
                  <c:v>39.365836020259202</c:v>
                </c:pt>
                <c:pt idx="94430">
                  <c:v>39.365966335893297</c:v>
                </c:pt>
                <c:pt idx="94431">
                  <c:v>39.366096651110297</c:v>
                </c:pt>
                <c:pt idx="94432">
                  <c:v>39.366226965910201</c:v>
                </c:pt>
                <c:pt idx="94433">
                  <c:v>39.366357280292902</c:v>
                </c:pt>
                <c:pt idx="94434">
                  <c:v>39.366487594258501</c:v>
                </c:pt>
                <c:pt idx="94435">
                  <c:v>39.366617907806997</c:v>
                </c:pt>
                <c:pt idx="94436">
                  <c:v>39.366748220938398</c:v>
                </c:pt>
                <c:pt idx="94437">
                  <c:v>39.366878533652603</c:v>
                </c:pt>
                <c:pt idx="94438">
                  <c:v>39.367008845949798</c:v>
                </c:pt>
                <c:pt idx="94439">
                  <c:v>39.367139157829797</c:v>
                </c:pt>
                <c:pt idx="94440">
                  <c:v>39.367269469292701</c:v>
                </c:pt>
                <c:pt idx="94441">
                  <c:v>39.367399780338403</c:v>
                </c:pt>
                <c:pt idx="94442">
                  <c:v>39.367530090967101</c:v>
                </c:pt>
                <c:pt idx="94443">
                  <c:v>39.367660401178597</c:v>
                </c:pt>
                <c:pt idx="94444">
                  <c:v>39.367790710973097</c:v>
                </c:pt>
                <c:pt idx="94445">
                  <c:v>39.367921020350401</c:v>
                </c:pt>
                <c:pt idx="94446">
                  <c:v>39.368051329310603</c:v>
                </c:pt>
                <c:pt idx="94447">
                  <c:v>39.368181637853702</c:v>
                </c:pt>
                <c:pt idx="94448">
                  <c:v>39.368311945979698</c:v>
                </c:pt>
                <c:pt idx="94449">
                  <c:v>39.368442253688599</c:v>
                </c:pt>
                <c:pt idx="94450">
                  <c:v>39.368572560980397</c:v>
                </c:pt>
                <c:pt idx="94451">
                  <c:v>39.368702867855099</c:v>
                </c:pt>
                <c:pt idx="94452">
                  <c:v>39.368833174312698</c:v>
                </c:pt>
                <c:pt idx="94453">
                  <c:v>39.368963480353202</c:v>
                </c:pt>
                <c:pt idx="94454">
                  <c:v>39.369093785976602</c:v>
                </c:pt>
                <c:pt idx="94455">
                  <c:v>39.3692240911829</c:v>
                </c:pt>
                <c:pt idx="94456">
                  <c:v>39.369354395972103</c:v>
                </c:pt>
                <c:pt idx="94457">
                  <c:v>39.369484700344202</c:v>
                </c:pt>
                <c:pt idx="94458">
                  <c:v>39.369615004299199</c:v>
                </c:pt>
                <c:pt idx="94459">
                  <c:v>39.3697453078371</c:v>
                </c:pt>
                <c:pt idx="94460">
                  <c:v>39.369875610957997</c:v>
                </c:pt>
                <c:pt idx="94461">
                  <c:v>39.3700059136617</c:v>
                </c:pt>
                <c:pt idx="94462">
                  <c:v>39.370136215948399</c:v>
                </c:pt>
                <c:pt idx="94463">
                  <c:v>39.370266517818003</c:v>
                </c:pt>
                <c:pt idx="94464">
                  <c:v>39.370396819270503</c:v>
                </c:pt>
                <c:pt idx="94465">
                  <c:v>39.370527120305901</c:v>
                </c:pt>
                <c:pt idx="94466">
                  <c:v>39.370657420924204</c:v>
                </c:pt>
                <c:pt idx="94467">
                  <c:v>39.370787721125403</c:v>
                </c:pt>
                <c:pt idx="94468">
                  <c:v>39.370918020909599</c:v>
                </c:pt>
                <c:pt idx="94469">
                  <c:v>39.371048320276699</c:v>
                </c:pt>
                <c:pt idx="94470">
                  <c:v>39.371178619226697</c:v>
                </c:pt>
                <c:pt idx="94471">
                  <c:v>39.371308917759599</c:v>
                </c:pt>
                <c:pt idx="94472">
                  <c:v>39.371439215875498</c:v>
                </c:pt>
                <c:pt idx="94473">
                  <c:v>39.3715695135743</c:v>
                </c:pt>
                <c:pt idx="94474">
                  <c:v>39.371699810856001</c:v>
                </c:pt>
                <c:pt idx="94475">
                  <c:v>39.371830107720598</c:v>
                </c:pt>
                <c:pt idx="94476">
                  <c:v>39.371960404168199</c:v>
                </c:pt>
                <c:pt idx="94477">
                  <c:v>39.372090700198697</c:v>
                </c:pt>
                <c:pt idx="94478">
                  <c:v>39.3722209958121</c:v>
                </c:pt>
                <c:pt idx="94479">
                  <c:v>39.372351291008499</c:v>
                </c:pt>
                <c:pt idx="94480">
                  <c:v>39.372481585787803</c:v>
                </c:pt>
                <c:pt idx="94481">
                  <c:v>39.372611880150103</c:v>
                </c:pt>
                <c:pt idx="94482">
                  <c:v>39.372742174095301</c:v>
                </c:pt>
                <c:pt idx="94483">
                  <c:v>39.372872467623402</c:v>
                </c:pt>
                <c:pt idx="94484">
                  <c:v>39.373002760734501</c:v>
                </c:pt>
                <c:pt idx="94485">
                  <c:v>39.373133053428496</c:v>
                </c:pt>
                <c:pt idx="94486">
                  <c:v>39.373263345705503</c:v>
                </c:pt>
                <c:pt idx="94487">
                  <c:v>39.3733936375654</c:v>
                </c:pt>
                <c:pt idx="94488">
                  <c:v>39.373523929008201</c:v>
                </c:pt>
                <c:pt idx="94489">
                  <c:v>39.373654220034098</c:v>
                </c:pt>
                <c:pt idx="94490">
                  <c:v>39.3737845106428</c:v>
                </c:pt>
                <c:pt idx="94491">
                  <c:v>39.373914800834498</c:v>
                </c:pt>
                <c:pt idx="94492">
                  <c:v>39.374045090609201</c:v>
                </c:pt>
                <c:pt idx="94493">
                  <c:v>39.3741753799668</c:v>
                </c:pt>
                <c:pt idx="94494">
                  <c:v>39.374305668907397</c:v>
                </c:pt>
                <c:pt idx="94495">
                  <c:v>39.374435957430897</c:v>
                </c:pt>
                <c:pt idx="94496">
                  <c:v>39.374566245537402</c:v>
                </c:pt>
                <c:pt idx="94497">
                  <c:v>39.374696533226803</c:v>
                </c:pt>
                <c:pt idx="94498">
                  <c:v>39.374826820499202</c:v>
                </c:pt>
                <c:pt idx="94499">
                  <c:v>39.374957107354597</c:v>
                </c:pt>
                <c:pt idx="94500">
                  <c:v>39.375087393792903</c:v>
                </c:pt>
                <c:pt idx="94501">
                  <c:v>39.375217679814199</c:v>
                </c:pt>
                <c:pt idx="94502">
                  <c:v>39.375347965418499</c:v>
                </c:pt>
                <c:pt idx="94503">
                  <c:v>39.375478250605703</c:v>
                </c:pt>
                <c:pt idx="94504">
                  <c:v>39.375608535375903</c:v>
                </c:pt>
                <c:pt idx="94505">
                  <c:v>39.375738819729101</c:v>
                </c:pt>
                <c:pt idx="94506">
                  <c:v>39.375869103665202</c:v>
                </c:pt>
                <c:pt idx="94507">
                  <c:v>39.375999387184301</c:v>
                </c:pt>
                <c:pt idx="94508">
                  <c:v>39.376129670286403</c:v>
                </c:pt>
                <c:pt idx="94509">
                  <c:v>39.376259952971402</c:v>
                </c:pt>
                <c:pt idx="94510">
                  <c:v>39.376390235239498</c:v>
                </c:pt>
                <c:pt idx="94511">
                  <c:v>39.376520517090498</c:v>
                </c:pt>
                <c:pt idx="94512">
                  <c:v>39.376650798524501</c:v>
                </c:pt>
                <c:pt idx="94513">
                  <c:v>39.376781079541502</c:v>
                </c:pt>
                <c:pt idx="94514">
                  <c:v>39.376911360141399</c:v>
                </c:pt>
                <c:pt idx="94515">
                  <c:v>39.3770416403244</c:v>
                </c:pt>
                <c:pt idx="94516">
                  <c:v>39.377171920090298</c:v>
                </c:pt>
                <c:pt idx="94517">
                  <c:v>39.3773021994392</c:v>
                </c:pt>
                <c:pt idx="94518">
                  <c:v>39.377432478371098</c:v>
                </c:pt>
                <c:pt idx="94519">
                  <c:v>39.377562756886</c:v>
                </c:pt>
                <c:pt idx="94520">
                  <c:v>39.377693034983899</c:v>
                </c:pt>
                <c:pt idx="94521">
                  <c:v>39.377823312664702</c:v>
                </c:pt>
                <c:pt idx="94522">
                  <c:v>39.377953589928602</c:v>
                </c:pt>
                <c:pt idx="94523">
                  <c:v>39.378083866775498</c:v>
                </c:pt>
                <c:pt idx="94524">
                  <c:v>39.378214143205298</c:v>
                </c:pt>
                <c:pt idx="94525">
                  <c:v>39.378344419218102</c:v>
                </c:pt>
                <c:pt idx="94526">
                  <c:v>39.378474694814003</c:v>
                </c:pt>
                <c:pt idx="94527">
                  <c:v>39.3786049699928</c:v>
                </c:pt>
                <c:pt idx="94528">
                  <c:v>39.378735244754701</c:v>
                </c:pt>
                <c:pt idx="94529">
                  <c:v>39.378865519099499</c:v>
                </c:pt>
                <c:pt idx="94530">
                  <c:v>39.3789957930274</c:v>
                </c:pt>
                <c:pt idx="94531">
                  <c:v>39.379126066538198</c:v>
                </c:pt>
                <c:pt idx="94532">
                  <c:v>39.3792563396321</c:v>
                </c:pt>
                <c:pt idx="94533">
                  <c:v>39.379386612308998</c:v>
                </c:pt>
                <c:pt idx="94534">
                  <c:v>39.379516884568901</c:v>
                </c:pt>
                <c:pt idx="94535">
                  <c:v>39.3796471564117</c:v>
                </c:pt>
                <c:pt idx="94536">
                  <c:v>39.379777427837602</c:v>
                </c:pt>
                <c:pt idx="94537">
                  <c:v>39.379907698846601</c:v>
                </c:pt>
                <c:pt idx="94538">
                  <c:v>39.380037969438497</c:v>
                </c:pt>
                <c:pt idx="94539">
                  <c:v>39.380168239613397</c:v>
                </c:pt>
                <c:pt idx="94540">
                  <c:v>39.3802985093714</c:v>
                </c:pt>
                <c:pt idx="94541">
                  <c:v>39.3804287787124</c:v>
                </c:pt>
                <c:pt idx="94542">
                  <c:v>39.380559047636403</c:v>
                </c:pt>
                <c:pt idx="94543">
                  <c:v>39.380689316143403</c:v>
                </c:pt>
                <c:pt idx="94544">
                  <c:v>39.3808195842334</c:v>
                </c:pt>
                <c:pt idx="94545">
                  <c:v>39.3809498519065</c:v>
                </c:pt>
                <c:pt idx="94546">
                  <c:v>39.381080119162597</c:v>
                </c:pt>
                <c:pt idx="94547">
                  <c:v>39.381210386001698</c:v>
                </c:pt>
                <c:pt idx="94548">
                  <c:v>39.381340652423802</c:v>
                </c:pt>
                <c:pt idx="94549">
                  <c:v>39.381470918429002</c:v>
                </c:pt>
                <c:pt idx="94550">
                  <c:v>39.3816011840172</c:v>
                </c:pt>
                <c:pt idx="94551">
                  <c:v>39.381731449188401</c:v>
                </c:pt>
                <c:pt idx="94552">
                  <c:v>39.381861713942698</c:v>
                </c:pt>
                <c:pt idx="94553">
                  <c:v>39.381991978279999</c:v>
                </c:pt>
                <c:pt idx="94554">
                  <c:v>39.382122242200303</c:v>
                </c:pt>
                <c:pt idx="94555">
                  <c:v>39.382252505703697</c:v>
                </c:pt>
                <c:pt idx="94556">
                  <c:v>39.382382768790102</c:v>
                </c:pt>
                <c:pt idx="94557">
                  <c:v>39.382513031459602</c:v>
                </c:pt>
                <c:pt idx="94558">
                  <c:v>39.382643293712</c:v>
                </c:pt>
                <c:pt idx="94559">
                  <c:v>39.382773555547601</c:v>
                </c:pt>
                <c:pt idx="94560">
                  <c:v>39.382903816966198</c:v>
                </c:pt>
                <c:pt idx="94561">
                  <c:v>39.3830340779678</c:v>
                </c:pt>
                <c:pt idx="94562">
                  <c:v>39.383164338552398</c:v>
                </c:pt>
                <c:pt idx="94563">
                  <c:v>39.383294598720198</c:v>
                </c:pt>
                <c:pt idx="94564">
                  <c:v>39.383424858470903</c:v>
                </c:pt>
                <c:pt idx="94565">
                  <c:v>39.383555117804697</c:v>
                </c:pt>
                <c:pt idx="94566">
                  <c:v>39.383685376721601</c:v>
                </c:pt>
                <c:pt idx="94567">
                  <c:v>39.383815635221502</c:v>
                </c:pt>
                <c:pt idx="94568">
                  <c:v>39.383945893304499</c:v>
                </c:pt>
                <c:pt idx="94569">
                  <c:v>39.3840761509705</c:v>
                </c:pt>
                <c:pt idx="94570">
                  <c:v>39.384206408219598</c:v>
                </c:pt>
                <c:pt idx="94571">
                  <c:v>39.384336665051698</c:v>
                </c:pt>
                <c:pt idx="94572">
                  <c:v>39.384466921466903</c:v>
                </c:pt>
                <c:pt idx="94573">
                  <c:v>39.384597177465203</c:v>
                </c:pt>
                <c:pt idx="94574">
                  <c:v>39.3847274330465</c:v>
                </c:pt>
                <c:pt idx="94575">
                  <c:v>39.3848576882109</c:v>
                </c:pt>
                <c:pt idx="94576">
                  <c:v>39.384987942958404</c:v>
                </c:pt>
                <c:pt idx="94577">
                  <c:v>39.385118197288897</c:v>
                </c:pt>
                <c:pt idx="94578">
                  <c:v>39.3852484512025</c:v>
                </c:pt>
                <c:pt idx="94579">
                  <c:v>39.3853787046991</c:v>
                </c:pt>
                <c:pt idx="94580">
                  <c:v>39.385508957778796</c:v>
                </c:pt>
                <c:pt idx="94581">
                  <c:v>39.385639210441603</c:v>
                </c:pt>
                <c:pt idx="94582">
                  <c:v>39.385769462687499</c:v>
                </c:pt>
                <c:pt idx="94583">
                  <c:v>39.385899714516398</c:v>
                </c:pt>
                <c:pt idx="94584">
                  <c:v>39.3860299659285</c:v>
                </c:pt>
                <c:pt idx="94585">
                  <c:v>39.386160216923599</c:v>
                </c:pt>
                <c:pt idx="94586">
                  <c:v>39.386290467501702</c:v>
                </c:pt>
                <c:pt idx="94587">
                  <c:v>39.386420717663</c:v>
                </c:pt>
                <c:pt idx="94588">
                  <c:v>39.386550967407302</c:v>
                </c:pt>
                <c:pt idx="94589">
                  <c:v>39.386681216734701</c:v>
                </c:pt>
                <c:pt idx="94590">
                  <c:v>39.386811465645202</c:v>
                </c:pt>
                <c:pt idx="94591">
                  <c:v>39.3869417141388</c:v>
                </c:pt>
                <c:pt idx="94592">
                  <c:v>39.387071962215501</c:v>
                </c:pt>
                <c:pt idx="94593">
                  <c:v>39.387202209875298</c:v>
                </c:pt>
                <c:pt idx="94594">
                  <c:v>39.387332457118099</c:v>
                </c:pt>
                <c:pt idx="94595">
                  <c:v>39.387462703944003</c:v>
                </c:pt>
                <c:pt idx="94596">
                  <c:v>39.387592950353103</c:v>
                </c:pt>
                <c:pt idx="94597">
                  <c:v>39.387723196345199</c:v>
                </c:pt>
                <c:pt idx="94598">
                  <c:v>39.387853441920399</c:v>
                </c:pt>
                <c:pt idx="94599">
                  <c:v>39.387983687078702</c:v>
                </c:pt>
                <c:pt idx="94600">
                  <c:v>39.388113931820101</c:v>
                </c:pt>
                <c:pt idx="94601">
                  <c:v>39.388244176144603</c:v>
                </c:pt>
                <c:pt idx="94602">
                  <c:v>39.388374420052202</c:v>
                </c:pt>
                <c:pt idx="94603">
                  <c:v>39.388504663542903</c:v>
                </c:pt>
                <c:pt idx="94604">
                  <c:v>39.388634906616801</c:v>
                </c:pt>
                <c:pt idx="94605">
                  <c:v>39.388765149273702</c:v>
                </c:pt>
                <c:pt idx="94606">
                  <c:v>39.388895391513699</c:v>
                </c:pt>
                <c:pt idx="94607">
                  <c:v>39.3890256333368</c:v>
                </c:pt>
                <c:pt idx="94608">
                  <c:v>39.389155874742997</c:v>
                </c:pt>
                <c:pt idx="94609">
                  <c:v>39.389286115732403</c:v>
                </c:pt>
                <c:pt idx="94610">
                  <c:v>39.3894163563048</c:v>
                </c:pt>
                <c:pt idx="94611">
                  <c:v>39.389546596460399</c:v>
                </c:pt>
                <c:pt idx="94612">
                  <c:v>39.389676836199101</c:v>
                </c:pt>
                <c:pt idx="94613">
                  <c:v>39.389807075520899</c:v>
                </c:pt>
                <c:pt idx="94614">
                  <c:v>39.389937314425801</c:v>
                </c:pt>
                <c:pt idx="94615">
                  <c:v>39.390067552913798</c:v>
                </c:pt>
                <c:pt idx="94616">
                  <c:v>39.390197790984899</c:v>
                </c:pt>
                <c:pt idx="94617">
                  <c:v>39.390328028639203</c:v>
                </c:pt>
                <c:pt idx="94618">
                  <c:v>39.390458265876497</c:v>
                </c:pt>
                <c:pt idx="94619">
                  <c:v>39.390588502697099</c:v>
                </c:pt>
                <c:pt idx="94620">
                  <c:v>39.390718739100699</c:v>
                </c:pt>
                <c:pt idx="94621">
                  <c:v>39.390848975087401</c:v>
                </c:pt>
                <c:pt idx="94622">
                  <c:v>39.390979210657299</c:v>
                </c:pt>
                <c:pt idx="94623">
                  <c:v>39.391109445810301</c:v>
                </c:pt>
                <c:pt idx="94624">
                  <c:v>39.391239680546498</c:v>
                </c:pt>
                <c:pt idx="94625">
                  <c:v>39.391369914865699</c:v>
                </c:pt>
                <c:pt idx="94626">
                  <c:v>39.391500148768102</c:v>
                </c:pt>
                <c:pt idx="94627">
                  <c:v>39.391630382253602</c:v>
                </c:pt>
                <c:pt idx="94628">
                  <c:v>39.391760615322298</c:v>
                </c:pt>
                <c:pt idx="94629">
                  <c:v>39.391890847974103</c:v>
                </c:pt>
                <c:pt idx="94630">
                  <c:v>39.392021080208998</c:v>
                </c:pt>
                <c:pt idx="94631">
                  <c:v>39.392151312027103</c:v>
                </c:pt>
                <c:pt idx="94632">
                  <c:v>39.392281543428297</c:v>
                </c:pt>
                <c:pt idx="94633">
                  <c:v>39.3924117744127</c:v>
                </c:pt>
                <c:pt idx="94634">
                  <c:v>39.3925420049802</c:v>
                </c:pt>
                <c:pt idx="94635">
                  <c:v>39.392672235130803</c:v>
                </c:pt>
                <c:pt idx="94636">
                  <c:v>39.392802464864602</c:v>
                </c:pt>
                <c:pt idx="94637">
                  <c:v>39.392932694181503</c:v>
                </c:pt>
                <c:pt idx="94638">
                  <c:v>39.393062923081601</c:v>
                </c:pt>
                <c:pt idx="94639">
                  <c:v>39.393193151564802</c:v>
                </c:pt>
                <c:pt idx="94640">
                  <c:v>39.393323379631198</c:v>
                </c:pt>
                <c:pt idx="94641">
                  <c:v>39.393453607280698</c:v>
                </c:pt>
                <c:pt idx="94642">
                  <c:v>39.3935838345134</c:v>
                </c:pt>
                <c:pt idx="94643">
                  <c:v>39.393714061329199</c:v>
                </c:pt>
                <c:pt idx="94644">
                  <c:v>39.3938442877282</c:v>
                </c:pt>
                <c:pt idx="94645">
                  <c:v>39.393974513710397</c:v>
                </c:pt>
                <c:pt idx="94646">
                  <c:v>39.394104739275697</c:v>
                </c:pt>
                <c:pt idx="94647">
                  <c:v>39.394234964424101</c:v>
                </c:pt>
                <c:pt idx="94648">
                  <c:v>39.394365189155799</c:v>
                </c:pt>
                <c:pt idx="94649">
                  <c:v>39.394495413470601</c:v>
                </c:pt>
                <c:pt idx="94650">
                  <c:v>39.394625637368499</c:v>
                </c:pt>
                <c:pt idx="94651">
                  <c:v>39.3947558608496</c:v>
                </c:pt>
                <c:pt idx="94652">
                  <c:v>39.394886083913903</c:v>
                </c:pt>
                <c:pt idx="94653">
                  <c:v>39.395016306561402</c:v>
                </c:pt>
                <c:pt idx="94654">
                  <c:v>39.395146528791997</c:v>
                </c:pt>
                <c:pt idx="94655">
                  <c:v>39.395276750605802</c:v>
                </c:pt>
                <c:pt idx="94656">
                  <c:v>39.395406972002696</c:v>
                </c:pt>
                <c:pt idx="94657">
                  <c:v>39.3955371929829</c:v>
                </c:pt>
                <c:pt idx="94658">
                  <c:v>39.395667413546199</c:v>
                </c:pt>
                <c:pt idx="94659">
                  <c:v>39.395797633692702</c:v>
                </c:pt>
                <c:pt idx="94660">
                  <c:v>39.3959278534223</c:v>
                </c:pt>
                <c:pt idx="94661">
                  <c:v>39.396058072735201</c:v>
                </c:pt>
                <c:pt idx="94662">
                  <c:v>39.396188291631198</c:v>
                </c:pt>
                <c:pt idx="94663">
                  <c:v>39.396318510110397</c:v>
                </c:pt>
                <c:pt idx="94664">
                  <c:v>39.3964487281728</c:v>
                </c:pt>
                <c:pt idx="94665">
                  <c:v>39.396578945818298</c:v>
                </c:pt>
                <c:pt idx="94666">
                  <c:v>39.396709163047099</c:v>
                </c:pt>
                <c:pt idx="94667">
                  <c:v>39.396839379859003</c:v>
                </c:pt>
                <c:pt idx="94668">
                  <c:v>39.396969596254202</c:v>
                </c:pt>
                <c:pt idx="94669">
                  <c:v>39.397099812232497</c:v>
                </c:pt>
                <c:pt idx="94670">
                  <c:v>39.397230027794002</c:v>
                </c:pt>
                <c:pt idx="94671">
                  <c:v>39.397360242938703</c:v>
                </c:pt>
                <c:pt idx="94672">
                  <c:v>39.397490457666599</c:v>
                </c:pt>
                <c:pt idx="94673">
                  <c:v>39.397620671977599</c:v>
                </c:pt>
                <c:pt idx="94674">
                  <c:v>39.397750885871901</c:v>
                </c:pt>
                <c:pt idx="94675">
                  <c:v>39.397881099349398</c:v>
                </c:pt>
                <c:pt idx="94676">
                  <c:v>39.398011312410098</c:v>
                </c:pt>
                <c:pt idx="94677">
                  <c:v>39.398141525053902</c:v>
                </c:pt>
                <c:pt idx="94678">
                  <c:v>39.398271737281</c:v>
                </c:pt>
                <c:pt idx="94679">
                  <c:v>39.398401949091301</c:v>
                </c:pt>
                <c:pt idx="94680">
                  <c:v>39.398532160484798</c:v>
                </c:pt>
                <c:pt idx="94681">
                  <c:v>39.398662371461498</c:v>
                </c:pt>
                <c:pt idx="94682">
                  <c:v>39.398792582021301</c:v>
                </c:pt>
                <c:pt idx="94683">
                  <c:v>39.398922792164399</c:v>
                </c:pt>
                <c:pt idx="94684">
                  <c:v>39.399053001890699</c:v>
                </c:pt>
                <c:pt idx="94685">
                  <c:v>39.399183211200302</c:v>
                </c:pt>
                <c:pt idx="94686">
                  <c:v>39.399313420093002</c:v>
                </c:pt>
                <c:pt idx="94687">
                  <c:v>39.399443628568903</c:v>
                </c:pt>
                <c:pt idx="94688">
                  <c:v>39.3995738366281</c:v>
                </c:pt>
                <c:pt idx="94689">
                  <c:v>39.3997040442705</c:v>
                </c:pt>
                <c:pt idx="94690">
                  <c:v>39.399834251496102</c:v>
                </c:pt>
                <c:pt idx="94691">
                  <c:v>39.3999644583049</c:v>
                </c:pt>
                <c:pt idx="94692">
                  <c:v>39.400094664696901</c:v>
                </c:pt>
                <c:pt idx="94693">
                  <c:v>39.400224870672098</c:v>
                </c:pt>
                <c:pt idx="94694">
                  <c:v>39.400355076230603</c:v>
                </c:pt>
                <c:pt idx="94695">
                  <c:v>39.400485281372298</c:v>
                </c:pt>
                <c:pt idx="94696">
                  <c:v>39.400615486097202</c:v>
                </c:pt>
                <c:pt idx="94697">
                  <c:v>39.400745690405401</c:v>
                </c:pt>
                <c:pt idx="94698">
                  <c:v>39.400875894296703</c:v>
                </c:pt>
                <c:pt idx="94699">
                  <c:v>39.401006097771301</c:v>
                </c:pt>
                <c:pt idx="94700">
                  <c:v>39.401136300829201</c:v>
                </c:pt>
                <c:pt idx="94701">
                  <c:v>39.401266503470197</c:v>
                </c:pt>
                <c:pt idx="94702">
                  <c:v>39.401396705694502</c:v>
                </c:pt>
                <c:pt idx="94703">
                  <c:v>39.401526907502102</c:v>
                </c:pt>
                <c:pt idx="94704">
                  <c:v>39.401657108892799</c:v>
                </c:pt>
                <c:pt idx="94705">
                  <c:v>39.401787309866798</c:v>
                </c:pt>
                <c:pt idx="94706">
                  <c:v>39.401917510424099</c:v>
                </c:pt>
                <c:pt idx="94707">
                  <c:v>39.402047710564602</c:v>
                </c:pt>
                <c:pt idx="94708">
                  <c:v>39.402177910288302</c:v>
                </c:pt>
                <c:pt idx="94709">
                  <c:v>39.402308109595197</c:v>
                </c:pt>
                <c:pt idx="94710">
                  <c:v>39.4024383084855</c:v>
                </c:pt>
                <c:pt idx="94711">
                  <c:v>39.4025685069589</c:v>
                </c:pt>
                <c:pt idx="94712">
                  <c:v>39.402698705015602</c:v>
                </c:pt>
                <c:pt idx="94713">
                  <c:v>39.4028289026555</c:v>
                </c:pt>
                <c:pt idx="94714">
                  <c:v>39.4029590998787</c:v>
                </c:pt>
                <c:pt idx="94715">
                  <c:v>39.403089296685202</c:v>
                </c:pt>
                <c:pt idx="94716">
                  <c:v>39.4032194930749</c:v>
                </c:pt>
                <c:pt idx="94717">
                  <c:v>39.403349689047801</c:v>
                </c:pt>
                <c:pt idx="94718">
                  <c:v>39.403479884604003</c:v>
                </c:pt>
                <c:pt idx="94719">
                  <c:v>39.403610079743501</c:v>
                </c:pt>
                <c:pt idx="94720">
                  <c:v>39.403740274466202</c:v>
                </c:pt>
                <c:pt idx="94721">
                  <c:v>39.403870468772197</c:v>
                </c:pt>
                <c:pt idx="94722">
                  <c:v>39.404000662661403</c:v>
                </c:pt>
                <c:pt idx="94723">
                  <c:v>39.404130856133897</c:v>
                </c:pt>
                <c:pt idx="94724">
                  <c:v>39.404261049189699</c:v>
                </c:pt>
                <c:pt idx="94725">
                  <c:v>39.404391241828698</c:v>
                </c:pt>
                <c:pt idx="94726">
                  <c:v>39.404521434050999</c:v>
                </c:pt>
                <c:pt idx="94727">
                  <c:v>39.404651625856602</c:v>
                </c:pt>
                <c:pt idx="94728">
                  <c:v>39.4047818172454</c:v>
                </c:pt>
                <c:pt idx="94729">
                  <c:v>39.404912008217501</c:v>
                </c:pt>
                <c:pt idx="94730">
                  <c:v>39.405042198772797</c:v>
                </c:pt>
                <c:pt idx="94731">
                  <c:v>39.405172388911502</c:v>
                </c:pt>
                <c:pt idx="94732">
                  <c:v>39.405302578633403</c:v>
                </c:pt>
                <c:pt idx="94733">
                  <c:v>39.405432767938599</c:v>
                </c:pt>
                <c:pt idx="94734">
                  <c:v>39.405562956826998</c:v>
                </c:pt>
                <c:pt idx="94735">
                  <c:v>39.405693145298699</c:v>
                </c:pt>
                <c:pt idx="94736">
                  <c:v>39.405823333353702</c:v>
                </c:pt>
                <c:pt idx="94737">
                  <c:v>39.405953520992</c:v>
                </c:pt>
                <c:pt idx="94738">
                  <c:v>39.4060837082136</c:v>
                </c:pt>
                <c:pt idx="94739">
                  <c:v>39.406213895018503</c:v>
                </c:pt>
                <c:pt idx="94740">
                  <c:v>39.406344081406601</c:v>
                </c:pt>
                <c:pt idx="94741">
                  <c:v>39.406474267378002</c:v>
                </c:pt>
                <c:pt idx="94742">
                  <c:v>39.406604452932697</c:v>
                </c:pt>
                <c:pt idx="94743">
                  <c:v>39.406734638070702</c:v>
                </c:pt>
                <c:pt idx="94744">
                  <c:v>39.406864822792002</c:v>
                </c:pt>
                <c:pt idx="94745">
                  <c:v>39.406995007096597</c:v>
                </c:pt>
                <c:pt idx="94746">
                  <c:v>39.407125190984402</c:v>
                </c:pt>
                <c:pt idx="94747">
                  <c:v>39.407255374455602</c:v>
                </c:pt>
                <c:pt idx="94748">
                  <c:v>39.407385557510104</c:v>
                </c:pt>
                <c:pt idx="94749">
                  <c:v>39.407515740147801</c:v>
                </c:pt>
                <c:pt idx="94750">
                  <c:v>39.4076459223689</c:v>
                </c:pt>
                <c:pt idx="94751">
                  <c:v>39.407776104173202</c:v>
                </c:pt>
                <c:pt idx="94752">
                  <c:v>39.407906285560799</c:v>
                </c:pt>
                <c:pt idx="94753">
                  <c:v>39.408036466531797</c:v>
                </c:pt>
                <c:pt idx="94754">
                  <c:v>39.408166647085999</c:v>
                </c:pt>
                <c:pt idx="94755">
                  <c:v>39.408296827223602</c:v>
                </c:pt>
                <c:pt idx="94756">
                  <c:v>39.4084270069445</c:v>
                </c:pt>
                <c:pt idx="94757">
                  <c:v>39.408557186248601</c:v>
                </c:pt>
                <c:pt idx="94758">
                  <c:v>39.408687365136103</c:v>
                </c:pt>
                <c:pt idx="94759">
                  <c:v>39.408817543606901</c:v>
                </c:pt>
                <c:pt idx="94760">
                  <c:v>39.408947721660901</c:v>
                </c:pt>
                <c:pt idx="94761">
                  <c:v>39.409077899298403</c:v>
                </c:pt>
                <c:pt idx="94762">
                  <c:v>39.4092080765191</c:v>
                </c:pt>
                <c:pt idx="94763">
                  <c:v>39.409338253323099</c:v>
                </c:pt>
                <c:pt idx="94764">
                  <c:v>39.409468429710401</c:v>
                </c:pt>
                <c:pt idx="94765">
                  <c:v>39.409598605681097</c:v>
                </c:pt>
                <c:pt idx="94766">
                  <c:v>39.409728781235103</c:v>
                </c:pt>
                <c:pt idx="94767">
                  <c:v>39.409858956372403</c:v>
                </c:pt>
                <c:pt idx="94768">
                  <c:v>39.409989131092999</c:v>
                </c:pt>
                <c:pt idx="94769">
                  <c:v>39.410119305396996</c:v>
                </c:pt>
                <c:pt idx="94770">
                  <c:v>39.410249479284197</c:v>
                </c:pt>
                <c:pt idx="94771">
                  <c:v>39.410379652754798</c:v>
                </c:pt>
                <c:pt idx="94772">
                  <c:v>39.410509825808703</c:v>
                </c:pt>
                <c:pt idx="94773">
                  <c:v>39.410639998446001</c:v>
                </c:pt>
                <c:pt idx="94774">
                  <c:v>39.410770170666503</c:v>
                </c:pt>
                <c:pt idx="94775">
                  <c:v>39.410900342470399</c:v>
                </c:pt>
                <c:pt idx="94776">
                  <c:v>39.411030513857703</c:v>
                </c:pt>
                <c:pt idx="94777">
                  <c:v>39.411160684828197</c:v>
                </c:pt>
                <c:pt idx="94778">
                  <c:v>39.411290855382198</c:v>
                </c:pt>
                <c:pt idx="94779">
                  <c:v>39.411421025519402</c:v>
                </c:pt>
                <c:pt idx="94780">
                  <c:v>39.411551195240001</c:v>
                </c:pt>
                <c:pt idx="94781">
                  <c:v>39.411681364543902</c:v>
                </c:pt>
                <c:pt idx="94782">
                  <c:v>39.411811533431099</c:v>
                </c:pt>
                <c:pt idx="94783">
                  <c:v>39.411941701901704</c:v>
                </c:pt>
                <c:pt idx="94784">
                  <c:v>39.412071869955703</c:v>
                </c:pt>
                <c:pt idx="94785">
                  <c:v>39.412202037592998</c:v>
                </c:pt>
                <c:pt idx="94786">
                  <c:v>39.412332204813602</c:v>
                </c:pt>
                <c:pt idx="94787">
                  <c:v>39.412462371617501</c:v>
                </c:pt>
                <c:pt idx="94788">
                  <c:v>39.412592538004901</c:v>
                </c:pt>
                <c:pt idx="94789">
                  <c:v>39.412722703975497</c:v>
                </c:pt>
                <c:pt idx="94790">
                  <c:v>39.412852869529601</c:v>
                </c:pt>
                <c:pt idx="94791">
                  <c:v>39.412983034666901</c:v>
                </c:pt>
                <c:pt idx="94792">
                  <c:v>39.413113199387702</c:v>
                </c:pt>
                <c:pt idx="94793">
                  <c:v>39.413243363691699</c:v>
                </c:pt>
                <c:pt idx="94794">
                  <c:v>39.413373527579203</c:v>
                </c:pt>
                <c:pt idx="94795">
                  <c:v>39.413503691050003</c:v>
                </c:pt>
                <c:pt idx="94796">
                  <c:v>39.413633854104098</c:v>
                </c:pt>
                <c:pt idx="94797">
                  <c:v>39.413764016741602</c:v>
                </c:pt>
                <c:pt idx="94798">
                  <c:v>39.413894178962501</c:v>
                </c:pt>
                <c:pt idx="94799">
                  <c:v>39.414024340766701</c:v>
                </c:pt>
                <c:pt idx="94800">
                  <c:v>39.414154502154297</c:v>
                </c:pt>
                <c:pt idx="94801">
                  <c:v>39.414284663125301</c:v>
                </c:pt>
                <c:pt idx="94802">
                  <c:v>39.4144148236796</c:v>
                </c:pt>
                <c:pt idx="94803">
                  <c:v>39.414544983817301</c:v>
                </c:pt>
                <c:pt idx="94804">
                  <c:v>39.414675143538403</c:v>
                </c:pt>
                <c:pt idx="94805">
                  <c:v>39.414805302842801</c:v>
                </c:pt>
                <c:pt idx="94806">
                  <c:v>39.4149354617306</c:v>
                </c:pt>
                <c:pt idx="94807">
                  <c:v>39.415065620201801</c:v>
                </c:pt>
                <c:pt idx="94808">
                  <c:v>39.415195778256297</c:v>
                </c:pt>
                <c:pt idx="94809">
                  <c:v>39.415325935894302</c:v>
                </c:pt>
                <c:pt idx="94810">
                  <c:v>39.415456093115601</c:v>
                </c:pt>
                <c:pt idx="94811">
                  <c:v>39.415586249920203</c:v>
                </c:pt>
                <c:pt idx="94812">
                  <c:v>39.415716406308299</c:v>
                </c:pt>
                <c:pt idx="94813">
                  <c:v>39.415846562279803</c:v>
                </c:pt>
                <c:pt idx="94814">
                  <c:v>39.415976717834603</c:v>
                </c:pt>
                <c:pt idx="94815">
                  <c:v>39.416106872972797</c:v>
                </c:pt>
                <c:pt idx="94816">
                  <c:v>39.4162370276944</c:v>
                </c:pt>
                <c:pt idx="94817">
                  <c:v>39.416367181999398</c:v>
                </c:pt>
                <c:pt idx="94818">
                  <c:v>39.416497335887698</c:v>
                </c:pt>
                <c:pt idx="94819">
                  <c:v>39.416627489359499</c:v>
                </c:pt>
                <c:pt idx="94820">
                  <c:v>39.416757642414701</c:v>
                </c:pt>
                <c:pt idx="94821">
                  <c:v>39.416887795053199</c:v>
                </c:pt>
                <c:pt idx="94822">
                  <c:v>39.417017947275099</c:v>
                </c:pt>
                <c:pt idx="94823">
                  <c:v>39.417148099080499</c:v>
                </c:pt>
                <c:pt idx="94824">
                  <c:v>39.417278250469202</c:v>
                </c:pt>
                <c:pt idx="94825">
                  <c:v>39.4174084014413</c:v>
                </c:pt>
                <c:pt idx="94826">
                  <c:v>39.417538551996799</c:v>
                </c:pt>
                <c:pt idx="94827">
                  <c:v>39.4176687021357</c:v>
                </c:pt>
                <c:pt idx="94828">
                  <c:v>39.417798851858102</c:v>
                </c:pt>
                <c:pt idx="94829">
                  <c:v>39.417929001163799</c:v>
                </c:pt>
                <c:pt idx="94830">
                  <c:v>39.418059150052898</c:v>
                </c:pt>
                <c:pt idx="94831">
                  <c:v>39.418189298525398</c:v>
                </c:pt>
                <c:pt idx="94832">
                  <c:v>39.4183194465814</c:v>
                </c:pt>
                <c:pt idx="94833">
                  <c:v>39.418449594220696</c:v>
                </c:pt>
                <c:pt idx="94834">
                  <c:v>39.418579741443502</c:v>
                </c:pt>
                <c:pt idx="94835">
                  <c:v>39.418709888249602</c:v>
                </c:pt>
                <c:pt idx="94836">
                  <c:v>39.418840034639203</c:v>
                </c:pt>
                <c:pt idx="94837">
                  <c:v>39.418970180612199</c:v>
                </c:pt>
                <c:pt idx="94838">
                  <c:v>39.419100326168603</c:v>
                </c:pt>
                <c:pt idx="94839">
                  <c:v>39.419230471308403</c:v>
                </c:pt>
                <c:pt idx="94840">
                  <c:v>39.419360616031703</c:v>
                </c:pt>
                <c:pt idx="94841">
                  <c:v>39.419490760338299</c:v>
                </c:pt>
                <c:pt idx="94842">
                  <c:v>39.419620904228402</c:v>
                </c:pt>
                <c:pt idx="94843">
                  <c:v>39.419751047701901</c:v>
                </c:pt>
                <c:pt idx="94844">
                  <c:v>39.419881190758801</c:v>
                </c:pt>
                <c:pt idx="94845">
                  <c:v>39.420011333399103</c:v>
                </c:pt>
                <c:pt idx="94846">
                  <c:v>39.420141475622898</c:v>
                </c:pt>
                <c:pt idx="94847">
                  <c:v>39.420271617430103</c:v>
                </c:pt>
                <c:pt idx="94848">
                  <c:v>39.420401758820702</c:v>
                </c:pt>
                <c:pt idx="94849">
                  <c:v>39.420531899794803</c:v>
                </c:pt>
                <c:pt idx="94850">
                  <c:v>39.420662040352298</c:v>
                </c:pt>
                <c:pt idx="94851">
                  <c:v>39.420792180493201</c:v>
                </c:pt>
                <c:pt idx="94852">
                  <c:v>39.4209223202175</c:v>
                </c:pt>
                <c:pt idx="94853">
                  <c:v>39.421052459525299</c:v>
                </c:pt>
                <c:pt idx="94854">
                  <c:v>39.4211825984165</c:v>
                </c:pt>
                <c:pt idx="94855">
                  <c:v>39.421312736891103</c:v>
                </c:pt>
                <c:pt idx="94856">
                  <c:v>39.4214428749492</c:v>
                </c:pt>
                <c:pt idx="94857">
                  <c:v>39.421573012590798</c:v>
                </c:pt>
                <c:pt idx="94858">
                  <c:v>39.421703149815698</c:v>
                </c:pt>
                <c:pt idx="94859">
                  <c:v>39.421833286624199</c:v>
                </c:pt>
                <c:pt idx="94860">
                  <c:v>39.421963423016003</c:v>
                </c:pt>
                <c:pt idx="94861">
                  <c:v>39.4220935589913</c:v>
                </c:pt>
                <c:pt idx="94862">
                  <c:v>39.422223694550098</c:v>
                </c:pt>
                <c:pt idx="94863">
                  <c:v>39.422353829692298</c:v>
                </c:pt>
                <c:pt idx="94864">
                  <c:v>39.4224839644179</c:v>
                </c:pt>
                <c:pt idx="94865">
                  <c:v>39.422614098727003</c:v>
                </c:pt>
                <c:pt idx="94866">
                  <c:v>39.4227442326195</c:v>
                </c:pt>
                <c:pt idx="94867">
                  <c:v>39.422874366095499</c:v>
                </c:pt>
                <c:pt idx="94868">
                  <c:v>39.423004499154999</c:v>
                </c:pt>
                <c:pt idx="94869">
                  <c:v>39.4231346317979</c:v>
                </c:pt>
                <c:pt idx="94870">
                  <c:v>39.423264764024303</c:v>
                </c:pt>
                <c:pt idx="94871">
                  <c:v>39.4233948958341</c:v>
                </c:pt>
                <c:pt idx="94872">
                  <c:v>39.423525027227399</c:v>
                </c:pt>
                <c:pt idx="94873">
                  <c:v>39.423655158204099</c:v>
                </c:pt>
                <c:pt idx="94874">
                  <c:v>39.4237852887643</c:v>
                </c:pt>
                <c:pt idx="94875">
                  <c:v>39.423915418908003</c:v>
                </c:pt>
                <c:pt idx="94876">
                  <c:v>39.4240455486351</c:v>
                </c:pt>
                <c:pt idx="94877">
                  <c:v>39.424175677945698</c:v>
                </c:pt>
                <c:pt idx="94878">
                  <c:v>39.424305806839797</c:v>
                </c:pt>
                <c:pt idx="94879">
                  <c:v>39.424435935317298</c:v>
                </c:pt>
                <c:pt idx="94880">
                  <c:v>39.4245660633784</c:v>
                </c:pt>
                <c:pt idx="94881">
                  <c:v>39.424696191022797</c:v>
                </c:pt>
                <c:pt idx="94882">
                  <c:v>39.424826318250801</c:v>
                </c:pt>
                <c:pt idx="94883">
                  <c:v>39.4249564450622</c:v>
                </c:pt>
                <c:pt idx="94884">
                  <c:v>39.425086571457101</c:v>
                </c:pt>
                <c:pt idx="94885">
                  <c:v>39.425216697435502</c:v>
                </c:pt>
                <c:pt idx="94886">
                  <c:v>39.425346822997398</c:v>
                </c:pt>
                <c:pt idx="94887">
                  <c:v>39.425476948142702</c:v>
                </c:pt>
                <c:pt idx="94888">
                  <c:v>39.4256070728715</c:v>
                </c:pt>
                <c:pt idx="94889">
                  <c:v>39.4257371971838</c:v>
                </c:pt>
                <c:pt idx="94890">
                  <c:v>39.4258673210796</c:v>
                </c:pt>
                <c:pt idx="94891">
                  <c:v>39.425997444558902</c:v>
                </c:pt>
                <c:pt idx="94892">
                  <c:v>39.426127567621599</c:v>
                </c:pt>
                <c:pt idx="94893">
                  <c:v>39.426257690267903</c:v>
                </c:pt>
                <c:pt idx="94894">
                  <c:v>39.426387812497602</c:v>
                </c:pt>
                <c:pt idx="94895">
                  <c:v>39.426517934310802</c:v>
                </c:pt>
                <c:pt idx="94896">
                  <c:v>39.426648055707602</c:v>
                </c:pt>
                <c:pt idx="94897">
                  <c:v>39.426778176687797</c:v>
                </c:pt>
                <c:pt idx="94898">
                  <c:v>39.426908297251501</c:v>
                </c:pt>
                <c:pt idx="94899">
                  <c:v>39.427038417398698</c:v>
                </c:pt>
                <c:pt idx="94900">
                  <c:v>39.427168537129397</c:v>
                </c:pt>
                <c:pt idx="94901">
                  <c:v>39.427298656443597</c:v>
                </c:pt>
                <c:pt idx="94902">
                  <c:v>39.427428775341298</c:v>
                </c:pt>
                <c:pt idx="94903">
                  <c:v>39.4275588938224</c:v>
                </c:pt>
                <c:pt idx="94904">
                  <c:v>39.427689011887097</c:v>
                </c:pt>
                <c:pt idx="94905">
                  <c:v>39.427819129535301</c:v>
                </c:pt>
                <c:pt idx="94906">
                  <c:v>39.427949246767099</c:v>
                </c:pt>
                <c:pt idx="94907">
                  <c:v>39.428079363582299</c:v>
                </c:pt>
                <c:pt idx="94908">
                  <c:v>39.428209479981</c:v>
                </c:pt>
                <c:pt idx="94909">
                  <c:v>39.428339595963202</c:v>
                </c:pt>
                <c:pt idx="94910">
                  <c:v>39.428469711528997</c:v>
                </c:pt>
                <c:pt idx="94911">
                  <c:v>39.428599826678202</c:v>
                </c:pt>
                <c:pt idx="94912">
                  <c:v>39.428729941411</c:v>
                </c:pt>
                <c:pt idx="94913">
                  <c:v>39.428860055727199</c:v>
                </c:pt>
                <c:pt idx="94914">
                  <c:v>39.428990169626999</c:v>
                </c:pt>
                <c:pt idx="94915">
                  <c:v>39.429120283110301</c:v>
                </c:pt>
                <c:pt idx="94916">
                  <c:v>39.429250396177203</c:v>
                </c:pt>
                <c:pt idx="94917">
                  <c:v>39.429380508827499</c:v>
                </c:pt>
                <c:pt idx="94918">
                  <c:v>39.429510621061397</c:v>
                </c:pt>
                <c:pt idx="94919">
                  <c:v>39.429640732878802</c:v>
                </c:pt>
                <c:pt idx="94920">
                  <c:v>39.429770844279702</c:v>
                </c:pt>
                <c:pt idx="94921">
                  <c:v>39.429900955264102</c:v>
                </c:pt>
                <c:pt idx="94922">
                  <c:v>39.430031065832097</c:v>
                </c:pt>
                <c:pt idx="94923">
                  <c:v>39.430161175983599</c:v>
                </c:pt>
                <c:pt idx="94924">
                  <c:v>39.430291285718603</c:v>
                </c:pt>
                <c:pt idx="94925">
                  <c:v>39.4304213950372</c:v>
                </c:pt>
                <c:pt idx="94926">
                  <c:v>39.430551503939299</c:v>
                </c:pt>
                <c:pt idx="94927">
                  <c:v>39.430681612424898</c:v>
                </c:pt>
                <c:pt idx="94928">
                  <c:v>39.430811720493999</c:v>
                </c:pt>
                <c:pt idx="94929">
                  <c:v>39.4309418281467</c:v>
                </c:pt>
                <c:pt idx="94930">
                  <c:v>39.431071935383002</c:v>
                </c:pt>
                <c:pt idx="94931">
                  <c:v>39.431202042202699</c:v>
                </c:pt>
                <c:pt idx="94932">
                  <c:v>39.431332148606003</c:v>
                </c:pt>
                <c:pt idx="94933">
                  <c:v>39.431462254592901</c:v>
                </c:pt>
                <c:pt idx="94934">
                  <c:v>39.4315923601633</c:v>
                </c:pt>
                <c:pt idx="94935">
                  <c:v>39.4317224653172</c:v>
                </c:pt>
                <c:pt idx="94936">
                  <c:v>39.431852570054701</c:v>
                </c:pt>
                <c:pt idx="94937">
                  <c:v>39.431982674375703</c:v>
                </c:pt>
                <c:pt idx="94938">
                  <c:v>39.432112778280299</c:v>
                </c:pt>
                <c:pt idx="94939">
                  <c:v>39.432242881768403</c:v>
                </c:pt>
                <c:pt idx="94940">
                  <c:v>39.4323729848401</c:v>
                </c:pt>
                <c:pt idx="94941">
                  <c:v>39.432503087495299</c:v>
                </c:pt>
                <c:pt idx="94942">
                  <c:v>39.432633189733998</c:v>
                </c:pt>
                <c:pt idx="94943">
                  <c:v>39.432763291556398</c:v>
                </c:pt>
                <c:pt idx="94944">
                  <c:v>39.432893392962299</c:v>
                </c:pt>
                <c:pt idx="94945">
                  <c:v>39.433023493951701</c:v>
                </c:pt>
                <c:pt idx="94946">
                  <c:v>39.433153594524697</c:v>
                </c:pt>
                <c:pt idx="94947">
                  <c:v>39.4332836946813</c:v>
                </c:pt>
                <c:pt idx="94948">
                  <c:v>39.433413794421398</c:v>
                </c:pt>
                <c:pt idx="94949">
                  <c:v>39.433543893745103</c:v>
                </c:pt>
                <c:pt idx="94950">
                  <c:v>39.433673992652302</c:v>
                </c:pt>
                <c:pt idx="94951">
                  <c:v>39.433804091143102</c:v>
                </c:pt>
                <c:pt idx="94952">
                  <c:v>39.433934189217503</c:v>
                </c:pt>
                <c:pt idx="94953">
                  <c:v>39.434064286875397</c:v>
                </c:pt>
                <c:pt idx="94954">
                  <c:v>39.434194384116999</c:v>
                </c:pt>
                <c:pt idx="94955">
                  <c:v>39.434324480942003</c:v>
                </c:pt>
                <c:pt idx="94956">
                  <c:v>39.434454577350699</c:v>
                </c:pt>
                <c:pt idx="94957">
                  <c:v>39.434584673342897</c:v>
                </c:pt>
                <c:pt idx="94958">
                  <c:v>39.434714768918703</c:v>
                </c:pt>
                <c:pt idx="94959">
                  <c:v>39.434844864078102</c:v>
                </c:pt>
                <c:pt idx="94960">
                  <c:v>39.434974958821101</c:v>
                </c:pt>
                <c:pt idx="94961">
                  <c:v>39.435105053147602</c:v>
                </c:pt>
                <c:pt idx="94962">
                  <c:v>39.435235147057703</c:v>
                </c:pt>
                <c:pt idx="94963">
                  <c:v>39.435365240551398</c:v>
                </c:pt>
                <c:pt idx="94964">
                  <c:v>39.435495333628701</c:v>
                </c:pt>
                <c:pt idx="94965">
                  <c:v>39.435625426289498</c:v>
                </c:pt>
                <c:pt idx="94966">
                  <c:v>39.435755518534002</c:v>
                </c:pt>
                <c:pt idx="94967">
                  <c:v>39.435885610362</c:v>
                </c:pt>
                <c:pt idx="94968">
                  <c:v>39.436015701773599</c:v>
                </c:pt>
                <c:pt idx="94969">
                  <c:v>39.436145792768897</c:v>
                </c:pt>
                <c:pt idx="94970">
                  <c:v>39.436275883347598</c:v>
                </c:pt>
                <c:pt idx="94971">
                  <c:v>39.436405973509999</c:v>
                </c:pt>
                <c:pt idx="94972">
                  <c:v>39.436536063256</c:v>
                </c:pt>
                <c:pt idx="94973">
                  <c:v>39.436666152585602</c:v>
                </c:pt>
                <c:pt idx="94974">
                  <c:v>39.436796241498797</c:v>
                </c:pt>
                <c:pt idx="94975">
                  <c:v>39.436926329995501</c:v>
                </c:pt>
                <c:pt idx="94976">
                  <c:v>39.437056418075898</c:v>
                </c:pt>
                <c:pt idx="94977">
                  <c:v>39.437186505739902</c:v>
                </c:pt>
                <c:pt idx="94978">
                  <c:v>39.437316592987401</c:v>
                </c:pt>
                <c:pt idx="94979">
                  <c:v>39.437446679818599</c:v>
                </c:pt>
                <c:pt idx="94980">
                  <c:v>39.437576766233398</c:v>
                </c:pt>
                <c:pt idx="94981">
                  <c:v>39.437706852231798</c:v>
                </c:pt>
                <c:pt idx="94982">
                  <c:v>39.437836937813799</c:v>
                </c:pt>
                <c:pt idx="94983">
                  <c:v>39.4379670229794</c:v>
                </c:pt>
                <c:pt idx="94984">
                  <c:v>39.438097107728602</c:v>
                </c:pt>
                <c:pt idx="94985">
                  <c:v>39.438227192061397</c:v>
                </c:pt>
                <c:pt idx="94986">
                  <c:v>39.4383572759778</c:v>
                </c:pt>
                <c:pt idx="94987">
                  <c:v>39.438487359477797</c:v>
                </c:pt>
                <c:pt idx="94988">
                  <c:v>39.438617442561501</c:v>
                </c:pt>
                <c:pt idx="94989">
                  <c:v>39.438747525228798</c:v>
                </c:pt>
                <c:pt idx="94990">
                  <c:v>39.438877607479597</c:v>
                </c:pt>
                <c:pt idx="94991">
                  <c:v>39.439007689314103</c:v>
                </c:pt>
                <c:pt idx="94992">
                  <c:v>39.439137770732302</c:v>
                </c:pt>
                <c:pt idx="94993">
                  <c:v>39.439267851734002</c:v>
                </c:pt>
                <c:pt idx="94994">
                  <c:v>39.439397932319402</c:v>
                </c:pt>
                <c:pt idx="94995">
                  <c:v>39.439528012488402</c:v>
                </c:pt>
                <c:pt idx="94996">
                  <c:v>39.439658092240997</c:v>
                </c:pt>
                <c:pt idx="94997">
                  <c:v>39.439788171577199</c:v>
                </c:pt>
                <c:pt idx="94998">
                  <c:v>39.439918250497101</c:v>
                </c:pt>
                <c:pt idx="94999">
                  <c:v>39.440048329000597</c:v>
                </c:pt>
                <c:pt idx="95000">
                  <c:v>39.4401784070877</c:v>
                </c:pt>
                <c:pt idx="95001">
                  <c:v>39.440308484758503</c:v>
                </c:pt>
                <c:pt idx="95002">
                  <c:v>39.440438562012901</c:v>
                </c:pt>
                <c:pt idx="95003">
                  <c:v>39.440568638850898</c:v>
                </c:pt>
                <c:pt idx="95004">
                  <c:v>39.440698715272603</c:v>
                </c:pt>
                <c:pt idx="95005">
                  <c:v>39.440828791277902</c:v>
                </c:pt>
                <c:pt idx="95006">
                  <c:v>39.440958866866801</c:v>
                </c:pt>
                <c:pt idx="95007">
                  <c:v>39.4410889420394</c:v>
                </c:pt>
                <c:pt idx="95008">
                  <c:v>39.4412190167956</c:v>
                </c:pt>
                <c:pt idx="95009">
                  <c:v>39.4413490911355</c:v>
                </c:pt>
                <c:pt idx="95010">
                  <c:v>39.441479165059</c:v>
                </c:pt>
                <c:pt idx="95011">
                  <c:v>39.441609238566102</c:v>
                </c:pt>
                <c:pt idx="95012">
                  <c:v>39.441739311656903</c:v>
                </c:pt>
                <c:pt idx="95013">
                  <c:v>39.441869384331397</c:v>
                </c:pt>
                <c:pt idx="95014">
                  <c:v>39.4419994565894</c:v>
                </c:pt>
                <c:pt idx="95015">
                  <c:v>39.442129528431202</c:v>
                </c:pt>
                <c:pt idx="95016">
                  <c:v>39.442259599856598</c:v>
                </c:pt>
                <c:pt idx="95017">
                  <c:v>39.442389670865602</c:v>
                </c:pt>
                <c:pt idx="95018">
                  <c:v>39.442519741458298</c:v>
                </c:pt>
                <c:pt idx="95019">
                  <c:v>39.442649811634702</c:v>
                </c:pt>
                <c:pt idx="95020">
                  <c:v>39.442779881394699</c:v>
                </c:pt>
                <c:pt idx="95021">
                  <c:v>39.442909950738397</c:v>
                </c:pt>
                <c:pt idx="95022">
                  <c:v>39.443040019665702</c:v>
                </c:pt>
                <c:pt idx="95023">
                  <c:v>39.4431700881767</c:v>
                </c:pt>
                <c:pt idx="95024">
                  <c:v>39.443300156271398</c:v>
                </c:pt>
                <c:pt idx="95025">
                  <c:v>39.443430223949697</c:v>
                </c:pt>
                <c:pt idx="95026">
                  <c:v>39.443560291211703</c:v>
                </c:pt>
                <c:pt idx="95027">
                  <c:v>39.443690358057303</c:v>
                </c:pt>
                <c:pt idx="95028">
                  <c:v>39.443820424486603</c:v>
                </c:pt>
                <c:pt idx="95029">
                  <c:v>39.443950490499603</c:v>
                </c:pt>
                <c:pt idx="95030">
                  <c:v>39.444080556096303</c:v>
                </c:pt>
                <c:pt idx="95031">
                  <c:v>39.444210621276603</c:v>
                </c:pt>
                <c:pt idx="95032">
                  <c:v>39.444340686040597</c:v>
                </c:pt>
                <c:pt idx="95033">
                  <c:v>39.444470750388298</c:v>
                </c:pt>
                <c:pt idx="95034">
                  <c:v>39.4446008143196</c:v>
                </c:pt>
                <c:pt idx="95035">
                  <c:v>39.444730877834701</c:v>
                </c:pt>
                <c:pt idx="95036">
                  <c:v>39.444860940933403</c:v>
                </c:pt>
                <c:pt idx="95037">
                  <c:v>39.444991003615797</c:v>
                </c:pt>
                <c:pt idx="95038">
                  <c:v>39.4451210658818</c:v>
                </c:pt>
                <c:pt idx="95039">
                  <c:v>39.445251127731602</c:v>
                </c:pt>
                <c:pt idx="95040">
                  <c:v>39.445381189164998</c:v>
                </c:pt>
                <c:pt idx="95041">
                  <c:v>39.445511250182101</c:v>
                </c:pt>
                <c:pt idx="95042">
                  <c:v>39.445641310782896</c:v>
                </c:pt>
                <c:pt idx="95043">
                  <c:v>39.4457713709674</c:v>
                </c:pt>
                <c:pt idx="95044">
                  <c:v>39.445901430735603</c:v>
                </c:pt>
                <c:pt idx="95045">
                  <c:v>39.446031490087499</c:v>
                </c:pt>
                <c:pt idx="95046">
                  <c:v>39.446161549023003</c:v>
                </c:pt>
                <c:pt idx="95047">
                  <c:v>39.4462916075423</c:v>
                </c:pt>
                <c:pt idx="95048">
                  <c:v>39.446421665645197</c:v>
                </c:pt>
                <c:pt idx="95049">
                  <c:v>39.446551723331901</c:v>
                </c:pt>
                <c:pt idx="95050">
                  <c:v>39.446681780602198</c:v>
                </c:pt>
                <c:pt idx="95051">
                  <c:v>39.446811837456302</c:v>
                </c:pt>
                <c:pt idx="95052">
                  <c:v>39.446941893894</c:v>
                </c:pt>
                <c:pt idx="95053">
                  <c:v>39.447071949915397</c:v>
                </c:pt>
                <c:pt idx="95054">
                  <c:v>39.447202005520602</c:v>
                </c:pt>
                <c:pt idx="95055">
                  <c:v>39.4473320607094</c:v>
                </c:pt>
                <c:pt idx="95056">
                  <c:v>39.447462115481997</c:v>
                </c:pt>
                <c:pt idx="95057">
                  <c:v>39.447592169838202</c:v>
                </c:pt>
                <c:pt idx="95058">
                  <c:v>39.4477222237782</c:v>
                </c:pt>
                <c:pt idx="95059">
                  <c:v>39.447852277301898</c:v>
                </c:pt>
                <c:pt idx="95060">
                  <c:v>39.447982330409303</c:v>
                </c:pt>
                <c:pt idx="95061">
                  <c:v>39.448112383100401</c:v>
                </c:pt>
                <c:pt idx="95062">
                  <c:v>39.448242435375199</c:v>
                </c:pt>
                <c:pt idx="95063">
                  <c:v>39.448372487233698</c:v>
                </c:pt>
                <c:pt idx="95064">
                  <c:v>39.448502538675903</c:v>
                </c:pt>
                <c:pt idx="95065">
                  <c:v>39.448632589701901</c:v>
                </c:pt>
                <c:pt idx="95066">
                  <c:v>39.4487626403116</c:v>
                </c:pt>
                <c:pt idx="95067">
                  <c:v>39.448892690504998</c:v>
                </c:pt>
                <c:pt idx="95068">
                  <c:v>39.449022740282103</c:v>
                </c:pt>
                <c:pt idx="95069">
                  <c:v>39.449152789642902</c:v>
                </c:pt>
                <c:pt idx="95070">
                  <c:v>39.4492828385875</c:v>
                </c:pt>
                <c:pt idx="95071">
                  <c:v>39.449412887115798</c:v>
                </c:pt>
                <c:pt idx="95072">
                  <c:v>39.449542935227797</c:v>
                </c:pt>
                <c:pt idx="95073">
                  <c:v>39.449672982923502</c:v>
                </c:pt>
                <c:pt idx="95074">
                  <c:v>39.449803030203</c:v>
                </c:pt>
                <c:pt idx="95075">
                  <c:v>39.449933077066198</c:v>
                </c:pt>
                <c:pt idx="95076">
                  <c:v>39.450063123513097</c:v>
                </c:pt>
                <c:pt idx="95077">
                  <c:v>39.450193169543802</c:v>
                </c:pt>
                <c:pt idx="95078">
                  <c:v>39.4503232151582</c:v>
                </c:pt>
                <c:pt idx="95079">
                  <c:v>39.450453260356298</c:v>
                </c:pt>
                <c:pt idx="95080">
                  <c:v>39.450583305138203</c:v>
                </c:pt>
                <c:pt idx="95081">
                  <c:v>39.4507133495038</c:v>
                </c:pt>
                <c:pt idx="95082">
                  <c:v>39.450843393453098</c:v>
                </c:pt>
                <c:pt idx="95083">
                  <c:v>39.450973436986203</c:v>
                </c:pt>
                <c:pt idx="95084">
                  <c:v>39.4511034801031</c:v>
                </c:pt>
                <c:pt idx="95085">
                  <c:v>39.451233522803598</c:v>
                </c:pt>
                <c:pt idx="95086">
                  <c:v>39.451363565087902</c:v>
                </c:pt>
                <c:pt idx="95087">
                  <c:v>39.451493606955999</c:v>
                </c:pt>
                <c:pt idx="95088">
                  <c:v>39.451623648407796</c:v>
                </c:pt>
                <c:pt idx="95089">
                  <c:v>39.4517536894434</c:v>
                </c:pt>
                <c:pt idx="95090">
                  <c:v>39.451883730062697</c:v>
                </c:pt>
                <c:pt idx="95091">
                  <c:v>39.4520137702658</c:v>
                </c:pt>
                <c:pt idx="95092">
                  <c:v>39.452143810052597</c:v>
                </c:pt>
                <c:pt idx="95093">
                  <c:v>39.4522738494232</c:v>
                </c:pt>
                <c:pt idx="95094">
                  <c:v>39.452403888377503</c:v>
                </c:pt>
                <c:pt idx="95095">
                  <c:v>39.452533926915599</c:v>
                </c:pt>
                <c:pt idx="95096">
                  <c:v>39.452663965037402</c:v>
                </c:pt>
                <c:pt idx="95097">
                  <c:v>39.452794002742998</c:v>
                </c:pt>
                <c:pt idx="95098">
                  <c:v>39.4529240400324</c:v>
                </c:pt>
                <c:pt idx="95099">
                  <c:v>39.453054076905502</c:v>
                </c:pt>
                <c:pt idx="95100">
                  <c:v>39.453184113362397</c:v>
                </c:pt>
                <c:pt idx="95101">
                  <c:v>39.453314149402999</c:v>
                </c:pt>
                <c:pt idx="95102">
                  <c:v>39.453444185027401</c:v>
                </c:pt>
                <c:pt idx="95103">
                  <c:v>39.453574220235602</c:v>
                </c:pt>
                <c:pt idx="95104">
                  <c:v>39.453704255027603</c:v>
                </c:pt>
                <c:pt idx="95105">
                  <c:v>39.453834289403297</c:v>
                </c:pt>
                <c:pt idx="95106">
                  <c:v>39.453964323362797</c:v>
                </c:pt>
                <c:pt idx="95107">
                  <c:v>39.454094356906097</c:v>
                </c:pt>
                <c:pt idx="95108">
                  <c:v>39.454224390033097</c:v>
                </c:pt>
                <c:pt idx="95109">
                  <c:v>39.454354422743997</c:v>
                </c:pt>
                <c:pt idx="95110">
                  <c:v>39.454484455038497</c:v>
                </c:pt>
                <c:pt idx="95111">
                  <c:v>39.454614486916903</c:v>
                </c:pt>
                <c:pt idx="95112">
                  <c:v>39.454744518379101</c:v>
                </c:pt>
                <c:pt idx="95113">
                  <c:v>39.454874549425</c:v>
                </c:pt>
                <c:pt idx="95114">
                  <c:v>39.455004580054698</c:v>
                </c:pt>
                <c:pt idx="95115">
                  <c:v>39.455134610268203</c:v>
                </c:pt>
                <c:pt idx="95116">
                  <c:v>39.455264640065501</c:v>
                </c:pt>
                <c:pt idx="95117">
                  <c:v>39.455394669446598</c:v>
                </c:pt>
                <c:pt idx="95118">
                  <c:v>39.455524698411502</c:v>
                </c:pt>
                <c:pt idx="95119">
                  <c:v>39.455654726960098</c:v>
                </c:pt>
                <c:pt idx="95120">
                  <c:v>39.455784755092502</c:v>
                </c:pt>
                <c:pt idx="95121">
                  <c:v>39.455914782808797</c:v>
                </c:pt>
                <c:pt idx="95122">
                  <c:v>39.4560448101088</c:v>
                </c:pt>
                <c:pt idx="95123">
                  <c:v>39.456174836992602</c:v>
                </c:pt>
                <c:pt idx="95124">
                  <c:v>39.456304863460197</c:v>
                </c:pt>
                <c:pt idx="95125">
                  <c:v>39.456434889511598</c:v>
                </c:pt>
                <c:pt idx="95126">
                  <c:v>39.456564915146799</c:v>
                </c:pt>
                <c:pt idx="95127">
                  <c:v>39.4566949403658</c:v>
                </c:pt>
                <c:pt idx="95128">
                  <c:v>39.4568249651687</c:v>
                </c:pt>
                <c:pt idx="95129">
                  <c:v>39.4569549895553</c:v>
                </c:pt>
                <c:pt idx="95130">
                  <c:v>39.457085013525699</c:v>
                </c:pt>
                <c:pt idx="95131">
                  <c:v>39.457215037079898</c:v>
                </c:pt>
                <c:pt idx="95132">
                  <c:v>39.457345060217897</c:v>
                </c:pt>
                <c:pt idx="95133">
                  <c:v>39.457475082939801</c:v>
                </c:pt>
                <c:pt idx="95134">
                  <c:v>39.457605105245399</c:v>
                </c:pt>
                <c:pt idx="95135">
                  <c:v>39.457735127134796</c:v>
                </c:pt>
                <c:pt idx="95136">
                  <c:v>39.4578651486081</c:v>
                </c:pt>
                <c:pt idx="95137">
                  <c:v>39.457995169665203</c:v>
                </c:pt>
                <c:pt idx="95138">
                  <c:v>39.458125190306099</c:v>
                </c:pt>
                <c:pt idx="95139">
                  <c:v>39.458255210530801</c:v>
                </c:pt>
                <c:pt idx="95140">
                  <c:v>39.458385230339303</c:v>
                </c:pt>
                <c:pt idx="95141">
                  <c:v>39.458515249731597</c:v>
                </c:pt>
                <c:pt idx="95142">
                  <c:v>39.458645268707798</c:v>
                </c:pt>
                <c:pt idx="95143">
                  <c:v>39.458775287267798</c:v>
                </c:pt>
                <c:pt idx="95144">
                  <c:v>39.458905305411598</c:v>
                </c:pt>
                <c:pt idx="95145">
                  <c:v>39.459035323139197</c:v>
                </c:pt>
                <c:pt idx="95146">
                  <c:v>39.459165340450703</c:v>
                </c:pt>
                <c:pt idx="95147">
                  <c:v>39.459295357345901</c:v>
                </c:pt>
                <c:pt idx="95148">
                  <c:v>39.459425373824999</c:v>
                </c:pt>
                <c:pt idx="95149">
                  <c:v>39.459555389888003</c:v>
                </c:pt>
                <c:pt idx="95150">
                  <c:v>39.459685405534699</c:v>
                </c:pt>
                <c:pt idx="95151">
                  <c:v>39.459815420765302</c:v>
                </c:pt>
                <c:pt idx="95152">
                  <c:v>39.459945435579797</c:v>
                </c:pt>
                <c:pt idx="95153">
                  <c:v>39.460075449978</c:v>
                </c:pt>
                <c:pt idx="95154">
                  <c:v>39.460205463960101</c:v>
                </c:pt>
                <c:pt idx="95155">
                  <c:v>39.460335477526101</c:v>
                </c:pt>
                <c:pt idx="95156">
                  <c:v>39.460465490675801</c:v>
                </c:pt>
                <c:pt idx="95157">
                  <c:v>39.460595503409401</c:v>
                </c:pt>
                <c:pt idx="95158">
                  <c:v>39.460725515726899</c:v>
                </c:pt>
                <c:pt idx="95159">
                  <c:v>39.460855527628198</c:v>
                </c:pt>
                <c:pt idx="95160">
                  <c:v>39.460985539113302</c:v>
                </c:pt>
                <c:pt idx="95161">
                  <c:v>39.461115550182299</c:v>
                </c:pt>
                <c:pt idx="95162">
                  <c:v>39.461245560835103</c:v>
                </c:pt>
                <c:pt idx="95163">
                  <c:v>39.461375571071798</c:v>
                </c:pt>
                <c:pt idx="95164">
                  <c:v>39.4615055808924</c:v>
                </c:pt>
                <c:pt idx="95165">
                  <c:v>39.461635590296702</c:v>
                </c:pt>
                <c:pt idx="95166">
                  <c:v>39.461765599285002</c:v>
                </c:pt>
                <c:pt idx="95167">
                  <c:v>39.461895607857002</c:v>
                </c:pt>
                <c:pt idx="95168">
                  <c:v>39.462025616013001</c:v>
                </c:pt>
                <c:pt idx="95169">
                  <c:v>39.4621556237528</c:v>
                </c:pt>
                <c:pt idx="95170">
                  <c:v>39.462285631076398</c:v>
                </c:pt>
                <c:pt idx="95171">
                  <c:v>39.462415637983902</c:v>
                </c:pt>
                <c:pt idx="95172">
                  <c:v>39.462545644475298</c:v>
                </c:pt>
                <c:pt idx="95173">
                  <c:v>39.462675650550501</c:v>
                </c:pt>
                <c:pt idx="95174">
                  <c:v>39.462805656209603</c:v>
                </c:pt>
                <c:pt idx="95175">
                  <c:v>39.462935661452597</c:v>
                </c:pt>
                <c:pt idx="95176">
                  <c:v>39.463065666279398</c:v>
                </c:pt>
                <c:pt idx="95177">
                  <c:v>39.463195670690098</c:v>
                </c:pt>
                <c:pt idx="95178">
                  <c:v>39.463325674684597</c:v>
                </c:pt>
                <c:pt idx="95179">
                  <c:v>39.463455678263003</c:v>
                </c:pt>
                <c:pt idx="95180">
                  <c:v>39.4635856814253</c:v>
                </c:pt>
                <c:pt idx="95181">
                  <c:v>39.463715684171497</c:v>
                </c:pt>
                <c:pt idx="95182">
                  <c:v>39.4638456865015</c:v>
                </c:pt>
                <c:pt idx="95183">
                  <c:v>39.463975688415402</c:v>
                </c:pt>
                <c:pt idx="95184">
                  <c:v>39.464105689913197</c:v>
                </c:pt>
                <c:pt idx="95185">
                  <c:v>39.464235690994897</c:v>
                </c:pt>
                <c:pt idx="95186">
                  <c:v>39.464365691660397</c:v>
                </c:pt>
                <c:pt idx="95187">
                  <c:v>39.464495691909796</c:v>
                </c:pt>
                <c:pt idx="95188">
                  <c:v>39.464625691743102</c:v>
                </c:pt>
                <c:pt idx="95189">
                  <c:v>39.464755691160299</c:v>
                </c:pt>
                <c:pt idx="95190">
                  <c:v>39.464885690161303</c:v>
                </c:pt>
                <c:pt idx="95191">
                  <c:v>39.465015688746298</c:v>
                </c:pt>
                <c:pt idx="95192">
                  <c:v>39.4651456869151</c:v>
                </c:pt>
                <c:pt idx="95193">
                  <c:v>39.465275684667802</c:v>
                </c:pt>
                <c:pt idx="95194">
                  <c:v>39.465405682004501</c:v>
                </c:pt>
                <c:pt idx="95195">
                  <c:v>39.465535678925001</c:v>
                </c:pt>
                <c:pt idx="95196">
                  <c:v>39.465665675429399</c:v>
                </c:pt>
                <c:pt idx="95197">
                  <c:v>39.465795671517597</c:v>
                </c:pt>
                <c:pt idx="95198">
                  <c:v>39.465925667189801</c:v>
                </c:pt>
                <c:pt idx="95199">
                  <c:v>39.466055662445903</c:v>
                </c:pt>
                <c:pt idx="95200">
                  <c:v>39.466185657285898</c:v>
                </c:pt>
                <c:pt idx="95201">
                  <c:v>39.466315651709699</c:v>
                </c:pt>
                <c:pt idx="95202">
                  <c:v>39.466445645717499</c:v>
                </c:pt>
                <c:pt idx="95203">
                  <c:v>39.466575639309198</c:v>
                </c:pt>
                <c:pt idx="95204">
                  <c:v>39.466705632484697</c:v>
                </c:pt>
                <c:pt idx="95205">
                  <c:v>39.466835625244201</c:v>
                </c:pt>
                <c:pt idx="95206">
                  <c:v>39.466965617587597</c:v>
                </c:pt>
                <c:pt idx="95207">
                  <c:v>39.467095609514899</c:v>
                </c:pt>
                <c:pt idx="95208">
                  <c:v>39.467225601026101</c:v>
                </c:pt>
                <c:pt idx="95209">
                  <c:v>39.467355592121201</c:v>
                </c:pt>
                <c:pt idx="95210">
                  <c:v>39.467485582800201</c:v>
                </c:pt>
                <c:pt idx="95211">
                  <c:v>39.4676155730631</c:v>
                </c:pt>
                <c:pt idx="95212">
                  <c:v>39.467745562909997</c:v>
                </c:pt>
                <c:pt idx="95213">
                  <c:v>39.467875552340701</c:v>
                </c:pt>
                <c:pt idx="95214">
                  <c:v>39.468005541355403</c:v>
                </c:pt>
                <c:pt idx="95215">
                  <c:v>39.468135529953898</c:v>
                </c:pt>
                <c:pt idx="95216">
                  <c:v>39.468265518136398</c:v>
                </c:pt>
                <c:pt idx="95217">
                  <c:v>39.468395505902897</c:v>
                </c:pt>
                <c:pt idx="95218">
                  <c:v>39.468525493253203</c:v>
                </c:pt>
                <c:pt idx="95219">
                  <c:v>39.4686554801875</c:v>
                </c:pt>
                <c:pt idx="95220">
                  <c:v>39.468785466705697</c:v>
                </c:pt>
                <c:pt idx="95221">
                  <c:v>39.468915452807799</c:v>
                </c:pt>
                <c:pt idx="95222">
                  <c:v>39.469045438493801</c:v>
                </c:pt>
                <c:pt idx="95223">
                  <c:v>39.469175423763801</c:v>
                </c:pt>
                <c:pt idx="95224">
                  <c:v>39.4693054086177</c:v>
                </c:pt>
                <c:pt idx="95225">
                  <c:v>39.469435393055498</c:v>
                </c:pt>
                <c:pt idx="95226">
                  <c:v>39.469565377077203</c:v>
                </c:pt>
                <c:pt idx="95227">
                  <c:v>39.469695360682898</c:v>
                </c:pt>
                <c:pt idx="95228">
                  <c:v>39.4698253438725</c:v>
                </c:pt>
                <c:pt idx="95229">
                  <c:v>39.469955326646101</c:v>
                </c:pt>
                <c:pt idx="95230">
                  <c:v>39.470085309003601</c:v>
                </c:pt>
                <c:pt idx="95231">
                  <c:v>39.470215290944999</c:v>
                </c:pt>
                <c:pt idx="95232">
                  <c:v>39.470345272470396</c:v>
                </c:pt>
                <c:pt idx="95233">
                  <c:v>39.4704752535797</c:v>
                </c:pt>
                <c:pt idx="95234">
                  <c:v>39.470605234273002</c:v>
                </c:pt>
                <c:pt idx="95235">
                  <c:v>39.470735214550203</c:v>
                </c:pt>
                <c:pt idx="95236">
                  <c:v>39.470865194411303</c:v>
                </c:pt>
                <c:pt idx="95237">
                  <c:v>39.470995173856402</c:v>
                </c:pt>
                <c:pt idx="95238">
                  <c:v>39.471125152885399</c:v>
                </c:pt>
                <c:pt idx="95239">
                  <c:v>39.471255131498403</c:v>
                </c:pt>
                <c:pt idx="95240">
                  <c:v>39.471385109695298</c:v>
                </c:pt>
                <c:pt idx="95241">
                  <c:v>39.471515087476199</c:v>
                </c:pt>
                <c:pt idx="95242">
                  <c:v>39.471645064841098</c:v>
                </c:pt>
                <c:pt idx="95243">
                  <c:v>39.471775041789897</c:v>
                </c:pt>
                <c:pt idx="95244">
                  <c:v>39.471905018322602</c:v>
                </c:pt>
                <c:pt idx="95245">
                  <c:v>39.472034994439298</c:v>
                </c:pt>
                <c:pt idx="95246">
                  <c:v>39.47216497014</c:v>
                </c:pt>
                <c:pt idx="95247">
                  <c:v>39.472294945424601</c:v>
                </c:pt>
                <c:pt idx="95248">
                  <c:v>39.4724249202932</c:v>
                </c:pt>
                <c:pt idx="95249">
                  <c:v>39.472554894745699</c:v>
                </c:pt>
                <c:pt idx="95250">
                  <c:v>39.472684868782203</c:v>
                </c:pt>
                <c:pt idx="95251">
                  <c:v>39.472814842402698</c:v>
                </c:pt>
                <c:pt idx="95252">
                  <c:v>39.4729448156071</c:v>
                </c:pt>
                <c:pt idx="95253">
                  <c:v>39.4730747883955</c:v>
                </c:pt>
                <c:pt idx="95254">
                  <c:v>39.473204760767899</c:v>
                </c:pt>
                <c:pt idx="95255">
                  <c:v>39.473334732724297</c:v>
                </c:pt>
                <c:pt idx="95256">
                  <c:v>39.4734647042646</c:v>
                </c:pt>
                <c:pt idx="95257">
                  <c:v>39.473594675388902</c:v>
                </c:pt>
                <c:pt idx="95258">
                  <c:v>39.473724646097097</c:v>
                </c:pt>
                <c:pt idx="95259">
                  <c:v>39.473854616389403</c:v>
                </c:pt>
                <c:pt idx="95260">
                  <c:v>39.473984586265601</c:v>
                </c:pt>
                <c:pt idx="95261">
                  <c:v>39.474114555725798</c:v>
                </c:pt>
                <c:pt idx="95262">
                  <c:v>39.474244524769901</c:v>
                </c:pt>
                <c:pt idx="95263">
                  <c:v>39.474374493398102</c:v>
                </c:pt>
                <c:pt idx="95264">
                  <c:v>39.474504461610202</c:v>
                </c:pt>
                <c:pt idx="95265">
                  <c:v>39.474634429406301</c:v>
                </c:pt>
                <c:pt idx="95266">
                  <c:v>39.474764396786398</c:v>
                </c:pt>
                <c:pt idx="95267">
                  <c:v>39.474894363750501</c:v>
                </c:pt>
                <c:pt idx="95268">
                  <c:v>39.475024330298602</c:v>
                </c:pt>
                <c:pt idx="95269">
                  <c:v>39.475154296430702</c:v>
                </c:pt>
                <c:pt idx="95270">
                  <c:v>39.475284262146701</c:v>
                </c:pt>
                <c:pt idx="95271">
                  <c:v>39.475414227446798</c:v>
                </c:pt>
                <c:pt idx="95272">
                  <c:v>39.475544192330801</c:v>
                </c:pt>
                <c:pt idx="95273">
                  <c:v>39.475674156798803</c:v>
                </c:pt>
                <c:pt idx="95274">
                  <c:v>39.475804120850903</c:v>
                </c:pt>
                <c:pt idx="95275">
                  <c:v>39.475934084486902</c:v>
                </c:pt>
                <c:pt idx="95276">
                  <c:v>39.476064047706899</c:v>
                </c:pt>
                <c:pt idx="95277">
                  <c:v>39.476194010510902</c:v>
                </c:pt>
                <c:pt idx="95278">
                  <c:v>39.476323972899003</c:v>
                </c:pt>
                <c:pt idx="95279">
                  <c:v>39.476453934871003</c:v>
                </c:pt>
                <c:pt idx="95280">
                  <c:v>39.476583896427002</c:v>
                </c:pt>
                <c:pt idx="95281">
                  <c:v>39.476713857566999</c:v>
                </c:pt>
                <c:pt idx="95282">
                  <c:v>39.476843818291101</c:v>
                </c:pt>
                <c:pt idx="95283">
                  <c:v>39.476973778599103</c:v>
                </c:pt>
                <c:pt idx="95284">
                  <c:v>39.477103738491202</c:v>
                </c:pt>
                <c:pt idx="95285">
                  <c:v>39.4772336979672</c:v>
                </c:pt>
                <c:pt idx="95286">
                  <c:v>39.477363657027297</c:v>
                </c:pt>
                <c:pt idx="95287">
                  <c:v>39.477493615671399</c:v>
                </c:pt>
                <c:pt idx="95288">
                  <c:v>39.4776235738995</c:v>
                </c:pt>
                <c:pt idx="95289">
                  <c:v>39.477753531711599</c:v>
                </c:pt>
                <c:pt idx="95290">
                  <c:v>39.477883489107803</c:v>
                </c:pt>
                <c:pt idx="95291">
                  <c:v>39.4780134460879</c:v>
                </c:pt>
                <c:pt idx="95292">
                  <c:v>39.478143402652101</c:v>
                </c:pt>
                <c:pt idx="95293">
                  <c:v>39.478273358800301</c:v>
                </c:pt>
                <c:pt idx="95294">
                  <c:v>39.4784033145325</c:v>
                </c:pt>
                <c:pt idx="95295">
                  <c:v>39.478533269848697</c:v>
                </c:pt>
                <c:pt idx="95296">
                  <c:v>39.478663224748999</c:v>
                </c:pt>
                <c:pt idx="95297">
                  <c:v>39.4787931792333</c:v>
                </c:pt>
                <c:pt idx="95298">
                  <c:v>39.478923133301599</c:v>
                </c:pt>
                <c:pt idx="95299">
                  <c:v>39.479053086953897</c:v>
                </c:pt>
                <c:pt idx="95300">
                  <c:v>39.4791830401903</c:v>
                </c:pt>
                <c:pt idx="95301">
                  <c:v>39.479312993010701</c:v>
                </c:pt>
                <c:pt idx="95302">
                  <c:v>39.479442945415101</c:v>
                </c:pt>
                <c:pt idx="95303">
                  <c:v>39.4795728974036</c:v>
                </c:pt>
                <c:pt idx="95304">
                  <c:v>39.479702848976103</c:v>
                </c:pt>
                <c:pt idx="95305">
                  <c:v>39.479832800132698</c:v>
                </c:pt>
                <c:pt idx="95306">
                  <c:v>39.479962750873199</c:v>
                </c:pt>
                <c:pt idx="95307">
                  <c:v>39.480092701197897</c:v>
                </c:pt>
                <c:pt idx="95308">
                  <c:v>39.480222651106502</c:v>
                </c:pt>
                <c:pt idx="95309">
                  <c:v>39.480352600599197</c:v>
                </c:pt>
                <c:pt idx="95310">
                  <c:v>39.480482549675997</c:v>
                </c:pt>
                <c:pt idx="95311">
                  <c:v>39.480612498336797</c:v>
                </c:pt>
                <c:pt idx="95312">
                  <c:v>39.480742446581601</c:v>
                </c:pt>
                <c:pt idx="95313">
                  <c:v>39.480872394410497</c:v>
                </c:pt>
                <c:pt idx="95314">
                  <c:v>39.481002341823398</c:v>
                </c:pt>
                <c:pt idx="95315">
                  <c:v>39.481132288820397</c:v>
                </c:pt>
                <c:pt idx="95316">
                  <c:v>39.481262235401402</c:v>
                </c:pt>
                <c:pt idx="95317">
                  <c:v>39.481392181566498</c:v>
                </c:pt>
                <c:pt idx="95318">
                  <c:v>39.481522127315699</c:v>
                </c:pt>
                <c:pt idx="95319">
                  <c:v>39.481652072648799</c:v>
                </c:pt>
                <c:pt idx="95320">
                  <c:v>39.481782017566097</c:v>
                </c:pt>
                <c:pt idx="95321">
                  <c:v>39.4819119620674</c:v>
                </c:pt>
                <c:pt idx="95322">
                  <c:v>39.482041906152801</c:v>
                </c:pt>
                <c:pt idx="95323">
                  <c:v>39.482171849822201</c:v>
                </c:pt>
                <c:pt idx="95324">
                  <c:v>39.482301793075699</c:v>
                </c:pt>
                <c:pt idx="95325">
                  <c:v>39.482431735913302</c:v>
                </c:pt>
                <c:pt idx="95326">
                  <c:v>39.482561678334903</c:v>
                </c:pt>
                <c:pt idx="95327">
                  <c:v>39.482691620340603</c:v>
                </c:pt>
                <c:pt idx="95328">
                  <c:v>39.482821561930301</c:v>
                </c:pt>
                <c:pt idx="95329">
                  <c:v>39.482951503104097</c:v>
                </c:pt>
                <c:pt idx="95330">
                  <c:v>39.483081443861998</c:v>
                </c:pt>
                <c:pt idx="95331">
                  <c:v>39.483211384203997</c:v>
                </c:pt>
                <c:pt idx="95332">
                  <c:v>39.483341324130002</c:v>
                </c:pt>
                <c:pt idx="95333">
                  <c:v>39.483471263640098</c:v>
                </c:pt>
                <c:pt idx="95334">
                  <c:v>39.483601202734299</c:v>
                </c:pt>
                <c:pt idx="95335">
                  <c:v>39.483731141412598</c:v>
                </c:pt>
                <c:pt idx="95336">
                  <c:v>39.483861079674902</c:v>
                </c:pt>
                <c:pt idx="95337">
                  <c:v>39.483991017521298</c:v>
                </c:pt>
                <c:pt idx="95338">
                  <c:v>39.484120954951798</c:v>
                </c:pt>
                <c:pt idx="95339">
                  <c:v>39.484250891966397</c:v>
                </c:pt>
                <c:pt idx="95340">
                  <c:v>39.484380828565101</c:v>
                </c:pt>
                <c:pt idx="95341">
                  <c:v>39.484510764747803</c:v>
                </c:pt>
                <c:pt idx="95342">
                  <c:v>39.484640700514603</c:v>
                </c:pt>
                <c:pt idx="95343">
                  <c:v>39.484770635865601</c:v>
                </c:pt>
                <c:pt idx="95344">
                  <c:v>39.484900570800598</c:v>
                </c:pt>
                <c:pt idx="95345">
                  <c:v>39.485030505319699</c:v>
                </c:pt>
                <c:pt idx="95346">
                  <c:v>39.485160439422899</c:v>
                </c:pt>
                <c:pt idx="95347">
                  <c:v>39.485290373110097</c:v>
                </c:pt>
                <c:pt idx="95348">
                  <c:v>39.485420306381499</c:v>
                </c:pt>
                <c:pt idx="95349">
                  <c:v>39.485550239237</c:v>
                </c:pt>
                <c:pt idx="95350">
                  <c:v>39.485680171676499</c:v>
                </c:pt>
                <c:pt idx="95351">
                  <c:v>39.485810103700203</c:v>
                </c:pt>
                <c:pt idx="95352">
                  <c:v>39.485940035307998</c:v>
                </c:pt>
                <c:pt idx="95353">
                  <c:v>39.486069966499798</c:v>
                </c:pt>
                <c:pt idx="95354">
                  <c:v>39.486199897275803</c:v>
                </c:pt>
                <c:pt idx="95355">
                  <c:v>39.486329827635899</c:v>
                </c:pt>
                <c:pt idx="95356">
                  <c:v>39.4864597575801</c:v>
                </c:pt>
                <c:pt idx="95357">
                  <c:v>39.4865896871083</c:v>
                </c:pt>
                <c:pt idx="95358">
                  <c:v>39.486719616220697</c:v>
                </c:pt>
                <c:pt idx="95359">
                  <c:v>39.486849544917199</c:v>
                </c:pt>
                <c:pt idx="95360">
                  <c:v>39.486979473197799</c:v>
                </c:pt>
                <c:pt idx="95361">
                  <c:v>39.487109401062497</c:v>
                </c:pt>
                <c:pt idx="95362">
                  <c:v>39.4872393285114</c:v>
                </c:pt>
                <c:pt idx="95363">
                  <c:v>39.487369255544301</c:v>
                </c:pt>
                <c:pt idx="95364">
                  <c:v>39.4874991821614</c:v>
                </c:pt>
                <c:pt idx="95365">
                  <c:v>39.487629108362498</c:v>
                </c:pt>
                <c:pt idx="95366">
                  <c:v>39.4877590341478</c:v>
                </c:pt>
                <c:pt idx="95367">
                  <c:v>39.487888959517299</c:v>
                </c:pt>
                <c:pt idx="95368">
                  <c:v>39.488018884470797</c:v>
                </c:pt>
                <c:pt idx="95369">
                  <c:v>39.488148809008401</c:v>
                </c:pt>
                <c:pt idx="95370">
                  <c:v>39.488278733130201</c:v>
                </c:pt>
                <c:pt idx="95371">
                  <c:v>39.4884086568361</c:v>
                </c:pt>
                <c:pt idx="95372">
                  <c:v>39.488538580126097</c:v>
                </c:pt>
                <c:pt idx="95373">
                  <c:v>39.488668503000298</c:v>
                </c:pt>
                <c:pt idx="95374">
                  <c:v>39.488798425458597</c:v>
                </c:pt>
                <c:pt idx="95375">
                  <c:v>39.488928347501002</c:v>
                </c:pt>
                <c:pt idx="95376">
                  <c:v>39.489058269127497</c:v>
                </c:pt>
                <c:pt idx="95377">
                  <c:v>39.489188190338197</c:v>
                </c:pt>
                <c:pt idx="95378">
                  <c:v>39.489318111133002</c:v>
                </c:pt>
                <c:pt idx="95379">
                  <c:v>39.489448031511998</c:v>
                </c:pt>
                <c:pt idx="95380">
                  <c:v>39.489577951475098</c:v>
                </c:pt>
                <c:pt idx="95381">
                  <c:v>39.489707871022297</c:v>
                </c:pt>
                <c:pt idx="95382">
                  <c:v>39.489837790153601</c:v>
                </c:pt>
                <c:pt idx="95383">
                  <c:v>39.489967708869102</c:v>
                </c:pt>
                <c:pt idx="95384">
                  <c:v>39.490097627168801</c:v>
                </c:pt>
                <c:pt idx="95385">
                  <c:v>39.490227545052598</c:v>
                </c:pt>
                <c:pt idx="95386">
                  <c:v>39.4903574625205</c:v>
                </c:pt>
                <c:pt idx="95387">
                  <c:v>39.490487379572599</c:v>
                </c:pt>
                <c:pt idx="95388">
                  <c:v>39.490617296208796</c:v>
                </c:pt>
                <c:pt idx="95389">
                  <c:v>39.490747212429198</c:v>
                </c:pt>
                <c:pt idx="95390">
                  <c:v>39.490877128233699</c:v>
                </c:pt>
                <c:pt idx="95391">
                  <c:v>39.491007043622297</c:v>
                </c:pt>
                <c:pt idx="95392">
                  <c:v>39.491136958595199</c:v>
                </c:pt>
                <c:pt idx="95393">
                  <c:v>39.491266873152099</c:v>
                </c:pt>
                <c:pt idx="95394">
                  <c:v>39.491396787293297</c:v>
                </c:pt>
                <c:pt idx="95395">
                  <c:v>39.4915267010186</c:v>
                </c:pt>
                <c:pt idx="95396">
                  <c:v>39.491656614328001</c:v>
                </c:pt>
                <c:pt idx="95397">
                  <c:v>39.491786527221599</c:v>
                </c:pt>
                <c:pt idx="95398">
                  <c:v>39.491916439699402</c:v>
                </c:pt>
                <c:pt idx="95399">
                  <c:v>39.492046351761303</c:v>
                </c:pt>
                <c:pt idx="95400">
                  <c:v>39.492176263407401</c:v>
                </c:pt>
                <c:pt idx="95401">
                  <c:v>39.492306174637598</c:v>
                </c:pt>
                <c:pt idx="95402">
                  <c:v>39.492436085452098</c:v>
                </c:pt>
                <c:pt idx="95403">
                  <c:v>39.492565995850697</c:v>
                </c:pt>
                <c:pt idx="95404">
                  <c:v>39.492695905833401</c:v>
                </c:pt>
                <c:pt idx="95405">
                  <c:v>39.492825815400302</c:v>
                </c:pt>
                <c:pt idx="95406">
                  <c:v>39.4929557245514</c:v>
                </c:pt>
                <c:pt idx="95407">
                  <c:v>39.493085633286697</c:v>
                </c:pt>
                <c:pt idx="95408">
                  <c:v>39.493215541606098</c:v>
                </c:pt>
                <c:pt idx="95409">
                  <c:v>39.493345449509803</c:v>
                </c:pt>
                <c:pt idx="95410">
                  <c:v>39.4934753569976</c:v>
                </c:pt>
                <c:pt idx="95411">
                  <c:v>39.493605264069501</c:v>
                </c:pt>
                <c:pt idx="95412">
                  <c:v>39.493735170725699</c:v>
                </c:pt>
                <c:pt idx="95413">
                  <c:v>39.493865076966003</c:v>
                </c:pt>
                <c:pt idx="95414">
                  <c:v>39.493994982790497</c:v>
                </c:pt>
                <c:pt idx="95415">
                  <c:v>39.494124888199202</c:v>
                </c:pt>
                <c:pt idx="95416">
                  <c:v>39.494254793192098</c:v>
                </c:pt>
                <c:pt idx="95417">
                  <c:v>39.494384697769199</c:v>
                </c:pt>
                <c:pt idx="95418">
                  <c:v>39.494514601930398</c:v>
                </c:pt>
                <c:pt idx="95419">
                  <c:v>39.4946445056759</c:v>
                </c:pt>
                <c:pt idx="95420">
                  <c:v>39.494774409005501</c:v>
                </c:pt>
                <c:pt idx="95421">
                  <c:v>39.494904311919299</c:v>
                </c:pt>
                <c:pt idx="95422">
                  <c:v>39.495034214417302</c:v>
                </c:pt>
                <c:pt idx="95423">
                  <c:v>39.495164116499502</c:v>
                </c:pt>
                <c:pt idx="95424">
                  <c:v>39.4952940181659</c:v>
                </c:pt>
                <c:pt idx="95425">
                  <c:v>39.495423919416503</c:v>
                </c:pt>
                <c:pt idx="95426">
                  <c:v>39.495553820251303</c:v>
                </c:pt>
                <c:pt idx="95427">
                  <c:v>39.4956837206703</c:v>
                </c:pt>
                <c:pt idx="95428">
                  <c:v>39.495813620673502</c:v>
                </c:pt>
                <c:pt idx="95429">
                  <c:v>39.495943520260901</c:v>
                </c:pt>
                <c:pt idx="95430">
                  <c:v>39.496073419432498</c:v>
                </c:pt>
                <c:pt idx="95431">
                  <c:v>39.4962033181883</c:v>
                </c:pt>
                <c:pt idx="95432">
                  <c:v>39.496333216528299</c:v>
                </c:pt>
                <c:pt idx="95433">
                  <c:v>39.496463114452503</c:v>
                </c:pt>
                <c:pt idx="95434">
                  <c:v>39.496593011960996</c:v>
                </c:pt>
                <c:pt idx="95435">
                  <c:v>39.496722909053602</c:v>
                </c:pt>
                <c:pt idx="95436">
                  <c:v>39.496852805730498</c:v>
                </c:pt>
                <c:pt idx="95437">
                  <c:v>39.496982701991499</c:v>
                </c:pt>
                <c:pt idx="95438">
                  <c:v>39.497112597836797</c:v>
                </c:pt>
                <c:pt idx="95439">
                  <c:v>39.497242493266299</c:v>
                </c:pt>
                <c:pt idx="95440">
                  <c:v>39.497372388279999</c:v>
                </c:pt>
                <c:pt idx="95441">
                  <c:v>39.497502282877903</c:v>
                </c:pt>
                <c:pt idx="95442">
                  <c:v>39.497632177059998</c:v>
                </c:pt>
                <c:pt idx="95443">
                  <c:v>39.497762070826397</c:v>
                </c:pt>
                <c:pt idx="95444">
                  <c:v>39.497891964177001</c:v>
                </c:pt>
                <c:pt idx="95445">
                  <c:v>39.498021857111802</c:v>
                </c:pt>
                <c:pt idx="95446">
                  <c:v>39.4981517496308</c:v>
                </c:pt>
                <c:pt idx="95447">
                  <c:v>39.498281641734103</c:v>
                </c:pt>
                <c:pt idx="95448">
                  <c:v>39.498411533421603</c:v>
                </c:pt>
                <c:pt idx="95449">
                  <c:v>39.4985414246933</c:v>
                </c:pt>
                <c:pt idx="95450">
                  <c:v>39.498671315549203</c:v>
                </c:pt>
                <c:pt idx="95451">
                  <c:v>39.498801205989402</c:v>
                </c:pt>
                <c:pt idx="95452">
                  <c:v>39.498931096013798</c:v>
                </c:pt>
                <c:pt idx="95453">
                  <c:v>39.4990609856224</c:v>
                </c:pt>
                <c:pt idx="95454">
                  <c:v>39.499190874815298</c:v>
                </c:pt>
                <c:pt idx="95455">
                  <c:v>39.499320763592401</c:v>
                </c:pt>
                <c:pt idx="95456">
                  <c:v>39.499450651953701</c:v>
                </c:pt>
                <c:pt idx="95457">
                  <c:v>39.499580539899299</c:v>
                </c:pt>
                <c:pt idx="95458">
                  <c:v>39.4997104274292</c:v>
                </c:pt>
                <c:pt idx="95459">
                  <c:v>39.499840314543199</c:v>
                </c:pt>
                <c:pt idx="95460">
                  <c:v>39.499970201241503</c:v>
                </c:pt>
                <c:pt idx="95461">
                  <c:v>39.500100087524103</c:v>
                </c:pt>
                <c:pt idx="95462">
                  <c:v>39.500229973390901</c:v>
                </c:pt>
                <c:pt idx="95463">
                  <c:v>39.500359858841897</c:v>
                </c:pt>
                <c:pt idx="95464">
                  <c:v>39.500489743877203</c:v>
                </c:pt>
                <c:pt idx="95465">
                  <c:v>39.5006196284968</c:v>
                </c:pt>
                <c:pt idx="95466">
                  <c:v>39.500749512700601</c:v>
                </c:pt>
                <c:pt idx="95467">
                  <c:v>39.5008793964886</c:v>
                </c:pt>
                <c:pt idx="95468">
                  <c:v>39.501009279860902</c:v>
                </c:pt>
                <c:pt idx="95469">
                  <c:v>39.501139162817502</c:v>
                </c:pt>
                <c:pt idx="95470">
                  <c:v>39.501269045358299</c:v>
                </c:pt>
                <c:pt idx="95471">
                  <c:v>39.5013989274834</c:v>
                </c:pt>
                <c:pt idx="95472">
                  <c:v>39.501528809192699</c:v>
                </c:pt>
                <c:pt idx="95473">
                  <c:v>39.501658690486302</c:v>
                </c:pt>
                <c:pt idx="95474">
                  <c:v>39.501788571364102</c:v>
                </c:pt>
                <c:pt idx="95475">
                  <c:v>39.501918451826199</c:v>
                </c:pt>
                <c:pt idx="95476">
                  <c:v>39.502048331872601</c:v>
                </c:pt>
                <c:pt idx="95477">
                  <c:v>39.502178211503299</c:v>
                </c:pt>
                <c:pt idx="95478">
                  <c:v>39.502308090718202</c:v>
                </c:pt>
                <c:pt idx="95479">
                  <c:v>39.502437969517302</c:v>
                </c:pt>
                <c:pt idx="95480">
                  <c:v>39.502567847900799</c:v>
                </c:pt>
                <c:pt idx="95481">
                  <c:v>39.502697725868501</c:v>
                </c:pt>
                <c:pt idx="95482">
                  <c:v>39.502827603420499</c:v>
                </c:pt>
                <c:pt idx="95483">
                  <c:v>39.502957480556802</c:v>
                </c:pt>
                <c:pt idx="95484">
                  <c:v>39.503087357277302</c:v>
                </c:pt>
                <c:pt idx="95485">
                  <c:v>39.503217233582099</c:v>
                </c:pt>
                <c:pt idx="95486">
                  <c:v>39.5033471094712</c:v>
                </c:pt>
                <c:pt idx="95487">
                  <c:v>39.503476984944598</c:v>
                </c:pt>
                <c:pt idx="95488">
                  <c:v>39.503606860002201</c:v>
                </c:pt>
                <c:pt idx="95489">
                  <c:v>39.5037367346442</c:v>
                </c:pt>
                <c:pt idx="95490">
                  <c:v>39.503866608870403</c:v>
                </c:pt>
                <c:pt idx="95491">
                  <c:v>39.503996482680897</c:v>
                </c:pt>
                <c:pt idx="95492">
                  <c:v>39.504126356075702</c:v>
                </c:pt>
                <c:pt idx="95493">
                  <c:v>39.504256229054803</c:v>
                </c:pt>
                <c:pt idx="95494">
                  <c:v>39.504386101618103</c:v>
                </c:pt>
                <c:pt idx="95495">
                  <c:v>39.504515973765798</c:v>
                </c:pt>
                <c:pt idx="95496">
                  <c:v>39.504645845497699</c:v>
                </c:pt>
                <c:pt idx="95497">
                  <c:v>39.504775716813903</c:v>
                </c:pt>
                <c:pt idx="95498">
                  <c:v>39.504905587714497</c:v>
                </c:pt>
                <c:pt idx="95499">
                  <c:v>39.505035458199302</c:v>
                </c:pt>
                <c:pt idx="95500">
                  <c:v>39.505165328268397</c:v>
                </c:pt>
                <c:pt idx="95501">
                  <c:v>39.505295197921797</c:v>
                </c:pt>
                <c:pt idx="95502">
                  <c:v>39.5054250671595</c:v>
                </c:pt>
                <c:pt idx="95503">
                  <c:v>39.5055549359815</c:v>
                </c:pt>
                <c:pt idx="95504">
                  <c:v>39.505684804387897</c:v>
                </c:pt>
                <c:pt idx="95505">
                  <c:v>39.505814672378499</c:v>
                </c:pt>
                <c:pt idx="95506">
                  <c:v>39.505944539953397</c:v>
                </c:pt>
                <c:pt idx="95507">
                  <c:v>39.5060744071126</c:v>
                </c:pt>
                <c:pt idx="95508">
                  <c:v>39.506204273856198</c:v>
                </c:pt>
                <c:pt idx="95509">
                  <c:v>39.506334140184002</c:v>
                </c:pt>
                <c:pt idx="95510">
                  <c:v>39.506464006096103</c:v>
                </c:pt>
                <c:pt idx="95511">
                  <c:v>39.506593871592599</c:v>
                </c:pt>
                <c:pt idx="95512">
                  <c:v>39.506723736673401</c:v>
                </c:pt>
                <c:pt idx="95513">
                  <c:v>39.506853601338499</c:v>
                </c:pt>
                <c:pt idx="95514">
                  <c:v>39.506983465587901</c:v>
                </c:pt>
                <c:pt idx="95515">
                  <c:v>39.5071133294216</c:v>
                </c:pt>
                <c:pt idx="95516">
                  <c:v>39.507243192839603</c:v>
                </c:pt>
                <c:pt idx="95517">
                  <c:v>39.507373055842002</c:v>
                </c:pt>
                <c:pt idx="95518">
                  <c:v>39.507502918428699</c:v>
                </c:pt>
                <c:pt idx="95519">
                  <c:v>39.5076327805997</c:v>
                </c:pt>
                <c:pt idx="95520">
                  <c:v>39.507762642354997</c:v>
                </c:pt>
                <c:pt idx="95521">
                  <c:v>39.507892503694599</c:v>
                </c:pt>
                <c:pt idx="95522">
                  <c:v>39.508022364618597</c:v>
                </c:pt>
                <c:pt idx="95523">
                  <c:v>39.508152225126899</c:v>
                </c:pt>
                <c:pt idx="95524">
                  <c:v>39.508282085219498</c:v>
                </c:pt>
                <c:pt idx="95525">
                  <c:v>39.508411944896501</c:v>
                </c:pt>
                <c:pt idx="95526">
                  <c:v>39.508541804157801</c:v>
                </c:pt>
                <c:pt idx="95527">
                  <c:v>39.508671663003398</c:v>
                </c:pt>
                <c:pt idx="95528">
                  <c:v>39.508801521433298</c:v>
                </c:pt>
                <c:pt idx="95529">
                  <c:v>39.508931379447603</c:v>
                </c:pt>
                <c:pt idx="95530">
                  <c:v>39.509061237046197</c:v>
                </c:pt>
                <c:pt idx="95531">
                  <c:v>39.509191094229202</c:v>
                </c:pt>
                <c:pt idx="95532">
                  <c:v>39.509320950996504</c:v>
                </c:pt>
                <c:pt idx="95533">
                  <c:v>39.509450807348102</c:v>
                </c:pt>
                <c:pt idx="95534">
                  <c:v>39.509580663284098</c:v>
                </c:pt>
                <c:pt idx="95535">
                  <c:v>39.509710518804397</c:v>
                </c:pt>
                <c:pt idx="95536">
                  <c:v>39.5098403739091</c:v>
                </c:pt>
                <c:pt idx="95537">
                  <c:v>39.5099702285981</c:v>
                </c:pt>
                <c:pt idx="95538">
                  <c:v>39.510100082871404</c:v>
                </c:pt>
                <c:pt idx="95539">
                  <c:v>39.510229936729203</c:v>
                </c:pt>
                <c:pt idx="95540">
                  <c:v>39.510359790171201</c:v>
                </c:pt>
                <c:pt idx="95541">
                  <c:v>39.510489643197602</c:v>
                </c:pt>
                <c:pt idx="95542">
                  <c:v>39.510619495808399</c:v>
                </c:pt>
                <c:pt idx="95543">
                  <c:v>39.5107493480035</c:v>
                </c:pt>
                <c:pt idx="95544">
                  <c:v>39.510879199782998</c:v>
                </c:pt>
                <c:pt idx="95545">
                  <c:v>39.5110090511468</c:v>
                </c:pt>
                <c:pt idx="95546">
                  <c:v>39.511138902094999</c:v>
                </c:pt>
                <c:pt idx="95547">
                  <c:v>39.511268752627501</c:v>
                </c:pt>
                <c:pt idx="95548">
                  <c:v>39.5113986027444</c:v>
                </c:pt>
                <c:pt idx="95549">
                  <c:v>39.511528452445603</c:v>
                </c:pt>
                <c:pt idx="95550">
                  <c:v>39.511658301731302</c:v>
                </c:pt>
                <c:pt idx="95551">
                  <c:v>39.511788150601298</c:v>
                </c:pt>
                <c:pt idx="95552">
                  <c:v>39.511917999055598</c:v>
                </c:pt>
                <c:pt idx="95553">
                  <c:v>39.512047847094301</c:v>
                </c:pt>
                <c:pt idx="95554">
                  <c:v>39.512177694717401</c:v>
                </c:pt>
                <c:pt idx="95555">
                  <c:v>39.512307541924898</c:v>
                </c:pt>
                <c:pt idx="95556">
                  <c:v>39.512437388716698</c:v>
                </c:pt>
                <c:pt idx="95557">
                  <c:v>39.512567235092902</c:v>
                </c:pt>
                <c:pt idx="95558">
                  <c:v>39.512697081053503</c:v>
                </c:pt>
                <c:pt idx="95559">
                  <c:v>39.5128269265984</c:v>
                </c:pt>
                <c:pt idx="95560">
                  <c:v>39.512956771727701</c:v>
                </c:pt>
                <c:pt idx="95561">
                  <c:v>39.513086616441399</c:v>
                </c:pt>
                <c:pt idx="95562">
                  <c:v>39.5132164607395</c:v>
                </c:pt>
                <c:pt idx="95563">
                  <c:v>39.513346304621997</c:v>
                </c:pt>
                <c:pt idx="95564">
                  <c:v>39.513476148088799</c:v>
                </c:pt>
                <c:pt idx="95565">
                  <c:v>39.513605991139997</c:v>
                </c:pt>
                <c:pt idx="95566">
                  <c:v>39.513735833775598</c:v>
                </c:pt>
                <c:pt idx="95567">
                  <c:v>39.513865675995604</c:v>
                </c:pt>
                <c:pt idx="95568">
                  <c:v>39.513995517799998</c:v>
                </c:pt>
                <c:pt idx="95569">
                  <c:v>39.514125359188803</c:v>
                </c:pt>
                <c:pt idx="95570">
                  <c:v>39.514255200161898</c:v>
                </c:pt>
                <c:pt idx="95571">
                  <c:v>39.514385040719503</c:v>
                </c:pt>
                <c:pt idx="95572">
                  <c:v>39.514514880861398</c:v>
                </c:pt>
                <c:pt idx="95573">
                  <c:v>39.514644720587697</c:v>
                </c:pt>
                <c:pt idx="95574">
                  <c:v>39.514774559898399</c:v>
                </c:pt>
                <c:pt idx="95575">
                  <c:v>39.514904398793597</c:v>
                </c:pt>
                <c:pt idx="95576">
                  <c:v>39.515034237273099</c:v>
                </c:pt>
                <c:pt idx="95577">
                  <c:v>39.515164075336997</c:v>
                </c:pt>
                <c:pt idx="95578">
                  <c:v>39.5152939129853</c:v>
                </c:pt>
                <c:pt idx="95579">
                  <c:v>39.515423750217998</c:v>
                </c:pt>
                <c:pt idx="95580">
                  <c:v>39.5155535870352</c:v>
                </c:pt>
                <c:pt idx="95581">
                  <c:v>39.515683423436698</c:v>
                </c:pt>
                <c:pt idx="95582">
                  <c:v>39.5158132594226</c:v>
                </c:pt>
                <c:pt idx="95583">
                  <c:v>39.515943094992899</c:v>
                </c:pt>
                <c:pt idx="95584">
                  <c:v>39.516072930147701</c:v>
                </c:pt>
                <c:pt idx="95585">
                  <c:v>39.516202764886799</c:v>
                </c:pt>
                <c:pt idx="95586">
                  <c:v>39.516332599210401</c:v>
                </c:pt>
                <c:pt idx="95587">
                  <c:v>39.516462433118399</c:v>
                </c:pt>
                <c:pt idx="95588">
                  <c:v>39.5165922666108</c:v>
                </c:pt>
                <c:pt idx="95589">
                  <c:v>39.516722099687598</c:v>
                </c:pt>
                <c:pt idx="95590">
                  <c:v>39.5168519323488</c:v>
                </c:pt>
                <c:pt idx="95591">
                  <c:v>39.516981764594398</c:v>
                </c:pt>
                <c:pt idx="95592">
                  <c:v>39.517111596424499</c:v>
                </c:pt>
                <c:pt idx="95593">
                  <c:v>39.517241427838997</c:v>
                </c:pt>
                <c:pt idx="95594">
                  <c:v>39.517371258837898</c:v>
                </c:pt>
                <c:pt idx="95595">
                  <c:v>39.517501089421202</c:v>
                </c:pt>
                <c:pt idx="95596">
                  <c:v>39.517630919588903</c:v>
                </c:pt>
                <c:pt idx="95597">
                  <c:v>39.5177607493411</c:v>
                </c:pt>
                <c:pt idx="95598">
                  <c:v>39.517890578677701</c:v>
                </c:pt>
                <c:pt idx="95599">
                  <c:v>39.518020407598698</c:v>
                </c:pt>
                <c:pt idx="95600">
                  <c:v>39.518150236104198</c:v>
                </c:pt>
                <c:pt idx="95601">
                  <c:v>39.518280064194002</c:v>
                </c:pt>
                <c:pt idx="95602">
                  <c:v>39.518409891868302</c:v>
                </c:pt>
                <c:pt idx="95603">
                  <c:v>39.518539719127098</c:v>
                </c:pt>
                <c:pt idx="95604">
                  <c:v>39.518669545970297</c:v>
                </c:pt>
                <c:pt idx="95605">
                  <c:v>39.518799372397901</c:v>
                </c:pt>
                <c:pt idx="95606">
                  <c:v>39.5189291984099</c:v>
                </c:pt>
                <c:pt idx="95607">
                  <c:v>39.519059024006403</c:v>
                </c:pt>
                <c:pt idx="95608">
                  <c:v>39.519188849187401</c:v>
                </c:pt>
                <c:pt idx="95609">
                  <c:v>39.519318673952696</c:v>
                </c:pt>
                <c:pt idx="95610">
                  <c:v>39.519448498302602</c:v>
                </c:pt>
                <c:pt idx="95611">
                  <c:v>39.519578322236796</c:v>
                </c:pt>
                <c:pt idx="95612">
                  <c:v>39.519708145755502</c:v>
                </c:pt>
                <c:pt idx="95613">
                  <c:v>39.519837968858702</c:v>
                </c:pt>
                <c:pt idx="95614">
                  <c:v>39.5199677915463</c:v>
                </c:pt>
                <c:pt idx="95615">
                  <c:v>39.520097613818301</c:v>
                </c:pt>
                <c:pt idx="95616">
                  <c:v>39.520227435674798</c:v>
                </c:pt>
                <c:pt idx="95617">
                  <c:v>39.520357257115798</c:v>
                </c:pt>
                <c:pt idx="95618">
                  <c:v>39.520487078141201</c:v>
                </c:pt>
                <c:pt idx="95619">
                  <c:v>39.520616898751001</c:v>
                </c:pt>
                <c:pt idx="95620">
                  <c:v>39.520746718945396</c:v>
                </c:pt>
                <c:pt idx="95621">
                  <c:v>39.520876538724103</c:v>
                </c:pt>
                <c:pt idx="95622">
                  <c:v>39.521006358087398</c:v>
                </c:pt>
                <c:pt idx="95623">
                  <c:v>39.521136177035103</c:v>
                </c:pt>
                <c:pt idx="95624">
                  <c:v>39.521265995567198</c:v>
                </c:pt>
                <c:pt idx="95625">
                  <c:v>39.521395813683803</c:v>
                </c:pt>
                <c:pt idx="95626">
                  <c:v>39.521525631384897</c:v>
                </c:pt>
                <c:pt idx="95627">
                  <c:v>39.521655448670401</c:v>
                </c:pt>
                <c:pt idx="95628">
                  <c:v>39.521785265540402</c:v>
                </c:pt>
                <c:pt idx="95629">
                  <c:v>39.521915081994898</c:v>
                </c:pt>
                <c:pt idx="95630">
                  <c:v>39.522044898033897</c:v>
                </c:pt>
                <c:pt idx="95631">
                  <c:v>39.5221747136573</c:v>
                </c:pt>
                <c:pt idx="95632">
                  <c:v>39.522304528865199</c:v>
                </c:pt>
                <c:pt idx="95633">
                  <c:v>39.522434343657501</c:v>
                </c:pt>
                <c:pt idx="95634">
                  <c:v>39.522564158034399</c:v>
                </c:pt>
                <c:pt idx="95635">
                  <c:v>39.5226939719957</c:v>
                </c:pt>
                <c:pt idx="95636">
                  <c:v>39.522823785541497</c:v>
                </c:pt>
                <c:pt idx="95637">
                  <c:v>39.522953598671698</c:v>
                </c:pt>
                <c:pt idx="95638">
                  <c:v>39.523083411386501</c:v>
                </c:pt>
                <c:pt idx="95639">
                  <c:v>39.523213223685701</c:v>
                </c:pt>
                <c:pt idx="95640">
                  <c:v>39.523343035569397</c:v>
                </c:pt>
                <c:pt idx="95641">
                  <c:v>39.523472847037603</c:v>
                </c:pt>
                <c:pt idx="95642">
                  <c:v>39.523602658090297</c:v>
                </c:pt>
                <c:pt idx="95643">
                  <c:v>39.523732468727403</c:v>
                </c:pt>
                <c:pt idx="95644">
                  <c:v>39.523862278949103</c:v>
                </c:pt>
                <c:pt idx="95645">
                  <c:v>39.5239920887552</c:v>
                </c:pt>
                <c:pt idx="95646">
                  <c:v>39.5241218981459</c:v>
                </c:pt>
                <c:pt idx="95647">
                  <c:v>39.524251707121003</c:v>
                </c:pt>
                <c:pt idx="95648">
                  <c:v>39.524381515680602</c:v>
                </c:pt>
                <c:pt idx="95649">
                  <c:v>39.524511323824697</c:v>
                </c:pt>
                <c:pt idx="95650">
                  <c:v>39.524641131553302</c:v>
                </c:pt>
                <c:pt idx="95651">
                  <c:v>39.524770938866403</c:v>
                </c:pt>
                <c:pt idx="95652">
                  <c:v>39.524900745764</c:v>
                </c:pt>
                <c:pt idx="95653">
                  <c:v>39.525030552246101</c:v>
                </c:pt>
                <c:pt idx="95654">
                  <c:v>39.525160358312696</c:v>
                </c:pt>
                <c:pt idx="95655">
                  <c:v>39.525290163963803</c:v>
                </c:pt>
                <c:pt idx="95656">
                  <c:v>39.525419969199497</c:v>
                </c:pt>
                <c:pt idx="95657">
                  <c:v>39.525549774019602</c:v>
                </c:pt>
                <c:pt idx="95658">
                  <c:v>39.525679578424203</c:v>
                </c:pt>
                <c:pt idx="95659">
                  <c:v>39.5258093824133</c:v>
                </c:pt>
                <c:pt idx="95660">
                  <c:v>39.525939185986999</c:v>
                </c:pt>
                <c:pt idx="95661">
                  <c:v>39.526068989145102</c:v>
                </c:pt>
                <c:pt idx="95662">
                  <c:v>39.526198791887801</c:v>
                </c:pt>
                <c:pt idx="95663">
                  <c:v>39.526328594214903</c:v>
                </c:pt>
                <c:pt idx="95664">
                  <c:v>39.5264583961266</c:v>
                </c:pt>
                <c:pt idx="95665">
                  <c:v>39.5265881976228</c:v>
                </c:pt>
                <c:pt idx="95666">
                  <c:v>39.526717998703504</c:v>
                </c:pt>
                <c:pt idx="95667">
                  <c:v>39.526847799368802</c:v>
                </c:pt>
                <c:pt idx="95668">
                  <c:v>39.526977599618498</c:v>
                </c:pt>
                <c:pt idx="95669">
                  <c:v>39.527107399452802</c:v>
                </c:pt>
                <c:pt idx="95670">
                  <c:v>39.527237198871603</c:v>
                </c:pt>
                <c:pt idx="95671">
                  <c:v>39.5273669978749</c:v>
                </c:pt>
                <c:pt idx="95672">
                  <c:v>39.527496796462799</c:v>
                </c:pt>
                <c:pt idx="95673">
                  <c:v>39.527626594635201</c:v>
                </c:pt>
                <c:pt idx="95674">
                  <c:v>39.527756392392099</c:v>
                </c:pt>
                <c:pt idx="95675">
                  <c:v>39.527886189733501</c:v>
                </c:pt>
                <c:pt idx="95676">
                  <c:v>39.528015986659497</c:v>
                </c:pt>
                <c:pt idx="95677">
                  <c:v>39.528145783169997</c:v>
                </c:pt>
                <c:pt idx="95678">
                  <c:v>39.528275579264999</c:v>
                </c:pt>
                <c:pt idx="95679">
                  <c:v>39.528405374944498</c:v>
                </c:pt>
                <c:pt idx="95680">
                  <c:v>39.528535170208599</c:v>
                </c:pt>
                <c:pt idx="95681">
                  <c:v>39.528664965057303</c:v>
                </c:pt>
                <c:pt idx="95682">
                  <c:v>39.528794759490403</c:v>
                </c:pt>
                <c:pt idx="95683">
                  <c:v>39.528924553508197</c:v>
                </c:pt>
                <c:pt idx="95684">
                  <c:v>39.529054347110403</c:v>
                </c:pt>
                <c:pt idx="95685">
                  <c:v>39.529184140297197</c:v>
                </c:pt>
                <c:pt idx="95686">
                  <c:v>39.529313933068501</c:v>
                </c:pt>
                <c:pt idx="95687">
                  <c:v>39.5294437254244</c:v>
                </c:pt>
                <c:pt idx="95688">
                  <c:v>39.529573517364803</c:v>
                </c:pt>
                <c:pt idx="95689">
                  <c:v>39.5297033088898</c:v>
                </c:pt>
                <c:pt idx="95690">
                  <c:v>39.529833099999301</c:v>
                </c:pt>
                <c:pt idx="95691">
                  <c:v>39.529962890693398</c:v>
                </c:pt>
                <c:pt idx="95692">
                  <c:v>39.530092680972103</c:v>
                </c:pt>
                <c:pt idx="95693">
                  <c:v>39.530222470835199</c:v>
                </c:pt>
                <c:pt idx="95694">
                  <c:v>39.530352260283003</c:v>
                </c:pt>
                <c:pt idx="95695">
                  <c:v>39.530482049315196</c:v>
                </c:pt>
                <c:pt idx="95696">
                  <c:v>39.530611837932099</c:v>
                </c:pt>
                <c:pt idx="95697">
                  <c:v>39.530741626133498</c:v>
                </c:pt>
                <c:pt idx="95698">
                  <c:v>39.530871413919499</c:v>
                </c:pt>
                <c:pt idx="95699">
                  <c:v>39.531001201290003</c:v>
                </c:pt>
                <c:pt idx="95700">
                  <c:v>39.531130988245103</c:v>
                </c:pt>
                <c:pt idx="95701">
                  <c:v>39.531260774784698</c:v>
                </c:pt>
                <c:pt idx="95702">
                  <c:v>39.531390560908903</c:v>
                </c:pt>
                <c:pt idx="95703">
                  <c:v>39.531520346617697</c:v>
                </c:pt>
                <c:pt idx="95704">
                  <c:v>39.5316501319111</c:v>
                </c:pt>
                <c:pt idx="95705">
                  <c:v>39.531779916788999</c:v>
                </c:pt>
                <c:pt idx="95706">
                  <c:v>39.5319097012515</c:v>
                </c:pt>
                <c:pt idx="95707">
                  <c:v>39.532039485298498</c:v>
                </c:pt>
                <c:pt idx="95708">
                  <c:v>39.532169268930197</c:v>
                </c:pt>
                <c:pt idx="95709">
                  <c:v>39.532299052146399</c:v>
                </c:pt>
                <c:pt idx="95710">
                  <c:v>39.532428834947197</c:v>
                </c:pt>
                <c:pt idx="95711">
                  <c:v>39.532558617332498</c:v>
                </c:pt>
                <c:pt idx="95712">
                  <c:v>39.532688399302501</c:v>
                </c:pt>
                <c:pt idx="95713">
                  <c:v>39.532818180856999</c:v>
                </c:pt>
                <c:pt idx="95714">
                  <c:v>39.532947961996101</c:v>
                </c:pt>
                <c:pt idx="95715">
                  <c:v>39.533077742719797</c:v>
                </c:pt>
                <c:pt idx="95716">
                  <c:v>39.533207523027997</c:v>
                </c:pt>
                <c:pt idx="95717">
                  <c:v>39.533337302920899</c:v>
                </c:pt>
                <c:pt idx="95718">
                  <c:v>39.533467082398303</c:v>
                </c:pt>
                <c:pt idx="95719">
                  <c:v>39.533596861460303</c:v>
                </c:pt>
                <c:pt idx="95720">
                  <c:v>39.533726640106899</c:v>
                </c:pt>
                <c:pt idx="95721">
                  <c:v>39.533856418338097</c:v>
                </c:pt>
                <c:pt idx="95722">
                  <c:v>39.533986196153897</c:v>
                </c:pt>
                <c:pt idx="95723">
                  <c:v>39.5341159735543</c:v>
                </c:pt>
                <c:pt idx="95724">
                  <c:v>39.534245750539299</c:v>
                </c:pt>
                <c:pt idx="95725">
                  <c:v>39.534375527108899</c:v>
                </c:pt>
                <c:pt idx="95726">
                  <c:v>39.534505303263003</c:v>
                </c:pt>
                <c:pt idx="95727">
                  <c:v>39.534635079001802</c:v>
                </c:pt>
                <c:pt idx="95728">
                  <c:v>39.534764854325203</c:v>
                </c:pt>
                <c:pt idx="95729">
                  <c:v>39.534894629233101</c:v>
                </c:pt>
                <c:pt idx="95730">
                  <c:v>39.5350244037257</c:v>
                </c:pt>
                <c:pt idx="95731">
                  <c:v>39.535154177802902</c:v>
                </c:pt>
                <c:pt idx="95732">
                  <c:v>39.535283951464699</c:v>
                </c:pt>
                <c:pt idx="95733">
                  <c:v>39.535413724711098</c:v>
                </c:pt>
                <c:pt idx="95734">
                  <c:v>39.535543497542001</c:v>
                </c:pt>
                <c:pt idx="95735">
                  <c:v>39.535673269957698</c:v>
                </c:pt>
                <c:pt idx="95736">
                  <c:v>39.535803041957898</c:v>
                </c:pt>
                <c:pt idx="95737">
                  <c:v>39.535932813542701</c:v>
                </c:pt>
                <c:pt idx="95738">
                  <c:v>39.536062584712099</c:v>
                </c:pt>
                <c:pt idx="95739">
                  <c:v>39.536192355466198</c:v>
                </c:pt>
                <c:pt idx="95740">
                  <c:v>39.536322125804801</c:v>
                </c:pt>
                <c:pt idx="95741">
                  <c:v>39.536451895728099</c:v>
                </c:pt>
                <c:pt idx="95742">
                  <c:v>39.536581665236</c:v>
                </c:pt>
                <c:pt idx="95743">
                  <c:v>39.536711434328502</c:v>
                </c:pt>
                <c:pt idx="95744">
                  <c:v>39.5368412030057</c:v>
                </c:pt>
                <c:pt idx="95745">
                  <c:v>39.536970971267401</c:v>
                </c:pt>
                <c:pt idx="95746">
                  <c:v>39.537100739113797</c:v>
                </c:pt>
                <c:pt idx="95747">
                  <c:v>39.537230506544802</c:v>
                </c:pt>
                <c:pt idx="95748">
                  <c:v>39.537360273560502</c:v>
                </c:pt>
                <c:pt idx="95749">
                  <c:v>39.537490040160698</c:v>
                </c:pt>
                <c:pt idx="95750">
                  <c:v>39.537619806345603</c:v>
                </c:pt>
                <c:pt idx="95751">
                  <c:v>39.537749572115104</c:v>
                </c:pt>
                <c:pt idx="95752">
                  <c:v>39.537879337469299</c:v>
                </c:pt>
                <c:pt idx="95753">
                  <c:v>39.538009102408097</c:v>
                </c:pt>
                <c:pt idx="95754">
                  <c:v>39.538138866931497</c:v>
                </c:pt>
                <c:pt idx="95755">
                  <c:v>39.5382686310396</c:v>
                </c:pt>
                <c:pt idx="95756">
                  <c:v>39.538398394732297</c:v>
                </c:pt>
                <c:pt idx="95757">
                  <c:v>39.538528158009598</c:v>
                </c:pt>
                <c:pt idx="95758">
                  <c:v>39.5386579208716</c:v>
                </c:pt>
                <c:pt idx="95759">
                  <c:v>39.538787683318198</c:v>
                </c:pt>
                <c:pt idx="95760">
                  <c:v>39.538917445349398</c:v>
                </c:pt>
                <c:pt idx="95761">
                  <c:v>39.5390472069653</c:v>
                </c:pt>
                <c:pt idx="95762">
                  <c:v>39.539176968165897</c:v>
                </c:pt>
                <c:pt idx="95763">
                  <c:v>39.539306728950997</c:v>
                </c:pt>
                <c:pt idx="95764">
                  <c:v>39.539436489320899</c:v>
                </c:pt>
                <c:pt idx="95765">
                  <c:v>39.539566249275303</c:v>
                </c:pt>
                <c:pt idx="95766">
                  <c:v>39.539696008814502</c:v>
                </c:pt>
                <c:pt idx="95767">
                  <c:v>39.539825767938297</c:v>
                </c:pt>
                <c:pt idx="95768">
                  <c:v>39.5399555266467</c:v>
                </c:pt>
                <c:pt idx="95769">
                  <c:v>39.540085284939799</c:v>
                </c:pt>
                <c:pt idx="95770">
                  <c:v>39.540215042817501</c:v>
                </c:pt>
                <c:pt idx="95771">
                  <c:v>39.540344800279897</c:v>
                </c:pt>
                <c:pt idx="95772">
                  <c:v>39.540474557327002</c:v>
                </c:pt>
                <c:pt idx="95773">
                  <c:v>39.540604313958703</c:v>
                </c:pt>
                <c:pt idx="95774">
                  <c:v>39.540734070175098</c:v>
                </c:pt>
                <c:pt idx="95775">
                  <c:v>39.540863825976103</c:v>
                </c:pt>
                <c:pt idx="95776">
                  <c:v>39.540993581361803</c:v>
                </c:pt>
                <c:pt idx="95777">
                  <c:v>39.541123336332198</c:v>
                </c:pt>
                <c:pt idx="95778">
                  <c:v>39.541253090887203</c:v>
                </c:pt>
                <c:pt idx="95779">
                  <c:v>39.541382845026902</c:v>
                </c:pt>
                <c:pt idx="95780">
                  <c:v>39.541512598751297</c:v>
                </c:pt>
                <c:pt idx="95781">
                  <c:v>39.5416423520604</c:v>
                </c:pt>
                <c:pt idx="95782">
                  <c:v>39.541772104954099</c:v>
                </c:pt>
                <c:pt idx="95783">
                  <c:v>39.541901857432499</c:v>
                </c:pt>
                <c:pt idx="95784">
                  <c:v>39.542031609495503</c:v>
                </c:pt>
                <c:pt idx="95785">
                  <c:v>39.542161361143201</c:v>
                </c:pt>
                <c:pt idx="95786">
                  <c:v>39.5422911123757</c:v>
                </c:pt>
                <c:pt idx="95787">
                  <c:v>39.542420863192703</c:v>
                </c:pt>
                <c:pt idx="95788">
                  <c:v>39.5425506135945</c:v>
                </c:pt>
                <c:pt idx="95789">
                  <c:v>39.542680363580999</c:v>
                </c:pt>
                <c:pt idx="95790">
                  <c:v>39.5428101131521</c:v>
                </c:pt>
                <c:pt idx="95791">
                  <c:v>39.542939862307897</c:v>
                </c:pt>
                <c:pt idx="95792">
                  <c:v>39.543069611048402</c:v>
                </c:pt>
                <c:pt idx="95793">
                  <c:v>39.543199359373602</c:v>
                </c:pt>
                <c:pt idx="95794">
                  <c:v>39.543329107283498</c:v>
                </c:pt>
                <c:pt idx="95795">
                  <c:v>39.543458854778002</c:v>
                </c:pt>
                <c:pt idx="95796">
                  <c:v>39.543588601857302</c:v>
                </c:pt>
                <c:pt idx="95797">
                  <c:v>39.543718348521203</c:v>
                </c:pt>
                <c:pt idx="95798">
                  <c:v>39.5438480947698</c:v>
                </c:pt>
                <c:pt idx="95799">
                  <c:v>39.543977840603198</c:v>
                </c:pt>
                <c:pt idx="95800">
                  <c:v>39.544107586021198</c:v>
                </c:pt>
                <c:pt idx="95801">
                  <c:v>39.544237331023901</c:v>
                </c:pt>
                <c:pt idx="95802">
                  <c:v>39.544367075611298</c:v>
                </c:pt>
                <c:pt idx="95803">
                  <c:v>39.544496819783397</c:v>
                </c:pt>
                <c:pt idx="95804">
                  <c:v>39.544626563540199</c:v>
                </c:pt>
                <c:pt idx="95805">
                  <c:v>39.544756306881801</c:v>
                </c:pt>
                <c:pt idx="95806">
                  <c:v>39.544886049807999</c:v>
                </c:pt>
                <c:pt idx="95807">
                  <c:v>39.5450157923189</c:v>
                </c:pt>
                <c:pt idx="95808">
                  <c:v>39.545145534414502</c:v>
                </c:pt>
                <c:pt idx="95809">
                  <c:v>39.545275276094898</c:v>
                </c:pt>
                <c:pt idx="95810">
                  <c:v>39.545405017359897</c:v>
                </c:pt>
                <c:pt idx="95811">
                  <c:v>39.545534758209698</c:v>
                </c:pt>
                <c:pt idx="95812">
                  <c:v>39.545664498644101</c:v>
                </c:pt>
                <c:pt idx="95813">
                  <c:v>39.545794238663298</c:v>
                </c:pt>
                <c:pt idx="95814">
                  <c:v>39.545923978267197</c:v>
                </c:pt>
                <c:pt idx="95815">
                  <c:v>39.546053717455798</c:v>
                </c:pt>
                <c:pt idx="95816">
                  <c:v>39.546183456229102</c:v>
                </c:pt>
                <c:pt idx="95817">
                  <c:v>39.546313194587199</c:v>
                </c:pt>
                <c:pt idx="95818">
                  <c:v>39.546442932529899</c:v>
                </c:pt>
                <c:pt idx="95819">
                  <c:v>39.546572670057401</c:v>
                </c:pt>
                <c:pt idx="95820">
                  <c:v>39.546702407169597</c:v>
                </c:pt>
                <c:pt idx="95821">
                  <c:v>39.546832143866602</c:v>
                </c:pt>
                <c:pt idx="95822">
                  <c:v>39.546961880148203</c:v>
                </c:pt>
                <c:pt idx="95823">
                  <c:v>39.547091616014598</c:v>
                </c:pt>
                <c:pt idx="95824">
                  <c:v>39.547221351465701</c:v>
                </c:pt>
                <c:pt idx="95825">
                  <c:v>39.5473510865015</c:v>
                </c:pt>
                <c:pt idx="95826">
                  <c:v>39.5474808211221</c:v>
                </c:pt>
                <c:pt idx="95827">
                  <c:v>39.547610555327402</c:v>
                </c:pt>
                <c:pt idx="95828">
                  <c:v>39.547740289117399</c:v>
                </c:pt>
                <c:pt idx="95829">
                  <c:v>39.547870022492198</c:v>
                </c:pt>
                <c:pt idx="95830">
                  <c:v>39.547999755451599</c:v>
                </c:pt>
                <c:pt idx="95831">
                  <c:v>39.548129487995901</c:v>
                </c:pt>
                <c:pt idx="95832">
                  <c:v>39.548259220124798</c:v>
                </c:pt>
                <c:pt idx="95833">
                  <c:v>39.548388951838497</c:v>
                </c:pt>
                <c:pt idx="95834">
                  <c:v>39.548518683136997</c:v>
                </c:pt>
                <c:pt idx="95835">
                  <c:v>39.548648414020199</c:v>
                </c:pt>
                <c:pt idx="95836">
                  <c:v>39.548778144488097</c:v>
                </c:pt>
                <c:pt idx="95837">
                  <c:v>39.548907874540802</c:v>
                </c:pt>
                <c:pt idx="95838">
                  <c:v>39.549037604178203</c:v>
                </c:pt>
                <c:pt idx="95839">
                  <c:v>39.549167333400398</c:v>
                </c:pt>
                <c:pt idx="95840">
                  <c:v>39.549297062207302</c:v>
                </c:pt>
                <c:pt idx="95841">
                  <c:v>39.549426790599</c:v>
                </c:pt>
                <c:pt idx="95842">
                  <c:v>39.5495565185754</c:v>
                </c:pt>
                <c:pt idx="95843">
                  <c:v>39.549686246136503</c:v>
                </c:pt>
                <c:pt idx="95844">
                  <c:v>39.549815973282499</c:v>
                </c:pt>
                <c:pt idx="95845">
                  <c:v>39.549945700013097</c:v>
                </c:pt>
                <c:pt idx="95846">
                  <c:v>39.550075426328597</c:v>
                </c:pt>
                <c:pt idx="95847">
                  <c:v>39.550205152228799</c:v>
                </c:pt>
                <c:pt idx="95848">
                  <c:v>39.550334877713702</c:v>
                </c:pt>
                <c:pt idx="95849">
                  <c:v>39.5504646027834</c:v>
                </c:pt>
                <c:pt idx="95850">
                  <c:v>39.550594327437899</c:v>
                </c:pt>
                <c:pt idx="95851">
                  <c:v>39.550724051677101</c:v>
                </c:pt>
                <c:pt idx="95852">
                  <c:v>39.550853775501203</c:v>
                </c:pt>
                <c:pt idx="95853">
                  <c:v>39.550983498909901</c:v>
                </c:pt>
                <c:pt idx="95854">
                  <c:v>39.551113221903499</c:v>
                </c:pt>
                <c:pt idx="95855">
                  <c:v>39.5512429444818</c:v>
                </c:pt>
                <c:pt idx="95856">
                  <c:v>39.551372666644802</c:v>
                </c:pt>
                <c:pt idx="95857">
                  <c:v>39.551502388392699</c:v>
                </c:pt>
                <c:pt idx="95858">
                  <c:v>39.551632109725297</c:v>
                </c:pt>
                <c:pt idx="95859">
                  <c:v>39.551761830642697</c:v>
                </c:pt>
                <c:pt idx="95860">
                  <c:v>39.551891551144799</c:v>
                </c:pt>
                <c:pt idx="95861">
                  <c:v>39.552021271231801</c:v>
                </c:pt>
                <c:pt idx="95862">
                  <c:v>39.552150990903499</c:v>
                </c:pt>
                <c:pt idx="95863">
                  <c:v>39.552280710159998</c:v>
                </c:pt>
                <c:pt idx="95864">
                  <c:v>39.552410429001299</c:v>
                </c:pt>
                <c:pt idx="95865">
                  <c:v>39.552540147427301</c:v>
                </c:pt>
                <c:pt idx="95866">
                  <c:v>39.552669865438098</c:v>
                </c:pt>
                <c:pt idx="95867">
                  <c:v>39.552799583033803</c:v>
                </c:pt>
                <c:pt idx="95868">
                  <c:v>39.552929300214203</c:v>
                </c:pt>
                <c:pt idx="95869">
                  <c:v>39.553059016979397</c:v>
                </c:pt>
                <c:pt idx="95870">
                  <c:v>39.553188733329399</c:v>
                </c:pt>
                <c:pt idx="95871">
                  <c:v>39.553318449264097</c:v>
                </c:pt>
                <c:pt idx="95872">
                  <c:v>39.553448164783703</c:v>
                </c:pt>
                <c:pt idx="95873">
                  <c:v>39.553577879888103</c:v>
                </c:pt>
                <c:pt idx="95874">
                  <c:v>39.553707594577197</c:v>
                </c:pt>
                <c:pt idx="95875">
                  <c:v>39.5538373088512</c:v>
                </c:pt>
                <c:pt idx="95876">
                  <c:v>39.553967022709898</c:v>
                </c:pt>
                <c:pt idx="95877">
                  <c:v>39.554096736153397</c:v>
                </c:pt>
                <c:pt idx="95878">
                  <c:v>39.554226449181797</c:v>
                </c:pt>
                <c:pt idx="95879">
                  <c:v>39.5543561617949</c:v>
                </c:pt>
                <c:pt idx="95880">
                  <c:v>39.554485873992803</c:v>
                </c:pt>
                <c:pt idx="95881">
                  <c:v>39.554615585775601</c:v>
                </c:pt>
                <c:pt idx="95882">
                  <c:v>39.5547452971431</c:v>
                </c:pt>
                <c:pt idx="95883">
                  <c:v>39.5548750080955</c:v>
                </c:pt>
                <c:pt idx="95884">
                  <c:v>39.555004718632603</c:v>
                </c:pt>
                <c:pt idx="95885">
                  <c:v>39.555134428754599</c:v>
                </c:pt>
                <c:pt idx="95886">
                  <c:v>39.555264138461403</c:v>
                </c:pt>
                <c:pt idx="95887">
                  <c:v>39.555393847753002</c:v>
                </c:pt>
                <c:pt idx="95888">
                  <c:v>39.555523556629403</c:v>
                </c:pt>
                <c:pt idx="95889">
                  <c:v>39.555653265090598</c:v>
                </c:pt>
                <c:pt idx="95890">
                  <c:v>39.555782973136601</c:v>
                </c:pt>
                <c:pt idx="95891">
                  <c:v>39.555912680767499</c:v>
                </c:pt>
                <c:pt idx="95892">
                  <c:v>39.556042387983098</c:v>
                </c:pt>
                <c:pt idx="95893">
                  <c:v>39.556172094783598</c:v>
                </c:pt>
                <c:pt idx="95894">
                  <c:v>39.5563018011689</c:v>
                </c:pt>
                <c:pt idx="95895">
                  <c:v>39.556431507139003</c:v>
                </c:pt>
                <c:pt idx="95896">
                  <c:v>39.556561212694</c:v>
                </c:pt>
                <c:pt idx="95897">
                  <c:v>39.556690917833699</c:v>
                </c:pt>
                <c:pt idx="95898">
                  <c:v>39.556820622558298</c:v>
                </c:pt>
                <c:pt idx="95899">
                  <c:v>39.5569503268677</c:v>
                </c:pt>
                <c:pt idx="95900">
                  <c:v>39.557080030762002</c:v>
                </c:pt>
                <c:pt idx="95901">
                  <c:v>39.557209734241098</c:v>
                </c:pt>
                <c:pt idx="95902">
                  <c:v>39.557339437304996</c:v>
                </c:pt>
                <c:pt idx="95903">
                  <c:v>39.557469139953703</c:v>
                </c:pt>
                <c:pt idx="95904">
                  <c:v>39.557598842187303</c:v>
                </c:pt>
                <c:pt idx="95905">
                  <c:v>39.557728544005698</c:v>
                </c:pt>
                <c:pt idx="95906">
                  <c:v>39.557858245408902</c:v>
                </c:pt>
                <c:pt idx="95907">
                  <c:v>39.557987946396999</c:v>
                </c:pt>
                <c:pt idx="95908">
                  <c:v>39.558117646969997</c:v>
                </c:pt>
                <c:pt idx="95909">
                  <c:v>39.558247347127697</c:v>
                </c:pt>
                <c:pt idx="95910">
                  <c:v>39.558377046870298</c:v>
                </c:pt>
                <c:pt idx="95911">
                  <c:v>39.5585067461978</c:v>
                </c:pt>
                <c:pt idx="95912">
                  <c:v>39.558636445109997</c:v>
                </c:pt>
                <c:pt idx="95913">
                  <c:v>39.558766143607201</c:v>
                </c:pt>
                <c:pt idx="95914">
                  <c:v>39.5588958416892</c:v>
                </c:pt>
                <c:pt idx="95915">
                  <c:v>39.559025539356</c:v>
                </c:pt>
                <c:pt idx="95916">
                  <c:v>39.559155236607701</c:v>
                </c:pt>
                <c:pt idx="95917">
                  <c:v>39.559284933444196</c:v>
                </c:pt>
                <c:pt idx="95918">
                  <c:v>39.5594146298656</c:v>
                </c:pt>
                <c:pt idx="95919">
                  <c:v>39.559544325871798</c:v>
                </c:pt>
                <c:pt idx="95920">
                  <c:v>39.559674021462897</c:v>
                </c:pt>
                <c:pt idx="95921">
                  <c:v>39.559803716638797</c:v>
                </c:pt>
                <c:pt idx="95922">
                  <c:v>39.559933411399598</c:v>
                </c:pt>
                <c:pt idx="95923">
                  <c:v>39.5600631057453</c:v>
                </c:pt>
                <c:pt idx="95924">
                  <c:v>39.560192799675796</c:v>
                </c:pt>
                <c:pt idx="95925">
                  <c:v>39.560322493191201</c:v>
                </c:pt>
                <c:pt idx="95926">
                  <c:v>39.560452186291499</c:v>
                </c:pt>
                <c:pt idx="95927">
                  <c:v>39.560581878976599</c:v>
                </c:pt>
                <c:pt idx="95928">
                  <c:v>39.5607115712465</c:v>
                </c:pt>
                <c:pt idx="95929">
                  <c:v>39.560841263101402</c:v>
                </c:pt>
                <c:pt idx="95930">
                  <c:v>39.560970954541098</c:v>
                </c:pt>
                <c:pt idx="95931">
                  <c:v>39.561100645565702</c:v>
                </c:pt>
                <c:pt idx="95932">
                  <c:v>39.5612303361751</c:v>
                </c:pt>
                <c:pt idx="95933">
                  <c:v>39.5613600263694</c:v>
                </c:pt>
                <c:pt idx="95934">
                  <c:v>39.5614897161486</c:v>
                </c:pt>
                <c:pt idx="95935">
                  <c:v>39.561619405512701</c:v>
                </c:pt>
                <c:pt idx="95936">
                  <c:v>39.561749094461597</c:v>
                </c:pt>
                <c:pt idx="95937">
                  <c:v>39.5618787829955</c:v>
                </c:pt>
                <c:pt idx="95938">
                  <c:v>39.562008471114197</c:v>
                </c:pt>
                <c:pt idx="95939">
                  <c:v>39.562138158817703</c:v>
                </c:pt>
                <c:pt idx="95940">
                  <c:v>39.562267846106202</c:v>
                </c:pt>
                <c:pt idx="95941">
                  <c:v>39.562397532979503</c:v>
                </c:pt>
                <c:pt idx="95942">
                  <c:v>39.562527219437797</c:v>
                </c:pt>
                <c:pt idx="95943">
                  <c:v>39.5626569054809</c:v>
                </c:pt>
                <c:pt idx="95944">
                  <c:v>39.562786591108903</c:v>
                </c:pt>
                <c:pt idx="95945">
                  <c:v>39.562916276321801</c:v>
                </c:pt>
                <c:pt idx="95946">
                  <c:v>39.563045961119499</c:v>
                </c:pt>
                <c:pt idx="95947">
                  <c:v>39.563175645502199</c:v>
                </c:pt>
                <c:pt idx="95948">
                  <c:v>39.563305329469699</c:v>
                </c:pt>
                <c:pt idx="95949">
                  <c:v>39.5634350130222</c:v>
                </c:pt>
                <c:pt idx="95950">
                  <c:v>39.563564696159503</c:v>
                </c:pt>
                <c:pt idx="95951">
                  <c:v>39.563694378881799</c:v>
                </c:pt>
                <c:pt idx="95952">
                  <c:v>39.563824061188903</c:v>
                </c:pt>
                <c:pt idx="95953">
                  <c:v>39.563953743081001</c:v>
                </c:pt>
                <c:pt idx="95954">
                  <c:v>39.5640834245579</c:v>
                </c:pt>
                <c:pt idx="95955">
                  <c:v>39.5642131056197</c:v>
                </c:pt>
                <c:pt idx="95956">
                  <c:v>39.564342786266501</c:v>
                </c:pt>
                <c:pt idx="95957">
                  <c:v>39.564472466498103</c:v>
                </c:pt>
                <c:pt idx="95958">
                  <c:v>39.564602146314698</c:v>
                </c:pt>
                <c:pt idx="95959">
                  <c:v>39.564731825716102</c:v>
                </c:pt>
                <c:pt idx="95960">
                  <c:v>39.564861504702499</c:v>
                </c:pt>
                <c:pt idx="95961">
                  <c:v>39.564991183273797</c:v>
                </c:pt>
                <c:pt idx="95962">
                  <c:v>39.565120861429897</c:v>
                </c:pt>
                <c:pt idx="95963">
                  <c:v>39.565250539170997</c:v>
                </c:pt>
                <c:pt idx="95964">
                  <c:v>39.565380216497097</c:v>
                </c:pt>
                <c:pt idx="95965">
                  <c:v>39.565509893407999</c:v>
                </c:pt>
                <c:pt idx="95966">
                  <c:v>39.565639569903801</c:v>
                </c:pt>
                <c:pt idx="95967">
                  <c:v>39.565769245984598</c:v>
                </c:pt>
                <c:pt idx="95968">
                  <c:v>39.565898921650202</c:v>
                </c:pt>
                <c:pt idx="95969">
                  <c:v>39.5660285969008</c:v>
                </c:pt>
                <c:pt idx="95970">
                  <c:v>39.566158271736398</c:v>
                </c:pt>
                <c:pt idx="95971">
                  <c:v>39.566287946156798</c:v>
                </c:pt>
                <c:pt idx="95972">
                  <c:v>39.566417620162099</c:v>
                </c:pt>
                <c:pt idx="95973">
                  <c:v>39.5665472937524</c:v>
                </c:pt>
                <c:pt idx="95974">
                  <c:v>39.566676966927602</c:v>
                </c:pt>
                <c:pt idx="95975">
                  <c:v>39.566806639687798</c:v>
                </c:pt>
                <c:pt idx="95976">
                  <c:v>39.566936312032901</c:v>
                </c:pt>
                <c:pt idx="95977">
                  <c:v>39.567065983962898</c:v>
                </c:pt>
                <c:pt idx="95978">
                  <c:v>39.567195655477803</c:v>
                </c:pt>
                <c:pt idx="95979">
                  <c:v>39.567325326577603</c:v>
                </c:pt>
                <c:pt idx="95980">
                  <c:v>39.567454997262402</c:v>
                </c:pt>
                <c:pt idx="95981">
                  <c:v>39.567584667532202</c:v>
                </c:pt>
                <c:pt idx="95982">
                  <c:v>39.567714337386903</c:v>
                </c:pt>
                <c:pt idx="95983">
                  <c:v>39.567844006826498</c:v>
                </c:pt>
                <c:pt idx="95984">
                  <c:v>39.567973675851</c:v>
                </c:pt>
                <c:pt idx="95985">
                  <c:v>39.568103344460503</c:v>
                </c:pt>
                <c:pt idx="95986">
                  <c:v>39.5682330126549</c:v>
                </c:pt>
                <c:pt idx="95987">
                  <c:v>39.568362680434298</c:v>
                </c:pt>
                <c:pt idx="95988">
                  <c:v>39.568492347798603</c:v>
                </c:pt>
                <c:pt idx="95989">
                  <c:v>39.568622014747902</c:v>
                </c:pt>
                <c:pt idx="95990">
                  <c:v>39.568751681282102</c:v>
                </c:pt>
                <c:pt idx="95991">
                  <c:v>39.568881347401302</c:v>
                </c:pt>
                <c:pt idx="95992">
                  <c:v>39.569011013105403</c:v>
                </c:pt>
                <c:pt idx="95993">
                  <c:v>39.569140678394497</c:v>
                </c:pt>
                <c:pt idx="95994">
                  <c:v>39.569270343268499</c:v>
                </c:pt>
                <c:pt idx="95995">
                  <c:v>39.569400007727502</c:v>
                </c:pt>
                <c:pt idx="95996">
                  <c:v>39.569529671771399</c:v>
                </c:pt>
                <c:pt idx="95997">
                  <c:v>39.569659335400303</c:v>
                </c:pt>
                <c:pt idx="95998">
                  <c:v>39.569788998614101</c:v>
                </c:pt>
                <c:pt idx="95999">
                  <c:v>39.569918661412899</c:v>
                </c:pt>
                <c:pt idx="96000">
                  <c:v>39.570048323796698</c:v>
                </c:pt>
                <c:pt idx="96001">
                  <c:v>39.570177985765397</c:v>
                </c:pt>
                <c:pt idx="96002">
                  <c:v>39.570307647319098</c:v>
                </c:pt>
                <c:pt idx="96003">
                  <c:v>39.570437308457798</c:v>
                </c:pt>
                <c:pt idx="96004">
                  <c:v>39.570566969181399</c:v>
                </c:pt>
                <c:pt idx="96005">
                  <c:v>39.570696629490001</c:v>
                </c:pt>
                <c:pt idx="96006">
                  <c:v>39.570826289383497</c:v>
                </c:pt>
                <c:pt idx="96007">
                  <c:v>39.5709559488621</c:v>
                </c:pt>
                <c:pt idx="96008">
                  <c:v>39.571085607925603</c:v>
                </c:pt>
                <c:pt idx="96009">
                  <c:v>39.571215266574001</c:v>
                </c:pt>
                <c:pt idx="96010">
                  <c:v>39.571344924807498</c:v>
                </c:pt>
                <c:pt idx="96011">
                  <c:v>39.571474582625903</c:v>
                </c:pt>
                <c:pt idx="96012">
                  <c:v>39.571604240029302</c:v>
                </c:pt>
                <c:pt idx="96013">
                  <c:v>39.571733897017701</c:v>
                </c:pt>
                <c:pt idx="96014">
                  <c:v>39.571863553591001</c:v>
                </c:pt>
                <c:pt idx="96015">
                  <c:v>39.571993209749401</c:v>
                </c:pt>
                <c:pt idx="96016">
                  <c:v>39.572122865492702</c:v>
                </c:pt>
                <c:pt idx="96017">
                  <c:v>39.572252520821003</c:v>
                </c:pt>
                <c:pt idx="96018">
                  <c:v>39.572382175734298</c:v>
                </c:pt>
                <c:pt idx="96019">
                  <c:v>39.5725118302326</c:v>
                </c:pt>
                <c:pt idx="96020">
                  <c:v>39.572641484315803</c:v>
                </c:pt>
                <c:pt idx="96021">
                  <c:v>39.572771137984098</c:v>
                </c:pt>
                <c:pt idx="96022">
                  <c:v>39.572900791237302</c:v>
                </c:pt>
                <c:pt idx="96023">
                  <c:v>39.573030444075499</c:v>
                </c:pt>
                <c:pt idx="96024">
                  <c:v>39.573160096498803</c:v>
                </c:pt>
                <c:pt idx="96025">
                  <c:v>39.573289748507001</c:v>
                </c:pt>
                <c:pt idx="96026">
                  <c:v>39.5734194001002</c:v>
                </c:pt>
                <c:pt idx="96027">
                  <c:v>39.573549051278398</c:v>
                </c:pt>
                <c:pt idx="96028">
                  <c:v>39.573678702041597</c:v>
                </c:pt>
                <c:pt idx="96029">
                  <c:v>39.573808352389797</c:v>
                </c:pt>
                <c:pt idx="96030">
                  <c:v>39.573938002322997</c:v>
                </c:pt>
                <c:pt idx="96031">
                  <c:v>39.574067651841297</c:v>
                </c:pt>
                <c:pt idx="96032">
                  <c:v>39.574197300944498</c:v>
                </c:pt>
                <c:pt idx="96033">
                  <c:v>39.574326949632699</c:v>
                </c:pt>
                <c:pt idx="96034">
                  <c:v>39.5744565979059</c:v>
                </c:pt>
                <c:pt idx="96035">
                  <c:v>39.574586245764102</c:v>
                </c:pt>
                <c:pt idx="96036">
                  <c:v>39.574715893207397</c:v>
                </c:pt>
                <c:pt idx="96037">
                  <c:v>39.5748455402357</c:v>
                </c:pt>
                <c:pt idx="96038">
                  <c:v>39.574975186848903</c:v>
                </c:pt>
                <c:pt idx="96039">
                  <c:v>39.575104833047199</c:v>
                </c:pt>
                <c:pt idx="96040">
                  <c:v>39.575234478830502</c:v>
                </c:pt>
                <c:pt idx="96041">
                  <c:v>39.575364124198799</c:v>
                </c:pt>
                <c:pt idx="96042">
                  <c:v>39.575493769152096</c:v>
                </c:pt>
                <c:pt idx="96043">
                  <c:v>39.575623413690501</c:v>
                </c:pt>
                <c:pt idx="96044">
                  <c:v>39.575753057813799</c:v>
                </c:pt>
                <c:pt idx="96045">
                  <c:v>39.575882701522197</c:v>
                </c:pt>
                <c:pt idx="96046">
                  <c:v>39.576012344815602</c:v>
                </c:pt>
                <c:pt idx="96047">
                  <c:v>39.576141987694001</c:v>
                </c:pt>
                <c:pt idx="96048">
                  <c:v>39.5762716301575</c:v>
                </c:pt>
                <c:pt idx="96049">
                  <c:v>39.576401272205999</c:v>
                </c:pt>
                <c:pt idx="96050">
                  <c:v>39.576530913839498</c:v>
                </c:pt>
                <c:pt idx="96051">
                  <c:v>39.576660555057998</c:v>
                </c:pt>
                <c:pt idx="96052">
                  <c:v>39.576790195861598</c:v>
                </c:pt>
                <c:pt idx="96053">
                  <c:v>39.576919836250198</c:v>
                </c:pt>
                <c:pt idx="96054">
                  <c:v>39.577049476223799</c:v>
                </c:pt>
                <c:pt idx="96055">
                  <c:v>39.5771791157824</c:v>
                </c:pt>
                <c:pt idx="96056">
                  <c:v>39.577308754926101</c:v>
                </c:pt>
                <c:pt idx="96057">
                  <c:v>39.577438393654901</c:v>
                </c:pt>
                <c:pt idx="96058">
                  <c:v>39.577568031968603</c:v>
                </c:pt>
                <c:pt idx="96059">
                  <c:v>39.577697669867497</c:v>
                </c:pt>
                <c:pt idx="96060">
                  <c:v>39.577827307351299</c:v>
                </c:pt>
                <c:pt idx="96061">
                  <c:v>39.577956944420201</c:v>
                </c:pt>
                <c:pt idx="96062">
                  <c:v>39.578086581074103</c:v>
                </c:pt>
                <c:pt idx="96063">
                  <c:v>39.578216217313098</c:v>
                </c:pt>
                <c:pt idx="96064">
                  <c:v>39.578345853137101</c:v>
                </c:pt>
                <c:pt idx="96065">
                  <c:v>39.578475488546196</c:v>
                </c:pt>
                <c:pt idx="96066">
                  <c:v>39.578605123540299</c:v>
                </c:pt>
                <c:pt idx="96067">
                  <c:v>39.578734758119502</c:v>
                </c:pt>
                <c:pt idx="96068">
                  <c:v>39.578864392283698</c:v>
                </c:pt>
                <c:pt idx="96069">
                  <c:v>39.578994026033001</c:v>
                </c:pt>
                <c:pt idx="96070">
                  <c:v>39.579123659367397</c:v>
                </c:pt>
                <c:pt idx="96071">
                  <c:v>39.579253292286701</c:v>
                </c:pt>
                <c:pt idx="96072">
                  <c:v>39.579382924791197</c:v>
                </c:pt>
                <c:pt idx="96073">
                  <c:v>39.579512556880701</c:v>
                </c:pt>
                <c:pt idx="96074">
                  <c:v>39.579642188555198</c:v>
                </c:pt>
                <c:pt idx="96075">
                  <c:v>39.579771819814901</c:v>
                </c:pt>
                <c:pt idx="96076">
                  <c:v>39.579901450659499</c:v>
                </c:pt>
                <c:pt idx="96077">
                  <c:v>39.580031081089302</c:v>
                </c:pt>
                <c:pt idx="96078">
                  <c:v>39.580160711104099</c:v>
                </c:pt>
                <c:pt idx="96079">
                  <c:v>39.580290340704003</c:v>
                </c:pt>
                <c:pt idx="96080">
                  <c:v>39.580419969888901</c:v>
                </c:pt>
                <c:pt idx="96081">
                  <c:v>39.580549598658898</c:v>
                </c:pt>
                <c:pt idx="96082">
                  <c:v>39.580679227014002</c:v>
                </c:pt>
                <c:pt idx="96083">
                  <c:v>39.580808854954199</c:v>
                </c:pt>
                <c:pt idx="96084">
                  <c:v>39.580938482479397</c:v>
                </c:pt>
                <c:pt idx="96085">
                  <c:v>39.581068109589701</c:v>
                </c:pt>
                <c:pt idx="96086">
                  <c:v>39.581197736285098</c:v>
                </c:pt>
                <c:pt idx="96087">
                  <c:v>39.581327362565503</c:v>
                </c:pt>
                <c:pt idx="96088">
                  <c:v>39.581456988431</c:v>
                </c:pt>
                <c:pt idx="96089">
                  <c:v>39.581586613881697</c:v>
                </c:pt>
                <c:pt idx="96090">
                  <c:v>39.581716238917302</c:v>
                </c:pt>
                <c:pt idx="96091">
                  <c:v>39.581845863538099</c:v>
                </c:pt>
                <c:pt idx="96092">
                  <c:v>39.581975487744003</c:v>
                </c:pt>
                <c:pt idx="96093">
                  <c:v>39.582105111534901</c:v>
                </c:pt>
                <c:pt idx="96094">
                  <c:v>39.582234734910898</c:v>
                </c:pt>
                <c:pt idx="96095">
                  <c:v>39.582364357872002</c:v>
                </c:pt>
                <c:pt idx="96096">
                  <c:v>39.582493980418199</c:v>
                </c:pt>
                <c:pt idx="96097">
                  <c:v>39.582623602549504</c:v>
                </c:pt>
                <c:pt idx="96098">
                  <c:v>39.5827532242659</c:v>
                </c:pt>
                <c:pt idx="96099">
                  <c:v>39.582882845567397</c:v>
                </c:pt>
                <c:pt idx="96100">
                  <c:v>39.583012466453901</c:v>
                </c:pt>
                <c:pt idx="96101">
                  <c:v>39.583142086925598</c:v>
                </c:pt>
                <c:pt idx="96102">
                  <c:v>39.583271706982401</c:v>
                </c:pt>
                <c:pt idx="96103">
                  <c:v>39.583401326624198</c:v>
                </c:pt>
                <c:pt idx="96104">
                  <c:v>39.583530945851201</c:v>
                </c:pt>
                <c:pt idx="96105">
                  <c:v>39.583660564663198</c:v>
                </c:pt>
                <c:pt idx="96106">
                  <c:v>39.583790183060401</c:v>
                </c:pt>
                <c:pt idx="96107">
                  <c:v>39.583919801042597</c:v>
                </c:pt>
                <c:pt idx="96108">
                  <c:v>39.58404941861</c:v>
                </c:pt>
                <c:pt idx="96109">
                  <c:v>39.584179035762503</c:v>
                </c:pt>
                <c:pt idx="96110">
                  <c:v>39.584308652500098</c:v>
                </c:pt>
                <c:pt idx="96111">
                  <c:v>39.584438268822701</c:v>
                </c:pt>
                <c:pt idx="96112">
                  <c:v>39.584567884730497</c:v>
                </c:pt>
                <c:pt idx="96113">
                  <c:v>39.584697500223399</c:v>
                </c:pt>
                <c:pt idx="96114">
                  <c:v>39.584827115301501</c:v>
                </c:pt>
                <c:pt idx="96115">
                  <c:v>39.584956729964603</c:v>
                </c:pt>
                <c:pt idx="96116">
                  <c:v>39.585086344212797</c:v>
                </c:pt>
                <c:pt idx="96117">
                  <c:v>39.585215958046199</c:v>
                </c:pt>
                <c:pt idx="96118">
                  <c:v>39.5853455714647</c:v>
                </c:pt>
                <c:pt idx="96119">
                  <c:v>39.585475184468301</c:v>
                </c:pt>
                <c:pt idx="96120">
                  <c:v>39.585604797057002</c:v>
                </c:pt>
                <c:pt idx="96121">
                  <c:v>39.585734409230803</c:v>
                </c:pt>
                <c:pt idx="96122">
                  <c:v>39.585864020989803</c:v>
                </c:pt>
                <c:pt idx="96123">
                  <c:v>39.585993632333903</c:v>
                </c:pt>
                <c:pt idx="96124">
                  <c:v>39.586123243263103</c:v>
                </c:pt>
                <c:pt idx="96125">
                  <c:v>39.586252853777502</c:v>
                </c:pt>
                <c:pt idx="96126">
                  <c:v>39.586382463876902</c:v>
                </c:pt>
                <c:pt idx="96127">
                  <c:v>39.586512073561501</c:v>
                </c:pt>
                <c:pt idx="96128">
                  <c:v>39.586641682831299</c:v>
                </c:pt>
                <c:pt idx="96129">
                  <c:v>39.586771291686098</c:v>
                </c:pt>
                <c:pt idx="96130">
                  <c:v>39.586900900126103</c:v>
                </c:pt>
                <c:pt idx="96131">
                  <c:v>39.587030508151202</c:v>
                </c:pt>
                <c:pt idx="96132">
                  <c:v>39.587160115761499</c:v>
                </c:pt>
                <c:pt idx="96133">
                  <c:v>39.587289722956903</c:v>
                </c:pt>
                <c:pt idx="96134">
                  <c:v>39.5874193297375</c:v>
                </c:pt>
                <c:pt idx="96135">
                  <c:v>39.587548936103197</c:v>
                </c:pt>
                <c:pt idx="96136">
                  <c:v>39.587678542054</c:v>
                </c:pt>
                <c:pt idx="96137">
                  <c:v>39.587808147589897</c:v>
                </c:pt>
                <c:pt idx="96138">
                  <c:v>39.587937752711099</c:v>
                </c:pt>
                <c:pt idx="96139">
                  <c:v>39.588067357417302</c:v>
                </c:pt>
                <c:pt idx="96140">
                  <c:v>39.588196961708697</c:v>
                </c:pt>
                <c:pt idx="96141">
                  <c:v>39.588326565585298</c:v>
                </c:pt>
                <c:pt idx="96142">
                  <c:v>39.588456169046999</c:v>
                </c:pt>
                <c:pt idx="96143">
                  <c:v>39.588585772093801</c:v>
                </c:pt>
                <c:pt idx="96144">
                  <c:v>39.588715374725801</c:v>
                </c:pt>
                <c:pt idx="96145">
                  <c:v>39.588844976943001</c:v>
                </c:pt>
                <c:pt idx="96146">
                  <c:v>39.588974578745301</c:v>
                </c:pt>
                <c:pt idx="96147">
                  <c:v>39.5891041801328</c:v>
                </c:pt>
                <c:pt idx="96148">
                  <c:v>39.589233781105399</c:v>
                </c:pt>
                <c:pt idx="96149">
                  <c:v>39.589363381663198</c:v>
                </c:pt>
                <c:pt idx="96150">
                  <c:v>39.589492981806103</c:v>
                </c:pt>
                <c:pt idx="96151">
                  <c:v>39.5896225815343</c:v>
                </c:pt>
                <c:pt idx="96152">
                  <c:v>39.589752180847498</c:v>
                </c:pt>
                <c:pt idx="96153">
                  <c:v>39.589881779746001</c:v>
                </c:pt>
                <c:pt idx="96154">
                  <c:v>39.590011378229597</c:v>
                </c:pt>
                <c:pt idx="96155">
                  <c:v>39.590140976298301</c:v>
                </c:pt>
                <c:pt idx="96156">
                  <c:v>39.590270573952303</c:v>
                </c:pt>
                <c:pt idx="96157">
                  <c:v>39.590400171191398</c:v>
                </c:pt>
                <c:pt idx="96158">
                  <c:v>39.590529768015699</c:v>
                </c:pt>
                <c:pt idx="96159">
                  <c:v>39.5906593644251</c:v>
                </c:pt>
                <c:pt idx="96160">
                  <c:v>39.590788960419701</c:v>
                </c:pt>
                <c:pt idx="96161">
                  <c:v>39.590918555999501</c:v>
                </c:pt>
                <c:pt idx="96162">
                  <c:v>39.5910481511645</c:v>
                </c:pt>
                <c:pt idx="96163">
                  <c:v>39.591177745914599</c:v>
                </c:pt>
                <c:pt idx="96164">
                  <c:v>39.591307340249998</c:v>
                </c:pt>
                <c:pt idx="96165">
                  <c:v>39.591436934170503</c:v>
                </c:pt>
                <c:pt idx="96166">
                  <c:v>39.5915665276762</c:v>
                </c:pt>
                <c:pt idx="96167">
                  <c:v>39.591696120766997</c:v>
                </c:pt>
                <c:pt idx="96168">
                  <c:v>39.5918257134431</c:v>
                </c:pt>
                <c:pt idx="96169">
                  <c:v>39.591955305704303</c:v>
                </c:pt>
                <c:pt idx="96170">
                  <c:v>39.592084897550798</c:v>
                </c:pt>
                <c:pt idx="96171">
                  <c:v>39.5922144889824</c:v>
                </c:pt>
                <c:pt idx="96172">
                  <c:v>39.592344079999201</c:v>
                </c:pt>
                <c:pt idx="96173">
                  <c:v>39.592473670601201</c:v>
                </c:pt>
                <c:pt idx="96174">
                  <c:v>39.592603260788401</c:v>
                </c:pt>
                <c:pt idx="96175">
                  <c:v>39.5927328505608</c:v>
                </c:pt>
                <c:pt idx="96176">
                  <c:v>39.592862439918299</c:v>
                </c:pt>
                <c:pt idx="96177">
                  <c:v>39.592992028861097</c:v>
                </c:pt>
                <c:pt idx="96178">
                  <c:v>39.593121617389102</c:v>
                </c:pt>
                <c:pt idx="96179">
                  <c:v>39.593251205502298</c:v>
                </c:pt>
                <c:pt idx="96180">
                  <c:v>39.593380793200602</c:v>
                </c:pt>
                <c:pt idx="96181">
                  <c:v>39.593510380484197</c:v>
                </c:pt>
                <c:pt idx="96182">
                  <c:v>39.593639967352999</c:v>
                </c:pt>
                <c:pt idx="96183">
                  <c:v>39.593769553807</c:v>
                </c:pt>
                <c:pt idx="96184">
                  <c:v>39.593899139846101</c:v>
                </c:pt>
                <c:pt idx="96185">
                  <c:v>39.594028725470501</c:v>
                </c:pt>
                <c:pt idx="96186">
                  <c:v>39.5941583106801</c:v>
                </c:pt>
                <c:pt idx="96187">
                  <c:v>39.594287895474899</c:v>
                </c:pt>
                <c:pt idx="96188">
                  <c:v>39.594417479854997</c:v>
                </c:pt>
                <c:pt idx="96189">
                  <c:v>39.594547063820201</c:v>
                </c:pt>
                <c:pt idx="96190">
                  <c:v>39.594676647370598</c:v>
                </c:pt>
                <c:pt idx="96191">
                  <c:v>39.5948062305063</c:v>
                </c:pt>
                <c:pt idx="96192">
                  <c:v>39.594935813227202</c:v>
                </c:pt>
                <c:pt idx="96193">
                  <c:v>39.595065395533197</c:v>
                </c:pt>
                <c:pt idx="96194">
                  <c:v>39.595194977424597</c:v>
                </c:pt>
                <c:pt idx="96195">
                  <c:v>39.595324558901098</c:v>
                </c:pt>
                <c:pt idx="96196">
                  <c:v>39.595454139962797</c:v>
                </c:pt>
                <c:pt idx="96197">
                  <c:v>39.595583720609802</c:v>
                </c:pt>
                <c:pt idx="96198">
                  <c:v>39.595713300842</c:v>
                </c:pt>
                <c:pt idx="96199">
                  <c:v>39.595842880659397</c:v>
                </c:pt>
                <c:pt idx="96200">
                  <c:v>39.5959724600621</c:v>
                </c:pt>
                <c:pt idx="96201">
                  <c:v>39.596102039049903</c:v>
                </c:pt>
                <c:pt idx="96202">
                  <c:v>39.596231617623097</c:v>
                </c:pt>
                <c:pt idx="96203">
                  <c:v>39.596361195781398</c:v>
                </c:pt>
                <c:pt idx="96204">
                  <c:v>39.596490773524998</c:v>
                </c:pt>
                <c:pt idx="96205">
                  <c:v>39.596620350853797</c:v>
                </c:pt>
                <c:pt idx="96206">
                  <c:v>39.596749927767803</c:v>
                </c:pt>
                <c:pt idx="96207">
                  <c:v>39.5968795042671</c:v>
                </c:pt>
                <c:pt idx="96208">
                  <c:v>39.597009080351597</c:v>
                </c:pt>
                <c:pt idx="96209">
                  <c:v>39.597138656021301</c:v>
                </c:pt>
                <c:pt idx="96210">
                  <c:v>39.597268231276303</c:v>
                </c:pt>
                <c:pt idx="96211">
                  <c:v>39.597397806116497</c:v>
                </c:pt>
                <c:pt idx="96212">
                  <c:v>39.597527380541997</c:v>
                </c:pt>
                <c:pt idx="96213">
                  <c:v>39.597656954552697</c:v>
                </c:pt>
                <c:pt idx="96214">
                  <c:v>39.597786528148703</c:v>
                </c:pt>
                <c:pt idx="96215">
                  <c:v>39.597916101329901</c:v>
                </c:pt>
                <c:pt idx="96216">
                  <c:v>39.598045674096298</c:v>
                </c:pt>
                <c:pt idx="96217">
                  <c:v>39.598175246448001</c:v>
                </c:pt>
                <c:pt idx="96218">
                  <c:v>39.598304818385003</c:v>
                </c:pt>
                <c:pt idx="96219">
                  <c:v>39.598434389907197</c:v>
                </c:pt>
                <c:pt idx="96220">
                  <c:v>39.598563961014698</c:v>
                </c:pt>
                <c:pt idx="96221">
                  <c:v>39.598693531707397</c:v>
                </c:pt>
                <c:pt idx="96222">
                  <c:v>39.598823101985303</c:v>
                </c:pt>
                <c:pt idx="96223">
                  <c:v>39.5989526718486</c:v>
                </c:pt>
                <c:pt idx="96224">
                  <c:v>39.599082241297097</c:v>
                </c:pt>
                <c:pt idx="96225">
                  <c:v>39.5992118103308</c:v>
                </c:pt>
                <c:pt idx="96226">
                  <c:v>39.599341378949802</c:v>
                </c:pt>
                <c:pt idx="96227">
                  <c:v>39.599470947154103</c:v>
                </c:pt>
                <c:pt idx="96228">
                  <c:v>39.599600514943603</c:v>
                </c:pt>
                <c:pt idx="96229">
                  <c:v>39.599730082318402</c:v>
                </c:pt>
                <c:pt idx="96230">
                  <c:v>39.5998596492785</c:v>
                </c:pt>
                <c:pt idx="96231">
                  <c:v>39.599989215823797</c:v>
                </c:pt>
                <c:pt idx="96232">
                  <c:v>39.6001187819544</c:v>
                </c:pt>
                <c:pt idx="96233">
                  <c:v>39.600248347670302</c:v>
                </c:pt>
                <c:pt idx="96234">
                  <c:v>39.600377912971403</c:v>
                </c:pt>
                <c:pt idx="96235">
                  <c:v>39.600507477857803</c:v>
                </c:pt>
                <c:pt idx="96236">
                  <c:v>39.600637042329502</c:v>
                </c:pt>
                <c:pt idx="96237">
                  <c:v>39.6007666063865</c:v>
                </c:pt>
                <c:pt idx="96238">
                  <c:v>39.600896170028697</c:v>
                </c:pt>
                <c:pt idx="96239">
                  <c:v>39.601025733256201</c:v>
                </c:pt>
                <c:pt idx="96240">
                  <c:v>39.601155296069003</c:v>
                </c:pt>
                <c:pt idx="96241">
                  <c:v>39.601284858467103</c:v>
                </c:pt>
                <c:pt idx="96242">
                  <c:v>39.601414420450503</c:v>
                </c:pt>
                <c:pt idx="96243">
                  <c:v>39.601543982019102</c:v>
                </c:pt>
                <c:pt idx="96244">
                  <c:v>39.601673543173</c:v>
                </c:pt>
                <c:pt idx="96245">
                  <c:v>39.601803103912303</c:v>
                </c:pt>
                <c:pt idx="96246">
                  <c:v>39.601932664236799</c:v>
                </c:pt>
                <c:pt idx="96247">
                  <c:v>39.6020622241466</c:v>
                </c:pt>
                <c:pt idx="96248">
                  <c:v>39.602191783641601</c:v>
                </c:pt>
                <c:pt idx="96249">
                  <c:v>39.602321342722</c:v>
                </c:pt>
                <c:pt idx="96250">
                  <c:v>39.602450901387698</c:v>
                </c:pt>
                <c:pt idx="96251">
                  <c:v>39.602580459638602</c:v>
                </c:pt>
                <c:pt idx="96252">
                  <c:v>39.602710017474898</c:v>
                </c:pt>
                <c:pt idx="96253">
                  <c:v>39.6028395748965</c:v>
                </c:pt>
                <c:pt idx="96254">
                  <c:v>39.602969131903301</c:v>
                </c:pt>
                <c:pt idx="96255">
                  <c:v>39.6030986884955</c:v>
                </c:pt>
                <c:pt idx="96256">
                  <c:v>39.603228244672898</c:v>
                </c:pt>
                <c:pt idx="96257">
                  <c:v>39.603357800435703</c:v>
                </c:pt>
                <c:pt idx="96258">
                  <c:v>39.603487355783699</c:v>
                </c:pt>
                <c:pt idx="96259">
                  <c:v>39.603616910717101</c:v>
                </c:pt>
                <c:pt idx="96260">
                  <c:v>39.603746465235801</c:v>
                </c:pt>
                <c:pt idx="96261">
                  <c:v>39.603876019339801</c:v>
                </c:pt>
                <c:pt idx="96262">
                  <c:v>39.604005573028999</c:v>
                </c:pt>
                <c:pt idx="96263">
                  <c:v>39.604135126303603</c:v>
                </c:pt>
                <c:pt idx="96264">
                  <c:v>39.604264679163499</c:v>
                </c:pt>
                <c:pt idx="96265">
                  <c:v>39.604394231608801</c:v>
                </c:pt>
                <c:pt idx="96266">
                  <c:v>39.604523783639301</c:v>
                </c:pt>
                <c:pt idx="96267">
                  <c:v>39.6046533352552</c:v>
                </c:pt>
                <c:pt idx="96268">
                  <c:v>39.604782886456299</c:v>
                </c:pt>
                <c:pt idx="96269">
                  <c:v>39.604912437242803</c:v>
                </c:pt>
                <c:pt idx="96270">
                  <c:v>39.605041987614598</c:v>
                </c:pt>
                <c:pt idx="96271">
                  <c:v>39.6051715375717</c:v>
                </c:pt>
                <c:pt idx="96272">
                  <c:v>39.605301087114199</c:v>
                </c:pt>
                <c:pt idx="96273">
                  <c:v>39.605430636241998</c:v>
                </c:pt>
                <c:pt idx="96274">
                  <c:v>39.605560184955102</c:v>
                </c:pt>
                <c:pt idx="96275">
                  <c:v>39.605689733253499</c:v>
                </c:pt>
                <c:pt idx="96276">
                  <c:v>39.605819281137201</c:v>
                </c:pt>
                <c:pt idx="96277">
                  <c:v>39.605948828606302</c:v>
                </c:pt>
                <c:pt idx="96278">
                  <c:v>39.606078375660701</c:v>
                </c:pt>
                <c:pt idx="96279">
                  <c:v>39.606207922300499</c:v>
                </c:pt>
                <c:pt idx="96280">
                  <c:v>39.606337468525503</c:v>
                </c:pt>
                <c:pt idx="96281">
                  <c:v>39.606467014335898</c:v>
                </c:pt>
                <c:pt idx="96282">
                  <c:v>39.606596559731699</c:v>
                </c:pt>
                <c:pt idx="96283">
                  <c:v>39.606726104712799</c:v>
                </c:pt>
                <c:pt idx="96284">
                  <c:v>39.606855649279197</c:v>
                </c:pt>
                <c:pt idx="96285">
                  <c:v>39.606985193430901</c:v>
                </c:pt>
                <c:pt idx="96286">
                  <c:v>39.607114737167997</c:v>
                </c:pt>
                <c:pt idx="96287">
                  <c:v>39.607244280490498</c:v>
                </c:pt>
                <c:pt idx="96288">
                  <c:v>39.607373823398298</c:v>
                </c:pt>
                <c:pt idx="96289">
                  <c:v>39.607503365891397</c:v>
                </c:pt>
                <c:pt idx="96290">
                  <c:v>39.607632907969901</c:v>
                </c:pt>
                <c:pt idx="96291">
                  <c:v>39.607762449633697</c:v>
                </c:pt>
                <c:pt idx="96292">
                  <c:v>39.607891990882898</c:v>
                </c:pt>
                <c:pt idx="96293">
                  <c:v>39.608021531717398</c:v>
                </c:pt>
                <c:pt idx="96294">
                  <c:v>39.608151072137296</c:v>
                </c:pt>
                <c:pt idx="96295">
                  <c:v>39.608280612142501</c:v>
                </c:pt>
                <c:pt idx="96296">
                  <c:v>39.608410151733104</c:v>
                </c:pt>
                <c:pt idx="96297">
                  <c:v>39.608539690908998</c:v>
                </c:pt>
                <c:pt idx="96298">
                  <c:v>39.608669229670298</c:v>
                </c:pt>
                <c:pt idx="96299">
                  <c:v>39.608798768016896</c:v>
                </c:pt>
                <c:pt idx="96300">
                  <c:v>39.608928305948901</c:v>
                </c:pt>
                <c:pt idx="96301">
                  <c:v>39.609057843466303</c:v>
                </c:pt>
                <c:pt idx="96302">
                  <c:v>39.609187380568997</c:v>
                </c:pt>
                <c:pt idx="96303">
                  <c:v>39.609316917257097</c:v>
                </c:pt>
                <c:pt idx="96304">
                  <c:v>39.609446453530602</c:v>
                </c:pt>
                <c:pt idx="96305">
                  <c:v>39.609575989389398</c:v>
                </c:pt>
                <c:pt idx="96306">
                  <c:v>39.609705524833601</c:v>
                </c:pt>
                <c:pt idx="96307">
                  <c:v>39.609835059863101</c:v>
                </c:pt>
                <c:pt idx="96308">
                  <c:v>39.6099645944781</c:v>
                </c:pt>
                <c:pt idx="96309">
                  <c:v>39.610094128678398</c:v>
                </c:pt>
                <c:pt idx="96310">
                  <c:v>39.610223662464101</c:v>
                </c:pt>
                <c:pt idx="96311">
                  <c:v>39.610353195835103</c:v>
                </c:pt>
                <c:pt idx="96312">
                  <c:v>39.610482728791503</c:v>
                </c:pt>
                <c:pt idx="96313">
                  <c:v>39.610612261333301</c:v>
                </c:pt>
                <c:pt idx="96314">
                  <c:v>39.610741793460498</c:v>
                </c:pt>
                <c:pt idx="96315">
                  <c:v>39.6108713251731</c:v>
                </c:pt>
                <c:pt idx="96316">
                  <c:v>39.611000856471001</c:v>
                </c:pt>
                <c:pt idx="96317">
                  <c:v>39.611130387354301</c:v>
                </c:pt>
                <c:pt idx="96318">
                  <c:v>39.611259917822998</c:v>
                </c:pt>
                <c:pt idx="96319">
                  <c:v>39.611389447877102</c:v>
                </c:pt>
                <c:pt idx="96320">
                  <c:v>39.611518977516603</c:v>
                </c:pt>
                <c:pt idx="96321">
                  <c:v>39.611648506741403</c:v>
                </c:pt>
                <c:pt idx="96322">
                  <c:v>39.611778035551701</c:v>
                </c:pt>
                <c:pt idx="96323">
                  <c:v>39.611907563947298</c:v>
                </c:pt>
                <c:pt idx="96324">
                  <c:v>39.6120370919283</c:v>
                </c:pt>
                <c:pt idx="96325">
                  <c:v>39.612166619494801</c:v>
                </c:pt>
                <c:pt idx="96326">
                  <c:v>39.612296146646599</c:v>
                </c:pt>
                <c:pt idx="96327">
                  <c:v>39.612425673383797</c:v>
                </c:pt>
                <c:pt idx="96328">
                  <c:v>39.612555199706399</c:v>
                </c:pt>
                <c:pt idx="96329">
                  <c:v>39.6126847256144</c:v>
                </c:pt>
                <c:pt idx="96330">
                  <c:v>39.6128142511078</c:v>
                </c:pt>
                <c:pt idx="96331">
                  <c:v>39.612943776186597</c:v>
                </c:pt>
                <c:pt idx="96332">
                  <c:v>39.6130733008508</c:v>
                </c:pt>
                <c:pt idx="96333">
                  <c:v>39.613202825100402</c:v>
                </c:pt>
                <c:pt idx="96334">
                  <c:v>39.613332348935401</c:v>
                </c:pt>
                <c:pt idx="96335">
                  <c:v>39.613461872355899</c:v>
                </c:pt>
                <c:pt idx="96336">
                  <c:v>39.613591395361702</c:v>
                </c:pt>
                <c:pt idx="96337">
                  <c:v>39.613720917952897</c:v>
                </c:pt>
                <c:pt idx="96338">
                  <c:v>39.613850440129497</c:v>
                </c:pt>
                <c:pt idx="96339">
                  <c:v>39.613979961891602</c:v>
                </c:pt>
                <c:pt idx="96340">
                  <c:v>39.614109483239098</c:v>
                </c:pt>
                <c:pt idx="96341">
                  <c:v>39.614239004171999</c:v>
                </c:pt>
                <c:pt idx="96342">
                  <c:v>39.614368524690299</c:v>
                </c:pt>
                <c:pt idx="96343">
                  <c:v>39.614498044793997</c:v>
                </c:pt>
                <c:pt idx="96344">
                  <c:v>39.614627564483101</c:v>
                </c:pt>
                <c:pt idx="96345">
                  <c:v>39.614757083757603</c:v>
                </c:pt>
                <c:pt idx="96346">
                  <c:v>39.614886602617602</c:v>
                </c:pt>
                <c:pt idx="96347">
                  <c:v>39.615016121063</c:v>
                </c:pt>
                <c:pt idx="96348">
                  <c:v>39.615145639093797</c:v>
                </c:pt>
                <c:pt idx="96349">
                  <c:v>39.615275156710098</c:v>
                </c:pt>
                <c:pt idx="96350">
                  <c:v>39.615404673911698</c:v>
                </c:pt>
                <c:pt idx="96351">
                  <c:v>39.615534190698803</c:v>
                </c:pt>
                <c:pt idx="96352">
                  <c:v>39.615663707071299</c:v>
                </c:pt>
                <c:pt idx="96353">
                  <c:v>39.6157932230293</c:v>
                </c:pt>
                <c:pt idx="96354">
                  <c:v>39.615922738572699</c:v>
                </c:pt>
                <c:pt idx="96355">
                  <c:v>39.616052253701497</c:v>
                </c:pt>
                <c:pt idx="96356">
                  <c:v>39.6161817684157</c:v>
                </c:pt>
                <c:pt idx="96357">
                  <c:v>39.616311282715401</c:v>
                </c:pt>
                <c:pt idx="96358">
                  <c:v>39.6164407966005</c:v>
                </c:pt>
                <c:pt idx="96359">
                  <c:v>39.616570310071097</c:v>
                </c:pt>
                <c:pt idx="96360">
                  <c:v>39.616699823127099</c:v>
                </c:pt>
                <c:pt idx="96361">
                  <c:v>39.6168293357685</c:v>
                </c:pt>
                <c:pt idx="96362">
                  <c:v>39.616958847995399</c:v>
                </c:pt>
                <c:pt idx="96363">
                  <c:v>39.617088359807703</c:v>
                </c:pt>
                <c:pt idx="96364">
                  <c:v>39.617217871205497</c:v>
                </c:pt>
                <c:pt idx="96365">
                  <c:v>39.617347382188697</c:v>
                </c:pt>
                <c:pt idx="96366">
                  <c:v>39.617476892757303</c:v>
                </c:pt>
                <c:pt idx="96367">
                  <c:v>39.617606402911399</c:v>
                </c:pt>
                <c:pt idx="96368">
                  <c:v>39.617735912651</c:v>
                </c:pt>
                <c:pt idx="96369">
                  <c:v>39.617865421975999</c:v>
                </c:pt>
                <c:pt idx="96370">
                  <c:v>39.617994930886397</c:v>
                </c:pt>
                <c:pt idx="96371">
                  <c:v>39.618124439382299</c:v>
                </c:pt>
                <c:pt idx="96372">
                  <c:v>39.6182539474637</c:v>
                </c:pt>
                <c:pt idx="96373">
                  <c:v>39.618383455130498</c:v>
                </c:pt>
                <c:pt idx="96374">
                  <c:v>39.618512962382802</c:v>
                </c:pt>
                <c:pt idx="96375">
                  <c:v>39.618642469220497</c:v>
                </c:pt>
                <c:pt idx="96376">
                  <c:v>39.618771975643703</c:v>
                </c:pt>
                <c:pt idx="96377">
                  <c:v>39.618901481652401</c:v>
                </c:pt>
                <c:pt idx="96378">
                  <c:v>39.619030987246497</c:v>
                </c:pt>
                <c:pt idx="96379">
                  <c:v>39.619160492426097</c:v>
                </c:pt>
                <c:pt idx="96380">
                  <c:v>39.619289997191103</c:v>
                </c:pt>
                <c:pt idx="96381">
                  <c:v>39.619419501541699</c:v>
                </c:pt>
                <c:pt idx="96382">
                  <c:v>39.619549005477701</c:v>
                </c:pt>
                <c:pt idx="96383">
                  <c:v>39.619678508999101</c:v>
                </c:pt>
                <c:pt idx="96384">
                  <c:v>39.619808012105999</c:v>
                </c:pt>
                <c:pt idx="96385">
                  <c:v>39.619937514798401</c:v>
                </c:pt>
                <c:pt idx="96386">
                  <c:v>39.620067017076302</c:v>
                </c:pt>
                <c:pt idx="96387">
                  <c:v>39.6201965189397</c:v>
                </c:pt>
                <c:pt idx="96388">
                  <c:v>39.620326020388497</c:v>
                </c:pt>
                <c:pt idx="96389">
                  <c:v>39.620455521422798</c:v>
                </c:pt>
                <c:pt idx="96390">
                  <c:v>39.620585022042597</c:v>
                </c:pt>
                <c:pt idx="96391">
                  <c:v>39.620714522247802</c:v>
                </c:pt>
                <c:pt idx="96392">
                  <c:v>39.620844022038597</c:v>
                </c:pt>
                <c:pt idx="96393">
                  <c:v>39.620973521414797</c:v>
                </c:pt>
                <c:pt idx="96394">
                  <c:v>39.621103020376502</c:v>
                </c:pt>
                <c:pt idx="96395">
                  <c:v>39.621232518923698</c:v>
                </c:pt>
                <c:pt idx="96396">
                  <c:v>39.621362017056299</c:v>
                </c:pt>
                <c:pt idx="96397">
                  <c:v>39.621491514774497</c:v>
                </c:pt>
                <c:pt idx="96398">
                  <c:v>39.621621012078201</c:v>
                </c:pt>
                <c:pt idx="96399">
                  <c:v>39.621750508967303</c:v>
                </c:pt>
                <c:pt idx="96400">
                  <c:v>39.621880005442002</c:v>
                </c:pt>
                <c:pt idx="96401">
                  <c:v>39.622009501502099</c:v>
                </c:pt>
                <c:pt idx="96402">
                  <c:v>39.622138997147701</c:v>
                </c:pt>
                <c:pt idx="96403">
                  <c:v>39.622268492378801</c:v>
                </c:pt>
                <c:pt idx="96404">
                  <c:v>39.622397987195498</c:v>
                </c:pt>
                <c:pt idx="96405">
                  <c:v>39.622527481597601</c:v>
                </c:pt>
                <c:pt idx="96406">
                  <c:v>39.622656975585201</c:v>
                </c:pt>
                <c:pt idx="96407">
                  <c:v>39.622786469158299</c:v>
                </c:pt>
                <c:pt idx="96408">
                  <c:v>39.622915962316902</c:v>
                </c:pt>
                <c:pt idx="96409">
                  <c:v>39.623045455061103</c:v>
                </c:pt>
                <c:pt idx="96410">
                  <c:v>39.623174947390702</c:v>
                </c:pt>
                <c:pt idx="96411">
                  <c:v>39.623304439305798</c:v>
                </c:pt>
                <c:pt idx="96412">
                  <c:v>39.623433930806499</c:v>
                </c:pt>
                <c:pt idx="96413">
                  <c:v>39.623563421892598</c:v>
                </c:pt>
                <c:pt idx="96414">
                  <c:v>39.623692912564302</c:v>
                </c:pt>
                <c:pt idx="96415">
                  <c:v>39.623822402821503</c:v>
                </c:pt>
                <c:pt idx="96416">
                  <c:v>39.623951892664202</c:v>
                </c:pt>
                <c:pt idx="96417">
                  <c:v>39.624081382092399</c:v>
                </c:pt>
                <c:pt idx="96418">
                  <c:v>39.624210871106101</c:v>
                </c:pt>
                <c:pt idx="96419">
                  <c:v>39.6243403597053</c:v>
                </c:pt>
                <c:pt idx="96420">
                  <c:v>39.624469847890097</c:v>
                </c:pt>
                <c:pt idx="96421">
                  <c:v>39.624599335660399</c:v>
                </c:pt>
                <c:pt idx="96422">
                  <c:v>39.624728823016198</c:v>
                </c:pt>
                <c:pt idx="96423">
                  <c:v>39.624858309957503</c:v>
                </c:pt>
                <c:pt idx="96424">
                  <c:v>39.624987796484298</c:v>
                </c:pt>
                <c:pt idx="96425">
                  <c:v>39.625117282596698</c:v>
                </c:pt>
                <c:pt idx="96426">
                  <c:v>39.625246768294602</c:v>
                </c:pt>
                <c:pt idx="96427">
                  <c:v>39.625376253577997</c:v>
                </c:pt>
                <c:pt idx="96428">
                  <c:v>39.625505738447004</c:v>
                </c:pt>
                <c:pt idx="96429">
                  <c:v>39.625635222901501</c:v>
                </c:pt>
                <c:pt idx="96430">
                  <c:v>39.625764706941503</c:v>
                </c:pt>
                <c:pt idx="96431">
                  <c:v>39.625894190567003</c:v>
                </c:pt>
                <c:pt idx="96432">
                  <c:v>39.6260236737781</c:v>
                </c:pt>
                <c:pt idx="96433">
                  <c:v>39.626153156574702</c:v>
                </c:pt>
                <c:pt idx="96434">
                  <c:v>39.626282638956901</c:v>
                </c:pt>
                <c:pt idx="96435">
                  <c:v>39.626412120924599</c:v>
                </c:pt>
                <c:pt idx="96436">
                  <c:v>39.626541602477801</c:v>
                </c:pt>
                <c:pt idx="96437">
                  <c:v>39.6266710836166</c:v>
                </c:pt>
                <c:pt idx="96438">
                  <c:v>39.626800564340897</c:v>
                </c:pt>
                <c:pt idx="96439">
                  <c:v>39.626930044650798</c:v>
                </c:pt>
                <c:pt idx="96440">
                  <c:v>39.627059524546198</c:v>
                </c:pt>
                <c:pt idx="96441">
                  <c:v>39.627189004027102</c:v>
                </c:pt>
                <c:pt idx="96442">
                  <c:v>39.627318483093603</c:v>
                </c:pt>
                <c:pt idx="96443">
                  <c:v>39.627447961745702</c:v>
                </c:pt>
                <c:pt idx="96444">
                  <c:v>39.627577439983298</c:v>
                </c:pt>
                <c:pt idx="96445">
                  <c:v>39.6277069178064</c:v>
                </c:pt>
                <c:pt idx="96446">
                  <c:v>39.627836395215098</c:v>
                </c:pt>
                <c:pt idx="96447">
                  <c:v>39.627965872209401</c:v>
                </c:pt>
                <c:pt idx="96448">
                  <c:v>39.628095348789202</c:v>
                </c:pt>
                <c:pt idx="96449">
                  <c:v>39.6282248249546</c:v>
                </c:pt>
                <c:pt idx="96450">
                  <c:v>39.628354300705503</c:v>
                </c:pt>
                <c:pt idx="96451">
                  <c:v>39.628483776042003</c:v>
                </c:pt>
                <c:pt idx="96452">
                  <c:v>39.628613250964001</c:v>
                </c:pt>
                <c:pt idx="96453">
                  <c:v>39.628742725471596</c:v>
                </c:pt>
                <c:pt idx="96454">
                  <c:v>39.628872199564803</c:v>
                </c:pt>
                <c:pt idx="96455">
                  <c:v>39.6290016732436</c:v>
                </c:pt>
                <c:pt idx="96456">
                  <c:v>39.629131146507902</c:v>
                </c:pt>
                <c:pt idx="96457">
                  <c:v>39.629260619357702</c:v>
                </c:pt>
                <c:pt idx="96458">
                  <c:v>39.629390091793198</c:v>
                </c:pt>
                <c:pt idx="96459">
                  <c:v>39.629519563814199</c:v>
                </c:pt>
                <c:pt idx="96460">
                  <c:v>39.629649035420798</c:v>
                </c:pt>
                <c:pt idx="96461">
                  <c:v>39.629778506612901</c:v>
                </c:pt>
                <c:pt idx="96462">
                  <c:v>39.629907977390701</c:v>
                </c:pt>
                <c:pt idx="96463">
                  <c:v>39.630037447753999</c:v>
                </c:pt>
                <c:pt idx="96464">
                  <c:v>39.630166917702901</c:v>
                </c:pt>
                <c:pt idx="96465">
                  <c:v>39.630296387237301</c:v>
                </c:pt>
                <c:pt idx="96466">
                  <c:v>39.630425856357398</c:v>
                </c:pt>
                <c:pt idx="96467">
                  <c:v>39.630555325063</c:v>
                </c:pt>
                <c:pt idx="96468">
                  <c:v>39.630684793354199</c:v>
                </c:pt>
                <c:pt idx="96469">
                  <c:v>39.630814261231002</c:v>
                </c:pt>
                <c:pt idx="96470">
                  <c:v>39.630943728693403</c:v>
                </c:pt>
                <c:pt idx="96471">
                  <c:v>39.631073195741301</c:v>
                </c:pt>
                <c:pt idx="96472">
                  <c:v>39.631202662374903</c:v>
                </c:pt>
                <c:pt idx="96473">
                  <c:v>39.631332128594003</c:v>
                </c:pt>
                <c:pt idx="96474">
                  <c:v>39.631461594398701</c:v>
                </c:pt>
                <c:pt idx="96475">
                  <c:v>39.631591059789102</c:v>
                </c:pt>
                <c:pt idx="96476">
                  <c:v>39.631720524765001</c:v>
                </c:pt>
                <c:pt idx="96477">
                  <c:v>39.631849989326497</c:v>
                </c:pt>
                <c:pt idx="96478">
                  <c:v>39.631979453473598</c:v>
                </c:pt>
                <c:pt idx="96479">
                  <c:v>39.632108917206303</c:v>
                </c:pt>
                <c:pt idx="96480">
                  <c:v>39.632238380524598</c:v>
                </c:pt>
                <c:pt idx="96481">
                  <c:v>39.632367843428497</c:v>
                </c:pt>
                <c:pt idx="96482">
                  <c:v>39.632497305918001</c:v>
                </c:pt>
                <c:pt idx="96483">
                  <c:v>39.632626767993102</c:v>
                </c:pt>
                <c:pt idx="96484">
                  <c:v>39.632756229653801</c:v>
                </c:pt>
                <c:pt idx="96485">
                  <c:v>39.632885690900103</c:v>
                </c:pt>
                <c:pt idx="96486">
                  <c:v>39.633015151732003</c:v>
                </c:pt>
                <c:pt idx="96487">
                  <c:v>39.633144612149501</c:v>
                </c:pt>
                <c:pt idx="96488">
                  <c:v>39.633274072152602</c:v>
                </c:pt>
                <c:pt idx="96489">
                  <c:v>39.633403531741401</c:v>
                </c:pt>
                <c:pt idx="96490">
                  <c:v>39.633532990915697</c:v>
                </c:pt>
                <c:pt idx="96491">
                  <c:v>39.633662449675697</c:v>
                </c:pt>
                <c:pt idx="96492">
                  <c:v>39.633791908021301</c:v>
                </c:pt>
                <c:pt idx="96493">
                  <c:v>39.633921365952503</c:v>
                </c:pt>
                <c:pt idx="96494">
                  <c:v>39.634050823469302</c:v>
                </c:pt>
                <c:pt idx="96495">
                  <c:v>39.634180280571698</c:v>
                </c:pt>
                <c:pt idx="96496">
                  <c:v>39.634309737259798</c:v>
                </c:pt>
                <c:pt idx="96497">
                  <c:v>39.634439193533403</c:v>
                </c:pt>
                <c:pt idx="96498">
                  <c:v>39.634568649392698</c:v>
                </c:pt>
                <c:pt idx="96499">
                  <c:v>39.634698104837597</c:v>
                </c:pt>
                <c:pt idx="96500">
                  <c:v>39.634827559868199</c:v>
                </c:pt>
                <c:pt idx="96501">
                  <c:v>39.6349570144843</c:v>
                </c:pt>
                <c:pt idx="96502">
                  <c:v>39.635086468686097</c:v>
                </c:pt>
                <c:pt idx="96503">
                  <c:v>39.635215922473499</c:v>
                </c:pt>
                <c:pt idx="96504">
                  <c:v>39.635345375846597</c:v>
                </c:pt>
                <c:pt idx="96505">
                  <c:v>39.6354748288053</c:v>
                </c:pt>
                <c:pt idx="96506">
                  <c:v>39.6356042813496</c:v>
                </c:pt>
                <c:pt idx="96507">
                  <c:v>39.635733733479498</c:v>
                </c:pt>
                <c:pt idx="96508">
                  <c:v>39.635863185195099</c:v>
                </c:pt>
                <c:pt idx="96509">
                  <c:v>39.635992636496297</c:v>
                </c:pt>
                <c:pt idx="96510">
                  <c:v>39.6361220873832</c:v>
                </c:pt>
                <c:pt idx="96511">
                  <c:v>39.636251537855699</c:v>
                </c:pt>
                <c:pt idx="96512">
                  <c:v>39.636380987913803</c:v>
                </c:pt>
                <c:pt idx="96513">
                  <c:v>39.636510437557597</c:v>
                </c:pt>
                <c:pt idx="96514">
                  <c:v>39.636639886787002</c:v>
                </c:pt>
                <c:pt idx="96515">
                  <c:v>39.636769335602096</c:v>
                </c:pt>
                <c:pt idx="96516">
                  <c:v>39.636898784002803</c:v>
                </c:pt>
                <c:pt idx="96517">
                  <c:v>39.637028231989198</c:v>
                </c:pt>
                <c:pt idx="96518">
                  <c:v>39.637157679561199</c:v>
                </c:pt>
                <c:pt idx="96519">
                  <c:v>39.637287126718803</c:v>
                </c:pt>
                <c:pt idx="96520">
                  <c:v>39.637416573462097</c:v>
                </c:pt>
                <c:pt idx="96521">
                  <c:v>39.637546019791102</c:v>
                </c:pt>
                <c:pt idx="96522">
                  <c:v>39.637675465705698</c:v>
                </c:pt>
                <c:pt idx="96523">
                  <c:v>39.637804911205997</c:v>
                </c:pt>
                <c:pt idx="96524">
                  <c:v>39.6379343562919</c:v>
                </c:pt>
                <c:pt idx="96525">
                  <c:v>39.638063800963501</c:v>
                </c:pt>
                <c:pt idx="96526">
                  <c:v>39.638193245220698</c:v>
                </c:pt>
                <c:pt idx="96527">
                  <c:v>39.6383226890636</c:v>
                </c:pt>
                <c:pt idx="96528">
                  <c:v>39.638452132492198</c:v>
                </c:pt>
                <c:pt idx="96529">
                  <c:v>39.6385815755064</c:v>
                </c:pt>
                <c:pt idx="96530">
                  <c:v>39.638711018106299</c:v>
                </c:pt>
                <c:pt idx="96531">
                  <c:v>39.638840460291902</c:v>
                </c:pt>
                <c:pt idx="96532">
                  <c:v>39.638969902063103</c:v>
                </c:pt>
                <c:pt idx="96533">
                  <c:v>39.63909934342</c:v>
                </c:pt>
                <c:pt idx="96534">
                  <c:v>39.639228784362601</c:v>
                </c:pt>
                <c:pt idx="96535">
                  <c:v>39.639358224890799</c:v>
                </c:pt>
                <c:pt idx="96536">
                  <c:v>39.639487665004701</c:v>
                </c:pt>
                <c:pt idx="96537">
                  <c:v>39.6396171047043</c:v>
                </c:pt>
                <c:pt idx="96538">
                  <c:v>39.639746543989602</c:v>
                </c:pt>
                <c:pt idx="96539">
                  <c:v>39.639875982860502</c:v>
                </c:pt>
                <c:pt idx="96540">
                  <c:v>39.640005421317099</c:v>
                </c:pt>
                <c:pt idx="96541">
                  <c:v>39.640134859359399</c:v>
                </c:pt>
                <c:pt idx="96542">
                  <c:v>39.640264296987397</c:v>
                </c:pt>
                <c:pt idx="96543">
                  <c:v>39.640393734200998</c:v>
                </c:pt>
                <c:pt idx="96544">
                  <c:v>39.640523171000403</c:v>
                </c:pt>
                <c:pt idx="96545">
                  <c:v>39.640652607385398</c:v>
                </c:pt>
                <c:pt idx="96546">
                  <c:v>39.640782043356097</c:v>
                </c:pt>
                <c:pt idx="96547">
                  <c:v>39.6409114789125</c:v>
                </c:pt>
                <c:pt idx="96548">
                  <c:v>39.641040914054599</c:v>
                </c:pt>
                <c:pt idx="96549">
                  <c:v>39.641170348782303</c:v>
                </c:pt>
                <c:pt idx="96550">
                  <c:v>39.641299783095803</c:v>
                </c:pt>
                <c:pt idx="96551">
                  <c:v>39.641429216994901</c:v>
                </c:pt>
                <c:pt idx="96552">
                  <c:v>39.641558650479801</c:v>
                </c:pt>
                <c:pt idx="96553">
                  <c:v>39.641688083550299</c:v>
                </c:pt>
                <c:pt idx="96554">
                  <c:v>39.641817516206601</c:v>
                </c:pt>
                <c:pt idx="96555">
                  <c:v>39.641946948448499</c:v>
                </c:pt>
                <c:pt idx="96556">
                  <c:v>39.642076380276102</c:v>
                </c:pt>
                <c:pt idx="96557">
                  <c:v>39.6422058116895</c:v>
                </c:pt>
                <c:pt idx="96558">
                  <c:v>39.642335242688503</c:v>
                </c:pt>
                <c:pt idx="96559">
                  <c:v>39.642464673273203</c:v>
                </c:pt>
                <c:pt idx="96560">
                  <c:v>39.642594103443699</c:v>
                </c:pt>
                <c:pt idx="96561">
                  <c:v>39.642723533199799</c:v>
                </c:pt>
                <c:pt idx="96562">
                  <c:v>39.642852962541703</c:v>
                </c:pt>
                <c:pt idx="96563">
                  <c:v>39.642982391469303</c:v>
                </c:pt>
                <c:pt idx="96564">
                  <c:v>39.643111819982501</c:v>
                </c:pt>
                <c:pt idx="96565">
                  <c:v>39.643241248081502</c:v>
                </c:pt>
                <c:pt idx="96566">
                  <c:v>39.643370675766199</c:v>
                </c:pt>
                <c:pt idx="96567">
                  <c:v>39.643500103036601</c:v>
                </c:pt>
                <c:pt idx="96568">
                  <c:v>39.643629529892799</c:v>
                </c:pt>
                <c:pt idx="96569">
                  <c:v>39.643758956334601</c:v>
                </c:pt>
                <c:pt idx="96570">
                  <c:v>39.643888382362199</c:v>
                </c:pt>
                <c:pt idx="96571">
                  <c:v>39.644017807975402</c:v>
                </c:pt>
                <c:pt idx="96572">
                  <c:v>39.644147233174401</c:v>
                </c:pt>
                <c:pt idx="96573">
                  <c:v>39.644276657959097</c:v>
                </c:pt>
                <c:pt idx="96574">
                  <c:v>39.644406082329603</c:v>
                </c:pt>
                <c:pt idx="96575">
                  <c:v>39.644535506285798</c:v>
                </c:pt>
                <c:pt idx="96576">
                  <c:v>39.644664929827698</c:v>
                </c:pt>
                <c:pt idx="96577">
                  <c:v>39.644794352955302</c:v>
                </c:pt>
                <c:pt idx="96578">
                  <c:v>39.644923775668602</c:v>
                </c:pt>
                <c:pt idx="96579">
                  <c:v>39.645053197967698</c:v>
                </c:pt>
                <c:pt idx="96580">
                  <c:v>39.645182619852498</c:v>
                </c:pt>
                <c:pt idx="96581">
                  <c:v>39.645312041323002</c:v>
                </c:pt>
                <c:pt idx="96582">
                  <c:v>39.645441462379303</c:v>
                </c:pt>
                <c:pt idx="96583">
                  <c:v>39.6455708830213</c:v>
                </c:pt>
                <c:pt idx="96584">
                  <c:v>39.6457003032491</c:v>
                </c:pt>
                <c:pt idx="96585">
                  <c:v>39.645829723062498</c:v>
                </c:pt>
                <c:pt idx="96586">
                  <c:v>39.645959142461798</c:v>
                </c:pt>
                <c:pt idx="96587">
                  <c:v>39.646088561446703</c:v>
                </c:pt>
                <c:pt idx="96588">
                  <c:v>39.646217980017397</c:v>
                </c:pt>
                <c:pt idx="96589">
                  <c:v>39.646347398173901</c:v>
                </c:pt>
                <c:pt idx="96590">
                  <c:v>39.646476815916103</c:v>
                </c:pt>
                <c:pt idx="96591">
                  <c:v>39.646606233244</c:v>
                </c:pt>
                <c:pt idx="96592">
                  <c:v>39.646735650157702</c:v>
                </c:pt>
                <c:pt idx="96593">
                  <c:v>39.646865066657099</c:v>
                </c:pt>
                <c:pt idx="96594">
                  <c:v>39.646994482742301</c:v>
                </c:pt>
                <c:pt idx="96595">
                  <c:v>39.647123898413199</c:v>
                </c:pt>
                <c:pt idx="96596">
                  <c:v>39.6472533136699</c:v>
                </c:pt>
                <c:pt idx="96597">
                  <c:v>39.647382728512298</c:v>
                </c:pt>
                <c:pt idx="96598">
                  <c:v>39.647512142940499</c:v>
                </c:pt>
                <c:pt idx="96599">
                  <c:v>39.647641556954397</c:v>
                </c:pt>
                <c:pt idx="96600">
                  <c:v>39.647770970554099</c:v>
                </c:pt>
                <c:pt idx="96601">
                  <c:v>39.647900383739596</c:v>
                </c:pt>
                <c:pt idx="96602">
                  <c:v>39.648029796510798</c:v>
                </c:pt>
                <c:pt idx="96603">
                  <c:v>39.648159208867803</c:v>
                </c:pt>
                <c:pt idx="96604">
                  <c:v>39.648288620810497</c:v>
                </c:pt>
                <c:pt idx="96605">
                  <c:v>39.648418032339002</c:v>
                </c:pt>
                <c:pt idx="96606">
                  <c:v>39.648547443453303</c:v>
                </c:pt>
                <c:pt idx="96607">
                  <c:v>39.6486768541534</c:v>
                </c:pt>
                <c:pt idx="96608">
                  <c:v>39.648806264439202</c:v>
                </c:pt>
                <c:pt idx="96609">
                  <c:v>39.6489356743107</c:v>
                </c:pt>
                <c:pt idx="96610">
                  <c:v>39.6490650837681</c:v>
                </c:pt>
                <c:pt idx="96611">
                  <c:v>39.649194492811198</c:v>
                </c:pt>
                <c:pt idx="96612">
                  <c:v>39.649323901440098</c:v>
                </c:pt>
                <c:pt idx="96613">
                  <c:v>39.649453309654803</c:v>
                </c:pt>
                <c:pt idx="96614">
                  <c:v>39.649582717455203</c:v>
                </c:pt>
                <c:pt idx="96615">
                  <c:v>39.6497121248414</c:v>
                </c:pt>
                <c:pt idx="96616">
                  <c:v>39.649841531813401</c:v>
                </c:pt>
                <c:pt idx="96617">
                  <c:v>39.649970938371197</c:v>
                </c:pt>
                <c:pt idx="96618">
                  <c:v>39.650100344514698</c:v>
                </c:pt>
                <c:pt idx="96619">
                  <c:v>39.650229750244101</c:v>
                </c:pt>
                <c:pt idx="96620">
                  <c:v>39.650359155559201</c:v>
                </c:pt>
                <c:pt idx="96621">
                  <c:v>39.650488560460097</c:v>
                </c:pt>
                <c:pt idx="96622">
                  <c:v>39.650617964946797</c:v>
                </c:pt>
                <c:pt idx="96623">
                  <c:v>39.6507473690193</c:v>
                </c:pt>
                <c:pt idx="96624">
                  <c:v>39.650876772677599</c:v>
                </c:pt>
                <c:pt idx="96625">
                  <c:v>39.651006175921601</c:v>
                </c:pt>
                <c:pt idx="96626">
                  <c:v>39.6511355787515</c:v>
                </c:pt>
                <c:pt idx="96627">
                  <c:v>39.651264981167103</c:v>
                </c:pt>
                <c:pt idx="96628">
                  <c:v>39.651394383168601</c:v>
                </c:pt>
                <c:pt idx="96629">
                  <c:v>39.651523784755803</c:v>
                </c:pt>
                <c:pt idx="96630">
                  <c:v>39.6516531859289</c:v>
                </c:pt>
                <c:pt idx="96631">
                  <c:v>39.651782586687702</c:v>
                </c:pt>
                <c:pt idx="96632">
                  <c:v>39.6519119870323</c:v>
                </c:pt>
                <c:pt idx="96633">
                  <c:v>39.6520413869628</c:v>
                </c:pt>
                <c:pt idx="96634">
                  <c:v>39.652170786478997</c:v>
                </c:pt>
                <c:pt idx="96635">
                  <c:v>39.652300185580998</c:v>
                </c:pt>
                <c:pt idx="96636">
                  <c:v>39.652429584268901</c:v>
                </c:pt>
                <c:pt idx="96637">
                  <c:v>39.652558982542502</c:v>
                </c:pt>
                <c:pt idx="96638">
                  <c:v>39.652688380401997</c:v>
                </c:pt>
                <c:pt idx="96639">
                  <c:v>39.652817777847297</c:v>
                </c:pt>
                <c:pt idx="96640">
                  <c:v>39.6529471748783</c:v>
                </c:pt>
                <c:pt idx="96641">
                  <c:v>39.653076571495198</c:v>
                </c:pt>
                <c:pt idx="96642">
                  <c:v>39.6532059676979</c:v>
                </c:pt>
                <c:pt idx="96643">
                  <c:v>39.653335363486498</c:v>
                </c:pt>
                <c:pt idx="96644">
                  <c:v>39.6534647588608</c:v>
                </c:pt>
                <c:pt idx="96645">
                  <c:v>39.653594153820897</c:v>
                </c:pt>
                <c:pt idx="96646">
                  <c:v>39.653723548366898</c:v>
                </c:pt>
                <c:pt idx="96647">
                  <c:v>39.653852942498702</c:v>
                </c:pt>
                <c:pt idx="96648">
                  <c:v>39.653982336216302</c:v>
                </c:pt>
                <c:pt idx="96649">
                  <c:v>39.654111729519698</c:v>
                </c:pt>
                <c:pt idx="96650">
                  <c:v>39.654241122408997</c:v>
                </c:pt>
                <c:pt idx="96651">
                  <c:v>39.6543705148841</c:v>
                </c:pt>
                <c:pt idx="96652">
                  <c:v>39.654499906944999</c:v>
                </c:pt>
                <c:pt idx="96653">
                  <c:v>39.654629298591701</c:v>
                </c:pt>
                <c:pt idx="96654">
                  <c:v>39.654758689824298</c:v>
                </c:pt>
                <c:pt idx="96655">
                  <c:v>39.654888080642699</c:v>
                </c:pt>
                <c:pt idx="96656">
                  <c:v>39.655017471046897</c:v>
                </c:pt>
                <c:pt idx="96657">
                  <c:v>39.655146861036897</c:v>
                </c:pt>
                <c:pt idx="96658">
                  <c:v>39.6552762506128</c:v>
                </c:pt>
                <c:pt idx="96659">
                  <c:v>39.6554056397746</c:v>
                </c:pt>
                <c:pt idx="96660">
                  <c:v>39.655535028522102</c:v>
                </c:pt>
                <c:pt idx="96661">
                  <c:v>39.655664416855501</c:v>
                </c:pt>
                <c:pt idx="96662">
                  <c:v>39.655793804774802</c:v>
                </c:pt>
                <c:pt idx="96663">
                  <c:v>39.655923192279801</c:v>
                </c:pt>
                <c:pt idx="96664">
                  <c:v>39.656052579370801</c:v>
                </c:pt>
                <c:pt idx="96665">
                  <c:v>39.656181966047498</c:v>
                </c:pt>
                <c:pt idx="96666">
                  <c:v>39.656311352310098</c:v>
                </c:pt>
                <c:pt idx="96667">
                  <c:v>39.656440738158601</c:v>
                </c:pt>
                <c:pt idx="96668">
                  <c:v>39.6565701235929</c:v>
                </c:pt>
                <c:pt idx="96669">
                  <c:v>39.656699508613102</c:v>
                </c:pt>
                <c:pt idx="96670">
                  <c:v>39.6568288932191</c:v>
                </c:pt>
                <c:pt idx="96671">
                  <c:v>39.656958277410901</c:v>
                </c:pt>
                <c:pt idx="96672">
                  <c:v>39.657087661188598</c:v>
                </c:pt>
                <c:pt idx="96673">
                  <c:v>39.657217044552198</c:v>
                </c:pt>
                <c:pt idx="96674">
                  <c:v>39.657346427501601</c:v>
                </c:pt>
                <c:pt idx="96675">
                  <c:v>39.6574758100369</c:v>
                </c:pt>
                <c:pt idx="96676">
                  <c:v>39.657605192158002</c:v>
                </c:pt>
                <c:pt idx="96677">
                  <c:v>39.657734573865</c:v>
                </c:pt>
                <c:pt idx="96678">
                  <c:v>39.6578639551579</c:v>
                </c:pt>
                <c:pt idx="96679">
                  <c:v>39.657993336036597</c:v>
                </c:pt>
                <c:pt idx="96680">
                  <c:v>39.658122716501197</c:v>
                </c:pt>
                <c:pt idx="96681">
                  <c:v>39.6582520965516</c:v>
                </c:pt>
                <c:pt idx="96682">
                  <c:v>39.658381476187898</c:v>
                </c:pt>
                <c:pt idx="96683">
                  <c:v>39.6585108554101</c:v>
                </c:pt>
                <c:pt idx="96684">
                  <c:v>39.658640234218097</c:v>
                </c:pt>
                <c:pt idx="96685">
                  <c:v>39.658769612611998</c:v>
                </c:pt>
                <c:pt idx="96686">
                  <c:v>39.658898990591801</c:v>
                </c:pt>
                <c:pt idx="96687">
                  <c:v>39.6590283681575</c:v>
                </c:pt>
                <c:pt idx="96688">
                  <c:v>39.659157745309003</c:v>
                </c:pt>
                <c:pt idx="96689">
                  <c:v>39.6592871220464</c:v>
                </c:pt>
                <c:pt idx="96690">
                  <c:v>39.659416498369701</c:v>
                </c:pt>
                <c:pt idx="96691">
                  <c:v>39.659545874278898</c:v>
                </c:pt>
                <c:pt idx="96692">
                  <c:v>39.659675249773898</c:v>
                </c:pt>
                <c:pt idx="96693">
                  <c:v>39.6598046248548</c:v>
                </c:pt>
                <c:pt idx="96694">
                  <c:v>39.659933999521598</c:v>
                </c:pt>
                <c:pt idx="96695">
                  <c:v>39.6600633737743</c:v>
                </c:pt>
                <c:pt idx="96696">
                  <c:v>39.660192747612903</c:v>
                </c:pt>
                <c:pt idx="96697">
                  <c:v>39.660322121037296</c:v>
                </c:pt>
                <c:pt idx="96698">
                  <c:v>39.660451494047699</c:v>
                </c:pt>
                <c:pt idx="96699">
                  <c:v>39.660580866643897</c:v>
                </c:pt>
                <c:pt idx="96700">
                  <c:v>39.660710238825999</c:v>
                </c:pt>
                <c:pt idx="96701">
                  <c:v>39.660839610594103</c:v>
                </c:pt>
                <c:pt idx="96702">
                  <c:v>39.660968981948002</c:v>
                </c:pt>
                <c:pt idx="96703">
                  <c:v>39.661098352887798</c:v>
                </c:pt>
                <c:pt idx="96704">
                  <c:v>39.661227723413496</c:v>
                </c:pt>
                <c:pt idx="96705">
                  <c:v>39.661357093525098</c:v>
                </c:pt>
                <c:pt idx="96706">
                  <c:v>39.661486463222502</c:v>
                </c:pt>
                <c:pt idx="96707">
                  <c:v>39.661615832505902</c:v>
                </c:pt>
                <c:pt idx="96708">
                  <c:v>39.661745201375197</c:v>
                </c:pt>
                <c:pt idx="96709">
                  <c:v>39.661874569830402</c:v>
                </c:pt>
                <c:pt idx="96710">
                  <c:v>39.662003937871503</c:v>
                </c:pt>
                <c:pt idx="96711">
                  <c:v>39.6621333054985</c:v>
                </c:pt>
                <c:pt idx="96712">
                  <c:v>39.6622626727114</c:v>
                </c:pt>
                <c:pt idx="96713">
                  <c:v>39.662392039510202</c:v>
                </c:pt>
                <c:pt idx="96714">
                  <c:v>39.6625214058949</c:v>
                </c:pt>
                <c:pt idx="96715">
                  <c:v>39.6626507718656</c:v>
                </c:pt>
                <c:pt idx="96716">
                  <c:v>39.662780137422097</c:v>
                </c:pt>
                <c:pt idx="96717">
                  <c:v>39.662909502564602</c:v>
                </c:pt>
                <c:pt idx="96718">
                  <c:v>39.663038867292897</c:v>
                </c:pt>
                <c:pt idx="96719">
                  <c:v>39.663168231607202</c:v>
                </c:pt>
                <c:pt idx="96720">
                  <c:v>39.663297595507402</c:v>
                </c:pt>
                <c:pt idx="96721">
                  <c:v>39.663426958993497</c:v>
                </c:pt>
                <c:pt idx="96722">
                  <c:v>39.663556322065602</c:v>
                </c:pt>
                <c:pt idx="96723">
                  <c:v>39.663685684723497</c:v>
                </c:pt>
                <c:pt idx="96724">
                  <c:v>39.6638150469674</c:v>
                </c:pt>
                <c:pt idx="96725">
                  <c:v>39.6639444087972</c:v>
                </c:pt>
                <c:pt idx="96726">
                  <c:v>39.664073770212902</c:v>
                </c:pt>
                <c:pt idx="96727">
                  <c:v>39.664203131214599</c:v>
                </c:pt>
                <c:pt idx="96728">
                  <c:v>39.664332491802099</c:v>
                </c:pt>
                <c:pt idx="96729">
                  <c:v>39.664461851975702</c:v>
                </c:pt>
                <c:pt idx="96730">
                  <c:v>39.6645912117351</c:v>
                </c:pt>
                <c:pt idx="96731">
                  <c:v>39.664720571080501</c:v>
                </c:pt>
                <c:pt idx="96732">
                  <c:v>39.664849930011798</c:v>
                </c:pt>
                <c:pt idx="96733">
                  <c:v>39.664979288528997</c:v>
                </c:pt>
                <c:pt idx="96734">
                  <c:v>39.665108646632099</c:v>
                </c:pt>
                <c:pt idx="96735">
                  <c:v>39.665238004321203</c:v>
                </c:pt>
                <c:pt idx="96736">
                  <c:v>39.665367361596303</c:v>
                </c:pt>
                <c:pt idx="96737">
                  <c:v>39.665496718457298</c:v>
                </c:pt>
                <c:pt idx="96738">
                  <c:v>39.665626074904203</c:v>
                </c:pt>
                <c:pt idx="96739">
                  <c:v>39.665755430936997</c:v>
                </c:pt>
                <c:pt idx="96740">
                  <c:v>39.6658847865559</c:v>
                </c:pt>
                <c:pt idx="96741">
                  <c:v>39.666014141760598</c:v>
                </c:pt>
                <c:pt idx="96742">
                  <c:v>39.6661434965513</c:v>
                </c:pt>
                <c:pt idx="96743">
                  <c:v>39.666272850927903</c:v>
                </c:pt>
                <c:pt idx="96744">
                  <c:v>39.666402204890503</c:v>
                </c:pt>
                <c:pt idx="96745">
                  <c:v>39.666531558439097</c:v>
                </c:pt>
                <c:pt idx="96746">
                  <c:v>39.666660911573501</c:v>
                </c:pt>
                <c:pt idx="96747">
                  <c:v>39.666790264294001</c:v>
                </c:pt>
                <c:pt idx="96748">
                  <c:v>39.666919616600403</c:v>
                </c:pt>
                <c:pt idx="96749">
                  <c:v>39.667048968492701</c:v>
                </c:pt>
                <c:pt idx="96750">
                  <c:v>39.667178319971001</c:v>
                </c:pt>
                <c:pt idx="96751">
                  <c:v>39.667307671035303</c:v>
                </c:pt>
                <c:pt idx="96752">
                  <c:v>39.667437021685501</c:v>
                </c:pt>
                <c:pt idx="96753">
                  <c:v>39.667566371921701</c:v>
                </c:pt>
                <c:pt idx="96754">
                  <c:v>39.667695721743897</c:v>
                </c:pt>
                <c:pt idx="96755">
                  <c:v>39.667825071151903</c:v>
                </c:pt>
                <c:pt idx="96756">
                  <c:v>39.667954420146003</c:v>
                </c:pt>
                <c:pt idx="96757">
                  <c:v>39.668083768726099</c:v>
                </c:pt>
                <c:pt idx="96758">
                  <c:v>39.668213116892098</c:v>
                </c:pt>
                <c:pt idx="96759">
                  <c:v>39.668342464643999</c:v>
                </c:pt>
                <c:pt idx="96760">
                  <c:v>39.668471811982002</c:v>
                </c:pt>
                <c:pt idx="96761">
                  <c:v>39.668601158905901</c:v>
                </c:pt>
                <c:pt idx="96762">
                  <c:v>39.668730505415802</c:v>
                </c:pt>
                <c:pt idx="96763">
                  <c:v>39.668859851511598</c:v>
                </c:pt>
                <c:pt idx="96764">
                  <c:v>39.668989197193497</c:v>
                </c:pt>
                <c:pt idx="96765">
                  <c:v>39.669118542461298</c:v>
                </c:pt>
                <c:pt idx="96766">
                  <c:v>39.669247887315002</c:v>
                </c:pt>
                <c:pt idx="96767">
                  <c:v>39.669377231754801</c:v>
                </c:pt>
                <c:pt idx="96768">
                  <c:v>39.669506575780503</c:v>
                </c:pt>
                <c:pt idx="96769">
                  <c:v>39.669635919392299</c:v>
                </c:pt>
                <c:pt idx="96770">
                  <c:v>39.669765262589998</c:v>
                </c:pt>
                <c:pt idx="96771">
                  <c:v>39.669894605373699</c:v>
                </c:pt>
                <c:pt idx="96772">
                  <c:v>39.670023947743303</c:v>
                </c:pt>
                <c:pt idx="96773">
                  <c:v>39.670153289699002</c:v>
                </c:pt>
                <c:pt idx="96774">
                  <c:v>39.670282631240603</c:v>
                </c:pt>
                <c:pt idx="96775">
                  <c:v>39.670411972368299</c:v>
                </c:pt>
                <c:pt idx="96776">
                  <c:v>39.670541313081898</c:v>
                </c:pt>
                <c:pt idx="96777">
                  <c:v>39.670670653381499</c:v>
                </c:pt>
                <c:pt idx="96778">
                  <c:v>39.670799993267103</c:v>
                </c:pt>
                <c:pt idx="96779">
                  <c:v>39.670929332738801</c:v>
                </c:pt>
                <c:pt idx="96780">
                  <c:v>39.671058671796402</c:v>
                </c:pt>
                <c:pt idx="96781">
                  <c:v>39.671188010439998</c:v>
                </c:pt>
                <c:pt idx="96782">
                  <c:v>39.671317348669596</c:v>
                </c:pt>
                <c:pt idx="96783">
                  <c:v>39.671446686485197</c:v>
                </c:pt>
                <c:pt idx="96784">
                  <c:v>39.6715760238868</c:v>
                </c:pt>
                <c:pt idx="96785">
                  <c:v>39.671705360874398</c:v>
                </c:pt>
                <c:pt idx="96786">
                  <c:v>39.671834697447999</c:v>
                </c:pt>
                <c:pt idx="96787">
                  <c:v>39.671964033607601</c:v>
                </c:pt>
                <c:pt idx="96788">
                  <c:v>39.672093369353199</c:v>
                </c:pt>
                <c:pt idx="96789">
                  <c:v>39.672222704684799</c:v>
                </c:pt>
                <c:pt idx="96790">
                  <c:v>39.672352039602501</c:v>
                </c:pt>
                <c:pt idx="96791">
                  <c:v>39.672481374106098</c:v>
                </c:pt>
                <c:pt idx="96792">
                  <c:v>39.672610708195798</c:v>
                </c:pt>
                <c:pt idx="96793">
                  <c:v>39.672740041871499</c:v>
                </c:pt>
                <c:pt idx="96794">
                  <c:v>39.672869375133097</c:v>
                </c:pt>
                <c:pt idx="96795">
                  <c:v>39.672998707980803</c:v>
                </c:pt>
                <c:pt idx="96796">
                  <c:v>39.673128040414603</c:v>
                </c:pt>
                <c:pt idx="96797">
                  <c:v>39.6732573724343</c:v>
                </c:pt>
                <c:pt idx="96798">
                  <c:v>39.673386704039999</c:v>
                </c:pt>
                <c:pt idx="96799">
                  <c:v>39.673516035231799</c:v>
                </c:pt>
                <c:pt idx="96800">
                  <c:v>39.673645366009602</c:v>
                </c:pt>
                <c:pt idx="96801">
                  <c:v>39.6737746963734</c:v>
                </c:pt>
                <c:pt idx="96802">
                  <c:v>39.673904026323299</c:v>
                </c:pt>
                <c:pt idx="96803">
                  <c:v>39.674033355859201</c:v>
                </c:pt>
                <c:pt idx="96804">
                  <c:v>39.674162684981098</c:v>
                </c:pt>
                <c:pt idx="96805">
                  <c:v>39.674292013688998</c:v>
                </c:pt>
                <c:pt idx="96806">
                  <c:v>39.674421341982999</c:v>
                </c:pt>
                <c:pt idx="96807">
                  <c:v>39.674550669863002</c:v>
                </c:pt>
                <c:pt idx="96808">
                  <c:v>39.674679997329001</c:v>
                </c:pt>
                <c:pt idx="96809">
                  <c:v>39.674809324381101</c:v>
                </c:pt>
                <c:pt idx="96810">
                  <c:v>39.674938651019197</c:v>
                </c:pt>
                <c:pt idx="96811">
                  <c:v>39.675067977243302</c:v>
                </c:pt>
                <c:pt idx="96812">
                  <c:v>39.675197303053501</c:v>
                </c:pt>
                <c:pt idx="96813">
                  <c:v>39.675326628449703</c:v>
                </c:pt>
                <c:pt idx="96814">
                  <c:v>39.6754559534319</c:v>
                </c:pt>
                <c:pt idx="96815">
                  <c:v>39.675585278000199</c:v>
                </c:pt>
                <c:pt idx="96816">
                  <c:v>39.675714602154599</c:v>
                </c:pt>
                <c:pt idx="96817">
                  <c:v>39.675843925894902</c:v>
                </c:pt>
                <c:pt idx="96818">
                  <c:v>39.6759732492214</c:v>
                </c:pt>
                <c:pt idx="96819">
                  <c:v>39.6761025721339</c:v>
                </c:pt>
                <c:pt idx="96820">
                  <c:v>39.676231894632402</c:v>
                </c:pt>
                <c:pt idx="96821">
                  <c:v>39.676361216716998</c:v>
                </c:pt>
                <c:pt idx="96822">
                  <c:v>39.676490538387597</c:v>
                </c:pt>
                <c:pt idx="96823">
                  <c:v>39.676619859644298</c:v>
                </c:pt>
                <c:pt idx="96824">
                  <c:v>39.676749180487001</c:v>
                </c:pt>
                <c:pt idx="96825">
                  <c:v>39.676878500915798</c:v>
                </c:pt>
                <c:pt idx="96826">
                  <c:v>39.677007820930598</c:v>
                </c:pt>
                <c:pt idx="96827">
                  <c:v>39.677137140531499</c:v>
                </c:pt>
                <c:pt idx="96828">
                  <c:v>39.677266459718503</c:v>
                </c:pt>
                <c:pt idx="96829">
                  <c:v>39.677395778491501</c:v>
                </c:pt>
                <c:pt idx="96830">
                  <c:v>39.677525096850601</c:v>
                </c:pt>
                <c:pt idx="96831">
                  <c:v>39.677654414795803</c:v>
                </c:pt>
                <c:pt idx="96832">
                  <c:v>39.677783732327001</c:v>
                </c:pt>
                <c:pt idx="96833">
                  <c:v>39.6779130494443</c:v>
                </c:pt>
                <c:pt idx="96834">
                  <c:v>39.678042366147601</c:v>
                </c:pt>
                <c:pt idx="96835">
                  <c:v>39.678171682436997</c:v>
                </c:pt>
                <c:pt idx="96836">
                  <c:v>39.678300998312501</c:v>
                </c:pt>
                <c:pt idx="96837">
                  <c:v>39.678430313774101</c:v>
                </c:pt>
                <c:pt idx="96838">
                  <c:v>39.678559628821702</c:v>
                </c:pt>
                <c:pt idx="96839">
                  <c:v>39.678688943455398</c:v>
                </c:pt>
                <c:pt idx="96840">
                  <c:v>39.678818257675204</c:v>
                </c:pt>
                <c:pt idx="96841">
                  <c:v>39.678947571481103</c:v>
                </c:pt>
                <c:pt idx="96842">
                  <c:v>39.679076884872998</c:v>
                </c:pt>
                <c:pt idx="96843">
                  <c:v>39.679206197851002</c:v>
                </c:pt>
                <c:pt idx="96844">
                  <c:v>39.6793355104151</c:v>
                </c:pt>
                <c:pt idx="96845">
                  <c:v>39.679464822565301</c:v>
                </c:pt>
                <c:pt idx="96846">
                  <c:v>39.679594134301603</c:v>
                </c:pt>
                <c:pt idx="96847">
                  <c:v>39.6797234456239</c:v>
                </c:pt>
                <c:pt idx="96848">
                  <c:v>39.679852756532298</c:v>
                </c:pt>
                <c:pt idx="96849">
                  <c:v>39.679982067026899</c:v>
                </c:pt>
                <c:pt idx="96850">
                  <c:v>39.680111377107501</c:v>
                </c:pt>
                <c:pt idx="96851">
                  <c:v>39.680240686774198</c:v>
                </c:pt>
                <c:pt idx="96852">
                  <c:v>39.680369996026997</c:v>
                </c:pt>
                <c:pt idx="96853">
                  <c:v>39.680499304865798</c:v>
                </c:pt>
                <c:pt idx="96854">
                  <c:v>39.6806286132908</c:v>
                </c:pt>
                <c:pt idx="96855">
                  <c:v>39.680757921301897</c:v>
                </c:pt>
                <c:pt idx="96856">
                  <c:v>39.680887228899103</c:v>
                </c:pt>
                <c:pt idx="96857">
                  <c:v>39.681016536082304</c:v>
                </c:pt>
                <c:pt idx="96858">
                  <c:v>39.681145842851699</c:v>
                </c:pt>
                <c:pt idx="96859">
                  <c:v>39.681275149207202</c:v>
                </c:pt>
                <c:pt idx="96860">
                  <c:v>39.681404455148702</c:v>
                </c:pt>
                <c:pt idx="96861">
                  <c:v>39.681533760676402</c:v>
                </c:pt>
                <c:pt idx="96862">
                  <c:v>39.681663065790197</c:v>
                </c:pt>
                <c:pt idx="96863">
                  <c:v>39.681792370490101</c:v>
                </c:pt>
                <c:pt idx="96864">
                  <c:v>39.681921674776</c:v>
                </c:pt>
                <c:pt idx="96865">
                  <c:v>39.6820509786481</c:v>
                </c:pt>
                <c:pt idx="96866">
                  <c:v>39.682180282106302</c:v>
                </c:pt>
                <c:pt idx="96867">
                  <c:v>39.682309585150698</c:v>
                </c:pt>
                <c:pt idx="96868">
                  <c:v>39.682438887781103</c:v>
                </c:pt>
                <c:pt idx="96869">
                  <c:v>39.682568189997603</c:v>
                </c:pt>
                <c:pt idx="96870">
                  <c:v>39.682697491800297</c:v>
                </c:pt>
                <c:pt idx="96871">
                  <c:v>39.682826793189101</c:v>
                </c:pt>
                <c:pt idx="96872">
                  <c:v>39.682956094163998</c:v>
                </c:pt>
                <c:pt idx="96873">
                  <c:v>39.683085394724998</c:v>
                </c:pt>
                <c:pt idx="96874">
                  <c:v>39.683214694872099</c:v>
                </c:pt>
                <c:pt idx="96875">
                  <c:v>39.683343994605401</c:v>
                </c:pt>
                <c:pt idx="96876">
                  <c:v>39.683473293924699</c:v>
                </c:pt>
                <c:pt idx="96877">
                  <c:v>39.683602592830297</c:v>
                </c:pt>
                <c:pt idx="96878">
                  <c:v>39.683731891321898</c:v>
                </c:pt>
                <c:pt idx="96879">
                  <c:v>39.6838611893996</c:v>
                </c:pt>
                <c:pt idx="96880">
                  <c:v>39.683990487063497</c:v>
                </c:pt>
                <c:pt idx="96881">
                  <c:v>39.684119784313502</c:v>
                </c:pt>
                <c:pt idx="96882">
                  <c:v>39.684249081149702</c:v>
                </c:pt>
                <c:pt idx="96883">
                  <c:v>39.684378377572003</c:v>
                </c:pt>
                <c:pt idx="96884">
                  <c:v>39.684507673580399</c:v>
                </c:pt>
                <c:pt idx="96885">
                  <c:v>39.684636969174903</c:v>
                </c:pt>
                <c:pt idx="96886">
                  <c:v>39.684766264355602</c:v>
                </c:pt>
                <c:pt idx="96887">
                  <c:v>39.684895559122403</c:v>
                </c:pt>
                <c:pt idx="96888">
                  <c:v>39.685024853475397</c:v>
                </c:pt>
                <c:pt idx="96889">
                  <c:v>39.685154147414501</c:v>
                </c:pt>
                <c:pt idx="96890">
                  <c:v>39.685283440939699</c:v>
                </c:pt>
                <c:pt idx="96891">
                  <c:v>39.685412734051098</c:v>
                </c:pt>
                <c:pt idx="96892">
                  <c:v>39.6855420267486</c:v>
                </c:pt>
                <c:pt idx="96893">
                  <c:v>39.685671319032302</c:v>
                </c:pt>
                <c:pt idx="96894">
                  <c:v>39.685800610902099</c:v>
                </c:pt>
                <c:pt idx="96895">
                  <c:v>39.685929902358097</c:v>
                </c:pt>
                <c:pt idx="96896">
                  <c:v>39.686059193400197</c:v>
                </c:pt>
                <c:pt idx="96897">
                  <c:v>39.686188484028499</c:v>
                </c:pt>
                <c:pt idx="96898">
                  <c:v>39.686317774242902</c:v>
                </c:pt>
                <c:pt idx="96899">
                  <c:v>39.686447064043499</c:v>
                </c:pt>
                <c:pt idx="96900">
                  <c:v>39.686576353430198</c:v>
                </c:pt>
                <c:pt idx="96901">
                  <c:v>39.686705642403098</c:v>
                </c:pt>
                <c:pt idx="96902">
                  <c:v>39.6868349309621</c:v>
                </c:pt>
                <c:pt idx="96903">
                  <c:v>39.686964219107303</c:v>
                </c:pt>
                <c:pt idx="96904">
                  <c:v>39.6870935068387</c:v>
                </c:pt>
                <c:pt idx="96905">
                  <c:v>39.687222794156199</c:v>
                </c:pt>
                <c:pt idx="96906">
                  <c:v>39.687352081059899</c:v>
                </c:pt>
                <c:pt idx="96907">
                  <c:v>39.687481367549701</c:v>
                </c:pt>
                <c:pt idx="96908">
                  <c:v>39.687610653625804</c:v>
                </c:pt>
                <c:pt idx="96909">
                  <c:v>39.687739939287901</c:v>
                </c:pt>
                <c:pt idx="96910">
                  <c:v>39.6878692245363</c:v>
                </c:pt>
                <c:pt idx="96911">
                  <c:v>39.6879985093708</c:v>
                </c:pt>
                <c:pt idx="96912">
                  <c:v>39.688127793791502</c:v>
                </c:pt>
                <c:pt idx="96913">
                  <c:v>39.688257077798397</c:v>
                </c:pt>
                <c:pt idx="96914">
                  <c:v>39.688386361391402</c:v>
                </c:pt>
                <c:pt idx="96915">
                  <c:v>39.6885156445706</c:v>
                </c:pt>
                <c:pt idx="96916">
                  <c:v>39.688644927336</c:v>
                </c:pt>
                <c:pt idx="96917">
                  <c:v>39.688774209687601</c:v>
                </c:pt>
                <c:pt idx="96918">
                  <c:v>39.688903491625297</c:v>
                </c:pt>
                <c:pt idx="96919">
                  <c:v>39.689032773149201</c:v>
                </c:pt>
                <c:pt idx="96920">
                  <c:v>39.689162054259299</c:v>
                </c:pt>
                <c:pt idx="96921">
                  <c:v>39.689291334955598</c:v>
                </c:pt>
                <c:pt idx="96922">
                  <c:v>39.689420615238099</c:v>
                </c:pt>
                <c:pt idx="96923">
                  <c:v>39.689549895106801</c:v>
                </c:pt>
                <c:pt idx="96924">
                  <c:v>39.689679174561597</c:v>
                </c:pt>
                <c:pt idx="96925">
                  <c:v>39.689808453602602</c:v>
                </c:pt>
                <c:pt idx="96926">
                  <c:v>39.6899377322299</c:v>
                </c:pt>
                <c:pt idx="96927">
                  <c:v>39.6900670104433</c:v>
                </c:pt>
                <c:pt idx="96928">
                  <c:v>39.690196288242902</c:v>
                </c:pt>
                <c:pt idx="96929">
                  <c:v>39.690325565628697</c:v>
                </c:pt>
                <c:pt idx="96930">
                  <c:v>39.690454842600701</c:v>
                </c:pt>
                <c:pt idx="96931">
                  <c:v>39.6905841191588</c:v>
                </c:pt>
                <c:pt idx="96932">
                  <c:v>39.690713395303199</c:v>
                </c:pt>
                <c:pt idx="96933">
                  <c:v>39.690842671033799</c:v>
                </c:pt>
                <c:pt idx="96934">
                  <c:v>39.690971946350601</c:v>
                </c:pt>
                <c:pt idx="96935">
                  <c:v>39.691101221253597</c:v>
                </c:pt>
                <c:pt idx="96936">
                  <c:v>39.691230495742801</c:v>
                </c:pt>
                <c:pt idx="96937">
                  <c:v>39.691359769818199</c:v>
                </c:pt>
                <c:pt idx="96938">
                  <c:v>39.691489043479798</c:v>
                </c:pt>
                <c:pt idx="96939">
                  <c:v>39.691618316727599</c:v>
                </c:pt>
                <c:pt idx="96940">
                  <c:v>39.691747589561601</c:v>
                </c:pt>
                <c:pt idx="96941">
                  <c:v>39.691876861981797</c:v>
                </c:pt>
                <c:pt idx="96942">
                  <c:v>39.692006133988201</c:v>
                </c:pt>
                <c:pt idx="96943">
                  <c:v>39.692135405580899</c:v>
                </c:pt>
                <c:pt idx="96944">
                  <c:v>39.692264676759699</c:v>
                </c:pt>
                <c:pt idx="96945">
                  <c:v>39.692393947524799</c:v>
                </c:pt>
                <c:pt idx="96946">
                  <c:v>39.692523217876101</c:v>
                </c:pt>
                <c:pt idx="96947">
                  <c:v>39.692652487813596</c:v>
                </c:pt>
                <c:pt idx="96948">
                  <c:v>39.692781757337301</c:v>
                </c:pt>
                <c:pt idx="96949">
                  <c:v>39.692911026447199</c:v>
                </c:pt>
                <c:pt idx="96950">
                  <c:v>39.693040295143398</c:v>
                </c:pt>
                <c:pt idx="96951">
                  <c:v>39.693169563425798</c:v>
                </c:pt>
                <c:pt idx="96952">
                  <c:v>39.693298831294399</c:v>
                </c:pt>
                <c:pt idx="96953">
                  <c:v>39.693428098749202</c:v>
                </c:pt>
                <c:pt idx="96954">
                  <c:v>39.693557365790298</c:v>
                </c:pt>
                <c:pt idx="96955">
                  <c:v>39.693686632417602</c:v>
                </c:pt>
                <c:pt idx="96956">
                  <c:v>39.693815898631101</c:v>
                </c:pt>
                <c:pt idx="96957">
                  <c:v>39.693945164430801</c:v>
                </c:pt>
                <c:pt idx="96958">
                  <c:v>39.694074429816801</c:v>
                </c:pt>
                <c:pt idx="96959">
                  <c:v>39.694203694789003</c:v>
                </c:pt>
                <c:pt idx="96960">
                  <c:v>39.694332959347499</c:v>
                </c:pt>
                <c:pt idx="96961">
                  <c:v>39.694462223492103</c:v>
                </c:pt>
                <c:pt idx="96962">
                  <c:v>39.6945914872231</c:v>
                </c:pt>
                <c:pt idx="96963">
                  <c:v>39.694720750540199</c:v>
                </c:pt>
                <c:pt idx="96964">
                  <c:v>39.694850013443599</c:v>
                </c:pt>
                <c:pt idx="96965">
                  <c:v>39.6949792759332</c:v>
                </c:pt>
                <c:pt idx="96966">
                  <c:v>39.695108538009102</c:v>
                </c:pt>
                <c:pt idx="96967">
                  <c:v>39.695237799671297</c:v>
                </c:pt>
                <c:pt idx="96968">
                  <c:v>39.695367060919601</c:v>
                </c:pt>
                <c:pt idx="96969">
                  <c:v>39.695496321754199</c:v>
                </c:pt>
                <c:pt idx="96970">
                  <c:v>39.695625582175097</c:v>
                </c:pt>
                <c:pt idx="96971">
                  <c:v>39.695754842182197</c:v>
                </c:pt>
                <c:pt idx="96972">
                  <c:v>39.695884101775597</c:v>
                </c:pt>
                <c:pt idx="96973">
                  <c:v>39.696013360955199</c:v>
                </c:pt>
                <c:pt idx="96974">
                  <c:v>39.696142619721002</c:v>
                </c:pt>
                <c:pt idx="96975">
                  <c:v>39.696271878073198</c:v>
                </c:pt>
                <c:pt idx="96976">
                  <c:v>39.696401136011502</c:v>
                </c:pt>
                <c:pt idx="96977">
                  <c:v>39.6965303935362</c:v>
                </c:pt>
                <c:pt idx="96978">
                  <c:v>39.696659650647099</c:v>
                </c:pt>
                <c:pt idx="96979">
                  <c:v>39.6967889073442</c:v>
                </c:pt>
                <c:pt idx="96980">
                  <c:v>39.696918163627601</c:v>
                </c:pt>
                <c:pt idx="96981">
                  <c:v>39.697047419497302</c:v>
                </c:pt>
                <c:pt idx="96982">
                  <c:v>39.697176674953198</c:v>
                </c:pt>
                <c:pt idx="96983">
                  <c:v>39.697305929995402</c:v>
                </c:pt>
                <c:pt idx="96984">
                  <c:v>39.697435184623899</c:v>
                </c:pt>
                <c:pt idx="96985">
                  <c:v>39.697564438838597</c:v>
                </c:pt>
                <c:pt idx="96986">
                  <c:v>39.697693692639596</c:v>
                </c:pt>
                <c:pt idx="96987">
                  <c:v>39.697822946026903</c:v>
                </c:pt>
                <c:pt idx="96988">
                  <c:v>39.697952199000497</c:v>
                </c:pt>
                <c:pt idx="96989">
                  <c:v>39.698081451560299</c:v>
                </c:pt>
                <c:pt idx="96990">
                  <c:v>39.698210703706401</c:v>
                </c:pt>
                <c:pt idx="96991">
                  <c:v>39.698339955438698</c:v>
                </c:pt>
                <c:pt idx="96992">
                  <c:v>39.698469206757402</c:v>
                </c:pt>
                <c:pt idx="96993">
                  <c:v>39.6985984576623</c:v>
                </c:pt>
                <c:pt idx="96994">
                  <c:v>39.698727708153498</c:v>
                </c:pt>
                <c:pt idx="96995">
                  <c:v>39.698856958230998</c:v>
                </c:pt>
                <c:pt idx="96996">
                  <c:v>39.698986207894698</c:v>
                </c:pt>
                <c:pt idx="96997">
                  <c:v>39.699115457144799</c:v>
                </c:pt>
                <c:pt idx="96998">
                  <c:v>39.699244705981101</c:v>
                </c:pt>
                <c:pt idx="96999">
                  <c:v>39.699373954403697</c:v>
                </c:pt>
                <c:pt idx="97000">
                  <c:v>39.6995032024126</c:v>
                </c:pt>
                <c:pt idx="97001">
                  <c:v>39.699632450007798</c:v>
                </c:pt>
                <c:pt idx="97002">
                  <c:v>39.699761697189302</c:v>
                </c:pt>
                <c:pt idx="97003">
                  <c:v>39.699890943957101</c:v>
                </c:pt>
                <c:pt idx="97004">
                  <c:v>39.7000201903112</c:v>
                </c:pt>
                <c:pt idx="97005">
                  <c:v>39.7001494362515</c:v>
                </c:pt>
                <c:pt idx="97006">
                  <c:v>39.700278681778201</c:v>
                </c:pt>
                <c:pt idx="97007">
                  <c:v>39.700407926891103</c:v>
                </c:pt>
                <c:pt idx="97008">
                  <c:v>39.700537171590398</c:v>
                </c:pt>
                <c:pt idx="97009">
                  <c:v>39.700666415875901</c:v>
                </c:pt>
                <c:pt idx="97010">
                  <c:v>39.700795659747797</c:v>
                </c:pt>
                <c:pt idx="97011">
                  <c:v>39.700924903205902</c:v>
                </c:pt>
                <c:pt idx="97012">
                  <c:v>39.701054146250399</c:v>
                </c:pt>
                <c:pt idx="97013">
                  <c:v>39.701183388881198</c:v>
                </c:pt>
                <c:pt idx="97014">
                  <c:v>39.701312631098197</c:v>
                </c:pt>
                <c:pt idx="97015">
                  <c:v>39.701441872901597</c:v>
                </c:pt>
                <c:pt idx="97016">
                  <c:v>39.701571114291298</c:v>
                </c:pt>
                <c:pt idx="97017">
                  <c:v>39.701700355267299</c:v>
                </c:pt>
                <c:pt idx="97018">
                  <c:v>39.701829595829601</c:v>
                </c:pt>
                <c:pt idx="97019">
                  <c:v>39.701958835978203</c:v>
                </c:pt>
                <c:pt idx="97020">
                  <c:v>39.7020880757131</c:v>
                </c:pt>
                <c:pt idx="97021">
                  <c:v>39.702217315034403</c:v>
                </c:pt>
                <c:pt idx="97022">
                  <c:v>39.702346553941901</c:v>
                </c:pt>
                <c:pt idx="97023">
                  <c:v>39.702475792435798</c:v>
                </c:pt>
                <c:pt idx="97024">
                  <c:v>39.702605030515997</c:v>
                </c:pt>
                <c:pt idx="97025">
                  <c:v>39.702734268182503</c:v>
                </c:pt>
                <c:pt idx="97026">
                  <c:v>39.702863505435303</c:v>
                </c:pt>
                <c:pt idx="97027">
                  <c:v>39.702992742274503</c:v>
                </c:pt>
                <c:pt idx="97028">
                  <c:v>39.703121978699997</c:v>
                </c:pt>
                <c:pt idx="97029">
                  <c:v>39.703251214711798</c:v>
                </c:pt>
                <c:pt idx="97030">
                  <c:v>39.70338045031</c:v>
                </c:pt>
                <c:pt idx="97031">
                  <c:v>39.703509685494403</c:v>
                </c:pt>
                <c:pt idx="97032">
                  <c:v>39.703638920265199</c:v>
                </c:pt>
                <c:pt idx="97033">
                  <c:v>39.703768154622303</c:v>
                </c:pt>
                <c:pt idx="97034">
                  <c:v>39.7038973885658</c:v>
                </c:pt>
                <c:pt idx="97035">
                  <c:v>39.704026622095597</c:v>
                </c:pt>
                <c:pt idx="97036">
                  <c:v>39.704155855211702</c:v>
                </c:pt>
                <c:pt idx="97037">
                  <c:v>39.704285087914201</c:v>
                </c:pt>
                <c:pt idx="97038">
                  <c:v>39.704414320203</c:v>
                </c:pt>
                <c:pt idx="97039">
                  <c:v>39.704543552078199</c:v>
                </c:pt>
                <c:pt idx="97040">
                  <c:v>39.7046727835396</c:v>
                </c:pt>
                <c:pt idx="97041">
                  <c:v>39.7048020145875</c:v>
                </c:pt>
                <c:pt idx="97042">
                  <c:v>39.704931245221601</c:v>
                </c:pt>
                <c:pt idx="97043">
                  <c:v>39.705060475442103</c:v>
                </c:pt>
                <c:pt idx="97044">
                  <c:v>39.705189705248998</c:v>
                </c:pt>
                <c:pt idx="97045">
                  <c:v>39.7053189346422</c:v>
                </c:pt>
                <c:pt idx="97046">
                  <c:v>39.705448163621803</c:v>
                </c:pt>
                <c:pt idx="97047">
                  <c:v>39.705577392187699</c:v>
                </c:pt>
                <c:pt idx="97048">
                  <c:v>39.705706620339903</c:v>
                </c:pt>
                <c:pt idx="97049">
                  <c:v>39.7058358480785</c:v>
                </c:pt>
                <c:pt idx="97050">
                  <c:v>39.705965075403498</c:v>
                </c:pt>
                <c:pt idx="97051">
                  <c:v>39.706094302314803</c:v>
                </c:pt>
                <c:pt idx="97052">
                  <c:v>39.706223528812501</c:v>
                </c:pt>
                <c:pt idx="97053">
                  <c:v>39.7063527548965</c:v>
                </c:pt>
                <c:pt idx="97054">
                  <c:v>39.706481980566899</c:v>
                </c:pt>
                <c:pt idx="97055">
                  <c:v>39.706611205823599</c:v>
                </c:pt>
                <c:pt idx="97056">
                  <c:v>39.706740430666699</c:v>
                </c:pt>
                <c:pt idx="97057">
                  <c:v>39.706869655096199</c:v>
                </c:pt>
                <c:pt idx="97058">
                  <c:v>39.706998879112</c:v>
                </c:pt>
                <c:pt idx="97059">
                  <c:v>39.707128102714201</c:v>
                </c:pt>
                <c:pt idx="97060">
                  <c:v>39.707257325902802</c:v>
                </c:pt>
                <c:pt idx="97061">
                  <c:v>39.707386548677697</c:v>
                </c:pt>
                <c:pt idx="97062">
                  <c:v>39.707515771038999</c:v>
                </c:pt>
                <c:pt idx="97063">
                  <c:v>39.707644992986701</c:v>
                </c:pt>
                <c:pt idx="97064">
                  <c:v>39.707774214520803</c:v>
                </c:pt>
                <c:pt idx="97065">
                  <c:v>39.7079034356412</c:v>
                </c:pt>
                <c:pt idx="97066">
                  <c:v>39.708032656348003</c:v>
                </c:pt>
                <c:pt idx="97067">
                  <c:v>39.708161876641199</c:v>
                </c:pt>
                <c:pt idx="97068">
                  <c:v>39.708291096520703</c:v>
                </c:pt>
                <c:pt idx="97069">
                  <c:v>39.708420315986601</c:v>
                </c:pt>
                <c:pt idx="97070">
                  <c:v>39.708549535038898</c:v>
                </c:pt>
                <c:pt idx="97071">
                  <c:v>39.708678753677603</c:v>
                </c:pt>
                <c:pt idx="97072">
                  <c:v>39.708807971902701</c:v>
                </c:pt>
                <c:pt idx="97073">
                  <c:v>39.708937189714199</c:v>
                </c:pt>
                <c:pt idx="97074">
                  <c:v>39.709066407111997</c:v>
                </c:pt>
                <c:pt idx="97075">
                  <c:v>39.709195624096203</c:v>
                </c:pt>
                <c:pt idx="97076">
                  <c:v>39.709324840666802</c:v>
                </c:pt>
                <c:pt idx="97077">
                  <c:v>39.709454056823802</c:v>
                </c:pt>
                <c:pt idx="97078">
                  <c:v>39.709583272567201</c:v>
                </c:pt>
                <c:pt idx="97079">
                  <c:v>39.709712487897001</c:v>
                </c:pt>
                <c:pt idx="97080">
                  <c:v>39.7098417028132</c:v>
                </c:pt>
                <c:pt idx="97081">
                  <c:v>39.7099709173158</c:v>
                </c:pt>
                <c:pt idx="97082">
                  <c:v>39.710100131404801</c:v>
                </c:pt>
                <c:pt idx="97083">
                  <c:v>39.710229345080101</c:v>
                </c:pt>
                <c:pt idx="97084">
                  <c:v>39.710358558341902</c:v>
                </c:pt>
                <c:pt idx="97085">
                  <c:v>39.710487771190103</c:v>
                </c:pt>
                <c:pt idx="97086">
                  <c:v>39.710616983624597</c:v>
                </c:pt>
                <c:pt idx="97087">
                  <c:v>39.710746195645598</c:v>
                </c:pt>
                <c:pt idx="97088">
                  <c:v>39.710875407252999</c:v>
                </c:pt>
                <c:pt idx="97089">
                  <c:v>39.711004618446701</c:v>
                </c:pt>
                <c:pt idx="97090">
                  <c:v>39.711133829226902</c:v>
                </c:pt>
                <c:pt idx="97091">
                  <c:v>39.711263039593497</c:v>
                </c:pt>
                <c:pt idx="97092">
                  <c:v>39.711392249546499</c:v>
                </c:pt>
                <c:pt idx="97093">
                  <c:v>39.711521459085901</c:v>
                </c:pt>
                <c:pt idx="97094">
                  <c:v>39.711650668211803</c:v>
                </c:pt>
                <c:pt idx="97095">
                  <c:v>39.711779876923998</c:v>
                </c:pt>
                <c:pt idx="97096">
                  <c:v>39.711909085222601</c:v>
                </c:pt>
                <c:pt idx="97097">
                  <c:v>39.712038293107703</c:v>
                </c:pt>
                <c:pt idx="97098">
                  <c:v>39.712167500579199</c:v>
                </c:pt>
                <c:pt idx="97099">
                  <c:v>39.712296707637101</c:v>
                </c:pt>
                <c:pt idx="97100">
                  <c:v>39.712425914281397</c:v>
                </c:pt>
                <c:pt idx="97101">
                  <c:v>39.712555120512199</c:v>
                </c:pt>
                <c:pt idx="97102">
                  <c:v>39.712684326329303</c:v>
                </c:pt>
                <c:pt idx="97103">
                  <c:v>39.712813531732898</c:v>
                </c:pt>
                <c:pt idx="97104">
                  <c:v>39.712942736722901</c:v>
                </c:pt>
                <c:pt idx="97105">
                  <c:v>39.713071941299397</c:v>
                </c:pt>
                <c:pt idx="97106">
                  <c:v>39.7132011454623</c:v>
                </c:pt>
                <c:pt idx="97107">
                  <c:v>39.713330349211603</c:v>
                </c:pt>
                <c:pt idx="97108">
                  <c:v>39.713459552547299</c:v>
                </c:pt>
                <c:pt idx="97109">
                  <c:v>39.713588755469402</c:v>
                </c:pt>
                <c:pt idx="97110">
                  <c:v>39.713717957977998</c:v>
                </c:pt>
                <c:pt idx="97111">
                  <c:v>39.713847160073101</c:v>
                </c:pt>
                <c:pt idx="97112">
                  <c:v>39.713976361754497</c:v>
                </c:pt>
                <c:pt idx="97113">
                  <c:v>39.7141055630224</c:v>
                </c:pt>
                <c:pt idx="97114">
                  <c:v>39.714234763876803</c:v>
                </c:pt>
                <c:pt idx="97115">
                  <c:v>39.714363964317499</c:v>
                </c:pt>
                <c:pt idx="97116">
                  <c:v>39.714493164344802</c:v>
                </c:pt>
                <c:pt idx="97117">
                  <c:v>39.714622363958398</c:v>
                </c:pt>
                <c:pt idx="97118">
                  <c:v>39.714751563158501</c:v>
                </c:pt>
                <c:pt idx="97119">
                  <c:v>39.714880761945103</c:v>
                </c:pt>
                <c:pt idx="97120">
                  <c:v>39.715009960318099</c:v>
                </c:pt>
                <c:pt idx="97121">
                  <c:v>39.715139158277502</c:v>
                </c:pt>
                <c:pt idx="97122">
                  <c:v>39.715268355823397</c:v>
                </c:pt>
                <c:pt idx="97123">
                  <c:v>39.7153975529557</c:v>
                </c:pt>
                <c:pt idx="97124">
                  <c:v>39.715526749674503</c:v>
                </c:pt>
                <c:pt idx="97125">
                  <c:v>39.715655945979798</c:v>
                </c:pt>
                <c:pt idx="97126">
                  <c:v>39.7157851418715</c:v>
                </c:pt>
                <c:pt idx="97127">
                  <c:v>39.715914337349602</c:v>
                </c:pt>
                <c:pt idx="97128">
                  <c:v>39.716043532414297</c:v>
                </c:pt>
                <c:pt idx="97129">
                  <c:v>39.716172727065299</c:v>
                </c:pt>
                <c:pt idx="97130">
                  <c:v>39.7163019213029</c:v>
                </c:pt>
                <c:pt idx="97131">
                  <c:v>39.716431115126802</c:v>
                </c:pt>
                <c:pt idx="97132">
                  <c:v>39.716560308537296</c:v>
                </c:pt>
                <c:pt idx="97133">
                  <c:v>39.716689501534198</c:v>
                </c:pt>
                <c:pt idx="97134">
                  <c:v>39.716818694117599</c:v>
                </c:pt>
                <c:pt idx="97135">
                  <c:v>39.7169478862875</c:v>
                </c:pt>
                <c:pt idx="97136">
                  <c:v>39.7170770780438</c:v>
                </c:pt>
                <c:pt idx="97137">
                  <c:v>39.717206269386502</c:v>
                </c:pt>
                <c:pt idx="97138">
                  <c:v>39.717335460315802</c:v>
                </c:pt>
                <c:pt idx="97139">
                  <c:v>39.717464650831502</c:v>
                </c:pt>
                <c:pt idx="97140">
                  <c:v>39.717593840933702</c:v>
                </c:pt>
                <c:pt idx="97141">
                  <c:v>39.717723030622402</c:v>
                </c:pt>
                <c:pt idx="97142">
                  <c:v>39.717852219897502</c:v>
                </c:pt>
                <c:pt idx="97143">
                  <c:v>39.717981408759201</c:v>
                </c:pt>
                <c:pt idx="97144">
                  <c:v>39.7181105972073</c:v>
                </c:pt>
                <c:pt idx="97145">
                  <c:v>39.718239785241799</c:v>
                </c:pt>
                <c:pt idx="97146">
                  <c:v>39.718368972862898</c:v>
                </c:pt>
                <c:pt idx="97147">
                  <c:v>39.718498160070403</c:v>
                </c:pt>
                <c:pt idx="97148">
                  <c:v>39.718627346864501</c:v>
                </c:pt>
                <c:pt idx="97149">
                  <c:v>39.718756533244999</c:v>
                </c:pt>
                <c:pt idx="97150">
                  <c:v>39.718885719211997</c:v>
                </c:pt>
                <c:pt idx="97151">
                  <c:v>39.719014904765501</c:v>
                </c:pt>
                <c:pt idx="97152">
                  <c:v>39.719144089905399</c:v>
                </c:pt>
                <c:pt idx="97153">
                  <c:v>39.719273274631902</c:v>
                </c:pt>
                <c:pt idx="97154">
                  <c:v>39.719402458944899</c:v>
                </c:pt>
                <c:pt idx="97155">
                  <c:v>39.719531642844302</c:v>
                </c:pt>
                <c:pt idx="97156">
                  <c:v>39.719660826330198</c:v>
                </c:pt>
                <c:pt idx="97157">
                  <c:v>39.719790009402701</c:v>
                </c:pt>
                <c:pt idx="97158">
                  <c:v>39.719919192061603</c:v>
                </c:pt>
                <c:pt idx="97159">
                  <c:v>39.720048374306998</c:v>
                </c:pt>
                <c:pt idx="97160">
                  <c:v>39.720177556138999</c:v>
                </c:pt>
                <c:pt idx="97161">
                  <c:v>39.720306737557401</c:v>
                </c:pt>
                <c:pt idx="97162">
                  <c:v>39.720435918562302</c:v>
                </c:pt>
                <c:pt idx="97163">
                  <c:v>39.720565099153802</c:v>
                </c:pt>
                <c:pt idx="97164">
                  <c:v>39.720694279331703</c:v>
                </c:pt>
                <c:pt idx="97165">
                  <c:v>39.720823459096103</c:v>
                </c:pt>
                <c:pt idx="97166">
                  <c:v>39.720952638447102</c:v>
                </c:pt>
                <c:pt idx="97167">
                  <c:v>39.721081817384601</c:v>
                </c:pt>
                <c:pt idx="97168">
                  <c:v>39.7212109959085</c:v>
                </c:pt>
                <c:pt idx="97169">
                  <c:v>39.721340174018998</c:v>
                </c:pt>
                <c:pt idx="97170">
                  <c:v>39.721469351716003</c:v>
                </c:pt>
                <c:pt idx="97171">
                  <c:v>39.7215985289995</c:v>
                </c:pt>
                <c:pt idx="97172">
                  <c:v>39.721727705869498</c:v>
                </c:pt>
                <c:pt idx="97173">
                  <c:v>39.721856882326101</c:v>
                </c:pt>
                <c:pt idx="97174">
                  <c:v>39.721986058369097</c:v>
                </c:pt>
                <c:pt idx="97175">
                  <c:v>39.7221152339987</c:v>
                </c:pt>
                <c:pt idx="97176">
                  <c:v>39.722244409214802</c:v>
                </c:pt>
                <c:pt idx="97177">
                  <c:v>39.722373584017397</c:v>
                </c:pt>
                <c:pt idx="97178">
                  <c:v>39.722502758406598</c:v>
                </c:pt>
                <c:pt idx="97179">
                  <c:v>39.7226319323822</c:v>
                </c:pt>
                <c:pt idx="97180">
                  <c:v>39.7227611059444</c:v>
                </c:pt>
                <c:pt idx="97181">
                  <c:v>39.7228902790931</c:v>
                </c:pt>
                <c:pt idx="97182">
                  <c:v>39.723019451828399</c:v>
                </c:pt>
                <c:pt idx="97183">
                  <c:v>39.723148624150099</c:v>
                </c:pt>
                <c:pt idx="97184">
                  <c:v>39.723277796058397</c:v>
                </c:pt>
                <c:pt idx="97185">
                  <c:v>39.723406967553302</c:v>
                </c:pt>
                <c:pt idx="97186">
                  <c:v>39.723536138634699</c:v>
                </c:pt>
                <c:pt idx="97187">
                  <c:v>39.723665309302604</c:v>
                </c:pt>
                <c:pt idx="97188">
                  <c:v>39.723794479557</c:v>
                </c:pt>
                <c:pt idx="97189">
                  <c:v>39.723923649398003</c:v>
                </c:pt>
                <c:pt idx="97190">
                  <c:v>39.724052818825498</c:v>
                </c:pt>
                <c:pt idx="97191">
                  <c:v>39.7241819878396</c:v>
                </c:pt>
                <c:pt idx="97192">
                  <c:v>39.724311156440201</c:v>
                </c:pt>
                <c:pt idx="97193">
                  <c:v>39.724440324627302</c:v>
                </c:pt>
                <c:pt idx="97194">
                  <c:v>39.724569492401002</c:v>
                </c:pt>
                <c:pt idx="97195">
                  <c:v>39.724698659761202</c:v>
                </c:pt>
                <c:pt idx="97196">
                  <c:v>39.724827826708001</c:v>
                </c:pt>
                <c:pt idx="97197">
                  <c:v>39.7249569932413</c:v>
                </c:pt>
                <c:pt idx="97198">
                  <c:v>39.725086159361197</c:v>
                </c:pt>
                <c:pt idx="97199">
                  <c:v>39.725215325067602</c:v>
                </c:pt>
                <c:pt idx="97200">
                  <c:v>39.725344490360598</c:v>
                </c:pt>
                <c:pt idx="97201">
                  <c:v>39.725473655240101</c:v>
                </c:pt>
                <c:pt idx="97202">
                  <c:v>39.725602819706197</c:v>
                </c:pt>
                <c:pt idx="97203">
                  <c:v>39.725731983758898</c:v>
                </c:pt>
                <c:pt idx="97204">
                  <c:v>39.725861147398099</c:v>
                </c:pt>
                <c:pt idx="97205">
                  <c:v>39.7259903106238</c:v>
                </c:pt>
                <c:pt idx="97206">
                  <c:v>39.726119473436199</c:v>
                </c:pt>
                <c:pt idx="97207">
                  <c:v>39.726248635834999</c:v>
                </c:pt>
                <c:pt idx="97208">
                  <c:v>39.726377797820497</c:v>
                </c:pt>
                <c:pt idx="97209">
                  <c:v>39.726506959392502</c:v>
                </c:pt>
                <c:pt idx="97210">
                  <c:v>39.726636120551099</c:v>
                </c:pt>
                <c:pt idx="97211">
                  <c:v>39.726765281296203</c:v>
                </c:pt>
                <c:pt idx="97212">
                  <c:v>39.726894441627898</c:v>
                </c:pt>
                <c:pt idx="97213">
                  <c:v>39.7270236015462</c:v>
                </c:pt>
                <c:pt idx="97214">
                  <c:v>39.727152761051002</c:v>
                </c:pt>
                <c:pt idx="97215">
                  <c:v>39.727281920142502</c:v>
                </c:pt>
                <c:pt idx="97216">
                  <c:v>39.727411078820403</c:v>
                </c:pt>
                <c:pt idx="97217">
                  <c:v>39.727540237085002</c:v>
                </c:pt>
                <c:pt idx="97218">
                  <c:v>39.7276693949362</c:v>
                </c:pt>
                <c:pt idx="97219">
                  <c:v>39.727798552373898</c:v>
                </c:pt>
                <c:pt idx="97220">
                  <c:v>39.727927709398202</c:v>
                </c:pt>
                <c:pt idx="97221">
                  <c:v>39.728056866009098</c:v>
                </c:pt>
                <c:pt idx="97222">
                  <c:v>39.728186022206501</c:v>
                </c:pt>
                <c:pt idx="97223">
                  <c:v>39.728315177990602</c:v>
                </c:pt>
                <c:pt idx="97224">
                  <c:v>39.728444333361203</c:v>
                </c:pt>
                <c:pt idx="97225">
                  <c:v>39.728573488318403</c:v>
                </c:pt>
                <c:pt idx="97226">
                  <c:v>39.728702642862203</c:v>
                </c:pt>
                <c:pt idx="97227">
                  <c:v>39.728831796992601</c:v>
                </c:pt>
                <c:pt idx="97228">
                  <c:v>39.728960950709599</c:v>
                </c:pt>
                <c:pt idx="97229">
                  <c:v>39.729090104013103</c:v>
                </c:pt>
                <c:pt idx="97230">
                  <c:v>39.729219256903299</c:v>
                </c:pt>
                <c:pt idx="97231">
                  <c:v>39.729348409380002</c:v>
                </c:pt>
                <c:pt idx="97232">
                  <c:v>39.729477561443403</c:v>
                </c:pt>
                <c:pt idx="97233">
                  <c:v>39.729606713093297</c:v>
                </c:pt>
                <c:pt idx="97234">
                  <c:v>39.729735864329903</c:v>
                </c:pt>
                <c:pt idx="97235">
                  <c:v>39.729865015153003</c:v>
                </c:pt>
                <c:pt idx="97236">
                  <c:v>39.729994165562701</c:v>
                </c:pt>
                <c:pt idx="97237">
                  <c:v>39.730123315559098</c:v>
                </c:pt>
                <c:pt idx="97238">
                  <c:v>39.730252465142001</c:v>
                </c:pt>
                <c:pt idx="97239">
                  <c:v>39.730381614311597</c:v>
                </c:pt>
                <c:pt idx="97240">
                  <c:v>39.730510763067699</c:v>
                </c:pt>
                <c:pt idx="97241">
                  <c:v>39.730639911410499</c:v>
                </c:pt>
                <c:pt idx="97242">
                  <c:v>39.730769059339799</c:v>
                </c:pt>
                <c:pt idx="97243">
                  <c:v>39.730898206855798</c:v>
                </c:pt>
                <c:pt idx="97244">
                  <c:v>39.731027353958403</c:v>
                </c:pt>
                <c:pt idx="97245">
                  <c:v>39.7311565006476</c:v>
                </c:pt>
                <c:pt idx="97246">
                  <c:v>39.731285646923403</c:v>
                </c:pt>
                <c:pt idx="97247">
                  <c:v>39.731414792785799</c:v>
                </c:pt>
                <c:pt idx="97248">
                  <c:v>39.7315439382348</c:v>
                </c:pt>
                <c:pt idx="97249">
                  <c:v>39.731673083270501</c:v>
                </c:pt>
                <c:pt idx="97250">
                  <c:v>39.7318022278927</c:v>
                </c:pt>
                <c:pt idx="97251">
                  <c:v>39.731931372101599</c:v>
                </c:pt>
                <c:pt idx="97252">
                  <c:v>39.732060515897103</c:v>
                </c:pt>
                <c:pt idx="97253">
                  <c:v>39.7321896592793</c:v>
                </c:pt>
                <c:pt idx="97254">
                  <c:v>39.732318802248002</c:v>
                </c:pt>
                <c:pt idx="97255">
                  <c:v>39.732447944803397</c:v>
                </c:pt>
                <c:pt idx="97256">
                  <c:v>39.732577086945398</c:v>
                </c:pt>
                <c:pt idx="97257">
                  <c:v>39.732706228674097</c:v>
                </c:pt>
                <c:pt idx="97258">
                  <c:v>39.732835369989303</c:v>
                </c:pt>
                <c:pt idx="97259">
                  <c:v>39.7329645108912</c:v>
                </c:pt>
                <c:pt idx="97260">
                  <c:v>39.733093651379697</c:v>
                </c:pt>
                <c:pt idx="97261">
                  <c:v>39.733222791454899</c:v>
                </c:pt>
                <c:pt idx="97262">
                  <c:v>39.733351931116701</c:v>
                </c:pt>
                <c:pt idx="97263">
                  <c:v>39.733481070365102</c:v>
                </c:pt>
                <c:pt idx="97264">
                  <c:v>39.733610209200201</c:v>
                </c:pt>
                <c:pt idx="97265">
                  <c:v>39.733739347621899</c:v>
                </c:pt>
                <c:pt idx="97266">
                  <c:v>39.733868485630197</c:v>
                </c:pt>
                <c:pt idx="97267">
                  <c:v>39.7339976232252</c:v>
                </c:pt>
                <c:pt idx="97268">
                  <c:v>39.734126760406802</c:v>
                </c:pt>
                <c:pt idx="97269">
                  <c:v>39.734255897175103</c:v>
                </c:pt>
                <c:pt idx="97270">
                  <c:v>39.734385033530003</c:v>
                </c:pt>
                <c:pt idx="97271">
                  <c:v>39.734514169471602</c:v>
                </c:pt>
                <c:pt idx="97272">
                  <c:v>39.7346433049998</c:v>
                </c:pt>
                <c:pt idx="97273">
                  <c:v>39.734772440114703</c:v>
                </c:pt>
                <c:pt idx="97274">
                  <c:v>39.734901574816199</c:v>
                </c:pt>
                <c:pt idx="97275">
                  <c:v>39.735030709104301</c:v>
                </c:pt>
                <c:pt idx="97276">
                  <c:v>39.735159842979101</c:v>
                </c:pt>
                <c:pt idx="97277">
                  <c:v>39.7352889764406</c:v>
                </c:pt>
                <c:pt idx="97278">
                  <c:v>39.735418109488698</c:v>
                </c:pt>
                <c:pt idx="97279">
                  <c:v>39.735547242123502</c:v>
                </c:pt>
                <c:pt idx="97280">
                  <c:v>39.735676374344898</c:v>
                </c:pt>
                <c:pt idx="97281">
                  <c:v>39.735805506153</c:v>
                </c:pt>
                <c:pt idx="97282">
                  <c:v>39.7359346375478</c:v>
                </c:pt>
                <c:pt idx="97283">
                  <c:v>39.736063768529199</c:v>
                </c:pt>
                <c:pt idx="97284">
                  <c:v>39.736192899097297</c:v>
                </c:pt>
                <c:pt idx="97285">
                  <c:v>39.736322029252001</c:v>
                </c:pt>
                <c:pt idx="97286">
                  <c:v>39.736451158993397</c:v>
                </c:pt>
                <c:pt idx="97287">
                  <c:v>39.736580288321498</c:v>
                </c:pt>
                <c:pt idx="97288">
                  <c:v>39.736709417236199</c:v>
                </c:pt>
                <c:pt idx="97289">
                  <c:v>39.736838545737598</c:v>
                </c:pt>
                <c:pt idx="97290">
                  <c:v>39.736967673825703</c:v>
                </c:pt>
                <c:pt idx="97291">
                  <c:v>39.737096801500499</c:v>
                </c:pt>
                <c:pt idx="97292">
                  <c:v>39.737225928761902</c:v>
                </c:pt>
                <c:pt idx="97293">
                  <c:v>39.737355055610003</c:v>
                </c:pt>
                <c:pt idx="97294">
                  <c:v>39.737484182044803</c:v>
                </c:pt>
                <c:pt idx="97295">
                  <c:v>39.737613308066301</c:v>
                </c:pt>
                <c:pt idx="97296">
                  <c:v>39.737742433674399</c:v>
                </c:pt>
                <c:pt idx="97297">
                  <c:v>39.737871558869202</c:v>
                </c:pt>
                <c:pt idx="97298">
                  <c:v>39.738000683650696</c:v>
                </c:pt>
                <c:pt idx="97299">
                  <c:v>39.738129808018897</c:v>
                </c:pt>
                <c:pt idx="97300">
                  <c:v>39.738258931973803</c:v>
                </c:pt>
                <c:pt idx="97301">
                  <c:v>39.738388055515301</c:v>
                </c:pt>
                <c:pt idx="97302">
                  <c:v>39.738517178643598</c:v>
                </c:pt>
                <c:pt idx="97303">
                  <c:v>39.7386463013585</c:v>
                </c:pt>
                <c:pt idx="97304">
                  <c:v>39.738775423660101</c:v>
                </c:pt>
                <c:pt idx="97305">
                  <c:v>39.7389045455485</c:v>
                </c:pt>
                <c:pt idx="97306">
                  <c:v>39.739033667023499</c:v>
                </c:pt>
                <c:pt idx="97307">
                  <c:v>39.739162788085203</c:v>
                </c:pt>
                <c:pt idx="97308">
                  <c:v>39.739291908733598</c:v>
                </c:pt>
                <c:pt idx="97309">
                  <c:v>39.7394210289686</c:v>
                </c:pt>
                <c:pt idx="97310">
                  <c:v>39.7395501487904</c:v>
                </c:pt>
                <c:pt idx="97311">
                  <c:v>39.739679268198898</c:v>
                </c:pt>
                <c:pt idx="97312">
                  <c:v>39.739808387194103</c:v>
                </c:pt>
                <c:pt idx="97313">
                  <c:v>39.739937505775998</c:v>
                </c:pt>
                <c:pt idx="97314">
                  <c:v>39.7400666239446</c:v>
                </c:pt>
                <c:pt idx="97315">
                  <c:v>39.7401957416999</c:v>
                </c:pt>
                <c:pt idx="97316">
                  <c:v>39.740324859041898</c:v>
                </c:pt>
                <c:pt idx="97317">
                  <c:v>39.740453975970603</c:v>
                </c:pt>
                <c:pt idx="97318">
                  <c:v>39.740583092485998</c:v>
                </c:pt>
                <c:pt idx="97319">
                  <c:v>39.7407122085881</c:v>
                </c:pt>
                <c:pt idx="97320">
                  <c:v>39.740841324277</c:v>
                </c:pt>
                <c:pt idx="97321">
                  <c:v>39.740970439552498</c:v>
                </c:pt>
                <c:pt idx="97322">
                  <c:v>39.741099554414802</c:v>
                </c:pt>
                <c:pt idx="97323">
                  <c:v>39.741228668863698</c:v>
                </c:pt>
                <c:pt idx="97324">
                  <c:v>39.741357782899399</c:v>
                </c:pt>
                <c:pt idx="97325">
                  <c:v>39.741486896521799</c:v>
                </c:pt>
                <c:pt idx="97326">
                  <c:v>39.741616009730997</c:v>
                </c:pt>
                <c:pt idx="97327">
                  <c:v>39.741745122526801</c:v>
                </c:pt>
                <c:pt idx="97328">
                  <c:v>39.741874234909403</c:v>
                </c:pt>
                <c:pt idx="97329">
                  <c:v>39.742003346878697</c:v>
                </c:pt>
                <c:pt idx="97330">
                  <c:v>39.742132458434703</c:v>
                </c:pt>
                <c:pt idx="97331">
                  <c:v>39.742261569577501</c:v>
                </c:pt>
                <c:pt idx="97332">
                  <c:v>39.742390680306897</c:v>
                </c:pt>
                <c:pt idx="97333">
                  <c:v>39.742519790623099</c:v>
                </c:pt>
                <c:pt idx="97334">
                  <c:v>39.742648900526099</c:v>
                </c:pt>
                <c:pt idx="97335">
                  <c:v>39.742778010015698</c:v>
                </c:pt>
                <c:pt idx="97336">
                  <c:v>39.742907119092102</c:v>
                </c:pt>
                <c:pt idx="97337">
                  <c:v>39.743036227755198</c:v>
                </c:pt>
                <c:pt idx="97338">
                  <c:v>39.743165336005099</c:v>
                </c:pt>
                <c:pt idx="97339">
                  <c:v>39.743294443841698</c:v>
                </c:pt>
                <c:pt idx="97340">
                  <c:v>39.743423551265003</c:v>
                </c:pt>
                <c:pt idx="97341">
                  <c:v>39.7435526582751</c:v>
                </c:pt>
                <c:pt idx="97342">
                  <c:v>39.743681764871901</c:v>
                </c:pt>
                <c:pt idx="97343">
                  <c:v>39.743810871055402</c:v>
                </c:pt>
                <c:pt idx="97344">
                  <c:v>39.7439399768257</c:v>
                </c:pt>
                <c:pt idx="97345">
                  <c:v>39.744069082182797</c:v>
                </c:pt>
                <c:pt idx="97346">
                  <c:v>39.7441981871265</c:v>
                </c:pt>
                <c:pt idx="97347">
                  <c:v>39.7443272916571</c:v>
                </c:pt>
                <c:pt idx="97348">
                  <c:v>39.744456395774399</c:v>
                </c:pt>
                <c:pt idx="97349">
                  <c:v>39.744585499478397</c:v>
                </c:pt>
                <c:pt idx="97350">
                  <c:v>39.7447146027692</c:v>
                </c:pt>
                <c:pt idx="97351">
                  <c:v>39.744843705646701</c:v>
                </c:pt>
                <c:pt idx="97352">
                  <c:v>39.744972808111001</c:v>
                </c:pt>
                <c:pt idx="97353">
                  <c:v>39.745101910161999</c:v>
                </c:pt>
                <c:pt idx="97354">
                  <c:v>39.745231011799802</c:v>
                </c:pt>
                <c:pt idx="97355">
                  <c:v>39.745360113024397</c:v>
                </c:pt>
                <c:pt idx="97356">
                  <c:v>39.745489213835697</c:v>
                </c:pt>
                <c:pt idx="97357">
                  <c:v>39.745618314233703</c:v>
                </c:pt>
                <c:pt idx="97358">
                  <c:v>39.745747414218599</c:v>
                </c:pt>
                <c:pt idx="97359">
                  <c:v>39.745876513790101</c:v>
                </c:pt>
                <c:pt idx="97360">
                  <c:v>39.746005612948501</c:v>
                </c:pt>
                <c:pt idx="97361">
                  <c:v>39.7461347116936</c:v>
                </c:pt>
                <c:pt idx="97362">
                  <c:v>39.746263810025503</c:v>
                </c:pt>
                <c:pt idx="97363">
                  <c:v>39.746392907944198</c:v>
                </c:pt>
                <c:pt idx="97364">
                  <c:v>39.746522005449599</c:v>
                </c:pt>
                <c:pt idx="97365">
                  <c:v>39.746651102541797</c:v>
                </c:pt>
                <c:pt idx="97366">
                  <c:v>39.746780199220701</c:v>
                </c:pt>
                <c:pt idx="97367">
                  <c:v>39.746909295486503</c:v>
                </c:pt>
                <c:pt idx="97368">
                  <c:v>39.747038391338997</c:v>
                </c:pt>
                <c:pt idx="97369">
                  <c:v>39.747167486778302</c:v>
                </c:pt>
                <c:pt idx="97370">
                  <c:v>39.747296581804399</c:v>
                </c:pt>
                <c:pt idx="97371">
                  <c:v>39.747425676417201</c:v>
                </c:pt>
                <c:pt idx="97372">
                  <c:v>39.747554770616802</c:v>
                </c:pt>
                <c:pt idx="97373">
                  <c:v>39.7476838644032</c:v>
                </c:pt>
                <c:pt idx="97374">
                  <c:v>39.747812957776397</c:v>
                </c:pt>
                <c:pt idx="97375">
                  <c:v>39.747942050736398</c:v>
                </c:pt>
                <c:pt idx="97376">
                  <c:v>39.748071143283099</c:v>
                </c:pt>
                <c:pt idx="97377">
                  <c:v>39.748200235416697</c:v>
                </c:pt>
                <c:pt idx="97378">
                  <c:v>39.748329327137</c:v>
                </c:pt>
                <c:pt idx="97379">
                  <c:v>39.748458418444102</c:v>
                </c:pt>
                <c:pt idx="97380">
                  <c:v>39.748587509338002</c:v>
                </c:pt>
                <c:pt idx="97381">
                  <c:v>39.7487165998187</c:v>
                </c:pt>
                <c:pt idx="97382">
                  <c:v>39.748845689886203</c:v>
                </c:pt>
                <c:pt idx="97383">
                  <c:v>39.748974779540497</c:v>
                </c:pt>
                <c:pt idx="97384">
                  <c:v>39.749103868781603</c:v>
                </c:pt>
                <c:pt idx="97385">
                  <c:v>39.7492329576095</c:v>
                </c:pt>
                <c:pt idx="97386">
                  <c:v>39.749362046024203</c:v>
                </c:pt>
                <c:pt idx="97387">
                  <c:v>39.749491134025597</c:v>
                </c:pt>
                <c:pt idx="97388">
                  <c:v>39.749620221613903</c:v>
                </c:pt>
                <c:pt idx="97389">
                  <c:v>39.749749308788999</c:v>
                </c:pt>
                <c:pt idx="97390">
                  <c:v>39.749878395550901</c:v>
                </c:pt>
                <c:pt idx="97391">
                  <c:v>39.750007481899601</c:v>
                </c:pt>
                <c:pt idx="97392">
                  <c:v>39.750136567835099</c:v>
                </c:pt>
                <c:pt idx="97393">
                  <c:v>39.750265653357403</c:v>
                </c:pt>
                <c:pt idx="97394">
                  <c:v>39.750394738466497</c:v>
                </c:pt>
                <c:pt idx="97395">
                  <c:v>39.750523823162403</c:v>
                </c:pt>
                <c:pt idx="97396">
                  <c:v>39.750652907445101</c:v>
                </c:pt>
                <c:pt idx="97397">
                  <c:v>39.750781991314703</c:v>
                </c:pt>
                <c:pt idx="97398">
                  <c:v>39.750911074770997</c:v>
                </c:pt>
                <c:pt idx="97399">
                  <c:v>39.751040157814202</c:v>
                </c:pt>
                <c:pt idx="97400">
                  <c:v>39.751169240444199</c:v>
                </c:pt>
                <c:pt idx="97401">
                  <c:v>39.751298322661</c:v>
                </c:pt>
                <c:pt idx="97402">
                  <c:v>39.7514274044646</c:v>
                </c:pt>
                <c:pt idx="97403">
                  <c:v>39.751556485855097</c:v>
                </c:pt>
                <c:pt idx="97404">
                  <c:v>39.7516855668323</c:v>
                </c:pt>
                <c:pt idx="97405">
                  <c:v>39.751814647396401</c:v>
                </c:pt>
                <c:pt idx="97406">
                  <c:v>39.751943727547399</c:v>
                </c:pt>
                <c:pt idx="97407">
                  <c:v>39.752072807285103</c:v>
                </c:pt>
                <c:pt idx="97408">
                  <c:v>39.752201886609697</c:v>
                </c:pt>
                <c:pt idx="97409">
                  <c:v>39.752330965521097</c:v>
                </c:pt>
                <c:pt idx="97410">
                  <c:v>39.752460044019301</c:v>
                </c:pt>
                <c:pt idx="97411">
                  <c:v>39.752589122104403</c:v>
                </c:pt>
                <c:pt idx="97412">
                  <c:v>39.752718199776297</c:v>
                </c:pt>
                <c:pt idx="97413">
                  <c:v>39.752847277035002</c:v>
                </c:pt>
                <c:pt idx="97414">
                  <c:v>39.752976353880499</c:v>
                </c:pt>
                <c:pt idx="97415">
                  <c:v>39.7531054303129</c:v>
                </c:pt>
                <c:pt idx="97416">
                  <c:v>39.753234506332198</c:v>
                </c:pt>
                <c:pt idx="97417">
                  <c:v>39.753363581938302</c:v>
                </c:pt>
                <c:pt idx="97418">
                  <c:v>39.753492657131197</c:v>
                </c:pt>
                <c:pt idx="97419">
                  <c:v>39.753621731910897</c:v>
                </c:pt>
                <c:pt idx="97420">
                  <c:v>39.753750806277502</c:v>
                </c:pt>
                <c:pt idx="97421">
                  <c:v>39.753879880230997</c:v>
                </c:pt>
                <c:pt idx="97422">
                  <c:v>39.754008953771297</c:v>
                </c:pt>
                <c:pt idx="97423">
                  <c:v>39.754138026898403</c:v>
                </c:pt>
                <c:pt idx="97424">
                  <c:v>39.754267099612399</c:v>
                </c:pt>
                <c:pt idx="97425">
                  <c:v>39.7543961719132</c:v>
                </c:pt>
                <c:pt idx="97426">
                  <c:v>39.754525243800899</c:v>
                </c:pt>
                <c:pt idx="97427">
                  <c:v>39.754654315275502</c:v>
                </c:pt>
                <c:pt idx="97428">
                  <c:v>39.754783386336896</c:v>
                </c:pt>
                <c:pt idx="97429">
                  <c:v>39.754912456985103</c:v>
                </c:pt>
                <c:pt idx="97430">
                  <c:v>39.7550415272202</c:v>
                </c:pt>
                <c:pt idx="97431">
                  <c:v>39.755170597042202</c:v>
                </c:pt>
                <c:pt idx="97432">
                  <c:v>39.755299666451002</c:v>
                </c:pt>
                <c:pt idx="97433">
                  <c:v>39.755428735446699</c:v>
                </c:pt>
                <c:pt idx="97434">
                  <c:v>39.755557804029202</c:v>
                </c:pt>
                <c:pt idx="97435">
                  <c:v>39.755686872198602</c:v>
                </c:pt>
                <c:pt idx="97436">
                  <c:v>39.7558159399549</c:v>
                </c:pt>
                <c:pt idx="97437">
                  <c:v>39.755945007298102</c:v>
                </c:pt>
                <c:pt idx="97438">
                  <c:v>39.756074074228103</c:v>
                </c:pt>
                <c:pt idx="97439">
                  <c:v>39.756203140744901</c:v>
                </c:pt>
                <c:pt idx="97440">
                  <c:v>39.756332206848697</c:v>
                </c:pt>
                <c:pt idx="97441">
                  <c:v>39.756461272539298</c:v>
                </c:pt>
                <c:pt idx="97442">
                  <c:v>39.756590337816803</c:v>
                </c:pt>
                <c:pt idx="97443">
                  <c:v>39.756719402681099</c:v>
                </c:pt>
                <c:pt idx="97444">
                  <c:v>39.7568484671324</c:v>
                </c:pt>
                <c:pt idx="97445">
                  <c:v>39.756977531170499</c:v>
                </c:pt>
                <c:pt idx="97446">
                  <c:v>39.757106594795502</c:v>
                </c:pt>
                <c:pt idx="97447">
                  <c:v>39.757235658007303</c:v>
                </c:pt>
                <c:pt idx="97448">
                  <c:v>39.757364720806102</c:v>
                </c:pt>
                <c:pt idx="97449">
                  <c:v>39.757493783191698</c:v>
                </c:pt>
                <c:pt idx="97450">
                  <c:v>39.7576228451642</c:v>
                </c:pt>
                <c:pt idx="97451">
                  <c:v>39.757751906723598</c:v>
                </c:pt>
                <c:pt idx="97452">
                  <c:v>39.757880967869902</c:v>
                </c:pt>
                <c:pt idx="97453">
                  <c:v>39.758010028603103</c:v>
                </c:pt>
                <c:pt idx="97454">
                  <c:v>39.758139088923102</c:v>
                </c:pt>
                <c:pt idx="97455">
                  <c:v>39.758268148830098</c:v>
                </c:pt>
                <c:pt idx="97456">
                  <c:v>39.758397208323899</c:v>
                </c:pt>
                <c:pt idx="97457">
                  <c:v>39.758526267404598</c:v>
                </c:pt>
                <c:pt idx="97458">
                  <c:v>39.758655326072201</c:v>
                </c:pt>
                <c:pt idx="97459">
                  <c:v>39.758784384326802</c:v>
                </c:pt>
                <c:pt idx="97460">
                  <c:v>39.7589134421682</c:v>
                </c:pt>
                <c:pt idx="97461">
                  <c:v>39.759042499596497</c:v>
                </c:pt>
                <c:pt idx="97462">
                  <c:v>39.759171556611697</c:v>
                </c:pt>
                <c:pt idx="97463">
                  <c:v>39.759300613213803</c:v>
                </c:pt>
                <c:pt idx="97464">
                  <c:v>39.759429669402799</c:v>
                </c:pt>
                <c:pt idx="97465">
                  <c:v>39.759558725178699</c:v>
                </c:pt>
                <c:pt idx="97466">
                  <c:v>39.759687780541498</c:v>
                </c:pt>
                <c:pt idx="97467">
                  <c:v>39.7598168354913</c:v>
                </c:pt>
                <c:pt idx="97468">
                  <c:v>39.7599458900279</c:v>
                </c:pt>
                <c:pt idx="97469">
                  <c:v>39.760074944151398</c:v>
                </c:pt>
                <c:pt idx="97470">
                  <c:v>39.7602039978619</c:v>
                </c:pt>
                <c:pt idx="97471">
                  <c:v>39.760333051159201</c:v>
                </c:pt>
                <c:pt idx="97472">
                  <c:v>39.760462104043498</c:v>
                </c:pt>
                <c:pt idx="97473">
                  <c:v>39.7605911565147</c:v>
                </c:pt>
                <c:pt idx="97474">
                  <c:v>39.760720208572799</c:v>
                </c:pt>
                <c:pt idx="97475">
                  <c:v>39.760849260217803</c:v>
                </c:pt>
                <c:pt idx="97476">
                  <c:v>39.760978311449698</c:v>
                </c:pt>
                <c:pt idx="97477">
                  <c:v>39.761107362268497</c:v>
                </c:pt>
                <c:pt idx="97478">
                  <c:v>39.7612364126743</c:v>
                </c:pt>
                <c:pt idx="97479">
                  <c:v>39.761365462667001</c:v>
                </c:pt>
                <c:pt idx="97480">
                  <c:v>39.7614945122466</c:v>
                </c:pt>
                <c:pt idx="97481">
                  <c:v>39.761623561413103</c:v>
                </c:pt>
                <c:pt idx="97482">
                  <c:v>39.761752610166603</c:v>
                </c:pt>
                <c:pt idx="97483">
                  <c:v>39.761881658507001</c:v>
                </c:pt>
                <c:pt idx="97484">
                  <c:v>39.762010706434303</c:v>
                </c:pt>
                <c:pt idx="97485">
                  <c:v>39.762139753948503</c:v>
                </c:pt>
                <c:pt idx="97486">
                  <c:v>39.7622688010497</c:v>
                </c:pt>
                <c:pt idx="97487">
                  <c:v>39.762397847737802</c:v>
                </c:pt>
                <c:pt idx="97488">
                  <c:v>39.762526894012801</c:v>
                </c:pt>
                <c:pt idx="97489">
                  <c:v>39.762655939874797</c:v>
                </c:pt>
                <c:pt idx="97490">
                  <c:v>39.762784985323698</c:v>
                </c:pt>
                <c:pt idx="97491">
                  <c:v>39.762914030359603</c:v>
                </c:pt>
                <c:pt idx="97492">
                  <c:v>39.763043074982399</c:v>
                </c:pt>
                <c:pt idx="97493">
                  <c:v>39.763172119192099</c:v>
                </c:pt>
                <c:pt idx="97494">
                  <c:v>39.763301162988697</c:v>
                </c:pt>
                <c:pt idx="97495">
                  <c:v>39.763430206372298</c:v>
                </c:pt>
                <c:pt idx="97496">
                  <c:v>39.763559249342897</c:v>
                </c:pt>
                <c:pt idx="97497">
                  <c:v>39.763688291900401</c:v>
                </c:pt>
                <c:pt idx="97498">
                  <c:v>39.763817334044802</c:v>
                </c:pt>
                <c:pt idx="97499">
                  <c:v>39.7639463757762</c:v>
                </c:pt>
                <c:pt idx="97500">
                  <c:v>39.764075417094503</c:v>
                </c:pt>
                <c:pt idx="97501">
                  <c:v>39.764204457999803</c:v>
                </c:pt>
                <c:pt idx="97502">
                  <c:v>39.7643334984921</c:v>
                </c:pt>
                <c:pt idx="97503">
                  <c:v>39.764462538571301</c:v>
                </c:pt>
                <c:pt idx="97504">
                  <c:v>39.7645915782374</c:v>
                </c:pt>
                <c:pt idx="97505">
                  <c:v>39.764720617490497</c:v>
                </c:pt>
                <c:pt idx="97506">
                  <c:v>39.764849656330597</c:v>
                </c:pt>
                <c:pt idx="97507">
                  <c:v>39.764978694757602</c:v>
                </c:pt>
                <c:pt idx="97508">
                  <c:v>39.765107732771597</c:v>
                </c:pt>
                <c:pt idx="97509">
                  <c:v>39.765236770372503</c:v>
                </c:pt>
                <c:pt idx="97510">
                  <c:v>39.7653658075604</c:v>
                </c:pt>
                <c:pt idx="97511">
                  <c:v>39.765494844335301</c:v>
                </c:pt>
                <c:pt idx="97512">
                  <c:v>39.765623880697099</c:v>
                </c:pt>
                <c:pt idx="97513">
                  <c:v>39.765752916645901</c:v>
                </c:pt>
                <c:pt idx="97514">
                  <c:v>39.765881952181601</c:v>
                </c:pt>
                <c:pt idx="97515">
                  <c:v>39.766010987304398</c:v>
                </c:pt>
                <c:pt idx="97516">
                  <c:v>39.766140022014099</c:v>
                </c:pt>
                <c:pt idx="97517">
                  <c:v>39.766269056310698</c:v>
                </c:pt>
                <c:pt idx="97518">
                  <c:v>39.7663980901944</c:v>
                </c:pt>
                <c:pt idx="97519">
                  <c:v>39.766527123665</c:v>
                </c:pt>
                <c:pt idx="97520">
                  <c:v>39.766656156722597</c:v>
                </c:pt>
                <c:pt idx="97521">
                  <c:v>39.766785189367198</c:v>
                </c:pt>
                <c:pt idx="97522">
                  <c:v>39.766914221598697</c:v>
                </c:pt>
                <c:pt idx="97523">
                  <c:v>39.767043253417199</c:v>
                </c:pt>
                <c:pt idx="97524">
                  <c:v>39.767172284822699</c:v>
                </c:pt>
                <c:pt idx="97525">
                  <c:v>39.767301315815203</c:v>
                </c:pt>
                <c:pt idx="97526">
                  <c:v>39.767430346394697</c:v>
                </c:pt>
                <c:pt idx="97527">
                  <c:v>39.767559376561202</c:v>
                </c:pt>
                <c:pt idx="97528">
                  <c:v>39.767688406314598</c:v>
                </c:pt>
                <c:pt idx="97529">
                  <c:v>39.767817435654997</c:v>
                </c:pt>
                <c:pt idx="97530">
                  <c:v>39.767946464582501</c:v>
                </c:pt>
                <c:pt idx="97531">
                  <c:v>39.768075493096902</c:v>
                </c:pt>
                <c:pt idx="97532">
                  <c:v>39.7682045211983</c:v>
                </c:pt>
                <c:pt idx="97533">
                  <c:v>39.768333548886702</c:v>
                </c:pt>
                <c:pt idx="97534">
                  <c:v>39.768462576162101</c:v>
                </c:pt>
                <c:pt idx="97535">
                  <c:v>39.768591603024397</c:v>
                </c:pt>
                <c:pt idx="97536">
                  <c:v>39.768720629473798</c:v>
                </c:pt>
                <c:pt idx="97537">
                  <c:v>39.768849655510202</c:v>
                </c:pt>
                <c:pt idx="97538">
                  <c:v>39.768978681133603</c:v>
                </c:pt>
                <c:pt idx="97539">
                  <c:v>39.769107706343902</c:v>
                </c:pt>
                <c:pt idx="97540">
                  <c:v>39.769236731141298</c:v>
                </c:pt>
                <c:pt idx="97541">
                  <c:v>39.769365755525698</c:v>
                </c:pt>
                <c:pt idx="97542">
                  <c:v>39.769494779497101</c:v>
                </c:pt>
                <c:pt idx="97543">
                  <c:v>39.769623803055502</c:v>
                </c:pt>
                <c:pt idx="97544">
                  <c:v>39.7697528262009</c:v>
                </c:pt>
                <c:pt idx="97545">
                  <c:v>39.769881848933302</c:v>
                </c:pt>
                <c:pt idx="97546">
                  <c:v>39.770010871252701</c:v>
                </c:pt>
                <c:pt idx="97547">
                  <c:v>39.770139893159097</c:v>
                </c:pt>
                <c:pt idx="97548">
                  <c:v>39.770268914652597</c:v>
                </c:pt>
                <c:pt idx="97549">
                  <c:v>39.770397935733001</c:v>
                </c:pt>
                <c:pt idx="97550">
                  <c:v>39.770526956400502</c:v>
                </c:pt>
                <c:pt idx="97551">
                  <c:v>39.770655976655</c:v>
                </c:pt>
                <c:pt idx="97552">
                  <c:v>39.770784996496502</c:v>
                </c:pt>
                <c:pt idx="97553">
                  <c:v>39.770914015925001</c:v>
                </c:pt>
                <c:pt idx="97554">
                  <c:v>39.771043034940497</c:v>
                </c:pt>
                <c:pt idx="97555">
                  <c:v>39.771172053543097</c:v>
                </c:pt>
                <c:pt idx="97556">
                  <c:v>39.771301071732701</c:v>
                </c:pt>
                <c:pt idx="97557">
                  <c:v>39.771430089509302</c:v>
                </c:pt>
                <c:pt idx="97558">
                  <c:v>39.7715591068729</c:v>
                </c:pt>
                <c:pt idx="97559">
                  <c:v>39.771688123823601</c:v>
                </c:pt>
                <c:pt idx="97560">
                  <c:v>39.7718171403613</c:v>
                </c:pt>
                <c:pt idx="97561">
                  <c:v>39.771946156486003</c:v>
                </c:pt>
                <c:pt idx="97562">
                  <c:v>39.772075172197702</c:v>
                </c:pt>
                <c:pt idx="97563">
                  <c:v>39.772204187496499</c:v>
                </c:pt>
                <c:pt idx="97564">
                  <c:v>39.772333202382299</c:v>
                </c:pt>
                <c:pt idx="97565">
                  <c:v>39.772462216855203</c:v>
                </c:pt>
                <c:pt idx="97566">
                  <c:v>39.772591230915097</c:v>
                </c:pt>
                <c:pt idx="97567">
                  <c:v>39.772720244562002</c:v>
                </c:pt>
                <c:pt idx="97568">
                  <c:v>39.772849257795997</c:v>
                </c:pt>
                <c:pt idx="97569">
                  <c:v>39.772978270617003</c:v>
                </c:pt>
                <c:pt idx="97570">
                  <c:v>39.773107283024999</c:v>
                </c:pt>
                <c:pt idx="97571">
                  <c:v>39.773236295020098</c:v>
                </c:pt>
                <c:pt idx="97572">
                  <c:v>39.773365306602301</c:v>
                </c:pt>
                <c:pt idx="97573">
                  <c:v>39.773494317771402</c:v>
                </c:pt>
                <c:pt idx="97574">
                  <c:v>39.773623328527698</c:v>
                </c:pt>
                <c:pt idx="97575">
                  <c:v>39.773752338870899</c:v>
                </c:pt>
                <c:pt idx="97576">
                  <c:v>39.773881348801297</c:v>
                </c:pt>
                <c:pt idx="97577">
                  <c:v>39.774010358318598</c:v>
                </c:pt>
                <c:pt idx="97578">
                  <c:v>39.774139367423103</c:v>
                </c:pt>
                <c:pt idx="97579">
                  <c:v>39.774268376114499</c:v>
                </c:pt>
                <c:pt idx="97580">
                  <c:v>39.774397384393097</c:v>
                </c:pt>
                <c:pt idx="97581">
                  <c:v>39.774526392258601</c:v>
                </c:pt>
                <c:pt idx="97582">
                  <c:v>39.7746553997113</c:v>
                </c:pt>
                <c:pt idx="97583">
                  <c:v>39.774784406751003</c:v>
                </c:pt>
                <c:pt idx="97584">
                  <c:v>39.774913413377803</c:v>
                </c:pt>
                <c:pt idx="97585">
                  <c:v>39.7750424195916</c:v>
                </c:pt>
                <c:pt idx="97586">
                  <c:v>39.7751714253925</c:v>
                </c:pt>
                <c:pt idx="97587">
                  <c:v>39.775300430780398</c:v>
                </c:pt>
                <c:pt idx="97588">
                  <c:v>39.775429435755498</c:v>
                </c:pt>
                <c:pt idx="97589">
                  <c:v>39.775558440317504</c:v>
                </c:pt>
                <c:pt idx="97590">
                  <c:v>39.775687444466698</c:v>
                </c:pt>
                <c:pt idx="97591">
                  <c:v>39.775816448202903</c:v>
                </c:pt>
                <c:pt idx="97592">
                  <c:v>39.775945451526198</c:v>
                </c:pt>
                <c:pt idx="97593">
                  <c:v>39.776074454436603</c:v>
                </c:pt>
                <c:pt idx="97594">
                  <c:v>39.776203456933999</c:v>
                </c:pt>
                <c:pt idx="97595">
                  <c:v>39.776332459018498</c:v>
                </c:pt>
                <c:pt idx="97596">
                  <c:v>39.776461460690101</c:v>
                </c:pt>
                <c:pt idx="97597">
                  <c:v>39.7765904619488</c:v>
                </c:pt>
                <c:pt idx="97598">
                  <c:v>39.776719462794503</c:v>
                </c:pt>
                <c:pt idx="97599">
                  <c:v>39.776848463227303</c:v>
                </c:pt>
                <c:pt idx="97600">
                  <c:v>39.776977463247199</c:v>
                </c:pt>
                <c:pt idx="97601">
                  <c:v>39.777106462854199</c:v>
                </c:pt>
                <c:pt idx="97602">
                  <c:v>39.777235462048303</c:v>
                </c:pt>
                <c:pt idx="97603">
                  <c:v>39.777364460829503</c:v>
                </c:pt>
                <c:pt idx="97604">
                  <c:v>39.7774934591977</c:v>
                </c:pt>
                <c:pt idx="97605">
                  <c:v>39.777622457153001</c:v>
                </c:pt>
                <c:pt idx="97606">
                  <c:v>39.777751454695498</c:v>
                </c:pt>
                <c:pt idx="97607">
                  <c:v>39.777880451824998</c:v>
                </c:pt>
                <c:pt idx="97608">
                  <c:v>39.778009448541603</c:v>
                </c:pt>
                <c:pt idx="97609">
                  <c:v>39.778138444845297</c:v>
                </c:pt>
                <c:pt idx="97610">
                  <c:v>39.778267440736002</c:v>
                </c:pt>
                <c:pt idx="97611">
                  <c:v>39.778396436213903</c:v>
                </c:pt>
                <c:pt idx="97612">
                  <c:v>39.778525431278901</c:v>
                </c:pt>
                <c:pt idx="97613">
                  <c:v>39.778654425931002</c:v>
                </c:pt>
                <c:pt idx="97614">
                  <c:v>39.7787834201702</c:v>
                </c:pt>
                <c:pt idx="97615">
                  <c:v>39.778912413996402</c:v>
                </c:pt>
                <c:pt idx="97616">
                  <c:v>39.7790414074098</c:v>
                </c:pt>
                <c:pt idx="97617">
                  <c:v>39.779170400410301</c:v>
                </c:pt>
                <c:pt idx="97618">
                  <c:v>39.779299392997899</c:v>
                </c:pt>
                <c:pt idx="97619">
                  <c:v>39.779428385172601</c:v>
                </c:pt>
                <c:pt idx="97620">
                  <c:v>39.779557376934399</c:v>
                </c:pt>
                <c:pt idx="97621">
                  <c:v>39.779686368283301</c:v>
                </c:pt>
                <c:pt idx="97622">
                  <c:v>39.779815359219299</c:v>
                </c:pt>
                <c:pt idx="97623">
                  <c:v>39.7799443497425</c:v>
                </c:pt>
                <c:pt idx="97624">
                  <c:v>39.780073339852699</c:v>
                </c:pt>
                <c:pt idx="97625">
                  <c:v>39.7802023295501</c:v>
                </c:pt>
                <c:pt idx="97626">
                  <c:v>39.780331318834598</c:v>
                </c:pt>
                <c:pt idx="97627">
                  <c:v>39.7804603077061</c:v>
                </c:pt>
                <c:pt idx="97628">
                  <c:v>39.780589296164898</c:v>
                </c:pt>
                <c:pt idx="97629">
                  <c:v>39.7807182842107</c:v>
                </c:pt>
                <c:pt idx="97630">
                  <c:v>39.780847271843598</c:v>
                </c:pt>
                <c:pt idx="97631">
                  <c:v>39.780976259063699</c:v>
                </c:pt>
                <c:pt idx="97632">
                  <c:v>39.781105245870897</c:v>
                </c:pt>
                <c:pt idx="97633">
                  <c:v>39.781234232265199</c:v>
                </c:pt>
                <c:pt idx="97634">
                  <c:v>39.781363218246703</c:v>
                </c:pt>
                <c:pt idx="97635">
                  <c:v>39.781492203815297</c:v>
                </c:pt>
                <c:pt idx="97636">
                  <c:v>39.781621188971002</c:v>
                </c:pt>
                <c:pt idx="97637">
                  <c:v>39.781750173713803</c:v>
                </c:pt>
                <c:pt idx="97638">
                  <c:v>39.7818791580438</c:v>
                </c:pt>
                <c:pt idx="97639">
                  <c:v>39.782008141960901</c:v>
                </c:pt>
                <c:pt idx="97640">
                  <c:v>39.782137125465098</c:v>
                </c:pt>
                <c:pt idx="97641">
                  <c:v>39.782266108556499</c:v>
                </c:pt>
                <c:pt idx="97642">
                  <c:v>39.782395091235003</c:v>
                </c:pt>
                <c:pt idx="97643">
                  <c:v>39.782524073500603</c:v>
                </c:pt>
                <c:pt idx="97644">
                  <c:v>39.7826530553534</c:v>
                </c:pt>
                <c:pt idx="97645">
                  <c:v>39.7827820367933</c:v>
                </c:pt>
                <c:pt idx="97646">
                  <c:v>39.782911017820403</c:v>
                </c:pt>
                <c:pt idx="97647">
                  <c:v>39.783039998434603</c:v>
                </c:pt>
                <c:pt idx="97648">
                  <c:v>39.783168978635899</c:v>
                </c:pt>
                <c:pt idx="97649">
                  <c:v>39.783297958424399</c:v>
                </c:pt>
                <c:pt idx="97650">
                  <c:v>39.783426937800101</c:v>
                </c:pt>
                <c:pt idx="97651">
                  <c:v>39.7835559167629</c:v>
                </c:pt>
                <c:pt idx="97652">
                  <c:v>39.783684895312803</c:v>
                </c:pt>
                <c:pt idx="97653">
                  <c:v>39.783813873449901</c:v>
                </c:pt>
                <c:pt idx="97654">
                  <c:v>39.783942851174203</c:v>
                </c:pt>
                <c:pt idx="97655">
                  <c:v>39.784071828485601</c:v>
                </c:pt>
                <c:pt idx="97656">
                  <c:v>39.784200805384103</c:v>
                </c:pt>
                <c:pt idx="97657">
                  <c:v>39.784329781869801</c:v>
                </c:pt>
                <c:pt idx="97658">
                  <c:v>39.784458757942701</c:v>
                </c:pt>
                <c:pt idx="97659">
                  <c:v>39.784587733602699</c:v>
                </c:pt>
                <c:pt idx="97660">
                  <c:v>39.784716708849899</c:v>
                </c:pt>
                <c:pt idx="97661">
                  <c:v>39.784845683684303</c:v>
                </c:pt>
                <c:pt idx="97662">
                  <c:v>39.784974658105803</c:v>
                </c:pt>
                <c:pt idx="97663">
                  <c:v>39.785103632114499</c:v>
                </c:pt>
                <c:pt idx="97664">
                  <c:v>39.785232605710299</c:v>
                </c:pt>
                <c:pt idx="97665">
                  <c:v>39.785361578893301</c:v>
                </c:pt>
                <c:pt idx="97666">
                  <c:v>39.7854905516635</c:v>
                </c:pt>
                <c:pt idx="97667">
                  <c:v>39.785619524020802</c:v>
                </c:pt>
                <c:pt idx="97668">
                  <c:v>39.7857484959654</c:v>
                </c:pt>
                <c:pt idx="97669">
                  <c:v>39.785877467497102</c:v>
                </c:pt>
                <c:pt idx="97670">
                  <c:v>39.7860064386159</c:v>
                </c:pt>
                <c:pt idx="97671">
                  <c:v>39.786135409322</c:v>
                </c:pt>
                <c:pt idx="97672">
                  <c:v>39.786264379615197</c:v>
                </c:pt>
                <c:pt idx="97673">
                  <c:v>39.786393349495597</c:v>
                </c:pt>
                <c:pt idx="97674">
                  <c:v>39.786522318963101</c:v>
                </c:pt>
                <c:pt idx="97675">
                  <c:v>39.7866512880179</c:v>
                </c:pt>
                <c:pt idx="97676">
                  <c:v>39.786780256659803</c:v>
                </c:pt>
                <c:pt idx="97677">
                  <c:v>39.786909224889001</c:v>
                </c:pt>
                <c:pt idx="97678">
                  <c:v>39.787038192705303</c:v>
                </c:pt>
                <c:pt idx="97679">
                  <c:v>39.787167160108702</c:v>
                </c:pt>
                <c:pt idx="97680">
                  <c:v>39.787296127099403</c:v>
                </c:pt>
                <c:pt idx="97681">
                  <c:v>39.7874250936773</c:v>
                </c:pt>
                <c:pt idx="97682">
                  <c:v>39.7875540598423</c:v>
                </c:pt>
                <c:pt idx="97683">
                  <c:v>39.787683025594603</c:v>
                </c:pt>
                <c:pt idx="97684">
                  <c:v>39.787811990934003</c:v>
                </c:pt>
                <c:pt idx="97685">
                  <c:v>39.787940955860599</c:v>
                </c:pt>
                <c:pt idx="97686">
                  <c:v>39.788069920374497</c:v>
                </c:pt>
                <c:pt idx="97687">
                  <c:v>39.788198884475499</c:v>
                </c:pt>
                <c:pt idx="97688">
                  <c:v>39.788327848163703</c:v>
                </c:pt>
                <c:pt idx="97689">
                  <c:v>39.788456811439097</c:v>
                </c:pt>
                <c:pt idx="97690">
                  <c:v>39.788585774301701</c:v>
                </c:pt>
                <c:pt idx="97691">
                  <c:v>39.788714736751601</c:v>
                </c:pt>
                <c:pt idx="97692">
                  <c:v>39.788843698788597</c:v>
                </c:pt>
                <c:pt idx="97693">
                  <c:v>39.788972660412803</c:v>
                </c:pt>
                <c:pt idx="97694">
                  <c:v>39.789101621624198</c:v>
                </c:pt>
                <c:pt idx="97695">
                  <c:v>39.789230582422903</c:v>
                </c:pt>
                <c:pt idx="97696">
                  <c:v>39.789359542808697</c:v>
                </c:pt>
                <c:pt idx="97697">
                  <c:v>39.789488502781801</c:v>
                </c:pt>
                <c:pt idx="97698">
                  <c:v>39.789617462342001</c:v>
                </c:pt>
                <c:pt idx="97699">
                  <c:v>39.789746421489497</c:v>
                </c:pt>
                <c:pt idx="97700">
                  <c:v>39.789875380224203</c:v>
                </c:pt>
                <c:pt idx="97701">
                  <c:v>39.790004338546098</c:v>
                </c:pt>
                <c:pt idx="97702">
                  <c:v>39.790133296455203</c:v>
                </c:pt>
                <c:pt idx="97703">
                  <c:v>39.790262253951497</c:v>
                </c:pt>
                <c:pt idx="97704">
                  <c:v>39.7903912110351</c:v>
                </c:pt>
                <c:pt idx="97705">
                  <c:v>39.7905201677059</c:v>
                </c:pt>
                <c:pt idx="97706">
                  <c:v>39.790649123963902</c:v>
                </c:pt>
                <c:pt idx="97707">
                  <c:v>39.790778079809101</c:v>
                </c:pt>
                <c:pt idx="97708">
                  <c:v>39.790907035241503</c:v>
                </c:pt>
                <c:pt idx="97709">
                  <c:v>39.7910359902612</c:v>
                </c:pt>
                <c:pt idx="97710">
                  <c:v>39.7911649448681</c:v>
                </c:pt>
                <c:pt idx="97711">
                  <c:v>39.791293899062197</c:v>
                </c:pt>
                <c:pt idx="97712">
                  <c:v>39.791422852843603</c:v>
                </c:pt>
                <c:pt idx="97713">
                  <c:v>39.791551806212198</c:v>
                </c:pt>
                <c:pt idx="97714">
                  <c:v>39.791680759168003</c:v>
                </c:pt>
                <c:pt idx="97715">
                  <c:v>39.791809711710997</c:v>
                </c:pt>
                <c:pt idx="97716">
                  <c:v>39.7919386638413</c:v>
                </c:pt>
                <c:pt idx="97717">
                  <c:v>39.7920676155588</c:v>
                </c:pt>
                <c:pt idx="97718">
                  <c:v>39.792196566863602</c:v>
                </c:pt>
                <c:pt idx="97719">
                  <c:v>39.7923255177556</c:v>
                </c:pt>
                <c:pt idx="97720">
                  <c:v>39.792454468234801</c:v>
                </c:pt>
                <c:pt idx="97721">
                  <c:v>39.792583418301298</c:v>
                </c:pt>
                <c:pt idx="97722">
                  <c:v>39.792712367954998</c:v>
                </c:pt>
                <c:pt idx="97723">
                  <c:v>39.792841317195901</c:v>
                </c:pt>
                <c:pt idx="97724">
                  <c:v>39.792970266024099</c:v>
                </c:pt>
                <c:pt idx="97725">
                  <c:v>39.7930992144396</c:v>
                </c:pt>
                <c:pt idx="97726">
                  <c:v>39.793228162442297</c:v>
                </c:pt>
                <c:pt idx="97727">
                  <c:v>39.793357110032197</c:v>
                </c:pt>
                <c:pt idx="97728">
                  <c:v>39.7934860572094</c:v>
                </c:pt>
                <c:pt idx="97729">
                  <c:v>39.793615003973898</c:v>
                </c:pt>
                <c:pt idx="97730">
                  <c:v>39.793743950325599</c:v>
                </c:pt>
                <c:pt idx="97731">
                  <c:v>39.793872896264503</c:v>
                </c:pt>
                <c:pt idx="97732">
                  <c:v>39.794001841790703</c:v>
                </c:pt>
                <c:pt idx="97733">
                  <c:v>39.794130786904198</c:v>
                </c:pt>
                <c:pt idx="97734">
                  <c:v>39.794259731604903</c:v>
                </c:pt>
                <c:pt idx="97735">
                  <c:v>39.794388675892897</c:v>
                </c:pt>
                <c:pt idx="97736">
                  <c:v>39.7945176197682</c:v>
                </c:pt>
                <c:pt idx="97737">
                  <c:v>39.7946465632307</c:v>
                </c:pt>
                <c:pt idx="97738">
                  <c:v>39.794775506280402</c:v>
                </c:pt>
                <c:pt idx="97739">
                  <c:v>39.794904448917499</c:v>
                </c:pt>
                <c:pt idx="97740">
                  <c:v>39.7950333911418</c:v>
                </c:pt>
                <c:pt idx="97741">
                  <c:v>39.795162332953403</c:v>
                </c:pt>
                <c:pt idx="97742">
                  <c:v>39.795291274352202</c:v>
                </c:pt>
                <c:pt idx="97743">
                  <c:v>39.795420215338297</c:v>
                </c:pt>
                <c:pt idx="97744">
                  <c:v>39.795549155911701</c:v>
                </c:pt>
                <c:pt idx="97745">
                  <c:v>39.795678096072301</c:v>
                </c:pt>
                <c:pt idx="97746">
                  <c:v>39.795807035820303</c:v>
                </c:pt>
                <c:pt idx="97747">
                  <c:v>39.795935975155501</c:v>
                </c:pt>
                <c:pt idx="97748">
                  <c:v>39.796064914077903</c:v>
                </c:pt>
                <c:pt idx="97749">
                  <c:v>39.796193852587699</c:v>
                </c:pt>
                <c:pt idx="97750">
                  <c:v>39.796322790684698</c:v>
                </c:pt>
                <c:pt idx="97751">
                  <c:v>39.796451728369099</c:v>
                </c:pt>
                <c:pt idx="97752">
                  <c:v>39.796580665640697</c:v>
                </c:pt>
                <c:pt idx="97753">
                  <c:v>39.796709602499497</c:v>
                </c:pt>
                <c:pt idx="97754">
                  <c:v>39.7968385389457</c:v>
                </c:pt>
                <c:pt idx="97755">
                  <c:v>39.796967474979198</c:v>
                </c:pt>
                <c:pt idx="97756">
                  <c:v>39.797096410599899</c:v>
                </c:pt>
                <c:pt idx="97757">
                  <c:v>39.797225345807902</c:v>
                </c:pt>
                <c:pt idx="97758">
                  <c:v>39.797354280603201</c:v>
                </c:pt>
                <c:pt idx="97759">
                  <c:v>39.797483214985903</c:v>
                </c:pt>
                <c:pt idx="97760">
                  <c:v>39.7976121489558</c:v>
                </c:pt>
                <c:pt idx="97761">
                  <c:v>39.7977410825129</c:v>
                </c:pt>
                <c:pt idx="97762">
                  <c:v>39.797870015657402</c:v>
                </c:pt>
                <c:pt idx="97763">
                  <c:v>39.7979989483892</c:v>
                </c:pt>
                <c:pt idx="97764">
                  <c:v>39.7981278807083</c:v>
                </c:pt>
                <c:pt idx="97765">
                  <c:v>39.798256812614703</c:v>
                </c:pt>
                <c:pt idx="97766">
                  <c:v>39.798385744108401</c:v>
                </c:pt>
                <c:pt idx="97767">
                  <c:v>39.798514675189402</c:v>
                </c:pt>
                <c:pt idx="97768">
                  <c:v>39.798643605857698</c:v>
                </c:pt>
                <c:pt idx="97769">
                  <c:v>39.798772536113297</c:v>
                </c:pt>
                <c:pt idx="97770">
                  <c:v>39.798901465956199</c:v>
                </c:pt>
                <c:pt idx="97771">
                  <c:v>39.799030395386403</c:v>
                </c:pt>
                <c:pt idx="97772">
                  <c:v>39.799159324403902</c:v>
                </c:pt>
                <c:pt idx="97773">
                  <c:v>39.799288253008697</c:v>
                </c:pt>
                <c:pt idx="97774">
                  <c:v>39.799417181200802</c:v>
                </c:pt>
                <c:pt idx="97775">
                  <c:v>39.799546108980302</c:v>
                </c:pt>
                <c:pt idx="97776">
                  <c:v>39.799675036347097</c:v>
                </c:pt>
                <c:pt idx="97777">
                  <c:v>39.799803963301102</c:v>
                </c:pt>
                <c:pt idx="97778">
                  <c:v>39.799932889842502</c:v>
                </c:pt>
                <c:pt idx="97779">
                  <c:v>39.800061815971198</c:v>
                </c:pt>
                <c:pt idx="97780">
                  <c:v>39.800190741687302</c:v>
                </c:pt>
                <c:pt idx="97781">
                  <c:v>39.800319666990603</c:v>
                </c:pt>
                <c:pt idx="97782">
                  <c:v>39.800448591881299</c:v>
                </c:pt>
                <c:pt idx="97783">
                  <c:v>39.800577516359297</c:v>
                </c:pt>
                <c:pt idx="97784">
                  <c:v>39.800706440424598</c:v>
                </c:pt>
                <c:pt idx="97785">
                  <c:v>39.800835364077201</c:v>
                </c:pt>
                <c:pt idx="97786">
                  <c:v>39.8009642873172</c:v>
                </c:pt>
                <c:pt idx="97787">
                  <c:v>39.801093210144501</c:v>
                </c:pt>
                <c:pt idx="97788">
                  <c:v>39.801222132559197</c:v>
                </c:pt>
                <c:pt idx="97789">
                  <c:v>39.801351054561103</c:v>
                </c:pt>
                <c:pt idx="97790">
                  <c:v>39.801479976150397</c:v>
                </c:pt>
                <c:pt idx="97791">
                  <c:v>39.801608897327</c:v>
                </c:pt>
                <c:pt idx="97792">
                  <c:v>39.801737818090999</c:v>
                </c:pt>
                <c:pt idx="97793">
                  <c:v>39.8018667384423</c:v>
                </c:pt>
                <c:pt idx="97794">
                  <c:v>39.801995658380903</c:v>
                </c:pt>
                <c:pt idx="97795">
                  <c:v>39.802124577906902</c:v>
                </c:pt>
                <c:pt idx="97796">
                  <c:v>39.802253497020203</c:v>
                </c:pt>
                <c:pt idx="97797">
                  <c:v>39.802382415720899</c:v>
                </c:pt>
                <c:pt idx="97798">
                  <c:v>39.802511334008898</c:v>
                </c:pt>
                <c:pt idx="97799">
                  <c:v>39.802640251884199</c:v>
                </c:pt>
                <c:pt idx="97800">
                  <c:v>39.802769169346902</c:v>
                </c:pt>
                <c:pt idx="97801">
                  <c:v>39.802898086396901</c:v>
                </c:pt>
                <c:pt idx="97802">
                  <c:v>39.803027003034302</c:v>
                </c:pt>
                <c:pt idx="97803">
                  <c:v>39.803155919258998</c:v>
                </c:pt>
                <c:pt idx="97804">
                  <c:v>39.803284835071103</c:v>
                </c:pt>
                <c:pt idx="97805">
                  <c:v>39.803413750470497</c:v>
                </c:pt>
                <c:pt idx="97806">
                  <c:v>39.8035426654573</c:v>
                </c:pt>
                <c:pt idx="97807">
                  <c:v>39.803671580031498</c:v>
                </c:pt>
                <c:pt idx="97808">
                  <c:v>39.803800494192998</c:v>
                </c:pt>
                <c:pt idx="97809">
                  <c:v>39.803929407941801</c:v>
                </c:pt>
                <c:pt idx="97810">
                  <c:v>39.804058321277999</c:v>
                </c:pt>
                <c:pt idx="97811">
                  <c:v>39.804187234201599</c:v>
                </c:pt>
                <c:pt idx="97812">
                  <c:v>39.804316146712502</c:v>
                </c:pt>
                <c:pt idx="97813">
                  <c:v>39.804445058810799</c:v>
                </c:pt>
                <c:pt idx="97814">
                  <c:v>39.804573970496499</c:v>
                </c:pt>
                <c:pt idx="97815">
                  <c:v>39.804702881769501</c:v>
                </c:pt>
                <c:pt idx="97816">
                  <c:v>39.804831792629898</c:v>
                </c:pt>
                <c:pt idx="97817">
                  <c:v>39.804960703077697</c:v>
                </c:pt>
                <c:pt idx="97818">
                  <c:v>39.805089613112798</c:v>
                </c:pt>
                <c:pt idx="97819">
                  <c:v>39.805218522735302</c:v>
                </c:pt>
                <c:pt idx="97820">
                  <c:v>39.805347431945201</c:v>
                </c:pt>
                <c:pt idx="97821">
                  <c:v>39.805476340742402</c:v>
                </c:pt>
                <c:pt idx="97822">
                  <c:v>39.805605249126998</c:v>
                </c:pt>
                <c:pt idx="97823">
                  <c:v>39.805734157099003</c:v>
                </c:pt>
                <c:pt idx="97824">
                  <c:v>39.805863064658404</c:v>
                </c:pt>
                <c:pt idx="97825">
                  <c:v>39.805991971805199</c:v>
                </c:pt>
                <c:pt idx="97826">
                  <c:v>39.806120878539303</c:v>
                </c:pt>
                <c:pt idx="97827">
                  <c:v>39.806249784860803</c:v>
                </c:pt>
                <c:pt idx="97828">
                  <c:v>39.806378690769698</c:v>
                </c:pt>
                <c:pt idx="97829">
                  <c:v>39.806507596266002</c:v>
                </c:pt>
                <c:pt idx="97830">
                  <c:v>39.806636501349601</c:v>
                </c:pt>
                <c:pt idx="97831">
                  <c:v>39.806765406020702</c:v>
                </c:pt>
                <c:pt idx="97832">
                  <c:v>39.806894310279098</c:v>
                </c:pt>
                <c:pt idx="97833">
                  <c:v>39.807023214124897</c:v>
                </c:pt>
                <c:pt idx="97834">
                  <c:v>39.807152117558203</c:v>
                </c:pt>
                <c:pt idx="97835">
                  <c:v>39.807281020578799</c:v>
                </c:pt>
                <c:pt idx="97836">
                  <c:v>39.807409923186803</c:v>
                </c:pt>
                <c:pt idx="97837">
                  <c:v>39.807538825382203</c:v>
                </c:pt>
                <c:pt idx="97838">
                  <c:v>39.807667727164898</c:v>
                </c:pt>
                <c:pt idx="97839">
                  <c:v>39.807796628535101</c:v>
                </c:pt>
                <c:pt idx="97840">
                  <c:v>39.807925529492699</c:v>
                </c:pt>
                <c:pt idx="97841">
                  <c:v>39.8080544300377</c:v>
                </c:pt>
                <c:pt idx="97842">
                  <c:v>39.808183330170102</c:v>
                </c:pt>
                <c:pt idx="97843">
                  <c:v>39.8083122298899</c:v>
                </c:pt>
                <c:pt idx="97844">
                  <c:v>39.808441129197</c:v>
                </c:pt>
                <c:pt idx="97845">
                  <c:v>39.808570028091602</c:v>
                </c:pt>
                <c:pt idx="97846">
                  <c:v>39.808698926573598</c:v>
                </c:pt>
                <c:pt idx="97847">
                  <c:v>39.808827824643103</c:v>
                </c:pt>
                <c:pt idx="97848">
                  <c:v>39.808956722299897</c:v>
                </c:pt>
                <c:pt idx="97849">
                  <c:v>39.809085619544099</c:v>
                </c:pt>
                <c:pt idx="97850">
                  <c:v>39.809214516375697</c:v>
                </c:pt>
                <c:pt idx="97851">
                  <c:v>39.809343412794803</c:v>
                </c:pt>
                <c:pt idx="97852">
                  <c:v>39.809472308801297</c:v>
                </c:pt>
                <c:pt idx="97853">
                  <c:v>39.809601204395101</c:v>
                </c:pt>
                <c:pt idx="97854">
                  <c:v>39.809730099576399</c:v>
                </c:pt>
                <c:pt idx="97855">
                  <c:v>39.809858994345099</c:v>
                </c:pt>
                <c:pt idx="97856">
                  <c:v>39.809987888701301</c:v>
                </c:pt>
                <c:pt idx="97857">
                  <c:v>39.810116782644798</c:v>
                </c:pt>
                <c:pt idx="97858">
                  <c:v>39.810245676175803</c:v>
                </c:pt>
                <c:pt idx="97859">
                  <c:v>39.810374569294197</c:v>
                </c:pt>
                <c:pt idx="97860">
                  <c:v>39.810503462</c:v>
                </c:pt>
                <c:pt idx="97861">
                  <c:v>39.810632354293297</c:v>
                </c:pt>
                <c:pt idx="97862">
                  <c:v>39.810761246174003</c:v>
                </c:pt>
                <c:pt idx="97863">
                  <c:v>39.810890137642097</c:v>
                </c:pt>
                <c:pt idx="97864">
                  <c:v>39.811019028697601</c:v>
                </c:pt>
                <c:pt idx="97865">
                  <c:v>39.811147919340598</c:v>
                </c:pt>
                <c:pt idx="97866">
                  <c:v>39.811276809570998</c:v>
                </c:pt>
                <c:pt idx="97867">
                  <c:v>39.8114056993888</c:v>
                </c:pt>
                <c:pt idx="97868">
                  <c:v>39.811534588794103</c:v>
                </c:pt>
                <c:pt idx="97869">
                  <c:v>39.811663477786801</c:v>
                </c:pt>
                <c:pt idx="97870">
                  <c:v>39.811792366366902</c:v>
                </c:pt>
                <c:pt idx="97871">
                  <c:v>39.811921254534496</c:v>
                </c:pt>
                <c:pt idx="97872">
                  <c:v>39.8120501422896</c:v>
                </c:pt>
                <c:pt idx="97873">
                  <c:v>39.812179029631999</c:v>
                </c:pt>
                <c:pt idx="97874">
                  <c:v>39.812307916561899</c:v>
                </c:pt>
                <c:pt idx="97875">
                  <c:v>39.812436803079301</c:v>
                </c:pt>
                <c:pt idx="97876">
                  <c:v>39.812565689184098</c:v>
                </c:pt>
                <c:pt idx="97877">
                  <c:v>39.812694574876303</c:v>
                </c:pt>
                <c:pt idx="97878">
                  <c:v>39.812823460155997</c:v>
                </c:pt>
                <c:pt idx="97879">
                  <c:v>39.812952345023199</c:v>
                </c:pt>
                <c:pt idx="97880">
                  <c:v>39.813081229477802</c:v>
                </c:pt>
                <c:pt idx="97881">
                  <c:v>39.813210113519801</c:v>
                </c:pt>
                <c:pt idx="97882">
                  <c:v>39.813338997149302</c:v>
                </c:pt>
                <c:pt idx="97883">
                  <c:v>39.813467880366296</c:v>
                </c:pt>
                <c:pt idx="97884">
                  <c:v>39.8135967631707</c:v>
                </c:pt>
                <c:pt idx="97885">
                  <c:v>39.813725645562499</c:v>
                </c:pt>
                <c:pt idx="97886">
                  <c:v>39.813854527541899</c:v>
                </c:pt>
                <c:pt idx="97887">
                  <c:v>39.813983409108701</c:v>
                </c:pt>
                <c:pt idx="97888">
                  <c:v>39.814112290262898</c:v>
                </c:pt>
                <c:pt idx="97889">
                  <c:v>39.814241171004603</c:v>
                </c:pt>
                <c:pt idx="97890">
                  <c:v>39.814370051333803</c:v>
                </c:pt>
                <c:pt idx="97891">
                  <c:v>39.814498931250498</c:v>
                </c:pt>
                <c:pt idx="97892">
                  <c:v>39.814627810754601</c:v>
                </c:pt>
                <c:pt idx="97893">
                  <c:v>39.814756689846099</c:v>
                </c:pt>
                <c:pt idx="97894">
                  <c:v>39.814885568525199</c:v>
                </c:pt>
                <c:pt idx="97895">
                  <c:v>39.8150144467917</c:v>
                </c:pt>
                <c:pt idx="97896">
                  <c:v>39.815143324645703</c:v>
                </c:pt>
                <c:pt idx="97897">
                  <c:v>39.815272202087201</c:v>
                </c:pt>
                <c:pt idx="97898">
                  <c:v>39.8154010791161</c:v>
                </c:pt>
                <c:pt idx="97899">
                  <c:v>39.815529955732501</c:v>
                </c:pt>
                <c:pt idx="97900">
                  <c:v>39.815658831936403</c:v>
                </c:pt>
                <c:pt idx="97901">
                  <c:v>39.8157877077278</c:v>
                </c:pt>
                <c:pt idx="97902">
                  <c:v>39.815916583106599</c:v>
                </c:pt>
                <c:pt idx="97903">
                  <c:v>39.816045458072999</c:v>
                </c:pt>
                <c:pt idx="97904">
                  <c:v>39.816174332626801</c:v>
                </c:pt>
                <c:pt idx="97905">
                  <c:v>39.816303206768097</c:v>
                </c:pt>
                <c:pt idx="97906">
                  <c:v>39.816432080496902</c:v>
                </c:pt>
                <c:pt idx="97907">
                  <c:v>39.816560953813102</c:v>
                </c:pt>
                <c:pt idx="97908">
                  <c:v>39.816689826716903</c:v>
                </c:pt>
                <c:pt idx="97909">
                  <c:v>39.816818699208198</c:v>
                </c:pt>
                <c:pt idx="97910">
                  <c:v>39.816947571286903</c:v>
                </c:pt>
                <c:pt idx="97911">
                  <c:v>39.817076442953102</c:v>
                </c:pt>
                <c:pt idx="97912">
                  <c:v>39.817205314206802</c:v>
                </c:pt>
                <c:pt idx="97913">
                  <c:v>39.817334185048097</c:v>
                </c:pt>
                <c:pt idx="97914">
                  <c:v>39.8174630554768</c:v>
                </c:pt>
                <c:pt idx="97915">
                  <c:v>39.817591925492998</c:v>
                </c:pt>
                <c:pt idx="97916">
                  <c:v>39.817720795096697</c:v>
                </c:pt>
                <c:pt idx="97917">
                  <c:v>39.817849664287898</c:v>
                </c:pt>
                <c:pt idx="97918">
                  <c:v>39.817978533066601</c:v>
                </c:pt>
                <c:pt idx="97919">
                  <c:v>39.818107401432798</c:v>
                </c:pt>
                <c:pt idx="97920">
                  <c:v>39.818236269386603</c:v>
                </c:pt>
                <c:pt idx="97921">
                  <c:v>39.818365136927802</c:v>
                </c:pt>
                <c:pt idx="97922">
                  <c:v>39.818494004056497</c:v>
                </c:pt>
                <c:pt idx="97923">
                  <c:v>39.818622870772799</c:v>
                </c:pt>
                <c:pt idx="97924">
                  <c:v>39.818751737076497</c:v>
                </c:pt>
                <c:pt idx="97925">
                  <c:v>39.818880602967802</c:v>
                </c:pt>
                <c:pt idx="97926">
                  <c:v>39.819009468446502</c:v>
                </c:pt>
                <c:pt idx="97927">
                  <c:v>39.819138333512797</c:v>
                </c:pt>
                <c:pt idx="97928">
                  <c:v>39.8192671981666</c:v>
                </c:pt>
                <c:pt idx="97929">
                  <c:v>39.819396062407897</c:v>
                </c:pt>
                <c:pt idx="97930">
                  <c:v>39.819524926236802</c:v>
                </c:pt>
                <c:pt idx="97931">
                  <c:v>39.819653789653103</c:v>
                </c:pt>
                <c:pt idx="97932">
                  <c:v>39.819782652656997</c:v>
                </c:pt>
                <c:pt idx="97933">
                  <c:v>39.8199115152484</c:v>
                </c:pt>
                <c:pt idx="97934">
                  <c:v>39.820040377427297</c:v>
                </c:pt>
                <c:pt idx="97935">
                  <c:v>39.820169239193703</c:v>
                </c:pt>
                <c:pt idx="97936">
                  <c:v>39.820298100547703</c:v>
                </c:pt>
                <c:pt idx="97937">
                  <c:v>39.820426961489197</c:v>
                </c:pt>
                <c:pt idx="97938">
                  <c:v>39.8205558220182</c:v>
                </c:pt>
                <c:pt idx="97939">
                  <c:v>39.820684682134697</c:v>
                </c:pt>
                <c:pt idx="97940">
                  <c:v>39.820813541838803</c:v>
                </c:pt>
                <c:pt idx="97941">
                  <c:v>39.820942401130402</c:v>
                </c:pt>
                <c:pt idx="97942">
                  <c:v>39.821071260009496</c:v>
                </c:pt>
                <c:pt idx="97943">
                  <c:v>39.821200118476199</c:v>
                </c:pt>
                <c:pt idx="97944">
                  <c:v>39.821328976530403</c:v>
                </c:pt>
                <c:pt idx="97945">
                  <c:v>39.821457834172101</c:v>
                </c:pt>
                <c:pt idx="97946">
                  <c:v>39.8215866914014</c:v>
                </c:pt>
                <c:pt idx="97947">
                  <c:v>39.8217155482183</c:v>
                </c:pt>
                <c:pt idx="97948">
                  <c:v>39.821844404622603</c:v>
                </c:pt>
                <c:pt idx="97949">
                  <c:v>39.821973260614499</c:v>
                </c:pt>
                <c:pt idx="97950">
                  <c:v>39.822102116194003</c:v>
                </c:pt>
                <c:pt idx="97951">
                  <c:v>39.822230971361002</c:v>
                </c:pt>
                <c:pt idx="97952">
                  <c:v>39.822359826115502</c:v>
                </c:pt>
                <c:pt idx="97953">
                  <c:v>39.822488680457603</c:v>
                </c:pt>
                <c:pt idx="97954">
                  <c:v>39.822617534387199</c:v>
                </c:pt>
                <c:pt idx="97955">
                  <c:v>39.822746387904402</c:v>
                </c:pt>
                <c:pt idx="97956">
                  <c:v>39.8228752410091</c:v>
                </c:pt>
                <c:pt idx="97957">
                  <c:v>39.8230040937014</c:v>
                </c:pt>
                <c:pt idx="97958">
                  <c:v>39.8231329459813</c:v>
                </c:pt>
                <c:pt idx="97959">
                  <c:v>39.823261797848701</c:v>
                </c:pt>
                <c:pt idx="97960">
                  <c:v>39.823390649303597</c:v>
                </c:pt>
                <c:pt idx="97961">
                  <c:v>39.823519500346102</c:v>
                </c:pt>
                <c:pt idx="97962">
                  <c:v>39.8236483509762</c:v>
                </c:pt>
                <c:pt idx="97963">
                  <c:v>39.823777201193799</c:v>
                </c:pt>
                <c:pt idx="97964">
                  <c:v>39.823906050999</c:v>
                </c:pt>
                <c:pt idx="97965">
                  <c:v>39.824034900391801</c:v>
                </c:pt>
                <c:pt idx="97966">
                  <c:v>39.824163749372097</c:v>
                </c:pt>
                <c:pt idx="97967">
                  <c:v>39.824292597940001</c:v>
                </c:pt>
                <c:pt idx="97968">
                  <c:v>39.824421446095499</c:v>
                </c:pt>
                <c:pt idx="97969">
                  <c:v>39.824550293838499</c:v>
                </c:pt>
                <c:pt idx="97970">
                  <c:v>39.824679141169099</c:v>
                </c:pt>
                <c:pt idx="97971">
                  <c:v>39.824807988087201</c:v>
                </c:pt>
                <c:pt idx="97972">
                  <c:v>39.824936834592997</c:v>
                </c:pt>
                <c:pt idx="97973">
                  <c:v>39.825065680686301</c:v>
                </c:pt>
                <c:pt idx="97974">
                  <c:v>39.825194526367198</c:v>
                </c:pt>
                <c:pt idx="97975">
                  <c:v>39.825323371635598</c:v>
                </c:pt>
                <c:pt idx="97976">
                  <c:v>39.825452216491698</c:v>
                </c:pt>
                <c:pt idx="97977">
                  <c:v>39.825581060935299</c:v>
                </c:pt>
                <c:pt idx="97978">
                  <c:v>39.825709904966502</c:v>
                </c:pt>
                <c:pt idx="97979">
                  <c:v>39.825838748585298</c:v>
                </c:pt>
                <c:pt idx="97980">
                  <c:v>39.825967591791603</c:v>
                </c:pt>
                <c:pt idx="97981">
                  <c:v>39.826096434585601</c:v>
                </c:pt>
                <c:pt idx="97982">
                  <c:v>39.826225276967101</c:v>
                </c:pt>
                <c:pt idx="97983">
                  <c:v>39.826354118936301</c:v>
                </c:pt>
                <c:pt idx="97984">
                  <c:v>39.826482960493003</c:v>
                </c:pt>
                <c:pt idx="97985">
                  <c:v>39.826611801637299</c:v>
                </c:pt>
                <c:pt idx="97986">
                  <c:v>39.826740642369202</c:v>
                </c:pt>
                <c:pt idx="97987">
                  <c:v>39.8268694826887</c:v>
                </c:pt>
                <c:pt idx="97988">
                  <c:v>39.826998322595699</c:v>
                </c:pt>
                <c:pt idx="97989">
                  <c:v>39.827127162090399</c:v>
                </c:pt>
                <c:pt idx="97990">
                  <c:v>39.827256001172699</c:v>
                </c:pt>
                <c:pt idx="97991">
                  <c:v>39.827384839842502</c:v>
                </c:pt>
                <c:pt idx="97992">
                  <c:v>39.827513678099997</c:v>
                </c:pt>
                <c:pt idx="97993">
                  <c:v>39.827642515945101</c:v>
                </c:pt>
                <c:pt idx="97994">
                  <c:v>39.827771353377699</c:v>
                </c:pt>
                <c:pt idx="97995">
                  <c:v>39.827900190397997</c:v>
                </c:pt>
                <c:pt idx="97996">
                  <c:v>39.828029027005897</c:v>
                </c:pt>
                <c:pt idx="97997">
                  <c:v>39.828157863201398</c:v>
                </c:pt>
                <c:pt idx="97998">
                  <c:v>39.8282866989844</c:v>
                </c:pt>
                <c:pt idx="97999">
                  <c:v>39.828415534355102</c:v>
                </c:pt>
                <c:pt idx="98000">
                  <c:v>39.828544369313398</c:v>
                </c:pt>
                <c:pt idx="98001">
                  <c:v>39.828673203859303</c:v>
                </c:pt>
                <c:pt idx="98002">
                  <c:v>39.828802037992901</c:v>
                </c:pt>
                <c:pt idx="98003">
                  <c:v>39.828930871714</c:v>
                </c:pt>
                <c:pt idx="98004">
                  <c:v>39.8290597050228</c:v>
                </c:pt>
                <c:pt idx="98005">
                  <c:v>39.829188537919102</c:v>
                </c:pt>
                <c:pt idx="98006">
                  <c:v>39.829317370403103</c:v>
                </c:pt>
                <c:pt idx="98007">
                  <c:v>39.829446202474699</c:v>
                </c:pt>
                <c:pt idx="98008">
                  <c:v>39.829575034134002</c:v>
                </c:pt>
                <c:pt idx="98009">
                  <c:v>39.8297038653808</c:v>
                </c:pt>
                <c:pt idx="98010">
                  <c:v>39.829832696215298</c:v>
                </c:pt>
                <c:pt idx="98011">
                  <c:v>39.829961526637398</c:v>
                </c:pt>
                <c:pt idx="98012">
                  <c:v>39.830090356647098</c:v>
                </c:pt>
                <c:pt idx="98013">
                  <c:v>39.830219186244399</c:v>
                </c:pt>
                <c:pt idx="98014">
                  <c:v>39.830348015429401</c:v>
                </c:pt>
                <c:pt idx="98015">
                  <c:v>39.830476844202003</c:v>
                </c:pt>
                <c:pt idx="98016">
                  <c:v>39.830605672562299</c:v>
                </c:pt>
                <c:pt idx="98017">
                  <c:v>39.830734500510097</c:v>
                </c:pt>
                <c:pt idx="98018">
                  <c:v>39.830863328045602</c:v>
                </c:pt>
                <c:pt idx="98019">
                  <c:v>39.830992155168801</c:v>
                </c:pt>
                <c:pt idx="98020">
                  <c:v>39.831120981879501</c:v>
                </c:pt>
                <c:pt idx="98021">
                  <c:v>39.831249808177901</c:v>
                </c:pt>
                <c:pt idx="98022">
                  <c:v>39.831378634064002</c:v>
                </c:pt>
                <c:pt idx="98023">
                  <c:v>39.831507459537697</c:v>
                </c:pt>
                <c:pt idx="98024">
                  <c:v>39.831636284599</c:v>
                </c:pt>
                <c:pt idx="98025">
                  <c:v>39.831765109248003</c:v>
                </c:pt>
                <c:pt idx="98026">
                  <c:v>39.831893933484601</c:v>
                </c:pt>
                <c:pt idx="98027">
                  <c:v>39.832022757308799</c:v>
                </c:pt>
                <c:pt idx="98028">
                  <c:v>39.832151580720698</c:v>
                </c:pt>
                <c:pt idx="98029">
                  <c:v>39.832280403720297</c:v>
                </c:pt>
                <c:pt idx="98030">
                  <c:v>39.832409226307497</c:v>
                </c:pt>
                <c:pt idx="98031">
                  <c:v>39.832538048482299</c:v>
                </c:pt>
                <c:pt idx="98032">
                  <c:v>39.8326668702448</c:v>
                </c:pt>
                <c:pt idx="98033">
                  <c:v>39.832795691595003</c:v>
                </c:pt>
                <c:pt idx="98034">
                  <c:v>39.832924512532799</c:v>
                </c:pt>
                <c:pt idx="98035">
                  <c:v>39.833053333058302</c:v>
                </c:pt>
                <c:pt idx="98036">
                  <c:v>39.8331821531714</c:v>
                </c:pt>
                <c:pt idx="98037">
                  <c:v>39.833310972872198</c:v>
                </c:pt>
                <c:pt idx="98038">
                  <c:v>39.833439792160597</c:v>
                </c:pt>
                <c:pt idx="98039">
                  <c:v>39.833568611036704</c:v>
                </c:pt>
                <c:pt idx="98040">
                  <c:v>39.833697429500504</c:v>
                </c:pt>
                <c:pt idx="98041">
                  <c:v>39.833826247551897</c:v>
                </c:pt>
                <c:pt idx="98042">
                  <c:v>39.833955065190999</c:v>
                </c:pt>
                <c:pt idx="98043">
                  <c:v>39.834083882417801</c:v>
                </c:pt>
                <c:pt idx="98044">
                  <c:v>39.834212699232197</c:v>
                </c:pt>
                <c:pt idx="98045">
                  <c:v>39.8343415156343</c:v>
                </c:pt>
                <c:pt idx="98046">
                  <c:v>39.834470331624097</c:v>
                </c:pt>
                <c:pt idx="98047">
                  <c:v>39.834599147201502</c:v>
                </c:pt>
                <c:pt idx="98048">
                  <c:v>39.8347279623666</c:v>
                </c:pt>
                <c:pt idx="98049">
                  <c:v>39.834856777119398</c:v>
                </c:pt>
                <c:pt idx="98050">
                  <c:v>39.834985591459798</c:v>
                </c:pt>
                <c:pt idx="98051">
                  <c:v>39.835114405387998</c:v>
                </c:pt>
                <c:pt idx="98052">
                  <c:v>39.835243218903798</c:v>
                </c:pt>
                <c:pt idx="98053">
                  <c:v>39.835372032007299</c:v>
                </c:pt>
                <c:pt idx="98054">
                  <c:v>39.835500844698501</c:v>
                </c:pt>
                <c:pt idx="98055">
                  <c:v>39.835629656977297</c:v>
                </c:pt>
                <c:pt idx="98056">
                  <c:v>39.835758468843899</c:v>
                </c:pt>
                <c:pt idx="98057">
                  <c:v>39.835887280298103</c:v>
                </c:pt>
                <c:pt idx="98058">
                  <c:v>39.836016091339999</c:v>
                </c:pt>
                <c:pt idx="98059">
                  <c:v>39.836144901969597</c:v>
                </c:pt>
                <c:pt idx="98060">
                  <c:v>39.836273712186902</c:v>
                </c:pt>
                <c:pt idx="98061">
                  <c:v>39.8364025219919</c:v>
                </c:pt>
                <c:pt idx="98062">
                  <c:v>39.836531331384499</c:v>
                </c:pt>
                <c:pt idx="98063">
                  <c:v>39.836660140364899</c:v>
                </c:pt>
                <c:pt idx="98064">
                  <c:v>39.836788948932899</c:v>
                </c:pt>
                <c:pt idx="98065">
                  <c:v>39.836917757088699</c:v>
                </c:pt>
                <c:pt idx="98066">
                  <c:v>39.8370465648321</c:v>
                </c:pt>
                <c:pt idx="98067">
                  <c:v>39.837175372163301</c:v>
                </c:pt>
                <c:pt idx="98068">
                  <c:v>39.837304179082103</c:v>
                </c:pt>
                <c:pt idx="98069">
                  <c:v>39.837432985588698</c:v>
                </c:pt>
                <c:pt idx="98070">
                  <c:v>39.837561791682901</c:v>
                </c:pt>
                <c:pt idx="98071">
                  <c:v>39.837690597364897</c:v>
                </c:pt>
                <c:pt idx="98072">
                  <c:v>39.837819402634501</c:v>
                </c:pt>
                <c:pt idx="98073">
                  <c:v>39.837948207491898</c:v>
                </c:pt>
                <c:pt idx="98074">
                  <c:v>39.838077011936903</c:v>
                </c:pt>
                <c:pt idx="98075">
                  <c:v>39.838205815969701</c:v>
                </c:pt>
                <c:pt idx="98076">
                  <c:v>39.838334619590199</c:v>
                </c:pt>
                <c:pt idx="98077">
                  <c:v>39.838463422798398</c:v>
                </c:pt>
                <c:pt idx="98078">
                  <c:v>39.838592225594297</c:v>
                </c:pt>
                <c:pt idx="98079">
                  <c:v>39.838721027977897</c:v>
                </c:pt>
                <c:pt idx="98080">
                  <c:v>39.838849829949297</c:v>
                </c:pt>
                <c:pt idx="98081">
                  <c:v>39.838978631508297</c:v>
                </c:pt>
                <c:pt idx="98082">
                  <c:v>39.839107432655098</c:v>
                </c:pt>
                <c:pt idx="98083">
                  <c:v>39.839236233389599</c:v>
                </c:pt>
                <c:pt idx="98084">
                  <c:v>39.8393650337118</c:v>
                </c:pt>
                <c:pt idx="98085">
                  <c:v>39.839493833621702</c:v>
                </c:pt>
                <c:pt idx="98086">
                  <c:v>39.839622633119397</c:v>
                </c:pt>
                <c:pt idx="98087">
                  <c:v>39.8397514322047</c:v>
                </c:pt>
                <c:pt idx="98088">
                  <c:v>39.839880230877803</c:v>
                </c:pt>
                <c:pt idx="98089">
                  <c:v>39.840009029138699</c:v>
                </c:pt>
                <c:pt idx="98090">
                  <c:v>39.840137826987203</c:v>
                </c:pt>
                <c:pt idx="98091">
                  <c:v>39.840266624423499</c:v>
                </c:pt>
                <c:pt idx="98092">
                  <c:v>39.840395421447496</c:v>
                </c:pt>
                <c:pt idx="98093">
                  <c:v>39.840524218059301</c:v>
                </c:pt>
                <c:pt idx="98094">
                  <c:v>39.840653014258798</c:v>
                </c:pt>
                <c:pt idx="98095">
                  <c:v>39.840781810046003</c:v>
                </c:pt>
                <c:pt idx="98096">
                  <c:v>39.840910605421001</c:v>
                </c:pt>
                <c:pt idx="98097">
                  <c:v>39.8410394003837</c:v>
                </c:pt>
                <c:pt idx="98098">
                  <c:v>39.841168194934099</c:v>
                </c:pt>
                <c:pt idx="98099">
                  <c:v>39.841296989072298</c:v>
                </c:pt>
                <c:pt idx="98100">
                  <c:v>39.841425782798197</c:v>
                </c:pt>
                <c:pt idx="98101">
                  <c:v>39.841554576111797</c:v>
                </c:pt>
                <c:pt idx="98102">
                  <c:v>39.841683369013197</c:v>
                </c:pt>
                <c:pt idx="98103">
                  <c:v>39.841812161502403</c:v>
                </c:pt>
                <c:pt idx="98104">
                  <c:v>39.841940953579297</c:v>
                </c:pt>
                <c:pt idx="98105">
                  <c:v>39.842069745243897</c:v>
                </c:pt>
                <c:pt idx="98106">
                  <c:v>39.842198536496298</c:v>
                </c:pt>
                <c:pt idx="98107">
                  <c:v>39.842327327336498</c:v>
                </c:pt>
                <c:pt idx="98108">
                  <c:v>39.8424561177643</c:v>
                </c:pt>
                <c:pt idx="98109">
                  <c:v>39.842584907780001</c:v>
                </c:pt>
                <c:pt idx="98110">
                  <c:v>39.842713697383402</c:v>
                </c:pt>
                <c:pt idx="98111">
                  <c:v>39.842842486574597</c:v>
                </c:pt>
                <c:pt idx="98112">
                  <c:v>39.842971275353499</c:v>
                </c:pt>
                <c:pt idx="98113">
                  <c:v>39.843100063720101</c:v>
                </c:pt>
                <c:pt idx="98114">
                  <c:v>39.843228851674603</c:v>
                </c:pt>
                <c:pt idx="98115">
                  <c:v>39.843357639216798</c:v>
                </c:pt>
                <c:pt idx="98116">
                  <c:v>39.843486426346701</c:v>
                </c:pt>
                <c:pt idx="98117">
                  <c:v>39.843615213064403</c:v>
                </c:pt>
                <c:pt idx="98118">
                  <c:v>39.843743999369899</c:v>
                </c:pt>
                <c:pt idx="98119">
                  <c:v>39.843872785263201</c:v>
                </c:pt>
                <c:pt idx="98120">
                  <c:v>39.844001570744197</c:v>
                </c:pt>
                <c:pt idx="98121">
                  <c:v>39.844130355813</c:v>
                </c:pt>
                <c:pt idx="98122">
                  <c:v>39.844259140469603</c:v>
                </c:pt>
                <c:pt idx="98123">
                  <c:v>39.844387924713899</c:v>
                </c:pt>
                <c:pt idx="98124">
                  <c:v>39.844516708546003</c:v>
                </c:pt>
                <c:pt idx="98125">
                  <c:v>39.844645491965899</c:v>
                </c:pt>
                <c:pt idx="98126">
                  <c:v>39.844774274973503</c:v>
                </c:pt>
                <c:pt idx="98127">
                  <c:v>39.844903057568999</c:v>
                </c:pt>
                <c:pt idx="98128">
                  <c:v>39.845031839752203</c:v>
                </c:pt>
                <c:pt idx="98129">
                  <c:v>39.845160621523199</c:v>
                </c:pt>
                <c:pt idx="98130">
                  <c:v>39.845289402881903</c:v>
                </c:pt>
                <c:pt idx="98131">
                  <c:v>39.8454181838285</c:v>
                </c:pt>
                <c:pt idx="98132">
                  <c:v>39.845546964362804</c:v>
                </c:pt>
                <c:pt idx="98133">
                  <c:v>39.8456757444849</c:v>
                </c:pt>
                <c:pt idx="98134">
                  <c:v>39.845804524194897</c:v>
                </c:pt>
                <c:pt idx="98135">
                  <c:v>39.845933303492501</c:v>
                </c:pt>
                <c:pt idx="98136">
                  <c:v>39.846062082377998</c:v>
                </c:pt>
                <c:pt idx="98137">
                  <c:v>39.846190860851301</c:v>
                </c:pt>
                <c:pt idx="98138">
                  <c:v>39.846319638912398</c:v>
                </c:pt>
                <c:pt idx="98139">
                  <c:v>39.846448416561202</c:v>
                </c:pt>
                <c:pt idx="98140">
                  <c:v>39.846577193797899</c:v>
                </c:pt>
                <c:pt idx="98141">
                  <c:v>39.846705970622303</c:v>
                </c:pt>
                <c:pt idx="98142">
                  <c:v>39.846834747034599</c:v>
                </c:pt>
                <c:pt idx="98143">
                  <c:v>39.846963523034603</c:v>
                </c:pt>
                <c:pt idx="98144">
                  <c:v>39.847092298622499</c:v>
                </c:pt>
                <c:pt idx="98145">
                  <c:v>39.847221073798103</c:v>
                </c:pt>
                <c:pt idx="98146">
                  <c:v>39.847349848561599</c:v>
                </c:pt>
                <c:pt idx="98147">
                  <c:v>39.847478622912803</c:v>
                </c:pt>
                <c:pt idx="98148">
                  <c:v>39.847607396851899</c:v>
                </c:pt>
                <c:pt idx="98149">
                  <c:v>39.847736170378703</c:v>
                </c:pt>
                <c:pt idx="98150">
                  <c:v>39.847864943493398</c:v>
                </c:pt>
                <c:pt idx="98151">
                  <c:v>39.847993716195901</c:v>
                </c:pt>
                <c:pt idx="98152">
                  <c:v>39.848122488486197</c:v>
                </c:pt>
                <c:pt idx="98153">
                  <c:v>39.8482512603643</c:v>
                </c:pt>
                <c:pt idx="98154">
                  <c:v>39.848380031830203</c:v>
                </c:pt>
                <c:pt idx="98155">
                  <c:v>39.848508802883899</c:v>
                </c:pt>
                <c:pt idx="98156">
                  <c:v>39.848637573525501</c:v>
                </c:pt>
                <c:pt idx="98157">
                  <c:v>39.848766343754797</c:v>
                </c:pt>
                <c:pt idx="98158">
                  <c:v>39.848895113571999</c:v>
                </c:pt>
                <c:pt idx="98159">
                  <c:v>39.849023882977001</c:v>
                </c:pt>
                <c:pt idx="98160">
                  <c:v>39.849152651969803</c:v>
                </c:pt>
                <c:pt idx="98161">
                  <c:v>39.849281420550398</c:v>
                </c:pt>
                <c:pt idx="98162">
                  <c:v>39.849410188718899</c:v>
                </c:pt>
                <c:pt idx="98163">
                  <c:v>39.8495389564752</c:v>
                </c:pt>
                <c:pt idx="98164">
                  <c:v>39.849667723819302</c:v>
                </c:pt>
                <c:pt idx="98165">
                  <c:v>39.849796490751203</c:v>
                </c:pt>
                <c:pt idx="98166">
                  <c:v>39.849925257271003</c:v>
                </c:pt>
                <c:pt idx="98167">
                  <c:v>39.850054023378597</c:v>
                </c:pt>
                <c:pt idx="98168">
                  <c:v>39.850182789073997</c:v>
                </c:pt>
                <c:pt idx="98169">
                  <c:v>39.850311554357297</c:v>
                </c:pt>
                <c:pt idx="98170">
                  <c:v>39.850440319228397</c:v>
                </c:pt>
                <c:pt idx="98171">
                  <c:v>39.850569083687297</c:v>
                </c:pt>
                <c:pt idx="98172">
                  <c:v>39.850697847734097</c:v>
                </c:pt>
                <c:pt idx="98173">
                  <c:v>39.850826611368703</c:v>
                </c:pt>
                <c:pt idx="98174">
                  <c:v>39.850955374591102</c:v>
                </c:pt>
                <c:pt idx="98175">
                  <c:v>39.851084137401401</c:v>
                </c:pt>
                <c:pt idx="98176">
                  <c:v>39.851212899799499</c:v>
                </c:pt>
                <c:pt idx="98177">
                  <c:v>39.851341661785497</c:v>
                </c:pt>
                <c:pt idx="98178">
                  <c:v>39.851470423359302</c:v>
                </c:pt>
                <c:pt idx="98179">
                  <c:v>39.851599184521</c:v>
                </c:pt>
                <c:pt idx="98180">
                  <c:v>39.851727945270497</c:v>
                </c:pt>
                <c:pt idx="98181">
                  <c:v>39.851856705607801</c:v>
                </c:pt>
                <c:pt idx="98182">
                  <c:v>39.851985465532998</c:v>
                </c:pt>
                <c:pt idx="98183">
                  <c:v>39.852114225046101</c:v>
                </c:pt>
                <c:pt idx="98184">
                  <c:v>39.852242984146997</c:v>
                </c:pt>
                <c:pt idx="98185">
                  <c:v>39.8523717428357</c:v>
                </c:pt>
                <c:pt idx="98186">
                  <c:v>39.852500501112402</c:v>
                </c:pt>
                <c:pt idx="98187">
                  <c:v>39.852629258976798</c:v>
                </c:pt>
                <c:pt idx="98188">
                  <c:v>39.852758016429199</c:v>
                </c:pt>
                <c:pt idx="98189">
                  <c:v>39.852886773469301</c:v>
                </c:pt>
                <c:pt idx="98190">
                  <c:v>39.853015530097402</c:v>
                </c:pt>
                <c:pt idx="98191">
                  <c:v>39.853144286313302</c:v>
                </c:pt>
                <c:pt idx="98192">
                  <c:v>39.853273042117102</c:v>
                </c:pt>
                <c:pt idx="98193">
                  <c:v>39.853401797508702</c:v>
                </c:pt>
                <c:pt idx="98194">
                  <c:v>39.853530552488202</c:v>
                </c:pt>
                <c:pt idx="98195">
                  <c:v>39.853659307055601</c:v>
                </c:pt>
                <c:pt idx="98196">
                  <c:v>39.8537880612108</c:v>
                </c:pt>
                <c:pt idx="98197">
                  <c:v>39.853916814953898</c:v>
                </c:pt>
                <c:pt idx="98198">
                  <c:v>39.854045568284903</c:v>
                </c:pt>
                <c:pt idx="98199">
                  <c:v>39.854174321203701</c:v>
                </c:pt>
                <c:pt idx="98200">
                  <c:v>39.854303073710497</c:v>
                </c:pt>
                <c:pt idx="98201">
                  <c:v>39.854431825805101</c:v>
                </c:pt>
                <c:pt idx="98202">
                  <c:v>39.854560577487497</c:v>
                </c:pt>
                <c:pt idx="98203">
                  <c:v>39.8546893287579</c:v>
                </c:pt>
                <c:pt idx="98204">
                  <c:v>39.854818079616102</c:v>
                </c:pt>
                <c:pt idx="98205">
                  <c:v>39.854946830062197</c:v>
                </c:pt>
                <c:pt idx="98206">
                  <c:v>39.855075580096198</c:v>
                </c:pt>
                <c:pt idx="98207">
                  <c:v>39.855204329718099</c:v>
                </c:pt>
                <c:pt idx="98208">
                  <c:v>39.855333078927799</c:v>
                </c:pt>
                <c:pt idx="98209">
                  <c:v>39.855461827725499</c:v>
                </c:pt>
                <c:pt idx="98210">
                  <c:v>39.855590576110998</c:v>
                </c:pt>
                <c:pt idx="98211">
                  <c:v>39.855719324084397</c:v>
                </c:pt>
                <c:pt idx="98212">
                  <c:v>39.855848071645703</c:v>
                </c:pt>
                <c:pt idx="98213">
                  <c:v>39.8559768187949</c:v>
                </c:pt>
                <c:pt idx="98214">
                  <c:v>39.856105565531998</c:v>
                </c:pt>
                <c:pt idx="98215">
                  <c:v>39.856234311857001</c:v>
                </c:pt>
                <c:pt idx="98216">
                  <c:v>39.856363057769897</c:v>
                </c:pt>
                <c:pt idx="98217">
                  <c:v>39.8564918032706</c:v>
                </c:pt>
                <c:pt idx="98218">
                  <c:v>39.856620548359302</c:v>
                </c:pt>
                <c:pt idx="98219">
                  <c:v>39.856749293035897</c:v>
                </c:pt>
                <c:pt idx="98220">
                  <c:v>39.856878037300298</c:v>
                </c:pt>
                <c:pt idx="98221">
                  <c:v>39.857006781152698</c:v>
                </c:pt>
                <c:pt idx="98222">
                  <c:v>39.857135524592998</c:v>
                </c:pt>
                <c:pt idx="98223">
                  <c:v>39.857264267621197</c:v>
                </c:pt>
                <c:pt idx="98224">
                  <c:v>39.857393010237203</c:v>
                </c:pt>
                <c:pt idx="98225">
                  <c:v>39.857521752441201</c:v>
                </c:pt>
                <c:pt idx="98226">
                  <c:v>39.857650494233098</c:v>
                </c:pt>
                <c:pt idx="98227">
                  <c:v>39.857779235612902</c:v>
                </c:pt>
                <c:pt idx="98228">
                  <c:v>39.857907976580599</c:v>
                </c:pt>
                <c:pt idx="98229">
                  <c:v>39.858036717136201</c:v>
                </c:pt>
                <c:pt idx="98230">
                  <c:v>39.858165457279803</c:v>
                </c:pt>
                <c:pt idx="98231">
                  <c:v>39.858294197011197</c:v>
                </c:pt>
                <c:pt idx="98232">
                  <c:v>39.858422936330598</c:v>
                </c:pt>
                <c:pt idx="98233">
                  <c:v>39.858551675237898</c:v>
                </c:pt>
                <c:pt idx="98234">
                  <c:v>39.858680413733097</c:v>
                </c:pt>
                <c:pt idx="98235">
                  <c:v>39.858809151816203</c:v>
                </c:pt>
                <c:pt idx="98236">
                  <c:v>39.858937889487201</c:v>
                </c:pt>
                <c:pt idx="98237">
                  <c:v>39.859066626746198</c:v>
                </c:pt>
                <c:pt idx="98238">
                  <c:v>39.859195363593102</c:v>
                </c:pt>
                <c:pt idx="98239">
                  <c:v>39.859324100027898</c:v>
                </c:pt>
                <c:pt idx="98240">
                  <c:v>39.8594528360506</c:v>
                </c:pt>
                <c:pt idx="98241">
                  <c:v>39.859581571661302</c:v>
                </c:pt>
                <c:pt idx="98242">
                  <c:v>39.859710306859903</c:v>
                </c:pt>
                <c:pt idx="98243">
                  <c:v>39.859839041646403</c:v>
                </c:pt>
                <c:pt idx="98244">
                  <c:v>39.859967776020902</c:v>
                </c:pt>
                <c:pt idx="98245">
                  <c:v>39.8600965099833</c:v>
                </c:pt>
                <c:pt idx="98246">
                  <c:v>39.860225243533598</c:v>
                </c:pt>
                <c:pt idx="98247">
                  <c:v>39.860353976671803</c:v>
                </c:pt>
                <c:pt idx="98248">
                  <c:v>39.860482709397999</c:v>
                </c:pt>
                <c:pt idx="98249">
                  <c:v>39.860611441712201</c:v>
                </c:pt>
                <c:pt idx="98250">
                  <c:v>39.860740173614197</c:v>
                </c:pt>
                <c:pt idx="98251">
                  <c:v>39.860868905104297</c:v>
                </c:pt>
                <c:pt idx="98252">
                  <c:v>39.860997636182198</c:v>
                </c:pt>
                <c:pt idx="98253">
                  <c:v>39.861126366848097</c:v>
                </c:pt>
                <c:pt idx="98254">
                  <c:v>39.861255097102003</c:v>
                </c:pt>
                <c:pt idx="98255">
                  <c:v>39.861383826943801</c:v>
                </c:pt>
                <c:pt idx="98256">
                  <c:v>39.861512556373498</c:v>
                </c:pt>
                <c:pt idx="98257">
                  <c:v>39.861641285391201</c:v>
                </c:pt>
                <c:pt idx="98258">
                  <c:v>39.861770013996797</c:v>
                </c:pt>
                <c:pt idx="98259">
                  <c:v>39.861898742190398</c:v>
                </c:pt>
                <c:pt idx="98260">
                  <c:v>39.862027469971899</c:v>
                </c:pt>
                <c:pt idx="98261">
                  <c:v>39.862156197341399</c:v>
                </c:pt>
                <c:pt idx="98262">
                  <c:v>39.862284924298898</c:v>
                </c:pt>
                <c:pt idx="98263">
                  <c:v>39.862413650844303</c:v>
                </c:pt>
                <c:pt idx="98264">
                  <c:v>39.862542376977601</c:v>
                </c:pt>
                <c:pt idx="98265">
                  <c:v>39.862671102698997</c:v>
                </c:pt>
                <c:pt idx="98266">
                  <c:v>39.8627998280082</c:v>
                </c:pt>
                <c:pt idx="98267">
                  <c:v>39.862928552905501</c:v>
                </c:pt>
                <c:pt idx="98268">
                  <c:v>39.863057277390702</c:v>
                </c:pt>
                <c:pt idx="98269">
                  <c:v>39.863186001463902</c:v>
                </c:pt>
                <c:pt idx="98270">
                  <c:v>39.863314725125001</c:v>
                </c:pt>
                <c:pt idx="98271">
                  <c:v>39.863443448374099</c:v>
                </c:pt>
                <c:pt idx="98272">
                  <c:v>39.863572171211203</c:v>
                </c:pt>
                <c:pt idx="98273">
                  <c:v>39.863700893636199</c:v>
                </c:pt>
                <c:pt idx="98274">
                  <c:v>39.863829615649202</c:v>
                </c:pt>
                <c:pt idx="98275">
                  <c:v>39.863958337250203</c:v>
                </c:pt>
                <c:pt idx="98276">
                  <c:v>39.864087058439203</c:v>
                </c:pt>
                <c:pt idx="98277">
                  <c:v>39.864215779216103</c:v>
                </c:pt>
                <c:pt idx="98278">
                  <c:v>39.864344499581001</c:v>
                </c:pt>
                <c:pt idx="98279">
                  <c:v>39.864473219533899</c:v>
                </c:pt>
                <c:pt idx="98280">
                  <c:v>39.864601939074802</c:v>
                </c:pt>
                <c:pt idx="98281">
                  <c:v>39.864730658203598</c:v>
                </c:pt>
                <c:pt idx="98282">
                  <c:v>39.8648593769204</c:v>
                </c:pt>
                <c:pt idx="98283">
                  <c:v>39.8649880952252</c:v>
                </c:pt>
                <c:pt idx="98284">
                  <c:v>39.865116813118</c:v>
                </c:pt>
                <c:pt idx="98285">
                  <c:v>39.865245530598798</c:v>
                </c:pt>
                <c:pt idx="98286">
                  <c:v>39.865374247667603</c:v>
                </c:pt>
                <c:pt idx="98287">
                  <c:v>39.8655029643243</c:v>
                </c:pt>
                <c:pt idx="98288">
                  <c:v>39.865631680569102</c:v>
                </c:pt>
                <c:pt idx="98289">
                  <c:v>39.865760396401797</c:v>
                </c:pt>
                <c:pt idx="98290">
                  <c:v>39.865889111822497</c:v>
                </c:pt>
                <c:pt idx="98291">
                  <c:v>39.866017826831303</c:v>
                </c:pt>
                <c:pt idx="98292">
                  <c:v>39.866146541428002</c:v>
                </c:pt>
                <c:pt idx="98293">
                  <c:v>39.866275255612699</c:v>
                </c:pt>
                <c:pt idx="98294">
                  <c:v>39.866403969385402</c:v>
                </c:pt>
                <c:pt idx="98295">
                  <c:v>39.866532682746097</c:v>
                </c:pt>
                <c:pt idx="98296">
                  <c:v>39.866661395694798</c:v>
                </c:pt>
                <c:pt idx="98297">
                  <c:v>39.866790108231498</c:v>
                </c:pt>
                <c:pt idx="98298">
                  <c:v>39.866918820356197</c:v>
                </c:pt>
                <c:pt idx="98299">
                  <c:v>39.867047532068902</c:v>
                </c:pt>
                <c:pt idx="98300">
                  <c:v>39.867176243369698</c:v>
                </c:pt>
                <c:pt idx="98301">
                  <c:v>39.867304954258401</c:v>
                </c:pt>
                <c:pt idx="98302">
                  <c:v>39.867433664735103</c:v>
                </c:pt>
                <c:pt idx="98303">
                  <c:v>39.867562374799903</c:v>
                </c:pt>
                <c:pt idx="98304">
                  <c:v>39.867691084452602</c:v>
                </c:pt>
                <c:pt idx="98305">
                  <c:v>39.8678197936934</c:v>
                </c:pt>
                <c:pt idx="98306">
                  <c:v>39.867948502522196</c:v>
                </c:pt>
                <c:pt idx="98307">
                  <c:v>39.868077210938999</c:v>
                </c:pt>
                <c:pt idx="98308">
                  <c:v>39.868205918943801</c:v>
                </c:pt>
                <c:pt idx="98309">
                  <c:v>39.868334626536601</c:v>
                </c:pt>
                <c:pt idx="98310">
                  <c:v>39.8684633337175</c:v>
                </c:pt>
                <c:pt idx="98311">
                  <c:v>39.868592040486298</c:v>
                </c:pt>
                <c:pt idx="98312">
                  <c:v>39.868720746843202</c:v>
                </c:pt>
                <c:pt idx="98313">
                  <c:v>39.868849452788098</c:v>
                </c:pt>
                <c:pt idx="98314">
                  <c:v>39.868978158321099</c:v>
                </c:pt>
                <c:pt idx="98315">
                  <c:v>39.869106863441999</c:v>
                </c:pt>
                <c:pt idx="98316">
                  <c:v>39.869235568150998</c:v>
                </c:pt>
                <c:pt idx="98317">
                  <c:v>39.869364272448003</c:v>
                </c:pt>
                <c:pt idx="98318">
                  <c:v>39.869492976332999</c:v>
                </c:pt>
                <c:pt idx="98319">
                  <c:v>39.869621679806102</c:v>
                </c:pt>
                <c:pt idx="98320">
                  <c:v>39.869750382867203</c:v>
                </c:pt>
                <c:pt idx="98321">
                  <c:v>39.869879085516402</c:v>
                </c:pt>
                <c:pt idx="98322">
                  <c:v>39.870007787753501</c:v>
                </c:pt>
                <c:pt idx="98323">
                  <c:v>39.870136489578698</c:v>
                </c:pt>
                <c:pt idx="98324">
                  <c:v>39.870265190992001</c:v>
                </c:pt>
                <c:pt idx="98325">
                  <c:v>39.870393891993302</c:v>
                </c:pt>
                <c:pt idx="98326">
                  <c:v>39.870522592582603</c:v>
                </c:pt>
                <c:pt idx="98327">
                  <c:v>39.870651292759902</c:v>
                </c:pt>
                <c:pt idx="98328">
                  <c:v>39.8707799925253</c:v>
                </c:pt>
                <c:pt idx="98329">
                  <c:v>39.870908691878803</c:v>
                </c:pt>
                <c:pt idx="98330">
                  <c:v>39.871037390820298</c:v>
                </c:pt>
                <c:pt idx="98331">
                  <c:v>39.871166089349799</c:v>
                </c:pt>
                <c:pt idx="98332">
                  <c:v>39.871294787467399</c:v>
                </c:pt>
                <c:pt idx="98333">
                  <c:v>39.871423485172997</c:v>
                </c:pt>
                <c:pt idx="98334">
                  <c:v>39.871552182466701</c:v>
                </c:pt>
                <c:pt idx="98335">
                  <c:v>39.871680879348503</c:v>
                </c:pt>
                <c:pt idx="98336">
                  <c:v>39.871809575818197</c:v>
                </c:pt>
                <c:pt idx="98337">
                  <c:v>39.871938271876097</c:v>
                </c:pt>
                <c:pt idx="98338">
                  <c:v>39.872066967522002</c:v>
                </c:pt>
                <c:pt idx="98339">
                  <c:v>39.8721956627559</c:v>
                </c:pt>
                <c:pt idx="98340">
                  <c:v>39.872324357578002</c:v>
                </c:pt>
                <c:pt idx="98341">
                  <c:v>39.872453051988003</c:v>
                </c:pt>
                <c:pt idx="98342">
                  <c:v>39.872581745986203</c:v>
                </c:pt>
                <c:pt idx="98343">
                  <c:v>39.872710439572401</c:v>
                </c:pt>
                <c:pt idx="98344">
                  <c:v>39.872839132746599</c:v>
                </c:pt>
                <c:pt idx="98345">
                  <c:v>39.872967825508901</c:v>
                </c:pt>
                <c:pt idx="98346">
                  <c:v>39.873096517859302</c:v>
                </c:pt>
                <c:pt idx="98347">
                  <c:v>39.873225209797802</c:v>
                </c:pt>
                <c:pt idx="98348">
                  <c:v>39.8733539013243</c:v>
                </c:pt>
                <c:pt idx="98349">
                  <c:v>39.873482592438897</c:v>
                </c:pt>
                <c:pt idx="98350">
                  <c:v>39.873611283141599</c:v>
                </c:pt>
                <c:pt idx="98351">
                  <c:v>39.873739973432301</c:v>
                </c:pt>
                <c:pt idx="98352">
                  <c:v>39.8738686633111</c:v>
                </c:pt>
                <c:pt idx="98353">
                  <c:v>39.873997352777998</c:v>
                </c:pt>
                <c:pt idx="98354">
                  <c:v>39.874126041833001</c:v>
                </c:pt>
                <c:pt idx="98355">
                  <c:v>39.874254730475997</c:v>
                </c:pt>
                <c:pt idx="98356">
                  <c:v>39.874383418707097</c:v>
                </c:pt>
                <c:pt idx="98357">
                  <c:v>39.874512106526304</c:v>
                </c:pt>
                <c:pt idx="98358">
                  <c:v>39.874640793933601</c:v>
                </c:pt>
                <c:pt idx="98359">
                  <c:v>39.874769480928997</c:v>
                </c:pt>
                <c:pt idx="98360">
                  <c:v>39.874898167512399</c:v>
                </c:pt>
                <c:pt idx="98361">
                  <c:v>39.875026853683998</c:v>
                </c:pt>
                <c:pt idx="98362">
                  <c:v>39.875155539443597</c:v>
                </c:pt>
                <c:pt idx="98363">
                  <c:v>39.875284224791301</c:v>
                </c:pt>
                <c:pt idx="98364">
                  <c:v>39.875412909727103</c:v>
                </c:pt>
                <c:pt idx="98365">
                  <c:v>39.875541594250997</c:v>
                </c:pt>
                <c:pt idx="98366">
                  <c:v>39.875670278363003</c:v>
                </c:pt>
                <c:pt idx="98367">
                  <c:v>39.875798962063001</c:v>
                </c:pt>
                <c:pt idx="98368">
                  <c:v>39.875927645351197</c:v>
                </c:pt>
                <c:pt idx="98369">
                  <c:v>39.876056328227499</c:v>
                </c:pt>
                <c:pt idx="98370">
                  <c:v>39.876185010691898</c:v>
                </c:pt>
                <c:pt idx="98371">
                  <c:v>39.876313692744297</c:v>
                </c:pt>
                <c:pt idx="98372">
                  <c:v>39.876442374384901</c:v>
                </c:pt>
                <c:pt idx="98373">
                  <c:v>39.876571055613603</c:v>
                </c:pt>
                <c:pt idx="98374">
                  <c:v>39.876699736430297</c:v>
                </c:pt>
                <c:pt idx="98375">
                  <c:v>39.876828416835203</c:v>
                </c:pt>
                <c:pt idx="98376">
                  <c:v>39.8769570968282</c:v>
                </c:pt>
                <c:pt idx="98377">
                  <c:v>39.877085776409302</c:v>
                </c:pt>
                <c:pt idx="98378">
                  <c:v>39.877214455578503</c:v>
                </c:pt>
                <c:pt idx="98379">
                  <c:v>39.877343134335803</c:v>
                </c:pt>
                <c:pt idx="98380">
                  <c:v>39.8774718126812</c:v>
                </c:pt>
                <c:pt idx="98381">
                  <c:v>39.877600490614697</c:v>
                </c:pt>
                <c:pt idx="98382">
                  <c:v>39.877729168136298</c:v>
                </c:pt>
                <c:pt idx="98383">
                  <c:v>39.877857845246098</c:v>
                </c:pt>
                <c:pt idx="98384">
                  <c:v>39.877986521944003</c:v>
                </c:pt>
                <c:pt idx="98385">
                  <c:v>39.878115198229999</c:v>
                </c:pt>
                <c:pt idx="98386">
                  <c:v>39.878243874104101</c:v>
                </c:pt>
                <c:pt idx="98387">
                  <c:v>39.878372549566301</c:v>
                </c:pt>
                <c:pt idx="98388">
                  <c:v>39.878501224616599</c:v>
                </c:pt>
                <c:pt idx="98389">
                  <c:v>39.878629899255102</c:v>
                </c:pt>
                <c:pt idx="98390">
                  <c:v>39.878758573481697</c:v>
                </c:pt>
                <c:pt idx="98391">
                  <c:v>39.878887247296397</c:v>
                </c:pt>
                <c:pt idx="98392">
                  <c:v>39.879015920699302</c:v>
                </c:pt>
                <c:pt idx="98393">
                  <c:v>39.879144593690299</c:v>
                </c:pt>
                <c:pt idx="98394">
                  <c:v>39.879273266269401</c:v>
                </c:pt>
                <c:pt idx="98395">
                  <c:v>39.879401938436601</c:v>
                </c:pt>
                <c:pt idx="98396">
                  <c:v>39.879530610191999</c:v>
                </c:pt>
                <c:pt idx="98397">
                  <c:v>39.879659281535503</c:v>
                </c:pt>
                <c:pt idx="98398">
                  <c:v>39.879787952467098</c:v>
                </c:pt>
                <c:pt idx="98399">
                  <c:v>39.879916622986897</c:v>
                </c:pt>
                <c:pt idx="98400">
                  <c:v>39.880045293094803</c:v>
                </c:pt>
                <c:pt idx="98401">
                  <c:v>39.880173962790799</c:v>
                </c:pt>
                <c:pt idx="98402">
                  <c:v>39.880302632075001</c:v>
                </c:pt>
                <c:pt idx="98403">
                  <c:v>39.880431300947301</c:v>
                </c:pt>
                <c:pt idx="98404">
                  <c:v>39.880559969407798</c:v>
                </c:pt>
                <c:pt idx="98405">
                  <c:v>39.880688637456402</c:v>
                </c:pt>
                <c:pt idx="98406">
                  <c:v>39.880817305093203</c:v>
                </c:pt>
                <c:pt idx="98407">
                  <c:v>39.880945972318102</c:v>
                </c:pt>
                <c:pt idx="98408">
                  <c:v>39.8810746391311</c:v>
                </c:pt>
                <c:pt idx="98409">
                  <c:v>39.881203305532303</c:v>
                </c:pt>
                <c:pt idx="98410">
                  <c:v>39.881331971521703</c:v>
                </c:pt>
                <c:pt idx="98411">
                  <c:v>39.881460637099202</c:v>
                </c:pt>
                <c:pt idx="98412">
                  <c:v>39.8815893022648</c:v>
                </c:pt>
                <c:pt idx="98413">
                  <c:v>39.881717967018602</c:v>
                </c:pt>
                <c:pt idx="98414">
                  <c:v>39.881846631360602</c:v>
                </c:pt>
                <c:pt idx="98415">
                  <c:v>39.881975295290701</c:v>
                </c:pt>
                <c:pt idx="98416">
                  <c:v>39.882103958808997</c:v>
                </c:pt>
                <c:pt idx="98417">
                  <c:v>39.882232621915399</c:v>
                </c:pt>
                <c:pt idx="98418">
                  <c:v>39.882361284609999</c:v>
                </c:pt>
                <c:pt idx="98419">
                  <c:v>39.882489946892797</c:v>
                </c:pt>
                <c:pt idx="98420">
                  <c:v>39.8826186087637</c:v>
                </c:pt>
                <c:pt idx="98421">
                  <c:v>39.882747270222801</c:v>
                </c:pt>
                <c:pt idx="98422">
                  <c:v>39.8828759312701</c:v>
                </c:pt>
                <c:pt idx="98423">
                  <c:v>39.883004591905497</c:v>
                </c:pt>
                <c:pt idx="98424">
                  <c:v>39.883133252129099</c:v>
                </c:pt>
                <c:pt idx="98425">
                  <c:v>39.883261911940899</c:v>
                </c:pt>
                <c:pt idx="98426">
                  <c:v>39.883390571340797</c:v>
                </c:pt>
                <c:pt idx="98427">
                  <c:v>39.883519230328901</c:v>
                </c:pt>
                <c:pt idx="98428">
                  <c:v>39.883647888905202</c:v>
                </c:pt>
                <c:pt idx="98429">
                  <c:v>39.883776547069601</c:v>
                </c:pt>
                <c:pt idx="98430">
                  <c:v>39.883905204822298</c:v>
                </c:pt>
                <c:pt idx="98431">
                  <c:v>39.884033862163101</c:v>
                </c:pt>
                <c:pt idx="98432">
                  <c:v>39.884162519092101</c:v>
                </c:pt>
                <c:pt idx="98433">
                  <c:v>39.884291175609299</c:v>
                </c:pt>
                <c:pt idx="98434">
                  <c:v>39.884419831714602</c:v>
                </c:pt>
                <c:pt idx="98435">
                  <c:v>39.884548487408097</c:v>
                </c:pt>
                <c:pt idx="98436">
                  <c:v>39.884677142689902</c:v>
                </c:pt>
                <c:pt idx="98437">
                  <c:v>39.8848057975598</c:v>
                </c:pt>
                <c:pt idx="98438">
                  <c:v>39.884934452017902</c:v>
                </c:pt>
                <c:pt idx="98439">
                  <c:v>39.885063106064202</c:v>
                </c:pt>
                <c:pt idx="98440">
                  <c:v>39.8851917596986</c:v>
                </c:pt>
                <c:pt idx="98441">
                  <c:v>39.885320412921303</c:v>
                </c:pt>
                <c:pt idx="98442">
                  <c:v>39.885449065732097</c:v>
                </c:pt>
                <c:pt idx="98443">
                  <c:v>39.885577718131202</c:v>
                </c:pt>
                <c:pt idx="98444">
                  <c:v>39.885706370118399</c:v>
                </c:pt>
                <c:pt idx="98445">
                  <c:v>39.8858350216939</c:v>
                </c:pt>
                <c:pt idx="98446">
                  <c:v>39.8859636728575</c:v>
                </c:pt>
                <c:pt idx="98447">
                  <c:v>39.886092323609397</c:v>
                </c:pt>
                <c:pt idx="98448">
                  <c:v>39.886220973949399</c:v>
                </c:pt>
                <c:pt idx="98449">
                  <c:v>39.886349623877599</c:v>
                </c:pt>
                <c:pt idx="98450">
                  <c:v>39.886478273394097</c:v>
                </c:pt>
                <c:pt idx="98451">
                  <c:v>39.8866069224987</c:v>
                </c:pt>
                <c:pt idx="98452">
                  <c:v>39.886735571191601</c:v>
                </c:pt>
                <c:pt idx="98453">
                  <c:v>39.886864219472699</c:v>
                </c:pt>
                <c:pt idx="98454">
                  <c:v>39.886992867341903</c:v>
                </c:pt>
                <c:pt idx="98455">
                  <c:v>39.887121514799396</c:v>
                </c:pt>
                <c:pt idx="98456">
                  <c:v>39.887250161845103</c:v>
                </c:pt>
                <c:pt idx="98457">
                  <c:v>39.887378808478999</c:v>
                </c:pt>
                <c:pt idx="98458">
                  <c:v>39.887507454701101</c:v>
                </c:pt>
                <c:pt idx="98459">
                  <c:v>39.887636100511401</c:v>
                </c:pt>
                <c:pt idx="98460">
                  <c:v>39.887764745909998</c:v>
                </c:pt>
                <c:pt idx="98461">
                  <c:v>39.887893390896799</c:v>
                </c:pt>
                <c:pt idx="98462">
                  <c:v>39.8880220354717</c:v>
                </c:pt>
                <c:pt idx="98463">
                  <c:v>39.888150679634897</c:v>
                </c:pt>
                <c:pt idx="98464">
                  <c:v>39.888279323386399</c:v>
                </c:pt>
                <c:pt idx="98465">
                  <c:v>39.888407966726</c:v>
                </c:pt>
                <c:pt idx="98466">
                  <c:v>39.888536609653897</c:v>
                </c:pt>
                <c:pt idx="98467">
                  <c:v>39.88866525217</c:v>
                </c:pt>
                <c:pt idx="98468">
                  <c:v>39.888793894274301</c:v>
                </c:pt>
                <c:pt idx="98469">
                  <c:v>39.888922535966898</c:v>
                </c:pt>
                <c:pt idx="98470">
                  <c:v>39.889051177247602</c:v>
                </c:pt>
                <c:pt idx="98471">
                  <c:v>39.889179818116702</c:v>
                </c:pt>
                <c:pt idx="98472">
                  <c:v>39.8893084585739</c:v>
                </c:pt>
                <c:pt idx="98473">
                  <c:v>39.889437098619403</c:v>
                </c:pt>
                <c:pt idx="98474">
                  <c:v>39.889565738253097</c:v>
                </c:pt>
                <c:pt idx="98475">
                  <c:v>39.889694377475003</c:v>
                </c:pt>
                <c:pt idx="98476">
                  <c:v>39.889823016285199</c:v>
                </c:pt>
                <c:pt idx="98477">
                  <c:v>39.8899516546836</c:v>
                </c:pt>
                <c:pt idx="98478">
                  <c:v>39.890080292670298</c:v>
                </c:pt>
                <c:pt idx="98479">
                  <c:v>39.890208930245201</c:v>
                </c:pt>
                <c:pt idx="98480">
                  <c:v>39.890337567408402</c:v>
                </c:pt>
                <c:pt idx="98481">
                  <c:v>39.8904662041598</c:v>
                </c:pt>
                <c:pt idx="98482">
                  <c:v>39.890594840499404</c:v>
                </c:pt>
                <c:pt idx="98483">
                  <c:v>39.890723476427297</c:v>
                </c:pt>
                <c:pt idx="98484">
                  <c:v>39.890852111943403</c:v>
                </c:pt>
                <c:pt idx="98485">
                  <c:v>39.890980747047799</c:v>
                </c:pt>
                <c:pt idx="98486">
                  <c:v>39.891109381740399</c:v>
                </c:pt>
                <c:pt idx="98487">
                  <c:v>39.891238016021298</c:v>
                </c:pt>
                <c:pt idx="98488">
                  <c:v>39.891366649890401</c:v>
                </c:pt>
                <c:pt idx="98489">
                  <c:v>39.891495283347801</c:v>
                </c:pt>
                <c:pt idx="98490">
                  <c:v>39.891623916393499</c:v>
                </c:pt>
                <c:pt idx="98491">
                  <c:v>39.891752549027402</c:v>
                </c:pt>
                <c:pt idx="98492">
                  <c:v>39.891881181249502</c:v>
                </c:pt>
                <c:pt idx="98493">
                  <c:v>39.89200981306</c:v>
                </c:pt>
                <c:pt idx="98494">
                  <c:v>39.892138444458702</c:v>
                </c:pt>
                <c:pt idx="98495">
                  <c:v>39.892267075445602</c:v>
                </c:pt>
                <c:pt idx="98496">
                  <c:v>39.8923957060208</c:v>
                </c:pt>
                <c:pt idx="98497">
                  <c:v>39.892524336184302</c:v>
                </c:pt>
                <c:pt idx="98498">
                  <c:v>39.892652965936001</c:v>
                </c:pt>
                <c:pt idx="98499">
                  <c:v>39.892781595275999</c:v>
                </c:pt>
                <c:pt idx="98500">
                  <c:v>39.8929102242043</c:v>
                </c:pt>
                <c:pt idx="98501">
                  <c:v>39.893038852720899</c:v>
                </c:pt>
                <c:pt idx="98502">
                  <c:v>39.893167480825703</c:v>
                </c:pt>
                <c:pt idx="98503">
                  <c:v>39.893296108518797</c:v>
                </c:pt>
                <c:pt idx="98504">
                  <c:v>39.893424735800103</c:v>
                </c:pt>
                <c:pt idx="98505">
                  <c:v>39.893553362669799</c:v>
                </c:pt>
                <c:pt idx="98506">
                  <c:v>39.8936819891277</c:v>
                </c:pt>
                <c:pt idx="98507">
                  <c:v>39.893810615173898</c:v>
                </c:pt>
                <c:pt idx="98508">
                  <c:v>39.8939392408084</c:v>
                </c:pt>
                <c:pt idx="98509">
                  <c:v>39.894067866031101</c:v>
                </c:pt>
                <c:pt idx="98510">
                  <c:v>39.894196490842198</c:v>
                </c:pt>
                <c:pt idx="98511">
                  <c:v>39.8943251152415</c:v>
                </c:pt>
                <c:pt idx="98512">
                  <c:v>39.8944537392291</c:v>
                </c:pt>
                <c:pt idx="98513">
                  <c:v>39.894582362804996</c:v>
                </c:pt>
                <c:pt idx="98514">
                  <c:v>39.894710985969198</c:v>
                </c:pt>
                <c:pt idx="98515">
                  <c:v>39.894839608721597</c:v>
                </c:pt>
                <c:pt idx="98516">
                  <c:v>39.8949682310624</c:v>
                </c:pt>
                <c:pt idx="98517">
                  <c:v>39.895096852991401</c:v>
                </c:pt>
                <c:pt idx="98518">
                  <c:v>39.895225474508798</c:v>
                </c:pt>
                <c:pt idx="98519">
                  <c:v>39.895354095614401</c:v>
                </c:pt>
                <c:pt idx="98520">
                  <c:v>39.895482716308301</c:v>
                </c:pt>
                <c:pt idx="98521">
                  <c:v>39.895611336590598</c:v>
                </c:pt>
                <c:pt idx="98522">
                  <c:v>39.895739956461099</c:v>
                </c:pt>
                <c:pt idx="98523">
                  <c:v>39.895868575919899</c:v>
                </c:pt>
                <c:pt idx="98524">
                  <c:v>39.895997194967102</c:v>
                </c:pt>
                <c:pt idx="98525">
                  <c:v>39.896125813602502</c:v>
                </c:pt>
                <c:pt idx="98526">
                  <c:v>39.8962544318262</c:v>
                </c:pt>
                <c:pt idx="98527">
                  <c:v>39.896383049638303</c:v>
                </c:pt>
                <c:pt idx="98528">
                  <c:v>39.896511667038602</c:v>
                </c:pt>
                <c:pt idx="98529">
                  <c:v>39.8966402840272</c:v>
                </c:pt>
                <c:pt idx="98530">
                  <c:v>39.896768900604201</c:v>
                </c:pt>
                <c:pt idx="98531">
                  <c:v>39.896897516769499</c:v>
                </c:pt>
                <c:pt idx="98532">
                  <c:v>39.897026132523102</c:v>
                </c:pt>
                <c:pt idx="98533">
                  <c:v>39.897154747864903</c:v>
                </c:pt>
                <c:pt idx="98534">
                  <c:v>39.8972833627951</c:v>
                </c:pt>
                <c:pt idx="98535">
                  <c:v>39.897411977313702</c:v>
                </c:pt>
                <c:pt idx="98536">
                  <c:v>39.897540591420501</c:v>
                </c:pt>
                <c:pt idx="98537">
                  <c:v>39.897669205115697</c:v>
                </c:pt>
                <c:pt idx="98538">
                  <c:v>39.897797818399098</c:v>
                </c:pt>
                <c:pt idx="98539">
                  <c:v>39.897926431270903</c:v>
                </c:pt>
                <c:pt idx="98540">
                  <c:v>39.898055043730999</c:v>
                </c:pt>
                <c:pt idx="98541">
                  <c:v>39.898183655779498</c:v>
                </c:pt>
                <c:pt idx="98542">
                  <c:v>39.898312267416202</c:v>
                </c:pt>
                <c:pt idx="98543">
                  <c:v>39.898440878641303</c:v>
                </c:pt>
                <c:pt idx="98544">
                  <c:v>39.898569489454701</c:v>
                </c:pt>
                <c:pt idx="98545">
                  <c:v>39.898698099856503</c:v>
                </c:pt>
                <c:pt idx="98546">
                  <c:v>39.898826709846503</c:v>
                </c:pt>
                <c:pt idx="98547">
                  <c:v>39.898955319424999</c:v>
                </c:pt>
                <c:pt idx="98548">
                  <c:v>39.8990839285917</c:v>
                </c:pt>
                <c:pt idx="98549">
                  <c:v>39.899212537346799</c:v>
                </c:pt>
                <c:pt idx="98550">
                  <c:v>39.899341145690201</c:v>
                </c:pt>
                <c:pt idx="98551">
                  <c:v>39.899469753621901</c:v>
                </c:pt>
                <c:pt idx="98552">
                  <c:v>39.899598361141997</c:v>
                </c:pt>
                <c:pt idx="98553">
                  <c:v>39.899726968250398</c:v>
                </c:pt>
                <c:pt idx="98554">
                  <c:v>39.899855574947203</c:v>
                </c:pt>
                <c:pt idx="98555">
                  <c:v>39.899984181232298</c:v>
                </c:pt>
                <c:pt idx="98556">
                  <c:v>39.900112787105698</c:v>
                </c:pt>
                <c:pt idx="98557">
                  <c:v>39.900241392567501</c:v>
                </c:pt>
                <c:pt idx="98558">
                  <c:v>39.900369997617602</c:v>
                </c:pt>
                <c:pt idx="98559">
                  <c:v>39.9004986022561</c:v>
                </c:pt>
                <c:pt idx="98560">
                  <c:v>39.900627206482902</c:v>
                </c:pt>
                <c:pt idx="98561">
                  <c:v>39.900755810298101</c:v>
                </c:pt>
                <c:pt idx="98562">
                  <c:v>39.900884413701597</c:v>
                </c:pt>
                <c:pt idx="98563">
                  <c:v>39.901013016693497</c:v>
                </c:pt>
                <c:pt idx="98564">
                  <c:v>39.901141619273702</c:v>
                </c:pt>
                <c:pt idx="98565">
                  <c:v>39.901270221442303</c:v>
                </c:pt>
                <c:pt idx="98566">
                  <c:v>39.901398823199202</c:v>
                </c:pt>
                <c:pt idx="98567">
                  <c:v>39.901527424544497</c:v>
                </c:pt>
                <c:pt idx="98568">
                  <c:v>39.901656025478196</c:v>
                </c:pt>
                <c:pt idx="98569">
                  <c:v>39.9017846260002</c:v>
                </c:pt>
                <c:pt idx="98570">
                  <c:v>39.901913226110601</c:v>
                </c:pt>
                <c:pt idx="98571">
                  <c:v>39.902041825809299</c:v>
                </c:pt>
                <c:pt idx="98572">
                  <c:v>39.902170425096401</c:v>
                </c:pt>
                <c:pt idx="98573">
                  <c:v>39.902299023971899</c:v>
                </c:pt>
                <c:pt idx="98574">
                  <c:v>39.902427622435702</c:v>
                </c:pt>
                <c:pt idx="98575">
                  <c:v>39.902556220487902</c:v>
                </c:pt>
                <c:pt idx="98576">
                  <c:v>39.902684818128499</c:v>
                </c:pt>
                <c:pt idx="98577">
                  <c:v>39.9028134153575</c:v>
                </c:pt>
                <c:pt idx="98578">
                  <c:v>39.902942012174798</c:v>
                </c:pt>
                <c:pt idx="98579">
                  <c:v>39.903070608580499</c:v>
                </c:pt>
                <c:pt idx="98580">
                  <c:v>39.903199204574499</c:v>
                </c:pt>
                <c:pt idx="98581">
                  <c:v>39.903327800157001</c:v>
                </c:pt>
                <c:pt idx="98582">
                  <c:v>39.903456395327801</c:v>
                </c:pt>
                <c:pt idx="98583">
                  <c:v>39.903584990086998</c:v>
                </c:pt>
                <c:pt idx="98584">
                  <c:v>39.903713584434499</c:v>
                </c:pt>
                <c:pt idx="98585">
                  <c:v>39.903842178370503</c:v>
                </c:pt>
                <c:pt idx="98586">
                  <c:v>39.903970771894798</c:v>
                </c:pt>
                <c:pt idx="98587">
                  <c:v>39.904099365007603</c:v>
                </c:pt>
                <c:pt idx="98588">
                  <c:v>39.904227957708699</c:v>
                </c:pt>
                <c:pt idx="98589">
                  <c:v>39.904356549998198</c:v>
                </c:pt>
                <c:pt idx="98590">
                  <c:v>39.904485141876002</c:v>
                </c:pt>
                <c:pt idx="98591">
                  <c:v>39.904613733342302</c:v>
                </c:pt>
                <c:pt idx="98592">
                  <c:v>39.904742324396999</c:v>
                </c:pt>
                <c:pt idx="98593">
                  <c:v>39.90487091504</c:v>
                </c:pt>
                <c:pt idx="98594">
                  <c:v>39.904999505271398</c:v>
                </c:pt>
                <c:pt idx="98595">
                  <c:v>39.9051280950913</c:v>
                </c:pt>
                <c:pt idx="98596">
                  <c:v>39.905256684499498</c:v>
                </c:pt>
                <c:pt idx="98597">
                  <c:v>39.905385273496101</c:v>
                </c:pt>
                <c:pt idx="98598">
                  <c:v>39.9055138620812</c:v>
                </c:pt>
                <c:pt idx="98599">
                  <c:v>39.905642450254597</c:v>
                </c:pt>
                <c:pt idx="98600">
                  <c:v>39.905771038016397</c:v>
                </c:pt>
                <c:pt idx="98601">
                  <c:v>39.905899625366601</c:v>
                </c:pt>
                <c:pt idx="98602">
                  <c:v>39.906028212305301</c:v>
                </c:pt>
                <c:pt idx="98603">
                  <c:v>39.906156798832299</c:v>
                </c:pt>
                <c:pt idx="98604">
                  <c:v>39.906285384947701</c:v>
                </c:pt>
                <c:pt idx="98605">
                  <c:v>39.906413970651599</c:v>
                </c:pt>
                <c:pt idx="98606">
                  <c:v>39.906542555943801</c:v>
                </c:pt>
                <c:pt idx="98607">
                  <c:v>39.9066711408245</c:v>
                </c:pt>
                <c:pt idx="98608">
                  <c:v>39.906799725293602</c:v>
                </c:pt>
                <c:pt idx="98609">
                  <c:v>39.906928309351102</c:v>
                </c:pt>
                <c:pt idx="98610">
                  <c:v>39.907056892996998</c:v>
                </c:pt>
                <c:pt idx="98611">
                  <c:v>39.907185476231298</c:v>
                </c:pt>
                <c:pt idx="98612">
                  <c:v>39.907314059054002</c:v>
                </c:pt>
                <c:pt idx="98613">
                  <c:v>39.907442641465202</c:v>
                </c:pt>
                <c:pt idx="98614">
                  <c:v>39.907571223464799</c:v>
                </c:pt>
                <c:pt idx="98615">
                  <c:v>39.9076998050528</c:v>
                </c:pt>
                <c:pt idx="98616">
                  <c:v>39.907828386229198</c:v>
                </c:pt>
                <c:pt idx="98617">
                  <c:v>39.907956966994</c:v>
                </c:pt>
                <c:pt idx="98618">
                  <c:v>39.908085547347298</c:v>
                </c:pt>
                <c:pt idx="98619">
                  <c:v>39.908214127289</c:v>
                </c:pt>
                <c:pt idx="98620">
                  <c:v>39.908342706819099</c:v>
                </c:pt>
                <c:pt idx="98621">
                  <c:v>39.908471285937601</c:v>
                </c:pt>
                <c:pt idx="98622">
                  <c:v>39.9085998646446</c:v>
                </c:pt>
                <c:pt idx="98623">
                  <c:v>39.908728442940003</c:v>
                </c:pt>
                <c:pt idx="98624">
                  <c:v>39.908857020823902</c:v>
                </c:pt>
                <c:pt idx="98625">
                  <c:v>39.908985598296098</c:v>
                </c:pt>
                <c:pt idx="98626">
                  <c:v>39.909114175356798</c:v>
                </c:pt>
                <c:pt idx="98627">
                  <c:v>39.909242752006001</c:v>
                </c:pt>
                <c:pt idx="98628">
                  <c:v>39.909371328243601</c:v>
                </c:pt>
                <c:pt idx="98629">
                  <c:v>39.909499904069598</c:v>
                </c:pt>
                <c:pt idx="98630">
                  <c:v>39.909628479483999</c:v>
                </c:pt>
                <c:pt idx="98631">
                  <c:v>39.909757054486903</c:v>
                </c:pt>
                <c:pt idx="98632">
                  <c:v>39.909885629078303</c:v>
                </c:pt>
                <c:pt idx="98633">
                  <c:v>39.9100142032581</c:v>
                </c:pt>
                <c:pt idx="98634">
                  <c:v>39.910142777026302</c:v>
                </c:pt>
                <c:pt idx="98635">
                  <c:v>39.910271350382999</c:v>
                </c:pt>
                <c:pt idx="98636">
                  <c:v>39.9103999233281</c:v>
                </c:pt>
                <c:pt idx="98637">
                  <c:v>39.910528495861698</c:v>
                </c:pt>
                <c:pt idx="98638">
                  <c:v>39.910657067983699</c:v>
                </c:pt>
                <c:pt idx="98639">
                  <c:v>39.910785639694197</c:v>
                </c:pt>
                <c:pt idx="98640">
                  <c:v>39.910914210993099</c:v>
                </c:pt>
                <c:pt idx="98641">
                  <c:v>39.911042781880496</c:v>
                </c:pt>
                <c:pt idx="98642">
                  <c:v>39.911171352356398</c:v>
                </c:pt>
                <c:pt idx="98643">
                  <c:v>39.911299922420703</c:v>
                </c:pt>
                <c:pt idx="98644">
                  <c:v>39.911428492073398</c:v>
                </c:pt>
                <c:pt idx="98645">
                  <c:v>39.911557061314703</c:v>
                </c:pt>
                <c:pt idx="98646">
                  <c:v>39.911685630144397</c:v>
                </c:pt>
                <c:pt idx="98647">
                  <c:v>39.911814198562503</c:v>
                </c:pt>
                <c:pt idx="98648">
                  <c:v>39.911942766569098</c:v>
                </c:pt>
                <c:pt idx="98649">
                  <c:v>39.912071334164203</c:v>
                </c:pt>
                <c:pt idx="98650">
                  <c:v>39.912199901347698</c:v>
                </c:pt>
                <c:pt idx="98651">
                  <c:v>39.912328468119703</c:v>
                </c:pt>
                <c:pt idx="98652">
                  <c:v>39.912457034480198</c:v>
                </c:pt>
                <c:pt idx="98653">
                  <c:v>39.912585600429097</c:v>
                </c:pt>
                <c:pt idx="98654">
                  <c:v>39.912714165966598</c:v>
                </c:pt>
                <c:pt idx="98655">
                  <c:v>39.912842731092503</c:v>
                </c:pt>
                <c:pt idx="98656">
                  <c:v>39.912971295806798</c:v>
                </c:pt>
                <c:pt idx="98657">
                  <c:v>39.913099860109703</c:v>
                </c:pt>
                <c:pt idx="98658">
                  <c:v>39.913228424000998</c:v>
                </c:pt>
                <c:pt idx="98659">
                  <c:v>39.913356987480803</c:v>
                </c:pt>
                <c:pt idx="98660">
                  <c:v>39.913485550549098</c:v>
                </c:pt>
                <c:pt idx="98661">
                  <c:v>39.913614113205803</c:v>
                </c:pt>
                <c:pt idx="98662">
                  <c:v>39.913742675451097</c:v>
                </c:pt>
                <c:pt idx="98663">
                  <c:v>39.913871237284802</c:v>
                </c:pt>
                <c:pt idx="98664">
                  <c:v>39.913999798707003</c:v>
                </c:pt>
                <c:pt idx="98665">
                  <c:v>39.914128359717701</c:v>
                </c:pt>
                <c:pt idx="98666">
                  <c:v>39.914256920316902</c:v>
                </c:pt>
                <c:pt idx="98667">
                  <c:v>39.914385480504599</c:v>
                </c:pt>
                <c:pt idx="98668">
                  <c:v>39.9145140402807</c:v>
                </c:pt>
                <c:pt idx="98669">
                  <c:v>39.914642599645397</c:v>
                </c:pt>
                <c:pt idx="98670">
                  <c:v>39.914771158598498</c:v>
                </c:pt>
                <c:pt idx="98671">
                  <c:v>39.914899717140202</c:v>
                </c:pt>
                <c:pt idx="98672">
                  <c:v>39.915028275270302</c:v>
                </c:pt>
                <c:pt idx="98673">
                  <c:v>39.915156832988998</c:v>
                </c:pt>
                <c:pt idx="98674">
                  <c:v>39.915285390296098</c:v>
                </c:pt>
                <c:pt idx="98675">
                  <c:v>39.915413947191702</c:v>
                </c:pt>
                <c:pt idx="98676">
                  <c:v>39.915542503675901</c:v>
                </c:pt>
                <c:pt idx="98677">
                  <c:v>39.915671059748497</c:v>
                </c:pt>
                <c:pt idx="98678">
                  <c:v>39.915799615409597</c:v>
                </c:pt>
                <c:pt idx="98679">
                  <c:v>39.915928170659299</c:v>
                </c:pt>
                <c:pt idx="98680">
                  <c:v>39.916056725497398</c:v>
                </c:pt>
                <c:pt idx="98681">
                  <c:v>39.9161852799241</c:v>
                </c:pt>
                <c:pt idx="98682">
                  <c:v>39.916313833939299</c:v>
                </c:pt>
                <c:pt idx="98683">
                  <c:v>39.916442387542901</c:v>
                </c:pt>
                <c:pt idx="98684">
                  <c:v>39.916570940735099</c:v>
                </c:pt>
                <c:pt idx="98685">
                  <c:v>39.9166994935158</c:v>
                </c:pt>
                <c:pt idx="98686">
                  <c:v>39.916828045885097</c:v>
                </c:pt>
                <c:pt idx="98687">
                  <c:v>39.916956597842798</c:v>
                </c:pt>
                <c:pt idx="98688">
                  <c:v>39.917085149389003</c:v>
                </c:pt>
                <c:pt idx="98689">
                  <c:v>39.917213700523803</c:v>
                </c:pt>
                <c:pt idx="98690">
                  <c:v>39.917342251247099</c:v>
                </c:pt>
                <c:pt idx="98691">
                  <c:v>39.917470801558899</c:v>
                </c:pt>
                <c:pt idx="98692">
                  <c:v>39.917599351459202</c:v>
                </c:pt>
                <c:pt idx="98693">
                  <c:v>39.917727900948101</c:v>
                </c:pt>
                <c:pt idx="98694">
                  <c:v>39.917856450025397</c:v>
                </c:pt>
                <c:pt idx="98695">
                  <c:v>39.917984998691303</c:v>
                </c:pt>
                <c:pt idx="98696">
                  <c:v>39.918113546945797</c:v>
                </c:pt>
                <c:pt idx="98697">
                  <c:v>39.918242094788702</c:v>
                </c:pt>
                <c:pt idx="98698">
                  <c:v>39.918370642220196</c:v>
                </c:pt>
                <c:pt idx="98699">
                  <c:v>39.918499189240201</c:v>
                </c:pt>
                <c:pt idx="98700">
                  <c:v>39.918627735848801</c:v>
                </c:pt>
                <c:pt idx="98701">
                  <c:v>39.918756282045898</c:v>
                </c:pt>
                <c:pt idx="98702">
                  <c:v>39.918884827831498</c:v>
                </c:pt>
                <c:pt idx="98703">
                  <c:v>39.919013373205601</c:v>
                </c:pt>
                <c:pt idx="98704">
                  <c:v>39.9191419181683</c:v>
                </c:pt>
                <c:pt idx="98705">
                  <c:v>39.919270462719503</c:v>
                </c:pt>
                <c:pt idx="98706">
                  <c:v>39.919399006859301</c:v>
                </c:pt>
                <c:pt idx="98707">
                  <c:v>39.919527550587603</c:v>
                </c:pt>
                <c:pt idx="98708">
                  <c:v>39.9196560939045</c:v>
                </c:pt>
                <c:pt idx="98709">
                  <c:v>39.919784636809901</c:v>
                </c:pt>
                <c:pt idx="98710">
                  <c:v>39.919913179303798</c:v>
                </c:pt>
                <c:pt idx="98711">
                  <c:v>39.920041721386298</c:v>
                </c:pt>
                <c:pt idx="98712">
                  <c:v>39.9201702630574</c:v>
                </c:pt>
                <c:pt idx="98713">
                  <c:v>39.920298804317</c:v>
                </c:pt>
                <c:pt idx="98714">
                  <c:v>39.920427345165102</c:v>
                </c:pt>
                <c:pt idx="98715">
                  <c:v>39.9205558856018</c:v>
                </c:pt>
                <c:pt idx="98716">
                  <c:v>39.920684425627101</c:v>
                </c:pt>
                <c:pt idx="98717">
                  <c:v>39.920812965240899</c:v>
                </c:pt>
                <c:pt idx="98718">
                  <c:v>39.920941504443199</c:v>
                </c:pt>
                <c:pt idx="98719">
                  <c:v>39.921070043234103</c:v>
                </c:pt>
                <c:pt idx="98720">
                  <c:v>39.921198581613602</c:v>
                </c:pt>
                <c:pt idx="98721">
                  <c:v>39.921327119581598</c:v>
                </c:pt>
                <c:pt idx="98722">
                  <c:v>39.921455657138203</c:v>
                </c:pt>
                <c:pt idx="98723">
                  <c:v>39.921584194283398</c:v>
                </c:pt>
                <c:pt idx="98724">
                  <c:v>39.921712731017102</c:v>
                </c:pt>
                <c:pt idx="98725">
                  <c:v>39.921841267339403</c:v>
                </c:pt>
                <c:pt idx="98726">
                  <c:v>39.921969803250299</c:v>
                </c:pt>
                <c:pt idx="98727">
                  <c:v>39.922098338749699</c:v>
                </c:pt>
                <c:pt idx="98728">
                  <c:v>39.922226873837701</c:v>
                </c:pt>
                <c:pt idx="98729">
                  <c:v>39.9223554085142</c:v>
                </c:pt>
                <c:pt idx="98730">
                  <c:v>39.922483942779401</c:v>
                </c:pt>
                <c:pt idx="98731">
                  <c:v>39.922612476633098</c:v>
                </c:pt>
                <c:pt idx="98732">
                  <c:v>39.922741010075399</c:v>
                </c:pt>
                <c:pt idx="98733">
                  <c:v>39.922869543106202</c:v>
                </c:pt>
                <c:pt idx="98734">
                  <c:v>39.922998075725701</c:v>
                </c:pt>
                <c:pt idx="98735">
                  <c:v>39.923126607933703</c:v>
                </c:pt>
                <c:pt idx="98736">
                  <c:v>39.923255139730301</c:v>
                </c:pt>
                <c:pt idx="98737">
                  <c:v>39.923383671115403</c:v>
                </c:pt>
                <c:pt idx="98738">
                  <c:v>39.923512202089199</c:v>
                </c:pt>
                <c:pt idx="98739">
                  <c:v>39.923640732651499</c:v>
                </c:pt>
                <c:pt idx="98740">
                  <c:v>39.923769262802502</c:v>
                </c:pt>
                <c:pt idx="98741">
                  <c:v>39.923897792542</c:v>
                </c:pt>
                <c:pt idx="98742">
                  <c:v>39.924026321870102</c:v>
                </c:pt>
                <c:pt idx="98743">
                  <c:v>39.924154850786799</c:v>
                </c:pt>
                <c:pt idx="98744">
                  <c:v>39.924283379292099</c:v>
                </c:pt>
                <c:pt idx="98745">
                  <c:v>39.924411907385903</c:v>
                </c:pt>
                <c:pt idx="98746">
                  <c:v>39.924540435068401</c:v>
                </c:pt>
                <c:pt idx="98747">
                  <c:v>39.924668962339503</c:v>
                </c:pt>
                <c:pt idx="98748">
                  <c:v>39.924797489199101</c:v>
                </c:pt>
                <c:pt idx="98749">
                  <c:v>39.924926015647401</c:v>
                </c:pt>
                <c:pt idx="98750">
                  <c:v>39.925054541684197</c:v>
                </c:pt>
                <c:pt idx="98751">
                  <c:v>39.925183067309703</c:v>
                </c:pt>
                <c:pt idx="98752">
                  <c:v>39.925311592523698</c:v>
                </c:pt>
                <c:pt idx="98753">
                  <c:v>39.925440117326403</c:v>
                </c:pt>
                <c:pt idx="98754">
                  <c:v>39.925568641717597</c:v>
                </c:pt>
                <c:pt idx="98755">
                  <c:v>39.9256971656975</c:v>
                </c:pt>
                <c:pt idx="98756">
                  <c:v>39.925825689265999</c:v>
                </c:pt>
                <c:pt idx="98757">
                  <c:v>39.925954212423001</c:v>
                </c:pt>
                <c:pt idx="98758">
                  <c:v>39.926082735168698</c:v>
                </c:pt>
                <c:pt idx="98759">
                  <c:v>39.926211257502999</c:v>
                </c:pt>
                <c:pt idx="98760">
                  <c:v>39.926339779425902</c:v>
                </c:pt>
                <c:pt idx="98761">
                  <c:v>39.926468300937401</c:v>
                </c:pt>
                <c:pt idx="98762">
                  <c:v>39.926596822037602</c:v>
                </c:pt>
                <c:pt idx="98763">
                  <c:v>39.9267253427263</c:v>
                </c:pt>
                <c:pt idx="98764">
                  <c:v>39.9268538630037</c:v>
                </c:pt>
                <c:pt idx="98765">
                  <c:v>39.926982382869703</c:v>
                </c:pt>
                <c:pt idx="98766">
                  <c:v>39.927110902324301</c:v>
                </c:pt>
                <c:pt idx="98767">
                  <c:v>39.927239421367503</c:v>
                </c:pt>
                <c:pt idx="98768">
                  <c:v>39.9273679399993</c:v>
                </c:pt>
                <c:pt idx="98769">
                  <c:v>39.9274964582198</c:v>
                </c:pt>
                <c:pt idx="98770">
                  <c:v>39.927624976028902</c:v>
                </c:pt>
                <c:pt idx="98771">
                  <c:v>39.9277534934266</c:v>
                </c:pt>
                <c:pt idx="98772">
                  <c:v>39.927882010413001</c:v>
                </c:pt>
                <c:pt idx="98773">
                  <c:v>39.928010526987897</c:v>
                </c:pt>
                <c:pt idx="98774">
                  <c:v>39.928139043151504</c:v>
                </c:pt>
                <c:pt idx="98775">
                  <c:v>39.928267558903798</c:v>
                </c:pt>
                <c:pt idx="98776">
                  <c:v>39.928396074244603</c:v>
                </c:pt>
                <c:pt idx="98777">
                  <c:v>39.928524589174103</c:v>
                </c:pt>
                <c:pt idx="98778">
                  <c:v>39.928653103692298</c:v>
                </c:pt>
                <c:pt idx="98779">
                  <c:v>39.928781617799103</c:v>
                </c:pt>
                <c:pt idx="98780">
                  <c:v>39.928910131494497</c:v>
                </c:pt>
                <c:pt idx="98781">
                  <c:v>39.929038644778501</c:v>
                </c:pt>
                <c:pt idx="98782">
                  <c:v>39.9291671576512</c:v>
                </c:pt>
                <c:pt idx="98783">
                  <c:v>39.929295670112502</c:v>
                </c:pt>
                <c:pt idx="98784">
                  <c:v>39.929424182162499</c:v>
                </c:pt>
                <c:pt idx="98785">
                  <c:v>39.929552693801099</c:v>
                </c:pt>
                <c:pt idx="98786">
                  <c:v>39.929681205028402</c:v>
                </c:pt>
                <c:pt idx="98787">
                  <c:v>39.9298097158443</c:v>
                </c:pt>
                <c:pt idx="98788">
                  <c:v>39.9299382262489</c:v>
                </c:pt>
                <c:pt idx="98789">
                  <c:v>39.930066736242097</c:v>
                </c:pt>
                <c:pt idx="98790">
                  <c:v>39.930195245824002</c:v>
                </c:pt>
                <c:pt idx="98791">
                  <c:v>39.930323754994497</c:v>
                </c:pt>
                <c:pt idx="98792">
                  <c:v>39.930452263753601</c:v>
                </c:pt>
                <c:pt idx="98793">
                  <c:v>39.9305807721015</c:v>
                </c:pt>
                <c:pt idx="98794">
                  <c:v>39.930709280037902</c:v>
                </c:pt>
                <c:pt idx="98795">
                  <c:v>39.9308377875631</c:v>
                </c:pt>
                <c:pt idx="98796">
                  <c:v>39.9309662946769</c:v>
                </c:pt>
                <c:pt idx="98797">
                  <c:v>39.931094801379302</c:v>
                </c:pt>
                <c:pt idx="98798">
                  <c:v>39.9312233076704</c:v>
                </c:pt>
                <c:pt idx="98799">
                  <c:v>39.931351813550201</c:v>
                </c:pt>
                <c:pt idx="98800">
                  <c:v>39.931480319018704</c:v>
                </c:pt>
                <c:pt idx="98801">
                  <c:v>39.931608824075802</c:v>
                </c:pt>
                <c:pt idx="98802">
                  <c:v>39.931737328721603</c:v>
                </c:pt>
                <c:pt idx="98803">
                  <c:v>39.931865832955999</c:v>
                </c:pt>
                <c:pt idx="98804">
                  <c:v>39.931994336779098</c:v>
                </c:pt>
                <c:pt idx="98805">
                  <c:v>39.9321228401909</c:v>
                </c:pt>
                <c:pt idx="98806">
                  <c:v>39.932251343191403</c:v>
                </c:pt>
                <c:pt idx="98807">
                  <c:v>39.932379845780503</c:v>
                </c:pt>
                <c:pt idx="98808">
                  <c:v>39.932508347958297</c:v>
                </c:pt>
                <c:pt idx="98809">
                  <c:v>39.932636849724801</c:v>
                </c:pt>
                <c:pt idx="98810">
                  <c:v>39.932765351079901</c:v>
                </c:pt>
                <c:pt idx="98811">
                  <c:v>39.932893852023803</c:v>
                </c:pt>
                <c:pt idx="98812">
                  <c:v>39.9330223525563</c:v>
                </c:pt>
                <c:pt idx="98813">
                  <c:v>39.9331508526775</c:v>
                </c:pt>
                <c:pt idx="98814">
                  <c:v>39.933279352387402</c:v>
                </c:pt>
                <c:pt idx="98815">
                  <c:v>39.933407851685899</c:v>
                </c:pt>
                <c:pt idx="98816">
                  <c:v>39.933536350573199</c:v>
                </c:pt>
                <c:pt idx="98817">
                  <c:v>39.933664849049102</c:v>
                </c:pt>
                <c:pt idx="98818">
                  <c:v>39.933793347113699</c:v>
                </c:pt>
                <c:pt idx="98819">
                  <c:v>39.933921844767099</c:v>
                </c:pt>
                <c:pt idx="98820">
                  <c:v>39.934050342009101</c:v>
                </c:pt>
                <c:pt idx="98821">
                  <c:v>39.934178838839799</c:v>
                </c:pt>
                <c:pt idx="98822">
                  <c:v>39.934307335259099</c:v>
                </c:pt>
                <c:pt idx="98823">
                  <c:v>39.934435831267201</c:v>
                </c:pt>
                <c:pt idx="98824">
                  <c:v>39.934564326863999</c:v>
                </c:pt>
                <c:pt idx="98825">
                  <c:v>39.934692822049499</c:v>
                </c:pt>
                <c:pt idx="98826">
                  <c:v>39.934821316823601</c:v>
                </c:pt>
                <c:pt idx="98827">
                  <c:v>39.934949811186499</c:v>
                </c:pt>
                <c:pt idx="98828">
                  <c:v>39.935078305138099</c:v>
                </c:pt>
                <c:pt idx="98829">
                  <c:v>39.935206798678401</c:v>
                </c:pt>
                <c:pt idx="98830">
                  <c:v>39.935335291807299</c:v>
                </c:pt>
                <c:pt idx="98831">
                  <c:v>39.935463784524998</c:v>
                </c:pt>
                <c:pt idx="98832">
                  <c:v>39.9355922768314</c:v>
                </c:pt>
                <c:pt idx="98833">
                  <c:v>39.935720768726497</c:v>
                </c:pt>
                <c:pt idx="98834">
                  <c:v>39.935849260210297</c:v>
                </c:pt>
                <c:pt idx="98835">
                  <c:v>39.935977751282898</c:v>
                </c:pt>
                <c:pt idx="98836">
                  <c:v>39.936106241944103</c:v>
                </c:pt>
                <c:pt idx="98837">
                  <c:v>39.936234732194002</c:v>
                </c:pt>
                <c:pt idx="98838">
                  <c:v>39.936363222032703</c:v>
                </c:pt>
                <c:pt idx="98839">
                  <c:v>39.93649171146</c:v>
                </c:pt>
                <c:pt idx="98840">
                  <c:v>39.936620200476099</c:v>
                </c:pt>
                <c:pt idx="98841">
                  <c:v>39.9367486890809</c:v>
                </c:pt>
                <c:pt idx="98842">
                  <c:v>39.936877177274503</c:v>
                </c:pt>
                <c:pt idx="98843">
                  <c:v>39.937005665056702</c:v>
                </c:pt>
                <c:pt idx="98844">
                  <c:v>39.937134152427703</c:v>
                </c:pt>
                <c:pt idx="98845">
                  <c:v>39.937262639387399</c:v>
                </c:pt>
                <c:pt idx="98846">
                  <c:v>39.937391125935797</c:v>
                </c:pt>
                <c:pt idx="98847">
                  <c:v>39.937519612072897</c:v>
                </c:pt>
                <c:pt idx="98848">
                  <c:v>39.9376480977988</c:v>
                </c:pt>
                <c:pt idx="98849">
                  <c:v>39.937776583113397</c:v>
                </c:pt>
                <c:pt idx="98850">
                  <c:v>39.937905068016697</c:v>
                </c:pt>
                <c:pt idx="98851">
                  <c:v>39.938033552508799</c:v>
                </c:pt>
                <c:pt idx="98852">
                  <c:v>39.938162036589603</c:v>
                </c:pt>
                <c:pt idx="98853">
                  <c:v>39.938290520259102</c:v>
                </c:pt>
                <c:pt idx="98854">
                  <c:v>39.938419003517403</c:v>
                </c:pt>
                <c:pt idx="98855">
                  <c:v>39.938547486364399</c:v>
                </c:pt>
                <c:pt idx="98856">
                  <c:v>39.938675968800098</c:v>
                </c:pt>
                <c:pt idx="98857">
                  <c:v>39.938804450824598</c:v>
                </c:pt>
                <c:pt idx="98858">
                  <c:v>39.938932932437801</c:v>
                </c:pt>
                <c:pt idx="98859">
                  <c:v>39.939061413639799</c:v>
                </c:pt>
                <c:pt idx="98860">
                  <c:v>39.939189894430498</c:v>
                </c:pt>
                <c:pt idx="98861">
                  <c:v>39.939318374809901</c:v>
                </c:pt>
                <c:pt idx="98862">
                  <c:v>39.939446854778097</c:v>
                </c:pt>
                <c:pt idx="98863">
                  <c:v>39.939575334334997</c:v>
                </c:pt>
                <c:pt idx="98864">
                  <c:v>39.939703813480698</c:v>
                </c:pt>
                <c:pt idx="98865">
                  <c:v>39.9398322922152</c:v>
                </c:pt>
                <c:pt idx="98866">
                  <c:v>39.939960770538399</c:v>
                </c:pt>
                <c:pt idx="98867">
                  <c:v>39.940089248450299</c:v>
                </c:pt>
                <c:pt idx="98868">
                  <c:v>39.940217725951001</c:v>
                </c:pt>
                <c:pt idx="98869">
                  <c:v>39.940346203040399</c:v>
                </c:pt>
                <c:pt idx="98870">
                  <c:v>39.940474679718598</c:v>
                </c:pt>
                <c:pt idx="98871">
                  <c:v>39.940603155985599</c:v>
                </c:pt>
                <c:pt idx="98872">
                  <c:v>39.940731631841302</c:v>
                </c:pt>
                <c:pt idx="98873">
                  <c:v>39.9408601072858</c:v>
                </c:pt>
                <c:pt idx="98874">
                  <c:v>39.940988582319001</c:v>
                </c:pt>
                <c:pt idx="98875">
                  <c:v>39.941117056941003</c:v>
                </c:pt>
                <c:pt idx="98876">
                  <c:v>39.9412455311518</c:v>
                </c:pt>
                <c:pt idx="98877">
                  <c:v>39.941374004951399</c:v>
                </c:pt>
                <c:pt idx="98878">
                  <c:v>39.9415024783397</c:v>
                </c:pt>
                <c:pt idx="98879">
                  <c:v>39.941630951316696</c:v>
                </c:pt>
                <c:pt idx="98880">
                  <c:v>39.941759423882601</c:v>
                </c:pt>
                <c:pt idx="98881">
                  <c:v>39.941887896037201</c:v>
                </c:pt>
                <c:pt idx="98882">
                  <c:v>39.942016367780603</c:v>
                </c:pt>
                <c:pt idx="98883">
                  <c:v>39.9421448391127</c:v>
                </c:pt>
                <c:pt idx="98884">
                  <c:v>39.942273310033599</c:v>
                </c:pt>
                <c:pt idx="98885">
                  <c:v>39.942401780543399</c:v>
                </c:pt>
                <c:pt idx="98886">
                  <c:v>39.942530250641802</c:v>
                </c:pt>
                <c:pt idx="98887">
                  <c:v>39.942658720329099</c:v>
                </c:pt>
                <c:pt idx="98888">
                  <c:v>39.942787189605099</c:v>
                </c:pt>
                <c:pt idx="98889">
                  <c:v>39.94291565847</c:v>
                </c:pt>
                <c:pt idx="98890">
                  <c:v>39.943044126923603</c:v>
                </c:pt>
                <c:pt idx="98891">
                  <c:v>39.943172594966001</c:v>
                </c:pt>
                <c:pt idx="98892">
                  <c:v>39.943301062597101</c:v>
                </c:pt>
                <c:pt idx="98893">
                  <c:v>39.943429529817102</c:v>
                </c:pt>
                <c:pt idx="98894">
                  <c:v>39.943557996625898</c:v>
                </c:pt>
                <c:pt idx="98895">
                  <c:v>39.943686463023397</c:v>
                </c:pt>
                <c:pt idx="98896">
                  <c:v>39.943814929009697</c:v>
                </c:pt>
                <c:pt idx="98897">
                  <c:v>39.943943394584799</c:v>
                </c:pt>
                <c:pt idx="98898">
                  <c:v>39.944071859748803</c:v>
                </c:pt>
                <c:pt idx="98899">
                  <c:v>39.944200324501502</c:v>
                </c:pt>
                <c:pt idx="98900">
                  <c:v>39.944328788843002</c:v>
                </c:pt>
                <c:pt idx="98901">
                  <c:v>39.944457252773297</c:v>
                </c:pt>
                <c:pt idx="98902">
                  <c:v>39.944585716292401</c:v>
                </c:pt>
                <c:pt idx="98903">
                  <c:v>39.9447141794003</c:v>
                </c:pt>
                <c:pt idx="98904">
                  <c:v>39.944842642097001</c:v>
                </c:pt>
                <c:pt idx="98905">
                  <c:v>39.944971104382503</c:v>
                </c:pt>
                <c:pt idx="98906">
                  <c:v>39.9450995662568</c:v>
                </c:pt>
                <c:pt idx="98907">
                  <c:v>39.945228027719899</c:v>
                </c:pt>
                <c:pt idx="98908">
                  <c:v>39.9453564887718</c:v>
                </c:pt>
                <c:pt idx="98909">
                  <c:v>39.945484949412503</c:v>
                </c:pt>
                <c:pt idx="98910">
                  <c:v>39.9456134096421</c:v>
                </c:pt>
                <c:pt idx="98911">
                  <c:v>39.945741869460399</c:v>
                </c:pt>
                <c:pt idx="98912">
                  <c:v>39.945870328867599</c:v>
                </c:pt>
                <c:pt idx="98913">
                  <c:v>39.945998787863601</c:v>
                </c:pt>
                <c:pt idx="98914">
                  <c:v>39.946127246448299</c:v>
                </c:pt>
                <c:pt idx="98915">
                  <c:v>39.946255704621898</c:v>
                </c:pt>
                <c:pt idx="98916">
                  <c:v>39.946384162384398</c:v>
                </c:pt>
                <c:pt idx="98917">
                  <c:v>39.9465126197356</c:v>
                </c:pt>
                <c:pt idx="98918">
                  <c:v>39.946641076675697</c:v>
                </c:pt>
                <c:pt idx="98919">
                  <c:v>39.946769533204503</c:v>
                </c:pt>
                <c:pt idx="98920">
                  <c:v>39.946897989322203</c:v>
                </c:pt>
                <c:pt idx="98921">
                  <c:v>39.947026445028698</c:v>
                </c:pt>
                <c:pt idx="98922">
                  <c:v>39.947154900324101</c:v>
                </c:pt>
                <c:pt idx="98923">
                  <c:v>39.947283355208299</c:v>
                </c:pt>
                <c:pt idx="98924">
                  <c:v>39.947411809681299</c:v>
                </c:pt>
                <c:pt idx="98925">
                  <c:v>39.9475402637431</c:v>
                </c:pt>
                <c:pt idx="98926">
                  <c:v>39.947668717393697</c:v>
                </c:pt>
                <c:pt idx="98927">
                  <c:v>39.947797170633201</c:v>
                </c:pt>
                <c:pt idx="98928">
                  <c:v>39.947925623461501</c:v>
                </c:pt>
                <c:pt idx="98929">
                  <c:v>39.948054075878701</c:v>
                </c:pt>
                <c:pt idx="98930">
                  <c:v>39.948182527884697</c:v>
                </c:pt>
                <c:pt idx="98931">
                  <c:v>39.948310979479501</c:v>
                </c:pt>
                <c:pt idx="98932">
                  <c:v>39.9484394306632</c:v>
                </c:pt>
                <c:pt idx="98933">
                  <c:v>39.9485678814357</c:v>
                </c:pt>
                <c:pt idx="98934">
                  <c:v>39.948696331797002</c:v>
                </c:pt>
                <c:pt idx="98935">
                  <c:v>39.948824781747199</c:v>
                </c:pt>
                <c:pt idx="98936">
                  <c:v>39.948953231286303</c:v>
                </c:pt>
                <c:pt idx="98937">
                  <c:v>39.949081680414103</c:v>
                </c:pt>
                <c:pt idx="98938">
                  <c:v>39.949210129130897</c:v>
                </c:pt>
                <c:pt idx="98939">
                  <c:v>39.9493385774364</c:v>
                </c:pt>
                <c:pt idx="98940">
                  <c:v>39.949467025330797</c:v>
                </c:pt>
                <c:pt idx="98941">
                  <c:v>39.949595472814103</c:v>
                </c:pt>
                <c:pt idx="98942">
                  <c:v>39.949723919886203</c:v>
                </c:pt>
                <c:pt idx="98943">
                  <c:v>39.949852366547198</c:v>
                </c:pt>
                <c:pt idx="98944">
                  <c:v>39.949980812797001</c:v>
                </c:pt>
                <c:pt idx="98945">
                  <c:v>39.950109258635699</c:v>
                </c:pt>
                <c:pt idx="98946">
                  <c:v>39.950237704063198</c:v>
                </c:pt>
                <c:pt idx="98947">
                  <c:v>39.950366149079599</c:v>
                </c:pt>
                <c:pt idx="98948">
                  <c:v>39.950494593684802</c:v>
                </c:pt>
                <c:pt idx="98949">
                  <c:v>39.950623037878998</c:v>
                </c:pt>
                <c:pt idx="98950">
                  <c:v>39.950751481661896</c:v>
                </c:pt>
                <c:pt idx="98951">
                  <c:v>39.950879925033803</c:v>
                </c:pt>
                <c:pt idx="98952">
                  <c:v>39.951008367994497</c:v>
                </c:pt>
                <c:pt idx="98953">
                  <c:v>39.951136810544</c:v>
                </c:pt>
                <c:pt idx="98954">
                  <c:v>39.951265252682497</c:v>
                </c:pt>
                <c:pt idx="98955">
                  <c:v>39.951393694409802</c:v>
                </c:pt>
                <c:pt idx="98956">
                  <c:v>39.951522135725902</c:v>
                </c:pt>
                <c:pt idx="98957">
                  <c:v>39.951650576631003</c:v>
                </c:pt>
                <c:pt idx="98958">
                  <c:v>39.951779017124899</c:v>
                </c:pt>
                <c:pt idx="98959">
                  <c:v>39.951907457207703</c:v>
                </c:pt>
                <c:pt idx="98960">
                  <c:v>39.952035896879302</c:v>
                </c:pt>
                <c:pt idx="98961">
                  <c:v>39.952164336139901</c:v>
                </c:pt>
                <c:pt idx="98962">
                  <c:v>39.952292774989303</c:v>
                </c:pt>
                <c:pt idx="98963">
                  <c:v>39.952421213427598</c:v>
                </c:pt>
                <c:pt idx="98964">
                  <c:v>39.952549651454703</c:v>
                </c:pt>
                <c:pt idx="98965">
                  <c:v>39.952678089070801</c:v>
                </c:pt>
                <c:pt idx="98966">
                  <c:v>39.952806526275701</c:v>
                </c:pt>
                <c:pt idx="98967">
                  <c:v>39.952934963069502</c:v>
                </c:pt>
                <c:pt idx="98968">
                  <c:v>39.953063399452297</c:v>
                </c:pt>
                <c:pt idx="98969">
                  <c:v>39.953191835423802</c:v>
                </c:pt>
                <c:pt idx="98970">
                  <c:v>39.9533202709843</c:v>
                </c:pt>
                <c:pt idx="98971">
                  <c:v>39.953448706133699</c:v>
                </c:pt>
                <c:pt idx="98972">
                  <c:v>39.953577140872</c:v>
                </c:pt>
                <c:pt idx="98973">
                  <c:v>39.953705575199102</c:v>
                </c:pt>
                <c:pt idx="98974">
                  <c:v>39.953834009115099</c:v>
                </c:pt>
                <c:pt idx="98975">
                  <c:v>39.953962442620103</c:v>
                </c:pt>
                <c:pt idx="98976">
                  <c:v>39.954090875713902</c:v>
                </c:pt>
                <c:pt idx="98977">
                  <c:v>39.954219308396603</c:v>
                </c:pt>
                <c:pt idx="98978">
                  <c:v>39.954347740668297</c:v>
                </c:pt>
                <c:pt idx="98979">
                  <c:v>39.9544761725288</c:v>
                </c:pt>
                <c:pt idx="98980">
                  <c:v>39.954604603978197</c:v>
                </c:pt>
                <c:pt idx="98981">
                  <c:v>39.954733035016602</c:v>
                </c:pt>
                <c:pt idx="98982">
                  <c:v>39.954861465643802</c:v>
                </c:pt>
                <c:pt idx="98983">
                  <c:v>39.954989895860002</c:v>
                </c:pt>
                <c:pt idx="98984">
                  <c:v>39.955118325664998</c:v>
                </c:pt>
                <c:pt idx="98985">
                  <c:v>39.955246755059001</c:v>
                </c:pt>
                <c:pt idx="98986">
                  <c:v>39.955375184041799</c:v>
                </c:pt>
                <c:pt idx="98987">
                  <c:v>39.955503612613597</c:v>
                </c:pt>
                <c:pt idx="98988">
                  <c:v>39.955632040774297</c:v>
                </c:pt>
                <c:pt idx="98989">
                  <c:v>39.955760468523899</c:v>
                </c:pt>
                <c:pt idx="98990">
                  <c:v>39.955888895862401</c:v>
                </c:pt>
                <c:pt idx="98991">
                  <c:v>39.956017322789798</c:v>
                </c:pt>
                <c:pt idx="98992">
                  <c:v>39.956145749306202</c:v>
                </c:pt>
                <c:pt idx="98993">
                  <c:v>39.956274175411401</c:v>
                </c:pt>
                <c:pt idx="98994">
                  <c:v>39.956402601105601</c:v>
                </c:pt>
                <c:pt idx="98995">
                  <c:v>39.956531026388703</c:v>
                </c:pt>
                <c:pt idx="98996">
                  <c:v>39.956659451260798</c:v>
                </c:pt>
                <c:pt idx="98997">
                  <c:v>39.956787875721702</c:v>
                </c:pt>
                <c:pt idx="98998">
                  <c:v>39.956916299771599</c:v>
                </c:pt>
                <c:pt idx="98999">
                  <c:v>39.957044723410398</c:v>
                </c:pt>
                <c:pt idx="99000">
                  <c:v>39.957173146638098</c:v>
                </c:pt>
                <c:pt idx="99001">
                  <c:v>39.957301569454799</c:v>
                </c:pt>
                <c:pt idx="99002">
                  <c:v>39.957429991860401</c:v>
                </c:pt>
                <c:pt idx="99003">
                  <c:v>39.957558413854898</c:v>
                </c:pt>
                <c:pt idx="99004">
                  <c:v>39.957686835438302</c:v>
                </c:pt>
                <c:pt idx="99005">
                  <c:v>39.957815256610701</c:v>
                </c:pt>
                <c:pt idx="99006">
                  <c:v>39.957943677372</c:v>
                </c:pt>
                <c:pt idx="99007">
                  <c:v>39.958072097722301</c:v>
                </c:pt>
                <c:pt idx="99008">
                  <c:v>39.958200517661503</c:v>
                </c:pt>
                <c:pt idx="99009">
                  <c:v>39.958328937189599</c:v>
                </c:pt>
                <c:pt idx="99010">
                  <c:v>39.958457356306702</c:v>
                </c:pt>
                <c:pt idx="99011">
                  <c:v>39.9585857750127</c:v>
                </c:pt>
                <c:pt idx="99012">
                  <c:v>39.958714193307699</c:v>
                </c:pt>
                <c:pt idx="99013">
                  <c:v>39.958842611191599</c:v>
                </c:pt>
                <c:pt idx="99014">
                  <c:v>39.958971028664401</c:v>
                </c:pt>
                <c:pt idx="99015">
                  <c:v>39.959099445726203</c:v>
                </c:pt>
                <c:pt idx="99016">
                  <c:v>39.959227862376999</c:v>
                </c:pt>
                <c:pt idx="99017">
                  <c:v>39.959356278616703</c:v>
                </c:pt>
                <c:pt idx="99018">
                  <c:v>39.959484694445301</c:v>
                </c:pt>
                <c:pt idx="99019">
                  <c:v>39.9596131098629</c:v>
                </c:pt>
                <c:pt idx="99020">
                  <c:v>39.9597415248695</c:v>
                </c:pt>
                <c:pt idx="99021">
                  <c:v>39.959869939465001</c:v>
                </c:pt>
                <c:pt idx="99022">
                  <c:v>39.959998353649397</c:v>
                </c:pt>
                <c:pt idx="99023">
                  <c:v>39.960126767422899</c:v>
                </c:pt>
                <c:pt idx="99024">
                  <c:v>39.960255180785197</c:v>
                </c:pt>
                <c:pt idx="99025">
                  <c:v>39.960383593736601</c:v>
                </c:pt>
                <c:pt idx="99026">
                  <c:v>39.9605120062769</c:v>
                </c:pt>
                <c:pt idx="99027">
                  <c:v>39.960640418406101</c:v>
                </c:pt>
                <c:pt idx="99028">
                  <c:v>39.960768830124401</c:v>
                </c:pt>
                <c:pt idx="99029">
                  <c:v>39.960897241431603</c:v>
                </c:pt>
                <c:pt idx="99030">
                  <c:v>39.961025652327699</c:v>
                </c:pt>
                <c:pt idx="99031">
                  <c:v>39.961154062812902</c:v>
                </c:pt>
                <c:pt idx="99032">
                  <c:v>39.961282472887</c:v>
                </c:pt>
                <c:pt idx="99033">
                  <c:v>39.961410882549998</c:v>
                </c:pt>
                <c:pt idx="99034">
                  <c:v>39.961539291802097</c:v>
                </c:pt>
                <c:pt idx="99035">
                  <c:v>39.961667700643098</c:v>
                </c:pt>
                <c:pt idx="99036">
                  <c:v>39.961796109073099</c:v>
                </c:pt>
                <c:pt idx="99037">
                  <c:v>39.961924517092001</c:v>
                </c:pt>
                <c:pt idx="99038">
                  <c:v>39.962052924699996</c:v>
                </c:pt>
                <c:pt idx="99039">
                  <c:v>39.9621813318969</c:v>
                </c:pt>
                <c:pt idx="99040">
                  <c:v>39.962309738682798</c:v>
                </c:pt>
                <c:pt idx="99041">
                  <c:v>39.962438145057703</c:v>
                </c:pt>
                <c:pt idx="99042">
                  <c:v>39.962566551021602</c:v>
                </c:pt>
                <c:pt idx="99043">
                  <c:v>39.962694956574403</c:v>
                </c:pt>
                <c:pt idx="99044">
                  <c:v>39.962823361716197</c:v>
                </c:pt>
                <c:pt idx="99045">
                  <c:v>39.962951766447098</c:v>
                </c:pt>
                <c:pt idx="99046">
                  <c:v>39.963080170766901</c:v>
                </c:pt>
                <c:pt idx="99047">
                  <c:v>39.963208574675697</c:v>
                </c:pt>
                <c:pt idx="99048">
                  <c:v>39.963336978173501</c:v>
                </c:pt>
                <c:pt idx="99049">
                  <c:v>39.9634653812602</c:v>
                </c:pt>
                <c:pt idx="99050">
                  <c:v>39.963593783935998</c:v>
                </c:pt>
                <c:pt idx="99051">
                  <c:v>39.963722186200798</c:v>
                </c:pt>
                <c:pt idx="99052">
                  <c:v>39.963850588054598</c:v>
                </c:pt>
                <c:pt idx="99053">
                  <c:v>39.963978989497299</c:v>
                </c:pt>
                <c:pt idx="99054">
                  <c:v>39.964107390529101</c:v>
                </c:pt>
                <c:pt idx="99055">
                  <c:v>39.964235791149797</c:v>
                </c:pt>
                <c:pt idx="99056">
                  <c:v>39.9643641913596</c:v>
                </c:pt>
                <c:pt idx="99057">
                  <c:v>39.964492591158397</c:v>
                </c:pt>
                <c:pt idx="99058">
                  <c:v>39.964620990546102</c:v>
                </c:pt>
                <c:pt idx="99059">
                  <c:v>39.9647493895229</c:v>
                </c:pt>
                <c:pt idx="99060">
                  <c:v>39.9648777880887</c:v>
                </c:pt>
                <c:pt idx="99061">
                  <c:v>39.9650061862435</c:v>
                </c:pt>
                <c:pt idx="99062">
                  <c:v>39.9651345839873</c:v>
                </c:pt>
                <c:pt idx="99063">
                  <c:v>39.965262981320102</c:v>
                </c:pt>
                <c:pt idx="99064">
                  <c:v>39.965391378241897</c:v>
                </c:pt>
                <c:pt idx="99065">
                  <c:v>39.9655197747527</c:v>
                </c:pt>
                <c:pt idx="99066">
                  <c:v>39.965648170852603</c:v>
                </c:pt>
                <c:pt idx="99067">
                  <c:v>39.9657765665414</c:v>
                </c:pt>
                <c:pt idx="99068">
                  <c:v>39.965904961819298</c:v>
                </c:pt>
                <c:pt idx="99069">
                  <c:v>39.966033356686196</c:v>
                </c:pt>
                <c:pt idx="99070">
                  <c:v>39.966161751142103</c:v>
                </c:pt>
                <c:pt idx="99071">
                  <c:v>39.966290145187003</c:v>
                </c:pt>
                <c:pt idx="99072">
                  <c:v>39.966418538821003</c:v>
                </c:pt>
                <c:pt idx="99073">
                  <c:v>39.966546932043997</c:v>
                </c:pt>
                <c:pt idx="99074">
                  <c:v>39.966675324855998</c:v>
                </c:pt>
                <c:pt idx="99075">
                  <c:v>39.966803717257001</c:v>
                </c:pt>
                <c:pt idx="99076">
                  <c:v>39.966932109247097</c:v>
                </c:pt>
                <c:pt idx="99077">
                  <c:v>39.9670605008262</c:v>
                </c:pt>
                <c:pt idx="99078">
                  <c:v>39.967188891994297</c:v>
                </c:pt>
                <c:pt idx="99079">
                  <c:v>39.967317282751402</c:v>
                </c:pt>
                <c:pt idx="99080">
                  <c:v>39.9674456730976</c:v>
                </c:pt>
                <c:pt idx="99081">
                  <c:v>39.967574063032799</c:v>
                </c:pt>
                <c:pt idx="99082">
                  <c:v>39.967702452557099</c:v>
                </c:pt>
                <c:pt idx="99083">
                  <c:v>39.967830841670398</c:v>
                </c:pt>
                <c:pt idx="99084">
                  <c:v>39.967959230372699</c:v>
                </c:pt>
                <c:pt idx="99085">
                  <c:v>39.968087618664001</c:v>
                </c:pt>
                <c:pt idx="99086">
                  <c:v>39.968216006544502</c:v>
                </c:pt>
                <c:pt idx="99087">
                  <c:v>39.968344394013897</c:v>
                </c:pt>
                <c:pt idx="99088">
                  <c:v>39.9684727810724</c:v>
                </c:pt>
                <c:pt idx="99089">
                  <c:v>39.968601167719903</c:v>
                </c:pt>
                <c:pt idx="99090">
                  <c:v>39.9687295539565</c:v>
                </c:pt>
                <c:pt idx="99091">
                  <c:v>39.968857939782097</c:v>
                </c:pt>
                <c:pt idx="99092">
                  <c:v>39.968986325196802</c:v>
                </c:pt>
                <c:pt idx="99093">
                  <c:v>39.9691147102005</c:v>
                </c:pt>
                <c:pt idx="99094">
                  <c:v>39.969243094793299</c:v>
                </c:pt>
                <c:pt idx="99095">
                  <c:v>39.969371478975098</c:v>
                </c:pt>
                <c:pt idx="99096">
                  <c:v>39.969499862745998</c:v>
                </c:pt>
                <c:pt idx="99097">
                  <c:v>39.969628246105998</c:v>
                </c:pt>
                <c:pt idx="99098">
                  <c:v>39.969756629054899</c:v>
                </c:pt>
                <c:pt idx="99099">
                  <c:v>39.969885011593</c:v>
                </c:pt>
                <c:pt idx="99100">
                  <c:v>39.970013393720102</c:v>
                </c:pt>
                <c:pt idx="99101">
                  <c:v>39.970141775436304</c:v>
                </c:pt>
                <c:pt idx="99102">
                  <c:v>39.970270156741499</c:v>
                </c:pt>
                <c:pt idx="99103">
                  <c:v>39.970398537635802</c:v>
                </c:pt>
                <c:pt idx="99104">
                  <c:v>39.970526918119198</c:v>
                </c:pt>
                <c:pt idx="99105">
                  <c:v>39.970655298191602</c:v>
                </c:pt>
                <c:pt idx="99106">
                  <c:v>39.970783677853099</c:v>
                </c:pt>
                <c:pt idx="99107">
                  <c:v>39.970912057103597</c:v>
                </c:pt>
                <c:pt idx="99108">
                  <c:v>39.971040435943301</c:v>
                </c:pt>
                <c:pt idx="99109">
                  <c:v>39.971168814372</c:v>
                </c:pt>
                <c:pt idx="99110">
                  <c:v>39.971297192389699</c:v>
                </c:pt>
                <c:pt idx="99111">
                  <c:v>39.971425569996597</c:v>
                </c:pt>
                <c:pt idx="99112">
                  <c:v>39.971553947192497</c:v>
                </c:pt>
                <c:pt idx="99113">
                  <c:v>39.971682323977497</c:v>
                </c:pt>
                <c:pt idx="99114">
                  <c:v>39.971810700351597</c:v>
                </c:pt>
                <c:pt idx="99115">
                  <c:v>39.971939076314698</c:v>
                </c:pt>
                <c:pt idx="99116">
                  <c:v>39.972067451866998</c:v>
                </c:pt>
                <c:pt idx="99117">
                  <c:v>39.972195827008299</c:v>
                </c:pt>
                <c:pt idx="99118">
                  <c:v>39.972324201738701</c:v>
                </c:pt>
                <c:pt idx="99119">
                  <c:v>39.972452576058103</c:v>
                </c:pt>
                <c:pt idx="99120">
                  <c:v>39.972580949966698</c:v>
                </c:pt>
                <c:pt idx="99121">
                  <c:v>39.9727093234644</c:v>
                </c:pt>
                <c:pt idx="99122">
                  <c:v>39.972837696551103</c:v>
                </c:pt>
                <c:pt idx="99123">
                  <c:v>39.972966069226899</c:v>
                </c:pt>
                <c:pt idx="99124">
                  <c:v>39.973094441491803</c:v>
                </c:pt>
                <c:pt idx="99125">
                  <c:v>39.973222813345899</c:v>
                </c:pt>
                <c:pt idx="99126">
                  <c:v>39.973351184789003</c:v>
                </c:pt>
                <c:pt idx="99127">
                  <c:v>39.9734795558212</c:v>
                </c:pt>
                <c:pt idx="99128">
                  <c:v>39.973607926442497</c:v>
                </c:pt>
                <c:pt idx="99129">
                  <c:v>39.973736296652802</c:v>
                </c:pt>
                <c:pt idx="99130">
                  <c:v>39.9738646664523</c:v>
                </c:pt>
                <c:pt idx="99131">
                  <c:v>39.973993035840898</c:v>
                </c:pt>
                <c:pt idx="99132">
                  <c:v>39.974121404818597</c:v>
                </c:pt>
                <c:pt idx="99133">
                  <c:v>39.974249773385402</c:v>
                </c:pt>
                <c:pt idx="99134">
                  <c:v>39.974378141541301</c:v>
                </c:pt>
                <c:pt idx="99135">
                  <c:v>39.9745065092863</c:v>
                </c:pt>
                <c:pt idx="99136">
                  <c:v>39.974634876620399</c:v>
                </c:pt>
                <c:pt idx="99137">
                  <c:v>39.974763243543599</c:v>
                </c:pt>
                <c:pt idx="99138">
                  <c:v>39.974891610055998</c:v>
                </c:pt>
                <c:pt idx="99139">
                  <c:v>39.975019976157398</c:v>
                </c:pt>
                <c:pt idx="99140">
                  <c:v>39.975148341847898</c:v>
                </c:pt>
                <c:pt idx="99141">
                  <c:v>39.975276707127598</c:v>
                </c:pt>
                <c:pt idx="99142">
                  <c:v>39.975405071996398</c:v>
                </c:pt>
                <c:pt idx="99143">
                  <c:v>39.975533436454299</c:v>
                </c:pt>
                <c:pt idx="99144">
                  <c:v>39.9756618005013</c:v>
                </c:pt>
                <c:pt idx="99145">
                  <c:v>39.9757901641374</c:v>
                </c:pt>
                <c:pt idx="99146">
                  <c:v>39.975918527362602</c:v>
                </c:pt>
                <c:pt idx="99147">
                  <c:v>39.976046890177003</c:v>
                </c:pt>
                <c:pt idx="99148">
                  <c:v>39.976175252580497</c:v>
                </c:pt>
                <c:pt idx="99149">
                  <c:v>39.976303614573098</c:v>
                </c:pt>
                <c:pt idx="99150">
                  <c:v>39.976431976154799</c:v>
                </c:pt>
                <c:pt idx="99151">
                  <c:v>39.976560337325701</c:v>
                </c:pt>
                <c:pt idx="99152">
                  <c:v>39.976688698085702</c:v>
                </c:pt>
                <c:pt idx="99153">
                  <c:v>39.976817058434797</c:v>
                </c:pt>
                <c:pt idx="99154">
                  <c:v>39.976945418372999</c:v>
                </c:pt>
                <c:pt idx="99155">
                  <c:v>39.977073777900401</c:v>
                </c:pt>
                <c:pt idx="99156">
                  <c:v>39.977202137016903</c:v>
                </c:pt>
                <c:pt idx="99157">
                  <c:v>39.977330495722597</c:v>
                </c:pt>
                <c:pt idx="99158">
                  <c:v>39.9774588540173</c:v>
                </c:pt>
                <c:pt idx="99159">
                  <c:v>39.977587211901202</c:v>
                </c:pt>
                <c:pt idx="99160">
                  <c:v>39.977715569374297</c:v>
                </c:pt>
                <c:pt idx="99161">
                  <c:v>39.977843926436499</c:v>
                </c:pt>
                <c:pt idx="99162">
                  <c:v>39.977972283087801</c:v>
                </c:pt>
                <c:pt idx="99163">
                  <c:v>39.978100639328296</c:v>
                </c:pt>
                <c:pt idx="99164">
                  <c:v>39.978228995157899</c:v>
                </c:pt>
                <c:pt idx="99165">
                  <c:v>39.978357350576701</c:v>
                </c:pt>
                <c:pt idx="99166">
                  <c:v>39.978485705584603</c:v>
                </c:pt>
                <c:pt idx="99167">
                  <c:v>39.978614060181599</c:v>
                </c:pt>
                <c:pt idx="99168">
                  <c:v>39.978742414367801</c:v>
                </c:pt>
                <c:pt idx="99169">
                  <c:v>39.978870768143203</c:v>
                </c:pt>
                <c:pt idx="99170">
                  <c:v>39.978999121507698</c:v>
                </c:pt>
                <c:pt idx="99171">
                  <c:v>39.9791274744614</c:v>
                </c:pt>
                <c:pt idx="99172">
                  <c:v>39.979255827004202</c:v>
                </c:pt>
                <c:pt idx="99173">
                  <c:v>39.979384179136098</c:v>
                </c:pt>
                <c:pt idx="99174">
                  <c:v>39.9795125308572</c:v>
                </c:pt>
                <c:pt idx="99175">
                  <c:v>39.979640882167502</c:v>
                </c:pt>
                <c:pt idx="99176">
                  <c:v>39.979769233067003</c:v>
                </c:pt>
                <c:pt idx="99177">
                  <c:v>39.979897583555598</c:v>
                </c:pt>
                <c:pt idx="99178">
                  <c:v>39.9800259336333</c:v>
                </c:pt>
                <c:pt idx="99179">
                  <c:v>39.980154283300202</c:v>
                </c:pt>
                <c:pt idx="99180">
                  <c:v>39.980282632556303</c:v>
                </c:pt>
                <c:pt idx="99181">
                  <c:v>39.980410981401597</c:v>
                </c:pt>
                <c:pt idx="99182">
                  <c:v>39.980539329835999</c:v>
                </c:pt>
                <c:pt idx="99183">
                  <c:v>39.9806676778596</c:v>
                </c:pt>
                <c:pt idx="99184">
                  <c:v>39.980796025472301</c:v>
                </c:pt>
                <c:pt idx="99185">
                  <c:v>39.980924372674302</c:v>
                </c:pt>
                <c:pt idx="99186">
                  <c:v>39.981052719465403</c:v>
                </c:pt>
                <c:pt idx="99187">
                  <c:v>39.981181065845597</c:v>
                </c:pt>
                <c:pt idx="99188">
                  <c:v>39.981309411815097</c:v>
                </c:pt>
                <c:pt idx="99189">
                  <c:v>39.981437757373698</c:v>
                </c:pt>
                <c:pt idx="99190">
                  <c:v>39.981566102521498</c:v>
                </c:pt>
                <c:pt idx="99191">
                  <c:v>39.981694447258498</c:v>
                </c:pt>
                <c:pt idx="99192">
                  <c:v>39.981822791584598</c:v>
                </c:pt>
                <c:pt idx="99193">
                  <c:v>39.981951135499997</c:v>
                </c:pt>
                <c:pt idx="99194">
                  <c:v>39.982079479004497</c:v>
                </c:pt>
                <c:pt idx="99195">
                  <c:v>39.982207822098196</c:v>
                </c:pt>
                <c:pt idx="99196">
                  <c:v>39.982336164781103</c:v>
                </c:pt>
                <c:pt idx="99197">
                  <c:v>39.982464507053201</c:v>
                </c:pt>
                <c:pt idx="99198">
                  <c:v>39.9825928489144</c:v>
                </c:pt>
                <c:pt idx="99199">
                  <c:v>39.982721190364899</c:v>
                </c:pt>
                <c:pt idx="99200">
                  <c:v>39.982849531404497</c:v>
                </c:pt>
                <c:pt idx="99201">
                  <c:v>39.982977872033402</c:v>
                </c:pt>
                <c:pt idx="99202">
                  <c:v>39.9831062122514</c:v>
                </c:pt>
                <c:pt idx="99203">
                  <c:v>39.983234552058597</c:v>
                </c:pt>
                <c:pt idx="99204">
                  <c:v>39.983362891455101</c:v>
                </c:pt>
                <c:pt idx="99205">
                  <c:v>39.983491230440698</c:v>
                </c:pt>
                <c:pt idx="99206">
                  <c:v>39.983619569015502</c:v>
                </c:pt>
                <c:pt idx="99207">
                  <c:v>39.983747907179499</c:v>
                </c:pt>
                <c:pt idx="99208">
                  <c:v>39.983876244932702</c:v>
                </c:pt>
                <c:pt idx="99209">
                  <c:v>39.984004582275098</c:v>
                </c:pt>
                <c:pt idx="99210">
                  <c:v>39.9841329192068</c:v>
                </c:pt>
                <c:pt idx="99211">
                  <c:v>39.984261255727603</c:v>
                </c:pt>
                <c:pt idx="99212">
                  <c:v>39.984389591837598</c:v>
                </c:pt>
                <c:pt idx="99213">
                  <c:v>39.984517927536899</c:v>
                </c:pt>
                <c:pt idx="99214">
                  <c:v>39.984646262825301</c:v>
                </c:pt>
                <c:pt idx="99215">
                  <c:v>39.984774597703002</c:v>
                </c:pt>
                <c:pt idx="99216">
                  <c:v>39.984902932169803</c:v>
                </c:pt>
                <c:pt idx="99217">
                  <c:v>39.985031266225903</c:v>
                </c:pt>
                <c:pt idx="99218">
                  <c:v>39.985159599871203</c:v>
                </c:pt>
                <c:pt idx="99219">
                  <c:v>39.985287933105703</c:v>
                </c:pt>
                <c:pt idx="99220">
                  <c:v>39.985416265929501</c:v>
                </c:pt>
                <c:pt idx="99221">
                  <c:v>39.9855445983424</c:v>
                </c:pt>
                <c:pt idx="99222">
                  <c:v>39.985672930344599</c:v>
                </c:pt>
                <c:pt idx="99223">
                  <c:v>39.985801261935997</c:v>
                </c:pt>
                <c:pt idx="99224">
                  <c:v>39.985929593116602</c:v>
                </c:pt>
                <c:pt idx="99225">
                  <c:v>39.986057923886399</c:v>
                </c:pt>
                <c:pt idx="99226">
                  <c:v>39.986186254245503</c:v>
                </c:pt>
                <c:pt idx="99227">
                  <c:v>39.986314584193799</c:v>
                </c:pt>
                <c:pt idx="99228">
                  <c:v>39.986442913731302</c:v>
                </c:pt>
                <c:pt idx="99229">
                  <c:v>39.986571242857998</c:v>
                </c:pt>
                <c:pt idx="99230">
                  <c:v>39.986699571574</c:v>
                </c:pt>
                <c:pt idx="99231">
                  <c:v>39.986827899879202</c:v>
                </c:pt>
                <c:pt idx="99232">
                  <c:v>39.986956227773597</c:v>
                </c:pt>
                <c:pt idx="99233">
                  <c:v>39.987084555257297</c:v>
                </c:pt>
                <c:pt idx="99234">
                  <c:v>39.987212882330198</c:v>
                </c:pt>
                <c:pt idx="99235">
                  <c:v>39.987341208992298</c:v>
                </c:pt>
                <c:pt idx="99236">
                  <c:v>39.987469535243697</c:v>
                </c:pt>
                <c:pt idx="99237">
                  <c:v>39.987597861084303</c:v>
                </c:pt>
                <c:pt idx="99238">
                  <c:v>39.987726186514202</c:v>
                </c:pt>
                <c:pt idx="99239">
                  <c:v>39.9878545115333</c:v>
                </c:pt>
                <c:pt idx="99240">
                  <c:v>39.987982836141597</c:v>
                </c:pt>
                <c:pt idx="99241">
                  <c:v>39.988111160339201</c:v>
                </c:pt>
                <c:pt idx="99242">
                  <c:v>39.988239484125998</c:v>
                </c:pt>
                <c:pt idx="99243">
                  <c:v>39.988367807502101</c:v>
                </c:pt>
                <c:pt idx="99244">
                  <c:v>39.988496130467396</c:v>
                </c:pt>
                <c:pt idx="99245">
                  <c:v>39.988624453021998</c:v>
                </c:pt>
                <c:pt idx="99246">
                  <c:v>39.9887527751658</c:v>
                </c:pt>
                <c:pt idx="99247">
                  <c:v>39.988881096898901</c:v>
                </c:pt>
                <c:pt idx="99248">
                  <c:v>39.989009418221301</c:v>
                </c:pt>
                <c:pt idx="99249">
                  <c:v>39.989137739132801</c:v>
                </c:pt>
                <c:pt idx="99250">
                  <c:v>39.9892660596337</c:v>
                </c:pt>
                <c:pt idx="99251">
                  <c:v>39.989394379723798</c:v>
                </c:pt>
                <c:pt idx="99252">
                  <c:v>39.989522699403203</c:v>
                </c:pt>
                <c:pt idx="99253">
                  <c:v>39.9896510186718</c:v>
                </c:pt>
                <c:pt idx="99254">
                  <c:v>39.989779337529697</c:v>
                </c:pt>
                <c:pt idx="99255">
                  <c:v>39.989907655976801</c:v>
                </c:pt>
                <c:pt idx="99256">
                  <c:v>39.990035974013203</c:v>
                </c:pt>
                <c:pt idx="99257">
                  <c:v>39.990164291638898</c:v>
                </c:pt>
                <c:pt idx="99258">
                  <c:v>39.9902926088538</c:v>
                </c:pt>
                <c:pt idx="99259">
                  <c:v>39.990420925658</c:v>
                </c:pt>
                <c:pt idx="99260">
                  <c:v>39.9905492420515</c:v>
                </c:pt>
                <c:pt idx="99261">
                  <c:v>39.990677558034299</c:v>
                </c:pt>
                <c:pt idx="99262">
                  <c:v>39.990805873606298</c:v>
                </c:pt>
                <c:pt idx="99263">
                  <c:v>39.990934188767604</c:v>
                </c:pt>
                <c:pt idx="99264">
                  <c:v>39.991062503518101</c:v>
                </c:pt>
                <c:pt idx="99265">
                  <c:v>39.991190817857998</c:v>
                </c:pt>
                <c:pt idx="99266">
                  <c:v>39.991319131787101</c:v>
                </c:pt>
                <c:pt idx="99267">
                  <c:v>39.991447445305504</c:v>
                </c:pt>
                <c:pt idx="99268">
                  <c:v>39.991575758413198</c:v>
                </c:pt>
                <c:pt idx="99269">
                  <c:v>39.991704071110199</c:v>
                </c:pt>
                <c:pt idx="99270">
                  <c:v>39.9918323833964</c:v>
                </c:pt>
                <c:pt idx="99271">
                  <c:v>39.991960695271899</c:v>
                </c:pt>
                <c:pt idx="99272">
                  <c:v>39.992089006736698</c:v>
                </c:pt>
                <c:pt idx="99273">
                  <c:v>39.992217317790796</c:v>
                </c:pt>
                <c:pt idx="99274">
                  <c:v>39.992345628434201</c:v>
                </c:pt>
                <c:pt idx="99275">
                  <c:v>39.992473938666897</c:v>
                </c:pt>
                <c:pt idx="99276">
                  <c:v>39.9926022484889</c:v>
                </c:pt>
                <c:pt idx="99277">
                  <c:v>39.992730557900103</c:v>
                </c:pt>
                <c:pt idx="99278">
                  <c:v>39.992858866900697</c:v>
                </c:pt>
                <c:pt idx="99279">
                  <c:v>39.992987175490498</c:v>
                </c:pt>
                <c:pt idx="99280">
                  <c:v>39.993115483669698</c:v>
                </c:pt>
                <c:pt idx="99281">
                  <c:v>39.993243791438097</c:v>
                </c:pt>
                <c:pt idx="99282">
                  <c:v>39.993372098795803</c:v>
                </c:pt>
                <c:pt idx="99283">
                  <c:v>39.9935004057429</c:v>
                </c:pt>
                <c:pt idx="99284">
                  <c:v>39.993628712279197</c:v>
                </c:pt>
                <c:pt idx="99285">
                  <c:v>39.993757018404899</c:v>
                </c:pt>
                <c:pt idx="99286">
                  <c:v>39.993885324119802</c:v>
                </c:pt>
                <c:pt idx="99287">
                  <c:v>39.994013629424003</c:v>
                </c:pt>
                <c:pt idx="99288">
                  <c:v>39.994141934317597</c:v>
                </c:pt>
                <c:pt idx="99289">
                  <c:v>39.994270238800503</c:v>
                </c:pt>
                <c:pt idx="99290">
                  <c:v>39.994398542872602</c:v>
                </c:pt>
                <c:pt idx="99291">
                  <c:v>39.9945268465341</c:v>
                </c:pt>
                <c:pt idx="99292">
                  <c:v>39.994655149784897</c:v>
                </c:pt>
                <c:pt idx="99293">
                  <c:v>39.994783452625001</c:v>
                </c:pt>
                <c:pt idx="99294">
                  <c:v>39.994911755054403</c:v>
                </c:pt>
                <c:pt idx="99295">
                  <c:v>39.995040057073197</c:v>
                </c:pt>
                <c:pt idx="99296">
                  <c:v>39.995168358681198</c:v>
                </c:pt>
                <c:pt idx="99297">
                  <c:v>39.995296659878598</c:v>
                </c:pt>
                <c:pt idx="99298">
                  <c:v>39.995424960665297</c:v>
                </c:pt>
                <c:pt idx="99299">
                  <c:v>39.995553261041302</c:v>
                </c:pt>
                <c:pt idx="99300">
                  <c:v>39.995681561006599</c:v>
                </c:pt>
                <c:pt idx="99301">
                  <c:v>39.995809860561302</c:v>
                </c:pt>
                <c:pt idx="99302">
                  <c:v>39.995938159705197</c:v>
                </c:pt>
                <c:pt idx="99303">
                  <c:v>39.996066458438499</c:v>
                </c:pt>
                <c:pt idx="99304">
                  <c:v>39.996194756761199</c:v>
                </c:pt>
                <c:pt idx="99305">
                  <c:v>39.996323054673098</c:v>
                </c:pt>
                <c:pt idx="99306">
                  <c:v>39.996451352174397</c:v>
                </c:pt>
                <c:pt idx="99307">
                  <c:v>39.996579649265001</c:v>
                </c:pt>
                <c:pt idx="99308">
                  <c:v>39.996707945944998</c:v>
                </c:pt>
                <c:pt idx="99309">
                  <c:v>39.9968362422143</c:v>
                </c:pt>
                <c:pt idx="99310">
                  <c:v>39.996964538072902</c:v>
                </c:pt>
                <c:pt idx="99311">
                  <c:v>39.997092833520902</c:v>
                </c:pt>
                <c:pt idx="99312">
                  <c:v>39.997221128558202</c:v>
                </c:pt>
                <c:pt idx="99313">
                  <c:v>39.997349423184801</c:v>
                </c:pt>
                <c:pt idx="99314">
                  <c:v>39.997477717400798</c:v>
                </c:pt>
                <c:pt idx="99315">
                  <c:v>39.997606011206102</c:v>
                </c:pt>
                <c:pt idx="99316">
                  <c:v>39.997734304600698</c:v>
                </c:pt>
                <c:pt idx="99317">
                  <c:v>39.9978625975847</c:v>
                </c:pt>
                <c:pt idx="99318">
                  <c:v>39.9979908901581</c:v>
                </c:pt>
                <c:pt idx="99319">
                  <c:v>39.998119182320799</c:v>
                </c:pt>
                <c:pt idx="99320">
                  <c:v>39.998247474072798</c:v>
                </c:pt>
                <c:pt idx="99321">
                  <c:v>39.998375765414202</c:v>
                </c:pt>
                <c:pt idx="99322">
                  <c:v>39.998504056344999</c:v>
                </c:pt>
                <c:pt idx="99323">
                  <c:v>39.998632346865101</c:v>
                </c:pt>
                <c:pt idx="99324">
                  <c:v>39.998760636974502</c:v>
                </c:pt>
                <c:pt idx="99325">
                  <c:v>39.998888926673303</c:v>
                </c:pt>
                <c:pt idx="99326">
                  <c:v>39.999017215961501</c:v>
                </c:pt>
                <c:pt idx="99327">
                  <c:v>39.999145504838999</c:v>
                </c:pt>
                <c:pt idx="99328">
                  <c:v>39.999273793305903</c:v>
                </c:pt>
                <c:pt idx="99329">
                  <c:v>39.999402081362099</c:v>
                </c:pt>
                <c:pt idx="99330">
                  <c:v>39.999530369007701</c:v>
                </c:pt>
                <c:pt idx="99331">
                  <c:v>39.999658656242701</c:v>
                </c:pt>
                <c:pt idx="99332">
                  <c:v>39.999786943067001</c:v>
                </c:pt>
                <c:pt idx="99333">
                  <c:v>39.999915229480699</c:v>
                </c:pt>
                <c:pt idx="99334">
                  <c:v>40.000043515483803</c:v>
                </c:pt>
                <c:pt idx="99335">
                  <c:v>40.000171801076199</c:v>
                </c:pt>
                <c:pt idx="99336">
                  <c:v>40.000300086258001</c:v>
                </c:pt>
                <c:pt idx="99337">
                  <c:v>40.000428371029102</c:v>
                </c:pt>
                <c:pt idx="99338">
                  <c:v>40.000556655389701</c:v>
                </c:pt>
                <c:pt idx="99339">
                  <c:v>40.0006849393396</c:v>
                </c:pt>
                <c:pt idx="99340">
                  <c:v>40.000813222878897</c:v>
                </c:pt>
                <c:pt idx="99341">
                  <c:v>40.0009415060075</c:v>
                </c:pt>
                <c:pt idx="99342">
                  <c:v>40.001069788725601</c:v>
                </c:pt>
                <c:pt idx="99343">
                  <c:v>40.001198071033002</c:v>
                </c:pt>
                <c:pt idx="99344">
                  <c:v>40.001326352929802</c:v>
                </c:pt>
                <c:pt idx="99345">
                  <c:v>40.001454634416</c:v>
                </c:pt>
                <c:pt idx="99346">
                  <c:v>40.001582915491497</c:v>
                </c:pt>
                <c:pt idx="99347">
                  <c:v>40.001711196156499</c:v>
                </c:pt>
                <c:pt idx="99348">
                  <c:v>40.001839476410801</c:v>
                </c:pt>
                <c:pt idx="99349">
                  <c:v>40.001967756254501</c:v>
                </c:pt>
                <c:pt idx="99350">
                  <c:v>40.0020960356876</c:v>
                </c:pt>
                <c:pt idx="99351">
                  <c:v>40.002224314710098</c:v>
                </c:pt>
                <c:pt idx="99352">
                  <c:v>40.002352593322001</c:v>
                </c:pt>
                <c:pt idx="99353">
                  <c:v>40.002480871523296</c:v>
                </c:pt>
                <c:pt idx="99354">
                  <c:v>40.002609149313898</c:v>
                </c:pt>
                <c:pt idx="99355">
                  <c:v>40.002737426693997</c:v>
                </c:pt>
                <c:pt idx="99356">
                  <c:v>40.002865703663403</c:v>
                </c:pt>
                <c:pt idx="99357">
                  <c:v>40.0029939802223</c:v>
                </c:pt>
                <c:pt idx="99358">
                  <c:v>40.003122256370503</c:v>
                </c:pt>
                <c:pt idx="99359">
                  <c:v>40.003250532108197</c:v>
                </c:pt>
                <c:pt idx="99360">
                  <c:v>40.003378807435197</c:v>
                </c:pt>
                <c:pt idx="99361">
                  <c:v>40.003507082351703</c:v>
                </c:pt>
                <c:pt idx="99362">
                  <c:v>40.0036353568576</c:v>
                </c:pt>
                <c:pt idx="99363">
                  <c:v>40.003763630952797</c:v>
                </c:pt>
                <c:pt idx="99364">
                  <c:v>40.003891904637499</c:v>
                </c:pt>
                <c:pt idx="99365">
                  <c:v>40.004020177911599</c:v>
                </c:pt>
                <c:pt idx="99366">
                  <c:v>40.004148450774998</c:v>
                </c:pt>
                <c:pt idx="99367">
                  <c:v>40.004276723227903</c:v>
                </c:pt>
                <c:pt idx="99368">
                  <c:v>40.0044049952702</c:v>
                </c:pt>
                <c:pt idx="99369">
                  <c:v>40.004533266902001</c:v>
                </c:pt>
                <c:pt idx="99370">
                  <c:v>40.004661538123102</c:v>
                </c:pt>
                <c:pt idx="99371">
                  <c:v>40.004789808933602</c:v>
                </c:pt>
                <c:pt idx="99372">
                  <c:v>40.004918079333599</c:v>
                </c:pt>
                <c:pt idx="99373">
                  <c:v>40.005046349323003</c:v>
                </c:pt>
                <c:pt idx="99374">
                  <c:v>40.005174618901798</c:v>
                </c:pt>
                <c:pt idx="99375">
                  <c:v>40.005302888069998</c:v>
                </c:pt>
                <c:pt idx="99376">
                  <c:v>40.005431156827598</c:v>
                </c:pt>
                <c:pt idx="99377">
                  <c:v>40.005559425174702</c:v>
                </c:pt>
                <c:pt idx="99378">
                  <c:v>40.005687693111199</c:v>
                </c:pt>
                <c:pt idx="99379">
                  <c:v>40.005815960637101</c:v>
                </c:pt>
                <c:pt idx="99380">
                  <c:v>40.005944227752501</c:v>
                </c:pt>
                <c:pt idx="99381">
                  <c:v>40.0060724944572</c:v>
                </c:pt>
                <c:pt idx="99382">
                  <c:v>40.006200760751398</c:v>
                </c:pt>
                <c:pt idx="99383">
                  <c:v>40.0063290266351</c:v>
                </c:pt>
                <c:pt idx="99384">
                  <c:v>40.006457292108102</c:v>
                </c:pt>
                <c:pt idx="99385">
                  <c:v>40.006585557170602</c:v>
                </c:pt>
                <c:pt idx="99386">
                  <c:v>40.006713821822601</c:v>
                </c:pt>
                <c:pt idx="99387">
                  <c:v>40.006842086063898</c:v>
                </c:pt>
                <c:pt idx="99388">
                  <c:v>40.006970349894701</c:v>
                </c:pt>
                <c:pt idx="99389">
                  <c:v>40.007098613315002</c:v>
                </c:pt>
                <c:pt idx="99390">
                  <c:v>40.007226876324701</c:v>
                </c:pt>
                <c:pt idx="99391">
                  <c:v>40.007355138923799</c:v>
                </c:pt>
                <c:pt idx="99392">
                  <c:v>40.007483401112403</c:v>
                </c:pt>
                <c:pt idx="99393">
                  <c:v>40.007611662890397</c:v>
                </c:pt>
                <c:pt idx="99394">
                  <c:v>40.007739924257798</c:v>
                </c:pt>
                <c:pt idx="99395">
                  <c:v>40.007868185214797</c:v>
                </c:pt>
                <c:pt idx="99396">
                  <c:v>40.007996445761101</c:v>
                </c:pt>
                <c:pt idx="99397">
                  <c:v>40.008124705896897</c:v>
                </c:pt>
                <c:pt idx="99398">
                  <c:v>40.008252965622198</c:v>
                </c:pt>
                <c:pt idx="99399">
                  <c:v>40.008381224936898</c:v>
                </c:pt>
                <c:pt idx="99400">
                  <c:v>40.008509483841003</c:v>
                </c:pt>
                <c:pt idx="99401">
                  <c:v>40.008637742334599</c:v>
                </c:pt>
                <c:pt idx="99402">
                  <c:v>40.008766000417701</c:v>
                </c:pt>
                <c:pt idx="99403">
                  <c:v>40.008894258090201</c:v>
                </c:pt>
                <c:pt idx="99404">
                  <c:v>40.0090225153522</c:v>
                </c:pt>
                <c:pt idx="99405">
                  <c:v>40.009150772203697</c:v>
                </c:pt>
                <c:pt idx="99406">
                  <c:v>40.009279028644599</c:v>
                </c:pt>
                <c:pt idx="99407">
                  <c:v>40.009407284675</c:v>
                </c:pt>
                <c:pt idx="99408">
                  <c:v>40.009535540294799</c:v>
                </c:pt>
                <c:pt idx="99409">
                  <c:v>40.009663795504103</c:v>
                </c:pt>
                <c:pt idx="99410">
                  <c:v>40.009792050302899</c:v>
                </c:pt>
                <c:pt idx="99411">
                  <c:v>40.0099203046911</c:v>
                </c:pt>
                <c:pt idx="99412">
                  <c:v>40.0100485586688</c:v>
                </c:pt>
                <c:pt idx="99413">
                  <c:v>40.010176812235997</c:v>
                </c:pt>
                <c:pt idx="99414">
                  <c:v>40.0103050653926</c:v>
                </c:pt>
                <c:pt idx="99415">
                  <c:v>40.010433318138702</c:v>
                </c:pt>
                <c:pt idx="99416">
                  <c:v>40.010561570474302</c:v>
                </c:pt>
                <c:pt idx="99417">
                  <c:v>40.010689822399399</c:v>
                </c:pt>
                <c:pt idx="99418">
                  <c:v>40.010818073913903</c:v>
                </c:pt>
                <c:pt idx="99419">
                  <c:v>40.010946325017997</c:v>
                </c:pt>
                <c:pt idx="99420">
                  <c:v>40.011074575711497</c:v>
                </c:pt>
                <c:pt idx="99421">
                  <c:v>40.011202825994502</c:v>
                </c:pt>
                <c:pt idx="99422">
                  <c:v>40.011331075866899</c:v>
                </c:pt>
                <c:pt idx="99423">
                  <c:v>40.0114593253289</c:v>
                </c:pt>
                <c:pt idx="99424">
                  <c:v>40.0115875743803</c:v>
                </c:pt>
                <c:pt idx="99425">
                  <c:v>40.011715823021198</c:v>
                </c:pt>
                <c:pt idx="99426">
                  <c:v>40.011844071251602</c:v>
                </c:pt>
                <c:pt idx="99427">
                  <c:v>40.011972319071504</c:v>
                </c:pt>
                <c:pt idx="99428">
                  <c:v>40.012100566480903</c:v>
                </c:pt>
                <c:pt idx="99429">
                  <c:v>40.012228813479801</c:v>
                </c:pt>
                <c:pt idx="99430">
                  <c:v>40.012357060068197</c:v>
                </c:pt>
                <c:pt idx="99431">
                  <c:v>40.012485306245999</c:v>
                </c:pt>
                <c:pt idx="99432">
                  <c:v>40.012613552013399</c:v>
                </c:pt>
                <c:pt idx="99433">
                  <c:v>40.012741797370303</c:v>
                </c:pt>
                <c:pt idx="99434">
                  <c:v>40.012870042316599</c:v>
                </c:pt>
                <c:pt idx="99435">
                  <c:v>40.0129982868525</c:v>
                </c:pt>
                <c:pt idx="99436">
                  <c:v>40.0131265309778</c:v>
                </c:pt>
                <c:pt idx="99437">
                  <c:v>40.013254774692697</c:v>
                </c:pt>
                <c:pt idx="99438">
                  <c:v>40.0133830179971</c:v>
                </c:pt>
                <c:pt idx="99439">
                  <c:v>40.013511260890901</c:v>
                </c:pt>
                <c:pt idx="99440">
                  <c:v>40.0136395033743</c:v>
                </c:pt>
                <c:pt idx="99441">
                  <c:v>40.013767745447197</c:v>
                </c:pt>
                <c:pt idx="99442">
                  <c:v>40.013895987109599</c:v>
                </c:pt>
                <c:pt idx="99443">
                  <c:v>40.0140242283615</c:v>
                </c:pt>
                <c:pt idx="99444">
                  <c:v>40.014152469202898</c:v>
                </c:pt>
                <c:pt idx="99445">
                  <c:v>40.014280709633802</c:v>
                </c:pt>
                <c:pt idx="99446">
                  <c:v>40.014408949654197</c:v>
                </c:pt>
                <c:pt idx="99447">
                  <c:v>40.014537189264203</c:v>
                </c:pt>
                <c:pt idx="99448">
                  <c:v>40.014665428463601</c:v>
                </c:pt>
                <c:pt idx="99449">
                  <c:v>40.014793667252597</c:v>
                </c:pt>
                <c:pt idx="99450">
                  <c:v>40.014921905631098</c:v>
                </c:pt>
                <c:pt idx="99451">
                  <c:v>40.015050143599197</c:v>
                </c:pt>
                <c:pt idx="99452">
                  <c:v>40.015178381156701</c:v>
                </c:pt>
                <c:pt idx="99453">
                  <c:v>40.015306618303804</c:v>
                </c:pt>
                <c:pt idx="99454">
                  <c:v>40.015434855040397</c:v>
                </c:pt>
                <c:pt idx="99455">
                  <c:v>40.015563091366502</c:v>
                </c:pt>
                <c:pt idx="99456">
                  <c:v>40.015691327282099</c:v>
                </c:pt>
                <c:pt idx="99457">
                  <c:v>40.0158195627873</c:v>
                </c:pt>
                <c:pt idx="99458">
                  <c:v>40.015947797881999</c:v>
                </c:pt>
                <c:pt idx="99459">
                  <c:v>40.016076032566197</c:v>
                </c:pt>
                <c:pt idx="99460">
                  <c:v>40.016204266839999</c:v>
                </c:pt>
                <c:pt idx="99461">
                  <c:v>40.0163325007033</c:v>
                </c:pt>
                <c:pt idx="99462">
                  <c:v>40.016460734156098</c:v>
                </c:pt>
                <c:pt idx="99463">
                  <c:v>40.016588967198501</c:v>
                </c:pt>
                <c:pt idx="99464">
                  <c:v>40.016717199830403</c:v>
                </c:pt>
                <c:pt idx="99465">
                  <c:v>40.016845432051902</c:v>
                </c:pt>
                <c:pt idx="99466">
                  <c:v>40.016973663862899</c:v>
                </c:pt>
                <c:pt idx="99467">
                  <c:v>40.017101895263401</c:v>
                </c:pt>
                <c:pt idx="99468">
                  <c:v>40.017230126253502</c:v>
                </c:pt>
                <c:pt idx="99469">
                  <c:v>40.0173583568331</c:v>
                </c:pt>
                <c:pt idx="99470">
                  <c:v>40.017486587002203</c:v>
                </c:pt>
                <c:pt idx="99471">
                  <c:v>40.017614816760897</c:v>
                </c:pt>
                <c:pt idx="99472">
                  <c:v>40.017743046109203</c:v>
                </c:pt>
                <c:pt idx="99473">
                  <c:v>40.017871275047</c:v>
                </c:pt>
                <c:pt idx="99474">
                  <c:v>40.017999503574401</c:v>
                </c:pt>
                <c:pt idx="99475">
                  <c:v>40.018127731691301</c:v>
                </c:pt>
                <c:pt idx="99476">
                  <c:v>40.018255959397699</c:v>
                </c:pt>
                <c:pt idx="99477">
                  <c:v>40.018384186693702</c:v>
                </c:pt>
                <c:pt idx="99478">
                  <c:v>40.018512413579302</c:v>
                </c:pt>
                <c:pt idx="99479">
                  <c:v>40.0186406400544</c:v>
                </c:pt>
                <c:pt idx="99480">
                  <c:v>40.018768866119103</c:v>
                </c:pt>
                <c:pt idx="99481">
                  <c:v>40.018897091773397</c:v>
                </c:pt>
                <c:pt idx="99482">
                  <c:v>40.019025317017203</c:v>
                </c:pt>
                <c:pt idx="99483">
                  <c:v>40.0191535418505</c:v>
                </c:pt>
                <c:pt idx="99484">
                  <c:v>40.019281766273501</c:v>
                </c:pt>
                <c:pt idx="99485">
                  <c:v>40.019409990286</c:v>
                </c:pt>
                <c:pt idx="99486">
                  <c:v>40.019538213888097</c:v>
                </c:pt>
                <c:pt idx="99487">
                  <c:v>40.0196664370797</c:v>
                </c:pt>
                <c:pt idx="99488">
                  <c:v>40.019794659860899</c:v>
                </c:pt>
                <c:pt idx="99489">
                  <c:v>40.019922882231697</c:v>
                </c:pt>
                <c:pt idx="99490">
                  <c:v>40.020051104192</c:v>
                </c:pt>
                <c:pt idx="99491">
                  <c:v>40.0201793257419</c:v>
                </c:pt>
                <c:pt idx="99492">
                  <c:v>40.020307546881398</c:v>
                </c:pt>
                <c:pt idx="99493">
                  <c:v>40.0204357676105</c:v>
                </c:pt>
                <c:pt idx="99494">
                  <c:v>40.020563987929101</c:v>
                </c:pt>
                <c:pt idx="99495">
                  <c:v>40.0206922078373</c:v>
                </c:pt>
                <c:pt idx="99496">
                  <c:v>40.020820427335103</c:v>
                </c:pt>
                <c:pt idx="99497">
                  <c:v>40.020948646422497</c:v>
                </c:pt>
                <c:pt idx="99498">
                  <c:v>40.021076865099502</c:v>
                </c:pt>
                <c:pt idx="99499">
                  <c:v>40.021205083365999</c:v>
                </c:pt>
                <c:pt idx="99500">
                  <c:v>40.021333301222199</c:v>
                </c:pt>
                <c:pt idx="99501">
                  <c:v>40.021461518667898</c:v>
                </c:pt>
                <c:pt idx="99502">
                  <c:v>40.021589735703202</c:v>
                </c:pt>
                <c:pt idx="99503">
                  <c:v>40.021717952328103</c:v>
                </c:pt>
                <c:pt idx="99504">
                  <c:v>40.021846168542602</c:v>
                </c:pt>
                <c:pt idx="99505">
                  <c:v>40.021974384346599</c:v>
                </c:pt>
                <c:pt idx="99506">
                  <c:v>40.0221025997403</c:v>
                </c:pt>
                <c:pt idx="99507">
                  <c:v>40.022230814723599</c:v>
                </c:pt>
                <c:pt idx="99508">
                  <c:v>40.022359029296403</c:v>
                </c:pt>
                <c:pt idx="99509">
                  <c:v>40.022487243458897</c:v>
                </c:pt>
                <c:pt idx="99510">
                  <c:v>40.022615457210897</c:v>
                </c:pt>
                <c:pt idx="99511">
                  <c:v>40.0227436705526</c:v>
                </c:pt>
                <c:pt idx="99512">
                  <c:v>40.022871883483802</c:v>
                </c:pt>
                <c:pt idx="99513">
                  <c:v>40.023000096004701</c:v>
                </c:pt>
                <c:pt idx="99514">
                  <c:v>40.023128308115098</c:v>
                </c:pt>
                <c:pt idx="99515">
                  <c:v>40.023256519815199</c:v>
                </c:pt>
                <c:pt idx="99516">
                  <c:v>40.023384731104898</c:v>
                </c:pt>
                <c:pt idx="99517">
                  <c:v>40.023512941984102</c:v>
                </c:pt>
                <c:pt idx="99518">
                  <c:v>40.023641152453003</c:v>
                </c:pt>
                <c:pt idx="99519">
                  <c:v>40.023769362511501</c:v>
                </c:pt>
                <c:pt idx="99520">
                  <c:v>40.023897572159598</c:v>
                </c:pt>
                <c:pt idx="99521">
                  <c:v>40.024025781397299</c:v>
                </c:pt>
                <c:pt idx="99522">
                  <c:v>40.024153990224697</c:v>
                </c:pt>
                <c:pt idx="99523">
                  <c:v>40.0242821986416</c:v>
                </c:pt>
                <c:pt idx="99524">
                  <c:v>40.024410406648201</c:v>
                </c:pt>
                <c:pt idx="99525">
                  <c:v>40.0245386142443</c:v>
                </c:pt>
                <c:pt idx="99526">
                  <c:v>40.024666821430102</c:v>
                </c:pt>
                <c:pt idx="99527">
                  <c:v>40.024795028205602</c:v>
                </c:pt>
                <c:pt idx="99528">
                  <c:v>40.024923234570601</c:v>
                </c:pt>
                <c:pt idx="99529">
                  <c:v>40.025051440525303</c:v>
                </c:pt>
                <c:pt idx="99530">
                  <c:v>40.025179646069503</c:v>
                </c:pt>
                <c:pt idx="99531">
                  <c:v>40.0253078512035</c:v>
                </c:pt>
                <c:pt idx="99532">
                  <c:v>40.025436055927003</c:v>
                </c:pt>
                <c:pt idx="99533">
                  <c:v>40.025564260240202</c:v>
                </c:pt>
                <c:pt idx="99534">
                  <c:v>40.025692464142999</c:v>
                </c:pt>
                <c:pt idx="99535">
                  <c:v>40.025820667635401</c:v>
                </c:pt>
                <c:pt idx="99536">
                  <c:v>40.0259488707174</c:v>
                </c:pt>
                <c:pt idx="99537">
                  <c:v>40.026077073389096</c:v>
                </c:pt>
                <c:pt idx="99538">
                  <c:v>40.026205275650497</c:v>
                </c:pt>
                <c:pt idx="99539">
                  <c:v>40.026333477501403</c:v>
                </c:pt>
                <c:pt idx="99540">
                  <c:v>40.026461678941999</c:v>
                </c:pt>
                <c:pt idx="99541">
                  <c:v>40.026589879972299</c:v>
                </c:pt>
                <c:pt idx="99542">
                  <c:v>40.026718080592097</c:v>
                </c:pt>
                <c:pt idx="99543">
                  <c:v>40.026846280801699</c:v>
                </c:pt>
                <c:pt idx="99544">
                  <c:v>40.026974480600799</c:v>
                </c:pt>
                <c:pt idx="99545">
                  <c:v>40.027102679989603</c:v>
                </c:pt>
                <c:pt idx="99546">
                  <c:v>40.027230878968098</c:v>
                </c:pt>
                <c:pt idx="99547">
                  <c:v>40.027359077536197</c:v>
                </c:pt>
                <c:pt idx="99548">
                  <c:v>40.0274872756939</c:v>
                </c:pt>
                <c:pt idx="99549">
                  <c:v>40.027615473441301</c:v>
                </c:pt>
                <c:pt idx="99550">
                  <c:v>40.027743670778399</c:v>
                </c:pt>
                <c:pt idx="99551">
                  <c:v>40.027871867705002</c:v>
                </c:pt>
                <c:pt idx="99552">
                  <c:v>40.028000064221402</c:v>
                </c:pt>
                <c:pt idx="99553">
                  <c:v>40.028128260327399</c:v>
                </c:pt>
                <c:pt idx="99554">
                  <c:v>40.028256456023101</c:v>
                </c:pt>
                <c:pt idx="99555">
                  <c:v>40.0283846513084</c:v>
                </c:pt>
                <c:pt idx="99556">
                  <c:v>40.028512846183403</c:v>
                </c:pt>
                <c:pt idx="99557">
                  <c:v>40.028641040647997</c:v>
                </c:pt>
                <c:pt idx="99558">
                  <c:v>40.028769234702303</c:v>
                </c:pt>
                <c:pt idx="99559">
                  <c:v>40.028897428346198</c:v>
                </c:pt>
                <c:pt idx="99560">
                  <c:v>40.029025621579898</c:v>
                </c:pt>
                <c:pt idx="99561">
                  <c:v>40.029153814403102</c:v>
                </c:pt>
                <c:pt idx="99562">
                  <c:v>40.029282006816103</c:v>
                </c:pt>
                <c:pt idx="99563">
                  <c:v>40.029410198818702</c:v>
                </c:pt>
                <c:pt idx="99564">
                  <c:v>40.029538390410998</c:v>
                </c:pt>
                <c:pt idx="99565">
                  <c:v>40.029666581592998</c:v>
                </c:pt>
                <c:pt idx="99566">
                  <c:v>40.029794772364603</c:v>
                </c:pt>
                <c:pt idx="99567">
                  <c:v>40.029922962725898</c:v>
                </c:pt>
                <c:pt idx="99568">
                  <c:v>40.030051152676897</c:v>
                </c:pt>
                <c:pt idx="99569">
                  <c:v>40.030179342217501</c:v>
                </c:pt>
                <c:pt idx="99570">
                  <c:v>40.030307531347901</c:v>
                </c:pt>
                <c:pt idx="99571">
                  <c:v>40.030435720067899</c:v>
                </c:pt>
                <c:pt idx="99572">
                  <c:v>40.030563908377502</c:v>
                </c:pt>
                <c:pt idx="99573">
                  <c:v>40.030692096276901</c:v>
                </c:pt>
                <c:pt idx="99574">
                  <c:v>40.030820283765998</c:v>
                </c:pt>
                <c:pt idx="99575">
                  <c:v>40.030948470844699</c:v>
                </c:pt>
                <c:pt idx="99576">
                  <c:v>40.031076657513097</c:v>
                </c:pt>
                <c:pt idx="99577">
                  <c:v>40.031204843771199</c:v>
                </c:pt>
                <c:pt idx="99578">
                  <c:v>40.031333029618999</c:v>
                </c:pt>
                <c:pt idx="99579">
                  <c:v>40.031461215056503</c:v>
                </c:pt>
                <c:pt idx="99580">
                  <c:v>40.031589400083703</c:v>
                </c:pt>
                <c:pt idx="99581">
                  <c:v>40.031717584700502</c:v>
                </c:pt>
                <c:pt idx="99582">
                  <c:v>40.031845768907097</c:v>
                </c:pt>
                <c:pt idx="99583">
                  <c:v>40.031973952703297</c:v>
                </c:pt>
                <c:pt idx="99584">
                  <c:v>40.0321021360893</c:v>
                </c:pt>
                <c:pt idx="99585">
                  <c:v>40.032230319064901</c:v>
                </c:pt>
                <c:pt idx="99586">
                  <c:v>40.032358501630199</c:v>
                </c:pt>
                <c:pt idx="99587">
                  <c:v>40.032486683785301</c:v>
                </c:pt>
                <c:pt idx="99588">
                  <c:v>40.03261486553</c:v>
                </c:pt>
                <c:pt idx="99589">
                  <c:v>40.032743046864397</c:v>
                </c:pt>
                <c:pt idx="99590">
                  <c:v>40.032871227788597</c:v>
                </c:pt>
                <c:pt idx="99591">
                  <c:v>40.032999408302402</c:v>
                </c:pt>
                <c:pt idx="99592">
                  <c:v>40.033127588406003</c:v>
                </c:pt>
                <c:pt idx="99593">
                  <c:v>40.033255768099202</c:v>
                </c:pt>
                <c:pt idx="99594">
                  <c:v>40.033383947382198</c:v>
                </c:pt>
                <c:pt idx="99595">
                  <c:v>40.033512126254799</c:v>
                </c:pt>
                <c:pt idx="99596">
                  <c:v>40.033640304717203</c:v>
                </c:pt>
                <c:pt idx="99597">
                  <c:v>40.033768482769297</c:v>
                </c:pt>
                <c:pt idx="99598">
                  <c:v>40.033896660411102</c:v>
                </c:pt>
                <c:pt idx="99599">
                  <c:v>40.034024837642697</c:v>
                </c:pt>
                <c:pt idx="99600">
                  <c:v>40.034153014463897</c:v>
                </c:pt>
                <c:pt idx="99601">
                  <c:v>40.0342811908749</c:v>
                </c:pt>
                <c:pt idx="99602">
                  <c:v>40.034409366875501</c:v>
                </c:pt>
                <c:pt idx="99603">
                  <c:v>40.034537542465898</c:v>
                </c:pt>
                <c:pt idx="99604">
                  <c:v>40.034665717646099</c:v>
                </c:pt>
                <c:pt idx="99605">
                  <c:v>40.034793892415898</c:v>
                </c:pt>
                <c:pt idx="99606">
                  <c:v>40.034922066775501</c:v>
                </c:pt>
                <c:pt idx="99607">
                  <c:v>40.035050240724701</c:v>
                </c:pt>
                <c:pt idx="99608">
                  <c:v>40.035178414263797</c:v>
                </c:pt>
                <c:pt idx="99609">
                  <c:v>40.035306587392498</c:v>
                </c:pt>
                <c:pt idx="99610">
                  <c:v>40.035434760111002</c:v>
                </c:pt>
                <c:pt idx="99611">
                  <c:v>40.035562932419197</c:v>
                </c:pt>
                <c:pt idx="99612">
                  <c:v>40.035691104317102</c:v>
                </c:pt>
                <c:pt idx="99613">
                  <c:v>40.035819275804798</c:v>
                </c:pt>
                <c:pt idx="99614">
                  <c:v>40.035947446882197</c:v>
                </c:pt>
                <c:pt idx="99615">
                  <c:v>40.036075617549301</c:v>
                </c:pt>
                <c:pt idx="99616">
                  <c:v>40.036203787806201</c:v>
                </c:pt>
                <c:pt idx="99617">
                  <c:v>40.036331957652799</c:v>
                </c:pt>
                <c:pt idx="99618">
                  <c:v>40.0364601270892</c:v>
                </c:pt>
                <c:pt idx="99619">
                  <c:v>40.036588296115298</c:v>
                </c:pt>
                <c:pt idx="99620">
                  <c:v>40.0367164647311</c:v>
                </c:pt>
                <c:pt idx="99621">
                  <c:v>40.036844632936699</c:v>
                </c:pt>
                <c:pt idx="99622">
                  <c:v>40.036972800732002</c:v>
                </c:pt>
                <c:pt idx="99623">
                  <c:v>40.037100968117102</c:v>
                </c:pt>
                <c:pt idx="99624">
                  <c:v>40.037229135091899</c:v>
                </c:pt>
                <c:pt idx="99625">
                  <c:v>40.037357301656499</c:v>
                </c:pt>
                <c:pt idx="99626">
                  <c:v>40.037485467810797</c:v>
                </c:pt>
                <c:pt idx="99627">
                  <c:v>40.037613633554898</c:v>
                </c:pt>
                <c:pt idx="99628">
                  <c:v>40.037741798888703</c:v>
                </c:pt>
                <c:pt idx="99629">
                  <c:v>40.037869963812298</c:v>
                </c:pt>
                <c:pt idx="99630">
                  <c:v>40.037998128325597</c:v>
                </c:pt>
                <c:pt idx="99631">
                  <c:v>40.0381262924287</c:v>
                </c:pt>
                <c:pt idx="99632">
                  <c:v>40.038254456121599</c:v>
                </c:pt>
                <c:pt idx="99633">
                  <c:v>40.038382619404203</c:v>
                </c:pt>
                <c:pt idx="99634">
                  <c:v>40.038510782276497</c:v>
                </c:pt>
                <c:pt idx="99635">
                  <c:v>40.0386389447387</c:v>
                </c:pt>
                <c:pt idx="99636">
                  <c:v>40.038767106790601</c:v>
                </c:pt>
                <c:pt idx="99637">
                  <c:v>40.038895268432199</c:v>
                </c:pt>
                <c:pt idx="99638">
                  <c:v>40.039023429663601</c:v>
                </c:pt>
                <c:pt idx="99639">
                  <c:v>40.039151590484799</c:v>
                </c:pt>
                <c:pt idx="99640">
                  <c:v>40.039279750895801</c:v>
                </c:pt>
                <c:pt idx="99641">
                  <c:v>40.0394079108965</c:v>
                </c:pt>
                <c:pt idx="99642">
                  <c:v>40.039536070487003</c:v>
                </c:pt>
                <c:pt idx="99643">
                  <c:v>40.039664229667302</c:v>
                </c:pt>
                <c:pt idx="99644">
                  <c:v>40.039792388437398</c:v>
                </c:pt>
                <c:pt idx="99645">
                  <c:v>40.039920546797198</c:v>
                </c:pt>
                <c:pt idx="99646">
                  <c:v>40.040048704746802</c:v>
                </c:pt>
                <c:pt idx="99647">
                  <c:v>40.040176862286202</c:v>
                </c:pt>
                <c:pt idx="99648">
                  <c:v>40.0403050194153</c:v>
                </c:pt>
                <c:pt idx="99649">
                  <c:v>40.0404331761343</c:v>
                </c:pt>
                <c:pt idx="99650">
                  <c:v>40.040561332442998</c:v>
                </c:pt>
                <c:pt idx="99651">
                  <c:v>40.040689488341499</c:v>
                </c:pt>
                <c:pt idx="99652">
                  <c:v>40.040817643829797</c:v>
                </c:pt>
                <c:pt idx="99653">
                  <c:v>40.040945798907799</c:v>
                </c:pt>
                <c:pt idx="99654">
                  <c:v>40.041073953575697</c:v>
                </c:pt>
                <c:pt idx="99655">
                  <c:v>40.041202107833399</c:v>
                </c:pt>
                <c:pt idx="99656">
                  <c:v>40.041330261680798</c:v>
                </c:pt>
                <c:pt idx="99657">
                  <c:v>40.041458415118001</c:v>
                </c:pt>
                <c:pt idx="99658">
                  <c:v>40.041586568145</c:v>
                </c:pt>
                <c:pt idx="99659">
                  <c:v>40.041714720761902</c:v>
                </c:pt>
                <c:pt idx="99660">
                  <c:v>40.041842872968502</c:v>
                </c:pt>
                <c:pt idx="99661">
                  <c:v>40.041971024764898</c:v>
                </c:pt>
                <c:pt idx="99662">
                  <c:v>40.042099176151098</c:v>
                </c:pt>
                <c:pt idx="99663">
                  <c:v>40.042227327127101</c:v>
                </c:pt>
                <c:pt idx="99664">
                  <c:v>40.042355477692901</c:v>
                </c:pt>
                <c:pt idx="99665">
                  <c:v>40.042483627848497</c:v>
                </c:pt>
                <c:pt idx="99666">
                  <c:v>40.042611777593898</c:v>
                </c:pt>
                <c:pt idx="99667">
                  <c:v>40.042739926929102</c:v>
                </c:pt>
                <c:pt idx="99668">
                  <c:v>40.042868075854102</c:v>
                </c:pt>
                <c:pt idx="99669">
                  <c:v>40.042996224368899</c:v>
                </c:pt>
                <c:pt idx="99670">
                  <c:v>40.043124372473599</c:v>
                </c:pt>
                <c:pt idx="99671">
                  <c:v>40.043252520167997</c:v>
                </c:pt>
                <c:pt idx="99672">
                  <c:v>40.043380667452297</c:v>
                </c:pt>
                <c:pt idx="99673">
                  <c:v>40.043508814326302</c:v>
                </c:pt>
                <c:pt idx="99674">
                  <c:v>40.043636960790202</c:v>
                </c:pt>
                <c:pt idx="99675">
                  <c:v>40.0437651068439</c:v>
                </c:pt>
                <c:pt idx="99676">
                  <c:v>40.043893252487401</c:v>
                </c:pt>
                <c:pt idx="99677">
                  <c:v>40.044021397720698</c:v>
                </c:pt>
                <c:pt idx="99678">
                  <c:v>40.044149542543899</c:v>
                </c:pt>
                <c:pt idx="99679">
                  <c:v>40.044277686956796</c:v>
                </c:pt>
                <c:pt idx="99680">
                  <c:v>40.044405830959597</c:v>
                </c:pt>
                <c:pt idx="99681">
                  <c:v>40.044533974552202</c:v>
                </c:pt>
                <c:pt idx="99682">
                  <c:v>40.044662117734603</c:v>
                </c:pt>
                <c:pt idx="99683">
                  <c:v>40.0447902605069</c:v>
                </c:pt>
                <c:pt idx="99684">
                  <c:v>40.044918402869001</c:v>
                </c:pt>
                <c:pt idx="99685">
                  <c:v>40.045046544820899</c:v>
                </c:pt>
                <c:pt idx="99686">
                  <c:v>40.0451746863626</c:v>
                </c:pt>
                <c:pt idx="99687">
                  <c:v>40.045302827494197</c:v>
                </c:pt>
                <c:pt idx="99688">
                  <c:v>40.045430968215598</c:v>
                </c:pt>
                <c:pt idx="99689">
                  <c:v>40.045559108526803</c:v>
                </c:pt>
                <c:pt idx="99690">
                  <c:v>40.045687248427903</c:v>
                </c:pt>
                <c:pt idx="99691">
                  <c:v>40.0458153879188</c:v>
                </c:pt>
                <c:pt idx="99692">
                  <c:v>40.045943526999501</c:v>
                </c:pt>
                <c:pt idx="99693">
                  <c:v>40.046071665670098</c:v>
                </c:pt>
                <c:pt idx="99694">
                  <c:v>40.046199803930499</c:v>
                </c:pt>
                <c:pt idx="99695">
                  <c:v>40.046327941780802</c:v>
                </c:pt>
                <c:pt idx="99696">
                  <c:v>40.046456079220903</c:v>
                </c:pt>
                <c:pt idx="99697">
                  <c:v>40.0465842162508</c:v>
                </c:pt>
                <c:pt idx="99698">
                  <c:v>40.0467123528706</c:v>
                </c:pt>
                <c:pt idx="99699">
                  <c:v>40.046840489080303</c:v>
                </c:pt>
                <c:pt idx="99700">
                  <c:v>40.046968624879703</c:v>
                </c:pt>
                <c:pt idx="99701">
                  <c:v>40.047096760269099</c:v>
                </c:pt>
                <c:pt idx="99702">
                  <c:v>40.047224895248299</c:v>
                </c:pt>
                <c:pt idx="99703">
                  <c:v>40.047353029817302</c:v>
                </c:pt>
                <c:pt idx="99704">
                  <c:v>40.047481163976201</c:v>
                </c:pt>
                <c:pt idx="99705">
                  <c:v>40.047609297724897</c:v>
                </c:pt>
                <c:pt idx="99706">
                  <c:v>40.047737431063503</c:v>
                </c:pt>
                <c:pt idx="99707">
                  <c:v>40.047865563991998</c:v>
                </c:pt>
                <c:pt idx="99708">
                  <c:v>40.047993696510297</c:v>
                </c:pt>
                <c:pt idx="99709">
                  <c:v>40.048121828618399</c:v>
                </c:pt>
                <c:pt idx="99710">
                  <c:v>40.048249960316497</c:v>
                </c:pt>
                <c:pt idx="99711">
                  <c:v>40.048378091604398</c:v>
                </c:pt>
                <c:pt idx="99712">
                  <c:v>40.048506222482096</c:v>
                </c:pt>
                <c:pt idx="99713">
                  <c:v>40.048634352949698</c:v>
                </c:pt>
                <c:pt idx="99714">
                  <c:v>40.048762483007202</c:v>
                </c:pt>
                <c:pt idx="99715">
                  <c:v>40.048890612654603</c:v>
                </c:pt>
                <c:pt idx="99716">
                  <c:v>40.0490187418918</c:v>
                </c:pt>
                <c:pt idx="99717">
                  <c:v>40.0491468707189</c:v>
                </c:pt>
                <c:pt idx="99718">
                  <c:v>40.049274999135797</c:v>
                </c:pt>
                <c:pt idx="99719">
                  <c:v>40.049403127142703</c:v>
                </c:pt>
                <c:pt idx="99720">
                  <c:v>40.049531254739399</c:v>
                </c:pt>
                <c:pt idx="99721">
                  <c:v>40.049659381925899</c:v>
                </c:pt>
                <c:pt idx="99722">
                  <c:v>40.049787508702401</c:v>
                </c:pt>
                <c:pt idx="99723">
                  <c:v>40.0499156350687</c:v>
                </c:pt>
                <c:pt idx="99724">
                  <c:v>40.050043761024902</c:v>
                </c:pt>
                <c:pt idx="99725">
                  <c:v>40.050171886571</c:v>
                </c:pt>
                <c:pt idx="99726">
                  <c:v>40.050300011707002</c:v>
                </c:pt>
                <c:pt idx="99727">
                  <c:v>40.050428136432899</c:v>
                </c:pt>
                <c:pt idx="99728">
                  <c:v>40.0505562607486</c:v>
                </c:pt>
                <c:pt idx="99729">
                  <c:v>40.050684384654303</c:v>
                </c:pt>
                <c:pt idx="99730">
                  <c:v>40.050812508149797</c:v>
                </c:pt>
                <c:pt idx="99731">
                  <c:v>40.0509406312352</c:v>
                </c:pt>
                <c:pt idx="99732">
                  <c:v>40.051068753910499</c:v>
                </c:pt>
                <c:pt idx="99733">
                  <c:v>40.051196876175602</c:v>
                </c:pt>
                <c:pt idx="99734">
                  <c:v>40.051324998030701</c:v>
                </c:pt>
                <c:pt idx="99735">
                  <c:v>40.051453119475703</c:v>
                </c:pt>
                <c:pt idx="99736">
                  <c:v>40.051581240510501</c:v>
                </c:pt>
                <c:pt idx="99737">
                  <c:v>40.051709361135302</c:v>
                </c:pt>
                <c:pt idx="99738">
                  <c:v>40.051837481349999</c:v>
                </c:pt>
                <c:pt idx="99739">
                  <c:v>40.0519656011545</c:v>
                </c:pt>
                <c:pt idx="99740">
                  <c:v>40.052093720549003</c:v>
                </c:pt>
                <c:pt idx="99741">
                  <c:v>40.052221839533303</c:v>
                </c:pt>
                <c:pt idx="99742">
                  <c:v>40.052349958107598</c:v>
                </c:pt>
                <c:pt idx="99743">
                  <c:v>40.052478076271797</c:v>
                </c:pt>
                <c:pt idx="99744">
                  <c:v>40.052606194025799</c:v>
                </c:pt>
                <c:pt idx="99745">
                  <c:v>40.052734311369797</c:v>
                </c:pt>
                <c:pt idx="99746">
                  <c:v>40.052862428303698</c:v>
                </c:pt>
                <c:pt idx="99747">
                  <c:v>40.052990544827502</c:v>
                </c:pt>
                <c:pt idx="99748">
                  <c:v>40.053118660941202</c:v>
                </c:pt>
                <c:pt idx="99749">
                  <c:v>40.053246776644798</c:v>
                </c:pt>
                <c:pt idx="99750">
                  <c:v>40.053374891938297</c:v>
                </c:pt>
                <c:pt idx="99751">
                  <c:v>40.0535030068217</c:v>
                </c:pt>
                <c:pt idx="99752">
                  <c:v>40.053631121295098</c:v>
                </c:pt>
                <c:pt idx="99753">
                  <c:v>40.053759235358399</c:v>
                </c:pt>
                <c:pt idx="99754">
                  <c:v>40.053887349011603</c:v>
                </c:pt>
                <c:pt idx="99755">
                  <c:v>40.054015462254704</c:v>
                </c:pt>
                <c:pt idx="99756">
                  <c:v>40.0541435750877</c:v>
                </c:pt>
                <c:pt idx="99757">
                  <c:v>40.054271687510699</c:v>
                </c:pt>
                <c:pt idx="99758">
                  <c:v>40.054399799523502</c:v>
                </c:pt>
                <c:pt idx="99759">
                  <c:v>40.054527911126399</c:v>
                </c:pt>
                <c:pt idx="99760">
                  <c:v>40.054656022319101</c:v>
                </c:pt>
                <c:pt idx="99761">
                  <c:v>40.054784133101698</c:v>
                </c:pt>
                <c:pt idx="99762">
                  <c:v>40.054912243474298</c:v>
                </c:pt>
                <c:pt idx="99763">
                  <c:v>40.055040353436802</c:v>
                </c:pt>
                <c:pt idx="99764">
                  <c:v>40.0551684629893</c:v>
                </c:pt>
                <c:pt idx="99765">
                  <c:v>40.055296572131702</c:v>
                </c:pt>
                <c:pt idx="99766">
                  <c:v>40.055424680864</c:v>
                </c:pt>
                <c:pt idx="99767">
                  <c:v>40.055552789186201</c:v>
                </c:pt>
                <c:pt idx="99768">
                  <c:v>40.055680897098398</c:v>
                </c:pt>
                <c:pt idx="99769">
                  <c:v>40.055809004600498</c:v>
                </c:pt>
                <c:pt idx="99770">
                  <c:v>40.0559371116926</c:v>
                </c:pt>
                <c:pt idx="99771">
                  <c:v>40.056065218374599</c:v>
                </c:pt>
                <c:pt idx="99772">
                  <c:v>40.0561933246465</c:v>
                </c:pt>
                <c:pt idx="99773">
                  <c:v>40.056321430508397</c:v>
                </c:pt>
                <c:pt idx="99774">
                  <c:v>40.056449535960297</c:v>
                </c:pt>
                <c:pt idx="99775">
                  <c:v>40.056577641002001</c:v>
                </c:pt>
                <c:pt idx="99776">
                  <c:v>40.056705745633799</c:v>
                </c:pt>
                <c:pt idx="99777">
                  <c:v>40.056833849855401</c:v>
                </c:pt>
                <c:pt idx="99778">
                  <c:v>40.056961953667098</c:v>
                </c:pt>
                <c:pt idx="99779">
                  <c:v>40.057090057068599</c:v>
                </c:pt>
                <c:pt idx="99780">
                  <c:v>40.057218160060202</c:v>
                </c:pt>
                <c:pt idx="99781">
                  <c:v>40.057346262641701</c:v>
                </c:pt>
                <c:pt idx="99782">
                  <c:v>40.057474364813103</c:v>
                </c:pt>
                <c:pt idx="99783">
                  <c:v>40.057602466574501</c:v>
                </c:pt>
                <c:pt idx="99784">
                  <c:v>40.057730567925802</c:v>
                </c:pt>
                <c:pt idx="99785">
                  <c:v>40.057858668867198</c:v>
                </c:pt>
                <c:pt idx="99786">
                  <c:v>40.057986769398397</c:v>
                </c:pt>
                <c:pt idx="99787">
                  <c:v>40.058114869519599</c:v>
                </c:pt>
                <c:pt idx="99788">
                  <c:v>40.058242969230797</c:v>
                </c:pt>
                <c:pt idx="99789">
                  <c:v>40.058371068531997</c:v>
                </c:pt>
                <c:pt idx="99790">
                  <c:v>40.058499167423101</c:v>
                </c:pt>
                <c:pt idx="99791">
                  <c:v>40.0586272659042</c:v>
                </c:pt>
                <c:pt idx="99792">
                  <c:v>40.058755363975301</c:v>
                </c:pt>
                <c:pt idx="99793">
                  <c:v>40.058883461636299</c:v>
                </c:pt>
                <c:pt idx="99794">
                  <c:v>40.059011558887299</c:v>
                </c:pt>
                <c:pt idx="99795">
                  <c:v>40.059139655728302</c:v>
                </c:pt>
                <c:pt idx="99796">
                  <c:v>40.059267752159201</c:v>
                </c:pt>
                <c:pt idx="99797">
                  <c:v>40.059395848180102</c:v>
                </c:pt>
                <c:pt idx="99798">
                  <c:v>40.059523943791</c:v>
                </c:pt>
                <c:pt idx="99799">
                  <c:v>40.059652038991899</c:v>
                </c:pt>
                <c:pt idx="99800">
                  <c:v>40.059780133782802</c:v>
                </c:pt>
                <c:pt idx="99801">
                  <c:v>40.0599082281636</c:v>
                </c:pt>
                <c:pt idx="99802">
                  <c:v>40.060036322134401</c:v>
                </c:pt>
                <c:pt idx="99803">
                  <c:v>40.060164415695198</c:v>
                </c:pt>
                <c:pt idx="99804">
                  <c:v>40.060292508845997</c:v>
                </c:pt>
                <c:pt idx="99805">
                  <c:v>40.060420601586799</c:v>
                </c:pt>
                <c:pt idx="99806">
                  <c:v>40.060548693917497</c:v>
                </c:pt>
                <c:pt idx="99807">
                  <c:v>40.060676785838197</c:v>
                </c:pt>
                <c:pt idx="99808">
                  <c:v>40.060804877349</c:v>
                </c:pt>
                <c:pt idx="99809">
                  <c:v>40.060932968449698</c:v>
                </c:pt>
                <c:pt idx="99810">
                  <c:v>40.0610610591404</c:v>
                </c:pt>
                <c:pt idx="99811">
                  <c:v>40.061189149421097</c:v>
                </c:pt>
                <c:pt idx="99812">
                  <c:v>40.061317239291803</c:v>
                </c:pt>
                <c:pt idx="99813">
                  <c:v>40.061445328752498</c:v>
                </c:pt>
                <c:pt idx="99814">
                  <c:v>40.061573417803203</c:v>
                </c:pt>
                <c:pt idx="99815">
                  <c:v>40.061701506443903</c:v>
                </c:pt>
                <c:pt idx="99816">
                  <c:v>40.061829594674599</c:v>
                </c:pt>
                <c:pt idx="99817">
                  <c:v>40.061957682495297</c:v>
                </c:pt>
                <c:pt idx="99818">
                  <c:v>40.062085769905998</c:v>
                </c:pt>
                <c:pt idx="99819">
                  <c:v>40.062213856906602</c:v>
                </c:pt>
                <c:pt idx="99820">
                  <c:v>40.062341943497302</c:v>
                </c:pt>
                <c:pt idx="99821">
                  <c:v>40.062470029678103</c:v>
                </c:pt>
                <c:pt idx="99822">
                  <c:v>40.0625981154488</c:v>
                </c:pt>
                <c:pt idx="99823">
                  <c:v>40.0627262008095</c:v>
                </c:pt>
                <c:pt idx="99824">
                  <c:v>40.062854285760203</c:v>
                </c:pt>
                <c:pt idx="99825">
                  <c:v>40.062982370301</c:v>
                </c:pt>
                <c:pt idx="99826">
                  <c:v>40.063110454431701</c:v>
                </c:pt>
                <c:pt idx="99827">
                  <c:v>40.063238538152497</c:v>
                </c:pt>
                <c:pt idx="99828">
                  <c:v>40.063366621463302</c:v>
                </c:pt>
                <c:pt idx="99829">
                  <c:v>40.063494704364103</c:v>
                </c:pt>
                <c:pt idx="99830">
                  <c:v>40.0636227868549</c:v>
                </c:pt>
                <c:pt idx="99831">
                  <c:v>40.063750868935799</c:v>
                </c:pt>
                <c:pt idx="99832">
                  <c:v>40.0638789506066</c:v>
                </c:pt>
                <c:pt idx="99833">
                  <c:v>40.064007031867497</c:v>
                </c:pt>
                <c:pt idx="99834">
                  <c:v>40.064135112718397</c:v>
                </c:pt>
                <c:pt idx="99835">
                  <c:v>40.064263193159299</c:v>
                </c:pt>
                <c:pt idx="99836">
                  <c:v>40.064391273190303</c:v>
                </c:pt>
                <c:pt idx="99837">
                  <c:v>40.064519352811303</c:v>
                </c:pt>
                <c:pt idx="99838">
                  <c:v>40.064647432022298</c:v>
                </c:pt>
                <c:pt idx="99839">
                  <c:v>40.064775510823303</c:v>
                </c:pt>
                <c:pt idx="99840">
                  <c:v>40.064903589214403</c:v>
                </c:pt>
                <c:pt idx="99841">
                  <c:v>40.065031667195498</c:v>
                </c:pt>
                <c:pt idx="99842">
                  <c:v>40.065159744766703</c:v>
                </c:pt>
                <c:pt idx="99843">
                  <c:v>40.065287821927797</c:v>
                </c:pt>
                <c:pt idx="99844">
                  <c:v>40.065415898679099</c:v>
                </c:pt>
                <c:pt idx="99845">
                  <c:v>40.065543975020297</c:v>
                </c:pt>
                <c:pt idx="99846">
                  <c:v>40.065672050951598</c:v>
                </c:pt>
                <c:pt idx="99847">
                  <c:v>40.065800126472901</c:v>
                </c:pt>
                <c:pt idx="99848">
                  <c:v>40.065928201584299</c:v>
                </c:pt>
                <c:pt idx="99849">
                  <c:v>40.0660562762857</c:v>
                </c:pt>
                <c:pt idx="99850">
                  <c:v>40.066184350577203</c:v>
                </c:pt>
                <c:pt idx="99851">
                  <c:v>40.066312424458701</c:v>
                </c:pt>
                <c:pt idx="99852">
                  <c:v>40.066440497930202</c:v>
                </c:pt>
                <c:pt idx="99853">
                  <c:v>40.066568570991798</c:v>
                </c:pt>
                <c:pt idx="99854">
                  <c:v>40.066696643643503</c:v>
                </c:pt>
                <c:pt idx="99855">
                  <c:v>40.066824715885197</c:v>
                </c:pt>
                <c:pt idx="99856">
                  <c:v>40.0669527877169</c:v>
                </c:pt>
                <c:pt idx="99857">
                  <c:v>40.067080859138699</c:v>
                </c:pt>
                <c:pt idx="99858">
                  <c:v>40.067208930150599</c:v>
                </c:pt>
                <c:pt idx="99859">
                  <c:v>40.067337000752502</c:v>
                </c:pt>
                <c:pt idx="99860">
                  <c:v>40.0674650709445</c:v>
                </c:pt>
                <c:pt idx="99861">
                  <c:v>40.067593140726501</c:v>
                </c:pt>
                <c:pt idx="99862">
                  <c:v>40.067721210098597</c:v>
                </c:pt>
                <c:pt idx="99863">
                  <c:v>40.067849279060802</c:v>
                </c:pt>
                <c:pt idx="99864">
                  <c:v>40.067977347613002</c:v>
                </c:pt>
                <c:pt idx="99865">
                  <c:v>40.068105415755298</c:v>
                </c:pt>
                <c:pt idx="99866">
                  <c:v>40.068233483487603</c:v>
                </c:pt>
                <c:pt idx="99867">
                  <c:v>40.068361550810003</c:v>
                </c:pt>
                <c:pt idx="99868">
                  <c:v>40.068489617722499</c:v>
                </c:pt>
                <c:pt idx="99869">
                  <c:v>40.068617684225103</c:v>
                </c:pt>
                <c:pt idx="99870">
                  <c:v>40.068745750317703</c:v>
                </c:pt>
                <c:pt idx="99871">
                  <c:v>40.068873816000398</c:v>
                </c:pt>
                <c:pt idx="99872">
                  <c:v>40.069001881273103</c:v>
                </c:pt>
                <c:pt idx="99873">
                  <c:v>40.069129946136002</c:v>
                </c:pt>
                <c:pt idx="99874">
                  <c:v>40.069258010588896</c:v>
                </c:pt>
                <c:pt idx="99875">
                  <c:v>40.0693860746319</c:v>
                </c:pt>
                <c:pt idx="99876">
                  <c:v>40.069514138264999</c:v>
                </c:pt>
                <c:pt idx="99877">
                  <c:v>40.069642201488101</c:v>
                </c:pt>
                <c:pt idx="99878">
                  <c:v>40.069770264301297</c:v>
                </c:pt>
                <c:pt idx="99879">
                  <c:v>40.069898326704603</c:v>
                </c:pt>
                <c:pt idx="99880">
                  <c:v>40.070026388698103</c:v>
                </c:pt>
                <c:pt idx="99881">
                  <c:v>40.0701544502815</c:v>
                </c:pt>
                <c:pt idx="99882">
                  <c:v>40.070282511455098</c:v>
                </c:pt>
                <c:pt idx="99883">
                  <c:v>40.070410572218798</c:v>
                </c:pt>
                <c:pt idx="99884">
                  <c:v>40.0705386325725</c:v>
                </c:pt>
                <c:pt idx="99885">
                  <c:v>40.070666692516298</c:v>
                </c:pt>
                <c:pt idx="99886">
                  <c:v>40.070794752050297</c:v>
                </c:pt>
                <c:pt idx="99887">
                  <c:v>40.070922811174299</c:v>
                </c:pt>
                <c:pt idx="99888">
                  <c:v>40.071050869888403</c:v>
                </c:pt>
                <c:pt idx="99889">
                  <c:v>40.071178928192602</c:v>
                </c:pt>
                <c:pt idx="99890">
                  <c:v>40.071306986086903</c:v>
                </c:pt>
                <c:pt idx="99891">
                  <c:v>40.071435043571299</c:v>
                </c:pt>
                <c:pt idx="99892">
                  <c:v>40.071563100645797</c:v>
                </c:pt>
                <c:pt idx="99893">
                  <c:v>40.071691157310397</c:v>
                </c:pt>
                <c:pt idx="99894">
                  <c:v>40.071819213565099</c:v>
                </c:pt>
                <c:pt idx="99895">
                  <c:v>40.071947269410003</c:v>
                </c:pt>
                <c:pt idx="99896">
                  <c:v>40.072075324844903</c:v>
                </c:pt>
                <c:pt idx="99897">
                  <c:v>40.072203379869897</c:v>
                </c:pt>
                <c:pt idx="99898">
                  <c:v>40.072331434485001</c:v>
                </c:pt>
                <c:pt idx="99899">
                  <c:v>40.072459488690299</c:v>
                </c:pt>
                <c:pt idx="99900">
                  <c:v>40.0725875424856</c:v>
                </c:pt>
                <c:pt idx="99901">
                  <c:v>40.072715595871102</c:v>
                </c:pt>
                <c:pt idx="99902">
                  <c:v>40.0728436488466</c:v>
                </c:pt>
                <c:pt idx="99903">
                  <c:v>40.0729717014123</c:v>
                </c:pt>
                <c:pt idx="99904">
                  <c:v>40.073099753568101</c:v>
                </c:pt>
                <c:pt idx="99905">
                  <c:v>40.073227805313998</c:v>
                </c:pt>
                <c:pt idx="99906">
                  <c:v>40.073355856650103</c:v>
                </c:pt>
                <c:pt idx="99907">
                  <c:v>40.073483907576197</c:v>
                </c:pt>
                <c:pt idx="99908">
                  <c:v>40.073611958092499</c:v>
                </c:pt>
                <c:pt idx="99909">
                  <c:v>40.073740008198897</c:v>
                </c:pt>
                <c:pt idx="99910">
                  <c:v>40.073868057895403</c:v>
                </c:pt>
                <c:pt idx="99911">
                  <c:v>40.073996107181998</c:v>
                </c:pt>
                <c:pt idx="99912">
                  <c:v>40.074124156058801</c:v>
                </c:pt>
                <c:pt idx="99913">
                  <c:v>40.074252204525699</c:v>
                </c:pt>
                <c:pt idx="99914">
                  <c:v>40.074380252582699</c:v>
                </c:pt>
                <c:pt idx="99915">
                  <c:v>40.074508300229901</c:v>
                </c:pt>
                <c:pt idx="99916">
                  <c:v>40.074636347467198</c:v>
                </c:pt>
                <c:pt idx="99917">
                  <c:v>40.074764394294597</c:v>
                </c:pt>
                <c:pt idx="99918">
                  <c:v>40.074892440712098</c:v>
                </c:pt>
                <c:pt idx="99919">
                  <c:v>40.075020486719801</c:v>
                </c:pt>
                <c:pt idx="99920">
                  <c:v>40.075148532317598</c:v>
                </c:pt>
                <c:pt idx="99921">
                  <c:v>40.075276577505598</c:v>
                </c:pt>
                <c:pt idx="99922">
                  <c:v>40.075404622283699</c:v>
                </c:pt>
                <c:pt idx="99923">
                  <c:v>40.075532666651903</c:v>
                </c:pt>
                <c:pt idx="99924">
                  <c:v>40.0756607106103</c:v>
                </c:pt>
                <c:pt idx="99925">
                  <c:v>40.0757887541588</c:v>
                </c:pt>
                <c:pt idx="99926">
                  <c:v>40.075916797297502</c:v>
                </c:pt>
                <c:pt idx="99927">
                  <c:v>40.076044840026299</c:v>
                </c:pt>
                <c:pt idx="99928">
                  <c:v>40.076172882345297</c:v>
                </c:pt>
                <c:pt idx="99929">
                  <c:v>40.076300924254397</c:v>
                </c:pt>
                <c:pt idx="99930">
                  <c:v>40.0764289657536</c:v>
                </c:pt>
                <c:pt idx="99931">
                  <c:v>40.076557006842997</c:v>
                </c:pt>
                <c:pt idx="99932">
                  <c:v>40.076685047522602</c:v>
                </c:pt>
                <c:pt idx="99933">
                  <c:v>40.076813087792303</c:v>
                </c:pt>
                <c:pt idx="99934">
                  <c:v>40.076941127652098</c:v>
                </c:pt>
                <c:pt idx="99935">
                  <c:v>40.077069167102202</c:v>
                </c:pt>
                <c:pt idx="99936">
                  <c:v>40.077197206142301</c:v>
                </c:pt>
                <c:pt idx="99937">
                  <c:v>40.077325244772702</c:v>
                </c:pt>
                <c:pt idx="99938">
                  <c:v>40.077453282993197</c:v>
                </c:pt>
                <c:pt idx="99939">
                  <c:v>40.077581320803802</c:v>
                </c:pt>
                <c:pt idx="99940">
                  <c:v>40.077709358204601</c:v>
                </c:pt>
                <c:pt idx="99941">
                  <c:v>40.077837395195601</c:v>
                </c:pt>
                <c:pt idx="99942">
                  <c:v>40.077965431776803</c:v>
                </c:pt>
                <c:pt idx="99943">
                  <c:v>40.078093467948101</c:v>
                </c:pt>
                <c:pt idx="99944">
                  <c:v>40.078221503709599</c:v>
                </c:pt>
                <c:pt idx="99945">
                  <c:v>40.0783495390612</c:v>
                </c:pt>
                <c:pt idx="99946">
                  <c:v>40.078477574003003</c:v>
                </c:pt>
                <c:pt idx="99947">
                  <c:v>40.078605608535</c:v>
                </c:pt>
                <c:pt idx="99948">
                  <c:v>40.078733642657198</c:v>
                </c:pt>
                <c:pt idx="99949">
                  <c:v>40.078861676369499</c:v>
                </c:pt>
                <c:pt idx="99950">
                  <c:v>40.078989709672001</c:v>
                </c:pt>
                <c:pt idx="99951">
                  <c:v>40.079117742564698</c:v>
                </c:pt>
                <c:pt idx="99952">
                  <c:v>40.079245775047603</c:v>
                </c:pt>
                <c:pt idx="99953">
                  <c:v>40.079373807120596</c:v>
                </c:pt>
                <c:pt idx="99954">
                  <c:v>40.079501838783898</c:v>
                </c:pt>
                <c:pt idx="99955">
                  <c:v>40.079629870037301</c:v>
                </c:pt>
                <c:pt idx="99956">
                  <c:v>40.0797579008809</c:v>
                </c:pt>
                <c:pt idx="99957">
                  <c:v>40.079885931314699</c:v>
                </c:pt>
                <c:pt idx="99958">
                  <c:v>40.080013961338601</c:v>
                </c:pt>
                <c:pt idx="99959">
                  <c:v>40.080141990952797</c:v>
                </c:pt>
                <c:pt idx="99960">
                  <c:v>40.080270020157101</c:v>
                </c:pt>
                <c:pt idx="99961">
                  <c:v>40.080398048951601</c:v>
                </c:pt>
                <c:pt idx="99962">
                  <c:v>40.080526077336401</c:v>
                </c:pt>
                <c:pt idx="99963">
                  <c:v>40.080654105311297</c:v>
                </c:pt>
                <c:pt idx="99964">
                  <c:v>40.080782132876401</c:v>
                </c:pt>
                <c:pt idx="99965">
                  <c:v>40.080910160031699</c:v>
                </c:pt>
                <c:pt idx="99966">
                  <c:v>40.081038186777199</c:v>
                </c:pt>
                <c:pt idx="99967">
                  <c:v>40.081166213112901</c:v>
                </c:pt>
                <c:pt idx="99968">
                  <c:v>40.081294239038797</c:v>
                </c:pt>
                <c:pt idx="99969">
                  <c:v>40.081422264554902</c:v>
                </c:pt>
                <c:pt idx="99970">
                  <c:v>40.081550289661202</c:v>
                </c:pt>
                <c:pt idx="99971">
                  <c:v>40.081678314357703</c:v>
                </c:pt>
                <c:pt idx="99972">
                  <c:v>40.081806338644398</c:v>
                </c:pt>
                <c:pt idx="99973">
                  <c:v>40.081934362521302</c:v>
                </c:pt>
                <c:pt idx="99974">
                  <c:v>40.082062385988401</c:v>
                </c:pt>
                <c:pt idx="99975">
                  <c:v>40.082190409045801</c:v>
                </c:pt>
                <c:pt idx="99976">
                  <c:v>40.082318431693302</c:v>
                </c:pt>
                <c:pt idx="99977">
                  <c:v>40.082446453930999</c:v>
                </c:pt>
                <c:pt idx="99978">
                  <c:v>40.082574475759003</c:v>
                </c:pt>
                <c:pt idx="99979">
                  <c:v>40.082702497177202</c:v>
                </c:pt>
                <c:pt idx="99980">
                  <c:v>40.082830518185602</c:v>
                </c:pt>
                <c:pt idx="99981">
                  <c:v>40.082958538784197</c:v>
                </c:pt>
                <c:pt idx="99982">
                  <c:v>40.083086558973001</c:v>
                </c:pt>
                <c:pt idx="99983">
                  <c:v>40.083214578751999</c:v>
                </c:pt>
                <c:pt idx="99984">
                  <c:v>40.083342598121298</c:v>
                </c:pt>
                <c:pt idx="99985">
                  <c:v>40.083470617080799</c:v>
                </c:pt>
                <c:pt idx="99986">
                  <c:v>40.083598635630501</c:v>
                </c:pt>
                <c:pt idx="99987">
                  <c:v>40.083726653770398</c:v>
                </c:pt>
                <c:pt idx="99988">
                  <c:v>40.083854671500603</c:v>
                </c:pt>
                <c:pt idx="99989">
                  <c:v>40.083982688820903</c:v>
                </c:pt>
                <c:pt idx="99990">
                  <c:v>40.084110705731597</c:v>
                </c:pt>
                <c:pt idx="99991">
                  <c:v>40.084238722232399</c:v>
                </c:pt>
                <c:pt idx="99992">
                  <c:v>40.084366738323503</c:v>
                </c:pt>
                <c:pt idx="99993">
                  <c:v>40.084494754004801</c:v>
                </c:pt>
                <c:pt idx="99994">
                  <c:v>40.084622769276301</c:v>
                </c:pt>
                <c:pt idx="99995">
                  <c:v>40.084750784138102</c:v>
                </c:pt>
                <c:pt idx="99996">
                  <c:v>40.084878798590097</c:v>
                </c:pt>
                <c:pt idx="99997">
                  <c:v>40.085006812632301</c:v>
                </c:pt>
                <c:pt idx="99998">
                  <c:v>40.085134826264799</c:v>
                </c:pt>
                <c:pt idx="99999">
                  <c:v>40.085262839487498</c:v>
                </c:pt>
                <c:pt idx="100000">
                  <c:v>40.085390852300499</c:v>
                </c:pt>
                <c:pt idx="100001">
                  <c:v>40.085518864703701</c:v>
                </c:pt>
                <c:pt idx="100002">
                  <c:v>40.085646876697098</c:v>
                </c:pt>
                <c:pt idx="100003">
                  <c:v>40.085774888280802</c:v>
                </c:pt>
                <c:pt idx="100004">
                  <c:v>40.085902899454801</c:v>
                </c:pt>
                <c:pt idx="100005">
                  <c:v>40.086030910219002</c:v>
                </c:pt>
                <c:pt idx="100006">
                  <c:v>40.086158920573403</c:v>
                </c:pt>
                <c:pt idx="100007">
                  <c:v>40.086286930518099</c:v>
                </c:pt>
                <c:pt idx="100008">
                  <c:v>40.086414940052997</c:v>
                </c:pt>
                <c:pt idx="100009">
                  <c:v>40.086542949178202</c:v>
                </c:pt>
                <c:pt idx="100010">
                  <c:v>40.086670957893602</c:v>
                </c:pt>
                <c:pt idx="100011">
                  <c:v>40.086798966199297</c:v>
                </c:pt>
                <c:pt idx="100012">
                  <c:v>40.086926974095299</c:v>
                </c:pt>
                <c:pt idx="100013">
                  <c:v>40.087054981581502</c:v>
                </c:pt>
                <c:pt idx="100014">
                  <c:v>40.087182988658</c:v>
                </c:pt>
                <c:pt idx="100015">
                  <c:v>40.0873109953247</c:v>
                </c:pt>
                <c:pt idx="100016">
                  <c:v>40.0874390015817</c:v>
                </c:pt>
                <c:pt idx="100017">
                  <c:v>40.087567007429001</c:v>
                </c:pt>
                <c:pt idx="100018">
                  <c:v>40.087695012866497</c:v>
                </c:pt>
                <c:pt idx="100019">
                  <c:v>40.087823017894301</c:v>
                </c:pt>
                <c:pt idx="100020">
                  <c:v>40.087951022512399</c:v>
                </c:pt>
                <c:pt idx="100021">
                  <c:v>40.088079026720699</c:v>
                </c:pt>
                <c:pt idx="100022">
                  <c:v>40.0882070305193</c:v>
                </c:pt>
                <c:pt idx="100023">
                  <c:v>40.088335033908102</c:v>
                </c:pt>
                <c:pt idx="100024">
                  <c:v>40.088463036887298</c:v>
                </c:pt>
                <c:pt idx="100025">
                  <c:v>40.088591039456702</c:v>
                </c:pt>
                <c:pt idx="100026">
                  <c:v>40.0887190416164</c:v>
                </c:pt>
                <c:pt idx="100027">
                  <c:v>40.0888470433664</c:v>
                </c:pt>
                <c:pt idx="100028">
                  <c:v>40.088975044706601</c:v>
                </c:pt>
                <c:pt idx="100029">
                  <c:v>40.089103045637103</c:v>
                </c:pt>
                <c:pt idx="100030">
                  <c:v>40.089231046157899</c:v>
                </c:pt>
                <c:pt idx="100031">
                  <c:v>40.089359046269003</c:v>
                </c:pt>
                <c:pt idx="100032">
                  <c:v>40.089487045970401</c:v>
                </c:pt>
                <c:pt idx="100033">
                  <c:v>40.089615045262001</c:v>
                </c:pt>
                <c:pt idx="100034">
                  <c:v>40.089743044144001</c:v>
                </c:pt>
                <c:pt idx="100035">
                  <c:v>40.089871042616203</c:v>
                </c:pt>
                <c:pt idx="100036">
                  <c:v>40.089999040678698</c:v>
                </c:pt>
                <c:pt idx="100037">
                  <c:v>40.090127038331502</c:v>
                </c:pt>
                <c:pt idx="100038">
                  <c:v>40.0902550355746</c:v>
                </c:pt>
                <c:pt idx="100039">
                  <c:v>40.090383032407999</c:v>
                </c:pt>
                <c:pt idx="100040">
                  <c:v>40.090511028831699</c:v>
                </c:pt>
                <c:pt idx="100041">
                  <c:v>40.0906390248457</c:v>
                </c:pt>
                <c:pt idx="100042">
                  <c:v>40.090767020449903</c:v>
                </c:pt>
                <c:pt idx="100043">
                  <c:v>40.090895015644499</c:v>
                </c:pt>
                <c:pt idx="100044">
                  <c:v>40.091023010429403</c:v>
                </c:pt>
                <c:pt idx="100045">
                  <c:v>40.091151004804502</c:v>
                </c:pt>
                <c:pt idx="100046">
                  <c:v>40.091278998770001</c:v>
                </c:pt>
                <c:pt idx="100047">
                  <c:v>40.091406992325801</c:v>
                </c:pt>
                <c:pt idx="100048">
                  <c:v>40.091534985471803</c:v>
                </c:pt>
                <c:pt idx="100049">
                  <c:v>40.091662978208198</c:v>
                </c:pt>
                <c:pt idx="100050">
                  <c:v>40.091790970534902</c:v>
                </c:pt>
                <c:pt idx="100051">
                  <c:v>40.091918962451899</c:v>
                </c:pt>
                <c:pt idx="100052">
                  <c:v>40.092046953959198</c:v>
                </c:pt>
                <c:pt idx="100053">
                  <c:v>40.092174945056797</c:v>
                </c:pt>
                <c:pt idx="100054">
                  <c:v>40.092302935744797</c:v>
                </c:pt>
                <c:pt idx="100055">
                  <c:v>40.092430926022999</c:v>
                </c:pt>
                <c:pt idx="100056">
                  <c:v>40.092558915891502</c:v>
                </c:pt>
                <c:pt idx="100057">
                  <c:v>40.092686905350398</c:v>
                </c:pt>
                <c:pt idx="100058">
                  <c:v>40.092814894399602</c:v>
                </c:pt>
                <c:pt idx="100059">
                  <c:v>40.0929428830391</c:v>
                </c:pt>
                <c:pt idx="100060">
                  <c:v>40.0930708712689</c:v>
                </c:pt>
                <c:pt idx="100061">
                  <c:v>40.0931988590891</c:v>
                </c:pt>
                <c:pt idx="100062">
                  <c:v>40.093326846499501</c:v>
                </c:pt>
                <c:pt idx="100063">
                  <c:v>40.093454833500303</c:v>
                </c:pt>
                <c:pt idx="100064">
                  <c:v>40.093582820091498</c:v>
                </c:pt>
                <c:pt idx="100065">
                  <c:v>40.093710806272902</c:v>
                </c:pt>
                <c:pt idx="100066">
                  <c:v>40.0938387920447</c:v>
                </c:pt>
                <c:pt idx="100067">
                  <c:v>40.093966777406798</c:v>
                </c:pt>
                <c:pt idx="100068">
                  <c:v>40.094094762359198</c:v>
                </c:pt>
                <c:pt idx="100069">
                  <c:v>40.094222746901998</c:v>
                </c:pt>
                <c:pt idx="100070">
                  <c:v>40.094350731035099</c:v>
                </c:pt>
                <c:pt idx="100071">
                  <c:v>40.094478714758502</c:v>
                </c:pt>
                <c:pt idx="100072">
                  <c:v>40.094606698072297</c:v>
                </c:pt>
                <c:pt idx="100073">
                  <c:v>40.094734680976401</c:v>
                </c:pt>
                <c:pt idx="100074">
                  <c:v>40.094862663470799</c:v>
                </c:pt>
                <c:pt idx="100075">
                  <c:v>40.094990645555598</c:v>
                </c:pt>
                <c:pt idx="100076">
                  <c:v>40.095118627230697</c:v>
                </c:pt>
                <c:pt idx="100077">
                  <c:v>40.095246608496197</c:v>
                </c:pt>
                <c:pt idx="100078">
                  <c:v>40.095374589351998</c:v>
                </c:pt>
                <c:pt idx="100079">
                  <c:v>40.0955025697981</c:v>
                </c:pt>
                <c:pt idx="100080">
                  <c:v>40.095630549834603</c:v>
                </c:pt>
                <c:pt idx="100081">
                  <c:v>40.095758529461499</c:v>
                </c:pt>
                <c:pt idx="100082">
                  <c:v>40.095886508678703</c:v>
                </c:pt>
                <c:pt idx="100083">
                  <c:v>40.096014487486201</c:v>
                </c:pt>
                <c:pt idx="100084">
                  <c:v>40.0961424658841</c:v>
                </c:pt>
                <c:pt idx="100085">
                  <c:v>40.096270443872299</c:v>
                </c:pt>
                <c:pt idx="100086">
                  <c:v>40.0963984214509</c:v>
                </c:pt>
                <c:pt idx="100087">
                  <c:v>40.096526398619901</c:v>
                </c:pt>
                <c:pt idx="100088">
                  <c:v>40.096654375379202</c:v>
                </c:pt>
                <c:pt idx="100089">
                  <c:v>40.096782351728898</c:v>
                </c:pt>
                <c:pt idx="100090">
                  <c:v>40.096910327668901</c:v>
                </c:pt>
                <c:pt idx="100091">
                  <c:v>40.097038303199298</c:v>
                </c:pt>
                <c:pt idx="100092">
                  <c:v>40.097166278320003</c:v>
                </c:pt>
                <c:pt idx="100093">
                  <c:v>40.097294253031201</c:v>
                </c:pt>
                <c:pt idx="100094">
                  <c:v>40.097422227332601</c:v>
                </c:pt>
                <c:pt idx="100095">
                  <c:v>40.0975502012245</c:v>
                </c:pt>
                <c:pt idx="100096">
                  <c:v>40.097678174706701</c:v>
                </c:pt>
                <c:pt idx="100097">
                  <c:v>40.097806147779302</c:v>
                </c:pt>
                <c:pt idx="100098">
                  <c:v>40.097934120442197</c:v>
                </c:pt>
                <c:pt idx="100099">
                  <c:v>40.0980620926955</c:v>
                </c:pt>
                <c:pt idx="100100">
                  <c:v>40.098190064539203</c:v>
                </c:pt>
                <c:pt idx="100101">
                  <c:v>40.0983180359733</c:v>
                </c:pt>
                <c:pt idx="100102">
                  <c:v>40.098446006997698</c:v>
                </c:pt>
                <c:pt idx="100103">
                  <c:v>40.098573977612602</c:v>
                </c:pt>
                <c:pt idx="100104">
                  <c:v>40.098701947817801</c:v>
                </c:pt>
                <c:pt idx="100105">
                  <c:v>40.098829917613301</c:v>
                </c:pt>
                <c:pt idx="100106">
                  <c:v>40.098957886999301</c:v>
                </c:pt>
                <c:pt idx="100107">
                  <c:v>40.099085855975602</c:v>
                </c:pt>
                <c:pt idx="100108">
                  <c:v>40.099213824542304</c:v>
                </c:pt>
                <c:pt idx="100109">
                  <c:v>40.099341792699398</c:v>
                </c:pt>
                <c:pt idx="100110">
                  <c:v>40.099469760446901</c:v>
                </c:pt>
                <c:pt idx="100111">
                  <c:v>40.099597727784797</c:v>
                </c:pt>
                <c:pt idx="100112">
                  <c:v>40.099725694713001</c:v>
                </c:pt>
                <c:pt idx="100113">
                  <c:v>40.099853661231698</c:v>
                </c:pt>
                <c:pt idx="100114">
                  <c:v>40.099981627340703</c:v>
                </c:pt>
                <c:pt idx="100115">
                  <c:v>40.100109593040202</c:v>
                </c:pt>
                <c:pt idx="100116">
                  <c:v>40.100237558330001</c:v>
                </c:pt>
                <c:pt idx="100117">
                  <c:v>40.100365523210201</c:v>
                </c:pt>
                <c:pt idx="100118">
                  <c:v>40.100493487680801</c:v>
                </c:pt>
                <c:pt idx="100119">
                  <c:v>40.100621451741802</c:v>
                </c:pt>
                <c:pt idx="100120">
                  <c:v>40.100749415393302</c:v>
                </c:pt>
                <c:pt idx="100121">
                  <c:v>40.100877378635097</c:v>
                </c:pt>
                <c:pt idx="100122">
                  <c:v>40.1010053414673</c:v>
                </c:pt>
                <c:pt idx="100123">
                  <c:v>40.101133303889902</c:v>
                </c:pt>
                <c:pt idx="100124">
                  <c:v>40.101261265902899</c:v>
                </c:pt>
                <c:pt idx="100125">
                  <c:v>40.101389227506303</c:v>
                </c:pt>
                <c:pt idx="100126">
                  <c:v>40.1015171887002</c:v>
                </c:pt>
                <c:pt idx="100127">
                  <c:v>40.101645149484398</c:v>
                </c:pt>
                <c:pt idx="100128">
                  <c:v>40.101773109859103</c:v>
                </c:pt>
                <c:pt idx="100129">
                  <c:v>40.101901069824102</c:v>
                </c:pt>
                <c:pt idx="100130">
                  <c:v>40.102029029379601</c:v>
                </c:pt>
                <c:pt idx="100131">
                  <c:v>40.1021569885255</c:v>
                </c:pt>
                <c:pt idx="100132">
                  <c:v>40.102284947261801</c:v>
                </c:pt>
                <c:pt idx="100133">
                  <c:v>40.102412905588501</c:v>
                </c:pt>
                <c:pt idx="100134">
                  <c:v>40.102540863505602</c:v>
                </c:pt>
                <c:pt idx="100135">
                  <c:v>40.102668821013097</c:v>
                </c:pt>
                <c:pt idx="100136">
                  <c:v>40.102796778111099</c:v>
                </c:pt>
                <c:pt idx="100137">
                  <c:v>40.102924734799501</c:v>
                </c:pt>
                <c:pt idx="100138">
                  <c:v>40.103052691078297</c:v>
                </c:pt>
                <c:pt idx="100139">
                  <c:v>40.1031806469475</c:v>
                </c:pt>
                <c:pt idx="100140">
                  <c:v>40.103308602407203</c:v>
                </c:pt>
                <c:pt idx="100141">
                  <c:v>40.1034365574573</c:v>
                </c:pt>
                <c:pt idx="100142">
                  <c:v>40.103564512097797</c:v>
                </c:pt>
                <c:pt idx="100143">
                  <c:v>40.103692466328702</c:v>
                </c:pt>
                <c:pt idx="100144">
                  <c:v>40.1038204201501</c:v>
                </c:pt>
                <c:pt idx="100145">
                  <c:v>40.103948373561899</c:v>
                </c:pt>
                <c:pt idx="100146">
                  <c:v>40.104076326564098</c:v>
                </c:pt>
                <c:pt idx="100147">
                  <c:v>40.104204279156797</c:v>
                </c:pt>
                <c:pt idx="100148">
                  <c:v>40.104332231339903</c:v>
                </c:pt>
                <c:pt idx="100149">
                  <c:v>40.104460183113403</c:v>
                </c:pt>
                <c:pt idx="100150">
                  <c:v>40.104588134477403</c:v>
                </c:pt>
                <c:pt idx="100151">
                  <c:v>40.104716085431797</c:v>
                </c:pt>
                <c:pt idx="100152">
                  <c:v>40.104844035976697</c:v>
                </c:pt>
                <c:pt idx="100153">
                  <c:v>40.104971986111998</c:v>
                </c:pt>
                <c:pt idx="100154">
                  <c:v>40.1050999358377</c:v>
                </c:pt>
                <c:pt idx="100155">
                  <c:v>40.105227885153901</c:v>
                </c:pt>
                <c:pt idx="100156">
                  <c:v>40.105355834060497</c:v>
                </c:pt>
                <c:pt idx="100157">
                  <c:v>40.105483782557599</c:v>
                </c:pt>
                <c:pt idx="100158">
                  <c:v>40.105611730645101</c:v>
                </c:pt>
                <c:pt idx="100159">
                  <c:v>40.105739678323097</c:v>
                </c:pt>
                <c:pt idx="100160">
                  <c:v>40.1058676255915</c:v>
                </c:pt>
                <c:pt idx="100161">
                  <c:v>40.105995572450396</c:v>
                </c:pt>
                <c:pt idx="100162">
                  <c:v>40.1061235188997</c:v>
                </c:pt>
                <c:pt idx="100163">
                  <c:v>40.106251464939497</c:v>
                </c:pt>
                <c:pt idx="100164">
                  <c:v>40.106379410569701</c:v>
                </c:pt>
                <c:pt idx="100165">
                  <c:v>40.106507355790399</c:v>
                </c:pt>
                <c:pt idx="100166">
                  <c:v>40.106635300601603</c:v>
                </c:pt>
                <c:pt idx="100167">
                  <c:v>40.106763245003201</c:v>
                </c:pt>
                <c:pt idx="100168">
                  <c:v>40.106891188995299</c:v>
                </c:pt>
                <c:pt idx="100169">
                  <c:v>40.107019132577797</c:v>
                </c:pt>
                <c:pt idx="100170">
                  <c:v>40.107147075750802</c:v>
                </c:pt>
                <c:pt idx="100171">
                  <c:v>40.107275018514301</c:v>
                </c:pt>
                <c:pt idx="100172">
                  <c:v>40.1074029608682</c:v>
                </c:pt>
                <c:pt idx="100173">
                  <c:v>40.107530902812599</c:v>
                </c:pt>
                <c:pt idx="100174">
                  <c:v>40.107658844347498</c:v>
                </c:pt>
                <c:pt idx="100175">
                  <c:v>40.107786785472904</c:v>
                </c:pt>
                <c:pt idx="100176">
                  <c:v>40.107914726188703</c:v>
                </c:pt>
                <c:pt idx="100177">
                  <c:v>40.108042666495002</c:v>
                </c:pt>
                <c:pt idx="100178">
                  <c:v>40.108170606391703</c:v>
                </c:pt>
                <c:pt idx="100179">
                  <c:v>40.108298545879002</c:v>
                </c:pt>
                <c:pt idx="100180">
                  <c:v>40.108426484956702</c:v>
                </c:pt>
                <c:pt idx="100181">
                  <c:v>40.108554423624902</c:v>
                </c:pt>
                <c:pt idx="100182">
                  <c:v>40.108682361883602</c:v>
                </c:pt>
                <c:pt idx="100183">
                  <c:v>40.108810299732703</c:v>
                </c:pt>
                <c:pt idx="100184">
                  <c:v>40.108938237172303</c:v>
                </c:pt>
                <c:pt idx="100185">
                  <c:v>40.109066174202503</c:v>
                </c:pt>
                <c:pt idx="100186">
                  <c:v>40.109194110823097</c:v>
                </c:pt>
                <c:pt idx="100187">
                  <c:v>40.109322047034198</c:v>
                </c:pt>
                <c:pt idx="100188">
                  <c:v>40.109449982835798</c:v>
                </c:pt>
                <c:pt idx="100189">
                  <c:v>40.109577918227799</c:v>
                </c:pt>
                <c:pt idx="100190">
                  <c:v>40.1097058532104</c:v>
                </c:pt>
                <c:pt idx="100191">
                  <c:v>40.109833787783401</c:v>
                </c:pt>
                <c:pt idx="100192">
                  <c:v>40.109961721947002</c:v>
                </c:pt>
                <c:pt idx="100193">
                  <c:v>40.110089655701003</c:v>
                </c:pt>
                <c:pt idx="100194">
                  <c:v>40.110217589045597</c:v>
                </c:pt>
                <c:pt idx="100195">
                  <c:v>40.110345521980598</c:v>
                </c:pt>
                <c:pt idx="100196">
                  <c:v>40.110473454506099</c:v>
                </c:pt>
                <c:pt idx="100197">
                  <c:v>40.110601386622101</c:v>
                </c:pt>
                <c:pt idx="100198">
                  <c:v>40.110729318328701</c:v>
                </c:pt>
                <c:pt idx="100199">
                  <c:v>40.110857249625703</c:v>
                </c:pt>
                <c:pt idx="100200">
                  <c:v>40.110985180513197</c:v>
                </c:pt>
                <c:pt idx="100201">
                  <c:v>40.111113110991298</c:v>
                </c:pt>
                <c:pt idx="100202">
                  <c:v>40.111241041059799</c:v>
                </c:pt>
                <c:pt idx="100203">
                  <c:v>40.1113689707189</c:v>
                </c:pt>
                <c:pt idx="100204">
                  <c:v>40.111496899968401</c:v>
                </c:pt>
                <c:pt idx="100205">
                  <c:v>40.111624828808502</c:v>
                </c:pt>
                <c:pt idx="100206">
                  <c:v>40.111752757239103</c:v>
                </c:pt>
                <c:pt idx="100207">
                  <c:v>40.111880685260203</c:v>
                </c:pt>
                <c:pt idx="100208">
                  <c:v>40.112008612871797</c:v>
                </c:pt>
                <c:pt idx="100209">
                  <c:v>40.112136540073898</c:v>
                </c:pt>
                <c:pt idx="100210">
                  <c:v>40.112264466866598</c:v>
                </c:pt>
                <c:pt idx="100211">
                  <c:v>40.112392393249699</c:v>
                </c:pt>
                <c:pt idx="100212">
                  <c:v>40.1125203192234</c:v>
                </c:pt>
                <c:pt idx="100213">
                  <c:v>40.1126482447876</c:v>
                </c:pt>
                <c:pt idx="100214">
                  <c:v>40.1127761699423</c:v>
                </c:pt>
                <c:pt idx="100215">
                  <c:v>40.112904094687501</c:v>
                </c:pt>
                <c:pt idx="100216">
                  <c:v>40.113032019023301</c:v>
                </c:pt>
                <c:pt idx="100217">
                  <c:v>40.113159942949601</c:v>
                </c:pt>
                <c:pt idx="100218">
                  <c:v>40.113287866466401</c:v>
                </c:pt>
                <c:pt idx="100219">
                  <c:v>40.1134157895738</c:v>
                </c:pt>
                <c:pt idx="100220">
                  <c:v>40.1135437122716</c:v>
                </c:pt>
                <c:pt idx="100221">
                  <c:v>40.113671634559999</c:v>
                </c:pt>
                <c:pt idx="100222">
                  <c:v>40.113799556438998</c:v>
                </c:pt>
                <c:pt idx="100223">
                  <c:v>40.113927477908497</c:v>
                </c:pt>
                <c:pt idx="100224">
                  <c:v>40.114055398968503</c:v>
                </c:pt>
                <c:pt idx="100225">
                  <c:v>40.114183319619002</c:v>
                </c:pt>
                <c:pt idx="100226">
                  <c:v>40.1143112398601</c:v>
                </c:pt>
                <c:pt idx="100227">
                  <c:v>40.114439159691699</c:v>
                </c:pt>
                <c:pt idx="100228">
                  <c:v>40.114567079113897</c:v>
                </c:pt>
                <c:pt idx="100229">
                  <c:v>40.114694998126602</c:v>
                </c:pt>
                <c:pt idx="100230">
                  <c:v>40.1148229167298</c:v>
                </c:pt>
                <c:pt idx="100231">
                  <c:v>40.114950834923597</c:v>
                </c:pt>
                <c:pt idx="100232">
                  <c:v>40.115078752707902</c:v>
                </c:pt>
                <c:pt idx="100233">
                  <c:v>40.115206670082799</c:v>
                </c:pt>
                <c:pt idx="100234">
                  <c:v>40.115334587048203</c:v>
                </c:pt>
                <c:pt idx="100235">
                  <c:v>40.115462503604199</c:v>
                </c:pt>
                <c:pt idx="100236">
                  <c:v>40.115590419750703</c:v>
                </c:pt>
                <c:pt idx="100237">
                  <c:v>40.115718335487799</c:v>
                </c:pt>
                <c:pt idx="100238">
                  <c:v>40.115846250815501</c:v>
                </c:pt>
                <c:pt idx="100239">
                  <c:v>40.115974165733597</c:v>
                </c:pt>
                <c:pt idx="100240">
                  <c:v>40.116102080242399</c:v>
                </c:pt>
                <c:pt idx="100241">
                  <c:v>40.116229994341701</c:v>
                </c:pt>
                <c:pt idx="100242">
                  <c:v>40.116357908031503</c:v>
                </c:pt>
                <c:pt idx="100243">
                  <c:v>40.116485821311997</c:v>
                </c:pt>
                <c:pt idx="100244">
                  <c:v>40.116613734182899</c:v>
                </c:pt>
                <c:pt idx="100245">
                  <c:v>40.116741646644499</c:v>
                </c:pt>
                <c:pt idx="100246">
                  <c:v>40.1168695586966</c:v>
                </c:pt>
                <c:pt idx="100247">
                  <c:v>40.1169974703392</c:v>
                </c:pt>
                <c:pt idx="100248">
                  <c:v>40.1171253815725</c:v>
                </c:pt>
                <c:pt idx="100249">
                  <c:v>40.117253292396299</c:v>
                </c:pt>
                <c:pt idx="100250">
                  <c:v>40.117381202810698</c:v>
                </c:pt>
                <c:pt idx="100251">
                  <c:v>40.117509112815597</c:v>
                </c:pt>
                <c:pt idx="100252">
                  <c:v>40.117637022411103</c:v>
                </c:pt>
                <c:pt idx="100253">
                  <c:v>40.1177649315972</c:v>
                </c:pt>
                <c:pt idx="100254">
                  <c:v>40.117892840373898</c:v>
                </c:pt>
                <c:pt idx="100255">
                  <c:v>40.118020748741102</c:v>
                </c:pt>
                <c:pt idx="100256">
                  <c:v>40.118148656698899</c:v>
                </c:pt>
                <c:pt idx="100257">
                  <c:v>40.118276564247303</c:v>
                </c:pt>
                <c:pt idx="100258">
                  <c:v>40.118404471386299</c:v>
                </c:pt>
                <c:pt idx="100259">
                  <c:v>40.118532378115802</c:v>
                </c:pt>
                <c:pt idx="100260">
                  <c:v>40.118660284435897</c:v>
                </c:pt>
                <c:pt idx="100261">
                  <c:v>40.118788190346699</c:v>
                </c:pt>
                <c:pt idx="100262">
                  <c:v>40.118916095848</c:v>
                </c:pt>
                <c:pt idx="100263">
                  <c:v>40.119044000939802</c:v>
                </c:pt>
                <c:pt idx="100264">
                  <c:v>40.119171905622302</c:v>
                </c:pt>
                <c:pt idx="100265">
                  <c:v>40.119299809895402</c:v>
                </c:pt>
                <c:pt idx="100266">
                  <c:v>40.119427713759002</c:v>
                </c:pt>
                <c:pt idx="100267">
                  <c:v>40.119555617213301</c:v>
                </c:pt>
                <c:pt idx="100268">
                  <c:v>40.1196835202581</c:v>
                </c:pt>
                <c:pt idx="100269">
                  <c:v>40.119811422893498</c:v>
                </c:pt>
                <c:pt idx="100270">
                  <c:v>40.119939325119603</c:v>
                </c:pt>
                <c:pt idx="100271">
                  <c:v>40.1200672269362</c:v>
                </c:pt>
                <c:pt idx="100272">
                  <c:v>40.120195128343397</c:v>
                </c:pt>
                <c:pt idx="100273">
                  <c:v>40.120323029341201</c:v>
                </c:pt>
                <c:pt idx="100274">
                  <c:v>40.120450929929603</c:v>
                </c:pt>
                <c:pt idx="100275">
                  <c:v>40.120578830108599</c:v>
                </c:pt>
                <c:pt idx="100276">
                  <c:v>40.1207067298783</c:v>
                </c:pt>
                <c:pt idx="100277">
                  <c:v>40.120834629238502</c:v>
                </c:pt>
                <c:pt idx="100278">
                  <c:v>40.120962528189303</c:v>
                </c:pt>
                <c:pt idx="100279">
                  <c:v>40.121090426730802</c:v>
                </c:pt>
                <c:pt idx="100280">
                  <c:v>40.121218324862802</c:v>
                </c:pt>
                <c:pt idx="100281">
                  <c:v>40.121346222585501</c:v>
                </c:pt>
                <c:pt idx="100282">
                  <c:v>40.1214741198987</c:v>
                </c:pt>
                <c:pt idx="100283">
                  <c:v>40.121602016802598</c:v>
                </c:pt>
                <c:pt idx="100284">
                  <c:v>40.121729913297102</c:v>
                </c:pt>
                <c:pt idx="100285">
                  <c:v>40.121857809382199</c:v>
                </c:pt>
                <c:pt idx="100286">
                  <c:v>40.121985705057902</c:v>
                </c:pt>
                <c:pt idx="100287">
                  <c:v>40.122113600324298</c:v>
                </c:pt>
                <c:pt idx="100288">
                  <c:v>40.1222414951812</c:v>
                </c:pt>
                <c:pt idx="100289">
                  <c:v>40.122369389628801</c:v>
                </c:pt>
                <c:pt idx="100290">
                  <c:v>40.122497283667002</c:v>
                </c:pt>
                <c:pt idx="100291">
                  <c:v>40.122625177295802</c:v>
                </c:pt>
                <c:pt idx="100292">
                  <c:v>40.122753070515301</c:v>
                </c:pt>
                <c:pt idx="100293">
                  <c:v>40.1228809633254</c:v>
                </c:pt>
                <c:pt idx="100294">
                  <c:v>40.123008855726098</c:v>
                </c:pt>
                <c:pt idx="100295">
                  <c:v>40.123136747717403</c:v>
                </c:pt>
                <c:pt idx="100296">
                  <c:v>40.1232646392993</c:v>
                </c:pt>
                <c:pt idx="100297">
                  <c:v>40.123392530471897</c:v>
                </c:pt>
                <c:pt idx="100298">
                  <c:v>40.123520421235099</c:v>
                </c:pt>
                <c:pt idx="100299">
                  <c:v>40.123648311589001</c:v>
                </c:pt>
                <c:pt idx="100300">
                  <c:v>40.123776201533502</c:v>
                </c:pt>
                <c:pt idx="100301">
                  <c:v>40.123904091068603</c:v>
                </c:pt>
                <c:pt idx="100302">
                  <c:v>40.124031980194303</c:v>
                </c:pt>
                <c:pt idx="100303">
                  <c:v>40.124159868910702</c:v>
                </c:pt>
                <c:pt idx="100304">
                  <c:v>40.1242877572178</c:v>
                </c:pt>
                <c:pt idx="100305">
                  <c:v>40.124415645115498</c:v>
                </c:pt>
                <c:pt idx="100306">
                  <c:v>40.124543532603802</c:v>
                </c:pt>
                <c:pt idx="100307">
                  <c:v>40.124671419682699</c:v>
                </c:pt>
                <c:pt idx="100308">
                  <c:v>40.124799306352301</c:v>
                </c:pt>
                <c:pt idx="100309">
                  <c:v>40.124927192612603</c:v>
                </c:pt>
                <c:pt idx="100310">
                  <c:v>40.125055078463497</c:v>
                </c:pt>
                <c:pt idx="100311">
                  <c:v>40.125182963904997</c:v>
                </c:pt>
                <c:pt idx="100312">
                  <c:v>40.125310848937197</c:v>
                </c:pt>
                <c:pt idx="100313">
                  <c:v>40.125438733560102</c:v>
                </c:pt>
                <c:pt idx="100314">
                  <c:v>40.1255666177736</c:v>
                </c:pt>
                <c:pt idx="100315">
                  <c:v>40.125694501577797</c:v>
                </c:pt>
                <c:pt idx="100316">
                  <c:v>40.125822384972601</c:v>
                </c:pt>
                <c:pt idx="100317">
                  <c:v>40.125950267957997</c:v>
                </c:pt>
                <c:pt idx="100318">
                  <c:v>40.126078150534198</c:v>
                </c:pt>
                <c:pt idx="100319">
                  <c:v>40.126206032700999</c:v>
                </c:pt>
                <c:pt idx="100320">
                  <c:v>40.126333914458399</c:v>
                </c:pt>
                <c:pt idx="100321">
                  <c:v>40.126461795806499</c:v>
                </c:pt>
                <c:pt idx="100322">
                  <c:v>40.126589676745297</c:v>
                </c:pt>
                <c:pt idx="100323">
                  <c:v>40.126717557274702</c:v>
                </c:pt>
                <c:pt idx="100324">
                  <c:v>40.126845437394799</c:v>
                </c:pt>
                <c:pt idx="100325">
                  <c:v>40.126973317105602</c:v>
                </c:pt>
                <c:pt idx="100326">
                  <c:v>40.127101196406997</c:v>
                </c:pt>
                <c:pt idx="100327">
                  <c:v>40.127229075299098</c:v>
                </c:pt>
                <c:pt idx="100328">
                  <c:v>40.127356953781899</c:v>
                </c:pt>
                <c:pt idx="100329">
                  <c:v>40.127484831855398</c:v>
                </c:pt>
                <c:pt idx="100330">
                  <c:v>40.127612709519497</c:v>
                </c:pt>
                <c:pt idx="100331">
                  <c:v>40.127740586774301</c:v>
                </c:pt>
                <c:pt idx="100332">
                  <c:v>40.127868463619798</c:v>
                </c:pt>
                <c:pt idx="100333">
                  <c:v>40.127996340055901</c:v>
                </c:pt>
                <c:pt idx="100334">
                  <c:v>40.128124216082703</c:v>
                </c:pt>
                <c:pt idx="100335">
                  <c:v>40.128252091700297</c:v>
                </c:pt>
                <c:pt idx="100336">
                  <c:v>40.128379966908497</c:v>
                </c:pt>
                <c:pt idx="100337">
                  <c:v>40.128507841707297</c:v>
                </c:pt>
                <c:pt idx="100338">
                  <c:v>40.128635716096902</c:v>
                </c:pt>
                <c:pt idx="100339">
                  <c:v>40.128763590077099</c:v>
                </c:pt>
                <c:pt idx="100340">
                  <c:v>40.128891463648102</c:v>
                </c:pt>
                <c:pt idx="100341">
                  <c:v>40.129019336809698</c:v>
                </c:pt>
                <c:pt idx="100342">
                  <c:v>40.129147209561999</c:v>
                </c:pt>
                <c:pt idx="100343">
                  <c:v>40.129275081905</c:v>
                </c:pt>
                <c:pt idx="100344">
                  <c:v>40.129402953838699</c:v>
                </c:pt>
                <c:pt idx="100345">
                  <c:v>40.129530825363098</c:v>
                </c:pt>
                <c:pt idx="100346">
                  <c:v>40.129658696478202</c:v>
                </c:pt>
                <c:pt idx="100347">
                  <c:v>40.129786567183999</c:v>
                </c:pt>
                <c:pt idx="100348">
                  <c:v>40.129914437480402</c:v>
                </c:pt>
                <c:pt idx="100349">
                  <c:v>40.130042307367603</c:v>
                </c:pt>
                <c:pt idx="100350">
                  <c:v>40.130170176845503</c:v>
                </c:pt>
                <c:pt idx="100351">
                  <c:v>40.130298045914003</c:v>
                </c:pt>
                <c:pt idx="100352">
                  <c:v>40.130425914573301</c:v>
                </c:pt>
                <c:pt idx="100353">
                  <c:v>40.130553782823299</c:v>
                </c:pt>
                <c:pt idx="100354">
                  <c:v>40.130681650664002</c:v>
                </c:pt>
                <c:pt idx="100355">
                  <c:v>40.130809518095397</c:v>
                </c:pt>
                <c:pt idx="100356">
                  <c:v>40.130937385117498</c:v>
                </c:pt>
                <c:pt idx="100357">
                  <c:v>40.131065251730298</c:v>
                </c:pt>
                <c:pt idx="100358">
                  <c:v>40.131193117933798</c:v>
                </c:pt>
                <c:pt idx="100359">
                  <c:v>40.131320983728003</c:v>
                </c:pt>
                <c:pt idx="100360">
                  <c:v>40.131448849112999</c:v>
                </c:pt>
                <c:pt idx="100361">
                  <c:v>40.131576714088602</c:v>
                </c:pt>
                <c:pt idx="100362">
                  <c:v>40.131704578654997</c:v>
                </c:pt>
                <c:pt idx="100363">
                  <c:v>40.131832442812097</c:v>
                </c:pt>
                <c:pt idx="100364">
                  <c:v>40.131960306559897</c:v>
                </c:pt>
                <c:pt idx="100365">
                  <c:v>40.132088169898502</c:v>
                </c:pt>
                <c:pt idx="100366">
                  <c:v>40.132216032827699</c:v>
                </c:pt>
                <c:pt idx="100367">
                  <c:v>40.132343895347702</c:v>
                </c:pt>
                <c:pt idx="100368">
                  <c:v>40.132471757458397</c:v>
                </c:pt>
                <c:pt idx="100369">
                  <c:v>40.132599619159798</c:v>
                </c:pt>
                <c:pt idx="100370">
                  <c:v>40.132727480451898</c:v>
                </c:pt>
                <c:pt idx="100371">
                  <c:v>40.132855341334803</c:v>
                </c:pt>
                <c:pt idx="100372">
                  <c:v>40.132983201808401</c:v>
                </c:pt>
                <c:pt idx="100373">
                  <c:v>40.133111061872697</c:v>
                </c:pt>
                <c:pt idx="100374">
                  <c:v>40.133238921527798</c:v>
                </c:pt>
                <c:pt idx="100375">
                  <c:v>40.133366780773599</c:v>
                </c:pt>
                <c:pt idx="100376">
                  <c:v>40.133494639610099</c:v>
                </c:pt>
                <c:pt idx="100377">
                  <c:v>40.133622498037397</c:v>
                </c:pt>
                <c:pt idx="100378">
                  <c:v>40.133750356055401</c:v>
                </c:pt>
                <c:pt idx="100379">
                  <c:v>40.133878213664097</c:v>
                </c:pt>
                <c:pt idx="100380">
                  <c:v>40.134006070863599</c:v>
                </c:pt>
                <c:pt idx="100381">
                  <c:v>40.134133927653799</c:v>
                </c:pt>
                <c:pt idx="100382">
                  <c:v>40.134261784034798</c:v>
                </c:pt>
                <c:pt idx="100383">
                  <c:v>40.134389640006503</c:v>
                </c:pt>
                <c:pt idx="100384">
                  <c:v>40.134517495569</c:v>
                </c:pt>
                <c:pt idx="100385">
                  <c:v>40.134645350722202</c:v>
                </c:pt>
                <c:pt idx="100386">
                  <c:v>40.134773205466097</c:v>
                </c:pt>
                <c:pt idx="100387">
                  <c:v>40.134901059800796</c:v>
                </c:pt>
                <c:pt idx="100388">
                  <c:v>40.135028913726202</c:v>
                </c:pt>
                <c:pt idx="100389">
                  <c:v>40.1351567672424</c:v>
                </c:pt>
                <c:pt idx="100390">
                  <c:v>40.135284620349402</c:v>
                </c:pt>
                <c:pt idx="100391">
                  <c:v>40.135412473047097</c:v>
                </c:pt>
                <c:pt idx="100392">
                  <c:v>40.135540325335498</c:v>
                </c:pt>
                <c:pt idx="100393">
                  <c:v>40.135668177214697</c:v>
                </c:pt>
                <c:pt idx="100394">
                  <c:v>40.135796028684702</c:v>
                </c:pt>
                <c:pt idx="100395">
                  <c:v>40.135923879745398</c:v>
                </c:pt>
                <c:pt idx="100396">
                  <c:v>40.1360517303969</c:v>
                </c:pt>
                <c:pt idx="100397">
                  <c:v>40.136179580639102</c:v>
                </c:pt>
                <c:pt idx="100398">
                  <c:v>40.136307430472101</c:v>
                </c:pt>
                <c:pt idx="100399">
                  <c:v>40.136435279895899</c:v>
                </c:pt>
                <c:pt idx="100400">
                  <c:v>40.136563128910502</c:v>
                </c:pt>
                <c:pt idx="100401">
                  <c:v>40.136690977515798</c:v>
                </c:pt>
                <c:pt idx="100402">
                  <c:v>40.136818825711799</c:v>
                </c:pt>
                <c:pt idx="100403">
                  <c:v>40.136946673498699</c:v>
                </c:pt>
                <c:pt idx="100404">
                  <c:v>40.137074520876297</c:v>
                </c:pt>
                <c:pt idx="100405">
                  <c:v>40.137202367844701</c:v>
                </c:pt>
                <c:pt idx="100406">
                  <c:v>40.137330214403804</c:v>
                </c:pt>
                <c:pt idx="100407">
                  <c:v>40.137458060553797</c:v>
                </c:pt>
                <c:pt idx="100408">
                  <c:v>40.137585906294497</c:v>
                </c:pt>
                <c:pt idx="100409">
                  <c:v>40.137713751626002</c:v>
                </c:pt>
                <c:pt idx="100410">
                  <c:v>40.137841596548199</c:v>
                </c:pt>
                <c:pt idx="100411">
                  <c:v>40.137969441061301</c:v>
                </c:pt>
                <c:pt idx="100412">
                  <c:v>40.138097285165102</c:v>
                </c:pt>
                <c:pt idx="100413">
                  <c:v>40.138225128859702</c:v>
                </c:pt>
                <c:pt idx="100414">
                  <c:v>40.1383529721451</c:v>
                </c:pt>
                <c:pt idx="100415">
                  <c:v>40.138480815021303</c:v>
                </c:pt>
                <c:pt idx="100416">
                  <c:v>40.138608657488199</c:v>
                </c:pt>
                <c:pt idx="100417">
                  <c:v>40.138736499545999</c:v>
                </c:pt>
                <c:pt idx="100418">
                  <c:v>40.138864341194498</c:v>
                </c:pt>
                <c:pt idx="100419">
                  <c:v>40.138992182433803</c:v>
                </c:pt>
                <c:pt idx="100420">
                  <c:v>40.139120023263999</c:v>
                </c:pt>
                <c:pt idx="100421">
                  <c:v>40.139247863684901</c:v>
                </c:pt>
                <c:pt idx="100422">
                  <c:v>40.139375703696601</c:v>
                </c:pt>
                <c:pt idx="100423">
                  <c:v>40.139503543299099</c:v>
                </c:pt>
                <c:pt idx="100424">
                  <c:v>40.139631382492396</c:v>
                </c:pt>
                <c:pt idx="100425">
                  <c:v>40.139759221276499</c:v>
                </c:pt>
                <c:pt idx="100426">
                  <c:v>40.1398870596514</c:v>
                </c:pt>
                <c:pt idx="100427">
                  <c:v>40.1400148976171</c:v>
                </c:pt>
                <c:pt idx="100428">
                  <c:v>40.140142735173598</c:v>
                </c:pt>
                <c:pt idx="100429">
                  <c:v>40.140270572320901</c:v>
                </c:pt>
                <c:pt idx="100430">
                  <c:v>40.140398409059003</c:v>
                </c:pt>
                <c:pt idx="100431">
                  <c:v>40.140526245387903</c:v>
                </c:pt>
                <c:pt idx="100432">
                  <c:v>40.140654081307602</c:v>
                </c:pt>
                <c:pt idx="100433">
                  <c:v>40.140781916818199</c:v>
                </c:pt>
                <c:pt idx="100434">
                  <c:v>40.140909751919502</c:v>
                </c:pt>
                <c:pt idx="100435">
                  <c:v>40.141037586611702</c:v>
                </c:pt>
                <c:pt idx="100436">
                  <c:v>40.141165420894602</c:v>
                </c:pt>
                <c:pt idx="100437">
                  <c:v>40.141293254768399</c:v>
                </c:pt>
                <c:pt idx="100438">
                  <c:v>40.141421088233002</c:v>
                </c:pt>
                <c:pt idx="100439">
                  <c:v>40.141548921288397</c:v>
                </c:pt>
                <c:pt idx="100440">
                  <c:v>40.141676753934597</c:v>
                </c:pt>
                <c:pt idx="100441">
                  <c:v>40.141804586171702</c:v>
                </c:pt>
                <c:pt idx="100442">
                  <c:v>40.141932417999499</c:v>
                </c:pt>
                <c:pt idx="100443">
                  <c:v>40.142060249418201</c:v>
                </c:pt>
                <c:pt idx="100444">
                  <c:v>40.142188080427701</c:v>
                </c:pt>
                <c:pt idx="100445">
                  <c:v>40.142315911028099</c:v>
                </c:pt>
                <c:pt idx="100446">
                  <c:v>40.142443741219203</c:v>
                </c:pt>
                <c:pt idx="100447">
                  <c:v>40.142571571001199</c:v>
                </c:pt>
                <c:pt idx="100448">
                  <c:v>40.142699400374099</c:v>
                </c:pt>
                <c:pt idx="100449">
                  <c:v>40.142827229337698</c:v>
                </c:pt>
                <c:pt idx="100450">
                  <c:v>40.142955057892202</c:v>
                </c:pt>
                <c:pt idx="100451">
                  <c:v>40.143082886037497</c:v>
                </c:pt>
                <c:pt idx="100452">
                  <c:v>40.143210713773598</c:v>
                </c:pt>
                <c:pt idx="100453">
                  <c:v>40.143338541100597</c:v>
                </c:pt>
                <c:pt idx="100454">
                  <c:v>40.143466368018402</c:v>
                </c:pt>
                <c:pt idx="100455">
                  <c:v>40.143594194527097</c:v>
                </c:pt>
                <c:pt idx="100456">
                  <c:v>40.143722020626598</c:v>
                </c:pt>
                <c:pt idx="100457">
                  <c:v>40.143849846316897</c:v>
                </c:pt>
                <c:pt idx="100458">
                  <c:v>40.143977671598101</c:v>
                </c:pt>
                <c:pt idx="100459">
                  <c:v>40.144105496470097</c:v>
                </c:pt>
                <c:pt idx="100460">
                  <c:v>40.144233320932898</c:v>
                </c:pt>
                <c:pt idx="100461">
                  <c:v>40.144361144986597</c:v>
                </c:pt>
                <c:pt idx="100462">
                  <c:v>40.144488968631201</c:v>
                </c:pt>
                <c:pt idx="100463">
                  <c:v>40.144616791866603</c:v>
                </c:pt>
                <c:pt idx="100464">
                  <c:v>40.144744614692797</c:v>
                </c:pt>
                <c:pt idx="100465">
                  <c:v>40.144872437109903</c:v>
                </c:pt>
                <c:pt idx="100466">
                  <c:v>40.1450002591179</c:v>
                </c:pt>
                <c:pt idx="100467">
                  <c:v>40.145128080716702</c:v>
                </c:pt>
                <c:pt idx="100468">
                  <c:v>40.145255901906303</c:v>
                </c:pt>
                <c:pt idx="100469">
                  <c:v>40.145383722686901</c:v>
                </c:pt>
                <c:pt idx="100470">
                  <c:v>40.145511543058198</c:v>
                </c:pt>
                <c:pt idx="100471">
                  <c:v>40.1456393630205</c:v>
                </c:pt>
                <c:pt idx="100472">
                  <c:v>40.145767182573501</c:v>
                </c:pt>
                <c:pt idx="100473">
                  <c:v>40.145895001717498</c:v>
                </c:pt>
                <c:pt idx="100474">
                  <c:v>40.146022820452302</c:v>
                </c:pt>
                <c:pt idx="100475">
                  <c:v>40.146150638778003</c:v>
                </c:pt>
                <c:pt idx="100476">
                  <c:v>40.146278456694503</c:v>
                </c:pt>
                <c:pt idx="100477">
                  <c:v>40.146406274201901</c:v>
                </c:pt>
                <c:pt idx="100478">
                  <c:v>40.146534091300197</c:v>
                </c:pt>
                <c:pt idx="100479">
                  <c:v>40.146661907989298</c:v>
                </c:pt>
                <c:pt idx="100480">
                  <c:v>40.146789724269397</c:v>
                </c:pt>
                <c:pt idx="100481">
                  <c:v>40.146917540140201</c:v>
                </c:pt>
                <c:pt idx="100482">
                  <c:v>40.147045355602003</c:v>
                </c:pt>
                <c:pt idx="100483">
                  <c:v>40.147173170654597</c:v>
                </c:pt>
                <c:pt idx="100484">
                  <c:v>40.147300985298102</c:v>
                </c:pt>
                <c:pt idx="100485">
                  <c:v>40.147428799532499</c:v>
                </c:pt>
                <c:pt idx="100486">
                  <c:v>40.1475566133578</c:v>
                </c:pt>
                <c:pt idx="100487">
                  <c:v>40.1476844267739</c:v>
                </c:pt>
                <c:pt idx="100488">
                  <c:v>40.147812239780897</c:v>
                </c:pt>
                <c:pt idx="100489">
                  <c:v>40.1479400523788</c:v>
                </c:pt>
                <c:pt idx="100490">
                  <c:v>40.148067864567601</c:v>
                </c:pt>
                <c:pt idx="100491">
                  <c:v>40.148195676347299</c:v>
                </c:pt>
                <c:pt idx="100492">
                  <c:v>40.148323487717803</c:v>
                </c:pt>
                <c:pt idx="100493">
                  <c:v>40.148451298679298</c:v>
                </c:pt>
                <c:pt idx="100494">
                  <c:v>40.148579109231598</c:v>
                </c:pt>
                <c:pt idx="100495">
                  <c:v>40.148706919374803</c:v>
                </c:pt>
                <c:pt idx="100496">
                  <c:v>40.148834729108998</c:v>
                </c:pt>
                <c:pt idx="100497">
                  <c:v>40.148962538433999</c:v>
                </c:pt>
                <c:pt idx="100498">
                  <c:v>40.149090347349897</c:v>
                </c:pt>
                <c:pt idx="100499">
                  <c:v>40.149218155856701</c:v>
                </c:pt>
                <c:pt idx="100500">
                  <c:v>40.149345963954303</c:v>
                </c:pt>
                <c:pt idx="100501">
                  <c:v>40.149473771642903</c:v>
                </c:pt>
                <c:pt idx="100502">
                  <c:v>40.1496015789224</c:v>
                </c:pt>
                <c:pt idx="100503">
                  <c:v>40.149729385792803</c:v>
                </c:pt>
                <c:pt idx="100504">
                  <c:v>40.149857192254103</c:v>
                </c:pt>
                <c:pt idx="100505">
                  <c:v>40.149984998306302</c:v>
                </c:pt>
                <c:pt idx="100506">
                  <c:v>40.150112803949398</c:v>
                </c:pt>
                <c:pt idx="100507">
                  <c:v>40.150240609183399</c:v>
                </c:pt>
                <c:pt idx="100508">
                  <c:v>40.150368414008298</c:v>
                </c:pt>
                <c:pt idx="100509">
                  <c:v>40.150496218424102</c:v>
                </c:pt>
                <c:pt idx="100510">
                  <c:v>40.150624022430897</c:v>
                </c:pt>
                <c:pt idx="100511">
                  <c:v>40.150751826028497</c:v>
                </c:pt>
                <c:pt idx="100512">
                  <c:v>40.150879629217002</c:v>
                </c:pt>
                <c:pt idx="100513">
                  <c:v>40.151007431996497</c:v>
                </c:pt>
                <c:pt idx="100514">
                  <c:v>40.151135234366897</c:v>
                </c:pt>
                <c:pt idx="100515">
                  <c:v>40.151263036328203</c:v>
                </c:pt>
                <c:pt idx="100516">
                  <c:v>40.151390837880399</c:v>
                </c:pt>
                <c:pt idx="100517">
                  <c:v>40.1515186390235</c:v>
                </c:pt>
                <c:pt idx="100518">
                  <c:v>40.151646439757599</c:v>
                </c:pt>
                <c:pt idx="100519">
                  <c:v>40.151774240082503</c:v>
                </c:pt>
                <c:pt idx="100520">
                  <c:v>40.151902039998397</c:v>
                </c:pt>
                <c:pt idx="100521">
                  <c:v>40.152029839505197</c:v>
                </c:pt>
                <c:pt idx="100522">
                  <c:v>40.152157638603001</c:v>
                </c:pt>
                <c:pt idx="100523">
                  <c:v>40.152285437291702</c:v>
                </c:pt>
                <c:pt idx="100524">
                  <c:v>40.152413235571203</c:v>
                </c:pt>
                <c:pt idx="100525">
                  <c:v>40.1525410334418</c:v>
                </c:pt>
                <c:pt idx="100526">
                  <c:v>40.152668830903202</c:v>
                </c:pt>
                <c:pt idx="100527">
                  <c:v>40.152796627955603</c:v>
                </c:pt>
                <c:pt idx="100528">
                  <c:v>40.152924424598901</c:v>
                </c:pt>
                <c:pt idx="100529">
                  <c:v>40.153052220833203</c:v>
                </c:pt>
                <c:pt idx="100530">
                  <c:v>40.153180016658403</c:v>
                </c:pt>
                <c:pt idx="100531">
                  <c:v>40.153307812074502</c:v>
                </c:pt>
                <c:pt idx="100532">
                  <c:v>40.153435607081597</c:v>
                </c:pt>
                <c:pt idx="100533">
                  <c:v>40.153563401679598</c:v>
                </c:pt>
                <c:pt idx="100534">
                  <c:v>40.153691195868497</c:v>
                </c:pt>
                <c:pt idx="100535">
                  <c:v>40.1538189896484</c:v>
                </c:pt>
                <c:pt idx="100536">
                  <c:v>40.153946783019201</c:v>
                </c:pt>
                <c:pt idx="100537">
                  <c:v>40.154074575980999</c:v>
                </c:pt>
                <c:pt idx="100538">
                  <c:v>40.154202368533703</c:v>
                </c:pt>
                <c:pt idx="100539">
                  <c:v>40.154330160677397</c:v>
                </c:pt>
                <c:pt idx="100540">
                  <c:v>40.154457952412002</c:v>
                </c:pt>
                <c:pt idx="100541">
                  <c:v>40.154585743737599</c:v>
                </c:pt>
                <c:pt idx="100542">
                  <c:v>40.1547135346541</c:v>
                </c:pt>
                <c:pt idx="100543">
                  <c:v>40.154841325161598</c:v>
                </c:pt>
                <c:pt idx="100544">
                  <c:v>40.154969115260002</c:v>
                </c:pt>
                <c:pt idx="100545">
                  <c:v>40.155096904949403</c:v>
                </c:pt>
                <c:pt idx="100546">
                  <c:v>40.155224694229702</c:v>
                </c:pt>
                <c:pt idx="100547">
                  <c:v>40.155352483100998</c:v>
                </c:pt>
                <c:pt idx="100548">
                  <c:v>40.155480271563299</c:v>
                </c:pt>
                <c:pt idx="100549">
                  <c:v>40.155608059616497</c:v>
                </c:pt>
                <c:pt idx="100550">
                  <c:v>40.155735847260701</c:v>
                </c:pt>
                <c:pt idx="100551">
                  <c:v>40.155863634495802</c:v>
                </c:pt>
                <c:pt idx="100552">
                  <c:v>40.1559914213219</c:v>
                </c:pt>
                <c:pt idx="100553">
                  <c:v>40.156119207739003</c:v>
                </c:pt>
                <c:pt idx="100554">
                  <c:v>40.156246993746997</c:v>
                </c:pt>
                <c:pt idx="100555">
                  <c:v>40.156374779346002</c:v>
                </c:pt>
                <c:pt idx="100556">
                  <c:v>40.156502564535998</c:v>
                </c:pt>
                <c:pt idx="100557">
                  <c:v>40.156630349316998</c:v>
                </c:pt>
                <c:pt idx="100558">
                  <c:v>40.156758133688903</c:v>
                </c:pt>
                <c:pt idx="100559">
                  <c:v>40.156885917651799</c:v>
                </c:pt>
                <c:pt idx="100560">
                  <c:v>40.157013701205699</c:v>
                </c:pt>
                <c:pt idx="100561">
                  <c:v>40.157141484350497</c:v>
                </c:pt>
                <c:pt idx="100562">
                  <c:v>40.157269267086299</c:v>
                </c:pt>
                <c:pt idx="100563">
                  <c:v>40.157397049413099</c:v>
                </c:pt>
                <c:pt idx="100564">
                  <c:v>40.157524831330903</c:v>
                </c:pt>
                <c:pt idx="100565">
                  <c:v>40.157652612839698</c:v>
                </c:pt>
                <c:pt idx="100566">
                  <c:v>40.157780393939397</c:v>
                </c:pt>
                <c:pt idx="100567">
                  <c:v>40.157908174630101</c:v>
                </c:pt>
                <c:pt idx="100568">
                  <c:v>40.158035954911902</c:v>
                </c:pt>
                <c:pt idx="100569">
                  <c:v>40.158163734784601</c:v>
                </c:pt>
                <c:pt idx="100570">
                  <c:v>40.158291514248297</c:v>
                </c:pt>
                <c:pt idx="100571">
                  <c:v>40.158419293302899</c:v>
                </c:pt>
                <c:pt idx="100572">
                  <c:v>40.158547071948597</c:v>
                </c:pt>
                <c:pt idx="100573">
                  <c:v>40.158674850185299</c:v>
                </c:pt>
                <c:pt idx="100574">
                  <c:v>40.1588026280129</c:v>
                </c:pt>
                <c:pt idx="100575">
                  <c:v>40.158930405431597</c:v>
                </c:pt>
                <c:pt idx="100576">
                  <c:v>40.1590581824412</c:v>
                </c:pt>
                <c:pt idx="100577">
                  <c:v>40.159185959041899</c:v>
                </c:pt>
                <c:pt idx="100578">
                  <c:v>40.159313735233503</c:v>
                </c:pt>
                <c:pt idx="100579">
                  <c:v>40.159441511016098</c:v>
                </c:pt>
                <c:pt idx="100580">
                  <c:v>40.159569286389797</c:v>
                </c:pt>
                <c:pt idx="100581">
                  <c:v>40.1596970613544</c:v>
                </c:pt>
                <c:pt idx="100582">
                  <c:v>40.159824835910101</c:v>
                </c:pt>
                <c:pt idx="100583">
                  <c:v>40.159952610056699</c:v>
                </c:pt>
                <c:pt idx="100584">
                  <c:v>40.160080383794401</c:v>
                </c:pt>
                <c:pt idx="100585">
                  <c:v>40.160208157123002</c:v>
                </c:pt>
                <c:pt idx="100586">
                  <c:v>40.160335930042699</c:v>
                </c:pt>
                <c:pt idx="100587">
                  <c:v>40.1604637025534</c:v>
                </c:pt>
                <c:pt idx="100588">
                  <c:v>40.160591474655099</c:v>
                </c:pt>
                <c:pt idx="100589">
                  <c:v>40.160719246347803</c:v>
                </c:pt>
                <c:pt idx="100590">
                  <c:v>40.160847017631497</c:v>
                </c:pt>
                <c:pt idx="100591">
                  <c:v>40.160974788506302</c:v>
                </c:pt>
                <c:pt idx="100592">
                  <c:v>40.161102558971997</c:v>
                </c:pt>
                <c:pt idx="100593">
                  <c:v>40.161230329028797</c:v>
                </c:pt>
                <c:pt idx="100594">
                  <c:v>40.161358098676601</c:v>
                </c:pt>
                <c:pt idx="100595">
                  <c:v>40.161485867915403</c:v>
                </c:pt>
                <c:pt idx="100596">
                  <c:v>40.161613636745301</c:v>
                </c:pt>
                <c:pt idx="100597">
                  <c:v>40.161741405166097</c:v>
                </c:pt>
                <c:pt idx="100598">
                  <c:v>40.161869173177998</c:v>
                </c:pt>
                <c:pt idx="100599">
                  <c:v>40.161996940780902</c:v>
                </c:pt>
                <c:pt idx="100600">
                  <c:v>40.162124707974897</c:v>
                </c:pt>
                <c:pt idx="100601">
                  <c:v>40.162252474759804</c:v>
                </c:pt>
                <c:pt idx="100602">
                  <c:v>40.1623802411358</c:v>
                </c:pt>
                <c:pt idx="100603">
                  <c:v>40.1625080071029</c:v>
                </c:pt>
                <c:pt idx="100604">
                  <c:v>40.162635772660899</c:v>
                </c:pt>
                <c:pt idx="100605">
                  <c:v>40.162763537810001</c:v>
                </c:pt>
                <c:pt idx="100606">
                  <c:v>40.162891302550101</c:v>
                </c:pt>
                <c:pt idx="100607">
                  <c:v>40.163019066881297</c:v>
                </c:pt>
                <c:pt idx="100608">
                  <c:v>40.163146830803498</c:v>
                </c:pt>
                <c:pt idx="100609">
                  <c:v>40.163274594316697</c:v>
                </c:pt>
                <c:pt idx="100610">
                  <c:v>40.163402357420999</c:v>
                </c:pt>
                <c:pt idx="100611">
                  <c:v>40.163530120116398</c:v>
                </c:pt>
                <c:pt idx="100612">
                  <c:v>40.163657882402703</c:v>
                </c:pt>
                <c:pt idx="100613">
                  <c:v>40.163785644280097</c:v>
                </c:pt>
                <c:pt idx="100614">
                  <c:v>40.163913405748602</c:v>
                </c:pt>
                <c:pt idx="100615">
                  <c:v>40.164041166808097</c:v>
                </c:pt>
                <c:pt idx="100616">
                  <c:v>40.164168927458697</c:v>
                </c:pt>
                <c:pt idx="100617">
                  <c:v>40.1642966877003</c:v>
                </c:pt>
                <c:pt idx="100618">
                  <c:v>40.164424447532902</c:v>
                </c:pt>
                <c:pt idx="100619">
                  <c:v>40.1645522069566</c:v>
                </c:pt>
                <c:pt idx="100620">
                  <c:v>40.164679965971402</c:v>
                </c:pt>
                <c:pt idx="100621">
                  <c:v>40.164807724577201</c:v>
                </c:pt>
                <c:pt idx="100622">
                  <c:v>40.164935482774098</c:v>
                </c:pt>
                <c:pt idx="100623">
                  <c:v>40.165063240561999</c:v>
                </c:pt>
                <c:pt idx="100624">
                  <c:v>40.165190997940996</c:v>
                </c:pt>
                <c:pt idx="100625">
                  <c:v>40.165318754910999</c:v>
                </c:pt>
                <c:pt idx="100626">
                  <c:v>40.165446511472098</c:v>
                </c:pt>
                <c:pt idx="100627">
                  <c:v>40.165574267624301</c:v>
                </c:pt>
                <c:pt idx="100628">
                  <c:v>40.165702023367501</c:v>
                </c:pt>
                <c:pt idx="100629">
                  <c:v>40.165829778701799</c:v>
                </c:pt>
                <c:pt idx="100630">
                  <c:v>40.1659575336272</c:v>
                </c:pt>
                <c:pt idx="100631">
                  <c:v>40.166085288143599</c:v>
                </c:pt>
                <c:pt idx="100632">
                  <c:v>40.166213042251101</c:v>
                </c:pt>
                <c:pt idx="100633">
                  <c:v>40.166340795949701</c:v>
                </c:pt>
                <c:pt idx="100634">
                  <c:v>40.166468549239397</c:v>
                </c:pt>
                <c:pt idx="100635">
                  <c:v>40.166596302120098</c:v>
                </c:pt>
                <c:pt idx="100636">
                  <c:v>40.166724054591903</c:v>
                </c:pt>
                <c:pt idx="100637">
                  <c:v>40.166851806654698</c:v>
                </c:pt>
                <c:pt idx="100638">
                  <c:v>40.166979558308697</c:v>
                </c:pt>
                <c:pt idx="100639">
                  <c:v>40.1671073095537</c:v>
                </c:pt>
                <c:pt idx="100640">
                  <c:v>40.1672350603898</c:v>
                </c:pt>
                <c:pt idx="100641">
                  <c:v>40.167362810817004</c:v>
                </c:pt>
                <c:pt idx="100642">
                  <c:v>40.167490560835297</c:v>
                </c:pt>
                <c:pt idx="100643">
                  <c:v>40.167618310444603</c:v>
                </c:pt>
                <c:pt idx="100644">
                  <c:v>40.167746059644998</c:v>
                </c:pt>
                <c:pt idx="100645">
                  <c:v>40.167873808436603</c:v>
                </c:pt>
                <c:pt idx="100646">
                  <c:v>40.168001556819199</c:v>
                </c:pt>
                <c:pt idx="100647">
                  <c:v>40.168129304792899</c:v>
                </c:pt>
                <c:pt idx="100648">
                  <c:v>40.168257052357703</c:v>
                </c:pt>
                <c:pt idx="100649">
                  <c:v>40.168384799513497</c:v>
                </c:pt>
                <c:pt idx="100650">
                  <c:v>40.168512546260501</c:v>
                </c:pt>
                <c:pt idx="100651">
                  <c:v>40.168640292598603</c:v>
                </c:pt>
                <c:pt idx="100652">
                  <c:v>40.168768038527702</c:v>
                </c:pt>
                <c:pt idx="100653">
                  <c:v>40.168895784047997</c:v>
                </c:pt>
                <c:pt idx="100654">
                  <c:v>40.169023529159404</c:v>
                </c:pt>
                <c:pt idx="100655">
                  <c:v>40.1691512738618</c:v>
                </c:pt>
                <c:pt idx="100656">
                  <c:v>40.1692790181554</c:v>
                </c:pt>
                <c:pt idx="100657">
                  <c:v>40.169406762039998</c:v>
                </c:pt>
                <c:pt idx="100658">
                  <c:v>40.169534505515799</c:v>
                </c:pt>
                <c:pt idx="100659">
                  <c:v>40.169662248582704</c:v>
                </c:pt>
                <c:pt idx="100660">
                  <c:v>40.169789991240599</c:v>
                </c:pt>
                <c:pt idx="100661">
                  <c:v>40.169917733489697</c:v>
                </c:pt>
                <c:pt idx="100662">
                  <c:v>40.1700454753299</c:v>
                </c:pt>
                <c:pt idx="100663">
                  <c:v>40.170173216761199</c:v>
                </c:pt>
                <c:pt idx="100664">
                  <c:v>40.170300957783603</c:v>
                </c:pt>
                <c:pt idx="100665">
                  <c:v>40.170428698397103</c:v>
                </c:pt>
                <c:pt idx="100666">
                  <c:v>40.1705564386017</c:v>
                </c:pt>
                <c:pt idx="100667">
                  <c:v>40.170684178397501</c:v>
                </c:pt>
                <c:pt idx="100668">
                  <c:v>40.170811917784398</c:v>
                </c:pt>
                <c:pt idx="100669">
                  <c:v>40.1709396567623</c:v>
                </c:pt>
                <c:pt idx="100670">
                  <c:v>40.171067395331399</c:v>
                </c:pt>
                <c:pt idx="100671">
                  <c:v>40.1711951334917</c:v>
                </c:pt>
                <c:pt idx="100672">
                  <c:v>40.171322871242999</c:v>
                </c:pt>
                <c:pt idx="100673">
                  <c:v>40.171450608585502</c:v>
                </c:pt>
                <c:pt idx="100674">
                  <c:v>40.171578345519102</c:v>
                </c:pt>
                <c:pt idx="100675">
                  <c:v>40.171706082043798</c:v>
                </c:pt>
                <c:pt idx="100676">
                  <c:v>40.171833818159598</c:v>
                </c:pt>
                <c:pt idx="100677">
                  <c:v>40.171961553866602</c:v>
                </c:pt>
                <c:pt idx="100678">
                  <c:v>40.172089289164703</c:v>
                </c:pt>
                <c:pt idx="100679">
                  <c:v>40.1722170240539</c:v>
                </c:pt>
                <c:pt idx="100680">
                  <c:v>40.172344758534301</c:v>
                </c:pt>
                <c:pt idx="100681">
                  <c:v>40.172472492605799</c:v>
                </c:pt>
                <c:pt idx="100682">
                  <c:v>40.172600226268401</c:v>
                </c:pt>
                <c:pt idx="100683">
                  <c:v>40.172727959522199</c:v>
                </c:pt>
                <c:pt idx="100684">
                  <c:v>40.172855692367101</c:v>
                </c:pt>
                <c:pt idx="100685">
                  <c:v>40.1729834248031</c:v>
                </c:pt>
                <c:pt idx="100686">
                  <c:v>40.173111156830302</c:v>
                </c:pt>
                <c:pt idx="100687">
                  <c:v>40.173238888448601</c:v>
                </c:pt>
                <c:pt idx="100688">
                  <c:v>40.173366619658097</c:v>
                </c:pt>
                <c:pt idx="100689">
                  <c:v>40.173494350458697</c:v>
                </c:pt>
                <c:pt idx="100690">
                  <c:v>40.1736220808505</c:v>
                </c:pt>
                <c:pt idx="100691">
                  <c:v>40.173749810833399</c:v>
                </c:pt>
                <c:pt idx="100692">
                  <c:v>40.173877540407403</c:v>
                </c:pt>
                <c:pt idx="100693">
                  <c:v>40.174005269572604</c:v>
                </c:pt>
                <c:pt idx="100694">
                  <c:v>40.174132998329</c:v>
                </c:pt>
                <c:pt idx="100695">
                  <c:v>40.174260726676501</c:v>
                </c:pt>
                <c:pt idx="100696">
                  <c:v>40.174388454615098</c:v>
                </c:pt>
                <c:pt idx="100697">
                  <c:v>40.174516182144899</c:v>
                </c:pt>
                <c:pt idx="100698">
                  <c:v>40.174643909265903</c:v>
                </c:pt>
                <c:pt idx="100699">
                  <c:v>40.174771635977997</c:v>
                </c:pt>
                <c:pt idx="100700">
                  <c:v>40.174899362281302</c:v>
                </c:pt>
                <c:pt idx="100701">
                  <c:v>40.175027088175703</c:v>
                </c:pt>
                <c:pt idx="100702">
                  <c:v>40.175154813661301</c:v>
                </c:pt>
                <c:pt idx="100703">
                  <c:v>40.175282538738102</c:v>
                </c:pt>
                <c:pt idx="100704">
                  <c:v>40.175410263406</c:v>
                </c:pt>
                <c:pt idx="100705">
                  <c:v>40.175537987665102</c:v>
                </c:pt>
                <c:pt idx="100706">
                  <c:v>40.1756657115153</c:v>
                </c:pt>
                <c:pt idx="100707">
                  <c:v>40.175793434956802</c:v>
                </c:pt>
                <c:pt idx="100708">
                  <c:v>40.175921157989301</c:v>
                </c:pt>
                <c:pt idx="100709">
                  <c:v>40.176048880613102</c:v>
                </c:pt>
                <c:pt idx="100710">
                  <c:v>40.176176602828001</c:v>
                </c:pt>
                <c:pt idx="100711">
                  <c:v>40.176304324634103</c:v>
                </c:pt>
                <c:pt idx="100712">
                  <c:v>40.176432046031401</c:v>
                </c:pt>
                <c:pt idx="100713">
                  <c:v>40.176559767019903</c:v>
                </c:pt>
                <c:pt idx="100714">
                  <c:v>40.176687487599501</c:v>
                </c:pt>
                <c:pt idx="100715">
                  <c:v>40.176815207770296</c:v>
                </c:pt>
                <c:pt idx="100716">
                  <c:v>40.176942927532302</c:v>
                </c:pt>
                <c:pt idx="100717">
                  <c:v>40.177070646885497</c:v>
                </c:pt>
                <c:pt idx="100718">
                  <c:v>40.177198365829803</c:v>
                </c:pt>
                <c:pt idx="100719">
                  <c:v>40.177326084365298</c:v>
                </c:pt>
                <c:pt idx="100720">
                  <c:v>40.177453802492003</c:v>
                </c:pt>
                <c:pt idx="100721">
                  <c:v>40.177581520209998</c:v>
                </c:pt>
                <c:pt idx="100722">
                  <c:v>40.177709237518997</c:v>
                </c:pt>
                <c:pt idx="100723">
                  <c:v>40.177836954419298</c:v>
                </c:pt>
                <c:pt idx="100724">
                  <c:v>40.177964670910796</c:v>
                </c:pt>
                <c:pt idx="100725">
                  <c:v>40.178092386993399</c:v>
                </c:pt>
                <c:pt idx="100726">
                  <c:v>40.178220102667296</c:v>
                </c:pt>
                <c:pt idx="100727">
                  <c:v>40.178347817932298</c:v>
                </c:pt>
                <c:pt idx="100728">
                  <c:v>40.178475532788603</c:v>
                </c:pt>
                <c:pt idx="100729">
                  <c:v>40.178603247235998</c:v>
                </c:pt>
                <c:pt idx="100730">
                  <c:v>40.178730961274603</c:v>
                </c:pt>
                <c:pt idx="100731">
                  <c:v>40.178858674904497</c:v>
                </c:pt>
                <c:pt idx="100732">
                  <c:v>40.178986388125502</c:v>
                </c:pt>
                <c:pt idx="100733">
                  <c:v>40.179114100937703</c:v>
                </c:pt>
                <c:pt idx="100734">
                  <c:v>40.1792418133412</c:v>
                </c:pt>
                <c:pt idx="100735">
                  <c:v>40.179369525335801</c:v>
                </c:pt>
                <c:pt idx="100736">
                  <c:v>40.179497236921598</c:v>
                </c:pt>
                <c:pt idx="100737">
                  <c:v>40.179624948098699</c:v>
                </c:pt>
                <c:pt idx="100738">
                  <c:v>40.179752658866903</c:v>
                </c:pt>
                <c:pt idx="100739">
                  <c:v>40.179880369226403</c:v>
                </c:pt>
                <c:pt idx="100740">
                  <c:v>40.180008079177099</c:v>
                </c:pt>
                <c:pt idx="100741">
                  <c:v>40.180135788718999</c:v>
                </c:pt>
                <c:pt idx="100742">
                  <c:v>40.180263497852103</c:v>
                </c:pt>
                <c:pt idx="100743">
                  <c:v>40.180391206576402</c:v>
                </c:pt>
                <c:pt idx="100744">
                  <c:v>40.180518914891898</c:v>
                </c:pt>
                <c:pt idx="100745">
                  <c:v>40.180646622798697</c:v>
                </c:pt>
                <c:pt idx="100746">
                  <c:v>40.1807743302967</c:v>
                </c:pt>
                <c:pt idx="100747">
                  <c:v>40.180902037385799</c:v>
                </c:pt>
                <c:pt idx="100748">
                  <c:v>40.181029744066201</c:v>
                </c:pt>
                <c:pt idx="100749">
                  <c:v>40.181157450337899</c:v>
                </c:pt>
                <c:pt idx="100750">
                  <c:v>40.181285156200701</c:v>
                </c:pt>
                <c:pt idx="100751">
                  <c:v>40.181412861654799</c:v>
                </c:pt>
                <c:pt idx="100752">
                  <c:v>40.1815405667001</c:v>
                </c:pt>
                <c:pt idx="100753">
                  <c:v>40.181668271336697</c:v>
                </c:pt>
                <c:pt idx="100754">
                  <c:v>40.181795975564398</c:v>
                </c:pt>
                <c:pt idx="100755">
                  <c:v>40.181923679383402</c:v>
                </c:pt>
                <c:pt idx="100756">
                  <c:v>40.182051382793603</c:v>
                </c:pt>
                <c:pt idx="100757">
                  <c:v>40.182179085795099</c:v>
                </c:pt>
                <c:pt idx="100758">
                  <c:v>40.182306788387798</c:v>
                </c:pt>
                <c:pt idx="100759">
                  <c:v>40.182434490571701</c:v>
                </c:pt>
                <c:pt idx="100760">
                  <c:v>40.1825621923469</c:v>
                </c:pt>
                <c:pt idx="100761">
                  <c:v>40.182689893713302</c:v>
                </c:pt>
                <c:pt idx="100762">
                  <c:v>40.182817594670901</c:v>
                </c:pt>
                <c:pt idx="100763">
                  <c:v>40.182945295219803</c:v>
                </c:pt>
                <c:pt idx="100764">
                  <c:v>40.1830729953599</c:v>
                </c:pt>
                <c:pt idx="100765">
                  <c:v>40.183200695091301</c:v>
                </c:pt>
                <c:pt idx="100766">
                  <c:v>40.183328394413898</c:v>
                </c:pt>
                <c:pt idx="100767">
                  <c:v>40.183456093327699</c:v>
                </c:pt>
                <c:pt idx="100768">
                  <c:v>40.183583791832802</c:v>
                </c:pt>
                <c:pt idx="100769">
                  <c:v>40.183711489929202</c:v>
                </c:pt>
                <c:pt idx="100770">
                  <c:v>40.183839187616798</c:v>
                </c:pt>
                <c:pt idx="100771">
                  <c:v>40.183966884895597</c:v>
                </c:pt>
                <c:pt idx="100772">
                  <c:v>40.184094581765798</c:v>
                </c:pt>
                <c:pt idx="100773">
                  <c:v>40.184222278227097</c:v>
                </c:pt>
                <c:pt idx="100774">
                  <c:v>40.184349974279698</c:v>
                </c:pt>
                <c:pt idx="100775">
                  <c:v>40.184477669923602</c:v>
                </c:pt>
                <c:pt idx="100776">
                  <c:v>40.184605365158703</c:v>
                </c:pt>
                <c:pt idx="100777">
                  <c:v>40.184733059985099</c:v>
                </c:pt>
                <c:pt idx="100778">
                  <c:v>40.184860754402798</c:v>
                </c:pt>
                <c:pt idx="100779">
                  <c:v>40.184988448411701</c:v>
                </c:pt>
                <c:pt idx="100780">
                  <c:v>40.1851161420118</c:v>
                </c:pt>
                <c:pt idx="100781">
                  <c:v>40.185243835203302</c:v>
                </c:pt>
                <c:pt idx="100782">
                  <c:v>40.185371527986</c:v>
                </c:pt>
                <c:pt idx="100783">
                  <c:v>40.185499220359901</c:v>
                </c:pt>
                <c:pt idx="100784">
                  <c:v>40.185626912325198</c:v>
                </c:pt>
                <c:pt idx="100785">
                  <c:v>40.185754603881698</c:v>
                </c:pt>
                <c:pt idx="100786">
                  <c:v>40.185882295029501</c:v>
                </c:pt>
                <c:pt idx="100787">
                  <c:v>40.1860099857685</c:v>
                </c:pt>
                <c:pt idx="100788">
                  <c:v>40.186137676098802</c:v>
                </c:pt>
                <c:pt idx="100789">
                  <c:v>40.1862653660204</c:v>
                </c:pt>
                <c:pt idx="100790">
                  <c:v>40.186393055533301</c:v>
                </c:pt>
                <c:pt idx="100791">
                  <c:v>40.186520744637399</c:v>
                </c:pt>
                <c:pt idx="100792">
                  <c:v>40.186648433332898</c:v>
                </c:pt>
                <c:pt idx="100793">
                  <c:v>40.186776121619602</c:v>
                </c:pt>
                <c:pt idx="100794">
                  <c:v>40.186903809497601</c:v>
                </c:pt>
                <c:pt idx="100795">
                  <c:v>40.187031496966803</c:v>
                </c:pt>
                <c:pt idx="100796">
                  <c:v>40.187159184027401</c:v>
                </c:pt>
                <c:pt idx="100797">
                  <c:v>40.187286870679202</c:v>
                </c:pt>
                <c:pt idx="100798">
                  <c:v>40.187414556922398</c:v>
                </c:pt>
                <c:pt idx="100799">
                  <c:v>40.187542242756798</c:v>
                </c:pt>
                <c:pt idx="100800">
                  <c:v>40.187669928182501</c:v>
                </c:pt>
                <c:pt idx="100801">
                  <c:v>40.1877976131995</c:v>
                </c:pt>
                <c:pt idx="100802">
                  <c:v>40.187925297807702</c:v>
                </c:pt>
                <c:pt idx="100803">
                  <c:v>40.188052982007299</c:v>
                </c:pt>
                <c:pt idx="100804">
                  <c:v>40.1881806657982</c:v>
                </c:pt>
                <c:pt idx="100805">
                  <c:v>40.188308349180403</c:v>
                </c:pt>
                <c:pt idx="100806">
                  <c:v>40.188436032153803</c:v>
                </c:pt>
                <c:pt idx="100807">
                  <c:v>40.188563714718597</c:v>
                </c:pt>
                <c:pt idx="100808">
                  <c:v>40.188691396874603</c:v>
                </c:pt>
                <c:pt idx="100809">
                  <c:v>40.188819078621997</c:v>
                </c:pt>
                <c:pt idx="100810">
                  <c:v>40.1889467599607</c:v>
                </c:pt>
                <c:pt idx="100811">
                  <c:v>40.1890744408906</c:v>
                </c:pt>
                <c:pt idx="100812">
                  <c:v>40.189202121411903</c:v>
                </c:pt>
                <c:pt idx="100813">
                  <c:v>40.189329801524501</c:v>
                </c:pt>
                <c:pt idx="100814">
                  <c:v>40.189457481228402</c:v>
                </c:pt>
                <c:pt idx="100815">
                  <c:v>40.189585160523599</c:v>
                </c:pt>
                <c:pt idx="100816">
                  <c:v>40.189712839410099</c:v>
                </c:pt>
                <c:pt idx="100817">
                  <c:v>40.189840517887902</c:v>
                </c:pt>
                <c:pt idx="100818">
                  <c:v>40.189968195957</c:v>
                </c:pt>
                <c:pt idx="100819">
                  <c:v>40.190095873617501</c:v>
                </c:pt>
                <c:pt idx="100820">
                  <c:v>40.190223550869199</c:v>
                </c:pt>
                <c:pt idx="100821">
                  <c:v>40.190351227712299</c:v>
                </c:pt>
                <c:pt idx="100822">
                  <c:v>40.190478904146701</c:v>
                </c:pt>
                <c:pt idx="100823">
                  <c:v>40.1906065801724</c:v>
                </c:pt>
                <c:pt idx="100824">
                  <c:v>40.190734255789401</c:v>
                </c:pt>
                <c:pt idx="100825">
                  <c:v>40.190861930997798</c:v>
                </c:pt>
                <c:pt idx="100826">
                  <c:v>40.190989605797498</c:v>
                </c:pt>
                <c:pt idx="100827">
                  <c:v>40.1911172801885</c:v>
                </c:pt>
                <c:pt idx="100828">
                  <c:v>40.191244954170799</c:v>
                </c:pt>
                <c:pt idx="100829">
                  <c:v>40.1913726277444</c:v>
                </c:pt>
                <c:pt idx="100830">
                  <c:v>40.191500300909397</c:v>
                </c:pt>
                <c:pt idx="100831">
                  <c:v>40.191627973665703</c:v>
                </c:pt>
                <c:pt idx="100832">
                  <c:v>40.191755646013398</c:v>
                </c:pt>
                <c:pt idx="100833">
                  <c:v>40.191883317952403</c:v>
                </c:pt>
                <c:pt idx="100834">
                  <c:v>40.192010989482696</c:v>
                </c:pt>
                <c:pt idx="100835">
                  <c:v>40.1921386606043</c:v>
                </c:pt>
                <c:pt idx="100836">
                  <c:v>40.192266331317299</c:v>
                </c:pt>
                <c:pt idx="100837">
                  <c:v>40.192394001621601</c:v>
                </c:pt>
                <c:pt idx="100838">
                  <c:v>40.192521671517298</c:v>
                </c:pt>
                <c:pt idx="100839">
                  <c:v>40.192649341004298</c:v>
                </c:pt>
                <c:pt idx="100840">
                  <c:v>40.192777010082601</c:v>
                </c:pt>
                <c:pt idx="100841">
                  <c:v>40.192904678752299</c:v>
                </c:pt>
                <c:pt idx="100842">
                  <c:v>40.1930323470133</c:v>
                </c:pt>
                <c:pt idx="100843">
                  <c:v>40.193160014865697</c:v>
                </c:pt>
                <c:pt idx="100844">
                  <c:v>40.193287682309403</c:v>
                </c:pt>
                <c:pt idx="100845">
                  <c:v>40.193415349344399</c:v>
                </c:pt>
                <c:pt idx="100846">
                  <c:v>40.193543015970803</c:v>
                </c:pt>
                <c:pt idx="100847">
                  <c:v>40.193670682188603</c:v>
                </c:pt>
                <c:pt idx="100848">
                  <c:v>40.193798347997699</c:v>
                </c:pt>
                <c:pt idx="100849">
                  <c:v>40.193926013398197</c:v>
                </c:pt>
                <c:pt idx="100850">
                  <c:v>40.194053678389999</c:v>
                </c:pt>
                <c:pt idx="100851">
                  <c:v>40.194181342973202</c:v>
                </c:pt>
                <c:pt idx="100852">
                  <c:v>40.194309007147702</c:v>
                </c:pt>
                <c:pt idx="100853">
                  <c:v>40.194436670913603</c:v>
                </c:pt>
                <c:pt idx="100854">
                  <c:v>40.1945643342709</c:v>
                </c:pt>
                <c:pt idx="100855">
                  <c:v>40.1946919972195</c:v>
                </c:pt>
                <c:pt idx="100856">
                  <c:v>40.194819659759503</c:v>
                </c:pt>
                <c:pt idx="100857">
                  <c:v>40.194947321890801</c:v>
                </c:pt>
                <c:pt idx="100858">
                  <c:v>40.195074983613502</c:v>
                </c:pt>
                <c:pt idx="100859">
                  <c:v>40.195202644927598</c:v>
                </c:pt>
                <c:pt idx="100860">
                  <c:v>40.195330305832996</c:v>
                </c:pt>
                <c:pt idx="100861">
                  <c:v>40.195457966329798</c:v>
                </c:pt>
                <c:pt idx="100862">
                  <c:v>40.195585626418001</c:v>
                </c:pt>
                <c:pt idx="100863">
                  <c:v>40.195713286097501</c:v>
                </c:pt>
                <c:pt idx="100864">
                  <c:v>40.195840945368502</c:v>
                </c:pt>
                <c:pt idx="100865">
                  <c:v>40.195968604230799</c:v>
                </c:pt>
                <c:pt idx="100866">
                  <c:v>40.196096262684399</c:v>
                </c:pt>
                <c:pt idx="100867">
                  <c:v>40.196223920729501</c:v>
                </c:pt>
                <c:pt idx="100868">
                  <c:v>40.196351578365899</c:v>
                </c:pt>
                <c:pt idx="100869">
                  <c:v>40.196479235593699</c:v>
                </c:pt>
                <c:pt idx="100870">
                  <c:v>40.196606892412902</c:v>
                </c:pt>
                <c:pt idx="100871">
                  <c:v>40.1967345488235</c:v>
                </c:pt>
                <c:pt idx="100872">
                  <c:v>40.196862204825401</c:v>
                </c:pt>
                <c:pt idx="100873">
                  <c:v>40.196989860418697</c:v>
                </c:pt>
                <c:pt idx="100874">
                  <c:v>40.197117515603502</c:v>
                </c:pt>
                <c:pt idx="100875">
                  <c:v>40.197245170379603</c:v>
                </c:pt>
                <c:pt idx="100876">
                  <c:v>40.197372824747099</c:v>
                </c:pt>
                <c:pt idx="100877">
                  <c:v>40.197500478705997</c:v>
                </c:pt>
                <c:pt idx="100878">
                  <c:v>40.197628132256199</c:v>
                </c:pt>
                <c:pt idx="100879">
                  <c:v>40.197755785397902</c:v>
                </c:pt>
                <c:pt idx="100880">
                  <c:v>40.197883438131001</c:v>
                </c:pt>
                <c:pt idx="100881">
                  <c:v>40.198011090455402</c:v>
                </c:pt>
                <c:pt idx="100882">
                  <c:v>40.198138742371299</c:v>
                </c:pt>
                <c:pt idx="100883">
                  <c:v>40.198266393878498</c:v>
                </c:pt>
                <c:pt idx="100884">
                  <c:v>40.198394044977199</c:v>
                </c:pt>
                <c:pt idx="100885">
                  <c:v>40.198521695667203</c:v>
                </c:pt>
                <c:pt idx="100886">
                  <c:v>40.198649345948702</c:v>
                </c:pt>
                <c:pt idx="100887">
                  <c:v>40.198776995821497</c:v>
                </c:pt>
                <c:pt idx="100888">
                  <c:v>40.198904645285801</c:v>
                </c:pt>
                <c:pt idx="100889">
                  <c:v>40.199032294341499</c:v>
                </c:pt>
                <c:pt idx="100890">
                  <c:v>40.199159942988501</c:v>
                </c:pt>
                <c:pt idx="100891">
                  <c:v>40.199287591226998</c:v>
                </c:pt>
                <c:pt idx="100892">
                  <c:v>40.199415239056897</c:v>
                </c:pt>
                <c:pt idx="100893">
                  <c:v>40.199542886478199</c:v>
                </c:pt>
                <c:pt idx="100894">
                  <c:v>40.199670533490902</c:v>
                </c:pt>
                <c:pt idx="100895">
                  <c:v>40.199798180095001</c:v>
                </c:pt>
                <c:pt idx="100896">
                  <c:v>40.199925826290603</c:v>
                </c:pt>
                <c:pt idx="100897">
                  <c:v>40.200053472077499</c:v>
                </c:pt>
                <c:pt idx="100898">
                  <c:v>40.200181117455898</c:v>
                </c:pt>
                <c:pt idx="100899">
                  <c:v>40.200308762425699</c:v>
                </c:pt>
                <c:pt idx="100900">
                  <c:v>40.200436406986903</c:v>
                </c:pt>
                <c:pt idx="100901">
                  <c:v>40.200564051139501</c:v>
                </c:pt>
                <c:pt idx="100902">
                  <c:v>40.200691694883602</c:v>
                </c:pt>
                <c:pt idx="100903">
                  <c:v>40.200819338219098</c:v>
                </c:pt>
                <c:pt idx="100904">
                  <c:v>40.200946981145997</c:v>
                </c:pt>
                <c:pt idx="100905">
                  <c:v>40.201074623664297</c:v>
                </c:pt>
                <c:pt idx="100906">
                  <c:v>40.2012022657741</c:v>
                </c:pt>
                <c:pt idx="100907">
                  <c:v>40.201329907475198</c:v>
                </c:pt>
                <c:pt idx="100908">
                  <c:v>40.201457548767799</c:v>
                </c:pt>
                <c:pt idx="100909">
                  <c:v>40.201585189651901</c:v>
                </c:pt>
                <c:pt idx="100910">
                  <c:v>40.201712830127398</c:v>
                </c:pt>
                <c:pt idx="100911">
                  <c:v>40.201840470194298</c:v>
                </c:pt>
                <c:pt idx="100912">
                  <c:v>40.201968109852601</c:v>
                </c:pt>
                <c:pt idx="100913">
                  <c:v>40.202095749102398</c:v>
                </c:pt>
                <c:pt idx="100914">
                  <c:v>40.202223387943697</c:v>
                </c:pt>
                <c:pt idx="100915">
                  <c:v>40.202351026376299</c:v>
                </c:pt>
                <c:pt idx="100916">
                  <c:v>40.202478664400402</c:v>
                </c:pt>
                <c:pt idx="100917">
                  <c:v>40.202606302016001</c:v>
                </c:pt>
                <c:pt idx="100918">
                  <c:v>40.202733939223002</c:v>
                </c:pt>
                <c:pt idx="100919">
                  <c:v>40.202861576021398</c:v>
                </c:pt>
                <c:pt idx="100920">
                  <c:v>40.202989212411303</c:v>
                </c:pt>
                <c:pt idx="100921">
                  <c:v>40.203116848392597</c:v>
                </c:pt>
                <c:pt idx="100922">
                  <c:v>40.203244483965399</c:v>
                </c:pt>
                <c:pt idx="100923">
                  <c:v>40.203372119129597</c:v>
                </c:pt>
                <c:pt idx="100924">
                  <c:v>40.203499753885303</c:v>
                </c:pt>
                <c:pt idx="100925">
                  <c:v>40.203627388232398</c:v>
                </c:pt>
                <c:pt idx="100926">
                  <c:v>40.203755022171002</c:v>
                </c:pt>
                <c:pt idx="100927">
                  <c:v>40.203882655701001</c:v>
                </c:pt>
                <c:pt idx="100928">
                  <c:v>40.204010288822502</c:v>
                </c:pt>
                <c:pt idx="100929">
                  <c:v>40.204137921535498</c:v>
                </c:pt>
                <c:pt idx="100930">
                  <c:v>40.204265553839903</c:v>
                </c:pt>
                <c:pt idx="100931">
                  <c:v>40.204393185735803</c:v>
                </c:pt>
                <c:pt idx="100932">
                  <c:v>40.204520817223099</c:v>
                </c:pt>
                <c:pt idx="100933">
                  <c:v>40.204648448301903</c:v>
                </c:pt>
                <c:pt idx="100934">
                  <c:v>40.204776078972202</c:v>
                </c:pt>
                <c:pt idx="100935">
                  <c:v>40.204903709233903</c:v>
                </c:pt>
                <c:pt idx="100936">
                  <c:v>40.2050313390871</c:v>
                </c:pt>
                <c:pt idx="100937">
                  <c:v>40.205158968531798</c:v>
                </c:pt>
                <c:pt idx="100938">
                  <c:v>40.205286597567898</c:v>
                </c:pt>
                <c:pt idx="100939">
                  <c:v>40.205414226195501</c:v>
                </c:pt>
                <c:pt idx="100940">
                  <c:v>40.205541854414598</c:v>
                </c:pt>
                <c:pt idx="100941">
                  <c:v>40.205669482225098</c:v>
                </c:pt>
                <c:pt idx="100942">
                  <c:v>40.205797109627198</c:v>
                </c:pt>
                <c:pt idx="100943">
                  <c:v>40.205924736620702</c:v>
                </c:pt>
                <c:pt idx="100944">
                  <c:v>40.2060523632056</c:v>
                </c:pt>
                <c:pt idx="100945">
                  <c:v>40.2061799893821</c:v>
                </c:pt>
                <c:pt idx="100946">
                  <c:v>40.206307615150003</c:v>
                </c:pt>
                <c:pt idx="100947">
                  <c:v>40.2064352405094</c:v>
                </c:pt>
                <c:pt idx="100948">
                  <c:v>40.206562865460299</c:v>
                </c:pt>
                <c:pt idx="100949">
                  <c:v>40.2066904900027</c:v>
                </c:pt>
                <c:pt idx="100950">
                  <c:v>40.206818114136603</c:v>
                </c:pt>
                <c:pt idx="100951">
                  <c:v>40.206945737862</c:v>
                </c:pt>
                <c:pt idx="100952">
                  <c:v>40.2070733611788</c:v>
                </c:pt>
                <c:pt idx="100953">
                  <c:v>40.207200984087102</c:v>
                </c:pt>
                <c:pt idx="100954">
                  <c:v>40.207328606586998</c:v>
                </c:pt>
                <c:pt idx="100955">
                  <c:v>40.207456228678303</c:v>
                </c:pt>
                <c:pt idx="100956">
                  <c:v>40.207583850361097</c:v>
                </c:pt>
                <c:pt idx="100957">
                  <c:v>40.207711471635399</c:v>
                </c:pt>
                <c:pt idx="100958">
                  <c:v>40.207839092501203</c:v>
                </c:pt>
                <c:pt idx="100959">
                  <c:v>40.207966712958502</c:v>
                </c:pt>
                <c:pt idx="100960">
                  <c:v>40.208094333007303</c:v>
                </c:pt>
                <c:pt idx="100961">
                  <c:v>40.208221952647598</c:v>
                </c:pt>
                <c:pt idx="100962">
                  <c:v>40.208349571879303</c:v>
                </c:pt>
                <c:pt idx="100963">
                  <c:v>40.208477190702602</c:v>
                </c:pt>
                <c:pt idx="100964">
                  <c:v>40.208604809117404</c:v>
                </c:pt>
                <c:pt idx="100965">
                  <c:v>40.208732427123699</c:v>
                </c:pt>
                <c:pt idx="100966">
                  <c:v>40.208860044721597</c:v>
                </c:pt>
                <c:pt idx="100967">
                  <c:v>40.208987661910903</c:v>
                </c:pt>
                <c:pt idx="100968">
                  <c:v>40.209115278691698</c:v>
                </c:pt>
                <c:pt idx="100969">
                  <c:v>40.209242895064001</c:v>
                </c:pt>
                <c:pt idx="100970">
                  <c:v>40.209370511027899</c:v>
                </c:pt>
                <c:pt idx="100971">
                  <c:v>40.209498126583199</c:v>
                </c:pt>
                <c:pt idx="100972">
                  <c:v>40.2096257417301</c:v>
                </c:pt>
                <c:pt idx="100973">
                  <c:v>40.209753356468497</c:v>
                </c:pt>
                <c:pt idx="100974">
                  <c:v>40.209880970798402</c:v>
                </c:pt>
                <c:pt idx="100975">
                  <c:v>40.210008584719802</c:v>
                </c:pt>
                <c:pt idx="100976">
                  <c:v>40.210136198232803</c:v>
                </c:pt>
                <c:pt idx="100977">
                  <c:v>40.210263811337299</c:v>
                </c:pt>
                <c:pt idx="100978">
                  <c:v>40.210391424033197</c:v>
                </c:pt>
                <c:pt idx="100979">
                  <c:v>40.210519036320697</c:v>
                </c:pt>
                <c:pt idx="100980">
                  <c:v>40.210646648199798</c:v>
                </c:pt>
                <c:pt idx="100981">
                  <c:v>40.210774259670302</c:v>
                </c:pt>
                <c:pt idx="100982">
                  <c:v>40.2109018707324</c:v>
                </c:pt>
                <c:pt idx="100983">
                  <c:v>40.211029481385999</c:v>
                </c:pt>
                <c:pt idx="100984">
                  <c:v>40.2111570916312</c:v>
                </c:pt>
                <c:pt idx="100985">
                  <c:v>40.211284701467903</c:v>
                </c:pt>
                <c:pt idx="100986">
                  <c:v>40.211412310896101</c:v>
                </c:pt>
                <c:pt idx="100987">
                  <c:v>40.211539919915801</c:v>
                </c:pt>
                <c:pt idx="100988">
                  <c:v>40.211667528527101</c:v>
                </c:pt>
                <c:pt idx="100989">
                  <c:v>40.211795136729897</c:v>
                </c:pt>
                <c:pt idx="100990">
                  <c:v>40.211922744524202</c:v>
                </c:pt>
                <c:pt idx="100991">
                  <c:v>40.212050351910101</c:v>
                </c:pt>
                <c:pt idx="100992">
                  <c:v>40.212177958887601</c:v>
                </c:pt>
                <c:pt idx="100993">
                  <c:v>40.212305565456496</c:v>
                </c:pt>
                <c:pt idx="100994">
                  <c:v>40.212433171617</c:v>
                </c:pt>
                <c:pt idx="100995">
                  <c:v>40.212560777369099</c:v>
                </c:pt>
                <c:pt idx="100996">
                  <c:v>40.212688382712699</c:v>
                </c:pt>
                <c:pt idx="100997">
                  <c:v>40.2128159876479</c:v>
                </c:pt>
                <c:pt idx="100998">
                  <c:v>40.212943592174597</c:v>
                </c:pt>
                <c:pt idx="100999">
                  <c:v>40.213071196292802</c:v>
                </c:pt>
                <c:pt idx="101000">
                  <c:v>40.213198800002601</c:v>
                </c:pt>
                <c:pt idx="101001">
                  <c:v>40.213326403303903</c:v>
                </c:pt>
                <c:pt idx="101002">
                  <c:v>40.213454006196798</c:v>
                </c:pt>
                <c:pt idx="101003">
                  <c:v>40.213581608681302</c:v>
                </c:pt>
                <c:pt idx="101004">
                  <c:v>40.213709210757301</c:v>
                </c:pt>
                <c:pt idx="101005">
                  <c:v>40.213836812424901</c:v>
                </c:pt>
                <c:pt idx="101006">
                  <c:v>40.213964413684003</c:v>
                </c:pt>
                <c:pt idx="101007">
                  <c:v>40.2140920145347</c:v>
                </c:pt>
                <c:pt idx="101008">
                  <c:v>40.214219614976898</c:v>
                </c:pt>
                <c:pt idx="101009">
                  <c:v>40.214347215010797</c:v>
                </c:pt>
                <c:pt idx="101010">
                  <c:v>40.214474814636098</c:v>
                </c:pt>
                <c:pt idx="101011">
                  <c:v>40.2146024138531</c:v>
                </c:pt>
                <c:pt idx="101012">
                  <c:v>40.214730012661597</c:v>
                </c:pt>
                <c:pt idx="101013">
                  <c:v>40.214857611061603</c:v>
                </c:pt>
                <c:pt idx="101014">
                  <c:v>40.214985209053303</c:v>
                </c:pt>
                <c:pt idx="101015">
                  <c:v>40.215112806636498</c:v>
                </c:pt>
                <c:pt idx="101016">
                  <c:v>40.2152404038113</c:v>
                </c:pt>
                <c:pt idx="101017">
                  <c:v>40.215368000577598</c:v>
                </c:pt>
                <c:pt idx="101018">
                  <c:v>40.215495596935597</c:v>
                </c:pt>
                <c:pt idx="101019">
                  <c:v>40.215623192885097</c:v>
                </c:pt>
                <c:pt idx="101020">
                  <c:v>40.215750788426199</c:v>
                </c:pt>
                <c:pt idx="101021">
                  <c:v>40.215878383558803</c:v>
                </c:pt>
                <c:pt idx="101022">
                  <c:v>40.2160059782831</c:v>
                </c:pt>
                <c:pt idx="101023">
                  <c:v>40.216133572598899</c:v>
                </c:pt>
                <c:pt idx="101024">
                  <c:v>40.2162611665063</c:v>
                </c:pt>
                <c:pt idx="101025">
                  <c:v>40.216388760005302</c:v>
                </c:pt>
                <c:pt idx="101026">
                  <c:v>40.216516353095798</c:v>
                </c:pt>
                <c:pt idx="101027">
                  <c:v>40.216643945778003</c:v>
                </c:pt>
                <c:pt idx="101028">
                  <c:v>40.216771538051702</c:v>
                </c:pt>
                <c:pt idx="101029">
                  <c:v>40.216899129917103</c:v>
                </c:pt>
                <c:pt idx="101030">
                  <c:v>40.217026721373998</c:v>
                </c:pt>
                <c:pt idx="101031">
                  <c:v>40.217154312422501</c:v>
                </c:pt>
                <c:pt idx="101032">
                  <c:v>40.217281903062599</c:v>
                </c:pt>
                <c:pt idx="101033">
                  <c:v>40.217409493294298</c:v>
                </c:pt>
                <c:pt idx="101034">
                  <c:v>40.217537083117598</c:v>
                </c:pt>
                <c:pt idx="101035">
                  <c:v>40.2176646725325</c:v>
                </c:pt>
                <c:pt idx="101036">
                  <c:v>40.217792261539003</c:v>
                </c:pt>
                <c:pt idx="101037">
                  <c:v>40.2179198501371</c:v>
                </c:pt>
                <c:pt idx="101038">
                  <c:v>40.218047438326799</c:v>
                </c:pt>
                <c:pt idx="101039">
                  <c:v>40.218175026108099</c:v>
                </c:pt>
                <c:pt idx="101040">
                  <c:v>40.218302613480901</c:v>
                </c:pt>
                <c:pt idx="101041">
                  <c:v>40.218430200445397</c:v>
                </c:pt>
                <c:pt idx="101042">
                  <c:v>40.218557787001501</c:v>
                </c:pt>
                <c:pt idx="101043">
                  <c:v>40.218685373149299</c:v>
                </c:pt>
                <c:pt idx="101044">
                  <c:v>40.218812958888599</c:v>
                </c:pt>
                <c:pt idx="101045">
                  <c:v>40.2189405442195</c:v>
                </c:pt>
                <c:pt idx="101046">
                  <c:v>40.219068129142002</c:v>
                </c:pt>
                <c:pt idx="101047">
                  <c:v>40.219195713656198</c:v>
                </c:pt>
                <c:pt idx="101048">
                  <c:v>40.219323297761903</c:v>
                </c:pt>
                <c:pt idx="101049">
                  <c:v>40.219450881459302</c:v>
                </c:pt>
                <c:pt idx="101050">
                  <c:v>40.219578464748302</c:v>
                </c:pt>
                <c:pt idx="101051">
                  <c:v>40.219706047628897</c:v>
                </c:pt>
                <c:pt idx="101052">
                  <c:v>40.219833630101199</c:v>
                </c:pt>
                <c:pt idx="101053">
                  <c:v>40.219961212165003</c:v>
                </c:pt>
                <c:pt idx="101054">
                  <c:v>40.220088793820501</c:v>
                </c:pt>
                <c:pt idx="101055">
                  <c:v>40.220216375067601</c:v>
                </c:pt>
                <c:pt idx="101056">
                  <c:v>40.220343955906301</c:v>
                </c:pt>
                <c:pt idx="101057">
                  <c:v>40.220471536336603</c:v>
                </c:pt>
                <c:pt idx="101058">
                  <c:v>40.220599116358599</c:v>
                </c:pt>
                <c:pt idx="101059">
                  <c:v>40.220726695972203</c:v>
                </c:pt>
                <c:pt idx="101060">
                  <c:v>40.220854275177402</c:v>
                </c:pt>
                <c:pt idx="101061">
                  <c:v>40.220981853974301</c:v>
                </c:pt>
                <c:pt idx="101062">
                  <c:v>40.221109432362702</c:v>
                </c:pt>
                <c:pt idx="101063">
                  <c:v>40.221237010342897</c:v>
                </c:pt>
                <c:pt idx="101064">
                  <c:v>40.2213645879146</c:v>
                </c:pt>
                <c:pt idx="101065">
                  <c:v>40.221492165077997</c:v>
                </c:pt>
                <c:pt idx="101066">
                  <c:v>40.221619741833003</c:v>
                </c:pt>
                <c:pt idx="101067">
                  <c:v>40.221747318179702</c:v>
                </c:pt>
                <c:pt idx="101068">
                  <c:v>40.221874894118002</c:v>
                </c:pt>
                <c:pt idx="101069">
                  <c:v>40.222002469647897</c:v>
                </c:pt>
                <c:pt idx="101070">
                  <c:v>40.2221300447695</c:v>
                </c:pt>
                <c:pt idx="101071">
                  <c:v>40.222257619482797</c:v>
                </c:pt>
                <c:pt idx="101072">
                  <c:v>40.222385193787602</c:v>
                </c:pt>
                <c:pt idx="101073">
                  <c:v>40.222512767684201</c:v>
                </c:pt>
                <c:pt idx="101074">
                  <c:v>40.222640341172301</c:v>
                </c:pt>
                <c:pt idx="101075">
                  <c:v>40.222767914252103</c:v>
                </c:pt>
                <c:pt idx="101076">
                  <c:v>40.222895486923598</c:v>
                </c:pt>
                <c:pt idx="101077">
                  <c:v>40.223023059186701</c:v>
                </c:pt>
                <c:pt idx="101078">
                  <c:v>40.223150631041499</c:v>
                </c:pt>
                <c:pt idx="101079">
                  <c:v>40.223278202487897</c:v>
                </c:pt>
                <c:pt idx="101080">
                  <c:v>40.223405773525997</c:v>
                </c:pt>
                <c:pt idx="101081">
                  <c:v>40.223533344155697</c:v>
                </c:pt>
                <c:pt idx="101082">
                  <c:v>40.223660914377099</c:v>
                </c:pt>
                <c:pt idx="101083">
                  <c:v>40.223788484190202</c:v>
                </c:pt>
                <c:pt idx="101084">
                  <c:v>40.223916053594898</c:v>
                </c:pt>
                <c:pt idx="101085">
                  <c:v>40.224043622591303</c:v>
                </c:pt>
                <c:pt idx="101086">
                  <c:v>40.224171191179302</c:v>
                </c:pt>
                <c:pt idx="101087">
                  <c:v>40.224298759359002</c:v>
                </c:pt>
                <c:pt idx="101088">
                  <c:v>40.224426327130402</c:v>
                </c:pt>
                <c:pt idx="101089">
                  <c:v>40.224553894493397</c:v>
                </c:pt>
                <c:pt idx="101090">
                  <c:v>40.2246814614481</c:v>
                </c:pt>
                <c:pt idx="101091">
                  <c:v>40.224809027994503</c:v>
                </c:pt>
                <c:pt idx="101092">
                  <c:v>40.224936594132501</c:v>
                </c:pt>
                <c:pt idx="101093">
                  <c:v>40.2250641598622</c:v>
                </c:pt>
                <c:pt idx="101094">
                  <c:v>40.225191725183599</c:v>
                </c:pt>
                <c:pt idx="101095">
                  <c:v>40.225319290096699</c:v>
                </c:pt>
                <c:pt idx="101096">
                  <c:v>40.225446854601401</c:v>
                </c:pt>
                <c:pt idx="101097">
                  <c:v>40.225574418697803</c:v>
                </c:pt>
                <c:pt idx="101098">
                  <c:v>40.2257019823859</c:v>
                </c:pt>
                <c:pt idx="101099">
                  <c:v>40.225829545665697</c:v>
                </c:pt>
                <c:pt idx="101100">
                  <c:v>40.225957108537202</c:v>
                </c:pt>
                <c:pt idx="101101">
                  <c:v>40.226084671000301</c:v>
                </c:pt>
                <c:pt idx="101102">
                  <c:v>40.226212233055101</c:v>
                </c:pt>
                <c:pt idx="101103">
                  <c:v>40.226339794701602</c:v>
                </c:pt>
                <c:pt idx="101104">
                  <c:v>40.226467355939803</c:v>
                </c:pt>
                <c:pt idx="101105">
                  <c:v>40.226594916769699</c:v>
                </c:pt>
                <c:pt idx="101106">
                  <c:v>40.226722477191302</c:v>
                </c:pt>
                <c:pt idx="101107">
                  <c:v>40.226850037204599</c:v>
                </c:pt>
                <c:pt idx="101108">
                  <c:v>40.226977596809498</c:v>
                </c:pt>
                <c:pt idx="101109">
                  <c:v>40.227105156006203</c:v>
                </c:pt>
                <c:pt idx="101110">
                  <c:v>40.227232714794503</c:v>
                </c:pt>
                <c:pt idx="101111">
                  <c:v>40.227360273174497</c:v>
                </c:pt>
                <c:pt idx="101112">
                  <c:v>40.227487831146298</c:v>
                </c:pt>
                <c:pt idx="101113">
                  <c:v>40.227615388709701</c:v>
                </c:pt>
                <c:pt idx="101114">
                  <c:v>40.227742945864797</c:v>
                </c:pt>
                <c:pt idx="101115">
                  <c:v>40.227870502611701</c:v>
                </c:pt>
                <c:pt idx="101116">
                  <c:v>40.227998058950199</c:v>
                </c:pt>
                <c:pt idx="101117">
                  <c:v>40.228125614880398</c:v>
                </c:pt>
                <c:pt idx="101118">
                  <c:v>40.228253170402397</c:v>
                </c:pt>
                <c:pt idx="101119">
                  <c:v>40.228380725515997</c:v>
                </c:pt>
                <c:pt idx="101120">
                  <c:v>40.228508280221398</c:v>
                </c:pt>
                <c:pt idx="101121">
                  <c:v>40.228635834518499</c:v>
                </c:pt>
                <c:pt idx="101122">
                  <c:v>40.228763388407202</c:v>
                </c:pt>
                <c:pt idx="101123">
                  <c:v>40.228890941887698</c:v>
                </c:pt>
                <c:pt idx="101124">
                  <c:v>40.229018494959902</c:v>
                </c:pt>
                <c:pt idx="101125">
                  <c:v>40.2291460476238</c:v>
                </c:pt>
                <c:pt idx="101126">
                  <c:v>40.229273599879498</c:v>
                </c:pt>
                <c:pt idx="101127">
                  <c:v>40.229401151726798</c:v>
                </c:pt>
                <c:pt idx="101128">
                  <c:v>40.229528703165897</c:v>
                </c:pt>
                <c:pt idx="101129">
                  <c:v>40.229656254196698</c:v>
                </c:pt>
                <c:pt idx="101130">
                  <c:v>40.229783804819199</c:v>
                </c:pt>
                <c:pt idx="101131">
                  <c:v>40.229911355033401</c:v>
                </c:pt>
                <c:pt idx="101132">
                  <c:v>40.230038904839297</c:v>
                </c:pt>
                <c:pt idx="101133">
                  <c:v>40.230166454237001</c:v>
                </c:pt>
                <c:pt idx="101134">
                  <c:v>40.230294003226398</c:v>
                </c:pt>
                <c:pt idx="101135">
                  <c:v>40.230421551807503</c:v>
                </c:pt>
                <c:pt idx="101136">
                  <c:v>40.230549099980401</c:v>
                </c:pt>
                <c:pt idx="101137">
                  <c:v>40.230676647745</c:v>
                </c:pt>
                <c:pt idx="101138">
                  <c:v>40.2308041951013</c:v>
                </c:pt>
                <c:pt idx="101139">
                  <c:v>40.2309317420493</c:v>
                </c:pt>
                <c:pt idx="101140">
                  <c:v>40.231059288589101</c:v>
                </c:pt>
                <c:pt idx="101141">
                  <c:v>40.231186834720603</c:v>
                </c:pt>
                <c:pt idx="101142">
                  <c:v>40.231314380443898</c:v>
                </c:pt>
                <c:pt idx="101143">
                  <c:v>40.231441925758901</c:v>
                </c:pt>
                <c:pt idx="101144">
                  <c:v>40.231569470665598</c:v>
                </c:pt>
                <c:pt idx="101145">
                  <c:v>40.231697015164102</c:v>
                </c:pt>
                <c:pt idx="101146">
                  <c:v>40.231824559254299</c:v>
                </c:pt>
                <c:pt idx="101147">
                  <c:v>40.231952102936198</c:v>
                </c:pt>
                <c:pt idx="101148">
                  <c:v>40.232079646209897</c:v>
                </c:pt>
                <c:pt idx="101149">
                  <c:v>40.232207189075403</c:v>
                </c:pt>
                <c:pt idx="101150">
                  <c:v>40.232334731532603</c:v>
                </c:pt>
                <c:pt idx="101151">
                  <c:v>40.232462273581497</c:v>
                </c:pt>
                <c:pt idx="101152">
                  <c:v>40.232589815222198</c:v>
                </c:pt>
                <c:pt idx="101153">
                  <c:v>40.2327173564546</c:v>
                </c:pt>
                <c:pt idx="101154">
                  <c:v>40.232844897278802</c:v>
                </c:pt>
                <c:pt idx="101155">
                  <c:v>40.232972437694798</c:v>
                </c:pt>
                <c:pt idx="101156">
                  <c:v>40.233099977702402</c:v>
                </c:pt>
                <c:pt idx="101157">
                  <c:v>40.233227517301899</c:v>
                </c:pt>
                <c:pt idx="101158">
                  <c:v>40.233355056493103</c:v>
                </c:pt>
                <c:pt idx="101159">
                  <c:v>40.233482595276101</c:v>
                </c:pt>
                <c:pt idx="101160">
                  <c:v>40.233610133650799</c:v>
                </c:pt>
                <c:pt idx="101161">
                  <c:v>40.233737671617298</c:v>
                </c:pt>
                <c:pt idx="101162">
                  <c:v>40.233865209175498</c:v>
                </c:pt>
                <c:pt idx="101163">
                  <c:v>40.233992746325598</c:v>
                </c:pt>
                <c:pt idx="101164">
                  <c:v>40.234120283067298</c:v>
                </c:pt>
                <c:pt idx="101165">
                  <c:v>40.234247819400899</c:v>
                </c:pt>
                <c:pt idx="101166">
                  <c:v>40.2343753553262</c:v>
                </c:pt>
                <c:pt idx="101167">
                  <c:v>40.234502890843302</c:v>
                </c:pt>
                <c:pt idx="101168">
                  <c:v>40.234630425952098</c:v>
                </c:pt>
                <c:pt idx="101169">
                  <c:v>40.234757960652701</c:v>
                </c:pt>
                <c:pt idx="101170">
                  <c:v>40.234885494945097</c:v>
                </c:pt>
                <c:pt idx="101171">
                  <c:v>40.2350130288293</c:v>
                </c:pt>
                <c:pt idx="101172">
                  <c:v>40.235140562305297</c:v>
                </c:pt>
                <c:pt idx="101173">
                  <c:v>40.235268095373002</c:v>
                </c:pt>
                <c:pt idx="101174">
                  <c:v>40.235395628032499</c:v>
                </c:pt>
                <c:pt idx="101175">
                  <c:v>40.235523160283797</c:v>
                </c:pt>
                <c:pt idx="101176">
                  <c:v>40.235650692126796</c:v>
                </c:pt>
                <c:pt idx="101177">
                  <c:v>40.235778223561702</c:v>
                </c:pt>
                <c:pt idx="101178">
                  <c:v>40.235905754588302</c:v>
                </c:pt>
                <c:pt idx="101179">
                  <c:v>40.236033285206702</c:v>
                </c:pt>
                <c:pt idx="101180">
                  <c:v>40.236160815416902</c:v>
                </c:pt>
                <c:pt idx="101181">
                  <c:v>40.236288345218902</c:v>
                </c:pt>
                <c:pt idx="101182">
                  <c:v>40.236415874612597</c:v>
                </c:pt>
                <c:pt idx="101183">
                  <c:v>40.236543403598198</c:v>
                </c:pt>
                <c:pt idx="101184">
                  <c:v>40.236670932175599</c:v>
                </c:pt>
                <c:pt idx="101185">
                  <c:v>40.236798460344701</c:v>
                </c:pt>
                <c:pt idx="101186">
                  <c:v>40.236925988105597</c:v>
                </c:pt>
                <c:pt idx="101187">
                  <c:v>40.237053515458399</c:v>
                </c:pt>
                <c:pt idx="101188">
                  <c:v>40.237181042402902</c:v>
                </c:pt>
                <c:pt idx="101189">
                  <c:v>40.237308568939198</c:v>
                </c:pt>
                <c:pt idx="101190">
                  <c:v>40.237436095067402</c:v>
                </c:pt>
                <c:pt idx="101191">
                  <c:v>40.237563620787299</c:v>
                </c:pt>
                <c:pt idx="101192">
                  <c:v>40.237691146099003</c:v>
                </c:pt>
                <c:pt idx="101193">
                  <c:v>40.237818671002501</c:v>
                </c:pt>
                <c:pt idx="101194">
                  <c:v>40.237946195497898</c:v>
                </c:pt>
                <c:pt idx="101195">
                  <c:v>40.238073719585003</c:v>
                </c:pt>
                <c:pt idx="101196">
                  <c:v>40.238201243264001</c:v>
                </c:pt>
                <c:pt idx="101197">
                  <c:v>40.2383287665347</c:v>
                </c:pt>
                <c:pt idx="101198">
                  <c:v>40.238456289397298</c:v>
                </c:pt>
                <c:pt idx="101199">
                  <c:v>40.238583811851697</c:v>
                </c:pt>
                <c:pt idx="101200">
                  <c:v>40.238711333897797</c:v>
                </c:pt>
                <c:pt idx="101201">
                  <c:v>40.238838855535803</c:v>
                </c:pt>
                <c:pt idx="101202">
                  <c:v>40.238966376765703</c:v>
                </c:pt>
                <c:pt idx="101203">
                  <c:v>40.239093897587303</c:v>
                </c:pt>
                <c:pt idx="101204">
                  <c:v>40.239221418000703</c:v>
                </c:pt>
                <c:pt idx="101205">
                  <c:v>40.239348938006003</c:v>
                </c:pt>
                <c:pt idx="101206">
                  <c:v>40.239476457603097</c:v>
                </c:pt>
                <c:pt idx="101207">
                  <c:v>40.239603976791997</c:v>
                </c:pt>
                <c:pt idx="101208">
                  <c:v>40.239731495572698</c:v>
                </c:pt>
                <c:pt idx="101209">
                  <c:v>40.239859013945299</c:v>
                </c:pt>
                <c:pt idx="101210">
                  <c:v>40.2399865319097</c:v>
                </c:pt>
                <c:pt idx="101211">
                  <c:v>40.240114049465902</c:v>
                </c:pt>
                <c:pt idx="101212">
                  <c:v>40.240241566613904</c:v>
                </c:pt>
                <c:pt idx="101213">
                  <c:v>40.240369083353798</c:v>
                </c:pt>
                <c:pt idx="101214">
                  <c:v>40.2404965996855</c:v>
                </c:pt>
                <c:pt idx="101215">
                  <c:v>40.240624115609002</c:v>
                </c:pt>
                <c:pt idx="101216">
                  <c:v>40.240751631124297</c:v>
                </c:pt>
                <c:pt idx="101217">
                  <c:v>40.240879146231499</c:v>
                </c:pt>
                <c:pt idx="101218">
                  <c:v>40.241006660930502</c:v>
                </c:pt>
                <c:pt idx="101219">
                  <c:v>40.241134175221397</c:v>
                </c:pt>
                <c:pt idx="101220">
                  <c:v>40.2412616891041</c:v>
                </c:pt>
                <c:pt idx="101221">
                  <c:v>40.241389202578702</c:v>
                </c:pt>
                <c:pt idx="101222">
                  <c:v>40.241516715644998</c:v>
                </c:pt>
                <c:pt idx="101223">
                  <c:v>40.241644228303301</c:v>
                </c:pt>
                <c:pt idx="101224">
                  <c:v>40.241771740553297</c:v>
                </c:pt>
                <c:pt idx="101225">
                  <c:v>40.2418992523952</c:v>
                </c:pt>
                <c:pt idx="101226">
                  <c:v>40.242026763829003</c:v>
                </c:pt>
                <c:pt idx="101227">
                  <c:v>40.242154274854599</c:v>
                </c:pt>
                <c:pt idx="101228">
                  <c:v>40.242281785472002</c:v>
                </c:pt>
                <c:pt idx="101229">
                  <c:v>40.242409295681398</c:v>
                </c:pt>
                <c:pt idx="101230">
                  <c:v>40.242536805482501</c:v>
                </c:pt>
                <c:pt idx="101231">
                  <c:v>40.242664314875498</c:v>
                </c:pt>
                <c:pt idx="101232">
                  <c:v>40.242791823860401</c:v>
                </c:pt>
                <c:pt idx="101233">
                  <c:v>40.242919332437097</c:v>
                </c:pt>
                <c:pt idx="101234">
                  <c:v>40.2430468406057</c:v>
                </c:pt>
                <c:pt idx="101235">
                  <c:v>40.243174348366097</c:v>
                </c:pt>
                <c:pt idx="101236">
                  <c:v>40.2433018557184</c:v>
                </c:pt>
                <c:pt idx="101237">
                  <c:v>40.243429362662503</c:v>
                </c:pt>
                <c:pt idx="101238">
                  <c:v>40.2435568691985</c:v>
                </c:pt>
                <c:pt idx="101239">
                  <c:v>40.243684375326403</c:v>
                </c:pt>
                <c:pt idx="101240">
                  <c:v>40.243811881046199</c:v>
                </c:pt>
                <c:pt idx="101241">
                  <c:v>40.243939386357802</c:v>
                </c:pt>
                <c:pt idx="101242">
                  <c:v>40.244066891261198</c:v>
                </c:pt>
                <c:pt idx="101243">
                  <c:v>40.244194395756601</c:v>
                </c:pt>
                <c:pt idx="101244">
                  <c:v>40.244321899843797</c:v>
                </c:pt>
                <c:pt idx="101245">
                  <c:v>40.2444494035228</c:v>
                </c:pt>
                <c:pt idx="101246">
                  <c:v>40.244576906793803</c:v>
                </c:pt>
                <c:pt idx="101247">
                  <c:v>40.244704409656599</c:v>
                </c:pt>
                <c:pt idx="101248">
                  <c:v>40.244831912111302</c:v>
                </c:pt>
                <c:pt idx="101249">
                  <c:v>40.244959414157897</c:v>
                </c:pt>
                <c:pt idx="101250">
                  <c:v>40.245086915796399</c:v>
                </c:pt>
                <c:pt idx="101251">
                  <c:v>40.245214417026702</c:v>
                </c:pt>
                <c:pt idx="101252">
                  <c:v>40.245341917848897</c:v>
                </c:pt>
                <c:pt idx="101253">
                  <c:v>40.245469418262999</c:v>
                </c:pt>
                <c:pt idx="101254">
                  <c:v>40.245596918269001</c:v>
                </c:pt>
                <c:pt idx="101255">
                  <c:v>40.245724417866803</c:v>
                </c:pt>
                <c:pt idx="101256">
                  <c:v>40.245851917056598</c:v>
                </c:pt>
                <c:pt idx="101257">
                  <c:v>40.2459794158382</c:v>
                </c:pt>
                <c:pt idx="101258">
                  <c:v>40.246106914211701</c:v>
                </c:pt>
                <c:pt idx="101259">
                  <c:v>40.246234412177103</c:v>
                </c:pt>
                <c:pt idx="101260">
                  <c:v>40.246361909734397</c:v>
                </c:pt>
                <c:pt idx="101261">
                  <c:v>40.246489406883597</c:v>
                </c:pt>
                <c:pt idx="101262">
                  <c:v>40.246616903624698</c:v>
                </c:pt>
                <c:pt idx="101263">
                  <c:v>40.246744399957699</c:v>
                </c:pt>
                <c:pt idx="101264">
                  <c:v>40.246871895882499</c:v>
                </c:pt>
                <c:pt idx="101265">
                  <c:v>40.246999391399299</c:v>
                </c:pt>
                <c:pt idx="101266">
                  <c:v>40.247126886507999</c:v>
                </c:pt>
                <c:pt idx="101267">
                  <c:v>40.247254381208499</c:v>
                </c:pt>
                <c:pt idx="101268">
                  <c:v>40.247381875500999</c:v>
                </c:pt>
                <c:pt idx="101269">
                  <c:v>40.247509369385398</c:v>
                </c:pt>
                <c:pt idx="101270">
                  <c:v>40.247636862861597</c:v>
                </c:pt>
                <c:pt idx="101271">
                  <c:v>40.247764355929803</c:v>
                </c:pt>
                <c:pt idx="101272">
                  <c:v>40.247891848589902</c:v>
                </c:pt>
                <c:pt idx="101273">
                  <c:v>40.2480193408419</c:v>
                </c:pt>
                <c:pt idx="101274">
                  <c:v>40.248146832685798</c:v>
                </c:pt>
                <c:pt idx="101275">
                  <c:v>40.248274324121603</c:v>
                </c:pt>
                <c:pt idx="101276">
                  <c:v>40.2484018151493</c:v>
                </c:pt>
                <c:pt idx="101277">
                  <c:v>40.248529305768997</c:v>
                </c:pt>
                <c:pt idx="101278">
                  <c:v>40.248656795980501</c:v>
                </c:pt>
                <c:pt idx="101279">
                  <c:v>40.248784285783998</c:v>
                </c:pt>
                <c:pt idx="101280">
                  <c:v>40.248911775179302</c:v>
                </c:pt>
                <c:pt idx="101281">
                  <c:v>40.249039264166598</c:v>
                </c:pt>
                <c:pt idx="101282">
                  <c:v>40.249166752745801</c:v>
                </c:pt>
                <c:pt idx="101283">
                  <c:v>40.249294240917003</c:v>
                </c:pt>
                <c:pt idx="101284">
                  <c:v>40.249421728679998</c:v>
                </c:pt>
                <c:pt idx="101285">
                  <c:v>40.249549216035</c:v>
                </c:pt>
                <c:pt idx="101286">
                  <c:v>40.249676702981901</c:v>
                </c:pt>
                <c:pt idx="101287">
                  <c:v>40.249804189520802</c:v>
                </c:pt>
                <c:pt idx="101288">
                  <c:v>40.249931675651503</c:v>
                </c:pt>
                <c:pt idx="101289">
                  <c:v>40.250059161374203</c:v>
                </c:pt>
                <c:pt idx="101290">
                  <c:v>40.250186646688803</c:v>
                </c:pt>
                <c:pt idx="101291">
                  <c:v>40.250314131595403</c:v>
                </c:pt>
                <c:pt idx="101292">
                  <c:v>40.250441616093802</c:v>
                </c:pt>
                <c:pt idx="101293">
                  <c:v>40.2505691001843</c:v>
                </c:pt>
                <c:pt idx="101294">
                  <c:v>40.250696583866599</c:v>
                </c:pt>
                <c:pt idx="101295">
                  <c:v>40.250824067140897</c:v>
                </c:pt>
                <c:pt idx="101296">
                  <c:v>40.250951550007102</c:v>
                </c:pt>
                <c:pt idx="101297">
                  <c:v>40.251079032465299</c:v>
                </c:pt>
                <c:pt idx="101298">
                  <c:v>40.251206514515403</c:v>
                </c:pt>
                <c:pt idx="101299">
                  <c:v>40.251333996157399</c:v>
                </c:pt>
                <c:pt idx="101300">
                  <c:v>40.251461477391402</c:v>
                </c:pt>
                <c:pt idx="101301">
                  <c:v>40.251588958217297</c:v>
                </c:pt>
                <c:pt idx="101302">
                  <c:v>40.251716438635199</c:v>
                </c:pt>
                <c:pt idx="101303">
                  <c:v>40.251843918645001</c:v>
                </c:pt>
                <c:pt idx="101304">
                  <c:v>40.251971398246802</c:v>
                </c:pt>
                <c:pt idx="101305">
                  <c:v>40.252098877440503</c:v>
                </c:pt>
                <c:pt idx="101306">
                  <c:v>40.252226356226103</c:v>
                </c:pt>
                <c:pt idx="101307">
                  <c:v>40.252353834603802</c:v>
                </c:pt>
                <c:pt idx="101308">
                  <c:v>40.252481312573302</c:v>
                </c:pt>
                <c:pt idx="101309">
                  <c:v>40.2526087901349</c:v>
                </c:pt>
                <c:pt idx="101310">
                  <c:v>40.252736267288398</c:v>
                </c:pt>
                <c:pt idx="101311">
                  <c:v>40.252863744033803</c:v>
                </c:pt>
                <c:pt idx="101312">
                  <c:v>40.2529912203712</c:v>
                </c:pt>
                <c:pt idx="101313">
                  <c:v>40.253118696300497</c:v>
                </c:pt>
                <c:pt idx="101314">
                  <c:v>40.2532461718219</c:v>
                </c:pt>
                <c:pt idx="101315">
                  <c:v>40.253373646935103</c:v>
                </c:pt>
                <c:pt idx="101316">
                  <c:v>40.253501121640397</c:v>
                </c:pt>
                <c:pt idx="101317">
                  <c:v>40.253628595937599</c:v>
                </c:pt>
                <c:pt idx="101318">
                  <c:v>40.2537560698268</c:v>
                </c:pt>
                <c:pt idx="101319">
                  <c:v>40.2538835433079</c:v>
                </c:pt>
                <c:pt idx="101320">
                  <c:v>40.254011016381</c:v>
                </c:pt>
                <c:pt idx="101321">
                  <c:v>40.254138489046099</c:v>
                </c:pt>
                <c:pt idx="101322">
                  <c:v>40.254265961303098</c:v>
                </c:pt>
                <c:pt idx="101323">
                  <c:v>40.254393433152202</c:v>
                </c:pt>
                <c:pt idx="101324">
                  <c:v>40.2545209045932</c:v>
                </c:pt>
                <c:pt idx="101325">
                  <c:v>40.254648375626097</c:v>
                </c:pt>
                <c:pt idx="101326">
                  <c:v>40.2547758462511</c:v>
                </c:pt>
                <c:pt idx="101327">
                  <c:v>40.254903316468003</c:v>
                </c:pt>
                <c:pt idx="101328">
                  <c:v>40.255030786276897</c:v>
                </c:pt>
                <c:pt idx="101329">
                  <c:v>40.255158255677799</c:v>
                </c:pt>
                <c:pt idx="101330">
                  <c:v>40.255285724670699</c:v>
                </c:pt>
                <c:pt idx="101331">
                  <c:v>40.255413193255499</c:v>
                </c:pt>
                <c:pt idx="101332">
                  <c:v>40.255540661432399</c:v>
                </c:pt>
                <c:pt idx="101333">
                  <c:v>40.255668129201197</c:v>
                </c:pt>
                <c:pt idx="101334">
                  <c:v>40.255795596562002</c:v>
                </c:pt>
                <c:pt idx="101335">
                  <c:v>40.2559230635148</c:v>
                </c:pt>
                <c:pt idx="101336">
                  <c:v>40.256050530059603</c:v>
                </c:pt>
                <c:pt idx="101337">
                  <c:v>40.256177996196399</c:v>
                </c:pt>
                <c:pt idx="101338">
                  <c:v>40.256305461925102</c:v>
                </c:pt>
                <c:pt idx="101339">
                  <c:v>40.256432927245903</c:v>
                </c:pt>
                <c:pt idx="101340">
                  <c:v>40.256560392158597</c:v>
                </c:pt>
                <c:pt idx="101341">
                  <c:v>40.256687856663397</c:v>
                </c:pt>
                <c:pt idx="101342">
                  <c:v>40.256815320760197</c:v>
                </c:pt>
                <c:pt idx="101343">
                  <c:v>40.256942784448903</c:v>
                </c:pt>
                <c:pt idx="101344">
                  <c:v>40.257070247729601</c:v>
                </c:pt>
                <c:pt idx="101345">
                  <c:v>40.257197710602398</c:v>
                </c:pt>
                <c:pt idx="101346">
                  <c:v>40.257325173067201</c:v>
                </c:pt>
                <c:pt idx="101347">
                  <c:v>40.257452635123897</c:v>
                </c:pt>
                <c:pt idx="101348">
                  <c:v>40.257580096772699</c:v>
                </c:pt>
                <c:pt idx="101349">
                  <c:v>40.2577075580135</c:v>
                </c:pt>
                <c:pt idx="101350">
                  <c:v>40.257835018846201</c:v>
                </c:pt>
                <c:pt idx="101351">
                  <c:v>40.257962479271001</c:v>
                </c:pt>
                <c:pt idx="101352">
                  <c:v>40.2580899392878</c:v>
                </c:pt>
                <c:pt idx="101353">
                  <c:v>40.258217398896598</c:v>
                </c:pt>
                <c:pt idx="101354">
                  <c:v>40.258344858097402</c:v>
                </c:pt>
                <c:pt idx="101355">
                  <c:v>40.258472316890298</c:v>
                </c:pt>
                <c:pt idx="101356">
                  <c:v>40.258599775275101</c:v>
                </c:pt>
                <c:pt idx="101357">
                  <c:v>40.258727233252003</c:v>
                </c:pt>
                <c:pt idx="101358">
                  <c:v>40.258854690820897</c:v>
                </c:pt>
                <c:pt idx="101359">
                  <c:v>40.258982147981797</c:v>
                </c:pt>
                <c:pt idx="101360">
                  <c:v>40.259109604734697</c:v>
                </c:pt>
                <c:pt idx="101361">
                  <c:v>40.259237061079702</c:v>
                </c:pt>
                <c:pt idx="101362">
                  <c:v>40.259364517016699</c:v>
                </c:pt>
                <c:pt idx="101363">
                  <c:v>40.259491972545703</c:v>
                </c:pt>
                <c:pt idx="101364">
                  <c:v>40.259619427666699</c:v>
                </c:pt>
                <c:pt idx="101365">
                  <c:v>40.259746882379801</c:v>
                </c:pt>
                <c:pt idx="101366">
                  <c:v>40.259874336684803</c:v>
                </c:pt>
                <c:pt idx="101367">
                  <c:v>40.260001790582002</c:v>
                </c:pt>
                <c:pt idx="101368">
                  <c:v>40.260129244071102</c:v>
                </c:pt>
                <c:pt idx="101369">
                  <c:v>40.2602566971523</c:v>
                </c:pt>
                <c:pt idx="101370">
                  <c:v>40.260384149825498</c:v>
                </c:pt>
                <c:pt idx="101371">
                  <c:v>40.260511602090702</c:v>
                </c:pt>
                <c:pt idx="101372">
                  <c:v>40.260639053947997</c:v>
                </c:pt>
                <c:pt idx="101373">
                  <c:v>40.260766505397299</c:v>
                </c:pt>
                <c:pt idx="101374">
                  <c:v>40.2608939564387</c:v>
                </c:pt>
                <c:pt idx="101375">
                  <c:v>40.2610214070721</c:v>
                </c:pt>
                <c:pt idx="101376">
                  <c:v>40.261148857297599</c:v>
                </c:pt>
                <c:pt idx="101377">
                  <c:v>40.261276307114997</c:v>
                </c:pt>
                <c:pt idx="101378">
                  <c:v>40.261403756524601</c:v>
                </c:pt>
                <c:pt idx="101379">
                  <c:v>40.261531205526097</c:v>
                </c:pt>
                <c:pt idx="101380">
                  <c:v>40.261658654119799</c:v>
                </c:pt>
                <c:pt idx="101381">
                  <c:v>40.2617861023054</c:v>
                </c:pt>
                <c:pt idx="101382">
                  <c:v>40.2619135500832</c:v>
                </c:pt>
                <c:pt idx="101383">
                  <c:v>40.2620409974529</c:v>
                </c:pt>
                <c:pt idx="101384">
                  <c:v>40.262168444414797</c:v>
                </c:pt>
                <c:pt idx="101385">
                  <c:v>40.262295890968602</c:v>
                </c:pt>
                <c:pt idx="101386">
                  <c:v>40.262423337114598</c:v>
                </c:pt>
                <c:pt idx="101387">
                  <c:v>40.2625507828526</c:v>
                </c:pt>
                <c:pt idx="101388">
                  <c:v>40.262678228182601</c:v>
                </c:pt>
                <c:pt idx="101389">
                  <c:v>40.262805673104701</c:v>
                </c:pt>
                <c:pt idx="101390">
                  <c:v>40.2629331176189</c:v>
                </c:pt>
                <c:pt idx="101391">
                  <c:v>40.263060561725098</c:v>
                </c:pt>
                <c:pt idx="101392">
                  <c:v>40.263188005423402</c:v>
                </c:pt>
                <c:pt idx="101393">
                  <c:v>40.263315448713797</c:v>
                </c:pt>
                <c:pt idx="101394">
                  <c:v>40.263442891596199</c:v>
                </c:pt>
                <c:pt idx="101395">
                  <c:v>40.2635703340707</c:v>
                </c:pt>
                <c:pt idx="101396">
                  <c:v>40.263697776137199</c:v>
                </c:pt>
                <c:pt idx="101397">
                  <c:v>40.263825217795798</c:v>
                </c:pt>
                <c:pt idx="101398">
                  <c:v>40.263952659046502</c:v>
                </c:pt>
                <c:pt idx="101399">
                  <c:v>40.264080099889298</c:v>
                </c:pt>
                <c:pt idx="101400">
                  <c:v>40.264207540324101</c:v>
                </c:pt>
                <c:pt idx="101401">
                  <c:v>40.264334980351101</c:v>
                </c:pt>
                <c:pt idx="101402">
                  <c:v>40.264462419970101</c:v>
                </c:pt>
                <c:pt idx="101403">
                  <c:v>40.2645898591811</c:v>
                </c:pt>
                <c:pt idx="101404">
                  <c:v>40.264717297984298</c:v>
                </c:pt>
                <c:pt idx="101405">
                  <c:v>40.264844736379501</c:v>
                </c:pt>
                <c:pt idx="101406">
                  <c:v>40.264972174366797</c:v>
                </c:pt>
                <c:pt idx="101407">
                  <c:v>40.265099611946198</c:v>
                </c:pt>
                <c:pt idx="101408">
                  <c:v>40.265227049117698</c:v>
                </c:pt>
                <c:pt idx="101409">
                  <c:v>40.265354485881197</c:v>
                </c:pt>
                <c:pt idx="101410">
                  <c:v>40.265481922236901</c:v>
                </c:pt>
                <c:pt idx="101411">
                  <c:v>40.265609358184598</c:v>
                </c:pt>
                <c:pt idx="101412">
                  <c:v>40.2657367937244</c:v>
                </c:pt>
                <c:pt idx="101413">
                  <c:v>40.265864228856302</c:v>
                </c:pt>
                <c:pt idx="101414">
                  <c:v>40.265991663580301</c:v>
                </c:pt>
                <c:pt idx="101415">
                  <c:v>40.2661190978964</c:v>
                </c:pt>
                <c:pt idx="101416">
                  <c:v>40.266246531804597</c:v>
                </c:pt>
                <c:pt idx="101417">
                  <c:v>40.266373965304901</c:v>
                </c:pt>
                <c:pt idx="101418">
                  <c:v>40.266501398397303</c:v>
                </c:pt>
                <c:pt idx="101419">
                  <c:v>40.266628831081803</c:v>
                </c:pt>
                <c:pt idx="101420">
                  <c:v>40.266756263358303</c:v>
                </c:pt>
                <c:pt idx="101421">
                  <c:v>40.266883695227001</c:v>
                </c:pt>
                <c:pt idx="101422">
                  <c:v>40.267011126687798</c:v>
                </c:pt>
                <c:pt idx="101423">
                  <c:v>40.267138557740701</c:v>
                </c:pt>
                <c:pt idx="101424">
                  <c:v>40.267265988385702</c:v>
                </c:pt>
                <c:pt idx="101425">
                  <c:v>40.267393418622802</c:v>
                </c:pt>
                <c:pt idx="101426">
                  <c:v>40.267520848452001</c:v>
                </c:pt>
                <c:pt idx="101427">
                  <c:v>40.267648277873299</c:v>
                </c:pt>
                <c:pt idx="101428">
                  <c:v>40.267775706886702</c:v>
                </c:pt>
                <c:pt idx="101429">
                  <c:v>40.267903135492197</c:v>
                </c:pt>
                <c:pt idx="101430">
                  <c:v>40.268030563689898</c:v>
                </c:pt>
                <c:pt idx="101431">
                  <c:v>40.268157991479598</c:v>
                </c:pt>
                <c:pt idx="101432">
                  <c:v>40.268285418861502</c:v>
                </c:pt>
                <c:pt idx="101433">
                  <c:v>40.268412845835499</c:v>
                </c:pt>
                <c:pt idx="101434">
                  <c:v>40.268540272401601</c:v>
                </c:pt>
                <c:pt idx="101435">
                  <c:v>40.268667698559803</c:v>
                </c:pt>
                <c:pt idx="101436">
                  <c:v>40.268795124310202</c:v>
                </c:pt>
                <c:pt idx="101437">
                  <c:v>40.268922549652601</c:v>
                </c:pt>
                <c:pt idx="101438">
                  <c:v>40.269049974587197</c:v>
                </c:pt>
                <c:pt idx="101439">
                  <c:v>40.2691773991139</c:v>
                </c:pt>
                <c:pt idx="101440">
                  <c:v>40.269304823232801</c:v>
                </c:pt>
                <c:pt idx="101441">
                  <c:v>40.269432246943701</c:v>
                </c:pt>
                <c:pt idx="101442">
                  <c:v>40.269559670246799</c:v>
                </c:pt>
                <c:pt idx="101443">
                  <c:v>40.269687093142103</c:v>
                </c:pt>
                <c:pt idx="101444">
                  <c:v>40.269814515629399</c:v>
                </c:pt>
                <c:pt idx="101445">
                  <c:v>40.2699419377089</c:v>
                </c:pt>
                <c:pt idx="101446">
                  <c:v>40.2700693593805</c:v>
                </c:pt>
                <c:pt idx="101447">
                  <c:v>40.270196780644298</c:v>
                </c:pt>
                <c:pt idx="101448">
                  <c:v>40.270324201500202</c:v>
                </c:pt>
                <c:pt idx="101449">
                  <c:v>40.270451621948197</c:v>
                </c:pt>
                <c:pt idx="101450">
                  <c:v>40.270579041988398</c:v>
                </c:pt>
                <c:pt idx="101451">
                  <c:v>40.270706461620698</c:v>
                </c:pt>
                <c:pt idx="101452">
                  <c:v>40.270833880845103</c:v>
                </c:pt>
                <c:pt idx="101453">
                  <c:v>40.2709612996617</c:v>
                </c:pt>
                <c:pt idx="101454">
                  <c:v>40.271088718070402</c:v>
                </c:pt>
                <c:pt idx="101455">
                  <c:v>40.271216136071303</c:v>
                </c:pt>
                <c:pt idx="101456">
                  <c:v>40.271343553664302</c:v>
                </c:pt>
                <c:pt idx="101457">
                  <c:v>40.271470970849499</c:v>
                </c:pt>
                <c:pt idx="101458">
                  <c:v>40.271598387626803</c:v>
                </c:pt>
                <c:pt idx="101459">
                  <c:v>40.271725803996297</c:v>
                </c:pt>
                <c:pt idx="101460">
                  <c:v>40.271853219957897</c:v>
                </c:pt>
                <c:pt idx="101461">
                  <c:v>40.271980635511703</c:v>
                </c:pt>
                <c:pt idx="101462">
                  <c:v>40.2721080506576</c:v>
                </c:pt>
                <c:pt idx="101463">
                  <c:v>40.272235465395703</c:v>
                </c:pt>
                <c:pt idx="101464">
                  <c:v>40.272362879726003</c:v>
                </c:pt>
                <c:pt idx="101465">
                  <c:v>40.272490293648403</c:v>
                </c:pt>
                <c:pt idx="101466">
                  <c:v>40.272617707162901</c:v>
                </c:pt>
                <c:pt idx="101467">
                  <c:v>40.272745120269597</c:v>
                </c:pt>
                <c:pt idx="101468">
                  <c:v>40.272872532968499</c:v>
                </c:pt>
                <c:pt idx="101469">
                  <c:v>40.272999945259599</c:v>
                </c:pt>
                <c:pt idx="101470">
                  <c:v>40.273127357142798</c:v>
                </c:pt>
                <c:pt idx="101471">
                  <c:v>40.273254768618102</c:v>
                </c:pt>
                <c:pt idx="101472">
                  <c:v>40.273382179685697</c:v>
                </c:pt>
                <c:pt idx="101473">
                  <c:v>40.273509590345398</c:v>
                </c:pt>
                <c:pt idx="101474">
                  <c:v>40.273637000597297</c:v>
                </c:pt>
                <c:pt idx="101475">
                  <c:v>40.273764410441302</c:v>
                </c:pt>
                <c:pt idx="101476">
                  <c:v>40.273891819877598</c:v>
                </c:pt>
                <c:pt idx="101477">
                  <c:v>40.274019228905999</c:v>
                </c:pt>
                <c:pt idx="101478">
                  <c:v>40.274146637526499</c:v>
                </c:pt>
                <c:pt idx="101479">
                  <c:v>40.274274045739297</c:v>
                </c:pt>
                <c:pt idx="101480">
                  <c:v>40.274401453544201</c:v>
                </c:pt>
                <c:pt idx="101481">
                  <c:v>40.274528860941302</c:v>
                </c:pt>
                <c:pt idx="101482">
                  <c:v>40.274656267930602</c:v>
                </c:pt>
                <c:pt idx="101483">
                  <c:v>40.274783674512101</c:v>
                </c:pt>
                <c:pt idx="101484">
                  <c:v>40.274911080685698</c:v>
                </c:pt>
                <c:pt idx="101485">
                  <c:v>40.275038486451599</c:v>
                </c:pt>
                <c:pt idx="101486">
                  <c:v>40.2751658918096</c:v>
                </c:pt>
                <c:pt idx="101487">
                  <c:v>40.275293296759799</c:v>
                </c:pt>
                <c:pt idx="101488">
                  <c:v>40.275420701302203</c:v>
                </c:pt>
                <c:pt idx="101489">
                  <c:v>40.275548105436798</c:v>
                </c:pt>
                <c:pt idx="101490">
                  <c:v>40.275675509163598</c:v>
                </c:pt>
                <c:pt idx="101491">
                  <c:v>40.275802912482497</c:v>
                </c:pt>
                <c:pt idx="101492">
                  <c:v>40.275930315393701</c:v>
                </c:pt>
                <c:pt idx="101493">
                  <c:v>40.276057717896997</c:v>
                </c:pt>
                <c:pt idx="101494">
                  <c:v>40.276185119992597</c:v>
                </c:pt>
                <c:pt idx="101495">
                  <c:v>40.276312521680303</c:v>
                </c:pt>
                <c:pt idx="101496">
                  <c:v>40.2764399229603</c:v>
                </c:pt>
                <c:pt idx="101497">
                  <c:v>40.276567323832403</c:v>
                </c:pt>
                <c:pt idx="101498">
                  <c:v>40.276694724296803</c:v>
                </c:pt>
                <c:pt idx="101499">
                  <c:v>40.276822124353302</c:v>
                </c:pt>
                <c:pt idx="101500">
                  <c:v>40.276949524002099</c:v>
                </c:pt>
                <c:pt idx="101501">
                  <c:v>40.277076923243001</c:v>
                </c:pt>
                <c:pt idx="101502">
                  <c:v>40.277204322076201</c:v>
                </c:pt>
                <c:pt idx="101503">
                  <c:v>40.2773317205016</c:v>
                </c:pt>
                <c:pt idx="101504">
                  <c:v>40.277459118519197</c:v>
                </c:pt>
                <c:pt idx="101505">
                  <c:v>40.277586516128999</c:v>
                </c:pt>
                <c:pt idx="101506">
                  <c:v>40.277713913330999</c:v>
                </c:pt>
                <c:pt idx="101507">
                  <c:v>40.277841310125197</c:v>
                </c:pt>
                <c:pt idx="101508">
                  <c:v>40.277968706511601</c:v>
                </c:pt>
                <c:pt idx="101509">
                  <c:v>40.278096102490302</c:v>
                </c:pt>
                <c:pt idx="101510">
                  <c:v>40.278223498061102</c:v>
                </c:pt>
                <c:pt idx="101511">
                  <c:v>40.2783508932242</c:v>
                </c:pt>
                <c:pt idx="101512">
                  <c:v>40.278478287979503</c:v>
                </c:pt>
                <c:pt idx="101513">
                  <c:v>40.278605682326997</c:v>
                </c:pt>
                <c:pt idx="101514">
                  <c:v>40.278733076266803</c:v>
                </c:pt>
                <c:pt idx="101515">
                  <c:v>40.278860469798801</c:v>
                </c:pt>
                <c:pt idx="101516">
                  <c:v>40.278987862922897</c:v>
                </c:pt>
                <c:pt idx="101517">
                  <c:v>40.279115255639397</c:v>
                </c:pt>
                <c:pt idx="101518">
                  <c:v>40.279242647948003</c:v>
                </c:pt>
                <c:pt idx="101519">
                  <c:v>40.279370039848899</c:v>
                </c:pt>
                <c:pt idx="101520">
                  <c:v>40.279497431342001</c:v>
                </c:pt>
                <c:pt idx="101521">
                  <c:v>40.279624822427301</c:v>
                </c:pt>
                <c:pt idx="101522">
                  <c:v>40.279752213104899</c:v>
                </c:pt>
                <c:pt idx="101523">
                  <c:v>40.279879603374702</c:v>
                </c:pt>
                <c:pt idx="101524">
                  <c:v>40.280006993236697</c:v>
                </c:pt>
                <c:pt idx="101525">
                  <c:v>40.280134382691003</c:v>
                </c:pt>
                <c:pt idx="101526">
                  <c:v>40.2802617717375</c:v>
                </c:pt>
                <c:pt idx="101527">
                  <c:v>40.280389160376302</c:v>
                </c:pt>
                <c:pt idx="101528">
                  <c:v>40.280516548607302</c:v>
                </c:pt>
                <c:pt idx="101529">
                  <c:v>40.280643936430501</c:v>
                </c:pt>
                <c:pt idx="101530">
                  <c:v>40.280771323845997</c:v>
                </c:pt>
                <c:pt idx="101531">
                  <c:v>40.280898710853698</c:v>
                </c:pt>
                <c:pt idx="101532">
                  <c:v>40.281026097453697</c:v>
                </c:pt>
                <c:pt idx="101533">
                  <c:v>40.281153483645902</c:v>
                </c:pt>
                <c:pt idx="101534">
                  <c:v>40.281280869430297</c:v>
                </c:pt>
                <c:pt idx="101535">
                  <c:v>40.281408254806998</c:v>
                </c:pt>
                <c:pt idx="101536">
                  <c:v>40.281535639776003</c:v>
                </c:pt>
                <c:pt idx="101537">
                  <c:v>40.281663024337199</c:v>
                </c:pt>
                <c:pt idx="101538">
                  <c:v>40.2817904084907</c:v>
                </c:pt>
                <c:pt idx="101539">
                  <c:v>40.281917792236399</c:v>
                </c:pt>
                <c:pt idx="101540">
                  <c:v>40.282045175574403</c:v>
                </c:pt>
                <c:pt idx="101541">
                  <c:v>40.282172558504598</c:v>
                </c:pt>
                <c:pt idx="101542">
                  <c:v>40.282299941027098</c:v>
                </c:pt>
                <c:pt idx="101543">
                  <c:v>40.282427323141803</c:v>
                </c:pt>
                <c:pt idx="101544">
                  <c:v>40.282554704848899</c:v>
                </c:pt>
                <c:pt idx="101545">
                  <c:v>40.2826820861481</c:v>
                </c:pt>
                <c:pt idx="101546">
                  <c:v>40.282809467039698</c:v>
                </c:pt>
                <c:pt idx="101547">
                  <c:v>40.282936847523501</c:v>
                </c:pt>
                <c:pt idx="101548">
                  <c:v>40.283064227599503</c:v>
                </c:pt>
                <c:pt idx="101549">
                  <c:v>40.283191607267902</c:v>
                </c:pt>
                <c:pt idx="101550">
                  <c:v>40.283318986528499</c:v>
                </c:pt>
                <c:pt idx="101551">
                  <c:v>40.283446365381401</c:v>
                </c:pt>
                <c:pt idx="101552">
                  <c:v>40.283573743826501</c:v>
                </c:pt>
                <c:pt idx="101553">
                  <c:v>40.283701121863899</c:v>
                </c:pt>
                <c:pt idx="101554">
                  <c:v>40.283828499493602</c:v>
                </c:pt>
                <c:pt idx="101555">
                  <c:v>40.283955876715602</c:v>
                </c:pt>
                <c:pt idx="101556">
                  <c:v>40.2840832535299</c:v>
                </c:pt>
                <c:pt idx="101557">
                  <c:v>40.284210629936403</c:v>
                </c:pt>
                <c:pt idx="101558">
                  <c:v>40.284338005935197</c:v>
                </c:pt>
                <c:pt idx="101559">
                  <c:v>40.284465381526303</c:v>
                </c:pt>
                <c:pt idx="101560">
                  <c:v>40.2845927567096</c:v>
                </c:pt>
                <c:pt idx="101561">
                  <c:v>40.284720131485301</c:v>
                </c:pt>
                <c:pt idx="101562">
                  <c:v>40.2848475058532</c:v>
                </c:pt>
                <c:pt idx="101563">
                  <c:v>40.284974879813497</c:v>
                </c:pt>
                <c:pt idx="101564">
                  <c:v>40.285102253365999</c:v>
                </c:pt>
                <c:pt idx="101565">
                  <c:v>40.285229626510798</c:v>
                </c:pt>
                <c:pt idx="101566">
                  <c:v>40.285356999247902</c:v>
                </c:pt>
                <c:pt idx="101567">
                  <c:v>40.285484371577198</c:v>
                </c:pt>
                <c:pt idx="101568">
                  <c:v>40.285611743498897</c:v>
                </c:pt>
                <c:pt idx="101569">
                  <c:v>40.285739115012902</c:v>
                </c:pt>
                <c:pt idx="101570">
                  <c:v>40.285866486119097</c:v>
                </c:pt>
                <c:pt idx="101571">
                  <c:v>40.285993856817697</c:v>
                </c:pt>
                <c:pt idx="101572">
                  <c:v>40.286121227108602</c:v>
                </c:pt>
                <c:pt idx="101573">
                  <c:v>40.286248596991697</c:v>
                </c:pt>
                <c:pt idx="101574">
                  <c:v>40.286375966467197</c:v>
                </c:pt>
                <c:pt idx="101575">
                  <c:v>40.286503335534903</c:v>
                </c:pt>
                <c:pt idx="101576">
                  <c:v>40.286630704194998</c:v>
                </c:pt>
                <c:pt idx="101577">
                  <c:v>40.286758072447398</c:v>
                </c:pt>
                <c:pt idx="101578">
                  <c:v>40.286885440291996</c:v>
                </c:pt>
                <c:pt idx="101579">
                  <c:v>40.287012807728999</c:v>
                </c:pt>
                <c:pt idx="101580">
                  <c:v>40.287140174758299</c:v>
                </c:pt>
                <c:pt idx="101581">
                  <c:v>40.287267541379897</c:v>
                </c:pt>
                <c:pt idx="101582">
                  <c:v>40.2873949075938</c:v>
                </c:pt>
                <c:pt idx="101583">
                  <c:v>40.2875222734</c:v>
                </c:pt>
                <c:pt idx="101584">
                  <c:v>40.287649638798499</c:v>
                </c:pt>
                <c:pt idx="101585">
                  <c:v>40.287777003789401</c:v>
                </c:pt>
                <c:pt idx="101586">
                  <c:v>40.287904368372502</c:v>
                </c:pt>
                <c:pt idx="101587">
                  <c:v>40.288031732547999</c:v>
                </c:pt>
                <c:pt idx="101588">
                  <c:v>40.288159096315802</c:v>
                </c:pt>
                <c:pt idx="101589">
                  <c:v>40.288286459675902</c:v>
                </c:pt>
                <c:pt idx="101590">
                  <c:v>40.288413822628399</c:v>
                </c:pt>
                <c:pt idx="101591">
                  <c:v>40.288541185173102</c:v>
                </c:pt>
                <c:pt idx="101592">
                  <c:v>40.288668547310202</c:v>
                </c:pt>
                <c:pt idx="101593">
                  <c:v>40.2887959090396</c:v>
                </c:pt>
                <c:pt idx="101594">
                  <c:v>40.288923270361401</c:v>
                </c:pt>
                <c:pt idx="101595">
                  <c:v>40.289050631275401</c:v>
                </c:pt>
                <c:pt idx="101596">
                  <c:v>40.289177991781798</c:v>
                </c:pt>
                <c:pt idx="101597">
                  <c:v>40.2893053518806</c:v>
                </c:pt>
                <c:pt idx="101598">
                  <c:v>40.2894327115716</c:v>
                </c:pt>
                <c:pt idx="101599">
                  <c:v>40.289560070855003</c:v>
                </c:pt>
                <c:pt idx="101600">
                  <c:v>40.289687429730698</c:v>
                </c:pt>
                <c:pt idx="101601">
                  <c:v>40.289814788198797</c:v>
                </c:pt>
                <c:pt idx="101602">
                  <c:v>40.2899421462592</c:v>
                </c:pt>
                <c:pt idx="101603">
                  <c:v>40.290069503911901</c:v>
                </c:pt>
                <c:pt idx="101604">
                  <c:v>40.290196861157</c:v>
                </c:pt>
                <c:pt idx="101605">
                  <c:v>40.290324217994403</c:v>
                </c:pt>
                <c:pt idx="101606">
                  <c:v>40.290451574424203</c:v>
                </c:pt>
                <c:pt idx="101607">
                  <c:v>40.290578930446301</c:v>
                </c:pt>
                <c:pt idx="101608">
                  <c:v>40.290706286060697</c:v>
                </c:pt>
                <c:pt idx="101609">
                  <c:v>40.290833641267497</c:v>
                </c:pt>
                <c:pt idx="101610">
                  <c:v>40.290960996066602</c:v>
                </c:pt>
                <c:pt idx="101611">
                  <c:v>40.291088350458097</c:v>
                </c:pt>
                <c:pt idx="101612">
                  <c:v>40.291215704441903</c:v>
                </c:pt>
                <c:pt idx="101613">
                  <c:v>40.2913430580181</c:v>
                </c:pt>
                <c:pt idx="101614">
                  <c:v>40.291470411186701</c:v>
                </c:pt>
                <c:pt idx="101615">
                  <c:v>40.2915977639476</c:v>
                </c:pt>
                <c:pt idx="101616">
                  <c:v>40.291725116300803</c:v>
                </c:pt>
                <c:pt idx="101617">
                  <c:v>40.291852468246397</c:v>
                </c:pt>
                <c:pt idx="101618">
                  <c:v>40.291979819784402</c:v>
                </c:pt>
                <c:pt idx="101619">
                  <c:v>40.292107170914697</c:v>
                </c:pt>
                <c:pt idx="101620">
                  <c:v>40.292234521637397</c:v>
                </c:pt>
                <c:pt idx="101621">
                  <c:v>40.292361871952401</c:v>
                </c:pt>
                <c:pt idx="101622">
                  <c:v>40.292489221859803</c:v>
                </c:pt>
                <c:pt idx="101623">
                  <c:v>40.292616571359602</c:v>
                </c:pt>
                <c:pt idx="101624">
                  <c:v>40.292743920451798</c:v>
                </c:pt>
                <c:pt idx="101625">
                  <c:v>40.292871269136299</c:v>
                </c:pt>
                <c:pt idx="101626">
                  <c:v>40.292998617413097</c:v>
                </c:pt>
                <c:pt idx="101627">
                  <c:v>40.2931259652824</c:v>
                </c:pt>
                <c:pt idx="101628">
                  <c:v>40.293253312744</c:v>
                </c:pt>
                <c:pt idx="101629">
                  <c:v>40.293380659797997</c:v>
                </c:pt>
                <c:pt idx="101630">
                  <c:v>40.293508006444299</c:v>
                </c:pt>
                <c:pt idx="101631">
                  <c:v>40.293635352683097</c:v>
                </c:pt>
                <c:pt idx="101632">
                  <c:v>40.2937626985142</c:v>
                </c:pt>
                <c:pt idx="101633">
                  <c:v>40.293890043937701</c:v>
                </c:pt>
                <c:pt idx="101634">
                  <c:v>40.294017388953499</c:v>
                </c:pt>
                <c:pt idx="101635">
                  <c:v>40.294144733561801</c:v>
                </c:pt>
                <c:pt idx="101636">
                  <c:v>40.2942720777624</c:v>
                </c:pt>
                <c:pt idx="101637">
                  <c:v>40.294399421555397</c:v>
                </c:pt>
                <c:pt idx="101638">
                  <c:v>40.294526764940798</c:v>
                </c:pt>
                <c:pt idx="101639">
                  <c:v>40.294654107918603</c:v>
                </c:pt>
                <c:pt idx="101640">
                  <c:v>40.294781450488699</c:v>
                </c:pt>
                <c:pt idx="101641">
                  <c:v>40.294908792651299</c:v>
                </c:pt>
                <c:pt idx="101642">
                  <c:v>40.295036134406203</c:v>
                </c:pt>
                <c:pt idx="101643">
                  <c:v>40.295163475753597</c:v>
                </c:pt>
                <c:pt idx="101644">
                  <c:v>40.295290816693303</c:v>
                </c:pt>
                <c:pt idx="101645">
                  <c:v>40.295418157225399</c:v>
                </c:pt>
                <c:pt idx="101646">
                  <c:v>40.295545497349899</c:v>
                </c:pt>
                <c:pt idx="101647">
                  <c:v>40.295672837066803</c:v>
                </c:pt>
                <c:pt idx="101648">
                  <c:v>40.295800176376098</c:v>
                </c:pt>
                <c:pt idx="101649">
                  <c:v>40.295927515277803</c:v>
                </c:pt>
                <c:pt idx="101650">
                  <c:v>40.296054853771899</c:v>
                </c:pt>
                <c:pt idx="101651">
                  <c:v>40.296182191858399</c:v>
                </c:pt>
                <c:pt idx="101652">
                  <c:v>40.296309529537297</c:v>
                </c:pt>
                <c:pt idx="101653">
                  <c:v>40.296436866808598</c:v>
                </c:pt>
                <c:pt idx="101654">
                  <c:v>40.296564203672297</c:v>
                </c:pt>
                <c:pt idx="101655">
                  <c:v>40.296691540128499</c:v>
                </c:pt>
                <c:pt idx="101656">
                  <c:v>40.296818876176999</c:v>
                </c:pt>
                <c:pt idx="101657">
                  <c:v>40.296946211817897</c:v>
                </c:pt>
                <c:pt idx="101658">
                  <c:v>40.297073547051298</c:v>
                </c:pt>
                <c:pt idx="101659">
                  <c:v>40.297200881877004</c:v>
                </c:pt>
                <c:pt idx="101660">
                  <c:v>40.297328216295199</c:v>
                </c:pt>
                <c:pt idx="101661">
                  <c:v>40.297455550305799</c:v>
                </c:pt>
                <c:pt idx="101662">
                  <c:v>40.297582883908802</c:v>
                </c:pt>
                <c:pt idx="101663">
                  <c:v>40.297710217104203</c:v>
                </c:pt>
                <c:pt idx="101664">
                  <c:v>40.297837549892002</c:v>
                </c:pt>
                <c:pt idx="101665">
                  <c:v>40.297964882272296</c:v>
                </c:pt>
                <c:pt idx="101666">
                  <c:v>40.298092214244903</c:v>
                </c:pt>
                <c:pt idx="101667">
                  <c:v>40.298219545809999</c:v>
                </c:pt>
                <c:pt idx="101668">
                  <c:v>40.2983468769675</c:v>
                </c:pt>
                <c:pt idx="101669">
                  <c:v>40.298474207717497</c:v>
                </c:pt>
                <c:pt idx="101670">
                  <c:v>40.298601538059799</c:v>
                </c:pt>
                <c:pt idx="101671">
                  <c:v>40.298728867994598</c:v>
                </c:pt>
                <c:pt idx="101672">
                  <c:v>40.2988561975219</c:v>
                </c:pt>
                <c:pt idx="101673">
                  <c:v>40.2989835266415</c:v>
                </c:pt>
                <c:pt idx="101674">
                  <c:v>40.299110855353597</c:v>
                </c:pt>
                <c:pt idx="101675">
                  <c:v>40.299238183658098</c:v>
                </c:pt>
                <c:pt idx="101676">
                  <c:v>40.299365511555003</c:v>
                </c:pt>
                <c:pt idx="101677">
                  <c:v>40.299492839044397</c:v>
                </c:pt>
                <c:pt idx="101678">
                  <c:v>40.299620166126203</c:v>
                </c:pt>
                <c:pt idx="101679">
                  <c:v>40.299747492800499</c:v>
                </c:pt>
                <c:pt idx="101680">
                  <c:v>40.299874819067199</c:v>
                </c:pt>
                <c:pt idx="101681">
                  <c:v>40.300002144926303</c:v>
                </c:pt>
                <c:pt idx="101682">
                  <c:v>40.300129470377897</c:v>
                </c:pt>
                <c:pt idx="101683">
                  <c:v>40.300256795421902</c:v>
                </c:pt>
                <c:pt idx="101684">
                  <c:v>40.300384120058403</c:v>
                </c:pt>
                <c:pt idx="101685">
                  <c:v>40.300511444287302</c:v>
                </c:pt>
                <c:pt idx="101686">
                  <c:v>40.300638768108598</c:v>
                </c:pt>
                <c:pt idx="101687">
                  <c:v>40.300766091522398</c:v>
                </c:pt>
                <c:pt idx="101688">
                  <c:v>40.300893414528701</c:v>
                </c:pt>
                <c:pt idx="101689">
                  <c:v>40.301020737127402</c:v>
                </c:pt>
                <c:pt idx="101690">
                  <c:v>40.3011480593185</c:v>
                </c:pt>
                <c:pt idx="101691">
                  <c:v>40.301275381102101</c:v>
                </c:pt>
                <c:pt idx="101692">
                  <c:v>40.3014027024782</c:v>
                </c:pt>
                <c:pt idx="101693">
                  <c:v>40.301530023446702</c:v>
                </c:pt>
                <c:pt idx="101694">
                  <c:v>40.301657344007701</c:v>
                </c:pt>
                <c:pt idx="101695">
                  <c:v>40.301784664161097</c:v>
                </c:pt>
                <c:pt idx="101696">
                  <c:v>40.301911983906997</c:v>
                </c:pt>
                <c:pt idx="101697">
                  <c:v>40.302039303245301</c:v>
                </c:pt>
                <c:pt idx="101698">
                  <c:v>40.302166622176202</c:v>
                </c:pt>
                <c:pt idx="101699">
                  <c:v>40.3022939406994</c:v>
                </c:pt>
                <c:pt idx="101700">
                  <c:v>40.302421258815201</c:v>
                </c:pt>
                <c:pt idx="101701">
                  <c:v>40.3025485765234</c:v>
                </c:pt>
                <c:pt idx="101702">
                  <c:v>40.302675893824002</c:v>
                </c:pt>
                <c:pt idx="101703">
                  <c:v>40.302803210717201</c:v>
                </c:pt>
                <c:pt idx="101704">
                  <c:v>40.302930527202797</c:v>
                </c:pt>
                <c:pt idx="101705">
                  <c:v>40.303057843280897</c:v>
                </c:pt>
                <c:pt idx="101706">
                  <c:v>40.303185158951401</c:v>
                </c:pt>
                <c:pt idx="101707">
                  <c:v>40.303312474214501</c:v>
                </c:pt>
                <c:pt idx="101708">
                  <c:v>40.303439789069998</c:v>
                </c:pt>
                <c:pt idx="101709">
                  <c:v>40.303567103517999</c:v>
                </c:pt>
                <c:pt idx="101710">
                  <c:v>40.303694417558397</c:v>
                </c:pt>
                <c:pt idx="101711">
                  <c:v>40.303821731191398</c:v>
                </c:pt>
                <c:pt idx="101712">
                  <c:v>40.303949044416797</c:v>
                </c:pt>
                <c:pt idx="101713">
                  <c:v>40.304076357234699</c:v>
                </c:pt>
                <c:pt idx="101714">
                  <c:v>40.304203669645098</c:v>
                </c:pt>
                <c:pt idx="101715">
                  <c:v>40.304330981647901</c:v>
                </c:pt>
                <c:pt idx="101716">
                  <c:v>40.3044582932433</c:v>
                </c:pt>
                <c:pt idx="101717">
                  <c:v>40.304585604431097</c:v>
                </c:pt>
                <c:pt idx="101718">
                  <c:v>40.304712915211503</c:v>
                </c:pt>
                <c:pt idx="101719">
                  <c:v>40.3048402255843</c:v>
                </c:pt>
                <c:pt idx="101720">
                  <c:v>40.304967535549601</c:v>
                </c:pt>
                <c:pt idx="101721">
                  <c:v>40.305094845107398</c:v>
                </c:pt>
                <c:pt idx="101722">
                  <c:v>40.305222154257699</c:v>
                </c:pt>
                <c:pt idx="101723">
                  <c:v>40.305349463000503</c:v>
                </c:pt>
                <c:pt idx="101724">
                  <c:v>40.305476771335698</c:v>
                </c:pt>
                <c:pt idx="101725">
                  <c:v>40.305604079263503</c:v>
                </c:pt>
                <c:pt idx="101726">
                  <c:v>40.305731386783798</c:v>
                </c:pt>
                <c:pt idx="101727">
                  <c:v>40.305858693896603</c:v>
                </c:pt>
                <c:pt idx="101728">
                  <c:v>40.305986000601898</c:v>
                </c:pt>
                <c:pt idx="101729">
                  <c:v>40.306113306899697</c:v>
                </c:pt>
                <c:pt idx="101730">
                  <c:v>40.3062406127899</c:v>
                </c:pt>
                <c:pt idx="101731">
                  <c:v>40.306367918272699</c:v>
                </c:pt>
                <c:pt idx="101732">
                  <c:v>40.306495223348001</c:v>
                </c:pt>
                <c:pt idx="101733">
                  <c:v>40.306622528015801</c:v>
                </c:pt>
                <c:pt idx="101734">
                  <c:v>40.306749832276203</c:v>
                </c:pt>
                <c:pt idx="101735">
                  <c:v>40.306877136129003</c:v>
                </c:pt>
                <c:pt idx="101736">
                  <c:v>40.3070044395743</c:v>
                </c:pt>
                <c:pt idx="101737">
                  <c:v>40.307131742612199</c:v>
                </c:pt>
                <c:pt idx="101738">
                  <c:v>40.307259045242603</c:v>
                </c:pt>
                <c:pt idx="101739">
                  <c:v>40.307386347465403</c:v>
                </c:pt>
                <c:pt idx="101740">
                  <c:v>40.3075136492808</c:v>
                </c:pt>
                <c:pt idx="101741">
                  <c:v>40.3076409506888</c:v>
                </c:pt>
                <c:pt idx="101742">
                  <c:v>40.307768251689197</c:v>
                </c:pt>
                <c:pt idx="101743">
                  <c:v>40.307895552282098</c:v>
                </c:pt>
                <c:pt idx="101744">
                  <c:v>40.308022852467602</c:v>
                </c:pt>
                <c:pt idx="101745">
                  <c:v>40.308150152245602</c:v>
                </c:pt>
                <c:pt idx="101746">
                  <c:v>40.308277451616199</c:v>
                </c:pt>
                <c:pt idx="101747">
                  <c:v>40.3084047505792</c:v>
                </c:pt>
                <c:pt idx="101748">
                  <c:v>40.308532049134797</c:v>
                </c:pt>
                <c:pt idx="101749">
                  <c:v>40.308659347282898</c:v>
                </c:pt>
                <c:pt idx="101750">
                  <c:v>40.308786645023503</c:v>
                </c:pt>
                <c:pt idx="101751">
                  <c:v>40.308913942356703</c:v>
                </c:pt>
                <c:pt idx="101752">
                  <c:v>40.309041239282401</c:v>
                </c:pt>
                <c:pt idx="101753">
                  <c:v>40.309168535800701</c:v>
                </c:pt>
                <c:pt idx="101754">
                  <c:v>40.309295831911399</c:v>
                </c:pt>
                <c:pt idx="101755">
                  <c:v>40.3094231276147</c:v>
                </c:pt>
                <c:pt idx="101756">
                  <c:v>40.309550422910597</c:v>
                </c:pt>
                <c:pt idx="101757">
                  <c:v>40.309677717798998</c:v>
                </c:pt>
                <c:pt idx="101758">
                  <c:v>40.309805012279902</c:v>
                </c:pt>
                <c:pt idx="101759">
                  <c:v>40.309932306353403</c:v>
                </c:pt>
                <c:pt idx="101760">
                  <c:v>40.3100596000194</c:v>
                </c:pt>
                <c:pt idx="101761">
                  <c:v>40.310186893277901</c:v>
                </c:pt>
                <c:pt idx="101762">
                  <c:v>40.310314186129098</c:v>
                </c:pt>
                <c:pt idx="101763">
                  <c:v>40.310441478572699</c:v>
                </c:pt>
                <c:pt idx="101764">
                  <c:v>40.310568770608903</c:v>
                </c:pt>
                <c:pt idx="101765">
                  <c:v>40.310696062237596</c:v>
                </c:pt>
                <c:pt idx="101766">
                  <c:v>40.3108233534589</c:v>
                </c:pt>
                <c:pt idx="101767">
                  <c:v>40.310950644272801</c:v>
                </c:pt>
                <c:pt idx="101768">
                  <c:v>40.311077934679197</c:v>
                </c:pt>
                <c:pt idx="101769">
                  <c:v>40.311205224678197</c:v>
                </c:pt>
                <c:pt idx="101770">
                  <c:v>40.311332514269701</c:v>
                </c:pt>
                <c:pt idx="101771">
                  <c:v>40.311459803453701</c:v>
                </c:pt>
                <c:pt idx="101772">
                  <c:v>40.311587092230397</c:v>
                </c:pt>
                <c:pt idx="101773">
                  <c:v>40.311714380599597</c:v>
                </c:pt>
                <c:pt idx="101774">
                  <c:v>40.3118416685613</c:v>
                </c:pt>
                <c:pt idx="101775">
                  <c:v>40.311968956115599</c:v>
                </c:pt>
                <c:pt idx="101776">
                  <c:v>40.312096243262502</c:v>
                </c:pt>
                <c:pt idx="101777">
                  <c:v>40.312223530001901</c:v>
                </c:pt>
                <c:pt idx="101778">
                  <c:v>40.312350816333897</c:v>
                </c:pt>
                <c:pt idx="101779">
                  <c:v>40.312478102258503</c:v>
                </c:pt>
                <c:pt idx="101780">
                  <c:v>40.312605387775697</c:v>
                </c:pt>
                <c:pt idx="101781">
                  <c:v>40.312732672885403</c:v>
                </c:pt>
                <c:pt idx="101782">
                  <c:v>40.312859957587698</c:v>
                </c:pt>
                <c:pt idx="101783">
                  <c:v>40.312987241882503</c:v>
                </c:pt>
                <c:pt idx="101784">
                  <c:v>40.313114525769997</c:v>
                </c:pt>
                <c:pt idx="101785">
                  <c:v>40.313241809250002</c:v>
                </c:pt>
                <c:pt idx="101786">
                  <c:v>40.313369092322603</c:v>
                </c:pt>
                <c:pt idx="101787">
                  <c:v>40.3134963749877</c:v>
                </c:pt>
                <c:pt idx="101788">
                  <c:v>40.3136236572455</c:v>
                </c:pt>
                <c:pt idx="101789">
                  <c:v>40.313750939095797</c:v>
                </c:pt>
                <c:pt idx="101790">
                  <c:v>40.313878220538697</c:v>
                </c:pt>
                <c:pt idx="101791">
                  <c:v>40.314005501574201</c:v>
                </c:pt>
                <c:pt idx="101792">
                  <c:v>40.3141327822023</c:v>
                </c:pt>
                <c:pt idx="101793">
                  <c:v>40.314260062422903</c:v>
                </c:pt>
                <c:pt idx="101794">
                  <c:v>40.314387342236202</c:v>
                </c:pt>
                <c:pt idx="101795">
                  <c:v>40.314514621641997</c:v>
                </c:pt>
                <c:pt idx="101796">
                  <c:v>40.314641900640503</c:v>
                </c:pt>
                <c:pt idx="101797">
                  <c:v>40.314769179231497</c:v>
                </c:pt>
                <c:pt idx="101798">
                  <c:v>40.314896457415102</c:v>
                </c:pt>
                <c:pt idx="101799">
                  <c:v>40.315023735191303</c:v>
                </c:pt>
                <c:pt idx="101800">
                  <c:v>40.315151012560101</c:v>
                </c:pt>
                <c:pt idx="101801">
                  <c:v>40.315278289521501</c:v>
                </c:pt>
                <c:pt idx="101802">
                  <c:v>40.315405566075498</c:v>
                </c:pt>
                <c:pt idx="101803">
                  <c:v>40.315532842222098</c:v>
                </c:pt>
                <c:pt idx="101804">
                  <c:v>40.315660117961301</c:v>
                </c:pt>
                <c:pt idx="101805">
                  <c:v>40.3157873932931</c:v>
                </c:pt>
                <c:pt idx="101806">
                  <c:v>40.315914668217502</c:v>
                </c:pt>
                <c:pt idx="101807">
                  <c:v>40.3160419427345</c:v>
                </c:pt>
                <c:pt idx="101808">
                  <c:v>40.316169216844102</c:v>
                </c:pt>
                <c:pt idx="101809">
                  <c:v>40.3162964905463</c:v>
                </c:pt>
                <c:pt idx="101810">
                  <c:v>40.3164237638412</c:v>
                </c:pt>
                <c:pt idx="101811">
                  <c:v>40.316551036728598</c:v>
                </c:pt>
                <c:pt idx="101812">
                  <c:v>40.316678309208598</c:v>
                </c:pt>
                <c:pt idx="101813">
                  <c:v>40.316805581281301</c:v>
                </c:pt>
                <c:pt idx="101814">
                  <c:v>40.3169328529466</c:v>
                </c:pt>
                <c:pt idx="101815">
                  <c:v>40.317060124204403</c:v>
                </c:pt>
                <c:pt idx="101816">
                  <c:v>40.317187395055001</c:v>
                </c:pt>
                <c:pt idx="101817">
                  <c:v>40.317314665498102</c:v>
                </c:pt>
                <c:pt idx="101818">
                  <c:v>40.3174419355338</c:v>
                </c:pt>
                <c:pt idx="101819">
                  <c:v>40.317569205162201</c:v>
                </c:pt>
                <c:pt idx="101820">
                  <c:v>40.317696474383098</c:v>
                </c:pt>
                <c:pt idx="101821">
                  <c:v>40.317823743196698</c:v>
                </c:pt>
                <c:pt idx="101822">
                  <c:v>40.317951011603</c:v>
                </c:pt>
                <c:pt idx="101823">
                  <c:v>40.318078279601799</c:v>
                </c:pt>
                <c:pt idx="101824">
                  <c:v>40.318205547193301</c:v>
                </c:pt>
                <c:pt idx="101825">
                  <c:v>40.318332814377399</c:v>
                </c:pt>
                <c:pt idx="101826">
                  <c:v>40.3184600811541</c:v>
                </c:pt>
                <c:pt idx="101827">
                  <c:v>40.318587347523497</c:v>
                </c:pt>
                <c:pt idx="101828">
                  <c:v>40.318714613485497</c:v>
                </c:pt>
                <c:pt idx="101829">
                  <c:v>40.3188418790401</c:v>
                </c:pt>
                <c:pt idx="101830">
                  <c:v>40.318969144187399</c:v>
                </c:pt>
                <c:pt idx="101831">
                  <c:v>40.319096408927301</c:v>
                </c:pt>
                <c:pt idx="101832">
                  <c:v>40.319223673259799</c:v>
                </c:pt>
                <c:pt idx="101833">
                  <c:v>40.319350937185</c:v>
                </c:pt>
                <c:pt idx="101834">
                  <c:v>40.319478200702797</c:v>
                </c:pt>
                <c:pt idx="101835">
                  <c:v>40.319605463813303</c:v>
                </c:pt>
                <c:pt idx="101836">
                  <c:v>40.319732726516399</c:v>
                </c:pt>
                <c:pt idx="101837">
                  <c:v>40.319859988812098</c:v>
                </c:pt>
                <c:pt idx="101838">
                  <c:v>40.3199872507005</c:v>
                </c:pt>
                <c:pt idx="101839">
                  <c:v>40.320114512181497</c:v>
                </c:pt>
                <c:pt idx="101840">
                  <c:v>40.320241773255198</c:v>
                </c:pt>
                <c:pt idx="101841">
                  <c:v>40.320369033921502</c:v>
                </c:pt>
                <c:pt idx="101842">
                  <c:v>40.320496294180501</c:v>
                </c:pt>
                <c:pt idx="101843">
                  <c:v>40.320623554032103</c:v>
                </c:pt>
                <c:pt idx="101844">
                  <c:v>40.320750813476401</c:v>
                </c:pt>
                <c:pt idx="101845">
                  <c:v>40.320878072513302</c:v>
                </c:pt>
                <c:pt idx="101846">
                  <c:v>40.321005331142899</c:v>
                </c:pt>
                <c:pt idx="101847">
                  <c:v>40.321132589365199</c:v>
                </c:pt>
                <c:pt idx="101848">
                  <c:v>40.321259847180102</c:v>
                </c:pt>
                <c:pt idx="101849">
                  <c:v>40.3213871045876</c:v>
                </c:pt>
                <c:pt idx="101850">
                  <c:v>40.321514361587901</c:v>
                </c:pt>
                <c:pt idx="101851">
                  <c:v>40.321641618180799</c:v>
                </c:pt>
                <c:pt idx="101852">
                  <c:v>40.321768874366299</c:v>
                </c:pt>
                <c:pt idx="101853">
                  <c:v>40.321896130144502</c:v>
                </c:pt>
                <c:pt idx="101854">
                  <c:v>40.322023385515401</c:v>
                </c:pt>
                <c:pt idx="101855">
                  <c:v>40.322150640478903</c:v>
                </c:pt>
                <c:pt idx="101856">
                  <c:v>40.322277895035199</c:v>
                </c:pt>
                <c:pt idx="101857">
                  <c:v>40.322405149184</c:v>
                </c:pt>
                <c:pt idx="101858">
                  <c:v>40.322532402925603</c:v>
                </c:pt>
                <c:pt idx="101859">
                  <c:v>40.322659656259802</c:v>
                </c:pt>
                <c:pt idx="101860">
                  <c:v>40.322786909186703</c:v>
                </c:pt>
                <c:pt idx="101861">
                  <c:v>40.322914161706301</c:v>
                </c:pt>
                <c:pt idx="101862">
                  <c:v>40.323041413818501</c:v>
                </c:pt>
                <c:pt idx="101863">
                  <c:v>40.323168665523497</c:v>
                </c:pt>
                <c:pt idx="101864">
                  <c:v>40.323295916821102</c:v>
                </c:pt>
                <c:pt idx="101865">
                  <c:v>40.323423167711397</c:v>
                </c:pt>
                <c:pt idx="101866">
                  <c:v>40.323550418194301</c:v>
                </c:pt>
                <c:pt idx="101867">
                  <c:v>40.323677668270001</c:v>
                </c:pt>
                <c:pt idx="101868">
                  <c:v>40.323804917938297</c:v>
                </c:pt>
                <c:pt idx="101869">
                  <c:v>40.323932167199303</c:v>
                </c:pt>
                <c:pt idx="101870">
                  <c:v>40.324059416052997</c:v>
                </c:pt>
                <c:pt idx="101871">
                  <c:v>40.3241866644994</c:v>
                </c:pt>
                <c:pt idx="101872">
                  <c:v>40.3243139125385</c:v>
                </c:pt>
                <c:pt idx="101873">
                  <c:v>40.324441160170302</c:v>
                </c:pt>
                <c:pt idx="101874">
                  <c:v>40.3245684073947</c:v>
                </c:pt>
                <c:pt idx="101875">
                  <c:v>40.324695654211901</c:v>
                </c:pt>
                <c:pt idx="101876">
                  <c:v>40.324822900621697</c:v>
                </c:pt>
                <c:pt idx="101877">
                  <c:v>40.324950146624303</c:v>
                </c:pt>
                <c:pt idx="101878">
                  <c:v>40.325077392219498</c:v>
                </c:pt>
                <c:pt idx="101879">
                  <c:v>40.325204637407502</c:v>
                </c:pt>
                <c:pt idx="101880">
                  <c:v>40.325331882188102</c:v>
                </c:pt>
                <c:pt idx="101881">
                  <c:v>40.325459126561498</c:v>
                </c:pt>
                <c:pt idx="101882">
                  <c:v>40.325586370527503</c:v>
                </c:pt>
                <c:pt idx="101883">
                  <c:v>40.325713614086197</c:v>
                </c:pt>
                <c:pt idx="101884">
                  <c:v>40.325840857237701</c:v>
                </c:pt>
                <c:pt idx="101885">
                  <c:v>40.3259680999819</c:v>
                </c:pt>
                <c:pt idx="101886">
                  <c:v>40.326095342318702</c:v>
                </c:pt>
                <c:pt idx="101887">
                  <c:v>40.326222584248299</c:v>
                </c:pt>
                <c:pt idx="101888">
                  <c:v>40.326349825770599</c:v>
                </c:pt>
                <c:pt idx="101889">
                  <c:v>40.326477066885602</c:v>
                </c:pt>
                <c:pt idx="101890">
                  <c:v>40.3266043075933</c:v>
                </c:pt>
                <c:pt idx="101891">
                  <c:v>40.326731547893701</c:v>
                </c:pt>
                <c:pt idx="101892">
                  <c:v>40.326858787786797</c:v>
                </c:pt>
                <c:pt idx="101893">
                  <c:v>40.326986027272703</c:v>
                </c:pt>
                <c:pt idx="101894">
                  <c:v>40.327113266351297</c:v>
                </c:pt>
                <c:pt idx="101895">
                  <c:v>40.327240505022502</c:v>
                </c:pt>
                <c:pt idx="101896">
                  <c:v>40.327367743286601</c:v>
                </c:pt>
                <c:pt idx="101897">
                  <c:v>40.327494981143303</c:v>
                </c:pt>
                <c:pt idx="101898">
                  <c:v>40.327622218592701</c:v>
                </c:pt>
                <c:pt idx="101899">
                  <c:v>40.327749455634901</c:v>
                </c:pt>
                <c:pt idx="101900">
                  <c:v>40.327876692269797</c:v>
                </c:pt>
                <c:pt idx="101901">
                  <c:v>40.328003928497502</c:v>
                </c:pt>
                <c:pt idx="101902">
                  <c:v>40.328131164317803</c:v>
                </c:pt>
                <c:pt idx="101903">
                  <c:v>40.328258399730899</c:v>
                </c:pt>
                <c:pt idx="101904">
                  <c:v>40.328385634736698</c:v>
                </c:pt>
                <c:pt idx="101905">
                  <c:v>40.328512869335299</c:v>
                </c:pt>
                <c:pt idx="101906">
                  <c:v>40.328640103526602</c:v>
                </c:pt>
                <c:pt idx="101907">
                  <c:v>40.328767337310602</c:v>
                </c:pt>
                <c:pt idx="101908">
                  <c:v>40.328894570687297</c:v>
                </c:pt>
                <c:pt idx="101909">
                  <c:v>40.329021803656801</c:v>
                </c:pt>
                <c:pt idx="101910">
                  <c:v>40.3291490362191</c:v>
                </c:pt>
                <c:pt idx="101911">
                  <c:v>40.329276268374002</c:v>
                </c:pt>
                <c:pt idx="101912">
                  <c:v>40.3294035001217</c:v>
                </c:pt>
                <c:pt idx="101913">
                  <c:v>40.329530731462199</c:v>
                </c:pt>
                <c:pt idx="101914">
                  <c:v>40.329657962395402</c:v>
                </c:pt>
                <c:pt idx="101915">
                  <c:v>40.3297851929213</c:v>
                </c:pt>
                <c:pt idx="101916">
                  <c:v>40.32991242304</c:v>
                </c:pt>
                <c:pt idx="101917">
                  <c:v>40.330039652751502</c:v>
                </c:pt>
                <c:pt idx="101918">
                  <c:v>40.3301668820557</c:v>
                </c:pt>
                <c:pt idx="101919">
                  <c:v>40.3302941109526</c:v>
                </c:pt>
                <c:pt idx="101920">
                  <c:v>40.330421339442303</c:v>
                </c:pt>
                <c:pt idx="101921">
                  <c:v>40.330548567524701</c:v>
                </c:pt>
                <c:pt idx="101922">
                  <c:v>40.330675795199902</c:v>
                </c:pt>
                <c:pt idx="101923">
                  <c:v>40.330803022467897</c:v>
                </c:pt>
                <c:pt idx="101924">
                  <c:v>40.330930249328603</c:v>
                </c:pt>
                <c:pt idx="101925">
                  <c:v>40.331057475782004</c:v>
                </c:pt>
                <c:pt idx="101926">
                  <c:v>40.331184701828299</c:v>
                </c:pt>
                <c:pt idx="101927">
                  <c:v>40.331311927467297</c:v>
                </c:pt>
                <c:pt idx="101928">
                  <c:v>40.331439152698998</c:v>
                </c:pt>
                <c:pt idx="101929">
                  <c:v>40.331566377523501</c:v>
                </c:pt>
                <c:pt idx="101930">
                  <c:v>40.331693601940799</c:v>
                </c:pt>
                <c:pt idx="101931">
                  <c:v>40.3318208259508</c:v>
                </c:pt>
                <c:pt idx="101932">
                  <c:v>40.331948049553702</c:v>
                </c:pt>
                <c:pt idx="101933">
                  <c:v>40.332075272749201</c:v>
                </c:pt>
                <c:pt idx="101934">
                  <c:v>40.332202495537601</c:v>
                </c:pt>
                <c:pt idx="101935">
                  <c:v>40.332329717918697</c:v>
                </c:pt>
                <c:pt idx="101936">
                  <c:v>40.332456939892602</c:v>
                </c:pt>
                <c:pt idx="101937">
                  <c:v>40.332584161459302</c:v>
                </c:pt>
                <c:pt idx="101938">
                  <c:v>40.332711382618697</c:v>
                </c:pt>
                <c:pt idx="101939">
                  <c:v>40.332838603370902</c:v>
                </c:pt>
                <c:pt idx="101940">
                  <c:v>40.332965823715902</c:v>
                </c:pt>
                <c:pt idx="101941">
                  <c:v>40.333093043653697</c:v>
                </c:pt>
                <c:pt idx="101942">
                  <c:v>40.333220263184302</c:v>
                </c:pt>
                <c:pt idx="101943">
                  <c:v>40.333347482307602</c:v>
                </c:pt>
                <c:pt idx="101944">
                  <c:v>40.333474701023697</c:v>
                </c:pt>
                <c:pt idx="101945">
                  <c:v>40.333601919332601</c:v>
                </c:pt>
                <c:pt idx="101946">
                  <c:v>40.3337291372343</c:v>
                </c:pt>
                <c:pt idx="101947">
                  <c:v>40.333856354728802</c:v>
                </c:pt>
                <c:pt idx="101948">
                  <c:v>40.333983571815999</c:v>
                </c:pt>
                <c:pt idx="101949">
                  <c:v>40.334110788496098</c:v>
                </c:pt>
                <c:pt idx="101950">
                  <c:v>40.334238004768899</c:v>
                </c:pt>
                <c:pt idx="101951">
                  <c:v>40.334365220634602</c:v>
                </c:pt>
                <c:pt idx="101952">
                  <c:v>40.334492436093001</c:v>
                </c:pt>
                <c:pt idx="101953">
                  <c:v>40.334619651144202</c:v>
                </c:pt>
                <c:pt idx="101954">
                  <c:v>40.334746865788297</c:v>
                </c:pt>
                <c:pt idx="101955">
                  <c:v>40.334874080025102</c:v>
                </c:pt>
                <c:pt idx="101956">
                  <c:v>40.335001293854702</c:v>
                </c:pt>
                <c:pt idx="101957">
                  <c:v>40.335128507277098</c:v>
                </c:pt>
                <c:pt idx="101958">
                  <c:v>40.335255720292302</c:v>
                </c:pt>
                <c:pt idx="101959">
                  <c:v>40.335382932900302</c:v>
                </c:pt>
                <c:pt idx="101960">
                  <c:v>40.335510145101203</c:v>
                </c:pt>
                <c:pt idx="101961">
                  <c:v>40.3356373568948</c:v>
                </c:pt>
                <c:pt idx="101962">
                  <c:v>40.335764568281199</c:v>
                </c:pt>
                <c:pt idx="101963">
                  <c:v>40.3358917792605</c:v>
                </c:pt>
                <c:pt idx="101964">
                  <c:v>40.336018989832503</c:v>
                </c:pt>
                <c:pt idx="101965">
                  <c:v>40.336146199997401</c:v>
                </c:pt>
                <c:pt idx="101966">
                  <c:v>40.336273409755101</c:v>
                </c:pt>
                <c:pt idx="101967">
                  <c:v>40.336400619105497</c:v>
                </c:pt>
                <c:pt idx="101968">
                  <c:v>40.336527828048801</c:v>
                </c:pt>
                <c:pt idx="101969">
                  <c:v>40.336655036585</c:v>
                </c:pt>
                <c:pt idx="101970">
                  <c:v>40.336782244713902</c:v>
                </c:pt>
                <c:pt idx="101971">
                  <c:v>40.336909452435698</c:v>
                </c:pt>
                <c:pt idx="101972">
                  <c:v>40.337036659750197</c:v>
                </c:pt>
                <c:pt idx="101973">
                  <c:v>40.337163866657598</c:v>
                </c:pt>
                <c:pt idx="101974">
                  <c:v>40.3372910731578</c:v>
                </c:pt>
                <c:pt idx="101975">
                  <c:v>40.337418279250898</c:v>
                </c:pt>
                <c:pt idx="101976">
                  <c:v>40.337545484936697</c:v>
                </c:pt>
                <c:pt idx="101977">
                  <c:v>40.337672690215399</c:v>
                </c:pt>
                <c:pt idx="101978">
                  <c:v>40.337799895086903</c:v>
                </c:pt>
                <c:pt idx="101979">
                  <c:v>40.337927099551301</c:v>
                </c:pt>
                <c:pt idx="101980">
                  <c:v>40.338054303608402</c:v>
                </c:pt>
                <c:pt idx="101981">
                  <c:v>40.338181507258398</c:v>
                </c:pt>
                <c:pt idx="101982">
                  <c:v>40.338308710501302</c:v>
                </c:pt>
                <c:pt idx="101983">
                  <c:v>40.338435913336902</c:v>
                </c:pt>
                <c:pt idx="101984">
                  <c:v>40.338563115765403</c:v>
                </c:pt>
                <c:pt idx="101985">
                  <c:v>40.338690317786799</c:v>
                </c:pt>
                <c:pt idx="101986">
                  <c:v>40.338817519400997</c:v>
                </c:pt>
                <c:pt idx="101987">
                  <c:v>40.338944720607998</c:v>
                </c:pt>
                <c:pt idx="101988">
                  <c:v>40.3390719214079</c:v>
                </c:pt>
                <c:pt idx="101989">
                  <c:v>40.339199121800597</c:v>
                </c:pt>
                <c:pt idx="101990">
                  <c:v>40.339326321786103</c:v>
                </c:pt>
                <c:pt idx="101991">
                  <c:v>40.339453521364497</c:v>
                </c:pt>
                <c:pt idx="101992">
                  <c:v>40.3395807205357</c:v>
                </c:pt>
                <c:pt idx="101993">
                  <c:v>40.339707919299798</c:v>
                </c:pt>
                <c:pt idx="101994">
                  <c:v>40.339835117656698</c:v>
                </c:pt>
                <c:pt idx="101995">
                  <c:v>40.339962315606499</c:v>
                </c:pt>
                <c:pt idx="101996">
                  <c:v>40.340089513149103</c:v>
                </c:pt>
                <c:pt idx="101997">
                  <c:v>40.340216710284601</c:v>
                </c:pt>
                <c:pt idx="101998">
                  <c:v>40.340343907012901</c:v>
                </c:pt>
                <c:pt idx="101999">
                  <c:v>40.340471103334103</c:v>
                </c:pt>
                <c:pt idx="102000">
                  <c:v>40.3405982992482</c:v>
                </c:pt>
                <c:pt idx="102001">
                  <c:v>40.340725494755098</c:v>
                </c:pt>
                <c:pt idx="102002">
                  <c:v>40.340852689854799</c:v>
                </c:pt>
                <c:pt idx="102003">
                  <c:v>40.340979884547401</c:v>
                </c:pt>
                <c:pt idx="102004">
                  <c:v>40.341107078832898</c:v>
                </c:pt>
                <c:pt idx="102005">
                  <c:v>40.341234272711297</c:v>
                </c:pt>
                <c:pt idx="102006">
                  <c:v>40.341361466182498</c:v>
                </c:pt>
                <c:pt idx="102007">
                  <c:v>40.341488659246501</c:v>
                </c:pt>
                <c:pt idx="102008">
                  <c:v>40.341615851903498</c:v>
                </c:pt>
                <c:pt idx="102009">
                  <c:v>40.341743044153297</c:v>
                </c:pt>
                <c:pt idx="102010">
                  <c:v>40.341870235995998</c:v>
                </c:pt>
                <c:pt idx="102011">
                  <c:v>40.341997427431501</c:v>
                </c:pt>
                <c:pt idx="102012">
                  <c:v>40.342124618459898</c:v>
                </c:pt>
                <c:pt idx="102013">
                  <c:v>40.342251809081198</c:v>
                </c:pt>
                <c:pt idx="102014">
                  <c:v>40.342378999295399</c:v>
                </c:pt>
                <c:pt idx="102015">
                  <c:v>40.342506189102401</c:v>
                </c:pt>
                <c:pt idx="102016">
                  <c:v>40.342633378502299</c:v>
                </c:pt>
                <c:pt idx="102017">
                  <c:v>40.342760567495098</c:v>
                </c:pt>
                <c:pt idx="102018">
                  <c:v>40.342887756080799</c:v>
                </c:pt>
                <c:pt idx="102019">
                  <c:v>40.343014944259302</c:v>
                </c:pt>
                <c:pt idx="102020">
                  <c:v>40.343142132030799</c:v>
                </c:pt>
                <c:pt idx="102021">
                  <c:v>40.343269319395098</c:v>
                </c:pt>
                <c:pt idx="102022">
                  <c:v>40.343396506352299</c:v>
                </c:pt>
                <c:pt idx="102023">
                  <c:v>40.343523692902401</c:v>
                </c:pt>
                <c:pt idx="102024">
                  <c:v>40.343650879045398</c:v>
                </c:pt>
                <c:pt idx="102025">
                  <c:v>40.343778064781198</c:v>
                </c:pt>
                <c:pt idx="102026">
                  <c:v>40.343905250109998</c:v>
                </c:pt>
                <c:pt idx="102027">
                  <c:v>40.3440324350316</c:v>
                </c:pt>
                <c:pt idx="102028">
                  <c:v>40.344159619546197</c:v>
                </c:pt>
                <c:pt idx="102029">
                  <c:v>40.344286803653603</c:v>
                </c:pt>
                <c:pt idx="102030">
                  <c:v>40.344413987353903</c:v>
                </c:pt>
                <c:pt idx="102031">
                  <c:v>40.344541170647197</c:v>
                </c:pt>
                <c:pt idx="102032">
                  <c:v>40.344668353533301</c:v>
                </c:pt>
                <c:pt idx="102033">
                  <c:v>40.344795536012299</c:v>
                </c:pt>
                <c:pt idx="102034">
                  <c:v>40.344922718084199</c:v>
                </c:pt>
                <c:pt idx="102035">
                  <c:v>40.345049899749</c:v>
                </c:pt>
                <c:pt idx="102036">
                  <c:v>40.345177081006703</c:v>
                </c:pt>
                <c:pt idx="102037">
                  <c:v>40.3453042618574</c:v>
                </c:pt>
                <c:pt idx="102038">
                  <c:v>40.3454314423009</c:v>
                </c:pt>
                <c:pt idx="102039">
                  <c:v>40.3455586223373</c:v>
                </c:pt>
                <c:pt idx="102040">
                  <c:v>40.345685801966702</c:v>
                </c:pt>
                <c:pt idx="102041">
                  <c:v>40.345812981188999</c:v>
                </c:pt>
                <c:pt idx="102042">
                  <c:v>40.345940160004098</c:v>
                </c:pt>
                <c:pt idx="102043">
                  <c:v>40.346067338412198</c:v>
                </c:pt>
                <c:pt idx="102044">
                  <c:v>40.346194516413199</c:v>
                </c:pt>
                <c:pt idx="102045">
                  <c:v>40.346321694007102</c:v>
                </c:pt>
                <c:pt idx="102046">
                  <c:v>40.3464488711939</c:v>
                </c:pt>
                <c:pt idx="102047">
                  <c:v>40.346576047973699</c:v>
                </c:pt>
                <c:pt idx="102048">
                  <c:v>40.3467032243463</c:v>
                </c:pt>
                <c:pt idx="102049">
                  <c:v>40.346830400311902</c:v>
                </c:pt>
                <c:pt idx="102050">
                  <c:v>40.346957575870398</c:v>
                </c:pt>
                <c:pt idx="102051">
                  <c:v>40.347084751021796</c:v>
                </c:pt>
                <c:pt idx="102052">
                  <c:v>40.347211925766203</c:v>
                </c:pt>
                <c:pt idx="102053">
                  <c:v>40.347339100103397</c:v>
                </c:pt>
                <c:pt idx="102054">
                  <c:v>40.3474662740336</c:v>
                </c:pt>
                <c:pt idx="102055">
                  <c:v>40.347593447556797</c:v>
                </c:pt>
                <c:pt idx="102056">
                  <c:v>40.347720620672803</c:v>
                </c:pt>
                <c:pt idx="102057">
                  <c:v>40.347847793381803</c:v>
                </c:pt>
                <c:pt idx="102058">
                  <c:v>40.347974965683697</c:v>
                </c:pt>
                <c:pt idx="102059">
                  <c:v>40.3481021375786</c:v>
                </c:pt>
                <c:pt idx="102060">
                  <c:v>40.348229309066397</c:v>
                </c:pt>
                <c:pt idx="102061">
                  <c:v>40.348356480147103</c:v>
                </c:pt>
                <c:pt idx="102062">
                  <c:v>40.348483650820697</c:v>
                </c:pt>
                <c:pt idx="102063">
                  <c:v>40.348610821087298</c:v>
                </c:pt>
                <c:pt idx="102064">
                  <c:v>40.348737990946802</c:v>
                </c:pt>
                <c:pt idx="102065">
                  <c:v>40.348865160399299</c:v>
                </c:pt>
                <c:pt idx="102066">
                  <c:v>40.348992329444698</c:v>
                </c:pt>
                <c:pt idx="102067">
                  <c:v>40.349119498083098</c:v>
                </c:pt>
                <c:pt idx="102068">
                  <c:v>40.3492466663144</c:v>
                </c:pt>
                <c:pt idx="102069">
                  <c:v>40.349373834138603</c:v>
                </c:pt>
                <c:pt idx="102070">
                  <c:v>40.349501001555801</c:v>
                </c:pt>
                <c:pt idx="102071">
                  <c:v>40.349628168565999</c:v>
                </c:pt>
                <c:pt idx="102072">
                  <c:v>40.3497553351691</c:v>
                </c:pt>
                <c:pt idx="102073">
                  <c:v>40.349882501365101</c:v>
                </c:pt>
                <c:pt idx="102074">
                  <c:v>40.350009667154097</c:v>
                </c:pt>
                <c:pt idx="102075">
                  <c:v>40.350136832536101</c:v>
                </c:pt>
                <c:pt idx="102076">
                  <c:v>40.350263997511</c:v>
                </c:pt>
                <c:pt idx="102077">
                  <c:v>40.3503911620788</c:v>
                </c:pt>
                <c:pt idx="102078">
                  <c:v>40.350518326239701</c:v>
                </c:pt>
                <c:pt idx="102079">
                  <c:v>40.350645489993397</c:v>
                </c:pt>
                <c:pt idx="102080">
                  <c:v>40.350772653340201</c:v>
                </c:pt>
                <c:pt idx="102081">
                  <c:v>40.350899816279899</c:v>
                </c:pt>
                <c:pt idx="102082">
                  <c:v>40.351026978812499</c:v>
                </c:pt>
                <c:pt idx="102083">
                  <c:v>40.351154140938199</c:v>
                </c:pt>
                <c:pt idx="102084">
                  <c:v>40.351281302656702</c:v>
                </c:pt>
                <c:pt idx="102085">
                  <c:v>40.351408463968298</c:v>
                </c:pt>
                <c:pt idx="102086">
                  <c:v>40.351535624872803</c:v>
                </c:pt>
                <c:pt idx="102087">
                  <c:v>40.351662785370301</c:v>
                </c:pt>
                <c:pt idx="102088">
                  <c:v>40.351789945460801</c:v>
                </c:pt>
                <c:pt idx="102089">
                  <c:v>40.351917105144203</c:v>
                </c:pt>
                <c:pt idx="102090">
                  <c:v>40.352044264420599</c:v>
                </c:pt>
                <c:pt idx="102091">
                  <c:v>40.352171423290002</c:v>
                </c:pt>
                <c:pt idx="102092">
                  <c:v>40.3522985817524</c:v>
                </c:pt>
                <c:pt idx="102093">
                  <c:v>40.3524257398077</c:v>
                </c:pt>
                <c:pt idx="102094">
                  <c:v>40.352552897456</c:v>
                </c:pt>
                <c:pt idx="102095">
                  <c:v>40.352680054697302</c:v>
                </c:pt>
                <c:pt idx="102096">
                  <c:v>40.352807211531598</c:v>
                </c:pt>
                <c:pt idx="102097">
                  <c:v>40.352934367958902</c:v>
                </c:pt>
                <c:pt idx="102098">
                  <c:v>40.3530615239791</c:v>
                </c:pt>
                <c:pt idx="102099">
                  <c:v>40.3531886795924</c:v>
                </c:pt>
                <c:pt idx="102100">
                  <c:v>40.3533158347986</c:v>
                </c:pt>
                <c:pt idx="102101">
                  <c:v>40.353442989597802</c:v>
                </c:pt>
                <c:pt idx="102102">
                  <c:v>40.353570143989998</c:v>
                </c:pt>
                <c:pt idx="102103">
                  <c:v>40.353697297975103</c:v>
                </c:pt>
                <c:pt idx="102104">
                  <c:v>40.353824451553301</c:v>
                </c:pt>
                <c:pt idx="102105">
                  <c:v>40.3539516047245</c:v>
                </c:pt>
                <c:pt idx="102106">
                  <c:v>40.354078757488601</c:v>
                </c:pt>
                <c:pt idx="102107">
                  <c:v>40.354205909845803</c:v>
                </c:pt>
                <c:pt idx="102108">
                  <c:v>40.354333061795899</c:v>
                </c:pt>
                <c:pt idx="102109">
                  <c:v>40.354460213339102</c:v>
                </c:pt>
                <c:pt idx="102110">
                  <c:v>40.354587364475201</c:v>
                </c:pt>
                <c:pt idx="102111">
                  <c:v>40.3547145152044</c:v>
                </c:pt>
                <c:pt idx="102112">
                  <c:v>40.3548416655265</c:v>
                </c:pt>
                <c:pt idx="102113">
                  <c:v>40.354968815441701</c:v>
                </c:pt>
                <c:pt idx="102114">
                  <c:v>40.355095964949903</c:v>
                </c:pt>
                <c:pt idx="102115">
                  <c:v>40.355223114051</c:v>
                </c:pt>
                <c:pt idx="102116">
                  <c:v>40.355350262745198</c:v>
                </c:pt>
                <c:pt idx="102117">
                  <c:v>40.355477411032403</c:v>
                </c:pt>
                <c:pt idx="102118">
                  <c:v>40.355604558912603</c:v>
                </c:pt>
                <c:pt idx="102119">
                  <c:v>40.355731706385797</c:v>
                </c:pt>
                <c:pt idx="102120">
                  <c:v>40.355858853451998</c:v>
                </c:pt>
                <c:pt idx="102121">
                  <c:v>40.355986000111201</c:v>
                </c:pt>
                <c:pt idx="102122">
                  <c:v>40.356113146363398</c:v>
                </c:pt>
                <c:pt idx="102123">
                  <c:v>40.356240292208703</c:v>
                </c:pt>
                <c:pt idx="102124">
                  <c:v>40.356367437647002</c:v>
                </c:pt>
                <c:pt idx="102125">
                  <c:v>40.356494582678302</c:v>
                </c:pt>
                <c:pt idx="102126">
                  <c:v>40.356621727302603</c:v>
                </c:pt>
                <c:pt idx="102127">
                  <c:v>40.356748871519898</c:v>
                </c:pt>
                <c:pt idx="102128">
                  <c:v>40.3568760153303</c:v>
                </c:pt>
                <c:pt idx="102129">
                  <c:v>40.357003158733697</c:v>
                </c:pt>
                <c:pt idx="102130">
                  <c:v>40.357130301730102</c:v>
                </c:pt>
                <c:pt idx="102131">
                  <c:v>40.357257444319501</c:v>
                </c:pt>
                <c:pt idx="102132">
                  <c:v>40.357384586501901</c:v>
                </c:pt>
                <c:pt idx="102133">
                  <c:v>40.357511728277402</c:v>
                </c:pt>
                <c:pt idx="102134">
                  <c:v>40.357638869646003</c:v>
                </c:pt>
                <c:pt idx="102135">
                  <c:v>40.357766010607499</c:v>
                </c:pt>
                <c:pt idx="102136">
                  <c:v>40.357893151162102</c:v>
                </c:pt>
                <c:pt idx="102137">
                  <c:v>40.3580202913097</c:v>
                </c:pt>
                <c:pt idx="102138">
                  <c:v>40.358147431050398</c:v>
                </c:pt>
                <c:pt idx="102139">
                  <c:v>40.358274570384097</c:v>
                </c:pt>
                <c:pt idx="102140">
                  <c:v>40.358401709310797</c:v>
                </c:pt>
                <c:pt idx="102141">
                  <c:v>40.358528847830598</c:v>
                </c:pt>
                <c:pt idx="102142">
                  <c:v>40.3586559859434</c:v>
                </c:pt>
                <c:pt idx="102143">
                  <c:v>40.358783123649197</c:v>
                </c:pt>
                <c:pt idx="102144">
                  <c:v>40.3589102609481</c:v>
                </c:pt>
                <c:pt idx="102145">
                  <c:v>40.359037397840098</c:v>
                </c:pt>
                <c:pt idx="102146">
                  <c:v>40.359164534325103</c:v>
                </c:pt>
                <c:pt idx="102147">
                  <c:v>40.359291670403103</c:v>
                </c:pt>
                <c:pt idx="102148">
                  <c:v>40.359418806074203</c:v>
                </c:pt>
                <c:pt idx="102149">
                  <c:v>40.359545941338297</c:v>
                </c:pt>
                <c:pt idx="102150">
                  <c:v>40.359673076195499</c:v>
                </c:pt>
                <c:pt idx="102151">
                  <c:v>40.359800210645702</c:v>
                </c:pt>
                <c:pt idx="102152">
                  <c:v>40.359927344688998</c:v>
                </c:pt>
                <c:pt idx="102153">
                  <c:v>40.360054478325402</c:v>
                </c:pt>
                <c:pt idx="102154">
                  <c:v>40.3601816115548</c:v>
                </c:pt>
                <c:pt idx="102155">
                  <c:v>40.360308744377299</c:v>
                </c:pt>
                <c:pt idx="102156">
                  <c:v>40.360435876792799</c:v>
                </c:pt>
                <c:pt idx="102157">
                  <c:v>40.3605630088014</c:v>
                </c:pt>
                <c:pt idx="102158">
                  <c:v>40.360690140403001</c:v>
                </c:pt>
                <c:pt idx="102159">
                  <c:v>40.360817271597703</c:v>
                </c:pt>
                <c:pt idx="102160">
                  <c:v>40.360944402385499</c:v>
                </c:pt>
                <c:pt idx="102161">
                  <c:v>40.361071532766303</c:v>
                </c:pt>
                <c:pt idx="102162">
                  <c:v>40.3611986627402</c:v>
                </c:pt>
                <c:pt idx="102163">
                  <c:v>40.361325792307198</c:v>
                </c:pt>
                <c:pt idx="102164">
                  <c:v>40.361452921467198</c:v>
                </c:pt>
                <c:pt idx="102165">
                  <c:v>40.361580050220297</c:v>
                </c:pt>
                <c:pt idx="102166">
                  <c:v>40.361707178566498</c:v>
                </c:pt>
                <c:pt idx="102167">
                  <c:v>40.361834306505799</c:v>
                </c:pt>
                <c:pt idx="102168">
                  <c:v>40.361961434038101</c:v>
                </c:pt>
                <c:pt idx="102169">
                  <c:v>40.362088561163503</c:v>
                </c:pt>
                <c:pt idx="102170">
                  <c:v>40.362215687881999</c:v>
                </c:pt>
                <c:pt idx="102171">
                  <c:v>40.362342814193603</c:v>
                </c:pt>
                <c:pt idx="102172">
                  <c:v>40.362469940098201</c:v>
                </c:pt>
                <c:pt idx="102173">
                  <c:v>40.362597065595999</c:v>
                </c:pt>
                <c:pt idx="102174">
                  <c:v>40.362724190686798</c:v>
                </c:pt>
                <c:pt idx="102175">
                  <c:v>40.362851315370698</c:v>
                </c:pt>
                <c:pt idx="102176">
                  <c:v>40.362978439647598</c:v>
                </c:pt>
                <c:pt idx="102177">
                  <c:v>40.363105563517699</c:v>
                </c:pt>
                <c:pt idx="102178">
                  <c:v>40.363232686980901</c:v>
                </c:pt>
                <c:pt idx="102179">
                  <c:v>40.363359810037103</c:v>
                </c:pt>
                <c:pt idx="102180">
                  <c:v>40.363486932686399</c:v>
                </c:pt>
                <c:pt idx="102181">
                  <c:v>40.363614054928803</c:v>
                </c:pt>
                <c:pt idx="102182">
                  <c:v>40.3637411767644</c:v>
                </c:pt>
                <c:pt idx="102183">
                  <c:v>40.363868298192997</c:v>
                </c:pt>
                <c:pt idx="102184">
                  <c:v>40.363995419214703</c:v>
                </c:pt>
                <c:pt idx="102185">
                  <c:v>40.364122539829502</c:v>
                </c:pt>
                <c:pt idx="102186">
                  <c:v>40.364249660037402</c:v>
                </c:pt>
                <c:pt idx="102187">
                  <c:v>40.364376779838402</c:v>
                </c:pt>
                <c:pt idx="102188">
                  <c:v>40.364503899232503</c:v>
                </c:pt>
                <c:pt idx="102189">
                  <c:v>40.364631018219697</c:v>
                </c:pt>
                <c:pt idx="102190">
                  <c:v>40.364758136799999</c:v>
                </c:pt>
                <c:pt idx="102191">
                  <c:v>40.364885254973402</c:v>
                </c:pt>
                <c:pt idx="102192">
                  <c:v>40.365012372739898</c:v>
                </c:pt>
                <c:pt idx="102193">
                  <c:v>40.365139490099601</c:v>
                </c:pt>
                <c:pt idx="102194">
                  <c:v>40.365266607052298</c:v>
                </c:pt>
                <c:pt idx="102195">
                  <c:v>40.365393723598103</c:v>
                </c:pt>
                <c:pt idx="102196">
                  <c:v>40.365520839737101</c:v>
                </c:pt>
                <c:pt idx="102197">
                  <c:v>40.3656479554692</c:v>
                </c:pt>
                <c:pt idx="102198">
                  <c:v>40.365775070794299</c:v>
                </c:pt>
                <c:pt idx="102199">
                  <c:v>40.365902185712599</c:v>
                </c:pt>
                <c:pt idx="102200">
                  <c:v>40.366029300224099</c:v>
                </c:pt>
                <c:pt idx="102201">
                  <c:v>40.3661564143286</c:v>
                </c:pt>
                <c:pt idx="102202">
                  <c:v>40.366283528026202</c:v>
                </c:pt>
                <c:pt idx="102203">
                  <c:v>40.366410641317003</c:v>
                </c:pt>
                <c:pt idx="102204">
                  <c:v>40.366537754200898</c:v>
                </c:pt>
                <c:pt idx="102205">
                  <c:v>40.366664866677901</c:v>
                </c:pt>
                <c:pt idx="102206">
                  <c:v>40.366791978748097</c:v>
                </c:pt>
                <c:pt idx="102207">
                  <c:v>40.366919090411301</c:v>
                </c:pt>
                <c:pt idx="102208">
                  <c:v>40.367046201667698</c:v>
                </c:pt>
                <c:pt idx="102209">
                  <c:v>40.367173312517203</c:v>
                </c:pt>
                <c:pt idx="102210">
                  <c:v>40.3673004229599</c:v>
                </c:pt>
                <c:pt idx="102211">
                  <c:v>40.367427532995698</c:v>
                </c:pt>
                <c:pt idx="102212">
                  <c:v>40.367554642624597</c:v>
                </c:pt>
                <c:pt idx="102213">
                  <c:v>40.367681751846597</c:v>
                </c:pt>
                <c:pt idx="102214">
                  <c:v>40.367808860661803</c:v>
                </c:pt>
                <c:pt idx="102215">
                  <c:v>40.367935969070103</c:v>
                </c:pt>
                <c:pt idx="102216">
                  <c:v>40.368063077071596</c:v>
                </c:pt>
                <c:pt idx="102217">
                  <c:v>40.368190184666197</c:v>
                </c:pt>
                <c:pt idx="102218">
                  <c:v>40.368317291853899</c:v>
                </c:pt>
                <c:pt idx="102219">
                  <c:v>40.3684443986348</c:v>
                </c:pt>
                <c:pt idx="102220">
                  <c:v>40.368571505008802</c:v>
                </c:pt>
                <c:pt idx="102221">
                  <c:v>40.368698610975997</c:v>
                </c:pt>
                <c:pt idx="102222">
                  <c:v>40.3688257165363</c:v>
                </c:pt>
                <c:pt idx="102223">
                  <c:v>40.368952821689703</c:v>
                </c:pt>
                <c:pt idx="102224">
                  <c:v>40.369079926436299</c:v>
                </c:pt>
                <c:pt idx="102225">
                  <c:v>40.369207030776103</c:v>
                </c:pt>
                <c:pt idx="102226">
                  <c:v>40.369334134709</c:v>
                </c:pt>
                <c:pt idx="102227">
                  <c:v>40.369461238234997</c:v>
                </c:pt>
                <c:pt idx="102228">
                  <c:v>40.369588341354202</c:v>
                </c:pt>
                <c:pt idx="102229">
                  <c:v>40.3697154440666</c:v>
                </c:pt>
                <c:pt idx="102230">
                  <c:v>40.369842546372098</c:v>
                </c:pt>
                <c:pt idx="102231">
                  <c:v>40.369969648270803</c:v>
                </c:pt>
                <c:pt idx="102232">
                  <c:v>40.370096749762602</c:v>
                </c:pt>
                <c:pt idx="102233">
                  <c:v>40.370223850847601</c:v>
                </c:pt>
                <c:pt idx="102234">
                  <c:v>40.370350951525701</c:v>
                </c:pt>
                <c:pt idx="102235">
                  <c:v>40.370478051797001</c:v>
                </c:pt>
                <c:pt idx="102236">
                  <c:v>40.370605151661501</c:v>
                </c:pt>
                <c:pt idx="102237">
                  <c:v>40.3707322511192</c:v>
                </c:pt>
                <c:pt idx="102238">
                  <c:v>40.370859350170001</c:v>
                </c:pt>
                <c:pt idx="102239">
                  <c:v>40.370986448813902</c:v>
                </c:pt>
                <c:pt idx="102240">
                  <c:v>40.371113547051102</c:v>
                </c:pt>
                <c:pt idx="102241">
                  <c:v>40.371240644881397</c:v>
                </c:pt>
                <c:pt idx="102242">
                  <c:v>40.371367742304898</c:v>
                </c:pt>
                <c:pt idx="102243">
                  <c:v>40.3714948393215</c:v>
                </c:pt>
                <c:pt idx="102244">
                  <c:v>40.371621935931302</c:v>
                </c:pt>
                <c:pt idx="102245">
                  <c:v>40.371749032134304</c:v>
                </c:pt>
                <c:pt idx="102246">
                  <c:v>40.371876127930499</c:v>
                </c:pt>
                <c:pt idx="102247">
                  <c:v>40.372003223319901</c:v>
                </c:pt>
                <c:pt idx="102248">
                  <c:v>40.372130318302403</c:v>
                </c:pt>
                <c:pt idx="102249">
                  <c:v>40.372257412878099</c:v>
                </c:pt>
                <c:pt idx="102250">
                  <c:v>40.372384507047002</c:v>
                </c:pt>
                <c:pt idx="102251">
                  <c:v>40.372511600809098</c:v>
                </c:pt>
                <c:pt idx="102252">
                  <c:v>40.372638694164401</c:v>
                </c:pt>
                <c:pt idx="102253">
                  <c:v>40.372765787112797</c:v>
                </c:pt>
                <c:pt idx="102254">
                  <c:v>40.372892879654501</c:v>
                </c:pt>
                <c:pt idx="102255">
                  <c:v>40.373019971789297</c:v>
                </c:pt>
                <c:pt idx="102256">
                  <c:v>40.373147063517301</c:v>
                </c:pt>
                <c:pt idx="102257">
                  <c:v>40.373274154838498</c:v>
                </c:pt>
                <c:pt idx="102258">
                  <c:v>40.373401245752902</c:v>
                </c:pt>
                <c:pt idx="102259">
                  <c:v>40.373528336260499</c:v>
                </c:pt>
                <c:pt idx="102260">
                  <c:v>40.373655426361303</c:v>
                </c:pt>
                <c:pt idx="102261">
                  <c:v>40.3737825160553</c:v>
                </c:pt>
                <c:pt idx="102262">
                  <c:v>40.373909605342497</c:v>
                </c:pt>
                <c:pt idx="102263">
                  <c:v>40.374036694222802</c:v>
                </c:pt>
                <c:pt idx="102264">
                  <c:v>40.374163782696399</c:v>
                </c:pt>
                <c:pt idx="102265">
                  <c:v>40.374290870763197</c:v>
                </c:pt>
                <c:pt idx="102266">
                  <c:v>40.374417958423201</c:v>
                </c:pt>
                <c:pt idx="102267">
                  <c:v>40.374545045676399</c:v>
                </c:pt>
                <c:pt idx="102268">
                  <c:v>40.374672132522697</c:v>
                </c:pt>
                <c:pt idx="102269">
                  <c:v>40.374799218962302</c:v>
                </c:pt>
                <c:pt idx="102270">
                  <c:v>40.3749263049951</c:v>
                </c:pt>
                <c:pt idx="102271">
                  <c:v>40.375053390621197</c:v>
                </c:pt>
                <c:pt idx="102272">
                  <c:v>40.375180475840402</c:v>
                </c:pt>
                <c:pt idx="102273">
                  <c:v>40.3753075606528</c:v>
                </c:pt>
                <c:pt idx="102274">
                  <c:v>40.375434645058498</c:v>
                </c:pt>
                <c:pt idx="102275">
                  <c:v>40.375561729057303</c:v>
                </c:pt>
                <c:pt idx="102276">
                  <c:v>40.3756888126494</c:v>
                </c:pt>
                <c:pt idx="102277">
                  <c:v>40.375815895834698</c:v>
                </c:pt>
                <c:pt idx="102278">
                  <c:v>40.375942978613203</c:v>
                </c:pt>
                <c:pt idx="102279">
                  <c:v>40.376070060984901</c:v>
                </c:pt>
                <c:pt idx="102280">
                  <c:v>40.376197142949898</c:v>
                </c:pt>
                <c:pt idx="102281">
                  <c:v>40.376324224507997</c:v>
                </c:pt>
                <c:pt idx="102282">
                  <c:v>40.376451305659401</c:v>
                </c:pt>
                <c:pt idx="102283">
                  <c:v>40.376578386404098</c:v>
                </c:pt>
                <c:pt idx="102284">
                  <c:v>40.376705466741903</c:v>
                </c:pt>
                <c:pt idx="102285">
                  <c:v>40.376832546673</c:v>
                </c:pt>
                <c:pt idx="102286">
                  <c:v>40.376959626197298</c:v>
                </c:pt>
                <c:pt idx="102287">
                  <c:v>40.377086705314802</c:v>
                </c:pt>
                <c:pt idx="102288">
                  <c:v>40.377213784025599</c:v>
                </c:pt>
                <c:pt idx="102289">
                  <c:v>40.377340862329604</c:v>
                </c:pt>
                <c:pt idx="102290">
                  <c:v>40.377467940226801</c:v>
                </c:pt>
                <c:pt idx="102291">
                  <c:v>40.377595017717297</c:v>
                </c:pt>
                <c:pt idx="102292">
                  <c:v>40.377722094801001</c:v>
                </c:pt>
                <c:pt idx="102293">
                  <c:v>40.377849171477898</c:v>
                </c:pt>
                <c:pt idx="102294">
                  <c:v>40.377976247748101</c:v>
                </c:pt>
                <c:pt idx="102295">
                  <c:v>40.378103323611498</c:v>
                </c:pt>
                <c:pt idx="102296">
                  <c:v>40.378230399068201</c:v>
                </c:pt>
                <c:pt idx="102297">
                  <c:v>40.378357474118097</c:v>
                </c:pt>
                <c:pt idx="102298">
                  <c:v>40.3784845487612</c:v>
                </c:pt>
                <c:pt idx="102299">
                  <c:v>40.378611622997603</c:v>
                </c:pt>
                <c:pt idx="102300">
                  <c:v>40.378738696827199</c:v>
                </c:pt>
                <c:pt idx="102301">
                  <c:v>40.378865770250101</c:v>
                </c:pt>
                <c:pt idx="102302">
                  <c:v>40.378992843266303</c:v>
                </c:pt>
                <c:pt idx="102303">
                  <c:v>40.379119915875599</c:v>
                </c:pt>
                <c:pt idx="102304">
                  <c:v>40.3792469880783</c:v>
                </c:pt>
                <c:pt idx="102305">
                  <c:v>40.379374059874202</c:v>
                </c:pt>
                <c:pt idx="102306">
                  <c:v>40.379501131263297</c:v>
                </c:pt>
                <c:pt idx="102307">
                  <c:v>40.379628202245698</c:v>
                </c:pt>
                <c:pt idx="102308">
                  <c:v>40.379755272821399</c:v>
                </c:pt>
                <c:pt idx="102309">
                  <c:v>40.3798823429903</c:v>
                </c:pt>
                <c:pt idx="102310">
                  <c:v>40.3800094127525</c:v>
                </c:pt>
                <c:pt idx="102311">
                  <c:v>40.380136482107901</c:v>
                </c:pt>
                <c:pt idx="102312">
                  <c:v>40.380263551056601</c:v>
                </c:pt>
                <c:pt idx="102313">
                  <c:v>40.3803906195986</c:v>
                </c:pt>
                <c:pt idx="102314">
                  <c:v>40.3805176877338</c:v>
                </c:pt>
                <c:pt idx="102315">
                  <c:v>40.380644755462299</c:v>
                </c:pt>
                <c:pt idx="102316">
                  <c:v>40.380771822784098</c:v>
                </c:pt>
                <c:pt idx="102317">
                  <c:v>40.380898889699097</c:v>
                </c:pt>
                <c:pt idx="102318">
                  <c:v>40.381025956207402</c:v>
                </c:pt>
                <c:pt idx="102319">
                  <c:v>40.381153022309</c:v>
                </c:pt>
                <c:pt idx="102320">
                  <c:v>40.381280088003798</c:v>
                </c:pt>
                <c:pt idx="102321">
                  <c:v>40.381407153291903</c:v>
                </c:pt>
                <c:pt idx="102322">
                  <c:v>40.3815342181733</c:v>
                </c:pt>
                <c:pt idx="102323">
                  <c:v>40.381661282647997</c:v>
                </c:pt>
                <c:pt idx="102324">
                  <c:v>40.381788346715901</c:v>
                </c:pt>
                <c:pt idx="102325">
                  <c:v>40.381915410377196</c:v>
                </c:pt>
                <c:pt idx="102326">
                  <c:v>40.382042473631699</c:v>
                </c:pt>
                <c:pt idx="102327">
                  <c:v>40.382169536479502</c:v>
                </c:pt>
                <c:pt idx="102328">
                  <c:v>40.382296598920497</c:v>
                </c:pt>
                <c:pt idx="102329">
                  <c:v>40.382423660954899</c:v>
                </c:pt>
                <c:pt idx="102330">
                  <c:v>40.382550722582501</c:v>
                </c:pt>
                <c:pt idx="102331">
                  <c:v>40.382677783803501</c:v>
                </c:pt>
                <c:pt idx="102332">
                  <c:v>40.382804844617702</c:v>
                </c:pt>
                <c:pt idx="102333">
                  <c:v>40.382931905025202</c:v>
                </c:pt>
                <c:pt idx="102334">
                  <c:v>40.383058965026002</c:v>
                </c:pt>
                <c:pt idx="102335">
                  <c:v>40.383186024620102</c:v>
                </c:pt>
                <c:pt idx="102336">
                  <c:v>40.383313083807501</c:v>
                </c:pt>
                <c:pt idx="102337">
                  <c:v>40.3834401425881</c:v>
                </c:pt>
                <c:pt idx="102338">
                  <c:v>40.383567200962098</c:v>
                </c:pt>
                <c:pt idx="102339">
                  <c:v>40.383694258929403</c:v>
                </c:pt>
                <c:pt idx="102340">
                  <c:v>40.38382131649</c:v>
                </c:pt>
                <c:pt idx="102341">
                  <c:v>40.383948373643797</c:v>
                </c:pt>
                <c:pt idx="102342">
                  <c:v>40.384075430391</c:v>
                </c:pt>
                <c:pt idx="102343">
                  <c:v>40.384202486731503</c:v>
                </c:pt>
                <c:pt idx="102344">
                  <c:v>40.384329542665299</c:v>
                </c:pt>
                <c:pt idx="102345">
                  <c:v>40.384456598192401</c:v>
                </c:pt>
                <c:pt idx="102346">
                  <c:v>40.384583653312703</c:v>
                </c:pt>
                <c:pt idx="102347">
                  <c:v>40.384710708026503</c:v>
                </c:pt>
                <c:pt idx="102348">
                  <c:v>40.384837762333497</c:v>
                </c:pt>
                <c:pt idx="102349">
                  <c:v>40.384964816233797</c:v>
                </c:pt>
                <c:pt idx="102350">
                  <c:v>40.385091869727397</c:v>
                </c:pt>
                <c:pt idx="102351">
                  <c:v>40.385218922814403</c:v>
                </c:pt>
                <c:pt idx="102352">
                  <c:v>40.385345975494602</c:v>
                </c:pt>
                <c:pt idx="102353">
                  <c:v>40.385473027768199</c:v>
                </c:pt>
                <c:pt idx="102354">
                  <c:v>40.385600079635097</c:v>
                </c:pt>
                <c:pt idx="102355">
                  <c:v>40.385727131095301</c:v>
                </c:pt>
                <c:pt idx="102356">
                  <c:v>40.385854182148798</c:v>
                </c:pt>
                <c:pt idx="102357">
                  <c:v>40.3859812327957</c:v>
                </c:pt>
                <c:pt idx="102358">
                  <c:v>40.386108283035803</c:v>
                </c:pt>
                <c:pt idx="102359">
                  <c:v>40.386235332869298</c:v>
                </c:pt>
                <c:pt idx="102360">
                  <c:v>40.386362382296198</c:v>
                </c:pt>
                <c:pt idx="102361">
                  <c:v>40.386489431316299</c:v>
                </c:pt>
                <c:pt idx="102362">
                  <c:v>40.386616479929799</c:v>
                </c:pt>
                <c:pt idx="102363">
                  <c:v>40.386743528136599</c:v>
                </c:pt>
                <c:pt idx="102364">
                  <c:v>40.386870575936697</c:v>
                </c:pt>
                <c:pt idx="102365">
                  <c:v>40.386997623330203</c:v>
                </c:pt>
                <c:pt idx="102366">
                  <c:v>40.387124670317</c:v>
                </c:pt>
                <c:pt idx="102367">
                  <c:v>40.387251716897097</c:v>
                </c:pt>
                <c:pt idx="102368">
                  <c:v>40.3873787630706</c:v>
                </c:pt>
                <c:pt idx="102369">
                  <c:v>40.387505808837403</c:v>
                </c:pt>
                <c:pt idx="102370">
                  <c:v>40.387632854197498</c:v>
                </c:pt>
                <c:pt idx="102371">
                  <c:v>40.387759899151</c:v>
                </c:pt>
                <c:pt idx="102372">
                  <c:v>40.387886943697801</c:v>
                </c:pt>
                <c:pt idx="102373">
                  <c:v>40.388013987838001</c:v>
                </c:pt>
                <c:pt idx="102374">
                  <c:v>40.3881410315715</c:v>
                </c:pt>
                <c:pt idx="102375">
                  <c:v>40.388268074898299</c:v>
                </c:pt>
                <c:pt idx="102376">
                  <c:v>40.388395117818597</c:v>
                </c:pt>
                <c:pt idx="102377">
                  <c:v>40.388522160332101</c:v>
                </c:pt>
                <c:pt idx="102378">
                  <c:v>40.388649202438998</c:v>
                </c:pt>
                <c:pt idx="102379">
                  <c:v>40.388776244139201</c:v>
                </c:pt>
                <c:pt idx="102380">
                  <c:v>40.388903285432797</c:v>
                </c:pt>
                <c:pt idx="102381">
                  <c:v>40.389030326319798</c:v>
                </c:pt>
                <c:pt idx="102382">
                  <c:v>40.389157366799999</c:v>
                </c:pt>
                <c:pt idx="102383">
                  <c:v>40.389284406873699</c:v>
                </c:pt>
                <c:pt idx="102384">
                  <c:v>40.389411446540699</c:v>
                </c:pt>
                <c:pt idx="102385">
                  <c:v>40.389538485801097</c:v>
                </c:pt>
                <c:pt idx="102386">
                  <c:v>40.389665524654802</c:v>
                </c:pt>
                <c:pt idx="102387">
                  <c:v>40.389792563101899</c:v>
                </c:pt>
                <c:pt idx="102388">
                  <c:v>40.389919601142303</c:v>
                </c:pt>
                <c:pt idx="102389">
                  <c:v>40.390046638776099</c:v>
                </c:pt>
                <c:pt idx="102390">
                  <c:v>40.3901736760033</c:v>
                </c:pt>
                <c:pt idx="102391">
                  <c:v>40.390300712823802</c:v>
                </c:pt>
                <c:pt idx="102392">
                  <c:v>40.390427749237702</c:v>
                </c:pt>
                <c:pt idx="102393">
                  <c:v>40.390554785245001</c:v>
                </c:pt>
                <c:pt idx="102394">
                  <c:v>40.3906818208456</c:v>
                </c:pt>
                <c:pt idx="102395">
                  <c:v>40.390808856039698</c:v>
                </c:pt>
                <c:pt idx="102396">
                  <c:v>40.390935890827002</c:v>
                </c:pt>
                <c:pt idx="102397">
                  <c:v>40.391062925207798</c:v>
                </c:pt>
                <c:pt idx="102398">
                  <c:v>40.391189959181901</c:v>
                </c:pt>
                <c:pt idx="102399">
                  <c:v>40.391316992749402</c:v>
                </c:pt>
                <c:pt idx="102400">
                  <c:v>40.391444025910303</c:v>
                </c:pt>
                <c:pt idx="102401">
                  <c:v>40.391571058664503</c:v>
                </c:pt>
                <c:pt idx="102402">
                  <c:v>40.391698091012202</c:v>
                </c:pt>
                <c:pt idx="102403">
                  <c:v>40.3918251229532</c:v>
                </c:pt>
                <c:pt idx="102404">
                  <c:v>40.391952154487598</c:v>
                </c:pt>
                <c:pt idx="102405">
                  <c:v>40.392079185615401</c:v>
                </c:pt>
                <c:pt idx="102406">
                  <c:v>40.392206216336596</c:v>
                </c:pt>
                <c:pt idx="102407">
                  <c:v>40.392333246651098</c:v>
                </c:pt>
                <c:pt idx="102408">
                  <c:v>40.392460276559099</c:v>
                </c:pt>
                <c:pt idx="102409">
                  <c:v>40.392587306060399</c:v>
                </c:pt>
                <c:pt idx="102410">
                  <c:v>40.392714335155098</c:v>
                </c:pt>
                <c:pt idx="102411">
                  <c:v>40.392841363843203</c:v>
                </c:pt>
                <c:pt idx="102412">
                  <c:v>40.3929683921247</c:v>
                </c:pt>
                <c:pt idx="102413">
                  <c:v>40.393095419999597</c:v>
                </c:pt>
                <c:pt idx="102414">
                  <c:v>40.393222447467899</c:v>
                </c:pt>
                <c:pt idx="102415">
                  <c:v>40.3933494745296</c:v>
                </c:pt>
                <c:pt idx="102416">
                  <c:v>40.393476501184701</c:v>
                </c:pt>
                <c:pt idx="102417">
                  <c:v>40.3936035274332</c:v>
                </c:pt>
                <c:pt idx="102418">
                  <c:v>40.393730553275098</c:v>
                </c:pt>
                <c:pt idx="102419">
                  <c:v>40.393857578710403</c:v>
                </c:pt>
                <c:pt idx="102420">
                  <c:v>40.393984603739099</c:v>
                </c:pt>
                <c:pt idx="102421">
                  <c:v>40.394111628361102</c:v>
                </c:pt>
                <c:pt idx="102422">
                  <c:v>40.394238652576703</c:v>
                </c:pt>
                <c:pt idx="102423">
                  <c:v>40.394365676385597</c:v>
                </c:pt>
                <c:pt idx="102424">
                  <c:v>40.394492699787897</c:v>
                </c:pt>
                <c:pt idx="102425">
                  <c:v>40.394619722783602</c:v>
                </c:pt>
                <c:pt idx="102426">
                  <c:v>40.3947467453727</c:v>
                </c:pt>
                <c:pt idx="102427">
                  <c:v>40.394873767555303</c:v>
                </c:pt>
                <c:pt idx="102428">
                  <c:v>40.395000789331199</c:v>
                </c:pt>
                <c:pt idx="102429">
                  <c:v>40.3951278107006</c:v>
                </c:pt>
                <c:pt idx="102430">
                  <c:v>40.395254831663401</c:v>
                </c:pt>
                <c:pt idx="102431">
                  <c:v>40.3953818522196</c:v>
                </c:pt>
                <c:pt idx="102432">
                  <c:v>40.395508872369298</c:v>
                </c:pt>
                <c:pt idx="102433">
                  <c:v>40.395635892112303</c:v>
                </c:pt>
                <c:pt idx="102434">
                  <c:v>40.395762911448799</c:v>
                </c:pt>
                <c:pt idx="102435">
                  <c:v>40.395889930378701</c:v>
                </c:pt>
                <c:pt idx="102436">
                  <c:v>40.396016948902002</c:v>
                </c:pt>
                <c:pt idx="102437">
                  <c:v>40.396143967018702</c:v>
                </c:pt>
                <c:pt idx="102438">
                  <c:v>40.396270984728901</c:v>
                </c:pt>
                <c:pt idx="102439">
                  <c:v>40.396398002032498</c:v>
                </c:pt>
                <c:pt idx="102440">
                  <c:v>40.396525018929502</c:v>
                </c:pt>
                <c:pt idx="102441">
                  <c:v>40.396652035419898</c:v>
                </c:pt>
                <c:pt idx="102442">
                  <c:v>40.396779051503799</c:v>
                </c:pt>
                <c:pt idx="102443">
                  <c:v>40.396906067181199</c:v>
                </c:pt>
                <c:pt idx="102444">
                  <c:v>40.397033082451898</c:v>
                </c:pt>
                <c:pt idx="102445">
                  <c:v>40.397160097316103</c:v>
                </c:pt>
                <c:pt idx="102446">
                  <c:v>40.3972871117737</c:v>
                </c:pt>
                <c:pt idx="102447">
                  <c:v>40.397414125824803</c:v>
                </c:pt>
                <c:pt idx="102448">
                  <c:v>40.397541139469297</c:v>
                </c:pt>
                <c:pt idx="102449">
                  <c:v>40.397668152707197</c:v>
                </c:pt>
                <c:pt idx="102450">
                  <c:v>40.397795165538597</c:v>
                </c:pt>
                <c:pt idx="102451">
                  <c:v>40.397922177963402</c:v>
                </c:pt>
                <c:pt idx="102452">
                  <c:v>40.398049189981698</c:v>
                </c:pt>
                <c:pt idx="102453">
                  <c:v>40.398176201593401</c:v>
                </c:pt>
                <c:pt idx="102454">
                  <c:v>40.398303212798602</c:v>
                </c:pt>
                <c:pt idx="102455">
                  <c:v>40.398430223597202</c:v>
                </c:pt>
                <c:pt idx="102456">
                  <c:v>40.398557233989202</c:v>
                </c:pt>
                <c:pt idx="102457">
                  <c:v>40.398684243974799</c:v>
                </c:pt>
                <c:pt idx="102458">
                  <c:v>40.398811253553703</c:v>
                </c:pt>
                <c:pt idx="102459">
                  <c:v>40.398938262726197</c:v>
                </c:pt>
                <c:pt idx="102460">
                  <c:v>40.399065271491999</c:v>
                </c:pt>
                <c:pt idx="102461">
                  <c:v>40.399192279851398</c:v>
                </c:pt>
                <c:pt idx="102462">
                  <c:v>40.399319287804097</c:v>
                </c:pt>
                <c:pt idx="102463">
                  <c:v>40.399446295350401</c:v>
                </c:pt>
                <c:pt idx="102464">
                  <c:v>40.399573302490097</c:v>
                </c:pt>
                <c:pt idx="102465">
                  <c:v>40.399700309223299</c:v>
                </c:pt>
                <c:pt idx="102466">
                  <c:v>40.399827315549899</c:v>
                </c:pt>
                <c:pt idx="102467">
                  <c:v>40.399954321469998</c:v>
                </c:pt>
                <c:pt idx="102468">
                  <c:v>40.400081326983603</c:v>
                </c:pt>
                <c:pt idx="102469">
                  <c:v>40.4002083320906</c:v>
                </c:pt>
                <c:pt idx="102470">
                  <c:v>40.400335336791102</c:v>
                </c:pt>
                <c:pt idx="102471">
                  <c:v>40.400462341085003</c:v>
                </c:pt>
                <c:pt idx="102472">
                  <c:v>40.400589344972502</c:v>
                </c:pt>
                <c:pt idx="102473">
                  <c:v>40.4007163484534</c:v>
                </c:pt>
                <c:pt idx="102474">
                  <c:v>40.400843351527797</c:v>
                </c:pt>
                <c:pt idx="102475">
                  <c:v>40.4009703541956</c:v>
                </c:pt>
                <c:pt idx="102476">
                  <c:v>40.401097356457001</c:v>
                </c:pt>
                <c:pt idx="102477">
                  <c:v>40.401224358311801</c:v>
                </c:pt>
                <c:pt idx="102478">
                  <c:v>40.40135135976</c:v>
                </c:pt>
                <c:pt idx="102479">
                  <c:v>40.401478360801804</c:v>
                </c:pt>
                <c:pt idx="102480">
                  <c:v>40.401605361437099</c:v>
                </c:pt>
                <c:pt idx="102481">
                  <c:v>40.4017323616658</c:v>
                </c:pt>
                <c:pt idx="102482">
                  <c:v>40.401859361488</c:v>
                </c:pt>
                <c:pt idx="102483">
                  <c:v>40.401986360903699</c:v>
                </c:pt>
                <c:pt idx="102484">
                  <c:v>40.402113359912903</c:v>
                </c:pt>
                <c:pt idx="102485">
                  <c:v>40.402240358515598</c:v>
                </c:pt>
                <c:pt idx="102486">
                  <c:v>40.4023673567117</c:v>
                </c:pt>
                <c:pt idx="102487">
                  <c:v>40.4024943545014</c:v>
                </c:pt>
                <c:pt idx="102488">
                  <c:v>40.402621351884498</c:v>
                </c:pt>
                <c:pt idx="102489">
                  <c:v>40.402748348861103</c:v>
                </c:pt>
                <c:pt idx="102490">
                  <c:v>40.402875345431298</c:v>
                </c:pt>
                <c:pt idx="102491">
                  <c:v>40.403002341594899</c:v>
                </c:pt>
                <c:pt idx="102492">
                  <c:v>40.403129337351999</c:v>
                </c:pt>
                <c:pt idx="102493">
                  <c:v>40.403256332702597</c:v>
                </c:pt>
                <c:pt idx="102494">
                  <c:v>40.403383327646701</c:v>
                </c:pt>
                <c:pt idx="102495">
                  <c:v>40.403510322184403</c:v>
                </c:pt>
                <c:pt idx="102496">
                  <c:v>40.403637316315503</c:v>
                </c:pt>
                <c:pt idx="102497">
                  <c:v>40.403764310040103</c:v>
                </c:pt>
                <c:pt idx="102498">
                  <c:v>40.403891303358201</c:v>
                </c:pt>
                <c:pt idx="102499">
                  <c:v>40.404018296269903</c:v>
                </c:pt>
                <c:pt idx="102500">
                  <c:v>40.404145288774998</c:v>
                </c:pt>
                <c:pt idx="102501">
                  <c:v>40.404272280873698</c:v>
                </c:pt>
                <c:pt idx="102502">
                  <c:v>40.404399272565797</c:v>
                </c:pt>
                <c:pt idx="102503">
                  <c:v>40.404526263851501</c:v>
                </c:pt>
                <c:pt idx="102504">
                  <c:v>40.404653254730697</c:v>
                </c:pt>
                <c:pt idx="102505">
                  <c:v>40.404780245203398</c:v>
                </c:pt>
                <c:pt idx="102506">
                  <c:v>40.404907235269597</c:v>
                </c:pt>
                <c:pt idx="102507">
                  <c:v>40.405034224929302</c:v>
                </c:pt>
                <c:pt idx="102508">
                  <c:v>40.405161214182499</c:v>
                </c:pt>
                <c:pt idx="102509">
                  <c:v>40.405288203029301</c:v>
                </c:pt>
                <c:pt idx="102510">
                  <c:v>40.405415191469601</c:v>
                </c:pt>
                <c:pt idx="102511">
                  <c:v>40.405542179503399</c:v>
                </c:pt>
                <c:pt idx="102512">
                  <c:v>40.405669167130696</c:v>
                </c:pt>
                <c:pt idx="102513">
                  <c:v>40.405796154351499</c:v>
                </c:pt>
                <c:pt idx="102514">
                  <c:v>40.4059231411659</c:v>
                </c:pt>
                <c:pt idx="102515">
                  <c:v>40.406050127573799</c:v>
                </c:pt>
                <c:pt idx="102516">
                  <c:v>40.406177113575197</c:v>
                </c:pt>
                <c:pt idx="102517">
                  <c:v>40.4063040991702</c:v>
                </c:pt>
                <c:pt idx="102518">
                  <c:v>40.406431084358701</c:v>
                </c:pt>
                <c:pt idx="102519">
                  <c:v>40.406558069140701</c:v>
                </c:pt>
                <c:pt idx="102520">
                  <c:v>40.406685053516298</c:v>
                </c:pt>
                <c:pt idx="102521">
                  <c:v>40.406812037485402</c:v>
                </c:pt>
                <c:pt idx="102522">
                  <c:v>40.406939021047997</c:v>
                </c:pt>
                <c:pt idx="102523">
                  <c:v>40.407066004204097</c:v>
                </c:pt>
                <c:pt idx="102524">
                  <c:v>40.407192986953802</c:v>
                </c:pt>
                <c:pt idx="102525">
                  <c:v>40.407319969297099</c:v>
                </c:pt>
                <c:pt idx="102526">
                  <c:v>40.407446951233801</c:v>
                </c:pt>
                <c:pt idx="102527">
                  <c:v>40.407573932764201</c:v>
                </c:pt>
                <c:pt idx="102528">
                  <c:v>40.407700913888</c:v>
                </c:pt>
                <c:pt idx="102529">
                  <c:v>40.407827894605397</c:v>
                </c:pt>
                <c:pt idx="102530">
                  <c:v>40.407954874916399</c:v>
                </c:pt>
                <c:pt idx="102531">
                  <c:v>40.4080818548209</c:v>
                </c:pt>
                <c:pt idx="102532">
                  <c:v>40.408208834318899</c:v>
                </c:pt>
                <c:pt idx="102533">
                  <c:v>40.408335813410503</c:v>
                </c:pt>
                <c:pt idx="102534">
                  <c:v>40.408462792095698</c:v>
                </c:pt>
                <c:pt idx="102535">
                  <c:v>40.408589770374398</c:v>
                </c:pt>
                <c:pt idx="102536">
                  <c:v>40.408716748246697</c:v>
                </c:pt>
                <c:pt idx="102537">
                  <c:v>40.408843725712501</c:v>
                </c:pt>
                <c:pt idx="102538">
                  <c:v>40.408970702771803</c:v>
                </c:pt>
                <c:pt idx="102539">
                  <c:v>40.409097679424796</c:v>
                </c:pt>
                <c:pt idx="102540">
                  <c:v>40.409224655671302</c:v>
                </c:pt>
                <c:pt idx="102541">
                  <c:v>40.409351631511299</c:v>
                </c:pt>
                <c:pt idx="102542">
                  <c:v>40.409478606944901</c:v>
                </c:pt>
                <c:pt idx="102543">
                  <c:v>40.409605581972102</c:v>
                </c:pt>
                <c:pt idx="102544">
                  <c:v>40.4097325565928</c:v>
                </c:pt>
                <c:pt idx="102545">
                  <c:v>40.409859530807097</c:v>
                </c:pt>
                <c:pt idx="102546">
                  <c:v>40.409986504614999</c:v>
                </c:pt>
                <c:pt idx="102547">
                  <c:v>40.410113478016399</c:v>
                </c:pt>
                <c:pt idx="102548">
                  <c:v>40.410240451011397</c:v>
                </c:pt>
                <c:pt idx="102549">
                  <c:v>40.4103674236</c:v>
                </c:pt>
                <c:pt idx="102550">
                  <c:v>40.410494395782202</c:v>
                </c:pt>
                <c:pt idx="102551">
                  <c:v>40.410621367557901</c:v>
                </c:pt>
                <c:pt idx="102552">
                  <c:v>40.410748338927199</c:v>
                </c:pt>
                <c:pt idx="102553">
                  <c:v>40.410875309890102</c:v>
                </c:pt>
                <c:pt idx="102554">
                  <c:v>40.411002280446503</c:v>
                </c:pt>
                <c:pt idx="102555">
                  <c:v>40.411129250596503</c:v>
                </c:pt>
                <c:pt idx="102556">
                  <c:v>40.4112562203401</c:v>
                </c:pt>
                <c:pt idx="102557">
                  <c:v>40.411383189677302</c:v>
                </c:pt>
                <c:pt idx="102558">
                  <c:v>40.411510158608102</c:v>
                </c:pt>
                <c:pt idx="102559">
                  <c:v>40.411637127132501</c:v>
                </c:pt>
                <c:pt idx="102560">
                  <c:v>40.411764095250398</c:v>
                </c:pt>
                <c:pt idx="102561">
                  <c:v>40.411891062961899</c:v>
                </c:pt>
                <c:pt idx="102562">
                  <c:v>40.412018030266999</c:v>
                </c:pt>
                <c:pt idx="102563">
                  <c:v>40.412144997165697</c:v>
                </c:pt>
                <c:pt idx="102564">
                  <c:v>40.412271963658</c:v>
                </c:pt>
                <c:pt idx="102565">
                  <c:v>40.412398929743901</c:v>
                </c:pt>
                <c:pt idx="102566">
                  <c:v>40.4125258954234</c:v>
                </c:pt>
                <c:pt idx="102567">
                  <c:v>40.412652860696497</c:v>
                </c:pt>
                <c:pt idx="102568">
                  <c:v>40.412779825563099</c:v>
                </c:pt>
                <c:pt idx="102569">
                  <c:v>40.412906790023399</c:v>
                </c:pt>
                <c:pt idx="102570">
                  <c:v>40.413033754077297</c:v>
                </c:pt>
                <c:pt idx="102571">
                  <c:v>40.413160717724701</c:v>
                </c:pt>
                <c:pt idx="102572">
                  <c:v>40.413287680965801</c:v>
                </c:pt>
                <c:pt idx="102573">
                  <c:v>40.4134146438005</c:v>
                </c:pt>
                <c:pt idx="102574">
                  <c:v>40.413541606228698</c:v>
                </c:pt>
                <c:pt idx="102575">
                  <c:v>40.4136685682506</c:v>
                </c:pt>
                <c:pt idx="102576">
                  <c:v>40.4137955298661</c:v>
                </c:pt>
                <c:pt idx="102577">
                  <c:v>40.413922491075198</c:v>
                </c:pt>
                <c:pt idx="102578">
                  <c:v>40.414049451877901</c:v>
                </c:pt>
                <c:pt idx="102579">
                  <c:v>40.414176412274202</c:v>
                </c:pt>
                <c:pt idx="102580">
                  <c:v>40.414303372264101</c:v>
                </c:pt>
                <c:pt idx="102581">
                  <c:v>40.414430331847598</c:v>
                </c:pt>
                <c:pt idx="102582">
                  <c:v>40.414557291024799</c:v>
                </c:pt>
                <c:pt idx="102583">
                  <c:v>40.414684249795499</c:v>
                </c:pt>
                <c:pt idx="102584">
                  <c:v>40.414811208159897</c:v>
                </c:pt>
                <c:pt idx="102585">
                  <c:v>40.414938166117899</c:v>
                </c:pt>
                <c:pt idx="102586">
                  <c:v>40.4150651236695</c:v>
                </c:pt>
                <c:pt idx="102587">
                  <c:v>40.415192080814698</c:v>
                </c:pt>
                <c:pt idx="102588">
                  <c:v>40.415319037553601</c:v>
                </c:pt>
                <c:pt idx="102589">
                  <c:v>40.415445993886003</c:v>
                </c:pt>
                <c:pt idx="102590">
                  <c:v>40.415572949812102</c:v>
                </c:pt>
                <c:pt idx="102591">
                  <c:v>40.415699905331799</c:v>
                </c:pt>
                <c:pt idx="102592">
                  <c:v>40.4158268604452</c:v>
                </c:pt>
                <c:pt idx="102593">
                  <c:v>40.4159538151522</c:v>
                </c:pt>
                <c:pt idx="102594">
                  <c:v>40.416080769452797</c:v>
                </c:pt>
                <c:pt idx="102595">
                  <c:v>40.416207723347</c:v>
                </c:pt>
                <c:pt idx="102596">
                  <c:v>40.4163346768349</c:v>
                </c:pt>
                <c:pt idx="102597">
                  <c:v>40.416461629916398</c:v>
                </c:pt>
                <c:pt idx="102598">
                  <c:v>40.416588582591501</c:v>
                </c:pt>
                <c:pt idx="102599">
                  <c:v>40.416715534860302</c:v>
                </c:pt>
                <c:pt idx="102600">
                  <c:v>40.4168424867227</c:v>
                </c:pt>
                <c:pt idx="102601">
                  <c:v>40.416969438178803</c:v>
                </c:pt>
                <c:pt idx="102602">
                  <c:v>40.417096389228398</c:v>
                </c:pt>
                <c:pt idx="102603">
                  <c:v>40.417223339871803</c:v>
                </c:pt>
                <c:pt idx="102604">
                  <c:v>40.417350290108701</c:v>
                </c:pt>
                <c:pt idx="102605">
                  <c:v>40.417477239939402</c:v>
                </c:pt>
                <c:pt idx="102606">
                  <c:v>40.417604189363601</c:v>
                </c:pt>
                <c:pt idx="102607">
                  <c:v>40.417731138381498</c:v>
                </c:pt>
                <c:pt idx="102608">
                  <c:v>40.4178580869931</c:v>
                </c:pt>
                <c:pt idx="102609">
                  <c:v>40.417985035198299</c:v>
                </c:pt>
                <c:pt idx="102610">
                  <c:v>40.418111982997097</c:v>
                </c:pt>
                <c:pt idx="102611">
                  <c:v>40.418238930389599</c:v>
                </c:pt>
                <c:pt idx="102612">
                  <c:v>40.418365877375798</c:v>
                </c:pt>
                <c:pt idx="102613">
                  <c:v>40.418492823955603</c:v>
                </c:pt>
                <c:pt idx="102614">
                  <c:v>40.418619770129098</c:v>
                </c:pt>
                <c:pt idx="102615">
                  <c:v>40.418746715896198</c:v>
                </c:pt>
                <c:pt idx="102616">
                  <c:v>40.418873661257003</c:v>
                </c:pt>
                <c:pt idx="102617">
                  <c:v>40.419000606211398</c:v>
                </c:pt>
                <c:pt idx="102618">
                  <c:v>40.419127550759498</c:v>
                </c:pt>
                <c:pt idx="102619">
                  <c:v>40.419254494901303</c:v>
                </c:pt>
                <c:pt idx="102620">
                  <c:v>40.419381438636698</c:v>
                </c:pt>
                <c:pt idx="102621">
                  <c:v>40.419508381965798</c:v>
                </c:pt>
                <c:pt idx="102622">
                  <c:v>40.419635324888503</c:v>
                </c:pt>
                <c:pt idx="102623">
                  <c:v>40.419762267404998</c:v>
                </c:pt>
                <c:pt idx="102624">
                  <c:v>40.419889209515098</c:v>
                </c:pt>
                <c:pt idx="102625">
                  <c:v>40.420016151218803</c:v>
                </c:pt>
                <c:pt idx="102626">
                  <c:v>40.420143092516298</c:v>
                </c:pt>
                <c:pt idx="102627">
                  <c:v>40.420270033407398</c:v>
                </c:pt>
                <c:pt idx="102628">
                  <c:v>40.420396973892103</c:v>
                </c:pt>
                <c:pt idx="102629">
                  <c:v>40.420523913970598</c:v>
                </c:pt>
                <c:pt idx="102630">
                  <c:v>40.420650853642698</c:v>
                </c:pt>
                <c:pt idx="102631">
                  <c:v>40.420777792908503</c:v>
                </c:pt>
                <c:pt idx="102632">
                  <c:v>40.420904731767997</c:v>
                </c:pt>
                <c:pt idx="102633">
                  <c:v>40.421031670221197</c:v>
                </c:pt>
                <c:pt idx="102634">
                  <c:v>40.421158608268001</c:v>
                </c:pt>
                <c:pt idx="102635">
                  <c:v>40.421285545908503</c:v>
                </c:pt>
                <c:pt idx="102636">
                  <c:v>40.421412483142703</c:v>
                </c:pt>
                <c:pt idx="102637">
                  <c:v>40.4215394199706</c:v>
                </c:pt>
                <c:pt idx="102638">
                  <c:v>40.421666356392201</c:v>
                </c:pt>
                <c:pt idx="102639">
                  <c:v>40.4217932924075</c:v>
                </c:pt>
                <c:pt idx="102640">
                  <c:v>40.421920228016504</c:v>
                </c:pt>
                <c:pt idx="102641">
                  <c:v>40.422047163219098</c:v>
                </c:pt>
                <c:pt idx="102642">
                  <c:v>40.422174098015503</c:v>
                </c:pt>
                <c:pt idx="102643">
                  <c:v>40.4223010324055</c:v>
                </c:pt>
                <c:pt idx="102644">
                  <c:v>40.422427966389201</c:v>
                </c:pt>
                <c:pt idx="102645">
                  <c:v>40.422554899966599</c:v>
                </c:pt>
                <c:pt idx="102646">
                  <c:v>40.422681833137801</c:v>
                </c:pt>
                <c:pt idx="102647">
                  <c:v>40.422808765902602</c:v>
                </c:pt>
                <c:pt idx="102648">
                  <c:v>40.422935698261099</c:v>
                </c:pt>
                <c:pt idx="102649">
                  <c:v>40.423062630213302</c:v>
                </c:pt>
                <c:pt idx="102650">
                  <c:v>40.423189561759202</c:v>
                </c:pt>
                <c:pt idx="102651">
                  <c:v>40.423316492898898</c:v>
                </c:pt>
                <c:pt idx="102652">
                  <c:v>40.4234434236322</c:v>
                </c:pt>
                <c:pt idx="102653">
                  <c:v>40.4235703539592</c:v>
                </c:pt>
                <c:pt idx="102654">
                  <c:v>40.423697283880003</c:v>
                </c:pt>
                <c:pt idx="102655">
                  <c:v>40.423824213394397</c:v>
                </c:pt>
                <c:pt idx="102656">
                  <c:v>40.423951142502602</c:v>
                </c:pt>
                <c:pt idx="102657">
                  <c:v>40.424078071204498</c:v>
                </c:pt>
                <c:pt idx="102658">
                  <c:v>40.424204999500098</c:v>
                </c:pt>
                <c:pt idx="102659">
                  <c:v>40.424331927389403</c:v>
                </c:pt>
                <c:pt idx="102660">
                  <c:v>40.424458854872398</c:v>
                </c:pt>
                <c:pt idx="102661">
                  <c:v>40.424585781949098</c:v>
                </c:pt>
                <c:pt idx="102662">
                  <c:v>40.424712708619602</c:v>
                </c:pt>
                <c:pt idx="102663">
                  <c:v>40.424839634883703</c:v>
                </c:pt>
                <c:pt idx="102664">
                  <c:v>40.424966560741602</c:v>
                </c:pt>
                <c:pt idx="102665">
                  <c:v>40.425093486193198</c:v>
                </c:pt>
                <c:pt idx="102666">
                  <c:v>40.425220411238598</c:v>
                </c:pt>
                <c:pt idx="102667">
                  <c:v>40.425347335877603</c:v>
                </c:pt>
                <c:pt idx="102668">
                  <c:v>40.425474260110398</c:v>
                </c:pt>
                <c:pt idx="102669">
                  <c:v>40.425601183936898</c:v>
                </c:pt>
                <c:pt idx="102670">
                  <c:v>40.425728107357202</c:v>
                </c:pt>
                <c:pt idx="102671">
                  <c:v>40.425855030371103</c:v>
                </c:pt>
                <c:pt idx="102672">
                  <c:v>40.425981952978802</c:v>
                </c:pt>
                <c:pt idx="102673">
                  <c:v>40.426108875180297</c:v>
                </c:pt>
                <c:pt idx="102674">
                  <c:v>40.426235796975398</c:v>
                </c:pt>
                <c:pt idx="102675">
                  <c:v>40.426362718364302</c:v>
                </c:pt>
                <c:pt idx="102676">
                  <c:v>40.426489639346997</c:v>
                </c:pt>
                <c:pt idx="102677">
                  <c:v>40.426616559923303</c:v>
                </c:pt>
                <c:pt idx="102678">
                  <c:v>40.4267434800934</c:v>
                </c:pt>
                <c:pt idx="102679">
                  <c:v>40.4268703998573</c:v>
                </c:pt>
                <c:pt idx="102680">
                  <c:v>40.426997319214898</c:v>
                </c:pt>
                <c:pt idx="102681">
                  <c:v>40.427124238166201</c:v>
                </c:pt>
                <c:pt idx="102682">
                  <c:v>40.4272511567113</c:v>
                </c:pt>
                <c:pt idx="102683">
                  <c:v>40.427378074850097</c:v>
                </c:pt>
                <c:pt idx="102684">
                  <c:v>40.427504992582698</c:v>
                </c:pt>
                <c:pt idx="102685">
                  <c:v>40.427631909909003</c:v>
                </c:pt>
                <c:pt idx="102686">
                  <c:v>40.427758826829098</c:v>
                </c:pt>
                <c:pt idx="102687">
                  <c:v>40.427885743342898</c:v>
                </c:pt>
                <c:pt idx="102688">
                  <c:v>40.428012659450502</c:v>
                </c:pt>
                <c:pt idx="102689">
                  <c:v>40.428139575151803</c:v>
                </c:pt>
                <c:pt idx="102690">
                  <c:v>40.428266490446802</c:v>
                </c:pt>
                <c:pt idx="102691">
                  <c:v>40.428393405335697</c:v>
                </c:pt>
                <c:pt idx="102692">
                  <c:v>40.428520319818297</c:v>
                </c:pt>
                <c:pt idx="102693">
                  <c:v>40.428647233894601</c:v>
                </c:pt>
                <c:pt idx="102694">
                  <c:v>40.428774147564702</c:v>
                </c:pt>
                <c:pt idx="102695">
                  <c:v>40.428901060828601</c:v>
                </c:pt>
                <c:pt idx="102696">
                  <c:v>40.429027973686203</c:v>
                </c:pt>
                <c:pt idx="102697">
                  <c:v>40.429154886137603</c:v>
                </c:pt>
                <c:pt idx="102698">
                  <c:v>40.4292817981827</c:v>
                </c:pt>
                <c:pt idx="102699">
                  <c:v>40.429408709821701</c:v>
                </c:pt>
                <c:pt idx="102700">
                  <c:v>40.429535621054399</c:v>
                </c:pt>
                <c:pt idx="102701">
                  <c:v>40.429662531880801</c:v>
                </c:pt>
                <c:pt idx="102702">
                  <c:v>40.429789442301001</c:v>
                </c:pt>
                <c:pt idx="102703">
                  <c:v>40.429916352314997</c:v>
                </c:pt>
                <c:pt idx="102704">
                  <c:v>40.430043261922798</c:v>
                </c:pt>
                <c:pt idx="102705">
                  <c:v>40.430170171124303</c:v>
                </c:pt>
                <c:pt idx="102706">
                  <c:v>40.430297079919697</c:v>
                </c:pt>
                <c:pt idx="102707">
                  <c:v>40.430423988308803</c:v>
                </c:pt>
                <c:pt idx="102708">
                  <c:v>40.430550896291599</c:v>
                </c:pt>
                <c:pt idx="102709">
                  <c:v>40.430677803868299</c:v>
                </c:pt>
                <c:pt idx="102710">
                  <c:v>40.430804711038697</c:v>
                </c:pt>
                <c:pt idx="102711">
                  <c:v>40.430931617802898</c:v>
                </c:pt>
                <c:pt idx="102712">
                  <c:v>40.431058524160903</c:v>
                </c:pt>
                <c:pt idx="102713">
                  <c:v>40.431185430112698</c:v>
                </c:pt>
                <c:pt idx="102714">
                  <c:v>40.431312335658298</c:v>
                </c:pt>
                <c:pt idx="102715">
                  <c:v>40.431439240797602</c:v>
                </c:pt>
                <c:pt idx="102716">
                  <c:v>40.431566145530802</c:v>
                </c:pt>
                <c:pt idx="102717">
                  <c:v>40.431693049857699</c:v>
                </c:pt>
                <c:pt idx="102718">
                  <c:v>40.431819953778401</c:v>
                </c:pt>
                <c:pt idx="102719">
                  <c:v>40.4319468572929</c:v>
                </c:pt>
                <c:pt idx="102720">
                  <c:v>40.432073760401202</c:v>
                </c:pt>
                <c:pt idx="102721">
                  <c:v>40.432200663103302</c:v>
                </c:pt>
                <c:pt idx="102722">
                  <c:v>40.432327565399198</c:v>
                </c:pt>
                <c:pt idx="102723">
                  <c:v>40.432454467288899</c:v>
                </c:pt>
                <c:pt idx="102724">
                  <c:v>40.432581368772397</c:v>
                </c:pt>
                <c:pt idx="102725">
                  <c:v>40.432708269849698</c:v>
                </c:pt>
                <c:pt idx="102726">
                  <c:v>40.432835170520796</c:v>
                </c:pt>
                <c:pt idx="102727">
                  <c:v>40.432962070785699</c:v>
                </c:pt>
                <c:pt idx="102728">
                  <c:v>40.433088970644299</c:v>
                </c:pt>
                <c:pt idx="102729">
                  <c:v>40.433215870096802</c:v>
                </c:pt>
                <c:pt idx="102730">
                  <c:v>40.433342769143202</c:v>
                </c:pt>
                <c:pt idx="102731">
                  <c:v>40.433469667783299</c:v>
                </c:pt>
                <c:pt idx="102732">
                  <c:v>40.433596566017201</c:v>
                </c:pt>
                <c:pt idx="102733">
                  <c:v>40.433723463844899</c:v>
                </c:pt>
                <c:pt idx="102734">
                  <c:v>40.433850361266501</c:v>
                </c:pt>
                <c:pt idx="102735">
                  <c:v>40.4339772582818</c:v>
                </c:pt>
                <c:pt idx="102736">
                  <c:v>40.434104154891003</c:v>
                </c:pt>
                <c:pt idx="102737">
                  <c:v>40.434231051094002</c:v>
                </c:pt>
                <c:pt idx="102738">
                  <c:v>40.434357946890799</c:v>
                </c:pt>
                <c:pt idx="102739">
                  <c:v>40.4344848422814</c:v>
                </c:pt>
                <c:pt idx="102740">
                  <c:v>40.434611737265897</c:v>
                </c:pt>
                <c:pt idx="102741">
                  <c:v>40.434738631844098</c:v>
                </c:pt>
                <c:pt idx="102742">
                  <c:v>40.434865526016203</c:v>
                </c:pt>
                <c:pt idx="102743">
                  <c:v>40.434992419782098</c:v>
                </c:pt>
                <c:pt idx="102744">
                  <c:v>40.435119313141797</c:v>
                </c:pt>
                <c:pt idx="102745">
                  <c:v>40.4352462060954</c:v>
                </c:pt>
                <c:pt idx="102746">
                  <c:v>40.435373098642799</c:v>
                </c:pt>
                <c:pt idx="102747">
                  <c:v>40.435499990784002</c:v>
                </c:pt>
                <c:pt idx="102748">
                  <c:v>40.435626882519003</c:v>
                </c:pt>
                <c:pt idx="102749">
                  <c:v>40.4357537738479</c:v>
                </c:pt>
                <c:pt idx="102750">
                  <c:v>40.4358806647706</c:v>
                </c:pt>
                <c:pt idx="102751">
                  <c:v>40.436007555287098</c:v>
                </c:pt>
                <c:pt idx="102752">
                  <c:v>40.436134445397499</c:v>
                </c:pt>
                <c:pt idx="102753">
                  <c:v>40.436261335101698</c:v>
                </c:pt>
                <c:pt idx="102754">
                  <c:v>40.436388224399799</c:v>
                </c:pt>
                <c:pt idx="102755">
                  <c:v>40.436515113291598</c:v>
                </c:pt>
                <c:pt idx="102756">
                  <c:v>40.4366420017774</c:v>
                </c:pt>
                <c:pt idx="102757">
                  <c:v>40.4367688898569</c:v>
                </c:pt>
                <c:pt idx="102758">
                  <c:v>40.436895777530303</c:v>
                </c:pt>
                <c:pt idx="102759">
                  <c:v>40.437022664797603</c:v>
                </c:pt>
                <c:pt idx="102760">
                  <c:v>40.437149551658699</c:v>
                </c:pt>
                <c:pt idx="102761">
                  <c:v>40.437276438113599</c:v>
                </c:pt>
                <c:pt idx="102762">
                  <c:v>40.437403324162403</c:v>
                </c:pt>
                <c:pt idx="102763">
                  <c:v>40.437530209804997</c:v>
                </c:pt>
                <c:pt idx="102764">
                  <c:v>40.437657095041502</c:v>
                </c:pt>
                <c:pt idx="102765">
                  <c:v>40.437783979871902</c:v>
                </c:pt>
                <c:pt idx="102766">
                  <c:v>40.4379108642961</c:v>
                </c:pt>
                <c:pt idx="102767">
                  <c:v>40.438037748314102</c:v>
                </c:pt>
                <c:pt idx="102768">
                  <c:v>40.438164631926</c:v>
                </c:pt>
                <c:pt idx="102769">
                  <c:v>40.438291515131802</c:v>
                </c:pt>
                <c:pt idx="102770">
                  <c:v>40.4384183979314</c:v>
                </c:pt>
                <c:pt idx="102771">
                  <c:v>40.438545280324902</c:v>
                </c:pt>
                <c:pt idx="102772">
                  <c:v>40.438672162312201</c:v>
                </c:pt>
                <c:pt idx="102773">
                  <c:v>40.438799043893397</c:v>
                </c:pt>
                <c:pt idx="102774">
                  <c:v>40.438925925068503</c:v>
                </c:pt>
                <c:pt idx="102775">
                  <c:v>40.439052805837399</c:v>
                </c:pt>
                <c:pt idx="102776">
                  <c:v>40.439179686200198</c:v>
                </c:pt>
                <c:pt idx="102777">
                  <c:v>40.439306566156901</c:v>
                </c:pt>
                <c:pt idx="102778">
                  <c:v>40.439433445707401</c:v>
                </c:pt>
                <c:pt idx="102779">
                  <c:v>40.439560324851797</c:v>
                </c:pt>
                <c:pt idx="102780">
                  <c:v>40.439687203590097</c:v>
                </c:pt>
                <c:pt idx="102781">
                  <c:v>40.439814081922201</c:v>
                </c:pt>
                <c:pt idx="102782">
                  <c:v>40.439940959848201</c:v>
                </c:pt>
                <c:pt idx="102783">
                  <c:v>40.440067837368098</c:v>
                </c:pt>
                <c:pt idx="102784">
                  <c:v>40.440194714481898</c:v>
                </c:pt>
                <c:pt idx="102785">
                  <c:v>40.440321591189502</c:v>
                </c:pt>
                <c:pt idx="102786">
                  <c:v>40.440448467491102</c:v>
                </c:pt>
                <c:pt idx="102787">
                  <c:v>40.440575343386499</c:v>
                </c:pt>
                <c:pt idx="102788">
                  <c:v>40.440702218875799</c:v>
                </c:pt>
                <c:pt idx="102789">
                  <c:v>40.440829093958897</c:v>
                </c:pt>
                <c:pt idx="102790">
                  <c:v>40.440955968635997</c:v>
                </c:pt>
                <c:pt idx="102791">
                  <c:v>40.441082842906901</c:v>
                </c:pt>
                <c:pt idx="102792">
                  <c:v>40.441209716771802</c:v>
                </c:pt>
                <c:pt idx="102793">
                  <c:v>40.441336590230499</c:v>
                </c:pt>
                <c:pt idx="102794">
                  <c:v>40.4414634632831</c:v>
                </c:pt>
                <c:pt idx="102795">
                  <c:v>40.441590335929597</c:v>
                </c:pt>
                <c:pt idx="102796">
                  <c:v>40.441717208169997</c:v>
                </c:pt>
                <c:pt idx="102797">
                  <c:v>40.441844080004202</c:v>
                </c:pt>
                <c:pt idx="102798">
                  <c:v>40.441970951432403</c:v>
                </c:pt>
                <c:pt idx="102799">
                  <c:v>40.4420978224545</c:v>
                </c:pt>
                <c:pt idx="102800">
                  <c:v>40.4422246930705</c:v>
                </c:pt>
                <c:pt idx="102801">
                  <c:v>40.442351563280297</c:v>
                </c:pt>
                <c:pt idx="102802">
                  <c:v>40.442478433084098</c:v>
                </c:pt>
                <c:pt idx="102803">
                  <c:v>40.442605302481802</c:v>
                </c:pt>
                <c:pt idx="102804">
                  <c:v>40.442732171473303</c:v>
                </c:pt>
                <c:pt idx="102805">
                  <c:v>40.442859040058799</c:v>
                </c:pt>
                <c:pt idx="102806">
                  <c:v>40.442985908238199</c:v>
                </c:pt>
                <c:pt idx="102807">
                  <c:v>40.443112776011503</c:v>
                </c:pt>
                <c:pt idx="102808">
                  <c:v>40.443239643378703</c:v>
                </c:pt>
                <c:pt idx="102809">
                  <c:v>40.4433665103398</c:v>
                </c:pt>
                <c:pt idx="102810">
                  <c:v>40.4434933768948</c:v>
                </c:pt>
                <c:pt idx="102811">
                  <c:v>40.443620243043704</c:v>
                </c:pt>
                <c:pt idx="102812">
                  <c:v>40.443747108786503</c:v>
                </c:pt>
                <c:pt idx="102813">
                  <c:v>40.443873974123299</c:v>
                </c:pt>
                <c:pt idx="102814">
                  <c:v>40.444000839053999</c:v>
                </c:pt>
                <c:pt idx="102815">
                  <c:v>40.444127703578502</c:v>
                </c:pt>
                <c:pt idx="102816">
                  <c:v>40.444254567697001</c:v>
                </c:pt>
                <c:pt idx="102817">
                  <c:v>40.444381431409496</c:v>
                </c:pt>
                <c:pt idx="102818">
                  <c:v>40.444508294715803</c:v>
                </c:pt>
                <c:pt idx="102819">
                  <c:v>40.444635157616098</c:v>
                </c:pt>
                <c:pt idx="102820">
                  <c:v>40.444762020110197</c:v>
                </c:pt>
                <c:pt idx="102821">
                  <c:v>40.444888882198399</c:v>
                </c:pt>
                <c:pt idx="102822">
                  <c:v>40.445015743880397</c:v>
                </c:pt>
                <c:pt idx="102823">
                  <c:v>40.445142605156398</c:v>
                </c:pt>
                <c:pt idx="102824">
                  <c:v>40.445269466026197</c:v>
                </c:pt>
                <c:pt idx="102825">
                  <c:v>40.445396326490098</c:v>
                </c:pt>
                <c:pt idx="102826">
                  <c:v>40.445523186547803</c:v>
                </c:pt>
                <c:pt idx="102827">
                  <c:v>40.445650046199503</c:v>
                </c:pt>
                <c:pt idx="102828">
                  <c:v>40.445776905445101</c:v>
                </c:pt>
                <c:pt idx="102829">
                  <c:v>40.445903764284701</c:v>
                </c:pt>
                <c:pt idx="102830">
                  <c:v>40.446030622718098</c:v>
                </c:pt>
                <c:pt idx="102831">
                  <c:v>40.446157480745597</c:v>
                </c:pt>
                <c:pt idx="102832">
                  <c:v>40.446284338366901</c:v>
                </c:pt>
                <c:pt idx="102833">
                  <c:v>40.446411195582201</c:v>
                </c:pt>
                <c:pt idx="102834">
                  <c:v>40.446538052391503</c:v>
                </c:pt>
                <c:pt idx="102835">
                  <c:v>40.446664908794702</c:v>
                </c:pt>
                <c:pt idx="102836">
                  <c:v>40.446791764791797</c:v>
                </c:pt>
                <c:pt idx="102837">
                  <c:v>40.446918620382903</c:v>
                </c:pt>
                <c:pt idx="102838">
                  <c:v>40.447045475567897</c:v>
                </c:pt>
                <c:pt idx="102839">
                  <c:v>40.447172330346902</c:v>
                </c:pt>
                <c:pt idx="102840">
                  <c:v>40.447299184719803</c:v>
                </c:pt>
                <c:pt idx="102841">
                  <c:v>40.4474260386867</c:v>
                </c:pt>
                <c:pt idx="102842">
                  <c:v>40.447552892247501</c:v>
                </c:pt>
                <c:pt idx="102843">
                  <c:v>40.447679745402297</c:v>
                </c:pt>
                <c:pt idx="102844">
                  <c:v>40.447806598150997</c:v>
                </c:pt>
                <c:pt idx="102845">
                  <c:v>40.4479334504937</c:v>
                </c:pt>
                <c:pt idx="102846">
                  <c:v>40.448060302430299</c:v>
                </c:pt>
                <c:pt idx="102847">
                  <c:v>40.448187153960902</c:v>
                </c:pt>
                <c:pt idx="102848">
                  <c:v>40.4483140050855</c:v>
                </c:pt>
                <c:pt idx="102849">
                  <c:v>40.448440855804002</c:v>
                </c:pt>
                <c:pt idx="102850">
                  <c:v>40.448567706116499</c:v>
                </c:pt>
                <c:pt idx="102851">
                  <c:v>40.4486945560229</c:v>
                </c:pt>
                <c:pt idx="102852">
                  <c:v>40.448821405523397</c:v>
                </c:pt>
                <c:pt idx="102853">
                  <c:v>40.448948254617697</c:v>
                </c:pt>
                <c:pt idx="102854">
                  <c:v>40.4490751033061</c:v>
                </c:pt>
                <c:pt idx="102855">
                  <c:v>40.4492019515884</c:v>
                </c:pt>
                <c:pt idx="102856">
                  <c:v>40.449328799464702</c:v>
                </c:pt>
                <c:pt idx="102857">
                  <c:v>40.449455646934901</c:v>
                </c:pt>
                <c:pt idx="102858">
                  <c:v>40.449582493999202</c:v>
                </c:pt>
                <c:pt idx="102859">
                  <c:v>40.4497093406574</c:v>
                </c:pt>
                <c:pt idx="102860">
                  <c:v>40.449836186909501</c:v>
                </c:pt>
                <c:pt idx="102861">
                  <c:v>40.449963032755697</c:v>
                </c:pt>
                <c:pt idx="102862">
                  <c:v>40.450089878195797</c:v>
                </c:pt>
                <c:pt idx="102863">
                  <c:v>40.4502167232299</c:v>
                </c:pt>
                <c:pt idx="102864">
                  <c:v>40.450343567857999</c:v>
                </c:pt>
                <c:pt idx="102865">
                  <c:v>40.450470412080101</c:v>
                </c:pt>
                <c:pt idx="102866">
                  <c:v>40.450597255896099</c:v>
                </c:pt>
                <c:pt idx="102867">
                  <c:v>40.4507240993062</c:v>
                </c:pt>
                <c:pt idx="102868">
                  <c:v>40.450850942310197</c:v>
                </c:pt>
                <c:pt idx="102869">
                  <c:v>40.450977784908197</c:v>
                </c:pt>
                <c:pt idx="102870">
                  <c:v>40.4511046271002</c:v>
                </c:pt>
                <c:pt idx="102871">
                  <c:v>40.451231468886199</c:v>
                </c:pt>
                <c:pt idx="102872">
                  <c:v>40.451358310266201</c:v>
                </c:pt>
                <c:pt idx="102873">
                  <c:v>40.451485151240199</c:v>
                </c:pt>
                <c:pt idx="102874">
                  <c:v>40.4516119918081</c:v>
                </c:pt>
                <c:pt idx="102875">
                  <c:v>40.451738831970097</c:v>
                </c:pt>
                <c:pt idx="102876">
                  <c:v>40.451865671725997</c:v>
                </c:pt>
                <c:pt idx="102877">
                  <c:v>40.451992511076</c:v>
                </c:pt>
                <c:pt idx="102878">
                  <c:v>40.452119350019899</c:v>
                </c:pt>
                <c:pt idx="102879">
                  <c:v>40.452246188557901</c:v>
                </c:pt>
                <c:pt idx="102880">
                  <c:v>40.452373026689898</c:v>
                </c:pt>
                <c:pt idx="102881">
                  <c:v>40.452499864415799</c:v>
                </c:pt>
                <c:pt idx="102882">
                  <c:v>40.452626701735802</c:v>
                </c:pt>
                <c:pt idx="102883">
                  <c:v>40.452753538649702</c:v>
                </c:pt>
                <c:pt idx="102884">
                  <c:v>40.452880375157697</c:v>
                </c:pt>
                <c:pt idx="102885">
                  <c:v>40.453007211259703</c:v>
                </c:pt>
                <c:pt idx="102886">
                  <c:v>40.453134046955697</c:v>
                </c:pt>
                <c:pt idx="102887">
                  <c:v>40.453260882245701</c:v>
                </c:pt>
                <c:pt idx="102888">
                  <c:v>40.453387717129701</c:v>
                </c:pt>
                <c:pt idx="102889">
                  <c:v>40.453514551607697</c:v>
                </c:pt>
                <c:pt idx="102890">
                  <c:v>40.453641385679703</c:v>
                </c:pt>
                <c:pt idx="102891">
                  <c:v>40.453768219345797</c:v>
                </c:pt>
                <c:pt idx="102892">
                  <c:v>40.453895052605802</c:v>
                </c:pt>
                <c:pt idx="102893">
                  <c:v>40.454021885459902</c:v>
                </c:pt>
                <c:pt idx="102894">
                  <c:v>40.454148717907998</c:v>
                </c:pt>
                <c:pt idx="102895">
                  <c:v>40.454275549950196</c:v>
                </c:pt>
                <c:pt idx="102896">
                  <c:v>40.454402381586299</c:v>
                </c:pt>
                <c:pt idx="102897">
                  <c:v>40.454529212816503</c:v>
                </c:pt>
                <c:pt idx="102898">
                  <c:v>40.454656043640703</c:v>
                </c:pt>
                <c:pt idx="102899">
                  <c:v>40.4547828740589</c:v>
                </c:pt>
                <c:pt idx="102900">
                  <c:v>40.454909704071099</c:v>
                </c:pt>
                <c:pt idx="102901">
                  <c:v>40.455036533677401</c:v>
                </c:pt>
                <c:pt idx="102902">
                  <c:v>40.455163362877698</c:v>
                </c:pt>
                <c:pt idx="102903">
                  <c:v>40.455290191672098</c:v>
                </c:pt>
                <c:pt idx="102904">
                  <c:v>40.455417020060402</c:v>
                </c:pt>
                <c:pt idx="102905">
                  <c:v>40.455543848042801</c:v>
                </c:pt>
                <c:pt idx="102906">
                  <c:v>40.455670675619302</c:v>
                </c:pt>
                <c:pt idx="102907">
                  <c:v>40.4557975027897</c:v>
                </c:pt>
                <c:pt idx="102908">
                  <c:v>40.4559243295543</c:v>
                </c:pt>
                <c:pt idx="102909">
                  <c:v>40.456051155912803</c:v>
                </c:pt>
                <c:pt idx="102910">
                  <c:v>40.456177981865402</c:v>
                </c:pt>
                <c:pt idx="102911">
                  <c:v>40.456304807412003</c:v>
                </c:pt>
                <c:pt idx="102912">
                  <c:v>40.4564316325527</c:v>
                </c:pt>
                <c:pt idx="102913">
                  <c:v>40.4565584572874</c:v>
                </c:pt>
                <c:pt idx="102914">
                  <c:v>40.456685281616203</c:v>
                </c:pt>
                <c:pt idx="102915">
                  <c:v>40.456812105539001</c:v>
                </c:pt>
                <c:pt idx="102916">
                  <c:v>40.456938929055902</c:v>
                </c:pt>
                <c:pt idx="102917">
                  <c:v>40.457065752166798</c:v>
                </c:pt>
                <c:pt idx="102918">
                  <c:v>40.457192574871698</c:v>
                </c:pt>
                <c:pt idx="102919">
                  <c:v>40.4573193971707</c:v>
                </c:pt>
                <c:pt idx="102920">
                  <c:v>40.457446219063797</c:v>
                </c:pt>
                <c:pt idx="102921">
                  <c:v>40.457573040550898</c:v>
                </c:pt>
                <c:pt idx="102922">
                  <c:v>40.457699861632101</c:v>
                </c:pt>
                <c:pt idx="102923">
                  <c:v>40.457826682307299</c:v>
                </c:pt>
                <c:pt idx="102924">
                  <c:v>40.457953502576601</c:v>
                </c:pt>
                <c:pt idx="102925">
                  <c:v>40.458080322439997</c:v>
                </c:pt>
                <c:pt idx="102926">
                  <c:v>40.458207141897397</c:v>
                </c:pt>
                <c:pt idx="102927">
                  <c:v>40.458333960948799</c:v>
                </c:pt>
                <c:pt idx="102928">
                  <c:v>40.458460779594397</c:v>
                </c:pt>
                <c:pt idx="102929">
                  <c:v>40.458587597833997</c:v>
                </c:pt>
                <c:pt idx="102930">
                  <c:v>40.4587144156676</c:v>
                </c:pt>
                <c:pt idx="102931">
                  <c:v>40.458841233095399</c:v>
                </c:pt>
                <c:pt idx="102932">
                  <c:v>40.4589680501172</c:v>
                </c:pt>
                <c:pt idx="102933">
                  <c:v>40.459094866733103</c:v>
                </c:pt>
                <c:pt idx="102934">
                  <c:v>40.459221682943003</c:v>
                </c:pt>
                <c:pt idx="102935">
                  <c:v>40.459348498746998</c:v>
                </c:pt>
                <c:pt idx="102936">
                  <c:v>40.459475314145102</c:v>
                </c:pt>
                <c:pt idx="102937">
                  <c:v>40.459602129137302</c:v>
                </c:pt>
                <c:pt idx="102938">
                  <c:v>40.459728943723498</c:v>
                </c:pt>
                <c:pt idx="102939">
                  <c:v>40.459855757903803</c:v>
                </c:pt>
                <c:pt idx="102940">
                  <c:v>40.459982571678196</c:v>
                </c:pt>
                <c:pt idx="102941">
                  <c:v>40.4601093850467</c:v>
                </c:pt>
                <c:pt idx="102942">
                  <c:v>40.460236198009298</c:v>
                </c:pt>
                <c:pt idx="102943">
                  <c:v>40.460363010565899</c:v>
                </c:pt>
                <c:pt idx="102944">
                  <c:v>40.460489822716603</c:v>
                </c:pt>
                <c:pt idx="102945">
                  <c:v>40.460616634461502</c:v>
                </c:pt>
                <c:pt idx="102946">
                  <c:v>40.460743445800397</c:v>
                </c:pt>
                <c:pt idx="102947">
                  <c:v>40.460870256733301</c:v>
                </c:pt>
                <c:pt idx="102948">
                  <c:v>40.460997067260401</c:v>
                </c:pt>
                <c:pt idx="102949">
                  <c:v>40.461123877381603</c:v>
                </c:pt>
                <c:pt idx="102950">
                  <c:v>40.4612506870969</c:v>
                </c:pt>
                <c:pt idx="102951">
                  <c:v>40.4613774964062</c:v>
                </c:pt>
                <c:pt idx="102952">
                  <c:v>40.461504305309703</c:v>
                </c:pt>
                <c:pt idx="102953">
                  <c:v>40.461631113807201</c:v>
                </c:pt>
                <c:pt idx="102954">
                  <c:v>40.461757921898801</c:v>
                </c:pt>
                <c:pt idx="102955">
                  <c:v>40.461884729584597</c:v>
                </c:pt>
                <c:pt idx="102956">
                  <c:v>40.462011536864402</c:v>
                </c:pt>
                <c:pt idx="102957">
                  <c:v>40.462138343738403</c:v>
                </c:pt>
                <c:pt idx="102958">
                  <c:v>40.462265150206399</c:v>
                </c:pt>
                <c:pt idx="102959">
                  <c:v>40.462391956268597</c:v>
                </c:pt>
                <c:pt idx="102960">
                  <c:v>40.462518761924798</c:v>
                </c:pt>
                <c:pt idx="102961">
                  <c:v>40.462645567175201</c:v>
                </c:pt>
                <c:pt idx="102962">
                  <c:v>40.4627723720197</c:v>
                </c:pt>
                <c:pt idx="102963">
                  <c:v>40.462899176458201</c:v>
                </c:pt>
                <c:pt idx="102964">
                  <c:v>40.463025980490897</c:v>
                </c:pt>
                <c:pt idx="102965">
                  <c:v>40.463152784117703</c:v>
                </c:pt>
                <c:pt idx="102966">
                  <c:v>40.463279587338597</c:v>
                </c:pt>
                <c:pt idx="102967">
                  <c:v>40.4634063901537</c:v>
                </c:pt>
                <c:pt idx="102968">
                  <c:v>40.463533192562799</c:v>
                </c:pt>
                <c:pt idx="102969">
                  <c:v>40.4636599945661</c:v>
                </c:pt>
                <c:pt idx="102970">
                  <c:v>40.463786796163397</c:v>
                </c:pt>
                <c:pt idx="102971">
                  <c:v>40.463913597354903</c:v>
                </c:pt>
                <c:pt idx="102972">
                  <c:v>40.464040398140497</c:v>
                </c:pt>
                <c:pt idx="102973">
                  <c:v>40.4641671985203</c:v>
                </c:pt>
                <c:pt idx="102974">
                  <c:v>40.464293998494099</c:v>
                </c:pt>
                <c:pt idx="102975">
                  <c:v>40.4644207980621</c:v>
                </c:pt>
                <c:pt idx="102976">
                  <c:v>40.464547597224197</c:v>
                </c:pt>
                <c:pt idx="102977">
                  <c:v>40.464674395980502</c:v>
                </c:pt>
                <c:pt idx="102978">
                  <c:v>40.464801194330803</c:v>
                </c:pt>
                <c:pt idx="102979">
                  <c:v>40.4649279922753</c:v>
                </c:pt>
                <c:pt idx="102980">
                  <c:v>40.465054789813998</c:v>
                </c:pt>
                <c:pt idx="102981">
                  <c:v>40.465181586946699</c:v>
                </c:pt>
                <c:pt idx="102982">
                  <c:v>40.465308383673602</c:v>
                </c:pt>
                <c:pt idx="102983">
                  <c:v>40.465435179994699</c:v>
                </c:pt>
                <c:pt idx="102984">
                  <c:v>40.4655619759098</c:v>
                </c:pt>
                <c:pt idx="102985">
                  <c:v>40.465688771419103</c:v>
                </c:pt>
                <c:pt idx="102986">
                  <c:v>40.4658155665226</c:v>
                </c:pt>
                <c:pt idx="102987">
                  <c:v>40.465942361220101</c:v>
                </c:pt>
                <c:pt idx="102988">
                  <c:v>40.466069155511903</c:v>
                </c:pt>
                <c:pt idx="102989">
                  <c:v>40.466195949397701</c:v>
                </c:pt>
                <c:pt idx="102990">
                  <c:v>40.466322742877701</c:v>
                </c:pt>
                <c:pt idx="102991">
                  <c:v>40.466449535951902</c:v>
                </c:pt>
                <c:pt idx="102992">
                  <c:v>40.466576328620199</c:v>
                </c:pt>
                <c:pt idx="102993">
                  <c:v>40.466703120882698</c:v>
                </c:pt>
                <c:pt idx="102994">
                  <c:v>40.4668299127393</c:v>
                </c:pt>
                <c:pt idx="102995">
                  <c:v>40.466956704189997</c:v>
                </c:pt>
                <c:pt idx="102996">
                  <c:v>40.467083495234903</c:v>
                </c:pt>
                <c:pt idx="102997">
                  <c:v>40.467210285874003</c:v>
                </c:pt>
                <c:pt idx="102998">
                  <c:v>40.467337076107199</c:v>
                </c:pt>
                <c:pt idx="102999">
                  <c:v>40.467463865934498</c:v>
                </c:pt>
                <c:pt idx="103000">
                  <c:v>40.467590655356098</c:v>
                </c:pt>
                <c:pt idx="103001">
                  <c:v>40.4677174443718</c:v>
                </c:pt>
                <c:pt idx="103002">
                  <c:v>40.467844232981598</c:v>
                </c:pt>
                <c:pt idx="103003">
                  <c:v>40.467971021185598</c:v>
                </c:pt>
                <c:pt idx="103004">
                  <c:v>40.468097808983799</c:v>
                </c:pt>
                <c:pt idx="103005">
                  <c:v>40.468224596376103</c:v>
                </c:pt>
                <c:pt idx="103006">
                  <c:v>40.468351383362602</c:v>
                </c:pt>
                <c:pt idx="103007">
                  <c:v>40.468478169943197</c:v>
                </c:pt>
                <c:pt idx="103008">
                  <c:v>40.468604956118099</c:v>
                </c:pt>
                <c:pt idx="103009">
                  <c:v>40.468731741887098</c:v>
                </c:pt>
                <c:pt idx="103010">
                  <c:v>40.468858527250198</c:v>
                </c:pt>
                <c:pt idx="103011">
                  <c:v>40.4689853122076</c:v>
                </c:pt>
                <c:pt idx="103012">
                  <c:v>40.469112096759098</c:v>
                </c:pt>
                <c:pt idx="103013">
                  <c:v>40.469238880904697</c:v>
                </c:pt>
                <c:pt idx="103014">
                  <c:v>40.469365664644599</c:v>
                </c:pt>
                <c:pt idx="103015">
                  <c:v>40.469492447978602</c:v>
                </c:pt>
                <c:pt idx="103016">
                  <c:v>40.4696192309069</c:v>
                </c:pt>
                <c:pt idx="103017">
                  <c:v>40.469746013429202</c:v>
                </c:pt>
                <c:pt idx="103018">
                  <c:v>40.469872795545797</c:v>
                </c:pt>
                <c:pt idx="103019">
                  <c:v>40.469999577256601</c:v>
                </c:pt>
                <c:pt idx="103020">
                  <c:v>40.470126358561501</c:v>
                </c:pt>
                <c:pt idx="103021">
                  <c:v>40.470253139460603</c:v>
                </c:pt>
                <c:pt idx="103022">
                  <c:v>40.470379919953899</c:v>
                </c:pt>
                <c:pt idx="103023">
                  <c:v>40.470506700041398</c:v>
                </c:pt>
                <c:pt idx="103024">
                  <c:v>40.470633479723098</c:v>
                </c:pt>
                <c:pt idx="103025">
                  <c:v>40.470760258999</c:v>
                </c:pt>
                <c:pt idx="103026">
                  <c:v>40.470887037868998</c:v>
                </c:pt>
                <c:pt idx="103027">
                  <c:v>40.471013816333297</c:v>
                </c:pt>
                <c:pt idx="103028">
                  <c:v>40.471140594391798</c:v>
                </c:pt>
                <c:pt idx="103029">
                  <c:v>40.471267372044402</c:v>
                </c:pt>
                <c:pt idx="103030">
                  <c:v>40.4713941492912</c:v>
                </c:pt>
                <c:pt idx="103031">
                  <c:v>40.4715209261323</c:v>
                </c:pt>
                <c:pt idx="103032">
                  <c:v>40.471647702567502</c:v>
                </c:pt>
                <c:pt idx="103033">
                  <c:v>40.471774478596899</c:v>
                </c:pt>
                <c:pt idx="103034">
                  <c:v>40.471901254220597</c:v>
                </c:pt>
                <c:pt idx="103035">
                  <c:v>40.472028029438398</c:v>
                </c:pt>
                <c:pt idx="103036">
                  <c:v>40.472154804250401</c:v>
                </c:pt>
                <c:pt idx="103037">
                  <c:v>40.472281578656698</c:v>
                </c:pt>
                <c:pt idx="103038">
                  <c:v>40.472408352657098</c:v>
                </c:pt>
                <c:pt idx="103039">
                  <c:v>40.472535126251799</c:v>
                </c:pt>
                <c:pt idx="103040">
                  <c:v>40.472661899440702</c:v>
                </c:pt>
                <c:pt idx="103041">
                  <c:v>40.4727886722238</c:v>
                </c:pt>
                <c:pt idx="103042">
                  <c:v>40.472915444601099</c:v>
                </c:pt>
                <c:pt idx="103043">
                  <c:v>40.473042216572601</c:v>
                </c:pt>
                <c:pt idx="103044">
                  <c:v>40.473168988138298</c:v>
                </c:pt>
                <c:pt idx="103045">
                  <c:v>40.473295759298203</c:v>
                </c:pt>
                <c:pt idx="103046">
                  <c:v>40.473422530052403</c:v>
                </c:pt>
                <c:pt idx="103047">
                  <c:v>40.473549300400698</c:v>
                </c:pt>
                <c:pt idx="103048">
                  <c:v>40.473676070343302</c:v>
                </c:pt>
                <c:pt idx="103049">
                  <c:v>40.473802839880101</c:v>
                </c:pt>
                <c:pt idx="103050">
                  <c:v>40.473929609011201</c:v>
                </c:pt>
                <c:pt idx="103051">
                  <c:v>40.474056377736403</c:v>
                </c:pt>
                <c:pt idx="103052">
                  <c:v>40.4741831460559</c:v>
                </c:pt>
                <c:pt idx="103053">
                  <c:v>40.474309913969599</c:v>
                </c:pt>
                <c:pt idx="103054">
                  <c:v>40.474436681477499</c:v>
                </c:pt>
                <c:pt idx="103055">
                  <c:v>40.474563448579701</c:v>
                </c:pt>
                <c:pt idx="103056">
                  <c:v>40.474690215276098</c:v>
                </c:pt>
                <c:pt idx="103057">
                  <c:v>40.474816981566697</c:v>
                </c:pt>
                <c:pt idx="103058">
                  <c:v>40.474943747451597</c:v>
                </c:pt>
                <c:pt idx="103059">
                  <c:v>40.475070512930699</c:v>
                </c:pt>
                <c:pt idx="103060">
                  <c:v>40.475197278004003</c:v>
                </c:pt>
                <c:pt idx="103061">
                  <c:v>40.475324042671502</c:v>
                </c:pt>
                <c:pt idx="103062">
                  <c:v>40.475450806933303</c:v>
                </c:pt>
                <c:pt idx="103063">
                  <c:v>40.475577570789397</c:v>
                </c:pt>
                <c:pt idx="103064">
                  <c:v>40.475704334239701</c:v>
                </c:pt>
                <c:pt idx="103065">
                  <c:v>40.4758310972842</c:v>
                </c:pt>
                <c:pt idx="103066">
                  <c:v>40.4759578599229</c:v>
                </c:pt>
                <c:pt idx="103067">
                  <c:v>40.476084622155902</c:v>
                </c:pt>
                <c:pt idx="103068">
                  <c:v>40.476211383983198</c:v>
                </c:pt>
                <c:pt idx="103069">
                  <c:v>40.476338145404704</c:v>
                </c:pt>
                <c:pt idx="103070">
                  <c:v>40.476464906420397</c:v>
                </c:pt>
                <c:pt idx="103071">
                  <c:v>40.476591667030398</c:v>
                </c:pt>
                <c:pt idx="103072">
                  <c:v>40.476718427234701</c:v>
                </c:pt>
                <c:pt idx="103073">
                  <c:v>40.476845187033199</c:v>
                </c:pt>
                <c:pt idx="103074">
                  <c:v>40.476971946425898</c:v>
                </c:pt>
                <c:pt idx="103075">
                  <c:v>40.477098705412899</c:v>
                </c:pt>
                <c:pt idx="103076">
                  <c:v>40.477225463994202</c:v>
                </c:pt>
                <c:pt idx="103077">
                  <c:v>40.477352222169699</c:v>
                </c:pt>
                <c:pt idx="103078">
                  <c:v>40.477478979939498</c:v>
                </c:pt>
                <c:pt idx="103079">
                  <c:v>40.477605737303499</c:v>
                </c:pt>
                <c:pt idx="103080">
                  <c:v>40.477732494261801</c:v>
                </c:pt>
                <c:pt idx="103081">
                  <c:v>40.477859250814397</c:v>
                </c:pt>
                <c:pt idx="103082">
                  <c:v>40.477986006961203</c:v>
                </c:pt>
                <c:pt idx="103083">
                  <c:v>40.478112762702303</c:v>
                </c:pt>
                <c:pt idx="103084">
                  <c:v>40.478239518037597</c:v>
                </c:pt>
                <c:pt idx="103085">
                  <c:v>40.4783662729672</c:v>
                </c:pt>
                <c:pt idx="103086">
                  <c:v>40.478493027491098</c:v>
                </c:pt>
                <c:pt idx="103087">
                  <c:v>40.478619781609297</c:v>
                </c:pt>
                <c:pt idx="103088">
                  <c:v>40.478746535321697</c:v>
                </c:pt>
                <c:pt idx="103089">
                  <c:v>40.4788732886284</c:v>
                </c:pt>
                <c:pt idx="103090">
                  <c:v>40.479000041529403</c:v>
                </c:pt>
                <c:pt idx="103091">
                  <c:v>40.479126794024602</c:v>
                </c:pt>
                <c:pt idx="103092">
                  <c:v>40.479253546114201</c:v>
                </c:pt>
                <c:pt idx="103093">
                  <c:v>40.479380297798002</c:v>
                </c:pt>
                <c:pt idx="103094">
                  <c:v>40.479507049076098</c:v>
                </c:pt>
                <c:pt idx="103095">
                  <c:v>40.479633799948402</c:v>
                </c:pt>
                <c:pt idx="103096">
                  <c:v>40.479760550415101</c:v>
                </c:pt>
                <c:pt idx="103097">
                  <c:v>40.479887300476001</c:v>
                </c:pt>
                <c:pt idx="103098">
                  <c:v>40.480014050131203</c:v>
                </c:pt>
                <c:pt idx="103099">
                  <c:v>40.480140799380699</c:v>
                </c:pt>
                <c:pt idx="103100">
                  <c:v>40.480267548224496</c:v>
                </c:pt>
                <c:pt idx="103101">
                  <c:v>40.480394296662602</c:v>
                </c:pt>
                <c:pt idx="103102">
                  <c:v>40.480521044695003</c:v>
                </c:pt>
                <c:pt idx="103103">
                  <c:v>40.480647792321598</c:v>
                </c:pt>
                <c:pt idx="103104">
                  <c:v>40.480774539542601</c:v>
                </c:pt>
                <c:pt idx="103105">
                  <c:v>40.480901286357799</c:v>
                </c:pt>
                <c:pt idx="103106">
                  <c:v>40.481028032767398</c:v>
                </c:pt>
                <c:pt idx="103107">
                  <c:v>40.481154778771199</c:v>
                </c:pt>
                <c:pt idx="103108">
                  <c:v>40.481281524369301</c:v>
                </c:pt>
                <c:pt idx="103109">
                  <c:v>40.481408269561697</c:v>
                </c:pt>
                <c:pt idx="103110">
                  <c:v>40.481535014348502</c:v>
                </c:pt>
                <c:pt idx="103111">
                  <c:v>40.481661758729501</c:v>
                </c:pt>
                <c:pt idx="103112">
                  <c:v>40.481788502704802</c:v>
                </c:pt>
                <c:pt idx="103113">
                  <c:v>40.481915246274497</c:v>
                </c:pt>
                <c:pt idx="103114">
                  <c:v>40.4820419894384</c:v>
                </c:pt>
                <c:pt idx="103115">
                  <c:v>40.482168732196698</c:v>
                </c:pt>
                <c:pt idx="103116">
                  <c:v>40.482295474549197</c:v>
                </c:pt>
                <c:pt idx="103117">
                  <c:v>40.482422216496097</c:v>
                </c:pt>
                <c:pt idx="103118">
                  <c:v>40.482548958037299</c:v>
                </c:pt>
                <c:pt idx="103119">
                  <c:v>40.482675699172702</c:v>
                </c:pt>
                <c:pt idx="103120">
                  <c:v>40.4828024399025</c:v>
                </c:pt>
                <c:pt idx="103121">
                  <c:v>40.482929180226698</c:v>
                </c:pt>
                <c:pt idx="103122">
                  <c:v>40.483055920145098</c:v>
                </c:pt>
                <c:pt idx="103123">
                  <c:v>40.4831826596578</c:v>
                </c:pt>
                <c:pt idx="103124">
                  <c:v>40.483309398764902</c:v>
                </c:pt>
                <c:pt idx="103125">
                  <c:v>40.483436137466299</c:v>
                </c:pt>
                <c:pt idx="103126">
                  <c:v>40.483562875761997</c:v>
                </c:pt>
                <c:pt idx="103127">
                  <c:v>40.483689613651997</c:v>
                </c:pt>
                <c:pt idx="103128">
                  <c:v>40.483816351136397</c:v>
                </c:pt>
                <c:pt idx="103129">
                  <c:v>40.483943088215</c:v>
                </c:pt>
                <c:pt idx="103130">
                  <c:v>40.484069824888003</c:v>
                </c:pt>
                <c:pt idx="103131">
                  <c:v>40.4841965611554</c:v>
                </c:pt>
                <c:pt idx="103132">
                  <c:v>40.484323297016999</c:v>
                </c:pt>
                <c:pt idx="103133">
                  <c:v>40.484450032472999</c:v>
                </c:pt>
                <c:pt idx="103134">
                  <c:v>40.484576767523301</c:v>
                </c:pt>
                <c:pt idx="103135">
                  <c:v>40.484703502168003</c:v>
                </c:pt>
                <c:pt idx="103136">
                  <c:v>40.484830236406999</c:v>
                </c:pt>
                <c:pt idx="103137">
                  <c:v>40.484956970240297</c:v>
                </c:pt>
                <c:pt idx="103138">
                  <c:v>40.485083703667897</c:v>
                </c:pt>
                <c:pt idx="103139">
                  <c:v>40.485210436689897</c:v>
                </c:pt>
                <c:pt idx="103140">
                  <c:v>40.485337169306298</c:v>
                </c:pt>
                <c:pt idx="103141">
                  <c:v>40.485463901516901</c:v>
                </c:pt>
                <c:pt idx="103142">
                  <c:v>40.485590633321898</c:v>
                </c:pt>
                <c:pt idx="103143">
                  <c:v>40.485717364721303</c:v>
                </c:pt>
                <c:pt idx="103144">
                  <c:v>40.485844095715002</c:v>
                </c:pt>
                <c:pt idx="103145">
                  <c:v>40.485970826303003</c:v>
                </c:pt>
                <c:pt idx="103146">
                  <c:v>40.486097556485397</c:v>
                </c:pt>
                <c:pt idx="103147">
                  <c:v>40.4862242862622</c:v>
                </c:pt>
                <c:pt idx="103148">
                  <c:v>40.486351015633304</c:v>
                </c:pt>
                <c:pt idx="103149">
                  <c:v>40.486477744598702</c:v>
                </c:pt>
                <c:pt idx="103150">
                  <c:v>40.486604473158501</c:v>
                </c:pt>
                <c:pt idx="103151">
                  <c:v>40.486731201312601</c:v>
                </c:pt>
                <c:pt idx="103152">
                  <c:v>40.486857929061102</c:v>
                </c:pt>
                <c:pt idx="103153">
                  <c:v>40.486984656403997</c:v>
                </c:pt>
                <c:pt idx="103154">
                  <c:v>40.487111383341201</c:v>
                </c:pt>
                <c:pt idx="103155">
                  <c:v>40.487238109872798</c:v>
                </c:pt>
                <c:pt idx="103156">
                  <c:v>40.487364835998697</c:v>
                </c:pt>
                <c:pt idx="103157">
                  <c:v>40.487491561718997</c:v>
                </c:pt>
                <c:pt idx="103158">
                  <c:v>40.487618287033598</c:v>
                </c:pt>
                <c:pt idx="103159">
                  <c:v>40.4877450119427</c:v>
                </c:pt>
                <c:pt idx="103160">
                  <c:v>40.487871736446003</c:v>
                </c:pt>
                <c:pt idx="103161">
                  <c:v>40.4879984605438</c:v>
                </c:pt>
                <c:pt idx="103162">
                  <c:v>40.488125184235898</c:v>
                </c:pt>
                <c:pt idx="103163">
                  <c:v>40.488251907522397</c:v>
                </c:pt>
                <c:pt idx="103164">
                  <c:v>40.488378630403197</c:v>
                </c:pt>
                <c:pt idx="103165">
                  <c:v>40.488505352878498</c:v>
                </c:pt>
                <c:pt idx="103166">
                  <c:v>40.4886320749481</c:v>
                </c:pt>
                <c:pt idx="103167">
                  <c:v>40.488758796611997</c:v>
                </c:pt>
                <c:pt idx="103168">
                  <c:v>40.488885517870401</c:v>
                </c:pt>
                <c:pt idx="103169">
                  <c:v>40.489012238723099</c:v>
                </c:pt>
                <c:pt idx="103170">
                  <c:v>40.489138959170198</c:v>
                </c:pt>
                <c:pt idx="103171">
                  <c:v>40.489265679211698</c:v>
                </c:pt>
                <c:pt idx="103172">
                  <c:v>40.4893923988475</c:v>
                </c:pt>
                <c:pt idx="103173">
                  <c:v>40.489519118077801</c:v>
                </c:pt>
                <c:pt idx="103174">
                  <c:v>40.489645836902397</c:v>
                </c:pt>
                <c:pt idx="103175">
                  <c:v>40.489772555321402</c:v>
                </c:pt>
                <c:pt idx="103176">
                  <c:v>40.4898992733348</c:v>
                </c:pt>
                <c:pt idx="103177">
                  <c:v>40.490025990942598</c:v>
                </c:pt>
                <c:pt idx="103178">
                  <c:v>40.490152708144798</c:v>
                </c:pt>
                <c:pt idx="103179">
                  <c:v>40.490279424941299</c:v>
                </c:pt>
                <c:pt idx="103180">
                  <c:v>40.490406141332301</c:v>
                </c:pt>
                <c:pt idx="103181">
                  <c:v>40.490532857317604</c:v>
                </c:pt>
                <c:pt idx="103182">
                  <c:v>40.4906595728974</c:v>
                </c:pt>
                <c:pt idx="103183">
                  <c:v>40.490786288071497</c:v>
                </c:pt>
                <c:pt idx="103184">
                  <c:v>40.490913002840003</c:v>
                </c:pt>
                <c:pt idx="103185">
                  <c:v>40.491039717202902</c:v>
                </c:pt>
                <c:pt idx="103186">
                  <c:v>40.491166431160302</c:v>
                </c:pt>
                <c:pt idx="103187">
                  <c:v>40.491293144712003</c:v>
                </c:pt>
                <c:pt idx="103188">
                  <c:v>40.491419857858098</c:v>
                </c:pt>
                <c:pt idx="103189">
                  <c:v>40.491546570598601</c:v>
                </c:pt>
                <c:pt idx="103190">
                  <c:v>40.491673282933597</c:v>
                </c:pt>
                <c:pt idx="103191">
                  <c:v>40.491799994862902</c:v>
                </c:pt>
                <c:pt idx="103192">
                  <c:v>40.4919267063866</c:v>
                </c:pt>
                <c:pt idx="103193">
                  <c:v>40.492053417504799</c:v>
                </c:pt>
                <c:pt idx="103194">
                  <c:v>40.492180128217299</c:v>
                </c:pt>
                <c:pt idx="103195">
                  <c:v>40.4923068385243</c:v>
                </c:pt>
                <c:pt idx="103196">
                  <c:v>40.492433548425701</c:v>
                </c:pt>
                <c:pt idx="103197">
                  <c:v>40.492560257921497</c:v>
                </c:pt>
                <c:pt idx="103198">
                  <c:v>40.4926869670117</c:v>
                </c:pt>
                <c:pt idx="103199">
                  <c:v>40.492813675696297</c:v>
                </c:pt>
                <c:pt idx="103200">
                  <c:v>40.492940383975402</c:v>
                </c:pt>
                <c:pt idx="103201">
                  <c:v>40.4930670918488</c:v>
                </c:pt>
                <c:pt idx="103202">
                  <c:v>40.4931937993167</c:v>
                </c:pt>
                <c:pt idx="103203">
                  <c:v>40.493320506379</c:v>
                </c:pt>
                <c:pt idx="103204">
                  <c:v>40.493447213035701</c:v>
                </c:pt>
                <c:pt idx="103205">
                  <c:v>40.493573919286902</c:v>
                </c:pt>
                <c:pt idx="103206">
                  <c:v>40.493700625132398</c:v>
                </c:pt>
                <c:pt idx="103207">
                  <c:v>40.493827330572401</c:v>
                </c:pt>
                <c:pt idx="103208">
                  <c:v>40.493954035606798</c:v>
                </c:pt>
                <c:pt idx="103209">
                  <c:v>40.494080740235702</c:v>
                </c:pt>
                <c:pt idx="103210">
                  <c:v>40.494207444459001</c:v>
                </c:pt>
                <c:pt idx="103211">
                  <c:v>40.4943341482767</c:v>
                </c:pt>
                <c:pt idx="103212">
                  <c:v>40.4944608516888</c:v>
                </c:pt>
                <c:pt idx="103213">
                  <c:v>40.4945875546954</c:v>
                </c:pt>
                <c:pt idx="103214">
                  <c:v>40.494714257296401</c:v>
                </c:pt>
                <c:pt idx="103215">
                  <c:v>40.494840959491903</c:v>
                </c:pt>
                <c:pt idx="103216">
                  <c:v>40.494967661281699</c:v>
                </c:pt>
                <c:pt idx="103217">
                  <c:v>40.495094362666102</c:v>
                </c:pt>
                <c:pt idx="103218">
                  <c:v>40.495221063644799</c:v>
                </c:pt>
                <c:pt idx="103219">
                  <c:v>40.495347764218003</c:v>
                </c:pt>
                <c:pt idx="103220">
                  <c:v>40.495474464385701</c:v>
                </c:pt>
                <c:pt idx="103221">
                  <c:v>40.4956011641478</c:v>
                </c:pt>
                <c:pt idx="103222">
                  <c:v>40.4957278635043</c:v>
                </c:pt>
                <c:pt idx="103223">
                  <c:v>40.4958545624553</c:v>
                </c:pt>
                <c:pt idx="103224">
                  <c:v>40.495981261000701</c:v>
                </c:pt>
                <c:pt idx="103225">
                  <c:v>40.496107959140602</c:v>
                </c:pt>
                <c:pt idx="103226">
                  <c:v>40.496234656874996</c:v>
                </c:pt>
                <c:pt idx="103227">
                  <c:v>40.4963613542037</c:v>
                </c:pt>
                <c:pt idx="103228">
                  <c:v>40.496488051127002</c:v>
                </c:pt>
                <c:pt idx="103229">
                  <c:v>40.496614747644699</c:v>
                </c:pt>
                <c:pt idx="103230">
                  <c:v>40.496741443756797</c:v>
                </c:pt>
                <c:pt idx="103231">
                  <c:v>40.496868139463402</c:v>
                </c:pt>
                <c:pt idx="103232">
                  <c:v>40.4969948347645</c:v>
                </c:pt>
                <c:pt idx="103233">
                  <c:v>40.497121529659999</c:v>
                </c:pt>
                <c:pt idx="103234">
                  <c:v>40.497248224149999</c:v>
                </c:pt>
                <c:pt idx="103235">
                  <c:v>40.497374918234399</c:v>
                </c:pt>
                <c:pt idx="103236">
                  <c:v>40.4975016119133</c:v>
                </c:pt>
                <c:pt idx="103237">
                  <c:v>40.497628305186701</c:v>
                </c:pt>
                <c:pt idx="103238">
                  <c:v>40.497754998054504</c:v>
                </c:pt>
                <c:pt idx="103239">
                  <c:v>40.497881690516898</c:v>
                </c:pt>
                <c:pt idx="103240">
                  <c:v>40.498008382573602</c:v>
                </c:pt>
                <c:pt idx="103241">
                  <c:v>40.498135074224898</c:v>
                </c:pt>
                <c:pt idx="103242">
                  <c:v>40.498261765470602</c:v>
                </c:pt>
                <c:pt idx="103243">
                  <c:v>40.498388456310799</c:v>
                </c:pt>
                <c:pt idx="103244">
                  <c:v>40.498515146745497</c:v>
                </c:pt>
                <c:pt idx="103245">
                  <c:v>40.498641836774603</c:v>
                </c:pt>
                <c:pt idx="103246">
                  <c:v>40.498768526398202</c:v>
                </c:pt>
                <c:pt idx="103247">
                  <c:v>40.498895215616301</c:v>
                </c:pt>
                <c:pt idx="103248">
                  <c:v>40.499021904428901</c:v>
                </c:pt>
                <c:pt idx="103249">
                  <c:v>40.499148592835901</c:v>
                </c:pt>
                <c:pt idx="103250">
                  <c:v>40.499275280837502</c:v>
                </c:pt>
                <c:pt idx="103251">
                  <c:v>40.499401968433503</c:v>
                </c:pt>
                <c:pt idx="103252">
                  <c:v>40.499528655623998</c:v>
                </c:pt>
                <c:pt idx="103253">
                  <c:v>40.499655342409</c:v>
                </c:pt>
                <c:pt idx="103254">
                  <c:v>40.499782028788402</c:v>
                </c:pt>
                <c:pt idx="103255">
                  <c:v>40.499908714762398</c:v>
                </c:pt>
                <c:pt idx="103256">
                  <c:v>40.500035400330901</c:v>
                </c:pt>
                <c:pt idx="103257">
                  <c:v>40.500162085493798</c:v>
                </c:pt>
                <c:pt idx="103258">
                  <c:v>40.500288770251203</c:v>
                </c:pt>
                <c:pt idx="103259">
                  <c:v>40.5004154546032</c:v>
                </c:pt>
                <c:pt idx="103260">
                  <c:v>40.500542138549598</c:v>
                </c:pt>
                <c:pt idx="103261">
                  <c:v>40.500668822090503</c:v>
                </c:pt>
                <c:pt idx="103262">
                  <c:v>40.500795505225902</c:v>
                </c:pt>
                <c:pt idx="103263">
                  <c:v>40.500922187955801</c:v>
                </c:pt>
                <c:pt idx="103264">
                  <c:v>40.501048870280201</c:v>
                </c:pt>
                <c:pt idx="103265">
                  <c:v>40.5011755521992</c:v>
                </c:pt>
                <c:pt idx="103266">
                  <c:v>40.5013022337126</c:v>
                </c:pt>
                <c:pt idx="103267">
                  <c:v>40.501428914820501</c:v>
                </c:pt>
                <c:pt idx="103268">
                  <c:v>40.501555595522902</c:v>
                </c:pt>
                <c:pt idx="103269">
                  <c:v>40.501682275819903</c:v>
                </c:pt>
                <c:pt idx="103270">
                  <c:v>40.501808955711297</c:v>
                </c:pt>
                <c:pt idx="103271">
                  <c:v>40.501935635197299</c:v>
                </c:pt>
                <c:pt idx="103272">
                  <c:v>40.502062314277701</c:v>
                </c:pt>
                <c:pt idx="103273">
                  <c:v>40.502188992952703</c:v>
                </c:pt>
                <c:pt idx="103274">
                  <c:v>40.502315671222199</c:v>
                </c:pt>
                <c:pt idx="103275">
                  <c:v>40.502442349086202</c:v>
                </c:pt>
                <c:pt idx="103276">
                  <c:v>40.502569026544698</c:v>
                </c:pt>
                <c:pt idx="103277">
                  <c:v>40.502695703597702</c:v>
                </c:pt>
                <c:pt idx="103278">
                  <c:v>40.502822380245298</c:v>
                </c:pt>
                <c:pt idx="103279">
                  <c:v>40.502949056487303</c:v>
                </c:pt>
                <c:pt idx="103280">
                  <c:v>40.5030757323239</c:v>
                </c:pt>
                <c:pt idx="103281">
                  <c:v>40.503202407754998</c:v>
                </c:pt>
                <c:pt idx="103282">
                  <c:v>40.503329082780702</c:v>
                </c:pt>
                <c:pt idx="103283">
                  <c:v>40.503455757400801</c:v>
                </c:pt>
                <c:pt idx="103284">
                  <c:v>40.503582431615499</c:v>
                </c:pt>
                <c:pt idx="103285">
                  <c:v>40.503709105424697</c:v>
                </c:pt>
                <c:pt idx="103286">
                  <c:v>40.503835778828503</c:v>
                </c:pt>
                <c:pt idx="103287">
                  <c:v>40.503962451826702</c:v>
                </c:pt>
                <c:pt idx="103288">
                  <c:v>40.504089124419501</c:v>
                </c:pt>
                <c:pt idx="103289">
                  <c:v>40.5042157966069</c:v>
                </c:pt>
                <c:pt idx="103290">
                  <c:v>40.5043424683887</c:v>
                </c:pt>
                <c:pt idx="103291">
                  <c:v>40.504469139765099</c:v>
                </c:pt>
                <c:pt idx="103292">
                  <c:v>40.504595810736099</c:v>
                </c:pt>
                <c:pt idx="103293">
                  <c:v>40.504722481301499</c:v>
                </c:pt>
                <c:pt idx="103294">
                  <c:v>40.504849151461599</c:v>
                </c:pt>
                <c:pt idx="103295">
                  <c:v>40.5049758212161</c:v>
                </c:pt>
                <c:pt idx="103296">
                  <c:v>40.5051024905652</c:v>
                </c:pt>
                <c:pt idx="103297">
                  <c:v>40.505229159508801</c:v>
                </c:pt>
                <c:pt idx="103298">
                  <c:v>40.505355828047001</c:v>
                </c:pt>
                <c:pt idx="103299">
                  <c:v>40.505482496179802</c:v>
                </c:pt>
                <c:pt idx="103300">
                  <c:v>40.505609163907003</c:v>
                </c:pt>
                <c:pt idx="103301">
                  <c:v>40.505735831228897</c:v>
                </c:pt>
                <c:pt idx="103302">
                  <c:v>40.505862498145198</c:v>
                </c:pt>
                <c:pt idx="103303">
                  <c:v>40.5059891646561</c:v>
                </c:pt>
                <c:pt idx="103304">
                  <c:v>40.506115830761601</c:v>
                </c:pt>
                <c:pt idx="103305">
                  <c:v>40.506242496461603</c:v>
                </c:pt>
                <c:pt idx="103306">
                  <c:v>40.506369161756197</c:v>
                </c:pt>
                <c:pt idx="103307">
                  <c:v>40.506495826645398</c:v>
                </c:pt>
                <c:pt idx="103308">
                  <c:v>40.5066224911291</c:v>
                </c:pt>
                <c:pt idx="103309">
                  <c:v>40.506749155207302</c:v>
                </c:pt>
                <c:pt idx="103310">
                  <c:v>40.506875818880097</c:v>
                </c:pt>
                <c:pt idx="103311">
                  <c:v>40.507002482147499</c:v>
                </c:pt>
                <c:pt idx="103312">
                  <c:v>40.507129145009401</c:v>
                </c:pt>
                <c:pt idx="103313">
                  <c:v>40.507255807465903</c:v>
                </c:pt>
                <c:pt idx="103314">
                  <c:v>40.507382469516998</c:v>
                </c:pt>
                <c:pt idx="103315">
                  <c:v>40.5075091311626</c:v>
                </c:pt>
                <c:pt idx="103316">
                  <c:v>40.507635792402802</c:v>
                </c:pt>
                <c:pt idx="103317">
                  <c:v>40.507762453237603</c:v>
                </c:pt>
                <c:pt idx="103318">
                  <c:v>40.507889113666899</c:v>
                </c:pt>
                <c:pt idx="103319">
                  <c:v>40.508015773690801</c:v>
                </c:pt>
                <c:pt idx="103320">
                  <c:v>40.508142433309303</c:v>
                </c:pt>
                <c:pt idx="103321">
                  <c:v>40.508269092522397</c:v>
                </c:pt>
                <c:pt idx="103322">
                  <c:v>40.508395751329999</c:v>
                </c:pt>
                <c:pt idx="103323">
                  <c:v>40.508522409732201</c:v>
                </c:pt>
                <c:pt idx="103324">
                  <c:v>40.508649067729003</c:v>
                </c:pt>
                <c:pt idx="103325">
                  <c:v>40.508775725320298</c:v>
                </c:pt>
                <c:pt idx="103326">
                  <c:v>40.508902382506299</c:v>
                </c:pt>
                <c:pt idx="103327">
                  <c:v>40.509029039286801</c:v>
                </c:pt>
                <c:pt idx="103328">
                  <c:v>40.509155695661903</c:v>
                </c:pt>
                <c:pt idx="103329">
                  <c:v>40.509282351631597</c:v>
                </c:pt>
                <c:pt idx="103330">
                  <c:v>40.509409007195899</c:v>
                </c:pt>
                <c:pt idx="103331">
                  <c:v>40.5095356623547</c:v>
                </c:pt>
                <c:pt idx="103332">
                  <c:v>40.509662317108202</c:v>
                </c:pt>
                <c:pt idx="103333">
                  <c:v>40.509788971456203</c:v>
                </c:pt>
                <c:pt idx="103334">
                  <c:v>40.509915625398797</c:v>
                </c:pt>
                <c:pt idx="103335">
                  <c:v>40.510042278936098</c:v>
                </c:pt>
                <c:pt idx="103336">
                  <c:v>40.510168932067899</c:v>
                </c:pt>
                <c:pt idx="103337">
                  <c:v>40.510295584794299</c:v>
                </c:pt>
                <c:pt idx="103338">
                  <c:v>40.5104222371153</c:v>
                </c:pt>
                <c:pt idx="103339">
                  <c:v>40.5105488890309</c:v>
                </c:pt>
                <c:pt idx="103340">
                  <c:v>40.510675540541101</c:v>
                </c:pt>
                <c:pt idx="103341">
                  <c:v>40.510802191645901</c:v>
                </c:pt>
                <c:pt idx="103342">
                  <c:v>40.510928842345301</c:v>
                </c:pt>
                <c:pt idx="103343">
                  <c:v>40.511055492639301</c:v>
                </c:pt>
                <c:pt idx="103344">
                  <c:v>40.5111821425279</c:v>
                </c:pt>
                <c:pt idx="103345">
                  <c:v>40.5113087920111</c:v>
                </c:pt>
                <c:pt idx="103346">
                  <c:v>40.511435441088999</c:v>
                </c:pt>
                <c:pt idx="103347">
                  <c:v>40.511562089761398</c:v>
                </c:pt>
                <c:pt idx="103348">
                  <c:v>40.511688738028397</c:v>
                </c:pt>
                <c:pt idx="103349">
                  <c:v>40.511815385890102</c:v>
                </c:pt>
                <c:pt idx="103350">
                  <c:v>40.511942033346301</c:v>
                </c:pt>
                <c:pt idx="103351">
                  <c:v>40.512068680397199</c:v>
                </c:pt>
                <c:pt idx="103352">
                  <c:v>40.512195327042697</c:v>
                </c:pt>
                <c:pt idx="103353">
                  <c:v>40.512321973282802</c:v>
                </c:pt>
                <c:pt idx="103354">
                  <c:v>40.5124486191175</c:v>
                </c:pt>
                <c:pt idx="103355">
                  <c:v>40.512575264546797</c:v>
                </c:pt>
                <c:pt idx="103356">
                  <c:v>40.512701909570801</c:v>
                </c:pt>
                <c:pt idx="103357">
                  <c:v>40.512828554189397</c:v>
                </c:pt>
                <c:pt idx="103358">
                  <c:v>40.512955198402601</c:v>
                </c:pt>
                <c:pt idx="103359">
                  <c:v>40.513081842210397</c:v>
                </c:pt>
                <c:pt idx="103360">
                  <c:v>40.5132084856128</c:v>
                </c:pt>
                <c:pt idx="103361">
                  <c:v>40.513335128609903</c:v>
                </c:pt>
                <c:pt idx="103362">
                  <c:v>40.513461771201598</c:v>
                </c:pt>
                <c:pt idx="103363">
                  <c:v>40.5135884133879</c:v>
                </c:pt>
                <c:pt idx="103364">
                  <c:v>40.513715055168902</c:v>
                </c:pt>
                <c:pt idx="103365">
                  <c:v>40.513841696544503</c:v>
                </c:pt>
                <c:pt idx="103366">
                  <c:v>40.513968337514697</c:v>
                </c:pt>
                <c:pt idx="103367">
                  <c:v>40.514094978079498</c:v>
                </c:pt>
                <c:pt idx="103368">
                  <c:v>40.514221618238999</c:v>
                </c:pt>
                <c:pt idx="103369">
                  <c:v>40.514348257993099</c:v>
                </c:pt>
                <c:pt idx="103370">
                  <c:v>40.514474897341898</c:v>
                </c:pt>
                <c:pt idx="103371">
                  <c:v>40.514601536285298</c:v>
                </c:pt>
                <c:pt idx="103372">
                  <c:v>40.514728174823297</c:v>
                </c:pt>
                <c:pt idx="103373">
                  <c:v>40.514854812956003</c:v>
                </c:pt>
                <c:pt idx="103374">
                  <c:v>40.514981450683301</c:v>
                </c:pt>
                <c:pt idx="103375">
                  <c:v>40.515108088005299</c:v>
                </c:pt>
                <c:pt idx="103376">
                  <c:v>40.515234724921903</c:v>
                </c:pt>
                <c:pt idx="103377">
                  <c:v>40.5153613614332</c:v>
                </c:pt>
                <c:pt idx="103378">
                  <c:v>40.515487997539097</c:v>
                </c:pt>
                <c:pt idx="103379">
                  <c:v>40.515614633239601</c:v>
                </c:pt>
                <c:pt idx="103380">
                  <c:v>40.515741268534804</c:v>
                </c:pt>
                <c:pt idx="103381">
                  <c:v>40.515867903424699</c:v>
                </c:pt>
                <c:pt idx="103382">
                  <c:v>40.515994537909201</c:v>
                </c:pt>
                <c:pt idx="103383">
                  <c:v>40.516121171988402</c:v>
                </c:pt>
                <c:pt idx="103384">
                  <c:v>40.516247805662204</c:v>
                </c:pt>
                <c:pt idx="103385">
                  <c:v>40.516374438930697</c:v>
                </c:pt>
                <c:pt idx="103386">
                  <c:v>40.516501071793797</c:v>
                </c:pt>
                <c:pt idx="103387">
                  <c:v>40.516627704251597</c:v>
                </c:pt>
                <c:pt idx="103388">
                  <c:v>40.516754336304103</c:v>
                </c:pt>
                <c:pt idx="103389">
                  <c:v>40.516880967951202</c:v>
                </c:pt>
                <c:pt idx="103390">
                  <c:v>40.517007599193001</c:v>
                </c:pt>
                <c:pt idx="103391">
                  <c:v>40.517134230029399</c:v>
                </c:pt>
                <c:pt idx="103392">
                  <c:v>40.517260860460503</c:v>
                </c:pt>
                <c:pt idx="103393">
                  <c:v>40.5173874904863</c:v>
                </c:pt>
                <c:pt idx="103394">
                  <c:v>40.517514120106704</c:v>
                </c:pt>
                <c:pt idx="103395">
                  <c:v>40.517640749321899</c:v>
                </c:pt>
                <c:pt idx="103396">
                  <c:v>40.517767378131701</c:v>
                </c:pt>
                <c:pt idx="103397">
                  <c:v>40.517894006536103</c:v>
                </c:pt>
                <c:pt idx="103398">
                  <c:v>40.518020634535198</c:v>
                </c:pt>
                <c:pt idx="103399">
                  <c:v>40.518147262129098</c:v>
                </c:pt>
                <c:pt idx="103400">
                  <c:v>40.518273889317499</c:v>
                </c:pt>
                <c:pt idx="103401">
                  <c:v>40.518400516100698</c:v>
                </c:pt>
                <c:pt idx="103402">
                  <c:v>40.518527142478597</c:v>
                </c:pt>
                <c:pt idx="103403">
                  <c:v>40.518653768451102</c:v>
                </c:pt>
                <c:pt idx="103404">
                  <c:v>40.5187803940183</c:v>
                </c:pt>
                <c:pt idx="103405">
                  <c:v>40.518907019180197</c:v>
                </c:pt>
                <c:pt idx="103406">
                  <c:v>40.519033643936702</c:v>
                </c:pt>
                <c:pt idx="103407">
                  <c:v>40.519160268287997</c:v>
                </c:pt>
                <c:pt idx="103408">
                  <c:v>40.5192868922339</c:v>
                </c:pt>
                <c:pt idx="103409">
                  <c:v>40.519413515774602</c:v>
                </c:pt>
                <c:pt idx="103410">
                  <c:v>40.519540138909903</c:v>
                </c:pt>
                <c:pt idx="103411">
                  <c:v>40.519666761639897</c:v>
                </c:pt>
                <c:pt idx="103412">
                  <c:v>40.519793383964597</c:v>
                </c:pt>
                <c:pt idx="103413">
                  <c:v>40.519920005884003</c:v>
                </c:pt>
                <c:pt idx="103414">
                  <c:v>40.520046627398102</c:v>
                </c:pt>
                <c:pt idx="103415">
                  <c:v>40.5201732485069</c:v>
                </c:pt>
                <c:pt idx="103416">
                  <c:v>40.520299869210398</c:v>
                </c:pt>
                <c:pt idx="103417">
                  <c:v>40.520426489508601</c:v>
                </c:pt>
                <c:pt idx="103418">
                  <c:v>40.520553109401398</c:v>
                </c:pt>
                <c:pt idx="103419">
                  <c:v>40.520679728889</c:v>
                </c:pt>
                <c:pt idx="103420">
                  <c:v>40.520806347971302</c:v>
                </c:pt>
                <c:pt idx="103421">
                  <c:v>40.520932966648303</c:v>
                </c:pt>
                <c:pt idx="103422">
                  <c:v>40.521059584920003</c:v>
                </c:pt>
                <c:pt idx="103423">
                  <c:v>40.521186202786403</c:v>
                </c:pt>
                <c:pt idx="103424">
                  <c:v>40.521312820247502</c:v>
                </c:pt>
                <c:pt idx="103425">
                  <c:v>40.5214394373033</c:v>
                </c:pt>
                <c:pt idx="103426">
                  <c:v>40.521566053953798</c:v>
                </c:pt>
                <c:pt idx="103427">
                  <c:v>40.521692670199101</c:v>
                </c:pt>
                <c:pt idx="103428">
                  <c:v>40.521819286038998</c:v>
                </c:pt>
                <c:pt idx="103429">
                  <c:v>40.5219459014737</c:v>
                </c:pt>
                <c:pt idx="103430">
                  <c:v>40.522072516503101</c:v>
                </c:pt>
                <c:pt idx="103431">
                  <c:v>40.522199131127202</c:v>
                </c:pt>
                <c:pt idx="103432">
                  <c:v>40.522325745346002</c:v>
                </c:pt>
                <c:pt idx="103433">
                  <c:v>40.522452359159502</c:v>
                </c:pt>
                <c:pt idx="103434">
                  <c:v>40.5225789725678</c:v>
                </c:pt>
                <c:pt idx="103435">
                  <c:v>40.522705585570797</c:v>
                </c:pt>
                <c:pt idx="103436">
                  <c:v>40.522832198168501</c:v>
                </c:pt>
                <c:pt idx="103437">
                  <c:v>40.522958810360898</c:v>
                </c:pt>
                <c:pt idx="103438">
                  <c:v>40.523085422148</c:v>
                </c:pt>
                <c:pt idx="103439">
                  <c:v>40.523212033529902</c:v>
                </c:pt>
                <c:pt idx="103440">
                  <c:v>40.523338644506502</c:v>
                </c:pt>
                <c:pt idx="103441">
                  <c:v>40.523465255077802</c:v>
                </c:pt>
                <c:pt idx="103442">
                  <c:v>40.523591865243901</c:v>
                </c:pt>
                <c:pt idx="103443">
                  <c:v>40.523718475004699</c:v>
                </c:pt>
                <c:pt idx="103444">
                  <c:v>40.523845084360197</c:v>
                </c:pt>
                <c:pt idx="103445">
                  <c:v>40.5239716933105</c:v>
                </c:pt>
                <c:pt idx="103446">
                  <c:v>40.524098301855503</c:v>
                </c:pt>
                <c:pt idx="103447">
                  <c:v>40.524224909995198</c:v>
                </c:pt>
                <c:pt idx="103448">
                  <c:v>40.524351517729698</c:v>
                </c:pt>
                <c:pt idx="103449">
                  <c:v>40.524478125058899</c:v>
                </c:pt>
                <c:pt idx="103450">
                  <c:v>40.524604731982897</c:v>
                </c:pt>
                <c:pt idx="103451">
                  <c:v>40.524731338501603</c:v>
                </c:pt>
                <c:pt idx="103452">
                  <c:v>40.524857944615</c:v>
                </c:pt>
                <c:pt idx="103453">
                  <c:v>40.524984550323197</c:v>
                </c:pt>
                <c:pt idx="103454">
                  <c:v>40.525111155626199</c:v>
                </c:pt>
                <c:pt idx="103455">
                  <c:v>40.525237760523801</c:v>
                </c:pt>
                <c:pt idx="103456">
                  <c:v>40.525364365016301</c:v>
                </c:pt>
                <c:pt idx="103457">
                  <c:v>40.525490969103501</c:v>
                </c:pt>
                <c:pt idx="103458">
                  <c:v>40.5256175727854</c:v>
                </c:pt>
                <c:pt idx="103459">
                  <c:v>40.525744176062098</c:v>
                </c:pt>
                <c:pt idx="103460">
                  <c:v>40.525870778933502</c:v>
                </c:pt>
                <c:pt idx="103461">
                  <c:v>40.525997381399698</c:v>
                </c:pt>
                <c:pt idx="103462">
                  <c:v>40.5261239834607</c:v>
                </c:pt>
                <c:pt idx="103463">
                  <c:v>40.526250585116401</c:v>
                </c:pt>
                <c:pt idx="103464">
                  <c:v>40.526377186366901</c:v>
                </c:pt>
                <c:pt idx="103465">
                  <c:v>40.5265037872121</c:v>
                </c:pt>
                <c:pt idx="103466">
                  <c:v>40.526630387652098</c:v>
                </c:pt>
                <c:pt idx="103467">
                  <c:v>40.526756987686802</c:v>
                </c:pt>
                <c:pt idx="103468">
                  <c:v>40.526883587316398</c:v>
                </c:pt>
                <c:pt idx="103469">
                  <c:v>40.5270101865407</c:v>
                </c:pt>
                <c:pt idx="103470">
                  <c:v>40.527136785359701</c:v>
                </c:pt>
                <c:pt idx="103471">
                  <c:v>40.527263383773501</c:v>
                </c:pt>
                <c:pt idx="103472">
                  <c:v>40.5273899817821</c:v>
                </c:pt>
                <c:pt idx="103473">
                  <c:v>40.527516579385498</c:v>
                </c:pt>
                <c:pt idx="103474">
                  <c:v>40.527643176583602</c:v>
                </c:pt>
                <c:pt idx="103475">
                  <c:v>40.527769773376498</c:v>
                </c:pt>
                <c:pt idx="103476">
                  <c:v>40.5278963697642</c:v>
                </c:pt>
                <c:pt idx="103477">
                  <c:v>40.5280229657467</c:v>
                </c:pt>
                <c:pt idx="103478">
                  <c:v>40.5281495613239</c:v>
                </c:pt>
                <c:pt idx="103479">
                  <c:v>40.528276156495899</c:v>
                </c:pt>
                <c:pt idx="103480">
                  <c:v>40.528402751262703</c:v>
                </c:pt>
                <c:pt idx="103481">
                  <c:v>40.5285293456243</c:v>
                </c:pt>
                <c:pt idx="103482">
                  <c:v>40.528655939580702</c:v>
                </c:pt>
                <c:pt idx="103483">
                  <c:v>40.528782533131803</c:v>
                </c:pt>
                <c:pt idx="103484">
                  <c:v>40.528909126277803</c:v>
                </c:pt>
                <c:pt idx="103485">
                  <c:v>40.529035719018502</c:v>
                </c:pt>
                <c:pt idx="103486">
                  <c:v>40.529162311354</c:v>
                </c:pt>
                <c:pt idx="103487">
                  <c:v>40.529288903284296</c:v>
                </c:pt>
                <c:pt idx="103488">
                  <c:v>40.529415494809399</c:v>
                </c:pt>
                <c:pt idx="103489">
                  <c:v>40.529542085929201</c:v>
                </c:pt>
                <c:pt idx="103490">
                  <c:v>40.529668676643901</c:v>
                </c:pt>
                <c:pt idx="103491">
                  <c:v>40.5297952669534</c:v>
                </c:pt>
                <c:pt idx="103492">
                  <c:v>40.529921856857598</c:v>
                </c:pt>
                <c:pt idx="103493">
                  <c:v>40.530048446356702</c:v>
                </c:pt>
                <c:pt idx="103494">
                  <c:v>40.530175035450597</c:v>
                </c:pt>
                <c:pt idx="103495">
                  <c:v>40.530301624139199</c:v>
                </c:pt>
                <c:pt idx="103496">
                  <c:v>40.530428212422699</c:v>
                </c:pt>
                <c:pt idx="103497">
                  <c:v>40.530554800300898</c:v>
                </c:pt>
                <c:pt idx="103498">
                  <c:v>40.530681387774003</c:v>
                </c:pt>
                <c:pt idx="103499">
                  <c:v>40.530807974841899</c:v>
                </c:pt>
                <c:pt idx="103500">
                  <c:v>40.530934561504502</c:v>
                </c:pt>
                <c:pt idx="103501">
                  <c:v>40.531061147762003</c:v>
                </c:pt>
                <c:pt idx="103502">
                  <c:v>40.531187733614303</c:v>
                </c:pt>
                <c:pt idx="103503">
                  <c:v>40.531314319061401</c:v>
                </c:pt>
                <c:pt idx="103504">
                  <c:v>40.531440904103299</c:v>
                </c:pt>
                <c:pt idx="103505">
                  <c:v>40.531567488740002</c:v>
                </c:pt>
                <c:pt idx="103506">
                  <c:v>40.531694072971597</c:v>
                </c:pt>
                <c:pt idx="103507">
                  <c:v>40.531820656797898</c:v>
                </c:pt>
                <c:pt idx="103508">
                  <c:v>40.531947240219097</c:v>
                </c:pt>
                <c:pt idx="103509">
                  <c:v>40.532073823235102</c:v>
                </c:pt>
                <c:pt idx="103510">
                  <c:v>40.532200405845899</c:v>
                </c:pt>
                <c:pt idx="103511">
                  <c:v>40.532326988051501</c:v>
                </c:pt>
                <c:pt idx="103512">
                  <c:v>40.532453569851903</c:v>
                </c:pt>
                <c:pt idx="103513">
                  <c:v>40.532580151247203</c:v>
                </c:pt>
                <c:pt idx="103514">
                  <c:v>40.532706732237301</c:v>
                </c:pt>
                <c:pt idx="103515">
                  <c:v>40.532833312822198</c:v>
                </c:pt>
                <c:pt idx="103516">
                  <c:v>40.532959893002001</c:v>
                </c:pt>
                <c:pt idx="103517">
                  <c:v>40.533086472776503</c:v>
                </c:pt>
                <c:pt idx="103518">
                  <c:v>40.533213052146003</c:v>
                </c:pt>
                <c:pt idx="103519">
                  <c:v>40.533339631110202</c:v>
                </c:pt>
                <c:pt idx="103520">
                  <c:v>40.533466209669299</c:v>
                </c:pt>
                <c:pt idx="103521">
                  <c:v>40.533592787823103</c:v>
                </c:pt>
                <c:pt idx="103522">
                  <c:v>40.533719365571898</c:v>
                </c:pt>
                <c:pt idx="103523">
                  <c:v>40.533845942915498</c:v>
                </c:pt>
                <c:pt idx="103524">
                  <c:v>40.533972519853897</c:v>
                </c:pt>
                <c:pt idx="103525">
                  <c:v>40.534099096387102</c:v>
                </c:pt>
                <c:pt idx="103526">
                  <c:v>40.534225672515198</c:v>
                </c:pt>
                <c:pt idx="103527">
                  <c:v>40.5343522482381</c:v>
                </c:pt>
                <c:pt idx="103528">
                  <c:v>40.534478823555901</c:v>
                </c:pt>
                <c:pt idx="103529">
                  <c:v>40.5346053984685</c:v>
                </c:pt>
                <c:pt idx="103530">
                  <c:v>40.534731972975997</c:v>
                </c:pt>
                <c:pt idx="103531">
                  <c:v>40.534858547078301</c:v>
                </c:pt>
                <c:pt idx="103532">
                  <c:v>40.534985120775403</c:v>
                </c:pt>
                <c:pt idx="103533">
                  <c:v>40.535111694067403</c:v>
                </c:pt>
                <c:pt idx="103534">
                  <c:v>40.535238266954302</c:v>
                </c:pt>
                <c:pt idx="103535">
                  <c:v>40.535364839435999</c:v>
                </c:pt>
                <c:pt idx="103536">
                  <c:v>40.535491411512503</c:v>
                </c:pt>
                <c:pt idx="103537">
                  <c:v>40.535617983183897</c:v>
                </c:pt>
                <c:pt idx="103538">
                  <c:v>40.535744554450197</c:v>
                </c:pt>
                <c:pt idx="103539">
                  <c:v>40.535871125311303</c:v>
                </c:pt>
                <c:pt idx="103540">
                  <c:v>40.5359976957673</c:v>
                </c:pt>
                <c:pt idx="103541">
                  <c:v>40.536124265818103</c:v>
                </c:pt>
                <c:pt idx="103542">
                  <c:v>40.536250835463797</c:v>
                </c:pt>
                <c:pt idx="103543">
                  <c:v>40.536377404704403</c:v>
                </c:pt>
                <c:pt idx="103544">
                  <c:v>40.536503973539801</c:v>
                </c:pt>
                <c:pt idx="103545">
                  <c:v>40.536630541970098</c:v>
                </c:pt>
                <c:pt idx="103546">
                  <c:v>40.5367571099953</c:v>
                </c:pt>
                <c:pt idx="103547">
                  <c:v>40.5368836776153</c:v>
                </c:pt>
                <c:pt idx="103548">
                  <c:v>40.537010244830199</c:v>
                </c:pt>
                <c:pt idx="103549">
                  <c:v>40.537136811640003</c:v>
                </c:pt>
                <c:pt idx="103550">
                  <c:v>40.537263378044599</c:v>
                </c:pt>
                <c:pt idx="103551">
                  <c:v>40.537389944044101</c:v>
                </c:pt>
                <c:pt idx="103552">
                  <c:v>40.5375165096385</c:v>
                </c:pt>
                <c:pt idx="103553">
                  <c:v>40.537643074827699</c:v>
                </c:pt>
                <c:pt idx="103554">
                  <c:v>40.537769639611803</c:v>
                </c:pt>
                <c:pt idx="103555">
                  <c:v>40.537896203990798</c:v>
                </c:pt>
                <c:pt idx="103556">
                  <c:v>40.538022767964698</c:v>
                </c:pt>
                <c:pt idx="103557">
                  <c:v>40.538149331533504</c:v>
                </c:pt>
                <c:pt idx="103558">
                  <c:v>40.538275894697101</c:v>
                </c:pt>
                <c:pt idx="103559">
                  <c:v>40.538402457455703</c:v>
                </c:pt>
                <c:pt idx="103560">
                  <c:v>40.538529019809097</c:v>
                </c:pt>
                <c:pt idx="103561">
                  <c:v>40.538655581757403</c:v>
                </c:pt>
                <c:pt idx="103562">
                  <c:v>40.538782143300502</c:v>
                </c:pt>
                <c:pt idx="103563">
                  <c:v>40.538908704438597</c:v>
                </c:pt>
                <c:pt idx="103564">
                  <c:v>40.539035265171599</c:v>
                </c:pt>
                <c:pt idx="103565">
                  <c:v>40.539161825499399</c:v>
                </c:pt>
                <c:pt idx="103566">
                  <c:v>40.539288385422203</c:v>
                </c:pt>
                <c:pt idx="103567">
                  <c:v>40.5394149449398</c:v>
                </c:pt>
                <c:pt idx="103568">
                  <c:v>40.539541504052302</c:v>
                </c:pt>
                <c:pt idx="103569">
                  <c:v>40.539668062759702</c:v>
                </c:pt>
                <c:pt idx="103570">
                  <c:v>40.5397946210621</c:v>
                </c:pt>
                <c:pt idx="103571">
                  <c:v>40.539921178959297</c:v>
                </c:pt>
                <c:pt idx="103572">
                  <c:v>40.540047736451399</c:v>
                </c:pt>
                <c:pt idx="103573">
                  <c:v>40.540174293538399</c:v>
                </c:pt>
                <c:pt idx="103574">
                  <c:v>40.540300850220298</c:v>
                </c:pt>
                <c:pt idx="103575">
                  <c:v>40.540427406497201</c:v>
                </c:pt>
                <c:pt idx="103576">
                  <c:v>40.540553962368897</c:v>
                </c:pt>
                <c:pt idx="103577">
                  <c:v>40.540680517835497</c:v>
                </c:pt>
                <c:pt idx="103578">
                  <c:v>40.540807072897103</c:v>
                </c:pt>
                <c:pt idx="103579">
                  <c:v>40.5409336275535</c:v>
                </c:pt>
                <c:pt idx="103580">
                  <c:v>40.541060181804902</c:v>
                </c:pt>
                <c:pt idx="103581">
                  <c:v>40.541186735651202</c:v>
                </c:pt>
                <c:pt idx="103582">
                  <c:v>40.541313289092301</c:v>
                </c:pt>
                <c:pt idx="103583">
                  <c:v>40.541439842128398</c:v>
                </c:pt>
                <c:pt idx="103584">
                  <c:v>40.541566394759499</c:v>
                </c:pt>
                <c:pt idx="103585">
                  <c:v>40.5416929469854</c:v>
                </c:pt>
                <c:pt idx="103586">
                  <c:v>40.541819498806198</c:v>
                </c:pt>
                <c:pt idx="103587">
                  <c:v>40.541946050222002</c:v>
                </c:pt>
                <c:pt idx="103588">
                  <c:v>40.542072601232697</c:v>
                </c:pt>
                <c:pt idx="103589">
                  <c:v>40.542199151838297</c:v>
                </c:pt>
                <c:pt idx="103590">
                  <c:v>40.542325702038802</c:v>
                </c:pt>
                <c:pt idx="103591">
                  <c:v>40.542452251834298</c:v>
                </c:pt>
                <c:pt idx="103592">
                  <c:v>40.5425788012247</c:v>
                </c:pt>
                <c:pt idx="103593">
                  <c:v>40.542705350209999</c:v>
                </c:pt>
                <c:pt idx="103594">
                  <c:v>40.542831898790197</c:v>
                </c:pt>
                <c:pt idx="103595">
                  <c:v>40.5429584469654</c:v>
                </c:pt>
                <c:pt idx="103596">
                  <c:v>40.543084994735501</c:v>
                </c:pt>
                <c:pt idx="103597">
                  <c:v>40.543211542100501</c:v>
                </c:pt>
                <c:pt idx="103598">
                  <c:v>40.543338089060398</c:v>
                </c:pt>
                <c:pt idx="103599">
                  <c:v>40.543464635615301</c:v>
                </c:pt>
                <c:pt idx="103600">
                  <c:v>40.543591181765201</c:v>
                </c:pt>
                <c:pt idx="103601">
                  <c:v>40.5437177275099</c:v>
                </c:pt>
                <c:pt idx="103602">
                  <c:v>40.543844272849597</c:v>
                </c:pt>
                <c:pt idx="103603">
                  <c:v>40.543970817784299</c:v>
                </c:pt>
                <c:pt idx="103604">
                  <c:v>40.544097362313899</c:v>
                </c:pt>
                <c:pt idx="103605">
                  <c:v>40.544223906438397</c:v>
                </c:pt>
                <c:pt idx="103606">
                  <c:v>40.5443504501579</c:v>
                </c:pt>
                <c:pt idx="103607">
                  <c:v>40.544476993472301</c:v>
                </c:pt>
                <c:pt idx="103608">
                  <c:v>40.544603536381601</c:v>
                </c:pt>
                <c:pt idx="103609">
                  <c:v>40.544730078885998</c:v>
                </c:pt>
                <c:pt idx="103610">
                  <c:v>40.5448566209852</c:v>
                </c:pt>
                <c:pt idx="103611">
                  <c:v>40.544983162679401</c:v>
                </c:pt>
                <c:pt idx="103612">
                  <c:v>40.545109703968599</c:v>
                </c:pt>
                <c:pt idx="103613">
                  <c:v>40.545236244852703</c:v>
                </c:pt>
                <c:pt idx="103614">
                  <c:v>40.545362785331697</c:v>
                </c:pt>
                <c:pt idx="103615">
                  <c:v>40.545489325405804</c:v>
                </c:pt>
                <c:pt idx="103616">
                  <c:v>40.545615865074701</c:v>
                </c:pt>
                <c:pt idx="103617">
                  <c:v>40.545742404338696</c:v>
                </c:pt>
                <c:pt idx="103618">
                  <c:v>40.545868943197597</c:v>
                </c:pt>
                <c:pt idx="103619">
                  <c:v>40.545995481651403</c:v>
                </c:pt>
                <c:pt idx="103620">
                  <c:v>40.546122019700299</c:v>
                </c:pt>
                <c:pt idx="103621">
                  <c:v>40.546248557344001</c:v>
                </c:pt>
                <c:pt idx="103622">
                  <c:v>40.5463750945828</c:v>
                </c:pt>
                <c:pt idx="103623">
                  <c:v>40.546501631416497</c:v>
                </c:pt>
                <c:pt idx="103624">
                  <c:v>40.546628167845199</c:v>
                </c:pt>
                <c:pt idx="103625">
                  <c:v>40.5467547038688</c:v>
                </c:pt>
                <c:pt idx="103626">
                  <c:v>40.546881239487398</c:v>
                </c:pt>
                <c:pt idx="103627">
                  <c:v>40.547007774701001</c:v>
                </c:pt>
                <c:pt idx="103628">
                  <c:v>40.547134309509602</c:v>
                </c:pt>
                <c:pt idx="103629">
                  <c:v>40.547260843913101</c:v>
                </c:pt>
                <c:pt idx="103630">
                  <c:v>40.547387377911598</c:v>
                </c:pt>
                <c:pt idx="103631">
                  <c:v>40.547513911505099</c:v>
                </c:pt>
                <c:pt idx="103632">
                  <c:v>40.547640444693499</c:v>
                </c:pt>
                <c:pt idx="103633">
                  <c:v>40.547766977477004</c:v>
                </c:pt>
                <c:pt idx="103634">
                  <c:v>40.547893509855399</c:v>
                </c:pt>
                <c:pt idx="103635">
                  <c:v>40.548020041828799</c:v>
                </c:pt>
                <c:pt idx="103636">
                  <c:v>40.548146573397197</c:v>
                </c:pt>
                <c:pt idx="103637">
                  <c:v>40.548273104560501</c:v>
                </c:pt>
                <c:pt idx="103638">
                  <c:v>40.548399635318901</c:v>
                </c:pt>
                <c:pt idx="103639">
                  <c:v>40.5485261656722</c:v>
                </c:pt>
                <c:pt idx="103640">
                  <c:v>40.548652695620497</c:v>
                </c:pt>
                <c:pt idx="103641">
                  <c:v>40.548779225163898</c:v>
                </c:pt>
                <c:pt idx="103642">
                  <c:v>40.548905754302098</c:v>
                </c:pt>
                <c:pt idx="103643">
                  <c:v>40.549032283035402</c:v>
                </c:pt>
                <c:pt idx="103644">
                  <c:v>40.549158811363696</c:v>
                </c:pt>
                <c:pt idx="103645">
                  <c:v>40.549285339287003</c:v>
                </c:pt>
                <c:pt idx="103646">
                  <c:v>40.549411866805301</c:v>
                </c:pt>
                <c:pt idx="103647">
                  <c:v>40.549538393918603</c:v>
                </c:pt>
                <c:pt idx="103648">
                  <c:v>40.549664920626803</c:v>
                </c:pt>
                <c:pt idx="103649">
                  <c:v>40.549791446930101</c:v>
                </c:pt>
                <c:pt idx="103650">
                  <c:v>40.549917972828403</c:v>
                </c:pt>
                <c:pt idx="103651">
                  <c:v>40.550044498321597</c:v>
                </c:pt>
                <c:pt idx="103652">
                  <c:v>40.550171023409902</c:v>
                </c:pt>
                <c:pt idx="103653">
                  <c:v>40.550297548093198</c:v>
                </c:pt>
                <c:pt idx="103654">
                  <c:v>40.550424072371499</c:v>
                </c:pt>
                <c:pt idx="103655">
                  <c:v>40.550550596244797</c:v>
                </c:pt>
                <c:pt idx="103656">
                  <c:v>40.5506771197131</c:v>
                </c:pt>
                <c:pt idx="103657">
                  <c:v>40.550803642776401</c:v>
                </c:pt>
                <c:pt idx="103658">
                  <c:v>40.5509301654347</c:v>
                </c:pt>
                <c:pt idx="103659">
                  <c:v>40.551056687688003</c:v>
                </c:pt>
                <c:pt idx="103660">
                  <c:v>40.551183209536397</c:v>
                </c:pt>
                <c:pt idx="103661">
                  <c:v>40.551309730979703</c:v>
                </c:pt>
                <c:pt idx="103662">
                  <c:v>40.5514362520181</c:v>
                </c:pt>
                <c:pt idx="103663">
                  <c:v>40.551562772651501</c:v>
                </c:pt>
                <c:pt idx="103664">
                  <c:v>40.5516892928799</c:v>
                </c:pt>
                <c:pt idx="103665">
                  <c:v>40.551815812703403</c:v>
                </c:pt>
                <c:pt idx="103666">
                  <c:v>40.551942332121797</c:v>
                </c:pt>
                <c:pt idx="103667">
                  <c:v>40.552068851135303</c:v>
                </c:pt>
                <c:pt idx="103668">
                  <c:v>40.552195369743799</c:v>
                </c:pt>
                <c:pt idx="103669">
                  <c:v>40.552321887947301</c:v>
                </c:pt>
                <c:pt idx="103670">
                  <c:v>40.552448405745899</c:v>
                </c:pt>
                <c:pt idx="103671">
                  <c:v>40.552574923139503</c:v>
                </c:pt>
                <c:pt idx="103672">
                  <c:v>40.552701440128097</c:v>
                </c:pt>
                <c:pt idx="103673">
                  <c:v>40.552827956711702</c:v>
                </c:pt>
                <c:pt idx="103674">
                  <c:v>40.552954472890399</c:v>
                </c:pt>
                <c:pt idx="103675">
                  <c:v>40.553080988664099</c:v>
                </c:pt>
                <c:pt idx="103676">
                  <c:v>40.553207504032798</c:v>
                </c:pt>
                <c:pt idx="103677">
                  <c:v>40.553334018996601</c:v>
                </c:pt>
                <c:pt idx="103678">
                  <c:v>40.553460533555402</c:v>
                </c:pt>
                <c:pt idx="103679">
                  <c:v>40.5535870477093</c:v>
                </c:pt>
                <c:pt idx="103680">
                  <c:v>40.553713561458203</c:v>
                </c:pt>
                <c:pt idx="103681">
                  <c:v>40.553840074802103</c:v>
                </c:pt>
                <c:pt idx="103682">
                  <c:v>40.553966587741101</c:v>
                </c:pt>
                <c:pt idx="103683">
                  <c:v>40.554093100275097</c:v>
                </c:pt>
                <c:pt idx="103684">
                  <c:v>40.554219612404097</c:v>
                </c:pt>
                <c:pt idx="103685">
                  <c:v>40.554346124128202</c:v>
                </c:pt>
                <c:pt idx="103686">
                  <c:v>40.554472635447397</c:v>
                </c:pt>
                <c:pt idx="103687">
                  <c:v>40.554599146361603</c:v>
                </c:pt>
                <c:pt idx="103688">
                  <c:v>40.554725656870801</c:v>
                </c:pt>
                <c:pt idx="103689">
                  <c:v>40.554852166975103</c:v>
                </c:pt>
                <c:pt idx="103690">
                  <c:v>40.554978676674502</c:v>
                </c:pt>
                <c:pt idx="103691">
                  <c:v>40.555105185968898</c:v>
                </c:pt>
                <c:pt idx="103692">
                  <c:v>40.555231694858399</c:v>
                </c:pt>
                <c:pt idx="103693">
                  <c:v>40.555358203342898</c:v>
                </c:pt>
                <c:pt idx="103694">
                  <c:v>40.555484711422501</c:v>
                </c:pt>
                <c:pt idx="103695">
                  <c:v>40.555611219097102</c:v>
                </c:pt>
                <c:pt idx="103696">
                  <c:v>40.5557377263668</c:v>
                </c:pt>
                <c:pt idx="103697">
                  <c:v>40.555864233231603</c:v>
                </c:pt>
                <c:pt idx="103698">
                  <c:v>40.555990739691403</c:v>
                </c:pt>
                <c:pt idx="103699">
                  <c:v>40.5561172457463</c:v>
                </c:pt>
                <c:pt idx="103700">
                  <c:v>40.556243751396202</c:v>
                </c:pt>
                <c:pt idx="103701">
                  <c:v>40.556370256641301</c:v>
                </c:pt>
                <c:pt idx="103702">
                  <c:v>40.556496761481299</c:v>
                </c:pt>
                <c:pt idx="103703">
                  <c:v>40.5566232659165</c:v>
                </c:pt>
                <c:pt idx="103704">
                  <c:v>40.556749769946698</c:v>
                </c:pt>
                <c:pt idx="103705">
                  <c:v>40.556876273572001</c:v>
                </c:pt>
                <c:pt idx="103706">
                  <c:v>40.557002776792402</c:v>
                </c:pt>
                <c:pt idx="103707">
                  <c:v>40.5571292796078</c:v>
                </c:pt>
                <c:pt idx="103708">
                  <c:v>40.557255782018402</c:v>
                </c:pt>
                <c:pt idx="103709">
                  <c:v>40.557382284024001</c:v>
                </c:pt>
                <c:pt idx="103710">
                  <c:v>40.557508785624599</c:v>
                </c:pt>
                <c:pt idx="103711">
                  <c:v>40.5576352868204</c:v>
                </c:pt>
                <c:pt idx="103712">
                  <c:v>40.557761787611199</c:v>
                </c:pt>
                <c:pt idx="103713">
                  <c:v>40.557888287997102</c:v>
                </c:pt>
                <c:pt idx="103714">
                  <c:v>40.558014787978102</c:v>
                </c:pt>
                <c:pt idx="103715">
                  <c:v>40.5581412875542</c:v>
                </c:pt>
                <c:pt idx="103716">
                  <c:v>40.558267786725402</c:v>
                </c:pt>
                <c:pt idx="103717">
                  <c:v>40.558394285491701</c:v>
                </c:pt>
                <c:pt idx="103718">
                  <c:v>40.558520783852998</c:v>
                </c:pt>
                <c:pt idx="103719">
                  <c:v>40.558647281809499</c:v>
                </c:pt>
                <c:pt idx="103720">
                  <c:v>40.558773779360997</c:v>
                </c:pt>
                <c:pt idx="103721">
                  <c:v>40.5589002765076</c:v>
                </c:pt>
                <c:pt idx="103722">
                  <c:v>40.5590267732493</c:v>
                </c:pt>
                <c:pt idx="103723">
                  <c:v>40.559153269586098</c:v>
                </c:pt>
                <c:pt idx="103724">
                  <c:v>40.559279765518099</c:v>
                </c:pt>
                <c:pt idx="103725">
                  <c:v>40.559406261045098</c:v>
                </c:pt>
                <c:pt idx="103726">
                  <c:v>40.559532756167201</c:v>
                </c:pt>
                <c:pt idx="103727">
                  <c:v>40.559659250884401</c:v>
                </c:pt>
                <c:pt idx="103728">
                  <c:v>40.559785745196699</c:v>
                </c:pt>
                <c:pt idx="103729">
                  <c:v>40.559912239104101</c:v>
                </c:pt>
                <c:pt idx="103730">
                  <c:v>40.5600387326066</c:v>
                </c:pt>
                <c:pt idx="103731">
                  <c:v>40.560165225704203</c:v>
                </c:pt>
                <c:pt idx="103732">
                  <c:v>40.560291718397004</c:v>
                </c:pt>
                <c:pt idx="103733">
                  <c:v>40.560418210684801</c:v>
                </c:pt>
                <c:pt idx="103734">
                  <c:v>40.560544702567697</c:v>
                </c:pt>
                <c:pt idx="103735">
                  <c:v>40.560671194045803</c:v>
                </c:pt>
                <c:pt idx="103736">
                  <c:v>40.560797685118999</c:v>
                </c:pt>
                <c:pt idx="103737">
                  <c:v>40.560924175787299</c:v>
                </c:pt>
                <c:pt idx="103738">
                  <c:v>40.561050666050598</c:v>
                </c:pt>
                <c:pt idx="103739">
                  <c:v>40.561177155909199</c:v>
                </c:pt>
                <c:pt idx="103740">
                  <c:v>40.561303645362798</c:v>
                </c:pt>
                <c:pt idx="103741">
                  <c:v>40.561430134411502</c:v>
                </c:pt>
                <c:pt idx="103742">
                  <c:v>40.561556623055402</c:v>
                </c:pt>
                <c:pt idx="103743">
                  <c:v>40.5616831112944</c:v>
                </c:pt>
                <c:pt idx="103744">
                  <c:v>40.561809599128502</c:v>
                </c:pt>
                <c:pt idx="103745">
                  <c:v>40.561936086557701</c:v>
                </c:pt>
                <c:pt idx="103746">
                  <c:v>40.562062573582097</c:v>
                </c:pt>
                <c:pt idx="103747">
                  <c:v>40.562189060201597</c:v>
                </c:pt>
                <c:pt idx="103748">
                  <c:v>40.562315546416201</c:v>
                </c:pt>
                <c:pt idx="103749">
                  <c:v>40.562442032225903</c:v>
                </c:pt>
                <c:pt idx="103750">
                  <c:v>40.562568517630801</c:v>
                </c:pt>
                <c:pt idx="103751">
                  <c:v>40.562695002630797</c:v>
                </c:pt>
                <c:pt idx="103752">
                  <c:v>40.562821487226003</c:v>
                </c:pt>
                <c:pt idx="103753">
                  <c:v>40.5629479714162</c:v>
                </c:pt>
                <c:pt idx="103754">
                  <c:v>40.563074455201601</c:v>
                </c:pt>
                <c:pt idx="103755">
                  <c:v>40.563200938582199</c:v>
                </c:pt>
                <c:pt idx="103756">
                  <c:v>40.563327421557901</c:v>
                </c:pt>
                <c:pt idx="103757">
                  <c:v>40.5634539041287</c:v>
                </c:pt>
                <c:pt idx="103758">
                  <c:v>40.563580386294603</c:v>
                </c:pt>
                <c:pt idx="103759">
                  <c:v>40.563706868055696</c:v>
                </c:pt>
                <c:pt idx="103760">
                  <c:v>40.563833349412</c:v>
                </c:pt>
                <c:pt idx="103761">
                  <c:v>40.563959830363402</c:v>
                </c:pt>
                <c:pt idx="103762">
                  <c:v>40.5640863109099</c:v>
                </c:pt>
                <c:pt idx="103763">
                  <c:v>40.564212791051602</c:v>
                </c:pt>
                <c:pt idx="103764">
                  <c:v>40.564339270788402</c:v>
                </c:pt>
                <c:pt idx="103765">
                  <c:v>40.564465750120398</c:v>
                </c:pt>
                <c:pt idx="103766">
                  <c:v>40.564592229047598</c:v>
                </c:pt>
                <c:pt idx="103767">
                  <c:v>40.564718707569803</c:v>
                </c:pt>
                <c:pt idx="103768">
                  <c:v>40.564845185687297</c:v>
                </c:pt>
                <c:pt idx="103769">
                  <c:v>40.564971663399902</c:v>
                </c:pt>
                <c:pt idx="103770">
                  <c:v>40.565098140707597</c:v>
                </c:pt>
                <c:pt idx="103771">
                  <c:v>40.565224617610497</c:v>
                </c:pt>
                <c:pt idx="103772">
                  <c:v>40.5653510941086</c:v>
                </c:pt>
                <c:pt idx="103773">
                  <c:v>40.5654775702018</c:v>
                </c:pt>
                <c:pt idx="103774">
                  <c:v>40.565604045890197</c:v>
                </c:pt>
                <c:pt idx="103775">
                  <c:v>40.565730521173798</c:v>
                </c:pt>
                <c:pt idx="103776">
                  <c:v>40.565856996052503</c:v>
                </c:pt>
                <c:pt idx="103777">
                  <c:v>40.565983470526298</c:v>
                </c:pt>
                <c:pt idx="103778">
                  <c:v>40.566109944595397</c:v>
                </c:pt>
                <c:pt idx="103779">
                  <c:v>40.566236418259599</c:v>
                </c:pt>
                <c:pt idx="103780">
                  <c:v>40.566362891518999</c:v>
                </c:pt>
                <c:pt idx="103781">
                  <c:v>40.566489364373503</c:v>
                </c:pt>
                <c:pt idx="103782">
                  <c:v>40.566615836823303</c:v>
                </c:pt>
                <c:pt idx="103783">
                  <c:v>40.5667423088682</c:v>
                </c:pt>
                <c:pt idx="103784">
                  <c:v>40.566868780508202</c:v>
                </c:pt>
                <c:pt idx="103785">
                  <c:v>40.566995251743499</c:v>
                </c:pt>
                <c:pt idx="103786">
                  <c:v>40.567121722573901</c:v>
                </c:pt>
                <c:pt idx="103787">
                  <c:v>40.5672481929995</c:v>
                </c:pt>
                <c:pt idx="103788">
                  <c:v>40.567374663020303</c:v>
                </c:pt>
                <c:pt idx="103789">
                  <c:v>40.567501132636202</c:v>
                </c:pt>
                <c:pt idx="103790">
                  <c:v>40.567627601847398</c:v>
                </c:pt>
                <c:pt idx="103791">
                  <c:v>40.567754070653699</c:v>
                </c:pt>
                <c:pt idx="103792">
                  <c:v>40.567880539055203</c:v>
                </c:pt>
                <c:pt idx="103793">
                  <c:v>40.568007007051897</c:v>
                </c:pt>
                <c:pt idx="103794">
                  <c:v>40.568133474643801</c:v>
                </c:pt>
                <c:pt idx="103795">
                  <c:v>40.568259941830902</c:v>
                </c:pt>
                <c:pt idx="103796">
                  <c:v>40.568386408613101</c:v>
                </c:pt>
                <c:pt idx="103797">
                  <c:v>40.568512874990603</c:v>
                </c:pt>
                <c:pt idx="103798">
                  <c:v>40.568639340963202</c:v>
                </c:pt>
                <c:pt idx="103799">
                  <c:v>40.568765806531097</c:v>
                </c:pt>
                <c:pt idx="103800">
                  <c:v>40.568892271694097</c:v>
                </c:pt>
                <c:pt idx="103801">
                  <c:v>40.5690187364523</c:v>
                </c:pt>
                <c:pt idx="103802">
                  <c:v>40.569145200805799</c:v>
                </c:pt>
                <c:pt idx="103803">
                  <c:v>40.569271664754403</c:v>
                </c:pt>
                <c:pt idx="103804">
                  <c:v>40.569398128298197</c:v>
                </c:pt>
                <c:pt idx="103805">
                  <c:v>40.5695245914373</c:v>
                </c:pt>
                <c:pt idx="103806">
                  <c:v>40.569651054171501</c:v>
                </c:pt>
                <c:pt idx="103807">
                  <c:v>40.569777516500899</c:v>
                </c:pt>
                <c:pt idx="103808">
                  <c:v>40.5699039784256</c:v>
                </c:pt>
                <c:pt idx="103809">
                  <c:v>40.570030439945398</c:v>
                </c:pt>
                <c:pt idx="103810">
                  <c:v>40.5701569010605</c:v>
                </c:pt>
                <c:pt idx="103811">
                  <c:v>40.570283361770699</c:v>
                </c:pt>
                <c:pt idx="103812">
                  <c:v>40.570409822076201</c:v>
                </c:pt>
                <c:pt idx="103813">
                  <c:v>40.570536281976899</c:v>
                </c:pt>
                <c:pt idx="103814">
                  <c:v>40.570662741472802</c:v>
                </c:pt>
                <c:pt idx="103815">
                  <c:v>40.570789200563901</c:v>
                </c:pt>
                <c:pt idx="103816">
                  <c:v>40.570915659250197</c:v>
                </c:pt>
                <c:pt idx="103817">
                  <c:v>40.571042117531803</c:v>
                </c:pt>
                <c:pt idx="103818">
                  <c:v>40.571168575408599</c:v>
                </c:pt>
                <c:pt idx="103819">
                  <c:v>40.571295032880499</c:v>
                </c:pt>
                <c:pt idx="103820">
                  <c:v>40.571421489947703</c:v>
                </c:pt>
                <c:pt idx="103821">
                  <c:v>40.571547946610202</c:v>
                </c:pt>
                <c:pt idx="103822">
                  <c:v>40.571674402867799</c:v>
                </c:pt>
                <c:pt idx="103823">
                  <c:v>40.5718008587207</c:v>
                </c:pt>
                <c:pt idx="103824">
                  <c:v>40.571927314168803</c:v>
                </c:pt>
                <c:pt idx="103825">
                  <c:v>40.572053769212097</c:v>
                </c:pt>
                <c:pt idx="103826">
                  <c:v>40.572180223850701</c:v>
                </c:pt>
                <c:pt idx="103827">
                  <c:v>40.572306678084502</c:v>
                </c:pt>
                <c:pt idx="103828">
                  <c:v>40.572433131913499</c:v>
                </c:pt>
                <c:pt idx="103829">
                  <c:v>40.5725595853378</c:v>
                </c:pt>
                <c:pt idx="103830">
                  <c:v>40.572686038357297</c:v>
                </c:pt>
                <c:pt idx="103831">
                  <c:v>40.572812490971998</c:v>
                </c:pt>
                <c:pt idx="103832">
                  <c:v>40.572938943181903</c:v>
                </c:pt>
                <c:pt idx="103833">
                  <c:v>40.573065394987097</c:v>
                </c:pt>
                <c:pt idx="103834">
                  <c:v>40.573191846387601</c:v>
                </c:pt>
                <c:pt idx="103835">
                  <c:v>40.573318297383203</c:v>
                </c:pt>
                <c:pt idx="103836">
                  <c:v>40.5734447479742</c:v>
                </c:pt>
                <c:pt idx="103837">
                  <c:v>40.573571198160302</c:v>
                </c:pt>
                <c:pt idx="103838">
                  <c:v>40.5736976479417</c:v>
                </c:pt>
                <c:pt idx="103839">
                  <c:v>40.573824097318401</c:v>
                </c:pt>
                <c:pt idx="103840">
                  <c:v>40.573950546290298</c:v>
                </c:pt>
                <c:pt idx="103841">
                  <c:v>40.5740769948574</c:v>
                </c:pt>
                <c:pt idx="103842">
                  <c:v>40.574203443019798</c:v>
                </c:pt>
                <c:pt idx="103843">
                  <c:v>40.574329890777499</c:v>
                </c:pt>
                <c:pt idx="103844">
                  <c:v>40.574456338130403</c:v>
                </c:pt>
                <c:pt idx="103845">
                  <c:v>40.574582785078498</c:v>
                </c:pt>
                <c:pt idx="103846">
                  <c:v>40.574709231621902</c:v>
                </c:pt>
                <c:pt idx="103847">
                  <c:v>40.574835677760603</c:v>
                </c:pt>
                <c:pt idx="103848">
                  <c:v>40.574962123494501</c:v>
                </c:pt>
                <c:pt idx="103849">
                  <c:v>40.575088568823702</c:v>
                </c:pt>
                <c:pt idx="103850">
                  <c:v>40.5752150137481</c:v>
                </c:pt>
                <c:pt idx="103851">
                  <c:v>40.5753414582678</c:v>
                </c:pt>
                <c:pt idx="103852">
                  <c:v>40.575467902382798</c:v>
                </c:pt>
                <c:pt idx="103853">
                  <c:v>40.575594346092998</c:v>
                </c:pt>
                <c:pt idx="103854">
                  <c:v>40.575720789398503</c:v>
                </c:pt>
                <c:pt idx="103855">
                  <c:v>40.575847232299203</c:v>
                </c:pt>
                <c:pt idx="103856">
                  <c:v>40.5759736747952</c:v>
                </c:pt>
                <c:pt idx="103857">
                  <c:v>40.576100116886501</c:v>
                </c:pt>
                <c:pt idx="103858">
                  <c:v>40.576226558573097</c:v>
                </c:pt>
                <c:pt idx="103859">
                  <c:v>40.576352999854898</c:v>
                </c:pt>
                <c:pt idx="103860">
                  <c:v>40.576479440732001</c:v>
                </c:pt>
                <c:pt idx="103861">
                  <c:v>40.576605881204401</c:v>
                </c:pt>
                <c:pt idx="103862">
                  <c:v>40.576732321272097</c:v>
                </c:pt>
                <c:pt idx="103863">
                  <c:v>40.576858760935004</c:v>
                </c:pt>
                <c:pt idx="103864">
                  <c:v>40.576985200193199</c:v>
                </c:pt>
                <c:pt idx="103865">
                  <c:v>40.577111639046699</c:v>
                </c:pt>
                <c:pt idx="103866">
                  <c:v>40.577238077495501</c:v>
                </c:pt>
                <c:pt idx="103867">
                  <c:v>40.5773645155395</c:v>
                </c:pt>
                <c:pt idx="103868">
                  <c:v>40.577490953178803</c:v>
                </c:pt>
                <c:pt idx="103869">
                  <c:v>40.577617390413501</c:v>
                </c:pt>
                <c:pt idx="103870">
                  <c:v>40.577743827243403</c:v>
                </c:pt>
                <c:pt idx="103871">
                  <c:v>40.577870263668601</c:v>
                </c:pt>
                <c:pt idx="103872">
                  <c:v>40.577996699689002</c:v>
                </c:pt>
                <c:pt idx="103873">
                  <c:v>40.5781231353048</c:v>
                </c:pt>
                <c:pt idx="103874">
                  <c:v>40.578249570515901</c:v>
                </c:pt>
                <c:pt idx="103875">
                  <c:v>40.578376005322198</c:v>
                </c:pt>
                <c:pt idx="103876">
                  <c:v>40.578502439723898</c:v>
                </c:pt>
                <c:pt idx="103877">
                  <c:v>40.578628873720803</c:v>
                </c:pt>
                <c:pt idx="103878">
                  <c:v>40.578755307313003</c:v>
                </c:pt>
                <c:pt idx="103879">
                  <c:v>40.578881740500599</c:v>
                </c:pt>
                <c:pt idx="103880">
                  <c:v>40.579008173283398</c:v>
                </c:pt>
                <c:pt idx="103881">
                  <c:v>40.579134605661501</c:v>
                </c:pt>
                <c:pt idx="103882">
                  <c:v>40.579261037635</c:v>
                </c:pt>
                <c:pt idx="103883">
                  <c:v>40.579387469203702</c:v>
                </c:pt>
                <c:pt idx="103884">
                  <c:v>40.579513900367701</c:v>
                </c:pt>
                <c:pt idx="103885">
                  <c:v>40.579640331127102</c:v>
                </c:pt>
                <c:pt idx="103886">
                  <c:v>40.5797667614817</c:v>
                </c:pt>
                <c:pt idx="103887">
                  <c:v>40.579893191431701</c:v>
                </c:pt>
                <c:pt idx="103888">
                  <c:v>40.580019620976998</c:v>
                </c:pt>
                <c:pt idx="103889">
                  <c:v>40.580146050117499</c:v>
                </c:pt>
                <c:pt idx="103890">
                  <c:v>40.580272478853402</c:v>
                </c:pt>
                <c:pt idx="103891">
                  <c:v>40.580398907184602</c:v>
                </c:pt>
                <c:pt idx="103892">
                  <c:v>40.580525335111098</c:v>
                </c:pt>
                <c:pt idx="103893">
                  <c:v>40.580651762633003</c:v>
                </c:pt>
                <c:pt idx="103894">
                  <c:v>40.580778189750099</c:v>
                </c:pt>
                <c:pt idx="103895">
                  <c:v>40.580904616462597</c:v>
                </c:pt>
                <c:pt idx="103896">
                  <c:v>40.581031042770398</c:v>
                </c:pt>
                <c:pt idx="103897">
                  <c:v>40.581157468673503</c:v>
                </c:pt>
                <c:pt idx="103898">
                  <c:v>40.581283894171897</c:v>
                </c:pt>
                <c:pt idx="103899">
                  <c:v>40.5814103192657</c:v>
                </c:pt>
                <c:pt idx="103900">
                  <c:v>40.5815367439547</c:v>
                </c:pt>
                <c:pt idx="103901">
                  <c:v>40.581663168239103</c:v>
                </c:pt>
                <c:pt idx="103902">
                  <c:v>40.581789592118902</c:v>
                </c:pt>
                <c:pt idx="103903">
                  <c:v>40.581916015593897</c:v>
                </c:pt>
                <c:pt idx="103904">
                  <c:v>40.582042438664303</c:v>
                </c:pt>
                <c:pt idx="103905">
                  <c:v>40.582168861329997</c:v>
                </c:pt>
                <c:pt idx="103906">
                  <c:v>40.582295283591101</c:v>
                </c:pt>
                <c:pt idx="103907">
                  <c:v>40.582421705447501</c:v>
                </c:pt>
                <c:pt idx="103908">
                  <c:v>40.582548126899198</c:v>
                </c:pt>
                <c:pt idx="103909">
                  <c:v>40.582674547946198</c:v>
                </c:pt>
                <c:pt idx="103910">
                  <c:v>40.5828009685886</c:v>
                </c:pt>
                <c:pt idx="103911">
                  <c:v>40.582927388826398</c:v>
                </c:pt>
                <c:pt idx="103912">
                  <c:v>40.5830538086594</c:v>
                </c:pt>
                <c:pt idx="103913">
                  <c:v>40.583180228087897</c:v>
                </c:pt>
                <c:pt idx="103914">
                  <c:v>40.583306647111598</c:v>
                </c:pt>
                <c:pt idx="103915">
                  <c:v>40.583433065730702</c:v>
                </c:pt>
                <c:pt idx="103916">
                  <c:v>40.583559483945102</c:v>
                </c:pt>
                <c:pt idx="103917">
                  <c:v>40.583685901754897</c:v>
                </c:pt>
                <c:pt idx="103918">
                  <c:v>40.583812319160103</c:v>
                </c:pt>
                <c:pt idx="103919">
                  <c:v>40.583938736160597</c:v>
                </c:pt>
                <c:pt idx="103920">
                  <c:v>40.584065152756402</c:v>
                </c:pt>
                <c:pt idx="103921">
                  <c:v>40.584191568947602</c:v>
                </c:pt>
                <c:pt idx="103922">
                  <c:v>40.584317984734099</c:v>
                </c:pt>
                <c:pt idx="103923">
                  <c:v>40.584444400115999</c:v>
                </c:pt>
                <c:pt idx="103924">
                  <c:v>40.584570815093301</c:v>
                </c:pt>
                <c:pt idx="103925">
                  <c:v>40.584697229665899</c:v>
                </c:pt>
                <c:pt idx="103926">
                  <c:v>40.5848236438339</c:v>
                </c:pt>
                <c:pt idx="103927">
                  <c:v>40.584950057597197</c:v>
                </c:pt>
                <c:pt idx="103928">
                  <c:v>40.585076470955897</c:v>
                </c:pt>
                <c:pt idx="103929">
                  <c:v>40.585202883909901</c:v>
                </c:pt>
                <c:pt idx="103930">
                  <c:v>40.585329296459399</c:v>
                </c:pt>
                <c:pt idx="103931">
                  <c:v>40.585455708604101</c:v>
                </c:pt>
                <c:pt idx="103932">
                  <c:v>40.585582120344299</c:v>
                </c:pt>
                <c:pt idx="103933">
                  <c:v>40.585708531679799</c:v>
                </c:pt>
                <c:pt idx="103934">
                  <c:v>40.585834942610703</c:v>
                </c:pt>
                <c:pt idx="103935">
                  <c:v>40.585961353136902</c:v>
                </c:pt>
                <c:pt idx="103936">
                  <c:v>40.586087763258497</c:v>
                </c:pt>
                <c:pt idx="103937">
                  <c:v>40.586214172975502</c:v>
                </c:pt>
                <c:pt idx="103938">
                  <c:v>40.586340582287903</c:v>
                </c:pt>
                <c:pt idx="103939">
                  <c:v>40.586466991195699</c:v>
                </c:pt>
                <c:pt idx="103940">
                  <c:v>40.586593399698799</c:v>
                </c:pt>
                <c:pt idx="103941">
                  <c:v>40.586719807797301</c:v>
                </c:pt>
                <c:pt idx="103942">
                  <c:v>40.5868462154911</c:v>
                </c:pt>
                <c:pt idx="103943">
                  <c:v>40.586972622780401</c:v>
                </c:pt>
                <c:pt idx="103944">
                  <c:v>40.587099029664998</c:v>
                </c:pt>
                <c:pt idx="103945">
                  <c:v>40.587225436145097</c:v>
                </c:pt>
                <c:pt idx="103946">
                  <c:v>40.5873518422205</c:v>
                </c:pt>
                <c:pt idx="103947">
                  <c:v>40.587478247891298</c:v>
                </c:pt>
                <c:pt idx="103948">
                  <c:v>40.587604653157399</c:v>
                </c:pt>
                <c:pt idx="103949">
                  <c:v>40.587731058019003</c:v>
                </c:pt>
                <c:pt idx="103950">
                  <c:v>40.587857462476002</c:v>
                </c:pt>
                <c:pt idx="103951">
                  <c:v>40.587983866528297</c:v>
                </c:pt>
                <c:pt idx="103952">
                  <c:v>40.588110270176003</c:v>
                </c:pt>
                <c:pt idx="103953">
                  <c:v>40.588236673419203</c:v>
                </c:pt>
                <c:pt idx="103954">
                  <c:v>40.5883630762577</c:v>
                </c:pt>
                <c:pt idx="103955">
                  <c:v>40.588489478691599</c:v>
                </c:pt>
                <c:pt idx="103956">
                  <c:v>40.588615880720901</c:v>
                </c:pt>
                <c:pt idx="103957">
                  <c:v>40.588742282345599</c:v>
                </c:pt>
                <c:pt idx="103958">
                  <c:v>40.588868683565799</c:v>
                </c:pt>
                <c:pt idx="103959">
                  <c:v>40.588995084381303</c:v>
                </c:pt>
                <c:pt idx="103960">
                  <c:v>40.589121484792201</c:v>
                </c:pt>
                <c:pt idx="103961">
                  <c:v>40.589247884798503</c:v>
                </c:pt>
                <c:pt idx="103962">
                  <c:v>40.589374284400201</c:v>
                </c:pt>
                <c:pt idx="103963">
                  <c:v>40.5895006835974</c:v>
                </c:pt>
                <c:pt idx="103964">
                  <c:v>40.589627082389903</c:v>
                </c:pt>
                <c:pt idx="103965">
                  <c:v>40.589753480777901</c:v>
                </c:pt>
                <c:pt idx="103966">
                  <c:v>40.589879878761202</c:v>
                </c:pt>
                <c:pt idx="103967">
                  <c:v>40.590006276339999</c:v>
                </c:pt>
                <c:pt idx="103968">
                  <c:v>40.590132673514198</c:v>
                </c:pt>
                <c:pt idx="103969">
                  <c:v>40.5902590702838</c:v>
                </c:pt>
                <c:pt idx="103970">
                  <c:v>40.590385466648797</c:v>
                </c:pt>
                <c:pt idx="103971">
                  <c:v>40.590511862609198</c:v>
                </c:pt>
                <c:pt idx="103972">
                  <c:v>40.5906382581651</c:v>
                </c:pt>
                <c:pt idx="103973">
                  <c:v>40.590764653316299</c:v>
                </c:pt>
                <c:pt idx="103974">
                  <c:v>40.590891048063</c:v>
                </c:pt>
                <c:pt idx="103975">
                  <c:v>40.591017442405096</c:v>
                </c:pt>
                <c:pt idx="103976">
                  <c:v>40.591143836342702</c:v>
                </c:pt>
                <c:pt idx="103977">
                  <c:v>40.591270229875597</c:v>
                </c:pt>
                <c:pt idx="103978">
                  <c:v>40.591396623004002</c:v>
                </c:pt>
                <c:pt idx="103979">
                  <c:v>40.591523015727802</c:v>
                </c:pt>
                <c:pt idx="103980">
                  <c:v>40.591649408046997</c:v>
                </c:pt>
                <c:pt idx="103981">
                  <c:v>40.591775799961702</c:v>
                </c:pt>
                <c:pt idx="103982">
                  <c:v>40.591902191471803</c:v>
                </c:pt>
                <c:pt idx="103983">
                  <c:v>40.592028582577299</c:v>
                </c:pt>
                <c:pt idx="103984">
                  <c:v>40.592154973278298</c:v>
                </c:pt>
                <c:pt idx="103985">
                  <c:v>40.592281363574699</c:v>
                </c:pt>
                <c:pt idx="103986">
                  <c:v>40.592407753466503</c:v>
                </c:pt>
                <c:pt idx="103987">
                  <c:v>40.592534142953802</c:v>
                </c:pt>
                <c:pt idx="103988">
                  <c:v>40.592660532036497</c:v>
                </c:pt>
                <c:pt idx="103989">
                  <c:v>40.592786920714602</c:v>
                </c:pt>
                <c:pt idx="103990">
                  <c:v>40.592913308988201</c:v>
                </c:pt>
                <c:pt idx="103991">
                  <c:v>40.593039696857304</c:v>
                </c:pt>
                <c:pt idx="103992">
                  <c:v>40.593166084321702</c:v>
                </c:pt>
                <c:pt idx="103993">
                  <c:v>40.593292471381702</c:v>
                </c:pt>
                <c:pt idx="103994">
                  <c:v>40.593418858036998</c:v>
                </c:pt>
                <c:pt idx="103995">
                  <c:v>40.593545244287803</c:v>
                </c:pt>
                <c:pt idx="103996">
                  <c:v>40.593671630134097</c:v>
                </c:pt>
                <c:pt idx="103997">
                  <c:v>40.5937980155758</c:v>
                </c:pt>
                <c:pt idx="103998">
                  <c:v>40.593924400612998</c:v>
                </c:pt>
                <c:pt idx="103999">
                  <c:v>40.594050785245599</c:v>
                </c:pt>
                <c:pt idx="104000">
                  <c:v>40.594177169473603</c:v>
                </c:pt>
                <c:pt idx="104001">
                  <c:v>40.594303553297202</c:v>
                </c:pt>
                <c:pt idx="104002">
                  <c:v>40.594429936716203</c:v>
                </c:pt>
                <c:pt idx="104003">
                  <c:v>40.5945563197306</c:v>
                </c:pt>
                <c:pt idx="104004">
                  <c:v>40.594682702340499</c:v>
                </c:pt>
                <c:pt idx="104005">
                  <c:v>40.594809084545901</c:v>
                </c:pt>
                <c:pt idx="104006">
                  <c:v>40.594935466346698</c:v>
                </c:pt>
                <c:pt idx="104007">
                  <c:v>40.595061847742997</c:v>
                </c:pt>
                <c:pt idx="104008">
                  <c:v>40.595188228734699</c:v>
                </c:pt>
                <c:pt idx="104009">
                  <c:v>40.595314609321903</c:v>
                </c:pt>
                <c:pt idx="104010">
                  <c:v>40.595440989504603</c:v>
                </c:pt>
                <c:pt idx="104011">
                  <c:v>40.595567369282797</c:v>
                </c:pt>
                <c:pt idx="104012">
                  <c:v>40.595693748656402</c:v>
                </c:pt>
                <c:pt idx="104013">
                  <c:v>40.595820127625501</c:v>
                </c:pt>
                <c:pt idx="104014">
                  <c:v>40.595946506190003</c:v>
                </c:pt>
                <c:pt idx="104015">
                  <c:v>40.5960728843501</c:v>
                </c:pt>
                <c:pt idx="104016">
                  <c:v>40.5961992621056</c:v>
                </c:pt>
                <c:pt idx="104017">
                  <c:v>40.596325639456602</c:v>
                </c:pt>
                <c:pt idx="104018">
                  <c:v>40.596452016402999</c:v>
                </c:pt>
                <c:pt idx="104019">
                  <c:v>40.596578392944998</c:v>
                </c:pt>
                <c:pt idx="104020">
                  <c:v>40.5967047690824</c:v>
                </c:pt>
                <c:pt idx="104021">
                  <c:v>40.596831144815297</c:v>
                </c:pt>
                <c:pt idx="104022">
                  <c:v>40.596957520143697</c:v>
                </c:pt>
                <c:pt idx="104023">
                  <c:v>40.597083895067598</c:v>
                </c:pt>
                <c:pt idx="104024">
                  <c:v>40.597210269586903</c:v>
                </c:pt>
                <c:pt idx="104025">
                  <c:v>40.597336643701802</c:v>
                </c:pt>
                <c:pt idx="104026">
                  <c:v>40.597463017412103</c:v>
                </c:pt>
                <c:pt idx="104027">
                  <c:v>40.5975893907179</c:v>
                </c:pt>
                <c:pt idx="104028">
                  <c:v>40.597715763619199</c:v>
                </c:pt>
                <c:pt idx="104029">
                  <c:v>40.597842136116</c:v>
                </c:pt>
                <c:pt idx="104030">
                  <c:v>40.597968508208297</c:v>
                </c:pt>
                <c:pt idx="104031">
                  <c:v>40.598094879896102</c:v>
                </c:pt>
                <c:pt idx="104032">
                  <c:v>40.598221251179403</c:v>
                </c:pt>
                <c:pt idx="104033">
                  <c:v>40.598347622058199</c:v>
                </c:pt>
                <c:pt idx="104034">
                  <c:v>40.598473992532497</c:v>
                </c:pt>
                <c:pt idx="104035">
                  <c:v>40.598600362602198</c:v>
                </c:pt>
                <c:pt idx="104036">
                  <c:v>40.598726732267501</c:v>
                </c:pt>
                <c:pt idx="104037">
                  <c:v>40.598853101528299</c:v>
                </c:pt>
                <c:pt idx="104038">
                  <c:v>40.598979470384599</c:v>
                </c:pt>
                <c:pt idx="104039">
                  <c:v>40.599105838836401</c:v>
                </c:pt>
                <c:pt idx="104040">
                  <c:v>40.599232206883698</c:v>
                </c:pt>
                <c:pt idx="104041">
                  <c:v>40.599358574526498</c:v>
                </c:pt>
                <c:pt idx="104042">
                  <c:v>40.5994849417648</c:v>
                </c:pt>
                <c:pt idx="104043">
                  <c:v>40.599611308598597</c:v>
                </c:pt>
                <c:pt idx="104044">
                  <c:v>40.599737675027903</c:v>
                </c:pt>
                <c:pt idx="104045">
                  <c:v>40.599864041052797</c:v>
                </c:pt>
                <c:pt idx="104046">
                  <c:v>40.599990406673101</c:v>
                </c:pt>
                <c:pt idx="104047">
                  <c:v>40.600116771888999</c:v>
                </c:pt>
                <c:pt idx="104048">
                  <c:v>40.600243136700399</c:v>
                </c:pt>
                <c:pt idx="104049">
                  <c:v>40.600369501107302</c:v>
                </c:pt>
                <c:pt idx="104050">
                  <c:v>40.6004958651097</c:v>
                </c:pt>
                <c:pt idx="104051">
                  <c:v>40.600622228707699</c:v>
                </c:pt>
                <c:pt idx="104052">
                  <c:v>40.600748591901102</c:v>
                </c:pt>
                <c:pt idx="104053">
                  <c:v>40.600874954690099</c:v>
                </c:pt>
                <c:pt idx="104054">
                  <c:v>40.601001317074598</c:v>
                </c:pt>
                <c:pt idx="104055">
                  <c:v>40.601127679054699</c:v>
                </c:pt>
                <c:pt idx="104056">
                  <c:v>40.601254040630202</c:v>
                </c:pt>
                <c:pt idx="104057">
                  <c:v>40.6013804018013</c:v>
                </c:pt>
                <c:pt idx="104058">
                  <c:v>40.601506762567901</c:v>
                </c:pt>
                <c:pt idx="104059">
                  <c:v>40.601633122930103</c:v>
                </c:pt>
                <c:pt idx="104060">
                  <c:v>40.6017594828878</c:v>
                </c:pt>
                <c:pt idx="104061">
                  <c:v>40.601885842441</c:v>
                </c:pt>
                <c:pt idx="104062">
                  <c:v>40.602012201589702</c:v>
                </c:pt>
                <c:pt idx="104063">
                  <c:v>40.602138560333998</c:v>
                </c:pt>
                <c:pt idx="104064">
                  <c:v>40.602264918673797</c:v>
                </c:pt>
                <c:pt idx="104065">
                  <c:v>40.602391276609197</c:v>
                </c:pt>
                <c:pt idx="104066">
                  <c:v>40.602517634140099</c:v>
                </c:pt>
                <c:pt idx="104067">
                  <c:v>40.602643991266604</c:v>
                </c:pt>
                <c:pt idx="104068">
                  <c:v>40.602770347988503</c:v>
                </c:pt>
                <c:pt idx="104069">
                  <c:v>40.602896704306097</c:v>
                </c:pt>
                <c:pt idx="104070">
                  <c:v>40.603023060219101</c:v>
                </c:pt>
                <c:pt idx="104071">
                  <c:v>40.603149415727799</c:v>
                </c:pt>
                <c:pt idx="104072">
                  <c:v>40.6032757708319</c:v>
                </c:pt>
                <c:pt idx="104073">
                  <c:v>40.603402125531602</c:v>
                </c:pt>
                <c:pt idx="104074">
                  <c:v>40.603528479826899</c:v>
                </c:pt>
                <c:pt idx="104075">
                  <c:v>40.603654833717698</c:v>
                </c:pt>
                <c:pt idx="104076">
                  <c:v>40.603781187204099</c:v>
                </c:pt>
                <c:pt idx="104077">
                  <c:v>40.603907540286002</c:v>
                </c:pt>
                <c:pt idx="104078">
                  <c:v>40.6040338929635</c:v>
                </c:pt>
                <c:pt idx="104079">
                  <c:v>40.6041602452365</c:v>
                </c:pt>
                <c:pt idx="104080">
                  <c:v>40.604286597105101</c:v>
                </c:pt>
                <c:pt idx="104081">
                  <c:v>40.604412948569198</c:v>
                </c:pt>
                <c:pt idx="104082">
                  <c:v>40.604539299628897</c:v>
                </c:pt>
                <c:pt idx="104083">
                  <c:v>40.604665650284197</c:v>
                </c:pt>
                <c:pt idx="104084">
                  <c:v>40.604792000534999</c:v>
                </c:pt>
                <c:pt idx="104085">
                  <c:v>40.604918350381404</c:v>
                </c:pt>
                <c:pt idx="104086">
                  <c:v>40.605044699823402</c:v>
                </c:pt>
                <c:pt idx="104087">
                  <c:v>40.605171048860903</c:v>
                </c:pt>
                <c:pt idx="104088">
                  <c:v>40.605297397493999</c:v>
                </c:pt>
                <c:pt idx="104089">
                  <c:v>40.605423745722703</c:v>
                </c:pt>
                <c:pt idx="104090">
                  <c:v>40.605550093546903</c:v>
                </c:pt>
                <c:pt idx="104091">
                  <c:v>40.605676440966697</c:v>
                </c:pt>
                <c:pt idx="104092">
                  <c:v>40.6058027879821</c:v>
                </c:pt>
                <c:pt idx="104093">
                  <c:v>40.605929134593097</c:v>
                </c:pt>
                <c:pt idx="104094">
                  <c:v>40.606055480799597</c:v>
                </c:pt>
                <c:pt idx="104095">
                  <c:v>40.606181826601699</c:v>
                </c:pt>
                <c:pt idx="104096">
                  <c:v>40.606308171999402</c:v>
                </c:pt>
                <c:pt idx="104097">
                  <c:v>40.606434516992699</c:v>
                </c:pt>
                <c:pt idx="104098">
                  <c:v>40.606560861581499</c:v>
                </c:pt>
                <c:pt idx="104099">
                  <c:v>40.606687205766001</c:v>
                </c:pt>
                <c:pt idx="104100">
                  <c:v>40.606813549545997</c:v>
                </c:pt>
                <c:pt idx="104101">
                  <c:v>40.606939892921602</c:v>
                </c:pt>
                <c:pt idx="104102">
                  <c:v>40.607066235892802</c:v>
                </c:pt>
                <c:pt idx="104103">
                  <c:v>40.607192578459497</c:v>
                </c:pt>
                <c:pt idx="104104">
                  <c:v>40.6073189206219</c:v>
                </c:pt>
                <c:pt idx="104105">
                  <c:v>40.607445262379798</c:v>
                </c:pt>
                <c:pt idx="104106">
                  <c:v>40.607571603733398</c:v>
                </c:pt>
                <c:pt idx="104107">
                  <c:v>40.607697944682499</c:v>
                </c:pt>
                <c:pt idx="104108">
                  <c:v>40.607824285227302</c:v>
                </c:pt>
                <c:pt idx="104109">
                  <c:v>40.6079506253676</c:v>
                </c:pt>
                <c:pt idx="104110">
                  <c:v>40.6080769651035</c:v>
                </c:pt>
                <c:pt idx="104111">
                  <c:v>40.608203304435001</c:v>
                </c:pt>
                <c:pt idx="104112">
                  <c:v>40.608329643362097</c:v>
                </c:pt>
                <c:pt idx="104113">
                  <c:v>40.608455981884802</c:v>
                </c:pt>
                <c:pt idx="104114">
                  <c:v>40.608582320003201</c:v>
                </c:pt>
                <c:pt idx="104115">
                  <c:v>40.608708657717102</c:v>
                </c:pt>
                <c:pt idx="104116">
                  <c:v>40.608834995026598</c:v>
                </c:pt>
                <c:pt idx="104117">
                  <c:v>40.608961331931702</c:v>
                </c:pt>
                <c:pt idx="104118">
                  <c:v>40.609087668432501</c:v>
                </c:pt>
                <c:pt idx="104119">
                  <c:v>40.609214004528802</c:v>
                </c:pt>
                <c:pt idx="104120">
                  <c:v>40.609340340220797</c:v>
                </c:pt>
                <c:pt idx="104121">
                  <c:v>40.609466675508401</c:v>
                </c:pt>
                <c:pt idx="104122">
                  <c:v>40.609593010391499</c:v>
                </c:pt>
                <c:pt idx="104123">
                  <c:v>40.6097193448703</c:v>
                </c:pt>
                <c:pt idx="104124">
                  <c:v>40.609845678944701</c:v>
                </c:pt>
                <c:pt idx="104125">
                  <c:v>40.609972012614797</c:v>
                </c:pt>
                <c:pt idx="104126">
                  <c:v>40.610098345880402</c:v>
                </c:pt>
                <c:pt idx="104127">
                  <c:v>40.610224678741702</c:v>
                </c:pt>
                <c:pt idx="104128">
                  <c:v>40.610351011198503</c:v>
                </c:pt>
                <c:pt idx="104129">
                  <c:v>40.610477343250999</c:v>
                </c:pt>
                <c:pt idx="104130">
                  <c:v>40.610603674899203</c:v>
                </c:pt>
                <c:pt idx="104131">
                  <c:v>40.610730006142902</c:v>
                </c:pt>
                <c:pt idx="104132">
                  <c:v>40.610856336982302</c:v>
                </c:pt>
                <c:pt idx="104133">
                  <c:v>40.610982667417296</c:v>
                </c:pt>
                <c:pt idx="104134">
                  <c:v>40.6111089974479</c:v>
                </c:pt>
                <c:pt idx="104135">
                  <c:v>40.611235327074098</c:v>
                </c:pt>
                <c:pt idx="104136">
                  <c:v>40.611361656295998</c:v>
                </c:pt>
                <c:pt idx="104137">
                  <c:v>40.611487985113499</c:v>
                </c:pt>
                <c:pt idx="104138">
                  <c:v>40.611614313526701</c:v>
                </c:pt>
                <c:pt idx="104139">
                  <c:v>40.611740641535498</c:v>
                </c:pt>
                <c:pt idx="104140">
                  <c:v>40.611866969139903</c:v>
                </c:pt>
                <c:pt idx="104141">
                  <c:v>40.611993296339897</c:v>
                </c:pt>
                <c:pt idx="104142">
                  <c:v>40.612119623135598</c:v>
                </c:pt>
                <c:pt idx="104143">
                  <c:v>40.612245949527001</c:v>
                </c:pt>
                <c:pt idx="104144">
                  <c:v>40.612372275513899</c:v>
                </c:pt>
                <c:pt idx="104145">
                  <c:v>40.612498601096597</c:v>
                </c:pt>
                <c:pt idx="104146">
                  <c:v>40.612624926274798</c:v>
                </c:pt>
                <c:pt idx="104147">
                  <c:v>40.612751251048699</c:v>
                </c:pt>
                <c:pt idx="104148">
                  <c:v>40.612877575418203</c:v>
                </c:pt>
                <c:pt idx="104149">
                  <c:v>40.613003899383401</c:v>
                </c:pt>
                <c:pt idx="104150">
                  <c:v>40.613130222944299</c:v>
                </c:pt>
                <c:pt idx="104151">
                  <c:v>40.6132565461008</c:v>
                </c:pt>
                <c:pt idx="104152">
                  <c:v>40.613382868852902</c:v>
                </c:pt>
                <c:pt idx="104153">
                  <c:v>40.613509191200698</c:v>
                </c:pt>
                <c:pt idx="104154">
                  <c:v>40.613635513144096</c:v>
                </c:pt>
                <c:pt idx="104155">
                  <c:v>40.613761834683302</c:v>
                </c:pt>
                <c:pt idx="104156">
                  <c:v>40.613888155818003</c:v>
                </c:pt>
                <c:pt idx="104157">
                  <c:v>40.614014476548398</c:v>
                </c:pt>
                <c:pt idx="104158">
                  <c:v>40.614140796874501</c:v>
                </c:pt>
                <c:pt idx="104159">
                  <c:v>40.614267116796199</c:v>
                </c:pt>
                <c:pt idx="104160">
                  <c:v>40.614393436313598</c:v>
                </c:pt>
                <c:pt idx="104161">
                  <c:v>40.614519755426699</c:v>
                </c:pt>
                <c:pt idx="104162">
                  <c:v>40.614646074135401</c:v>
                </c:pt>
                <c:pt idx="104163">
                  <c:v>40.614772392439797</c:v>
                </c:pt>
                <c:pt idx="104164">
                  <c:v>40.614898710339801</c:v>
                </c:pt>
                <c:pt idx="104165">
                  <c:v>40.6150250278356</c:v>
                </c:pt>
                <c:pt idx="104166">
                  <c:v>40.6151513449269</c:v>
                </c:pt>
                <c:pt idx="104167">
                  <c:v>40.615277661614002</c:v>
                </c:pt>
                <c:pt idx="104168">
                  <c:v>40.615403977896698</c:v>
                </c:pt>
                <c:pt idx="104169">
                  <c:v>40.615530293775102</c:v>
                </c:pt>
                <c:pt idx="104170">
                  <c:v>40.6156566092492</c:v>
                </c:pt>
                <c:pt idx="104171">
                  <c:v>40.615782924318999</c:v>
                </c:pt>
                <c:pt idx="104172">
                  <c:v>40.615909238984401</c:v>
                </c:pt>
                <c:pt idx="104173">
                  <c:v>40.616035553245503</c:v>
                </c:pt>
                <c:pt idx="104174">
                  <c:v>40.616161867102299</c:v>
                </c:pt>
                <c:pt idx="104175">
                  <c:v>40.616288180554797</c:v>
                </c:pt>
                <c:pt idx="104176">
                  <c:v>40.616414493602903</c:v>
                </c:pt>
                <c:pt idx="104177">
                  <c:v>40.616540806246697</c:v>
                </c:pt>
                <c:pt idx="104178">
                  <c:v>40.616667118486298</c:v>
                </c:pt>
                <c:pt idx="104179">
                  <c:v>40.616793430321501</c:v>
                </c:pt>
                <c:pt idx="104180">
                  <c:v>40.616919741752298</c:v>
                </c:pt>
                <c:pt idx="104181">
                  <c:v>40.617046052778903</c:v>
                </c:pt>
                <c:pt idx="104182">
                  <c:v>40.617172363401203</c:v>
                </c:pt>
                <c:pt idx="104183">
                  <c:v>40.617298673619104</c:v>
                </c:pt>
                <c:pt idx="104184">
                  <c:v>40.617424983432798</c:v>
                </c:pt>
                <c:pt idx="104185">
                  <c:v>40.617551292842101</c:v>
                </c:pt>
                <c:pt idx="104186">
                  <c:v>40.617677601847198</c:v>
                </c:pt>
                <c:pt idx="104187">
                  <c:v>40.617803910447897</c:v>
                </c:pt>
                <c:pt idx="104188">
                  <c:v>40.617930218644403</c:v>
                </c:pt>
                <c:pt idx="104189">
                  <c:v>40.618056526436497</c:v>
                </c:pt>
                <c:pt idx="104190">
                  <c:v>40.618182833824299</c:v>
                </c:pt>
                <c:pt idx="104191">
                  <c:v>40.618309140807803</c:v>
                </c:pt>
                <c:pt idx="104192">
                  <c:v>40.6184354473871</c:v>
                </c:pt>
                <c:pt idx="104193">
                  <c:v>40.618561753561998</c:v>
                </c:pt>
                <c:pt idx="104194">
                  <c:v>40.618688059332698</c:v>
                </c:pt>
                <c:pt idx="104195">
                  <c:v>40.618814364698999</c:v>
                </c:pt>
                <c:pt idx="104196">
                  <c:v>40.6189406696611</c:v>
                </c:pt>
                <c:pt idx="104197">
                  <c:v>40.619066974218804</c:v>
                </c:pt>
                <c:pt idx="104198">
                  <c:v>40.6191932783723</c:v>
                </c:pt>
                <c:pt idx="104199">
                  <c:v>40.619319582121499</c:v>
                </c:pt>
                <c:pt idx="104200">
                  <c:v>40.619445885466398</c:v>
                </c:pt>
                <c:pt idx="104201">
                  <c:v>40.619572188406998</c:v>
                </c:pt>
                <c:pt idx="104202">
                  <c:v>40.619698490943399</c:v>
                </c:pt>
                <c:pt idx="104203">
                  <c:v>40.619824793075402</c:v>
                </c:pt>
                <c:pt idx="104204">
                  <c:v>40.619951094803199</c:v>
                </c:pt>
                <c:pt idx="104205">
                  <c:v>40.620077396126703</c:v>
                </c:pt>
                <c:pt idx="104206">
                  <c:v>40.620203697045902</c:v>
                </c:pt>
                <c:pt idx="104207">
                  <c:v>40.620329997560802</c:v>
                </c:pt>
                <c:pt idx="104208">
                  <c:v>40.620456297671502</c:v>
                </c:pt>
                <c:pt idx="104209">
                  <c:v>40.620582597377798</c:v>
                </c:pt>
                <c:pt idx="104210">
                  <c:v>40.620708896679901</c:v>
                </c:pt>
                <c:pt idx="104211">
                  <c:v>40.620835195577797</c:v>
                </c:pt>
                <c:pt idx="104212">
                  <c:v>40.620961494071302</c:v>
                </c:pt>
                <c:pt idx="104213">
                  <c:v>40.621087792160601</c:v>
                </c:pt>
                <c:pt idx="104214">
                  <c:v>40.621214089845601</c:v>
                </c:pt>
                <c:pt idx="104215">
                  <c:v>40.621340387126402</c:v>
                </c:pt>
                <c:pt idx="104216">
                  <c:v>40.621466684002897</c:v>
                </c:pt>
                <c:pt idx="104217">
                  <c:v>40.6215929804751</c:v>
                </c:pt>
                <c:pt idx="104218">
                  <c:v>40.621719276543097</c:v>
                </c:pt>
                <c:pt idx="104219">
                  <c:v>40.621845572206702</c:v>
                </c:pt>
                <c:pt idx="104220">
                  <c:v>40.6219718674662</c:v>
                </c:pt>
                <c:pt idx="104221">
                  <c:v>40.6220981623214</c:v>
                </c:pt>
                <c:pt idx="104222">
                  <c:v>40.622224456772301</c:v>
                </c:pt>
                <c:pt idx="104223">
                  <c:v>40.622350750818903</c:v>
                </c:pt>
                <c:pt idx="104224">
                  <c:v>40.622477044461299</c:v>
                </c:pt>
                <c:pt idx="104225">
                  <c:v>40.622603337699502</c:v>
                </c:pt>
                <c:pt idx="104226">
                  <c:v>40.622729630533399</c:v>
                </c:pt>
                <c:pt idx="104227">
                  <c:v>40.622855922962998</c:v>
                </c:pt>
                <c:pt idx="104228">
                  <c:v>40.622982214988397</c:v>
                </c:pt>
                <c:pt idx="104229">
                  <c:v>40.623108506609498</c:v>
                </c:pt>
                <c:pt idx="104230">
                  <c:v>40.623234797826399</c:v>
                </c:pt>
                <c:pt idx="104231">
                  <c:v>40.623361088639101</c:v>
                </c:pt>
                <c:pt idx="104232">
                  <c:v>40.623487379047504</c:v>
                </c:pt>
                <c:pt idx="104233">
                  <c:v>40.623613669051601</c:v>
                </c:pt>
                <c:pt idx="104234">
                  <c:v>40.623739958651598</c:v>
                </c:pt>
                <c:pt idx="104235">
                  <c:v>40.623866247847197</c:v>
                </c:pt>
                <c:pt idx="104236">
                  <c:v>40.623992536638703</c:v>
                </c:pt>
                <c:pt idx="104237">
                  <c:v>40.624118825025803</c:v>
                </c:pt>
                <c:pt idx="104238">
                  <c:v>40.624245113008797</c:v>
                </c:pt>
                <c:pt idx="104239">
                  <c:v>40.624371400587499</c:v>
                </c:pt>
                <c:pt idx="104240">
                  <c:v>40.624497687762002</c:v>
                </c:pt>
                <c:pt idx="104241">
                  <c:v>40.624623974532199</c:v>
                </c:pt>
                <c:pt idx="104242">
                  <c:v>40.624750260898303</c:v>
                </c:pt>
                <c:pt idx="104243">
                  <c:v>40.624876546860001</c:v>
                </c:pt>
                <c:pt idx="104244">
                  <c:v>40.6250028324176</c:v>
                </c:pt>
                <c:pt idx="104245">
                  <c:v>40.6251291175709</c:v>
                </c:pt>
                <c:pt idx="104246">
                  <c:v>40.625255402320001</c:v>
                </c:pt>
                <c:pt idx="104247">
                  <c:v>40.625381686664902</c:v>
                </c:pt>
                <c:pt idx="104248">
                  <c:v>40.625507970605497</c:v>
                </c:pt>
                <c:pt idx="104249">
                  <c:v>40.625634254142</c:v>
                </c:pt>
                <c:pt idx="104250">
                  <c:v>40.625760537274203</c:v>
                </c:pt>
                <c:pt idx="104251">
                  <c:v>40.625886820002101</c:v>
                </c:pt>
                <c:pt idx="104252">
                  <c:v>40.626013102325899</c:v>
                </c:pt>
                <c:pt idx="104253">
                  <c:v>40.626139384245398</c:v>
                </c:pt>
                <c:pt idx="104254">
                  <c:v>40.626265665760798</c:v>
                </c:pt>
                <c:pt idx="104255">
                  <c:v>40.626391946871898</c:v>
                </c:pt>
                <c:pt idx="104256">
                  <c:v>40.626518227578799</c:v>
                </c:pt>
                <c:pt idx="104257">
                  <c:v>40.626644507881402</c:v>
                </c:pt>
                <c:pt idx="104258">
                  <c:v>40.626770787779897</c:v>
                </c:pt>
                <c:pt idx="104259">
                  <c:v>40.6268970672742</c:v>
                </c:pt>
                <c:pt idx="104260">
                  <c:v>40.627023346364197</c:v>
                </c:pt>
                <c:pt idx="104261">
                  <c:v>40.627149625050102</c:v>
                </c:pt>
                <c:pt idx="104262">
                  <c:v>40.6272759033317</c:v>
                </c:pt>
                <c:pt idx="104263">
                  <c:v>40.627402181209099</c:v>
                </c:pt>
                <c:pt idx="104264">
                  <c:v>40.627528458682299</c:v>
                </c:pt>
                <c:pt idx="104265">
                  <c:v>40.627654735751399</c:v>
                </c:pt>
                <c:pt idx="104266">
                  <c:v>40.6277810124162</c:v>
                </c:pt>
                <c:pt idx="104267">
                  <c:v>40.627907288676802</c:v>
                </c:pt>
                <c:pt idx="104268">
                  <c:v>40.628033564533197</c:v>
                </c:pt>
                <c:pt idx="104269">
                  <c:v>40.6281598399854</c:v>
                </c:pt>
                <c:pt idx="104270">
                  <c:v>40.628286115033497</c:v>
                </c:pt>
                <c:pt idx="104271">
                  <c:v>40.628412389677301</c:v>
                </c:pt>
                <c:pt idx="104272">
                  <c:v>40.628538663916899</c:v>
                </c:pt>
                <c:pt idx="104273">
                  <c:v>40.628664937752397</c:v>
                </c:pt>
                <c:pt idx="104274">
                  <c:v>40.628791211183596</c:v>
                </c:pt>
                <c:pt idx="104275">
                  <c:v>40.628917484210703</c:v>
                </c:pt>
                <c:pt idx="104276">
                  <c:v>40.629043756833497</c:v>
                </c:pt>
                <c:pt idx="104277">
                  <c:v>40.629170029052197</c:v>
                </c:pt>
                <c:pt idx="104278">
                  <c:v>40.629296300866699</c:v>
                </c:pt>
                <c:pt idx="104279">
                  <c:v>40.6294225722771</c:v>
                </c:pt>
                <c:pt idx="104280">
                  <c:v>40.629548843283203</c:v>
                </c:pt>
                <c:pt idx="104281">
                  <c:v>40.629675113885099</c:v>
                </c:pt>
                <c:pt idx="104282">
                  <c:v>40.629801384082903</c:v>
                </c:pt>
                <c:pt idx="104283">
                  <c:v>40.6299276538765</c:v>
                </c:pt>
                <c:pt idx="104284">
                  <c:v>40.630053923265898</c:v>
                </c:pt>
                <c:pt idx="104285">
                  <c:v>40.630180192251103</c:v>
                </c:pt>
                <c:pt idx="104286">
                  <c:v>40.630306460832202</c:v>
                </c:pt>
                <c:pt idx="104287">
                  <c:v>40.630432729009101</c:v>
                </c:pt>
                <c:pt idx="104288">
                  <c:v>40.630558996781801</c:v>
                </c:pt>
                <c:pt idx="104289">
                  <c:v>40.630685264150301</c:v>
                </c:pt>
                <c:pt idx="104290">
                  <c:v>40.630811531114702</c:v>
                </c:pt>
                <c:pt idx="104291">
                  <c:v>40.630937797674903</c:v>
                </c:pt>
                <c:pt idx="104292">
                  <c:v>40.631064063830898</c:v>
                </c:pt>
                <c:pt idx="104293">
                  <c:v>40.6311903295828</c:v>
                </c:pt>
                <c:pt idx="104294">
                  <c:v>40.631316594930503</c:v>
                </c:pt>
                <c:pt idx="104295">
                  <c:v>40.631442859873999</c:v>
                </c:pt>
                <c:pt idx="104296">
                  <c:v>40.631569124413403</c:v>
                </c:pt>
                <c:pt idx="104297">
                  <c:v>40.6316953885486</c:v>
                </c:pt>
                <c:pt idx="104298">
                  <c:v>40.631821652279598</c:v>
                </c:pt>
                <c:pt idx="104299">
                  <c:v>40.631947915606503</c:v>
                </c:pt>
                <c:pt idx="104300">
                  <c:v>40.632074178529301</c:v>
                </c:pt>
                <c:pt idx="104301">
                  <c:v>40.6322004410478</c:v>
                </c:pt>
                <c:pt idx="104302">
                  <c:v>40.632326703162299</c:v>
                </c:pt>
                <c:pt idx="104303">
                  <c:v>40.632452964872499</c:v>
                </c:pt>
                <c:pt idx="104304">
                  <c:v>40.632579226178599</c:v>
                </c:pt>
                <c:pt idx="104305">
                  <c:v>40.632705487080599</c:v>
                </c:pt>
                <c:pt idx="104306">
                  <c:v>40.6328317475784</c:v>
                </c:pt>
                <c:pt idx="104307">
                  <c:v>40.632958007672102</c:v>
                </c:pt>
                <c:pt idx="104308">
                  <c:v>40.633084267361603</c:v>
                </c:pt>
                <c:pt idx="104309">
                  <c:v>40.633210526646998</c:v>
                </c:pt>
                <c:pt idx="104310">
                  <c:v>40.633336785528201</c:v>
                </c:pt>
                <c:pt idx="104311">
                  <c:v>40.633463044005303</c:v>
                </c:pt>
                <c:pt idx="104312">
                  <c:v>40.6335893020782</c:v>
                </c:pt>
                <c:pt idx="104313">
                  <c:v>40.633715559747003</c:v>
                </c:pt>
                <c:pt idx="104314">
                  <c:v>40.6338418170117</c:v>
                </c:pt>
                <c:pt idx="104315">
                  <c:v>40.633968073872197</c:v>
                </c:pt>
                <c:pt idx="104316">
                  <c:v>40.634094330328601</c:v>
                </c:pt>
                <c:pt idx="104317">
                  <c:v>40.634220586380799</c:v>
                </c:pt>
                <c:pt idx="104318">
                  <c:v>40.634346842028997</c:v>
                </c:pt>
                <c:pt idx="104319">
                  <c:v>40.634473097272902</c:v>
                </c:pt>
                <c:pt idx="104320">
                  <c:v>40.634599352112801</c:v>
                </c:pt>
                <c:pt idx="104321">
                  <c:v>40.6347256065485</c:v>
                </c:pt>
                <c:pt idx="104322">
                  <c:v>40.634851860580099</c:v>
                </c:pt>
                <c:pt idx="104323">
                  <c:v>40.634978114207598</c:v>
                </c:pt>
                <c:pt idx="104324">
                  <c:v>40.635104367430898</c:v>
                </c:pt>
                <c:pt idx="104325">
                  <c:v>40.635230620250098</c:v>
                </c:pt>
                <c:pt idx="104326">
                  <c:v>40.635356872665199</c:v>
                </c:pt>
                <c:pt idx="104327">
                  <c:v>40.635483124676199</c:v>
                </c:pt>
                <c:pt idx="104328">
                  <c:v>40.635609376283</c:v>
                </c:pt>
                <c:pt idx="104329">
                  <c:v>40.635735627485701</c:v>
                </c:pt>
                <c:pt idx="104330">
                  <c:v>40.635861878284302</c:v>
                </c:pt>
                <c:pt idx="104331">
                  <c:v>40.635988128678797</c:v>
                </c:pt>
                <c:pt idx="104332">
                  <c:v>40.636114378669198</c:v>
                </c:pt>
                <c:pt idx="104333">
                  <c:v>40.636240628255401</c:v>
                </c:pt>
                <c:pt idx="104334">
                  <c:v>40.636366877437602</c:v>
                </c:pt>
                <c:pt idx="104335">
                  <c:v>40.636493126215598</c:v>
                </c:pt>
                <c:pt idx="104336">
                  <c:v>40.6366193745895</c:v>
                </c:pt>
                <c:pt idx="104337">
                  <c:v>40.636745622559303</c:v>
                </c:pt>
                <c:pt idx="104338">
                  <c:v>40.636871870124999</c:v>
                </c:pt>
                <c:pt idx="104339">
                  <c:v>40.636998117286602</c:v>
                </c:pt>
                <c:pt idx="104340">
                  <c:v>40.637124364044098</c:v>
                </c:pt>
                <c:pt idx="104341">
                  <c:v>40.637250610397501</c:v>
                </c:pt>
                <c:pt idx="104342">
                  <c:v>40.637376856346798</c:v>
                </c:pt>
                <c:pt idx="104343">
                  <c:v>40.637503101891902</c:v>
                </c:pt>
                <c:pt idx="104344">
                  <c:v>40.637629347032998</c:v>
                </c:pt>
                <c:pt idx="104345">
                  <c:v>40.637755591770002</c:v>
                </c:pt>
                <c:pt idx="104346">
                  <c:v>40.637881836102899</c:v>
                </c:pt>
                <c:pt idx="104347">
                  <c:v>40.638008080031703</c:v>
                </c:pt>
                <c:pt idx="104348">
                  <c:v>40.638134323556301</c:v>
                </c:pt>
                <c:pt idx="104349">
                  <c:v>40.638260566676898</c:v>
                </c:pt>
                <c:pt idx="104350">
                  <c:v>40.638386809393403</c:v>
                </c:pt>
                <c:pt idx="104351">
                  <c:v>40.6385130517058</c:v>
                </c:pt>
                <c:pt idx="104352">
                  <c:v>40.638639293614197</c:v>
                </c:pt>
                <c:pt idx="104353">
                  <c:v>40.638765535118402</c:v>
                </c:pt>
                <c:pt idx="104354">
                  <c:v>40.6388917762185</c:v>
                </c:pt>
                <c:pt idx="104355">
                  <c:v>40.639018016914598</c:v>
                </c:pt>
                <c:pt idx="104356">
                  <c:v>40.639144257206503</c:v>
                </c:pt>
                <c:pt idx="104357">
                  <c:v>40.639270497094401</c:v>
                </c:pt>
                <c:pt idx="104358">
                  <c:v>40.639396736578199</c:v>
                </c:pt>
                <c:pt idx="104359">
                  <c:v>40.639522975657997</c:v>
                </c:pt>
                <c:pt idx="104360">
                  <c:v>40.639649214333602</c:v>
                </c:pt>
                <c:pt idx="104361">
                  <c:v>40.6397754526052</c:v>
                </c:pt>
                <c:pt idx="104362">
                  <c:v>40.639901690472598</c:v>
                </c:pt>
                <c:pt idx="104363">
                  <c:v>40.640027927936003</c:v>
                </c:pt>
                <c:pt idx="104364">
                  <c:v>40.640154164995401</c:v>
                </c:pt>
                <c:pt idx="104365">
                  <c:v>40.6402804016506</c:v>
                </c:pt>
                <c:pt idx="104366">
                  <c:v>40.640406637901798</c:v>
                </c:pt>
                <c:pt idx="104367">
                  <c:v>40.640532873748903</c:v>
                </c:pt>
                <c:pt idx="104368">
                  <c:v>40.640659109192001</c:v>
                </c:pt>
                <c:pt idx="104369">
                  <c:v>40.640785344230999</c:v>
                </c:pt>
                <c:pt idx="104370">
                  <c:v>40.640911578865897</c:v>
                </c:pt>
                <c:pt idx="104371">
                  <c:v>40.641037813096702</c:v>
                </c:pt>
                <c:pt idx="104372">
                  <c:v>40.6411640469235</c:v>
                </c:pt>
                <c:pt idx="104373">
                  <c:v>40.641290280346198</c:v>
                </c:pt>
                <c:pt idx="104374">
                  <c:v>40.641416513364902</c:v>
                </c:pt>
                <c:pt idx="104375">
                  <c:v>40.6415427459795</c:v>
                </c:pt>
                <c:pt idx="104376">
                  <c:v>40.641668978189998</c:v>
                </c:pt>
                <c:pt idx="104377">
                  <c:v>40.641795209996502</c:v>
                </c:pt>
                <c:pt idx="104378">
                  <c:v>40.6419214413989</c:v>
                </c:pt>
                <c:pt idx="104379">
                  <c:v>40.642047672397297</c:v>
                </c:pt>
                <c:pt idx="104380">
                  <c:v>40.642173902991601</c:v>
                </c:pt>
                <c:pt idx="104381">
                  <c:v>40.642300133181799</c:v>
                </c:pt>
                <c:pt idx="104382">
                  <c:v>40.642426362968003</c:v>
                </c:pt>
                <c:pt idx="104383">
                  <c:v>40.642552592350199</c:v>
                </c:pt>
                <c:pt idx="104384">
                  <c:v>40.642678821328303</c:v>
                </c:pt>
                <c:pt idx="104385">
                  <c:v>40.6428050499024</c:v>
                </c:pt>
                <c:pt idx="104386">
                  <c:v>40.642931278072403</c:v>
                </c:pt>
                <c:pt idx="104387">
                  <c:v>40.6430575058383</c:v>
                </c:pt>
                <c:pt idx="104388">
                  <c:v>40.643183733200203</c:v>
                </c:pt>
                <c:pt idx="104389">
                  <c:v>40.643309960158099</c:v>
                </c:pt>
                <c:pt idx="104390">
                  <c:v>40.643436186712002</c:v>
                </c:pt>
                <c:pt idx="104391">
                  <c:v>40.643562412861797</c:v>
                </c:pt>
                <c:pt idx="104392">
                  <c:v>40.6436886386075</c:v>
                </c:pt>
                <c:pt idx="104393">
                  <c:v>40.643814863949302</c:v>
                </c:pt>
                <c:pt idx="104394">
                  <c:v>40.643941088886898</c:v>
                </c:pt>
                <c:pt idx="104395">
                  <c:v>40.644067313420599</c:v>
                </c:pt>
                <c:pt idx="104396">
                  <c:v>40.644193537550201</c:v>
                </c:pt>
                <c:pt idx="104397">
                  <c:v>40.644319761275803</c:v>
                </c:pt>
                <c:pt idx="104398">
                  <c:v>40.644445984597397</c:v>
                </c:pt>
                <c:pt idx="104399">
                  <c:v>40.644572207514898</c:v>
                </c:pt>
                <c:pt idx="104400">
                  <c:v>40.644698430028399</c:v>
                </c:pt>
                <c:pt idx="104401">
                  <c:v>40.644824652137899</c:v>
                </c:pt>
                <c:pt idx="104402">
                  <c:v>40.6449508738433</c:v>
                </c:pt>
                <c:pt idx="104403">
                  <c:v>40.6450770951447</c:v>
                </c:pt>
                <c:pt idx="104404">
                  <c:v>40.6452033160421</c:v>
                </c:pt>
                <c:pt idx="104405">
                  <c:v>40.645329536535499</c:v>
                </c:pt>
                <c:pt idx="104406">
                  <c:v>40.645455756624798</c:v>
                </c:pt>
                <c:pt idx="104407">
                  <c:v>40.645581976310197</c:v>
                </c:pt>
                <c:pt idx="104408">
                  <c:v>40.645708195591503</c:v>
                </c:pt>
                <c:pt idx="104409">
                  <c:v>40.645834414468801</c:v>
                </c:pt>
                <c:pt idx="104410">
                  <c:v>40.645960632942099</c:v>
                </c:pt>
                <c:pt idx="104411">
                  <c:v>40.646086851011397</c:v>
                </c:pt>
                <c:pt idx="104412">
                  <c:v>40.646213068676602</c:v>
                </c:pt>
                <c:pt idx="104413">
                  <c:v>40.646339285937898</c:v>
                </c:pt>
                <c:pt idx="104414">
                  <c:v>40.646465502795103</c:v>
                </c:pt>
                <c:pt idx="104415">
                  <c:v>40.646591719248299</c:v>
                </c:pt>
                <c:pt idx="104416">
                  <c:v>40.646717935297602</c:v>
                </c:pt>
                <c:pt idx="104417">
                  <c:v>40.646844150942798</c:v>
                </c:pt>
                <c:pt idx="104418">
                  <c:v>40.646970366184</c:v>
                </c:pt>
                <c:pt idx="104419">
                  <c:v>40.647096581021202</c:v>
                </c:pt>
                <c:pt idx="104420">
                  <c:v>40.647222795454397</c:v>
                </c:pt>
                <c:pt idx="104421">
                  <c:v>40.647349009483598</c:v>
                </c:pt>
                <c:pt idx="104422">
                  <c:v>40.647475223108799</c:v>
                </c:pt>
                <c:pt idx="104423">
                  <c:v>40.64760143633</c:v>
                </c:pt>
                <c:pt idx="104424">
                  <c:v>40.6477276491472</c:v>
                </c:pt>
                <c:pt idx="104425">
                  <c:v>40.647853861560399</c:v>
                </c:pt>
                <c:pt idx="104426">
                  <c:v>40.647980073569599</c:v>
                </c:pt>
                <c:pt idx="104427">
                  <c:v>40.648106285174897</c:v>
                </c:pt>
                <c:pt idx="104428">
                  <c:v>40.648232496376103</c:v>
                </c:pt>
                <c:pt idx="104429">
                  <c:v>40.648358707173301</c:v>
                </c:pt>
                <c:pt idx="104430">
                  <c:v>40.648484917566599</c:v>
                </c:pt>
                <c:pt idx="104431">
                  <c:v>40.648611127555803</c:v>
                </c:pt>
                <c:pt idx="104432">
                  <c:v>40.6487373371411</c:v>
                </c:pt>
                <c:pt idx="104433">
                  <c:v>40.648863546322403</c:v>
                </c:pt>
                <c:pt idx="104434">
                  <c:v>40.648989755099699</c:v>
                </c:pt>
                <c:pt idx="104435">
                  <c:v>40.649115963473001</c:v>
                </c:pt>
                <c:pt idx="104436">
                  <c:v>40.649242171442403</c:v>
                </c:pt>
                <c:pt idx="104437">
                  <c:v>40.649368379007697</c:v>
                </c:pt>
                <c:pt idx="104438">
                  <c:v>40.649494586169098</c:v>
                </c:pt>
                <c:pt idx="104439">
                  <c:v>40.649620792926498</c:v>
                </c:pt>
                <c:pt idx="104440">
                  <c:v>40.649746999279898</c:v>
                </c:pt>
                <c:pt idx="104441">
                  <c:v>40.649873205229397</c:v>
                </c:pt>
                <c:pt idx="104442">
                  <c:v>40.649999410774903</c:v>
                </c:pt>
                <c:pt idx="104443">
                  <c:v>40.650125615916402</c:v>
                </c:pt>
                <c:pt idx="104444">
                  <c:v>40.650251820653899</c:v>
                </c:pt>
                <c:pt idx="104445">
                  <c:v>40.650378024987504</c:v>
                </c:pt>
                <c:pt idx="104446">
                  <c:v>40.6505042289171</c:v>
                </c:pt>
                <c:pt idx="104447">
                  <c:v>40.650630432442703</c:v>
                </c:pt>
                <c:pt idx="104448">
                  <c:v>40.650756635564399</c:v>
                </c:pt>
                <c:pt idx="104449">
                  <c:v>40.650882838282001</c:v>
                </c:pt>
                <c:pt idx="104450">
                  <c:v>40.651009040595802</c:v>
                </c:pt>
                <c:pt idx="104451">
                  <c:v>40.651135242505497</c:v>
                </c:pt>
                <c:pt idx="104452">
                  <c:v>40.651261444011404</c:v>
                </c:pt>
                <c:pt idx="104453">
                  <c:v>40.651387645113203</c:v>
                </c:pt>
                <c:pt idx="104454">
                  <c:v>40.651513845811102</c:v>
                </c:pt>
                <c:pt idx="104455">
                  <c:v>40.651640046105001</c:v>
                </c:pt>
                <c:pt idx="104456">
                  <c:v>40.651766245994999</c:v>
                </c:pt>
                <c:pt idx="104457">
                  <c:v>40.651892445481003</c:v>
                </c:pt>
                <c:pt idx="104458">
                  <c:v>40.6520186445631</c:v>
                </c:pt>
                <c:pt idx="104459">
                  <c:v>40.652144843241203</c:v>
                </c:pt>
                <c:pt idx="104460">
                  <c:v>40.652271041515398</c:v>
                </c:pt>
                <c:pt idx="104461">
                  <c:v>40.6523972393856</c:v>
                </c:pt>
                <c:pt idx="104462">
                  <c:v>40.652523436851901</c:v>
                </c:pt>
                <c:pt idx="104463">
                  <c:v>40.652649633914201</c:v>
                </c:pt>
                <c:pt idx="104464">
                  <c:v>40.652775830572601</c:v>
                </c:pt>
                <c:pt idx="104465">
                  <c:v>40.652902026827</c:v>
                </c:pt>
                <c:pt idx="104466">
                  <c:v>40.653028222677499</c:v>
                </c:pt>
                <c:pt idx="104467">
                  <c:v>40.653154418123997</c:v>
                </c:pt>
                <c:pt idx="104468">
                  <c:v>40.653280613166601</c:v>
                </c:pt>
                <c:pt idx="104469">
                  <c:v>40.653406807805297</c:v>
                </c:pt>
                <c:pt idx="104470">
                  <c:v>40.65353300204</c:v>
                </c:pt>
                <c:pt idx="104471">
                  <c:v>40.653659195870802</c:v>
                </c:pt>
                <c:pt idx="104472">
                  <c:v>40.653785389297703</c:v>
                </c:pt>
                <c:pt idx="104473">
                  <c:v>40.653911582320603</c:v>
                </c:pt>
                <c:pt idx="104474">
                  <c:v>40.654037774939603</c:v>
                </c:pt>
                <c:pt idx="104475">
                  <c:v>40.654163967154702</c:v>
                </c:pt>
                <c:pt idx="104476">
                  <c:v>40.6542901589658</c:v>
                </c:pt>
                <c:pt idx="104477">
                  <c:v>40.654416350372998</c:v>
                </c:pt>
                <c:pt idx="104478">
                  <c:v>40.654542541376301</c:v>
                </c:pt>
                <c:pt idx="104479">
                  <c:v>40.654668731975597</c:v>
                </c:pt>
                <c:pt idx="104480">
                  <c:v>40.654794922171</c:v>
                </c:pt>
                <c:pt idx="104481">
                  <c:v>40.654921111962501</c:v>
                </c:pt>
                <c:pt idx="104482">
                  <c:v>40.655047301350102</c:v>
                </c:pt>
                <c:pt idx="104483">
                  <c:v>40.655173490333802</c:v>
                </c:pt>
                <c:pt idx="104484">
                  <c:v>40.655299678913501</c:v>
                </c:pt>
                <c:pt idx="104485">
                  <c:v>40.655425867089299</c:v>
                </c:pt>
                <c:pt idx="104486">
                  <c:v>40.655552054861197</c:v>
                </c:pt>
                <c:pt idx="104487">
                  <c:v>40.6556782422292</c:v>
                </c:pt>
                <c:pt idx="104488">
                  <c:v>40.655804429193303</c:v>
                </c:pt>
                <c:pt idx="104489">
                  <c:v>40.655930615753398</c:v>
                </c:pt>
                <c:pt idx="104490">
                  <c:v>40.656056801909699</c:v>
                </c:pt>
                <c:pt idx="104491">
                  <c:v>40.656182987662</c:v>
                </c:pt>
                <c:pt idx="104492">
                  <c:v>40.656309173010399</c:v>
                </c:pt>
                <c:pt idx="104493">
                  <c:v>40.656435357954997</c:v>
                </c:pt>
                <c:pt idx="104494">
                  <c:v>40.656561542495602</c:v>
                </c:pt>
                <c:pt idx="104495">
                  <c:v>40.656687726632299</c:v>
                </c:pt>
                <c:pt idx="104496">
                  <c:v>40.656813910365102</c:v>
                </c:pt>
                <c:pt idx="104497">
                  <c:v>40.656940093693997</c:v>
                </c:pt>
                <c:pt idx="104498">
                  <c:v>40.657066276618998</c:v>
                </c:pt>
                <c:pt idx="104499">
                  <c:v>40.657192459140099</c:v>
                </c:pt>
                <c:pt idx="104500">
                  <c:v>40.657318641257298</c:v>
                </c:pt>
                <c:pt idx="104501">
                  <c:v>40.657444822970596</c:v>
                </c:pt>
                <c:pt idx="104502">
                  <c:v>40.657571004280001</c:v>
                </c:pt>
                <c:pt idx="104503">
                  <c:v>40.657697185185498</c:v>
                </c:pt>
                <c:pt idx="104504">
                  <c:v>40.657823365687101</c:v>
                </c:pt>
                <c:pt idx="104505">
                  <c:v>40.657949545784803</c:v>
                </c:pt>
                <c:pt idx="104506">
                  <c:v>40.658075725478596</c:v>
                </c:pt>
                <c:pt idx="104507">
                  <c:v>40.658201904768603</c:v>
                </c:pt>
                <c:pt idx="104508">
                  <c:v>40.658328083654602</c:v>
                </c:pt>
                <c:pt idx="104509">
                  <c:v>40.6584542621368</c:v>
                </c:pt>
                <c:pt idx="104510">
                  <c:v>40.658580440215097</c:v>
                </c:pt>
                <c:pt idx="104511">
                  <c:v>40.6587066178895</c:v>
                </c:pt>
                <c:pt idx="104512">
                  <c:v>40.658832795160002</c:v>
                </c:pt>
                <c:pt idx="104513">
                  <c:v>40.658958972026603</c:v>
                </c:pt>
                <c:pt idx="104514">
                  <c:v>40.659085148489297</c:v>
                </c:pt>
                <c:pt idx="104515">
                  <c:v>40.659211324548203</c:v>
                </c:pt>
                <c:pt idx="104516">
                  <c:v>40.6593375002032</c:v>
                </c:pt>
                <c:pt idx="104517">
                  <c:v>40.659463675454298</c:v>
                </c:pt>
                <c:pt idx="104518">
                  <c:v>40.659589850301501</c:v>
                </c:pt>
                <c:pt idx="104519">
                  <c:v>40.659716024744903</c:v>
                </c:pt>
                <c:pt idx="104520">
                  <c:v>40.659842198784403</c:v>
                </c:pt>
                <c:pt idx="104521">
                  <c:v>40.659968372420003</c:v>
                </c:pt>
                <c:pt idx="104522">
                  <c:v>40.660094545651802</c:v>
                </c:pt>
                <c:pt idx="104523">
                  <c:v>40.6602207184796</c:v>
                </c:pt>
                <c:pt idx="104524">
                  <c:v>40.660346890903597</c:v>
                </c:pt>
                <c:pt idx="104525">
                  <c:v>40.660473062923799</c:v>
                </c:pt>
                <c:pt idx="104526">
                  <c:v>40.660599234540101</c:v>
                </c:pt>
                <c:pt idx="104527">
                  <c:v>40.660725405752501</c:v>
                </c:pt>
                <c:pt idx="104528">
                  <c:v>40.660851576561001</c:v>
                </c:pt>
                <c:pt idx="104529">
                  <c:v>40.660977746965699</c:v>
                </c:pt>
                <c:pt idx="104530">
                  <c:v>40.661103916966503</c:v>
                </c:pt>
                <c:pt idx="104531">
                  <c:v>40.661230086563499</c:v>
                </c:pt>
                <c:pt idx="104532">
                  <c:v>40.661356255756601</c:v>
                </c:pt>
                <c:pt idx="104533">
                  <c:v>40.661482424545902</c:v>
                </c:pt>
                <c:pt idx="104534">
                  <c:v>40.661608592931302</c:v>
                </c:pt>
                <c:pt idx="104535">
                  <c:v>40.6617347609128</c:v>
                </c:pt>
                <c:pt idx="104536">
                  <c:v>40.661860928490498</c:v>
                </c:pt>
                <c:pt idx="104537">
                  <c:v>40.661987095664401</c:v>
                </c:pt>
                <c:pt idx="104538">
                  <c:v>40.662113262434303</c:v>
                </c:pt>
                <c:pt idx="104539">
                  <c:v>40.662239428800497</c:v>
                </c:pt>
                <c:pt idx="104540">
                  <c:v>40.662365594762797</c:v>
                </c:pt>
                <c:pt idx="104541">
                  <c:v>40.662491760321203</c:v>
                </c:pt>
                <c:pt idx="104542">
                  <c:v>40.6626179254758</c:v>
                </c:pt>
                <c:pt idx="104543">
                  <c:v>40.662744090226603</c:v>
                </c:pt>
                <c:pt idx="104544">
                  <c:v>40.662870254573498</c:v>
                </c:pt>
                <c:pt idx="104545">
                  <c:v>40.662996418516599</c:v>
                </c:pt>
                <c:pt idx="104546">
                  <c:v>40.663122582055799</c:v>
                </c:pt>
                <c:pt idx="104547">
                  <c:v>40.663248745191297</c:v>
                </c:pt>
                <c:pt idx="104548">
                  <c:v>40.663374907922801</c:v>
                </c:pt>
                <c:pt idx="104549">
                  <c:v>40.663501070250597</c:v>
                </c:pt>
                <c:pt idx="104550">
                  <c:v>40.663627232174399</c:v>
                </c:pt>
                <c:pt idx="104551">
                  <c:v>40.663753393694499</c:v>
                </c:pt>
                <c:pt idx="104552">
                  <c:v>40.663879554810698</c:v>
                </c:pt>
                <c:pt idx="104553">
                  <c:v>40.664005715523103</c:v>
                </c:pt>
                <c:pt idx="104554">
                  <c:v>40.6641318758317</c:v>
                </c:pt>
                <c:pt idx="104555">
                  <c:v>40.664258035736403</c:v>
                </c:pt>
                <c:pt idx="104556">
                  <c:v>40.664384195237403</c:v>
                </c:pt>
                <c:pt idx="104557">
                  <c:v>40.664510354334503</c:v>
                </c:pt>
                <c:pt idx="104558">
                  <c:v>40.664636513027702</c:v>
                </c:pt>
                <c:pt idx="104559">
                  <c:v>40.664762671317199</c:v>
                </c:pt>
                <c:pt idx="104560">
                  <c:v>40.664888829202802</c:v>
                </c:pt>
                <c:pt idx="104561">
                  <c:v>40.665014986684596</c:v>
                </c:pt>
                <c:pt idx="104562">
                  <c:v>40.665141143762597</c:v>
                </c:pt>
                <c:pt idx="104563">
                  <c:v>40.665267300436703</c:v>
                </c:pt>
                <c:pt idx="104564">
                  <c:v>40.6653934567071</c:v>
                </c:pt>
                <c:pt idx="104565">
                  <c:v>40.665519612573597</c:v>
                </c:pt>
                <c:pt idx="104566">
                  <c:v>40.665645768036299</c:v>
                </c:pt>
                <c:pt idx="104567">
                  <c:v>40.6657719230952</c:v>
                </c:pt>
                <c:pt idx="104568">
                  <c:v>40.665898077750299</c:v>
                </c:pt>
                <c:pt idx="104569">
                  <c:v>40.666024232001597</c:v>
                </c:pt>
                <c:pt idx="104570">
                  <c:v>40.6661503858491</c:v>
                </c:pt>
                <c:pt idx="104571">
                  <c:v>40.666276539292802</c:v>
                </c:pt>
                <c:pt idx="104572">
                  <c:v>40.666402692332603</c:v>
                </c:pt>
                <c:pt idx="104573">
                  <c:v>40.666528844968703</c:v>
                </c:pt>
                <c:pt idx="104574">
                  <c:v>40.666654997201</c:v>
                </c:pt>
                <c:pt idx="104575">
                  <c:v>40.666781149029397</c:v>
                </c:pt>
                <c:pt idx="104576">
                  <c:v>40.666907300454099</c:v>
                </c:pt>
                <c:pt idx="104577">
                  <c:v>40.6670334514749</c:v>
                </c:pt>
                <c:pt idx="104578">
                  <c:v>40.667159602091999</c:v>
                </c:pt>
                <c:pt idx="104579">
                  <c:v>40.667285752305297</c:v>
                </c:pt>
                <c:pt idx="104580">
                  <c:v>40.667411902114701</c:v>
                </c:pt>
                <c:pt idx="104581">
                  <c:v>40.667538051520403</c:v>
                </c:pt>
                <c:pt idx="104582">
                  <c:v>40.667664200522303</c:v>
                </c:pt>
                <c:pt idx="104583">
                  <c:v>40.667790349120303</c:v>
                </c:pt>
                <c:pt idx="104584">
                  <c:v>40.6679164973146</c:v>
                </c:pt>
                <c:pt idx="104585">
                  <c:v>40.668042645105103</c:v>
                </c:pt>
                <c:pt idx="104586">
                  <c:v>40.668168792491898</c:v>
                </c:pt>
                <c:pt idx="104587">
                  <c:v>40.668294939474798</c:v>
                </c:pt>
                <c:pt idx="104588">
                  <c:v>40.668421086053897</c:v>
                </c:pt>
                <c:pt idx="104589">
                  <c:v>40.668547232229301</c:v>
                </c:pt>
                <c:pt idx="104590">
                  <c:v>40.668673378000904</c:v>
                </c:pt>
                <c:pt idx="104591">
                  <c:v>40.668799523368698</c:v>
                </c:pt>
                <c:pt idx="104592">
                  <c:v>40.668925668332697</c:v>
                </c:pt>
                <c:pt idx="104593">
                  <c:v>40.669051812892903</c:v>
                </c:pt>
                <c:pt idx="104594">
                  <c:v>40.669177957049399</c:v>
                </c:pt>
                <c:pt idx="104595">
                  <c:v>40.669304100802101</c:v>
                </c:pt>
                <c:pt idx="104596">
                  <c:v>40.669430244151002</c:v>
                </c:pt>
                <c:pt idx="104597">
                  <c:v>40.669556387096101</c:v>
                </c:pt>
                <c:pt idx="104598">
                  <c:v>40.669682529637498</c:v>
                </c:pt>
                <c:pt idx="104599">
                  <c:v>40.669808671775101</c:v>
                </c:pt>
                <c:pt idx="104600">
                  <c:v>40.669934813508902</c:v>
                </c:pt>
                <c:pt idx="104601">
                  <c:v>40.670060954839002</c:v>
                </c:pt>
                <c:pt idx="104602">
                  <c:v>40.6701870957653</c:v>
                </c:pt>
                <c:pt idx="104603">
                  <c:v>40.670313236287797</c:v>
                </c:pt>
                <c:pt idx="104604">
                  <c:v>40.670439376406598</c:v>
                </c:pt>
                <c:pt idx="104605">
                  <c:v>40.670565516121499</c:v>
                </c:pt>
                <c:pt idx="104606">
                  <c:v>40.670691655432798</c:v>
                </c:pt>
                <c:pt idx="104607">
                  <c:v>40.670817794340202</c:v>
                </c:pt>
                <c:pt idx="104608">
                  <c:v>40.670943932843997</c:v>
                </c:pt>
                <c:pt idx="104609">
                  <c:v>40.671070070943898</c:v>
                </c:pt>
                <c:pt idx="104610">
                  <c:v>40.671196208640097</c:v>
                </c:pt>
                <c:pt idx="104611">
                  <c:v>40.671322345932602</c:v>
                </c:pt>
                <c:pt idx="104612">
                  <c:v>40.671448482821198</c:v>
                </c:pt>
                <c:pt idx="104613">
                  <c:v>40.671574619306199</c:v>
                </c:pt>
                <c:pt idx="104614">
                  <c:v>40.671700755387398</c:v>
                </c:pt>
                <c:pt idx="104615">
                  <c:v>40.671826891064804</c:v>
                </c:pt>
                <c:pt idx="104616">
                  <c:v>40.6719530263385</c:v>
                </c:pt>
                <c:pt idx="104617">
                  <c:v>40.672079161208401</c:v>
                </c:pt>
                <c:pt idx="104618">
                  <c:v>40.672205295674601</c:v>
                </c:pt>
                <c:pt idx="104619">
                  <c:v>40.672331429737099</c:v>
                </c:pt>
                <c:pt idx="104620">
                  <c:v>40.672457563395703</c:v>
                </c:pt>
                <c:pt idx="104621">
                  <c:v>40.672583696650698</c:v>
                </c:pt>
                <c:pt idx="104622">
                  <c:v>40.672709829501898</c:v>
                </c:pt>
                <c:pt idx="104623">
                  <c:v>40.672835961949403</c:v>
                </c:pt>
                <c:pt idx="104624">
                  <c:v>40.6729620939931</c:v>
                </c:pt>
                <c:pt idx="104625">
                  <c:v>40.673088225633101</c:v>
                </c:pt>
                <c:pt idx="104626">
                  <c:v>40.673214356869401</c:v>
                </c:pt>
                <c:pt idx="104627">
                  <c:v>40.6733404877019</c:v>
                </c:pt>
                <c:pt idx="104628">
                  <c:v>40.673466618130703</c:v>
                </c:pt>
                <c:pt idx="104629">
                  <c:v>40.673592748155798</c:v>
                </c:pt>
                <c:pt idx="104630">
                  <c:v>40.673718877777098</c:v>
                </c:pt>
                <c:pt idx="104631">
                  <c:v>40.673845006994704</c:v>
                </c:pt>
                <c:pt idx="104632">
                  <c:v>40.6739711358086</c:v>
                </c:pt>
                <c:pt idx="104633">
                  <c:v>40.674097264218801</c:v>
                </c:pt>
                <c:pt idx="104634">
                  <c:v>40.674223392225201</c:v>
                </c:pt>
                <c:pt idx="104635">
                  <c:v>40.674349519827899</c:v>
                </c:pt>
                <c:pt idx="104636">
                  <c:v>40.674475647026803</c:v>
                </c:pt>
                <c:pt idx="104637">
                  <c:v>40.674601773822097</c:v>
                </c:pt>
                <c:pt idx="104638">
                  <c:v>40.674727900213597</c:v>
                </c:pt>
                <c:pt idx="104639">
                  <c:v>40.674854026201402</c:v>
                </c:pt>
                <c:pt idx="104640">
                  <c:v>40.674980151785498</c:v>
                </c:pt>
                <c:pt idx="104641">
                  <c:v>40.675106276965899</c:v>
                </c:pt>
                <c:pt idx="104642">
                  <c:v>40.675232401742598</c:v>
                </c:pt>
                <c:pt idx="104643">
                  <c:v>40.675358526115502</c:v>
                </c:pt>
                <c:pt idx="104644">
                  <c:v>40.675484650084798</c:v>
                </c:pt>
                <c:pt idx="104645">
                  <c:v>40.675610773650298</c:v>
                </c:pt>
                <c:pt idx="104646">
                  <c:v>40.675736896812097</c:v>
                </c:pt>
                <c:pt idx="104647">
                  <c:v>40.675863019570201</c:v>
                </c:pt>
                <c:pt idx="104648">
                  <c:v>40.675989141924603</c:v>
                </c:pt>
                <c:pt idx="104649">
                  <c:v>40.676115263875303</c:v>
                </c:pt>
                <c:pt idx="104650">
                  <c:v>40.676241385422301</c:v>
                </c:pt>
                <c:pt idx="104651">
                  <c:v>40.676367506565597</c:v>
                </c:pt>
                <c:pt idx="104652">
                  <c:v>40.676493627305099</c:v>
                </c:pt>
                <c:pt idx="104653">
                  <c:v>40.676619747640999</c:v>
                </c:pt>
                <c:pt idx="104654">
                  <c:v>40.676745867573203</c:v>
                </c:pt>
                <c:pt idx="104655">
                  <c:v>40.676871987101698</c:v>
                </c:pt>
                <c:pt idx="104656">
                  <c:v>40.676998106226399</c:v>
                </c:pt>
                <c:pt idx="104657">
                  <c:v>40.677124224947498</c:v>
                </c:pt>
                <c:pt idx="104658">
                  <c:v>40.677250343264902</c:v>
                </c:pt>
                <c:pt idx="104659">
                  <c:v>40.677376461178604</c:v>
                </c:pt>
                <c:pt idx="104660">
                  <c:v>40.677502578688603</c:v>
                </c:pt>
                <c:pt idx="104661">
                  <c:v>40.677628695794901</c:v>
                </c:pt>
                <c:pt idx="104662">
                  <c:v>40.677754812497597</c:v>
                </c:pt>
                <c:pt idx="104663">
                  <c:v>40.677880928796498</c:v>
                </c:pt>
                <c:pt idx="104664">
                  <c:v>40.678007044691697</c:v>
                </c:pt>
                <c:pt idx="104665">
                  <c:v>40.6781331601833</c:v>
                </c:pt>
                <c:pt idx="104666">
                  <c:v>40.678259275271202</c:v>
                </c:pt>
                <c:pt idx="104667">
                  <c:v>40.678385389955402</c:v>
                </c:pt>
                <c:pt idx="104668">
                  <c:v>40.6785115042359</c:v>
                </c:pt>
                <c:pt idx="104669">
                  <c:v>40.678637618112703</c:v>
                </c:pt>
                <c:pt idx="104670">
                  <c:v>40.678763731585903</c:v>
                </c:pt>
                <c:pt idx="104671">
                  <c:v>40.678889844655302</c:v>
                </c:pt>
                <c:pt idx="104672">
                  <c:v>40.679015957321198</c:v>
                </c:pt>
                <c:pt idx="104673">
                  <c:v>40.6791420695833</c:v>
                </c:pt>
                <c:pt idx="104674">
                  <c:v>40.679268181441699</c:v>
                </c:pt>
                <c:pt idx="104675">
                  <c:v>40.679394292896497</c:v>
                </c:pt>
                <c:pt idx="104676">
                  <c:v>40.679520403947599</c:v>
                </c:pt>
                <c:pt idx="104677">
                  <c:v>40.679646514594999</c:v>
                </c:pt>
                <c:pt idx="104678">
                  <c:v>40.679772624838797</c:v>
                </c:pt>
                <c:pt idx="104679">
                  <c:v>40.6798987346789</c:v>
                </c:pt>
                <c:pt idx="104680">
                  <c:v>40.680024844115302</c:v>
                </c:pt>
                <c:pt idx="104681">
                  <c:v>40.6801509531481</c:v>
                </c:pt>
                <c:pt idx="104682">
                  <c:v>40.680277061777197</c:v>
                </c:pt>
                <c:pt idx="104683">
                  <c:v>40.680403170002599</c:v>
                </c:pt>
                <c:pt idx="104684">
                  <c:v>40.680529277824398</c:v>
                </c:pt>
                <c:pt idx="104685">
                  <c:v>40.680655385242503</c:v>
                </c:pt>
                <c:pt idx="104686">
                  <c:v>40.680781492256997</c:v>
                </c:pt>
                <c:pt idx="104687">
                  <c:v>40.680907598867798</c:v>
                </c:pt>
                <c:pt idx="104688">
                  <c:v>40.681033705075002</c:v>
                </c:pt>
                <c:pt idx="104689">
                  <c:v>40.681159810878498</c:v>
                </c:pt>
                <c:pt idx="104690">
                  <c:v>40.681285916278298</c:v>
                </c:pt>
                <c:pt idx="104691">
                  <c:v>40.681412021274497</c:v>
                </c:pt>
                <c:pt idx="104692">
                  <c:v>40.681538125867</c:v>
                </c:pt>
                <c:pt idx="104693">
                  <c:v>40.681664230055901</c:v>
                </c:pt>
                <c:pt idx="104694">
                  <c:v>40.6817903338411</c:v>
                </c:pt>
                <c:pt idx="104695">
                  <c:v>40.681916437222696</c:v>
                </c:pt>
                <c:pt idx="104696">
                  <c:v>40.682042540200698</c:v>
                </c:pt>
                <c:pt idx="104697">
                  <c:v>40.682168642774997</c:v>
                </c:pt>
                <c:pt idx="104698">
                  <c:v>40.682294744945601</c:v>
                </c:pt>
                <c:pt idx="104699">
                  <c:v>40.682420846712603</c:v>
                </c:pt>
                <c:pt idx="104700">
                  <c:v>40.682546948076002</c:v>
                </c:pt>
                <c:pt idx="104701">
                  <c:v>40.682673049035799</c:v>
                </c:pt>
                <c:pt idx="104702">
                  <c:v>40.682799149591901</c:v>
                </c:pt>
                <c:pt idx="104703">
                  <c:v>40.682925249744301</c:v>
                </c:pt>
                <c:pt idx="104704">
                  <c:v>40.683051349493198</c:v>
                </c:pt>
                <c:pt idx="104705">
                  <c:v>40.6831774488383</c:v>
                </c:pt>
                <c:pt idx="104706">
                  <c:v>40.6833035477799</c:v>
                </c:pt>
                <c:pt idx="104707">
                  <c:v>40.683429646317798</c:v>
                </c:pt>
                <c:pt idx="104708">
                  <c:v>40.6835557444521</c:v>
                </c:pt>
                <c:pt idx="104709">
                  <c:v>40.6836818421828</c:v>
                </c:pt>
                <c:pt idx="104710">
                  <c:v>40.683807939509798</c:v>
                </c:pt>
                <c:pt idx="104711">
                  <c:v>40.6839340364333</c:v>
                </c:pt>
                <c:pt idx="104712">
                  <c:v>40.684060132953</c:v>
                </c:pt>
                <c:pt idx="104713">
                  <c:v>40.684186229069198</c:v>
                </c:pt>
                <c:pt idx="104714">
                  <c:v>40.6843123247818</c:v>
                </c:pt>
                <c:pt idx="104715">
                  <c:v>40.6844384200907</c:v>
                </c:pt>
                <c:pt idx="104716">
                  <c:v>40.684564514995998</c:v>
                </c:pt>
                <c:pt idx="104717">
                  <c:v>40.6846906094977</c:v>
                </c:pt>
                <c:pt idx="104718">
                  <c:v>40.6848167035957</c:v>
                </c:pt>
                <c:pt idx="104719">
                  <c:v>40.684942797290198</c:v>
                </c:pt>
                <c:pt idx="104720">
                  <c:v>40.685068890581</c:v>
                </c:pt>
                <c:pt idx="104721">
                  <c:v>40.6851949834682</c:v>
                </c:pt>
                <c:pt idx="104722">
                  <c:v>40.685321075951897</c:v>
                </c:pt>
                <c:pt idx="104723">
                  <c:v>40.685447168031899</c:v>
                </c:pt>
                <c:pt idx="104724">
                  <c:v>40.6855732597082</c:v>
                </c:pt>
                <c:pt idx="104725">
                  <c:v>40.685699350980997</c:v>
                </c:pt>
                <c:pt idx="104726">
                  <c:v>40.685825441850199</c:v>
                </c:pt>
                <c:pt idx="104727">
                  <c:v>40.685951532315798</c:v>
                </c:pt>
                <c:pt idx="104728">
                  <c:v>40.686077622377702</c:v>
                </c:pt>
                <c:pt idx="104729">
                  <c:v>40.686203712036097</c:v>
                </c:pt>
                <c:pt idx="104730">
                  <c:v>40.686329801290903</c:v>
                </c:pt>
                <c:pt idx="104731">
                  <c:v>40.686455890142</c:v>
                </c:pt>
                <c:pt idx="104732">
                  <c:v>40.686581978589601</c:v>
                </c:pt>
                <c:pt idx="104733">
                  <c:v>40.6867080666335</c:v>
                </c:pt>
                <c:pt idx="104734">
                  <c:v>40.686834154273903</c:v>
                </c:pt>
                <c:pt idx="104735">
                  <c:v>40.686960241510697</c:v>
                </c:pt>
                <c:pt idx="104736">
                  <c:v>40.687086328343902</c:v>
                </c:pt>
                <c:pt idx="104737">
                  <c:v>40.687212414773398</c:v>
                </c:pt>
                <c:pt idx="104738">
                  <c:v>40.687338500799399</c:v>
                </c:pt>
                <c:pt idx="104739">
                  <c:v>40.687464586421797</c:v>
                </c:pt>
                <c:pt idx="104740">
                  <c:v>40.687590671640699</c:v>
                </c:pt>
                <c:pt idx="104741">
                  <c:v>40.687716756455899</c:v>
                </c:pt>
                <c:pt idx="104742">
                  <c:v>40.687842840867503</c:v>
                </c:pt>
                <c:pt idx="104743">
                  <c:v>40.687968924875598</c:v>
                </c:pt>
                <c:pt idx="104744">
                  <c:v>40.688095008480097</c:v>
                </c:pt>
                <c:pt idx="104745">
                  <c:v>40.688221091680902</c:v>
                </c:pt>
                <c:pt idx="104746">
                  <c:v>40.688347174478302</c:v>
                </c:pt>
                <c:pt idx="104747">
                  <c:v>40.688473256872001</c:v>
                </c:pt>
                <c:pt idx="104748">
                  <c:v>40.688599338862097</c:v>
                </c:pt>
                <c:pt idx="104749">
                  <c:v>40.688725420448698</c:v>
                </c:pt>
                <c:pt idx="104750">
                  <c:v>40.688851501631703</c:v>
                </c:pt>
                <c:pt idx="104751">
                  <c:v>40.688977582411098</c:v>
                </c:pt>
                <c:pt idx="104752">
                  <c:v>40.689103662786998</c:v>
                </c:pt>
                <c:pt idx="104753">
                  <c:v>40.689229742759302</c:v>
                </c:pt>
                <c:pt idx="104754">
                  <c:v>40.689355822327997</c:v>
                </c:pt>
                <c:pt idx="104755">
                  <c:v>40.689481901493103</c:v>
                </c:pt>
                <c:pt idx="104756">
                  <c:v>40.689607980254699</c:v>
                </c:pt>
                <c:pt idx="104757">
                  <c:v>40.6897340586127</c:v>
                </c:pt>
                <c:pt idx="104758">
                  <c:v>40.689860136567098</c:v>
                </c:pt>
                <c:pt idx="104759">
                  <c:v>40.689986214118001</c:v>
                </c:pt>
                <c:pt idx="104760">
                  <c:v>40.690112291265301</c:v>
                </c:pt>
                <c:pt idx="104761">
                  <c:v>40.690238368008998</c:v>
                </c:pt>
                <c:pt idx="104762">
                  <c:v>40.6903644443492</c:v>
                </c:pt>
                <c:pt idx="104763">
                  <c:v>40.690490520285799</c:v>
                </c:pt>
                <c:pt idx="104764">
                  <c:v>40.690616595818902</c:v>
                </c:pt>
                <c:pt idx="104765">
                  <c:v>40.690742670948403</c:v>
                </c:pt>
                <c:pt idx="104766">
                  <c:v>40.6908687456744</c:v>
                </c:pt>
                <c:pt idx="104767">
                  <c:v>40.690994819996803</c:v>
                </c:pt>
                <c:pt idx="104768">
                  <c:v>40.691120893915603</c:v>
                </c:pt>
                <c:pt idx="104769">
                  <c:v>40.691246967430899</c:v>
                </c:pt>
                <c:pt idx="104770">
                  <c:v>40.6913730405427</c:v>
                </c:pt>
                <c:pt idx="104771">
                  <c:v>40.691499113250899</c:v>
                </c:pt>
                <c:pt idx="104772">
                  <c:v>40.691625185555502</c:v>
                </c:pt>
                <c:pt idx="104773">
                  <c:v>40.691751257456602</c:v>
                </c:pt>
                <c:pt idx="104774">
                  <c:v>40.691877328954199</c:v>
                </c:pt>
                <c:pt idx="104775">
                  <c:v>40.6920034000482</c:v>
                </c:pt>
                <c:pt idx="104776">
                  <c:v>40.692129470738699</c:v>
                </c:pt>
                <c:pt idx="104777">
                  <c:v>40.692255541025602</c:v>
                </c:pt>
                <c:pt idx="104778">
                  <c:v>40.692381610909003</c:v>
                </c:pt>
                <c:pt idx="104779">
                  <c:v>40.6925076803889</c:v>
                </c:pt>
                <c:pt idx="104780">
                  <c:v>40.692633749465202</c:v>
                </c:pt>
                <c:pt idx="104781">
                  <c:v>40.692759818138001</c:v>
                </c:pt>
                <c:pt idx="104782">
                  <c:v>40.692885886407197</c:v>
                </c:pt>
                <c:pt idx="104783">
                  <c:v>40.693011954272997</c:v>
                </c:pt>
                <c:pt idx="104784">
                  <c:v>40.693138021735102</c:v>
                </c:pt>
                <c:pt idx="104785">
                  <c:v>40.693264088793804</c:v>
                </c:pt>
                <c:pt idx="104786">
                  <c:v>40.693390155448903</c:v>
                </c:pt>
                <c:pt idx="104787">
                  <c:v>40.693516221700499</c:v>
                </c:pt>
                <c:pt idx="104788">
                  <c:v>40.693642287548599</c:v>
                </c:pt>
                <c:pt idx="104789">
                  <c:v>40.693768352993096</c:v>
                </c:pt>
                <c:pt idx="104790">
                  <c:v>40.693894418034098</c:v>
                </c:pt>
                <c:pt idx="104791">
                  <c:v>40.694020482671597</c:v>
                </c:pt>
                <c:pt idx="104792">
                  <c:v>40.6941465469056</c:v>
                </c:pt>
                <c:pt idx="104793">
                  <c:v>40.6942726107361</c:v>
                </c:pt>
                <c:pt idx="104794">
                  <c:v>40.694398674162997</c:v>
                </c:pt>
                <c:pt idx="104795">
                  <c:v>40.694524737186399</c:v>
                </c:pt>
                <c:pt idx="104796">
                  <c:v>40.694650799806297</c:v>
                </c:pt>
                <c:pt idx="104797">
                  <c:v>40.6947768620227</c:v>
                </c:pt>
                <c:pt idx="104798">
                  <c:v>40.694902923835599</c:v>
                </c:pt>
                <c:pt idx="104799">
                  <c:v>40.695028985244903</c:v>
                </c:pt>
                <c:pt idx="104800">
                  <c:v>40.695155046250797</c:v>
                </c:pt>
                <c:pt idx="104801">
                  <c:v>40.695281106853102</c:v>
                </c:pt>
                <c:pt idx="104802">
                  <c:v>40.695407167051897</c:v>
                </c:pt>
                <c:pt idx="104803">
                  <c:v>40.695533226847303</c:v>
                </c:pt>
                <c:pt idx="104804">
                  <c:v>40.695659286239099</c:v>
                </c:pt>
                <c:pt idx="104805">
                  <c:v>40.695785345227399</c:v>
                </c:pt>
                <c:pt idx="104806">
                  <c:v>40.695911403812197</c:v>
                </c:pt>
                <c:pt idx="104807">
                  <c:v>40.696037461993498</c:v>
                </c:pt>
                <c:pt idx="104808">
                  <c:v>40.696163519771297</c:v>
                </c:pt>
                <c:pt idx="104809">
                  <c:v>40.696289577145599</c:v>
                </c:pt>
                <c:pt idx="104810">
                  <c:v>40.696415634116399</c:v>
                </c:pt>
                <c:pt idx="104811">
                  <c:v>40.696541690683702</c:v>
                </c:pt>
                <c:pt idx="104812">
                  <c:v>40.696667746847503</c:v>
                </c:pt>
                <c:pt idx="104813">
                  <c:v>40.6967938026079</c:v>
                </c:pt>
                <c:pt idx="104814">
                  <c:v>40.696919857964701</c:v>
                </c:pt>
                <c:pt idx="104815">
                  <c:v>40.697045912918</c:v>
                </c:pt>
                <c:pt idx="104816">
                  <c:v>40.697171967467902</c:v>
                </c:pt>
                <c:pt idx="104817">
                  <c:v>40.697298021614202</c:v>
                </c:pt>
                <c:pt idx="104818">
                  <c:v>40.697424075357098</c:v>
                </c:pt>
                <c:pt idx="104819">
                  <c:v>40.697550128696399</c:v>
                </c:pt>
                <c:pt idx="104820">
                  <c:v>40.697676181632303</c:v>
                </c:pt>
                <c:pt idx="104821">
                  <c:v>40.697802234164698</c:v>
                </c:pt>
                <c:pt idx="104822">
                  <c:v>40.697928286293703</c:v>
                </c:pt>
                <c:pt idx="104823">
                  <c:v>40.698054338019098</c:v>
                </c:pt>
                <c:pt idx="104824">
                  <c:v>40.698180389341097</c:v>
                </c:pt>
                <c:pt idx="104825">
                  <c:v>40.6983064402596</c:v>
                </c:pt>
                <c:pt idx="104826">
                  <c:v>40.6984324907746</c:v>
                </c:pt>
                <c:pt idx="104827">
                  <c:v>40.698558540886097</c:v>
                </c:pt>
                <c:pt idx="104828">
                  <c:v>40.698684590594098</c:v>
                </c:pt>
                <c:pt idx="104829">
                  <c:v>40.698810639898703</c:v>
                </c:pt>
                <c:pt idx="104830">
                  <c:v>40.698936688799797</c:v>
                </c:pt>
                <c:pt idx="104831">
                  <c:v>40.699062737297503</c:v>
                </c:pt>
                <c:pt idx="104832">
                  <c:v>40.699188785391598</c:v>
                </c:pt>
                <c:pt idx="104833">
                  <c:v>40.699314833082298</c:v>
                </c:pt>
                <c:pt idx="104834">
                  <c:v>40.6994408803696</c:v>
                </c:pt>
                <c:pt idx="104835">
                  <c:v>40.699566927253301</c:v>
                </c:pt>
                <c:pt idx="104836">
                  <c:v>40.699692973733598</c:v>
                </c:pt>
                <c:pt idx="104837">
                  <c:v>40.699819019810498</c:v>
                </c:pt>
                <c:pt idx="104838">
                  <c:v>40.699945065483803</c:v>
                </c:pt>
                <c:pt idx="104839">
                  <c:v>40.700071110753797</c:v>
                </c:pt>
                <c:pt idx="104840">
                  <c:v>40.700197155620202</c:v>
                </c:pt>
                <c:pt idx="104841">
                  <c:v>40.700323200083197</c:v>
                </c:pt>
                <c:pt idx="104842">
                  <c:v>40.700449244142703</c:v>
                </c:pt>
                <c:pt idx="104843">
                  <c:v>40.700575287798799</c:v>
                </c:pt>
                <c:pt idx="104844">
                  <c:v>40.700701331051398</c:v>
                </c:pt>
                <c:pt idx="104845">
                  <c:v>40.700827373900601</c:v>
                </c:pt>
                <c:pt idx="104846">
                  <c:v>40.700953416346302</c:v>
                </c:pt>
                <c:pt idx="104847">
                  <c:v>40.701079458388598</c:v>
                </c:pt>
                <c:pt idx="104848">
                  <c:v>40.701205500027399</c:v>
                </c:pt>
                <c:pt idx="104849">
                  <c:v>40.701331541262803</c:v>
                </c:pt>
                <c:pt idx="104850">
                  <c:v>40.701457582094697</c:v>
                </c:pt>
                <c:pt idx="104851">
                  <c:v>40.701583622523202</c:v>
                </c:pt>
                <c:pt idx="104852">
                  <c:v>40.701709662548303</c:v>
                </c:pt>
                <c:pt idx="104853">
                  <c:v>40.701835702169802</c:v>
                </c:pt>
                <c:pt idx="104854">
                  <c:v>40.701961741387997</c:v>
                </c:pt>
                <c:pt idx="104855">
                  <c:v>40.702087780202703</c:v>
                </c:pt>
                <c:pt idx="104856">
                  <c:v>40.702213818613998</c:v>
                </c:pt>
                <c:pt idx="104857">
                  <c:v>40.702339856621798</c:v>
                </c:pt>
                <c:pt idx="104858">
                  <c:v>40.702465894226201</c:v>
                </c:pt>
                <c:pt idx="104859">
                  <c:v>40.7025919314272</c:v>
                </c:pt>
                <c:pt idx="104860">
                  <c:v>40.702717968224697</c:v>
                </c:pt>
                <c:pt idx="104861">
                  <c:v>40.702844004618797</c:v>
                </c:pt>
                <c:pt idx="104862">
                  <c:v>40.7029700406095</c:v>
                </c:pt>
                <c:pt idx="104863">
                  <c:v>40.703096076196701</c:v>
                </c:pt>
                <c:pt idx="104864">
                  <c:v>40.703222111380498</c:v>
                </c:pt>
                <c:pt idx="104865">
                  <c:v>40.703348146160899</c:v>
                </c:pt>
                <c:pt idx="104866">
                  <c:v>40.703474180537903</c:v>
                </c:pt>
                <c:pt idx="104867">
                  <c:v>40.703600214511397</c:v>
                </c:pt>
                <c:pt idx="104868">
                  <c:v>40.703726248081502</c:v>
                </c:pt>
                <c:pt idx="104869">
                  <c:v>40.703852281248203</c:v>
                </c:pt>
                <c:pt idx="104870">
                  <c:v>40.703978314011401</c:v>
                </c:pt>
                <c:pt idx="104871">
                  <c:v>40.704104346371302</c:v>
                </c:pt>
                <c:pt idx="104872">
                  <c:v>40.704230378327701</c:v>
                </c:pt>
                <c:pt idx="104873">
                  <c:v>40.704356409880702</c:v>
                </c:pt>
                <c:pt idx="104874">
                  <c:v>40.704482441030301</c:v>
                </c:pt>
                <c:pt idx="104875">
                  <c:v>40.704608471776503</c:v>
                </c:pt>
                <c:pt idx="104876">
                  <c:v>40.704734502119202</c:v>
                </c:pt>
                <c:pt idx="104877">
                  <c:v>40.704860532058603</c:v>
                </c:pt>
                <c:pt idx="104878">
                  <c:v>40.704986561594502</c:v>
                </c:pt>
                <c:pt idx="104879">
                  <c:v>40.705112590727097</c:v>
                </c:pt>
                <c:pt idx="104880">
                  <c:v>40.705238619456203</c:v>
                </c:pt>
                <c:pt idx="104881">
                  <c:v>40.705364647781899</c:v>
                </c:pt>
                <c:pt idx="104882">
                  <c:v>40.705490675704198</c:v>
                </c:pt>
                <c:pt idx="104883">
                  <c:v>40.7056167032231</c:v>
                </c:pt>
                <c:pt idx="104884">
                  <c:v>40.705742730338599</c:v>
                </c:pt>
                <c:pt idx="104885">
                  <c:v>40.705868757050702</c:v>
                </c:pt>
                <c:pt idx="104886">
                  <c:v>40.7059947833595</c:v>
                </c:pt>
                <c:pt idx="104887">
                  <c:v>40.706120809264803</c:v>
                </c:pt>
                <c:pt idx="104888">
                  <c:v>40.706246834766702</c:v>
                </c:pt>
                <c:pt idx="104889">
                  <c:v>40.706372859865198</c:v>
                </c:pt>
                <c:pt idx="104890">
                  <c:v>40.706498884560297</c:v>
                </c:pt>
                <c:pt idx="104891">
                  <c:v>40.706624908852</c:v>
                </c:pt>
                <c:pt idx="104892">
                  <c:v>40.706750932740299</c:v>
                </c:pt>
                <c:pt idx="104893">
                  <c:v>40.706876956225301</c:v>
                </c:pt>
                <c:pt idx="104894">
                  <c:v>40.7070029793068</c:v>
                </c:pt>
                <c:pt idx="104895">
                  <c:v>40.707129001985003</c:v>
                </c:pt>
                <c:pt idx="104896">
                  <c:v>40.707255024259801</c:v>
                </c:pt>
                <c:pt idx="104897">
                  <c:v>40.707381046131097</c:v>
                </c:pt>
                <c:pt idx="104898">
                  <c:v>40.707507067599103</c:v>
                </c:pt>
                <c:pt idx="104899">
                  <c:v>40.707633088663798</c:v>
                </c:pt>
                <c:pt idx="104900">
                  <c:v>40.707759109325004</c:v>
                </c:pt>
                <c:pt idx="104901">
                  <c:v>40.707885129582898</c:v>
                </c:pt>
                <c:pt idx="104902">
                  <c:v>40.708011149437297</c:v>
                </c:pt>
                <c:pt idx="104903">
                  <c:v>40.708137168888399</c:v>
                </c:pt>
                <c:pt idx="104904">
                  <c:v>40.708263187936097</c:v>
                </c:pt>
                <c:pt idx="104905">
                  <c:v>40.708389206580499</c:v>
                </c:pt>
                <c:pt idx="104906">
                  <c:v>40.708515224821497</c:v>
                </c:pt>
                <c:pt idx="104907">
                  <c:v>40.708641242659098</c:v>
                </c:pt>
                <c:pt idx="104908">
                  <c:v>40.708767260093303</c:v>
                </c:pt>
                <c:pt idx="104909">
                  <c:v>40.708893277124098</c:v>
                </c:pt>
                <c:pt idx="104910">
                  <c:v>40.709019293751602</c:v>
                </c:pt>
                <c:pt idx="104911">
                  <c:v>40.709145309975703</c:v>
                </c:pt>
                <c:pt idx="104912">
                  <c:v>40.7092713257965</c:v>
                </c:pt>
                <c:pt idx="104913">
                  <c:v>40.709397341213901</c:v>
                </c:pt>
                <c:pt idx="104914">
                  <c:v>40.709523356227898</c:v>
                </c:pt>
                <c:pt idx="104915">
                  <c:v>40.709649370838498</c:v>
                </c:pt>
                <c:pt idx="104916">
                  <c:v>40.709775385045802</c:v>
                </c:pt>
                <c:pt idx="104917">
                  <c:v>40.709901398849802</c:v>
                </c:pt>
                <c:pt idx="104918">
                  <c:v>40.710027412250298</c:v>
                </c:pt>
                <c:pt idx="104919">
                  <c:v>40.710153425247597</c:v>
                </c:pt>
                <c:pt idx="104920">
                  <c:v>40.7102794378414</c:v>
                </c:pt>
                <c:pt idx="104921">
                  <c:v>40.710405450031899</c:v>
                </c:pt>
                <c:pt idx="104922">
                  <c:v>40.710531461819102</c:v>
                </c:pt>
                <c:pt idx="104923">
                  <c:v>40.7106574732029</c:v>
                </c:pt>
                <c:pt idx="104924">
                  <c:v>40.710783484183303</c:v>
                </c:pt>
                <c:pt idx="104925">
                  <c:v>40.710909494760401</c:v>
                </c:pt>
                <c:pt idx="104926">
                  <c:v>40.711035504934202</c:v>
                </c:pt>
                <c:pt idx="104927">
                  <c:v>40.7111615147046</c:v>
                </c:pt>
                <c:pt idx="104928">
                  <c:v>40.7112875240717</c:v>
                </c:pt>
                <c:pt idx="104929">
                  <c:v>40.711413533035397</c:v>
                </c:pt>
                <c:pt idx="104930">
                  <c:v>40.711539541595698</c:v>
                </c:pt>
                <c:pt idx="104931">
                  <c:v>40.711665549752801</c:v>
                </c:pt>
                <c:pt idx="104932">
                  <c:v>40.711791557506402</c:v>
                </c:pt>
                <c:pt idx="104933">
                  <c:v>40.711917564856797</c:v>
                </c:pt>
                <c:pt idx="104934">
                  <c:v>40.712043571803797</c:v>
                </c:pt>
                <c:pt idx="104935">
                  <c:v>40.712169578347499</c:v>
                </c:pt>
                <c:pt idx="104936">
                  <c:v>40.712295584487798</c:v>
                </c:pt>
                <c:pt idx="104937">
                  <c:v>40.7124215902248</c:v>
                </c:pt>
                <c:pt idx="104938">
                  <c:v>40.712547595558497</c:v>
                </c:pt>
                <c:pt idx="104939">
                  <c:v>40.712673600488799</c:v>
                </c:pt>
                <c:pt idx="104940">
                  <c:v>40.712799605015803</c:v>
                </c:pt>
                <c:pt idx="104941">
                  <c:v>40.712925609139504</c:v>
                </c:pt>
                <c:pt idx="104942">
                  <c:v>40.7130516128598</c:v>
                </c:pt>
                <c:pt idx="104943">
                  <c:v>40.7131776161769</c:v>
                </c:pt>
                <c:pt idx="104944">
                  <c:v>40.713303619090603</c:v>
                </c:pt>
                <c:pt idx="104945">
                  <c:v>40.713429621600902</c:v>
                </c:pt>
                <c:pt idx="104946">
                  <c:v>40.713555623707997</c:v>
                </c:pt>
                <c:pt idx="104947">
                  <c:v>40.713681625411702</c:v>
                </c:pt>
                <c:pt idx="104948">
                  <c:v>40.713807626712097</c:v>
                </c:pt>
                <c:pt idx="104949">
                  <c:v>40.713933627609201</c:v>
                </c:pt>
                <c:pt idx="104950">
                  <c:v>40.714059628103001</c:v>
                </c:pt>
                <c:pt idx="104951">
                  <c:v>40.714185628193398</c:v>
                </c:pt>
                <c:pt idx="104952">
                  <c:v>40.714311627880598</c:v>
                </c:pt>
                <c:pt idx="104953">
                  <c:v>40.714437627164401</c:v>
                </c:pt>
                <c:pt idx="104954">
                  <c:v>40.7145636260449</c:v>
                </c:pt>
                <c:pt idx="104955">
                  <c:v>40.714689624522101</c:v>
                </c:pt>
                <c:pt idx="104956">
                  <c:v>40.714815622595999</c:v>
                </c:pt>
                <c:pt idx="104957">
                  <c:v>40.7149416202666</c:v>
                </c:pt>
                <c:pt idx="104958">
                  <c:v>40.715067617533897</c:v>
                </c:pt>
                <c:pt idx="104959">
                  <c:v>40.715193614397798</c:v>
                </c:pt>
                <c:pt idx="104960">
                  <c:v>40.715319610858501</c:v>
                </c:pt>
                <c:pt idx="104961">
                  <c:v>40.7154456069159</c:v>
                </c:pt>
                <c:pt idx="104962">
                  <c:v>40.715571602569902</c:v>
                </c:pt>
                <c:pt idx="104963">
                  <c:v>40.7156975978207</c:v>
                </c:pt>
                <c:pt idx="104964">
                  <c:v>40.715823592668201</c:v>
                </c:pt>
                <c:pt idx="104965">
                  <c:v>40.715949587112299</c:v>
                </c:pt>
                <c:pt idx="104966">
                  <c:v>40.716075581153198</c:v>
                </c:pt>
                <c:pt idx="104967">
                  <c:v>40.716201574790702</c:v>
                </c:pt>
                <c:pt idx="104968">
                  <c:v>40.716327568025001</c:v>
                </c:pt>
                <c:pt idx="104969">
                  <c:v>40.716453560856003</c:v>
                </c:pt>
                <c:pt idx="104970">
                  <c:v>40.716579553283701</c:v>
                </c:pt>
                <c:pt idx="104971">
                  <c:v>40.716705545308102</c:v>
                </c:pt>
                <c:pt idx="104972">
                  <c:v>40.716831536929199</c:v>
                </c:pt>
                <c:pt idx="104973">
                  <c:v>40.716957528146999</c:v>
                </c:pt>
                <c:pt idx="104974">
                  <c:v>40.717083518961601</c:v>
                </c:pt>
                <c:pt idx="104975">
                  <c:v>40.7172095093728</c:v>
                </c:pt>
                <c:pt idx="104976">
                  <c:v>40.717335499380802</c:v>
                </c:pt>
                <c:pt idx="104977">
                  <c:v>40.717461488985499</c:v>
                </c:pt>
                <c:pt idx="104978">
                  <c:v>40.7175874781869</c:v>
                </c:pt>
                <c:pt idx="104979">
                  <c:v>40.717713466985003</c:v>
                </c:pt>
                <c:pt idx="104980">
                  <c:v>40.717839455379803</c:v>
                </c:pt>
                <c:pt idx="104981">
                  <c:v>40.717965443371398</c:v>
                </c:pt>
                <c:pt idx="104982">
                  <c:v>40.718091430959703</c:v>
                </c:pt>
                <c:pt idx="104983">
                  <c:v>40.718217418144697</c:v>
                </c:pt>
                <c:pt idx="104984">
                  <c:v>40.718343404926401</c:v>
                </c:pt>
                <c:pt idx="104985">
                  <c:v>40.7184693913049</c:v>
                </c:pt>
                <c:pt idx="104986">
                  <c:v>40.718595377280103</c:v>
                </c:pt>
                <c:pt idx="104987">
                  <c:v>40.718721362852001</c:v>
                </c:pt>
                <c:pt idx="104988">
                  <c:v>40.718847348020702</c:v>
                </c:pt>
                <c:pt idx="104989">
                  <c:v>40.718973332786099</c:v>
                </c:pt>
                <c:pt idx="104990">
                  <c:v>40.719099317148199</c:v>
                </c:pt>
                <c:pt idx="104991">
                  <c:v>40.719225301107002</c:v>
                </c:pt>
                <c:pt idx="104992">
                  <c:v>40.719351284662601</c:v>
                </c:pt>
                <c:pt idx="104993">
                  <c:v>40.719477267815002</c:v>
                </c:pt>
                <c:pt idx="104994">
                  <c:v>40.719603250563999</c:v>
                </c:pt>
                <c:pt idx="104995">
                  <c:v>40.719729232909899</c:v>
                </c:pt>
                <c:pt idx="104996">
                  <c:v>40.719855214852402</c:v>
                </c:pt>
                <c:pt idx="104997">
                  <c:v>40.7199811963917</c:v>
                </c:pt>
                <c:pt idx="104998">
                  <c:v>40.720107177527701</c:v>
                </c:pt>
                <c:pt idx="104999">
                  <c:v>40.720233158260498</c:v>
                </c:pt>
                <c:pt idx="105000">
                  <c:v>40.720359138590098</c:v>
                </c:pt>
                <c:pt idx="105001">
                  <c:v>40.7204851185164</c:v>
                </c:pt>
                <c:pt idx="105002">
                  <c:v>40.720611098039399</c:v>
                </c:pt>
                <c:pt idx="105003">
                  <c:v>40.7207370771592</c:v>
                </c:pt>
                <c:pt idx="105004">
                  <c:v>40.720863055875697</c:v>
                </c:pt>
                <c:pt idx="105005">
                  <c:v>40.720989034189003</c:v>
                </c:pt>
                <c:pt idx="105006">
                  <c:v>40.721115012098998</c:v>
                </c:pt>
                <c:pt idx="105007">
                  <c:v>40.721240989605803</c:v>
                </c:pt>
                <c:pt idx="105008">
                  <c:v>40.721366966709397</c:v>
                </c:pt>
                <c:pt idx="105009">
                  <c:v>40.7214929434097</c:v>
                </c:pt>
                <c:pt idx="105010">
                  <c:v>40.721618919706799</c:v>
                </c:pt>
                <c:pt idx="105011">
                  <c:v>40.721744895600601</c:v>
                </c:pt>
                <c:pt idx="105012">
                  <c:v>40.721870871091198</c:v>
                </c:pt>
                <c:pt idx="105013">
                  <c:v>40.721996846178598</c:v>
                </c:pt>
                <c:pt idx="105014">
                  <c:v>40.722122820862701</c:v>
                </c:pt>
                <c:pt idx="105015">
                  <c:v>40.722248795143599</c:v>
                </c:pt>
                <c:pt idx="105016">
                  <c:v>40.7223747690213</c:v>
                </c:pt>
                <c:pt idx="105017">
                  <c:v>40.722500742495697</c:v>
                </c:pt>
                <c:pt idx="105018">
                  <c:v>40.722626715566903</c:v>
                </c:pt>
                <c:pt idx="105019">
                  <c:v>40.722752688234898</c:v>
                </c:pt>
                <c:pt idx="105020">
                  <c:v>40.722878660499603</c:v>
                </c:pt>
                <c:pt idx="105021">
                  <c:v>40.723004632361103</c:v>
                </c:pt>
                <c:pt idx="105022">
                  <c:v>40.723130603819399</c:v>
                </c:pt>
                <c:pt idx="105023">
                  <c:v>40.723256574874497</c:v>
                </c:pt>
                <c:pt idx="105024">
                  <c:v>40.723382545526299</c:v>
                </c:pt>
                <c:pt idx="105025">
                  <c:v>40.723508515775002</c:v>
                </c:pt>
                <c:pt idx="105026">
                  <c:v>40.723634485620401</c:v>
                </c:pt>
                <c:pt idx="105027">
                  <c:v>40.723760455062603</c:v>
                </c:pt>
                <c:pt idx="105028">
                  <c:v>40.723886424101501</c:v>
                </c:pt>
                <c:pt idx="105029">
                  <c:v>40.724012392737301</c:v>
                </c:pt>
                <c:pt idx="105030">
                  <c:v>40.724138360969803</c:v>
                </c:pt>
                <c:pt idx="105031">
                  <c:v>40.724264328799201</c:v>
                </c:pt>
                <c:pt idx="105032">
                  <c:v>40.724390296225302</c:v>
                </c:pt>
                <c:pt idx="105033">
                  <c:v>40.724516263248198</c:v>
                </c:pt>
                <c:pt idx="105034">
                  <c:v>40.724642229867897</c:v>
                </c:pt>
                <c:pt idx="105035">
                  <c:v>40.724768196084398</c:v>
                </c:pt>
                <c:pt idx="105036">
                  <c:v>40.724894161897602</c:v>
                </c:pt>
                <c:pt idx="105037">
                  <c:v>40.725020127307701</c:v>
                </c:pt>
                <c:pt idx="105038">
                  <c:v>40.725146092314603</c:v>
                </c:pt>
                <c:pt idx="105039">
                  <c:v>40.7252720569183</c:v>
                </c:pt>
                <c:pt idx="105040">
                  <c:v>40.7253980211187</c:v>
                </c:pt>
                <c:pt idx="105041">
                  <c:v>40.725523984916002</c:v>
                </c:pt>
                <c:pt idx="105042">
                  <c:v>40.7256499483101</c:v>
                </c:pt>
                <c:pt idx="105043">
                  <c:v>40.7257759113009</c:v>
                </c:pt>
                <c:pt idx="105044">
                  <c:v>40.725901873888603</c:v>
                </c:pt>
                <c:pt idx="105045">
                  <c:v>40.726027836073101</c:v>
                </c:pt>
                <c:pt idx="105046">
                  <c:v>40.726153797854401</c:v>
                </c:pt>
                <c:pt idx="105047">
                  <c:v>40.726279759232497</c:v>
                </c:pt>
                <c:pt idx="105048">
                  <c:v>40.726405720207403</c:v>
                </c:pt>
                <c:pt idx="105049">
                  <c:v>40.726531680779097</c:v>
                </c:pt>
                <c:pt idx="105050">
                  <c:v>40.7266576409476</c:v>
                </c:pt>
                <c:pt idx="105051">
                  <c:v>40.726783600712999</c:v>
                </c:pt>
                <c:pt idx="105052">
                  <c:v>40.7269095600751</c:v>
                </c:pt>
                <c:pt idx="105053">
                  <c:v>40.727035519034096</c:v>
                </c:pt>
                <c:pt idx="105054">
                  <c:v>40.727161477589902</c:v>
                </c:pt>
                <c:pt idx="105055">
                  <c:v>40.727287435742497</c:v>
                </c:pt>
                <c:pt idx="105056">
                  <c:v>40.727413393491901</c:v>
                </c:pt>
                <c:pt idx="105057">
                  <c:v>40.7275393508381</c:v>
                </c:pt>
                <c:pt idx="105058">
                  <c:v>40.727665307781201</c:v>
                </c:pt>
                <c:pt idx="105059">
                  <c:v>40.727791264321098</c:v>
                </c:pt>
                <c:pt idx="105060">
                  <c:v>40.727917220457797</c:v>
                </c:pt>
                <c:pt idx="105061">
                  <c:v>40.728043176191299</c:v>
                </c:pt>
                <c:pt idx="105062">
                  <c:v>40.728169131521703</c:v>
                </c:pt>
                <c:pt idx="105063">
                  <c:v>40.728295086448902</c:v>
                </c:pt>
                <c:pt idx="105064">
                  <c:v>40.728421040972897</c:v>
                </c:pt>
                <c:pt idx="105065">
                  <c:v>40.728546995093801</c:v>
                </c:pt>
                <c:pt idx="105066">
                  <c:v>40.728672948811401</c:v>
                </c:pt>
                <c:pt idx="105067">
                  <c:v>40.728798902126002</c:v>
                </c:pt>
                <c:pt idx="105068">
                  <c:v>40.728924855037299</c:v>
                </c:pt>
                <c:pt idx="105069">
                  <c:v>40.729050807545498</c:v>
                </c:pt>
                <c:pt idx="105070">
                  <c:v>40.7291767596505</c:v>
                </c:pt>
                <c:pt idx="105071">
                  <c:v>40.729302711352403</c:v>
                </c:pt>
                <c:pt idx="105072">
                  <c:v>40.729428662651102</c:v>
                </c:pt>
                <c:pt idx="105073">
                  <c:v>40.729554613546597</c:v>
                </c:pt>
                <c:pt idx="105074">
                  <c:v>40.729680564039001</c:v>
                </c:pt>
                <c:pt idx="105075">
                  <c:v>40.729806514128299</c:v>
                </c:pt>
                <c:pt idx="105076">
                  <c:v>40.729932463814301</c:v>
                </c:pt>
                <c:pt idx="105077">
                  <c:v>40.730058413097296</c:v>
                </c:pt>
                <c:pt idx="105078">
                  <c:v>40.730184361977003</c:v>
                </c:pt>
                <c:pt idx="105079">
                  <c:v>40.730310310453604</c:v>
                </c:pt>
                <c:pt idx="105080">
                  <c:v>40.730436258527099</c:v>
                </c:pt>
                <c:pt idx="105081">
                  <c:v>40.730562206197398</c:v>
                </c:pt>
                <c:pt idx="105082">
                  <c:v>40.730688153464598</c:v>
                </c:pt>
                <c:pt idx="105083">
                  <c:v>40.730814100328601</c:v>
                </c:pt>
                <c:pt idx="105084">
                  <c:v>40.730940046789499</c:v>
                </c:pt>
                <c:pt idx="105085">
                  <c:v>40.731065992847199</c:v>
                </c:pt>
                <c:pt idx="105086">
                  <c:v>40.731191938501802</c:v>
                </c:pt>
                <c:pt idx="105087">
                  <c:v>40.731317883753299</c:v>
                </c:pt>
                <c:pt idx="105088">
                  <c:v>40.731443828601599</c:v>
                </c:pt>
                <c:pt idx="105089">
                  <c:v>40.7315697730468</c:v>
                </c:pt>
                <c:pt idx="105090">
                  <c:v>40.731695717088797</c:v>
                </c:pt>
                <c:pt idx="105091">
                  <c:v>40.731821660727697</c:v>
                </c:pt>
                <c:pt idx="105092">
                  <c:v>40.731947603963498</c:v>
                </c:pt>
                <c:pt idx="105093">
                  <c:v>40.732073546796101</c:v>
                </c:pt>
                <c:pt idx="105094">
                  <c:v>40.7321994892256</c:v>
                </c:pt>
                <c:pt idx="105095">
                  <c:v>40.732325431252001</c:v>
                </c:pt>
                <c:pt idx="105096">
                  <c:v>40.732451372875303</c:v>
                </c:pt>
                <c:pt idx="105097">
                  <c:v>40.732577314095401</c:v>
                </c:pt>
                <c:pt idx="105098">
                  <c:v>40.732703254912401</c:v>
                </c:pt>
                <c:pt idx="105099">
                  <c:v>40.732829195326303</c:v>
                </c:pt>
                <c:pt idx="105100">
                  <c:v>40.732955135337001</c:v>
                </c:pt>
                <c:pt idx="105101">
                  <c:v>40.7330810749446</c:v>
                </c:pt>
                <c:pt idx="105102">
                  <c:v>40.733207014149102</c:v>
                </c:pt>
                <c:pt idx="105103">
                  <c:v>40.733332952950498</c:v>
                </c:pt>
                <c:pt idx="105104">
                  <c:v>40.733458891348697</c:v>
                </c:pt>
                <c:pt idx="105105">
                  <c:v>40.733584829343897</c:v>
                </c:pt>
                <c:pt idx="105106">
                  <c:v>40.7337107669359</c:v>
                </c:pt>
                <c:pt idx="105107">
                  <c:v>40.733836704124798</c:v>
                </c:pt>
                <c:pt idx="105108">
                  <c:v>40.733962640910597</c:v>
                </c:pt>
                <c:pt idx="105109">
                  <c:v>40.734088577293299</c:v>
                </c:pt>
                <c:pt idx="105110">
                  <c:v>40.734214513272903</c:v>
                </c:pt>
                <c:pt idx="105111">
                  <c:v>40.734340448849302</c:v>
                </c:pt>
                <c:pt idx="105112">
                  <c:v>40.734466384022703</c:v>
                </c:pt>
                <c:pt idx="105113">
                  <c:v>40.734592318792899</c:v>
                </c:pt>
                <c:pt idx="105114">
                  <c:v>40.734718253160104</c:v>
                </c:pt>
                <c:pt idx="105115">
                  <c:v>40.734844187124096</c:v>
                </c:pt>
                <c:pt idx="105116">
                  <c:v>40.734970120684999</c:v>
                </c:pt>
                <c:pt idx="105117">
                  <c:v>40.735096053842902</c:v>
                </c:pt>
                <c:pt idx="105118">
                  <c:v>40.735221986597601</c:v>
                </c:pt>
                <c:pt idx="105119">
                  <c:v>40.735347918949202</c:v>
                </c:pt>
                <c:pt idx="105120">
                  <c:v>40.735473850897797</c:v>
                </c:pt>
                <c:pt idx="105121">
                  <c:v>40.735599782443202</c:v>
                </c:pt>
                <c:pt idx="105122">
                  <c:v>40.735725713585502</c:v>
                </c:pt>
                <c:pt idx="105123">
                  <c:v>40.735851644324804</c:v>
                </c:pt>
                <c:pt idx="105124">
                  <c:v>40.7359775746609</c:v>
                </c:pt>
                <c:pt idx="105125">
                  <c:v>40.736103504593999</c:v>
                </c:pt>
                <c:pt idx="105126">
                  <c:v>40.736229434123999</c:v>
                </c:pt>
                <c:pt idx="105127">
                  <c:v>40.736355363250901</c:v>
                </c:pt>
                <c:pt idx="105128">
                  <c:v>40.736481291974599</c:v>
                </c:pt>
                <c:pt idx="105129">
                  <c:v>40.736607220295397</c:v>
                </c:pt>
                <c:pt idx="105130">
                  <c:v>40.736733148212998</c:v>
                </c:pt>
                <c:pt idx="105131">
                  <c:v>40.736859075727502</c:v>
                </c:pt>
                <c:pt idx="105132">
                  <c:v>40.736985002838999</c:v>
                </c:pt>
                <c:pt idx="105133">
                  <c:v>40.737110929547299</c:v>
                </c:pt>
                <c:pt idx="105134">
                  <c:v>40.737236855852601</c:v>
                </c:pt>
                <c:pt idx="105135">
                  <c:v>40.737362781754797</c:v>
                </c:pt>
                <c:pt idx="105136">
                  <c:v>40.737488707254002</c:v>
                </c:pt>
                <c:pt idx="105137">
                  <c:v>40.737614632350002</c:v>
                </c:pt>
                <c:pt idx="105138">
                  <c:v>40.737740557042997</c:v>
                </c:pt>
                <c:pt idx="105139">
                  <c:v>40.737866481332901</c:v>
                </c:pt>
                <c:pt idx="105140">
                  <c:v>40.737992405219799</c:v>
                </c:pt>
                <c:pt idx="105141">
                  <c:v>40.7381183287035</c:v>
                </c:pt>
                <c:pt idx="105142">
                  <c:v>40.738244251784202</c:v>
                </c:pt>
                <c:pt idx="105143">
                  <c:v>40.738370174461899</c:v>
                </c:pt>
                <c:pt idx="105144">
                  <c:v>40.738496096736398</c:v>
                </c:pt>
                <c:pt idx="105145">
                  <c:v>40.738622018607899</c:v>
                </c:pt>
                <c:pt idx="105146">
                  <c:v>40.738747940076401</c:v>
                </c:pt>
                <c:pt idx="105147">
                  <c:v>40.738873861141698</c:v>
                </c:pt>
                <c:pt idx="105148">
                  <c:v>40.738999781803997</c:v>
                </c:pt>
                <c:pt idx="105149">
                  <c:v>40.739125702063298</c:v>
                </c:pt>
                <c:pt idx="105150">
                  <c:v>40.7392516219195</c:v>
                </c:pt>
                <c:pt idx="105151">
                  <c:v>40.739377541372598</c:v>
                </c:pt>
                <c:pt idx="105152">
                  <c:v>40.739503460422704</c:v>
                </c:pt>
                <c:pt idx="105153">
                  <c:v>40.739629379069697</c:v>
                </c:pt>
                <c:pt idx="105154">
                  <c:v>40.7397552973136</c:v>
                </c:pt>
                <c:pt idx="105155">
                  <c:v>40.739881215154497</c:v>
                </c:pt>
                <c:pt idx="105156">
                  <c:v>40.740007132592403</c:v>
                </c:pt>
                <c:pt idx="105157">
                  <c:v>40.740133049627197</c:v>
                </c:pt>
                <c:pt idx="105158">
                  <c:v>40.740258966258899</c:v>
                </c:pt>
                <c:pt idx="105159">
                  <c:v>40.740384882487703</c:v>
                </c:pt>
                <c:pt idx="105160">
                  <c:v>40.740510798313302</c:v>
                </c:pt>
                <c:pt idx="105161">
                  <c:v>40.740636713735903</c:v>
                </c:pt>
                <c:pt idx="105162">
                  <c:v>40.740762628755498</c:v>
                </c:pt>
                <c:pt idx="105163">
                  <c:v>40.740888543372002</c:v>
                </c:pt>
                <c:pt idx="105164">
                  <c:v>40.7410144575855</c:v>
                </c:pt>
                <c:pt idx="105165">
                  <c:v>40.741140371396</c:v>
                </c:pt>
                <c:pt idx="105166">
                  <c:v>40.741266284803402</c:v>
                </c:pt>
                <c:pt idx="105167">
                  <c:v>40.741392197807698</c:v>
                </c:pt>
                <c:pt idx="105168">
                  <c:v>40.741518110409103</c:v>
                </c:pt>
                <c:pt idx="105169">
                  <c:v>40.741644022607403</c:v>
                </c:pt>
                <c:pt idx="105170">
                  <c:v>40.741769934402598</c:v>
                </c:pt>
                <c:pt idx="105171">
                  <c:v>40.7418958457949</c:v>
                </c:pt>
                <c:pt idx="105172">
                  <c:v>40.742021756784098</c:v>
                </c:pt>
                <c:pt idx="105173">
                  <c:v>40.742147667370197</c:v>
                </c:pt>
                <c:pt idx="105174">
                  <c:v>40.742273577553398</c:v>
                </c:pt>
                <c:pt idx="105175">
                  <c:v>40.7423994873335</c:v>
                </c:pt>
                <c:pt idx="105176">
                  <c:v>40.742525396710597</c:v>
                </c:pt>
                <c:pt idx="105177">
                  <c:v>40.742651305684703</c:v>
                </c:pt>
                <c:pt idx="105178">
                  <c:v>40.742777214255703</c:v>
                </c:pt>
                <c:pt idx="105179">
                  <c:v>40.742903122423698</c:v>
                </c:pt>
                <c:pt idx="105180">
                  <c:v>40.743029030188701</c:v>
                </c:pt>
                <c:pt idx="105181">
                  <c:v>40.743154937550699</c:v>
                </c:pt>
                <c:pt idx="105182">
                  <c:v>40.743280844509698</c:v>
                </c:pt>
                <c:pt idx="105183">
                  <c:v>40.743406751065599</c:v>
                </c:pt>
                <c:pt idx="105184">
                  <c:v>40.743532657218502</c:v>
                </c:pt>
                <c:pt idx="105185">
                  <c:v>40.743658562968498</c:v>
                </c:pt>
                <c:pt idx="105186">
                  <c:v>40.743784468315397</c:v>
                </c:pt>
                <c:pt idx="105187">
                  <c:v>40.743910373259197</c:v>
                </c:pt>
                <c:pt idx="105188">
                  <c:v>40.744036277800099</c:v>
                </c:pt>
                <c:pt idx="105189">
                  <c:v>40.744162181938002</c:v>
                </c:pt>
                <c:pt idx="105190">
                  <c:v>40.744288085672899</c:v>
                </c:pt>
                <c:pt idx="105191">
                  <c:v>40.744413989004698</c:v>
                </c:pt>
                <c:pt idx="105192">
                  <c:v>40.744539891933599</c:v>
                </c:pt>
                <c:pt idx="105193">
                  <c:v>40.744665794459401</c:v>
                </c:pt>
                <c:pt idx="105194">
                  <c:v>40.744791696582197</c:v>
                </c:pt>
                <c:pt idx="105195">
                  <c:v>40.744917598302102</c:v>
                </c:pt>
                <c:pt idx="105196">
                  <c:v>40.745043499618902</c:v>
                </c:pt>
                <c:pt idx="105197">
                  <c:v>40.745169400532802</c:v>
                </c:pt>
                <c:pt idx="105198">
                  <c:v>40.745295301043598</c:v>
                </c:pt>
                <c:pt idx="105199">
                  <c:v>40.745421201151501</c:v>
                </c:pt>
                <c:pt idx="105200">
                  <c:v>40.745547100856299</c:v>
                </c:pt>
                <c:pt idx="105201">
                  <c:v>40.745673000158199</c:v>
                </c:pt>
                <c:pt idx="105202">
                  <c:v>40.745798899057</c:v>
                </c:pt>
                <c:pt idx="105203">
                  <c:v>40.745924797552902</c:v>
                </c:pt>
                <c:pt idx="105204">
                  <c:v>40.746050695645799</c:v>
                </c:pt>
                <c:pt idx="105205">
                  <c:v>40.746176593335697</c:v>
                </c:pt>
                <c:pt idx="105206">
                  <c:v>40.746302490622597</c:v>
                </c:pt>
                <c:pt idx="105207">
                  <c:v>40.746428387506498</c:v>
                </c:pt>
                <c:pt idx="105208">
                  <c:v>40.7465542839875</c:v>
                </c:pt>
                <c:pt idx="105209">
                  <c:v>40.746680180065397</c:v>
                </c:pt>
                <c:pt idx="105210">
                  <c:v>40.746806075740402</c:v>
                </c:pt>
                <c:pt idx="105211">
                  <c:v>40.746931971012401</c:v>
                </c:pt>
                <c:pt idx="105212">
                  <c:v>40.747057865881402</c:v>
                </c:pt>
                <c:pt idx="105213">
                  <c:v>40.747183760347397</c:v>
                </c:pt>
                <c:pt idx="105214">
                  <c:v>40.7473096544105</c:v>
                </c:pt>
                <c:pt idx="105215">
                  <c:v>40.747435548070598</c:v>
                </c:pt>
                <c:pt idx="105216">
                  <c:v>40.747561441327697</c:v>
                </c:pt>
                <c:pt idx="105217">
                  <c:v>40.747687334181798</c:v>
                </c:pt>
                <c:pt idx="105218">
                  <c:v>40.747813226632999</c:v>
                </c:pt>
                <c:pt idx="105219">
                  <c:v>40.747939118681202</c:v>
                </c:pt>
                <c:pt idx="105220">
                  <c:v>40.7480650103264</c:v>
                </c:pt>
                <c:pt idx="105221">
                  <c:v>40.748190901568698</c:v>
                </c:pt>
                <c:pt idx="105222">
                  <c:v>40.748316792407998</c:v>
                </c:pt>
                <c:pt idx="105223">
                  <c:v>40.748442682844299</c:v>
                </c:pt>
                <c:pt idx="105224">
                  <c:v>40.748568572877602</c:v>
                </c:pt>
                <c:pt idx="105225">
                  <c:v>40.748694462507999</c:v>
                </c:pt>
                <c:pt idx="105226">
                  <c:v>40.748820351735503</c:v>
                </c:pt>
                <c:pt idx="105227">
                  <c:v>40.748946240559903</c:v>
                </c:pt>
                <c:pt idx="105228">
                  <c:v>40.749072128981503</c:v>
                </c:pt>
                <c:pt idx="105229">
                  <c:v>40.749198016999998</c:v>
                </c:pt>
                <c:pt idx="105230">
                  <c:v>40.749323904615601</c:v>
                </c:pt>
                <c:pt idx="105231">
                  <c:v>40.749449791828297</c:v>
                </c:pt>
                <c:pt idx="105232">
                  <c:v>40.749575678638003</c:v>
                </c:pt>
                <c:pt idx="105233">
                  <c:v>40.749701565044703</c:v>
                </c:pt>
                <c:pt idx="105234">
                  <c:v>40.749827451048503</c:v>
                </c:pt>
                <c:pt idx="105235">
                  <c:v>40.749953336649298</c:v>
                </c:pt>
                <c:pt idx="105236">
                  <c:v>40.750079221847201</c:v>
                </c:pt>
                <c:pt idx="105237">
                  <c:v>40.750205106642198</c:v>
                </c:pt>
                <c:pt idx="105238">
                  <c:v>40.750330991034197</c:v>
                </c:pt>
                <c:pt idx="105239">
                  <c:v>40.750456875023197</c:v>
                </c:pt>
                <c:pt idx="105240">
                  <c:v>40.750582758609298</c:v>
                </c:pt>
                <c:pt idx="105241">
                  <c:v>40.7507086417925</c:v>
                </c:pt>
                <c:pt idx="105242">
                  <c:v>40.750834524572703</c:v>
                </c:pt>
                <c:pt idx="105243">
                  <c:v>40.75096040695</c:v>
                </c:pt>
                <c:pt idx="105244">
                  <c:v>40.751086288924398</c:v>
                </c:pt>
                <c:pt idx="105245">
                  <c:v>40.751212170495798</c:v>
                </c:pt>
                <c:pt idx="105246">
                  <c:v>40.751338051664199</c:v>
                </c:pt>
                <c:pt idx="105247">
                  <c:v>40.7514639324298</c:v>
                </c:pt>
                <c:pt idx="105248">
                  <c:v>40.751589812792403</c:v>
                </c:pt>
                <c:pt idx="105249">
                  <c:v>40.7517156927521</c:v>
                </c:pt>
                <c:pt idx="105250">
                  <c:v>40.751841572308798</c:v>
                </c:pt>
                <c:pt idx="105251">
                  <c:v>40.751967451462598</c:v>
                </c:pt>
                <c:pt idx="105252">
                  <c:v>40.752093330213498</c:v>
                </c:pt>
                <c:pt idx="105253">
                  <c:v>40.752219208561499</c:v>
                </c:pt>
                <c:pt idx="105254">
                  <c:v>40.752345086506502</c:v>
                </c:pt>
                <c:pt idx="105255">
                  <c:v>40.752470964048598</c:v>
                </c:pt>
                <c:pt idx="105256">
                  <c:v>40.752596841187803</c:v>
                </c:pt>
                <c:pt idx="105257">
                  <c:v>40.752722717924101</c:v>
                </c:pt>
                <c:pt idx="105258">
                  <c:v>40.752848594257401</c:v>
                </c:pt>
                <c:pt idx="105259">
                  <c:v>40.752974470187901</c:v>
                </c:pt>
                <c:pt idx="105260">
                  <c:v>40.753100345715403</c:v>
                </c:pt>
                <c:pt idx="105261">
                  <c:v>40.753226220839998</c:v>
                </c:pt>
                <c:pt idx="105262">
                  <c:v>40.753352095561702</c:v>
                </c:pt>
                <c:pt idx="105263">
                  <c:v>40.7534779698804</c:v>
                </c:pt>
                <c:pt idx="105264">
                  <c:v>40.753603843796299</c:v>
                </c:pt>
                <c:pt idx="105265">
                  <c:v>40.753729717309199</c:v>
                </c:pt>
                <c:pt idx="105266">
                  <c:v>40.753855590419299</c:v>
                </c:pt>
                <c:pt idx="105267">
                  <c:v>40.753981463126401</c:v>
                </c:pt>
                <c:pt idx="105268">
                  <c:v>40.754107335430596</c:v>
                </c:pt>
                <c:pt idx="105269">
                  <c:v>40.7542332073319</c:v>
                </c:pt>
                <c:pt idx="105270">
                  <c:v>40.754359078830298</c:v>
                </c:pt>
                <c:pt idx="105271">
                  <c:v>40.754484949925804</c:v>
                </c:pt>
                <c:pt idx="105272">
                  <c:v>40.754610820618403</c:v>
                </c:pt>
                <c:pt idx="105273">
                  <c:v>40.754736690908103</c:v>
                </c:pt>
                <c:pt idx="105274">
                  <c:v>40.754862560794898</c:v>
                </c:pt>
                <c:pt idx="105275">
                  <c:v>40.7549884302788</c:v>
                </c:pt>
                <c:pt idx="105276">
                  <c:v>40.755114299359803</c:v>
                </c:pt>
                <c:pt idx="105277">
                  <c:v>40.755240168037901</c:v>
                </c:pt>
                <c:pt idx="105278">
                  <c:v>40.755366036313198</c:v>
                </c:pt>
                <c:pt idx="105279">
                  <c:v>40.755491904185497</c:v>
                </c:pt>
                <c:pt idx="105280">
                  <c:v>40.755617771654897</c:v>
                </c:pt>
                <c:pt idx="105281">
                  <c:v>40.755743638721398</c:v>
                </c:pt>
                <c:pt idx="105282">
                  <c:v>40.7558695053851</c:v>
                </c:pt>
                <c:pt idx="105283">
                  <c:v>40.755995371645902</c:v>
                </c:pt>
                <c:pt idx="105284">
                  <c:v>40.756121237503699</c:v>
                </c:pt>
                <c:pt idx="105285">
                  <c:v>40.756247102958703</c:v>
                </c:pt>
                <c:pt idx="105286">
                  <c:v>40.756372968010801</c:v>
                </c:pt>
                <c:pt idx="105287">
                  <c:v>40.75649883266</c:v>
                </c:pt>
                <c:pt idx="105288">
                  <c:v>40.7566246969064</c:v>
                </c:pt>
                <c:pt idx="105289">
                  <c:v>40.7567505607499</c:v>
                </c:pt>
                <c:pt idx="105290">
                  <c:v>40.756876424190402</c:v>
                </c:pt>
                <c:pt idx="105291">
                  <c:v>40.757002287228097</c:v>
                </c:pt>
                <c:pt idx="105292">
                  <c:v>40.757128149863</c:v>
                </c:pt>
                <c:pt idx="105293">
                  <c:v>40.757254012094897</c:v>
                </c:pt>
                <c:pt idx="105294">
                  <c:v>40.757379873924002</c:v>
                </c:pt>
                <c:pt idx="105295">
                  <c:v>40.7575057353502</c:v>
                </c:pt>
                <c:pt idx="105296">
                  <c:v>40.7576315963735</c:v>
                </c:pt>
                <c:pt idx="105297">
                  <c:v>40.757757456994</c:v>
                </c:pt>
                <c:pt idx="105298">
                  <c:v>40.757883317211601</c:v>
                </c:pt>
                <c:pt idx="105299">
                  <c:v>40.758009177026302</c:v>
                </c:pt>
                <c:pt idx="105300">
                  <c:v>40.758135036438198</c:v>
                </c:pt>
                <c:pt idx="105301">
                  <c:v>40.758260895447201</c:v>
                </c:pt>
                <c:pt idx="105302">
                  <c:v>40.758386754053298</c:v>
                </c:pt>
                <c:pt idx="105303">
                  <c:v>40.758512612256602</c:v>
                </c:pt>
                <c:pt idx="105304">
                  <c:v>40.758638470057001</c:v>
                </c:pt>
                <c:pt idx="105305">
                  <c:v>40.7587643274546</c:v>
                </c:pt>
                <c:pt idx="105306">
                  <c:v>40.758890184449299</c:v>
                </c:pt>
                <c:pt idx="105307">
                  <c:v>40.7590160410411</c:v>
                </c:pt>
                <c:pt idx="105308">
                  <c:v>40.759141897230101</c:v>
                </c:pt>
                <c:pt idx="105309">
                  <c:v>40.759267753016204</c:v>
                </c:pt>
                <c:pt idx="105310">
                  <c:v>40.759393608399499</c:v>
                </c:pt>
                <c:pt idx="105311">
                  <c:v>40.759519463379903</c:v>
                </c:pt>
                <c:pt idx="105312">
                  <c:v>40.759645317957499</c:v>
                </c:pt>
                <c:pt idx="105313">
                  <c:v>40.759771172132197</c:v>
                </c:pt>
                <c:pt idx="105314">
                  <c:v>40.759897025904102</c:v>
                </c:pt>
                <c:pt idx="105315">
                  <c:v>40.760022879273102</c:v>
                </c:pt>
                <c:pt idx="105316">
                  <c:v>40.760148732239301</c:v>
                </c:pt>
                <c:pt idx="105317">
                  <c:v>40.760274584802602</c:v>
                </c:pt>
                <c:pt idx="105318">
                  <c:v>40.760400436963103</c:v>
                </c:pt>
                <c:pt idx="105319">
                  <c:v>40.760526288720797</c:v>
                </c:pt>
                <c:pt idx="105320">
                  <c:v>40.760652140075599</c:v>
                </c:pt>
                <c:pt idx="105321">
                  <c:v>40.760777991027602</c:v>
                </c:pt>
                <c:pt idx="105322">
                  <c:v>40.760903841576699</c:v>
                </c:pt>
                <c:pt idx="105323">
                  <c:v>40.761029691723003</c:v>
                </c:pt>
                <c:pt idx="105324">
                  <c:v>40.761155541466501</c:v>
                </c:pt>
                <c:pt idx="105325">
                  <c:v>40.761281390807099</c:v>
                </c:pt>
                <c:pt idx="105326">
                  <c:v>40.761407239744898</c:v>
                </c:pt>
                <c:pt idx="105327">
                  <c:v>40.761533088279897</c:v>
                </c:pt>
                <c:pt idx="105328">
                  <c:v>40.761658936411997</c:v>
                </c:pt>
                <c:pt idx="105329">
                  <c:v>40.761784784141298</c:v>
                </c:pt>
                <c:pt idx="105330">
                  <c:v>40.761910631467799</c:v>
                </c:pt>
                <c:pt idx="105331">
                  <c:v>40.762036478391401</c:v>
                </c:pt>
                <c:pt idx="105332">
                  <c:v>40.762162324912303</c:v>
                </c:pt>
                <c:pt idx="105333">
                  <c:v>40.762288171030299</c:v>
                </c:pt>
                <c:pt idx="105334">
                  <c:v>40.762414016745502</c:v>
                </c:pt>
                <c:pt idx="105335">
                  <c:v>40.7625398620578</c:v>
                </c:pt>
                <c:pt idx="105336">
                  <c:v>40.762665706967397</c:v>
                </c:pt>
                <c:pt idx="105337">
                  <c:v>40.762791551474102</c:v>
                </c:pt>
                <c:pt idx="105338">
                  <c:v>40.762917395578</c:v>
                </c:pt>
                <c:pt idx="105339">
                  <c:v>40.763043239279099</c:v>
                </c:pt>
                <c:pt idx="105340">
                  <c:v>40.763169082577399</c:v>
                </c:pt>
                <c:pt idx="105341">
                  <c:v>40.763294925472898</c:v>
                </c:pt>
                <c:pt idx="105342">
                  <c:v>40.763420767965499</c:v>
                </c:pt>
                <c:pt idx="105343">
                  <c:v>40.7635466100553</c:v>
                </c:pt>
                <c:pt idx="105344">
                  <c:v>40.763672451742401</c:v>
                </c:pt>
                <c:pt idx="105345">
                  <c:v>40.763798293026603</c:v>
                </c:pt>
                <c:pt idx="105346">
                  <c:v>40.763924133907999</c:v>
                </c:pt>
                <c:pt idx="105347">
                  <c:v>40.764049974386602</c:v>
                </c:pt>
                <c:pt idx="105348">
                  <c:v>40.764175814462497</c:v>
                </c:pt>
                <c:pt idx="105349">
                  <c:v>40.764301654135501</c:v>
                </c:pt>
                <c:pt idx="105350">
                  <c:v>40.764427493405698</c:v>
                </c:pt>
                <c:pt idx="105351">
                  <c:v>40.764553332273103</c:v>
                </c:pt>
                <c:pt idx="105352">
                  <c:v>40.764679170737701</c:v>
                </c:pt>
                <c:pt idx="105353">
                  <c:v>40.764805008799499</c:v>
                </c:pt>
                <c:pt idx="105354">
                  <c:v>40.764930846458498</c:v>
                </c:pt>
                <c:pt idx="105355">
                  <c:v>40.765056683714697</c:v>
                </c:pt>
                <c:pt idx="105356">
                  <c:v>40.765182520568104</c:v>
                </c:pt>
                <c:pt idx="105357">
                  <c:v>40.765308357018803</c:v>
                </c:pt>
                <c:pt idx="105358">
                  <c:v>40.765434193066604</c:v>
                </c:pt>
                <c:pt idx="105359">
                  <c:v>40.765560028711697</c:v>
                </c:pt>
                <c:pt idx="105360">
                  <c:v>40.765685863953898</c:v>
                </c:pt>
                <c:pt idx="105361">
                  <c:v>40.765811698793399</c:v>
                </c:pt>
                <c:pt idx="105362">
                  <c:v>40.765937533230101</c:v>
                </c:pt>
                <c:pt idx="105363">
                  <c:v>40.766063367264003</c:v>
                </c:pt>
                <c:pt idx="105364">
                  <c:v>40.766189200895099</c:v>
                </c:pt>
                <c:pt idx="105365">
                  <c:v>40.766315034123402</c:v>
                </c:pt>
                <c:pt idx="105366">
                  <c:v>40.766440866948997</c:v>
                </c:pt>
                <c:pt idx="105367">
                  <c:v>40.766566699371801</c:v>
                </c:pt>
                <c:pt idx="105368">
                  <c:v>40.766692531391797</c:v>
                </c:pt>
                <c:pt idx="105369">
                  <c:v>40.766818363009001</c:v>
                </c:pt>
                <c:pt idx="105370">
                  <c:v>40.766944194223399</c:v>
                </c:pt>
                <c:pt idx="105371">
                  <c:v>40.767070025035103</c:v>
                </c:pt>
                <c:pt idx="105372">
                  <c:v>40.767195855444001</c:v>
                </c:pt>
                <c:pt idx="105373">
                  <c:v>40.767321685450099</c:v>
                </c:pt>
                <c:pt idx="105374">
                  <c:v>40.767447515053497</c:v>
                </c:pt>
                <c:pt idx="105375">
                  <c:v>40.767573344253996</c:v>
                </c:pt>
                <c:pt idx="105376">
                  <c:v>40.767699173051902</c:v>
                </c:pt>
                <c:pt idx="105377">
                  <c:v>40.767825001446901</c:v>
                </c:pt>
                <c:pt idx="105378">
                  <c:v>40.767950829439201</c:v>
                </c:pt>
                <c:pt idx="105379">
                  <c:v>40.768076657028701</c:v>
                </c:pt>
                <c:pt idx="105380">
                  <c:v>40.7682024842155</c:v>
                </c:pt>
                <c:pt idx="105381">
                  <c:v>40.7683283109995</c:v>
                </c:pt>
                <c:pt idx="105382">
                  <c:v>40.768454137380701</c:v>
                </c:pt>
                <c:pt idx="105383">
                  <c:v>40.768579963359201</c:v>
                </c:pt>
                <c:pt idx="105384">
                  <c:v>40.768705788934902</c:v>
                </c:pt>
                <c:pt idx="105385">
                  <c:v>40.768831614107903</c:v>
                </c:pt>
                <c:pt idx="105386">
                  <c:v>40.768957438878097</c:v>
                </c:pt>
                <c:pt idx="105387">
                  <c:v>40.769083263245498</c:v>
                </c:pt>
                <c:pt idx="105388">
                  <c:v>40.7692090872102</c:v>
                </c:pt>
                <c:pt idx="105389">
                  <c:v>40.769334910772201</c:v>
                </c:pt>
                <c:pt idx="105390">
                  <c:v>40.769460733931403</c:v>
                </c:pt>
                <c:pt idx="105391">
                  <c:v>40.769586556687798</c:v>
                </c:pt>
                <c:pt idx="105392">
                  <c:v>40.769712379041501</c:v>
                </c:pt>
                <c:pt idx="105393">
                  <c:v>40.769838200992503</c:v>
                </c:pt>
                <c:pt idx="105394">
                  <c:v>40.769964022540698</c:v>
                </c:pt>
                <c:pt idx="105395">
                  <c:v>40.7700898436862</c:v>
                </c:pt>
                <c:pt idx="105396">
                  <c:v>40.770215664428903</c:v>
                </c:pt>
                <c:pt idx="105397">
                  <c:v>40.770341484768899</c:v>
                </c:pt>
                <c:pt idx="105398">
                  <c:v>40.770467304706102</c:v>
                </c:pt>
                <c:pt idx="105399">
                  <c:v>40.770593124240598</c:v>
                </c:pt>
                <c:pt idx="105400">
                  <c:v>40.770718943372401</c:v>
                </c:pt>
                <c:pt idx="105401">
                  <c:v>40.770844762101397</c:v>
                </c:pt>
                <c:pt idx="105402">
                  <c:v>40.770970580427701</c:v>
                </c:pt>
                <c:pt idx="105403">
                  <c:v>40.771096398351297</c:v>
                </c:pt>
                <c:pt idx="105404">
                  <c:v>40.7712222158721</c:v>
                </c:pt>
                <c:pt idx="105405">
                  <c:v>40.771348032990197</c:v>
                </c:pt>
                <c:pt idx="105406">
                  <c:v>40.7714738497056</c:v>
                </c:pt>
                <c:pt idx="105407">
                  <c:v>40.771599666018197</c:v>
                </c:pt>
                <c:pt idx="105408">
                  <c:v>40.7717254819282</c:v>
                </c:pt>
                <c:pt idx="105409">
                  <c:v>40.771851297435397</c:v>
                </c:pt>
                <c:pt idx="105410">
                  <c:v>40.771977112539801</c:v>
                </c:pt>
                <c:pt idx="105411">
                  <c:v>40.772102927241598</c:v>
                </c:pt>
                <c:pt idx="105412">
                  <c:v>40.772228741540602</c:v>
                </c:pt>
                <c:pt idx="105413">
                  <c:v>40.772354555436898</c:v>
                </c:pt>
                <c:pt idx="105414">
                  <c:v>40.772480368930502</c:v>
                </c:pt>
                <c:pt idx="105415">
                  <c:v>40.772606182021399</c:v>
                </c:pt>
                <c:pt idx="105416">
                  <c:v>40.772731994709503</c:v>
                </c:pt>
                <c:pt idx="105417">
                  <c:v>40.772857806994899</c:v>
                </c:pt>
                <c:pt idx="105418">
                  <c:v>40.772983618877703</c:v>
                </c:pt>
                <c:pt idx="105419">
                  <c:v>40.7731094303577</c:v>
                </c:pt>
                <c:pt idx="105420">
                  <c:v>40.773235241435003</c:v>
                </c:pt>
                <c:pt idx="105421">
                  <c:v>40.7733610521096</c:v>
                </c:pt>
                <c:pt idx="105422">
                  <c:v>40.773486862381397</c:v>
                </c:pt>
                <c:pt idx="105423">
                  <c:v>40.7736126722506</c:v>
                </c:pt>
                <c:pt idx="105424">
                  <c:v>40.773738481717103</c:v>
                </c:pt>
                <c:pt idx="105425">
                  <c:v>40.7738642907808</c:v>
                </c:pt>
                <c:pt idx="105426">
                  <c:v>40.773990099441903</c:v>
                </c:pt>
                <c:pt idx="105427">
                  <c:v>40.774115907700299</c:v>
                </c:pt>
                <c:pt idx="105428">
                  <c:v>40.774241715555902</c:v>
                </c:pt>
                <c:pt idx="105429">
                  <c:v>40.774367523008898</c:v>
                </c:pt>
                <c:pt idx="105430">
                  <c:v>40.774493330059101</c:v>
                </c:pt>
                <c:pt idx="105431">
                  <c:v>40.774619136706697</c:v>
                </c:pt>
                <c:pt idx="105432">
                  <c:v>40.7747449429515</c:v>
                </c:pt>
                <c:pt idx="105433">
                  <c:v>40.774870748793703</c:v>
                </c:pt>
                <c:pt idx="105434">
                  <c:v>40.774996554233198</c:v>
                </c:pt>
                <c:pt idx="105435">
                  <c:v>40.77512235927</c:v>
                </c:pt>
                <c:pt idx="105436">
                  <c:v>40.775248163904003</c:v>
                </c:pt>
                <c:pt idx="105437">
                  <c:v>40.775373968135497</c:v>
                </c:pt>
                <c:pt idx="105438">
                  <c:v>40.775499771964199</c:v>
                </c:pt>
                <c:pt idx="105439">
                  <c:v>40.775625575390201</c:v>
                </c:pt>
                <c:pt idx="105440">
                  <c:v>40.775751378413503</c:v>
                </c:pt>
                <c:pt idx="105441">
                  <c:v>40.775877181034197</c:v>
                </c:pt>
                <c:pt idx="105442">
                  <c:v>40.776002983252198</c:v>
                </c:pt>
                <c:pt idx="105443">
                  <c:v>40.776128785067499</c:v>
                </c:pt>
                <c:pt idx="105444">
                  <c:v>40.7762545864801</c:v>
                </c:pt>
                <c:pt idx="105445">
                  <c:v>40.776380387490001</c:v>
                </c:pt>
                <c:pt idx="105446">
                  <c:v>40.776506188097301</c:v>
                </c:pt>
                <c:pt idx="105447">
                  <c:v>40.776631988301801</c:v>
                </c:pt>
                <c:pt idx="105448">
                  <c:v>40.776757788103701</c:v>
                </c:pt>
                <c:pt idx="105449">
                  <c:v>40.776883587503001</c:v>
                </c:pt>
                <c:pt idx="105450">
                  <c:v>40.7770093864995</c:v>
                </c:pt>
                <c:pt idx="105451">
                  <c:v>40.7771351850934</c:v>
                </c:pt>
                <c:pt idx="105452">
                  <c:v>40.777260983284599</c:v>
                </c:pt>
                <c:pt idx="105453">
                  <c:v>40.777386781073197</c:v>
                </c:pt>
                <c:pt idx="105454">
                  <c:v>40.777512578459103</c:v>
                </c:pt>
                <c:pt idx="105455">
                  <c:v>40.777638375442301</c:v>
                </c:pt>
                <c:pt idx="105456">
                  <c:v>40.777764172022799</c:v>
                </c:pt>
                <c:pt idx="105457">
                  <c:v>40.777889968200697</c:v>
                </c:pt>
                <c:pt idx="105458">
                  <c:v>40.778015763975901</c:v>
                </c:pt>
                <c:pt idx="105459">
                  <c:v>40.778141559348498</c:v>
                </c:pt>
                <c:pt idx="105460">
                  <c:v>40.778267354318402</c:v>
                </c:pt>
                <c:pt idx="105461">
                  <c:v>40.778393148885598</c:v>
                </c:pt>
                <c:pt idx="105462">
                  <c:v>40.778518943050202</c:v>
                </c:pt>
                <c:pt idx="105463">
                  <c:v>40.778644736812097</c:v>
                </c:pt>
                <c:pt idx="105464">
                  <c:v>40.7787705301714</c:v>
                </c:pt>
                <c:pt idx="105465">
                  <c:v>40.778896323128002</c:v>
                </c:pt>
                <c:pt idx="105466">
                  <c:v>40.779022115681997</c:v>
                </c:pt>
                <c:pt idx="105467">
                  <c:v>40.779147907833298</c:v>
                </c:pt>
                <c:pt idx="105468">
                  <c:v>40.779273699581999</c:v>
                </c:pt>
                <c:pt idx="105469">
                  <c:v>40.779399490928</c:v>
                </c:pt>
                <c:pt idx="105470">
                  <c:v>40.7795252818714</c:v>
                </c:pt>
                <c:pt idx="105471">
                  <c:v>40.779651072412101</c:v>
                </c:pt>
                <c:pt idx="105472">
                  <c:v>40.7797768625502</c:v>
                </c:pt>
                <c:pt idx="105473">
                  <c:v>40.779902652285699</c:v>
                </c:pt>
                <c:pt idx="105474">
                  <c:v>40.780028441618498</c:v>
                </c:pt>
                <c:pt idx="105475">
                  <c:v>40.780154230548597</c:v>
                </c:pt>
                <c:pt idx="105476">
                  <c:v>40.780280019076102</c:v>
                </c:pt>
                <c:pt idx="105477">
                  <c:v>40.780405807200999</c:v>
                </c:pt>
                <c:pt idx="105478">
                  <c:v>40.780531594923303</c:v>
                </c:pt>
                <c:pt idx="105479">
                  <c:v>40.7806573822429</c:v>
                </c:pt>
                <c:pt idx="105480">
                  <c:v>40.780783169159903</c:v>
                </c:pt>
                <c:pt idx="105481">
                  <c:v>40.780908955674199</c:v>
                </c:pt>
                <c:pt idx="105482">
                  <c:v>40.781034741785902</c:v>
                </c:pt>
                <c:pt idx="105483">
                  <c:v>40.781160527494997</c:v>
                </c:pt>
                <c:pt idx="105484">
                  <c:v>40.781286312801399</c:v>
                </c:pt>
                <c:pt idx="105485">
                  <c:v>40.781412097705299</c:v>
                </c:pt>
                <c:pt idx="105486">
                  <c:v>40.7815378822065</c:v>
                </c:pt>
                <c:pt idx="105487">
                  <c:v>40.781663666305001</c:v>
                </c:pt>
                <c:pt idx="105488">
                  <c:v>40.781789450001</c:v>
                </c:pt>
                <c:pt idx="105489">
                  <c:v>40.781915233294299</c:v>
                </c:pt>
                <c:pt idx="105490">
                  <c:v>40.782041016184998</c:v>
                </c:pt>
                <c:pt idx="105491">
                  <c:v>40.782166798673103</c:v>
                </c:pt>
                <c:pt idx="105492">
                  <c:v>40.7822925807586</c:v>
                </c:pt>
                <c:pt idx="105493">
                  <c:v>40.782418362441398</c:v>
                </c:pt>
                <c:pt idx="105494">
                  <c:v>40.782544143721701</c:v>
                </c:pt>
                <c:pt idx="105495">
                  <c:v>40.782669924599297</c:v>
                </c:pt>
                <c:pt idx="105496">
                  <c:v>40.7827957050743</c:v>
                </c:pt>
                <c:pt idx="105497">
                  <c:v>40.782921485146701</c:v>
                </c:pt>
                <c:pt idx="105498">
                  <c:v>40.783047264816503</c:v>
                </c:pt>
                <c:pt idx="105499">
                  <c:v>40.783173044083703</c:v>
                </c:pt>
                <c:pt idx="105500">
                  <c:v>40.783298822948197</c:v>
                </c:pt>
                <c:pt idx="105501">
                  <c:v>40.783424601410204</c:v>
                </c:pt>
                <c:pt idx="105502">
                  <c:v>40.783550379469503</c:v>
                </c:pt>
                <c:pt idx="105503">
                  <c:v>40.783676157126301</c:v>
                </c:pt>
                <c:pt idx="105504">
                  <c:v>40.783801934380399</c:v>
                </c:pt>
                <c:pt idx="105505">
                  <c:v>40.783927711232003</c:v>
                </c:pt>
                <c:pt idx="105506">
                  <c:v>40.7840534876809</c:v>
                </c:pt>
                <c:pt idx="105507">
                  <c:v>40.784179263727303</c:v>
                </c:pt>
                <c:pt idx="105508">
                  <c:v>40.784305039370999</c:v>
                </c:pt>
                <c:pt idx="105509">
                  <c:v>40.7844308146122</c:v>
                </c:pt>
                <c:pt idx="105510">
                  <c:v>40.784556589450702</c:v>
                </c:pt>
                <c:pt idx="105511">
                  <c:v>40.784682363886702</c:v>
                </c:pt>
                <c:pt idx="105512">
                  <c:v>40.784808137920002</c:v>
                </c:pt>
                <c:pt idx="105513">
                  <c:v>40.784933911550802</c:v>
                </c:pt>
                <c:pt idx="105514">
                  <c:v>40.785059684779</c:v>
                </c:pt>
                <c:pt idx="105515">
                  <c:v>40.785185457604598</c:v>
                </c:pt>
                <c:pt idx="105516">
                  <c:v>40.785311230027602</c:v>
                </c:pt>
                <c:pt idx="105517">
                  <c:v>40.785437002047999</c:v>
                </c:pt>
                <c:pt idx="105518">
                  <c:v>40.785562773665902</c:v>
                </c:pt>
                <c:pt idx="105519">
                  <c:v>40.785688544881097</c:v>
                </c:pt>
                <c:pt idx="105520">
                  <c:v>40.785814315693798</c:v>
                </c:pt>
                <c:pt idx="105521">
                  <c:v>40.785940086103899</c:v>
                </c:pt>
                <c:pt idx="105522">
                  <c:v>40.786065856111399</c:v>
                </c:pt>
                <c:pt idx="105523">
                  <c:v>40.786191625716299</c:v>
                </c:pt>
                <c:pt idx="105524">
                  <c:v>40.786317394918697</c:v>
                </c:pt>
                <c:pt idx="105525">
                  <c:v>40.786443163718502</c:v>
                </c:pt>
                <c:pt idx="105526">
                  <c:v>40.786568932115699</c:v>
                </c:pt>
                <c:pt idx="105527">
                  <c:v>40.786694700110303</c:v>
                </c:pt>
                <c:pt idx="105528">
                  <c:v>40.786820467702398</c:v>
                </c:pt>
                <c:pt idx="105529">
                  <c:v>40.7869462348919</c:v>
                </c:pt>
                <c:pt idx="105530">
                  <c:v>40.787072001678801</c:v>
                </c:pt>
                <c:pt idx="105531">
                  <c:v>40.787197768063102</c:v>
                </c:pt>
                <c:pt idx="105532">
                  <c:v>40.787323534044901</c:v>
                </c:pt>
                <c:pt idx="105533">
                  <c:v>40.7874492996241</c:v>
                </c:pt>
                <c:pt idx="105534">
                  <c:v>40.787575064800798</c:v>
                </c:pt>
                <c:pt idx="105535">
                  <c:v>40.787700829574902</c:v>
                </c:pt>
                <c:pt idx="105536">
                  <c:v>40.787826593946399</c:v>
                </c:pt>
                <c:pt idx="105537">
                  <c:v>40.787952357915401</c:v>
                </c:pt>
                <c:pt idx="105538">
                  <c:v>40.788078121481803</c:v>
                </c:pt>
                <c:pt idx="105539">
                  <c:v>40.788203884645597</c:v>
                </c:pt>
                <c:pt idx="105540">
                  <c:v>40.788329647406897</c:v>
                </c:pt>
                <c:pt idx="105541">
                  <c:v>40.788455409765703</c:v>
                </c:pt>
                <c:pt idx="105542">
                  <c:v>40.788581171721901</c:v>
                </c:pt>
                <c:pt idx="105543">
                  <c:v>40.788706933275499</c:v>
                </c:pt>
                <c:pt idx="105544">
                  <c:v>40.788832694426603</c:v>
                </c:pt>
                <c:pt idx="105545">
                  <c:v>40.788958455175099</c:v>
                </c:pt>
                <c:pt idx="105546">
                  <c:v>40.7890842155211</c:v>
                </c:pt>
                <c:pt idx="105547">
                  <c:v>40.789209975464502</c:v>
                </c:pt>
                <c:pt idx="105548">
                  <c:v>40.789335735005402</c:v>
                </c:pt>
                <c:pt idx="105549">
                  <c:v>40.789461494143701</c:v>
                </c:pt>
                <c:pt idx="105550">
                  <c:v>40.7895872528795</c:v>
                </c:pt>
                <c:pt idx="105551">
                  <c:v>40.789713011212797</c:v>
                </c:pt>
                <c:pt idx="105552">
                  <c:v>40.7898387691435</c:v>
                </c:pt>
                <c:pt idx="105553">
                  <c:v>40.789964526671703</c:v>
                </c:pt>
                <c:pt idx="105554">
                  <c:v>40.790090283797298</c:v>
                </c:pt>
                <c:pt idx="105555">
                  <c:v>40.790216040520399</c:v>
                </c:pt>
                <c:pt idx="105556">
                  <c:v>40.790341796840998</c:v>
                </c:pt>
                <c:pt idx="105557">
                  <c:v>40.790467552758997</c:v>
                </c:pt>
                <c:pt idx="105558">
                  <c:v>40.790593308274502</c:v>
                </c:pt>
                <c:pt idx="105559">
                  <c:v>40.790719063387499</c:v>
                </c:pt>
                <c:pt idx="105560">
                  <c:v>40.790844818097902</c:v>
                </c:pt>
                <c:pt idx="105561">
                  <c:v>40.790970572405797</c:v>
                </c:pt>
                <c:pt idx="105562">
                  <c:v>40.791096326311198</c:v>
                </c:pt>
                <c:pt idx="105563">
                  <c:v>40.791222079813998</c:v>
                </c:pt>
                <c:pt idx="105564">
                  <c:v>40.791347832914298</c:v>
                </c:pt>
                <c:pt idx="105565">
                  <c:v>40.791473585612103</c:v>
                </c:pt>
                <c:pt idx="105566">
                  <c:v>40.7915993379074</c:v>
                </c:pt>
                <c:pt idx="105567">
                  <c:v>40.791725089800202</c:v>
                </c:pt>
                <c:pt idx="105568">
                  <c:v>40.791850841290398</c:v>
                </c:pt>
                <c:pt idx="105569">
                  <c:v>40.791976592378099</c:v>
                </c:pt>
                <c:pt idx="105570">
                  <c:v>40.792102343063299</c:v>
                </c:pt>
                <c:pt idx="105571">
                  <c:v>40.792228093345997</c:v>
                </c:pt>
                <c:pt idx="105572">
                  <c:v>40.792353843226103</c:v>
                </c:pt>
                <c:pt idx="105573">
                  <c:v>40.792479592703799</c:v>
                </c:pt>
                <c:pt idx="105574">
                  <c:v>40.792605341778902</c:v>
                </c:pt>
                <c:pt idx="105575">
                  <c:v>40.792731090451497</c:v>
                </c:pt>
                <c:pt idx="105576">
                  <c:v>40.792856838721697</c:v>
                </c:pt>
                <c:pt idx="105577">
                  <c:v>40.792982586589297</c:v>
                </c:pt>
                <c:pt idx="105578">
                  <c:v>40.793108334054402</c:v>
                </c:pt>
                <c:pt idx="105579">
                  <c:v>40.7932340811169</c:v>
                </c:pt>
                <c:pt idx="105580">
                  <c:v>40.793359827777003</c:v>
                </c:pt>
                <c:pt idx="105581">
                  <c:v>40.793485574034598</c:v>
                </c:pt>
                <c:pt idx="105582">
                  <c:v>40.793611319889699</c:v>
                </c:pt>
                <c:pt idx="105583">
                  <c:v>40.793737065342299</c:v>
                </c:pt>
                <c:pt idx="105584">
                  <c:v>40.793862810392298</c:v>
                </c:pt>
                <c:pt idx="105585">
                  <c:v>40.793988555039903</c:v>
                </c:pt>
                <c:pt idx="105586">
                  <c:v>40.794114299284999</c:v>
                </c:pt>
                <c:pt idx="105587">
                  <c:v>40.794240043127601</c:v>
                </c:pt>
                <c:pt idx="105588">
                  <c:v>40.794365786567703</c:v>
                </c:pt>
                <c:pt idx="105589">
                  <c:v>40.794491529605303</c:v>
                </c:pt>
                <c:pt idx="105590">
                  <c:v>40.794617272240401</c:v>
                </c:pt>
                <c:pt idx="105591">
                  <c:v>40.794743014472999</c:v>
                </c:pt>
                <c:pt idx="105592">
                  <c:v>40.794868756303103</c:v>
                </c:pt>
                <c:pt idx="105593">
                  <c:v>40.794994497730698</c:v>
                </c:pt>
                <c:pt idx="105594">
                  <c:v>40.795120238755899</c:v>
                </c:pt>
                <c:pt idx="105595">
                  <c:v>40.7952459793785</c:v>
                </c:pt>
                <c:pt idx="105596">
                  <c:v>40.795371719598698</c:v>
                </c:pt>
                <c:pt idx="105597">
                  <c:v>40.795497459416403</c:v>
                </c:pt>
                <c:pt idx="105598">
                  <c:v>40.795623198831599</c:v>
                </c:pt>
                <c:pt idx="105599">
                  <c:v>40.795748937844301</c:v>
                </c:pt>
                <c:pt idx="105600">
                  <c:v>40.795874676454602</c:v>
                </c:pt>
                <c:pt idx="105601">
                  <c:v>40.796000414662402</c:v>
                </c:pt>
                <c:pt idx="105602">
                  <c:v>40.7961261524677</c:v>
                </c:pt>
                <c:pt idx="105603">
                  <c:v>40.796251889870497</c:v>
                </c:pt>
                <c:pt idx="105604">
                  <c:v>40.7963776268708</c:v>
                </c:pt>
                <c:pt idx="105605">
                  <c:v>40.796503363468702</c:v>
                </c:pt>
                <c:pt idx="105606">
                  <c:v>40.796629099664102</c:v>
                </c:pt>
                <c:pt idx="105607">
                  <c:v>40.796754835457001</c:v>
                </c:pt>
                <c:pt idx="105608">
                  <c:v>40.796880570847499</c:v>
                </c:pt>
                <c:pt idx="105609">
                  <c:v>40.797006305835502</c:v>
                </c:pt>
                <c:pt idx="105610">
                  <c:v>40.797132040420998</c:v>
                </c:pt>
                <c:pt idx="105611">
                  <c:v>40.797257774604098</c:v>
                </c:pt>
                <c:pt idx="105612">
                  <c:v>40.797383508384698</c:v>
                </c:pt>
                <c:pt idx="105613">
                  <c:v>40.797509241762803</c:v>
                </c:pt>
                <c:pt idx="105614">
                  <c:v>40.7976349747385</c:v>
                </c:pt>
                <c:pt idx="105615">
                  <c:v>40.797760707311703</c:v>
                </c:pt>
                <c:pt idx="105616">
                  <c:v>40.797886439482497</c:v>
                </c:pt>
                <c:pt idx="105617">
                  <c:v>40.798012171250797</c:v>
                </c:pt>
                <c:pt idx="105618">
                  <c:v>40.798137902616602</c:v>
                </c:pt>
                <c:pt idx="105619">
                  <c:v>40.79826363358</c:v>
                </c:pt>
                <c:pt idx="105620">
                  <c:v>40.798389364140903</c:v>
                </c:pt>
                <c:pt idx="105621">
                  <c:v>40.798515094299397</c:v>
                </c:pt>
                <c:pt idx="105622">
                  <c:v>40.798640824055497</c:v>
                </c:pt>
                <c:pt idx="105623">
                  <c:v>40.798766553409003</c:v>
                </c:pt>
                <c:pt idx="105624">
                  <c:v>40.7988922823602</c:v>
                </c:pt>
                <c:pt idx="105625">
                  <c:v>40.799018010908803</c:v>
                </c:pt>
                <c:pt idx="105626">
                  <c:v>40.799143739055097</c:v>
                </c:pt>
                <c:pt idx="105627">
                  <c:v>40.799269466798897</c:v>
                </c:pt>
                <c:pt idx="105628">
                  <c:v>40.799395194140203</c:v>
                </c:pt>
                <c:pt idx="105629">
                  <c:v>40.7995209210792</c:v>
                </c:pt>
                <c:pt idx="105630">
                  <c:v>40.799646647615603</c:v>
                </c:pt>
                <c:pt idx="105631">
                  <c:v>40.799772373749597</c:v>
                </c:pt>
                <c:pt idx="105632">
                  <c:v>40.799898099481197</c:v>
                </c:pt>
                <c:pt idx="105633">
                  <c:v>40.800023824810403</c:v>
                </c:pt>
                <c:pt idx="105634">
                  <c:v>40.8001495497371</c:v>
                </c:pt>
                <c:pt idx="105635">
                  <c:v>40.800275274261402</c:v>
                </c:pt>
                <c:pt idx="105636">
                  <c:v>40.800400998383203</c:v>
                </c:pt>
                <c:pt idx="105637">
                  <c:v>40.800526722102703</c:v>
                </c:pt>
                <c:pt idx="105638">
                  <c:v>40.800652445419601</c:v>
                </c:pt>
                <c:pt idx="105639">
                  <c:v>40.800778168334197</c:v>
                </c:pt>
                <c:pt idx="105640">
                  <c:v>40.8009038908463</c:v>
                </c:pt>
                <c:pt idx="105641">
                  <c:v>40.8010296129561</c:v>
                </c:pt>
                <c:pt idx="105642">
                  <c:v>40.801155334663299</c:v>
                </c:pt>
                <c:pt idx="105643">
                  <c:v>40.801281055968197</c:v>
                </c:pt>
                <c:pt idx="105644">
                  <c:v>40.8014067768706</c:v>
                </c:pt>
                <c:pt idx="105645">
                  <c:v>40.801532497370602</c:v>
                </c:pt>
                <c:pt idx="105646">
                  <c:v>40.801658217468201</c:v>
                </c:pt>
                <c:pt idx="105647">
                  <c:v>40.8017839371634</c:v>
                </c:pt>
                <c:pt idx="105648">
                  <c:v>40.801909656456203</c:v>
                </c:pt>
                <c:pt idx="105649">
                  <c:v>40.802035375346499</c:v>
                </c:pt>
                <c:pt idx="105650">
                  <c:v>40.8021610938344</c:v>
                </c:pt>
                <c:pt idx="105651">
                  <c:v>40.802286811919899</c:v>
                </c:pt>
                <c:pt idx="105652">
                  <c:v>40.802412529602996</c:v>
                </c:pt>
                <c:pt idx="105653">
                  <c:v>40.802538246883699</c:v>
                </c:pt>
                <c:pt idx="105654">
                  <c:v>40.802663963762001</c:v>
                </c:pt>
                <c:pt idx="105655">
                  <c:v>40.8027896802379</c:v>
                </c:pt>
                <c:pt idx="105656">
                  <c:v>40.802915396311299</c:v>
                </c:pt>
                <c:pt idx="105657">
                  <c:v>40.803041111982402</c:v>
                </c:pt>
                <c:pt idx="105658">
                  <c:v>40.803166827250998</c:v>
                </c:pt>
                <c:pt idx="105659">
                  <c:v>40.803292542117298</c:v>
                </c:pt>
                <c:pt idx="105660">
                  <c:v>40.803418256581097</c:v>
                </c:pt>
                <c:pt idx="105661">
                  <c:v>40.8035439706426</c:v>
                </c:pt>
                <c:pt idx="105662">
                  <c:v>40.803669684301603</c:v>
                </c:pt>
                <c:pt idx="105663">
                  <c:v>40.803795397558297</c:v>
                </c:pt>
                <c:pt idx="105664">
                  <c:v>40.803921110412503</c:v>
                </c:pt>
                <c:pt idx="105665">
                  <c:v>40.8040468228644</c:v>
                </c:pt>
                <c:pt idx="105666">
                  <c:v>40.804172534913803</c:v>
                </c:pt>
                <c:pt idx="105667">
                  <c:v>40.804298246560897</c:v>
                </c:pt>
                <c:pt idx="105668">
                  <c:v>40.804423957805597</c:v>
                </c:pt>
                <c:pt idx="105669">
                  <c:v>40.804549668647901</c:v>
                </c:pt>
                <c:pt idx="105670">
                  <c:v>40.804675379087797</c:v>
                </c:pt>
                <c:pt idx="105671">
                  <c:v>40.804801089125299</c:v>
                </c:pt>
                <c:pt idx="105672">
                  <c:v>40.804926798760398</c:v>
                </c:pt>
                <c:pt idx="105673">
                  <c:v>40.805052507993103</c:v>
                </c:pt>
                <c:pt idx="105674">
                  <c:v>40.805178216823499</c:v>
                </c:pt>
                <c:pt idx="105675">
                  <c:v>40.805303925251401</c:v>
                </c:pt>
                <c:pt idx="105676">
                  <c:v>40.805429633277001</c:v>
                </c:pt>
                <c:pt idx="105677">
                  <c:v>40.805555340900199</c:v>
                </c:pt>
                <c:pt idx="105678">
                  <c:v>40.805681048121102</c:v>
                </c:pt>
                <c:pt idx="105679">
                  <c:v>40.805806754939503</c:v>
                </c:pt>
                <c:pt idx="105680">
                  <c:v>40.805932461355603</c:v>
                </c:pt>
                <c:pt idx="105681">
                  <c:v>40.806058167369301</c:v>
                </c:pt>
                <c:pt idx="105682">
                  <c:v>40.806183872980597</c:v>
                </c:pt>
                <c:pt idx="105683">
                  <c:v>40.806309578189598</c:v>
                </c:pt>
                <c:pt idx="105684">
                  <c:v>40.806435282996198</c:v>
                </c:pt>
                <c:pt idx="105685">
                  <c:v>40.806560987400402</c:v>
                </c:pt>
                <c:pt idx="105686">
                  <c:v>40.806686691402199</c:v>
                </c:pt>
                <c:pt idx="105687">
                  <c:v>40.8068123950017</c:v>
                </c:pt>
                <c:pt idx="105688">
                  <c:v>40.806938098198799</c:v>
                </c:pt>
                <c:pt idx="105689">
                  <c:v>40.807063800993497</c:v>
                </c:pt>
                <c:pt idx="105690">
                  <c:v>40.807189503385899</c:v>
                </c:pt>
                <c:pt idx="105691">
                  <c:v>40.8073152053759</c:v>
                </c:pt>
                <c:pt idx="105692">
                  <c:v>40.807440906963599</c:v>
                </c:pt>
                <c:pt idx="105693">
                  <c:v>40.807566608148903</c:v>
                </c:pt>
                <c:pt idx="105694">
                  <c:v>40.807692308931799</c:v>
                </c:pt>
                <c:pt idx="105695">
                  <c:v>40.807818009312399</c:v>
                </c:pt>
                <c:pt idx="105696">
                  <c:v>40.807943709290697</c:v>
                </c:pt>
                <c:pt idx="105697">
                  <c:v>40.808069408866501</c:v>
                </c:pt>
                <c:pt idx="105698">
                  <c:v>40.808195108040103</c:v>
                </c:pt>
                <c:pt idx="105699">
                  <c:v>40.808320806811203</c:v>
                </c:pt>
                <c:pt idx="105700">
                  <c:v>40.808446505180001</c:v>
                </c:pt>
                <c:pt idx="105701">
                  <c:v>40.808572203146497</c:v>
                </c:pt>
                <c:pt idx="105702">
                  <c:v>40.808697900710598</c:v>
                </c:pt>
                <c:pt idx="105703">
                  <c:v>40.808823597872397</c:v>
                </c:pt>
                <c:pt idx="105704">
                  <c:v>40.808949294631802</c:v>
                </c:pt>
                <c:pt idx="105705">
                  <c:v>40.809074990988897</c:v>
                </c:pt>
                <c:pt idx="105706">
                  <c:v>40.809200686943697</c:v>
                </c:pt>
                <c:pt idx="105707">
                  <c:v>40.809326382496103</c:v>
                </c:pt>
                <c:pt idx="105708">
                  <c:v>40.8094520776461</c:v>
                </c:pt>
                <c:pt idx="105709">
                  <c:v>40.809577772393801</c:v>
                </c:pt>
                <c:pt idx="105710">
                  <c:v>40.809703466739201</c:v>
                </c:pt>
                <c:pt idx="105711">
                  <c:v>40.809829160682298</c:v>
                </c:pt>
                <c:pt idx="105712">
                  <c:v>40.809954854223001</c:v>
                </c:pt>
                <c:pt idx="105713">
                  <c:v>40.810080547361402</c:v>
                </c:pt>
                <c:pt idx="105714">
                  <c:v>40.810206240097401</c:v>
                </c:pt>
                <c:pt idx="105715">
                  <c:v>40.810331932431097</c:v>
                </c:pt>
                <c:pt idx="105716">
                  <c:v>40.810457624362499</c:v>
                </c:pt>
                <c:pt idx="105717">
                  <c:v>40.810583315891598</c:v>
                </c:pt>
                <c:pt idx="105718">
                  <c:v>40.810709007018303</c:v>
                </c:pt>
                <c:pt idx="105719">
                  <c:v>40.810834697742699</c:v>
                </c:pt>
                <c:pt idx="105720">
                  <c:v>40.8109603880648</c:v>
                </c:pt>
                <c:pt idx="105721">
                  <c:v>40.811086077984498</c:v>
                </c:pt>
                <c:pt idx="105722">
                  <c:v>40.811211767502002</c:v>
                </c:pt>
                <c:pt idx="105723">
                  <c:v>40.811337456617103</c:v>
                </c:pt>
                <c:pt idx="105724">
                  <c:v>40.811463145329903</c:v>
                </c:pt>
                <c:pt idx="105725">
                  <c:v>40.8115888336403</c:v>
                </c:pt>
                <c:pt idx="105726">
                  <c:v>40.811714521548502</c:v>
                </c:pt>
                <c:pt idx="105727">
                  <c:v>40.811840209054303</c:v>
                </c:pt>
                <c:pt idx="105728">
                  <c:v>40.811965896157901</c:v>
                </c:pt>
                <c:pt idx="105729">
                  <c:v>40.812091582859097</c:v>
                </c:pt>
                <c:pt idx="105730">
                  <c:v>40.812217269157998</c:v>
                </c:pt>
                <c:pt idx="105731">
                  <c:v>40.812342955054604</c:v>
                </c:pt>
                <c:pt idx="105732">
                  <c:v>40.812468640548801</c:v>
                </c:pt>
                <c:pt idx="105733">
                  <c:v>40.812594325640802</c:v>
                </c:pt>
                <c:pt idx="105734">
                  <c:v>40.812720010330501</c:v>
                </c:pt>
                <c:pt idx="105735">
                  <c:v>40.812845694617799</c:v>
                </c:pt>
                <c:pt idx="105736">
                  <c:v>40.812971378502901</c:v>
                </c:pt>
                <c:pt idx="105737">
                  <c:v>40.813097061985601</c:v>
                </c:pt>
                <c:pt idx="105738">
                  <c:v>40.813222745066099</c:v>
                </c:pt>
                <c:pt idx="105739">
                  <c:v>40.813348427744202</c:v>
                </c:pt>
                <c:pt idx="105740">
                  <c:v>40.813474110020103</c:v>
                </c:pt>
                <c:pt idx="105741">
                  <c:v>40.813599791893701</c:v>
                </c:pt>
                <c:pt idx="105742">
                  <c:v>40.813725473364897</c:v>
                </c:pt>
                <c:pt idx="105743">
                  <c:v>40.813851154433898</c:v>
                </c:pt>
                <c:pt idx="105744">
                  <c:v>40.813976835100497</c:v>
                </c:pt>
                <c:pt idx="105745">
                  <c:v>40.814102515364901</c:v>
                </c:pt>
                <c:pt idx="105746">
                  <c:v>40.814228195227003</c:v>
                </c:pt>
                <c:pt idx="105747">
                  <c:v>40.814353874686802</c:v>
                </c:pt>
                <c:pt idx="105748">
                  <c:v>40.814479553744299</c:v>
                </c:pt>
                <c:pt idx="105749">
                  <c:v>40.814605232399501</c:v>
                </c:pt>
                <c:pt idx="105750">
                  <c:v>40.8147309106525</c:v>
                </c:pt>
                <c:pt idx="105751">
                  <c:v>40.814856588503098</c:v>
                </c:pt>
                <c:pt idx="105752">
                  <c:v>40.8149822659515</c:v>
                </c:pt>
                <c:pt idx="105753">
                  <c:v>40.8151079429975</c:v>
                </c:pt>
                <c:pt idx="105754">
                  <c:v>40.815233619641297</c:v>
                </c:pt>
                <c:pt idx="105755">
                  <c:v>40.815359295882899</c:v>
                </c:pt>
                <c:pt idx="105756">
                  <c:v>40.8154849717221</c:v>
                </c:pt>
                <c:pt idx="105757">
                  <c:v>40.815610647159097</c:v>
                </c:pt>
                <c:pt idx="105758">
                  <c:v>40.8157363221938</c:v>
                </c:pt>
                <c:pt idx="105759">
                  <c:v>40.8158619968262</c:v>
                </c:pt>
                <c:pt idx="105760">
                  <c:v>40.815987671056298</c:v>
                </c:pt>
                <c:pt idx="105761">
                  <c:v>40.816113344884201</c:v>
                </c:pt>
                <c:pt idx="105762">
                  <c:v>40.816239018309801</c:v>
                </c:pt>
                <c:pt idx="105763">
                  <c:v>40.816364691333099</c:v>
                </c:pt>
                <c:pt idx="105764">
                  <c:v>40.816490363954202</c:v>
                </c:pt>
                <c:pt idx="105765">
                  <c:v>40.816616036173002</c:v>
                </c:pt>
                <c:pt idx="105766">
                  <c:v>40.8167417079895</c:v>
                </c:pt>
                <c:pt idx="105767">
                  <c:v>40.816867379403803</c:v>
                </c:pt>
                <c:pt idx="105768">
                  <c:v>40.816993050415803</c:v>
                </c:pt>
                <c:pt idx="105769">
                  <c:v>40.817118721025501</c:v>
                </c:pt>
                <c:pt idx="105770">
                  <c:v>40.817244391232997</c:v>
                </c:pt>
                <c:pt idx="105771">
                  <c:v>40.817370061038197</c:v>
                </c:pt>
                <c:pt idx="105772">
                  <c:v>40.817495730441202</c:v>
                </c:pt>
                <c:pt idx="105773">
                  <c:v>40.817621399441897</c:v>
                </c:pt>
                <c:pt idx="105774">
                  <c:v>40.817747068040298</c:v>
                </c:pt>
                <c:pt idx="105775">
                  <c:v>40.817872736236502</c:v>
                </c:pt>
                <c:pt idx="105776">
                  <c:v>40.817998404030398</c:v>
                </c:pt>
                <c:pt idx="105777">
                  <c:v>40.818124071422098</c:v>
                </c:pt>
                <c:pt idx="105778">
                  <c:v>40.818249738411602</c:v>
                </c:pt>
                <c:pt idx="105779">
                  <c:v>40.818375404998797</c:v>
                </c:pt>
                <c:pt idx="105780">
                  <c:v>40.818501071183697</c:v>
                </c:pt>
                <c:pt idx="105781">
                  <c:v>40.818626736966401</c:v>
                </c:pt>
                <c:pt idx="105782">
                  <c:v>40.818752402346902</c:v>
                </c:pt>
                <c:pt idx="105783">
                  <c:v>40.818878067325102</c:v>
                </c:pt>
                <c:pt idx="105784">
                  <c:v>40.819003731901098</c:v>
                </c:pt>
                <c:pt idx="105785">
                  <c:v>40.8191293960748</c:v>
                </c:pt>
                <c:pt idx="105786">
                  <c:v>40.819255059846299</c:v>
                </c:pt>
                <c:pt idx="105787">
                  <c:v>40.819380723215502</c:v>
                </c:pt>
                <c:pt idx="105788">
                  <c:v>40.819506386182503</c:v>
                </c:pt>
                <c:pt idx="105789">
                  <c:v>40.819632048747302</c:v>
                </c:pt>
                <c:pt idx="105790">
                  <c:v>40.819757710909798</c:v>
                </c:pt>
                <c:pt idx="105791">
                  <c:v>40.819883372670198</c:v>
                </c:pt>
                <c:pt idx="105792">
                  <c:v>40.820009034028203</c:v>
                </c:pt>
                <c:pt idx="105793">
                  <c:v>40.820134694984098</c:v>
                </c:pt>
                <c:pt idx="105794">
                  <c:v>40.820260355537698</c:v>
                </c:pt>
                <c:pt idx="105795">
                  <c:v>40.820386015689103</c:v>
                </c:pt>
                <c:pt idx="105796">
                  <c:v>40.820511675438198</c:v>
                </c:pt>
                <c:pt idx="105797">
                  <c:v>40.820637334785197</c:v>
                </c:pt>
                <c:pt idx="105798">
                  <c:v>40.8207629937299</c:v>
                </c:pt>
                <c:pt idx="105799">
                  <c:v>40.820888652272401</c:v>
                </c:pt>
                <c:pt idx="105800">
                  <c:v>40.8210143104126</c:v>
                </c:pt>
                <c:pt idx="105801">
                  <c:v>40.821139968150703</c:v>
                </c:pt>
                <c:pt idx="105802">
                  <c:v>40.821265625486497</c:v>
                </c:pt>
                <c:pt idx="105803">
                  <c:v>40.821391282420102</c:v>
                </c:pt>
                <c:pt idx="105804">
                  <c:v>40.821516938951497</c:v>
                </c:pt>
                <c:pt idx="105805">
                  <c:v>40.821642595080696</c:v>
                </c:pt>
                <c:pt idx="105806">
                  <c:v>40.821768250807601</c:v>
                </c:pt>
                <c:pt idx="105807">
                  <c:v>40.821893906132402</c:v>
                </c:pt>
                <c:pt idx="105808">
                  <c:v>40.822019561054901</c:v>
                </c:pt>
                <c:pt idx="105809">
                  <c:v>40.822145215575198</c:v>
                </c:pt>
                <c:pt idx="105810">
                  <c:v>40.822270869693398</c:v>
                </c:pt>
                <c:pt idx="105811">
                  <c:v>40.822396523409303</c:v>
                </c:pt>
                <c:pt idx="105812">
                  <c:v>40.822522176722998</c:v>
                </c:pt>
                <c:pt idx="105813">
                  <c:v>40.822647829634498</c:v>
                </c:pt>
                <c:pt idx="105814">
                  <c:v>40.822773482143802</c:v>
                </c:pt>
                <c:pt idx="105815">
                  <c:v>40.822899134250903</c:v>
                </c:pt>
                <c:pt idx="105816">
                  <c:v>40.823024785955702</c:v>
                </c:pt>
                <c:pt idx="105817">
                  <c:v>40.823150437258398</c:v>
                </c:pt>
                <c:pt idx="105818">
                  <c:v>40.823276088158899</c:v>
                </c:pt>
                <c:pt idx="105819">
                  <c:v>40.823401738657203</c:v>
                </c:pt>
                <c:pt idx="105820">
                  <c:v>40.823527388753298</c:v>
                </c:pt>
                <c:pt idx="105821">
                  <c:v>40.823653038447198</c:v>
                </c:pt>
                <c:pt idx="105822">
                  <c:v>40.823778687738901</c:v>
                </c:pt>
                <c:pt idx="105823">
                  <c:v>40.823904336628502</c:v>
                </c:pt>
                <c:pt idx="105824">
                  <c:v>40.8240299851158</c:v>
                </c:pt>
                <c:pt idx="105825">
                  <c:v>40.824155633200903</c:v>
                </c:pt>
                <c:pt idx="105826">
                  <c:v>40.824281280883902</c:v>
                </c:pt>
                <c:pt idx="105827">
                  <c:v>40.824406928164599</c:v>
                </c:pt>
                <c:pt idx="105828">
                  <c:v>40.8245325750432</c:v>
                </c:pt>
                <c:pt idx="105829">
                  <c:v>40.824658221519599</c:v>
                </c:pt>
                <c:pt idx="105830">
                  <c:v>40.824783867593801</c:v>
                </c:pt>
                <c:pt idx="105831">
                  <c:v>40.824909513265801</c:v>
                </c:pt>
                <c:pt idx="105832">
                  <c:v>40.825035158535698</c:v>
                </c:pt>
                <c:pt idx="105833">
                  <c:v>40.825160803403399</c:v>
                </c:pt>
                <c:pt idx="105834">
                  <c:v>40.825286447868898</c:v>
                </c:pt>
                <c:pt idx="105835">
                  <c:v>40.825412091932201</c:v>
                </c:pt>
                <c:pt idx="105836">
                  <c:v>40.825537735593301</c:v>
                </c:pt>
                <c:pt idx="105837">
                  <c:v>40.825663378852298</c:v>
                </c:pt>
                <c:pt idx="105838">
                  <c:v>40.825789021709099</c:v>
                </c:pt>
                <c:pt idx="105839">
                  <c:v>40.825914664163697</c:v>
                </c:pt>
                <c:pt idx="105840">
                  <c:v>40.8260403062161</c:v>
                </c:pt>
                <c:pt idx="105841">
                  <c:v>40.8261659478664</c:v>
                </c:pt>
                <c:pt idx="105842">
                  <c:v>40.826291589114497</c:v>
                </c:pt>
                <c:pt idx="105843">
                  <c:v>40.826417229960498</c:v>
                </c:pt>
                <c:pt idx="105844">
                  <c:v>40.826542870404197</c:v>
                </c:pt>
                <c:pt idx="105845">
                  <c:v>40.826668510445899</c:v>
                </c:pt>
                <c:pt idx="105846">
                  <c:v>40.826794150085298</c:v>
                </c:pt>
                <c:pt idx="105847">
                  <c:v>40.826919789322602</c:v>
                </c:pt>
                <c:pt idx="105848">
                  <c:v>40.827045428157703</c:v>
                </c:pt>
                <c:pt idx="105849">
                  <c:v>40.827171066590701</c:v>
                </c:pt>
                <c:pt idx="105850">
                  <c:v>40.827296704621503</c:v>
                </c:pt>
                <c:pt idx="105851">
                  <c:v>40.827422342250202</c:v>
                </c:pt>
                <c:pt idx="105852">
                  <c:v>40.827547979476698</c:v>
                </c:pt>
                <c:pt idx="105853">
                  <c:v>40.827673616300999</c:v>
                </c:pt>
                <c:pt idx="105854">
                  <c:v>40.827799252723203</c:v>
                </c:pt>
                <c:pt idx="105855">
                  <c:v>40.827924888743297</c:v>
                </c:pt>
                <c:pt idx="105856">
                  <c:v>40.828050524361203</c:v>
                </c:pt>
                <c:pt idx="105857">
                  <c:v>40.828176159576898</c:v>
                </c:pt>
                <c:pt idx="105858">
                  <c:v>40.828301794390498</c:v>
                </c:pt>
                <c:pt idx="105859">
                  <c:v>40.828427428802001</c:v>
                </c:pt>
                <c:pt idx="105860">
                  <c:v>40.828553062811302</c:v>
                </c:pt>
                <c:pt idx="105861">
                  <c:v>40.8286786964185</c:v>
                </c:pt>
                <c:pt idx="105862">
                  <c:v>40.828804329623502</c:v>
                </c:pt>
                <c:pt idx="105863">
                  <c:v>40.8289299624264</c:v>
                </c:pt>
                <c:pt idx="105864">
                  <c:v>40.829055594827103</c:v>
                </c:pt>
                <c:pt idx="105865">
                  <c:v>40.829181226825703</c:v>
                </c:pt>
                <c:pt idx="105866">
                  <c:v>40.8293068584222</c:v>
                </c:pt>
                <c:pt idx="105867">
                  <c:v>40.8294324896166</c:v>
                </c:pt>
                <c:pt idx="105868">
                  <c:v>40.829558120408798</c:v>
                </c:pt>
                <c:pt idx="105869">
                  <c:v>40.8296837507988</c:v>
                </c:pt>
                <c:pt idx="105870">
                  <c:v>40.829809380786799</c:v>
                </c:pt>
                <c:pt idx="105871">
                  <c:v>40.829935010372601</c:v>
                </c:pt>
                <c:pt idx="105872">
                  <c:v>40.830060639556201</c:v>
                </c:pt>
                <c:pt idx="105873">
                  <c:v>40.830186268337798</c:v>
                </c:pt>
                <c:pt idx="105874">
                  <c:v>40.830311896717198</c:v>
                </c:pt>
                <c:pt idx="105875">
                  <c:v>40.830437524694503</c:v>
                </c:pt>
                <c:pt idx="105876">
                  <c:v>40.830563152269697</c:v>
                </c:pt>
                <c:pt idx="105877">
                  <c:v>40.830688779442703</c:v>
                </c:pt>
                <c:pt idx="105878">
                  <c:v>40.830814406213698</c:v>
                </c:pt>
                <c:pt idx="105879">
                  <c:v>40.830940032582497</c:v>
                </c:pt>
                <c:pt idx="105880">
                  <c:v>40.8310656585492</c:v>
                </c:pt>
                <c:pt idx="105881">
                  <c:v>40.8311912841138</c:v>
                </c:pt>
                <c:pt idx="105882">
                  <c:v>40.831316909276197</c:v>
                </c:pt>
                <c:pt idx="105883">
                  <c:v>40.831442534036597</c:v>
                </c:pt>
                <c:pt idx="105884">
                  <c:v>40.831568158394802</c:v>
                </c:pt>
                <c:pt idx="105885">
                  <c:v>40.831693782350897</c:v>
                </c:pt>
                <c:pt idx="105886">
                  <c:v>40.831819405904902</c:v>
                </c:pt>
                <c:pt idx="105887">
                  <c:v>40.831945029056797</c:v>
                </c:pt>
                <c:pt idx="105888">
                  <c:v>40.832070651806603</c:v>
                </c:pt>
                <c:pt idx="105889">
                  <c:v>40.832196274154299</c:v>
                </c:pt>
                <c:pt idx="105890">
                  <c:v>40.832321896099799</c:v>
                </c:pt>
                <c:pt idx="105891">
                  <c:v>40.832447517643303</c:v>
                </c:pt>
                <c:pt idx="105892">
                  <c:v>40.832573138784703</c:v>
                </c:pt>
                <c:pt idx="105893">
                  <c:v>40.8326987595239</c:v>
                </c:pt>
                <c:pt idx="105894">
                  <c:v>40.832824379861101</c:v>
                </c:pt>
                <c:pt idx="105895">
                  <c:v>40.832949999796199</c:v>
                </c:pt>
                <c:pt idx="105896">
                  <c:v>40.833075619329101</c:v>
                </c:pt>
                <c:pt idx="105897">
                  <c:v>40.833201238459999</c:v>
                </c:pt>
                <c:pt idx="105898">
                  <c:v>40.833326857188801</c:v>
                </c:pt>
                <c:pt idx="105899">
                  <c:v>40.8334524755155</c:v>
                </c:pt>
                <c:pt idx="105900">
                  <c:v>40.833578093440003</c:v>
                </c:pt>
                <c:pt idx="105901">
                  <c:v>40.833703710962503</c:v>
                </c:pt>
                <c:pt idx="105902">
                  <c:v>40.833829328082899</c:v>
                </c:pt>
                <c:pt idx="105903">
                  <c:v>40.833954944801299</c:v>
                </c:pt>
                <c:pt idx="105904">
                  <c:v>40.834080561117503</c:v>
                </c:pt>
                <c:pt idx="105905">
                  <c:v>40.834206177031596</c:v>
                </c:pt>
                <c:pt idx="105906">
                  <c:v>40.834331792543701</c:v>
                </c:pt>
                <c:pt idx="105907">
                  <c:v>40.834457407653602</c:v>
                </c:pt>
                <c:pt idx="105908">
                  <c:v>40.8345830223615</c:v>
                </c:pt>
                <c:pt idx="105909">
                  <c:v>40.834708636667301</c:v>
                </c:pt>
                <c:pt idx="105910">
                  <c:v>40.834834250571099</c:v>
                </c:pt>
                <c:pt idx="105911">
                  <c:v>40.834959864072701</c:v>
                </c:pt>
                <c:pt idx="105912">
                  <c:v>40.835085477172299</c:v>
                </c:pt>
                <c:pt idx="105913">
                  <c:v>40.835211089869802</c:v>
                </c:pt>
                <c:pt idx="105914">
                  <c:v>40.835336702165201</c:v>
                </c:pt>
                <c:pt idx="105915">
                  <c:v>40.835462314058503</c:v>
                </c:pt>
                <c:pt idx="105916">
                  <c:v>40.835587925549802</c:v>
                </c:pt>
                <c:pt idx="105917">
                  <c:v>40.835713536638998</c:v>
                </c:pt>
                <c:pt idx="105918">
                  <c:v>40.835839147326098</c:v>
                </c:pt>
                <c:pt idx="105919">
                  <c:v>40.835964757611201</c:v>
                </c:pt>
                <c:pt idx="105920">
                  <c:v>40.836090367494201</c:v>
                </c:pt>
                <c:pt idx="105921">
                  <c:v>40.836215976975097</c:v>
                </c:pt>
                <c:pt idx="105922">
                  <c:v>40.836341586053997</c:v>
                </c:pt>
                <c:pt idx="105923">
                  <c:v>40.836467194730801</c:v>
                </c:pt>
                <c:pt idx="105924">
                  <c:v>40.836592803005502</c:v>
                </c:pt>
                <c:pt idx="105925">
                  <c:v>40.836718410878198</c:v>
                </c:pt>
                <c:pt idx="105926">
                  <c:v>40.836844018348799</c:v>
                </c:pt>
                <c:pt idx="105927">
                  <c:v>40.836969625417403</c:v>
                </c:pt>
                <c:pt idx="105928">
                  <c:v>40.837095232083897</c:v>
                </c:pt>
                <c:pt idx="105929">
                  <c:v>40.837220838348301</c:v>
                </c:pt>
                <c:pt idx="105930">
                  <c:v>40.837346444210702</c:v>
                </c:pt>
                <c:pt idx="105931">
                  <c:v>40.837472049671099</c:v>
                </c:pt>
                <c:pt idx="105932">
                  <c:v>40.8375976547294</c:v>
                </c:pt>
                <c:pt idx="105933">
                  <c:v>40.837723259385598</c:v>
                </c:pt>
                <c:pt idx="105934">
                  <c:v>40.837848863639799</c:v>
                </c:pt>
                <c:pt idx="105935">
                  <c:v>40.837974467491897</c:v>
                </c:pt>
                <c:pt idx="105936">
                  <c:v>40.838100070941998</c:v>
                </c:pt>
                <c:pt idx="105937">
                  <c:v>40.838225673990003</c:v>
                </c:pt>
                <c:pt idx="105938">
                  <c:v>40.838351276636097</c:v>
                </c:pt>
                <c:pt idx="105939">
                  <c:v>40.838476878880002</c:v>
                </c:pt>
                <c:pt idx="105940">
                  <c:v>40.838602480721903</c:v>
                </c:pt>
                <c:pt idx="105941">
                  <c:v>40.838728082161801</c:v>
                </c:pt>
                <c:pt idx="105942">
                  <c:v>40.838853683199702</c:v>
                </c:pt>
                <c:pt idx="105943">
                  <c:v>40.838979283835499</c:v>
                </c:pt>
                <c:pt idx="105944">
                  <c:v>40.839104884069201</c:v>
                </c:pt>
                <c:pt idx="105945">
                  <c:v>40.839230483900899</c:v>
                </c:pt>
                <c:pt idx="105946">
                  <c:v>40.8393560833306</c:v>
                </c:pt>
                <c:pt idx="105947">
                  <c:v>40.839481682358297</c:v>
                </c:pt>
                <c:pt idx="105948">
                  <c:v>40.839607280983898</c:v>
                </c:pt>
                <c:pt idx="105949">
                  <c:v>40.839732879207503</c:v>
                </c:pt>
                <c:pt idx="105950">
                  <c:v>40.839858477029097</c:v>
                </c:pt>
                <c:pt idx="105951">
                  <c:v>40.839984074448701</c:v>
                </c:pt>
                <c:pt idx="105952">
                  <c:v>40.840109671466202</c:v>
                </c:pt>
                <c:pt idx="105953">
                  <c:v>40.840235268081699</c:v>
                </c:pt>
                <c:pt idx="105954">
                  <c:v>40.8403608642951</c:v>
                </c:pt>
                <c:pt idx="105955">
                  <c:v>40.840486460106597</c:v>
                </c:pt>
                <c:pt idx="105956">
                  <c:v>40.840612055515997</c:v>
                </c:pt>
                <c:pt idx="105957">
                  <c:v>40.840737650523401</c:v>
                </c:pt>
                <c:pt idx="105958">
                  <c:v>40.840863245128801</c:v>
                </c:pt>
                <c:pt idx="105959">
                  <c:v>40.840988839332198</c:v>
                </c:pt>
                <c:pt idx="105960">
                  <c:v>40.841114433133498</c:v>
                </c:pt>
                <c:pt idx="105961">
                  <c:v>40.841240026532901</c:v>
                </c:pt>
                <c:pt idx="105962">
                  <c:v>40.841365619530201</c:v>
                </c:pt>
                <c:pt idx="105963">
                  <c:v>40.841491212125497</c:v>
                </c:pt>
                <c:pt idx="105964">
                  <c:v>40.841616804318797</c:v>
                </c:pt>
                <c:pt idx="105965">
                  <c:v>40.841742396110099</c:v>
                </c:pt>
                <c:pt idx="105966">
                  <c:v>40.841867987499398</c:v>
                </c:pt>
                <c:pt idx="105967">
                  <c:v>40.841993578486701</c:v>
                </c:pt>
                <c:pt idx="105968">
                  <c:v>40.842119169071999</c:v>
                </c:pt>
                <c:pt idx="105969">
                  <c:v>40.842244759255202</c:v>
                </c:pt>
                <c:pt idx="105970">
                  <c:v>40.8423703490365</c:v>
                </c:pt>
                <c:pt idx="105971">
                  <c:v>40.842495938415802</c:v>
                </c:pt>
                <c:pt idx="105972">
                  <c:v>40.842621527393099</c:v>
                </c:pt>
                <c:pt idx="105973">
                  <c:v>40.842747115968301</c:v>
                </c:pt>
                <c:pt idx="105974">
                  <c:v>40.842872704141598</c:v>
                </c:pt>
                <c:pt idx="105975">
                  <c:v>40.842998291912899</c:v>
                </c:pt>
                <c:pt idx="105976">
                  <c:v>40.843123879282103</c:v>
                </c:pt>
                <c:pt idx="105977">
                  <c:v>40.843249466249397</c:v>
                </c:pt>
                <c:pt idx="105978">
                  <c:v>40.8433750528147</c:v>
                </c:pt>
                <c:pt idx="105979">
                  <c:v>40.843500638978</c:v>
                </c:pt>
                <c:pt idx="105980">
                  <c:v>40.843626224739303</c:v>
                </c:pt>
                <c:pt idx="105981">
                  <c:v>40.843751810098603</c:v>
                </c:pt>
                <c:pt idx="105982">
                  <c:v>40.843877395055998</c:v>
                </c:pt>
                <c:pt idx="105983">
                  <c:v>40.844002979611297</c:v>
                </c:pt>
                <c:pt idx="105984">
                  <c:v>40.844128563764698</c:v>
                </c:pt>
                <c:pt idx="105985">
                  <c:v>40.844254147516097</c:v>
                </c:pt>
                <c:pt idx="105986">
                  <c:v>40.844379730865498</c:v>
                </c:pt>
                <c:pt idx="105987">
                  <c:v>40.844505313812903</c:v>
                </c:pt>
                <c:pt idx="105988">
                  <c:v>40.844630896358296</c:v>
                </c:pt>
                <c:pt idx="105989">
                  <c:v>40.8447564785018</c:v>
                </c:pt>
                <c:pt idx="105990">
                  <c:v>40.844882060243201</c:v>
                </c:pt>
                <c:pt idx="105991">
                  <c:v>40.845007641582797</c:v>
                </c:pt>
                <c:pt idx="105992">
                  <c:v>40.845133222520303</c:v>
                </c:pt>
                <c:pt idx="105993">
                  <c:v>40.845258803055799</c:v>
                </c:pt>
                <c:pt idx="105994">
                  <c:v>40.845384383189398</c:v>
                </c:pt>
                <c:pt idx="105995">
                  <c:v>40.845509962921</c:v>
                </c:pt>
                <c:pt idx="105996">
                  <c:v>40.845635542250697</c:v>
                </c:pt>
                <c:pt idx="105997">
                  <c:v>40.845761121178299</c:v>
                </c:pt>
                <c:pt idx="105998">
                  <c:v>40.845886699704003</c:v>
                </c:pt>
                <c:pt idx="105999">
                  <c:v>40.846012277827803</c:v>
                </c:pt>
                <c:pt idx="106000">
                  <c:v>40.8461378555496</c:v>
                </c:pt>
                <c:pt idx="106001">
                  <c:v>40.846263432869399</c:v>
                </c:pt>
                <c:pt idx="106002">
                  <c:v>40.846389009787202</c:v>
                </c:pt>
                <c:pt idx="106003">
                  <c:v>40.846514586303101</c:v>
                </c:pt>
                <c:pt idx="106004">
                  <c:v>40.846640162417103</c:v>
                </c:pt>
                <c:pt idx="106005">
                  <c:v>40.846765738129001</c:v>
                </c:pt>
                <c:pt idx="106006">
                  <c:v>40.846891313439102</c:v>
                </c:pt>
                <c:pt idx="106007">
                  <c:v>40.847016888347099</c:v>
                </c:pt>
                <c:pt idx="106008">
                  <c:v>40.847142462853199</c:v>
                </c:pt>
                <c:pt idx="106009">
                  <c:v>40.847268036957402</c:v>
                </c:pt>
                <c:pt idx="106010">
                  <c:v>40.847393610659601</c:v>
                </c:pt>
                <c:pt idx="106011">
                  <c:v>40.847519183959797</c:v>
                </c:pt>
                <c:pt idx="106012">
                  <c:v>40.847644756858102</c:v>
                </c:pt>
                <c:pt idx="106013">
                  <c:v>40.847770329354503</c:v>
                </c:pt>
                <c:pt idx="106014">
                  <c:v>40.847895901448901</c:v>
                </c:pt>
                <c:pt idx="106015">
                  <c:v>40.848021473141401</c:v>
                </c:pt>
                <c:pt idx="106016">
                  <c:v>40.848147044431897</c:v>
                </c:pt>
                <c:pt idx="106017">
                  <c:v>40.848272615320496</c:v>
                </c:pt>
                <c:pt idx="106018">
                  <c:v>40.848398185807099</c:v>
                </c:pt>
                <c:pt idx="106019">
                  <c:v>40.848523755891797</c:v>
                </c:pt>
                <c:pt idx="106020">
                  <c:v>40.848649325574598</c:v>
                </c:pt>
                <c:pt idx="106021">
                  <c:v>40.848774894855403</c:v>
                </c:pt>
                <c:pt idx="106022">
                  <c:v>40.848900463734303</c:v>
                </c:pt>
                <c:pt idx="106023">
                  <c:v>40.849026032211199</c:v>
                </c:pt>
                <c:pt idx="106024">
                  <c:v>40.849151600286298</c:v>
                </c:pt>
                <c:pt idx="106025">
                  <c:v>40.849277167959301</c:v>
                </c:pt>
                <c:pt idx="106026">
                  <c:v>40.849402735230498</c:v>
                </c:pt>
                <c:pt idx="106027">
                  <c:v>40.849528302099699</c:v>
                </c:pt>
                <c:pt idx="106028">
                  <c:v>40.849653868567003</c:v>
                </c:pt>
                <c:pt idx="106029">
                  <c:v>40.849779434632403</c:v>
                </c:pt>
                <c:pt idx="106030">
                  <c:v>40.849905000295799</c:v>
                </c:pt>
                <c:pt idx="106031">
                  <c:v>40.850030565557397</c:v>
                </c:pt>
                <c:pt idx="106032">
                  <c:v>40.850156130416899</c:v>
                </c:pt>
                <c:pt idx="106033">
                  <c:v>40.850281694874603</c:v>
                </c:pt>
                <c:pt idx="106034">
                  <c:v>40.850407258930403</c:v>
                </c:pt>
                <c:pt idx="106035">
                  <c:v>40.850532822584199</c:v>
                </c:pt>
                <c:pt idx="106036">
                  <c:v>40.850658385836098</c:v>
                </c:pt>
                <c:pt idx="106037">
                  <c:v>40.8507839486861</c:v>
                </c:pt>
                <c:pt idx="106038">
                  <c:v>40.850909511134198</c:v>
                </c:pt>
                <c:pt idx="106039">
                  <c:v>40.851035073180398</c:v>
                </c:pt>
                <c:pt idx="106040">
                  <c:v>40.851160634824602</c:v>
                </c:pt>
                <c:pt idx="106041">
                  <c:v>40.851286196067001</c:v>
                </c:pt>
                <c:pt idx="106042">
                  <c:v>40.851411756907403</c:v>
                </c:pt>
                <c:pt idx="106043">
                  <c:v>40.851537317345901</c:v>
                </c:pt>
                <c:pt idx="106044">
                  <c:v>40.851662877382601</c:v>
                </c:pt>
                <c:pt idx="106045">
                  <c:v>40.851788437017298</c:v>
                </c:pt>
                <c:pt idx="106046">
                  <c:v>40.851913996250097</c:v>
                </c:pt>
                <c:pt idx="106047">
                  <c:v>40.852039555080999</c:v>
                </c:pt>
                <c:pt idx="106048">
                  <c:v>40.852165113509997</c:v>
                </c:pt>
                <c:pt idx="106049">
                  <c:v>40.852290671537098</c:v>
                </c:pt>
                <c:pt idx="106050">
                  <c:v>40.852416229162301</c:v>
                </c:pt>
                <c:pt idx="106051">
                  <c:v>40.852541786385601</c:v>
                </c:pt>
                <c:pt idx="106052">
                  <c:v>40.852667343207003</c:v>
                </c:pt>
                <c:pt idx="106053">
                  <c:v>40.8527928996265</c:v>
                </c:pt>
                <c:pt idx="106054">
                  <c:v>40.852918455644101</c:v>
                </c:pt>
                <c:pt idx="106055">
                  <c:v>40.853044011259797</c:v>
                </c:pt>
                <c:pt idx="106056">
                  <c:v>40.853169566473603</c:v>
                </c:pt>
                <c:pt idx="106057">
                  <c:v>40.853295121285598</c:v>
                </c:pt>
                <c:pt idx="106058">
                  <c:v>40.853420675695602</c:v>
                </c:pt>
                <c:pt idx="106059">
                  <c:v>40.853546229703802</c:v>
                </c:pt>
                <c:pt idx="106060">
                  <c:v>40.853671783309998</c:v>
                </c:pt>
                <c:pt idx="106061">
                  <c:v>40.853797336514397</c:v>
                </c:pt>
                <c:pt idx="106062">
                  <c:v>40.853922889316898</c:v>
                </c:pt>
                <c:pt idx="106063">
                  <c:v>40.854048441717502</c:v>
                </c:pt>
                <c:pt idx="106064">
                  <c:v>40.854173993716302</c:v>
                </c:pt>
                <c:pt idx="106065">
                  <c:v>40.854299545313097</c:v>
                </c:pt>
                <c:pt idx="106066">
                  <c:v>40.854425096508102</c:v>
                </c:pt>
                <c:pt idx="106067">
                  <c:v>40.854550647301203</c:v>
                </c:pt>
                <c:pt idx="106068">
                  <c:v>40.854676197692399</c:v>
                </c:pt>
                <c:pt idx="106069">
                  <c:v>40.854801747681698</c:v>
                </c:pt>
                <c:pt idx="106070">
                  <c:v>40.854927297269199</c:v>
                </c:pt>
                <c:pt idx="106071">
                  <c:v>40.855052846454797</c:v>
                </c:pt>
                <c:pt idx="106072">
                  <c:v>40.855178395238497</c:v>
                </c:pt>
                <c:pt idx="106073">
                  <c:v>40.855303943620399</c:v>
                </c:pt>
                <c:pt idx="106074">
                  <c:v>40.855429491600397</c:v>
                </c:pt>
                <c:pt idx="106075">
                  <c:v>40.855555039178498</c:v>
                </c:pt>
                <c:pt idx="106076">
                  <c:v>40.855680586354701</c:v>
                </c:pt>
                <c:pt idx="106077">
                  <c:v>40.8558061331291</c:v>
                </c:pt>
                <c:pt idx="106078">
                  <c:v>40.855931679501602</c:v>
                </c:pt>
                <c:pt idx="106079">
                  <c:v>40.856057225472298</c:v>
                </c:pt>
                <c:pt idx="106080">
                  <c:v>40.856182771041098</c:v>
                </c:pt>
                <c:pt idx="106081">
                  <c:v>40.856308316208001</c:v>
                </c:pt>
                <c:pt idx="106082">
                  <c:v>40.856433860973098</c:v>
                </c:pt>
                <c:pt idx="106083">
                  <c:v>40.856559405336299</c:v>
                </c:pt>
                <c:pt idx="106084">
                  <c:v>40.856684949297701</c:v>
                </c:pt>
                <c:pt idx="106085">
                  <c:v>40.8568104928572</c:v>
                </c:pt>
                <c:pt idx="106086">
                  <c:v>40.856936036014801</c:v>
                </c:pt>
                <c:pt idx="106087">
                  <c:v>40.857061578770598</c:v>
                </c:pt>
                <c:pt idx="106088">
                  <c:v>40.857187121124603</c:v>
                </c:pt>
                <c:pt idx="106089">
                  <c:v>40.857312663076698</c:v>
                </c:pt>
                <c:pt idx="106090">
                  <c:v>40.857438204626902</c:v>
                </c:pt>
                <c:pt idx="106091">
                  <c:v>40.857563745775302</c:v>
                </c:pt>
                <c:pt idx="106092">
                  <c:v>40.857689286521897</c:v>
                </c:pt>
                <c:pt idx="106093">
                  <c:v>40.857814826866601</c:v>
                </c:pt>
                <c:pt idx="106094">
                  <c:v>40.857940366809501</c:v>
                </c:pt>
                <c:pt idx="106095">
                  <c:v>40.858065906350497</c:v>
                </c:pt>
                <c:pt idx="106096">
                  <c:v>40.858191445489702</c:v>
                </c:pt>
                <c:pt idx="106097">
                  <c:v>40.858316984227002</c:v>
                </c:pt>
                <c:pt idx="106098">
                  <c:v>40.858442522562498</c:v>
                </c:pt>
                <c:pt idx="106099">
                  <c:v>40.858568060496196</c:v>
                </c:pt>
                <c:pt idx="106100">
                  <c:v>40.858693598027997</c:v>
                </c:pt>
                <c:pt idx="106101">
                  <c:v>40.858819135158001</c:v>
                </c:pt>
                <c:pt idx="106102">
                  <c:v>40.858944671886199</c:v>
                </c:pt>
                <c:pt idx="106103">
                  <c:v>40.859070208212501</c:v>
                </c:pt>
                <c:pt idx="106104">
                  <c:v>40.859195744137097</c:v>
                </c:pt>
                <c:pt idx="106105">
                  <c:v>40.859321279659703</c:v>
                </c:pt>
                <c:pt idx="106106">
                  <c:v>40.859446814780597</c:v>
                </c:pt>
                <c:pt idx="106107">
                  <c:v>40.859572349499601</c:v>
                </c:pt>
                <c:pt idx="106108">
                  <c:v>40.8596978838168</c:v>
                </c:pt>
                <c:pt idx="106109">
                  <c:v>40.859823417732201</c:v>
                </c:pt>
                <c:pt idx="106110">
                  <c:v>40.859948951245698</c:v>
                </c:pt>
                <c:pt idx="106111">
                  <c:v>40.860074484357398</c:v>
                </c:pt>
                <c:pt idx="106112">
                  <c:v>40.860200017067299</c:v>
                </c:pt>
                <c:pt idx="106113">
                  <c:v>40.860325549375403</c:v>
                </c:pt>
                <c:pt idx="106114">
                  <c:v>40.860451081281703</c:v>
                </c:pt>
                <c:pt idx="106115">
                  <c:v>40.860576612786197</c:v>
                </c:pt>
                <c:pt idx="106116">
                  <c:v>40.860702143888801</c:v>
                </c:pt>
                <c:pt idx="106117">
                  <c:v>40.860827674589601</c:v>
                </c:pt>
                <c:pt idx="106118">
                  <c:v>40.860953204888602</c:v>
                </c:pt>
                <c:pt idx="106119">
                  <c:v>40.861078734785799</c:v>
                </c:pt>
                <c:pt idx="106120">
                  <c:v>40.861204264281199</c:v>
                </c:pt>
                <c:pt idx="106121">
                  <c:v>40.8613297933748</c:v>
                </c:pt>
                <c:pt idx="106122">
                  <c:v>40.861455322066597</c:v>
                </c:pt>
                <c:pt idx="106123">
                  <c:v>40.861580850356503</c:v>
                </c:pt>
                <c:pt idx="106124">
                  <c:v>40.861706378244698</c:v>
                </c:pt>
                <c:pt idx="106125">
                  <c:v>40.861831905731101</c:v>
                </c:pt>
                <c:pt idx="106126">
                  <c:v>40.861957432815601</c:v>
                </c:pt>
                <c:pt idx="106127">
                  <c:v>40.862082959498402</c:v>
                </c:pt>
                <c:pt idx="106128">
                  <c:v>40.862208485779298</c:v>
                </c:pt>
                <c:pt idx="106129">
                  <c:v>40.862334011658497</c:v>
                </c:pt>
                <c:pt idx="106130">
                  <c:v>40.862459537135898</c:v>
                </c:pt>
                <c:pt idx="106131">
                  <c:v>40.862585062211402</c:v>
                </c:pt>
                <c:pt idx="106132">
                  <c:v>40.8627105868852</c:v>
                </c:pt>
                <c:pt idx="106133">
                  <c:v>40.8628361111572</c:v>
                </c:pt>
                <c:pt idx="106134">
                  <c:v>40.862961635027403</c:v>
                </c:pt>
                <c:pt idx="106135">
                  <c:v>40.863087158495802</c:v>
                </c:pt>
                <c:pt idx="106136">
                  <c:v>40.863212681562402</c:v>
                </c:pt>
                <c:pt idx="106137">
                  <c:v>40.863338204227198</c:v>
                </c:pt>
                <c:pt idx="106138">
                  <c:v>40.863463726490203</c:v>
                </c:pt>
                <c:pt idx="106139">
                  <c:v>40.863589248351502</c:v>
                </c:pt>
                <c:pt idx="106140">
                  <c:v>40.863714769810898</c:v>
                </c:pt>
                <c:pt idx="106141">
                  <c:v>40.863840290868602</c:v>
                </c:pt>
                <c:pt idx="106142">
                  <c:v>40.863965811524501</c:v>
                </c:pt>
                <c:pt idx="106143">
                  <c:v>40.864091331778603</c:v>
                </c:pt>
                <c:pt idx="106144">
                  <c:v>40.8642168516309</c:v>
                </c:pt>
                <c:pt idx="106145">
                  <c:v>40.864342371081499</c:v>
                </c:pt>
                <c:pt idx="106146">
                  <c:v>40.8644678901303</c:v>
                </c:pt>
                <c:pt idx="106147">
                  <c:v>40.864593408777303</c:v>
                </c:pt>
                <c:pt idx="106148">
                  <c:v>40.864718927022501</c:v>
                </c:pt>
                <c:pt idx="106149">
                  <c:v>40.864844444866002</c:v>
                </c:pt>
                <c:pt idx="106150">
                  <c:v>40.864969962307697</c:v>
                </c:pt>
                <c:pt idx="106151">
                  <c:v>40.865095479347602</c:v>
                </c:pt>
                <c:pt idx="106152">
                  <c:v>40.865220995985702</c:v>
                </c:pt>
                <c:pt idx="106153">
                  <c:v>40.865346512222096</c:v>
                </c:pt>
                <c:pt idx="106154">
                  <c:v>40.865472028056701</c:v>
                </c:pt>
                <c:pt idx="106155">
                  <c:v>40.865597543489599</c:v>
                </c:pt>
                <c:pt idx="106156">
                  <c:v>40.8657230585207</c:v>
                </c:pt>
                <c:pt idx="106157">
                  <c:v>40.865848573149997</c:v>
                </c:pt>
                <c:pt idx="106158">
                  <c:v>40.865974087377602</c:v>
                </c:pt>
                <c:pt idx="106159">
                  <c:v>40.866099601203402</c:v>
                </c:pt>
                <c:pt idx="106160">
                  <c:v>40.866225114627397</c:v>
                </c:pt>
                <c:pt idx="106161">
                  <c:v>40.866350627649702</c:v>
                </c:pt>
                <c:pt idx="106162">
                  <c:v>40.866476140270201</c:v>
                </c:pt>
                <c:pt idx="106163">
                  <c:v>40.866601652489003</c:v>
                </c:pt>
                <c:pt idx="106164">
                  <c:v>40.866727164305999</c:v>
                </c:pt>
                <c:pt idx="106165">
                  <c:v>40.866852675721297</c:v>
                </c:pt>
                <c:pt idx="106166">
                  <c:v>40.866978186734798</c:v>
                </c:pt>
                <c:pt idx="106167">
                  <c:v>40.8671036973466</c:v>
                </c:pt>
                <c:pt idx="106168">
                  <c:v>40.867229207556598</c:v>
                </c:pt>
                <c:pt idx="106169">
                  <c:v>40.867354717364897</c:v>
                </c:pt>
                <c:pt idx="106170">
                  <c:v>40.867480226771399</c:v>
                </c:pt>
                <c:pt idx="106171">
                  <c:v>40.867605735776202</c:v>
                </c:pt>
                <c:pt idx="106172">
                  <c:v>40.8677312443792</c:v>
                </c:pt>
                <c:pt idx="106173">
                  <c:v>40.867856752580501</c:v>
                </c:pt>
                <c:pt idx="106174">
                  <c:v>40.867982260380103</c:v>
                </c:pt>
                <c:pt idx="106175">
                  <c:v>40.8681077677779</c:v>
                </c:pt>
                <c:pt idx="106176">
                  <c:v>40.868233274773999</c:v>
                </c:pt>
                <c:pt idx="106177">
                  <c:v>40.8683587813683</c:v>
                </c:pt>
                <c:pt idx="106178">
                  <c:v>40.868484287561003</c:v>
                </c:pt>
                <c:pt idx="106179">
                  <c:v>40.868609793351801</c:v>
                </c:pt>
                <c:pt idx="106180">
                  <c:v>40.868735298741001</c:v>
                </c:pt>
                <c:pt idx="106181">
                  <c:v>40.868860803728403</c:v>
                </c:pt>
                <c:pt idx="106182">
                  <c:v>40.868986308314099</c:v>
                </c:pt>
                <c:pt idx="106183">
                  <c:v>40.869111812497998</c:v>
                </c:pt>
                <c:pt idx="106184">
                  <c:v>40.869237316280199</c:v>
                </c:pt>
                <c:pt idx="106185">
                  <c:v>40.869362819660701</c:v>
                </c:pt>
                <c:pt idx="106186">
                  <c:v>40.869488322639498</c:v>
                </c:pt>
                <c:pt idx="106187">
                  <c:v>40.869613825216597</c:v>
                </c:pt>
                <c:pt idx="106188">
                  <c:v>40.869739327391898</c:v>
                </c:pt>
                <c:pt idx="106189">
                  <c:v>40.8698648291655</c:v>
                </c:pt>
                <c:pt idx="106190">
                  <c:v>40.869990330537398</c:v>
                </c:pt>
                <c:pt idx="106191">
                  <c:v>40.870115831507597</c:v>
                </c:pt>
                <c:pt idx="106192">
                  <c:v>40.870241332075999</c:v>
                </c:pt>
                <c:pt idx="106193">
                  <c:v>40.870366832242702</c:v>
                </c:pt>
                <c:pt idx="106194">
                  <c:v>40.8704923320077</c:v>
                </c:pt>
                <c:pt idx="106195">
                  <c:v>40.870617831371099</c:v>
                </c:pt>
                <c:pt idx="106196">
                  <c:v>40.870743330332601</c:v>
                </c:pt>
                <c:pt idx="106197">
                  <c:v>40.870868828892498</c:v>
                </c:pt>
                <c:pt idx="106198">
                  <c:v>40.870994327050703</c:v>
                </c:pt>
                <c:pt idx="106199">
                  <c:v>40.871119824807202</c:v>
                </c:pt>
                <c:pt idx="106200">
                  <c:v>40.871245322161897</c:v>
                </c:pt>
                <c:pt idx="106201">
                  <c:v>40.871370819115</c:v>
                </c:pt>
                <c:pt idx="106202">
                  <c:v>40.871496315666299</c:v>
                </c:pt>
                <c:pt idx="106203">
                  <c:v>40.871621811815999</c:v>
                </c:pt>
                <c:pt idx="106204">
                  <c:v>40.871747307563901</c:v>
                </c:pt>
                <c:pt idx="106205">
                  <c:v>40.871872802910097</c:v>
                </c:pt>
                <c:pt idx="106206">
                  <c:v>40.871998297854702</c:v>
                </c:pt>
                <c:pt idx="106207">
                  <c:v>40.872123792397502</c:v>
                </c:pt>
                <c:pt idx="106208">
                  <c:v>40.872249286538697</c:v>
                </c:pt>
                <c:pt idx="106209">
                  <c:v>40.872374780278101</c:v>
                </c:pt>
                <c:pt idx="106210">
                  <c:v>40.872500273615898</c:v>
                </c:pt>
                <c:pt idx="106211">
                  <c:v>40.872625766551899</c:v>
                </c:pt>
                <c:pt idx="106212">
                  <c:v>40.8727512590863</c:v>
                </c:pt>
                <c:pt idx="106213">
                  <c:v>40.872876751219003</c:v>
                </c:pt>
                <c:pt idx="106214">
                  <c:v>40.873002242950001</c:v>
                </c:pt>
                <c:pt idx="106215">
                  <c:v>40.873127734279301</c:v>
                </c:pt>
                <c:pt idx="106216">
                  <c:v>40.873253225206902</c:v>
                </c:pt>
                <c:pt idx="106217">
                  <c:v>40.873378715732798</c:v>
                </c:pt>
                <c:pt idx="106218">
                  <c:v>40.873504205857103</c:v>
                </c:pt>
                <c:pt idx="106219">
                  <c:v>40.873629695579602</c:v>
                </c:pt>
                <c:pt idx="106220">
                  <c:v>40.873755184900503</c:v>
                </c:pt>
                <c:pt idx="106221">
                  <c:v>40.873880673819698</c:v>
                </c:pt>
                <c:pt idx="106222">
                  <c:v>40.874006162337203</c:v>
                </c:pt>
                <c:pt idx="106223">
                  <c:v>40.874131650453101</c:v>
                </c:pt>
                <c:pt idx="106224">
                  <c:v>40.874257138167302</c:v>
                </c:pt>
                <c:pt idx="106225">
                  <c:v>40.874382625479797</c:v>
                </c:pt>
                <c:pt idx="106226">
                  <c:v>40.8745081123906</c:v>
                </c:pt>
                <c:pt idx="106227">
                  <c:v>40.874633598899699</c:v>
                </c:pt>
                <c:pt idx="106228">
                  <c:v>40.874759085007199</c:v>
                </c:pt>
                <c:pt idx="106229">
                  <c:v>40.874884570713</c:v>
                </c:pt>
                <c:pt idx="106230">
                  <c:v>40.875010056017103</c:v>
                </c:pt>
                <c:pt idx="106231">
                  <c:v>40.875135540919601</c:v>
                </c:pt>
                <c:pt idx="106232">
                  <c:v>40.8752610254204</c:v>
                </c:pt>
                <c:pt idx="106233">
                  <c:v>40.875386509519601</c:v>
                </c:pt>
                <c:pt idx="106234">
                  <c:v>40.875511993217103</c:v>
                </c:pt>
                <c:pt idx="106235">
                  <c:v>40.8756374765129</c:v>
                </c:pt>
                <c:pt idx="106236">
                  <c:v>40.875762959406998</c:v>
                </c:pt>
                <c:pt idx="106237">
                  <c:v>40.875888441899498</c:v>
                </c:pt>
                <c:pt idx="106238">
                  <c:v>40.876013923990399</c:v>
                </c:pt>
                <c:pt idx="106239">
                  <c:v>40.876139405679503</c:v>
                </c:pt>
                <c:pt idx="106240">
                  <c:v>40.8762648869671</c:v>
                </c:pt>
                <c:pt idx="106241">
                  <c:v>40.876390367852899</c:v>
                </c:pt>
                <c:pt idx="106242">
                  <c:v>40.876515848337199</c:v>
                </c:pt>
                <c:pt idx="106243">
                  <c:v>40.876641328419701</c:v>
                </c:pt>
                <c:pt idx="106244">
                  <c:v>40.876766808100598</c:v>
                </c:pt>
                <c:pt idx="106245">
                  <c:v>40.876892287379903</c:v>
                </c:pt>
                <c:pt idx="106246">
                  <c:v>40.877017766257502</c:v>
                </c:pt>
                <c:pt idx="106247">
                  <c:v>40.877143244733503</c:v>
                </c:pt>
                <c:pt idx="106248">
                  <c:v>40.877268722807798</c:v>
                </c:pt>
                <c:pt idx="106249">
                  <c:v>40.877394200480502</c:v>
                </c:pt>
                <c:pt idx="106250">
                  <c:v>40.877519677751501</c:v>
                </c:pt>
                <c:pt idx="106251">
                  <c:v>40.8776451546209</c:v>
                </c:pt>
                <c:pt idx="106252">
                  <c:v>40.877770631088701</c:v>
                </c:pt>
                <c:pt idx="106253">
                  <c:v>40.877896107154797</c:v>
                </c:pt>
                <c:pt idx="106254">
                  <c:v>40.878021582819301</c:v>
                </c:pt>
                <c:pt idx="106255">
                  <c:v>40.878147058082099</c:v>
                </c:pt>
                <c:pt idx="106256">
                  <c:v>40.878272532943299</c:v>
                </c:pt>
                <c:pt idx="106257">
                  <c:v>40.8783980074029</c:v>
                </c:pt>
                <c:pt idx="106258">
                  <c:v>40.878523481460803</c:v>
                </c:pt>
                <c:pt idx="106259">
                  <c:v>40.8786489551172</c:v>
                </c:pt>
                <c:pt idx="106260">
                  <c:v>40.878774428371798</c:v>
                </c:pt>
                <c:pt idx="106261">
                  <c:v>40.878899901224898</c:v>
                </c:pt>
                <c:pt idx="106262">
                  <c:v>40.879025373676299</c:v>
                </c:pt>
                <c:pt idx="106263">
                  <c:v>40.879150845726102</c:v>
                </c:pt>
                <c:pt idx="106264">
                  <c:v>40.879276317374298</c:v>
                </c:pt>
                <c:pt idx="106265">
                  <c:v>40.879401788620797</c:v>
                </c:pt>
                <c:pt idx="106266">
                  <c:v>40.879527259465803</c:v>
                </c:pt>
                <c:pt idx="106267">
                  <c:v>40.879652729909097</c:v>
                </c:pt>
                <c:pt idx="106268">
                  <c:v>40.879778199950799</c:v>
                </c:pt>
                <c:pt idx="106269">
                  <c:v>40.879903669590803</c:v>
                </c:pt>
                <c:pt idx="106270">
                  <c:v>40.8800291388293</c:v>
                </c:pt>
                <c:pt idx="106271">
                  <c:v>40.8801546076661</c:v>
                </c:pt>
                <c:pt idx="106272">
                  <c:v>40.8802800761013</c:v>
                </c:pt>
                <c:pt idx="106273">
                  <c:v>40.880405544134902</c:v>
                </c:pt>
                <c:pt idx="106274">
                  <c:v>40.880531011766898</c:v>
                </c:pt>
                <c:pt idx="106275">
                  <c:v>40.880656478997302</c:v>
                </c:pt>
                <c:pt idx="106276">
                  <c:v>40.880781945826101</c:v>
                </c:pt>
                <c:pt idx="106277">
                  <c:v>40.8809074122533</c:v>
                </c:pt>
                <c:pt idx="106278">
                  <c:v>40.881032878278802</c:v>
                </c:pt>
                <c:pt idx="106279">
                  <c:v>40.881158343902797</c:v>
                </c:pt>
                <c:pt idx="106280">
                  <c:v>40.881283809125101</c:v>
                </c:pt>
                <c:pt idx="106281">
                  <c:v>40.881409273945899</c:v>
                </c:pt>
                <c:pt idx="106282">
                  <c:v>40.881534738364998</c:v>
                </c:pt>
                <c:pt idx="106283">
                  <c:v>40.881660202382598</c:v>
                </c:pt>
                <c:pt idx="106284">
                  <c:v>40.8817856659985</c:v>
                </c:pt>
                <c:pt idx="106285">
                  <c:v>40.881911129212902</c:v>
                </c:pt>
                <c:pt idx="106286">
                  <c:v>40.882036592025599</c:v>
                </c:pt>
                <c:pt idx="106287">
                  <c:v>40.882162054436797</c:v>
                </c:pt>
                <c:pt idx="106288">
                  <c:v>40.882287516446297</c:v>
                </c:pt>
                <c:pt idx="106289">
                  <c:v>40.882412978054298</c:v>
                </c:pt>
                <c:pt idx="106290">
                  <c:v>40.882538439260699</c:v>
                </c:pt>
                <c:pt idx="106291">
                  <c:v>40.882663900065502</c:v>
                </c:pt>
                <c:pt idx="106292">
                  <c:v>40.882789360468699</c:v>
                </c:pt>
                <c:pt idx="106293">
                  <c:v>40.882914820470297</c:v>
                </c:pt>
                <c:pt idx="106294">
                  <c:v>40.883040280070297</c:v>
                </c:pt>
                <c:pt idx="106295">
                  <c:v>40.883165739268797</c:v>
                </c:pt>
                <c:pt idx="106296">
                  <c:v>40.883291198065599</c:v>
                </c:pt>
                <c:pt idx="106297">
                  <c:v>40.883416656460902</c:v>
                </c:pt>
                <c:pt idx="106298">
                  <c:v>40.883542114454599</c:v>
                </c:pt>
                <c:pt idx="106299">
                  <c:v>40.883667572046697</c:v>
                </c:pt>
                <c:pt idx="106300">
                  <c:v>40.883793029237196</c:v>
                </c:pt>
                <c:pt idx="106301">
                  <c:v>40.883918486026197</c:v>
                </c:pt>
                <c:pt idx="106302">
                  <c:v>40.884043942413598</c:v>
                </c:pt>
                <c:pt idx="106303">
                  <c:v>40.884169398399401</c:v>
                </c:pt>
                <c:pt idx="106304">
                  <c:v>40.884294853983597</c:v>
                </c:pt>
                <c:pt idx="106305">
                  <c:v>40.884420309166302</c:v>
                </c:pt>
                <c:pt idx="106306">
                  <c:v>40.884545763947401</c:v>
                </c:pt>
                <c:pt idx="106307">
                  <c:v>40.884671218326901</c:v>
                </c:pt>
                <c:pt idx="106308">
                  <c:v>40.884796672304802</c:v>
                </c:pt>
                <c:pt idx="106309">
                  <c:v>40.884922125881197</c:v>
                </c:pt>
                <c:pt idx="106310">
                  <c:v>40.885047579056</c:v>
                </c:pt>
                <c:pt idx="106311">
                  <c:v>40.885173031829297</c:v>
                </c:pt>
                <c:pt idx="106312">
                  <c:v>40.885298484201002</c:v>
                </c:pt>
                <c:pt idx="106313">
                  <c:v>40.885423936171101</c:v>
                </c:pt>
                <c:pt idx="106314">
                  <c:v>40.885549387739701</c:v>
                </c:pt>
                <c:pt idx="106315">
                  <c:v>40.885674838906702</c:v>
                </c:pt>
                <c:pt idx="106316">
                  <c:v>40.885800289672098</c:v>
                </c:pt>
                <c:pt idx="106317">
                  <c:v>40.885925740036001</c:v>
                </c:pt>
                <c:pt idx="106318">
                  <c:v>40.886051189998398</c:v>
                </c:pt>
                <c:pt idx="106319">
                  <c:v>40.886176639559203</c:v>
                </c:pt>
                <c:pt idx="106320">
                  <c:v>40.886302088718402</c:v>
                </c:pt>
                <c:pt idx="106321">
                  <c:v>40.886427537476102</c:v>
                </c:pt>
                <c:pt idx="106322">
                  <c:v>40.886552985832203</c:v>
                </c:pt>
                <c:pt idx="106323">
                  <c:v>40.886678433786798</c:v>
                </c:pt>
                <c:pt idx="106324">
                  <c:v>40.886803881339802</c:v>
                </c:pt>
                <c:pt idx="106325">
                  <c:v>40.886929328491298</c:v>
                </c:pt>
                <c:pt idx="106326">
                  <c:v>40.887054775241303</c:v>
                </c:pt>
                <c:pt idx="106327">
                  <c:v>40.887180221589702</c:v>
                </c:pt>
                <c:pt idx="106328">
                  <c:v>40.887305667536502</c:v>
                </c:pt>
                <c:pt idx="106329">
                  <c:v>40.887431113081803</c:v>
                </c:pt>
                <c:pt idx="106330">
                  <c:v>40.887556558225597</c:v>
                </c:pt>
                <c:pt idx="106331">
                  <c:v>40.8876820029678</c:v>
                </c:pt>
                <c:pt idx="106332">
                  <c:v>40.887807447308496</c:v>
                </c:pt>
                <c:pt idx="106333">
                  <c:v>40.887932891247701</c:v>
                </c:pt>
                <c:pt idx="106334">
                  <c:v>40.888058334785299</c:v>
                </c:pt>
                <c:pt idx="106335">
                  <c:v>40.888183777921398</c:v>
                </c:pt>
                <c:pt idx="106336">
                  <c:v>40.888309220655998</c:v>
                </c:pt>
                <c:pt idx="106337">
                  <c:v>40.888434662988999</c:v>
                </c:pt>
                <c:pt idx="106338">
                  <c:v>40.888560104920501</c:v>
                </c:pt>
                <c:pt idx="106339">
                  <c:v>40.888685546450503</c:v>
                </c:pt>
                <c:pt idx="106340">
                  <c:v>40.8888109875789</c:v>
                </c:pt>
                <c:pt idx="106341">
                  <c:v>40.888936428305897</c:v>
                </c:pt>
                <c:pt idx="106342">
                  <c:v>40.889061868631302</c:v>
                </c:pt>
                <c:pt idx="106343">
                  <c:v>40.889187308555101</c:v>
                </c:pt>
                <c:pt idx="106344">
                  <c:v>40.889312748077501</c:v>
                </c:pt>
                <c:pt idx="106345">
                  <c:v>40.889438187198301</c:v>
                </c:pt>
                <c:pt idx="106346">
                  <c:v>40.889563625917603</c:v>
                </c:pt>
                <c:pt idx="106347">
                  <c:v>40.889689064235398</c:v>
                </c:pt>
                <c:pt idx="106348">
                  <c:v>40.889814502151701</c:v>
                </c:pt>
                <c:pt idx="106349">
                  <c:v>40.889939939666398</c:v>
                </c:pt>
                <c:pt idx="106350">
                  <c:v>40.890065376779702</c:v>
                </c:pt>
                <c:pt idx="106351">
                  <c:v>40.890190813491401</c:v>
                </c:pt>
                <c:pt idx="106352">
                  <c:v>40.8903162498016</c:v>
                </c:pt>
                <c:pt idx="106353">
                  <c:v>40.8904416857103</c:v>
                </c:pt>
                <c:pt idx="106354">
                  <c:v>40.890567121217501</c:v>
                </c:pt>
                <c:pt idx="106355">
                  <c:v>40.890692556323202</c:v>
                </c:pt>
                <c:pt idx="106356">
                  <c:v>40.890817991027397</c:v>
                </c:pt>
                <c:pt idx="106357">
                  <c:v>40.8909434253301</c:v>
                </c:pt>
                <c:pt idx="106358">
                  <c:v>40.891068859231297</c:v>
                </c:pt>
                <c:pt idx="106359">
                  <c:v>40.891194292731001</c:v>
                </c:pt>
                <c:pt idx="106360">
                  <c:v>40.891319725829099</c:v>
                </c:pt>
                <c:pt idx="106361">
                  <c:v>40.891445158525798</c:v>
                </c:pt>
                <c:pt idx="106362">
                  <c:v>40.891570590820997</c:v>
                </c:pt>
                <c:pt idx="106363">
                  <c:v>40.891696022714697</c:v>
                </c:pt>
                <c:pt idx="106364">
                  <c:v>40.891821454206799</c:v>
                </c:pt>
                <c:pt idx="106365">
                  <c:v>40.8919468852975</c:v>
                </c:pt>
                <c:pt idx="106366">
                  <c:v>40.892072315986702</c:v>
                </c:pt>
                <c:pt idx="106367">
                  <c:v>40.892197746274398</c:v>
                </c:pt>
                <c:pt idx="106368">
                  <c:v>40.892323176160602</c:v>
                </c:pt>
                <c:pt idx="106369">
                  <c:v>40.892448605645299</c:v>
                </c:pt>
                <c:pt idx="106370">
                  <c:v>40.892574034728597</c:v>
                </c:pt>
                <c:pt idx="106371">
                  <c:v>40.892699463410302</c:v>
                </c:pt>
                <c:pt idx="106372">
                  <c:v>40.892824891690502</c:v>
                </c:pt>
                <c:pt idx="106373">
                  <c:v>40.892950319569302</c:v>
                </c:pt>
                <c:pt idx="106374">
                  <c:v>40.893075747046602</c:v>
                </c:pt>
                <c:pt idx="106375">
                  <c:v>40.893201174122403</c:v>
                </c:pt>
                <c:pt idx="106376">
                  <c:v>40.893326600796698</c:v>
                </c:pt>
                <c:pt idx="106377">
                  <c:v>40.8934520270696</c:v>
                </c:pt>
                <c:pt idx="106378">
                  <c:v>40.893577452940903</c:v>
                </c:pt>
                <c:pt idx="106379">
                  <c:v>40.893702878410799</c:v>
                </c:pt>
                <c:pt idx="106380">
                  <c:v>40.893828303479197</c:v>
                </c:pt>
                <c:pt idx="106381">
                  <c:v>40.893953728146201</c:v>
                </c:pt>
                <c:pt idx="106382">
                  <c:v>40.894079152411699</c:v>
                </c:pt>
                <c:pt idx="106383">
                  <c:v>40.894204576275598</c:v>
                </c:pt>
                <c:pt idx="106384">
                  <c:v>40.894329999738197</c:v>
                </c:pt>
                <c:pt idx="106385">
                  <c:v>40.894455422799197</c:v>
                </c:pt>
                <c:pt idx="106386">
                  <c:v>40.894580845458798</c:v>
                </c:pt>
                <c:pt idx="106387">
                  <c:v>40.894706267716899</c:v>
                </c:pt>
                <c:pt idx="106388">
                  <c:v>40.8948316895736</c:v>
                </c:pt>
                <c:pt idx="106389">
                  <c:v>40.894957111028802</c:v>
                </c:pt>
                <c:pt idx="106390">
                  <c:v>40.895082532082498</c:v>
                </c:pt>
                <c:pt idx="106391">
                  <c:v>40.8952079527348</c:v>
                </c:pt>
                <c:pt idx="106392">
                  <c:v>40.895333372985597</c:v>
                </c:pt>
                <c:pt idx="106393">
                  <c:v>40.895458792834901</c:v>
                </c:pt>
                <c:pt idx="106394">
                  <c:v>40.895584212282799</c:v>
                </c:pt>
                <c:pt idx="106395">
                  <c:v>40.895709631329197</c:v>
                </c:pt>
                <c:pt idx="106396">
                  <c:v>40.895835049974202</c:v>
                </c:pt>
                <c:pt idx="106397">
                  <c:v>40.895960468217702</c:v>
                </c:pt>
                <c:pt idx="106398">
                  <c:v>40.896085886059801</c:v>
                </c:pt>
                <c:pt idx="106399">
                  <c:v>40.896211303500401</c:v>
                </c:pt>
                <c:pt idx="106400">
                  <c:v>40.896336720539601</c:v>
                </c:pt>
                <c:pt idx="106401">
                  <c:v>40.896462137177302</c:v>
                </c:pt>
                <c:pt idx="106402">
                  <c:v>40.896587553413603</c:v>
                </c:pt>
                <c:pt idx="106403">
                  <c:v>40.896712969248398</c:v>
                </c:pt>
                <c:pt idx="106404">
                  <c:v>40.8968383846818</c:v>
                </c:pt>
                <c:pt idx="106405">
                  <c:v>40.896963799713703</c:v>
                </c:pt>
                <c:pt idx="106406">
                  <c:v>40.897089214344199</c:v>
                </c:pt>
                <c:pt idx="106407">
                  <c:v>40.897214628573302</c:v>
                </c:pt>
                <c:pt idx="106408">
                  <c:v>40.897340042400899</c:v>
                </c:pt>
                <c:pt idx="106409">
                  <c:v>40.897465455827003</c:v>
                </c:pt>
                <c:pt idx="106410">
                  <c:v>40.8975908688518</c:v>
                </c:pt>
                <c:pt idx="106411">
                  <c:v>40.897716281475098</c:v>
                </c:pt>
                <c:pt idx="106412">
                  <c:v>40.897841693697004</c:v>
                </c:pt>
                <c:pt idx="106413">
                  <c:v>40.897967105517402</c:v>
                </c:pt>
                <c:pt idx="106414">
                  <c:v>40.898092516936401</c:v>
                </c:pt>
                <c:pt idx="106415">
                  <c:v>40.898217927954001</c:v>
                </c:pt>
                <c:pt idx="106416">
                  <c:v>40.898343338570101</c:v>
                </c:pt>
                <c:pt idx="106417">
                  <c:v>40.898468748784801</c:v>
                </c:pt>
                <c:pt idx="106418">
                  <c:v>40.898594158598101</c:v>
                </c:pt>
                <c:pt idx="106419">
                  <c:v>40.898719568010002</c:v>
                </c:pt>
                <c:pt idx="106420">
                  <c:v>40.898844977020403</c:v>
                </c:pt>
                <c:pt idx="106421">
                  <c:v>40.898970385629397</c:v>
                </c:pt>
                <c:pt idx="106422">
                  <c:v>40.899095793836999</c:v>
                </c:pt>
                <c:pt idx="106423">
                  <c:v>40.899221201643201</c:v>
                </c:pt>
                <c:pt idx="106424">
                  <c:v>40.899346609047903</c:v>
                </c:pt>
                <c:pt idx="106425">
                  <c:v>40.899472016051298</c:v>
                </c:pt>
                <c:pt idx="106426">
                  <c:v>40.899597422653201</c:v>
                </c:pt>
                <c:pt idx="106427">
                  <c:v>40.899722828853697</c:v>
                </c:pt>
                <c:pt idx="106428">
                  <c:v>40.899848234652801</c:v>
                </c:pt>
                <c:pt idx="106429">
                  <c:v>40.899973640050497</c:v>
                </c:pt>
                <c:pt idx="106430">
                  <c:v>40.900099045046701</c:v>
                </c:pt>
                <c:pt idx="106431">
                  <c:v>40.900224449641598</c:v>
                </c:pt>
                <c:pt idx="106432">
                  <c:v>40.900349853835003</c:v>
                </c:pt>
                <c:pt idx="106433">
                  <c:v>40.900475257627001</c:v>
                </c:pt>
                <c:pt idx="106434">
                  <c:v>40.900600661017698</c:v>
                </c:pt>
                <c:pt idx="106435">
                  <c:v>40.900726064006903</c:v>
                </c:pt>
                <c:pt idx="106436">
                  <c:v>40.900851466594702</c:v>
                </c:pt>
                <c:pt idx="106437">
                  <c:v>40.9009768687811</c:v>
                </c:pt>
                <c:pt idx="106438">
                  <c:v>40.901102270566199</c:v>
                </c:pt>
                <c:pt idx="106439">
                  <c:v>40.901227671949798</c:v>
                </c:pt>
                <c:pt idx="106440">
                  <c:v>40.901353072931997</c:v>
                </c:pt>
                <c:pt idx="106441">
                  <c:v>40.901478473512803</c:v>
                </c:pt>
                <c:pt idx="106442">
                  <c:v>40.901603873692203</c:v>
                </c:pt>
                <c:pt idx="106443">
                  <c:v>40.901729273470302</c:v>
                </c:pt>
                <c:pt idx="106444">
                  <c:v>40.901854672846902</c:v>
                </c:pt>
                <c:pt idx="106445">
                  <c:v>40.901980071822202</c:v>
                </c:pt>
                <c:pt idx="106446">
                  <c:v>40.902105470396002</c:v>
                </c:pt>
                <c:pt idx="106447">
                  <c:v>40.902230868568502</c:v>
                </c:pt>
                <c:pt idx="106448">
                  <c:v>40.902356266339602</c:v>
                </c:pt>
                <c:pt idx="106449">
                  <c:v>40.902481663709203</c:v>
                </c:pt>
                <c:pt idx="106450">
                  <c:v>40.902607060677497</c:v>
                </c:pt>
                <c:pt idx="106451">
                  <c:v>40.902732457244497</c:v>
                </c:pt>
                <c:pt idx="106452">
                  <c:v>40.902857853409998</c:v>
                </c:pt>
                <c:pt idx="106453">
                  <c:v>40.902983249174198</c:v>
                </c:pt>
                <c:pt idx="106454">
                  <c:v>40.9031086445369</c:v>
                </c:pt>
                <c:pt idx="106455">
                  <c:v>40.903234039498301</c:v>
                </c:pt>
                <c:pt idx="106456">
                  <c:v>40.903359434058302</c:v>
                </c:pt>
                <c:pt idx="106457">
                  <c:v>40.903484828217003</c:v>
                </c:pt>
                <c:pt idx="106458">
                  <c:v>40.903610221974198</c:v>
                </c:pt>
                <c:pt idx="106459">
                  <c:v>40.903735615330099</c:v>
                </c:pt>
                <c:pt idx="106460">
                  <c:v>40.903861008284601</c:v>
                </c:pt>
                <c:pt idx="106461">
                  <c:v>40.903986400837802</c:v>
                </c:pt>
                <c:pt idx="106462">
                  <c:v>40.904111792989603</c:v>
                </c:pt>
                <c:pt idx="106463">
                  <c:v>40.904237184739998</c:v>
                </c:pt>
                <c:pt idx="106464">
                  <c:v>40.904362576089</c:v>
                </c:pt>
                <c:pt idx="106465">
                  <c:v>40.904487967036701</c:v>
                </c:pt>
                <c:pt idx="106466">
                  <c:v>40.904613357583003</c:v>
                </c:pt>
                <c:pt idx="106467">
                  <c:v>40.904738747727897</c:v>
                </c:pt>
                <c:pt idx="106468">
                  <c:v>40.904864137471499</c:v>
                </c:pt>
                <c:pt idx="106469">
                  <c:v>40.904989526813701</c:v>
                </c:pt>
                <c:pt idx="106470">
                  <c:v>40.905114915754602</c:v>
                </c:pt>
                <c:pt idx="106471">
                  <c:v>40.905240304294097</c:v>
                </c:pt>
                <c:pt idx="106472">
                  <c:v>40.905365692432198</c:v>
                </c:pt>
                <c:pt idx="106473">
                  <c:v>40.905491080169</c:v>
                </c:pt>
                <c:pt idx="106474">
                  <c:v>40.905616467504402</c:v>
                </c:pt>
                <c:pt idx="106475">
                  <c:v>40.905741854438503</c:v>
                </c:pt>
                <c:pt idx="106476">
                  <c:v>40.905867240971197</c:v>
                </c:pt>
                <c:pt idx="106477">
                  <c:v>40.905992627102599</c:v>
                </c:pt>
                <c:pt idx="106478">
                  <c:v>40.9061180128326</c:v>
                </c:pt>
                <c:pt idx="106479">
                  <c:v>40.906243398161301</c:v>
                </c:pt>
                <c:pt idx="106480">
                  <c:v>40.906368783088602</c:v>
                </c:pt>
                <c:pt idx="106481">
                  <c:v>40.906494167614603</c:v>
                </c:pt>
                <c:pt idx="106482">
                  <c:v>40.906619551739198</c:v>
                </c:pt>
                <c:pt idx="106483">
                  <c:v>40.906744935462498</c:v>
                </c:pt>
                <c:pt idx="106484">
                  <c:v>40.906870318784499</c:v>
                </c:pt>
                <c:pt idx="106485">
                  <c:v>40.9069957017051</c:v>
                </c:pt>
                <c:pt idx="106486">
                  <c:v>40.9071210842244</c:v>
                </c:pt>
                <c:pt idx="106487">
                  <c:v>40.907246466342301</c:v>
                </c:pt>
                <c:pt idx="106488">
                  <c:v>40.907371848058901</c:v>
                </c:pt>
                <c:pt idx="106489">
                  <c:v>40.907497229374101</c:v>
                </c:pt>
                <c:pt idx="106490">
                  <c:v>40.907622610288101</c:v>
                </c:pt>
                <c:pt idx="106491">
                  <c:v>40.907747990800701</c:v>
                </c:pt>
                <c:pt idx="106492">
                  <c:v>40.907873370911901</c:v>
                </c:pt>
                <c:pt idx="106493">
                  <c:v>40.9079987506218</c:v>
                </c:pt>
                <c:pt idx="106494">
                  <c:v>40.9081241299304</c:v>
                </c:pt>
                <c:pt idx="106495">
                  <c:v>40.908249508837699</c:v>
                </c:pt>
                <c:pt idx="106496">
                  <c:v>40.908374887343697</c:v>
                </c:pt>
                <c:pt idx="106497">
                  <c:v>40.908500265448303</c:v>
                </c:pt>
                <c:pt idx="106498">
                  <c:v>40.908625643151602</c:v>
                </c:pt>
                <c:pt idx="106499">
                  <c:v>40.908751020453501</c:v>
                </c:pt>
                <c:pt idx="106500">
                  <c:v>40.908876397354199</c:v>
                </c:pt>
                <c:pt idx="106501">
                  <c:v>40.909001773853497</c:v>
                </c:pt>
                <c:pt idx="106502">
                  <c:v>40.909127149951502</c:v>
                </c:pt>
                <c:pt idx="106503">
                  <c:v>40.909252525648199</c:v>
                </c:pt>
                <c:pt idx="106504">
                  <c:v>40.909377900943603</c:v>
                </c:pt>
                <c:pt idx="106505">
                  <c:v>40.9095032758377</c:v>
                </c:pt>
                <c:pt idx="106506">
                  <c:v>40.909628650330397</c:v>
                </c:pt>
                <c:pt idx="106507">
                  <c:v>40.9097540244219</c:v>
                </c:pt>
                <c:pt idx="106508">
                  <c:v>40.909879398111997</c:v>
                </c:pt>
                <c:pt idx="106509">
                  <c:v>40.9100047714008</c:v>
                </c:pt>
                <c:pt idx="106510">
                  <c:v>40.910130144288303</c:v>
                </c:pt>
                <c:pt idx="106511">
                  <c:v>40.910255516774498</c:v>
                </c:pt>
                <c:pt idx="106512">
                  <c:v>40.9103808888594</c:v>
                </c:pt>
                <c:pt idx="106513">
                  <c:v>40.910506260543002</c:v>
                </c:pt>
                <c:pt idx="106514">
                  <c:v>40.910631631825296</c:v>
                </c:pt>
                <c:pt idx="106515">
                  <c:v>40.910757002706198</c:v>
                </c:pt>
                <c:pt idx="106516">
                  <c:v>40.910882373185899</c:v>
                </c:pt>
                <c:pt idx="106517">
                  <c:v>40.9110077432643</c:v>
                </c:pt>
                <c:pt idx="106518">
                  <c:v>40.9111331129414</c:v>
                </c:pt>
                <c:pt idx="106519">
                  <c:v>40.9112584822172</c:v>
                </c:pt>
                <c:pt idx="106520">
                  <c:v>40.911383851091699</c:v>
                </c:pt>
                <c:pt idx="106521">
                  <c:v>40.911509219564898</c:v>
                </c:pt>
                <c:pt idx="106522">
                  <c:v>40.911634587636797</c:v>
                </c:pt>
                <c:pt idx="106523">
                  <c:v>40.911759955307403</c:v>
                </c:pt>
                <c:pt idx="106524">
                  <c:v>40.911885322576701</c:v>
                </c:pt>
                <c:pt idx="106525">
                  <c:v>40.912010689444699</c:v>
                </c:pt>
                <c:pt idx="106526">
                  <c:v>40.912136055911503</c:v>
                </c:pt>
                <c:pt idx="106527">
                  <c:v>40.912261421976901</c:v>
                </c:pt>
                <c:pt idx="106528">
                  <c:v>40.912386787641097</c:v>
                </c:pt>
                <c:pt idx="106529">
                  <c:v>40.912512152904</c:v>
                </c:pt>
                <c:pt idx="106530">
                  <c:v>40.912637517765603</c:v>
                </c:pt>
                <c:pt idx="106531">
                  <c:v>40.912762882225898</c:v>
                </c:pt>
                <c:pt idx="106532">
                  <c:v>40.912888246284901</c:v>
                </c:pt>
                <c:pt idx="106533">
                  <c:v>40.913013609942702</c:v>
                </c:pt>
                <c:pt idx="106534">
                  <c:v>40.913138973199203</c:v>
                </c:pt>
                <c:pt idx="106535">
                  <c:v>40.913264336054397</c:v>
                </c:pt>
                <c:pt idx="106536">
                  <c:v>40.913389698508297</c:v>
                </c:pt>
                <c:pt idx="106537">
                  <c:v>40.913515060560997</c:v>
                </c:pt>
                <c:pt idx="106538">
                  <c:v>40.913640422212303</c:v>
                </c:pt>
                <c:pt idx="106539">
                  <c:v>40.913765783462402</c:v>
                </c:pt>
                <c:pt idx="106540">
                  <c:v>40.9138911443113</c:v>
                </c:pt>
                <c:pt idx="106541">
                  <c:v>40.914016504758898</c:v>
                </c:pt>
                <c:pt idx="106542">
                  <c:v>40.914141864805202</c:v>
                </c:pt>
                <c:pt idx="106543">
                  <c:v>40.914267224450199</c:v>
                </c:pt>
                <c:pt idx="106544">
                  <c:v>40.914392583694003</c:v>
                </c:pt>
                <c:pt idx="106545">
                  <c:v>40.914517942536499</c:v>
                </c:pt>
                <c:pt idx="106546">
                  <c:v>40.914643300977701</c:v>
                </c:pt>
                <c:pt idx="106547">
                  <c:v>40.914768659017703</c:v>
                </c:pt>
                <c:pt idx="106548">
                  <c:v>40.914894016656397</c:v>
                </c:pt>
                <c:pt idx="106549">
                  <c:v>40.915019373893898</c:v>
                </c:pt>
                <c:pt idx="106550">
                  <c:v>40.915144730730098</c:v>
                </c:pt>
                <c:pt idx="106551">
                  <c:v>40.915270087165098</c:v>
                </c:pt>
                <c:pt idx="106552">
                  <c:v>40.915395443198797</c:v>
                </c:pt>
                <c:pt idx="106553">
                  <c:v>40.915520798831203</c:v>
                </c:pt>
                <c:pt idx="106554">
                  <c:v>40.915646154062401</c:v>
                </c:pt>
                <c:pt idx="106555">
                  <c:v>40.915771508892398</c:v>
                </c:pt>
                <c:pt idx="106556">
                  <c:v>40.915896863321002</c:v>
                </c:pt>
                <c:pt idx="106557">
                  <c:v>40.916022217348498</c:v>
                </c:pt>
                <c:pt idx="106558">
                  <c:v>40.916147570974701</c:v>
                </c:pt>
                <c:pt idx="106559">
                  <c:v>40.916272924199603</c:v>
                </c:pt>
                <c:pt idx="106560">
                  <c:v>40.916398277023397</c:v>
                </c:pt>
                <c:pt idx="106561">
                  <c:v>40.916523629445798</c:v>
                </c:pt>
                <c:pt idx="106562">
                  <c:v>40.916648981466999</c:v>
                </c:pt>
                <c:pt idx="106563">
                  <c:v>40.916774333086998</c:v>
                </c:pt>
                <c:pt idx="106564">
                  <c:v>40.916899684305797</c:v>
                </c:pt>
                <c:pt idx="106565">
                  <c:v>40.917025035123302</c:v>
                </c:pt>
                <c:pt idx="106566">
                  <c:v>40.9171503855395</c:v>
                </c:pt>
                <c:pt idx="106567">
                  <c:v>40.917275735554597</c:v>
                </c:pt>
                <c:pt idx="106568">
                  <c:v>40.9174010851684</c:v>
                </c:pt>
                <c:pt idx="106569">
                  <c:v>40.917526434380903</c:v>
                </c:pt>
                <c:pt idx="106570">
                  <c:v>40.917651783192298</c:v>
                </c:pt>
                <c:pt idx="106571">
                  <c:v>40.917777131602399</c:v>
                </c:pt>
                <c:pt idx="106572">
                  <c:v>40.9179024796112</c:v>
                </c:pt>
                <c:pt idx="106573">
                  <c:v>40.9180278272189</c:v>
                </c:pt>
                <c:pt idx="106574">
                  <c:v>40.918153174425299</c:v>
                </c:pt>
                <c:pt idx="106575">
                  <c:v>40.918278521230498</c:v>
                </c:pt>
                <c:pt idx="106576">
                  <c:v>40.918403867634503</c:v>
                </c:pt>
                <c:pt idx="106577">
                  <c:v>40.9185292136372</c:v>
                </c:pt>
                <c:pt idx="106578">
                  <c:v>40.918654559238703</c:v>
                </c:pt>
                <c:pt idx="106579">
                  <c:v>40.918779904438999</c:v>
                </c:pt>
                <c:pt idx="106580">
                  <c:v>40.918905249238101</c:v>
                </c:pt>
                <c:pt idx="106581">
                  <c:v>40.919030593636002</c:v>
                </c:pt>
                <c:pt idx="106582">
                  <c:v>40.919155937632603</c:v>
                </c:pt>
                <c:pt idx="106583">
                  <c:v>40.919281281228102</c:v>
                </c:pt>
                <c:pt idx="106584">
                  <c:v>40.919406624422301</c:v>
                </c:pt>
                <c:pt idx="106585">
                  <c:v>40.919531967215299</c:v>
                </c:pt>
                <c:pt idx="106586">
                  <c:v>40.919657309607103</c:v>
                </c:pt>
                <c:pt idx="106587">
                  <c:v>40.9197826515977</c:v>
                </c:pt>
                <c:pt idx="106588">
                  <c:v>40.919907993187103</c:v>
                </c:pt>
                <c:pt idx="106589">
                  <c:v>40.920033334375297</c:v>
                </c:pt>
                <c:pt idx="106590">
                  <c:v>40.920158675162199</c:v>
                </c:pt>
                <c:pt idx="106591">
                  <c:v>40.920284015547999</c:v>
                </c:pt>
                <c:pt idx="106592">
                  <c:v>40.920409355532598</c:v>
                </c:pt>
                <c:pt idx="106593">
                  <c:v>40.920534695115897</c:v>
                </c:pt>
                <c:pt idx="106594">
                  <c:v>40.920660034298102</c:v>
                </c:pt>
                <c:pt idx="106595">
                  <c:v>40.920785373078999</c:v>
                </c:pt>
                <c:pt idx="106596">
                  <c:v>40.920910711458802</c:v>
                </c:pt>
                <c:pt idx="106597">
                  <c:v>40.921036049437397</c:v>
                </c:pt>
                <c:pt idx="106598">
                  <c:v>40.921161387014699</c:v>
                </c:pt>
                <c:pt idx="106599">
                  <c:v>40.9212867241909</c:v>
                </c:pt>
                <c:pt idx="106600">
                  <c:v>40.921412060965899</c:v>
                </c:pt>
                <c:pt idx="106601">
                  <c:v>40.921537397339698</c:v>
                </c:pt>
                <c:pt idx="106602">
                  <c:v>40.921662733312303</c:v>
                </c:pt>
                <c:pt idx="106603">
                  <c:v>40.9217880688837</c:v>
                </c:pt>
                <c:pt idx="106604">
                  <c:v>40.921913404053903</c:v>
                </c:pt>
                <c:pt idx="106605">
                  <c:v>40.922038738822899</c:v>
                </c:pt>
                <c:pt idx="106606">
                  <c:v>40.9221640731908</c:v>
                </c:pt>
                <c:pt idx="106607">
                  <c:v>40.9222894071574</c:v>
                </c:pt>
                <c:pt idx="106608">
                  <c:v>40.9224147407229</c:v>
                </c:pt>
                <c:pt idx="106609">
                  <c:v>40.922540073887198</c:v>
                </c:pt>
                <c:pt idx="106610">
                  <c:v>40.922665406650303</c:v>
                </c:pt>
                <c:pt idx="106611">
                  <c:v>40.922790739012299</c:v>
                </c:pt>
                <c:pt idx="106612">
                  <c:v>40.922916070973002</c:v>
                </c:pt>
                <c:pt idx="106613">
                  <c:v>40.923041402532597</c:v>
                </c:pt>
                <c:pt idx="106614">
                  <c:v>40.923166733690998</c:v>
                </c:pt>
                <c:pt idx="106615">
                  <c:v>40.923292064448297</c:v>
                </c:pt>
                <c:pt idx="106616">
                  <c:v>40.923417394804297</c:v>
                </c:pt>
                <c:pt idx="106617">
                  <c:v>40.923542724759201</c:v>
                </c:pt>
                <c:pt idx="106618">
                  <c:v>40.923668054312998</c:v>
                </c:pt>
                <c:pt idx="106619">
                  <c:v>40.923793383465501</c:v>
                </c:pt>
                <c:pt idx="106620">
                  <c:v>40.923918712216903</c:v>
                </c:pt>
                <c:pt idx="106621">
                  <c:v>40.924044040567097</c:v>
                </c:pt>
                <c:pt idx="106622">
                  <c:v>40.924169368516203</c:v>
                </c:pt>
                <c:pt idx="106623">
                  <c:v>40.924294696064102</c:v>
                </c:pt>
                <c:pt idx="106624">
                  <c:v>40.9244200232108</c:v>
                </c:pt>
                <c:pt idx="106625">
                  <c:v>40.924545349956396</c:v>
                </c:pt>
                <c:pt idx="106626">
                  <c:v>40.924670676300799</c:v>
                </c:pt>
                <c:pt idx="106627">
                  <c:v>40.924796002244001</c:v>
                </c:pt>
                <c:pt idx="106628">
                  <c:v>40.924921327786102</c:v>
                </c:pt>
                <c:pt idx="106629">
                  <c:v>40.925046652927001</c:v>
                </c:pt>
                <c:pt idx="106630">
                  <c:v>40.9251719776668</c:v>
                </c:pt>
                <c:pt idx="106631">
                  <c:v>40.925297302005497</c:v>
                </c:pt>
                <c:pt idx="106632">
                  <c:v>40.9254226259429</c:v>
                </c:pt>
                <c:pt idx="106633">
                  <c:v>40.925547949479302</c:v>
                </c:pt>
                <c:pt idx="106634">
                  <c:v>40.925673272614397</c:v>
                </c:pt>
                <c:pt idx="106635">
                  <c:v>40.925798595348503</c:v>
                </c:pt>
                <c:pt idx="106636">
                  <c:v>40.925923917681303</c:v>
                </c:pt>
                <c:pt idx="106637">
                  <c:v>40.9260492396131</c:v>
                </c:pt>
                <c:pt idx="106638">
                  <c:v>40.926174561143696</c:v>
                </c:pt>
                <c:pt idx="106639">
                  <c:v>40.926299882273099</c:v>
                </c:pt>
                <c:pt idx="106640">
                  <c:v>40.926425203001401</c:v>
                </c:pt>
                <c:pt idx="106641">
                  <c:v>40.926550523328601</c:v>
                </c:pt>
                <c:pt idx="106642">
                  <c:v>40.9266758432546</c:v>
                </c:pt>
                <c:pt idx="106643">
                  <c:v>40.926801162779498</c:v>
                </c:pt>
                <c:pt idx="106644">
                  <c:v>40.926926481903301</c:v>
                </c:pt>
                <c:pt idx="106645">
                  <c:v>40.927051800625897</c:v>
                </c:pt>
                <c:pt idx="106646">
                  <c:v>40.927177118947398</c:v>
                </c:pt>
                <c:pt idx="106647">
                  <c:v>40.927302436867699</c:v>
                </c:pt>
                <c:pt idx="106648">
                  <c:v>40.927427754386997</c:v>
                </c:pt>
                <c:pt idx="106649">
                  <c:v>40.927553071505002</c:v>
                </c:pt>
                <c:pt idx="106650">
                  <c:v>40.927678388221999</c:v>
                </c:pt>
                <c:pt idx="106651">
                  <c:v>40.927803704537801</c:v>
                </c:pt>
                <c:pt idx="106652">
                  <c:v>40.927929020452503</c:v>
                </c:pt>
                <c:pt idx="106653">
                  <c:v>40.928054335966102</c:v>
                </c:pt>
                <c:pt idx="106654">
                  <c:v>40.928179651078601</c:v>
                </c:pt>
                <c:pt idx="106655">
                  <c:v>40.928304965789899</c:v>
                </c:pt>
                <c:pt idx="106656">
                  <c:v>40.928430280100102</c:v>
                </c:pt>
                <c:pt idx="106657">
                  <c:v>40.928555594009197</c:v>
                </c:pt>
                <c:pt idx="106658">
                  <c:v>40.928680907517197</c:v>
                </c:pt>
                <c:pt idx="106659">
                  <c:v>40.928806220624097</c:v>
                </c:pt>
                <c:pt idx="106660">
                  <c:v>40.928931533329802</c:v>
                </c:pt>
                <c:pt idx="106661">
                  <c:v>40.929056845634399</c:v>
                </c:pt>
                <c:pt idx="106662">
                  <c:v>40.929182157537902</c:v>
                </c:pt>
                <c:pt idx="106663">
                  <c:v>40.929307469040303</c:v>
                </c:pt>
                <c:pt idx="106664">
                  <c:v>40.929432780141603</c:v>
                </c:pt>
                <c:pt idx="106665">
                  <c:v>40.929558090841802</c:v>
                </c:pt>
                <c:pt idx="106666">
                  <c:v>40.929683401140899</c:v>
                </c:pt>
                <c:pt idx="106667">
                  <c:v>40.929808711038802</c:v>
                </c:pt>
                <c:pt idx="106668">
                  <c:v>40.929934020535697</c:v>
                </c:pt>
                <c:pt idx="106669">
                  <c:v>40.930059329631497</c:v>
                </c:pt>
                <c:pt idx="106670">
                  <c:v>40.930184638326097</c:v>
                </c:pt>
                <c:pt idx="106671">
                  <c:v>40.930309946619701</c:v>
                </c:pt>
                <c:pt idx="106672">
                  <c:v>40.930435254512098</c:v>
                </c:pt>
                <c:pt idx="106673">
                  <c:v>40.9305605620035</c:v>
                </c:pt>
                <c:pt idx="106674">
                  <c:v>40.930685869093701</c:v>
                </c:pt>
                <c:pt idx="106675">
                  <c:v>40.9308111757829</c:v>
                </c:pt>
                <c:pt idx="106676">
                  <c:v>40.930936482070898</c:v>
                </c:pt>
                <c:pt idx="106677">
                  <c:v>40.931061787957901</c:v>
                </c:pt>
                <c:pt idx="106678">
                  <c:v>40.931187093443803</c:v>
                </c:pt>
                <c:pt idx="106679">
                  <c:v>40.931312398528497</c:v>
                </c:pt>
                <c:pt idx="106680">
                  <c:v>40.931437703212197</c:v>
                </c:pt>
                <c:pt idx="106681">
                  <c:v>40.931563007494802</c:v>
                </c:pt>
                <c:pt idx="106682">
                  <c:v>40.931688311376298</c:v>
                </c:pt>
                <c:pt idx="106683">
                  <c:v>40.9318136148568</c:v>
                </c:pt>
                <c:pt idx="106684">
                  <c:v>40.931938917936101</c:v>
                </c:pt>
                <c:pt idx="106685">
                  <c:v>40.9320642206144</c:v>
                </c:pt>
                <c:pt idx="106686">
                  <c:v>40.932189522891498</c:v>
                </c:pt>
                <c:pt idx="106687">
                  <c:v>40.932314824767602</c:v>
                </c:pt>
                <c:pt idx="106688">
                  <c:v>40.932440126242597</c:v>
                </c:pt>
                <c:pt idx="106689">
                  <c:v>40.932565427316597</c:v>
                </c:pt>
                <c:pt idx="106690">
                  <c:v>40.932690727989403</c:v>
                </c:pt>
                <c:pt idx="106691">
                  <c:v>40.9328160282612</c:v>
                </c:pt>
                <c:pt idx="106692">
                  <c:v>40.932941328131903</c:v>
                </c:pt>
                <c:pt idx="106693">
                  <c:v>40.933066627601498</c:v>
                </c:pt>
                <c:pt idx="106694">
                  <c:v>40.933191926670098</c:v>
                </c:pt>
                <c:pt idx="106695">
                  <c:v>40.933317225337603</c:v>
                </c:pt>
                <c:pt idx="106696">
                  <c:v>40.933442523604</c:v>
                </c:pt>
                <c:pt idx="106697">
                  <c:v>40.933567821469303</c:v>
                </c:pt>
                <c:pt idx="106698">
                  <c:v>40.933693118933597</c:v>
                </c:pt>
                <c:pt idx="106699">
                  <c:v>40.933818415996797</c:v>
                </c:pt>
                <c:pt idx="106700">
                  <c:v>40.933943712659001</c:v>
                </c:pt>
                <c:pt idx="106701">
                  <c:v>40.934069008920098</c:v>
                </c:pt>
                <c:pt idx="106702">
                  <c:v>40.9341943047801</c:v>
                </c:pt>
                <c:pt idx="106703">
                  <c:v>40.9343196002391</c:v>
                </c:pt>
                <c:pt idx="106704">
                  <c:v>40.934444895296998</c:v>
                </c:pt>
                <c:pt idx="106705">
                  <c:v>40.934570189953803</c:v>
                </c:pt>
                <c:pt idx="106706">
                  <c:v>40.934695484209598</c:v>
                </c:pt>
                <c:pt idx="106707">
                  <c:v>40.934820778064399</c:v>
                </c:pt>
                <c:pt idx="106708">
                  <c:v>40.934946071517999</c:v>
                </c:pt>
                <c:pt idx="106709">
                  <c:v>40.935071364570703</c:v>
                </c:pt>
                <c:pt idx="106710">
                  <c:v>40.9351966572222</c:v>
                </c:pt>
                <c:pt idx="106711">
                  <c:v>40.935321949472801</c:v>
                </c:pt>
                <c:pt idx="106712">
                  <c:v>40.935447241322201</c:v>
                </c:pt>
                <c:pt idx="106713">
                  <c:v>40.935572532770699</c:v>
                </c:pt>
                <c:pt idx="106714">
                  <c:v>40.935697823818003</c:v>
                </c:pt>
                <c:pt idx="106715">
                  <c:v>40.935823114464398</c:v>
                </c:pt>
                <c:pt idx="106716">
                  <c:v>40.935948404709698</c:v>
                </c:pt>
                <c:pt idx="106717">
                  <c:v>40.936073694553897</c:v>
                </c:pt>
                <c:pt idx="106718">
                  <c:v>40.936198983997102</c:v>
                </c:pt>
                <c:pt idx="106719">
                  <c:v>40.936324273039297</c:v>
                </c:pt>
                <c:pt idx="106720">
                  <c:v>40.936449561680398</c:v>
                </c:pt>
                <c:pt idx="106721">
                  <c:v>40.936574849920497</c:v>
                </c:pt>
                <c:pt idx="106722">
                  <c:v>40.936700137759502</c:v>
                </c:pt>
                <c:pt idx="106723">
                  <c:v>40.936825425197597</c:v>
                </c:pt>
                <c:pt idx="106724">
                  <c:v>40.936950712234498</c:v>
                </c:pt>
                <c:pt idx="106725">
                  <c:v>40.937075998870498</c:v>
                </c:pt>
                <c:pt idx="106726">
                  <c:v>40.937201285105402</c:v>
                </c:pt>
                <c:pt idx="106727">
                  <c:v>40.937326570939298</c:v>
                </c:pt>
                <c:pt idx="106728">
                  <c:v>40.9374518563721</c:v>
                </c:pt>
                <c:pt idx="106729">
                  <c:v>40.937577141403999</c:v>
                </c:pt>
                <c:pt idx="106730">
                  <c:v>40.937702426034797</c:v>
                </c:pt>
                <c:pt idx="106731">
                  <c:v>40.9378277102646</c:v>
                </c:pt>
                <c:pt idx="106732">
                  <c:v>40.937952994093301</c:v>
                </c:pt>
                <c:pt idx="106733">
                  <c:v>40.9380782775211</c:v>
                </c:pt>
                <c:pt idx="106734">
                  <c:v>40.938203560547798</c:v>
                </c:pt>
                <c:pt idx="106735">
                  <c:v>40.938328843173501</c:v>
                </c:pt>
                <c:pt idx="106736">
                  <c:v>40.938454125398103</c:v>
                </c:pt>
                <c:pt idx="106737">
                  <c:v>40.938579407221802</c:v>
                </c:pt>
                <c:pt idx="106738">
                  <c:v>40.9387046886444</c:v>
                </c:pt>
                <c:pt idx="106739">
                  <c:v>40.938829969666102</c:v>
                </c:pt>
                <c:pt idx="106740">
                  <c:v>40.938955250286703</c:v>
                </c:pt>
                <c:pt idx="106741">
                  <c:v>40.939080530506303</c:v>
                </c:pt>
                <c:pt idx="106742">
                  <c:v>40.9392058103249</c:v>
                </c:pt>
                <c:pt idx="106743">
                  <c:v>40.939331089742502</c:v>
                </c:pt>
                <c:pt idx="106744">
                  <c:v>40.939456368758997</c:v>
                </c:pt>
                <c:pt idx="106745">
                  <c:v>40.939581647374602</c:v>
                </c:pt>
                <c:pt idx="106746">
                  <c:v>40.939706925589199</c:v>
                </c:pt>
                <c:pt idx="106747">
                  <c:v>40.939832203402702</c:v>
                </c:pt>
                <c:pt idx="106748">
                  <c:v>40.939957480815302</c:v>
                </c:pt>
                <c:pt idx="106749">
                  <c:v>40.940082757826801</c:v>
                </c:pt>
                <c:pt idx="106750">
                  <c:v>40.940208034437397</c:v>
                </c:pt>
                <c:pt idx="106751">
                  <c:v>40.940333310646899</c:v>
                </c:pt>
                <c:pt idx="106752">
                  <c:v>40.940458586455499</c:v>
                </c:pt>
                <c:pt idx="106753">
                  <c:v>40.940583861862997</c:v>
                </c:pt>
                <c:pt idx="106754">
                  <c:v>40.9407091368696</c:v>
                </c:pt>
                <c:pt idx="106755">
                  <c:v>40.940834411475102</c:v>
                </c:pt>
                <c:pt idx="106756">
                  <c:v>40.940959685679701</c:v>
                </c:pt>
                <c:pt idx="106757">
                  <c:v>40.941084959483298</c:v>
                </c:pt>
                <c:pt idx="106758">
                  <c:v>40.941210232885901</c:v>
                </c:pt>
                <c:pt idx="106759">
                  <c:v>40.941335505887501</c:v>
                </c:pt>
                <c:pt idx="106760">
                  <c:v>40.9414607784881</c:v>
                </c:pt>
                <c:pt idx="106761">
                  <c:v>40.941586050687803</c:v>
                </c:pt>
                <c:pt idx="106762">
                  <c:v>40.941711322486398</c:v>
                </c:pt>
                <c:pt idx="106763">
                  <c:v>40.941836593884098</c:v>
                </c:pt>
                <c:pt idx="106764">
                  <c:v>40.941961864880703</c:v>
                </c:pt>
                <c:pt idx="106765">
                  <c:v>40.942087135476399</c:v>
                </c:pt>
                <c:pt idx="106766">
                  <c:v>40.9422124056711</c:v>
                </c:pt>
                <c:pt idx="106767">
                  <c:v>40.942337675464898</c:v>
                </c:pt>
                <c:pt idx="106768">
                  <c:v>40.942462944857603</c:v>
                </c:pt>
                <c:pt idx="106769">
                  <c:v>40.942588213849398</c:v>
                </c:pt>
                <c:pt idx="106770">
                  <c:v>40.942713482440197</c:v>
                </c:pt>
                <c:pt idx="106771">
                  <c:v>40.942838750630102</c:v>
                </c:pt>
                <c:pt idx="106772">
                  <c:v>40.942964018418898</c:v>
                </c:pt>
                <c:pt idx="106773">
                  <c:v>40.943089285806799</c:v>
                </c:pt>
                <c:pt idx="106774">
                  <c:v>40.943214552793698</c:v>
                </c:pt>
                <c:pt idx="106775">
                  <c:v>40.943339819379702</c:v>
                </c:pt>
                <c:pt idx="106776">
                  <c:v>40.943465085564704</c:v>
                </c:pt>
                <c:pt idx="106777">
                  <c:v>40.943590351348703</c:v>
                </c:pt>
                <c:pt idx="106778">
                  <c:v>40.943715616731801</c:v>
                </c:pt>
                <c:pt idx="106779">
                  <c:v>40.943840881713903</c:v>
                </c:pt>
                <c:pt idx="106780">
                  <c:v>40.943966146294997</c:v>
                </c:pt>
                <c:pt idx="106781">
                  <c:v>40.944091410475203</c:v>
                </c:pt>
                <c:pt idx="106782">
                  <c:v>40.944216674254399</c:v>
                </c:pt>
                <c:pt idx="106783">
                  <c:v>40.944341937632601</c:v>
                </c:pt>
                <c:pt idx="106784">
                  <c:v>40.9444672006099</c:v>
                </c:pt>
                <c:pt idx="106785">
                  <c:v>40.944592463186297</c:v>
                </c:pt>
                <c:pt idx="106786">
                  <c:v>40.944717725361599</c:v>
                </c:pt>
                <c:pt idx="106787">
                  <c:v>40.944842987136099</c:v>
                </c:pt>
                <c:pt idx="106788">
                  <c:v>40.944968248509603</c:v>
                </c:pt>
                <c:pt idx="106789">
                  <c:v>40.945093509482099</c:v>
                </c:pt>
                <c:pt idx="106790">
                  <c:v>40.9452187700537</c:v>
                </c:pt>
                <c:pt idx="106791">
                  <c:v>40.945344030224298</c:v>
                </c:pt>
                <c:pt idx="106792">
                  <c:v>40.945469289994001</c:v>
                </c:pt>
                <c:pt idx="106793">
                  <c:v>40.945594549362703</c:v>
                </c:pt>
                <c:pt idx="106794">
                  <c:v>40.945719808330502</c:v>
                </c:pt>
                <c:pt idx="106795">
                  <c:v>40.945845066897398</c:v>
                </c:pt>
                <c:pt idx="106796">
                  <c:v>40.9459703250633</c:v>
                </c:pt>
                <c:pt idx="106797">
                  <c:v>40.946095582828299</c:v>
                </c:pt>
                <c:pt idx="106798">
                  <c:v>40.946220840192296</c:v>
                </c:pt>
                <c:pt idx="106799">
                  <c:v>40.946346097155399</c:v>
                </c:pt>
                <c:pt idx="106800">
                  <c:v>40.946471353717598</c:v>
                </c:pt>
                <c:pt idx="106801">
                  <c:v>40.946596609878803</c:v>
                </c:pt>
                <c:pt idx="106802">
                  <c:v>40.946721865639098</c:v>
                </c:pt>
                <c:pt idx="106803">
                  <c:v>40.946847120998399</c:v>
                </c:pt>
                <c:pt idx="106804">
                  <c:v>40.946972375956904</c:v>
                </c:pt>
                <c:pt idx="106805">
                  <c:v>40.9470976305143</c:v>
                </c:pt>
                <c:pt idx="106806">
                  <c:v>40.9472228846709</c:v>
                </c:pt>
                <c:pt idx="106807">
                  <c:v>40.947348138426598</c:v>
                </c:pt>
                <c:pt idx="106808">
                  <c:v>40.947473391781301</c:v>
                </c:pt>
                <c:pt idx="106809">
                  <c:v>40.947598644735102</c:v>
                </c:pt>
                <c:pt idx="106810">
                  <c:v>40.947723897287901</c:v>
                </c:pt>
                <c:pt idx="106811">
                  <c:v>40.947849149439897</c:v>
                </c:pt>
                <c:pt idx="106812">
                  <c:v>40.947974401190898</c:v>
                </c:pt>
                <c:pt idx="106813">
                  <c:v>40.948099652541003</c:v>
                </c:pt>
                <c:pt idx="106814">
                  <c:v>40.9482249034902</c:v>
                </c:pt>
                <c:pt idx="106815">
                  <c:v>40.948350154038401</c:v>
                </c:pt>
                <c:pt idx="106816">
                  <c:v>40.9484754041858</c:v>
                </c:pt>
                <c:pt idx="106817">
                  <c:v>40.948600653932203</c:v>
                </c:pt>
                <c:pt idx="106818">
                  <c:v>40.948725903277797</c:v>
                </c:pt>
                <c:pt idx="106819">
                  <c:v>40.948851152222403</c:v>
                </c:pt>
                <c:pt idx="106820">
                  <c:v>40.948976400766099</c:v>
                </c:pt>
                <c:pt idx="106821">
                  <c:v>40.949101648908901</c:v>
                </c:pt>
                <c:pt idx="106822">
                  <c:v>40.9492268966507</c:v>
                </c:pt>
                <c:pt idx="106823">
                  <c:v>40.949352143991703</c:v>
                </c:pt>
                <c:pt idx="106824">
                  <c:v>40.949477390931797</c:v>
                </c:pt>
                <c:pt idx="106825">
                  <c:v>40.949602637471003</c:v>
                </c:pt>
                <c:pt idx="106826">
                  <c:v>40.949727883609199</c:v>
                </c:pt>
                <c:pt idx="106827">
                  <c:v>40.9498531293466</c:v>
                </c:pt>
                <c:pt idx="106828">
                  <c:v>40.949978374682999</c:v>
                </c:pt>
                <c:pt idx="106829">
                  <c:v>40.950103619618602</c:v>
                </c:pt>
                <c:pt idx="106830">
                  <c:v>40.950228864153303</c:v>
                </c:pt>
                <c:pt idx="106831">
                  <c:v>40.950354108287002</c:v>
                </c:pt>
                <c:pt idx="106832">
                  <c:v>40.950479352019897</c:v>
                </c:pt>
                <c:pt idx="106833">
                  <c:v>40.950604595351898</c:v>
                </c:pt>
                <c:pt idx="106834">
                  <c:v>40.950729838283003</c:v>
                </c:pt>
                <c:pt idx="106835">
                  <c:v>40.950855080813199</c:v>
                </c:pt>
                <c:pt idx="106836">
                  <c:v>40.950980322942499</c:v>
                </c:pt>
                <c:pt idx="106837">
                  <c:v>40.951105564670897</c:v>
                </c:pt>
                <c:pt idx="106838">
                  <c:v>40.951230805998399</c:v>
                </c:pt>
                <c:pt idx="106839">
                  <c:v>40.951356046925099</c:v>
                </c:pt>
                <c:pt idx="106840">
                  <c:v>40.951481287450797</c:v>
                </c:pt>
                <c:pt idx="106841">
                  <c:v>40.951606527575699</c:v>
                </c:pt>
                <c:pt idx="106842">
                  <c:v>40.951731767299698</c:v>
                </c:pt>
                <c:pt idx="106843">
                  <c:v>40.951857006622802</c:v>
                </c:pt>
                <c:pt idx="106844">
                  <c:v>40.951982245544997</c:v>
                </c:pt>
                <c:pt idx="106845">
                  <c:v>40.952107484066403</c:v>
                </c:pt>
                <c:pt idx="106846">
                  <c:v>40.9522327221868</c:v>
                </c:pt>
                <c:pt idx="106847">
                  <c:v>40.952357959906401</c:v>
                </c:pt>
                <c:pt idx="106848">
                  <c:v>40.952483197225199</c:v>
                </c:pt>
                <c:pt idx="106849">
                  <c:v>40.952608434143002</c:v>
                </c:pt>
                <c:pt idx="106850">
                  <c:v>40.952733670660002</c:v>
                </c:pt>
                <c:pt idx="106851">
                  <c:v>40.9528589067761</c:v>
                </c:pt>
                <c:pt idx="106852">
                  <c:v>40.952984142491303</c:v>
                </c:pt>
                <c:pt idx="106853">
                  <c:v>40.953109377805703</c:v>
                </c:pt>
                <c:pt idx="106854">
                  <c:v>40.9532346127192</c:v>
                </c:pt>
                <c:pt idx="106855">
                  <c:v>40.953359847231802</c:v>
                </c:pt>
                <c:pt idx="106856">
                  <c:v>40.953485081343601</c:v>
                </c:pt>
                <c:pt idx="106857">
                  <c:v>40.953610315054497</c:v>
                </c:pt>
                <c:pt idx="106858">
                  <c:v>40.953735548364598</c:v>
                </c:pt>
                <c:pt idx="106859">
                  <c:v>40.953860781273697</c:v>
                </c:pt>
                <c:pt idx="106860">
                  <c:v>40.953986013782099</c:v>
                </c:pt>
                <c:pt idx="106861">
                  <c:v>40.9541112458895</c:v>
                </c:pt>
                <c:pt idx="106862">
                  <c:v>40.954236477596098</c:v>
                </c:pt>
                <c:pt idx="106863">
                  <c:v>40.954361708901899</c:v>
                </c:pt>
                <c:pt idx="106864">
                  <c:v>40.954486939806799</c:v>
                </c:pt>
                <c:pt idx="106865">
                  <c:v>40.954612170310803</c:v>
                </c:pt>
                <c:pt idx="106866">
                  <c:v>40.954737400413997</c:v>
                </c:pt>
                <c:pt idx="106867">
                  <c:v>40.954862630116402</c:v>
                </c:pt>
                <c:pt idx="106868">
                  <c:v>40.954987859417898</c:v>
                </c:pt>
                <c:pt idx="106869">
                  <c:v>40.955113088318498</c:v>
                </c:pt>
                <c:pt idx="106870">
                  <c:v>40.955238316818303</c:v>
                </c:pt>
                <c:pt idx="106871">
                  <c:v>40.955363544917297</c:v>
                </c:pt>
                <c:pt idx="106872">
                  <c:v>40.955488772615404</c:v>
                </c:pt>
                <c:pt idx="106873">
                  <c:v>40.9556139999127</c:v>
                </c:pt>
                <c:pt idx="106874">
                  <c:v>40.955739226809101</c:v>
                </c:pt>
                <c:pt idx="106875">
                  <c:v>40.955864453304699</c:v>
                </c:pt>
                <c:pt idx="106876">
                  <c:v>40.955989679399401</c:v>
                </c:pt>
                <c:pt idx="106877">
                  <c:v>40.956114905093301</c:v>
                </c:pt>
                <c:pt idx="106878">
                  <c:v>40.956240130386398</c:v>
                </c:pt>
                <c:pt idx="106879">
                  <c:v>40.956365355278699</c:v>
                </c:pt>
                <c:pt idx="106880">
                  <c:v>40.956490579770097</c:v>
                </c:pt>
                <c:pt idx="106881">
                  <c:v>40.956615803860601</c:v>
                </c:pt>
                <c:pt idx="106882">
                  <c:v>40.9567410275504</c:v>
                </c:pt>
                <c:pt idx="106883">
                  <c:v>40.956866250839298</c:v>
                </c:pt>
                <c:pt idx="106884">
                  <c:v>40.956991473727399</c:v>
                </c:pt>
                <c:pt idx="106885">
                  <c:v>40.957116696214598</c:v>
                </c:pt>
                <c:pt idx="106886">
                  <c:v>40.957241918301101</c:v>
                </c:pt>
                <c:pt idx="106887">
                  <c:v>40.957367139986701</c:v>
                </c:pt>
                <c:pt idx="106888">
                  <c:v>40.957492361271498</c:v>
                </c:pt>
                <c:pt idx="106889">
                  <c:v>40.9576175821554</c:v>
                </c:pt>
                <c:pt idx="106890">
                  <c:v>40.957742802638599</c:v>
                </c:pt>
                <c:pt idx="106891">
                  <c:v>40.957868022720902</c:v>
                </c:pt>
                <c:pt idx="106892">
                  <c:v>40.957993242402402</c:v>
                </c:pt>
                <c:pt idx="106893">
                  <c:v>40.9581184616831</c:v>
                </c:pt>
                <c:pt idx="106894">
                  <c:v>40.958243680562902</c:v>
                </c:pt>
                <c:pt idx="106895">
                  <c:v>40.958368899042</c:v>
                </c:pt>
                <c:pt idx="106896">
                  <c:v>40.958494117120203</c:v>
                </c:pt>
                <c:pt idx="106897">
                  <c:v>40.958619334797703</c:v>
                </c:pt>
                <c:pt idx="106898">
                  <c:v>40.9587445520743</c:v>
                </c:pt>
                <c:pt idx="106899">
                  <c:v>40.958869768950102</c:v>
                </c:pt>
                <c:pt idx="106900">
                  <c:v>40.9589949854251</c:v>
                </c:pt>
                <c:pt idx="106901">
                  <c:v>40.959120201499303</c:v>
                </c:pt>
                <c:pt idx="106902">
                  <c:v>40.959245417172703</c:v>
                </c:pt>
                <c:pt idx="106903">
                  <c:v>40.9593706324453</c:v>
                </c:pt>
                <c:pt idx="106904">
                  <c:v>40.959495847317001</c:v>
                </c:pt>
                <c:pt idx="106905">
                  <c:v>40.959621061787999</c:v>
                </c:pt>
                <c:pt idx="106906">
                  <c:v>40.959746275858201</c:v>
                </c:pt>
                <c:pt idx="106907">
                  <c:v>40.9598714895276</c:v>
                </c:pt>
                <c:pt idx="106908">
                  <c:v>40.959996702796197</c:v>
                </c:pt>
                <c:pt idx="106909">
                  <c:v>40.960121915663898</c:v>
                </c:pt>
                <c:pt idx="106910">
                  <c:v>40.960247128130902</c:v>
                </c:pt>
                <c:pt idx="106911">
                  <c:v>40.960372340197097</c:v>
                </c:pt>
                <c:pt idx="106912">
                  <c:v>40.960497551862503</c:v>
                </c:pt>
                <c:pt idx="106913">
                  <c:v>40.960622763127198</c:v>
                </c:pt>
                <c:pt idx="106914">
                  <c:v>40.960747973990998</c:v>
                </c:pt>
                <c:pt idx="106915">
                  <c:v>40.960873184454002</c:v>
                </c:pt>
                <c:pt idx="106916">
                  <c:v>40.960998394516302</c:v>
                </c:pt>
                <c:pt idx="106917">
                  <c:v>40.9611236041777</c:v>
                </c:pt>
                <c:pt idx="106918">
                  <c:v>40.961248813438402</c:v>
                </c:pt>
                <c:pt idx="106919">
                  <c:v>40.961374022298301</c:v>
                </c:pt>
                <c:pt idx="106920">
                  <c:v>40.961499230757397</c:v>
                </c:pt>
                <c:pt idx="106921">
                  <c:v>40.961624438815697</c:v>
                </c:pt>
                <c:pt idx="106922">
                  <c:v>40.961749646473301</c:v>
                </c:pt>
                <c:pt idx="106923">
                  <c:v>40.961874853730002</c:v>
                </c:pt>
                <c:pt idx="106924">
                  <c:v>40.962000060586</c:v>
                </c:pt>
                <c:pt idx="106925">
                  <c:v>40.962125267041301</c:v>
                </c:pt>
                <c:pt idx="106926">
                  <c:v>40.9622504730957</c:v>
                </c:pt>
                <c:pt idx="106927">
                  <c:v>40.962375678749403</c:v>
                </c:pt>
                <c:pt idx="106928">
                  <c:v>40.962500884002303</c:v>
                </c:pt>
                <c:pt idx="106929">
                  <c:v>40.9626260888544</c:v>
                </c:pt>
                <c:pt idx="106930">
                  <c:v>40.962751293305701</c:v>
                </c:pt>
                <c:pt idx="106931">
                  <c:v>40.962876497356298</c:v>
                </c:pt>
                <c:pt idx="106932">
                  <c:v>40.9630017010061</c:v>
                </c:pt>
                <c:pt idx="106933">
                  <c:v>40.963126904255198</c:v>
                </c:pt>
                <c:pt idx="106934">
                  <c:v>40.9632521071035</c:v>
                </c:pt>
                <c:pt idx="106935">
                  <c:v>40.963377309550999</c:v>
                </c:pt>
                <c:pt idx="106936">
                  <c:v>40.963502511597802</c:v>
                </c:pt>
                <c:pt idx="106937">
                  <c:v>40.963627713243802</c:v>
                </c:pt>
                <c:pt idx="106938">
                  <c:v>40.963752914489</c:v>
                </c:pt>
                <c:pt idx="106939">
                  <c:v>40.9638781153335</c:v>
                </c:pt>
                <c:pt idx="106940">
                  <c:v>40.964003315777298</c:v>
                </c:pt>
                <c:pt idx="106941">
                  <c:v>40.9641285158202</c:v>
                </c:pt>
                <c:pt idx="106942">
                  <c:v>40.964253715462497</c:v>
                </c:pt>
                <c:pt idx="106943">
                  <c:v>40.9643789147039</c:v>
                </c:pt>
                <c:pt idx="106944">
                  <c:v>40.964504113544599</c:v>
                </c:pt>
                <c:pt idx="106945">
                  <c:v>40.964629311984602</c:v>
                </c:pt>
                <c:pt idx="106946">
                  <c:v>40.964754510023802</c:v>
                </c:pt>
                <c:pt idx="106947">
                  <c:v>40.964879707662298</c:v>
                </c:pt>
                <c:pt idx="106948">
                  <c:v>40.965004904899999</c:v>
                </c:pt>
                <c:pt idx="106949">
                  <c:v>40.965130101737003</c:v>
                </c:pt>
                <c:pt idx="106950">
                  <c:v>40.965255298173197</c:v>
                </c:pt>
                <c:pt idx="106951">
                  <c:v>40.965380494208702</c:v>
                </c:pt>
                <c:pt idx="106952">
                  <c:v>40.965505689843503</c:v>
                </c:pt>
                <c:pt idx="106953">
                  <c:v>40.965630885077502</c:v>
                </c:pt>
                <c:pt idx="106954">
                  <c:v>40.965756079910697</c:v>
                </c:pt>
                <c:pt idx="106955">
                  <c:v>40.965881274343303</c:v>
                </c:pt>
                <c:pt idx="106956">
                  <c:v>40.966006468375099</c:v>
                </c:pt>
                <c:pt idx="106957">
                  <c:v>40.966131662006099</c:v>
                </c:pt>
                <c:pt idx="106958">
                  <c:v>40.966256855236502</c:v>
                </c:pt>
                <c:pt idx="106959">
                  <c:v>40.966382048066102</c:v>
                </c:pt>
                <c:pt idx="106960">
                  <c:v>40.966507240494899</c:v>
                </c:pt>
                <c:pt idx="106961">
                  <c:v>40.966632432523099</c:v>
                </c:pt>
                <c:pt idx="106962">
                  <c:v>40.966757624150503</c:v>
                </c:pt>
                <c:pt idx="106963">
                  <c:v>40.966882815377197</c:v>
                </c:pt>
                <c:pt idx="106964">
                  <c:v>40.967008006203102</c:v>
                </c:pt>
                <c:pt idx="106965">
                  <c:v>40.967133196628303</c:v>
                </c:pt>
                <c:pt idx="106966">
                  <c:v>40.967258386652802</c:v>
                </c:pt>
                <c:pt idx="106967">
                  <c:v>40.967383576276603</c:v>
                </c:pt>
                <c:pt idx="106968">
                  <c:v>40.967508765499701</c:v>
                </c:pt>
                <c:pt idx="106969">
                  <c:v>40.967633954321997</c:v>
                </c:pt>
                <c:pt idx="106970">
                  <c:v>40.967759142743603</c:v>
                </c:pt>
                <c:pt idx="106971">
                  <c:v>40.967884330764598</c:v>
                </c:pt>
                <c:pt idx="106972">
                  <c:v>40.968009518384797</c:v>
                </c:pt>
                <c:pt idx="106973">
                  <c:v>40.9681347056042</c:v>
                </c:pt>
                <c:pt idx="106974">
                  <c:v>40.968259892422999</c:v>
                </c:pt>
                <c:pt idx="106975">
                  <c:v>40.968385078841003</c:v>
                </c:pt>
                <c:pt idx="106976">
                  <c:v>40.968510264858402</c:v>
                </c:pt>
                <c:pt idx="106977">
                  <c:v>40.968635450474999</c:v>
                </c:pt>
                <c:pt idx="106978">
                  <c:v>40.968760635690899</c:v>
                </c:pt>
                <c:pt idx="106979">
                  <c:v>40.968885820506202</c:v>
                </c:pt>
                <c:pt idx="106980">
                  <c:v>40.969011004920702</c:v>
                </c:pt>
                <c:pt idx="106981">
                  <c:v>40.969136188934499</c:v>
                </c:pt>
                <c:pt idx="106982">
                  <c:v>40.969261372547599</c:v>
                </c:pt>
                <c:pt idx="106983">
                  <c:v>40.969386555760003</c:v>
                </c:pt>
                <c:pt idx="106984">
                  <c:v>40.969511738571697</c:v>
                </c:pt>
                <c:pt idx="106985">
                  <c:v>40.969636920982701</c:v>
                </c:pt>
                <c:pt idx="106986">
                  <c:v>40.969762102993002</c:v>
                </c:pt>
                <c:pt idx="106987">
                  <c:v>40.969887284602599</c:v>
                </c:pt>
                <c:pt idx="106988">
                  <c:v>40.9700124658115</c:v>
                </c:pt>
                <c:pt idx="106989">
                  <c:v>40.970137646619797</c:v>
                </c:pt>
                <c:pt idx="106990">
                  <c:v>40.970262827027298</c:v>
                </c:pt>
                <c:pt idx="106991">
                  <c:v>40.970388007034103</c:v>
                </c:pt>
                <c:pt idx="106992">
                  <c:v>40.970513186640297</c:v>
                </c:pt>
                <c:pt idx="106993">
                  <c:v>40.970638365845701</c:v>
                </c:pt>
                <c:pt idx="106994">
                  <c:v>40.970763544650502</c:v>
                </c:pt>
                <c:pt idx="106995">
                  <c:v>40.9708887230546</c:v>
                </c:pt>
                <c:pt idx="106996">
                  <c:v>40.971013901058001</c:v>
                </c:pt>
                <c:pt idx="106997">
                  <c:v>40.971139078660698</c:v>
                </c:pt>
                <c:pt idx="106998">
                  <c:v>40.9712642558627</c:v>
                </c:pt>
                <c:pt idx="106999">
                  <c:v>40.971389432664097</c:v>
                </c:pt>
                <c:pt idx="107000">
                  <c:v>40.971514609064798</c:v>
                </c:pt>
                <c:pt idx="107001">
                  <c:v>40.971639785064703</c:v>
                </c:pt>
                <c:pt idx="107002">
                  <c:v>40.971764960664103</c:v>
                </c:pt>
                <c:pt idx="107003">
                  <c:v>40.971890135862701</c:v>
                </c:pt>
                <c:pt idx="107004">
                  <c:v>40.972015310660701</c:v>
                </c:pt>
                <c:pt idx="107005">
                  <c:v>40.972140485057999</c:v>
                </c:pt>
                <c:pt idx="107006">
                  <c:v>40.972265659054599</c:v>
                </c:pt>
                <c:pt idx="107007">
                  <c:v>40.972390832650497</c:v>
                </c:pt>
                <c:pt idx="107008">
                  <c:v>40.972516005845797</c:v>
                </c:pt>
                <c:pt idx="107009">
                  <c:v>40.972641178640401</c:v>
                </c:pt>
                <c:pt idx="107010">
                  <c:v>40.972766351034402</c:v>
                </c:pt>
                <c:pt idx="107011">
                  <c:v>40.972891523027698</c:v>
                </c:pt>
                <c:pt idx="107012">
                  <c:v>40.973016694620298</c:v>
                </c:pt>
                <c:pt idx="107013">
                  <c:v>40.973141865812202</c:v>
                </c:pt>
                <c:pt idx="107014">
                  <c:v>40.973267036603502</c:v>
                </c:pt>
                <c:pt idx="107015">
                  <c:v>40.973392206994198</c:v>
                </c:pt>
                <c:pt idx="107016">
                  <c:v>40.973517376984098</c:v>
                </c:pt>
                <c:pt idx="107017">
                  <c:v>40.973642546573402</c:v>
                </c:pt>
                <c:pt idx="107018">
                  <c:v>40.973767715762101</c:v>
                </c:pt>
                <c:pt idx="107019">
                  <c:v>40.973892884550096</c:v>
                </c:pt>
                <c:pt idx="107020">
                  <c:v>40.974018052937403</c:v>
                </c:pt>
                <c:pt idx="107021">
                  <c:v>40.974143220924098</c:v>
                </c:pt>
                <c:pt idx="107022">
                  <c:v>40.974268388510197</c:v>
                </c:pt>
                <c:pt idx="107023">
                  <c:v>40.974393555695599</c:v>
                </c:pt>
                <c:pt idx="107024">
                  <c:v>40.974518722480298</c:v>
                </c:pt>
                <c:pt idx="107025">
                  <c:v>40.974643888864399</c:v>
                </c:pt>
                <c:pt idx="107026">
                  <c:v>40.974769054847897</c:v>
                </c:pt>
                <c:pt idx="107027">
                  <c:v>40.974894220430699</c:v>
                </c:pt>
                <c:pt idx="107028">
                  <c:v>40.975019385612804</c:v>
                </c:pt>
                <c:pt idx="107029">
                  <c:v>40.975144550394297</c:v>
                </c:pt>
                <c:pt idx="107030">
                  <c:v>40.975269714775202</c:v>
                </c:pt>
                <c:pt idx="107031">
                  <c:v>40.975394878755402</c:v>
                </c:pt>
                <c:pt idx="107032">
                  <c:v>40.975520042334999</c:v>
                </c:pt>
                <c:pt idx="107033">
                  <c:v>40.975645205513999</c:v>
                </c:pt>
                <c:pt idx="107034">
                  <c:v>40.975770368292302</c:v>
                </c:pt>
                <c:pt idx="107035">
                  <c:v>40.975895530670002</c:v>
                </c:pt>
                <c:pt idx="107036">
                  <c:v>40.976020692647097</c:v>
                </c:pt>
                <c:pt idx="107037">
                  <c:v>40.976145854223503</c:v>
                </c:pt>
                <c:pt idx="107038">
                  <c:v>40.976271015399298</c:v>
                </c:pt>
                <c:pt idx="107039">
                  <c:v>40.976396176174397</c:v>
                </c:pt>
                <c:pt idx="107040">
                  <c:v>40.976521336548998</c:v>
                </c:pt>
                <c:pt idx="107041">
                  <c:v>40.976646496522903</c:v>
                </c:pt>
                <c:pt idx="107042">
                  <c:v>40.976771656096197</c:v>
                </c:pt>
                <c:pt idx="107043">
                  <c:v>40.976896815268802</c:v>
                </c:pt>
                <c:pt idx="107044">
                  <c:v>40.977021974040802</c:v>
                </c:pt>
                <c:pt idx="107045">
                  <c:v>40.977147132412298</c:v>
                </c:pt>
                <c:pt idx="107046">
                  <c:v>40.977272290382999</c:v>
                </c:pt>
                <c:pt idx="107047">
                  <c:v>40.977397447953201</c:v>
                </c:pt>
                <c:pt idx="107048">
                  <c:v>40.9775226051228</c:v>
                </c:pt>
                <c:pt idx="107049">
                  <c:v>40.977647761891703</c:v>
                </c:pt>
                <c:pt idx="107050">
                  <c:v>40.977772918260001</c:v>
                </c:pt>
                <c:pt idx="107051">
                  <c:v>40.977898074227703</c:v>
                </c:pt>
                <c:pt idx="107052">
                  <c:v>40.9780232297948</c:v>
                </c:pt>
                <c:pt idx="107053">
                  <c:v>40.978148384961301</c:v>
                </c:pt>
                <c:pt idx="107054">
                  <c:v>40.978273539727198</c:v>
                </c:pt>
                <c:pt idx="107055">
                  <c:v>40.978398694092398</c:v>
                </c:pt>
                <c:pt idx="107056">
                  <c:v>40.978523848057101</c:v>
                </c:pt>
                <c:pt idx="107057">
                  <c:v>40.9786490016211</c:v>
                </c:pt>
                <c:pt idx="107058">
                  <c:v>40.978774154784603</c:v>
                </c:pt>
                <c:pt idx="107059">
                  <c:v>40.978899307547401</c:v>
                </c:pt>
                <c:pt idx="107060">
                  <c:v>40.979024459909603</c:v>
                </c:pt>
                <c:pt idx="107061">
                  <c:v>40.9791496118713</c:v>
                </c:pt>
                <c:pt idx="107062">
                  <c:v>40.979274763432301</c:v>
                </c:pt>
                <c:pt idx="107063">
                  <c:v>40.979399914592697</c:v>
                </c:pt>
                <c:pt idx="107064">
                  <c:v>40.979525065352597</c:v>
                </c:pt>
                <c:pt idx="107065">
                  <c:v>40.9796502157118</c:v>
                </c:pt>
                <c:pt idx="107066">
                  <c:v>40.979775365670399</c:v>
                </c:pt>
                <c:pt idx="107067">
                  <c:v>40.979900515228501</c:v>
                </c:pt>
                <c:pt idx="107068">
                  <c:v>40.980025664385899</c:v>
                </c:pt>
                <c:pt idx="107069">
                  <c:v>40.980150813142799</c:v>
                </c:pt>
                <c:pt idx="107070">
                  <c:v>40.980275961499103</c:v>
                </c:pt>
                <c:pt idx="107071">
                  <c:v>40.980401109454803</c:v>
                </c:pt>
                <c:pt idx="107072">
                  <c:v>40.980526257009899</c:v>
                </c:pt>
                <c:pt idx="107073">
                  <c:v>40.980651404164398</c:v>
                </c:pt>
                <c:pt idx="107074">
                  <c:v>40.9807765509183</c:v>
                </c:pt>
                <c:pt idx="107075">
                  <c:v>40.980901697271698</c:v>
                </c:pt>
                <c:pt idx="107076">
                  <c:v>40.981026843224399</c:v>
                </c:pt>
                <c:pt idx="107077">
                  <c:v>40.981151988776602</c:v>
                </c:pt>
                <c:pt idx="107078">
                  <c:v>40.981277133928202</c:v>
                </c:pt>
                <c:pt idx="107079">
                  <c:v>40.981402278679198</c:v>
                </c:pt>
                <c:pt idx="107080">
                  <c:v>40.981527423029704</c:v>
                </c:pt>
                <c:pt idx="107081">
                  <c:v>40.981652566979498</c:v>
                </c:pt>
                <c:pt idx="107082">
                  <c:v>40.981777710528803</c:v>
                </c:pt>
                <c:pt idx="107083">
                  <c:v>40.981902853677497</c:v>
                </c:pt>
                <c:pt idx="107084">
                  <c:v>40.9820279964257</c:v>
                </c:pt>
                <c:pt idx="107085">
                  <c:v>40.982153138773299</c:v>
                </c:pt>
                <c:pt idx="107086">
                  <c:v>40.982278280720301</c:v>
                </c:pt>
                <c:pt idx="107087">
                  <c:v>40.9824034222667</c:v>
                </c:pt>
                <c:pt idx="107088">
                  <c:v>40.9825285634126</c:v>
                </c:pt>
                <c:pt idx="107089">
                  <c:v>40.982653704157897</c:v>
                </c:pt>
                <c:pt idx="107090">
                  <c:v>40.982778844502597</c:v>
                </c:pt>
                <c:pt idx="107091">
                  <c:v>40.9829039844468</c:v>
                </c:pt>
                <c:pt idx="107092">
                  <c:v>40.983029123990399</c:v>
                </c:pt>
                <c:pt idx="107093">
                  <c:v>40.9831542631335</c:v>
                </c:pt>
                <c:pt idx="107094">
                  <c:v>40.983279401875997</c:v>
                </c:pt>
                <c:pt idx="107095">
                  <c:v>40.983404540217897</c:v>
                </c:pt>
                <c:pt idx="107096">
                  <c:v>40.9835296781593</c:v>
                </c:pt>
                <c:pt idx="107097">
                  <c:v>40.983654815700099</c:v>
                </c:pt>
                <c:pt idx="107098">
                  <c:v>40.983779952840401</c:v>
                </c:pt>
                <c:pt idx="107099">
                  <c:v>40.983905089580198</c:v>
                </c:pt>
                <c:pt idx="107100">
                  <c:v>40.984030225919298</c:v>
                </c:pt>
                <c:pt idx="107101">
                  <c:v>40.984155361857901</c:v>
                </c:pt>
                <c:pt idx="107102">
                  <c:v>40.984280497396</c:v>
                </c:pt>
                <c:pt idx="107103">
                  <c:v>40.984405632533502</c:v>
                </c:pt>
                <c:pt idx="107104">
                  <c:v>40.984530767270499</c:v>
                </c:pt>
                <c:pt idx="107105">
                  <c:v>40.984655901606899</c:v>
                </c:pt>
                <c:pt idx="107106">
                  <c:v>40.984781035542802</c:v>
                </c:pt>
                <c:pt idx="107107">
                  <c:v>40.984906169078201</c:v>
                </c:pt>
                <c:pt idx="107108">
                  <c:v>40.985031302213002</c:v>
                </c:pt>
                <c:pt idx="107109">
                  <c:v>40.9851564349472</c:v>
                </c:pt>
                <c:pt idx="107110">
                  <c:v>40.985281567281</c:v>
                </c:pt>
                <c:pt idx="107111">
                  <c:v>40.985406699214103</c:v>
                </c:pt>
                <c:pt idx="107112">
                  <c:v>40.985531830746801</c:v>
                </c:pt>
                <c:pt idx="107113">
                  <c:v>40.985656961878902</c:v>
                </c:pt>
                <c:pt idx="107114">
                  <c:v>40.985782092610499</c:v>
                </c:pt>
                <c:pt idx="107115">
                  <c:v>40.985907222941599</c:v>
                </c:pt>
                <c:pt idx="107116">
                  <c:v>40.986032352872101</c:v>
                </c:pt>
                <c:pt idx="107117">
                  <c:v>40.986157482402099</c:v>
                </c:pt>
                <c:pt idx="107118">
                  <c:v>40.9862826115315</c:v>
                </c:pt>
                <c:pt idx="107119">
                  <c:v>40.986407740260503</c:v>
                </c:pt>
                <c:pt idx="107120">
                  <c:v>40.986532868588903</c:v>
                </c:pt>
                <c:pt idx="107121">
                  <c:v>40.986657996516797</c:v>
                </c:pt>
                <c:pt idx="107122">
                  <c:v>40.986783124044102</c:v>
                </c:pt>
                <c:pt idx="107123">
                  <c:v>40.986908251170902</c:v>
                </c:pt>
                <c:pt idx="107124">
                  <c:v>40.987033377897298</c:v>
                </c:pt>
                <c:pt idx="107125">
                  <c:v>40.987158504223103</c:v>
                </c:pt>
                <c:pt idx="107126">
                  <c:v>40.987283630148298</c:v>
                </c:pt>
                <c:pt idx="107127">
                  <c:v>40.987408755673101</c:v>
                </c:pt>
                <c:pt idx="107128">
                  <c:v>40.9875338807974</c:v>
                </c:pt>
                <c:pt idx="107129">
                  <c:v>40.987659005521103</c:v>
                </c:pt>
                <c:pt idx="107130">
                  <c:v>40.9877841298443</c:v>
                </c:pt>
                <c:pt idx="107131">
                  <c:v>40.987909253767</c:v>
                </c:pt>
                <c:pt idx="107132">
                  <c:v>40.988034377289203</c:v>
                </c:pt>
                <c:pt idx="107133">
                  <c:v>40.988159500410902</c:v>
                </c:pt>
                <c:pt idx="107134">
                  <c:v>40.988284623132103</c:v>
                </c:pt>
                <c:pt idx="107135">
                  <c:v>40.988409745452799</c:v>
                </c:pt>
                <c:pt idx="107136">
                  <c:v>40.988534867372898</c:v>
                </c:pt>
                <c:pt idx="107137">
                  <c:v>40.9886599888926</c:v>
                </c:pt>
                <c:pt idx="107138">
                  <c:v>40.988785110011797</c:v>
                </c:pt>
                <c:pt idx="107139">
                  <c:v>40.988910230730397</c:v>
                </c:pt>
                <c:pt idx="107140">
                  <c:v>40.989035351048599</c:v>
                </c:pt>
                <c:pt idx="107141">
                  <c:v>40.989160470966198</c:v>
                </c:pt>
                <c:pt idx="107142">
                  <c:v>40.989285590483398</c:v>
                </c:pt>
                <c:pt idx="107143">
                  <c:v>40.989410709600101</c:v>
                </c:pt>
                <c:pt idx="107144">
                  <c:v>40.9895358283162</c:v>
                </c:pt>
                <c:pt idx="107145">
                  <c:v>40.989660946631901</c:v>
                </c:pt>
                <c:pt idx="107146">
                  <c:v>40.989786064547097</c:v>
                </c:pt>
                <c:pt idx="107147">
                  <c:v>40.989911182061803</c:v>
                </c:pt>
                <c:pt idx="107148">
                  <c:v>40.990036299175998</c:v>
                </c:pt>
                <c:pt idx="107149">
                  <c:v>40.990161415889702</c:v>
                </c:pt>
                <c:pt idx="107150">
                  <c:v>40.990286532202902</c:v>
                </c:pt>
                <c:pt idx="107151">
                  <c:v>40.990411648115703</c:v>
                </c:pt>
                <c:pt idx="107152">
                  <c:v>40.990536763627901</c:v>
                </c:pt>
                <c:pt idx="107153">
                  <c:v>40.990661878739701</c:v>
                </c:pt>
                <c:pt idx="107154">
                  <c:v>40.990786993451003</c:v>
                </c:pt>
                <c:pt idx="107155">
                  <c:v>40.990912107761801</c:v>
                </c:pt>
                <c:pt idx="107156">
                  <c:v>40.991037221672102</c:v>
                </c:pt>
                <c:pt idx="107157">
                  <c:v>40.991162335181997</c:v>
                </c:pt>
                <c:pt idx="107158">
                  <c:v>40.991287448291303</c:v>
                </c:pt>
                <c:pt idx="107159">
                  <c:v>40.991412561000203</c:v>
                </c:pt>
                <c:pt idx="107160">
                  <c:v>40.991537673308699</c:v>
                </c:pt>
                <c:pt idx="107161">
                  <c:v>40.991662785216597</c:v>
                </c:pt>
                <c:pt idx="107162">
                  <c:v>40.991787896724098</c:v>
                </c:pt>
                <c:pt idx="107163">
                  <c:v>40.991913007831101</c:v>
                </c:pt>
                <c:pt idx="107164">
                  <c:v>40.9920381185376</c:v>
                </c:pt>
                <c:pt idx="107165">
                  <c:v>40.992163228843701</c:v>
                </c:pt>
                <c:pt idx="107166">
                  <c:v>40.992288338749297</c:v>
                </c:pt>
                <c:pt idx="107167">
                  <c:v>40.992413448254403</c:v>
                </c:pt>
                <c:pt idx="107168">
                  <c:v>40.992538557359097</c:v>
                </c:pt>
                <c:pt idx="107169">
                  <c:v>40.992663666063301</c:v>
                </c:pt>
                <c:pt idx="107170">
                  <c:v>40.992788774367099</c:v>
                </c:pt>
                <c:pt idx="107171">
                  <c:v>40.9929138822704</c:v>
                </c:pt>
                <c:pt idx="107172">
                  <c:v>40.993038989773197</c:v>
                </c:pt>
                <c:pt idx="107173">
                  <c:v>40.993164096875503</c:v>
                </c:pt>
                <c:pt idx="107174">
                  <c:v>40.993289203577497</c:v>
                </c:pt>
                <c:pt idx="107175">
                  <c:v>40.993414309878901</c:v>
                </c:pt>
                <c:pt idx="107176">
                  <c:v>40.9935394157799</c:v>
                </c:pt>
                <c:pt idx="107177">
                  <c:v>40.9936645212805</c:v>
                </c:pt>
                <c:pt idx="107178">
                  <c:v>40.993789626380597</c:v>
                </c:pt>
                <c:pt idx="107179">
                  <c:v>40.993914731080203</c:v>
                </c:pt>
                <c:pt idx="107180">
                  <c:v>40.994039835379397</c:v>
                </c:pt>
                <c:pt idx="107181">
                  <c:v>40.9941649392782</c:v>
                </c:pt>
                <c:pt idx="107182">
                  <c:v>40.994290042776498</c:v>
                </c:pt>
                <c:pt idx="107183">
                  <c:v>40.994415145874299</c:v>
                </c:pt>
                <c:pt idx="107184">
                  <c:v>40.994540248571802</c:v>
                </c:pt>
                <c:pt idx="107185">
                  <c:v>40.994665350868701</c:v>
                </c:pt>
                <c:pt idx="107186">
                  <c:v>40.994790452765301</c:v>
                </c:pt>
                <c:pt idx="107187">
                  <c:v>40.994915554261397</c:v>
                </c:pt>
                <c:pt idx="107188">
                  <c:v>40.995040655357002</c:v>
                </c:pt>
                <c:pt idx="107189">
                  <c:v>40.995165756052202</c:v>
                </c:pt>
                <c:pt idx="107190">
                  <c:v>40.995290856346998</c:v>
                </c:pt>
                <c:pt idx="107191">
                  <c:v>40.995415956241303</c:v>
                </c:pt>
                <c:pt idx="107192">
                  <c:v>40.995541055735302</c:v>
                </c:pt>
                <c:pt idx="107193">
                  <c:v>40.995666154828697</c:v>
                </c:pt>
                <c:pt idx="107194">
                  <c:v>40.995791253521801</c:v>
                </c:pt>
                <c:pt idx="107195">
                  <c:v>40.995916351814401</c:v>
                </c:pt>
                <c:pt idx="107196">
                  <c:v>40.996041449706603</c:v>
                </c:pt>
                <c:pt idx="107197">
                  <c:v>40.996166547198399</c:v>
                </c:pt>
                <c:pt idx="107198">
                  <c:v>40.996291644289698</c:v>
                </c:pt>
                <c:pt idx="107199">
                  <c:v>40.9964167409806</c:v>
                </c:pt>
                <c:pt idx="107200">
                  <c:v>40.996541837271103</c:v>
                </c:pt>
                <c:pt idx="107201">
                  <c:v>40.996666933161201</c:v>
                </c:pt>
                <c:pt idx="107202">
                  <c:v>40.996792028650802</c:v>
                </c:pt>
                <c:pt idx="107203">
                  <c:v>40.996917123739998</c:v>
                </c:pt>
                <c:pt idx="107204">
                  <c:v>40.997042218428803</c:v>
                </c:pt>
                <c:pt idx="107205">
                  <c:v>40.997167312717202</c:v>
                </c:pt>
                <c:pt idx="107206">
                  <c:v>40.997292406605197</c:v>
                </c:pt>
                <c:pt idx="107207">
                  <c:v>40.997417500092801</c:v>
                </c:pt>
                <c:pt idx="107208">
                  <c:v>40.997542593179901</c:v>
                </c:pt>
                <c:pt idx="107209">
                  <c:v>40.997667685866602</c:v>
                </c:pt>
                <c:pt idx="107210">
                  <c:v>40.997792778152998</c:v>
                </c:pt>
                <c:pt idx="107211">
                  <c:v>40.997917870038897</c:v>
                </c:pt>
                <c:pt idx="107212">
                  <c:v>40.998042961524398</c:v>
                </c:pt>
                <c:pt idx="107213">
                  <c:v>40.9981680526095</c:v>
                </c:pt>
                <c:pt idx="107214">
                  <c:v>40.998293143294198</c:v>
                </c:pt>
                <c:pt idx="107215">
                  <c:v>40.998418233578498</c:v>
                </c:pt>
                <c:pt idx="107216">
                  <c:v>40.9985433234624</c:v>
                </c:pt>
                <c:pt idx="107217">
                  <c:v>40.998668412945896</c:v>
                </c:pt>
                <c:pt idx="107218">
                  <c:v>40.998793502029002</c:v>
                </c:pt>
                <c:pt idx="107219">
                  <c:v>40.998918590711597</c:v>
                </c:pt>
                <c:pt idx="107220">
                  <c:v>40.9990436789939</c:v>
                </c:pt>
                <c:pt idx="107221">
                  <c:v>40.999168766875798</c:v>
                </c:pt>
                <c:pt idx="107222">
                  <c:v>40.999293854357298</c:v>
                </c:pt>
                <c:pt idx="107223">
                  <c:v>40.9994189414384</c:v>
                </c:pt>
                <c:pt idx="107224">
                  <c:v>40.999544028119097</c:v>
                </c:pt>
                <c:pt idx="107225">
                  <c:v>40.999669114399502</c:v>
                </c:pt>
                <c:pt idx="107226">
                  <c:v>40.999794200279403</c:v>
                </c:pt>
                <c:pt idx="107227">
                  <c:v>40.999919285758899</c:v>
                </c:pt>
                <c:pt idx="107228">
                  <c:v>41.000044370838097</c:v>
                </c:pt>
                <c:pt idx="107229">
                  <c:v>41.000169455516897</c:v>
                </c:pt>
                <c:pt idx="107230">
                  <c:v>41.000294539795199</c:v>
                </c:pt>
                <c:pt idx="107231">
                  <c:v>41.000419623673203</c:v>
                </c:pt>
                <c:pt idx="107232">
                  <c:v>41.000544707150901</c:v>
                </c:pt>
                <c:pt idx="107233">
                  <c:v>41.000669790228102</c:v>
                </c:pt>
                <c:pt idx="107234">
                  <c:v>41.000794872904997</c:v>
                </c:pt>
                <c:pt idx="107235">
                  <c:v>41.000919955181402</c:v>
                </c:pt>
                <c:pt idx="107236">
                  <c:v>41.001045037057501</c:v>
                </c:pt>
                <c:pt idx="107237">
                  <c:v>41.001170118533302</c:v>
                </c:pt>
                <c:pt idx="107238">
                  <c:v>41.001295199608599</c:v>
                </c:pt>
                <c:pt idx="107239">
                  <c:v>41.001420280283597</c:v>
                </c:pt>
                <c:pt idx="107240">
                  <c:v>41.001545360558197</c:v>
                </c:pt>
                <c:pt idx="107241">
                  <c:v>41.001670440432399</c:v>
                </c:pt>
                <c:pt idx="107242">
                  <c:v>41.001795519906302</c:v>
                </c:pt>
                <c:pt idx="107243">
                  <c:v>41.001920598979801</c:v>
                </c:pt>
                <c:pt idx="107244">
                  <c:v>41.002045677652902</c:v>
                </c:pt>
                <c:pt idx="107245">
                  <c:v>41.002170755925697</c:v>
                </c:pt>
                <c:pt idx="107246">
                  <c:v>41.002295833798101</c:v>
                </c:pt>
                <c:pt idx="107247">
                  <c:v>41.0024209112701</c:v>
                </c:pt>
                <c:pt idx="107248">
                  <c:v>41.002545988341801</c:v>
                </c:pt>
                <c:pt idx="107249">
                  <c:v>41.002671065013097</c:v>
                </c:pt>
                <c:pt idx="107250">
                  <c:v>41.002796141284101</c:v>
                </c:pt>
                <c:pt idx="107251">
                  <c:v>41.002921217154601</c:v>
                </c:pt>
                <c:pt idx="107252">
                  <c:v>41.003046292624902</c:v>
                </c:pt>
                <c:pt idx="107253">
                  <c:v>41.003171367694797</c:v>
                </c:pt>
                <c:pt idx="107254">
                  <c:v>41.003296442364302</c:v>
                </c:pt>
                <c:pt idx="107255">
                  <c:v>41.003421516633502</c:v>
                </c:pt>
                <c:pt idx="107256">
                  <c:v>41.003546590502303</c:v>
                </c:pt>
                <c:pt idx="107257">
                  <c:v>41.003671663970799</c:v>
                </c:pt>
                <c:pt idx="107258">
                  <c:v>41.003796737038897</c:v>
                </c:pt>
                <c:pt idx="107259">
                  <c:v>41.003921809706704</c:v>
                </c:pt>
                <c:pt idx="107260">
                  <c:v>41.004046881974098</c:v>
                </c:pt>
                <c:pt idx="107261">
                  <c:v>41.004171953841201</c:v>
                </c:pt>
                <c:pt idx="107262">
                  <c:v>41.004297025307999</c:v>
                </c:pt>
                <c:pt idx="107263">
                  <c:v>41.004422096374398</c:v>
                </c:pt>
                <c:pt idx="107264">
                  <c:v>41.0045471670404</c:v>
                </c:pt>
                <c:pt idx="107265">
                  <c:v>41.004672237306103</c:v>
                </c:pt>
                <c:pt idx="107266">
                  <c:v>41.004797307171501</c:v>
                </c:pt>
                <c:pt idx="107267">
                  <c:v>41.0049223766366</c:v>
                </c:pt>
                <c:pt idx="107268">
                  <c:v>41.005047445701301</c:v>
                </c:pt>
                <c:pt idx="107269">
                  <c:v>41.005172514365597</c:v>
                </c:pt>
                <c:pt idx="107270">
                  <c:v>41.005297582629701</c:v>
                </c:pt>
                <c:pt idx="107271">
                  <c:v>41.005422650493401</c:v>
                </c:pt>
                <c:pt idx="107272">
                  <c:v>41.005547717956702</c:v>
                </c:pt>
                <c:pt idx="107273">
                  <c:v>41.005672785019797</c:v>
                </c:pt>
                <c:pt idx="107274">
                  <c:v>41.005797851682502</c:v>
                </c:pt>
                <c:pt idx="107275">
                  <c:v>41.005922917944901</c:v>
                </c:pt>
                <c:pt idx="107276">
                  <c:v>41.006047983807001</c:v>
                </c:pt>
                <c:pt idx="107277">
                  <c:v>41.006173049268703</c:v>
                </c:pt>
                <c:pt idx="107278">
                  <c:v>41.0062981143301</c:v>
                </c:pt>
                <c:pt idx="107279">
                  <c:v>41.006423178991199</c:v>
                </c:pt>
                <c:pt idx="107280">
                  <c:v>41.006548243251999</c:v>
                </c:pt>
                <c:pt idx="107281">
                  <c:v>41.006673307112401</c:v>
                </c:pt>
                <c:pt idx="107282">
                  <c:v>41.006798370572596</c:v>
                </c:pt>
                <c:pt idx="107283">
                  <c:v>41.006923433632402</c:v>
                </c:pt>
                <c:pt idx="107284">
                  <c:v>41.007048496291901</c:v>
                </c:pt>
                <c:pt idx="107285">
                  <c:v>41.007173558551102</c:v>
                </c:pt>
                <c:pt idx="107286">
                  <c:v>41.007298620409898</c:v>
                </c:pt>
                <c:pt idx="107287">
                  <c:v>41.007423681868502</c:v>
                </c:pt>
                <c:pt idx="107288">
                  <c:v>41.007548742926801</c:v>
                </c:pt>
                <c:pt idx="107289">
                  <c:v>41.007673803584701</c:v>
                </c:pt>
                <c:pt idx="107290">
                  <c:v>41.007798863842297</c:v>
                </c:pt>
                <c:pt idx="107291">
                  <c:v>41.0079239236997</c:v>
                </c:pt>
                <c:pt idx="107292">
                  <c:v>41.008048983156698</c:v>
                </c:pt>
                <c:pt idx="107293">
                  <c:v>41.008174042213398</c:v>
                </c:pt>
                <c:pt idx="107294">
                  <c:v>41.008299100869799</c:v>
                </c:pt>
                <c:pt idx="107295">
                  <c:v>41.008424159125902</c:v>
                </c:pt>
                <c:pt idx="107296">
                  <c:v>41.008549216981699</c:v>
                </c:pt>
                <c:pt idx="107297">
                  <c:v>41.008674274437297</c:v>
                </c:pt>
                <c:pt idx="107298">
                  <c:v>41.008799331492497</c:v>
                </c:pt>
                <c:pt idx="107299">
                  <c:v>41.008924388147399</c:v>
                </c:pt>
                <c:pt idx="107300">
                  <c:v>41.009049444402002</c:v>
                </c:pt>
                <c:pt idx="107301">
                  <c:v>41.0091745002563</c:v>
                </c:pt>
                <c:pt idx="107302">
                  <c:v>41.009299555710399</c:v>
                </c:pt>
                <c:pt idx="107303">
                  <c:v>41.0094246107641</c:v>
                </c:pt>
                <c:pt idx="107304">
                  <c:v>41.009549665417602</c:v>
                </c:pt>
                <c:pt idx="107305">
                  <c:v>41.009674719670798</c:v>
                </c:pt>
                <c:pt idx="107306">
                  <c:v>41.009799773523604</c:v>
                </c:pt>
                <c:pt idx="107307">
                  <c:v>41.009924826976203</c:v>
                </c:pt>
                <c:pt idx="107308">
                  <c:v>41.010049880028497</c:v>
                </c:pt>
                <c:pt idx="107309">
                  <c:v>41.010174932680599</c:v>
                </c:pt>
                <c:pt idx="107310">
                  <c:v>41.010299984932303</c:v>
                </c:pt>
                <c:pt idx="107311">
                  <c:v>41.010425036783801</c:v>
                </c:pt>
                <c:pt idx="107312">
                  <c:v>41.010550088234901</c:v>
                </c:pt>
                <c:pt idx="107313">
                  <c:v>41.010675139285802</c:v>
                </c:pt>
                <c:pt idx="107314">
                  <c:v>41.010800189936496</c:v>
                </c:pt>
                <c:pt idx="107315">
                  <c:v>41.010925240186801</c:v>
                </c:pt>
                <c:pt idx="107316">
                  <c:v>41.011050290036899</c:v>
                </c:pt>
                <c:pt idx="107317">
                  <c:v>41.011175339486698</c:v>
                </c:pt>
                <c:pt idx="107318">
                  <c:v>41.011300388536199</c:v>
                </c:pt>
                <c:pt idx="107319">
                  <c:v>41.011425437185501</c:v>
                </c:pt>
                <c:pt idx="107320">
                  <c:v>41.011550485434498</c:v>
                </c:pt>
                <c:pt idx="107321">
                  <c:v>41.011675533283203</c:v>
                </c:pt>
                <c:pt idx="107322">
                  <c:v>41.011800580731602</c:v>
                </c:pt>
                <c:pt idx="107323">
                  <c:v>41.011925627779803</c:v>
                </c:pt>
                <c:pt idx="107324">
                  <c:v>41.012050674427798</c:v>
                </c:pt>
                <c:pt idx="107325">
                  <c:v>41.012175720675401</c:v>
                </c:pt>
                <c:pt idx="107326">
                  <c:v>41.012300766522799</c:v>
                </c:pt>
                <c:pt idx="107327">
                  <c:v>41.012425811969997</c:v>
                </c:pt>
                <c:pt idx="107328">
                  <c:v>41.012550857016798</c:v>
                </c:pt>
                <c:pt idx="107329">
                  <c:v>41.012675901663499</c:v>
                </c:pt>
                <c:pt idx="107330">
                  <c:v>41.012800945909802</c:v>
                </c:pt>
                <c:pt idx="107331">
                  <c:v>41.0129259897559</c:v>
                </c:pt>
                <c:pt idx="107332">
                  <c:v>41.013051033201798</c:v>
                </c:pt>
                <c:pt idx="107333">
                  <c:v>41.013176076247397</c:v>
                </c:pt>
                <c:pt idx="107334">
                  <c:v>41.013301118892699</c:v>
                </c:pt>
                <c:pt idx="107335">
                  <c:v>41.013426161137801</c:v>
                </c:pt>
                <c:pt idx="107336">
                  <c:v>41.013551202982697</c:v>
                </c:pt>
                <c:pt idx="107337">
                  <c:v>41.013676244427302</c:v>
                </c:pt>
                <c:pt idx="107338">
                  <c:v>41.013801285471601</c:v>
                </c:pt>
                <c:pt idx="107339">
                  <c:v>41.013926326115701</c:v>
                </c:pt>
                <c:pt idx="107340">
                  <c:v>41.014051366359602</c:v>
                </c:pt>
                <c:pt idx="107341">
                  <c:v>41.014176406203198</c:v>
                </c:pt>
                <c:pt idx="107342">
                  <c:v>41.014301445646602</c:v>
                </c:pt>
                <c:pt idx="107343">
                  <c:v>41.0144264846898</c:v>
                </c:pt>
                <c:pt idx="107344">
                  <c:v>41.014551523332699</c:v>
                </c:pt>
                <c:pt idx="107345">
                  <c:v>41.0146765615753</c:v>
                </c:pt>
                <c:pt idx="107346">
                  <c:v>41.014801599417801</c:v>
                </c:pt>
                <c:pt idx="107347">
                  <c:v>41.014926636859997</c:v>
                </c:pt>
                <c:pt idx="107348">
                  <c:v>41.015051673901901</c:v>
                </c:pt>
                <c:pt idx="107349">
                  <c:v>41.015176710543599</c:v>
                </c:pt>
                <c:pt idx="107350">
                  <c:v>41.015301746785099</c:v>
                </c:pt>
                <c:pt idx="107351">
                  <c:v>41.015426782626399</c:v>
                </c:pt>
                <c:pt idx="107352">
                  <c:v>41.015551818067401</c:v>
                </c:pt>
                <c:pt idx="107353">
                  <c:v>41.015676853108303</c:v>
                </c:pt>
                <c:pt idx="107354">
                  <c:v>41.0158018877488</c:v>
                </c:pt>
                <c:pt idx="107355">
                  <c:v>41.015926921989198</c:v>
                </c:pt>
                <c:pt idx="107356">
                  <c:v>41.016051955829298</c:v>
                </c:pt>
                <c:pt idx="107357">
                  <c:v>41.016176989269297</c:v>
                </c:pt>
                <c:pt idx="107358">
                  <c:v>41.016302022308899</c:v>
                </c:pt>
                <c:pt idx="107359">
                  <c:v>41.016427054948402</c:v>
                </c:pt>
                <c:pt idx="107360">
                  <c:v>41.016552087187698</c:v>
                </c:pt>
                <c:pt idx="107361">
                  <c:v>41.016677119026703</c:v>
                </c:pt>
                <c:pt idx="107362">
                  <c:v>41.016802150465502</c:v>
                </c:pt>
                <c:pt idx="107363">
                  <c:v>41.016927181504101</c:v>
                </c:pt>
                <c:pt idx="107364">
                  <c:v>41.017052212142502</c:v>
                </c:pt>
                <c:pt idx="107365">
                  <c:v>41.017177242380697</c:v>
                </c:pt>
                <c:pt idx="107366">
                  <c:v>41.0173022722187</c:v>
                </c:pt>
                <c:pt idx="107367">
                  <c:v>41.017427301656497</c:v>
                </c:pt>
                <c:pt idx="107368">
                  <c:v>41.017552330694002</c:v>
                </c:pt>
                <c:pt idx="107369">
                  <c:v>41.017677359331401</c:v>
                </c:pt>
                <c:pt idx="107370">
                  <c:v>41.017802387568501</c:v>
                </c:pt>
                <c:pt idx="107371">
                  <c:v>41.017927415405403</c:v>
                </c:pt>
                <c:pt idx="107372">
                  <c:v>41.018052442842198</c:v>
                </c:pt>
                <c:pt idx="107373">
                  <c:v>41.018177469878701</c:v>
                </c:pt>
                <c:pt idx="107374">
                  <c:v>41.018302496515098</c:v>
                </c:pt>
                <c:pt idx="107375">
                  <c:v>41.018427522751203</c:v>
                </c:pt>
                <c:pt idx="107376">
                  <c:v>41.018552548587103</c:v>
                </c:pt>
                <c:pt idx="107377">
                  <c:v>41.018677574022902</c:v>
                </c:pt>
                <c:pt idx="107378">
                  <c:v>41.018802599058397</c:v>
                </c:pt>
                <c:pt idx="107379">
                  <c:v>41.018927623693799</c:v>
                </c:pt>
                <c:pt idx="107380">
                  <c:v>41.019052647928902</c:v>
                </c:pt>
                <c:pt idx="107381">
                  <c:v>41.019177671763899</c:v>
                </c:pt>
                <c:pt idx="107382">
                  <c:v>41.019302695198697</c:v>
                </c:pt>
                <c:pt idx="107383">
                  <c:v>41.019427718233203</c:v>
                </c:pt>
                <c:pt idx="107384">
                  <c:v>41.019552740867603</c:v>
                </c:pt>
                <c:pt idx="107385">
                  <c:v>41.019677763101903</c:v>
                </c:pt>
                <c:pt idx="107386">
                  <c:v>41.019802784935898</c:v>
                </c:pt>
                <c:pt idx="107387">
                  <c:v>41.019927806369701</c:v>
                </c:pt>
                <c:pt idx="107388">
                  <c:v>41.020052827403397</c:v>
                </c:pt>
                <c:pt idx="107389">
                  <c:v>41.020177848036901</c:v>
                </c:pt>
                <c:pt idx="107390">
                  <c:v>41.0203028682702</c:v>
                </c:pt>
                <c:pt idx="107391">
                  <c:v>41.020427888103299</c:v>
                </c:pt>
                <c:pt idx="107392">
                  <c:v>41.020552907536299</c:v>
                </c:pt>
                <c:pt idx="107393">
                  <c:v>41.020677926569</c:v>
                </c:pt>
                <c:pt idx="107394">
                  <c:v>41.020802945201602</c:v>
                </c:pt>
                <c:pt idx="107395">
                  <c:v>41.020927963433998</c:v>
                </c:pt>
                <c:pt idx="107396">
                  <c:v>41.021052981266301</c:v>
                </c:pt>
                <c:pt idx="107397">
                  <c:v>41.021177998698398</c:v>
                </c:pt>
                <c:pt idx="107398">
                  <c:v>41.021303015730297</c:v>
                </c:pt>
                <c:pt idx="107399">
                  <c:v>41.021428032362003</c:v>
                </c:pt>
                <c:pt idx="107400">
                  <c:v>41.021553048593603</c:v>
                </c:pt>
                <c:pt idx="107401">
                  <c:v>41.021678064424997</c:v>
                </c:pt>
                <c:pt idx="107402">
                  <c:v>41.021803079856198</c:v>
                </c:pt>
                <c:pt idx="107403">
                  <c:v>41.021928094887301</c:v>
                </c:pt>
                <c:pt idx="107404">
                  <c:v>41.022053109518197</c:v>
                </c:pt>
                <c:pt idx="107405">
                  <c:v>41.022178123749001</c:v>
                </c:pt>
                <c:pt idx="107406">
                  <c:v>41.022303137579598</c:v>
                </c:pt>
                <c:pt idx="107407">
                  <c:v>41.022428151009997</c:v>
                </c:pt>
                <c:pt idx="107408">
                  <c:v>41.022553164040303</c:v>
                </c:pt>
                <c:pt idx="107409">
                  <c:v>41.022678176670397</c:v>
                </c:pt>
                <c:pt idx="107410">
                  <c:v>41.022803188900397</c:v>
                </c:pt>
                <c:pt idx="107411">
                  <c:v>41.022928200730199</c:v>
                </c:pt>
                <c:pt idx="107412">
                  <c:v>41.023053212159901</c:v>
                </c:pt>
                <c:pt idx="107413">
                  <c:v>41.023178223189397</c:v>
                </c:pt>
                <c:pt idx="107414">
                  <c:v>41.023303233818801</c:v>
                </c:pt>
                <c:pt idx="107415">
                  <c:v>41.023428244047999</c:v>
                </c:pt>
                <c:pt idx="107416">
                  <c:v>41.023553253877097</c:v>
                </c:pt>
                <c:pt idx="107417">
                  <c:v>41.023678263306003</c:v>
                </c:pt>
                <c:pt idx="107418">
                  <c:v>41.023803272334803</c:v>
                </c:pt>
                <c:pt idx="107419">
                  <c:v>41.023928280963403</c:v>
                </c:pt>
                <c:pt idx="107420">
                  <c:v>41.024053289191897</c:v>
                </c:pt>
                <c:pt idx="107421">
                  <c:v>41.024178297020299</c:v>
                </c:pt>
                <c:pt idx="107422">
                  <c:v>41.024303304448502</c:v>
                </c:pt>
                <c:pt idx="107423">
                  <c:v>41.024428311476598</c:v>
                </c:pt>
                <c:pt idx="107424">
                  <c:v>41.024553318104502</c:v>
                </c:pt>
                <c:pt idx="107425">
                  <c:v>41.024678324332299</c:v>
                </c:pt>
                <c:pt idx="107426">
                  <c:v>41.024803330159997</c:v>
                </c:pt>
                <c:pt idx="107427">
                  <c:v>41.024928335587603</c:v>
                </c:pt>
                <c:pt idx="107428">
                  <c:v>41.025053340615003</c:v>
                </c:pt>
                <c:pt idx="107429">
                  <c:v>41.025178345242303</c:v>
                </c:pt>
                <c:pt idx="107430">
                  <c:v>41.025303349469397</c:v>
                </c:pt>
                <c:pt idx="107431">
                  <c:v>41.025428353296498</c:v>
                </c:pt>
                <c:pt idx="107432">
                  <c:v>41.0255533567234</c:v>
                </c:pt>
                <c:pt idx="107433">
                  <c:v>41.025678359750103</c:v>
                </c:pt>
                <c:pt idx="107434">
                  <c:v>41.025803362376799</c:v>
                </c:pt>
                <c:pt idx="107435">
                  <c:v>41.025928364603303</c:v>
                </c:pt>
                <c:pt idx="107436">
                  <c:v>41.0260533664297</c:v>
                </c:pt>
                <c:pt idx="107437">
                  <c:v>41.026178367855998</c:v>
                </c:pt>
                <c:pt idx="107438">
                  <c:v>41.026303368882203</c:v>
                </c:pt>
                <c:pt idx="107439">
                  <c:v>41.026428369508203</c:v>
                </c:pt>
                <c:pt idx="107440">
                  <c:v>41.026553369734202</c:v>
                </c:pt>
                <c:pt idx="107441">
                  <c:v>41.026678369560003</c:v>
                </c:pt>
                <c:pt idx="107442">
                  <c:v>41.026803368985703</c:v>
                </c:pt>
                <c:pt idx="107443">
                  <c:v>41.026928368011298</c:v>
                </c:pt>
                <c:pt idx="107444">
                  <c:v>41.0270533666368</c:v>
                </c:pt>
                <c:pt idx="107445">
                  <c:v>41.027178364862202</c:v>
                </c:pt>
                <c:pt idx="107446">
                  <c:v>41.027303362687498</c:v>
                </c:pt>
                <c:pt idx="107447">
                  <c:v>41.027428360112602</c:v>
                </c:pt>
                <c:pt idx="107448">
                  <c:v>41.027553357137698</c:v>
                </c:pt>
                <c:pt idx="107449">
                  <c:v>41.027678353762603</c:v>
                </c:pt>
                <c:pt idx="107450">
                  <c:v>41.027803349987501</c:v>
                </c:pt>
                <c:pt idx="107451">
                  <c:v>41.027928345812199</c:v>
                </c:pt>
                <c:pt idx="107452">
                  <c:v>41.028053341236898</c:v>
                </c:pt>
                <c:pt idx="107453">
                  <c:v>41.028178336261398</c:v>
                </c:pt>
                <c:pt idx="107454">
                  <c:v>41.028303330885898</c:v>
                </c:pt>
                <c:pt idx="107455">
                  <c:v>41.028428325110198</c:v>
                </c:pt>
                <c:pt idx="107456">
                  <c:v>41.028553318934499</c:v>
                </c:pt>
                <c:pt idx="107457">
                  <c:v>41.0286783123587</c:v>
                </c:pt>
                <c:pt idx="107458">
                  <c:v>41.028803305382702</c:v>
                </c:pt>
                <c:pt idx="107459">
                  <c:v>41.028928298006697</c:v>
                </c:pt>
                <c:pt idx="107460">
                  <c:v>41.0290532902306</c:v>
                </c:pt>
                <c:pt idx="107461">
                  <c:v>41.029178282054403</c:v>
                </c:pt>
                <c:pt idx="107462">
                  <c:v>41.029303273478099</c:v>
                </c:pt>
                <c:pt idx="107463">
                  <c:v>41.029428264501703</c:v>
                </c:pt>
                <c:pt idx="107464">
                  <c:v>41.0295532551253</c:v>
                </c:pt>
                <c:pt idx="107465">
                  <c:v>41.029678245348698</c:v>
                </c:pt>
                <c:pt idx="107466">
                  <c:v>41.029803235172103</c:v>
                </c:pt>
                <c:pt idx="107467">
                  <c:v>41.029928224595402</c:v>
                </c:pt>
                <c:pt idx="107468">
                  <c:v>41.030053213618601</c:v>
                </c:pt>
                <c:pt idx="107469">
                  <c:v>41.0301782022418</c:v>
                </c:pt>
                <c:pt idx="107470">
                  <c:v>41.030303190464799</c:v>
                </c:pt>
                <c:pt idx="107471">
                  <c:v>41.030428178287799</c:v>
                </c:pt>
                <c:pt idx="107472">
                  <c:v>41.0305531657107</c:v>
                </c:pt>
                <c:pt idx="107473">
                  <c:v>41.0306781527335</c:v>
                </c:pt>
                <c:pt idx="107474">
                  <c:v>41.030803139356301</c:v>
                </c:pt>
                <c:pt idx="107475">
                  <c:v>41.030928125579003</c:v>
                </c:pt>
                <c:pt idx="107476">
                  <c:v>41.031053111401597</c:v>
                </c:pt>
                <c:pt idx="107477">
                  <c:v>41.031178096824199</c:v>
                </c:pt>
                <c:pt idx="107478">
                  <c:v>41.031303081846701</c:v>
                </c:pt>
                <c:pt idx="107479">
                  <c:v>41.031428066469097</c:v>
                </c:pt>
                <c:pt idx="107480">
                  <c:v>41.0315530506914</c:v>
                </c:pt>
                <c:pt idx="107481">
                  <c:v>41.031678034513703</c:v>
                </c:pt>
                <c:pt idx="107482">
                  <c:v>41.0318030179359</c:v>
                </c:pt>
                <c:pt idx="107483">
                  <c:v>41.031928000958104</c:v>
                </c:pt>
                <c:pt idx="107484">
                  <c:v>41.032052983580201</c:v>
                </c:pt>
                <c:pt idx="107485">
                  <c:v>41.032177965802298</c:v>
                </c:pt>
                <c:pt idx="107486">
                  <c:v>41.032302947624302</c:v>
                </c:pt>
                <c:pt idx="107487">
                  <c:v>41.0324279290462</c:v>
                </c:pt>
                <c:pt idx="107488">
                  <c:v>41.032552910068098</c:v>
                </c:pt>
                <c:pt idx="107489">
                  <c:v>41.032677890689897</c:v>
                </c:pt>
                <c:pt idx="107490">
                  <c:v>41.032802870911702</c:v>
                </c:pt>
                <c:pt idx="107491">
                  <c:v>41.032927850733401</c:v>
                </c:pt>
                <c:pt idx="107492">
                  <c:v>41.0330528301551</c:v>
                </c:pt>
                <c:pt idx="107493">
                  <c:v>41.033177809176699</c:v>
                </c:pt>
                <c:pt idx="107494">
                  <c:v>41.033302787798299</c:v>
                </c:pt>
                <c:pt idx="107495">
                  <c:v>41.033427766019898</c:v>
                </c:pt>
                <c:pt idx="107496">
                  <c:v>41.033552743841398</c:v>
                </c:pt>
                <c:pt idx="107497">
                  <c:v>41.033677721262798</c:v>
                </c:pt>
                <c:pt idx="107498">
                  <c:v>41.033802698284198</c:v>
                </c:pt>
                <c:pt idx="107499">
                  <c:v>41.033927674905598</c:v>
                </c:pt>
                <c:pt idx="107500">
                  <c:v>41.034052651126899</c:v>
                </c:pt>
                <c:pt idx="107501">
                  <c:v>41.0341776269482</c:v>
                </c:pt>
                <c:pt idx="107502">
                  <c:v>41.0343026023695</c:v>
                </c:pt>
                <c:pt idx="107503">
                  <c:v>41.034427577390701</c:v>
                </c:pt>
                <c:pt idx="107504">
                  <c:v>41.034552552011903</c:v>
                </c:pt>
                <c:pt idx="107505">
                  <c:v>41.034677526232997</c:v>
                </c:pt>
                <c:pt idx="107506">
                  <c:v>41.034802500054198</c:v>
                </c:pt>
                <c:pt idx="107507">
                  <c:v>41.0349274734752</c:v>
                </c:pt>
                <c:pt idx="107508">
                  <c:v>41.035052446496302</c:v>
                </c:pt>
                <c:pt idx="107509">
                  <c:v>41.035177419117304</c:v>
                </c:pt>
                <c:pt idx="107510">
                  <c:v>41.035302391338398</c:v>
                </c:pt>
                <c:pt idx="107511">
                  <c:v>41.0354273631593</c:v>
                </c:pt>
                <c:pt idx="107512">
                  <c:v>41.035552334580302</c:v>
                </c:pt>
                <c:pt idx="107513">
                  <c:v>41.035677305601197</c:v>
                </c:pt>
                <c:pt idx="107514">
                  <c:v>41.035802276222199</c:v>
                </c:pt>
                <c:pt idx="107515">
                  <c:v>41.035927246443102</c:v>
                </c:pt>
                <c:pt idx="107516">
                  <c:v>41.036052216263897</c:v>
                </c:pt>
                <c:pt idx="107517">
                  <c:v>41.036177185684799</c:v>
                </c:pt>
                <c:pt idx="107518">
                  <c:v>41.036302154705602</c:v>
                </c:pt>
                <c:pt idx="107519">
                  <c:v>41.036427123326497</c:v>
                </c:pt>
                <c:pt idx="107520">
                  <c:v>41.0365520915473</c:v>
                </c:pt>
                <c:pt idx="107521">
                  <c:v>41.036677059368103</c:v>
                </c:pt>
                <c:pt idx="107522">
                  <c:v>41.036802026788898</c:v>
                </c:pt>
                <c:pt idx="107523">
                  <c:v>41.036926993809701</c:v>
                </c:pt>
                <c:pt idx="107524">
                  <c:v>41.037051960430503</c:v>
                </c:pt>
                <c:pt idx="107525">
                  <c:v>41.037176926651199</c:v>
                </c:pt>
                <c:pt idx="107526">
                  <c:v>41.037301892472001</c:v>
                </c:pt>
                <c:pt idx="107527">
                  <c:v>41.037426857892797</c:v>
                </c:pt>
                <c:pt idx="107528">
                  <c:v>41.0375518229135</c:v>
                </c:pt>
                <c:pt idx="107529">
                  <c:v>41.037676787534302</c:v>
                </c:pt>
                <c:pt idx="107530">
                  <c:v>41.037801751754998</c:v>
                </c:pt>
                <c:pt idx="107531">
                  <c:v>41.0379267155758</c:v>
                </c:pt>
                <c:pt idx="107532">
                  <c:v>41.038051678996503</c:v>
                </c:pt>
                <c:pt idx="107533">
                  <c:v>41.038176642017298</c:v>
                </c:pt>
                <c:pt idx="107534">
                  <c:v>41.0383016046381</c:v>
                </c:pt>
                <c:pt idx="107535">
                  <c:v>41.038426566858803</c:v>
                </c:pt>
                <c:pt idx="107536">
                  <c:v>41.038551528679598</c:v>
                </c:pt>
                <c:pt idx="107537">
                  <c:v>41.0386764901004</c:v>
                </c:pt>
                <c:pt idx="107538">
                  <c:v>41.038801451121202</c:v>
                </c:pt>
                <c:pt idx="107539">
                  <c:v>41.038926411741997</c:v>
                </c:pt>
                <c:pt idx="107540">
                  <c:v>41.039051371962799</c:v>
                </c:pt>
                <c:pt idx="107541">
                  <c:v>41.0391763317837</c:v>
                </c:pt>
                <c:pt idx="107542">
                  <c:v>41.039301291204502</c:v>
                </c:pt>
                <c:pt idx="107543">
                  <c:v>41.039426250225397</c:v>
                </c:pt>
                <c:pt idx="107544">
                  <c:v>41.039551208846298</c:v>
                </c:pt>
                <c:pt idx="107545">
                  <c:v>41.0396761670671</c:v>
                </c:pt>
                <c:pt idx="107546">
                  <c:v>41.039801124888101</c:v>
                </c:pt>
                <c:pt idx="107547">
                  <c:v>41.039926082309002</c:v>
                </c:pt>
                <c:pt idx="107548">
                  <c:v>41.040051039330002</c:v>
                </c:pt>
                <c:pt idx="107549">
                  <c:v>41.040175995951003</c:v>
                </c:pt>
                <c:pt idx="107550">
                  <c:v>41.040300952171997</c:v>
                </c:pt>
                <c:pt idx="107551">
                  <c:v>41.040425907992997</c:v>
                </c:pt>
                <c:pt idx="107552">
                  <c:v>41.040550863414097</c:v>
                </c:pt>
                <c:pt idx="107553">
                  <c:v>41.040675818435197</c:v>
                </c:pt>
                <c:pt idx="107554">
                  <c:v>41.040800773056297</c:v>
                </c:pt>
                <c:pt idx="107555">
                  <c:v>41.040925727277397</c:v>
                </c:pt>
                <c:pt idx="107556">
                  <c:v>41.041050681098604</c:v>
                </c:pt>
                <c:pt idx="107557">
                  <c:v>41.041175634519902</c:v>
                </c:pt>
                <c:pt idx="107558">
                  <c:v>41.041300587541102</c:v>
                </c:pt>
                <c:pt idx="107559">
                  <c:v>41.0414255401624</c:v>
                </c:pt>
                <c:pt idx="107560">
                  <c:v>41.041550492383699</c:v>
                </c:pt>
                <c:pt idx="107561">
                  <c:v>41.041675444205097</c:v>
                </c:pt>
                <c:pt idx="107562">
                  <c:v>41.041800395626503</c:v>
                </c:pt>
                <c:pt idx="107563">
                  <c:v>41.041925346648</c:v>
                </c:pt>
                <c:pt idx="107564">
                  <c:v>41.042050297269498</c:v>
                </c:pt>
                <c:pt idx="107565">
                  <c:v>41.042175247491002</c:v>
                </c:pt>
                <c:pt idx="107566">
                  <c:v>41.042300197312599</c:v>
                </c:pt>
                <c:pt idx="107567">
                  <c:v>41.042425146734203</c:v>
                </c:pt>
                <c:pt idx="107568">
                  <c:v>41.0425500957559</c:v>
                </c:pt>
                <c:pt idx="107569">
                  <c:v>41.042675044377603</c:v>
                </c:pt>
                <c:pt idx="107570">
                  <c:v>41.042799992599399</c:v>
                </c:pt>
                <c:pt idx="107571">
                  <c:v>41.042924940421202</c:v>
                </c:pt>
                <c:pt idx="107572">
                  <c:v>41.043049887843097</c:v>
                </c:pt>
                <c:pt idx="107573">
                  <c:v>41.043174834865098</c:v>
                </c:pt>
                <c:pt idx="107574">
                  <c:v>41.0432997814871</c:v>
                </c:pt>
                <c:pt idx="107575">
                  <c:v>41.043424727709102</c:v>
                </c:pt>
                <c:pt idx="107576">
                  <c:v>41.043549673531203</c:v>
                </c:pt>
                <c:pt idx="107577">
                  <c:v>41.043674618953403</c:v>
                </c:pt>
                <c:pt idx="107578">
                  <c:v>41.043799563975597</c:v>
                </c:pt>
                <c:pt idx="107579">
                  <c:v>41.043924508597897</c:v>
                </c:pt>
                <c:pt idx="107580">
                  <c:v>41.044049452820303</c:v>
                </c:pt>
                <c:pt idx="107581">
                  <c:v>41.044174396642703</c:v>
                </c:pt>
                <c:pt idx="107582">
                  <c:v>41.044299340065201</c:v>
                </c:pt>
                <c:pt idx="107583">
                  <c:v>41.0444242830877</c:v>
                </c:pt>
                <c:pt idx="107584">
                  <c:v>41.044549225710398</c:v>
                </c:pt>
                <c:pt idx="107585">
                  <c:v>41.044674167933003</c:v>
                </c:pt>
                <c:pt idx="107586">
                  <c:v>41.0447991097558</c:v>
                </c:pt>
                <c:pt idx="107587">
                  <c:v>41.044924051178697</c:v>
                </c:pt>
                <c:pt idx="107588">
                  <c:v>41.0450489922016</c:v>
                </c:pt>
                <c:pt idx="107589">
                  <c:v>41.045173932824497</c:v>
                </c:pt>
                <c:pt idx="107590">
                  <c:v>41.045298873047599</c:v>
                </c:pt>
                <c:pt idx="107591">
                  <c:v>41.045423812870702</c:v>
                </c:pt>
                <c:pt idx="107592">
                  <c:v>41.045548752294003</c:v>
                </c:pt>
                <c:pt idx="107593">
                  <c:v>41.045673691317297</c:v>
                </c:pt>
                <c:pt idx="107594">
                  <c:v>41.045798629940599</c:v>
                </c:pt>
                <c:pt idx="107595">
                  <c:v>41.045923568164099</c:v>
                </c:pt>
                <c:pt idx="107596">
                  <c:v>41.046048505987599</c:v>
                </c:pt>
                <c:pt idx="107597">
                  <c:v>41.046173443411298</c:v>
                </c:pt>
                <c:pt idx="107598">
                  <c:v>41.046298380434997</c:v>
                </c:pt>
                <c:pt idx="107599">
                  <c:v>41.046423317058803</c:v>
                </c:pt>
                <c:pt idx="107600">
                  <c:v>41.046548253282701</c:v>
                </c:pt>
                <c:pt idx="107601">
                  <c:v>41.046673189106698</c:v>
                </c:pt>
                <c:pt idx="107602">
                  <c:v>41.046798124530703</c:v>
                </c:pt>
                <c:pt idx="107603">
                  <c:v>41.046923059554899</c:v>
                </c:pt>
                <c:pt idx="107604">
                  <c:v>41.047047994179202</c:v>
                </c:pt>
                <c:pt idx="107605">
                  <c:v>41.047172928403498</c:v>
                </c:pt>
                <c:pt idx="107606">
                  <c:v>41.047297862228</c:v>
                </c:pt>
                <c:pt idx="107607">
                  <c:v>41.047422795652501</c:v>
                </c:pt>
                <c:pt idx="107608">
                  <c:v>41.047547728677202</c:v>
                </c:pt>
                <c:pt idx="107609">
                  <c:v>41.047672661301903</c:v>
                </c:pt>
                <c:pt idx="107610">
                  <c:v>41.047797593526802</c:v>
                </c:pt>
                <c:pt idx="107611">
                  <c:v>41.047922525351801</c:v>
                </c:pt>
                <c:pt idx="107612">
                  <c:v>41.0480474567768</c:v>
                </c:pt>
                <c:pt idx="107613">
                  <c:v>41.048172387801998</c:v>
                </c:pt>
                <c:pt idx="107614">
                  <c:v>41.048297318427203</c:v>
                </c:pt>
                <c:pt idx="107615">
                  <c:v>41.048422248652599</c:v>
                </c:pt>
                <c:pt idx="107616">
                  <c:v>41.048547178478103</c:v>
                </c:pt>
                <c:pt idx="107617">
                  <c:v>41.048672107903698</c:v>
                </c:pt>
                <c:pt idx="107618">
                  <c:v>41.0487970369294</c:v>
                </c:pt>
                <c:pt idx="107619">
                  <c:v>41.048921965555301</c:v>
                </c:pt>
                <c:pt idx="107620">
                  <c:v>41.049046893781203</c:v>
                </c:pt>
                <c:pt idx="107621">
                  <c:v>41.049171821607302</c:v>
                </c:pt>
                <c:pt idx="107622">
                  <c:v>41.049296749033402</c:v>
                </c:pt>
                <c:pt idx="107623">
                  <c:v>41.049421676059701</c:v>
                </c:pt>
                <c:pt idx="107624">
                  <c:v>41.049546602686199</c:v>
                </c:pt>
                <c:pt idx="107625">
                  <c:v>41.049671528912697</c:v>
                </c:pt>
                <c:pt idx="107626">
                  <c:v>41.049796454739301</c:v>
                </c:pt>
                <c:pt idx="107627">
                  <c:v>41.049921380166097</c:v>
                </c:pt>
                <c:pt idx="107628">
                  <c:v>41.050046305193</c:v>
                </c:pt>
                <c:pt idx="107629">
                  <c:v>41.050171229820002</c:v>
                </c:pt>
                <c:pt idx="107630">
                  <c:v>41.050296154047203</c:v>
                </c:pt>
                <c:pt idx="107631">
                  <c:v>41.050421077874503</c:v>
                </c:pt>
                <c:pt idx="107632">
                  <c:v>41.050546001301903</c:v>
                </c:pt>
                <c:pt idx="107633">
                  <c:v>41.050670924329502</c:v>
                </c:pt>
                <c:pt idx="107634">
                  <c:v>41.050795846957101</c:v>
                </c:pt>
                <c:pt idx="107635">
                  <c:v>41.050920769184998</c:v>
                </c:pt>
                <c:pt idx="107636">
                  <c:v>41.051045691012902</c:v>
                </c:pt>
                <c:pt idx="107637">
                  <c:v>41.051170612440998</c:v>
                </c:pt>
                <c:pt idx="107638">
                  <c:v>41.051295533469201</c:v>
                </c:pt>
                <c:pt idx="107639">
                  <c:v>41.051420454097602</c:v>
                </c:pt>
                <c:pt idx="107640">
                  <c:v>41.051545374326103</c:v>
                </c:pt>
                <c:pt idx="107641">
                  <c:v>41.051670294154697</c:v>
                </c:pt>
                <c:pt idx="107642">
                  <c:v>41.051795213583503</c:v>
                </c:pt>
                <c:pt idx="107643">
                  <c:v>41.051920132612402</c:v>
                </c:pt>
                <c:pt idx="107644">
                  <c:v>41.0520450512415</c:v>
                </c:pt>
                <c:pt idx="107645">
                  <c:v>41.052169969470697</c:v>
                </c:pt>
                <c:pt idx="107646">
                  <c:v>41.0522948873001</c:v>
                </c:pt>
                <c:pt idx="107647">
                  <c:v>41.052419804729603</c:v>
                </c:pt>
                <c:pt idx="107648">
                  <c:v>41.052544721759297</c:v>
                </c:pt>
                <c:pt idx="107649">
                  <c:v>41.052669638389098</c:v>
                </c:pt>
                <c:pt idx="107650">
                  <c:v>41.052794554619098</c:v>
                </c:pt>
                <c:pt idx="107651">
                  <c:v>41.052919470449197</c:v>
                </c:pt>
                <c:pt idx="107652">
                  <c:v>41.053044385879502</c:v>
                </c:pt>
                <c:pt idx="107653">
                  <c:v>41.05316930091</c:v>
                </c:pt>
                <c:pt idx="107654">
                  <c:v>41.053294215540603</c:v>
                </c:pt>
                <c:pt idx="107655">
                  <c:v>41.053419129771299</c:v>
                </c:pt>
                <c:pt idx="107656">
                  <c:v>41.053544043602201</c:v>
                </c:pt>
                <c:pt idx="107657">
                  <c:v>41.053668957033302</c:v>
                </c:pt>
                <c:pt idx="107658">
                  <c:v>41.053793870064602</c:v>
                </c:pt>
                <c:pt idx="107659">
                  <c:v>41.053918782696002</c:v>
                </c:pt>
                <c:pt idx="107660">
                  <c:v>41.0540436949275</c:v>
                </c:pt>
                <c:pt idx="107661">
                  <c:v>41.054168606759298</c:v>
                </c:pt>
                <c:pt idx="107662">
                  <c:v>41.054293518191201</c:v>
                </c:pt>
                <c:pt idx="107663">
                  <c:v>41.054418429223297</c:v>
                </c:pt>
                <c:pt idx="107664">
                  <c:v>41.054543339855499</c:v>
                </c:pt>
                <c:pt idx="107665">
                  <c:v>41.0546682500879</c:v>
                </c:pt>
                <c:pt idx="107666">
                  <c:v>41.0547931599206</c:v>
                </c:pt>
                <c:pt idx="107667">
                  <c:v>41.054918069353299</c:v>
                </c:pt>
                <c:pt idx="107668">
                  <c:v>41.055042978386297</c:v>
                </c:pt>
                <c:pt idx="107669">
                  <c:v>41.055167887019401</c:v>
                </c:pt>
                <c:pt idx="107670">
                  <c:v>41.055292795252697</c:v>
                </c:pt>
                <c:pt idx="107671">
                  <c:v>41.055417703086199</c:v>
                </c:pt>
                <c:pt idx="107672">
                  <c:v>41.055542610519801</c:v>
                </c:pt>
                <c:pt idx="107673">
                  <c:v>41.055667517553701</c:v>
                </c:pt>
                <c:pt idx="107674">
                  <c:v>41.0557924241877</c:v>
                </c:pt>
                <c:pt idx="107675">
                  <c:v>41.055917330421899</c:v>
                </c:pt>
                <c:pt idx="107676">
                  <c:v>41.056042236256303</c:v>
                </c:pt>
                <c:pt idx="107677">
                  <c:v>41.056167141690899</c:v>
                </c:pt>
                <c:pt idx="107678">
                  <c:v>41.056292046725702</c:v>
                </c:pt>
                <c:pt idx="107679">
                  <c:v>41.056416951360703</c:v>
                </c:pt>
                <c:pt idx="107680">
                  <c:v>41.056541855595803</c:v>
                </c:pt>
                <c:pt idx="107681">
                  <c:v>41.056666759431202</c:v>
                </c:pt>
                <c:pt idx="107682">
                  <c:v>41.056791662866701</c:v>
                </c:pt>
                <c:pt idx="107683">
                  <c:v>41.056916565902497</c:v>
                </c:pt>
                <c:pt idx="107684">
                  <c:v>41.057041468538401</c:v>
                </c:pt>
                <c:pt idx="107685">
                  <c:v>41.057166370774503</c:v>
                </c:pt>
                <c:pt idx="107686">
                  <c:v>41.057291272610897</c:v>
                </c:pt>
                <c:pt idx="107687">
                  <c:v>41.057416174047397</c:v>
                </c:pt>
                <c:pt idx="107688">
                  <c:v>41.057541075084202</c:v>
                </c:pt>
                <c:pt idx="107689">
                  <c:v>41.0576659757211</c:v>
                </c:pt>
                <c:pt idx="107690">
                  <c:v>41.057790875958197</c:v>
                </c:pt>
                <c:pt idx="107691">
                  <c:v>41.0579157757956</c:v>
                </c:pt>
                <c:pt idx="107692">
                  <c:v>41.058040675233102</c:v>
                </c:pt>
                <c:pt idx="107693">
                  <c:v>41.058165574270902</c:v>
                </c:pt>
                <c:pt idx="107694">
                  <c:v>41.058290472908901</c:v>
                </c:pt>
                <c:pt idx="107695">
                  <c:v>41.058415371147099</c:v>
                </c:pt>
                <c:pt idx="107696">
                  <c:v>41.058540268985503</c:v>
                </c:pt>
                <c:pt idx="107697">
                  <c:v>41.058665166424099</c:v>
                </c:pt>
                <c:pt idx="107698">
                  <c:v>41.058790063462901</c:v>
                </c:pt>
                <c:pt idx="107699">
                  <c:v>41.058914960101902</c:v>
                </c:pt>
                <c:pt idx="107700">
                  <c:v>41.059039856341201</c:v>
                </c:pt>
                <c:pt idx="107701">
                  <c:v>41.059164752180699</c:v>
                </c:pt>
                <c:pt idx="107702">
                  <c:v>41.059289647620403</c:v>
                </c:pt>
                <c:pt idx="107703">
                  <c:v>41.059414542660299</c:v>
                </c:pt>
                <c:pt idx="107704">
                  <c:v>41.059539437300401</c:v>
                </c:pt>
                <c:pt idx="107705">
                  <c:v>41.059664331540802</c:v>
                </c:pt>
                <c:pt idx="107706">
                  <c:v>41.059789225381401</c:v>
                </c:pt>
                <c:pt idx="107707">
                  <c:v>41.059914118822199</c:v>
                </c:pt>
                <c:pt idx="107708">
                  <c:v>41.060039011863203</c:v>
                </c:pt>
                <c:pt idx="107709">
                  <c:v>41.060163904504499</c:v>
                </c:pt>
                <c:pt idx="107710">
                  <c:v>41.060288796746001</c:v>
                </c:pt>
                <c:pt idx="107711">
                  <c:v>41.060413688587701</c:v>
                </c:pt>
                <c:pt idx="107712">
                  <c:v>41.0605385800297</c:v>
                </c:pt>
                <c:pt idx="107713">
                  <c:v>41.060663471071898</c:v>
                </c:pt>
                <c:pt idx="107714">
                  <c:v>41.060788361714302</c:v>
                </c:pt>
                <c:pt idx="107715">
                  <c:v>41.060913251956897</c:v>
                </c:pt>
                <c:pt idx="107716">
                  <c:v>41.061038141799798</c:v>
                </c:pt>
                <c:pt idx="107717">
                  <c:v>41.061163031242998</c:v>
                </c:pt>
                <c:pt idx="107718">
                  <c:v>41.061287920286397</c:v>
                </c:pt>
                <c:pt idx="107719">
                  <c:v>41.061412808930001</c:v>
                </c:pt>
                <c:pt idx="107720">
                  <c:v>41.061537697173897</c:v>
                </c:pt>
                <c:pt idx="107721">
                  <c:v>41.061662585017999</c:v>
                </c:pt>
                <c:pt idx="107722">
                  <c:v>41.061787472462299</c:v>
                </c:pt>
                <c:pt idx="107723">
                  <c:v>41.061912359506898</c:v>
                </c:pt>
                <c:pt idx="107724">
                  <c:v>41.062037246151803</c:v>
                </c:pt>
                <c:pt idx="107725">
                  <c:v>41.062162132396899</c:v>
                </c:pt>
                <c:pt idx="107726">
                  <c:v>41.062287018242202</c:v>
                </c:pt>
                <c:pt idx="107727">
                  <c:v>41.062411903687803</c:v>
                </c:pt>
                <c:pt idx="107728">
                  <c:v>41.062536788733702</c:v>
                </c:pt>
                <c:pt idx="107729">
                  <c:v>41.0626616733798</c:v>
                </c:pt>
                <c:pt idx="107730">
                  <c:v>41.062786557626097</c:v>
                </c:pt>
                <c:pt idx="107731">
                  <c:v>41.0629114414727</c:v>
                </c:pt>
                <c:pt idx="107732">
                  <c:v>41.063036324919601</c:v>
                </c:pt>
                <c:pt idx="107733">
                  <c:v>41.0631612079668</c:v>
                </c:pt>
                <c:pt idx="107734">
                  <c:v>41.063286090614199</c:v>
                </c:pt>
                <c:pt idx="107735">
                  <c:v>41.063410972861803</c:v>
                </c:pt>
                <c:pt idx="107736">
                  <c:v>41.063535854709698</c:v>
                </c:pt>
                <c:pt idx="107737">
                  <c:v>41.0636607361579</c:v>
                </c:pt>
                <c:pt idx="107738">
                  <c:v>41.063785617206399</c:v>
                </c:pt>
                <c:pt idx="107739">
                  <c:v>41.063910497855098</c:v>
                </c:pt>
                <c:pt idx="107740">
                  <c:v>41.064035378104101</c:v>
                </c:pt>
                <c:pt idx="107741">
                  <c:v>41.064160257953297</c:v>
                </c:pt>
                <c:pt idx="107742">
                  <c:v>41.064285137402798</c:v>
                </c:pt>
                <c:pt idx="107743">
                  <c:v>41.064410016452598</c:v>
                </c:pt>
                <c:pt idx="107744">
                  <c:v>41.064534895102703</c:v>
                </c:pt>
                <c:pt idx="107745">
                  <c:v>41.0646597733531</c:v>
                </c:pt>
                <c:pt idx="107746">
                  <c:v>41.064784651203702</c:v>
                </c:pt>
                <c:pt idx="107747">
                  <c:v>41.064909528654603</c:v>
                </c:pt>
                <c:pt idx="107748">
                  <c:v>41.065034405705802</c:v>
                </c:pt>
                <c:pt idx="107749">
                  <c:v>41.0651592823572</c:v>
                </c:pt>
                <c:pt idx="107750">
                  <c:v>41.065284158609003</c:v>
                </c:pt>
                <c:pt idx="107751">
                  <c:v>41.065409034460998</c:v>
                </c:pt>
                <c:pt idx="107752">
                  <c:v>41.065533909913299</c:v>
                </c:pt>
                <c:pt idx="107753">
                  <c:v>41.065658784965898</c:v>
                </c:pt>
                <c:pt idx="107754">
                  <c:v>41.065783659618702</c:v>
                </c:pt>
                <c:pt idx="107755">
                  <c:v>41.065908533871898</c:v>
                </c:pt>
                <c:pt idx="107756">
                  <c:v>41.0660334077253</c:v>
                </c:pt>
                <c:pt idx="107757">
                  <c:v>41.066158281179099</c:v>
                </c:pt>
                <c:pt idx="107758">
                  <c:v>41.066283154233098</c:v>
                </c:pt>
                <c:pt idx="107759">
                  <c:v>41.066408026887402</c:v>
                </c:pt>
                <c:pt idx="107760">
                  <c:v>41.066532899142103</c:v>
                </c:pt>
                <c:pt idx="107761">
                  <c:v>41.066657770996997</c:v>
                </c:pt>
                <c:pt idx="107762">
                  <c:v>41.066782642452203</c:v>
                </c:pt>
                <c:pt idx="107763">
                  <c:v>41.066907513507701</c:v>
                </c:pt>
                <c:pt idx="107764">
                  <c:v>41.067032384163497</c:v>
                </c:pt>
                <c:pt idx="107765">
                  <c:v>41.067157254419598</c:v>
                </c:pt>
                <c:pt idx="107766">
                  <c:v>41.067282124275998</c:v>
                </c:pt>
                <c:pt idx="107767">
                  <c:v>41.067406993732703</c:v>
                </c:pt>
                <c:pt idx="107768">
                  <c:v>41.0675318627897</c:v>
                </c:pt>
                <c:pt idx="107769">
                  <c:v>41.067656731447002</c:v>
                </c:pt>
                <c:pt idx="107770">
                  <c:v>41.067781599704702</c:v>
                </c:pt>
                <c:pt idx="107771">
                  <c:v>41.067906467562601</c:v>
                </c:pt>
                <c:pt idx="107772">
                  <c:v>41.068031335020798</c:v>
                </c:pt>
                <c:pt idx="107773">
                  <c:v>41.0681562020794</c:v>
                </c:pt>
                <c:pt idx="107774">
                  <c:v>41.068281068738202</c:v>
                </c:pt>
                <c:pt idx="107775">
                  <c:v>41.068405934997401</c:v>
                </c:pt>
                <c:pt idx="107776">
                  <c:v>41.068530800856898</c:v>
                </c:pt>
                <c:pt idx="107777">
                  <c:v>41.068655666316701</c:v>
                </c:pt>
                <c:pt idx="107778">
                  <c:v>41.068780531376802</c:v>
                </c:pt>
                <c:pt idx="107779">
                  <c:v>41.068905396037302</c:v>
                </c:pt>
                <c:pt idx="107780">
                  <c:v>41.069030260298099</c:v>
                </c:pt>
                <c:pt idx="107781">
                  <c:v>41.069155124159103</c:v>
                </c:pt>
                <c:pt idx="107782">
                  <c:v>41.069279987620497</c:v>
                </c:pt>
                <c:pt idx="107783">
                  <c:v>41.069404850682297</c:v>
                </c:pt>
                <c:pt idx="107784">
                  <c:v>41.069529713344302</c:v>
                </c:pt>
                <c:pt idx="107785">
                  <c:v>41.069654575606698</c:v>
                </c:pt>
                <c:pt idx="107786">
                  <c:v>41.0697794374694</c:v>
                </c:pt>
                <c:pt idx="107787">
                  <c:v>41.0699042989324</c:v>
                </c:pt>
                <c:pt idx="107788">
                  <c:v>41.070029159995798</c:v>
                </c:pt>
                <c:pt idx="107789">
                  <c:v>41.070154020659501</c:v>
                </c:pt>
                <c:pt idx="107790">
                  <c:v>41.070278880923503</c:v>
                </c:pt>
                <c:pt idx="107791">
                  <c:v>41.070403740787903</c:v>
                </c:pt>
                <c:pt idx="107792">
                  <c:v>41.070528600252601</c:v>
                </c:pt>
                <c:pt idx="107793">
                  <c:v>41.070653459317597</c:v>
                </c:pt>
                <c:pt idx="107794">
                  <c:v>41.070778317982999</c:v>
                </c:pt>
                <c:pt idx="107795">
                  <c:v>41.070903176248699</c:v>
                </c:pt>
                <c:pt idx="107796">
                  <c:v>41.071028034114697</c:v>
                </c:pt>
                <c:pt idx="107797">
                  <c:v>41.0711528915811</c:v>
                </c:pt>
                <c:pt idx="107798">
                  <c:v>41.071277748647802</c:v>
                </c:pt>
                <c:pt idx="107799">
                  <c:v>41.071402605314901</c:v>
                </c:pt>
                <c:pt idx="107800">
                  <c:v>41.071527461582299</c:v>
                </c:pt>
                <c:pt idx="107801">
                  <c:v>41.071652317450102</c:v>
                </c:pt>
                <c:pt idx="107802">
                  <c:v>41.071777172918203</c:v>
                </c:pt>
                <c:pt idx="107803">
                  <c:v>41.071902027986603</c:v>
                </c:pt>
                <c:pt idx="107804">
                  <c:v>41.0720268826554</c:v>
                </c:pt>
                <c:pt idx="107805">
                  <c:v>41.072151736924603</c:v>
                </c:pt>
                <c:pt idx="107806">
                  <c:v>41.072276590794097</c:v>
                </c:pt>
                <c:pt idx="107807">
                  <c:v>41.072401444264003</c:v>
                </c:pt>
                <c:pt idx="107808">
                  <c:v>41.0725262973342</c:v>
                </c:pt>
                <c:pt idx="107809">
                  <c:v>41.072651150004802</c:v>
                </c:pt>
                <c:pt idx="107810">
                  <c:v>41.072776002275702</c:v>
                </c:pt>
                <c:pt idx="107811">
                  <c:v>41.072900854147001</c:v>
                </c:pt>
                <c:pt idx="107812">
                  <c:v>41.073025705618697</c:v>
                </c:pt>
                <c:pt idx="107813">
                  <c:v>41.073150556690699</c:v>
                </c:pt>
                <c:pt idx="107814">
                  <c:v>41.073275407363099</c:v>
                </c:pt>
                <c:pt idx="107815">
                  <c:v>41.073400257635797</c:v>
                </c:pt>
                <c:pt idx="107816">
                  <c:v>41.0735251075089</c:v>
                </c:pt>
                <c:pt idx="107817">
                  <c:v>41.073649956982401</c:v>
                </c:pt>
                <c:pt idx="107818">
                  <c:v>41.0737748060562</c:v>
                </c:pt>
                <c:pt idx="107819">
                  <c:v>41.073899654730504</c:v>
                </c:pt>
                <c:pt idx="107820">
                  <c:v>41.074024503004999</c:v>
                </c:pt>
                <c:pt idx="107821">
                  <c:v>41.074149350879999</c:v>
                </c:pt>
                <c:pt idx="107822">
                  <c:v>41.074274198355297</c:v>
                </c:pt>
                <c:pt idx="107823">
                  <c:v>41.074399045431001</c:v>
                </c:pt>
                <c:pt idx="107824">
                  <c:v>41.074523892107102</c:v>
                </c:pt>
                <c:pt idx="107825">
                  <c:v>41.074648738383601</c:v>
                </c:pt>
                <c:pt idx="107826">
                  <c:v>41.074773584260399</c:v>
                </c:pt>
                <c:pt idx="107827">
                  <c:v>41.074898429737601</c:v>
                </c:pt>
                <c:pt idx="107828">
                  <c:v>41.075023274815202</c:v>
                </c:pt>
                <c:pt idx="107829">
                  <c:v>41.0751481194932</c:v>
                </c:pt>
                <c:pt idx="107830">
                  <c:v>41.075272963771503</c:v>
                </c:pt>
                <c:pt idx="107831">
                  <c:v>41.075397807650297</c:v>
                </c:pt>
                <c:pt idx="107832">
                  <c:v>41.075522651129397</c:v>
                </c:pt>
                <c:pt idx="107833">
                  <c:v>41.075647494208901</c:v>
                </c:pt>
                <c:pt idx="107834">
                  <c:v>41.075772336888797</c:v>
                </c:pt>
                <c:pt idx="107835">
                  <c:v>41.075897179169097</c:v>
                </c:pt>
                <c:pt idx="107836">
                  <c:v>41.076022021049802</c:v>
                </c:pt>
                <c:pt idx="107837">
                  <c:v>41.076146862530898</c:v>
                </c:pt>
                <c:pt idx="107838">
                  <c:v>41.076271703612399</c:v>
                </c:pt>
                <c:pt idx="107839">
                  <c:v>41.076396544294198</c:v>
                </c:pt>
                <c:pt idx="107840">
                  <c:v>41.076521384576502</c:v>
                </c:pt>
                <c:pt idx="107841">
                  <c:v>41.076646224459203</c:v>
                </c:pt>
                <c:pt idx="107842">
                  <c:v>41.076771063942203</c:v>
                </c:pt>
                <c:pt idx="107843">
                  <c:v>41.076895903025701</c:v>
                </c:pt>
                <c:pt idx="107844">
                  <c:v>41.077020741709497</c:v>
                </c:pt>
                <c:pt idx="107845">
                  <c:v>41.077145579993797</c:v>
                </c:pt>
                <c:pt idx="107846">
                  <c:v>41.077270417878502</c:v>
                </c:pt>
                <c:pt idx="107847">
                  <c:v>41.077395255363498</c:v>
                </c:pt>
                <c:pt idx="107848">
                  <c:v>41.077520092448999</c:v>
                </c:pt>
                <c:pt idx="107849">
                  <c:v>41.077644929134898</c:v>
                </c:pt>
                <c:pt idx="107850">
                  <c:v>41.077769765421202</c:v>
                </c:pt>
                <c:pt idx="107851">
                  <c:v>41.077894601307896</c:v>
                </c:pt>
                <c:pt idx="107852">
                  <c:v>41.078019436795003</c:v>
                </c:pt>
                <c:pt idx="107853">
                  <c:v>41.078144271882501</c:v>
                </c:pt>
                <c:pt idx="107854">
                  <c:v>41.078269106570502</c:v>
                </c:pt>
                <c:pt idx="107855">
                  <c:v>41.078393940858803</c:v>
                </c:pt>
                <c:pt idx="107856">
                  <c:v>41.0785187747476</c:v>
                </c:pt>
                <c:pt idx="107857">
                  <c:v>41.078643608236803</c:v>
                </c:pt>
                <c:pt idx="107858">
                  <c:v>41.078768441326403</c:v>
                </c:pt>
                <c:pt idx="107859">
                  <c:v>41.078893274016401</c:v>
                </c:pt>
                <c:pt idx="107860">
                  <c:v>41.079018106306897</c:v>
                </c:pt>
                <c:pt idx="107861">
                  <c:v>41.079142938197798</c:v>
                </c:pt>
                <c:pt idx="107862">
                  <c:v>41.079267769689103</c:v>
                </c:pt>
                <c:pt idx="107863">
                  <c:v>41.0793926007808</c:v>
                </c:pt>
                <c:pt idx="107864">
                  <c:v>41.079517431472901</c:v>
                </c:pt>
                <c:pt idx="107865">
                  <c:v>41.0796422617655</c:v>
                </c:pt>
                <c:pt idx="107866">
                  <c:v>41.079767091658503</c:v>
                </c:pt>
                <c:pt idx="107867">
                  <c:v>41.079891921151997</c:v>
                </c:pt>
                <c:pt idx="107868">
                  <c:v>41.080016750245797</c:v>
                </c:pt>
                <c:pt idx="107869">
                  <c:v>41.080141578940101</c:v>
                </c:pt>
                <c:pt idx="107870">
                  <c:v>41.080266407234902</c:v>
                </c:pt>
                <c:pt idx="107871">
                  <c:v>41.080391235130101</c:v>
                </c:pt>
                <c:pt idx="107872">
                  <c:v>41.080516062625698</c:v>
                </c:pt>
                <c:pt idx="107873">
                  <c:v>41.0806408897217</c:v>
                </c:pt>
                <c:pt idx="107874">
                  <c:v>41.080765716418199</c:v>
                </c:pt>
                <c:pt idx="107875">
                  <c:v>41.080890542715203</c:v>
                </c:pt>
                <c:pt idx="107876">
                  <c:v>41.081015368612498</c:v>
                </c:pt>
                <c:pt idx="107877">
                  <c:v>41.081140194110397</c:v>
                </c:pt>
                <c:pt idx="107878">
                  <c:v>41.081265019208601</c:v>
                </c:pt>
                <c:pt idx="107879">
                  <c:v>41.081389843907303</c:v>
                </c:pt>
                <c:pt idx="107880">
                  <c:v>41.081514668206502</c:v>
                </c:pt>
                <c:pt idx="107881">
                  <c:v>41.081639492106099</c:v>
                </c:pt>
                <c:pt idx="107882">
                  <c:v>41.081764315606101</c:v>
                </c:pt>
                <c:pt idx="107883">
                  <c:v>41.0818891387066</c:v>
                </c:pt>
                <c:pt idx="107884">
                  <c:v>41.082013961407597</c:v>
                </c:pt>
                <c:pt idx="107885">
                  <c:v>41.082138783708999</c:v>
                </c:pt>
                <c:pt idx="107886">
                  <c:v>41.082263605610898</c:v>
                </c:pt>
                <c:pt idx="107887">
                  <c:v>41.082388427113202</c:v>
                </c:pt>
                <c:pt idx="107888">
                  <c:v>41.082513248216003</c:v>
                </c:pt>
                <c:pt idx="107889">
                  <c:v>41.082638068919202</c:v>
                </c:pt>
                <c:pt idx="107890">
                  <c:v>41.082762889222899</c:v>
                </c:pt>
                <c:pt idx="107891">
                  <c:v>41.0828877091271</c:v>
                </c:pt>
                <c:pt idx="107892">
                  <c:v>41.083012528631699</c:v>
                </c:pt>
                <c:pt idx="107893">
                  <c:v>41.083137347736802</c:v>
                </c:pt>
                <c:pt idx="107894">
                  <c:v>41.083262166442303</c:v>
                </c:pt>
                <c:pt idx="107895">
                  <c:v>41.083386984748302</c:v>
                </c:pt>
                <c:pt idx="107896">
                  <c:v>41.083511802654797</c:v>
                </c:pt>
                <c:pt idx="107897">
                  <c:v>41.083636620161798</c:v>
                </c:pt>
                <c:pt idx="107898">
                  <c:v>41.083761437269203</c:v>
                </c:pt>
                <c:pt idx="107899">
                  <c:v>41.083886253977099</c:v>
                </c:pt>
                <c:pt idx="107900">
                  <c:v>41.084011070285499</c:v>
                </c:pt>
                <c:pt idx="107901">
                  <c:v>41.084135886194296</c:v>
                </c:pt>
                <c:pt idx="107902">
                  <c:v>41.084260701703599</c:v>
                </c:pt>
                <c:pt idx="107903">
                  <c:v>41.084385516813398</c:v>
                </c:pt>
                <c:pt idx="107904">
                  <c:v>41.084510331523703</c:v>
                </c:pt>
                <c:pt idx="107905">
                  <c:v>41.084635145834497</c:v>
                </c:pt>
                <c:pt idx="107906">
                  <c:v>41.084759959745703</c:v>
                </c:pt>
                <c:pt idx="107907">
                  <c:v>41.0848847732574</c:v>
                </c:pt>
                <c:pt idx="107908">
                  <c:v>41.085009586369601</c:v>
                </c:pt>
                <c:pt idx="107909">
                  <c:v>41.0851343990823</c:v>
                </c:pt>
                <c:pt idx="107910">
                  <c:v>41.085259211395403</c:v>
                </c:pt>
                <c:pt idx="107911">
                  <c:v>41.085384023309103</c:v>
                </c:pt>
                <c:pt idx="107912">
                  <c:v>41.085508834823202</c:v>
                </c:pt>
                <c:pt idx="107913">
                  <c:v>41.085633645937897</c:v>
                </c:pt>
                <c:pt idx="107914">
                  <c:v>41.085758456652997</c:v>
                </c:pt>
                <c:pt idx="107915">
                  <c:v>41.085883266968601</c:v>
                </c:pt>
                <c:pt idx="107916">
                  <c:v>41.086008076884703</c:v>
                </c:pt>
                <c:pt idx="107917">
                  <c:v>41.086132886401302</c:v>
                </c:pt>
                <c:pt idx="107918">
                  <c:v>41.086257695518398</c:v>
                </c:pt>
                <c:pt idx="107919">
                  <c:v>41.086382504235999</c:v>
                </c:pt>
                <c:pt idx="107920">
                  <c:v>41.086507312554097</c:v>
                </c:pt>
                <c:pt idx="107921">
                  <c:v>41.0866321204727</c:v>
                </c:pt>
                <c:pt idx="107922">
                  <c:v>41.0867569279918</c:v>
                </c:pt>
                <c:pt idx="107923">
                  <c:v>41.086881735111398</c:v>
                </c:pt>
                <c:pt idx="107924">
                  <c:v>41.087006541831499</c:v>
                </c:pt>
                <c:pt idx="107925">
                  <c:v>41.087131348152099</c:v>
                </c:pt>
                <c:pt idx="107926">
                  <c:v>41.087256154073202</c:v>
                </c:pt>
                <c:pt idx="107927">
                  <c:v>41.087380959594803</c:v>
                </c:pt>
                <c:pt idx="107928">
                  <c:v>41.087505764717001</c:v>
                </c:pt>
                <c:pt idx="107929">
                  <c:v>41.087630569439597</c:v>
                </c:pt>
                <c:pt idx="107930">
                  <c:v>41.087755373762803</c:v>
                </c:pt>
                <c:pt idx="107931">
                  <c:v>41.087880177686401</c:v>
                </c:pt>
                <c:pt idx="107932">
                  <c:v>41.088004981210602</c:v>
                </c:pt>
                <c:pt idx="107933">
                  <c:v>41.088129784335301</c:v>
                </c:pt>
                <c:pt idx="107934">
                  <c:v>41.088254587060497</c:v>
                </c:pt>
                <c:pt idx="107935">
                  <c:v>41.088379389386198</c:v>
                </c:pt>
                <c:pt idx="107936">
                  <c:v>41.088504191312502</c:v>
                </c:pt>
                <c:pt idx="107937">
                  <c:v>41.088628992839197</c:v>
                </c:pt>
                <c:pt idx="107938">
                  <c:v>41.088753793966497</c:v>
                </c:pt>
                <c:pt idx="107939">
                  <c:v>41.0888785946943</c:v>
                </c:pt>
                <c:pt idx="107940">
                  <c:v>41.089003395022601</c:v>
                </c:pt>
                <c:pt idx="107941">
                  <c:v>41.089128194951499</c:v>
                </c:pt>
                <c:pt idx="107942">
                  <c:v>41.089252994480901</c:v>
                </c:pt>
                <c:pt idx="107943">
                  <c:v>41.089377793610801</c:v>
                </c:pt>
                <c:pt idx="107944">
                  <c:v>41.089502592341198</c:v>
                </c:pt>
                <c:pt idx="107945">
                  <c:v>41.089627390672199</c:v>
                </c:pt>
                <c:pt idx="107946">
                  <c:v>41.089752188603697</c:v>
                </c:pt>
                <c:pt idx="107947">
                  <c:v>41.0898769861357</c:v>
                </c:pt>
                <c:pt idx="107948">
                  <c:v>41.090001783268299</c:v>
                </c:pt>
                <c:pt idx="107949">
                  <c:v>41.090126580001403</c:v>
                </c:pt>
                <c:pt idx="107950">
                  <c:v>41.090251376335097</c:v>
                </c:pt>
                <c:pt idx="107951">
                  <c:v>41.090376172269202</c:v>
                </c:pt>
                <c:pt idx="107952">
                  <c:v>41.090500967803997</c:v>
                </c:pt>
                <c:pt idx="107953">
                  <c:v>41.090625762939197</c:v>
                </c:pt>
                <c:pt idx="107954">
                  <c:v>41.090750557675001</c:v>
                </c:pt>
                <c:pt idx="107955">
                  <c:v>41.090875352011402</c:v>
                </c:pt>
                <c:pt idx="107956">
                  <c:v>41.0910001459482</c:v>
                </c:pt>
                <c:pt idx="107957">
                  <c:v>41.091124939485702</c:v>
                </c:pt>
                <c:pt idx="107958">
                  <c:v>41.091249732623702</c:v>
                </c:pt>
                <c:pt idx="107959">
                  <c:v>41.091374525362198</c:v>
                </c:pt>
                <c:pt idx="107960">
                  <c:v>41.091499317701299</c:v>
                </c:pt>
                <c:pt idx="107961">
                  <c:v>41.091624109640897</c:v>
                </c:pt>
                <c:pt idx="107962">
                  <c:v>41.091748901181099</c:v>
                </c:pt>
                <c:pt idx="107963">
                  <c:v>41.091873692321798</c:v>
                </c:pt>
                <c:pt idx="107964">
                  <c:v>41.091998483063101</c:v>
                </c:pt>
                <c:pt idx="107965">
                  <c:v>41.092123273405001</c:v>
                </c:pt>
                <c:pt idx="107966">
                  <c:v>41.092248063347398</c:v>
                </c:pt>
                <c:pt idx="107967">
                  <c:v>41.0923728528903</c:v>
                </c:pt>
                <c:pt idx="107968">
                  <c:v>41.092497642033798</c:v>
                </c:pt>
                <c:pt idx="107969">
                  <c:v>41.092622430777901</c:v>
                </c:pt>
                <c:pt idx="107970">
                  <c:v>41.0927472191226</c:v>
                </c:pt>
                <c:pt idx="107971">
                  <c:v>41.092872007067797</c:v>
                </c:pt>
                <c:pt idx="107972">
                  <c:v>41.092996794613597</c:v>
                </c:pt>
                <c:pt idx="107973">
                  <c:v>41.093121581759902</c:v>
                </c:pt>
                <c:pt idx="107974">
                  <c:v>41.093246368506797</c:v>
                </c:pt>
                <c:pt idx="107975">
                  <c:v>41.093371154854303</c:v>
                </c:pt>
                <c:pt idx="107976">
                  <c:v>41.093495940802299</c:v>
                </c:pt>
                <c:pt idx="107977">
                  <c:v>41.093620726350899</c:v>
                </c:pt>
                <c:pt idx="107978">
                  <c:v>41.093745511500103</c:v>
                </c:pt>
                <c:pt idx="107979">
                  <c:v>41.093870296249897</c:v>
                </c:pt>
                <c:pt idx="107980">
                  <c:v>41.093995080600202</c:v>
                </c:pt>
                <c:pt idx="107981">
                  <c:v>41.094119864551097</c:v>
                </c:pt>
                <c:pt idx="107982">
                  <c:v>41.094244648102602</c:v>
                </c:pt>
                <c:pt idx="107983">
                  <c:v>41.094369431254698</c:v>
                </c:pt>
                <c:pt idx="107984">
                  <c:v>41.094494214007398</c:v>
                </c:pt>
                <c:pt idx="107985">
                  <c:v>41.094618996360602</c:v>
                </c:pt>
                <c:pt idx="107986">
                  <c:v>41.094743778314403</c:v>
                </c:pt>
                <c:pt idx="107987">
                  <c:v>41.0948685598688</c:v>
                </c:pt>
                <c:pt idx="107988">
                  <c:v>41.094993341023802</c:v>
                </c:pt>
                <c:pt idx="107989">
                  <c:v>41.0951181217794</c:v>
                </c:pt>
                <c:pt idx="107990">
                  <c:v>41.095242902135503</c:v>
                </c:pt>
                <c:pt idx="107991">
                  <c:v>41.095367682092302</c:v>
                </c:pt>
                <c:pt idx="107992">
                  <c:v>41.095492461649599</c:v>
                </c:pt>
                <c:pt idx="107993">
                  <c:v>41.095617240807599</c:v>
                </c:pt>
                <c:pt idx="107994">
                  <c:v>41.095742019566103</c:v>
                </c:pt>
                <c:pt idx="107995">
                  <c:v>41.095866797925197</c:v>
                </c:pt>
                <c:pt idx="107996">
                  <c:v>41.095991575884902</c:v>
                </c:pt>
                <c:pt idx="107997">
                  <c:v>41.096116353445197</c:v>
                </c:pt>
                <c:pt idx="107998">
                  <c:v>41.096241130606103</c:v>
                </c:pt>
                <c:pt idx="107999">
                  <c:v>41.096365907367698</c:v>
                </c:pt>
                <c:pt idx="108000">
                  <c:v>41.096490683729797</c:v>
                </c:pt>
                <c:pt idx="108001">
                  <c:v>41.096615459692501</c:v>
                </c:pt>
                <c:pt idx="108002">
                  <c:v>41.096740235255801</c:v>
                </c:pt>
                <c:pt idx="108003">
                  <c:v>41.096865010419698</c:v>
                </c:pt>
                <c:pt idx="108004">
                  <c:v>41.096989785184199</c:v>
                </c:pt>
                <c:pt idx="108005">
                  <c:v>41.097114559549397</c:v>
                </c:pt>
                <c:pt idx="108006">
                  <c:v>41.097239333515098</c:v>
                </c:pt>
                <c:pt idx="108007">
                  <c:v>41.097364107081503</c:v>
                </c:pt>
                <c:pt idx="108008">
                  <c:v>41.097488880248399</c:v>
                </c:pt>
                <c:pt idx="108009">
                  <c:v>41.097613653015998</c:v>
                </c:pt>
                <c:pt idx="108010">
                  <c:v>41.0977384253842</c:v>
                </c:pt>
                <c:pt idx="108011">
                  <c:v>41.097863197353</c:v>
                </c:pt>
                <c:pt idx="108012">
                  <c:v>41.097987968922403</c:v>
                </c:pt>
                <c:pt idx="108013">
                  <c:v>41.098112740092397</c:v>
                </c:pt>
                <c:pt idx="108014">
                  <c:v>41.0982375108631</c:v>
                </c:pt>
                <c:pt idx="108015">
                  <c:v>41.098362281234401</c:v>
                </c:pt>
                <c:pt idx="108016">
                  <c:v>41.098487051206298</c:v>
                </c:pt>
                <c:pt idx="108017">
                  <c:v>41.0986118207788</c:v>
                </c:pt>
                <c:pt idx="108018">
                  <c:v>41.098736589951898</c:v>
                </c:pt>
                <c:pt idx="108019">
                  <c:v>41.098861358725699</c:v>
                </c:pt>
                <c:pt idx="108020">
                  <c:v>41.098986127100098</c:v>
                </c:pt>
                <c:pt idx="108021">
                  <c:v>41.0991108950751</c:v>
                </c:pt>
                <c:pt idx="108022">
                  <c:v>41.099235662650798</c:v>
                </c:pt>
                <c:pt idx="108023">
                  <c:v>41.099360429827001</c:v>
                </c:pt>
                <c:pt idx="108024">
                  <c:v>41.099485196603901</c:v>
                </c:pt>
                <c:pt idx="108025">
                  <c:v>41.099609962981503</c:v>
                </c:pt>
                <c:pt idx="108026">
                  <c:v>41.099734728959703</c:v>
                </c:pt>
                <c:pt idx="108027">
                  <c:v>41.099859494538499</c:v>
                </c:pt>
                <c:pt idx="108028">
                  <c:v>41.0999842597179</c:v>
                </c:pt>
                <c:pt idx="108029">
                  <c:v>41.100109024498003</c:v>
                </c:pt>
                <c:pt idx="108030">
                  <c:v>41.100233788878697</c:v>
                </c:pt>
                <c:pt idx="108031">
                  <c:v>41.100358552860101</c:v>
                </c:pt>
                <c:pt idx="108032">
                  <c:v>41.100483316442102</c:v>
                </c:pt>
                <c:pt idx="108033">
                  <c:v>41.100608079624799</c:v>
                </c:pt>
                <c:pt idx="108034">
                  <c:v>41.1007328424081</c:v>
                </c:pt>
                <c:pt idx="108035">
                  <c:v>41.100857604791997</c:v>
                </c:pt>
                <c:pt idx="108036">
                  <c:v>41.100982366776599</c:v>
                </c:pt>
                <c:pt idx="108037">
                  <c:v>41.101107128361797</c:v>
                </c:pt>
                <c:pt idx="108038">
                  <c:v>41.101231889547698</c:v>
                </c:pt>
                <c:pt idx="108039">
                  <c:v>41.101356650334203</c:v>
                </c:pt>
                <c:pt idx="108040">
                  <c:v>41.101481410721398</c:v>
                </c:pt>
                <c:pt idx="108041">
                  <c:v>41.101606170709303</c:v>
                </c:pt>
                <c:pt idx="108042">
                  <c:v>41.101730930297798</c:v>
                </c:pt>
                <c:pt idx="108043">
                  <c:v>41.101855689486896</c:v>
                </c:pt>
                <c:pt idx="108044">
                  <c:v>41.101980448276699</c:v>
                </c:pt>
                <c:pt idx="108045">
                  <c:v>41.102105206667197</c:v>
                </c:pt>
                <c:pt idx="108046">
                  <c:v>41.102229964658299</c:v>
                </c:pt>
                <c:pt idx="108047">
                  <c:v>41.102354722250098</c:v>
                </c:pt>
                <c:pt idx="108048">
                  <c:v>41.102479479442501</c:v>
                </c:pt>
                <c:pt idx="108049">
                  <c:v>41.102604236235599</c:v>
                </c:pt>
                <c:pt idx="108050">
                  <c:v>41.102728992629402</c:v>
                </c:pt>
                <c:pt idx="108051">
                  <c:v>41.1028537486239</c:v>
                </c:pt>
                <c:pt idx="108052">
                  <c:v>41.102978504219003</c:v>
                </c:pt>
                <c:pt idx="108053">
                  <c:v>41.103103259414702</c:v>
                </c:pt>
                <c:pt idx="108054">
                  <c:v>41.103228014211197</c:v>
                </c:pt>
                <c:pt idx="108055">
                  <c:v>41.103352768608303</c:v>
                </c:pt>
                <c:pt idx="108056">
                  <c:v>41.103477522606099</c:v>
                </c:pt>
                <c:pt idx="108057">
                  <c:v>41.103602276204597</c:v>
                </c:pt>
                <c:pt idx="108058">
                  <c:v>41.1037270294037</c:v>
                </c:pt>
                <c:pt idx="108059">
                  <c:v>41.103851782203499</c:v>
                </c:pt>
                <c:pt idx="108060">
                  <c:v>41.103976534604001</c:v>
                </c:pt>
                <c:pt idx="108061">
                  <c:v>41.1041012866052</c:v>
                </c:pt>
                <c:pt idx="108062">
                  <c:v>41.104226038207003</c:v>
                </c:pt>
                <c:pt idx="108063">
                  <c:v>41.104350789409601</c:v>
                </c:pt>
                <c:pt idx="108064">
                  <c:v>41.104475540212803</c:v>
                </c:pt>
                <c:pt idx="108065">
                  <c:v>41.104600290616702</c:v>
                </c:pt>
                <c:pt idx="108066">
                  <c:v>41.104725040621297</c:v>
                </c:pt>
                <c:pt idx="108067">
                  <c:v>41.104849790226503</c:v>
                </c:pt>
                <c:pt idx="108068">
                  <c:v>41.104974539432497</c:v>
                </c:pt>
                <c:pt idx="108069">
                  <c:v>41.105099288239103</c:v>
                </c:pt>
                <c:pt idx="108070">
                  <c:v>41.105224036646497</c:v>
                </c:pt>
                <c:pt idx="108071">
                  <c:v>41.105348784654502</c:v>
                </c:pt>
                <c:pt idx="108072">
                  <c:v>41.105473532263197</c:v>
                </c:pt>
                <c:pt idx="108073">
                  <c:v>41.105598279472602</c:v>
                </c:pt>
                <c:pt idx="108074">
                  <c:v>41.105723026282703</c:v>
                </c:pt>
                <c:pt idx="108075">
                  <c:v>41.105847772693501</c:v>
                </c:pt>
                <c:pt idx="108076">
                  <c:v>41.105972518705002</c:v>
                </c:pt>
                <c:pt idx="108077">
                  <c:v>41.106097264317299</c:v>
                </c:pt>
                <c:pt idx="108078">
                  <c:v>41.1062220095302</c:v>
                </c:pt>
                <c:pt idx="108079">
                  <c:v>41.106346754343797</c:v>
                </c:pt>
                <c:pt idx="108080">
                  <c:v>41.106471498758097</c:v>
                </c:pt>
                <c:pt idx="108081">
                  <c:v>41.106596242773101</c:v>
                </c:pt>
                <c:pt idx="108082">
                  <c:v>41.106720986388801</c:v>
                </c:pt>
                <c:pt idx="108083">
                  <c:v>41.106845729605197</c:v>
                </c:pt>
                <c:pt idx="108084">
                  <c:v>41.106970472422397</c:v>
                </c:pt>
                <c:pt idx="108085">
                  <c:v>41.1070952148402</c:v>
                </c:pt>
                <c:pt idx="108086">
                  <c:v>41.1072199568587</c:v>
                </c:pt>
                <c:pt idx="108087">
                  <c:v>41.107344698478002</c:v>
                </c:pt>
                <c:pt idx="108088">
                  <c:v>41.107469439698001</c:v>
                </c:pt>
                <c:pt idx="108089">
                  <c:v>41.107594180518703</c:v>
                </c:pt>
                <c:pt idx="108090">
                  <c:v>41.107718920940101</c:v>
                </c:pt>
                <c:pt idx="108091">
                  <c:v>41.107843660962203</c:v>
                </c:pt>
                <c:pt idx="108092">
                  <c:v>41.107968400585101</c:v>
                </c:pt>
                <c:pt idx="108093">
                  <c:v>41.108093139808602</c:v>
                </c:pt>
                <c:pt idx="108094">
                  <c:v>41.1082178786329</c:v>
                </c:pt>
                <c:pt idx="108095">
                  <c:v>41.1083426170579</c:v>
                </c:pt>
                <c:pt idx="108096">
                  <c:v>41.108467355083597</c:v>
                </c:pt>
                <c:pt idx="108097">
                  <c:v>41.108592092710097</c:v>
                </c:pt>
                <c:pt idx="108098">
                  <c:v>41.1087168299373</c:v>
                </c:pt>
                <c:pt idx="108099">
                  <c:v>41.1088415667652</c:v>
                </c:pt>
                <c:pt idx="108100">
                  <c:v>41.108966303193803</c:v>
                </c:pt>
                <c:pt idx="108101">
                  <c:v>41.109091039223202</c:v>
                </c:pt>
                <c:pt idx="108102">
                  <c:v>41.109215774853297</c:v>
                </c:pt>
                <c:pt idx="108103">
                  <c:v>41.109340510084103</c:v>
                </c:pt>
                <c:pt idx="108104">
                  <c:v>41.109465244915697</c:v>
                </c:pt>
                <c:pt idx="108105">
                  <c:v>41.109589979348002</c:v>
                </c:pt>
                <c:pt idx="108106">
                  <c:v>41.109714713381003</c:v>
                </c:pt>
                <c:pt idx="108107">
                  <c:v>41.109839447014799</c:v>
                </c:pt>
                <c:pt idx="108108">
                  <c:v>41.1099641802493</c:v>
                </c:pt>
                <c:pt idx="108109">
                  <c:v>41.110088913084503</c:v>
                </c:pt>
                <c:pt idx="108110">
                  <c:v>41.110213645520503</c:v>
                </c:pt>
                <c:pt idx="108111">
                  <c:v>41.110338377557298</c:v>
                </c:pt>
                <c:pt idx="108112">
                  <c:v>41.110463109194697</c:v>
                </c:pt>
                <c:pt idx="108113">
                  <c:v>41.110587840432999</c:v>
                </c:pt>
                <c:pt idx="108114">
                  <c:v>41.110712571271897</c:v>
                </c:pt>
                <c:pt idx="108115">
                  <c:v>41.110837301711598</c:v>
                </c:pt>
                <c:pt idx="108116">
                  <c:v>41.110962031752102</c:v>
                </c:pt>
                <c:pt idx="108117">
                  <c:v>41.111086761393302</c:v>
                </c:pt>
                <c:pt idx="108118">
                  <c:v>41.111211490635299</c:v>
                </c:pt>
                <c:pt idx="108119">
                  <c:v>41.111336219477998</c:v>
                </c:pt>
                <c:pt idx="108120">
                  <c:v>41.111460947921501</c:v>
                </c:pt>
                <c:pt idx="108121">
                  <c:v>41.111585675965699</c:v>
                </c:pt>
                <c:pt idx="108122">
                  <c:v>41.111710403610701</c:v>
                </c:pt>
                <c:pt idx="108123">
                  <c:v>41.111835130856498</c:v>
                </c:pt>
                <c:pt idx="108124">
                  <c:v>41.111959857702999</c:v>
                </c:pt>
                <c:pt idx="108125">
                  <c:v>41.112084584150203</c:v>
                </c:pt>
                <c:pt idx="108126">
                  <c:v>41.112209310198203</c:v>
                </c:pt>
                <c:pt idx="108127">
                  <c:v>41.112334035846999</c:v>
                </c:pt>
                <c:pt idx="108128">
                  <c:v>41.112458761096597</c:v>
                </c:pt>
                <c:pt idx="108129">
                  <c:v>41.112583485946899</c:v>
                </c:pt>
                <c:pt idx="108130">
                  <c:v>41.112708210397997</c:v>
                </c:pt>
                <c:pt idx="108131">
                  <c:v>41.112832934449798</c:v>
                </c:pt>
                <c:pt idx="108132">
                  <c:v>41.112957658102502</c:v>
                </c:pt>
                <c:pt idx="108133">
                  <c:v>41.113082381355902</c:v>
                </c:pt>
                <c:pt idx="108134">
                  <c:v>41.113207104209998</c:v>
                </c:pt>
                <c:pt idx="108135">
                  <c:v>41.113331826664997</c:v>
                </c:pt>
                <c:pt idx="108136">
                  <c:v>41.113456548720698</c:v>
                </c:pt>
                <c:pt idx="108137">
                  <c:v>41.113581270377203</c:v>
                </c:pt>
                <c:pt idx="108138">
                  <c:v>41.113705991634397</c:v>
                </c:pt>
                <c:pt idx="108139">
                  <c:v>41.113830712492501</c:v>
                </c:pt>
                <c:pt idx="108140">
                  <c:v>41.1139554329513</c:v>
                </c:pt>
                <c:pt idx="108141">
                  <c:v>41.114080153010903</c:v>
                </c:pt>
                <c:pt idx="108142">
                  <c:v>41.114204872671301</c:v>
                </c:pt>
                <c:pt idx="108143">
                  <c:v>41.114329591932503</c:v>
                </c:pt>
                <c:pt idx="108144">
                  <c:v>41.1144543107944</c:v>
                </c:pt>
                <c:pt idx="108145">
                  <c:v>41.1145790292572</c:v>
                </c:pt>
                <c:pt idx="108146">
                  <c:v>41.114703747320704</c:v>
                </c:pt>
                <c:pt idx="108147">
                  <c:v>41.114828464985003</c:v>
                </c:pt>
                <c:pt idx="108148">
                  <c:v>41.114953182250098</c:v>
                </c:pt>
                <c:pt idx="108149">
                  <c:v>41.115077899116002</c:v>
                </c:pt>
                <c:pt idx="108150">
                  <c:v>41.115202615582703</c:v>
                </c:pt>
                <c:pt idx="108151">
                  <c:v>41.115327331650199</c:v>
                </c:pt>
                <c:pt idx="108152">
                  <c:v>41.115452047318499</c:v>
                </c:pt>
                <c:pt idx="108153">
                  <c:v>41.115576762587601</c:v>
                </c:pt>
                <c:pt idx="108154">
                  <c:v>41.115701477457399</c:v>
                </c:pt>
                <c:pt idx="108155">
                  <c:v>41.1158261919281</c:v>
                </c:pt>
                <c:pt idx="108156">
                  <c:v>41.115950905999597</c:v>
                </c:pt>
                <c:pt idx="108157">
                  <c:v>41.116075619671903</c:v>
                </c:pt>
                <c:pt idx="108158">
                  <c:v>41.116200332944899</c:v>
                </c:pt>
                <c:pt idx="108159">
                  <c:v>41.116325045818797</c:v>
                </c:pt>
                <c:pt idx="108160">
                  <c:v>41.116449758293498</c:v>
                </c:pt>
                <c:pt idx="108161">
                  <c:v>41.116574470369002</c:v>
                </c:pt>
                <c:pt idx="108162">
                  <c:v>41.116699182045302</c:v>
                </c:pt>
                <c:pt idx="108163">
                  <c:v>41.116823893322398</c:v>
                </c:pt>
                <c:pt idx="108164">
                  <c:v>41.116948604200303</c:v>
                </c:pt>
                <c:pt idx="108165">
                  <c:v>41.117073314679097</c:v>
                </c:pt>
                <c:pt idx="108166">
                  <c:v>41.117198024758601</c:v>
                </c:pt>
                <c:pt idx="108167">
                  <c:v>41.117322734439</c:v>
                </c:pt>
                <c:pt idx="108168">
                  <c:v>41.117447443720103</c:v>
                </c:pt>
                <c:pt idx="108169">
                  <c:v>41.117572152602101</c:v>
                </c:pt>
                <c:pt idx="108170">
                  <c:v>41.117696861084902</c:v>
                </c:pt>
                <c:pt idx="108171">
                  <c:v>41.117821569168598</c:v>
                </c:pt>
                <c:pt idx="108172">
                  <c:v>41.117946276852997</c:v>
                </c:pt>
                <c:pt idx="108173">
                  <c:v>41.118070984138299</c:v>
                </c:pt>
                <c:pt idx="108174">
                  <c:v>41.118195691024397</c:v>
                </c:pt>
                <c:pt idx="108175">
                  <c:v>41.118320397511297</c:v>
                </c:pt>
                <c:pt idx="108176">
                  <c:v>41.118445103599001</c:v>
                </c:pt>
                <c:pt idx="108177">
                  <c:v>41.1185698092876</c:v>
                </c:pt>
                <c:pt idx="108178">
                  <c:v>41.118694514577001</c:v>
                </c:pt>
                <c:pt idx="108179">
                  <c:v>41.118819219467198</c:v>
                </c:pt>
                <c:pt idx="108180">
                  <c:v>41.118943923958298</c:v>
                </c:pt>
                <c:pt idx="108181">
                  <c:v>41.119068628050201</c:v>
                </c:pt>
                <c:pt idx="108182">
                  <c:v>41.119193331742899</c:v>
                </c:pt>
                <c:pt idx="108183">
                  <c:v>41.1193180350365</c:v>
                </c:pt>
                <c:pt idx="108184">
                  <c:v>41.119442737930797</c:v>
                </c:pt>
                <c:pt idx="108185">
                  <c:v>41.119567440426103</c:v>
                </c:pt>
                <c:pt idx="108186">
                  <c:v>41.119692142522098</c:v>
                </c:pt>
                <c:pt idx="108187">
                  <c:v>41.119816844219102</c:v>
                </c:pt>
                <c:pt idx="108188">
                  <c:v>41.119941545516802</c:v>
                </c:pt>
                <c:pt idx="108189">
                  <c:v>41.120066246415398</c:v>
                </c:pt>
                <c:pt idx="108190">
                  <c:v>41.120190946914803</c:v>
                </c:pt>
                <c:pt idx="108191">
                  <c:v>41.120315647015097</c:v>
                </c:pt>
                <c:pt idx="108192">
                  <c:v>41.120440346716201</c:v>
                </c:pt>
                <c:pt idx="108193">
                  <c:v>41.1205650460182</c:v>
                </c:pt>
                <c:pt idx="108194">
                  <c:v>41.120689744921002</c:v>
                </c:pt>
                <c:pt idx="108195">
                  <c:v>41.120814443424699</c:v>
                </c:pt>
                <c:pt idx="108196">
                  <c:v>41.120939141529199</c:v>
                </c:pt>
                <c:pt idx="108197">
                  <c:v>41.121063839234601</c:v>
                </c:pt>
                <c:pt idx="108198">
                  <c:v>41.121188536540799</c:v>
                </c:pt>
                <c:pt idx="108199">
                  <c:v>41.1213132334479</c:v>
                </c:pt>
                <c:pt idx="108200">
                  <c:v>41.121437929955903</c:v>
                </c:pt>
                <c:pt idx="108201">
                  <c:v>41.121562626064701</c:v>
                </c:pt>
                <c:pt idx="108202">
                  <c:v>41.121687321774303</c:v>
                </c:pt>
                <c:pt idx="108203">
                  <c:v>41.1218120170848</c:v>
                </c:pt>
                <c:pt idx="108204">
                  <c:v>41.121936711996199</c:v>
                </c:pt>
                <c:pt idx="108205">
                  <c:v>41.1220614065085</c:v>
                </c:pt>
                <c:pt idx="108206">
                  <c:v>41.122186100621597</c:v>
                </c:pt>
                <c:pt idx="108207">
                  <c:v>41.122310794335498</c:v>
                </c:pt>
                <c:pt idx="108208">
                  <c:v>41.122435487650399</c:v>
                </c:pt>
                <c:pt idx="108209">
                  <c:v>41.122560180566097</c:v>
                </c:pt>
                <c:pt idx="108210">
                  <c:v>41.122684873082697</c:v>
                </c:pt>
                <c:pt idx="108211">
                  <c:v>41.1228095652001</c:v>
                </c:pt>
                <c:pt idx="108212">
                  <c:v>41.122934256918398</c:v>
                </c:pt>
                <c:pt idx="108213">
                  <c:v>41.123058948237599</c:v>
                </c:pt>
                <c:pt idx="108214">
                  <c:v>41.123183639157702</c:v>
                </c:pt>
                <c:pt idx="108215">
                  <c:v>41.123308329678601</c:v>
                </c:pt>
                <c:pt idx="108216">
                  <c:v>41.123433019800402</c:v>
                </c:pt>
                <c:pt idx="108217">
                  <c:v>41.123557709523098</c:v>
                </c:pt>
                <c:pt idx="108218">
                  <c:v>41.123682398846697</c:v>
                </c:pt>
                <c:pt idx="108219">
                  <c:v>41.123807087771198</c:v>
                </c:pt>
                <c:pt idx="108220">
                  <c:v>41.123931776296502</c:v>
                </c:pt>
                <c:pt idx="108221">
                  <c:v>41.124056464422701</c:v>
                </c:pt>
                <c:pt idx="108222">
                  <c:v>41.124181152149802</c:v>
                </c:pt>
                <c:pt idx="108223">
                  <c:v>41.124305839477799</c:v>
                </c:pt>
                <c:pt idx="108224">
                  <c:v>41.124430526406698</c:v>
                </c:pt>
                <c:pt idx="108225">
                  <c:v>41.1245552129365</c:v>
                </c:pt>
                <c:pt idx="108226">
                  <c:v>41.124679899067097</c:v>
                </c:pt>
                <c:pt idx="108227">
                  <c:v>41.124804584798603</c:v>
                </c:pt>
                <c:pt idx="108228">
                  <c:v>41.124929270131098</c:v>
                </c:pt>
                <c:pt idx="108229">
                  <c:v>41.125053955064402</c:v>
                </c:pt>
                <c:pt idx="108230">
                  <c:v>41.125178639598602</c:v>
                </c:pt>
                <c:pt idx="108231">
                  <c:v>41.125303323733803</c:v>
                </c:pt>
                <c:pt idx="108232">
                  <c:v>41.1254280074698</c:v>
                </c:pt>
                <c:pt idx="108233">
                  <c:v>41.1255526908067</c:v>
                </c:pt>
                <c:pt idx="108234">
                  <c:v>41.125677373744502</c:v>
                </c:pt>
                <c:pt idx="108235">
                  <c:v>41.125802056283199</c:v>
                </c:pt>
                <c:pt idx="108236">
                  <c:v>41.125926738422898</c:v>
                </c:pt>
                <c:pt idx="108237">
                  <c:v>41.1260514201634</c:v>
                </c:pt>
                <c:pt idx="108238">
                  <c:v>41.126176101504797</c:v>
                </c:pt>
                <c:pt idx="108239">
                  <c:v>41.126300782447103</c:v>
                </c:pt>
                <c:pt idx="108240">
                  <c:v>41.126425462990397</c:v>
                </c:pt>
                <c:pt idx="108241">
                  <c:v>41.126550143134502</c:v>
                </c:pt>
                <c:pt idx="108242">
                  <c:v>41.1266748228796</c:v>
                </c:pt>
                <c:pt idx="108243">
                  <c:v>41.126799502225602</c:v>
                </c:pt>
                <c:pt idx="108244">
                  <c:v>41.126924181172399</c:v>
                </c:pt>
                <c:pt idx="108245">
                  <c:v>41.127048859720198</c:v>
                </c:pt>
                <c:pt idx="108246">
                  <c:v>41.127173537868998</c:v>
                </c:pt>
                <c:pt idx="108247">
                  <c:v>41.127298215618602</c:v>
                </c:pt>
                <c:pt idx="108248">
                  <c:v>41.127422892969101</c:v>
                </c:pt>
                <c:pt idx="108249">
                  <c:v>41.127547569920601</c:v>
                </c:pt>
                <c:pt idx="108250">
                  <c:v>41.127672246472997</c:v>
                </c:pt>
                <c:pt idx="108251">
                  <c:v>41.127796922626302</c:v>
                </c:pt>
                <c:pt idx="108252">
                  <c:v>41.127921598380503</c:v>
                </c:pt>
                <c:pt idx="108253">
                  <c:v>41.128046273735698</c:v>
                </c:pt>
                <c:pt idx="108254">
                  <c:v>41.128170948691803</c:v>
                </c:pt>
                <c:pt idx="108255">
                  <c:v>41.128295623248803</c:v>
                </c:pt>
                <c:pt idx="108256">
                  <c:v>41.128420297406699</c:v>
                </c:pt>
                <c:pt idx="108257">
                  <c:v>41.128544971165603</c:v>
                </c:pt>
                <c:pt idx="108258">
                  <c:v>41.128669644525303</c:v>
                </c:pt>
                <c:pt idx="108259">
                  <c:v>41.128794317486097</c:v>
                </c:pt>
                <c:pt idx="108260">
                  <c:v>41.128918990047701</c:v>
                </c:pt>
                <c:pt idx="108261">
                  <c:v>41.1290436622103</c:v>
                </c:pt>
                <c:pt idx="108262">
                  <c:v>41.129168333973901</c:v>
                </c:pt>
                <c:pt idx="108263">
                  <c:v>41.129293005338297</c:v>
                </c:pt>
                <c:pt idx="108264">
                  <c:v>41.129417676303703</c:v>
                </c:pt>
                <c:pt idx="108265">
                  <c:v>41.129542346870103</c:v>
                </c:pt>
                <c:pt idx="108266">
                  <c:v>41.129667017037299</c:v>
                </c:pt>
                <c:pt idx="108267">
                  <c:v>41.129791686805603</c:v>
                </c:pt>
                <c:pt idx="108268">
                  <c:v>41.129916356174697</c:v>
                </c:pt>
                <c:pt idx="108269">
                  <c:v>41.130041025144799</c:v>
                </c:pt>
                <c:pt idx="108270">
                  <c:v>41.130165693715902</c:v>
                </c:pt>
                <c:pt idx="108271">
                  <c:v>41.130290361887901</c:v>
                </c:pt>
                <c:pt idx="108272">
                  <c:v>41.130415029660902</c:v>
                </c:pt>
                <c:pt idx="108273">
                  <c:v>41.130539697034799</c:v>
                </c:pt>
                <c:pt idx="108274">
                  <c:v>41.130664364009597</c:v>
                </c:pt>
                <c:pt idx="108275">
                  <c:v>41.130789030585397</c:v>
                </c:pt>
                <c:pt idx="108276">
                  <c:v>41.1309136967622</c:v>
                </c:pt>
                <c:pt idx="108277">
                  <c:v>41.131038362539897</c:v>
                </c:pt>
                <c:pt idx="108278">
                  <c:v>41.131163027918603</c:v>
                </c:pt>
                <c:pt idx="108279">
                  <c:v>41.131287692898198</c:v>
                </c:pt>
                <c:pt idx="108280">
                  <c:v>41.131412357478801</c:v>
                </c:pt>
                <c:pt idx="108281">
                  <c:v>41.1315370216603</c:v>
                </c:pt>
                <c:pt idx="108282">
                  <c:v>41.131661685442801</c:v>
                </c:pt>
                <c:pt idx="108283">
                  <c:v>41.131786348826303</c:v>
                </c:pt>
                <c:pt idx="108284">
                  <c:v>41.131911011810701</c:v>
                </c:pt>
                <c:pt idx="108285">
                  <c:v>41.1320356743961</c:v>
                </c:pt>
                <c:pt idx="108286">
                  <c:v>41.132160336582501</c:v>
                </c:pt>
                <c:pt idx="108287">
                  <c:v>41.132284998369798</c:v>
                </c:pt>
                <c:pt idx="108288">
                  <c:v>41.132409659758103</c:v>
                </c:pt>
                <c:pt idx="108289">
                  <c:v>41.132534320747403</c:v>
                </c:pt>
                <c:pt idx="108290">
                  <c:v>41.132658981337599</c:v>
                </c:pt>
                <c:pt idx="108291">
                  <c:v>41.132783641528803</c:v>
                </c:pt>
                <c:pt idx="108292">
                  <c:v>41.132908301321002</c:v>
                </c:pt>
                <c:pt idx="108293">
                  <c:v>41.133032960714203</c:v>
                </c:pt>
                <c:pt idx="108294">
                  <c:v>41.1331576197083</c:v>
                </c:pt>
                <c:pt idx="108295">
                  <c:v>41.133282278303497</c:v>
                </c:pt>
                <c:pt idx="108296">
                  <c:v>41.133406936499597</c:v>
                </c:pt>
                <c:pt idx="108297">
                  <c:v>41.133531594296599</c:v>
                </c:pt>
                <c:pt idx="108298">
                  <c:v>41.133656251694703</c:v>
                </c:pt>
                <c:pt idx="108299">
                  <c:v>41.133780908693701</c:v>
                </c:pt>
                <c:pt idx="108300">
                  <c:v>41.133905565293702</c:v>
                </c:pt>
                <c:pt idx="108301">
                  <c:v>41.134030221494797</c:v>
                </c:pt>
                <c:pt idx="108302">
                  <c:v>41.134154877296702</c:v>
                </c:pt>
                <c:pt idx="108303">
                  <c:v>41.134279532699701</c:v>
                </c:pt>
                <c:pt idx="108304">
                  <c:v>41.134404187703701</c:v>
                </c:pt>
                <c:pt idx="108305">
                  <c:v>41.134528842308697</c:v>
                </c:pt>
                <c:pt idx="108306">
                  <c:v>41.134653496514602</c:v>
                </c:pt>
                <c:pt idx="108307">
                  <c:v>41.134778150321601</c:v>
                </c:pt>
                <c:pt idx="108308">
                  <c:v>41.134902803729503</c:v>
                </c:pt>
                <c:pt idx="108309">
                  <c:v>41.135027456738399</c:v>
                </c:pt>
                <c:pt idx="108310">
                  <c:v>41.135152109348397</c:v>
                </c:pt>
                <c:pt idx="108311">
                  <c:v>41.135276761559297</c:v>
                </c:pt>
                <c:pt idx="108312">
                  <c:v>41.135401413371298</c:v>
                </c:pt>
                <c:pt idx="108313">
                  <c:v>41.135526064784202</c:v>
                </c:pt>
                <c:pt idx="108314">
                  <c:v>41.1356507157981</c:v>
                </c:pt>
                <c:pt idx="108315">
                  <c:v>41.1357753664131</c:v>
                </c:pt>
                <c:pt idx="108316">
                  <c:v>41.135900016629002</c:v>
                </c:pt>
                <c:pt idx="108317">
                  <c:v>41.136024666445998</c:v>
                </c:pt>
                <c:pt idx="108318">
                  <c:v>41.136149315863904</c:v>
                </c:pt>
                <c:pt idx="108319">
                  <c:v>41.136273964882903</c:v>
                </c:pt>
                <c:pt idx="108320">
                  <c:v>41.136398613502799</c:v>
                </c:pt>
                <c:pt idx="108321">
                  <c:v>41.136523261723802</c:v>
                </c:pt>
                <c:pt idx="108322">
                  <c:v>41.1366479095458</c:v>
                </c:pt>
                <c:pt idx="108323">
                  <c:v>41.136772556968801</c:v>
                </c:pt>
                <c:pt idx="108324">
                  <c:v>41.136897203992802</c:v>
                </c:pt>
                <c:pt idx="108325">
                  <c:v>41.137021850617899</c:v>
                </c:pt>
                <c:pt idx="108326">
                  <c:v>41.137146496843997</c:v>
                </c:pt>
                <c:pt idx="108327">
                  <c:v>41.137271142670997</c:v>
                </c:pt>
                <c:pt idx="108328">
                  <c:v>41.137395788099099</c:v>
                </c:pt>
                <c:pt idx="108329">
                  <c:v>41.137520433128202</c:v>
                </c:pt>
                <c:pt idx="108330">
                  <c:v>41.1376450777584</c:v>
                </c:pt>
                <c:pt idx="108331">
                  <c:v>41.1377697219895</c:v>
                </c:pt>
                <c:pt idx="108332">
                  <c:v>41.137894365821701</c:v>
                </c:pt>
                <c:pt idx="108333">
                  <c:v>41.138019009254897</c:v>
                </c:pt>
                <c:pt idx="108334">
                  <c:v>41.138143652289202</c:v>
                </c:pt>
                <c:pt idx="108335">
                  <c:v>41.138268294924401</c:v>
                </c:pt>
                <c:pt idx="108336">
                  <c:v>41.138392937160702</c:v>
                </c:pt>
                <c:pt idx="108337">
                  <c:v>41.138517578998098</c:v>
                </c:pt>
                <c:pt idx="108338">
                  <c:v>41.138642220436402</c:v>
                </c:pt>
                <c:pt idx="108339">
                  <c:v>41.138766861475801</c:v>
                </c:pt>
                <c:pt idx="108340">
                  <c:v>41.138891502116302</c:v>
                </c:pt>
                <c:pt idx="108341">
                  <c:v>41.139016142357796</c:v>
                </c:pt>
                <c:pt idx="108342">
                  <c:v>41.1391407822003</c:v>
                </c:pt>
                <c:pt idx="108343">
                  <c:v>41.139265421643799</c:v>
                </c:pt>
                <c:pt idx="108344">
                  <c:v>41.139390060688399</c:v>
                </c:pt>
                <c:pt idx="108345">
                  <c:v>41.139514699334001</c:v>
                </c:pt>
                <c:pt idx="108346">
                  <c:v>41.139639337580697</c:v>
                </c:pt>
                <c:pt idx="108347">
                  <c:v>41.139763975428401</c:v>
                </c:pt>
                <c:pt idx="108348">
                  <c:v>41.139888612877201</c:v>
                </c:pt>
                <c:pt idx="108349">
                  <c:v>41.140013249927001</c:v>
                </c:pt>
                <c:pt idx="108350">
                  <c:v>41.140137886577797</c:v>
                </c:pt>
                <c:pt idx="108351">
                  <c:v>41.140262522829701</c:v>
                </c:pt>
                <c:pt idx="108352">
                  <c:v>41.140387158682699</c:v>
                </c:pt>
                <c:pt idx="108353">
                  <c:v>41.1405117941367</c:v>
                </c:pt>
                <c:pt idx="108354">
                  <c:v>41.140636429191701</c:v>
                </c:pt>
                <c:pt idx="108355">
                  <c:v>41.140761063847897</c:v>
                </c:pt>
                <c:pt idx="108356">
                  <c:v>41.140885698105002</c:v>
                </c:pt>
                <c:pt idx="108357">
                  <c:v>41.141010331963301</c:v>
                </c:pt>
                <c:pt idx="108358">
                  <c:v>41.141134965422502</c:v>
                </c:pt>
                <c:pt idx="108359">
                  <c:v>41.141259598482897</c:v>
                </c:pt>
                <c:pt idx="108360">
                  <c:v>41.141384231144301</c:v>
                </c:pt>
                <c:pt idx="108361">
                  <c:v>41.141508863406798</c:v>
                </c:pt>
                <c:pt idx="108362">
                  <c:v>41.141633495270298</c:v>
                </c:pt>
                <c:pt idx="108363">
                  <c:v>41.141758126734899</c:v>
                </c:pt>
                <c:pt idx="108364">
                  <c:v>41.141882757800502</c:v>
                </c:pt>
                <c:pt idx="108365">
                  <c:v>41.142007388467299</c:v>
                </c:pt>
                <c:pt idx="108366">
                  <c:v>41.142132018735097</c:v>
                </c:pt>
                <c:pt idx="108367">
                  <c:v>41.142256648603897</c:v>
                </c:pt>
                <c:pt idx="108368">
                  <c:v>41.142381278073898</c:v>
                </c:pt>
                <c:pt idx="108369">
                  <c:v>41.142505907144901</c:v>
                </c:pt>
                <c:pt idx="108370">
                  <c:v>41.142630535816899</c:v>
                </c:pt>
                <c:pt idx="108371">
                  <c:v>41.142755164090097</c:v>
                </c:pt>
                <c:pt idx="108372">
                  <c:v>41.142879791964297</c:v>
                </c:pt>
                <c:pt idx="108373">
                  <c:v>41.143004419439599</c:v>
                </c:pt>
                <c:pt idx="108374">
                  <c:v>41.143129046516002</c:v>
                </c:pt>
                <c:pt idx="108375">
                  <c:v>41.143253673193499</c:v>
                </c:pt>
                <c:pt idx="108376">
                  <c:v>41.143378299471998</c:v>
                </c:pt>
                <c:pt idx="108377">
                  <c:v>41.143502925351697</c:v>
                </c:pt>
                <c:pt idx="108378">
                  <c:v>41.143627550832399</c:v>
                </c:pt>
                <c:pt idx="108379">
                  <c:v>41.143752175914202</c:v>
                </c:pt>
                <c:pt idx="108380">
                  <c:v>41.143876800597099</c:v>
                </c:pt>
                <c:pt idx="108381">
                  <c:v>41.144001424881097</c:v>
                </c:pt>
                <c:pt idx="108382">
                  <c:v>41.144126048766097</c:v>
                </c:pt>
                <c:pt idx="108383">
                  <c:v>41.144250672252298</c:v>
                </c:pt>
                <c:pt idx="108384">
                  <c:v>41.144375295339501</c:v>
                </c:pt>
                <c:pt idx="108385">
                  <c:v>41.144499918027797</c:v>
                </c:pt>
                <c:pt idx="108386">
                  <c:v>41.144624540317302</c:v>
                </c:pt>
                <c:pt idx="108387">
                  <c:v>41.144749162207802</c:v>
                </c:pt>
                <c:pt idx="108388">
                  <c:v>41.144873783699403</c:v>
                </c:pt>
                <c:pt idx="108389">
                  <c:v>41.144998404792098</c:v>
                </c:pt>
                <c:pt idx="108390">
                  <c:v>41.145123025486001</c:v>
                </c:pt>
                <c:pt idx="108391">
                  <c:v>41.145247645780898</c:v>
                </c:pt>
                <c:pt idx="108392">
                  <c:v>41.145372265676897</c:v>
                </c:pt>
                <c:pt idx="108393">
                  <c:v>41.145496885173998</c:v>
                </c:pt>
                <c:pt idx="108394">
                  <c:v>41.145621504272199</c:v>
                </c:pt>
                <c:pt idx="108395">
                  <c:v>41.145746122971602</c:v>
                </c:pt>
                <c:pt idx="108396">
                  <c:v>41.145870741271999</c:v>
                </c:pt>
                <c:pt idx="108397">
                  <c:v>41.145995359173597</c:v>
                </c:pt>
                <c:pt idx="108398">
                  <c:v>41.146119976676196</c:v>
                </c:pt>
                <c:pt idx="108399">
                  <c:v>41.146244593779997</c:v>
                </c:pt>
                <c:pt idx="108400">
                  <c:v>41.146369210484899</c:v>
                </c:pt>
                <c:pt idx="108401">
                  <c:v>41.146493826790902</c:v>
                </c:pt>
                <c:pt idx="108402">
                  <c:v>41.146618442697999</c:v>
                </c:pt>
                <c:pt idx="108403">
                  <c:v>41.146743058206198</c:v>
                </c:pt>
                <c:pt idx="108404">
                  <c:v>41.146867673315498</c:v>
                </c:pt>
                <c:pt idx="108405">
                  <c:v>41.146992288025999</c:v>
                </c:pt>
                <c:pt idx="108406">
                  <c:v>41.147116902337501</c:v>
                </c:pt>
                <c:pt idx="108407">
                  <c:v>41.147241516250197</c:v>
                </c:pt>
                <c:pt idx="108408">
                  <c:v>41.147366129764102</c:v>
                </c:pt>
                <c:pt idx="108409">
                  <c:v>41.147490742879</c:v>
                </c:pt>
                <c:pt idx="108410">
                  <c:v>41.1476153555951</c:v>
                </c:pt>
                <c:pt idx="108411">
                  <c:v>41.147739967912301</c:v>
                </c:pt>
                <c:pt idx="108412">
                  <c:v>41.147864579830603</c:v>
                </c:pt>
                <c:pt idx="108413">
                  <c:v>41.14798919135</c:v>
                </c:pt>
                <c:pt idx="108414">
                  <c:v>41.148113802470597</c:v>
                </c:pt>
                <c:pt idx="108415">
                  <c:v>41.148238413192303</c:v>
                </c:pt>
                <c:pt idx="108416">
                  <c:v>41.148363023515202</c:v>
                </c:pt>
                <c:pt idx="108417">
                  <c:v>41.148487633439103</c:v>
                </c:pt>
                <c:pt idx="108418">
                  <c:v>41.148612242964198</c:v>
                </c:pt>
                <c:pt idx="108419">
                  <c:v>41.148736852090501</c:v>
                </c:pt>
                <c:pt idx="108420">
                  <c:v>41.148861460817898</c:v>
                </c:pt>
                <c:pt idx="108421">
                  <c:v>41.148986069146403</c:v>
                </c:pt>
                <c:pt idx="108422">
                  <c:v>41.149110677076003</c:v>
                </c:pt>
                <c:pt idx="108423">
                  <c:v>41.149235284606803</c:v>
                </c:pt>
                <c:pt idx="108424">
                  <c:v>41.149359891738797</c:v>
                </c:pt>
                <c:pt idx="108425">
                  <c:v>41.149484498471899</c:v>
                </c:pt>
                <c:pt idx="108426">
                  <c:v>41.149609104806103</c:v>
                </c:pt>
                <c:pt idx="108427">
                  <c:v>41.149733710741501</c:v>
                </c:pt>
                <c:pt idx="108428">
                  <c:v>41.149858316277999</c:v>
                </c:pt>
                <c:pt idx="108429">
                  <c:v>41.149982921415699</c:v>
                </c:pt>
                <c:pt idx="108430">
                  <c:v>41.1501075261545</c:v>
                </c:pt>
                <c:pt idx="108431">
                  <c:v>41.150232130494501</c:v>
                </c:pt>
                <c:pt idx="108432">
                  <c:v>41.150356734435597</c:v>
                </c:pt>
                <c:pt idx="108433">
                  <c:v>41.150481337977901</c:v>
                </c:pt>
                <c:pt idx="108434">
                  <c:v>41.150605941121299</c:v>
                </c:pt>
                <c:pt idx="108435">
                  <c:v>41.150730543865897</c:v>
                </c:pt>
                <c:pt idx="108436">
                  <c:v>41.150855146211697</c:v>
                </c:pt>
                <c:pt idx="108437">
                  <c:v>41.150979748158598</c:v>
                </c:pt>
                <c:pt idx="108438">
                  <c:v>41.1511043497066</c:v>
                </c:pt>
                <c:pt idx="108439">
                  <c:v>41.151228950855902</c:v>
                </c:pt>
                <c:pt idx="108440">
                  <c:v>41.151353551606299</c:v>
                </c:pt>
                <c:pt idx="108441">
                  <c:v>41.151478151957797</c:v>
                </c:pt>
                <c:pt idx="108442">
                  <c:v>41.151602751910602</c:v>
                </c:pt>
                <c:pt idx="108443">
                  <c:v>41.151727351464501</c:v>
                </c:pt>
                <c:pt idx="108444">
                  <c:v>41.151851950619502</c:v>
                </c:pt>
                <c:pt idx="108445">
                  <c:v>41.151976549375703</c:v>
                </c:pt>
                <c:pt idx="108446">
                  <c:v>41.152101147733099</c:v>
                </c:pt>
                <c:pt idx="108447">
                  <c:v>41.152225745691702</c:v>
                </c:pt>
                <c:pt idx="108448">
                  <c:v>41.152350343251499</c:v>
                </c:pt>
                <c:pt idx="108449">
                  <c:v>41.152474940412397</c:v>
                </c:pt>
                <c:pt idx="108450">
                  <c:v>41.152599537174503</c:v>
                </c:pt>
                <c:pt idx="108451">
                  <c:v>41.152724133537703</c:v>
                </c:pt>
                <c:pt idx="108452">
                  <c:v>41.152848729502203</c:v>
                </c:pt>
                <c:pt idx="108453">
                  <c:v>41.152973325067798</c:v>
                </c:pt>
                <c:pt idx="108454">
                  <c:v>41.1530979202346</c:v>
                </c:pt>
                <c:pt idx="108455">
                  <c:v>41.153222515002597</c:v>
                </c:pt>
                <c:pt idx="108456">
                  <c:v>41.153347109371801</c:v>
                </c:pt>
                <c:pt idx="108457">
                  <c:v>41.153471703342099</c:v>
                </c:pt>
                <c:pt idx="108458">
                  <c:v>41.153596296913697</c:v>
                </c:pt>
                <c:pt idx="108459">
                  <c:v>41.153720890086397</c:v>
                </c:pt>
                <c:pt idx="108460">
                  <c:v>41.153845482860298</c:v>
                </c:pt>
                <c:pt idx="108461">
                  <c:v>41.153970075235499</c:v>
                </c:pt>
                <c:pt idx="108462">
                  <c:v>41.154094667211702</c:v>
                </c:pt>
                <c:pt idx="108463">
                  <c:v>41.154219258789297</c:v>
                </c:pt>
                <c:pt idx="108464">
                  <c:v>41.154343849967901</c:v>
                </c:pt>
                <c:pt idx="108465">
                  <c:v>41.154468440747799</c:v>
                </c:pt>
                <c:pt idx="108466">
                  <c:v>41.154593031128897</c:v>
                </c:pt>
                <c:pt idx="108467">
                  <c:v>41.154717621111203</c:v>
                </c:pt>
                <c:pt idx="108468">
                  <c:v>41.154842210694603</c:v>
                </c:pt>
                <c:pt idx="108469">
                  <c:v>41.154966799879297</c:v>
                </c:pt>
                <c:pt idx="108470">
                  <c:v>41.155091388665198</c:v>
                </c:pt>
                <c:pt idx="108471">
                  <c:v>41.155215977052301</c:v>
                </c:pt>
                <c:pt idx="108472">
                  <c:v>41.155340565040497</c:v>
                </c:pt>
                <c:pt idx="108473">
                  <c:v>41.155465152630001</c:v>
                </c:pt>
                <c:pt idx="108474">
                  <c:v>41.155589739820698</c:v>
                </c:pt>
                <c:pt idx="108475">
                  <c:v>41.155714326612603</c:v>
                </c:pt>
                <c:pt idx="108476">
                  <c:v>41.155838913005702</c:v>
                </c:pt>
                <c:pt idx="108477">
                  <c:v>41.155963499000002</c:v>
                </c:pt>
                <c:pt idx="108478">
                  <c:v>41.156088084595602</c:v>
                </c:pt>
                <c:pt idx="108479">
                  <c:v>41.156212669792303</c:v>
                </c:pt>
                <c:pt idx="108480">
                  <c:v>41.156337254590198</c:v>
                </c:pt>
                <c:pt idx="108481">
                  <c:v>41.156461838989401</c:v>
                </c:pt>
                <c:pt idx="108482">
                  <c:v>41.156586422989797</c:v>
                </c:pt>
                <c:pt idx="108483">
                  <c:v>41.156711006591401</c:v>
                </c:pt>
                <c:pt idx="108484">
                  <c:v>41.156835589794198</c:v>
                </c:pt>
                <c:pt idx="108485">
                  <c:v>41.156960172598303</c:v>
                </c:pt>
                <c:pt idx="108486">
                  <c:v>41.157084755003503</c:v>
                </c:pt>
                <c:pt idx="108487">
                  <c:v>41.157209337010002</c:v>
                </c:pt>
                <c:pt idx="108488">
                  <c:v>41.157333918617702</c:v>
                </c:pt>
                <c:pt idx="108489">
                  <c:v>41.157458499826703</c:v>
                </c:pt>
                <c:pt idx="108490">
                  <c:v>41.157583080636797</c:v>
                </c:pt>
                <c:pt idx="108491">
                  <c:v>41.1577076610482</c:v>
                </c:pt>
                <c:pt idx="108492">
                  <c:v>41.157832241060902</c:v>
                </c:pt>
                <c:pt idx="108493">
                  <c:v>41.157956820674698</c:v>
                </c:pt>
                <c:pt idx="108494">
                  <c:v>41.158081399889802</c:v>
                </c:pt>
                <c:pt idx="108495">
                  <c:v>41.1582059787061</c:v>
                </c:pt>
                <c:pt idx="108496">
                  <c:v>41.158330557123698</c:v>
                </c:pt>
                <c:pt idx="108497">
                  <c:v>41.158455135142397</c:v>
                </c:pt>
                <c:pt idx="108498">
                  <c:v>41.158579712762503</c:v>
                </c:pt>
                <c:pt idx="108499">
                  <c:v>41.158704289983703</c:v>
                </c:pt>
                <c:pt idx="108500">
                  <c:v>41.158828866806203</c:v>
                </c:pt>
                <c:pt idx="108501">
                  <c:v>41.158953443229997</c:v>
                </c:pt>
                <c:pt idx="108502">
                  <c:v>41.159078019254999</c:v>
                </c:pt>
                <c:pt idx="108503">
                  <c:v>41.159202594881201</c:v>
                </c:pt>
                <c:pt idx="108504">
                  <c:v>41.159327170108703</c:v>
                </c:pt>
                <c:pt idx="108505">
                  <c:v>41.1594517449374</c:v>
                </c:pt>
                <c:pt idx="108506">
                  <c:v>41.159576319367297</c:v>
                </c:pt>
                <c:pt idx="108507">
                  <c:v>41.159700893398501</c:v>
                </c:pt>
                <c:pt idx="108508">
                  <c:v>41.159825467030998</c:v>
                </c:pt>
                <c:pt idx="108509">
                  <c:v>41.159950040264697</c:v>
                </c:pt>
                <c:pt idx="108510">
                  <c:v>41.160074613099702</c:v>
                </c:pt>
                <c:pt idx="108511">
                  <c:v>41.160199185535902</c:v>
                </c:pt>
                <c:pt idx="108512">
                  <c:v>41.160323757573401</c:v>
                </c:pt>
                <c:pt idx="108513">
                  <c:v>41.160448329212102</c:v>
                </c:pt>
                <c:pt idx="108514">
                  <c:v>41.160572900452102</c:v>
                </c:pt>
                <c:pt idx="108515">
                  <c:v>41.160697471293297</c:v>
                </c:pt>
                <c:pt idx="108516">
                  <c:v>41.160822041735798</c:v>
                </c:pt>
                <c:pt idx="108517">
                  <c:v>41.1609466117796</c:v>
                </c:pt>
                <c:pt idx="108518">
                  <c:v>41.161071181424603</c:v>
                </c:pt>
                <c:pt idx="108519">
                  <c:v>41.161195750670899</c:v>
                </c:pt>
                <c:pt idx="108520">
                  <c:v>41.161320319518502</c:v>
                </c:pt>
                <c:pt idx="108521">
                  <c:v>41.161444887967299</c:v>
                </c:pt>
                <c:pt idx="108522">
                  <c:v>41.161569456017403</c:v>
                </c:pt>
                <c:pt idx="108523">
                  <c:v>41.161694023668701</c:v>
                </c:pt>
                <c:pt idx="108524">
                  <c:v>41.161818590921399</c:v>
                </c:pt>
                <c:pt idx="108525">
                  <c:v>41.161943157775298</c:v>
                </c:pt>
                <c:pt idx="108526">
                  <c:v>41.162067724230504</c:v>
                </c:pt>
                <c:pt idx="108527">
                  <c:v>41.162192290286903</c:v>
                </c:pt>
                <c:pt idx="108528">
                  <c:v>41.162316855944603</c:v>
                </c:pt>
                <c:pt idx="108529">
                  <c:v>41.162441421203603</c:v>
                </c:pt>
                <c:pt idx="108530">
                  <c:v>41.162565986063903</c:v>
                </c:pt>
                <c:pt idx="108531">
                  <c:v>41.162690550525397</c:v>
                </c:pt>
                <c:pt idx="108532">
                  <c:v>41.162815114588298</c:v>
                </c:pt>
                <c:pt idx="108533">
                  <c:v>41.1629396782524</c:v>
                </c:pt>
                <c:pt idx="108534">
                  <c:v>41.163064241517802</c:v>
                </c:pt>
                <c:pt idx="108535">
                  <c:v>41.163188804384497</c:v>
                </c:pt>
                <c:pt idx="108536">
                  <c:v>41.163313366852499</c:v>
                </c:pt>
                <c:pt idx="108537">
                  <c:v>41.163437928921702</c:v>
                </c:pt>
                <c:pt idx="108538">
                  <c:v>41.163562490592298</c:v>
                </c:pt>
                <c:pt idx="108539">
                  <c:v>41.163687051864102</c:v>
                </c:pt>
                <c:pt idx="108540">
                  <c:v>41.163811612737199</c:v>
                </c:pt>
                <c:pt idx="108541">
                  <c:v>41.163936173211603</c:v>
                </c:pt>
                <c:pt idx="108542">
                  <c:v>41.1640607332873</c:v>
                </c:pt>
                <c:pt idx="108543">
                  <c:v>41.164185292964298</c:v>
                </c:pt>
                <c:pt idx="108544">
                  <c:v>41.164309852242603</c:v>
                </c:pt>
                <c:pt idx="108545">
                  <c:v>41.164434411122201</c:v>
                </c:pt>
                <c:pt idx="108546">
                  <c:v>41.1645589696031</c:v>
                </c:pt>
                <c:pt idx="108547">
                  <c:v>41.164683527685298</c:v>
                </c:pt>
                <c:pt idx="108548">
                  <c:v>41.164808085368797</c:v>
                </c:pt>
                <c:pt idx="108549">
                  <c:v>41.164932642653604</c:v>
                </c:pt>
                <c:pt idx="108550">
                  <c:v>41.165057199539703</c:v>
                </c:pt>
                <c:pt idx="108551">
                  <c:v>41.165181756027103</c:v>
                </c:pt>
                <c:pt idx="108552">
                  <c:v>41.165306312115803</c:v>
                </c:pt>
                <c:pt idx="108553">
                  <c:v>41.165430867805803</c:v>
                </c:pt>
                <c:pt idx="108554">
                  <c:v>41.165555423097203</c:v>
                </c:pt>
                <c:pt idx="108555">
                  <c:v>41.165679977989797</c:v>
                </c:pt>
                <c:pt idx="108556">
                  <c:v>41.165804532483698</c:v>
                </c:pt>
                <c:pt idx="108557">
                  <c:v>41.165929086578998</c:v>
                </c:pt>
                <c:pt idx="108558">
                  <c:v>41.166053640275599</c:v>
                </c:pt>
                <c:pt idx="108559">
                  <c:v>41.166178193573401</c:v>
                </c:pt>
                <c:pt idx="108560">
                  <c:v>41.166302746472603</c:v>
                </c:pt>
                <c:pt idx="108561">
                  <c:v>41.166427298973197</c:v>
                </c:pt>
                <c:pt idx="108562">
                  <c:v>41.166551851074999</c:v>
                </c:pt>
                <c:pt idx="108563">
                  <c:v>41.166676402778201</c:v>
                </c:pt>
                <c:pt idx="108564">
                  <c:v>41.166800954082603</c:v>
                </c:pt>
                <c:pt idx="108565">
                  <c:v>41.166925504988399</c:v>
                </c:pt>
                <c:pt idx="108566">
                  <c:v>41.167050055495601</c:v>
                </c:pt>
                <c:pt idx="108567">
                  <c:v>41.167174605604004</c:v>
                </c:pt>
                <c:pt idx="108568">
                  <c:v>41.167299155313799</c:v>
                </c:pt>
                <c:pt idx="108569">
                  <c:v>41.167423704624902</c:v>
                </c:pt>
                <c:pt idx="108570">
                  <c:v>41.167548253537298</c:v>
                </c:pt>
                <c:pt idx="108571">
                  <c:v>41.167672802051101</c:v>
                </c:pt>
                <c:pt idx="108572">
                  <c:v>41.167797350166197</c:v>
                </c:pt>
                <c:pt idx="108573">
                  <c:v>41.1679218978826</c:v>
                </c:pt>
                <c:pt idx="108574">
                  <c:v>41.168046445200297</c:v>
                </c:pt>
                <c:pt idx="108575">
                  <c:v>41.1681709921194</c:v>
                </c:pt>
                <c:pt idx="108576">
                  <c:v>41.168295538639903</c:v>
                </c:pt>
                <c:pt idx="108577">
                  <c:v>41.1684200847616</c:v>
                </c:pt>
                <c:pt idx="108578">
                  <c:v>41.168544630484703</c:v>
                </c:pt>
                <c:pt idx="108579">
                  <c:v>41.1686691758092</c:v>
                </c:pt>
                <c:pt idx="108580">
                  <c:v>41.168793720735003</c:v>
                </c:pt>
                <c:pt idx="108581">
                  <c:v>41.1689182652621</c:v>
                </c:pt>
                <c:pt idx="108582">
                  <c:v>41.169042809390596</c:v>
                </c:pt>
                <c:pt idx="108583">
                  <c:v>41.1691673531204</c:v>
                </c:pt>
                <c:pt idx="108584">
                  <c:v>41.169291896451597</c:v>
                </c:pt>
                <c:pt idx="108585">
                  <c:v>41.169416439384101</c:v>
                </c:pt>
                <c:pt idx="108586">
                  <c:v>41.169540981917997</c:v>
                </c:pt>
                <c:pt idx="108587">
                  <c:v>41.169665524053201</c:v>
                </c:pt>
                <c:pt idx="108588">
                  <c:v>41.169790065789698</c:v>
                </c:pt>
                <c:pt idx="108589">
                  <c:v>41.169914607127701</c:v>
                </c:pt>
                <c:pt idx="108590">
                  <c:v>41.170039148066898</c:v>
                </c:pt>
                <c:pt idx="108591">
                  <c:v>41.170163688607602</c:v>
                </c:pt>
                <c:pt idx="108592">
                  <c:v>41.170288228749598</c:v>
                </c:pt>
                <c:pt idx="108593">
                  <c:v>41.170412768492902</c:v>
                </c:pt>
                <c:pt idx="108594">
                  <c:v>41.170537307837598</c:v>
                </c:pt>
                <c:pt idx="108595">
                  <c:v>41.170661846783702</c:v>
                </c:pt>
                <c:pt idx="108596">
                  <c:v>41.170786385331098</c:v>
                </c:pt>
                <c:pt idx="108597">
                  <c:v>41.170910923479902</c:v>
                </c:pt>
                <c:pt idx="108598">
                  <c:v>41.171035461229998</c:v>
                </c:pt>
                <c:pt idx="108599">
                  <c:v>41.171159998581501</c:v>
                </c:pt>
                <c:pt idx="108600">
                  <c:v>41.171284535534397</c:v>
                </c:pt>
                <c:pt idx="108601">
                  <c:v>41.1714090720887</c:v>
                </c:pt>
                <c:pt idx="108602">
                  <c:v>41.171533608244303</c:v>
                </c:pt>
                <c:pt idx="108603">
                  <c:v>41.171658144001299</c:v>
                </c:pt>
                <c:pt idx="108604">
                  <c:v>41.171782679359701</c:v>
                </c:pt>
                <c:pt idx="108605">
                  <c:v>41.171907214319397</c:v>
                </c:pt>
                <c:pt idx="108606">
                  <c:v>41.172031748880499</c:v>
                </c:pt>
                <c:pt idx="108607">
                  <c:v>41.172156283043002</c:v>
                </c:pt>
                <c:pt idx="108608">
                  <c:v>41.172280816806897</c:v>
                </c:pt>
                <c:pt idx="108609">
                  <c:v>41.172405350172099</c:v>
                </c:pt>
                <c:pt idx="108610">
                  <c:v>41.1725298831388</c:v>
                </c:pt>
                <c:pt idx="108611">
                  <c:v>41.172654415706802</c:v>
                </c:pt>
                <c:pt idx="108612">
                  <c:v>41.172778947876203</c:v>
                </c:pt>
                <c:pt idx="108613">
                  <c:v>41.172903479646898</c:v>
                </c:pt>
                <c:pt idx="108614">
                  <c:v>41.173028011019099</c:v>
                </c:pt>
                <c:pt idx="108615">
                  <c:v>41.1731525419927</c:v>
                </c:pt>
                <c:pt idx="108616">
                  <c:v>41.1732770725676</c:v>
                </c:pt>
                <c:pt idx="108617">
                  <c:v>41.173401602743901</c:v>
                </c:pt>
                <c:pt idx="108618">
                  <c:v>41.173526132521602</c:v>
                </c:pt>
                <c:pt idx="108619">
                  <c:v>41.173650661900702</c:v>
                </c:pt>
                <c:pt idx="108620">
                  <c:v>41.173775190881202</c:v>
                </c:pt>
                <c:pt idx="108621">
                  <c:v>41.173899719463101</c:v>
                </c:pt>
                <c:pt idx="108622">
                  <c:v>41.1740242476464</c:v>
                </c:pt>
                <c:pt idx="108623">
                  <c:v>41.1741487754311</c:v>
                </c:pt>
                <c:pt idx="108624">
                  <c:v>41.174273302817099</c:v>
                </c:pt>
                <c:pt idx="108625">
                  <c:v>41.174397829804597</c:v>
                </c:pt>
                <c:pt idx="108626">
                  <c:v>41.174522356393503</c:v>
                </c:pt>
                <c:pt idx="108627">
                  <c:v>41.174646882583801</c:v>
                </c:pt>
                <c:pt idx="108628">
                  <c:v>41.174771408375499</c:v>
                </c:pt>
                <c:pt idx="108629">
                  <c:v>41.174895933768497</c:v>
                </c:pt>
                <c:pt idx="108630">
                  <c:v>41.175020458763001</c:v>
                </c:pt>
                <c:pt idx="108631">
                  <c:v>41.175144983358898</c:v>
                </c:pt>
                <c:pt idx="108632">
                  <c:v>41.175269507556202</c:v>
                </c:pt>
                <c:pt idx="108633">
                  <c:v>41.175394031354998</c:v>
                </c:pt>
                <c:pt idx="108634">
                  <c:v>41.175518554755101</c:v>
                </c:pt>
                <c:pt idx="108635">
                  <c:v>41.175643077756597</c:v>
                </c:pt>
                <c:pt idx="108636">
                  <c:v>41.175767600359599</c:v>
                </c:pt>
                <c:pt idx="108637">
                  <c:v>41.175892122563901</c:v>
                </c:pt>
                <c:pt idx="108638">
                  <c:v>41.176016644369703</c:v>
                </c:pt>
                <c:pt idx="108639">
                  <c:v>41.176141165776897</c:v>
                </c:pt>
                <c:pt idx="108640">
                  <c:v>41.176265686785499</c:v>
                </c:pt>
                <c:pt idx="108641">
                  <c:v>41.176390207395599</c:v>
                </c:pt>
                <c:pt idx="108642">
                  <c:v>41.176514727607</c:v>
                </c:pt>
                <c:pt idx="108643">
                  <c:v>41.176639247419899</c:v>
                </c:pt>
                <c:pt idx="108644">
                  <c:v>41.176763766834199</c:v>
                </c:pt>
                <c:pt idx="108645">
                  <c:v>41.176888285849898</c:v>
                </c:pt>
                <c:pt idx="108646">
                  <c:v>41.177012804467097</c:v>
                </c:pt>
                <c:pt idx="108647">
                  <c:v>41.177137322685603</c:v>
                </c:pt>
                <c:pt idx="108648">
                  <c:v>41.177261840505601</c:v>
                </c:pt>
                <c:pt idx="108649">
                  <c:v>41.177386357927098</c:v>
                </c:pt>
                <c:pt idx="108650">
                  <c:v>41.177510874949903</c:v>
                </c:pt>
                <c:pt idx="108651">
                  <c:v>41.177635391574199</c:v>
                </c:pt>
                <c:pt idx="108652">
                  <c:v>41.177759907800002</c:v>
                </c:pt>
                <c:pt idx="108653">
                  <c:v>41.177884423627098</c:v>
                </c:pt>
                <c:pt idx="108654">
                  <c:v>41.178008939055701</c:v>
                </c:pt>
                <c:pt idx="108655">
                  <c:v>41.178133454085803</c:v>
                </c:pt>
                <c:pt idx="108656">
                  <c:v>41.178257968717297</c:v>
                </c:pt>
                <c:pt idx="108657">
                  <c:v>41.178382482950198</c:v>
                </c:pt>
                <c:pt idx="108658">
                  <c:v>41.178506996784499</c:v>
                </c:pt>
                <c:pt idx="108659">
                  <c:v>41.178631510220299</c:v>
                </c:pt>
                <c:pt idx="108660">
                  <c:v>41.178756023257598</c:v>
                </c:pt>
                <c:pt idx="108661">
                  <c:v>41.178880535896297</c:v>
                </c:pt>
                <c:pt idx="108662">
                  <c:v>41.179005048136403</c:v>
                </c:pt>
                <c:pt idx="108663">
                  <c:v>41.179129559978001</c:v>
                </c:pt>
                <c:pt idx="108664">
                  <c:v>41.179254071420999</c:v>
                </c:pt>
                <c:pt idx="108665">
                  <c:v>41.179378582465503</c:v>
                </c:pt>
                <c:pt idx="108666">
                  <c:v>41.1795030931114</c:v>
                </c:pt>
                <c:pt idx="108667">
                  <c:v>41.179627603358803</c:v>
                </c:pt>
                <c:pt idx="108668">
                  <c:v>41.179752113207599</c:v>
                </c:pt>
                <c:pt idx="108669">
                  <c:v>41.1798766226579</c:v>
                </c:pt>
                <c:pt idx="108670">
                  <c:v>41.180001131709702</c:v>
                </c:pt>
                <c:pt idx="108671">
                  <c:v>41.180125640362903</c:v>
                </c:pt>
                <c:pt idx="108672">
                  <c:v>41.180250148617503</c:v>
                </c:pt>
                <c:pt idx="108673">
                  <c:v>41.180374656473703</c:v>
                </c:pt>
                <c:pt idx="108674">
                  <c:v>41.180499163931302</c:v>
                </c:pt>
                <c:pt idx="108675">
                  <c:v>41.1806236709903</c:v>
                </c:pt>
                <c:pt idx="108676">
                  <c:v>41.180748177650798</c:v>
                </c:pt>
                <c:pt idx="108677">
                  <c:v>41.180872683912803</c:v>
                </c:pt>
                <c:pt idx="108678">
                  <c:v>41.180997189776299</c:v>
                </c:pt>
                <c:pt idx="108679">
                  <c:v>41.181121695241202</c:v>
                </c:pt>
                <c:pt idx="108680">
                  <c:v>41.181246200307598</c:v>
                </c:pt>
                <c:pt idx="108681">
                  <c:v>41.1813707049754</c:v>
                </c:pt>
                <c:pt idx="108682">
                  <c:v>41.181495209244702</c:v>
                </c:pt>
                <c:pt idx="108683">
                  <c:v>41.181619713115502</c:v>
                </c:pt>
                <c:pt idx="108684">
                  <c:v>41.181744216587802</c:v>
                </c:pt>
                <c:pt idx="108685">
                  <c:v>41.181868719661502</c:v>
                </c:pt>
                <c:pt idx="108686">
                  <c:v>41.1819932223368</c:v>
                </c:pt>
                <c:pt idx="108687">
                  <c:v>41.182117724613498</c:v>
                </c:pt>
                <c:pt idx="108688">
                  <c:v>41.182242226491702</c:v>
                </c:pt>
                <c:pt idx="108689">
                  <c:v>41.182366727971299</c:v>
                </c:pt>
                <c:pt idx="108690">
                  <c:v>41.182491229052502</c:v>
                </c:pt>
                <c:pt idx="108691">
                  <c:v>41.182615729735097</c:v>
                </c:pt>
                <c:pt idx="108692">
                  <c:v>41.182740230019199</c:v>
                </c:pt>
                <c:pt idx="108693">
                  <c:v>41.1828647299048</c:v>
                </c:pt>
                <c:pt idx="108694">
                  <c:v>41.1829892293919</c:v>
                </c:pt>
                <c:pt idx="108695">
                  <c:v>41.1831137284805</c:v>
                </c:pt>
                <c:pt idx="108696">
                  <c:v>41.183238227170499</c:v>
                </c:pt>
                <c:pt idx="108697">
                  <c:v>41.183362725462104</c:v>
                </c:pt>
                <c:pt idx="108698">
                  <c:v>41.183487223355101</c:v>
                </c:pt>
                <c:pt idx="108699">
                  <c:v>41.183611720849697</c:v>
                </c:pt>
                <c:pt idx="108700">
                  <c:v>41.1837362179457</c:v>
                </c:pt>
                <c:pt idx="108701">
                  <c:v>41.183860714643203</c:v>
                </c:pt>
                <c:pt idx="108702">
                  <c:v>41.183985210942197</c:v>
                </c:pt>
                <c:pt idx="108703">
                  <c:v>41.184109706842797</c:v>
                </c:pt>
                <c:pt idx="108704">
                  <c:v>41.184234202344797</c:v>
                </c:pt>
                <c:pt idx="108705">
                  <c:v>41.184358697448303</c:v>
                </c:pt>
                <c:pt idx="108706">
                  <c:v>41.184483192153301</c:v>
                </c:pt>
                <c:pt idx="108707">
                  <c:v>41.184607686459898</c:v>
                </c:pt>
                <c:pt idx="108708">
                  <c:v>41.184732180367902</c:v>
                </c:pt>
                <c:pt idx="108709">
                  <c:v>41.184856673877498</c:v>
                </c:pt>
                <c:pt idx="108710">
                  <c:v>41.1849811669885</c:v>
                </c:pt>
                <c:pt idx="108711">
                  <c:v>41.185105659701101</c:v>
                </c:pt>
                <c:pt idx="108712">
                  <c:v>41.185230152015102</c:v>
                </c:pt>
                <c:pt idx="108713">
                  <c:v>41.185354643930701</c:v>
                </c:pt>
                <c:pt idx="108714">
                  <c:v>41.1854791354478</c:v>
                </c:pt>
                <c:pt idx="108715">
                  <c:v>41.185603626566397</c:v>
                </c:pt>
                <c:pt idx="108716">
                  <c:v>41.185728117286502</c:v>
                </c:pt>
                <c:pt idx="108717">
                  <c:v>41.185852607608197</c:v>
                </c:pt>
                <c:pt idx="108718">
                  <c:v>41.1859770975313</c:v>
                </c:pt>
                <c:pt idx="108719">
                  <c:v>41.186101587056001</c:v>
                </c:pt>
                <c:pt idx="108720">
                  <c:v>41.186226076182201</c:v>
                </c:pt>
                <c:pt idx="108721">
                  <c:v>41.186350564909901</c:v>
                </c:pt>
                <c:pt idx="108722">
                  <c:v>41.1864750532391</c:v>
                </c:pt>
                <c:pt idx="108723">
                  <c:v>41.186599541169898</c:v>
                </c:pt>
                <c:pt idx="108724">
                  <c:v>41.186724028702201</c:v>
                </c:pt>
                <c:pt idx="108725">
                  <c:v>41.186848515835997</c:v>
                </c:pt>
                <c:pt idx="108726">
                  <c:v>41.1869730025713</c:v>
                </c:pt>
                <c:pt idx="108727">
                  <c:v>41.187097488908201</c:v>
                </c:pt>
                <c:pt idx="108728">
                  <c:v>41.187221974846601</c:v>
                </c:pt>
                <c:pt idx="108729">
                  <c:v>41.1873464603865</c:v>
                </c:pt>
                <c:pt idx="108730">
                  <c:v>41.187470945527998</c:v>
                </c:pt>
                <c:pt idx="108731">
                  <c:v>41.187595430271003</c:v>
                </c:pt>
                <c:pt idx="108732">
                  <c:v>41.187719914615499</c:v>
                </c:pt>
                <c:pt idx="108733">
                  <c:v>41.187844398561602</c:v>
                </c:pt>
                <c:pt idx="108734">
                  <c:v>41.187968882109203</c:v>
                </c:pt>
                <c:pt idx="108735">
                  <c:v>41.188093365258403</c:v>
                </c:pt>
                <c:pt idx="108736">
                  <c:v>41.188217848009003</c:v>
                </c:pt>
                <c:pt idx="108737">
                  <c:v>41.188342330361301</c:v>
                </c:pt>
                <c:pt idx="108738">
                  <c:v>41.188466812314999</c:v>
                </c:pt>
                <c:pt idx="108739">
                  <c:v>41.188591293870402</c:v>
                </c:pt>
                <c:pt idx="108740">
                  <c:v>41.188715775027198</c:v>
                </c:pt>
                <c:pt idx="108741">
                  <c:v>41.1888402557856</c:v>
                </c:pt>
                <c:pt idx="108742">
                  <c:v>41.1889647361456</c:v>
                </c:pt>
                <c:pt idx="108743">
                  <c:v>41.189089216107099</c:v>
                </c:pt>
                <c:pt idx="108744">
                  <c:v>41.189213695670198</c:v>
                </c:pt>
                <c:pt idx="108745">
                  <c:v>41.189338174834802</c:v>
                </c:pt>
                <c:pt idx="108746">
                  <c:v>41.189462653600899</c:v>
                </c:pt>
                <c:pt idx="108747">
                  <c:v>41.1895871319687</c:v>
                </c:pt>
                <c:pt idx="108748">
                  <c:v>41.189711609937902</c:v>
                </c:pt>
                <c:pt idx="108749">
                  <c:v>41.189836087508802</c:v>
                </c:pt>
                <c:pt idx="108750">
                  <c:v>41.189960564681101</c:v>
                </c:pt>
                <c:pt idx="108751">
                  <c:v>41.190085041455099</c:v>
                </c:pt>
                <c:pt idx="108752">
                  <c:v>41.190209517830603</c:v>
                </c:pt>
                <c:pt idx="108753">
                  <c:v>41.190333993807698</c:v>
                </c:pt>
                <c:pt idx="108754">
                  <c:v>41.1904584693863</c:v>
                </c:pt>
                <c:pt idx="108755">
                  <c:v>41.190582944566501</c:v>
                </c:pt>
                <c:pt idx="108756">
                  <c:v>41.1907074193483</c:v>
                </c:pt>
                <c:pt idx="108757">
                  <c:v>41.190831893731598</c:v>
                </c:pt>
                <c:pt idx="108758">
                  <c:v>41.190956367716502</c:v>
                </c:pt>
                <c:pt idx="108759">
                  <c:v>41.191080841302998</c:v>
                </c:pt>
                <c:pt idx="108760">
                  <c:v>41.191205314491</c:v>
                </c:pt>
                <c:pt idx="108761">
                  <c:v>41.191329787280701</c:v>
                </c:pt>
                <c:pt idx="108762">
                  <c:v>41.191454259671801</c:v>
                </c:pt>
                <c:pt idx="108763">
                  <c:v>41.191578731664599</c:v>
                </c:pt>
                <c:pt idx="108764">
                  <c:v>41.191703203258903</c:v>
                </c:pt>
                <c:pt idx="108765">
                  <c:v>41.191827674454899</c:v>
                </c:pt>
                <c:pt idx="108766">
                  <c:v>41.191952145252401</c:v>
                </c:pt>
                <c:pt idx="108767">
                  <c:v>41.192076615651402</c:v>
                </c:pt>
                <c:pt idx="108768">
                  <c:v>41.192201085652101</c:v>
                </c:pt>
                <c:pt idx="108769">
                  <c:v>41.1923255552543</c:v>
                </c:pt>
                <c:pt idx="108770">
                  <c:v>41.192450024458203</c:v>
                </c:pt>
                <c:pt idx="108771">
                  <c:v>41.192574493263599</c:v>
                </c:pt>
                <c:pt idx="108772">
                  <c:v>41.192698961670601</c:v>
                </c:pt>
                <c:pt idx="108773">
                  <c:v>41.192823429679201</c:v>
                </c:pt>
                <c:pt idx="108774">
                  <c:v>41.192947897289301</c:v>
                </c:pt>
                <c:pt idx="108775">
                  <c:v>41.193072364501099</c:v>
                </c:pt>
                <c:pt idx="108776">
                  <c:v>41.193196831314502</c:v>
                </c:pt>
                <c:pt idx="108777">
                  <c:v>41.193321297729398</c:v>
                </c:pt>
                <c:pt idx="108778">
                  <c:v>41.193445763745899</c:v>
                </c:pt>
                <c:pt idx="108779">
                  <c:v>41.193570229364099</c:v>
                </c:pt>
                <c:pt idx="108780">
                  <c:v>41.193694694583797</c:v>
                </c:pt>
                <c:pt idx="108781">
                  <c:v>41.193819159405102</c:v>
                </c:pt>
                <c:pt idx="108782">
                  <c:v>41.193943623828098</c:v>
                </c:pt>
                <c:pt idx="108783">
                  <c:v>41.1940680878526</c:v>
                </c:pt>
                <c:pt idx="108784">
                  <c:v>41.1941925514787</c:v>
                </c:pt>
                <c:pt idx="108785">
                  <c:v>41.194317014706499</c:v>
                </c:pt>
                <c:pt idx="108786">
                  <c:v>41.194441477535797</c:v>
                </c:pt>
                <c:pt idx="108787">
                  <c:v>41.1945659399668</c:v>
                </c:pt>
                <c:pt idx="108788">
                  <c:v>41.194690401999303</c:v>
                </c:pt>
                <c:pt idx="108789">
                  <c:v>41.194814863633503</c:v>
                </c:pt>
                <c:pt idx="108790">
                  <c:v>41.194939324869203</c:v>
                </c:pt>
                <c:pt idx="108791">
                  <c:v>41.195063785706601</c:v>
                </c:pt>
                <c:pt idx="108792">
                  <c:v>41.195188246145598</c:v>
                </c:pt>
                <c:pt idx="108793">
                  <c:v>41.195312706186201</c:v>
                </c:pt>
                <c:pt idx="108794">
                  <c:v>41.195437165828402</c:v>
                </c:pt>
                <c:pt idx="108795">
                  <c:v>41.195561625072301</c:v>
                </c:pt>
                <c:pt idx="108796">
                  <c:v>41.1956860839177</c:v>
                </c:pt>
                <c:pt idx="108797">
                  <c:v>41.195810542364796</c:v>
                </c:pt>
                <c:pt idx="108798">
                  <c:v>41.195935000413499</c:v>
                </c:pt>
                <c:pt idx="108799">
                  <c:v>41.1960594580638</c:v>
                </c:pt>
                <c:pt idx="108800">
                  <c:v>41.1961839153158</c:v>
                </c:pt>
                <c:pt idx="108801">
                  <c:v>41.196308372169298</c:v>
                </c:pt>
                <c:pt idx="108802">
                  <c:v>41.196432828624502</c:v>
                </c:pt>
                <c:pt idx="108803">
                  <c:v>41.196557284681298</c:v>
                </c:pt>
                <c:pt idx="108804">
                  <c:v>41.196681740339699</c:v>
                </c:pt>
                <c:pt idx="108805">
                  <c:v>41.196806195599798</c:v>
                </c:pt>
                <c:pt idx="108806">
                  <c:v>41.196930650461503</c:v>
                </c:pt>
                <c:pt idx="108807">
                  <c:v>41.1970551049248</c:v>
                </c:pt>
                <c:pt idx="108808">
                  <c:v>41.197179558989802</c:v>
                </c:pt>
                <c:pt idx="108809">
                  <c:v>41.197304012656403</c:v>
                </c:pt>
                <c:pt idx="108810">
                  <c:v>41.197428465924602</c:v>
                </c:pt>
                <c:pt idx="108811">
                  <c:v>41.1975529187945</c:v>
                </c:pt>
                <c:pt idx="108812">
                  <c:v>41.197677371266003</c:v>
                </c:pt>
                <c:pt idx="108813">
                  <c:v>41.197801823339098</c:v>
                </c:pt>
                <c:pt idx="108814">
                  <c:v>41.197926275013899</c:v>
                </c:pt>
                <c:pt idx="108815">
                  <c:v>41.198050726290298</c:v>
                </c:pt>
                <c:pt idx="108816">
                  <c:v>41.198175177168402</c:v>
                </c:pt>
                <c:pt idx="108817">
                  <c:v>41.198299627648097</c:v>
                </c:pt>
                <c:pt idx="108818">
                  <c:v>41.198424077729399</c:v>
                </c:pt>
                <c:pt idx="108819">
                  <c:v>41.198548527412399</c:v>
                </c:pt>
                <c:pt idx="108820">
                  <c:v>41.198672976697097</c:v>
                </c:pt>
                <c:pt idx="108821">
                  <c:v>41.1987974255834</c:v>
                </c:pt>
                <c:pt idx="108822">
                  <c:v>41.198921874071303</c:v>
                </c:pt>
                <c:pt idx="108823">
                  <c:v>41.199046322160903</c:v>
                </c:pt>
                <c:pt idx="108824">
                  <c:v>41.199170769852202</c:v>
                </c:pt>
                <c:pt idx="108825">
                  <c:v>41.199295217145099</c:v>
                </c:pt>
                <c:pt idx="108826">
                  <c:v>41.199419664039603</c:v>
                </c:pt>
                <c:pt idx="108827">
                  <c:v>41.199544110535797</c:v>
                </c:pt>
                <c:pt idx="108828">
                  <c:v>41.199668556633704</c:v>
                </c:pt>
                <c:pt idx="108829">
                  <c:v>41.199793002333202</c:v>
                </c:pt>
                <c:pt idx="108830">
                  <c:v>41.199917447634398</c:v>
                </c:pt>
                <c:pt idx="108831">
                  <c:v>41.2000418925373</c:v>
                </c:pt>
                <c:pt idx="108832">
                  <c:v>41.2001663370418</c:v>
                </c:pt>
                <c:pt idx="108833">
                  <c:v>41.200290781147999</c:v>
                </c:pt>
                <c:pt idx="108834">
                  <c:v>41.200415224855803</c:v>
                </c:pt>
                <c:pt idx="108835">
                  <c:v>41.200539668165298</c:v>
                </c:pt>
                <c:pt idx="108836">
                  <c:v>41.200664111076499</c:v>
                </c:pt>
                <c:pt idx="108837">
                  <c:v>41.200788553589398</c:v>
                </c:pt>
                <c:pt idx="108838">
                  <c:v>41.200912995703902</c:v>
                </c:pt>
                <c:pt idx="108839">
                  <c:v>41.201037437420098</c:v>
                </c:pt>
                <c:pt idx="108840">
                  <c:v>41.201161878737999</c:v>
                </c:pt>
                <c:pt idx="108841">
                  <c:v>41.201286319657498</c:v>
                </c:pt>
                <c:pt idx="108842">
                  <c:v>41.201410760178703</c:v>
                </c:pt>
                <c:pt idx="108843">
                  <c:v>41.201535200301599</c:v>
                </c:pt>
                <c:pt idx="108844">
                  <c:v>41.2016596400262</c:v>
                </c:pt>
                <c:pt idx="108845">
                  <c:v>41.2017840793524</c:v>
                </c:pt>
                <c:pt idx="108846">
                  <c:v>41.201908518280398</c:v>
                </c:pt>
                <c:pt idx="108847">
                  <c:v>41.202032956810001</c:v>
                </c:pt>
                <c:pt idx="108848">
                  <c:v>41.202157394941302</c:v>
                </c:pt>
                <c:pt idx="108849">
                  <c:v>41.202281832674203</c:v>
                </c:pt>
                <c:pt idx="108850">
                  <c:v>41.2024062700089</c:v>
                </c:pt>
                <c:pt idx="108851">
                  <c:v>41.202530706945304</c:v>
                </c:pt>
                <c:pt idx="108852">
                  <c:v>41.202655143483298</c:v>
                </c:pt>
                <c:pt idx="108853">
                  <c:v>41.202779579623098</c:v>
                </c:pt>
                <c:pt idx="108854">
                  <c:v>41.202904015364503</c:v>
                </c:pt>
                <c:pt idx="108855">
                  <c:v>41.203028450707599</c:v>
                </c:pt>
                <c:pt idx="108856">
                  <c:v>41.203152885652401</c:v>
                </c:pt>
                <c:pt idx="108857">
                  <c:v>41.2032773201989</c:v>
                </c:pt>
                <c:pt idx="108858">
                  <c:v>41.203401754347098</c:v>
                </c:pt>
                <c:pt idx="108859">
                  <c:v>41.203526188097001</c:v>
                </c:pt>
                <c:pt idx="108860">
                  <c:v>41.203650621448602</c:v>
                </c:pt>
                <c:pt idx="108861">
                  <c:v>41.203775054401902</c:v>
                </c:pt>
                <c:pt idx="108862">
                  <c:v>41.2038994869569</c:v>
                </c:pt>
                <c:pt idx="108863">
                  <c:v>41.204023919113602</c:v>
                </c:pt>
                <c:pt idx="108864">
                  <c:v>41.204148350872003</c:v>
                </c:pt>
                <c:pt idx="108865">
                  <c:v>41.204272782232103</c:v>
                </c:pt>
                <c:pt idx="108866">
                  <c:v>41.2043972131939</c:v>
                </c:pt>
                <c:pt idx="108867">
                  <c:v>41.204521643757502</c:v>
                </c:pt>
                <c:pt idx="108868">
                  <c:v>41.204646073922703</c:v>
                </c:pt>
                <c:pt idx="108869">
                  <c:v>41.204770503689602</c:v>
                </c:pt>
                <c:pt idx="108870">
                  <c:v>41.204894933058299</c:v>
                </c:pt>
                <c:pt idx="108871">
                  <c:v>41.2050193620287</c:v>
                </c:pt>
                <c:pt idx="108872">
                  <c:v>41.205143790600701</c:v>
                </c:pt>
                <c:pt idx="108873">
                  <c:v>41.205268218774499</c:v>
                </c:pt>
                <c:pt idx="108874">
                  <c:v>41.205392646550003</c:v>
                </c:pt>
                <c:pt idx="108875">
                  <c:v>41.205517073927297</c:v>
                </c:pt>
                <c:pt idx="108876">
                  <c:v>41.205641500906196</c:v>
                </c:pt>
                <c:pt idx="108877">
                  <c:v>41.205765927486901</c:v>
                </c:pt>
                <c:pt idx="108878">
                  <c:v>41.205890353669297</c:v>
                </c:pt>
                <c:pt idx="108879">
                  <c:v>41.206014779453398</c:v>
                </c:pt>
                <c:pt idx="108880">
                  <c:v>41.206139204839197</c:v>
                </c:pt>
                <c:pt idx="108881">
                  <c:v>41.2062636298268</c:v>
                </c:pt>
                <c:pt idx="108882">
                  <c:v>41.206388054416102</c:v>
                </c:pt>
                <c:pt idx="108883">
                  <c:v>41.206512478607102</c:v>
                </c:pt>
                <c:pt idx="108884">
                  <c:v>41.2066369023999</c:v>
                </c:pt>
                <c:pt idx="108885">
                  <c:v>41.206761325794297</c:v>
                </c:pt>
                <c:pt idx="108886">
                  <c:v>41.206885748790498</c:v>
                </c:pt>
                <c:pt idx="108887">
                  <c:v>41.207010171388497</c:v>
                </c:pt>
                <c:pt idx="108888">
                  <c:v>41.207134593588201</c:v>
                </c:pt>
                <c:pt idx="108889">
                  <c:v>41.207259015389603</c:v>
                </c:pt>
                <c:pt idx="108890">
                  <c:v>41.207383436792703</c:v>
                </c:pt>
                <c:pt idx="108891">
                  <c:v>41.207507857797602</c:v>
                </c:pt>
                <c:pt idx="108892">
                  <c:v>41.207632278404198</c:v>
                </c:pt>
                <c:pt idx="108893">
                  <c:v>41.207756698612599</c:v>
                </c:pt>
                <c:pt idx="108894">
                  <c:v>41.207881118422698</c:v>
                </c:pt>
                <c:pt idx="108895">
                  <c:v>41.208005537834602</c:v>
                </c:pt>
                <c:pt idx="108896">
                  <c:v>41.208129956848197</c:v>
                </c:pt>
                <c:pt idx="108897">
                  <c:v>41.208254375463497</c:v>
                </c:pt>
                <c:pt idx="108898">
                  <c:v>41.208378793680602</c:v>
                </c:pt>
                <c:pt idx="108899">
                  <c:v>41.208503211499398</c:v>
                </c:pt>
                <c:pt idx="108900">
                  <c:v>41.208627628919999</c:v>
                </c:pt>
                <c:pt idx="108901">
                  <c:v>41.208752045942397</c:v>
                </c:pt>
                <c:pt idx="108902">
                  <c:v>41.208876462566501</c:v>
                </c:pt>
                <c:pt idx="108903">
                  <c:v>41.209000878792303</c:v>
                </c:pt>
                <c:pt idx="108904">
                  <c:v>41.209125294619902</c:v>
                </c:pt>
                <c:pt idx="108905">
                  <c:v>41.209249710049299</c:v>
                </c:pt>
                <c:pt idx="108906">
                  <c:v>41.209374125080402</c:v>
                </c:pt>
                <c:pt idx="108907">
                  <c:v>41.209498539713202</c:v>
                </c:pt>
                <c:pt idx="108908">
                  <c:v>41.2096229539479</c:v>
                </c:pt>
                <c:pt idx="108909">
                  <c:v>41.209747367784303</c:v>
                </c:pt>
                <c:pt idx="108910">
                  <c:v>41.209871781222397</c:v>
                </c:pt>
                <c:pt idx="108911">
                  <c:v>41.209996194262303</c:v>
                </c:pt>
                <c:pt idx="108912">
                  <c:v>41.210120606903999</c:v>
                </c:pt>
                <c:pt idx="108913">
                  <c:v>41.2102450191475</c:v>
                </c:pt>
                <c:pt idx="108914">
                  <c:v>41.210369430992699</c:v>
                </c:pt>
                <c:pt idx="108915">
                  <c:v>41.210493842439703</c:v>
                </c:pt>
                <c:pt idx="108916">
                  <c:v>41.210618253488398</c:v>
                </c:pt>
                <c:pt idx="108917">
                  <c:v>41.210742664138998</c:v>
                </c:pt>
                <c:pt idx="108918">
                  <c:v>41.210867074391302</c:v>
                </c:pt>
                <c:pt idx="108919">
                  <c:v>41.210991484245298</c:v>
                </c:pt>
                <c:pt idx="108920">
                  <c:v>41.211115893701198</c:v>
                </c:pt>
                <c:pt idx="108921">
                  <c:v>41.211240302758803</c:v>
                </c:pt>
                <c:pt idx="108922">
                  <c:v>41.211364711418199</c:v>
                </c:pt>
                <c:pt idx="108923">
                  <c:v>41.211489119679399</c:v>
                </c:pt>
                <c:pt idx="108924">
                  <c:v>41.211613527542397</c:v>
                </c:pt>
                <c:pt idx="108925">
                  <c:v>41.2117379350071</c:v>
                </c:pt>
                <c:pt idx="108926">
                  <c:v>41.211862342073601</c:v>
                </c:pt>
                <c:pt idx="108927">
                  <c:v>41.2119867487419</c:v>
                </c:pt>
                <c:pt idx="108928">
                  <c:v>41.212111155012003</c:v>
                </c:pt>
                <c:pt idx="108929">
                  <c:v>41.212235560883897</c:v>
                </c:pt>
                <c:pt idx="108930">
                  <c:v>41.212359966357603</c:v>
                </c:pt>
                <c:pt idx="108931">
                  <c:v>41.212484371433099</c:v>
                </c:pt>
                <c:pt idx="108932">
                  <c:v>41.212608776110301</c:v>
                </c:pt>
                <c:pt idx="108933">
                  <c:v>41.2127331803893</c:v>
                </c:pt>
                <c:pt idx="108934">
                  <c:v>41.212857584270203</c:v>
                </c:pt>
                <c:pt idx="108935">
                  <c:v>41.212981987752798</c:v>
                </c:pt>
                <c:pt idx="108936">
                  <c:v>41.213106390837197</c:v>
                </c:pt>
                <c:pt idx="108937">
                  <c:v>41.213230793523401</c:v>
                </c:pt>
                <c:pt idx="108938">
                  <c:v>41.213355195811502</c:v>
                </c:pt>
                <c:pt idx="108939">
                  <c:v>41.213479597701301</c:v>
                </c:pt>
                <c:pt idx="108940">
                  <c:v>41.213603999192898</c:v>
                </c:pt>
                <c:pt idx="108941">
                  <c:v>41.2137284002863</c:v>
                </c:pt>
                <c:pt idx="108942">
                  <c:v>41.213852800981599</c:v>
                </c:pt>
                <c:pt idx="108943">
                  <c:v>41.213977201278603</c:v>
                </c:pt>
                <c:pt idx="108944">
                  <c:v>41.214101601177397</c:v>
                </c:pt>
                <c:pt idx="108945">
                  <c:v>41.214226000678103</c:v>
                </c:pt>
                <c:pt idx="108946">
                  <c:v>41.2143503997805</c:v>
                </c:pt>
                <c:pt idx="108947">
                  <c:v>41.214474798484801</c:v>
                </c:pt>
                <c:pt idx="108948">
                  <c:v>41.2145991967908</c:v>
                </c:pt>
                <c:pt idx="108949">
                  <c:v>41.214723594698697</c:v>
                </c:pt>
                <c:pt idx="108950">
                  <c:v>41.214847992208398</c:v>
                </c:pt>
                <c:pt idx="108951">
                  <c:v>41.214972389319897</c:v>
                </c:pt>
                <c:pt idx="108952">
                  <c:v>41.2150967860333</c:v>
                </c:pt>
                <c:pt idx="108953">
                  <c:v>41.215221182348401</c:v>
                </c:pt>
                <c:pt idx="108954">
                  <c:v>41.215345578265399</c:v>
                </c:pt>
                <c:pt idx="108955">
                  <c:v>41.215469973784103</c:v>
                </c:pt>
                <c:pt idx="108956">
                  <c:v>41.215594368904704</c:v>
                </c:pt>
                <c:pt idx="108957">
                  <c:v>41.215718763627201</c:v>
                </c:pt>
                <c:pt idx="108958">
                  <c:v>41.215843157951397</c:v>
                </c:pt>
                <c:pt idx="108959">
                  <c:v>41.215967551877497</c:v>
                </c:pt>
                <c:pt idx="108960">
                  <c:v>41.216091945405402</c:v>
                </c:pt>
                <c:pt idx="108961">
                  <c:v>41.216216338535098</c:v>
                </c:pt>
                <c:pt idx="108962">
                  <c:v>41.216340731266698</c:v>
                </c:pt>
                <c:pt idx="108963">
                  <c:v>41.216465123600102</c:v>
                </c:pt>
                <c:pt idx="108964">
                  <c:v>41.216589515535297</c:v>
                </c:pt>
                <c:pt idx="108965">
                  <c:v>41.216713907072297</c:v>
                </c:pt>
                <c:pt idx="108966">
                  <c:v>41.216838298211201</c:v>
                </c:pt>
                <c:pt idx="108967">
                  <c:v>41.216962688951902</c:v>
                </c:pt>
                <c:pt idx="108968">
                  <c:v>41.217087079294501</c:v>
                </c:pt>
                <c:pt idx="108969">
                  <c:v>41.217211469238897</c:v>
                </c:pt>
                <c:pt idx="108970">
                  <c:v>41.217335858785098</c:v>
                </c:pt>
                <c:pt idx="108971">
                  <c:v>41.217460247933197</c:v>
                </c:pt>
                <c:pt idx="108972">
                  <c:v>41.2175846366831</c:v>
                </c:pt>
                <c:pt idx="108973">
                  <c:v>41.2177090250349</c:v>
                </c:pt>
                <c:pt idx="108974">
                  <c:v>41.217833412988497</c:v>
                </c:pt>
                <c:pt idx="108975">
                  <c:v>41.2179578005439</c:v>
                </c:pt>
                <c:pt idx="108976">
                  <c:v>41.218082187701199</c:v>
                </c:pt>
                <c:pt idx="108977">
                  <c:v>41.218206574460297</c:v>
                </c:pt>
                <c:pt idx="108978">
                  <c:v>41.218330960821298</c:v>
                </c:pt>
                <c:pt idx="108979">
                  <c:v>41.218455346784197</c:v>
                </c:pt>
                <c:pt idx="108980">
                  <c:v>41.2185797323488</c:v>
                </c:pt>
                <c:pt idx="108981">
                  <c:v>41.218704117515401</c:v>
                </c:pt>
                <c:pt idx="108982">
                  <c:v>41.218828502283799</c:v>
                </c:pt>
                <c:pt idx="108983">
                  <c:v>41.218952886654002</c:v>
                </c:pt>
                <c:pt idx="108984">
                  <c:v>41.219077270626101</c:v>
                </c:pt>
                <c:pt idx="108985">
                  <c:v>41.219201654200099</c:v>
                </c:pt>
                <c:pt idx="108986">
                  <c:v>41.2193260373759</c:v>
                </c:pt>
                <c:pt idx="108987">
                  <c:v>41.219450420153599</c:v>
                </c:pt>
                <c:pt idx="108988">
                  <c:v>41.219574802533202</c:v>
                </c:pt>
                <c:pt idx="108989">
                  <c:v>41.219699184514603</c:v>
                </c:pt>
                <c:pt idx="108990">
                  <c:v>41.219823566097901</c:v>
                </c:pt>
                <c:pt idx="108991">
                  <c:v>41.219947947283003</c:v>
                </c:pt>
                <c:pt idx="108992">
                  <c:v>41.220072328070003</c:v>
                </c:pt>
                <c:pt idx="108993">
                  <c:v>41.2201967084589</c:v>
                </c:pt>
                <c:pt idx="108994">
                  <c:v>41.220321088449602</c:v>
                </c:pt>
                <c:pt idx="108995">
                  <c:v>41.2204454680423</c:v>
                </c:pt>
                <c:pt idx="108996">
                  <c:v>41.220569847236703</c:v>
                </c:pt>
                <c:pt idx="108997">
                  <c:v>41.220694226033103</c:v>
                </c:pt>
                <c:pt idx="108998">
                  <c:v>41.220818604431301</c:v>
                </c:pt>
                <c:pt idx="108999">
                  <c:v>41.220942982431502</c:v>
                </c:pt>
                <c:pt idx="109000">
                  <c:v>41.221067360033402</c:v>
                </c:pt>
                <c:pt idx="109001">
                  <c:v>41.221191737237298</c:v>
                </c:pt>
                <c:pt idx="109002">
                  <c:v>41.221316114043098</c:v>
                </c:pt>
                <c:pt idx="109003">
                  <c:v>41.221440490450703</c:v>
                </c:pt>
                <c:pt idx="109004">
                  <c:v>41.221564866460199</c:v>
                </c:pt>
                <c:pt idx="109005">
                  <c:v>41.221689242071598</c:v>
                </c:pt>
                <c:pt idx="109006">
                  <c:v>41.221813617284901</c:v>
                </c:pt>
                <c:pt idx="109007">
                  <c:v>41.221937992100003</c:v>
                </c:pt>
                <c:pt idx="109008">
                  <c:v>41.2220623665171</c:v>
                </c:pt>
                <c:pt idx="109009">
                  <c:v>41.222186740536003</c:v>
                </c:pt>
                <c:pt idx="109010">
                  <c:v>41.222311114156902</c:v>
                </c:pt>
                <c:pt idx="109011">
                  <c:v>41.222435487379599</c:v>
                </c:pt>
                <c:pt idx="109012">
                  <c:v>41.2225598602042</c:v>
                </c:pt>
                <c:pt idx="109013">
                  <c:v>41.222684232630698</c:v>
                </c:pt>
                <c:pt idx="109014">
                  <c:v>41.2228086046591</c:v>
                </c:pt>
                <c:pt idx="109015">
                  <c:v>41.2229329762894</c:v>
                </c:pt>
                <c:pt idx="109016">
                  <c:v>41.223057347521603</c:v>
                </c:pt>
                <c:pt idx="109017">
                  <c:v>41.223181718355697</c:v>
                </c:pt>
                <c:pt idx="109018">
                  <c:v>41.223306088791702</c:v>
                </c:pt>
                <c:pt idx="109019">
                  <c:v>41.223430458829597</c:v>
                </c:pt>
                <c:pt idx="109020">
                  <c:v>41.223554828469403</c:v>
                </c:pt>
                <c:pt idx="109021">
                  <c:v>41.2236791977111</c:v>
                </c:pt>
                <c:pt idx="109022">
                  <c:v>41.2238035665547</c:v>
                </c:pt>
                <c:pt idx="109023">
                  <c:v>41.223927935000198</c:v>
                </c:pt>
                <c:pt idx="109024">
                  <c:v>41.224052303047699</c:v>
                </c:pt>
                <c:pt idx="109025">
                  <c:v>41.224176670696998</c:v>
                </c:pt>
                <c:pt idx="109026">
                  <c:v>41.224301037948202</c:v>
                </c:pt>
                <c:pt idx="109027">
                  <c:v>41.224425404801401</c:v>
                </c:pt>
                <c:pt idx="109028">
                  <c:v>41.224549771256399</c:v>
                </c:pt>
                <c:pt idx="109029">
                  <c:v>41.2246741373134</c:v>
                </c:pt>
                <c:pt idx="109030">
                  <c:v>41.224798502972298</c:v>
                </c:pt>
                <c:pt idx="109031">
                  <c:v>41.224922868233101</c:v>
                </c:pt>
                <c:pt idx="109032">
                  <c:v>41.2250472330959</c:v>
                </c:pt>
                <c:pt idx="109033">
                  <c:v>41.225171597560497</c:v>
                </c:pt>
                <c:pt idx="109034">
                  <c:v>41.225295961627097</c:v>
                </c:pt>
                <c:pt idx="109035">
                  <c:v>41.225420325295602</c:v>
                </c:pt>
                <c:pt idx="109036">
                  <c:v>41.225544688566004</c:v>
                </c:pt>
                <c:pt idx="109037">
                  <c:v>41.225669051438302</c:v>
                </c:pt>
                <c:pt idx="109038">
                  <c:v>41.225793413912598</c:v>
                </c:pt>
                <c:pt idx="109039">
                  <c:v>41.225917775988798</c:v>
                </c:pt>
                <c:pt idx="109040">
                  <c:v>41.226042137666902</c:v>
                </c:pt>
                <c:pt idx="109041">
                  <c:v>41.226166498946903</c:v>
                </c:pt>
                <c:pt idx="109042">
                  <c:v>41.2262908598289</c:v>
                </c:pt>
                <c:pt idx="109043">
                  <c:v>41.226415220312802</c:v>
                </c:pt>
                <c:pt idx="109044">
                  <c:v>41.2265395803987</c:v>
                </c:pt>
                <c:pt idx="109045">
                  <c:v>41.226663940086503</c:v>
                </c:pt>
                <c:pt idx="109046">
                  <c:v>41.226788299376203</c:v>
                </c:pt>
                <c:pt idx="109047">
                  <c:v>41.2269126582678</c:v>
                </c:pt>
                <c:pt idx="109048">
                  <c:v>41.2270370167614</c:v>
                </c:pt>
                <c:pt idx="109049">
                  <c:v>41.227161374856898</c:v>
                </c:pt>
                <c:pt idx="109050">
                  <c:v>41.2272857325544</c:v>
                </c:pt>
                <c:pt idx="109051">
                  <c:v>41.227410089853798</c:v>
                </c:pt>
                <c:pt idx="109052">
                  <c:v>41.2275344467552</c:v>
                </c:pt>
                <c:pt idx="109053">
                  <c:v>41.2276588032585</c:v>
                </c:pt>
                <c:pt idx="109054">
                  <c:v>41.227783159363703</c:v>
                </c:pt>
                <c:pt idx="109055">
                  <c:v>41.227907515070903</c:v>
                </c:pt>
                <c:pt idx="109056">
                  <c:v>41.2280318703801</c:v>
                </c:pt>
                <c:pt idx="109057">
                  <c:v>41.228156225291102</c:v>
                </c:pt>
                <c:pt idx="109058">
                  <c:v>41.228280579804199</c:v>
                </c:pt>
                <c:pt idx="109059">
                  <c:v>41.228404933919201</c:v>
                </c:pt>
                <c:pt idx="109060">
                  <c:v>41.2285292876361</c:v>
                </c:pt>
                <c:pt idx="109061">
                  <c:v>41.228653640955002</c:v>
                </c:pt>
                <c:pt idx="109062">
                  <c:v>41.228777993875902</c:v>
                </c:pt>
                <c:pt idx="109063">
                  <c:v>41.228902346398698</c:v>
                </c:pt>
                <c:pt idx="109064">
                  <c:v>41.229026698523498</c:v>
                </c:pt>
                <c:pt idx="109065">
                  <c:v>41.229151050250202</c:v>
                </c:pt>
                <c:pt idx="109066">
                  <c:v>41.229275401578903</c:v>
                </c:pt>
                <c:pt idx="109067">
                  <c:v>41.2293997525096</c:v>
                </c:pt>
                <c:pt idx="109068">
                  <c:v>41.229524103042202</c:v>
                </c:pt>
                <c:pt idx="109069">
                  <c:v>41.2296484531768</c:v>
                </c:pt>
                <c:pt idx="109070">
                  <c:v>41.229772802913303</c:v>
                </c:pt>
                <c:pt idx="109071">
                  <c:v>41.229897152251901</c:v>
                </c:pt>
                <c:pt idx="109072">
                  <c:v>41.230021501192397</c:v>
                </c:pt>
                <c:pt idx="109073">
                  <c:v>41.230145849734797</c:v>
                </c:pt>
                <c:pt idx="109074">
                  <c:v>41.2302701978792</c:v>
                </c:pt>
                <c:pt idx="109075">
                  <c:v>41.2303945456256</c:v>
                </c:pt>
                <c:pt idx="109076">
                  <c:v>41.230518892973997</c:v>
                </c:pt>
                <c:pt idx="109077">
                  <c:v>41.230643239924397</c:v>
                </c:pt>
                <c:pt idx="109078">
                  <c:v>41.230767586476702</c:v>
                </c:pt>
                <c:pt idx="109079">
                  <c:v>41.230891932631003</c:v>
                </c:pt>
                <c:pt idx="109080">
                  <c:v>41.231016278387301</c:v>
                </c:pt>
                <c:pt idx="109081">
                  <c:v>41.231140623745603</c:v>
                </c:pt>
                <c:pt idx="109082">
                  <c:v>41.231264968705801</c:v>
                </c:pt>
                <c:pt idx="109083">
                  <c:v>41.231389313267996</c:v>
                </c:pt>
                <c:pt idx="109084">
                  <c:v>41.231513657432302</c:v>
                </c:pt>
                <c:pt idx="109085">
                  <c:v>41.231638001198498</c:v>
                </c:pt>
                <c:pt idx="109086">
                  <c:v>41.231762344566697</c:v>
                </c:pt>
                <c:pt idx="109087">
                  <c:v>41.2318866875368</c:v>
                </c:pt>
                <c:pt idx="109088">
                  <c:v>41.232011030109</c:v>
                </c:pt>
                <c:pt idx="109089">
                  <c:v>41.232135372283103</c:v>
                </c:pt>
                <c:pt idx="109090">
                  <c:v>41.232259714059303</c:v>
                </c:pt>
                <c:pt idx="109091">
                  <c:v>41.2323840554374</c:v>
                </c:pt>
                <c:pt idx="109092">
                  <c:v>41.2325083964176</c:v>
                </c:pt>
                <c:pt idx="109093">
                  <c:v>41.232632736999697</c:v>
                </c:pt>
                <c:pt idx="109094">
                  <c:v>41.232757077183798</c:v>
                </c:pt>
                <c:pt idx="109095">
                  <c:v>41.232881416969903</c:v>
                </c:pt>
                <c:pt idx="109096">
                  <c:v>41.233005756358097</c:v>
                </c:pt>
                <c:pt idx="109097">
                  <c:v>41.233130095348201</c:v>
                </c:pt>
                <c:pt idx="109098">
                  <c:v>41.233254433940303</c:v>
                </c:pt>
                <c:pt idx="109099">
                  <c:v>41.2333787721345</c:v>
                </c:pt>
                <c:pt idx="109100">
                  <c:v>41.233503109930602</c:v>
                </c:pt>
                <c:pt idx="109101">
                  <c:v>41.233627447328701</c:v>
                </c:pt>
                <c:pt idx="109102">
                  <c:v>41.233751784328902</c:v>
                </c:pt>
                <c:pt idx="109103">
                  <c:v>41.233876120931001</c:v>
                </c:pt>
                <c:pt idx="109104">
                  <c:v>41.234000457135203</c:v>
                </c:pt>
                <c:pt idx="109105">
                  <c:v>41.234124792941401</c:v>
                </c:pt>
                <c:pt idx="109106">
                  <c:v>41.234249128349603</c:v>
                </c:pt>
                <c:pt idx="109107">
                  <c:v>41.234373463359802</c:v>
                </c:pt>
                <c:pt idx="109108">
                  <c:v>41.234497797971997</c:v>
                </c:pt>
                <c:pt idx="109109">
                  <c:v>41.234622132186203</c:v>
                </c:pt>
                <c:pt idx="109110">
                  <c:v>41.234746466002498</c:v>
                </c:pt>
                <c:pt idx="109111">
                  <c:v>41.234870799420698</c:v>
                </c:pt>
                <c:pt idx="109112">
                  <c:v>41.234995132441</c:v>
                </c:pt>
                <c:pt idx="109113">
                  <c:v>41.235119465063299</c:v>
                </c:pt>
                <c:pt idx="109114">
                  <c:v>41.235243797287701</c:v>
                </c:pt>
                <c:pt idx="109115">
                  <c:v>41.235368129114001</c:v>
                </c:pt>
                <c:pt idx="109116">
                  <c:v>41.235492460542403</c:v>
                </c:pt>
                <c:pt idx="109117">
                  <c:v>41.235616791572802</c:v>
                </c:pt>
                <c:pt idx="109118">
                  <c:v>41.235741122205198</c:v>
                </c:pt>
                <c:pt idx="109119">
                  <c:v>41.235865452439697</c:v>
                </c:pt>
                <c:pt idx="109120">
                  <c:v>41.235989782276199</c:v>
                </c:pt>
                <c:pt idx="109121">
                  <c:v>41.236114111714699</c:v>
                </c:pt>
                <c:pt idx="109122">
                  <c:v>41.236238440755301</c:v>
                </c:pt>
                <c:pt idx="109123">
                  <c:v>41.2363627693979</c:v>
                </c:pt>
                <c:pt idx="109124">
                  <c:v>41.236487097642502</c:v>
                </c:pt>
                <c:pt idx="109125">
                  <c:v>41.236611425489201</c:v>
                </c:pt>
                <c:pt idx="109126">
                  <c:v>41.236735752937903</c:v>
                </c:pt>
                <c:pt idx="109127">
                  <c:v>41.236860079988602</c:v>
                </c:pt>
                <c:pt idx="109128">
                  <c:v>41.236984406641398</c:v>
                </c:pt>
                <c:pt idx="109129">
                  <c:v>41.237108732896203</c:v>
                </c:pt>
                <c:pt idx="109130">
                  <c:v>41.237233058753098</c:v>
                </c:pt>
                <c:pt idx="109131">
                  <c:v>41.237357384211997</c:v>
                </c:pt>
                <c:pt idx="109132">
                  <c:v>41.237481709272899</c:v>
                </c:pt>
                <c:pt idx="109133">
                  <c:v>41.237606033935897</c:v>
                </c:pt>
                <c:pt idx="109134">
                  <c:v>41.237730358200999</c:v>
                </c:pt>
                <c:pt idx="109135">
                  <c:v>41.237854682068097</c:v>
                </c:pt>
                <c:pt idx="109136">
                  <c:v>41.237979005537198</c:v>
                </c:pt>
                <c:pt idx="109137">
                  <c:v>41.238103328608403</c:v>
                </c:pt>
                <c:pt idx="109138">
                  <c:v>41.238227651281697</c:v>
                </c:pt>
                <c:pt idx="109139">
                  <c:v>41.238351973557002</c:v>
                </c:pt>
                <c:pt idx="109140">
                  <c:v>41.238476295434303</c:v>
                </c:pt>
                <c:pt idx="109141">
                  <c:v>41.2386006169137</c:v>
                </c:pt>
                <c:pt idx="109142">
                  <c:v>41.238724937995201</c:v>
                </c:pt>
                <c:pt idx="109143">
                  <c:v>41.238849258678698</c:v>
                </c:pt>
                <c:pt idx="109144">
                  <c:v>41.238973578964298</c:v>
                </c:pt>
                <c:pt idx="109145">
                  <c:v>41.239097898852002</c:v>
                </c:pt>
                <c:pt idx="109146">
                  <c:v>41.239222218341702</c:v>
                </c:pt>
                <c:pt idx="109147">
                  <c:v>41.239346537433498</c:v>
                </c:pt>
                <c:pt idx="109148">
                  <c:v>41.239470856127397</c:v>
                </c:pt>
                <c:pt idx="109149">
                  <c:v>41.2395951744233</c:v>
                </c:pt>
                <c:pt idx="109150">
                  <c:v>41.239719492321299</c:v>
                </c:pt>
                <c:pt idx="109151">
                  <c:v>41.239843809821302</c:v>
                </c:pt>
                <c:pt idx="109152">
                  <c:v>41.239968126923401</c:v>
                </c:pt>
                <c:pt idx="109153">
                  <c:v>41.240092443627603</c:v>
                </c:pt>
                <c:pt idx="109154">
                  <c:v>41.240216759933901</c:v>
                </c:pt>
                <c:pt idx="109155">
                  <c:v>41.240341075842203</c:v>
                </c:pt>
                <c:pt idx="109156">
                  <c:v>41.2404653913527</c:v>
                </c:pt>
                <c:pt idx="109157">
                  <c:v>41.240589706465201</c:v>
                </c:pt>
                <c:pt idx="109158">
                  <c:v>41.240714021179699</c:v>
                </c:pt>
                <c:pt idx="109159">
                  <c:v>41.240838335496399</c:v>
                </c:pt>
                <c:pt idx="109160">
                  <c:v>41.240962649415103</c:v>
                </c:pt>
                <c:pt idx="109161">
                  <c:v>41.241086962936002</c:v>
                </c:pt>
                <c:pt idx="109162">
                  <c:v>41.241211276058898</c:v>
                </c:pt>
                <c:pt idx="109163">
                  <c:v>41.241335588783798</c:v>
                </c:pt>
                <c:pt idx="109164">
                  <c:v>41.2414599011109</c:v>
                </c:pt>
                <c:pt idx="109165">
                  <c:v>41.241584213040099</c:v>
                </c:pt>
                <c:pt idx="109166">
                  <c:v>41.241708524571301</c:v>
                </c:pt>
                <c:pt idx="109167">
                  <c:v>41.241832835704699</c:v>
                </c:pt>
                <c:pt idx="109168">
                  <c:v>41.2419571464401</c:v>
                </c:pt>
                <c:pt idx="109169">
                  <c:v>41.242081456777598</c:v>
                </c:pt>
                <c:pt idx="109170">
                  <c:v>41.242205766717198</c:v>
                </c:pt>
                <c:pt idx="109171">
                  <c:v>41.242330076258902</c:v>
                </c:pt>
                <c:pt idx="109172">
                  <c:v>41.242454385402702</c:v>
                </c:pt>
                <c:pt idx="109173">
                  <c:v>41.242578694148698</c:v>
                </c:pt>
                <c:pt idx="109174">
                  <c:v>41.242703002496697</c:v>
                </c:pt>
                <c:pt idx="109175">
                  <c:v>41.242827310446799</c:v>
                </c:pt>
                <c:pt idx="109176">
                  <c:v>41.242951617998997</c:v>
                </c:pt>
                <c:pt idx="109177">
                  <c:v>41.243075925153299</c:v>
                </c:pt>
                <c:pt idx="109178">
                  <c:v>41.243200231909697</c:v>
                </c:pt>
                <c:pt idx="109179">
                  <c:v>41.243324538268197</c:v>
                </c:pt>
                <c:pt idx="109180">
                  <c:v>41.243448844228801</c:v>
                </c:pt>
                <c:pt idx="109181">
                  <c:v>41.243573149791601</c:v>
                </c:pt>
                <c:pt idx="109182">
                  <c:v>41.243697454956397</c:v>
                </c:pt>
                <c:pt idx="109183">
                  <c:v>41.243821759723403</c:v>
                </c:pt>
                <c:pt idx="109184">
                  <c:v>41.243946064092398</c:v>
                </c:pt>
                <c:pt idx="109185">
                  <c:v>41.244070368063603</c:v>
                </c:pt>
                <c:pt idx="109186">
                  <c:v>41.244194671636897</c:v>
                </c:pt>
                <c:pt idx="109187">
                  <c:v>41.244318974812302</c:v>
                </c:pt>
                <c:pt idx="109188">
                  <c:v>41.244443277589802</c:v>
                </c:pt>
                <c:pt idx="109189">
                  <c:v>41.244567579969399</c:v>
                </c:pt>
                <c:pt idx="109190">
                  <c:v>41.244691881951198</c:v>
                </c:pt>
                <c:pt idx="109191">
                  <c:v>41.2448161835351</c:v>
                </c:pt>
                <c:pt idx="109192">
                  <c:v>41.244940484721099</c:v>
                </c:pt>
                <c:pt idx="109193">
                  <c:v>41.2450647855092</c:v>
                </c:pt>
                <c:pt idx="109194">
                  <c:v>41.245189085899398</c:v>
                </c:pt>
                <c:pt idx="109195">
                  <c:v>41.245313385891798</c:v>
                </c:pt>
                <c:pt idx="109196">
                  <c:v>41.245437685486301</c:v>
                </c:pt>
                <c:pt idx="109197">
                  <c:v>41.245561984682901</c:v>
                </c:pt>
                <c:pt idx="109198">
                  <c:v>41.245686283481703</c:v>
                </c:pt>
                <c:pt idx="109199">
                  <c:v>41.245810581882601</c:v>
                </c:pt>
                <c:pt idx="109200">
                  <c:v>41.245934879885603</c:v>
                </c:pt>
                <c:pt idx="109201">
                  <c:v>41.2460591774908</c:v>
                </c:pt>
                <c:pt idx="109202">
                  <c:v>41.246183474698</c:v>
                </c:pt>
                <c:pt idx="109203">
                  <c:v>41.246307771507503</c:v>
                </c:pt>
                <c:pt idx="109204">
                  <c:v>41.246432067919002</c:v>
                </c:pt>
                <c:pt idx="109205">
                  <c:v>41.246556363932697</c:v>
                </c:pt>
                <c:pt idx="109206">
                  <c:v>41.246680659548602</c:v>
                </c:pt>
                <c:pt idx="109207">
                  <c:v>41.246804954766503</c:v>
                </c:pt>
                <c:pt idx="109208">
                  <c:v>41.246929249586699</c:v>
                </c:pt>
                <c:pt idx="109209">
                  <c:v>41.247053544008899</c:v>
                </c:pt>
                <c:pt idx="109210">
                  <c:v>41.247177838033302</c:v>
                </c:pt>
                <c:pt idx="109211">
                  <c:v>41.2473021316599</c:v>
                </c:pt>
                <c:pt idx="109212">
                  <c:v>41.247426424888602</c:v>
                </c:pt>
                <c:pt idx="109213">
                  <c:v>41.247550717719399</c:v>
                </c:pt>
                <c:pt idx="109214">
                  <c:v>41.247675010152399</c:v>
                </c:pt>
                <c:pt idx="109215">
                  <c:v>41.247799302187602</c:v>
                </c:pt>
                <c:pt idx="109216">
                  <c:v>41.2479235938249</c:v>
                </c:pt>
                <c:pt idx="109217">
                  <c:v>41.248047885064302</c:v>
                </c:pt>
                <c:pt idx="109218">
                  <c:v>41.248172175905999</c:v>
                </c:pt>
                <c:pt idx="109219">
                  <c:v>41.2482964663497</c:v>
                </c:pt>
                <c:pt idx="109220">
                  <c:v>41.248420756395603</c:v>
                </c:pt>
                <c:pt idx="109221">
                  <c:v>41.248545046043702</c:v>
                </c:pt>
                <c:pt idx="109222">
                  <c:v>41.248669335293997</c:v>
                </c:pt>
                <c:pt idx="109223">
                  <c:v>41.248793624146401</c:v>
                </c:pt>
                <c:pt idx="109224">
                  <c:v>41.248917912600902</c:v>
                </c:pt>
                <c:pt idx="109225">
                  <c:v>41.249042200657698</c:v>
                </c:pt>
                <c:pt idx="109226">
                  <c:v>41.249166488316597</c:v>
                </c:pt>
                <c:pt idx="109227">
                  <c:v>41.249290775577599</c:v>
                </c:pt>
                <c:pt idx="109228">
                  <c:v>41.249415062440903</c:v>
                </c:pt>
                <c:pt idx="109229">
                  <c:v>41.249539348906303</c:v>
                </c:pt>
                <c:pt idx="109230">
                  <c:v>41.2496636349738</c:v>
                </c:pt>
                <c:pt idx="109231">
                  <c:v>41.249787920643598</c:v>
                </c:pt>
                <c:pt idx="109232">
                  <c:v>41.2499122059155</c:v>
                </c:pt>
                <c:pt idx="109233">
                  <c:v>41.250036490789597</c:v>
                </c:pt>
                <c:pt idx="109234">
                  <c:v>41.250160775265797</c:v>
                </c:pt>
                <c:pt idx="109235">
                  <c:v>41.2502850593443</c:v>
                </c:pt>
                <c:pt idx="109236">
                  <c:v>41.250409343024899</c:v>
                </c:pt>
                <c:pt idx="109237">
                  <c:v>41.2505336263077</c:v>
                </c:pt>
                <c:pt idx="109238">
                  <c:v>41.250657909192697</c:v>
                </c:pt>
                <c:pt idx="109239">
                  <c:v>41.250782191679797</c:v>
                </c:pt>
                <c:pt idx="109240">
                  <c:v>41.250906473769199</c:v>
                </c:pt>
                <c:pt idx="109241">
                  <c:v>41.251030755460697</c:v>
                </c:pt>
                <c:pt idx="109242">
                  <c:v>41.251155036754398</c:v>
                </c:pt>
                <c:pt idx="109243">
                  <c:v>41.251279317650301</c:v>
                </c:pt>
                <c:pt idx="109244">
                  <c:v>41.2514035981484</c:v>
                </c:pt>
                <c:pt idx="109245">
                  <c:v>41.251527878248602</c:v>
                </c:pt>
                <c:pt idx="109246">
                  <c:v>41.251652157951099</c:v>
                </c:pt>
                <c:pt idx="109247">
                  <c:v>41.2517764372557</c:v>
                </c:pt>
                <c:pt idx="109248">
                  <c:v>41.251900716162602</c:v>
                </c:pt>
                <c:pt idx="109249">
                  <c:v>41.252024994671601</c:v>
                </c:pt>
                <c:pt idx="109250">
                  <c:v>41.252149272782901</c:v>
                </c:pt>
                <c:pt idx="109251">
                  <c:v>41.252273550496298</c:v>
                </c:pt>
                <c:pt idx="109252">
                  <c:v>41.252397827811897</c:v>
                </c:pt>
                <c:pt idx="109253">
                  <c:v>41.252522104729799</c:v>
                </c:pt>
                <c:pt idx="109254">
                  <c:v>41.252646381249797</c:v>
                </c:pt>
                <c:pt idx="109255">
                  <c:v>41.252770657371997</c:v>
                </c:pt>
                <c:pt idx="109256">
                  <c:v>41.252894933096499</c:v>
                </c:pt>
                <c:pt idx="109257">
                  <c:v>41.253019208423098</c:v>
                </c:pt>
                <c:pt idx="109258">
                  <c:v>41.253143483351998</c:v>
                </c:pt>
                <c:pt idx="109259">
                  <c:v>41.253267757883002</c:v>
                </c:pt>
                <c:pt idx="109260">
                  <c:v>41.253392032016301</c:v>
                </c:pt>
                <c:pt idx="109261">
                  <c:v>41.253516305751802</c:v>
                </c:pt>
                <c:pt idx="109262">
                  <c:v>41.253640579089399</c:v>
                </c:pt>
                <c:pt idx="109263">
                  <c:v>41.253764852029299</c:v>
                </c:pt>
                <c:pt idx="109264">
                  <c:v>41.253889124571401</c:v>
                </c:pt>
                <c:pt idx="109265">
                  <c:v>41.254013396715798</c:v>
                </c:pt>
                <c:pt idx="109266">
                  <c:v>41.254137668462299</c:v>
                </c:pt>
                <c:pt idx="109267">
                  <c:v>41.254261939811101</c:v>
                </c:pt>
                <c:pt idx="109268">
                  <c:v>41.254386210762</c:v>
                </c:pt>
                <c:pt idx="109269">
                  <c:v>41.254510481315201</c:v>
                </c:pt>
                <c:pt idx="109270">
                  <c:v>41.254634751470697</c:v>
                </c:pt>
                <c:pt idx="109271">
                  <c:v>41.254759021228303</c:v>
                </c:pt>
                <c:pt idx="109272">
                  <c:v>41.254883290588197</c:v>
                </c:pt>
                <c:pt idx="109273">
                  <c:v>41.255007559550201</c:v>
                </c:pt>
                <c:pt idx="109274">
                  <c:v>41.2551318281146</c:v>
                </c:pt>
                <c:pt idx="109275">
                  <c:v>41.255256096281101</c:v>
                </c:pt>
                <c:pt idx="109276">
                  <c:v>41.255380364049898</c:v>
                </c:pt>
                <c:pt idx="109277">
                  <c:v>41.255504631420898</c:v>
                </c:pt>
                <c:pt idx="109278">
                  <c:v>41.2556288983941</c:v>
                </c:pt>
                <c:pt idx="109279">
                  <c:v>41.255753164969597</c:v>
                </c:pt>
                <c:pt idx="109280">
                  <c:v>41.255877431147297</c:v>
                </c:pt>
                <c:pt idx="109281">
                  <c:v>41.2560016969272</c:v>
                </c:pt>
                <c:pt idx="109282">
                  <c:v>41.256125962309397</c:v>
                </c:pt>
                <c:pt idx="109283">
                  <c:v>41.256250227293798</c:v>
                </c:pt>
                <c:pt idx="109284">
                  <c:v>41.256374491880401</c:v>
                </c:pt>
                <c:pt idx="109285">
                  <c:v>41.256498756069298</c:v>
                </c:pt>
                <c:pt idx="109286">
                  <c:v>41.256623019860399</c:v>
                </c:pt>
                <c:pt idx="109287">
                  <c:v>41.256747283253802</c:v>
                </c:pt>
                <c:pt idx="109288">
                  <c:v>41.2568715462494</c:v>
                </c:pt>
                <c:pt idx="109289">
                  <c:v>41.256995808847201</c:v>
                </c:pt>
                <c:pt idx="109290">
                  <c:v>41.257120071047297</c:v>
                </c:pt>
                <c:pt idx="109291">
                  <c:v>41.257244332849702</c:v>
                </c:pt>
                <c:pt idx="109292">
                  <c:v>41.257368594254302</c:v>
                </c:pt>
                <c:pt idx="109293">
                  <c:v>41.257492855261198</c:v>
                </c:pt>
                <c:pt idx="109294">
                  <c:v>41.257617115870303</c:v>
                </c:pt>
                <c:pt idx="109295">
                  <c:v>41.257741376081597</c:v>
                </c:pt>
                <c:pt idx="109296">
                  <c:v>41.2578656358952</c:v>
                </c:pt>
                <c:pt idx="109297">
                  <c:v>41.257989895311098</c:v>
                </c:pt>
                <c:pt idx="109298">
                  <c:v>41.258114154329199</c:v>
                </c:pt>
                <c:pt idx="109299">
                  <c:v>41.258238412949602</c:v>
                </c:pt>
                <c:pt idx="109300">
                  <c:v>41.2583626711722</c:v>
                </c:pt>
                <c:pt idx="109301">
                  <c:v>41.258486928997101</c:v>
                </c:pt>
                <c:pt idx="109302">
                  <c:v>41.258611186424297</c:v>
                </c:pt>
                <c:pt idx="109303">
                  <c:v>41.258735443453702</c:v>
                </c:pt>
                <c:pt idx="109304">
                  <c:v>41.258859700085402</c:v>
                </c:pt>
                <c:pt idx="109305">
                  <c:v>41.258983956319398</c:v>
                </c:pt>
                <c:pt idx="109306">
                  <c:v>41.259108212155603</c:v>
                </c:pt>
                <c:pt idx="109307">
                  <c:v>41.259232467594103</c:v>
                </c:pt>
                <c:pt idx="109308">
                  <c:v>41.259356722634799</c:v>
                </c:pt>
                <c:pt idx="109309">
                  <c:v>41.259480977277903</c:v>
                </c:pt>
                <c:pt idx="109310">
                  <c:v>41.259605231523203</c:v>
                </c:pt>
                <c:pt idx="109311">
                  <c:v>41.259729485370698</c:v>
                </c:pt>
                <c:pt idx="109312">
                  <c:v>41.259853738820603</c:v>
                </c:pt>
                <c:pt idx="109313">
                  <c:v>41.259977991872702</c:v>
                </c:pt>
                <c:pt idx="109314">
                  <c:v>41.260102244527097</c:v>
                </c:pt>
                <c:pt idx="109315">
                  <c:v>41.260226496783801</c:v>
                </c:pt>
                <c:pt idx="109316">
                  <c:v>41.260350748642701</c:v>
                </c:pt>
                <c:pt idx="109317">
                  <c:v>41.260475000104002</c:v>
                </c:pt>
                <c:pt idx="109318">
                  <c:v>41.260599251167498</c:v>
                </c:pt>
                <c:pt idx="109319">
                  <c:v>41.260723501833297</c:v>
                </c:pt>
                <c:pt idx="109320">
                  <c:v>41.260847752101398</c:v>
                </c:pt>
                <c:pt idx="109321">
                  <c:v>41.260972001971801</c:v>
                </c:pt>
                <c:pt idx="109322">
                  <c:v>41.2610962514444</c:v>
                </c:pt>
                <c:pt idx="109323">
                  <c:v>41.2612205005194</c:v>
                </c:pt>
                <c:pt idx="109324">
                  <c:v>41.261344749196603</c:v>
                </c:pt>
                <c:pt idx="109325">
                  <c:v>41.2614689974762</c:v>
                </c:pt>
                <c:pt idx="109326">
                  <c:v>41.261593245358</c:v>
                </c:pt>
                <c:pt idx="109327">
                  <c:v>41.261717492842102</c:v>
                </c:pt>
                <c:pt idx="109328">
                  <c:v>41.261841739928499</c:v>
                </c:pt>
                <c:pt idx="109329">
                  <c:v>41.261965986617199</c:v>
                </c:pt>
                <c:pt idx="109330">
                  <c:v>41.262090232908299</c:v>
                </c:pt>
                <c:pt idx="109331">
                  <c:v>41.262214478801603</c:v>
                </c:pt>
                <c:pt idx="109332">
                  <c:v>41.262338724297202</c:v>
                </c:pt>
                <c:pt idx="109333">
                  <c:v>41.262462969395102</c:v>
                </c:pt>
                <c:pt idx="109334">
                  <c:v>41.262587214095298</c:v>
                </c:pt>
                <c:pt idx="109335">
                  <c:v>41.262711458397803</c:v>
                </c:pt>
                <c:pt idx="109336">
                  <c:v>41.262835702302603</c:v>
                </c:pt>
                <c:pt idx="109337">
                  <c:v>41.262959945809698</c:v>
                </c:pt>
                <c:pt idx="109338">
                  <c:v>41.263084188919201</c:v>
                </c:pt>
                <c:pt idx="109339">
                  <c:v>41.2632084316309</c:v>
                </c:pt>
                <c:pt idx="109340">
                  <c:v>41.263332673945001</c:v>
                </c:pt>
                <c:pt idx="109341">
                  <c:v>41.263456915861298</c:v>
                </c:pt>
                <c:pt idx="109342">
                  <c:v>41.263581157380003</c:v>
                </c:pt>
                <c:pt idx="109343">
                  <c:v>41.263705398501003</c:v>
                </c:pt>
                <c:pt idx="109344">
                  <c:v>41.263829639224298</c:v>
                </c:pt>
                <c:pt idx="109345">
                  <c:v>41.263953879549902</c:v>
                </c:pt>
                <c:pt idx="109346">
                  <c:v>41.264078119477901</c:v>
                </c:pt>
                <c:pt idx="109347">
                  <c:v>41.264202359008102</c:v>
                </c:pt>
                <c:pt idx="109348">
                  <c:v>41.264326598140698</c:v>
                </c:pt>
                <c:pt idx="109349">
                  <c:v>41.264450836875596</c:v>
                </c:pt>
                <c:pt idx="109350">
                  <c:v>41.264575075212797</c:v>
                </c:pt>
                <c:pt idx="109351">
                  <c:v>41.264699313152398</c:v>
                </c:pt>
                <c:pt idx="109352">
                  <c:v>41.264823550694203</c:v>
                </c:pt>
                <c:pt idx="109353">
                  <c:v>41.264947787838402</c:v>
                </c:pt>
                <c:pt idx="109354">
                  <c:v>41.265072024585002</c:v>
                </c:pt>
                <c:pt idx="109355">
                  <c:v>41.265196260933799</c:v>
                </c:pt>
                <c:pt idx="109356">
                  <c:v>41.265320496885003</c:v>
                </c:pt>
                <c:pt idx="109357">
                  <c:v>41.265444732438503</c:v>
                </c:pt>
                <c:pt idx="109358">
                  <c:v>41.265568967594398</c:v>
                </c:pt>
                <c:pt idx="109359">
                  <c:v>41.265693202352601</c:v>
                </c:pt>
                <c:pt idx="109360">
                  <c:v>41.2658174367131</c:v>
                </c:pt>
                <c:pt idx="109361">
                  <c:v>41.265941670676</c:v>
                </c:pt>
                <c:pt idx="109362">
                  <c:v>41.266065904241202</c:v>
                </c:pt>
                <c:pt idx="109363">
                  <c:v>41.266190137408699</c:v>
                </c:pt>
                <c:pt idx="109364">
                  <c:v>41.266314370178598</c:v>
                </c:pt>
                <c:pt idx="109365">
                  <c:v>41.266438602550799</c:v>
                </c:pt>
                <c:pt idx="109366">
                  <c:v>41.266562834525402</c:v>
                </c:pt>
                <c:pt idx="109367">
                  <c:v>41.2666870661023</c:v>
                </c:pt>
                <c:pt idx="109368">
                  <c:v>41.2668112972815</c:v>
                </c:pt>
                <c:pt idx="109369">
                  <c:v>41.266935528063101</c:v>
                </c:pt>
                <c:pt idx="109370">
                  <c:v>41.267059758447097</c:v>
                </c:pt>
                <c:pt idx="109371">
                  <c:v>41.267183988433402</c:v>
                </c:pt>
                <c:pt idx="109372">
                  <c:v>41.267308218022002</c:v>
                </c:pt>
                <c:pt idx="109373">
                  <c:v>41.267432447212997</c:v>
                </c:pt>
                <c:pt idx="109374">
                  <c:v>41.2675566760064</c:v>
                </c:pt>
                <c:pt idx="109375">
                  <c:v>41.267680904402098</c:v>
                </c:pt>
                <c:pt idx="109376">
                  <c:v>41.267805132400099</c:v>
                </c:pt>
                <c:pt idx="109377">
                  <c:v>41.267929360000601</c:v>
                </c:pt>
                <c:pt idx="109378">
                  <c:v>41.268053587203298</c:v>
                </c:pt>
                <c:pt idx="109379">
                  <c:v>41.268177814008503</c:v>
                </c:pt>
                <c:pt idx="109380">
                  <c:v>41.268302040416003</c:v>
                </c:pt>
                <c:pt idx="109381">
                  <c:v>41.268426266425799</c:v>
                </c:pt>
                <c:pt idx="109382">
                  <c:v>41.268550492038102</c:v>
                </c:pt>
                <c:pt idx="109383">
                  <c:v>41.268674717252701</c:v>
                </c:pt>
                <c:pt idx="109384">
                  <c:v>41.268798942069601</c:v>
                </c:pt>
                <c:pt idx="109385">
                  <c:v>41.268923166488896</c:v>
                </c:pt>
                <c:pt idx="109386">
                  <c:v>41.2690473905106</c:v>
                </c:pt>
                <c:pt idx="109387">
                  <c:v>41.269171614134699</c:v>
                </c:pt>
                <c:pt idx="109388">
                  <c:v>41.269295837361099</c:v>
                </c:pt>
                <c:pt idx="109389">
                  <c:v>41.269420060190001</c:v>
                </c:pt>
                <c:pt idx="109390">
                  <c:v>41.269544282621098</c:v>
                </c:pt>
                <c:pt idx="109391">
                  <c:v>41.269668504654703</c:v>
                </c:pt>
                <c:pt idx="109392">
                  <c:v>41.269792726290603</c:v>
                </c:pt>
                <c:pt idx="109393">
                  <c:v>41.269916947528898</c:v>
                </c:pt>
                <c:pt idx="109394">
                  <c:v>41.270041168369602</c:v>
                </c:pt>
                <c:pt idx="109395">
                  <c:v>41.2701653888127</c:v>
                </c:pt>
                <c:pt idx="109396">
                  <c:v>41.270289608858199</c:v>
                </c:pt>
                <c:pt idx="109397">
                  <c:v>41.270413828506001</c:v>
                </c:pt>
                <c:pt idx="109398">
                  <c:v>41.270538047756197</c:v>
                </c:pt>
                <c:pt idx="109399">
                  <c:v>41.270662266608802</c:v>
                </c:pt>
                <c:pt idx="109400">
                  <c:v>41.270786485063802</c:v>
                </c:pt>
                <c:pt idx="109401">
                  <c:v>41.270910703121203</c:v>
                </c:pt>
                <c:pt idx="109402">
                  <c:v>41.271034920780899</c:v>
                </c:pt>
                <c:pt idx="109403">
                  <c:v>41.271159138043103</c:v>
                </c:pt>
                <c:pt idx="109404">
                  <c:v>41.271283354907602</c:v>
                </c:pt>
                <c:pt idx="109405">
                  <c:v>41.271407571374603</c:v>
                </c:pt>
                <c:pt idx="109406">
                  <c:v>41.271531787443898</c:v>
                </c:pt>
                <c:pt idx="109407">
                  <c:v>41.271656003115702</c:v>
                </c:pt>
                <c:pt idx="109408">
                  <c:v>41.2717802183898</c:v>
                </c:pt>
                <c:pt idx="109409">
                  <c:v>41.2719044332663</c:v>
                </c:pt>
                <c:pt idx="109410">
                  <c:v>41.272028647745202</c:v>
                </c:pt>
                <c:pt idx="109411">
                  <c:v>41.272152861826598</c:v>
                </c:pt>
                <c:pt idx="109412">
                  <c:v>41.272277075510303</c:v>
                </c:pt>
                <c:pt idx="109413">
                  <c:v>41.272401288796402</c:v>
                </c:pt>
                <c:pt idx="109414">
                  <c:v>41.272525501685003</c:v>
                </c:pt>
                <c:pt idx="109415">
                  <c:v>41.272649714175898</c:v>
                </c:pt>
                <c:pt idx="109416">
                  <c:v>41.272773926269203</c:v>
                </c:pt>
                <c:pt idx="109417">
                  <c:v>41.272898137965001</c:v>
                </c:pt>
                <c:pt idx="109418">
                  <c:v>41.273022349263201</c:v>
                </c:pt>
                <c:pt idx="109419">
                  <c:v>41.273146560163703</c:v>
                </c:pt>
                <c:pt idx="109420">
                  <c:v>41.273270770666699</c:v>
                </c:pt>
                <c:pt idx="109421">
                  <c:v>41.273394980772103</c:v>
                </c:pt>
                <c:pt idx="109422">
                  <c:v>41.273519190479902</c:v>
                </c:pt>
                <c:pt idx="109423">
                  <c:v>41.273643399790203</c:v>
                </c:pt>
                <c:pt idx="109424">
                  <c:v>41.273767608702798</c:v>
                </c:pt>
                <c:pt idx="109425">
                  <c:v>41.273891817217901</c:v>
                </c:pt>
                <c:pt idx="109426">
                  <c:v>41.274016025335399</c:v>
                </c:pt>
                <c:pt idx="109427">
                  <c:v>41.274140233055299</c:v>
                </c:pt>
                <c:pt idx="109428">
                  <c:v>41.2742644403776</c:v>
                </c:pt>
                <c:pt idx="109429">
                  <c:v>41.274388647302402</c:v>
                </c:pt>
                <c:pt idx="109430">
                  <c:v>41.274512853829499</c:v>
                </c:pt>
                <c:pt idx="109431">
                  <c:v>41.274637059959197</c:v>
                </c:pt>
                <c:pt idx="109432">
                  <c:v>41.274761265691197</c:v>
                </c:pt>
                <c:pt idx="109433">
                  <c:v>41.274885471025598</c:v>
                </c:pt>
                <c:pt idx="109434">
                  <c:v>41.275009675962501</c:v>
                </c:pt>
                <c:pt idx="109435">
                  <c:v>41.275133880501897</c:v>
                </c:pt>
                <c:pt idx="109436">
                  <c:v>41.275258084643603</c:v>
                </c:pt>
                <c:pt idx="109437">
                  <c:v>41.275382288387803</c:v>
                </c:pt>
                <c:pt idx="109438">
                  <c:v>41.275506491734397</c:v>
                </c:pt>
                <c:pt idx="109439">
                  <c:v>41.2756306946835</c:v>
                </c:pt>
                <c:pt idx="109440">
                  <c:v>41.275754897234997</c:v>
                </c:pt>
                <c:pt idx="109441">
                  <c:v>41.275879099388902</c:v>
                </c:pt>
                <c:pt idx="109442">
                  <c:v>41.276003301145302</c:v>
                </c:pt>
                <c:pt idx="109443">
                  <c:v>41.276127502504103</c:v>
                </c:pt>
                <c:pt idx="109444">
                  <c:v>41.276251703465299</c:v>
                </c:pt>
                <c:pt idx="109445">
                  <c:v>41.276375904029003</c:v>
                </c:pt>
                <c:pt idx="109446">
                  <c:v>41.2765001041952</c:v>
                </c:pt>
                <c:pt idx="109447">
                  <c:v>41.2766243039638</c:v>
                </c:pt>
                <c:pt idx="109448">
                  <c:v>41.276748503334801</c:v>
                </c:pt>
                <c:pt idx="109449">
                  <c:v>41.276872702308303</c:v>
                </c:pt>
                <c:pt idx="109450">
                  <c:v>41.2769969008842</c:v>
                </c:pt>
                <c:pt idx="109451">
                  <c:v>41.277121099062597</c:v>
                </c:pt>
                <c:pt idx="109452">
                  <c:v>41.277245296843503</c:v>
                </c:pt>
                <c:pt idx="109453">
                  <c:v>41.277369494226797</c:v>
                </c:pt>
                <c:pt idx="109454">
                  <c:v>41.277493691212499</c:v>
                </c:pt>
                <c:pt idx="109455">
                  <c:v>41.277617887800702</c:v>
                </c:pt>
                <c:pt idx="109456">
                  <c:v>41.277742083991399</c:v>
                </c:pt>
                <c:pt idx="109457">
                  <c:v>41.277866279784497</c:v>
                </c:pt>
                <c:pt idx="109458">
                  <c:v>41.277990475180097</c:v>
                </c:pt>
                <c:pt idx="109459">
                  <c:v>41.278114670178198</c:v>
                </c:pt>
                <c:pt idx="109460">
                  <c:v>41.2782388647787</c:v>
                </c:pt>
                <c:pt idx="109461">
                  <c:v>41.278363058981697</c:v>
                </c:pt>
                <c:pt idx="109462">
                  <c:v>41.278487252787102</c:v>
                </c:pt>
                <c:pt idx="109463">
                  <c:v>41.278611446195001</c:v>
                </c:pt>
                <c:pt idx="109464">
                  <c:v>41.278735639205401</c:v>
                </c:pt>
                <c:pt idx="109465">
                  <c:v>41.278859831818203</c:v>
                </c:pt>
                <c:pt idx="109466">
                  <c:v>41.278984024033498</c:v>
                </c:pt>
                <c:pt idx="109467">
                  <c:v>41.279108215851302</c:v>
                </c:pt>
                <c:pt idx="109468">
                  <c:v>41.2792324072716</c:v>
                </c:pt>
                <c:pt idx="109469">
                  <c:v>41.279356598294299</c:v>
                </c:pt>
                <c:pt idx="109470">
                  <c:v>41.2794807889195</c:v>
                </c:pt>
                <c:pt idx="109471">
                  <c:v>41.279604979147202</c:v>
                </c:pt>
                <c:pt idx="109472">
                  <c:v>41.279729168977397</c:v>
                </c:pt>
                <c:pt idx="109473">
                  <c:v>41.279853358410001</c:v>
                </c:pt>
                <c:pt idx="109474">
                  <c:v>41.2799775474451</c:v>
                </c:pt>
                <c:pt idx="109475">
                  <c:v>41.280101736082699</c:v>
                </c:pt>
                <c:pt idx="109476">
                  <c:v>41.280225924322799</c:v>
                </c:pt>
                <c:pt idx="109477">
                  <c:v>41.280350112165401</c:v>
                </c:pt>
                <c:pt idx="109478">
                  <c:v>41.280474299610503</c:v>
                </c:pt>
                <c:pt idx="109479">
                  <c:v>41.280598486658</c:v>
                </c:pt>
                <c:pt idx="109480">
                  <c:v>41.280722673307999</c:v>
                </c:pt>
                <c:pt idx="109481">
                  <c:v>41.280846859560597</c:v>
                </c:pt>
                <c:pt idx="109482">
                  <c:v>41.280971045415598</c:v>
                </c:pt>
                <c:pt idx="109483">
                  <c:v>41.281095230873099</c:v>
                </c:pt>
                <c:pt idx="109484">
                  <c:v>41.281219415933101</c:v>
                </c:pt>
                <c:pt idx="109485">
                  <c:v>41.281343600595598</c:v>
                </c:pt>
                <c:pt idx="109486">
                  <c:v>41.281467784860602</c:v>
                </c:pt>
                <c:pt idx="109487">
                  <c:v>41.281591968728101</c:v>
                </c:pt>
                <c:pt idx="109488">
                  <c:v>41.281716152198001</c:v>
                </c:pt>
                <c:pt idx="109489">
                  <c:v>41.281840335270502</c:v>
                </c:pt>
                <c:pt idx="109490">
                  <c:v>41.281964517945497</c:v>
                </c:pt>
                <c:pt idx="109491">
                  <c:v>41.282088700222999</c:v>
                </c:pt>
                <c:pt idx="109492">
                  <c:v>41.282212882103003</c:v>
                </c:pt>
                <c:pt idx="109493">
                  <c:v>41.282337063585501</c:v>
                </c:pt>
                <c:pt idx="109494">
                  <c:v>41.2824612446705</c:v>
                </c:pt>
                <c:pt idx="109495">
                  <c:v>41.282585425358</c:v>
                </c:pt>
                <c:pt idx="109496">
                  <c:v>41.282709605648002</c:v>
                </c:pt>
                <c:pt idx="109497">
                  <c:v>41.282833785540603</c:v>
                </c:pt>
                <c:pt idx="109498">
                  <c:v>41.2829579650356</c:v>
                </c:pt>
                <c:pt idx="109499">
                  <c:v>41.283082144133203</c:v>
                </c:pt>
                <c:pt idx="109500">
                  <c:v>41.283206322833202</c:v>
                </c:pt>
                <c:pt idx="109501">
                  <c:v>41.283330501135801</c:v>
                </c:pt>
                <c:pt idx="109502">
                  <c:v>41.283454679040901</c:v>
                </c:pt>
                <c:pt idx="109503">
                  <c:v>41.283578856548502</c:v>
                </c:pt>
                <c:pt idx="109504">
                  <c:v>41.283703033658703</c:v>
                </c:pt>
                <c:pt idx="109505">
                  <c:v>41.2838272103713</c:v>
                </c:pt>
                <c:pt idx="109506">
                  <c:v>41.283951386686503</c:v>
                </c:pt>
                <c:pt idx="109507">
                  <c:v>41.284075562604201</c:v>
                </c:pt>
                <c:pt idx="109508">
                  <c:v>41.2841997381244</c:v>
                </c:pt>
                <c:pt idx="109509">
                  <c:v>41.284323913247199</c:v>
                </c:pt>
                <c:pt idx="109510">
                  <c:v>41.2844480879725</c:v>
                </c:pt>
                <c:pt idx="109511">
                  <c:v>41.284572262300301</c:v>
                </c:pt>
                <c:pt idx="109512">
                  <c:v>41.284696436230597</c:v>
                </c:pt>
                <c:pt idx="109513">
                  <c:v>41.2848206097635</c:v>
                </c:pt>
                <c:pt idx="109514">
                  <c:v>41.284944782898897</c:v>
                </c:pt>
                <c:pt idx="109515">
                  <c:v>41.285068955636802</c:v>
                </c:pt>
                <c:pt idx="109516">
                  <c:v>41.285193127977301</c:v>
                </c:pt>
                <c:pt idx="109517">
                  <c:v>41.285317299920202</c:v>
                </c:pt>
                <c:pt idx="109518">
                  <c:v>41.285441471465802</c:v>
                </c:pt>
                <c:pt idx="109519">
                  <c:v>41.285565642613903</c:v>
                </c:pt>
                <c:pt idx="109520">
                  <c:v>41.285689813364499</c:v>
                </c:pt>
                <c:pt idx="109521">
                  <c:v>41.285813983717603</c:v>
                </c:pt>
                <c:pt idx="109522">
                  <c:v>41.2859381536733</c:v>
                </c:pt>
                <c:pt idx="109523">
                  <c:v>41.286062323231498</c:v>
                </c:pt>
                <c:pt idx="109524">
                  <c:v>41.286186492392297</c:v>
                </c:pt>
                <c:pt idx="109525">
                  <c:v>41.286310661155703</c:v>
                </c:pt>
                <c:pt idx="109526">
                  <c:v>41.286434829521497</c:v>
                </c:pt>
                <c:pt idx="109527">
                  <c:v>41.286558997489998</c:v>
                </c:pt>
                <c:pt idx="109528">
                  <c:v>41.2866831650609</c:v>
                </c:pt>
                <c:pt idx="109529">
                  <c:v>41.286807332234403</c:v>
                </c:pt>
                <c:pt idx="109530">
                  <c:v>41.2869314990105</c:v>
                </c:pt>
                <c:pt idx="109531">
                  <c:v>41.287055665389097</c:v>
                </c:pt>
                <c:pt idx="109532">
                  <c:v>41.287179831370302</c:v>
                </c:pt>
                <c:pt idx="109533">
                  <c:v>41.287303996954101</c:v>
                </c:pt>
                <c:pt idx="109534">
                  <c:v>41.287428162140301</c:v>
                </c:pt>
                <c:pt idx="109535">
                  <c:v>41.287552326929202</c:v>
                </c:pt>
                <c:pt idx="109536">
                  <c:v>41.287676491320603</c:v>
                </c:pt>
                <c:pt idx="109537">
                  <c:v>41.287800655314598</c:v>
                </c:pt>
                <c:pt idx="109538">
                  <c:v>41.287924818911101</c:v>
                </c:pt>
                <c:pt idx="109539">
                  <c:v>41.288048982110197</c:v>
                </c:pt>
                <c:pt idx="109540">
                  <c:v>41.288173144911902</c:v>
                </c:pt>
                <c:pt idx="109541">
                  <c:v>41.2882973073161</c:v>
                </c:pt>
                <c:pt idx="109542">
                  <c:v>41.288421469322898</c:v>
                </c:pt>
                <c:pt idx="109543">
                  <c:v>41.288545630932298</c:v>
                </c:pt>
                <c:pt idx="109544">
                  <c:v>41.288669792144198</c:v>
                </c:pt>
                <c:pt idx="109545">
                  <c:v>41.288793952958699</c:v>
                </c:pt>
                <c:pt idx="109546">
                  <c:v>41.2889181133758</c:v>
                </c:pt>
                <c:pt idx="109547">
                  <c:v>41.289042273395403</c:v>
                </c:pt>
                <c:pt idx="109548">
                  <c:v>41.289166433017698</c:v>
                </c:pt>
                <c:pt idx="109549">
                  <c:v>41.289290592242502</c:v>
                </c:pt>
                <c:pt idx="109550">
                  <c:v>41.289414751069799</c:v>
                </c:pt>
                <c:pt idx="109551">
                  <c:v>41.289538909499797</c:v>
                </c:pt>
                <c:pt idx="109552">
                  <c:v>41.289663067532302</c:v>
                </c:pt>
                <c:pt idx="109553">
                  <c:v>41.289787225167501</c:v>
                </c:pt>
                <c:pt idx="109554">
                  <c:v>41.289911382405201</c:v>
                </c:pt>
                <c:pt idx="109555">
                  <c:v>41.290035539245402</c:v>
                </c:pt>
                <c:pt idx="109556">
                  <c:v>41.290159695688303</c:v>
                </c:pt>
                <c:pt idx="109557">
                  <c:v>41.290283851733797</c:v>
                </c:pt>
                <c:pt idx="109558">
                  <c:v>41.290408007381799</c:v>
                </c:pt>
                <c:pt idx="109559">
                  <c:v>41.290532162632402</c:v>
                </c:pt>
                <c:pt idx="109560">
                  <c:v>41.290656317485698</c:v>
                </c:pt>
                <c:pt idx="109561">
                  <c:v>41.290780471941503</c:v>
                </c:pt>
                <c:pt idx="109562">
                  <c:v>41.2909046259999</c:v>
                </c:pt>
                <c:pt idx="109563">
                  <c:v>41.291028779660898</c:v>
                </c:pt>
                <c:pt idx="109564">
                  <c:v>41.291152932924497</c:v>
                </c:pt>
                <c:pt idx="109565">
                  <c:v>41.291277085790703</c:v>
                </c:pt>
                <c:pt idx="109566">
                  <c:v>41.291401238259503</c:v>
                </c:pt>
                <c:pt idx="109567">
                  <c:v>41.291525390330897</c:v>
                </c:pt>
                <c:pt idx="109568">
                  <c:v>41.291649542004897</c:v>
                </c:pt>
                <c:pt idx="109569">
                  <c:v>41.291773693281399</c:v>
                </c:pt>
                <c:pt idx="109570">
                  <c:v>41.291897844160601</c:v>
                </c:pt>
                <c:pt idx="109571">
                  <c:v>41.292021994642397</c:v>
                </c:pt>
                <c:pt idx="109572">
                  <c:v>41.2921461447268</c:v>
                </c:pt>
                <c:pt idx="109573">
                  <c:v>41.292270294413797</c:v>
                </c:pt>
                <c:pt idx="109574">
                  <c:v>41.2923944437035</c:v>
                </c:pt>
                <c:pt idx="109575">
                  <c:v>41.292518592595698</c:v>
                </c:pt>
                <c:pt idx="109576">
                  <c:v>41.292642741090503</c:v>
                </c:pt>
                <c:pt idx="109577">
                  <c:v>41.292766889188002</c:v>
                </c:pt>
                <c:pt idx="109578">
                  <c:v>41.292891036888001</c:v>
                </c:pt>
                <c:pt idx="109579">
                  <c:v>41.2930151841907</c:v>
                </c:pt>
                <c:pt idx="109580">
                  <c:v>41.293139331096</c:v>
                </c:pt>
                <c:pt idx="109581">
                  <c:v>41.293263477603901</c:v>
                </c:pt>
                <c:pt idx="109582">
                  <c:v>41.293387623714402</c:v>
                </c:pt>
                <c:pt idx="109583">
                  <c:v>41.293511769427603</c:v>
                </c:pt>
                <c:pt idx="109584">
                  <c:v>41.293635914743398</c:v>
                </c:pt>
                <c:pt idx="109585">
                  <c:v>41.2937600596618</c:v>
                </c:pt>
                <c:pt idx="109586">
                  <c:v>41.293884204182802</c:v>
                </c:pt>
                <c:pt idx="109587">
                  <c:v>41.294008348306399</c:v>
                </c:pt>
                <c:pt idx="109588">
                  <c:v>41.294132492032702</c:v>
                </c:pt>
                <c:pt idx="109589">
                  <c:v>41.294256635361599</c:v>
                </c:pt>
                <c:pt idx="109590">
                  <c:v>41.294380778293103</c:v>
                </c:pt>
                <c:pt idx="109591">
                  <c:v>41.294504920827201</c:v>
                </c:pt>
                <c:pt idx="109592">
                  <c:v>41.294629062963999</c:v>
                </c:pt>
                <c:pt idx="109593">
                  <c:v>41.294753204703397</c:v>
                </c:pt>
                <c:pt idx="109594">
                  <c:v>41.294877346045403</c:v>
                </c:pt>
                <c:pt idx="109595">
                  <c:v>41.295001486990103</c:v>
                </c:pt>
                <c:pt idx="109596">
                  <c:v>41.295125627537402</c:v>
                </c:pt>
                <c:pt idx="109597">
                  <c:v>41.295249767687402</c:v>
                </c:pt>
                <c:pt idx="109598">
                  <c:v>41.295373907440002</c:v>
                </c:pt>
                <c:pt idx="109599">
                  <c:v>41.295498046795203</c:v>
                </c:pt>
                <c:pt idx="109600">
                  <c:v>41.295622185753103</c:v>
                </c:pt>
                <c:pt idx="109601">
                  <c:v>41.295746324313598</c:v>
                </c:pt>
                <c:pt idx="109602">
                  <c:v>41.295870462476799</c:v>
                </c:pt>
                <c:pt idx="109603">
                  <c:v>41.295994600242501</c:v>
                </c:pt>
                <c:pt idx="109604">
                  <c:v>41.296118737611003</c:v>
                </c:pt>
                <c:pt idx="109605">
                  <c:v>41.296242874582099</c:v>
                </c:pt>
                <c:pt idx="109606">
                  <c:v>41.296367011155802</c:v>
                </c:pt>
                <c:pt idx="109607">
                  <c:v>41.296491147332198</c:v>
                </c:pt>
                <c:pt idx="109608">
                  <c:v>41.296615283111301</c:v>
                </c:pt>
                <c:pt idx="109609">
                  <c:v>41.296739418492997</c:v>
                </c:pt>
                <c:pt idx="109610">
                  <c:v>41.296863553477301</c:v>
                </c:pt>
                <c:pt idx="109611">
                  <c:v>41.296987688064299</c:v>
                </c:pt>
                <c:pt idx="109612">
                  <c:v>41.297111822254003</c:v>
                </c:pt>
                <c:pt idx="109613">
                  <c:v>41.2972359560463</c:v>
                </c:pt>
                <c:pt idx="109614">
                  <c:v>41.297360089441298</c:v>
                </c:pt>
                <c:pt idx="109615">
                  <c:v>41.297484222438896</c:v>
                </c:pt>
                <c:pt idx="109616">
                  <c:v>41.297608355039202</c:v>
                </c:pt>
                <c:pt idx="109617">
                  <c:v>41.2977324872422</c:v>
                </c:pt>
                <c:pt idx="109618">
                  <c:v>41.297856619047799</c:v>
                </c:pt>
                <c:pt idx="109619">
                  <c:v>41.297980750456098</c:v>
                </c:pt>
                <c:pt idx="109620">
                  <c:v>41.298104881467097</c:v>
                </c:pt>
                <c:pt idx="109621">
                  <c:v>41.298229012080697</c:v>
                </c:pt>
                <c:pt idx="109622">
                  <c:v>41.298353142297003</c:v>
                </c:pt>
                <c:pt idx="109623">
                  <c:v>41.298477272115903</c:v>
                </c:pt>
                <c:pt idx="109624">
                  <c:v>41.298601401537603</c:v>
                </c:pt>
                <c:pt idx="109625">
                  <c:v>41.298725530561903</c:v>
                </c:pt>
                <c:pt idx="109626">
                  <c:v>41.298849659188903</c:v>
                </c:pt>
                <c:pt idx="109627">
                  <c:v>41.298973787418497</c:v>
                </c:pt>
                <c:pt idx="109628">
                  <c:v>41.299097915250798</c:v>
                </c:pt>
                <c:pt idx="109629">
                  <c:v>41.299222042685898</c:v>
                </c:pt>
                <c:pt idx="109630">
                  <c:v>41.299346169723599</c:v>
                </c:pt>
                <c:pt idx="109631">
                  <c:v>41.2994702963639</c:v>
                </c:pt>
                <c:pt idx="109632">
                  <c:v>41.299594422607001</c:v>
                </c:pt>
                <c:pt idx="109633">
                  <c:v>41.299718548452702</c:v>
                </c:pt>
                <c:pt idx="109634">
                  <c:v>41.299842673901097</c:v>
                </c:pt>
                <c:pt idx="109635">
                  <c:v>41.299966798952198</c:v>
                </c:pt>
                <c:pt idx="109636">
                  <c:v>41.300090923606</c:v>
                </c:pt>
                <c:pt idx="109637">
                  <c:v>41.300215047862501</c:v>
                </c:pt>
                <c:pt idx="109638">
                  <c:v>41.300339171721703</c:v>
                </c:pt>
                <c:pt idx="109639">
                  <c:v>41.300463295183498</c:v>
                </c:pt>
                <c:pt idx="109640">
                  <c:v>41.300587418248099</c:v>
                </c:pt>
                <c:pt idx="109641">
                  <c:v>41.300711540915302</c:v>
                </c:pt>
                <c:pt idx="109642">
                  <c:v>41.300835663185303</c:v>
                </c:pt>
                <c:pt idx="109643">
                  <c:v>41.300959785057898</c:v>
                </c:pt>
                <c:pt idx="109644">
                  <c:v>41.301083906533201</c:v>
                </c:pt>
                <c:pt idx="109645">
                  <c:v>41.301208027611302</c:v>
                </c:pt>
                <c:pt idx="109646">
                  <c:v>41.301332148291998</c:v>
                </c:pt>
                <c:pt idx="109647">
                  <c:v>41.3014562685754</c:v>
                </c:pt>
                <c:pt idx="109648">
                  <c:v>41.301580388461602</c:v>
                </c:pt>
                <c:pt idx="109649">
                  <c:v>41.301704507950397</c:v>
                </c:pt>
                <c:pt idx="109650">
                  <c:v>41.3018286270419</c:v>
                </c:pt>
                <c:pt idx="109651">
                  <c:v>41.301952745736202</c:v>
                </c:pt>
                <c:pt idx="109652">
                  <c:v>41.302076864033097</c:v>
                </c:pt>
                <c:pt idx="109653">
                  <c:v>41.302200981932799</c:v>
                </c:pt>
                <c:pt idx="109654">
                  <c:v>41.302325099435201</c:v>
                </c:pt>
                <c:pt idx="109655">
                  <c:v>41.302449216540303</c:v>
                </c:pt>
                <c:pt idx="109656">
                  <c:v>41.302573333248098</c:v>
                </c:pt>
                <c:pt idx="109657">
                  <c:v>41.3026974495586</c:v>
                </c:pt>
                <c:pt idx="109658">
                  <c:v>41.302821565471803</c:v>
                </c:pt>
                <c:pt idx="109659">
                  <c:v>41.302945680987698</c:v>
                </c:pt>
                <c:pt idx="109660">
                  <c:v>41.303069796106399</c:v>
                </c:pt>
                <c:pt idx="109661">
                  <c:v>41.303193910827801</c:v>
                </c:pt>
                <c:pt idx="109662">
                  <c:v>41.303318025151903</c:v>
                </c:pt>
                <c:pt idx="109663">
                  <c:v>41.303442139078697</c:v>
                </c:pt>
                <c:pt idx="109664">
                  <c:v>41.303566252608199</c:v>
                </c:pt>
                <c:pt idx="109665">
                  <c:v>41.303690365740501</c:v>
                </c:pt>
                <c:pt idx="109666">
                  <c:v>41.303814478475502</c:v>
                </c:pt>
                <c:pt idx="109667">
                  <c:v>41.303938590813203</c:v>
                </c:pt>
                <c:pt idx="109668">
                  <c:v>41.304062702753598</c:v>
                </c:pt>
                <c:pt idx="109669">
                  <c:v>41.304186814296799</c:v>
                </c:pt>
                <c:pt idx="109670">
                  <c:v>41.304310925442699</c:v>
                </c:pt>
                <c:pt idx="109671">
                  <c:v>41.3044350361913</c:v>
                </c:pt>
                <c:pt idx="109672">
                  <c:v>41.304559146542701</c:v>
                </c:pt>
                <c:pt idx="109673">
                  <c:v>41.304683256496801</c:v>
                </c:pt>
                <c:pt idx="109674">
                  <c:v>41.304807366053602</c:v>
                </c:pt>
                <c:pt idx="109675">
                  <c:v>41.304931475213202</c:v>
                </c:pt>
                <c:pt idx="109676">
                  <c:v>41.305055583975502</c:v>
                </c:pt>
                <c:pt idx="109677">
                  <c:v>41.305179692340502</c:v>
                </c:pt>
                <c:pt idx="109678">
                  <c:v>41.305303800308302</c:v>
                </c:pt>
                <c:pt idx="109679">
                  <c:v>41.305427907878801</c:v>
                </c:pt>
                <c:pt idx="109680">
                  <c:v>41.305552015052101</c:v>
                </c:pt>
                <c:pt idx="109681">
                  <c:v>41.3056761218281</c:v>
                </c:pt>
                <c:pt idx="109682">
                  <c:v>41.305800228206898</c:v>
                </c:pt>
                <c:pt idx="109683">
                  <c:v>41.305924334188397</c:v>
                </c:pt>
                <c:pt idx="109684">
                  <c:v>41.306048439772603</c:v>
                </c:pt>
                <c:pt idx="109685">
                  <c:v>41.306172544959601</c:v>
                </c:pt>
                <c:pt idx="109686">
                  <c:v>41.306296649749399</c:v>
                </c:pt>
                <c:pt idx="109687">
                  <c:v>41.306420754141897</c:v>
                </c:pt>
                <c:pt idx="109688">
                  <c:v>41.306544858137102</c:v>
                </c:pt>
                <c:pt idx="109689">
                  <c:v>41.306668961735198</c:v>
                </c:pt>
                <c:pt idx="109690">
                  <c:v>41.306793064935903</c:v>
                </c:pt>
                <c:pt idx="109691">
                  <c:v>41.306917167739499</c:v>
                </c:pt>
                <c:pt idx="109692">
                  <c:v>41.307041270145703</c:v>
                </c:pt>
                <c:pt idx="109693">
                  <c:v>41.307165372154799</c:v>
                </c:pt>
                <c:pt idx="109694">
                  <c:v>41.307289473766602</c:v>
                </c:pt>
                <c:pt idx="109695">
                  <c:v>41.307413574981098</c:v>
                </c:pt>
                <c:pt idx="109696">
                  <c:v>41.3075376757985</c:v>
                </c:pt>
                <c:pt idx="109697">
                  <c:v>41.307661776218502</c:v>
                </c:pt>
                <c:pt idx="109698">
                  <c:v>41.307785876241397</c:v>
                </c:pt>
                <c:pt idx="109699">
                  <c:v>41.307909975866998</c:v>
                </c:pt>
                <c:pt idx="109700">
                  <c:v>41.308034075095399</c:v>
                </c:pt>
                <c:pt idx="109701">
                  <c:v>41.3081581739266</c:v>
                </c:pt>
                <c:pt idx="109702">
                  <c:v>41.308282272360501</c:v>
                </c:pt>
                <c:pt idx="109703">
                  <c:v>41.308406370397201</c:v>
                </c:pt>
                <c:pt idx="109704">
                  <c:v>41.3085304680367</c:v>
                </c:pt>
                <c:pt idx="109705">
                  <c:v>41.3086545652789</c:v>
                </c:pt>
                <c:pt idx="109706">
                  <c:v>41.308778662123999</c:v>
                </c:pt>
                <c:pt idx="109707">
                  <c:v>41.308902758571797</c:v>
                </c:pt>
                <c:pt idx="109708">
                  <c:v>41.309026854622303</c:v>
                </c:pt>
                <c:pt idx="109709">
                  <c:v>41.309150950275701</c:v>
                </c:pt>
                <c:pt idx="109710">
                  <c:v>41.309275045531898</c:v>
                </c:pt>
                <c:pt idx="109711">
                  <c:v>41.309399140390802</c:v>
                </c:pt>
                <c:pt idx="109712">
                  <c:v>41.309523234852499</c:v>
                </c:pt>
                <c:pt idx="109713">
                  <c:v>41.309647328917002</c:v>
                </c:pt>
                <c:pt idx="109714">
                  <c:v>41.309771422584298</c:v>
                </c:pt>
                <c:pt idx="109715">
                  <c:v>41.309895515854301</c:v>
                </c:pt>
                <c:pt idx="109716">
                  <c:v>41.310019608727202</c:v>
                </c:pt>
                <c:pt idx="109717">
                  <c:v>41.310143701202797</c:v>
                </c:pt>
                <c:pt idx="109718">
                  <c:v>41.310267793281298</c:v>
                </c:pt>
                <c:pt idx="109719">
                  <c:v>41.310391884962499</c:v>
                </c:pt>
                <c:pt idx="109720">
                  <c:v>41.310515976246499</c:v>
                </c:pt>
                <c:pt idx="109721">
                  <c:v>41.310640067133299</c:v>
                </c:pt>
                <c:pt idx="109722">
                  <c:v>41.310764157622899</c:v>
                </c:pt>
                <c:pt idx="109723">
                  <c:v>41.310888247715297</c:v>
                </c:pt>
                <c:pt idx="109724">
                  <c:v>41.311012337410503</c:v>
                </c:pt>
                <c:pt idx="109725">
                  <c:v>41.3111364267086</c:v>
                </c:pt>
                <c:pt idx="109726">
                  <c:v>41.311260515609398</c:v>
                </c:pt>
                <c:pt idx="109727">
                  <c:v>41.311384604113002</c:v>
                </c:pt>
                <c:pt idx="109728">
                  <c:v>41.311508692219398</c:v>
                </c:pt>
                <c:pt idx="109729">
                  <c:v>41.311632779928601</c:v>
                </c:pt>
                <c:pt idx="109730">
                  <c:v>41.311756867240597</c:v>
                </c:pt>
                <c:pt idx="109731">
                  <c:v>41.311880954155498</c:v>
                </c:pt>
                <c:pt idx="109732">
                  <c:v>41.3120050406731</c:v>
                </c:pt>
                <c:pt idx="109733">
                  <c:v>41.3121291267936</c:v>
                </c:pt>
                <c:pt idx="109734">
                  <c:v>41.312253212516801</c:v>
                </c:pt>
                <c:pt idx="109735">
                  <c:v>41.3123772978429</c:v>
                </c:pt>
                <c:pt idx="109736">
                  <c:v>41.312501382771799</c:v>
                </c:pt>
                <c:pt idx="109737">
                  <c:v>41.312625467303498</c:v>
                </c:pt>
                <c:pt idx="109738">
                  <c:v>41.312749551438003</c:v>
                </c:pt>
                <c:pt idx="109739">
                  <c:v>41.3128736351754</c:v>
                </c:pt>
                <c:pt idx="109740">
                  <c:v>41.312997718515497</c:v>
                </c:pt>
                <c:pt idx="109741">
                  <c:v>41.3131218014585</c:v>
                </c:pt>
                <c:pt idx="109742">
                  <c:v>41.313245884004303</c:v>
                </c:pt>
                <c:pt idx="109743">
                  <c:v>41.313369966152898</c:v>
                </c:pt>
                <c:pt idx="109744">
                  <c:v>41.313494047904399</c:v>
                </c:pt>
                <c:pt idx="109745">
                  <c:v>41.3136181292587</c:v>
                </c:pt>
                <c:pt idx="109746">
                  <c:v>41.3137422102158</c:v>
                </c:pt>
                <c:pt idx="109747">
                  <c:v>41.313866290775699</c:v>
                </c:pt>
                <c:pt idx="109748">
                  <c:v>41.313990370938399</c:v>
                </c:pt>
                <c:pt idx="109749">
                  <c:v>41.314114450703997</c:v>
                </c:pt>
                <c:pt idx="109750">
                  <c:v>41.314238530072402</c:v>
                </c:pt>
                <c:pt idx="109751">
                  <c:v>41.314362609043698</c:v>
                </c:pt>
                <c:pt idx="109752">
                  <c:v>41.314486687617801</c:v>
                </c:pt>
                <c:pt idx="109753">
                  <c:v>41.314610765794697</c:v>
                </c:pt>
                <c:pt idx="109754">
                  <c:v>41.314734843574499</c:v>
                </c:pt>
                <c:pt idx="109755">
                  <c:v>41.3148589209571</c:v>
                </c:pt>
                <c:pt idx="109756">
                  <c:v>41.314982997942501</c:v>
                </c:pt>
                <c:pt idx="109757">
                  <c:v>41.3151070745308</c:v>
                </c:pt>
                <c:pt idx="109758">
                  <c:v>41.3152311507219</c:v>
                </c:pt>
                <c:pt idx="109759">
                  <c:v>41.315355226515898</c:v>
                </c:pt>
                <c:pt idx="109760">
                  <c:v>41.315479301912703</c:v>
                </c:pt>
                <c:pt idx="109761">
                  <c:v>41.3156033769123</c:v>
                </c:pt>
                <c:pt idx="109762">
                  <c:v>41.315727451514803</c:v>
                </c:pt>
                <c:pt idx="109763">
                  <c:v>41.315851525720198</c:v>
                </c:pt>
                <c:pt idx="109764">
                  <c:v>41.3159755995284</c:v>
                </c:pt>
                <c:pt idx="109765">
                  <c:v>41.316099672939401</c:v>
                </c:pt>
                <c:pt idx="109766">
                  <c:v>41.316223745953302</c:v>
                </c:pt>
                <c:pt idx="109767">
                  <c:v>41.316347818570101</c:v>
                </c:pt>
                <c:pt idx="109768">
                  <c:v>41.3164718907897</c:v>
                </c:pt>
                <c:pt idx="109769">
                  <c:v>41.316595962612098</c:v>
                </c:pt>
                <c:pt idx="109770">
                  <c:v>41.316720034037502</c:v>
                </c:pt>
                <c:pt idx="109771">
                  <c:v>41.316844105065599</c:v>
                </c:pt>
                <c:pt idx="109772">
                  <c:v>41.316968175696701</c:v>
                </c:pt>
                <c:pt idx="109773">
                  <c:v>41.317092245930603</c:v>
                </c:pt>
                <c:pt idx="109774">
                  <c:v>41.317216315767297</c:v>
                </c:pt>
                <c:pt idx="109775">
                  <c:v>41.317340385206997</c:v>
                </c:pt>
                <c:pt idx="109776">
                  <c:v>41.317464454249397</c:v>
                </c:pt>
                <c:pt idx="109777">
                  <c:v>41.317588522894802</c:v>
                </c:pt>
                <c:pt idx="109778">
                  <c:v>41.317712591143</c:v>
                </c:pt>
                <c:pt idx="109779">
                  <c:v>41.317836658994104</c:v>
                </c:pt>
                <c:pt idx="109780">
                  <c:v>41.317960726448099</c:v>
                </c:pt>
                <c:pt idx="109781">
                  <c:v>41.318084793504902</c:v>
                </c:pt>
                <c:pt idx="109782">
                  <c:v>41.318208860164603</c:v>
                </c:pt>
                <c:pt idx="109783">
                  <c:v>41.318332926427203</c:v>
                </c:pt>
                <c:pt idx="109784">
                  <c:v>41.318456992292703</c:v>
                </c:pt>
                <c:pt idx="109785">
                  <c:v>41.318581057761001</c:v>
                </c:pt>
                <c:pt idx="109786">
                  <c:v>41.318705122832199</c:v>
                </c:pt>
                <c:pt idx="109787">
                  <c:v>41.318829187506303</c:v>
                </c:pt>
                <c:pt idx="109788">
                  <c:v>41.318953251783299</c:v>
                </c:pt>
                <c:pt idx="109789">
                  <c:v>41.319077315663101</c:v>
                </c:pt>
                <c:pt idx="109790">
                  <c:v>41.319201379145802</c:v>
                </c:pt>
                <c:pt idx="109791">
                  <c:v>41.319325442231403</c:v>
                </c:pt>
                <c:pt idx="109792">
                  <c:v>41.319449504919902</c:v>
                </c:pt>
                <c:pt idx="109793">
                  <c:v>41.3195735672113</c:v>
                </c:pt>
                <c:pt idx="109794">
                  <c:v>41.319697629105598</c:v>
                </c:pt>
                <c:pt idx="109795">
                  <c:v>41.319821690602801</c:v>
                </c:pt>
                <c:pt idx="109796">
                  <c:v>41.319945751702797</c:v>
                </c:pt>
                <c:pt idx="109797">
                  <c:v>41.320069812405798</c:v>
                </c:pt>
                <c:pt idx="109798">
                  <c:v>41.320193872711599</c:v>
                </c:pt>
                <c:pt idx="109799">
                  <c:v>41.320317932620299</c:v>
                </c:pt>
                <c:pt idx="109800">
                  <c:v>41.320441992131997</c:v>
                </c:pt>
                <c:pt idx="109801">
                  <c:v>41.320566051246502</c:v>
                </c:pt>
                <c:pt idx="109802">
                  <c:v>41.320690109963898</c:v>
                </c:pt>
                <c:pt idx="109803">
                  <c:v>41.320814168284201</c:v>
                </c:pt>
                <c:pt idx="109804">
                  <c:v>41.320938226207403</c:v>
                </c:pt>
                <c:pt idx="109805">
                  <c:v>41.321062283733603</c:v>
                </c:pt>
                <c:pt idx="109806">
                  <c:v>41.321186340862603</c:v>
                </c:pt>
                <c:pt idx="109807">
                  <c:v>41.321310397594502</c:v>
                </c:pt>
                <c:pt idx="109808">
                  <c:v>41.321434453929399</c:v>
                </c:pt>
                <c:pt idx="109809">
                  <c:v>41.321558509867103</c:v>
                </c:pt>
                <c:pt idx="109810">
                  <c:v>41.321682565407698</c:v>
                </c:pt>
                <c:pt idx="109811">
                  <c:v>41.3218066205513</c:v>
                </c:pt>
                <c:pt idx="109812">
                  <c:v>41.3219306752978</c:v>
                </c:pt>
                <c:pt idx="109813">
                  <c:v>41.322054729647199</c:v>
                </c:pt>
                <c:pt idx="109814">
                  <c:v>41.322178783599398</c:v>
                </c:pt>
                <c:pt idx="109815">
                  <c:v>41.322302837154702</c:v>
                </c:pt>
                <c:pt idx="109816">
                  <c:v>41.322426890312798</c:v>
                </c:pt>
                <c:pt idx="109817">
                  <c:v>41.3225509430738</c:v>
                </c:pt>
                <c:pt idx="109818">
                  <c:v>41.322674995437801</c:v>
                </c:pt>
                <c:pt idx="109819">
                  <c:v>41.3227990474047</c:v>
                </c:pt>
                <c:pt idx="109820">
                  <c:v>41.322923098974499</c:v>
                </c:pt>
                <c:pt idx="109821">
                  <c:v>41.323047150147197</c:v>
                </c:pt>
                <c:pt idx="109822">
                  <c:v>41.3231712009228</c:v>
                </c:pt>
                <c:pt idx="109823">
                  <c:v>41.323295251301403</c:v>
                </c:pt>
                <c:pt idx="109824">
                  <c:v>41.323419301282897</c:v>
                </c:pt>
                <c:pt idx="109825">
                  <c:v>41.323543350867297</c:v>
                </c:pt>
                <c:pt idx="109826">
                  <c:v>41.323667400054703</c:v>
                </c:pt>
                <c:pt idx="109827">
                  <c:v>41.323791448844901</c:v>
                </c:pt>
                <c:pt idx="109828">
                  <c:v>41.323915497238197</c:v>
                </c:pt>
                <c:pt idx="109829">
                  <c:v>41.324039545234299</c:v>
                </c:pt>
                <c:pt idx="109830">
                  <c:v>41.324163592833401</c:v>
                </c:pt>
                <c:pt idx="109831">
                  <c:v>41.324287640035401</c:v>
                </c:pt>
                <c:pt idx="109832">
                  <c:v>41.3244116868403</c:v>
                </c:pt>
                <c:pt idx="109833">
                  <c:v>41.324535733248197</c:v>
                </c:pt>
                <c:pt idx="109834">
                  <c:v>41.324659779259001</c:v>
                </c:pt>
                <c:pt idx="109835">
                  <c:v>41.324783824872803</c:v>
                </c:pt>
                <c:pt idx="109836">
                  <c:v>41.324907870089497</c:v>
                </c:pt>
                <c:pt idx="109837">
                  <c:v>41.325031914909097</c:v>
                </c:pt>
                <c:pt idx="109838">
                  <c:v>41.325155959331703</c:v>
                </c:pt>
                <c:pt idx="109839">
                  <c:v>41.3252800033573</c:v>
                </c:pt>
                <c:pt idx="109840">
                  <c:v>41.325404046985703</c:v>
                </c:pt>
                <c:pt idx="109841">
                  <c:v>41.325528090217198</c:v>
                </c:pt>
                <c:pt idx="109842">
                  <c:v>41.325652133051598</c:v>
                </c:pt>
                <c:pt idx="109843">
                  <c:v>41.325776175488897</c:v>
                </c:pt>
                <c:pt idx="109844">
                  <c:v>41.325900217529203</c:v>
                </c:pt>
                <c:pt idx="109845">
                  <c:v>41.326024259172399</c:v>
                </c:pt>
                <c:pt idx="109846">
                  <c:v>41.326148300418602</c:v>
                </c:pt>
                <c:pt idx="109847">
                  <c:v>41.326272341267703</c:v>
                </c:pt>
                <c:pt idx="109848">
                  <c:v>41.326396381719803</c:v>
                </c:pt>
                <c:pt idx="109849">
                  <c:v>41.326520421774802</c:v>
                </c:pt>
                <c:pt idx="109850">
                  <c:v>41.326644461432899</c:v>
                </c:pt>
                <c:pt idx="109851">
                  <c:v>41.326768500693802</c:v>
                </c:pt>
                <c:pt idx="109852">
                  <c:v>41.326892539557797</c:v>
                </c:pt>
                <c:pt idx="109853">
                  <c:v>41.327016578024697</c:v>
                </c:pt>
                <c:pt idx="109854">
                  <c:v>41.327140616094503</c:v>
                </c:pt>
                <c:pt idx="109855">
                  <c:v>41.327264653767301</c:v>
                </c:pt>
                <c:pt idx="109856">
                  <c:v>41.327388691043097</c:v>
                </c:pt>
                <c:pt idx="109857">
                  <c:v>41.327512727921899</c:v>
                </c:pt>
                <c:pt idx="109858">
                  <c:v>41.3276367644036</c:v>
                </c:pt>
                <c:pt idx="109859">
                  <c:v>41.327760800488299</c:v>
                </c:pt>
                <c:pt idx="109860">
                  <c:v>41.327884836175997</c:v>
                </c:pt>
                <c:pt idx="109861">
                  <c:v>41.328008871466601</c:v>
                </c:pt>
                <c:pt idx="109862">
                  <c:v>41.328132906360203</c:v>
                </c:pt>
                <c:pt idx="109863">
                  <c:v>41.328256940856797</c:v>
                </c:pt>
                <c:pt idx="109864">
                  <c:v>41.328380974956403</c:v>
                </c:pt>
                <c:pt idx="109865">
                  <c:v>41.328505008659</c:v>
                </c:pt>
                <c:pt idx="109866">
                  <c:v>41.328629041964497</c:v>
                </c:pt>
                <c:pt idx="109867">
                  <c:v>41.328753074872999</c:v>
                </c:pt>
                <c:pt idx="109868">
                  <c:v>41.3288771073845</c:v>
                </c:pt>
                <c:pt idx="109869">
                  <c:v>41.329001139498899</c:v>
                </c:pt>
                <c:pt idx="109870">
                  <c:v>41.329125171216397</c:v>
                </c:pt>
                <c:pt idx="109871">
                  <c:v>41.329249202536801</c:v>
                </c:pt>
                <c:pt idx="109872">
                  <c:v>41.329373233460302</c:v>
                </c:pt>
                <c:pt idx="109873">
                  <c:v>41.329497263986703</c:v>
                </c:pt>
                <c:pt idx="109874">
                  <c:v>41.329621294116102</c:v>
                </c:pt>
                <c:pt idx="109875">
                  <c:v>41.329745323848499</c:v>
                </c:pt>
                <c:pt idx="109876">
                  <c:v>41.329869353183902</c:v>
                </c:pt>
                <c:pt idx="109877">
                  <c:v>41.329993382122296</c:v>
                </c:pt>
                <c:pt idx="109878">
                  <c:v>41.330117410663597</c:v>
                </c:pt>
                <c:pt idx="109879">
                  <c:v>41.330241438808002</c:v>
                </c:pt>
                <c:pt idx="109880">
                  <c:v>41.330365466555399</c:v>
                </c:pt>
                <c:pt idx="109881">
                  <c:v>41.330489493905702</c:v>
                </c:pt>
                <c:pt idx="109882">
                  <c:v>41.330613520859103</c:v>
                </c:pt>
                <c:pt idx="109883">
                  <c:v>41.330737547415502</c:v>
                </c:pt>
                <c:pt idx="109884">
                  <c:v>41.330861573574801</c:v>
                </c:pt>
                <c:pt idx="109885">
                  <c:v>41.330985599337197</c:v>
                </c:pt>
                <c:pt idx="109886">
                  <c:v>41.331109624702599</c:v>
                </c:pt>
                <c:pt idx="109887">
                  <c:v>41.331233649670899</c:v>
                </c:pt>
                <c:pt idx="109888">
                  <c:v>41.331357674242298</c:v>
                </c:pt>
                <c:pt idx="109889">
                  <c:v>41.331481698416702</c:v>
                </c:pt>
                <c:pt idx="109890">
                  <c:v>41.331605722194098</c:v>
                </c:pt>
                <c:pt idx="109891">
                  <c:v>41.331729745574599</c:v>
                </c:pt>
                <c:pt idx="109892">
                  <c:v>41.331853768557998</c:v>
                </c:pt>
                <c:pt idx="109893">
                  <c:v>41.331977791144404</c:v>
                </c:pt>
                <c:pt idx="109894">
                  <c:v>41.3321018133339</c:v>
                </c:pt>
                <c:pt idx="109895">
                  <c:v>41.332225835126401</c:v>
                </c:pt>
                <c:pt idx="109896">
                  <c:v>41.332349856521802</c:v>
                </c:pt>
                <c:pt idx="109897">
                  <c:v>41.3324738775204</c:v>
                </c:pt>
                <c:pt idx="109898">
                  <c:v>41.332597898121897</c:v>
                </c:pt>
                <c:pt idx="109899">
                  <c:v>41.332721918326399</c:v>
                </c:pt>
                <c:pt idx="109900">
                  <c:v>41.332845938134</c:v>
                </c:pt>
                <c:pt idx="109901">
                  <c:v>41.332969957544599</c:v>
                </c:pt>
                <c:pt idx="109902">
                  <c:v>41.333093976558203</c:v>
                </c:pt>
                <c:pt idx="109903">
                  <c:v>41.333217995174898</c:v>
                </c:pt>
                <c:pt idx="109904">
                  <c:v>41.333342013394599</c:v>
                </c:pt>
                <c:pt idx="109905">
                  <c:v>41.333466031217299</c:v>
                </c:pt>
                <c:pt idx="109906">
                  <c:v>41.333590048643003</c:v>
                </c:pt>
                <c:pt idx="109907">
                  <c:v>41.333714065671799</c:v>
                </c:pt>
                <c:pt idx="109908">
                  <c:v>41.3338380823036</c:v>
                </c:pt>
                <c:pt idx="109909">
                  <c:v>41.3339620985384</c:v>
                </c:pt>
                <c:pt idx="109910">
                  <c:v>41.334086114376298</c:v>
                </c:pt>
                <c:pt idx="109911">
                  <c:v>41.334210129817201</c:v>
                </c:pt>
                <c:pt idx="109912">
                  <c:v>41.334334144861103</c:v>
                </c:pt>
                <c:pt idx="109913">
                  <c:v>41.334458159508102</c:v>
                </c:pt>
                <c:pt idx="109914">
                  <c:v>41.334582173758101</c:v>
                </c:pt>
                <c:pt idx="109915">
                  <c:v>41.334706187611197</c:v>
                </c:pt>
                <c:pt idx="109916">
                  <c:v>41.334830201067298</c:v>
                </c:pt>
                <c:pt idx="109917">
                  <c:v>41.334954214126398</c:v>
                </c:pt>
                <c:pt idx="109918">
                  <c:v>41.335078226788603</c:v>
                </c:pt>
                <c:pt idx="109919">
                  <c:v>41.3352022390538</c:v>
                </c:pt>
                <c:pt idx="109920">
                  <c:v>41.335326250922101</c:v>
                </c:pt>
                <c:pt idx="109921">
                  <c:v>41.335450262393501</c:v>
                </c:pt>
                <c:pt idx="109922">
                  <c:v>41.335574273467898</c:v>
                </c:pt>
                <c:pt idx="109923">
                  <c:v>41.335698284145302</c:v>
                </c:pt>
                <c:pt idx="109924">
                  <c:v>41.335822294425803</c:v>
                </c:pt>
                <c:pt idx="109925">
                  <c:v>41.335946304309303</c:v>
                </c:pt>
                <c:pt idx="109926">
                  <c:v>41.336070313795901</c:v>
                </c:pt>
                <c:pt idx="109927">
                  <c:v>41.336194322885603</c:v>
                </c:pt>
                <c:pt idx="109928">
                  <c:v>41.336318331578298</c:v>
                </c:pt>
                <c:pt idx="109929">
                  <c:v>41.336442339874097</c:v>
                </c:pt>
                <c:pt idx="109930">
                  <c:v>41.336566347772902</c:v>
                </c:pt>
                <c:pt idx="109931">
                  <c:v>41.336690355274797</c:v>
                </c:pt>
                <c:pt idx="109932">
                  <c:v>41.336814362379798</c:v>
                </c:pt>
                <c:pt idx="109933">
                  <c:v>41.336938369087797</c:v>
                </c:pt>
                <c:pt idx="109934">
                  <c:v>41.337062375398901</c:v>
                </c:pt>
                <c:pt idx="109935">
                  <c:v>41.337186381313003</c:v>
                </c:pt>
                <c:pt idx="109936">
                  <c:v>41.337310386830303</c:v>
                </c:pt>
                <c:pt idx="109937">
                  <c:v>41.337434391950602</c:v>
                </c:pt>
                <c:pt idx="109938">
                  <c:v>41.337558396673899</c:v>
                </c:pt>
                <c:pt idx="109939">
                  <c:v>41.3376824010004</c:v>
                </c:pt>
                <c:pt idx="109940">
                  <c:v>41.3378064049299</c:v>
                </c:pt>
                <c:pt idx="109941">
                  <c:v>41.337930408462498</c:v>
                </c:pt>
                <c:pt idx="109942">
                  <c:v>41.338054411598101</c:v>
                </c:pt>
                <c:pt idx="109943">
                  <c:v>41.338178414336902</c:v>
                </c:pt>
                <c:pt idx="109944">
                  <c:v>41.338302416678701</c:v>
                </c:pt>
                <c:pt idx="109945">
                  <c:v>41.338426418623598</c:v>
                </c:pt>
                <c:pt idx="109946">
                  <c:v>41.338550420171501</c:v>
                </c:pt>
                <c:pt idx="109947">
                  <c:v>41.338674421322601</c:v>
                </c:pt>
                <c:pt idx="109948">
                  <c:v>41.3387984220767</c:v>
                </c:pt>
                <c:pt idx="109949">
                  <c:v>41.338922422434003</c:v>
                </c:pt>
                <c:pt idx="109950">
                  <c:v>41.339046422394297</c:v>
                </c:pt>
                <c:pt idx="109951">
                  <c:v>41.339170421957697</c:v>
                </c:pt>
                <c:pt idx="109952">
                  <c:v>41.339294421124201</c:v>
                </c:pt>
                <c:pt idx="109953">
                  <c:v>41.339418419893697</c:v>
                </c:pt>
                <c:pt idx="109954">
                  <c:v>41.339542418266397</c:v>
                </c:pt>
                <c:pt idx="109955">
                  <c:v>41.339666416242203</c:v>
                </c:pt>
                <c:pt idx="109956">
                  <c:v>41.339790413821</c:v>
                </c:pt>
                <c:pt idx="109957">
                  <c:v>41.339914411003001</c:v>
                </c:pt>
                <c:pt idx="109958">
                  <c:v>41.340038407788001</c:v>
                </c:pt>
                <c:pt idx="109959">
                  <c:v>41.340162404176198</c:v>
                </c:pt>
                <c:pt idx="109960">
                  <c:v>41.3402864001674</c:v>
                </c:pt>
                <c:pt idx="109961">
                  <c:v>41.340410395761701</c:v>
                </c:pt>
                <c:pt idx="109962">
                  <c:v>41.340534390959199</c:v>
                </c:pt>
                <c:pt idx="109963">
                  <c:v>41.340658385759703</c:v>
                </c:pt>
                <c:pt idx="109964">
                  <c:v>41.340782380163397</c:v>
                </c:pt>
                <c:pt idx="109965">
                  <c:v>41.340906374170103</c:v>
                </c:pt>
                <c:pt idx="109966">
                  <c:v>41.34103036778</c:v>
                </c:pt>
                <c:pt idx="109967">
                  <c:v>41.341154360993002</c:v>
                </c:pt>
                <c:pt idx="109968">
                  <c:v>41.341278353809003</c:v>
                </c:pt>
                <c:pt idx="109969">
                  <c:v>41.3414023462282</c:v>
                </c:pt>
                <c:pt idx="109970">
                  <c:v>41.341526338250503</c:v>
                </c:pt>
                <c:pt idx="109971">
                  <c:v>41.341650329875897</c:v>
                </c:pt>
                <c:pt idx="109972">
                  <c:v>41.341774321104403</c:v>
                </c:pt>
                <c:pt idx="109973">
                  <c:v>41.341898311936099</c:v>
                </c:pt>
                <c:pt idx="109974">
                  <c:v>41.3420223023708</c:v>
                </c:pt>
                <c:pt idx="109975">
                  <c:v>41.3421462924087</c:v>
                </c:pt>
                <c:pt idx="109976">
                  <c:v>41.342270282049697</c:v>
                </c:pt>
                <c:pt idx="109977">
                  <c:v>41.342394271293799</c:v>
                </c:pt>
                <c:pt idx="109978">
                  <c:v>41.342518260140999</c:v>
                </c:pt>
                <c:pt idx="109979">
                  <c:v>41.342642248591403</c:v>
                </c:pt>
                <c:pt idx="109980">
                  <c:v>41.342766236644898</c:v>
                </c:pt>
                <c:pt idx="109981">
                  <c:v>41.342890224301499</c:v>
                </c:pt>
                <c:pt idx="109982">
                  <c:v>41.343014211561197</c:v>
                </c:pt>
                <c:pt idx="109983">
                  <c:v>41.3431381984241</c:v>
                </c:pt>
                <c:pt idx="109984">
                  <c:v>41.343262184890101</c:v>
                </c:pt>
                <c:pt idx="109985">
                  <c:v>41.343386170959199</c:v>
                </c:pt>
                <c:pt idx="109986">
                  <c:v>41.343510156631403</c:v>
                </c:pt>
                <c:pt idx="109987">
                  <c:v>41.343634141906797</c:v>
                </c:pt>
                <c:pt idx="109988">
                  <c:v>41.343758126785303</c:v>
                </c:pt>
                <c:pt idx="109989">
                  <c:v>41.343882111267</c:v>
                </c:pt>
                <c:pt idx="109990">
                  <c:v>41.344006095351801</c:v>
                </c:pt>
                <c:pt idx="109991">
                  <c:v>41.344130079039701</c:v>
                </c:pt>
                <c:pt idx="109992">
                  <c:v>41.344254062330798</c:v>
                </c:pt>
                <c:pt idx="109993">
                  <c:v>41.344378045225</c:v>
                </c:pt>
                <c:pt idx="109994">
                  <c:v>41.344502027722299</c:v>
                </c:pt>
                <c:pt idx="109995">
                  <c:v>41.344626009822797</c:v>
                </c:pt>
                <c:pt idx="109996">
                  <c:v>41.344749991526498</c:v>
                </c:pt>
                <c:pt idx="109997">
                  <c:v>41.344873972833199</c:v>
                </c:pt>
                <c:pt idx="109998">
                  <c:v>41.344997953743203</c:v>
                </c:pt>
                <c:pt idx="109999">
                  <c:v>41.345121934256198</c:v>
                </c:pt>
                <c:pt idx="110000">
                  <c:v>41.345245914372498</c:v>
                </c:pt>
                <c:pt idx="110001">
                  <c:v>41.345369894091803</c:v>
                </c:pt>
                <c:pt idx="110002">
                  <c:v>41.345493873414398</c:v>
                </c:pt>
                <c:pt idx="110003">
                  <c:v>41.345617852340098</c:v>
                </c:pt>
                <c:pt idx="110004">
                  <c:v>41.345741830868903</c:v>
                </c:pt>
                <c:pt idx="110005">
                  <c:v>41.345865809000898</c:v>
                </c:pt>
                <c:pt idx="110006">
                  <c:v>41.345989786735998</c:v>
                </c:pt>
                <c:pt idx="110007">
                  <c:v>41.346113764074303</c:v>
                </c:pt>
                <c:pt idx="110008">
                  <c:v>41.346237741015798</c:v>
                </c:pt>
                <c:pt idx="110009">
                  <c:v>41.346361717560399</c:v>
                </c:pt>
                <c:pt idx="110010">
                  <c:v>41.346485693708203</c:v>
                </c:pt>
                <c:pt idx="110011">
                  <c:v>41.346609669459198</c:v>
                </c:pt>
                <c:pt idx="110012">
                  <c:v>41.346733644813298</c:v>
                </c:pt>
                <c:pt idx="110013">
                  <c:v>41.346857619770603</c:v>
                </c:pt>
                <c:pt idx="110014">
                  <c:v>41.346981594330998</c:v>
                </c:pt>
                <c:pt idx="110015">
                  <c:v>41.347105568494698</c:v>
                </c:pt>
                <c:pt idx="110016">
                  <c:v>41.347229542261502</c:v>
                </c:pt>
                <c:pt idx="110017">
                  <c:v>41.347353515631397</c:v>
                </c:pt>
                <c:pt idx="110018">
                  <c:v>41.347477488604603</c:v>
                </c:pt>
                <c:pt idx="110019">
                  <c:v>41.347601461180901</c:v>
                </c:pt>
                <c:pt idx="110020">
                  <c:v>41.347725433360303</c:v>
                </c:pt>
                <c:pt idx="110021">
                  <c:v>41.347849405143002</c:v>
                </c:pt>
                <c:pt idx="110022">
                  <c:v>41.347973376528799</c:v>
                </c:pt>
                <c:pt idx="110023">
                  <c:v>41.3480973475179</c:v>
                </c:pt>
                <c:pt idx="110024">
                  <c:v>41.348221318109999</c:v>
                </c:pt>
                <c:pt idx="110025">
                  <c:v>41.348345288305403</c:v>
                </c:pt>
                <c:pt idx="110026">
                  <c:v>41.348469258103997</c:v>
                </c:pt>
                <c:pt idx="110027">
                  <c:v>41.348593227505702</c:v>
                </c:pt>
                <c:pt idx="110028">
                  <c:v>41.348717196510599</c:v>
                </c:pt>
                <c:pt idx="110029">
                  <c:v>41.348841165118799</c:v>
                </c:pt>
                <c:pt idx="110030">
                  <c:v>41.348965133330097</c:v>
                </c:pt>
                <c:pt idx="110031">
                  <c:v>41.3490891011445</c:v>
                </c:pt>
                <c:pt idx="110032">
                  <c:v>41.3492130685622</c:v>
                </c:pt>
                <c:pt idx="110033">
                  <c:v>41.349337035583098</c:v>
                </c:pt>
                <c:pt idx="110034">
                  <c:v>41.3494610022072</c:v>
                </c:pt>
                <c:pt idx="110035">
                  <c:v>41.349584968434399</c:v>
                </c:pt>
                <c:pt idx="110036">
                  <c:v>41.349708934264903</c:v>
                </c:pt>
                <c:pt idx="110037">
                  <c:v>41.349832899698498</c:v>
                </c:pt>
                <c:pt idx="110038">
                  <c:v>41.349956864735397</c:v>
                </c:pt>
                <c:pt idx="110039">
                  <c:v>41.350080829375401</c:v>
                </c:pt>
                <c:pt idx="110040">
                  <c:v>41.350204793618602</c:v>
                </c:pt>
                <c:pt idx="110041">
                  <c:v>41.3503287574651</c:v>
                </c:pt>
                <c:pt idx="110042">
                  <c:v>41.350452720914703</c:v>
                </c:pt>
                <c:pt idx="110043">
                  <c:v>41.350576683967603</c:v>
                </c:pt>
                <c:pt idx="110044">
                  <c:v>41.3507006466237</c:v>
                </c:pt>
                <c:pt idx="110045">
                  <c:v>41.350824608882903</c:v>
                </c:pt>
                <c:pt idx="110046">
                  <c:v>41.350948570745402</c:v>
                </c:pt>
                <c:pt idx="110047">
                  <c:v>41.351072532211099</c:v>
                </c:pt>
                <c:pt idx="110048">
                  <c:v>41.35119649328</c:v>
                </c:pt>
                <c:pt idx="110049">
                  <c:v>41.351320453952098</c:v>
                </c:pt>
                <c:pt idx="110050">
                  <c:v>41.351444414227402</c:v>
                </c:pt>
                <c:pt idx="110051">
                  <c:v>41.351568374105902</c:v>
                </c:pt>
                <c:pt idx="110052">
                  <c:v>41.3516923335877</c:v>
                </c:pt>
                <c:pt idx="110053">
                  <c:v>41.351816292672602</c:v>
                </c:pt>
                <c:pt idx="110054">
                  <c:v>41.351940251360801</c:v>
                </c:pt>
                <c:pt idx="110055">
                  <c:v>41.352064209652198</c:v>
                </c:pt>
                <c:pt idx="110056">
                  <c:v>41.352188167546799</c:v>
                </c:pt>
                <c:pt idx="110057">
                  <c:v>41.352312125044698</c:v>
                </c:pt>
                <c:pt idx="110058">
                  <c:v>41.352436082145701</c:v>
                </c:pt>
                <c:pt idx="110059">
                  <c:v>41.352560038850001</c:v>
                </c:pt>
                <c:pt idx="110060">
                  <c:v>41.352683995157598</c:v>
                </c:pt>
                <c:pt idx="110061">
                  <c:v>41.3528079510683</c:v>
                </c:pt>
                <c:pt idx="110062">
                  <c:v>41.352931906582299</c:v>
                </c:pt>
                <c:pt idx="110063">
                  <c:v>41.353055861699502</c:v>
                </c:pt>
                <c:pt idx="110064">
                  <c:v>41.353179816419903</c:v>
                </c:pt>
                <c:pt idx="110065">
                  <c:v>41.353303770743601</c:v>
                </c:pt>
                <c:pt idx="110066">
                  <c:v>41.353427724670503</c:v>
                </c:pt>
                <c:pt idx="110067">
                  <c:v>41.353551678200603</c:v>
                </c:pt>
                <c:pt idx="110068">
                  <c:v>41.353675631333999</c:v>
                </c:pt>
                <c:pt idx="110069">
                  <c:v>41.3537995840706</c:v>
                </c:pt>
                <c:pt idx="110070">
                  <c:v>41.353923536410399</c:v>
                </c:pt>
                <c:pt idx="110071">
                  <c:v>41.354047488353501</c:v>
                </c:pt>
                <c:pt idx="110072">
                  <c:v>41.354171439899801</c:v>
                </c:pt>
                <c:pt idx="110073">
                  <c:v>41.354295391049398</c:v>
                </c:pt>
                <c:pt idx="110074">
                  <c:v>41.354419341802199</c:v>
                </c:pt>
                <c:pt idx="110075">
                  <c:v>41.354543292158198</c:v>
                </c:pt>
                <c:pt idx="110076">
                  <c:v>41.3546672421175</c:v>
                </c:pt>
                <c:pt idx="110077">
                  <c:v>41.3547911916801</c:v>
                </c:pt>
                <c:pt idx="110078">
                  <c:v>41.354915140845897</c:v>
                </c:pt>
                <c:pt idx="110079">
                  <c:v>41.355039089614898</c:v>
                </c:pt>
                <c:pt idx="110080">
                  <c:v>41.355163037987197</c:v>
                </c:pt>
                <c:pt idx="110081">
                  <c:v>41.355286985962799</c:v>
                </c:pt>
                <c:pt idx="110082">
                  <c:v>41.355410933541599</c:v>
                </c:pt>
                <c:pt idx="110083">
                  <c:v>41.355534880723603</c:v>
                </c:pt>
                <c:pt idx="110084">
                  <c:v>41.355658827508897</c:v>
                </c:pt>
                <c:pt idx="110085">
                  <c:v>41.355782773897502</c:v>
                </c:pt>
                <c:pt idx="110086">
                  <c:v>41.355906719889298</c:v>
                </c:pt>
                <c:pt idx="110087">
                  <c:v>41.356030665484397</c:v>
                </c:pt>
                <c:pt idx="110088">
                  <c:v>41.3561546106828</c:v>
                </c:pt>
                <c:pt idx="110089">
                  <c:v>41.356278555484401</c:v>
                </c:pt>
                <c:pt idx="110090">
                  <c:v>41.356402499889299</c:v>
                </c:pt>
                <c:pt idx="110091">
                  <c:v>41.356526443897401</c:v>
                </c:pt>
                <c:pt idx="110092">
                  <c:v>41.3566503875088</c:v>
                </c:pt>
                <c:pt idx="110093">
                  <c:v>41.356774330723503</c:v>
                </c:pt>
                <c:pt idx="110094">
                  <c:v>41.356898273541397</c:v>
                </c:pt>
                <c:pt idx="110095">
                  <c:v>41.357022215962601</c:v>
                </c:pt>
                <c:pt idx="110096">
                  <c:v>41.357146157987103</c:v>
                </c:pt>
                <c:pt idx="110097">
                  <c:v>41.357270099614901</c:v>
                </c:pt>
                <c:pt idx="110098">
                  <c:v>41.357394040845897</c:v>
                </c:pt>
                <c:pt idx="110099">
                  <c:v>41.357517981680203</c:v>
                </c:pt>
                <c:pt idx="110100">
                  <c:v>41.3576419221178</c:v>
                </c:pt>
                <c:pt idx="110101">
                  <c:v>41.357765862158701</c:v>
                </c:pt>
                <c:pt idx="110102">
                  <c:v>41.357889801802799</c:v>
                </c:pt>
                <c:pt idx="110103">
                  <c:v>41.3580137410502</c:v>
                </c:pt>
                <c:pt idx="110104">
                  <c:v>41.358137679900899</c:v>
                </c:pt>
                <c:pt idx="110105">
                  <c:v>41.358261618354902</c:v>
                </c:pt>
                <c:pt idx="110106">
                  <c:v>41.358385556412202</c:v>
                </c:pt>
                <c:pt idx="110107">
                  <c:v>41.358509494072699</c:v>
                </c:pt>
                <c:pt idx="110108">
                  <c:v>41.3586334313366</c:v>
                </c:pt>
                <c:pt idx="110109">
                  <c:v>41.358757368203698</c:v>
                </c:pt>
                <c:pt idx="110110">
                  <c:v>41.3588813046741</c:v>
                </c:pt>
                <c:pt idx="110111">
                  <c:v>41.359005240747798</c:v>
                </c:pt>
                <c:pt idx="110112">
                  <c:v>41.359129176424801</c:v>
                </c:pt>
                <c:pt idx="110113">
                  <c:v>41.359253111705101</c:v>
                </c:pt>
                <c:pt idx="110114">
                  <c:v>41.359377046588698</c:v>
                </c:pt>
                <c:pt idx="110115">
                  <c:v>41.359500981075598</c:v>
                </c:pt>
                <c:pt idx="110116">
                  <c:v>41.359624915165803</c:v>
                </c:pt>
                <c:pt idx="110117">
                  <c:v>41.359748848859297</c:v>
                </c:pt>
                <c:pt idx="110118">
                  <c:v>41.359872782156003</c:v>
                </c:pt>
                <c:pt idx="110119">
                  <c:v>41.359996715056099</c:v>
                </c:pt>
                <c:pt idx="110120">
                  <c:v>41.360120647559498</c:v>
                </c:pt>
                <c:pt idx="110121">
                  <c:v>41.360244579666201</c:v>
                </c:pt>
                <c:pt idx="110122">
                  <c:v>41.360368511376102</c:v>
                </c:pt>
                <c:pt idx="110123">
                  <c:v>41.360492442689399</c:v>
                </c:pt>
                <c:pt idx="110124">
                  <c:v>41.360616373606</c:v>
                </c:pt>
                <c:pt idx="110125">
                  <c:v>41.360740304125898</c:v>
                </c:pt>
                <c:pt idx="110126">
                  <c:v>41.360864234249199</c:v>
                </c:pt>
                <c:pt idx="110127">
                  <c:v>41.360988163975698</c:v>
                </c:pt>
                <c:pt idx="110128">
                  <c:v>41.361112093305501</c:v>
                </c:pt>
                <c:pt idx="110129">
                  <c:v>41.3612360222387</c:v>
                </c:pt>
                <c:pt idx="110130">
                  <c:v>41.361359950775103</c:v>
                </c:pt>
                <c:pt idx="110131">
                  <c:v>41.361483878914903</c:v>
                </c:pt>
                <c:pt idx="110132">
                  <c:v>41.361607806658</c:v>
                </c:pt>
                <c:pt idx="110133">
                  <c:v>41.361731734004401</c:v>
                </c:pt>
                <c:pt idx="110134">
                  <c:v>41.361855660954198</c:v>
                </c:pt>
                <c:pt idx="110135">
                  <c:v>41.3619795875072</c:v>
                </c:pt>
                <c:pt idx="110136">
                  <c:v>41.362103513663598</c:v>
                </c:pt>
                <c:pt idx="110137">
                  <c:v>41.3622274394233</c:v>
                </c:pt>
                <c:pt idx="110138">
                  <c:v>41.362351364786399</c:v>
                </c:pt>
                <c:pt idx="110139">
                  <c:v>41.362475289752702</c:v>
                </c:pt>
                <c:pt idx="110140">
                  <c:v>41.362599214322401</c:v>
                </c:pt>
                <c:pt idx="110141">
                  <c:v>41.362723138495397</c:v>
                </c:pt>
                <c:pt idx="110142">
                  <c:v>41.362847062271697</c:v>
                </c:pt>
                <c:pt idx="110143">
                  <c:v>41.362970985651401</c:v>
                </c:pt>
                <c:pt idx="110144">
                  <c:v>41.363094908634402</c:v>
                </c:pt>
                <c:pt idx="110145">
                  <c:v>41.363218831220699</c:v>
                </c:pt>
                <c:pt idx="110146">
                  <c:v>41.3633427534104</c:v>
                </c:pt>
                <c:pt idx="110147">
                  <c:v>41.363466675203398</c:v>
                </c:pt>
                <c:pt idx="110148">
                  <c:v>41.363590596599799</c:v>
                </c:pt>
                <c:pt idx="110149">
                  <c:v>41.363714517599497</c:v>
                </c:pt>
                <c:pt idx="110150">
                  <c:v>41.3638384382025</c:v>
                </c:pt>
                <c:pt idx="110151">
                  <c:v>41.363962358408799</c:v>
                </c:pt>
                <c:pt idx="110152">
                  <c:v>41.364086278218501</c:v>
                </c:pt>
                <c:pt idx="110153">
                  <c:v>41.3642101976316</c:v>
                </c:pt>
                <c:pt idx="110154">
                  <c:v>41.364334116648003</c:v>
                </c:pt>
                <c:pt idx="110155">
                  <c:v>41.364458035267702</c:v>
                </c:pt>
                <c:pt idx="110156">
                  <c:v>41.364581953490799</c:v>
                </c:pt>
                <c:pt idx="110157">
                  <c:v>41.364705871317298</c:v>
                </c:pt>
                <c:pt idx="110158">
                  <c:v>41.364829788747102</c:v>
                </c:pt>
                <c:pt idx="110159">
                  <c:v>41.364953705780202</c:v>
                </c:pt>
                <c:pt idx="110160">
                  <c:v>41.365077622416699</c:v>
                </c:pt>
                <c:pt idx="110161">
                  <c:v>41.3652015386565</c:v>
                </c:pt>
                <c:pt idx="110162">
                  <c:v>41.365325454499697</c:v>
                </c:pt>
                <c:pt idx="110163">
                  <c:v>41.365449369946298</c:v>
                </c:pt>
                <c:pt idx="110164">
                  <c:v>41.365573284996202</c:v>
                </c:pt>
                <c:pt idx="110165">
                  <c:v>41.365697199649503</c:v>
                </c:pt>
                <c:pt idx="110166">
                  <c:v>41.365821113906101</c:v>
                </c:pt>
                <c:pt idx="110167">
                  <c:v>41.365945027766102</c:v>
                </c:pt>
                <c:pt idx="110168">
                  <c:v>41.3660689412295</c:v>
                </c:pt>
                <c:pt idx="110169">
                  <c:v>41.366192854296202</c:v>
                </c:pt>
                <c:pt idx="110170">
                  <c:v>41.3663167669663</c:v>
                </c:pt>
                <c:pt idx="110171">
                  <c:v>41.366440679239702</c:v>
                </c:pt>
                <c:pt idx="110172">
                  <c:v>41.3665645911166</c:v>
                </c:pt>
                <c:pt idx="110173">
                  <c:v>41.366688502596801</c:v>
                </c:pt>
                <c:pt idx="110174">
                  <c:v>41.3668124136803</c:v>
                </c:pt>
                <c:pt idx="110175">
                  <c:v>41.366936324367302</c:v>
                </c:pt>
                <c:pt idx="110176">
                  <c:v>41.3670602346576</c:v>
                </c:pt>
                <c:pt idx="110177">
                  <c:v>41.367184144551203</c:v>
                </c:pt>
                <c:pt idx="110178">
                  <c:v>41.367308054048301</c:v>
                </c:pt>
                <c:pt idx="110179">
                  <c:v>41.367431963148697</c:v>
                </c:pt>
                <c:pt idx="110180">
                  <c:v>41.367555871852502</c:v>
                </c:pt>
                <c:pt idx="110181">
                  <c:v>41.367679780159698</c:v>
                </c:pt>
                <c:pt idx="110182">
                  <c:v>41.367803688070303</c:v>
                </c:pt>
                <c:pt idx="110183">
                  <c:v>41.367927595584298</c:v>
                </c:pt>
                <c:pt idx="110184">
                  <c:v>41.368051502701597</c:v>
                </c:pt>
                <c:pt idx="110185">
                  <c:v>41.3681754094223</c:v>
                </c:pt>
                <c:pt idx="110186">
                  <c:v>41.368299315746398</c:v>
                </c:pt>
                <c:pt idx="110187">
                  <c:v>41.368423221673901</c:v>
                </c:pt>
                <c:pt idx="110188">
                  <c:v>41.368547127204799</c:v>
                </c:pt>
                <c:pt idx="110189">
                  <c:v>41.368671032339101</c:v>
                </c:pt>
                <c:pt idx="110190">
                  <c:v>41.3687949370767</c:v>
                </c:pt>
                <c:pt idx="110191">
                  <c:v>41.368918841417802</c:v>
                </c:pt>
                <c:pt idx="110192">
                  <c:v>41.369042745362201</c:v>
                </c:pt>
                <c:pt idx="110193">
                  <c:v>41.369166648910102</c:v>
                </c:pt>
                <c:pt idx="110194">
                  <c:v>41.369290552061301</c:v>
                </c:pt>
                <c:pt idx="110195">
                  <c:v>41.369414454815903</c:v>
                </c:pt>
                <c:pt idx="110196">
                  <c:v>41.369538357174001</c:v>
                </c:pt>
                <c:pt idx="110197">
                  <c:v>41.369662259135403</c:v>
                </c:pt>
                <c:pt idx="110198">
                  <c:v>41.369786160700201</c:v>
                </c:pt>
                <c:pt idx="110199">
                  <c:v>41.369910061868502</c:v>
                </c:pt>
                <c:pt idx="110200">
                  <c:v>41.3700339626401</c:v>
                </c:pt>
                <c:pt idx="110201">
                  <c:v>41.370157863015201</c:v>
                </c:pt>
                <c:pt idx="110202">
                  <c:v>41.370281762993599</c:v>
                </c:pt>
                <c:pt idx="110203">
                  <c:v>41.3704056625755</c:v>
                </c:pt>
                <c:pt idx="110204">
                  <c:v>41.370529561760698</c:v>
                </c:pt>
                <c:pt idx="110205">
                  <c:v>41.370653460549399</c:v>
                </c:pt>
                <c:pt idx="110206">
                  <c:v>41.370777358941503</c:v>
                </c:pt>
                <c:pt idx="110207">
                  <c:v>41.370901256937003</c:v>
                </c:pt>
                <c:pt idx="110208">
                  <c:v>41.3710251545359</c:v>
                </c:pt>
                <c:pt idx="110209">
                  <c:v>41.3711490517382</c:v>
                </c:pt>
                <c:pt idx="110210">
                  <c:v>41.371272948543997</c:v>
                </c:pt>
                <c:pt idx="110211">
                  <c:v>41.371396844953097</c:v>
                </c:pt>
                <c:pt idx="110212">
                  <c:v>41.3715207409657</c:v>
                </c:pt>
                <c:pt idx="110213">
                  <c:v>41.371644636581699</c:v>
                </c:pt>
                <c:pt idx="110214">
                  <c:v>41.371768531801102</c:v>
                </c:pt>
                <c:pt idx="110215">
                  <c:v>41.371892426624001</c:v>
                </c:pt>
                <c:pt idx="110216">
                  <c:v>41.372016321050197</c:v>
                </c:pt>
                <c:pt idx="110217">
                  <c:v>41.372140215079902</c:v>
                </c:pt>
                <c:pt idx="110218">
                  <c:v>41.372264108712997</c:v>
                </c:pt>
                <c:pt idx="110219">
                  <c:v>41.372388001949602</c:v>
                </c:pt>
                <c:pt idx="110220">
                  <c:v>41.372511894789497</c:v>
                </c:pt>
                <c:pt idx="110221">
                  <c:v>41.372635787232902</c:v>
                </c:pt>
                <c:pt idx="110222">
                  <c:v>41.372759679279802</c:v>
                </c:pt>
                <c:pt idx="110223">
                  <c:v>41.37288357093</c:v>
                </c:pt>
                <c:pt idx="110224">
                  <c:v>41.373007462183701</c:v>
                </c:pt>
                <c:pt idx="110225">
                  <c:v>41.373131353040897</c:v>
                </c:pt>
                <c:pt idx="110226">
                  <c:v>41.373255243501497</c:v>
                </c:pt>
                <c:pt idx="110227">
                  <c:v>41.3733791335655</c:v>
                </c:pt>
                <c:pt idx="110228">
                  <c:v>41.3735030232329</c:v>
                </c:pt>
                <c:pt idx="110229">
                  <c:v>41.373626912503802</c:v>
                </c:pt>
                <c:pt idx="110230">
                  <c:v>41.373750801378101</c:v>
                </c:pt>
                <c:pt idx="110231">
                  <c:v>41.373874689855903</c:v>
                </c:pt>
                <c:pt idx="110232">
                  <c:v>41.373998577937101</c:v>
                </c:pt>
                <c:pt idx="110233">
                  <c:v>41.374122465621802</c:v>
                </c:pt>
                <c:pt idx="110234">
                  <c:v>41.3742463529099</c:v>
                </c:pt>
                <c:pt idx="110235">
                  <c:v>41.374370239801401</c:v>
                </c:pt>
                <c:pt idx="110236">
                  <c:v>41.374494126296497</c:v>
                </c:pt>
                <c:pt idx="110237">
                  <c:v>41.374618012394897</c:v>
                </c:pt>
                <c:pt idx="110238">
                  <c:v>41.374741898096801</c:v>
                </c:pt>
                <c:pt idx="110239">
                  <c:v>41.3748657834022</c:v>
                </c:pt>
                <c:pt idx="110240">
                  <c:v>41.374989668311002</c:v>
                </c:pt>
                <c:pt idx="110241">
                  <c:v>41.375113552823301</c:v>
                </c:pt>
                <c:pt idx="110242">
                  <c:v>41.375237436939003</c:v>
                </c:pt>
                <c:pt idx="110243">
                  <c:v>41.3753613206582</c:v>
                </c:pt>
                <c:pt idx="110244">
                  <c:v>41.375485203980801</c:v>
                </c:pt>
                <c:pt idx="110245">
                  <c:v>41.375609086906898</c:v>
                </c:pt>
                <c:pt idx="110246">
                  <c:v>41.375732969436498</c:v>
                </c:pt>
                <c:pt idx="110247">
                  <c:v>41.375856851569502</c:v>
                </c:pt>
                <c:pt idx="110248">
                  <c:v>41.375980733306001</c:v>
                </c:pt>
                <c:pt idx="110249">
                  <c:v>41.376104614646003</c:v>
                </c:pt>
                <c:pt idx="110250">
                  <c:v>41.376228495589402</c:v>
                </c:pt>
                <c:pt idx="110251">
                  <c:v>41.376352376136303</c:v>
                </c:pt>
                <c:pt idx="110252">
                  <c:v>41.376476256286701</c:v>
                </c:pt>
                <c:pt idx="110253">
                  <c:v>41.376600136040501</c:v>
                </c:pt>
                <c:pt idx="110254">
                  <c:v>41.376724015397798</c:v>
                </c:pt>
                <c:pt idx="110255">
                  <c:v>41.376847894358598</c:v>
                </c:pt>
                <c:pt idx="110256">
                  <c:v>41.376971772922801</c:v>
                </c:pt>
                <c:pt idx="110257">
                  <c:v>41.377095651090599</c:v>
                </c:pt>
                <c:pt idx="110258">
                  <c:v>41.377219528861801</c:v>
                </c:pt>
                <c:pt idx="110259">
                  <c:v>41.377343406236498</c:v>
                </c:pt>
                <c:pt idx="110260">
                  <c:v>41.3774672832146</c:v>
                </c:pt>
                <c:pt idx="110261">
                  <c:v>41.377591159796303</c:v>
                </c:pt>
                <c:pt idx="110262">
                  <c:v>41.377715035981403</c:v>
                </c:pt>
                <c:pt idx="110263">
                  <c:v>41.377838911769999</c:v>
                </c:pt>
                <c:pt idx="110264">
                  <c:v>41.377962787162097</c:v>
                </c:pt>
                <c:pt idx="110265">
                  <c:v>41.378086662157699</c:v>
                </c:pt>
                <c:pt idx="110266">
                  <c:v>41.378210536756797</c:v>
                </c:pt>
                <c:pt idx="110267">
                  <c:v>41.378334410959297</c:v>
                </c:pt>
                <c:pt idx="110268">
                  <c:v>41.378458284765401</c:v>
                </c:pt>
                <c:pt idx="110269">
                  <c:v>41.3785821581749</c:v>
                </c:pt>
                <c:pt idx="110270">
                  <c:v>41.378706031187903</c:v>
                </c:pt>
                <c:pt idx="110271">
                  <c:v>41.378829903804501</c:v>
                </c:pt>
                <c:pt idx="110272">
                  <c:v>41.378953776024503</c:v>
                </c:pt>
                <c:pt idx="110273">
                  <c:v>41.379077647848</c:v>
                </c:pt>
                <c:pt idx="110274">
                  <c:v>41.379201519275</c:v>
                </c:pt>
                <c:pt idx="110275">
                  <c:v>41.379325390305503</c:v>
                </c:pt>
                <c:pt idx="110276">
                  <c:v>41.379449260939502</c:v>
                </c:pt>
                <c:pt idx="110277">
                  <c:v>41.379573131176997</c:v>
                </c:pt>
                <c:pt idx="110278">
                  <c:v>41.379697001018101</c:v>
                </c:pt>
                <c:pt idx="110279">
                  <c:v>41.379820870462602</c:v>
                </c:pt>
                <c:pt idx="110280">
                  <c:v>41.379944739510599</c:v>
                </c:pt>
                <c:pt idx="110281">
                  <c:v>41.380068608162098</c:v>
                </c:pt>
                <c:pt idx="110282">
                  <c:v>41.3801924764172</c:v>
                </c:pt>
                <c:pt idx="110283">
                  <c:v>41.380316344275698</c:v>
                </c:pt>
                <c:pt idx="110284">
                  <c:v>41.380440211737799</c:v>
                </c:pt>
                <c:pt idx="110285">
                  <c:v>41.380564078803303</c:v>
                </c:pt>
                <c:pt idx="110286">
                  <c:v>41.380687945472403</c:v>
                </c:pt>
                <c:pt idx="110287">
                  <c:v>41.380811811744998</c:v>
                </c:pt>
                <c:pt idx="110288">
                  <c:v>41.380935677621103</c:v>
                </c:pt>
                <c:pt idx="110289">
                  <c:v>41.381059543100697</c:v>
                </c:pt>
                <c:pt idx="110290">
                  <c:v>41.381183408183901</c:v>
                </c:pt>
                <c:pt idx="110291">
                  <c:v>41.381307272870501</c:v>
                </c:pt>
                <c:pt idx="110292">
                  <c:v>41.381431137160703</c:v>
                </c:pt>
                <c:pt idx="110293">
                  <c:v>41.381555001054402</c:v>
                </c:pt>
                <c:pt idx="110294">
                  <c:v>41.381678864551603</c:v>
                </c:pt>
                <c:pt idx="110295">
                  <c:v>41.381802727652399</c:v>
                </c:pt>
                <c:pt idx="110296">
                  <c:v>41.381926590356699</c:v>
                </c:pt>
                <c:pt idx="110297">
                  <c:v>41.382050452664501</c:v>
                </c:pt>
                <c:pt idx="110298">
                  <c:v>41.382174314575799</c:v>
                </c:pt>
                <c:pt idx="110299">
                  <c:v>41.3822981760907</c:v>
                </c:pt>
                <c:pt idx="110300">
                  <c:v>41.382422037208997</c:v>
                </c:pt>
                <c:pt idx="110301">
                  <c:v>41.382545897931003</c:v>
                </c:pt>
                <c:pt idx="110302">
                  <c:v>41.382669758256398</c:v>
                </c:pt>
                <c:pt idx="110303">
                  <c:v>41.382793618185403</c:v>
                </c:pt>
                <c:pt idx="110304">
                  <c:v>41.382917477717903</c:v>
                </c:pt>
                <c:pt idx="110305">
                  <c:v>41.383041336853999</c:v>
                </c:pt>
                <c:pt idx="110306">
                  <c:v>41.383165195593598</c:v>
                </c:pt>
                <c:pt idx="110307">
                  <c:v>41.3832890539367</c:v>
                </c:pt>
                <c:pt idx="110308">
                  <c:v>41.383412911883397</c:v>
                </c:pt>
                <c:pt idx="110309">
                  <c:v>41.383536769433597</c:v>
                </c:pt>
                <c:pt idx="110310">
                  <c:v>41.3836606265874</c:v>
                </c:pt>
                <c:pt idx="110311">
                  <c:v>41.383784483344698</c:v>
                </c:pt>
                <c:pt idx="110312">
                  <c:v>41.383908339705499</c:v>
                </c:pt>
                <c:pt idx="110313">
                  <c:v>41.384032195669903</c:v>
                </c:pt>
                <c:pt idx="110314">
                  <c:v>41.384156051237902</c:v>
                </c:pt>
                <c:pt idx="110315">
                  <c:v>41.384279906409397</c:v>
                </c:pt>
                <c:pt idx="110316">
                  <c:v>41.384403761184402</c:v>
                </c:pt>
                <c:pt idx="110317">
                  <c:v>41.384527615563002</c:v>
                </c:pt>
                <c:pt idx="110318">
                  <c:v>41.384651469545197</c:v>
                </c:pt>
                <c:pt idx="110319">
                  <c:v>41.384775323130903</c:v>
                </c:pt>
                <c:pt idx="110320">
                  <c:v>41.384899176320097</c:v>
                </c:pt>
                <c:pt idx="110321">
                  <c:v>41.385023029112901</c:v>
                </c:pt>
                <c:pt idx="110322">
                  <c:v>41.3851468815093</c:v>
                </c:pt>
                <c:pt idx="110323">
                  <c:v>41.385270733509302</c:v>
                </c:pt>
                <c:pt idx="110324">
                  <c:v>41.385394585112799</c:v>
                </c:pt>
                <c:pt idx="110325">
                  <c:v>41.385518436319799</c:v>
                </c:pt>
                <c:pt idx="110326">
                  <c:v>41.385642287130402</c:v>
                </c:pt>
                <c:pt idx="110327">
                  <c:v>41.3857661375446</c:v>
                </c:pt>
                <c:pt idx="110328">
                  <c:v>41.3858899875624</c:v>
                </c:pt>
                <c:pt idx="110329">
                  <c:v>41.386013837183697</c:v>
                </c:pt>
                <c:pt idx="110330">
                  <c:v>41.386137686408603</c:v>
                </c:pt>
                <c:pt idx="110331">
                  <c:v>41.386261535236997</c:v>
                </c:pt>
                <c:pt idx="110332">
                  <c:v>41.386385383669101</c:v>
                </c:pt>
                <c:pt idx="110333">
                  <c:v>41.3865092317047</c:v>
                </c:pt>
                <c:pt idx="110334">
                  <c:v>41.386633079343802</c:v>
                </c:pt>
                <c:pt idx="110335">
                  <c:v>41.3867569265866</c:v>
                </c:pt>
                <c:pt idx="110336">
                  <c:v>41.3868807734329</c:v>
                </c:pt>
                <c:pt idx="110337">
                  <c:v>41.387004619882802</c:v>
                </c:pt>
                <c:pt idx="110338">
                  <c:v>41.3871284659363</c:v>
                </c:pt>
                <c:pt idx="110339">
                  <c:v>41.3872523115934</c:v>
                </c:pt>
                <c:pt idx="110340">
                  <c:v>41.387376156854003</c:v>
                </c:pt>
                <c:pt idx="110341">
                  <c:v>41.387500001718202</c:v>
                </c:pt>
                <c:pt idx="110342">
                  <c:v>41.387623846186003</c:v>
                </c:pt>
                <c:pt idx="110343">
                  <c:v>41.387747690257399</c:v>
                </c:pt>
                <c:pt idx="110344">
                  <c:v>41.387871533932397</c:v>
                </c:pt>
                <c:pt idx="110345">
                  <c:v>41.387995377210999</c:v>
                </c:pt>
                <c:pt idx="110346">
                  <c:v>41.388119220093103</c:v>
                </c:pt>
                <c:pt idx="110347">
                  <c:v>41.388243062578901</c:v>
                </c:pt>
                <c:pt idx="110348">
                  <c:v>41.388366904668203</c:v>
                </c:pt>
                <c:pt idx="110349">
                  <c:v>41.3884907463611</c:v>
                </c:pt>
                <c:pt idx="110350">
                  <c:v>41.388614587657699</c:v>
                </c:pt>
                <c:pt idx="110351">
                  <c:v>41.388738428557801</c:v>
                </c:pt>
                <c:pt idx="110352">
                  <c:v>41.388862269061498</c:v>
                </c:pt>
                <c:pt idx="110353">
                  <c:v>41.388986109168798</c:v>
                </c:pt>
                <c:pt idx="110354">
                  <c:v>41.3891099488797</c:v>
                </c:pt>
                <c:pt idx="110355">
                  <c:v>41.389233788194197</c:v>
                </c:pt>
                <c:pt idx="110356">
                  <c:v>41.389357627112297</c:v>
                </c:pt>
                <c:pt idx="110357">
                  <c:v>41.389481465634098</c:v>
                </c:pt>
                <c:pt idx="110358">
                  <c:v>41.389605303759403</c:v>
                </c:pt>
                <c:pt idx="110359">
                  <c:v>41.389729141488303</c:v>
                </c:pt>
                <c:pt idx="110360">
                  <c:v>41.389852978820798</c:v>
                </c:pt>
                <c:pt idx="110361">
                  <c:v>41.389976815757002</c:v>
                </c:pt>
                <c:pt idx="110362">
                  <c:v>41.390100652296702</c:v>
                </c:pt>
                <c:pt idx="110363">
                  <c:v>41.390224488440097</c:v>
                </c:pt>
                <c:pt idx="110364">
                  <c:v>41.390348324187002</c:v>
                </c:pt>
                <c:pt idx="110365">
                  <c:v>41.390472159537602</c:v>
                </c:pt>
                <c:pt idx="110366">
                  <c:v>41.390595994491797</c:v>
                </c:pt>
                <c:pt idx="110367">
                  <c:v>41.390719829049601</c:v>
                </c:pt>
                <c:pt idx="110368">
                  <c:v>41.390843663211001</c:v>
                </c:pt>
                <c:pt idx="110369">
                  <c:v>41.390967496976103</c:v>
                </c:pt>
                <c:pt idx="110370">
                  <c:v>41.3910913303448</c:v>
                </c:pt>
                <c:pt idx="110371">
                  <c:v>41.391215163317</c:v>
                </c:pt>
                <c:pt idx="110372">
                  <c:v>41.391338995892902</c:v>
                </c:pt>
                <c:pt idx="110373">
                  <c:v>41.391462828072498</c:v>
                </c:pt>
                <c:pt idx="110374">
                  <c:v>41.391586659855598</c:v>
                </c:pt>
                <c:pt idx="110375">
                  <c:v>41.391710491242399</c:v>
                </c:pt>
                <c:pt idx="110376">
                  <c:v>41.391834322232803</c:v>
                </c:pt>
                <c:pt idx="110377">
                  <c:v>41.391958152826803</c:v>
                </c:pt>
                <c:pt idx="110378">
                  <c:v>41.392081983024497</c:v>
                </c:pt>
                <c:pt idx="110379">
                  <c:v>41.3922058128258</c:v>
                </c:pt>
                <c:pt idx="110380">
                  <c:v>41.392329642230699</c:v>
                </c:pt>
                <c:pt idx="110381">
                  <c:v>41.3924534712393</c:v>
                </c:pt>
                <c:pt idx="110382">
                  <c:v>41.392577299851503</c:v>
                </c:pt>
                <c:pt idx="110383">
                  <c:v>41.392701128067301</c:v>
                </c:pt>
                <c:pt idx="110384">
                  <c:v>41.392824955886802</c:v>
                </c:pt>
                <c:pt idx="110385">
                  <c:v>41.392948783309897</c:v>
                </c:pt>
                <c:pt idx="110386">
                  <c:v>41.393072610336603</c:v>
                </c:pt>
                <c:pt idx="110387">
                  <c:v>41.393196436967003</c:v>
                </c:pt>
                <c:pt idx="110388">
                  <c:v>41.393320263200998</c:v>
                </c:pt>
                <c:pt idx="110389">
                  <c:v>41.393444089038702</c:v>
                </c:pt>
                <c:pt idx="110390">
                  <c:v>41.393567914480002</c:v>
                </c:pt>
                <c:pt idx="110391">
                  <c:v>41.393691739525003</c:v>
                </c:pt>
                <c:pt idx="110392">
                  <c:v>41.3938155641736</c:v>
                </c:pt>
                <c:pt idx="110393">
                  <c:v>41.3939393884258</c:v>
                </c:pt>
                <c:pt idx="110394">
                  <c:v>41.394063212281701</c:v>
                </c:pt>
                <c:pt idx="110395">
                  <c:v>41.394187035741297</c:v>
                </c:pt>
                <c:pt idx="110396">
                  <c:v>41.394310858804502</c:v>
                </c:pt>
                <c:pt idx="110397">
                  <c:v>41.394434681471402</c:v>
                </c:pt>
                <c:pt idx="110398">
                  <c:v>41.394558503741898</c:v>
                </c:pt>
                <c:pt idx="110399">
                  <c:v>41.394682325616003</c:v>
                </c:pt>
                <c:pt idx="110400">
                  <c:v>41.394806147093902</c:v>
                </c:pt>
                <c:pt idx="110401">
                  <c:v>41.394929968175397</c:v>
                </c:pt>
                <c:pt idx="110402">
                  <c:v>41.395053788860501</c:v>
                </c:pt>
                <c:pt idx="110403">
                  <c:v>41.3951776091493</c:v>
                </c:pt>
                <c:pt idx="110404">
                  <c:v>41.395301429041801</c:v>
                </c:pt>
                <c:pt idx="110405">
                  <c:v>41.395425248537897</c:v>
                </c:pt>
                <c:pt idx="110406">
                  <c:v>41.395549067637702</c:v>
                </c:pt>
                <c:pt idx="110407">
                  <c:v>41.395672886341202</c:v>
                </c:pt>
                <c:pt idx="110408">
                  <c:v>41.395796704648298</c:v>
                </c:pt>
                <c:pt idx="110409">
                  <c:v>41.395920522559102</c:v>
                </c:pt>
                <c:pt idx="110410">
                  <c:v>41.396044340073601</c:v>
                </c:pt>
                <c:pt idx="110411">
                  <c:v>41.396168157191703</c:v>
                </c:pt>
                <c:pt idx="110412">
                  <c:v>41.396291973913499</c:v>
                </c:pt>
                <c:pt idx="110413">
                  <c:v>41.396415790238997</c:v>
                </c:pt>
                <c:pt idx="110414">
                  <c:v>41.396539606168197</c:v>
                </c:pt>
                <c:pt idx="110415">
                  <c:v>41.396663421701</c:v>
                </c:pt>
                <c:pt idx="110416">
                  <c:v>41.396787236837604</c:v>
                </c:pt>
                <c:pt idx="110417">
                  <c:v>41.396911051577703</c:v>
                </c:pt>
                <c:pt idx="110418">
                  <c:v>41.397034865921597</c:v>
                </c:pt>
                <c:pt idx="110419">
                  <c:v>41.3971586798692</c:v>
                </c:pt>
                <c:pt idx="110420">
                  <c:v>41.397282493420398</c:v>
                </c:pt>
                <c:pt idx="110421">
                  <c:v>41.397406306575299</c:v>
                </c:pt>
                <c:pt idx="110422">
                  <c:v>41.397530119333901</c:v>
                </c:pt>
                <c:pt idx="110423">
                  <c:v>41.397653931696198</c:v>
                </c:pt>
                <c:pt idx="110424">
                  <c:v>41.397777743662203</c:v>
                </c:pt>
                <c:pt idx="110425">
                  <c:v>41.397901555231897</c:v>
                </c:pt>
                <c:pt idx="110426">
                  <c:v>41.3980253664053</c:v>
                </c:pt>
                <c:pt idx="110427">
                  <c:v>41.398149177182297</c:v>
                </c:pt>
                <c:pt idx="110428">
                  <c:v>41.398272987563097</c:v>
                </c:pt>
                <c:pt idx="110429">
                  <c:v>41.398396797547498</c:v>
                </c:pt>
                <c:pt idx="110430">
                  <c:v>41.398520607135602</c:v>
                </c:pt>
                <c:pt idx="110431">
                  <c:v>41.3986444163275</c:v>
                </c:pt>
                <c:pt idx="110432">
                  <c:v>41.398768225123</c:v>
                </c:pt>
                <c:pt idx="110433">
                  <c:v>41.398892033522202</c:v>
                </c:pt>
                <c:pt idx="110434">
                  <c:v>41.399015841525198</c:v>
                </c:pt>
                <c:pt idx="110435">
                  <c:v>41.399139649131797</c:v>
                </c:pt>
                <c:pt idx="110436">
                  <c:v>41.399263456342098</c:v>
                </c:pt>
                <c:pt idx="110437">
                  <c:v>41.3993872631562</c:v>
                </c:pt>
                <c:pt idx="110438">
                  <c:v>41.399511069573897</c:v>
                </c:pt>
                <c:pt idx="110439">
                  <c:v>41.399634875595297</c:v>
                </c:pt>
                <c:pt idx="110440">
                  <c:v>41.399758681220497</c:v>
                </c:pt>
                <c:pt idx="110441">
                  <c:v>41.3998824864494</c:v>
                </c:pt>
                <c:pt idx="110442">
                  <c:v>41.400006291281898</c:v>
                </c:pt>
                <c:pt idx="110443">
                  <c:v>41.400130095718197</c:v>
                </c:pt>
                <c:pt idx="110444">
                  <c:v>41.400253899758198</c:v>
                </c:pt>
                <c:pt idx="110445">
                  <c:v>41.400377703402</c:v>
                </c:pt>
                <c:pt idx="110446">
                  <c:v>41.400501506649398</c:v>
                </c:pt>
                <c:pt idx="110447">
                  <c:v>41.400625309500498</c:v>
                </c:pt>
                <c:pt idx="110448">
                  <c:v>41.400749111955399</c:v>
                </c:pt>
                <c:pt idx="110449">
                  <c:v>41.400872914014002</c:v>
                </c:pt>
                <c:pt idx="110450">
                  <c:v>41.4009967156763</c:v>
                </c:pt>
                <c:pt idx="110451">
                  <c:v>41.401120516942299</c:v>
                </c:pt>
                <c:pt idx="110452">
                  <c:v>41.4012443178121</c:v>
                </c:pt>
                <c:pt idx="110453">
                  <c:v>41.401368118285497</c:v>
                </c:pt>
                <c:pt idx="110454">
                  <c:v>41.401491918362701</c:v>
                </c:pt>
                <c:pt idx="110455">
                  <c:v>41.401615718043701</c:v>
                </c:pt>
                <c:pt idx="110456">
                  <c:v>41.401739517328302</c:v>
                </c:pt>
                <c:pt idx="110457">
                  <c:v>41.401863316216698</c:v>
                </c:pt>
                <c:pt idx="110458">
                  <c:v>41.401987114708803</c:v>
                </c:pt>
                <c:pt idx="110459">
                  <c:v>41.402110912804702</c:v>
                </c:pt>
                <c:pt idx="110460">
                  <c:v>41.402234710504302</c:v>
                </c:pt>
                <c:pt idx="110461">
                  <c:v>41.402358507807598</c:v>
                </c:pt>
                <c:pt idx="110462">
                  <c:v>41.402482304714603</c:v>
                </c:pt>
                <c:pt idx="110463">
                  <c:v>41.402606101225402</c:v>
                </c:pt>
                <c:pt idx="110464">
                  <c:v>41.402729897340002</c:v>
                </c:pt>
                <c:pt idx="110465">
                  <c:v>41.402853693058198</c:v>
                </c:pt>
                <c:pt idx="110466">
                  <c:v>41.402977488380202</c:v>
                </c:pt>
                <c:pt idx="110467">
                  <c:v>41.403101283306</c:v>
                </c:pt>
                <c:pt idx="110468">
                  <c:v>41.403225077835501</c:v>
                </c:pt>
                <c:pt idx="110469">
                  <c:v>41.403348871968703</c:v>
                </c:pt>
                <c:pt idx="110470">
                  <c:v>41.403472665705699</c:v>
                </c:pt>
                <c:pt idx="110471">
                  <c:v>41.403596459046398</c:v>
                </c:pt>
                <c:pt idx="110472">
                  <c:v>41.403720251990897</c:v>
                </c:pt>
                <c:pt idx="110473">
                  <c:v>41.403844044539198</c:v>
                </c:pt>
                <c:pt idx="110474">
                  <c:v>41.403967836691102</c:v>
                </c:pt>
                <c:pt idx="110475">
                  <c:v>41.404091628446899</c:v>
                </c:pt>
                <c:pt idx="110476">
                  <c:v>41.404215419806398</c:v>
                </c:pt>
                <c:pt idx="110477">
                  <c:v>41.404339210769599</c:v>
                </c:pt>
                <c:pt idx="110478">
                  <c:v>41.404463001336602</c:v>
                </c:pt>
                <c:pt idx="110479">
                  <c:v>41.404586791507398</c:v>
                </c:pt>
                <c:pt idx="110480">
                  <c:v>41.404710581281897</c:v>
                </c:pt>
                <c:pt idx="110481">
                  <c:v>41.404834370660197</c:v>
                </c:pt>
                <c:pt idx="110482">
                  <c:v>41.404958159642199</c:v>
                </c:pt>
                <c:pt idx="110483">
                  <c:v>41.405081948228002</c:v>
                </c:pt>
                <c:pt idx="110484">
                  <c:v>41.4052057364175</c:v>
                </c:pt>
                <c:pt idx="110485">
                  <c:v>41.405329524210899</c:v>
                </c:pt>
                <c:pt idx="110486">
                  <c:v>41.405453311607999</c:v>
                </c:pt>
                <c:pt idx="110487">
                  <c:v>41.405577098608802</c:v>
                </c:pt>
                <c:pt idx="110488">
                  <c:v>41.405700885213498</c:v>
                </c:pt>
                <c:pt idx="110489">
                  <c:v>41.405824671421897</c:v>
                </c:pt>
                <c:pt idx="110490">
                  <c:v>41.405948457233997</c:v>
                </c:pt>
                <c:pt idx="110491">
                  <c:v>41.406072242649998</c:v>
                </c:pt>
                <c:pt idx="110492">
                  <c:v>41.406196027669701</c:v>
                </c:pt>
                <c:pt idx="110493">
                  <c:v>41.406319812293198</c:v>
                </c:pt>
                <c:pt idx="110494">
                  <c:v>41.406443596520504</c:v>
                </c:pt>
                <c:pt idx="110495">
                  <c:v>41.406567380351497</c:v>
                </c:pt>
                <c:pt idx="110496">
                  <c:v>41.406691163786299</c:v>
                </c:pt>
                <c:pt idx="110497">
                  <c:v>41.406814946824902</c:v>
                </c:pt>
                <c:pt idx="110498">
                  <c:v>41.406938729467299</c:v>
                </c:pt>
                <c:pt idx="110499">
                  <c:v>41.407062511713498</c:v>
                </c:pt>
                <c:pt idx="110500">
                  <c:v>41.407186293563498</c:v>
                </c:pt>
                <c:pt idx="110501">
                  <c:v>41.4073100750172</c:v>
                </c:pt>
                <c:pt idx="110502">
                  <c:v>41.407433856074697</c:v>
                </c:pt>
                <c:pt idx="110503">
                  <c:v>41.407557636736001</c:v>
                </c:pt>
                <c:pt idx="110504">
                  <c:v>41.4076814170012</c:v>
                </c:pt>
                <c:pt idx="110505">
                  <c:v>41.407805196870001</c:v>
                </c:pt>
                <c:pt idx="110506">
                  <c:v>41.407928976342703</c:v>
                </c:pt>
                <c:pt idx="110507">
                  <c:v>41.408052755419199</c:v>
                </c:pt>
                <c:pt idx="110508">
                  <c:v>41.408176534099503</c:v>
                </c:pt>
                <c:pt idx="110509">
                  <c:v>41.408300312383602</c:v>
                </c:pt>
                <c:pt idx="110510">
                  <c:v>41.408424090271403</c:v>
                </c:pt>
                <c:pt idx="110511">
                  <c:v>41.408547867763097</c:v>
                </c:pt>
                <c:pt idx="110512">
                  <c:v>41.4086716448586</c:v>
                </c:pt>
                <c:pt idx="110513">
                  <c:v>41.408795421557798</c:v>
                </c:pt>
                <c:pt idx="110514">
                  <c:v>41.408919197860897</c:v>
                </c:pt>
                <c:pt idx="110515">
                  <c:v>41.409042973767797</c:v>
                </c:pt>
                <c:pt idx="110516">
                  <c:v>41.409166749278398</c:v>
                </c:pt>
                <c:pt idx="110517">
                  <c:v>41.409290524392901</c:v>
                </c:pt>
                <c:pt idx="110518">
                  <c:v>41.409414299111198</c:v>
                </c:pt>
                <c:pt idx="110519">
                  <c:v>41.409538073433303</c:v>
                </c:pt>
                <c:pt idx="110520">
                  <c:v>41.409661847359203</c:v>
                </c:pt>
                <c:pt idx="110521">
                  <c:v>41.409785620888897</c:v>
                </c:pt>
                <c:pt idx="110522">
                  <c:v>41.409909394022399</c:v>
                </c:pt>
                <c:pt idx="110523">
                  <c:v>41.410033166759803</c:v>
                </c:pt>
                <c:pt idx="110524">
                  <c:v>41.410156939100901</c:v>
                </c:pt>
                <c:pt idx="110525">
                  <c:v>41.4102807110459</c:v>
                </c:pt>
                <c:pt idx="110526">
                  <c:v>41.4104044825947</c:v>
                </c:pt>
                <c:pt idx="110527">
                  <c:v>41.410528253747302</c:v>
                </c:pt>
                <c:pt idx="110528">
                  <c:v>41.410652024503698</c:v>
                </c:pt>
                <c:pt idx="110529">
                  <c:v>41.410775794863902</c:v>
                </c:pt>
                <c:pt idx="110530">
                  <c:v>41.410899564828</c:v>
                </c:pt>
                <c:pt idx="110531">
                  <c:v>41.4110233343959</c:v>
                </c:pt>
                <c:pt idx="110532">
                  <c:v>41.4111471035676</c:v>
                </c:pt>
                <c:pt idx="110533">
                  <c:v>41.411270872343202</c:v>
                </c:pt>
                <c:pt idx="110534">
                  <c:v>41.411394640722499</c:v>
                </c:pt>
                <c:pt idx="110535">
                  <c:v>41.411518408705703</c:v>
                </c:pt>
                <c:pt idx="110536">
                  <c:v>41.411642176292702</c:v>
                </c:pt>
                <c:pt idx="110537">
                  <c:v>41.411765943483601</c:v>
                </c:pt>
                <c:pt idx="110538">
                  <c:v>41.411889710278302</c:v>
                </c:pt>
                <c:pt idx="110539">
                  <c:v>41.412013476676798</c:v>
                </c:pt>
                <c:pt idx="110540">
                  <c:v>41.412137242679201</c:v>
                </c:pt>
                <c:pt idx="110541">
                  <c:v>41.412261008285398</c:v>
                </c:pt>
                <c:pt idx="110542">
                  <c:v>41.412384773495397</c:v>
                </c:pt>
                <c:pt idx="110543">
                  <c:v>41.412508538309297</c:v>
                </c:pt>
                <c:pt idx="110544">
                  <c:v>41.412632302726998</c:v>
                </c:pt>
                <c:pt idx="110545">
                  <c:v>41.4127560667485</c:v>
                </c:pt>
                <c:pt idx="110546">
                  <c:v>41.412879830373903</c:v>
                </c:pt>
                <c:pt idx="110547">
                  <c:v>41.4130035936032</c:v>
                </c:pt>
                <c:pt idx="110548">
                  <c:v>41.413127356436199</c:v>
                </c:pt>
                <c:pt idx="110549">
                  <c:v>41.413251118873198</c:v>
                </c:pt>
                <c:pt idx="110550">
                  <c:v>41.413374880913999</c:v>
                </c:pt>
                <c:pt idx="110551">
                  <c:v>41.413498642558601</c:v>
                </c:pt>
                <c:pt idx="110552">
                  <c:v>41.413622403807103</c:v>
                </c:pt>
                <c:pt idx="110553">
                  <c:v>41.413746164659401</c:v>
                </c:pt>
                <c:pt idx="110554">
                  <c:v>41.413869925115598</c:v>
                </c:pt>
                <c:pt idx="110555">
                  <c:v>41.413993685175598</c:v>
                </c:pt>
                <c:pt idx="110556">
                  <c:v>41.414117444839498</c:v>
                </c:pt>
                <c:pt idx="110557">
                  <c:v>41.414241204107199</c:v>
                </c:pt>
                <c:pt idx="110558">
                  <c:v>41.414364962978802</c:v>
                </c:pt>
                <c:pt idx="110559">
                  <c:v>41.414488721454298</c:v>
                </c:pt>
                <c:pt idx="110560">
                  <c:v>41.414612479533602</c:v>
                </c:pt>
                <c:pt idx="110561">
                  <c:v>41.4147362372168</c:v>
                </c:pt>
                <c:pt idx="110562">
                  <c:v>41.4148599945038</c:v>
                </c:pt>
                <c:pt idx="110563">
                  <c:v>41.414983751394701</c:v>
                </c:pt>
                <c:pt idx="110564">
                  <c:v>41.415107507889502</c:v>
                </c:pt>
                <c:pt idx="110565">
                  <c:v>41.415231263988098</c:v>
                </c:pt>
                <c:pt idx="110566">
                  <c:v>41.415355019690701</c:v>
                </c:pt>
                <c:pt idx="110567">
                  <c:v>41.415478774996998</c:v>
                </c:pt>
                <c:pt idx="110568">
                  <c:v>41.415602529907297</c:v>
                </c:pt>
                <c:pt idx="110569">
                  <c:v>41.415726284421403</c:v>
                </c:pt>
                <c:pt idx="110570">
                  <c:v>41.415850038539403</c:v>
                </c:pt>
                <c:pt idx="110571">
                  <c:v>41.415973792261298</c:v>
                </c:pt>
                <c:pt idx="110572">
                  <c:v>41.416097545587</c:v>
                </c:pt>
                <c:pt idx="110573">
                  <c:v>41.416221298516597</c:v>
                </c:pt>
                <c:pt idx="110574">
                  <c:v>41.416345051050101</c:v>
                </c:pt>
                <c:pt idx="110575">
                  <c:v>41.416468803187499</c:v>
                </c:pt>
                <c:pt idx="110576">
                  <c:v>41.416592554928698</c:v>
                </c:pt>
                <c:pt idx="110577">
                  <c:v>41.416716306273898</c:v>
                </c:pt>
                <c:pt idx="110578">
                  <c:v>41.416840057222899</c:v>
                </c:pt>
                <c:pt idx="110579">
                  <c:v>41.416963807775801</c:v>
                </c:pt>
                <c:pt idx="110580">
                  <c:v>41.417087557932597</c:v>
                </c:pt>
                <c:pt idx="110581">
                  <c:v>41.4172113076933</c:v>
                </c:pt>
                <c:pt idx="110582">
                  <c:v>41.417335057057798</c:v>
                </c:pt>
                <c:pt idx="110583">
                  <c:v>41.417458806026303</c:v>
                </c:pt>
                <c:pt idx="110584">
                  <c:v>41.417582554598603</c:v>
                </c:pt>
                <c:pt idx="110585">
                  <c:v>41.417706302774803</c:v>
                </c:pt>
                <c:pt idx="110586">
                  <c:v>41.417830050554997</c:v>
                </c:pt>
                <c:pt idx="110587">
                  <c:v>41.417953797938999</c:v>
                </c:pt>
                <c:pt idx="110588">
                  <c:v>41.418077544926902</c:v>
                </c:pt>
                <c:pt idx="110589">
                  <c:v>41.418201291518699</c:v>
                </c:pt>
                <c:pt idx="110590">
                  <c:v>41.418325037714403</c:v>
                </c:pt>
                <c:pt idx="110591">
                  <c:v>41.418448783514101</c:v>
                </c:pt>
                <c:pt idx="110592">
                  <c:v>41.418572528917601</c:v>
                </c:pt>
                <c:pt idx="110593">
                  <c:v>41.418696273925001</c:v>
                </c:pt>
                <c:pt idx="110594">
                  <c:v>41.418820018536302</c:v>
                </c:pt>
                <c:pt idx="110595">
                  <c:v>41.418943762751503</c:v>
                </c:pt>
                <c:pt idx="110596">
                  <c:v>41.419067506570698</c:v>
                </c:pt>
                <c:pt idx="110597">
                  <c:v>41.419191249993702</c:v>
                </c:pt>
                <c:pt idx="110598">
                  <c:v>41.419314993020599</c:v>
                </c:pt>
                <c:pt idx="110599">
                  <c:v>41.419438735651497</c:v>
                </c:pt>
                <c:pt idx="110600">
                  <c:v>41.419562477886302</c:v>
                </c:pt>
                <c:pt idx="110601">
                  <c:v>41.419686219724902</c:v>
                </c:pt>
                <c:pt idx="110602">
                  <c:v>41.419809961167502</c:v>
                </c:pt>
                <c:pt idx="110603">
                  <c:v>41.419933702214003</c:v>
                </c:pt>
                <c:pt idx="110604">
                  <c:v>41.420057442864497</c:v>
                </c:pt>
                <c:pt idx="110605">
                  <c:v>41.4201811831188</c:v>
                </c:pt>
                <c:pt idx="110606">
                  <c:v>41.420304922977003</c:v>
                </c:pt>
                <c:pt idx="110607">
                  <c:v>41.4204286624392</c:v>
                </c:pt>
                <c:pt idx="110608">
                  <c:v>41.420552401505297</c:v>
                </c:pt>
                <c:pt idx="110609">
                  <c:v>41.420676140175303</c:v>
                </c:pt>
                <c:pt idx="110610">
                  <c:v>41.420799878449301</c:v>
                </c:pt>
                <c:pt idx="110611">
                  <c:v>41.420923616327201</c:v>
                </c:pt>
                <c:pt idx="110612">
                  <c:v>41.421047353809001</c:v>
                </c:pt>
                <c:pt idx="110613">
                  <c:v>41.421171090894703</c:v>
                </c:pt>
                <c:pt idx="110614">
                  <c:v>41.421294827584298</c:v>
                </c:pt>
                <c:pt idx="110615">
                  <c:v>41.4214185638779</c:v>
                </c:pt>
                <c:pt idx="110616">
                  <c:v>41.421542299775403</c:v>
                </c:pt>
                <c:pt idx="110617">
                  <c:v>41.4216660352769</c:v>
                </c:pt>
                <c:pt idx="110618">
                  <c:v>41.421789770382198</c:v>
                </c:pt>
                <c:pt idx="110619">
                  <c:v>41.421913505091503</c:v>
                </c:pt>
                <c:pt idx="110620">
                  <c:v>41.422037239404801</c:v>
                </c:pt>
                <c:pt idx="110621">
                  <c:v>41.422160973322001</c:v>
                </c:pt>
                <c:pt idx="110622">
                  <c:v>41.422284706843101</c:v>
                </c:pt>
                <c:pt idx="110623">
                  <c:v>41.422408439968201</c:v>
                </c:pt>
                <c:pt idx="110624">
                  <c:v>41.422532172697203</c:v>
                </c:pt>
                <c:pt idx="110625">
                  <c:v>41.422655905030098</c:v>
                </c:pt>
                <c:pt idx="110626">
                  <c:v>41.422779636967</c:v>
                </c:pt>
                <c:pt idx="110627">
                  <c:v>41.422903368507903</c:v>
                </c:pt>
                <c:pt idx="110628">
                  <c:v>41.4230270996526</c:v>
                </c:pt>
                <c:pt idx="110629">
                  <c:v>41.423150830401397</c:v>
                </c:pt>
                <c:pt idx="110630">
                  <c:v>41.423274560754102</c:v>
                </c:pt>
                <c:pt idx="110631">
                  <c:v>41.423398290710701</c:v>
                </c:pt>
                <c:pt idx="110632">
                  <c:v>41.423522020271299</c:v>
                </c:pt>
                <c:pt idx="110633">
                  <c:v>41.423645749435799</c:v>
                </c:pt>
                <c:pt idx="110634">
                  <c:v>41.423769478204299</c:v>
                </c:pt>
                <c:pt idx="110635">
                  <c:v>41.4238932065767</c:v>
                </c:pt>
                <c:pt idx="110636">
                  <c:v>41.424016934553102</c:v>
                </c:pt>
                <c:pt idx="110637">
                  <c:v>41.424140662133503</c:v>
                </c:pt>
                <c:pt idx="110638">
                  <c:v>41.424264389317798</c:v>
                </c:pt>
                <c:pt idx="110639">
                  <c:v>41.424388116106101</c:v>
                </c:pt>
                <c:pt idx="110640">
                  <c:v>41.424511842498298</c:v>
                </c:pt>
                <c:pt idx="110641">
                  <c:v>41.424635568494502</c:v>
                </c:pt>
                <c:pt idx="110642">
                  <c:v>41.424759294094699</c:v>
                </c:pt>
                <c:pt idx="110643">
                  <c:v>41.424883019298797</c:v>
                </c:pt>
                <c:pt idx="110644">
                  <c:v>41.425006744106902</c:v>
                </c:pt>
                <c:pt idx="110645">
                  <c:v>41.425130468519001</c:v>
                </c:pt>
                <c:pt idx="110646">
                  <c:v>41.425254192535</c:v>
                </c:pt>
                <c:pt idx="110647">
                  <c:v>41.425377916155</c:v>
                </c:pt>
                <c:pt idx="110648">
                  <c:v>41.425501639379</c:v>
                </c:pt>
                <c:pt idx="110649">
                  <c:v>41.425625362207001</c:v>
                </c:pt>
                <c:pt idx="110650">
                  <c:v>41.425749084638902</c:v>
                </c:pt>
                <c:pt idx="110651">
                  <c:v>41.425872806674803</c:v>
                </c:pt>
                <c:pt idx="110652">
                  <c:v>41.425996528314698</c:v>
                </c:pt>
                <c:pt idx="110653">
                  <c:v>41.426120249558501</c:v>
                </c:pt>
                <c:pt idx="110654">
                  <c:v>41.426243970406396</c:v>
                </c:pt>
                <c:pt idx="110655">
                  <c:v>41.4263676908582</c:v>
                </c:pt>
                <c:pt idx="110656">
                  <c:v>41.426491410913997</c:v>
                </c:pt>
                <c:pt idx="110657">
                  <c:v>41.426615130573801</c:v>
                </c:pt>
                <c:pt idx="110658">
                  <c:v>41.426738849837498</c:v>
                </c:pt>
                <c:pt idx="110659">
                  <c:v>41.426862568705303</c:v>
                </c:pt>
                <c:pt idx="110660">
                  <c:v>41.426986287177002</c:v>
                </c:pt>
                <c:pt idx="110661">
                  <c:v>41.4271100052527</c:v>
                </c:pt>
                <c:pt idx="110662">
                  <c:v>41.427233722932499</c:v>
                </c:pt>
                <c:pt idx="110663">
                  <c:v>41.427357440216198</c:v>
                </c:pt>
                <c:pt idx="110664">
                  <c:v>41.427481157103898</c:v>
                </c:pt>
                <c:pt idx="110665">
                  <c:v>41.427604873595499</c:v>
                </c:pt>
                <c:pt idx="110666">
                  <c:v>41.427728589691199</c:v>
                </c:pt>
                <c:pt idx="110667">
                  <c:v>41.4278523053909</c:v>
                </c:pt>
                <c:pt idx="110668">
                  <c:v>41.427976020694601</c:v>
                </c:pt>
                <c:pt idx="110669">
                  <c:v>41.428099735602302</c:v>
                </c:pt>
                <c:pt idx="110670">
                  <c:v>41.428223450113897</c:v>
                </c:pt>
                <c:pt idx="110671">
                  <c:v>41.428347164229599</c:v>
                </c:pt>
                <c:pt idx="110672">
                  <c:v>41.428470877949302</c:v>
                </c:pt>
                <c:pt idx="110673">
                  <c:v>41.428594591272997</c:v>
                </c:pt>
                <c:pt idx="110674">
                  <c:v>41.4287183042007</c:v>
                </c:pt>
                <c:pt idx="110675">
                  <c:v>41.428842016732403</c:v>
                </c:pt>
                <c:pt idx="110676">
                  <c:v>41.4289657288681</c:v>
                </c:pt>
                <c:pt idx="110677">
                  <c:v>41.429089440607797</c:v>
                </c:pt>
                <c:pt idx="110678">
                  <c:v>41.429213151951501</c:v>
                </c:pt>
                <c:pt idx="110679">
                  <c:v>41.429336862899198</c:v>
                </c:pt>
                <c:pt idx="110680">
                  <c:v>41.429460573451003</c:v>
                </c:pt>
                <c:pt idx="110681">
                  <c:v>41.429584283606701</c:v>
                </c:pt>
                <c:pt idx="110682">
                  <c:v>41.429707993366499</c:v>
                </c:pt>
                <c:pt idx="110683">
                  <c:v>41.429831702730297</c:v>
                </c:pt>
                <c:pt idx="110684">
                  <c:v>41.429955411698103</c:v>
                </c:pt>
                <c:pt idx="110685">
                  <c:v>41.430079120269902</c:v>
                </c:pt>
                <c:pt idx="110686">
                  <c:v>41.430202828445701</c:v>
                </c:pt>
                <c:pt idx="110687">
                  <c:v>41.4303265362256</c:v>
                </c:pt>
                <c:pt idx="110688">
                  <c:v>41.430450243609499</c:v>
                </c:pt>
                <c:pt idx="110689">
                  <c:v>41.430573950597399</c:v>
                </c:pt>
                <c:pt idx="110690">
                  <c:v>41.430697657189299</c:v>
                </c:pt>
                <c:pt idx="110691">
                  <c:v>41.430821363385299</c:v>
                </c:pt>
                <c:pt idx="110692">
                  <c:v>41.430945069185299</c:v>
                </c:pt>
                <c:pt idx="110693">
                  <c:v>41.431068774589299</c:v>
                </c:pt>
                <c:pt idx="110694">
                  <c:v>41.4311924795973</c:v>
                </c:pt>
                <c:pt idx="110695">
                  <c:v>41.4313161842094</c:v>
                </c:pt>
                <c:pt idx="110696">
                  <c:v>41.431439888425501</c:v>
                </c:pt>
                <c:pt idx="110697">
                  <c:v>41.431563592245702</c:v>
                </c:pt>
                <c:pt idx="110698">
                  <c:v>41.431687295669803</c:v>
                </c:pt>
                <c:pt idx="110699">
                  <c:v>41.431810998698097</c:v>
                </c:pt>
                <c:pt idx="110700">
                  <c:v>41.431934701330299</c:v>
                </c:pt>
                <c:pt idx="110701">
                  <c:v>41.4320584035666</c:v>
                </c:pt>
                <c:pt idx="110702">
                  <c:v>41.432182105406902</c:v>
                </c:pt>
                <c:pt idx="110703">
                  <c:v>41.432305806851303</c:v>
                </c:pt>
                <c:pt idx="110704">
                  <c:v>41.432429507899698</c:v>
                </c:pt>
                <c:pt idx="110705">
                  <c:v>41.4325532085522</c:v>
                </c:pt>
                <c:pt idx="110706">
                  <c:v>41.432676908808702</c:v>
                </c:pt>
                <c:pt idx="110707">
                  <c:v>41.432800608669297</c:v>
                </c:pt>
                <c:pt idx="110708">
                  <c:v>41.432924308133899</c:v>
                </c:pt>
                <c:pt idx="110709">
                  <c:v>41.433048007202501</c:v>
                </c:pt>
                <c:pt idx="110710">
                  <c:v>41.433171705875203</c:v>
                </c:pt>
                <c:pt idx="110711">
                  <c:v>41.433295404151998</c:v>
                </c:pt>
                <c:pt idx="110712">
                  <c:v>41.433419102032801</c:v>
                </c:pt>
                <c:pt idx="110713">
                  <c:v>41.433542799517603</c:v>
                </c:pt>
                <c:pt idx="110714">
                  <c:v>41.433666496606499</c:v>
                </c:pt>
                <c:pt idx="110715">
                  <c:v>41.433790193299501</c:v>
                </c:pt>
                <c:pt idx="110716">
                  <c:v>41.433913889596496</c:v>
                </c:pt>
                <c:pt idx="110717">
                  <c:v>41.434037585497599</c:v>
                </c:pt>
                <c:pt idx="110718">
                  <c:v>41.434161281002801</c:v>
                </c:pt>
                <c:pt idx="110719">
                  <c:v>41.434284976111996</c:v>
                </c:pt>
                <c:pt idx="110720">
                  <c:v>41.434408670825199</c:v>
                </c:pt>
                <c:pt idx="110721">
                  <c:v>41.434532365142601</c:v>
                </c:pt>
                <c:pt idx="110722">
                  <c:v>41.434656059063997</c:v>
                </c:pt>
                <c:pt idx="110723">
                  <c:v>41.434779752589399</c:v>
                </c:pt>
                <c:pt idx="110724">
                  <c:v>41.434903445719002</c:v>
                </c:pt>
                <c:pt idx="110725">
                  <c:v>41.435027138452597</c:v>
                </c:pt>
                <c:pt idx="110726">
                  <c:v>41.435150830790299</c:v>
                </c:pt>
                <c:pt idx="110727">
                  <c:v>41.435274522732001</c:v>
                </c:pt>
                <c:pt idx="110728">
                  <c:v>41.435398214277797</c:v>
                </c:pt>
                <c:pt idx="110729">
                  <c:v>41.435521905427699</c:v>
                </c:pt>
                <c:pt idx="110730">
                  <c:v>41.435645596181701</c:v>
                </c:pt>
                <c:pt idx="110731">
                  <c:v>41.435769286539802</c:v>
                </c:pt>
                <c:pt idx="110732">
                  <c:v>41.435892976501897</c:v>
                </c:pt>
                <c:pt idx="110733">
                  <c:v>41.436016666068099</c:v>
                </c:pt>
                <c:pt idx="110734">
                  <c:v>41.4361403552384</c:v>
                </c:pt>
                <c:pt idx="110735">
                  <c:v>41.436264044012702</c:v>
                </c:pt>
                <c:pt idx="110736">
                  <c:v>41.436387732391204</c:v>
                </c:pt>
                <c:pt idx="110737">
                  <c:v>41.436511420373698</c:v>
                </c:pt>
                <c:pt idx="110738">
                  <c:v>41.436635107960399</c:v>
                </c:pt>
                <c:pt idx="110739">
                  <c:v>41.4367587951511</c:v>
                </c:pt>
                <c:pt idx="110740">
                  <c:v>41.436882481945901</c:v>
                </c:pt>
                <c:pt idx="110741">
                  <c:v>41.437006168344702</c:v>
                </c:pt>
                <c:pt idx="110742">
                  <c:v>41.437129854347702</c:v>
                </c:pt>
                <c:pt idx="110743">
                  <c:v>41.437253539954803</c:v>
                </c:pt>
                <c:pt idx="110744">
                  <c:v>41.437377225166003</c:v>
                </c:pt>
                <c:pt idx="110745">
                  <c:v>41.437500909981203</c:v>
                </c:pt>
                <c:pt idx="110746">
                  <c:v>41.437624594400603</c:v>
                </c:pt>
                <c:pt idx="110747">
                  <c:v>41.437748278424003</c:v>
                </c:pt>
                <c:pt idx="110748">
                  <c:v>41.437871962051602</c:v>
                </c:pt>
                <c:pt idx="110749">
                  <c:v>41.437995645283202</c:v>
                </c:pt>
                <c:pt idx="110750">
                  <c:v>41.438119328119001</c:v>
                </c:pt>
                <c:pt idx="110751">
                  <c:v>41.4382430105588</c:v>
                </c:pt>
                <c:pt idx="110752">
                  <c:v>41.438366692602798</c:v>
                </c:pt>
                <c:pt idx="110753">
                  <c:v>41.438490374250797</c:v>
                </c:pt>
                <c:pt idx="110754">
                  <c:v>41.438614055503002</c:v>
                </c:pt>
                <c:pt idx="110755">
                  <c:v>41.4387377363593</c:v>
                </c:pt>
                <c:pt idx="110756">
                  <c:v>41.438861416819698</c:v>
                </c:pt>
                <c:pt idx="110757">
                  <c:v>41.438985096884203</c:v>
                </c:pt>
                <c:pt idx="110758">
                  <c:v>41.4391087765528</c:v>
                </c:pt>
                <c:pt idx="110759">
                  <c:v>41.439232455825497</c:v>
                </c:pt>
                <c:pt idx="110760">
                  <c:v>41.439356134702301</c:v>
                </c:pt>
                <c:pt idx="110761">
                  <c:v>41.439479813183297</c:v>
                </c:pt>
                <c:pt idx="110762">
                  <c:v>41.439603491268301</c:v>
                </c:pt>
                <c:pt idx="110763">
                  <c:v>41.439727168957504</c:v>
                </c:pt>
                <c:pt idx="110764">
                  <c:v>41.439850846250799</c:v>
                </c:pt>
                <c:pt idx="110765">
                  <c:v>41.439974523148202</c:v>
                </c:pt>
                <c:pt idx="110766">
                  <c:v>41.440098199649697</c:v>
                </c:pt>
                <c:pt idx="110767">
                  <c:v>41.440221875755398</c:v>
                </c:pt>
                <c:pt idx="110768">
                  <c:v>41.440345551465199</c:v>
                </c:pt>
                <c:pt idx="110769">
                  <c:v>41.440469226779101</c:v>
                </c:pt>
                <c:pt idx="110770">
                  <c:v>41.440592901697102</c:v>
                </c:pt>
                <c:pt idx="110771">
                  <c:v>41.440716576219302</c:v>
                </c:pt>
                <c:pt idx="110772">
                  <c:v>41.440840250345602</c:v>
                </c:pt>
                <c:pt idx="110773">
                  <c:v>41.440963924076001</c:v>
                </c:pt>
                <c:pt idx="110774">
                  <c:v>41.441087597410601</c:v>
                </c:pt>
                <c:pt idx="110775">
                  <c:v>41.441211270349299</c:v>
                </c:pt>
                <c:pt idx="110776">
                  <c:v>41.441334942892098</c:v>
                </c:pt>
                <c:pt idx="110777">
                  <c:v>41.441458615038997</c:v>
                </c:pt>
                <c:pt idx="110778">
                  <c:v>41.441582286790101</c:v>
                </c:pt>
                <c:pt idx="110779">
                  <c:v>41.441705958145398</c:v>
                </c:pt>
                <c:pt idx="110780">
                  <c:v>41.441829629104703</c:v>
                </c:pt>
                <c:pt idx="110781">
                  <c:v>41.441953299668299</c:v>
                </c:pt>
                <c:pt idx="110782">
                  <c:v>41.442076969835902</c:v>
                </c:pt>
                <c:pt idx="110783">
                  <c:v>41.442200639607698</c:v>
                </c:pt>
                <c:pt idx="110784">
                  <c:v>41.442324308983601</c:v>
                </c:pt>
                <c:pt idx="110785">
                  <c:v>41.442447977963702</c:v>
                </c:pt>
                <c:pt idx="110786">
                  <c:v>41.442571646547897</c:v>
                </c:pt>
                <c:pt idx="110787">
                  <c:v>41.442695314736298</c:v>
                </c:pt>
                <c:pt idx="110788">
                  <c:v>41.442818982528898</c:v>
                </c:pt>
                <c:pt idx="110789">
                  <c:v>41.442942649925499</c:v>
                </c:pt>
                <c:pt idx="110790">
                  <c:v>41.443066316926398</c:v>
                </c:pt>
                <c:pt idx="110791">
                  <c:v>41.443189983531298</c:v>
                </c:pt>
                <c:pt idx="110792">
                  <c:v>41.443313649740503</c:v>
                </c:pt>
                <c:pt idx="110793">
                  <c:v>41.443437315553801</c:v>
                </c:pt>
                <c:pt idx="110794">
                  <c:v>41.443560980971199</c:v>
                </c:pt>
                <c:pt idx="110795">
                  <c:v>41.443684645992803</c:v>
                </c:pt>
                <c:pt idx="110796">
                  <c:v>41.4438083106186</c:v>
                </c:pt>
                <c:pt idx="110797">
                  <c:v>41.443931974848503</c:v>
                </c:pt>
                <c:pt idx="110798">
                  <c:v>41.444055638682599</c:v>
                </c:pt>
                <c:pt idx="110799">
                  <c:v>41.444179302120901</c:v>
                </c:pt>
                <c:pt idx="110800">
                  <c:v>41.444302965163303</c:v>
                </c:pt>
                <c:pt idx="110801">
                  <c:v>41.444426627809897</c:v>
                </c:pt>
                <c:pt idx="110802">
                  <c:v>41.444550290060597</c:v>
                </c:pt>
                <c:pt idx="110803">
                  <c:v>41.444673951915497</c:v>
                </c:pt>
                <c:pt idx="110804">
                  <c:v>41.444797613374597</c:v>
                </c:pt>
                <c:pt idx="110805">
                  <c:v>41.444921274437903</c:v>
                </c:pt>
                <c:pt idx="110806">
                  <c:v>41.445044935105301</c:v>
                </c:pt>
                <c:pt idx="110807">
                  <c:v>41.445168595376899</c:v>
                </c:pt>
                <c:pt idx="110808">
                  <c:v>41.445292255252703</c:v>
                </c:pt>
                <c:pt idx="110809">
                  <c:v>41.4454159147326</c:v>
                </c:pt>
                <c:pt idx="110810">
                  <c:v>41.445539573816703</c:v>
                </c:pt>
                <c:pt idx="110811">
                  <c:v>41.445663232505098</c:v>
                </c:pt>
                <c:pt idx="110812">
                  <c:v>41.4457868907975</c:v>
                </c:pt>
                <c:pt idx="110813">
                  <c:v>41.445910548694201</c:v>
                </c:pt>
                <c:pt idx="110814">
                  <c:v>41.446034206195101</c:v>
                </c:pt>
                <c:pt idx="110815">
                  <c:v>41.446157863300101</c:v>
                </c:pt>
                <c:pt idx="110816">
                  <c:v>41.4462815200093</c:v>
                </c:pt>
                <c:pt idx="110817">
                  <c:v>41.446405176322699</c:v>
                </c:pt>
                <c:pt idx="110818">
                  <c:v>41.446528832240297</c:v>
                </c:pt>
                <c:pt idx="110819">
                  <c:v>41.446652487762101</c:v>
                </c:pt>
                <c:pt idx="110820">
                  <c:v>41.446776142888098</c:v>
                </c:pt>
                <c:pt idx="110821">
                  <c:v>41.446899797618201</c:v>
                </c:pt>
                <c:pt idx="110822">
                  <c:v>41.447023451952603</c:v>
                </c:pt>
                <c:pt idx="110823">
                  <c:v>41.447147105891098</c:v>
                </c:pt>
                <c:pt idx="110824">
                  <c:v>41.447270759433898</c:v>
                </c:pt>
                <c:pt idx="110825">
                  <c:v>41.447394412580799</c:v>
                </c:pt>
                <c:pt idx="110826">
                  <c:v>41.447518065331899</c:v>
                </c:pt>
                <c:pt idx="110827">
                  <c:v>41.447641717687297</c:v>
                </c:pt>
                <c:pt idx="110828">
                  <c:v>41.447765369646802</c:v>
                </c:pt>
                <c:pt idx="110829">
                  <c:v>41.4478890212105</c:v>
                </c:pt>
                <c:pt idx="110830">
                  <c:v>41.448012672378503</c:v>
                </c:pt>
                <c:pt idx="110831">
                  <c:v>41.448136323150599</c:v>
                </c:pt>
                <c:pt idx="110832">
                  <c:v>41.448259973526902</c:v>
                </c:pt>
                <c:pt idx="110833">
                  <c:v>41.448383623507503</c:v>
                </c:pt>
                <c:pt idx="110834">
                  <c:v>41.448507273092297</c:v>
                </c:pt>
                <c:pt idx="110835">
                  <c:v>41.448630922281197</c:v>
                </c:pt>
                <c:pt idx="110836">
                  <c:v>41.448754571074403</c:v>
                </c:pt>
                <c:pt idx="110837">
                  <c:v>41.448878219471801</c:v>
                </c:pt>
                <c:pt idx="110838">
                  <c:v>41.449001867473399</c:v>
                </c:pt>
                <c:pt idx="110839">
                  <c:v>41.449125515079203</c:v>
                </c:pt>
                <c:pt idx="110840">
                  <c:v>41.449249162289199</c:v>
                </c:pt>
                <c:pt idx="110841">
                  <c:v>41.449372809103501</c:v>
                </c:pt>
                <c:pt idx="110842">
                  <c:v>41.449496455521903</c:v>
                </c:pt>
                <c:pt idx="110843">
                  <c:v>41.449620101544603</c:v>
                </c:pt>
                <c:pt idx="110844">
                  <c:v>41.449743747171503</c:v>
                </c:pt>
                <c:pt idx="110845">
                  <c:v>41.449867392402602</c:v>
                </c:pt>
                <c:pt idx="110846">
                  <c:v>41.449991037238</c:v>
                </c:pt>
                <c:pt idx="110847">
                  <c:v>41.450114681677597</c:v>
                </c:pt>
                <c:pt idx="110848">
                  <c:v>41.450238325721301</c:v>
                </c:pt>
                <c:pt idx="110849">
                  <c:v>41.450361969369403</c:v>
                </c:pt>
                <c:pt idx="110850">
                  <c:v>41.450485612621598</c:v>
                </c:pt>
                <c:pt idx="110851">
                  <c:v>41.450609255478099</c:v>
                </c:pt>
                <c:pt idx="110852">
                  <c:v>41.450732897938799</c:v>
                </c:pt>
                <c:pt idx="110853">
                  <c:v>41.450856540003699</c:v>
                </c:pt>
                <c:pt idx="110854">
                  <c:v>41.450980181672897</c:v>
                </c:pt>
                <c:pt idx="110855">
                  <c:v>41.451103822946301</c:v>
                </c:pt>
                <c:pt idx="110856">
                  <c:v>41.451227463823997</c:v>
                </c:pt>
                <c:pt idx="110857">
                  <c:v>41.4513511043058</c:v>
                </c:pt>
                <c:pt idx="110858">
                  <c:v>41.451474744392002</c:v>
                </c:pt>
                <c:pt idx="110859">
                  <c:v>41.451598384082303</c:v>
                </c:pt>
                <c:pt idx="110860">
                  <c:v>41.451722023376902</c:v>
                </c:pt>
                <c:pt idx="110861">
                  <c:v>41.451845662275701</c:v>
                </c:pt>
                <c:pt idx="110862">
                  <c:v>41.451969300778799</c:v>
                </c:pt>
                <c:pt idx="110863">
                  <c:v>41.452092938886103</c:v>
                </c:pt>
                <c:pt idx="110864">
                  <c:v>41.452216576597699</c:v>
                </c:pt>
                <c:pt idx="110865">
                  <c:v>41.452340213913502</c:v>
                </c:pt>
                <c:pt idx="110866">
                  <c:v>41.452463850833603</c:v>
                </c:pt>
                <c:pt idx="110867">
                  <c:v>41.452587487357903</c:v>
                </c:pt>
                <c:pt idx="110868">
                  <c:v>41.452711123486502</c:v>
                </c:pt>
                <c:pt idx="110869">
                  <c:v>41.4528347592193</c:v>
                </c:pt>
                <c:pt idx="110870">
                  <c:v>41.452958394556397</c:v>
                </c:pt>
                <c:pt idx="110871">
                  <c:v>41.4530820294977</c:v>
                </c:pt>
                <c:pt idx="110872">
                  <c:v>41.453205664043303</c:v>
                </c:pt>
                <c:pt idx="110873">
                  <c:v>41.453329298193097</c:v>
                </c:pt>
                <c:pt idx="110874">
                  <c:v>41.453452931947197</c:v>
                </c:pt>
                <c:pt idx="110875">
                  <c:v>41.453576565305497</c:v>
                </c:pt>
                <c:pt idx="110876">
                  <c:v>41.453700198268102</c:v>
                </c:pt>
                <c:pt idx="110877">
                  <c:v>41.453823830834999</c:v>
                </c:pt>
                <c:pt idx="110878">
                  <c:v>41.453947463006202</c:v>
                </c:pt>
                <c:pt idx="110879">
                  <c:v>41.454071094781597</c:v>
                </c:pt>
                <c:pt idx="110880">
                  <c:v>41.454194726161198</c:v>
                </c:pt>
                <c:pt idx="110881">
                  <c:v>41.454318357145198</c:v>
                </c:pt>
                <c:pt idx="110882">
                  <c:v>41.454441987733397</c:v>
                </c:pt>
                <c:pt idx="110883">
                  <c:v>41.454565617925901</c:v>
                </c:pt>
                <c:pt idx="110884">
                  <c:v>41.454689247722598</c:v>
                </c:pt>
                <c:pt idx="110885">
                  <c:v>41.454812877123601</c:v>
                </c:pt>
                <c:pt idx="110886">
                  <c:v>41.454936506128902</c:v>
                </c:pt>
                <c:pt idx="110887">
                  <c:v>41.455060134738503</c:v>
                </c:pt>
                <c:pt idx="110888">
                  <c:v>41.455183762952302</c:v>
                </c:pt>
                <c:pt idx="110889">
                  <c:v>41.4553073907704</c:v>
                </c:pt>
                <c:pt idx="110890">
                  <c:v>41.455431018192797</c:v>
                </c:pt>
                <c:pt idx="110891">
                  <c:v>41.4555546452195</c:v>
                </c:pt>
                <c:pt idx="110892">
                  <c:v>41.455678271850402</c:v>
                </c:pt>
                <c:pt idx="110893">
                  <c:v>41.455801898085703</c:v>
                </c:pt>
                <c:pt idx="110894">
                  <c:v>41.455925523925202</c:v>
                </c:pt>
                <c:pt idx="110895">
                  <c:v>41.456049149369001</c:v>
                </c:pt>
                <c:pt idx="110896">
                  <c:v>41.456172774417098</c:v>
                </c:pt>
                <c:pt idx="110897">
                  <c:v>41.456296399069501</c:v>
                </c:pt>
                <c:pt idx="110898">
                  <c:v>41.456420023326103</c:v>
                </c:pt>
                <c:pt idx="110899">
                  <c:v>41.456543647187097</c:v>
                </c:pt>
                <c:pt idx="110900">
                  <c:v>41.456667270652403</c:v>
                </c:pt>
                <c:pt idx="110901">
                  <c:v>41.456790893721902</c:v>
                </c:pt>
                <c:pt idx="110902">
                  <c:v>41.456914516395699</c:v>
                </c:pt>
                <c:pt idx="110903">
                  <c:v>41.457038138673902</c:v>
                </c:pt>
                <c:pt idx="110904">
                  <c:v>41.457161760556303</c:v>
                </c:pt>
                <c:pt idx="110905">
                  <c:v>41.457285382042997</c:v>
                </c:pt>
                <c:pt idx="110906">
                  <c:v>41.457409003134003</c:v>
                </c:pt>
                <c:pt idx="110907">
                  <c:v>41.457532623829401</c:v>
                </c:pt>
                <c:pt idx="110908">
                  <c:v>41.457656244128998</c:v>
                </c:pt>
                <c:pt idx="110909">
                  <c:v>41.457779864032901</c:v>
                </c:pt>
                <c:pt idx="110910">
                  <c:v>41.457903483541102</c:v>
                </c:pt>
                <c:pt idx="110911">
                  <c:v>41.458027102653702</c:v>
                </c:pt>
                <c:pt idx="110912">
                  <c:v>41.458150721370501</c:v>
                </c:pt>
                <c:pt idx="110913">
                  <c:v>41.458274339691698</c:v>
                </c:pt>
                <c:pt idx="110914">
                  <c:v>41.458397957617102</c:v>
                </c:pt>
                <c:pt idx="110915">
                  <c:v>41.458521575146897</c:v>
                </c:pt>
                <c:pt idx="110916">
                  <c:v>41.458645192280997</c:v>
                </c:pt>
                <c:pt idx="110917">
                  <c:v>41.458768809019297</c:v>
                </c:pt>
                <c:pt idx="110918">
                  <c:v>41.458892425362002</c:v>
                </c:pt>
                <c:pt idx="110919">
                  <c:v>41.459016041309098</c:v>
                </c:pt>
                <c:pt idx="110920">
                  <c:v>41.459139656860401</c:v>
                </c:pt>
                <c:pt idx="110921">
                  <c:v>41.459263272016102</c:v>
                </c:pt>
                <c:pt idx="110922">
                  <c:v>41.459386886776002</c:v>
                </c:pt>
                <c:pt idx="110923">
                  <c:v>41.459510501140301</c:v>
                </c:pt>
                <c:pt idx="110924">
                  <c:v>41.459634115108898</c:v>
                </c:pt>
                <c:pt idx="110925">
                  <c:v>41.4597577286819</c:v>
                </c:pt>
                <c:pt idx="110926">
                  <c:v>41.459881341859102</c:v>
                </c:pt>
                <c:pt idx="110927">
                  <c:v>41.460004954640702</c:v>
                </c:pt>
                <c:pt idx="110928">
                  <c:v>41.460128567026601</c:v>
                </c:pt>
                <c:pt idx="110929">
                  <c:v>41.460252179016898</c:v>
                </c:pt>
                <c:pt idx="110930">
                  <c:v>41.460375790611401</c:v>
                </c:pt>
                <c:pt idx="110931">
                  <c:v>41.460499401810303</c:v>
                </c:pt>
                <c:pt idx="110932">
                  <c:v>41.460623012613603</c:v>
                </c:pt>
                <c:pt idx="110933">
                  <c:v>41.460746623021102</c:v>
                </c:pt>
                <c:pt idx="110934">
                  <c:v>41.460870233032999</c:v>
                </c:pt>
                <c:pt idx="110935">
                  <c:v>41.460993842649302</c:v>
                </c:pt>
                <c:pt idx="110936">
                  <c:v>41.461117451869796</c:v>
                </c:pt>
                <c:pt idx="110937">
                  <c:v>41.461241060694697</c:v>
                </c:pt>
                <c:pt idx="110938">
                  <c:v>41.461364669124002</c:v>
                </c:pt>
                <c:pt idx="110939">
                  <c:v>41.461488277157599</c:v>
                </c:pt>
                <c:pt idx="110940">
                  <c:v>41.461611884795502</c:v>
                </c:pt>
                <c:pt idx="110941">
                  <c:v>41.461735492037803</c:v>
                </c:pt>
                <c:pt idx="110942">
                  <c:v>41.461859098884403</c:v>
                </c:pt>
                <c:pt idx="110943">
                  <c:v>41.461982705335302</c:v>
                </c:pt>
                <c:pt idx="110944">
                  <c:v>41.462106311390698</c:v>
                </c:pt>
                <c:pt idx="110945">
                  <c:v>41.462229917050301</c:v>
                </c:pt>
                <c:pt idx="110946">
                  <c:v>41.462353522314302</c:v>
                </c:pt>
                <c:pt idx="110947">
                  <c:v>41.462477127182702</c:v>
                </c:pt>
                <c:pt idx="110948">
                  <c:v>41.462600731655399</c:v>
                </c:pt>
                <c:pt idx="110949">
                  <c:v>41.462724335732403</c:v>
                </c:pt>
                <c:pt idx="110950">
                  <c:v>41.462847939413898</c:v>
                </c:pt>
                <c:pt idx="110951">
                  <c:v>41.462971542699599</c:v>
                </c:pt>
                <c:pt idx="110952">
                  <c:v>41.463095145589797</c:v>
                </c:pt>
                <c:pt idx="110953">
                  <c:v>41.463218748084202</c:v>
                </c:pt>
                <c:pt idx="110954">
                  <c:v>41.463342350183098</c:v>
                </c:pt>
                <c:pt idx="110955">
                  <c:v>41.463465951886299</c:v>
                </c:pt>
                <c:pt idx="110956">
                  <c:v>41.463589553193898</c:v>
                </c:pt>
                <c:pt idx="110957">
                  <c:v>41.463713154105797</c:v>
                </c:pt>
                <c:pt idx="110958">
                  <c:v>41.463836754622101</c:v>
                </c:pt>
                <c:pt idx="110959">
                  <c:v>41.463960354742703</c:v>
                </c:pt>
                <c:pt idx="110960">
                  <c:v>41.464083954467803</c:v>
                </c:pt>
                <c:pt idx="110961">
                  <c:v>41.464207553797202</c:v>
                </c:pt>
                <c:pt idx="110962">
                  <c:v>41.4643311527309</c:v>
                </c:pt>
                <c:pt idx="110963">
                  <c:v>41.464454751269102</c:v>
                </c:pt>
                <c:pt idx="110964">
                  <c:v>41.464578349411603</c:v>
                </c:pt>
                <c:pt idx="110965">
                  <c:v>41.464701947158503</c:v>
                </c:pt>
                <c:pt idx="110966">
                  <c:v>41.464825544509701</c:v>
                </c:pt>
                <c:pt idx="110967">
                  <c:v>41.464949141465397</c:v>
                </c:pt>
                <c:pt idx="110968">
                  <c:v>41.465072738025398</c:v>
                </c:pt>
                <c:pt idx="110969">
                  <c:v>41.465196334189798</c:v>
                </c:pt>
                <c:pt idx="110970">
                  <c:v>41.465319929958497</c:v>
                </c:pt>
                <c:pt idx="110971">
                  <c:v>41.4654435253317</c:v>
                </c:pt>
                <c:pt idx="110972">
                  <c:v>41.465567120309203</c:v>
                </c:pt>
                <c:pt idx="110973">
                  <c:v>41.465690714891103</c:v>
                </c:pt>
                <c:pt idx="110974">
                  <c:v>41.465814309077402</c:v>
                </c:pt>
                <c:pt idx="110975">
                  <c:v>41.465937902868099</c:v>
                </c:pt>
                <c:pt idx="110976">
                  <c:v>41.466061496263201</c:v>
                </c:pt>
                <c:pt idx="110977">
                  <c:v>41.466185089262602</c:v>
                </c:pt>
                <c:pt idx="110978">
                  <c:v>41.466308681866501</c:v>
                </c:pt>
                <c:pt idx="110979">
                  <c:v>41.466432274074698</c:v>
                </c:pt>
                <c:pt idx="110980">
                  <c:v>41.466555865887401</c:v>
                </c:pt>
                <c:pt idx="110981">
                  <c:v>41.466679457304402</c:v>
                </c:pt>
                <c:pt idx="110982">
                  <c:v>41.466803048325801</c:v>
                </c:pt>
                <c:pt idx="110983">
                  <c:v>41.466926638951598</c:v>
                </c:pt>
                <c:pt idx="110984">
                  <c:v>41.467050229181901</c:v>
                </c:pt>
                <c:pt idx="110985">
                  <c:v>41.467173819016502</c:v>
                </c:pt>
                <c:pt idx="110986">
                  <c:v>41.467297408455501</c:v>
                </c:pt>
                <c:pt idx="110987">
                  <c:v>41.467420997498898</c:v>
                </c:pt>
                <c:pt idx="110988">
                  <c:v>41.467544586146701</c:v>
                </c:pt>
                <c:pt idx="110989">
                  <c:v>41.467668174399002</c:v>
                </c:pt>
                <c:pt idx="110990">
                  <c:v>41.467791762255601</c:v>
                </c:pt>
                <c:pt idx="110991">
                  <c:v>41.467915349716598</c:v>
                </c:pt>
                <c:pt idx="110992">
                  <c:v>41.468038936782101</c:v>
                </c:pt>
                <c:pt idx="110993">
                  <c:v>41.468162523451902</c:v>
                </c:pt>
                <c:pt idx="110994">
                  <c:v>41.468286109726201</c:v>
                </c:pt>
                <c:pt idx="110995">
                  <c:v>41.468409695604798</c:v>
                </c:pt>
                <c:pt idx="110996">
                  <c:v>41.4685332810879</c:v>
                </c:pt>
                <c:pt idx="110997">
                  <c:v>41.468656866175401</c:v>
                </c:pt>
                <c:pt idx="110998">
                  <c:v>41.4687804508673</c:v>
                </c:pt>
                <c:pt idx="110999">
                  <c:v>41.468904035163703</c:v>
                </c:pt>
                <c:pt idx="111000">
                  <c:v>41.469027619064398</c:v>
                </c:pt>
                <c:pt idx="111001">
                  <c:v>41.469151202569599</c:v>
                </c:pt>
                <c:pt idx="111002">
                  <c:v>41.469274785679197</c:v>
                </c:pt>
                <c:pt idx="111003">
                  <c:v>41.4693983683932</c:v>
                </c:pt>
                <c:pt idx="111004">
                  <c:v>41.469521950711602</c:v>
                </c:pt>
                <c:pt idx="111005">
                  <c:v>41.469645532634502</c:v>
                </c:pt>
                <c:pt idx="111006">
                  <c:v>41.4697691141617</c:v>
                </c:pt>
                <c:pt idx="111007">
                  <c:v>41.469892695293403</c:v>
                </c:pt>
                <c:pt idx="111008">
                  <c:v>41.470016276029597</c:v>
                </c:pt>
                <c:pt idx="111009">
                  <c:v>41.470139856370203</c:v>
                </c:pt>
                <c:pt idx="111010">
                  <c:v>41.470263436315101</c:v>
                </c:pt>
                <c:pt idx="111011">
                  <c:v>41.470387015864603</c:v>
                </c:pt>
                <c:pt idx="111012">
                  <c:v>41.470510595018403</c:v>
                </c:pt>
                <c:pt idx="111013">
                  <c:v>41.470634173776702</c:v>
                </c:pt>
                <c:pt idx="111014">
                  <c:v>41.470757752139498</c:v>
                </c:pt>
                <c:pt idx="111015">
                  <c:v>41.4708813301066</c:v>
                </c:pt>
                <c:pt idx="111016">
                  <c:v>41.4710049076782</c:v>
                </c:pt>
                <c:pt idx="111017">
                  <c:v>41.471128484854297</c:v>
                </c:pt>
                <c:pt idx="111018">
                  <c:v>41.471252061634701</c:v>
                </c:pt>
                <c:pt idx="111019">
                  <c:v>41.471375638019701</c:v>
                </c:pt>
                <c:pt idx="111020">
                  <c:v>41.471499214009</c:v>
                </c:pt>
                <c:pt idx="111021">
                  <c:v>41.471622789602797</c:v>
                </c:pt>
                <c:pt idx="111022">
                  <c:v>41.471746364801099</c:v>
                </c:pt>
                <c:pt idx="111023">
                  <c:v>41.471869939603799</c:v>
                </c:pt>
                <c:pt idx="111024">
                  <c:v>41.471993514010997</c:v>
                </c:pt>
                <c:pt idx="111025">
                  <c:v>41.4721170880226</c:v>
                </c:pt>
                <c:pt idx="111026">
                  <c:v>41.472240661638601</c:v>
                </c:pt>
                <c:pt idx="111027">
                  <c:v>41.4723642348591</c:v>
                </c:pt>
                <c:pt idx="111028">
                  <c:v>41.472487807684097</c:v>
                </c:pt>
                <c:pt idx="111029">
                  <c:v>41.472611380113499</c:v>
                </c:pt>
                <c:pt idx="111030">
                  <c:v>41.472734952147299</c:v>
                </c:pt>
                <c:pt idx="111031">
                  <c:v>41.472858523785703</c:v>
                </c:pt>
                <c:pt idx="111032">
                  <c:v>41.472982095028499</c:v>
                </c:pt>
                <c:pt idx="111033">
                  <c:v>41.4731056658757</c:v>
                </c:pt>
                <c:pt idx="111034">
                  <c:v>41.473229236327398</c:v>
                </c:pt>
                <c:pt idx="111035">
                  <c:v>41.473352806383602</c:v>
                </c:pt>
                <c:pt idx="111036">
                  <c:v>41.473476376044196</c:v>
                </c:pt>
                <c:pt idx="111037">
                  <c:v>41.473599945309303</c:v>
                </c:pt>
                <c:pt idx="111038">
                  <c:v>41.473723514178801</c:v>
                </c:pt>
                <c:pt idx="111039">
                  <c:v>41.473847082652902</c:v>
                </c:pt>
                <c:pt idx="111040">
                  <c:v>41.473970650731403</c:v>
                </c:pt>
                <c:pt idx="111041">
                  <c:v>41.474094218414301</c:v>
                </c:pt>
                <c:pt idx="111042">
                  <c:v>41.474217785701804</c:v>
                </c:pt>
                <c:pt idx="111043">
                  <c:v>41.474341352593697</c:v>
                </c:pt>
                <c:pt idx="111044">
                  <c:v>41.474464919090003</c:v>
                </c:pt>
                <c:pt idx="111045">
                  <c:v>41.4745884851909</c:v>
                </c:pt>
                <c:pt idx="111046">
                  <c:v>41.474712050896201</c:v>
                </c:pt>
                <c:pt idx="111047">
                  <c:v>41.474835616206001</c:v>
                </c:pt>
                <c:pt idx="111048">
                  <c:v>41.474959181120298</c:v>
                </c:pt>
                <c:pt idx="111049">
                  <c:v>41.475082745639099</c:v>
                </c:pt>
                <c:pt idx="111050">
                  <c:v>41.475206309762299</c:v>
                </c:pt>
                <c:pt idx="111051">
                  <c:v>41.475329873490097</c:v>
                </c:pt>
                <c:pt idx="111052">
                  <c:v>41.475453436822299</c:v>
                </c:pt>
                <c:pt idx="111053">
                  <c:v>41.475576999758999</c:v>
                </c:pt>
                <c:pt idx="111054">
                  <c:v>41.475700562300098</c:v>
                </c:pt>
                <c:pt idx="111055">
                  <c:v>41.475824124445801</c:v>
                </c:pt>
                <c:pt idx="111056">
                  <c:v>41.475947686196001</c:v>
                </c:pt>
                <c:pt idx="111057">
                  <c:v>41.4760712475506</c:v>
                </c:pt>
                <c:pt idx="111058">
                  <c:v>41.476194808509803</c:v>
                </c:pt>
                <c:pt idx="111059">
                  <c:v>41.476318369073397</c:v>
                </c:pt>
                <c:pt idx="111060">
                  <c:v>41.476441929241503</c:v>
                </c:pt>
                <c:pt idx="111061">
                  <c:v>41.476565489014099</c:v>
                </c:pt>
                <c:pt idx="111062">
                  <c:v>41.4766890483913</c:v>
                </c:pt>
                <c:pt idx="111063">
                  <c:v>41.476812607372899</c:v>
                </c:pt>
                <c:pt idx="111064">
                  <c:v>41.476936165959003</c:v>
                </c:pt>
                <c:pt idx="111065">
                  <c:v>41.477059724149598</c:v>
                </c:pt>
                <c:pt idx="111066">
                  <c:v>41.477183281944697</c:v>
                </c:pt>
                <c:pt idx="111067">
                  <c:v>41.477306839344301</c:v>
                </c:pt>
                <c:pt idx="111068">
                  <c:v>41.477430396348403</c:v>
                </c:pt>
                <c:pt idx="111069">
                  <c:v>41.477553952957102</c:v>
                </c:pt>
                <c:pt idx="111070">
                  <c:v>41.477677509170199</c:v>
                </c:pt>
                <c:pt idx="111071">
                  <c:v>41.477801064987801</c:v>
                </c:pt>
                <c:pt idx="111072">
                  <c:v>41.477924620410001</c:v>
                </c:pt>
                <c:pt idx="111073">
                  <c:v>41.478048175436697</c:v>
                </c:pt>
                <c:pt idx="111074">
                  <c:v>41.4781717300678</c:v>
                </c:pt>
                <c:pt idx="111075">
                  <c:v>41.478295284303499</c:v>
                </c:pt>
                <c:pt idx="111076">
                  <c:v>41.478418838143703</c:v>
                </c:pt>
                <c:pt idx="111077">
                  <c:v>41.478542391588398</c:v>
                </c:pt>
                <c:pt idx="111078">
                  <c:v>41.478665944637598</c:v>
                </c:pt>
                <c:pt idx="111079">
                  <c:v>41.478789497291402</c:v>
                </c:pt>
                <c:pt idx="111080">
                  <c:v>41.478913049549597</c:v>
                </c:pt>
                <c:pt idx="111081">
                  <c:v>41.479036601412403</c:v>
                </c:pt>
                <c:pt idx="111082">
                  <c:v>41.4791601528797</c:v>
                </c:pt>
                <c:pt idx="111083">
                  <c:v>41.479283703951602</c:v>
                </c:pt>
                <c:pt idx="111084">
                  <c:v>41.479407254627901</c:v>
                </c:pt>
                <c:pt idx="111085">
                  <c:v>41.479530804908798</c:v>
                </c:pt>
                <c:pt idx="111086">
                  <c:v>41.479654354794199</c:v>
                </c:pt>
                <c:pt idx="111087">
                  <c:v>41.479777904284099</c:v>
                </c:pt>
                <c:pt idx="111088">
                  <c:v>41.479901453378602</c:v>
                </c:pt>
                <c:pt idx="111089">
                  <c:v>41.480025002077603</c:v>
                </c:pt>
                <c:pt idx="111090">
                  <c:v>41.480148550381102</c:v>
                </c:pt>
                <c:pt idx="111091">
                  <c:v>41.480272098289198</c:v>
                </c:pt>
                <c:pt idx="111092">
                  <c:v>41.4803956458017</c:v>
                </c:pt>
                <c:pt idx="111093">
                  <c:v>41.480519192918898</c:v>
                </c:pt>
                <c:pt idx="111094">
                  <c:v>41.480642739640501</c:v>
                </c:pt>
                <c:pt idx="111095">
                  <c:v>41.480766285966702</c:v>
                </c:pt>
                <c:pt idx="111096">
                  <c:v>41.4808898318975</c:v>
                </c:pt>
                <c:pt idx="111097">
                  <c:v>41.481013377432802</c:v>
                </c:pt>
                <c:pt idx="111098">
                  <c:v>41.481136922572603</c:v>
                </c:pt>
                <c:pt idx="111099">
                  <c:v>41.481260467316901</c:v>
                </c:pt>
                <c:pt idx="111100">
                  <c:v>41.481384011665803</c:v>
                </c:pt>
                <c:pt idx="111101">
                  <c:v>41.481507555619302</c:v>
                </c:pt>
                <c:pt idx="111102">
                  <c:v>41.481631099177299</c:v>
                </c:pt>
                <c:pt idx="111103">
                  <c:v>41.481754642339901</c:v>
                </c:pt>
                <c:pt idx="111104">
                  <c:v>41.481878185107</c:v>
                </c:pt>
                <c:pt idx="111105">
                  <c:v>41.482001727478597</c:v>
                </c:pt>
                <c:pt idx="111106">
                  <c:v>41.482125269454798</c:v>
                </c:pt>
                <c:pt idx="111107">
                  <c:v>41.482248811035603</c:v>
                </c:pt>
                <c:pt idx="111108">
                  <c:v>41.482372352220899</c:v>
                </c:pt>
                <c:pt idx="111109">
                  <c:v>41.4824958930107</c:v>
                </c:pt>
                <c:pt idx="111110">
                  <c:v>41.482619433405198</c:v>
                </c:pt>
                <c:pt idx="111111">
                  <c:v>41.4827429734041</c:v>
                </c:pt>
                <c:pt idx="111112">
                  <c:v>41.4828665130077</c:v>
                </c:pt>
                <c:pt idx="111113">
                  <c:v>41.482990052215797</c:v>
                </c:pt>
                <c:pt idx="111114">
                  <c:v>41.483113591028399</c:v>
                </c:pt>
                <c:pt idx="111115">
                  <c:v>41.483237129445698</c:v>
                </c:pt>
                <c:pt idx="111116">
                  <c:v>41.483360667467501</c:v>
                </c:pt>
                <c:pt idx="111117">
                  <c:v>41.483484205093802</c:v>
                </c:pt>
                <c:pt idx="111118">
                  <c:v>41.4836077423247</c:v>
                </c:pt>
                <c:pt idx="111119">
                  <c:v>41.483731279160203</c:v>
                </c:pt>
                <c:pt idx="111120">
                  <c:v>41.483854815600303</c:v>
                </c:pt>
                <c:pt idx="111121">
                  <c:v>41.4839783516449</c:v>
                </c:pt>
                <c:pt idx="111122">
                  <c:v>41.484101887294102</c:v>
                </c:pt>
                <c:pt idx="111123">
                  <c:v>41.484225422547901</c:v>
                </c:pt>
                <c:pt idx="111124">
                  <c:v>41.484348957406198</c:v>
                </c:pt>
                <c:pt idx="111125">
                  <c:v>41.484472491869198</c:v>
                </c:pt>
                <c:pt idx="111126">
                  <c:v>41.484596025936703</c:v>
                </c:pt>
                <c:pt idx="111127">
                  <c:v>41.484719559608799</c:v>
                </c:pt>
                <c:pt idx="111128">
                  <c:v>41.484843092885399</c:v>
                </c:pt>
                <c:pt idx="111129">
                  <c:v>41.484966625766702</c:v>
                </c:pt>
                <c:pt idx="111130">
                  <c:v>41.485090158252497</c:v>
                </c:pt>
                <c:pt idx="111131">
                  <c:v>41.485213690342903</c:v>
                </c:pt>
                <c:pt idx="111132">
                  <c:v>41.485337222037899</c:v>
                </c:pt>
                <c:pt idx="111133">
                  <c:v>41.485460753337499</c:v>
                </c:pt>
                <c:pt idx="111134">
                  <c:v>41.485584284241597</c:v>
                </c:pt>
                <c:pt idx="111135">
                  <c:v>41.485707814750398</c:v>
                </c:pt>
                <c:pt idx="111136">
                  <c:v>41.485831344863698</c:v>
                </c:pt>
                <c:pt idx="111137">
                  <c:v>41.485954874581701</c:v>
                </c:pt>
                <c:pt idx="111138">
                  <c:v>41.486078403904202</c:v>
                </c:pt>
                <c:pt idx="111139">
                  <c:v>41.4862019328313</c:v>
                </c:pt>
                <c:pt idx="111140">
                  <c:v>41.486325461363101</c:v>
                </c:pt>
                <c:pt idx="111141">
                  <c:v>41.486448989499401</c:v>
                </c:pt>
                <c:pt idx="111142">
                  <c:v>41.486572517240297</c:v>
                </c:pt>
                <c:pt idx="111143">
                  <c:v>41.486696044585798</c:v>
                </c:pt>
                <c:pt idx="111144">
                  <c:v>41.486819571535897</c:v>
                </c:pt>
                <c:pt idx="111145">
                  <c:v>41.486943098090599</c:v>
                </c:pt>
                <c:pt idx="111146">
                  <c:v>41.487066624249898</c:v>
                </c:pt>
                <c:pt idx="111147">
                  <c:v>41.487190150013802</c:v>
                </c:pt>
                <c:pt idx="111148">
                  <c:v>41.487313675382403</c:v>
                </c:pt>
                <c:pt idx="111149">
                  <c:v>41.487437200355501</c:v>
                </c:pt>
                <c:pt idx="111150">
                  <c:v>41.487560724933203</c:v>
                </c:pt>
                <c:pt idx="111151">
                  <c:v>41.487684249115603</c:v>
                </c:pt>
                <c:pt idx="111152">
                  <c:v>41.487807772902499</c:v>
                </c:pt>
                <c:pt idx="111153">
                  <c:v>41.4879312962941</c:v>
                </c:pt>
                <c:pt idx="111154">
                  <c:v>41.488054819290298</c:v>
                </c:pt>
                <c:pt idx="111155">
                  <c:v>41.4881783418911</c:v>
                </c:pt>
                <c:pt idx="111156">
                  <c:v>41.488301864096499</c:v>
                </c:pt>
                <c:pt idx="111157">
                  <c:v>41.488425385906503</c:v>
                </c:pt>
                <c:pt idx="111158">
                  <c:v>41.488548907321203</c:v>
                </c:pt>
                <c:pt idx="111159">
                  <c:v>41.488672428340401</c:v>
                </c:pt>
                <c:pt idx="111160">
                  <c:v>41.488795948964302</c:v>
                </c:pt>
                <c:pt idx="111161">
                  <c:v>41.488919469192801</c:v>
                </c:pt>
                <c:pt idx="111162">
                  <c:v>41.489042989025897</c:v>
                </c:pt>
                <c:pt idx="111163">
                  <c:v>41.489166508463697</c:v>
                </c:pt>
                <c:pt idx="111164">
                  <c:v>41.489290027506101</c:v>
                </c:pt>
                <c:pt idx="111165">
                  <c:v>41.489413546153102</c:v>
                </c:pt>
                <c:pt idx="111166">
                  <c:v>41.489537064404701</c:v>
                </c:pt>
                <c:pt idx="111167">
                  <c:v>41.489660582260903</c:v>
                </c:pt>
                <c:pt idx="111168">
                  <c:v>41.489784099721803</c:v>
                </c:pt>
                <c:pt idx="111169">
                  <c:v>41.489907616787399</c:v>
                </c:pt>
                <c:pt idx="111170">
                  <c:v>41.490031133457499</c:v>
                </c:pt>
                <c:pt idx="111171">
                  <c:v>41.490154649732297</c:v>
                </c:pt>
                <c:pt idx="111172">
                  <c:v>41.490278165611699</c:v>
                </c:pt>
                <c:pt idx="111173">
                  <c:v>41.490401681095797</c:v>
                </c:pt>
                <c:pt idx="111174">
                  <c:v>41.4905251961845</c:v>
                </c:pt>
                <c:pt idx="111175">
                  <c:v>41.490648710877799</c:v>
                </c:pt>
                <c:pt idx="111176">
                  <c:v>41.490772225175803</c:v>
                </c:pt>
                <c:pt idx="111177">
                  <c:v>41.490895739078397</c:v>
                </c:pt>
                <c:pt idx="111178">
                  <c:v>41.491019252585701</c:v>
                </c:pt>
                <c:pt idx="111179">
                  <c:v>41.491142765697603</c:v>
                </c:pt>
                <c:pt idx="111180">
                  <c:v>41.491266278414102</c:v>
                </c:pt>
                <c:pt idx="111181">
                  <c:v>41.491389790735298</c:v>
                </c:pt>
                <c:pt idx="111182">
                  <c:v>41.491513302661197</c:v>
                </c:pt>
                <c:pt idx="111183">
                  <c:v>41.4916368141917</c:v>
                </c:pt>
                <c:pt idx="111184">
                  <c:v>41.491760325326801</c:v>
                </c:pt>
                <c:pt idx="111185">
                  <c:v>41.491883836066599</c:v>
                </c:pt>
                <c:pt idx="111186">
                  <c:v>41.4920073464111</c:v>
                </c:pt>
                <c:pt idx="111187">
                  <c:v>41.492130856360198</c:v>
                </c:pt>
                <c:pt idx="111188">
                  <c:v>41.492254365914</c:v>
                </c:pt>
                <c:pt idx="111189">
                  <c:v>41.4923778750724</c:v>
                </c:pt>
                <c:pt idx="111190">
                  <c:v>41.492501383835403</c:v>
                </c:pt>
                <c:pt idx="111191">
                  <c:v>41.492624892203203</c:v>
                </c:pt>
                <c:pt idx="111192">
                  <c:v>41.4927484001756</c:v>
                </c:pt>
                <c:pt idx="111193">
                  <c:v>41.492871907752601</c:v>
                </c:pt>
                <c:pt idx="111194">
                  <c:v>41.492995414934398</c:v>
                </c:pt>
                <c:pt idx="111195">
                  <c:v>41.493118921720701</c:v>
                </c:pt>
                <c:pt idx="111196">
                  <c:v>41.493242428111799</c:v>
                </c:pt>
                <c:pt idx="111197">
                  <c:v>41.493365934107501</c:v>
                </c:pt>
                <c:pt idx="111198">
                  <c:v>41.493489439707901</c:v>
                </c:pt>
                <c:pt idx="111199">
                  <c:v>41.493612944912996</c:v>
                </c:pt>
                <c:pt idx="111200">
                  <c:v>41.493736449722697</c:v>
                </c:pt>
                <c:pt idx="111201">
                  <c:v>41.4938599541371</c:v>
                </c:pt>
                <c:pt idx="111202">
                  <c:v>41.493983458156201</c:v>
                </c:pt>
                <c:pt idx="111203">
                  <c:v>41.494106961779899</c:v>
                </c:pt>
                <c:pt idx="111204">
                  <c:v>41.4942304650083</c:v>
                </c:pt>
                <c:pt idx="111205">
                  <c:v>41.494353967841498</c:v>
                </c:pt>
                <c:pt idx="111206">
                  <c:v>41.4944774702792</c:v>
                </c:pt>
                <c:pt idx="111207">
                  <c:v>41.494600972321699</c:v>
                </c:pt>
                <c:pt idx="111208">
                  <c:v>41.494724473968802</c:v>
                </c:pt>
                <c:pt idx="111209">
                  <c:v>41.494847975220701</c:v>
                </c:pt>
                <c:pt idx="111210">
                  <c:v>41.494971476077197</c:v>
                </c:pt>
                <c:pt idx="111211">
                  <c:v>41.495094976538397</c:v>
                </c:pt>
                <c:pt idx="111212">
                  <c:v>41.495218476604201</c:v>
                </c:pt>
                <c:pt idx="111213">
                  <c:v>41.495341976274801</c:v>
                </c:pt>
                <c:pt idx="111214">
                  <c:v>41.495465475550098</c:v>
                </c:pt>
                <c:pt idx="111215">
                  <c:v>41.495588974429999</c:v>
                </c:pt>
                <c:pt idx="111216">
                  <c:v>41.495712472914597</c:v>
                </c:pt>
                <c:pt idx="111217">
                  <c:v>41.495835971003999</c:v>
                </c:pt>
                <c:pt idx="111218">
                  <c:v>41.495959468697997</c:v>
                </c:pt>
                <c:pt idx="111219">
                  <c:v>41.496082965996699</c:v>
                </c:pt>
                <c:pt idx="111220">
                  <c:v>41.496206462900098</c:v>
                </c:pt>
                <c:pt idx="111221">
                  <c:v>41.4963299594082</c:v>
                </c:pt>
                <c:pt idx="111222">
                  <c:v>41.496453455520999</c:v>
                </c:pt>
                <c:pt idx="111223">
                  <c:v>41.496576951238502</c:v>
                </c:pt>
                <c:pt idx="111224">
                  <c:v>41.496700446560702</c:v>
                </c:pt>
                <c:pt idx="111225">
                  <c:v>41.496823941487598</c:v>
                </c:pt>
                <c:pt idx="111226">
                  <c:v>41.496947436019298</c:v>
                </c:pt>
                <c:pt idx="111227">
                  <c:v>41.497070930155601</c:v>
                </c:pt>
                <c:pt idx="111228">
                  <c:v>41.497194423896602</c:v>
                </c:pt>
                <c:pt idx="111229">
                  <c:v>41.497317917242299</c:v>
                </c:pt>
                <c:pt idx="111230">
                  <c:v>41.497441410192799</c:v>
                </c:pt>
                <c:pt idx="111231">
                  <c:v>41.497564902747897</c:v>
                </c:pt>
                <c:pt idx="111232">
                  <c:v>41.497688394907797</c:v>
                </c:pt>
                <c:pt idx="111233">
                  <c:v>41.497811886672402</c:v>
                </c:pt>
                <c:pt idx="111234">
                  <c:v>41.497935378041703</c:v>
                </c:pt>
                <c:pt idx="111235">
                  <c:v>41.498058869015701</c:v>
                </c:pt>
                <c:pt idx="111236">
                  <c:v>41.498182359594402</c:v>
                </c:pt>
                <c:pt idx="111237">
                  <c:v>41.4983058497778</c:v>
                </c:pt>
                <c:pt idx="111238">
                  <c:v>41.498429339566002</c:v>
                </c:pt>
                <c:pt idx="111239">
                  <c:v>41.4985528289589</c:v>
                </c:pt>
                <c:pt idx="111240">
                  <c:v>41.498676317956502</c:v>
                </c:pt>
                <c:pt idx="111241">
                  <c:v>41.4987998065588</c:v>
                </c:pt>
                <c:pt idx="111242">
                  <c:v>41.498923294765802</c:v>
                </c:pt>
                <c:pt idx="111243">
                  <c:v>41.499046782577601</c:v>
                </c:pt>
                <c:pt idx="111244">
                  <c:v>41.499170269994103</c:v>
                </c:pt>
                <c:pt idx="111245">
                  <c:v>41.499293757015302</c:v>
                </c:pt>
                <c:pt idx="111246">
                  <c:v>41.499417243641297</c:v>
                </c:pt>
                <c:pt idx="111247">
                  <c:v>41.499540729872002</c:v>
                </c:pt>
                <c:pt idx="111248">
                  <c:v>41.499664215707398</c:v>
                </c:pt>
                <c:pt idx="111249">
                  <c:v>41.499787701147497</c:v>
                </c:pt>
                <c:pt idx="111250">
                  <c:v>41.499911186192399</c:v>
                </c:pt>
                <c:pt idx="111251">
                  <c:v>41.500034670841998</c:v>
                </c:pt>
                <c:pt idx="111252">
                  <c:v>41.5001581550964</c:v>
                </c:pt>
                <c:pt idx="111253">
                  <c:v>41.500281638955499</c:v>
                </c:pt>
                <c:pt idx="111254">
                  <c:v>41.500405122419302</c:v>
                </c:pt>
                <c:pt idx="111255">
                  <c:v>41.500528605487901</c:v>
                </c:pt>
                <c:pt idx="111256">
                  <c:v>41.500652088161203</c:v>
                </c:pt>
                <c:pt idx="111257">
                  <c:v>41.500775570439302</c:v>
                </c:pt>
                <c:pt idx="111258">
                  <c:v>41.500899052322097</c:v>
                </c:pt>
                <c:pt idx="111259">
                  <c:v>41.501022533809603</c:v>
                </c:pt>
                <c:pt idx="111260">
                  <c:v>41.501146014901899</c:v>
                </c:pt>
                <c:pt idx="111261">
                  <c:v>41.501269495598997</c:v>
                </c:pt>
                <c:pt idx="111262">
                  <c:v>41.501392975900799</c:v>
                </c:pt>
                <c:pt idx="111263">
                  <c:v>41.501516455807298</c:v>
                </c:pt>
                <c:pt idx="111264">
                  <c:v>41.5016399353186</c:v>
                </c:pt>
                <c:pt idx="111265">
                  <c:v>41.501763414434599</c:v>
                </c:pt>
                <c:pt idx="111266">
                  <c:v>41.501886893155401</c:v>
                </c:pt>
                <c:pt idx="111267">
                  <c:v>41.502010371480999</c:v>
                </c:pt>
                <c:pt idx="111268">
                  <c:v>41.502133849411301</c:v>
                </c:pt>
                <c:pt idx="111269">
                  <c:v>41.502257326946399</c:v>
                </c:pt>
                <c:pt idx="111270">
                  <c:v>41.502380804086201</c:v>
                </c:pt>
                <c:pt idx="111271">
                  <c:v>41.502504280830799</c:v>
                </c:pt>
                <c:pt idx="111272">
                  <c:v>41.5026277571802</c:v>
                </c:pt>
                <c:pt idx="111273">
                  <c:v>41.502751233134298</c:v>
                </c:pt>
                <c:pt idx="111274">
                  <c:v>41.502874708693199</c:v>
                </c:pt>
                <c:pt idx="111275">
                  <c:v>41.502998183856803</c:v>
                </c:pt>
                <c:pt idx="111276">
                  <c:v>41.503121658625197</c:v>
                </c:pt>
                <c:pt idx="111277">
                  <c:v>41.503245132998401</c:v>
                </c:pt>
                <c:pt idx="111278">
                  <c:v>41.503368606976402</c:v>
                </c:pt>
                <c:pt idx="111279">
                  <c:v>41.503492080559099</c:v>
                </c:pt>
                <c:pt idx="111280">
                  <c:v>41.503615553746599</c:v>
                </c:pt>
                <c:pt idx="111281">
                  <c:v>41.503739026538803</c:v>
                </c:pt>
                <c:pt idx="111282">
                  <c:v>41.503862498935902</c:v>
                </c:pt>
                <c:pt idx="111283">
                  <c:v>41.503985970937698</c:v>
                </c:pt>
                <c:pt idx="111284">
                  <c:v>41.504109442544298</c:v>
                </c:pt>
                <c:pt idx="111285">
                  <c:v>41.5042329137557</c:v>
                </c:pt>
                <c:pt idx="111286">
                  <c:v>41.5043563845718</c:v>
                </c:pt>
                <c:pt idx="111287">
                  <c:v>41.504479854992802</c:v>
                </c:pt>
                <c:pt idx="111288">
                  <c:v>41.5046033250185</c:v>
                </c:pt>
                <c:pt idx="111289">
                  <c:v>41.504726794649002</c:v>
                </c:pt>
                <c:pt idx="111290">
                  <c:v>41.5048502638843</c:v>
                </c:pt>
                <c:pt idx="111291">
                  <c:v>41.504973732724302</c:v>
                </c:pt>
                <c:pt idx="111292">
                  <c:v>41.5050972011692</c:v>
                </c:pt>
                <c:pt idx="111293">
                  <c:v>41.5052206692189</c:v>
                </c:pt>
                <c:pt idx="111294">
                  <c:v>41.505344136873298</c:v>
                </c:pt>
                <c:pt idx="111295">
                  <c:v>41.505467604132498</c:v>
                </c:pt>
                <c:pt idx="111296">
                  <c:v>41.505591070996502</c:v>
                </c:pt>
                <c:pt idx="111297">
                  <c:v>41.505714537465401</c:v>
                </c:pt>
                <c:pt idx="111298">
                  <c:v>41.505838003538997</c:v>
                </c:pt>
                <c:pt idx="111299">
                  <c:v>41.505961469217397</c:v>
                </c:pt>
                <c:pt idx="111300">
                  <c:v>41.506084934500599</c:v>
                </c:pt>
                <c:pt idx="111301">
                  <c:v>41.506208399388598</c:v>
                </c:pt>
                <c:pt idx="111302">
                  <c:v>41.5063318638814</c:v>
                </c:pt>
                <c:pt idx="111303">
                  <c:v>41.506455327978998</c:v>
                </c:pt>
                <c:pt idx="111304">
                  <c:v>41.506578791681399</c:v>
                </c:pt>
                <c:pt idx="111305">
                  <c:v>41.506702254988603</c:v>
                </c:pt>
                <c:pt idx="111306">
                  <c:v>41.506825717900597</c:v>
                </c:pt>
                <c:pt idx="111307">
                  <c:v>41.506949180417401</c:v>
                </c:pt>
                <c:pt idx="111308">
                  <c:v>41.507072642539001</c:v>
                </c:pt>
                <c:pt idx="111309">
                  <c:v>41.507196104265503</c:v>
                </c:pt>
                <c:pt idx="111310">
                  <c:v>41.507319565596703</c:v>
                </c:pt>
                <c:pt idx="111311">
                  <c:v>41.507443026532798</c:v>
                </c:pt>
                <c:pt idx="111312">
                  <c:v>41.507566487073603</c:v>
                </c:pt>
                <c:pt idx="111313">
                  <c:v>41.507689947219298</c:v>
                </c:pt>
                <c:pt idx="111314">
                  <c:v>41.507813406969802</c:v>
                </c:pt>
                <c:pt idx="111315">
                  <c:v>41.507936866325103</c:v>
                </c:pt>
                <c:pt idx="111316">
                  <c:v>41.5080603252853</c:v>
                </c:pt>
                <c:pt idx="111317">
                  <c:v>41.5081837838502</c:v>
                </c:pt>
                <c:pt idx="111318">
                  <c:v>41.508307242020003</c:v>
                </c:pt>
                <c:pt idx="111319">
                  <c:v>41.508430699794602</c:v>
                </c:pt>
                <c:pt idx="111320">
                  <c:v>41.508554157173997</c:v>
                </c:pt>
                <c:pt idx="111321">
                  <c:v>41.508677614158202</c:v>
                </c:pt>
                <c:pt idx="111322">
                  <c:v>41.508801070747303</c:v>
                </c:pt>
                <c:pt idx="111323">
                  <c:v>41.5089245269412</c:v>
                </c:pt>
                <c:pt idx="111324">
                  <c:v>41.509047982739901</c:v>
                </c:pt>
                <c:pt idx="111325">
                  <c:v>41.509171438143497</c:v>
                </c:pt>
                <c:pt idx="111326">
                  <c:v>41.509294893151797</c:v>
                </c:pt>
                <c:pt idx="111327">
                  <c:v>41.509418347765099</c:v>
                </c:pt>
                <c:pt idx="111328">
                  <c:v>41.509541801983097</c:v>
                </c:pt>
                <c:pt idx="111329">
                  <c:v>41.509665255805999</c:v>
                </c:pt>
                <c:pt idx="111330">
                  <c:v>41.509788709233703</c:v>
                </c:pt>
                <c:pt idx="111331">
                  <c:v>41.509912162266197</c:v>
                </c:pt>
                <c:pt idx="111332">
                  <c:v>41.5100356149036</c:v>
                </c:pt>
                <c:pt idx="111333">
                  <c:v>41.5101590671458</c:v>
                </c:pt>
                <c:pt idx="111334">
                  <c:v>41.510282518992902</c:v>
                </c:pt>
                <c:pt idx="111335">
                  <c:v>41.510405970444801</c:v>
                </c:pt>
                <c:pt idx="111336">
                  <c:v>41.510529421501602</c:v>
                </c:pt>
                <c:pt idx="111337">
                  <c:v>41.510652872163199</c:v>
                </c:pt>
                <c:pt idx="111338">
                  <c:v>41.510776322429599</c:v>
                </c:pt>
                <c:pt idx="111339">
                  <c:v>41.510899772300903</c:v>
                </c:pt>
                <c:pt idx="111340">
                  <c:v>41.511023221777002</c:v>
                </c:pt>
                <c:pt idx="111341">
                  <c:v>41.511146670857997</c:v>
                </c:pt>
                <c:pt idx="111342">
                  <c:v>41.511270119543802</c:v>
                </c:pt>
                <c:pt idx="111343">
                  <c:v>41.511393567834503</c:v>
                </c:pt>
                <c:pt idx="111344">
                  <c:v>41.511517015730099</c:v>
                </c:pt>
                <c:pt idx="111345">
                  <c:v>41.511640463230499</c:v>
                </c:pt>
                <c:pt idx="111346">
                  <c:v>41.511763910335702</c:v>
                </c:pt>
                <c:pt idx="111347">
                  <c:v>41.511887357045801</c:v>
                </c:pt>
                <c:pt idx="111348">
                  <c:v>41.512010803360802</c:v>
                </c:pt>
                <c:pt idx="111349">
                  <c:v>41.512134249280599</c:v>
                </c:pt>
                <c:pt idx="111350">
                  <c:v>41.512257694805299</c:v>
                </c:pt>
                <c:pt idx="111351">
                  <c:v>41.512381139934803</c:v>
                </c:pt>
                <c:pt idx="111352">
                  <c:v>41.512504584669202</c:v>
                </c:pt>
                <c:pt idx="111353">
                  <c:v>41.512628029008503</c:v>
                </c:pt>
                <c:pt idx="111354">
                  <c:v>41.512751472952601</c:v>
                </c:pt>
                <c:pt idx="111355">
                  <c:v>41.512874916501602</c:v>
                </c:pt>
                <c:pt idx="111356">
                  <c:v>41.512998359655498</c:v>
                </c:pt>
                <c:pt idx="111357">
                  <c:v>41.513121802414297</c:v>
                </c:pt>
                <c:pt idx="111358">
                  <c:v>41.513245244777899</c:v>
                </c:pt>
                <c:pt idx="111359">
                  <c:v>41.513368686746396</c:v>
                </c:pt>
                <c:pt idx="111360">
                  <c:v>41.513492128319697</c:v>
                </c:pt>
                <c:pt idx="111361">
                  <c:v>41.513615569497901</c:v>
                </c:pt>
                <c:pt idx="111362">
                  <c:v>41.5137390102811</c:v>
                </c:pt>
                <c:pt idx="111363">
                  <c:v>41.513862450669002</c:v>
                </c:pt>
                <c:pt idx="111364">
                  <c:v>41.5139858906619</c:v>
                </c:pt>
                <c:pt idx="111365">
                  <c:v>41.5141093302597</c:v>
                </c:pt>
                <c:pt idx="111366">
                  <c:v>41.514232769462303</c:v>
                </c:pt>
                <c:pt idx="111367">
                  <c:v>41.514356208269803</c:v>
                </c:pt>
                <c:pt idx="111368">
                  <c:v>41.514479646682197</c:v>
                </c:pt>
                <c:pt idx="111369">
                  <c:v>41.514603084699402</c:v>
                </c:pt>
                <c:pt idx="111370">
                  <c:v>41.514726522321602</c:v>
                </c:pt>
                <c:pt idx="111371">
                  <c:v>41.514849959548698</c:v>
                </c:pt>
                <c:pt idx="111372">
                  <c:v>41.514973396380597</c:v>
                </c:pt>
                <c:pt idx="111373">
                  <c:v>41.515096832817399</c:v>
                </c:pt>
                <c:pt idx="111374">
                  <c:v>41.515220268859103</c:v>
                </c:pt>
                <c:pt idx="111375">
                  <c:v>41.515343704505703</c:v>
                </c:pt>
                <c:pt idx="111376">
                  <c:v>41.515467139757298</c:v>
                </c:pt>
                <c:pt idx="111377">
                  <c:v>41.515590574613697</c:v>
                </c:pt>
                <c:pt idx="111378">
                  <c:v>41.515714009074898</c:v>
                </c:pt>
                <c:pt idx="111379">
                  <c:v>41.515837443141102</c:v>
                </c:pt>
                <c:pt idx="111380">
                  <c:v>41.515960876812201</c:v>
                </c:pt>
                <c:pt idx="111381">
                  <c:v>41.516084310088203</c:v>
                </c:pt>
                <c:pt idx="111382">
                  <c:v>41.516207742969101</c:v>
                </c:pt>
                <c:pt idx="111383">
                  <c:v>41.516331175454901</c:v>
                </c:pt>
                <c:pt idx="111384">
                  <c:v>41.516454607545597</c:v>
                </c:pt>
                <c:pt idx="111385">
                  <c:v>41.516578039241203</c:v>
                </c:pt>
                <c:pt idx="111386">
                  <c:v>41.516701470541697</c:v>
                </c:pt>
                <c:pt idx="111387">
                  <c:v>41.516824901447102</c:v>
                </c:pt>
                <c:pt idx="111388">
                  <c:v>41.516948331957401</c:v>
                </c:pt>
                <c:pt idx="111389">
                  <c:v>41.517071762072703</c:v>
                </c:pt>
                <c:pt idx="111390">
                  <c:v>41.517195191792801</c:v>
                </c:pt>
                <c:pt idx="111391">
                  <c:v>41.517318621117902</c:v>
                </c:pt>
                <c:pt idx="111392">
                  <c:v>41.517442050047798</c:v>
                </c:pt>
                <c:pt idx="111393">
                  <c:v>41.517565478582704</c:v>
                </c:pt>
                <c:pt idx="111394">
                  <c:v>41.517688906722498</c:v>
                </c:pt>
                <c:pt idx="111395">
                  <c:v>41.517812334467301</c:v>
                </c:pt>
                <c:pt idx="111396">
                  <c:v>41.517935761816901</c:v>
                </c:pt>
                <c:pt idx="111397">
                  <c:v>41.518059188771403</c:v>
                </c:pt>
                <c:pt idx="111398">
                  <c:v>41.5181826153309</c:v>
                </c:pt>
                <c:pt idx="111399">
                  <c:v>41.5183060414953</c:v>
                </c:pt>
                <c:pt idx="111400">
                  <c:v>41.518429467264703</c:v>
                </c:pt>
                <c:pt idx="111401">
                  <c:v>41.518552892638901</c:v>
                </c:pt>
                <c:pt idx="111402">
                  <c:v>41.518676317618102</c:v>
                </c:pt>
                <c:pt idx="111403">
                  <c:v>41.518799742202198</c:v>
                </c:pt>
                <c:pt idx="111404">
                  <c:v>41.518923166391197</c:v>
                </c:pt>
                <c:pt idx="111405">
                  <c:v>41.519046590185198</c:v>
                </c:pt>
                <c:pt idx="111406">
                  <c:v>41.519170013584102</c:v>
                </c:pt>
                <c:pt idx="111407">
                  <c:v>41.519293436587901</c:v>
                </c:pt>
                <c:pt idx="111408">
                  <c:v>41.519416859196703</c:v>
                </c:pt>
                <c:pt idx="111409">
                  <c:v>41.5195402814104</c:v>
                </c:pt>
                <c:pt idx="111410">
                  <c:v>41.519663703229</c:v>
                </c:pt>
                <c:pt idx="111411">
                  <c:v>41.519787124652602</c:v>
                </c:pt>
                <c:pt idx="111412">
                  <c:v>41.5199105456811</c:v>
                </c:pt>
                <c:pt idx="111413">
                  <c:v>41.5200339663145</c:v>
                </c:pt>
                <c:pt idx="111414">
                  <c:v>41.520157386552903</c:v>
                </c:pt>
                <c:pt idx="111415">
                  <c:v>41.5202808063963</c:v>
                </c:pt>
                <c:pt idx="111416">
                  <c:v>41.520404225844601</c:v>
                </c:pt>
                <c:pt idx="111417">
                  <c:v>41.520527644897797</c:v>
                </c:pt>
                <c:pt idx="111418">
                  <c:v>41.520651063555903</c:v>
                </c:pt>
                <c:pt idx="111419">
                  <c:v>41.520774481819103</c:v>
                </c:pt>
                <c:pt idx="111420">
                  <c:v>41.5208978996871</c:v>
                </c:pt>
                <c:pt idx="111421">
                  <c:v>41.521021317160198</c:v>
                </c:pt>
                <c:pt idx="111422">
                  <c:v>41.521144734238099</c:v>
                </c:pt>
                <c:pt idx="111423">
                  <c:v>41.521268150921003</c:v>
                </c:pt>
                <c:pt idx="111424">
                  <c:v>41.521391567208902</c:v>
                </c:pt>
                <c:pt idx="111425">
                  <c:v>41.521514983101802</c:v>
                </c:pt>
                <c:pt idx="111426">
                  <c:v>41.521638398599599</c:v>
                </c:pt>
                <c:pt idx="111427">
                  <c:v>41.521761813702298</c:v>
                </c:pt>
                <c:pt idx="111428">
                  <c:v>41.52188522841</c:v>
                </c:pt>
                <c:pt idx="111429">
                  <c:v>41.522008642722703</c:v>
                </c:pt>
                <c:pt idx="111430">
                  <c:v>41.522132056640302</c:v>
                </c:pt>
                <c:pt idx="111431">
                  <c:v>41.522255470162897</c:v>
                </c:pt>
                <c:pt idx="111432">
                  <c:v>41.5223788832905</c:v>
                </c:pt>
                <c:pt idx="111433">
                  <c:v>41.522502296022999</c:v>
                </c:pt>
                <c:pt idx="111434">
                  <c:v>41.522625708360501</c:v>
                </c:pt>
                <c:pt idx="111435">
                  <c:v>41.522749120302898</c:v>
                </c:pt>
                <c:pt idx="111436">
                  <c:v>41.522872531850297</c:v>
                </c:pt>
                <c:pt idx="111437">
                  <c:v>41.522995943002698</c:v>
                </c:pt>
                <c:pt idx="111438">
                  <c:v>41.523119353760102</c:v>
                </c:pt>
                <c:pt idx="111439">
                  <c:v>41.5232427641225</c:v>
                </c:pt>
                <c:pt idx="111440">
                  <c:v>41.523366174089801</c:v>
                </c:pt>
                <c:pt idx="111441">
                  <c:v>41.523489583662098</c:v>
                </c:pt>
                <c:pt idx="111442">
                  <c:v>41.523612992839297</c:v>
                </c:pt>
                <c:pt idx="111443">
                  <c:v>41.523736401621598</c:v>
                </c:pt>
                <c:pt idx="111444">
                  <c:v>41.523859810008801</c:v>
                </c:pt>
                <c:pt idx="111445">
                  <c:v>41.523983218001</c:v>
                </c:pt>
                <c:pt idx="111446">
                  <c:v>41.524106625598201</c:v>
                </c:pt>
                <c:pt idx="111447">
                  <c:v>41.524230032800403</c:v>
                </c:pt>
                <c:pt idx="111448">
                  <c:v>41.524353439607502</c:v>
                </c:pt>
                <c:pt idx="111449">
                  <c:v>41.524476846019702</c:v>
                </c:pt>
                <c:pt idx="111450">
                  <c:v>41.524600252036798</c:v>
                </c:pt>
                <c:pt idx="111451">
                  <c:v>41.524723657658903</c:v>
                </c:pt>
                <c:pt idx="111452">
                  <c:v>41.524847062886003</c:v>
                </c:pt>
                <c:pt idx="111453">
                  <c:v>41.524970467718099</c:v>
                </c:pt>
                <c:pt idx="111454">
                  <c:v>41.525093872155203</c:v>
                </c:pt>
                <c:pt idx="111455">
                  <c:v>41.525217276197303</c:v>
                </c:pt>
                <c:pt idx="111456">
                  <c:v>41.525340679844398</c:v>
                </c:pt>
                <c:pt idx="111457">
                  <c:v>41.525464083096502</c:v>
                </c:pt>
                <c:pt idx="111458">
                  <c:v>41.525587485953501</c:v>
                </c:pt>
                <c:pt idx="111459">
                  <c:v>41.525710888415603</c:v>
                </c:pt>
                <c:pt idx="111460">
                  <c:v>41.525834290482699</c:v>
                </c:pt>
                <c:pt idx="111461">
                  <c:v>41.525957692154797</c:v>
                </c:pt>
                <c:pt idx="111462">
                  <c:v>41.526081093431799</c:v>
                </c:pt>
                <c:pt idx="111463">
                  <c:v>41.526204494313902</c:v>
                </c:pt>
                <c:pt idx="111464">
                  <c:v>41.526327894801</c:v>
                </c:pt>
                <c:pt idx="111465">
                  <c:v>41.5264512948931</c:v>
                </c:pt>
                <c:pt idx="111466">
                  <c:v>41.526574694590202</c:v>
                </c:pt>
                <c:pt idx="111467">
                  <c:v>41.5266980938923</c:v>
                </c:pt>
                <c:pt idx="111468">
                  <c:v>41.526821492799399</c:v>
                </c:pt>
                <c:pt idx="111469">
                  <c:v>41.526944891311501</c:v>
                </c:pt>
                <c:pt idx="111470">
                  <c:v>41.527068289428698</c:v>
                </c:pt>
                <c:pt idx="111471">
                  <c:v>41.527191687150797</c:v>
                </c:pt>
                <c:pt idx="111472">
                  <c:v>41.527315084477998</c:v>
                </c:pt>
                <c:pt idx="111473">
                  <c:v>41.527438481410201</c:v>
                </c:pt>
                <c:pt idx="111474">
                  <c:v>41.527561877947399</c:v>
                </c:pt>
                <c:pt idx="111475">
                  <c:v>41.527685274089599</c:v>
                </c:pt>
                <c:pt idx="111476">
                  <c:v>41.527808669836801</c:v>
                </c:pt>
                <c:pt idx="111477">
                  <c:v>41.527932065189098</c:v>
                </c:pt>
                <c:pt idx="111478">
                  <c:v>41.528055460146398</c:v>
                </c:pt>
                <c:pt idx="111479">
                  <c:v>41.528178854708699</c:v>
                </c:pt>
                <c:pt idx="111480">
                  <c:v>41.528302248876003</c:v>
                </c:pt>
                <c:pt idx="111481">
                  <c:v>41.528425642648301</c:v>
                </c:pt>
                <c:pt idx="111482">
                  <c:v>41.528549036025701</c:v>
                </c:pt>
                <c:pt idx="111483">
                  <c:v>41.528672429008097</c:v>
                </c:pt>
                <c:pt idx="111484">
                  <c:v>41.528795821595601</c:v>
                </c:pt>
                <c:pt idx="111485">
                  <c:v>41.5289192137881</c:v>
                </c:pt>
                <c:pt idx="111486">
                  <c:v>41.529042605585602</c:v>
                </c:pt>
                <c:pt idx="111487">
                  <c:v>41.529165996988098</c:v>
                </c:pt>
                <c:pt idx="111488">
                  <c:v>41.529289387995703</c:v>
                </c:pt>
                <c:pt idx="111489">
                  <c:v>41.529412778608297</c:v>
                </c:pt>
                <c:pt idx="111490">
                  <c:v>41.529536168825899</c:v>
                </c:pt>
                <c:pt idx="111491">
                  <c:v>41.529659558648603</c:v>
                </c:pt>
                <c:pt idx="111492">
                  <c:v>41.529782948076402</c:v>
                </c:pt>
                <c:pt idx="111493">
                  <c:v>41.529906337109097</c:v>
                </c:pt>
                <c:pt idx="111494">
                  <c:v>41.5300297257469</c:v>
                </c:pt>
                <c:pt idx="111495">
                  <c:v>41.530153113989797</c:v>
                </c:pt>
                <c:pt idx="111496">
                  <c:v>41.530276501837697</c:v>
                </c:pt>
                <c:pt idx="111497">
                  <c:v>41.530399889290699</c:v>
                </c:pt>
                <c:pt idx="111498">
                  <c:v>41.530523276348703</c:v>
                </c:pt>
                <c:pt idx="111499">
                  <c:v>41.530646663011701</c:v>
                </c:pt>
                <c:pt idx="111500">
                  <c:v>41.530770049279802</c:v>
                </c:pt>
                <c:pt idx="111501">
                  <c:v>41.530893435152898</c:v>
                </c:pt>
                <c:pt idx="111502">
                  <c:v>41.531016820631102</c:v>
                </c:pt>
                <c:pt idx="111503">
                  <c:v>41.531140205714401</c:v>
                </c:pt>
                <c:pt idx="111504">
                  <c:v>41.531263590402702</c:v>
                </c:pt>
                <c:pt idx="111505">
                  <c:v>41.531386974696098</c:v>
                </c:pt>
                <c:pt idx="111506">
                  <c:v>41.531510358594502</c:v>
                </c:pt>
                <c:pt idx="111507">
                  <c:v>41.531633742098002</c:v>
                </c:pt>
                <c:pt idx="111508">
                  <c:v>41.531757125206497</c:v>
                </c:pt>
                <c:pt idx="111509">
                  <c:v>41.5318805079201</c:v>
                </c:pt>
                <c:pt idx="111510">
                  <c:v>41.532003890238798</c:v>
                </c:pt>
                <c:pt idx="111511">
                  <c:v>41.532127272162498</c:v>
                </c:pt>
                <c:pt idx="111512">
                  <c:v>41.5322506536913</c:v>
                </c:pt>
                <c:pt idx="111513">
                  <c:v>41.532374034825203</c:v>
                </c:pt>
                <c:pt idx="111514">
                  <c:v>41.532497415564102</c:v>
                </c:pt>
                <c:pt idx="111515">
                  <c:v>41.532620795908102</c:v>
                </c:pt>
                <c:pt idx="111516">
                  <c:v>41.532744175857196</c:v>
                </c:pt>
                <c:pt idx="111517">
                  <c:v>41.5328675554113</c:v>
                </c:pt>
                <c:pt idx="111518">
                  <c:v>41.532990934570599</c:v>
                </c:pt>
                <c:pt idx="111519">
                  <c:v>41.533114313334899</c:v>
                </c:pt>
                <c:pt idx="111520">
                  <c:v>41.533237691704201</c:v>
                </c:pt>
                <c:pt idx="111521">
                  <c:v>41.533361069678698</c:v>
                </c:pt>
                <c:pt idx="111522">
                  <c:v>41.533484447258203</c:v>
                </c:pt>
                <c:pt idx="111523">
                  <c:v>41.533607824442797</c:v>
                </c:pt>
                <c:pt idx="111524">
                  <c:v>41.533731201232499</c:v>
                </c:pt>
                <c:pt idx="111525">
                  <c:v>41.533854577627203</c:v>
                </c:pt>
                <c:pt idx="111526">
                  <c:v>41.533977953627101</c:v>
                </c:pt>
                <c:pt idx="111527">
                  <c:v>41.534101329232001</c:v>
                </c:pt>
                <c:pt idx="111528">
                  <c:v>41.534224704442003</c:v>
                </c:pt>
                <c:pt idx="111529">
                  <c:v>41.5343480792571</c:v>
                </c:pt>
                <c:pt idx="111530">
                  <c:v>41.534471453677298</c:v>
                </c:pt>
                <c:pt idx="111531">
                  <c:v>41.534594827702598</c:v>
                </c:pt>
                <c:pt idx="111532">
                  <c:v>41.534718201333</c:v>
                </c:pt>
                <c:pt idx="111533">
                  <c:v>41.534841574568397</c:v>
                </c:pt>
                <c:pt idx="111534">
                  <c:v>41.534964947409001</c:v>
                </c:pt>
                <c:pt idx="111535">
                  <c:v>41.535088319854601</c:v>
                </c:pt>
                <c:pt idx="111536">
                  <c:v>41.535211691905403</c:v>
                </c:pt>
                <c:pt idx="111537">
                  <c:v>41.535335063561199</c:v>
                </c:pt>
                <c:pt idx="111538">
                  <c:v>41.535458434822203</c:v>
                </c:pt>
                <c:pt idx="111539">
                  <c:v>41.535581805688203</c:v>
                </c:pt>
                <c:pt idx="111540">
                  <c:v>41.535705176159397</c:v>
                </c:pt>
                <c:pt idx="111541">
                  <c:v>41.535828546235599</c:v>
                </c:pt>
                <c:pt idx="111542">
                  <c:v>41.535951915917003</c:v>
                </c:pt>
                <c:pt idx="111543">
                  <c:v>41.536075285203403</c:v>
                </c:pt>
                <c:pt idx="111544">
                  <c:v>41.536198654095003</c:v>
                </c:pt>
                <c:pt idx="111545">
                  <c:v>41.536322022591598</c:v>
                </c:pt>
                <c:pt idx="111546">
                  <c:v>41.536445390693402</c:v>
                </c:pt>
                <c:pt idx="111547">
                  <c:v>41.5365687584003</c:v>
                </c:pt>
                <c:pt idx="111548">
                  <c:v>41.5366921257123</c:v>
                </c:pt>
                <c:pt idx="111549">
                  <c:v>41.536815492629401</c:v>
                </c:pt>
                <c:pt idx="111550">
                  <c:v>41.536938859151597</c:v>
                </c:pt>
                <c:pt idx="111551">
                  <c:v>41.537062225279001</c:v>
                </c:pt>
                <c:pt idx="111552">
                  <c:v>41.537185591011401</c:v>
                </c:pt>
                <c:pt idx="111553">
                  <c:v>41.537308956349001</c:v>
                </c:pt>
                <c:pt idx="111554">
                  <c:v>41.537432321291703</c:v>
                </c:pt>
                <c:pt idx="111555">
                  <c:v>41.5375556858395</c:v>
                </c:pt>
                <c:pt idx="111556">
                  <c:v>41.537679049992398</c:v>
                </c:pt>
                <c:pt idx="111557">
                  <c:v>41.537802413750498</c:v>
                </c:pt>
                <c:pt idx="111558">
                  <c:v>41.5379257771136</c:v>
                </c:pt>
                <c:pt idx="111559">
                  <c:v>41.538049140081903</c:v>
                </c:pt>
                <c:pt idx="111560">
                  <c:v>41.538172502655399</c:v>
                </c:pt>
                <c:pt idx="111561">
                  <c:v>41.538295864833898</c:v>
                </c:pt>
                <c:pt idx="111562">
                  <c:v>41.538419226617599</c:v>
                </c:pt>
                <c:pt idx="111563">
                  <c:v>41.538542588006401</c:v>
                </c:pt>
                <c:pt idx="111564">
                  <c:v>41.538665949000404</c:v>
                </c:pt>
                <c:pt idx="111565">
                  <c:v>41.538789309599402</c:v>
                </c:pt>
                <c:pt idx="111566">
                  <c:v>41.5389126698037</c:v>
                </c:pt>
                <c:pt idx="111567">
                  <c:v>41.539036029613001</c:v>
                </c:pt>
                <c:pt idx="111568">
                  <c:v>41.539159389027503</c:v>
                </c:pt>
                <c:pt idx="111569">
                  <c:v>41.5392827480471</c:v>
                </c:pt>
                <c:pt idx="111570">
                  <c:v>41.539406106671898</c:v>
                </c:pt>
                <c:pt idx="111571">
                  <c:v>41.539529464901797</c:v>
                </c:pt>
                <c:pt idx="111572">
                  <c:v>41.539652822736798</c:v>
                </c:pt>
                <c:pt idx="111573">
                  <c:v>41.539776180177</c:v>
                </c:pt>
                <c:pt idx="111574">
                  <c:v>41.539899537222297</c:v>
                </c:pt>
                <c:pt idx="111575">
                  <c:v>41.540022893872802</c:v>
                </c:pt>
                <c:pt idx="111576">
                  <c:v>41.540146250128402</c:v>
                </c:pt>
                <c:pt idx="111577">
                  <c:v>41.540269605989103</c:v>
                </c:pt>
                <c:pt idx="111578">
                  <c:v>41.540392961455098</c:v>
                </c:pt>
                <c:pt idx="111579">
                  <c:v>41.540516316526102</c:v>
                </c:pt>
                <c:pt idx="111580">
                  <c:v>41.5406396712023</c:v>
                </c:pt>
                <c:pt idx="111581">
                  <c:v>41.540763025483699</c:v>
                </c:pt>
                <c:pt idx="111582">
                  <c:v>41.5408863793702</c:v>
                </c:pt>
                <c:pt idx="111583">
                  <c:v>41.541009732861902</c:v>
                </c:pt>
                <c:pt idx="111584">
                  <c:v>41.541133085958698</c:v>
                </c:pt>
                <c:pt idx="111585">
                  <c:v>41.541256438660703</c:v>
                </c:pt>
                <c:pt idx="111586">
                  <c:v>41.541379790967902</c:v>
                </c:pt>
                <c:pt idx="111587">
                  <c:v>41.541503142880202</c:v>
                </c:pt>
                <c:pt idx="111588">
                  <c:v>41.541626494397697</c:v>
                </c:pt>
                <c:pt idx="111589">
                  <c:v>41.5417498455203</c:v>
                </c:pt>
                <c:pt idx="111590">
                  <c:v>41.541873196248098</c:v>
                </c:pt>
                <c:pt idx="111591">
                  <c:v>41.541996546580997</c:v>
                </c:pt>
                <c:pt idx="111592">
                  <c:v>41.542119896519203</c:v>
                </c:pt>
                <c:pt idx="111593">
                  <c:v>41.542243246062498</c:v>
                </c:pt>
                <c:pt idx="111594">
                  <c:v>41.5423665952109</c:v>
                </c:pt>
                <c:pt idx="111595">
                  <c:v>41.542489943964597</c:v>
                </c:pt>
                <c:pt idx="111596">
                  <c:v>41.542613292323402</c:v>
                </c:pt>
                <c:pt idx="111597">
                  <c:v>41.542736640287401</c:v>
                </c:pt>
                <c:pt idx="111598">
                  <c:v>41.542859987856502</c:v>
                </c:pt>
                <c:pt idx="111599">
                  <c:v>41.542983335030797</c:v>
                </c:pt>
                <c:pt idx="111600">
                  <c:v>41.5431066818104</c:v>
                </c:pt>
                <c:pt idx="111601">
                  <c:v>41.543230028194998</c:v>
                </c:pt>
                <c:pt idx="111602">
                  <c:v>41.543353374184903</c:v>
                </c:pt>
                <c:pt idx="111603">
                  <c:v>41.543476719780003</c:v>
                </c:pt>
                <c:pt idx="111604">
                  <c:v>41.543600064980197</c:v>
                </c:pt>
                <c:pt idx="111605">
                  <c:v>41.543723409785599</c:v>
                </c:pt>
                <c:pt idx="111606">
                  <c:v>41.543846754196203</c:v>
                </c:pt>
                <c:pt idx="111607">
                  <c:v>41.543970098212</c:v>
                </c:pt>
                <c:pt idx="111608">
                  <c:v>41.544093441832899</c:v>
                </c:pt>
                <c:pt idx="111609">
                  <c:v>41.544216785059099</c:v>
                </c:pt>
                <c:pt idx="111610">
                  <c:v>41.544340127890401</c:v>
                </c:pt>
                <c:pt idx="111611">
                  <c:v>41.544463470327003</c:v>
                </c:pt>
                <c:pt idx="111612">
                  <c:v>41.544586812368699</c:v>
                </c:pt>
                <c:pt idx="111613">
                  <c:v>41.544710154015597</c:v>
                </c:pt>
                <c:pt idx="111614">
                  <c:v>41.544833495267703</c:v>
                </c:pt>
                <c:pt idx="111615">
                  <c:v>41.544956836125003</c:v>
                </c:pt>
                <c:pt idx="111616">
                  <c:v>41.545080176587497</c:v>
                </c:pt>
                <c:pt idx="111617">
                  <c:v>41.545203516655199</c:v>
                </c:pt>
                <c:pt idx="111618">
                  <c:v>41.545326856328103</c:v>
                </c:pt>
                <c:pt idx="111619">
                  <c:v>41.5454501956063</c:v>
                </c:pt>
                <c:pt idx="111620">
                  <c:v>41.545573534489598</c:v>
                </c:pt>
                <c:pt idx="111621">
                  <c:v>41.545696872978098</c:v>
                </c:pt>
                <c:pt idx="111622">
                  <c:v>41.545820211071799</c:v>
                </c:pt>
                <c:pt idx="111623">
                  <c:v>41.545943548770701</c:v>
                </c:pt>
                <c:pt idx="111624">
                  <c:v>41.546066886074797</c:v>
                </c:pt>
                <c:pt idx="111625">
                  <c:v>41.546190222984201</c:v>
                </c:pt>
                <c:pt idx="111626">
                  <c:v>41.546313559498699</c:v>
                </c:pt>
                <c:pt idx="111627">
                  <c:v>41.546436895618498</c:v>
                </c:pt>
                <c:pt idx="111628">
                  <c:v>41.546560231343399</c:v>
                </c:pt>
                <c:pt idx="111629">
                  <c:v>41.5466835666736</c:v>
                </c:pt>
                <c:pt idx="111630">
                  <c:v>41.546806901609003</c:v>
                </c:pt>
                <c:pt idx="111631">
                  <c:v>41.546930236149599</c:v>
                </c:pt>
                <c:pt idx="111632">
                  <c:v>41.547053570295503</c:v>
                </c:pt>
                <c:pt idx="111633">
                  <c:v>41.547176904046502</c:v>
                </c:pt>
                <c:pt idx="111634">
                  <c:v>41.547300237402801</c:v>
                </c:pt>
                <c:pt idx="111635">
                  <c:v>41.547423570364302</c:v>
                </c:pt>
                <c:pt idx="111636">
                  <c:v>41.547546902931003</c:v>
                </c:pt>
                <c:pt idx="111637">
                  <c:v>41.547670235102899</c:v>
                </c:pt>
                <c:pt idx="111638">
                  <c:v>41.547793566880102</c:v>
                </c:pt>
                <c:pt idx="111639">
                  <c:v>41.5479168982624</c:v>
                </c:pt>
                <c:pt idx="111640">
                  <c:v>41.548040229250098</c:v>
                </c:pt>
                <c:pt idx="111641">
                  <c:v>41.548163559842898</c:v>
                </c:pt>
                <c:pt idx="111642">
                  <c:v>41.548286890040998</c:v>
                </c:pt>
                <c:pt idx="111643">
                  <c:v>41.5484102198443</c:v>
                </c:pt>
                <c:pt idx="111644">
                  <c:v>41.548533549252802</c:v>
                </c:pt>
                <c:pt idx="111645">
                  <c:v>41.548656878266598</c:v>
                </c:pt>
                <c:pt idx="111646">
                  <c:v>41.548780206885603</c:v>
                </c:pt>
                <c:pt idx="111647">
                  <c:v>41.548903535109801</c:v>
                </c:pt>
                <c:pt idx="111648">
                  <c:v>41.5490268629393</c:v>
                </c:pt>
                <c:pt idx="111649">
                  <c:v>41.549150190374</c:v>
                </c:pt>
                <c:pt idx="111650">
                  <c:v>41.549273517413901</c:v>
                </c:pt>
                <c:pt idx="111651">
                  <c:v>41.549396844059103</c:v>
                </c:pt>
                <c:pt idx="111652">
                  <c:v>41.549520170309599</c:v>
                </c:pt>
                <c:pt idx="111653">
                  <c:v>41.549643496165203</c:v>
                </c:pt>
                <c:pt idx="111654">
                  <c:v>41.5497668216262</c:v>
                </c:pt>
                <c:pt idx="111655">
                  <c:v>41.549890146692299</c:v>
                </c:pt>
                <c:pt idx="111656">
                  <c:v>41.550013471363798</c:v>
                </c:pt>
                <c:pt idx="111657">
                  <c:v>41.550136795640398</c:v>
                </c:pt>
                <c:pt idx="111658">
                  <c:v>41.550260119522399</c:v>
                </c:pt>
                <c:pt idx="111659">
                  <c:v>41.550383443009501</c:v>
                </c:pt>
                <c:pt idx="111660">
                  <c:v>41.550506766101897</c:v>
                </c:pt>
                <c:pt idx="111661">
                  <c:v>41.550630088799601</c:v>
                </c:pt>
                <c:pt idx="111662">
                  <c:v>41.550753411102498</c:v>
                </c:pt>
                <c:pt idx="111663">
                  <c:v>41.550876733010703</c:v>
                </c:pt>
                <c:pt idx="111664">
                  <c:v>41.551000054524202</c:v>
                </c:pt>
                <c:pt idx="111665">
                  <c:v>41.551123375642902</c:v>
                </c:pt>
                <c:pt idx="111666">
                  <c:v>41.551246696366803</c:v>
                </c:pt>
                <c:pt idx="111667">
                  <c:v>41.551370016696097</c:v>
                </c:pt>
                <c:pt idx="111668">
                  <c:v>41.5514933366306</c:v>
                </c:pt>
                <c:pt idx="111669">
                  <c:v>41.551616656170303</c:v>
                </c:pt>
                <c:pt idx="111670">
                  <c:v>41.5517399753153</c:v>
                </c:pt>
                <c:pt idx="111671">
                  <c:v>41.551863294065598</c:v>
                </c:pt>
                <c:pt idx="111672">
                  <c:v>41.551986612421103</c:v>
                </c:pt>
                <c:pt idx="111673">
                  <c:v>41.552109930382002</c:v>
                </c:pt>
                <c:pt idx="111674">
                  <c:v>41.552233247948102</c:v>
                </c:pt>
                <c:pt idx="111675">
                  <c:v>41.552356565119403</c:v>
                </c:pt>
                <c:pt idx="111676">
                  <c:v>41.552479881896097</c:v>
                </c:pt>
                <c:pt idx="111677">
                  <c:v>41.552603198278</c:v>
                </c:pt>
                <c:pt idx="111678">
                  <c:v>41.552726514265103</c:v>
                </c:pt>
                <c:pt idx="111679">
                  <c:v>41.5528498298576</c:v>
                </c:pt>
                <c:pt idx="111680">
                  <c:v>41.552973145055297</c:v>
                </c:pt>
                <c:pt idx="111681">
                  <c:v>41.553096459858402</c:v>
                </c:pt>
                <c:pt idx="111682">
                  <c:v>41.553219774266601</c:v>
                </c:pt>
                <c:pt idx="111683">
                  <c:v>41.553343088280201</c:v>
                </c:pt>
                <c:pt idx="111684">
                  <c:v>41.553466401899101</c:v>
                </c:pt>
                <c:pt idx="111685">
                  <c:v>41.553589715123202</c:v>
                </c:pt>
                <c:pt idx="111686">
                  <c:v>41.553713027952703</c:v>
                </c:pt>
                <c:pt idx="111687">
                  <c:v>41.553836340387399</c:v>
                </c:pt>
                <c:pt idx="111688">
                  <c:v>41.553959652427402</c:v>
                </c:pt>
                <c:pt idx="111689">
                  <c:v>41.554082964072698</c:v>
                </c:pt>
                <c:pt idx="111690">
                  <c:v>41.554206275323303</c:v>
                </c:pt>
                <c:pt idx="111691">
                  <c:v>41.554329586179101</c:v>
                </c:pt>
                <c:pt idx="111692">
                  <c:v>41.554452896640299</c:v>
                </c:pt>
                <c:pt idx="111693">
                  <c:v>41.554576206706798</c:v>
                </c:pt>
                <c:pt idx="111694">
                  <c:v>41.554699516378498</c:v>
                </c:pt>
                <c:pt idx="111695">
                  <c:v>41.554822825655599</c:v>
                </c:pt>
                <c:pt idx="111696">
                  <c:v>41.5549461345379</c:v>
                </c:pt>
                <c:pt idx="111697">
                  <c:v>41.555069443025602</c:v>
                </c:pt>
                <c:pt idx="111698">
                  <c:v>41.555192751118497</c:v>
                </c:pt>
                <c:pt idx="111699">
                  <c:v>41.5553160588168</c:v>
                </c:pt>
                <c:pt idx="111700">
                  <c:v>41.555439366120297</c:v>
                </c:pt>
                <c:pt idx="111701">
                  <c:v>41.5555626730292</c:v>
                </c:pt>
                <c:pt idx="111702">
                  <c:v>41.555685979543398</c:v>
                </c:pt>
                <c:pt idx="111703">
                  <c:v>41.555809285662903</c:v>
                </c:pt>
                <c:pt idx="111704">
                  <c:v>41.555932591387602</c:v>
                </c:pt>
                <c:pt idx="111705">
                  <c:v>41.556055896717702</c:v>
                </c:pt>
                <c:pt idx="111706">
                  <c:v>41.556179201653102</c:v>
                </c:pt>
                <c:pt idx="111707">
                  <c:v>41.556302506193802</c:v>
                </c:pt>
                <c:pt idx="111708">
                  <c:v>41.556425810339903</c:v>
                </c:pt>
                <c:pt idx="111709">
                  <c:v>41.556549114091197</c:v>
                </c:pt>
                <c:pt idx="111710">
                  <c:v>41.556672417447899</c:v>
                </c:pt>
                <c:pt idx="111711">
                  <c:v>41.556795720409802</c:v>
                </c:pt>
                <c:pt idx="111712">
                  <c:v>41.556919022977098</c:v>
                </c:pt>
                <c:pt idx="111713">
                  <c:v>41.557042325149702</c:v>
                </c:pt>
                <c:pt idx="111714">
                  <c:v>41.557165626927699</c:v>
                </c:pt>
                <c:pt idx="111715">
                  <c:v>41.557288928310903</c:v>
                </c:pt>
                <c:pt idx="111716">
                  <c:v>41.557412229299501</c:v>
                </c:pt>
                <c:pt idx="111717">
                  <c:v>41.5575355298934</c:v>
                </c:pt>
                <c:pt idx="111718">
                  <c:v>41.557658830092599</c:v>
                </c:pt>
                <c:pt idx="111719">
                  <c:v>41.557782129897198</c:v>
                </c:pt>
                <c:pt idx="111720">
                  <c:v>41.557905429307098</c:v>
                </c:pt>
                <c:pt idx="111721">
                  <c:v>41.558028728322299</c:v>
                </c:pt>
                <c:pt idx="111722">
                  <c:v>41.5581520269428</c:v>
                </c:pt>
                <c:pt idx="111723">
                  <c:v>41.558275325168701</c:v>
                </c:pt>
                <c:pt idx="111724">
                  <c:v>41.558398622999903</c:v>
                </c:pt>
                <c:pt idx="111725">
                  <c:v>41.558521920436498</c:v>
                </c:pt>
                <c:pt idx="111726">
                  <c:v>41.558645217478301</c:v>
                </c:pt>
                <c:pt idx="111727">
                  <c:v>41.558768514125603</c:v>
                </c:pt>
                <c:pt idx="111728">
                  <c:v>41.5588918103781</c:v>
                </c:pt>
                <c:pt idx="111729">
                  <c:v>41.559015106235996</c:v>
                </c:pt>
                <c:pt idx="111730">
                  <c:v>41.5591384016993</c:v>
                </c:pt>
                <c:pt idx="111731">
                  <c:v>41.559261696767798</c:v>
                </c:pt>
                <c:pt idx="111732">
                  <c:v>41.559384991441803</c:v>
                </c:pt>
                <c:pt idx="111733">
                  <c:v>41.559508285721002</c:v>
                </c:pt>
                <c:pt idx="111734">
                  <c:v>41.5596315796056</c:v>
                </c:pt>
                <c:pt idx="111735">
                  <c:v>41.559754873095599</c:v>
                </c:pt>
                <c:pt idx="111736">
                  <c:v>41.559878166190899</c:v>
                </c:pt>
                <c:pt idx="111737">
                  <c:v>41.560001458891598</c:v>
                </c:pt>
                <c:pt idx="111738">
                  <c:v>41.560124751197598</c:v>
                </c:pt>
                <c:pt idx="111739">
                  <c:v>41.560248043108899</c:v>
                </c:pt>
                <c:pt idx="111740">
                  <c:v>41.5603713346256</c:v>
                </c:pt>
                <c:pt idx="111741">
                  <c:v>41.560494625747701</c:v>
                </c:pt>
                <c:pt idx="111742">
                  <c:v>41.560617916475103</c:v>
                </c:pt>
                <c:pt idx="111743">
                  <c:v>41.560741206807897</c:v>
                </c:pt>
                <c:pt idx="111744">
                  <c:v>41.560864496746099</c:v>
                </c:pt>
                <c:pt idx="111745">
                  <c:v>41.560987786289601</c:v>
                </c:pt>
                <c:pt idx="111746">
                  <c:v>41.561111075438397</c:v>
                </c:pt>
                <c:pt idx="111747">
                  <c:v>41.5612343641927</c:v>
                </c:pt>
                <c:pt idx="111748">
                  <c:v>41.561357652552203</c:v>
                </c:pt>
                <c:pt idx="111749">
                  <c:v>41.5614809405172</c:v>
                </c:pt>
                <c:pt idx="111750">
                  <c:v>41.561604228087504</c:v>
                </c:pt>
                <c:pt idx="111751">
                  <c:v>41.5617275152632</c:v>
                </c:pt>
                <c:pt idx="111752">
                  <c:v>41.561850802044297</c:v>
                </c:pt>
                <c:pt idx="111753">
                  <c:v>41.561974088430702</c:v>
                </c:pt>
                <c:pt idx="111754">
                  <c:v>41.5620973744225</c:v>
                </c:pt>
                <c:pt idx="111755">
                  <c:v>41.562220660019698</c:v>
                </c:pt>
                <c:pt idx="111756">
                  <c:v>41.562343945222203</c:v>
                </c:pt>
                <c:pt idx="111757">
                  <c:v>41.562467230030101</c:v>
                </c:pt>
                <c:pt idx="111758">
                  <c:v>41.5625905144434</c:v>
                </c:pt>
                <c:pt idx="111759">
                  <c:v>41.562713798462099</c:v>
                </c:pt>
                <c:pt idx="111760">
                  <c:v>41.562837082086098</c:v>
                </c:pt>
                <c:pt idx="111761">
                  <c:v>41.562960365315597</c:v>
                </c:pt>
                <c:pt idx="111762">
                  <c:v>41.563083648150403</c:v>
                </c:pt>
                <c:pt idx="111763">
                  <c:v>41.563206930590603</c:v>
                </c:pt>
                <c:pt idx="111764">
                  <c:v>41.563330212636203</c:v>
                </c:pt>
                <c:pt idx="111765">
                  <c:v>41.563453494287103</c:v>
                </c:pt>
                <c:pt idx="111766">
                  <c:v>41.563576775543503</c:v>
                </c:pt>
                <c:pt idx="111767">
                  <c:v>41.563700056405203</c:v>
                </c:pt>
                <c:pt idx="111768">
                  <c:v>41.563823336872296</c:v>
                </c:pt>
                <c:pt idx="111769">
                  <c:v>41.563946616944897</c:v>
                </c:pt>
                <c:pt idx="111770">
                  <c:v>41.564069896622797</c:v>
                </c:pt>
                <c:pt idx="111771">
                  <c:v>41.564193175906098</c:v>
                </c:pt>
                <c:pt idx="111772">
                  <c:v>41.564316454794799</c:v>
                </c:pt>
                <c:pt idx="111773">
                  <c:v>41.5644397332889</c:v>
                </c:pt>
                <c:pt idx="111774">
                  <c:v>41.564563011388302</c:v>
                </c:pt>
                <c:pt idx="111775">
                  <c:v>41.564686289093203</c:v>
                </c:pt>
                <c:pt idx="111776">
                  <c:v>41.564809566403497</c:v>
                </c:pt>
                <c:pt idx="111777">
                  <c:v>41.564932843319198</c:v>
                </c:pt>
                <c:pt idx="111778">
                  <c:v>41.5650561198403</c:v>
                </c:pt>
                <c:pt idx="111779">
                  <c:v>41.565179395966801</c:v>
                </c:pt>
                <c:pt idx="111780">
                  <c:v>41.565302671698703</c:v>
                </c:pt>
                <c:pt idx="111781">
                  <c:v>41.565425947035997</c:v>
                </c:pt>
                <c:pt idx="111782">
                  <c:v>41.565549221978699</c:v>
                </c:pt>
                <c:pt idx="111783">
                  <c:v>41.565672496526801</c:v>
                </c:pt>
                <c:pt idx="111784">
                  <c:v>41.565795770680303</c:v>
                </c:pt>
                <c:pt idx="111785">
                  <c:v>41.565919044439298</c:v>
                </c:pt>
                <c:pt idx="111786">
                  <c:v>41.5660423178036</c:v>
                </c:pt>
                <c:pt idx="111787">
                  <c:v>41.566165590773402</c:v>
                </c:pt>
                <c:pt idx="111788">
                  <c:v>41.566288863348497</c:v>
                </c:pt>
                <c:pt idx="111789">
                  <c:v>41.566412135529099</c:v>
                </c:pt>
                <c:pt idx="111790">
                  <c:v>41.566535407315101</c:v>
                </c:pt>
                <c:pt idx="111791">
                  <c:v>41.566658678706503</c:v>
                </c:pt>
                <c:pt idx="111792">
                  <c:v>41.566781949703397</c:v>
                </c:pt>
                <c:pt idx="111793">
                  <c:v>41.5669052203056</c:v>
                </c:pt>
                <c:pt idx="111794">
                  <c:v>41.567028490513302</c:v>
                </c:pt>
                <c:pt idx="111795">
                  <c:v>41.567151760326396</c:v>
                </c:pt>
                <c:pt idx="111796">
                  <c:v>41.567275029744998</c:v>
                </c:pt>
                <c:pt idx="111797">
                  <c:v>41.5673982987689</c:v>
                </c:pt>
                <c:pt idx="111798">
                  <c:v>41.567521567398302</c:v>
                </c:pt>
                <c:pt idx="111799">
                  <c:v>41.567644835633097</c:v>
                </c:pt>
                <c:pt idx="111800">
                  <c:v>41.567768103473398</c:v>
                </c:pt>
                <c:pt idx="111801">
                  <c:v>41.567891370919</c:v>
                </c:pt>
                <c:pt idx="111802">
                  <c:v>41.568014637970101</c:v>
                </c:pt>
                <c:pt idx="111803">
                  <c:v>41.568137904626703</c:v>
                </c:pt>
                <c:pt idx="111804">
                  <c:v>41.568261170888597</c:v>
                </c:pt>
                <c:pt idx="111805">
                  <c:v>41.568384436756098</c:v>
                </c:pt>
                <c:pt idx="111806">
                  <c:v>41.568507702228899</c:v>
                </c:pt>
                <c:pt idx="111807">
                  <c:v>41.5686309673072</c:v>
                </c:pt>
                <c:pt idx="111808">
                  <c:v>41.568754231990901</c:v>
                </c:pt>
                <c:pt idx="111809">
                  <c:v>41.568877496280102</c:v>
                </c:pt>
                <c:pt idx="111810">
                  <c:v>41.569000760174703</c:v>
                </c:pt>
                <c:pt idx="111811">
                  <c:v>41.569124023674703</c:v>
                </c:pt>
                <c:pt idx="111812">
                  <c:v>41.569247286780197</c:v>
                </c:pt>
                <c:pt idx="111813">
                  <c:v>41.569370549491097</c:v>
                </c:pt>
                <c:pt idx="111814">
                  <c:v>41.569493811807497</c:v>
                </c:pt>
                <c:pt idx="111815">
                  <c:v>41.569617073729397</c:v>
                </c:pt>
                <c:pt idx="111816">
                  <c:v>41.569740335256597</c:v>
                </c:pt>
                <c:pt idx="111817">
                  <c:v>41.569863596389403</c:v>
                </c:pt>
                <c:pt idx="111818">
                  <c:v>41.569986857127603</c:v>
                </c:pt>
                <c:pt idx="111819">
                  <c:v>41.570110117471202</c:v>
                </c:pt>
                <c:pt idx="111820">
                  <c:v>41.570233377420301</c:v>
                </c:pt>
                <c:pt idx="111821">
                  <c:v>41.5703566369748</c:v>
                </c:pt>
                <c:pt idx="111822">
                  <c:v>41.570479896134799</c:v>
                </c:pt>
                <c:pt idx="111823">
                  <c:v>41.570603154900297</c:v>
                </c:pt>
                <c:pt idx="111824">
                  <c:v>41.570726413271203</c:v>
                </c:pt>
                <c:pt idx="111825">
                  <c:v>41.570849671247601</c:v>
                </c:pt>
                <c:pt idx="111826">
                  <c:v>41.570972928829498</c:v>
                </c:pt>
                <c:pt idx="111827">
                  <c:v>41.571096186016803</c:v>
                </c:pt>
                <c:pt idx="111828">
                  <c:v>41.5712194428096</c:v>
                </c:pt>
                <c:pt idx="111829">
                  <c:v>41.571342699207797</c:v>
                </c:pt>
                <c:pt idx="111830">
                  <c:v>41.571465955211501</c:v>
                </c:pt>
                <c:pt idx="111831">
                  <c:v>41.571589210820697</c:v>
                </c:pt>
                <c:pt idx="111832">
                  <c:v>41.571712466035301</c:v>
                </c:pt>
                <c:pt idx="111833">
                  <c:v>41.571835720855503</c:v>
                </c:pt>
                <c:pt idx="111834">
                  <c:v>41.571958975280999</c:v>
                </c:pt>
                <c:pt idx="111835">
                  <c:v>41.572082229312102</c:v>
                </c:pt>
                <c:pt idx="111836">
                  <c:v>41.572205482948597</c:v>
                </c:pt>
                <c:pt idx="111837">
                  <c:v>41.572328736190698</c:v>
                </c:pt>
                <c:pt idx="111838">
                  <c:v>41.5724519890382</c:v>
                </c:pt>
                <c:pt idx="111839">
                  <c:v>41.572575241491101</c:v>
                </c:pt>
                <c:pt idx="111840">
                  <c:v>41.572698493549602</c:v>
                </c:pt>
                <c:pt idx="111841">
                  <c:v>41.572821745213503</c:v>
                </c:pt>
                <c:pt idx="111842">
                  <c:v>41.572944996482903</c:v>
                </c:pt>
                <c:pt idx="111843">
                  <c:v>41.573068247357803</c:v>
                </c:pt>
                <c:pt idx="111844">
                  <c:v>41.573191497838202</c:v>
                </c:pt>
                <c:pt idx="111845">
                  <c:v>41.573314747924101</c:v>
                </c:pt>
                <c:pt idx="111846">
                  <c:v>41.5734379976154</c:v>
                </c:pt>
                <c:pt idx="111847">
                  <c:v>41.573561246912298</c:v>
                </c:pt>
                <c:pt idx="111848">
                  <c:v>41.573684495814597</c:v>
                </c:pt>
                <c:pt idx="111849">
                  <c:v>41.573807744322401</c:v>
                </c:pt>
                <c:pt idx="111850">
                  <c:v>41.573930992435798</c:v>
                </c:pt>
                <c:pt idx="111851">
                  <c:v>41.574054240154602</c:v>
                </c:pt>
                <c:pt idx="111852">
                  <c:v>41.574177487478899</c:v>
                </c:pt>
                <c:pt idx="111853">
                  <c:v>41.574300734408702</c:v>
                </c:pt>
                <c:pt idx="111854">
                  <c:v>41.574423980943997</c:v>
                </c:pt>
                <c:pt idx="111855">
                  <c:v>41.5745472270848</c:v>
                </c:pt>
                <c:pt idx="111856">
                  <c:v>41.574670472831102</c:v>
                </c:pt>
                <c:pt idx="111857">
                  <c:v>41.574793718182903</c:v>
                </c:pt>
                <c:pt idx="111858">
                  <c:v>41.574916963140197</c:v>
                </c:pt>
                <c:pt idx="111859">
                  <c:v>41.575040207702997</c:v>
                </c:pt>
                <c:pt idx="111860">
                  <c:v>41.575163451871298</c:v>
                </c:pt>
                <c:pt idx="111861">
                  <c:v>41.575286695645097</c:v>
                </c:pt>
                <c:pt idx="111862">
                  <c:v>41.575409939024503</c:v>
                </c:pt>
                <c:pt idx="111863">
                  <c:v>41.575533182009302</c:v>
                </c:pt>
                <c:pt idx="111864">
                  <c:v>41.5756564245996</c:v>
                </c:pt>
                <c:pt idx="111865">
                  <c:v>41.575779666795498</c:v>
                </c:pt>
                <c:pt idx="111866">
                  <c:v>41.575902908596902</c:v>
                </c:pt>
                <c:pt idx="111867">
                  <c:v>41.576026150003798</c:v>
                </c:pt>
                <c:pt idx="111868">
                  <c:v>41.576149391016202</c:v>
                </c:pt>
                <c:pt idx="111869">
                  <c:v>41.576272631634097</c:v>
                </c:pt>
                <c:pt idx="111870">
                  <c:v>41.5763958718575</c:v>
                </c:pt>
                <c:pt idx="111871">
                  <c:v>41.576519111686501</c:v>
                </c:pt>
                <c:pt idx="111872">
                  <c:v>41.576642351120903</c:v>
                </c:pt>
                <c:pt idx="111873">
                  <c:v>41.576765590160903</c:v>
                </c:pt>
                <c:pt idx="111874">
                  <c:v>41.576888828806403</c:v>
                </c:pt>
                <c:pt idx="111875">
                  <c:v>41.577012067057503</c:v>
                </c:pt>
                <c:pt idx="111876">
                  <c:v>41.577135304914101</c:v>
                </c:pt>
                <c:pt idx="111877">
                  <c:v>41.5772585423762</c:v>
                </c:pt>
                <c:pt idx="111878">
                  <c:v>41.577381779443797</c:v>
                </c:pt>
                <c:pt idx="111879">
                  <c:v>41.577505016116902</c:v>
                </c:pt>
                <c:pt idx="111880">
                  <c:v>41.577628252395598</c:v>
                </c:pt>
                <c:pt idx="111881">
                  <c:v>41.577751488279802</c:v>
                </c:pt>
                <c:pt idx="111882">
                  <c:v>41.577874723769597</c:v>
                </c:pt>
                <c:pt idx="111883">
                  <c:v>41.577997958864898</c:v>
                </c:pt>
                <c:pt idx="111884">
                  <c:v>41.5781211935657</c:v>
                </c:pt>
                <c:pt idx="111885">
                  <c:v>41.578244427872001</c:v>
                </c:pt>
                <c:pt idx="111886">
                  <c:v>41.578367661783901</c:v>
                </c:pt>
                <c:pt idx="111887">
                  <c:v>41.5784908953013</c:v>
                </c:pt>
                <c:pt idx="111888">
                  <c:v>41.578614128424299</c:v>
                </c:pt>
                <c:pt idx="111889">
                  <c:v>41.578737361152797</c:v>
                </c:pt>
                <c:pt idx="111890">
                  <c:v>41.578860593486901</c:v>
                </c:pt>
                <c:pt idx="111891">
                  <c:v>41.578983825426498</c:v>
                </c:pt>
                <c:pt idx="111892">
                  <c:v>41.579107056971601</c:v>
                </c:pt>
                <c:pt idx="111893">
                  <c:v>41.579230288122297</c:v>
                </c:pt>
                <c:pt idx="111894">
                  <c:v>41.579353518878598</c:v>
                </c:pt>
                <c:pt idx="111895">
                  <c:v>41.5794767492403</c:v>
                </c:pt>
                <c:pt idx="111896">
                  <c:v>41.5795999792077</c:v>
                </c:pt>
                <c:pt idx="111897">
                  <c:v>41.579723208780599</c:v>
                </c:pt>
                <c:pt idx="111898">
                  <c:v>41.579846437958999</c:v>
                </c:pt>
                <c:pt idx="111899">
                  <c:v>41.579969666742997</c:v>
                </c:pt>
                <c:pt idx="111900">
                  <c:v>41.580092895132601</c:v>
                </c:pt>
                <c:pt idx="111901">
                  <c:v>41.580216123127698</c:v>
                </c:pt>
                <c:pt idx="111902">
                  <c:v>41.580339350728401</c:v>
                </c:pt>
                <c:pt idx="111903">
                  <c:v>41.580462577934597</c:v>
                </c:pt>
                <c:pt idx="111904">
                  <c:v>41.580585804746399</c:v>
                </c:pt>
                <c:pt idx="111905">
                  <c:v>41.5807090311637</c:v>
                </c:pt>
                <c:pt idx="111906">
                  <c:v>41.5808322571866</c:v>
                </c:pt>
                <c:pt idx="111907">
                  <c:v>41.580955482815099</c:v>
                </c:pt>
                <c:pt idx="111908">
                  <c:v>41.581078708049198</c:v>
                </c:pt>
                <c:pt idx="111909">
                  <c:v>41.581201932888803</c:v>
                </c:pt>
                <c:pt idx="111910">
                  <c:v>41.581325157334</c:v>
                </c:pt>
                <c:pt idx="111911">
                  <c:v>41.581448381384703</c:v>
                </c:pt>
                <c:pt idx="111912">
                  <c:v>41.581571605040999</c:v>
                </c:pt>
                <c:pt idx="111913">
                  <c:v>41.581694828302901</c:v>
                </c:pt>
                <c:pt idx="111914">
                  <c:v>41.581818051170401</c:v>
                </c:pt>
                <c:pt idx="111915">
                  <c:v>41.581941273643402</c:v>
                </c:pt>
                <c:pt idx="111916">
                  <c:v>41.582064495722001</c:v>
                </c:pt>
                <c:pt idx="111917">
                  <c:v>41.5821877174062</c:v>
                </c:pt>
                <c:pt idx="111918">
                  <c:v>41.582310938695997</c:v>
                </c:pt>
                <c:pt idx="111919">
                  <c:v>41.582434159591401</c:v>
                </c:pt>
                <c:pt idx="111920">
                  <c:v>41.582557380092297</c:v>
                </c:pt>
                <c:pt idx="111921">
                  <c:v>41.582680600198799</c:v>
                </c:pt>
                <c:pt idx="111922">
                  <c:v>41.5828038199109</c:v>
                </c:pt>
                <c:pt idx="111923">
                  <c:v>41.582927039228601</c:v>
                </c:pt>
                <c:pt idx="111924">
                  <c:v>41.5830502581519</c:v>
                </c:pt>
                <c:pt idx="111925">
                  <c:v>41.583173476680699</c:v>
                </c:pt>
                <c:pt idx="111926">
                  <c:v>41.583296694815203</c:v>
                </c:pt>
                <c:pt idx="111927">
                  <c:v>41.5834199125552</c:v>
                </c:pt>
                <c:pt idx="111928">
                  <c:v>41.583543129900796</c:v>
                </c:pt>
                <c:pt idx="111929">
                  <c:v>41.583666346851999</c:v>
                </c:pt>
                <c:pt idx="111930">
                  <c:v>41.5837895634088</c:v>
                </c:pt>
                <c:pt idx="111931">
                  <c:v>41.5839127795712</c:v>
                </c:pt>
                <c:pt idx="111932">
                  <c:v>41.584035995339299</c:v>
                </c:pt>
                <c:pt idx="111933">
                  <c:v>41.584159210712897</c:v>
                </c:pt>
                <c:pt idx="111934">
                  <c:v>41.584282425692003</c:v>
                </c:pt>
                <c:pt idx="111935">
                  <c:v>41.584405640276799</c:v>
                </c:pt>
                <c:pt idx="111936">
                  <c:v>41.584528854467202</c:v>
                </c:pt>
                <c:pt idx="111937">
                  <c:v>41.584652068263203</c:v>
                </c:pt>
                <c:pt idx="111938">
                  <c:v>41.584775281664797</c:v>
                </c:pt>
                <c:pt idx="111939">
                  <c:v>41.584898494672103</c:v>
                </c:pt>
                <c:pt idx="111940">
                  <c:v>41.585021707284902</c:v>
                </c:pt>
                <c:pt idx="111941">
                  <c:v>41.5851449195033</c:v>
                </c:pt>
                <c:pt idx="111942">
                  <c:v>41.585268131327297</c:v>
                </c:pt>
                <c:pt idx="111943">
                  <c:v>41.585391342756999</c:v>
                </c:pt>
                <c:pt idx="111944">
                  <c:v>41.585514553792201</c:v>
                </c:pt>
                <c:pt idx="111945">
                  <c:v>41.585637764433102</c:v>
                </c:pt>
                <c:pt idx="111946">
                  <c:v>41.585760974679602</c:v>
                </c:pt>
                <c:pt idx="111947">
                  <c:v>41.5858841845317</c:v>
                </c:pt>
                <c:pt idx="111948">
                  <c:v>41.586007393989398</c:v>
                </c:pt>
                <c:pt idx="111949">
                  <c:v>41.586130603052702</c:v>
                </c:pt>
                <c:pt idx="111950">
                  <c:v>41.586253811721598</c:v>
                </c:pt>
                <c:pt idx="111951">
                  <c:v>41.586377019996199</c:v>
                </c:pt>
                <c:pt idx="111952">
                  <c:v>41.5865002278764</c:v>
                </c:pt>
                <c:pt idx="111953">
                  <c:v>41.586623435362199</c:v>
                </c:pt>
                <c:pt idx="111954">
                  <c:v>41.586746642453598</c:v>
                </c:pt>
                <c:pt idx="111955">
                  <c:v>41.586869849150702</c:v>
                </c:pt>
                <c:pt idx="111956">
                  <c:v>41.586993055453398</c:v>
                </c:pt>
                <c:pt idx="111957">
                  <c:v>41.5871162613617</c:v>
                </c:pt>
                <c:pt idx="111958">
                  <c:v>41.587239466875602</c:v>
                </c:pt>
                <c:pt idx="111959">
                  <c:v>41.587362671995201</c:v>
                </c:pt>
                <c:pt idx="111960">
                  <c:v>41.5874858767204</c:v>
                </c:pt>
                <c:pt idx="111961">
                  <c:v>41.587609081051198</c:v>
                </c:pt>
                <c:pt idx="111962">
                  <c:v>41.587732284987702</c:v>
                </c:pt>
                <c:pt idx="111963">
                  <c:v>41.587855488529797</c:v>
                </c:pt>
                <c:pt idx="111964">
                  <c:v>41.587978691677598</c:v>
                </c:pt>
                <c:pt idx="111965">
                  <c:v>41.588101894430899</c:v>
                </c:pt>
                <c:pt idx="111966">
                  <c:v>41.588225096789998</c:v>
                </c:pt>
                <c:pt idx="111967">
                  <c:v>41.588348298754603</c:v>
                </c:pt>
                <c:pt idx="111968">
                  <c:v>41.5884715003249</c:v>
                </c:pt>
                <c:pt idx="111969">
                  <c:v>41.588594701500902</c:v>
                </c:pt>
                <c:pt idx="111970">
                  <c:v>41.588717902282397</c:v>
                </c:pt>
                <c:pt idx="111971">
                  <c:v>41.588841102669697</c:v>
                </c:pt>
                <c:pt idx="111972">
                  <c:v>41.588964302662603</c:v>
                </c:pt>
                <c:pt idx="111973">
                  <c:v>41.589087502261101</c:v>
                </c:pt>
                <c:pt idx="111974">
                  <c:v>41.589210701465298</c:v>
                </c:pt>
                <c:pt idx="111975">
                  <c:v>41.589333900275101</c:v>
                </c:pt>
                <c:pt idx="111976">
                  <c:v>41.589457098690602</c:v>
                </c:pt>
                <c:pt idx="111977">
                  <c:v>41.589580296711702</c:v>
                </c:pt>
                <c:pt idx="111978">
                  <c:v>41.589703494338501</c:v>
                </c:pt>
                <c:pt idx="111979">
                  <c:v>41.589826691570899</c:v>
                </c:pt>
                <c:pt idx="111980">
                  <c:v>41.589949888409002</c:v>
                </c:pt>
                <c:pt idx="111981">
                  <c:v>41.590073084852797</c:v>
                </c:pt>
                <c:pt idx="111982">
                  <c:v>41.590196280902198</c:v>
                </c:pt>
                <c:pt idx="111983">
                  <c:v>41.590319476557298</c:v>
                </c:pt>
                <c:pt idx="111984">
                  <c:v>41.590442671818003</c:v>
                </c:pt>
                <c:pt idx="111985">
                  <c:v>41.5905658666844</c:v>
                </c:pt>
                <c:pt idx="111986">
                  <c:v>41.590689061156397</c:v>
                </c:pt>
                <c:pt idx="111987">
                  <c:v>41.590812255234198</c:v>
                </c:pt>
                <c:pt idx="111988">
                  <c:v>41.590935448917598</c:v>
                </c:pt>
                <c:pt idx="111989">
                  <c:v>41.591058642206598</c:v>
                </c:pt>
                <c:pt idx="111990">
                  <c:v>41.591181835101402</c:v>
                </c:pt>
                <c:pt idx="111991">
                  <c:v>41.591305027601798</c:v>
                </c:pt>
                <c:pt idx="111992">
                  <c:v>41.591428219707801</c:v>
                </c:pt>
                <c:pt idx="111993">
                  <c:v>41.591551411419601</c:v>
                </c:pt>
                <c:pt idx="111994">
                  <c:v>41.591674602737001</c:v>
                </c:pt>
                <c:pt idx="111995">
                  <c:v>41.591797793660099</c:v>
                </c:pt>
                <c:pt idx="111996">
                  <c:v>41.591920984188903</c:v>
                </c:pt>
                <c:pt idx="111997">
                  <c:v>41.592044174323298</c:v>
                </c:pt>
                <c:pt idx="111998">
                  <c:v>41.592167364063499</c:v>
                </c:pt>
                <c:pt idx="111999">
                  <c:v>41.592290553409299</c:v>
                </c:pt>
                <c:pt idx="112000">
                  <c:v>41.592413742360797</c:v>
                </c:pt>
                <c:pt idx="112001">
                  <c:v>41.592536930917902</c:v>
                </c:pt>
                <c:pt idx="112002">
                  <c:v>41.592660119080797</c:v>
                </c:pt>
                <c:pt idx="112003">
                  <c:v>41.592783306849398</c:v>
                </c:pt>
                <c:pt idx="112004">
                  <c:v>41.592906494223598</c:v>
                </c:pt>
                <c:pt idx="112005">
                  <c:v>41.593029681203497</c:v>
                </c:pt>
                <c:pt idx="112006">
                  <c:v>41.593152867789101</c:v>
                </c:pt>
                <c:pt idx="112007">
                  <c:v>41.593276053980397</c:v>
                </c:pt>
                <c:pt idx="112008">
                  <c:v>41.593399239777398</c:v>
                </c:pt>
                <c:pt idx="112009">
                  <c:v>41.593522425180097</c:v>
                </c:pt>
                <c:pt idx="112010">
                  <c:v>41.593645610188503</c:v>
                </c:pt>
                <c:pt idx="112011">
                  <c:v>41.5937687948026</c:v>
                </c:pt>
                <c:pt idx="112012">
                  <c:v>41.593891979022303</c:v>
                </c:pt>
                <c:pt idx="112013">
                  <c:v>41.594015162847803</c:v>
                </c:pt>
                <c:pt idx="112014">
                  <c:v>41.594138346279003</c:v>
                </c:pt>
                <c:pt idx="112015">
                  <c:v>41.594261529315901</c:v>
                </c:pt>
                <c:pt idx="112016">
                  <c:v>41.594384711958398</c:v>
                </c:pt>
                <c:pt idx="112017">
                  <c:v>41.5945078942067</c:v>
                </c:pt>
                <c:pt idx="112018">
                  <c:v>41.594631076060701</c:v>
                </c:pt>
                <c:pt idx="112019">
                  <c:v>41.5947542575204</c:v>
                </c:pt>
                <c:pt idx="112020">
                  <c:v>41.594877438585797</c:v>
                </c:pt>
                <c:pt idx="112021">
                  <c:v>41.595000619256901</c:v>
                </c:pt>
                <c:pt idx="112022">
                  <c:v>41.595123799533702</c:v>
                </c:pt>
                <c:pt idx="112023">
                  <c:v>41.595246979416203</c:v>
                </c:pt>
                <c:pt idx="112024">
                  <c:v>41.595370158904501</c:v>
                </c:pt>
                <c:pt idx="112025">
                  <c:v>41.595493337998398</c:v>
                </c:pt>
                <c:pt idx="112026">
                  <c:v>41.595616516698101</c:v>
                </c:pt>
                <c:pt idx="112027">
                  <c:v>41.595739695003502</c:v>
                </c:pt>
                <c:pt idx="112028">
                  <c:v>41.595862872914601</c:v>
                </c:pt>
                <c:pt idx="112029">
                  <c:v>41.595986050431399</c:v>
                </c:pt>
                <c:pt idx="112030">
                  <c:v>41.596109227553903</c:v>
                </c:pt>
                <c:pt idx="112031">
                  <c:v>41.596232404282198</c:v>
                </c:pt>
                <c:pt idx="112032">
                  <c:v>41.596355580616198</c:v>
                </c:pt>
                <c:pt idx="112033">
                  <c:v>41.596478756555904</c:v>
                </c:pt>
                <c:pt idx="112034">
                  <c:v>41.596601932101301</c:v>
                </c:pt>
                <c:pt idx="112035">
                  <c:v>41.596725107252396</c:v>
                </c:pt>
                <c:pt idx="112036">
                  <c:v>41.596848282009297</c:v>
                </c:pt>
                <c:pt idx="112037">
                  <c:v>41.596971456371897</c:v>
                </c:pt>
                <c:pt idx="112038">
                  <c:v>41.597094630340301</c:v>
                </c:pt>
                <c:pt idx="112039">
                  <c:v>41.597217803914297</c:v>
                </c:pt>
                <c:pt idx="112040">
                  <c:v>41.597340977094099</c:v>
                </c:pt>
                <c:pt idx="112041">
                  <c:v>41.597464149879698</c:v>
                </c:pt>
                <c:pt idx="112042">
                  <c:v>41.597587322271004</c:v>
                </c:pt>
                <c:pt idx="112043">
                  <c:v>41.597710494268</c:v>
                </c:pt>
                <c:pt idx="112044">
                  <c:v>41.597833665870702</c:v>
                </c:pt>
                <c:pt idx="112045">
                  <c:v>41.597956837079202</c:v>
                </c:pt>
                <c:pt idx="112046">
                  <c:v>41.598080007893401</c:v>
                </c:pt>
                <c:pt idx="112047">
                  <c:v>41.598203178313398</c:v>
                </c:pt>
                <c:pt idx="112048">
                  <c:v>41.5983263483391</c:v>
                </c:pt>
                <c:pt idx="112049">
                  <c:v>41.5984495179706</c:v>
                </c:pt>
                <c:pt idx="112050">
                  <c:v>41.5985726872077</c:v>
                </c:pt>
                <c:pt idx="112051">
                  <c:v>41.598695856050703</c:v>
                </c:pt>
                <c:pt idx="112052">
                  <c:v>41.598819024499399</c:v>
                </c:pt>
                <c:pt idx="112053">
                  <c:v>41.5989421925538</c:v>
                </c:pt>
                <c:pt idx="112054">
                  <c:v>41.599065360213999</c:v>
                </c:pt>
                <c:pt idx="112055">
                  <c:v>41.599188527479903</c:v>
                </c:pt>
                <c:pt idx="112056">
                  <c:v>41.599311694351599</c:v>
                </c:pt>
                <c:pt idx="112057">
                  <c:v>41.599434860829099</c:v>
                </c:pt>
                <c:pt idx="112058">
                  <c:v>41.599558026912298</c:v>
                </c:pt>
                <c:pt idx="112059">
                  <c:v>41.599681192601203</c:v>
                </c:pt>
                <c:pt idx="112060">
                  <c:v>41.599804357895998</c:v>
                </c:pt>
                <c:pt idx="112061">
                  <c:v>41.599927522796399</c:v>
                </c:pt>
                <c:pt idx="112062">
                  <c:v>41.600050687302698</c:v>
                </c:pt>
                <c:pt idx="112063">
                  <c:v>41.600173851414702</c:v>
                </c:pt>
                <c:pt idx="112064">
                  <c:v>41.600297015132398</c:v>
                </c:pt>
                <c:pt idx="112065">
                  <c:v>41.600420178455998</c:v>
                </c:pt>
                <c:pt idx="112066">
                  <c:v>41.600543341385197</c:v>
                </c:pt>
                <c:pt idx="112067">
                  <c:v>41.600666503920301</c:v>
                </c:pt>
                <c:pt idx="112068">
                  <c:v>41.600789666061097</c:v>
                </c:pt>
                <c:pt idx="112069">
                  <c:v>41.600912827807697</c:v>
                </c:pt>
                <c:pt idx="112070">
                  <c:v>41.601035989160103</c:v>
                </c:pt>
                <c:pt idx="112071">
                  <c:v>41.6011591501182</c:v>
                </c:pt>
                <c:pt idx="112072">
                  <c:v>41.601282310682102</c:v>
                </c:pt>
                <c:pt idx="112073">
                  <c:v>41.601405470851802</c:v>
                </c:pt>
                <c:pt idx="112074">
                  <c:v>41.6015286306272</c:v>
                </c:pt>
                <c:pt idx="112075">
                  <c:v>41.601651790008503</c:v>
                </c:pt>
                <c:pt idx="112076">
                  <c:v>41.601774948995498</c:v>
                </c:pt>
                <c:pt idx="112077">
                  <c:v>41.601898107588298</c:v>
                </c:pt>
                <c:pt idx="112078">
                  <c:v>41.602021265786803</c:v>
                </c:pt>
                <c:pt idx="112079">
                  <c:v>41.602144423591199</c:v>
                </c:pt>
                <c:pt idx="112080">
                  <c:v>41.6022675810013</c:v>
                </c:pt>
                <c:pt idx="112081">
                  <c:v>41.602390738017199</c:v>
                </c:pt>
                <c:pt idx="112082">
                  <c:v>41.602513894638903</c:v>
                </c:pt>
                <c:pt idx="112083">
                  <c:v>41.602637050866399</c:v>
                </c:pt>
                <c:pt idx="112084">
                  <c:v>41.602760206699699</c:v>
                </c:pt>
                <c:pt idx="112085">
                  <c:v>41.602883362138797</c:v>
                </c:pt>
                <c:pt idx="112086">
                  <c:v>41.603006517183601</c:v>
                </c:pt>
                <c:pt idx="112087">
                  <c:v>41.603129671834303</c:v>
                </c:pt>
                <c:pt idx="112088">
                  <c:v>41.603252826090703</c:v>
                </c:pt>
                <c:pt idx="112089">
                  <c:v>41.603375979953</c:v>
                </c:pt>
                <c:pt idx="112090">
                  <c:v>41.603499133421003</c:v>
                </c:pt>
                <c:pt idx="112091">
                  <c:v>41.603622286494797</c:v>
                </c:pt>
                <c:pt idx="112092">
                  <c:v>41.603745439174403</c:v>
                </c:pt>
                <c:pt idx="112093">
                  <c:v>41.6038685914599</c:v>
                </c:pt>
                <c:pt idx="112094">
                  <c:v>41.603991743351102</c:v>
                </c:pt>
                <c:pt idx="112095">
                  <c:v>41.604114894848102</c:v>
                </c:pt>
                <c:pt idx="112096">
                  <c:v>41.6042380459509</c:v>
                </c:pt>
                <c:pt idx="112097">
                  <c:v>41.604361196659603</c:v>
                </c:pt>
                <c:pt idx="112098">
                  <c:v>41.604484346973997</c:v>
                </c:pt>
                <c:pt idx="112099">
                  <c:v>41.604607496894303</c:v>
                </c:pt>
                <c:pt idx="112100">
                  <c:v>41.6047306464203</c:v>
                </c:pt>
                <c:pt idx="112101">
                  <c:v>41.604853795552202</c:v>
                </c:pt>
                <c:pt idx="112102">
                  <c:v>41.604976944289902</c:v>
                </c:pt>
                <c:pt idx="112103">
                  <c:v>41.6051000926334</c:v>
                </c:pt>
                <c:pt idx="112104">
                  <c:v>41.605223240582603</c:v>
                </c:pt>
                <c:pt idx="112105">
                  <c:v>41.605346388137797</c:v>
                </c:pt>
                <c:pt idx="112106">
                  <c:v>41.605469535298703</c:v>
                </c:pt>
                <c:pt idx="112107">
                  <c:v>41.605592682065399</c:v>
                </c:pt>
                <c:pt idx="112108">
                  <c:v>41.605715828438001</c:v>
                </c:pt>
                <c:pt idx="112109">
                  <c:v>41.6058389744164</c:v>
                </c:pt>
                <c:pt idx="112110">
                  <c:v>41.605962120000598</c:v>
                </c:pt>
                <c:pt idx="112111">
                  <c:v>41.6060852651906</c:v>
                </c:pt>
                <c:pt idx="112112">
                  <c:v>41.6062084099865</c:v>
                </c:pt>
                <c:pt idx="112113">
                  <c:v>41.606331554388099</c:v>
                </c:pt>
                <c:pt idx="112114">
                  <c:v>41.606454698395602</c:v>
                </c:pt>
                <c:pt idx="112115">
                  <c:v>41.606577842009003</c:v>
                </c:pt>
                <c:pt idx="112116">
                  <c:v>41.606700985228102</c:v>
                </c:pt>
                <c:pt idx="112117">
                  <c:v>41.606824128053098</c:v>
                </c:pt>
                <c:pt idx="112118">
                  <c:v>41.6069472704839</c:v>
                </c:pt>
                <c:pt idx="112119">
                  <c:v>41.607070412520599</c:v>
                </c:pt>
                <c:pt idx="112120">
                  <c:v>41.607193554163103</c:v>
                </c:pt>
                <c:pt idx="112121">
                  <c:v>41.607316695411399</c:v>
                </c:pt>
                <c:pt idx="112122">
                  <c:v>41.607439836265499</c:v>
                </c:pt>
                <c:pt idx="112123">
                  <c:v>41.607562976725497</c:v>
                </c:pt>
                <c:pt idx="112124">
                  <c:v>41.607686116791299</c:v>
                </c:pt>
                <c:pt idx="112125">
                  <c:v>41.607809256463</c:v>
                </c:pt>
                <c:pt idx="112126">
                  <c:v>41.607932395740498</c:v>
                </c:pt>
                <c:pt idx="112127">
                  <c:v>41.608055534623901</c:v>
                </c:pt>
                <c:pt idx="112128">
                  <c:v>41.608178673113102</c:v>
                </c:pt>
                <c:pt idx="112129">
                  <c:v>41.608301811208101</c:v>
                </c:pt>
                <c:pt idx="112130">
                  <c:v>41.608424948908997</c:v>
                </c:pt>
                <c:pt idx="112131">
                  <c:v>41.608548086215698</c:v>
                </c:pt>
                <c:pt idx="112132">
                  <c:v>41.608671223128297</c:v>
                </c:pt>
                <c:pt idx="112133">
                  <c:v>41.608794359646701</c:v>
                </c:pt>
                <c:pt idx="112134">
                  <c:v>41.608917495771003</c:v>
                </c:pt>
                <c:pt idx="112135">
                  <c:v>41.609040631501102</c:v>
                </c:pt>
                <c:pt idx="112136">
                  <c:v>41.609163766837099</c:v>
                </c:pt>
                <c:pt idx="112137">
                  <c:v>41.609286901779001</c:v>
                </c:pt>
                <c:pt idx="112138">
                  <c:v>41.6094100363267</c:v>
                </c:pt>
                <c:pt idx="112139">
                  <c:v>41.609533170480198</c:v>
                </c:pt>
                <c:pt idx="112140">
                  <c:v>41.6096563042396</c:v>
                </c:pt>
                <c:pt idx="112141">
                  <c:v>41.609779437604899</c:v>
                </c:pt>
                <c:pt idx="112142">
                  <c:v>41.609902570575997</c:v>
                </c:pt>
                <c:pt idx="112143">
                  <c:v>41.610025703152999</c:v>
                </c:pt>
                <c:pt idx="112144">
                  <c:v>41.610148835335899</c:v>
                </c:pt>
                <c:pt idx="112145">
                  <c:v>41.610271967124604</c:v>
                </c:pt>
                <c:pt idx="112146">
                  <c:v>41.610395098519199</c:v>
                </c:pt>
                <c:pt idx="112147">
                  <c:v>41.610518229519698</c:v>
                </c:pt>
                <c:pt idx="112148">
                  <c:v>41.610641360126003</c:v>
                </c:pt>
                <c:pt idx="112149">
                  <c:v>41.610764490338198</c:v>
                </c:pt>
                <c:pt idx="112150">
                  <c:v>41.610887620156198</c:v>
                </c:pt>
                <c:pt idx="112151">
                  <c:v>41.611010749580203</c:v>
                </c:pt>
                <c:pt idx="112152">
                  <c:v>41.611133878609998</c:v>
                </c:pt>
                <c:pt idx="112153">
                  <c:v>41.611257007245698</c:v>
                </c:pt>
                <c:pt idx="112154">
                  <c:v>41.611380135487302</c:v>
                </c:pt>
                <c:pt idx="112155">
                  <c:v>41.611503263334697</c:v>
                </c:pt>
                <c:pt idx="112156">
                  <c:v>41.611626390787997</c:v>
                </c:pt>
                <c:pt idx="112157">
                  <c:v>41.611749517847201</c:v>
                </c:pt>
                <c:pt idx="112158">
                  <c:v>41.611872644512303</c:v>
                </c:pt>
                <c:pt idx="112159">
                  <c:v>41.611995770783302</c:v>
                </c:pt>
                <c:pt idx="112160">
                  <c:v>41.6121188966601</c:v>
                </c:pt>
                <c:pt idx="112161">
                  <c:v>41.612242022142802</c:v>
                </c:pt>
                <c:pt idx="112162">
                  <c:v>41.6123651472315</c:v>
                </c:pt>
                <c:pt idx="112163">
                  <c:v>41.612488271925997</c:v>
                </c:pt>
                <c:pt idx="112164">
                  <c:v>41.612611396226399</c:v>
                </c:pt>
                <c:pt idx="112165">
                  <c:v>41.612734520132697</c:v>
                </c:pt>
                <c:pt idx="112166">
                  <c:v>41.612857643644801</c:v>
                </c:pt>
                <c:pt idx="112167">
                  <c:v>41.612980766762902</c:v>
                </c:pt>
                <c:pt idx="112168">
                  <c:v>41.613103889486901</c:v>
                </c:pt>
                <c:pt idx="112169">
                  <c:v>41.613227011816697</c:v>
                </c:pt>
                <c:pt idx="112170">
                  <c:v>41.613350133752498</c:v>
                </c:pt>
                <c:pt idx="112171">
                  <c:v>41.613473255294103</c:v>
                </c:pt>
                <c:pt idx="112172">
                  <c:v>41.613596376441699</c:v>
                </c:pt>
                <c:pt idx="112173">
                  <c:v>41.613719497195099</c:v>
                </c:pt>
                <c:pt idx="112174">
                  <c:v>41.613842617554504</c:v>
                </c:pt>
                <c:pt idx="112175">
                  <c:v>41.613965737519798</c:v>
                </c:pt>
                <c:pt idx="112176">
                  <c:v>41.614088857090898</c:v>
                </c:pt>
                <c:pt idx="112177">
                  <c:v>41.614211976268003</c:v>
                </c:pt>
                <c:pt idx="112178">
                  <c:v>41.614335095050897</c:v>
                </c:pt>
                <c:pt idx="112179">
                  <c:v>41.614458213439796</c:v>
                </c:pt>
                <c:pt idx="112180">
                  <c:v>41.6145813314346</c:v>
                </c:pt>
                <c:pt idx="112181">
                  <c:v>41.614704449035301</c:v>
                </c:pt>
                <c:pt idx="112182">
                  <c:v>41.6148275662419</c:v>
                </c:pt>
                <c:pt idx="112183">
                  <c:v>41.614950683054403</c:v>
                </c:pt>
                <c:pt idx="112184">
                  <c:v>41.615073799472903</c:v>
                </c:pt>
                <c:pt idx="112185">
                  <c:v>41.615196915497201</c:v>
                </c:pt>
                <c:pt idx="112186">
                  <c:v>41.615320031127503</c:v>
                </c:pt>
                <c:pt idx="112187">
                  <c:v>41.615443146363702</c:v>
                </c:pt>
                <c:pt idx="112188">
                  <c:v>41.615566261205799</c:v>
                </c:pt>
                <c:pt idx="112189">
                  <c:v>41.615689375653801</c:v>
                </c:pt>
                <c:pt idx="112190">
                  <c:v>41.6158124897078</c:v>
                </c:pt>
                <c:pt idx="112191">
                  <c:v>41.615935603367603</c:v>
                </c:pt>
                <c:pt idx="112192">
                  <c:v>41.616058716633397</c:v>
                </c:pt>
                <c:pt idx="112193">
                  <c:v>41.616181829505202</c:v>
                </c:pt>
                <c:pt idx="112194">
                  <c:v>41.616304941982797</c:v>
                </c:pt>
                <c:pt idx="112195">
                  <c:v>41.616428054066397</c:v>
                </c:pt>
                <c:pt idx="112196">
                  <c:v>41.616551165755901</c:v>
                </c:pt>
                <c:pt idx="112197">
                  <c:v>41.616674277051303</c:v>
                </c:pt>
                <c:pt idx="112198">
                  <c:v>41.616797387952701</c:v>
                </c:pt>
                <c:pt idx="112199">
                  <c:v>41.616920498459997</c:v>
                </c:pt>
                <c:pt idx="112200">
                  <c:v>41.617043608573198</c:v>
                </c:pt>
                <c:pt idx="112201">
                  <c:v>41.617166718292403</c:v>
                </c:pt>
                <c:pt idx="112202">
                  <c:v>41.617289827617498</c:v>
                </c:pt>
                <c:pt idx="112203">
                  <c:v>41.617412936548497</c:v>
                </c:pt>
                <c:pt idx="112204">
                  <c:v>41.617536045085501</c:v>
                </c:pt>
                <c:pt idx="112205">
                  <c:v>41.617659153228502</c:v>
                </c:pt>
                <c:pt idx="112206">
                  <c:v>41.6177822609773</c:v>
                </c:pt>
                <c:pt idx="112207">
                  <c:v>41.617905368332103</c:v>
                </c:pt>
                <c:pt idx="112208">
                  <c:v>41.618028475292903</c:v>
                </c:pt>
                <c:pt idx="112209">
                  <c:v>41.6181515818596</c:v>
                </c:pt>
                <c:pt idx="112210">
                  <c:v>41.618274688032201</c:v>
                </c:pt>
                <c:pt idx="112211">
                  <c:v>41.6183977938108</c:v>
                </c:pt>
                <c:pt idx="112212">
                  <c:v>41.618520899195403</c:v>
                </c:pt>
                <c:pt idx="112213">
                  <c:v>41.618644004185803</c:v>
                </c:pt>
                <c:pt idx="112214">
                  <c:v>41.618767108782301</c:v>
                </c:pt>
                <c:pt idx="112215">
                  <c:v>41.618890212984702</c:v>
                </c:pt>
                <c:pt idx="112216">
                  <c:v>41.619013316793001</c:v>
                </c:pt>
                <c:pt idx="112217">
                  <c:v>41.619136420207397</c:v>
                </c:pt>
                <c:pt idx="112218">
                  <c:v>41.619259523227598</c:v>
                </c:pt>
                <c:pt idx="112219">
                  <c:v>41.619382625853802</c:v>
                </c:pt>
                <c:pt idx="112220">
                  <c:v>41.619505728085997</c:v>
                </c:pt>
                <c:pt idx="112221">
                  <c:v>41.619628829924203</c:v>
                </c:pt>
                <c:pt idx="112222">
                  <c:v>41.619751931368299</c:v>
                </c:pt>
                <c:pt idx="112223">
                  <c:v>41.6198750324183</c:v>
                </c:pt>
                <c:pt idx="112224">
                  <c:v>41.619998133074397</c:v>
                </c:pt>
                <c:pt idx="112225">
                  <c:v>41.620121233336398</c:v>
                </c:pt>
                <c:pt idx="112226">
                  <c:v>41.620244333204298</c:v>
                </c:pt>
                <c:pt idx="112227">
                  <c:v>41.6203674326783</c:v>
                </c:pt>
                <c:pt idx="112228">
                  <c:v>41.6204905317582</c:v>
                </c:pt>
                <c:pt idx="112229">
                  <c:v>41.620613630444097</c:v>
                </c:pt>
                <c:pt idx="112230">
                  <c:v>41.620736728735899</c:v>
                </c:pt>
                <c:pt idx="112231">
                  <c:v>41.620859826633698</c:v>
                </c:pt>
                <c:pt idx="112232">
                  <c:v>41.6209829241375</c:v>
                </c:pt>
                <c:pt idx="112233">
                  <c:v>41.6211060212473</c:v>
                </c:pt>
                <c:pt idx="112234">
                  <c:v>41.621229117963097</c:v>
                </c:pt>
                <c:pt idx="112235">
                  <c:v>41.621352214284798</c:v>
                </c:pt>
                <c:pt idx="112236">
                  <c:v>41.621475310212503</c:v>
                </c:pt>
                <c:pt idx="112237">
                  <c:v>41.621598405746198</c:v>
                </c:pt>
                <c:pt idx="112238">
                  <c:v>41.621721500885798</c:v>
                </c:pt>
                <c:pt idx="112239">
                  <c:v>41.621844595631501</c:v>
                </c:pt>
                <c:pt idx="112240">
                  <c:v>41.621967689983101</c:v>
                </c:pt>
                <c:pt idx="112241">
                  <c:v>41.622090783940699</c:v>
                </c:pt>
                <c:pt idx="112242">
                  <c:v>41.6222138775044</c:v>
                </c:pt>
                <c:pt idx="112243">
                  <c:v>41.622336970673999</c:v>
                </c:pt>
                <c:pt idx="112244">
                  <c:v>41.622460063449502</c:v>
                </c:pt>
                <c:pt idx="112245">
                  <c:v>41.622583155831101</c:v>
                </c:pt>
                <c:pt idx="112246">
                  <c:v>41.622706247818698</c:v>
                </c:pt>
                <c:pt idx="112247">
                  <c:v>41.622829339412299</c:v>
                </c:pt>
                <c:pt idx="112248">
                  <c:v>41.622952430611797</c:v>
                </c:pt>
                <c:pt idx="112249">
                  <c:v>41.623075521417398</c:v>
                </c:pt>
                <c:pt idx="112250">
                  <c:v>41.623198611828897</c:v>
                </c:pt>
                <c:pt idx="112251">
                  <c:v>41.6233217018465</c:v>
                </c:pt>
                <c:pt idx="112252">
                  <c:v>41.62344479147</c:v>
                </c:pt>
                <c:pt idx="112253">
                  <c:v>41.623567880699603</c:v>
                </c:pt>
                <c:pt idx="112254">
                  <c:v>41.623690969535097</c:v>
                </c:pt>
                <c:pt idx="112255">
                  <c:v>41.623814057976702</c:v>
                </c:pt>
                <c:pt idx="112256">
                  <c:v>41.623937146024304</c:v>
                </c:pt>
                <c:pt idx="112257">
                  <c:v>41.624060233677803</c:v>
                </c:pt>
                <c:pt idx="112258">
                  <c:v>41.624183320937398</c:v>
                </c:pt>
                <c:pt idx="112259">
                  <c:v>41.624306407802997</c:v>
                </c:pt>
                <c:pt idx="112260">
                  <c:v>41.624429494274601</c:v>
                </c:pt>
                <c:pt idx="112261">
                  <c:v>41.624552580352201</c:v>
                </c:pt>
                <c:pt idx="112262">
                  <c:v>41.624675666035799</c:v>
                </c:pt>
                <c:pt idx="112263">
                  <c:v>41.6247987513254</c:v>
                </c:pt>
                <c:pt idx="112264">
                  <c:v>41.624921836221098</c:v>
                </c:pt>
                <c:pt idx="112265">
                  <c:v>41.6250449207228</c:v>
                </c:pt>
                <c:pt idx="112266">
                  <c:v>41.6251680048304</c:v>
                </c:pt>
                <c:pt idx="112267">
                  <c:v>41.625291088544103</c:v>
                </c:pt>
                <c:pt idx="112268">
                  <c:v>41.625414171863902</c:v>
                </c:pt>
                <c:pt idx="112269">
                  <c:v>41.625537254789599</c:v>
                </c:pt>
                <c:pt idx="112270">
                  <c:v>41.625660337321399</c:v>
                </c:pt>
                <c:pt idx="112271">
                  <c:v>41.625783419459196</c:v>
                </c:pt>
                <c:pt idx="112272">
                  <c:v>41.625906501202998</c:v>
                </c:pt>
                <c:pt idx="112273">
                  <c:v>41.626029582552803</c:v>
                </c:pt>
                <c:pt idx="112274">
                  <c:v>41.626152663508698</c:v>
                </c:pt>
                <c:pt idx="112275">
                  <c:v>41.626275744070597</c:v>
                </c:pt>
                <c:pt idx="112276">
                  <c:v>41.6263988242385</c:v>
                </c:pt>
                <c:pt idx="112277">
                  <c:v>41.626521904012499</c:v>
                </c:pt>
                <c:pt idx="112278">
                  <c:v>41.626644983392403</c:v>
                </c:pt>
                <c:pt idx="112279">
                  <c:v>41.626768062378503</c:v>
                </c:pt>
                <c:pt idx="112280">
                  <c:v>41.6268911409705</c:v>
                </c:pt>
                <c:pt idx="112281">
                  <c:v>41.627014219168601</c:v>
                </c:pt>
                <c:pt idx="112282">
                  <c:v>41.627137296972798</c:v>
                </c:pt>
                <c:pt idx="112283">
                  <c:v>41.627260374382899</c:v>
                </c:pt>
                <c:pt idx="112284">
                  <c:v>41.627383451399098</c:v>
                </c:pt>
                <c:pt idx="112285">
                  <c:v>41.627506528021399</c:v>
                </c:pt>
                <c:pt idx="112286">
                  <c:v>41.627629604249698</c:v>
                </c:pt>
                <c:pt idx="112287">
                  <c:v>41.627752680084001</c:v>
                </c:pt>
                <c:pt idx="112288">
                  <c:v>41.6278757555244</c:v>
                </c:pt>
                <c:pt idx="112289">
                  <c:v>41.627998830570803</c:v>
                </c:pt>
                <c:pt idx="112290">
                  <c:v>41.628121905223303</c:v>
                </c:pt>
                <c:pt idx="112291">
                  <c:v>41.628244979481899</c:v>
                </c:pt>
                <c:pt idx="112292">
                  <c:v>41.628368053346399</c:v>
                </c:pt>
                <c:pt idx="112293">
                  <c:v>41.628491126817103</c:v>
                </c:pt>
                <c:pt idx="112294">
                  <c:v>41.628614199893804</c:v>
                </c:pt>
                <c:pt idx="112295">
                  <c:v>41.628737272576501</c:v>
                </c:pt>
                <c:pt idx="112296">
                  <c:v>41.628860344865302</c:v>
                </c:pt>
                <c:pt idx="112297">
                  <c:v>41.6289834167601</c:v>
                </c:pt>
                <c:pt idx="112298">
                  <c:v>41.629106488261002</c:v>
                </c:pt>
                <c:pt idx="112299">
                  <c:v>41.629229559368</c:v>
                </c:pt>
                <c:pt idx="112300">
                  <c:v>41.629352630081002</c:v>
                </c:pt>
                <c:pt idx="112301">
                  <c:v>41.6294757004001</c:v>
                </c:pt>
                <c:pt idx="112302">
                  <c:v>41.629598770325302</c:v>
                </c:pt>
                <c:pt idx="112303">
                  <c:v>41.629721839856501</c:v>
                </c:pt>
                <c:pt idx="112304">
                  <c:v>41.629844908993803</c:v>
                </c:pt>
                <c:pt idx="112305">
                  <c:v>41.629967977737103</c:v>
                </c:pt>
                <c:pt idx="112306">
                  <c:v>41.630091046086498</c:v>
                </c:pt>
                <c:pt idx="112307">
                  <c:v>41.630214114041998</c:v>
                </c:pt>
                <c:pt idx="112308">
                  <c:v>41.630337181603601</c:v>
                </c:pt>
                <c:pt idx="112309">
                  <c:v>41.6304602487712</c:v>
                </c:pt>
                <c:pt idx="112310">
                  <c:v>41.630583315544897</c:v>
                </c:pt>
                <c:pt idx="112311">
                  <c:v>41.630706381924703</c:v>
                </c:pt>
                <c:pt idx="112312">
                  <c:v>41.6308294479105</c:v>
                </c:pt>
                <c:pt idx="112313">
                  <c:v>41.6309525135024</c:v>
                </c:pt>
                <c:pt idx="112314">
                  <c:v>41.631075578700397</c:v>
                </c:pt>
                <c:pt idx="112315">
                  <c:v>41.631198643504497</c:v>
                </c:pt>
                <c:pt idx="112316">
                  <c:v>41.631321707914701</c:v>
                </c:pt>
                <c:pt idx="112317">
                  <c:v>41.631444771930902</c:v>
                </c:pt>
                <c:pt idx="112318">
                  <c:v>41.631567835553298</c:v>
                </c:pt>
                <c:pt idx="112319">
                  <c:v>41.631690898781699</c:v>
                </c:pt>
                <c:pt idx="112320">
                  <c:v>41.631813961616203</c:v>
                </c:pt>
                <c:pt idx="112321">
                  <c:v>41.631937024056803</c:v>
                </c:pt>
                <c:pt idx="112322">
                  <c:v>41.632060086103401</c:v>
                </c:pt>
                <c:pt idx="112323">
                  <c:v>41.632183147756201</c:v>
                </c:pt>
                <c:pt idx="112324">
                  <c:v>41.632306209014999</c:v>
                </c:pt>
                <c:pt idx="112325">
                  <c:v>41.632429269879999</c:v>
                </c:pt>
                <c:pt idx="112326">
                  <c:v>41.632552330350997</c:v>
                </c:pt>
                <c:pt idx="112327">
                  <c:v>41.632675390428197</c:v>
                </c:pt>
                <c:pt idx="112328">
                  <c:v>41.632798450111402</c:v>
                </c:pt>
                <c:pt idx="112329">
                  <c:v>41.632921509400703</c:v>
                </c:pt>
                <c:pt idx="112330">
                  <c:v>41.6330445682961</c:v>
                </c:pt>
                <c:pt idx="112331">
                  <c:v>41.633167626797601</c:v>
                </c:pt>
                <c:pt idx="112332">
                  <c:v>41.633290684905297</c:v>
                </c:pt>
                <c:pt idx="112333">
                  <c:v>41.633413742618998</c:v>
                </c:pt>
                <c:pt idx="112334">
                  <c:v>41.633536799938803</c:v>
                </c:pt>
                <c:pt idx="112335">
                  <c:v>41.633659856864803</c:v>
                </c:pt>
                <c:pt idx="112336">
                  <c:v>41.6337829133968</c:v>
                </c:pt>
                <c:pt idx="112337">
                  <c:v>41.633905969534901</c:v>
                </c:pt>
                <c:pt idx="112338">
                  <c:v>41.634029025279197</c:v>
                </c:pt>
                <c:pt idx="112339">
                  <c:v>41.634152080629597</c:v>
                </c:pt>
                <c:pt idx="112340">
                  <c:v>41.634275135586002</c:v>
                </c:pt>
                <c:pt idx="112341">
                  <c:v>41.634398190148602</c:v>
                </c:pt>
                <c:pt idx="112342">
                  <c:v>41.634521244317298</c:v>
                </c:pt>
                <c:pt idx="112343">
                  <c:v>41.634644298092098</c:v>
                </c:pt>
                <c:pt idx="112344">
                  <c:v>41.634767351473101</c:v>
                </c:pt>
                <c:pt idx="112345">
                  <c:v>41.634890404460101</c:v>
                </c:pt>
                <c:pt idx="112346">
                  <c:v>41.635013457053297</c:v>
                </c:pt>
                <c:pt idx="112347">
                  <c:v>41.635136509252597</c:v>
                </c:pt>
                <c:pt idx="112348">
                  <c:v>41.635259561058</c:v>
                </c:pt>
                <c:pt idx="112349">
                  <c:v>41.635382612469499</c:v>
                </c:pt>
                <c:pt idx="112350">
                  <c:v>41.635505663487102</c:v>
                </c:pt>
                <c:pt idx="112351">
                  <c:v>41.635628714110901</c:v>
                </c:pt>
                <c:pt idx="112352">
                  <c:v>41.635751764340803</c:v>
                </c:pt>
                <c:pt idx="112353">
                  <c:v>41.635874814176802</c:v>
                </c:pt>
                <c:pt idx="112354">
                  <c:v>41.635997863618996</c:v>
                </c:pt>
                <c:pt idx="112355">
                  <c:v>41.636120912667302</c:v>
                </c:pt>
                <c:pt idx="112356">
                  <c:v>41.636243961321703</c:v>
                </c:pt>
                <c:pt idx="112357">
                  <c:v>41.636367009582301</c:v>
                </c:pt>
                <c:pt idx="112358">
                  <c:v>41.636490057448903</c:v>
                </c:pt>
                <c:pt idx="112359">
                  <c:v>41.6366131049218</c:v>
                </c:pt>
                <c:pt idx="112360">
                  <c:v>41.636736152000701</c:v>
                </c:pt>
                <c:pt idx="112361">
                  <c:v>41.636859198685798</c:v>
                </c:pt>
                <c:pt idx="112362">
                  <c:v>41.636982244976998</c:v>
                </c:pt>
                <c:pt idx="112363">
                  <c:v>41.637105290874402</c:v>
                </c:pt>
                <c:pt idx="112364">
                  <c:v>41.637228336377902</c:v>
                </c:pt>
                <c:pt idx="112365">
                  <c:v>41.637351381487598</c:v>
                </c:pt>
                <c:pt idx="112366">
                  <c:v>41.637474426203397</c:v>
                </c:pt>
                <c:pt idx="112367">
                  <c:v>41.6375974705253</c:v>
                </c:pt>
                <c:pt idx="112368">
                  <c:v>41.637720514453399</c:v>
                </c:pt>
                <c:pt idx="112369">
                  <c:v>41.637843557987601</c:v>
                </c:pt>
                <c:pt idx="112370">
                  <c:v>41.637966601127999</c:v>
                </c:pt>
                <c:pt idx="112371">
                  <c:v>41.638089643874601</c:v>
                </c:pt>
                <c:pt idx="112372">
                  <c:v>41.638212686227199</c:v>
                </c:pt>
                <c:pt idx="112373">
                  <c:v>41.6383357281861</c:v>
                </c:pt>
                <c:pt idx="112374">
                  <c:v>41.638458769751097</c:v>
                </c:pt>
                <c:pt idx="112375">
                  <c:v>41.638581810922197</c:v>
                </c:pt>
                <c:pt idx="112376">
                  <c:v>41.638704851699501</c:v>
                </c:pt>
                <c:pt idx="112377">
                  <c:v>41.638827892083</c:v>
                </c:pt>
                <c:pt idx="112378">
                  <c:v>41.638950932072603</c:v>
                </c:pt>
                <c:pt idx="112379">
                  <c:v>41.639073971668402</c:v>
                </c:pt>
                <c:pt idx="112380">
                  <c:v>41.639197010870298</c:v>
                </c:pt>
                <c:pt idx="112381">
                  <c:v>41.639320049678403</c:v>
                </c:pt>
                <c:pt idx="112382">
                  <c:v>41.639443088092698</c:v>
                </c:pt>
                <c:pt idx="112383">
                  <c:v>41.639566126113102</c:v>
                </c:pt>
                <c:pt idx="112384">
                  <c:v>41.639689163739703</c:v>
                </c:pt>
                <c:pt idx="112385">
                  <c:v>41.6398122009725</c:v>
                </c:pt>
                <c:pt idx="112386">
                  <c:v>41.6399352378114</c:v>
                </c:pt>
                <c:pt idx="112387">
                  <c:v>41.640058274256504</c:v>
                </c:pt>
                <c:pt idx="112388">
                  <c:v>41.640181310307803</c:v>
                </c:pt>
                <c:pt idx="112389">
                  <c:v>41.640304345965198</c:v>
                </c:pt>
                <c:pt idx="112390">
                  <c:v>41.640427381228797</c:v>
                </c:pt>
                <c:pt idx="112391">
                  <c:v>41.640550416098598</c:v>
                </c:pt>
                <c:pt idx="112392">
                  <c:v>41.640673450574603</c:v>
                </c:pt>
                <c:pt idx="112393">
                  <c:v>41.640796484656804</c:v>
                </c:pt>
                <c:pt idx="112394">
                  <c:v>41.6409195183451</c:v>
                </c:pt>
                <c:pt idx="112395">
                  <c:v>41.6410425516396</c:v>
                </c:pt>
                <c:pt idx="112396">
                  <c:v>41.641165584540303</c:v>
                </c:pt>
                <c:pt idx="112397">
                  <c:v>41.641288617047202</c:v>
                </c:pt>
                <c:pt idx="112398">
                  <c:v>41.641411649160197</c:v>
                </c:pt>
                <c:pt idx="112399">
                  <c:v>41.641534680879502</c:v>
                </c:pt>
                <c:pt idx="112400">
                  <c:v>41.641657712204903</c:v>
                </c:pt>
                <c:pt idx="112401">
                  <c:v>41.641780743136501</c:v>
                </c:pt>
                <c:pt idx="112402">
                  <c:v>41.641903773674301</c:v>
                </c:pt>
                <c:pt idx="112403">
                  <c:v>41.642026803818297</c:v>
                </c:pt>
                <c:pt idx="112404">
                  <c:v>41.642149833568503</c:v>
                </c:pt>
                <c:pt idx="112405">
                  <c:v>41.642272862924898</c:v>
                </c:pt>
                <c:pt idx="112406">
                  <c:v>41.642395891887404</c:v>
                </c:pt>
                <c:pt idx="112407">
                  <c:v>41.642518920456197</c:v>
                </c:pt>
                <c:pt idx="112408">
                  <c:v>41.642641948631201</c:v>
                </c:pt>
                <c:pt idx="112409">
                  <c:v>41.642764976412302</c:v>
                </c:pt>
                <c:pt idx="112410">
                  <c:v>41.642888003799698</c:v>
                </c:pt>
                <c:pt idx="112411">
                  <c:v>41.643011030793303</c:v>
                </c:pt>
                <c:pt idx="112412">
                  <c:v>41.643134057392999</c:v>
                </c:pt>
                <c:pt idx="112413">
                  <c:v>41.643257083599003</c:v>
                </c:pt>
                <c:pt idx="112414">
                  <c:v>41.643380109411197</c:v>
                </c:pt>
                <c:pt idx="112415">
                  <c:v>41.643503134829501</c:v>
                </c:pt>
                <c:pt idx="112416">
                  <c:v>41.643626159854101</c:v>
                </c:pt>
                <c:pt idx="112417">
                  <c:v>41.643749184484903</c:v>
                </c:pt>
                <c:pt idx="112418">
                  <c:v>41.643872208721902</c:v>
                </c:pt>
                <c:pt idx="112419">
                  <c:v>41.643995232565103</c:v>
                </c:pt>
                <c:pt idx="112420">
                  <c:v>41.644118256014501</c:v>
                </c:pt>
                <c:pt idx="112421">
                  <c:v>41.644241279070201</c:v>
                </c:pt>
                <c:pt idx="112422">
                  <c:v>41.644364301731997</c:v>
                </c:pt>
                <c:pt idx="112423">
                  <c:v>41.644487324000103</c:v>
                </c:pt>
                <c:pt idx="112424">
                  <c:v>41.644610345874398</c:v>
                </c:pt>
                <c:pt idx="112425">
                  <c:v>41.644733367354902</c:v>
                </c:pt>
                <c:pt idx="112426">
                  <c:v>41.644856388441603</c:v>
                </c:pt>
                <c:pt idx="112427">
                  <c:v>41.6449794091345</c:v>
                </c:pt>
                <c:pt idx="112428">
                  <c:v>41.645102429433699</c:v>
                </c:pt>
                <c:pt idx="112429">
                  <c:v>41.645225449339101</c:v>
                </c:pt>
                <c:pt idx="112430">
                  <c:v>41.645348468850699</c:v>
                </c:pt>
                <c:pt idx="112431">
                  <c:v>41.6454714879685</c:v>
                </c:pt>
                <c:pt idx="112432">
                  <c:v>41.645594506692603</c:v>
                </c:pt>
                <c:pt idx="112433">
                  <c:v>41.645717525022903</c:v>
                </c:pt>
                <c:pt idx="112434">
                  <c:v>41.645840542959398</c:v>
                </c:pt>
                <c:pt idx="112435">
                  <c:v>41.645963560502103</c:v>
                </c:pt>
                <c:pt idx="112436">
                  <c:v>41.646086577651097</c:v>
                </c:pt>
                <c:pt idx="112437">
                  <c:v>41.646209594406301</c:v>
                </c:pt>
                <c:pt idx="112438">
                  <c:v>41.6463326107678</c:v>
                </c:pt>
                <c:pt idx="112439">
                  <c:v>41.646455626735403</c:v>
                </c:pt>
                <c:pt idx="112440">
                  <c:v>41.6465786423094</c:v>
                </c:pt>
                <c:pt idx="112441">
                  <c:v>41.646701657489501</c:v>
                </c:pt>
                <c:pt idx="112442">
                  <c:v>41.646824672275898</c:v>
                </c:pt>
                <c:pt idx="112443">
                  <c:v>41.646947686668597</c:v>
                </c:pt>
                <c:pt idx="112444">
                  <c:v>41.647070700667399</c:v>
                </c:pt>
                <c:pt idx="112445">
                  <c:v>41.647193714272603</c:v>
                </c:pt>
                <c:pt idx="112446">
                  <c:v>41.647316727483897</c:v>
                </c:pt>
                <c:pt idx="112447">
                  <c:v>41.6474397403015</c:v>
                </c:pt>
                <c:pt idx="112448">
                  <c:v>41.647562752725399</c:v>
                </c:pt>
                <c:pt idx="112449">
                  <c:v>41.647685764755501</c:v>
                </c:pt>
                <c:pt idx="112450">
                  <c:v>41.647808776391898</c:v>
                </c:pt>
                <c:pt idx="112451">
                  <c:v>41.647931787634498</c:v>
                </c:pt>
                <c:pt idx="112452">
                  <c:v>41.648054798483301</c:v>
                </c:pt>
                <c:pt idx="112453">
                  <c:v>41.648177808938399</c:v>
                </c:pt>
                <c:pt idx="112454">
                  <c:v>41.6483008189998</c:v>
                </c:pt>
                <c:pt idx="112455">
                  <c:v>41.648423828667397</c:v>
                </c:pt>
                <c:pt idx="112456">
                  <c:v>41.648546837941304</c:v>
                </c:pt>
                <c:pt idx="112457">
                  <c:v>41.648669846821399</c:v>
                </c:pt>
                <c:pt idx="112458">
                  <c:v>41.648792855307804</c:v>
                </c:pt>
                <c:pt idx="112459">
                  <c:v>41.648915863400497</c:v>
                </c:pt>
                <c:pt idx="112460">
                  <c:v>41.6490388710994</c:v>
                </c:pt>
                <c:pt idx="112461">
                  <c:v>41.649161878404598</c:v>
                </c:pt>
                <c:pt idx="112462">
                  <c:v>41.649284885316</c:v>
                </c:pt>
                <c:pt idx="112463">
                  <c:v>41.649407891833803</c:v>
                </c:pt>
                <c:pt idx="112464">
                  <c:v>41.649530897957703</c:v>
                </c:pt>
                <c:pt idx="112465">
                  <c:v>41.649653903687998</c:v>
                </c:pt>
                <c:pt idx="112466">
                  <c:v>41.649776909024503</c:v>
                </c:pt>
                <c:pt idx="112467">
                  <c:v>41.649899913967303</c:v>
                </c:pt>
                <c:pt idx="112468">
                  <c:v>41.650022918516399</c:v>
                </c:pt>
                <c:pt idx="112469">
                  <c:v>41.650145922671697</c:v>
                </c:pt>
                <c:pt idx="112470">
                  <c:v>41.650268926433299</c:v>
                </c:pt>
                <c:pt idx="112471">
                  <c:v>41.650391929801202</c:v>
                </c:pt>
                <c:pt idx="112472">
                  <c:v>41.650514932775401</c:v>
                </c:pt>
                <c:pt idx="112473">
                  <c:v>41.650637935355803</c:v>
                </c:pt>
                <c:pt idx="112474">
                  <c:v>41.650760937542501</c:v>
                </c:pt>
                <c:pt idx="112475">
                  <c:v>41.6508839393355</c:v>
                </c:pt>
                <c:pt idx="112476">
                  <c:v>41.651006940734803</c:v>
                </c:pt>
                <c:pt idx="112477">
                  <c:v>41.6511299417404</c:v>
                </c:pt>
                <c:pt idx="112478">
                  <c:v>41.651252942352201</c:v>
                </c:pt>
                <c:pt idx="112479">
                  <c:v>41.651375942570397</c:v>
                </c:pt>
                <c:pt idx="112480">
                  <c:v>41.651498942394802</c:v>
                </c:pt>
                <c:pt idx="112481">
                  <c:v>41.651621941825503</c:v>
                </c:pt>
                <c:pt idx="112482">
                  <c:v>41.6517449408625</c:v>
                </c:pt>
                <c:pt idx="112483">
                  <c:v>41.651867939505799</c:v>
                </c:pt>
                <c:pt idx="112484">
                  <c:v>41.6519909377554</c:v>
                </c:pt>
                <c:pt idx="112485">
                  <c:v>41.652113935611297</c:v>
                </c:pt>
                <c:pt idx="112486">
                  <c:v>41.652236933073503</c:v>
                </c:pt>
                <c:pt idx="112487">
                  <c:v>41.652359930141898</c:v>
                </c:pt>
                <c:pt idx="112488">
                  <c:v>41.652482926816703</c:v>
                </c:pt>
                <c:pt idx="112489">
                  <c:v>41.652605923097802</c:v>
                </c:pt>
                <c:pt idx="112490">
                  <c:v>41.652728918985098</c:v>
                </c:pt>
                <c:pt idx="112491">
                  <c:v>41.652851914478802</c:v>
                </c:pt>
                <c:pt idx="112492">
                  <c:v>41.652974909578802</c:v>
                </c:pt>
                <c:pt idx="112493">
                  <c:v>41.653097904285097</c:v>
                </c:pt>
                <c:pt idx="112494">
                  <c:v>41.653220898597603</c:v>
                </c:pt>
                <c:pt idx="112495">
                  <c:v>41.653343892516503</c:v>
                </c:pt>
                <c:pt idx="112496">
                  <c:v>41.653466886041699</c:v>
                </c:pt>
                <c:pt idx="112497">
                  <c:v>41.653589879173197</c:v>
                </c:pt>
                <c:pt idx="112498">
                  <c:v>41.653712871910997</c:v>
                </c:pt>
                <c:pt idx="112499">
                  <c:v>41.6538358642552</c:v>
                </c:pt>
                <c:pt idx="112500">
                  <c:v>41.653958856205598</c:v>
                </c:pt>
                <c:pt idx="112501">
                  <c:v>41.654081847762299</c:v>
                </c:pt>
                <c:pt idx="112502">
                  <c:v>41.654204838925402</c:v>
                </c:pt>
                <c:pt idx="112503">
                  <c:v>41.6543278296948</c:v>
                </c:pt>
                <c:pt idx="112504">
                  <c:v>41.654450820070501</c:v>
                </c:pt>
                <c:pt idx="112505">
                  <c:v>41.654573810052497</c:v>
                </c:pt>
                <c:pt idx="112506">
                  <c:v>41.654696799640803</c:v>
                </c:pt>
                <c:pt idx="112507">
                  <c:v>41.654819788835503</c:v>
                </c:pt>
                <c:pt idx="112508">
                  <c:v>41.654942777636499</c:v>
                </c:pt>
                <c:pt idx="112509">
                  <c:v>41.655065766043798</c:v>
                </c:pt>
                <c:pt idx="112510">
                  <c:v>41.655188754057399</c:v>
                </c:pt>
                <c:pt idx="112511">
                  <c:v>41.655311741677401</c:v>
                </c:pt>
                <c:pt idx="112512">
                  <c:v>41.6554347289036</c:v>
                </c:pt>
                <c:pt idx="112513">
                  <c:v>41.6555577157363</c:v>
                </c:pt>
                <c:pt idx="112514">
                  <c:v>41.655680702175196</c:v>
                </c:pt>
                <c:pt idx="112515">
                  <c:v>41.655803688220502</c:v>
                </c:pt>
                <c:pt idx="112516">
                  <c:v>41.655926673872102</c:v>
                </c:pt>
                <c:pt idx="112517">
                  <c:v>41.656049659129998</c:v>
                </c:pt>
                <c:pt idx="112518">
                  <c:v>41.656172643994303</c:v>
                </c:pt>
                <c:pt idx="112519">
                  <c:v>41.656295628464903</c:v>
                </c:pt>
                <c:pt idx="112520">
                  <c:v>41.656418612541898</c:v>
                </c:pt>
                <c:pt idx="112521">
                  <c:v>41.656541596225097</c:v>
                </c:pt>
                <c:pt idx="112522">
                  <c:v>41.656664579514803</c:v>
                </c:pt>
                <c:pt idx="112523">
                  <c:v>41.656787562410798</c:v>
                </c:pt>
                <c:pt idx="112524">
                  <c:v>41.656910544913103</c:v>
                </c:pt>
                <c:pt idx="112525">
                  <c:v>41.657033527021703</c:v>
                </c:pt>
                <c:pt idx="112526">
                  <c:v>41.657156508736698</c:v>
                </c:pt>
                <c:pt idx="112527">
                  <c:v>41.657279490058102</c:v>
                </c:pt>
                <c:pt idx="112528">
                  <c:v>41.657402470985801</c:v>
                </c:pt>
                <c:pt idx="112529">
                  <c:v>41.657525451519803</c:v>
                </c:pt>
                <c:pt idx="112530">
                  <c:v>41.657648431660199</c:v>
                </c:pt>
                <c:pt idx="112531">
                  <c:v>41.657771411406998</c:v>
                </c:pt>
                <c:pt idx="112532">
                  <c:v>41.657894390760099</c:v>
                </c:pt>
                <c:pt idx="112533">
                  <c:v>41.658017369719502</c:v>
                </c:pt>
                <c:pt idx="112534">
                  <c:v>41.658140348285301</c:v>
                </c:pt>
                <c:pt idx="112535">
                  <c:v>41.658263326457501</c:v>
                </c:pt>
                <c:pt idx="112536">
                  <c:v>41.658386304235997</c:v>
                </c:pt>
                <c:pt idx="112537">
                  <c:v>41.658509281620901</c:v>
                </c:pt>
                <c:pt idx="112538">
                  <c:v>41.658632258612101</c:v>
                </c:pt>
                <c:pt idx="112539">
                  <c:v>41.658755235209703</c:v>
                </c:pt>
                <c:pt idx="112540">
                  <c:v>41.6588782114137</c:v>
                </c:pt>
                <c:pt idx="112541">
                  <c:v>41.659001187224</c:v>
                </c:pt>
                <c:pt idx="112542">
                  <c:v>41.659124162640701</c:v>
                </c:pt>
                <c:pt idx="112543">
                  <c:v>41.659247137663797</c:v>
                </c:pt>
                <c:pt idx="112544">
                  <c:v>41.659370112293203</c:v>
                </c:pt>
                <c:pt idx="112545">
                  <c:v>41.659493086528997</c:v>
                </c:pt>
                <c:pt idx="112546">
                  <c:v>41.659616060371199</c:v>
                </c:pt>
                <c:pt idx="112547">
                  <c:v>41.659739033819797</c:v>
                </c:pt>
                <c:pt idx="112548">
                  <c:v>41.659862006874697</c:v>
                </c:pt>
                <c:pt idx="112549">
                  <c:v>41.659984979535999</c:v>
                </c:pt>
                <c:pt idx="112550">
                  <c:v>41.660107951803603</c:v>
                </c:pt>
                <c:pt idx="112551">
                  <c:v>41.660230923677702</c:v>
                </c:pt>
                <c:pt idx="112552">
                  <c:v>41.660353895158103</c:v>
                </c:pt>
                <c:pt idx="112553">
                  <c:v>41.660476866244899</c:v>
                </c:pt>
                <c:pt idx="112554">
                  <c:v>41.660599836938097</c:v>
                </c:pt>
                <c:pt idx="112555">
                  <c:v>41.660722807237597</c:v>
                </c:pt>
                <c:pt idx="112556">
                  <c:v>41.660845777143599</c:v>
                </c:pt>
                <c:pt idx="112557">
                  <c:v>41.660968746655897</c:v>
                </c:pt>
                <c:pt idx="112558">
                  <c:v>41.661091715774603</c:v>
                </c:pt>
                <c:pt idx="112559">
                  <c:v>41.661214684499697</c:v>
                </c:pt>
                <c:pt idx="112560">
                  <c:v>41.6613376528312</c:v>
                </c:pt>
                <c:pt idx="112561">
                  <c:v>41.661460620769098</c:v>
                </c:pt>
                <c:pt idx="112562">
                  <c:v>41.661583588313398</c:v>
                </c:pt>
                <c:pt idx="112563">
                  <c:v>41.661706555464001</c:v>
                </c:pt>
                <c:pt idx="112564">
                  <c:v>41.661829522221097</c:v>
                </c:pt>
                <c:pt idx="112565">
                  <c:v>41.661952488584497</c:v>
                </c:pt>
                <c:pt idx="112566">
                  <c:v>41.662075454554397</c:v>
                </c:pt>
                <c:pt idx="112567">
                  <c:v>41.662198420130601</c:v>
                </c:pt>
                <c:pt idx="112568">
                  <c:v>41.662321385313298</c:v>
                </c:pt>
                <c:pt idx="112569">
                  <c:v>41.662444350102298</c:v>
                </c:pt>
                <c:pt idx="112570">
                  <c:v>41.6625673144977</c:v>
                </c:pt>
                <c:pt idx="112571">
                  <c:v>41.662690278499603</c:v>
                </c:pt>
                <c:pt idx="112572">
                  <c:v>41.662813242107802</c:v>
                </c:pt>
                <c:pt idx="112573">
                  <c:v>41.662936205322502</c:v>
                </c:pt>
                <c:pt idx="112574">
                  <c:v>41.663059168143498</c:v>
                </c:pt>
                <c:pt idx="112575">
                  <c:v>41.663182130571002</c:v>
                </c:pt>
                <c:pt idx="112576">
                  <c:v>41.663305092604901</c:v>
                </c:pt>
                <c:pt idx="112577">
                  <c:v>41.663428054245102</c:v>
                </c:pt>
                <c:pt idx="112578">
                  <c:v>41.663551015491798</c:v>
                </c:pt>
                <c:pt idx="112579">
                  <c:v>41.663673976344903</c:v>
                </c:pt>
                <c:pt idx="112580">
                  <c:v>41.663796936804403</c:v>
                </c:pt>
                <c:pt idx="112581">
                  <c:v>41.663919896870397</c:v>
                </c:pt>
                <c:pt idx="112582">
                  <c:v>41.6640428565427</c:v>
                </c:pt>
                <c:pt idx="112583">
                  <c:v>41.664165815821498</c:v>
                </c:pt>
                <c:pt idx="112584">
                  <c:v>41.664288774706698</c:v>
                </c:pt>
                <c:pt idx="112585">
                  <c:v>41.6644117331983</c:v>
                </c:pt>
                <c:pt idx="112586">
                  <c:v>41.664534691296303</c:v>
                </c:pt>
                <c:pt idx="112587">
                  <c:v>41.664657649000702</c:v>
                </c:pt>
                <c:pt idx="112588">
                  <c:v>41.664780606311602</c:v>
                </c:pt>
                <c:pt idx="112589">
                  <c:v>41.664903563228897</c:v>
                </c:pt>
                <c:pt idx="112590">
                  <c:v>41.665026519752601</c:v>
                </c:pt>
                <c:pt idx="112591">
                  <c:v>41.6651494758827</c:v>
                </c:pt>
                <c:pt idx="112592">
                  <c:v>41.6652724316193</c:v>
                </c:pt>
                <c:pt idx="112593">
                  <c:v>41.665395386962302</c:v>
                </c:pt>
                <c:pt idx="112594">
                  <c:v>41.665518341911799</c:v>
                </c:pt>
                <c:pt idx="112595">
                  <c:v>41.665641296467598</c:v>
                </c:pt>
                <c:pt idx="112596">
                  <c:v>41.665764250629898</c:v>
                </c:pt>
                <c:pt idx="112597">
                  <c:v>41.6658872043987</c:v>
                </c:pt>
                <c:pt idx="112598">
                  <c:v>41.666010157773798</c:v>
                </c:pt>
                <c:pt idx="112599">
                  <c:v>41.666133110755403</c:v>
                </c:pt>
                <c:pt idx="112600">
                  <c:v>41.666256063343504</c:v>
                </c:pt>
                <c:pt idx="112601">
                  <c:v>41.666379015537998</c:v>
                </c:pt>
                <c:pt idx="112602">
                  <c:v>41.666501967338903</c:v>
                </c:pt>
                <c:pt idx="112603">
                  <c:v>41.666624918746301</c:v>
                </c:pt>
                <c:pt idx="112604">
                  <c:v>41.666747869760101</c:v>
                </c:pt>
                <c:pt idx="112605">
                  <c:v>41.666870820380304</c:v>
                </c:pt>
                <c:pt idx="112606">
                  <c:v>41.666993770607</c:v>
                </c:pt>
                <c:pt idx="112607">
                  <c:v>41.667116720440198</c:v>
                </c:pt>
                <c:pt idx="112608">
                  <c:v>41.667239669879798</c:v>
                </c:pt>
                <c:pt idx="112609">
                  <c:v>41.6673626189258</c:v>
                </c:pt>
                <c:pt idx="112610">
                  <c:v>41.667485567578296</c:v>
                </c:pt>
                <c:pt idx="112611">
                  <c:v>41.667608515837301</c:v>
                </c:pt>
                <c:pt idx="112612">
                  <c:v>41.667731463702701</c:v>
                </c:pt>
                <c:pt idx="112613">
                  <c:v>41.667854411174503</c:v>
                </c:pt>
                <c:pt idx="112614">
                  <c:v>41.667977358252898</c:v>
                </c:pt>
                <c:pt idx="112615">
                  <c:v>41.668100304937603</c:v>
                </c:pt>
                <c:pt idx="112616">
                  <c:v>41.668223251228902</c:v>
                </c:pt>
                <c:pt idx="112617">
                  <c:v>41.668346197126503</c:v>
                </c:pt>
                <c:pt idx="112618">
                  <c:v>41.668469142630698</c:v>
                </c:pt>
                <c:pt idx="112619">
                  <c:v>41.668592087741303</c:v>
                </c:pt>
                <c:pt idx="112620">
                  <c:v>41.668715032458401</c:v>
                </c:pt>
                <c:pt idx="112621">
                  <c:v>41.668837976781901</c:v>
                </c:pt>
                <c:pt idx="112622">
                  <c:v>41.668960920712003</c:v>
                </c:pt>
                <c:pt idx="112623">
                  <c:v>41.6690838642484</c:v>
                </c:pt>
                <c:pt idx="112624">
                  <c:v>41.669206807391397</c:v>
                </c:pt>
                <c:pt idx="112625">
                  <c:v>41.669329750140797</c:v>
                </c:pt>
                <c:pt idx="112626">
                  <c:v>41.669452692496698</c:v>
                </c:pt>
                <c:pt idx="112627">
                  <c:v>41.669575634459001</c:v>
                </c:pt>
                <c:pt idx="112628">
                  <c:v>41.669698576027898</c:v>
                </c:pt>
                <c:pt idx="112629">
                  <c:v>41.669821517203196</c:v>
                </c:pt>
                <c:pt idx="112630">
                  <c:v>41.669944457984997</c:v>
                </c:pt>
                <c:pt idx="112631">
                  <c:v>41.670067398373199</c:v>
                </c:pt>
                <c:pt idx="112632">
                  <c:v>41.670190338368002</c:v>
                </c:pt>
                <c:pt idx="112633">
                  <c:v>41.6703132779692</c:v>
                </c:pt>
                <c:pt idx="112634">
                  <c:v>41.670436217176899</c:v>
                </c:pt>
                <c:pt idx="112635">
                  <c:v>41.6705591559911</c:v>
                </c:pt>
                <c:pt idx="112636">
                  <c:v>41.670682094411802</c:v>
                </c:pt>
                <c:pt idx="112637">
                  <c:v>41.670805032438899</c:v>
                </c:pt>
                <c:pt idx="112638">
                  <c:v>41.670927970072498</c:v>
                </c:pt>
                <c:pt idx="112639">
                  <c:v>41.671050907312697</c:v>
                </c:pt>
                <c:pt idx="112640">
                  <c:v>41.671173844159298</c:v>
                </c:pt>
                <c:pt idx="112641">
                  <c:v>41.671296780612401</c:v>
                </c:pt>
                <c:pt idx="112642">
                  <c:v>41.671419716671998</c:v>
                </c:pt>
                <c:pt idx="112643">
                  <c:v>41.671542652338097</c:v>
                </c:pt>
                <c:pt idx="112644">
                  <c:v>41.671665587610697</c:v>
                </c:pt>
                <c:pt idx="112645">
                  <c:v>41.671788522489798</c:v>
                </c:pt>
                <c:pt idx="112646">
                  <c:v>41.671911456975302</c:v>
                </c:pt>
                <c:pt idx="112647">
                  <c:v>41.672034391067399</c:v>
                </c:pt>
                <c:pt idx="112648">
                  <c:v>41.672157324765998</c:v>
                </c:pt>
                <c:pt idx="112649">
                  <c:v>41.672280258071098</c:v>
                </c:pt>
                <c:pt idx="112650">
                  <c:v>41.6724031909826</c:v>
                </c:pt>
                <c:pt idx="112651">
                  <c:v>41.672526123500703</c:v>
                </c:pt>
                <c:pt idx="112652">
                  <c:v>41.6726490556253</c:v>
                </c:pt>
                <c:pt idx="112653">
                  <c:v>41.672771987356398</c:v>
                </c:pt>
                <c:pt idx="112654">
                  <c:v>41.672894918693999</c:v>
                </c:pt>
                <c:pt idx="112655">
                  <c:v>41.6730178496381</c:v>
                </c:pt>
                <c:pt idx="112656">
                  <c:v>41.673140780188703</c:v>
                </c:pt>
                <c:pt idx="112657">
                  <c:v>41.6732637103458</c:v>
                </c:pt>
                <c:pt idx="112658">
                  <c:v>41.673386640109399</c:v>
                </c:pt>
                <c:pt idx="112659">
                  <c:v>41.673509569479599</c:v>
                </c:pt>
                <c:pt idx="112660">
                  <c:v>41.6736324984562</c:v>
                </c:pt>
                <c:pt idx="112661">
                  <c:v>41.673755427039403</c:v>
                </c:pt>
                <c:pt idx="112662">
                  <c:v>41.6738783552291</c:v>
                </c:pt>
                <c:pt idx="112663">
                  <c:v>41.674001283025298</c:v>
                </c:pt>
                <c:pt idx="112664">
                  <c:v>41.674124210427998</c:v>
                </c:pt>
                <c:pt idx="112665">
                  <c:v>41.674247137437298</c:v>
                </c:pt>
                <c:pt idx="112666">
                  <c:v>41.674370064053001</c:v>
                </c:pt>
                <c:pt idx="112667">
                  <c:v>41.674492990275297</c:v>
                </c:pt>
                <c:pt idx="112668">
                  <c:v>41.674615916104102</c:v>
                </c:pt>
                <c:pt idx="112669">
                  <c:v>41.674738841539501</c:v>
                </c:pt>
                <c:pt idx="112670">
                  <c:v>41.674861766581301</c:v>
                </c:pt>
                <c:pt idx="112671">
                  <c:v>41.674984691229703</c:v>
                </c:pt>
                <c:pt idx="112672">
                  <c:v>41.675107615484698</c:v>
                </c:pt>
                <c:pt idx="112673">
                  <c:v>41.675230539346103</c:v>
                </c:pt>
                <c:pt idx="112674">
                  <c:v>41.675353462814101</c:v>
                </c:pt>
                <c:pt idx="112675">
                  <c:v>41.675476385888601</c:v>
                </c:pt>
                <c:pt idx="112676">
                  <c:v>41.675599308569701</c:v>
                </c:pt>
                <c:pt idx="112677">
                  <c:v>41.675722230857303</c:v>
                </c:pt>
                <c:pt idx="112678">
                  <c:v>41.6758451527514</c:v>
                </c:pt>
                <c:pt idx="112679">
                  <c:v>41.675968074252097</c:v>
                </c:pt>
                <c:pt idx="112680">
                  <c:v>41.676090995359303</c:v>
                </c:pt>
                <c:pt idx="112681">
                  <c:v>41.676213916073003</c:v>
                </c:pt>
                <c:pt idx="112682">
                  <c:v>41.676336836393297</c:v>
                </c:pt>
                <c:pt idx="112683">
                  <c:v>41.676459756320099</c:v>
                </c:pt>
                <c:pt idx="112684">
                  <c:v>41.676582675853503</c:v>
                </c:pt>
                <c:pt idx="112685">
                  <c:v>41.6767055949934</c:v>
                </c:pt>
                <c:pt idx="112686">
                  <c:v>41.676828513739899</c:v>
                </c:pt>
                <c:pt idx="112687">
                  <c:v>41.676951432092899</c:v>
                </c:pt>
                <c:pt idx="112688">
                  <c:v>41.6770743500525</c:v>
                </c:pt>
                <c:pt idx="112689">
                  <c:v>41.677197267618602</c:v>
                </c:pt>
                <c:pt idx="112690">
                  <c:v>41.677320184791199</c:v>
                </c:pt>
                <c:pt idx="112691">
                  <c:v>41.677443101570503</c:v>
                </c:pt>
                <c:pt idx="112692">
                  <c:v>41.677566017956202</c:v>
                </c:pt>
                <c:pt idx="112693">
                  <c:v>41.677688933948502</c:v>
                </c:pt>
                <c:pt idx="112694">
                  <c:v>41.677811849547403</c:v>
                </c:pt>
                <c:pt idx="112695">
                  <c:v>41.677934764752898</c:v>
                </c:pt>
                <c:pt idx="112696">
                  <c:v>41.678057679564901</c:v>
                </c:pt>
                <c:pt idx="112697">
                  <c:v>41.678180593983399</c:v>
                </c:pt>
                <c:pt idx="112698">
                  <c:v>41.678303508008597</c:v>
                </c:pt>
                <c:pt idx="112699">
                  <c:v>41.678426421640303</c:v>
                </c:pt>
                <c:pt idx="112700">
                  <c:v>41.678549334878497</c:v>
                </c:pt>
                <c:pt idx="112701">
                  <c:v>41.678672247723298</c:v>
                </c:pt>
                <c:pt idx="112702">
                  <c:v>41.678795160174701</c:v>
                </c:pt>
                <c:pt idx="112703">
                  <c:v>41.678918072232698</c:v>
                </c:pt>
                <c:pt idx="112704">
                  <c:v>41.679040983897202</c:v>
                </c:pt>
                <c:pt idx="112705">
                  <c:v>41.679163895168301</c:v>
                </c:pt>
                <c:pt idx="112706">
                  <c:v>41.679286806045901</c:v>
                </c:pt>
                <c:pt idx="112707">
                  <c:v>41.679409716530202</c:v>
                </c:pt>
                <c:pt idx="112708">
                  <c:v>41.679532626620997</c:v>
                </c:pt>
                <c:pt idx="112709">
                  <c:v>41.6796555363184</c:v>
                </c:pt>
                <c:pt idx="112710">
                  <c:v>41.679778445622397</c:v>
                </c:pt>
                <c:pt idx="112711">
                  <c:v>41.679901354532902</c:v>
                </c:pt>
                <c:pt idx="112712">
                  <c:v>41.680024263050001</c:v>
                </c:pt>
                <c:pt idx="112713">
                  <c:v>41.680147171173701</c:v>
                </c:pt>
                <c:pt idx="112714">
                  <c:v>41.680270078904002</c:v>
                </c:pt>
                <c:pt idx="112715">
                  <c:v>41.680392986240903</c:v>
                </c:pt>
                <c:pt idx="112716">
                  <c:v>41.6805158931843</c:v>
                </c:pt>
                <c:pt idx="112717">
                  <c:v>41.680638799734403</c:v>
                </c:pt>
                <c:pt idx="112718">
                  <c:v>41.680761705891001</c:v>
                </c:pt>
                <c:pt idx="112719">
                  <c:v>41.6808846116542</c:v>
                </c:pt>
                <c:pt idx="112720">
                  <c:v>41.681007517024</c:v>
                </c:pt>
                <c:pt idx="112721">
                  <c:v>41.6811304220004</c:v>
                </c:pt>
                <c:pt idx="112722">
                  <c:v>41.681253326583402</c:v>
                </c:pt>
                <c:pt idx="112723">
                  <c:v>41.681376230772997</c:v>
                </c:pt>
                <c:pt idx="112724">
                  <c:v>41.681499134569201</c:v>
                </c:pt>
                <c:pt idx="112725">
                  <c:v>41.681622037971898</c:v>
                </c:pt>
                <c:pt idx="112726">
                  <c:v>41.681744940981297</c:v>
                </c:pt>
                <c:pt idx="112727">
                  <c:v>41.681867843597303</c:v>
                </c:pt>
                <c:pt idx="112728">
                  <c:v>41.681990745819803</c:v>
                </c:pt>
                <c:pt idx="112729">
                  <c:v>41.682113647648997</c:v>
                </c:pt>
                <c:pt idx="112730">
                  <c:v>41.682236549084799</c:v>
                </c:pt>
                <c:pt idx="112731">
                  <c:v>41.682359450127102</c:v>
                </c:pt>
                <c:pt idx="112732">
                  <c:v>41.682482350776098</c:v>
                </c:pt>
                <c:pt idx="112733">
                  <c:v>41.682605251031703</c:v>
                </c:pt>
                <c:pt idx="112734">
                  <c:v>41.682728150893901</c:v>
                </c:pt>
                <c:pt idx="112735">
                  <c:v>41.6828510503627</c:v>
                </c:pt>
                <c:pt idx="112736">
                  <c:v>41.6829739494381</c:v>
                </c:pt>
                <c:pt idx="112737">
                  <c:v>41.683096848120101</c:v>
                </c:pt>
                <c:pt idx="112738">
                  <c:v>41.683219746408803</c:v>
                </c:pt>
                <c:pt idx="112739">
                  <c:v>41.683342644303998</c:v>
                </c:pt>
                <c:pt idx="112740">
                  <c:v>41.683465541805901</c:v>
                </c:pt>
                <c:pt idx="112741">
                  <c:v>41.683588438914398</c:v>
                </c:pt>
                <c:pt idx="112742">
                  <c:v>41.683711335629397</c:v>
                </c:pt>
                <c:pt idx="112743">
                  <c:v>41.683834231951202</c:v>
                </c:pt>
                <c:pt idx="112744">
                  <c:v>41.683957127879502</c:v>
                </c:pt>
                <c:pt idx="112745">
                  <c:v>41.684080023414403</c:v>
                </c:pt>
                <c:pt idx="112746">
                  <c:v>41.684202918555997</c:v>
                </c:pt>
                <c:pt idx="112747">
                  <c:v>41.684325813304199</c:v>
                </c:pt>
                <c:pt idx="112748">
                  <c:v>41.684448707659001</c:v>
                </c:pt>
                <c:pt idx="112749">
                  <c:v>41.684571601620497</c:v>
                </c:pt>
                <c:pt idx="112750">
                  <c:v>41.684694495188602</c:v>
                </c:pt>
                <c:pt idx="112751">
                  <c:v>41.6848173883633</c:v>
                </c:pt>
                <c:pt idx="112752">
                  <c:v>41.684940281144598</c:v>
                </c:pt>
                <c:pt idx="112753">
                  <c:v>41.685063173532598</c:v>
                </c:pt>
                <c:pt idx="112754">
                  <c:v>41.685186065527198</c:v>
                </c:pt>
                <c:pt idx="112755">
                  <c:v>41.685308957128399</c:v>
                </c:pt>
                <c:pt idx="112756">
                  <c:v>41.6854318483363</c:v>
                </c:pt>
                <c:pt idx="112757">
                  <c:v>41.685554739150803</c:v>
                </c:pt>
                <c:pt idx="112758">
                  <c:v>41.685677629571899</c:v>
                </c:pt>
                <c:pt idx="112759">
                  <c:v>41.685800519599702</c:v>
                </c:pt>
                <c:pt idx="112760">
                  <c:v>41.6859234092341</c:v>
                </c:pt>
                <c:pt idx="112761">
                  <c:v>41.686046298475198</c:v>
                </c:pt>
                <c:pt idx="112762">
                  <c:v>41.686169187322903</c:v>
                </c:pt>
                <c:pt idx="112763">
                  <c:v>41.686292075777303</c:v>
                </c:pt>
                <c:pt idx="112764">
                  <c:v>41.686414963838303</c:v>
                </c:pt>
                <c:pt idx="112765">
                  <c:v>41.686537851505904</c:v>
                </c:pt>
                <c:pt idx="112766">
                  <c:v>41.686660738780198</c:v>
                </c:pt>
                <c:pt idx="112767">
                  <c:v>41.6867836256611</c:v>
                </c:pt>
                <c:pt idx="112768">
                  <c:v>41.686906512148703</c:v>
                </c:pt>
                <c:pt idx="112769">
                  <c:v>41.687029398242899</c:v>
                </c:pt>
                <c:pt idx="112770">
                  <c:v>41.687152283943803</c:v>
                </c:pt>
                <c:pt idx="112771">
                  <c:v>41.6872751692514</c:v>
                </c:pt>
                <c:pt idx="112772">
                  <c:v>41.687398054165598</c:v>
                </c:pt>
                <c:pt idx="112773">
                  <c:v>41.687520938686397</c:v>
                </c:pt>
                <c:pt idx="112774">
                  <c:v>41.687643822814003</c:v>
                </c:pt>
                <c:pt idx="112775">
                  <c:v>41.687766706548103</c:v>
                </c:pt>
                <c:pt idx="112776">
                  <c:v>41.687889589888997</c:v>
                </c:pt>
                <c:pt idx="112777">
                  <c:v>41.688012472836498</c:v>
                </c:pt>
                <c:pt idx="112778">
                  <c:v>41.6881353553906</c:v>
                </c:pt>
                <c:pt idx="112779">
                  <c:v>41.688258237551402</c:v>
                </c:pt>
                <c:pt idx="112780">
                  <c:v>41.688381119318898</c:v>
                </c:pt>
                <c:pt idx="112781">
                  <c:v>41.688504000693101</c:v>
                </c:pt>
                <c:pt idx="112782">
                  <c:v>41.688626881673898</c:v>
                </c:pt>
                <c:pt idx="112783">
                  <c:v>41.688749762261402</c:v>
                </c:pt>
                <c:pt idx="112784">
                  <c:v>41.6888726424555</c:v>
                </c:pt>
                <c:pt idx="112785">
                  <c:v>41.688995522256398</c:v>
                </c:pt>
                <c:pt idx="112786">
                  <c:v>41.689118401663897</c:v>
                </c:pt>
                <c:pt idx="112787">
                  <c:v>41.689241280677997</c:v>
                </c:pt>
                <c:pt idx="112788">
                  <c:v>41.689364159298897</c:v>
                </c:pt>
                <c:pt idx="112789">
                  <c:v>41.689487037526398</c:v>
                </c:pt>
                <c:pt idx="112790">
                  <c:v>41.689609915360599</c:v>
                </c:pt>
                <c:pt idx="112791">
                  <c:v>41.6897327928015</c:v>
                </c:pt>
                <c:pt idx="112792">
                  <c:v>41.689855669849102</c:v>
                </c:pt>
                <c:pt idx="112793">
                  <c:v>41.689978546503298</c:v>
                </c:pt>
                <c:pt idx="112794">
                  <c:v>41.690101422764201</c:v>
                </c:pt>
                <c:pt idx="112795">
                  <c:v>41.690224298631897</c:v>
                </c:pt>
                <c:pt idx="112796">
                  <c:v>41.690347174106201</c:v>
                </c:pt>
                <c:pt idx="112797">
                  <c:v>41.690470049187098</c:v>
                </c:pt>
                <c:pt idx="112798">
                  <c:v>41.690592923874803</c:v>
                </c:pt>
                <c:pt idx="112799">
                  <c:v>41.690715798169201</c:v>
                </c:pt>
                <c:pt idx="112800">
                  <c:v>41.6908386720702</c:v>
                </c:pt>
                <c:pt idx="112801">
                  <c:v>41.690961545577998</c:v>
                </c:pt>
                <c:pt idx="112802">
                  <c:v>41.691084418692398</c:v>
                </c:pt>
                <c:pt idx="112803">
                  <c:v>41.691207291413498</c:v>
                </c:pt>
                <c:pt idx="112804">
                  <c:v>41.691330163741398</c:v>
                </c:pt>
                <c:pt idx="112805">
                  <c:v>41.691453035675899</c:v>
                </c:pt>
                <c:pt idx="112806">
                  <c:v>41.6915759072171</c:v>
                </c:pt>
                <c:pt idx="112807">
                  <c:v>41.691698778365001</c:v>
                </c:pt>
                <c:pt idx="112808">
                  <c:v>41.691821649119703</c:v>
                </c:pt>
                <c:pt idx="112809">
                  <c:v>41.691944519480998</c:v>
                </c:pt>
                <c:pt idx="112810">
                  <c:v>41.692067389449001</c:v>
                </c:pt>
                <c:pt idx="112811">
                  <c:v>41.692190259023697</c:v>
                </c:pt>
                <c:pt idx="112812">
                  <c:v>41.6923131282052</c:v>
                </c:pt>
                <c:pt idx="112813">
                  <c:v>41.692435996993296</c:v>
                </c:pt>
                <c:pt idx="112814">
                  <c:v>41.6925588653882</c:v>
                </c:pt>
                <c:pt idx="112815">
                  <c:v>41.692681733389698</c:v>
                </c:pt>
                <c:pt idx="112816">
                  <c:v>41.692804600998002</c:v>
                </c:pt>
                <c:pt idx="112817">
                  <c:v>41.692927468213</c:v>
                </c:pt>
                <c:pt idx="112818">
                  <c:v>41.693050335034698</c:v>
                </c:pt>
                <c:pt idx="112819">
                  <c:v>41.693173201463097</c:v>
                </c:pt>
                <c:pt idx="112820">
                  <c:v>41.693296067498203</c:v>
                </c:pt>
                <c:pt idx="112821">
                  <c:v>41.693418933140002</c:v>
                </c:pt>
                <c:pt idx="112822">
                  <c:v>41.693541798388601</c:v>
                </c:pt>
                <c:pt idx="112823">
                  <c:v>41.693664663243901</c:v>
                </c:pt>
                <c:pt idx="112824">
                  <c:v>41.693787527705901</c:v>
                </c:pt>
                <c:pt idx="112825">
                  <c:v>41.693910391774601</c:v>
                </c:pt>
                <c:pt idx="112826">
                  <c:v>41.694033255450002</c:v>
                </c:pt>
                <c:pt idx="112827">
                  <c:v>41.694156118732202</c:v>
                </c:pt>
                <c:pt idx="112828">
                  <c:v>41.694278981621103</c:v>
                </c:pt>
                <c:pt idx="112829">
                  <c:v>41.694401844116697</c:v>
                </c:pt>
                <c:pt idx="112830">
                  <c:v>41.694524706219099</c:v>
                </c:pt>
                <c:pt idx="112831">
                  <c:v>41.694647567928101</c:v>
                </c:pt>
                <c:pt idx="112832">
                  <c:v>41.694770429243903</c:v>
                </c:pt>
                <c:pt idx="112833">
                  <c:v>41.694893290166497</c:v>
                </c:pt>
                <c:pt idx="112834">
                  <c:v>41.6950161506958</c:v>
                </c:pt>
                <c:pt idx="112835">
                  <c:v>41.695139010831802</c:v>
                </c:pt>
                <c:pt idx="112836">
                  <c:v>41.695261870574498</c:v>
                </c:pt>
                <c:pt idx="112837">
                  <c:v>41.695384729924001</c:v>
                </c:pt>
                <c:pt idx="112838">
                  <c:v>41.695507588880197</c:v>
                </c:pt>
                <c:pt idx="112839">
                  <c:v>41.6956304474432</c:v>
                </c:pt>
                <c:pt idx="112840">
                  <c:v>41.695753305612897</c:v>
                </c:pt>
                <c:pt idx="112841">
                  <c:v>41.6958761633893</c:v>
                </c:pt>
                <c:pt idx="112842">
                  <c:v>41.695999020772497</c:v>
                </c:pt>
                <c:pt idx="112843">
                  <c:v>41.696121877762401</c:v>
                </c:pt>
                <c:pt idx="112844">
                  <c:v>41.696244734359098</c:v>
                </c:pt>
                <c:pt idx="112845">
                  <c:v>41.696367590562502</c:v>
                </c:pt>
                <c:pt idx="112846">
                  <c:v>41.6964904463727</c:v>
                </c:pt>
                <c:pt idx="112847">
                  <c:v>41.696613301789597</c:v>
                </c:pt>
                <c:pt idx="112848">
                  <c:v>41.696736156813301</c:v>
                </c:pt>
                <c:pt idx="112849">
                  <c:v>41.696859011443699</c:v>
                </c:pt>
                <c:pt idx="112850">
                  <c:v>41.696981865680897</c:v>
                </c:pt>
                <c:pt idx="112851">
                  <c:v>41.697104719524802</c:v>
                </c:pt>
                <c:pt idx="112852">
                  <c:v>41.6972275729755</c:v>
                </c:pt>
                <c:pt idx="112853">
                  <c:v>41.697350426032898</c:v>
                </c:pt>
                <c:pt idx="112854">
                  <c:v>41.697473278697103</c:v>
                </c:pt>
                <c:pt idx="112855">
                  <c:v>41.697596130968101</c:v>
                </c:pt>
                <c:pt idx="112856">
                  <c:v>41.697718982845799</c:v>
                </c:pt>
                <c:pt idx="112857">
                  <c:v>41.697841834330298</c:v>
                </c:pt>
                <c:pt idx="112858">
                  <c:v>41.697964685421503</c:v>
                </c:pt>
                <c:pt idx="112859">
                  <c:v>41.698087536119502</c:v>
                </c:pt>
                <c:pt idx="112860">
                  <c:v>41.6982103864243</c:v>
                </c:pt>
                <c:pt idx="112861">
                  <c:v>41.698333236335898</c:v>
                </c:pt>
                <c:pt idx="112862">
                  <c:v>41.698456085854197</c:v>
                </c:pt>
                <c:pt idx="112863">
                  <c:v>41.698578934979203</c:v>
                </c:pt>
                <c:pt idx="112864">
                  <c:v>41.698701783711101</c:v>
                </c:pt>
                <c:pt idx="112865">
                  <c:v>41.6988246320497</c:v>
                </c:pt>
                <c:pt idx="112866">
                  <c:v>41.698947479995098</c:v>
                </c:pt>
                <c:pt idx="112867">
                  <c:v>41.699070327547297</c:v>
                </c:pt>
                <c:pt idx="112868">
                  <c:v>41.699193174706203</c:v>
                </c:pt>
                <c:pt idx="112869">
                  <c:v>41.699316021472001</c:v>
                </c:pt>
                <c:pt idx="112870">
                  <c:v>41.699438867844499</c:v>
                </c:pt>
                <c:pt idx="112871">
                  <c:v>41.699561713823798</c:v>
                </c:pt>
                <c:pt idx="112872">
                  <c:v>41.699684559409803</c:v>
                </c:pt>
                <c:pt idx="112873">
                  <c:v>41.699807404602701</c:v>
                </c:pt>
                <c:pt idx="112874">
                  <c:v>41.6999302494023</c:v>
                </c:pt>
                <c:pt idx="112875">
                  <c:v>41.700053093808698</c:v>
                </c:pt>
                <c:pt idx="112876">
                  <c:v>41.700175937821903</c:v>
                </c:pt>
                <c:pt idx="112877">
                  <c:v>41.700298781441901</c:v>
                </c:pt>
                <c:pt idx="112878">
                  <c:v>41.700421624668699</c:v>
                </c:pt>
                <c:pt idx="112879">
                  <c:v>41.700544467502198</c:v>
                </c:pt>
                <c:pt idx="112880">
                  <c:v>41.700667309942602</c:v>
                </c:pt>
                <c:pt idx="112881">
                  <c:v>41.7007901519898</c:v>
                </c:pt>
                <c:pt idx="112882">
                  <c:v>41.700912993643698</c:v>
                </c:pt>
                <c:pt idx="112883">
                  <c:v>41.701035834904403</c:v>
                </c:pt>
                <c:pt idx="112884">
                  <c:v>41.701158675772</c:v>
                </c:pt>
                <c:pt idx="112885">
                  <c:v>41.701281516246297</c:v>
                </c:pt>
                <c:pt idx="112886">
                  <c:v>41.701404356327402</c:v>
                </c:pt>
                <c:pt idx="112887">
                  <c:v>41.701527196015398</c:v>
                </c:pt>
                <c:pt idx="112888">
                  <c:v>41.701650035310102</c:v>
                </c:pt>
                <c:pt idx="112889">
                  <c:v>41.701772874211599</c:v>
                </c:pt>
                <c:pt idx="112890">
                  <c:v>41.701895712720003</c:v>
                </c:pt>
                <c:pt idx="112891">
                  <c:v>41.702018550835099</c:v>
                </c:pt>
                <c:pt idx="112892">
                  <c:v>41.702141388557102</c:v>
                </c:pt>
                <c:pt idx="112893">
                  <c:v>41.702264225885799</c:v>
                </c:pt>
                <c:pt idx="112894">
                  <c:v>41.702387062821401</c:v>
                </c:pt>
                <c:pt idx="112895">
                  <c:v>41.702509899363797</c:v>
                </c:pt>
                <c:pt idx="112896">
                  <c:v>41.7026327355129</c:v>
                </c:pt>
                <c:pt idx="112897">
                  <c:v>41.702755571268902</c:v>
                </c:pt>
                <c:pt idx="112898">
                  <c:v>41.702878406631697</c:v>
                </c:pt>
                <c:pt idx="112899">
                  <c:v>41.703001241601399</c:v>
                </c:pt>
                <c:pt idx="112900">
                  <c:v>41.703124076177801</c:v>
                </c:pt>
                <c:pt idx="112901">
                  <c:v>41.703246910361102</c:v>
                </c:pt>
                <c:pt idx="112902">
                  <c:v>41.703369744151097</c:v>
                </c:pt>
                <c:pt idx="112903">
                  <c:v>41.703492577548097</c:v>
                </c:pt>
                <c:pt idx="112904">
                  <c:v>41.703615410551798</c:v>
                </c:pt>
                <c:pt idx="112905">
                  <c:v>41.703738243162299</c:v>
                </c:pt>
                <c:pt idx="112906">
                  <c:v>41.703861075379699</c:v>
                </c:pt>
                <c:pt idx="112907">
                  <c:v>41.703983907203899</c:v>
                </c:pt>
                <c:pt idx="112908">
                  <c:v>41.704106738634898</c:v>
                </c:pt>
                <c:pt idx="112909">
                  <c:v>41.704229569672698</c:v>
                </c:pt>
                <c:pt idx="112910">
                  <c:v>41.704352400317397</c:v>
                </c:pt>
                <c:pt idx="112911">
                  <c:v>41.704475230568903</c:v>
                </c:pt>
                <c:pt idx="112912">
                  <c:v>41.704598060427202</c:v>
                </c:pt>
                <c:pt idx="112913">
                  <c:v>41.7047208898924</c:v>
                </c:pt>
                <c:pt idx="112914">
                  <c:v>41.704843718964398</c:v>
                </c:pt>
                <c:pt idx="112915">
                  <c:v>41.704966547643203</c:v>
                </c:pt>
                <c:pt idx="112916">
                  <c:v>41.7050893759289</c:v>
                </c:pt>
                <c:pt idx="112917">
                  <c:v>41.705212203821397</c:v>
                </c:pt>
                <c:pt idx="112918">
                  <c:v>41.7053350313208</c:v>
                </c:pt>
                <c:pt idx="112919">
                  <c:v>41.705457858427003</c:v>
                </c:pt>
                <c:pt idx="112920">
                  <c:v>41.705580685139999</c:v>
                </c:pt>
                <c:pt idx="112921">
                  <c:v>41.705703511459902</c:v>
                </c:pt>
                <c:pt idx="112922">
                  <c:v>41.705826337386597</c:v>
                </c:pt>
                <c:pt idx="112923">
                  <c:v>41.705949162920199</c:v>
                </c:pt>
                <c:pt idx="112924">
                  <c:v>41.7060719880606</c:v>
                </c:pt>
                <c:pt idx="112925">
                  <c:v>41.706194812807801</c:v>
                </c:pt>
                <c:pt idx="112926">
                  <c:v>41.706317637161902</c:v>
                </c:pt>
                <c:pt idx="112927">
                  <c:v>41.706440461122902</c:v>
                </c:pt>
                <c:pt idx="112928">
                  <c:v>41.706563284690702</c:v>
                </c:pt>
                <c:pt idx="112929">
                  <c:v>41.706686107865401</c:v>
                </c:pt>
                <c:pt idx="112930">
                  <c:v>41.706808930646901</c:v>
                </c:pt>
                <c:pt idx="112931">
                  <c:v>41.7069317530352</c:v>
                </c:pt>
                <c:pt idx="112932">
                  <c:v>41.707054575030497</c:v>
                </c:pt>
                <c:pt idx="112933">
                  <c:v>41.707177396632503</c:v>
                </c:pt>
                <c:pt idx="112934">
                  <c:v>41.7073002178415</c:v>
                </c:pt>
                <c:pt idx="112935">
                  <c:v>41.707423038657303</c:v>
                </c:pt>
                <c:pt idx="112936">
                  <c:v>41.70754585908</c:v>
                </c:pt>
                <c:pt idx="112937">
                  <c:v>41.707668679109503</c:v>
                </c:pt>
                <c:pt idx="112938">
                  <c:v>41.707791498745898</c:v>
                </c:pt>
                <c:pt idx="112939">
                  <c:v>41.707914317989101</c:v>
                </c:pt>
                <c:pt idx="112940">
                  <c:v>41.708037136839302</c:v>
                </c:pt>
                <c:pt idx="112941">
                  <c:v>41.708159955296203</c:v>
                </c:pt>
                <c:pt idx="112942">
                  <c:v>41.708282773360096</c:v>
                </c:pt>
                <c:pt idx="112943">
                  <c:v>41.708405591030797</c:v>
                </c:pt>
                <c:pt idx="112944">
                  <c:v>41.708528408308403</c:v>
                </c:pt>
                <c:pt idx="112945">
                  <c:v>41.708651225192902</c:v>
                </c:pt>
                <c:pt idx="112946">
                  <c:v>41.7087740416843</c:v>
                </c:pt>
                <c:pt idx="112947">
                  <c:v>41.708896857782499</c:v>
                </c:pt>
                <c:pt idx="112948">
                  <c:v>41.709019673487603</c:v>
                </c:pt>
                <c:pt idx="112949">
                  <c:v>41.7091424887996</c:v>
                </c:pt>
                <c:pt idx="112950">
                  <c:v>41.709265303718396</c:v>
                </c:pt>
                <c:pt idx="112951">
                  <c:v>41.709388118244199</c:v>
                </c:pt>
                <c:pt idx="112952">
                  <c:v>41.709510932376801</c:v>
                </c:pt>
                <c:pt idx="112953">
                  <c:v>41.709633746116303</c:v>
                </c:pt>
                <c:pt idx="112954">
                  <c:v>41.709756559462697</c:v>
                </c:pt>
                <c:pt idx="112955">
                  <c:v>41.709879372415898</c:v>
                </c:pt>
                <c:pt idx="112956">
                  <c:v>41.710002184976098</c:v>
                </c:pt>
                <c:pt idx="112957">
                  <c:v>41.710124997143097</c:v>
                </c:pt>
                <c:pt idx="112958">
                  <c:v>41.710247808917103</c:v>
                </c:pt>
                <c:pt idx="112959">
                  <c:v>41.710370620297901</c:v>
                </c:pt>
                <c:pt idx="112960">
                  <c:v>41.710493431285599</c:v>
                </c:pt>
                <c:pt idx="112961">
                  <c:v>41.710616241880203</c:v>
                </c:pt>
                <c:pt idx="112962">
                  <c:v>41.710739052081699</c:v>
                </c:pt>
                <c:pt idx="112963">
                  <c:v>41.710861861890102</c:v>
                </c:pt>
                <c:pt idx="112964">
                  <c:v>41.710984671305397</c:v>
                </c:pt>
                <c:pt idx="112965">
                  <c:v>41.711107480327598</c:v>
                </c:pt>
                <c:pt idx="112966">
                  <c:v>41.711230288956699</c:v>
                </c:pt>
                <c:pt idx="112967">
                  <c:v>41.711353097192699</c:v>
                </c:pt>
                <c:pt idx="112968">
                  <c:v>41.711475905035599</c:v>
                </c:pt>
                <c:pt idx="112969">
                  <c:v>41.711598712485397</c:v>
                </c:pt>
                <c:pt idx="112970">
                  <c:v>41.711721519542102</c:v>
                </c:pt>
                <c:pt idx="112971">
                  <c:v>41.7118443262057</c:v>
                </c:pt>
                <c:pt idx="112972">
                  <c:v>41.711967132476197</c:v>
                </c:pt>
                <c:pt idx="112973">
                  <c:v>41.712089938353699</c:v>
                </c:pt>
                <c:pt idx="112974">
                  <c:v>41.712212743838002</c:v>
                </c:pt>
                <c:pt idx="112975">
                  <c:v>41.712335548929197</c:v>
                </c:pt>
                <c:pt idx="112976">
                  <c:v>41.712458353627397</c:v>
                </c:pt>
                <c:pt idx="112977">
                  <c:v>41.712581157932497</c:v>
                </c:pt>
                <c:pt idx="112978">
                  <c:v>41.712703961844497</c:v>
                </c:pt>
                <c:pt idx="112979">
                  <c:v>41.712826765363403</c:v>
                </c:pt>
                <c:pt idx="112980">
                  <c:v>41.712949568489201</c:v>
                </c:pt>
                <c:pt idx="112981">
                  <c:v>41.713072371221898</c:v>
                </c:pt>
                <c:pt idx="112982">
                  <c:v>41.713195173561601</c:v>
                </c:pt>
                <c:pt idx="112983">
                  <c:v>41.713317975508097</c:v>
                </c:pt>
                <c:pt idx="112984">
                  <c:v>41.713440777061599</c:v>
                </c:pt>
                <c:pt idx="112985">
                  <c:v>41.713563578222001</c:v>
                </c:pt>
                <c:pt idx="112986">
                  <c:v>41.713686378989401</c:v>
                </c:pt>
                <c:pt idx="112987">
                  <c:v>41.7138091793637</c:v>
                </c:pt>
                <c:pt idx="112988">
                  <c:v>41.713931979344899</c:v>
                </c:pt>
                <c:pt idx="112989">
                  <c:v>41.714054778932997</c:v>
                </c:pt>
                <c:pt idx="112990">
                  <c:v>41.714177578128002</c:v>
                </c:pt>
                <c:pt idx="112991">
                  <c:v>41.714300376929998</c:v>
                </c:pt>
                <c:pt idx="112992">
                  <c:v>41.714423175338901</c:v>
                </c:pt>
                <c:pt idx="112993">
                  <c:v>41.714545973354802</c:v>
                </c:pt>
                <c:pt idx="112994">
                  <c:v>41.714668770977603</c:v>
                </c:pt>
                <c:pt idx="112995">
                  <c:v>41.714791568207303</c:v>
                </c:pt>
                <c:pt idx="112996">
                  <c:v>41.714914365043903</c:v>
                </c:pt>
                <c:pt idx="112997">
                  <c:v>41.715037161487501</c:v>
                </c:pt>
                <c:pt idx="112998">
                  <c:v>41.715159957538098</c:v>
                </c:pt>
                <c:pt idx="112999">
                  <c:v>41.715282753195602</c:v>
                </c:pt>
                <c:pt idx="113000">
                  <c:v>41.715405548459998</c:v>
                </c:pt>
                <c:pt idx="113001">
                  <c:v>41.7155283433313</c:v>
                </c:pt>
                <c:pt idx="113002">
                  <c:v>41.715651137809601</c:v>
                </c:pt>
                <c:pt idx="113003">
                  <c:v>41.715773931894901</c:v>
                </c:pt>
                <c:pt idx="113004">
                  <c:v>41.7158967255871</c:v>
                </c:pt>
                <c:pt idx="113005">
                  <c:v>41.716019518886199</c:v>
                </c:pt>
                <c:pt idx="113006">
                  <c:v>41.716142311792296</c:v>
                </c:pt>
                <c:pt idx="113007">
                  <c:v>41.7162651043054</c:v>
                </c:pt>
                <c:pt idx="113008">
                  <c:v>41.716387896425402</c:v>
                </c:pt>
                <c:pt idx="113009">
                  <c:v>41.716510688152297</c:v>
                </c:pt>
                <c:pt idx="113010">
                  <c:v>41.716633479486198</c:v>
                </c:pt>
                <c:pt idx="113011">
                  <c:v>41.716756270427098</c:v>
                </c:pt>
                <c:pt idx="113012">
                  <c:v>41.716879060974897</c:v>
                </c:pt>
                <c:pt idx="113013">
                  <c:v>41.717001851129702</c:v>
                </c:pt>
                <c:pt idx="113014">
                  <c:v>41.717124640891399</c:v>
                </c:pt>
                <c:pt idx="113015">
                  <c:v>41.717247430260102</c:v>
                </c:pt>
                <c:pt idx="113016">
                  <c:v>41.717370219235796</c:v>
                </c:pt>
                <c:pt idx="113017">
                  <c:v>41.717493007818398</c:v>
                </c:pt>
                <c:pt idx="113018">
                  <c:v>41.717615796007998</c:v>
                </c:pt>
                <c:pt idx="113019">
                  <c:v>41.717738583804604</c:v>
                </c:pt>
                <c:pt idx="113020">
                  <c:v>41.717861371208102</c:v>
                </c:pt>
                <c:pt idx="113021">
                  <c:v>41.717984158218599</c:v>
                </c:pt>
                <c:pt idx="113022">
                  <c:v>41.718106944836101</c:v>
                </c:pt>
                <c:pt idx="113023">
                  <c:v>41.718229731060497</c:v>
                </c:pt>
                <c:pt idx="113024">
                  <c:v>41.718352516891898</c:v>
                </c:pt>
                <c:pt idx="113025">
                  <c:v>41.718475302330297</c:v>
                </c:pt>
                <c:pt idx="113026">
                  <c:v>41.718598087375597</c:v>
                </c:pt>
                <c:pt idx="113027">
                  <c:v>41.718720872027902</c:v>
                </c:pt>
                <c:pt idx="113028">
                  <c:v>41.718843656287298</c:v>
                </c:pt>
                <c:pt idx="113029">
                  <c:v>41.718966440153501</c:v>
                </c:pt>
                <c:pt idx="113030">
                  <c:v>41.719089223626803</c:v>
                </c:pt>
                <c:pt idx="113031">
                  <c:v>41.719212006706996</c:v>
                </c:pt>
                <c:pt idx="113032">
                  <c:v>41.719334789394303</c:v>
                </c:pt>
                <c:pt idx="113033">
                  <c:v>41.719457571688501</c:v>
                </c:pt>
                <c:pt idx="113034">
                  <c:v>41.719580353589699</c:v>
                </c:pt>
                <c:pt idx="113035">
                  <c:v>41.719703135097902</c:v>
                </c:pt>
                <c:pt idx="113036">
                  <c:v>41.719825916212997</c:v>
                </c:pt>
                <c:pt idx="113037">
                  <c:v>41.719948696935198</c:v>
                </c:pt>
                <c:pt idx="113038">
                  <c:v>41.720071477264298</c:v>
                </c:pt>
                <c:pt idx="113039">
                  <c:v>41.720194257200497</c:v>
                </c:pt>
                <c:pt idx="113040">
                  <c:v>41.720317036743602</c:v>
                </c:pt>
                <c:pt idx="113041">
                  <c:v>41.720439815893698</c:v>
                </c:pt>
                <c:pt idx="113042">
                  <c:v>41.7205625946509</c:v>
                </c:pt>
                <c:pt idx="113043">
                  <c:v>41.720685373015002</c:v>
                </c:pt>
                <c:pt idx="113044">
                  <c:v>41.720808150986102</c:v>
                </c:pt>
                <c:pt idx="113045">
                  <c:v>41.720930928564201</c:v>
                </c:pt>
                <c:pt idx="113046">
                  <c:v>41.721053705749299</c:v>
                </c:pt>
                <c:pt idx="113047">
                  <c:v>41.721176482541402</c:v>
                </c:pt>
                <c:pt idx="113048">
                  <c:v>41.721299258940498</c:v>
                </c:pt>
                <c:pt idx="113049">
                  <c:v>41.721422034946698</c:v>
                </c:pt>
                <c:pt idx="113050">
                  <c:v>41.721544810559799</c:v>
                </c:pt>
                <c:pt idx="113051">
                  <c:v>41.721667585779898</c:v>
                </c:pt>
                <c:pt idx="113052">
                  <c:v>41.721790360607002</c:v>
                </c:pt>
                <c:pt idx="113053">
                  <c:v>41.721913135041198</c:v>
                </c:pt>
                <c:pt idx="113054">
                  <c:v>41.7220359090824</c:v>
                </c:pt>
                <c:pt idx="113055">
                  <c:v>41.722158682730502</c:v>
                </c:pt>
                <c:pt idx="113056">
                  <c:v>41.722281455985701</c:v>
                </c:pt>
                <c:pt idx="113057">
                  <c:v>41.7224042288479</c:v>
                </c:pt>
                <c:pt idx="113058">
                  <c:v>41.722527001317097</c:v>
                </c:pt>
                <c:pt idx="113059">
                  <c:v>41.7226497733933</c:v>
                </c:pt>
                <c:pt idx="113060">
                  <c:v>41.722772545076602</c:v>
                </c:pt>
                <c:pt idx="113061">
                  <c:v>41.722895316366802</c:v>
                </c:pt>
                <c:pt idx="113062">
                  <c:v>41.723018087264101</c:v>
                </c:pt>
                <c:pt idx="113063">
                  <c:v>41.723140857768399</c:v>
                </c:pt>
                <c:pt idx="113064">
                  <c:v>41.723263627879703</c:v>
                </c:pt>
                <c:pt idx="113065">
                  <c:v>41.723386397598098</c:v>
                </c:pt>
                <c:pt idx="113066">
                  <c:v>41.723509166923499</c:v>
                </c:pt>
                <c:pt idx="113067">
                  <c:v>41.723631935855899</c:v>
                </c:pt>
                <c:pt idx="113068">
                  <c:v>41.723754704395297</c:v>
                </c:pt>
                <c:pt idx="113069">
                  <c:v>41.723877472541702</c:v>
                </c:pt>
                <c:pt idx="113070">
                  <c:v>41.724000240295197</c:v>
                </c:pt>
                <c:pt idx="113071">
                  <c:v>41.724123007655798</c:v>
                </c:pt>
                <c:pt idx="113072">
                  <c:v>41.724245774623299</c:v>
                </c:pt>
                <c:pt idx="113073">
                  <c:v>41.724368541197897</c:v>
                </c:pt>
                <c:pt idx="113074">
                  <c:v>41.724491307379502</c:v>
                </c:pt>
                <c:pt idx="113075">
                  <c:v>41.724614073168198</c:v>
                </c:pt>
                <c:pt idx="113076">
                  <c:v>41.724736838563899</c:v>
                </c:pt>
                <c:pt idx="113077">
                  <c:v>41.7248596035666</c:v>
                </c:pt>
                <c:pt idx="113078">
                  <c:v>41.724982368176398</c:v>
                </c:pt>
                <c:pt idx="113079">
                  <c:v>41.725105132393203</c:v>
                </c:pt>
                <c:pt idx="113080">
                  <c:v>41.725227896217</c:v>
                </c:pt>
                <c:pt idx="113081">
                  <c:v>41.725350659647901</c:v>
                </c:pt>
                <c:pt idx="113082">
                  <c:v>41.725473422685901</c:v>
                </c:pt>
                <c:pt idx="113083">
                  <c:v>41.7255961853309</c:v>
                </c:pt>
                <c:pt idx="113084">
                  <c:v>41.725718947582898</c:v>
                </c:pt>
                <c:pt idx="113085">
                  <c:v>41.725841709442001</c:v>
                </c:pt>
                <c:pt idx="113086">
                  <c:v>41.725964470908103</c:v>
                </c:pt>
                <c:pt idx="113087">
                  <c:v>41.726087231981303</c:v>
                </c:pt>
                <c:pt idx="113088">
                  <c:v>41.726209992661602</c:v>
                </c:pt>
                <c:pt idx="113089">
                  <c:v>41.726332752948899</c:v>
                </c:pt>
                <c:pt idx="113090">
                  <c:v>41.726455512843202</c:v>
                </c:pt>
                <c:pt idx="113091">
                  <c:v>41.726578272344597</c:v>
                </c:pt>
                <c:pt idx="113092">
                  <c:v>41.726701031453103</c:v>
                </c:pt>
                <c:pt idx="113093">
                  <c:v>41.726823790168602</c:v>
                </c:pt>
                <c:pt idx="113094">
                  <c:v>41.726946548491199</c:v>
                </c:pt>
                <c:pt idx="113095">
                  <c:v>41.727069306420901</c:v>
                </c:pt>
                <c:pt idx="113096">
                  <c:v>41.727192063957602</c:v>
                </c:pt>
                <c:pt idx="113097">
                  <c:v>41.727314821101402</c:v>
                </c:pt>
                <c:pt idx="113098">
                  <c:v>41.7274375778522</c:v>
                </c:pt>
                <c:pt idx="113099">
                  <c:v>41.727560334210096</c:v>
                </c:pt>
                <c:pt idx="113100">
                  <c:v>41.727683090175098</c:v>
                </c:pt>
                <c:pt idx="113101">
                  <c:v>41.727805845747099</c:v>
                </c:pt>
                <c:pt idx="113102">
                  <c:v>41.727928600926198</c:v>
                </c:pt>
                <c:pt idx="113103">
                  <c:v>41.728051355712402</c:v>
                </c:pt>
                <c:pt idx="113104">
                  <c:v>41.728174110105698</c:v>
                </c:pt>
                <c:pt idx="113105">
                  <c:v>41.728296864105999</c:v>
                </c:pt>
                <c:pt idx="113106">
                  <c:v>41.728419617713399</c:v>
                </c:pt>
                <c:pt idx="113107">
                  <c:v>41.728542370927897</c:v>
                </c:pt>
                <c:pt idx="113108">
                  <c:v>41.728665123749501</c:v>
                </c:pt>
                <c:pt idx="113109">
                  <c:v>41.728787876178103</c:v>
                </c:pt>
                <c:pt idx="113110">
                  <c:v>41.728910628213796</c:v>
                </c:pt>
                <c:pt idx="113111">
                  <c:v>41.729033379856602</c:v>
                </c:pt>
                <c:pt idx="113112">
                  <c:v>41.7291561311065</c:v>
                </c:pt>
                <c:pt idx="113113">
                  <c:v>41.729278881963502</c:v>
                </c:pt>
                <c:pt idx="113114">
                  <c:v>41.729401632427603</c:v>
                </c:pt>
                <c:pt idx="113115">
                  <c:v>41.729524382498703</c:v>
                </c:pt>
                <c:pt idx="113116">
                  <c:v>41.7296471321769</c:v>
                </c:pt>
                <c:pt idx="113117">
                  <c:v>41.729769881462197</c:v>
                </c:pt>
                <c:pt idx="113118">
                  <c:v>41.729892630354698</c:v>
                </c:pt>
                <c:pt idx="113119">
                  <c:v>41.730015378854198</c:v>
                </c:pt>
                <c:pt idx="113120">
                  <c:v>41.730138126960803</c:v>
                </c:pt>
                <c:pt idx="113121">
                  <c:v>41.7302608746744</c:v>
                </c:pt>
                <c:pt idx="113122">
                  <c:v>41.730383621995202</c:v>
                </c:pt>
                <c:pt idx="113123">
                  <c:v>41.730506368923102</c:v>
                </c:pt>
                <c:pt idx="113124">
                  <c:v>41.7306291154581</c:v>
                </c:pt>
                <c:pt idx="113125">
                  <c:v>41.730751861600197</c:v>
                </c:pt>
                <c:pt idx="113126">
                  <c:v>41.730874607349399</c:v>
                </c:pt>
                <c:pt idx="113127">
                  <c:v>41.7309973527056</c:v>
                </c:pt>
                <c:pt idx="113128">
                  <c:v>41.731120097668999</c:v>
                </c:pt>
                <c:pt idx="113129">
                  <c:v>41.731242842239503</c:v>
                </c:pt>
                <c:pt idx="113130">
                  <c:v>41.731365586417098</c:v>
                </c:pt>
                <c:pt idx="113131">
                  <c:v>41.731488330201799</c:v>
                </c:pt>
                <c:pt idx="113132">
                  <c:v>41.731611073593598</c:v>
                </c:pt>
                <c:pt idx="113133">
                  <c:v>41.731733816592502</c:v>
                </c:pt>
                <c:pt idx="113134">
                  <c:v>41.731856559198597</c:v>
                </c:pt>
                <c:pt idx="113135">
                  <c:v>41.731979301411698</c:v>
                </c:pt>
                <c:pt idx="113136">
                  <c:v>41.732102043231997</c:v>
                </c:pt>
                <c:pt idx="113137">
                  <c:v>41.732224784659302</c:v>
                </c:pt>
                <c:pt idx="113138">
                  <c:v>41.732347525693797</c:v>
                </c:pt>
                <c:pt idx="113139">
                  <c:v>41.732470266335397</c:v>
                </c:pt>
                <c:pt idx="113140">
                  <c:v>41.732593006584104</c:v>
                </c:pt>
                <c:pt idx="113141">
                  <c:v>41.73271574644</c:v>
                </c:pt>
                <c:pt idx="113142">
                  <c:v>41.732838485902903</c:v>
                </c:pt>
                <c:pt idx="113143">
                  <c:v>41.732961224973003</c:v>
                </c:pt>
                <c:pt idx="113144">
                  <c:v>41.733083963650202</c:v>
                </c:pt>
                <c:pt idx="113145">
                  <c:v>41.733206701934598</c:v>
                </c:pt>
                <c:pt idx="113146">
                  <c:v>41.733329439826001</c:v>
                </c:pt>
                <c:pt idx="113147">
                  <c:v>41.733452177324601</c:v>
                </c:pt>
                <c:pt idx="113148">
                  <c:v>41.733574914430299</c:v>
                </c:pt>
                <c:pt idx="113149">
                  <c:v>41.733697651143103</c:v>
                </c:pt>
                <c:pt idx="113150">
                  <c:v>41.733820387463098</c:v>
                </c:pt>
                <c:pt idx="113151">
                  <c:v>41.733943123390198</c:v>
                </c:pt>
                <c:pt idx="113152">
                  <c:v>41.734065858924403</c:v>
                </c:pt>
                <c:pt idx="113153">
                  <c:v>41.734188594065799</c:v>
                </c:pt>
                <c:pt idx="113154">
                  <c:v>41.7343113288143</c:v>
                </c:pt>
                <c:pt idx="113155">
                  <c:v>41.734434063169999</c:v>
                </c:pt>
                <c:pt idx="113156">
                  <c:v>41.734556797132697</c:v>
                </c:pt>
                <c:pt idx="113157">
                  <c:v>41.734679530702699</c:v>
                </c:pt>
                <c:pt idx="113158">
                  <c:v>41.7348022638797</c:v>
                </c:pt>
                <c:pt idx="113159">
                  <c:v>41.734924996663899</c:v>
                </c:pt>
                <c:pt idx="113160">
                  <c:v>41.735047729055303</c:v>
                </c:pt>
                <c:pt idx="113161">
                  <c:v>41.735170461053798</c:v>
                </c:pt>
                <c:pt idx="113162">
                  <c:v>41.735293192659398</c:v>
                </c:pt>
                <c:pt idx="113163">
                  <c:v>41.735415923872203</c:v>
                </c:pt>
                <c:pt idx="113164">
                  <c:v>41.7355386546921</c:v>
                </c:pt>
                <c:pt idx="113165">
                  <c:v>41.735661385119201</c:v>
                </c:pt>
                <c:pt idx="113166">
                  <c:v>41.7357841151534</c:v>
                </c:pt>
                <c:pt idx="113167">
                  <c:v>41.735906844794798</c:v>
                </c:pt>
                <c:pt idx="113168">
                  <c:v>41.7360295740433</c:v>
                </c:pt>
                <c:pt idx="113169">
                  <c:v>41.736152302899001</c:v>
                </c:pt>
                <c:pt idx="113170">
                  <c:v>41.736275031361899</c:v>
                </c:pt>
                <c:pt idx="113171">
                  <c:v>41.736397759431902</c:v>
                </c:pt>
                <c:pt idx="113172">
                  <c:v>41.736520487109097</c:v>
                </c:pt>
                <c:pt idx="113173">
                  <c:v>41.736643214393403</c:v>
                </c:pt>
                <c:pt idx="113174">
                  <c:v>41.736765941284901</c:v>
                </c:pt>
                <c:pt idx="113175">
                  <c:v>41.736888667783496</c:v>
                </c:pt>
                <c:pt idx="113176">
                  <c:v>41.737011393889297</c:v>
                </c:pt>
                <c:pt idx="113177">
                  <c:v>41.737134119602302</c:v>
                </c:pt>
                <c:pt idx="113178">
                  <c:v>41.737256844922399</c:v>
                </c:pt>
                <c:pt idx="113179">
                  <c:v>41.737379569849701</c:v>
                </c:pt>
                <c:pt idx="113180">
                  <c:v>41.7375022943842</c:v>
                </c:pt>
                <c:pt idx="113181">
                  <c:v>41.737625018525897</c:v>
                </c:pt>
                <c:pt idx="113182">
                  <c:v>41.737747742274699</c:v>
                </c:pt>
                <c:pt idx="113183">
                  <c:v>41.737870465630699</c:v>
                </c:pt>
                <c:pt idx="113184">
                  <c:v>41.737993188593798</c:v>
                </c:pt>
                <c:pt idx="113185">
                  <c:v>41.738115911164201</c:v>
                </c:pt>
                <c:pt idx="113186">
                  <c:v>41.738238633341702</c:v>
                </c:pt>
                <c:pt idx="113187">
                  <c:v>41.738361355126401</c:v>
                </c:pt>
                <c:pt idx="113188">
                  <c:v>41.738484076518198</c:v>
                </c:pt>
                <c:pt idx="113189">
                  <c:v>41.738606797517299</c:v>
                </c:pt>
                <c:pt idx="113190">
                  <c:v>41.738729518123499</c:v>
                </c:pt>
                <c:pt idx="113191">
                  <c:v>41.738852238336897</c:v>
                </c:pt>
                <c:pt idx="113192">
                  <c:v>41.738974958157499</c:v>
                </c:pt>
                <c:pt idx="113193">
                  <c:v>41.739097677585299</c:v>
                </c:pt>
                <c:pt idx="113194">
                  <c:v>41.739220396620297</c:v>
                </c:pt>
                <c:pt idx="113195">
                  <c:v>41.7393431152624</c:v>
                </c:pt>
                <c:pt idx="113196">
                  <c:v>41.739465833511801</c:v>
                </c:pt>
                <c:pt idx="113197">
                  <c:v>41.7395885513683</c:v>
                </c:pt>
                <c:pt idx="113198">
                  <c:v>41.739711268831996</c:v>
                </c:pt>
                <c:pt idx="113199">
                  <c:v>41.739833985902898</c:v>
                </c:pt>
                <c:pt idx="113200">
                  <c:v>41.739956702581097</c:v>
                </c:pt>
                <c:pt idx="113201">
                  <c:v>41.740079418866401</c:v>
                </c:pt>
                <c:pt idx="113202">
                  <c:v>41.740202134758903</c:v>
                </c:pt>
                <c:pt idx="113203">
                  <c:v>41.740324850258602</c:v>
                </c:pt>
                <c:pt idx="113204">
                  <c:v>41.7404475653655</c:v>
                </c:pt>
                <c:pt idx="113205">
                  <c:v>41.740570280079503</c:v>
                </c:pt>
                <c:pt idx="113206">
                  <c:v>41.740692994400803</c:v>
                </c:pt>
                <c:pt idx="113207">
                  <c:v>41.740815708329301</c:v>
                </c:pt>
                <c:pt idx="113208">
                  <c:v>41.740938421865003</c:v>
                </c:pt>
                <c:pt idx="113209">
                  <c:v>41.741061135008003</c:v>
                </c:pt>
                <c:pt idx="113210">
                  <c:v>41.741183847758101</c:v>
                </c:pt>
                <c:pt idx="113211">
                  <c:v>41.741306560115397</c:v>
                </c:pt>
                <c:pt idx="113212">
                  <c:v>41.741429272079898</c:v>
                </c:pt>
                <c:pt idx="113213">
                  <c:v>41.741551983651703</c:v>
                </c:pt>
                <c:pt idx="113214">
                  <c:v>41.7416746948306</c:v>
                </c:pt>
                <c:pt idx="113215">
                  <c:v>41.741797405616801</c:v>
                </c:pt>
                <c:pt idx="113216">
                  <c:v>41.741920116010199</c:v>
                </c:pt>
                <c:pt idx="113217">
                  <c:v>41.742042826010703</c:v>
                </c:pt>
                <c:pt idx="113218">
                  <c:v>41.742165535618597</c:v>
                </c:pt>
                <c:pt idx="113219">
                  <c:v>41.742288244833603</c:v>
                </c:pt>
                <c:pt idx="113220">
                  <c:v>41.742410953655799</c:v>
                </c:pt>
                <c:pt idx="113221">
                  <c:v>41.7425336620853</c:v>
                </c:pt>
                <c:pt idx="113222">
                  <c:v>41.742656370121999</c:v>
                </c:pt>
                <c:pt idx="113223">
                  <c:v>41.742779077765903</c:v>
                </c:pt>
                <c:pt idx="113224">
                  <c:v>41.742901785016997</c:v>
                </c:pt>
                <c:pt idx="113225">
                  <c:v>41.743024491875403</c:v>
                </c:pt>
                <c:pt idx="113226">
                  <c:v>41.743147198340999</c:v>
                </c:pt>
                <c:pt idx="113227">
                  <c:v>41.7432699044138</c:v>
                </c:pt>
                <c:pt idx="113228">
                  <c:v>41.7433926100938</c:v>
                </c:pt>
                <c:pt idx="113229">
                  <c:v>41.743515315381103</c:v>
                </c:pt>
                <c:pt idx="113230">
                  <c:v>41.743638020275597</c:v>
                </c:pt>
                <c:pt idx="113231">
                  <c:v>41.743760724777303</c:v>
                </c:pt>
                <c:pt idx="113232">
                  <c:v>41.743883428886299</c:v>
                </c:pt>
                <c:pt idx="113233">
                  <c:v>41.7440061326025</c:v>
                </c:pt>
                <c:pt idx="113234">
                  <c:v>41.744128835925899</c:v>
                </c:pt>
                <c:pt idx="113235">
                  <c:v>41.744251538856602</c:v>
                </c:pt>
                <c:pt idx="113236">
                  <c:v>41.744374241394503</c:v>
                </c:pt>
                <c:pt idx="113237">
                  <c:v>41.744496943539701</c:v>
                </c:pt>
                <c:pt idx="113238">
                  <c:v>41.744619645292097</c:v>
                </c:pt>
                <c:pt idx="113239">
                  <c:v>41.744742346651698</c:v>
                </c:pt>
                <c:pt idx="113240">
                  <c:v>41.744865047618603</c:v>
                </c:pt>
                <c:pt idx="113241">
                  <c:v>41.744987748192699</c:v>
                </c:pt>
                <c:pt idx="113242">
                  <c:v>41.745110448374099</c:v>
                </c:pt>
                <c:pt idx="113243">
                  <c:v>41.745233148162697</c:v>
                </c:pt>
                <c:pt idx="113244">
                  <c:v>41.745355847558599</c:v>
                </c:pt>
                <c:pt idx="113245">
                  <c:v>41.745478546561699</c:v>
                </c:pt>
                <c:pt idx="113246">
                  <c:v>41.745601245172097</c:v>
                </c:pt>
                <c:pt idx="113247">
                  <c:v>41.745723943389699</c:v>
                </c:pt>
                <c:pt idx="113248">
                  <c:v>41.745846641214598</c:v>
                </c:pt>
                <c:pt idx="113249">
                  <c:v>41.745969338646702</c:v>
                </c:pt>
                <c:pt idx="113250">
                  <c:v>41.746092035686097</c:v>
                </c:pt>
                <c:pt idx="113251">
                  <c:v>41.746214732332803</c:v>
                </c:pt>
                <c:pt idx="113252">
                  <c:v>41.746337428586699</c:v>
                </c:pt>
                <c:pt idx="113253">
                  <c:v>41.7464601244478</c:v>
                </c:pt>
                <c:pt idx="113254">
                  <c:v>41.746582819916298</c:v>
                </c:pt>
                <c:pt idx="113255">
                  <c:v>41.746705514992001</c:v>
                </c:pt>
                <c:pt idx="113256">
                  <c:v>41.746828209674902</c:v>
                </c:pt>
                <c:pt idx="113257">
                  <c:v>41.7469509039651</c:v>
                </c:pt>
                <c:pt idx="113258">
                  <c:v>41.747073597862602</c:v>
                </c:pt>
                <c:pt idx="113259">
                  <c:v>41.747196291367402</c:v>
                </c:pt>
                <c:pt idx="113260">
                  <c:v>41.747318984479399</c:v>
                </c:pt>
                <c:pt idx="113261">
                  <c:v>41.747441677198701</c:v>
                </c:pt>
                <c:pt idx="113262">
                  <c:v>41.7475643695253</c:v>
                </c:pt>
                <c:pt idx="113263">
                  <c:v>41.747687061459096</c:v>
                </c:pt>
                <c:pt idx="113264">
                  <c:v>41.747809753000197</c:v>
                </c:pt>
                <c:pt idx="113265">
                  <c:v>41.747932444148603</c:v>
                </c:pt>
                <c:pt idx="113266">
                  <c:v>41.748055134904298</c:v>
                </c:pt>
                <c:pt idx="113267">
                  <c:v>41.748177825267199</c:v>
                </c:pt>
                <c:pt idx="113268">
                  <c:v>41.748300515237403</c:v>
                </c:pt>
                <c:pt idx="113269">
                  <c:v>41.748423204814998</c:v>
                </c:pt>
                <c:pt idx="113270">
                  <c:v>41.748545893999697</c:v>
                </c:pt>
                <c:pt idx="113271">
                  <c:v>41.748668582791801</c:v>
                </c:pt>
                <c:pt idx="113272">
                  <c:v>41.748791271191202</c:v>
                </c:pt>
                <c:pt idx="113273">
                  <c:v>41.7489139591978</c:v>
                </c:pt>
                <c:pt idx="113274">
                  <c:v>41.749036646811703</c:v>
                </c:pt>
                <c:pt idx="113275">
                  <c:v>41.749159334032903</c:v>
                </c:pt>
                <c:pt idx="113276">
                  <c:v>41.749282020861401</c:v>
                </c:pt>
                <c:pt idx="113277">
                  <c:v>41.749404707297202</c:v>
                </c:pt>
                <c:pt idx="113278">
                  <c:v>41.749527393340301</c:v>
                </c:pt>
                <c:pt idx="113279">
                  <c:v>41.749650078990697</c:v>
                </c:pt>
                <c:pt idx="113280">
                  <c:v>41.749772764248299</c:v>
                </c:pt>
                <c:pt idx="113281">
                  <c:v>41.749895449113303</c:v>
                </c:pt>
                <c:pt idx="113282">
                  <c:v>41.750018133585598</c:v>
                </c:pt>
                <c:pt idx="113283">
                  <c:v>41.750140817665098</c:v>
                </c:pt>
                <c:pt idx="113284">
                  <c:v>41.750263501352002</c:v>
                </c:pt>
                <c:pt idx="113285">
                  <c:v>41.750386184646203</c:v>
                </c:pt>
                <c:pt idx="113286">
                  <c:v>41.750508867547602</c:v>
                </c:pt>
                <c:pt idx="113287">
                  <c:v>41.750631550056397</c:v>
                </c:pt>
                <c:pt idx="113288">
                  <c:v>41.750754232172397</c:v>
                </c:pt>
                <c:pt idx="113289">
                  <c:v>41.750876913895802</c:v>
                </c:pt>
                <c:pt idx="113290">
                  <c:v>41.750999595226503</c:v>
                </c:pt>
                <c:pt idx="113291">
                  <c:v>41.751122276164502</c:v>
                </c:pt>
                <c:pt idx="113292">
                  <c:v>41.751244956709797</c:v>
                </c:pt>
                <c:pt idx="113293">
                  <c:v>41.751367636862398</c:v>
                </c:pt>
                <c:pt idx="113294">
                  <c:v>41.751490316622302</c:v>
                </c:pt>
                <c:pt idx="113295">
                  <c:v>41.751612995989497</c:v>
                </c:pt>
                <c:pt idx="113296">
                  <c:v>41.751735674964102</c:v>
                </c:pt>
                <c:pt idx="113297">
                  <c:v>41.751858353545998</c:v>
                </c:pt>
                <c:pt idx="113298">
                  <c:v>41.751981031735099</c:v>
                </c:pt>
                <c:pt idx="113299">
                  <c:v>41.752103709531603</c:v>
                </c:pt>
                <c:pt idx="113300">
                  <c:v>41.752226386935398</c:v>
                </c:pt>
                <c:pt idx="113301">
                  <c:v>41.752349063946603</c:v>
                </c:pt>
                <c:pt idx="113302">
                  <c:v>41.752471740564999</c:v>
                </c:pt>
                <c:pt idx="113303">
                  <c:v>41.752594416790799</c:v>
                </c:pt>
                <c:pt idx="113304">
                  <c:v>41.752717092623897</c:v>
                </c:pt>
                <c:pt idx="113305">
                  <c:v>41.752839768064398</c:v>
                </c:pt>
                <c:pt idx="113306">
                  <c:v>41.752962443112096</c:v>
                </c:pt>
                <c:pt idx="113307">
                  <c:v>41.753085117767199</c:v>
                </c:pt>
                <c:pt idx="113308">
                  <c:v>41.753207792029599</c:v>
                </c:pt>
                <c:pt idx="113309">
                  <c:v>41.753330465899403</c:v>
                </c:pt>
                <c:pt idx="113310">
                  <c:v>41.753453139376496</c:v>
                </c:pt>
                <c:pt idx="113311">
                  <c:v>41.753575812460902</c:v>
                </c:pt>
                <c:pt idx="113312">
                  <c:v>41.753698485152597</c:v>
                </c:pt>
                <c:pt idx="113313">
                  <c:v>41.753821157451704</c:v>
                </c:pt>
                <c:pt idx="113314">
                  <c:v>41.7539438293581</c:v>
                </c:pt>
                <c:pt idx="113315">
                  <c:v>41.7540665008719</c:v>
                </c:pt>
                <c:pt idx="113316">
                  <c:v>41.754189171992998</c:v>
                </c:pt>
                <c:pt idx="113317">
                  <c:v>41.7543118427214</c:v>
                </c:pt>
                <c:pt idx="113318">
                  <c:v>41.754434513057198</c:v>
                </c:pt>
                <c:pt idx="113319">
                  <c:v>41.754557183000301</c:v>
                </c:pt>
                <c:pt idx="113320">
                  <c:v>41.754679852550801</c:v>
                </c:pt>
                <c:pt idx="113321">
                  <c:v>41.754802521708598</c:v>
                </c:pt>
                <c:pt idx="113322">
                  <c:v>41.754925190473699</c:v>
                </c:pt>
                <c:pt idx="113323">
                  <c:v>41.755047858846197</c:v>
                </c:pt>
                <c:pt idx="113324">
                  <c:v>41.755170526826099</c:v>
                </c:pt>
                <c:pt idx="113325">
                  <c:v>41.755293194413298</c:v>
                </c:pt>
                <c:pt idx="113326">
                  <c:v>41.755415861607901</c:v>
                </c:pt>
                <c:pt idx="113327">
                  <c:v>41.755538528409801</c:v>
                </c:pt>
                <c:pt idx="113328">
                  <c:v>41.755661194819098</c:v>
                </c:pt>
                <c:pt idx="113329">
                  <c:v>41.755783860835699</c:v>
                </c:pt>
                <c:pt idx="113330">
                  <c:v>41.755906526459697</c:v>
                </c:pt>
                <c:pt idx="113331">
                  <c:v>41.756029191690999</c:v>
                </c:pt>
                <c:pt idx="113332">
                  <c:v>41.756151856529698</c:v>
                </c:pt>
                <c:pt idx="113333">
                  <c:v>41.756274520975701</c:v>
                </c:pt>
                <c:pt idx="113334">
                  <c:v>41.756397185029201</c:v>
                </c:pt>
                <c:pt idx="113335">
                  <c:v>41.756519848689997</c:v>
                </c:pt>
                <c:pt idx="113336">
                  <c:v>41.756642511958098</c:v>
                </c:pt>
                <c:pt idx="113337">
                  <c:v>41.756765174833603</c:v>
                </c:pt>
                <c:pt idx="113338">
                  <c:v>41.756887837316498</c:v>
                </c:pt>
                <c:pt idx="113339">
                  <c:v>41.757010499406697</c:v>
                </c:pt>
                <c:pt idx="113340">
                  <c:v>41.757133161104399</c:v>
                </c:pt>
                <c:pt idx="113341">
                  <c:v>41.757255822409398</c:v>
                </c:pt>
                <c:pt idx="113342">
                  <c:v>41.757378483321702</c:v>
                </c:pt>
                <c:pt idx="113343">
                  <c:v>41.757501143841502</c:v>
                </c:pt>
                <c:pt idx="113344">
                  <c:v>41.757623803968599</c:v>
                </c:pt>
                <c:pt idx="113345">
                  <c:v>41.7577464637031</c:v>
                </c:pt>
                <c:pt idx="113346">
                  <c:v>41.757869123044898</c:v>
                </c:pt>
                <c:pt idx="113347">
                  <c:v>41.7579917819942</c:v>
                </c:pt>
                <c:pt idx="113348">
                  <c:v>41.758114440550798</c:v>
                </c:pt>
                <c:pt idx="113349">
                  <c:v>41.758237098714801</c:v>
                </c:pt>
                <c:pt idx="113350">
                  <c:v>41.7583597564862</c:v>
                </c:pt>
                <c:pt idx="113351">
                  <c:v>41.758482413864897</c:v>
                </c:pt>
                <c:pt idx="113352">
                  <c:v>41.758605070851097</c:v>
                </c:pt>
                <c:pt idx="113353">
                  <c:v>41.758727727444601</c:v>
                </c:pt>
                <c:pt idx="113354">
                  <c:v>41.758850383645502</c:v>
                </c:pt>
                <c:pt idx="113355">
                  <c:v>41.758973039453899</c:v>
                </c:pt>
                <c:pt idx="113356">
                  <c:v>41.7590956948696</c:v>
                </c:pt>
                <c:pt idx="113357">
                  <c:v>41.759218349892699</c:v>
                </c:pt>
                <c:pt idx="113358">
                  <c:v>41.759341004523101</c:v>
                </c:pt>
                <c:pt idx="113359">
                  <c:v>41.759463658761</c:v>
                </c:pt>
                <c:pt idx="113360">
                  <c:v>41.759586312606302</c:v>
                </c:pt>
                <c:pt idx="113361">
                  <c:v>41.759708966059002</c:v>
                </c:pt>
                <c:pt idx="113362">
                  <c:v>41.759831619118998</c:v>
                </c:pt>
                <c:pt idx="113363">
                  <c:v>41.759954271786498</c:v>
                </c:pt>
                <c:pt idx="113364">
                  <c:v>41.760076924061401</c:v>
                </c:pt>
                <c:pt idx="113365">
                  <c:v>41.760199575943602</c:v>
                </c:pt>
                <c:pt idx="113366">
                  <c:v>41.760322227433299</c:v>
                </c:pt>
                <c:pt idx="113367">
                  <c:v>41.7604448785304</c:v>
                </c:pt>
                <c:pt idx="113368">
                  <c:v>41.760567529234898</c:v>
                </c:pt>
                <c:pt idx="113369">
                  <c:v>41.7606901795467</c:v>
                </c:pt>
                <c:pt idx="113370">
                  <c:v>41.760812829465998</c:v>
                </c:pt>
                <c:pt idx="113371">
                  <c:v>41.7609354789927</c:v>
                </c:pt>
                <c:pt idx="113372">
                  <c:v>41.761058128126798</c:v>
                </c:pt>
                <c:pt idx="113373">
                  <c:v>41.7611807768684</c:v>
                </c:pt>
                <c:pt idx="113374">
                  <c:v>41.761303425217299</c:v>
                </c:pt>
                <c:pt idx="113375">
                  <c:v>41.761426073173602</c:v>
                </c:pt>
                <c:pt idx="113376">
                  <c:v>41.761548720737402</c:v>
                </c:pt>
                <c:pt idx="113377">
                  <c:v>41.761671367908598</c:v>
                </c:pt>
                <c:pt idx="113378">
                  <c:v>41.761794014687197</c:v>
                </c:pt>
                <c:pt idx="113379">
                  <c:v>41.761916661073201</c:v>
                </c:pt>
                <c:pt idx="113380">
                  <c:v>41.762039307066601</c:v>
                </c:pt>
                <c:pt idx="113381">
                  <c:v>41.762161952667498</c:v>
                </c:pt>
                <c:pt idx="113382">
                  <c:v>41.762284597875698</c:v>
                </c:pt>
                <c:pt idx="113383">
                  <c:v>41.762407242691403</c:v>
                </c:pt>
                <c:pt idx="113384">
                  <c:v>41.762529887114603</c:v>
                </c:pt>
                <c:pt idx="113385">
                  <c:v>41.7626525311451</c:v>
                </c:pt>
                <c:pt idx="113386">
                  <c:v>41.762775174783101</c:v>
                </c:pt>
                <c:pt idx="113387">
                  <c:v>41.762897818028499</c:v>
                </c:pt>
                <c:pt idx="113388">
                  <c:v>41.7630204608813</c:v>
                </c:pt>
                <c:pt idx="113389">
                  <c:v>41.763143103341598</c:v>
                </c:pt>
                <c:pt idx="113390">
                  <c:v>41.763265745409299</c:v>
                </c:pt>
                <c:pt idx="113391">
                  <c:v>41.763388387084397</c:v>
                </c:pt>
                <c:pt idx="113392">
                  <c:v>41.763511028366999</c:v>
                </c:pt>
                <c:pt idx="113393">
                  <c:v>41.763633669256997</c:v>
                </c:pt>
                <c:pt idx="113394">
                  <c:v>41.763756309754498</c:v>
                </c:pt>
                <c:pt idx="113395">
                  <c:v>41.763878949859297</c:v>
                </c:pt>
                <c:pt idx="113396">
                  <c:v>41.764001589571699</c:v>
                </c:pt>
                <c:pt idx="113397">
                  <c:v>41.764124228891397</c:v>
                </c:pt>
                <c:pt idx="113398">
                  <c:v>41.764246867818599</c:v>
                </c:pt>
                <c:pt idx="113399">
                  <c:v>41.764369506353297</c:v>
                </c:pt>
                <c:pt idx="113400">
                  <c:v>41.764492144495399</c:v>
                </c:pt>
                <c:pt idx="113401">
                  <c:v>41.764614782244898</c:v>
                </c:pt>
                <c:pt idx="113402">
                  <c:v>41.7647374196019</c:v>
                </c:pt>
                <c:pt idx="113403">
                  <c:v>41.764860056566299</c:v>
                </c:pt>
                <c:pt idx="113404">
                  <c:v>41.764982693138201</c:v>
                </c:pt>
                <c:pt idx="113405">
                  <c:v>41.765105329317599</c:v>
                </c:pt>
                <c:pt idx="113406">
                  <c:v>41.765227965104401</c:v>
                </c:pt>
                <c:pt idx="113407">
                  <c:v>41.7653506004986</c:v>
                </c:pt>
                <c:pt idx="113408">
                  <c:v>41.765473235500302</c:v>
                </c:pt>
                <c:pt idx="113409">
                  <c:v>41.7655958701095</c:v>
                </c:pt>
                <c:pt idx="113410">
                  <c:v>41.765718504326102</c:v>
                </c:pt>
                <c:pt idx="113411">
                  <c:v>41.765841138150101</c:v>
                </c:pt>
                <c:pt idx="113412">
                  <c:v>41.765963771581703</c:v>
                </c:pt>
                <c:pt idx="113413">
                  <c:v>41.766086404620701</c:v>
                </c:pt>
                <c:pt idx="113414">
                  <c:v>41.766209037267103</c:v>
                </c:pt>
                <c:pt idx="113415">
                  <c:v>41.766331669521001</c:v>
                </c:pt>
                <c:pt idx="113416">
                  <c:v>41.766454301382403</c:v>
                </c:pt>
                <c:pt idx="113417">
                  <c:v>41.766576932851301</c:v>
                </c:pt>
                <c:pt idx="113418">
                  <c:v>41.766699563927602</c:v>
                </c:pt>
                <c:pt idx="113419">
                  <c:v>41.7668221946114</c:v>
                </c:pt>
                <c:pt idx="113420">
                  <c:v>41.766944824902602</c:v>
                </c:pt>
                <c:pt idx="113421">
                  <c:v>41.767067454801399</c:v>
                </c:pt>
                <c:pt idx="113422">
                  <c:v>41.7671900843076</c:v>
                </c:pt>
                <c:pt idx="113423">
                  <c:v>41.767312713421198</c:v>
                </c:pt>
                <c:pt idx="113424">
                  <c:v>41.767435342142399</c:v>
                </c:pt>
                <c:pt idx="113425">
                  <c:v>41.767557970471003</c:v>
                </c:pt>
                <c:pt idx="113426">
                  <c:v>41.767680598407097</c:v>
                </c:pt>
                <c:pt idx="113427">
                  <c:v>41.767803225950701</c:v>
                </c:pt>
                <c:pt idx="113428">
                  <c:v>41.767925853101801</c:v>
                </c:pt>
                <c:pt idx="113429">
                  <c:v>41.768048479860298</c:v>
                </c:pt>
                <c:pt idx="113430">
                  <c:v>41.768171106226298</c:v>
                </c:pt>
                <c:pt idx="113431">
                  <c:v>41.768293732199801</c:v>
                </c:pt>
                <c:pt idx="113432">
                  <c:v>41.768416357780801</c:v>
                </c:pt>
                <c:pt idx="113433">
                  <c:v>41.768538982969297</c:v>
                </c:pt>
                <c:pt idx="113434">
                  <c:v>41.768661607765303</c:v>
                </c:pt>
                <c:pt idx="113435">
                  <c:v>41.768784232168798</c:v>
                </c:pt>
                <c:pt idx="113436">
                  <c:v>41.768906856179697</c:v>
                </c:pt>
                <c:pt idx="113437">
                  <c:v>41.7690294797981</c:v>
                </c:pt>
                <c:pt idx="113438">
                  <c:v>41.769152103024098</c:v>
                </c:pt>
                <c:pt idx="113439">
                  <c:v>41.7692747258575</c:v>
                </c:pt>
                <c:pt idx="113440">
                  <c:v>41.769397348298398</c:v>
                </c:pt>
                <c:pt idx="113441">
                  <c:v>41.769519970346799</c:v>
                </c:pt>
                <c:pt idx="113442">
                  <c:v>41.769642592002803</c:v>
                </c:pt>
                <c:pt idx="113443">
                  <c:v>41.769765213266197</c:v>
                </c:pt>
                <c:pt idx="113444">
                  <c:v>41.769887834137101</c:v>
                </c:pt>
                <c:pt idx="113445">
                  <c:v>41.770010454615502</c:v>
                </c:pt>
                <c:pt idx="113446">
                  <c:v>41.770133074701398</c:v>
                </c:pt>
                <c:pt idx="113447">
                  <c:v>41.770255694394898</c:v>
                </c:pt>
                <c:pt idx="113448">
                  <c:v>41.770378313695801</c:v>
                </c:pt>
                <c:pt idx="113449">
                  <c:v>41.7705009326042</c:v>
                </c:pt>
                <c:pt idx="113450">
                  <c:v>41.770623551120202</c:v>
                </c:pt>
                <c:pt idx="113451">
                  <c:v>41.770746169243601</c:v>
                </c:pt>
                <c:pt idx="113452">
                  <c:v>41.770868786974603</c:v>
                </c:pt>
                <c:pt idx="113453">
                  <c:v>41.770991404313101</c:v>
                </c:pt>
                <c:pt idx="113454">
                  <c:v>41.771114021259002</c:v>
                </c:pt>
                <c:pt idx="113455">
                  <c:v>41.771236637812599</c:v>
                </c:pt>
                <c:pt idx="113456">
                  <c:v>41.7713592539736</c:v>
                </c:pt>
                <c:pt idx="113457">
                  <c:v>41.771481869742097</c:v>
                </c:pt>
                <c:pt idx="113458">
                  <c:v>41.771604485118203</c:v>
                </c:pt>
                <c:pt idx="113459">
                  <c:v>41.7717271001017</c:v>
                </c:pt>
                <c:pt idx="113460">
                  <c:v>41.771849714692799</c:v>
                </c:pt>
                <c:pt idx="113461">
                  <c:v>41.771972328891401</c:v>
                </c:pt>
                <c:pt idx="113462">
                  <c:v>41.772094942697599</c:v>
                </c:pt>
                <c:pt idx="113463">
                  <c:v>41.772217556111201</c:v>
                </c:pt>
                <c:pt idx="113464">
                  <c:v>41.772340169132399</c:v>
                </c:pt>
                <c:pt idx="113465">
                  <c:v>41.772462781761099</c:v>
                </c:pt>
                <c:pt idx="113466">
                  <c:v>41.772585393997403</c:v>
                </c:pt>
                <c:pt idx="113467">
                  <c:v>41.772708005841103</c:v>
                </c:pt>
                <c:pt idx="113468">
                  <c:v>41.772830617292399</c:v>
                </c:pt>
                <c:pt idx="113469">
                  <c:v>41.772953228351298</c:v>
                </c:pt>
                <c:pt idx="113470">
                  <c:v>41.773075839017601</c:v>
                </c:pt>
                <c:pt idx="113471">
                  <c:v>41.773198449291499</c:v>
                </c:pt>
                <c:pt idx="113472">
                  <c:v>41.773321059173</c:v>
                </c:pt>
                <c:pt idx="113473">
                  <c:v>41.773443668661898</c:v>
                </c:pt>
                <c:pt idx="113474">
                  <c:v>41.773566277758398</c:v>
                </c:pt>
                <c:pt idx="113475">
                  <c:v>41.773688886462502</c:v>
                </c:pt>
                <c:pt idx="113476">
                  <c:v>41.773811494774101</c:v>
                </c:pt>
                <c:pt idx="113477">
                  <c:v>41.773934102693197</c:v>
                </c:pt>
                <c:pt idx="113478">
                  <c:v>41.774056710219902</c:v>
                </c:pt>
                <c:pt idx="113479">
                  <c:v>41.774179317354097</c:v>
                </c:pt>
                <c:pt idx="113480">
                  <c:v>41.774301924095901</c:v>
                </c:pt>
                <c:pt idx="113481">
                  <c:v>41.774424530445202</c:v>
                </c:pt>
                <c:pt idx="113482">
                  <c:v>41.774547136401999</c:v>
                </c:pt>
                <c:pt idx="113483">
                  <c:v>41.774669741966399</c:v>
                </c:pt>
                <c:pt idx="113484">
                  <c:v>41.774792347138401</c:v>
                </c:pt>
                <c:pt idx="113485">
                  <c:v>41.7749149519179</c:v>
                </c:pt>
                <c:pt idx="113486">
                  <c:v>41.775037556305001</c:v>
                </c:pt>
                <c:pt idx="113487">
                  <c:v>41.775160160299599</c:v>
                </c:pt>
                <c:pt idx="113488">
                  <c:v>41.7752827639017</c:v>
                </c:pt>
                <c:pt idx="113489">
                  <c:v>41.775405367111503</c:v>
                </c:pt>
                <c:pt idx="113490">
                  <c:v>41.775527969928802</c:v>
                </c:pt>
                <c:pt idx="113491">
                  <c:v>41.775650572353598</c:v>
                </c:pt>
                <c:pt idx="113492">
                  <c:v>41.775773174386003</c:v>
                </c:pt>
                <c:pt idx="113493">
                  <c:v>41.775895776025997</c:v>
                </c:pt>
                <c:pt idx="113494">
                  <c:v>41.776018377273502</c:v>
                </c:pt>
                <c:pt idx="113495">
                  <c:v>41.776140978128602</c:v>
                </c:pt>
                <c:pt idx="113496">
                  <c:v>41.776263578591298</c:v>
                </c:pt>
                <c:pt idx="113497">
                  <c:v>41.776386178661497</c:v>
                </c:pt>
                <c:pt idx="113498">
                  <c:v>41.776508778339299</c:v>
                </c:pt>
                <c:pt idx="113499">
                  <c:v>41.776631377624703</c:v>
                </c:pt>
                <c:pt idx="113500">
                  <c:v>41.776753976517597</c:v>
                </c:pt>
                <c:pt idx="113501">
                  <c:v>41.7768765750181</c:v>
                </c:pt>
                <c:pt idx="113502">
                  <c:v>41.7769991731262</c:v>
                </c:pt>
                <c:pt idx="113503">
                  <c:v>41.777121770841802</c:v>
                </c:pt>
                <c:pt idx="113504">
                  <c:v>41.7772443681651</c:v>
                </c:pt>
                <c:pt idx="113505">
                  <c:v>41.777366965095901</c:v>
                </c:pt>
                <c:pt idx="113506">
                  <c:v>41.777489561634297</c:v>
                </c:pt>
                <c:pt idx="113507">
                  <c:v>41.777612157780197</c:v>
                </c:pt>
                <c:pt idx="113508">
                  <c:v>41.7777347535338</c:v>
                </c:pt>
                <c:pt idx="113509">
                  <c:v>41.777857348894898</c:v>
                </c:pt>
                <c:pt idx="113510">
                  <c:v>41.777979943863599</c:v>
                </c:pt>
                <c:pt idx="113511">
                  <c:v>41.778102538439903</c:v>
                </c:pt>
                <c:pt idx="113512">
                  <c:v>41.778225132623803</c:v>
                </c:pt>
                <c:pt idx="113513">
                  <c:v>41.778347726415298</c:v>
                </c:pt>
                <c:pt idx="113514">
                  <c:v>41.778470319814303</c:v>
                </c:pt>
                <c:pt idx="113515">
                  <c:v>41.778592912820997</c:v>
                </c:pt>
                <c:pt idx="113516">
                  <c:v>41.778715505435201</c:v>
                </c:pt>
                <c:pt idx="113517">
                  <c:v>41.778838097657001</c:v>
                </c:pt>
                <c:pt idx="113518">
                  <c:v>41.778960689486397</c:v>
                </c:pt>
                <c:pt idx="113519">
                  <c:v>41.779083280923501</c:v>
                </c:pt>
                <c:pt idx="113520">
                  <c:v>41.779205871968102</c:v>
                </c:pt>
                <c:pt idx="113521">
                  <c:v>41.779328462620299</c:v>
                </c:pt>
                <c:pt idx="113522">
                  <c:v>41.779451052880098</c:v>
                </c:pt>
                <c:pt idx="113523">
                  <c:v>41.779573642747501</c:v>
                </c:pt>
                <c:pt idx="113524">
                  <c:v>41.779696232222499</c:v>
                </c:pt>
                <c:pt idx="113525">
                  <c:v>41.779818821305099</c:v>
                </c:pt>
                <c:pt idx="113526">
                  <c:v>41.779941409995303</c:v>
                </c:pt>
                <c:pt idx="113527">
                  <c:v>41.780063998293102</c:v>
                </c:pt>
                <c:pt idx="113528">
                  <c:v>41.780186586198603</c:v>
                </c:pt>
                <c:pt idx="113529">
                  <c:v>41.780309173711601</c:v>
                </c:pt>
                <c:pt idx="113530">
                  <c:v>41.780431760832201</c:v>
                </c:pt>
                <c:pt idx="113531">
                  <c:v>41.780554347560503</c:v>
                </c:pt>
                <c:pt idx="113532">
                  <c:v>41.780676933896302</c:v>
                </c:pt>
                <c:pt idx="113533">
                  <c:v>41.780799519839803</c:v>
                </c:pt>
                <c:pt idx="113534">
                  <c:v>41.7809221053909</c:v>
                </c:pt>
                <c:pt idx="113535">
                  <c:v>41.781044690549599</c:v>
                </c:pt>
                <c:pt idx="113536">
                  <c:v>41.781167275315902</c:v>
                </c:pt>
                <c:pt idx="113537">
                  <c:v>41.781289859689799</c:v>
                </c:pt>
                <c:pt idx="113538">
                  <c:v>41.7814124436714</c:v>
                </c:pt>
                <c:pt idx="113539">
                  <c:v>41.781535027260603</c:v>
                </c:pt>
                <c:pt idx="113540">
                  <c:v>41.781657610457302</c:v>
                </c:pt>
                <c:pt idx="113541">
                  <c:v>41.781780193261802</c:v>
                </c:pt>
                <c:pt idx="113542">
                  <c:v>41.7819027756738</c:v>
                </c:pt>
                <c:pt idx="113543">
                  <c:v>41.782025357693499</c:v>
                </c:pt>
                <c:pt idx="113544">
                  <c:v>41.782147939320701</c:v>
                </c:pt>
                <c:pt idx="113545">
                  <c:v>41.782270520555699</c:v>
                </c:pt>
                <c:pt idx="113546">
                  <c:v>41.782393101398199</c:v>
                </c:pt>
                <c:pt idx="113547">
                  <c:v>41.782515681848402</c:v>
                </c:pt>
                <c:pt idx="113548">
                  <c:v>41.7826382619062</c:v>
                </c:pt>
                <c:pt idx="113549">
                  <c:v>41.782760841571601</c:v>
                </c:pt>
                <c:pt idx="113550">
                  <c:v>41.782883420844698</c:v>
                </c:pt>
                <c:pt idx="113551">
                  <c:v>41.783005999725397</c:v>
                </c:pt>
                <c:pt idx="113552">
                  <c:v>41.783128578213699</c:v>
                </c:pt>
                <c:pt idx="113553">
                  <c:v>41.783251156309703</c:v>
                </c:pt>
                <c:pt idx="113554">
                  <c:v>41.783373734013303</c:v>
                </c:pt>
                <c:pt idx="113555">
                  <c:v>41.783496311324598</c:v>
                </c:pt>
                <c:pt idx="113556">
                  <c:v>41.783618888243403</c:v>
                </c:pt>
                <c:pt idx="113557">
                  <c:v>41.783741464770003</c:v>
                </c:pt>
                <c:pt idx="113558">
                  <c:v>41.783864040904199</c:v>
                </c:pt>
                <c:pt idx="113559">
                  <c:v>41.783986616645997</c:v>
                </c:pt>
                <c:pt idx="113560">
                  <c:v>41.784109191995498</c:v>
                </c:pt>
                <c:pt idx="113561">
                  <c:v>41.784231766952601</c:v>
                </c:pt>
                <c:pt idx="113562">
                  <c:v>41.7843543415173</c:v>
                </c:pt>
                <c:pt idx="113563">
                  <c:v>41.784476915689801</c:v>
                </c:pt>
                <c:pt idx="113564">
                  <c:v>41.784599489469798</c:v>
                </c:pt>
                <c:pt idx="113565">
                  <c:v>41.784722062857597</c:v>
                </c:pt>
                <c:pt idx="113566">
                  <c:v>41.784844635852899</c:v>
                </c:pt>
                <c:pt idx="113567">
                  <c:v>41.784967208455903</c:v>
                </c:pt>
                <c:pt idx="113568">
                  <c:v>41.785089780666603</c:v>
                </c:pt>
                <c:pt idx="113569">
                  <c:v>41.785212352484997</c:v>
                </c:pt>
                <c:pt idx="113570">
                  <c:v>41.785334923911002</c:v>
                </c:pt>
                <c:pt idx="113571">
                  <c:v>41.785457494944602</c:v>
                </c:pt>
                <c:pt idx="113572">
                  <c:v>41.785580065585997</c:v>
                </c:pt>
                <c:pt idx="113573">
                  <c:v>41.785702635834902</c:v>
                </c:pt>
                <c:pt idx="113574">
                  <c:v>41.785825205691602</c:v>
                </c:pt>
                <c:pt idx="113575">
                  <c:v>41.785947775155897</c:v>
                </c:pt>
                <c:pt idx="113576">
                  <c:v>41.786070344227902</c:v>
                </c:pt>
                <c:pt idx="113577">
                  <c:v>41.786192912907502</c:v>
                </c:pt>
                <c:pt idx="113578">
                  <c:v>41.786315481194798</c:v>
                </c:pt>
                <c:pt idx="113579">
                  <c:v>41.786438049089803</c:v>
                </c:pt>
                <c:pt idx="113580">
                  <c:v>41.786560616592503</c:v>
                </c:pt>
                <c:pt idx="113581">
                  <c:v>41.786683183702799</c:v>
                </c:pt>
                <c:pt idx="113582">
                  <c:v>41.786805750420797</c:v>
                </c:pt>
                <c:pt idx="113583">
                  <c:v>41.786928316746497</c:v>
                </c:pt>
                <c:pt idx="113584">
                  <c:v>41.7870508826798</c:v>
                </c:pt>
                <c:pt idx="113585">
                  <c:v>41.787173448220798</c:v>
                </c:pt>
                <c:pt idx="113586">
                  <c:v>41.787296013369598</c:v>
                </c:pt>
                <c:pt idx="113587">
                  <c:v>41.787418578125902</c:v>
                </c:pt>
                <c:pt idx="113588">
                  <c:v>41.787541142489999</c:v>
                </c:pt>
                <c:pt idx="113589">
                  <c:v>41.7876637064618</c:v>
                </c:pt>
                <c:pt idx="113590">
                  <c:v>41.787786270041202</c:v>
                </c:pt>
                <c:pt idx="113591">
                  <c:v>41.7879088332283</c:v>
                </c:pt>
                <c:pt idx="113592">
                  <c:v>41.788031396023101</c:v>
                </c:pt>
                <c:pt idx="113593">
                  <c:v>41.788153958425603</c:v>
                </c:pt>
                <c:pt idx="113594">
                  <c:v>41.788276520435801</c:v>
                </c:pt>
                <c:pt idx="113595">
                  <c:v>41.788399082053701</c:v>
                </c:pt>
                <c:pt idx="113596">
                  <c:v>41.788521643279203</c:v>
                </c:pt>
                <c:pt idx="113597">
                  <c:v>41.788644204112501</c:v>
                </c:pt>
                <c:pt idx="113598">
                  <c:v>41.788766764553401</c:v>
                </c:pt>
                <c:pt idx="113599">
                  <c:v>41.788889324602103</c:v>
                </c:pt>
                <c:pt idx="113600">
                  <c:v>41.7890118842584</c:v>
                </c:pt>
                <c:pt idx="113601">
                  <c:v>41.7891344435224</c:v>
                </c:pt>
                <c:pt idx="113602">
                  <c:v>41.789257002394201</c:v>
                </c:pt>
                <c:pt idx="113603">
                  <c:v>41.789379560873599</c:v>
                </c:pt>
                <c:pt idx="113604">
                  <c:v>41.789502118960797</c:v>
                </c:pt>
                <c:pt idx="113605">
                  <c:v>41.789624676655599</c:v>
                </c:pt>
                <c:pt idx="113606">
                  <c:v>41.789747233958103</c:v>
                </c:pt>
                <c:pt idx="113607">
                  <c:v>41.789869790868401</c:v>
                </c:pt>
                <c:pt idx="113608">
                  <c:v>41.789992347386303</c:v>
                </c:pt>
                <c:pt idx="113609">
                  <c:v>41.790114903511999</c:v>
                </c:pt>
                <c:pt idx="113610">
                  <c:v>41.790237459245397</c:v>
                </c:pt>
                <c:pt idx="113611">
                  <c:v>41.790360014586497</c:v>
                </c:pt>
                <c:pt idx="113612">
                  <c:v>41.7904825695352</c:v>
                </c:pt>
                <c:pt idx="113613">
                  <c:v>41.790605124091798</c:v>
                </c:pt>
                <c:pt idx="113614">
                  <c:v>41.790727678255998</c:v>
                </c:pt>
                <c:pt idx="113615">
                  <c:v>41.7908502320279</c:v>
                </c:pt>
                <c:pt idx="113616">
                  <c:v>41.790972785407597</c:v>
                </c:pt>
                <c:pt idx="113617">
                  <c:v>41.791095338394904</c:v>
                </c:pt>
                <c:pt idx="113618">
                  <c:v>41.791217890989998</c:v>
                </c:pt>
                <c:pt idx="113619">
                  <c:v>41.791340443192802</c:v>
                </c:pt>
                <c:pt idx="113620">
                  <c:v>41.7914629950033</c:v>
                </c:pt>
                <c:pt idx="113621">
                  <c:v>41.791585546421601</c:v>
                </c:pt>
                <c:pt idx="113622">
                  <c:v>41.791708097447597</c:v>
                </c:pt>
                <c:pt idx="113623">
                  <c:v>41.791830648081302</c:v>
                </c:pt>
                <c:pt idx="113624">
                  <c:v>41.791953198322702</c:v>
                </c:pt>
                <c:pt idx="113625">
                  <c:v>41.792075748171797</c:v>
                </c:pt>
                <c:pt idx="113626">
                  <c:v>41.792198297628701</c:v>
                </c:pt>
                <c:pt idx="113627">
                  <c:v>41.7923208466933</c:v>
                </c:pt>
                <c:pt idx="113628">
                  <c:v>41.792443395365702</c:v>
                </c:pt>
                <c:pt idx="113629">
                  <c:v>41.792565943645798</c:v>
                </c:pt>
                <c:pt idx="113630">
                  <c:v>41.792688491533603</c:v>
                </c:pt>
                <c:pt idx="113631">
                  <c:v>41.792811039029097</c:v>
                </c:pt>
                <c:pt idx="113632">
                  <c:v>41.792933586132399</c:v>
                </c:pt>
                <c:pt idx="113633">
                  <c:v>41.793056132843397</c:v>
                </c:pt>
                <c:pt idx="113634">
                  <c:v>41.793178679162203</c:v>
                </c:pt>
                <c:pt idx="113635">
                  <c:v>41.793301225088697</c:v>
                </c:pt>
                <c:pt idx="113636">
                  <c:v>41.793423770622901</c:v>
                </c:pt>
                <c:pt idx="113637">
                  <c:v>41.7935463157649</c:v>
                </c:pt>
                <c:pt idx="113638">
                  <c:v>41.7936688605146</c:v>
                </c:pt>
                <c:pt idx="113639">
                  <c:v>41.793791404872103</c:v>
                </c:pt>
                <c:pt idx="113640">
                  <c:v>41.7939139488373</c:v>
                </c:pt>
                <c:pt idx="113641">
                  <c:v>41.794036492410299</c:v>
                </c:pt>
                <c:pt idx="113642">
                  <c:v>41.794159035591001</c:v>
                </c:pt>
                <c:pt idx="113643">
                  <c:v>41.794281578379398</c:v>
                </c:pt>
                <c:pt idx="113644">
                  <c:v>41.794404120775702</c:v>
                </c:pt>
                <c:pt idx="113645">
                  <c:v>41.794526662779603</c:v>
                </c:pt>
                <c:pt idx="113646">
                  <c:v>41.794649204391398</c:v>
                </c:pt>
                <c:pt idx="113647">
                  <c:v>41.794771745610802</c:v>
                </c:pt>
                <c:pt idx="113648">
                  <c:v>41.794894286438101</c:v>
                </c:pt>
                <c:pt idx="113649">
                  <c:v>41.795016826873002</c:v>
                </c:pt>
                <c:pt idx="113650">
                  <c:v>41.795139366915798</c:v>
                </c:pt>
                <c:pt idx="113651">
                  <c:v>41.795261906566303</c:v>
                </c:pt>
                <c:pt idx="113652">
                  <c:v>41.795384445824602</c:v>
                </c:pt>
                <c:pt idx="113653">
                  <c:v>41.795506984690597</c:v>
                </c:pt>
                <c:pt idx="113654">
                  <c:v>41.795629523164401</c:v>
                </c:pt>
                <c:pt idx="113655">
                  <c:v>41.795752061245999</c:v>
                </c:pt>
                <c:pt idx="113656">
                  <c:v>41.795874598935299</c:v>
                </c:pt>
                <c:pt idx="113657">
                  <c:v>41.795997136232401</c:v>
                </c:pt>
                <c:pt idx="113658">
                  <c:v>41.796119673137298</c:v>
                </c:pt>
                <c:pt idx="113659">
                  <c:v>41.796242209649897</c:v>
                </c:pt>
                <c:pt idx="113660">
                  <c:v>41.796364745770298</c:v>
                </c:pt>
                <c:pt idx="113661">
                  <c:v>41.7964872814985</c:v>
                </c:pt>
                <c:pt idx="113662">
                  <c:v>41.796609816834497</c:v>
                </c:pt>
                <c:pt idx="113663">
                  <c:v>41.796732351778203</c:v>
                </c:pt>
                <c:pt idx="113664">
                  <c:v>41.796854886329697</c:v>
                </c:pt>
                <c:pt idx="113665">
                  <c:v>41.796977420489</c:v>
                </c:pt>
                <c:pt idx="113666">
                  <c:v>41.797099954256097</c:v>
                </c:pt>
                <c:pt idx="113667">
                  <c:v>41.797222487630897</c:v>
                </c:pt>
                <c:pt idx="113668">
                  <c:v>41.797345020613498</c:v>
                </c:pt>
                <c:pt idx="113669">
                  <c:v>41.797467553203902</c:v>
                </c:pt>
                <c:pt idx="113670">
                  <c:v>41.797590085402099</c:v>
                </c:pt>
                <c:pt idx="113671">
                  <c:v>41.797712617208099</c:v>
                </c:pt>
                <c:pt idx="113672">
                  <c:v>41.7978351486219</c:v>
                </c:pt>
                <c:pt idx="113673">
                  <c:v>41.797957679643403</c:v>
                </c:pt>
                <c:pt idx="113674">
                  <c:v>41.798080210272801</c:v>
                </c:pt>
                <c:pt idx="113675">
                  <c:v>41.7982027405099</c:v>
                </c:pt>
                <c:pt idx="113676">
                  <c:v>41.798325270354802</c:v>
                </c:pt>
                <c:pt idx="113677">
                  <c:v>41.798447799807597</c:v>
                </c:pt>
                <c:pt idx="113678">
                  <c:v>41.798570328868102</c:v>
                </c:pt>
                <c:pt idx="113679">
                  <c:v>41.798692857536402</c:v>
                </c:pt>
                <c:pt idx="113680">
                  <c:v>41.798815385812503</c:v>
                </c:pt>
                <c:pt idx="113681">
                  <c:v>41.798937913696399</c:v>
                </c:pt>
                <c:pt idx="113682">
                  <c:v>41.799060441188097</c:v>
                </c:pt>
                <c:pt idx="113683">
                  <c:v>41.799182968287603</c:v>
                </c:pt>
                <c:pt idx="113684">
                  <c:v>41.799305494994897</c:v>
                </c:pt>
                <c:pt idx="113685">
                  <c:v>41.79942802131</c:v>
                </c:pt>
                <c:pt idx="113686">
                  <c:v>41.799550547232897</c:v>
                </c:pt>
                <c:pt idx="113687">
                  <c:v>41.799673072763603</c:v>
                </c:pt>
                <c:pt idx="113688">
                  <c:v>41.799795597902097</c:v>
                </c:pt>
                <c:pt idx="113689">
                  <c:v>41.799918122648499</c:v>
                </c:pt>
                <c:pt idx="113690">
                  <c:v>41.800040647002596</c:v>
                </c:pt>
                <c:pt idx="113691">
                  <c:v>41.800163170964503</c:v>
                </c:pt>
                <c:pt idx="113692">
                  <c:v>41.800285694534303</c:v>
                </c:pt>
                <c:pt idx="113693">
                  <c:v>41.800408217711897</c:v>
                </c:pt>
                <c:pt idx="113694">
                  <c:v>41.800530740497301</c:v>
                </c:pt>
                <c:pt idx="113695">
                  <c:v>41.800653262890499</c:v>
                </c:pt>
                <c:pt idx="113696">
                  <c:v>41.800775784891499</c:v>
                </c:pt>
                <c:pt idx="113697">
                  <c:v>41.800898306500301</c:v>
                </c:pt>
                <c:pt idx="113698">
                  <c:v>41.801020827716997</c:v>
                </c:pt>
                <c:pt idx="113699">
                  <c:v>41.801143348541501</c:v>
                </c:pt>
                <c:pt idx="113700">
                  <c:v>41.8012658689738</c:v>
                </c:pt>
                <c:pt idx="113701">
                  <c:v>41.801388389013901</c:v>
                </c:pt>
                <c:pt idx="113702">
                  <c:v>41.801510908661903</c:v>
                </c:pt>
                <c:pt idx="113703">
                  <c:v>41.801633427917601</c:v>
                </c:pt>
                <c:pt idx="113704">
                  <c:v>41.801755946781199</c:v>
                </c:pt>
                <c:pt idx="113705">
                  <c:v>41.801878465252699</c:v>
                </c:pt>
                <c:pt idx="113706">
                  <c:v>41.802000983331901</c:v>
                </c:pt>
                <c:pt idx="113707">
                  <c:v>41.802123501018997</c:v>
                </c:pt>
                <c:pt idx="113708">
                  <c:v>41.802246018313902</c:v>
                </c:pt>
                <c:pt idx="113709">
                  <c:v>41.802368535216701</c:v>
                </c:pt>
                <c:pt idx="113710">
                  <c:v>41.802491051727301</c:v>
                </c:pt>
                <c:pt idx="113711">
                  <c:v>41.802613567845697</c:v>
                </c:pt>
                <c:pt idx="113712">
                  <c:v>41.802736083571901</c:v>
                </c:pt>
                <c:pt idx="113713">
                  <c:v>41.802858598905999</c:v>
                </c:pt>
                <c:pt idx="113714">
                  <c:v>41.802981113847999</c:v>
                </c:pt>
                <c:pt idx="113715">
                  <c:v>41.8031036283978</c:v>
                </c:pt>
                <c:pt idx="113716">
                  <c:v>41.803226142555403</c:v>
                </c:pt>
                <c:pt idx="113717">
                  <c:v>41.8033486563208</c:v>
                </c:pt>
                <c:pt idx="113718">
                  <c:v>41.803471169694099</c:v>
                </c:pt>
                <c:pt idx="113719">
                  <c:v>41.803593682675299</c:v>
                </c:pt>
                <c:pt idx="113720">
                  <c:v>41.8037161952643</c:v>
                </c:pt>
                <c:pt idx="113721">
                  <c:v>41.803838707461097</c:v>
                </c:pt>
                <c:pt idx="113722">
                  <c:v>41.803961219265801</c:v>
                </c:pt>
                <c:pt idx="113723">
                  <c:v>41.8040837306784</c:v>
                </c:pt>
                <c:pt idx="113724">
                  <c:v>41.8042062416988</c:v>
                </c:pt>
                <c:pt idx="113725">
                  <c:v>41.804328752327002</c:v>
                </c:pt>
                <c:pt idx="113726">
                  <c:v>41.804451262563099</c:v>
                </c:pt>
                <c:pt idx="113727">
                  <c:v>41.804573772407103</c:v>
                </c:pt>
                <c:pt idx="113728">
                  <c:v>41.804696281858902</c:v>
                </c:pt>
                <c:pt idx="113729">
                  <c:v>41.804818790918603</c:v>
                </c:pt>
                <c:pt idx="113730">
                  <c:v>41.804941299586098</c:v>
                </c:pt>
                <c:pt idx="113731">
                  <c:v>41.805063807861501</c:v>
                </c:pt>
                <c:pt idx="113732">
                  <c:v>41.805186315744798</c:v>
                </c:pt>
                <c:pt idx="113733">
                  <c:v>41.805308823235897</c:v>
                </c:pt>
                <c:pt idx="113734">
                  <c:v>41.805431330334898</c:v>
                </c:pt>
                <c:pt idx="113735">
                  <c:v>41.8055538370417</c:v>
                </c:pt>
                <c:pt idx="113736">
                  <c:v>41.805676343356502</c:v>
                </c:pt>
                <c:pt idx="113737">
                  <c:v>41.8057988492791</c:v>
                </c:pt>
                <c:pt idx="113738">
                  <c:v>41.805921354809499</c:v>
                </c:pt>
                <c:pt idx="113739">
                  <c:v>41.806043859947799</c:v>
                </c:pt>
                <c:pt idx="113740">
                  <c:v>41.806166364694</c:v>
                </c:pt>
                <c:pt idx="113741">
                  <c:v>41.806288869048103</c:v>
                </c:pt>
                <c:pt idx="113742">
                  <c:v>41.8064113730101</c:v>
                </c:pt>
                <c:pt idx="113743">
                  <c:v>41.806533876579898</c:v>
                </c:pt>
                <c:pt idx="113744">
                  <c:v>41.806656379757598</c:v>
                </c:pt>
                <c:pt idx="113745">
                  <c:v>41.806778882543199</c:v>
                </c:pt>
                <c:pt idx="113746">
                  <c:v>41.806901384936602</c:v>
                </c:pt>
                <c:pt idx="113747">
                  <c:v>41.807023886937998</c:v>
                </c:pt>
                <c:pt idx="113748">
                  <c:v>41.807146388547203</c:v>
                </c:pt>
                <c:pt idx="113749">
                  <c:v>41.807268889764302</c:v>
                </c:pt>
                <c:pt idx="113750">
                  <c:v>41.807391390589302</c:v>
                </c:pt>
                <c:pt idx="113751">
                  <c:v>41.807513891022197</c:v>
                </c:pt>
                <c:pt idx="113752">
                  <c:v>41.8076363910629</c:v>
                </c:pt>
                <c:pt idx="113753">
                  <c:v>41.807758890711597</c:v>
                </c:pt>
                <c:pt idx="113754">
                  <c:v>41.807881389968102</c:v>
                </c:pt>
                <c:pt idx="113755">
                  <c:v>41.808003888832502</c:v>
                </c:pt>
                <c:pt idx="113756">
                  <c:v>41.808126387304902</c:v>
                </c:pt>
                <c:pt idx="113757">
                  <c:v>41.808248885385098</c:v>
                </c:pt>
                <c:pt idx="113758">
                  <c:v>41.808371383073201</c:v>
                </c:pt>
                <c:pt idx="113759">
                  <c:v>41.808493880369198</c:v>
                </c:pt>
                <c:pt idx="113760">
                  <c:v>41.808616377273097</c:v>
                </c:pt>
                <c:pt idx="113761">
                  <c:v>41.808738873784897</c:v>
                </c:pt>
                <c:pt idx="113762">
                  <c:v>41.808861369904598</c:v>
                </c:pt>
                <c:pt idx="113763">
                  <c:v>41.8089838656322</c:v>
                </c:pt>
                <c:pt idx="113764">
                  <c:v>41.809106360967697</c:v>
                </c:pt>
                <c:pt idx="113765">
                  <c:v>41.809228855911101</c:v>
                </c:pt>
                <c:pt idx="113766">
                  <c:v>41.8093513504624</c:v>
                </c:pt>
                <c:pt idx="113767">
                  <c:v>41.8094738446216</c:v>
                </c:pt>
                <c:pt idx="113768">
                  <c:v>41.809596338388801</c:v>
                </c:pt>
                <c:pt idx="113769">
                  <c:v>41.809718831763803</c:v>
                </c:pt>
                <c:pt idx="113770">
                  <c:v>41.809841324746699</c:v>
                </c:pt>
                <c:pt idx="113771">
                  <c:v>41.809963817337596</c:v>
                </c:pt>
                <c:pt idx="113772">
                  <c:v>41.810086309536302</c:v>
                </c:pt>
                <c:pt idx="113773">
                  <c:v>41.810208801343002</c:v>
                </c:pt>
                <c:pt idx="113774">
                  <c:v>41.810331292757603</c:v>
                </c:pt>
                <c:pt idx="113775">
                  <c:v>41.810453783780098</c:v>
                </c:pt>
                <c:pt idx="113776">
                  <c:v>41.8105762744106</c:v>
                </c:pt>
                <c:pt idx="113777">
                  <c:v>41.810698764648897</c:v>
                </c:pt>
                <c:pt idx="113778">
                  <c:v>41.810821254495202</c:v>
                </c:pt>
                <c:pt idx="113779">
                  <c:v>41.810943743949402</c:v>
                </c:pt>
                <c:pt idx="113780">
                  <c:v>41.811066233011502</c:v>
                </c:pt>
                <c:pt idx="113781">
                  <c:v>41.811188721681503</c:v>
                </c:pt>
                <c:pt idx="113782">
                  <c:v>41.811311209959399</c:v>
                </c:pt>
                <c:pt idx="113783">
                  <c:v>41.811433697845303</c:v>
                </c:pt>
                <c:pt idx="113784">
                  <c:v>41.8115561853391</c:v>
                </c:pt>
                <c:pt idx="113785">
                  <c:v>41.811678672440898</c:v>
                </c:pt>
                <c:pt idx="113786">
                  <c:v>41.811801159150598</c:v>
                </c:pt>
                <c:pt idx="113787">
                  <c:v>41.811923645468099</c:v>
                </c:pt>
                <c:pt idx="113788">
                  <c:v>41.8120461313937</c:v>
                </c:pt>
                <c:pt idx="113789">
                  <c:v>41.812168616927103</c:v>
                </c:pt>
                <c:pt idx="113790">
                  <c:v>41.8122911020685</c:v>
                </c:pt>
                <c:pt idx="113791">
                  <c:v>41.812413586817897</c:v>
                </c:pt>
                <c:pt idx="113792">
                  <c:v>41.812536071175103</c:v>
                </c:pt>
                <c:pt idx="113793">
                  <c:v>41.812658555140402</c:v>
                </c:pt>
                <c:pt idx="113794">
                  <c:v>41.812781038713503</c:v>
                </c:pt>
                <c:pt idx="113795">
                  <c:v>41.812903521894597</c:v>
                </c:pt>
                <c:pt idx="113796">
                  <c:v>41.8130260046836</c:v>
                </c:pt>
                <c:pt idx="113797">
                  <c:v>41.813148487080603</c:v>
                </c:pt>
                <c:pt idx="113798">
                  <c:v>41.813270969085501</c:v>
                </c:pt>
                <c:pt idx="113799">
                  <c:v>41.813393450698399</c:v>
                </c:pt>
                <c:pt idx="113800">
                  <c:v>41.813515931919198</c:v>
                </c:pt>
                <c:pt idx="113801">
                  <c:v>41.813638412747999</c:v>
                </c:pt>
                <c:pt idx="113802">
                  <c:v>41.8137608931847</c:v>
                </c:pt>
                <c:pt idx="113803">
                  <c:v>41.813883373229302</c:v>
                </c:pt>
                <c:pt idx="113804">
                  <c:v>41.814005852881998</c:v>
                </c:pt>
                <c:pt idx="113805">
                  <c:v>41.814128332142502</c:v>
                </c:pt>
                <c:pt idx="113806">
                  <c:v>41.8142508110111</c:v>
                </c:pt>
                <c:pt idx="113807">
                  <c:v>41.814373289487499</c:v>
                </c:pt>
                <c:pt idx="113808">
                  <c:v>41.814495767571998</c:v>
                </c:pt>
                <c:pt idx="113809">
                  <c:v>41.814618245264398</c:v>
                </c:pt>
                <c:pt idx="113810">
                  <c:v>41.8147407225647</c:v>
                </c:pt>
                <c:pt idx="113811">
                  <c:v>41.814863199473002</c:v>
                </c:pt>
                <c:pt idx="113812">
                  <c:v>41.814985675989298</c:v>
                </c:pt>
                <c:pt idx="113813">
                  <c:v>41.815108152113602</c:v>
                </c:pt>
                <c:pt idx="113814">
                  <c:v>41.8152306278458</c:v>
                </c:pt>
                <c:pt idx="113815">
                  <c:v>41.815353103185998</c:v>
                </c:pt>
                <c:pt idx="113816">
                  <c:v>41.815475578134098</c:v>
                </c:pt>
                <c:pt idx="113817">
                  <c:v>41.815598052690198</c:v>
                </c:pt>
                <c:pt idx="113818">
                  <c:v>41.8157205268543</c:v>
                </c:pt>
                <c:pt idx="113819">
                  <c:v>41.815843000626302</c:v>
                </c:pt>
                <c:pt idx="113820">
                  <c:v>41.815965474006397</c:v>
                </c:pt>
                <c:pt idx="113821">
                  <c:v>41.816087946994401</c:v>
                </c:pt>
                <c:pt idx="113822">
                  <c:v>41.816210419590298</c:v>
                </c:pt>
                <c:pt idx="113823">
                  <c:v>41.816332891794303</c:v>
                </c:pt>
                <c:pt idx="113824">
                  <c:v>41.816455363606202</c:v>
                </c:pt>
                <c:pt idx="113825">
                  <c:v>41.816577835026102</c:v>
                </c:pt>
                <c:pt idx="113826">
                  <c:v>41.816700306054003</c:v>
                </c:pt>
                <c:pt idx="113827">
                  <c:v>41.816822776689897</c:v>
                </c:pt>
                <c:pt idx="113828">
                  <c:v>41.816945246933699</c:v>
                </c:pt>
                <c:pt idx="113829">
                  <c:v>41.817067716785502</c:v>
                </c:pt>
                <c:pt idx="113830">
                  <c:v>41.817190186245398</c:v>
                </c:pt>
                <c:pt idx="113831">
                  <c:v>41.817312655313103</c:v>
                </c:pt>
                <c:pt idx="113832">
                  <c:v>41.817435123988901</c:v>
                </c:pt>
                <c:pt idx="113833">
                  <c:v>41.817557592272699</c:v>
                </c:pt>
                <c:pt idx="113834">
                  <c:v>41.817680060164498</c:v>
                </c:pt>
                <c:pt idx="113835">
                  <c:v>41.817802527664298</c:v>
                </c:pt>
                <c:pt idx="113836">
                  <c:v>41.817924994772</c:v>
                </c:pt>
                <c:pt idx="113837">
                  <c:v>41.818047461487701</c:v>
                </c:pt>
                <c:pt idx="113838">
                  <c:v>41.818169927811503</c:v>
                </c:pt>
                <c:pt idx="113839">
                  <c:v>41.818292393743199</c:v>
                </c:pt>
                <c:pt idx="113840">
                  <c:v>41.818414859283003</c:v>
                </c:pt>
                <c:pt idx="113841">
                  <c:v>41.8185373244307</c:v>
                </c:pt>
                <c:pt idx="113842">
                  <c:v>41.818659789186398</c:v>
                </c:pt>
                <c:pt idx="113843">
                  <c:v>41.818782253550197</c:v>
                </c:pt>
                <c:pt idx="113844">
                  <c:v>41.818904717521903</c:v>
                </c:pt>
                <c:pt idx="113845">
                  <c:v>41.819027181101603</c:v>
                </c:pt>
                <c:pt idx="113846">
                  <c:v>41.819149644289404</c:v>
                </c:pt>
                <c:pt idx="113847">
                  <c:v>41.819272107085098</c:v>
                </c:pt>
                <c:pt idx="113848">
                  <c:v>41.8193945694889</c:v>
                </c:pt>
                <c:pt idx="113849">
                  <c:v>41.819517031500702</c:v>
                </c:pt>
                <c:pt idx="113850">
                  <c:v>41.819639493120398</c:v>
                </c:pt>
                <c:pt idx="113851">
                  <c:v>41.819761954348202</c:v>
                </c:pt>
                <c:pt idx="113852">
                  <c:v>41.819884415183999</c:v>
                </c:pt>
                <c:pt idx="113853">
                  <c:v>41.820006875627797</c:v>
                </c:pt>
                <c:pt idx="113854">
                  <c:v>41.820129335679702</c:v>
                </c:pt>
                <c:pt idx="113855">
                  <c:v>41.820251795339502</c:v>
                </c:pt>
                <c:pt idx="113856">
                  <c:v>41.820374254607401</c:v>
                </c:pt>
                <c:pt idx="113857">
                  <c:v>41.820496713483301</c:v>
                </c:pt>
                <c:pt idx="113858">
                  <c:v>41.820619171967202</c:v>
                </c:pt>
                <c:pt idx="113859">
                  <c:v>41.820741630059103</c:v>
                </c:pt>
                <c:pt idx="113860">
                  <c:v>41.820864087758999</c:v>
                </c:pt>
                <c:pt idx="113861">
                  <c:v>41.820986545067001</c:v>
                </c:pt>
                <c:pt idx="113862">
                  <c:v>41.821109001982997</c:v>
                </c:pt>
                <c:pt idx="113863">
                  <c:v>41.821231458507</c:v>
                </c:pt>
                <c:pt idx="113864">
                  <c:v>41.821353914639097</c:v>
                </c:pt>
                <c:pt idx="113865">
                  <c:v>41.821476370379202</c:v>
                </c:pt>
                <c:pt idx="113866">
                  <c:v>41.8215988257273</c:v>
                </c:pt>
                <c:pt idx="113867">
                  <c:v>41.821721280683398</c:v>
                </c:pt>
                <c:pt idx="113868">
                  <c:v>41.821843735247597</c:v>
                </c:pt>
                <c:pt idx="113869">
                  <c:v>41.821966189419797</c:v>
                </c:pt>
                <c:pt idx="113870">
                  <c:v>41.822088643199997</c:v>
                </c:pt>
                <c:pt idx="113871">
                  <c:v>41.822211096588298</c:v>
                </c:pt>
                <c:pt idx="113872">
                  <c:v>41.822333549584599</c:v>
                </c:pt>
                <c:pt idx="113873">
                  <c:v>41.822456002189</c:v>
                </c:pt>
                <c:pt idx="113874">
                  <c:v>41.822578454401402</c:v>
                </c:pt>
                <c:pt idx="113875">
                  <c:v>41.822700906221797</c:v>
                </c:pt>
                <c:pt idx="113876">
                  <c:v>41.8228233576503</c:v>
                </c:pt>
                <c:pt idx="113877">
                  <c:v>41.822945808686796</c:v>
                </c:pt>
                <c:pt idx="113878">
                  <c:v>41.8230682593314</c:v>
                </c:pt>
                <c:pt idx="113879">
                  <c:v>41.823190709583997</c:v>
                </c:pt>
                <c:pt idx="113880">
                  <c:v>41.823313159444602</c:v>
                </c:pt>
                <c:pt idx="113881">
                  <c:v>41.8234356089134</c:v>
                </c:pt>
                <c:pt idx="113882">
                  <c:v>41.823558057990098</c:v>
                </c:pt>
                <c:pt idx="113883">
                  <c:v>41.823680506674897</c:v>
                </c:pt>
                <c:pt idx="113884">
                  <c:v>41.823802954967803</c:v>
                </c:pt>
                <c:pt idx="113885">
                  <c:v>41.823925402868703</c:v>
                </c:pt>
                <c:pt idx="113886">
                  <c:v>41.824047850377703</c:v>
                </c:pt>
                <c:pt idx="113887">
                  <c:v>41.824170297494703</c:v>
                </c:pt>
                <c:pt idx="113888">
                  <c:v>41.824292744219797</c:v>
                </c:pt>
                <c:pt idx="113889">
                  <c:v>41.824415190552998</c:v>
                </c:pt>
                <c:pt idx="113890">
                  <c:v>41.824537636494199</c:v>
                </c:pt>
                <c:pt idx="113891">
                  <c:v>41.824660082043401</c:v>
                </c:pt>
                <c:pt idx="113892">
                  <c:v>41.824782527200803</c:v>
                </c:pt>
                <c:pt idx="113893">
                  <c:v>41.824904971966198</c:v>
                </c:pt>
                <c:pt idx="113894">
                  <c:v>41.825027416339601</c:v>
                </c:pt>
                <c:pt idx="113895">
                  <c:v>41.825149860321098</c:v>
                </c:pt>
                <c:pt idx="113896">
                  <c:v>41.825272303910701</c:v>
                </c:pt>
                <c:pt idx="113897">
                  <c:v>41.825394747108398</c:v>
                </c:pt>
                <c:pt idx="113898">
                  <c:v>41.825517189914102</c:v>
                </c:pt>
                <c:pt idx="113899">
                  <c:v>41.825639632327899</c:v>
                </c:pt>
                <c:pt idx="113900">
                  <c:v>41.825762074349797</c:v>
                </c:pt>
                <c:pt idx="113901">
                  <c:v>41.825884515979801</c:v>
                </c:pt>
                <c:pt idx="113902">
                  <c:v>41.8260069572178</c:v>
                </c:pt>
                <c:pt idx="113903">
                  <c:v>41.826129398063898</c:v>
                </c:pt>
                <c:pt idx="113904">
                  <c:v>41.826251838518097</c:v>
                </c:pt>
                <c:pt idx="113905">
                  <c:v>41.826374278580303</c:v>
                </c:pt>
                <c:pt idx="113906">
                  <c:v>41.826496718250702</c:v>
                </c:pt>
                <c:pt idx="113907">
                  <c:v>41.826619157529102</c:v>
                </c:pt>
                <c:pt idx="113908">
                  <c:v>41.826741596415602</c:v>
                </c:pt>
                <c:pt idx="113909">
                  <c:v>41.826864034910201</c:v>
                </c:pt>
                <c:pt idx="113910">
                  <c:v>41.826986473012902</c:v>
                </c:pt>
                <c:pt idx="113911">
                  <c:v>41.827108910723602</c:v>
                </c:pt>
                <c:pt idx="113912">
                  <c:v>41.827231348042503</c:v>
                </c:pt>
                <c:pt idx="113913">
                  <c:v>41.827353784969397</c:v>
                </c:pt>
                <c:pt idx="113914">
                  <c:v>41.827476221504497</c:v>
                </c:pt>
                <c:pt idx="113915">
                  <c:v>41.827598657647599</c:v>
                </c:pt>
                <c:pt idx="113916">
                  <c:v>41.8277210933988</c:v>
                </c:pt>
                <c:pt idx="113917">
                  <c:v>41.827843528758102</c:v>
                </c:pt>
                <c:pt idx="113918">
                  <c:v>41.827965963725497</c:v>
                </c:pt>
                <c:pt idx="113919">
                  <c:v>41.828088398300999</c:v>
                </c:pt>
                <c:pt idx="113920">
                  <c:v>41.828210832484601</c:v>
                </c:pt>
                <c:pt idx="113921">
                  <c:v>41.828333266276303</c:v>
                </c:pt>
                <c:pt idx="113922">
                  <c:v>41.828455699676098</c:v>
                </c:pt>
                <c:pt idx="113923">
                  <c:v>41.828578132684001</c:v>
                </c:pt>
                <c:pt idx="113924">
                  <c:v>41.828700565299997</c:v>
                </c:pt>
                <c:pt idx="113925">
                  <c:v>41.828822997524099</c:v>
                </c:pt>
                <c:pt idx="113926">
                  <c:v>41.828945429356303</c:v>
                </c:pt>
                <c:pt idx="113927">
                  <c:v>41.829067860796599</c:v>
                </c:pt>
                <c:pt idx="113928">
                  <c:v>41.829190291845002</c:v>
                </c:pt>
                <c:pt idx="113929">
                  <c:v>41.829312722501598</c:v>
                </c:pt>
                <c:pt idx="113930">
                  <c:v>41.829435152766202</c:v>
                </c:pt>
                <c:pt idx="113931">
                  <c:v>41.829557582638998</c:v>
                </c:pt>
                <c:pt idx="113932">
                  <c:v>41.829680012119802</c:v>
                </c:pt>
                <c:pt idx="113933">
                  <c:v>41.829802441208798</c:v>
                </c:pt>
                <c:pt idx="113934">
                  <c:v>41.829924869905902</c:v>
                </c:pt>
                <c:pt idx="113935">
                  <c:v>41.830047298211099</c:v>
                </c:pt>
                <c:pt idx="113936">
                  <c:v>41.830169726124502</c:v>
                </c:pt>
                <c:pt idx="113937">
                  <c:v>41.8302921536459</c:v>
                </c:pt>
                <c:pt idx="113938">
                  <c:v>41.830414580775503</c:v>
                </c:pt>
                <c:pt idx="113939">
                  <c:v>41.8305370075132</c:v>
                </c:pt>
                <c:pt idx="113940">
                  <c:v>41.830659433858997</c:v>
                </c:pt>
                <c:pt idx="113941">
                  <c:v>41.830781859812902</c:v>
                </c:pt>
                <c:pt idx="113942">
                  <c:v>41.830904285374999</c:v>
                </c:pt>
                <c:pt idx="113943">
                  <c:v>41.831026710545203</c:v>
                </c:pt>
                <c:pt idx="113944">
                  <c:v>41.8311491353235</c:v>
                </c:pt>
                <c:pt idx="113945">
                  <c:v>41.831271559709997</c:v>
                </c:pt>
                <c:pt idx="113946">
                  <c:v>41.831393983704601</c:v>
                </c:pt>
                <c:pt idx="113947">
                  <c:v>41.831516407307298</c:v>
                </c:pt>
                <c:pt idx="113948">
                  <c:v>41.831638830518102</c:v>
                </c:pt>
                <c:pt idx="113949">
                  <c:v>41.831761253337099</c:v>
                </c:pt>
                <c:pt idx="113950">
                  <c:v>41.831883675764203</c:v>
                </c:pt>
                <c:pt idx="113951">
                  <c:v>41.8320060977995</c:v>
                </c:pt>
                <c:pt idx="113952">
                  <c:v>41.832128519442797</c:v>
                </c:pt>
                <c:pt idx="113953">
                  <c:v>41.832250940694401</c:v>
                </c:pt>
                <c:pt idx="113954">
                  <c:v>41.832373361553998</c:v>
                </c:pt>
                <c:pt idx="113955">
                  <c:v>41.832495782021802</c:v>
                </c:pt>
                <c:pt idx="113956">
                  <c:v>41.832618202097798</c:v>
                </c:pt>
                <c:pt idx="113957">
                  <c:v>41.832740621781902</c:v>
                </c:pt>
                <c:pt idx="113958">
                  <c:v>41.832863041074098</c:v>
                </c:pt>
                <c:pt idx="113959">
                  <c:v>41.832985459974502</c:v>
                </c:pt>
                <c:pt idx="113960">
                  <c:v>41.833107878483098</c:v>
                </c:pt>
                <c:pt idx="113961">
                  <c:v>41.833230296599801</c:v>
                </c:pt>
                <c:pt idx="113962">
                  <c:v>41.833352714324597</c:v>
                </c:pt>
                <c:pt idx="113963">
                  <c:v>41.8334751316576</c:v>
                </c:pt>
                <c:pt idx="113964">
                  <c:v>41.833597548598703</c:v>
                </c:pt>
                <c:pt idx="113965">
                  <c:v>41.833719965147999</c:v>
                </c:pt>
                <c:pt idx="113966">
                  <c:v>41.833842381305502</c:v>
                </c:pt>
                <c:pt idx="113967">
                  <c:v>41.833964797071097</c:v>
                </c:pt>
                <c:pt idx="113968">
                  <c:v>41.834087212444899</c:v>
                </c:pt>
                <c:pt idx="113969">
                  <c:v>41.834209627426802</c:v>
                </c:pt>
                <c:pt idx="113970">
                  <c:v>41.834332042016896</c:v>
                </c:pt>
                <c:pt idx="113971">
                  <c:v>41.834454456215099</c:v>
                </c:pt>
                <c:pt idx="113972">
                  <c:v>41.8345768700215</c:v>
                </c:pt>
                <c:pt idx="113973">
                  <c:v>41.834699283436102</c:v>
                </c:pt>
                <c:pt idx="113974">
                  <c:v>41.834821696458803</c:v>
                </c:pt>
                <c:pt idx="113975">
                  <c:v>41.834944109089797</c:v>
                </c:pt>
                <c:pt idx="113976">
                  <c:v>41.835066521328798</c:v>
                </c:pt>
                <c:pt idx="113977">
                  <c:v>41.835188933176099</c:v>
                </c:pt>
                <c:pt idx="113978">
                  <c:v>41.835311344631499</c:v>
                </c:pt>
                <c:pt idx="113979">
                  <c:v>41.835433755695099</c:v>
                </c:pt>
                <c:pt idx="113980">
                  <c:v>41.8355561663668</c:v>
                </c:pt>
                <c:pt idx="113981">
                  <c:v>41.835678576646799</c:v>
                </c:pt>
                <c:pt idx="113982">
                  <c:v>41.835800986534899</c:v>
                </c:pt>
                <c:pt idx="113983">
                  <c:v>41.835923396031198</c:v>
                </c:pt>
                <c:pt idx="113984">
                  <c:v>41.836045805135697</c:v>
                </c:pt>
                <c:pt idx="113985">
                  <c:v>41.836168213848303</c:v>
                </c:pt>
                <c:pt idx="113986">
                  <c:v>41.836290622169102</c:v>
                </c:pt>
                <c:pt idx="113987">
                  <c:v>41.8364130300981</c:v>
                </c:pt>
                <c:pt idx="113988">
                  <c:v>41.836535437635298</c:v>
                </c:pt>
                <c:pt idx="113989">
                  <c:v>41.836657844780703</c:v>
                </c:pt>
                <c:pt idx="113990">
                  <c:v>41.8367802515343</c:v>
                </c:pt>
                <c:pt idx="113991">
                  <c:v>41.836902657895997</c:v>
                </c:pt>
                <c:pt idx="113992">
                  <c:v>41.837025063865902</c:v>
                </c:pt>
                <c:pt idx="113993">
                  <c:v>41.837147469444098</c:v>
                </c:pt>
                <c:pt idx="113994">
                  <c:v>41.837269874630401</c:v>
                </c:pt>
                <c:pt idx="113995">
                  <c:v>41.837392279424897</c:v>
                </c:pt>
                <c:pt idx="113996">
                  <c:v>41.8375146838276</c:v>
                </c:pt>
                <c:pt idx="113997">
                  <c:v>41.837637087838502</c:v>
                </c:pt>
                <c:pt idx="113998">
                  <c:v>41.837759491457597</c:v>
                </c:pt>
                <c:pt idx="113999">
                  <c:v>41.837881894684898</c:v>
                </c:pt>
                <c:pt idx="114000">
                  <c:v>41.838004297520399</c:v>
                </c:pt>
                <c:pt idx="114001">
                  <c:v>41.838126699964</c:v>
                </c:pt>
                <c:pt idx="114002">
                  <c:v>41.838249102015901</c:v>
                </c:pt>
                <c:pt idx="114003">
                  <c:v>41.838371503676001</c:v>
                </c:pt>
                <c:pt idx="114004">
                  <c:v>41.838493904944301</c:v>
                </c:pt>
                <c:pt idx="114005">
                  <c:v>41.8386163058208</c:v>
                </c:pt>
                <c:pt idx="114006">
                  <c:v>41.838738706305499</c:v>
                </c:pt>
                <c:pt idx="114007">
                  <c:v>41.838861106398397</c:v>
                </c:pt>
                <c:pt idx="114008">
                  <c:v>41.838983506099503</c:v>
                </c:pt>
                <c:pt idx="114009">
                  <c:v>41.8391059054089</c:v>
                </c:pt>
                <c:pt idx="114010">
                  <c:v>41.839228304326397</c:v>
                </c:pt>
                <c:pt idx="114011">
                  <c:v>41.839350702852101</c:v>
                </c:pt>
                <c:pt idx="114012">
                  <c:v>41.839473100986098</c:v>
                </c:pt>
                <c:pt idx="114013">
                  <c:v>41.839595498728301</c:v>
                </c:pt>
                <c:pt idx="114014">
                  <c:v>41.839717896078703</c:v>
                </c:pt>
                <c:pt idx="114015">
                  <c:v>41.839840293037298</c:v>
                </c:pt>
                <c:pt idx="114016">
                  <c:v>41.8399626896041</c:v>
                </c:pt>
                <c:pt idx="114017">
                  <c:v>41.840085085779201</c:v>
                </c:pt>
                <c:pt idx="114018">
                  <c:v>41.840207481562402</c:v>
                </c:pt>
                <c:pt idx="114019">
                  <c:v>41.840329876953902</c:v>
                </c:pt>
                <c:pt idx="114020">
                  <c:v>41.840452271953602</c:v>
                </c:pt>
                <c:pt idx="114021">
                  <c:v>41.840574666561601</c:v>
                </c:pt>
                <c:pt idx="114022">
                  <c:v>41.8406970607777</c:v>
                </c:pt>
                <c:pt idx="114023">
                  <c:v>41.840819454602098</c:v>
                </c:pt>
                <c:pt idx="114024">
                  <c:v>41.840941848034802</c:v>
                </c:pt>
                <c:pt idx="114025">
                  <c:v>41.8410642410756</c:v>
                </c:pt>
                <c:pt idx="114026">
                  <c:v>41.841186633724703</c:v>
                </c:pt>
                <c:pt idx="114027">
                  <c:v>41.841309025982</c:v>
                </c:pt>
                <c:pt idx="114028">
                  <c:v>41.841431417847502</c:v>
                </c:pt>
                <c:pt idx="114029">
                  <c:v>41.841553809321297</c:v>
                </c:pt>
                <c:pt idx="114030">
                  <c:v>41.841676200403299</c:v>
                </c:pt>
                <c:pt idx="114031">
                  <c:v>41.8417985910936</c:v>
                </c:pt>
                <c:pt idx="114032">
                  <c:v>41.8419209813921</c:v>
                </c:pt>
                <c:pt idx="114033">
                  <c:v>41.8420433712988</c:v>
                </c:pt>
                <c:pt idx="114034">
                  <c:v>41.842165760813799</c:v>
                </c:pt>
                <c:pt idx="114035">
                  <c:v>41.842288149936998</c:v>
                </c:pt>
                <c:pt idx="114036">
                  <c:v>41.842410538668403</c:v>
                </c:pt>
                <c:pt idx="114037">
                  <c:v>41.842532927008101</c:v>
                </c:pt>
                <c:pt idx="114038">
                  <c:v>41.842655314956097</c:v>
                </c:pt>
                <c:pt idx="114039">
                  <c:v>41.842777702512301</c:v>
                </c:pt>
                <c:pt idx="114040">
                  <c:v>41.842900089676696</c:v>
                </c:pt>
                <c:pt idx="114041">
                  <c:v>41.843022476449399</c:v>
                </c:pt>
                <c:pt idx="114042">
                  <c:v>41.8431448628304</c:v>
                </c:pt>
                <c:pt idx="114043">
                  <c:v>41.8432672488196</c:v>
                </c:pt>
                <c:pt idx="114044">
                  <c:v>41.843389634417001</c:v>
                </c:pt>
                <c:pt idx="114045">
                  <c:v>41.8435120196227</c:v>
                </c:pt>
                <c:pt idx="114046">
                  <c:v>41.843634404436699</c:v>
                </c:pt>
                <c:pt idx="114047">
                  <c:v>41.843756788858897</c:v>
                </c:pt>
                <c:pt idx="114048">
                  <c:v>41.843879172889302</c:v>
                </c:pt>
                <c:pt idx="114049">
                  <c:v>41.844001556528099</c:v>
                </c:pt>
                <c:pt idx="114050">
                  <c:v>41.844123939775102</c:v>
                </c:pt>
                <c:pt idx="114051">
                  <c:v>41.844246322630298</c:v>
                </c:pt>
                <c:pt idx="114052">
                  <c:v>41.844368705093899</c:v>
                </c:pt>
                <c:pt idx="114053">
                  <c:v>41.844491087165601</c:v>
                </c:pt>
                <c:pt idx="114054">
                  <c:v>41.844613468845701</c:v>
                </c:pt>
                <c:pt idx="114055">
                  <c:v>41.844735850134001</c:v>
                </c:pt>
                <c:pt idx="114056">
                  <c:v>41.844858231030599</c:v>
                </c:pt>
                <c:pt idx="114057">
                  <c:v>41.844980611535497</c:v>
                </c:pt>
                <c:pt idx="114058">
                  <c:v>41.845102991648602</c:v>
                </c:pt>
                <c:pt idx="114059">
                  <c:v>41.845225371369999</c:v>
                </c:pt>
                <c:pt idx="114060">
                  <c:v>41.845347750699602</c:v>
                </c:pt>
                <c:pt idx="114061">
                  <c:v>41.845470129637597</c:v>
                </c:pt>
                <c:pt idx="114062">
                  <c:v>41.845592508183799</c:v>
                </c:pt>
                <c:pt idx="114063">
                  <c:v>41.8457148863383</c:v>
                </c:pt>
                <c:pt idx="114064">
                  <c:v>41.8458372641011</c:v>
                </c:pt>
                <c:pt idx="114065">
                  <c:v>41.845959641472199</c:v>
                </c:pt>
                <c:pt idx="114066">
                  <c:v>41.846082018451497</c:v>
                </c:pt>
                <c:pt idx="114067">
                  <c:v>41.846204395039102</c:v>
                </c:pt>
                <c:pt idx="114068">
                  <c:v>41.846326771234999</c:v>
                </c:pt>
                <c:pt idx="114069">
                  <c:v>41.846449147039202</c:v>
                </c:pt>
                <c:pt idx="114070">
                  <c:v>41.846571522451697</c:v>
                </c:pt>
                <c:pt idx="114071">
                  <c:v>41.846693897472498</c:v>
                </c:pt>
                <c:pt idx="114072">
                  <c:v>41.846816272101499</c:v>
                </c:pt>
                <c:pt idx="114073">
                  <c:v>41.846938646338799</c:v>
                </c:pt>
                <c:pt idx="114074">
                  <c:v>41.847061020184498</c:v>
                </c:pt>
                <c:pt idx="114075">
                  <c:v>41.847183393638403</c:v>
                </c:pt>
                <c:pt idx="114076">
                  <c:v>41.8473057667006</c:v>
                </c:pt>
                <c:pt idx="114077">
                  <c:v>41.847428139371097</c:v>
                </c:pt>
                <c:pt idx="114078">
                  <c:v>41.847550511649899</c:v>
                </c:pt>
                <c:pt idx="114079">
                  <c:v>41.847672883537001</c:v>
                </c:pt>
                <c:pt idx="114080">
                  <c:v>41.847795255032402</c:v>
                </c:pt>
                <c:pt idx="114081">
                  <c:v>41.847917626136102</c:v>
                </c:pt>
                <c:pt idx="114082">
                  <c:v>41.848039996848101</c:v>
                </c:pt>
                <c:pt idx="114083">
                  <c:v>41.848162367168499</c:v>
                </c:pt>
                <c:pt idx="114084">
                  <c:v>41.848284737097103</c:v>
                </c:pt>
                <c:pt idx="114085">
                  <c:v>41.848407106633999</c:v>
                </c:pt>
                <c:pt idx="114086">
                  <c:v>41.848529475779202</c:v>
                </c:pt>
                <c:pt idx="114087">
                  <c:v>41.848651844532696</c:v>
                </c:pt>
                <c:pt idx="114088">
                  <c:v>41.848774212894597</c:v>
                </c:pt>
                <c:pt idx="114089">
                  <c:v>41.848896580864697</c:v>
                </c:pt>
                <c:pt idx="114090">
                  <c:v>41.849018948443202</c:v>
                </c:pt>
                <c:pt idx="114091">
                  <c:v>41.8491413156299</c:v>
                </c:pt>
                <c:pt idx="114092">
                  <c:v>41.849263682424997</c:v>
                </c:pt>
                <c:pt idx="114093">
                  <c:v>41.8493860488284</c:v>
                </c:pt>
                <c:pt idx="114094">
                  <c:v>41.849508414840102</c:v>
                </c:pt>
                <c:pt idx="114095">
                  <c:v>41.849630780460203</c:v>
                </c:pt>
                <c:pt idx="114096">
                  <c:v>41.849753145688503</c:v>
                </c:pt>
                <c:pt idx="114097">
                  <c:v>41.849875510525202</c:v>
                </c:pt>
                <c:pt idx="114098">
                  <c:v>41.8499978749702</c:v>
                </c:pt>
                <c:pt idx="114099">
                  <c:v>41.850120239023497</c:v>
                </c:pt>
                <c:pt idx="114100">
                  <c:v>41.8502426026851</c:v>
                </c:pt>
                <c:pt idx="114101">
                  <c:v>41.850364965955102</c:v>
                </c:pt>
                <c:pt idx="114102">
                  <c:v>41.850487328833403</c:v>
                </c:pt>
                <c:pt idx="114103">
                  <c:v>41.850609691320003</c:v>
                </c:pt>
                <c:pt idx="114104">
                  <c:v>41.850732053414902</c:v>
                </c:pt>
                <c:pt idx="114105">
                  <c:v>41.850854415118199</c:v>
                </c:pt>
                <c:pt idx="114106">
                  <c:v>41.850976776429803</c:v>
                </c:pt>
                <c:pt idx="114107">
                  <c:v>41.851099137349699</c:v>
                </c:pt>
                <c:pt idx="114108">
                  <c:v>41.851221497878001</c:v>
                </c:pt>
                <c:pt idx="114109">
                  <c:v>41.851343858014602</c:v>
                </c:pt>
                <c:pt idx="114110">
                  <c:v>41.851466217759601</c:v>
                </c:pt>
                <c:pt idx="114111">
                  <c:v>41.8515885771128</c:v>
                </c:pt>
                <c:pt idx="114112">
                  <c:v>41.851710936074497</c:v>
                </c:pt>
                <c:pt idx="114113">
                  <c:v>41.8518332946444</c:v>
                </c:pt>
                <c:pt idx="114114">
                  <c:v>41.851955652822703</c:v>
                </c:pt>
                <c:pt idx="114115">
                  <c:v>41.852078010609397</c:v>
                </c:pt>
                <c:pt idx="114116">
                  <c:v>41.852200368004297</c:v>
                </c:pt>
                <c:pt idx="114117">
                  <c:v>41.852322725007703</c:v>
                </c:pt>
                <c:pt idx="114118">
                  <c:v>41.852445081619301</c:v>
                </c:pt>
                <c:pt idx="114119">
                  <c:v>41.852567437839397</c:v>
                </c:pt>
                <c:pt idx="114120">
                  <c:v>41.8526897936677</c:v>
                </c:pt>
                <c:pt idx="114121">
                  <c:v>41.852812149104501</c:v>
                </c:pt>
                <c:pt idx="114122">
                  <c:v>41.852934504149502</c:v>
                </c:pt>
                <c:pt idx="114123">
                  <c:v>41.853056858803001</c:v>
                </c:pt>
                <c:pt idx="114124">
                  <c:v>41.853179213064699</c:v>
                </c:pt>
                <c:pt idx="114125">
                  <c:v>41.853301566934903</c:v>
                </c:pt>
                <c:pt idx="114126">
                  <c:v>41.853423920413398</c:v>
                </c:pt>
                <c:pt idx="114127">
                  <c:v>41.8535462735002</c:v>
                </c:pt>
                <c:pt idx="114128">
                  <c:v>41.8536686261954</c:v>
                </c:pt>
                <c:pt idx="114129">
                  <c:v>41.853790978498999</c:v>
                </c:pt>
                <c:pt idx="114130">
                  <c:v>41.853913330410897</c:v>
                </c:pt>
                <c:pt idx="114131">
                  <c:v>41.854035681931201</c:v>
                </c:pt>
                <c:pt idx="114132">
                  <c:v>41.854158033059797</c:v>
                </c:pt>
                <c:pt idx="114133">
                  <c:v>41.854280383796898</c:v>
                </c:pt>
                <c:pt idx="114134">
                  <c:v>41.854402734142198</c:v>
                </c:pt>
                <c:pt idx="114135">
                  <c:v>41.854525084095997</c:v>
                </c:pt>
                <c:pt idx="114136">
                  <c:v>41.854647433658101</c:v>
                </c:pt>
                <c:pt idx="114137">
                  <c:v>41.854769782828598</c:v>
                </c:pt>
                <c:pt idx="114138">
                  <c:v>41.8548921316075</c:v>
                </c:pt>
                <c:pt idx="114139">
                  <c:v>41.855014479994701</c:v>
                </c:pt>
                <c:pt idx="114140">
                  <c:v>41.8551368279903</c:v>
                </c:pt>
                <c:pt idx="114141">
                  <c:v>41.855259175594298</c:v>
                </c:pt>
                <c:pt idx="114142">
                  <c:v>41.855381522806603</c:v>
                </c:pt>
                <c:pt idx="114143">
                  <c:v>41.855503869627398</c:v>
                </c:pt>
                <c:pt idx="114144">
                  <c:v>41.8556262160565</c:v>
                </c:pt>
                <c:pt idx="114145">
                  <c:v>41.855748562094</c:v>
                </c:pt>
                <c:pt idx="114146">
                  <c:v>41.855870907739899</c:v>
                </c:pt>
                <c:pt idx="114147">
                  <c:v>41.855993252994097</c:v>
                </c:pt>
                <c:pt idx="114148">
                  <c:v>41.8561155978568</c:v>
                </c:pt>
                <c:pt idx="114149">
                  <c:v>41.856237942327802</c:v>
                </c:pt>
                <c:pt idx="114150">
                  <c:v>41.856360286407202</c:v>
                </c:pt>
                <c:pt idx="114151">
                  <c:v>41.856482630095002</c:v>
                </c:pt>
                <c:pt idx="114152">
                  <c:v>41.8566049733912</c:v>
                </c:pt>
                <c:pt idx="114153">
                  <c:v>41.856727316295803</c:v>
                </c:pt>
                <c:pt idx="114154">
                  <c:v>41.856849658808798</c:v>
                </c:pt>
                <c:pt idx="114155">
                  <c:v>41.856972000930099</c:v>
                </c:pt>
                <c:pt idx="114156">
                  <c:v>41.857094342659899</c:v>
                </c:pt>
                <c:pt idx="114157">
                  <c:v>41.857216683997997</c:v>
                </c:pt>
                <c:pt idx="114158">
                  <c:v>41.857339024944601</c:v>
                </c:pt>
                <c:pt idx="114159">
                  <c:v>41.857461365499503</c:v>
                </c:pt>
                <c:pt idx="114160">
                  <c:v>41.857583705662897</c:v>
                </c:pt>
                <c:pt idx="114161">
                  <c:v>41.857706045434597</c:v>
                </c:pt>
                <c:pt idx="114162">
                  <c:v>41.857828384814802</c:v>
                </c:pt>
                <c:pt idx="114163">
                  <c:v>41.857950723803299</c:v>
                </c:pt>
                <c:pt idx="114164">
                  <c:v>41.858073062400301</c:v>
                </c:pt>
                <c:pt idx="114165">
                  <c:v>41.858195400605602</c:v>
                </c:pt>
                <c:pt idx="114166">
                  <c:v>41.858317738419402</c:v>
                </c:pt>
                <c:pt idx="114167">
                  <c:v>41.8584400758416</c:v>
                </c:pt>
                <c:pt idx="114168">
                  <c:v>41.858562412872097</c:v>
                </c:pt>
                <c:pt idx="114169">
                  <c:v>41.858684749511099</c:v>
                </c:pt>
                <c:pt idx="114170">
                  <c:v>41.8588070857585</c:v>
                </c:pt>
                <c:pt idx="114171">
                  <c:v>41.858929421614299</c:v>
                </c:pt>
                <c:pt idx="114172">
                  <c:v>41.859051757078603</c:v>
                </c:pt>
                <c:pt idx="114173">
                  <c:v>41.8591740921512</c:v>
                </c:pt>
                <c:pt idx="114174">
                  <c:v>41.859296426832302</c:v>
                </c:pt>
                <c:pt idx="114175">
                  <c:v>41.859418761121702</c:v>
                </c:pt>
                <c:pt idx="114176">
                  <c:v>41.859541095019601</c:v>
                </c:pt>
                <c:pt idx="114177">
                  <c:v>41.859663428525998</c:v>
                </c:pt>
                <c:pt idx="114178">
                  <c:v>41.859785761640701</c:v>
                </c:pt>
                <c:pt idx="114179">
                  <c:v>41.859908094363803</c:v>
                </c:pt>
                <c:pt idx="114180">
                  <c:v>41.860030426695403</c:v>
                </c:pt>
                <c:pt idx="114181">
                  <c:v>41.860152758635401</c:v>
                </c:pt>
                <c:pt idx="114182">
                  <c:v>41.860275090183897</c:v>
                </c:pt>
                <c:pt idx="114183">
                  <c:v>41.8603974213407</c:v>
                </c:pt>
                <c:pt idx="114184">
                  <c:v>41.860519752106001</c:v>
                </c:pt>
                <c:pt idx="114185">
                  <c:v>41.860642082479799</c:v>
                </c:pt>
                <c:pt idx="114186">
                  <c:v>41.860764412461897</c:v>
                </c:pt>
                <c:pt idx="114187">
                  <c:v>41.8608867420525</c:v>
                </c:pt>
                <c:pt idx="114188">
                  <c:v>41.861009071251502</c:v>
                </c:pt>
                <c:pt idx="114189">
                  <c:v>41.861131400059001</c:v>
                </c:pt>
                <c:pt idx="114190">
                  <c:v>41.8612537284749</c:v>
                </c:pt>
                <c:pt idx="114191">
                  <c:v>41.861376056499203</c:v>
                </c:pt>
                <c:pt idx="114192">
                  <c:v>41.861498384131998</c:v>
                </c:pt>
                <c:pt idx="114193">
                  <c:v>41.861620711373199</c:v>
                </c:pt>
                <c:pt idx="114194">
                  <c:v>41.861743038222798</c:v>
                </c:pt>
                <c:pt idx="114195">
                  <c:v>41.861865364680902</c:v>
                </c:pt>
                <c:pt idx="114196">
                  <c:v>41.861987690747398</c:v>
                </c:pt>
                <c:pt idx="114197">
                  <c:v>41.862110016422399</c:v>
                </c:pt>
                <c:pt idx="114198">
                  <c:v>41.862232341705798</c:v>
                </c:pt>
                <c:pt idx="114199">
                  <c:v>41.862354666597703</c:v>
                </c:pt>
                <c:pt idx="114200">
                  <c:v>41.862476991097999</c:v>
                </c:pt>
                <c:pt idx="114201">
                  <c:v>41.862599315206801</c:v>
                </c:pt>
                <c:pt idx="114202">
                  <c:v>41.862721638924</c:v>
                </c:pt>
                <c:pt idx="114203">
                  <c:v>41.862843962249698</c:v>
                </c:pt>
                <c:pt idx="114204">
                  <c:v>41.862966285183802</c:v>
                </c:pt>
                <c:pt idx="114205">
                  <c:v>41.863088607726397</c:v>
                </c:pt>
                <c:pt idx="114206">
                  <c:v>41.863210929877503</c:v>
                </c:pt>
                <c:pt idx="114207">
                  <c:v>41.863333251637002</c:v>
                </c:pt>
                <c:pt idx="114208">
                  <c:v>41.863455573004899</c:v>
                </c:pt>
                <c:pt idx="114209">
                  <c:v>41.8635778939814</c:v>
                </c:pt>
                <c:pt idx="114210">
                  <c:v>41.863700214566201</c:v>
                </c:pt>
                <c:pt idx="114211">
                  <c:v>41.863822534759599</c:v>
                </c:pt>
                <c:pt idx="114212">
                  <c:v>41.863944854561403</c:v>
                </c:pt>
                <c:pt idx="114213">
                  <c:v>41.864067173971698</c:v>
                </c:pt>
                <c:pt idx="114214">
                  <c:v>41.864189492990398</c:v>
                </c:pt>
                <c:pt idx="114215">
                  <c:v>41.864311811617597</c:v>
                </c:pt>
                <c:pt idx="114216">
                  <c:v>41.864434129853301</c:v>
                </c:pt>
                <c:pt idx="114217">
                  <c:v>41.864556447697403</c:v>
                </c:pt>
                <c:pt idx="114218">
                  <c:v>41.864678765150103</c:v>
                </c:pt>
                <c:pt idx="114219">
                  <c:v>41.864801082211201</c:v>
                </c:pt>
                <c:pt idx="114220">
                  <c:v>41.864923398880698</c:v>
                </c:pt>
                <c:pt idx="114221">
                  <c:v>41.8650457151588</c:v>
                </c:pt>
                <c:pt idx="114222">
                  <c:v>41.8651680310453</c:v>
                </c:pt>
                <c:pt idx="114223">
                  <c:v>41.865290346540299</c:v>
                </c:pt>
                <c:pt idx="114224">
                  <c:v>41.865412661643703</c:v>
                </c:pt>
                <c:pt idx="114225">
                  <c:v>41.865534976355697</c:v>
                </c:pt>
                <c:pt idx="114226">
                  <c:v>41.865657290676097</c:v>
                </c:pt>
                <c:pt idx="114227">
                  <c:v>41.865779604605102</c:v>
                </c:pt>
                <c:pt idx="114228">
                  <c:v>41.865901918142498</c:v>
                </c:pt>
                <c:pt idx="114229">
                  <c:v>41.8660242312883</c:v>
                </c:pt>
                <c:pt idx="114230">
                  <c:v>41.866146544042699</c:v>
                </c:pt>
                <c:pt idx="114231">
                  <c:v>41.866268856405597</c:v>
                </c:pt>
                <c:pt idx="114232">
                  <c:v>41.8663911683769</c:v>
                </c:pt>
                <c:pt idx="114233">
                  <c:v>41.866513479956801</c:v>
                </c:pt>
                <c:pt idx="114234">
                  <c:v>41.8666357911451</c:v>
                </c:pt>
                <c:pt idx="114235">
                  <c:v>41.866758101941898</c:v>
                </c:pt>
                <c:pt idx="114236">
                  <c:v>41.8668804123473</c:v>
                </c:pt>
                <c:pt idx="114237">
                  <c:v>41.8670027223611</c:v>
                </c:pt>
                <c:pt idx="114238">
                  <c:v>41.867125031983399</c:v>
                </c:pt>
                <c:pt idx="114239">
                  <c:v>41.867247341214203</c:v>
                </c:pt>
                <c:pt idx="114240">
                  <c:v>41.867369650053497</c:v>
                </c:pt>
                <c:pt idx="114241">
                  <c:v>41.867491958501297</c:v>
                </c:pt>
                <c:pt idx="114242">
                  <c:v>41.867614266557602</c:v>
                </c:pt>
                <c:pt idx="114243">
                  <c:v>41.867736574222398</c:v>
                </c:pt>
                <c:pt idx="114244">
                  <c:v>41.8678588814957</c:v>
                </c:pt>
                <c:pt idx="114245">
                  <c:v>41.867981188377598</c:v>
                </c:pt>
                <c:pt idx="114246">
                  <c:v>41.868103494867903</c:v>
                </c:pt>
                <c:pt idx="114247">
                  <c:v>41.868225800966698</c:v>
                </c:pt>
                <c:pt idx="114248">
                  <c:v>41.868348106674098</c:v>
                </c:pt>
                <c:pt idx="114249">
                  <c:v>41.868470411989897</c:v>
                </c:pt>
                <c:pt idx="114250">
                  <c:v>41.8685927169143</c:v>
                </c:pt>
                <c:pt idx="114251">
                  <c:v>41.868715021447201</c:v>
                </c:pt>
                <c:pt idx="114252">
                  <c:v>41.868837325588601</c:v>
                </c:pt>
                <c:pt idx="114253">
                  <c:v>41.868959629338498</c:v>
                </c:pt>
                <c:pt idx="114254">
                  <c:v>41.869081932696901</c:v>
                </c:pt>
                <c:pt idx="114255">
                  <c:v>41.869204235663901</c:v>
                </c:pt>
                <c:pt idx="114256">
                  <c:v>41.869326538239299</c:v>
                </c:pt>
                <c:pt idx="114257">
                  <c:v>41.869448840423303</c:v>
                </c:pt>
                <c:pt idx="114258">
                  <c:v>41.869571142215797</c:v>
                </c:pt>
                <c:pt idx="114259">
                  <c:v>41.869693443616796</c:v>
                </c:pt>
                <c:pt idx="114260">
                  <c:v>41.869815744626401</c:v>
                </c:pt>
                <c:pt idx="114261">
                  <c:v>41.869938045244503</c:v>
                </c:pt>
                <c:pt idx="114262">
                  <c:v>41.870060345471103</c:v>
                </c:pt>
                <c:pt idx="114263">
                  <c:v>41.870182645306201</c:v>
                </c:pt>
                <c:pt idx="114264">
                  <c:v>41.870304944749897</c:v>
                </c:pt>
                <c:pt idx="114265">
                  <c:v>41.870427243802098</c:v>
                </c:pt>
                <c:pt idx="114266">
                  <c:v>41.870549542462797</c:v>
                </c:pt>
                <c:pt idx="114267">
                  <c:v>41.870671840732001</c:v>
                </c:pt>
                <c:pt idx="114268">
                  <c:v>41.870794138609803</c:v>
                </c:pt>
                <c:pt idx="114269">
                  <c:v>41.870916436096202</c:v>
                </c:pt>
                <c:pt idx="114270">
                  <c:v>41.871038733191</c:v>
                </c:pt>
                <c:pt idx="114271">
                  <c:v>41.871161029894402</c:v>
                </c:pt>
                <c:pt idx="114272">
                  <c:v>41.871283326206402</c:v>
                </c:pt>
                <c:pt idx="114273">
                  <c:v>41.871405622126801</c:v>
                </c:pt>
                <c:pt idx="114274">
                  <c:v>41.871527917655897</c:v>
                </c:pt>
                <c:pt idx="114275">
                  <c:v>41.871650212793398</c:v>
                </c:pt>
                <c:pt idx="114276">
                  <c:v>41.871772507539497</c:v>
                </c:pt>
                <c:pt idx="114277">
                  <c:v>41.8718948018942</c:v>
                </c:pt>
                <c:pt idx="114278">
                  <c:v>41.872017095857402</c:v>
                </c:pt>
                <c:pt idx="114279">
                  <c:v>41.872139389429101</c:v>
                </c:pt>
                <c:pt idx="114280">
                  <c:v>41.872261682609398</c:v>
                </c:pt>
                <c:pt idx="114281">
                  <c:v>41.8723839753983</c:v>
                </c:pt>
                <c:pt idx="114282">
                  <c:v>41.8725062677957</c:v>
                </c:pt>
                <c:pt idx="114283">
                  <c:v>41.872628559801598</c:v>
                </c:pt>
                <c:pt idx="114284">
                  <c:v>41.8727508514161</c:v>
                </c:pt>
                <c:pt idx="114285">
                  <c:v>41.8728731426392</c:v>
                </c:pt>
                <c:pt idx="114286">
                  <c:v>41.872995433470798</c:v>
                </c:pt>
                <c:pt idx="114287">
                  <c:v>41.873117723911001</c:v>
                </c:pt>
                <c:pt idx="114288">
                  <c:v>41.873240013959702</c:v>
                </c:pt>
                <c:pt idx="114289">
                  <c:v>41.873362303617</c:v>
                </c:pt>
                <c:pt idx="114290">
                  <c:v>41.873484592882903</c:v>
                </c:pt>
                <c:pt idx="114291">
                  <c:v>41.873606881757297</c:v>
                </c:pt>
                <c:pt idx="114292">
                  <c:v>41.873729170240303</c:v>
                </c:pt>
                <c:pt idx="114293">
                  <c:v>41.873851458331799</c:v>
                </c:pt>
                <c:pt idx="114294">
                  <c:v>41.873973746032</c:v>
                </c:pt>
                <c:pt idx="114295">
                  <c:v>41.874096033340599</c:v>
                </c:pt>
                <c:pt idx="114296">
                  <c:v>41.874218320257903</c:v>
                </c:pt>
                <c:pt idx="114297">
                  <c:v>41.874340606783697</c:v>
                </c:pt>
                <c:pt idx="114298">
                  <c:v>41.874462892918103</c:v>
                </c:pt>
                <c:pt idx="114299">
                  <c:v>41.8745851786611</c:v>
                </c:pt>
                <c:pt idx="114300">
                  <c:v>41.874707464012602</c:v>
                </c:pt>
                <c:pt idx="114301">
                  <c:v>41.8748297489728</c:v>
                </c:pt>
                <c:pt idx="114302">
                  <c:v>41.874952033541497</c:v>
                </c:pt>
                <c:pt idx="114303">
                  <c:v>41.875074317718699</c:v>
                </c:pt>
                <c:pt idx="114304">
                  <c:v>41.875196601504598</c:v>
                </c:pt>
                <c:pt idx="114305">
                  <c:v>41.875318884899002</c:v>
                </c:pt>
                <c:pt idx="114306">
                  <c:v>41.875441167901997</c:v>
                </c:pt>
                <c:pt idx="114307">
                  <c:v>41.875563450513603</c:v>
                </c:pt>
                <c:pt idx="114308">
                  <c:v>41.8756857327338</c:v>
                </c:pt>
                <c:pt idx="114309">
                  <c:v>41.875808014562601</c:v>
                </c:pt>
                <c:pt idx="114310">
                  <c:v>41.8759302959999</c:v>
                </c:pt>
                <c:pt idx="114311">
                  <c:v>41.876052577045897</c:v>
                </c:pt>
                <c:pt idx="114312">
                  <c:v>41.876174857700398</c:v>
                </c:pt>
                <c:pt idx="114313">
                  <c:v>41.876297137963498</c:v>
                </c:pt>
                <c:pt idx="114314">
                  <c:v>41.876419417835201</c:v>
                </c:pt>
                <c:pt idx="114315">
                  <c:v>41.876541697315602</c:v>
                </c:pt>
                <c:pt idx="114316">
                  <c:v>41.876663976404501</c:v>
                </c:pt>
                <c:pt idx="114317">
                  <c:v>41.876786255101997</c:v>
                </c:pt>
                <c:pt idx="114318">
                  <c:v>41.876908533408098</c:v>
                </c:pt>
                <c:pt idx="114319">
                  <c:v>41.877030811322697</c:v>
                </c:pt>
                <c:pt idx="114320">
                  <c:v>41.877153088846001</c:v>
                </c:pt>
                <c:pt idx="114321">
                  <c:v>41.877275365977901</c:v>
                </c:pt>
                <c:pt idx="114322">
                  <c:v>41.8773976427184</c:v>
                </c:pt>
                <c:pt idx="114323">
                  <c:v>41.877519919067502</c:v>
                </c:pt>
                <c:pt idx="114324">
                  <c:v>41.877642195025203</c:v>
                </c:pt>
                <c:pt idx="114325">
                  <c:v>41.877764470591501</c:v>
                </c:pt>
                <c:pt idx="114326">
                  <c:v>41.877886745766403</c:v>
                </c:pt>
                <c:pt idx="114327">
                  <c:v>41.878009020550003</c:v>
                </c:pt>
                <c:pt idx="114328">
                  <c:v>41.878131294942101</c:v>
                </c:pt>
                <c:pt idx="114329">
                  <c:v>41.878253568942803</c:v>
                </c:pt>
                <c:pt idx="114330">
                  <c:v>41.878375842552202</c:v>
                </c:pt>
                <c:pt idx="114331">
                  <c:v>41.878498115770199</c:v>
                </c:pt>
                <c:pt idx="114332">
                  <c:v>41.878620388596701</c:v>
                </c:pt>
                <c:pt idx="114333">
                  <c:v>41.8787426610319</c:v>
                </c:pt>
                <c:pt idx="114334">
                  <c:v>41.878864933075803</c:v>
                </c:pt>
                <c:pt idx="114335">
                  <c:v>41.878987204728197</c:v>
                </c:pt>
                <c:pt idx="114336">
                  <c:v>41.879109475989203</c:v>
                </c:pt>
                <c:pt idx="114337">
                  <c:v>41.879231746858899</c:v>
                </c:pt>
                <c:pt idx="114338">
                  <c:v>41.879354017337199</c:v>
                </c:pt>
                <c:pt idx="114339">
                  <c:v>41.879476287424097</c:v>
                </c:pt>
                <c:pt idx="114340">
                  <c:v>41.879598557119699</c:v>
                </c:pt>
                <c:pt idx="114341">
                  <c:v>41.879720826423799</c:v>
                </c:pt>
                <c:pt idx="114342">
                  <c:v>41.879843095336597</c:v>
                </c:pt>
                <c:pt idx="114343">
                  <c:v>41.879965363857998</c:v>
                </c:pt>
                <c:pt idx="114344">
                  <c:v>41.880087631988097</c:v>
                </c:pt>
                <c:pt idx="114345">
                  <c:v>41.8802098997268</c:v>
                </c:pt>
                <c:pt idx="114346">
                  <c:v>41.880332167074101</c:v>
                </c:pt>
                <c:pt idx="114347">
                  <c:v>41.88045443403</c:v>
                </c:pt>
                <c:pt idx="114348">
                  <c:v>41.880576700594602</c:v>
                </c:pt>
                <c:pt idx="114349">
                  <c:v>41.880698966767802</c:v>
                </c:pt>
                <c:pt idx="114350">
                  <c:v>41.8808212325497</c:v>
                </c:pt>
                <c:pt idx="114351">
                  <c:v>41.880943497940201</c:v>
                </c:pt>
                <c:pt idx="114352">
                  <c:v>41.881065762939301</c:v>
                </c:pt>
                <c:pt idx="114353">
                  <c:v>41.881188027547097</c:v>
                </c:pt>
                <c:pt idx="114354">
                  <c:v>41.881310291763498</c:v>
                </c:pt>
                <c:pt idx="114355">
                  <c:v>41.881432555588503</c:v>
                </c:pt>
                <c:pt idx="114356">
                  <c:v>41.881554819022199</c:v>
                </c:pt>
                <c:pt idx="114357">
                  <c:v>41.881677082064598</c:v>
                </c:pt>
                <c:pt idx="114358">
                  <c:v>41.881799344715603</c:v>
                </c:pt>
                <c:pt idx="114359">
                  <c:v>41.881921606975197</c:v>
                </c:pt>
                <c:pt idx="114360">
                  <c:v>41.882043868843503</c:v>
                </c:pt>
                <c:pt idx="114361">
                  <c:v>41.882166130320499</c:v>
                </c:pt>
                <c:pt idx="114362">
                  <c:v>41.882288391406</c:v>
                </c:pt>
                <c:pt idx="114363">
                  <c:v>41.882410652100297</c:v>
                </c:pt>
                <c:pt idx="114364">
                  <c:v>41.8825329124032</c:v>
                </c:pt>
                <c:pt idx="114365">
                  <c:v>41.882655172314699</c:v>
                </c:pt>
                <c:pt idx="114366">
                  <c:v>41.882777431835002</c:v>
                </c:pt>
                <c:pt idx="114367">
                  <c:v>41.882899690963797</c:v>
                </c:pt>
                <c:pt idx="114368">
                  <c:v>41.883021949701401</c:v>
                </c:pt>
                <c:pt idx="114369">
                  <c:v>41.883144208047597</c:v>
                </c:pt>
                <c:pt idx="114370">
                  <c:v>41.883266466002397</c:v>
                </c:pt>
                <c:pt idx="114371">
                  <c:v>41.883388723565901</c:v>
                </c:pt>
                <c:pt idx="114372">
                  <c:v>41.883510980738102</c:v>
                </c:pt>
                <c:pt idx="114373">
                  <c:v>41.883633237519</c:v>
                </c:pt>
                <c:pt idx="114374">
                  <c:v>41.883755493908502</c:v>
                </c:pt>
                <c:pt idx="114375">
                  <c:v>41.883877749906603</c:v>
                </c:pt>
                <c:pt idx="114376">
                  <c:v>41.884000005513499</c:v>
                </c:pt>
                <c:pt idx="114377">
                  <c:v>41.884122260729001</c:v>
                </c:pt>
                <c:pt idx="114378">
                  <c:v>41.884244515553199</c:v>
                </c:pt>
                <c:pt idx="114379">
                  <c:v>41.884366769986102</c:v>
                </c:pt>
                <c:pt idx="114380">
                  <c:v>41.884489024027602</c:v>
                </c:pt>
                <c:pt idx="114381">
                  <c:v>41.884611277677799</c:v>
                </c:pt>
                <c:pt idx="114382">
                  <c:v>41.8847335309367</c:v>
                </c:pt>
                <c:pt idx="114383">
                  <c:v>41.884855783804298</c:v>
                </c:pt>
                <c:pt idx="114384">
                  <c:v>41.8849780362806</c:v>
                </c:pt>
                <c:pt idx="114385">
                  <c:v>41.8851002883655</c:v>
                </c:pt>
                <c:pt idx="114386">
                  <c:v>41.885222540059097</c:v>
                </c:pt>
                <c:pt idx="114387">
                  <c:v>41.885344791361398</c:v>
                </c:pt>
                <c:pt idx="114388">
                  <c:v>41.885467042272403</c:v>
                </c:pt>
                <c:pt idx="114389">
                  <c:v>41.885589292792098</c:v>
                </c:pt>
                <c:pt idx="114390">
                  <c:v>41.885711542920397</c:v>
                </c:pt>
                <c:pt idx="114391">
                  <c:v>41.885833792657401</c:v>
                </c:pt>
                <c:pt idx="114392">
                  <c:v>41.885956042003201</c:v>
                </c:pt>
                <c:pt idx="114393">
                  <c:v>41.886078290957599</c:v>
                </c:pt>
                <c:pt idx="114394">
                  <c:v>41.886200539520701</c:v>
                </c:pt>
                <c:pt idx="114395">
                  <c:v>41.8863227876925</c:v>
                </c:pt>
                <c:pt idx="114396">
                  <c:v>41.886445035473002</c:v>
                </c:pt>
                <c:pt idx="114397">
                  <c:v>41.886567282862202</c:v>
                </c:pt>
                <c:pt idx="114398">
                  <c:v>41.886689529860099</c:v>
                </c:pt>
                <c:pt idx="114399">
                  <c:v>41.886811776466701</c:v>
                </c:pt>
                <c:pt idx="114400">
                  <c:v>41.886934022681999</c:v>
                </c:pt>
                <c:pt idx="114401">
                  <c:v>41.887056268506001</c:v>
                </c:pt>
                <c:pt idx="114402">
                  <c:v>41.8871785139387</c:v>
                </c:pt>
                <c:pt idx="114403">
                  <c:v>41.887300758980103</c:v>
                </c:pt>
                <c:pt idx="114404">
                  <c:v>41.887423003630197</c:v>
                </c:pt>
                <c:pt idx="114405">
                  <c:v>41.887545247889001</c:v>
                </c:pt>
                <c:pt idx="114406">
                  <c:v>41.887667491756503</c:v>
                </c:pt>
                <c:pt idx="114407">
                  <c:v>41.887789735232801</c:v>
                </c:pt>
                <c:pt idx="114408">
                  <c:v>41.887911978317703</c:v>
                </c:pt>
                <c:pt idx="114409">
                  <c:v>41.888034221011303</c:v>
                </c:pt>
                <c:pt idx="114410">
                  <c:v>41.888156463313699</c:v>
                </c:pt>
                <c:pt idx="114411">
                  <c:v>41.888278705224799</c:v>
                </c:pt>
                <c:pt idx="114412">
                  <c:v>41.888400946744603</c:v>
                </c:pt>
                <c:pt idx="114413">
                  <c:v>41.888523187873098</c:v>
                </c:pt>
                <c:pt idx="114414">
                  <c:v>41.888645428610303</c:v>
                </c:pt>
                <c:pt idx="114415">
                  <c:v>41.888767668956199</c:v>
                </c:pt>
                <c:pt idx="114416">
                  <c:v>41.888889908910897</c:v>
                </c:pt>
                <c:pt idx="114417">
                  <c:v>41.889012148474201</c:v>
                </c:pt>
                <c:pt idx="114418">
                  <c:v>41.889134387646301</c:v>
                </c:pt>
                <c:pt idx="114419">
                  <c:v>41.889256626427198</c:v>
                </c:pt>
                <c:pt idx="114420">
                  <c:v>41.889378864816699</c:v>
                </c:pt>
                <c:pt idx="114421">
                  <c:v>41.889501102814997</c:v>
                </c:pt>
                <c:pt idx="114422">
                  <c:v>41.889623340421998</c:v>
                </c:pt>
                <c:pt idx="114423">
                  <c:v>41.889745577637697</c:v>
                </c:pt>
                <c:pt idx="114424">
                  <c:v>41.8898678144622</c:v>
                </c:pt>
                <c:pt idx="114425">
                  <c:v>41.889990050895399</c:v>
                </c:pt>
                <c:pt idx="114426">
                  <c:v>41.890112286937303</c:v>
                </c:pt>
                <c:pt idx="114427">
                  <c:v>41.890234522587903</c:v>
                </c:pt>
                <c:pt idx="114428">
                  <c:v>41.8903567578473</c:v>
                </c:pt>
                <c:pt idx="114429">
                  <c:v>41.890478992715501</c:v>
                </c:pt>
                <c:pt idx="114430">
                  <c:v>41.890601227192299</c:v>
                </c:pt>
                <c:pt idx="114431">
                  <c:v>41.890723461277901</c:v>
                </c:pt>
                <c:pt idx="114432">
                  <c:v>41.890845694972199</c:v>
                </c:pt>
                <c:pt idx="114433">
                  <c:v>41.890967928275302</c:v>
                </c:pt>
                <c:pt idx="114434">
                  <c:v>41.891090161187201</c:v>
                </c:pt>
                <c:pt idx="114435">
                  <c:v>41.891212393707697</c:v>
                </c:pt>
                <c:pt idx="114436">
                  <c:v>41.891334625836997</c:v>
                </c:pt>
                <c:pt idx="114437">
                  <c:v>41.891456857575101</c:v>
                </c:pt>
                <c:pt idx="114438">
                  <c:v>41.891579088921901</c:v>
                </c:pt>
                <c:pt idx="114439">
                  <c:v>41.891701319877399</c:v>
                </c:pt>
                <c:pt idx="114440">
                  <c:v>41.8918235504417</c:v>
                </c:pt>
                <c:pt idx="114441">
                  <c:v>41.891945780614797</c:v>
                </c:pt>
                <c:pt idx="114442">
                  <c:v>41.892068010396599</c:v>
                </c:pt>
                <c:pt idx="114443">
                  <c:v>41.892190239787098</c:v>
                </c:pt>
                <c:pt idx="114444">
                  <c:v>41.8923124687865</c:v>
                </c:pt>
                <c:pt idx="114445">
                  <c:v>41.892434697394499</c:v>
                </c:pt>
                <c:pt idx="114446">
                  <c:v>41.892556925611402</c:v>
                </c:pt>
                <c:pt idx="114447">
                  <c:v>41.892679153436902</c:v>
                </c:pt>
                <c:pt idx="114448">
                  <c:v>41.892801380871298</c:v>
                </c:pt>
                <c:pt idx="114449">
                  <c:v>41.892923607914398</c:v>
                </c:pt>
                <c:pt idx="114450">
                  <c:v>41.893045834566202</c:v>
                </c:pt>
                <c:pt idx="114451">
                  <c:v>41.893168060826902</c:v>
                </c:pt>
                <c:pt idx="114452">
                  <c:v>41.893290286696299</c:v>
                </c:pt>
                <c:pt idx="114453">
                  <c:v>41.8934125121744</c:v>
                </c:pt>
                <c:pt idx="114454">
                  <c:v>41.893534737261398</c:v>
                </c:pt>
                <c:pt idx="114455">
                  <c:v>41.893656961957099</c:v>
                </c:pt>
                <c:pt idx="114456">
                  <c:v>41.893779186261497</c:v>
                </c:pt>
                <c:pt idx="114457">
                  <c:v>41.893901410174799</c:v>
                </c:pt>
                <c:pt idx="114458">
                  <c:v>41.894023633696797</c:v>
                </c:pt>
                <c:pt idx="114459">
                  <c:v>41.8941458568275</c:v>
                </c:pt>
                <c:pt idx="114460">
                  <c:v>41.894268079567098</c:v>
                </c:pt>
                <c:pt idx="114461">
                  <c:v>41.894390301915401</c:v>
                </c:pt>
                <c:pt idx="114462">
                  <c:v>41.8945125238725</c:v>
                </c:pt>
                <c:pt idx="114463">
                  <c:v>41.894634745438402</c:v>
                </c:pt>
                <c:pt idx="114464">
                  <c:v>41.894756966613102</c:v>
                </c:pt>
                <c:pt idx="114465">
                  <c:v>41.894879187396498</c:v>
                </c:pt>
                <c:pt idx="114466">
                  <c:v>41.895001407788797</c:v>
                </c:pt>
                <c:pt idx="114467">
                  <c:v>41.8951236277898</c:v>
                </c:pt>
                <c:pt idx="114468">
                  <c:v>41.8952458473996</c:v>
                </c:pt>
                <c:pt idx="114469">
                  <c:v>41.895368066618197</c:v>
                </c:pt>
                <c:pt idx="114470">
                  <c:v>41.895490285445497</c:v>
                </c:pt>
                <c:pt idx="114471">
                  <c:v>41.895612503881701</c:v>
                </c:pt>
                <c:pt idx="114472">
                  <c:v>41.895734721926601</c:v>
                </c:pt>
                <c:pt idx="114473">
                  <c:v>41.895856939580398</c:v>
                </c:pt>
                <c:pt idx="114474">
                  <c:v>41.895979156842898</c:v>
                </c:pt>
                <c:pt idx="114475">
                  <c:v>41.896101373714203</c:v>
                </c:pt>
                <c:pt idx="114476">
                  <c:v>41.896223590194403</c:v>
                </c:pt>
                <c:pt idx="114477">
                  <c:v>41.8963458062833</c:v>
                </c:pt>
                <c:pt idx="114478">
                  <c:v>41.896468021981001</c:v>
                </c:pt>
                <c:pt idx="114479">
                  <c:v>41.896590237287498</c:v>
                </c:pt>
                <c:pt idx="114480">
                  <c:v>41.896712452202799</c:v>
                </c:pt>
                <c:pt idx="114481">
                  <c:v>41.896834666726903</c:v>
                </c:pt>
                <c:pt idx="114482">
                  <c:v>41.896956880859797</c:v>
                </c:pt>
                <c:pt idx="114483">
                  <c:v>41.897079094601601</c:v>
                </c:pt>
                <c:pt idx="114484">
                  <c:v>41.897201307952102</c:v>
                </c:pt>
                <c:pt idx="114485">
                  <c:v>41.897323520911399</c:v>
                </c:pt>
                <c:pt idx="114486">
                  <c:v>41.8974457334796</c:v>
                </c:pt>
                <c:pt idx="114487">
                  <c:v>41.897567945656498</c:v>
                </c:pt>
                <c:pt idx="114488">
                  <c:v>41.897690157442298</c:v>
                </c:pt>
                <c:pt idx="114489">
                  <c:v>41.897812368836803</c:v>
                </c:pt>
                <c:pt idx="114490">
                  <c:v>41.897934579840197</c:v>
                </c:pt>
                <c:pt idx="114491">
                  <c:v>41.898056790452401</c:v>
                </c:pt>
                <c:pt idx="114492">
                  <c:v>41.898179000673402</c:v>
                </c:pt>
                <c:pt idx="114493">
                  <c:v>41.898301210503199</c:v>
                </c:pt>
                <c:pt idx="114494">
                  <c:v>41.8984234199418</c:v>
                </c:pt>
                <c:pt idx="114495">
                  <c:v>41.898545628989297</c:v>
                </c:pt>
                <c:pt idx="114496">
                  <c:v>41.898667837645597</c:v>
                </c:pt>
                <c:pt idx="114497">
                  <c:v>41.898790045910701</c:v>
                </c:pt>
                <c:pt idx="114498">
                  <c:v>41.898912253784601</c:v>
                </c:pt>
                <c:pt idx="114499">
                  <c:v>41.899034461267298</c:v>
                </c:pt>
                <c:pt idx="114500">
                  <c:v>41.899156668358899</c:v>
                </c:pt>
                <c:pt idx="114501">
                  <c:v>41.899278875059302</c:v>
                </c:pt>
                <c:pt idx="114502">
                  <c:v>41.899401081368502</c:v>
                </c:pt>
                <c:pt idx="114503">
                  <c:v>41.899523287286598</c:v>
                </c:pt>
                <c:pt idx="114504">
                  <c:v>41.899645492813498</c:v>
                </c:pt>
                <c:pt idx="114505">
                  <c:v>41.899767697949201</c:v>
                </c:pt>
                <c:pt idx="114506">
                  <c:v>41.899889902693701</c:v>
                </c:pt>
                <c:pt idx="114507">
                  <c:v>41.900012107047097</c:v>
                </c:pt>
                <c:pt idx="114508">
                  <c:v>41.900134311009303</c:v>
                </c:pt>
                <c:pt idx="114509">
                  <c:v>41.900256514580299</c:v>
                </c:pt>
                <c:pt idx="114510">
                  <c:v>41.900378717760198</c:v>
                </c:pt>
                <c:pt idx="114511">
                  <c:v>41.900500920549</c:v>
                </c:pt>
                <c:pt idx="114512">
                  <c:v>41.900623122946499</c:v>
                </c:pt>
                <c:pt idx="114513">
                  <c:v>41.900745324952901</c:v>
                </c:pt>
                <c:pt idx="114514">
                  <c:v>41.900867526568199</c:v>
                </c:pt>
                <c:pt idx="114515">
                  <c:v>41.9009897277923</c:v>
                </c:pt>
                <c:pt idx="114516">
                  <c:v>41.901111928625198</c:v>
                </c:pt>
                <c:pt idx="114517">
                  <c:v>41.901234129066999</c:v>
                </c:pt>
                <c:pt idx="114518">
                  <c:v>41.901356329117597</c:v>
                </c:pt>
                <c:pt idx="114519">
                  <c:v>41.901478528777098</c:v>
                </c:pt>
                <c:pt idx="114520">
                  <c:v>41.901600728045402</c:v>
                </c:pt>
                <c:pt idx="114521">
                  <c:v>41.901722926922602</c:v>
                </c:pt>
                <c:pt idx="114522">
                  <c:v>41.901845125408599</c:v>
                </c:pt>
                <c:pt idx="114523">
                  <c:v>41.901967323503499</c:v>
                </c:pt>
                <c:pt idx="114524">
                  <c:v>41.902089521207202</c:v>
                </c:pt>
                <c:pt idx="114525">
                  <c:v>41.902211718519801</c:v>
                </c:pt>
                <c:pt idx="114526">
                  <c:v>41.902333915441297</c:v>
                </c:pt>
                <c:pt idx="114527">
                  <c:v>41.902456111971603</c:v>
                </c:pt>
                <c:pt idx="114528">
                  <c:v>41.902578308110797</c:v>
                </c:pt>
                <c:pt idx="114529">
                  <c:v>41.902700503858803</c:v>
                </c:pt>
                <c:pt idx="114530">
                  <c:v>41.902822699215697</c:v>
                </c:pt>
                <c:pt idx="114531">
                  <c:v>41.902944894181402</c:v>
                </c:pt>
                <c:pt idx="114532">
                  <c:v>41.903067088756003</c:v>
                </c:pt>
                <c:pt idx="114533">
                  <c:v>41.903189282939501</c:v>
                </c:pt>
                <c:pt idx="114534">
                  <c:v>41.903311476731901</c:v>
                </c:pt>
                <c:pt idx="114535">
                  <c:v>41.903433670133097</c:v>
                </c:pt>
                <c:pt idx="114536">
                  <c:v>41.903555863143197</c:v>
                </c:pt>
                <c:pt idx="114537">
                  <c:v>41.9036780557622</c:v>
                </c:pt>
                <c:pt idx="114538">
                  <c:v>41.903800247989999</c:v>
                </c:pt>
                <c:pt idx="114539">
                  <c:v>41.903922439826701</c:v>
                </c:pt>
                <c:pt idx="114540">
                  <c:v>41.904044631272299</c:v>
                </c:pt>
                <c:pt idx="114541">
                  <c:v>41.9041668223268</c:v>
                </c:pt>
                <c:pt idx="114542">
                  <c:v>41.904289012990098</c:v>
                </c:pt>
                <c:pt idx="114543">
                  <c:v>41.904411203262299</c:v>
                </c:pt>
                <c:pt idx="114544">
                  <c:v>41.904533393143403</c:v>
                </c:pt>
                <c:pt idx="114545">
                  <c:v>41.904655582633403</c:v>
                </c:pt>
                <c:pt idx="114546">
                  <c:v>41.904777771732299</c:v>
                </c:pt>
                <c:pt idx="114547">
                  <c:v>41.904899960439998</c:v>
                </c:pt>
                <c:pt idx="114548">
                  <c:v>41.905022148756601</c:v>
                </c:pt>
                <c:pt idx="114549">
                  <c:v>41.905144336682099</c:v>
                </c:pt>
                <c:pt idx="114550">
                  <c:v>41.905266524216501</c:v>
                </c:pt>
                <c:pt idx="114551">
                  <c:v>41.905388711359798</c:v>
                </c:pt>
                <c:pt idx="114552">
                  <c:v>41.905510898111999</c:v>
                </c:pt>
                <c:pt idx="114553">
                  <c:v>41.905633084473102</c:v>
                </c:pt>
                <c:pt idx="114554">
                  <c:v>41.905755270443002</c:v>
                </c:pt>
                <c:pt idx="114555">
                  <c:v>41.905877456021898</c:v>
                </c:pt>
                <c:pt idx="114556">
                  <c:v>41.905999641209696</c:v>
                </c:pt>
                <c:pt idx="114557">
                  <c:v>41.906121826006299</c:v>
                </c:pt>
                <c:pt idx="114558">
                  <c:v>41.906244010411797</c:v>
                </c:pt>
                <c:pt idx="114559">
                  <c:v>41.906366194426298</c:v>
                </c:pt>
                <c:pt idx="114560">
                  <c:v>41.906488378049602</c:v>
                </c:pt>
                <c:pt idx="114561">
                  <c:v>41.906610561281902</c:v>
                </c:pt>
                <c:pt idx="114562">
                  <c:v>41.906732744122998</c:v>
                </c:pt>
                <c:pt idx="114563">
                  <c:v>41.906854926573097</c:v>
                </c:pt>
                <c:pt idx="114564">
                  <c:v>41.906977108631999</c:v>
                </c:pt>
                <c:pt idx="114565">
                  <c:v>41.907099290299897</c:v>
                </c:pt>
                <c:pt idx="114566">
                  <c:v>41.907221471576698</c:v>
                </c:pt>
                <c:pt idx="114567">
                  <c:v>41.907343652462302</c:v>
                </c:pt>
                <c:pt idx="114568">
                  <c:v>41.907465832956902</c:v>
                </c:pt>
                <c:pt idx="114569">
                  <c:v>41.907588013060398</c:v>
                </c:pt>
                <c:pt idx="114570">
                  <c:v>41.907710192772797</c:v>
                </c:pt>
                <c:pt idx="114571">
                  <c:v>41.907832372094198</c:v>
                </c:pt>
                <c:pt idx="114572">
                  <c:v>41.907954551024403</c:v>
                </c:pt>
                <c:pt idx="114573">
                  <c:v>41.908076729563597</c:v>
                </c:pt>
                <c:pt idx="114574">
                  <c:v>41.908198907711601</c:v>
                </c:pt>
                <c:pt idx="114575">
                  <c:v>41.9083210854686</c:v>
                </c:pt>
                <c:pt idx="114576">
                  <c:v>41.908443262834503</c:v>
                </c:pt>
                <c:pt idx="114577">
                  <c:v>41.908565439809401</c:v>
                </c:pt>
                <c:pt idx="114578">
                  <c:v>41.908687616393102</c:v>
                </c:pt>
                <c:pt idx="114579">
                  <c:v>41.908809792585799</c:v>
                </c:pt>
                <c:pt idx="114580">
                  <c:v>41.9089319683874</c:v>
                </c:pt>
                <c:pt idx="114581">
                  <c:v>41.909054143797903</c:v>
                </c:pt>
                <c:pt idx="114582">
                  <c:v>41.909176318817401</c:v>
                </c:pt>
                <c:pt idx="114583">
                  <c:v>41.909298493445803</c:v>
                </c:pt>
                <c:pt idx="114584">
                  <c:v>41.909420667683101</c:v>
                </c:pt>
                <c:pt idx="114585">
                  <c:v>41.909542841529301</c:v>
                </c:pt>
                <c:pt idx="114586">
                  <c:v>41.909665014984498</c:v>
                </c:pt>
                <c:pt idx="114587">
                  <c:v>41.909787188048597</c:v>
                </c:pt>
                <c:pt idx="114588">
                  <c:v>41.909909360721699</c:v>
                </c:pt>
                <c:pt idx="114589">
                  <c:v>41.910031533003703</c:v>
                </c:pt>
                <c:pt idx="114590">
                  <c:v>41.910153704894597</c:v>
                </c:pt>
                <c:pt idx="114591">
                  <c:v>41.910275876394401</c:v>
                </c:pt>
                <c:pt idx="114592">
                  <c:v>41.9103980475032</c:v>
                </c:pt>
                <c:pt idx="114593">
                  <c:v>41.910520218221002</c:v>
                </c:pt>
                <c:pt idx="114594">
                  <c:v>41.9106423885477</c:v>
                </c:pt>
                <c:pt idx="114595">
                  <c:v>41.910764558483301</c:v>
                </c:pt>
                <c:pt idx="114596">
                  <c:v>41.910886728027897</c:v>
                </c:pt>
                <c:pt idx="114597">
                  <c:v>41.911008897181397</c:v>
                </c:pt>
                <c:pt idx="114598">
                  <c:v>41.911131065943799</c:v>
                </c:pt>
                <c:pt idx="114599">
                  <c:v>41.911253234315303</c:v>
                </c:pt>
                <c:pt idx="114600">
                  <c:v>41.911375402295597</c:v>
                </c:pt>
                <c:pt idx="114601">
                  <c:v>41.911497569884901</c:v>
                </c:pt>
                <c:pt idx="114602">
                  <c:v>41.9116197370832</c:v>
                </c:pt>
                <c:pt idx="114603">
                  <c:v>41.911741903890402</c:v>
                </c:pt>
                <c:pt idx="114604">
                  <c:v>41.911864070306599</c:v>
                </c:pt>
                <c:pt idx="114605">
                  <c:v>41.9119862363317</c:v>
                </c:pt>
                <c:pt idx="114606">
                  <c:v>41.912108401965803</c:v>
                </c:pt>
                <c:pt idx="114607">
                  <c:v>41.912230567208901</c:v>
                </c:pt>
                <c:pt idx="114608">
                  <c:v>41.912352732060903</c:v>
                </c:pt>
                <c:pt idx="114609">
                  <c:v>41.9124748965219</c:v>
                </c:pt>
                <c:pt idx="114610">
                  <c:v>41.9125970605918</c:v>
                </c:pt>
                <c:pt idx="114611">
                  <c:v>41.912719224270703</c:v>
                </c:pt>
                <c:pt idx="114612">
                  <c:v>41.912841387558501</c:v>
                </c:pt>
                <c:pt idx="114613">
                  <c:v>41.912963550455402</c:v>
                </c:pt>
                <c:pt idx="114614">
                  <c:v>41.913085712961198</c:v>
                </c:pt>
                <c:pt idx="114615">
                  <c:v>41.913207875075898</c:v>
                </c:pt>
                <c:pt idx="114616">
                  <c:v>41.913330036799699</c:v>
                </c:pt>
                <c:pt idx="114617">
                  <c:v>41.913452198132397</c:v>
                </c:pt>
                <c:pt idx="114618">
                  <c:v>41.913574359073998</c:v>
                </c:pt>
                <c:pt idx="114619">
                  <c:v>41.9136965196247</c:v>
                </c:pt>
                <c:pt idx="114620">
                  <c:v>41.913818679784299</c:v>
                </c:pt>
                <c:pt idx="114621">
                  <c:v>41.9139408395529</c:v>
                </c:pt>
                <c:pt idx="114622">
                  <c:v>41.914062998930497</c:v>
                </c:pt>
                <c:pt idx="114623">
                  <c:v>41.914185157917103</c:v>
                </c:pt>
                <c:pt idx="114624">
                  <c:v>41.914307316512598</c:v>
                </c:pt>
                <c:pt idx="114625">
                  <c:v>41.914429474717103</c:v>
                </c:pt>
                <c:pt idx="114626">
                  <c:v>41.914551632530603</c:v>
                </c:pt>
                <c:pt idx="114627">
                  <c:v>41.914673789953099</c:v>
                </c:pt>
                <c:pt idx="114628">
                  <c:v>41.914795946984597</c:v>
                </c:pt>
                <c:pt idx="114629">
                  <c:v>41.914918103624998</c:v>
                </c:pt>
                <c:pt idx="114630">
                  <c:v>41.915040259874502</c:v>
                </c:pt>
                <c:pt idx="114631">
                  <c:v>41.915162415732901</c:v>
                </c:pt>
                <c:pt idx="114632">
                  <c:v>41.915284571200303</c:v>
                </c:pt>
                <c:pt idx="114633">
                  <c:v>41.9154067262767</c:v>
                </c:pt>
                <c:pt idx="114634">
                  <c:v>41.915528880962199</c:v>
                </c:pt>
                <c:pt idx="114635">
                  <c:v>41.915651035256602</c:v>
                </c:pt>
                <c:pt idx="114636">
                  <c:v>41.9157731891599</c:v>
                </c:pt>
                <c:pt idx="114637">
                  <c:v>41.9158953426723</c:v>
                </c:pt>
                <c:pt idx="114638">
                  <c:v>41.916017495793703</c:v>
                </c:pt>
                <c:pt idx="114639">
                  <c:v>41.916139648524101</c:v>
                </c:pt>
                <c:pt idx="114640">
                  <c:v>41.916261800863502</c:v>
                </c:pt>
                <c:pt idx="114641">
                  <c:v>41.916383952811898</c:v>
                </c:pt>
                <c:pt idx="114642">
                  <c:v>41.916506104369297</c:v>
                </c:pt>
                <c:pt idx="114643">
                  <c:v>41.916628255535699</c:v>
                </c:pt>
                <c:pt idx="114644">
                  <c:v>41.916750406311102</c:v>
                </c:pt>
                <c:pt idx="114645">
                  <c:v>41.916872556695502</c:v>
                </c:pt>
                <c:pt idx="114646">
                  <c:v>41.916994706688897</c:v>
                </c:pt>
                <c:pt idx="114647">
                  <c:v>41.917116856291301</c:v>
                </c:pt>
                <c:pt idx="114648">
                  <c:v>41.9172390055028</c:v>
                </c:pt>
                <c:pt idx="114649">
                  <c:v>41.917361154323203</c:v>
                </c:pt>
                <c:pt idx="114650">
                  <c:v>41.9174833027527</c:v>
                </c:pt>
                <c:pt idx="114651">
                  <c:v>41.9176054507911</c:v>
                </c:pt>
                <c:pt idx="114652">
                  <c:v>41.917727598438603</c:v>
                </c:pt>
                <c:pt idx="114653">
                  <c:v>41.917849745695101</c:v>
                </c:pt>
                <c:pt idx="114654">
                  <c:v>41.917971892560601</c:v>
                </c:pt>
                <c:pt idx="114655">
                  <c:v>41.918094039035203</c:v>
                </c:pt>
                <c:pt idx="114656">
                  <c:v>41.918216185118702</c:v>
                </c:pt>
                <c:pt idx="114657">
                  <c:v>41.918338330811302</c:v>
                </c:pt>
                <c:pt idx="114658">
                  <c:v>41.918460476112898</c:v>
                </c:pt>
                <c:pt idx="114659">
                  <c:v>41.918582621023504</c:v>
                </c:pt>
                <c:pt idx="114660">
                  <c:v>41.918704765543197</c:v>
                </c:pt>
                <c:pt idx="114661">
                  <c:v>41.9188269096719</c:v>
                </c:pt>
                <c:pt idx="114662">
                  <c:v>41.918949053409598</c:v>
                </c:pt>
                <c:pt idx="114663">
                  <c:v>41.919071196756299</c:v>
                </c:pt>
                <c:pt idx="114664">
                  <c:v>41.919193339712102</c:v>
                </c:pt>
                <c:pt idx="114665">
                  <c:v>41.9193154822769</c:v>
                </c:pt>
                <c:pt idx="114666">
                  <c:v>41.919437624450701</c:v>
                </c:pt>
                <c:pt idx="114667">
                  <c:v>41.919559766233498</c:v>
                </c:pt>
                <c:pt idx="114668">
                  <c:v>41.919681907625403</c:v>
                </c:pt>
                <c:pt idx="114669">
                  <c:v>41.919804048626403</c:v>
                </c:pt>
                <c:pt idx="114670">
                  <c:v>41.9199261892363</c:v>
                </c:pt>
                <c:pt idx="114671">
                  <c:v>41.920048329455298</c:v>
                </c:pt>
                <c:pt idx="114672">
                  <c:v>41.920170469283399</c:v>
                </c:pt>
                <c:pt idx="114673">
                  <c:v>41.920292608720501</c:v>
                </c:pt>
                <c:pt idx="114674">
                  <c:v>41.9204147477666</c:v>
                </c:pt>
                <c:pt idx="114675">
                  <c:v>41.9205368864218</c:v>
                </c:pt>
                <c:pt idx="114676">
                  <c:v>41.920659024686003</c:v>
                </c:pt>
                <c:pt idx="114677">
                  <c:v>41.920781162559301</c:v>
                </c:pt>
                <c:pt idx="114678">
                  <c:v>41.920903300041601</c:v>
                </c:pt>
                <c:pt idx="114679">
                  <c:v>41.921025437132997</c:v>
                </c:pt>
                <c:pt idx="114680">
                  <c:v>41.921147573833402</c:v>
                </c:pt>
                <c:pt idx="114681">
                  <c:v>41.921269710142802</c:v>
                </c:pt>
                <c:pt idx="114682">
                  <c:v>41.921391846061397</c:v>
                </c:pt>
                <c:pt idx="114683">
                  <c:v>41.921513981588902</c:v>
                </c:pt>
                <c:pt idx="114684">
                  <c:v>41.921636116725502</c:v>
                </c:pt>
                <c:pt idx="114685">
                  <c:v>41.921758251471203</c:v>
                </c:pt>
                <c:pt idx="114686">
                  <c:v>41.921880385826</c:v>
                </c:pt>
                <c:pt idx="114687">
                  <c:v>41.9220025197898</c:v>
                </c:pt>
                <c:pt idx="114688">
                  <c:v>41.922124653362602</c:v>
                </c:pt>
                <c:pt idx="114689">
                  <c:v>41.922246786544598</c:v>
                </c:pt>
                <c:pt idx="114690">
                  <c:v>41.922368919335497</c:v>
                </c:pt>
                <c:pt idx="114691">
                  <c:v>41.922491051735598</c:v>
                </c:pt>
                <c:pt idx="114692">
                  <c:v>41.922613183744701</c:v>
                </c:pt>
                <c:pt idx="114693">
                  <c:v>41.9227353153629</c:v>
                </c:pt>
                <c:pt idx="114694">
                  <c:v>41.9228574465901</c:v>
                </c:pt>
                <c:pt idx="114695">
                  <c:v>41.922979577426403</c:v>
                </c:pt>
                <c:pt idx="114696">
                  <c:v>41.923101707871801</c:v>
                </c:pt>
                <c:pt idx="114697">
                  <c:v>41.923223837926301</c:v>
                </c:pt>
                <c:pt idx="114698">
                  <c:v>41.923345967589803</c:v>
                </c:pt>
                <c:pt idx="114699">
                  <c:v>41.923468096862401</c:v>
                </c:pt>
                <c:pt idx="114700">
                  <c:v>41.9235902257441</c:v>
                </c:pt>
                <c:pt idx="114701">
                  <c:v>41.923712354234802</c:v>
                </c:pt>
                <c:pt idx="114702">
                  <c:v>41.923834482334698</c:v>
                </c:pt>
                <c:pt idx="114703">
                  <c:v>41.923956610043597</c:v>
                </c:pt>
                <c:pt idx="114704">
                  <c:v>41.924078737361597</c:v>
                </c:pt>
                <c:pt idx="114705">
                  <c:v>41.924200864288601</c:v>
                </c:pt>
                <c:pt idx="114706">
                  <c:v>41.924322990824798</c:v>
                </c:pt>
                <c:pt idx="114707">
                  <c:v>41.924445116969999</c:v>
                </c:pt>
                <c:pt idx="114708">
                  <c:v>41.924567242724301</c:v>
                </c:pt>
                <c:pt idx="114709">
                  <c:v>41.924689368087797</c:v>
                </c:pt>
                <c:pt idx="114710">
                  <c:v>41.924811493060297</c:v>
                </c:pt>
                <c:pt idx="114711">
                  <c:v>41.924933617641798</c:v>
                </c:pt>
                <c:pt idx="114712">
                  <c:v>41.925055741832502</c:v>
                </c:pt>
                <c:pt idx="114713">
                  <c:v>41.9251778656323</c:v>
                </c:pt>
                <c:pt idx="114714">
                  <c:v>41.9252999890411</c:v>
                </c:pt>
                <c:pt idx="114715">
                  <c:v>41.925422112059103</c:v>
                </c:pt>
                <c:pt idx="114716">
                  <c:v>41.9255442346861</c:v>
                </c:pt>
                <c:pt idx="114717">
                  <c:v>41.925666356922299</c:v>
                </c:pt>
                <c:pt idx="114718">
                  <c:v>41.925788478767501</c:v>
                </c:pt>
                <c:pt idx="114719">
                  <c:v>41.925910600221897</c:v>
                </c:pt>
                <c:pt idx="114720">
                  <c:v>41.926032721285303</c:v>
                </c:pt>
                <c:pt idx="114721">
                  <c:v>41.926154841957903</c:v>
                </c:pt>
                <c:pt idx="114722">
                  <c:v>41.926276962239498</c:v>
                </c:pt>
                <c:pt idx="114723">
                  <c:v>41.926399082130203</c:v>
                </c:pt>
                <c:pt idx="114724">
                  <c:v>41.926521201630102</c:v>
                </c:pt>
                <c:pt idx="114725">
                  <c:v>41.926643320739103</c:v>
                </c:pt>
                <c:pt idx="114726">
                  <c:v>41.9267654394571</c:v>
                </c:pt>
                <c:pt idx="114727">
                  <c:v>41.926887557784298</c:v>
                </c:pt>
                <c:pt idx="114728">
                  <c:v>41.927009675720598</c:v>
                </c:pt>
                <c:pt idx="114729">
                  <c:v>41.927131793266</c:v>
                </c:pt>
                <c:pt idx="114730">
                  <c:v>41.927253910420497</c:v>
                </c:pt>
                <c:pt idx="114731">
                  <c:v>41.927376027184103</c:v>
                </c:pt>
                <c:pt idx="114732">
                  <c:v>41.927498143556903</c:v>
                </c:pt>
                <c:pt idx="114733">
                  <c:v>41.927620259538699</c:v>
                </c:pt>
                <c:pt idx="114734">
                  <c:v>41.927742375129696</c:v>
                </c:pt>
                <c:pt idx="114735">
                  <c:v>41.927864490329803</c:v>
                </c:pt>
                <c:pt idx="114736">
                  <c:v>41.927986605138997</c:v>
                </c:pt>
                <c:pt idx="114737">
                  <c:v>41.9281087195574</c:v>
                </c:pt>
                <c:pt idx="114738">
                  <c:v>41.928230833584799</c:v>
                </c:pt>
                <c:pt idx="114739">
                  <c:v>41.928352947221398</c:v>
                </c:pt>
                <c:pt idx="114740">
                  <c:v>41.9284750604671</c:v>
                </c:pt>
                <c:pt idx="114741">
                  <c:v>41.928597173321897</c:v>
                </c:pt>
                <c:pt idx="114742">
                  <c:v>41.928719285785903</c:v>
                </c:pt>
                <c:pt idx="114743">
                  <c:v>41.928841397859003</c:v>
                </c:pt>
                <c:pt idx="114744">
                  <c:v>41.928963509541198</c:v>
                </c:pt>
                <c:pt idx="114745">
                  <c:v>41.929085620832602</c:v>
                </c:pt>
                <c:pt idx="114746">
                  <c:v>41.929207731733001</c:v>
                </c:pt>
                <c:pt idx="114747">
                  <c:v>41.929329842242701</c:v>
                </c:pt>
                <c:pt idx="114748">
                  <c:v>41.929451952361397</c:v>
                </c:pt>
                <c:pt idx="114749">
                  <c:v>41.929574062089301</c:v>
                </c:pt>
                <c:pt idx="114750">
                  <c:v>41.929696171426301</c:v>
                </c:pt>
                <c:pt idx="114751">
                  <c:v>41.929818280372501</c:v>
                </c:pt>
                <c:pt idx="114752">
                  <c:v>41.929940388927797</c:v>
                </c:pt>
                <c:pt idx="114753">
                  <c:v>41.930062497092202</c:v>
                </c:pt>
                <c:pt idx="114754">
                  <c:v>41.930184604865801</c:v>
                </c:pt>
                <c:pt idx="114755">
                  <c:v>41.930306712248601</c:v>
                </c:pt>
                <c:pt idx="114756">
                  <c:v>41.930428819240397</c:v>
                </c:pt>
                <c:pt idx="114757">
                  <c:v>41.930550925841501</c:v>
                </c:pt>
                <c:pt idx="114758">
                  <c:v>41.930673032051601</c:v>
                </c:pt>
                <c:pt idx="114759">
                  <c:v>41.930795137871002</c:v>
                </c:pt>
                <c:pt idx="114760">
                  <c:v>41.930917243299398</c:v>
                </c:pt>
                <c:pt idx="114761">
                  <c:v>41.931039348337102</c:v>
                </c:pt>
                <c:pt idx="114762">
                  <c:v>41.931161452983801</c:v>
                </c:pt>
                <c:pt idx="114763">
                  <c:v>41.931283557239801</c:v>
                </c:pt>
                <c:pt idx="114764">
                  <c:v>41.931405661104797</c:v>
                </c:pt>
                <c:pt idx="114765">
                  <c:v>41.931527764579101</c:v>
                </c:pt>
                <c:pt idx="114766">
                  <c:v>41.9316498676625</c:v>
                </c:pt>
                <c:pt idx="114767">
                  <c:v>41.931771970355001</c:v>
                </c:pt>
                <c:pt idx="114768">
                  <c:v>41.931894072656803</c:v>
                </c:pt>
                <c:pt idx="114769">
                  <c:v>41.9320161745676</c:v>
                </c:pt>
                <c:pt idx="114770">
                  <c:v>41.932138276087699</c:v>
                </c:pt>
                <c:pt idx="114771">
                  <c:v>41.932260377216899</c:v>
                </c:pt>
                <c:pt idx="114772">
                  <c:v>41.932382477955301</c:v>
                </c:pt>
                <c:pt idx="114773">
                  <c:v>41.932504578302797</c:v>
                </c:pt>
                <c:pt idx="114774">
                  <c:v>41.932626678259503</c:v>
                </c:pt>
                <c:pt idx="114775">
                  <c:v>41.932748777825402</c:v>
                </c:pt>
                <c:pt idx="114776">
                  <c:v>41.932870877000397</c:v>
                </c:pt>
                <c:pt idx="114777">
                  <c:v>41.9329929757846</c:v>
                </c:pt>
                <c:pt idx="114778">
                  <c:v>41.933115074177998</c:v>
                </c:pt>
                <c:pt idx="114779">
                  <c:v>41.933237172180597</c:v>
                </c:pt>
                <c:pt idx="114780">
                  <c:v>41.933359269792298</c:v>
                </c:pt>
                <c:pt idx="114781">
                  <c:v>41.933481367013201</c:v>
                </c:pt>
                <c:pt idx="114782">
                  <c:v>41.933603463843298</c:v>
                </c:pt>
                <c:pt idx="114783">
                  <c:v>41.933725560282603</c:v>
                </c:pt>
                <c:pt idx="114784">
                  <c:v>41.933847656331103</c:v>
                </c:pt>
                <c:pt idx="114785">
                  <c:v>41.933969751988698</c:v>
                </c:pt>
                <c:pt idx="114786">
                  <c:v>41.934091847255502</c:v>
                </c:pt>
                <c:pt idx="114787">
                  <c:v>41.9342139421315</c:v>
                </c:pt>
                <c:pt idx="114788">
                  <c:v>41.934336036616699</c:v>
                </c:pt>
                <c:pt idx="114789">
                  <c:v>41.9344581307111</c:v>
                </c:pt>
                <c:pt idx="114790">
                  <c:v>41.934580224414603</c:v>
                </c:pt>
                <c:pt idx="114791">
                  <c:v>41.9347023177274</c:v>
                </c:pt>
                <c:pt idx="114792">
                  <c:v>41.934824410649298</c:v>
                </c:pt>
                <c:pt idx="114793">
                  <c:v>41.934946503180399</c:v>
                </c:pt>
                <c:pt idx="114794">
                  <c:v>41.935068595320701</c:v>
                </c:pt>
                <c:pt idx="114795">
                  <c:v>41.935190687070303</c:v>
                </c:pt>
                <c:pt idx="114796">
                  <c:v>41.935312778429001</c:v>
                </c:pt>
                <c:pt idx="114797">
                  <c:v>41.9354348693969</c:v>
                </c:pt>
                <c:pt idx="114798">
                  <c:v>41.935556959974001</c:v>
                </c:pt>
                <c:pt idx="114799">
                  <c:v>41.935679050160303</c:v>
                </c:pt>
                <c:pt idx="114800">
                  <c:v>41.935801139955799</c:v>
                </c:pt>
                <c:pt idx="114801">
                  <c:v>41.935923229360498</c:v>
                </c:pt>
                <c:pt idx="114802">
                  <c:v>41.936045318374397</c:v>
                </c:pt>
                <c:pt idx="114803">
                  <c:v>41.936167406997498</c:v>
                </c:pt>
                <c:pt idx="114804">
                  <c:v>41.936289495229801</c:v>
                </c:pt>
                <c:pt idx="114805">
                  <c:v>41.936411583071397</c:v>
                </c:pt>
                <c:pt idx="114806">
                  <c:v>41.936533670522103</c:v>
                </c:pt>
                <c:pt idx="114807">
                  <c:v>41.936655757582002</c:v>
                </c:pt>
                <c:pt idx="114808">
                  <c:v>41.936777844251203</c:v>
                </c:pt>
                <c:pt idx="114809">
                  <c:v>41.936899930529499</c:v>
                </c:pt>
                <c:pt idx="114810">
                  <c:v>41.937022016417103</c:v>
                </c:pt>
                <c:pt idx="114811">
                  <c:v>41.937144101913901</c:v>
                </c:pt>
                <c:pt idx="114812">
                  <c:v>41.937266187019901</c:v>
                </c:pt>
                <c:pt idx="114813">
                  <c:v>41.937388271735102</c:v>
                </c:pt>
                <c:pt idx="114814">
                  <c:v>41.937510356059597</c:v>
                </c:pt>
                <c:pt idx="114815">
                  <c:v>41.937632439993202</c:v>
                </c:pt>
                <c:pt idx="114816">
                  <c:v>41.9377545235361</c:v>
                </c:pt>
                <c:pt idx="114817">
                  <c:v>41.937876606688199</c:v>
                </c:pt>
                <c:pt idx="114818">
                  <c:v>41.9379986894495</c:v>
                </c:pt>
                <c:pt idx="114819">
                  <c:v>41.938120771820003</c:v>
                </c:pt>
                <c:pt idx="114820">
                  <c:v>41.9382428537998</c:v>
                </c:pt>
                <c:pt idx="114821">
                  <c:v>41.938364935388798</c:v>
                </c:pt>
                <c:pt idx="114822">
                  <c:v>41.938487016586997</c:v>
                </c:pt>
                <c:pt idx="114823">
                  <c:v>41.938609097394497</c:v>
                </c:pt>
                <c:pt idx="114824">
                  <c:v>41.938731177811199</c:v>
                </c:pt>
                <c:pt idx="114825">
                  <c:v>41.938853257837103</c:v>
                </c:pt>
                <c:pt idx="114826">
                  <c:v>41.938975337472201</c:v>
                </c:pt>
                <c:pt idx="114827">
                  <c:v>41.939097416716599</c:v>
                </c:pt>
                <c:pt idx="114828">
                  <c:v>41.9392194955702</c:v>
                </c:pt>
                <c:pt idx="114829">
                  <c:v>41.939341574033101</c:v>
                </c:pt>
                <c:pt idx="114830">
                  <c:v>41.939463652105204</c:v>
                </c:pt>
                <c:pt idx="114831">
                  <c:v>41.939585729786501</c:v>
                </c:pt>
                <c:pt idx="114832">
                  <c:v>41.939707807077099</c:v>
                </c:pt>
                <c:pt idx="114833">
                  <c:v>41.939829883976898</c:v>
                </c:pt>
                <c:pt idx="114834">
                  <c:v>41.939951960485899</c:v>
                </c:pt>
                <c:pt idx="114835">
                  <c:v>41.940074036604202</c:v>
                </c:pt>
                <c:pt idx="114836">
                  <c:v>41.940196112331797</c:v>
                </c:pt>
                <c:pt idx="114837">
                  <c:v>41.940318187668602</c:v>
                </c:pt>
                <c:pt idx="114838">
                  <c:v>41.940440262614601</c:v>
                </c:pt>
                <c:pt idx="114839">
                  <c:v>41.940562337169901</c:v>
                </c:pt>
                <c:pt idx="114840">
                  <c:v>41.940684411334402</c:v>
                </c:pt>
                <c:pt idx="114841">
                  <c:v>41.940806485108197</c:v>
                </c:pt>
                <c:pt idx="114842">
                  <c:v>41.940928558491301</c:v>
                </c:pt>
                <c:pt idx="114843">
                  <c:v>41.941050631483598</c:v>
                </c:pt>
                <c:pt idx="114844">
                  <c:v>41.941172704085098</c:v>
                </c:pt>
                <c:pt idx="114845">
                  <c:v>41.941294776295898</c:v>
                </c:pt>
                <c:pt idx="114846">
                  <c:v>41.941416848115999</c:v>
                </c:pt>
                <c:pt idx="114847">
                  <c:v>41.941538919545302</c:v>
                </c:pt>
                <c:pt idx="114848">
                  <c:v>41.941660990583898</c:v>
                </c:pt>
                <c:pt idx="114849">
                  <c:v>41.941783061231703</c:v>
                </c:pt>
                <c:pt idx="114850">
                  <c:v>41.941905131488802</c:v>
                </c:pt>
                <c:pt idx="114851">
                  <c:v>41.942027201355202</c:v>
                </c:pt>
                <c:pt idx="114852">
                  <c:v>41.942149270830903</c:v>
                </c:pt>
                <c:pt idx="114853">
                  <c:v>41.942271339915798</c:v>
                </c:pt>
                <c:pt idx="114854">
                  <c:v>41.942393408609902</c:v>
                </c:pt>
                <c:pt idx="114855">
                  <c:v>41.9425154769134</c:v>
                </c:pt>
                <c:pt idx="114856">
                  <c:v>41.942637544826098</c:v>
                </c:pt>
                <c:pt idx="114857">
                  <c:v>41.942759612348098</c:v>
                </c:pt>
                <c:pt idx="114858">
                  <c:v>41.942881679479299</c:v>
                </c:pt>
                <c:pt idx="114859">
                  <c:v>41.943003746219802</c:v>
                </c:pt>
                <c:pt idx="114860">
                  <c:v>41.943125812569697</c:v>
                </c:pt>
                <c:pt idx="114861">
                  <c:v>41.943247878528702</c:v>
                </c:pt>
                <c:pt idx="114862">
                  <c:v>41.9433699440971</c:v>
                </c:pt>
                <c:pt idx="114863">
                  <c:v>41.943492009274699</c:v>
                </c:pt>
                <c:pt idx="114864">
                  <c:v>41.9436140740616</c:v>
                </c:pt>
                <c:pt idx="114865">
                  <c:v>41.943736138457801</c:v>
                </c:pt>
                <c:pt idx="114866">
                  <c:v>41.943858202463304</c:v>
                </c:pt>
                <c:pt idx="114867">
                  <c:v>41.9439802660781</c:v>
                </c:pt>
                <c:pt idx="114868">
                  <c:v>41.944102329302098</c:v>
                </c:pt>
                <c:pt idx="114869">
                  <c:v>41.944224392135503</c:v>
                </c:pt>
                <c:pt idx="114870">
                  <c:v>41.944346454578103</c:v>
                </c:pt>
                <c:pt idx="114871">
                  <c:v>41.944468516630003</c:v>
                </c:pt>
                <c:pt idx="114872">
                  <c:v>41.944590578291198</c:v>
                </c:pt>
                <c:pt idx="114873">
                  <c:v>41.9447126395617</c:v>
                </c:pt>
                <c:pt idx="114874">
                  <c:v>41.944834700441497</c:v>
                </c:pt>
                <c:pt idx="114875">
                  <c:v>41.944956760930602</c:v>
                </c:pt>
                <c:pt idx="114876">
                  <c:v>41.945078821029</c:v>
                </c:pt>
                <c:pt idx="114877">
                  <c:v>41.9452008807366</c:v>
                </c:pt>
                <c:pt idx="114878">
                  <c:v>41.9453229400536</c:v>
                </c:pt>
                <c:pt idx="114879">
                  <c:v>41.945444998979902</c:v>
                </c:pt>
                <c:pt idx="114880">
                  <c:v>41.945567057515497</c:v>
                </c:pt>
                <c:pt idx="114881">
                  <c:v>41.945689115660301</c:v>
                </c:pt>
                <c:pt idx="114882">
                  <c:v>41.945811173414498</c:v>
                </c:pt>
                <c:pt idx="114883">
                  <c:v>41.945933230778003</c:v>
                </c:pt>
                <c:pt idx="114884">
                  <c:v>41.946055287750802</c:v>
                </c:pt>
                <c:pt idx="114885">
                  <c:v>41.946177344332902</c:v>
                </c:pt>
                <c:pt idx="114886">
                  <c:v>41.946299400524303</c:v>
                </c:pt>
                <c:pt idx="114887">
                  <c:v>41.946421456324998</c:v>
                </c:pt>
                <c:pt idx="114888">
                  <c:v>41.946543511735001</c:v>
                </c:pt>
                <c:pt idx="114889">
                  <c:v>41.946665566754298</c:v>
                </c:pt>
                <c:pt idx="114890">
                  <c:v>41.946787621383002</c:v>
                </c:pt>
                <c:pt idx="114891">
                  <c:v>41.946909675620901</c:v>
                </c:pt>
                <c:pt idx="114892">
                  <c:v>41.9470317294682</c:v>
                </c:pt>
                <c:pt idx="114893">
                  <c:v>41.947153782924801</c:v>
                </c:pt>
                <c:pt idx="114894">
                  <c:v>41.947275835990702</c:v>
                </c:pt>
                <c:pt idx="114895">
                  <c:v>41.947397888665897</c:v>
                </c:pt>
                <c:pt idx="114896">
                  <c:v>41.9475199409504</c:v>
                </c:pt>
                <c:pt idx="114897">
                  <c:v>41.947641992844297</c:v>
                </c:pt>
                <c:pt idx="114898">
                  <c:v>41.947764044347501</c:v>
                </c:pt>
                <c:pt idx="114899">
                  <c:v>41.947886095459999</c:v>
                </c:pt>
                <c:pt idx="114900">
                  <c:v>41.948008146181898</c:v>
                </c:pt>
                <c:pt idx="114901">
                  <c:v>41.948130196512999</c:v>
                </c:pt>
                <c:pt idx="114902">
                  <c:v>41.948252246453499</c:v>
                </c:pt>
                <c:pt idx="114903">
                  <c:v>41.948374296003301</c:v>
                </c:pt>
                <c:pt idx="114904">
                  <c:v>41.948496345162503</c:v>
                </c:pt>
                <c:pt idx="114905">
                  <c:v>41.948618393931</c:v>
                </c:pt>
                <c:pt idx="114906">
                  <c:v>41.948740442308797</c:v>
                </c:pt>
                <c:pt idx="114907">
                  <c:v>41.948862490295902</c:v>
                </c:pt>
                <c:pt idx="114908">
                  <c:v>41.9489845378924</c:v>
                </c:pt>
                <c:pt idx="114909">
                  <c:v>41.949106585098299</c:v>
                </c:pt>
                <c:pt idx="114910">
                  <c:v>41.9492286319134</c:v>
                </c:pt>
                <c:pt idx="114911">
                  <c:v>41.9493506783379</c:v>
                </c:pt>
                <c:pt idx="114912">
                  <c:v>41.949472724371702</c:v>
                </c:pt>
                <c:pt idx="114913">
                  <c:v>41.949594770014897</c:v>
                </c:pt>
                <c:pt idx="114914">
                  <c:v>41.9497168152675</c:v>
                </c:pt>
                <c:pt idx="114915">
                  <c:v>41.949838860129297</c:v>
                </c:pt>
                <c:pt idx="114916">
                  <c:v>41.949960904600502</c:v>
                </c:pt>
                <c:pt idx="114917">
                  <c:v>41.9500829486811</c:v>
                </c:pt>
                <c:pt idx="114918">
                  <c:v>41.950204992370999</c:v>
                </c:pt>
                <c:pt idx="114919">
                  <c:v>41.950327035670298</c:v>
                </c:pt>
                <c:pt idx="114920">
                  <c:v>41.950449078578899</c:v>
                </c:pt>
                <c:pt idx="114921">
                  <c:v>41.9505711210968</c:v>
                </c:pt>
                <c:pt idx="114922">
                  <c:v>41.950693163224102</c:v>
                </c:pt>
                <c:pt idx="114923">
                  <c:v>41.950815204960797</c:v>
                </c:pt>
                <c:pt idx="114924">
                  <c:v>41.9509372463068</c:v>
                </c:pt>
                <c:pt idx="114925">
                  <c:v>41.951059287262197</c:v>
                </c:pt>
                <c:pt idx="114926">
                  <c:v>41.951181327826902</c:v>
                </c:pt>
                <c:pt idx="114927">
                  <c:v>41.951303368001</c:v>
                </c:pt>
                <c:pt idx="114928">
                  <c:v>41.951425407784498</c:v>
                </c:pt>
                <c:pt idx="114929">
                  <c:v>41.951547447177298</c:v>
                </c:pt>
                <c:pt idx="114930">
                  <c:v>41.951669486179497</c:v>
                </c:pt>
                <c:pt idx="114931">
                  <c:v>41.951791524790998</c:v>
                </c:pt>
                <c:pt idx="114932">
                  <c:v>41.9519135630119</c:v>
                </c:pt>
                <c:pt idx="114933">
                  <c:v>41.952035600842201</c:v>
                </c:pt>
                <c:pt idx="114934">
                  <c:v>41.952157638281797</c:v>
                </c:pt>
                <c:pt idx="114935">
                  <c:v>41.9522796753309</c:v>
                </c:pt>
                <c:pt idx="114936">
                  <c:v>41.952401711989197</c:v>
                </c:pt>
                <c:pt idx="114937">
                  <c:v>41.952523748257001</c:v>
                </c:pt>
                <c:pt idx="114938">
                  <c:v>41.952645784134099</c:v>
                </c:pt>
                <c:pt idx="114939">
                  <c:v>41.952767819620597</c:v>
                </c:pt>
                <c:pt idx="114940">
                  <c:v>41.952889854716503</c:v>
                </c:pt>
                <c:pt idx="114941">
                  <c:v>41.953011889421703</c:v>
                </c:pt>
                <c:pt idx="114942">
                  <c:v>41.953133923736402</c:v>
                </c:pt>
                <c:pt idx="114943">
                  <c:v>41.953255957660403</c:v>
                </c:pt>
                <c:pt idx="114944">
                  <c:v>41.953377991193797</c:v>
                </c:pt>
                <c:pt idx="114945">
                  <c:v>41.953500024336499</c:v>
                </c:pt>
                <c:pt idx="114946">
                  <c:v>41.953622057088701</c:v>
                </c:pt>
                <c:pt idx="114947">
                  <c:v>41.953744089450197</c:v>
                </c:pt>
                <c:pt idx="114948">
                  <c:v>41.9538661214211</c:v>
                </c:pt>
                <c:pt idx="114949">
                  <c:v>41.953988153001497</c:v>
                </c:pt>
                <c:pt idx="114950">
                  <c:v>41.954110184191101</c:v>
                </c:pt>
                <c:pt idx="114951">
                  <c:v>41.954232214990199</c:v>
                </c:pt>
                <c:pt idx="114952">
                  <c:v>41.954354245398697</c:v>
                </c:pt>
                <c:pt idx="114953">
                  <c:v>41.954476275416603</c:v>
                </c:pt>
                <c:pt idx="114954">
                  <c:v>41.954598305043802</c:v>
                </c:pt>
                <c:pt idx="114955">
                  <c:v>41.954720334280502</c:v>
                </c:pt>
                <c:pt idx="114956">
                  <c:v>41.954842363126502</c:v>
                </c:pt>
                <c:pt idx="114957">
                  <c:v>41.954964391582003</c:v>
                </c:pt>
                <c:pt idx="114958">
                  <c:v>41.955086419646797</c:v>
                </c:pt>
                <c:pt idx="114959">
                  <c:v>41.955208447321098</c:v>
                </c:pt>
                <c:pt idx="114960">
                  <c:v>41.9553304746047</c:v>
                </c:pt>
                <c:pt idx="114961">
                  <c:v>41.955452501497703</c:v>
                </c:pt>
                <c:pt idx="114962">
                  <c:v>41.955574528000199</c:v>
                </c:pt>
                <c:pt idx="114963">
                  <c:v>41.955696554112002</c:v>
                </c:pt>
                <c:pt idx="114964">
                  <c:v>41.955818579833299</c:v>
                </c:pt>
                <c:pt idx="114965">
                  <c:v>41.955940605164002</c:v>
                </c:pt>
                <c:pt idx="114966">
                  <c:v>41.956062630104</c:v>
                </c:pt>
                <c:pt idx="114967">
                  <c:v>41.956184654653498</c:v>
                </c:pt>
                <c:pt idx="114968">
                  <c:v>41.956306678812403</c:v>
                </c:pt>
                <c:pt idx="114969">
                  <c:v>41.956428702580702</c:v>
                </c:pt>
                <c:pt idx="114970">
                  <c:v>41.956550725958401</c:v>
                </c:pt>
                <c:pt idx="114971">
                  <c:v>41.9566727489456</c:v>
                </c:pt>
                <c:pt idx="114972">
                  <c:v>41.9567947715421</c:v>
                </c:pt>
                <c:pt idx="114973">
                  <c:v>41.9569167937481</c:v>
                </c:pt>
                <c:pt idx="114974">
                  <c:v>41.957038815563401</c:v>
                </c:pt>
                <c:pt idx="114975">
                  <c:v>41.957160836988201</c:v>
                </c:pt>
                <c:pt idx="114976">
                  <c:v>41.957282858022502</c:v>
                </c:pt>
                <c:pt idx="114977">
                  <c:v>41.957404878666097</c:v>
                </c:pt>
                <c:pt idx="114978">
                  <c:v>41.957526898919198</c:v>
                </c:pt>
                <c:pt idx="114979">
                  <c:v>41.957648918781601</c:v>
                </c:pt>
                <c:pt idx="114980">
                  <c:v>41.957770938253503</c:v>
                </c:pt>
                <c:pt idx="114981">
                  <c:v>41.957892957334899</c:v>
                </c:pt>
                <c:pt idx="114982">
                  <c:v>41.958014976025702</c:v>
                </c:pt>
                <c:pt idx="114983">
                  <c:v>41.958136994325898</c:v>
                </c:pt>
                <c:pt idx="114984">
                  <c:v>41.958259012235501</c:v>
                </c:pt>
                <c:pt idx="114985">
                  <c:v>41.958381029754499</c:v>
                </c:pt>
                <c:pt idx="114986">
                  <c:v>41.958503046883003</c:v>
                </c:pt>
                <c:pt idx="114987">
                  <c:v>41.9586250636209</c:v>
                </c:pt>
                <c:pt idx="114988">
                  <c:v>41.958747079968298</c:v>
                </c:pt>
                <c:pt idx="114989">
                  <c:v>41.958869095925102</c:v>
                </c:pt>
                <c:pt idx="114990">
                  <c:v>41.958991111491301</c:v>
                </c:pt>
                <c:pt idx="114991">
                  <c:v>41.959113126666999</c:v>
                </c:pt>
                <c:pt idx="114992">
                  <c:v>41.959235141452098</c:v>
                </c:pt>
                <c:pt idx="114993">
                  <c:v>41.959357155846703</c:v>
                </c:pt>
                <c:pt idx="114994">
                  <c:v>41.959479169850702</c:v>
                </c:pt>
                <c:pt idx="114995">
                  <c:v>41.959601183464102</c:v>
                </c:pt>
                <c:pt idx="114996">
                  <c:v>41.959723196687001</c:v>
                </c:pt>
                <c:pt idx="114997">
                  <c:v>41.959845209519301</c:v>
                </c:pt>
                <c:pt idx="114998">
                  <c:v>41.959967221961101</c:v>
                </c:pt>
                <c:pt idx="114999">
                  <c:v>41.960089234012301</c:v>
                </c:pt>
                <c:pt idx="115000">
                  <c:v>41.960211245673001</c:v>
                </c:pt>
                <c:pt idx="115001">
                  <c:v>41.960333256943102</c:v>
                </c:pt>
                <c:pt idx="115002">
                  <c:v>41.960455267822702</c:v>
                </c:pt>
                <c:pt idx="115003">
                  <c:v>41.960577278311803</c:v>
                </c:pt>
                <c:pt idx="115004">
                  <c:v>41.960699288410297</c:v>
                </c:pt>
                <c:pt idx="115005">
                  <c:v>41.960821298118198</c:v>
                </c:pt>
                <c:pt idx="115006">
                  <c:v>41.960943307435599</c:v>
                </c:pt>
                <c:pt idx="115007">
                  <c:v>41.9610653163625</c:v>
                </c:pt>
                <c:pt idx="115008">
                  <c:v>41.961187324898802</c:v>
                </c:pt>
                <c:pt idx="115009">
                  <c:v>41.961309333044603</c:v>
                </c:pt>
                <c:pt idx="115010">
                  <c:v>41.961431340799798</c:v>
                </c:pt>
                <c:pt idx="115011">
                  <c:v>41.9615533481646</c:v>
                </c:pt>
                <c:pt idx="115012">
                  <c:v>41.961675355138702</c:v>
                </c:pt>
                <c:pt idx="115013">
                  <c:v>41.961797361722397</c:v>
                </c:pt>
                <c:pt idx="115014">
                  <c:v>41.961919367915499</c:v>
                </c:pt>
                <c:pt idx="115015">
                  <c:v>41.962041373718101</c:v>
                </c:pt>
                <c:pt idx="115016">
                  <c:v>41.962163379130097</c:v>
                </c:pt>
                <c:pt idx="115017">
                  <c:v>41.962285384151699</c:v>
                </c:pt>
                <c:pt idx="115018">
                  <c:v>41.962407388782701</c:v>
                </c:pt>
                <c:pt idx="115019">
                  <c:v>41.962529393023097</c:v>
                </c:pt>
                <c:pt idx="115020">
                  <c:v>41.962651396873099</c:v>
                </c:pt>
                <c:pt idx="115021">
                  <c:v>41.962773400332502</c:v>
                </c:pt>
                <c:pt idx="115022">
                  <c:v>41.962895403401397</c:v>
                </c:pt>
                <c:pt idx="115023">
                  <c:v>41.9630174060798</c:v>
                </c:pt>
                <c:pt idx="115024">
                  <c:v>41.963139408367603</c:v>
                </c:pt>
                <c:pt idx="115025">
                  <c:v>41.963261410264998</c:v>
                </c:pt>
                <c:pt idx="115026">
                  <c:v>41.963383411771801</c:v>
                </c:pt>
                <c:pt idx="115027">
                  <c:v>41.963505412888097</c:v>
                </c:pt>
                <c:pt idx="115028">
                  <c:v>41.963627413613899</c:v>
                </c:pt>
                <c:pt idx="115029">
                  <c:v>41.963749413949202</c:v>
                </c:pt>
                <c:pt idx="115030">
                  <c:v>41.963871413893997</c:v>
                </c:pt>
                <c:pt idx="115031">
                  <c:v>41.9639934134482</c:v>
                </c:pt>
                <c:pt idx="115032">
                  <c:v>41.964115412612003</c:v>
                </c:pt>
                <c:pt idx="115033">
                  <c:v>41.964237411385199</c:v>
                </c:pt>
                <c:pt idx="115034">
                  <c:v>41.964359409768001</c:v>
                </c:pt>
                <c:pt idx="115035">
                  <c:v>41.964481407760204</c:v>
                </c:pt>
                <c:pt idx="115036">
                  <c:v>41.964603405361899</c:v>
                </c:pt>
                <c:pt idx="115037">
                  <c:v>41.964725402573102</c:v>
                </c:pt>
                <c:pt idx="115038">
                  <c:v>41.964847399393797</c:v>
                </c:pt>
                <c:pt idx="115039">
                  <c:v>41.964969395824099</c:v>
                </c:pt>
                <c:pt idx="115040">
                  <c:v>41.965091391863801</c:v>
                </c:pt>
                <c:pt idx="115041">
                  <c:v>41.965213387513003</c:v>
                </c:pt>
                <c:pt idx="115042">
                  <c:v>41.965335382771698</c:v>
                </c:pt>
                <c:pt idx="115043">
                  <c:v>41.9654573776399</c:v>
                </c:pt>
                <c:pt idx="115044">
                  <c:v>41.965579372117702</c:v>
                </c:pt>
                <c:pt idx="115045">
                  <c:v>41.965701366204897</c:v>
                </c:pt>
                <c:pt idx="115046">
                  <c:v>41.965823359901599</c:v>
                </c:pt>
                <c:pt idx="115047">
                  <c:v>41.9659453532079</c:v>
                </c:pt>
                <c:pt idx="115048">
                  <c:v>41.966067346123701</c:v>
                </c:pt>
                <c:pt idx="115049">
                  <c:v>41.966189338648903</c:v>
                </c:pt>
                <c:pt idx="115050">
                  <c:v>41.966311330783697</c:v>
                </c:pt>
                <c:pt idx="115051">
                  <c:v>41.966433322527998</c:v>
                </c:pt>
                <c:pt idx="115052">
                  <c:v>41.966555313881798</c:v>
                </c:pt>
                <c:pt idx="115053">
                  <c:v>41.966677304845199</c:v>
                </c:pt>
                <c:pt idx="115054">
                  <c:v>41.966799295417999</c:v>
                </c:pt>
                <c:pt idx="115055">
                  <c:v>41.966921285600399</c:v>
                </c:pt>
                <c:pt idx="115056">
                  <c:v>41.9670432753923</c:v>
                </c:pt>
                <c:pt idx="115057">
                  <c:v>41.967165264793699</c:v>
                </c:pt>
                <c:pt idx="115058">
                  <c:v>41.967287253804599</c:v>
                </c:pt>
                <c:pt idx="115059">
                  <c:v>41.967409242425099</c:v>
                </c:pt>
                <c:pt idx="115060">
                  <c:v>41.967531230655098</c:v>
                </c:pt>
                <c:pt idx="115061">
                  <c:v>41.967653218494597</c:v>
                </c:pt>
                <c:pt idx="115062">
                  <c:v>41.967775205943603</c:v>
                </c:pt>
                <c:pt idx="115063">
                  <c:v>41.967897193002202</c:v>
                </c:pt>
                <c:pt idx="115064">
                  <c:v>41.9680191796703</c:v>
                </c:pt>
                <c:pt idx="115065">
                  <c:v>41.968141165947898</c:v>
                </c:pt>
                <c:pt idx="115066">
                  <c:v>41.968263151835103</c:v>
                </c:pt>
                <c:pt idx="115067">
                  <c:v>41.968385137331801</c:v>
                </c:pt>
                <c:pt idx="115068">
                  <c:v>41.968507122437998</c:v>
                </c:pt>
                <c:pt idx="115069">
                  <c:v>41.968629107153802</c:v>
                </c:pt>
                <c:pt idx="115070">
                  <c:v>41.968751091479099</c:v>
                </c:pt>
                <c:pt idx="115071">
                  <c:v>41.968873075413903</c:v>
                </c:pt>
                <c:pt idx="115072">
                  <c:v>41.968995058958299</c:v>
                </c:pt>
                <c:pt idx="115073">
                  <c:v>41.969117042112202</c:v>
                </c:pt>
                <c:pt idx="115074">
                  <c:v>41.969239024875698</c:v>
                </c:pt>
                <c:pt idx="115075">
                  <c:v>41.9693610072487</c:v>
                </c:pt>
                <c:pt idx="115076">
                  <c:v>41.969482989231302</c:v>
                </c:pt>
                <c:pt idx="115077">
                  <c:v>41.969604970823397</c:v>
                </c:pt>
                <c:pt idx="115078">
                  <c:v>41.969726952024999</c:v>
                </c:pt>
                <c:pt idx="115079">
                  <c:v>41.9698489328362</c:v>
                </c:pt>
                <c:pt idx="115080">
                  <c:v>41.969970913257001</c:v>
                </c:pt>
                <c:pt idx="115081">
                  <c:v>41.970092893287301</c:v>
                </c:pt>
                <c:pt idx="115082">
                  <c:v>41.970214872927201</c:v>
                </c:pt>
                <c:pt idx="115083">
                  <c:v>41.970336852176601</c:v>
                </c:pt>
                <c:pt idx="115084">
                  <c:v>41.970458831035501</c:v>
                </c:pt>
                <c:pt idx="115085">
                  <c:v>41.970580809504099</c:v>
                </c:pt>
                <c:pt idx="115086">
                  <c:v>41.970702787582098</c:v>
                </c:pt>
                <c:pt idx="115087">
                  <c:v>41.970824765269803</c:v>
                </c:pt>
                <c:pt idx="115088">
                  <c:v>41.970946742567001</c:v>
                </c:pt>
                <c:pt idx="115089">
                  <c:v>41.971068719473699</c:v>
                </c:pt>
                <c:pt idx="115090">
                  <c:v>41.971190695990103</c:v>
                </c:pt>
                <c:pt idx="115091">
                  <c:v>41.971312672115999</c:v>
                </c:pt>
                <c:pt idx="115092">
                  <c:v>41.971434647851403</c:v>
                </c:pt>
                <c:pt idx="115093">
                  <c:v>41.971556623196399</c:v>
                </c:pt>
                <c:pt idx="115094">
                  <c:v>41.971678598151001</c:v>
                </c:pt>
                <c:pt idx="115095">
                  <c:v>41.971800572715203</c:v>
                </c:pt>
                <c:pt idx="115096">
                  <c:v>41.971922546888898</c:v>
                </c:pt>
                <c:pt idx="115097">
                  <c:v>41.972044520672199</c:v>
                </c:pt>
                <c:pt idx="115098">
                  <c:v>41.9721664940651</c:v>
                </c:pt>
                <c:pt idx="115099">
                  <c:v>41.9722884670675</c:v>
                </c:pt>
                <c:pt idx="115100">
                  <c:v>41.9724104396795</c:v>
                </c:pt>
                <c:pt idx="115101">
                  <c:v>41.972532411901099</c:v>
                </c:pt>
                <c:pt idx="115102">
                  <c:v>41.972654383732298</c:v>
                </c:pt>
                <c:pt idx="115103">
                  <c:v>41.972776355173103</c:v>
                </c:pt>
                <c:pt idx="115104">
                  <c:v>41.972898326223401</c:v>
                </c:pt>
                <c:pt idx="115105">
                  <c:v>41.973020296883298</c:v>
                </c:pt>
                <c:pt idx="115106">
                  <c:v>41.973142267152802</c:v>
                </c:pt>
                <c:pt idx="115107">
                  <c:v>41.973264237031898</c:v>
                </c:pt>
                <c:pt idx="115108">
                  <c:v>41.973386206520601</c:v>
                </c:pt>
                <c:pt idx="115109">
                  <c:v>41.973508175618797</c:v>
                </c:pt>
                <c:pt idx="115110">
                  <c:v>41.973630144326698</c:v>
                </c:pt>
                <c:pt idx="115111">
                  <c:v>41.9737521126441</c:v>
                </c:pt>
                <c:pt idx="115112">
                  <c:v>41.9738740805711</c:v>
                </c:pt>
                <c:pt idx="115113">
                  <c:v>41.973996048107701</c:v>
                </c:pt>
                <c:pt idx="115114">
                  <c:v>41.974118015254</c:v>
                </c:pt>
                <c:pt idx="115115">
                  <c:v>41.974239982009799</c:v>
                </c:pt>
                <c:pt idx="115116">
                  <c:v>41.974361948375098</c:v>
                </c:pt>
                <c:pt idx="115117">
                  <c:v>41.974483914350103</c:v>
                </c:pt>
                <c:pt idx="115118">
                  <c:v>41.9746058799347</c:v>
                </c:pt>
                <c:pt idx="115119">
                  <c:v>41.974727845128903</c:v>
                </c:pt>
                <c:pt idx="115120">
                  <c:v>41.974849809932699</c:v>
                </c:pt>
                <c:pt idx="115121">
                  <c:v>41.974971774346102</c:v>
                </c:pt>
                <c:pt idx="115122">
                  <c:v>41.975093738369097</c:v>
                </c:pt>
                <c:pt idx="115123">
                  <c:v>41.975215702001698</c:v>
                </c:pt>
                <c:pt idx="115124">
                  <c:v>41.975337665243899</c:v>
                </c:pt>
                <c:pt idx="115125">
                  <c:v>41.975459628095699</c:v>
                </c:pt>
                <c:pt idx="115126">
                  <c:v>41.975581590557098</c:v>
                </c:pt>
                <c:pt idx="115127">
                  <c:v>41.975703552628097</c:v>
                </c:pt>
                <c:pt idx="115128">
                  <c:v>41.975825514308802</c:v>
                </c:pt>
                <c:pt idx="115129">
                  <c:v>41.975947475599</c:v>
                </c:pt>
                <c:pt idx="115130">
                  <c:v>41.976069436498904</c:v>
                </c:pt>
                <c:pt idx="115131">
                  <c:v>41.9761913970084</c:v>
                </c:pt>
                <c:pt idx="115132">
                  <c:v>41.976313357127403</c:v>
                </c:pt>
                <c:pt idx="115133">
                  <c:v>41.976435316856197</c:v>
                </c:pt>
                <c:pt idx="115134">
                  <c:v>41.976557276194498</c:v>
                </c:pt>
                <c:pt idx="115135">
                  <c:v>41.976679235142399</c:v>
                </c:pt>
                <c:pt idx="115136">
                  <c:v>41.976801193699998</c:v>
                </c:pt>
                <c:pt idx="115137">
                  <c:v>41.976923151867197</c:v>
                </c:pt>
                <c:pt idx="115138">
                  <c:v>41.977045109644003</c:v>
                </c:pt>
                <c:pt idx="115139">
                  <c:v>41.9771670670304</c:v>
                </c:pt>
                <c:pt idx="115140">
                  <c:v>41.977289024026497</c:v>
                </c:pt>
                <c:pt idx="115141">
                  <c:v>41.977410980632101</c:v>
                </c:pt>
                <c:pt idx="115142">
                  <c:v>41.977532936847503</c:v>
                </c:pt>
                <c:pt idx="115143">
                  <c:v>41.977654892672398</c:v>
                </c:pt>
                <c:pt idx="115144">
                  <c:v>41.977776848106998</c:v>
                </c:pt>
                <c:pt idx="115145">
                  <c:v>41.977898803151199</c:v>
                </c:pt>
                <c:pt idx="115146">
                  <c:v>41.978020757804998</c:v>
                </c:pt>
                <c:pt idx="115147">
                  <c:v>41.978142712068497</c:v>
                </c:pt>
                <c:pt idx="115148">
                  <c:v>41.978264665941602</c:v>
                </c:pt>
                <c:pt idx="115149">
                  <c:v>41.978386619424299</c:v>
                </c:pt>
                <c:pt idx="115150">
                  <c:v>41.978508572516702</c:v>
                </c:pt>
                <c:pt idx="115151">
                  <c:v>41.978630525218698</c:v>
                </c:pt>
                <c:pt idx="115152">
                  <c:v>41.978752477530399</c:v>
                </c:pt>
                <c:pt idx="115153">
                  <c:v>41.9788744294517</c:v>
                </c:pt>
                <c:pt idx="115154">
                  <c:v>41.978996380982601</c:v>
                </c:pt>
                <c:pt idx="115155">
                  <c:v>41.9791183321232</c:v>
                </c:pt>
                <c:pt idx="115156">
                  <c:v>41.979240282873398</c:v>
                </c:pt>
                <c:pt idx="115157">
                  <c:v>41.979362233233303</c:v>
                </c:pt>
                <c:pt idx="115158">
                  <c:v>41.9794841832028</c:v>
                </c:pt>
                <c:pt idx="115159">
                  <c:v>41.979606132782003</c:v>
                </c:pt>
                <c:pt idx="115160">
                  <c:v>41.979728081970798</c:v>
                </c:pt>
                <c:pt idx="115161">
                  <c:v>41.979850030769299</c:v>
                </c:pt>
                <c:pt idx="115162">
                  <c:v>41.9799719791774</c:v>
                </c:pt>
                <c:pt idx="115163">
                  <c:v>41.980093927195199</c:v>
                </c:pt>
                <c:pt idx="115164">
                  <c:v>41.980215874822697</c:v>
                </c:pt>
                <c:pt idx="115165">
                  <c:v>41.980337822059802</c:v>
                </c:pt>
                <c:pt idx="115166">
                  <c:v>41.980459768906499</c:v>
                </c:pt>
                <c:pt idx="115167">
                  <c:v>41.980581715362902</c:v>
                </c:pt>
                <c:pt idx="115168">
                  <c:v>41.980703661428997</c:v>
                </c:pt>
                <c:pt idx="115169">
                  <c:v>41.980825607104698</c:v>
                </c:pt>
                <c:pt idx="115170">
                  <c:v>41.980947552390099</c:v>
                </c:pt>
                <c:pt idx="115171">
                  <c:v>41.981069497285198</c:v>
                </c:pt>
                <c:pt idx="115172">
                  <c:v>41.981191441789903</c:v>
                </c:pt>
                <c:pt idx="115173">
                  <c:v>41.981313385904301</c:v>
                </c:pt>
                <c:pt idx="115174">
                  <c:v>41.981435329628397</c:v>
                </c:pt>
                <c:pt idx="115175">
                  <c:v>41.9815572729621</c:v>
                </c:pt>
                <c:pt idx="115176">
                  <c:v>41.981679215905501</c:v>
                </c:pt>
                <c:pt idx="115177">
                  <c:v>41.981801158458602</c:v>
                </c:pt>
                <c:pt idx="115178">
                  <c:v>41.981923100621302</c:v>
                </c:pt>
                <c:pt idx="115179">
                  <c:v>41.9820450423937</c:v>
                </c:pt>
                <c:pt idx="115180">
                  <c:v>41.982166983775798</c:v>
                </c:pt>
                <c:pt idx="115181">
                  <c:v>41.982288924767602</c:v>
                </c:pt>
                <c:pt idx="115182">
                  <c:v>41.982410865368998</c:v>
                </c:pt>
                <c:pt idx="115183">
                  <c:v>41.982532805580199</c:v>
                </c:pt>
                <c:pt idx="115184">
                  <c:v>41.982654745401</c:v>
                </c:pt>
                <c:pt idx="115185">
                  <c:v>41.982776684831499</c:v>
                </c:pt>
                <c:pt idx="115186">
                  <c:v>41.982898623871598</c:v>
                </c:pt>
                <c:pt idx="115187">
                  <c:v>41.983020562521503</c:v>
                </c:pt>
                <c:pt idx="115188">
                  <c:v>41.983142500781</c:v>
                </c:pt>
                <c:pt idx="115189">
                  <c:v>41.983264438650203</c:v>
                </c:pt>
                <c:pt idx="115190">
                  <c:v>41.983386376129197</c:v>
                </c:pt>
                <c:pt idx="115191">
                  <c:v>41.983508313217797</c:v>
                </c:pt>
                <c:pt idx="115192">
                  <c:v>41.983630249916096</c:v>
                </c:pt>
                <c:pt idx="115193">
                  <c:v>41.983752186224002</c:v>
                </c:pt>
                <c:pt idx="115194">
                  <c:v>41.9838741221417</c:v>
                </c:pt>
                <c:pt idx="115195">
                  <c:v>41.983996057669103</c:v>
                </c:pt>
                <c:pt idx="115196">
                  <c:v>41.984117992806198</c:v>
                </c:pt>
                <c:pt idx="115197">
                  <c:v>41.984239927552899</c:v>
                </c:pt>
                <c:pt idx="115198">
                  <c:v>41.984361861909399</c:v>
                </c:pt>
                <c:pt idx="115199">
                  <c:v>41.984483795875498</c:v>
                </c:pt>
                <c:pt idx="115200">
                  <c:v>41.984605729451403</c:v>
                </c:pt>
                <c:pt idx="115201">
                  <c:v>41.984727662636999</c:v>
                </c:pt>
                <c:pt idx="115202">
                  <c:v>41.984849595432202</c:v>
                </c:pt>
                <c:pt idx="115203">
                  <c:v>41.984971527837203</c:v>
                </c:pt>
                <c:pt idx="115204">
                  <c:v>41.985093459851903</c:v>
                </c:pt>
                <c:pt idx="115205">
                  <c:v>41.985215391476203</c:v>
                </c:pt>
                <c:pt idx="115206">
                  <c:v>41.985337322710301</c:v>
                </c:pt>
                <c:pt idx="115207">
                  <c:v>41.985459253554097</c:v>
                </c:pt>
                <c:pt idx="115208">
                  <c:v>41.9855811840076</c:v>
                </c:pt>
                <c:pt idx="115209">
                  <c:v>41.985703114070802</c:v>
                </c:pt>
                <c:pt idx="115210">
                  <c:v>41.985825043743802</c:v>
                </c:pt>
                <c:pt idx="115211">
                  <c:v>41.985946973026401</c:v>
                </c:pt>
                <c:pt idx="115212">
                  <c:v>41.986068901918799</c:v>
                </c:pt>
                <c:pt idx="115213">
                  <c:v>41.986190830420902</c:v>
                </c:pt>
                <c:pt idx="115214">
                  <c:v>41.986312758532698</c:v>
                </c:pt>
                <c:pt idx="115215">
                  <c:v>41.986434686254199</c:v>
                </c:pt>
                <c:pt idx="115216">
                  <c:v>41.9865566135854</c:v>
                </c:pt>
                <c:pt idx="115217">
                  <c:v>41.986678540526398</c:v>
                </c:pt>
                <c:pt idx="115218">
                  <c:v>41.986800467077003</c:v>
                </c:pt>
                <c:pt idx="115219">
                  <c:v>41.9869223932374</c:v>
                </c:pt>
                <c:pt idx="115220">
                  <c:v>41.987044319007602</c:v>
                </c:pt>
                <c:pt idx="115221">
                  <c:v>41.987166244387403</c:v>
                </c:pt>
                <c:pt idx="115222">
                  <c:v>41.987288169377003</c:v>
                </c:pt>
                <c:pt idx="115223">
                  <c:v>41.987410093976301</c:v>
                </c:pt>
                <c:pt idx="115224">
                  <c:v>41.987532018185298</c:v>
                </c:pt>
                <c:pt idx="115225">
                  <c:v>41.987653942004101</c:v>
                </c:pt>
                <c:pt idx="115226">
                  <c:v>41.987775865432603</c:v>
                </c:pt>
                <c:pt idx="115227">
                  <c:v>41.987897788470903</c:v>
                </c:pt>
                <c:pt idx="115228">
                  <c:v>41.988019711118802</c:v>
                </c:pt>
                <c:pt idx="115229">
                  <c:v>41.9881416333765</c:v>
                </c:pt>
                <c:pt idx="115230">
                  <c:v>41.988263555243996</c:v>
                </c:pt>
                <c:pt idx="115231">
                  <c:v>41.988385476721199</c:v>
                </c:pt>
                <c:pt idx="115232">
                  <c:v>41.9885073978081</c:v>
                </c:pt>
                <c:pt idx="115233">
                  <c:v>41.988629318504799</c:v>
                </c:pt>
                <c:pt idx="115234">
                  <c:v>41.988751238811197</c:v>
                </c:pt>
                <c:pt idx="115235">
                  <c:v>41.988873158727301</c:v>
                </c:pt>
                <c:pt idx="115236">
                  <c:v>41.988995078253197</c:v>
                </c:pt>
                <c:pt idx="115237">
                  <c:v>41.989116997388898</c:v>
                </c:pt>
                <c:pt idx="115238">
                  <c:v>41.989238916134298</c:v>
                </c:pt>
                <c:pt idx="115239">
                  <c:v>41.989360834489403</c:v>
                </c:pt>
                <c:pt idx="115240">
                  <c:v>41.9894827524543</c:v>
                </c:pt>
                <c:pt idx="115241">
                  <c:v>41.989604670029003</c:v>
                </c:pt>
                <c:pt idx="115242">
                  <c:v>41.989726587213397</c:v>
                </c:pt>
                <c:pt idx="115243">
                  <c:v>41.989848504007497</c:v>
                </c:pt>
                <c:pt idx="115244">
                  <c:v>41.989970420411403</c:v>
                </c:pt>
                <c:pt idx="115245">
                  <c:v>41.9900923364251</c:v>
                </c:pt>
                <c:pt idx="115246">
                  <c:v>41.990214252048503</c:v>
                </c:pt>
                <c:pt idx="115247">
                  <c:v>41.990336167281697</c:v>
                </c:pt>
                <c:pt idx="115248">
                  <c:v>41.990458082124597</c:v>
                </c:pt>
                <c:pt idx="115249">
                  <c:v>41.990579996577303</c:v>
                </c:pt>
                <c:pt idx="115250">
                  <c:v>41.9907019106398</c:v>
                </c:pt>
                <c:pt idx="115251">
                  <c:v>41.990823824312002</c:v>
                </c:pt>
                <c:pt idx="115252">
                  <c:v>41.990945737593997</c:v>
                </c:pt>
                <c:pt idx="115253">
                  <c:v>41.991067650485803</c:v>
                </c:pt>
                <c:pt idx="115254">
                  <c:v>41.991189562987302</c:v>
                </c:pt>
                <c:pt idx="115255">
                  <c:v>41.991311475098598</c:v>
                </c:pt>
                <c:pt idx="115256">
                  <c:v>41.991433386819701</c:v>
                </c:pt>
                <c:pt idx="115257">
                  <c:v>41.991555298150502</c:v>
                </c:pt>
                <c:pt idx="115258">
                  <c:v>41.991677209091101</c:v>
                </c:pt>
                <c:pt idx="115259">
                  <c:v>41.991799119641499</c:v>
                </c:pt>
                <c:pt idx="115260">
                  <c:v>41.991921029801702</c:v>
                </c:pt>
                <c:pt idx="115261">
                  <c:v>41.992042939571597</c:v>
                </c:pt>
                <c:pt idx="115262">
                  <c:v>41.992164848951298</c:v>
                </c:pt>
                <c:pt idx="115263">
                  <c:v>41.992286757940803</c:v>
                </c:pt>
                <c:pt idx="115264">
                  <c:v>41.992408666540101</c:v>
                </c:pt>
                <c:pt idx="115265">
                  <c:v>41.992530574749097</c:v>
                </c:pt>
                <c:pt idx="115266">
                  <c:v>41.992652482567998</c:v>
                </c:pt>
                <c:pt idx="115267">
                  <c:v>41.992774389996598</c:v>
                </c:pt>
                <c:pt idx="115268">
                  <c:v>41.992896297035003</c:v>
                </c:pt>
                <c:pt idx="115269">
                  <c:v>41.993018203683199</c:v>
                </c:pt>
                <c:pt idx="115270">
                  <c:v>41.993140109941201</c:v>
                </c:pt>
                <c:pt idx="115271">
                  <c:v>41.993262015808902</c:v>
                </c:pt>
                <c:pt idx="115272">
                  <c:v>41.993383921286501</c:v>
                </c:pt>
                <c:pt idx="115273">
                  <c:v>41.993505826373799</c:v>
                </c:pt>
                <c:pt idx="115274">
                  <c:v>41.993627731071001</c:v>
                </c:pt>
                <c:pt idx="115275">
                  <c:v>41.993749635377903</c:v>
                </c:pt>
                <c:pt idx="115276">
                  <c:v>41.993871539294702</c:v>
                </c:pt>
                <c:pt idx="115277">
                  <c:v>41.9939934428212</c:v>
                </c:pt>
                <c:pt idx="115278">
                  <c:v>41.994115345957503</c:v>
                </c:pt>
                <c:pt idx="115279">
                  <c:v>41.994237248703598</c:v>
                </c:pt>
                <c:pt idx="115280">
                  <c:v>41.994359151059598</c:v>
                </c:pt>
                <c:pt idx="115281">
                  <c:v>41.994481053025297</c:v>
                </c:pt>
                <c:pt idx="115282">
                  <c:v>41.994602954600801</c:v>
                </c:pt>
                <c:pt idx="115283">
                  <c:v>41.994724855786203</c:v>
                </c:pt>
                <c:pt idx="115284">
                  <c:v>41.994846756581303</c:v>
                </c:pt>
                <c:pt idx="115285">
                  <c:v>41.994968656986202</c:v>
                </c:pt>
                <c:pt idx="115286">
                  <c:v>41.995090557000999</c:v>
                </c:pt>
                <c:pt idx="115287">
                  <c:v>41.995212456625602</c:v>
                </c:pt>
                <c:pt idx="115288">
                  <c:v>41.995334355859903</c:v>
                </c:pt>
                <c:pt idx="115289">
                  <c:v>41.995456254704102</c:v>
                </c:pt>
                <c:pt idx="115290">
                  <c:v>41.9955781531581</c:v>
                </c:pt>
                <c:pt idx="115291">
                  <c:v>41.995700051221903</c:v>
                </c:pt>
                <c:pt idx="115292">
                  <c:v>41.995821948895603</c:v>
                </c:pt>
                <c:pt idx="115293">
                  <c:v>41.995943846179003</c:v>
                </c:pt>
                <c:pt idx="115294">
                  <c:v>41.9960657430723</c:v>
                </c:pt>
                <c:pt idx="115295">
                  <c:v>41.996187639575297</c:v>
                </c:pt>
                <c:pt idx="115296">
                  <c:v>41.996309535688198</c:v>
                </c:pt>
                <c:pt idx="115297">
                  <c:v>41.996431431410997</c:v>
                </c:pt>
                <c:pt idx="115298">
                  <c:v>41.996553326743502</c:v>
                </c:pt>
                <c:pt idx="115299">
                  <c:v>41.996675221685898</c:v>
                </c:pt>
                <c:pt idx="115300">
                  <c:v>41.996797116238099</c:v>
                </c:pt>
                <c:pt idx="115301">
                  <c:v>41.996919010400099</c:v>
                </c:pt>
                <c:pt idx="115302">
                  <c:v>41.997040904171897</c:v>
                </c:pt>
                <c:pt idx="115303">
                  <c:v>41.997162797553599</c:v>
                </c:pt>
                <c:pt idx="115304">
                  <c:v>41.997284690545101</c:v>
                </c:pt>
                <c:pt idx="115305">
                  <c:v>41.9974065831464</c:v>
                </c:pt>
                <c:pt idx="115306">
                  <c:v>41.997528475357598</c:v>
                </c:pt>
                <c:pt idx="115307">
                  <c:v>41.997650367178601</c:v>
                </c:pt>
                <c:pt idx="115308">
                  <c:v>41.997772258609402</c:v>
                </c:pt>
                <c:pt idx="115309">
                  <c:v>41.997894149650101</c:v>
                </c:pt>
                <c:pt idx="115310">
                  <c:v>41.998016040300598</c:v>
                </c:pt>
                <c:pt idx="115311">
                  <c:v>41.998137930561001</c:v>
                </c:pt>
                <c:pt idx="115312">
                  <c:v>41.998259820431201</c:v>
                </c:pt>
                <c:pt idx="115313">
                  <c:v>41.9983817099112</c:v>
                </c:pt>
                <c:pt idx="115314">
                  <c:v>41.998503599001097</c:v>
                </c:pt>
                <c:pt idx="115315">
                  <c:v>41.998625487700799</c:v>
                </c:pt>
                <c:pt idx="115316">
                  <c:v>41.9987473760104</c:v>
                </c:pt>
                <c:pt idx="115317">
                  <c:v>41.998869263929798</c:v>
                </c:pt>
                <c:pt idx="115318">
                  <c:v>41.998991151459002</c:v>
                </c:pt>
                <c:pt idx="115319">
                  <c:v>41.999113038598097</c:v>
                </c:pt>
                <c:pt idx="115320">
                  <c:v>41.999234925347103</c:v>
                </c:pt>
                <c:pt idx="115321">
                  <c:v>41.999356811705901</c:v>
                </c:pt>
                <c:pt idx="115322">
                  <c:v>41.999478697674597</c:v>
                </c:pt>
                <c:pt idx="115323">
                  <c:v>41.999600583253098</c:v>
                </c:pt>
                <c:pt idx="115324">
                  <c:v>41.999722468441398</c:v>
                </c:pt>
                <c:pt idx="115325">
                  <c:v>41.999844353239702</c:v>
                </c:pt>
                <c:pt idx="115326">
                  <c:v>41.999966237647797</c:v>
                </c:pt>
                <c:pt idx="115327">
                  <c:v>42.000088121665698</c:v>
                </c:pt>
                <c:pt idx="115328">
                  <c:v>42.000210005293503</c:v>
                </c:pt>
                <c:pt idx="115329">
                  <c:v>42.0003318885312</c:v>
                </c:pt>
                <c:pt idx="115330">
                  <c:v>42.000453771378702</c:v>
                </c:pt>
                <c:pt idx="115331">
                  <c:v>42.000575653836101</c:v>
                </c:pt>
                <c:pt idx="115332">
                  <c:v>42.000697535903299</c:v>
                </c:pt>
                <c:pt idx="115333">
                  <c:v>42.000819417580502</c:v>
                </c:pt>
                <c:pt idx="115334">
                  <c:v>42.000941298867403</c:v>
                </c:pt>
                <c:pt idx="115335">
                  <c:v>42.001063179764301</c:v>
                </c:pt>
                <c:pt idx="115336">
                  <c:v>42.001185060270998</c:v>
                </c:pt>
                <c:pt idx="115337">
                  <c:v>42.0013069403876</c:v>
                </c:pt>
                <c:pt idx="115338">
                  <c:v>42.0014288201141</c:v>
                </c:pt>
                <c:pt idx="115339">
                  <c:v>42.001550699450497</c:v>
                </c:pt>
                <c:pt idx="115340">
                  <c:v>42.0016725783967</c:v>
                </c:pt>
                <c:pt idx="115341">
                  <c:v>42.001794456952801</c:v>
                </c:pt>
                <c:pt idx="115342">
                  <c:v>42.0019163351188</c:v>
                </c:pt>
                <c:pt idx="115343">
                  <c:v>42.002038212894597</c:v>
                </c:pt>
                <c:pt idx="115344">
                  <c:v>42.002160090280299</c:v>
                </c:pt>
                <c:pt idx="115345">
                  <c:v>42.002281967275998</c:v>
                </c:pt>
                <c:pt idx="115346">
                  <c:v>42.002403843881503</c:v>
                </c:pt>
                <c:pt idx="115347">
                  <c:v>42.002525720096799</c:v>
                </c:pt>
                <c:pt idx="115348">
                  <c:v>42.002647595922099</c:v>
                </c:pt>
                <c:pt idx="115349">
                  <c:v>42.002769471357297</c:v>
                </c:pt>
                <c:pt idx="115350">
                  <c:v>42.002891346402301</c:v>
                </c:pt>
                <c:pt idx="115351">
                  <c:v>42.003013221057202</c:v>
                </c:pt>
                <c:pt idx="115352">
                  <c:v>42.003135095322101</c:v>
                </c:pt>
                <c:pt idx="115353">
                  <c:v>42.003256969196798</c:v>
                </c:pt>
                <c:pt idx="115354">
                  <c:v>42.0033788426814</c:v>
                </c:pt>
                <c:pt idx="115355">
                  <c:v>42.0035007157759</c:v>
                </c:pt>
                <c:pt idx="115356">
                  <c:v>42.003622588480297</c:v>
                </c:pt>
                <c:pt idx="115357">
                  <c:v>42.0037444607946</c:v>
                </c:pt>
                <c:pt idx="115358">
                  <c:v>42.003866332718701</c:v>
                </c:pt>
                <c:pt idx="115359">
                  <c:v>42.003988204252799</c:v>
                </c:pt>
                <c:pt idx="115360">
                  <c:v>42.004110075396802</c:v>
                </c:pt>
                <c:pt idx="115361">
                  <c:v>42.004231946150703</c:v>
                </c:pt>
                <c:pt idx="115362">
                  <c:v>42.004353816514502</c:v>
                </c:pt>
                <c:pt idx="115363">
                  <c:v>42.004475686488199</c:v>
                </c:pt>
                <c:pt idx="115364">
                  <c:v>42.004597556071801</c:v>
                </c:pt>
                <c:pt idx="115365">
                  <c:v>42.0047194252653</c:v>
                </c:pt>
                <c:pt idx="115366">
                  <c:v>42.004841294068697</c:v>
                </c:pt>
                <c:pt idx="115367">
                  <c:v>42.004963162481999</c:v>
                </c:pt>
                <c:pt idx="115368">
                  <c:v>42.005085030505199</c:v>
                </c:pt>
                <c:pt idx="115369">
                  <c:v>42.005206898138397</c:v>
                </c:pt>
                <c:pt idx="115370">
                  <c:v>42.005328765381499</c:v>
                </c:pt>
                <c:pt idx="115371">
                  <c:v>42.0054506322344</c:v>
                </c:pt>
                <c:pt idx="115372">
                  <c:v>42.005572498697298</c:v>
                </c:pt>
                <c:pt idx="115373">
                  <c:v>42.0056943647701</c:v>
                </c:pt>
                <c:pt idx="115374">
                  <c:v>42.005816230452801</c:v>
                </c:pt>
                <c:pt idx="115375">
                  <c:v>42.005938095745499</c:v>
                </c:pt>
                <c:pt idx="115376">
                  <c:v>42.006059960648003</c:v>
                </c:pt>
                <c:pt idx="115377">
                  <c:v>42.006181825160503</c:v>
                </c:pt>
                <c:pt idx="115378">
                  <c:v>42.006303689282902</c:v>
                </c:pt>
                <c:pt idx="115379">
                  <c:v>42.006425553015198</c:v>
                </c:pt>
                <c:pt idx="115380">
                  <c:v>42.006547416357499</c:v>
                </c:pt>
                <c:pt idx="115381">
                  <c:v>42.006669279309598</c:v>
                </c:pt>
                <c:pt idx="115382">
                  <c:v>42.006791141871801</c:v>
                </c:pt>
                <c:pt idx="115383">
                  <c:v>42.006913004043803</c:v>
                </c:pt>
                <c:pt idx="115384">
                  <c:v>42.007034865825702</c:v>
                </c:pt>
                <c:pt idx="115385">
                  <c:v>42.007156727217598</c:v>
                </c:pt>
                <c:pt idx="115386">
                  <c:v>42.007278588219499</c:v>
                </c:pt>
                <c:pt idx="115387">
                  <c:v>42.007400448831199</c:v>
                </c:pt>
                <c:pt idx="115388">
                  <c:v>42.007522309052902</c:v>
                </c:pt>
                <c:pt idx="115389">
                  <c:v>42.007644168884603</c:v>
                </c:pt>
                <c:pt idx="115390">
                  <c:v>42.007766028326103</c:v>
                </c:pt>
                <c:pt idx="115391">
                  <c:v>42.007887887377599</c:v>
                </c:pt>
                <c:pt idx="115392">
                  <c:v>42.0080097460391</c:v>
                </c:pt>
                <c:pt idx="115393">
                  <c:v>42.008131604310499</c:v>
                </c:pt>
                <c:pt idx="115394">
                  <c:v>42.008253462191803</c:v>
                </c:pt>
                <c:pt idx="115395">
                  <c:v>42.008375319683097</c:v>
                </c:pt>
                <c:pt idx="115396">
                  <c:v>42.008497176784303</c:v>
                </c:pt>
                <c:pt idx="115397">
                  <c:v>42.008619033495499</c:v>
                </c:pt>
                <c:pt idx="115398">
                  <c:v>42.0087408898166</c:v>
                </c:pt>
                <c:pt idx="115399">
                  <c:v>42.008862745747599</c:v>
                </c:pt>
                <c:pt idx="115400">
                  <c:v>42.008984601288603</c:v>
                </c:pt>
                <c:pt idx="115401">
                  <c:v>42.009106456439604</c:v>
                </c:pt>
                <c:pt idx="115402">
                  <c:v>42.009228311200502</c:v>
                </c:pt>
                <c:pt idx="115403">
                  <c:v>42.009350165571398</c:v>
                </c:pt>
                <c:pt idx="115404">
                  <c:v>42.009472019552199</c:v>
                </c:pt>
                <c:pt idx="115405">
                  <c:v>42.009593873142997</c:v>
                </c:pt>
                <c:pt idx="115406">
                  <c:v>42.0097157263437</c:v>
                </c:pt>
                <c:pt idx="115407">
                  <c:v>42.0098375791544</c:v>
                </c:pt>
                <c:pt idx="115408">
                  <c:v>42.009959431575098</c:v>
                </c:pt>
                <c:pt idx="115409">
                  <c:v>42.0100812836057</c:v>
                </c:pt>
                <c:pt idx="115410">
                  <c:v>42.0102031352463</c:v>
                </c:pt>
                <c:pt idx="115411">
                  <c:v>42.010324986496798</c:v>
                </c:pt>
                <c:pt idx="115412">
                  <c:v>42.010446837357399</c:v>
                </c:pt>
                <c:pt idx="115413">
                  <c:v>42.010568687827799</c:v>
                </c:pt>
                <c:pt idx="115414">
                  <c:v>42.010690537908303</c:v>
                </c:pt>
                <c:pt idx="115415">
                  <c:v>42.010812387598698</c:v>
                </c:pt>
                <c:pt idx="115416">
                  <c:v>42.010934236899097</c:v>
                </c:pt>
                <c:pt idx="115417">
                  <c:v>42.0110560858094</c:v>
                </c:pt>
                <c:pt idx="115418">
                  <c:v>42.011177934329801</c:v>
                </c:pt>
                <c:pt idx="115419">
                  <c:v>42.0112997824601</c:v>
                </c:pt>
                <c:pt idx="115420">
                  <c:v>42.011421630200303</c:v>
                </c:pt>
                <c:pt idx="115421">
                  <c:v>42.011543477550603</c:v>
                </c:pt>
                <c:pt idx="115422">
                  <c:v>42.011665324510801</c:v>
                </c:pt>
                <c:pt idx="115423">
                  <c:v>42.011787171080996</c:v>
                </c:pt>
                <c:pt idx="115424">
                  <c:v>42.011909017261203</c:v>
                </c:pt>
                <c:pt idx="115425">
                  <c:v>42.0120308630514</c:v>
                </c:pt>
                <c:pt idx="115426">
                  <c:v>42.012152708451502</c:v>
                </c:pt>
                <c:pt idx="115427">
                  <c:v>42.012274553461701</c:v>
                </c:pt>
                <c:pt idx="115428">
                  <c:v>42.012396398081798</c:v>
                </c:pt>
                <c:pt idx="115429">
                  <c:v>42.012518242311899</c:v>
                </c:pt>
                <c:pt idx="115430">
                  <c:v>42.012640086151997</c:v>
                </c:pt>
                <c:pt idx="115431">
                  <c:v>42.0127619296021</c:v>
                </c:pt>
                <c:pt idx="115432">
                  <c:v>42.0128837726621</c:v>
                </c:pt>
                <c:pt idx="115433">
                  <c:v>42.013005615332197</c:v>
                </c:pt>
                <c:pt idx="115434">
                  <c:v>42.013127457612299</c:v>
                </c:pt>
                <c:pt idx="115435">
                  <c:v>42.013249299502299</c:v>
                </c:pt>
                <c:pt idx="115436">
                  <c:v>42.013371141002402</c:v>
                </c:pt>
                <c:pt idx="115437">
                  <c:v>42.013492982112403</c:v>
                </c:pt>
                <c:pt idx="115438">
                  <c:v>42.013614822832402</c:v>
                </c:pt>
                <c:pt idx="115439">
                  <c:v>42.013736663162497</c:v>
                </c:pt>
                <c:pt idx="115440">
                  <c:v>42.013858503102497</c:v>
                </c:pt>
                <c:pt idx="115441">
                  <c:v>42.013980342652502</c:v>
                </c:pt>
                <c:pt idx="115442">
                  <c:v>42.014102181812603</c:v>
                </c:pt>
                <c:pt idx="115443">
                  <c:v>42.014224020582603</c:v>
                </c:pt>
                <c:pt idx="115444">
                  <c:v>42.014345858962699</c:v>
                </c:pt>
                <c:pt idx="115445">
                  <c:v>42.0144676969527</c:v>
                </c:pt>
                <c:pt idx="115446">
                  <c:v>42.014589534552798</c:v>
                </c:pt>
                <c:pt idx="115447">
                  <c:v>42.0147113717629</c:v>
                </c:pt>
                <c:pt idx="115448">
                  <c:v>42.014833208582999</c:v>
                </c:pt>
                <c:pt idx="115449">
                  <c:v>42.014955045012996</c:v>
                </c:pt>
                <c:pt idx="115450">
                  <c:v>42.015076881053197</c:v>
                </c:pt>
                <c:pt idx="115451">
                  <c:v>42.015198716703303</c:v>
                </c:pt>
                <c:pt idx="115452">
                  <c:v>42.015320551963399</c:v>
                </c:pt>
                <c:pt idx="115453">
                  <c:v>42.015442386833598</c:v>
                </c:pt>
                <c:pt idx="115454">
                  <c:v>42.015564221313703</c:v>
                </c:pt>
                <c:pt idx="115455">
                  <c:v>42.015686055403897</c:v>
                </c:pt>
                <c:pt idx="115456">
                  <c:v>42.015807889104103</c:v>
                </c:pt>
                <c:pt idx="115457">
                  <c:v>42.015929722414299</c:v>
                </c:pt>
                <c:pt idx="115458">
                  <c:v>42.016051555334599</c:v>
                </c:pt>
                <c:pt idx="115459">
                  <c:v>42.016173387864903</c:v>
                </c:pt>
                <c:pt idx="115460">
                  <c:v>42.016295220005198</c:v>
                </c:pt>
                <c:pt idx="115461">
                  <c:v>42.016417051755496</c:v>
                </c:pt>
                <c:pt idx="115462">
                  <c:v>42.0165388831158</c:v>
                </c:pt>
                <c:pt idx="115463">
                  <c:v>42.0166607140862</c:v>
                </c:pt>
                <c:pt idx="115464">
                  <c:v>42.016782544666597</c:v>
                </c:pt>
                <c:pt idx="115465">
                  <c:v>42.016904374857099</c:v>
                </c:pt>
                <c:pt idx="115466">
                  <c:v>42.017026204657597</c:v>
                </c:pt>
                <c:pt idx="115467">
                  <c:v>42.0171480340681</c:v>
                </c:pt>
                <c:pt idx="115468">
                  <c:v>42.0172698630886</c:v>
                </c:pt>
                <c:pt idx="115469">
                  <c:v>42.017391691719197</c:v>
                </c:pt>
                <c:pt idx="115470">
                  <c:v>42.017513519959799</c:v>
                </c:pt>
                <c:pt idx="115471">
                  <c:v>42.017635347810497</c:v>
                </c:pt>
                <c:pt idx="115472">
                  <c:v>42.0177571752712</c:v>
                </c:pt>
                <c:pt idx="115473">
                  <c:v>42.0178790023419</c:v>
                </c:pt>
                <c:pt idx="115474">
                  <c:v>42.018000829022697</c:v>
                </c:pt>
                <c:pt idx="115475">
                  <c:v>42.018122655313498</c:v>
                </c:pt>
                <c:pt idx="115476">
                  <c:v>42.018244481214403</c:v>
                </c:pt>
                <c:pt idx="115477">
                  <c:v>42.018366306725298</c:v>
                </c:pt>
                <c:pt idx="115478">
                  <c:v>42.018488131846198</c:v>
                </c:pt>
                <c:pt idx="115479">
                  <c:v>42.018609956577201</c:v>
                </c:pt>
                <c:pt idx="115480">
                  <c:v>42.018731780918301</c:v>
                </c:pt>
                <c:pt idx="115481">
                  <c:v>42.018853604869399</c:v>
                </c:pt>
                <c:pt idx="115482">
                  <c:v>42.018975428430601</c:v>
                </c:pt>
                <c:pt idx="115483">
                  <c:v>42.019097251601799</c:v>
                </c:pt>
                <c:pt idx="115484">
                  <c:v>42.019219074383102</c:v>
                </c:pt>
                <c:pt idx="115485">
                  <c:v>42.019340896774402</c:v>
                </c:pt>
                <c:pt idx="115486">
                  <c:v>42.019462718775799</c:v>
                </c:pt>
                <c:pt idx="115487">
                  <c:v>42.0195845403872</c:v>
                </c:pt>
                <c:pt idx="115488">
                  <c:v>42.019706361608698</c:v>
                </c:pt>
                <c:pt idx="115489">
                  <c:v>42.0198281824403</c:v>
                </c:pt>
                <c:pt idx="115490">
                  <c:v>42.019950002881899</c:v>
                </c:pt>
                <c:pt idx="115491">
                  <c:v>42.020071822933602</c:v>
                </c:pt>
                <c:pt idx="115492">
                  <c:v>42.020193642595402</c:v>
                </c:pt>
                <c:pt idx="115493">
                  <c:v>42.020315461867199</c:v>
                </c:pt>
                <c:pt idx="115494">
                  <c:v>42.0204372807491</c:v>
                </c:pt>
                <c:pt idx="115495">
                  <c:v>42.020559099240998</c:v>
                </c:pt>
                <c:pt idx="115496">
                  <c:v>42.020680917343</c:v>
                </c:pt>
                <c:pt idx="115497">
                  <c:v>42.020802735055099</c:v>
                </c:pt>
                <c:pt idx="115498">
                  <c:v>42.020924552377302</c:v>
                </c:pt>
                <c:pt idx="115499">
                  <c:v>42.021046369309602</c:v>
                </c:pt>
                <c:pt idx="115500">
                  <c:v>42.021168185851899</c:v>
                </c:pt>
                <c:pt idx="115501">
                  <c:v>42.021290002004299</c:v>
                </c:pt>
                <c:pt idx="115502">
                  <c:v>42.021411817766797</c:v>
                </c:pt>
                <c:pt idx="115503">
                  <c:v>42.021533633139299</c:v>
                </c:pt>
                <c:pt idx="115504">
                  <c:v>42.021655448121898</c:v>
                </c:pt>
                <c:pt idx="115505">
                  <c:v>42.0217772627146</c:v>
                </c:pt>
                <c:pt idx="115506">
                  <c:v>42.0218990769174</c:v>
                </c:pt>
                <c:pt idx="115507">
                  <c:v>42.022020890730303</c:v>
                </c:pt>
                <c:pt idx="115508">
                  <c:v>42.022142704153303</c:v>
                </c:pt>
                <c:pt idx="115509">
                  <c:v>42.022264517186301</c:v>
                </c:pt>
                <c:pt idx="115510">
                  <c:v>42.022386329829502</c:v>
                </c:pt>
                <c:pt idx="115511">
                  <c:v>42.0225081420827</c:v>
                </c:pt>
                <c:pt idx="115512">
                  <c:v>42.022629953946002</c:v>
                </c:pt>
                <c:pt idx="115513">
                  <c:v>42.0227517654194</c:v>
                </c:pt>
                <c:pt idx="115514">
                  <c:v>42.022873576502903</c:v>
                </c:pt>
                <c:pt idx="115515">
                  <c:v>42.022995387196502</c:v>
                </c:pt>
                <c:pt idx="115516">
                  <c:v>42.023117197500198</c:v>
                </c:pt>
                <c:pt idx="115517">
                  <c:v>42.023239007413999</c:v>
                </c:pt>
                <c:pt idx="115518">
                  <c:v>42.023360816937803</c:v>
                </c:pt>
                <c:pt idx="115519">
                  <c:v>42.023482626071797</c:v>
                </c:pt>
                <c:pt idx="115520">
                  <c:v>42.023604434815901</c:v>
                </c:pt>
                <c:pt idx="115521">
                  <c:v>42.023726243170103</c:v>
                </c:pt>
                <c:pt idx="115522">
                  <c:v>42.023848051134401</c:v>
                </c:pt>
                <c:pt idx="115523">
                  <c:v>42.023969858708703</c:v>
                </c:pt>
                <c:pt idx="115524">
                  <c:v>42.024091665893202</c:v>
                </c:pt>
                <c:pt idx="115525">
                  <c:v>42.024213472687798</c:v>
                </c:pt>
                <c:pt idx="115526">
                  <c:v>42.024335279092497</c:v>
                </c:pt>
                <c:pt idx="115527">
                  <c:v>42.0244570851074</c:v>
                </c:pt>
                <c:pt idx="115528">
                  <c:v>42.0245788907323</c:v>
                </c:pt>
                <c:pt idx="115529">
                  <c:v>42.024700695967297</c:v>
                </c:pt>
                <c:pt idx="115530">
                  <c:v>42.024822500812498</c:v>
                </c:pt>
                <c:pt idx="115531">
                  <c:v>42.024944305267702</c:v>
                </c:pt>
                <c:pt idx="115532">
                  <c:v>42.025066109333103</c:v>
                </c:pt>
                <c:pt idx="115533">
                  <c:v>42.025187913008601</c:v>
                </c:pt>
                <c:pt idx="115534">
                  <c:v>42.025309716294203</c:v>
                </c:pt>
                <c:pt idx="115535">
                  <c:v>42.025431519189901</c:v>
                </c:pt>
                <c:pt idx="115536">
                  <c:v>42.025553321695703</c:v>
                </c:pt>
                <c:pt idx="115537">
                  <c:v>42.025675123811702</c:v>
                </c:pt>
                <c:pt idx="115538">
                  <c:v>42.025796925537797</c:v>
                </c:pt>
                <c:pt idx="115539">
                  <c:v>42.025918726874004</c:v>
                </c:pt>
                <c:pt idx="115540">
                  <c:v>42.026040527820399</c:v>
                </c:pt>
                <c:pt idx="115541">
                  <c:v>42.026162328376799</c:v>
                </c:pt>
                <c:pt idx="115542">
                  <c:v>42.026284128543402</c:v>
                </c:pt>
                <c:pt idx="115543">
                  <c:v>42.026405928320102</c:v>
                </c:pt>
                <c:pt idx="115544">
                  <c:v>42.026527727706998</c:v>
                </c:pt>
                <c:pt idx="115545">
                  <c:v>42.026649526703999</c:v>
                </c:pt>
                <c:pt idx="115546">
                  <c:v>42.026771325311103</c:v>
                </c:pt>
                <c:pt idx="115547">
                  <c:v>42.026893123528303</c:v>
                </c:pt>
                <c:pt idx="115548">
                  <c:v>42.0270149213557</c:v>
                </c:pt>
                <c:pt idx="115549">
                  <c:v>42.027136718793201</c:v>
                </c:pt>
                <c:pt idx="115550">
                  <c:v>42.027258515840899</c:v>
                </c:pt>
                <c:pt idx="115551">
                  <c:v>42.0273803124987</c:v>
                </c:pt>
                <c:pt idx="115552">
                  <c:v>42.027502108766598</c:v>
                </c:pt>
                <c:pt idx="115553">
                  <c:v>42.027623904644699</c:v>
                </c:pt>
                <c:pt idx="115554">
                  <c:v>42.027745700132897</c:v>
                </c:pt>
                <c:pt idx="115555">
                  <c:v>42.027867495231199</c:v>
                </c:pt>
                <c:pt idx="115556">
                  <c:v>42.027989289939697</c:v>
                </c:pt>
                <c:pt idx="115557">
                  <c:v>42.028111084258398</c:v>
                </c:pt>
                <c:pt idx="115558">
                  <c:v>42.028232878187197</c:v>
                </c:pt>
                <c:pt idx="115559">
                  <c:v>42.028354671726099</c:v>
                </c:pt>
                <c:pt idx="115560">
                  <c:v>42.028476464875197</c:v>
                </c:pt>
                <c:pt idx="115561">
                  <c:v>42.028598257634499</c:v>
                </c:pt>
                <c:pt idx="115562">
                  <c:v>42.028720050003898</c:v>
                </c:pt>
                <c:pt idx="115563">
                  <c:v>42.0288418419834</c:v>
                </c:pt>
                <c:pt idx="115564">
                  <c:v>42.028963633573099</c:v>
                </c:pt>
                <c:pt idx="115565">
                  <c:v>42.029085424773001</c:v>
                </c:pt>
                <c:pt idx="115566">
                  <c:v>42.029207215583</c:v>
                </c:pt>
                <c:pt idx="115567">
                  <c:v>42.029329006003202</c:v>
                </c:pt>
                <c:pt idx="115568">
                  <c:v>42.029450796033501</c:v>
                </c:pt>
                <c:pt idx="115569">
                  <c:v>42.029572585674003</c:v>
                </c:pt>
                <c:pt idx="115570">
                  <c:v>42.029694374924702</c:v>
                </c:pt>
                <c:pt idx="115571">
                  <c:v>42.029816163785497</c:v>
                </c:pt>
                <c:pt idx="115572">
                  <c:v>42.029937952256503</c:v>
                </c:pt>
                <c:pt idx="115573">
                  <c:v>42.030059740337599</c:v>
                </c:pt>
                <c:pt idx="115574">
                  <c:v>42.030181528028997</c:v>
                </c:pt>
                <c:pt idx="115575">
                  <c:v>42.0303033153304</c:v>
                </c:pt>
                <c:pt idx="115576">
                  <c:v>42.030425102242098</c:v>
                </c:pt>
                <c:pt idx="115577">
                  <c:v>42.030546888763901</c:v>
                </c:pt>
                <c:pt idx="115578">
                  <c:v>42.0306686748959</c:v>
                </c:pt>
                <c:pt idx="115579">
                  <c:v>42.030790460638102</c:v>
                </c:pt>
                <c:pt idx="115580">
                  <c:v>42.0309122459905</c:v>
                </c:pt>
                <c:pt idx="115581">
                  <c:v>42.031034030953002</c:v>
                </c:pt>
                <c:pt idx="115582">
                  <c:v>42.0311558155257</c:v>
                </c:pt>
                <c:pt idx="115583">
                  <c:v>42.031277599708602</c:v>
                </c:pt>
                <c:pt idx="115584">
                  <c:v>42.031399383501601</c:v>
                </c:pt>
                <c:pt idx="115585">
                  <c:v>42.031521166904902</c:v>
                </c:pt>
                <c:pt idx="115586">
                  <c:v>42.0316429499183</c:v>
                </c:pt>
                <c:pt idx="115587">
                  <c:v>42.031764732541902</c:v>
                </c:pt>
                <c:pt idx="115588">
                  <c:v>42.031886514775699</c:v>
                </c:pt>
                <c:pt idx="115589">
                  <c:v>42.032008296619701</c:v>
                </c:pt>
                <c:pt idx="115590">
                  <c:v>42.032130078073898</c:v>
                </c:pt>
                <c:pt idx="115591">
                  <c:v>42.032251859138199</c:v>
                </c:pt>
                <c:pt idx="115592">
                  <c:v>42.032373639812803</c:v>
                </c:pt>
                <c:pt idx="115593">
                  <c:v>42.032495420097497</c:v>
                </c:pt>
                <c:pt idx="115594">
                  <c:v>42.032617199992401</c:v>
                </c:pt>
                <c:pt idx="115595">
                  <c:v>42.032738979497502</c:v>
                </c:pt>
                <c:pt idx="115596">
                  <c:v>42.032860758612799</c:v>
                </c:pt>
                <c:pt idx="115597">
                  <c:v>42.032982537338398</c:v>
                </c:pt>
                <c:pt idx="115598">
                  <c:v>42.033104315674102</c:v>
                </c:pt>
                <c:pt idx="115599">
                  <c:v>42.033226093620002</c:v>
                </c:pt>
                <c:pt idx="115600">
                  <c:v>42.033347871176097</c:v>
                </c:pt>
                <c:pt idx="115601">
                  <c:v>42.033469648342397</c:v>
                </c:pt>
                <c:pt idx="115602">
                  <c:v>42.0335914251189</c:v>
                </c:pt>
                <c:pt idx="115603">
                  <c:v>42.033713201505599</c:v>
                </c:pt>
                <c:pt idx="115604">
                  <c:v>42.033834977502501</c:v>
                </c:pt>
                <c:pt idx="115605">
                  <c:v>42.033956753109599</c:v>
                </c:pt>
                <c:pt idx="115606">
                  <c:v>42.034078528327001</c:v>
                </c:pt>
                <c:pt idx="115607">
                  <c:v>42.034200303154499</c:v>
                </c:pt>
                <c:pt idx="115608">
                  <c:v>42.0343220775923</c:v>
                </c:pt>
                <c:pt idx="115609">
                  <c:v>42.034443851640198</c:v>
                </c:pt>
                <c:pt idx="115610">
                  <c:v>42.034565625298399</c:v>
                </c:pt>
                <c:pt idx="115611">
                  <c:v>42.034687398566803</c:v>
                </c:pt>
                <c:pt idx="115612">
                  <c:v>42.034809171445403</c:v>
                </c:pt>
                <c:pt idx="115613">
                  <c:v>42.034930943934199</c:v>
                </c:pt>
                <c:pt idx="115614">
                  <c:v>42.035052716033199</c:v>
                </c:pt>
                <c:pt idx="115615">
                  <c:v>42.035174487742502</c:v>
                </c:pt>
                <c:pt idx="115616">
                  <c:v>42.035296259062001</c:v>
                </c:pt>
                <c:pt idx="115617">
                  <c:v>42.035418029991597</c:v>
                </c:pt>
                <c:pt idx="115618">
                  <c:v>42.035539800531602</c:v>
                </c:pt>
                <c:pt idx="115619">
                  <c:v>42.035661570681697</c:v>
                </c:pt>
                <c:pt idx="115620">
                  <c:v>42.035783340442102</c:v>
                </c:pt>
                <c:pt idx="115621">
                  <c:v>42.035905109812603</c:v>
                </c:pt>
                <c:pt idx="115622">
                  <c:v>42.0360268787935</c:v>
                </c:pt>
                <c:pt idx="115623">
                  <c:v>42.036148647384501</c:v>
                </c:pt>
                <c:pt idx="115624">
                  <c:v>42.036270415585797</c:v>
                </c:pt>
                <c:pt idx="115625">
                  <c:v>42.036392183397297</c:v>
                </c:pt>
                <c:pt idx="115626">
                  <c:v>42.036513950819</c:v>
                </c:pt>
                <c:pt idx="115627">
                  <c:v>42.036635717850999</c:v>
                </c:pt>
                <c:pt idx="115628">
                  <c:v>42.036757484493201</c:v>
                </c:pt>
                <c:pt idx="115629">
                  <c:v>42.036879250745599</c:v>
                </c:pt>
                <c:pt idx="115630">
                  <c:v>42.037001016608301</c:v>
                </c:pt>
                <c:pt idx="115631">
                  <c:v>42.037122782081198</c:v>
                </c:pt>
                <c:pt idx="115632">
                  <c:v>42.037244547164399</c:v>
                </c:pt>
                <c:pt idx="115633">
                  <c:v>42.037366311857802</c:v>
                </c:pt>
                <c:pt idx="115634">
                  <c:v>42.037488076161402</c:v>
                </c:pt>
                <c:pt idx="115635">
                  <c:v>42.037609840075298</c:v>
                </c:pt>
                <c:pt idx="115636">
                  <c:v>42.037731603599397</c:v>
                </c:pt>
                <c:pt idx="115637">
                  <c:v>42.037853366733799</c:v>
                </c:pt>
                <c:pt idx="115638">
                  <c:v>42.037975129478397</c:v>
                </c:pt>
                <c:pt idx="115639">
                  <c:v>42.038096891833298</c:v>
                </c:pt>
                <c:pt idx="115640">
                  <c:v>42.038218653798403</c:v>
                </c:pt>
                <c:pt idx="115641">
                  <c:v>42.038340415373703</c:v>
                </c:pt>
                <c:pt idx="115642">
                  <c:v>42.038462176559399</c:v>
                </c:pt>
                <c:pt idx="115643">
                  <c:v>42.038583937355199</c:v>
                </c:pt>
                <c:pt idx="115644">
                  <c:v>42.038705697761401</c:v>
                </c:pt>
                <c:pt idx="115645">
                  <c:v>42.0388274577777</c:v>
                </c:pt>
                <c:pt idx="115646">
                  <c:v>42.038949217404401</c:v>
                </c:pt>
                <c:pt idx="115647">
                  <c:v>42.039070976641298</c:v>
                </c:pt>
                <c:pt idx="115648">
                  <c:v>42.039192735488399</c:v>
                </c:pt>
                <c:pt idx="115649">
                  <c:v>42.039314493945803</c:v>
                </c:pt>
                <c:pt idx="115650">
                  <c:v>42.039436252013502</c:v>
                </c:pt>
                <c:pt idx="115651">
                  <c:v>42.039558009691497</c:v>
                </c:pt>
                <c:pt idx="115652">
                  <c:v>42.039679766979702</c:v>
                </c:pt>
                <c:pt idx="115653">
                  <c:v>42.039801523878097</c:v>
                </c:pt>
                <c:pt idx="115654">
                  <c:v>42.039923280386901</c:v>
                </c:pt>
                <c:pt idx="115655">
                  <c:v>42.040045036505902</c:v>
                </c:pt>
                <c:pt idx="115656">
                  <c:v>42.040166792235198</c:v>
                </c:pt>
                <c:pt idx="115657">
                  <c:v>42.040288547574697</c:v>
                </c:pt>
                <c:pt idx="115658">
                  <c:v>42.040410302524499</c:v>
                </c:pt>
                <c:pt idx="115659">
                  <c:v>42.040532057084597</c:v>
                </c:pt>
                <c:pt idx="115660">
                  <c:v>42.040653811254998</c:v>
                </c:pt>
                <c:pt idx="115661">
                  <c:v>42.040775565035602</c:v>
                </c:pt>
                <c:pt idx="115662">
                  <c:v>42.040897318426602</c:v>
                </c:pt>
                <c:pt idx="115663">
                  <c:v>42.041019071427797</c:v>
                </c:pt>
                <c:pt idx="115664">
                  <c:v>42.041140824039203</c:v>
                </c:pt>
                <c:pt idx="115665">
                  <c:v>42.041262576260998</c:v>
                </c:pt>
                <c:pt idx="115666">
                  <c:v>42.041384328093002</c:v>
                </c:pt>
                <c:pt idx="115667">
                  <c:v>42.041506079535402</c:v>
                </c:pt>
                <c:pt idx="115668">
                  <c:v>42.041627830587998</c:v>
                </c:pt>
                <c:pt idx="115669">
                  <c:v>42.041749581250897</c:v>
                </c:pt>
                <c:pt idx="115670">
                  <c:v>42.041871331524099</c:v>
                </c:pt>
                <c:pt idx="115671">
                  <c:v>42.041993081407497</c:v>
                </c:pt>
                <c:pt idx="115672">
                  <c:v>42.042114830901298</c:v>
                </c:pt>
                <c:pt idx="115673">
                  <c:v>42.042236580005302</c:v>
                </c:pt>
                <c:pt idx="115674">
                  <c:v>42.0423583287197</c:v>
                </c:pt>
                <c:pt idx="115675">
                  <c:v>42.042480077044303</c:v>
                </c:pt>
                <c:pt idx="115676">
                  <c:v>42.042601824979201</c:v>
                </c:pt>
                <c:pt idx="115677">
                  <c:v>42.042723572524501</c:v>
                </c:pt>
                <c:pt idx="115678">
                  <c:v>42.042845319679998</c:v>
                </c:pt>
                <c:pt idx="115679">
                  <c:v>42.042967066445797</c:v>
                </c:pt>
                <c:pt idx="115680">
                  <c:v>42.0430888128219</c:v>
                </c:pt>
                <c:pt idx="115681">
                  <c:v>42.043210558808397</c:v>
                </c:pt>
                <c:pt idx="115682">
                  <c:v>42.043332304405098</c:v>
                </c:pt>
                <c:pt idx="115683">
                  <c:v>42.043454049612102</c:v>
                </c:pt>
                <c:pt idx="115684">
                  <c:v>42.043575794429401</c:v>
                </c:pt>
                <c:pt idx="115685">
                  <c:v>42.043697538857103</c:v>
                </c:pt>
                <c:pt idx="115686">
                  <c:v>42.043819282895001</c:v>
                </c:pt>
                <c:pt idx="115687">
                  <c:v>42.043941026543301</c:v>
                </c:pt>
                <c:pt idx="115688">
                  <c:v>42.044062769801798</c:v>
                </c:pt>
                <c:pt idx="115689">
                  <c:v>42.044184512670697</c:v>
                </c:pt>
                <c:pt idx="115690">
                  <c:v>42.044306255149898</c:v>
                </c:pt>
                <c:pt idx="115691">
                  <c:v>42.044427997239403</c:v>
                </c:pt>
                <c:pt idx="115692">
                  <c:v>42.044549738939203</c:v>
                </c:pt>
                <c:pt idx="115693">
                  <c:v>42.044671480249299</c:v>
                </c:pt>
                <c:pt idx="115694">
                  <c:v>42.044793221169797</c:v>
                </c:pt>
                <c:pt idx="115695">
                  <c:v>42.044914961700499</c:v>
                </c:pt>
                <c:pt idx="115696">
                  <c:v>42.045036701841603</c:v>
                </c:pt>
                <c:pt idx="115697">
                  <c:v>42.045158441593003</c:v>
                </c:pt>
                <c:pt idx="115698">
                  <c:v>42.045280180954698</c:v>
                </c:pt>
                <c:pt idx="115699">
                  <c:v>42.045401919926803</c:v>
                </c:pt>
                <c:pt idx="115700">
                  <c:v>42.045523658509097</c:v>
                </c:pt>
                <c:pt idx="115701">
                  <c:v>42.045645396701801</c:v>
                </c:pt>
                <c:pt idx="115702">
                  <c:v>42.045767134504899</c:v>
                </c:pt>
                <c:pt idx="115703">
                  <c:v>42.045888871918201</c:v>
                </c:pt>
                <c:pt idx="115704">
                  <c:v>42.046010608941899</c:v>
                </c:pt>
                <c:pt idx="115705">
                  <c:v>42.046132345575899</c:v>
                </c:pt>
                <c:pt idx="115706">
                  <c:v>42.046254081820301</c:v>
                </c:pt>
                <c:pt idx="115707">
                  <c:v>42.0463758176749</c:v>
                </c:pt>
                <c:pt idx="115708">
                  <c:v>42.046497553139901</c:v>
                </c:pt>
                <c:pt idx="115709">
                  <c:v>42.046619288215297</c:v>
                </c:pt>
                <c:pt idx="115710">
                  <c:v>42.046741022901003</c:v>
                </c:pt>
                <c:pt idx="115711">
                  <c:v>42.046862757196998</c:v>
                </c:pt>
                <c:pt idx="115712">
                  <c:v>42.046984491103402</c:v>
                </c:pt>
                <c:pt idx="115713">
                  <c:v>42.047106224620102</c:v>
                </c:pt>
                <c:pt idx="115714">
                  <c:v>42.047227957747097</c:v>
                </c:pt>
                <c:pt idx="115715">
                  <c:v>42.047349690484502</c:v>
                </c:pt>
                <c:pt idx="115716">
                  <c:v>42.047471422832203</c:v>
                </c:pt>
                <c:pt idx="115717">
                  <c:v>42.047593154790299</c:v>
                </c:pt>
                <c:pt idx="115718">
                  <c:v>42.047714886358698</c:v>
                </c:pt>
                <c:pt idx="115719">
                  <c:v>42.047836617537499</c:v>
                </c:pt>
                <c:pt idx="115720">
                  <c:v>42.047958348326603</c:v>
                </c:pt>
                <c:pt idx="115721">
                  <c:v>42.048080078726102</c:v>
                </c:pt>
                <c:pt idx="115722">
                  <c:v>42.048201808735897</c:v>
                </c:pt>
                <c:pt idx="115723">
                  <c:v>42.048323538356101</c:v>
                </c:pt>
                <c:pt idx="115724">
                  <c:v>42.048445267586601</c:v>
                </c:pt>
                <c:pt idx="115725">
                  <c:v>42.048566996427503</c:v>
                </c:pt>
                <c:pt idx="115726">
                  <c:v>42.048688724878701</c:v>
                </c:pt>
                <c:pt idx="115727">
                  <c:v>42.048810452940302</c:v>
                </c:pt>
                <c:pt idx="115728">
                  <c:v>42.048932180612297</c:v>
                </c:pt>
                <c:pt idx="115729">
                  <c:v>42.049053907894603</c:v>
                </c:pt>
                <c:pt idx="115730">
                  <c:v>42.049175634787296</c:v>
                </c:pt>
                <c:pt idx="115731">
                  <c:v>42.0492973612903</c:v>
                </c:pt>
                <c:pt idx="115732">
                  <c:v>42.049419087403798</c:v>
                </c:pt>
                <c:pt idx="115733">
                  <c:v>42.0495408131275</c:v>
                </c:pt>
                <c:pt idx="115734">
                  <c:v>42.049662538461703</c:v>
                </c:pt>
                <c:pt idx="115735">
                  <c:v>42.049784263406202</c:v>
                </c:pt>
                <c:pt idx="115736">
                  <c:v>42.049905987961097</c:v>
                </c:pt>
                <c:pt idx="115737">
                  <c:v>42.050027712126301</c:v>
                </c:pt>
                <c:pt idx="115738">
                  <c:v>42.050149435901901</c:v>
                </c:pt>
                <c:pt idx="115739">
                  <c:v>42.050271159287902</c:v>
                </c:pt>
                <c:pt idx="115740">
                  <c:v>42.050392882284299</c:v>
                </c:pt>
                <c:pt idx="115741">
                  <c:v>42.050514604890999</c:v>
                </c:pt>
                <c:pt idx="115742">
                  <c:v>42.050636327108201</c:v>
                </c:pt>
                <c:pt idx="115743">
                  <c:v>42.050758048935698</c:v>
                </c:pt>
                <c:pt idx="115744">
                  <c:v>42.050879770373498</c:v>
                </c:pt>
                <c:pt idx="115745">
                  <c:v>42.0510014914218</c:v>
                </c:pt>
                <c:pt idx="115746">
                  <c:v>42.051123212080498</c:v>
                </c:pt>
                <c:pt idx="115747">
                  <c:v>42.051244932349498</c:v>
                </c:pt>
                <c:pt idx="115748">
                  <c:v>42.0513666522289</c:v>
                </c:pt>
                <c:pt idx="115749">
                  <c:v>42.051488371718698</c:v>
                </c:pt>
                <c:pt idx="115750">
                  <c:v>42.051610090818897</c:v>
                </c:pt>
                <c:pt idx="115751">
                  <c:v>42.0517318095294</c:v>
                </c:pt>
                <c:pt idx="115752">
                  <c:v>42.051853527850398</c:v>
                </c:pt>
                <c:pt idx="115753">
                  <c:v>42.051975245781698</c:v>
                </c:pt>
                <c:pt idx="115754">
                  <c:v>42.0520969633235</c:v>
                </c:pt>
                <c:pt idx="115755">
                  <c:v>42.052218680475598</c:v>
                </c:pt>
                <c:pt idx="115756">
                  <c:v>42.052340397238098</c:v>
                </c:pt>
                <c:pt idx="115757">
                  <c:v>42.052462113611099</c:v>
                </c:pt>
                <c:pt idx="115758">
                  <c:v>42.052583829594397</c:v>
                </c:pt>
                <c:pt idx="115759">
                  <c:v>42.052705545188097</c:v>
                </c:pt>
                <c:pt idx="115760">
                  <c:v>42.052827260392199</c:v>
                </c:pt>
                <c:pt idx="115761">
                  <c:v>42.052948975206697</c:v>
                </c:pt>
                <c:pt idx="115762">
                  <c:v>42.053070689631603</c:v>
                </c:pt>
                <c:pt idx="115763">
                  <c:v>42.053192403666998</c:v>
                </c:pt>
                <c:pt idx="115764">
                  <c:v>42.053314117312702</c:v>
                </c:pt>
                <c:pt idx="115765">
                  <c:v>42.053435830568802</c:v>
                </c:pt>
                <c:pt idx="115766">
                  <c:v>42.053557543435403</c:v>
                </c:pt>
                <c:pt idx="115767">
                  <c:v>42.0536792559123</c:v>
                </c:pt>
                <c:pt idx="115768">
                  <c:v>42.053800967999699</c:v>
                </c:pt>
                <c:pt idx="115769">
                  <c:v>42.053922679697401</c:v>
                </c:pt>
                <c:pt idx="115770">
                  <c:v>42.054044391005597</c:v>
                </c:pt>
                <c:pt idx="115771">
                  <c:v>42.054166101924203</c:v>
                </c:pt>
                <c:pt idx="115772">
                  <c:v>42.054287812453197</c:v>
                </c:pt>
                <c:pt idx="115773">
                  <c:v>42.0544095225926</c:v>
                </c:pt>
                <c:pt idx="115774">
                  <c:v>42.054531232342498</c:v>
                </c:pt>
                <c:pt idx="115775">
                  <c:v>42.054652941702699</c:v>
                </c:pt>
                <c:pt idx="115776">
                  <c:v>42.054774650673401</c:v>
                </c:pt>
                <c:pt idx="115777">
                  <c:v>42.054896359254499</c:v>
                </c:pt>
                <c:pt idx="115778">
                  <c:v>42.055018067445999</c:v>
                </c:pt>
                <c:pt idx="115779">
                  <c:v>42.055139775248001</c:v>
                </c:pt>
                <c:pt idx="115780">
                  <c:v>42.055261482660299</c:v>
                </c:pt>
                <c:pt idx="115781">
                  <c:v>42.055383189683099</c:v>
                </c:pt>
                <c:pt idx="115782">
                  <c:v>42.0555048963163</c:v>
                </c:pt>
                <c:pt idx="115783">
                  <c:v>42.055626602559997</c:v>
                </c:pt>
                <c:pt idx="115784">
                  <c:v>42.055748308414003</c:v>
                </c:pt>
                <c:pt idx="115785">
                  <c:v>42.055870013878497</c:v>
                </c:pt>
                <c:pt idx="115786">
                  <c:v>42.0559917189535</c:v>
                </c:pt>
                <c:pt idx="115787">
                  <c:v>42.056113423638799</c:v>
                </c:pt>
                <c:pt idx="115788">
                  <c:v>42.056235127934599</c:v>
                </c:pt>
                <c:pt idx="115789">
                  <c:v>42.056356831840901</c:v>
                </c:pt>
                <c:pt idx="115790">
                  <c:v>42.056478535357599</c:v>
                </c:pt>
                <c:pt idx="115791">
                  <c:v>42.056600238484698</c:v>
                </c:pt>
                <c:pt idx="115792">
                  <c:v>42.0567219412222</c:v>
                </c:pt>
                <c:pt idx="115793">
                  <c:v>42.056843643570197</c:v>
                </c:pt>
                <c:pt idx="115794">
                  <c:v>42.056965345528603</c:v>
                </c:pt>
                <c:pt idx="115795">
                  <c:v>42.057087047097497</c:v>
                </c:pt>
                <c:pt idx="115796">
                  <c:v>42.0572087482768</c:v>
                </c:pt>
                <c:pt idx="115797">
                  <c:v>42.057330449066598</c:v>
                </c:pt>
                <c:pt idx="115798">
                  <c:v>42.057452149466798</c:v>
                </c:pt>
                <c:pt idx="115799">
                  <c:v>42.0575738494775</c:v>
                </c:pt>
                <c:pt idx="115800">
                  <c:v>42.057695549098597</c:v>
                </c:pt>
                <c:pt idx="115801">
                  <c:v>42.057817248330103</c:v>
                </c:pt>
                <c:pt idx="115802">
                  <c:v>42.057938947172197</c:v>
                </c:pt>
                <c:pt idx="115803">
                  <c:v>42.0580606456246</c:v>
                </c:pt>
                <c:pt idx="115804">
                  <c:v>42.058182343687498</c:v>
                </c:pt>
                <c:pt idx="115805">
                  <c:v>42.058304041360898</c:v>
                </c:pt>
                <c:pt idx="115806">
                  <c:v>42.058425738644701</c:v>
                </c:pt>
                <c:pt idx="115807">
                  <c:v>42.058547435538998</c:v>
                </c:pt>
                <c:pt idx="115808">
                  <c:v>42.058669132043804</c:v>
                </c:pt>
                <c:pt idx="115809">
                  <c:v>42.058790828158997</c:v>
                </c:pt>
                <c:pt idx="115810">
                  <c:v>42.058912523884601</c:v>
                </c:pt>
                <c:pt idx="115811">
                  <c:v>42.059034219220798</c:v>
                </c:pt>
                <c:pt idx="115812">
                  <c:v>42.059155914167398</c:v>
                </c:pt>
                <c:pt idx="115813">
                  <c:v>42.0592776087244</c:v>
                </c:pt>
                <c:pt idx="115814">
                  <c:v>42.059399302891997</c:v>
                </c:pt>
                <c:pt idx="115815">
                  <c:v>42.059520996670003</c:v>
                </c:pt>
                <c:pt idx="115816">
                  <c:v>42.059642690058404</c:v>
                </c:pt>
                <c:pt idx="115817">
                  <c:v>42.059764383057399</c:v>
                </c:pt>
                <c:pt idx="115818">
                  <c:v>42.059886075666803</c:v>
                </c:pt>
                <c:pt idx="115819">
                  <c:v>42.060007767886603</c:v>
                </c:pt>
                <c:pt idx="115820">
                  <c:v>42.060129459716997</c:v>
                </c:pt>
                <c:pt idx="115821">
                  <c:v>42.0602511511578</c:v>
                </c:pt>
                <c:pt idx="115822">
                  <c:v>42.060372842209098</c:v>
                </c:pt>
                <c:pt idx="115823">
                  <c:v>42.060494532870898</c:v>
                </c:pt>
                <c:pt idx="115824">
                  <c:v>42.060616223143199</c:v>
                </c:pt>
                <c:pt idx="115825">
                  <c:v>42.060737913025903</c:v>
                </c:pt>
                <c:pt idx="115826">
                  <c:v>42.060859602519102</c:v>
                </c:pt>
                <c:pt idx="115827">
                  <c:v>42.060981291622802</c:v>
                </c:pt>
                <c:pt idx="115828">
                  <c:v>42.061102980336997</c:v>
                </c:pt>
                <c:pt idx="115829">
                  <c:v>42.061224668661701</c:v>
                </c:pt>
                <c:pt idx="115830">
                  <c:v>42.0613463565969</c:v>
                </c:pt>
                <c:pt idx="115831">
                  <c:v>42.061468044142501</c:v>
                </c:pt>
                <c:pt idx="115832">
                  <c:v>42.061589731298703</c:v>
                </c:pt>
                <c:pt idx="115833">
                  <c:v>42.0617114180653</c:v>
                </c:pt>
                <c:pt idx="115834">
                  <c:v>42.0618331044424</c:v>
                </c:pt>
                <c:pt idx="115835">
                  <c:v>42.061954790430001</c:v>
                </c:pt>
                <c:pt idx="115836">
                  <c:v>42.062076476028103</c:v>
                </c:pt>
                <c:pt idx="115837">
                  <c:v>42.062198161236701</c:v>
                </c:pt>
                <c:pt idx="115838">
                  <c:v>42.0623198460558</c:v>
                </c:pt>
                <c:pt idx="115839">
                  <c:v>42.062441530485401</c:v>
                </c:pt>
                <c:pt idx="115840">
                  <c:v>42.062563214525497</c:v>
                </c:pt>
                <c:pt idx="115841">
                  <c:v>42.062684898176101</c:v>
                </c:pt>
                <c:pt idx="115842">
                  <c:v>42.062806581437201</c:v>
                </c:pt>
                <c:pt idx="115843">
                  <c:v>42.062928264308802</c:v>
                </c:pt>
                <c:pt idx="115844">
                  <c:v>42.063049946790898</c:v>
                </c:pt>
                <c:pt idx="115845">
                  <c:v>42.063171628883502</c:v>
                </c:pt>
                <c:pt idx="115846">
                  <c:v>42.063293310586602</c:v>
                </c:pt>
                <c:pt idx="115847">
                  <c:v>42.063414991900302</c:v>
                </c:pt>
                <c:pt idx="115848">
                  <c:v>42.063536672824398</c:v>
                </c:pt>
                <c:pt idx="115849">
                  <c:v>42.063658353359003</c:v>
                </c:pt>
                <c:pt idx="115850">
                  <c:v>42.063780033504202</c:v>
                </c:pt>
                <c:pt idx="115851">
                  <c:v>42.063901713259902</c:v>
                </c:pt>
                <c:pt idx="115852">
                  <c:v>42.064023392625998</c:v>
                </c:pt>
                <c:pt idx="115853">
                  <c:v>42.064145071602702</c:v>
                </c:pt>
                <c:pt idx="115854">
                  <c:v>42.064266750189901</c:v>
                </c:pt>
                <c:pt idx="115855">
                  <c:v>42.064388428387701</c:v>
                </c:pt>
                <c:pt idx="115856">
                  <c:v>42.064510106195897</c:v>
                </c:pt>
                <c:pt idx="115857">
                  <c:v>42.064631783614701</c:v>
                </c:pt>
                <c:pt idx="115858">
                  <c:v>42.064753460643999</c:v>
                </c:pt>
                <c:pt idx="115859">
                  <c:v>42.064875137283799</c:v>
                </c:pt>
                <c:pt idx="115860">
                  <c:v>42.064996813534101</c:v>
                </c:pt>
                <c:pt idx="115861">
                  <c:v>42.065118489394997</c:v>
                </c:pt>
                <c:pt idx="115862">
                  <c:v>42.065240164866402</c:v>
                </c:pt>
                <c:pt idx="115863">
                  <c:v>42.065361839948302</c:v>
                </c:pt>
                <c:pt idx="115864">
                  <c:v>42.065483514640697</c:v>
                </c:pt>
                <c:pt idx="115865">
                  <c:v>42.065605188943699</c:v>
                </c:pt>
                <c:pt idx="115866">
                  <c:v>42.065726862857197</c:v>
                </c:pt>
                <c:pt idx="115867">
                  <c:v>42.065848536381303</c:v>
                </c:pt>
                <c:pt idx="115868">
                  <c:v>42.065970209515797</c:v>
                </c:pt>
                <c:pt idx="115869">
                  <c:v>42.066091882260999</c:v>
                </c:pt>
                <c:pt idx="115870">
                  <c:v>42.066213554616603</c:v>
                </c:pt>
                <c:pt idx="115871">
                  <c:v>42.066335226582801</c:v>
                </c:pt>
                <c:pt idx="115872">
                  <c:v>42.066456898159501</c:v>
                </c:pt>
                <c:pt idx="115873">
                  <c:v>42.066578569346802</c:v>
                </c:pt>
                <c:pt idx="115874">
                  <c:v>42.066700240144598</c:v>
                </c:pt>
                <c:pt idx="115875">
                  <c:v>42.066821910552903</c:v>
                </c:pt>
                <c:pt idx="115876">
                  <c:v>42.066943580571802</c:v>
                </c:pt>
                <c:pt idx="115877">
                  <c:v>42.067065250201203</c:v>
                </c:pt>
                <c:pt idx="115878">
                  <c:v>42.067186919441198</c:v>
                </c:pt>
                <c:pt idx="115879">
                  <c:v>42.067308588291702</c:v>
                </c:pt>
                <c:pt idx="115880">
                  <c:v>42.0674302567528</c:v>
                </c:pt>
                <c:pt idx="115881">
                  <c:v>42.0675519248244</c:v>
                </c:pt>
                <c:pt idx="115882">
                  <c:v>42.067673592506601</c:v>
                </c:pt>
                <c:pt idx="115883">
                  <c:v>42.067795259799396</c:v>
                </c:pt>
                <c:pt idx="115884">
                  <c:v>42.067916926702601</c:v>
                </c:pt>
                <c:pt idx="115885">
                  <c:v>42.0680385932165</c:v>
                </c:pt>
                <c:pt idx="115886">
                  <c:v>42.0681602593409</c:v>
                </c:pt>
                <c:pt idx="115887">
                  <c:v>42.068281925075802</c:v>
                </c:pt>
                <c:pt idx="115888">
                  <c:v>42.068403590421298</c:v>
                </c:pt>
                <c:pt idx="115889">
                  <c:v>42.068525255377402</c:v>
                </c:pt>
                <c:pt idx="115890">
                  <c:v>42.068646919944001</c:v>
                </c:pt>
                <c:pt idx="115891">
                  <c:v>42.068768584121202</c:v>
                </c:pt>
                <c:pt idx="115892">
                  <c:v>42.068890247909003</c:v>
                </c:pt>
                <c:pt idx="115893">
                  <c:v>42.0690119113073</c:v>
                </c:pt>
                <c:pt idx="115894">
                  <c:v>42.069133574316197</c:v>
                </c:pt>
                <c:pt idx="115895">
                  <c:v>42.069255236935703</c:v>
                </c:pt>
                <c:pt idx="115896">
                  <c:v>42.069376899165697</c:v>
                </c:pt>
                <c:pt idx="115897">
                  <c:v>42.069498561006299</c:v>
                </c:pt>
                <c:pt idx="115898">
                  <c:v>42.069620222457502</c:v>
                </c:pt>
                <c:pt idx="115899">
                  <c:v>42.0697418835192</c:v>
                </c:pt>
                <c:pt idx="115900">
                  <c:v>42.069863544191499</c:v>
                </c:pt>
                <c:pt idx="115901">
                  <c:v>42.069985204474399</c:v>
                </c:pt>
                <c:pt idx="115902">
                  <c:v>42.070106864367901</c:v>
                </c:pt>
                <c:pt idx="115903">
                  <c:v>42.070228523871897</c:v>
                </c:pt>
                <c:pt idx="115904">
                  <c:v>42.070350182986601</c:v>
                </c:pt>
                <c:pt idx="115905">
                  <c:v>42.0704718417118</c:v>
                </c:pt>
                <c:pt idx="115906">
                  <c:v>42.070593500047501</c:v>
                </c:pt>
                <c:pt idx="115907">
                  <c:v>42.070715157993902</c:v>
                </c:pt>
                <c:pt idx="115908">
                  <c:v>42.070836815550898</c:v>
                </c:pt>
                <c:pt idx="115909">
                  <c:v>42.070958472718402</c:v>
                </c:pt>
                <c:pt idx="115910">
                  <c:v>42.071080129496501</c:v>
                </c:pt>
                <c:pt idx="115911">
                  <c:v>42.071201785885201</c:v>
                </c:pt>
                <c:pt idx="115912">
                  <c:v>42.071323441884502</c:v>
                </c:pt>
                <c:pt idx="115913">
                  <c:v>42.071445097494397</c:v>
                </c:pt>
                <c:pt idx="115914">
                  <c:v>42.071566752714901</c:v>
                </c:pt>
                <c:pt idx="115915">
                  <c:v>42.071688407545999</c:v>
                </c:pt>
                <c:pt idx="115916">
                  <c:v>42.071810061987598</c:v>
                </c:pt>
                <c:pt idx="115917">
                  <c:v>42.071931716039899</c:v>
                </c:pt>
                <c:pt idx="115918">
                  <c:v>42.072053369702701</c:v>
                </c:pt>
                <c:pt idx="115919">
                  <c:v>42.072175022976197</c:v>
                </c:pt>
                <c:pt idx="115920">
                  <c:v>42.072296675860301</c:v>
                </c:pt>
                <c:pt idx="115921">
                  <c:v>42.0724183283549</c:v>
                </c:pt>
                <c:pt idx="115922">
                  <c:v>42.072539980460199</c:v>
                </c:pt>
                <c:pt idx="115923">
                  <c:v>42.072661632176001</c:v>
                </c:pt>
                <c:pt idx="115924">
                  <c:v>42.072783283502503</c:v>
                </c:pt>
                <c:pt idx="115925">
                  <c:v>42.072904934439599</c:v>
                </c:pt>
                <c:pt idx="115926">
                  <c:v>42.073026584987197</c:v>
                </c:pt>
                <c:pt idx="115927">
                  <c:v>42.073148235145503</c:v>
                </c:pt>
                <c:pt idx="115928">
                  <c:v>42.073269884914403</c:v>
                </c:pt>
                <c:pt idx="115929">
                  <c:v>42.073391534293897</c:v>
                </c:pt>
                <c:pt idx="115930">
                  <c:v>42.073513183284</c:v>
                </c:pt>
                <c:pt idx="115931">
                  <c:v>42.073634831884704</c:v>
                </c:pt>
                <c:pt idx="115932">
                  <c:v>42.073756480096002</c:v>
                </c:pt>
                <c:pt idx="115933">
                  <c:v>42.073878127918</c:v>
                </c:pt>
                <c:pt idx="115934">
                  <c:v>42.0739997753506</c:v>
                </c:pt>
                <c:pt idx="115935">
                  <c:v>42.074121422393702</c:v>
                </c:pt>
                <c:pt idx="115936">
                  <c:v>42.074243069047498</c:v>
                </c:pt>
                <c:pt idx="115937">
                  <c:v>42.074364715312001</c:v>
                </c:pt>
                <c:pt idx="115938">
                  <c:v>42.074486361186999</c:v>
                </c:pt>
                <c:pt idx="115939">
                  <c:v>42.074608006672698</c:v>
                </c:pt>
                <c:pt idx="115940">
                  <c:v>42.074729651768997</c:v>
                </c:pt>
                <c:pt idx="115941">
                  <c:v>42.074851296475899</c:v>
                </c:pt>
                <c:pt idx="115942">
                  <c:v>42.074972940793401</c:v>
                </c:pt>
                <c:pt idx="115943">
                  <c:v>42.075094584721597</c:v>
                </c:pt>
                <c:pt idx="115944">
                  <c:v>42.075216228260402</c:v>
                </c:pt>
                <c:pt idx="115945">
                  <c:v>42.075337871409801</c:v>
                </c:pt>
                <c:pt idx="115946">
                  <c:v>42.0754595141699</c:v>
                </c:pt>
                <c:pt idx="115947">
                  <c:v>42.075581156540601</c:v>
                </c:pt>
                <c:pt idx="115948">
                  <c:v>42.075702798521903</c:v>
                </c:pt>
                <c:pt idx="115949">
                  <c:v>42.075824440113799</c:v>
                </c:pt>
                <c:pt idx="115950">
                  <c:v>42.075946081316403</c:v>
                </c:pt>
                <c:pt idx="115951">
                  <c:v>42.0760677221297</c:v>
                </c:pt>
                <c:pt idx="115952">
                  <c:v>42.0761893625535</c:v>
                </c:pt>
                <c:pt idx="115953">
                  <c:v>42.076311002588</c:v>
                </c:pt>
                <c:pt idx="115954">
                  <c:v>42.0764326422332</c:v>
                </c:pt>
                <c:pt idx="115955">
                  <c:v>42.076554281489003</c:v>
                </c:pt>
                <c:pt idx="115956">
                  <c:v>42.076675920355399</c:v>
                </c:pt>
                <c:pt idx="115957">
                  <c:v>42.076797558832503</c:v>
                </c:pt>
                <c:pt idx="115958">
                  <c:v>42.076919196920201</c:v>
                </c:pt>
                <c:pt idx="115959">
                  <c:v>42.0770408346186</c:v>
                </c:pt>
                <c:pt idx="115960">
                  <c:v>42.077162471927601</c:v>
                </c:pt>
                <c:pt idx="115961">
                  <c:v>42.077284108847302</c:v>
                </c:pt>
                <c:pt idx="115962">
                  <c:v>42.077405745377597</c:v>
                </c:pt>
                <c:pt idx="115963">
                  <c:v>42.0775273815186</c:v>
                </c:pt>
                <c:pt idx="115964">
                  <c:v>42.077649017270197</c:v>
                </c:pt>
                <c:pt idx="115965">
                  <c:v>42.077770652632502</c:v>
                </c:pt>
                <c:pt idx="115966">
                  <c:v>42.077892287605501</c:v>
                </c:pt>
                <c:pt idx="115967">
                  <c:v>42.078013922189101</c:v>
                </c:pt>
                <c:pt idx="115968">
                  <c:v>42.078135556383302</c:v>
                </c:pt>
                <c:pt idx="115969">
                  <c:v>42.078257190188197</c:v>
                </c:pt>
                <c:pt idx="115970">
                  <c:v>42.078378823603799</c:v>
                </c:pt>
                <c:pt idx="115971">
                  <c:v>42.078500456630003</c:v>
                </c:pt>
                <c:pt idx="115972">
                  <c:v>42.078622089267</c:v>
                </c:pt>
                <c:pt idx="115973">
                  <c:v>42.078743721514499</c:v>
                </c:pt>
                <c:pt idx="115974">
                  <c:v>42.078865353372798</c:v>
                </c:pt>
                <c:pt idx="115975">
                  <c:v>42.078986984841698</c:v>
                </c:pt>
                <c:pt idx="115976">
                  <c:v>42.0791086159212</c:v>
                </c:pt>
                <c:pt idx="115977">
                  <c:v>42.079230246611502</c:v>
                </c:pt>
                <c:pt idx="115978">
                  <c:v>42.079351876912398</c:v>
                </c:pt>
                <c:pt idx="115979">
                  <c:v>42.079473506824002</c:v>
                </c:pt>
                <c:pt idx="115980">
                  <c:v>42.0795951363462</c:v>
                </c:pt>
                <c:pt idx="115981">
                  <c:v>42.079716765479098</c:v>
                </c:pt>
                <c:pt idx="115982">
                  <c:v>42.079838394222797</c:v>
                </c:pt>
                <c:pt idx="115983">
                  <c:v>42.079960022576998</c:v>
                </c:pt>
                <c:pt idx="115984">
                  <c:v>42.080081650541999</c:v>
                </c:pt>
                <c:pt idx="115985">
                  <c:v>42.080203278117601</c:v>
                </c:pt>
                <c:pt idx="115986">
                  <c:v>42.080324905304003</c:v>
                </c:pt>
                <c:pt idx="115987">
                  <c:v>42.080446532101</c:v>
                </c:pt>
                <c:pt idx="115988">
                  <c:v>42.080568158508697</c:v>
                </c:pt>
                <c:pt idx="115989">
                  <c:v>42.080689784527003</c:v>
                </c:pt>
                <c:pt idx="115990">
                  <c:v>42.080811410156102</c:v>
                </c:pt>
                <c:pt idx="115991">
                  <c:v>42.080933035395802</c:v>
                </c:pt>
                <c:pt idx="115992">
                  <c:v>42.081054660246302</c:v>
                </c:pt>
                <c:pt idx="115993">
                  <c:v>42.081176284707396</c:v>
                </c:pt>
                <c:pt idx="115994">
                  <c:v>42.081297908779199</c:v>
                </c:pt>
                <c:pt idx="115995">
                  <c:v>42.081419532461702</c:v>
                </c:pt>
                <c:pt idx="115996">
                  <c:v>42.081541155754898</c:v>
                </c:pt>
                <c:pt idx="115997">
                  <c:v>42.081662778658803</c:v>
                </c:pt>
                <c:pt idx="115998">
                  <c:v>42.081784401173401</c:v>
                </c:pt>
                <c:pt idx="115999">
                  <c:v>42.0819060232987</c:v>
                </c:pt>
                <c:pt idx="116000">
                  <c:v>42.0820276450347</c:v>
                </c:pt>
                <c:pt idx="116001">
                  <c:v>42.0821492663814</c:v>
                </c:pt>
                <c:pt idx="116002">
                  <c:v>42.082270887338801</c:v>
                </c:pt>
                <c:pt idx="116003">
                  <c:v>42.082392507906903</c:v>
                </c:pt>
                <c:pt idx="116004">
                  <c:v>42.082514128085698</c:v>
                </c:pt>
                <c:pt idx="116005">
                  <c:v>42.082635747875202</c:v>
                </c:pt>
                <c:pt idx="116006">
                  <c:v>42.082757367275399</c:v>
                </c:pt>
                <c:pt idx="116007">
                  <c:v>42.082878986286303</c:v>
                </c:pt>
                <c:pt idx="116008">
                  <c:v>42.083000604907902</c:v>
                </c:pt>
                <c:pt idx="116009">
                  <c:v>42.083122223140201</c:v>
                </c:pt>
                <c:pt idx="116010">
                  <c:v>42.0832438409833</c:v>
                </c:pt>
                <c:pt idx="116011">
                  <c:v>42.083365458437001</c:v>
                </c:pt>
                <c:pt idx="116012">
                  <c:v>42.083487075501502</c:v>
                </c:pt>
                <c:pt idx="116013">
                  <c:v>42.083608692176703</c:v>
                </c:pt>
                <c:pt idx="116014">
                  <c:v>42.083730308462599</c:v>
                </c:pt>
                <c:pt idx="116015">
                  <c:v>42.083851924359202</c:v>
                </c:pt>
                <c:pt idx="116016">
                  <c:v>42.083973539866498</c:v>
                </c:pt>
                <c:pt idx="116017">
                  <c:v>42.084095154984503</c:v>
                </c:pt>
                <c:pt idx="116018">
                  <c:v>42.084216769713301</c:v>
                </c:pt>
                <c:pt idx="116019">
                  <c:v>42.084338384052799</c:v>
                </c:pt>
                <c:pt idx="116020">
                  <c:v>42.084459998002998</c:v>
                </c:pt>
                <c:pt idx="116021">
                  <c:v>42.084581611563998</c:v>
                </c:pt>
                <c:pt idx="116022">
                  <c:v>42.084703224735698</c:v>
                </c:pt>
                <c:pt idx="116023">
                  <c:v>42.084824837517999</c:v>
                </c:pt>
                <c:pt idx="116024">
                  <c:v>42.0849464499112</c:v>
                </c:pt>
                <c:pt idx="116025">
                  <c:v>42.085068061915003</c:v>
                </c:pt>
                <c:pt idx="116026">
                  <c:v>42.085189673529598</c:v>
                </c:pt>
                <c:pt idx="116027">
                  <c:v>42.085311284754901</c:v>
                </c:pt>
                <c:pt idx="116028">
                  <c:v>42.085432895590998</c:v>
                </c:pt>
                <c:pt idx="116029">
                  <c:v>42.085554506037802</c:v>
                </c:pt>
                <c:pt idx="116030">
                  <c:v>42.0856761160953</c:v>
                </c:pt>
                <c:pt idx="116031">
                  <c:v>42.085797725763499</c:v>
                </c:pt>
                <c:pt idx="116032">
                  <c:v>42.085919335042497</c:v>
                </c:pt>
                <c:pt idx="116033">
                  <c:v>42.086040943932304</c:v>
                </c:pt>
                <c:pt idx="116034">
                  <c:v>42.086162552432697</c:v>
                </c:pt>
                <c:pt idx="116035">
                  <c:v>42.086284160543997</c:v>
                </c:pt>
                <c:pt idx="116036">
                  <c:v>42.086405768265898</c:v>
                </c:pt>
                <c:pt idx="116037">
                  <c:v>42.0865273755986</c:v>
                </c:pt>
                <c:pt idx="116038">
                  <c:v>42.086648982542101</c:v>
                </c:pt>
                <c:pt idx="116039">
                  <c:v>42.086770589096297</c:v>
                </c:pt>
                <c:pt idx="116040">
                  <c:v>42.0868921952612</c:v>
                </c:pt>
                <c:pt idx="116041">
                  <c:v>42.087013801036903</c:v>
                </c:pt>
                <c:pt idx="116042">
                  <c:v>42.0871354064234</c:v>
                </c:pt>
                <c:pt idx="116043">
                  <c:v>42.087257011420597</c:v>
                </c:pt>
                <c:pt idx="116044">
                  <c:v>42.087378616028502</c:v>
                </c:pt>
                <c:pt idx="116045">
                  <c:v>42.0875002202472</c:v>
                </c:pt>
                <c:pt idx="116046">
                  <c:v>42.087621824076699</c:v>
                </c:pt>
                <c:pt idx="116047">
                  <c:v>42.087743427516898</c:v>
                </c:pt>
                <c:pt idx="116048">
                  <c:v>42.087865030567897</c:v>
                </c:pt>
                <c:pt idx="116049">
                  <c:v>42.087986633229598</c:v>
                </c:pt>
                <c:pt idx="116050">
                  <c:v>42.088108235502098</c:v>
                </c:pt>
                <c:pt idx="116051">
                  <c:v>42.088229837385398</c:v>
                </c:pt>
                <c:pt idx="116052">
                  <c:v>42.0883514388794</c:v>
                </c:pt>
                <c:pt idx="116053">
                  <c:v>42.088473039984201</c:v>
                </c:pt>
                <c:pt idx="116054">
                  <c:v>42.088594640699696</c:v>
                </c:pt>
                <c:pt idx="116055">
                  <c:v>42.088716241025999</c:v>
                </c:pt>
                <c:pt idx="116056">
                  <c:v>42.088837840963102</c:v>
                </c:pt>
                <c:pt idx="116057">
                  <c:v>42.088959440510997</c:v>
                </c:pt>
                <c:pt idx="116058">
                  <c:v>42.089081039669601</c:v>
                </c:pt>
                <c:pt idx="116059">
                  <c:v>42.089202638438998</c:v>
                </c:pt>
                <c:pt idx="116060">
                  <c:v>42.089324236819202</c:v>
                </c:pt>
                <c:pt idx="116061">
                  <c:v>42.0894458348101</c:v>
                </c:pt>
                <c:pt idx="116062">
                  <c:v>42.089567432411897</c:v>
                </c:pt>
                <c:pt idx="116063">
                  <c:v>42.089689029624402</c:v>
                </c:pt>
                <c:pt idx="116064">
                  <c:v>42.089810626447601</c:v>
                </c:pt>
                <c:pt idx="116065">
                  <c:v>42.0899322228817</c:v>
                </c:pt>
                <c:pt idx="116066">
                  <c:v>42.090053818926499</c:v>
                </c:pt>
                <c:pt idx="116067">
                  <c:v>42.090175414582099</c:v>
                </c:pt>
                <c:pt idx="116068">
                  <c:v>42.090297009848499</c:v>
                </c:pt>
                <c:pt idx="116069">
                  <c:v>42.090418604725699</c:v>
                </c:pt>
                <c:pt idx="116070">
                  <c:v>42.090540199213699</c:v>
                </c:pt>
                <c:pt idx="116071">
                  <c:v>42.090661793312499</c:v>
                </c:pt>
                <c:pt idx="116072">
                  <c:v>42.090783387022</c:v>
                </c:pt>
                <c:pt idx="116073">
                  <c:v>42.090904980342401</c:v>
                </c:pt>
                <c:pt idx="116074">
                  <c:v>42.091026573273503</c:v>
                </c:pt>
                <c:pt idx="116075">
                  <c:v>42.091148165815397</c:v>
                </c:pt>
                <c:pt idx="116076">
                  <c:v>42.091269757968099</c:v>
                </c:pt>
                <c:pt idx="116077">
                  <c:v>42.091391349731602</c:v>
                </c:pt>
                <c:pt idx="116078">
                  <c:v>42.091512941105897</c:v>
                </c:pt>
                <c:pt idx="116079">
                  <c:v>42.091634532091</c:v>
                </c:pt>
                <c:pt idx="116080">
                  <c:v>42.091756122686903</c:v>
                </c:pt>
                <c:pt idx="116081">
                  <c:v>42.091877712893599</c:v>
                </c:pt>
                <c:pt idx="116082">
                  <c:v>42.091999302711102</c:v>
                </c:pt>
                <c:pt idx="116083">
                  <c:v>42.092120892139398</c:v>
                </c:pt>
                <c:pt idx="116084">
                  <c:v>42.092242481178502</c:v>
                </c:pt>
                <c:pt idx="116085">
                  <c:v>42.092364069828399</c:v>
                </c:pt>
                <c:pt idx="116086">
                  <c:v>42.092485658089103</c:v>
                </c:pt>
                <c:pt idx="116087">
                  <c:v>42.0926072459607</c:v>
                </c:pt>
                <c:pt idx="116088">
                  <c:v>42.092728833442997</c:v>
                </c:pt>
                <c:pt idx="116089">
                  <c:v>42.092850420536102</c:v>
                </c:pt>
                <c:pt idx="116090">
                  <c:v>42.0929720072401</c:v>
                </c:pt>
                <c:pt idx="116091">
                  <c:v>42.093093593554798</c:v>
                </c:pt>
                <c:pt idx="116092">
                  <c:v>42.093215179480403</c:v>
                </c:pt>
                <c:pt idx="116093">
                  <c:v>42.093336765016801</c:v>
                </c:pt>
                <c:pt idx="116094">
                  <c:v>42.093458350163999</c:v>
                </c:pt>
                <c:pt idx="116095">
                  <c:v>42.093579934921998</c:v>
                </c:pt>
                <c:pt idx="116096">
                  <c:v>42.093701519290804</c:v>
                </c:pt>
                <c:pt idx="116097">
                  <c:v>42.093823103270502</c:v>
                </c:pt>
                <c:pt idx="116098">
                  <c:v>42.093944686861001</c:v>
                </c:pt>
                <c:pt idx="116099">
                  <c:v>42.094066270062299</c:v>
                </c:pt>
                <c:pt idx="116100">
                  <c:v>42.094187852874398</c:v>
                </c:pt>
                <c:pt idx="116101">
                  <c:v>42.094309435297298</c:v>
                </c:pt>
                <c:pt idx="116102">
                  <c:v>42.094431017331097</c:v>
                </c:pt>
                <c:pt idx="116103">
                  <c:v>42.094552598975703</c:v>
                </c:pt>
                <c:pt idx="116104">
                  <c:v>42.094674180231102</c:v>
                </c:pt>
                <c:pt idx="116105">
                  <c:v>42.094795761097402</c:v>
                </c:pt>
                <c:pt idx="116106">
                  <c:v>42.094917341574501</c:v>
                </c:pt>
                <c:pt idx="116107">
                  <c:v>42.0950389216624</c:v>
                </c:pt>
                <c:pt idx="116108">
                  <c:v>42.0951605013611</c:v>
                </c:pt>
                <c:pt idx="116109">
                  <c:v>42.0952820806707</c:v>
                </c:pt>
                <c:pt idx="116110">
                  <c:v>42.095403659591099</c:v>
                </c:pt>
                <c:pt idx="116111">
                  <c:v>42.095525238122399</c:v>
                </c:pt>
                <c:pt idx="116112">
                  <c:v>42.095646816264498</c:v>
                </c:pt>
                <c:pt idx="116113">
                  <c:v>42.095768394017398</c:v>
                </c:pt>
                <c:pt idx="116114">
                  <c:v>42.095889971381197</c:v>
                </c:pt>
                <c:pt idx="116115">
                  <c:v>42.096011548355797</c:v>
                </c:pt>
                <c:pt idx="116116">
                  <c:v>42.096133124941304</c:v>
                </c:pt>
                <c:pt idx="116117">
                  <c:v>42.096254701137603</c:v>
                </c:pt>
                <c:pt idx="116118">
                  <c:v>42.096376276944703</c:v>
                </c:pt>
                <c:pt idx="116119">
                  <c:v>42.096497852362702</c:v>
                </c:pt>
                <c:pt idx="116120">
                  <c:v>42.096619427391602</c:v>
                </c:pt>
                <c:pt idx="116121">
                  <c:v>42.096741002031301</c:v>
                </c:pt>
                <c:pt idx="116122">
                  <c:v>42.096862576281801</c:v>
                </c:pt>
                <c:pt idx="116123">
                  <c:v>42.0969841501432</c:v>
                </c:pt>
                <c:pt idx="116124">
                  <c:v>42.0971057236154</c:v>
                </c:pt>
                <c:pt idx="116125">
                  <c:v>42.097227296698499</c:v>
                </c:pt>
                <c:pt idx="116126">
                  <c:v>42.097348869392498</c:v>
                </c:pt>
                <c:pt idx="116127">
                  <c:v>42.097470441697297</c:v>
                </c:pt>
                <c:pt idx="116128">
                  <c:v>42.097592013613003</c:v>
                </c:pt>
                <c:pt idx="116129">
                  <c:v>42.097713585139502</c:v>
                </c:pt>
                <c:pt idx="116130">
                  <c:v>42.097835156276901</c:v>
                </c:pt>
                <c:pt idx="116131">
                  <c:v>42.097956727025199</c:v>
                </c:pt>
                <c:pt idx="116132">
                  <c:v>42.098078297384298</c:v>
                </c:pt>
                <c:pt idx="116133">
                  <c:v>42.098199867354197</c:v>
                </c:pt>
                <c:pt idx="116134">
                  <c:v>42.098321436935102</c:v>
                </c:pt>
                <c:pt idx="116135">
                  <c:v>42.0984430061268</c:v>
                </c:pt>
                <c:pt idx="116136">
                  <c:v>42.098564574929398</c:v>
                </c:pt>
                <c:pt idx="116137">
                  <c:v>42.098686143342803</c:v>
                </c:pt>
                <c:pt idx="116138">
                  <c:v>42.098807711367101</c:v>
                </c:pt>
                <c:pt idx="116139">
                  <c:v>42.098929279002299</c:v>
                </c:pt>
                <c:pt idx="116140">
                  <c:v>42.099050846248403</c:v>
                </c:pt>
                <c:pt idx="116141">
                  <c:v>42.0991724131053</c:v>
                </c:pt>
                <c:pt idx="116142">
                  <c:v>42.099293979573197</c:v>
                </c:pt>
                <c:pt idx="116143">
                  <c:v>42.099415545651802</c:v>
                </c:pt>
                <c:pt idx="116144">
                  <c:v>42.099537111341398</c:v>
                </c:pt>
                <c:pt idx="116145">
                  <c:v>42.099658676641802</c:v>
                </c:pt>
                <c:pt idx="116146">
                  <c:v>42.099780241553198</c:v>
                </c:pt>
                <c:pt idx="116147">
                  <c:v>42.099901806075401</c:v>
                </c:pt>
                <c:pt idx="116148">
                  <c:v>42.100023370208497</c:v>
                </c:pt>
                <c:pt idx="116149">
                  <c:v>42.1001449339524</c:v>
                </c:pt>
                <c:pt idx="116150">
                  <c:v>42.100266497307302</c:v>
                </c:pt>
                <c:pt idx="116151">
                  <c:v>42.100388060273097</c:v>
                </c:pt>
                <c:pt idx="116152">
                  <c:v>42.1005096228497</c:v>
                </c:pt>
                <c:pt idx="116153">
                  <c:v>42.100631185037201</c:v>
                </c:pt>
                <c:pt idx="116154">
                  <c:v>42.100752746835603</c:v>
                </c:pt>
                <c:pt idx="116155">
                  <c:v>42.100874308244897</c:v>
                </c:pt>
                <c:pt idx="116156">
                  <c:v>42.100995869265098</c:v>
                </c:pt>
                <c:pt idx="116157">
                  <c:v>42.101117429896199</c:v>
                </c:pt>
                <c:pt idx="116158">
                  <c:v>42.101238990138199</c:v>
                </c:pt>
                <c:pt idx="116159">
                  <c:v>42.101360549991099</c:v>
                </c:pt>
                <c:pt idx="116160">
                  <c:v>42.101482109454899</c:v>
                </c:pt>
                <c:pt idx="116161">
                  <c:v>42.101603668529499</c:v>
                </c:pt>
                <c:pt idx="116162">
                  <c:v>42.101725227215098</c:v>
                </c:pt>
                <c:pt idx="116163">
                  <c:v>42.101846785511597</c:v>
                </c:pt>
                <c:pt idx="116164">
                  <c:v>42.101968343419003</c:v>
                </c:pt>
                <c:pt idx="116165">
                  <c:v>42.102089900937301</c:v>
                </c:pt>
                <c:pt idx="116166">
                  <c:v>42.102211458066499</c:v>
                </c:pt>
                <c:pt idx="116167">
                  <c:v>42.102333014806597</c:v>
                </c:pt>
                <c:pt idx="116168">
                  <c:v>42.102454571157601</c:v>
                </c:pt>
                <c:pt idx="116169">
                  <c:v>42.102576127119498</c:v>
                </c:pt>
                <c:pt idx="116170">
                  <c:v>42.102697682692302</c:v>
                </c:pt>
                <c:pt idx="116171">
                  <c:v>42.102819237876098</c:v>
                </c:pt>
                <c:pt idx="116172">
                  <c:v>42.102940792670701</c:v>
                </c:pt>
                <c:pt idx="116173">
                  <c:v>42.103062347076303</c:v>
                </c:pt>
                <c:pt idx="116174">
                  <c:v>42.103183901092798</c:v>
                </c:pt>
                <c:pt idx="116175">
                  <c:v>42.1033054547202</c:v>
                </c:pt>
                <c:pt idx="116176">
                  <c:v>42.103427007958501</c:v>
                </c:pt>
                <c:pt idx="116177">
                  <c:v>42.103548560807702</c:v>
                </c:pt>
                <c:pt idx="116178">
                  <c:v>42.103670113267803</c:v>
                </c:pt>
                <c:pt idx="116179">
                  <c:v>42.103791665338903</c:v>
                </c:pt>
                <c:pt idx="116180">
                  <c:v>42.103913217020903</c:v>
                </c:pt>
                <c:pt idx="116181">
                  <c:v>42.104034768313802</c:v>
                </c:pt>
                <c:pt idx="116182">
                  <c:v>42.104156319217701</c:v>
                </c:pt>
                <c:pt idx="116183">
                  <c:v>42.104277869732499</c:v>
                </c:pt>
                <c:pt idx="116184">
                  <c:v>42.104399419858197</c:v>
                </c:pt>
                <c:pt idx="116185">
                  <c:v>42.104520969594802</c:v>
                </c:pt>
                <c:pt idx="116186">
                  <c:v>42.104642518942399</c:v>
                </c:pt>
                <c:pt idx="116187">
                  <c:v>42.104764067900803</c:v>
                </c:pt>
                <c:pt idx="116188">
                  <c:v>42.104885616470298</c:v>
                </c:pt>
                <c:pt idx="116189">
                  <c:v>42.105007164650601</c:v>
                </c:pt>
                <c:pt idx="116190">
                  <c:v>42.105128712441903</c:v>
                </c:pt>
                <c:pt idx="116191">
                  <c:v>42.105250259844098</c:v>
                </c:pt>
                <c:pt idx="116192">
                  <c:v>42.105371806857299</c:v>
                </c:pt>
                <c:pt idx="116193">
                  <c:v>42.1054933534814</c:v>
                </c:pt>
                <c:pt idx="116194">
                  <c:v>42.1056148997165</c:v>
                </c:pt>
                <c:pt idx="116195">
                  <c:v>42.1057364455624</c:v>
                </c:pt>
                <c:pt idx="116196">
                  <c:v>42.105857991019398</c:v>
                </c:pt>
                <c:pt idx="116197">
                  <c:v>42.105979536087297</c:v>
                </c:pt>
                <c:pt idx="116198">
                  <c:v>42.106101080766102</c:v>
                </c:pt>
                <c:pt idx="116199">
                  <c:v>42.1062226250558</c:v>
                </c:pt>
                <c:pt idx="116200">
                  <c:v>42.106344168956497</c:v>
                </c:pt>
                <c:pt idx="116201">
                  <c:v>42.1064657124682</c:v>
                </c:pt>
                <c:pt idx="116202">
                  <c:v>42.106587255590803</c:v>
                </c:pt>
                <c:pt idx="116203">
                  <c:v>42.106708798324398</c:v>
                </c:pt>
                <c:pt idx="116204">
                  <c:v>42.1068303406689</c:v>
                </c:pt>
                <c:pt idx="116205">
                  <c:v>42.106951882624401</c:v>
                </c:pt>
                <c:pt idx="116206">
                  <c:v>42.107073424190801</c:v>
                </c:pt>
                <c:pt idx="116207">
                  <c:v>42.107194965368201</c:v>
                </c:pt>
                <c:pt idx="116208">
                  <c:v>42.107316506156501</c:v>
                </c:pt>
                <c:pt idx="116209">
                  <c:v>42.107438046555799</c:v>
                </c:pt>
                <c:pt idx="116210">
                  <c:v>42.107559586566097</c:v>
                </c:pt>
                <c:pt idx="116211">
                  <c:v>42.107681126187302</c:v>
                </c:pt>
                <c:pt idx="116212">
                  <c:v>42.107802665419499</c:v>
                </c:pt>
                <c:pt idx="116213">
                  <c:v>42.107924204262602</c:v>
                </c:pt>
                <c:pt idx="116214">
                  <c:v>42.108045742716698</c:v>
                </c:pt>
                <c:pt idx="116215">
                  <c:v>42.108167280781799</c:v>
                </c:pt>
                <c:pt idx="116216">
                  <c:v>42.108288818457801</c:v>
                </c:pt>
                <c:pt idx="116217">
                  <c:v>42.108410355744802</c:v>
                </c:pt>
                <c:pt idx="116218">
                  <c:v>42.108531892642802</c:v>
                </c:pt>
                <c:pt idx="116219">
                  <c:v>42.108653429151801</c:v>
                </c:pt>
                <c:pt idx="116220">
                  <c:v>42.108774965271699</c:v>
                </c:pt>
                <c:pt idx="116221">
                  <c:v>42.108896501002597</c:v>
                </c:pt>
                <c:pt idx="116222">
                  <c:v>42.109018036344402</c:v>
                </c:pt>
                <c:pt idx="116223">
                  <c:v>42.109139571297298</c:v>
                </c:pt>
                <c:pt idx="116224">
                  <c:v>42.109261105861101</c:v>
                </c:pt>
                <c:pt idx="116225">
                  <c:v>42.109382640035903</c:v>
                </c:pt>
                <c:pt idx="116226">
                  <c:v>42.109504173821698</c:v>
                </c:pt>
                <c:pt idx="116227">
                  <c:v>42.109625707218498</c:v>
                </c:pt>
                <c:pt idx="116228">
                  <c:v>42.109747240226199</c:v>
                </c:pt>
                <c:pt idx="116229">
                  <c:v>42.109868772844997</c:v>
                </c:pt>
                <c:pt idx="116230">
                  <c:v>42.109990305074703</c:v>
                </c:pt>
                <c:pt idx="116231">
                  <c:v>42.110111836915401</c:v>
                </c:pt>
                <c:pt idx="116232">
                  <c:v>42.110233368367098</c:v>
                </c:pt>
                <c:pt idx="116233">
                  <c:v>42.110354899429701</c:v>
                </c:pt>
                <c:pt idx="116234">
                  <c:v>42.110476430103397</c:v>
                </c:pt>
                <c:pt idx="116235">
                  <c:v>42.110597960388098</c:v>
                </c:pt>
                <c:pt idx="116236">
                  <c:v>42.110719490283699</c:v>
                </c:pt>
                <c:pt idx="116237">
                  <c:v>42.110841019790399</c:v>
                </c:pt>
                <c:pt idx="116238">
                  <c:v>42.110962548907999</c:v>
                </c:pt>
                <c:pt idx="116239">
                  <c:v>42.111084077636697</c:v>
                </c:pt>
                <c:pt idx="116240">
                  <c:v>42.111205605976302</c:v>
                </c:pt>
                <c:pt idx="116241">
                  <c:v>42.111327133926899</c:v>
                </c:pt>
                <c:pt idx="116242">
                  <c:v>42.111448661488602</c:v>
                </c:pt>
                <c:pt idx="116243">
                  <c:v>42.111570188661197</c:v>
                </c:pt>
                <c:pt idx="116244">
                  <c:v>42.111691715444799</c:v>
                </c:pt>
                <c:pt idx="116245">
                  <c:v>42.111813241839499</c:v>
                </c:pt>
                <c:pt idx="116246">
                  <c:v>42.111934767845099</c:v>
                </c:pt>
                <c:pt idx="116247">
                  <c:v>42.112056293461798</c:v>
                </c:pt>
                <c:pt idx="116248">
                  <c:v>42.112177818689403</c:v>
                </c:pt>
                <c:pt idx="116249">
                  <c:v>42.1122993435281</c:v>
                </c:pt>
                <c:pt idx="116250">
                  <c:v>42.112420867977796</c:v>
                </c:pt>
                <c:pt idx="116251">
                  <c:v>42.112542392038499</c:v>
                </c:pt>
                <c:pt idx="116252">
                  <c:v>42.112663915710201</c:v>
                </c:pt>
                <c:pt idx="116253">
                  <c:v>42.112785438992901</c:v>
                </c:pt>
                <c:pt idx="116254">
                  <c:v>42.112906961886601</c:v>
                </c:pt>
                <c:pt idx="116255">
                  <c:v>42.1130284843914</c:v>
                </c:pt>
                <c:pt idx="116256">
                  <c:v>42.113150006507098</c:v>
                </c:pt>
                <c:pt idx="116257">
                  <c:v>42.113271528233902</c:v>
                </c:pt>
                <c:pt idx="116258">
                  <c:v>42.113393049571698</c:v>
                </c:pt>
                <c:pt idx="116259">
                  <c:v>42.113514570520501</c:v>
                </c:pt>
                <c:pt idx="116260">
                  <c:v>42.113636091080402</c:v>
                </c:pt>
                <c:pt idx="116261">
                  <c:v>42.113757611251202</c:v>
                </c:pt>
                <c:pt idx="116262">
                  <c:v>42.113879131033102</c:v>
                </c:pt>
                <c:pt idx="116263">
                  <c:v>42.114000650426</c:v>
                </c:pt>
                <c:pt idx="116264">
                  <c:v>42.114122169429997</c:v>
                </c:pt>
                <c:pt idx="116265">
                  <c:v>42.114243688045001</c:v>
                </c:pt>
                <c:pt idx="116266">
                  <c:v>42.114365206271003</c:v>
                </c:pt>
                <c:pt idx="116267">
                  <c:v>42.114486724107998</c:v>
                </c:pt>
                <c:pt idx="116268">
                  <c:v>42.114608241556098</c:v>
                </c:pt>
                <c:pt idx="116269">
                  <c:v>42.114729758615198</c:v>
                </c:pt>
                <c:pt idx="116270">
                  <c:v>42.114851275285297</c:v>
                </c:pt>
                <c:pt idx="116271">
                  <c:v>42.114972791566501</c:v>
                </c:pt>
                <c:pt idx="116272">
                  <c:v>42.115094307458698</c:v>
                </c:pt>
                <c:pt idx="116273">
                  <c:v>42.1152158229619</c:v>
                </c:pt>
                <c:pt idx="116274">
                  <c:v>42.115337338076202</c:v>
                </c:pt>
                <c:pt idx="116275">
                  <c:v>42.115458852801503</c:v>
                </c:pt>
                <c:pt idx="116276">
                  <c:v>42.115580367137902</c:v>
                </c:pt>
                <c:pt idx="116277">
                  <c:v>42.1157018810853</c:v>
                </c:pt>
                <c:pt idx="116278">
                  <c:v>42.115823394643797</c:v>
                </c:pt>
                <c:pt idx="116279">
                  <c:v>42.115944907813301</c:v>
                </c:pt>
                <c:pt idx="116280">
                  <c:v>42.116066420593803</c:v>
                </c:pt>
                <c:pt idx="116281">
                  <c:v>42.116187932985397</c:v>
                </c:pt>
                <c:pt idx="116282">
                  <c:v>42.116309444988097</c:v>
                </c:pt>
                <c:pt idx="116283">
                  <c:v>42.116430956601803</c:v>
                </c:pt>
                <c:pt idx="116284">
                  <c:v>42.116552467826502</c:v>
                </c:pt>
                <c:pt idx="116285">
                  <c:v>42.116673978662298</c:v>
                </c:pt>
                <c:pt idx="116286">
                  <c:v>42.116795489109201</c:v>
                </c:pt>
                <c:pt idx="116287">
                  <c:v>42.116916999167103</c:v>
                </c:pt>
                <c:pt idx="116288">
                  <c:v>42.117038508836103</c:v>
                </c:pt>
                <c:pt idx="116289">
                  <c:v>42.117160018116103</c:v>
                </c:pt>
                <c:pt idx="116290">
                  <c:v>42.117281527007201</c:v>
                </c:pt>
                <c:pt idx="116291">
                  <c:v>42.117403035509398</c:v>
                </c:pt>
                <c:pt idx="116292">
                  <c:v>42.117524543622601</c:v>
                </c:pt>
                <c:pt idx="116293">
                  <c:v>42.117646051346803</c:v>
                </c:pt>
                <c:pt idx="116294">
                  <c:v>42.117767558682203</c:v>
                </c:pt>
                <c:pt idx="116295">
                  <c:v>42.117889065628603</c:v>
                </c:pt>
                <c:pt idx="116296">
                  <c:v>42.118010572186101</c:v>
                </c:pt>
                <c:pt idx="116297">
                  <c:v>42.118132078354598</c:v>
                </c:pt>
                <c:pt idx="116298">
                  <c:v>42.118253584134202</c:v>
                </c:pt>
                <c:pt idx="116299">
                  <c:v>42.118375089524903</c:v>
                </c:pt>
                <c:pt idx="116300">
                  <c:v>42.118496594526697</c:v>
                </c:pt>
                <c:pt idx="116301">
                  <c:v>42.118618099139503</c:v>
                </c:pt>
                <c:pt idx="116302">
                  <c:v>42.118739603363402</c:v>
                </c:pt>
                <c:pt idx="116303">
                  <c:v>42.118861107198398</c:v>
                </c:pt>
                <c:pt idx="116304">
                  <c:v>42.118982610644402</c:v>
                </c:pt>
                <c:pt idx="116305">
                  <c:v>42.119104113701603</c:v>
                </c:pt>
                <c:pt idx="116306">
                  <c:v>42.119225616369803</c:v>
                </c:pt>
                <c:pt idx="116307">
                  <c:v>42.119347118649102</c:v>
                </c:pt>
                <c:pt idx="116308">
                  <c:v>42.1194686205395</c:v>
                </c:pt>
                <c:pt idx="116309">
                  <c:v>42.119590122040897</c:v>
                </c:pt>
                <c:pt idx="116310">
                  <c:v>42.119711623153499</c:v>
                </c:pt>
                <c:pt idx="116311">
                  <c:v>42.1198331238771</c:v>
                </c:pt>
                <c:pt idx="116312">
                  <c:v>42.1199546242118</c:v>
                </c:pt>
                <c:pt idx="116313">
                  <c:v>42.120076124157599</c:v>
                </c:pt>
                <c:pt idx="116314">
                  <c:v>42.120197623714503</c:v>
                </c:pt>
                <c:pt idx="116315">
                  <c:v>42.120319122882499</c:v>
                </c:pt>
                <c:pt idx="116316">
                  <c:v>42.120440621661601</c:v>
                </c:pt>
                <c:pt idx="116317">
                  <c:v>42.120562120051702</c:v>
                </c:pt>
                <c:pt idx="116318">
                  <c:v>42.120683618053</c:v>
                </c:pt>
                <c:pt idx="116319">
                  <c:v>42.120805115665398</c:v>
                </c:pt>
                <c:pt idx="116320">
                  <c:v>42.120926612888802</c:v>
                </c:pt>
                <c:pt idx="116321">
                  <c:v>42.121048109723397</c:v>
                </c:pt>
                <c:pt idx="116322">
                  <c:v>42.121169606168998</c:v>
                </c:pt>
                <c:pt idx="116323">
                  <c:v>42.121291102225797</c:v>
                </c:pt>
                <c:pt idx="116324">
                  <c:v>42.121412597893602</c:v>
                </c:pt>
                <c:pt idx="116325">
                  <c:v>42.121534093172599</c:v>
                </c:pt>
                <c:pt idx="116326">
                  <c:v>42.121655588062701</c:v>
                </c:pt>
                <c:pt idx="116327">
                  <c:v>42.121777082563803</c:v>
                </c:pt>
                <c:pt idx="116328">
                  <c:v>42.121898576676102</c:v>
                </c:pt>
                <c:pt idx="116329">
                  <c:v>42.1220200703995</c:v>
                </c:pt>
                <c:pt idx="116330">
                  <c:v>42.122141563733997</c:v>
                </c:pt>
                <c:pt idx="116331">
                  <c:v>42.1222630566796</c:v>
                </c:pt>
                <c:pt idx="116332">
                  <c:v>42.122384549236301</c:v>
                </c:pt>
                <c:pt idx="116333">
                  <c:v>42.122506041404201</c:v>
                </c:pt>
                <c:pt idx="116334">
                  <c:v>42.122627533183099</c:v>
                </c:pt>
                <c:pt idx="116335">
                  <c:v>42.122749024573203</c:v>
                </c:pt>
                <c:pt idx="116336">
                  <c:v>42.122870515574398</c:v>
                </c:pt>
                <c:pt idx="116337">
                  <c:v>42.122992006186699</c:v>
                </c:pt>
                <c:pt idx="116338">
                  <c:v>42.123113496410099</c:v>
                </c:pt>
                <c:pt idx="116339">
                  <c:v>42.123234986244597</c:v>
                </c:pt>
                <c:pt idx="116340">
                  <c:v>42.123356475690301</c:v>
                </c:pt>
                <c:pt idx="116341">
                  <c:v>42.123477964747003</c:v>
                </c:pt>
                <c:pt idx="116342">
                  <c:v>42.123599453414997</c:v>
                </c:pt>
                <c:pt idx="116343">
                  <c:v>42.123720941694003</c:v>
                </c:pt>
                <c:pt idx="116344">
                  <c:v>42.123842429584101</c:v>
                </c:pt>
                <c:pt idx="116345">
                  <c:v>42.123963917085398</c:v>
                </c:pt>
                <c:pt idx="116346">
                  <c:v>42.1240854041978</c:v>
                </c:pt>
                <c:pt idx="116347">
                  <c:v>42.1242068909214</c:v>
                </c:pt>
                <c:pt idx="116348">
                  <c:v>42.124328377256099</c:v>
                </c:pt>
                <c:pt idx="116349">
                  <c:v>42.124449863201903</c:v>
                </c:pt>
                <c:pt idx="116350">
                  <c:v>42.124571348758799</c:v>
                </c:pt>
                <c:pt idx="116351">
                  <c:v>42.1246928339269</c:v>
                </c:pt>
                <c:pt idx="116352">
                  <c:v>42.1248143187061</c:v>
                </c:pt>
                <c:pt idx="116353">
                  <c:v>42.124935803096498</c:v>
                </c:pt>
                <c:pt idx="116354">
                  <c:v>42.125057287098002</c:v>
                </c:pt>
                <c:pt idx="116355">
                  <c:v>42.125178770710598</c:v>
                </c:pt>
                <c:pt idx="116356">
                  <c:v>42.125300253934398</c:v>
                </c:pt>
                <c:pt idx="116357">
                  <c:v>42.125421736769297</c:v>
                </c:pt>
                <c:pt idx="116358">
                  <c:v>42.125543219215402</c:v>
                </c:pt>
                <c:pt idx="116359">
                  <c:v>42.125664701272598</c:v>
                </c:pt>
                <c:pt idx="116360">
                  <c:v>42.125786182940999</c:v>
                </c:pt>
                <c:pt idx="116361">
                  <c:v>42.125907664220499</c:v>
                </c:pt>
                <c:pt idx="116362">
                  <c:v>42.126029145111097</c:v>
                </c:pt>
                <c:pt idx="116363">
                  <c:v>42.126150625612901</c:v>
                </c:pt>
                <c:pt idx="116364">
                  <c:v>42.126272105725903</c:v>
                </c:pt>
                <c:pt idx="116365">
                  <c:v>42.126393585450003</c:v>
                </c:pt>
                <c:pt idx="116366">
                  <c:v>42.126515064785302</c:v>
                </c:pt>
                <c:pt idx="116367">
                  <c:v>42.126636543731699</c:v>
                </c:pt>
                <c:pt idx="116368">
                  <c:v>42.126758022289202</c:v>
                </c:pt>
                <c:pt idx="116369">
                  <c:v>42.126879500458003</c:v>
                </c:pt>
                <c:pt idx="116370">
                  <c:v>42.127000978237902</c:v>
                </c:pt>
                <c:pt idx="116371">
                  <c:v>42.1271224556289</c:v>
                </c:pt>
                <c:pt idx="116372">
                  <c:v>42.127243932631103</c:v>
                </c:pt>
                <c:pt idx="116373">
                  <c:v>42.127365409244497</c:v>
                </c:pt>
                <c:pt idx="116374">
                  <c:v>42.127486885469096</c:v>
                </c:pt>
                <c:pt idx="116375">
                  <c:v>42.127608361304802</c:v>
                </c:pt>
                <c:pt idx="116376">
                  <c:v>42.127729836751598</c:v>
                </c:pt>
                <c:pt idx="116377">
                  <c:v>42.1278513118097</c:v>
                </c:pt>
                <c:pt idx="116378">
                  <c:v>42.1279727864789</c:v>
                </c:pt>
                <c:pt idx="116379">
                  <c:v>42.128094260759298</c:v>
                </c:pt>
                <c:pt idx="116380">
                  <c:v>42.128215734650801</c:v>
                </c:pt>
                <c:pt idx="116381">
                  <c:v>42.128337208153603</c:v>
                </c:pt>
                <c:pt idx="116382">
                  <c:v>42.128458681267503</c:v>
                </c:pt>
                <c:pt idx="116383">
                  <c:v>42.128580153992502</c:v>
                </c:pt>
                <c:pt idx="116384">
                  <c:v>42.128701626328798</c:v>
                </c:pt>
                <c:pt idx="116385">
                  <c:v>42.1288230982762</c:v>
                </c:pt>
                <c:pt idx="116386">
                  <c:v>42.1289445698348</c:v>
                </c:pt>
                <c:pt idx="116387">
                  <c:v>42.129066041004599</c:v>
                </c:pt>
                <c:pt idx="116388">
                  <c:v>42.129187511785602</c:v>
                </c:pt>
                <c:pt idx="116389">
                  <c:v>42.129308982177697</c:v>
                </c:pt>
                <c:pt idx="116390">
                  <c:v>42.129430452181097</c:v>
                </c:pt>
                <c:pt idx="116391">
                  <c:v>42.129551921795603</c:v>
                </c:pt>
                <c:pt idx="116392">
                  <c:v>42.129673391021299</c:v>
                </c:pt>
                <c:pt idx="116393">
                  <c:v>42.129794859858201</c:v>
                </c:pt>
                <c:pt idx="116394">
                  <c:v>42.129916328306301</c:v>
                </c:pt>
                <c:pt idx="116395">
                  <c:v>42.130037796365599</c:v>
                </c:pt>
                <c:pt idx="116396">
                  <c:v>42.130159264036102</c:v>
                </c:pt>
                <c:pt idx="116397">
                  <c:v>42.130280731317697</c:v>
                </c:pt>
                <c:pt idx="116398">
                  <c:v>42.130402198210597</c:v>
                </c:pt>
                <c:pt idx="116399">
                  <c:v>42.130523664714602</c:v>
                </c:pt>
                <c:pt idx="116400">
                  <c:v>42.130645130829897</c:v>
                </c:pt>
                <c:pt idx="116401">
                  <c:v>42.130766596556299</c:v>
                </c:pt>
                <c:pt idx="116402">
                  <c:v>42.130888061893998</c:v>
                </c:pt>
                <c:pt idx="116403">
                  <c:v>42.131009526842803</c:v>
                </c:pt>
                <c:pt idx="116404">
                  <c:v>42.131130991402898</c:v>
                </c:pt>
                <c:pt idx="116405">
                  <c:v>42.131252455574099</c:v>
                </c:pt>
                <c:pt idx="116406">
                  <c:v>42.131373919356598</c:v>
                </c:pt>
                <c:pt idx="116407">
                  <c:v>42.131495382750202</c:v>
                </c:pt>
                <c:pt idx="116408">
                  <c:v>42.131616845755097</c:v>
                </c:pt>
                <c:pt idx="116409">
                  <c:v>42.131738308371197</c:v>
                </c:pt>
                <c:pt idx="116410">
                  <c:v>42.131859770598403</c:v>
                </c:pt>
                <c:pt idx="116411">
                  <c:v>42.1319812324369</c:v>
                </c:pt>
                <c:pt idx="116412">
                  <c:v>42.132102693886601</c:v>
                </c:pt>
                <c:pt idx="116413">
                  <c:v>42.1322241549476</c:v>
                </c:pt>
                <c:pt idx="116414">
                  <c:v>42.132345615619698</c:v>
                </c:pt>
                <c:pt idx="116415">
                  <c:v>42.132467075903001</c:v>
                </c:pt>
                <c:pt idx="116416">
                  <c:v>42.132588535797602</c:v>
                </c:pt>
                <c:pt idx="116417">
                  <c:v>42.132709995303401</c:v>
                </c:pt>
                <c:pt idx="116418">
                  <c:v>42.132831454420398</c:v>
                </c:pt>
                <c:pt idx="116419">
                  <c:v>42.1329529131486</c:v>
                </c:pt>
                <c:pt idx="116420">
                  <c:v>42.133074371488</c:v>
                </c:pt>
                <c:pt idx="116421">
                  <c:v>42.133195829438698</c:v>
                </c:pt>
                <c:pt idx="116422">
                  <c:v>42.133317287000601</c:v>
                </c:pt>
                <c:pt idx="116423">
                  <c:v>42.133438744173702</c:v>
                </c:pt>
                <c:pt idx="116424">
                  <c:v>42.133560200958001</c:v>
                </c:pt>
                <c:pt idx="116425">
                  <c:v>42.133681657353598</c:v>
                </c:pt>
                <c:pt idx="116426">
                  <c:v>42.133803113360401</c:v>
                </c:pt>
                <c:pt idx="116427">
                  <c:v>42.133924568978401</c:v>
                </c:pt>
                <c:pt idx="116428">
                  <c:v>42.134046024207699</c:v>
                </c:pt>
                <c:pt idx="116429">
                  <c:v>42.134167479048202</c:v>
                </c:pt>
                <c:pt idx="116430">
                  <c:v>42.134288933499903</c:v>
                </c:pt>
                <c:pt idx="116431">
                  <c:v>42.134410387562802</c:v>
                </c:pt>
                <c:pt idx="116432">
                  <c:v>42.134531841236999</c:v>
                </c:pt>
                <c:pt idx="116433">
                  <c:v>42.134653294522501</c:v>
                </c:pt>
                <c:pt idx="116434">
                  <c:v>42.134774747419101</c:v>
                </c:pt>
                <c:pt idx="116435">
                  <c:v>42.134896199927098</c:v>
                </c:pt>
                <c:pt idx="116436">
                  <c:v>42.135017652046201</c:v>
                </c:pt>
                <c:pt idx="116437">
                  <c:v>42.135139103776602</c:v>
                </c:pt>
                <c:pt idx="116438">
                  <c:v>42.135260555118201</c:v>
                </c:pt>
                <c:pt idx="116439">
                  <c:v>42.135382006071097</c:v>
                </c:pt>
                <c:pt idx="116440">
                  <c:v>42.135503456635298</c:v>
                </c:pt>
                <c:pt idx="116441">
                  <c:v>42.135624906810598</c:v>
                </c:pt>
                <c:pt idx="116442">
                  <c:v>42.135746356597302</c:v>
                </c:pt>
                <c:pt idx="116443">
                  <c:v>42.135867805995098</c:v>
                </c:pt>
                <c:pt idx="116444">
                  <c:v>42.135989255004297</c:v>
                </c:pt>
                <c:pt idx="116445">
                  <c:v>42.136110703624603</c:v>
                </c:pt>
                <c:pt idx="116446">
                  <c:v>42.136232151856298</c:v>
                </c:pt>
                <c:pt idx="116447">
                  <c:v>42.136353599699198</c:v>
                </c:pt>
                <c:pt idx="116448">
                  <c:v>42.136475047153297</c:v>
                </c:pt>
                <c:pt idx="116449">
                  <c:v>42.136596494218701</c:v>
                </c:pt>
                <c:pt idx="116450">
                  <c:v>42.136717940895402</c:v>
                </c:pt>
                <c:pt idx="116451">
                  <c:v>42.136839387183301</c:v>
                </c:pt>
                <c:pt idx="116452">
                  <c:v>42.136960833082497</c:v>
                </c:pt>
                <c:pt idx="116453">
                  <c:v>42.137082278592899</c:v>
                </c:pt>
                <c:pt idx="116454">
                  <c:v>42.137203723714599</c:v>
                </c:pt>
                <c:pt idx="116455">
                  <c:v>42.137325168447603</c:v>
                </c:pt>
                <c:pt idx="116456">
                  <c:v>42.137446612791898</c:v>
                </c:pt>
                <c:pt idx="116457">
                  <c:v>42.137568056747398</c:v>
                </c:pt>
                <c:pt idx="116458">
                  <c:v>42.137689500314103</c:v>
                </c:pt>
                <c:pt idx="116459">
                  <c:v>42.137810943492198</c:v>
                </c:pt>
                <c:pt idx="116460">
                  <c:v>42.137932386281499</c:v>
                </c:pt>
                <c:pt idx="116461">
                  <c:v>42.138053828682096</c:v>
                </c:pt>
                <c:pt idx="116462">
                  <c:v>42.138175270693999</c:v>
                </c:pt>
                <c:pt idx="116463">
                  <c:v>42.1382967123171</c:v>
                </c:pt>
                <c:pt idx="116464">
                  <c:v>42.138418153551498</c:v>
                </c:pt>
                <c:pt idx="116465">
                  <c:v>42.138539594397201</c:v>
                </c:pt>
                <c:pt idx="116466">
                  <c:v>42.138661034854202</c:v>
                </c:pt>
                <c:pt idx="116467">
                  <c:v>42.138782474922401</c:v>
                </c:pt>
                <c:pt idx="116468">
                  <c:v>42.138903914601997</c:v>
                </c:pt>
                <c:pt idx="116469">
                  <c:v>42.139025353892798</c:v>
                </c:pt>
                <c:pt idx="116470">
                  <c:v>42.139146792794897</c:v>
                </c:pt>
                <c:pt idx="116471">
                  <c:v>42.1392682313083</c:v>
                </c:pt>
                <c:pt idx="116472">
                  <c:v>42.139389669432902</c:v>
                </c:pt>
                <c:pt idx="116473">
                  <c:v>42.1395111071689</c:v>
                </c:pt>
                <c:pt idx="116474">
                  <c:v>42.139632544516097</c:v>
                </c:pt>
                <c:pt idx="116475">
                  <c:v>42.139753981474698</c:v>
                </c:pt>
                <c:pt idx="116476">
                  <c:v>42.139875418044497</c:v>
                </c:pt>
                <c:pt idx="116477">
                  <c:v>42.1399968542256</c:v>
                </c:pt>
                <c:pt idx="116478">
                  <c:v>42.140118290018002</c:v>
                </c:pt>
                <c:pt idx="116479">
                  <c:v>42.140239725421701</c:v>
                </c:pt>
                <c:pt idx="116480">
                  <c:v>42.140361160436697</c:v>
                </c:pt>
                <c:pt idx="116481">
                  <c:v>42.140482595062998</c:v>
                </c:pt>
                <c:pt idx="116482">
                  <c:v>42.140604029300597</c:v>
                </c:pt>
                <c:pt idx="116483">
                  <c:v>42.140725463149501</c:v>
                </c:pt>
                <c:pt idx="116484">
                  <c:v>42.140846896609702</c:v>
                </c:pt>
                <c:pt idx="116485">
                  <c:v>42.140968329681201</c:v>
                </c:pt>
                <c:pt idx="116486">
                  <c:v>42.141089762364103</c:v>
                </c:pt>
                <c:pt idx="116487">
                  <c:v>42.141211194658197</c:v>
                </c:pt>
                <c:pt idx="116488">
                  <c:v>42.141332626563603</c:v>
                </c:pt>
                <c:pt idx="116489">
                  <c:v>42.141454058080299</c:v>
                </c:pt>
                <c:pt idx="116490">
                  <c:v>42.1415754892083</c:v>
                </c:pt>
                <c:pt idx="116491">
                  <c:v>42.141696919947698</c:v>
                </c:pt>
                <c:pt idx="116492">
                  <c:v>42.141818350298301</c:v>
                </c:pt>
                <c:pt idx="116493">
                  <c:v>42.141939780260302</c:v>
                </c:pt>
                <c:pt idx="116494">
                  <c:v>42.142061209833599</c:v>
                </c:pt>
                <c:pt idx="116495">
                  <c:v>42.142182639018202</c:v>
                </c:pt>
                <c:pt idx="116496">
                  <c:v>42.142304067814102</c:v>
                </c:pt>
                <c:pt idx="116497">
                  <c:v>42.1424254962213</c:v>
                </c:pt>
                <c:pt idx="116498">
                  <c:v>42.142546924239902</c:v>
                </c:pt>
                <c:pt idx="116499">
                  <c:v>42.142668351869702</c:v>
                </c:pt>
                <c:pt idx="116500">
                  <c:v>42.142789779110899</c:v>
                </c:pt>
                <c:pt idx="116501">
                  <c:v>42.142911205963401</c:v>
                </c:pt>
                <c:pt idx="116502">
                  <c:v>42.1430326324273</c:v>
                </c:pt>
                <c:pt idx="116503">
                  <c:v>42.143154058502397</c:v>
                </c:pt>
                <c:pt idx="116504">
                  <c:v>42.143275484188898</c:v>
                </c:pt>
                <c:pt idx="116505">
                  <c:v>42.143396909486697</c:v>
                </c:pt>
                <c:pt idx="116506">
                  <c:v>42.1435183343958</c:v>
                </c:pt>
                <c:pt idx="116507">
                  <c:v>42.143639758916301</c:v>
                </c:pt>
                <c:pt idx="116508">
                  <c:v>42.143761183048099</c:v>
                </c:pt>
                <c:pt idx="116509">
                  <c:v>42.143882606791202</c:v>
                </c:pt>
                <c:pt idx="116510">
                  <c:v>42.144004030145702</c:v>
                </c:pt>
                <c:pt idx="116511">
                  <c:v>42.144125453111499</c:v>
                </c:pt>
                <c:pt idx="116512">
                  <c:v>42.144246875688602</c:v>
                </c:pt>
                <c:pt idx="116513">
                  <c:v>42.144368297877101</c:v>
                </c:pt>
                <c:pt idx="116514">
                  <c:v>42.144489719676898</c:v>
                </c:pt>
                <c:pt idx="116515">
                  <c:v>42.144611141088099</c:v>
                </c:pt>
                <c:pt idx="116516">
                  <c:v>42.144732562110597</c:v>
                </c:pt>
                <c:pt idx="116517">
                  <c:v>42.144853982744401</c:v>
                </c:pt>
                <c:pt idx="116518">
                  <c:v>42.144975402989601</c:v>
                </c:pt>
                <c:pt idx="116519">
                  <c:v>42.145096822846099</c:v>
                </c:pt>
                <c:pt idx="116520">
                  <c:v>42.145218242314002</c:v>
                </c:pt>
                <c:pt idx="116521">
                  <c:v>42.145339661393201</c:v>
                </c:pt>
                <c:pt idx="116522">
                  <c:v>42.145461080083699</c:v>
                </c:pt>
                <c:pt idx="116523">
                  <c:v>42.1455824983856</c:v>
                </c:pt>
                <c:pt idx="116524">
                  <c:v>42.145703916298899</c:v>
                </c:pt>
                <c:pt idx="116525">
                  <c:v>42.145825333823502</c:v>
                </c:pt>
                <c:pt idx="116526">
                  <c:v>42.145946750959503</c:v>
                </c:pt>
                <c:pt idx="116527">
                  <c:v>42.146068167706801</c:v>
                </c:pt>
                <c:pt idx="116528">
                  <c:v>42.146189584065503</c:v>
                </c:pt>
                <c:pt idx="116529">
                  <c:v>42.146311000035503</c:v>
                </c:pt>
                <c:pt idx="116530">
                  <c:v>42.1464324156169</c:v>
                </c:pt>
                <c:pt idx="116531">
                  <c:v>42.146553830809701</c:v>
                </c:pt>
                <c:pt idx="116532">
                  <c:v>42.1466752456138</c:v>
                </c:pt>
                <c:pt idx="116533">
                  <c:v>42.146796660029302</c:v>
                </c:pt>
                <c:pt idx="116534">
                  <c:v>42.146918074056103</c:v>
                </c:pt>
                <c:pt idx="116535">
                  <c:v>42.1470394876943</c:v>
                </c:pt>
                <c:pt idx="116536">
                  <c:v>42.147160900943902</c:v>
                </c:pt>
                <c:pt idx="116537">
                  <c:v>42.147282313804801</c:v>
                </c:pt>
                <c:pt idx="116538">
                  <c:v>42.147403726277098</c:v>
                </c:pt>
                <c:pt idx="116539">
                  <c:v>42.147525138360798</c:v>
                </c:pt>
                <c:pt idx="116540">
                  <c:v>42.147646550055804</c:v>
                </c:pt>
                <c:pt idx="116541">
                  <c:v>42.147767961362298</c:v>
                </c:pt>
                <c:pt idx="116542">
                  <c:v>42.147889372280098</c:v>
                </c:pt>
                <c:pt idx="116543">
                  <c:v>42.148010782809202</c:v>
                </c:pt>
                <c:pt idx="116544">
                  <c:v>42.148132192949802</c:v>
                </c:pt>
                <c:pt idx="116545">
                  <c:v>42.148253602701701</c:v>
                </c:pt>
                <c:pt idx="116546">
                  <c:v>42.148375012065003</c:v>
                </c:pt>
                <c:pt idx="116547">
                  <c:v>42.148496421039603</c:v>
                </c:pt>
                <c:pt idx="116548">
                  <c:v>42.148617829625699</c:v>
                </c:pt>
                <c:pt idx="116549">
                  <c:v>42.148739237823101</c:v>
                </c:pt>
                <c:pt idx="116550">
                  <c:v>42.148860645631999</c:v>
                </c:pt>
                <c:pt idx="116551">
                  <c:v>42.148982053052201</c:v>
                </c:pt>
                <c:pt idx="116552">
                  <c:v>42.149103460083801</c:v>
                </c:pt>
                <c:pt idx="116553">
                  <c:v>42.149224866726698</c:v>
                </c:pt>
                <c:pt idx="116554">
                  <c:v>42.149346272981099</c:v>
                </c:pt>
                <c:pt idx="116555">
                  <c:v>42.149467678846896</c:v>
                </c:pt>
                <c:pt idx="116556">
                  <c:v>42.149589084323999</c:v>
                </c:pt>
                <c:pt idx="116557">
                  <c:v>42.149710489412598</c:v>
                </c:pt>
                <c:pt idx="116558">
                  <c:v>42.149831894112502</c:v>
                </c:pt>
                <c:pt idx="116559">
                  <c:v>42.149953298423803</c:v>
                </c:pt>
                <c:pt idx="116560">
                  <c:v>42.150074702346501</c:v>
                </c:pt>
                <c:pt idx="116561">
                  <c:v>42.150196105880603</c:v>
                </c:pt>
                <c:pt idx="116562">
                  <c:v>42.150317509026202</c:v>
                </c:pt>
                <c:pt idx="116563">
                  <c:v>42.150438911783098</c:v>
                </c:pt>
                <c:pt idx="116564">
                  <c:v>42.150560314151399</c:v>
                </c:pt>
                <c:pt idx="116565">
                  <c:v>42.150681716131103</c:v>
                </c:pt>
                <c:pt idx="116566">
                  <c:v>42.150803117722198</c:v>
                </c:pt>
                <c:pt idx="116567">
                  <c:v>42.150924518924803</c:v>
                </c:pt>
                <c:pt idx="116568">
                  <c:v>42.151045919738699</c:v>
                </c:pt>
                <c:pt idx="116569">
                  <c:v>42.151167320163999</c:v>
                </c:pt>
                <c:pt idx="116570">
                  <c:v>42.151288720200803</c:v>
                </c:pt>
                <c:pt idx="116571">
                  <c:v>42.151410119848897</c:v>
                </c:pt>
                <c:pt idx="116572">
                  <c:v>42.151531519108502</c:v>
                </c:pt>
                <c:pt idx="116573">
                  <c:v>42.151652917979497</c:v>
                </c:pt>
                <c:pt idx="116574">
                  <c:v>42.151774316461903</c:v>
                </c:pt>
                <c:pt idx="116575">
                  <c:v>42.1518957145557</c:v>
                </c:pt>
                <c:pt idx="116576">
                  <c:v>42.1520171122609</c:v>
                </c:pt>
                <c:pt idx="116577">
                  <c:v>42.152138509577497</c:v>
                </c:pt>
                <c:pt idx="116578">
                  <c:v>42.152259906505599</c:v>
                </c:pt>
                <c:pt idx="116579">
                  <c:v>42.152381303045097</c:v>
                </c:pt>
                <c:pt idx="116580">
                  <c:v>42.152502699195999</c:v>
                </c:pt>
                <c:pt idx="116581">
                  <c:v>42.152624094958298</c:v>
                </c:pt>
                <c:pt idx="116582">
                  <c:v>42.152745490332002</c:v>
                </c:pt>
                <c:pt idx="116583">
                  <c:v>42.152866885317202</c:v>
                </c:pt>
                <c:pt idx="116584">
                  <c:v>42.152988279913799</c:v>
                </c:pt>
                <c:pt idx="116585">
                  <c:v>42.153109674121801</c:v>
                </c:pt>
                <c:pt idx="116586">
                  <c:v>42.153231067941199</c:v>
                </c:pt>
                <c:pt idx="116587">
                  <c:v>42.153352461372101</c:v>
                </c:pt>
                <c:pt idx="116588">
                  <c:v>42.153473854414401</c:v>
                </c:pt>
                <c:pt idx="116589">
                  <c:v>42.153595247068097</c:v>
                </c:pt>
                <c:pt idx="116590">
                  <c:v>42.153716639333297</c:v>
                </c:pt>
                <c:pt idx="116591">
                  <c:v>42.153838031209901</c:v>
                </c:pt>
                <c:pt idx="116592">
                  <c:v>42.153959422697902</c:v>
                </c:pt>
                <c:pt idx="116593">
                  <c:v>42.1540808137974</c:v>
                </c:pt>
                <c:pt idx="116594">
                  <c:v>42.154202204508302</c:v>
                </c:pt>
                <c:pt idx="116595">
                  <c:v>42.1543235948307</c:v>
                </c:pt>
                <c:pt idx="116596">
                  <c:v>42.154444984764503</c:v>
                </c:pt>
                <c:pt idx="116597">
                  <c:v>42.154566374309702</c:v>
                </c:pt>
                <c:pt idx="116598">
                  <c:v>42.154687763466399</c:v>
                </c:pt>
                <c:pt idx="116599">
                  <c:v>42.154809152234499</c:v>
                </c:pt>
                <c:pt idx="116600">
                  <c:v>42.154930540614103</c:v>
                </c:pt>
                <c:pt idx="116601">
                  <c:v>42.155051928605097</c:v>
                </c:pt>
                <c:pt idx="116602">
                  <c:v>42.155173316207502</c:v>
                </c:pt>
                <c:pt idx="116603">
                  <c:v>42.155294703421497</c:v>
                </c:pt>
                <c:pt idx="116604">
                  <c:v>42.155416090246803</c:v>
                </c:pt>
                <c:pt idx="116605">
                  <c:v>42.155537476683598</c:v>
                </c:pt>
                <c:pt idx="116606">
                  <c:v>42.155658862731897</c:v>
                </c:pt>
                <c:pt idx="116607">
                  <c:v>42.155780248391601</c:v>
                </c:pt>
                <c:pt idx="116608">
                  <c:v>42.155901633662801</c:v>
                </c:pt>
                <c:pt idx="116609">
                  <c:v>42.156023018545397</c:v>
                </c:pt>
                <c:pt idx="116610">
                  <c:v>42.156144403039498</c:v>
                </c:pt>
                <c:pt idx="116611">
                  <c:v>42.156265787145003</c:v>
                </c:pt>
                <c:pt idx="116612">
                  <c:v>42.156387170862097</c:v>
                </c:pt>
                <c:pt idx="116613">
                  <c:v>42.156508554190502</c:v>
                </c:pt>
                <c:pt idx="116614">
                  <c:v>42.156629937130504</c:v>
                </c:pt>
                <c:pt idx="116615">
                  <c:v>42.156751319681803</c:v>
                </c:pt>
                <c:pt idx="116616">
                  <c:v>42.156872701844698</c:v>
                </c:pt>
                <c:pt idx="116617">
                  <c:v>42.156994083618997</c:v>
                </c:pt>
                <c:pt idx="116618">
                  <c:v>42.1571154650048</c:v>
                </c:pt>
                <c:pt idx="116619">
                  <c:v>42.1572368460021</c:v>
                </c:pt>
                <c:pt idx="116620">
                  <c:v>42.157358226610803</c:v>
                </c:pt>
                <c:pt idx="116621">
                  <c:v>42.157479606830996</c:v>
                </c:pt>
                <c:pt idx="116622">
                  <c:v>42.1576009866627</c:v>
                </c:pt>
                <c:pt idx="116623">
                  <c:v>42.157722366105901</c:v>
                </c:pt>
                <c:pt idx="116624">
                  <c:v>42.157843745160498</c:v>
                </c:pt>
                <c:pt idx="116625">
                  <c:v>42.1579651238266</c:v>
                </c:pt>
                <c:pt idx="116626">
                  <c:v>42.158086502104197</c:v>
                </c:pt>
                <c:pt idx="116627">
                  <c:v>42.158207879993199</c:v>
                </c:pt>
                <c:pt idx="116628">
                  <c:v>42.158329257493797</c:v>
                </c:pt>
                <c:pt idx="116629">
                  <c:v>42.158450634605799</c:v>
                </c:pt>
                <c:pt idx="116630">
                  <c:v>42.158572011329298</c:v>
                </c:pt>
                <c:pt idx="116631">
                  <c:v>42.1586933876643</c:v>
                </c:pt>
                <c:pt idx="116632">
                  <c:v>42.158814763610799</c:v>
                </c:pt>
                <c:pt idx="116633">
                  <c:v>42.158936139168702</c:v>
                </c:pt>
                <c:pt idx="116634">
                  <c:v>42.159057514338201</c:v>
                </c:pt>
                <c:pt idx="116635">
                  <c:v>42.159178889119097</c:v>
                </c:pt>
                <c:pt idx="116636">
                  <c:v>42.159300263511597</c:v>
                </c:pt>
                <c:pt idx="116637">
                  <c:v>42.1594216375155</c:v>
                </c:pt>
                <c:pt idx="116638">
                  <c:v>42.1595430111309</c:v>
                </c:pt>
                <c:pt idx="116639">
                  <c:v>42.159664384357797</c:v>
                </c:pt>
                <c:pt idx="116640">
                  <c:v>42.159785757196197</c:v>
                </c:pt>
                <c:pt idx="116641">
                  <c:v>42.159907129646101</c:v>
                </c:pt>
                <c:pt idx="116642">
                  <c:v>42.160028501707501</c:v>
                </c:pt>
                <c:pt idx="116643">
                  <c:v>42.160149873380398</c:v>
                </c:pt>
                <c:pt idx="116644">
                  <c:v>42.160271244664798</c:v>
                </c:pt>
                <c:pt idx="116645">
                  <c:v>42.160392615560703</c:v>
                </c:pt>
                <c:pt idx="116646">
                  <c:v>42.160513986068104</c:v>
                </c:pt>
                <c:pt idx="116647">
                  <c:v>42.160635356187001</c:v>
                </c:pt>
                <c:pt idx="116648">
                  <c:v>42.160756725917402</c:v>
                </c:pt>
                <c:pt idx="116649">
                  <c:v>42.160878095259299</c:v>
                </c:pt>
                <c:pt idx="116650">
                  <c:v>42.160999464212701</c:v>
                </c:pt>
                <c:pt idx="116651">
                  <c:v>42.161120832777598</c:v>
                </c:pt>
                <c:pt idx="116652">
                  <c:v>42.161242200954099</c:v>
                </c:pt>
                <c:pt idx="116653">
                  <c:v>42.161363568741997</c:v>
                </c:pt>
                <c:pt idx="116654">
                  <c:v>42.161484936141498</c:v>
                </c:pt>
                <c:pt idx="116655">
                  <c:v>42.161606303152503</c:v>
                </c:pt>
                <c:pt idx="116656">
                  <c:v>42.161727669774997</c:v>
                </c:pt>
                <c:pt idx="116657">
                  <c:v>42.161849036009002</c:v>
                </c:pt>
                <c:pt idx="116658">
                  <c:v>42.161970401854497</c:v>
                </c:pt>
                <c:pt idx="116659">
                  <c:v>42.162091767311502</c:v>
                </c:pt>
                <c:pt idx="116660">
                  <c:v>42.162213132380103</c:v>
                </c:pt>
                <c:pt idx="116661">
                  <c:v>42.162334497060201</c:v>
                </c:pt>
                <c:pt idx="116662">
                  <c:v>42.162455861351802</c:v>
                </c:pt>
                <c:pt idx="116663">
                  <c:v>42.1625772252549</c:v>
                </c:pt>
                <c:pt idx="116664">
                  <c:v>42.162698588769601</c:v>
                </c:pt>
                <c:pt idx="116665">
                  <c:v>42.162819951895798</c:v>
                </c:pt>
                <c:pt idx="116666">
                  <c:v>42.1629413146335</c:v>
                </c:pt>
                <c:pt idx="116667">
                  <c:v>42.163062676982697</c:v>
                </c:pt>
                <c:pt idx="116668">
                  <c:v>42.163184038943498</c:v>
                </c:pt>
                <c:pt idx="116669">
                  <c:v>42.163305400515803</c:v>
                </c:pt>
                <c:pt idx="116670">
                  <c:v>42.163426761699597</c:v>
                </c:pt>
                <c:pt idx="116671">
                  <c:v>42.163548122495001</c:v>
                </c:pt>
                <c:pt idx="116672">
                  <c:v>42.163669482901902</c:v>
                </c:pt>
                <c:pt idx="116673">
                  <c:v>42.163790842920299</c:v>
                </c:pt>
                <c:pt idx="116674">
                  <c:v>42.1639122025503</c:v>
                </c:pt>
                <c:pt idx="116675">
                  <c:v>42.164033561791797</c:v>
                </c:pt>
                <c:pt idx="116676">
                  <c:v>42.164154920644798</c:v>
                </c:pt>
                <c:pt idx="116677">
                  <c:v>42.164276279109401</c:v>
                </c:pt>
                <c:pt idx="116678">
                  <c:v>42.164397637185601</c:v>
                </c:pt>
                <c:pt idx="116679">
                  <c:v>42.164518994873298</c:v>
                </c:pt>
                <c:pt idx="116680">
                  <c:v>42.164640352172498</c:v>
                </c:pt>
                <c:pt idx="116681">
                  <c:v>42.164761709083201</c:v>
                </c:pt>
                <c:pt idx="116682">
                  <c:v>42.164883065605601</c:v>
                </c:pt>
                <c:pt idx="116683">
                  <c:v>42.165004421739397</c:v>
                </c:pt>
                <c:pt idx="116684">
                  <c:v>42.165125777484803</c:v>
                </c:pt>
                <c:pt idx="116685">
                  <c:v>42.165247132841799</c:v>
                </c:pt>
                <c:pt idx="116686">
                  <c:v>42.165368487810298</c:v>
                </c:pt>
                <c:pt idx="116687">
                  <c:v>42.1654898423904</c:v>
                </c:pt>
                <c:pt idx="116688">
                  <c:v>42.165611196581999</c:v>
                </c:pt>
                <c:pt idx="116689">
                  <c:v>42.165732550385201</c:v>
                </c:pt>
                <c:pt idx="116690">
                  <c:v>42.165853903799999</c:v>
                </c:pt>
                <c:pt idx="116691">
                  <c:v>42.1659752568263</c:v>
                </c:pt>
                <c:pt idx="116692">
                  <c:v>42.166096609464098</c:v>
                </c:pt>
                <c:pt idx="116693">
                  <c:v>42.1662179617135</c:v>
                </c:pt>
                <c:pt idx="116694">
                  <c:v>42.166339313574497</c:v>
                </c:pt>
                <c:pt idx="116695">
                  <c:v>42.166460665047097</c:v>
                </c:pt>
                <c:pt idx="116696">
                  <c:v>42.166582016131201</c:v>
                </c:pt>
                <c:pt idx="116697">
                  <c:v>42.166703366826901</c:v>
                </c:pt>
                <c:pt idx="116698">
                  <c:v>42.166824717134098</c:v>
                </c:pt>
                <c:pt idx="116699">
                  <c:v>42.166946067052898</c:v>
                </c:pt>
                <c:pt idx="116700">
                  <c:v>42.167067416583301</c:v>
                </c:pt>
                <c:pt idx="116701">
                  <c:v>42.1671887657253</c:v>
                </c:pt>
                <c:pt idx="116702">
                  <c:v>42.167310114478802</c:v>
                </c:pt>
                <c:pt idx="116703">
                  <c:v>42.167431462843901</c:v>
                </c:pt>
                <c:pt idx="116704">
                  <c:v>42.167552810820602</c:v>
                </c:pt>
                <c:pt idx="116705">
                  <c:v>42.167674158408801</c:v>
                </c:pt>
                <c:pt idx="116706">
                  <c:v>42.167795505608602</c:v>
                </c:pt>
                <c:pt idx="116707">
                  <c:v>42.167916852419999</c:v>
                </c:pt>
                <c:pt idx="116708">
                  <c:v>42.168038198843</c:v>
                </c:pt>
                <c:pt idx="116709">
                  <c:v>42.168159544877597</c:v>
                </c:pt>
                <c:pt idx="116710">
                  <c:v>42.168280890523697</c:v>
                </c:pt>
                <c:pt idx="116711">
                  <c:v>42.1684022357815</c:v>
                </c:pt>
                <c:pt idx="116712">
                  <c:v>42.168523580650799</c:v>
                </c:pt>
                <c:pt idx="116713">
                  <c:v>42.168644925131701</c:v>
                </c:pt>
                <c:pt idx="116714">
                  <c:v>42.1687662692242</c:v>
                </c:pt>
                <c:pt idx="116715">
                  <c:v>42.168887612928302</c:v>
                </c:pt>
                <c:pt idx="116716">
                  <c:v>42.1690089562439</c:v>
                </c:pt>
                <c:pt idx="116717">
                  <c:v>42.169130299171201</c:v>
                </c:pt>
                <c:pt idx="116718">
                  <c:v>42.169251641709998</c:v>
                </c:pt>
                <c:pt idx="116719">
                  <c:v>42.169372983860498</c:v>
                </c:pt>
                <c:pt idx="116720">
                  <c:v>42.169494325622502</c:v>
                </c:pt>
                <c:pt idx="116721">
                  <c:v>42.169615666996201</c:v>
                </c:pt>
                <c:pt idx="116722">
                  <c:v>42.169737007981396</c:v>
                </c:pt>
                <c:pt idx="116723">
                  <c:v>42.169858348578202</c:v>
                </c:pt>
                <c:pt idx="116724">
                  <c:v>42.169979688786597</c:v>
                </c:pt>
                <c:pt idx="116725">
                  <c:v>42.170101028606702</c:v>
                </c:pt>
                <c:pt idx="116726">
                  <c:v>42.170222368038303</c:v>
                </c:pt>
                <c:pt idx="116727">
                  <c:v>42.1703437070815</c:v>
                </c:pt>
                <c:pt idx="116728">
                  <c:v>42.1704650457364</c:v>
                </c:pt>
                <c:pt idx="116729">
                  <c:v>42.170586384002803</c:v>
                </c:pt>
                <c:pt idx="116730">
                  <c:v>42.170707721880902</c:v>
                </c:pt>
                <c:pt idx="116731">
                  <c:v>42.170829059370497</c:v>
                </c:pt>
                <c:pt idx="116732">
                  <c:v>42.170950396471802</c:v>
                </c:pt>
                <c:pt idx="116733">
                  <c:v>42.171071733184696</c:v>
                </c:pt>
                <c:pt idx="116734">
                  <c:v>42.171193069509201</c:v>
                </c:pt>
                <c:pt idx="116735">
                  <c:v>42.171314405445301</c:v>
                </c:pt>
                <c:pt idx="116736">
                  <c:v>42.171435740992997</c:v>
                </c:pt>
                <c:pt idx="116737">
                  <c:v>42.171557076152297</c:v>
                </c:pt>
                <c:pt idx="116738">
                  <c:v>42.171678410923299</c:v>
                </c:pt>
                <c:pt idx="116739">
                  <c:v>42.171799745305897</c:v>
                </c:pt>
                <c:pt idx="116740">
                  <c:v>42.171921079300098</c:v>
                </c:pt>
                <c:pt idx="116741">
                  <c:v>42.172042412905903</c:v>
                </c:pt>
                <c:pt idx="116742">
                  <c:v>42.172163746123303</c:v>
                </c:pt>
                <c:pt idx="116743">
                  <c:v>42.172285078952399</c:v>
                </c:pt>
                <c:pt idx="116744">
                  <c:v>42.172406411392998</c:v>
                </c:pt>
                <c:pt idx="116745">
                  <c:v>42.1725277434454</c:v>
                </c:pt>
                <c:pt idx="116746">
                  <c:v>42.172649075109298</c:v>
                </c:pt>
                <c:pt idx="116747">
                  <c:v>42.172770406384799</c:v>
                </c:pt>
                <c:pt idx="116748">
                  <c:v>42.172891737272003</c:v>
                </c:pt>
                <c:pt idx="116749">
                  <c:v>42.173013067770903</c:v>
                </c:pt>
                <c:pt idx="116750">
                  <c:v>42.173134397881299</c:v>
                </c:pt>
                <c:pt idx="116751">
                  <c:v>42.173255727603397</c:v>
                </c:pt>
                <c:pt idx="116752">
                  <c:v>42.173377056937099</c:v>
                </c:pt>
                <c:pt idx="116753">
                  <c:v>42.173498385882503</c:v>
                </c:pt>
                <c:pt idx="116754">
                  <c:v>42.173619714439504</c:v>
                </c:pt>
                <c:pt idx="116755">
                  <c:v>42.1737410426081</c:v>
                </c:pt>
                <c:pt idx="116756">
                  <c:v>42.173862370388399</c:v>
                </c:pt>
                <c:pt idx="116757">
                  <c:v>42.173983697780301</c:v>
                </c:pt>
                <c:pt idx="116758">
                  <c:v>42.174105024783799</c:v>
                </c:pt>
                <c:pt idx="116759">
                  <c:v>42.174226351399</c:v>
                </c:pt>
                <c:pt idx="116760">
                  <c:v>42.174347677625903</c:v>
                </c:pt>
                <c:pt idx="116761">
                  <c:v>42.174469003464402</c:v>
                </c:pt>
                <c:pt idx="116762">
                  <c:v>42.174590328914498</c:v>
                </c:pt>
                <c:pt idx="116763">
                  <c:v>42.174711653976303</c:v>
                </c:pt>
                <c:pt idx="116764">
                  <c:v>42.174832978649697</c:v>
                </c:pt>
                <c:pt idx="116765">
                  <c:v>42.1749543029348</c:v>
                </c:pt>
                <c:pt idx="116766">
                  <c:v>42.1750756268315</c:v>
                </c:pt>
                <c:pt idx="116767">
                  <c:v>42.175196950339902</c:v>
                </c:pt>
                <c:pt idx="116768">
                  <c:v>42.17531827346</c:v>
                </c:pt>
                <c:pt idx="116769">
                  <c:v>42.175439596191602</c:v>
                </c:pt>
                <c:pt idx="116770">
                  <c:v>42.175560918534998</c:v>
                </c:pt>
                <c:pt idx="116771">
                  <c:v>42.175682240489998</c:v>
                </c:pt>
                <c:pt idx="116772">
                  <c:v>42.1758035620567</c:v>
                </c:pt>
                <c:pt idx="116773">
                  <c:v>42.175924883234998</c:v>
                </c:pt>
                <c:pt idx="116774">
                  <c:v>42.176046204024999</c:v>
                </c:pt>
                <c:pt idx="116775">
                  <c:v>42.176167524426702</c:v>
                </c:pt>
                <c:pt idx="116776">
                  <c:v>42.176288844440002</c:v>
                </c:pt>
                <c:pt idx="116777">
                  <c:v>42.176410164064997</c:v>
                </c:pt>
                <c:pt idx="116778">
                  <c:v>42.176531483301602</c:v>
                </c:pt>
                <c:pt idx="116779">
                  <c:v>42.176652802149903</c:v>
                </c:pt>
                <c:pt idx="116780">
                  <c:v>42.176774120609899</c:v>
                </c:pt>
                <c:pt idx="116781">
                  <c:v>42.176895438681598</c:v>
                </c:pt>
                <c:pt idx="116782">
                  <c:v>42.1770167563649</c:v>
                </c:pt>
                <c:pt idx="116783">
                  <c:v>42.177138073659897</c:v>
                </c:pt>
                <c:pt idx="116784">
                  <c:v>42.177259390566597</c:v>
                </c:pt>
                <c:pt idx="116785">
                  <c:v>42.1773807070849</c:v>
                </c:pt>
                <c:pt idx="116786">
                  <c:v>42.177502023214998</c:v>
                </c:pt>
                <c:pt idx="116787">
                  <c:v>42.1776233389567</c:v>
                </c:pt>
                <c:pt idx="116788">
                  <c:v>42.177744654310096</c:v>
                </c:pt>
                <c:pt idx="116789">
                  <c:v>42.177865969275103</c:v>
                </c:pt>
                <c:pt idx="116790">
                  <c:v>42.177987283851898</c:v>
                </c:pt>
                <c:pt idx="116791">
                  <c:v>42.178108598040303</c:v>
                </c:pt>
                <c:pt idx="116792">
                  <c:v>42.178229911840397</c:v>
                </c:pt>
                <c:pt idx="116793">
                  <c:v>42.1783512252522</c:v>
                </c:pt>
                <c:pt idx="116794">
                  <c:v>42.178472538275699</c:v>
                </c:pt>
                <c:pt idx="116795">
                  <c:v>42.1785938509109</c:v>
                </c:pt>
                <c:pt idx="116796">
                  <c:v>42.178715163157797</c:v>
                </c:pt>
                <c:pt idx="116797">
                  <c:v>42.178836475016297</c:v>
                </c:pt>
                <c:pt idx="116798">
                  <c:v>42.178957786486599</c:v>
                </c:pt>
                <c:pt idx="116799">
                  <c:v>42.179079097568497</c:v>
                </c:pt>
                <c:pt idx="116800">
                  <c:v>42.179200408262098</c:v>
                </c:pt>
                <c:pt idx="116801">
                  <c:v>42.1793217185675</c:v>
                </c:pt>
                <c:pt idx="116802">
                  <c:v>42.179443028484499</c:v>
                </c:pt>
                <c:pt idx="116803">
                  <c:v>42.179564338013201</c:v>
                </c:pt>
                <c:pt idx="116804">
                  <c:v>42.179685647153597</c:v>
                </c:pt>
                <c:pt idx="116805">
                  <c:v>42.179806955905804</c:v>
                </c:pt>
                <c:pt idx="116806">
                  <c:v>42.179928264269599</c:v>
                </c:pt>
                <c:pt idx="116807">
                  <c:v>42.180049572245103</c:v>
                </c:pt>
                <c:pt idx="116808">
                  <c:v>42.180170879832303</c:v>
                </c:pt>
                <c:pt idx="116809">
                  <c:v>42.180292187031299</c:v>
                </c:pt>
                <c:pt idx="116810">
                  <c:v>42.180413493841897</c:v>
                </c:pt>
                <c:pt idx="116811">
                  <c:v>42.180534800264297</c:v>
                </c:pt>
                <c:pt idx="116812">
                  <c:v>42.180656106298301</c:v>
                </c:pt>
                <c:pt idx="116813">
                  <c:v>42.180777411944099</c:v>
                </c:pt>
                <c:pt idx="116814">
                  <c:v>42.1808987172016</c:v>
                </c:pt>
                <c:pt idx="116815">
                  <c:v>42.181020022070797</c:v>
                </c:pt>
                <c:pt idx="116816">
                  <c:v>42.181141326551703</c:v>
                </c:pt>
                <c:pt idx="116817">
                  <c:v>42.181262630644298</c:v>
                </c:pt>
                <c:pt idx="116818">
                  <c:v>42.181383934348602</c:v>
                </c:pt>
                <c:pt idx="116819">
                  <c:v>42.181505237664702</c:v>
                </c:pt>
                <c:pt idx="116820">
                  <c:v>42.181626540592497</c:v>
                </c:pt>
                <c:pt idx="116821">
                  <c:v>42.181747843131902</c:v>
                </c:pt>
                <c:pt idx="116822">
                  <c:v>42.181869145283201</c:v>
                </c:pt>
                <c:pt idx="116823">
                  <c:v>42.181990447046097</c:v>
                </c:pt>
                <c:pt idx="116824">
                  <c:v>42.182111748420802</c:v>
                </c:pt>
                <c:pt idx="116825">
                  <c:v>42.182233049407102</c:v>
                </c:pt>
                <c:pt idx="116826">
                  <c:v>42.182354350005298</c:v>
                </c:pt>
                <c:pt idx="116827">
                  <c:v>42.182475650215103</c:v>
                </c:pt>
                <c:pt idx="116828">
                  <c:v>42.182596950036697</c:v>
                </c:pt>
                <c:pt idx="116829">
                  <c:v>42.18271824947</c:v>
                </c:pt>
                <c:pt idx="116830">
                  <c:v>42.182839548514998</c:v>
                </c:pt>
                <c:pt idx="116831">
                  <c:v>42.182960847171799</c:v>
                </c:pt>
                <c:pt idx="116832">
                  <c:v>42.183082145440302</c:v>
                </c:pt>
                <c:pt idx="116833">
                  <c:v>42.183203443320501</c:v>
                </c:pt>
                <c:pt idx="116834">
                  <c:v>42.183324740812502</c:v>
                </c:pt>
                <c:pt idx="116835">
                  <c:v>42.183446037916198</c:v>
                </c:pt>
                <c:pt idx="116836">
                  <c:v>42.183567334631597</c:v>
                </c:pt>
                <c:pt idx="116837">
                  <c:v>42.183688630958798</c:v>
                </c:pt>
                <c:pt idx="116838">
                  <c:v>42.183809926897702</c:v>
                </c:pt>
                <c:pt idx="116839">
                  <c:v>42.1839312224484</c:v>
                </c:pt>
                <c:pt idx="116840">
                  <c:v>42.184052517610802</c:v>
                </c:pt>
                <c:pt idx="116841">
                  <c:v>42.184173812384998</c:v>
                </c:pt>
                <c:pt idx="116842">
                  <c:v>42.184295106770897</c:v>
                </c:pt>
                <c:pt idx="116843">
                  <c:v>42.184416400768498</c:v>
                </c:pt>
                <c:pt idx="116844">
                  <c:v>42.184537694377902</c:v>
                </c:pt>
                <c:pt idx="116845">
                  <c:v>42.1846589875991</c:v>
                </c:pt>
                <c:pt idx="116846">
                  <c:v>42.184780280432001</c:v>
                </c:pt>
                <c:pt idx="116847">
                  <c:v>42.184901572876598</c:v>
                </c:pt>
                <c:pt idx="116848">
                  <c:v>42.185022864933103</c:v>
                </c:pt>
                <c:pt idx="116849">
                  <c:v>42.185144156601197</c:v>
                </c:pt>
                <c:pt idx="116850">
                  <c:v>42.1852654478811</c:v>
                </c:pt>
                <c:pt idx="116851">
                  <c:v>42.185386738772799</c:v>
                </c:pt>
                <c:pt idx="116852">
                  <c:v>42.185508029276299</c:v>
                </c:pt>
                <c:pt idx="116853">
                  <c:v>42.185629319391403</c:v>
                </c:pt>
                <c:pt idx="116854">
                  <c:v>42.185750609118401</c:v>
                </c:pt>
                <c:pt idx="116855">
                  <c:v>42.185871898457101</c:v>
                </c:pt>
                <c:pt idx="116856">
                  <c:v>42.185993187407597</c:v>
                </c:pt>
                <c:pt idx="116857">
                  <c:v>42.186114475969802</c:v>
                </c:pt>
                <c:pt idx="116858">
                  <c:v>42.186235764143902</c:v>
                </c:pt>
                <c:pt idx="116859">
                  <c:v>42.186357051929598</c:v>
                </c:pt>
                <c:pt idx="116860">
                  <c:v>42.186478339327202</c:v>
                </c:pt>
                <c:pt idx="116861">
                  <c:v>42.186599626336502</c:v>
                </c:pt>
                <c:pt idx="116862">
                  <c:v>42.186720912957597</c:v>
                </c:pt>
                <c:pt idx="116863">
                  <c:v>42.186842199190501</c:v>
                </c:pt>
                <c:pt idx="116864">
                  <c:v>42.186963485035101</c:v>
                </c:pt>
                <c:pt idx="116865">
                  <c:v>42.187084770491502</c:v>
                </c:pt>
                <c:pt idx="116866">
                  <c:v>42.187206055559699</c:v>
                </c:pt>
                <c:pt idx="116867">
                  <c:v>42.187327340239698</c:v>
                </c:pt>
                <c:pt idx="116868">
                  <c:v>42.187448624531399</c:v>
                </c:pt>
                <c:pt idx="116869">
                  <c:v>42.187569908434902</c:v>
                </c:pt>
                <c:pt idx="116870">
                  <c:v>42.187691191950201</c:v>
                </c:pt>
                <c:pt idx="116871">
                  <c:v>42.187812475077301</c:v>
                </c:pt>
                <c:pt idx="116872">
                  <c:v>42.187933757816197</c:v>
                </c:pt>
                <c:pt idx="116873">
                  <c:v>42.188055040166802</c:v>
                </c:pt>
                <c:pt idx="116874">
                  <c:v>42.188176322129301</c:v>
                </c:pt>
                <c:pt idx="116875">
                  <c:v>42.188297603703496</c:v>
                </c:pt>
                <c:pt idx="116876">
                  <c:v>42.188418884889501</c:v>
                </c:pt>
                <c:pt idx="116877">
                  <c:v>42.1885401656873</c:v>
                </c:pt>
                <c:pt idx="116878">
                  <c:v>42.188661446096901</c:v>
                </c:pt>
                <c:pt idx="116879">
                  <c:v>42.188782726118298</c:v>
                </c:pt>
                <c:pt idx="116880">
                  <c:v>42.188904005751503</c:v>
                </c:pt>
                <c:pt idx="116881">
                  <c:v>42.189025284996497</c:v>
                </c:pt>
                <c:pt idx="116882">
                  <c:v>42.189146563853299</c:v>
                </c:pt>
                <c:pt idx="116883">
                  <c:v>42.189267842321797</c:v>
                </c:pt>
                <c:pt idx="116884">
                  <c:v>42.189389120402197</c:v>
                </c:pt>
                <c:pt idx="116885">
                  <c:v>42.189510398094399</c:v>
                </c:pt>
                <c:pt idx="116886">
                  <c:v>42.189631675398303</c:v>
                </c:pt>
                <c:pt idx="116887">
                  <c:v>42.189752952314102</c:v>
                </c:pt>
                <c:pt idx="116888">
                  <c:v>42.189874228841703</c:v>
                </c:pt>
                <c:pt idx="116889">
                  <c:v>42.189995504980999</c:v>
                </c:pt>
                <c:pt idx="116890">
                  <c:v>42.190116780732197</c:v>
                </c:pt>
                <c:pt idx="116891">
                  <c:v>42.190238056095197</c:v>
                </c:pt>
                <c:pt idx="116892">
                  <c:v>42.190359331069999</c:v>
                </c:pt>
                <c:pt idx="116893">
                  <c:v>42.190480605656603</c:v>
                </c:pt>
                <c:pt idx="116894">
                  <c:v>42.190601879855102</c:v>
                </c:pt>
                <c:pt idx="116895">
                  <c:v>42.190723153665303</c:v>
                </c:pt>
                <c:pt idx="116896">
                  <c:v>42.190844427087299</c:v>
                </c:pt>
                <c:pt idx="116897">
                  <c:v>42.190965700121197</c:v>
                </c:pt>
                <c:pt idx="116898">
                  <c:v>42.191086972766897</c:v>
                </c:pt>
                <c:pt idx="116899">
                  <c:v>42.191208245024399</c:v>
                </c:pt>
                <c:pt idx="116900">
                  <c:v>42.191329516893703</c:v>
                </c:pt>
                <c:pt idx="116901">
                  <c:v>42.191450788374802</c:v>
                </c:pt>
                <c:pt idx="116902">
                  <c:v>42.191572059467802</c:v>
                </c:pt>
                <c:pt idx="116903">
                  <c:v>42.191693330172498</c:v>
                </c:pt>
                <c:pt idx="116904">
                  <c:v>42.191814600489103</c:v>
                </c:pt>
                <c:pt idx="116905">
                  <c:v>42.191935870417602</c:v>
                </c:pt>
                <c:pt idx="116906">
                  <c:v>42.192057139957797</c:v>
                </c:pt>
                <c:pt idx="116907">
                  <c:v>42.1921784091099</c:v>
                </c:pt>
                <c:pt idx="116908">
                  <c:v>42.192299677873798</c:v>
                </c:pt>
                <c:pt idx="116909">
                  <c:v>42.192420946249499</c:v>
                </c:pt>
                <c:pt idx="116910">
                  <c:v>42.1925422142371</c:v>
                </c:pt>
                <c:pt idx="116911">
                  <c:v>42.192663481836497</c:v>
                </c:pt>
                <c:pt idx="116912">
                  <c:v>42.192784749047703</c:v>
                </c:pt>
                <c:pt idx="116913">
                  <c:v>42.192906015870797</c:v>
                </c:pt>
                <c:pt idx="116914">
                  <c:v>42.1930272823057</c:v>
                </c:pt>
                <c:pt idx="116915">
                  <c:v>42.193148548352397</c:v>
                </c:pt>
                <c:pt idx="116916">
                  <c:v>42.193269814011003</c:v>
                </c:pt>
                <c:pt idx="116917">
                  <c:v>42.193391079281398</c:v>
                </c:pt>
                <c:pt idx="116918">
                  <c:v>42.193512344163601</c:v>
                </c:pt>
                <c:pt idx="116919">
                  <c:v>42.193633608657699</c:v>
                </c:pt>
                <c:pt idx="116920">
                  <c:v>42.193754872763698</c:v>
                </c:pt>
                <c:pt idx="116921">
                  <c:v>42.193876136481499</c:v>
                </c:pt>
                <c:pt idx="116922">
                  <c:v>42.193997399811103</c:v>
                </c:pt>
                <c:pt idx="116923">
                  <c:v>42.194118662752601</c:v>
                </c:pt>
                <c:pt idx="116924">
                  <c:v>42.194239925305901</c:v>
                </c:pt>
                <c:pt idx="116925">
                  <c:v>42.194361187471102</c:v>
                </c:pt>
                <c:pt idx="116926">
                  <c:v>42.194482449248099</c:v>
                </c:pt>
                <c:pt idx="116927">
                  <c:v>42.194603710636997</c:v>
                </c:pt>
                <c:pt idx="116928">
                  <c:v>42.194724971637697</c:v>
                </c:pt>
                <c:pt idx="116929">
                  <c:v>42.194846232250299</c:v>
                </c:pt>
                <c:pt idx="116930">
                  <c:v>42.194967492474703</c:v>
                </c:pt>
                <c:pt idx="116931">
                  <c:v>42.195088752311001</c:v>
                </c:pt>
                <c:pt idx="116932">
                  <c:v>42.195210011759201</c:v>
                </c:pt>
                <c:pt idx="116933">
                  <c:v>42.195331270819203</c:v>
                </c:pt>
                <c:pt idx="116934">
                  <c:v>42.195452529491099</c:v>
                </c:pt>
                <c:pt idx="116935">
                  <c:v>42.195573787774798</c:v>
                </c:pt>
                <c:pt idx="116936">
                  <c:v>42.195695045670398</c:v>
                </c:pt>
                <c:pt idx="116937">
                  <c:v>42.195816303177899</c:v>
                </c:pt>
                <c:pt idx="116938">
                  <c:v>42.195937560297203</c:v>
                </c:pt>
                <c:pt idx="116939">
                  <c:v>42.196058817028401</c:v>
                </c:pt>
                <c:pt idx="116940">
                  <c:v>42.196180073371401</c:v>
                </c:pt>
                <c:pt idx="116941">
                  <c:v>42.196301329326403</c:v>
                </c:pt>
                <c:pt idx="116942">
                  <c:v>42.196422584893199</c:v>
                </c:pt>
                <c:pt idx="116943">
                  <c:v>42.196543840071897</c:v>
                </c:pt>
                <c:pt idx="116944">
                  <c:v>42.196665094862396</c:v>
                </c:pt>
                <c:pt idx="116945">
                  <c:v>42.196786349264798</c:v>
                </c:pt>
                <c:pt idx="116946">
                  <c:v>42.196907603279101</c:v>
                </c:pt>
                <c:pt idx="116947">
                  <c:v>42.197028856905298</c:v>
                </c:pt>
                <c:pt idx="116948">
                  <c:v>42.197150110143298</c:v>
                </c:pt>
                <c:pt idx="116949">
                  <c:v>42.197271362993298</c:v>
                </c:pt>
                <c:pt idx="116950">
                  <c:v>42.197392615455101</c:v>
                </c:pt>
                <c:pt idx="116951">
                  <c:v>42.197513867528798</c:v>
                </c:pt>
                <c:pt idx="116952">
                  <c:v>42.197635119214397</c:v>
                </c:pt>
                <c:pt idx="116953">
                  <c:v>42.197756370511797</c:v>
                </c:pt>
                <c:pt idx="116954">
                  <c:v>42.197877621421199</c:v>
                </c:pt>
                <c:pt idx="116955">
                  <c:v>42.197998871942403</c:v>
                </c:pt>
                <c:pt idx="116956">
                  <c:v>42.198120122075501</c:v>
                </c:pt>
                <c:pt idx="116957">
                  <c:v>42.198241371820501</c:v>
                </c:pt>
                <c:pt idx="116958">
                  <c:v>42.198362621177402</c:v>
                </c:pt>
                <c:pt idx="116959">
                  <c:v>42.198483870146198</c:v>
                </c:pt>
                <c:pt idx="116960">
                  <c:v>42.198605118726903</c:v>
                </c:pt>
                <c:pt idx="116961">
                  <c:v>42.198726366919502</c:v>
                </c:pt>
                <c:pt idx="116962">
                  <c:v>42.198847614724002</c:v>
                </c:pt>
                <c:pt idx="116963">
                  <c:v>42.198968862140298</c:v>
                </c:pt>
                <c:pt idx="116964">
                  <c:v>42.199090109168601</c:v>
                </c:pt>
                <c:pt idx="116965">
                  <c:v>42.199211355808799</c:v>
                </c:pt>
                <c:pt idx="116966">
                  <c:v>42.1993326020608</c:v>
                </c:pt>
                <c:pt idx="116967">
                  <c:v>42.199453847924801</c:v>
                </c:pt>
                <c:pt idx="116968">
                  <c:v>42.199575093400703</c:v>
                </c:pt>
                <c:pt idx="116969">
                  <c:v>42.199696338488401</c:v>
                </c:pt>
                <c:pt idx="116970">
                  <c:v>42.1998175831881</c:v>
                </c:pt>
                <c:pt idx="116971">
                  <c:v>42.1999388274997</c:v>
                </c:pt>
                <c:pt idx="116972">
                  <c:v>42.200060071423202</c:v>
                </c:pt>
                <c:pt idx="116973">
                  <c:v>42.200181314958598</c:v>
                </c:pt>
                <c:pt idx="116974">
                  <c:v>42.200302558105903</c:v>
                </c:pt>
                <c:pt idx="116975">
                  <c:v>42.200423800865202</c:v>
                </c:pt>
                <c:pt idx="116976">
                  <c:v>42.200545043236303</c:v>
                </c:pt>
                <c:pt idx="116977">
                  <c:v>42.200666285219398</c:v>
                </c:pt>
                <c:pt idx="116978">
                  <c:v>42.200787526814302</c:v>
                </c:pt>
                <c:pt idx="116979">
                  <c:v>42.200908768021201</c:v>
                </c:pt>
                <c:pt idx="116980">
                  <c:v>42.20103000884</c:v>
                </c:pt>
                <c:pt idx="116981">
                  <c:v>42.201151249270701</c:v>
                </c:pt>
                <c:pt idx="116982">
                  <c:v>42.201272489313403</c:v>
                </c:pt>
                <c:pt idx="116983">
                  <c:v>42.201393728967901</c:v>
                </c:pt>
                <c:pt idx="116984">
                  <c:v>42.201514968234399</c:v>
                </c:pt>
                <c:pt idx="116985">
                  <c:v>42.201636207112799</c:v>
                </c:pt>
                <c:pt idx="116986">
                  <c:v>42.201757445603199</c:v>
                </c:pt>
                <c:pt idx="116987">
                  <c:v>42.201878683705402</c:v>
                </c:pt>
                <c:pt idx="116988">
                  <c:v>42.201999921419599</c:v>
                </c:pt>
                <c:pt idx="116989">
                  <c:v>42.202121158745697</c:v>
                </c:pt>
                <c:pt idx="116990">
                  <c:v>42.202242395683797</c:v>
                </c:pt>
                <c:pt idx="116991">
                  <c:v>42.202363632233798</c:v>
                </c:pt>
                <c:pt idx="116992">
                  <c:v>42.2024848683957</c:v>
                </c:pt>
                <c:pt idx="116993">
                  <c:v>42.202606104169497</c:v>
                </c:pt>
                <c:pt idx="116994">
                  <c:v>42.202727339555302</c:v>
                </c:pt>
                <c:pt idx="116995">
                  <c:v>42.202848574553002</c:v>
                </c:pt>
                <c:pt idx="116996">
                  <c:v>42.202969809162703</c:v>
                </c:pt>
                <c:pt idx="116997">
                  <c:v>42.203091043384298</c:v>
                </c:pt>
                <c:pt idx="116998">
                  <c:v>42.203212277217801</c:v>
                </c:pt>
                <c:pt idx="116999">
                  <c:v>42.203333510663299</c:v>
                </c:pt>
                <c:pt idx="117000">
                  <c:v>42.203454743720698</c:v>
                </c:pt>
                <c:pt idx="117001">
                  <c:v>42.203575976389999</c:v>
                </c:pt>
                <c:pt idx="117002">
                  <c:v>42.203697208671301</c:v>
                </c:pt>
                <c:pt idx="117003">
                  <c:v>42.203818440564604</c:v>
                </c:pt>
                <c:pt idx="117004">
                  <c:v>42.203939672069801</c:v>
                </c:pt>
                <c:pt idx="117005">
                  <c:v>42.2040609031869</c:v>
                </c:pt>
                <c:pt idx="117006">
                  <c:v>42.204182133915999</c:v>
                </c:pt>
                <c:pt idx="117007">
                  <c:v>42.2043033642571</c:v>
                </c:pt>
                <c:pt idx="117008">
                  <c:v>42.204424594210103</c:v>
                </c:pt>
                <c:pt idx="117009">
                  <c:v>42.204545823775099</c:v>
                </c:pt>
                <c:pt idx="117010">
                  <c:v>42.204667052951997</c:v>
                </c:pt>
                <c:pt idx="117011">
                  <c:v>42.204788281740797</c:v>
                </c:pt>
                <c:pt idx="117012">
                  <c:v>42.204909510141697</c:v>
                </c:pt>
                <c:pt idx="117013">
                  <c:v>42.205030738154399</c:v>
                </c:pt>
                <c:pt idx="117014">
                  <c:v>42.205151965779201</c:v>
                </c:pt>
                <c:pt idx="117015">
                  <c:v>42.205273193015898</c:v>
                </c:pt>
                <c:pt idx="117016">
                  <c:v>42.205394419864597</c:v>
                </c:pt>
                <c:pt idx="117017">
                  <c:v>42.205515646325203</c:v>
                </c:pt>
                <c:pt idx="117018">
                  <c:v>42.205636872397797</c:v>
                </c:pt>
                <c:pt idx="117019">
                  <c:v>42.205758098082299</c:v>
                </c:pt>
                <c:pt idx="117020">
                  <c:v>42.205879323378902</c:v>
                </c:pt>
                <c:pt idx="117021">
                  <c:v>42.206000548287399</c:v>
                </c:pt>
                <c:pt idx="117022">
                  <c:v>42.206121772807798</c:v>
                </c:pt>
                <c:pt idx="117023">
                  <c:v>42.206242996940297</c:v>
                </c:pt>
                <c:pt idx="117024">
                  <c:v>42.206364220684698</c:v>
                </c:pt>
                <c:pt idx="117025">
                  <c:v>42.2064854440411</c:v>
                </c:pt>
                <c:pt idx="117026">
                  <c:v>42.206606667009403</c:v>
                </c:pt>
                <c:pt idx="117027">
                  <c:v>42.2067278895898</c:v>
                </c:pt>
                <c:pt idx="117028">
                  <c:v>42.206849111782098</c:v>
                </c:pt>
                <c:pt idx="117029">
                  <c:v>42.206970333586398</c:v>
                </c:pt>
                <c:pt idx="117030">
                  <c:v>42.207091555002599</c:v>
                </c:pt>
                <c:pt idx="117031">
                  <c:v>42.2072127760309</c:v>
                </c:pt>
                <c:pt idx="117032">
                  <c:v>42.207333996671103</c:v>
                </c:pt>
                <c:pt idx="117033">
                  <c:v>42.2074552169233</c:v>
                </c:pt>
                <c:pt idx="117034">
                  <c:v>42.207576436787498</c:v>
                </c:pt>
                <c:pt idx="117035">
                  <c:v>42.207697656263697</c:v>
                </c:pt>
                <c:pt idx="117036">
                  <c:v>42.207818875351897</c:v>
                </c:pt>
                <c:pt idx="117037">
                  <c:v>42.207940094052098</c:v>
                </c:pt>
                <c:pt idx="117038">
                  <c:v>42.208061312364201</c:v>
                </c:pt>
                <c:pt idx="117039">
                  <c:v>42.208182530288397</c:v>
                </c:pt>
                <c:pt idx="117040">
                  <c:v>42.208303747824502</c:v>
                </c:pt>
                <c:pt idx="117041">
                  <c:v>42.2084249649726</c:v>
                </c:pt>
                <c:pt idx="117042">
                  <c:v>42.2085461817328</c:v>
                </c:pt>
                <c:pt idx="117043">
                  <c:v>42.2086673981049</c:v>
                </c:pt>
                <c:pt idx="117044">
                  <c:v>42.208788614089002</c:v>
                </c:pt>
                <c:pt idx="117045">
                  <c:v>42.208909829685098</c:v>
                </c:pt>
                <c:pt idx="117046">
                  <c:v>42.209031044893202</c:v>
                </c:pt>
                <c:pt idx="117047">
                  <c:v>42.209152259713399</c:v>
                </c:pt>
                <c:pt idx="117048">
                  <c:v>42.209273474145498</c:v>
                </c:pt>
                <c:pt idx="117049">
                  <c:v>42.209394688189597</c:v>
                </c:pt>
                <c:pt idx="117050">
                  <c:v>42.209515901845698</c:v>
                </c:pt>
                <c:pt idx="117051">
                  <c:v>42.2096371151139</c:v>
                </c:pt>
                <c:pt idx="117052">
                  <c:v>42.209758327994003</c:v>
                </c:pt>
                <c:pt idx="117053">
                  <c:v>42.209879540486099</c:v>
                </c:pt>
                <c:pt idx="117054">
                  <c:v>42.210000752590297</c:v>
                </c:pt>
                <c:pt idx="117055">
                  <c:v>42.210121964306502</c:v>
                </c:pt>
                <c:pt idx="117056">
                  <c:v>42.210243175634602</c:v>
                </c:pt>
                <c:pt idx="117057">
                  <c:v>42.210364386574803</c:v>
                </c:pt>
                <c:pt idx="117058">
                  <c:v>42.210485597127096</c:v>
                </c:pt>
                <c:pt idx="117059">
                  <c:v>42.210606807291299</c:v>
                </c:pt>
                <c:pt idx="117060">
                  <c:v>42.210728017067503</c:v>
                </c:pt>
                <c:pt idx="117061">
                  <c:v>42.2108492264558</c:v>
                </c:pt>
                <c:pt idx="117062">
                  <c:v>42.210970435456098</c:v>
                </c:pt>
                <c:pt idx="117063">
                  <c:v>42.211091644068397</c:v>
                </c:pt>
                <c:pt idx="117064">
                  <c:v>42.211212852292697</c:v>
                </c:pt>
                <c:pt idx="117065">
                  <c:v>42.211334060128998</c:v>
                </c:pt>
                <c:pt idx="117066">
                  <c:v>42.211455267577399</c:v>
                </c:pt>
                <c:pt idx="117067">
                  <c:v>42.211576474637802</c:v>
                </c:pt>
                <c:pt idx="117068">
                  <c:v>42.211697681310199</c:v>
                </c:pt>
                <c:pt idx="117069">
                  <c:v>42.211818887594703</c:v>
                </c:pt>
                <c:pt idx="117070">
                  <c:v>42.211940093491201</c:v>
                </c:pt>
                <c:pt idx="117071">
                  <c:v>42.2120612989997</c:v>
                </c:pt>
                <c:pt idx="117072">
                  <c:v>42.2121825041202</c:v>
                </c:pt>
                <c:pt idx="117073">
                  <c:v>42.212303708852801</c:v>
                </c:pt>
                <c:pt idx="117074">
                  <c:v>42.212424913197403</c:v>
                </c:pt>
                <c:pt idx="117075">
                  <c:v>42.212546117154098</c:v>
                </c:pt>
                <c:pt idx="117076">
                  <c:v>42.212667320722701</c:v>
                </c:pt>
                <c:pt idx="117077">
                  <c:v>42.212788523903498</c:v>
                </c:pt>
                <c:pt idx="117078">
                  <c:v>42.212909726696203</c:v>
                </c:pt>
                <c:pt idx="117079">
                  <c:v>42.213030929101002</c:v>
                </c:pt>
                <c:pt idx="117080">
                  <c:v>42.213152131117901</c:v>
                </c:pt>
                <c:pt idx="117081">
                  <c:v>42.213273332746802</c:v>
                </c:pt>
                <c:pt idx="117082">
                  <c:v>42.213394533987703</c:v>
                </c:pt>
                <c:pt idx="117083">
                  <c:v>42.213515734840698</c:v>
                </c:pt>
                <c:pt idx="117084">
                  <c:v>42.213636935305701</c:v>
                </c:pt>
                <c:pt idx="117085">
                  <c:v>42.213758135382797</c:v>
                </c:pt>
                <c:pt idx="117086">
                  <c:v>42.213879335071901</c:v>
                </c:pt>
                <c:pt idx="117087">
                  <c:v>42.214000534373099</c:v>
                </c:pt>
                <c:pt idx="117088">
                  <c:v>42.214121733286298</c:v>
                </c:pt>
                <c:pt idx="117089">
                  <c:v>42.214242931811597</c:v>
                </c:pt>
                <c:pt idx="117090">
                  <c:v>42.214364129948898</c:v>
                </c:pt>
                <c:pt idx="117091">
                  <c:v>42.214485327698299</c:v>
                </c:pt>
                <c:pt idx="117092">
                  <c:v>42.2146065250597</c:v>
                </c:pt>
                <c:pt idx="117093">
                  <c:v>42.214727722033203</c:v>
                </c:pt>
                <c:pt idx="117094">
                  <c:v>42.214848918618799</c:v>
                </c:pt>
                <c:pt idx="117095">
                  <c:v>42.214970114816403</c:v>
                </c:pt>
                <c:pt idx="117096">
                  <c:v>42.2150913106261</c:v>
                </c:pt>
                <c:pt idx="117097">
                  <c:v>42.215212506047799</c:v>
                </c:pt>
                <c:pt idx="117098">
                  <c:v>42.215333701081697</c:v>
                </c:pt>
                <c:pt idx="117099">
                  <c:v>42.215454895727497</c:v>
                </c:pt>
                <c:pt idx="117100">
                  <c:v>42.215576089985497</c:v>
                </c:pt>
                <c:pt idx="117101">
                  <c:v>42.215697283855498</c:v>
                </c:pt>
                <c:pt idx="117102">
                  <c:v>42.215818477337599</c:v>
                </c:pt>
                <c:pt idx="117103">
                  <c:v>42.215939670431702</c:v>
                </c:pt>
                <c:pt idx="117104">
                  <c:v>42.216060863137898</c:v>
                </c:pt>
                <c:pt idx="117105">
                  <c:v>42.216182055456201</c:v>
                </c:pt>
                <c:pt idx="117106">
                  <c:v>42.216303247386598</c:v>
                </c:pt>
                <c:pt idx="117107">
                  <c:v>42.216424438929003</c:v>
                </c:pt>
                <c:pt idx="117108">
                  <c:v>42.216545630083601</c:v>
                </c:pt>
                <c:pt idx="117109">
                  <c:v>42.2166668208502</c:v>
                </c:pt>
                <c:pt idx="117110">
                  <c:v>42.2167880112288</c:v>
                </c:pt>
                <c:pt idx="117111">
                  <c:v>42.2169092012196</c:v>
                </c:pt>
                <c:pt idx="117112">
                  <c:v>42.217030390822401</c:v>
                </c:pt>
                <c:pt idx="117113">
                  <c:v>42.217151580037402</c:v>
                </c:pt>
                <c:pt idx="117114">
                  <c:v>42.217272768864397</c:v>
                </c:pt>
                <c:pt idx="117115">
                  <c:v>42.2173939573035</c:v>
                </c:pt>
                <c:pt idx="117116">
                  <c:v>42.217515145354596</c:v>
                </c:pt>
                <c:pt idx="117117">
                  <c:v>42.2176363330179</c:v>
                </c:pt>
                <c:pt idx="117118">
                  <c:v>42.217757520293297</c:v>
                </c:pt>
                <c:pt idx="117119">
                  <c:v>42.217878707180702</c:v>
                </c:pt>
                <c:pt idx="117120">
                  <c:v>42.2179998936803</c:v>
                </c:pt>
                <c:pt idx="117121">
                  <c:v>42.218121079791899</c:v>
                </c:pt>
                <c:pt idx="117122">
                  <c:v>42.218242265515599</c:v>
                </c:pt>
                <c:pt idx="117123">
                  <c:v>42.218363450851399</c:v>
                </c:pt>
                <c:pt idx="117124">
                  <c:v>42.2184846357993</c:v>
                </c:pt>
                <c:pt idx="117125">
                  <c:v>42.2186058203594</c:v>
                </c:pt>
                <c:pt idx="117126">
                  <c:v>42.218727004531502</c:v>
                </c:pt>
                <c:pt idx="117127">
                  <c:v>42.218848188315697</c:v>
                </c:pt>
                <c:pt idx="117128">
                  <c:v>42.218969371711999</c:v>
                </c:pt>
                <c:pt idx="117129">
                  <c:v>42.219090554720403</c:v>
                </c:pt>
                <c:pt idx="117130">
                  <c:v>42.219211737340899</c:v>
                </c:pt>
                <c:pt idx="117131">
                  <c:v>42.219332919573603</c:v>
                </c:pt>
                <c:pt idx="117132">
                  <c:v>42.2194541014183</c:v>
                </c:pt>
                <c:pt idx="117133">
                  <c:v>42.219575282875198</c:v>
                </c:pt>
                <c:pt idx="117134">
                  <c:v>42.219696463944103</c:v>
                </c:pt>
                <c:pt idx="117135">
                  <c:v>42.219817644625202</c:v>
                </c:pt>
                <c:pt idx="117136">
                  <c:v>42.219938824918302</c:v>
                </c:pt>
                <c:pt idx="117137">
                  <c:v>42.220060004823601</c:v>
                </c:pt>
                <c:pt idx="117138">
                  <c:v>42.220181184341001</c:v>
                </c:pt>
                <c:pt idx="117139">
                  <c:v>42.220302363470502</c:v>
                </c:pt>
                <c:pt idx="117140">
                  <c:v>42.220423542212203</c:v>
                </c:pt>
                <c:pt idx="117141">
                  <c:v>42.220544720565897</c:v>
                </c:pt>
                <c:pt idx="117142">
                  <c:v>42.220665898531799</c:v>
                </c:pt>
                <c:pt idx="117143">
                  <c:v>42.220787076109801</c:v>
                </c:pt>
                <c:pt idx="117144">
                  <c:v>42.220908253299903</c:v>
                </c:pt>
                <c:pt idx="117145">
                  <c:v>42.221029430102099</c:v>
                </c:pt>
                <c:pt idx="117146">
                  <c:v>42.221150606516503</c:v>
                </c:pt>
                <c:pt idx="117147">
                  <c:v>42.2212717825429</c:v>
                </c:pt>
                <c:pt idx="117148">
                  <c:v>42.221392958181497</c:v>
                </c:pt>
                <c:pt idx="117149">
                  <c:v>42.221514133432301</c:v>
                </c:pt>
                <c:pt idx="117150">
                  <c:v>42.221635308295198</c:v>
                </c:pt>
                <c:pt idx="117151">
                  <c:v>42.221756482770097</c:v>
                </c:pt>
                <c:pt idx="117152">
                  <c:v>42.221877656857302</c:v>
                </c:pt>
                <c:pt idx="117153">
                  <c:v>42.221998830556501</c:v>
                </c:pt>
                <c:pt idx="117154">
                  <c:v>42.2221200038679</c:v>
                </c:pt>
                <c:pt idx="117155">
                  <c:v>42.2222411767914</c:v>
                </c:pt>
                <c:pt idx="117156">
                  <c:v>42.222362349327099</c:v>
                </c:pt>
                <c:pt idx="117157">
                  <c:v>42.222483521474899</c:v>
                </c:pt>
                <c:pt idx="117158">
                  <c:v>42.2226046932348</c:v>
                </c:pt>
                <c:pt idx="117159">
                  <c:v>42.2227258646069</c:v>
                </c:pt>
                <c:pt idx="117160">
                  <c:v>42.222847035591101</c:v>
                </c:pt>
                <c:pt idx="117161">
                  <c:v>42.222968206187502</c:v>
                </c:pt>
                <c:pt idx="117162">
                  <c:v>42.223089376395997</c:v>
                </c:pt>
                <c:pt idx="117163">
                  <c:v>42.223210546216698</c:v>
                </c:pt>
                <c:pt idx="117164">
                  <c:v>42.2233317156495</c:v>
                </c:pt>
                <c:pt idx="117165">
                  <c:v>42.223452884694403</c:v>
                </c:pt>
                <c:pt idx="117166">
                  <c:v>42.223574053351498</c:v>
                </c:pt>
                <c:pt idx="117167">
                  <c:v>42.223695221620702</c:v>
                </c:pt>
                <c:pt idx="117168">
                  <c:v>42.223816389502097</c:v>
                </c:pt>
                <c:pt idx="117169">
                  <c:v>42.223937556995701</c:v>
                </c:pt>
                <c:pt idx="117170">
                  <c:v>42.224058724101397</c:v>
                </c:pt>
                <c:pt idx="117171">
                  <c:v>42.224179890819201</c:v>
                </c:pt>
                <c:pt idx="117172">
                  <c:v>42.224301057149198</c:v>
                </c:pt>
                <c:pt idx="117173">
                  <c:v>42.224422223091402</c:v>
                </c:pt>
                <c:pt idx="117174">
                  <c:v>42.224543388645699</c:v>
                </c:pt>
                <c:pt idx="117175">
                  <c:v>42.224664553812197</c:v>
                </c:pt>
                <c:pt idx="117176">
                  <c:v>42.224785718590901</c:v>
                </c:pt>
                <c:pt idx="117177">
                  <c:v>42.224906882981699</c:v>
                </c:pt>
                <c:pt idx="117178">
                  <c:v>42.225028046984697</c:v>
                </c:pt>
                <c:pt idx="117179">
                  <c:v>42.225149210599803</c:v>
                </c:pt>
                <c:pt idx="117180">
                  <c:v>42.225270373827101</c:v>
                </c:pt>
                <c:pt idx="117181">
                  <c:v>42.225391536666599</c:v>
                </c:pt>
                <c:pt idx="117182">
                  <c:v>42.225512699118198</c:v>
                </c:pt>
                <c:pt idx="117183">
                  <c:v>42.225633861181997</c:v>
                </c:pt>
                <c:pt idx="117184">
                  <c:v>42.225755022858003</c:v>
                </c:pt>
                <c:pt idx="117185">
                  <c:v>42.225876184146202</c:v>
                </c:pt>
                <c:pt idx="117186">
                  <c:v>42.225997345046501</c:v>
                </c:pt>
                <c:pt idx="117187">
                  <c:v>42.226118505559</c:v>
                </c:pt>
                <c:pt idx="117188">
                  <c:v>42.2262396656837</c:v>
                </c:pt>
                <c:pt idx="117189">
                  <c:v>42.2263608254205</c:v>
                </c:pt>
                <c:pt idx="117190">
                  <c:v>42.226481984769599</c:v>
                </c:pt>
                <c:pt idx="117191">
                  <c:v>42.226603143730799</c:v>
                </c:pt>
                <c:pt idx="117192">
                  <c:v>42.226724302304198</c:v>
                </c:pt>
                <c:pt idx="117193">
                  <c:v>42.226845460489699</c:v>
                </c:pt>
                <c:pt idx="117194">
                  <c:v>42.226966618287499</c:v>
                </c:pt>
                <c:pt idx="117195">
                  <c:v>42.227087775697399</c:v>
                </c:pt>
                <c:pt idx="117196">
                  <c:v>42.227208932719599</c:v>
                </c:pt>
                <c:pt idx="117197">
                  <c:v>42.227330089353899</c:v>
                </c:pt>
                <c:pt idx="117198">
                  <c:v>42.227451245600399</c:v>
                </c:pt>
                <c:pt idx="117199">
                  <c:v>42.227572401459099</c:v>
                </c:pt>
                <c:pt idx="117200">
                  <c:v>42.227693556929999</c:v>
                </c:pt>
                <c:pt idx="117201">
                  <c:v>42.2278147120131</c:v>
                </c:pt>
                <c:pt idx="117202">
                  <c:v>42.2279358667083</c:v>
                </c:pt>
                <c:pt idx="117203">
                  <c:v>42.2280570210158</c:v>
                </c:pt>
                <c:pt idx="117204">
                  <c:v>42.228178174935501</c:v>
                </c:pt>
                <c:pt idx="117205">
                  <c:v>42.228299328467301</c:v>
                </c:pt>
                <c:pt idx="117206">
                  <c:v>42.228420481611401</c:v>
                </c:pt>
                <c:pt idx="117207">
                  <c:v>42.228541634367602</c:v>
                </c:pt>
                <c:pt idx="117208">
                  <c:v>42.228662786736102</c:v>
                </c:pt>
                <c:pt idx="117209">
                  <c:v>42.228783938716802</c:v>
                </c:pt>
                <c:pt idx="117210">
                  <c:v>42.228905090309603</c:v>
                </c:pt>
                <c:pt idx="117211">
                  <c:v>42.229026241514703</c:v>
                </c:pt>
                <c:pt idx="117212">
                  <c:v>42.229147392332003</c:v>
                </c:pt>
                <c:pt idx="117213">
                  <c:v>42.229268542761403</c:v>
                </c:pt>
                <c:pt idx="117214">
                  <c:v>42.229389692803103</c:v>
                </c:pt>
                <c:pt idx="117215">
                  <c:v>42.229510842457003</c:v>
                </c:pt>
                <c:pt idx="117216">
                  <c:v>42.229631991723103</c:v>
                </c:pt>
                <c:pt idx="117217">
                  <c:v>42.229753140601503</c:v>
                </c:pt>
                <c:pt idx="117218">
                  <c:v>42.229874289092002</c:v>
                </c:pt>
                <c:pt idx="117219">
                  <c:v>42.229995437194702</c:v>
                </c:pt>
                <c:pt idx="117220">
                  <c:v>42.230116584909702</c:v>
                </c:pt>
                <c:pt idx="117221">
                  <c:v>42.230237732236901</c:v>
                </c:pt>
                <c:pt idx="117222">
                  <c:v>42.2303588791763</c:v>
                </c:pt>
                <c:pt idx="117223">
                  <c:v>42.2304800257279</c:v>
                </c:pt>
                <c:pt idx="117224">
                  <c:v>42.230601171891799</c:v>
                </c:pt>
                <c:pt idx="117225">
                  <c:v>42.230722317667798</c:v>
                </c:pt>
                <c:pt idx="117226">
                  <c:v>42.230843463056097</c:v>
                </c:pt>
                <c:pt idx="117227">
                  <c:v>42.230964608056603</c:v>
                </c:pt>
                <c:pt idx="117228">
                  <c:v>42.231085752669301</c:v>
                </c:pt>
                <c:pt idx="117229">
                  <c:v>42.2312068968943</c:v>
                </c:pt>
                <c:pt idx="117230">
                  <c:v>42.231328040731498</c:v>
                </c:pt>
                <c:pt idx="117231">
                  <c:v>42.231449184180903</c:v>
                </c:pt>
                <c:pt idx="117232">
                  <c:v>42.231570327242601</c:v>
                </c:pt>
                <c:pt idx="117233">
                  <c:v>42.231691469916498</c:v>
                </c:pt>
                <c:pt idx="117234">
                  <c:v>42.231812612202603</c:v>
                </c:pt>
                <c:pt idx="117235">
                  <c:v>42.231933754100901</c:v>
                </c:pt>
                <c:pt idx="117236">
                  <c:v>42.232054895611498</c:v>
                </c:pt>
                <c:pt idx="117237">
                  <c:v>42.232176036734302</c:v>
                </c:pt>
                <c:pt idx="117238">
                  <c:v>42.232297177469398</c:v>
                </c:pt>
                <c:pt idx="117239">
                  <c:v>42.232418317816702</c:v>
                </c:pt>
                <c:pt idx="117240">
                  <c:v>42.232539457776198</c:v>
                </c:pt>
                <c:pt idx="117241">
                  <c:v>42.232660597348001</c:v>
                </c:pt>
                <c:pt idx="117242">
                  <c:v>42.232781736531997</c:v>
                </c:pt>
                <c:pt idx="117243">
                  <c:v>42.2329028753283</c:v>
                </c:pt>
                <c:pt idx="117244">
                  <c:v>42.233024013736802</c:v>
                </c:pt>
                <c:pt idx="117245">
                  <c:v>42.233145151757597</c:v>
                </c:pt>
                <c:pt idx="117246">
                  <c:v>42.233266289390599</c:v>
                </c:pt>
                <c:pt idx="117247">
                  <c:v>42.233387426635801</c:v>
                </c:pt>
                <c:pt idx="117248">
                  <c:v>42.233508563493402</c:v>
                </c:pt>
                <c:pt idx="117249">
                  <c:v>42.233629699963103</c:v>
                </c:pt>
                <c:pt idx="117250">
                  <c:v>42.233750836045097</c:v>
                </c:pt>
                <c:pt idx="117251">
                  <c:v>42.233871971739397</c:v>
                </c:pt>
                <c:pt idx="117252">
                  <c:v>42.233993107045897</c:v>
                </c:pt>
                <c:pt idx="117253">
                  <c:v>42.234114241964697</c:v>
                </c:pt>
                <c:pt idx="117254">
                  <c:v>42.234235376495697</c:v>
                </c:pt>
                <c:pt idx="117255">
                  <c:v>42.234356510639003</c:v>
                </c:pt>
                <c:pt idx="117256">
                  <c:v>42.234477644394602</c:v>
                </c:pt>
                <c:pt idx="117257">
                  <c:v>42.2345987777624</c:v>
                </c:pt>
                <c:pt idx="117258">
                  <c:v>42.234719910742498</c:v>
                </c:pt>
                <c:pt idx="117259">
                  <c:v>42.234841043334796</c:v>
                </c:pt>
                <c:pt idx="117260">
                  <c:v>42.234962175539501</c:v>
                </c:pt>
                <c:pt idx="117261">
                  <c:v>42.235083307356298</c:v>
                </c:pt>
                <c:pt idx="117262">
                  <c:v>42.235204438785502</c:v>
                </c:pt>
                <c:pt idx="117263">
                  <c:v>42.235325569826898</c:v>
                </c:pt>
                <c:pt idx="117264">
                  <c:v>42.235446700480601</c:v>
                </c:pt>
                <c:pt idx="117265">
                  <c:v>42.235567830746497</c:v>
                </c:pt>
                <c:pt idx="117266">
                  <c:v>42.235688960624799</c:v>
                </c:pt>
                <c:pt idx="117267">
                  <c:v>42.235810090115301</c:v>
                </c:pt>
                <c:pt idx="117268">
                  <c:v>42.235931219218003</c:v>
                </c:pt>
                <c:pt idx="117269">
                  <c:v>42.236052347933096</c:v>
                </c:pt>
                <c:pt idx="117270">
                  <c:v>42.236173476260397</c:v>
                </c:pt>
                <c:pt idx="117271">
                  <c:v>42.236294604200097</c:v>
                </c:pt>
                <c:pt idx="117272">
                  <c:v>42.236415731751897</c:v>
                </c:pt>
                <c:pt idx="117273">
                  <c:v>42.236536858916097</c:v>
                </c:pt>
                <c:pt idx="117274">
                  <c:v>42.236657985692602</c:v>
                </c:pt>
                <c:pt idx="117275">
                  <c:v>42.236779112081301</c:v>
                </c:pt>
                <c:pt idx="117276">
                  <c:v>42.236900238082299</c:v>
                </c:pt>
                <c:pt idx="117277">
                  <c:v>42.237021363695597</c:v>
                </c:pt>
                <c:pt idx="117278">
                  <c:v>42.2371424889213</c:v>
                </c:pt>
                <c:pt idx="117279">
                  <c:v>42.237263613759097</c:v>
                </c:pt>
                <c:pt idx="117280">
                  <c:v>42.2373847382093</c:v>
                </c:pt>
                <c:pt idx="117281">
                  <c:v>42.237505862271803</c:v>
                </c:pt>
                <c:pt idx="117282">
                  <c:v>42.237626985946598</c:v>
                </c:pt>
                <c:pt idx="117283">
                  <c:v>42.2377481092336</c:v>
                </c:pt>
                <c:pt idx="117284">
                  <c:v>42.237869232133001</c:v>
                </c:pt>
                <c:pt idx="117285">
                  <c:v>42.237990354644602</c:v>
                </c:pt>
                <c:pt idx="117286">
                  <c:v>42.238111476768601</c:v>
                </c:pt>
                <c:pt idx="117287">
                  <c:v>42.238232598504801</c:v>
                </c:pt>
                <c:pt idx="117288">
                  <c:v>42.2383537198534</c:v>
                </c:pt>
                <c:pt idx="117289">
                  <c:v>42.238474840814199</c:v>
                </c:pt>
                <c:pt idx="117290">
                  <c:v>42.238595961387396</c:v>
                </c:pt>
                <c:pt idx="117291">
                  <c:v>42.238717081572801</c:v>
                </c:pt>
                <c:pt idx="117292">
                  <c:v>42.238838201370598</c:v>
                </c:pt>
                <c:pt idx="117293">
                  <c:v>42.238959320780602</c:v>
                </c:pt>
                <c:pt idx="117294">
                  <c:v>42.239080439802997</c:v>
                </c:pt>
                <c:pt idx="117295">
                  <c:v>42.239201558437699</c:v>
                </c:pt>
                <c:pt idx="117296">
                  <c:v>42.239322676684701</c:v>
                </c:pt>
                <c:pt idx="117297">
                  <c:v>42.239443794544002</c:v>
                </c:pt>
                <c:pt idx="117298">
                  <c:v>42.239564912015602</c:v>
                </c:pt>
                <c:pt idx="117299">
                  <c:v>42.239686029099502</c:v>
                </c:pt>
                <c:pt idx="117300">
                  <c:v>42.239807145795801</c:v>
                </c:pt>
                <c:pt idx="117301">
                  <c:v>42.2399282621043</c:v>
                </c:pt>
                <c:pt idx="117302">
                  <c:v>42.240049378025198</c:v>
                </c:pt>
                <c:pt idx="117303">
                  <c:v>42.240170493558402</c:v>
                </c:pt>
                <c:pt idx="117304">
                  <c:v>42.240291608703899</c:v>
                </c:pt>
                <c:pt idx="117305">
                  <c:v>42.240412723461702</c:v>
                </c:pt>
                <c:pt idx="117306">
                  <c:v>42.240533837831897</c:v>
                </c:pt>
                <c:pt idx="117307">
                  <c:v>42.240654951814399</c:v>
                </c:pt>
                <c:pt idx="117308">
                  <c:v>42.2407760654092</c:v>
                </c:pt>
                <c:pt idx="117309">
                  <c:v>42.240897178616301</c:v>
                </c:pt>
                <c:pt idx="117310">
                  <c:v>42.2410182914358</c:v>
                </c:pt>
                <c:pt idx="117311">
                  <c:v>42.241139403867599</c:v>
                </c:pt>
                <c:pt idx="117312">
                  <c:v>42.241260515911698</c:v>
                </c:pt>
                <c:pt idx="117313">
                  <c:v>42.241381627568202</c:v>
                </c:pt>
                <c:pt idx="117314">
                  <c:v>42.2415027388369</c:v>
                </c:pt>
                <c:pt idx="117315">
                  <c:v>42.241623849718103</c:v>
                </c:pt>
                <c:pt idx="117316">
                  <c:v>42.241744960211498</c:v>
                </c:pt>
                <c:pt idx="117317">
                  <c:v>42.2418660703173</c:v>
                </c:pt>
                <c:pt idx="117318">
                  <c:v>42.241987180035402</c:v>
                </c:pt>
                <c:pt idx="117319">
                  <c:v>42.242108289365902</c:v>
                </c:pt>
                <c:pt idx="117320">
                  <c:v>42.242229398308702</c:v>
                </c:pt>
                <c:pt idx="117321">
                  <c:v>42.242350506863801</c:v>
                </c:pt>
                <c:pt idx="117322">
                  <c:v>42.242471615031299</c:v>
                </c:pt>
                <c:pt idx="117323">
                  <c:v>42.242592722811203</c:v>
                </c:pt>
                <c:pt idx="117324">
                  <c:v>42.2427138302033</c:v>
                </c:pt>
                <c:pt idx="117325">
                  <c:v>42.242834937207903</c:v>
                </c:pt>
                <c:pt idx="117326">
                  <c:v>42.242956043824698</c:v>
                </c:pt>
                <c:pt idx="117327">
                  <c:v>42.2430771500539</c:v>
                </c:pt>
                <c:pt idx="117328">
                  <c:v>42.2431982558955</c:v>
                </c:pt>
                <c:pt idx="117329">
                  <c:v>42.2433193613494</c:v>
                </c:pt>
                <c:pt idx="117330">
                  <c:v>42.243440466415699</c:v>
                </c:pt>
                <c:pt idx="117331">
                  <c:v>42.243561571094297</c:v>
                </c:pt>
                <c:pt idx="117332">
                  <c:v>42.243682675385301</c:v>
                </c:pt>
                <c:pt idx="117333">
                  <c:v>42.243803779288598</c:v>
                </c:pt>
                <c:pt idx="117334">
                  <c:v>42.243924882804301</c:v>
                </c:pt>
                <c:pt idx="117335">
                  <c:v>42.244045985932402</c:v>
                </c:pt>
                <c:pt idx="117336">
                  <c:v>42.244167088672803</c:v>
                </c:pt>
                <c:pt idx="117337">
                  <c:v>42.244288191025603</c:v>
                </c:pt>
                <c:pt idx="117338">
                  <c:v>42.244409292990703</c:v>
                </c:pt>
                <c:pt idx="117339">
                  <c:v>42.244530394568201</c:v>
                </c:pt>
                <c:pt idx="117340">
                  <c:v>42.244651495758099</c:v>
                </c:pt>
                <c:pt idx="117341">
                  <c:v>42.244772596560303</c:v>
                </c:pt>
                <c:pt idx="117342">
                  <c:v>42.244893696974898</c:v>
                </c:pt>
                <c:pt idx="117343">
                  <c:v>42.245014797001801</c:v>
                </c:pt>
                <c:pt idx="117344">
                  <c:v>42.245135896641202</c:v>
                </c:pt>
                <c:pt idx="117345">
                  <c:v>42.245256995892902</c:v>
                </c:pt>
                <c:pt idx="117346">
                  <c:v>42.245378094757001</c:v>
                </c:pt>
                <c:pt idx="117347">
                  <c:v>42.2454991932334</c:v>
                </c:pt>
                <c:pt idx="117348">
                  <c:v>42.245620291322197</c:v>
                </c:pt>
                <c:pt idx="117349">
                  <c:v>42.245741389023401</c:v>
                </c:pt>
                <c:pt idx="117350">
                  <c:v>42.245862486337003</c:v>
                </c:pt>
                <c:pt idx="117351">
                  <c:v>42.245983583262998</c:v>
                </c:pt>
                <c:pt idx="117352">
                  <c:v>42.246104679801299</c:v>
                </c:pt>
                <c:pt idx="117353">
                  <c:v>42.246225775951999</c:v>
                </c:pt>
                <c:pt idx="117354">
                  <c:v>42.246346871715097</c:v>
                </c:pt>
                <c:pt idx="117355">
                  <c:v>42.246467967090602</c:v>
                </c:pt>
                <c:pt idx="117356">
                  <c:v>42.246589062078399</c:v>
                </c:pt>
                <c:pt idx="117357">
                  <c:v>42.246710156678702</c:v>
                </c:pt>
                <c:pt idx="117358">
                  <c:v>42.246831250891297</c:v>
                </c:pt>
                <c:pt idx="117359">
                  <c:v>42.246952344716398</c:v>
                </c:pt>
                <c:pt idx="117360">
                  <c:v>42.247073438153798</c:v>
                </c:pt>
                <c:pt idx="117361">
                  <c:v>42.247194531203597</c:v>
                </c:pt>
                <c:pt idx="117362">
                  <c:v>42.247315623865802</c:v>
                </c:pt>
                <c:pt idx="117363">
                  <c:v>42.247436716140399</c:v>
                </c:pt>
                <c:pt idx="117364">
                  <c:v>42.247557808027302</c:v>
                </c:pt>
                <c:pt idx="117365">
                  <c:v>42.247678899526697</c:v>
                </c:pt>
                <c:pt idx="117366">
                  <c:v>42.247799990638498</c:v>
                </c:pt>
                <c:pt idx="117367">
                  <c:v>42.247921081362698</c:v>
                </c:pt>
                <c:pt idx="117368">
                  <c:v>42.248042171699304</c:v>
                </c:pt>
                <c:pt idx="117369">
                  <c:v>42.248163261648202</c:v>
                </c:pt>
                <c:pt idx="117370">
                  <c:v>42.248284351209598</c:v>
                </c:pt>
                <c:pt idx="117371">
                  <c:v>42.248405440383401</c:v>
                </c:pt>
                <c:pt idx="117372">
                  <c:v>42.248526529169602</c:v>
                </c:pt>
                <c:pt idx="117373">
                  <c:v>42.248647617568203</c:v>
                </c:pt>
                <c:pt idx="117374">
                  <c:v>42.248768705579202</c:v>
                </c:pt>
                <c:pt idx="117375">
                  <c:v>42.248889793202601</c:v>
                </c:pt>
                <c:pt idx="117376">
                  <c:v>42.249010880438398</c:v>
                </c:pt>
                <c:pt idx="117377">
                  <c:v>42.249131967286601</c:v>
                </c:pt>
                <c:pt idx="117378">
                  <c:v>42.249253053747204</c:v>
                </c:pt>
                <c:pt idx="117379">
                  <c:v>42.249374139820297</c:v>
                </c:pt>
                <c:pt idx="117380">
                  <c:v>42.249495225505797</c:v>
                </c:pt>
                <c:pt idx="117381">
                  <c:v>42.249616310803603</c:v>
                </c:pt>
                <c:pt idx="117382">
                  <c:v>42.2497373957139</c:v>
                </c:pt>
                <c:pt idx="117383">
                  <c:v>42.249858480236597</c:v>
                </c:pt>
                <c:pt idx="117384">
                  <c:v>42.249979564371799</c:v>
                </c:pt>
                <c:pt idx="117385">
                  <c:v>42.2501006481193</c:v>
                </c:pt>
                <c:pt idx="117386">
                  <c:v>42.2502217314793</c:v>
                </c:pt>
                <c:pt idx="117387">
                  <c:v>42.250342814451699</c:v>
                </c:pt>
                <c:pt idx="117388">
                  <c:v>42.250463897036497</c:v>
                </c:pt>
                <c:pt idx="117389">
                  <c:v>42.2505849792338</c:v>
                </c:pt>
                <c:pt idx="117390">
                  <c:v>42.250706061043502</c:v>
                </c:pt>
                <c:pt idx="117391">
                  <c:v>42.250827142465603</c:v>
                </c:pt>
                <c:pt idx="117392">
                  <c:v>42.250948223500103</c:v>
                </c:pt>
                <c:pt idx="117393">
                  <c:v>42.251069304147002</c:v>
                </c:pt>
                <c:pt idx="117394">
                  <c:v>42.251190384406399</c:v>
                </c:pt>
                <c:pt idx="117395">
                  <c:v>42.251311464278302</c:v>
                </c:pt>
                <c:pt idx="117396">
                  <c:v>42.251432543762498</c:v>
                </c:pt>
                <c:pt idx="117397">
                  <c:v>42.251553622859198</c:v>
                </c:pt>
                <c:pt idx="117398">
                  <c:v>42.251674701568398</c:v>
                </c:pt>
                <c:pt idx="117399">
                  <c:v>42.251795779889903</c:v>
                </c:pt>
                <c:pt idx="117400">
                  <c:v>42.2519168578239</c:v>
                </c:pt>
                <c:pt idx="117401">
                  <c:v>42.252037935370403</c:v>
                </c:pt>
                <c:pt idx="117402">
                  <c:v>42.252159012529297</c:v>
                </c:pt>
                <c:pt idx="117403">
                  <c:v>42.252280089300598</c:v>
                </c:pt>
                <c:pt idx="117404">
                  <c:v>42.252401165684397</c:v>
                </c:pt>
                <c:pt idx="117405">
                  <c:v>42.252522241680602</c:v>
                </c:pt>
                <c:pt idx="117406">
                  <c:v>42.252643317289298</c:v>
                </c:pt>
                <c:pt idx="117407">
                  <c:v>42.2527643925104</c:v>
                </c:pt>
                <c:pt idx="117408">
                  <c:v>42.252885467344001</c:v>
                </c:pt>
                <c:pt idx="117409">
                  <c:v>42.25300654179</c:v>
                </c:pt>
                <c:pt idx="117410">
                  <c:v>42.253127615848499</c:v>
                </c:pt>
                <c:pt idx="117411">
                  <c:v>42.253248689519403</c:v>
                </c:pt>
                <c:pt idx="117412">
                  <c:v>42.253369762802798</c:v>
                </c:pt>
                <c:pt idx="117413">
                  <c:v>42.253490835698599</c:v>
                </c:pt>
                <c:pt idx="117414">
                  <c:v>42.253611908206899</c:v>
                </c:pt>
                <c:pt idx="117415">
                  <c:v>42.253732980327598</c:v>
                </c:pt>
                <c:pt idx="117416">
                  <c:v>42.253854052060802</c:v>
                </c:pt>
                <c:pt idx="117417">
                  <c:v>42.253975123406498</c:v>
                </c:pt>
                <c:pt idx="117418">
                  <c:v>42.2540961943646</c:v>
                </c:pt>
                <c:pt idx="117419">
                  <c:v>42.2542172649352</c:v>
                </c:pt>
                <c:pt idx="117420">
                  <c:v>42.254338335118298</c:v>
                </c:pt>
                <c:pt idx="117421">
                  <c:v>42.254459404913803</c:v>
                </c:pt>
                <c:pt idx="117422">
                  <c:v>42.254580474321799</c:v>
                </c:pt>
                <c:pt idx="117423">
                  <c:v>42.2547015433422</c:v>
                </c:pt>
                <c:pt idx="117424">
                  <c:v>42.254822611975101</c:v>
                </c:pt>
                <c:pt idx="117425">
                  <c:v>42.254943680220499</c:v>
                </c:pt>
                <c:pt idx="117426">
                  <c:v>42.255064748078397</c:v>
                </c:pt>
                <c:pt idx="117427">
                  <c:v>42.2551858155487</c:v>
                </c:pt>
                <c:pt idx="117428">
                  <c:v>42.255306882631501</c:v>
                </c:pt>
                <c:pt idx="117429">
                  <c:v>42.255427949326801</c:v>
                </c:pt>
                <c:pt idx="117430">
                  <c:v>42.2555490156346</c:v>
                </c:pt>
                <c:pt idx="117431">
                  <c:v>42.255670081554797</c:v>
                </c:pt>
                <c:pt idx="117432">
                  <c:v>42.2557911470875</c:v>
                </c:pt>
                <c:pt idx="117433">
                  <c:v>42.255912212232701</c:v>
                </c:pt>
                <c:pt idx="117434">
                  <c:v>42.256033276990401</c:v>
                </c:pt>
                <c:pt idx="117435">
                  <c:v>42.256154341360599</c:v>
                </c:pt>
                <c:pt idx="117436">
                  <c:v>42.256275405343203</c:v>
                </c:pt>
                <c:pt idx="117437">
                  <c:v>42.256396468938298</c:v>
                </c:pt>
                <c:pt idx="117438">
                  <c:v>42.256517532145899</c:v>
                </c:pt>
                <c:pt idx="117439">
                  <c:v>42.256638594965999</c:v>
                </c:pt>
                <c:pt idx="117440">
                  <c:v>42.256759657398597</c:v>
                </c:pt>
                <c:pt idx="117441">
                  <c:v>42.2568807194437</c:v>
                </c:pt>
                <c:pt idx="117442">
                  <c:v>42.257001781101302</c:v>
                </c:pt>
                <c:pt idx="117443">
                  <c:v>42.257122842371302</c:v>
                </c:pt>
                <c:pt idx="117444">
                  <c:v>42.257243903253901</c:v>
                </c:pt>
                <c:pt idx="117445">
                  <c:v>42.257364963748998</c:v>
                </c:pt>
                <c:pt idx="117446">
                  <c:v>42.257486023856501</c:v>
                </c:pt>
                <c:pt idx="117447">
                  <c:v>42.257607083576602</c:v>
                </c:pt>
                <c:pt idx="117448">
                  <c:v>42.257728142909102</c:v>
                </c:pt>
                <c:pt idx="117449">
                  <c:v>42.2578492018541</c:v>
                </c:pt>
                <c:pt idx="117450">
                  <c:v>42.257970260411703</c:v>
                </c:pt>
                <c:pt idx="117451">
                  <c:v>42.258091318581698</c:v>
                </c:pt>
                <c:pt idx="117452">
                  <c:v>42.258212376364298</c:v>
                </c:pt>
                <c:pt idx="117453">
                  <c:v>42.258333433759397</c:v>
                </c:pt>
                <c:pt idx="117454">
                  <c:v>42.258454490766901</c:v>
                </c:pt>
                <c:pt idx="117455">
                  <c:v>42.258575547386997</c:v>
                </c:pt>
                <c:pt idx="117456">
                  <c:v>42.258696603619597</c:v>
                </c:pt>
                <c:pt idx="117457">
                  <c:v>42.258817659464597</c:v>
                </c:pt>
                <c:pt idx="117458">
                  <c:v>42.258938714922202</c:v>
                </c:pt>
                <c:pt idx="117459">
                  <c:v>42.259059769992398</c:v>
                </c:pt>
                <c:pt idx="117460">
                  <c:v>42.259180824674999</c:v>
                </c:pt>
                <c:pt idx="117461">
                  <c:v>42.259301878970099</c:v>
                </c:pt>
                <c:pt idx="117462">
                  <c:v>42.259422932877797</c:v>
                </c:pt>
                <c:pt idx="117463">
                  <c:v>42.259543986397901</c:v>
                </c:pt>
                <c:pt idx="117464">
                  <c:v>42.259665039530603</c:v>
                </c:pt>
                <c:pt idx="117465">
                  <c:v>42.259786092275803</c:v>
                </c:pt>
                <c:pt idx="117466">
                  <c:v>42.259907144633601</c:v>
                </c:pt>
                <c:pt idx="117467">
                  <c:v>42.260028196603798</c:v>
                </c:pt>
                <c:pt idx="117468">
                  <c:v>42.2601492481866</c:v>
                </c:pt>
                <c:pt idx="117469">
                  <c:v>42.260270299381901</c:v>
                </c:pt>
                <c:pt idx="117470">
                  <c:v>42.2603913501897</c:v>
                </c:pt>
                <c:pt idx="117471">
                  <c:v>42.260512400610097</c:v>
                </c:pt>
                <c:pt idx="117472">
                  <c:v>42.260633450642999</c:v>
                </c:pt>
                <c:pt idx="117473">
                  <c:v>42.2607545002884</c:v>
                </c:pt>
                <c:pt idx="117474">
                  <c:v>42.260875549546299</c:v>
                </c:pt>
                <c:pt idx="117475">
                  <c:v>42.260996598416803</c:v>
                </c:pt>
                <c:pt idx="117476">
                  <c:v>42.261117646899798</c:v>
                </c:pt>
                <c:pt idx="117477">
                  <c:v>42.261238694995399</c:v>
                </c:pt>
                <c:pt idx="117478">
                  <c:v>42.261359742703398</c:v>
                </c:pt>
                <c:pt idx="117479">
                  <c:v>42.261480790024102</c:v>
                </c:pt>
                <c:pt idx="117480">
                  <c:v>42.261601836957198</c:v>
                </c:pt>
                <c:pt idx="117481">
                  <c:v>42.261722883502898</c:v>
                </c:pt>
                <c:pt idx="117482">
                  <c:v>42.261843929661197</c:v>
                </c:pt>
                <c:pt idx="117483">
                  <c:v>42.261964975431901</c:v>
                </c:pt>
                <c:pt idx="117484">
                  <c:v>42.262086020815303</c:v>
                </c:pt>
                <c:pt idx="117485">
                  <c:v>42.262207065811097</c:v>
                </c:pt>
                <c:pt idx="117486">
                  <c:v>42.262328110419503</c:v>
                </c:pt>
                <c:pt idx="117487">
                  <c:v>42.2624491546405</c:v>
                </c:pt>
                <c:pt idx="117488">
                  <c:v>42.262570198474002</c:v>
                </c:pt>
                <c:pt idx="117489">
                  <c:v>42.262691241920002</c:v>
                </c:pt>
                <c:pt idx="117490">
                  <c:v>42.2628122849787</c:v>
                </c:pt>
                <c:pt idx="117491">
                  <c:v>42.262933327649797</c:v>
                </c:pt>
                <c:pt idx="117492">
                  <c:v>42.263054369933499</c:v>
                </c:pt>
                <c:pt idx="117493">
                  <c:v>42.263175411829799</c:v>
                </c:pt>
                <c:pt idx="117494">
                  <c:v>42.263296453338597</c:v>
                </c:pt>
                <c:pt idx="117495">
                  <c:v>42.263417494460001</c:v>
                </c:pt>
                <c:pt idx="117496">
                  <c:v>42.263538535193902</c:v>
                </c:pt>
                <c:pt idx="117497">
                  <c:v>42.263659575540402</c:v>
                </c:pt>
                <c:pt idx="117498">
                  <c:v>42.263780615499499</c:v>
                </c:pt>
                <c:pt idx="117499">
                  <c:v>42.263901655071102</c:v>
                </c:pt>
                <c:pt idx="117500">
                  <c:v>42.264022694255303</c:v>
                </c:pt>
                <c:pt idx="117501">
                  <c:v>42.264143733052002</c:v>
                </c:pt>
                <c:pt idx="117502">
                  <c:v>42.264264771461299</c:v>
                </c:pt>
                <c:pt idx="117503">
                  <c:v>42.264385809483201</c:v>
                </c:pt>
                <c:pt idx="117504">
                  <c:v>42.264506847117701</c:v>
                </c:pt>
                <c:pt idx="117505">
                  <c:v>42.2646278843647</c:v>
                </c:pt>
                <c:pt idx="117506">
                  <c:v>42.264748921224303</c:v>
                </c:pt>
                <c:pt idx="117507">
                  <c:v>42.264869957696398</c:v>
                </c:pt>
                <c:pt idx="117508">
                  <c:v>42.264990993781197</c:v>
                </c:pt>
                <c:pt idx="117509">
                  <c:v>42.265112029478502</c:v>
                </c:pt>
                <c:pt idx="117510">
                  <c:v>42.265233064788397</c:v>
                </c:pt>
                <c:pt idx="117511">
                  <c:v>42.265354099710798</c:v>
                </c:pt>
                <c:pt idx="117512">
                  <c:v>42.265475134245897</c:v>
                </c:pt>
                <c:pt idx="117513">
                  <c:v>42.2655961683935</c:v>
                </c:pt>
                <c:pt idx="117514">
                  <c:v>42.265717202153702</c:v>
                </c:pt>
                <c:pt idx="117515">
                  <c:v>42.265838235526402</c:v>
                </c:pt>
                <c:pt idx="117516">
                  <c:v>42.2659592685118</c:v>
                </c:pt>
                <c:pt idx="117517">
                  <c:v>42.266080301109703</c:v>
                </c:pt>
                <c:pt idx="117518">
                  <c:v>42.266201333320303</c:v>
                </c:pt>
                <c:pt idx="117519">
                  <c:v>42.266322365143402</c:v>
                </c:pt>
                <c:pt idx="117520">
                  <c:v>42.266443396579099</c:v>
                </c:pt>
                <c:pt idx="117521">
                  <c:v>42.266564427627401</c:v>
                </c:pt>
                <c:pt idx="117522">
                  <c:v>42.2666854582883</c:v>
                </c:pt>
                <c:pt idx="117523">
                  <c:v>42.266806488561699</c:v>
                </c:pt>
                <c:pt idx="117524">
                  <c:v>42.266927518447801</c:v>
                </c:pt>
                <c:pt idx="117525">
                  <c:v>42.267048547946501</c:v>
                </c:pt>
                <c:pt idx="117526">
                  <c:v>42.2671695770577</c:v>
                </c:pt>
                <c:pt idx="117527">
                  <c:v>42.267290605781596</c:v>
                </c:pt>
                <c:pt idx="117528">
                  <c:v>42.267411634117998</c:v>
                </c:pt>
                <c:pt idx="117529">
                  <c:v>42.267532662067097</c:v>
                </c:pt>
                <c:pt idx="117530">
                  <c:v>42.267653689628702</c:v>
                </c:pt>
                <c:pt idx="117531">
                  <c:v>42.267774716802997</c:v>
                </c:pt>
                <c:pt idx="117532">
                  <c:v>42.267895743589897</c:v>
                </c:pt>
                <c:pt idx="117533">
                  <c:v>42.268016769989302</c:v>
                </c:pt>
                <c:pt idx="117534">
                  <c:v>42.268137796001398</c:v>
                </c:pt>
                <c:pt idx="117535">
                  <c:v>42.268258821626098</c:v>
                </c:pt>
                <c:pt idx="117536">
                  <c:v>42.268379846863297</c:v>
                </c:pt>
                <c:pt idx="117537">
                  <c:v>42.268500871713201</c:v>
                </c:pt>
                <c:pt idx="117538">
                  <c:v>42.268621896175702</c:v>
                </c:pt>
                <c:pt idx="117539">
                  <c:v>42.268742920250801</c:v>
                </c:pt>
                <c:pt idx="117540">
                  <c:v>42.268863943938598</c:v>
                </c:pt>
                <c:pt idx="117541">
                  <c:v>42.2689849672389</c:v>
                </c:pt>
                <c:pt idx="117542">
                  <c:v>42.2691059901518</c:v>
                </c:pt>
                <c:pt idx="117543">
                  <c:v>42.269227012677398</c:v>
                </c:pt>
                <c:pt idx="117544">
                  <c:v>42.2693480348156</c:v>
                </c:pt>
                <c:pt idx="117545">
                  <c:v>42.2694690565664</c:v>
                </c:pt>
                <c:pt idx="117546">
                  <c:v>42.269590077929799</c:v>
                </c:pt>
                <c:pt idx="117547">
                  <c:v>42.269711098905901</c:v>
                </c:pt>
                <c:pt idx="117548">
                  <c:v>42.269832119494502</c:v>
                </c:pt>
                <c:pt idx="117549">
                  <c:v>42.269953139695801</c:v>
                </c:pt>
                <c:pt idx="117550">
                  <c:v>42.270074159509797</c:v>
                </c:pt>
                <c:pt idx="117551">
                  <c:v>42.270195178936298</c:v>
                </c:pt>
                <c:pt idx="117552">
                  <c:v>42.270316197975497</c:v>
                </c:pt>
                <c:pt idx="117553">
                  <c:v>42.2704372166273</c:v>
                </c:pt>
                <c:pt idx="117554">
                  <c:v>42.270558234891702</c:v>
                </c:pt>
                <c:pt idx="117555">
                  <c:v>42.270679252768801</c:v>
                </c:pt>
                <c:pt idx="117556">
                  <c:v>42.270800270258498</c:v>
                </c:pt>
                <c:pt idx="117557">
                  <c:v>42.2709212873608</c:v>
                </c:pt>
                <c:pt idx="117558">
                  <c:v>42.271042304075799</c:v>
                </c:pt>
                <c:pt idx="117559">
                  <c:v>42.271163320403403</c:v>
                </c:pt>
                <c:pt idx="117560">
                  <c:v>42.271284336343598</c:v>
                </c:pt>
                <c:pt idx="117561">
                  <c:v>42.271405351896497</c:v>
                </c:pt>
                <c:pt idx="117562">
                  <c:v>42.271526367062002</c:v>
                </c:pt>
                <c:pt idx="117563">
                  <c:v>42.271647381840197</c:v>
                </c:pt>
                <c:pt idx="117564">
                  <c:v>42.271768396231003</c:v>
                </c:pt>
                <c:pt idx="117565">
                  <c:v>42.271889410234401</c:v>
                </c:pt>
                <c:pt idx="117566">
                  <c:v>42.272010423850503</c:v>
                </c:pt>
                <c:pt idx="117567">
                  <c:v>42.272131437079203</c:v>
                </c:pt>
                <c:pt idx="117568">
                  <c:v>42.2722524499206</c:v>
                </c:pt>
                <c:pt idx="117569">
                  <c:v>42.272373462374603</c:v>
                </c:pt>
                <c:pt idx="117570">
                  <c:v>42.272494474441302</c:v>
                </c:pt>
                <c:pt idx="117571">
                  <c:v>42.272615486120699</c:v>
                </c:pt>
                <c:pt idx="117572">
                  <c:v>42.272736497412602</c:v>
                </c:pt>
                <c:pt idx="117573">
                  <c:v>42.272857508317301</c:v>
                </c:pt>
                <c:pt idx="117574">
                  <c:v>42.272978518834599</c:v>
                </c:pt>
                <c:pt idx="117575">
                  <c:v>42.273099528964501</c:v>
                </c:pt>
                <c:pt idx="117576">
                  <c:v>42.273220538707101</c:v>
                </c:pt>
                <c:pt idx="117577">
                  <c:v>42.273341548062398</c:v>
                </c:pt>
                <c:pt idx="117578">
                  <c:v>42.2734625570303</c:v>
                </c:pt>
                <c:pt idx="117579">
                  <c:v>42.273583565610899</c:v>
                </c:pt>
                <c:pt idx="117580">
                  <c:v>42.273704573804203</c:v>
                </c:pt>
                <c:pt idx="117581">
                  <c:v>42.273825581610097</c:v>
                </c:pt>
                <c:pt idx="117582">
                  <c:v>42.273946589028597</c:v>
                </c:pt>
                <c:pt idx="117583">
                  <c:v>42.274067596059901</c:v>
                </c:pt>
                <c:pt idx="117584">
                  <c:v>42.274188602703802</c:v>
                </c:pt>
                <c:pt idx="117585">
                  <c:v>42.274309608960401</c:v>
                </c:pt>
                <c:pt idx="117586">
                  <c:v>42.274430614829598</c:v>
                </c:pt>
                <c:pt idx="117587">
                  <c:v>42.274551620311499</c:v>
                </c:pt>
                <c:pt idx="117588">
                  <c:v>42.274672625406097</c:v>
                </c:pt>
                <c:pt idx="117589">
                  <c:v>42.2747936301134</c:v>
                </c:pt>
                <c:pt idx="117590">
                  <c:v>42.274914634433301</c:v>
                </c:pt>
                <c:pt idx="117591">
                  <c:v>42.275035638365999</c:v>
                </c:pt>
                <c:pt idx="117592">
                  <c:v>42.275156641911202</c:v>
                </c:pt>
                <c:pt idx="117593">
                  <c:v>42.275277645069202</c:v>
                </c:pt>
                <c:pt idx="117594">
                  <c:v>42.2753986478399</c:v>
                </c:pt>
                <c:pt idx="117595">
                  <c:v>42.275519650223202</c:v>
                </c:pt>
                <c:pt idx="117596">
                  <c:v>42.275640652219202</c:v>
                </c:pt>
                <c:pt idx="117597">
                  <c:v>42.2757616538279</c:v>
                </c:pt>
                <c:pt idx="117598">
                  <c:v>42.275882655049301</c:v>
                </c:pt>
                <c:pt idx="117599">
                  <c:v>42.2760036558834</c:v>
                </c:pt>
                <c:pt idx="117600">
                  <c:v>42.276124656330097</c:v>
                </c:pt>
                <c:pt idx="117601">
                  <c:v>42.276245656389598</c:v>
                </c:pt>
                <c:pt idx="117602">
                  <c:v>42.276366656061697</c:v>
                </c:pt>
                <c:pt idx="117603">
                  <c:v>42.2764876553465</c:v>
                </c:pt>
                <c:pt idx="117604">
                  <c:v>42.276608654244001</c:v>
                </c:pt>
                <c:pt idx="117605">
                  <c:v>42.276729652754298</c:v>
                </c:pt>
                <c:pt idx="117606">
                  <c:v>42.276850650877201</c:v>
                </c:pt>
                <c:pt idx="117607">
                  <c:v>42.2769716486128</c:v>
                </c:pt>
                <c:pt idx="117608">
                  <c:v>42.277092645961098</c:v>
                </c:pt>
                <c:pt idx="117609">
                  <c:v>42.277213642922</c:v>
                </c:pt>
                <c:pt idx="117610">
                  <c:v>42.277334639495699</c:v>
                </c:pt>
                <c:pt idx="117611">
                  <c:v>42.277455635682102</c:v>
                </c:pt>
                <c:pt idx="117612">
                  <c:v>42.277576631481203</c:v>
                </c:pt>
                <c:pt idx="117613">
                  <c:v>42.277697626893001</c:v>
                </c:pt>
                <c:pt idx="117614">
                  <c:v>42.277818621917497</c:v>
                </c:pt>
                <c:pt idx="117615">
                  <c:v>42.277939616554697</c:v>
                </c:pt>
                <c:pt idx="117616">
                  <c:v>42.278060610804701</c:v>
                </c:pt>
                <c:pt idx="117617">
                  <c:v>42.278181604667303</c:v>
                </c:pt>
                <c:pt idx="117618">
                  <c:v>42.278302598142602</c:v>
                </c:pt>
                <c:pt idx="117619">
                  <c:v>42.278423591230698</c:v>
                </c:pt>
                <c:pt idx="117620">
                  <c:v>42.278544583931399</c:v>
                </c:pt>
                <c:pt idx="117621">
                  <c:v>42.278665576244897</c:v>
                </c:pt>
                <c:pt idx="117622">
                  <c:v>42.2787865681711</c:v>
                </c:pt>
                <c:pt idx="117623">
                  <c:v>42.278907559709999</c:v>
                </c:pt>
                <c:pt idx="117624">
                  <c:v>42.279028550861597</c:v>
                </c:pt>
                <c:pt idx="117625">
                  <c:v>42.279149541625898</c:v>
                </c:pt>
                <c:pt idx="117626">
                  <c:v>42.279270532002997</c:v>
                </c:pt>
                <c:pt idx="117627">
                  <c:v>42.2793915219928</c:v>
                </c:pt>
                <c:pt idx="117628">
                  <c:v>42.2795125115953</c:v>
                </c:pt>
                <c:pt idx="117629">
                  <c:v>42.279633500810498</c:v>
                </c:pt>
                <c:pt idx="117630">
                  <c:v>42.2797544896384</c:v>
                </c:pt>
                <c:pt idx="117631">
                  <c:v>42.279875478079099</c:v>
                </c:pt>
                <c:pt idx="117632">
                  <c:v>42.279996466132502</c:v>
                </c:pt>
                <c:pt idx="117633">
                  <c:v>42.280117453798603</c:v>
                </c:pt>
                <c:pt idx="117634">
                  <c:v>42.280238441077501</c:v>
                </c:pt>
                <c:pt idx="117635">
                  <c:v>42.280359427969103</c:v>
                </c:pt>
                <c:pt idx="117636">
                  <c:v>42.280480414473402</c:v>
                </c:pt>
                <c:pt idx="117637">
                  <c:v>42.280601400590399</c:v>
                </c:pt>
                <c:pt idx="117638">
                  <c:v>42.2807223863202</c:v>
                </c:pt>
                <c:pt idx="117639">
                  <c:v>42.280843371662698</c:v>
                </c:pt>
                <c:pt idx="117640">
                  <c:v>42.280964356618</c:v>
                </c:pt>
                <c:pt idx="117641">
                  <c:v>42.281085341185999</c:v>
                </c:pt>
                <c:pt idx="117642">
                  <c:v>42.281206325366703</c:v>
                </c:pt>
                <c:pt idx="117643">
                  <c:v>42.281327309160197</c:v>
                </c:pt>
                <c:pt idx="117644">
                  <c:v>42.281448292566402</c:v>
                </c:pt>
                <c:pt idx="117645">
                  <c:v>42.281569275585397</c:v>
                </c:pt>
                <c:pt idx="117646">
                  <c:v>42.281690258217097</c:v>
                </c:pt>
                <c:pt idx="117647">
                  <c:v>42.281811240461501</c:v>
                </c:pt>
                <c:pt idx="117648">
                  <c:v>42.281932222318702</c:v>
                </c:pt>
                <c:pt idx="117649">
                  <c:v>42.282053203788699</c:v>
                </c:pt>
                <c:pt idx="117650">
                  <c:v>42.282174184871302</c:v>
                </c:pt>
                <c:pt idx="117651">
                  <c:v>42.282295165566801</c:v>
                </c:pt>
                <c:pt idx="117652">
                  <c:v>42.282416145874997</c:v>
                </c:pt>
                <c:pt idx="117653">
                  <c:v>42.282537125795898</c:v>
                </c:pt>
                <c:pt idx="117654">
                  <c:v>42.282658105329602</c:v>
                </c:pt>
                <c:pt idx="117655">
                  <c:v>42.282779084476097</c:v>
                </c:pt>
                <c:pt idx="117656">
                  <c:v>42.282900063235303</c:v>
                </c:pt>
                <c:pt idx="117657">
                  <c:v>42.283021041607299</c:v>
                </c:pt>
                <c:pt idx="117658">
                  <c:v>42.283142019591999</c:v>
                </c:pt>
                <c:pt idx="117659">
                  <c:v>42.283262997189503</c:v>
                </c:pt>
                <c:pt idx="117660">
                  <c:v>42.283383974399698</c:v>
                </c:pt>
                <c:pt idx="117661">
                  <c:v>42.283504951222703</c:v>
                </c:pt>
                <c:pt idx="117662">
                  <c:v>42.283625927658498</c:v>
                </c:pt>
                <c:pt idx="117663">
                  <c:v>42.283746903707097</c:v>
                </c:pt>
                <c:pt idx="117664">
                  <c:v>42.283867879368401</c:v>
                </c:pt>
                <c:pt idx="117665">
                  <c:v>42.283988854642402</c:v>
                </c:pt>
                <c:pt idx="117666">
                  <c:v>42.284109829529299</c:v>
                </c:pt>
                <c:pt idx="117667">
                  <c:v>42.284230804028901</c:v>
                </c:pt>
                <c:pt idx="117668">
                  <c:v>42.2843517781413</c:v>
                </c:pt>
                <c:pt idx="117669">
                  <c:v>42.284472751866502</c:v>
                </c:pt>
                <c:pt idx="117670">
                  <c:v>42.284593725204402</c:v>
                </c:pt>
                <c:pt idx="117671">
                  <c:v>42.284714698155099</c:v>
                </c:pt>
                <c:pt idx="117672">
                  <c:v>42.2848356707186</c:v>
                </c:pt>
                <c:pt idx="117673">
                  <c:v>42.284956642894898</c:v>
                </c:pt>
                <c:pt idx="117674">
                  <c:v>42.2850776146839</c:v>
                </c:pt>
                <c:pt idx="117675">
                  <c:v>42.285198586085698</c:v>
                </c:pt>
                <c:pt idx="117676">
                  <c:v>42.285319557100301</c:v>
                </c:pt>
                <c:pt idx="117677">
                  <c:v>42.285440527727701</c:v>
                </c:pt>
                <c:pt idx="117678">
                  <c:v>42.285561497967898</c:v>
                </c:pt>
                <c:pt idx="117679">
                  <c:v>42.285682467820799</c:v>
                </c:pt>
                <c:pt idx="117680">
                  <c:v>42.285803437286603</c:v>
                </c:pt>
                <c:pt idx="117681">
                  <c:v>42.285924406365098</c:v>
                </c:pt>
                <c:pt idx="117682">
                  <c:v>42.286045375056403</c:v>
                </c:pt>
                <c:pt idx="117683">
                  <c:v>42.286166343360499</c:v>
                </c:pt>
                <c:pt idx="117684">
                  <c:v>42.286287311277398</c:v>
                </c:pt>
                <c:pt idx="117685">
                  <c:v>42.286408278807102</c:v>
                </c:pt>
                <c:pt idx="117686">
                  <c:v>42.286529245949602</c:v>
                </c:pt>
                <c:pt idx="117687">
                  <c:v>42.286650212704899</c:v>
                </c:pt>
                <c:pt idx="117688">
                  <c:v>42.2867711790729</c:v>
                </c:pt>
                <c:pt idx="117689">
                  <c:v>42.286892145053798</c:v>
                </c:pt>
                <c:pt idx="117690">
                  <c:v>42.2870131106475</c:v>
                </c:pt>
                <c:pt idx="117691">
                  <c:v>42.287134075853999</c:v>
                </c:pt>
                <c:pt idx="117692">
                  <c:v>42.287255040673202</c:v>
                </c:pt>
                <c:pt idx="117693">
                  <c:v>42.287376005105301</c:v>
                </c:pt>
                <c:pt idx="117694">
                  <c:v>42.287496969150197</c:v>
                </c:pt>
                <c:pt idx="117695">
                  <c:v>42.287617932807898</c:v>
                </c:pt>
                <c:pt idx="117696">
                  <c:v>42.287738896078402</c:v>
                </c:pt>
                <c:pt idx="117697">
                  <c:v>42.287859858961603</c:v>
                </c:pt>
                <c:pt idx="117698">
                  <c:v>42.287980821457801</c:v>
                </c:pt>
                <c:pt idx="117699">
                  <c:v>42.288101783566702</c:v>
                </c:pt>
                <c:pt idx="117700">
                  <c:v>42.288222745288401</c:v>
                </c:pt>
                <c:pt idx="117701">
                  <c:v>42.288343706622904</c:v>
                </c:pt>
                <c:pt idx="117702">
                  <c:v>42.288464667570302</c:v>
                </c:pt>
                <c:pt idx="117703">
                  <c:v>42.288585628130498</c:v>
                </c:pt>
                <c:pt idx="117704">
                  <c:v>42.288706588303398</c:v>
                </c:pt>
                <c:pt idx="117705">
                  <c:v>42.288827548089202</c:v>
                </c:pt>
                <c:pt idx="117706">
                  <c:v>42.288948507487902</c:v>
                </c:pt>
                <c:pt idx="117707">
                  <c:v>42.289069466499299</c:v>
                </c:pt>
                <c:pt idx="117708">
                  <c:v>42.2891904251236</c:v>
                </c:pt>
                <c:pt idx="117709">
                  <c:v>42.289311383360598</c:v>
                </c:pt>
                <c:pt idx="117710">
                  <c:v>42.2894323412105</c:v>
                </c:pt>
                <c:pt idx="117711">
                  <c:v>42.289553298673297</c:v>
                </c:pt>
                <c:pt idx="117712">
                  <c:v>42.2896742557488</c:v>
                </c:pt>
                <c:pt idx="117713">
                  <c:v>42.289795212437198</c:v>
                </c:pt>
                <c:pt idx="117714">
                  <c:v>42.289916168738401</c:v>
                </c:pt>
                <c:pt idx="117715">
                  <c:v>42.2900371246525</c:v>
                </c:pt>
                <c:pt idx="117716">
                  <c:v>42.290158080179303</c:v>
                </c:pt>
                <c:pt idx="117717">
                  <c:v>42.290279035319003</c:v>
                </c:pt>
                <c:pt idx="117718">
                  <c:v>42.290399990071599</c:v>
                </c:pt>
                <c:pt idx="117719">
                  <c:v>42.290520944436899</c:v>
                </c:pt>
                <c:pt idx="117720">
                  <c:v>42.290641898415203</c:v>
                </c:pt>
                <c:pt idx="117721">
                  <c:v>42.290762852006203</c:v>
                </c:pt>
                <c:pt idx="117722">
                  <c:v>42.2908838052101</c:v>
                </c:pt>
                <c:pt idx="117723">
                  <c:v>42.291004758026801</c:v>
                </c:pt>
                <c:pt idx="117724">
                  <c:v>42.291125710456399</c:v>
                </c:pt>
                <c:pt idx="117725">
                  <c:v>42.2912466624988</c:v>
                </c:pt>
                <c:pt idx="117726">
                  <c:v>42.291367614153998</c:v>
                </c:pt>
                <c:pt idx="117727">
                  <c:v>42.2914885654221</c:v>
                </c:pt>
                <c:pt idx="117728">
                  <c:v>42.291609516303097</c:v>
                </c:pt>
                <c:pt idx="117729">
                  <c:v>42.2917304667968</c:v>
                </c:pt>
                <c:pt idx="117730">
                  <c:v>42.291851416903498</c:v>
                </c:pt>
                <c:pt idx="117731">
                  <c:v>42.291972366623</c:v>
                </c:pt>
                <c:pt idx="117732">
                  <c:v>42.292093315955299</c:v>
                </c:pt>
                <c:pt idx="117733">
                  <c:v>42.292214264900501</c:v>
                </c:pt>
                <c:pt idx="117734">
                  <c:v>42.2923352134585</c:v>
                </c:pt>
                <c:pt idx="117735">
                  <c:v>42.292456161629403</c:v>
                </c:pt>
                <c:pt idx="117736">
                  <c:v>42.292577109413202</c:v>
                </c:pt>
                <c:pt idx="117737">
                  <c:v>42.292698056809797</c:v>
                </c:pt>
                <c:pt idx="117738">
                  <c:v>42.292819003819197</c:v>
                </c:pt>
                <c:pt idx="117739">
                  <c:v>42.2929399504416</c:v>
                </c:pt>
                <c:pt idx="117740">
                  <c:v>42.2930608966767</c:v>
                </c:pt>
                <c:pt idx="117741">
                  <c:v>42.293181842524803</c:v>
                </c:pt>
                <c:pt idx="117742">
                  <c:v>42.293302787985702</c:v>
                </c:pt>
                <c:pt idx="117743">
                  <c:v>42.293423733059498</c:v>
                </c:pt>
                <c:pt idx="117744">
                  <c:v>42.293544677746098</c:v>
                </c:pt>
                <c:pt idx="117745">
                  <c:v>42.293665622045602</c:v>
                </c:pt>
                <c:pt idx="117746">
                  <c:v>42.293786565958001</c:v>
                </c:pt>
                <c:pt idx="117747">
                  <c:v>42.293907509483198</c:v>
                </c:pt>
                <c:pt idx="117748">
                  <c:v>42.294028452621397</c:v>
                </c:pt>
                <c:pt idx="117749">
                  <c:v>42.294149395372301</c:v>
                </c:pt>
                <c:pt idx="117750">
                  <c:v>42.294270337736201</c:v>
                </c:pt>
                <c:pt idx="117751">
                  <c:v>42.294391279712897</c:v>
                </c:pt>
                <c:pt idx="117752">
                  <c:v>42.294512221302597</c:v>
                </c:pt>
                <c:pt idx="117753">
                  <c:v>42.294633162505001</c:v>
                </c:pt>
                <c:pt idx="117754">
                  <c:v>42.2947541033204</c:v>
                </c:pt>
                <c:pt idx="117755">
                  <c:v>42.294875043748704</c:v>
                </c:pt>
                <c:pt idx="117756">
                  <c:v>42.294995983789804</c:v>
                </c:pt>
                <c:pt idx="117757">
                  <c:v>42.2951169234438</c:v>
                </c:pt>
                <c:pt idx="117758">
                  <c:v>42.2952378627107</c:v>
                </c:pt>
                <c:pt idx="117759">
                  <c:v>42.295358801590403</c:v>
                </c:pt>
                <c:pt idx="117760">
                  <c:v>42.295479740083103</c:v>
                </c:pt>
                <c:pt idx="117761">
                  <c:v>42.295600678188599</c:v>
                </c:pt>
                <c:pt idx="117762">
                  <c:v>42.295721615907098</c:v>
                </c:pt>
                <c:pt idx="117763">
                  <c:v>42.295842553238401</c:v>
                </c:pt>
                <c:pt idx="117764">
                  <c:v>42.295963490182601</c:v>
                </c:pt>
                <c:pt idx="117765">
                  <c:v>42.296084426739696</c:v>
                </c:pt>
                <c:pt idx="117766">
                  <c:v>42.296205362909703</c:v>
                </c:pt>
                <c:pt idx="117767">
                  <c:v>42.296326298692598</c:v>
                </c:pt>
                <c:pt idx="117768">
                  <c:v>42.296447234088397</c:v>
                </c:pt>
                <c:pt idx="117769">
                  <c:v>42.2965681690971</c:v>
                </c:pt>
                <c:pt idx="117770">
                  <c:v>42.296689103718599</c:v>
                </c:pt>
                <c:pt idx="117771">
                  <c:v>42.296810037953101</c:v>
                </c:pt>
                <c:pt idx="117772">
                  <c:v>42.296930971800499</c:v>
                </c:pt>
                <c:pt idx="117773">
                  <c:v>42.297051905260801</c:v>
                </c:pt>
                <c:pt idx="117774">
                  <c:v>42.297172838333999</c:v>
                </c:pt>
                <c:pt idx="117775">
                  <c:v>42.297293771020101</c:v>
                </c:pt>
                <c:pt idx="117776">
                  <c:v>42.297414703319099</c:v>
                </c:pt>
                <c:pt idx="117777">
                  <c:v>42.297535635230901</c:v>
                </c:pt>
                <c:pt idx="117778">
                  <c:v>42.297656566755798</c:v>
                </c:pt>
                <c:pt idx="117779">
                  <c:v>42.297777497893499</c:v>
                </c:pt>
                <c:pt idx="117780">
                  <c:v>42.297898428644103</c:v>
                </c:pt>
                <c:pt idx="117781">
                  <c:v>42.298019359007597</c:v>
                </c:pt>
                <c:pt idx="117782">
                  <c:v>42.298140288984101</c:v>
                </c:pt>
                <c:pt idx="117783">
                  <c:v>42.298261218573501</c:v>
                </c:pt>
                <c:pt idx="117784">
                  <c:v>42.298382147775698</c:v>
                </c:pt>
                <c:pt idx="117785">
                  <c:v>42.298503076590897</c:v>
                </c:pt>
                <c:pt idx="117786">
                  <c:v>42.298624005019001</c:v>
                </c:pt>
                <c:pt idx="117787">
                  <c:v>42.2987449330601</c:v>
                </c:pt>
                <c:pt idx="117788">
                  <c:v>42.298865860714002</c:v>
                </c:pt>
                <c:pt idx="117789">
                  <c:v>42.298986787980901</c:v>
                </c:pt>
                <c:pt idx="117790">
                  <c:v>42.299107714860703</c:v>
                </c:pt>
                <c:pt idx="117791">
                  <c:v>42.299228641353402</c:v>
                </c:pt>
                <c:pt idx="117792">
                  <c:v>42.299349567459103</c:v>
                </c:pt>
                <c:pt idx="117793">
                  <c:v>42.299470493177601</c:v>
                </c:pt>
                <c:pt idx="117794">
                  <c:v>42.299591418509102</c:v>
                </c:pt>
                <c:pt idx="117795">
                  <c:v>42.299712343453599</c:v>
                </c:pt>
                <c:pt idx="117796">
                  <c:v>42.2998332680109</c:v>
                </c:pt>
                <c:pt idx="117797">
                  <c:v>42.299954192181197</c:v>
                </c:pt>
                <c:pt idx="117798">
                  <c:v>42.300075115964397</c:v>
                </c:pt>
                <c:pt idx="117799">
                  <c:v>42.3001960393606</c:v>
                </c:pt>
                <c:pt idx="117800">
                  <c:v>42.300316962369699</c:v>
                </c:pt>
                <c:pt idx="117801">
                  <c:v>42.300437884991702</c:v>
                </c:pt>
                <c:pt idx="117802">
                  <c:v>42.3005588072267</c:v>
                </c:pt>
                <c:pt idx="117803">
                  <c:v>42.300679729074602</c:v>
                </c:pt>
                <c:pt idx="117804">
                  <c:v>42.3008006505354</c:v>
                </c:pt>
                <c:pt idx="117805">
                  <c:v>42.300921571609202</c:v>
                </c:pt>
                <c:pt idx="117806">
                  <c:v>42.301042492295899</c:v>
                </c:pt>
                <c:pt idx="117807">
                  <c:v>42.301163412595599</c:v>
                </c:pt>
                <c:pt idx="117808">
                  <c:v>42.301284332508203</c:v>
                </c:pt>
                <c:pt idx="117809">
                  <c:v>42.301405252033803</c:v>
                </c:pt>
                <c:pt idx="117810">
                  <c:v>42.301526171172299</c:v>
                </c:pt>
                <c:pt idx="117811">
                  <c:v>42.301647089923698</c:v>
                </c:pt>
                <c:pt idx="117812">
                  <c:v>42.3017680082881</c:v>
                </c:pt>
                <c:pt idx="117813">
                  <c:v>42.301888926265498</c:v>
                </c:pt>
                <c:pt idx="117814">
                  <c:v>42.302009843855799</c:v>
                </c:pt>
                <c:pt idx="117815">
                  <c:v>42.302130761059097</c:v>
                </c:pt>
                <c:pt idx="117816">
                  <c:v>42.302251677875297</c:v>
                </c:pt>
                <c:pt idx="117817">
                  <c:v>42.302372594304501</c:v>
                </c:pt>
                <c:pt idx="117818">
                  <c:v>42.302493510346601</c:v>
                </c:pt>
                <c:pt idx="117819">
                  <c:v>42.302614426001703</c:v>
                </c:pt>
                <c:pt idx="117820">
                  <c:v>42.302735341269702</c:v>
                </c:pt>
                <c:pt idx="117821">
                  <c:v>42.302856256150797</c:v>
                </c:pt>
                <c:pt idx="117822">
                  <c:v>42.302977170644702</c:v>
                </c:pt>
                <c:pt idx="117823">
                  <c:v>42.303098084751703</c:v>
                </c:pt>
                <c:pt idx="117824">
                  <c:v>42.3032189984716</c:v>
                </c:pt>
                <c:pt idx="117825">
                  <c:v>42.3033399118044</c:v>
                </c:pt>
                <c:pt idx="117826">
                  <c:v>42.303460824750303</c:v>
                </c:pt>
                <c:pt idx="117827">
                  <c:v>42.303581737309102</c:v>
                </c:pt>
                <c:pt idx="117828">
                  <c:v>42.303702649480897</c:v>
                </c:pt>
                <c:pt idx="117829">
                  <c:v>42.303823561265602</c:v>
                </c:pt>
                <c:pt idx="117830">
                  <c:v>42.303944472663296</c:v>
                </c:pt>
                <c:pt idx="117831">
                  <c:v>42.304065383674001</c:v>
                </c:pt>
                <c:pt idx="117832">
                  <c:v>42.3041862942977</c:v>
                </c:pt>
                <c:pt idx="117833">
                  <c:v>42.304307204534297</c:v>
                </c:pt>
                <c:pt idx="117834">
                  <c:v>42.304428114383903</c:v>
                </c:pt>
                <c:pt idx="117835">
                  <c:v>42.304549023846498</c:v>
                </c:pt>
                <c:pt idx="117836">
                  <c:v>42.304669932922103</c:v>
                </c:pt>
                <c:pt idx="117837">
                  <c:v>42.304790841610703</c:v>
                </c:pt>
                <c:pt idx="117838">
                  <c:v>42.3049117499122</c:v>
                </c:pt>
                <c:pt idx="117839">
                  <c:v>42.3050326578267</c:v>
                </c:pt>
                <c:pt idx="117840">
                  <c:v>42.305153565354203</c:v>
                </c:pt>
                <c:pt idx="117841">
                  <c:v>42.305274472494702</c:v>
                </c:pt>
                <c:pt idx="117842">
                  <c:v>42.305395379248203</c:v>
                </c:pt>
                <c:pt idx="117843">
                  <c:v>42.305516285614701</c:v>
                </c:pt>
                <c:pt idx="117844">
                  <c:v>42.305637191594101</c:v>
                </c:pt>
                <c:pt idx="117845">
                  <c:v>42.305758097186597</c:v>
                </c:pt>
                <c:pt idx="117846">
                  <c:v>42.305879002391997</c:v>
                </c:pt>
                <c:pt idx="117847">
                  <c:v>42.305999907210399</c:v>
                </c:pt>
                <c:pt idx="117848">
                  <c:v>42.306120811641897</c:v>
                </c:pt>
                <c:pt idx="117849">
                  <c:v>42.306241715686298</c:v>
                </c:pt>
                <c:pt idx="117850">
                  <c:v>42.306362619343702</c:v>
                </c:pt>
                <c:pt idx="117851">
                  <c:v>42.306483522614101</c:v>
                </c:pt>
                <c:pt idx="117852">
                  <c:v>42.306604425497497</c:v>
                </c:pt>
                <c:pt idx="117853">
                  <c:v>42.306725327994002</c:v>
                </c:pt>
                <c:pt idx="117854">
                  <c:v>42.306846230103403</c:v>
                </c:pt>
                <c:pt idx="117855">
                  <c:v>42.3069671318258</c:v>
                </c:pt>
                <c:pt idx="117856">
                  <c:v>42.3070880331612</c:v>
                </c:pt>
                <c:pt idx="117857">
                  <c:v>42.307208934109703</c:v>
                </c:pt>
                <c:pt idx="117858">
                  <c:v>42.307329834671101</c:v>
                </c:pt>
                <c:pt idx="117859">
                  <c:v>42.307450734845503</c:v>
                </c:pt>
                <c:pt idx="117860">
                  <c:v>42.307571634633</c:v>
                </c:pt>
                <c:pt idx="117861">
                  <c:v>42.307692534033499</c:v>
                </c:pt>
                <c:pt idx="117862">
                  <c:v>42.307813433046903</c:v>
                </c:pt>
                <c:pt idx="117863">
                  <c:v>42.307934331673401</c:v>
                </c:pt>
                <c:pt idx="117864">
                  <c:v>42.308055229912902</c:v>
                </c:pt>
                <c:pt idx="117865">
                  <c:v>42.308176127765499</c:v>
                </c:pt>
                <c:pt idx="117866">
                  <c:v>42.308297025230999</c:v>
                </c:pt>
                <c:pt idx="117867">
                  <c:v>42.308417922309602</c:v>
                </c:pt>
                <c:pt idx="117868">
                  <c:v>42.3085388190011</c:v>
                </c:pt>
                <c:pt idx="117869">
                  <c:v>42.308659715305701</c:v>
                </c:pt>
                <c:pt idx="117870">
                  <c:v>42.308780611223398</c:v>
                </c:pt>
                <c:pt idx="117871">
                  <c:v>42.308901506753998</c:v>
                </c:pt>
                <c:pt idx="117872">
                  <c:v>42.3090224018977</c:v>
                </c:pt>
                <c:pt idx="117873">
                  <c:v>42.309143296654398</c:v>
                </c:pt>
                <c:pt idx="117874">
                  <c:v>42.309264191024099</c:v>
                </c:pt>
                <c:pt idx="117875">
                  <c:v>42.309385085006802</c:v>
                </c:pt>
                <c:pt idx="117876">
                  <c:v>42.309505978602601</c:v>
                </c:pt>
                <c:pt idx="117877">
                  <c:v>42.309626871811403</c:v>
                </c:pt>
                <c:pt idx="117878">
                  <c:v>42.309747764633201</c:v>
                </c:pt>
                <c:pt idx="117879">
                  <c:v>42.309868657068101</c:v>
                </c:pt>
                <c:pt idx="117880">
                  <c:v>42.309989549115997</c:v>
                </c:pt>
                <c:pt idx="117881">
                  <c:v>42.310110440776903</c:v>
                </c:pt>
                <c:pt idx="117882">
                  <c:v>42.310231332050897</c:v>
                </c:pt>
                <c:pt idx="117883">
                  <c:v>42.310352222937901</c:v>
                </c:pt>
                <c:pt idx="117884">
                  <c:v>42.310473113438</c:v>
                </c:pt>
                <c:pt idx="117885">
                  <c:v>42.310594003551103</c:v>
                </c:pt>
                <c:pt idx="117886">
                  <c:v>42.310714893277201</c:v>
                </c:pt>
                <c:pt idx="117887">
                  <c:v>42.310835782616401</c:v>
                </c:pt>
                <c:pt idx="117888">
                  <c:v>42.310956671568597</c:v>
                </c:pt>
                <c:pt idx="117889">
                  <c:v>42.311077560133903</c:v>
                </c:pt>
                <c:pt idx="117890">
                  <c:v>42.311198448312197</c:v>
                </c:pt>
                <c:pt idx="117891">
                  <c:v>42.311319336103502</c:v>
                </c:pt>
                <c:pt idx="117892">
                  <c:v>42.311440223507901</c:v>
                </c:pt>
                <c:pt idx="117893">
                  <c:v>42.311561110525403</c:v>
                </c:pt>
                <c:pt idx="117894">
                  <c:v>42.311681997155901</c:v>
                </c:pt>
                <c:pt idx="117895">
                  <c:v>42.311802883399501</c:v>
                </c:pt>
                <c:pt idx="117896">
                  <c:v>42.311923769256097</c:v>
                </c:pt>
                <c:pt idx="117897">
                  <c:v>42.312044654725803</c:v>
                </c:pt>
                <c:pt idx="117898">
                  <c:v>42.312165539808497</c:v>
                </c:pt>
                <c:pt idx="117899">
                  <c:v>42.3122864245043</c:v>
                </c:pt>
                <c:pt idx="117900">
                  <c:v>42.3124073088131</c:v>
                </c:pt>
                <c:pt idx="117901">
                  <c:v>42.312528192735002</c:v>
                </c:pt>
                <c:pt idx="117902">
                  <c:v>42.312649076269999</c:v>
                </c:pt>
                <c:pt idx="117903">
                  <c:v>42.312769959417999</c:v>
                </c:pt>
                <c:pt idx="117904">
                  <c:v>42.312890842179101</c:v>
                </c:pt>
                <c:pt idx="117905">
                  <c:v>42.313011724553299</c:v>
                </c:pt>
                <c:pt idx="117906">
                  <c:v>42.313132606540499</c:v>
                </c:pt>
                <c:pt idx="117907">
                  <c:v>42.313253488140802</c:v>
                </c:pt>
                <c:pt idx="117908">
                  <c:v>42.3133743693542</c:v>
                </c:pt>
                <c:pt idx="117909">
                  <c:v>42.313495250180601</c:v>
                </c:pt>
                <c:pt idx="117910">
                  <c:v>42.313616130620098</c:v>
                </c:pt>
                <c:pt idx="117911">
                  <c:v>42.313737010672703</c:v>
                </c:pt>
                <c:pt idx="117912">
                  <c:v>42.313857890338298</c:v>
                </c:pt>
                <c:pt idx="117913">
                  <c:v>42.313978769617002</c:v>
                </c:pt>
                <c:pt idx="117914">
                  <c:v>42.314099648508801</c:v>
                </c:pt>
                <c:pt idx="117915">
                  <c:v>42.314220527013703</c:v>
                </c:pt>
                <c:pt idx="117916">
                  <c:v>42.3143414051317</c:v>
                </c:pt>
                <c:pt idx="117917">
                  <c:v>42.314462282862699</c:v>
                </c:pt>
                <c:pt idx="117918">
                  <c:v>42.314583160206801</c:v>
                </c:pt>
                <c:pt idx="117919">
                  <c:v>42.314704037163999</c:v>
                </c:pt>
                <c:pt idx="117920">
                  <c:v>42.314824913734299</c:v>
                </c:pt>
                <c:pt idx="117921">
                  <c:v>42.314945789917701</c:v>
                </c:pt>
                <c:pt idx="117922">
                  <c:v>42.315066665714099</c:v>
                </c:pt>
                <c:pt idx="117923">
                  <c:v>42.315187541123699</c:v>
                </c:pt>
                <c:pt idx="117924">
                  <c:v>42.315308416146301</c:v>
                </c:pt>
                <c:pt idx="117925">
                  <c:v>42.315429290781999</c:v>
                </c:pt>
                <c:pt idx="117926">
                  <c:v>42.3155501650308</c:v>
                </c:pt>
                <c:pt idx="117927">
                  <c:v>42.315671038892702</c:v>
                </c:pt>
                <c:pt idx="117928">
                  <c:v>42.3157919123677</c:v>
                </c:pt>
                <c:pt idx="117929">
                  <c:v>42.315912785455801</c:v>
                </c:pt>
                <c:pt idx="117930">
                  <c:v>42.316033658156996</c:v>
                </c:pt>
                <c:pt idx="117931">
                  <c:v>42.316154530471302</c:v>
                </c:pt>
                <c:pt idx="117932">
                  <c:v>42.316275402398702</c:v>
                </c:pt>
                <c:pt idx="117933">
                  <c:v>42.316396273939098</c:v>
                </c:pt>
                <c:pt idx="117934">
                  <c:v>42.316517145092703</c:v>
                </c:pt>
                <c:pt idx="117935">
                  <c:v>42.316638015859397</c:v>
                </c:pt>
                <c:pt idx="117936">
                  <c:v>42.316758886239199</c:v>
                </c:pt>
                <c:pt idx="117937">
                  <c:v>42.316879756232098</c:v>
                </c:pt>
                <c:pt idx="117938">
                  <c:v>42.317000625838098</c:v>
                </c:pt>
                <c:pt idx="117939">
                  <c:v>42.317121495057201</c:v>
                </c:pt>
                <c:pt idx="117940">
                  <c:v>42.317242363889399</c:v>
                </c:pt>
                <c:pt idx="117941">
                  <c:v>42.317363232334699</c:v>
                </c:pt>
                <c:pt idx="117942">
                  <c:v>42.317484100393202</c:v>
                </c:pt>
                <c:pt idx="117943">
                  <c:v>42.3176049680647</c:v>
                </c:pt>
                <c:pt idx="117944">
                  <c:v>42.3177258353494</c:v>
                </c:pt>
                <c:pt idx="117945">
                  <c:v>42.317846702247103</c:v>
                </c:pt>
                <c:pt idx="117946">
                  <c:v>42.317967568758</c:v>
                </c:pt>
                <c:pt idx="117947">
                  <c:v>42.318088434882</c:v>
                </c:pt>
                <c:pt idx="117948">
                  <c:v>42.318209300619202</c:v>
                </c:pt>
                <c:pt idx="117949">
                  <c:v>42.3183301659694</c:v>
                </c:pt>
                <c:pt idx="117950">
                  <c:v>42.318451030932799</c:v>
                </c:pt>
                <c:pt idx="117951">
                  <c:v>42.318571895509301</c:v>
                </c:pt>
                <c:pt idx="117952">
                  <c:v>42.318692759698898</c:v>
                </c:pt>
                <c:pt idx="117953">
                  <c:v>42.318813623501597</c:v>
                </c:pt>
                <c:pt idx="117954">
                  <c:v>42.318934486917499</c:v>
                </c:pt>
                <c:pt idx="117955">
                  <c:v>42.319055349946503</c:v>
                </c:pt>
                <c:pt idx="117956">
                  <c:v>42.319176212588602</c:v>
                </c:pt>
                <c:pt idx="117957">
                  <c:v>42.319297074843803</c:v>
                </c:pt>
                <c:pt idx="117958">
                  <c:v>42.319417936712199</c:v>
                </c:pt>
                <c:pt idx="117959">
                  <c:v>42.319538798193697</c:v>
                </c:pt>
                <c:pt idx="117960">
                  <c:v>42.319659659288398</c:v>
                </c:pt>
                <c:pt idx="117961">
                  <c:v>42.319780519996101</c:v>
                </c:pt>
                <c:pt idx="117962">
                  <c:v>42.319901380317098</c:v>
                </c:pt>
                <c:pt idx="117963">
                  <c:v>42.320022240251099</c:v>
                </c:pt>
                <c:pt idx="117964">
                  <c:v>42.320143099798301</c:v>
                </c:pt>
                <c:pt idx="117965">
                  <c:v>42.320263958958598</c:v>
                </c:pt>
                <c:pt idx="117966">
                  <c:v>42.320384817732098</c:v>
                </c:pt>
                <c:pt idx="117967">
                  <c:v>42.3205056761187</c:v>
                </c:pt>
                <c:pt idx="117968">
                  <c:v>42.320626534118503</c:v>
                </c:pt>
                <c:pt idx="117969">
                  <c:v>42.320747391731402</c:v>
                </c:pt>
                <c:pt idx="117970">
                  <c:v>42.320868248957403</c:v>
                </c:pt>
                <c:pt idx="117971">
                  <c:v>42.320989105796599</c:v>
                </c:pt>
                <c:pt idx="117972">
                  <c:v>42.321109962248897</c:v>
                </c:pt>
                <c:pt idx="117973">
                  <c:v>42.321230818314397</c:v>
                </c:pt>
                <c:pt idx="117974">
                  <c:v>42.321351673993</c:v>
                </c:pt>
                <c:pt idx="117975">
                  <c:v>42.321472529284797</c:v>
                </c:pt>
                <c:pt idx="117976">
                  <c:v>42.321593384189804</c:v>
                </c:pt>
                <c:pt idx="117977">
                  <c:v>42.321714238707898</c:v>
                </c:pt>
                <c:pt idx="117978">
                  <c:v>42.321835092839102</c:v>
                </c:pt>
                <c:pt idx="117979">
                  <c:v>42.3219559465835</c:v>
                </c:pt>
                <c:pt idx="117980">
                  <c:v>42.322076799941101</c:v>
                </c:pt>
                <c:pt idx="117981">
                  <c:v>42.322197652911797</c:v>
                </c:pt>
                <c:pt idx="117982">
                  <c:v>42.322318505495701</c:v>
                </c:pt>
                <c:pt idx="117983">
                  <c:v>42.322439357692801</c:v>
                </c:pt>
                <c:pt idx="117984">
                  <c:v>42.322560209503003</c:v>
                </c:pt>
                <c:pt idx="117985">
                  <c:v>42.3226810609263</c:v>
                </c:pt>
                <c:pt idx="117986">
                  <c:v>42.322801911962898</c:v>
                </c:pt>
                <c:pt idx="117987">
                  <c:v>42.322922762612599</c:v>
                </c:pt>
                <c:pt idx="117988">
                  <c:v>42.323043612875502</c:v>
                </c:pt>
                <c:pt idx="117989">
                  <c:v>42.3231644627515</c:v>
                </c:pt>
                <c:pt idx="117990">
                  <c:v>42.323285312240699</c:v>
                </c:pt>
                <c:pt idx="117991">
                  <c:v>42.323406161343101</c:v>
                </c:pt>
                <c:pt idx="117992">
                  <c:v>42.323527010058697</c:v>
                </c:pt>
                <c:pt idx="117993">
                  <c:v>42.323647858387403</c:v>
                </c:pt>
                <c:pt idx="117994">
                  <c:v>42.323768706329297</c:v>
                </c:pt>
                <c:pt idx="117995">
                  <c:v>42.323889553884399</c:v>
                </c:pt>
                <c:pt idx="117996">
                  <c:v>42.324010401052597</c:v>
                </c:pt>
                <c:pt idx="117997">
                  <c:v>42.324131247834103</c:v>
                </c:pt>
                <c:pt idx="117998">
                  <c:v>42.324252094228697</c:v>
                </c:pt>
                <c:pt idx="117999">
                  <c:v>42.324372940236501</c:v>
                </c:pt>
                <c:pt idx="118000">
                  <c:v>42.324493785857499</c:v>
                </c:pt>
                <c:pt idx="118001">
                  <c:v>42.324614631091698</c:v>
                </c:pt>
                <c:pt idx="118002">
                  <c:v>42.324735475939001</c:v>
                </c:pt>
                <c:pt idx="118003">
                  <c:v>42.324856320399597</c:v>
                </c:pt>
                <c:pt idx="118004">
                  <c:v>42.324977164473303</c:v>
                </c:pt>
                <c:pt idx="118005">
                  <c:v>42.325098008160197</c:v>
                </c:pt>
                <c:pt idx="118006">
                  <c:v>42.325218851460299</c:v>
                </c:pt>
                <c:pt idx="118007">
                  <c:v>42.325339694373604</c:v>
                </c:pt>
                <c:pt idx="118008">
                  <c:v>42.325460536900103</c:v>
                </c:pt>
                <c:pt idx="118009">
                  <c:v>42.325581379039797</c:v>
                </c:pt>
                <c:pt idx="118010">
                  <c:v>42.325702220792699</c:v>
                </c:pt>
                <c:pt idx="118011">
                  <c:v>42.325823062158697</c:v>
                </c:pt>
                <c:pt idx="118012">
                  <c:v>42.325943903137997</c:v>
                </c:pt>
                <c:pt idx="118013">
                  <c:v>42.326064743730498</c:v>
                </c:pt>
                <c:pt idx="118014">
                  <c:v>42.326185583936102</c:v>
                </c:pt>
                <c:pt idx="118015">
                  <c:v>42.326306423755</c:v>
                </c:pt>
                <c:pt idx="118016">
                  <c:v>42.326427263187099</c:v>
                </c:pt>
                <c:pt idx="118017">
                  <c:v>42.326548102232401</c:v>
                </c:pt>
                <c:pt idx="118018">
                  <c:v>42.326668940890897</c:v>
                </c:pt>
                <c:pt idx="118019">
                  <c:v>42.326789779162503</c:v>
                </c:pt>
                <c:pt idx="118020">
                  <c:v>42.326910617047403</c:v>
                </c:pt>
                <c:pt idx="118021">
                  <c:v>42.327031454545597</c:v>
                </c:pt>
                <c:pt idx="118022">
                  <c:v>42.327152291656901</c:v>
                </c:pt>
                <c:pt idx="118023">
                  <c:v>42.3272731283814</c:v>
                </c:pt>
                <c:pt idx="118024">
                  <c:v>42.3273939647191</c:v>
                </c:pt>
                <c:pt idx="118025">
                  <c:v>42.327514800670102</c:v>
                </c:pt>
                <c:pt idx="118026">
                  <c:v>42.327635636234298</c:v>
                </c:pt>
                <c:pt idx="118027">
                  <c:v>42.327756471411703</c:v>
                </c:pt>
                <c:pt idx="118028">
                  <c:v>42.327877306202303</c:v>
                </c:pt>
                <c:pt idx="118029">
                  <c:v>42.327998140606098</c:v>
                </c:pt>
                <c:pt idx="118030">
                  <c:v>42.328118974623102</c:v>
                </c:pt>
                <c:pt idx="118031">
                  <c:v>42.3282398082534</c:v>
                </c:pt>
                <c:pt idx="118032">
                  <c:v>42.3283606414969</c:v>
                </c:pt>
                <c:pt idx="118033">
                  <c:v>42.328481474353602</c:v>
                </c:pt>
                <c:pt idx="118034">
                  <c:v>42.328602306823498</c:v>
                </c:pt>
                <c:pt idx="118035">
                  <c:v>42.328723138906703</c:v>
                </c:pt>
                <c:pt idx="118036">
                  <c:v>42.328843970603103</c:v>
                </c:pt>
                <c:pt idx="118037">
                  <c:v>42.328964801912697</c:v>
                </c:pt>
                <c:pt idx="118038">
                  <c:v>42.329085632835501</c:v>
                </c:pt>
                <c:pt idx="118039">
                  <c:v>42.329206463371598</c:v>
                </c:pt>
                <c:pt idx="118040">
                  <c:v>42.329327293520898</c:v>
                </c:pt>
                <c:pt idx="118041">
                  <c:v>42.329448123283399</c:v>
                </c:pt>
                <c:pt idx="118042">
                  <c:v>42.329568952659201</c:v>
                </c:pt>
                <c:pt idx="118043">
                  <c:v>42.329689781648199</c:v>
                </c:pt>
                <c:pt idx="118044">
                  <c:v>42.329810610250497</c:v>
                </c:pt>
                <c:pt idx="118045">
                  <c:v>42.329931438465998</c:v>
                </c:pt>
                <c:pt idx="118046">
                  <c:v>42.3300522662947</c:v>
                </c:pt>
                <c:pt idx="118047">
                  <c:v>42.330173093736697</c:v>
                </c:pt>
                <c:pt idx="118048">
                  <c:v>42.330293920791902</c:v>
                </c:pt>
                <c:pt idx="118049">
                  <c:v>42.330414747460303</c:v>
                </c:pt>
                <c:pt idx="118050">
                  <c:v>42.330535573741997</c:v>
                </c:pt>
                <c:pt idx="118051">
                  <c:v>42.330656399637</c:v>
                </c:pt>
                <c:pt idx="118052">
                  <c:v>42.330777225145198</c:v>
                </c:pt>
                <c:pt idx="118053">
                  <c:v>42.330898050266597</c:v>
                </c:pt>
                <c:pt idx="118054">
                  <c:v>42.331018875001298</c:v>
                </c:pt>
                <c:pt idx="118055">
                  <c:v>42.331139699349201</c:v>
                </c:pt>
                <c:pt idx="118056">
                  <c:v>42.331260523310398</c:v>
                </c:pt>
                <c:pt idx="118057">
                  <c:v>42.331381346884903</c:v>
                </c:pt>
                <c:pt idx="118058">
                  <c:v>42.331502170072604</c:v>
                </c:pt>
                <c:pt idx="118059">
                  <c:v>42.331622992873498</c:v>
                </c:pt>
                <c:pt idx="118060">
                  <c:v>42.331743815287702</c:v>
                </c:pt>
                <c:pt idx="118061">
                  <c:v>42.331864637315199</c:v>
                </c:pt>
                <c:pt idx="118062">
                  <c:v>42.331985458955899</c:v>
                </c:pt>
                <c:pt idx="118063">
                  <c:v>42.332106280209899</c:v>
                </c:pt>
                <c:pt idx="118064">
                  <c:v>42.332227101077201</c:v>
                </c:pt>
                <c:pt idx="118065">
                  <c:v>42.332347921557698</c:v>
                </c:pt>
                <c:pt idx="118066">
                  <c:v>42.332468741651503</c:v>
                </c:pt>
                <c:pt idx="118067">
                  <c:v>42.332589561358503</c:v>
                </c:pt>
                <c:pt idx="118068">
                  <c:v>42.332710380678797</c:v>
                </c:pt>
                <c:pt idx="118069">
                  <c:v>42.3328311996124</c:v>
                </c:pt>
                <c:pt idx="118070">
                  <c:v>42.332952018159197</c:v>
                </c:pt>
                <c:pt idx="118071">
                  <c:v>42.333072836319403</c:v>
                </c:pt>
                <c:pt idx="118072">
                  <c:v>42.333193654092803</c:v>
                </c:pt>
                <c:pt idx="118073">
                  <c:v>42.333314471479397</c:v>
                </c:pt>
                <c:pt idx="118074">
                  <c:v>42.3334352884794</c:v>
                </c:pt>
                <c:pt idx="118075">
                  <c:v>42.333556105092597</c:v>
                </c:pt>
                <c:pt idx="118076">
                  <c:v>42.333676921319103</c:v>
                </c:pt>
                <c:pt idx="118077">
                  <c:v>42.333797737158797</c:v>
                </c:pt>
                <c:pt idx="118078">
                  <c:v>42.333918552611898</c:v>
                </c:pt>
                <c:pt idx="118079">
                  <c:v>42.334039367678201</c:v>
                </c:pt>
                <c:pt idx="118080">
                  <c:v>42.334160182357799</c:v>
                </c:pt>
                <c:pt idx="118081">
                  <c:v>42.334280996650698</c:v>
                </c:pt>
                <c:pt idx="118082">
                  <c:v>42.334401810556898</c:v>
                </c:pt>
                <c:pt idx="118083">
                  <c:v>42.334522624076399</c:v>
                </c:pt>
                <c:pt idx="118084">
                  <c:v>42.334643437209103</c:v>
                </c:pt>
                <c:pt idx="118085">
                  <c:v>42.334764249955199</c:v>
                </c:pt>
                <c:pt idx="118086">
                  <c:v>42.334885062314498</c:v>
                </c:pt>
                <c:pt idx="118087">
                  <c:v>42.335005874287098</c:v>
                </c:pt>
                <c:pt idx="118088">
                  <c:v>42.335126685873</c:v>
                </c:pt>
                <c:pt idx="118089">
                  <c:v>42.335247497072203</c:v>
                </c:pt>
                <c:pt idx="118090">
                  <c:v>42.3353683078847</c:v>
                </c:pt>
                <c:pt idx="118091">
                  <c:v>42.335489118310498</c:v>
                </c:pt>
                <c:pt idx="118092">
                  <c:v>42.335609928349598</c:v>
                </c:pt>
                <c:pt idx="118093">
                  <c:v>42.335730738001999</c:v>
                </c:pt>
                <c:pt idx="118094">
                  <c:v>42.335851547267701</c:v>
                </c:pt>
                <c:pt idx="118095">
                  <c:v>42.335972356146698</c:v>
                </c:pt>
                <c:pt idx="118096">
                  <c:v>42.336093164638903</c:v>
                </c:pt>
                <c:pt idx="118097">
                  <c:v>42.336213972744503</c:v>
                </c:pt>
                <c:pt idx="118098">
                  <c:v>42.336334780463403</c:v>
                </c:pt>
                <c:pt idx="118099">
                  <c:v>42.336455587795598</c:v>
                </c:pt>
                <c:pt idx="118100">
                  <c:v>42.336576394741101</c:v>
                </c:pt>
                <c:pt idx="118101">
                  <c:v>42.336697201299899</c:v>
                </c:pt>
                <c:pt idx="118102">
                  <c:v>42.336818007472097</c:v>
                </c:pt>
                <c:pt idx="118103">
                  <c:v>42.336938813257497</c:v>
                </c:pt>
                <c:pt idx="118104">
                  <c:v>42.337059618656298</c:v>
                </c:pt>
                <c:pt idx="118105">
                  <c:v>42.3371804236683</c:v>
                </c:pt>
                <c:pt idx="118106">
                  <c:v>42.337301228293697</c:v>
                </c:pt>
                <c:pt idx="118107">
                  <c:v>42.337422032532402</c:v>
                </c:pt>
                <c:pt idx="118108">
                  <c:v>42.337542836384401</c:v>
                </c:pt>
                <c:pt idx="118109">
                  <c:v>42.337663639849701</c:v>
                </c:pt>
                <c:pt idx="118110">
                  <c:v>42.337784442928303</c:v>
                </c:pt>
                <c:pt idx="118111">
                  <c:v>42.337905245620298</c:v>
                </c:pt>
                <c:pt idx="118112">
                  <c:v>42.338026047925602</c:v>
                </c:pt>
                <c:pt idx="118113">
                  <c:v>42.3381468498442</c:v>
                </c:pt>
                <c:pt idx="118114">
                  <c:v>42.3382676513761</c:v>
                </c:pt>
                <c:pt idx="118115">
                  <c:v>42.338388452521301</c:v>
                </c:pt>
                <c:pt idx="118116">
                  <c:v>42.338509253279902</c:v>
                </c:pt>
                <c:pt idx="118117">
                  <c:v>42.338630053651798</c:v>
                </c:pt>
                <c:pt idx="118118">
                  <c:v>42.338750853637102</c:v>
                </c:pt>
                <c:pt idx="118119">
                  <c:v>42.3388716532356</c:v>
                </c:pt>
                <c:pt idx="118120">
                  <c:v>42.338992452447499</c:v>
                </c:pt>
                <c:pt idx="118121">
                  <c:v>42.339113251272799</c:v>
                </c:pt>
                <c:pt idx="118122">
                  <c:v>42.339234049711301</c:v>
                </c:pt>
                <c:pt idx="118123">
                  <c:v>42.339354847763197</c:v>
                </c:pt>
                <c:pt idx="118124">
                  <c:v>42.339475645428401</c:v>
                </c:pt>
                <c:pt idx="118125">
                  <c:v>42.339596442706998</c:v>
                </c:pt>
                <c:pt idx="118126">
                  <c:v>42.339717239598897</c:v>
                </c:pt>
                <c:pt idx="118127">
                  <c:v>42.339838036104197</c:v>
                </c:pt>
                <c:pt idx="118128">
                  <c:v>42.339958832222798</c:v>
                </c:pt>
                <c:pt idx="118129">
                  <c:v>42.340079627954701</c:v>
                </c:pt>
                <c:pt idx="118130">
                  <c:v>42.340200423299997</c:v>
                </c:pt>
                <c:pt idx="118131">
                  <c:v>42.340321218258602</c:v>
                </c:pt>
                <c:pt idx="118132">
                  <c:v>42.3404420128306</c:v>
                </c:pt>
                <c:pt idx="118133">
                  <c:v>42.3405628070159</c:v>
                </c:pt>
                <c:pt idx="118134">
                  <c:v>42.340683600814501</c:v>
                </c:pt>
                <c:pt idx="118135">
                  <c:v>42.340804394226602</c:v>
                </c:pt>
                <c:pt idx="118136">
                  <c:v>42.340925187251898</c:v>
                </c:pt>
                <c:pt idx="118137">
                  <c:v>42.341045979890602</c:v>
                </c:pt>
                <c:pt idx="118138">
                  <c:v>42.341166772142699</c:v>
                </c:pt>
                <c:pt idx="118139">
                  <c:v>42.341287564008098</c:v>
                </c:pt>
                <c:pt idx="118140">
                  <c:v>42.341408355486898</c:v>
                </c:pt>
                <c:pt idx="118141">
                  <c:v>42.341529146579099</c:v>
                </c:pt>
                <c:pt idx="118142">
                  <c:v>42.341649937284501</c:v>
                </c:pt>
                <c:pt idx="118143">
                  <c:v>42.341770727603397</c:v>
                </c:pt>
                <c:pt idx="118144">
                  <c:v>42.341891517535601</c:v>
                </c:pt>
                <c:pt idx="118145">
                  <c:v>42.342012307081198</c:v>
                </c:pt>
                <c:pt idx="118146">
                  <c:v>42.342133096240097</c:v>
                </c:pt>
                <c:pt idx="118147">
                  <c:v>42.342253885012497</c:v>
                </c:pt>
                <c:pt idx="118148">
                  <c:v>42.342374673398098</c:v>
                </c:pt>
                <c:pt idx="118149">
                  <c:v>42.342495461397199</c:v>
                </c:pt>
                <c:pt idx="118150">
                  <c:v>42.342616249009602</c:v>
                </c:pt>
                <c:pt idx="118151">
                  <c:v>42.342737036235398</c:v>
                </c:pt>
                <c:pt idx="118152">
                  <c:v>42.342857823074503</c:v>
                </c:pt>
                <c:pt idx="118153">
                  <c:v>42.342978609527002</c:v>
                </c:pt>
                <c:pt idx="118154">
                  <c:v>42.343099395592901</c:v>
                </c:pt>
                <c:pt idx="118155">
                  <c:v>42.343220181272201</c:v>
                </c:pt>
                <c:pt idx="118156">
                  <c:v>42.343340966564803</c:v>
                </c:pt>
                <c:pt idx="118157">
                  <c:v>42.343461751470898</c:v>
                </c:pt>
                <c:pt idx="118158">
                  <c:v>42.343582535990201</c:v>
                </c:pt>
                <c:pt idx="118159">
                  <c:v>42.343703320122998</c:v>
                </c:pt>
                <c:pt idx="118160">
                  <c:v>42.343824103869203</c:v>
                </c:pt>
                <c:pt idx="118161">
                  <c:v>42.343944887228702</c:v>
                </c:pt>
                <c:pt idx="118162">
                  <c:v>42.344065670201701</c:v>
                </c:pt>
                <c:pt idx="118163">
                  <c:v>42.344186452788001</c:v>
                </c:pt>
                <c:pt idx="118164">
                  <c:v>42.344307234987703</c:v>
                </c:pt>
                <c:pt idx="118165">
                  <c:v>42.344428016800798</c:v>
                </c:pt>
                <c:pt idx="118166">
                  <c:v>42.344548798227201</c:v>
                </c:pt>
                <c:pt idx="118167">
                  <c:v>42.344669579267098</c:v>
                </c:pt>
                <c:pt idx="118168">
                  <c:v>42.344790359920303</c:v>
                </c:pt>
                <c:pt idx="118169">
                  <c:v>42.344911140187001</c:v>
                </c:pt>
                <c:pt idx="118170">
                  <c:v>42.345031920067001</c:v>
                </c:pt>
                <c:pt idx="118171">
                  <c:v>42.345152699560401</c:v>
                </c:pt>
                <c:pt idx="118172">
                  <c:v>42.345273478667302</c:v>
                </c:pt>
                <c:pt idx="118173">
                  <c:v>42.345394257387497</c:v>
                </c:pt>
                <c:pt idx="118174">
                  <c:v>42.3455150357211</c:v>
                </c:pt>
                <c:pt idx="118175">
                  <c:v>42.345635813668103</c:v>
                </c:pt>
                <c:pt idx="118176">
                  <c:v>42.3457565912286</c:v>
                </c:pt>
                <c:pt idx="118177">
                  <c:v>42.345877368402398</c:v>
                </c:pt>
                <c:pt idx="118178">
                  <c:v>42.345998145189597</c:v>
                </c:pt>
                <c:pt idx="118179">
                  <c:v>42.346118921590197</c:v>
                </c:pt>
                <c:pt idx="118180">
                  <c:v>42.346239697604297</c:v>
                </c:pt>
                <c:pt idx="118181">
                  <c:v>42.346360473231698</c:v>
                </c:pt>
                <c:pt idx="118182">
                  <c:v>42.3464812484726</c:v>
                </c:pt>
                <c:pt idx="118183">
                  <c:v>42.346602023326803</c:v>
                </c:pt>
                <c:pt idx="118184">
                  <c:v>42.346722797794499</c:v>
                </c:pt>
                <c:pt idx="118185">
                  <c:v>42.346843571875603</c:v>
                </c:pt>
                <c:pt idx="118186">
                  <c:v>42.3469643455701</c:v>
                </c:pt>
                <c:pt idx="118187">
                  <c:v>42.347085118877999</c:v>
                </c:pt>
                <c:pt idx="118188">
                  <c:v>42.347205891799298</c:v>
                </c:pt>
                <c:pt idx="118189">
                  <c:v>42.347326664333998</c:v>
                </c:pt>
                <c:pt idx="118190">
                  <c:v>42.347447436482199</c:v>
                </c:pt>
                <c:pt idx="118191">
                  <c:v>42.3475682082438</c:v>
                </c:pt>
                <c:pt idx="118192">
                  <c:v>42.347688979618802</c:v>
                </c:pt>
                <c:pt idx="118193">
                  <c:v>42.347809750607198</c:v>
                </c:pt>
                <c:pt idx="118194">
                  <c:v>42.347930521209001</c:v>
                </c:pt>
                <c:pt idx="118195">
                  <c:v>42.348051291424298</c:v>
                </c:pt>
                <c:pt idx="118196">
                  <c:v>42.348172061253003</c:v>
                </c:pt>
                <c:pt idx="118197">
                  <c:v>42.348292830695101</c:v>
                </c:pt>
                <c:pt idx="118198">
                  <c:v>42.3484135997507</c:v>
                </c:pt>
                <c:pt idx="118199">
                  <c:v>42.3485343684196</c:v>
                </c:pt>
                <c:pt idx="118200">
                  <c:v>42.348655136702</c:v>
                </c:pt>
                <c:pt idx="118201">
                  <c:v>42.3487759045979</c:v>
                </c:pt>
                <c:pt idx="118202">
                  <c:v>42.348896672107102</c:v>
                </c:pt>
                <c:pt idx="118203">
                  <c:v>42.349017439229797</c:v>
                </c:pt>
                <c:pt idx="118204">
                  <c:v>42.349138205966</c:v>
                </c:pt>
                <c:pt idx="118205">
                  <c:v>42.349258972315603</c:v>
                </c:pt>
                <c:pt idx="118206">
                  <c:v>42.3493797382786</c:v>
                </c:pt>
                <c:pt idx="118207">
                  <c:v>42.349500503854998</c:v>
                </c:pt>
                <c:pt idx="118208">
                  <c:v>42.349621269044903</c:v>
                </c:pt>
                <c:pt idx="118209">
                  <c:v>42.349742033848202</c:v>
                </c:pt>
                <c:pt idx="118210">
                  <c:v>42.349862798265001</c:v>
                </c:pt>
                <c:pt idx="118211">
                  <c:v>42.349983562295201</c:v>
                </c:pt>
                <c:pt idx="118212">
                  <c:v>42.350104325938901</c:v>
                </c:pt>
                <c:pt idx="118213">
                  <c:v>42.350225089196002</c:v>
                </c:pt>
                <c:pt idx="118214">
                  <c:v>42.350345852066603</c:v>
                </c:pt>
                <c:pt idx="118215">
                  <c:v>42.350466614550598</c:v>
                </c:pt>
                <c:pt idx="118216">
                  <c:v>42.350587376648001</c:v>
                </c:pt>
                <c:pt idx="118217">
                  <c:v>42.350708138359003</c:v>
                </c:pt>
                <c:pt idx="118218">
                  <c:v>42.3508288996833</c:v>
                </c:pt>
                <c:pt idx="118219">
                  <c:v>42.350949660621097</c:v>
                </c:pt>
                <c:pt idx="118220">
                  <c:v>42.351070421172402</c:v>
                </c:pt>
                <c:pt idx="118221">
                  <c:v>42.3511911813371</c:v>
                </c:pt>
                <c:pt idx="118222">
                  <c:v>42.351311941115299</c:v>
                </c:pt>
                <c:pt idx="118223">
                  <c:v>42.351432700506997</c:v>
                </c:pt>
                <c:pt idx="118224">
                  <c:v>42.351553459512097</c:v>
                </c:pt>
                <c:pt idx="118225">
                  <c:v>42.351674218130597</c:v>
                </c:pt>
                <c:pt idx="118226">
                  <c:v>42.351794976362598</c:v>
                </c:pt>
                <c:pt idx="118227">
                  <c:v>42.351915734208099</c:v>
                </c:pt>
                <c:pt idx="118228">
                  <c:v>42.3520364916671</c:v>
                </c:pt>
                <c:pt idx="118229">
                  <c:v>42.352157248739502</c:v>
                </c:pt>
                <c:pt idx="118230">
                  <c:v>42.352278005425397</c:v>
                </c:pt>
                <c:pt idx="118231">
                  <c:v>42.3523987617248</c:v>
                </c:pt>
                <c:pt idx="118232">
                  <c:v>42.352519517637603</c:v>
                </c:pt>
                <c:pt idx="118233">
                  <c:v>42.3526402731639</c:v>
                </c:pt>
                <c:pt idx="118234">
                  <c:v>42.352761028303597</c:v>
                </c:pt>
                <c:pt idx="118235">
                  <c:v>42.352881783056901</c:v>
                </c:pt>
                <c:pt idx="118236">
                  <c:v>42.353002537423599</c:v>
                </c:pt>
                <c:pt idx="118237">
                  <c:v>42.353123291403797</c:v>
                </c:pt>
                <c:pt idx="118238">
                  <c:v>42.353244044997503</c:v>
                </c:pt>
                <c:pt idx="118239">
                  <c:v>42.353364798204602</c:v>
                </c:pt>
                <c:pt idx="118240">
                  <c:v>42.353485551025301</c:v>
                </c:pt>
                <c:pt idx="118241">
                  <c:v>42.353606303459401</c:v>
                </c:pt>
                <c:pt idx="118242">
                  <c:v>42.353727055507001</c:v>
                </c:pt>
                <c:pt idx="118243">
                  <c:v>42.353847807168002</c:v>
                </c:pt>
                <c:pt idx="118244">
                  <c:v>42.353968558442602</c:v>
                </c:pt>
                <c:pt idx="118245">
                  <c:v>42.354089309330597</c:v>
                </c:pt>
                <c:pt idx="118246">
                  <c:v>42.354210059832198</c:v>
                </c:pt>
                <c:pt idx="118247">
                  <c:v>42.3543308099472</c:v>
                </c:pt>
                <c:pt idx="118248">
                  <c:v>42.354451559675702</c:v>
                </c:pt>
                <c:pt idx="118249">
                  <c:v>42.354572309017698</c:v>
                </c:pt>
                <c:pt idx="118250">
                  <c:v>42.354693057973201</c:v>
                </c:pt>
                <c:pt idx="118251">
                  <c:v>42.354813806542197</c:v>
                </c:pt>
                <c:pt idx="118252">
                  <c:v>42.3549345547247</c:v>
                </c:pt>
                <c:pt idx="118253">
                  <c:v>42.355055302520697</c:v>
                </c:pt>
                <c:pt idx="118254">
                  <c:v>42.355176049930101</c:v>
                </c:pt>
                <c:pt idx="118255">
                  <c:v>42.355296796953098</c:v>
                </c:pt>
                <c:pt idx="118256">
                  <c:v>42.355417543589603</c:v>
                </c:pt>
                <c:pt idx="118257">
                  <c:v>42.3555382898396</c:v>
                </c:pt>
                <c:pt idx="118258">
                  <c:v>42.355659035702999</c:v>
                </c:pt>
                <c:pt idx="118259">
                  <c:v>42.355779781179997</c:v>
                </c:pt>
                <c:pt idx="118260">
                  <c:v>42.355900526270503</c:v>
                </c:pt>
                <c:pt idx="118261">
                  <c:v>42.356021270974502</c:v>
                </c:pt>
                <c:pt idx="118262">
                  <c:v>42.356142015292001</c:v>
                </c:pt>
                <c:pt idx="118263">
                  <c:v>42.356262759223</c:v>
                </c:pt>
                <c:pt idx="118264">
                  <c:v>42.3563835027675</c:v>
                </c:pt>
                <c:pt idx="118265">
                  <c:v>42.3565042459255</c:v>
                </c:pt>
                <c:pt idx="118266">
                  <c:v>42.356624988697099</c:v>
                </c:pt>
                <c:pt idx="118267">
                  <c:v>42.3567457310821</c:v>
                </c:pt>
                <c:pt idx="118268">
                  <c:v>42.3568664730807</c:v>
                </c:pt>
                <c:pt idx="118269">
                  <c:v>42.356987214692801</c:v>
                </c:pt>
                <c:pt idx="118270">
                  <c:v>42.357107955918401</c:v>
                </c:pt>
                <c:pt idx="118271">
                  <c:v>42.357228696757502</c:v>
                </c:pt>
                <c:pt idx="118272">
                  <c:v>42.357349437210097</c:v>
                </c:pt>
                <c:pt idx="118273">
                  <c:v>42.357470177276298</c:v>
                </c:pt>
                <c:pt idx="118274">
                  <c:v>42.3575909169559</c:v>
                </c:pt>
                <c:pt idx="118275">
                  <c:v>42.357711656249101</c:v>
                </c:pt>
                <c:pt idx="118276">
                  <c:v>42.357832395155903</c:v>
                </c:pt>
                <c:pt idx="118277">
                  <c:v>42.357953133676098</c:v>
                </c:pt>
                <c:pt idx="118278">
                  <c:v>42.3580738718099</c:v>
                </c:pt>
                <c:pt idx="118279">
                  <c:v>42.358194609557202</c:v>
                </c:pt>
                <c:pt idx="118280">
                  <c:v>42.358315346917998</c:v>
                </c:pt>
                <c:pt idx="118281">
                  <c:v>42.3584360838924</c:v>
                </c:pt>
                <c:pt idx="118282">
                  <c:v>42.358556820480302</c:v>
                </c:pt>
                <c:pt idx="118283">
                  <c:v>42.358677556681698</c:v>
                </c:pt>
                <c:pt idx="118284">
                  <c:v>42.358798292496701</c:v>
                </c:pt>
                <c:pt idx="118285">
                  <c:v>42.358919027925197</c:v>
                </c:pt>
                <c:pt idx="118286">
                  <c:v>42.3590397629672</c:v>
                </c:pt>
                <c:pt idx="118287">
                  <c:v>42.359160497622803</c:v>
                </c:pt>
                <c:pt idx="118288">
                  <c:v>42.359281231891899</c:v>
                </c:pt>
                <c:pt idx="118289">
                  <c:v>42.359401965774602</c:v>
                </c:pt>
                <c:pt idx="118290">
                  <c:v>42.359522699270798</c:v>
                </c:pt>
                <c:pt idx="118291">
                  <c:v>42.359643432380501</c:v>
                </c:pt>
                <c:pt idx="118292">
                  <c:v>42.359764165103797</c:v>
                </c:pt>
                <c:pt idx="118293">
                  <c:v>42.359884897440601</c:v>
                </c:pt>
                <c:pt idx="118294">
                  <c:v>42.360005629390997</c:v>
                </c:pt>
                <c:pt idx="118295">
                  <c:v>42.360126360954901</c:v>
                </c:pt>
                <c:pt idx="118296">
                  <c:v>42.360247092132397</c:v>
                </c:pt>
                <c:pt idx="118297">
                  <c:v>42.360367822923401</c:v>
                </c:pt>
                <c:pt idx="118298">
                  <c:v>42.360488553327997</c:v>
                </c:pt>
                <c:pt idx="118299">
                  <c:v>42.360609283346101</c:v>
                </c:pt>
                <c:pt idx="118300">
                  <c:v>42.360730012977797</c:v>
                </c:pt>
                <c:pt idx="118301">
                  <c:v>42.360850742223001</c:v>
                </c:pt>
                <c:pt idx="118302">
                  <c:v>42.360971471081797</c:v>
                </c:pt>
                <c:pt idx="118303">
                  <c:v>42.361092199554101</c:v>
                </c:pt>
                <c:pt idx="118304">
                  <c:v>42.361212927639997</c:v>
                </c:pt>
                <c:pt idx="118305">
                  <c:v>42.3613336553395</c:v>
                </c:pt>
                <c:pt idx="118306">
                  <c:v>42.361454382652497</c:v>
                </c:pt>
                <c:pt idx="118307">
                  <c:v>42.3615751095791</c:v>
                </c:pt>
                <c:pt idx="118308">
                  <c:v>42.361695836119303</c:v>
                </c:pt>
                <c:pt idx="118309">
                  <c:v>42.361816562272999</c:v>
                </c:pt>
                <c:pt idx="118310">
                  <c:v>42.361937288040302</c:v>
                </c:pt>
                <c:pt idx="118311">
                  <c:v>42.362058013421098</c:v>
                </c:pt>
                <c:pt idx="118312">
                  <c:v>42.362178738415601</c:v>
                </c:pt>
                <c:pt idx="118313">
                  <c:v>42.362299463023497</c:v>
                </c:pt>
                <c:pt idx="118314">
                  <c:v>42.3624201872451</c:v>
                </c:pt>
                <c:pt idx="118315">
                  <c:v>42.362540911080202</c:v>
                </c:pt>
                <c:pt idx="118316">
                  <c:v>42.362661634528997</c:v>
                </c:pt>
                <c:pt idx="118317">
                  <c:v>42.3627823575912</c:v>
                </c:pt>
                <c:pt idx="118318">
                  <c:v>42.362903080267102</c:v>
                </c:pt>
                <c:pt idx="118319">
                  <c:v>42.363023802556498</c:v>
                </c:pt>
                <c:pt idx="118320">
                  <c:v>42.363144524459599</c:v>
                </c:pt>
                <c:pt idx="118321">
                  <c:v>42.363265245976201</c:v>
                </c:pt>
                <c:pt idx="118322">
                  <c:v>42.363385967106296</c:v>
                </c:pt>
                <c:pt idx="118323">
                  <c:v>42.363506687850098</c:v>
                </c:pt>
                <c:pt idx="118324">
                  <c:v>42.3636274082074</c:v>
                </c:pt>
                <c:pt idx="118325">
                  <c:v>42.363748128178401</c:v>
                </c:pt>
                <c:pt idx="118326">
                  <c:v>42.363868847762902</c:v>
                </c:pt>
                <c:pt idx="118327">
                  <c:v>42.363989566961003</c:v>
                </c:pt>
                <c:pt idx="118328">
                  <c:v>42.364110285772703</c:v>
                </c:pt>
                <c:pt idx="118329">
                  <c:v>42.364231004197997</c:v>
                </c:pt>
                <c:pt idx="118330">
                  <c:v>42.364351722236798</c:v>
                </c:pt>
                <c:pt idx="118331">
                  <c:v>42.364472439889298</c:v>
                </c:pt>
                <c:pt idx="118332">
                  <c:v>42.364593157155397</c:v>
                </c:pt>
                <c:pt idx="118333">
                  <c:v>42.364713874034997</c:v>
                </c:pt>
                <c:pt idx="118334">
                  <c:v>42.364834590528297</c:v>
                </c:pt>
                <c:pt idx="118335">
                  <c:v>42.364955306635103</c:v>
                </c:pt>
                <c:pt idx="118336">
                  <c:v>42.365076022355503</c:v>
                </c:pt>
                <c:pt idx="118337">
                  <c:v>42.365196737689601</c:v>
                </c:pt>
                <c:pt idx="118338">
                  <c:v>42.3653174526372</c:v>
                </c:pt>
                <c:pt idx="118339">
                  <c:v>42.365438167198498</c:v>
                </c:pt>
                <c:pt idx="118340">
                  <c:v>42.365558881373303</c:v>
                </c:pt>
                <c:pt idx="118341">
                  <c:v>42.365679595161801</c:v>
                </c:pt>
                <c:pt idx="118342">
                  <c:v>42.365800308563898</c:v>
                </c:pt>
                <c:pt idx="118343">
                  <c:v>42.365921021579503</c:v>
                </c:pt>
                <c:pt idx="118344">
                  <c:v>42.3660417342088</c:v>
                </c:pt>
                <c:pt idx="118345">
                  <c:v>42.366162446451703</c:v>
                </c:pt>
                <c:pt idx="118346">
                  <c:v>42.3662831583082</c:v>
                </c:pt>
                <c:pt idx="118347">
                  <c:v>42.366403869778303</c:v>
                </c:pt>
                <c:pt idx="118348">
                  <c:v>42.366524580861999</c:v>
                </c:pt>
                <c:pt idx="118349">
                  <c:v>42.366645291559401</c:v>
                </c:pt>
                <c:pt idx="118350">
                  <c:v>42.366766001870303</c:v>
                </c:pt>
                <c:pt idx="118351">
                  <c:v>42.366886711794898</c:v>
                </c:pt>
                <c:pt idx="118352">
                  <c:v>42.367007421333099</c:v>
                </c:pt>
                <c:pt idx="118353">
                  <c:v>42.3671281304849</c:v>
                </c:pt>
                <c:pt idx="118354">
                  <c:v>42.367248839250301</c:v>
                </c:pt>
                <c:pt idx="118355">
                  <c:v>42.367369547629401</c:v>
                </c:pt>
                <c:pt idx="118356">
                  <c:v>42.367490255622002</c:v>
                </c:pt>
                <c:pt idx="118357">
                  <c:v>42.367610963228302</c:v>
                </c:pt>
                <c:pt idx="118358">
                  <c:v>42.3677316704483</c:v>
                </c:pt>
                <c:pt idx="118359">
                  <c:v>42.3678523772818</c:v>
                </c:pt>
                <c:pt idx="118360">
                  <c:v>42.367973083728998</c:v>
                </c:pt>
                <c:pt idx="118361">
                  <c:v>42.368093789789803</c:v>
                </c:pt>
                <c:pt idx="118362">
                  <c:v>42.368214495464201</c:v>
                </c:pt>
                <c:pt idx="118363">
                  <c:v>42.368335200752298</c:v>
                </c:pt>
                <c:pt idx="118364">
                  <c:v>42.368455905654002</c:v>
                </c:pt>
                <c:pt idx="118365">
                  <c:v>42.368576610169299</c:v>
                </c:pt>
                <c:pt idx="118366">
                  <c:v>42.368697314298302</c:v>
                </c:pt>
                <c:pt idx="118367">
                  <c:v>42.368818018040898</c:v>
                </c:pt>
                <c:pt idx="118368">
                  <c:v>42.3689387213972</c:v>
                </c:pt>
                <c:pt idx="118369">
                  <c:v>42.369059424367101</c:v>
                </c:pt>
                <c:pt idx="118370">
                  <c:v>42.369180126950603</c:v>
                </c:pt>
                <c:pt idx="118371">
                  <c:v>42.369300829147797</c:v>
                </c:pt>
                <c:pt idx="118372">
                  <c:v>42.369421530958597</c:v>
                </c:pt>
                <c:pt idx="118373">
                  <c:v>42.369542232382997</c:v>
                </c:pt>
                <c:pt idx="118374">
                  <c:v>42.369662933421203</c:v>
                </c:pt>
                <c:pt idx="118375">
                  <c:v>42.369783634072903</c:v>
                </c:pt>
                <c:pt idx="118376">
                  <c:v>42.369904334338301</c:v>
                </c:pt>
                <c:pt idx="118377">
                  <c:v>42.370025034217299</c:v>
                </c:pt>
                <c:pt idx="118378">
                  <c:v>42.370145733709997</c:v>
                </c:pt>
                <c:pt idx="118379">
                  <c:v>42.3702664328164</c:v>
                </c:pt>
                <c:pt idx="118380">
                  <c:v>42.370387131536397</c:v>
                </c:pt>
                <c:pt idx="118381">
                  <c:v>42.3705078298701</c:v>
                </c:pt>
                <c:pt idx="118382">
                  <c:v>42.370628527817402</c:v>
                </c:pt>
                <c:pt idx="118383">
                  <c:v>42.370749225378297</c:v>
                </c:pt>
                <c:pt idx="118384">
                  <c:v>42.370869922552998</c:v>
                </c:pt>
                <c:pt idx="118385">
                  <c:v>42.3709906193412</c:v>
                </c:pt>
                <c:pt idx="118386">
                  <c:v>42.3711113157432</c:v>
                </c:pt>
                <c:pt idx="118387">
                  <c:v>42.371232011758799</c:v>
                </c:pt>
                <c:pt idx="118388">
                  <c:v>42.371352707388098</c:v>
                </c:pt>
                <c:pt idx="118389">
                  <c:v>42.371473402630997</c:v>
                </c:pt>
                <c:pt idx="118390">
                  <c:v>42.371594097487602</c:v>
                </c:pt>
                <c:pt idx="118391">
                  <c:v>42.371714791957899</c:v>
                </c:pt>
                <c:pt idx="118392">
                  <c:v>42.371835486041803</c:v>
                </c:pt>
                <c:pt idx="118393">
                  <c:v>42.371956179739399</c:v>
                </c:pt>
                <c:pt idx="118394">
                  <c:v>42.372076873050702</c:v>
                </c:pt>
                <c:pt idx="118395">
                  <c:v>42.372197565975597</c:v>
                </c:pt>
                <c:pt idx="118396">
                  <c:v>42.372318258514298</c:v>
                </c:pt>
                <c:pt idx="118397">
                  <c:v>42.372438950666499</c:v>
                </c:pt>
                <c:pt idx="118398">
                  <c:v>42.372559642432499</c:v>
                </c:pt>
                <c:pt idx="118399">
                  <c:v>42.372680333812198</c:v>
                </c:pt>
                <c:pt idx="118400">
                  <c:v>42.372801024805497</c:v>
                </c:pt>
                <c:pt idx="118401">
                  <c:v>42.372921715412502</c:v>
                </c:pt>
                <c:pt idx="118402">
                  <c:v>42.3730424056332</c:v>
                </c:pt>
                <c:pt idx="118403">
                  <c:v>42.373163095467497</c:v>
                </c:pt>
                <c:pt idx="118404">
                  <c:v>42.3732837849156</c:v>
                </c:pt>
                <c:pt idx="118405">
                  <c:v>42.373404473977303</c:v>
                </c:pt>
                <c:pt idx="118406">
                  <c:v>42.373525162652697</c:v>
                </c:pt>
                <c:pt idx="118407">
                  <c:v>42.373645850941799</c:v>
                </c:pt>
                <c:pt idx="118408">
                  <c:v>42.373766538844599</c:v>
                </c:pt>
                <c:pt idx="118409">
                  <c:v>42.373887226361099</c:v>
                </c:pt>
                <c:pt idx="118410">
                  <c:v>42.374007913491198</c:v>
                </c:pt>
                <c:pt idx="118411">
                  <c:v>42.374128600235103</c:v>
                </c:pt>
                <c:pt idx="118412">
                  <c:v>42.374249286592601</c:v>
                </c:pt>
                <c:pt idx="118413">
                  <c:v>42.374369972563898</c:v>
                </c:pt>
                <c:pt idx="118414">
                  <c:v>42.374490658148801</c:v>
                </c:pt>
                <c:pt idx="118415">
                  <c:v>42.374611343347397</c:v>
                </c:pt>
                <c:pt idx="118416">
                  <c:v>42.374732028159798</c:v>
                </c:pt>
                <c:pt idx="118417">
                  <c:v>42.374852712585799</c:v>
                </c:pt>
                <c:pt idx="118418">
                  <c:v>42.374973396625499</c:v>
                </c:pt>
                <c:pt idx="118419">
                  <c:v>42.375094080278998</c:v>
                </c:pt>
                <c:pt idx="118420">
                  <c:v>42.375214763546097</c:v>
                </c:pt>
                <c:pt idx="118421">
                  <c:v>42.375335446426902</c:v>
                </c:pt>
                <c:pt idx="118422">
                  <c:v>42.375456128921499</c:v>
                </c:pt>
                <c:pt idx="118423">
                  <c:v>42.375576811029703</c:v>
                </c:pt>
                <c:pt idx="118424">
                  <c:v>42.375697492751698</c:v>
                </c:pt>
                <c:pt idx="118425">
                  <c:v>42.3758181740873</c:v>
                </c:pt>
                <c:pt idx="118426">
                  <c:v>42.375938855036701</c:v>
                </c:pt>
                <c:pt idx="118427">
                  <c:v>42.376059535599801</c:v>
                </c:pt>
                <c:pt idx="118428">
                  <c:v>42.3761802157766</c:v>
                </c:pt>
                <c:pt idx="118429">
                  <c:v>42.376300895567098</c:v>
                </c:pt>
                <c:pt idx="118430">
                  <c:v>42.376421574971303</c:v>
                </c:pt>
                <c:pt idx="118431">
                  <c:v>42.3765422539893</c:v>
                </c:pt>
                <c:pt idx="118432">
                  <c:v>42.376662932620903</c:v>
                </c:pt>
                <c:pt idx="118433">
                  <c:v>42.376783610866298</c:v>
                </c:pt>
                <c:pt idx="118434">
                  <c:v>42.376904288725399</c:v>
                </c:pt>
                <c:pt idx="118435">
                  <c:v>42.377024966198199</c:v>
                </c:pt>
                <c:pt idx="118436">
                  <c:v>42.377145643284798</c:v>
                </c:pt>
                <c:pt idx="118437">
                  <c:v>42.377266319984997</c:v>
                </c:pt>
                <c:pt idx="118438">
                  <c:v>42.377386996299002</c:v>
                </c:pt>
                <c:pt idx="118439">
                  <c:v>42.377507672226699</c:v>
                </c:pt>
                <c:pt idx="118440">
                  <c:v>42.377628347768201</c:v>
                </c:pt>
                <c:pt idx="118441">
                  <c:v>42.377749022923297</c:v>
                </c:pt>
                <c:pt idx="118442">
                  <c:v>42.377869697692198</c:v>
                </c:pt>
                <c:pt idx="118443">
                  <c:v>42.377990372074898</c:v>
                </c:pt>
                <c:pt idx="118444">
                  <c:v>42.378111046071197</c:v>
                </c:pt>
                <c:pt idx="118445">
                  <c:v>42.378231719681303</c:v>
                </c:pt>
                <c:pt idx="118446">
                  <c:v>42.3783523929052</c:v>
                </c:pt>
                <c:pt idx="118447">
                  <c:v>42.378473065742703</c:v>
                </c:pt>
                <c:pt idx="118448">
                  <c:v>42.378593738193999</c:v>
                </c:pt>
                <c:pt idx="118449">
                  <c:v>42.3787144102591</c:v>
                </c:pt>
                <c:pt idx="118450">
                  <c:v>42.378835081937801</c:v>
                </c:pt>
                <c:pt idx="118451">
                  <c:v>42.3789557532304</c:v>
                </c:pt>
                <c:pt idx="118452">
                  <c:v>42.379076424136599</c:v>
                </c:pt>
                <c:pt idx="118453">
                  <c:v>42.379197094656597</c:v>
                </c:pt>
                <c:pt idx="118454">
                  <c:v>42.3793177647904</c:v>
                </c:pt>
                <c:pt idx="118455">
                  <c:v>42.379438434537903</c:v>
                </c:pt>
                <c:pt idx="118456">
                  <c:v>42.379559103899098</c:v>
                </c:pt>
                <c:pt idx="118457">
                  <c:v>42.379679772874098</c:v>
                </c:pt>
                <c:pt idx="118458">
                  <c:v>42.379800441462898</c:v>
                </c:pt>
                <c:pt idx="118459">
                  <c:v>42.379921109665297</c:v>
                </c:pt>
                <c:pt idx="118460">
                  <c:v>42.380041777481601</c:v>
                </c:pt>
                <c:pt idx="118461">
                  <c:v>42.380162444911598</c:v>
                </c:pt>
                <c:pt idx="118462">
                  <c:v>42.380283111955301</c:v>
                </c:pt>
                <c:pt idx="118463">
                  <c:v>42.380403778612802</c:v>
                </c:pt>
                <c:pt idx="118464">
                  <c:v>42.380524444884102</c:v>
                </c:pt>
                <c:pt idx="118465">
                  <c:v>42.380645110769102</c:v>
                </c:pt>
                <c:pt idx="118466">
                  <c:v>42.3807657762679</c:v>
                </c:pt>
                <c:pt idx="118467">
                  <c:v>42.380886441380397</c:v>
                </c:pt>
                <c:pt idx="118468">
                  <c:v>42.381007106106701</c:v>
                </c:pt>
                <c:pt idx="118469">
                  <c:v>42.381127770446803</c:v>
                </c:pt>
                <c:pt idx="118470">
                  <c:v>42.381248434400597</c:v>
                </c:pt>
                <c:pt idx="118471">
                  <c:v>42.381369097968197</c:v>
                </c:pt>
                <c:pt idx="118472">
                  <c:v>42.381489761149602</c:v>
                </c:pt>
                <c:pt idx="118473">
                  <c:v>42.3816104239447</c:v>
                </c:pt>
                <c:pt idx="118474">
                  <c:v>42.381731086353597</c:v>
                </c:pt>
                <c:pt idx="118475">
                  <c:v>42.381851748376299</c:v>
                </c:pt>
                <c:pt idx="118476">
                  <c:v>42.3819724100127</c:v>
                </c:pt>
                <c:pt idx="118477">
                  <c:v>42.382093071262901</c:v>
                </c:pt>
                <c:pt idx="118478">
                  <c:v>42.3822137321269</c:v>
                </c:pt>
                <c:pt idx="118479">
                  <c:v>42.382334392604697</c:v>
                </c:pt>
                <c:pt idx="118480">
                  <c:v>42.382455052696201</c:v>
                </c:pt>
                <c:pt idx="118481">
                  <c:v>42.382575712401497</c:v>
                </c:pt>
                <c:pt idx="118482">
                  <c:v>42.382696371720598</c:v>
                </c:pt>
                <c:pt idx="118483">
                  <c:v>42.382817030653499</c:v>
                </c:pt>
                <c:pt idx="118484">
                  <c:v>42.382937689200197</c:v>
                </c:pt>
                <c:pt idx="118485">
                  <c:v>42.383058347360603</c:v>
                </c:pt>
                <c:pt idx="118486">
                  <c:v>42.383179005134799</c:v>
                </c:pt>
                <c:pt idx="118487">
                  <c:v>42.383299662522802</c:v>
                </c:pt>
                <c:pt idx="118488">
                  <c:v>42.383420319524603</c:v>
                </c:pt>
                <c:pt idx="118489">
                  <c:v>42.383540976140203</c:v>
                </c:pt>
                <c:pt idx="118490">
                  <c:v>42.383661632369602</c:v>
                </c:pt>
                <c:pt idx="118491">
                  <c:v>42.3837822882127</c:v>
                </c:pt>
                <c:pt idx="118492">
                  <c:v>42.383902943669703</c:v>
                </c:pt>
                <c:pt idx="118493">
                  <c:v>42.384023598740498</c:v>
                </c:pt>
                <c:pt idx="118494">
                  <c:v>42.384144253424999</c:v>
                </c:pt>
                <c:pt idx="118495">
                  <c:v>42.384264907723299</c:v>
                </c:pt>
                <c:pt idx="118496">
                  <c:v>42.384385561635497</c:v>
                </c:pt>
                <c:pt idx="118497">
                  <c:v>42.384506215161402</c:v>
                </c:pt>
                <c:pt idx="118498">
                  <c:v>42.384626868301098</c:v>
                </c:pt>
                <c:pt idx="118499">
                  <c:v>42.384747521054599</c:v>
                </c:pt>
                <c:pt idx="118500">
                  <c:v>42.384868173421999</c:v>
                </c:pt>
                <c:pt idx="118501">
                  <c:v>42.384988825403099</c:v>
                </c:pt>
                <c:pt idx="118502">
                  <c:v>42.385109476997997</c:v>
                </c:pt>
                <c:pt idx="118503">
                  <c:v>42.3852301282068</c:v>
                </c:pt>
                <c:pt idx="118504">
                  <c:v>42.385350779029302</c:v>
                </c:pt>
                <c:pt idx="118505">
                  <c:v>42.385471429465703</c:v>
                </c:pt>
                <c:pt idx="118506">
                  <c:v>42.385592079515803</c:v>
                </c:pt>
                <c:pt idx="118507">
                  <c:v>42.385712729179801</c:v>
                </c:pt>
                <c:pt idx="118508">
                  <c:v>42.385833378457598</c:v>
                </c:pt>
                <c:pt idx="118509">
                  <c:v>42.3859540273492</c:v>
                </c:pt>
                <c:pt idx="118510">
                  <c:v>42.386074675854601</c:v>
                </c:pt>
                <c:pt idx="118511">
                  <c:v>42.386195323973801</c:v>
                </c:pt>
                <c:pt idx="118512">
                  <c:v>42.3863159717069</c:v>
                </c:pt>
                <c:pt idx="118513">
                  <c:v>42.386436619053697</c:v>
                </c:pt>
                <c:pt idx="118514">
                  <c:v>42.3865572660144</c:v>
                </c:pt>
                <c:pt idx="118515">
                  <c:v>42.386677912588901</c:v>
                </c:pt>
                <c:pt idx="118516">
                  <c:v>42.386798558777201</c:v>
                </c:pt>
                <c:pt idx="118517">
                  <c:v>42.386919204579399</c:v>
                </c:pt>
                <c:pt idx="118518">
                  <c:v>42.387039849995297</c:v>
                </c:pt>
                <c:pt idx="118519">
                  <c:v>42.3871604950251</c:v>
                </c:pt>
                <c:pt idx="118520">
                  <c:v>42.387281139668701</c:v>
                </c:pt>
                <c:pt idx="118521">
                  <c:v>42.387401783926201</c:v>
                </c:pt>
                <c:pt idx="118522">
                  <c:v>42.3875224277974</c:v>
                </c:pt>
                <c:pt idx="118523">
                  <c:v>42.387643071282596</c:v>
                </c:pt>
                <c:pt idx="118524">
                  <c:v>42.387763714381499</c:v>
                </c:pt>
                <c:pt idx="118525">
                  <c:v>42.387884357094201</c:v>
                </c:pt>
                <c:pt idx="118526">
                  <c:v>42.388004999420801</c:v>
                </c:pt>
                <c:pt idx="118527">
                  <c:v>42.388125641361299</c:v>
                </c:pt>
                <c:pt idx="118528">
                  <c:v>42.388246282915503</c:v>
                </c:pt>
                <c:pt idx="118529">
                  <c:v>42.388366924083599</c:v>
                </c:pt>
                <c:pt idx="118530">
                  <c:v>42.388487564865599</c:v>
                </c:pt>
                <c:pt idx="118531">
                  <c:v>42.388608205261399</c:v>
                </c:pt>
                <c:pt idx="118532">
                  <c:v>42.388728845270997</c:v>
                </c:pt>
                <c:pt idx="118533">
                  <c:v>42.3888494848945</c:v>
                </c:pt>
                <c:pt idx="118534">
                  <c:v>42.388970124131802</c:v>
                </c:pt>
                <c:pt idx="118535">
                  <c:v>42.389090762982903</c:v>
                </c:pt>
                <c:pt idx="118536">
                  <c:v>42.389211401447902</c:v>
                </c:pt>
                <c:pt idx="118537">
                  <c:v>42.389332039526799</c:v>
                </c:pt>
                <c:pt idx="118538">
                  <c:v>42.389452677219403</c:v>
                </c:pt>
                <c:pt idx="118539">
                  <c:v>42.389573314525997</c:v>
                </c:pt>
                <c:pt idx="118540">
                  <c:v>42.389693951446397</c:v>
                </c:pt>
                <c:pt idx="118541">
                  <c:v>42.389814587980602</c:v>
                </c:pt>
                <c:pt idx="118542">
                  <c:v>42.389935224128699</c:v>
                </c:pt>
                <c:pt idx="118543">
                  <c:v>42.390055859890701</c:v>
                </c:pt>
                <c:pt idx="118544">
                  <c:v>42.390176495266502</c:v>
                </c:pt>
                <c:pt idx="118545">
                  <c:v>42.390297130256201</c:v>
                </c:pt>
                <c:pt idx="118546">
                  <c:v>42.390417764859698</c:v>
                </c:pt>
                <c:pt idx="118547">
                  <c:v>42.390538399077101</c:v>
                </c:pt>
                <c:pt idx="118548">
                  <c:v>42.390659032908303</c:v>
                </c:pt>
                <c:pt idx="118549">
                  <c:v>42.390779666353403</c:v>
                </c:pt>
                <c:pt idx="118550">
                  <c:v>42.390900299412401</c:v>
                </c:pt>
                <c:pt idx="118551">
                  <c:v>42.391020932085198</c:v>
                </c:pt>
                <c:pt idx="118552">
                  <c:v>42.3911415643719</c:v>
                </c:pt>
                <c:pt idx="118553">
                  <c:v>42.3912621962725</c:v>
                </c:pt>
                <c:pt idx="118554">
                  <c:v>42.391382827786899</c:v>
                </c:pt>
                <c:pt idx="118555">
                  <c:v>42.391503458915203</c:v>
                </c:pt>
                <c:pt idx="118556">
                  <c:v>42.391624089657398</c:v>
                </c:pt>
                <c:pt idx="118557">
                  <c:v>42.391744720013499</c:v>
                </c:pt>
                <c:pt idx="118558">
                  <c:v>42.391865349983398</c:v>
                </c:pt>
                <c:pt idx="118559">
                  <c:v>42.391985979567202</c:v>
                </c:pt>
                <c:pt idx="118560">
                  <c:v>42.392106608764799</c:v>
                </c:pt>
                <c:pt idx="118561">
                  <c:v>42.3922272375764</c:v>
                </c:pt>
                <c:pt idx="118562">
                  <c:v>42.392347866001799</c:v>
                </c:pt>
                <c:pt idx="118563">
                  <c:v>42.392468494041097</c:v>
                </c:pt>
                <c:pt idx="118564">
                  <c:v>42.3925891216943</c:v>
                </c:pt>
                <c:pt idx="118565">
                  <c:v>42.392709748961302</c:v>
                </c:pt>
                <c:pt idx="118566">
                  <c:v>42.392830375842301</c:v>
                </c:pt>
                <c:pt idx="118567">
                  <c:v>42.392951002337099</c:v>
                </c:pt>
                <c:pt idx="118568">
                  <c:v>42.393071628445803</c:v>
                </c:pt>
                <c:pt idx="118569">
                  <c:v>42.393192254168497</c:v>
                </c:pt>
                <c:pt idx="118570">
                  <c:v>42.393312879504897</c:v>
                </c:pt>
                <c:pt idx="118571">
                  <c:v>42.393433504455302</c:v>
                </c:pt>
                <c:pt idx="118572">
                  <c:v>42.393554129019599</c:v>
                </c:pt>
                <c:pt idx="118573">
                  <c:v>42.3936747531978</c:v>
                </c:pt>
                <c:pt idx="118574">
                  <c:v>42.3937953769898</c:v>
                </c:pt>
                <c:pt idx="118575">
                  <c:v>42.393916000395798</c:v>
                </c:pt>
                <c:pt idx="118576">
                  <c:v>42.394036623415602</c:v>
                </c:pt>
                <c:pt idx="118577">
                  <c:v>42.394157246049303</c:v>
                </c:pt>
                <c:pt idx="118578">
                  <c:v>42.394277868297003</c:v>
                </c:pt>
                <c:pt idx="118579">
                  <c:v>42.394398490158501</c:v>
                </c:pt>
                <c:pt idx="118580">
                  <c:v>42.394519111633997</c:v>
                </c:pt>
                <c:pt idx="118581">
                  <c:v>42.394639732723299</c:v>
                </c:pt>
                <c:pt idx="118582">
                  <c:v>42.394760353426499</c:v>
                </c:pt>
                <c:pt idx="118583">
                  <c:v>42.394880973743703</c:v>
                </c:pt>
                <c:pt idx="118584">
                  <c:v>42.395001593674699</c:v>
                </c:pt>
                <c:pt idx="118585">
                  <c:v>42.3951222132197</c:v>
                </c:pt>
                <c:pt idx="118586">
                  <c:v>42.3952428323785</c:v>
                </c:pt>
                <c:pt idx="118587">
                  <c:v>42.395363451151297</c:v>
                </c:pt>
                <c:pt idx="118588">
                  <c:v>42.395484069538</c:v>
                </c:pt>
                <c:pt idx="118589">
                  <c:v>42.395604687538601</c:v>
                </c:pt>
                <c:pt idx="118590">
                  <c:v>42.3957253051531</c:v>
                </c:pt>
                <c:pt idx="118591">
                  <c:v>42.395845922381497</c:v>
                </c:pt>
                <c:pt idx="118592">
                  <c:v>42.395966539223899</c:v>
                </c:pt>
                <c:pt idx="118593">
                  <c:v>42.3960871556801</c:v>
                </c:pt>
                <c:pt idx="118594">
                  <c:v>42.396207771750298</c:v>
                </c:pt>
                <c:pt idx="118595">
                  <c:v>42.396328387434401</c:v>
                </c:pt>
                <c:pt idx="118596">
                  <c:v>42.396449002732403</c:v>
                </c:pt>
                <c:pt idx="118597">
                  <c:v>42.396569617644303</c:v>
                </c:pt>
                <c:pt idx="118598">
                  <c:v>42.396690232170201</c:v>
                </c:pt>
                <c:pt idx="118599">
                  <c:v>42.396810846309897</c:v>
                </c:pt>
                <c:pt idx="118600">
                  <c:v>42.396931460063598</c:v>
                </c:pt>
                <c:pt idx="118601">
                  <c:v>42.397052073431297</c:v>
                </c:pt>
                <c:pt idx="118602">
                  <c:v>42.397172686412802</c:v>
                </c:pt>
                <c:pt idx="118603">
                  <c:v>42.397293299008297</c:v>
                </c:pt>
                <c:pt idx="118604">
                  <c:v>42.397413911217697</c:v>
                </c:pt>
                <c:pt idx="118605">
                  <c:v>42.397534523041003</c:v>
                </c:pt>
                <c:pt idx="118606">
                  <c:v>42.397655134478299</c:v>
                </c:pt>
                <c:pt idx="118607">
                  <c:v>42.397775745529501</c:v>
                </c:pt>
                <c:pt idx="118608">
                  <c:v>42.3978963561947</c:v>
                </c:pt>
                <c:pt idx="118609">
                  <c:v>42.398016966473797</c:v>
                </c:pt>
                <c:pt idx="118610">
                  <c:v>42.3981375763668</c:v>
                </c:pt>
                <c:pt idx="118611">
                  <c:v>42.398258185873701</c:v>
                </c:pt>
                <c:pt idx="118612">
                  <c:v>42.398378794994599</c:v>
                </c:pt>
                <c:pt idx="118613">
                  <c:v>42.398499403729502</c:v>
                </c:pt>
                <c:pt idx="118614">
                  <c:v>42.398620012078197</c:v>
                </c:pt>
                <c:pt idx="118615">
                  <c:v>42.398740620041004</c:v>
                </c:pt>
                <c:pt idx="118616">
                  <c:v>42.398861227617601</c:v>
                </c:pt>
                <c:pt idx="118617">
                  <c:v>42.398981834808197</c:v>
                </c:pt>
                <c:pt idx="118618">
                  <c:v>42.399102441612797</c:v>
                </c:pt>
                <c:pt idx="118619">
                  <c:v>42.399223048031303</c:v>
                </c:pt>
                <c:pt idx="118620">
                  <c:v>42.399343654063799</c:v>
                </c:pt>
                <c:pt idx="118621">
                  <c:v>42.3994642597102</c:v>
                </c:pt>
                <c:pt idx="118622">
                  <c:v>42.3995848649705</c:v>
                </c:pt>
                <c:pt idx="118623">
                  <c:v>42.399705469844797</c:v>
                </c:pt>
                <c:pt idx="118624">
                  <c:v>42.399826074333099</c:v>
                </c:pt>
                <c:pt idx="118625">
                  <c:v>42.399946678435299</c:v>
                </c:pt>
                <c:pt idx="118626">
                  <c:v>42.400067282151497</c:v>
                </c:pt>
                <c:pt idx="118627">
                  <c:v>42.4001878854816</c:v>
                </c:pt>
                <c:pt idx="118628">
                  <c:v>42.400308488425701</c:v>
                </c:pt>
                <c:pt idx="118629">
                  <c:v>42.400429090983799</c:v>
                </c:pt>
                <c:pt idx="118630">
                  <c:v>42.400549693155803</c:v>
                </c:pt>
                <c:pt idx="118631">
                  <c:v>42.400670294941797</c:v>
                </c:pt>
                <c:pt idx="118632">
                  <c:v>42.400790896341803</c:v>
                </c:pt>
                <c:pt idx="118633">
                  <c:v>42.4009114973557</c:v>
                </c:pt>
                <c:pt idx="118634">
                  <c:v>42.401032097983503</c:v>
                </c:pt>
                <c:pt idx="118635">
                  <c:v>42.401152698225403</c:v>
                </c:pt>
                <c:pt idx="118636">
                  <c:v>42.4012732980812</c:v>
                </c:pt>
                <c:pt idx="118637">
                  <c:v>42.401393897551003</c:v>
                </c:pt>
                <c:pt idx="118638">
                  <c:v>42.401514496634803</c:v>
                </c:pt>
                <c:pt idx="118639">
                  <c:v>42.401635095332502</c:v>
                </c:pt>
                <c:pt idx="118640">
                  <c:v>42.401755693644198</c:v>
                </c:pt>
                <c:pt idx="118641">
                  <c:v>42.401876291569899</c:v>
                </c:pt>
                <c:pt idx="118642">
                  <c:v>42.401996889109597</c:v>
                </c:pt>
                <c:pt idx="118643">
                  <c:v>42.402117486263201</c:v>
                </c:pt>
                <c:pt idx="118644">
                  <c:v>42.402238083030802</c:v>
                </c:pt>
                <c:pt idx="118645">
                  <c:v>42.402358679412401</c:v>
                </c:pt>
                <c:pt idx="118646">
                  <c:v>42.402479275407998</c:v>
                </c:pt>
                <c:pt idx="118647">
                  <c:v>42.4025998710176</c:v>
                </c:pt>
                <c:pt idx="118648">
                  <c:v>42.402720466241099</c:v>
                </c:pt>
                <c:pt idx="118649">
                  <c:v>42.402841061078597</c:v>
                </c:pt>
                <c:pt idx="118650">
                  <c:v>42.402961655530198</c:v>
                </c:pt>
                <c:pt idx="118651">
                  <c:v>42.403082249595698</c:v>
                </c:pt>
                <c:pt idx="118652">
                  <c:v>42.403202843275203</c:v>
                </c:pt>
                <c:pt idx="118653">
                  <c:v>42.403323436568598</c:v>
                </c:pt>
                <c:pt idx="118654">
                  <c:v>42.403444029476098</c:v>
                </c:pt>
                <c:pt idx="118655">
                  <c:v>42.403564621997603</c:v>
                </c:pt>
                <c:pt idx="118656">
                  <c:v>42.403685214133098</c:v>
                </c:pt>
                <c:pt idx="118657">
                  <c:v>42.403805805882499</c:v>
                </c:pt>
                <c:pt idx="118658">
                  <c:v>42.403926397246003</c:v>
                </c:pt>
                <c:pt idx="118659">
                  <c:v>42.404046988223399</c:v>
                </c:pt>
                <c:pt idx="118660">
                  <c:v>42.404167578814899</c:v>
                </c:pt>
                <c:pt idx="118661">
                  <c:v>42.404288169020298</c:v>
                </c:pt>
                <c:pt idx="118662">
                  <c:v>42.4044087588398</c:v>
                </c:pt>
                <c:pt idx="118663">
                  <c:v>42.4045293482733</c:v>
                </c:pt>
                <c:pt idx="118664">
                  <c:v>42.404649937320698</c:v>
                </c:pt>
                <c:pt idx="118665">
                  <c:v>42.404770525982201</c:v>
                </c:pt>
                <c:pt idx="118666">
                  <c:v>42.404891114257701</c:v>
                </c:pt>
                <c:pt idx="118667">
                  <c:v>42.4050117021471</c:v>
                </c:pt>
                <c:pt idx="118668">
                  <c:v>42.405132289650602</c:v>
                </c:pt>
                <c:pt idx="118669">
                  <c:v>42.405252876768103</c:v>
                </c:pt>
                <c:pt idx="118670">
                  <c:v>42.4053734634996</c:v>
                </c:pt>
                <c:pt idx="118671">
                  <c:v>42.405494049845203</c:v>
                </c:pt>
                <c:pt idx="118672">
                  <c:v>42.405614635804703</c:v>
                </c:pt>
                <c:pt idx="118673">
                  <c:v>42.405735221378301</c:v>
                </c:pt>
                <c:pt idx="118674">
                  <c:v>42.405855806565803</c:v>
                </c:pt>
                <c:pt idx="118675">
                  <c:v>42.405976391367403</c:v>
                </c:pt>
                <c:pt idx="118676">
                  <c:v>42.406096975783001</c:v>
                </c:pt>
                <c:pt idx="118677">
                  <c:v>42.406217559812703</c:v>
                </c:pt>
                <c:pt idx="118678">
                  <c:v>42.406338143456303</c:v>
                </c:pt>
                <c:pt idx="118679">
                  <c:v>42.406458726714</c:v>
                </c:pt>
                <c:pt idx="118680">
                  <c:v>42.406579309585702</c:v>
                </c:pt>
                <c:pt idx="118681">
                  <c:v>42.406699892071401</c:v>
                </c:pt>
                <c:pt idx="118682">
                  <c:v>42.406820474171099</c:v>
                </c:pt>
                <c:pt idx="118683">
                  <c:v>42.4069410558849</c:v>
                </c:pt>
                <c:pt idx="118684">
                  <c:v>42.407061637212699</c:v>
                </c:pt>
                <c:pt idx="118685">
                  <c:v>42.407182218154503</c:v>
                </c:pt>
                <c:pt idx="118686">
                  <c:v>42.407302798710397</c:v>
                </c:pt>
                <c:pt idx="118687">
                  <c:v>42.407423378880303</c:v>
                </c:pt>
                <c:pt idx="118688">
                  <c:v>42.407543958664199</c:v>
                </c:pt>
                <c:pt idx="118689">
                  <c:v>42.4076645380622</c:v>
                </c:pt>
                <c:pt idx="118690">
                  <c:v>42.407785117074198</c:v>
                </c:pt>
                <c:pt idx="118691">
                  <c:v>42.407905695700201</c:v>
                </c:pt>
                <c:pt idx="118692">
                  <c:v>42.408026273940301</c:v>
                </c:pt>
                <c:pt idx="118693">
                  <c:v>42.408146851794399</c:v>
                </c:pt>
                <c:pt idx="118694">
                  <c:v>42.408267429262601</c:v>
                </c:pt>
                <c:pt idx="118695">
                  <c:v>42.408388006344801</c:v>
                </c:pt>
                <c:pt idx="118696">
                  <c:v>42.408508583040998</c:v>
                </c:pt>
                <c:pt idx="118697">
                  <c:v>42.4086291593513</c:v>
                </c:pt>
                <c:pt idx="118698">
                  <c:v>42.408749735275599</c:v>
                </c:pt>
                <c:pt idx="118699">
                  <c:v>42.408870310814002</c:v>
                </c:pt>
                <c:pt idx="118700">
                  <c:v>42.408990885966404</c:v>
                </c:pt>
                <c:pt idx="118701">
                  <c:v>42.409111460732902</c:v>
                </c:pt>
                <c:pt idx="118702">
                  <c:v>42.409232035113398</c:v>
                </c:pt>
                <c:pt idx="118703">
                  <c:v>42.409352609107998</c:v>
                </c:pt>
                <c:pt idx="118704">
                  <c:v>42.409473182716702</c:v>
                </c:pt>
                <c:pt idx="118705">
                  <c:v>42.409593755939298</c:v>
                </c:pt>
                <c:pt idx="118706">
                  <c:v>42.409714328776097</c:v>
                </c:pt>
                <c:pt idx="118707">
                  <c:v>42.409834901226901</c:v>
                </c:pt>
                <c:pt idx="118708">
                  <c:v>42.409955473291703</c:v>
                </c:pt>
                <c:pt idx="118709">
                  <c:v>42.410076044970701</c:v>
                </c:pt>
                <c:pt idx="118710">
                  <c:v>42.410196616263697</c:v>
                </c:pt>
                <c:pt idx="118711">
                  <c:v>42.410317187170698</c:v>
                </c:pt>
                <c:pt idx="118712">
                  <c:v>42.410437757691803</c:v>
                </c:pt>
                <c:pt idx="118713">
                  <c:v>42.410558327826998</c:v>
                </c:pt>
                <c:pt idx="118714">
                  <c:v>42.410678897576197</c:v>
                </c:pt>
                <c:pt idx="118715">
                  <c:v>42.410799466939501</c:v>
                </c:pt>
                <c:pt idx="118716">
                  <c:v>42.410920035916902</c:v>
                </c:pt>
                <c:pt idx="118717">
                  <c:v>42.411040604508301</c:v>
                </c:pt>
                <c:pt idx="118718">
                  <c:v>42.411161172713797</c:v>
                </c:pt>
                <c:pt idx="118719">
                  <c:v>42.411281740533397</c:v>
                </c:pt>
                <c:pt idx="118720">
                  <c:v>42.411402307967101</c:v>
                </c:pt>
                <c:pt idx="118721">
                  <c:v>42.411522875014803</c:v>
                </c:pt>
                <c:pt idx="118722">
                  <c:v>42.411643441676603</c:v>
                </c:pt>
                <c:pt idx="118723">
                  <c:v>42.411764007952499</c:v>
                </c:pt>
                <c:pt idx="118724">
                  <c:v>42.411884573842499</c:v>
                </c:pt>
                <c:pt idx="118725">
                  <c:v>42.412005139346498</c:v>
                </c:pt>
                <c:pt idx="118726">
                  <c:v>42.4121257044646</c:v>
                </c:pt>
                <c:pt idx="118727">
                  <c:v>42.4122462691968</c:v>
                </c:pt>
                <c:pt idx="118728">
                  <c:v>42.412366833543103</c:v>
                </c:pt>
                <c:pt idx="118729">
                  <c:v>42.412487397503497</c:v>
                </c:pt>
                <c:pt idx="118730">
                  <c:v>42.412607961077903</c:v>
                </c:pt>
                <c:pt idx="118731">
                  <c:v>42.412728524266498</c:v>
                </c:pt>
                <c:pt idx="118732">
                  <c:v>42.412849087069098</c:v>
                </c:pt>
                <c:pt idx="118733">
                  <c:v>42.412969649485802</c:v>
                </c:pt>
                <c:pt idx="118734">
                  <c:v>42.413090211516597</c:v>
                </c:pt>
                <c:pt idx="118735">
                  <c:v>42.413210773161502</c:v>
                </c:pt>
                <c:pt idx="118736">
                  <c:v>42.413331334420498</c:v>
                </c:pt>
                <c:pt idx="118737">
                  <c:v>42.413451895293598</c:v>
                </c:pt>
                <c:pt idx="118738">
                  <c:v>42.413572455780802</c:v>
                </c:pt>
                <c:pt idx="118739">
                  <c:v>42.413693015882103</c:v>
                </c:pt>
                <c:pt idx="118740">
                  <c:v>42.413813575597501</c:v>
                </c:pt>
                <c:pt idx="118741">
                  <c:v>42.413934134926897</c:v>
                </c:pt>
                <c:pt idx="118742">
                  <c:v>42.414054693870497</c:v>
                </c:pt>
                <c:pt idx="118743">
                  <c:v>42.414175252428201</c:v>
                </c:pt>
                <c:pt idx="118744">
                  <c:v>42.414295810600002</c:v>
                </c:pt>
                <c:pt idx="118745">
                  <c:v>42.414416368385901</c:v>
                </c:pt>
                <c:pt idx="118746">
                  <c:v>42.414536925785903</c:v>
                </c:pt>
                <c:pt idx="118747">
                  <c:v>42.414657482800003</c:v>
                </c:pt>
                <c:pt idx="118748">
                  <c:v>42.414778039428199</c:v>
                </c:pt>
                <c:pt idx="118749">
                  <c:v>42.4148985956705</c:v>
                </c:pt>
                <c:pt idx="118750">
                  <c:v>42.415019151526899</c:v>
                </c:pt>
                <c:pt idx="118751">
                  <c:v>42.415139706997401</c:v>
                </c:pt>
                <c:pt idx="118752">
                  <c:v>42.4152602620821</c:v>
                </c:pt>
                <c:pt idx="118753">
                  <c:v>42.415380816780797</c:v>
                </c:pt>
                <c:pt idx="118754">
                  <c:v>42.415501371093697</c:v>
                </c:pt>
                <c:pt idx="118755">
                  <c:v>42.415621925020702</c:v>
                </c:pt>
                <c:pt idx="118756">
                  <c:v>42.415742478561803</c:v>
                </c:pt>
                <c:pt idx="118757">
                  <c:v>42.415863031717102</c:v>
                </c:pt>
                <c:pt idx="118758">
                  <c:v>42.415983584486398</c:v>
                </c:pt>
                <c:pt idx="118759">
                  <c:v>42.416104136869897</c:v>
                </c:pt>
                <c:pt idx="118760">
                  <c:v>42.416224688867501</c:v>
                </c:pt>
                <c:pt idx="118761">
                  <c:v>42.416345240479203</c:v>
                </c:pt>
                <c:pt idx="118762">
                  <c:v>42.4164657917051</c:v>
                </c:pt>
                <c:pt idx="118763">
                  <c:v>42.416586342545003</c:v>
                </c:pt>
                <c:pt idx="118764">
                  <c:v>42.416706892999102</c:v>
                </c:pt>
                <c:pt idx="118765">
                  <c:v>42.416827443067397</c:v>
                </c:pt>
                <c:pt idx="118766">
                  <c:v>42.416947992749698</c:v>
                </c:pt>
                <c:pt idx="118767">
                  <c:v>42.417068542046202</c:v>
                </c:pt>
                <c:pt idx="118768">
                  <c:v>42.417189090956803</c:v>
                </c:pt>
                <c:pt idx="118769">
                  <c:v>42.417309639481601</c:v>
                </c:pt>
                <c:pt idx="118770">
                  <c:v>42.417430187620504</c:v>
                </c:pt>
                <c:pt idx="118771">
                  <c:v>42.417550735373503</c:v>
                </c:pt>
                <c:pt idx="118772">
                  <c:v>42.417671282740599</c:v>
                </c:pt>
                <c:pt idx="118773">
                  <c:v>42.417791829721899</c:v>
                </c:pt>
                <c:pt idx="118774">
                  <c:v>42.417912376317403</c:v>
                </c:pt>
                <c:pt idx="118775">
                  <c:v>42.418032922526997</c:v>
                </c:pt>
                <c:pt idx="118776">
                  <c:v>42.418153468350702</c:v>
                </c:pt>
                <c:pt idx="118777">
                  <c:v>42.418274013788597</c:v>
                </c:pt>
                <c:pt idx="118778">
                  <c:v>42.418394558840603</c:v>
                </c:pt>
                <c:pt idx="118779">
                  <c:v>42.418515103506699</c:v>
                </c:pt>
                <c:pt idx="118780">
                  <c:v>42.418635647786999</c:v>
                </c:pt>
                <c:pt idx="118781">
                  <c:v>42.418756191681503</c:v>
                </c:pt>
                <c:pt idx="118782">
                  <c:v>42.418876735190103</c:v>
                </c:pt>
                <c:pt idx="118783">
                  <c:v>42.418997278312901</c:v>
                </c:pt>
                <c:pt idx="118784">
                  <c:v>42.419117821049802</c:v>
                </c:pt>
                <c:pt idx="118785">
                  <c:v>42.419238363400801</c:v>
                </c:pt>
                <c:pt idx="118786">
                  <c:v>42.419358905366003</c:v>
                </c:pt>
                <c:pt idx="118787">
                  <c:v>42.419479446945402</c:v>
                </c:pt>
                <c:pt idx="118788">
                  <c:v>42.419599988138899</c:v>
                </c:pt>
                <c:pt idx="118789">
                  <c:v>42.419720528946598</c:v>
                </c:pt>
                <c:pt idx="118790">
                  <c:v>42.419841069368502</c:v>
                </c:pt>
                <c:pt idx="118791">
                  <c:v>42.419961609404503</c:v>
                </c:pt>
                <c:pt idx="118792">
                  <c:v>42.420082149054601</c:v>
                </c:pt>
                <c:pt idx="118793">
                  <c:v>42.420202688319002</c:v>
                </c:pt>
                <c:pt idx="118794">
                  <c:v>42.4203232271975</c:v>
                </c:pt>
                <c:pt idx="118795">
                  <c:v>42.420443765690102</c:v>
                </c:pt>
                <c:pt idx="118796">
                  <c:v>42.420564303797001</c:v>
                </c:pt>
                <c:pt idx="118797">
                  <c:v>42.420684841518003</c:v>
                </c:pt>
                <c:pt idx="118798">
                  <c:v>42.420805378853103</c:v>
                </c:pt>
                <c:pt idx="118799">
                  <c:v>42.420925915802499</c:v>
                </c:pt>
                <c:pt idx="118800">
                  <c:v>42.421046452365999</c:v>
                </c:pt>
                <c:pt idx="118801">
                  <c:v>42.421166988543703</c:v>
                </c:pt>
                <c:pt idx="118802">
                  <c:v>42.421287524335497</c:v>
                </c:pt>
                <c:pt idx="118803">
                  <c:v>42.421408059741601</c:v>
                </c:pt>
                <c:pt idx="118804">
                  <c:v>42.421528594761803</c:v>
                </c:pt>
                <c:pt idx="118805">
                  <c:v>42.421649129396201</c:v>
                </c:pt>
                <c:pt idx="118806">
                  <c:v>42.421769663644703</c:v>
                </c:pt>
                <c:pt idx="118807">
                  <c:v>42.421890197507501</c:v>
                </c:pt>
                <c:pt idx="118808">
                  <c:v>42.422010730984397</c:v>
                </c:pt>
                <c:pt idx="118809">
                  <c:v>42.422131264075503</c:v>
                </c:pt>
                <c:pt idx="118810">
                  <c:v>42.422251796780799</c:v>
                </c:pt>
                <c:pt idx="118811">
                  <c:v>42.422372329100298</c:v>
                </c:pt>
                <c:pt idx="118812">
                  <c:v>42.422492861034002</c:v>
                </c:pt>
                <c:pt idx="118813">
                  <c:v>42.422613392581802</c:v>
                </c:pt>
                <c:pt idx="118814">
                  <c:v>42.422733923743898</c:v>
                </c:pt>
                <c:pt idx="118815">
                  <c:v>42.422854454520099</c:v>
                </c:pt>
                <c:pt idx="118816">
                  <c:v>42.422974984910503</c:v>
                </c:pt>
                <c:pt idx="118817">
                  <c:v>42.423095514915197</c:v>
                </c:pt>
                <c:pt idx="118818">
                  <c:v>42.423216044534001</c:v>
                </c:pt>
                <c:pt idx="118819">
                  <c:v>42.423336573767003</c:v>
                </c:pt>
                <c:pt idx="118820">
                  <c:v>42.423457102614201</c:v>
                </c:pt>
                <c:pt idx="118821">
                  <c:v>42.423577631075602</c:v>
                </c:pt>
                <c:pt idx="118822">
                  <c:v>42.423698159151201</c:v>
                </c:pt>
                <c:pt idx="118823">
                  <c:v>42.423818686841003</c:v>
                </c:pt>
                <c:pt idx="118824">
                  <c:v>42.423939214145001</c:v>
                </c:pt>
                <c:pt idx="118825">
                  <c:v>42.424059741063203</c:v>
                </c:pt>
                <c:pt idx="118826">
                  <c:v>42.424180267595602</c:v>
                </c:pt>
                <c:pt idx="118827">
                  <c:v>42.424300793742297</c:v>
                </c:pt>
                <c:pt idx="118828">
                  <c:v>42.424421319503097</c:v>
                </c:pt>
                <c:pt idx="118829">
                  <c:v>42.4245418448781</c:v>
                </c:pt>
                <c:pt idx="118830">
                  <c:v>42.424662369867399</c:v>
                </c:pt>
                <c:pt idx="118831">
                  <c:v>42.424782894470802</c:v>
                </c:pt>
                <c:pt idx="118832">
                  <c:v>42.424903418688501</c:v>
                </c:pt>
                <c:pt idx="118833">
                  <c:v>42.425023942520397</c:v>
                </c:pt>
                <c:pt idx="118834">
                  <c:v>42.425144465966497</c:v>
                </c:pt>
                <c:pt idx="118835">
                  <c:v>42.4252649890268</c:v>
                </c:pt>
                <c:pt idx="118836">
                  <c:v>42.4253855117013</c:v>
                </c:pt>
                <c:pt idx="118837">
                  <c:v>42.425506033989997</c:v>
                </c:pt>
                <c:pt idx="118838">
                  <c:v>42.425626555892997</c:v>
                </c:pt>
                <c:pt idx="118839">
                  <c:v>42.4257470774102</c:v>
                </c:pt>
                <c:pt idx="118840">
                  <c:v>42.425867598541601</c:v>
                </c:pt>
                <c:pt idx="118841">
                  <c:v>42.425988119287197</c:v>
                </c:pt>
                <c:pt idx="118842">
                  <c:v>42.426108639647097</c:v>
                </c:pt>
                <c:pt idx="118843">
                  <c:v>42.426229159621101</c:v>
                </c:pt>
                <c:pt idx="118844">
                  <c:v>42.426349679209402</c:v>
                </c:pt>
                <c:pt idx="118845">
                  <c:v>42.426470198411998</c:v>
                </c:pt>
                <c:pt idx="118846">
                  <c:v>42.426590717228699</c:v>
                </c:pt>
                <c:pt idx="118847">
                  <c:v>42.426711235659702</c:v>
                </c:pt>
                <c:pt idx="118848">
                  <c:v>42.426831753704903</c:v>
                </c:pt>
                <c:pt idx="118849">
                  <c:v>42.426952271364399</c:v>
                </c:pt>
                <c:pt idx="118850">
                  <c:v>42.427072788638</c:v>
                </c:pt>
                <c:pt idx="118851">
                  <c:v>42.427193305526004</c:v>
                </c:pt>
                <c:pt idx="118852">
                  <c:v>42.427313822028097</c:v>
                </c:pt>
                <c:pt idx="118853">
                  <c:v>42.427434338144501</c:v>
                </c:pt>
                <c:pt idx="118854">
                  <c:v>42.427554853875101</c:v>
                </c:pt>
                <c:pt idx="118855">
                  <c:v>42.427675369219997</c:v>
                </c:pt>
                <c:pt idx="118856">
                  <c:v>42.427795884179098</c:v>
                </c:pt>
                <c:pt idx="118857">
                  <c:v>42.427916398752501</c:v>
                </c:pt>
                <c:pt idx="118858">
                  <c:v>42.428036912940101</c:v>
                </c:pt>
                <c:pt idx="118859">
                  <c:v>42.428157426741897</c:v>
                </c:pt>
                <c:pt idx="118860">
                  <c:v>42.428277940157997</c:v>
                </c:pt>
                <c:pt idx="118861">
                  <c:v>42.428398453188301</c:v>
                </c:pt>
                <c:pt idx="118862">
                  <c:v>42.4285189658329</c:v>
                </c:pt>
                <c:pt idx="118863">
                  <c:v>42.428639478091803</c:v>
                </c:pt>
                <c:pt idx="118864">
                  <c:v>42.428759989964803</c:v>
                </c:pt>
                <c:pt idx="118865">
                  <c:v>42.428880501452198</c:v>
                </c:pt>
                <c:pt idx="118866">
                  <c:v>42.429001012553798</c:v>
                </c:pt>
                <c:pt idx="118867">
                  <c:v>42.4291215232696</c:v>
                </c:pt>
                <c:pt idx="118868">
                  <c:v>42.429242033599699</c:v>
                </c:pt>
                <c:pt idx="118869">
                  <c:v>42.429362543544102</c:v>
                </c:pt>
                <c:pt idx="118870">
                  <c:v>42.4294830531027</c:v>
                </c:pt>
                <c:pt idx="118871">
                  <c:v>42.429603562275602</c:v>
                </c:pt>
                <c:pt idx="118872">
                  <c:v>42.429724071062701</c:v>
                </c:pt>
                <c:pt idx="118873">
                  <c:v>42.429844579464103</c:v>
                </c:pt>
                <c:pt idx="118874">
                  <c:v>42.4299650874798</c:v>
                </c:pt>
                <c:pt idx="118875">
                  <c:v>42.430085595109702</c:v>
                </c:pt>
                <c:pt idx="118876">
                  <c:v>42.4302061023539</c:v>
                </c:pt>
                <c:pt idx="118877">
                  <c:v>42.430326609212301</c:v>
                </c:pt>
                <c:pt idx="118878">
                  <c:v>42.430447115685098</c:v>
                </c:pt>
                <c:pt idx="118879">
                  <c:v>42.430567621772099</c:v>
                </c:pt>
                <c:pt idx="118880">
                  <c:v>42.430688127473303</c:v>
                </c:pt>
                <c:pt idx="118881">
                  <c:v>42.430808632788903</c:v>
                </c:pt>
                <c:pt idx="118882">
                  <c:v>42.430929137718699</c:v>
                </c:pt>
                <c:pt idx="118883">
                  <c:v>42.431049642262799</c:v>
                </c:pt>
                <c:pt idx="118884">
                  <c:v>42.431170146421103</c:v>
                </c:pt>
                <c:pt idx="118885">
                  <c:v>42.431290650193802</c:v>
                </c:pt>
                <c:pt idx="118886">
                  <c:v>42.431411153580697</c:v>
                </c:pt>
                <c:pt idx="118887">
                  <c:v>42.431531656581903</c:v>
                </c:pt>
                <c:pt idx="118888">
                  <c:v>42.431652159197398</c:v>
                </c:pt>
                <c:pt idx="118889">
                  <c:v>42.431772661427097</c:v>
                </c:pt>
                <c:pt idx="118890">
                  <c:v>42.431893163271198</c:v>
                </c:pt>
                <c:pt idx="118891">
                  <c:v>42.432013664729503</c:v>
                </c:pt>
                <c:pt idx="118892">
                  <c:v>42.432134165802097</c:v>
                </c:pt>
                <c:pt idx="118893">
                  <c:v>42.432254666489001</c:v>
                </c:pt>
                <c:pt idx="118894">
                  <c:v>42.432375166790202</c:v>
                </c:pt>
                <c:pt idx="118895">
                  <c:v>42.432495666705698</c:v>
                </c:pt>
                <c:pt idx="118896">
                  <c:v>42.432616166235498</c:v>
                </c:pt>
                <c:pt idx="118897">
                  <c:v>42.432736665379501</c:v>
                </c:pt>
                <c:pt idx="118898">
                  <c:v>42.4328571641379</c:v>
                </c:pt>
                <c:pt idx="118899">
                  <c:v>42.432977662510503</c:v>
                </c:pt>
                <c:pt idx="118900">
                  <c:v>42.433098160497501</c:v>
                </c:pt>
                <c:pt idx="118901">
                  <c:v>42.433218658098703</c:v>
                </c:pt>
                <c:pt idx="118902">
                  <c:v>42.433339155314201</c:v>
                </c:pt>
                <c:pt idx="118903">
                  <c:v>42.433459652144101</c:v>
                </c:pt>
                <c:pt idx="118904">
                  <c:v>42.433580148588199</c:v>
                </c:pt>
                <c:pt idx="118905">
                  <c:v>42.433700644646699</c:v>
                </c:pt>
                <c:pt idx="118906">
                  <c:v>42.433821140319402</c:v>
                </c:pt>
                <c:pt idx="118907">
                  <c:v>42.433941635606402</c:v>
                </c:pt>
                <c:pt idx="118908">
                  <c:v>42.434062130507797</c:v>
                </c:pt>
                <c:pt idx="118909">
                  <c:v>42.434182625023404</c:v>
                </c:pt>
                <c:pt idx="118910">
                  <c:v>42.434303119153398</c:v>
                </c:pt>
                <c:pt idx="118911">
                  <c:v>42.434423612897703</c:v>
                </c:pt>
                <c:pt idx="118912">
                  <c:v>42.434544106256297</c:v>
                </c:pt>
                <c:pt idx="118913">
                  <c:v>42.434664599229201</c:v>
                </c:pt>
                <c:pt idx="118914">
                  <c:v>42.434785091816401</c:v>
                </c:pt>
                <c:pt idx="118915">
                  <c:v>42.434905584017898</c:v>
                </c:pt>
                <c:pt idx="118916">
                  <c:v>42.435026075833697</c:v>
                </c:pt>
                <c:pt idx="118917">
                  <c:v>42.435146567263899</c:v>
                </c:pt>
                <c:pt idx="118918">
                  <c:v>42.435267058308398</c:v>
                </c:pt>
                <c:pt idx="118919">
                  <c:v>42.435387548967199</c:v>
                </c:pt>
                <c:pt idx="118920">
                  <c:v>42.435508039240297</c:v>
                </c:pt>
                <c:pt idx="118921">
                  <c:v>42.435628529127698</c:v>
                </c:pt>
                <c:pt idx="118922">
                  <c:v>42.435749018629402</c:v>
                </c:pt>
                <c:pt idx="118923">
                  <c:v>42.435869507745501</c:v>
                </c:pt>
                <c:pt idx="118924">
                  <c:v>42.435989996475897</c:v>
                </c:pt>
                <c:pt idx="118925">
                  <c:v>42.436110484820702</c:v>
                </c:pt>
                <c:pt idx="118926">
                  <c:v>42.436230972779697</c:v>
                </c:pt>
                <c:pt idx="118927">
                  <c:v>42.436351460353102</c:v>
                </c:pt>
                <c:pt idx="118928">
                  <c:v>42.436471947540802</c:v>
                </c:pt>
                <c:pt idx="118929">
                  <c:v>42.436592434342899</c:v>
                </c:pt>
                <c:pt idx="118930">
                  <c:v>42.436712920759298</c:v>
                </c:pt>
                <c:pt idx="118931">
                  <c:v>42.436833406790001</c:v>
                </c:pt>
                <c:pt idx="118932">
                  <c:v>42.436953892435</c:v>
                </c:pt>
                <c:pt idx="118933">
                  <c:v>42.437074377694401</c:v>
                </c:pt>
                <c:pt idx="118934">
                  <c:v>42.437194862568099</c:v>
                </c:pt>
                <c:pt idx="118935">
                  <c:v>42.437315347056199</c:v>
                </c:pt>
                <c:pt idx="118936">
                  <c:v>42.437435831158602</c:v>
                </c:pt>
                <c:pt idx="118937">
                  <c:v>42.437556314875302</c:v>
                </c:pt>
                <c:pt idx="118938">
                  <c:v>42.437676798206397</c:v>
                </c:pt>
                <c:pt idx="118939">
                  <c:v>42.437797281151802</c:v>
                </c:pt>
                <c:pt idx="118940">
                  <c:v>42.437917763711603</c:v>
                </c:pt>
                <c:pt idx="118941">
                  <c:v>42.4380382458857</c:v>
                </c:pt>
                <c:pt idx="118942">
                  <c:v>42.4381587276742</c:v>
                </c:pt>
                <c:pt idx="118943">
                  <c:v>42.438279209077002</c:v>
                </c:pt>
                <c:pt idx="118944">
                  <c:v>42.438399690094201</c:v>
                </c:pt>
                <c:pt idx="118945">
                  <c:v>42.438520170725702</c:v>
                </c:pt>
                <c:pt idx="118946">
                  <c:v>42.4386406509716</c:v>
                </c:pt>
                <c:pt idx="118947">
                  <c:v>42.4387611308318</c:v>
                </c:pt>
                <c:pt idx="118948">
                  <c:v>42.438881610306296</c:v>
                </c:pt>
                <c:pt idx="118949">
                  <c:v>42.439002089395302</c:v>
                </c:pt>
                <c:pt idx="118950">
                  <c:v>42.439122568098597</c:v>
                </c:pt>
                <c:pt idx="118951">
                  <c:v>42.439243046416202</c:v>
                </c:pt>
                <c:pt idx="118952">
                  <c:v>42.439363524348202</c:v>
                </c:pt>
                <c:pt idx="118953">
                  <c:v>42.439484001894598</c:v>
                </c:pt>
                <c:pt idx="118954">
                  <c:v>42.439604479055298</c:v>
                </c:pt>
                <c:pt idx="118955">
                  <c:v>42.4397249558304</c:v>
                </c:pt>
                <c:pt idx="118956">
                  <c:v>42.439845432219897</c:v>
                </c:pt>
                <c:pt idx="118957">
                  <c:v>42.439965908223698</c:v>
                </c:pt>
                <c:pt idx="118958">
                  <c:v>42.440086383841901</c:v>
                </c:pt>
                <c:pt idx="118959">
                  <c:v>42.440206859074401</c:v>
                </c:pt>
                <c:pt idx="118960">
                  <c:v>42.440327333921402</c:v>
                </c:pt>
                <c:pt idx="118961">
                  <c:v>42.4404478083827</c:v>
                </c:pt>
                <c:pt idx="118962">
                  <c:v>42.440568282458301</c:v>
                </c:pt>
                <c:pt idx="118963">
                  <c:v>42.440688756148397</c:v>
                </c:pt>
                <c:pt idx="118964">
                  <c:v>42.440809229452803</c:v>
                </c:pt>
                <c:pt idx="118965">
                  <c:v>42.440929702371598</c:v>
                </c:pt>
                <c:pt idx="118966">
                  <c:v>42.441050174904802</c:v>
                </c:pt>
                <c:pt idx="118967">
                  <c:v>42.441170647052303</c:v>
                </c:pt>
                <c:pt idx="118968">
                  <c:v>42.441291118814298</c:v>
                </c:pt>
                <c:pt idx="118969">
                  <c:v>42.441411590190597</c:v>
                </c:pt>
                <c:pt idx="118970">
                  <c:v>42.441532061181299</c:v>
                </c:pt>
                <c:pt idx="118971">
                  <c:v>42.441652531786303</c:v>
                </c:pt>
                <c:pt idx="118972">
                  <c:v>42.441773002005803</c:v>
                </c:pt>
                <c:pt idx="118973">
                  <c:v>42.441893471839599</c:v>
                </c:pt>
                <c:pt idx="118974">
                  <c:v>42.442013941287897</c:v>
                </c:pt>
                <c:pt idx="118975">
                  <c:v>42.442134410350498</c:v>
                </c:pt>
                <c:pt idx="118976">
                  <c:v>42.442254879027502</c:v>
                </c:pt>
                <c:pt idx="118977">
                  <c:v>42.442375347318901</c:v>
                </c:pt>
                <c:pt idx="118978">
                  <c:v>42.442495815224703</c:v>
                </c:pt>
                <c:pt idx="118979">
                  <c:v>42.442616282744901</c:v>
                </c:pt>
                <c:pt idx="118980">
                  <c:v>42.442736749879401</c:v>
                </c:pt>
                <c:pt idx="118981">
                  <c:v>42.442857216628397</c:v>
                </c:pt>
                <c:pt idx="118982">
                  <c:v>42.442977682991803</c:v>
                </c:pt>
                <c:pt idx="118983">
                  <c:v>42.443098148969597</c:v>
                </c:pt>
                <c:pt idx="118984">
                  <c:v>42.443218614561701</c:v>
                </c:pt>
                <c:pt idx="118985">
                  <c:v>42.4433390797683</c:v>
                </c:pt>
                <c:pt idx="118986">
                  <c:v>42.443459544589302</c:v>
                </c:pt>
                <c:pt idx="118987">
                  <c:v>42.4435800090246</c:v>
                </c:pt>
                <c:pt idx="118988">
                  <c:v>42.443700473074401</c:v>
                </c:pt>
                <c:pt idx="118989">
                  <c:v>42.443820936738597</c:v>
                </c:pt>
                <c:pt idx="118990">
                  <c:v>42.443941400017202</c:v>
                </c:pt>
                <c:pt idx="118991">
                  <c:v>42.444061862910203</c:v>
                </c:pt>
                <c:pt idx="118992">
                  <c:v>42.4441823254176</c:v>
                </c:pt>
                <c:pt idx="118993">
                  <c:v>42.444302787539399</c:v>
                </c:pt>
                <c:pt idx="118994">
                  <c:v>42.444423249275602</c:v>
                </c:pt>
                <c:pt idx="118995">
                  <c:v>42.444543710626299</c:v>
                </c:pt>
                <c:pt idx="118996">
                  <c:v>42.444664171591299</c:v>
                </c:pt>
                <c:pt idx="118997">
                  <c:v>42.444784632170801</c:v>
                </c:pt>
                <c:pt idx="118998">
                  <c:v>42.444905092364699</c:v>
                </c:pt>
                <c:pt idx="118999">
                  <c:v>42.445025552173</c:v>
                </c:pt>
                <c:pt idx="119000">
                  <c:v>42.445146011595703</c:v>
                </c:pt>
                <c:pt idx="119001">
                  <c:v>42.445266470632802</c:v>
                </c:pt>
                <c:pt idx="119002">
                  <c:v>42.445386929284403</c:v>
                </c:pt>
                <c:pt idx="119003">
                  <c:v>42.4455073875504</c:v>
                </c:pt>
                <c:pt idx="119004">
                  <c:v>42.445627845430799</c:v>
                </c:pt>
                <c:pt idx="119005">
                  <c:v>42.445748302925601</c:v>
                </c:pt>
                <c:pt idx="119006">
                  <c:v>42.445868760034898</c:v>
                </c:pt>
                <c:pt idx="119007">
                  <c:v>42.445989216758598</c:v>
                </c:pt>
                <c:pt idx="119008">
                  <c:v>42.4461096730967</c:v>
                </c:pt>
                <c:pt idx="119009">
                  <c:v>42.446230129049198</c:v>
                </c:pt>
                <c:pt idx="119010">
                  <c:v>42.446350584616198</c:v>
                </c:pt>
                <c:pt idx="119011">
                  <c:v>42.446471039797601</c:v>
                </c:pt>
                <c:pt idx="119012">
                  <c:v>42.446591494593498</c:v>
                </c:pt>
                <c:pt idx="119013">
                  <c:v>42.446711949003699</c:v>
                </c:pt>
                <c:pt idx="119014">
                  <c:v>42.446832403028502</c:v>
                </c:pt>
                <c:pt idx="119015">
                  <c:v>42.4469528566676</c:v>
                </c:pt>
                <c:pt idx="119016">
                  <c:v>42.447073309921201</c:v>
                </c:pt>
                <c:pt idx="119017">
                  <c:v>42.447193762789198</c:v>
                </c:pt>
                <c:pt idx="119018">
                  <c:v>42.447314215271703</c:v>
                </c:pt>
                <c:pt idx="119019">
                  <c:v>42.447434667368597</c:v>
                </c:pt>
                <c:pt idx="119020">
                  <c:v>42.44755511908</c:v>
                </c:pt>
                <c:pt idx="119021">
                  <c:v>42.447675570405799</c:v>
                </c:pt>
                <c:pt idx="119022">
                  <c:v>42.447796021346001</c:v>
                </c:pt>
                <c:pt idx="119023">
                  <c:v>42.447916471900697</c:v>
                </c:pt>
                <c:pt idx="119024">
                  <c:v>42.448036922069903</c:v>
                </c:pt>
                <c:pt idx="119025">
                  <c:v>42.448157371853497</c:v>
                </c:pt>
                <c:pt idx="119026">
                  <c:v>42.448277821251502</c:v>
                </c:pt>
                <c:pt idx="119027">
                  <c:v>42.448398270264001</c:v>
                </c:pt>
                <c:pt idx="119028">
                  <c:v>42.448518718891002</c:v>
                </c:pt>
                <c:pt idx="119029">
                  <c:v>42.448639167132399</c:v>
                </c:pt>
                <c:pt idx="119030">
                  <c:v>42.448759614988198</c:v>
                </c:pt>
                <c:pt idx="119031">
                  <c:v>42.4488800624585</c:v>
                </c:pt>
                <c:pt idx="119032">
                  <c:v>42.449000509543303</c:v>
                </c:pt>
                <c:pt idx="119033">
                  <c:v>42.449120956242602</c:v>
                </c:pt>
                <c:pt idx="119034">
                  <c:v>42.449241402556297</c:v>
                </c:pt>
                <c:pt idx="119035">
                  <c:v>42.449361848484401</c:v>
                </c:pt>
                <c:pt idx="119036">
                  <c:v>42.449482294027</c:v>
                </c:pt>
                <c:pt idx="119037">
                  <c:v>42.449602739184101</c:v>
                </c:pt>
                <c:pt idx="119038">
                  <c:v>42.449723183955697</c:v>
                </c:pt>
                <c:pt idx="119039">
                  <c:v>42.449843628341704</c:v>
                </c:pt>
                <c:pt idx="119040">
                  <c:v>42.449964072342198</c:v>
                </c:pt>
                <c:pt idx="119041">
                  <c:v>42.450084515957101</c:v>
                </c:pt>
                <c:pt idx="119042">
                  <c:v>42.4502049591866</c:v>
                </c:pt>
                <c:pt idx="119043">
                  <c:v>42.450325402030501</c:v>
                </c:pt>
                <c:pt idx="119044">
                  <c:v>42.450445844488897</c:v>
                </c:pt>
                <c:pt idx="119045">
                  <c:v>42.450566286561703</c:v>
                </c:pt>
                <c:pt idx="119046">
                  <c:v>42.450686728249003</c:v>
                </c:pt>
                <c:pt idx="119047">
                  <c:v>42.450807169550799</c:v>
                </c:pt>
                <c:pt idx="119048">
                  <c:v>42.450927610467097</c:v>
                </c:pt>
                <c:pt idx="119049">
                  <c:v>42.451048050997898</c:v>
                </c:pt>
                <c:pt idx="119050">
                  <c:v>42.4511684911431</c:v>
                </c:pt>
                <c:pt idx="119051">
                  <c:v>42.451288930902798</c:v>
                </c:pt>
                <c:pt idx="119052">
                  <c:v>42.451409370276998</c:v>
                </c:pt>
                <c:pt idx="119053">
                  <c:v>42.451529809265701</c:v>
                </c:pt>
                <c:pt idx="119054">
                  <c:v>42.451650247868898</c:v>
                </c:pt>
                <c:pt idx="119055">
                  <c:v>42.451770686086597</c:v>
                </c:pt>
                <c:pt idx="119056">
                  <c:v>42.451891123918699</c:v>
                </c:pt>
                <c:pt idx="119057">
                  <c:v>42.452011561365303</c:v>
                </c:pt>
                <c:pt idx="119058">
                  <c:v>42.452131998426502</c:v>
                </c:pt>
                <c:pt idx="119059">
                  <c:v>42.452252435102103</c:v>
                </c:pt>
                <c:pt idx="119060">
                  <c:v>42.4523728713922</c:v>
                </c:pt>
                <c:pt idx="119061">
                  <c:v>42.452493307296798</c:v>
                </c:pt>
                <c:pt idx="119062">
                  <c:v>42.452613742815899</c:v>
                </c:pt>
                <c:pt idx="119063">
                  <c:v>42.452734177949502</c:v>
                </c:pt>
                <c:pt idx="119064">
                  <c:v>42.4528546126976</c:v>
                </c:pt>
                <c:pt idx="119065">
                  <c:v>42.4529750470602</c:v>
                </c:pt>
                <c:pt idx="119066">
                  <c:v>42.453095481037302</c:v>
                </c:pt>
                <c:pt idx="119067">
                  <c:v>42.453215914628899</c:v>
                </c:pt>
                <c:pt idx="119068">
                  <c:v>42.453336347834998</c:v>
                </c:pt>
                <c:pt idx="119069">
                  <c:v>42.4534567806556</c:v>
                </c:pt>
                <c:pt idx="119070">
                  <c:v>42.453577213090703</c:v>
                </c:pt>
                <c:pt idx="119071">
                  <c:v>42.453697645140302</c:v>
                </c:pt>
                <c:pt idx="119072">
                  <c:v>42.453818076804403</c:v>
                </c:pt>
                <c:pt idx="119073">
                  <c:v>42.453938508083098</c:v>
                </c:pt>
                <c:pt idx="119074">
                  <c:v>42.454058938976203</c:v>
                </c:pt>
                <c:pt idx="119075">
                  <c:v>42.454179369483903</c:v>
                </c:pt>
                <c:pt idx="119076">
                  <c:v>42.454299799605998</c:v>
                </c:pt>
                <c:pt idx="119077">
                  <c:v>42.454420229342702</c:v>
                </c:pt>
                <c:pt idx="119078">
                  <c:v>42.454540658693901</c:v>
                </c:pt>
                <c:pt idx="119079">
                  <c:v>42.454661087659602</c:v>
                </c:pt>
                <c:pt idx="119080">
                  <c:v>42.454781516239898</c:v>
                </c:pt>
                <c:pt idx="119081">
                  <c:v>42.454901944434603</c:v>
                </c:pt>
                <c:pt idx="119082">
                  <c:v>42.455022372243903</c:v>
                </c:pt>
                <c:pt idx="119083">
                  <c:v>42.455142799667698</c:v>
                </c:pt>
                <c:pt idx="119084">
                  <c:v>42.455263226706002</c:v>
                </c:pt>
                <c:pt idx="119085">
                  <c:v>42.455383653358801</c:v>
                </c:pt>
                <c:pt idx="119086">
                  <c:v>42.455504079626202</c:v>
                </c:pt>
                <c:pt idx="119087">
                  <c:v>42.455624505508098</c:v>
                </c:pt>
                <c:pt idx="119088">
                  <c:v>42.455744931004503</c:v>
                </c:pt>
                <c:pt idx="119089">
                  <c:v>42.455865356115403</c:v>
                </c:pt>
                <c:pt idx="119090">
                  <c:v>42.455985780840898</c:v>
                </c:pt>
                <c:pt idx="119091">
                  <c:v>42.456106205180902</c:v>
                </c:pt>
                <c:pt idx="119092">
                  <c:v>42.456226629135401</c:v>
                </c:pt>
                <c:pt idx="119093">
                  <c:v>42.456347052704501</c:v>
                </c:pt>
                <c:pt idx="119094">
                  <c:v>42.456467475888097</c:v>
                </c:pt>
                <c:pt idx="119095">
                  <c:v>42.456587898686301</c:v>
                </c:pt>
                <c:pt idx="119096">
                  <c:v>42.456708321098901</c:v>
                </c:pt>
                <c:pt idx="119097">
                  <c:v>42.456828743126202</c:v>
                </c:pt>
                <c:pt idx="119098">
                  <c:v>42.456949164767899</c:v>
                </c:pt>
                <c:pt idx="119099">
                  <c:v>42.457069586024197</c:v>
                </c:pt>
                <c:pt idx="119100">
                  <c:v>42.457190006895097</c:v>
                </c:pt>
                <c:pt idx="119101">
                  <c:v>42.457310427380399</c:v>
                </c:pt>
                <c:pt idx="119102">
                  <c:v>42.457430847480403</c:v>
                </c:pt>
                <c:pt idx="119103">
                  <c:v>42.457551267194802</c:v>
                </c:pt>
                <c:pt idx="119104">
                  <c:v>42.457671686523902</c:v>
                </c:pt>
                <c:pt idx="119105">
                  <c:v>42.457792105467398</c:v>
                </c:pt>
                <c:pt idx="119106">
                  <c:v>42.457912524025602</c:v>
                </c:pt>
                <c:pt idx="119107">
                  <c:v>42.458032942198201</c:v>
                </c:pt>
                <c:pt idx="119108">
                  <c:v>42.458153359985502</c:v>
                </c:pt>
                <c:pt idx="119109">
                  <c:v>42.458273777387198</c:v>
                </c:pt>
                <c:pt idx="119110">
                  <c:v>42.458394194403603</c:v>
                </c:pt>
                <c:pt idx="119111">
                  <c:v>42.458514611034502</c:v>
                </c:pt>
                <c:pt idx="119112">
                  <c:v>42.458635027279897</c:v>
                </c:pt>
                <c:pt idx="119113">
                  <c:v>42.4587554431399</c:v>
                </c:pt>
                <c:pt idx="119114">
                  <c:v>42.458875858614498</c:v>
                </c:pt>
                <c:pt idx="119115">
                  <c:v>42.458996273703598</c:v>
                </c:pt>
                <c:pt idx="119116">
                  <c:v>42.459116688407299</c:v>
                </c:pt>
                <c:pt idx="119117">
                  <c:v>42.459237102725503</c:v>
                </c:pt>
                <c:pt idx="119118">
                  <c:v>42.459357516658301</c:v>
                </c:pt>
                <c:pt idx="119119">
                  <c:v>42.459477930205701</c:v>
                </c:pt>
                <c:pt idx="119120">
                  <c:v>42.459598343367702</c:v>
                </c:pt>
                <c:pt idx="119121">
                  <c:v>42.459718756144198</c:v>
                </c:pt>
                <c:pt idx="119122">
                  <c:v>42.459839168535296</c:v>
                </c:pt>
                <c:pt idx="119123">
                  <c:v>42.459959580540897</c:v>
                </c:pt>
                <c:pt idx="119124">
                  <c:v>42.460079992161198</c:v>
                </c:pt>
                <c:pt idx="119125">
                  <c:v>42.460200403395902</c:v>
                </c:pt>
                <c:pt idx="119126">
                  <c:v>42.4603208142453</c:v>
                </c:pt>
                <c:pt idx="119127">
                  <c:v>42.460441224709299</c:v>
                </c:pt>
                <c:pt idx="119128">
                  <c:v>42.460561634787801</c:v>
                </c:pt>
                <c:pt idx="119129">
                  <c:v>42.460682044480897</c:v>
                </c:pt>
                <c:pt idx="119130">
                  <c:v>42.460802453788602</c:v>
                </c:pt>
                <c:pt idx="119131">
                  <c:v>42.460922862710802</c:v>
                </c:pt>
                <c:pt idx="119132">
                  <c:v>42.461043271247704</c:v>
                </c:pt>
                <c:pt idx="119133">
                  <c:v>42.4611636793991</c:v>
                </c:pt>
                <c:pt idx="119134">
                  <c:v>42.461284087165097</c:v>
                </c:pt>
                <c:pt idx="119135">
                  <c:v>42.461404494545697</c:v>
                </c:pt>
                <c:pt idx="119136">
                  <c:v>42.461524901540898</c:v>
                </c:pt>
                <c:pt idx="119137">
                  <c:v>42.4616453081507</c:v>
                </c:pt>
                <c:pt idx="119138">
                  <c:v>42.461765714375098</c:v>
                </c:pt>
                <c:pt idx="119139">
                  <c:v>42.461886120213997</c:v>
                </c:pt>
                <c:pt idx="119140">
                  <c:v>42.462006525667597</c:v>
                </c:pt>
                <c:pt idx="119141">
                  <c:v>42.4621269307357</c:v>
                </c:pt>
                <c:pt idx="119142">
                  <c:v>42.462247335418397</c:v>
                </c:pt>
                <c:pt idx="119143">
                  <c:v>42.462367739715802</c:v>
                </c:pt>
                <c:pt idx="119144">
                  <c:v>42.462488143627702</c:v>
                </c:pt>
                <c:pt idx="119145">
                  <c:v>42.462608547154197</c:v>
                </c:pt>
                <c:pt idx="119146">
                  <c:v>42.4627289502953</c:v>
                </c:pt>
                <c:pt idx="119147">
                  <c:v>42.462849353050999</c:v>
                </c:pt>
                <c:pt idx="119148">
                  <c:v>42.462969755421398</c:v>
                </c:pt>
                <c:pt idx="119149">
                  <c:v>42.463090157406299</c:v>
                </c:pt>
                <c:pt idx="119150">
                  <c:v>42.463210559005802</c:v>
                </c:pt>
                <c:pt idx="119151">
                  <c:v>42.463330960219999</c:v>
                </c:pt>
                <c:pt idx="119152">
                  <c:v>42.463451361048698</c:v>
                </c:pt>
                <c:pt idx="119153">
                  <c:v>42.463571761491998</c:v>
                </c:pt>
                <c:pt idx="119154">
                  <c:v>42.46369216155</c:v>
                </c:pt>
                <c:pt idx="119155">
                  <c:v>42.463812561222603</c:v>
                </c:pt>
                <c:pt idx="119156">
                  <c:v>42.463932960509702</c:v>
                </c:pt>
                <c:pt idx="119157">
                  <c:v>42.464053359411501</c:v>
                </c:pt>
                <c:pt idx="119158">
                  <c:v>42.464173757927902</c:v>
                </c:pt>
                <c:pt idx="119159">
                  <c:v>42.464294156058997</c:v>
                </c:pt>
                <c:pt idx="119160">
                  <c:v>42.464414553804602</c:v>
                </c:pt>
                <c:pt idx="119161">
                  <c:v>42.464534951164801</c:v>
                </c:pt>
                <c:pt idx="119162">
                  <c:v>42.464655348139701</c:v>
                </c:pt>
                <c:pt idx="119163">
                  <c:v>42.464775744729202</c:v>
                </c:pt>
                <c:pt idx="119164">
                  <c:v>42.464896140933298</c:v>
                </c:pt>
                <c:pt idx="119165">
                  <c:v>42.465016536752103</c:v>
                </c:pt>
                <c:pt idx="119166">
                  <c:v>42.465136932185402</c:v>
                </c:pt>
                <c:pt idx="119167">
                  <c:v>42.465257327233402</c:v>
                </c:pt>
                <c:pt idx="119168">
                  <c:v>42.465377721895997</c:v>
                </c:pt>
                <c:pt idx="119169">
                  <c:v>42.465498116173301</c:v>
                </c:pt>
                <c:pt idx="119170">
                  <c:v>42.465618510065099</c:v>
                </c:pt>
                <c:pt idx="119171">
                  <c:v>42.465738903571598</c:v>
                </c:pt>
                <c:pt idx="119172">
                  <c:v>42.465859296692798</c:v>
                </c:pt>
                <c:pt idx="119173">
                  <c:v>42.465979689428501</c:v>
                </c:pt>
                <c:pt idx="119174">
                  <c:v>42.466100081778897</c:v>
                </c:pt>
                <c:pt idx="119175">
                  <c:v>42.466220473743903</c:v>
                </c:pt>
                <c:pt idx="119176">
                  <c:v>42.466340865323602</c:v>
                </c:pt>
                <c:pt idx="119177">
                  <c:v>42.466461256517903</c:v>
                </c:pt>
                <c:pt idx="119178">
                  <c:v>42.466581647326898</c:v>
                </c:pt>
                <c:pt idx="119179">
                  <c:v>42.466702037750402</c:v>
                </c:pt>
                <c:pt idx="119180">
                  <c:v>42.4668224277886</c:v>
                </c:pt>
                <c:pt idx="119181">
                  <c:v>42.466942817441499</c:v>
                </c:pt>
                <c:pt idx="119182">
                  <c:v>42.467063206709</c:v>
                </c:pt>
                <c:pt idx="119183">
                  <c:v>42.467183595591202</c:v>
                </c:pt>
                <c:pt idx="119184">
                  <c:v>42.467303984087998</c:v>
                </c:pt>
                <c:pt idx="119185">
                  <c:v>42.467424372199403</c:v>
                </c:pt>
                <c:pt idx="119186">
                  <c:v>42.467544759925502</c:v>
                </c:pt>
                <c:pt idx="119187">
                  <c:v>42.467665147266203</c:v>
                </c:pt>
                <c:pt idx="119188">
                  <c:v>42.467785534221598</c:v>
                </c:pt>
                <c:pt idx="119189">
                  <c:v>42.467905920791701</c:v>
                </c:pt>
                <c:pt idx="119190">
                  <c:v>42.468026306976398</c:v>
                </c:pt>
                <c:pt idx="119191">
                  <c:v>42.468146692775697</c:v>
                </c:pt>
                <c:pt idx="119192">
                  <c:v>42.468267078189797</c:v>
                </c:pt>
                <c:pt idx="119193">
                  <c:v>42.468387463218399</c:v>
                </c:pt>
                <c:pt idx="119194">
                  <c:v>42.468507847861702</c:v>
                </c:pt>
                <c:pt idx="119195">
                  <c:v>42.468628232119698</c:v>
                </c:pt>
                <c:pt idx="119196">
                  <c:v>42.468748615992403</c:v>
                </c:pt>
                <c:pt idx="119197">
                  <c:v>42.468868999479703</c:v>
                </c:pt>
                <c:pt idx="119198">
                  <c:v>42.468989382581697</c:v>
                </c:pt>
                <c:pt idx="119199">
                  <c:v>42.469109765298299</c:v>
                </c:pt>
                <c:pt idx="119200">
                  <c:v>42.469230147629602</c:v>
                </c:pt>
                <c:pt idx="119201">
                  <c:v>42.4693505295756</c:v>
                </c:pt>
                <c:pt idx="119202">
                  <c:v>42.469470911136199</c:v>
                </c:pt>
                <c:pt idx="119203">
                  <c:v>42.469591292311499</c:v>
                </c:pt>
                <c:pt idx="119204">
                  <c:v>42.4697116731015</c:v>
                </c:pt>
                <c:pt idx="119205">
                  <c:v>42.469832053506103</c:v>
                </c:pt>
                <c:pt idx="119206">
                  <c:v>42.4699524335254</c:v>
                </c:pt>
                <c:pt idx="119207">
                  <c:v>42.470072813159398</c:v>
                </c:pt>
                <c:pt idx="119208">
                  <c:v>42.470193192408097</c:v>
                </c:pt>
                <c:pt idx="119209">
                  <c:v>42.470313571271497</c:v>
                </c:pt>
                <c:pt idx="119210">
                  <c:v>42.470433949749498</c:v>
                </c:pt>
                <c:pt idx="119211">
                  <c:v>42.470554327842201</c:v>
                </c:pt>
                <c:pt idx="119212">
                  <c:v>42.470674705549598</c:v>
                </c:pt>
                <c:pt idx="119213">
                  <c:v>42.470795082871597</c:v>
                </c:pt>
                <c:pt idx="119214">
                  <c:v>42.470915459808403</c:v>
                </c:pt>
                <c:pt idx="119215">
                  <c:v>42.471035836359803</c:v>
                </c:pt>
                <c:pt idx="119216">
                  <c:v>42.471156212525898</c:v>
                </c:pt>
                <c:pt idx="119217">
                  <c:v>42.471276588306701</c:v>
                </c:pt>
                <c:pt idx="119218">
                  <c:v>42.471396963702198</c:v>
                </c:pt>
                <c:pt idx="119219">
                  <c:v>42.471517338712403</c:v>
                </c:pt>
                <c:pt idx="119220">
                  <c:v>42.471637713337302</c:v>
                </c:pt>
                <c:pt idx="119221">
                  <c:v>42.471758087576802</c:v>
                </c:pt>
                <c:pt idx="119222">
                  <c:v>42.471878461431103</c:v>
                </c:pt>
                <c:pt idx="119223">
                  <c:v>42.471998834899999</c:v>
                </c:pt>
                <c:pt idx="119224">
                  <c:v>42.472119207983702</c:v>
                </c:pt>
                <c:pt idx="119225">
                  <c:v>42.472239580682</c:v>
                </c:pt>
                <c:pt idx="119226">
                  <c:v>42.472359952995099</c:v>
                </c:pt>
                <c:pt idx="119227">
                  <c:v>42.472480324922799</c:v>
                </c:pt>
                <c:pt idx="119228">
                  <c:v>42.4726006964653</c:v>
                </c:pt>
                <c:pt idx="119229">
                  <c:v>42.472721067622402</c:v>
                </c:pt>
                <c:pt idx="119230">
                  <c:v>42.472841438394198</c:v>
                </c:pt>
                <c:pt idx="119231">
                  <c:v>42.472961808780802</c:v>
                </c:pt>
                <c:pt idx="119232">
                  <c:v>42.473082178782001</c:v>
                </c:pt>
                <c:pt idx="119233">
                  <c:v>42.473202548398</c:v>
                </c:pt>
                <c:pt idx="119234">
                  <c:v>42.4733229176287</c:v>
                </c:pt>
                <c:pt idx="119235">
                  <c:v>42.473443286474001</c:v>
                </c:pt>
                <c:pt idx="119236">
                  <c:v>42.473563654934097</c:v>
                </c:pt>
                <c:pt idx="119237">
                  <c:v>42.4736840230089</c:v>
                </c:pt>
                <c:pt idx="119238">
                  <c:v>42.473804390698398</c:v>
                </c:pt>
                <c:pt idx="119239">
                  <c:v>42.473924758002603</c:v>
                </c:pt>
                <c:pt idx="119240">
                  <c:v>42.474045124921602</c:v>
                </c:pt>
                <c:pt idx="119241">
                  <c:v>42.474165491455203</c:v>
                </c:pt>
                <c:pt idx="119242">
                  <c:v>42.474285857603597</c:v>
                </c:pt>
                <c:pt idx="119243">
                  <c:v>42.474406223366699</c:v>
                </c:pt>
                <c:pt idx="119244">
                  <c:v>42.474526588744503</c:v>
                </c:pt>
                <c:pt idx="119245">
                  <c:v>42.474646953737</c:v>
                </c:pt>
                <c:pt idx="119246">
                  <c:v>42.474767318344298</c:v>
                </c:pt>
                <c:pt idx="119247">
                  <c:v>42.474887682566298</c:v>
                </c:pt>
                <c:pt idx="119248">
                  <c:v>42.475008046402998</c:v>
                </c:pt>
                <c:pt idx="119249">
                  <c:v>42.475128409854399</c:v>
                </c:pt>
                <c:pt idx="119250">
                  <c:v>42.475248772920601</c:v>
                </c:pt>
                <c:pt idx="119251">
                  <c:v>42.475369135601397</c:v>
                </c:pt>
                <c:pt idx="119252">
                  <c:v>42.475489497897101</c:v>
                </c:pt>
                <c:pt idx="119253">
                  <c:v>42.475609859807399</c:v>
                </c:pt>
                <c:pt idx="119254">
                  <c:v>42.475730221332498</c:v>
                </c:pt>
                <c:pt idx="119255">
                  <c:v>42.475850582472297</c:v>
                </c:pt>
                <c:pt idx="119256">
                  <c:v>42.475970943226798</c:v>
                </c:pt>
                <c:pt idx="119257">
                  <c:v>42.4760913035961</c:v>
                </c:pt>
                <c:pt idx="119258">
                  <c:v>42.476211663580102</c:v>
                </c:pt>
                <c:pt idx="119259">
                  <c:v>42.476332023178898</c:v>
                </c:pt>
                <c:pt idx="119260">
                  <c:v>42.476452382392402</c:v>
                </c:pt>
                <c:pt idx="119261">
                  <c:v>42.4765727412206</c:v>
                </c:pt>
                <c:pt idx="119262">
                  <c:v>42.476693099663599</c:v>
                </c:pt>
                <c:pt idx="119263">
                  <c:v>42.476813457721299</c:v>
                </c:pt>
                <c:pt idx="119264">
                  <c:v>42.476933815393799</c:v>
                </c:pt>
                <c:pt idx="119265">
                  <c:v>42.477054172681001</c:v>
                </c:pt>
                <c:pt idx="119266">
                  <c:v>42.477174529583003</c:v>
                </c:pt>
                <c:pt idx="119267">
                  <c:v>42.477294886099699</c:v>
                </c:pt>
                <c:pt idx="119268">
                  <c:v>42.477415242231103</c:v>
                </c:pt>
                <c:pt idx="119269">
                  <c:v>42.477535597977301</c:v>
                </c:pt>
                <c:pt idx="119270">
                  <c:v>42.477655953338299</c:v>
                </c:pt>
                <c:pt idx="119271">
                  <c:v>42.477776308313999</c:v>
                </c:pt>
                <c:pt idx="119272">
                  <c:v>42.477896662904499</c:v>
                </c:pt>
                <c:pt idx="119273">
                  <c:v>42.4780170171097</c:v>
                </c:pt>
                <c:pt idx="119274">
                  <c:v>42.478137370929701</c:v>
                </c:pt>
                <c:pt idx="119275">
                  <c:v>42.478257724364397</c:v>
                </c:pt>
                <c:pt idx="119276">
                  <c:v>42.4783780774139</c:v>
                </c:pt>
                <c:pt idx="119277">
                  <c:v>42.478498430078197</c:v>
                </c:pt>
                <c:pt idx="119278">
                  <c:v>42.478618782357202</c:v>
                </c:pt>
                <c:pt idx="119279">
                  <c:v>42.478739134251001</c:v>
                </c:pt>
                <c:pt idx="119280">
                  <c:v>42.4788594857595</c:v>
                </c:pt>
                <c:pt idx="119281">
                  <c:v>42.4789798368828</c:v>
                </c:pt>
                <c:pt idx="119282">
                  <c:v>42.479100187620901</c:v>
                </c:pt>
                <c:pt idx="119283">
                  <c:v>42.479220537973802</c:v>
                </c:pt>
                <c:pt idx="119284">
                  <c:v>42.479340887941397</c:v>
                </c:pt>
                <c:pt idx="119285">
                  <c:v>42.4794612375238</c:v>
                </c:pt>
                <c:pt idx="119286">
                  <c:v>42.479581586720897</c:v>
                </c:pt>
                <c:pt idx="119287">
                  <c:v>42.479701935532901</c:v>
                </c:pt>
                <c:pt idx="119288">
                  <c:v>42.479822283959599</c:v>
                </c:pt>
                <c:pt idx="119289">
                  <c:v>42.479942632001098</c:v>
                </c:pt>
                <c:pt idx="119290">
                  <c:v>42.480062979657298</c:v>
                </c:pt>
                <c:pt idx="119291">
                  <c:v>42.480183326928397</c:v>
                </c:pt>
                <c:pt idx="119292">
                  <c:v>42.480303673814198</c:v>
                </c:pt>
                <c:pt idx="119293">
                  <c:v>42.4804240203148</c:v>
                </c:pt>
                <c:pt idx="119294">
                  <c:v>42.480544366430102</c:v>
                </c:pt>
                <c:pt idx="119295">
                  <c:v>42.480664712160298</c:v>
                </c:pt>
                <c:pt idx="119296">
                  <c:v>42.480785057505202</c:v>
                </c:pt>
                <c:pt idx="119297">
                  <c:v>42.480905402464998</c:v>
                </c:pt>
                <c:pt idx="119298">
                  <c:v>42.481025747039503</c:v>
                </c:pt>
                <c:pt idx="119299">
                  <c:v>42.481146091228801</c:v>
                </c:pt>
                <c:pt idx="119300">
                  <c:v>42.4812664350329</c:v>
                </c:pt>
                <c:pt idx="119301">
                  <c:v>42.4813867784518</c:v>
                </c:pt>
                <c:pt idx="119302">
                  <c:v>42.4815071214854</c:v>
                </c:pt>
                <c:pt idx="119303">
                  <c:v>42.481627464133901</c:v>
                </c:pt>
                <c:pt idx="119304">
                  <c:v>42.481747806397202</c:v>
                </c:pt>
                <c:pt idx="119305">
                  <c:v>42.481868148275197</c:v>
                </c:pt>
                <c:pt idx="119306">
                  <c:v>42.481988489768099</c:v>
                </c:pt>
                <c:pt idx="119307">
                  <c:v>42.482108830875703</c:v>
                </c:pt>
                <c:pt idx="119308">
                  <c:v>42.482229171598199</c:v>
                </c:pt>
                <c:pt idx="119309">
                  <c:v>42.482349511935404</c:v>
                </c:pt>
                <c:pt idx="119310">
                  <c:v>42.482469851887501</c:v>
                </c:pt>
                <c:pt idx="119311">
                  <c:v>42.4825901914543</c:v>
                </c:pt>
                <c:pt idx="119312">
                  <c:v>42.482710530635998</c:v>
                </c:pt>
                <c:pt idx="119313">
                  <c:v>42.482830869432497</c:v>
                </c:pt>
                <c:pt idx="119314">
                  <c:v>42.482951207843698</c:v>
                </c:pt>
                <c:pt idx="119315">
                  <c:v>42.483071545869798</c:v>
                </c:pt>
                <c:pt idx="119316">
                  <c:v>42.483191883510699</c:v>
                </c:pt>
                <c:pt idx="119317">
                  <c:v>42.4833122207664</c:v>
                </c:pt>
                <c:pt idx="119318">
                  <c:v>42.483432557636903</c:v>
                </c:pt>
                <c:pt idx="119319">
                  <c:v>42.483552894122198</c:v>
                </c:pt>
                <c:pt idx="119320">
                  <c:v>42.483673230222301</c:v>
                </c:pt>
                <c:pt idx="119321">
                  <c:v>42.483793565937297</c:v>
                </c:pt>
                <c:pt idx="119322">
                  <c:v>42.483913901267002</c:v>
                </c:pt>
                <c:pt idx="119323">
                  <c:v>42.484034236211599</c:v>
                </c:pt>
                <c:pt idx="119324">
                  <c:v>42.484154570770997</c:v>
                </c:pt>
                <c:pt idx="119325">
                  <c:v>42.484274904945202</c:v>
                </c:pt>
                <c:pt idx="119326">
                  <c:v>42.484395238734301</c:v>
                </c:pt>
                <c:pt idx="119327">
                  <c:v>42.4845155721381</c:v>
                </c:pt>
                <c:pt idx="119328">
                  <c:v>42.4846359051568</c:v>
                </c:pt>
                <c:pt idx="119329">
                  <c:v>42.4847562377903</c:v>
                </c:pt>
                <c:pt idx="119330">
                  <c:v>42.484876570038701</c:v>
                </c:pt>
                <c:pt idx="119331">
                  <c:v>42.484996901901802</c:v>
                </c:pt>
                <c:pt idx="119332">
                  <c:v>42.485117233379803</c:v>
                </c:pt>
                <c:pt idx="119333">
                  <c:v>42.485237564472598</c:v>
                </c:pt>
                <c:pt idx="119334">
                  <c:v>42.4853578951803</c:v>
                </c:pt>
                <c:pt idx="119335">
                  <c:v>42.485478225502803</c:v>
                </c:pt>
                <c:pt idx="119336">
                  <c:v>42.485598555440099</c:v>
                </c:pt>
                <c:pt idx="119337">
                  <c:v>42.485718884992203</c:v>
                </c:pt>
                <c:pt idx="119338">
                  <c:v>42.485839214159199</c:v>
                </c:pt>
                <c:pt idx="119339">
                  <c:v>42.485959542941103</c:v>
                </c:pt>
                <c:pt idx="119340">
                  <c:v>42.486079871337701</c:v>
                </c:pt>
                <c:pt idx="119341">
                  <c:v>42.486200199349199</c:v>
                </c:pt>
                <c:pt idx="119342">
                  <c:v>42.486320526975597</c:v>
                </c:pt>
                <c:pt idx="119343">
                  <c:v>42.486440854216703</c:v>
                </c:pt>
                <c:pt idx="119344">
                  <c:v>42.486561181072801</c:v>
                </c:pt>
                <c:pt idx="119345">
                  <c:v>42.486681507543601</c:v>
                </c:pt>
                <c:pt idx="119346">
                  <c:v>42.4868018336294</c:v>
                </c:pt>
                <c:pt idx="119347">
                  <c:v>42.4869221593299</c:v>
                </c:pt>
                <c:pt idx="119348">
                  <c:v>42.487042484645301</c:v>
                </c:pt>
                <c:pt idx="119349">
                  <c:v>42.487162809575601</c:v>
                </c:pt>
                <c:pt idx="119350">
                  <c:v>42.487283134120702</c:v>
                </c:pt>
                <c:pt idx="119351">
                  <c:v>42.487403458280703</c:v>
                </c:pt>
                <c:pt idx="119352">
                  <c:v>42.487523782055497</c:v>
                </c:pt>
                <c:pt idx="119353">
                  <c:v>42.487644105445199</c:v>
                </c:pt>
                <c:pt idx="119354">
                  <c:v>42.487764428449701</c:v>
                </c:pt>
                <c:pt idx="119355">
                  <c:v>42.487884751069103</c:v>
                </c:pt>
                <c:pt idx="119356">
                  <c:v>42.488005073303299</c:v>
                </c:pt>
                <c:pt idx="119357">
                  <c:v>42.488125395152402</c:v>
                </c:pt>
                <c:pt idx="119358">
                  <c:v>42.488245716616397</c:v>
                </c:pt>
                <c:pt idx="119359">
                  <c:v>42.488366037695201</c:v>
                </c:pt>
                <c:pt idx="119360">
                  <c:v>42.488486358388897</c:v>
                </c:pt>
                <c:pt idx="119361">
                  <c:v>42.488606678697501</c:v>
                </c:pt>
                <c:pt idx="119362">
                  <c:v>42.488726998620898</c:v>
                </c:pt>
                <c:pt idx="119363">
                  <c:v>42.488847318159202</c:v>
                </c:pt>
                <c:pt idx="119364">
                  <c:v>42.4889676373123</c:v>
                </c:pt>
                <c:pt idx="119365">
                  <c:v>42.489087956080297</c:v>
                </c:pt>
                <c:pt idx="119366">
                  <c:v>42.489208274463202</c:v>
                </c:pt>
                <c:pt idx="119367">
                  <c:v>42.489328592461</c:v>
                </c:pt>
                <c:pt idx="119368">
                  <c:v>42.489448910073598</c:v>
                </c:pt>
                <c:pt idx="119369">
                  <c:v>42.489569227301097</c:v>
                </c:pt>
                <c:pt idx="119370">
                  <c:v>42.489689544143502</c:v>
                </c:pt>
                <c:pt idx="119371">
                  <c:v>42.489809860600801</c:v>
                </c:pt>
                <c:pt idx="119372">
                  <c:v>42.4899301766729</c:v>
                </c:pt>
                <c:pt idx="119373">
                  <c:v>42.490050492359899</c:v>
                </c:pt>
                <c:pt idx="119374">
                  <c:v>42.490170807661798</c:v>
                </c:pt>
                <c:pt idx="119375">
                  <c:v>42.490291122578597</c:v>
                </c:pt>
                <c:pt idx="119376">
                  <c:v>42.490411437110303</c:v>
                </c:pt>
                <c:pt idx="119377">
                  <c:v>42.490531751256803</c:v>
                </c:pt>
                <c:pt idx="119378">
                  <c:v>42.490652065018303</c:v>
                </c:pt>
                <c:pt idx="119379">
                  <c:v>42.490772378394603</c:v>
                </c:pt>
                <c:pt idx="119380">
                  <c:v>42.490892691385802</c:v>
                </c:pt>
                <c:pt idx="119381">
                  <c:v>42.491013003991903</c:v>
                </c:pt>
                <c:pt idx="119382">
                  <c:v>42.491133316212903</c:v>
                </c:pt>
                <c:pt idx="119383">
                  <c:v>42.491253628048703</c:v>
                </c:pt>
                <c:pt idx="119384">
                  <c:v>42.491373939499503</c:v>
                </c:pt>
                <c:pt idx="119385">
                  <c:v>42.491494250565196</c:v>
                </c:pt>
                <c:pt idx="119386">
                  <c:v>42.491614561245697</c:v>
                </c:pt>
                <c:pt idx="119387">
                  <c:v>42.491734871541198</c:v>
                </c:pt>
                <c:pt idx="119388">
                  <c:v>42.491855181451498</c:v>
                </c:pt>
                <c:pt idx="119389">
                  <c:v>42.491975490976799</c:v>
                </c:pt>
                <c:pt idx="119390">
                  <c:v>42.4920958001169</c:v>
                </c:pt>
                <c:pt idx="119391">
                  <c:v>42.492216108872</c:v>
                </c:pt>
                <c:pt idx="119392">
                  <c:v>42.492336417241901</c:v>
                </c:pt>
                <c:pt idx="119393">
                  <c:v>42.492456725226802</c:v>
                </c:pt>
                <c:pt idx="119394">
                  <c:v>42.492577032826503</c:v>
                </c:pt>
                <c:pt idx="119395">
                  <c:v>42.492697340041197</c:v>
                </c:pt>
                <c:pt idx="119396">
                  <c:v>42.492817646870797</c:v>
                </c:pt>
                <c:pt idx="119397">
                  <c:v>42.492937953315298</c:v>
                </c:pt>
                <c:pt idx="119398">
                  <c:v>42.493058259374699</c:v>
                </c:pt>
                <c:pt idx="119399">
                  <c:v>42.493178565049</c:v>
                </c:pt>
                <c:pt idx="119400">
                  <c:v>42.493298870338201</c:v>
                </c:pt>
                <c:pt idx="119401">
                  <c:v>42.493419175242302</c:v>
                </c:pt>
                <c:pt idx="119402">
                  <c:v>42.493539479761402</c:v>
                </c:pt>
                <c:pt idx="119403">
                  <c:v>42.493659783895303</c:v>
                </c:pt>
                <c:pt idx="119404">
                  <c:v>42.493780087644197</c:v>
                </c:pt>
                <c:pt idx="119405">
                  <c:v>42.493900391007998</c:v>
                </c:pt>
                <c:pt idx="119406">
                  <c:v>42.494020693986698</c:v>
                </c:pt>
                <c:pt idx="119407">
                  <c:v>42.494140996580299</c:v>
                </c:pt>
                <c:pt idx="119408">
                  <c:v>42.494261298788899</c:v>
                </c:pt>
                <c:pt idx="119409">
                  <c:v>42.4943816006124</c:v>
                </c:pt>
                <c:pt idx="119410">
                  <c:v>42.4945019020508</c:v>
                </c:pt>
                <c:pt idx="119411">
                  <c:v>42.4946222031041</c:v>
                </c:pt>
                <c:pt idx="119412">
                  <c:v>42.4947425037724</c:v>
                </c:pt>
                <c:pt idx="119413">
                  <c:v>42.4948628040556</c:v>
                </c:pt>
                <c:pt idx="119414">
                  <c:v>42.4949831039537</c:v>
                </c:pt>
                <c:pt idx="119415">
                  <c:v>42.4951034034667</c:v>
                </c:pt>
                <c:pt idx="119416">
                  <c:v>42.4952237025947</c:v>
                </c:pt>
                <c:pt idx="119417">
                  <c:v>42.4953440013376</c:v>
                </c:pt>
                <c:pt idx="119418">
                  <c:v>42.495464299695499</c:v>
                </c:pt>
                <c:pt idx="119419">
                  <c:v>42.495584597668298</c:v>
                </c:pt>
                <c:pt idx="119420">
                  <c:v>42.495704895255997</c:v>
                </c:pt>
                <c:pt idx="119421">
                  <c:v>42.495825192458597</c:v>
                </c:pt>
                <c:pt idx="119422">
                  <c:v>42.495945489276203</c:v>
                </c:pt>
                <c:pt idx="119423">
                  <c:v>42.496065785708801</c:v>
                </c:pt>
                <c:pt idx="119424">
                  <c:v>42.496186081756299</c:v>
                </c:pt>
                <c:pt idx="119425">
                  <c:v>42.496306377418698</c:v>
                </c:pt>
                <c:pt idx="119426">
                  <c:v>42.496426672696003</c:v>
                </c:pt>
                <c:pt idx="119427">
                  <c:v>42.496546967588401</c:v>
                </c:pt>
                <c:pt idx="119428">
                  <c:v>42.496667262095599</c:v>
                </c:pt>
                <c:pt idx="119429">
                  <c:v>42.496787556217797</c:v>
                </c:pt>
                <c:pt idx="119430">
                  <c:v>42.496907849955001</c:v>
                </c:pt>
                <c:pt idx="119431">
                  <c:v>42.497028143307098</c:v>
                </c:pt>
                <c:pt idx="119432">
                  <c:v>42.497148436274102</c:v>
                </c:pt>
                <c:pt idx="119433">
                  <c:v>42.497268728856199</c:v>
                </c:pt>
                <c:pt idx="119434">
                  <c:v>42.497389021053102</c:v>
                </c:pt>
                <c:pt idx="119435">
                  <c:v>42.497509312865098</c:v>
                </c:pt>
                <c:pt idx="119436">
                  <c:v>42.497629604291902</c:v>
                </c:pt>
                <c:pt idx="119437">
                  <c:v>42.497749895333797</c:v>
                </c:pt>
                <c:pt idx="119438">
                  <c:v>42.4978701859906</c:v>
                </c:pt>
                <c:pt idx="119439">
                  <c:v>42.497990476262302</c:v>
                </c:pt>
                <c:pt idx="119440">
                  <c:v>42.498110766148997</c:v>
                </c:pt>
                <c:pt idx="119441">
                  <c:v>42.498231055650699</c:v>
                </c:pt>
                <c:pt idx="119442">
                  <c:v>42.4983513447673</c:v>
                </c:pt>
                <c:pt idx="119443">
                  <c:v>42.498471633499001</c:v>
                </c:pt>
                <c:pt idx="119444">
                  <c:v>42.498591921845502</c:v>
                </c:pt>
                <c:pt idx="119445">
                  <c:v>42.498712209807103</c:v>
                </c:pt>
                <c:pt idx="119446">
                  <c:v>42.498832497383603</c:v>
                </c:pt>
                <c:pt idx="119447">
                  <c:v>42.498952784575103</c:v>
                </c:pt>
                <c:pt idx="119448">
                  <c:v>42.499073071381503</c:v>
                </c:pt>
                <c:pt idx="119449">
                  <c:v>42.499193357803001</c:v>
                </c:pt>
                <c:pt idx="119450">
                  <c:v>42.499313643839301</c:v>
                </c:pt>
                <c:pt idx="119451">
                  <c:v>42.499433929490699</c:v>
                </c:pt>
                <c:pt idx="119452">
                  <c:v>42.499554214757097</c:v>
                </c:pt>
                <c:pt idx="119453">
                  <c:v>42.499674499638402</c:v>
                </c:pt>
                <c:pt idx="119454">
                  <c:v>42.4997947841347</c:v>
                </c:pt>
                <c:pt idx="119455">
                  <c:v>42.499915068245997</c:v>
                </c:pt>
                <c:pt idx="119456">
                  <c:v>42.500035351972301</c:v>
                </c:pt>
                <c:pt idx="119457">
                  <c:v>42.500155635313497</c:v>
                </c:pt>
                <c:pt idx="119458">
                  <c:v>42.5002759182698</c:v>
                </c:pt>
                <c:pt idx="119459">
                  <c:v>42.500396200841003</c:v>
                </c:pt>
                <c:pt idx="119460">
                  <c:v>42.500516483027198</c:v>
                </c:pt>
                <c:pt idx="119461">
                  <c:v>42.5006367648284</c:v>
                </c:pt>
                <c:pt idx="119462">
                  <c:v>42.500757046244601</c:v>
                </c:pt>
                <c:pt idx="119463">
                  <c:v>42.500877327275703</c:v>
                </c:pt>
                <c:pt idx="119464">
                  <c:v>42.500997607921903</c:v>
                </c:pt>
                <c:pt idx="119465">
                  <c:v>42.501117888183103</c:v>
                </c:pt>
                <c:pt idx="119466">
                  <c:v>42.501238168059203</c:v>
                </c:pt>
                <c:pt idx="119467">
                  <c:v>42.501358447550402</c:v>
                </c:pt>
                <c:pt idx="119468">
                  <c:v>42.501478726656501</c:v>
                </c:pt>
                <c:pt idx="119469">
                  <c:v>42.501599005377599</c:v>
                </c:pt>
                <c:pt idx="119470">
                  <c:v>42.501719283713797</c:v>
                </c:pt>
                <c:pt idx="119471">
                  <c:v>42.501839561664902</c:v>
                </c:pt>
                <c:pt idx="119472">
                  <c:v>42.501959839230999</c:v>
                </c:pt>
                <c:pt idx="119473">
                  <c:v>42.502080116412202</c:v>
                </c:pt>
                <c:pt idx="119474">
                  <c:v>42.502200393208298</c:v>
                </c:pt>
                <c:pt idx="119475">
                  <c:v>42.5023206696195</c:v>
                </c:pt>
                <c:pt idx="119476">
                  <c:v>42.502440945645603</c:v>
                </c:pt>
                <c:pt idx="119477">
                  <c:v>42.502561221286797</c:v>
                </c:pt>
                <c:pt idx="119478">
                  <c:v>42.502681496542998</c:v>
                </c:pt>
                <c:pt idx="119479">
                  <c:v>42.502801771414099</c:v>
                </c:pt>
                <c:pt idx="119480">
                  <c:v>42.502922045900299</c:v>
                </c:pt>
                <c:pt idx="119481">
                  <c:v>42.503042320001498</c:v>
                </c:pt>
                <c:pt idx="119482">
                  <c:v>42.503162593717803</c:v>
                </c:pt>
                <c:pt idx="119483">
                  <c:v>42.503282867049002</c:v>
                </c:pt>
                <c:pt idx="119484">
                  <c:v>42.5034031399952</c:v>
                </c:pt>
                <c:pt idx="119485">
                  <c:v>42.503523412556497</c:v>
                </c:pt>
                <c:pt idx="119486">
                  <c:v>42.503643684732801</c:v>
                </c:pt>
                <c:pt idx="119487">
                  <c:v>42.503763956524097</c:v>
                </c:pt>
                <c:pt idx="119488">
                  <c:v>42.503884227930399</c:v>
                </c:pt>
                <c:pt idx="119489">
                  <c:v>42.504004498951701</c:v>
                </c:pt>
                <c:pt idx="119490">
                  <c:v>42.504124769588103</c:v>
                </c:pt>
                <c:pt idx="119491">
                  <c:v>42.504245039839503</c:v>
                </c:pt>
                <c:pt idx="119492">
                  <c:v>42.504365309705904</c:v>
                </c:pt>
                <c:pt idx="119493">
                  <c:v>42.504485579187303</c:v>
                </c:pt>
                <c:pt idx="119494">
                  <c:v>42.504605848283802</c:v>
                </c:pt>
                <c:pt idx="119495">
                  <c:v>42.5047261169953</c:v>
                </c:pt>
                <c:pt idx="119496">
                  <c:v>42.504846385321898</c:v>
                </c:pt>
                <c:pt idx="119497">
                  <c:v>42.504966653263402</c:v>
                </c:pt>
                <c:pt idx="119498">
                  <c:v>42.505086920819998</c:v>
                </c:pt>
                <c:pt idx="119499">
                  <c:v>42.505207187991601</c:v>
                </c:pt>
                <c:pt idx="119500">
                  <c:v>42.505327454778303</c:v>
                </c:pt>
                <c:pt idx="119501">
                  <c:v>42.505447721179998</c:v>
                </c:pt>
                <c:pt idx="119502">
                  <c:v>42.505567987196699</c:v>
                </c:pt>
                <c:pt idx="119503">
                  <c:v>42.505688252828499</c:v>
                </c:pt>
                <c:pt idx="119504">
                  <c:v>42.505808518075298</c:v>
                </c:pt>
                <c:pt idx="119505">
                  <c:v>42.505928782937197</c:v>
                </c:pt>
                <c:pt idx="119506">
                  <c:v>42.506049047414102</c:v>
                </c:pt>
                <c:pt idx="119507">
                  <c:v>42.506169311506099</c:v>
                </c:pt>
                <c:pt idx="119508">
                  <c:v>42.506289575213103</c:v>
                </c:pt>
                <c:pt idx="119509">
                  <c:v>42.506409838535099</c:v>
                </c:pt>
                <c:pt idx="119510">
                  <c:v>42.506530101472201</c:v>
                </c:pt>
                <c:pt idx="119511">
                  <c:v>42.506650364024303</c:v>
                </c:pt>
                <c:pt idx="119512">
                  <c:v>42.506770626191503</c:v>
                </c:pt>
                <c:pt idx="119513">
                  <c:v>42.506890887973697</c:v>
                </c:pt>
                <c:pt idx="119514">
                  <c:v>42.507011149371003</c:v>
                </c:pt>
                <c:pt idx="119515">
                  <c:v>42.507131410383401</c:v>
                </c:pt>
                <c:pt idx="119516">
                  <c:v>42.507251671010799</c:v>
                </c:pt>
                <c:pt idx="119517">
                  <c:v>42.507371931253203</c:v>
                </c:pt>
                <c:pt idx="119518">
                  <c:v>42.507492191110799</c:v>
                </c:pt>
                <c:pt idx="119519">
                  <c:v>42.507612450583302</c:v>
                </c:pt>
                <c:pt idx="119520">
                  <c:v>42.507732709670996</c:v>
                </c:pt>
                <c:pt idx="119521">
                  <c:v>42.507852968373697</c:v>
                </c:pt>
                <c:pt idx="119522">
                  <c:v>42.507973226691398</c:v>
                </c:pt>
                <c:pt idx="119523">
                  <c:v>42.508093484624197</c:v>
                </c:pt>
                <c:pt idx="119524">
                  <c:v>42.508213742172103</c:v>
                </c:pt>
                <c:pt idx="119525">
                  <c:v>42.5083339993351</c:v>
                </c:pt>
                <c:pt idx="119526">
                  <c:v>42.508454256113097</c:v>
                </c:pt>
                <c:pt idx="119527">
                  <c:v>42.5085745125062</c:v>
                </c:pt>
                <c:pt idx="119528">
                  <c:v>42.508694768514303</c:v>
                </c:pt>
                <c:pt idx="119529">
                  <c:v>42.508815024137597</c:v>
                </c:pt>
                <c:pt idx="119530">
                  <c:v>42.508935279375898</c:v>
                </c:pt>
                <c:pt idx="119531">
                  <c:v>42.509055534229297</c:v>
                </c:pt>
                <c:pt idx="119532">
                  <c:v>42.509175788697704</c:v>
                </c:pt>
                <c:pt idx="119533">
                  <c:v>42.509296042781202</c:v>
                </c:pt>
                <c:pt idx="119534">
                  <c:v>42.509416296479898</c:v>
                </c:pt>
                <c:pt idx="119535">
                  <c:v>42.509536549793502</c:v>
                </c:pt>
                <c:pt idx="119536">
                  <c:v>42.509656802722297</c:v>
                </c:pt>
                <c:pt idx="119537">
                  <c:v>42.509777055266099</c:v>
                </c:pt>
                <c:pt idx="119538">
                  <c:v>42.509897307425099</c:v>
                </c:pt>
                <c:pt idx="119539">
                  <c:v>42.510017559199099</c:v>
                </c:pt>
                <c:pt idx="119540">
                  <c:v>42.510137810588198</c:v>
                </c:pt>
                <c:pt idx="119541">
                  <c:v>42.510258061592403</c:v>
                </c:pt>
                <c:pt idx="119542">
                  <c:v>42.5103783122116</c:v>
                </c:pt>
                <c:pt idx="119543">
                  <c:v>42.510498562446003</c:v>
                </c:pt>
                <c:pt idx="119544">
                  <c:v>42.510618812295398</c:v>
                </c:pt>
                <c:pt idx="119545">
                  <c:v>42.510739061759999</c:v>
                </c:pt>
                <c:pt idx="119546">
                  <c:v>42.510859310839599</c:v>
                </c:pt>
                <c:pt idx="119547">
                  <c:v>42.510979559534299</c:v>
                </c:pt>
                <c:pt idx="119548">
                  <c:v>42.511099807844197</c:v>
                </c:pt>
                <c:pt idx="119549">
                  <c:v>42.511220055769101</c:v>
                </c:pt>
                <c:pt idx="119550">
                  <c:v>42.511340303309098</c:v>
                </c:pt>
                <c:pt idx="119551">
                  <c:v>42.5114605504642</c:v>
                </c:pt>
                <c:pt idx="119552">
                  <c:v>42.511580797234402</c:v>
                </c:pt>
                <c:pt idx="119553">
                  <c:v>42.511701043619702</c:v>
                </c:pt>
                <c:pt idx="119554">
                  <c:v>42.511821289620102</c:v>
                </c:pt>
                <c:pt idx="119555">
                  <c:v>42.5119415352356</c:v>
                </c:pt>
                <c:pt idx="119556">
                  <c:v>42.512061780466297</c:v>
                </c:pt>
                <c:pt idx="119557">
                  <c:v>42.512182025312001</c:v>
                </c:pt>
                <c:pt idx="119558">
                  <c:v>42.512302269772803</c:v>
                </c:pt>
                <c:pt idx="119559">
                  <c:v>42.512422513848797</c:v>
                </c:pt>
                <c:pt idx="119560">
                  <c:v>42.512542757539798</c:v>
                </c:pt>
                <c:pt idx="119561">
                  <c:v>42.512663000845997</c:v>
                </c:pt>
                <c:pt idx="119562">
                  <c:v>42.512783243767203</c:v>
                </c:pt>
                <c:pt idx="119563">
                  <c:v>42.5129034863036</c:v>
                </c:pt>
                <c:pt idx="119564">
                  <c:v>42.513023728455103</c:v>
                </c:pt>
                <c:pt idx="119565">
                  <c:v>42.513143970221698</c:v>
                </c:pt>
                <c:pt idx="119566">
                  <c:v>42.513264211603499</c:v>
                </c:pt>
                <c:pt idx="119567">
                  <c:v>42.513384452600299</c:v>
                </c:pt>
                <c:pt idx="119568">
                  <c:v>42.513504693212298</c:v>
                </c:pt>
                <c:pt idx="119569">
                  <c:v>42.513624933439402</c:v>
                </c:pt>
                <c:pt idx="119570">
                  <c:v>42.513745173281599</c:v>
                </c:pt>
                <c:pt idx="119571">
                  <c:v>42.513865412738902</c:v>
                </c:pt>
                <c:pt idx="119572">
                  <c:v>42.513985651811403</c:v>
                </c:pt>
                <c:pt idx="119573">
                  <c:v>42.514105890499003</c:v>
                </c:pt>
                <c:pt idx="119574">
                  <c:v>42.514226128801702</c:v>
                </c:pt>
                <c:pt idx="119575">
                  <c:v>42.514346366719501</c:v>
                </c:pt>
                <c:pt idx="119576">
                  <c:v>42.514466604252497</c:v>
                </c:pt>
                <c:pt idx="119577">
                  <c:v>42.5145868414006</c:v>
                </c:pt>
                <c:pt idx="119578">
                  <c:v>42.514707078163802</c:v>
                </c:pt>
                <c:pt idx="119579">
                  <c:v>42.514827314542202</c:v>
                </c:pt>
                <c:pt idx="119580">
                  <c:v>42.514947550535702</c:v>
                </c:pt>
                <c:pt idx="119581">
                  <c:v>42.5150677861443</c:v>
                </c:pt>
                <c:pt idx="119582">
                  <c:v>42.515188021368097</c:v>
                </c:pt>
                <c:pt idx="119583">
                  <c:v>42.515308256207</c:v>
                </c:pt>
                <c:pt idx="119584">
                  <c:v>42.515428490661002</c:v>
                </c:pt>
                <c:pt idx="119585">
                  <c:v>42.515548724730202</c:v>
                </c:pt>
                <c:pt idx="119586">
                  <c:v>42.515668958414601</c:v>
                </c:pt>
                <c:pt idx="119587">
                  <c:v>42.515789191713999</c:v>
                </c:pt>
                <c:pt idx="119588">
                  <c:v>42.515909424628603</c:v>
                </c:pt>
                <c:pt idx="119589">
                  <c:v>42.516029657158398</c:v>
                </c:pt>
                <c:pt idx="119590">
                  <c:v>42.5161498893033</c:v>
                </c:pt>
                <c:pt idx="119591">
                  <c:v>42.5162701210633</c:v>
                </c:pt>
                <c:pt idx="119592">
                  <c:v>42.516390352438599</c:v>
                </c:pt>
                <c:pt idx="119593">
                  <c:v>42.516510583428897</c:v>
                </c:pt>
                <c:pt idx="119594">
                  <c:v>42.5166308140344</c:v>
                </c:pt>
                <c:pt idx="119595">
                  <c:v>42.516751044255102</c:v>
                </c:pt>
                <c:pt idx="119596">
                  <c:v>42.516871274090903</c:v>
                </c:pt>
                <c:pt idx="119597">
                  <c:v>42.516991503541803</c:v>
                </c:pt>
                <c:pt idx="119598">
                  <c:v>42.517111732608001</c:v>
                </c:pt>
                <c:pt idx="119599">
                  <c:v>42.517231961289198</c:v>
                </c:pt>
                <c:pt idx="119600">
                  <c:v>42.517352189585701</c:v>
                </c:pt>
                <c:pt idx="119601">
                  <c:v>42.517472417497302</c:v>
                </c:pt>
                <c:pt idx="119602">
                  <c:v>42.517592645024003</c:v>
                </c:pt>
                <c:pt idx="119603">
                  <c:v>42.517712872166001</c:v>
                </c:pt>
                <c:pt idx="119604">
                  <c:v>42.517833098922999</c:v>
                </c:pt>
                <c:pt idx="119605">
                  <c:v>42.517953325295302</c:v>
                </c:pt>
                <c:pt idx="119606">
                  <c:v>42.518073551282697</c:v>
                </c:pt>
                <c:pt idx="119607">
                  <c:v>42.518193776885298</c:v>
                </c:pt>
                <c:pt idx="119608">
                  <c:v>42.518314002102997</c:v>
                </c:pt>
                <c:pt idx="119609">
                  <c:v>42.518434226936002</c:v>
                </c:pt>
                <c:pt idx="119610">
                  <c:v>42.518554451384098</c:v>
                </c:pt>
                <c:pt idx="119611">
                  <c:v>42.518674675447301</c:v>
                </c:pt>
                <c:pt idx="119612">
                  <c:v>42.518794899125702</c:v>
                </c:pt>
                <c:pt idx="119613">
                  <c:v>42.518915122419401</c:v>
                </c:pt>
                <c:pt idx="119614">
                  <c:v>42.519035345328199</c:v>
                </c:pt>
                <c:pt idx="119615">
                  <c:v>42.519155567852103</c:v>
                </c:pt>
                <c:pt idx="119616">
                  <c:v>42.519275789991298</c:v>
                </c:pt>
                <c:pt idx="119617">
                  <c:v>42.519396011745599</c:v>
                </c:pt>
                <c:pt idx="119618">
                  <c:v>42.519516233115098</c:v>
                </c:pt>
                <c:pt idx="119619">
                  <c:v>42.519636454099803</c:v>
                </c:pt>
                <c:pt idx="119620">
                  <c:v>42.5197566746996</c:v>
                </c:pt>
                <c:pt idx="119621">
                  <c:v>42.519876894914702</c:v>
                </c:pt>
                <c:pt idx="119622">
                  <c:v>42.519997114744903</c:v>
                </c:pt>
                <c:pt idx="119623">
                  <c:v>42.520117334190402</c:v>
                </c:pt>
                <c:pt idx="119624">
                  <c:v>42.520237553251</c:v>
                </c:pt>
                <c:pt idx="119625">
                  <c:v>42.520357771926797</c:v>
                </c:pt>
                <c:pt idx="119626">
                  <c:v>42.520477990217799</c:v>
                </c:pt>
                <c:pt idx="119627">
                  <c:v>42.520598208123999</c:v>
                </c:pt>
                <c:pt idx="119628">
                  <c:v>42.520718425645398</c:v>
                </c:pt>
                <c:pt idx="119629">
                  <c:v>42.520838642781897</c:v>
                </c:pt>
                <c:pt idx="119630">
                  <c:v>42.5209588595337</c:v>
                </c:pt>
                <c:pt idx="119631">
                  <c:v>42.521079075900701</c:v>
                </c:pt>
                <c:pt idx="119632">
                  <c:v>42.521199291882802</c:v>
                </c:pt>
                <c:pt idx="119633">
                  <c:v>42.5213195074802</c:v>
                </c:pt>
                <c:pt idx="119634">
                  <c:v>42.521439722692797</c:v>
                </c:pt>
                <c:pt idx="119635">
                  <c:v>42.5215599375205</c:v>
                </c:pt>
                <c:pt idx="119636">
                  <c:v>42.521680151963501</c:v>
                </c:pt>
                <c:pt idx="119637">
                  <c:v>42.521800366021701</c:v>
                </c:pt>
                <c:pt idx="119638">
                  <c:v>42.521920579695099</c:v>
                </c:pt>
                <c:pt idx="119639">
                  <c:v>42.522040792983603</c:v>
                </c:pt>
                <c:pt idx="119640">
                  <c:v>42.522161005887398</c:v>
                </c:pt>
                <c:pt idx="119641">
                  <c:v>42.522281218406498</c:v>
                </c:pt>
                <c:pt idx="119642">
                  <c:v>42.522401430540697</c:v>
                </c:pt>
                <c:pt idx="119643">
                  <c:v>42.522521642290101</c:v>
                </c:pt>
                <c:pt idx="119644">
                  <c:v>42.522641853654697</c:v>
                </c:pt>
                <c:pt idx="119645">
                  <c:v>42.522762064634598</c:v>
                </c:pt>
                <c:pt idx="119646">
                  <c:v>42.522882275229698</c:v>
                </c:pt>
                <c:pt idx="119647">
                  <c:v>42.523002485439903</c:v>
                </c:pt>
                <c:pt idx="119648">
                  <c:v>42.5231226952654</c:v>
                </c:pt>
                <c:pt idx="119649">
                  <c:v>42.523242904706201</c:v>
                </c:pt>
                <c:pt idx="119650">
                  <c:v>42.523363113762102</c:v>
                </c:pt>
                <c:pt idx="119651">
                  <c:v>42.5234833224333</c:v>
                </c:pt>
                <c:pt idx="119652">
                  <c:v>42.523603530719697</c:v>
                </c:pt>
                <c:pt idx="119653">
                  <c:v>42.5237237386213</c:v>
                </c:pt>
                <c:pt idx="119654">
                  <c:v>42.523843946138101</c:v>
                </c:pt>
                <c:pt idx="119655">
                  <c:v>42.5239641532702</c:v>
                </c:pt>
                <c:pt idx="119656">
                  <c:v>42.524084360017497</c:v>
                </c:pt>
                <c:pt idx="119657">
                  <c:v>42.52420456638</c:v>
                </c:pt>
                <c:pt idx="119658">
                  <c:v>42.524324772357701</c:v>
                </c:pt>
                <c:pt idx="119659">
                  <c:v>42.524444977950701</c:v>
                </c:pt>
                <c:pt idx="119660">
                  <c:v>42.524565183158899</c:v>
                </c:pt>
                <c:pt idx="119661">
                  <c:v>42.524685387982402</c:v>
                </c:pt>
                <c:pt idx="119662">
                  <c:v>42.524805592421103</c:v>
                </c:pt>
                <c:pt idx="119663">
                  <c:v>42.524925796475003</c:v>
                </c:pt>
                <c:pt idx="119664">
                  <c:v>42.525046000144101</c:v>
                </c:pt>
                <c:pt idx="119665">
                  <c:v>42.525166203428498</c:v>
                </c:pt>
                <c:pt idx="119666">
                  <c:v>42.525286406328199</c:v>
                </c:pt>
                <c:pt idx="119667">
                  <c:v>42.525406608842999</c:v>
                </c:pt>
                <c:pt idx="119668">
                  <c:v>42.525526810973197</c:v>
                </c:pt>
                <c:pt idx="119669">
                  <c:v>42.525647012718501</c:v>
                </c:pt>
                <c:pt idx="119670">
                  <c:v>42.525767214079103</c:v>
                </c:pt>
                <c:pt idx="119671">
                  <c:v>42.525887415055003</c:v>
                </c:pt>
                <c:pt idx="119672">
                  <c:v>42.526007615646101</c:v>
                </c:pt>
                <c:pt idx="119673">
                  <c:v>42.526127815852398</c:v>
                </c:pt>
                <c:pt idx="119674">
                  <c:v>42.526248015674</c:v>
                </c:pt>
                <c:pt idx="119675">
                  <c:v>42.526368215110899</c:v>
                </c:pt>
                <c:pt idx="119676">
                  <c:v>42.526488414162998</c:v>
                </c:pt>
                <c:pt idx="119677">
                  <c:v>42.526608612830302</c:v>
                </c:pt>
                <c:pt idx="119678">
                  <c:v>42.526728811112903</c:v>
                </c:pt>
                <c:pt idx="119679">
                  <c:v>42.526849009010803</c:v>
                </c:pt>
                <c:pt idx="119680">
                  <c:v>42.526969206523901</c:v>
                </c:pt>
                <c:pt idx="119681">
                  <c:v>42.527089403652298</c:v>
                </c:pt>
                <c:pt idx="119682">
                  <c:v>42.527209600395999</c:v>
                </c:pt>
                <c:pt idx="119683">
                  <c:v>42.527329796754898</c:v>
                </c:pt>
                <c:pt idx="119684">
                  <c:v>42.527449992728997</c:v>
                </c:pt>
                <c:pt idx="119685">
                  <c:v>42.527570188318499</c:v>
                </c:pt>
                <c:pt idx="119686">
                  <c:v>42.527690383523201</c:v>
                </c:pt>
                <c:pt idx="119687">
                  <c:v>42.5278105783431</c:v>
                </c:pt>
                <c:pt idx="119688">
                  <c:v>42.527930772778298</c:v>
                </c:pt>
                <c:pt idx="119689">
                  <c:v>42.5280509668288</c:v>
                </c:pt>
                <c:pt idx="119690">
                  <c:v>42.528171160494601</c:v>
                </c:pt>
                <c:pt idx="119691">
                  <c:v>42.5282913537756</c:v>
                </c:pt>
                <c:pt idx="119692">
                  <c:v>42.528411546671897</c:v>
                </c:pt>
                <c:pt idx="119693">
                  <c:v>42.528531739183499</c:v>
                </c:pt>
                <c:pt idx="119694">
                  <c:v>42.528651931310399</c:v>
                </c:pt>
                <c:pt idx="119695">
                  <c:v>42.528772123052498</c:v>
                </c:pt>
                <c:pt idx="119696">
                  <c:v>42.528892314409902</c:v>
                </c:pt>
                <c:pt idx="119697">
                  <c:v>42.529012505382603</c:v>
                </c:pt>
                <c:pt idx="119698">
                  <c:v>42.529132695970603</c:v>
                </c:pt>
                <c:pt idx="119699">
                  <c:v>42.529252886173801</c:v>
                </c:pt>
                <c:pt idx="119700">
                  <c:v>42.529373075992297</c:v>
                </c:pt>
                <c:pt idx="119701">
                  <c:v>42.529493265426197</c:v>
                </c:pt>
                <c:pt idx="119702">
                  <c:v>42.529613454475196</c:v>
                </c:pt>
                <c:pt idx="119703">
                  <c:v>42.5297336431396</c:v>
                </c:pt>
                <c:pt idx="119704">
                  <c:v>42.529853831419302</c:v>
                </c:pt>
                <c:pt idx="119705">
                  <c:v>42.529974019314203</c:v>
                </c:pt>
                <c:pt idx="119706">
                  <c:v>42.530094206824501</c:v>
                </c:pt>
                <c:pt idx="119707">
                  <c:v>42.530214393949997</c:v>
                </c:pt>
                <c:pt idx="119708">
                  <c:v>42.530334580690898</c:v>
                </c:pt>
                <c:pt idx="119709">
                  <c:v>42.530454767046997</c:v>
                </c:pt>
                <c:pt idx="119710">
                  <c:v>42.530574953018402</c:v>
                </c:pt>
                <c:pt idx="119711">
                  <c:v>42.530695138605097</c:v>
                </c:pt>
                <c:pt idx="119712">
                  <c:v>42.530815323807097</c:v>
                </c:pt>
                <c:pt idx="119713">
                  <c:v>42.530935508624403</c:v>
                </c:pt>
                <c:pt idx="119714">
                  <c:v>42.531055693056999</c:v>
                </c:pt>
                <c:pt idx="119715">
                  <c:v>42.5311758771049</c:v>
                </c:pt>
                <c:pt idx="119716">
                  <c:v>42.531296060768099</c:v>
                </c:pt>
                <c:pt idx="119717">
                  <c:v>42.531416244046603</c:v>
                </c:pt>
                <c:pt idx="119718">
                  <c:v>42.531536426940399</c:v>
                </c:pt>
                <c:pt idx="119719">
                  <c:v>42.531656609449598</c:v>
                </c:pt>
                <c:pt idx="119720">
                  <c:v>42.531776791574003</c:v>
                </c:pt>
                <c:pt idx="119721">
                  <c:v>42.5318969733137</c:v>
                </c:pt>
                <c:pt idx="119722">
                  <c:v>42.5320171546688</c:v>
                </c:pt>
                <c:pt idx="119723">
                  <c:v>42.532137335639099</c:v>
                </c:pt>
                <c:pt idx="119724">
                  <c:v>42.532257516224803</c:v>
                </c:pt>
                <c:pt idx="119725">
                  <c:v>42.532377696425698</c:v>
                </c:pt>
                <c:pt idx="119726">
                  <c:v>42.532497876241997</c:v>
                </c:pt>
                <c:pt idx="119727">
                  <c:v>42.532618055673602</c:v>
                </c:pt>
                <c:pt idx="119728">
                  <c:v>42.532738234720597</c:v>
                </c:pt>
                <c:pt idx="119729">
                  <c:v>42.532858413382797</c:v>
                </c:pt>
                <c:pt idx="119730">
                  <c:v>42.532978591660303</c:v>
                </c:pt>
                <c:pt idx="119731">
                  <c:v>42.533098769553199</c:v>
                </c:pt>
                <c:pt idx="119732">
                  <c:v>42.5332189470614</c:v>
                </c:pt>
                <c:pt idx="119733">
                  <c:v>42.533339124184899</c:v>
                </c:pt>
                <c:pt idx="119734">
                  <c:v>42.533459300923802</c:v>
                </c:pt>
                <c:pt idx="119735">
                  <c:v>42.533579477278003</c:v>
                </c:pt>
                <c:pt idx="119736">
                  <c:v>42.533699653247403</c:v>
                </c:pt>
                <c:pt idx="119737">
                  <c:v>42.5338198288323</c:v>
                </c:pt>
                <c:pt idx="119738">
                  <c:v>42.533940004032402</c:v>
                </c:pt>
                <c:pt idx="119739">
                  <c:v>42.534060178847902</c:v>
                </c:pt>
                <c:pt idx="119740">
                  <c:v>42.5341803532787</c:v>
                </c:pt>
                <c:pt idx="119741">
                  <c:v>42.534300527324902</c:v>
                </c:pt>
                <c:pt idx="119742">
                  <c:v>42.534420700986303</c:v>
                </c:pt>
                <c:pt idx="119743">
                  <c:v>42.5345408742632</c:v>
                </c:pt>
                <c:pt idx="119744">
                  <c:v>42.534661047155303</c:v>
                </c:pt>
                <c:pt idx="119745">
                  <c:v>42.534781219662797</c:v>
                </c:pt>
                <c:pt idx="119746">
                  <c:v>42.534901391785603</c:v>
                </c:pt>
                <c:pt idx="119747">
                  <c:v>42.535021563523799</c:v>
                </c:pt>
                <c:pt idx="119748">
                  <c:v>42.5351417348773</c:v>
                </c:pt>
                <c:pt idx="119749">
                  <c:v>42.535261905846099</c:v>
                </c:pt>
                <c:pt idx="119750">
                  <c:v>42.535382076430302</c:v>
                </c:pt>
                <c:pt idx="119751">
                  <c:v>42.535502246629903</c:v>
                </c:pt>
                <c:pt idx="119752">
                  <c:v>42.535622416444703</c:v>
                </c:pt>
                <c:pt idx="119753">
                  <c:v>42.535742585874999</c:v>
                </c:pt>
                <c:pt idx="119754">
                  <c:v>42.535862754920501</c:v>
                </c:pt>
                <c:pt idx="119755">
                  <c:v>42.5359829235815</c:v>
                </c:pt>
                <c:pt idx="119756">
                  <c:v>42.536103091857697</c:v>
                </c:pt>
                <c:pt idx="119757">
                  <c:v>42.536223259749399</c:v>
                </c:pt>
                <c:pt idx="119758">
                  <c:v>42.536343427256398</c:v>
                </c:pt>
                <c:pt idx="119759">
                  <c:v>42.536463594378702</c:v>
                </c:pt>
                <c:pt idx="119760">
                  <c:v>42.536583761116397</c:v>
                </c:pt>
                <c:pt idx="119761">
                  <c:v>42.536703927469397</c:v>
                </c:pt>
                <c:pt idx="119762">
                  <c:v>42.536824093437801</c:v>
                </c:pt>
                <c:pt idx="119763">
                  <c:v>42.536944259021602</c:v>
                </c:pt>
                <c:pt idx="119764">
                  <c:v>42.537064424220702</c:v>
                </c:pt>
                <c:pt idx="119765">
                  <c:v>42.537184589035199</c:v>
                </c:pt>
                <c:pt idx="119766">
                  <c:v>42.537304753465101</c:v>
                </c:pt>
                <c:pt idx="119767">
                  <c:v>42.5374249175103</c:v>
                </c:pt>
                <c:pt idx="119768">
                  <c:v>42.537545081170897</c:v>
                </c:pt>
                <c:pt idx="119769">
                  <c:v>42.537665244446799</c:v>
                </c:pt>
                <c:pt idx="119770">
                  <c:v>42.537785407338198</c:v>
                </c:pt>
                <c:pt idx="119771">
                  <c:v>42.537905569844803</c:v>
                </c:pt>
                <c:pt idx="119772">
                  <c:v>42.538025731966897</c:v>
                </c:pt>
                <c:pt idx="119773">
                  <c:v>42.538145893704304</c:v>
                </c:pt>
                <c:pt idx="119774">
                  <c:v>42.5382660550571</c:v>
                </c:pt>
                <c:pt idx="119775">
                  <c:v>42.538386216025302</c:v>
                </c:pt>
                <c:pt idx="119776">
                  <c:v>42.5385063766089</c:v>
                </c:pt>
                <c:pt idx="119777">
                  <c:v>42.538626536807797</c:v>
                </c:pt>
                <c:pt idx="119778">
                  <c:v>42.538746696622098</c:v>
                </c:pt>
                <c:pt idx="119779">
                  <c:v>42.538866856051797</c:v>
                </c:pt>
                <c:pt idx="119780">
                  <c:v>42.538987015096801</c:v>
                </c:pt>
                <c:pt idx="119781">
                  <c:v>42.539107173757301</c:v>
                </c:pt>
                <c:pt idx="119782">
                  <c:v>42.5392273320331</c:v>
                </c:pt>
                <c:pt idx="119783">
                  <c:v>42.539347489924303</c:v>
                </c:pt>
                <c:pt idx="119784">
                  <c:v>42.539467647430897</c:v>
                </c:pt>
                <c:pt idx="119785">
                  <c:v>42.539587804552902</c:v>
                </c:pt>
                <c:pt idx="119786">
                  <c:v>42.539707961290297</c:v>
                </c:pt>
                <c:pt idx="119787">
                  <c:v>42.539828117643097</c:v>
                </c:pt>
                <c:pt idx="119788">
                  <c:v>42.539948273611202</c:v>
                </c:pt>
                <c:pt idx="119789">
                  <c:v>42.540068429194797</c:v>
                </c:pt>
                <c:pt idx="119790">
                  <c:v>42.540188584393697</c:v>
                </c:pt>
                <c:pt idx="119791">
                  <c:v>42.540308739208001</c:v>
                </c:pt>
                <c:pt idx="119792">
                  <c:v>42.540428893637802</c:v>
                </c:pt>
                <c:pt idx="119793">
                  <c:v>42.540549047682902</c:v>
                </c:pt>
                <c:pt idx="119794">
                  <c:v>42.540669201343398</c:v>
                </c:pt>
                <c:pt idx="119795">
                  <c:v>42.540789354619299</c:v>
                </c:pt>
                <c:pt idx="119796">
                  <c:v>42.540909507510598</c:v>
                </c:pt>
                <c:pt idx="119797">
                  <c:v>42.541029660017401</c:v>
                </c:pt>
                <c:pt idx="119798">
                  <c:v>42.541149812139501</c:v>
                </c:pt>
                <c:pt idx="119799">
                  <c:v>42.541269963876999</c:v>
                </c:pt>
                <c:pt idx="119800">
                  <c:v>42.541390115229902</c:v>
                </c:pt>
                <c:pt idx="119801">
                  <c:v>42.541510266198301</c:v>
                </c:pt>
                <c:pt idx="119802">
                  <c:v>42.541630416781999</c:v>
                </c:pt>
                <c:pt idx="119803">
                  <c:v>42.5417505669812</c:v>
                </c:pt>
                <c:pt idx="119804">
                  <c:v>42.541870716795799</c:v>
                </c:pt>
                <c:pt idx="119805">
                  <c:v>42.541990866225703</c:v>
                </c:pt>
                <c:pt idx="119806">
                  <c:v>42.542111015271097</c:v>
                </c:pt>
                <c:pt idx="119807">
                  <c:v>42.542231163931902</c:v>
                </c:pt>
                <c:pt idx="119808">
                  <c:v>42.542351312208098</c:v>
                </c:pt>
                <c:pt idx="119809">
                  <c:v>42.542471460099797</c:v>
                </c:pt>
                <c:pt idx="119810">
                  <c:v>42.542591607606802</c:v>
                </c:pt>
                <c:pt idx="119811">
                  <c:v>42.542711754729297</c:v>
                </c:pt>
                <c:pt idx="119812">
                  <c:v>42.542831901467203</c:v>
                </c:pt>
                <c:pt idx="119813">
                  <c:v>42.542952047820499</c:v>
                </c:pt>
                <c:pt idx="119814">
                  <c:v>42.5430721937892</c:v>
                </c:pt>
                <c:pt idx="119815">
                  <c:v>42.543192339373398</c:v>
                </c:pt>
                <c:pt idx="119816">
                  <c:v>42.543312484572901</c:v>
                </c:pt>
                <c:pt idx="119817">
                  <c:v>42.543432629388001</c:v>
                </c:pt>
                <c:pt idx="119818">
                  <c:v>42.543552773818398</c:v>
                </c:pt>
                <c:pt idx="119819">
                  <c:v>42.5436729178642</c:v>
                </c:pt>
                <c:pt idx="119820">
                  <c:v>42.543793061525498</c:v>
                </c:pt>
                <c:pt idx="119821">
                  <c:v>42.543913204802301</c:v>
                </c:pt>
                <c:pt idx="119822">
                  <c:v>42.544033347694402</c:v>
                </c:pt>
                <c:pt idx="119823">
                  <c:v>42.544153490202</c:v>
                </c:pt>
                <c:pt idx="119824">
                  <c:v>42.544273632325002</c:v>
                </c:pt>
                <c:pt idx="119825">
                  <c:v>42.544393774063501</c:v>
                </c:pt>
                <c:pt idx="119826">
                  <c:v>42.544513915417397</c:v>
                </c:pt>
                <c:pt idx="119827">
                  <c:v>42.544634056386698</c:v>
                </c:pt>
                <c:pt idx="119828">
                  <c:v>42.544754196971503</c:v>
                </c:pt>
                <c:pt idx="119829">
                  <c:v>42.544874337171699</c:v>
                </c:pt>
                <c:pt idx="119830">
                  <c:v>42.544994476987299</c:v>
                </c:pt>
                <c:pt idx="119831">
                  <c:v>42.545114616418402</c:v>
                </c:pt>
                <c:pt idx="119832">
                  <c:v>42.545234755465003</c:v>
                </c:pt>
                <c:pt idx="119833">
                  <c:v>42.545354894127001</c:v>
                </c:pt>
                <c:pt idx="119834">
                  <c:v>42.545475032404397</c:v>
                </c:pt>
                <c:pt idx="119835">
                  <c:v>42.545595170297297</c:v>
                </c:pt>
                <c:pt idx="119836">
                  <c:v>42.545715307805601</c:v>
                </c:pt>
                <c:pt idx="119837">
                  <c:v>42.545835444929402</c:v>
                </c:pt>
                <c:pt idx="119838">
                  <c:v>42.545955581668601</c:v>
                </c:pt>
                <c:pt idx="119839">
                  <c:v>42.546075718023303</c:v>
                </c:pt>
                <c:pt idx="119840">
                  <c:v>42.546195853993503</c:v>
                </c:pt>
                <c:pt idx="119841">
                  <c:v>42.546315989579099</c:v>
                </c:pt>
                <c:pt idx="119842">
                  <c:v>42.546436124780101</c:v>
                </c:pt>
                <c:pt idx="119843">
                  <c:v>42.546556259596599</c:v>
                </c:pt>
                <c:pt idx="119844">
                  <c:v>42.546676394028601</c:v>
                </c:pt>
                <c:pt idx="119845">
                  <c:v>42.546796528076001</c:v>
                </c:pt>
                <c:pt idx="119846">
                  <c:v>42.546916661738898</c:v>
                </c:pt>
                <c:pt idx="119847">
                  <c:v>42.547036795017299</c:v>
                </c:pt>
                <c:pt idx="119848">
                  <c:v>42.547156927911097</c:v>
                </c:pt>
                <c:pt idx="119849">
                  <c:v>42.547277060420399</c:v>
                </c:pt>
                <c:pt idx="119850">
                  <c:v>42.547397192545098</c:v>
                </c:pt>
                <c:pt idx="119851">
                  <c:v>42.547517324285302</c:v>
                </c:pt>
                <c:pt idx="119852">
                  <c:v>42.547637455641002</c:v>
                </c:pt>
                <c:pt idx="119853">
                  <c:v>42.5477575866122</c:v>
                </c:pt>
                <c:pt idx="119854">
                  <c:v>42.547877717198801</c:v>
                </c:pt>
                <c:pt idx="119855">
                  <c:v>42.5479978474009</c:v>
                </c:pt>
                <c:pt idx="119856">
                  <c:v>42.548117977218503</c:v>
                </c:pt>
                <c:pt idx="119857">
                  <c:v>42.548238106651503</c:v>
                </c:pt>
                <c:pt idx="119858">
                  <c:v>42.5483582357001</c:v>
                </c:pt>
                <c:pt idx="119859">
                  <c:v>42.548478364364101</c:v>
                </c:pt>
                <c:pt idx="119860">
                  <c:v>42.548598492643599</c:v>
                </c:pt>
                <c:pt idx="119861">
                  <c:v>42.548718620538502</c:v>
                </c:pt>
                <c:pt idx="119862">
                  <c:v>42.548838748049</c:v>
                </c:pt>
                <c:pt idx="119863">
                  <c:v>42.548958875174897</c:v>
                </c:pt>
                <c:pt idx="119864">
                  <c:v>42.549079001916297</c:v>
                </c:pt>
                <c:pt idx="119865">
                  <c:v>42.549199128273202</c:v>
                </c:pt>
                <c:pt idx="119866">
                  <c:v>42.549319254245603</c:v>
                </c:pt>
                <c:pt idx="119867">
                  <c:v>42.549439379833501</c:v>
                </c:pt>
                <c:pt idx="119868">
                  <c:v>42.549559505036797</c:v>
                </c:pt>
                <c:pt idx="119869">
                  <c:v>42.549679629855703</c:v>
                </c:pt>
                <c:pt idx="119870">
                  <c:v>42.549799754289999</c:v>
                </c:pt>
                <c:pt idx="119871">
                  <c:v>42.5499198783399</c:v>
                </c:pt>
                <c:pt idx="119872">
                  <c:v>42.550040002005197</c:v>
                </c:pt>
                <c:pt idx="119873">
                  <c:v>42.550160125285998</c:v>
                </c:pt>
                <c:pt idx="119874">
                  <c:v>42.550280248182297</c:v>
                </c:pt>
                <c:pt idx="119875">
                  <c:v>42.550400370694099</c:v>
                </c:pt>
                <c:pt idx="119876">
                  <c:v>42.550520492821498</c:v>
                </c:pt>
                <c:pt idx="119877">
                  <c:v>42.550640614564301</c:v>
                </c:pt>
                <c:pt idx="119878">
                  <c:v>42.550760735922601</c:v>
                </c:pt>
                <c:pt idx="119879">
                  <c:v>42.550880856896399</c:v>
                </c:pt>
                <c:pt idx="119880">
                  <c:v>42.5510009774857</c:v>
                </c:pt>
                <c:pt idx="119881">
                  <c:v>42.551121097690498</c:v>
                </c:pt>
                <c:pt idx="119882">
                  <c:v>42.551241217510899</c:v>
                </c:pt>
                <c:pt idx="119883">
                  <c:v>42.551361336946698</c:v>
                </c:pt>
                <c:pt idx="119884">
                  <c:v>42.551481455998101</c:v>
                </c:pt>
                <c:pt idx="119885">
                  <c:v>42.5516015746649</c:v>
                </c:pt>
                <c:pt idx="119886">
                  <c:v>42.551721692947297</c:v>
                </c:pt>
                <c:pt idx="119887">
                  <c:v>42.551841810845197</c:v>
                </c:pt>
                <c:pt idx="119888">
                  <c:v>42.551961928358502</c:v>
                </c:pt>
                <c:pt idx="119889">
                  <c:v>42.552082045487403</c:v>
                </c:pt>
                <c:pt idx="119890">
                  <c:v>42.5522021622319</c:v>
                </c:pt>
                <c:pt idx="119891">
                  <c:v>42.552322278591802</c:v>
                </c:pt>
                <c:pt idx="119892">
                  <c:v>42.552442394567301</c:v>
                </c:pt>
                <c:pt idx="119893">
                  <c:v>42.552562510158197</c:v>
                </c:pt>
                <c:pt idx="119894">
                  <c:v>42.552682625364703</c:v>
                </c:pt>
                <c:pt idx="119895">
                  <c:v>42.552802740186799</c:v>
                </c:pt>
                <c:pt idx="119896">
                  <c:v>42.552922854624299</c:v>
                </c:pt>
                <c:pt idx="119897">
                  <c:v>42.553042968677403</c:v>
                </c:pt>
                <c:pt idx="119898">
                  <c:v>42.553163082346003</c:v>
                </c:pt>
                <c:pt idx="119899">
                  <c:v>42.553283195630101</c:v>
                </c:pt>
                <c:pt idx="119900">
                  <c:v>42.553403308529703</c:v>
                </c:pt>
                <c:pt idx="119901">
                  <c:v>42.5535234210449</c:v>
                </c:pt>
                <c:pt idx="119902">
                  <c:v>42.553643533175602</c:v>
                </c:pt>
                <c:pt idx="119903">
                  <c:v>42.553763644921901</c:v>
                </c:pt>
                <c:pt idx="119904">
                  <c:v>42.553883756283597</c:v>
                </c:pt>
                <c:pt idx="119905">
                  <c:v>42.554003867260903</c:v>
                </c:pt>
                <c:pt idx="119906">
                  <c:v>42.554123977853799</c:v>
                </c:pt>
                <c:pt idx="119907">
                  <c:v>42.554244088062198</c:v>
                </c:pt>
                <c:pt idx="119908">
                  <c:v>42.554364197886102</c:v>
                </c:pt>
                <c:pt idx="119909">
                  <c:v>42.554484307325502</c:v>
                </c:pt>
                <c:pt idx="119910">
                  <c:v>42.554604416380499</c:v>
                </c:pt>
                <c:pt idx="119911">
                  <c:v>42.5547245250511</c:v>
                </c:pt>
                <c:pt idx="119912">
                  <c:v>42.554844633337197</c:v>
                </c:pt>
                <c:pt idx="119913">
                  <c:v>42.554964741238798</c:v>
                </c:pt>
                <c:pt idx="119914">
                  <c:v>42.555084848755897</c:v>
                </c:pt>
                <c:pt idx="119915">
                  <c:v>42.555204955888698</c:v>
                </c:pt>
                <c:pt idx="119916">
                  <c:v>42.555325062636904</c:v>
                </c:pt>
                <c:pt idx="119917">
                  <c:v>42.555445169000699</c:v>
                </c:pt>
                <c:pt idx="119918">
                  <c:v>42.555565274980097</c:v>
                </c:pt>
                <c:pt idx="119919">
                  <c:v>42.555685380574999</c:v>
                </c:pt>
                <c:pt idx="119920">
                  <c:v>42.555805485785498</c:v>
                </c:pt>
                <c:pt idx="119921">
                  <c:v>42.555925590611501</c:v>
                </c:pt>
                <c:pt idx="119922">
                  <c:v>42.556045695053101</c:v>
                </c:pt>
                <c:pt idx="119923">
                  <c:v>42.556165799110197</c:v>
                </c:pt>
                <c:pt idx="119924">
                  <c:v>42.556285902782903</c:v>
                </c:pt>
                <c:pt idx="119925">
                  <c:v>42.5564060060711</c:v>
                </c:pt>
                <c:pt idx="119926">
                  <c:v>42.556526108975</c:v>
                </c:pt>
                <c:pt idx="119927">
                  <c:v>42.556646211494296</c:v>
                </c:pt>
                <c:pt idx="119928">
                  <c:v>42.556766313629304</c:v>
                </c:pt>
                <c:pt idx="119929">
                  <c:v>42.5568864153798</c:v>
                </c:pt>
                <c:pt idx="119930">
                  <c:v>42.557006516745801</c:v>
                </c:pt>
                <c:pt idx="119931">
                  <c:v>42.557126617727498</c:v>
                </c:pt>
                <c:pt idx="119932">
                  <c:v>42.557246718324699</c:v>
                </c:pt>
                <c:pt idx="119933">
                  <c:v>42.557366818537403</c:v>
                </c:pt>
                <c:pt idx="119934">
                  <c:v>42.557486918365697</c:v>
                </c:pt>
                <c:pt idx="119935">
                  <c:v>42.557607017809602</c:v>
                </c:pt>
                <c:pt idx="119936">
                  <c:v>42.557727116869103</c:v>
                </c:pt>
                <c:pt idx="119937">
                  <c:v>42.5578472155442</c:v>
                </c:pt>
                <c:pt idx="119938">
                  <c:v>42.557967313834801</c:v>
                </c:pt>
                <c:pt idx="119939">
                  <c:v>42.558087411740999</c:v>
                </c:pt>
                <c:pt idx="119940">
                  <c:v>42.5582075092628</c:v>
                </c:pt>
                <c:pt idx="119941">
                  <c:v>42.558327606400098</c:v>
                </c:pt>
                <c:pt idx="119942">
                  <c:v>42.558447703153099</c:v>
                </c:pt>
                <c:pt idx="119943">
                  <c:v>42.558567799521597</c:v>
                </c:pt>
                <c:pt idx="119944">
                  <c:v>42.558687895505699</c:v>
                </c:pt>
                <c:pt idx="119945">
                  <c:v>42.558807991105397</c:v>
                </c:pt>
                <c:pt idx="119946">
                  <c:v>42.558928086320698</c:v>
                </c:pt>
                <c:pt idx="119947">
                  <c:v>42.559048181151503</c:v>
                </c:pt>
                <c:pt idx="119948">
                  <c:v>42.559168275597997</c:v>
                </c:pt>
                <c:pt idx="119949">
                  <c:v>42.559288369660003</c:v>
                </c:pt>
                <c:pt idx="119950">
                  <c:v>42.559408463337597</c:v>
                </c:pt>
                <c:pt idx="119951">
                  <c:v>42.559528556630802</c:v>
                </c:pt>
                <c:pt idx="119952">
                  <c:v>42.559648649539596</c:v>
                </c:pt>
                <c:pt idx="119953">
                  <c:v>42.559768742064001</c:v>
                </c:pt>
                <c:pt idx="119954">
                  <c:v>42.559888834204003</c:v>
                </c:pt>
                <c:pt idx="119955">
                  <c:v>42.5600089259596</c:v>
                </c:pt>
                <c:pt idx="119956">
                  <c:v>42.560129017330802</c:v>
                </c:pt>
                <c:pt idx="119957">
                  <c:v>42.560249108317599</c:v>
                </c:pt>
                <c:pt idx="119958">
                  <c:v>42.560369198919901</c:v>
                </c:pt>
                <c:pt idx="119959">
                  <c:v>42.560489289137898</c:v>
                </c:pt>
                <c:pt idx="119960">
                  <c:v>42.560609378971499</c:v>
                </c:pt>
                <c:pt idx="119961">
                  <c:v>42.560729468420703</c:v>
                </c:pt>
                <c:pt idx="119962">
                  <c:v>42.560849557485497</c:v>
                </c:pt>
                <c:pt idx="119963">
                  <c:v>42.560969646165901</c:v>
                </c:pt>
                <c:pt idx="119964">
                  <c:v>42.561089734461902</c:v>
                </c:pt>
                <c:pt idx="119965">
                  <c:v>42.561209822373499</c:v>
                </c:pt>
                <c:pt idx="119966">
                  <c:v>42.561329909900699</c:v>
                </c:pt>
                <c:pt idx="119967">
                  <c:v>42.561449997043603</c:v>
                </c:pt>
                <c:pt idx="119968">
                  <c:v>42.561570083802003</c:v>
                </c:pt>
                <c:pt idx="119969">
                  <c:v>42.561690170176099</c:v>
                </c:pt>
                <c:pt idx="119970">
                  <c:v>42.5618102561657</c:v>
                </c:pt>
                <c:pt idx="119971">
                  <c:v>42.561930341771003</c:v>
                </c:pt>
                <c:pt idx="119972">
                  <c:v>42.562050426991902</c:v>
                </c:pt>
                <c:pt idx="119973">
                  <c:v>42.562170511828398</c:v>
                </c:pt>
                <c:pt idx="119974">
                  <c:v>42.562290596280597</c:v>
                </c:pt>
                <c:pt idx="119975">
                  <c:v>42.5624106803483</c:v>
                </c:pt>
                <c:pt idx="119976">
                  <c:v>42.562530764031699</c:v>
                </c:pt>
                <c:pt idx="119977">
                  <c:v>42.562650847330701</c:v>
                </c:pt>
                <c:pt idx="119978">
                  <c:v>42.562770930245399</c:v>
                </c:pt>
                <c:pt idx="119979">
                  <c:v>42.562891012775601</c:v>
                </c:pt>
                <c:pt idx="119980">
                  <c:v>42.563011094921499</c:v>
                </c:pt>
                <c:pt idx="119981">
                  <c:v>42.563131176683001</c:v>
                </c:pt>
                <c:pt idx="119982">
                  <c:v>42.563251258060099</c:v>
                </c:pt>
                <c:pt idx="119983">
                  <c:v>42.5633713390529</c:v>
                </c:pt>
                <c:pt idx="119984">
                  <c:v>42.563491419661297</c:v>
                </c:pt>
                <c:pt idx="119985">
                  <c:v>42.563611499885297</c:v>
                </c:pt>
                <c:pt idx="119986">
                  <c:v>42.563731579725001</c:v>
                </c:pt>
                <c:pt idx="119987">
                  <c:v>42.563851659180301</c:v>
                </c:pt>
                <c:pt idx="119988">
                  <c:v>42.563971738251198</c:v>
                </c:pt>
                <c:pt idx="119989">
                  <c:v>42.564091816937797</c:v>
                </c:pt>
                <c:pt idx="119990">
                  <c:v>42.56421189524</c:v>
                </c:pt>
                <c:pt idx="119991">
                  <c:v>42.564331973157898</c:v>
                </c:pt>
                <c:pt idx="119992">
                  <c:v>42.564452050691401</c:v>
                </c:pt>
                <c:pt idx="119993">
                  <c:v>42.564572127840499</c:v>
                </c:pt>
                <c:pt idx="119994">
                  <c:v>42.564692204605301</c:v>
                </c:pt>
                <c:pt idx="119995">
                  <c:v>42.564812280985699</c:v>
                </c:pt>
                <c:pt idx="119996">
                  <c:v>42.564932356981799</c:v>
                </c:pt>
                <c:pt idx="119997">
                  <c:v>42.565052432593497</c:v>
                </c:pt>
                <c:pt idx="119998">
                  <c:v>42.565172507820897</c:v>
                </c:pt>
                <c:pt idx="119999">
                  <c:v>42.565292582663901</c:v>
                </c:pt>
                <c:pt idx="120000">
                  <c:v>42.5654126571226</c:v>
                </c:pt>
                <c:pt idx="120001">
                  <c:v>42.565532731196903</c:v>
                </c:pt>
                <c:pt idx="120002">
                  <c:v>42.565652804886902</c:v>
                </c:pt>
                <c:pt idx="120003">
                  <c:v>42.565772878192497</c:v>
                </c:pt>
                <c:pt idx="120004">
                  <c:v>42.565892951113803</c:v>
                </c:pt>
                <c:pt idx="120005">
                  <c:v>42.566013023650697</c:v>
                </c:pt>
                <c:pt idx="120006">
                  <c:v>42.566133095803302</c:v>
                </c:pt>
                <c:pt idx="120007">
                  <c:v>42.566253167571602</c:v>
                </c:pt>
                <c:pt idx="120008">
                  <c:v>42.566373238955499</c:v>
                </c:pt>
                <c:pt idx="120009">
                  <c:v>42.566493309955099</c:v>
                </c:pt>
                <c:pt idx="120010">
                  <c:v>42.566613380570303</c:v>
                </c:pt>
                <c:pt idx="120011">
                  <c:v>42.566733450801202</c:v>
                </c:pt>
                <c:pt idx="120012">
                  <c:v>42.566853520647797</c:v>
                </c:pt>
                <c:pt idx="120013">
                  <c:v>42.566973590110102</c:v>
                </c:pt>
                <c:pt idx="120014">
                  <c:v>42.567093659187996</c:v>
                </c:pt>
                <c:pt idx="120015">
                  <c:v>42.567213727881601</c:v>
                </c:pt>
                <c:pt idx="120016">
                  <c:v>42.567333796190802</c:v>
                </c:pt>
                <c:pt idx="120017">
                  <c:v>42.567453864115798</c:v>
                </c:pt>
                <c:pt idx="120018">
                  <c:v>42.567573931656398</c:v>
                </c:pt>
                <c:pt idx="120019">
                  <c:v>42.567693998812601</c:v>
                </c:pt>
                <c:pt idx="120020">
                  <c:v>42.567814065584599</c:v>
                </c:pt>
                <c:pt idx="120021">
                  <c:v>42.567934131972201</c:v>
                </c:pt>
                <c:pt idx="120022">
                  <c:v>42.568054197975499</c:v>
                </c:pt>
                <c:pt idx="120023">
                  <c:v>42.5681742635945</c:v>
                </c:pt>
                <c:pt idx="120024">
                  <c:v>42.568294328829197</c:v>
                </c:pt>
                <c:pt idx="120025">
                  <c:v>42.568414393679497</c:v>
                </c:pt>
                <c:pt idx="120026">
                  <c:v>42.5685344581455</c:v>
                </c:pt>
                <c:pt idx="120027">
                  <c:v>42.568654522227298</c:v>
                </c:pt>
                <c:pt idx="120028">
                  <c:v>42.5687745859247</c:v>
                </c:pt>
                <c:pt idx="120029">
                  <c:v>42.568894649237699</c:v>
                </c:pt>
                <c:pt idx="120030">
                  <c:v>42.569014712166499</c:v>
                </c:pt>
                <c:pt idx="120031">
                  <c:v>42.569134774711003</c:v>
                </c:pt>
                <c:pt idx="120032">
                  <c:v>42.569254836871103</c:v>
                </c:pt>
                <c:pt idx="120033">
                  <c:v>42.569374898646998</c:v>
                </c:pt>
                <c:pt idx="120034">
                  <c:v>42.569494960038497</c:v>
                </c:pt>
                <c:pt idx="120035">
                  <c:v>42.569615021045799</c:v>
                </c:pt>
                <c:pt idx="120036">
                  <c:v>42.569735081668703</c:v>
                </c:pt>
                <c:pt idx="120037">
                  <c:v>42.569855141907297</c:v>
                </c:pt>
                <c:pt idx="120038">
                  <c:v>42.569975201761601</c:v>
                </c:pt>
                <c:pt idx="120039">
                  <c:v>42.5700952612317</c:v>
                </c:pt>
                <c:pt idx="120040">
                  <c:v>42.570215320317402</c:v>
                </c:pt>
                <c:pt idx="120041">
                  <c:v>42.5703353790188</c:v>
                </c:pt>
                <c:pt idx="120042">
                  <c:v>42.570455437335902</c:v>
                </c:pt>
                <c:pt idx="120043">
                  <c:v>42.570575495268798</c:v>
                </c:pt>
                <c:pt idx="120044">
                  <c:v>42.570695552817298</c:v>
                </c:pt>
                <c:pt idx="120045">
                  <c:v>42.570815609981501</c:v>
                </c:pt>
                <c:pt idx="120046">
                  <c:v>42.5709356667615</c:v>
                </c:pt>
                <c:pt idx="120047">
                  <c:v>42.571055723157201</c:v>
                </c:pt>
                <c:pt idx="120048">
                  <c:v>42.571175779168499</c:v>
                </c:pt>
                <c:pt idx="120049">
                  <c:v>42.571295834795599</c:v>
                </c:pt>
                <c:pt idx="120050">
                  <c:v>42.571415890038402</c:v>
                </c:pt>
                <c:pt idx="120051">
                  <c:v>42.571535944896901</c:v>
                </c:pt>
                <c:pt idx="120052">
                  <c:v>42.571655999371103</c:v>
                </c:pt>
                <c:pt idx="120053">
                  <c:v>42.5717760534611</c:v>
                </c:pt>
                <c:pt idx="120054">
                  <c:v>42.571896107166701</c:v>
                </c:pt>
                <c:pt idx="120055">
                  <c:v>42.572016160488097</c:v>
                </c:pt>
                <c:pt idx="120056">
                  <c:v>42.572136213425203</c:v>
                </c:pt>
                <c:pt idx="120057">
                  <c:v>42.572256265977998</c:v>
                </c:pt>
                <c:pt idx="120058">
                  <c:v>42.572376318146603</c:v>
                </c:pt>
                <c:pt idx="120059">
                  <c:v>42.572496369930803</c:v>
                </c:pt>
                <c:pt idx="120060">
                  <c:v>42.5726164213308</c:v>
                </c:pt>
                <c:pt idx="120061">
                  <c:v>42.572736472346499</c:v>
                </c:pt>
                <c:pt idx="120062">
                  <c:v>42.572856522978</c:v>
                </c:pt>
                <c:pt idx="120063">
                  <c:v>42.572976573225098</c:v>
                </c:pt>
                <c:pt idx="120064">
                  <c:v>42.573096623087999</c:v>
                </c:pt>
                <c:pt idx="120065">
                  <c:v>42.573216672566701</c:v>
                </c:pt>
                <c:pt idx="120066">
                  <c:v>42.573336721661001</c:v>
                </c:pt>
                <c:pt idx="120067">
                  <c:v>42.573456770371102</c:v>
                </c:pt>
                <c:pt idx="120068">
                  <c:v>42.573576818696999</c:v>
                </c:pt>
                <c:pt idx="120069">
                  <c:v>42.5736968666385</c:v>
                </c:pt>
                <c:pt idx="120070">
                  <c:v>42.573816914195802</c:v>
                </c:pt>
                <c:pt idx="120071">
                  <c:v>42.573936961368901</c:v>
                </c:pt>
                <c:pt idx="120072">
                  <c:v>42.574057008157702</c:v>
                </c:pt>
                <c:pt idx="120073">
                  <c:v>42.574177054562199</c:v>
                </c:pt>
                <c:pt idx="120074">
                  <c:v>42.574297100582399</c:v>
                </c:pt>
                <c:pt idx="120075">
                  <c:v>42.574417146218501</c:v>
                </c:pt>
                <c:pt idx="120076">
                  <c:v>42.574537191470199</c:v>
                </c:pt>
                <c:pt idx="120077">
                  <c:v>42.5746572363377</c:v>
                </c:pt>
                <c:pt idx="120078">
                  <c:v>42.574777280821003</c:v>
                </c:pt>
                <c:pt idx="120079">
                  <c:v>42.574897324919903</c:v>
                </c:pt>
                <c:pt idx="120080">
                  <c:v>42.575017368634697</c:v>
                </c:pt>
                <c:pt idx="120081">
                  <c:v>42.575137411965201</c:v>
                </c:pt>
                <c:pt idx="120082">
                  <c:v>42.575257454911402</c:v>
                </c:pt>
                <c:pt idx="120083">
                  <c:v>42.575377497473397</c:v>
                </c:pt>
                <c:pt idx="120084">
                  <c:v>42.575497539651202</c:v>
                </c:pt>
                <c:pt idx="120085">
                  <c:v>42.575617581444703</c:v>
                </c:pt>
                <c:pt idx="120086">
                  <c:v>42.575737622854</c:v>
                </c:pt>
                <c:pt idx="120087">
                  <c:v>42.575857663878999</c:v>
                </c:pt>
                <c:pt idx="120088">
                  <c:v>42.575977704519801</c:v>
                </c:pt>
                <c:pt idx="120089">
                  <c:v>42.576097744776298</c:v>
                </c:pt>
                <c:pt idx="120090">
                  <c:v>42.576217784648598</c:v>
                </c:pt>
                <c:pt idx="120091">
                  <c:v>42.576337824136701</c:v>
                </c:pt>
                <c:pt idx="120092">
                  <c:v>42.576457863240499</c:v>
                </c:pt>
                <c:pt idx="120093">
                  <c:v>42.5765779019601</c:v>
                </c:pt>
                <c:pt idx="120094">
                  <c:v>42.576697940295503</c:v>
                </c:pt>
                <c:pt idx="120095">
                  <c:v>42.576817978246602</c:v>
                </c:pt>
                <c:pt idx="120096">
                  <c:v>42.576938015813496</c:v>
                </c:pt>
                <c:pt idx="120097">
                  <c:v>42.5770580529962</c:v>
                </c:pt>
                <c:pt idx="120098">
                  <c:v>42.5771780897947</c:v>
                </c:pt>
                <c:pt idx="120099">
                  <c:v>42.577298126208902</c:v>
                </c:pt>
                <c:pt idx="120100">
                  <c:v>42.577418162238899</c:v>
                </c:pt>
                <c:pt idx="120101">
                  <c:v>42.577538197884699</c:v>
                </c:pt>
                <c:pt idx="120102">
                  <c:v>42.577658233146202</c:v>
                </c:pt>
                <c:pt idx="120103">
                  <c:v>42.577778268023501</c:v>
                </c:pt>
                <c:pt idx="120104">
                  <c:v>42.577898302516601</c:v>
                </c:pt>
                <c:pt idx="120105">
                  <c:v>42.578018336625497</c:v>
                </c:pt>
                <c:pt idx="120106">
                  <c:v>42.578138370350203</c:v>
                </c:pt>
                <c:pt idx="120107">
                  <c:v>42.578258403690597</c:v>
                </c:pt>
                <c:pt idx="120108">
                  <c:v>42.578378436646901</c:v>
                </c:pt>
                <c:pt idx="120109">
                  <c:v>42.5784984692189</c:v>
                </c:pt>
                <c:pt idx="120110">
                  <c:v>42.578618501406702</c:v>
                </c:pt>
                <c:pt idx="120111">
                  <c:v>42.578738533210299</c:v>
                </c:pt>
                <c:pt idx="120112">
                  <c:v>42.578858564629698</c:v>
                </c:pt>
                <c:pt idx="120113">
                  <c:v>42.5789785956648</c:v>
                </c:pt>
                <c:pt idx="120114">
                  <c:v>42.579098626315798</c:v>
                </c:pt>
                <c:pt idx="120115">
                  <c:v>42.579218656582498</c:v>
                </c:pt>
                <c:pt idx="120116">
                  <c:v>42.5793386864651</c:v>
                </c:pt>
                <c:pt idx="120117">
                  <c:v>42.579458715963398</c:v>
                </c:pt>
                <c:pt idx="120118">
                  <c:v>42.579578745077598</c:v>
                </c:pt>
                <c:pt idx="120119">
                  <c:v>42.5796987738075</c:v>
                </c:pt>
                <c:pt idx="120120">
                  <c:v>42.579818802153198</c:v>
                </c:pt>
                <c:pt idx="120121">
                  <c:v>42.579938830114799</c:v>
                </c:pt>
                <c:pt idx="120122">
                  <c:v>42.580058857692102</c:v>
                </c:pt>
                <c:pt idx="120123">
                  <c:v>42.5801788848852</c:v>
                </c:pt>
                <c:pt idx="120124">
                  <c:v>42.5802989116942</c:v>
                </c:pt>
                <c:pt idx="120125">
                  <c:v>42.580418938118903</c:v>
                </c:pt>
                <c:pt idx="120126">
                  <c:v>42.580538964159501</c:v>
                </c:pt>
                <c:pt idx="120127">
                  <c:v>42.580658989815802</c:v>
                </c:pt>
                <c:pt idx="120128">
                  <c:v>42.580779015087998</c:v>
                </c:pt>
                <c:pt idx="120129">
                  <c:v>42.580899039976003</c:v>
                </c:pt>
                <c:pt idx="120130">
                  <c:v>42.581019064479797</c:v>
                </c:pt>
                <c:pt idx="120131">
                  <c:v>42.5811390885994</c:v>
                </c:pt>
                <c:pt idx="120132">
                  <c:v>42.581259112334799</c:v>
                </c:pt>
                <c:pt idx="120133">
                  <c:v>42.581379135685999</c:v>
                </c:pt>
                <c:pt idx="120134">
                  <c:v>42.581499158653102</c:v>
                </c:pt>
                <c:pt idx="120135">
                  <c:v>42.581619181235901</c:v>
                </c:pt>
                <c:pt idx="120136">
                  <c:v>42.581739203434601</c:v>
                </c:pt>
                <c:pt idx="120137">
                  <c:v>42.581859225249097</c:v>
                </c:pt>
                <c:pt idx="120138">
                  <c:v>42.581979246679403</c:v>
                </c:pt>
                <c:pt idx="120139">
                  <c:v>42.582099267725603</c:v>
                </c:pt>
                <c:pt idx="120140">
                  <c:v>42.582219288387599</c:v>
                </c:pt>
                <c:pt idx="120141">
                  <c:v>42.582339308665297</c:v>
                </c:pt>
                <c:pt idx="120142">
                  <c:v>42.582459328558997</c:v>
                </c:pt>
                <c:pt idx="120143">
                  <c:v>42.5825793480684</c:v>
                </c:pt>
                <c:pt idx="120144">
                  <c:v>42.582699367193698</c:v>
                </c:pt>
                <c:pt idx="120145">
                  <c:v>42.582819385934798</c:v>
                </c:pt>
                <c:pt idx="120146">
                  <c:v>42.5829394042917</c:v>
                </c:pt>
                <c:pt idx="120147">
                  <c:v>42.583059422264498</c:v>
                </c:pt>
                <c:pt idx="120148">
                  <c:v>42.583179439853097</c:v>
                </c:pt>
                <c:pt idx="120149">
                  <c:v>42.5832994570575</c:v>
                </c:pt>
                <c:pt idx="120150">
                  <c:v>42.583419473877797</c:v>
                </c:pt>
                <c:pt idx="120151">
                  <c:v>42.583539490313903</c:v>
                </c:pt>
                <c:pt idx="120152">
                  <c:v>42.583659506365798</c:v>
                </c:pt>
                <c:pt idx="120153">
                  <c:v>42.583779522033602</c:v>
                </c:pt>
                <c:pt idx="120154">
                  <c:v>42.583899537317201</c:v>
                </c:pt>
                <c:pt idx="120155">
                  <c:v>42.584019552216702</c:v>
                </c:pt>
                <c:pt idx="120156">
                  <c:v>42.584139566731999</c:v>
                </c:pt>
                <c:pt idx="120157">
                  <c:v>42.584259580863197</c:v>
                </c:pt>
                <c:pt idx="120158">
                  <c:v>42.584379594610198</c:v>
                </c:pt>
                <c:pt idx="120159">
                  <c:v>42.584499607973001</c:v>
                </c:pt>
                <c:pt idx="120160">
                  <c:v>42.584619620951699</c:v>
                </c:pt>
                <c:pt idx="120161">
                  <c:v>42.584739633546199</c:v>
                </c:pt>
                <c:pt idx="120162">
                  <c:v>42.584859645756602</c:v>
                </c:pt>
                <c:pt idx="120163">
                  <c:v>42.584979657582899</c:v>
                </c:pt>
                <c:pt idx="120164">
                  <c:v>42.585099669024999</c:v>
                </c:pt>
                <c:pt idx="120165">
                  <c:v>42.585219680082901</c:v>
                </c:pt>
                <c:pt idx="120166">
                  <c:v>42.585339690756697</c:v>
                </c:pt>
                <c:pt idx="120167">
                  <c:v>42.585459701046403</c:v>
                </c:pt>
                <c:pt idx="120168">
                  <c:v>42.585579710951897</c:v>
                </c:pt>
                <c:pt idx="120169">
                  <c:v>42.585699720473301</c:v>
                </c:pt>
                <c:pt idx="120170">
                  <c:v>42.585819729610499</c:v>
                </c:pt>
                <c:pt idx="120171">
                  <c:v>42.585939738363599</c:v>
                </c:pt>
                <c:pt idx="120172">
                  <c:v>42.586059746732602</c:v>
                </c:pt>
                <c:pt idx="120173">
                  <c:v>42.586179754717399</c:v>
                </c:pt>
                <c:pt idx="120174">
                  <c:v>42.586299762318099</c:v>
                </c:pt>
                <c:pt idx="120175">
                  <c:v>42.5864197695347</c:v>
                </c:pt>
                <c:pt idx="120176">
                  <c:v>42.586539776367097</c:v>
                </c:pt>
                <c:pt idx="120177">
                  <c:v>42.586659782815403</c:v>
                </c:pt>
                <c:pt idx="120178">
                  <c:v>42.586779788879603</c:v>
                </c:pt>
                <c:pt idx="120179">
                  <c:v>42.586899794559599</c:v>
                </c:pt>
                <c:pt idx="120180">
                  <c:v>42.587019799855497</c:v>
                </c:pt>
                <c:pt idx="120181">
                  <c:v>42.587139804767297</c:v>
                </c:pt>
                <c:pt idx="120182">
                  <c:v>42.587259809294899</c:v>
                </c:pt>
                <c:pt idx="120183">
                  <c:v>42.587379813438503</c:v>
                </c:pt>
                <c:pt idx="120184">
                  <c:v>42.587499817197902</c:v>
                </c:pt>
                <c:pt idx="120185">
                  <c:v>42.587619820573202</c:v>
                </c:pt>
                <c:pt idx="120186">
                  <c:v>42.587739823564299</c:v>
                </c:pt>
                <c:pt idx="120187">
                  <c:v>42.587859826171403</c:v>
                </c:pt>
                <c:pt idx="120188">
                  <c:v>42.587979828394303</c:v>
                </c:pt>
                <c:pt idx="120189">
                  <c:v>42.588099830233098</c:v>
                </c:pt>
                <c:pt idx="120190">
                  <c:v>42.588219831687802</c:v>
                </c:pt>
                <c:pt idx="120191">
                  <c:v>42.5883398327584</c:v>
                </c:pt>
                <c:pt idx="120192">
                  <c:v>42.588459833444901</c:v>
                </c:pt>
                <c:pt idx="120193">
                  <c:v>42.588579833747303</c:v>
                </c:pt>
                <c:pt idx="120194">
                  <c:v>42.588699833665501</c:v>
                </c:pt>
                <c:pt idx="120195">
                  <c:v>42.5888198331997</c:v>
                </c:pt>
                <c:pt idx="120196">
                  <c:v>42.588939832349702</c:v>
                </c:pt>
                <c:pt idx="120197">
                  <c:v>42.589059831115598</c:v>
                </c:pt>
                <c:pt idx="120198">
                  <c:v>42.589179829497503</c:v>
                </c:pt>
                <c:pt idx="120199">
                  <c:v>42.589299827495203</c:v>
                </c:pt>
                <c:pt idx="120200">
                  <c:v>42.589419825108799</c:v>
                </c:pt>
                <c:pt idx="120201">
                  <c:v>42.589539822338303</c:v>
                </c:pt>
                <c:pt idx="120202">
                  <c:v>42.589659819183701</c:v>
                </c:pt>
                <c:pt idx="120203">
                  <c:v>42.589779815645002</c:v>
                </c:pt>
                <c:pt idx="120204">
                  <c:v>42.589899811722297</c:v>
                </c:pt>
                <c:pt idx="120205">
                  <c:v>42.590019807415402</c:v>
                </c:pt>
                <c:pt idx="120206">
                  <c:v>42.590139802724401</c:v>
                </c:pt>
                <c:pt idx="120207">
                  <c:v>42.590259797649303</c:v>
                </c:pt>
                <c:pt idx="120208">
                  <c:v>42.590379792190198</c:v>
                </c:pt>
                <c:pt idx="120209">
                  <c:v>42.590499786346903</c:v>
                </c:pt>
                <c:pt idx="120210">
                  <c:v>42.590619780119603</c:v>
                </c:pt>
                <c:pt idx="120211">
                  <c:v>42.590739773508098</c:v>
                </c:pt>
                <c:pt idx="120212">
                  <c:v>42.590859766512601</c:v>
                </c:pt>
                <c:pt idx="120213">
                  <c:v>42.590979759132999</c:v>
                </c:pt>
                <c:pt idx="120214">
                  <c:v>42.591099751369299</c:v>
                </c:pt>
                <c:pt idx="120215">
                  <c:v>42.591219743221501</c:v>
                </c:pt>
                <c:pt idx="120216">
                  <c:v>42.591339734689697</c:v>
                </c:pt>
                <c:pt idx="120217">
                  <c:v>42.591459725773703</c:v>
                </c:pt>
                <c:pt idx="120218">
                  <c:v>42.591579716473703</c:v>
                </c:pt>
                <c:pt idx="120219">
                  <c:v>42.591699706789598</c:v>
                </c:pt>
                <c:pt idx="120220">
                  <c:v>42.591819696721402</c:v>
                </c:pt>
                <c:pt idx="120221">
                  <c:v>42.5919396862692</c:v>
                </c:pt>
                <c:pt idx="120222">
                  <c:v>42.5920596754328</c:v>
                </c:pt>
                <c:pt idx="120223">
                  <c:v>42.592179664212402</c:v>
                </c:pt>
                <c:pt idx="120224">
                  <c:v>42.592299652607899</c:v>
                </c:pt>
                <c:pt idx="120225">
                  <c:v>42.592419640619397</c:v>
                </c:pt>
                <c:pt idx="120226">
                  <c:v>42.592539628246698</c:v>
                </c:pt>
                <c:pt idx="120227">
                  <c:v>42.592659615490099</c:v>
                </c:pt>
                <c:pt idx="120228">
                  <c:v>42.592779602349303</c:v>
                </c:pt>
                <c:pt idx="120229">
                  <c:v>42.592899588824501</c:v>
                </c:pt>
                <c:pt idx="120230">
                  <c:v>42.593019574915601</c:v>
                </c:pt>
                <c:pt idx="120231">
                  <c:v>42.593139560622603</c:v>
                </c:pt>
                <c:pt idx="120232">
                  <c:v>42.5932595459456</c:v>
                </c:pt>
                <c:pt idx="120233">
                  <c:v>42.593379530884498</c:v>
                </c:pt>
                <c:pt idx="120234">
                  <c:v>42.593499515439298</c:v>
                </c:pt>
                <c:pt idx="120235">
                  <c:v>42.593619499610099</c:v>
                </c:pt>
                <c:pt idx="120236">
                  <c:v>42.593739483396803</c:v>
                </c:pt>
                <c:pt idx="120237">
                  <c:v>42.593859466799501</c:v>
                </c:pt>
                <c:pt idx="120238">
                  <c:v>42.5939794498181</c:v>
                </c:pt>
                <c:pt idx="120239">
                  <c:v>42.594099432452701</c:v>
                </c:pt>
                <c:pt idx="120240">
                  <c:v>42.594219414703197</c:v>
                </c:pt>
                <c:pt idx="120241">
                  <c:v>42.594339396569701</c:v>
                </c:pt>
                <c:pt idx="120242">
                  <c:v>42.5944593780521</c:v>
                </c:pt>
                <c:pt idx="120243">
                  <c:v>42.594579359150401</c:v>
                </c:pt>
                <c:pt idx="120244">
                  <c:v>42.594699339864697</c:v>
                </c:pt>
                <c:pt idx="120245">
                  <c:v>42.594819320195001</c:v>
                </c:pt>
                <c:pt idx="120246">
                  <c:v>42.594939300141199</c:v>
                </c:pt>
                <c:pt idx="120247">
                  <c:v>42.595059279703399</c:v>
                </c:pt>
                <c:pt idx="120248">
                  <c:v>42.595179258881501</c:v>
                </c:pt>
                <c:pt idx="120249">
                  <c:v>42.595299237675597</c:v>
                </c:pt>
                <c:pt idx="120250">
                  <c:v>42.595419216085602</c:v>
                </c:pt>
                <c:pt idx="120251">
                  <c:v>42.595539194111602</c:v>
                </c:pt>
                <c:pt idx="120252">
                  <c:v>42.595659171753603</c:v>
                </c:pt>
                <c:pt idx="120253">
                  <c:v>42.595779149011499</c:v>
                </c:pt>
                <c:pt idx="120254">
                  <c:v>42.595899125885403</c:v>
                </c:pt>
                <c:pt idx="120255">
                  <c:v>42.596019102375202</c:v>
                </c:pt>
                <c:pt idx="120256">
                  <c:v>42.596139078481102</c:v>
                </c:pt>
                <c:pt idx="120257">
                  <c:v>42.596259054202797</c:v>
                </c:pt>
                <c:pt idx="120258">
                  <c:v>42.5963790295406</c:v>
                </c:pt>
                <c:pt idx="120259">
                  <c:v>42.596499004494298</c:v>
                </c:pt>
                <c:pt idx="120260">
                  <c:v>42.596618979063997</c:v>
                </c:pt>
                <c:pt idx="120261">
                  <c:v>42.596738953249698</c:v>
                </c:pt>
                <c:pt idx="120262">
                  <c:v>42.596858927051301</c:v>
                </c:pt>
                <c:pt idx="120263">
                  <c:v>42.596978900468898</c:v>
                </c:pt>
                <c:pt idx="120264">
                  <c:v>42.597098873502503</c:v>
                </c:pt>
                <c:pt idx="120265">
                  <c:v>42.597218846152103</c:v>
                </c:pt>
                <c:pt idx="120266">
                  <c:v>42.597338818417597</c:v>
                </c:pt>
                <c:pt idx="120267">
                  <c:v>42.5974587902992</c:v>
                </c:pt>
                <c:pt idx="120268">
                  <c:v>42.597578761796697</c:v>
                </c:pt>
                <c:pt idx="120269">
                  <c:v>42.597698732910096</c:v>
                </c:pt>
                <c:pt idx="120270">
                  <c:v>42.597818703639597</c:v>
                </c:pt>
                <c:pt idx="120271">
                  <c:v>42.597938673985098</c:v>
                </c:pt>
                <c:pt idx="120272">
                  <c:v>42.598058643946501</c:v>
                </c:pt>
                <c:pt idx="120273">
                  <c:v>42.598178613523899</c:v>
                </c:pt>
                <c:pt idx="120274">
                  <c:v>42.598298582717298</c:v>
                </c:pt>
                <c:pt idx="120275">
                  <c:v>42.598418551526699</c:v>
                </c:pt>
                <c:pt idx="120276">
                  <c:v>42.598538519952101</c:v>
                </c:pt>
                <c:pt idx="120277">
                  <c:v>42.598658487993497</c:v>
                </c:pt>
                <c:pt idx="120278">
                  <c:v>42.598778455650901</c:v>
                </c:pt>
                <c:pt idx="120279">
                  <c:v>42.5988984229243</c:v>
                </c:pt>
                <c:pt idx="120280">
                  <c:v>42.599018389813601</c:v>
                </c:pt>
                <c:pt idx="120281">
                  <c:v>42.599138356319003</c:v>
                </c:pt>
                <c:pt idx="120282">
                  <c:v>42.599258322440399</c:v>
                </c:pt>
                <c:pt idx="120283">
                  <c:v>42.599378288177697</c:v>
                </c:pt>
                <c:pt idx="120284">
                  <c:v>42.599498253531102</c:v>
                </c:pt>
                <c:pt idx="120285">
                  <c:v>42.599618218500503</c:v>
                </c:pt>
                <c:pt idx="120286">
                  <c:v>42.599738183085798</c:v>
                </c:pt>
                <c:pt idx="120287">
                  <c:v>42.5998581472872</c:v>
                </c:pt>
                <c:pt idx="120288">
                  <c:v>42.599978111104598</c:v>
                </c:pt>
                <c:pt idx="120289">
                  <c:v>42.600098074538003</c:v>
                </c:pt>
                <c:pt idx="120290">
                  <c:v>42.600218037587297</c:v>
                </c:pt>
                <c:pt idx="120291">
                  <c:v>42.600338000252698</c:v>
                </c:pt>
                <c:pt idx="120292">
                  <c:v>42.6004579625342</c:v>
                </c:pt>
                <c:pt idx="120293">
                  <c:v>42.600577924431597</c:v>
                </c:pt>
                <c:pt idx="120294">
                  <c:v>42.600697885945003</c:v>
                </c:pt>
                <c:pt idx="120295">
                  <c:v>42.600817847074502</c:v>
                </c:pt>
                <c:pt idx="120296">
                  <c:v>42.600937807819903</c:v>
                </c:pt>
                <c:pt idx="120297">
                  <c:v>42.601057768181398</c:v>
                </c:pt>
                <c:pt idx="120298">
                  <c:v>42.601177728158902</c:v>
                </c:pt>
                <c:pt idx="120299">
                  <c:v>42.6012976877524</c:v>
                </c:pt>
                <c:pt idx="120300">
                  <c:v>42.601417646961899</c:v>
                </c:pt>
                <c:pt idx="120301">
                  <c:v>42.601537605787499</c:v>
                </c:pt>
                <c:pt idx="120302">
                  <c:v>42.6016575642291</c:v>
                </c:pt>
                <c:pt idx="120303">
                  <c:v>42.601777522286703</c:v>
                </c:pt>
                <c:pt idx="120304">
                  <c:v>42.6018974799603</c:v>
                </c:pt>
                <c:pt idx="120305">
                  <c:v>42.602017437249998</c:v>
                </c:pt>
                <c:pt idx="120306">
                  <c:v>42.602137394155598</c:v>
                </c:pt>
                <c:pt idx="120307">
                  <c:v>42.602257350677398</c:v>
                </c:pt>
                <c:pt idx="120308">
                  <c:v>42.6023773068151</c:v>
                </c:pt>
                <c:pt idx="120309">
                  <c:v>42.602497262568903</c:v>
                </c:pt>
                <c:pt idx="120310">
                  <c:v>42.6026172179387</c:v>
                </c:pt>
                <c:pt idx="120311">
                  <c:v>42.602737172924499</c:v>
                </c:pt>
                <c:pt idx="120312">
                  <c:v>42.602857127526399</c:v>
                </c:pt>
                <c:pt idx="120313">
                  <c:v>42.602977081744299</c:v>
                </c:pt>
                <c:pt idx="120314">
                  <c:v>42.603097035578202</c:v>
                </c:pt>
                <c:pt idx="120315">
                  <c:v>42.603216989028198</c:v>
                </c:pt>
                <c:pt idx="120316">
                  <c:v>42.603336942094202</c:v>
                </c:pt>
                <c:pt idx="120317">
                  <c:v>42.603456894776301</c:v>
                </c:pt>
                <c:pt idx="120318">
                  <c:v>42.6035768470744</c:v>
                </c:pt>
                <c:pt idx="120319">
                  <c:v>42.603696798988501</c:v>
                </c:pt>
                <c:pt idx="120320">
                  <c:v>42.603816750518703</c:v>
                </c:pt>
                <c:pt idx="120321">
                  <c:v>42.603936701664999</c:v>
                </c:pt>
                <c:pt idx="120322">
                  <c:v>42.604056652427303</c:v>
                </c:pt>
                <c:pt idx="120323">
                  <c:v>42.604176602805602</c:v>
                </c:pt>
                <c:pt idx="120324">
                  <c:v>42.604296552800001</c:v>
                </c:pt>
                <c:pt idx="120325">
                  <c:v>42.604416502410402</c:v>
                </c:pt>
                <c:pt idx="120326">
                  <c:v>42.604536451636903</c:v>
                </c:pt>
                <c:pt idx="120327">
                  <c:v>42.604656400479399</c:v>
                </c:pt>
                <c:pt idx="120328">
                  <c:v>42.604776348938003</c:v>
                </c:pt>
                <c:pt idx="120329">
                  <c:v>42.604896297012701</c:v>
                </c:pt>
                <c:pt idx="120330">
                  <c:v>42.6050162447034</c:v>
                </c:pt>
                <c:pt idx="120331">
                  <c:v>42.6051361920102</c:v>
                </c:pt>
                <c:pt idx="120332">
                  <c:v>42.605256138933001</c:v>
                </c:pt>
                <c:pt idx="120333">
                  <c:v>42.605376085471903</c:v>
                </c:pt>
                <c:pt idx="120334">
                  <c:v>42.605496031626799</c:v>
                </c:pt>
                <c:pt idx="120335">
                  <c:v>42.605615977397797</c:v>
                </c:pt>
                <c:pt idx="120336">
                  <c:v>42.605735922784902</c:v>
                </c:pt>
                <c:pt idx="120337">
                  <c:v>42.605855867788001</c:v>
                </c:pt>
                <c:pt idx="120338">
                  <c:v>42.605975812407301</c:v>
                </c:pt>
                <c:pt idx="120339">
                  <c:v>42.606095756642503</c:v>
                </c:pt>
                <c:pt idx="120340">
                  <c:v>42.606215700493898</c:v>
                </c:pt>
                <c:pt idx="120341">
                  <c:v>42.606335643961302</c:v>
                </c:pt>
                <c:pt idx="120342">
                  <c:v>42.606455587044799</c:v>
                </c:pt>
                <c:pt idx="120343">
                  <c:v>42.606575529744298</c:v>
                </c:pt>
                <c:pt idx="120344">
                  <c:v>42.606695472059997</c:v>
                </c:pt>
                <c:pt idx="120345">
                  <c:v>42.606815413991697</c:v>
                </c:pt>
                <c:pt idx="120346">
                  <c:v>42.606935355539498</c:v>
                </c:pt>
                <c:pt idx="120347">
                  <c:v>42.607055296703301</c:v>
                </c:pt>
                <c:pt idx="120348">
                  <c:v>42.607175237483297</c:v>
                </c:pt>
                <c:pt idx="120349">
                  <c:v>42.607295177879301</c:v>
                </c:pt>
                <c:pt idx="120350">
                  <c:v>42.607415117891399</c:v>
                </c:pt>
                <c:pt idx="120351">
                  <c:v>42.607535057519598</c:v>
                </c:pt>
                <c:pt idx="120352">
                  <c:v>42.607654996763799</c:v>
                </c:pt>
                <c:pt idx="120353">
                  <c:v>42.607774935624199</c:v>
                </c:pt>
                <c:pt idx="120354">
                  <c:v>42.607894874100602</c:v>
                </c:pt>
                <c:pt idx="120355">
                  <c:v>42.608014812193197</c:v>
                </c:pt>
                <c:pt idx="120356">
                  <c:v>42.608134749901801</c:v>
                </c:pt>
                <c:pt idx="120357">
                  <c:v>42.608254687226498</c:v>
                </c:pt>
                <c:pt idx="120358">
                  <c:v>42.608374624167297</c:v>
                </c:pt>
                <c:pt idx="120359">
                  <c:v>42.608494560724203</c:v>
                </c:pt>
                <c:pt idx="120360">
                  <c:v>42.608614496897196</c:v>
                </c:pt>
                <c:pt idx="120361">
                  <c:v>42.608734432686298</c:v>
                </c:pt>
                <c:pt idx="120362">
                  <c:v>42.6088543680914</c:v>
                </c:pt>
                <c:pt idx="120363">
                  <c:v>42.608974303112703</c:v>
                </c:pt>
                <c:pt idx="120364">
                  <c:v>42.609094237750099</c:v>
                </c:pt>
                <c:pt idx="120365">
                  <c:v>42.609214172003597</c:v>
                </c:pt>
                <c:pt idx="120366">
                  <c:v>42.609334105873103</c:v>
                </c:pt>
                <c:pt idx="120367">
                  <c:v>42.609454039358802</c:v>
                </c:pt>
                <c:pt idx="120368">
                  <c:v>42.609573972460602</c:v>
                </c:pt>
                <c:pt idx="120369">
                  <c:v>42.609693905178503</c:v>
                </c:pt>
                <c:pt idx="120370">
                  <c:v>42.609813837512498</c:v>
                </c:pt>
                <c:pt idx="120371">
                  <c:v>42.6099337694626</c:v>
                </c:pt>
                <c:pt idx="120372">
                  <c:v>42.610053701028797</c:v>
                </c:pt>
                <c:pt idx="120373">
                  <c:v>42.610173632211101</c:v>
                </c:pt>
                <c:pt idx="120374">
                  <c:v>42.610293563009499</c:v>
                </c:pt>
                <c:pt idx="120375">
                  <c:v>42.610413493424097</c:v>
                </c:pt>
                <c:pt idx="120376">
                  <c:v>42.610533423454697</c:v>
                </c:pt>
                <c:pt idx="120377">
                  <c:v>42.610653353101497</c:v>
                </c:pt>
                <c:pt idx="120378">
                  <c:v>42.610773282364399</c:v>
                </c:pt>
                <c:pt idx="120379">
                  <c:v>42.6108932112434</c:v>
                </c:pt>
                <c:pt idx="120380">
                  <c:v>42.611013139738503</c:v>
                </c:pt>
                <c:pt idx="120381">
                  <c:v>42.6111330678497</c:v>
                </c:pt>
                <c:pt idx="120382">
                  <c:v>42.611252995577097</c:v>
                </c:pt>
                <c:pt idx="120383">
                  <c:v>42.611372922920602</c:v>
                </c:pt>
                <c:pt idx="120384">
                  <c:v>42.6114928498802</c:v>
                </c:pt>
                <c:pt idx="120385">
                  <c:v>42.6116127764559</c:v>
                </c:pt>
                <c:pt idx="120386">
                  <c:v>42.6117327026477</c:v>
                </c:pt>
                <c:pt idx="120387">
                  <c:v>42.611852628455701</c:v>
                </c:pt>
                <c:pt idx="120388">
                  <c:v>42.611972553879802</c:v>
                </c:pt>
                <c:pt idx="120389">
                  <c:v>42.612092478920097</c:v>
                </c:pt>
                <c:pt idx="120390">
                  <c:v>42.6122124035764</c:v>
                </c:pt>
                <c:pt idx="120391">
                  <c:v>42.612332327849003</c:v>
                </c:pt>
                <c:pt idx="120392">
                  <c:v>42.612452251737601</c:v>
                </c:pt>
                <c:pt idx="120393">
                  <c:v>42.612572175242398</c:v>
                </c:pt>
                <c:pt idx="120394">
                  <c:v>42.612692098363297</c:v>
                </c:pt>
                <c:pt idx="120395">
                  <c:v>42.612812021100297</c:v>
                </c:pt>
                <c:pt idx="120396">
                  <c:v>42.612931943453503</c:v>
                </c:pt>
                <c:pt idx="120397">
                  <c:v>42.613051865422797</c:v>
                </c:pt>
                <c:pt idx="120398">
                  <c:v>42.613171787008298</c:v>
                </c:pt>
                <c:pt idx="120399">
                  <c:v>42.6132917082099</c:v>
                </c:pt>
                <c:pt idx="120400">
                  <c:v>42.613411629027603</c:v>
                </c:pt>
                <c:pt idx="120401">
                  <c:v>42.613531549461499</c:v>
                </c:pt>
                <c:pt idx="120402">
                  <c:v>42.613651469511503</c:v>
                </c:pt>
                <c:pt idx="120403">
                  <c:v>42.6137713891777</c:v>
                </c:pt>
                <c:pt idx="120404">
                  <c:v>42.613891308459998</c:v>
                </c:pt>
                <c:pt idx="120405">
                  <c:v>42.614011227358503</c:v>
                </c:pt>
                <c:pt idx="120406">
                  <c:v>42.614131145873102</c:v>
                </c:pt>
                <c:pt idx="120407">
                  <c:v>42.614251064003902</c:v>
                </c:pt>
                <c:pt idx="120408">
                  <c:v>42.614370981750803</c:v>
                </c:pt>
                <c:pt idx="120409">
                  <c:v>42.614490899113903</c:v>
                </c:pt>
                <c:pt idx="120410">
                  <c:v>42.614610816093197</c:v>
                </c:pt>
                <c:pt idx="120411">
                  <c:v>42.614730732688599</c:v>
                </c:pt>
                <c:pt idx="120412">
                  <c:v>42.614850648900102</c:v>
                </c:pt>
                <c:pt idx="120413">
                  <c:v>42.614970564727798</c:v>
                </c:pt>
                <c:pt idx="120414">
                  <c:v>42.615090480171702</c:v>
                </c:pt>
                <c:pt idx="120415">
                  <c:v>42.615210395231799</c:v>
                </c:pt>
                <c:pt idx="120416">
                  <c:v>42.615330309908003</c:v>
                </c:pt>
                <c:pt idx="120417">
                  <c:v>42.615450224200302</c:v>
                </c:pt>
                <c:pt idx="120418">
                  <c:v>42.615570138108801</c:v>
                </c:pt>
                <c:pt idx="120419">
                  <c:v>42.6156900516335</c:v>
                </c:pt>
                <c:pt idx="120420">
                  <c:v>42.6158099647744</c:v>
                </c:pt>
                <c:pt idx="120421">
                  <c:v>42.6159298775314</c:v>
                </c:pt>
                <c:pt idx="120422">
                  <c:v>42.616049789904601</c:v>
                </c:pt>
                <c:pt idx="120423">
                  <c:v>42.616169701894002</c:v>
                </c:pt>
                <c:pt idx="120424">
                  <c:v>42.616289613499497</c:v>
                </c:pt>
                <c:pt idx="120425">
                  <c:v>42.616409524721298</c:v>
                </c:pt>
                <c:pt idx="120426">
                  <c:v>42.616529435559102</c:v>
                </c:pt>
                <c:pt idx="120427">
                  <c:v>42.616649346013197</c:v>
                </c:pt>
                <c:pt idx="120428">
                  <c:v>42.616769256083501</c:v>
                </c:pt>
                <c:pt idx="120429">
                  <c:v>42.616889165769898</c:v>
                </c:pt>
                <c:pt idx="120430">
                  <c:v>42.617009075072502</c:v>
                </c:pt>
                <c:pt idx="120431">
                  <c:v>42.6171289839913</c:v>
                </c:pt>
                <c:pt idx="120432">
                  <c:v>42.617248892526199</c:v>
                </c:pt>
                <c:pt idx="120433">
                  <c:v>42.617368800677397</c:v>
                </c:pt>
                <c:pt idx="120434">
                  <c:v>42.617488708444696</c:v>
                </c:pt>
                <c:pt idx="120435">
                  <c:v>42.617608615828203</c:v>
                </c:pt>
                <c:pt idx="120436">
                  <c:v>42.617728522827903</c:v>
                </c:pt>
                <c:pt idx="120437">
                  <c:v>42.617848429443796</c:v>
                </c:pt>
                <c:pt idx="120438">
                  <c:v>42.617968335675897</c:v>
                </c:pt>
                <c:pt idx="120439">
                  <c:v>42.618088241524198</c:v>
                </c:pt>
                <c:pt idx="120440">
                  <c:v>42.6182081469887</c:v>
                </c:pt>
                <c:pt idx="120441">
                  <c:v>42.618328052069302</c:v>
                </c:pt>
                <c:pt idx="120442">
                  <c:v>42.618447956766197</c:v>
                </c:pt>
                <c:pt idx="120443">
                  <c:v>42.6185678610792</c:v>
                </c:pt>
                <c:pt idx="120444">
                  <c:v>42.618687765008502</c:v>
                </c:pt>
                <c:pt idx="120445">
                  <c:v>42.618807668553899</c:v>
                </c:pt>
                <c:pt idx="120446">
                  <c:v>42.618927571715602</c:v>
                </c:pt>
                <c:pt idx="120447">
                  <c:v>42.619047474493399</c:v>
                </c:pt>
                <c:pt idx="120448">
                  <c:v>42.619167376887503</c:v>
                </c:pt>
                <c:pt idx="120449">
                  <c:v>42.619287278897701</c:v>
                </c:pt>
                <c:pt idx="120450">
                  <c:v>42.619407180524199</c:v>
                </c:pt>
                <c:pt idx="120451">
                  <c:v>42.619527081766797</c:v>
                </c:pt>
                <c:pt idx="120452">
                  <c:v>42.619646982625703</c:v>
                </c:pt>
                <c:pt idx="120453">
                  <c:v>42.619766883100802</c:v>
                </c:pt>
                <c:pt idx="120454">
                  <c:v>42.619886783192101</c:v>
                </c:pt>
                <c:pt idx="120455">
                  <c:v>42.6200066828996</c:v>
                </c:pt>
                <c:pt idx="120456">
                  <c:v>42.6201265822233</c:v>
                </c:pt>
                <c:pt idx="120457">
                  <c:v>42.6202464811632</c:v>
                </c:pt>
                <c:pt idx="120458">
                  <c:v>42.6203663797193</c:v>
                </c:pt>
                <c:pt idx="120459">
                  <c:v>42.6204862778917</c:v>
                </c:pt>
                <c:pt idx="120460">
                  <c:v>42.620606175680301</c:v>
                </c:pt>
                <c:pt idx="120461">
                  <c:v>42.620726073085002</c:v>
                </c:pt>
                <c:pt idx="120462">
                  <c:v>42.620845970105997</c:v>
                </c:pt>
                <c:pt idx="120463">
                  <c:v>42.620965866743298</c:v>
                </c:pt>
                <c:pt idx="120464">
                  <c:v>42.621085762996699</c:v>
                </c:pt>
                <c:pt idx="120465">
                  <c:v>42.621205658866401</c:v>
                </c:pt>
                <c:pt idx="120466">
                  <c:v>42.621325554352303</c:v>
                </c:pt>
                <c:pt idx="120467">
                  <c:v>42.621445449454399</c:v>
                </c:pt>
                <c:pt idx="120468">
                  <c:v>42.621565344172701</c:v>
                </c:pt>
                <c:pt idx="120469">
                  <c:v>42.621685238507297</c:v>
                </c:pt>
                <c:pt idx="120470">
                  <c:v>42.6218051324581</c:v>
                </c:pt>
                <c:pt idx="120471">
                  <c:v>42.621925026025103</c:v>
                </c:pt>
                <c:pt idx="120472">
                  <c:v>42.622044919208399</c:v>
                </c:pt>
                <c:pt idx="120473">
                  <c:v>42.622164812007902</c:v>
                </c:pt>
                <c:pt idx="120474">
                  <c:v>42.622284704423599</c:v>
                </c:pt>
                <c:pt idx="120475">
                  <c:v>42.622404596455603</c:v>
                </c:pt>
                <c:pt idx="120476">
                  <c:v>42.622524488103799</c:v>
                </c:pt>
                <c:pt idx="120477">
                  <c:v>42.622644379368197</c:v>
                </c:pt>
                <c:pt idx="120478">
                  <c:v>42.622764270248901</c:v>
                </c:pt>
                <c:pt idx="120479">
                  <c:v>42.622884160745798</c:v>
                </c:pt>
                <c:pt idx="120480">
                  <c:v>42.623004050859002</c:v>
                </c:pt>
                <c:pt idx="120481">
                  <c:v>42.6231239405884</c:v>
                </c:pt>
                <c:pt idx="120482">
                  <c:v>42.623243829933998</c:v>
                </c:pt>
                <c:pt idx="120483">
                  <c:v>42.623363718895902</c:v>
                </c:pt>
                <c:pt idx="120484">
                  <c:v>42.6234836074741</c:v>
                </c:pt>
                <c:pt idx="120485">
                  <c:v>42.623603495668398</c:v>
                </c:pt>
                <c:pt idx="120486">
                  <c:v>42.623723383479103</c:v>
                </c:pt>
                <c:pt idx="120487">
                  <c:v>42.623843270905901</c:v>
                </c:pt>
                <c:pt idx="120488">
                  <c:v>42.623963157949099</c:v>
                </c:pt>
                <c:pt idx="120489">
                  <c:v>42.624083044608497</c:v>
                </c:pt>
                <c:pt idx="120490">
                  <c:v>42.624202930884103</c:v>
                </c:pt>
                <c:pt idx="120491">
                  <c:v>42.624322816776001</c:v>
                </c:pt>
                <c:pt idx="120492">
                  <c:v>42.624442702284099</c:v>
                </c:pt>
                <c:pt idx="120493">
                  <c:v>42.624562587408498</c:v>
                </c:pt>
                <c:pt idx="120494">
                  <c:v>42.624682472149203</c:v>
                </c:pt>
                <c:pt idx="120495">
                  <c:v>42.624802356506102</c:v>
                </c:pt>
                <c:pt idx="120496">
                  <c:v>42.6249222404793</c:v>
                </c:pt>
                <c:pt idx="120497">
                  <c:v>42.625042124068798</c:v>
                </c:pt>
                <c:pt idx="120498">
                  <c:v>42.625162007274497</c:v>
                </c:pt>
                <c:pt idx="120499">
                  <c:v>42.625281890096403</c:v>
                </c:pt>
                <c:pt idx="120500">
                  <c:v>42.625401772534701</c:v>
                </c:pt>
                <c:pt idx="120501">
                  <c:v>42.6255216545892</c:v>
                </c:pt>
                <c:pt idx="120502">
                  <c:v>42.625641536259998</c:v>
                </c:pt>
                <c:pt idx="120503">
                  <c:v>42.625761417546997</c:v>
                </c:pt>
                <c:pt idx="120504">
                  <c:v>42.625881298450302</c:v>
                </c:pt>
                <c:pt idx="120505">
                  <c:v>42.626001178969901</c:v>
                </c:pt>
                <c:pt idx="120506">
                  <c:v>42.626121059105799</c:v>
                </c:pt>
                <c:pt idx="120507">
                  <c:v>42.626240938857897</c:v>
                </c:pt>
                <c:pt idx="120508">
                  <c:v>42.626360818226303</c:v>
                </c:pt>
                <c:pt idx="120509">
                  <c:v>42.626480697211001</c:v>
                </c:pt>
                <c:pt idx="120510">
                  <c:v>42.626600575811999</c:v>
                </c:pt>
                <c:pt idx="120511">
                  <c:v>42.626720454029197</c:v>
                </c:pt>
                <c:pt idx="120512">
                  <c:v>42.626840331862702</c:v>
                </c:pt>
                <c:pt idx="120513">
                  <c:v>42.6269602093126</c:v>
                </c:pt>
                <c:pt idx="120514">
                  <c:v>42.627080086378598</c:v>
                </c:pt>
                <c:pt idx="120515">
                  <c:v>42.627199963061003</c:v>
                </c:pt>
                <c:pt idx="120516">
                  <c:v>42.6273198393597</c:v>
                </c:pt>
                <c:pt idx="120517">
                  <c:v>42.627439715274598</c:v>
                </c:pt>
                <c:pt idx="120518">
                  <c:v>42.627559590805902</c:v>
                </c:pt>
                <c:pt idx="120519">
                  <c:v>42.627679465953399</c:v>
                </c:pt>
                <c:pt idx="120520">
                  <c:v>42.627799340717203</c:v>
                </c:pt>
                <c:pt idx="120521">
                  <c:v>42.6279192150973</c:v>
                </c:pt>
                <c:pt idx="120522">
                  <c:v>42.628039089093697</c:v>
                </c:pt>
                <c:pt idx="120523">
                  <c:v>42.628158962706401</c:v>
                </c:pt>
                <c:pt idx="120524">
                  <c:v>42.628278835935397</c:v>
                </c:pt>
                <c:pt idx="120525">
                  <c:v>42.628398708780701</c:v>
                </c:pt>
                <c:pt idx="120526">
                  <c:v>42.628518581242197</c:v>
                </c:pt>
                <c:pt idx="120527">
                  <c:v>42.6286384533201</c:v>
                </c:pt>
                <c:pt idx="120528">
                  <c:v>42.628758325014303</c:v>
                </c:pt>
                <c:pt idx="120529">
                  <c:v>42.628878196324798</c:v>
                </c:pt>
                <c:pt idx="120530">
                  <c:v>42.628998067251601</c:v>
                </c:pt>
                <c:pt idx="120531">
                  <c:v>42.629117937794597</c:v>
                </c:pt>
                <c:pt idx="120532">
                  <c:v>42.629237807953999</c:v>
                </c:pt>
                <c:pt idx="120533">
                  <c:v>42.629357677729701</c:v>
                </c:pt>
                <c:pt idx="120534">
                  <c:v>42.629477547121702</c:v>
                </c:pt>
                <c:pt idx="120535">
                  <c:v>42.629597416130103</c:v>
                </c:pt>
                <c:pt idx="120536">
                  <c:v>42.629717284754697</c:v>
                </c:pt>
                <c:pt idx="120537">
                  <c:v>42.629837152995599</c:v>
                </c:pt>
                <c:pt idx="120538">
                  <c:v>42.629957020852899</c:v>
                </c:pt>
                <c:pt idx="120539">
                  <c:v>42.6300768883264</c:v>
                </c:pt>
                <c:pt idx="120540">
                  <c:v>42.6301967554163</c:v>
                </c:pt>
                <c:pt idx="120541">
                  <c:v>42.6303166221225</c:v>
                </c:pt>
                <c:pt idx="120542">
                  <c:v>42.630436488445</c:v>
                </c:pt>
                <c:pt idx="120543">
                  <c:v>42.630556354383899</c:v>
                </c:pt>
                <c:pt idx="120544">
                  <c:v>42.630676219938998</c:v>
                </c:pt>
                <c:pt idx="120545">
                  <c:v>42.630796085110497</c:v>
                </c:pt>
                <c:pt idx="120546">
                  <c:v>42.630915949898302</c:v>
                </c:pt>
                <c:pt idx="120547">
                  <c:v>42.6310358143024</c:v>
                </c:pt>
                <c:pt idx="120548">
                  <c:v>42.631155678322799</c:v>
                </c:pt>
                <c:pt idx="120549">
                  <c:v>42.631275541959603</c:v>
                </c:pt>
                <c:pt idx="120550">
                  <c:v>42.6313954052127</c:v>
                </c:pt>
                <c:pt idx="120551">
                  <c:v>42.631515268082097</c:v>
                </c:pt>
                <c:pt idx="120552">
                  <c:v>42.631635130567901</c:v>
                </c:pt>
                <c:pt idx="120553">
                  <c:v>42.631754992669897</c:v>
                </c:pt>
                <c:pt idx="120554">
                  <c:v>42.6318748543884</c:v>
                </c:pt>
                <c:pt idx="120555">
                  <c:v>42.631994715723103</c:v>
                </c:pt>
                <c:pt idx="120556">
                  <c:v>42.632114576674198</c:v>
                </c:pt>
                <c:pt idx="120557">
                  <c:v>42.6322344372416</c:v>
                </c:pt>
                <c:pt idx="120558">
                  <c:v>42.632354297425401</c:v>
                </c:pt>
                <c:pt idx="120559">
                  <c:v>42.632474157225502</c:v>
                </c:pt>
                <c:pt idx="120560">
                  <c:v>42.632594016641903</c:v>
                </c:pt>
                <c:pt idx="120561">
                  <c:v>42.632713875674703</c:v>
                </c:pt>
                <c:pt idx="120562">
                  <c:v>42.632833734323803</c:v>
                </c:pt>
                <c:pt idx="120563">
                  <c:v>42.632953592589203</c:v>
                </c:pt>
                <c:pt idx="120564">
                  <c:v>42.633073450471002</c:v>
                </c:pt>
                <c:pt idx="120565">
                  <c:v>42.633193307969201</c:v>
                </c:pt>
                <c:pt idx="120566">
                  <c:v>42.633313165083699</c:v>
                </c:pt>
                <c:pt idx="120567">
                  <c:v>42.633433021814497</c:v>
                </c:pt>
                <c:pt idx="120568">
                  <c:v>42.633552878161701</c:v>
                </c:pt>
                <c:pt idx="120569">
                  <c:v>42.633672734125298</c:v>
                </c:pt>
                <c:pt idx="120570">
                  <c:v>42.633792589705202</c:v>
                </c:pt>
                <c:pt idx="120571">
                  <c:v>42.633912444901398</c:v>
                </c:pt>
                <c:pt idx="120572">
                  <c:v>42.634032299714001</c:v>
                </c:pt>
                <c:pt idx="120573">
                  <c:v>42.634152154143003</c:v>
                </c:pt>
                <c:pt idx="120574">
                  <c:v>42.634272008188297</c:v>
                </c:pt>
                <c:pt idx="120575">
                  <c:v>42.634391861849998</c:v>
                </c:pt>
                <c:pt idx="120576">
                  <c:v>42.634511715127999</c:v>
                </c:pt>
                <c:pt idx="120577">
                  <c:v>42.6346315680224</c:v>
                </c:pt>
                <c:pt idx="120578">
                  <c:v>42.6347514205331</c:v>
                </c:pt>
                <c:pt idx="120579">
                  <c:v>42.634871272660298</c:v>
                </c:pt>
                <c:pt idx="120580">
                  <c:v>42.634991124403697</c:v>
                </c:pt>
                <c:pt idx="120581">
                  <c:v>42.635110975763602</c:v>
                </c:pt>
                <c:pt idx="120582">
                  <c:v>42.6352308267398</c:v>
                </c:pt>
                <c:pt idx="120583">
                  <c:v>42.635350677332397</c:v>
                </c:pt>
                <c:pt idx="120584">
                  <c:v>42.635470527541301</c:v>
                </c:pt>
                <c:pt idx="120585">
                  <c:v>42.635590377366597</c:v>
                </c:pt>
                <c:pt idx="120586">
                  <c:v>42.6357102268083</c:v>
                </c:pt>
                <c:pt idx="120587">
                  <c:v>42.635830075866402</c:v>
                </c:pt>
                <c:pt idx="120588">
                  <c:v>42.635949924540803</c:v>
                </c:pt>
                <c:pt idx="120589">
                  <c:v>42.636069772831597</c:v>
                </c:pt>
                <c:pt idx="120590">
                  <c:v>42.636189620738797</c:v>
                </c:pt>
                <c:pt idx="120591">
                  <c:v>42.636309468262397</c:v>
                </c:pt>
                <c:pt idx="120592">
                  <c:v>42.636429315402303</c:v>
                </c:pt>
                <c:pt idx="120593">
                  <c:v>42.636549162158701</c:v>
                </c:pt>
                <c:pt idx="120594">
                  <c:v>42.636669008531399</c:v>
                </c:pt>
                <c:pt idx="120595">
                  <c:v>42.636788854520503</c:v>
                </c:pt>
                <c:pt idx="120596">
                  <c:v>42.6369087001259</c:v>
                </c:pt>
                <c:pt idx="120597">
                  <c:v>42.637028545347803</c:v>
                </c:pt>
                <c:pt idx="120598">
                  <c:v>42.637148390185999</c:v>
                </c:pt>
                <c:pt idx="120599">
                  <c:v>42.6372682346407</c:v>
                </c:pt>
                <c:pt idx="120600">
                  <c:v>42.637388078711702</c:v>
                </c:pt>
                <c:pt idx="120601">
                  <c:v>42.637507922399102</c:v>
                </c:pt>
                <c:pt idx="120602">
                  <c:v>42.637627765702902</c:v>
                </c:pt>
                <c:pt idx="120603">
                  <c:v>42.637747608623101</c:v>
                </c:pt>
                <c:pt idx="120604">
                  <c:v>42.6378674511597</c:v>
                </c:pt>
                <c:pt idx="120605">
                  <c:v>42.637987293312598</c:v>
                </c:pt>
                <c:pt idx="120606">
                  <c:v>42.638107135082002</c:v>
                </c:pt>
                <c:pt idx="120607">
                  <c:v>42.638226976467799</c:v>
                </c:pt>
                <c:pt idx="120608">
                  <c:v>42.638346817470001</c:v>
                </c:pt>
                <c:pt idx="120609">
                  <c:v>42.638466658088497</c:v>
                </c:pt>
                <c:pt idx="120610">
                  <c:v>42.638586498323498</c:v>
                </c:pt>
                <c:pt idx="120611">
                  <c:v>42.638706338174899</c:v>
                </c:pt>
                <c:pt idx="120612">
                  <c:v>42.638826177642699</c:v>
                </c:pt>
                <c:pt idx="120613">
                  <c:v>42.638946016726798</c:v>
                </c:pt>
                <c:pt idx="120614">
                  <c:v>42.639065855427397</c:v>
                </c:pt>
                <c:pt idx="120615">
                  <c:v>42.639185693744402</c:v>
                </c:pt>
                <c:pt idx="120616">
                  <c:v>42.639305531677799</c:v>
                </c:pt>
                <c:pt idx="120617">
                  <c:v>42.639425369227602</c:v>
                </c:pt>
                <c:pt idx="120618">
                  <c:v>42.639545206393898</c:v>
                </c:pt>
                <c:pt idx="120619">
                  <c:v>42.6396650431765</c:v>
                </c:pt>
                <c:pt idx="120620">
                  <c:v>42.639784879575501</c:v>
                </c:pt>
                <c:pt idx="120621">
                  <c:v>42.639904715591001</c:v>
                </c:pt>
                <c:pt idx="120622">
                  <c:v>42.640024551222901</c:v>
                </c:pt>
                <c:pt idx="120623">
                  <c:v>42.640144386471199</c:v>
                </c:pt>
                <c:pt idx="120624">
                  <c:v>42.640264221335897</c:v>
                </c:pt>
                <c:pt idx="120625">
                  <c:v>42.640384055817002</c:v>
                </c:pt>
                <c:pt idx="120626">
                  <c:v>42.640503889914598</c:v>
                </c:pt>
                <c:pt idx="120627">
                  <c:v>42.640623723628501</c:v>
                </c:pt>
                <c:pt idx="120628">
                  <c:v>42.640743556958903</c:v>
                </c:pt>
                <c:pt idx="120629">
                  <c:v>42.640863389905803</c:v>
                </c:pt>
                <c:pt idx="120630">
                  <c:v>42.640983222469004</c:v>
                </c:pt>
                <c:pt idx="120631">
                  <c:v>42.641103054648703</c:v>
                </c:pt>
                <c:pt idx="120632">
                  <c:v>42.641222886444801</c:v>
                </c:pt>
                <c:pt idx="120633">
                  <c:v>42.641342717857299</c:v>
                </c:pt>
                <c:pt idx="120634">
                  <c:v>42.641462548886302</c:v>
                </c:pt>
                <c:pt idx="120635">
                  <c:v>42.641582379531698</c:v>
                </c:pt>
                <c:pt idx="120636">
                  <c:v>42.6417022097935</c:v>
                </c:pt>
                <c:pt idx="120637">
                  <c:v>42.641822039671801</c:v>
                </c:pt>
                <c:pt idx="120638">
                  <c:v>42.641941869166502</c:v>
                </c:pt>
                <c:pt idx="120639">
                  <c:v>42.642061698277601</c:v>
                </c:pt>
                <c:pt idx="120640">
                  <c:v>42.642181527005199</c:v>
                </c:pt>
                <c:pt idx="120641">
                  <c:v>42.642301355349197</c:v>
                </c:pt>
                <c:pt idx="120642">
                  <c:v>42.642421183309601</c:v>
                </c:pt>
                <c:pt idx="120643">
                  <c:v>42.642541010886497</c:v>
                </c:pt>
                <c:pt idx="120644">
                  <c:v>42.642660838079799</c:v>
                </c:pt>
                <c:pt idx="120645">
                  <c:v>42.6427806648896</c:v>
                </c:pt>
                <c:pt idx="120646">
                  <c:v>42.6429004913158</c:v>
                </c:pt>
                <c:pt idx="120647">
                  <c:v>42.643020317358499</c:v>
                </c:pt>
                <c:pt idx="120648">
                  <c:v>42.643140143017597</c:v>
                </c:pt>
                <c:pt idx="120649">
                  <c:v>42.643259968293201</c:v>
                </c:pt>
                <c:pt idx="120650">
                  <c:v>42.643379793185197</c:v>
                </c:pt>
                <c:pt idx="120651">
                  <c:v>42.6434996176936</c:v>
                </c:pt>
                <c:pt idx="120652">
                  <c:v>42.643619441818601</c:v>
                </c:pt>
                <c:pt idx="120653">
                  <c:v>42.643739265559901</c:v>
                </c:pt>
                <c:pt idx="120654">
                  <c:v>42.6438590889178</c:v>
                </c:pt>
                <c:pt idx="120655">
                  <c:v>42.643978911891999</c:v>
                </c:pt>
                <c:pt idx="120656">
                  <c:v>42.644098734482803</c:v>
                </c:pt>
                <c:pt idx="120657">
                  <c:v>42.644218556689999</c:v>
                </c:pt>
                <c:pt idx="120658">
                  <c:v>42.644338378513602</c:v>
                </c:pt>
                <c:pt idx="120659">
                  <c:v>42.644458199953696</c:v>
                </c:pt>
                <c:pt idx="120660">
                  <c:v>42.644578021010297</c:v>
                </c:pt>
                <c:pt idx="120661">
                  <c:v>42.644697841683403</c:v>
                </c:pt>
                <c:pt idx="120662">
                  <c:v>42.644817661972901</c:v>
                </c:pt>
                <c:pt idx="120663">
                  <c:v>42.644937481878898</c:v>
                </c:pt>
                <c:pt idx="120664">
                  <c:v>42.645057301401302</c:v>
                </c:pt>
                <c:pt idx="120665">
                  <c:v>42.645177120540197</c:v>
                </c:pt>
                <c:pt idx="120666">
                  <c:v>42.645296939295598</c:v>
                </c:pt>
                <c:pt idx="120667">
                  <c:v>42.645416757667398</c:v>
                </c:pt>
                <c:pt idx="120668">
                  <c:v>42.645536575655797</c:v>
                </c:pt>
                <c:pt idx="120669">
                  <c:v>42.645656393260602</c:v>
                </c:pt>
                <c:pt idx="120670">
                  <c:v>42.645776210481799</c:v>
                </c:pt>
                <c:pt idx="120671">
                  <c:v>42.645896027319601</c:v>
                </c:pt>
                <c:pt idx="120672">
                  <c:v>42.646015843773803</c:v>
                </c:pt>
                <c:pt idx="120673">
                  <c:v>42.646135659844497</c:v>
                </c:pt>
                <c:pt idx="120674">
                  <c:v>42.646255475531703</c:v>
                </c:pt>
                <c:pt idx="120675">
                  <c:v>42.646375290835302</c:v>
                </c:pt>
                <c:pt idx="120676">
                  <c:v>42.646495105755498</c:v>
                </c:pt>
                <c:pt idx="120677">
                  <c:v>42.646614920292102</c:v>
                </c:pt>
                <c:pt idx="120678">
                  <c:v>42.646734734445197</c:v>
                </c:pt>
                <c:pt idx="120679">
                  <c:v>42.646854548214797</c:v>
                </c:pt>
                <c:pt idx="120680">
                  <c:v>42.646974361600897</c:v>
                </c:pt>
                <c:pt idx="120681">
                  <c:v>42.647094174603502</c:v>
                </c:pt>
                <c:pt idx="120682">
                  <c:v>42.6472139872225</c:v>
                </c:pt>
                <c:pt idx="120683">
                  <c:v>42.647333799458103</c:v>
                </c:pt>
                <c:pt idx="120684">
                  <c:v>42.647453611310098</c:v>
                </c:pt>
                <c:pt idx="120685">
                  <c:v>42.647573422778699</c:v>
                </c:pt>
                <c:pt idx="120686">
                  <c:v>42.647693233863698</c:v>
                </c:pt>
                <c:pt idx="120687">
                  <c:v>42.647813044565197</c:v>
                </c:pt>
                <c:pt idx="120688">
                  <c:v>42.647932854883202</c:v>
                </c:pt>
                <c:pt idx="120689">
                  <c:v>42.648052664817797</c:v>
                </c:pt>
                <c:pt idx="120690">
                  <c:v>42.648172474368799</c:v>
                </c:pt>
                <c:pt idx="120691">
                  <c:v>42.6482922835363</c:v>
                </c:pt>
                <c:pt idx="120692">
                  <c:v>42.648412092320299</c:v>
                </c:pt>
                <c:pt idx="120693">
                  <c:v>42.648531900720798</c:v>
                </c:pt>
                <c:pt idx="120694">
                  <c:v>42.648651708737901</c:v>
                </c:pt>
                <c:pt idx="120695">
                  <c:v>42.648771516371397</c:v>
                </c:pt>
                <c:pt idx="120696">
                  <c:v>42.648891323621399</c:v>
                </c:pt>
                <c:pt idx="120697">
                  <c:v>42.649011130487999</c:v>
                </c:pt>
                <c:pt idx="120698">
                  <c:v>42.649130936970998</c:v>
                </c:pt>
                <c:pt idx="120699">
                  <c:v>42.649250743070603</c:v>
                </c:pt>
                <c:pt idx="120700">
                  <c:v>42.649370548786699</c:v>
                </c:pt>
                <c:pt idx="120701">
                  <c:v>42.649490354119301</c:v>
                </c:pt>
                <c:pt idx="120702">
                  <c:v>42.649610159068402</c:v>
                </c:pt>
                <c:pt idx="120703">
                  <c:v>42.649729963634002</c:v>
                </c:pt>
                <c:pt idx="120704">
                  <c:v>42.6498497678161</c:v>
                </c:pt>
                <c:pt idx="120705">
                  <c:v>42.649969571614797</c:v>
                </c:pt>
                <c:pt idx="120706">
                  <c:v>42.6500893750299</c:v>
                </c:pt>
                <c:pt idx="120707">
                  <c:v>42.650209178061601</c:v>
                </c:pt>
                <c:pt idx="120708">
                  <c:v>42.650328980709801</c:v>
                </c:pt>
                <c:pt idx="120709">
                  <c:v>42.6504487829746</c:v>
                </c:pt>
                <c:pt idx="120710">
                  <c:v>42.650568584855797</c:v>
                </c:pt>
                <c:pt idx="120711">
                  <c:v>42.6506883863536</c:v>
                </c:pt>
                <c:pt idx="120712">
                  <c:v>42.650808187467902</c:v>
                </c:pt>
                <c:pt idx="120713">
                  <c:v>42.650927988198802</c:v>
                </c:pt>
                <c:pt idx="120714">
                  <c:v>42.651047788546101</c:v>
                </c:pt>
                <c:pt idx="120715">
                  <c:v>42.651167588509999</c:v>
                </c:pt>
                <c:pt idx="120716">
                  <c:v>42.651287388090402</c:v>
                </c:pt>
                <c:pt idx="120717">
                  <c:v>42.651407187287397</c:v>
                </c:pt>
                <c:pt idx="120718">
                  <c:v>42.651526986100897</c:v>
                </c:pt>
                <c:pt idx="120719">
                  <c:v>42.651646784530897</c:v>
                </c:pt>
                <c:pt idx="120720">
                  <c:v>42.651766582577501</c:v>
                </c:pt>
                <c:pt idx="120721">
                  <c:v>42.651886380240597</c:v>
                </c:pt>
                <c:pt idx="120722">
                  <c:v>42.6520061775202</c:v>
                </c:pt>
                <c:pt idx="120723">
                  <c:v>42.6521259744164</c:v>
                </c:pt>
                <c:pt idx="120724">
                  <c:v>42.652245770929099</c:v>
                </c:pt>
                <c:pt idx="120725">
                  <c:v>42.652365567058403</c:v>
                </c:pt>
                <c:pt idx="120726">
                  <c:v>42.6524853628042</c:v>
                </c:pt>
                <c:pt idx="120727">
                  <c:v>42.652605158166502</c:v>
                </c:pt>
                <c:pt idx="120728">
                  <c:v>42.652724953145402</c:v>
                </c:pt>
                <c:pt idx="120729">
                  <c:v>42.652844747740801</c:v>
                </c:pt>
                <c:pt idx="120730">
                  <c:v>42.652964541952798</c:v>
                </c:pt>
                <c:pt idx="120731">
                  <c:v>42.653084335781401</c:v>
                </c:pt>
                <c:pt idx="120732">
                  <c:v>42.653204129226502</c:v>
                </c:pt>
                <c:pt idx="120733">
                  <c:v>42.653323922288102</c:v>
                </c:pt>
                <c:pt idx="120734">
                  <c:v>42.653443714966301</c:v>
                </c:pt>
                <c:pt idx="120735">
                  <c:v>42.653563507260998</c:v>
                </c:pt>
                <c:pt idx="120736">
                  <c:v>42.6536832991723</c:v>
                </c:pt>
                <c:pt idx="120737">
                  <c:v>42.653803090700201</c:v>
                </c:pt>
                <c:pt idx="120738">
                  <c:v>42.653922881844601</c:v>
                </c:pt>
                <c:pt idx="120739">
                  <c:v>42.654042672605598</c:v>
                </c:pt>
                <c:pt idx="120740">
                  <c:v>42.654162462983102</c:v>
                </c:pt>
                <c:pt idx="120741">
                  <c:v>42.654282252977197</c:v>
                </c:pt>
                <c:pt idx="120742">
                  <c:v>42.654402042587897</c:v>
                </c:pt>
                <c:pt idx="120743">
                  <c:v>42.654521831815103</c:v>
                </c:pt>
                <c:pt idx="120744">
                  <c:v>42.6546416206589</c:v>
                </c:pt>
                <c:pt idx="120745">
                  <c:v>42.654761409119303</c:v>
                </c:pt>
                <c:pt idx="120746">
                  <c:v>42.654881197196197</c:v>
                </c:pt>
                <c:pt idx="120747">
                  <c:v>42.655000984889703</c:v>
                </c:pt>
                <c:pt idx="120748">
                  <c:v>42.655120772199702</c:v>
                </c:pt>
                <c:pt idx="120749">
                  <c:v>42.655240559126398</c:v>
                </c:pt>
                <c:pt idx="120750">
                  <c:v>42.6553603456696</c:v>
                </c:pt>
                <c:pt idx="120751">
                  <c:v>42.6554801318294</c:v>
                </c:pt>
                <c:pt idx="120752">
                  <c:v>42.655599917605699</c:v>
                </c:pt>
                <c:pt idx="120753">
                  <c:v>42.655719702998702</c:v>
                </c:pt>
                <c:pt idx="120754">
                  <c:v>42.655839488008198</c:v>
                </c:pt>
                <c:pt idx="120755">
                  <c:v>42.655959272634298</c:v>
                </c:pt>
                <c:pt idx="120756">
                  <c:v>42.656079056876898</c:v>
                </c:pt>
                <c:pt idx="120757">
                  <c:v>42.656198840736202</c:v>
                </c:pt>
                <c:pt idx="120758">
                  <c:v>42.656318624211998</c:v>
                </c:pt>
                <c:pt idx="120759">
                  <c:v>42.656438407304499</c:v>
                </c:pt>
                <c:pt idx="120760">
                  <c:v>42.656558190013499</c:v>
                </c:pt>
                <c:pt idx="120761">
                  <c:v>42.656677972338997</c:v>
                </c:pt>
                <c:pt idx="120762">
                  <c:v>42.6567977542812</c:v>
                </c:pt>
                <c:pt idx="120763">
                  <c:v>42.656917535840002</c:v>
                </c:pt>
                <c:pt idx="120764">
                  <c:v>42.657037317015302</c:v>
                </c:pt>
                <c:pt idx="120765">
                  <c:v>42.6571570978073</c:v>
                </c:pt>
                <c:pt idx="120766">
                  <c:v>42.657276878215797</c:v>
                </c:pt>
                <c:pt idx="120767">
                  <c:v>42.657396658240998</c:v>
                </c:pt>
                <c:pt idx="120768">
                  <c:v>42.657516437882698</c:v>
                </c:pt>
                <c:pt idx="120769">
                  <c:v>42.657636217140997</c:v>
                </c:pt>
                <c:pt idx="120770">
                  <c:v>42.657755996015901</c:v>
                </c:pt>
                <c:pt idx="120771">
                  <c:v>42.657875774507502</c:v>
                </c:pt>
                <c:pt idx="120772">
                  <c:v>42.657995552615603</c:v>
                </c:pt>
                <c:pt idx="120773">
                  <c:v>42.658115330340301</c:v>
                </c:pt>
                <c:pt idx="120774">
                  <c:v>42.658235107681598</c:v>
                </c:pt>
                <c:pt idx="120775">
                  <c:v>42.6583548846395</c:v>
                </c:pt>
                <c:pt idx="120776">
                  <c:v>42.6584746612141</c:v>
                </c:pt>
                <c:pt idx="120777">
                  <c:v>42.658594437405199</c:v>
                </c:pt>
                <c:pt idx="120778">
                  <c:v>42.658714213212903</c:v>
                </c:pt>
                <c:pt idx="120779">
                  <c:v>42.658833988637298</c:v>
                </c:pt>
                <c:pt idx="120780">
                  <c:v>42.658953763678298</c:v>
                </c:pt>
                <c:pt idx="120781">
                  <c:v>42.659073538335797</c:v>
                </c:pt>
                <c:pt idx="120782">
                  <c:v>42.65919331261</c:v>
                </c:pt>
                <c:pt idx="120783">
                  <c:v>42.659313086500802</c:v>
                </c:pt>
                <c:pt idx="120784">
                  <c:v>42.659432860008202</c:v>
                </c:pt>
                <c:pt idx="120785">
                  <c:v>42.6595526331323</c:v>
                </c:pt>
                <c:pt idx="120786">
                  <c:v>42.659672405872897</c:v>
                </c:pt>
                <c:pt idx="120787">
                  <c:v>42.659792178230198</c:v>
                </c:pt>
                <c:pt idx="120788">
                  <c:v>42.659911950203998</c:v>
                </c:pt>
                <c:pt idx="120789">
                  <c:v>42.660031721794503</c:v>
                </c:pt>
                <c:pt idx="120790">
                  <c:v>42.660151493001699</c:v>
                </c:pt>
                <c:pt idx="120791">
                  <c:v>42.6602712638254</c:v>
                </c:pt>
                <c:pt idx="120792">
                  <c:v>42.6603910342658</c:v>
                </c:pt>
                <c:pt idx="120793">
                  <c:v>42.660510804322797</c:v>
                </c:pt>
                <c:pt idx="120794">
                  <c:v>42.6606305739964</c:v>
                </c:pt>
                <c:pt idx="120795">
                  <c:v>42.660750343286701</c:v>
                </c:pt>
                <c:pt idx="120796">
                  <c:v>42.6608701121935</c:v>
                </c:pt>
                <c:pt idx="120797">
                  <c:v>42.660989880716997</c:v>
                </c:pt>
                <c:pt idx="120798">
                  <c:v>42.661109648857199</c:v>
                </c:pt>
                <c:pt idx="120799">
                  <c:v>42.661229416613999</c:v>
                </c:pt>
                <c:pt idx="120800">
                  <c:v>42.661349183987397</c:v>
                </c:pt>
                <c:pt idx="120801">
                  <c:v>42.661468950977401</c:v>
                </c:pt>
                <c:pt idx="120802">
                  <c:v>42.661588717584102</c:v>
                </c:pt>
                <c:pt idx="120803">
                  <c:v>42.661708483807402</c:v>
                </c:pt>
                <c:pt idx="120804">
                  <c:v>42.6618282496474</c:v>
                </c:pt>
                <c:pt idx="120805">
                  <c:v>42.661948015104002</c:v>
                </c:pt>
                <c:pt idx="120806">
                  <c:v>42.662067780177203</c:v>
                </c:pt>
                <c:pt idx="120807">
                  <c:v>42.662187544867102</c:v>
                </c:pt>
                <c:pt idx="120808">
                  <c:v>42.662307309173599</c:v>
                </c:pt>
                <c:pt idx="120809">
                  <c:v>42.662427073096801</c:v>
                </c:pt>
                <c:pt idx="120810">
                  <c:v>42.662546836636601</c:v>
                </c:pt>
                <c:pt idx="120811">
                  <c:v>42.662666599793098</c:v>
                </c:pt>
                <c:pt idx="120812">
                  <c:v>42.662786362566202</c:v>
                </c:pt>
                <c:pt idx="120813">
                  <c:v>42.662906124956002</c:v>
                </c:pt>
                <c:pt idx="120814">
                  <c:v>42.663025886962402</c:v>
                </c:pt>
                <c:pt idx="120815">
                  <c:v>42.663145648585399</c:v>
                </c:pt>
                <c:pt idx="120816">
                  <c:v>42.6632654098252</c:v>
                </c:pt>
                <c:pt idx="120817">
                  <c:v>42.663385170681501</c:v>
                </c:pt>
                <c:pt idx="120818">
                  <c:v>42.663504931154598</c:v>
                </c:pt>
                <c:pt idx="120819">
                  <c:v>42.663624691244301</c:v>
                </c:pt>
                <c:pt idx="120820">
                  <c:v>42.663744450950603</c:v>
                </c:pt>
                <c:pt idx="120821">
                  <c:v>42.663864210273601</c:v>
                </c:pt>
                <c:pt idx="120822">
                  <c:v>42.663983969213298</c:v>
                </c:pt>
                <c:pt idx="120823">
                  <c:v>42.6641037277696</c:v>
                </c:pt>
                <c:pt idx="120824">
                  <c:v>42.6642234859426</c:v>
                </c:pt>
                <c:pt idx="120825">
                  <c:v>42.664343243732297</c:v>
                </c:pt>
                <c:pt idx="120826">
                  <c:v>42.6644630011386</c:v>
                </c:pt>
                <c:pt idx="120827">
                  <c:v>42.6645827581616</c:v>
                </c:pt>
                <c:pt idx="120828">
                  <c:v>42.664702514801299</c:v>
                </c:pt>
                <c:pt idx="120829">
                  <c:v>42.664822271057602</c:v>
                </c:pt>
                <c:pt idx="120830">
                  <c:v>42.664942026930603</c:v>
                </c:pt>
                <c:pt idx="120831">
                  <c:v>42.665061782420302</c:v>
                </c:pt>
                <c:pt idx="120832">
                  <c:v>42.6651815375266</c:v>
                </c:pt>
                <c:pt idx="120833">
                  <c:v>42.665301292249602</c:v>
                </c:pt>
                <c:pt idx="120834">
                  <c:v>42.665421046589302</c:v>
                </c:pt>
                <c:pt idx="120835">
                  <c:v>42.665540800545699</c:v>
                </c:pt>
                <c:pt idx="120836">
                  <c:v>42.665660554118801</c:v>
                </c:pt>
                <c:pt idx="120837">
                  <c:v>42.665780307308502</c:v>
                </c:pt>
                <c:pt idx="120838">
                  <c:v>42.6659000601149</c:v>
                </c:pt>
                <c:pt idx="120839">
                  <c:v>42.666019812538003</c:v>
                </c:pt>
                <c:pt idx="120840">
                  <c:v>42.666139564577797</c:v>
                </c:pt>
                <c:pt idx="120841">
                  <c:v>42.666259316234203</c:v>
                </c:pt>
                <c:pt idx="120842">
                  <c:v>42.6663790675074</c:v>
                </c:pt>
                <c:pt idx="120843">
                  <c:v>42.666498818397201</c:v>
                </c:pt>
                <c:pt idx="120844">
                  <c:v>42.6666185689038</c:v>
                </c:pt>
                <c:pt idx="120845">
                  <c:v>42.666738319026997</c:v>
                </c:pt>
                <c:pt idx="120846">
                  <c:v>42.666858068766899</c:v>
                </c:pt>
                <c:pt idx="120847">
                  <c:v>42.666977818123499</c:v>
                </c:pt>
                <c:pt idx="120848">
                  <c:v>42.667097567096803</c:v>
                </c:pt>
                <c:pt idx="120849">
                  <c:v>42.667217315686699</c:v>
                </c:pt>
                <c:pt idx="120850">
                  <c:v>42.667337063893399</c:v>
                </c:pt>
                <c:pt idx="120851">
                  <c:v>42.667456811716796</c:v>
                </c:pt>
                <c:pt idx="120852">
                  <c:v>42.667576559156899</c:v>
                </c:pt>
                <c:pt idx="120853">
                  <c:v>42.6676963062136</c:v>
                </c:pt>
                <c:pt idx="120854">
                  <c:v>42.667816052887098</c:v>
                </c:pt>
                <c:pt idx="120855">
                  <c:v>42.6679357991773</c:v>
                </c:pt>
                <c:pt idx="120856">
                  <c:v>42.668055545084201</c:v>
                </c:pt>
                <c:pt idx="120857">
                  <c:v>42.668175290607699</c:v>
                </c:pt>
                <c:pt idx="120858">
                  <c:v>42.668295035748002</c:v>
                </c:pt>
                <c:pt idx="120859">
                  <c:v>42.668414780505003</c:v>
                </c:pt>
                <c:pt idx="120860">
                  <c:v>42.668534524878702</c:v>
                </c:pt>
                <c:pt idx="120861">
                  <c:v>42.668654268869098</c:v>
                </c:pt>
                <c:pt idx="120862">
                  <c:v>42.668774012476199</c:v>
                </c:pt>
                <c:pt idx="120863">
                  <c:v>42.668893755700097</c:v>
                </c:pt>
                <c:pt idx="120864">
                  <c:v>42.6690134985406</c:v>
                </c:pt>
                <c:pt idx="120865">
                  <c:v>42.669133240997901</c:v>
                </c:pt>
                <c:pt idx="120866">
                  <c:v>42.6692529830718</c:v>
                </c:pt>
                <c:pt idx="120867">
                  <c:v>42.669372724762503</c:v>
                </c:pt>
                <c:pt idx="120868">
                  <c:v>42.669492466069897</c:v>
                </c:pt>
                <c:pt idx="120869">
                  <c:v>42.669612206994103</c:v>
                </c:pt>
                <c:pt idx="120870">
                  <c:v>42.669731947534899</c:v>
                </c:pt>
                <c:pt idx="120871">
                  <c:v>42.6698516876925</c:v>
                </c:pt>
                <c:pt idx="120872">
                  <c:v>42.669971427466798</c:v>
                </c:pt>
                <c:pt idx="120873">
                  <c:v>42.670091166857802</c:v>
                </c:pt>
                <c:pt idx="120874">
                  <c:v>42.670210905865503</c:v>
                </c:pt>
                <c:pt idx="120875">
                  <c:v>42.670330644490001</c:v>
                </c:pt>
                <c:pt idx="120876">
                  <c:v>42.670450382731197</c:v>
                </c:pt>
                <c:pt idx="120877">
                  <c:v>42.670570120589097</c:v>
                </c:pt>
                <c:pt idx="120878">
                  <c:v>42.670689858063703</c:v>
                </c:pt>
                <c:pt idx="120879">
                  <c:v>42.670809595155099</c:v>
                </c:pt>
                <c:pt idx="120880">
                  <c:v>42.670929331863199</c:v>
                </c:pt>
                <c:pt idx="120881">
                  <c:v>42.671049068188097</c:v>
                </c:pt>
                <c:pt idx="120882">
                  <c:v>42.6711688041296</c:v>
                </c:pt>
                <c:pt idx="120883">
                  <c:v>42.671288539688</c:v>
                </c:pt>
                <c:pt idx="120884">
                  <c:v>42.671408274862998</c:v>
                </c:pt>
                <c:pt idx="120885">
                  <c:v>42.6715280096548</c:v>
                </c:pt>
                <c:pt idx="120886">
                  <c:v>42.6716477440633</c:v>
                </c:pt>
                <c:pt idx="120887">
                  <c:v>42.671767478088597</c:v>
                </c:pt>
                <c:pt idx="120888">
                  <c:v>42.671887211730599</c:v>
                </c:pt>
                <c:pt idx="120889">
                  <c:v>42.672006944989398</c:v>
                </c:pt>
                <c:pt idx="120890">
                  <c:v>42.672126677864902</c:v>
                </c:pt>
                <c:pt idx="120891">
                  <c:v>42.672246410357097</c:v>
                </c:pt>
                <c:pt idx="120892">
                  <c:v>42.672366142466103</c:v>
                </c:pt>
                <c:pt idx="120893">
                  <c:v>42.672485874191899</c:v>
                </c:pt>
                <c:pt idx="120894">
                  <c:v>42.672605605534301</c:v>
                </c:pt>
                <c:pt idx="120895">
                  <c:v>42.672725336493599</c:v>
                </c:pt>
                <c:pt idx="120896">
                  <c:v>42.672845067069602</c:v>
                </c:pt>
                <c:pt idx="120897">
                  <c:v>42.672964797262303</c:v>
                </c:pt>
                <c:pt idx="120898">
                  <c:v>42.673084527071801</c:v>
                </c:pt>
                <c:pt idx="120899">
                  <c:v>42.673204256498103</c:v>
                </c:pt>
                <c:pt idx="120900">
                  <c:v>42.673323985541103</c:v>
                </c:pt>
                <c:pt idx="120901">
                  <c:v>42.6734437142009</c:v>
                </c:pt>
                <c:pt idx="120902">
                  <c:v>42.673563442477402</c:v>
                </c:pt>
                <c:pt idx="120903">
                  <c:v>42.673683170370701</c:v>
                </c:pt>
                <c:pt idx="120904">
                  <c:v>42.673802897880798</c:v>
                </c:pt>
                <c:pt idx="120905">
                  <c:v>42.673922625007599</c:v>
                </c:pt>
                <c:pt idx="120906">
                  <c:v>42.674042351751098</c:v>
                </c:pt>
                <c:pt idx="120907">
                  <c:v>42.6741620781115</c:v>
                </c:pt>
                <c:pt idx="120908">
                  <c:v>42.674281804088601</c:v>
                </c:pt>
                <c:pt idx="120909">
                  <c:v>42.674401529682498</c:v>
                </c:pt>
                <c:pt idx="120910">
                  <c:v>42.674521254893101</c:v>
                </c:pt>
                <c:pt idx="120911">
                  <c:v>42.6746409797206</c:v>
                </c:pt>
                <c:pt idx="120912">
                  <c:v>42.674760704164697</c:v>
                </c:pt>
                <c:pt idx="120913">
                  <c:v>42.674880428225698</c:v>
                </c:pt>
                <c:pt idx="120914">
                  <c:v>42.675000151903497</c:v>
                </c:pt>
                <c:pt idx="120915">
                  <c:v>42.675119875198</c:v>
                </c:pt>
                <c:pt idx="120916">
                  <c:v>42.675239598109201</c:v>
                </c:pt>
                <c:pt idx="120917">
                  <c:v>42.675359320637298</c:v>
                </c:pt>
                <c:pt idx="120918">
                  <c:v>42.6754790427822</c:v>
                </c:pt>
                <c:pt idx="120919">
                  <c:v>42.6755987645438</c:v>
                </c:pt>
                <c:pt idx="120920">
                  <c:v>42.675718485922197</c:v>
                </c:pt>
                <c:pt idx="120921">
                  <c:v>42.675838206917398</c:v>
                </c:pt>
                <c:pt idx="120922">
                  <c:v>42.675957927529304</c:v>
                </c:pt>
                <c:pt idx="120923">
                  <c:v>42.676077647758099</c:v>
                </c:pt>
                <c:pt idx="120924">
                  <c:v>42.676197367603699</c:v>
                </c:pt>
                <c:pt idx="120925">
                  <c:v>42.676317087066003</c:v>
                </c:pt>
                <c:pt idx="120926">
                  <c:v>42.676436806145098</c:v>
                </c:pt>
                <c:pt idx="120927">
                  <c:v>42.676556524840997</c:v>
                </c:pt>
                <c:pt idx="120928">
                  <c:v>42.6766762431537</c:v>
                </c:pt>
                <c:pt idx="120929">
                  <c:v>42.676795961083201</c:v>
                </c:pt>
                <c:pt idx="120930">
                  <c:v>42.676915678629499</c:v>
                </c:pt>
                <c:pt idx="120931">
                  <c:v>42.677035395792601</c:v>
                </c:pt>
                <c:pt idx="120932">
                  <c:v>42.6771551125725</c:v>
                </c:pt>
                <c:pt idx="120933">
                  <c:v>42.677274828969097</c:v>
                </c:pt>
                <c:pt idx="120934">
                  <c:v>42.677394544982597</c:v>
                </c:pt>
                <c:pt idx="120935">
                  <c:v>42.677514260612902</c:v>
                </c:pt>
                <c:pt idx="120936">
                  <c:v>42.677633975859997</c:v>
                </c:pt>
                <c:pt idx="120937">
                  <c:v>42.677753690723797</c:v>
                </c:pt>
                <c:pt idx="120938">
                  <c:v>42.677873405204501</c:v>
                </c:pt>
                <c:pt idx="120939">
                  <c:v>42.677993119302002</c:v>
                </c:pt>
                <c:pt idx="120940">
                  <c:v>42.6781128330163</c:v>
                </c:pt>
                <c:pt idx="120941">
                  <c:v>42.678232546347402</c:v>
                </c:pt>
                <c:pt idx="120942">
                  <c:v>42.678352259295302</c:v>
                </c:pt>
                <c:pt idx="120943">
                  <c:v>42.678471971859999</c:v>
                </c:pt>
                <c:pt idx="120944">
                  <c:v>42.6785916840415</c:v>
                </c:pt>
                <c:pt idx="120945">
                  <c:v>42.678711395839898</c:v>
                </c:pt>
                <c:pt idx="120946">
                  <c:v>42.678831107255</c:v>
                </c:pt>
                <c:pt idx="120947">
                  <c:v>42.678950818286999</c:v>
                </c:pt>
                <c:pt idx="120948">
                  <c:v>42.679070528935803</c:v>
                </c:pt>
                <c:pt idx="120949">
                  <c:v>42.679190239201397</c:v>
                </c:pt>
                <c:pt idx="120950">
                  <c:v>42.679309949083802</c:v>
                </c:pt>
                <c:pt idx="120951">
                  <c:v>42.679429658582997</c:v>
                </c:pt>
                <c:pt idx="120952">
                  <c:v>42.679549367699103</c:v>
                </c:pt>
                <c:pt idx="120953">
                  <c:v>42.679669076431999</c:v>
                </c:pt>
                <c:pt idx="120954">
                  <c:v>42.679788784781699</c:v>
                </c:pt>
                <c:pt idx="120955">
                  <c:v>42.679908492748197</c:v>
                </c:pt>
                <c:pt idx="120956">
                  <c:v>42.680028200331499</c:v>
                </c:pt>
                <c:pt idx="120957">
                  <c:v>42.680147907531698</c:v>
                </c:pt>
                <c:pt idx="120958">
                  <c:v>42.680267614348701</c:v>
                </c:pt>
                <c:pt idx="120959">
                  <c:v>42.6803873207826</c:v>
                </c:pt>
                <c:pt idx="120960">
                  <c:v>42.680507026833197</c:v>
                </c:pt>
                <c:pt idx="120961">
                  <c:v>42.680626732500698</c:v>
                </c:pt>
                <c:pt idx="120962">
                  <c:v>42.680746437784997</c:v>
                </c:pt>
                <c:pt idx="120963">
                  <c:v>42.680866142686199</c:v>
                </c:pt>
                <c:pt idx="120964">
                  <c:v>42.680985847204198</c:v>
                </c:pt>
                <c:pt idx="120965">
                  <c:v>42.681105551339002</c:v>
                </c:pt>
                <c:pt idx="120966">
                  <c:v>42.681225255090702</c:v>
                </c:pt>
                <c:pt idx="120967">
                  <c:v>42.681344958459199</c:v>
                </c:pt>
                <c:pt idx="120968">
                  <c:v>42.6814646614446</c:v>
                </c:pt>
                <c:pt idx="120969">
                  <c:v>42.681584364046799</c:v>
                </c:pt>
                <c:pt idx="120970">
                  <c:v>42.681704066265802</c:v>
                </c:pt>
                <c:pt idx="120971">
                  <c:v>42.681823768101701</c:v>
                </c:pt>
                <c:pt idx="120972">
                  <c:v>42.681943469554398</c:v>
                </c:pt>
                <c:pt idx="120973">
                  <c:v>42.682063170623998</c:v>
                </c:pt>
                <c:pt idx="120974">
                  <c:v>42.682182871310403</c:v>
                </c:pt>
                <c:pt idx="120975">
                  <c:v>42.682302571613697</c:v>
                </c:pt>
                <c:pt idx="120976">
                  <c:v>42.682422271533802</c:v>
                </c:pt>
                <c:pt idx="120977">
                  <c:v>42.682541971070798</c:v>
                </c:pt>
                <c:pt idx="120978">
                  <c:v>42.682661670224597</c:v>
                </c:pt>
                <c:pt idx="120979">
                  <c:v>42.682781368995201</c:v>
                </c:pt>
                <c:pt idx="120980">
                  <c:v>42.682901067382801</c:v>
                </c:pt>
                <c:pt idx="120981">
                  <c:v>42.683020765387198</c:v>
                </c:pt>
                <c:pt idx="120982">
                  <c:v>42.683140463008399</c:v>
                </c:pt>
                <c:pt idx="120983">
                  <c:v>42.683260160246498</c:v>
                </c:pt>
                <c:pt idx="120984">
                  <c:v>42.6833798571015</c:v>
                </c:pt>
                <c:pt idx="120985">
                  <c:v>42.683499553573299</c:v>
                </c:pt>
                <c:pt idx="120986">
                  <c:v>42.683619249662001</c:v>
                </c:pt>
                <c:pt idx="120987">
                  <c:v>42.683738945367502</c:v>
                </c:pt>
                <c:pt idx="120988">
                  <c:v>42.683858640689898</c:v>
                </c:pt>
                <c:pt idx="120989">
                  <c:v>42.683978335629199</c:v>
                </c:pt>
                <c:pt idx="120990">
                  <c:v>42.684098030185403</c:v>
                </c:pt>
                <c:pt idx="120991">
                  <c:v>42.684217724358398</c:v>
                </c:pt>
                <c:pt idx="120992">
                  <c:v>42.684337418148303</c:v>
                </c:pt>
                <c:pt idx="120993">
                  <c:v>42.684457111554998</c:v>
                </c:pt>
                <c:pt idx="120994">
                  <c:v>42.684576804578697</c:v>
                </c:pt>
                <c:pt idx="120995">
                  <c:v>42.6846964972191</c:v>
                </c:pt>
                <c:pt idx="120996">
                  <c:v>42.6848161894765</c:v>
                </c:pt>
                <c:pt idx="120997">
                  <c:v>42.684935881350803</c:v>
                </c:pt>
                <c:pt idx="120998">
                  <c:v>42.685055572841897</c:v>
                </c:pt>
                <c:pt idx="120999">
                  <c:v>42.685175263949901</c:v>
                </c:pt>
                <c:pt idx="121000">
                  <c:v>42.685294954674802</c:v>
                </c:pt>
                <c:pt idx="121001">
                  <c:v>42.6854146450166</c:v>
                </c:pt>
                <c:pt idx="121002">
                  <c:v>42.685534334975202</c:v>
                </c:pt>
                <c:pt idx="121003">
                  <c:v>42.685654024550701</c:v>
                </c:pt>
                <c:pt idx="121004">
                  <c:v>42.685773713743103</c:v>
                </c:pt>
                <c:pt idx="121005">
                  <c:v>42.685893402552402</c:v>
                </c:pt>
                <c:pt idx="121006">
                  <c:v>42.686013090978598</c:v>
                </c:pt>
                <c:pt idx="121007">
                  <c:v>42.686132779021698</c:v>
                </c:pt>
                <c:pt idx="121008">
                  <c:v>42.686252466681701</c:v>
                </c:pt>
                <c:pt idx="121009">
                  <c:v>42.686372153958501</c:v>
                </c:pt>
                <c:pt idx="121010">
                  <c:v>42.686491840852298</c:v>
                </c:pt>
                <c:pt idx="121011">
                  <c:v>42.686611527362899</c:v>
                </c:pt>
                <c:pt idx="121012">
                  <c:v>42.686731213490503</c:v>
                </c:pt>
                <c:pt idx="121013">
                  <c:v>42.686850899234898</c:v>
                </c:pt>
                <c:pt idx="121014">
                  <c:v>42.686970584596203</c:v>
                </c:pt>
                <c:pt idx="121015">
                  <c:v>42.687090269574398</c:v>
                </c:pt>
                <c:pt idx="121016">
                  <c:v>42.687209954169603</c:v>
                </c:pt>
                <c:pt idx="121017">
                  <c:v>42.687329638381598</c:v>
                </c:pt>
                <c:pt idx="121018">
                  <c:v>42.687449322210497</c:v>
                </c:pt>
                <c:pt idx="121019">
                  <c:v>42.6875690056563</c:v>
                </c:pt>
                <c:pt idx="121020">
                  <c:v>42.687688688719099</c:v>
                </c:pt>
                <c:pt idx="121021">
                  <c:v>42.687808371398702</c:v>
                </c:pt>
                <c:pt idx="121022">
                  <c:v>42.687928053695202</c:v>
                </c:pt>
                <c:pt idx="121023">
                  <c:v>42.688047735608698</c:v>
                </c:pt>
                <c:pt idx="121024">
                  <c:v>42.688167417139098</c:v>
                </c:pt>
                <c:pt idx="121025">
                  <c:v>42.688287098286303</c:v>
                </c:pt>
                <c:pt idx="121026">
                  <c:v>42.688406779050503</c:v>
                </c:pt>
                <c:pt idx="121027">
                  <c:v>42.6885264594316</c:v>
                </c:pt>
                <c:pt idx="121028">
                  <c:v>42.688646139429601</c:v>
                </c:pt>
                <c:pt idx="121029">
                  <c:v>42.688765819044498</c:v>
                </c:pt>
                <c:pt idx="121030">
                  <c:v>42.688885498276399</c:v>
                </c:pt>
                <c:pt idx="121031">
                  <c:v>42.689005177125097</c:v>
                </c:pt>
                <c:pt idx="121032">
                  <c:v>42.689124855590798</c:v>
                </c:pt>
                <c:pt idx="121033">
                  <c:v>42.689244533673403</c:v>
                </c:pt>
                <c:pt idx="121034">
                  <c:v>42.689364211372897</c:v>
                </c:pt>
                <c:pt idx="121035">
                  <c:v>42.689483888689303</c:v>
                </c:pt>
                <c:pt idx="121036">
                  <c:v>42.689603565622697</c:v>
                </c:pt>
                <c:pt idx="121037">
                  <c:v>42.689723242173002</c:v>
                </c:pt>
                <c:pt idx="121038">
                  <c:v>42.689842918340197</c:v>
                </c:pt>
                <c:pt idx="121039">
                  <c:v>42.689962594124303</c:v>
                </c:pt>
                <c:pt idx="121040">
                  <c:v>42.690082269525398</c:v>
                </c:pt>
                <c:pt idx="121041">
                  <c:v>42.690201944543396</c:v>
                </c:pt>
                <c:pt idx="121042">
                  <c:v>42.690321619178299</c:v>
                </c:pt>
                <c:pt idx="121043">
                  <c:v>42.690441293430197</c:v>
                </c:pt>
                <c:pt idx="121044">
                  <c:v>42.690560967299</c:v>
                </c:pt>
                <c:pt idx="121045">
                  <c:v>42.690680640784699</c:v>
                </c:pt>
                <c:pt idx="121046">
                  <c:v>42.690800313887401</c:v>
                </c:pt>
                <c:pt idx="121047">
                  <c:v>42.690919986607</c:v>
                </c:pt>
                <c:pt idx="121048">
                  <c:v>42.691039658943502</c:v>
                </c:pt>
                <c:pt idx="121049">
                  <c:v>42.691159330897001</c:v>
                </c:pt>
                <c:pt idx="121050">
                  <c:v>42.691279002467397</c:v>
                </c:pt>
                <c:pt idx="121051">
                  <c:v>42.691398673654803</c:v>
                </c:pt>
                <c:pt idx="121052">
                  <c:v>42.691518344459098</c:v>
                </c:pt>
                <c:pt idx="121053">
                  <c:v>42.691638014880297</c:v>
                </c:pt>
                <c:pt idx="121054">
                  <c:v>42.6917576849185</c:v>
                </c:pt>
                <c:pt idx="121055">
                  <c:v>42.691877354573698</c:v>
                </c:pt>
                <c:pt idx="121056">
                  <c:v>42.691997023845801</c:v>
                </c:pt>
                <c:pt idx="121057">
                  <c:v>42.6921166927348</c:v>
                </c:pt>
                <c:pt idx="121058">
                  <c:v>42.692236361240802</c:v>
                </c:pt>
                <c:pt idx="121059">
                  <c:v>42.692356029363701</c:v>
                </c:pt>
                <c:pt idx="121060">
                  <c:v>42.692475697103603</c:v>
                </c:pt>
                <c:pt idx="121061">
                  <c:v>42.692595364460502</c:v>
                </c:pt>
                <c:pt idx="121062">
                  <c:v>42.692715031434297</c:v>
                </c:pt>
                <c:pt idx="121063">
                  <c:v>42.692834698025003</c:v>
                </c:pt>
                <c:pt idx="121064">
                  <c:v>42.692954364232797</c:v>
                </c:pt>
                <c:pt idx="121065">
                  <c:v>42.693074030057403</c:v>
                </c:pt>
                <c:pt idx="121066">
                  <c:v>42.693193695499097</c:v>
                </c:pt>
                <c:pt idx="121067">
                  <c:v>42.693313360557703</c:v>
                </c:pt>
                <c:pt idx="121068">
                  <c:v>42.693433025233197</c:v>
                </c:pt>
                <c:pt idx="121069">
                  <c:v>42.693552689525802</c:v>
                </c:pt>
                <c:pt idx="121070">
                  <c:v>42.693672353435304</c:v>
                </c:pt>
                <c:pt idx="121071">
                  <c:v>42.693792016961702</c:v>
                </c:pt>
                <c:pt idx="121072">
                  <c:v>42.693911680105103</c:v>
                </c:pt>
                <c:pt idx="121073">
                  <c:v>42.6940313428655</c:v>
                </c:pt>
                <c:pt idx="121074">
                  <c:v>42.694151005242901</c:v>
                </c:pt>
                <c:pt idx="121075">
                  <c:v>42.694270667237198</c:v>
                </c:pt>
                <c:pt idx="121076">
                  <c:v>42.694390328848598</c:v>
                </c:pt>
                <c:pt idx="121077">
                  <c:v>42.694509990076803</c:v>
                </c:pt>
                <c:pt idx="121078">
                  <c:v>42.694629650922103</c:v>
                </c:pt>
                <c:pt idx="121079">
                  <c:v>42.6947493113843</c:v>
                </c:pt>
                <c:pt idx="121080">
                  <c:v>42.694868971463499</c:v>
                </c:pt>
                <c:pt idx="121081">
                  <c:v>42.694988631159703</c:v>
                </c:pt>
                <c:pt idx="121082">
                  <c:v>42.695108290472902</c:v>
                </c:pt>
                <c:pt idx="121083">
                  <c:v>42.695227949403098</c:v>
                </c:pt>
                <c:pt idx="121084">
                  <c:v>42.695347607950197</c:v>
                </c:pt>
                <c:pt idx="121085">
                  <c:v>42.695467266114299</c:v>
                </c:pt>
                <c:pt idx="121086">
                  <c:v>42.695586923895398</c:v>
                </c:pt>
                <c:pt idx="121087">
                  <c:v>42.6957065812935</c:v>
                </c:pt>
                <c:pt idx="121088">
                  <c:v>42.695826238308598</c:v>
                </c:pt>
                <c:pt idx="121089">
                  <c:v>42.6959458949406</c:v>
                </c:pt>
                <c:pt idx="121090">
                  <c:v>42.696065551189697</c:v>
                </c:pt>
                <c:pt idx="121091">
                  <c:v>42.696185207055699</c:v>
                </c:pt>
                <c:pt idx="121092">
                  <c:v>42.696304862538803</c:v>
                </c:pt>
                <c:pt idx="121093">
                  <c:v>42.696424517638803</c:v>
                </c:pt>
                <c:pt idx="121094">
                  <c:v>42.6965441723558</c:v>
                </c:pt>
                <c:pt idx="121095">
                  <c:v>42.6966638266899</c:v>
                </c:pt>
                <c:pt idx="121096">
                  <c:v>42.696783480640903</c:v>
                </c:pt>
                <c:pt idx="121097">
                  <c:v>42.696903134208902</c:v>
                </c:pt>
                <c:pt idx="121098">
                  <c:v>42.697022787393898</c:v>
                </c:pt>
                <c:pt idx="121099">
                  <c:v>42.697142440195897</c:v>
                </c:pt>
                <c:pt idx="121100">
                  <c:v>42.697262092614999</c:v>
                </c:pt>
                <c:pt idx="121101">
                  <c:v>42.697381744650997</c:v>
                </c:pt>
                <c:pt idx="121102">
                  <c:v>42.697501396303998</c:v>
                </c:pt>
                <c:pt idx="121103">
                  <c:v>42.697621047574003</c:v>
                </c:pt>
                <c:pt idx="121104">
                  <c:v>42.697740698461097</c:v>
                </c:pt>
                <c:pt idx="121105">
                  <c:v>42.697860348965101</c:v>
                </c:pt>
                <c:pt idx="121106">
                  <c:v>42.697979999086201</c:v>
                </c:pt>
                <c:pt idx="121107">
                  <c:v>42.698099648824297</c:v>
                </c:pt>
                <c:pt idx="121108">
                  <c:v>42.698219298179303</c:v>
                </c:pt>
                <c:pt idx="121109">
                  <c:v>42.698338947151399</c:v>
                </c:pt>
                <c:pt idx="121110">
                  <c:v>42.698458595740497</c:v>
                </c:pt>
                <c:pt idx="121111">
                  <c:v>42.698578243946699</c:v>
                </c:pt>
                <c:pt idx="121112">
                  <c:v>42.698697891769797</c:v>
                </c:pt>
                <c:pt idx="121113">
                  <c:v>42.698817539209998</c:v>
                </c:pt>
                <c:pt idx="121114">
                  <c:v>42.698937186267102</c:v>
                </c:pt>
                <c:pt idx="121115">
                  <c:v>42.699056832941302</c:v>
                </c:pt>
                <c:pt idx="121116">
                  <c:v>42.699176479232598</c:v>
                </c:pt>
                <c:pt idx="121117">
                  <c:v>42.699296125140798</c:v>
                </c:pt>
                <c:pt idx="121118">
                  <c:v>42.6994157706661</c:v>
                </c:pt>
                <c:pt idx="121119">
                  <c:v>42.699535415808398</c:v>
                </c:pt>
                <c:pt idx="121120">
                  <c:v>42.6996550605677</c:v>
                </c:pt>
                <c:pt idx="121121">
                  <c:v>42.699774704943998</c:v>
                </c:pt>
                <c:pt idx="121122">
                  <c:v>42.699894348937399</c:v>
                </c:pt>
                <c:pt idx="121123">
                  <c:v>42.700013992547802</c:v>
                </c:pt>
                <c:pt idx="121124">
                  <c:v>42.700133635775202</c:v>
                </c:pt>
                <c:pt idx="121125">
                  <c:v>42.700253278619698</c:v>
                </c:pt>
                <c:pt idx="121126">
                  <c:v>42.700372921081197</c:v>
                </c:pt>
                <c:pt idx="121127">
                  <c:v>42.700492563159699</c:v>
                </c:pt>
                <c:pt idx="121128">
                  <c:v>42.700612204855297</c:v>
                </c:pt>
                <c:pt idx="121129">
                  <c:v>42.700731846167898</c:v>
                </c:pt>
                <c:pt idx="121130">
                  <c:v>42.700851487097601</c:v>
                </c:pt>
                <c:pt idx="121131">
                  <c:v>42.700971127644301</c:v>
                </c:pt>
                <c:pt idx="121132">
                  <c:v>42.701090767807997</c:v>
                </c:pt>
                <c:pt idx="121133">
                  <c:v>42.701210407588803</c:v>
                </c:pt>
                <c:pt idx="121134">
                  <c:v>42.701330046986598</c:v>
                </c:pt>
                <c:pt idx="121135">
                  <c:v>42.701449686001503</c:v>
                </c:pt>
                <c:pt idx="121136">
                  <c:v>42.701569324633397</c:v>
                </c:pt>
                <c:pt idx="121137">
                  <c:v>42.701688962882301</c:v>
                </c:pt>
                <c:pt idx="121138">
                  <c:v>42.701808600748301</c:v>
                </c:pt>
                <c:pt idx="121139">
                  <c:v>42.701928238231403</c:v>
                </c:pt>
                <c:pt idx="121140">
                  <c:v>42.702047875331502</c:v>
                </c:pt>
                <c:pt idx="121141">
                  <c:v>42.702167512048703</c:v>
                </c:pt>
                <c:pt idx="121142">
                  <c:v>42.702287148382901</c:v>
                </c:pt>
                <c:pt idx="121143">
                  <c:v>42.702406784334102</c:v>
                </c:pt>
                <c:pt idx="121144">
                  <c:v>42.702526419902497</c:v>
                </c:pt>
                <c:pt idx="121145">
                  <c:v>42.702646055087797</c:v>
                </c:pt>
                <c:pt idx="121146">
                  <c:v>42.702765689890299</c:v>
                </c:pt>
                <c:pt idx="121147">
                  <c:v>42.702885324309797</c:v>
                </c:pt>
                <c:pt idx="121148">
                  <c:v>42.703004958346298</c:v>
                </c:pt>
                <c:pt idx="121149">
                  <c:v>42.703124592000002</c:v>
                </c:pt>
                <c:pt idx="121150">
                  <c:v>42.703244225270602</c:v>
                </c:pt>
                <c:pt idx="121151">
                  <c:v>42.703363858158397</c:v>
                </c:pt>
                <c:pt idx="121152">
                  <c:v>42.703483490663203</c:v>
                </c:pt>
                <c:pt idx="121153">
                  <c:v>42.703603122785097</c:v>
                </c:pt>
                <c:pt idx="121154">
                  <c:v>42.703722754524001</c:v>
                </c:pt>
                <c:pt idx="121155">
                  <c:v>42.703842385880101</c:v>
                </c:pt>
                <c:pt idx="121156">
                  <c:v>42.703962016853197</c:v>
                </c:pt>
                <c:pt idx="121157">
                  <c:v>42.704081647443303</c:v>
                </c:pt>
                <c:pt idx="121158">
                  <c:v>42.704201277650597</c:v>
                </c:pt>
                <c:pt idx="121159">
                  <c:v>42.704320907474902</c:v>
                </c:pt>
                <c:pt idx="121160">
                  <c:v>42.704440536916202</c:v>
                </c:pt>
                <c:pt idx="121161">
                  <c:v>42.704560165974698</c:v>
                </c:pt>
                <c:pt idx="121162">
                  <c:v>42.704679794650303</c:v>
                </c:pt>
                <c:pt idx="121163">
                  <c:v>42.704799422942898</c:v>
                </c:pt>
                <c:pt idx="121164">
                  <c:v>42.704919050852602</c:v>
                </c:pt>
                <c:pt idx="121165">
                  <c:v>42.705038678379303</c:v>
                </c:pt>
                <c:pt idx="121166">
                  <c:v>42.705158305523199</c:v>
                </c:pt>
                <c:pt idx="121167">
                  <c:v>42.705277932284197</c:v>
                </c:pt>
                <c:pt idx="121168">
                  <c:v>42.705397558662199</c:v>
                </c:pt>
                <c:pt idx="121169">
                  <c:v>42.705517184657303</c:v>
                </c:pt>
                <c:pt idx="121170">
                  <c:v>42.705636810269503</c:v>
                </c:pt>
                <c:pt idx="121171">
                  <c:v>42.705756435498799</c:v>
                </c:pt>
                <c:pt idx="121172">
                  <c:v>42.705876060345197</c:v>
                </c:pt>
                <c:pt idx="121173">
                  <c:v>42.705995684808698</c:v>
                </c:pt>
                <c:pt idx="121174">
                  <c:v>42.706115308889302</c:v>
                </c:pt>
                <c:pt idx="121175">
                  <c:v>42.706234932586902</c:v>
                </c:pt>
                <c:pt idx="121176">
                  <c:v>42.706354555901697</c:v>
                </c:pt>
                <c:pt idx="121177">
                  <c:v>42.706474178833602</c:v>
                </c:pt>
                <c:pt idx="121178">
                  <c:v>42.706593801382503</c:v>
                </c:pt>
                <c:pt idx="121179">
                  <c:v>42.706713423548599</c:v>
                </c:pt>
                <c:pt idx="121180">
                  <c:v>42.706833045331699</c:v>
                </c:pt>
                <c:pt idx="121181">
                  <c:v>42.706952666732001</c:v>
                </c:pt>
                <c:pt idx="121182">
                  <c:v>42.707072287749298</c:v>
                </c:pt>
                <c:pt idx="121183">
                  <c:v>42.707191908383798</c:v>
                </c:pt>
                <c:pt idx="121184">
                  <c:v>42.707311528635401</c:v>
                </c:pt>
                <c:pt idx="121185">
                  <c:v>42.707431148504</c:v>
                </c:pt>
                <c:pt idx="121186">
                  <c:v>42.707550767989801</c:v>
                </c:pt>
                <c:pt idx="121187">
                  <c:v>42.707670387092698</c:v>
                </c:pt>
                <c:pt idx="121188">
                  <c:v>42.707790005812697</c:v>
                </c:pt>
                <c:pt idx="121189">
                  <c:v>42.707909624149799</c:v>
                </c:pt>
                <c:pt idx="121190">
                  <c:v>42.708029242103997</c:v>
                </c:pt>
                <c:pt idx="121191">
                  <c:v>42.708148859675397</c:v>
                </c:pt>
                <c:pt idx="121192">
                  <c:v>42.7082684768638</c:v>
                </c:pt>
                <c:pt idx="121193">
                  <c:v>42.708388093669399</c:v>
                </c:pt>
                <c:pt idx="121194">
                  <c:v>42.7085077100921</c:v>
                </c:pt>
                <c:pt idx="121195">
                  <c:v>42.708627326131896</c:v>
                </c:pt>
                <c:pt idx="121196">
                  <c:v>42.708746941788803</c:v>
                </c:pt>
                <c:pt idx="121197">
                  <c:v>42.708866557062898</c:v>
                </c:pt>
                <c:pt idx="121198">
                  <c:v>42.708986171954002</c:v>
                </c:pt>
                <c:pt idx="121199">
                  <c:v>42.709105786462302</c:v>
                </c:pt>
                <c:pt idx="121200">
                  <c:v>42.709225400587698</c:v>
                </c:pt>
                <c:pt idx="121201">
                  <c:v>42.709345014330303</c:v>
                </c:pt>
                <c:pt idx="121202">
                  <c:v>42.709464627689897</c:v>
                </c:pt>
                <c:pt idx="121203">
                  <c:v>42.7095842406667</c:v>
                </c:pt>
                <c:pt idx="121204">
                  <c:v>42.709703853260699</c:v>
                </c:pt>
                <c:pt idx="121205">
                  <c:v>42.7098234654717</c:v>
                </c:pt>
                <c:pt idx="121206">
                  <c:v>42.709943077299897</c:v>
                </c:pt>
                <c:pt idx="121207">
                  <c:v>42.710062688745197</c:v>
                </c:pt>
                <c:pt idx="121208">
                  <c:v>42.710182299807698</c:v>
                </c:pt>
                <c:pt idx="121209">
                  <c:v>42.710301910487303</c:v>
                </c:pt>
                <c:pt idx="121210">
                  <c:v>42.710421520784003</c:v>
                </c:pt>
                <c:pt idx="121211">
                  <c:v>42.710541130697898</c:v>
                </c:pt>
                <c:pt idx="121212">
                  <c:v>42.710660740228903</c:v>
                </c:pt>
                <c:pt idx="121213">
                  <c:v>42.710780349377004</c:v>
                </c:pt>
                <c:pt idx="121214">
                  <c:v>42.710899958142299</c:v>
                </c:pt>
                <c:pt idx="121215">
                  <c:v>42.711019566524698</c:v>
                </c:pt>
                <c:pt idx="121216">
                  <c:v>42.711139174524298</c:v>
                </c:pt>
                <c:pt idx="121217">
                  <c:v>42.711258782141002</c:v>
                </c:pt>
                <c:pt idx="121218">
                  <c:v>42.7113783893749</c:v>
                </c:pt>
                <c:pt idx="121219">
                  <c:v>42.711497996225901</c:v>
                </c:pt>
                <c:pt idx="121220">
                  <c:v>42.711617602694098</c:v>
                </c:pt>
                <c:pt idx="121221">
                  <c:v>42.711737208779397</c:v>
                </c:pt>
                <c:pt idx="121222">
                  <c:v>42.711856814481898</c:v>
                </c:pt>
                <c:pt idx="121223">
                  <c:v>42.711976419801502</c:v>
                </c:pt>
                <c:pt idx="121224">
                  <c:v>42.712096024738202</c:v>
                </c:pt>
                <c:pt idx="121225">
                  <c:v>42.712215629292203</c:v>
                </c:pt>
                <c:pt idx="121226">
                  <c:v>42.7123352334633</c:v>
                </c:pt>
                <c:pt idx="121227">
                  <c:v>42.712454837251499</c:v>
                </c:pt>
                <c:pt idx="121228">
                  <c:v>42.712574440656901</c:v>
                </c:pt>
                <c:pt idx="121229">
                  <c:v>42.712694043679498</c:v>
                </c:pt>
                <c:pt idx="121230">
                  <c:v>42.712813646319198</c:v>
                </c:pt>
                <c:pt idx="121231">
                  <c:v>42.7129332485761</c:v>
                </c:pt>
                <c:pt idx="121232">
                  <c:v>42.713052850450097</c:v>
                </c:pt>
                <c:pt idx="121233">
                  <c:v>42.713172451941297</c:v>
                </c:pt>
                <c:pt idx="121234">
                  <c:v>42.713292053049699</c:v>
                </c:pt>
                <c:pt idx="121235">
                  <c:v>42.713411653775303</c:v>
                </c:pt>
                <c:pt idx="121236">
                  <c:v>42.713531254118003</c:v>
                </c:pt>
                <c:pt idx="121237">
                  <c:v>42.713650854077898</c:v>
                </c:pt>
                <c:pt idx="121238">
                  <c:v>42.713770453654902</c:v>
                </c:pt>
                <c:pt idx="121239">
                  <c:v>42.713890052849102</c:v>
                </c:pt>
                <c:pt idx="121240">
                  <c:v>42.714009651660596</c:v>
                </c:pt>
                <c:pt idx="121241">
                  <c:v>42.714129250089101</c:v>
                </c:pt>
                <c:pt idx="121242">
                  <c:v>42.714248848134901</c:v>
                </c:pt>
                <c:pt idx="121243">
                  <c:v>42.714368445797803</c:v>
                </c:pt>
                <c:pt idx="121244">
                  <c:v>42.7144880430779</c:v>
                </c:pt>
                <c:pt idx="121245">
                  <c:v>42.714607639975199</c:v>
                </c:pt>
                <c:pt idx="121246">
                  <c:v>42.714727236489701</c:v>
                </c:pt>
                <c:pt idx="121247">
                  <c:v>42.714846832621397</c:v>
                </c:pt>
                <c:pt idx="121248">
                  <c:v>42.714966428370197</c:v>
                </c:pt>
                <c:pt idx="121249">
                  <c:v>42.715086023736198</c:v>
                </c:pt>
                <c:pt idx="121250">
                  <c:v>42.715205618719402</c:v>
                </c:pt>
                <c:pt idx="121251">
                  <c:v>42.715325213319801</c:v>
                </c:pt>
                <c:pt idx="121252">
                  <c:v>42.715444807537402</c:v>
                </c:pt>
                <c:pt idx="121253">
                  <c:v>42.715564401372198</c:v>
                </c:pt>
                <c:pt idx="121254">
                  <c:v>42.715683994824097</c:v>
                </c:pt>
                <c:pt idx="121255">
                  <c:v>42.715803587893298</c:v>
                </c:pt>
                <c:pt idx="121256">
                  <c:v>42.715923180579601</c:v>
                </c:pt>
                <c:pt idx="121257">
                  <c:v>42.716042772883199</c:v>
                </c:pt>
                <c:pt idx="121258">
                  <c:v>42.7161623648039</c:v>
                </c:pt>
                <c:pt idx="121259">
                  <c:v>42.716281956341803</c:v>
                </c:pt>
                <c:pt idx="121260">
                  <c:v>42.716401547497</c:v>
                </c:pt>
                <c:pt idx="121261">
                  <c:v>42.7165211382693</c:v>
                </c:pt>
                <c:pt idx="121262">
                  <c:v>42.716640728658803</c:v>
                </c:pt>
                <c:pt idx="121263">
                  <c:v>42.7167603186656</c:v>
                </c:pt>
                <c:pt idx="121264">
                  <c:v>42.716879908289499</c:v>
                </c:pt>
                <c:pt idx="121265">
                  <c:v>42.716999497530701</c:v>
                </c:pt>
                <c:pt idx="121266">
                  <c:v>42.717119086388998</c:v>
                </c:pt>
                <c:pt idx="121267">
                  <c:v>42.717238674864603</c:v>
                </c:pt>
                <c:pt idx="121268">
                  <c:v>42.717358262957298</c:v>
                </c:pt>
                <c:pt idx="121269">
                  <c:v>42.717477850667301</c:v>
                </c:pt>
                <c:pt idx="121270">
                  <c:v>42.717597437994499</c:v>
                </c:pt>
                <c:pt idx="121271">
                  <c:v>42.717717024938899</c:v>
                </c:pt>
                <c:pt idx="121272">
                  <c:v>42.717836611500502</c:v>
                </c:pt>
                <c:pt idx="121273">
                  <c:v>42.7179561976793</c:v>
                </c:pt>
                <c:pt idx="121274">
                  <c:v>42.7180757834753</c:v>
                </c:pt>
                <c:pt idx="121275">
                  <c:v>42.718195368888601</c:v>
                </c:pt>
                <c:pt idx="121276">
                  <c:v>42.718314953919098</c:v>
                </c:pt>
                <c:pt idx="121277">
                  <c:v>42.718434538566797</c:v>
                </c:pt>
                <c:pt idx="121278">
                  <c:v>42.718554122831698</c:v>
                </c:pt>
                <c:pt idx="121279">
                  <c:v>42.718673706713801</c:v>
                </c:pt>
                <c:pt idx="121280">
                  <c:v>42.718793290213199</c:v>
                </c:pt>
                <c:pt idx="121281">
                  <c:v>42.7189128733297</c:v>
                </c:pt>
                <c:pt idx="121282">
                  <c:v>42.719032456063502</c:v>
                </c:pt>
                <c:pt idx="121283">
                  <c:v>42.719152038414599</c:v>
                </c:pt>
                <c:pt idx="121284">
                  <c:v>42.719271620382798</c:v>
                </c:pt>
                <c:pt idx="121285">
                  <c:v>42.7193912019683</c:v>
                </c:pt>
                <c:pt idx="121286">
                  <c:v>42.719510783171003</c:v>
                </c:pt>
                <c:pt idx="121287">
                  <c:v>42.719630363991001</c:v>
                </c:pt>
                <c:pt idx="121288">
                  <c:v>42.719749944428102</c:v>
                </c:pt>
                <c:pt idx="121289">
                  <c:v>42.719869524482597</c:v>
                </c:pt>
                <c:pt idx="121290">
                  <c:v>42.719989104154202</c:v>
                </c:pt>
                <c:pt idx="121291">
                  <c:v>42.720108683443101</c:v>
                </c:pt>
                <c:pt idx="121292">
                  <c:v>42.720228262349202</c:v>
                </c:pt>
                <c:pt idx="121293">
                  <c:v>42.720347840872599</c:v>
                </c:pt>
                <c:pt idx="121294">
                  <c:v>42.720467419013197</c:v>
                </c:pt>
                <c:pt idx="121295">
                  <c:v>42.720586996770997</c:v>
                </c:pt>
                <c:pt idx="121296">
                  <c:v>42.720706574146099</c:v>
                </c:pt>
                <c:pt idx="121297">
                  <c:v>42.720826151138397</c:v>
                </c:pt>
                <c:pt idx="121298">
                  <c:v>42.720945727748003</c:v>
                </c:pt>
                <c:pt idx="121299">
                  <c:v>42.721065303974797</c:v>
                </c:pt>
                <c:pt idx="121300">
                  <c:v>42.7211848798189</c:v>
                </c:pt>
                <c:pt idx="121301">
                  <c:v>42.721304455280197</c:v>
                </c:pt>
                <c:pt idx="121302">
                  <c:v>42.721424030358797</c:v>
                </c:pt>
                <c:pt idx="121303">
                  <c:v>42.721543605054599</c:v>
                </c:pt>
                <c:pt idx="121304">
                  <c:v>42.721663179367603</c:v>
                </c:pt>
                <c:pt idx="121305">
                  <c:v>42.721782753297902</c:v>
                </c:pt>
                <c:pt idx="121306">
                  <c:v>42.721902326845502</c:v>
                </c:pt>
                <c:pt idx="121307">
                  <c:v>42.722021900010297</c:v>
                </c:pt>
                <c:pt idx="121308">
                  <c:v>42.722141472792401</c:v>
                </c:pt>
                <c:pt idx="121309">
                  <c:v>42.7222610451918</c:v>
                </c:pt>
                <c:pt idx="121310">
                  <c:v>42.722380617208401</c:v>
                </c:pt>
                <c:pt idx="121311">
                  <c:v>42.722500188842197</c:v>
                </c:pt>
                <c:pt idx="121312">
                  <c:v>42.722619760093401</c:v>
                </c:pt>
                <c:pt idx="121313">
                  <c:v>42.722739330961701</c:v>
                </c:pt>
                <c:pt idx="121314">
                  <c:v>42.722858901447403</c:v>
                </c:pt>
                <c:pt idx="121315">
                  <c:v>42.722978471550299</c:v>
                </c:pt>
                <c:pt idx="121316">
                  <c:v>42.723098041270497</c:v>
                </c:pt>
                <c:pt idx="121317">
                  <c:v>42.723217610608003</c:v>
                </c:pt>
                <c:pt idx="121318">
                  <c:v>42.723337179562698</c:v>
                </c:pt>
                <c:pt idx="121319">
                  <c:v>42.723456748134701</c:v>
                </c:pt>
                <c:pt idx="121320">
                  <c:v>42.7235763163239</c:v>
                </c:pt>
                <c:pt idx="121321">
                  <c:v>42.7236958841305</c:v>
                </c:pt>
                <c:pt idx="121322">
                  <c:v>42.723815451554302</c:v>
                </c:pt>
                <c:pt idx="121323">
                  <c:v>42.723935018595398</c:v>
                </c:pt>
                <c:pt idx="121324">
                  <c:v>42.724054585253697</c:v>
                </c:pt>
                <c:pt idx="121325">
                  <c:v>42.724174151529397</c:v>
                </c:pt>
                <c:pt idx="121326">
                  <c:v>42.724293717422299</c:v>
                </c:pt>
                <c:pt idx="121327">
                  <c:v>42.724413282932503</c:v>
                </c:pt>
                <c:pt idx="121328">
                  <c:v>42.724532848060001</c:v>
                </c:pt>
                <c:pt idx="121329">
                  <c:v>42.724652412804701</c:v>
                </c:pt>
                <c:pt idx="121330">
                  <c:v>42.724771977166803</c:v>
                </c:pt>
                <c:pt idx="121331">
                  <c:v>42.7248915411461</c:v>
                </c:pt>
                <c:pt idx="121332">
                  <c:v>42.725011104742698</c:v>
                </c:pt>
                <c:pt idx="121333">
                  <c:v>42.725130667956698</c:v>
                </c:pt>
                <c:pt idx="121334">
                  <c:v>42.7252502307879</c:v>
                </c:pt>
                <c:pt idx="121335">
                  <c:v>42.725369793236297</c:v>
                </c:pt>
                <c:pt idx="121336">
                  <c:v>42.725489355302102</c:v>
                </c:pt>
                <c:pt idx="121337">
                  <c:v>42.725608916985202</c:v>
                </c:pt>
                <c:pt idx="121338">
                  <c:v>42.725728478285497</c:v>
                </c:pt>
                <c:pt idx="121339">
                  <c:v>42.7258480392032</c:v>
                </c:pt>
                <c:pt idx="121340">
                  <c:v>42.725967599738198</c:v>
                </c:pt>
                <c:pt idx="121341">
                  <c:v>42.726087159890398</c:v>
                </c:pt>
                <c:pt idx="121342">
                  <c:v>42.726206719659999</c:v>
                </c:pt>
                <c:pt idx="121343">
                  <c:v>42.726326279046802</c:v>
                </c:pt>
                <c:pt idx="121344">
                  <c:v>42.726445838050999</c:v>
                </c:pt>
                <c:pt idx="121345">
                  <c:v>42.726565396672399</c:v>
                </c:pt>
                <c:pt idx="121346">
                  <c:v>42.7266849549112</c:v>
                </c:pt>
                <c:pt idx="121347">
                  <c:v>42.726804512767202</c:v>
                </c:pt>
                <c:pt idx="121348">
                  <c:v>42.726924070240599</c:v>
                </c:pt>
                <c:pt idx="121349">
                  <c:v>42.727043627331298</c:v>
                </c:pt>
                <c:pt idx="121350">
                  <c:v>42.727163184039298</c:v>
                </c:pt>
                <c:pt idx="121351">
                  <c:v>42.7272827403646</c:v>
                </c:pt>
                <c:pt idx="121352">
                  <c:v>42.727402296307197</c:v>
                </c:pt>
                <c:pt idx="121353">
                  <c:v>42.727521851867102</c:v>
                </c:pt>
                <c:pt idx="121354">
                  <c:v>42.727641407044302</c:v>
                </c:pt>
                <c:pt idx="121355">
                  <c:v>42.727760961838896</c:v>
                </c:pt>
                <c:pt idx="121356">
                  <c:v>42.7278805162507</c:v>
                </c:pt>
                <c:pt idx="121357">
                  <c:v>42.728000070279897</c:v>
                </c:pt>
                <c:pt idx="121358">
                  <c:v>42.728119623926403</c:v>
                </c:pt>
                <c:pt idx="121359">
                  <c:v>42.728239177190197</c:v>
                </c:pt>
                <c:pt idx="121360">
                  <c:v>42.728358730071299</c:v>
                </c:pt>
                <c:pt idx="121361">
                  <c:v>42.728478282569803</c:v>
                </c:pt>
                <c:pt idx="121362">
                  <c:v>42.728597834685601</c:v>
                </c:pt>
                <c:pt idx="121363">
                  <c:v>42.728717386418701</c:v>
                </c:pt>
                <c:pt idx="121364">
                  <c:v>42.728836937769103</c:v>
                </c:pt>
                <c:pt idx="121365">
                  <c:v>42.728956488736898</c:v>
                </c:pt>
                <c:pt idx="121366">
                  <c:v>42.729076039321903</c:v>
                </c:pt>
                <c:pt idx="121367">
                  <c:v>42.729195589524402</c:v>
                </c:pt>
                <c:pt idx="121368">
                  <c:v>42.729315139344102</c:v>
                </c:pt>
                <c:pt idx="121369">
                  <c:v>42.729434688781197</c:v>
                </c:pt>
                <c:pt idx="121370">
                  <c:v>42.7295542378356</c:v>
                </c:pt>
                <c:pt idx="121371">
                  <c:v>42.729673786507298</c:v>
                </c:pt>
                <c:pt idx="121372">
                  <c:v>42.729793334796398</c:v>
                </c:pt>
                <c:pt idx="121373">
                  <c:v>42.729912882702799</c:v>
                </c:pt>
                <c:pt idx="121374">
                  <c:v>42.730032430226601</c:v>
                </c:pt>
                <c:pt idx="121375">
                  <c:v>42.730151977367697</c:v>
                </c:pt>
                <c:pt idx="121376">
                  <c:v>42.730271524126103</c:v>
                </c:pt>
                <c:pt idx="121377">
                  <c:v>42.730391070501902</c:v>
                </c:pt>
                <c:pt idx="121378">
                  <c:v>42.730510616495003</c:v>
                </c:pt>
                <c:pt idx="121379">
                  <c:v>42.730630162105498</c:v>
                </c:pt>
                <c:pt idx="121380">
                  <c:v>42.730749707333302</c:v>
                </c:pt>
                <c:pt idx="121381">
                  <c:v>42.730869252178401</c:v>
                </c:pt>
                <c:pt idx="121382">
                  <c:v>42.730988796640901</c:v>
                </c:pt>
                <c:pt idx="121383">
                  <c:v>42.731108340720702</c:v>
                </c:pt>
                <c:pt idx="121384">
                  <c:v>42.731227884417997</c:v>
                </c:pt>
                <c:pt idx="121385">
                  <c:v>42.731347427732501</c:v>
                </c:pt>
                <c:pt idx="121386">
                  <c:v>42.7314669706644</c:v>
                </c:pt>
                <c:pt idx="121387">
                  <c:v>42.731586513213699</c:v>
                </c:pt>
                <c:pt idx="121388">
                  <c:v>42.7317060553803</c:v>
                </c:pt>
                <c:pt idx="121389">
                  <c:v>42.731825597164203</c:v>
                </c:pt>
                <c:pt idx="121390">
                  <c:v>42.7319451385656</c:v>
                </c:pt>
                <c:pt idx="121391">
                  <c:v>42.732064679584198</c:v>
                </c:pt>
                <c:pt idx="121392">
                  <c:v>42.732184220220297</c:v>
                </c:pt>
                <c:pt idx="121393">
                  <c:v>42.732303760473698</c:v>
                </c:pt>
                <c:pt idx="121394">
                  <c:v>42.732423300344401</c:v>
                </c:pt>
                <c:pt idx="121395">
                  <c:v>42.732542839832597</c:v>
                </c:pt>
                <c:pt idx="121396">
                  <c:v>42.732662378938102</c:v>
                </c:pt>
                <c:pt idx="121397">
                  <c:v>42.732781917660901</c:v>
                </c:pt>
                <c:pt idx="121398">
                  <c:v>42.732901456001201</c:v>
                </c:pt>
                <c:pt idx="121399">
                  <c:v>42.733020993958803</c:v>
                </c:pt>
                <c:pt idx="121400">
                  <c:v>42.733140531533699</c:v>
                </c:pt>
                <c:pt idx="121401">
                  <c:v>42.733260068726103</c:v>
                </c:pt>
                <c:pt idx="121402">
                  <c:v>42.733379605535802</c:v>
                </c:pt>
                <c:pt idx="121403">
                  <c:v>42.733499141962902</c:v>
                </c:pt>
                <c:pt idx="121404">
                  <c:v>42.733618678007304</c:v>
                </c:pt>
                <c:pt idx="121405">
                  <c:v>42.733738213669099</c:v>
                </c:pt>
                <c:pt idx="121406">
                  <c:v>42.733857748948303</c:v>
                </c:pt>
                <c:pt idx="121407">
                  <c:v>42.733977283844901</c:v>
                </c:pt>
                <c:pt idx="121408">
                  <c:v>42.7340968183589</c:v>
                </c:pt>
                <c:pt idx="121409">
                  <c:v>42.734216352490201</c:v>
                </c:pt>
                <c:pt idx="121410">
                  <c:v>42.734335886239002</c:v>
                </c:pt>
                <c:pt idx="121411">
                  <c:v>42.734455419605098</c:v>
                </c:pt>
                <c:pt idx="121412">
                  <c:v>42.734574952588602</c:v>
                </c:pt>
                <c:pt idx="121413">
                  <c:v>42.7346944851895</c:v>
                </c:pt>
                <c:pt idx="121414">
                  <c:v>42.7348140174077</c:v>
                </c:pt>
                <c:pt idx="121415">
                  <c:v>42.734933549243401</c:v>
                </c:pt>
                <c:pt idx="121416">
                  <c:v>42.735053080696403</c:v>
                </c:pt>
                <c:pt idx="121417">
                  <c:v>42.735172611766899</c:v>
                </c:pt>
                <c:pt idx="121418">
                  <c:v>42.735292142454703</c:v>
                </c:pt>
                <c:pt idx="121419">
                  <c:v>42.735411672759902</c:v>
                </c:pt>
                <c:pt idx="121420">
                  <c:v>42.735531202682502</c:v>
                </c:pt>
                <c:pt idx="121421">
                  <c:v>42.735650732222602</c:v>
                </c:pt>
                <c:pt idx="121422">
                  <c:v>42.735770261379997</c:v>
                </c:pt>
                <c:pt idx="121423">
                  <c:v>42.7358897901548</c:v>
                </c:pt>
                <c:pt idx="121424">
                  <c:v>42.736009318546998</c:v>
                </c:pt>
                <c:pt idx="121425">
                  <c:v>42.736128846556603</c:v>
                </c:pt>
                <c:pt idx="121426">
                  <c:v>42.736248374183603</c:v>
                </c:pt>
                <c:pt idx="121427">
                  <c:v>42.736367901427997</c:v>
                </c:pt>
                <c:pt idx="121428">
                  <c:v>42.736487428289799</c:v>
                </c:pt>
                <c:pt idx="121429">
                  <c:v>42.736606954769002</c:v>
                </c:pt>
                <c:pt idx="121430">
                  <c:v>42.736726480865599</c:v>
                </c:pt>
                <c:pt idx="121431">
                  <c:v>42.736846006579697</c:v>
                </c:pt>
                <c:pt idx="121432">
                  <c:v>42.736965531911103</c:v>
                </c:pt>
                <c:pt idx="121433">
                  <c:v>42.737085056860003</c:v>
                </c:pt>
                <c:pt idx="121434">
                  <c:v>42.737204581426198</c:v>
                </c:pt>
                <c:pt idx="121435">
                  <c:v>42.7373241056099</c:v>
                </c:pt>
                <c:pt idx="121436">
                  <c:v>42.737443629410997</c:v>
                </c:pt>
                <c:pt idx="121437">
                  <c:v>42.737563152829502</c:v>
                </c:pt>
                <c:pt idx="121438">
                  <c:v>42.7376826758654</c:v>
                </c:pt>
                <c:pt idx="121439">
                  <c:v>42.7378021985187</c:v>
                </c:pt>
                <c:pt idx="121440">
                  <c:v>42.737921720789501</c:v>
                </c:pt>
                <c:pt idx="121441">
                  <c:v>42.738041242677703</c:v>
                </c:pt>
                <c:pt idx="121442">
                  <c:v>42.738160764183299</c:v>
                </c:pt>
                <c:pt idx="121443">
                  <c:v>42.738280285306303</c:v>
                </c:pt>
                <c:pt idx="121444">
                  <c:v>42.738399806046701</c:v>
                </c:pt>
                <c:pt idx="121445">
                  <c:v>42.738519326404599</c:v>
                </c:pt>
                <c:pt idx="121446">
                  <c:v>42.738638846379899</c:v>
                </c:pt>
                <c:pt idx="121447">
                  <c:v>42.7387583659726</c:v>
                </c:pt>
                <c:pt idx="121448">
                  <c:v>42.738877885182802</c:v>
                </c:pt>
                <c:pt idx="121449">
                  <c:v>42.738997404010298</c:v>
                </c:pt>
                <c:pt idx="121450">
                  <c:v>42.739116922455402</c:v>
                </c:pt>
                <c:pt idx="121451">
                  <c:v>42.7392364405178</c:v>
                </c:pt>
                <c:pt idx="121452">
                  <c:v>42.739355958197699</c:v>
                </c:pt>
                <c:pt idx="121453">
                  <c:v>42.739475475494999</c:v>
                </c:pt>
                <c:pt idx="121454">
                  <c:v>42.7395949924097</c:v>
                </c:pt>
                <c:pt idx="121455">
                  <c:v>42.739714508941901</c:v>
                </c:pt>
                <c:pt idx="121456">
                  <c:v>42.739834025091497</c:v>
                </c:pt>
                <c:pt idx="121457">
                  <c:v>42.7399535408586</c:v>
                </c:pt>
                <c:pt idx="121458">
                  <c:v>42.740073056243098</c:v>
                </c:pt>
                <c:pt idx="121459">
                  <c:v>42.740192571244997</c:v>
                </c:pt>
                <c:pt idx="121460">
                  <c:v>42.740312085864403</c:v>
                </c:pt>
                <c:pt idx="121461">
                  <c:v>42.740431600101203</c:v>
                </c:pt>
                <c:pt idx="121462">
                  <c:v>42.740551113955497</c:v>
                </c:pt>
                <c:pt idx="121463">
                  <c:v>42.7406706274272</c:v>
                </c:pt>
                <c:pt idx="121464">
                  <c:v>42.740790140516403</c:v>
                </c:pt>
                <c:pt idx="121465">
                  <c:v>42.740909653223</c:v>
                </c:pt>
                <c:pt idx="121466">
                  <c:v>42.741029165547097</c:v>
                </c:pt>
                <c:pt idx="121467">
                  <c:v>42.741148677488603</c:v>
                </c:pt>
                <c:pt idx="121468">
                  <c:v>42.741268189047602</c:v>
                </c:pt>
                <c:pt idx="121469">
                  <c:v>42.741387700224003</c:v>
                </c:pt>
                <c:pt idx="121470">
                  <c:v>42.741507211017897</c:v>
                </c:pt>
                <c:pt idx="121471">
                  <c:v>42.741626721429299</c:v>
                </c:pt>
                <c:pt idx="121472">
                  <c:v>42.741746231458002</c:v>
                </c:pt>
                <c:pt idx="121473">
                  <c:v>42.741865741104299</c:v>
                </c:pt>
                <c:pt idx="121474">
                  <c:v>42.741985250368003</c:v>
                </c:pt>
                <c:pt idx="121475">
                  <c:v>42.742104759249202</c:v>
                </c:pt>
                <c:pt idx="121476">
                  <c:v>42.742224267747801</c:v>
                </c:pt>
                <c:pt idx="121477">
                  <c:v>42.742343775864001</c:v>
                </c:pt>
                <c:pt idx="121478">
                  <c:v>42.742463283597502</c:v>
                </c:pt>
                <c:pt idx="121479">
                  <c:v>42.742582790948603</c:v>
                </c:pt>
                <c:pt idx="121480">
                  <c:v>42.742702297917099</c:v>
                </c:pt>
                <c:pt idx="121481">
                  <c:v>42.742821804503002</c:v>
                </c:pt>
                <c:pt idx="121482">
                  <c:v>42.742941310706499</c:v>
                </c:pt>
                <c:pt idx="121483">
                  <c:v>42.743060816527397</c:v>
                </c:pt>
                <c:pt idx="121484">
                  <c:v>42.743180321965802</c:v>
                </c:pt>
                <c:pt idx="121485">
                  <c:v>42.743299827021602</c:v>
                </c:pt>
                <c:pt idx="121486">
                  <c:v>42.743419331695002</c:v>
                </c:pt>
                <c:pt idx="121487">
                  <c:v>42.743538835985802</c:v>
                </c:pt>
                <c:pt idx="121488">
                  <c:v>42.743658339894097</c:v>
                </c:pt>
                <c:pt idx="121489">
                  <c:v>42.743777843419899</c:v>
                </c:pt>
                <c:pt idx="121490">
                  <c:v>42.743897346563102</c:v>
                </c:pt>
                <c:pt idx="121491">
                  <c:v>42.744016849323799</c:v>
                </c:pt>
                <c:pt idx="121492">
                  <c:v>42.744136351701997</c:v>
                </c:pt>
                <c:pt idx="121493">
                  <c:v>42.744255853697702</c:v>
                </c:pt>
                <c:pt idx="121494">
                  <c:v>42.7443753553109</c:v>
                </c:pt>
                <c:pt idx="121495">
                  <c:v>42.7444948565416</c:v>
                </c:pt>
                <c:pt idx="121496">
                  <c:v>42.7446143573897</c:v>
                </c:pt>
                <c:pt idx="121497">
                  <c:v>42.744733857855401</c:v>
                </c:pt>
                <c:pt idx="121498">
                  <c:v>42.744853357938503</c:v>
                </c:pt>
                <c:pt idx="121499">
                  <c:v>42.744972857639098</c:v>
                </c:pt>
                <c:pt idx="121500">
                  <c:v>42.745092356957201</c:v>
                </c:pt>
                <c:pt idx="121501">
                  <c:v>42.745211855892798</c:v>
                </c:pt>
                <c:pt idx="121502">
                  <c:v>42.745331354445902</c:v>
                </c:pt>
                <c:pt idx="121503">
                  <c:v>42.745450852616599</c:v>
                </c:pt>
                <c:pt idx="121504">
                  <c:v>42.745570350404698</c:v>
                </c:pt>
                <c:pt idx="121505">
                  <c:v>42.745689847810198</c:v>
                </c:pt>
                <c:pt idx="121506">
                  <c:v>42.745809344833297</c:v>
                </c:pt>
                <c:pt idx="121507">
                  <c:v>42.745928841473898</c:v>
                </c:pt>
                <c:pt idx="121508">
                  <c:v>42.746048337731999</c:v>
                </c:pt>
                <c:pt idx="121509">
                  <c:v>42.746167833607601</c:v>
                </c:pt>
                <c:pt idx="121510">
                  <c:v>42.746287329100703</c:v>
                </c:pt>
                <c:pt idx="121511">
                  <c:v>42.746406824211299</c:v>
                </c:pt>
                <c:pt idx="121512">
                  <c:v>42.746526318939402</c:v>
                </c:pt>
                <c:pt idx="121513">
                  <c:v>42.746645813285099</c:v>
                </c:pt>
                <c:pt idx="121514">
                  <c:v>42.746765307248197</c:v>
                </c:pt>
                <c:pt idx="121515">
                  <c:v>42.746884800828802</c:v>
                </c:pt>
                <c:pt idx="121516">
                  <c:v>42.747004294027001</c:v>
                </c:pt>
                <c:pt idx="121517">
                  <c:v>42.7471237868427</c:v>
                </c:pt>
                <c:pt idx="121518">
                  <c:v>42.7472432792758</c:v>
                </c:pt>
                <c:pt idx="121519">
                  <c:v>42.7473627713265</c:v>
                </c:pt>
                <c:pt idx="121520">
                  <c:v>42.747482262994801</c:v>
                </c:pt>
                <c:pt idx="121521">
                  <c:v>42.747601754280502</c:v>
                </c:pt>
                <c:pt idx="121522">
                  <c:v>42.747721245183698</c:v>
                </c:pt>
                <c:pt idx="121523">
                  <c:v>42.7478407357045</c:v>
                </c:pt>
                <c:pt idx="121524">
                  <c:v>42.747960225842803</c:v>
                </c:pt>
                <c:pt idx="121525">
                  <c:v>42.7480797155986</c:v>
                </c:pt>
                <c:pt idx="121526">
                  <c:v>42.748199204972003</c:v>
                </c:pt>
                <c:pt idx="121527">
                  <c:v>42.748318693962801</c:v>
                </c:pt>
                <c:pt idx="121528">
                  <c:v>42.748438182571199</c:v>
                </c:pt>
                <c:pt idx="121529">
                  <c:v>42.748557670797098</c:v>
                </c:pt>
                <c:pt idx="121530">
                  <c:v>42.748677158640596</c:v>
                </c:pt>
                <c:pt idx="121531">
                  <c:v>42.748796646101503</c:v>
                </c:pt>
                <c:pt idx="121532">
                  <c:v>42.748916133180103</c:v>
                </c:pt>
                <c:pt idx="121533">
                  <c:v>42.749035619876103</c:v>
                </c:pt>
                <c:pt idx="121534">
                  <c:v>42.749155106189697</c:v>
                </c:pt>
                <c:pt idx="121535">
                  <c:v>42.749274592120798</c:v>
                </c:pt>
                <c:pt idx="121536">
                  <c:v>42.7493940776694</c:v>
                </c:pt>
                <c:pt idx="121537">
                  <c:v>42.749513562835602</c:v>
                </c:pt>
                <c:pt idx="121538">
                  <c:v>42.749633047619298</c:v>
                </c:pt>
                <c:pt idx="121539">
                  <c:v>42.749752532020601</c:v>
                </c:pt>
                <c:pt idx="121540">
                  <c:v>42.749872016039397</c:v>
                </c:pt>
                <c:pt idx="121541">
                  <c:v>42.749991499675701</c:v>
                </c:pt>
                <c:pt idx="121542">
                  <c:v>42.750110982929598</c:v>
                </c:pt>
                <c:pt idx="121543">
                  <c:v>42.750230465801103</c:v>
                </c:pt>
                <c:pt idx="121544">
                  <c:v>42.750349948290001</c:v>
                </c:pt>
                <c:pt idx="121545">
                  <c:v>42.750469430396599</c:v>
                </c:pt>
                <c:pt idx="121546">
                  <c:v>42.750588912120598</c:v>
                </c:pt>
                <c:pt idx="121547">
                  <c:v>42.750708393462297</c:v>
                </c:pt>
                <c:pt idx="121548">
                  <c:v>42.750827874421397</c:v>
                </c:pt>
                <c:pt idx="121549">
                  <c:v>42.750947354998203</c:v>
                </c:pt>
                <c:pt idx="121550">
                  <c:v>42.751066835192503</c:v>
                </c:pt>
                <c:pt idx="121551">
                  <c:v>42.751186315004297</c:v>
                </c:pt>
                <c:pt idx="121552">
                  <c:v>42.751305794433698</c:v>
                </c:pt>
                <c:pt idx="121553">
                  <c:v>42.751425273480599</c:v>
                </c:pt>
                <c:pt idx="121554">
                  <c:v>42.751544752145101</c:v>
                </c:pt>
                <c:pt idx="121555">
                  <c:v>42.751664230427203</c:v>
                </c:pt>
                <c:pt idx="121556">
                  <c:v>42.751783708326798</c:v>
                </c:pt>
                <c:pt idx="121557">
                  <c:v>42.751903185844</c:v>
                </c:pt>
                <c:pt idx="121558">
                  <c:v>42.752022662978803</c:v>
                </c:pt>
                <c:pt idx="121559">
                  <c:v>42.752142139731099</c:v>
                </c:pt>
                <c:pt idx="121560">
                  <c:v>42.752261616101002</c:v>
                </c:pt>
                <c:pt idx="121561">
                  <c:v>42.752381092088399</c:v>
                </c:pt>
                <c:pt idx="121562">
                  <c:v>42.752500567693403</c:v>
                </c:pt>
                <c:pt idx="121563">
                  <c:v>42.752620042916</c:v>
                </c:pt>
                <c:pt idx="121564">
                  <c:v>42.752739517756197</c:v>
                </c:pt>
                <c:pt idx="121565">
                  <c:v>42.752858992213902</c:v>
                </c:pt>
                <c:pt idx="121566">
                  <c:v>42.7529784662892</c:v>
                </c:pt>
                <c:pt idx="121567">
                  <c:v>42.753097939982098</c:v>
                </c:pt>
                <c:pt idx="121568">
                  <c:v>42.753217413292496</c:v>
                </c:pt>
                <c:pt idx="121569">
                  <c:v>42.753336886220502</c:v>
                </c:pt>
                <c:pt idx="121570">
                  <c:v>42.753456358766101</c:v>
                </c:pt>
                <c:pt idx="121571">
                  <c:v>42.7535758309293</c:v>
                </c:pt>
                <c:pt idx="121572">
                  <c:v>42.753695302710099</c:v>
                </c:pt>
                <c:pt idx="121573">
                  <c:v>42.753814774108399</c:v>
                </c:pt>
                <c:pt idx="121574">
                  <c:v>42.753934245124398</c:v>
                </c:pt>
                <c:pt idx="121575">
                  <c:v>42.754053715757898</c:v>
                </c:pt>
                <c:pt idx="121576">
                  <c:v>42.754173186008998</c:v>
                </c:pt>
                <c:pt idx="121577">
                  <c:v>42.754292655877698</c:v>
                </c:pt>
                <c:pt idx="121578">
                  <c:v>42.754412125363899</c:v>
                </c:pt>
                <c:pt idx="121579">
                  <c:v>42.754531594467799</c:v>
                </c:pt>
                <c:pt idx="121580">
                  <c:v>42.7546510631892</c:v>
                </c:pt>
                <c:pt idx="121581">
                  <c:v>42.754770531528301</c:v>
                </c:pt>
                <c:pt idx="121582">
                  <c:v>42.754889999484902</c:v>
                </c:pt>
                <c:pt idx="121583">
                  <c:v>42.755009467059097</c:v>
                </c:pt>
                <c:pt idx="121584">
                  <c:v>42.755128934250997</c:v>
                </c:pt>
                <c:pt idx="121585">
                  <c:v>42.755248401060399</c:v>
                </c:pt>
                <c:pt idx="121586">
                  <c:v>42.755367867487401</c:v>
                </c:pt>
                <c:pt idx="121587">
                  <c:v>42.755487333532002</c:v>
                </c:pt>
                <c:pt idx="121588">
                  <c:v>42.755606799194197</c:v>
                </c:pt>
                <c:pt idx="121589">
                  <c:v>42.755726264473999</c:v>
                </c:pt>
                <c:pt idx="121590">
                  <c:v>42.755845729371401</c:v>
                </c:pt>
                <c:pt idx="121591">
                  <c:v>42.755965193886503</c:v>
                </c:pt>
                <c:pt idx="121592">
                  <c:v>42.756084658019098</c:v>
                </c:pt>
                <c:pt idx="121593">
                  <c:v>42.756204121769301</c:v>
                </c:pt>
                <c:pt idx="121594">
                  <c:v>42.756323585137103</c:v>
                </c:pt>
                <c:pt idx="121595">
                  <c:v>42.756443048122598</c:v>
                </c:pt>
                <c:pt idx="121596">
                  <c:v>42.756562510725701</c:v>
                </c:pt>
                <c:pt idx="121597">
                  <c:v>42.756681972946303</c:v>
                </c:pt>
                <c:pt idx="121598">
                  <c:v>42.756801434784599</c:v>
                </c:pt>
                <c:pt idx="121599">
                  <c:v>42.756920896240501</c:v>
                </c:pt>
                <c:pt idx="121600">
                  <c:v>42.757040357313997</c:v>
                </c:pt>
                <c:pt idx="121601">
                  <c:v>42.7571598180051</c:v>
                </c:pt>
                <c:pt idx="121602">
                  <c:v>42.757279278313902</c:v>
                </c:pt>
                <c:pt idx="121603">
                  <c:v>42.757398738240198</c:v>
                </c:pt>
                <c:pt idx="121604">
                  <c:v>42.757518197784201</c:v>
                </c:pt>
                <c:pt idx="121605">
                  <c:v>42.757637656945803</c:v>
                </c:pt>
                <c:pt idx="121606">
                  <c:v>42.757757115724999</c:v>
                </c:pt>
                <c:pt idx="121607">
                  <c:v>42.757876574121902</c:v>
                </c:pt>
                <c:pt idx="121608">
                  <c:v>42.757996032136298</c:v>
                </c:pt>
                <c:pt idx="121609">
                  <c:v>42.7581154897684</c:v>
                </c:pt>
                <c:pt idx="121610">
                  <c:v>42.758234947018103</c:v>
                </c:pt>
                <c:pt idx="121611">
                  <c:v>42.758354403885498</c:v>
                </c:pt>
                <c:pt idx="121612">
                  <c:v>42.758473860370501</c:v>
                </c:pt>
                <c:pt idx="121613">
                  <c:v>42.758593316473103</c:v>
                </c:pt>
                <c:pt idx="121614">
                  <c:v>42.758712772193299</c:v>
                </c:pt>
                <c:pt idx="121615">
                  <c:v>42.758832227531201</c:v>
                </c:pt>
                <c:pt idx="121616">
                  <c:v>42.758951682486703</c:v>
                </c:pt>
                <c:pt idx="121617">
                  <c:v>42.759071137059799</c:v>
                </c:pt>
                <c:pt idx="121618">
                  <c:v>42.759190591250601</c:v>
                </c:pt>
                <c:pt idx="121619">
                  <c:v>42.759310045059003</c:v>
                </c:pt>
                <c:pt idx="121620">
                  <c:v>42.759429498485098</c:v>
                </c:pt>
                <c:pt idx="121621">
                  <c:v>42.759548951528799</c:v>
                </c:pt>
                <c:pt idx="121622">
                  <c:v>42.759668404190101</c:v>
                </c:pt>
                <c:pt idx="121623">
                  <c:v>42.759787856469103</c:v>
                </c:pt>
                <c:pt idx="121624">
                  <c:v>42.759907308365698</c:v>
                </c:pt>
                <c:pt idx="121625">
                  <c:v>42.760026759879999</c:v>
                </c:pt>
                <c:pt idx="121626">
                  <c:v>42.7601462110119</c:v>
                </c:pt>
                <c:pt idx="121627">
                  <c:v>42.760265661761501</c:v>
                </c:pt>
                <c:pt idx="121628">
                  <c:v>42.760385112128702</c:v>
                </c:pt>
                <c:pt idx="121629">
                  <c:v>42.760504562113503</c:v>
                </c:pt>
                <c:pt idx="121630">
                  <c:v>42.760624011716097</c:v>
                </c:pt>
                <c:pt idx="121631">
                  <c:v>42.760743460936197</c:v>
                </c:pt>
                <c:pt idx="121632">
                  <c:v>42.760862909773998</c:v>
                </c:pt>
                <c:pt idx="121633">
                  <c:v>42.760982358229498</c:v>
                </c:pt>
                <c:pt idx="121634">
                  <c:v>42.761101806302598</c:v>
                </c:pt>
                <c:pt idx="121635">
                  <c:v>42.761221253993398</c:v>
                </c:pt>
                <c:pt idx="121636">
                  <c:v>42.761340701301897</c:v>
                </c:pt>
                <c:pt idx="121637">
                  <c:v>42.761460148227997</c:v>
                </c:pt>
                <c:pt idx="121638">
                  <c:v>42.761579594771703</c:v>
                </c:pt>
                <c:pt idx="121639">
                  <c:v>42.761699040933202</c:v>
                </c:pt>
                <c:pt idx="121640">
                  <c:v>42.761818486712301</c:v>
                </c:pt>
                <c:pt idx="121641">
                  <c:v>42.761937932108999</c:v>
                </c:pt>
                <c:pt idx="121642">
                  <c:v>42.762057377123398</c:v>
                </c:pt>
                <c:pt idx="121643">
                  <c:v>42.762176821755503</c:v>
                </c:pt>
                <c:pt idx="121644">
                  <c:v>42.762296266005301</c:v>
                </c:pt>
                <c:pt idx="121645">
                  <c:v>42.762415709872698</c:v>
                </c:pt>
                <c:pt idx="121646">
                  <c:v>42.762535153357803</c:v>
                </c:pt>
                <c:pt idx="121647">
                  <c:v>42.7626545964606</c:v>
                </c:pt>
                <c:pt idx="121648">
                  <c:v>42.762774039180997</c:v>
                </c:pt>
                <c:pt idx="121649">
                  <c:v>42.7628934815191</c:v>
                </c:pt>
                <c:pt idx="121650">
                  <c:v>42.763012923474903</c:v>
                </c:pt>
                <c:pt idx="121651">
                  <c:v>42.763132365048399</c:v>
                </c:pt>
                <c:pt idx="121652">
                  <c:v>42.763251806239502</c:v>
                </c:pt>
                <c:pt idx="121653">
                  <c:v>42.763371247048397</c:v>
                </c:pt>
                <c:pt idx="121654">
                  <c:v>42.763490687474899</c:v>
                </c:pt>
                <c:pt idx="121655">
                  <c:v>42.763610127519101</c:v>
                </c:pt>
                <c:pt idx="121656">
                  <c:v>42.763729567180903</c:v>
                </c:pt>
                <c:pt idx="121657">
                  <c:v>42.763849006460497</c:v>
                </c:pt>
                <c:pt idx="121658">
                  <c:v>42.763968445357698</c:v>
                </c:pt>
                <c:pt idx="121659">
                  <c:v>42.764087883872698</c:v>
                </c:pt>
                <c:pt idx="121660">
                  <c:v>42.764207322005298</c:v>
                </c:pt>
                <c:pt idx="121661">
                  <c:v>42.764326759755598</c:v>
                </c:pt>
                <c:pt idx="121662">
                  <c:v>42.764446197123597</c:v>
                </c:pt>
                <c:pt idx="121663">
                  <c:v>42.764565634109303</c:v>
                </c:pt>
                <c:pt idx="121664">
                  <c:v>42.764685070712702</c:v>
                </c:pt>
                <c:pt idx="121665">
                  <c:v>42.7648045069337</c:v>
                </c:pt>
                <c:pt idx="121666">
                  <c:v>42.764923942772498</c:v>
                </c:pt>
                <c:pt idx="121667">
                  <c:v>42.765043378229002</c:v>
                </c:pt>
                <c:pt idx="121668">
                  <c:v>42.765162813303199</c:v>
                </c:pt>
                <c:pt idx="121669">
                  <c:v>42.765282247995003</c:v>
                </c:pt>
                <c:pt idx="121670">
                  <c:v>42.765401682304599</c:v>
                </c:pt>
                <c:pt idx="121671">
                  <c:v>42.765521116231803</c:v>
                </c:pt>
                <c:pt idx="121672">
                  <c:v>42.765640549776798</c:v>
                </c:pt>
                <c:pt idx="121673">
                  <c:v>42.7657599829395</c:v>
                </c:pt>
                <c:pt idx="121674">
                  <c:v>42.765879415719901</c:v>
                </c:pt>
                <c:pt idx="121675">
                  <c:v>42.765998848117903</c:v>
                </c:pt>
                <c:pt idx="121676">
                  <c:v>42.766118280133703</c:v>
                </c:pt>
                <c:pt idx="121677">
                  <c:v>42.766237711767197</c:v>
                </c:pt>
                <c:pt idx="121678">
                  <c:v>42.766357143018503</c:v>
                </c:pt>
                <c:pt idx="121679">
                  <c:v>42.766476573887402</c:v>
                </c:pt>
                <c:pt idx="121680">
                  <c:v>42.766596004374001</c:v>
                </c:pt>
                <c:pt idx="121681">
                  <c:v>42.7667154344784</c:v>
                </c:pt>
                <c:pt idx="121682">
                  <c:v>42.766834864200398</c:v>
                </c:pt>
                <c:pt idx="121683">
                  <c:v>42.766954293540202</c:v>
                </c:pt>
                <c:pt idx="121684">
                  <c:v>42.767073722497699</c:v>
                </c:pt>
                <c:pt idx="121685">
                  <c:v>42.767193151072902</c:v>
                </c:pt>
                <c:pt idx="121686">
                  <c:v>42.767312579265798</c:v>
                </c:pt>
                <c:pt idx="121687">
                  <c:v>42.767432007076501</c:v>
                </c:pt>
                <c:pt idx="121688">
                  <c:v>42.767551434504902</c:v>
                </c:pt>
                <c:pt idx="121689">
                  <c:v>42.767670861550997</c:v>
                </c:pt>
                <c:pt idx="121690">
                  <c:v>42.767790288214798</c:v>
                </c:pt>
                <c:pt idx="121691">
                  <c:v>42.767909714496398</c:v>
                </c:pt>
                <c:pt idx="121692">
                  <c:v>42.768029140395598</c:v>
                </c:pt>
                <c:pt idx="121693">
                  <c:v>42.768148565912597</c:v>
                </c:pt>
                <c:pt idx="121694">
                  <c:v>42.768267991047402</c:v>
                </c:pt>
                <c:pt idx="121695">
                  <c:v>42.768387415799801</c:v>
                </c:pt>
                <c:pt idx="121696">
                  <c:v>42.768506840169998</c:v>
                </c:pt>
                <c:pt idx="121697">
                  <c:v>42.768626264158002</c:v>
                </c:pt>
                <c:pt idx="121698">
                  <c:v>42.768745687763598</c:v>
                </c:pt>
                <c:pt idx="121699">
                  <c:v>42.768865110987001</c:v>
                </c:pt>
                <c:pt idx="121700">
                  <c:v>42.768984533828203</c:v>
                </c:pt>
                <c:pt idx="121701">
                  <c:v>42.769103956287097</c:v>
                </c:pt>
                <c:pt idx="121702">
                  <c:v>42.769223378363698</c:v>
                </c:pt>
                <c:pt idx="121703">
                  <c:v>42.769342800057998</c:v>
                </c:pt>
                <c:pt idx="121704">
                  <c:v>42.769462221370098</c:v>
                </c:pt>
                <c:pt idx="121705">
                  <c:v>42.769581642299997</c:v>
                </c:pt>
                <c:pt idx="121706">
                  <c:v>42.769701062847602</c:v>
                </c:pt>
                <c:pt idx="121707">
                  <c:v>42.7698204830129</c:v>
                </c:pt>
                <c:pt idx="121708">
                  <c:v>42.769939902795997</c:v>
                </c:pt>
                <c:pt idx="121709">
                  <c:v>42.770059322196801</c:v>
                </c:pt>
                <c:pt idx="121710">
                  <c:v>42.770178741215403</c:v>
                </c:pt>
                <c:pt idx="121711">
                  <c:v>42.770298159851698</c:v>
                </c:pt>
                <c:pt idx="121712">
                  <c:v>42.7704175781058</c:v>
                </c:pt>
                <c:pt idx="121713">
                  <c:v>42.770536995977601</c:v>
                </c:pt>
                <c:pt idx="121714">
                  <c:v>42.770656413467201</c:v>
                </c:pt>
                <c:pt idx="121715">
                  <c:v>42.7707758305745</c:v>
                </c:pt>
                <c:pt idx="121716">
                  <c:v>42.770895247299599</c:v>
                </c:pt>
                <c:pt idx="121717">
                  <c:v>42.771014663642497</c:v>
                </c:pt>
                <c:pt idx="121718">
                  <c:v>42.771134079603101</c:v>
                </c:pt>
                <c:pt idx="121719">
                  <c:v>42.771253495181497</c:v>
                </c:pt>
                <c:pt idx="121720">
                  <c:v>42.7713729103776</c:v>
                </c:pt>
                <c:pt idx="121721">
                  <c:v>42.771492325191502</c:v>
                </c:pt>
                <c:pt idx="121722">
                  <c:v>42.771611739623197</c:v>
                </c:pt>
                <c:pt idx="121723">
                  <c:v>42.771731153672597</c:v>
                </c:pt>
                <c:pt idx="121724">
                  <c:v>42.771850567339797</c:v>
                </c:pt>
                <c:pt idx="121725">
                  <c:v>42.771969980624696</c:v>
                </c:pt>
                <c:pt idx="121726">
                  <c:v>42.772089393527501</c:v>
                </c:pt>
                <c:pt idx="121727">
                  <c:v>42.772208806047999</c:v>
                </c:pt>
                <c:pt idx="121728">
                  <c:v>42.772328218186203</c:v>
                </c:pt>
                <c:pt idx="121729">
                  <c:v>42.772447629942299</c:v>
                </c:pt>
                <c:pt idx="121730">
                  <c:v>42.772567041316101</c:v>
                </c:pt>
                <c:pt idx="121731">
                  <c:v>42.772686452307703</c:v>
                </c:pt>
                <c:pt idx="121732">
                  <c:v>42.772805862917103</c:v>
                </c:pt>
                <c:pt idx="121733">
                  <c:v>42.772925273144203</c:v>
                </c:pt>
                <c:pt idx="121734">
                  <c:v>42.773044682989102</c:v>
                </c:pt>
                <c:pt idx="121735">
                  <c:v>42.7731640924518</c:v>
                </c:pt>
                <c:pt idx="121736">
                  <c:v>42.773283501532298</c:v>
                </c:pt>
                <c:pt idx="121737">
                  <c:v>42.773402910230601</c:v>
                </c:pt>
                <c:pt idx="121738">
                  <c:v>42.773522318546597</c:v>
                </c:pt>
                <c:pt idx="121739">
                  <c:v>42.773641726480498</c:v>
                </c:pt>
                <c:pt idx="121740">
                  <c:v>42.7737611340321</c:v>
                </c:pt>
                <c:pt idx="121741">
                  <c:v>42.7738805412015</c:v>
                </c:pt>
                <c:pt idx="121742">
                  <c:v>42.773999947988699</c:v>
                </c:pt>
                <c:pt idx="121743">
                  <c:v>42.774119354393697</c:v>
                </c:pt>
                <c:pt idx="121744">
                  <c:v>42.774238760416402</c:v>
                </c:pt>
                <c:pt idx="121745">
                  <c:v>42.774358166056999</c:v>
                </c:pt>
                <c:pt idx="121746">
                  <c:v>42.774477571315401</c:v>
                </c:pt>
                <c:pt idx="121747">
                  <c:v>42.774596976191503</c:v>
                </c:pt>
                <c:pt idx="121748">
                  <c:v>42.774716380685497</c:v>
                </c:pt>
                <c:pt idx="121749">
                  <c:v>42.774835784797197</c:v>
                </c:pt>
                <c:pt idx="121750">
                  <c:v>42.774955188526803</c:v>
                </c:pt>
                <c:pt idx="121751">
                  <c:v>42.775074591874102</c:v>
                </c:pt>
                <c:pt idx="121752">
                  <c:v>42.775193994839199</c:v>
                </c:pt>
                <c:pt idx="121753">
                  <c:v>42.775313397422202</c:v>
                </c:pt>
                <c:pt idx="121754">
                  <c:v>42.775432799622898</c:v>
                </c:pt>
                <c:pt idx="121755">
                  <c:v>42.775552201441499</c:v>
                </c:pt>
                <c:pt idx="121756">
                  <c:v>42.7756716028778</c:v>
                </c:pt>
                <c:pt idx="121757">
                  <c:v>42.775791003932</c:v>
                </c:pt>
                <c:pt idx="121758">
                  <c:v>42.775910404603998</c:v>
                </c:pt>
                <c:pt idx="121759">
                  <c:v>42.776029804893803</c:v>
                </c:pt>
                <c:pt idx="121760">
                  <c:v>42.776149204801399</c:v>
                </c:pt>
                <c:pt idx="121761">
                  <c:v>42.776268604326802</c:v>
                </c:pt>
                <c:pt idx="121762">
                  <c:v>42.776388003469997</c:v>
                </c:pt>
                <c:pt idx="121763">
                  <c:v>42.776507402230997</c:v>
                </c:pt>
                <c:pt idx="121764">
                  <c:v>42.776626800609897</c:v>
                </c:pt>
                <c:pt idx="121765">
                  <c:v>42.776746198606503</c:v>
                </c:pt>
                <c:pt idx="121766">
                  <c:v>42.776865596221</c:v>
                </c:pt>
                <c:pt idx="121767">
                  <c:v>42.776984993453297</c:v>
                </c:pt>
                <c:pt idx="121768">
                  <c:v>42.7771043903034</c:v>
                </c:pt>
                <c:pt idx="121769">
                  <c:v>42.777223786771401</c:v>
                </c:pt>
                <c:pt idx="121770">
                  <c:v>42.777343182857102</c:v>
                </c:pt>
                <c:pt idx="121771">
                  <c:v>42.777462578560701</c:v>
                </c:pt>
                <c:pt idx="121772">
                  <c:v>42.7775819738821</c:v>
                </c:pt>
                <c:pt idx="121773">
                  <c:v>42.777701368821397</c:v>
                </c:pt>
                <c:pt idx="121774">
                  <c:v>42.777820763378401</c:v>
                </c:pt>
                <c:pt idx="121775">
                  <c:v>42.777940157553303</c:v>
                </c:pt>
                <c:pt idx="121776">
                  <c:v>42.778059551345997</c:v>
                </c:pt>
                <c:pt idx="121777">
                  <c:v>42.778178944756597</c:v>
                </c:pt>
                <c:pt idx="121778">
                  <c:v>42.778298337785003</c:v>
                </c:pt>
                <c:pt idx="121779">
                  <c:v>42.778417730431201</c:v>
                </c:pt>
                <c:pt idx="121780">
                  <c:v>42.778537122695298</c:v>
                </c:pt>
                <c:pt idx="121781">
                  <c:v>42.778656514577101</c:v>
                </c:pt>
                <c:pt idx="121782">
                  <c:v>42.778775906076902</c:v>
                </c:pt>
                <c:pt idx="121783">
                  <c:v>42.778895297194403</c:v>
                </c:pt>
                <c:pt idx="121784">
                  <c:v>42.779014687929802</c:v>
                </c:pt>
                <c:pt idx="121785">
                  <c:v>42.7791340782831</c:v>
                </c:pt>
                <c:pt idx="121786">
                  <c:v>42.779253468254197</c:v>
                </c:pt>
                <c:pt idx="121787">
                  <c:v>42.7793728578431</c:v>
                </c:pt>
                <c:pt idx="121788">
                  <c:v>42.779492247049902</c:v>
                </c:pt>
                <c:pt idx="121789">
                  <c:v>42.779611635874502</c:v>
                </c:pt>
                <c:pt idx="121790">
                  <c:v>42.779731024317002</c:v>
                </c:pt>
                <c:pt idx="121791">
                  <c:v>42.7798504123773</c:v>
                </c:pt>
                <c:pt idx="121792">
                  <c:v>42.779969800055497</c:v>
                </c:pt>
                <c:pt idx="121793">
                  <c:v>42.7800891873515</c:v>
                </c:pt>
                <c:pt idx="121794">
                  <c:v>42.780208574265401</c:v>
                </c:pt>
                <c:pt idx="121795">
                  <c:v>42.780327960797102</c:v>
                </c:pt>
                <c:pt idx="121796">
                  <c:v>42.780447346946701</c:v>
                </c:pt>
                <c:pt idx="121797">
                  <c:v>42.780566732714099</c:v>
                </c:pt>
                <c:pt idx="121798">
                  <c:v>42.780686118099403</c:v>
                </c:pt>
                <c:pt idx="121799">
                  <c:v>42.780805503102599</c:v>
                </c:pt>
                <c:pt idx="121800">
                  <c:v>42.7809248877236</c:v>
                </c:pt>
                <c:pt idx="121801">
                  <c:v>42.781044271962401</c:v>
                </c:pt>
                <c:pt idx="121802">
                  <c:v>42.781163655819199</c:v>
                </c:pt>
                <c:pt idx="121803">
                  <c:v>42.781283039293797</c:v>
                </c:pt>
                <c:pt idx="121804">
                  <c:v>42.781402422386201</c:v>
                </c:pt>
                <c:pt idx="121805">
                  <c:v>42.781521805096503</c:v>
                </c:pt>
                <c:pt idx="121806">
                  <c:v>42.781641187424697</c:v>
                </c:pt>
                <c:pt idx="121807">
                  <c:v>42.781760569370803</c:v>
                </c:pt>
                <c:pt idx="121808">
                  <c:v>42.781879950934702</c:v>
                </c:pt>
                <c:pt idx="121809">
                  <c:v>42.781999332116499</c:v>
                </c:pt>
                <c:pt idx="121810">
                  <c:v>42.782118712916201</c:v>
                </c:pt>
                <c:pt idx="121811">
                  <c:v>42.782238093333703</c:v>
                </c:pt>
                <c:pt idx="121812">
                  <c:v>42.782357473369103</c:v>
                </c:pt>
                <c:pt idx="121813">
                  <c:v>42.782476853022402</c:v>
                </c:pt>
                <c:pt idx="121814">
                  <c:v>42.782596232293599</c:v>
                </c:pt>
                <c:pt idx="121815">
                  <c:v>42.782715611182603</c:v>
                </c:pt>
                <c:pt idx="121816">
                  <c:v>42.782834989689498</c:v>
                </c:pt>
                <c:pt idx="121817">
                  <c:v>42.782954367814298</c:v>
                </c:pt>
                <c:pt idx="121818">
                  <c:v>42.783073745556997</c:v>
                </c:pt>
                <c:pt idx="121819">
                  <c:v>42.783193122917602</c:v>
                </c:pt>
                <c:pt idx="121820">
                  <c:v>42.783312499895999</c:v>
                </c:pt>
                <c:pt idx="121821">
                  <c:v>42.783431876492401</c:v>
                </c:pt>
                <c:pt idx="121822">
                  <c:v>42.783551252706602</c:v>
                </c:pt>
                <c:pt idx="121823">
                  <c:v>42.783670628538701</c:v>
                </c:pt>
                <c:pt idx="121824">
                  <c:v>42.783790003988699</c:v>
                </c:pt>
                <c:pt idx="121825">
                  <c:v>42.783909379056603</c:v>
                </c:pt>
                <c:pt idx="121826">
                  <c:v>42.784028753742398</c:v>
                </c:pt>
                <c:pt idx="121827">
                  <c:v>42.784148128045999</c:v>
                </c:pt>
                <c:pt idx="121828">
                  <c:v>42.784267501967598</c:v>
                </c:pt>
                <c:pt idx="121829">
                  <c:v>42.784386875507103</c:v>
                </c:pt>
                <c:pt idx="121830">
                  <c:v>42.7845062486644</c:v>
                </c:pt>
                <c:pt idx="121831">
                  <c:v>42.784625621439702</c:v>
                </c:pt>
                <c:pt idx="121832">
                  <c:v>42.784744993832803</c:v>
                </c:pt>
                <c:pt idx="121833">
                  <c:v>42.784864365843902</c:v>
                </c:pt>
                <c:pt idx="121834">
                  <c:v>42.7849837374728</c:v>
                </c:pt>
                <c:pt idx="121835">
                  <c:v>42.785103108719703</c:v>
                </c:pt>
                <c:pt idx="121836">
                  <c:v>42.785222479584398</c:v>
                </c:pt>
                <c:pt idx="121837">
                  <c:v>42.785341850067098</c:v>
                </c:pt>
                <c:pt idx="121838">
                  <c:v>42.785461220167598</c:v>
                </c:pt>
                <c:pt idx="121839">
                  <c:v>42.785580589886102</c:v>
                </c:pt>
                <c:pt idx="121840">
                  <c:v>42.785699959222498</c:v>
                </c:pt>
                <c:pt idx="121841">
                  <c:v>42.7858193281768</c:v>
                </c:pt>
                <c:pt idx="121842">
                  <c:v>42.785938696749</c:v>
                </c:pt>
                <c:pt idx="121843">
                  <c:v>42.786058064939098</c:v>
                </c:pt>
                <c:pt idx="121844">
                  <c:v>42.786177432747103</c:v>
                </c:pt>
                <c:pt idx="121845">
                  <c:v>42.786296800173098</c:v>
                </c:pt>
                <c:pt idx="121846">
                  <c:v>42.786416167216899</c:v>
                </c:pt>
                <c:pt idx="121847">
                  <c:v>42.786535533878698</c:v>
                </c:pt>
                <c:pt idx="121848">
                  <c:v>42.786654900158403</c:v>
                </c:pt>
                <c:pt idx="121849">
                  <c:v>42.786774266056</c:v>
                </c:pt>
                <c:pt idx="121850">
                  <c:v>42.786893631571502</c:v>
                </c:pt>
                <c:pt idx="121851">
                  <c:v>42.787012996705002</c:v>
                </c:pt>
                <c:pt idx="121852">
                  <c:v>42.787132361456401</c:v>
                </c:pt>
                <c:pt idx="121853">
                  <c:v>42.787251725825598</c:v>
                </c:pt>
                <c:pt idx="121854">
                  <c:v>42.7873710898129</c:v>
                </c:pt>
                <c:pt idx="121855">
                  <c:v>42.787490453418002</c:v>
                </c:pt>
                <c:pt idx="121856">
                  <c:v>42.787609816641101</c:v>
                </c:pt>
                <c:pt idx="121857">
                  <c:v>42.787729179482099</c:v>
                </c:pt>
                <c:pt idx="121858">
                  <c:v>42.787848541941003</c:v>
                </c:pt>
                <c:pt idx="121859">
                  <c:v>42.787967904017897</c:v>
                </c:pt>
                <c:pt idx="121860">
                  <c:v>42.788087265712697</c:v>
                </c:pt>
                <c:pt idx="121861">
                  <c:v>42.788206627025403</c:v>
                </c:pt>
                <c:pt idx="121862">
                  <c:v>42.7883259879561</c:v>
                </c:pt>
                <c:pt idx="121863">
                  <c:v>42.788445348504702</c:v>
                </c:pt>
                <c:pt idx="121864">
                  <c:v>42.788564708671302</c:v>
                </c:pt>
                <c:pt idx="121865">
                  <c:v>42.788684068455701</c:v>
                </c:pt>
                <c:pt idx="121866">
                  <c:v>42.788803427858198</c:v>
                </c:pt>
                <c:pt idx="121867">
                  <c:v>42.788922786878501</c:v>
                </c:pt>
                <c:pt idx="121868">
                  <c:v>42.789042145516802</c:v>
                </c:pt>
                <c:pt idx="121869">
                  <c:v>42.789161503773101</c:v>
                </c:pt>
                <c:pt idx="121870">
                  <c:v>42.789280861647299</c:v>
                </c:pt>
                <c:pt idx="121871">
                  <c:v>42.789400219139402</c:v>
                </c:pt>
                <c:pt idx="121872">
                  <c:v>42.789519576249504</c:v>
                </c:pt>
                <c:pt idx="121873">
                  <c:v>42.789638932977503</c:v>
                </c:pt>
                <c:pt idx="121874">
                  <c:v>42.789758289323501</c:v>
                </c:pt>
                <c:pt idx="121875">
                  <c:v>42.789877645287497</c:v>
                </c:pt>
                <c:pt idx="121876">
                  <c:v>42.789997000869398</c:v>
                </c:pt>
                <c:pt idx="121877">
                  <c:v>42.790116356069198</c:v>
                </c:pt>
                <c:pt idx="121878">
                  <c:v>42.790235710887004</c:v>
                </c:pt>
                <c:pt idx="121879">
                  <c:v>42.7903550653228</c:v>
                </c:pt>
                <c:pt idx="121880">
                  <c:v>42.790474419376402</c:v>
                </c:pt>
                <c:pt idx="121881">
                  <c:v>42.790593773048101</c:v>
                </c:pt>
                <c:pt idx="121882">
                  <c:v>42.7907131263377</c:v>
                </c:pt>
                <c:pt idx="121883">
                  <c:v>42.790832479245303</c:v>
                </c:pt>
                <c:pt idx="121884">
                  <c:v>42.790951831770897</c:v>
                </c:pt>
                <c:pt idx="121885">
                  <c:v>42.791071183914397</c:v>
                </c:pt>
                <c:pt idx="121886">
                  <c:v>42.791190535675902</c:v>
                </c:pt>
                <c:pt idx="121887">
                  <c:v>42.791309887055299</c:v>
                </c:pt>
                <c:pt idx="121888">
                  <c:v>42.7914292380527</c:v>
                </c:pt>
                <c:pt idx="121889">
                  <c:v>42.7915485886681</c:v>
                </c:pt>
                <c:pt idx="121890">
                  <c:v>42.791667938901497</c:v>
                </c:pt>
                <c:pt idx="121891">
                  <c:v>42.791787288752801</c:v>
                </c:pt>
                <c:pt idx="121892">
                  <c:v>42.791906638222102</c:v>
                </c:pt>
                <c:pt idx="121893">
                  <c:v>42.792025987309302</c:v>
                </c:pt>
                <c:pt idx="121894">
                  <c:v>42.792145336014599</c:v>
                </c:pt>
                <c:pt idx="121895">
                  <c:v>42.792264684337802</c:v>
                </c:pt>
                <c:pt idx="121896">
                  <c:v>42.792384032279003</c:v>
                </c:pt>
                <c:pt idx="121897">
                  <c:v>42.792503379838102</c:v>
                </c:pt>
                <c:pt idx="121898">
                  <c:v>42.792622727015299</c:v>
                </c:pt>
                <c:pt idx="121899">
                  <c:v>42.792742073810402</c:v>
                </c:pt>
                <c:pt idx="121900">
                  <c:v>42.792861420223502</c:v>
                </c:pt>
                <c:pt idx="121901">
                  <c:v>42.792980766254601</c:v>
                </c:pt>
                <c:pt idx="121902">
                  <c:v>42.793100111903698</c:v>
                </c:pt>
                <c:pt idx="121903">
                  <c:v>42.7932194571707</c:v>
                </c:pt>
                <c:pt idx="121904">
                  <c:v>42.7933388020558</c:v>
                </c:pt>
                <c:pt idx="121905">
                  <c:v>42.793458146558798</c:v>
                </c:pt>
                <c:pt idx="121906">
                  <c:v>42.793577490679901</c:v>
                </c:pt>
                <c:pt idx="121907">
                  <c:v>42.793696834418903</c:v>
                </c:pt>
                <c:pt idx="121908">
                  <c:v>42.793816177775902</c:v>
                </c:pt>
                <c:pt idx="121909">
                  <c:v>42.7939355207509</c:v>
                </c:pt>
                <c:pt idx="121910">
                  <c:v>42.794054863343902</c:v>
                </c:pt>
                <c:pt idx="121911">
                  <c:v>42.794174205554803</c:v>
                </c:pt>
                <c:pt idx="121912">
                  <c:v>42.794293547383802</c:v>
                </c:pt>
                <c:pt idx="121913">
                  <c:v>42.794412888830799</c:v>
                </c:pt>
                <c:pt idx="121914">
                  <c:v>42.7945322298958</c:v>
                </c:pt>
                <c:pt idx="121915">
                  <c:v>42.7946515705788</c:v>
                </c:pt>
                <c:pt idx="121916">
                  <c:v>42.794770910879798</c:v>
                </c:pt>
                <c:pt idx="121917">
                  <c:v>42.794890250798701</c:v>
                </c:pt>
                <c:pt idx="121918">
                  <c:v>42.795009590335702</c:v>
                </c:pt>
                <c:pt idx="121919">
                  <c:v>42.795128929490701</c:v>
                </c:pt>
                <c:pt idx="121920">
                  <c:v>42.795248268263698</c:v>
                </c:pt>
                <c:pt idx="121921">
                  <c:v>42.7953676066547</c:v>
                </c:pt>
                <c:pt idx="121922">
                  <c:v>42.795486944663701</c:v>
                </c:pt>
                <c:pt idx="121923">
                  <c:v>42.795606282290699</c:v>
                </c:pt>
                <c:pt idx="121924">
                  <c:v>42.795725619535801</c:v>
                </c:pt>
                <c:pt idx="121925">
                  <c:v>42.795844956398803</c:v>
                </c:pt>
                <c:pt idx="121926">
                  <c:v>42.795964292879901</c:v>
                </c:pt>
                <c:pt idx="121927">
                  <c:v>42.796083628978899</c:v>
                </c:pt>
                <c:pt idx="121928">
                  <c:v>42.796202964696</c:v>
                </c:pt>
                <c:pt idx="121929">
                  <c:v>42.7963223000311</c:v>
                </c:pt>
                <c:pt idx="121930">
                  <c:v>42.796441634984298</c:v>
                </c:pt>
                <c:pt idx="121931">
                  <c:v>42.796560969555401</c:v>
                </c:pt>
                <c:pt idx="121932">
                  <c:v>42.796680303744601</c:v>
                </c:pt>
                <c:pt idx="121933">
                  <c:v>42.7967996375517</c:v>
                </c:pt>
                <c:pt idx="121934">
                  <c:v>42.796918970977003</c:v>
                </c:pt>
                <c:pt idx="121935">
                  <c:v>42.797038304020198</c:v>
                </c:pt>
                <c:pt idx="121936">
                  <c:v>42.797157636681497</c:v>
                </c:pt>
                <c:pt idx="121937">
                  <c:v>42.797276968960702</c:v>
                </c:pt>
                <c:pt idx="121938">
                  <c:v>42.797396300857997</c:v>
                </c:pt>
                <c:pt idx="121939">
                  <c:v>42.797515632373397</c:v>
                </c:pt>
                <c:pt idx="121940">
                  <c:v>42.797634963506802</c:v>
                </c:pt>
                <c:pt idx="121941">
                  <c:v>42.797754294258198</c:v>
                </c:pt>
                <c:pt idx="121942">
                  <c:v>42.797873624627599</c:v>
                </c:pt>
                <c:pt idx="121943">
                  <c:v>42.797992954615097</c:v>
                </c:pt>
                <c:pt idx="121944">
                  <c:v>42.798112284220601</c:v>
                </c:pt>
                <c:pt idx="121945">
                  <c:v>42.798231613444102</c:v>
                </c:pt>
                <c:pt idx="121946">
                  <c:v>42.798350942285701</c:v>
                </c:pt>
                <c:pt idx="121947">
                  <c:v>42.798470270745298</c:v>
                </c:pt>
                <c:pt idx="121948">
                  <c:v>42.798589598823</c:v>
                </c:pt>
                <c:pt idx="121949">
                  <c:v>42.7987089265187</c:v>
                </c:pt>
                <c:pt idx="121950">
                  <c:v>42.798828253832397</c:v>
                </c:pt>
                <c:pt idx="121951">
                  <c:v>42.798947580764199</c:v>
                </c:pt>
                <c:pt idx="121952">
                  <c:v>42.799066907314099</c:v>
                </c:pt>
                <c:pt idx="121953">
                  <c:v>42.799186233481898</c:v>
                </c:pt>
                <c:pt idx="121954">
                  <c:v>42.7993055592679</c:v>
                </c:pt>
                <c:pt idx="121955">
                  <c:v>42.799424884671801</c:v>
                </c:pt>
                <c:pt idx="121956">
                  <c:v>42.799544209693899</c:v>
                </c:pt>
                <c:pt idx="121957">
                  <c:v>42.799663534333902</c:v>
                </c:pt>
                <c:pt idx="121958">
                  <c:v>42.799782858592103</c:v>
                </c:pt>
                <c:pt idx="121959">
                  <c:v>42.799902182468301</c:v>
                </c:pt>
                <c:pt idx="121960">
                  <c:v>42.800021505962498</c:v>
                </c:pt>
                <c:pt idx="121961">
                  <c:v>42.800140829074799</c:v>
                </c:pt>
                <c:pt idx="121962">
                  <c:v>42.800260151805098</c:v>
                </c:pt>
                <c:pt idx="121963">
                  <c:v>42.800379474153502</c:v>
                </c:pt>
                <c:pt idx="121964">
                  <c:v>42.800498796120003</c:v>
                </c:pt>
                <c:pt idx="121965">
                  <c:v>42.800618117704602</c:v>
                </c:pt>
                <c:pt idx="121966">
                  <c:v>42.800737438907099</c:v>
                </c:pt>
                <c:pt idx="121967">
                  <c:v>42.8008567597278</c:v>
                </c:pt>
                <c:pt idx="121968">
                  <c:v>42.8009760801665</c:v>
                </c:pt>
                <c:pt idx="121969">
                  <c:v>42.801095400223303</c:v>
                </c:pt>
                <c:pt idx="121970">
                  <c:v>42.801214719898198</c:v>
                </c:pt>
                <c:pt idx="121971">
                  <c:v>42.801334039191097</c:v>
                </c:pt>
                <c:pt idx="121972">
                  <c:v>42.801453358102101</c:v>
                </c:pt>
                <c:pt idx="121973">
                  <c:v>42.801572676631103</c:v>
                </c:pt>
                <c:pt idx="121974">
                  <c:v>42.801691994778302</c:v>
                </c:pt>
                <c:pt idx="121975">
                  <c:v>42.801811312543499</c:v>
                </c:pt>
                <c:pt idx="121976">
                  <c:v>42.801930629926801</c:v>
                </c:pt>
                <c:pt idx="121977">
                  <c:v>42.802049946928101</c:v>
                </c:pt>
                <c:pt idx="121978">
                  <c:v>42.802169263547597</c:v>
                </c:pt>
                <c:pt idx="121979">
                  <c:v>42.802288579785099</c:v>
                </c:pt>
                <c:pt idx="121980">
                  <c:v>42.802407895640698</c:v>
                </c:pt>
                <c:pt idx="121981">
                  <c:v>42.802527211114402</c:v>
                </c:pt>
                <c:pt idx="121982">
                  <c:v>42.802646526206097</c:v>
                </c:pt>
                <c:pt idx="121983">
                  <c:v>42.802765840915903</c:v>
                </c:pt>
                <c:pt idx="121984">
                  <c:v>42.802885155243899</c:v>
                </c:pt>
                <c:pt idx="121985">
                  <c:v>42.803004469189901</c:v>
                </c:pt>
                <c:pt idx="121986">
                  <c:v>42.803123782754</c:v>
                </c:pt>
                <c:pt idx="121987">
                  <c:v>42.803243095936203</c:v>
                </c:pt>
                <c:pt idx="121988">
                  <c:v>42.803362408736398</c:v>
                </c:pt>
                <c:pt idx="121989">
                  <c:v>42.803481721154803</c:v>
                </c:pt>
                <c:pt idx="121990">
                  <c:v>42.8036010331912</c:v>
                </c:pt>
                <c:pt idx="121991">
                  <c:v>42.8037203448458</c:v>
                </c:pt>
                <c:pt idx="121992">
                  <c:v>42.803839656118399</c:v>
                </c:pt>
                <c:pt idx="121993">
                  <c:v>42.803958967009201</c:v>
                </c:pt>
                <c:pt idx="121994">
                  <c:v>42.804078277518002</c:v>
                </c:pt>
                <c:pt idx="121995">
                  <c:v>42.8041975876449</c:v>
                </c:pt>
                <c:pt idx="121996">
                  <c:v>42.804316897390002</c:v>
                </c:pt>
                <c:pt idx="121997">
                  <c:v>42.804436206753103</c:v>
                </c:pt>
                <c:pt idx="121998">
                  <c:v>42.8045555157343</c:v>
                </c:pt>
                <c:pt idx="121999">
                  <c:v>42.804674824333702</c:v>
                </c:pt>
                <c:pt idx="122000">
                  <c:v>42.804794132551102</c:v>
                </c:pt>
                <c:pt idx="122001">
                  <c:v>42.804913440386599</c:v>
                </c:pt>
                <c:pt idx="122002">
                  <c:v>42.805032747840301</c:v>
                </c:pt>
                <c:pt idx="122003">
                  <c:v>42.805152054912</c:v>
                </c:pt>
                <c:pt idx="122004">
                  <c:v>42.805271361601903</c:v>
                </c:pt>
                <c:pt idx="122005">
                  <c:v>42.805390667909897</c:v>
                </c:pt>
                <c:pt idx="122006">
                  <c:v>42.805509973836003</c:v>
                </c:pt>
                <c:pt idx="122007">
                  <c:v>42.805629279380199</c:v>
                </c:pt>
                <c:pt idx="122008">
                  <c:v>42.805748584542499</c:v>
                </c:pt>
                <c:pt idx="122009">
                  <c:v>42.805867889322897</c:v>
                </c:pt>
                <c:pt idx="122010">
                  <c:v>42.8059871937214</c:v>
                </c:pt>
                <c:pt idx="122011">
                  <c:v>42.806106497738099</c:v>
                </c:pt>
                <c:pt idx="122012">
                  <c:v>42.806225801372896</c:v>
                </c:pt>
                <c:pt idx="122013">
                  <c:v>42.806345104625798</c:v>
                </c:pt>
                <c:pt idx="122014">
                  <c:v>42.806464407496797</c:v>
                </c:pt>
                <c:pt idx="122015">
                  <c:v>42.806583709985901</c:v>
                </c:pt>
                <c:pt idx="122016">
                  <c:v>42.806703012093202</c:v>
                </c:pt>
                <c:pt idx="122017">
                  <c:v>42.8068223138186</c:v>
                </c:pt>
                <c:pt idx="122018">
                  <c:v>42.806941615162103</c:v>
                </c:pt>
                <c:pt idx="122019">
                  <c:v>42.807060916123703</c:v>
                </c:pt>
                <c:pt idx="122020">
                  <c:v>42.8071802167035</c:v>
                </c:pt>
                <c:pt idx="122021">
                  <c:v>42.807299516901402</c:v>
                </c:pt>
                <c:pt idx="122022">
                  <c:v>42.807418816717401</c:v>
                </c:pt>
                <c:pt idx="122023">
                  <c:v>42.807538116151598</c:v>
                </c:pt>
                <c:pt idx="122024">
                  <c:v>42.807657415203899</c:v>
                </c:pt>
                <c:pt idx="122025">
                  <c:v>42.807776713874297</c:v>
                </c:pt>
                <c:pt idx="122026">
                  <c:v>42.8078960121629</c:v>
                </c:pt>
                <c:pt idx="122027">
                  <c:v>42.808015310069599</c:v>
                </c:pt>
                <c:pt idx="122028">
                  <c:v>42.808134607594397</c:v>
                </c:pt>
                <c:pt idx="122029">
                  <c:v>42.808253904737398</c:v>
                </c:pt>
                <c:pt idx="122030">
                  <c:v>42.808373201498497</c:v>
                </c:pt>
                <c:pt idx="122031">
                  <c:v>42.808492497877801</c:v>
                </c:pt>
                <c:pt idx="122032">
                  <c:v>42.808611793875201</c:v>
                </c:pt>
                <c:pt idx="122033">
                  <c:v>42.808731089490699</c:v>
                </c:pt>
                <c:pt idx="122034">
                  <c:v>42.808850384724401</c:v>
                </c:pt>
                <c:pt idx="122035">
                  <c:v>42.8089696795763</c:v>
                </c:pt>
                <c:pt idx="122036">
                  <c:v>42.809088974046297</c:v>
                </c:pt>
                <c:pt idx="122037">
                  <c:v>42.809208268134398</c:v>
                </c:pt>
                <c:pt idx="122038">
                  <c:v>42.809327561840703</c:v>
                </c:pt>
                <c:pt idx="122039">
                  <c:v>42.809446855165099</c:v>
                </c:pt>
                <c:pt idx="122040">
                  <c:v>42.809566148107699</c:v>
                </c:pt>
                <c:pt idx="122041">
                  <c:v>42.809685440668503</c:v>
                </c:pt>
                <c:pt idx="122042">
                  <c:v>42.809804732847397</c:v>
                </c:pt>
                <c:pt idx="122043">
                  <c:v>42.809924024644403</c:v>
                </c:pt>
                <c:pt idx="122044">
                  <c:v>42.810043316059598</c:v>
                </c:pt>
                <c:pt idx="122045">
                  <c:v>42.810162607092998</c:v>
                </c:pt>
                <c:pt idx="122046">
                  <c:v>42.810281897744503</c:v>
                </c:pt>
                <c:pt idx="122047">
                  <c:v>42.810401188014197</c:v>
                </c:pt>
                <c:pt idx="122048">
                  <c:v>42.810520477902102</c:v>
                </c:pt>
                <c:pt idx="122049">
                  <c:v>42.810639767408098</c:v>
                </c:pt>
                <c:pt idx="122050">
                  <c:v>42.810759056532298</c:v>
                </c:pt>
                <c:pt idx="122051">
                  <c:v>42.810878345274602</c:v>
                </c:pt>
                <c:pt idx="122052">
                  <c:v>42.810997633635203</c:v>
                </c:pt>
                <c:pt idx="122053">
                  <c:v>42.811116921613902</c:v>
                </c:pt>
                <c:pt idx="122054">
                  <c:v>42.811236209210698</c:v>
                </c:pt>
                <c:pt idx="122055">
                  <c:v>42.811355496425698</c:v>
                </c:pt>
                <c:pt idx="122056">
                  <c:v>42.811474783258902</c:v>
                </c:pt>
                <c:pt idx="122057">
                  <c:v>42.811594069710303</c:v>
                </c:pt>
                <c:pt idx="122058">
                  <c:v>42.811713355779901</c:v>
                </c:pt>
                <c:pt idx="122059">
                  <c:v>42.811832641467603</c:v>
                </c:pt>
                <c:pt idx="122060">
                  <c:v>42.811951926773503</c:v>
                </c:pt>
                <c:pt idx="122061">
                  <c:v>42.812071211697599</c:v>
                </c:pt>
                <c:pt idx="122062">
                  <c:v>42.812190496239801</c:v>
                </c:pt>
                <c:pt idx="122063">
                  <c:v>42.812309780400298</c:v>
                </c:pt>
                <c:pt idx="122064">
                  <c:v>42.8124290641789</c:v>
                </c:pt>
                <c:pt idx="122065">
                  <c:v>42.812548347575699</c:v>
                </c:pt>
                <c:pt idx="122066">
                  <c:v>42.812667630590703</c:v>
                </c:pt>
                <c:pt idx="122067">
                  <c:v>42.812786913223903</c:v>
                </c:pt>
                <c:pt idx="122068">
                  <c:v>42.8129061954752</c:v>
                </c:pt>
                <c:pt idx="122069">
                  <c:v>42.813025477344802</c:v>
                </c:pt>
                <c:pt idx="122070">
                  <c:v>42.8131447588325</c:v>
                </c:pt>
                <c:pt idx="122071">
                  <c:v>42.813264039938403</c:v>
                </c:pt>
                <c:pt idx="122072">
                  <c:v>42.813383320662602</c:v>
                </c:pt>
                <c:pt idx="122073">
                  <c:v>42.813502601004899</c:v>
                </c:pt>
                <c:pt idx="122074">
                  <c:v>42.8136218809654</c:v>
                </c:pt>
                <c:pt idx="122075">
                  <c:v>42.813741160544097</c:v>
                </c:pt>
                <c:pt idx="122076">
                  <c:v>42.813860439740999</c:v>
                </c:pt>
                <c:pt idx="122077">
                  <c:v>42.813979718556098</c:v>
                </c:pt>
                <c:pt idx="122078">
                  <c:v>42.814098996989401</c:v>
                </c:pt>
                <c:pt idx="122079">
                  <c:v>42.814218275040901</c:v>
                </c:pt>
                <c:pt idx="122080">
                  <c:v>42.814337552710597</c:v>
                </c:pt>
                <c:pt idx="122081">
                  <c:v>42.814456829998498</c:v>
                </c:pt>
                <c:pt idx="122082">
                  <c:v>42.814576106904603</c:v>
                </c:pt>
                <c:pt idx="122083">
                  <c:v>42.814695383428898</c:v>
                </c:pt>
                <c:pt idx="122084">
                  <c:v>42.814814659571503</c:v>
                </c:pt>
                <c:pt idx="122085">
                  <c:v>42.814933935332199</c:v>
                </c:pt>
                <c:pt idx="122086">
                  <c:v>42.815053210711099</c:v>
                </c:pt>
                <c:pt idx="122087">
                  <c:v>42.815172485708302</c:v>
                </c:pt>
                <c:pt idx="122088">
                  <c:v>42.815291760323603</c:v>
                </c:pt>
                <c:pt idx="122089">
                  <c:v>42.815411034557201</c:v>
                </c:pt>
                <c:pt idx="122090">
                  <c:v>42.815530308409002</c:v>
                </c:pt>
                <c:pt idx="122091">
                  <c:v>42.815649581879001</c:v>
                </c:pt>
                <c:pt idx="122092">
                  <c:v>42.815768854967203</c:v>
                </c:pt>
                <c:pt idx="122093">
                  <c:v>42.815888127673603</c:v>
                </c:pt>
                <c:pt idx="122094">
                  <c:v>42.816007399998298</c:v>
                </c:pt>
                <c:pt idx="122095">
                  <c:v>42.816126671941099</c:v>
                </c:pt>
                <c:pt idx="122096">
                  <c:v>42.816245943502203</c:v>
                </c:pt>
                <c:pt idx="122097">
                  <c:v>42.816365214681603</c:v>
                </c:pt>
                <c:pt idx="122098">
                  <c:v>42.816484485479101</c:v>
                </c:pt>
                <c:pt idx="122099">
                  <c:v>42.816603755894903</c:v>
                </c:pt>
                <c:pt idx="122100">
                  <c:v>42.816723025928802</c:v>
                </c:pt>
                <c:pt idx="122101">
                  <c:v>42.816842295581097</c:v>
                </c:pt>
                <c:pt idx="122102">
                  <c:v>42.816961564851503</c:v>
                </c:pt>
                <c:pt idx="122103">
                  <c:v>42.817080833740199</c:v>
                </c:pt>
                <c:pt idx="122104">
                  <c:v>42.817200102247099</c:v>
                </c:pt>
                <c:pt idx="122105">
                  <c:v>42.817319370372203</c:v>
                </c:pt>
                <c:pt idx="122106">
                  <c:v>42.817438638115597</c:v>
                </c:pt>
                <c:pt idx="122107">
                  <c:v>42.817557905477202</c:v>
                </c:pt>
                <c:pt idx="122108">
                  <c:v>42.817677172457003</c:v>
                </c:pt>
                <c:pt idx="122109">
                  <c:v>42.817796439055101</c:v>
                </c:pt>
                <c:pt idx="122110">
                  <c:v>42.817915705271403</c:v>
                </c:pt>
                <c:pt idx="122111">
                  <c:v>42.818034971106002</c:v>
                </c:pt>
                <c:pt idx="122112">
                  <c:v>42.818154236558797</c:v>
                </c:pt>
                <c:pt idx="122113">
                  <c:v>42.818273501629797</c:v>
                </c:pt>
                <c:pt idx="122114">
                  <c:v>42.8183927663191</c:v>
                </c:pt>
                <c:pt idx="122115">
                  <c:v>42.8185120306266</c:v>
                </c:pt>
                <c:pt idx="122116">
                  <c:v>42.818631294552397</c:v>
                </c:pt>
                <c:pt idx="122117">
                  <c:v>42.818750558096397</c:v>
                </c:pt>
                <c:pt idx="122118">
                  <c:v>42.818869821258701</c:v>
                </c:pt>
                <c:pt idx="122119">
                  <c:v>42.818989084039202</c:v>
                </c:pt>
                <c:pt idx="122120">
                  <c:v>42.819108346438</c:v>
                </c:pt>
                <c:pt idx="122121">
                  <c:v>42.819227608455002</c:v>
                </c:pt>
                <c:pt idx="122122">
                  <c:v>42.8193468700903</c:v>
                </c:pt>
                <c:pt idx="122123">
                  <c:v>42.819466131343802</c:v>
                </c:pt>
                <c:pt idx="122124">
                  <c:v>42.8195853922156</c:v>
                </c:pt>
                <c:pt idx="122125">
                  <c:v>42.819704652705603</c:v>
                </c:pt>
                <c:pt idx="122126">
                  <c:v>42.819823912813902</c:v>
                </c:pt>
                <c:pt idx="122127">
                  <c:v>42.819943172540498</c:v>
                </c:pt>
                <c:pt idx="122128">
                  <c:v>42.820062431885297</c:v>
                </c:pt>
                <c:pt idx="122129">
                  <c:v>42.820181690848401</c:v>
                </c:pt>
                <c:pt idx="122130">
                  <c:v>42.820300949429701</c:v>
                </c:pt>
                <c:pt idx="122131">
                  <c:v>42.820420207629297</c:v>
                </c:pt>
                <c:pt idx="122132">
                  <c:v>42.820539465447197</c:v>
                </c:pt>
                <c:pt idx="122133">
                  <c:v>42.820658722883302</c:v>
                </c:pt>
                <c:pt idx="122134">
                  <c:v>42.820777979937702</c:v>
                </c:pt>
                <c:pt idx="122135">
                  <c:v>42.820897236610399</c:v>
                </c:pt>
                <c:pt idx="122136">
                  <c:v>42.8210164929013</c:v>
                </c:pt>
                <c:pt idx="122137">
                  <c:v>42.821135748810498</c:v>
                </c:pt>
                <c:pt idx="122138">
                  <c:v>42.821255004337999</c:v>
                </c:pt>
                <c:pt idx="122139">
                  <c:v>42.821374259483797</c:v>
                </c:pt>
                <c:pt idx="122140">
                  <c:v>42.821493514247798</c:v>
                </c:pt>
                <c:pt idx="122141">
                  <c:v>42.821612768630096</c:v>
                </c:pt>
                <c:pt idx="122142">
                  <c:v>42.821732022630698</c:v>
                </c:pt>
                <c:pt idx="122143">
                  <c:v>42.821851276249603</c:v>
                </c:pt>
                <c:pt idx="122144">
                  <c:v>42.821970529486698</c:v>
                </c:pt>
                <c:pt idx="122145">
                  <c:v>42.822089782342097</c:v>
                </c:pt>
                <c:pt idx="122146">
                  <c:v>42.822209034815799</c:v>
                </c:pt>
                <c:pt idx="122147">
                  <c:v>42.822328286907798</c:v>
                </c:pt>
                <c:pt idx="122148">
                  <c:v>42.8224475386181</c:v>
                </c:pt>
                <c:pt idx="122149">
                  <c:v>42.822566789946698</c:v>
                </c:pt>
                <c:pt idx="122150">
                  <c:v>42.822686040893501</c:v>
                </c:pt>
                <c:pt idx="122151">
                  <c:v>42.8228052914587</c:v>
                </c:pt>
                <c:pt idx="122152">
                  <c:v>42.822924541642102</c:v>
                </c:pt>
                <c:pt idx="122153">
                  <c:v>42.823043791443801</c:v>
                </c:pt>
                <c:pt idx="122154">
                  <c:v>42.823163040863797</c:v>
                </c:pt>
                <c:pt idx="122155">
                  <c:v>42.823282289902103</c:v>
                </c:pt>
                <c:pt idx="122156">
                  <c:v>42.823401538558699</c:v>
                </c:pt>
                <c:pt idx="122157">
                  <c:v>42.823520786833598</c:v>
                </c:pt>
                <c:pt idx="122158">
                  <c:v>42.8236400347268</c:v>
                </c:pt>
                <c:pt idx="122159">
                  <c:v>42.823759282238299</c:v>
                </c:pt>
                <c:pt idx="122160">
                  <c:v>42.823878529368102</c:v>
                </c:pt>
                <c:pt idx="122161">
                  <c:v>42.823997776116101</c:v>
                </c:pt>
                <c:pt idx="122162">
                  <c:v>42.824117022482497</c:v>
                </c:pt>
                <c:pt idx="122163">
                  <c:v>42.824236268467203</c:v>
                </c:pt>
                <c:pt idx="122164">
                  <c:v>42.824355514070199</c:v>
                </c:pt>
                <c:pt idx="122165">
                  <c:v>42.824474759291498</c:v>
                </c:pt>
                <c:pt idx="122166">
                  <c:v>42.8245940041311</c:v>
                </c:pt>
                <c:pt idx="122167">
                  <c:v>42.824713248589099</c:v>
                </c:pt>
                <c:pt idx="122168">
                  <c:v>42.824832492665301</c:v>
                </c:pt>
                <c:pt idx="122169">
                  <c:v>42.8249517363598</c:v>
                </c:pt>
                <c:pt idx="122170">
                  <c:v>42.825070979672702</c:v>
                </c:pt>
                <c:pt idx="122171">
                  <c:v>42.825190222603801</c:v>
                </c:pt>
                <c:pt idx="122172">
                  <c:v>42.825309465153303</c:v>
                </c:pt>
                <c:pt idx="122173">
                  <c:v>42.825428707321102</c:v>
                </c:pt>
                <c:pt idx="122174">
                  <c:v>42.825547949107197</c:v>
                </c:pt>
                <c:pt idx="122175">
                  <c:v>42.825667190511602</c:v>
                </c:pt>
                <c:pt idx="122176">
                  <c:v>42.825786431534397</c:v>
                </c:pt>
                <c:pt idx="122177">
                  <c:v>42.825905672175402</c:v>
                </c:pt>
                <c:pt idx="122178">
                  <c:v>42.826024912434796</c:v>
                </c:pt>
                <c:pt idx="122179">
                  <c:v>42.826144152312501</c:v>
                </c:pt>
                <c:pt idx="122180">
                  <c:v>42.826263391808503</c:v>
                </c:pt>
                <c:pt idx="122181">
                  <c:v>42.8263826309229</c:v>
                </c:pt>
                <c:pt idx="122182">
                  <c:v>42.826501869655601</c:v>
                </c:pt>
                <c:pt idx="122183">
                  <c:v>42.826621108006599</c:v>
                </c:pt>
                <c:pt idx="122184">
                  <c:v>42.8267403459759</c:v>
                </c:pt>
                <c:pt idx="122185">
                  <c:v>42.826859583563603</c:v>
                </c:pt>
                <c:pt idx="122186">
                  <c:v>42.826978820769597</c:v>
                </c:pt>
                <c:pt idx="122187">
                  <c:v>42.827098057593901</c:v>
                </c:pt>
                <c:pt idx="122188">
                  <c:v>42.8272172940366</c:v>
                </c:pt>
                <c:pt idx="122189">
                  <c:v>42.827336530097597</c:v>
                </c:pt>
                <c:pt idx="122190">
                  <c:v>42.827455765776897</c:v>
                </c:pt>
                <c:pt idx="122191">
                  <c:v>42.827575001074599</c:v>
                </c:pt>
                <c:pt idx="122192">
                  <c:v>42.827694235990599</c:v>
                </c:pt>
                <c:pt idx="122193">
                  <c:v>42.827813470525001</c:v>
                </c:pt>
                <c:pt idx="122194">
                  <c:v>42.8279327046776</c:v>
                </c:pt>
                <c:pt idx="122195">
                  <c:v>42.828051938448702</c:v>
                </c:pt>
                <c:pt idx="122196">
                  <c:v>42.8281711718381</c:v>
                </c:pt>
                <c:pt idx="122197">
                  <c:v>42.828290404845802</c:v>
                </c:pt>
                <c:pt idx="122198">
                  <c:v>42.8284096374718</c:v>
                </c:pt>
                <c:pt idx="122199">
                  <c:v>42.828528869716301</c:v>
                </c:pt>
                <c:pt idx="122200">
                  <c:v>42.828648101578999</c:v>
                </c:pt>
                <c:pt idx="122201">
                  <c:v>42.8287673330601</c:v>
                </c:pt>
                <c:pt idx="122202">
                  <c:v>42.828886564159603</c:v>
                </c:pt>
                <c:pt idx="122203">
                  <c:v>42.829005794877403</c:v>
                </c:pt>
                <c:pt idx="122204">
                  <c:v>42.8291250252136</c:v>
                </c:pt>
                <c:pt idx="122205">
                  <c:v>42.829244255168099</c:v>
                </c:pt>
                <c:pt idx="122206">
                  <c:v>42.829363484741002</c:v>
                </c:pt>
                <c:pt idx="122207">
                  <c:v>42.829482713932201</c:v>
                </c:pt>
                <c:pt idx="122208">
                  <c:v>42.829601942741803</c:v>
                </c:pt>
                <c:pt idx="122209">
                  <c:v>42.829721171169801</c:v>
                </c:pt>
                <c:pt idx="122210">
                  <c:v>42.829840399216103</c:v>
                </c:pt>
                <c:pt idx="122211">
                  <c:v>42.829959626880701</c:v>
                </c:pt>
                <c:pt idx="122212">
                  <c:v>42.830078854163801</c:v>
                </c:pt>
                <c:pt idx="122213">
                  <c:v>42.830198081065198</c:v>
                </c:pt>
                <c:pt idx="122214">
                  <c:v>42.830317307584899</c:v>
                </c:pt>
                <c:pt idx="122215">
                  <c:v>42.830436533723102</c:v>
                </c:pt>
                <c:pt idx="122216">
                  <c:v>42.830555759479601</c:v>
                </c:pt>
                <c:pt idx="122217">
                  <c:v>42.830674984854397</c:v>
                </c:pt>
                <c:pt idx="122218">
                  <c:v>42.830794209847703</c:v>
                </c:pt>
                <c:pt idx="122219">
                  <c:v>42.830913434459298</c:v>
                </c:pt>
                <c:pt idx="122220">
                  <c:v>42.831032658689303</c:v>
                </c:pt>
                <c:pt idx="122221">
                  <c:v>42.831151882537597</c:v>
                </c:pt>
                <c:pt idx="122222">
                  <c:v>42.831271106004401</c:v>
                </c:pt>
                <c:pt idx="122223">
                  <c:v>42.831390329089501</c:v>
                </c:pt>
                <c:pt idx="122224">
                  <c:v>42.831509551792998</c:v>
                </c:pt>
                <c:pt idx="122225">
                  <c:v>42.831628774114797</c:v>
                </c:pt>
                <c:pt idx="122226">
                  <c:v>42.8317479960551</c:v>
                </c:pt>
                <c:pt idx="122227">
                  <c:v>42.831867217613699</c:v>
                </c:pt>
                <c:pt idx="122228">
                  <c:v>42.8319864387907</c:v>
                </c:pt>
                <c:pt idx="122229">
                  <c:v>42.832105659586098</c:v>
                </c:pt>
                <c:pt idx="122230">
                  <c:v>42.832224879999899</c:v>
                </c:pt>
                <c:pt idx="122231">
                  <c:v>42.832344100032003</c:v>
                </c:pt>
                <c:pt idx="122232">
                  <c:v>42.832463319682603</c:v>
                </c:pt>
                <c:pt idx="122233">
                  <c:v>42.832582538951499</c:v>
                </c:pt>
                <c:pt idx="122234">
                  <c:v>42.832701757838898</c:v>
                </c:pt>
                <c:pt idx="122235">
                  <c:v>42.8328209763446</c:v>
                </c:pt>
                <c:pt idx="122236">
                  <c:v>42.832940194468698</c:v>
                </c:pt>
                <c:pt idx="122237">
                  <c:v>42.833059412211199</c:v>
                </c:pt>
                <c:pt idx="122238">
                  <c:v>42.833178629572103</c:v>
                </c:pt>
                <c:pt idx="122239">
                  <c:v>42.833297846551403</c:v>
                </c:pt>
                <c:pt idx="122240">
                  <c:v>42.833417063149099</c:v>
                </c:pt>
                <c:pt idx="122241">
                  <c:v>42.833536279365198</c:v>
                </c:pt>
                <c:pt idx="122242">
                  <c:v>42.8336554951997</c:v>
                </c:pt>
                <c:pt idx="122243">
                  <c:v>42.833774710652598</c:v>
                </c:pt>
                <c:pt idx="122244">
                  <c:v>42.8338939257238</c:v>
                </c:pt>
                <c:pt idx="122245">
                  <c:v>42.834013140413497</c:v>
                </c:pt>
                <c:pt idx="122246">
                  <c:v>42.834132354721604</c:v>
                </c:pt>
                <c:pt idx="122247">
                  <c:v>42.834251568648199</c:v>
                </c:pt>
                <c:pt idx="122248">
                  <c:v>42.834370782193098</c:v>
                </c:pt>
                <c:pt idx="122249">
                  <c:v>42.8344899953564</c:v>
                </c:pt>
                <c:pt idx="122250">
                  <c:v>42.834609208138097</c:v>
                </c:pt>
                <c:pt idx="122251">
                  <c:v>42.834728420538198</c:v>
                </c:pt>
                <c:pt idx="122252">
                  <c:v>42.834847632556801</c:v>
                </c:pt>
                <c:pt idx="122253">
                  <c:v>42.834966844193801</c:v>
                </c:pt>
                <c:pt idx="122254">
                  <c:v>42.835086055449104</c:v>
                </c:pt>
                <c:pt idx="122255">
                  <c:v>42.835205266322902</c:v>
                </c:pt>
                <c:pt idx="122256">
                  <c:v>42.835324476815103</c:v>
                </c:pt>
                <c:pt idx="122257">
                  <c:v>42.8354436869258</c:v>
                </c:pt>
                <c:pt idx="122258">
                  <c:v>42.8355628966548</c:v>
                </c:pt>
                <c:pt idx="122259">
                  <c:v>42.835682106002302</c:v>
                </c:pt>
                <c:pt idx="122260">
                  <c:v>42.835801314968201</c:v>
                </c:pt>
                <c:pt idx="122261">
                  <c:v>42.835920523552502</c:v>
                </c:pt>
                <c:pt idx="122262">
                  <c:v>42.8360397317552</c:v>
                </c:pt>
                <c:pt idx="122263">
                  <c:v>42.8361589395764</c:v>
                </c:pt>
                <c:pt idx="122264">
                  <c:v>42.836278147016003</c:v>
                </c:pt>
                <c:pt idx="122265">
                  <c:v>42.836397354074002</c:v>
                </c:pt>
                <c:pt idx="122266">
                  <c:v>42.836516560750503</c:v>
                </c:pt>
                <c:pt idx="122267">
                  <c:v>42.836635767045301</c:v>
                </c:pt>
                <c:pt idx="122268">
                  <c:v>42.836754972958602</c:v>
                </c:pt>
                <c:pt idx="122269">
                  <c:v>42.836874178490397</c:v>
                </c:pt>
                <c:pt idx="122270">
                  <c:v>42.836993383640603</c:v>
                </c:pt>
                <c:pt idx="122271">
                  <c:v>42.837112588409198</c:v>
                </c:pt>
                <c:pt idx="122272">
                  <c:v>42.837231792796203</c:v>
                </c:pt>
                <c:pt idx="122273">
                  <c:v>42.837350996801703</c:v>
                </c:pt>
                <c:pt idx="122274">
                  <c:v>42.837470200425599</c:v>
                </c:pt>
                <c:pt idx="122275">
                  <c:v>42.837589403667998</c:v>
                </c:pt>
                <c:pt idx="122276">
                  <c:v>42.8377086065288</c:v>
                </c:pt>
                <c:pt idx="122277">
                  <c:v>42.837827809007997</c:v>
                </c:pt>
                <c:pt idx="122278">
                  <c:v>42.837947011105697</c:v>
                </c:pt>
                <c:pt idx="122279">
                  <c:v>42.838066212821801</c:v>
                </c:pt>
                <c:pt idx="122280">
                  <c:v>42.838185414156399</c:v>
                </c:pt>
                <c:pt idx="122281">
                  <c:v>42.838304615109401</c:v>
                </c:pt>
                <c:pt idx="122282">
                  <c:v>42.838423815680898</c:v>
                </c:pt>
                <c:pt idx="122283">
                  <c:v>42.838543015870798</c:v>
                </c:pt>
                <c:pt idx="122284">
                  <c:v>42.8386622156792</c:v>
                </c:pt>
                <c:pt idx="122285">
                  <c:v>42.838781415105998</c:v>
                </c:pt>
                <c:pt idx="122286">
                  <c:v>42.838900614151299</c:v>
                </c:pt>
                <c:pt idx="122287">
                  <c:v>42.839019812815003</c:v>
                </c:pt>
                <c:pt idx="122288">
                  <c:v>42.839139011097203</c:v>
                </c:pt>
                <c:pt idx="122289">
                  <c:v>42.839258208997897</c:v>
                </c:pt>
                <c:pt idx="122290">
                  <c:v>42.839377406517002</c:v>
                </c:pt>
                <c:pt idx="122291">
                  <c:v>42.839496603654503</c:v>
                </c:pt>
                <c:pt idx="122292">
                  <c:v>42.839615800410499</c:v>
                </c:pt>
                <c:pt idx="122293">
                  <c:v>42.839734996784998</c:v>
                </c:pt>
                <c:pt idx="122294">
                  <c:v>42.839854192777999</c:v>
                </c:pt>
                <c:pt idx="122295">
                  <c:v>42.839973388389403</c:v>
                </c:pt>
                <c:pt idx="122296">
                  <c:v>42.840092583619303</c:v>
                </c:pt>
                <c:pt idx="122297">
                  <c:v>42.840211778467598</c:v>
                </c:pt>
                <c:pt idx="122298">
                  <c:v>42.840330972934403</c:v>
                </c:pt>
                <c:pt idx="122299">
                  <c:v>42.840450167019704</c:v>
                </c:pt>
                <c:pt idx="122300">
                  <c:v>42.840569360723499</c:v>
                </c:pt>
                <c:pt idx="122301">
                  <c:v>42.840688554045698</c:v>
                </c:pt>
                <c:pt idx="122302">
                  <c:v>42.8408077469864</c:v>
                </c:pt>
                <c:pt idx="122303">
                  <c:v>42.840926939545497</c:v>
                </c:pt>
                <c:pt idx="122304">
                  <c:v>42.841046131723203</c:v>
                </c:pt>
                <c:pt idx="122305">
                  <c:v>42.841165323519299</c:v>
                </c:pt>
                <c:pt idx="122306">
                  <c:v>42.841284514933903</c:v>
                </c:pt>
                <c:pt idx="122307">
                  <c:v>42.841403705966997</c:v>
                </c:pt>
                <c:pt idx="122308">
                  <c:v>42.8415228966185</c:v>
                </c:pt>
                <c:pt idx="122309">
                  <c:v>42.841642086888598</c:v>
                </c:pt>
                <c:pt idx="122310">
                  <c:v>42.841761276777099</c:v>
                </c:pt>
                <c:pt idx="122311">
                  <c:v>42.841880466284103</c:v>
                </c:pt>
                <c:pt idx="122312">
                  <c:v>42.841999655409602</c:v>
                </c:pt>
                <c:pt idx="122313">
                  <c:v>42.842118844153603</c:v>
                </c:pt>
                <c:pt idx="122314">
                  <c:v>42.8422380325161</c:v>
                </c:pt>
                <c:pt idx="122315">
                  <c:v>42.842357220497</c:v>
                </c:pt>
                <c:pt idx="122316">
                  <c:v>42.842476408096402</c:v>
                </c:pt>
                <c:pt idx="122317">
                  <c:v>42.8425955953144</c:v>
                </c:pt>
                <c:pt idx="122318">
                  <c:v>42.8427147821508</c:v>
                </c:pt>
                <c:pt idx="122319">
                  <c:v>42.842833968605703</c:v>
                </c:pt>
                <c:pt idx="122320">
                  <c:v>42.842953154679201</c:v>
                </c:pt>
                <c:pt idx="122321">
                  <c:v>42.843072340371101</c:v>
                </c:pt>
                <c:pt idx="122322">
                  <c:v>42.843191525681497</c:v>
                </c:pt>
                <c:pt idx="122323">
                  <c:v>42.843310710610403</c:v>
                </c:pt>
                <c:pt idx="122324">
                  <c:v>42.843429895157797</c:v>
                </c:pt>
                <c:pt idx="122325">
                  <c:v>42.843549079323701</c:v>
                </c:pt>
                <c:pt idx="122326">
                  <c:v>42.8436682631081</c:v>
                </c:pt>
                <c:pt idx="122327">
                  <c:v>42.843787446511001</c:v>
                </c:pt>
                <c:pt idx="122328">
                  <c:v>42.843906629532398</c:v>
                </c:pt>
                <c:pt idx="122329">
                  <c:v>42.844025812172298</c:v>
                </c:pt>
                <c:pt idx="122330">
                  <c:v>42.844144994430799</c:v>
                </c:pt>
                <c:pt idx="122331">
                  <c:v>42.844264176307703</c:v>
                </c:pt>
                <c:pt idx="122332">
                  <c:v>42.844383357803203</c:v>
                </c:pt>
                <c:pt idx="122333">
                  <c:v>42.844502538917098</c:v>
                </c:pt>
                <c:pt idx="122334">
                  <c:v>42.844621719649602</c:v>
                </c:pt>
                <c:pt idx="122335">
                  <c:v>42.844740900000602</c:v>
                </c:pt>
                <c:pt idx="122336">
                  <c:v>42.844860079970097</c:v>
                </c:pt>
                <c:pt idx="122337">
                  <c:v>42.844979259558102</c:v>
                </c:pt>
                <c:pt idx="122338">
                  <c:v>42.845098438764602</c:v>
                </c:pt>
                <c:pt idx="122339">
                  <c:v>42.845217617589697</c:v>
                </c:pt>
                <c:pt idx="122340">
                  <c:v>42.845336796033202</c:v>
                </c:pt>
                <c:pt idx="122341">
                  <c:v>42.845455974095302</c:v>
                </c:pt>
                <c:pt idx="122342">
                  <c:v>42.845575151775897</c:v>
                </c:pt>
                <c:pt idx="122343">
                  <c:v>42.845694329075101</c:v>
                </c:pt>
                <c:pt idx="122344">
                  <c:v>42.845813505992702</c:v>
                </c:pt>
                <c:pt idx="122345">
                  <c:v>42.845932682528897</c:v>
                </c:pt>
                <c:pt idx="122346">
                  <c:v>42.846051858683602</c:v>
                </c:pt>
                <c:pt idx="122347">
                  <c:v>42.846171034456802</c:v>
                </c:pt>
                <c:pt idx="122348">
                  <c:v>42.846290209848597</c:v>
                </c:pt>
                <c:pt idx="122349">
                  <c:v>42.846409384858902</c:v>
                </c:pt>
                <c:pt idx="122350">
                  <c:v>42.846528559487702</c:v>
                </c:pt>
                <c:pt idx="122351">
                  <c:v>42.846647733735097</c:v>
                </c:pt>
                <c:pt idx="122352">
                  <c:v>42.846766907601001</c:v>
                </c:pt>
                <c:pt idx="122353">
                  <c:v>42.846886081085401</c:v>
                </c:pt>
                <c:pt idx="122354">
                  <c:v>42.847005254188403</c:v>
                </c:pt>
                <c:pt idx="122355">
                  <c:v>42.8471244269099</c:v>
                </c:pt>
                <c:pt idx="122356">
                  <c:v>42.8472435992499</c:v>
                </c:pt>
                <c:pt idx="122357">
                  <c:v>42.847362771208502</c:v>
                </c:pt>
                <c:pt idx="122358">
                  <c:v>42.847481942785599</c:v>
                </c:pt>
                <c:pt idx="122359">
                  <c:v>42.847601113981298</c:v>
                </c:pt>
                <c:pt idx="122360">
                  <c:v>42.8477202847955</c:v>
                </c:pt>
                <c:pt idx="122361">
                  <c:v>42.847839455228197</c:v>
                </c:pt>
                <c:pt idx="122362">
                  <c:v>42.847958625279503</c:v>
                </c:pt>
                <c:pt idx="122363">
                  <c:v>42.848077794949397</c:v>
                </c:pt>
                <c:pt idx="122364">
                  <c:v>42.8481969642378</c:v>
                </c:pt>
                <c:pt idx="122365">
                  <c:v>42.848316133144699</c:v>
                </c:pt>
                <c:pt idx="122366">
                  <c:v>42.8484353016702</c:v>
                </c:pt>
                <c:pt idx="122367">
                  <c:v>42.848554469814303</c:v>
                </c:pt>
                <c:pt idx="122368">
                  <c:v>42.848673637576901</c:v>
                </c:pt>
                <c:pt idx="122369">
                  <c:v>42.848792804958002</c:v>
                </c:pt>
                <c:pt idx="122370">
                  <c:v>42.848911971957698</c:v>
                </c:pt>
                <c:pt idx="122371">
                  <c:v>42.849031138576002</c:v>
                </c:pt>
                <c:pt idx="122372">
                  <c:v>42.849150304812802</c:v>
                </c:pt>
                <c:pt idx="122373">
                  <c:v>42.849269470668197</c:v>
                </c:pt>
                <c:pt idx="122374">
                  <c:v>42.849388636142201</c:v>
                </c:pt>
                <c:pt idx="122375">
                  <c:v>42.849507801234701</c:v>
                </c:pt>
                <c:pt idx="122376">
                  <c:v>42.849626965945703</c:v>
                </c:pt>
                <c:pt idx="122377">
                  <c:v>42.849746130275399</c:v>
                </c:pt>
                <c:pt idx="122378">
                  <c:v>42.849865294223598</c:v>
                </c:pt>
                <c:pt idx="122379">
                  <c:v>42.849984457790299</c:v>
                </c:pt>
                <c:pt idx="122380">
                  <c:v>42.850103620975702</c:v>
                </c:pt>
                <c:pt idx="122381">
                  <c:v>42.8502227837796</c:v>
                </c:pt>
                <c:pt idx="122382">
                  <c:v>42.8503419462021</c:v>
                </c:pt>
                <c:pt idx="122383">
                  <c:v>42.850461108243103</c:v>
                </c:pt>
                <c:pt idx="122384">
                  <c:v>42.8505802699027</c:v>
                </c:pt>
                <c:pt idx="122385">
                  <c:v>42.8506994311809</c:v>
                </c:pt>
                <c:pt idx="122386">
                  <c:v>42.850818592077701</c:v>
                </c:pt>
                <c:pt idx="122387">
                  <c:v>42.850937752592998</c:v>
                </c:pt>
                <c:pt idx="122388">
                  <c:v>42.851056912727003</c:v>
                </c:pt>
                <c:pt idx="122389">
                  <c:v>42.851176072479497</c:v>
                </c:pt>
                <c:pt idx="122390">
                  <c:v>42.8512952318506</c:v>
                </c:pt>
                <c:pt idx="122391">
                  <c:v>42.851414390840198</c:v>
                </c:pt>
                <c:pt idx="122392">
                  <c:v>42.851533549448497</c:v>
                </c:pt>
                <c:pt idx="122393">
                  <c:v>42.851652707675299</c:v>
                </c:pt>
                <c:pt idx="122394">
                  <c:v>42.851771865520703</c:v>
                </c:pt>
                <c:pt idx="122395">
                  <c:v>42.851891022984702</c:v>
                </c:pt>
                <c:pt idx="122396">
                  <c:v>42.852010180067303</c:v>
                </c:pt>
                <c:pt idx="122397">
                  <c:v>42.852129336768499</c:v>
                </c:pt>
                <c:pt idx="122398">
                  <c:v>42.852248493088297</c:v>
                </c:pt>
                <c:pt idx="122399">
                  <c:v>42.852367649026597</c:v>
                </c:pt>
                <c:pt idx="122400">
                  <c:v>42.852486804583599</c:v>
                </c:pt>
                <c:pt idx="122401">
                  <c:v>42.852605959759103</c:v>
                </c:pt>
                <c:pt idx="122402">
                  <c:v>42.852725114553301</c:v>
                </c:pt>
                <c:pt idx="122403">
                  <c:v>42.852844268966003</c:v>
                </c:pt>
                <c:pt idx="122404">
                  <c:v>42.852963422997298</c:v>
                </c:pt>
                <c:pt idx="122405">
                  <c:v>42.853082576647303</c:v>
                </c:pt>
                <c:pt idx="122406">
                  <c:v>42.853201729915803</c:v>
                </c:pt>
                <c:pt idx="122407">
                  <c:v>42.853320882802898</c:v>
                </c:pt>
                <c:pt idx="122408">
                  <c:v>42.853440035308701</c:v>
                </c:pt>
                <c:pt idx="122409">
                  <c:v>42.853559187433</c:v>
                </c:pt>
                <c:pt idx="122410">
                  <c:v>42.853678339176</c:v>
                </c:pt>
                <c:pt idx="122411">
                  <c:v>42.853797490537502</c:v>
                </c:pt>
                <c:pt idx="122412">
                  <c:v>42.853916641517699</c:v>
                </c:pt>
                <c:pt idx="122413">
                  <c:v>42.854035792116399</c:v>
                </c:pt>
                <c:pt idx="122414">
                  <c:v>42.8541549423338</c:v>
                </c:pt>
                <c:pt idx="122415">
                  <c:v>42.854274092169803</c:v>
                </c:pt>
                <c:pt idx="122416">
                  <c:v>42.8543932416244</c:v>
                </c:pt>
                <c:pt idx="122417">
                  <c:v>42.8545123906976</c:v>
                </c:pt>
                <c:pt idx="122418">
                  <c:v>42.854631539389402</c:v>
                </c:pt>
                <c:pt idx="122419">
                  <c:v>42.854750687699898</c:v>
                </c:pt>
                <c:pt idx="122420">
                  <c:v>42.854869835628897</c:v>
                </c:pt>
                <c:pt idx="122421">
                  <c:v>42.854988983176597</c:v>
                </c:pt>
                <c:pt idx="122422">
                  <c:v>42.855108130342899</c:v>
                </c:pt>
                <c:pt idx="122423">
                  <c:v>42.855227277127803</c:v>
                </c:pt>
                <c:pt idx="122424">
                  <c:v>42.855346423531401</c:v>
                </c:pt>
                <c:pt idx="122425">
                  <c:v>42.855465569553502</c:v>
                </c:pt>
                <c:pt idx="122426">
                  <c:v>42.855584715194297</c:v>
                </c:pt>
                <c:pt idx="122427">
                  <c:v>42.855703860453701</c:v>
                </c:pt>
                <c:pt idx="122428">
                  <c:v>42.8558230053318</c:v>
                </c:pt>
                <c:pt idx="122429">
                  <c:v>42.855942149828401</c:v>
                </c:pt>
                <c:pt idx="122430">
                  <c:v>42.856061293943696</c:v>
                </c:pt>
                <c:pt idx="122431">
                  <c:v>42.856180437677601</c:v>
                </c:pt>
                <c:pt idx="122432">
                  <c:v>42.8562995810302</c:v>
                </c:pt>
                <c:pt idx="122433">
                  <c:v>42.856418724001401</c:v>
                </c:pt>
                <c:pt idx="122434">
                  <c:v>42.856537866591196</c:v>
                </c:pt>
                <c:pt idx="122435">
                  <c:v>42.856657008799701</c:v>
                </c:pt>
                <c:pt idx="122436">
                  <c:v>42.8567761506268</c:v>
                </c:pt>
                <c:pt idx="122437">
                  <c:v>42.856895292072501</c:v>
                </c:pt>
                <c:pt idx="122438">
                  <c:v>42.857014433136897</c:v>
                </c:pt>
                <c:pt idx="122439">
                  <c:v>42.857133573819901</c:v>
                </c:pt>
                <c:pt idx="122440">
                  <c:v>42.857252714121501</c:v>
                </c:pt>
                <c:pt idx="122441">
                  <c:v>42.857371854041801</c:v>
                </c:pt>
                <c:pt idx="122442">
                  <c:v>42.857490993580797</c:v>
                </c:pt>
                <c:pt idx="122443">
                  <c:v>42.857610132738301</c:v>
                </c:pt>
                <c:pt idx="122444">
                  <c:v>42.8577292715146</c:v>
                </c:pt>
                <c:pt idx="122445">
                  <c:v>42.857848409909401</c:v>
                </c:pt>
                <c:pt idx="122446">
                  <c:v>42.857967547923003</c:v>
                </c:pt>
                <c:pt idx="122447">
                  <c:v>42.8580866855552</c:v>
                </c:pt>
                <c:pt idx="122448">
                  <c:v>42.858205822805999</c:v>
                </c:pt>
                <c:pt idx="122449">
                  <c:v>42.8583249596755</c:v>
                </c:pt>
                <c:pt idx="122450">
                  <c:v>42.858444096163602</c:v>
                </c:pt>
                <c:pt idx="122451">
                  <c:v>42.858563232270399</c:v>
                </c:pt>
                <c:pt idx="122452">
                  <c:v>42.858682367995797</c:v>
                </c:pt>
                <c:pt idx="122453">
                  <c:v>42.858801503339897</c:v>
                </c:pt>
                <c:pt idx="122454">
                  <c:v>42.858920638302699</c:v>
                </c:pt>
                <c:pt idx="122455">
                  <c:v>42.859039772884103</c:v>
                </c:pt>
                <c:pt idx="122456">
                  <c:v>42.859158907084201</c:v>
                </c:pt>
                <c:pt idx="122457">
                  <c:v>42.8592780409029</c:v>
                </c:pt>
                <c:pt idx="122458">
                  <c:v>42.859397174340302</c:v>
                </c:pt>
                <c:pt idx="122459">
                  <c:v>42.859516307396397</c:v>
                </c:pt>
                <c:pt idx="122460">
                  <c:v>42.859635440071102</c:v>
                </c:pt>
                <c:pt idx="122461">
                  <c:v>42.859754572364501</c:v>
                </c:pt>
                <c:pt idx="122462">
                  <c:v>42.859873704276602</c:v>
                </c:pt>
                <c:pt idx="122463">
                  <c:v>42.859992835807297</c:v>
                </c:pt>
                <c:pt idx="122464">
                  <c:v>42.860111966956701</c:v>
                </c:pt>
                <c:pt idx="122465">
                  <c:v>42.8602310977248</c:v>
                </c:pt>
                <c:pt idx="122466">
                  <c:v>42.860350228111599</c:v>
                </c:pt>
                <c:pt idx="122467">
                  <c:v>42.860469358117001</c:v>
                </c:pt>
                <c:pt idx="122468">
                  <c:v>42.860588487741097</c:v>
                </c:pt>
                <c:pt idx="122469">
                  <c:v>42.860707616983902</c:v>
                </c:pt>
                <c:pt idx="122470">
                  <c:v>42.860826745845401</c:v>
                </c:pt>
                <c:pt idx="122471">
                  <c:v>42.860945874325502</c:v>
                </c:pt>
                <c:pt idx="122472">
                  <c:v>42.861065002424297</c:v>
                </c:pt>
                <c:pt idx="122473">
                  <c:v>42.861184130141801</c:v>
                </c:pt>
                <c:pt idx="122474">
                  <c:v>42.861303257477999</c:v>
                </c:pt>
                <c:pt idx="122475">
                  <c:v>42.861422384432899</c:v>
                </c:pt>
                <c:pt idx="122476">
                  <c:v>42.861541511006401</c:v>
                </c:pt>
                <c:pt idx="122477">
                  <c:v>42.861660637198597</c:v>
                </c:pt>
                <c:pt idx="122478">
                  <c:v>42.861779763009601</c:v>
                </c:pt>
                <c:pt idx="122479">
                  <c:v>42.8618988884392</c:v>
                </c:pt>
                <c:pt idx="122480">
                  <c:v>42.8620180134875</c:v>
                </c:pt>
                <c:pt idx="122481">
                  <c:v>42.862137138154502</c:v>
                </c:pt>
                <c:pt idx="122482">
                  <c:v>42.862256262440198</c:v>
                </c:pt>
                <c:pt idx="122483">
                  <c:v>42.862375386344603</c:v>
                </c:pt>
                <c:pt idx="122484">
                  <c:v>42.862494509867602</c:v>
                </c:pt>
                <c:pt idx="122485">
                  <c:v>42.862613633009403</c:v>
                </c:pt>
                <c:pt idx="122486">
                  <c:v>42.862732755769898</c:v>
                </c:pt>
                <c:pt idx="122487">
                  <c:v>42.862851878149101</c:v>
                </c:pt>
                <c:pt idx="122488">
                  <c:v>42.862971000146899</c:v>
                </c:pt>
                <c:pt idx="122489">
                  <c:v>42.863090121763499</c:v>
                </c:pt>
                <c:pt idx="122490">
                  <c:v>42.863209242998799</c:v>
                </c:pt>
                <c:pt idx="122491">
                  <c:v>42.863328363852702</c:v>
                </c:pt>
                <c:pt idx="122492">
                  <c:v>42.863447484325398</c:v>
                </c:pt>
                <c:pt idx="122493">
                  <c:v>42.863566604416803</c:v>
                </c:pt>
                <c:pt idx="122494">
                  <c:v>42.863685724126903</c:v>
                </c:pt>
                <c:pt idx="122495">
                  <c:v>42.863804843455704</c:v>
                </c:pt>
                <c:pt idx="122496">
                  <c:v>42.863923962403199</c:v>
                </c:pt>
                <c:pt idx="122497">
                  <c:v>42.864043080969402</c:v>
                </c:pt>
                <c:pt idx="122498">
                  <c:v>42.8641621991544</c:v>
                </c:pt>
                <c:pt idx="122499">
                  <c:v>42.864281316957999</c:v>
                </c:pt>
                <c:pt idx="122500">
                  <c:v>42.8644004343804</c:v>
                </c:pt>
                <c:pt idx="122501">
                  <c:v>42.864519551421502</c:v>
                </c:pt>
                <c:pt idx="122502">
                  <c:v>42.864638668081298</c:v>
                </c:pt>
                <c:pt idx="122503">
                  <c:v>42.864757784359803</c:v>
                </c:pt>
                <c:pt idx="122504">
                  <c:v>42.864876900257002</c:v>
                </c:pt>
                <c:pt idx="122505">
                  <c:v>42.864996015773002</c:v>
                </c:pt>
                <c:pt idx="122506">
                  <c:v>42.865115130907697</c:v>
                </c:pt>
                <c:pt idx="122507">
                  <c:v>42.8652342456611</c:v>
                </c:pt>
                <c:pt idx="122508">
                  <c:v>42.865353360033197</c:v>
                </c:pt>
                <c:pt idx="122509">
                  <c:v>42.865472474024003</c:v>
                </c:pt>
                <c:pt idx="122510">
                  <c:v>42.865591587633602</c:v>
                </c:pt>
                <c:pt idx="122511">
                  <c:v>42.865710700861896</c:v>
                </c:pt>
                <c:pt idx="122512">
                  <c:v>42.865829813708899</c:v>
                </c:pt>
                <c:pt idx="122513">
                  <c:v>42.865948926174703</c:v>
                </c:pt>
                <c:pt idx="122514">
                  <c:v>42.866068038259201</c:v>
                </c:pt>
                <c:pt idx="122515">
                  <c:v>42.8661871499624</c:v>
                </c:pt>
                <c:pt idx="122516">
                  <c:v>42.8663062612844</c:v>
                </c:pt>
                <c:pt idx="122517">
                  <c:v>42.866425372225102</c:v>
                </c:pt>
                <c:pt idx="122518">
                  <c:v>42.866544482784498</c:v>
                </c:pt>
                <c:pt idx="122519">
                  <c:v>42.866663592962702</c:v>
                </c:pt>
                <c:pt idx="122520">
                  <c:v>42.8667827027596</c:v>
                </c:pt>
                <c:pt idx="122521">
                  <c:v>42.8669018121753</c:v>
                </c:pt>
                <c:pt idx="122522">
                  <c:v>42.867020921209601</c:v>
                </c:pt>
                <c:pt idx="122523">
                  <c:v>42.867140029862803</c:v>
                </c:pt>
                <c:pt idx="122524">
                  <c:v>42.867259138134699</c:v>
                </c:pt>
                <c:pt idx="122525">
                  <c:v>42.867378246025297</c:v>
                </c:pt>
                <c:pt idx="122526">
                  <c:v>42.867497353534603</c:v>
                </c:pt>
                <c:pt idx="122527">
                  <c:v>42.867616460662802</c:v>
                </c:pt>
                <c:pt idx="122528">
                  <c:v>42.867735567409603</c:v>
                </c:pt>
                <c:pt idx="122529">
                  <c:v>42.867854673775199</c:v>
                </c:pt>
                <c:pt idx="122530">
                  <c:v>42.867973779759602</c:v>
                </c:pt>
                <c:pt idx="122531">
                  <c:v>42.868092885362699</c:v>
                </c:pt>
                <c:pt idx="122532">
                  <c:v>42.868211990584598</c:v>
                </c:pt>
                <c:pt idx="122533">
                  <c:v>42.868331095425198</c:v>
                </c:pt>
                <c:pt idx="122534">
                  <c:v>42.868450199884599</c:v>
                </c:pt>
                <c:pt idx="122535">
                  <c:v>42.868569303962801</c:v>
                </c:pt>
                <c:pt idx="122536">
                  <c:v>42.868688407659697</c:v>
                </c:pt>
                <c:pt idx="122537">
                  <c:v>42.868807510975302</c:v>
                </c:pt>
                <c:pt idx="122538">
                  <c:v>42.8689266139097</c:v>
                </c:pt>
                <c:pt idx="122539">
                  <c:v>42.8690457164629</c:v>
                </c:pt>
                <c:pt idx="122540">
                  <c:v>42.8691648186349</c:v>
                </c:pt>
                <c:pt idx="122541">
                  <c:v>42.869283920425602</c:v>
                </c:pt>
                <c:pt idx="122542">
                  <c:v>42.869403021835097</c:v>
                </c:pt>
                <c:pt idx="122543">
                  <c:v>42.869522122863302</c:v>
                </c:pt>
                <c:pt idx="122544">
                  <c:v>42.8696412235103</c:v>
                </c:pt>
                <c:pt idx="122545">
                  <c:v>42.869760323776099</c:v>
                </c:pt>
                <c:pt idx="122546">
                  <c:v>42.869879423660599</c:v>
                </c:pt>
                <c:pt idx="122547">
                  <c:v>42.869998523164</c:v>
                </c:pt>
                <c:pt idx="122548">
                  <c:v>42.870117622286003</c:v>
                </c:pt>
                <c:pt idx="122549">
                  <c:v>42.870236721026899</c:v>
                </c:pt>
                <c:pt idx="122550">
                  <c:v>42.870355819386603</c:v>
                </c:pt>
                <c:pt idx="122551">
                  <c:v>42.870474917365001</c:v>
                </c:pt>
                <c:pt idx="122552">
                  <c:v>42.870594014962201</c:v>
                </c:pt>
                <c:pt idx="122553">
                  <c:v>42.870713112178201</c:v>
                </c:pt>
                <c:pt idx="122554">
                  <c:v>42.870832209012903</c:v>
                </c:pt>
                <c:pt idx="122555">
                  <c:v>42.870951305466498</c:v>
                </c:pt>
                <c:pt idx="122556">
                  <c:v>42.871070401538802</c:v>
                </c:pt>
                <c:pt idx="122557">
                  <c:v>42.871189497229899</c:v>
                </c:pt>
                <c:pt idx="122558">
                  <c:v>42.871308592539798</c:v>
                </c:pt>
                <c:pt idx="122559">
                  <c:v>42.871427687468497</c:v>
                </c:pt>
                <c:pt idx="122560">
                  <c:v>42.871546782015898</c:v>
                </c:pt>
                <c:pt idx="122561">
                  <c:v>42.871665876182199</c:v>
                </c:pt>
                <c:pt idx="122562">
                  <c:v>42.871784969967202</c:v>
                </c:pt>
                <c:pt idx="122563">
                  <c:v>42.871904063371097</c:v>
                </c:pt>
                <c:pt idx="122564">
                  <c:v>42.872023156393702</c:v>
                </c:pt>
                <c:pt idx="122565">
                  <c:v>42.8721422490351</c:v>
                </c:pt>
                <c:pt idx="122566">
                  <c:v>42.872261341295399</c:v>
                </c:pt>
                <c:pt idx="122567">
                  <c:v>42.872380433174399</c:v>
                </c:pt>
                <c:pt idx="122568">
                  <c:v>42.8724995246722</c:v>
                </c:pt>
                <c:pt idx="122569">
                  <c:v>42.872618615788802</c:v>
                </c:pt>
                <c:pt idx="122570">
                  <c:v>42.872737706524198</c:v>
                </c:pt>
                <c:pt idx="122571">
                  <c:v>42.872856796878402</c:v>
                </c:pt>
                <c:pt idx="122572">
                  <c:v>42.872975886851499</c:v>
                </c:pt>
                <c:pt idx="122573">
                  <c:v>42.873094976443298</c:v>
                </c:pt>
                <c:pt idx="122574">
                  <c:v>42.873214065653897</c:v>
                </c:pt>
                <c:pt idx="122575">
                  <c:v>42.873333154483298</c:v>
                </c:pt>
                <c:pt idx="122576">
                  <c:v>42.873452242931599</c:v>
                </c:pt>
                <c:pt idx="122577">
                  <c:v>42.873571330998601</c:v>
                </c:pt>
                <c:pt idx="122578">
                  <c:v>42.873690418684497</c:v>
                </c:pt>
                <c:pt idx="122579">
                  <c:v>42.873809505989101</c:v>
                </c:pt>
                <c:pt idx="122580">
                  <c:v>42.873928592912598</c:v>
                </c:pt>
                <c:pt idx="122581">
                  <c:v>42.874047679454897</c:v>
                </c:pt>
                <c:pt idx="122582">
                  <c:v>42.874166765616003</c:v>
                </c:pt>
                <c:pt idx="122583">
                  <c:v>42.874285851395904</c:v>
                </c:pt>
                <c:pt idx="122584">
                  <c:v>42.874404936794697</c:v>
                </c:pt>
                <c:pt idx="122585">
                  <c:v>42.874524021812199</c:v>
                </c:pt>
                <c:pt idx="122586">
                  <c:v>42.874643106448602</c:v>
                </c:pt>
                <c:pt idx="122587">
                  <c:v>42.874762190703798</c:v>
                </c:pt>
                <c:pt idx="122588">
                  <c:v>42.874881274577803</c:v>
                </c:pt>
                <c:pt idx="122589">
                  <c:v>42.8750003580707</c:v>
                </c:pt>
                <c:pt idx="122590">
                  <c:v>42.875119441182299</c:v>
                </c:pt>
                <c:pt idx="122591">
                  <c:v>42.875238523912799</c:v>
                </c:pt>
                <c:pt idx="122592">
                  <c:v>42.875357606262199</c:v>
                </c:pt>
                <c:pt idx="122593">
                  <c:v>42.8754766882303</c:v>
                </c:pt>
                <c:pt idx="122594">
                  <c:v>42.875595769817302</c:v>
                </c:pt>
                <c:pt idx="122595">
                  <c:v>42.875714851023098</c:v>
                </c:pt>
                <c:pt idx="122596">
                  <c:v>42.875833931847701</c:v>
                </c:pt>
                <c:pt idx="122597">
                  <c:v>42.875953012291198</c:v>
                </c:pt>
                <c:pt idx="122598">
                  <c:v>42.876072092353503</c:v>
                </c:pt>
                <c:pt idx="122599">
                  <c:v>42.876191172034602</c:v>
                </c:pt>
                <c:pt idx="122600">
                  <c:v>42.876310251334601</c:v>
                </c:pt>
                <c:pt idx="122601">
                  <c:v>42.876429330253401</c:v>
                </c:pt>
                <c:pt idx="122602">
                  <c:v>42.876548408791102</c:v>
                </c:pt>
                <c:pt idx="122603">
                  <c:v>42.876667486947603</c:v>
                </c:pt>
                <c:pt idx="122604">
                  <c:v>42.876786564722899</c:v>
                </c:pt>
                <c:pt idx="122605">
                  <c:v>42.876905642117102</c:v>
                </c:pt>
                <c:pt idx="122606">
                  <c:v>42.877024719130098</c:v>
                </c:pt>
                <c:pt idx="122607">
                  <c:v>42.877143795762002</c:v>
                </c:pt>
                <c:pt idx="122608">
                  <c:v>42.8772628720127</c:v>
                </c:pt>
                <c:pt idx="122609">
                  <c:v>42.877381947882299</c:v>
                </c:pt>
                <c:pt idx="122610">
                  <c:v>42.877501023370698</c:v>
                </c:pt>
                <c:pt idx="122611">
                  <c:v>42.877620098477898</c:v>
                </c:pt>
                <c:pt idx="122612">
                  <c:v>42.877739173204098</c:v>
                </c:pt>
                <c:pt idx="122613">
                  <c:v>42.877858247549</c:v>
                </c:pt>
                <c:pt idx="122614">
                  <c:v>42.877977321512802</c:v>
                </c:pt>
                <c:pt idx="122615">
                  <c:v>42.878096395095497</c:v>
                </c:pt>
                <c:pt idx="122616">
                  <c:v>42.878215468297</c:v>
                </c:pt>
                <c:pt idx="122617">
                  <c:v>42.878334541117397</c:v>
                </c:pt>
                <c:pt idx="122618">
                  <c:v>42.878453613556701</c:v>
                </c:pt>
                <c:pt idx="122619">
                  <c:v>42.878572685614799</c:v>
                </c:pt>
                <c:pt idx="122620">
                  <c:v>42.878691757291698</c:v>
                </c:pt>
                <c:pt idx="122621">
                  <c:v>42.878810828587604</c:v>
                </c:pt>
                <c:pt idx="122622">
                  <c:v>42.878929899502303</c:v>
                </c:pt>
                <c:pt idx="122623">
                  <c:v>42.879048970035797</c:v>
                </c:pt>
                <c:pt idx="122624">
                  <c:v>42.879168040188198</c:v>
                </c:pt>
                <c:pt idx="122625">
                  <c:v>42.879287109959499</c:v>
                </c:pt>
                <c:pt idx="122626">
                  <c:v>42.879406179349701</c:v>
                </c:pt>
                <c:pt idx="122627">
                  <c:v>42.879525248358703</c:v>
                </c:pt>
                <c:pt idx="122628">
                  <c:v>42.8796443169866</c:v>
                </c:pt>
                <c:pt idx="122629">
                  <c:v>42.879763385233403</c:v>
                </c:pt>
                <c:pt idx="122630">
                  <c:v>42.879882453099</c:v>
                </c:pt>
                <c:pt idx="122631">
                  <c:v>42.880001520583498</c:v>
                </c:pt>
                <c:pt idx="122632">
                  <c:v>42.880120587686903</c:v>
                </c:pt>
                <c:pt idx="122633">
                  <c:v>42.880239654409202</c:v>
                </c:pt>
                <c:pt idx="122634">
                  <c:v>42.880358720750301</c:v>
                </c:pt>
                <c:pt idx="122635">
                  <c:v>42.880477786710401</c:v>
                </c:pt>
                <c:pt idx="122636">
                  <c:v>42.880596852289301</c:v>
                </c:pt>
                <c:pt idx="122637">
                  <c:v>42.880715917487102</c:v>
                </c:pt>
                <c:pt idx="122638">
                  <c:v>42.880834982303703</c:v>
                </c:pt>
                <c:pt idx="122639">
                  <c:v>42.880954046739298</c:v>
                </c:pt>
                <c:pt idx="122640">
                  <c:v>42.8810731107937</c:v>
                </c:pt>
                <c:pt idx="122641">
                  <c:v>42.881192174467103</c:v>
                </c:pt>
                <c:pt idx="122642">
                  <c:v>42.881311237759299</c:v>
                </c:pt>
                <c:pt idx="122643">
                  <c:v>42.881430300670402</c:v>
                </c:pt>
                <c:pt idx="122644">
                  <c:v>42.881549363200399</c:v>
                </c:pt>
                <c:pt idx="122645">
                  <c:v>42.881668425349297</c:v>
                </c:pt>
                <c:pt idx="122646">
                  <c:v>42.881787487117002</c:v>
                </c:pt>
                <c:pt idx="122647">
                  <c:v>42.8819065485037</c:v>
                </c:pt>
                <c:pt idx="122648">
                  <c:v>42.882025609509299</c:v>
                </c:pt>
                <c:pt idx="122649">
                  <c:v>42.882144670133698</c:v>
                </c:pt>
                <c:pt idx="122650">
                  <c:v>42.882263730377097</c:v>
                </c:pt>
                <c:pt idx="122651">
                  <c:v>42.882382790239397</c:v>
                </c:pt>
                <c:pt idx="122652">
                  <c:v>42.882501849720498</c:v>
                </c:pt>
                <c:pt idx="122653">
                  <c:v>42.882620908820599</c:v>
                </c:pt>
                <c:pt idx="122654">
                  <c:v>42.8827399675395</c:v>
                </c:pt>
                <c:pt idx="122655">
                  <c:v>42.882859025877401</c:v>
                </c:pt>
                <c:pt idx="122656">
                  <c:v>42.882978083834203</c:v>
                </c:pt>
                <c:pt idx="122657">
                  <c:v>42.883097141409898</c:v>
                </c:pt>
                <c:pt idx="122658">
                  <c:v>42.883216198604501</c:v>
                </c:pt>
                <c:pt idx="122659">
                  <c:v>42.883335255417897</c:v>
                </c:pt>
                <c:pt idx="122660">
                  <c:v>42.883454311850301</c:v>
                </c:pt>
                <c:pt idx="122661">
                  <c:v>42.883573367901697</c:v>
                </c:pt>
                <c:pt idx="122662">
                  <c:v>42.883692423571901</c:v>
                </c:pt>
                <c:pt idx="122663">
                  <c:v>42.883811478860999</c:v>
                </c:pt>
                <c:pt idx="122664">
                  <c:v>42.883930533769103</c:v>
                </c:pt>
                <c:pt idx="122665">
                  <c:v>42.884049588296101</c:v>
                </c:pt>
                <c:pt idx="122666">
                  <c:v>42.8841686424419</c:v>
                </c:pt>
                <c:pt idx="122667">
                  <c:v>42.884287696206698</c:v>
                </c:pt>
                <c:pt idx="122668">
                  <c:v>42.884406749590497</c:v>
                </c:pt>
                <c:pt idx="122669">
                  <c:v>42.884525802593103</c:v>
                </c:pt>
                <c:pt idx="122670">
                  <c:v>42.884644855214702</c:v>
                </c:pt>
                <c:pt idx="122671">
                  <c:v>42.884763907455202</c:v>
                </c:pt>
                <c:pt idx="122672">
                  <c:v>42.884882959314602</c:v>
                </c:pt>
                <c:pt idx="122673">
                  <c:v>42.885002010792903</c:v>
                </c:pt>
                <c:pt idx="122674">
                  <c:v>42.885121061890203</c:v>
                </c:pt>
                <c:pt idx="122675">
                  <c:v>42.885240112606397</c:v>
                </c:pt>
                <c:pt idx="122676">
                  <c:v>42.885359162941498</c:v>
                </c:pt>
                <c:pt idx="122677">
                  <c:v>42.885478212895599</c:v>
                </c:pt>
                <c:pt idx="122678">
                  <c:v>42.8855972624686</c:v>
                </c:pt>
                <c:pt idx="122679">
                  <c:v>42.885716311660502</c:v>
                </c:pt>
                <c:pt idx="122680">
                  <c:v>42.885835360471397</c:v>
                </c:pt>
                <c:pt idx="122681">
                  <c:v>42.8859544089011</c:v>
                </c:pt>
                <c:pt idx="122682">
                  <c:v>42.886073456949902</c:v>
                </c:pt>
                <c:pt idx="122683">
                  <c:v>42.886192504617497</c:v>
                </c:pt>
                <c:pt idx="122684">
                  <c:v>42.8863115519041</c:v>
                </c:pt>
                <c:pt idx="122685">
                  <c:v>42.886430598809703</c:v>
                </c:pt>
                <c:pt idx="122686">
                  <c:v>42.886549645334199</c:v>
                </c:pt>
                <c:pt idx="122687">
                  <c:v>42.886668691477603</c:v>
                </c:pt>
                <c:pt idx="122688">
                  <c:v>42.886787737239999</c:v>
                </c:pt>
                <c:pt idx="122689">
                  <c:v>42.886906782621303</c:v>
                </c:pt>
                <c:pt idx="122690">
                  <c:v>42.8870258276215</c:v>
                </c:pt>
                <c:pt idx="122691">
                  <c:v>42.887144872240803</c:v>
                </c:pt>
                <c:pt idx="122692">
                  <c:v>42.887263916478901</c:v>
                </c:pt>
                <c:pt idx="122693">
                  <c:v>42.887382960335998</c:v>
                </c:pt>
                <c:pt idx="122694">
                  <c:v>42.887502003812102</c:v>
                </c:pt>
                <c:pt idx="122695">
                  <c:v>42.8876210469071</c:v>
                </c:pt>
                <c:pt idx="122696">
                  <c:v>42.887740089621097</c:v>
                </c:pt>
                <c:pt idx="122697">
                  <c:v>42.887859131954002</c:v>
                </c:pt>
                <c:pt idx="122698">
                  <c:v>42.8879781739059</c:v>
                </c:pt>
                <c:pt idx="122699">
                  <c:v>42.888097215476698</c:v>
                </c:pt>
                <c:pt idx="122700">
                  <c:v>42.888216256666503</c:v>
                </c:pt>
                <c:pt idx="122701">
                  <c:v>42.888335297475201</c:v>
                </c:pt>
                <c:pt idx="122702">
                  <c:v>42.888454337902999</c:v>
                </c:pt>
                <c:pt idx="122703">
                  <c:v>42.888573377949598</c:v>
                </c:pt>
                <c:pt idx="122704">
                  <c:v>42.888692417615303</c:v>
                </c:pt>
                <c:pt idx="122705">
                  <c:v>42.888811456899901</c:v>
                </c:pt>
                <c:pt idx="122706">
                  <c:v>42.8889304958034</c:v>
                </c:pt>
                <c:pt idx="122707">
                  <c:v>42.889049534325999</c:v>
                </c:pt>
                <c:pt idx="122708">
                  <c:v>42.889168572467497</c:v>
                </c:pt>
                <c:pt idx="122709">
                  <c:v>42.889287610228003</c:v>
                </c:pt>
                <c:pt idx="122710">
                  <c:v>42.889406647607402</c:v>
                </c:pt>
                <c:pt idx="122711">
                  <c:v>42.8895256846058</c:v>
                </c:pt>
                <c:pt idx="122712">
                  <c:v>42.889644721223199</c:v>
                </c:pt>
                <c:pt idx="122713">
                  <c:v>42.889763757459598</c:v>
                </c:pt>
                <c:pt idx="122714">
                  <c:v>42.889882793314897</c:v>
                </c:pt>
                <c:pt idx="122715">
                  <c:v>42.890001828789202</c:v>
                </c:pt>
                <c:pt idx="122716">
                  <c:v>42.890120863882501</c:v>
                </c:pt>
                <c:pt idx="122717">
                  <c:v>42.8902398985948</c:v>
                </c:pt>
                <c:pt idx="122718">
                  <c:v>42.890358932926098</c:v>
                </c:pt>
                <c:pt idx="122719">
                  <c:v>42.890477966876297</c:v>
                </c:pt>
                <c:pt idx="122720">
                  <c:v>42.890597000445503</c:v>
                </c:pt>
                <c:pt idx="122721">
                  <c:v>42.890716033633701</c:v>
                </c:pt>
                <c:pt idx="122722">
                  <c:v>42.8908350664409</c:v>
                </c:pt>
                <c:pt idx="122723">
                  <c:v>42.890954098867098</c:v>
                </c:pt>
                <c:pt idx="122724">
                  <c:v>42.891073130912297</c:v>
                </c:pt>
                <c:pt idx="122725">
                  <c:v>42.891192162576402</c:v>
                </c:pt>
                <c:pt idx="122726">
                  <c:v>42.8913111938596</c:v>
                </c:pt>
                <c:pt idx="122727">
                  <c:v>42.891430224761699</c:v>
                </c:pt>
                <c:pt idx="122728">
                  <c:v>42.891549255282797</c:v>
                </c:pt>
                <c:pt idx="122729">
                  <c:v>42.891668285423002</c:v>
                </c:pt>
                <c:pt idx="122730">
                  <c:v>42.8917873151821</c:v>
                </c:pt>
                <c:pt idx="122731">
                  <c:v>42.891906344560198</c:v>
                </c:pt>
                <c:pt idx="122732">
                  <c:v>42.892025373557303</c:v>
                </c:pt>
                <c:pt idx="122733">
                  <c:v>42.8921444021734</c:v>
                </c:pt>
                <c:pt idx="122734">
                  <c:v>42.892263430408498</c:v>
                </c:pt>
                <c:pt idx="122735">
                  <c:v>42.892382458262603</c:v>
                </c:pt>
                <c:pt idx="122736">
                  <c:v>42.8925014857357</c:v>
                </c:pt>
                <c:pt idx="122737">
                  <c:v>42.892620512827897</c:v>
                </c:pt>
                <c:pt idx="122738">
                  <c:v>42.892739539539001</c:v>
                </c:pt>
                <c:pt idx="122739">
                  <c:v>42.892858565869098</c:v>
                </c:pt>
                <c:pt idx="122740">
                  <c:v>42.892977591818202</c:v>
                </c:pt>
                <c:pt idx="122741">
                  <c:v>42.893096617386398</c:v>
                </c:pt>
                <c:pt idx="122742">
                  <c:v>42.893215642573502</c:v>
                </c:pt>
                <c:pt idx="122743">
                  <c:v>42.893334667379698</c:v>
                </c:pt>
                <c:pt idx="122744">
                  <c:v>42.893453691804901</c:v>
                </c:pt>
                <c:pt idx="122745">
                  <c:v>42.893572715849103</c:v>
                </c:pt>
                <c:pt idx="122746">
                  <c:v>42.893691739512299</c:v>
                </c:pt>
                <c:pt idx="122747">
                  <c:v>42.893810762794502</c:v>
                </c:pt>
                <c:pt idx="122748">
                  <c:v>42.893929785695697</c:v>
                </c:pt>
                <c:pt idx="122749">
                  <c:v>42.894048808215999</c:v>
                </c:pt>
                <c:pt idx="122750">
                  <c:v>42.8941678303553</c:v>
                </c:pt>
                <c:pt idx="122751">
                  <c:v>42.894286852113602</c:v>
                </c:pt>
                <c:pt idx="122752">
                  <c:v>42.894405873490904</c:v>
                </c:pt>
                <c:pt idx="122753">
                  <c:v>42.894524894487198</c:v>
                </c:pt>
                <c:pt idx="122754">
                  <c:v>42.894643915102598</c:v>
                </c:pt>
                <c:pt idx="122755">
                  <c:v>42.894762935336999</c:v>
                </c:pt>
                <c:pt idx="122756">
                  <c:v>42.894881955190399</c:v>
                </c:pt>
                <c:pt idx="122757">
                  <c:v>42.8950009746628</c:v>
                </c:pt>
                <c:pt idx="122758">
                  <c:v>42.8951199937543</c:v>
                </c:pt>
                <c:pt idx="122759">
                  <c:v>42.895239012464799</c:v>
                </c:pt>
                <c:pt idx="122760">
                  <c:v>42.895358030794398</c:v>
                </c:pt>
                <c:pt idx="122761">
                  <c:v>42.895477048742897</c:v>
                </c:pt>
                <c:pt idx="122762">
                  <c:v>42.895596066310503</c:v>
                </c:pt>
                <c:pt idx="122763">
                  <c:v>42.895715083497201</c:v>
                </c:pt>
                <c:pt idx="122764">
                  <c:v>42.895834100302899</c:v>
                </c:pt>
                <c:pt idx="122765">
                  <c:v>42.895953116727597</c:v>
                </c:pt>
                <c:pt idx="122766">
                  <c:v>42.896072132771302</c:v>
                </c:pt>
                <c:pt idx="122767">
                  <c:v>42.896191148434099</c:v>
                </c:pt>
                <c:pt idx="122768">
                  <c:v>42.896310163716002</c:v>
                </c:pt>
                <c:pt idx="122769">
                  <c:v>42.896429178616799</c:v>
                </c:pt>
                <c:pt idx="122770">
                  <c:v>42.896548193136802</c:v>
                </c:pt>
                <c:pt idx="122771">
                  <c:v>42.896667207275698</c:v>
                </c:pt>
                <c:pt idx="122772">
                  <c:v>42.8967862210337</c:v>
                </c:pt>
                <c:pt idx="122773">
                  <c:v>42.896905234410802</c:v>
                </c:pt>
                <c:pt idx="122774">
                  <c:v>42.897024247406897</c:v>
                </c:pt>
                <c:pt idx="122775">
                  <c:v>42.897143260022098</c:v>
                </c:pt>
                <c:pt idx="122776">
                  <c:v>42.897262272256299</c:v>
                </c:pt>
                <c:pt idx="122777">
                  <c:v>42.8973812841095</c:v>
                </c:pt>
                <c:pt idx="122778">
                  <c:v>42.897500295581899</c:v>
                </c:pt>
                <c:pt idx="122779">
                  <c:v>42.897619306673199</c:v>
                </c:pt>
                <c:pt idx="122780">
                  <c:v>42.897738317383698</c:v>
                </c:pt>
                <c:pt idx="122781">
                  <c:v>42.897857327713098</c:v>
                </c:pt>
                <c:pt idx="122782">
                  <c:v>42.897976337661703</c:v>
                </c:pt>
                <c:pt idx="122783">
                  <c:v>42.898095347229301</c:v>
                </c:pt>
                <c:pt idx="122784">
                  <c:v>42.898214356415998</c:v>
                </c:pt>
                <c:pt idx="122785">
                  <c:v>42.898333365221703</c:v>
                </c:pt>
                <c:pt idx="122786">
                  <c:v>42.898452373646499</c:v>
                </c:pt>
                <c:pt idx="122787">
                  <c:v>42.898571381690303</c:v>
                </c:pt>
                <c:pt idx="122788">
                  <c:v>42.898690389353298</c:v>
                </c:pt>
                <c:pt idx="122789">
                  <c:v>42.898809396635201</c:v>
                </c:pt>
                <c:pt idx="122790">
                  <c:v>42.898928403536303</c:v>
                </c:pt>
                <c:pt idx="122791">
                  <c:v>42.899047410056397</c:v>
                </c:pt>
                <c:pt idx="122792">
                  <c:v>42.899166416195598</c:v>
                </c:pt>
                <c:pt idx="122793">
                  <c:v>42.899285421953898</c:v>
                </c:pt>
                <c:pt idx="122794">
                  <c:v>42.899404427331199</c:v>
                </c:pt>
                <c:pt idx="122795">
                  <c:v>42.899523432327598</c:v>
                </c:pt>
                <c:pt idx="122796">
                  <c:v>42.899642436943097</c:v>
                </c:pt>
                <c:pt idx="122797">
                  <c:v>42.899761441177702</c:v>
                </c:pt>
                <c:pt idx="122798">
                  <c:v>42.8998804450314</c:v>
                </c:pt>
                <c:pt idx="122799">
                  <c:v>42.899999448504097</c:v>
                </c:pt>
                <c:pt idx="122800">
                  <c:v>42.900118451595901</c:v>
                </c:pt>
                <c:pt idx="122801">
                  <c:v>42.900237454306797</c:v>
                </c:pt>
                <c:pt idx="122802">
                  <c:v>42.9003564566367</c:v>
                </c:pt>
                <c:pt idx="122803">
                  <c:v>42.900475458585802</c:v>
                </c:pt>
                <c:pt idx="122804">
                  <c:v>42.900594460153897</c:v>
                </c:pt>
                <c:pt idx="122805">
                  <c:v>42.900713461341198</c:v>
                </c:pt>
                <c:pt idx="122806">
                  <c:v>42.900832462147498</c:v>
                </c:pt>
                <c:pt idx="122807">
                  <c:v>42.900951462572898</c:v>
                </c:pt>
                <c:pt idx="122808">
                  <c:v>42.901070462617398</c:v>
                </c:pt>
                <c:pt idx="122809">
                  <c:v>42.901189462281003</c:v>
                </c:pt>
                <c:pt idx="122810">
                  <c:v>42.901308461563602</c:v>
                </c:pt>
                <c:pt idx="122811">
                  <c:v>42.901427460465399</c:v>
                </c:pt>
                <c:pt idx="122812">
                  <c:v>42.901546458986303</c:v>
                </c:pt>
                <c:pt idx="122813">
                  <c:v>42.901665457126199</c:v>
                </c:pt>
                <c:pt idx="122814">
                  <c:v>42.901784454885302</c:v>
                </c:pt>
                <c:pt idx="122815">
                  <c:v>42.901903452263497</c:v>
                </c:pt>
                <c:pt idx="122816">
                  <c:v>42.902022449260699</c:v>
                </c:pt>
                <c:pt idx="122817">
                  <c:v>42.902141445877099</c:v>
                </c:pt>
                <c:pt idx="122818">
                  <c:v>42.9022604421125</c:v>
                </c:pt>
                <c:pt idx="122819">
                  <c:v>42.902379437967099</c:v>
                </c:pt>
                <c:pt idx="122820">
                  <c:v>42.902498433440797</c:v>
                </c:pt>
                <c:pt idx="122821">
                  <c:v>42.902617428533603</c:v>
                </c:pt>
                <c:pt idx="122822">
                  <c:v>42.9027364232454</c:v>
                </c:pt>
                <c:pt idx="122823">
                  <c:v>42.902855417576397</c:v>
                </c:pt>
                <c:pt idx="122824">
                  <c:v>42.9029744115265</c:v>
                </c:pt>
                <c:pt idx="122825">
                  <c:v>42.903093405095802</c:v>
                </c:pt>
                <c:pt idx="122826">
                  <c:v>42.903212398284097</c:v>
                </c:pt>
                <c:pt idx="122827">
                  <c:v>42.903331391091498</c:v>
                </c:pt>
                <c:pt idx="122828">
                  <c:v>42.903450383518098</c:v>
                </c:pt>
                <c:pt idx="122829">
                  <c:v>42.903569375563698</c:v>
                </c:pt>
                <c:pt idx="122830">
                  <c:v>42.903688367228497</c:v>
                </c:pt>
                <c:pt idx="122831">
                  <c:v>42.903807358512402</c:v>
                </c:pt>
                <c:pt idx="122832">
                  <c:v>42.903926349415499</c:v>
                </c:pt>
                <c:pt idx="122833">
                  <c:v>42.904045339937603</c:v>
                </c:pt>
                <c:pt idx="122834">
                  <c:v>42.904164330078899</c:v>
                </c:pt>
                <c:pt idx="122835">
                  <c:v>42.904283319839301</c:v>
                </c:pt>
                <c:pt idx="122836">
                  <c:v>42.904402309218803</c:v>
                </c:pt>
                <c:pt idx="122837">
                  <c:v>42.904521298217396</c:v>
                </c:pt>
                <c:pt idx="122838">
                  <c:v>42.904640286835203</c:v>
                </c:pt>
                <c:pt idx="122839">
                  <c:v>42.904759275072102</c:v>
                </c:pt>
                <c:pt idx="122840">
                  <c:v>42.904878262928101</c:v>
                </c:pt>
                <c:pt idx="122841">
                  <c:v>42.904997250403298</c:v>
                </c:pt>
                <c:pt idx="122842">
                  <c:v>42.905116237497602</c:v>
                </c:pt>
                <c:pt idx="122843">
                  <c:v>42.905235224210998</c:v>
                </c:pt>
                <c:pt idx="122844">
                  <c:v>42.9053542105435</c:v>
                </c:pt>
                <c:pt idx="122845">
                  <c:v>42.905473196495201</c:v>
                </c:pt>
                <c:pt idx="122846">
                  <c:v>42.905592182066002</c:v>
                </c:pt>
                <c:pt idx="122847">
                  <c:v>42.905711167256001</c:v>
                </c:pt>
                <c:pt idx="122848">
                  <c:v>42.9058301520651</c:v>
                </c:pt>
                <c:pt idx="122849">
                  <c:v>42.905949136493398</c:v>
                </c:pt>
                <c:pt idx="122850">
                  <c:v>42.906068120540702</c:v>
                </c:pt>
                <c:pt idx="122851">
                  <c:v>42.906187104207298</c:v>
                </c:pt>
                <c:pt idx="122852">
                  <c:v>42.906306087492901</c:v>
                </c:pt>
                <c:pt idx="122853">
                  <c:v>42.906425070397802</c:v>
                </c:pt>
                <c:pt idx="122854">
                  <c:v>42.906544052921703</c:v>
                </c:pt>
                <c:pt idx="122855">
                  <c:v>42.906663035064803</c:v>
                </c:pt>
                <c:pt idx="122856">
                  <c:v>42.906782016827101</c:v>
                </c:pt>
                <c:pt idx="122857">
                  <c:v>42.906900998208499</c:v>
                </c:pt>
                <c:pt idx="122858">
                  <c:v>42.907019979209103</c:v>
                </c:pt>
                <c:pt idx="122859">
                  <c:v>42.907138959828799</c:v>
                </c:pt>
                <c:pt idx="122860">
                  <c:v>42.907257940067602</c:v>
                </c:pt>
                <c:pt idx="122861">
                  <c:v>42.907376919925703</c:v>
                </c:pt>
                <c:pt idx="122862">
                  <c:v>42.907495899402797</c:v>
                </c:pt>
                <c:pt idx="122863">
                  <c:v>42.907614878499203</c:v>
                </c:pt>
                <c:pt idx="122864">
                  <c:v>42.907733857214701</c:v>
                </c:pt>
                <c:pt idx="122865">
                  <c:v>42.907852835549299</c:v>
                </c:pt>
                <c:pt idx="122866">
                  <c:v>42.907971813503103</c:v>
                </c:pt>
                <c:pt idx="122867">
                  <c:v>42.908090791076098</c:v>
                </c:pt>
                <c:pt idx="122868">
                  <c:v>42.9082097682682</c:v>
                </c:pt>
                <c:pt idx="122869">
                  <c:v>42.908328745079501</c:v>
                </c:pt>
                <c:pt idx="122870">
                  <c:v>42.908447721510001</c:v>
                </c:pt>
                <c:pt idx="122871">
                  <c:v>42.908566697559699</c:v>
                </c:pt>
                <c:pt idx="122872">
                  <c:v>42.908685673228497</c:v>
                </c:pt>
                <c:pt idx="122873">
                  <c:v>42.908804648516401</c:v>
                </c:pt>
                <c:pt idx="122874">
                  <c:v>42.908923623423597</c:v>
                </c:pt>
                <c:pt idx="122875">
                  <c:v>42.909042597949899</c:v>
                </c:pt>
                <c:pt idx="122876">
                  <c:v>42.9091615720954</c:v>
                </c:pt>
                <c:pt idx="122877">
                  <c:v>42.90928054586</c:v>
                </c:pt>
                <c:pt idx="122878">
                  <c:v>42.909399519243898</c:v>
                </c:pt>
                <c:pt idx="122879">
                  <c:v>42.909518492246903</c:v>
                </c:pt>
                <c:pt idx="122880">
                  <c:v>42.9096374648691</c:v>
                </c:pt>
                <c:pt idx="122881">
                  <c:v>42.909756437110502</c:v>
                </c:pt>
                <c:pt idx="122882">
                  <c:v>42.909875408970997</c:v>
                </c:pt>
                <c:pt idx="122883">
                  <c:v>42.909994380450797</c:v>
                </c:pt>
                <c:pt idx="122884">
                  <c:v>42.910113351549697</c:v>
                </c:pt>
                <c:pt idx="122885">
                  <c:v>42.910232322267802</c:v>
                </c:pt>
                <c:pt idx="122886">
                  <c:v>42.9103512926051</c:v>
                </c:pt>
                <c:pt idx="122887">
                  <c:v>42.910470262561603</c:v>
                </c:pt>
                <c:pt idx="122888">
                  <c:v>42.910589232137198</c:v>
                </c:pt>
                <c:pt idx="122889">
                  <c:v>42.910708201332099</c:v>
                </c:pt>
                <c:pt idx="122890">
                  <c:v>42.910827170146099</c:v>
                </c:pt>
                <c:pt idx="122891">
                  <c:v>42.910946138579298</c:v>
                </c:pt>
                <c:pt idx="122892">
                  <c:v>42.911065106631803</c:v>
                </c:pt>
                <c:pt idx="122893">
                  <c:v>42.911184074303399</c:v>
                </c:pt>
                <c:pt idx="122894">
                  <c:v>42.911303041594202</c:v>
                </c:pt>
                <c:pt idx="122895">
                  <c:v>42.911422008504204</c:v>
                </c:pt>
                <c:pt idx="122896">
                  <c:v>42.911540975033397</c:v>
                </c:pt>
                <c:pt idx="122897">
                  <c:v>42.911659941181803</c:v>
                </c:pt>
                <c:pt idx="122898">
                  <c:v>42.911778906949401</c:v>
                </c:pt>
                <c:pt idx="122899">
                  <c:v>42.911897872336297</c:v>
                </c:pt>
                <c:pt idx="122900">
                  <c:v>42.9120168373423</c:v>
                </c:pt>
                <c:pt idx="122901">
                  <c:v>42.912135801967501</c:v>
                </c:pt>
                <c:pt idx="122902">
                  <c:v>42.912254766211902</c:v>
                </c:pt>
                <c:pt idx="122903">
                  <c:v>42.912373730075501</c:v>
                </c:pt>
                <c:pt idx="122904">
                  <c:v>42.912492693558399</c:v>
                </c:pt>
                <c:pt idx="122905">
                  <c:v>42.912611656660403</c:v>
                </c:pt>
                <c:pt idx="122906">
                  <c:v>42.912730619381598</c:v>
                </c:pt>
                <c:pt idx="122907">
                  <c:v>42.912849581722099</c:v>
                </c:pt>
                <c:pt idx="122908">
                  <c:v>42.912968543681799</c:v>
                </c:pt>
                <c:pt idx="122909">
                  <c:v>42.913087505260698</c:v>
                </c:pt>
                <c:pt idx="122910">
                  <c:v>42.913206466458803</c:v>
                </c:pt>
                <c:pt idx="122911">
                  <c:v>42.913325427276099</c:v>
                </c:pt>
                <c:pt idx="122912">
                  <c:v>42.913444387712602</c:v>
                </c:pt>
                <c:pt idx="122913">
                  <c:v>42.913563347768402</c:v>
                </c:pt>
                <c:pt idx="122914">
                  <c:v>42.913682307443402</c:v>
                </c:pt>
                <c:pt idx="122915">
                  <c:v>42.913801266737501</c:v>
                </c:pt>
                <c:pt idx="122916">
                  <c:v>42.913920225650998</c:v>
                </c:pt>
                <c:pt idx="122917">
                  <c:v>42.914039184183601</c:v>
                </c:pt>
                <c:pt idx="122918">
                  <c:v>42.914158142335502</c:v>
                </c:pt>
                <c:pt idx="122919">
                  <c:v>42.914277100106503</c:v>
                </c:pt>
                <c:pt idx="122920">
                  <c:v>42.914396057496901</c:v>
                </c:pt>
                <c:pt idx="122921">
                  <c:v>42.914515014506399</c:v>
                </c:pt>
                <c:pt idx="122922">
                  <c:v>42.914633971135203</c:v>
                </c:pt>
                <c:pt idx="122923">
                  <c:v>42.914752927383198</c:v>
                </c:pt>
                <c:pt idx="122924">
                  <c:v>42.914871883250399</c:v>
                </c:pt>
                <c:pt idx="122925">
                  <c:v>42.914990838736898</c:v>
                </c:pt>
                <c:pt idx="122926">
                  <c:v>42.915109793842603</c:v>
                </c:pt>
                <c:pt idx="122927">
                  <c:v>42.9152287485675</c:v>
                </c:pt>
                <c:pt idx="122928">
                  <c:v>42.915347702911703</c:v>
                </c:pt>
                <c:pt idx="122929">
                  <c:v>42.915466656875097</c:v>
                </c:pt>
                <c:pt idx="122930">
                  <c:v>42.915585610457804</c:v>
                </c:pt>
                <c:pt idx="122931">
                  <c:v>42.915704563659602</c:v>
                </c:pt>
                <c:pt idx="122932">
                  <c:v>42.915823516480799</c:v>
                </c:pt>
                <c:pt idx="122933">
                  <c:v>42.915942468921202</c:v>
                </c:pt>
                <c:pt idx="122934">
                  <c:v>42.916061420980803</c:v>
                </c:pt>
                <c:pt idx="122935">
                  <c:v>42.916180372659603</c:v>
                </c:pt>
                <c:pt idx="122936">
                  <c:v>42.916299323957702</c:v>
                </c:pt>
                <c:pt idx="122937">
                  <c:v>42.916418274875099</c:v>
                </c:pt>
                <c:pt idx="122938">
                  <c:v>42.916537225411702</c:v>
                </c:pt>
                <c:pt idx="122939">
                  <c:v>42.916656175567603</c:v>
                </c:pt>
                <c:pt idx="122940">
                  <c:v>42.916775125342703</c:v>
                </c:pt>
                <c:pt idx="122941">
                  <c:v>42.916894074737002</c:v>
                </c:pt>
                <c:pt idx="122942">
                  <c:v>42.917013023750599</c:v>
                </c:pt>
                <c:pt idx="122943">
                  <c:v>42.917131972383501</c:v>
                </c:pt>
                <c:pt idx="122944">
                  <c:v>42.917250920635603</c:v>
                </c:pt>
                <c:pt idx="122945">
                  <c:v>42.917369868507002</c:v>
                </c:pt>
                <c:pt idx="122946">
                  <c:v>42.917488815997601</c:v>
                </c:pt>
                <c:pt idx="122947">
                  <c:v>42.917607763107597</c:v>
                </c:pt>
                <c:pt idx="122948">
                  <c:v>42.9177267098367</c:v>
                </c:pt>
                <c:pt idx="122949">
                  <c:v>42.917845656185101</c:v>
                </c:pt>
                <c:pt idx="122950">
                  <c:v>42.9179646021528</c:v>
                </c:pt>
                <c:pt idx="122951">
                  <c:v>42.918083547739798</c:v>
                </c:pt>
                <c:pt idx="122952">
                  <c:v>42.918202492946001</c:v>
                </c:pt>
                <c:pt idx="122953">
                  <c:v>42.918321437771503</c:v>
                </c:pt>
                <c:pt idx="122954">
                  <c:v>42.918440382216197</c:v>
                </c:pt>
                <c:pt idx="122955">
                  <c:v>42.918559326280203</c:v>
                </c:pt>
                <c:pt idx="122956">
                  <c:v>42.9186782699635</c:v>
                </c:pt>
                <c:pt idx="122957">
                  <c:v>42.918797213266103</c:v>
                </c:pt>
                <c:pt idx="122958">
                  <c:v>42.918916156187898</c:v>
                </c:pt>
                <c:pt idx="122959">
                  <c:v>42.919035098728997</c:v>
                </c:pt>
                <c:pt idx="122960">
                  <c:v>42.919154040889403</c:v>
                </c:pt>
                <c:pt idx="122961">
                  <c:v>42.919272982669099</c:v>
                </c:pt>
                <c:pt idx="122962">
                  <c:v>42.919391924068002</c:v>
                </c:pt>
                <c:pt idx="122963">
                  <c:v>42.919510865086203</c:v>
                </c:pt>
                <c:pt idx="122964">
                  <c:v>42.919629805723702</c:v>
                </c:pt>
                <c:pt idx="122965">
                  <c:v>42.919748745980499</c:v>
                </c:pt>
                <c:pt idx="122966">
                  <c:v>42.919867685856602</c:v>
                </c:pt>
                <c:pt idx="122967">
                  <c:v>42.919986625351903</c:v>
                </c:pt>
                <c:pt idx="122968">
                  <c:v>42.920105564466603</c:v>
                </c:pt>
                <c:pt idx="122969">
                  <c:v>42.920224503200501</c:v>
                </c:pt>
                <c:pt idx="122970">
                  <c:v>42.920343441553698</c:v>
                </c:pt>
                <c:pt idx="122971">
                  <c:v>42.920462379526199</c:v>
                </c:pt>
                <c:pt idx="122972">
                  <c:v>42.920581317118</c:v>
                </c:pt>
                <c:pt idx="122973">
                  <c:v>42.920700254329098</c:v>
                </c:pt>
                <c:pt idx="122974">
                  <c:v>42.920819191159403</c:v>
                </c:pt>
                <c:pt idx="122975">
                  <c:v>42.920938127609098</c:v>
                </c:pt>
                <c:pt idx="122976">
                  <c:v>42.921057063677999</c:v>
                </c:pt>
                <c:pt idx="122977">
                  <c:v>42.921175999366298</c:v>
                </c:pt>
                <c:pt idx="122978">
                  <c:v>42.921294934673803</c:v>
                </c:pt>
                <c:pt idx="122979">
                  <c:v>42.921413869600698</c:v>
                </c:pt>
                <c:pt idx="122980">
                  <c:v>42.921532804146899</c:v>
                </c:pt>
                <c:pt idx="122981">
                  <c:v>42.921651738312299</c:v>
                </c:pt>
                <c:pt idx="122982">
                  <c:v>42.921770672097097</c:v>
                </c:pt>
                <c:pt idx="122983">
                  <c:v>42.9218896055011</c:v>
                </c:pt>
                <c:pt idx="122984">
                  <c:v>42.922008538524501</c:v>
                </c:pt>
                <c:pt idx="122985">
                  <c:v>42.922127471167201</c:v>
                </c:pt>
                <c:pt idx="122986">
                  <c:v>42.922246403429099</c:v>
                </c:pt>
                <c:pt idx="122987">
                  <c:v>42.922365335310403</c:v>
                </c:pt>
                <c:pt idx="122988">
                  <c:v>42.922484266810997</c:v>
                </c:pt>
                <c:pt idx="122989">
                  <c:v>42.922603197930897</c:v>
                </c:pt>
                <c:pt idx="122990">
                  <c:v>42.922722128670102</c:v>
                </c:pt>
                <c:pt idx="122991">
                  <c:v>42.922841059028698</c:v>
                </c:pt>
                <c:pt idx="122992">
                  <c:v>42.9229599890065</c:v>
                </c:pt>
                <c:pt idx="122993">
                  <c:v>42.9230789186037</c:v>
                </c:pt>
                <c:pt idx="122994">
                  <c:v>42.923197847820198</c:v>
                </c:pt>
                <c:pt idx="122995">
                  <c:v>42.923316776656002</c:v>
                </c:pt>
                <c:pt idx="122996">
                  <c:v>42.923435705111103</c:v>
                </c:pt>
                <c:pt idx="122997">
                  <c:v>42.923554633185503</c:v>
                </c:pt>
                <c:pt idx="122998">
                  <c:v>42.923673560879301</c:v>
                </c:pt>
                <c:pt idx="122999">
                  <c:v>42.923792488192298</c:v>
                </c:pt>
                <c:pt idx="123000">
                  <c:v>42.923911415124699</c:v>
                </c:pt>
                <c:pt idx="123001">
                  <c:v>42.924030341676499</c:v>
                </c:pt>
                <c:pt idx="123002">
                  <c:v>42.924149267847497</c:v>
                </c:pt>
                <c:pt idx="123003">
                  <c:v>42.9242681936379</c:v>
                </c:pt>
                <c:pt idx="123004">
                  <c:v>42.924387119047601</c:v>
                </c:pt>
                <c:pt idx="123005">
                  <c:v>42.924506044076701</c:v>
                </c:pt>
                <c:pt idx="123006">
                  <c:v>42.924624968725098</c:v>
                </c:pt>
                <c:pt idx="123007">
                  <c:v>42.924743892992801</c:v>
                </c:pt>
                <c:pt idx="123008">
                  <c:v>42.924862816879802</c:v>
                </c:pt>
                <c:pt idx="123009">
                  <c:v>42.924981740386201</c:v>
                </c:pt>
                <c:pt idx="123010">
                  <c:v>42.925100663511898</c:v>
                </c:pt>
                <c:pt idx="123011">
                  <c:v>42.925219586257001</c:v>
                </c:pt>
                <c:pt idx="123012">
                  <c:v>42.925338508621302</c:v>
                </c:pt>
                <c:pt idx="123013">
                  <c:v>42.9254574306051</c:v>
                </c:pt>
                <c:pt idx="123014">
                  <c:v>42.925576352208203</c:v>
                </c:pt>
                <c:pt idx="123015">
                  <c:v>42.925695273430598</c:v>
                </c:pt>
                <c:pt idx="123016">
                  <c:v>42.925814194272299</c:v>
                </c:pt>
                <c:pt idx="123017">
                  <c:v>42.925933114733397</c:v>
                </c:pt>
                <c:pt idx="123018">
                  <c:v>42.9260520348139</c:v>
                </c:pt>
                <c:pt idx="123019">
                  <c:v>42.926170954513701</c:v>
                </c:pt>
                <c:pt idx="123020">
                  <c:v>42.9262898738328</c:v>
                </c:pt>
                <c:pt idx="123021">
                  <c:v>42.926408792771298</c:v>
                </c:pt>
                <c:pt idx="123022">
                  <c:v>42.9265277113292</c:v>
                </c:pt>
                <c:pt idx="123023">
                  <c:v>42.926646629506401</c:v>
                </c:pt>
                <c:pt idx="123024">
                  <c:v>42.9267655473029</c:v>
                </c:pt>
                <c:pt idx="123025">
                  <c:v>42.926884464718803</c:v>
                </c:pt>
                <c:pt idx="123026">
                  <c:v>42.927003381754098</c:v>
                </c:pt>
                <c:pt idx="123027">
                  <c:v>42.927122298408698</c:v>
                </c:pt>
                <c:pt idx="123028">
                  <c:v>42.927241214682702</c:v>
                </c:pt>
                <c:pt idx="123029">
                  <c:v>42.927360130575998</c:v>
                </c:pt>
                <c:pt idx="123030">
                  <c:v>42.927479046088699</c:v>
                </c:pt>
                <c:pt idx="123031">
                  <c:v>42.927597961220798</c:v>
                </c:pt>
                <c:pt idx="123032">
                  <c:v>42.927716875972202</c:v>
                </c:pt>
                <c:pt idx="123033">
                  <c:v>42.927835790343003</c:v>
                </c:pt>
                <c:pt idx="123034">
                  <c:v>42.927954704333203</c:v>
                </c:pt>
                <c:pt idx="123035">
                  <c:v>42.928073617942701</c:v>
                </c:pt>
                <c:pt idx="123036">
                  <c:v>42.928192531171597</c:v>
                </c:pt>
                <c:pt idx="123037">
                  <c:v>42.928311444019798</c:v>
                </c:pt>
                <c:pt idx="123038">
                  <c:v>42.928430356487503</c:v>
                </c:pt>
                <c:pt idx="123039">
                  <c:v>42.9285492685745</c:v>
                </c:pt>
                <c:pt idx="123040">
                  <c:v>42.928668180280802</c:v>
                </c:pt>
                <c:pt idx="123041">
                  <c:v>42.928787091606601</c:v>
                </c:pt>
                <c:pt idx="123042">
                  <c:v>42.928906002551699</c:v>
                </c:pt>
                <c:pt idx="123043">
                  <c:v>42.929024913116201</c:v>
                </c:pt>
                <c:pt idx="123044">
                  <c:v>42.929143823300102</c:v>
                </c:pt>
                <c:pt idx="123045">
                  <c:v>42.9292627331034</c:v>
                </c:pt>
                <c:pt idx="123046">
                  <c:v>42.929381642526003</c:v>
                </c:pt>
                <c:pt idx="123047">
                  <c:v>42.929500551567997</c:v>
                </c:pt>
                <c:pt idx="123048">
                  <c:v>42.929619460229397</c:v>
                </c:pt>
                <c:pt idx="123049">
                  <c:v>42.929738368510201</c:v>
                </c:pt>
                <c:pt idx="123050">
                  <c:v>42.929857276410402</c:v>
                </c:pt>
                <c:pt idx="123051">
                  <c:v>42.929976183929902</c:v>
                </c:pt>
                <c:pt idx="123052">
                  <c:v>42.9300950910689</c:v>
                </c:pt>
                <c:pt idx="123053">
                  <c:v>42.930213997827202</c:v>
                </c:pt>
                <c:pt idx="123054">
                  <c:v>42.930332904204903</c:v>
                </c:pt>
                <c:pt idx="123055">
                  <c:v>42.930451810202101</c:v>
                </c:pt>
                <c:pt idx="123056">
                  <c:v>42.930570715818597</c:v>
                </c:pt>
                <c:pt idx="123057">
                  <c:v>42.930689621054498</c:v>
                </c:pt>
                <c:pt idx="123058">
                  <c:v>42.930808525909796</c:v>
                </c:pt>
                <c:pt idx="123059">
                  <c:v>42.9309274303845</c:v>
                </c:pt>
                <c:pt idx="123060">
                  <c:v>42.931046334478602</c:v>
                </c:pt>
                <c:pt idx="123061">
                  <c:v>42.931165238192001</c:v>
                </c:pt>
                <c:pt idx="123062">
                  <c:v>42.931284141524898</c:v>
                </c:pt>
                <c:pt idx="123063">
                  <c:v>42.9314030444772</c:v>
                </c:pt>
                <c:pt idx="123064">
                  <c:v>42.9315219470489</c:v>
                </c:pt>
                <c:pt idx="123065">
                  <c:v>42.931640849239997</c:v>
                </c:pt>
                <c:pt idx="123066">
                  <c:v>42.9317597510505</c:v>
                </c:pt>
                <c:pt idx="123067">
                  <c:v>42.9318786524804</c:v>
                </c:pt>
                <c:pt idx="123068">
                  <c:v>42.931997553529698</c:v>
                </c:pt>
                <c:pt idx="123069">
                  <c:v>42.9321164541985</c:v>
                </c:pt>
                <c:pt idx="123070">
                  <c:v>42.9322353544866</c:v>
                </c:pt>
                <c:pt idx="123071">
                  <c:v>42.932354254394099</c:v>
                </c:pt>
                <c:pt idx="123072">
                  <c:v>42.932473153921102</c:v>
                </c:pt>
                <c:pt idx="123073">
                  <c:v>42.932592053067502</c:v>
                </c:pt>
                <c:pt idx="123074">
                  <c:v>42.932710951833201</c:v>
                </c:pt>
                <c:pt idx="123075">
                  <c:v>42.932829850218397</c:v>
                </c:pt>
                <c:pt idx="123076">
                  <c:v>42.932948748222998</c:v>
                </c:pt>
                <c:pt idx="123077">
                  <c:v>42.933067645847103</c:v>
                </c:pt>
                <c:pt idx="123078">
                  <c:v>42.9331865430905</c:v>
                </c:pt>
                <c:pt idx="123079">
                  <c:v>42.933305439953401</c:v>
                </c:pt>
                <c:pt idx="123080">
                  <c:v>42.933424336435699</c:v>
                </c:pt>
                <c:pt idx="123081">
                  <c:v>42.933543232537403</c:v>
                </c:pt>
                <c:pt idx="123082">
                  <c:v>42.933662128258597</c:v>
                </c:pt>
                <c:pt idx="123083">
                  <c:v>42.933781023599103</c:v>
                </c:pt>
                <c:pt idx="123084">
                  <c:v>42.933899918559099</c:v>
                </c:pt>
                <c:pt idx="123085">
                  <c:v>42.934018813138501</c:v>
                </c:pt>
                <c:pt idx="123086">
                  <c:v>42.934137707337399</c:v>
                </c:pt>
                <c:pt idx="123087">
                  <c:v>42.934256601155703</c:v>
                </c:pt>
                <c:pt idx="123088">
                  <c:v>42.934375494593397</c:v>
                </c:pt>
                <c:pt idx="123089">
                  <c:v>42.934494387650503</c:v>
                </c:pt>
                <c:pt idx="123090">
                  <c:v>42.934613280327099</c:v>
                </c:pt>
                <c:pt idx="123091">
                  <c:v>42.9347321726231</c:v>
                </c:pt>
                <c:pt idx="123092">
                  <c:v>42.934851064538599</c:v>
                </c:pt>
                <c:pt idx="123093">
                  <c:v>42.934969956073502</c:v>
                </c:pt>
                <c:pt idx="123094">
                  <c:v>42.935088847227803</c:v>
                </c:pt>
                <c:pt idx="123095">
                  <c:v>42.935207738001502</c:v>
                </c:pt>
                <c:pt idx="123096">
                  <c:v>42.935326628394797</c:v>
                </c:pt>
                <c:pt idx="123097">
                  <c:v>42.935445518407398</c:v>
                </c:pt>
                <c:pt idx="123098">
                  <c:v>42.935564408039497</c:v>
                </c:pt>
                <c:pt idx="123099">
                  <c:v>42.935683297291</c:v>
                </c:pt>
                <c:pt idx="123100">
                  <c:v>42.935802186162</c:v>
                </c:pt>
                <c:pt idx="123101">
                  <c:v>42.935921074652498</c:v>
                </c:pt>
                <c:pt idx="123102">
                  <c:v>42.936039962762301</c:v>
                </c:pt>
                <c:pt idx="123103">
                  <c:v>42.936158850491701</c:v>
                </c:pt>
                <c:pt idx="123104">
                  <c:v>42.936277737840499</c:v>
                </c:pt>
                <c:pt idx="123105">
                  <c:v>42.936396624808701</c:v>
                </c:pt>
                <c:pt idx="123106">
                  <c:v>42.936515511396401</c:v>
                </c:pt>
                <c:pt idx="123107">
                  <c:v>42.936634397603498</c:v>
                </c:pt>
                <c:pt idx="123108">
                  <c:v>42.9367532834301</c:v>
                </c:pt>
                <c:pt idx="123109">
                  <c:v>42.936872168876199</c:v>
                </c:pt>
                <c:pt idx="123110">
                  <c:v>42.936991053941703</c:v>
                </c:pt>
                <c:pt idx="123111">
                  <c:v>42.937109938626598</c:v>
                </c:pt>
                <c:pt idx="123112">
                  <c:v>42.937228822931097</c:v>
                </c:pt>
                <c:pt idx="123113">
                  <c:v>42.937347706855</c:v>
                </c:pt>
                <c:pt idx="123114">
                  <c:v>42.937466590398301</c:v>
                </c:pt>
                <c:pt idx="123115">
                  <c:v>42.937585473561199</c:v>
                </c:pt>
                <c:pt idx="123116">
                  <c:v>42.937704356343403</c:v>
                </c:pt>
                <c:pt idx="123117">
                  <c:v>42.937823238745203</c:v>
                </c:pt>
                <c:pt idx="123118">
                  <c:v>42.937942120766401</c:v>
                </c:pt>
                <c:pt idx="123119">
                  <c:v>42.938061002407103</c:v>
                </c:pt>
                <c:pt idx="123120">
                  <c:v>42.938179883667303</c:v>
                </c:pt>
                <c:pt idx="123121">
                  <c:v>42.9382987645469</c:v>
                </c:pt>
                <c:pt idx="123122">
                  <c:v>42.938417645046002</c:v>
                </c:pt>
                <c:pt idx="123123">
                  <c:v>42.938536525164601</c:v>
                </c:pt>
                <c:pt idx="123124">
                  <c:v>42.938655404902697</c:v>
                </c:pt>
                <c:pt idx="123125">
                  <c:v>42.938774284260198</c:v>
                </c:pt>
                <c:pt idx="123126">
                  <c:v>42.938893163237204</c:v>
                </c:pt>
                <c:pt idx="123127">
                  <c:v>42.939012041833699</c:v>
                </c:pt>
                <c:pt idx="123128">
                  <c:v>42.939130920049699</c:v>
                </c:pt>
                <c:pt idx="123129">
                  <c:v>42.939249797885097</c:v>
                </c:pt>
                <c:pt idx="123130">
                  <c:v>42.939368675339999</c:v>
                </c:pt>
                <c:pt idx="123131">
                  <c:v>42.939487552414498</c:v>
                </c:pt>
                <c:pt idx="123132">
                  <c:v>42.939606429108402</c:v>
                </c:pt>
                <c:pt idx="123133">
                  <c:v>42.939725305421803</c:v>
                </c:pt>
                <c:pt idx="123134">
                  <c:v>42.939844181354601</c:v>
                </c:pt>
                <c:pt idx="123135">
                  <c:v>42.939963056906997</c:v>
                </c:pt>
                <c:pt idx="123136">
                  <c:v>42.940081932078797</c:v>
                </c:pt>
                <c:pt idx="123137">
                  <c:v>42.940200806870202</c:v>
                </c:pt>
                <c:pt idx="123138">
                  <c:v>42.940319681280997</c:v>
                </c:pt>
                <c:pt idx="123139">
                  <c:v>42.940438555311403</c:v>
                </c:pt>
                <c:pt idx="123140">
                  <c:v>42.940557428961199</c:v>
                </c:pt>
                <c:pt idx="123141">
                  <c:v>42.9406763022305</c:v>
                </c:pt>
                <c:pt idx="123142">
                  <c:v>42.940795175119298</c:v>
                </c:pt>
                <c:pt idx="123143">
                  <c:v>42.9409140476277</c:v>
                </c:pt>
                <c:pt idx="123144">
                  <c:v>42.9410329197555</c:v>
                </c:pt>
                <c:pt idx="123145">
                  <c:v>42.941151791502797</c:v>
                </c:pt>
                <c:pt idx="123146">
                  <c:v>42.941270662869599</c:v>
                </c:pt>
                <c:pt idx="123147">
                  <c:v>42.941389533855897</c:v>
                </c:pt>
                <c:pt idx="123148">
                  <c:v>42.9415084044618</c:v>
                </c:pt>
                <c:pt idx="123149">
                  <c:v>42.9416272746871</c:v>
                </c:pt>
                <c:pt idx="123150">
                  <c:v>42.941746144531997</c:v>
                </c:pt>
                <c:pt idx="123151">
                  <c:v>42.941865013996299</c:v>
                </c:pt>
                <c:pt idx="123152">
                  <c:v>42.941983883080198</c:v>
                </c:pt>
                <c:pt idx="123153">
                  <c:v>42.942102751783501</c:v>
                </c:pt>
                <c:pt idx="123154">
                  <c:v>42.942221620106402</c:v>
                </c:pt>
                <c:pt idx="123155">
                  <c:v>42.942340488048799</c:v>
                </c:pt>
                <c:pt idx="123156">
                  <c:v>42.942459355610701</c:v>
                </c:pt>
                <c:pt idx="123157">
                  <c:v>42.9425782227921</c:v>
                </c:pt>
                <c:pt idx="123158">
                  <c:v>42.942697089593103</c:v>
                </c:pt>
                <c:pt idx="123159">
                  <c:v>42.942815956013597</c:v>
                </c:pt>
                <c:pt idx="123160">
                  <c:v>42.942934822053502</c:v>
                </c:pt>
                <c:pt idx="123161">
                  <c:v>42.943053687712997</c:v>
                </c:pt>
                <c:pt idx="123162">
                  <c:v>42.943172552992102</c:v>
                </c:pt>
                <c:pt idx="123163">
                  <c:v>42.943291417890599</c:v>
                </c:pt>
                <c:pt idx="123164">
                  <c:v>42.943410282408699</c:v>
                </c:pt>
                <c:pt idx="123165">
                  <c:v>42.943529146546297</c:v>
                </c:pt>
                <c:pt idx="123166">
                  <c:v>42.943648010303399</c:v>
                </c:pt>
                <c:pt idx="123167">
                  <c:v>42.943766873679998</c:v>
                </c:pt>
                <c:pt idx="123168">
                  <c:v>42.943885736676201</c:v>
                </c:pt>
                <c:pt idx="123169">
                  <c:v>42.944004599291901</c:v>
                </c:pt>
                <c:pt idx="123170">
                  <c:v>42.944123461527099</c:v>
                </c:pt>
                <c:pt idx="123171">
                  <c:v>42.9442423233819</c:v>
                </c:pt>
                <c:pt idx="123172">
                  <c:v>42.944361184856199</c:v>
                </c:pt>
                <c:pt idx="123173">
                  <c:v>42.944480045950101</c:v>
                </c:pt>
                <c:pt idx="123174">
                  <c:v>42.944598906663401</c:v>
                </c:pt>
                <c:pt idx="123175">
                  <c:v>42.944717766996398</c:v>
                </c:pt>
                <c:pt idx="123176">
                  <c:v>42.944836626948799</c:v>
                </c:pt>
                <c:pt idx="123177">
                  <c:v>42.944955486520797</c:v>
                </c:pt>
                <c:pt idx="123178">
                  <c:v>42.9450743457123</c:v>
                </c:pt>
                <c:pt idx="123179">
                  <c:v>42.945193204523399</c:v>
                </c:pt>
                <c:pt idx="123180">
                  <c:v>42.945312062954002</c:v>
                </c:pt>
                <c:pt idx="123181">
                  <c:v>42.945430921004203</c:v>
                </c:pt>
                <c:pt idx="123182">
                  <c:v>42.9455497786739</c:v>
                </c:pt>
                <c:pt idx="123183">
                  <c:v>42.945668635963102</c:v>
                </c:pt>
                <c:pt idx="123184">
                  <c:v>42.945787492872</c:v>
                </c:pt>
                <c:pt idx="123185">
                  <c:v>42.945906349400303</c:v>
                </c:pt>
                <c:pt idx="123186">
                  <c:v>42.946025205548203</c:v>
                </c:pt>
                <c:pt idx="123187">
                  <c:v>42.9461440613157</c:v>
                </c:pt>
                <c:pt idx="123188">
                  <c:v>42.9462629167027</c:v>
                </c:pt>
                <c:pt idx="123189">
                  <c:v>42.946381771709198</c:v>
                </c:pt>
                <c:pt idx="123190">
                  <c:v>42.9465006263354</c:v>
                </c:pt>
                <c:pt idx="123191">
                  <c:v>42.946619480580999</c:v>
                </c:pt>
                <c:pt idx="123192">
                  <c:v>42.946738334446302</c:v>
                </c:pt>
                <c:pt idx="123193">
                  <c:v>42.946857187931101</c:v>
                </c:pt>
                <c:pt idx="123194">
                  <c:v>42.946976041035398</c:v>
                </c:pt>
                <c:pt idx="123195">
                  <c:v>42.947094893759399</c:v>
                </c:pt>
                <c:pt idx="123196">
                  <c:v>42.947213746102797</c:v>
                </c:pt>
                <c:pt idx="123197">
                  <c:v>42.947332598065898</c:v>
                </c:pt>
                <c:pt idx="123198">
                  <c:v>42.947451449648497</c:v>
                </c:pt>
                <c:pt idx="123199">
                  <c:v>42.9475703008507</c:v>
                </c:pt>
                <c:pt idx="123200">
                  <c:v>42.9476891516724</c:v>
                </c:pt>
                <c:pt idx="123201">
                  <c:v>42.947808002113703</c:v>
                </c:pt>
                <c:pt idx="123202">
                  <c:v>42.947926852174596</c:v>
                </c:pt>
                <c:pt idx="123203">
                  <c:v>42.948045701855101</c:v>
                </c:pt>
                <c:pt idx="123204">
                  <c:v>42.948164551155102</c:v>
                </c:pt>
                <c:pt idx="123205">
                  <c:v>42.9482834000747</c:v>
                </c:pt>
                <c:pt idx="123206">
                  <c:v>42.948402248613903</c:v>
                </c:pt>
                <c:pt idx="123207">
                  <c:v>42.948521096772602</c:v>
                </c:pt>
                <c:pt idx="123208">
                  <c:v>42.948639944550997</c:v>
                </c:pt>
                <c:pt idx="123209">
                  <c:v>42.948758791948897</c:v>
                </c:pt>
                <c:pt idx="123210">
                  <c:v>42.948877638966401</c:v>
                </c:pt>
                <c:pt idx="123211">
                  <c:v>42.948996485603402</c:v>
                </c:pt>
                <c:pt idx="123212">
                  <c:v>42.949115331860099</c:v>
                </c:pt>
                <c:pt idx="123213">
                  <c:v>42.949234177736301</c:v>
                </c:pt>
                <c:pt idx="123214">
                  <c:v>42.949353023232199</c:v>
                </c:pt>
                <c:pt idx="123215">
                  <c:v>42.949471868347601</c:v>
                </c:pt>
                <c:pt idx="123216">
                  <c:v>42.9495907130826</c:v>
                </c:pt>
                <c:pt idx="123217">
                  <c:v>42.949709557437103</c:v>
                </c:pt>
                <c:pt idx="123218">
                  <c:v>42.949828401411303</c:v>
                </c:pt>
                <c:pt idx="123219">
                  <c:v>42.949947245005099</c:v>
                </c:pt>
                <c:pt idx="123220">
                  <c:v>42.950066088218399</c:v>
                </c:pt>
                <c:pt idx="123221">
                  <c:v>42.950184931051403</c:v>
                </c:pt>
                <c:pt idx="123222">
                  <c:v>42.950303773503897</c:v>
                </c:pt>
                <c:pt idx="123223">
                  <c:v>42.950422615576102</c:v>
                </c:pt>
                <c:pt idx="123224">
                  <c:v>42.950541457267803</c:v>
                </c:pt>
                <c:pt idx="123225">
                  <c:v>42.950660298579201</c:v>
                </c:pt>
                <c:pt idx="123226">
                  <c:v>42.950779139510097</c:v>
                </c:pt>
                <c:pt idx="123227">
                  <c:v>42.950897980060603</c:v>
                </c:pt>
                <c:pt idx="123228">
                  <c:v>42.951016820230798</c:v>
                </c:pt>
                <c:pt idx="123229">
                  <c:v>42.951135660020498</c:v>
                </c:pt>
                <c:pt idx="123230">
                  <c:v>42.951254499429901</c:v>
                </c:pt>
                <c:pt idx="123231">
                  <c:v>42.951373338458801</c:v>
                </c:pt>
                <c:pt idx="123232">
                  <c:v>42.951492177107397</c:v>
                </c:pt>
                <c:pt idx="123233">
                  <c:v>42.951611015375597</c:v>
                </c:pt>
                <c:pt idx="123234">
                  <c:v>42.951729853263302</c:v>
                </c:pt>
                <c:pt idx="123235">
                  <c:v>42.951848690770703</c:v>
                </c:pt>
                <c:pt idx="123236">
                  <c:v>42.9519675278977</c:v>
                </c:pt>
                <c:pt idx="123237">
                  <c:v>42.952086364644302</c:v>
                </c:pt>
                <c:pt idx="123238">
                  <c:v>42.952205201010599</c:v>
                </c:pt>
                <c:pt idx="123239">
                  <c:v>42.952324036996401</c:v>
                </c:pt>
                <c:pt idx="123240">
                  <c:v>42.9524428726019</c:v>
                </c:pt>
                <c:pt idx="123241">
                  <c:v>42.952561707826902</c:v>
                </c:pt>
                <c:pt idx="123242">
                  <c:v>42.952680542671601</c:v>
                </c:pt>
                <c:pt idx="123243">
                  <c:v>42.952799377136003</c:v>
                </c:pt>
                <c:pt idx="123244">
                  <c:v>42.952918211219902</c:v>
                </c:pt>
                <c:pt idx="123245">
                  <c:v>42.953037044923498</c:v>
                </c:pt>
                <c:pt idx="123246">
                  <c:v>42.953155878246598</c:v>
                </c:pt>
                <c:pt idx="123247">
                  <c:v>42.953274711189401</c:v>
                </c:pt>
                <c:pt idx="123248">
                  <c:v>42.953393543751901</c:v>
                </c:pt>
                <c:pt idx="123249">
                  <c:v>42.953512375933897</c:v>
                </c:pt>
                <c:pt idx="123250">
                  <c:v>42.953631207735597</c:v>
                </c:pt>
                <c:pt idx="123251">
                  <c:v>42.953750039157001</c:v>
                </c:pt>
                <c:pt idx="123252">
                  <c:v>42.953868870197901</c:v>
                </c:pt>
                <c:pt idx="123253">
                  <c:v>42.953987700858498</c:v>
                </c:pt>
                <c:pt idx="123254">
                  <c:v>42.954106531138699</c:v>
                </c:pt>
                <c:pt idx="123255">
                  <c:v>42.954225361038603</c:v>
                </c:pt>
                <c:pt idx="123256">
                  <c:v>42.954344190558103</c:v>
                </c:pt>
                <c:pt idx="123257">
                  <c:v>42.954463019697201</c:v>
                </c:pt>
                <c:pt idx="123258">
                  <c:v>42.954581848456002</c:v>
                </c:pt>
                <c:pt idx="123259">
                  <c:v>42.954700676834399</c:v>
                </c:pt>
                <c:pt idx="123260">
                  <c:v>42.9548195048324</c:v>
                </c:pt>
                <c:pt idx="123261">
                  <c:v>42.954938332450098</c:v>
                </c:pt>
                <c:pt idx="123262">
                  <c:v>42.955057159687399</c:v>
                </c:pt>
                <c:pt idx="123263">
                  <c:v>42.955175986544397</c:v>
                </c:pt>
                <c:pt idx="123264">
                  <c:v>42.955294813020998</c:v>
                </c:pt>
                <c:pt idx="123265">
                  <c:v>42.955413639117303</c:v>
                </c:pt>
                <c:pt idx="123266">
                  <c:v>42.955532464833198</c:v>
                </c:pt>
                <c:pt idx="123267">
                  <c:v>42.955651290168802</c:v>
                </c:pt>
                <c:pt idx="123268">
                  <c:v>42.955770115123997</c:v>
                </c:pt>
                <c:pt idx="123269">
                  <c:v>42.955888939698902</c:v>
                </c:pt>
                <c:pt idx="123270">
                  <c:v>42.956007763893403</c:v>
                </c:pt>
                <c:pt idx="123271">
                  <c:v>42.956126587707601</c:v>
                </c:pt>
                <c:pt idx="123272">
                  <c:v>42.956245411141403</c:v>
                </c:pt>
                <c:pt idx="123273">
                  <c:v>42.956364234194901</c:v>
                </c:pt>
                <c:pt idx="123274">
                  <c:v>42.956483056868002</c:v>
                </c:pt>
                <c:pt idx="123275">
                  <c:v>42.9566018791608</c:v>
                </c:pt>
                <c:pt idx="123276">
                  <c:v>42.956720701073301</c:v>
                </c:pt>
                <c:pt idx="123277">
                  <c:v>42.956839522605399</c:v>
                </c:pt>
                <c:pt idx="123278">
                  <c:v>42.956958343757201</c:v>
                </c:pt>
                <c:pt idx="123279">
                  <c:v>42.957077164528698</c:v>
                </c:pt>
                <c:pt idx="123280">
                  <c:v>42.9571959849198</c:v>
                </c:pt>
                <c:pt idx="123281">
                  <c:v>42.957314804930597</c:v>
                </c:pt>
                <c:pt idx="123282">
                  <c:v>42.957433624561098</c:v>
                </c:pt>
                <c:pt idx="123283">
                  <c:v>42.957552443811203</c:v>
                </c:pt>
                <c:pt idx="123284">
                  <c:v>42.957671262680996</c:v>
                </c:pt>
                <c:pt idx="123285">
                  <c:v>42.957790081170401</c:v>
                </c:pt>
                <c:pt idx="123286">
                  <c:v>42.957908899279602</c:v>
                </c:pt>
                <c:pt idx="123287">
                  <c:v>42.958027717008399</c:v>
                </c:pt>
                <c:pt idx="123288">
                  <c:v>42.958146534356899</c:v>
                </c:pt>
                <c:pt idx="123289">
                  <c:v>42.958265351324997</c:v>
                </c:pt>
                <c:pt idx="123290">
                  <c:v>42.958384167912897</c:v>
                </c:pt>
                <c:pt idx="123291">
                  <c:v>42.9585029841204</c:v>
                </c:pt>
                <c:pt idx="123292">
                  <c:v>42.958621799947601</c:v>
                </c:pt>
                <c:pt idx="123293">
                  <c:v>42.958740615394497</c:v>
                </c:pt>
                <c:pt idx="123294">
                  <c:v>42.958859430460997</c:v>
                </c:pt>
                <c:pt idx="123295">
                  <c:v>42.9589782451473</c:v>
                </c:pt>
                <c:pt idx="123296">
                  <c:v>42.9590970594532</c:v>
                </c:pt>
                <c:pt idx="123297">
                  <c:v>42.959215873378803</c:v>
                </c:pt>
                <c:pt idx="123298">
                  <c:v>42.959334686924102</c:v>
                </c:pt>
                <c:pt idx="123299">
                  <c:v>42.959453500089097</c:v>
                </c:pt>
                <c:pt idx="123300">
                  <c:v>42.959572312873803</c:v>
                </c:pt>
                <c:pt idx="123301">
                  <c:v>42.959691125278198</c:v>
                </c:pt>
                <c:pt idx="123302">
                  <c:v>42.959809937302303</c:v>
                </c:pt>
                <c:pt idx="123303">
                  <c:v>42.959928748945998</c:v>
                </c:pt>
                <c:pt idx="123304">
                  <c:v>42.960047560209503</c:v>
                </c:pt>
                <c:pt idx="123305">
                  <c:v>42.960166371092598</c:v>
                </c:pt>
                <c:pt idx="123306">
                  <c:v>42.960285181595502</c:v>
                </c:pt>
                <c:pt idx="123307">
                  <c:v>42.960403991718003</c:v>
                </c:pt>
                <c:pt idx="123308">
                  <c:v>42.9605228014603</c:v>
                </c:pt>
                <c:pt idx="123309">
                  <c:v>42.960641610822201</c:v>
                </c:pt>
                <c:pt idx="123310">
                  <c:v>42.960760419803897</c:v>
                </c:pt>
                <c:pt idx="123311">
                  <c:v>42.960879228405197</c:v>
                </c:pt>
                <c:pt idx="123312">
                  <c:v>42.9609980366263</c:v>
                </c:pt>
                <c:pt idx="123313">
                  <c:v>42.961116844467</c:v>
                </c:pt>
                <c:pt idx="123314">
                  <c:v>42.961235651927502</c:v>
                </c:pt>
                <c:pt idx="123315">
                  <c:v>42.961354459007701</c:v>
                </c:pt>
                <c:pt idx="123316">
                  <c:v>42.961473265707497</c:v>
                </c:pt>
                <c:pt idx="123317">
                  <c:v>42.961592072027102</c:v>
                </c:pt>
                <c:pt idx="123318">
                  <c:v>42.961710877966397</c:v>
                </c:pt>
                <c:pt idx="123319">
                  <c:v>42.961829683525401</c:v>
                </c:pt>
                <c:pt idx="123320">
                  <c:v>42.961948488704202</c:v>
                </c:pt>
                <c:pt idx="123321">
                  <c:v>42.962067293502599</c:v>
                </c:pt>
                <c:pt idx="123322">
                  <c:v>42.962186097920799</c:v>
                </c:pt>
                <c:pt idx="123323">
                  <c:v>42.962304901958703</c:v>
                </c:pt>
                <c:pt idx="123324">
                  <c:v>42.962423705616303</c:v>
                </c:pt>
                <c:pt idx="123325">
                  <c:v>42.962542508893598</c:v>
                </c:pt>
                <c:pt idx="123326">
                  <c:v>42.962661311790598</c:v>
                </c:pt>
                <c:pt idx="123327">
                  <c:v>42.9627801143074</c:v>
                </c:pt>
                <c:pt idx="123328">
                  <c:v>42.962898916443898</c:v>
                </c:pt>
                <c:pt idx="123329">
                  <c:v>42.963017718200099</c:v>
                </c:pt>
                <c:pt idx="123330">
                  <c:v>42.963136519575997</c:v>
                </c:pt>
                <c:pt idx="123331">
                  <c:v>42.963255320571697</c:v>
                </c:pt>
                <c:pt idx="123332">
                  <c:v>42.963374121187101</c:v>
                </c:pt>
                <c:pt idx="123333">
                  <c:v>42.963492921422201</c:v>
                </c:pt>
                <c:pt idx="123334">
                  <c:v>42.963611721277097</c:v>
                </c:pt>
                <c:pt idx="123335">
                  <c:v>42.963730520751703</c:v>
                </c:pt>
                <c:pt idx="123336">
                  <c:v>42.963849319845998</c:v>
                </c:pt>
                <c:pt idx="123337">
                  <c:v>42.963968118559997</c:v>
                </c:pt>
                <c:pt idx="123338">
                  <c:v>42.964086916893798</c:v>
                </c:pt>
                <c:pt idx="123339">
                  <c:v>42.964205714847402</c:v>
                </c:pt>
                <c:pt idx="123340">
                  <c:v>42.964324512420603</c:v>
                </c:pt>
                <c:pt idx="123341">
                  <c:v>42.9644433096136</c:v>
                </c:pt>
                <c:pt idx="123342">
                  <c:v>42.964562106426399</c:v>
                </c:pt>
                <c:pt idx="123343">
                  <c:v>42.964680902858902</c:v>
                </c:pt>
                <c:pt idx="123344">
                  <c:v>42.964799698911101</c:v>
                </c:pt>
                <c:pt idx="123345">
                  <c:v>42.964918494583102</c:v>
                </c:pt>
                <c:pt idx="123346">
                  <c:v>42.9650372898748</c:v>
                </c:pt>
                <c:pt idx="123347">
                  <c:v>42.965156084786301</c:v>
                </c:pt>
                <c:pt idx="123348">
                  <c:v>42.965274879317498</c:v>
                </c:pt>
                <c:pt idx="123349">
                  <c:v>42.965393673468398</c:v>
                </c:pt>
                <c:pt idx="123350">
                  <c:v>42.965512467239201</c:v>
                </c:pt>
                <c:pt idx="123351">
                  <c:v>42.9656312606296</c:v>
                </c:pt>
                <c:pt idx="123352">
                  <c:v>42.965750053639901</c:v>
                </c:pt>
                <c:pt idx="123353">
                  <c:v>42.9658688462698</c:v>
                </c:pt>
                <c:pt idx="123354">
                  <c:v>42.9659876385196</c:v>
                </c:pt>
                <c:pt idx="123355">
                  <c:v>42.966106430389097</c:v>
                </c:pt>
                <c:pt idx="123356">
                  <c:v>42.966225221878297</c:v>
                </c:pt>
                <c:pt idx="123357">
                  <c:v>42.9663440129873</c:v>
                </c:pt>
                <c:pt idx="123358">
                  <c:v>42.966462803716098</c:v>
                </c:pt>
                <c:pt idx="123359">
                  <c:v>42.9665815940646</c:v>
                </c:pt>
                <c:pt idx="123360">
                  <c:v>42.966700384032897</c:v>
                </c:pt>
                <c:pt idx="123361">
                  <c:v>42.966819173620898</c:v>
                </c:pt>
                <c:pt idx="123362">
                  <c:v>42.966937962828702</c:v>
                </c:pt>
                <c:pt idx="123363">
                  <c:v>42.967056751656301</c:v>
                </c:pt>
                <c:pt idx="123364">
                  <c:v>42.967175540103703</c:v>
                </c:pt>
                <c:pt idx="123365">
                  <c:v>42.967294328170802</c:v>
                </c:pt>
                <c:pt idx="123366">
                  <c:v>42.967413115857703</c:v>
                </c:pt>
                <c:pt idx="123367">
                  <c:v>42.967531903164399</c:v>
                </c:pt>
                <c:pt idx="123368">
                  <c:v>42.9676506900908</c:v>
                </c:pt>
                <c:pt idx="123369">
                  <c:v>42.967769476637002</c:v>
                </c:pt>
                <c:pt idx="123370">
                  <c:v>42.967888262803001</c:v>
                </c:pt>
                <c:pt idx="123371">
                  <c:v>42.968007048588703</c:v>
                </c:pt>
                <c:pt idx="123372">
                  <c:v>42.9681258339943</c:v>
                </c:pt>
                <c:pt idx="123373">
                  <c:v>42.9682446190196</c:v>
                </c:pt>
                <c:pt idx="123374">
                  <c:v>42.968363403664704</c:v>
                </c:pt>
                <c:pt idx="123375">
                  <c:v>42.968482187929602</c:v>
                </c:pt>
                <c:pt idx="123376">
                  <c:v>42.968600971814197</c:v>
                </c:pt>
                <c:pt idx="123377">
                  <c:v>42.968719755318702</c:v>
                </c:pt>
                <c:pt idx="123378">
                  <c:v>42.968838538442903</c:v>
                </c:pt>
                <c:pt idx="123379">
                  <c:v>42.968957321186899</c:v>
                </c:pt>
                <c:pt idx="123380">
                  <c:v>42.969076103550698</c:v>
                </c:pt>
                <c:pt idx="123381">
                  <c:v>42.9691948855343</c:v>
                </c:pt>
                <c:pt idx="123382">
                  <c:v>42.969313667137698</c:v>
                </c:pt>
                <c:pt idx="123383">
                  <c:v>42.969432448360799</c:v>
                </c:pt>
                <c:pt idx="123384">
                  <c:v>42.969551229203802</c:v>
                </c:pt>
                <c:pt idx="123385">
                  <c:v>42.969670009666501</c:v>
                </c:pt>
                <c:pt idx="123386">
                  <c:v>42.969788789749103</c:v>
                </c:pt>
                <c:pt idx="123387">
                  <c:v>42.969907569451401</c:v>
                </c:pt>
                <c:pt idx="123388">
                  <c:v>42.970026348773601</c:v>
                </c:pt>
                <c:pt idx="123389">
                  <c:v>42.970145127715497</c:v>
                </c:pt>
                <c:pt idx="123390">
                  <c:v>42.970263906277196</c:v>
                </c:pt>
                <c:pt idx="123391">
                  <c:v>42.970382684458798</c:v>
                </c:pt>
                <c:pt idx="123392">
                  <c:v>42.970501462260103</c:v>
                </c:pt>
                <c:pt idx="123393">
                  <c:v>42.970620239681203</c:v>
                </c:pt>
                <c:pt idx="123394">
                  <c:v>42.970739016722199</c:v>
                </c:pt>
                <c:pt idx="123395">
                  <c:v>42.970857793382898</c:v>
                </c:pt>
                <c:pt idx="123396">
                  <c:v>42.970976569663499</c:v>
                </c:pt>
                <c:pt idx="123397">
                  <c:v>42.971095345563803</c:v>
                </c:pt>
                <c:pt idx="123398">
                  <c:v>42.971214121084003</c:v>
                </c:pt>
                <c:pt idx="123399">
                  <c:v>42.971332896223998</c:v>
                </c:pt>
                <c:pt idx="123400">
                  <c:v>42.971451670983797</c:v>
                </c:pt>
                <c:pt idx="123401">
                  <c:v>42.971570445363398</c:v>
                </c:pt>
                <c:pt idx="123402">
                  <c:v>42.971689219362801</c:v>
                </c:pt>
                <c:pt idx="123403">
                  <c:v>42.9718079929821</c:v>
                </c:pt>
                <c:pt idx="123404">
                  <c:v>42.971926766221102</c:v>
                </c:pt>
                <c:pt idx="123405">
                  <c:v>42.97204553908</c:v>
                </c:pt>
                <c:pt idx="123406">
                  <c:v>42.9721643115587</c:v>
                </c:pt>
                <c:pt idx="123407">
                  <c:v>42.972283083657203</c:v>
                </c:pt>
                <c:pt idx="123408">
                  <c:v>42.972401855375502</c:v>
                </c:pt>
                <c:pt idx="123409">
                  <c:v>42.972520626713703</c:v>
                </c:pt>
                <c:pt idx="123410">
                  <c:v>42.9726393976716</c:v>
                </c:pt>
                <c:pt idx="123411">
                  <c:v>42.972758168249399</c:v>
                </c:pt>
                <c:pt idx="123412">
                  <c:v>42.972876938447101</c:v>
                </c:pt>
                <c:pt idx="123413">
                  <c:v>42.972995708264499</c:v>
                </c:pt>
                <c:pt idx="123414">
                  <c:v>42.973114477701799</c:v>
                </c:pt>
                <c:pt idx="123415">
                  <c:v>42.973233246758902</c:v>
                </c:pt>
                <c:pt idx="123416">
                  <c:v>42.9733520154358</c:v>
                </c:pt>
                <c:pt idx="123417">
                  <c:v>42.973470783732601</c:v>
                </c:pt>
                <c:pt idx="123418">
                  <c:v>42.973589551649198</c:v>
                </c:pt>
                <c:pt idx="123419">
                  <c:v>42.973708319185697</c:v>
                </c:pt>
                <c:pt idx="123420">
                  <c:v>42.973827086341899</c:v>
                </c:pt>
                <c:pt idx="123421">
                  <c:v>42.973945853118103</c:v>
                </c:pt>
                <c:pt idx="123422">
                  <c:v>42.974064619514003</c:v>
                </c:pt>
                <c:pt idx="123423">
                  <c:v>42.974183385529798</c:v>
                </c:pt>
                <c:pt idx="123424">
                  <c:v>42.974302151165404</c:v>
                </c:pt>
                <c:pt idx="123425">
                  <c:v>42.974420916420897</c:v>
                </c:pt>
                <c:pt idx="123426">
                  <c:v>42.9745396812962</c:v>
                </c:pt>
                <c:pt idx="123427">
                  <c:v>42.974658445791398</c:v>
                </c:pt>
                <c:pt idx="123428">
                  <c:v>42.974777209906399</c:v>
                </c:pt>
                <c:pt idx="123429">
                  <c:v>42.974895973641203</c:v>
                </c:pt>
                <c:pt idx="123430">
                  <c:v>42.975014736995902</c:v>
                </c:pt>
                <c:pt idx="123431">
                  <c:v>42.975133499970497</c:v>
                </c:pt>
                <c:pt idx="123432">
                  <c:v>42.975252262564901</c:v>
                </c:pt>
                <c:pt idx="123433">
                  <c:v>42.975371024779101</c:v>
                </c:pt>
                <c:pt idx="123434">
                  <c:v>42.975489786613203</c:v>
                </c:pt>
                <c:pt idx="123435">
                  <c:v>42.9756085480672</c:v>
                </c:pt>
                <c:pt idx="123436">
                  <c:v>42.975727309141</c:v>
                </c:pt>
                <c:pt idx="123437">
                  <c:v>42.975846069834702</c:v>
                </c:pt>
                <c:pt idx="123438">
                  <c:v>42.9759648301482</c:v>
                </c:pt>
                <c:pt idx="123439">
                  <c:v>42.976083590081601</c:v>
                </c:pt>
                <c:pt idx="123440">
                  <c:v>42.976202349634796</c:v>
                </c:pt>
                <c:pt idx="123441">
                  <c:v>42.976321108808001</c:v>
                </c:pt>
                <c:pt idx="123442">
                  <c:v>42.976439867600902</c:v>
                </c:pt>
                <c:pt idx="123443">
                  <c:v>42.976558626013798</c:v>
                </c:pt>
                <c:pt idx="123444">
                  <c:v>42.976677384046504</c:v>
                </c:pt>
                <c:pt idx="123445">
                  <c:v>42.976796141698998</c:v>
                </c:pt>
                <c:pt idx="123446">
                  <c:v>42.976914898971501</c:v>
                </c:pt>
                <c:pt idx="123447">
                  <c:v>42.977033655863799</c:v>
                </c:pt>
                <c:pt idx="123448">
                  <c:v>42.977152412375901</c:v>
                </c:pt>
                <c:pt idx="123449">
                  <c:v>42.977271168507997</c:v>
                </c:pt>
                <c:pt idx="123450">
                  <c:v>42.977389924259903</c:v>
                </c:pt>
                <c:pt idx="123451">
                  <c:v>42.977508679631697</c:v>
                </c:pt>
                <c:pt idx="123452">
                  <c:v>42.977627434623301</c:v>
                </c:pt>
                <c:pt idx="123453">
                  <c:v>42.9777461892349</c:v>
                </c:pt>
                <c:pt idx="123454">
                  <c:v>42.977864943466301</c:v>
                </c:pt>
                <c:pt idx="123455">
                  <c:v>42.977983697317597</c:v>
                </c:pt>
                <c:pt idx="123456">
                  <c:v>42.978102450788697</c:v>
                </c:pt>
                <c:pt idx="123457">
                  <c:v>42.978221203879798</c:v>
                </c:pt>
                <c:pt idx="123458">
                  <c:v>42.978339956590702</c:v>
                </c:pt>
                <c:pt idx="123459">
                  <c:v>42.978458708921501</c:v>
                </c:pt>
                <c:pt idx="123460">
                  <c:v>42.978577460872202</c:v>
                </c:pt>
                <c:pt idx="123461">
                  <c:v>42.978696212442799</c:v>
                </c:pt>
                <c:pt idx="123462">
                  <c:v>42.978814963633297</c:v>
                </c:pt>
                <c:pt idx="123463">
                  <c:v>42.978933714443698</c:v>
                </c:pt>
                <c:pt idx="123464">
                  <c:v>42.979052464873902</c:v>
                </c:pt>
                <c:pt idx="123465">
                  <c:v>42.979171214924101</c:v>
                </c:pt>
                <c:pt idx="123466">
                  <c:v>42.979289964594102</c:v>
                </c:pt>
                <c:pt idx="123467">
                  <c:v>42.979408713883998</c:v>
                </c:pt>
                <c:pt idx="123468">
                  <c:v>42.979527462793897</c:v>
                </c:pt>
                <c:pt idx="123469">
                  <c:v>42.979646211323598</c:v>
                </c:pt>
                <c:pt idx="123470">
                  <c:v>42.979764959473201</c:v>
                </c:pt>
                <c:pt idx="123471">
                  <c:v>42.979883707242699</c:v>
                </c:pt>
                <c:pt idx="123472">
                  <c:v>42.9800024546321</c:v>
                </c:pt>
                <c:pt idx="123473">
                  <c:v>42.980121201641403</c:v>
                </c:pt>
                <c:pt idx="123474">
                  <c:v>42.980239948270601</c:v>
                </c:pt>
                <c:pt idx="123475">
                  <c:v>42.980358694519701</c:v>
                </c:pt>
                <c:pt idx="123476">
                  <c:v>42.980477440388803</c:v>
                </c:pt>
                <c:pt idx="123477">
                  <c:v>42.980596185877701</c:v>
                </c:pt>
                <c:pt idx="123478">
                  <c:v>42.980714930986501</c:v>
                </c:pt>
                <c:pt idx="123479">
                  <c:v>42.980833675715203</c:v>
                </c:pt>
                <c:pt idx="123480">
                  <c:v>42.9809524200639</c:v>
                </c:pt>
                <c:pt idx="123481">
                  <c:v>42.9810711640324</c:v>
                </c:pt>
                <c:pt idx="123482">
                  <c:v>42.981189907620902</c:v>
                </c:pt>
                <c:pt idx="123483">
                  <c:v>42.981308650829298</c:v>
                </c:pt>
                <c:pt idx="123484">
                  <c:v>42.981427393657597</c:v>
                </c:pt>
                <c:pt idx="123485">
                  <c:v>42.981546136105798</c:v>
                </c:pt>
                <c:pt idx="123486">
                  <c:v>42.981664878173902</c:v>
                </c:pt>
                <c:pt idx="123487">
                  <c:v>42.981783619861901</c:v>
                </c:pt>
                <c:pt idx="123488">
                  <c:v>42.981902361169901</c:v>
                </c:pt>
                <c:pt idx="123489">
                  <c:v>42.982021102097796</c:v>
                </c:pt>
                <c:pt idx="123490">
                  <c:v>42.982139842645601</c:v>
                </c:pt>
                <c:pt idx="123491">
                  <c:v>42.982258582813301</c:v>
                </c:pt>
                <c:pt idx="123492">
                  <c:v>42.982377322601003</c:v>
                </c:pt>
                <c:pt idx="123493">
                  <c:v>42.982496062008501</c:v>
                </c:pt>
                <c:pt idx="123494">
                  <c:v>42.982614801036</c:v>
                </c:pt>
                <c:pt idx="123495">
                  <c:v>42.982733539683402</c:v>
                </c:pt>
                <c:pt idx="123496">
                  <c:v>42.982852277950798</c:v>
                </c:pt>
                <c:pt idx="123497">
                  <c:v>42.982971015838103</c:v>
                </c:pt>
                <c:pt idx="123498">
                  <c:v>42.983089753345297</c:v>
                </c:pt>
                <c:pt idx="123499">
                  <c:v>42.9832084904724</c:v>
                </c:pt>
                <c:pt idx="123500">
                  <c:v>42.983327227219498</c:v>
                </c:pt>
                <c:pt idx="123501">
                  <c:v>42.983445963586497</c:v>
                </c:pt>
                <c:pt idx="123502">
                  <c:v>42.9835646995734</c:v>
                </c:pt>
                <c:pt idx="123503">
                  <c:v>42.983683435180303</c:v>
                </c:pt>
                <c:pt idx="123504">
                  <c:v>42.983802170407102</c:v>
                </c:pt>
                <c:pt idx="123505">
                  <c:v>42.983920905253903</c:v>
                </c:pt>
                <c:pt idx="123506">
                  <c:v>42.984039639720599</c:v>
                </c:pt>
                <c:pt idx="123507">
                  <c:v>42.984158373807198</c:v>
                </c:pt>
                <c:pt idx="123508">
                  <c:v>42.984277107513797</c:v>
                </c:pt>
                <c:pt idx="123509">
                  <c:v>42.9843958408403</c:v>
                </c:pt>
                <c:pt idx="123510">
                  <c:v>42.984514573786797</c:v>
                </c:pt>
                <c:pt idx="123511">
                  <c:v>42.984633306353203</c:v>
                </c:pt>
                <c:pt idx="123512">
                  <c:v>42.984752038539597</c:v>
                </c:pt>
                <c:pt idx="123513">
                  <c:v>42.9848707703459</c:v>
                </c:pt>
                <c:pt idx="123514">
                  <c:v>42.984989501772198</c:v>
                </c:pt>
                <c:pt idx="123515">
                  <c:v>42.985108232818398</c:v>
                </c:pt>
                <c:pt idx="123516">
                  <c:v>42.9852269634846</c:v>
                </c:pt>
                <c:pt idx="123517">
                  <c:v>42.985345693770697</c:v>
                </c:pt>
                <c:pt idx="123518">
                  <c:v>42.985464423676802</c:v>
                </c:pt>
                <c:pt idx="123519">
                  <c:v>42.985583153202803</c:v>
                </c:pt>
                <c:pt idx="123520">
                  <c:v>42.985701882348799</c:v>
                </c:pt>
                <c:pt idx="123521">
                  <c:v>42.985820611114697</c:v>
                </c:pt>
                <c:pt idx="123522">
                  <c:v>42.985939339500597</c:v>
                </c:pt>
                <c:pt idx="123523">
                  <c:v>42.986058067506498</c:v>
                </c:pt>
                <c:pt idx="123524">
                  <c:v>42.986176795132401</c:v>
                </c:pt>
                <c:pt idx="123525">
                  <c:v>42.9862955223782</c:v>
                </c:pt>
                <c:pt idx="123526">
                  <c:v>42.9864142492439</c:v>
                </c:pt>
                <c:pt idx="123527">
                  <c:v>42.986532975729602</c:v>
                </c:pt>
                <c:pt idx="123528">
                  <c:v>42.986651701835299</c:v>
                </c:pt>
                <c:pt idx="123529">
                  <c:v>42.986770427560998</c:v>
                </c:pt>
                <c:pt idx="123530">
                  <c:v>42.986889152906599</c:v>
                </c:pt>
                <c:pt idx="123531">
                  <c:v>42.987007877872202</c:v>
                </c:pt>
                <c:pt idx="123532">
                  <c:v>42.987126602457799</c:v>
                </c:pt>
                <c:pt idx="123533">
                  <c:v>42.987245326663299</c:v>
                </c:pt>
                <c:pt idx="123534">
                  <c:v>42.9873640504889</c:v>
                </c:pt>
                <c:pt idx="123535">
                  <c:v>42.987482773934403</c:v>
                </c:pt>
                <c:pt idx="123536">
                  <c:v>42.987601496999801</c:v>
                </c:pt>
                <c:pt idx="123537">
                  <c:v>42.987720219685301</c:v>
                </c:pt>
                <c:pt idx="123538">
                  <c:v>42.987838941990702</c:v>
                </c:pt>
                <c:pt idx="123539">
                  <c:v>42.987957663916099</c:v>
                </c:pt>
                <c:pt idx="123540">
                  <c:v>42.988076385461497</c:v>
                </c:pt>
                <c:pt idx="123541">
                  <c:v>42.988195106626897</c:v>
                </c:pt>
                <c:pt idx="123542">
                  <c:v>42.988313827412298</c:v>
                </c:pt>
                <c:pt idx="123543">
                  <c:v>42.988432547817602</c:v>
                </c:pt>
                <c:pt idx="123544">
                  <c:v>42.988551267842901</c:v>
                </c:pt>
                <c:pt idx="123545">
                  <c:v>42.988669987488301</c:v>
                </c:pt>
                <c:pt idx="123546">
                  <c:v>42.988788706753603</c:v>
                </c:pt>
                <c:pt idx="123547">
                  <c:v>42.988907425638899</c:v>
                </c:pt>
                <c:pt idx="123548">
                  <c:v>42.989026144144198</c:v>
                </c:pt>
                <c:pt idx="123549">
                  <c:v>42.989144862269399</c:v>
                </c:pt>
                <c:pt idx="123550">
                  <c:v>42.9892635800147</c:v>
                </c:pt>
                <c:pt idx="123551">
                  <c:v>42.989382297379997</c:v>
                </c:pt>
                <c:pt idx="123552">
                  <c:v>42.989501014365302</c:v>
                </c:pt>
                <c:pt idx="123553">
                  <c:v>42.989619730970503</c:v>
                </c:pt>
                <c:pt idx="123554">
                  <c:v>42.989738447195798</c:v>
                </c:pt>
                <c:pt idx="123555">
                  <c:v>42.989857163041101</c:v>
                </c:pt>
                <c:pt idx="123556">
                  <c:v>42.9899758785063</c:v>
                </c:pt>
                <c:pt idx="123557">
                  <c:v>42.9900945935916</c:v>
                </c:pt>
                <c:pt idx="123558">
                  <c:v>42.990213308296902</c:v>
                </c:pt>
                <c:pt idx="123559">
                  <c:v>42.990332022622098</c:v>
                </c:pt>
                <c:pt idx="123560">
                  <c:v>42.990450736567396</c:v>
                </c:pt>
                <c:pt idx="123561">
                  <c:v>42.990569450132703</c:v>
                </c:pt>
                <c:pt idx="123562">
                  <c:v>42.990688163317998</c:v>
                </c:pt>
                <c:pt idx="123563">
                  <c:v>42.990806876123301</c:v>
                </c:pt>
                <c:pt idx="123564">
                  <c:v>42.990925588548599</c:v>
                </c:pt>
                <c:pt idx="123565">
                  <c:v>42.991044300593998</c:v>
                </c:pt>
                <c:pt idx="123566">
                  <c:v>42.9911630122593</c:v>
                </c:pt>
                <c:pt idx="123567">
                  <c:v>42.991281723544702</c:v>
                </c:pt>
                <c:pt idx="123568">
                  <c:v>42.99140043445</c:v>
                </c:pt>
                <c:pt idx="123569">
                  <c:v>42.991519144975399</c:v>
                </c:pt>
                <c:pt idx="123570">
                  <c:v>42.9916378551208</c:v>
                </c:pt>
                <c:pt idx="123571">
                  <c:v>42.991756564886302</c:v>
                </c:pt>
                <c:pt idx="123572">
                  <c:v>42.991875274271699</c:v>
                </c:pt>
                <c:pt idx="123573">
                  <c:v>42.991993983277197</c:v>
                </c:pt>
                <c:pt idx="123574">
                  <c:v>42.992112691902697</c:v>
                </c:pt>
                <c:pt idx="123575">
                  <c:v>42.992231400148199</c:v>
                </c:pt>
                <c:pt idx="123576">
                  <c:v>42.992350108013802</c:v>
                </c:pt>
                <c:pt idx="123577">
                  <c:v>42.992468815499301</c:v>
                </c:pt>
                <c:pt idx="123578">
                  <c:v>42.9925875226049</c:v>
                </c:pt>
                <c:pt idx="123579">
                  <c:v>42.992706229330601</c:v>
                </c:pt>
                <c:pt idx="123580">
                  <c:v>42.992824935676197</c:v>
                </c:pt>
                <c:pt idx="123581">
                  <c:v>42.992943641641901</c:v>
                </c:pt>
                <c:pt idx="123582">
                  <c:v>42.9930623472276</c:v>
                </c:pt>
                <c:pt idx="123583">
                  <c:v>42.9931810524334</c:v>
                </c:pt>
                <c:pt idx="123584">
                  <c:v>42.993299757259201</c:v>
                </c:pt>
                <c:pt idx="123585">
                  <c:v>42.993418461704998</c:v>
                </c:pt>
                <c:pt idx="123586">
                  <c:v>42.993537165770903</c:v>
                </c:pt>
                <c:pt idx="123587">
                  <c:v>42.993655869456802</c:v>
                </c:pt>
                <c:pt idx="123588">
                  <c:v>42.993774572762703</c:v>
                </c:pt>
                <c:pt idx="123589">
                  <c:v>42.993893275688698</c:v>
                </c:pt>
                <c:pt idx="123590">
                  <c:v>42.994011978234703</c:v>
                </c:pt>
                <c:pt idx="123591">
                  <c:v>42.994130680400801</c:v>
                </c:pt>
                <c:pt idx="123592">
                  <c:v>42.994249382186901</c:v>
                </c:pt>
                <c:pt idx="123593">
                  <c:v>42.994368083593102</c:v>
                </c:pt>
                <c:pt idx="123594">
                  <c:v>42.994486784619298</c:v>
                </c:pt>
                <c:pt idx="123595">
                  <c:v>42.994605485265602</c:v>
                </c:pt>
                <c:pt idx="123596">
                  <c:v>42.994724185531901</c:v>
                </c:pt>
                <c:pt idx="123597">
                  <c:v>42.994842885418201</c:v>
                </c:pt>
                <c:pt idx="123598">
                  <c:v>42.994961584924603</c:v>
                </c:pt>
                <c:pt idx="123599">
                  <c:v>42.995080284051099</c:v>
                </c:pt>
                <c:pt idx="123600">
                  <c:v>42.995198982797604</c:v>
                </c:pt>
                <c:pt idx="123601">
                  <c:v>42.995317681164202</c:v>
                </c:pt>
                <c:pt idx="123602">
                  <c:v>42.995436379150803</c:v>
                </c:pt>
                <c:pt idx="123603">
                  <c:v>42.995555076757498</c:v>
                </c:pt>
                <c:pt idx="123604">
                  <c:v>42.995673773984301</c:v>
                </c:pt>
                <c:pt idx="123605">
                  <c:v>42.995792470831098</c:v>
                </c:pt>
                <c:pt idx="123606">
                  <c:v>42.995911167297997</c:v>
                </c:pt>
                <c:pt idx="123607">
                  <c:v>42.996029863384898</c:v>
                </c:pt>
                <c:pt idx="123608">
                  <c:v>42.9961485590919</c:v>
                </c:pt>
                <c:pt idx="123609">
                  <c:v>42.996267254419003</c:v>
                </c:pt>
                <c:pt idx="123610">
                  <c:v>42.9963859493661</c:v>
                </c:pt>
                <c:pt idx="123611">
                  <c:v>42.996504643933299</c:v>
                </c:pt>
                <c:pt idx="123612">
                  <c:v>42.9966233381206</c:v>
                </c:pt>
                <c:pt idx="123613">
                  <c:v>42.996742031927901</c:v>
                </c:pt>
                <c:pt idx="123614">
                  <c:v>42.996860725355297</c:v>
                </c:pt>
                <c:pt idx="123615">
                  <c:v>42.996979418402802</c:v>
                </c:pt>
                <c:pt idx="123616">
                  <c:v>42.9970981110704</c:v>
                </c:pt>
                <c:pt idx="123617">
                  <c:v>42.997216803358</c:v>
                </c:pt>
                <c:pt idx="123618">
                  <c:v>42.997335495265702</c:v>
                </c:pt>
                <c:pt idx="123619">
                  <c:v>42.997454186793497</c:v>
                </c:pt>
                <c:pt idx="123620">
                  <c:v>42.997572877941401</c:v>
                </c:pt>
                <c:pt idx="123621">
                  <c:v>42.997691568709399</c:v>
                </c:pt>
                <c:pt idx="123622">
                  <c:v>42.997810259097399</c:v>
                </c:pt>
                <c:pt idx="123623">
                  <c:v>42.9979289491055</c:v>
                </c:pt>
                <c:pt idx="123624">
                  <c:v>42.998047638733702</c:v>
                </c:pt>
                <c:pt idx="123625">
                  <c:v>42.998166327981998</c:v>
                </c:pt>
                <c:pt idx="123626">
                  <c:v>42.998285016850303</c:v>
                </c:pt>
                <c:pt idx="123627">
                  <c:v>42.998403705338802</c:v>
                </c:pt>
                <c:pt idx="123628">
                  <c:v>42.998522393447402</c:v>
                </c:pt>
                <c:pt idx="123629">
                  <c:v>42.998641081175997</c:v>
                </c:pt>
                <c:pt idx="123630">
                  <c:v>42.9987597685247</c:v>
                </c:pt>
                <c:pt idx="123631">
                  <c:v>42.998878455493497</c:v>
                </c:pt>
                <c:pt idx="123632">
                  <c:v>42.998997142082402</c:v>
                </c:pt>
                <c:pt idx="123633">
                  <c:v>42.999115828291501</c:v>
                </c:pt>
                <c:pt idx="123634">
                  <c:v>42.999234514120602</c:v>
                </c:pt>
                <c:pt idx="123635">
                  <c:v>42.999353199569804</c:v>
                </c:pt>
                <c:pt idx="123636">
                  <c:v>42.9994718846391</c:v>
                </c:pt>
                <c:pt idx="123637">
                  <c:v>42.999590569328497</c:v>
                </c:pt>
                <c:pt idx="123638">
                  <c:v>42.999709253637903</c:v>
                </c:pt>
                <c:pt idx="123639">
                  <c:v>42.999827937567503</c:v>
                </c:pt>
                <c:pt idx="123640">
                  <c:v>42.999946621117303</c:v>
                </c:pt>
                <c:pt idx="123641">
                  <c:v>43.000065304287098</c:v>
                </c:pt>
                <c:pt idx="123642">
                  <c:v>43.000183987077001</c:v>
                </c:pt>
                <c:pt idx="123643">
                  <c:v>43.000302669486999</c:v>
                </c:pt>
                <c:pt idx="123644">
                  <c:v>43.000421351517097</c:v>
                </c:pt>
                <c:pt idx="123645">
                  <c:v>43.000540033167397</c:v>
                </c:pt>
                <c:pt idx="123646">
                  <c:v>43.000658714437698</c:v>
                </c:pt>
                <c:pt idx="123647">
                  <c:v>43.0007773953282</c:v>
                </c:pt>
                <c:pt idx="123648">
                  <c:v>43.000896075838803</c:v>
                </c:pt>
                <c:pt idx="123649">
                  <c:v>43.0010147559695</c:v>
                </c:pt>
                <c:pt idx="123650">
                  <c:v>43.001133435720298</c:v>
                </c:pt>
                <c:pt idx="123651">
                  <c:v>43.001252115091198</c:v>
                </c:pt>
                <c:pt idx="123652">
                  <c:v>43.001370794082199</c:v>
                </c:pt>
                <c:pt idx="123653">
                  <c:v>43.0014894726934</c:v>
                </c:pt>
                <c:pt idx="123654">
                  <c:v>43.001608150924703</c:v>
                </c:pt>
                <c:pt idx="123655">
                  <c:v>43.0017268287761</c:v>
                </c:pt>
                <c:pt idx="123656">
                  <c:v>43.001845506247598</c:v>
                </c:pt>
                <c:pt idx="123657">
                  <c:v>43.001964183339197</c:v>
                </c:pt>
                <c:pt idx="123658">
                  <c:v>43.002082860050997</c:v>
                </c:pt>
                <c:pt idx="123659">
                  <c:v>43.002201536382898</c:v>
                </c:pt>
                <c:pt idx="123660">
                  <c:v>43.002320212334901</c:v>
                </c:pt>
                <c:pt idx="123661">
                  <c:v>43.002438887907097</c:v>
                </c:pt>
                <c:pt idx="123662">
                  <c:v>43.002557563099401</c:v>
                </c:pt>
                <c:pt idx="123663">
                  <c:v>43.0026762379118</c:v>
                </c:pt>
                <c:pt idx="123664">
                  <c:v>43.002794912344299</c:v>
                </c:pt>
                <c:pt idx="123665">
                  <c:v>43.002913586397</c:v>
                </c:pt>
                <c:pt idx="123666">
                  <c:v>43.003032260069801</c:v>
                </c:pt>
                <c:pt idx="123667">
                  <c:v>43.003150933362797</c:v>
                </c:pt>
                <c:pt idx="123668">
                  <c:v>43.0032696062759</c:v>
                </c:pt>
                <c:pt idx="123669">
                  <c:v>43.003388278809098</c:v>
                </c:pt>
                <c:pt idx="123670">
                  <c:v>43.003506950962503</c:v>
                </c:pt>
                <c:pt idx="123671">
                  <c:v>43.003625622736003</c:v>
                </c:pt>
                <c:pt idx="123672">
                  <c:v>43.003744294129604</c:v>
                </c:pt>
                <c:pt idx="123673">
                  <c:v>43.003862965143398</c:v>
                </c:pt>
                <c:pt idx="123674">
                  <c:v>43.0039816357774</c:v>
                </c:pt>
                <c:pt idx="123675">
                  <c:v>43.004100306031503</c:v>
                </c:pt>
                <c:pt idx="123676">
                  <c:v>43.004218975905701</c:v>
                </c:pt>
                <c:pt idx="123677">
                  <c:v>43.004337645400099</c:v>
                </c:pt>
                <c:pt idx="123678">
                  <c:v>43.004456314514599</c:v>
                </c:pt>
                <c:pt idx="123679">
                  <c:v>43.004574983249299</c:v>
                </c:pt>
                <c:pt idx="123680">
                  <c:v>43.0046936516041</c:v>
                </c:pt>
                <c:pt idx="123681">
                  <c:v>43.004812319579102</c:v>
                </c:pt>
                <c:pt idx="123682">
                  <c:v>43.004930987174298</c:v>
                </c:pt>
                <c:pt idx="123683">
                  <c:v>43.005049654389502</c:v>
                </c:pt>
                <c:pt idx="123684">
                  <c:v>43.005168321225</c:v>
                </c:pt>
                <c:pt idx="123685">
                  <c:v>43.005286987680599</c:v>
                </c:pt>
                <c:pt idx="123686">
                  <c:v>43.005405653756398</c:v>
                </c:pt>
                <c:pt idx="123687">
                  <c:v>43.005524319452299</c:v>
                </c:pt>
                <c:pt idx="123688">
                  <c:v>43.0056429847684</c:v>
                </c:pt>
                <c:pt idx="123689">
                  <c:v>43.005761649704702</c:v>
                </c:pt>
                <c:pt idx="123690">
                  <c:v>43.005880314261098</c:v>
                </c:pt>
                <c:pt idx="123691">
                  <c:v>43.005998978437702</c:v>
                </c:pt>
                <c:pt idx="123692">
                  <c:v>43.0061176422344</c:v>
                </c:pt>
                <c:pt idx="123693">
                  <c:v>43.006236305651399</c:v>
                </c:pt>
                <c:pt idx="123694">
                  <c:v>43.006354968688399</c:v>
                </c:pt>
                <c:pt idx="123695">
                  <c:v>43.006473631345699</c:v>
                </c:pt>
                <c:pt idx="123696">
                  <c:v>43.0065922936231</c:v>
                </c:pt>
                <c:pt idx="123697">
                  <c:v>43.006710955520703</c:v>
                </c:pt>
                <c:pt idx="123698">
                  <c:v>43.006829617038498</c:v>
                </c:pt>
                <c:pt idx="123699">
                  <c:v>43.006948278176502</c:v>
                </c:pt>
                <c:pt idx="123700">
                  <c:v>43.007066938934599</c:v>
                </c:pt>
                <c:pt idx="123701">
                  <c:v>43.007185599312898</c:v>
                </c:pt>
                <c:pt idx="123702">
                  <c:v>43.007304259311397</c:v>
                </c:pt>
                <c:pt idx="123703">
                  <c:v>43.007422918930097</c:v>
                </c:pt>
                <c:pt idx="123704">
                  <c:v>43.007541578168897</c:v>
                </c:pt>
                <c:pt idx="123705">
                  <c:v>43.007660237027899</c:v>
                </c:pt>
                <c:pt idx="123706">
                  <c:v>43.007778895507101</c:v>
                </c:pt>
                <c:pt idx="123707">
                  <c:v>43.007897553606497</c:v>
                </c:pt>
                <c:pt idx="123708">
                  <c:v>43.008016211326101</c:v>
                </c:pt>
                <c:pt idx="123709">
                  <c:v>43.008134868665898</c:v>
                </c:pt>
                <c:pt idx="123710">
                  <c:v>43.008253525625904</c:v>
                </c:pt>
                <c:pt idx="123711">
                  <c:v>43.008372182206003</c:v>
                </c:pt>
                <c:pt idx="123712">
                  <c:v>43.008490838406303</c:v>
                </c:pt>
                <c:pt idx="123713">
                  <c:v>43.008609494226903</c:v>
                </c:pt>
                <c:pt idx="123714">
                  <c:v>43.008728149667597</c:v>
                </c:pt>
                <c:pt idx="123715">
                  <c:v>43.008846804728499</c:v>
                </c:pt>
                <c:pt idx="123716">
                  <c:v>43.008965459409602</c:v>
                </c:pt>
                <c:pt idx="123717">
                  <c:v>43.009084113710898</c:v>
                </c:pt>
                <c:pt idx="123718">
                  <c:v>43.009202767632502</c:v>
                </c:pt>
                <c:pt idx="123719">
                  <c:v>43.009321421174199</c:v>
                </c:pt>
                <c:pt idx="123720">
                  <c:v>43.009440074336098</c:v>
                </c:pt>
                <c:pt idx="123721">
                  <c:v>43.009558727118197</c:v>
                </c:pt>
                <c:pt idx="123722">
                  <c:v>43.009677379520497</c:v>
                </c:pt>
                <c:pt idx="123723">
                  <c:v>43.009796031542997</c:v>
                </c:pt>
                <c:pt idx="123724">
                  <c:v>43.009914683185698</c:v>
                </c:pt>
                <c:pt idx="123725">
                  <c:v>43.0100333344487</c:v>
                </c:pt>
                <c:pt idx="123726">
                  <c:v>43.010151985331802</c:v>
                </c:pt>
                <c:pt idx="123727">
                  <c:v>43.010270635835099</c:v>
                </c:pt>
                <c:pt idx="123728">
                  <c:v>43.010389285958702</c:v>
                </c:pt>
                <c:pt idx="123729">
                  <c:v>43.010507935702499</c:v>
                </c:pt>
                <c:pt idx="123730">
                  <c:v>43.010626585066497</c:v>
                </c:pt>
                <c:pt idx="123731">
                  <c:v>43.010745234050603</c:v>
                </c:pt>
                <c:pt idx="123732">
                  <c:v>43.010863882655102</c:v>
                </c:pt>
                <c:pt idx="123733">
                  <c:v>43.010982530879701</c:v>
                </c:pt>
                <c:pt idx="123734">
                  <c:v>43.011101178724502</c:v>
                </c:pt>
                <c:pt idx="123735">
                  <c:v>43.011219826189603</c:v>
                </c:pt>
                <c:pt idx="123736">
                  <c:v>43.011338473274897</c:v>
                </c:pt>
                <c:pt idx="123737">
                  <c:v>43.011457119980399</c:v>
                </c:pt>
                <c:pt idx="123738">
                  <c:v>43.011575766306102</c:v>
                </c:pt>
                <c:pt idx="123739">
                  <c:v>43.011694412252098</c:v>
                </c:pt>
                <c:pt idx="123740">
                  <c:v>43.011813057818202</c:v>
                </c:pt>
                <c:pt idx="123741">
                  <c:v>43.011931703004699</c:v>
                </c:pt>
                <c:pt idx="123742">
                  <c:v>43.012050347811297</c:v>
                </c:pt>
                <c:pt idx="123743">
                  <c:v>43.012168992238102</c:v>
                </c:pt>
                <c:pt idx="123744">
                  <c:v>43.012287636285201</c:v>
                </c:pt>
                <c:pt idx="123745">
                  <c:v>43.012406279952501</c:v>
                </c:pt>
                <c:pt idx="123746">
                  <c:v>43.0125249232401</c:v>
                </c:pt>
                <c:pt idx="123747">
                  <c:v>43.012643566147901</c:v>
                </c:pt>
                <c:pt idx="123748">
                  <c:v>43.012762208675902</c:v>
                </c:pt>
                <c:pt idx="123749">
                  <c:v>43.012880850824203</c:v>
                </c:pt>
                <c:pt idx="123750">
                  <c:v>43.012999492592698</c:v>
                </c:pt>
                <c:pt idx="123751">
                  <c:v>43.013118133981401</c:v>
                </c:pt>
                <c:pt idx="123752">
                  <c:v>43.013236774990403</c:v>
                </c:pt>
                <c:pt idx="123753">
                  <c:v>43.0133554156196</c:v>
                </c:pt>
                <c:pt idx="123754">
                  <c:v>43.013474055868997</c:v>
                </c:pt>
                <c:pt idx="123755">
                  <c:v>43.013592695738701</c:v>
                </c:pt>
                <c:pt idx="123756">
                  <c:v>43.013711335228699</c:v>
                </c:pt>
                <c:pt idx="123757">
                  <c:v>43.013829974338798</c:v>
                </c:pt>
                <c:pt idx="123758">
                  <c:v>43.013948613069303</c:v>
                </c:pt>
                <c:pt idx="123759">
                  <c:v>43.014067251419903</c:v>
                </c:pt>
                <c:pt idx="123760">
                  <c:v>43.014185889390902</c:v>
                </c:pt>
                <c:pt idx="123761">
                  <c:v>43.014304526982102</c:v>
                </c:pt>
                <c:pt idx="123762">
                  <c:v>43.014423164193502</c:v>
                </c:pt>
                <c:pt idx="123763">
                  <c:v>43.014541801025203</c:v>
                </c:pt>
                <c:pt idx="123764">
                  <c:v>43.014660437477097</c:v>
                </c:pt>
                <c:pt idx="123765">
                  <c:v>43.014779073549299</c:v>
                </c:pt>
                <c:pt idx="123766">
                  <c:v>43.014897709241801</c:v>
                </c:pt>
                <c:pt idx="123767">
                  <c:v>43.015016344554503</c:v>
                </c:pt>
                <c:pt idx="123768">
                  <c:v>43.015134979487399</c:v>
                </c:pt>
                <c:pt idx="123769">
                  <c:v>43.015253614040702</c:v>
                </c:pt>
                <c:pt idx="123770">
                  <c:v>43.015372248214099</c:v>
                </c:pt>
                <c:pt idx="123771">
                  <c:v>43.015490882007903</c:v>
                </c:pt>
                <c:pt idx="123772">
                  <c:v>43.0156095154219</c:v>
                </c:pt>
                <c:pt idx="123773">
                  <c:v>43.015728148456198</c:v>
                </c:pt>
                <c:pt idx="123774">
                  <c:v>43.015846781110703</c:v>
                </c:pt>
                <c:pt idx="123775">
                  <c:v>43.015965413385601</c:v>
                </c:pt>
                <c:pt idx="123776">
                  <c:v>43.0160840452806</c:v>
                </c:pt>
                <c:pt idx="123777">
                  <c:v>43.016202676795999</c:v>
                </c:pt>
                <c:pt idx="123778">
                  <c:v>43.016321307931598</c:v>
                </c:pt>
                <c:pt idx="123779">
                  <c:v>43.016439938687498</c:v>
                </c:pt>
                <c:pt idx="123780">
                  <c:v>43.016558569063697</c:v>
                </c:pt>
                <c:pt idx="123781">
                  <c:v>43.016677199060098</c:v>
                </c:pt>
                <c:pt idx="123782">
                  <c:v>43.016795828676798</c:v>
                </c:pt>
                <c:pt idx="123783">
                  <c:v>43.016914457913799</c:v>
                </c:pt>
                <c:pt idx="123784">
                  <c:v>43.0170330867711</c:v>
                </c:pt>
                <c:pt idx="123785">
                  <c:v>43.017151715248701</c:v>
                </c:pt>
                <c:pt idx="123786">
                  <c:v>43.017270343346503</c:v>
                </c:pt>
                <c:pt idx="123787">
                  <c:v>43.017388971064598</c:v>
                </c:pt>
                <c:pt idx="123788">
                  <c:v>43.017507598403</c:v>
                </c:pt>
                <c:pt idx="123789">
                  <c:v>43.017626225361703</c:v>
                </c:pt>
                <c:pt idx="123790">
                  <c:v>43.017744851940698</c:v>
                </c:pt>
                <c:pt idx="123791">
                  <c:v>43.017863478139901</c:v>
                </c:pt>
                <c:pt idx="123792">
                  <c:v>43.017982103959497</c:v>
                </c:pt>
                <c:pt idx="123793">
                  <c:v>43.018100729399301</c:v>
                </c:pt>
                <c:pt idx="123794">
                  <c:v>43.018219354459397</c:v>
                </c:pt>
                <c:pt idx="123795">
                  <c:v>43.018337979139901</c:v>
                </c:pt>
                <c:pt idx="123796">
                  <c:v>43.018456603440598</c:v>
                </c:pt>
                <c:pt idx="123797">
                  <c:v>43.018575227361602</c:v>
                </c:pt>
                <c:pt idx="123798">
                  <c:v>43.018693850902899</c:v>
                </c:pt>
                <c:pt idx="123799">
                  <c:v>43.018812474064497</c:v>
                </c:pt>
                <c:pt idx="123800">
                  <c:v>43.018931096846401</c:v>
                </c:pt>
                <c:pt idx="123801">
                  <c:v>43.019049719248599</c:v>
                </c:pt>
                <c:pt idx="123802">
                  <c:v>43.019168341270998</c:v>
                </c:pt>
                <c:pt idx="123803">
                  <c:v>43.019286962913803</c:v>
                </c:pt>
                <c:pt idx="123804">
                  <c:v>43.019405584176901</c:v>
                </c:pt>
                <c:pt idx="123805">
                  <c:v>43.0195242050603</c:v>
                </c:pt>
                <c:pt idx="123806">
                  <c:v>43.019642825564098</c:v>
                </c:pt>
                <c:pt idx="123807">
                  <c:v>43.019761445688097</c:v>
                </c:pt>
                <c:pt idx="123808">
                  <c:v>43.019880065432403</c:v>
                </c:pt>
                <c:pt idx="123809">
                  <c:v>43.019998684797002</c:v>
                </c:pt>
                <c:pt idx="123810">
                  <c:v>43.020117303781902</c:v>
                </c:pt>
                <c:pt idx="123811">
                  <c:v>43.020235922387201</c:v>
                </c:pt>
                <c:pt idx="123812">
                  <c:v>43.0203545406128</c:v>
                </c:pt>
                <c:pt idx="123813">
                  <c:v>43.0204731584586</c:v>
                </c:pt>
                <c:pt idx="123814">
                  <c:v>43.0205917759248</c:v>
                </c:pt>
                <c:pt idx="123815">
                  <c:v>43.020710393011299</c:v>
                </c:pt>
                <c:pt idx="123816">
                  <c:v>43.020829009718199</c:v>
                </c:pt>
                <c:pt idx="123817">
                  <c:v>43.020947626045299</c:v>
                </c:pt>
                <c:pt idx="123818">
                  <c:v>43.021066241992798</c:v>
                </c:pt>
                <c:pt idx="123819">
                  <c:v>43.021184857560598</c:v>
                </c:pt>
                <c:pt idx="123820">
                  <c:v>43.021303472748698</c:v>
                </c:pt>
                <c:pt idx="123821">
                  <c:v>43.021422087557099</c:v>
                </c:pt>
                <c:pt idx="123822">
                  <c:v>43.021540701985899</c:v>
                </c:pt>
                <c:pt idx="123823">
                  <c:v>43.021659316034899</c:v>
                </c:pt>
                <c:pt idx="123824">
                  <c:v>43.021777929704299</c:v>
                </c:pt>
                <c:pt idx="123825">
                  <c:v>43.021896542994099</c:v>
                </c:pt>
                <c:pt idx="123826">
                  <c:v>43.0220151559041</c:v>
                </c:pt>
                <c:pt idx="123827">
                  <c:v>43.0221337684345</c:v>
                </c:pt>
                <c:pt idx="123828">
                  <c:v>43.0222523805853</c:v>
                </c:pt>
                <c:pt idx="123829">
                  <c:v>43.022370992356301</c:v>
                </c:pt>
                <c:pt idx="123830">
                  <c:v>43.022489603747701</c:v>
                </c:pt>
                <c:pt idx="123831">
                  <c:v>43.022608214759401</c:v>
                </c:pt>
                <c:pt idx="123832">
                  <c:v>43.022726825391501</c:v>
                </c:pt>
                <c:pt idx="123833">
                  <c:v>43.022845435643902</c:v>
                </c:pt>
                <c:pt idx="123834">
                  <c:v>43.022964045516702</c:v>
                </c:pt>
                <c:pt idx="123835">
                  <c:v>43.023082655009702</c:v>
                </c:pt>
                <c:pt idx="123836">
                  <c:v>43.023201264123202</c:v>
                </c:pt>
                <c:pt idx="123837">
                  <c:v>43.023319872856902</c:v>
                </c:pt>
                <c:pt idx="123838">
                  <c:v>43.023438481211102</c:v>
                </c:pt>
                <c:pt idx="123839">
                  <c:v>43.023557089185502</c:v>
                </c:pt>
                <c:pt idx="123840">
                  <c:v>43.023675696780302</c:v>
                </c:pt>
                <c:pt idx="123841">
                  <c:v>43.023794303995501</c:v>
                </c:pt>
                <c:pt idx="123842">
                  <c:v>43.023912910831001</c:v>
                </c:pt>
                <c:pt idx="123843">
                  <c:v>43.024031517286801</c:v>
                </c:pt>
                <c:pt idx="123844">
                  <c:v>43.024150123363</c:v>
                </c:pt>
                <c:pt idx="123845">
                  <c:v>43.0242687290596</c:v>
                </c:pt>
                <c:pt idx="123846">
                  <c:v>43.024387334376499</c:v>
                </c:pt>
                <c:pt idx="123847">
                  <c:v>43.024505939313698</c:v>
                </c:pt>
                <c:pt idx="123848">
                  <c:v>43.024624543871397</c:v>
                </c:pt>
                <c:pt idx="123849">
                  <c:v>43.024743148049303</c:v>
                </c:pt>
                <c:pt idx="123850">
                  <c:v>43.024861751847702</c:v>
                </c:pt>
                <c:pt idx="123851">
                  <c:v>43.024980355266401</c:v>
                </c:pt>
                <c:pt idx="123852">
                  <c:v>43.025098958305399</c:v>
                </c:pt>
                <c:pt idx="123853">
                  <c:v>43.025217560964897</c:v>
                </c:pt>
                <c:pt idx="123854">
                  <c:v>43.025336163244603</c:v>
                </c:pt>
                <c:pt idx="123855">
                  <c:v>43.025454765144801</c:v>
                </c:pt>
                <c:pt idx="123856">
                  <c:v>43.025573366665299</c:v>
                </c:pt>
                <c:pt idx="123857">
                  <c:v>43.025691967806203</c:v>
                </c:pt>
                <c:pt idx="123858">
                  <c:v>43.025810568567401</c:v>
                </c:pt>
                <c:pt idx="123859">
                  <c:v>43.025929168948998</c:v>
                </c:pt>
                <c:pt idx="123860">
                  <c:v>43.026047768951003</c:v>
                </c:pt>
                <c:pt idx="123861">
                  <c:v>43.026166368573399</c:v>
                </c:pt>
                <c:pt idx="123862">
                  <c:v>43.026284967816103</c:v>
                </c:pt>
                <c:pt idx="123863">
                  <c:v>43.0264035666792</c:v>
                </c:pt>
                <c:pt idx="123864">
                  <c:v>43.026522165162703</c:v>
                </c:pt>
                <c:pt idx="123865">
                  <c:v>43.026640763266599</c:v>
                </c:pt>
                <c:pt idx="123866">
                  <c:v>43.026759360990802</c:v>
                </c:pt>
                <c:pt idx="123867">
                  <c:v>43.026877958335398</c:v>
                </c:pt>
                <c:pt idx="123868">
                  <c:v>43.0269965553004</c:v>
                </c:pt>
                <c:pt idx="123869">
                  <c:v>43.027115151885802</c:v>
                </c:pt>
                <c:pt idx="123870">
                  <c:v>43.027233748091597</c:v>
                </c:pt>
                <c:pt idx="123871">
                  <c:v>43.027352343917698</c:v>
                </c:pt>
                <c:pt idx="123872">
                  <c:v>43.0274709393642</c:v>
                </c:pt>
                <c:pt idx="123873">
                  <c:v>43.0275895344312</c:v>
                </c:pt>
                <c:pt idx="123874">
                  <c:v>43.027708129118501</c:v>
                </c:pt>
                <c:pt idx="123875">
                  <c:v>43.027826723426202</c:v>
                </c:pt>
                <c:pt idx="123876">
                  <c:v>43.027945317354202</c:v>
                </c:pt>
                <c:pt idx="123877">
                  <c:v>43.028063910902702</c:v>
                </c:pt>
                <c:pt idx="123878">
                  <c:v>43.028182504071601</c:v>
                </c:pt>
                <c:pt idx="123879">
                  <c:v>43.028301096860901</c:v>
                </c:pt>
                <c:pt idx="123880">
                  <c:v>43.0284196892705</c:v>
                </c:pt>
                <c:pt idx="123881">
                  <c:v>43.028538281300598</c:v>
                </c:pt>
                <c:pt idx="123882">
                  <c:v>43.028656872950997</c:v>
                </c:pt>
                <c:pt idx="123883">
                  <c:v>43.028775464221901</c:v>
                </c:pt>
                <c:pt idx="123884">
                  <c:v>43.028894055113099</c:v>
                </c:pt>
                <c:pt idx="123885">
                  <c:v>43.029012645624803</c:v>
                </c:pt>
                <c:pt idx="123886">
                  <c:v>43.0291312357568</c:v>
                </c:pt>
                <c:pt idx="123887">
                  <c:v>43.029249825509297</c:v>
                </c:pt>
                <c:pt idx="123888">
                  <c:v>43.0293684148821</c:v>
                </c:pt>
                <c:pt idx="123889">
                  <c:v>43.029487003875403</c:v>
                </c:pt>
                <c:pt idx="123890">
                  <c:v>43.029605592489098</c:v>
                </c:pt>
                <c:pt idx="123891">
                  <c:v>43.0297241807232</c:v>
                </c:pt>
                <c:pt idx="123892">
                  <c:v>43.029842768577701</c:v>
                </c:pt>
                <c:pt idx="123893">
                  <c:v>43.029961356052603</c:v>
                </c:pt>
                <c:pt idx="123894">
                  <c:v>43.030079943147904</c:v>
                </c:pt>
                <c:pt idx="123895">
                  <c:v>43.030198529863597</c:v>
                </c:pt>
                <c:pt idx="123896">
                  <c:v>43.030317116199797</c:v>
                </c:pt>
                <c:pt idx="123897">
                  <c:v>43.030435702156304</c:v>
                </c:pt>
                <c:pt idx="123898">
                  <c:v>43.030554287733302</c:v>
                </c:pt>
                <c:pt idx="123899">
                  <c:v>43.030672872930701</c:v>
                </c:pt>
                <c:pt idx="123900">
                  <c:v>43.030791457748499</c:v>
                </c:pt>
                <c:pt idx="123901">
                  <c:v>43.030910042186797</c:v>
                </c:pt>
                <c:pt idx="123902">
                  <c:v>43.031028626245401</c:v>
                </c:pt>
                <c:pt idx="123903">
                  <c:v>43.031147209924498</c:v>
                </c:pt>
                <c:pt idx="123904">
                  <c:v>43.031265793224001</c:v>
                </c:pt>
                <c:pt idx="123905">
                  <c:v>43.031384376143897</c:v>
                </c:pt>
                <c:pt idx="123906">
                  <c:v>43.0315029586843</c:v>
                </c:pt>
                <c:pt idx="123907">
                  <c:v>43.031621540845101</c:v>
                </c:pt>
                <c:pt idx="123908">
                  <c:v>43.031740122626303</c:v>
                </c:pt>
                <c:pt idx="123909">
                  <c:v>43.031858704027897</c:v>
                </c:pt>
                <c:pt idx="123910">
                  <c:v>43.031977285049997</c:v>
                </c:pt>
                <c:pt idx="123911">
                  <c:v>43.032095865692497</c:v>
                </c:pt>
                <c:pt idx="123912">
                  <c:v>43.032214445955397</c:v>
                </c:pt>
                <c:pt idx="123913">
                  <c:v>43.032333025838803</c:v>
                </c:pt>
                <c:pt idx="123914">
                  <c:v>43.032451605342601</c:v>
                </c:pt>
                <c:pt idx="123915">
                  <c:v>43.032570184466898</c:v>
                </c:pt>
                <c:pt idx="123916">
                  <c:v>43.032688763211603</c:v>
                </c:pt>
                <c:pt idx="123917">
                  <c:v>43.032807341576699</c:v>
                </c:pt>
                <c:pt idx="123918">
                  <c:v>43.032925919562302</c:v>
                </c:pt>
                <c:pt idx="123919">
                  <c:v>43.033044497168298</c:v>
                </c:pt>
                <c:pt idx="123920">
                  <c:v>43.0331630743947</c:v>
                </c:pt>
                <c:pt idx="123921">
                  <c:v>43.033281651241602</c:v>
                </c:pt>
                <c:pt idx="123922">
                  <c:v>43.033400227709002</c:v>
                </c:pt>
                <c:pt idx="123923">
                  <c:v>43.033518803796802</c:v>
                </c:pt>
                <c:pt idx="123924">
                  <c:v>43.033637379505002</c:v>
                </c:pt>
                <c:pt idx="123925">
                  <c:v>43.033755954833701</c:v>
                </c:pt>
                <c:pt idx="123926">
                  <c:v>43.033874529782899</c:v>
                </c:pt>
                <c:pt idx="123927">
                  <c:v>43.033993104352497</c:v>
                </c:pt>
                <c:pt idx="123928">
                  <c:v>43.034111678542502</c:v>
                </c:pt>
                <c:pt idx="123929">
                  <c:v>43.034230252352998</c:v>
                </c:pt>
                <c:pt idx="123930">
                  <c:v>43.034348825784001</c:v>
                </c:pt>
                <c:pt idx="123931">
                  <c:v>43.034467398835403</c:v>
                </c:pt>
                <c:pt idx="123932">
                  <c:v>43.034585971507298</c:v>
                </c:pt>
                <c:pt idx="123933">
                  <c:v>43.034704543799599</c:v>
                </c:pt>
                <c:pt idx="123934">
                  <c:v>43.034823115712399</c:v>
                </c:pt>
                <c:pt idx="123935">
                  <c:v>43.034941687245599</c:v>
                </c:pt>
                <c:pt idx="123936">
                  <c:v>43.035060258399398</c:v>
                </c:pt>
                <c:pt idx="123937">
                  <c:v>43.035178829173503</c:v>
                </c:pt>
                <c:pt idx="123938">
                  <c:v>43.035297399568201</c:v>
                </c:pt>
                <c:pt idx="123939">
                  <c:v>43.035415969583298</c:v>
                </c:pt>
                <c:pt idx="123940">
                  <c:v>43.035534539218901</c:v>
                </c:pt>
                <c:pt idx="123941">
                  <c:v>43.035653108474897</c:v>
                </c:pt>
                <c:pt idx="123942">
                  <c:v>43.035771677351498</c:v>
                </c:pt>
                <c:pt idx="123943">
                  <c:v>43.035890245848499</c:v>
                </c:pt>
                <c:pt idx="123944">
                  <c:v>43.0360088139659</c:v>
                </c:pt>
                <c:pt idx="123945">
                  <c:v>43.036127381703899</c:v>
                </c:pt>
                <c:pt idx="123946">
                  <c:v>43.036245949062298</c:v>
                </c:pt>
                <c:pt idx="123947">
                  <c:v>43.036364516041203</c:v>
                </c:pt>
                <c:pt idx="123948">
                  <c:v>43.036483082640601</c:v>
                </c:pt>
                <c:pt idx="123949">
                  <c:v>43.036601648860398</c:v>
                </c:pt>
                <c:pt idx="123950">
                  <c:v>43.036720214700701</c:v>
                </c:pt>
                <c:pt idx="123951">
                  <c:v>43.036838780161602</c:v>
                </c:pt>
                <c:pt idx="123952">
                  <c:v>43.036957345242897</c:v>
                </c:pt>
                <c:pt idx="123953">
                  <c:v>43.037075909944598</c:v>
                </c:pt>
                <c:pt idx="123954">
                  <c:v>43.037194474266897</c:v>
                </c:pt>
                <c:pt idx="123955">
                  <c:v>43.037313038209597</c:v>
                </c:pt>
                <c:pt idx="123956">
                  <c:v>43.037431601772902</c:v>
                </c:pt>
                <c:pt idx="123957">
                  <c:v>43.037550164956599</c:v>
                </c:pt>
                <c:pt idx="123958">
                  <c:v>43.037668727760803</c:v>
                </c:pt>
                <c:pt idx="123959">
                  <c:v>43.037787290185499</c:v>
                </c:pt>
                <c:pt idx="123960">
                  <c:v>43.037905852230701</c:v>
                </c:pt>
                <c:pt idx="123961">
                  <c:v>43.038024413896402</c:v>
                </c:pt>
                <c:pt idx="123962">
                  <c:v>43.038142975182602</c:v>
                </c:pt>
                <c:pt idx="123963">
                  <c:v>43.038261536089301</c:v>
                </c:pt>
                <c:pt idx="123964">
                  <c:v>43.0383800966165</c:v>
                </c:pt>
                <c:pt idx="123965">
                  <c:v>43.038498656764098</c:v>
                </c:pt>
                <c:pt idx="123966">
                  <c:v>43.038617216532302</c:v>
                </c:pt>
                <c:pt idx="123967">
                  <c:v>43.038735775920998</c:v>
                </c:pt>
                <c:pt idx="123968">
                  <c:v>43.0388543349302</c:v>
                </c:pt>
                <c:pt idx="123969">
                  <c:v>43.038972893559901</c:v>
                </c:pt>
                <c:pt idx="123970">
                  <c:v>43.039091451810002</c:v>
                </c:pt>
                <c:pt idx="123971">
                  <c:v>43.039210009680701</c:v>
                </c:pt>
                <c:pt idx="123972">
                  <c:v>43.0393285671719</c:v>
                </c:pt>
                <c:pt idx="123973">
                  <c:v>43.039447124283598</c:v>
                </c:pt>
                <c:pt idx="123974">
                  <c:v>43.039565681015901</c:v>
                </c:pt>
                <c:pt idx="123975">
                  <c:v>43.039684237368597</c:v>
                </c:pt>
                <c:pt idx="123976">
                  <c:v>43.039802793341799</c:v>
                </c:pt>
                <c:pt idx="123977">
                  <c:v>43.0399213489356</c:v>
                </c:pt>
                <c:pt idx="123978">
                  <c:v>43.040039904149801</c:v>
                </c:pt>
                <c:pt idx="123979">
                  <c:v>43.0401584589846</c:v>
                </c:pt>
                <c:pt idx="123980">
                  <c:v>43.040277013439898</c:v>
                </c:pt>
                <c:pt idx="123981">
                  <c:v>43.040395567515702</c:v>
                </c:pt>
                <c:pt idx="123982">
                  <c:v>43.040514121212098</c:v>
                </c:pt>
                <c:pt idx="123983">
                  <c:v>43.040632674528901</c:v>
                </c:pt>
                <c:pt idx="123984">
                  <c:v>43.040751227466302</c:v>
                </c:pt>
                <c:pt idx="123985">
                  <c:v>43.040869780024202</c:v>
                </c:pt>
                <c:pt idx="123986">
                  <c:v>43.040988332202602</c:v>
                </c:pt>
                <c:pt idx="123987">
                  <c:v>43.0411068840016</c:v>
                </c:pt>
                <c:pt idx="123988">
                  <c:v>43.041225435421097</c:v>
                </c:pt>
                <c:pt idx="123989">
                  <c:v>43.041343986461101</c:v>
                </c:pt>
                <c:pt idx="123990">
                  <c:v>43.041462537121603</c:v>
                </c:pt>
                <c:pt idx="123991">
                  <c:v>43.041581087402598</c:v>
                </c:pt>
                <c:pt idx="123992">
                  <c:v>43.041699637304198</c:v>
                </c:pt>
                <c:pt idx="123993">
                  <c:v>43.041818186826397</c:v>
                </c:pt>
                <c:pt idx="123994">
                  <c:v>43.041936735969003</c:v>
                </c:pt>
                <c:pt idx="123995">
                  <c:v>43.0420552847322</c:v>
                </c:pt>
                <c:pt idx="123996">
                  <c:v>43.042173833115903</c:v>
                </c:pt>
                <c:pt idx="123997">
                  <c:v>43.042292381120198</c:v>
                </c:pt>
                <c:pt idx="123998">
                  <c:v>43.042410928744999</c:v>
                </c:pt>
                <c:pt idx="123999">
                  <c:v>43.042529475990399</c:v>
                </c:pt>
                <c:pt idx="124000">
                  <c:v>43.042648022856199</c:v>
                </c:pt>
                <c:pt idx="124001">
                  <c:v>43.042766569342703</c:v>
                </c:pt>
                <c:pt idx="124002">
                  <c:v>43.0428851154496</c:v>
                </c:pt>
                <c:pt idx="124003">
                  <c:v>43.043003661177103</c:v>
                </c:pt>
                <c:pt idx="124004">
                  <c:v>43.043122206525197</c:v>
                </c:pt>
                <c:pt idx="124005">
                  <c:v>43.043240751493798</c:v>
                </c:pt>
                <c:pt idx="124006">
                  <c:v>43.043359296082997</c:v>
                </c:pt>
                <c:pt idx="124007">
                  <c:v>43.043477840292702</c:v>
                </c:pt>
                <c:pt idx="124008">
                  <c:v>43.0435963841229</c:v>
                </c:pt>
                <c:pt idx="124009">
                  <c:v>43.043714927573703</c:v>
                </c:pt>
                <c:pt idx="124010">
                  <c:v>43.043833470645097</c:v>
                </c:pt>
                <c:pt idx="124011">
                  <c:v>43.043952013336998</c:v>
                </c:pt>
                <c:pt idx="124012">
                  <c:v>43.044070555649498</c:v>
                </c:pt>
                <c:pt idx="124013">
                  <c:v>43.044189097582503</c:v>
                </c:pt>
                <c:pt idx="124014">
                  <c:v>43.0443076391361</c:v>
                </c:pt>
                <c:pt idx="124015">
                  <c:v>43.044426180310197</c:v>
                </c:pt>
                <c:pt idx="124016">
                  <c:v>43.044544721104899</c:v>
                </c:pt>
                <c:pt idx="124017">
                  <c:v>43.044663261520199</c:v>
                </c:pt>
                <c:pt idx="124018">
                  <c:v>43.044781801555999</c:v>
                </c:pt>
                <c:pt idx="124019">
                  <c:v>43.044900341212397</c:v>
                </c:pt>
                <c:pt idx="124020">
                  <c:v>43.045018880489401</c:v>
                </c:pt>
                <c:pt idx="124021">
                  <c:v>43.045137419386897</c:v>
                </c:pt>
                <c:pt idx="124022">
                  <c:v>43.045255957904999</c:v>
                </c:pt>
                <c:pt idx="124023">
                  <c:v>43.0453744960436</c:v>
                </c:pt>
                <c:pt idx="124024">
                  <c:v>43.045493033802899</c:v>
                </c:pt>
                <c:pt idx="124025">
                  <c:v>43.045611571182697</c:v>
                </c:pt>
                <c:pt idx="124026">
                  <c:v>43.045730108183001</c:v>
                </c:pt>
                <c:pt idx="124027">
                  <c:v>43.045848644804003</c:v>
                </c:pt>
                <c:pt idx="124028">
                  <c:v>43.045967181045498</c:v>
                </c:pt>
                <c:pt idx="124029">
                  <c:v>43.046085716907598</c:v>
                </c:pt>
                <c:pt idx="124030">
                  <c:v>43.046204252390297</c:v>
                </c:pt>
                <c:pt idx="124031">
                  <c:v>43.046322787493501</c:v>
                </c:pt>
                <c:pt idx="124032">
                  <c:v>43.046441322217298</c:v>
                </c:pt>
                <c:pt idx="124033">
                  <c:v>43.0465598565618</c:v>
                </c:pt>
                <c:pt idx="124034">
                  <c:v>43.046678390526701</c:v>
                </c:pt>
                <c:pt idx="124035">
                  <c:v>43.0467969241123</c:v>
                </c:pt>
                <c:pt idx="124036">
                  <c:v>43.046915457318498</c:v>
                </c:pt>
                <c:pt idx="124037">
                  <c:v>43.047033990145202</c:v>
                </c:pt>
                <c:pt idx="124038">
                  <c:v>43.047152522592597</c:v>
                </c:pt>
                <c:pt idx="124039">
                  <c:v>43.047271054660499</c:v>
                </c:pt>
                <c:pt idx="124040">
                  <c:v>43.047389586348999</c:v>
                </c:pt>
                <c:pt idx="124041">
                  <c:v>43.047508117658097</c:v>
                </c:pt>
                <c:pt idx="124042">
                  <c:v>43.047626648587801</c:v>
                </c:pt>
                <c:pt idx="124043">
                  <c:v>43.047745179138097</c:v>
                </c:pt>
                <c:pt idx="124044">
                  <c:v>43.047863709308999</c:v>
                </c:pt>
                <c:pt idx="124045">
                  <c:v>43.047982239100499</c:v>
                </c:pt>
                <c:pt idx="124046">
                  <c:v>43.048100768512498</c:v>
                </c:pt>
                <c:pt idx="124047">
                  <c:v>43.048219297545202</c:v>
                </c:pt>
                <c:pt idx="124048">
                  <c:v>43.048337826198498</c:v>
                </c:pt>
                <c:pt idx="124049">
                  <c:v>43.0484563544724</c:v>
                </c:pt>
                <c:pt idx="124050">
                  <c:v>43.0485748823668</c:v>
                </c:pt>
                <c:pt idx="124051">
                  <c:v>43.048693409881899</c:v>
                </c:pt>
                <c:pt idx="124052">
                  <c:v>43.048811937017597</c:v>
                </c:pt>
                <c:pt idx="124053">
                  <c:v>43.0489304637739</c:v>
                </c:pt>
                <c:pt idx="124054">
                  <c:v>43.049048990150801</c:v>
                </c:pt>
                <c:pt idx="124055">
                  <c:v>43.049167516148302</c:v>
                </c:pt>
                <c:pt idx="124056">
                  <c:v>43.049286041766401</c:v>
                </c:pt>
                <c:pt idx="124057">
                  <c:v>43.049404567005098</c:v>
                </c:pt>
                <c:pt idx="124058">
                  <c:v>43.049523091864401</c:v>
                </c:pt>
                <c:pt idx="124059">
                  <c:v>43.049641616344402</c:v>
                </c:pt>
                <c:pt idx="124060">
                  <c:v>43.049760140444903</c:v>
                </c:pt>
                <c:pt idx="124061">
                  <c:v>43.049878664166101</c:v>
                </c:pt>
                <c:pt idx="124062">
                  <c:v>43.049997187507898</c:v>
                </c:pt>
                <c:pt idx="124063">
                  <c:v>43.050115710470301</c:v>
                </c:pt>
                <c:pt idx="124064">
                  <c:v>43.050234233053303</c:v>
                </c:pt>
                <c:pt idx="124065">
                  <c:v>43.050352755256903</c:v>
                </c:pt>
                <c:pt idx="124066">
                  <c:v>43.050471277081201</c:v>
                </c:pt>
                <c:pt idx="124067">
                  <c:v>43.050589798526097</c:v>
                </c:pt>
                <c:pt idx="124068">
                  <c:v>43.0507083195916</c:v>
                </c:pt>
                <c:pt idx="124069">
                  <c:v>43.0508268402778</c:v>
                </c:pt>
                <c:pt idx="124070">
                  <c:v>43.0509453605845</c:v>
                </c:pt>
                <c:pt idx="124071">
                  <c:v>43.051063880511897</c:v>
                </c:pt>
                <c:pt idx="124072">
                  <c:v>43.051182400059901</c:v>
                </c:pt>
                <c:pt idx="124073">
                  <c:v>43.051300919228602</c:v>
                </c:pt>
                <c:pt idx="124074">
                  <c:v>43.051419438017803</c:v>
                </c:pt>
                <c:pt idx="124075">
                  <c:v>43.051537956427701</c:v>
                </c:pt>
                <c:pt idx="124076">
                  <c:v>43.051656474458298</c:v>
                </c:pt>
                <c:pt idx="124077">
                  <c:v>43.0517749921095</c:v>
                </c:pt>
                <c:pt idx="124078">
                  <c:v>43.051893509381301</c:v>
                </c:pt>
                <c:pt idx="124079">
                  <c:v>43.052012026273701</c:v>
                </c:pt>
                <c:pt idx="124080">
                  <c:v>43.052130542786799</c:v>
                </c:pt>
                <c:pt idx="124081">
                  <c:v>43.052249058920502</c:v>
                </c:pt>
                <c:pt idx="124082">
                  <c:v>43.052367574674903</c:v>
                </c:pt>
                <c:pt idx="124083">
                  <c:v>43.052486090049896</c:v>
                </c:pt>
                <c:pt idx="124084">
                  <c:v>43.052604605045502</c:v>
                </c:pt>
                <c:pt idx="124085">
                  <c:v>43.052723119661799</c:v>
                </c:pt>
                <c:pt idx="124086">
                  <c:v>43.052841633898801</c:v>
                </c:pt>
                <c:pt idx="124087">
                  <c:v>43.052960147756401</c:v>
                </c:pt>
                <c:pt idx="124088">
                  <c:v>43.053078661234601</c:v>
                </c:pt>
                <c:pt idx="124089">
                  <c:v>43.053197174333498</c:v>
                </c:pt>
                <c:pt idx="124090">
                  <c:v>43.053315687053001</c:v>
                </c:pt>
                <c:pt idx="124091">
                  <c:v>43.053434199393202</c:v>
                </c:pt>
                <c:pt idx="124092">
                  <c:v>43.053552711354001</c:v>
                </c:pt>
                <c:pt idx="124093">
                  <c:v>43.053671222935499</c:v>
                </c:pt>
                <c:pt idx="124094">
                  <c:v>43.053789734137702</c:v>
                </c:pt>
                <c:pt idx="124095">
                  <c:v>43.053908244960503</c:v>
                </c:pt>
                <c:pt idx="124096">
                  <c:v>43.054026755403903</c:v>
                </c:pt>
                <c:pt idx="124097">
                  <c:v>43.054145265468001</c:v>
                </c:pt>
                <c:pt idx="124098">
                  <c:v>43.054263775152798</c:v>
                </c:pt>
                <c:pt idx="124099">
                  <c:v>43.054382284458299</c:v>
                </c:pt>
                <c:pt idx="124100">
                  <c:v>43.0545007933843</c:v>
                </c:pt>
                <c:pt idx="124101">
                  <c:v>43.054619301931098</c:v>
                </c:pt>
                <c:pt idx="124102">
                  <c:v>43.054737810098501</c:v>
                </c:pt>
                <c:pt idx="124103">
                  <c:v>43.054856317886603</c:v>
                </c:pt>
                <c:pt idx="124104">
                  <c:v>43.054974825295403</c:v>
                </c:pt>
                <c:pt idx="124105">
                  <c:v>43.055093332324802</c:v>
                </c:pt>
                <c:pt idx="124106">
                  <c:v>43.055211838974898</c:v>
                </c:pt>
                <c:pt idx="124107">
                  <c:v>43.0553303452457</c:v>
                </c:pt>
                <c:pt idx="124108">
                  <c:v>43.055448851137101</c:v>
                </c:pt>
                <c:pt idx="124109">
                  <c:v>43.055567356649298</c:v>
                </c:pt>
                <c:pt idx="124110">
                  <c:v>43.055685861782003</c:v>
                </c:pt>
                <c:pt idx="124111">
                  <c:v>43.055804366535497</c:v>
                </c:pt>
                <c:pt idx="124112">
                  <c:v>43.055922870909697</c:v>
                </c:pt>
                <c:pt idx="124113">
                  <c:v>43.056041374904503</c:v>
                </c:pt>
                <c:pt idx="124114">
                  <c:v>43.056159878519999</c:v>
                </c:pt>
                <c:pt idx="124115">
                  <c:v>43.056278381756101</c:v>
                </c:pt>
                <c:pt idx="124116">
                  <c:v>43.056396884613001</c:v>
                </c:pt>
                <c:pt idx="124117">
                  <c:v>43.056515387090599</c:v>
                </c:pt>
                <c:pt idx="124118">
                  <c:v>43.056633889188802</c:v>
                </c:pt>
                <c:pt idx="124119">
                  <c:v>43.056752390907697</c:v>
                </c:pt>
                <c:pt idx="124120">
                  <c:v>43.056870892247296</c:v>
                </c:pt>
                <c:pt idx="124121">
                  <c:v>43.056989393207601</c:v>
                </c:pt>
                <c:pt idx="124122">
                  <c:v>43.057107893788597</c:v>
                </c:pt>
                <c:pt idx="124123">
                  <c:v>43.057226393990199</c:v>
                </c:pt>
                <c:pt idx="124124">
                  <c:v>43.057344893812598</c:v>
                </c:pt>
                <c:pt idx="124125">
                  <c:v>43.057463393255603</c:v>
                </c:pt>
                <c:pt idx="124126">
                  <c:v>43.057581892319398</c:v>
                </c:pt>
                <c:pt idx="124127">
                  <c:v>43.057700391003799</c:v>
                </c:pt>
                <c:pt idx="124128">
                  <c:v>43.057818889308997</c:v>
                </c:pt>
                <c:pt idx="124129">
                  <c:v>43.057937387234801</c:v>
                </c:pt>
                <c:pt idx="124130">
                  <c:v>43.058055884781297</c:v>
                </c:pt>
                <c:pt idx="124131">
                  <c:v>43.058174381948596</c:v>
                </c:pt>
                <c:pt idx="124132">
                  <c:v>43.058292878736502</c:v>
                </c:pt>
                <c:pt idx="124133">
                  <c:v>43.058411375145099</c:v>
                </c:pt>
                <c:pt idx="124134">
                  <c:v>43.0585298711745</c:v>
                </c:pt>
                <c:pt idx="124135">
                  <c:v>43.058648366824499</c:v>
                </c:pt>
                <c:pt idx="124136">
                  <c:v>43.058766862095297</c:v>
                </c:pt>
                <c:pt idx="124137">
                  <c:v>43.0588853569867</c:v>
                </c:pt>
                <c:pt idx="124138">
                  <c:v>43.0590038514989</c:v>
                </c:pt>
                <c:pt idx="124139">
                  <c:v>43.059122345631799</c:v>
                </c:pt>
                <c:pt idx="124140">
                  <c:v>43.059240839385303</c:v>
                </c:pt>
                <c:pt idx="124141">
                  <c:v>43.059359332759698</c:v>
                </c:pt>
                <c:pt idx="124142">
                  <c:v>43.059477825754698</c:v>
                </c:pt>
                <c:pt idx="124143">
                  <c:v>43.059596318370403</c:v>
                </c:pt>
                <c:pt idx="124144">
                  <c:v>43.059714810606799</c:v>
                </c:pt>
                <c:pt idx="124145">
                  <c:v>43.059833302464</c:v>
                </c:pt>
                <c:pt idx="124146">
                  <c:v>43.059951793941899</c:v>
                </c:pt>
                <c:pt idx="124147">
                  <c:v>43.060070285040503</c:v>
                </c:pt>
                <c:pt idx="124148">
                  <c:v>43.060188775759798</c:v>
                </c:pt>
                <c:pt idx="124149">
                  <c:v>43.060307266099798</c:v>
                </c:pt>
                <c:pt idx="124150">
                  <c:v>43.060425756060603</c:v>
                </c:pt>
                <c:pt idx="124151">
                  <c:v>43.060544245642099</c:v>
                </c:pt>
                <c:pt idx="124152">
                  <c:v>43.0606627348443</c:v>
                </c:pt>
                <c:pt idx="124153">
                  <c:v>43.060781223667199</c:v>
                </c:pt>
                <c:pt idx="124154">
                  <c:v>43.060899712110903</c:v>
                </c:pt>
                <c:pt idx="124155">
                  <c:v>43.061018200175297</c:v>
                </c:pt>
                <c:pt idx="124156">
                  <c:v>43.061136687860397</c:v>
                </c:pt>
                <c:pt idx="124157">
                  <c:v>43.061255175166302</c:v>
                </c:pt>
                <c:pt idx="124158">
                  <c:v>43.061373662092798</c:v>
                </c:pt>
                <c:pt idx="124159">
                  <c:v>43.061492148640198</c:v>
                </c:pt>
                <c:pt idx="124160">
                  <c:v>43.061610634808197</c:v>
                </c:pt>
                <c:pt idx="124161">
                  <c:v>43.061729120597001</c:v>
                </c:pt>
                <c:pt idx="124162">
                  <c:v>43.061847606006502</c:v>
                </c:pt>
                <c:pt idx="124163">
                  <c:v>43.061966091036801</c:v>
                </c:pt>
                <c:pt idx="124164">
                  <c:v>43.062084575687798</c:v>
                </c:pt>
                <c:pt idx="124165">
                  <c:v>43.0622030599596</c:v>
                </c:pt>
                <c:pt idx="124166">
                  <c:v>43.0623215438521</c:v>
                </c:pt>
                <c:pt idx="124167">
                  <c:v>43.062440027365298</c:v>
                </c:pt>
                <c:pt idx="124168">
                  <c:v>43.062558510499301</c:v>
                </c:pt>
                <c:pt idx="124169">
                  <c:v>43.062676993254001</c:v>
                </c:pt>
                <c:pt idx="124170">
                  <c:v>43.0627954756295</c:v>
                </c:pt>
                <c:pt idx="124171">
                  <c:v>43.062913957625703</c:v>
                </c:pt>
                <c:pt idx="124172">
                  <c:v>43.063032439242697</c:v>
                </c:pt>
                <c:pt idx="124173">
                  <c:v>43.063150920480403</c:v>
                </c:pt>
                <c:pt idx="124174">
                  <c:v>43.0632694013389</c:v>
                </c:pt>
                <c:pt idx="124175">
                  <c:v>43.063387881818102</c:v>
                </c:pt>
                <c:pt idx="124176">
                  <c:v>43.063506361918101</c:v>
                </c:pt>
                <c:pt idx="124177">
                  <c:v>43.063624841638898</c:v>
                </c:pt>
                <c:pt idx="124178">
                  <c:v>43.0637433209804</c:v>
                </c:pt>
                <c:pt idx="124179">
                  <c:v>43.0638617999426</c:v>
                </c:pt>
                <c:pt idx="124180">
                  <c:v>43.063980278525598</c:v>
                </c:pt>
                <c:pt idx="124181">
                  <c:v>43.0640987567294</c:v>
                </c:pt>
                <c:pt idx="124182">
                  <c:v>43.064217234553901</c:v>
                </c:pt>
                <c:pt idx="124183">
                  <c:v>43.064335711999199</c:v>
                </c:pt>
                <c:pt idx="124184">
                  <c:v>43.064454189065302</c:v>
                </c:pt>
                <c:pt idx="124185">
                  <c:v>43.064572665752102</c:v>
                </c:pt>
                <c:pt idx="124186">
                  <c:v>43.064691142059701</c:v>
                </c:pt>
                <c:pt idx="124187">
                  <c:v>43.064809617988097</c:v>
                </c:pt>
                <c:pt idx="124188">
                  <c:v>43.064928093537198</c:v>
                </c:pt>
                <c:pt idx="124189">
                  <c:v>43.065046568707103</c:v>
                </c:pt>
                <c:pt idx="124190">
                  <c:v>43.0651650434978</c:v>
                </c:pt>
                <c:pt idx="124191">
                  <c:v>43.0652835179093</c:v>
                </c:pt>
                <c:pt idx="124192">
                  <c:v>43.065401991941499</c:v>
                </c:pt>
                <c:pt idx="124193">
                  <c:v>43.065520465594503</c:v>
                </c:pt>
                <c:pt idx="124194">
                  <c:v>43.065638938868297</c:v>
                </c:pt>
                <c:pt idx="124195">
                  <c:v>43.065757411762803</c:v>
                </c:pt>
                <c:pt idx="124196">
                  <c:v>43.0658758842781</c:v>
                </c:pt>
                <c:pt idx="124197">
                  <c:v>43.065994356414201</c:v>
                </c:pt>
                <c:pt idx="124198">
                  <c:v>43.0661128281711</c:v>
                </c:pt>
                <c:pt idx="124199">
                  <c:v>43.066231299548797</c:v>
                </c:pt>
                <c:pt idx="124200">
                  <c:v>43.066349770547298</c:v>
                </c:pt>
                <c:pt idx="124201">
                  <c:v>43.066468241166497</c:v>
                </c:pt>
                <c:pt idx="124202">
                  <c:v>43.066586711406501</c:v>
                </c:pt>
                <c:pt idx="124203">
                  <c:v>43.066705181267402</c:v>
                </c:pt>
                <c:pt idx="124204">
                  <c:v>43.066823650749001</c:v>
                </c:pt>
                <c:pt idx="124205">
                  <c:v>43.066942119851397</c:v>
                </c:pt>
                <c:pt idx="124206">
                  <c:v>43.067060588574499</c:v>
                </c:pt>
                <c:pt idx="124207">
                  <c:v>43.067179056918498</c:v>
                </c:pt>
                <c:pt idx="124208">
                  <c:v>43.067297524883301</c:v>
                </c:pt>
                <c:pt idx="124209">
                  <c:v>43.067415992468902</c:v>
                </c:pt>
                <c:pt idx="124210">
                  <c:v>43.067534459675201</c:v>
                </c:pt>
                <c:pt idx="124211">
                  <c:v>43.067652926502397</c:v>
                </c:pt>
                <c:pt idx="124212">
                  <c:v>43.067771392950299</c:v>
                </c:pt>
                <c:pt idx="124213">
                  <c:v>43.067889859019097</c:v>
                </c:pt>
                <c:pt idx="124214">
                  <c:v>43.0680083247087</c:v>
                </c:pt>
                <c:pt idx="124215">
                  <c:v>43.068126790019001</c:v>
                </c:pt>
                <c:pt idx="124216">
                  <c:v>43.068245254950199</c:v>
                </c:pt>
                <c:pt idx="124217">
                  <c:v>43.068363719502102</c:v>
                </c:pt>
                <c:pt idx="124218">
                  <c:v>43.068482183674902</c:v>
                </c:pt>
                <c:pt idx="124219">
                  <c:v>43.0686006474685</c:v>
                </c:pt>
                <c:pt idx="124220">
                  <c:v>43.068719110882903</c:v>
                </c:pt>
                <c:pt idx="124221">
                  <c:v>43.068837573918103</c:v>
                </c:pt>
                <c:pt idx="124222">
                  <c:v>43.0689560365741</c:v>
                </c:pt>
                <c:pt idx="124223">
                  <c:v>43.069074498850902</c:v>
                </c:pt>
                <c:pt idx="124224">
                  <c:v>43.069192960748502</c:v>
                </c:pt>
                <c:pt idx="124225">
                  <c:v>43.069311422266999</c:v>
                </c:pt>
                <c:pt idx="124226">
                  <c:v>43.069429883406201</c:v>
                </c:pt>
                <c:pt idx="124227">
                  <c:v>43.0695483441663</c:v>
                </c:pt>
                <c:pt idx="124228">
                  <c:v>43.069666804547197</c:v>
                </c:pt>
                <c:pt idx="124229">
                  <c:v>43.069785264548898</c:v>
                </c:pt>
                <c:pt idx="124230">
                  <c:v>43.069903724171397</c:v>
                </c:pt>
                <c:pt idx="124231">
                  <c:v>43.0700221834148</c:v>
                </c:pt>
                <c:pt idx="124232">
                  <c:v>43.070140642279</c:v>
                </c:pt>
                <c:pt idx="124233">
                  <c:v>43.070259100763998</c:v>
                </c:pt>
                <c:pt idx="124234">
                  <c:v>43.070377558869801</c:v>
                </c:pt>
                <c:pt idx="124235">
                  <c:v>43.070496016596501</c:v>
                </c:pt>
                <c:pt idx="124236">
                  <c:v>43.070614473943898</c:v>
                </c:pt>
                <c:pt idx="124237">
                  <c:v>43.0707329309122</c:v>
                </c:pt>
                <c:pt idx="124238">
                  <c:v>43.070851387501399</c:v>
                </c:pt>
                <c:pt idx="124239">
                  <c:v>43.070969843711303</c:v>
                </c:pt>
                <c:pt idx="124240">
                  <c:v>43.071088299542097</c:v>
                </c:pt>
                <c:pt idx="124241">
                  <c:v>43.071206754993803</c:v>
                </c:pt>
                <c:pt idx="124242">
                  <c:v>43.071325210066298</c:v>
                </c:pt>
                <c:pt idx="124243">
                  <c:v>43.071443664759599</c:v>
                </c:pt>
                <c:pt idx="124244">
                  <c:v>43.071562119073697</c:v>
                </c:pt>
                <c:pt idx="124245">
                  <c:v>43.071680573008699</c:v>
                </c:pt>
                <c:pt idx="124246">
                  <c:v>43.071799026564499</c:v>
                </c:pt>
                <c:pt idx="124247">
                  <c:v>43.071917479741103</c:v>
                </c:pt>
                <c:pt idx="124248">
                  <c:v>43.072035932538697</c:v>
                </c:pt>
                <c:pt idx="124249">
                  <c:v>43.072154384957003</c:v>
                </c:pt>
                <c:pt idx="124250">
                  <c:v>43.072272836996198</c:v>
                </c:pt>
                <c:pt idx="124251">
                  <c:v>43.072391288656199</c:v>
                </c:pt>
                <c:pt idx="124252">
                  <c:v>43.072509739937097</c:v>
                </c:pt>
                <c:pt idx="124253">
                  <c:v>43.072628190838799</c:v>
                </c:pt>
                <c:pt idx="124254">
                  <c:v>43.072746641361398</c:v>
                </c:pt>
                <c:pt idx="124255">
                  <c:v>43.072865091504802</c:v>
                </c:pt>
                <c:pt idx="124256">
                  <c:v>43.072983541269103</c:v>
                </c:pt>
                <c:pt idx="124257">
                  <c:v>43.073101990654301</c:v>
                </c:pt>
                <c:pt idx="124258">
                  <c:v>43.073220439660197</c:v>
                </c:pt>
                <c:pt idx="124259">
                  <c:v>43.073338888287097</c:v>
                </c:pt>
                <c:pt idx="124260">
                  <c:v>43.073457336534801</c:v>
                </c:pt>
                <c:pt idx="124261">
                  <c:v>43.073575784403303</c:v>
                </c:pt>
                <c:pt idx="124262">
                  <c:v>43.073694231892802</c:v>
                </c:pt>
                <c:pt idx="124263">
                  <c:v>43.073812679002998</c:v>
                </c:pt>
                <c:pt idx="124264">
                  <c:v>43.073931125734198</c:v>
                </c:pt>
                <c:pt idx="124265">
                  <c:v>43.074049572086203</c:v>
                </c:pt>
                <c:pt idx="124266">
                  <c:v>43.074168018058998</c:v>
                </c:pt>
                <c:pt idx="124267">
                  <c:v>43.074286463652797</c:v>
                </c:pt>
                <c:pt idx="124268">
                  <c:v>43.0744049088674</c:v>
                </c:pt>
                <c:pt idx="124269">
                  <c:v>43.074523353702801</c:v>
                </c:pt>
                <c:pt idx="124270">
                  <c:v>43.074641798159199</c:v>
                </c:pt>
                <c:pt idx="124271">
                  <c:v>43.074760242236401</c:v>
                </c:pt>
                <c:pt idx="124272">
                  <c:v>43.074878685934401</c:v>
                </c:pt>
                <c:pt idx="124273">
                  <c:v>43.074997129253397</c:v>
                </c:pt>
                <c:pt idx="124274">
                  <c:v>43.075115572193198</c:v>
                </c:pt>
                <c:pt idx="124275">
                  <c:v>43.075234014753903</c:v>
                </c:pt>
                <c:pt idx="124276">
                  <c:v>43.075352456935498</c:v>
                </c:pt>
                <c:pt idx="124277">
                  <c:v>43.075470898737898</c:v>
                </c:pt>
                <c:pt idx="124278">
                  <c:v>43.075589340161201</c:v>
                </c:pt>
                <c:pt idx="124279">
                  <c:v>43.075707781205402</c:v>
                </c:pt>
                <c:pt idx="124280">
                  <c:v>43.0758262218705</c:v>
                </c:pt>
                <c:pt idx="124281">
                  <c:v>43.075944662156502</c:v>
                </c:pt>
                <c:pt idx="124282">
                  <c:v>43.076063102063301</c:v>
                </c:pt>
                <c:pt idx="124283">
                  <c:v>43.076181541591097</c:v>
                </c:pt>
                <c:pt idx="124284">
                  <c:v>43.076299980739698</c:v>
                </c:pt>
                <c:pt idx="124285">
                  <c:v>43.076418419509203</c:v>
                </c:pt>
                <c:pt idx="124286">
                  <c:v>43.076536857899598</c:v>
                </c:pt>
                <c:pt idx="124287">
                  <c:v>43.076655295910903</c:v>
                </c:pt>
                <c:pt idx="124288">
                  <c:v>43.076773733543</c:v>
                </c:pt>
                <c:pt idx="124289">
                  <c:v>43.0768921707961</c:v>
                </c:pt>
                <c:pt idx="124290">
                  <c:v>43.077010607670097</c:v>
                </c:pt>
                <c:pt idx="124291">
                  <c:v>43.077129044164899</c:v>
                </c:pt>
                <c:pt idx="124292">
                  <c:v>43.077247480280697</c:v>
                </c:pt>
                <c:pt idx="124293">
                  <c:v>43.0773659160173</c:v>
                </c:pt>
                <c:pt idx="124294">
                  <c:v>43.077484351374899</c:v>
                </c:pt>
                <c:pt idx="124295">
                  <c:v>43.077602786353303</c:v>
                </c:pt>
                <c:pt idx="124296">
                  <c:v>43.077721220952597</c:v>
                </c:pt>
                <c:pt idx="124297">
                  <c:v>43.077839655172902</c:v>
                </c:pt>
                <c:pt idx="124298">
                  <c:v>43.077958089013997</c:v>
                </c:pt>
                <c:pt idx="124299">
                  <c:v>43.078076522476103</c:v>
                </c:pt>
                <c:pt idx="124300">
                  <c:v>43.078194955558999</c:v>
                </c:pt>
                <c:pt idx="124301">
                  <c:v>43.078313388262899</c:v>
                </c:pt>
                <c:pt idx="124302">
                  <c:v>43.078431820587703</c:v>
                </c:pt>
                <c:pt idx="124303">
                  <c:v>43.078550252533297</c:v>
                </c:pt>
                <c:pt idx="124304">
                  <c:v>43.078668684099902</c:v>
                </c:pt>
                <c:pt idx="124305">
                  <c:v>43.078787115287398</c:v>
                </c:pt>
                <c:pt idx="124306">
                  <c:v>43.078905546095797</c:v>
                </c:pt>
                <c:pt idx="124307">
                  <c:v>43.0790239765252</c:v>
                </c:pt>
                <c:pt idx="124308">
                  <c:v>43.0791424065754</c:v>
                </c:pt>
                <c:pt idx="124309">
                  <c:v>43.079260836246597</c:v>
                </c:pt>
                <c:pt idx="124310">
                  <c:v>43.079379265538599</c:v>
                </c:pt>
                <c:pt idx="124311">
                  <c:v>43.079497694451597</c:v>
                </c:pt>
                <c:pt idx="124312">
                  <c:v>43.079616122985499</c:v>
                </c:pt>
                <c:pt idx="124313">
                  <c:v>43.079734551140398</c:v>
                </c:pt>
                <c:pt idx="124314">
                  <c:v>43.079852978916101</c:v>
                </c:pt>
                <c:pt idx="124315">
                  <c:v>43.079971406312801</c:v>
                </c:pt>
                <c:pt idx="124316">
                  <c:v>43.080089833330398</c:v>
                </c:pt>
                <c:pt idx="124317">
                  <c:v>43.080208259968899</c:v>
                </c:pt>
                <c:pt idx="124318">
                  <c:v>43.080326686228403</c:v>
                </c:pt>
                <c:pt idx="124319">
                  <c:v>43.080445112108698</c:v>
                </c:pt>
                <c:pt idx="124320">
                  <c:v>43.080563537610097</c:v>
                </c:pt>
                <c:pt idx="124321">
                  <c:v>43.080681962732299</c:v>
                </c:pt>
                <c:pt idx="124322">
                  <c:v>43.080800387475499</c:v>
                </c:pt>
                <c:pt idx="124323">
                  <c:v>43.080918811839602</c:v>
                </c:pt>
                <c:pt idx="124324">
                  <c:v>43.081037235824603</c:v>
                </c:pt>
                <c:pt idx="124325">
                  <c:v>43.0811556594306</c:v>
                </c:pt>
                <c:pt idx="124326">
                  <c:v>43.081274082657501</c:v>
                </c:pt>
                <c:pt idx="124327">
                  <c:v>43.081392505505299</c:v>
                </c:pt>
                <c:pt idx="124328">
                  <c:v>43.081510927974101</c:v>
                </c:pt>
                <c:pt idx="124329">
                  <c:v>43.081629350063899</c:v>
                </c:pt>
                <c:pt idx="124330">
                  <c:v>43.081747771774502</c:v>
                </c:pt>
                <c:pt idx="124331">
                  <c:v>43.081866193106102</c:v>
                </c:pt>
                <c:pt idx="124332">
                  <c:v>43.081984614058698</c:v>
                </c:pt>
                <c:pt idx="124333">
                  <c:v>43.082103034632198</c:v>
                </c:pt>
                <c:pt idx="124334">
                  <c:v>43.082221454826602</c:v>
                </c:pt>
                <c:pt idx="124335">
                  <c:v>43.082339874642003</c:v>
                </c:pt>
                <c:pt idx="124336">
                  <c:v>43.0824582940784</c:v>
                </c:pt>
                <c:pt idx="124337">
                  <c:v>43.082576713135701</c:v>
                </c:pt>
                <c:pt idx="124338">
                  <c:v>43.0826951318139</c:v>
                </c:pt>
                <c:pt idx="124339">
                  <c:v>43.082813550113102</c:v>
                </c:pt>
                <c:pt idx="124340">
                  <c:v>43.0829319680333</c:v>
                </c:pt>
                <c:pt idx="124341">
                  <c:v>43.083050385574403</c:v>
                </c:pt>
                <c:pt idx="124342">
                  <c:v>43.083168802736402</c:v>
                </c:pt>
                <c:pt idx="124343">
                  <c:v>43.083287219519498</c:v>
                </c:pt>
                <c:pt idx="124344">
                  <c:v>43.083405635923398</c:v>
                </c:pt>
                <c:pt idx="124345">
                  <c:v>43.083524051948402</c:v>
                </c:pt>
                <c:pt idx="124346">
                  <c:v>43.083642467594302</c:v>
                </c:pt>
                <c:pt idx="124347">
                  <c:v>43.0837608828611</c:v>
                </c:pt>
                <c:pt idx="124348">
                  <c:v>43.083879297749</c:v>
                </c:pt>
                <c:pt idx="124349">
                  <c:v>43.083997712257698</c:v>
                </c:pt>
                <c:pt idx="124350">
                  <c:v>43.084116126387499</c:v>
                </c:pt>
                <c:pt idx="124351">
                  <c:v>43.084234540138198</c:v>
                </c:pt>
                <c:pt idx="124352">
                  <c:v>43.084352953509899</c:v>
                </c:pt>
                <c:pt idx="124353">
                  <c:v>43.084471366502598</c:v>
                </c:pt>
                <c:pt idx="124354">
                  <c:v>43.0845897791162</c:v>
                </c:pt>
                <c:pt idx="124355">
                  <c:v>43.084708191350799</c:v>
                </c:pt>
                <c:pt idx="124356">
                  <c:v>43.084826603206402</c:v>
                </c:pt>
                <c:pt idx="124357">
                  <c:v>43.084945014682901</c:v>
                </c:pt>
                <c:pt idx="124358">
                  <c:v>43.085063425780397</c:v>
                </c:pt>
                <c:pt idx="124359">
                  <c:v>43.085181836498897</c:v>
                </c:pt>
                <c:pt idx="124360">
                  <c:v>43.085300246838401</c:v>
                </c:pt>
                <c:pt idx="124361">
                  <c:v>43.0854186567989</c:v>
                </c:pt>
                <c:pt idx="124362">
                  <c:v>43.085537066380297</c:v>
                </c:pt>
                <c:pt idx="124363">
                  <c:v>43.085655475582698</c:v>
                </c:pt>
                <c:pt idx="124364">
                  <c:v>43.085773884406102</c:v>
                </c:pt>
                <c:pt idx="124365">
                  <c:v>43.085892292850502</c:v>
                </c:pt>
                <c:pt idx="124366">
                  <c:v>43.086010700915899</c:v>
                </c:pt>
                <c:pt idx="124367">
                  <c:v>43.086129108602201</c:v>
                </c:pt>
                <c:pt idx="124368">
                  <c:v>43.086247515909598</c:v>
                </c:pt>
                <c:pt idx="124369">
                  <c:v>43.086365922837899</c:v>
                </c:pt>
                <c:pt idx="124370">
                  <c:v>43.086484329387197</c:v>
                </c:pt>
                <c:pt idx="124371">
                  <c:v>43.086602735557598</c:v>
                </c:pt>
                <c:pt idx="124372">
                  <c:v>43.086721141348903</c:v>
                </c:pt>
                <c:pt idx="124373">
                  <c:v>43.086839546761198</c:v>
                </c:pt>
                <c:pt idx="124374">
                  <c:v>43.086957951794403</c:v>
                </c:pt>
                <c:pt idx="124375">
                  <c:v>43.087076356448698</c:v>
                </c:pt>
                <c:pt idx="124376">
                  <c:v>43.087194760724003</c:v>
                </c:pt>
                <c:pt idx="124377">
                  <c:v>43.087313164620298</c:v>
                </c:pt>
                <c:pt idx="124378">
                  <c:v>43.087431568137603</c:v>
                </c:pt>
                <c:pt idx="124379">
                  <c:v>43.087549971275898</c:v>
                </c:pt>
                <c:pt idx="124380">
                  <c:v>43.087668374035196</c:v>
                </c:pt>
                <c:pt idx="124381">
                  <c:v>43.087786776415498</c:v>
                </c:pt>
                <c:pt idx="124382">
                  <c:v>43.087905178416797</c:v>
                </c:pt>
                <c:pt idx="124383">
                  <c:v>43.088023580039099</c:v>
                </c:pt>
                <c:pt idx="124384">
                  <c:v>43.088141981282398</c:v>
                </c:pt>
                <c:pt idx="124385">
                  <c:v>43.0882603821467</c:v>
                </c:pt>
                <c:pt idx="124386">
                  <c:v>43.088378782631999</c:v>
                </c:pt>
                <c:pt idx="124387">
                  <c:v>43.088497182738401</c:v>
                </c:pt>
                <c:pt idx="124388">
                  <c:v>43.0886155824657</c:v>
                </c:pt>
                <c:pt idx="124389">
                  <c:v>43.088733981814102</c:v>
                </c:pt>
                <c:pt idx="124390">
                  <c:v>43.088852380783401</c:v>
                </c:pt>
                <c:pt idx="124391">
                  <c:v>43.088970779373803</c:v>
                </c:pt>
                <c:pt idx="124392">
                  <c:v>43.089089177585201</c:v>
                </c:pt>
                <c:pt idx="124393">
                  <c:v>43.089207575417703</c:v>
                </c:pt>
                <c:pt idx="124394">
                  <c:v>43.089325972871102</c:v>
                </c:pt>
                <c:pt idx="124395">
                  <c:v>43.089444369945603</c:v>
                </c:pt>
                <c:pt idx="124396">
                  <c:v>43.089562766641102</c:v>
                </c:pt>
                <c:pt idx="124397">
                  <c:v>43.089681162957604</c:v>
                </c:pt>
                <c:pt idx="124398">
                  <c:v>43.089799558895102</c:v>
                </c:pt>
                <c:pt idx="124399">
                  <c:v>43.089917954453703</c:v>
                </c:pt>
                <c:pt idx="124400">
                  <c:v>43.090036349633301</c:v>
                </c:pt>
                <c:pt idx="124401">
                  <c:v>43.090154744433903</c:v>
                </c:pt>
                <c:pt idx="124402">
                  <c:v>43.090273138855501</c:v>
                </c:pt>
                <c:pt idx="124403">
                  <c:v>43.090391532898202</c:v>
                </c:pt>
                <c:pt idx="124404">
                  <c:v>43.0905099265619</c:v>
                </c:pt>
                <c:pt idx="124405">
                  <c:v>43.090628319846601</c:v>
                </c:pt>
                <c:pt idx="124406">
                  <c:v>43.090746712752399</c:v>
                </c:pt>
                <c:pt idx="124407">
                  <c:v>43.0908651052792</c:v>
                </c:pt>
                <c:pt idx="124408">
                  <c:v>43.090983497426997</c:v>
                </c:pt>
                <c:pt idx="124409">
                  <c:v>43.091101889195897</c:v>
                </c:pt>
                <c:pt idx="124410">
                  <c:v>43.091220280585802</c:v>
                </c:pt>
                <c:pt idx="124411">
                  <c:v>43.091338671596802</c:v>
                </c:pt>
                <c:pt idx="124412">
                  <c:v>43.091457062228798</c:v>
                </c:pt>
                <c:pt idx="124413">
                  <c:v>43.091575452481798</c:v>
                </c:pt>
                <c:pt idx="124414">
                  <c:v>43.091693842355902</c:v>
                </c:pt>
                <c:pt idx="124415">
                  <c:v>43.091812231851002</c:v>
                </c:pt>
                <c:pt idx="124416">
                  <c:v>43.091930620967197</c:v>
                </c:pt>
                <c:pt idx="124417">
                  <c:v>43.092049009704397</c:v>
                </c:pt>
                <c:pt idx="124418">
                  <c:v>43.092167398062699</c:v>
                </c:pt>
                <c:pt idx="124419">
                  <c:v>43.092285786041998</c:v>
                </c:pt>
                <c:pt idx="124420">
                  <c:v>43.0924041736424</c:v>
                </c:pt>
                <c:pt idx="124421">
                  <c:v>43.092522560863799</c:v>
                </c:pt>
                <c:pt idx="124422">
                  <c:v>43.0926409477063</c:v>
                </c:pt>
                <c:pt idx="124423">
                  <c:v>43.092759334169799</c:v>
                </c:pt>
                <c:pt idx="124424">
                  <c:v>43.0928777202544</c:v>
                </c:pt>
                <c:pt idx="124425">
                  <c:v>43.092996105959998</c:v>
                </c:pt>
                <c:pt idx="124426">
                  <c:v>43.093114491286698</c:v>
                </c:pt>
                <c:pt idx="124427">
                  <c:v>43.093232876234502</c:v>
                </c:pt>
                <c:pt idx="124428">
                  <c:v>43.093351260803303</c:v>
                </c:pt>
                <c:pt idx="124429">
                  <c:v>43.093469644993199</c:v>
                </c:pt>
                <c:pt idx="124430">
                  <c:v>43.093588028804099</c:v>
                </c:pt>
                <c:pt idx="124431">
                  <c:v>43.093706412236102</c:v>
                </c:pt>
                <c:pt idx="124432">
                  <c:v>43.093824795289201</c:v>
                </c:pt>
                <c:pt idx="124433">
                  <c:v>43.093943177963297</c:v>
                </c:pt>
                <c:pt idx="124434">
                  <c:v>43.094061560258503</c:v>
                </c:pt>
                <c:pt idx="124435">
                  <c:v>43.094179942174797</c:v>
                </c:pt>
                <c:pt idx="124436">
                  <c:v>43.094298323712103</c:v>
                </c:pt>
                <c:pt idx="124437">
                  <c:v>43.094416704870603</c:v>
                </c:pt>
                <c:pt idx="124438">
                  <c:v>43.094535085650001</c:v>
                </c:pt>
                <c:pt idx="124439">
                  <c:v>43.094653466050602</c:v>
                </c:pt>
                <c:pt idx="124440">
                  <c:v>43.094771846072199</c:v>
                </c:pt>
                <c:pt idx="124441">
                  <c:v>43.094890225714899</c:v>
                </c:pt>
                <c:pt idx="124442">
                  <c:v>43.095008604978702</c:v>
                </c:pt>
                <c:pt idx="124443">
                  <c:v>43.095126983863601</c:v>
                </c:pt>
                <c:pt idx="124444">
                  <c:v>43.095245362369504</c:v>
                </c:pt>
                <c:pt idx="124445">
                  <c:v>43.095363740496602</c:v>
                </c:pt>
                <c:pt idx="124446">
                  <c:v>43.095482118244703</c:v>
                </c:pt>
                <c:pt idx="124447">
                  <c:v>43.095600495613901</c:v>
                </c:pt>
                <c:pt idx="124448">
                  <c:v>43.095718872604103</c:v>
                </c:pt>
                <c:pt idx="124449">
                  <c:v>43.095837249215499</c:v>
                </c:pt>
                <c:pt idx="124450">
                  <c:v>43.095955625447999</c:v>
                </c:pt>
                <c:pt idx="124451">
                  <c:v>43.096074001301503</c:v>
                </c:pt>
                <c:pt idx="124452">
                  <c:v>43.096192376776102</c:v>
                </c:pt>
                <c:pt idx="124453">
                  <c:v>43.096310751871897</c:v>
                </c:pt>
                <c:pt idx="124454">
                  <c:v>43.096429126588703</c:v>
                </c:pt>
                <c:pt idx="124455">
                  <c:v>43.096547500926597</c:v>
                </c:pt>
                <c:pt idx="124456">
                  <c:v>43.096665874885602</c:v>
                </c:pt>
                <c:pt idx="124457">
                  <c:v>43.096784248465703</c:v>
                </c:pt>
                <c:pt idx="124458">
                  <c:v>43.0969026216668</c:v>
                </c:pt>
                <c:pt idx="124459">
                  <c:v>43.0970209944891</c:v>
                </c:pt>
                <c:pt idx="124460">
                  <c:v>43.097139366932502</c:v>
                </c:pt>
                <c:pt idx="124461">
                  <c:v>43.097257738997001</c:v>
                </c:pt>
                <c:pt idx="124462">
                  <c:v>43.097376110682603</c:v>
                </c:pt>
                <c:pt idx="124463">
                  <c:v>43.097494481989301</c:v>
                </c:pt>
                <c:pt idx="124464">
                  <c:v>43.097612852917102</c:v>
                </c:pt>
                <c:pt idx="124465">
                  <c:v>43.097731223465999</c:v>
                </c:pt>
                <c:pt idx="124466">
                  <c:v>43.097849593635999</c:v>
                </c:pt>
                <c:pt idx="124467">
                  <c:v>43.097967963427102</c:v>
                </c:pt>
                <c:pt idx="124468">
                  <c:v>43.098086332839301</c:v>
                </c:pt>
                <c:pt idx="124469">
                  <c:v>43.098204701872703</c:v>
                </c:pt>
                <c:pt idx="124470">
                  <c:v>43.098323070527101</c:v>
                </c:pt>
                <c:pt idx="124471">
                  <c:v>43.098441438802702</c:v>
                </c:pt>
                <c:pt idx="124472">
                  <c:v>43.098559806699299</c:v>
                </c:pt>
                <c:pt idx="124473">
                  <c:v>43.098678174217099</c:v>
                </c:pt>
                <c:pt idx="124474">
                  <c:v>43.098796541356002</c:v>
                </c:pt>
                <c:pt idx="124475">
                  <c:v>43.0989149081161</c:v>
                </c:pt>
                <c:pt idx="124476">
                  <c:v>43.099033274497202</c:v>
                </c:pt>
                <c:pt idx="124477">
                  <c:v>43.0991516404995</c:v>
                </c:pt>
                <c:pt idx="124478">
                  <c:v>43.099270006122801</c:v>
                </c:pt>
                <c:pt idx="124479">
                  <c:v>43.099388371367297</c:v>
                </c:pt>
                <c:pt idx="124480">
                  <c:v>43.099506736233003</c:v>
                </c:pt>
                <c:pt idx="124481">
                  <c:v>43.099625100719699</c:v>
                </c:pt>
                <c:pt idx="124482">
                  <c:v>43.099743464827597</c:v>
                </c:pt>
                <c:pt idx="124483">
                  <c:v>43.099861828556598</c:v>
                </c:pt>
                <c:pt idx="124484">
                  <c:v>43.099980191906702</c:v>
                </c:pt>
                <c:pt idx="124485">
                  <c:v>43.100098554878002</c:v>
                </c:pt>
                <c:pt idx="124486">
                  <c:v>43.100216917470398</c:v>
                </c:pt>
                <c:pt idx="124487">
                  <c:v>43.100335279683897</c:v>
                </c:pt>
                <c:pt idx="124488">
                  <c:v>43.100453641518499</c:v>
                </c:pt>
                <c:pt idx="124489">
                  <c:v>43.100572002974303</c:v>
                </c:pt>
                <c:pt idx="124490">
                  <c:v>43.100690364051303</c:v>
                </c:pt>
                <c:pt idx="124491">
                  <c:v>43.100808724749299</c:v>
                </c:pt>
                <c:pt idx="124492">
                  <c:v>43.100927085068498</c:v>
                </c:pt>
                <c:pt idx="124493">
                  <c:v>43.1010454450089</c:v>
                </c:pt>
                <c:pt idx="124494">
                  <c:v>43.101163804570298</c:v>
                </c:pt>
                <c:pt idx="124495">
                  <c:v>43.101282163752998</c:v>
                </c:pt>
                <c:pt idx="124496">
                  <c:v>43.101400522556702</c:v>
                </c:pt>
                <c:pt idx="124497">
                  <c:v>43.101518880981601</c:v>
                </c:pt>
                <c:pt idx="124498">
                  <c:v>43.101637239027703</c:v>
                </c:pt>
                <c:pt idx="124499">
                  <c:v>43.1017555966949</c:v>
                </c:pt>
                <c:pt idx="124500">
                  <c:v>43.101873953983201</c:v>
                </c:pt>
                <c:pt idx="124501">
                  <c:v>43.101992310892697</c:v>
                </c:pt>
                <c:pt idx="124502">
                  <c:v>43.102110667423403</c:v>
                </c:pt>
                <c:pt idx="124503">
                  <c:v>43.102229023575198</c:v>
                </c:pt>
                <c:pt idx="124504">
                  <c:v>43.102347379348103</c:v>
                </c:pt>
                <c:pt idx="124505">
                  <c:v>43.102465734742196</c:v>
                </c:pt>
                <c:pt idx="124506">
                  <c:v>43.102584089757499</c:v>
                </c:pt>
                <c:pt idx="124507">
                  <c:v>43.102702444393898</c:v>
                </c:pt>
                <c:pt idx="124508">
                  <c:v>43.1028207986515</c:v>
                </c:pt>
                <c:pt idx="124509">
                  <c:v>43.102939152530197</c:v>
                </c:pt>
                <c:pt idx="124510">
                  <c:v>43.103057506030098</c:v>
                </c:pt>
                <c:pt idx="124511">
                  <c:v>43.103175859151101</c:v>
                </c:pt>
                <c:pt idx="124512">
                  <c:v>43.103294211893299</c:v>
                </c:pt>
                <c:pt idx="124513">
                  <c:v>43.103412564256701</c:v>
                </c:pt>
                <c:pt idx="124514">
                  <c:v>43.103530916241297</c:v>
                </c:pt>
                <c:pt idx="124515">
                  <c:v>43.103649267846997</c:v>
                </c:pt>
                <c:pt idx="124516">
                  <c:v>43.1037676190738</c:v>
                </c:pt>
                <c:pt idx="124517">
                  <c:v>43.103885969921897</c:v>
                </c:pt>
                <c:pt idx="124518">
                  <c:v>43.104004320391098</c:v>
                </c:pt>
                <c:pt idx="124519">
                  <c:v>43.104122670481502</c:v>
                </c:pt>
                <c:pt idx="124520">
                  <c:v>43.104241020193001</c:v>
                </c:pt>
                <c:pt idx="124521">
                  <c:v>43.104359369525802</c:v>
                </c:pt>
                <c:pt idx="124522">
                  <c:v>43.1044777184797</c:v>
                </c:pt>
                <c:pt idx="124523">
                  <c:v>43.1045960670547</c:v>
                </c:pt>
                <c:pt idx="124524">
                  <c:v>43.104714415251003</c:v>
                </c:pt>
                <c:pt idx="124525">
                  <c:v>43.104832763068401</c:v>
                </c:pt>
                <c:pt idx="124526">
                  <c:v>43.104951110507102</c:v>
                </c:pt>
                <c:pt idx="124527">
                  <c:v>43.105069457566799</c:v>
                </c:pt>
                <c:pt idx="124528">
                  <c:v>43.105187804247798</c:v>
                </c:pt>
                <c:pt idx="124529">
                  <c:v>43.10530615055</c:v>
                </c:pt>
                <c:pt idx="124530">
                  <c:v>43.105424496473297</c:v>
                </c:pt>
                <c:pt idx="124531">
                  <c:v>43.105542842017798</c:v>
                </c:pt>
                <c:pt idx="124532">
                  <c:v>43.1056611871836</c:v>
                </c:pt>
                <c:pt idx="124533">
                  <c:v>43.105779531970498</c:v>
                </c:pt>
                <c:pt idx="124534">
                  <c:v>43.105897876378499</c:v>
                </c:pt>
                <c:pt idx="124535">
                  <c:v>43.106016220407803</c:v>
                </c:pt>
                <c:pt idx="124536">
                  <c:v>43.106134564058301</c:v>
                </c:pt>
                <c:pt idx="124537">
                  <c:v>43.106252907329903</c:v>
                </c:pt>
                <c:pt idx="124538">
                  <c:v>43.1063712502228</c:v>
                </c:pt>
                <c:pt idx="124539">
                  <c:v>43.106489592736899</c:v>
                </c:pt>
                <c:pt idx="124540">
                  <c:v>43.106607934872102</c:v>
                </c:pt>
                <c:pt idx="124541">
                  <c:v>43.106726276628599</c:v>
                </c:pt>
                <c:pt idx="124542">
                  <c:v>43.1068446180062</c:v>
                </c:pt>
                <c:pt idx="124543">
                  <c:v>43.106962959005003</c:v>
                </c:pt>
                <c:pt idx="124544">
                  <c:v>43.107081299625101</c:v>
                </c:pt>
                <c:pt idx="124545">
                  <c:v>43.107199639866302</c:v>
                </c:pt>
                <c:pt idx="124546">
                  <c:v>43.107317979728798</c:v>
                </c:pt>
                <c:pt idx="124547">
                  <c:v>43.107436319212397</c:v>
                </c:pt>
                <c:pt idx="124548">
                  <c:v>43.107554658317298</c:v>
                </c:pt>
                <c:pt idx="124549">
                  <c:v>43.107672997043402</c:v>
                </c:pt>
                <c:pt idx="124550">
                  <c:v>43.107791335390601</c:v>
                </c:pt>
                <c:pt idx="124551">
                  <c:v>43.107909673359103</c:v>
                </c:pt>
                <c:pt idx="124552">
                  <c:v>43.1080280109488</c:v>
                </c:pt>
                <c:pt idx="124553">
                  <c:v>43.1081463481597</c:v>
                </c:pt>
                <c:pt idx="124554">
                  <c:v>43.108264684991802</c:v>
                </c:pt>
                <c:pt idx="124555">
                  <c:v>43.108383021445199</c:v>
                </c:pt>
                <c:pt idx="124556">
                  <c:v>43.1085013575197</c:v>
                </c:pt>
                <c:pt idx="124557">
                  <c:v>43.108619693215502</c:v>
                </c:pt>
                <c:pt idx="124558">
                  <c:v>43.1087380285325</c:v>
                </c:pt>
                <c:pt idx="124559">
                  <c:v>43.1088563634707</c:v>
                </c:pt>
                <c:pt idx="124560">
                  <c:v>43.108974698030103</c:v>
                </c:pt>
                <c:pt idx="124561">
                  <c:v>43.109093032210801</c:v>
                </c:pt>
                <c:pt idx="124562">
                  <c:v>43.109211366012602</c:v>
                </c:pt>
                <c:pt idx="124563">
                  <c:v>43.109329699435698</c:v>
                </c:pt>
                <c:pt idx="124564">
                  <c:v>43.109448032480003</c:v>
                </c:pt>
                <c:pt idx="124565">
                  <c:v>43.109566365145596</c:v>
                </c:pt>
                <c:pt idx="124566">
                  <c:v>43.1096846974324</c:v>
                </c:pt>
                <c:pt idx="124567">
                  <c:v>43.109803029340398</c:v>
                </c:pt>
                <c:pt idx="124568">
                  <c:v>43.109921360869599</c:v>
                </c:pt>
                <c:pt idx="124569">
                  <c:v>43.110039692020102</c:v>
                </c:pt>
                <c:pt idx="124570">
                  <c:v>43.110158022791801</c:v>
                </c:pt>
                <c:pt idx="124571">
                  <c:v>43.110276353184702</c:v>
                </c:pt>
                <c:pt idx="124572">
                  <c:v>43.110394683198898</c:v>
                </c:pt>
                <c:pt idx="124573">
                  <c:v>43.110513012834303</c:v>
                </c:pt>
                <c:pt idx="124574">
                  <c:v>43.110631342090898</c:v>
                </c:pt>
                <c:pt idx="124575">
                  <c:v>43.110749670968801</c:v>
                </c:pt>
                <c:pt idx="124576">
                  <c:v>43.110867999467899</c:v>
                </c:pt>
                <c:pt idx="124577">
                  <c:v>43.110986327588201</c:v>
                </c:pt>
                <c:pt idx="124578">
                  <c:v>43.111104655329797</c:v>
                </c:pt>
                <c:pt idx="124579">
                  <c:v>43.111222982692702</c:v>
                </c:pt>
                <c:pt idx="124580">
                  <c:v>43.111341309676803</c:v>
                </c:pt>
                <c:pt idx="124581">
                  <c:v>43.111459636282099</c:v>
                </c:pt>
                <c:pt idx="124582">
                  <c:v>43.111577962508697</c:v>
                </c:pt>
                <c:pt idx="124583">
                  <c:v>43.111696288356498</c:v>
                </c:pt>
                <c:pt idx="124584">
                  <c:v>43.111814613825601</c:v>
                </c:pt>
                <c:pt idx="124585">
                  <c:v>43.111932938915899</c:v>
                </c:pt>
                <c:pt idx="124586">
                  <c:v>43.1120512636275</c:v>
                </c:pt>
                <c:pt idx="124587">
                  <c:v>43.112169587960302</c:v>
                </c:pt>
                <c:pt idx="124588">
                  <c:v>43.1122879119144</c:v>
                </c:pt>
                <c:pt idx="124589">
                  <c:v>43.1124062354898</c:v>
                </c:pt>
                <c:pt idx="124590">
                  <c:v>43.112524558686403</c:v>
                </c:pt>
                <c:pt idx="124591">
                  <c:v>43.1126428815042</c:v>
                </c:pt>
                <c:pt idx="124592">
                  <c:v>43.1127612039434</c:v>
                </c:pt>
                <c:pt idx="124593">
                  <c:v>43.112879526003702</c:v>
                </c:pt>
                <c:pt idx="124594">
                  <c:v>43.112997847685399</c:v>
                </c:pt>
                <c:pt idx="124595">
                  <c:v>43.113116168988299</c:v>
                </c:pt>
                <c:pt idx="124596">
                  <c:v>43.113234489912401</c:v>
                </c:pt>
                <c:pt idx="124597">
                  <c:v>43.113352810457897</c:v>
                </c:pt>
                <c:pt idx="124598">
                  <c:v>43.113471130624603</c:v>
                </c:pt>
                <c:pt idx="124599">
                  <c:v>43.113589450412498</c:v>
                </c:pt>
                <c:pt idx="124600">
                  <c:v>43.113707769821801</c:v>
                </c:pt>
                <c:pt idx="124601">
                  <c:v>43.113826088852299</c:v>
                </c:pt>
                <c:pt idx="124602">
                  <c:v>43.1139444075041</c:v>
                </c:pt>
                <c:pt idx="124603">
                  <c:v>43.114062725777103</c:v>
                </c:pt>
                <c:pt idx="124604">
                  <c:v>43.114181043671401</c:v>
                </c:pt>
                <c:pt idx="124605">
                  <c:v>43.114299361187001</c:v>
                </c:pt>
                <c:pt idx="124606">
                  <c:v>43.114417678323903</c:v>
                </c:pt>
                <c:pt idx="124607">
                  <c:v>43.1145359950821</c:v>
                </c:pt>
                <c:pt idx="124608">
                  <c:v>43.1146543114615</c:v>
                </c:pt>
                <c:pt idx="124609">
                  <c:v>43.114772627462202</c:v>
                </c:pt>
                <c:pt idx="124610">
                  <c:v>43.114890943084198</c:v>
                </c:pt>
                <c:pt idx="124611">
                  <c:v>43.115009258327497</c:v>
                </c:pt>
                <c:pt idx="124612">
                  <c:v>43.115127573191998</c:v>
                </c:pt>
                <c:pt idx="124613">
                  <c:v>43.115245887677901</c:v>
                </c:pt>
                <c:pt idx="124614">
                  <c:v>43.115364201784999</c:v>
                </c:pt>
                <c:pt idx="124615">
                  <c:v>43.115482515513399</c:v>
                </c:pt>
                <c:pt idx="124616">
                  <c:v>43.115600828863101</c:v>
                </c:pt>
                <c:pt idx="124617">
                  <c:v>43.115719141834099</c:v>
                </c:pt>
                <c:pt idx="124618">
                  <c:v>43.115837454426398</c:v>
                </c:pt>
                <c:pt idx="124619">
                  <c:v>43.115955766639999</c:v>
                </c:pt>
                <c:pt idx="124620">
                  <c:v>43.116074078474803</c:v>
                </c:pt>
                <c:pt idx="124621">
                  <c:v>43.116192389931001</c:v>
                </c:pt>
                <c:pt idx="124622">
                  <c:v>43.116310701008501</c:v>
                </c:pt>
                <c:pt idx="124623">
                  <c:v>43.116429011707197</c:v>
                </c:pt>
                <c:pt idx="124624">
                  <c:v>43.116547322027301</c:v>
                </c:pt>
                <c:pt idx="124625">
                  <c:v>43.116665631968601</c:v>
                </c:pt>
                <c:pt idx="124626">
                  <c:v>43.116783941531303</c:v>
                </c:pt>
                <c:pt idx="124627">
                  <c:v>43.116902250715199</c:v>
                </c:pt>
                <c:pt idx="124628">
                  <c:v>43.117020559520498</c:v>
                </c:pt>
                <c:pt idx="124629">
                  <c:v>43.117138867946998</c:v>
                </c:pt>
                <c:pt idx="124630">
                  <c:v>43.117257175994901</c:v>
                </c:pt>
                <c:pt idx="124631">
                  <c:v>43.117375483664098</c:v>
                </c:pt>
                <c:pt idx="124632">
                  <c:v>43.117493790954597</c:v>
                </c:pt>
                <c:pt idx="124633">
                  <c:v>43.117612097866299</c:v>
                </c:pt>
                <c:pt idx="124634">
                  <c:v>43.117730404399403</c:v>
                </c:pt>
                <c:pt idx="124635">
                  <c:v>43.117848710553901</c:v>
                </c:pt>
                <c:pt idx="124636">
                  <c:v>43.117967016329601</c:v>
                </c:pt>
                <c:pt idx="124637">
                  <c:v>43.118085321726603</c:v>
                </c:pt>
                <c:pt idx="124638">
                  <c:v>43.118203626745</c:v>
                </c:pt>
                <c:pt idx="124639">
                  <c:v>43.1183219313846</c:v>
                </c:pt>
                <c:pt idx="124640">
                  <c:v>43.1184402356456</c:v>
                </c:pt>
                <c:pt idx="124641">
                  <c:v>43.118558539527903</c:v>
                </c:pt>
                <c:pt idx="124642">
                  <c:v>43.118676843031501</c:v>
                </c:pt>
                <c:pt idx="124643">
                  <c:v>43.118795146156501</c:v>
                </c:pt>
                <c:pt idx="124644">
                  <c:v>43.118913448902802</c:v>
                </c:pt>
                <c:pt idx="124645">
                  <c:v>43.119031751270398</c:v>
                </c:pt>
                <c:pt idx="124646">
                  <c:v>43.119150053259297</c:v>
                </c:pt>
                <c:pt idx="124647">
                  <c:v>43.119268354869497</c:v>
                </c:pt>
                <c:pt idx="124648">
                  <c:v>43.119386656101099</c:v>
                </c:pt>
                <c:pt idx="124649">
                  <c:v>43.119504956954003</c:v>
                </c:pt>
                <c:pt idx="124650">
                  <c:v>43.119623257428202</c:v>
                </c:pt>
                <c:pt idx="124651">
                  <c:v>43.119741557523803</c:v>
                </c:pt>
                <c:pt idx="124652">
                  <c:v>43.119859857240698</c:v>
                </c:pt>
                <c:pt idx="124653">
                  <c:v>43.119978156578902</c:v>
                </c:pt>
                <c:pt idx="124654">
                  <c:v>43.120096455538402</c:v>
                </c:pt>
                <c:pt idx="124655">
                  <c:v>43.120214754119303</c:v>
                </c:pt>
                <c:pt idx="124656">
                  <c:v>43.120333052321598</c:v>
                </c:pt>
                <c:pt idx="124657">
                  <c:v>43.120451350145103</c:v>
                </c:pt>
                <c:pt idx="124658">
                  <c:v>43.120569647590003</c:v>
                </c:pt>
                <c:pt idx="124659">
                  <c:v>43.120687944656297</c:v>
                </c:pt>
                <c:pt idx="124660">
                  <c:v>43.1208062413439</c:v>
                </c:pt>
                <c:pt idx="124661">
                  <c:v>43.120924537652797</c:v>
                </c:pt>
                <c:pt idx="124662">
                  <c:v>43.121042833583097</c:v>
                </c:pt>
                <c:pt idx="124663">
                  <c:v>43.121161129134698</c:v>
                </c:pt>
                <c:pt idx="124664">
                  <c:v>43.121279424307602</c:v>
                </c:pt>
                <c:pt idx="124665">
                  <c:v>43.121397719101999</c:v>
                </c:pt>
                <c:pt idx="124666">
                  <c:v>43.121516013517599</c:v>
                </c:pt>
                <c:pt idx="124667">
                  <c:v>43.121634307554601</c:v>
                </c:pt>
                <c:pt idx="124668">
                  <c:v>43.121752601212997</c:v>
                </c:pt>
                <c:pt idx="124669">
                  <c:v>43.121870894492702</c:v>
                </c:pt>
                <c:pt idx="124670">
                  <c:v>43.121989187393801</c:v>
                </c:pt>
                <c:pt idx="124671">
                  <c:v>43.122107479916203</c:v>
                </c:pt>
                <c:pt idx="124672">
                  <c:v>43.122225772059998</c:v>
                </c:pt>
                <c:pt idx="124673">
                  <c:v>43.122344063825103</c:v>
                </c:pt>
                <c:pt idx="124674">
                  <c:v>43.122462355211603</c:v>
                </c:pt>
                <c:pt idx="124675">
                  <c:v>43.122580646219497</c:v>
                </c:pt>
                <c:pt idx="124676">
                  <c:v>43.1226989368487</c:v>
                </c:pt>
                <c:pt idx="124677">
                  <c:v>43.122817227099297</c:v>
                </c:pt>
                <c:pt idx="124678">
                  <c:v>43.122935516971197</c:v>
                </c:pt>
                <c:pt idx="124679">
                  <c:v>43.123053806464497</c:v>
                </c:pt>
                <c:pt idx="124680">
                  <c:v>43.1231720955792</c:v>
                </c:pt>
                <c:pt idx="124681">
                  <c:v>43.123290384315297</c:v>
                </c:pt>
                <c:pt idx="124682">
                  <c:v>43.123408672672703</c:v>
                </c:pt>
                <c:pt idx="124683">
                  <c:v>43.123526960651397</c:v>
                </c:pt>
                <c:pt idx="124684">
                  <c:v>43.123645248251599</c:v>
                </c:pt>
                <c:pt idx="124685">
                  <c:v>43.123763535473103</c:v>
                </c:pt>
                <c:pt idx="124686">
                  <c:v>43.123881822316001</c:v>
                </c:pt>
                <c:pt idx="124687">
                  <c:v>43.124000108780301</c:v>
                </c:pt>
                <c:pt idx="124688">
                  <c:v>43.124118394865903</c:v>
                </c:pt>
                <c:pt idx="124689">
                  <c:v>43.124236680572999</c:v>
                </c:pt>
                <c:pt idx="124690">
                  <c:v>43.124354965901396</c:v>
                </c:pt>
                <c:pt idx="124691">
                  <c:v>43.124473250851104</c:v>
                </c:pt>
                <c:pt idx="124692">
                  <c:v>43.124591535422297</c:v>
                </c:pt>
                <c:pt idx="124693">
                  <c:v>43.1247098196148</c:v>
                </c:pt>
                <c:pt idx="124694">
                  <c:v>43.124828103428797</c:v>
                </c:pt>
                <c:pt idx="124695">
                  <c:v>43.124946386864103</c:v>
                </c:pt>
                <c:pt idx="124696">
                  <c:v>43.125064669920803</c:v>
                </c:pt>
                <c:pt idx="124697">
                  <c:v>43.125182952598799</c:v>
                </c:pt>
                <c:pt idx="124698">
                  <c:v>43.125301234898302</c:v>
                </c:pt>
                <c:pt idx="124699">
                  <c:v>43.1254195168192</c:v>
                </c:pt>
                <c:pt idx="124700">
                  <c:v>43.1255377983614</c:v>
                </c:pt>
                <c:pt idx="124701">
                  <c:v>43.125656079525001</c:v>
                </c:pt>
                <c:pt idx="124702">
                  <c:v>43.125774360310103</c:v>
                </c:pt>
                <c:pt idx="124703">
                  <c:v>43.125892640716501</c:v>
                </c:pt>
                <c:pt idx="124704">
                  <c:v>43.126010920744299</c:v>
                </c:pt>
                <c:pt idx="124705">
                  <c:v>43.1261292003935</c:v>
                </c:pt>
                <c:pt idx="124706">
                  <c:v>43.126247479664201</c:v>
                </c:pt>
                <c:pt idx="124707">
                  <c:v>43.126365758556197</c:v>
                </c:pt>
                <c:pt idx="124708">
                  <c:v>43.126484037069602</c:v>
                </c:pt>
                <c:pt idx="124709">
                  <c:v>43.126602315204401</c:v>
                </c:pt>
                <c:pt idx="124710">
                  <c:v>43.126720592960602</c:v>
                </c:pt>
                <c:pt idx="124711">
                  <c:v>43.126838870338197</c:v>
                </c:pt>
                <c:pt idx="124712">
                  <c:v>43.126957147337201</c:v>
                </c:pt>
                <c:pt idx="124713">
                  <c:v>43.127075423957699</c:v>
                </c:pt>
                <c:pt idx="124714">
                  <c:v>43.127193700199498</c:v>
                </c:pt>
                <c:pt idx="124715">
                  <c:v>43.1273119760627</c:v>
                </c:pt>
                <c:pt idx="124716">
                  <c:v>43.127430251547402</c:v>
                </c:pt>
                <c:pt idx="124717">
                  <c:v>43.127548526653499</c:v>
                </c:pt>
                <c:pt idx="124718">
                  <c:v>43.127666801380897</c:v>
                </c:pt>
                <c:pt idx="124719">
                  <c:v>43.127785075729797</c:v>
                </c:pt>
                <c:pt idx="124720">
                  <c:v>43.127903349700098</c:v>
                </c:pt>
                <c:pt idx="124721">
                  <c:v>43.1280216232919</c:v>
                </c:pt>
                <c:pt idx="124722">
                  <c:v>43.128139896504997</c:v>
                </c:pt>
                <c:pt idx="124723">
                  <c:v>43.128258169339503</c:v>
                </c:pt>
                <c:pt idx="124724">
                  <c:v>43.128376441795503</c:v>
                </c:pt>
                <c:pt idx="124725">
                  <c:v>43.128494713872897</c:v>
                </c:pt>
                <c:pt idx="124726">
                  <c:v>43.128612985571699</c:v>
                </c:pt>
                <c:pt idx="124727">
                  <c:v>43.128731256892003</c:v>
                </c:pt>
                <c:pt idx="124728">
                  <c:v>43.128849527833601</c:v>
                </c:pt>
                <c:pt idx="124729">
                  <c:v>43.128967798396701</c:v>
                </c:pt>
                <c:pt idx="124730">
                  <c:v>43.129086068581202</c:v>
                </c:pt>
                <c:pt idx="124731">
                  <c:v>43.129204338387197</c:v>
                </c:pt>
                <c:pt idx="124732">
                  <c:v>43.129322607814501</c:v>
                </c:pt>
                <c:pt idx="124733">
                  <c:v>43.129440876863299</c:v>
                </c:pt>
                <c:pt idx="124734">
                  <c:v>43.129559145533598</c:v>
                </c:pt>
                <c:pt idx="124735">
                  <c:v>43.129677413825199</c:v>
                </c:pt>
                <c:pt idx="124736">
                  <c:v>43.129795681738301</c:v>
                </c:pt>
                <c:pt idx="124737">
                  <c:v>43.129913949272897</c:v>
                </c:pt>
                <c:pt idx="124738">
                  <c:v>43.130032216428802</c:v>
                </c:pt>
                <c:pt idx="124739">
                  <c:v>43.130150483206201</c:v>
                </c:pt>
                <c:pt idx="124740">
                  <c:v>43.130268749605101</c:v>
                </c:pt>
                <c:pt idx="124741">
                  <c:v>43.130387015625402</c:v>
                </c:pt>
                <c:pt idx="124742">
                  <c:v>43.130505281267098</c:v>
                </c:pt>
                <c:pt idx="124743">
                  <c:v>43.130623546530302</c:v>
                </c:pt>
                <c:pt idx="124744">
                  <c:v>43.1307418114149</c:v>
                </c:pt>
                <c:pt idx="124745">
                  <c:v>43.1308600759209</c:v>
                </c:pt>
                <c:pt idx="124746">
                  <c:v>43.130978340048401</c:v>
                </c:pt>
                <c:pt idx="124747">
                  <c:v>43.131096603797403</c:v>
                </c:pt>
                <c:pt idx="124748">
                  <c:v>43.131214867167799</c:v>
                </c:pt>
                <c:pt idx="124749">
                  <c:v>43.131333130159597</c:v>
                </c:pt>
                <c:pt idx="124750">
                  <c:v>43.131451392772902</c:v>
                </c:pt>
                <c:pt idx="124751">
                  <c:v>43.131569655007702</c:v>
                </c:pt>
                <c:pt idx="124752">
                  <c:v>43.131687916863903</c:v>
                </c:pt>
                <c:pt idx="124753">
                  <c:v>43.131806178341499</c:v>
                </c:pt>
                <c:pt idx="124754">
                  <c:v>43.131924439440603</c:v>
                </c:pt>
                <c:pt idx="124755">
                  <c:v>43.1320427001612</c:v>
                </c:pt>
                <c:pt idx="124756">
                  <c:v>43.132160960503199</c:v>
                </c:pt>
                <c:pt idx="124757">
                  <c:v>43.1322792204667</c:v>
                </c:pt>
                <c:pt idx="124758">
                  <c:v>43.132397480051701</c:v>
                </c:pt>
                <c:pt idx="124759">
                  <c:v>43.132515739258103</c:v>
                </c:pt>
                <c:pt idx="124760">
                  <c:v>43.132633998086</c:v>
                </c:pt>
                <c:pt idx="124761">
                  <c:v>43.132752256535298</c:v>
                </c:pt>
                <c:pt idx="124762">
                  <c:v>43.132870514606097</c:v>
                </c:pt>
                <c:pt idx="124763">
                  <c:v>43.132988772298397</c:v>
                </c:pt>
                <c:pt idx="124764">
                  <c:v>43.133107029612098</c:v>
                </c:pt>
                <c:pt idx="124765">
                  <c:v>43.133225286547301</c:v>
                </c:pt>
                <c:pt idx="124766">
                  <c:v>43.133343543103997</c:v>
                </c:pt>
                <c:pt idx="124767">
                  <c:v>43.133461799282102</c:v>
                </c:pt>
                <c:pt idx="124768">
                  <c:v>43.133580055081701</c:v>
                </c:pt>
                <c:pt idx="124769">
                  <c:v>43.133698310502801</c:v>
                </c:pt>
                <c:pt idx="124770">
                  <c:v>43.133816565545402</c:v>
                </c:pt>
                <c:pt idx="124771">
                  <c:v>43.133934820209397</c:v>
                </c:pt>
                <c:pt idx="124772">
                  <c:v>43.134053074494901</c:v>
                </c:pt>
                <c:pt idx="124773">
                  <c:v>43.134171328401898</c:v>
                </c:pt>
                <c:pt idx="124774">
                  <c:v>43.134289581930403</c:v>
                </c:pt>
                <c:pt idx="124775">
                  <c:v>43.134407835080403</c:v>
                </c:pt>
                <c:pt idx="124776">
                  <c:v>43.134526087851803</c:v>
                </c:pt>
                <c:pt idx="124777">
                  <c:v>43.134644340244698</c:v>
                </c:pt>
                <c:pt idx="124778">
                  <c:v>43.134762592259101</c:v>
                </c:pt>
                <c:pt idx="124779">
                  <c:v>43.134880843894997</c:v>
                </c:pt>
                <c:pt idx="124780">
                  <c:v>43.134999095152402</c:v>
                </c:pt>
                <c:pt idx="124781">
                  <c:v>43.135117346031301</c:v>
                </c:pt>
                <c:pt idx="124782">
                  <c:v>43.1352355965317</c:v>
                </c:pt>
                <c:pt idx="124783">
                  <c:v>43.135353846653501</c:v>
                </c:pt>
                <c:pt idx="124784">
                  <c:v>43.135472096396803</c:v>
                </c:pt>
                <c:pt idx="124785">
                  <c:v>43.135590345761699</c:v>
                </c:pt>
                <c:pt idx="124786">
                  <c:v>43.135708594748003</c:v>
                </c:pt>
                <c:pt idx="124787">
                  <c:v>43.135826843355801</c:v>
                </c:pt>
                <c:pt idx="124788">
                  <c:v>43.135945091585199</c:v>
                </c:pt>
                <c:pt idx="124789">
                  <c:v>43.136063339435999</c:v>
                </c:pt>
                <c:pt idx="124790">
                  <c:v>43.1361815869083</c:v>
                </c:pt>
                <c:pt idx="124791">
                  <c:v>43.136299834002102</c:v>
                </c:pt>
                <c:pt idx="124792">
                  <c:v>43.136418080717398</c:v>
                </c:pt>
                <c:pt idx="124793">
                  <c:v>43.136536327054301</c:v>
                </c:pt>
                <c:pt idx="124794">
                  <c:v>43.136654573012599</c:v>
                </c:pt>
                <c:pt idx="124795">
                  <c:v>43.136772818592398</c:v>
                </c:pt>
                <c:pt idx="124796">
                  <c:v>43.136891063793797</c:v>
                </c:pt>
                <c:pt idx="124797">
                  <c:v>43.137009308616598</c:v>
                </c:pt>
                <c:pt idx="124798">
                  <c:v>43.137127553060999</c:v>
                </c:pt>
                <c:pt idx="124799">
                  <c:v>43.137245797126802</c:v>
                </c:pt>
                <c:pt idx="124800">
                  <c:v>43.137364040814198</c:v>
                </c:pt>
                <c:pt idx="124801">
                  <c:v>43.137482284123102</c:v>
                </c:pt>
                <c:pt idx="124802">
                  <c:v>43.1376005270535</c:v>
                </c:pt>
                <c:pt idx="124803">
                  <c:v>43.137718769605399</c:v>
                </c:pt>
                <c:pt idx="124804">
                  <c:v>43.137837011778799</c:v>
                </c:pt>
                <c:pt idx="124805">
                  <c:v>43.1379552535738</c:v>
                </c:pt>
                <c:pt idx="124806">
                  <c:v>43.138073494990302</c:v>
                </c:pt>
                <c:pt idx="124807">
                  <c:v>43.138191736028297</c:v>
                </c:pt>
                <c:pt idx="124808">
                  <c:v>43.1383099766878</c:v>
                </c:pt>
                <c:pt idx="124809">
                  <c:v>43.138428216968798</c:v>
                </c:pt>
                <c:pt idx="124810">
                  <c:v>43.138546456871403</c:v>
                </c:pt>
                <c:pt idx="124811">
                  <c:v>43.138664696395402</c:v>
                </c:pt>
                <c:pt idx="124812">
                  <c:v>43.138782935541002</c:v>
                </c:pt>
                <c:pt idx="124813">
                  <c:v>43.138901174308202</c:v>
                </c:pt>
                <c:pt idx="124814">
                  <c:v>43.139019412696797</c:v>
                </c:pt>
                <c:pt idx="124815">
                  <c:v>43.139137650706999</c:v>
                </c:pt>
                <c:pt idx="124816">
                  <c:v>43.139255888338802</c:v>
                </c:pt>
                <c:pt idx="124817">
                  <c:v>43.139374125591999</c:v>
                </c:pt>
                <c:pt idx="124818">
                  <c:v>43.139492362466797</c:v>
                </c:pt>
                <c:pt idx="124819">
                  <c:v>43.139610598963102</c:v>
                </c:pt>
                <c:pt idx="124820">
                  <c:v>43.139728835081002</c:v>
                </c:pt>
                <c:pt idx="124821">
                  <c:v>43.139847070820402</c:v>
                </c:pt>
                <c:pt idx="124822">
                  <c:v>43.139965306181303</c:v>
                </c:pt>
                <c:pt idx="124823">
                  <c:v>43.140083541163797</c:v>
                </c:pt>
                <c:pt idx="124824">
                  <c:v>43.1402017757678</c:v>
                </c:pt>
                <c:pt idx="124825">
                  <c:v>43.140320009993303</c:v>
                </c:pt>
                <c:pt idx="124826">
                  <c:v>43.1404382438404</c:v>
                </c:pt>
                <c:pt idx="124827">
                  <c:v>43.140556477309097</c:v>
                </c:pt>
                <c:pt idx="124828">
                  <c:v>43.140674710399303</c:v>
                </c:pt>
                <c:pt idx="124829">
                  <c:v>43.140792943111002</c:v>
                </c:pt>
                <c:pt idx="124830">
                  <c:v>43.140911175444302</c:v>
                </c:pt>
                <c:pt idx="124831">
                  <c:v>43.141029407399103</c:v>
                </c:pt>
                <c:pt idx="124832">
                  <c:v>43.141147638975497</c:v>
                </c:pt>
                <c:pt idx="124833">
                  <c:v>43.141265870173399</c:v>
                </c:pt>
                <c:pt idx="124834">
                  <c:v>43.141384100992902</c:v>
                </c:pt>
                <c:pt idx="124835">
                  <c:v>43.141502331433898</c:v>
                </c:pt>
                <c:pt idx="124836">
                  <c:v>43.141620561496502</c:v>
                </c:pt>
                <c:pt idx="124837">
                  <c:v>43.1417387911806</c:v>
                </c:pt>
                <c:pt idx="124838">
                  <c:v>43.141857020486299</c:v>
                </c:pt>
                <c:pt idx="124839">
                  <c:v>43.141975249413598</c:v>
                </c:pt>
                <c:pt idx="124840">
                  <c:v>43.142093477962398</c:v>
                </c:pt>
                <c:pt idx="124841">
                  <c:v>43.142211706132798</c:v>
                </c:pt>
                <c:pt idx="124842">
                  <c:v>43.142329933924799</c:v>
                </c:pt>
                <c:pt idx="124843">
                  <c:v>43.142448161338301</c:v>
                </c:pt>
                <c:pt idx="124844">
                  <c:v>43.142566388373297</c:v>
                </c:pt>
                <c:pt idx="124845">
                  <c:v>43.142684615029999</c:v>
                </c:pt>
                <c:pt idx="124846">
                  <c:v>43.142802841308203</c:v>
                </c:pt>
                <c:pt idx="124847">
                  <c:v>43.142921067208</c:v>
                </c:pt>
                <c:pt idx="124848">
                  <c:v>43.143039292729298</c:v>
                </c:pt>
                <c:pt idx="124849">
                  <c:v>43.143157517872197</c:v>
                </c:pt>
                <c:pt idx="124850">
                  <c:v>43.143275742636703</c:v>
                </c:pt>
                <c:pt idx="124851">
                  <c:v>43.143393967022803</c:v>
                </c:pt>
                <c:pt idx="124852">
                  <c:v>43.143512191030403</c:v>
                </c:pt>
                <c:pt idx="124853">
                  <c:v>43.143630414659597</c:v>
                </c:pt>
                <c:pt idx="124854">
                  <c:v>43.143748637910399</c:v>
                </c:pt>
                <c:pt idx="124855">
                  <c:v>43.143866860782801</c:v>
                </c:pt>
                <c:pt idx="124856">
                  <c:v>43.143985083276696</c:v>
                </c:pt>
                <c:pt idx="124857">
                  <c:v>43.1441033053922</c:v>
                </c:pt>
                <c:pt idx="124858">
                  <c:v>43.144221527129297</c:v>
                </c:pt>
                <c:pt idx="124859">
                  <c:v>43.144339748488001</c:v>
                </c:pt>
                <c:pt idx="124860">
                  <c:v>43.144457969468299</c:v>
                </c:pt>
                <c:pt idx="124861">
                  <c:v>43.144576190070097</c:v>
                </c:pt>
                <c:pt idx="124862">
                  <c:v>43.144694410293603</c:v>
                </c:pt>
                <c:pt idx="124863">
                  <c:v>43.144812630138603</c:v>
                </c:pt>
                <c:pt idx="124864">
                  <c:v>43.144930849605203</c:v>
                </c:pt>
                <c:pt idx="124865">
                  <c:v>43.145049068693403</c:v>
                </c:pt>
                <c:pt idx="124866">
                  <c:v>43.145167287403197</c:v>
                </c:pt>
                <c:pt idx="124867">
                  <c:v>43.145285505734599</c:v>
                </c:pt>
                <c:pt idx="124868">
                  <c:v>43.1454037236876</c:v>
                </c:pt>
                <c:pt idx="124869">
                  <c:v>43.145521941262203</c:v>
                </c:pt>
                <c:pt idx="124870">
                  <c:v>43.145640158458399</c:v>
                </c:pt>
                <c:pt idx="124871">
                  <c:v>43.145758375276102</c:v>
                </c:pt>
                <c:pt idx="124872">
                  <c:v>43.145876591715499</c:v>
                </c:pt>
                <c:pt idx="124873">
                  <c:v>43.145994807776503</c:v>
                </c:pt>
                <c:pt idx="124874">
                  <c:v>43.146113023459101</c:v>
                </c:pt>
                <c:pt idx="124875">
                  <c:v>43.1462312387632</c:v>
                </c:pt>
                <c:pt idx="124876">
                  <c:v>43.146349453688998</c:v>
                </c:pt>
                <c:pt idx="124877">
                  <c:v>43.146467668236397</c:v>
                </c:pt>
                <c:pt idx="124878">
                  <c:v>43.146585882405397</c:v>
                </c:pt>
                <c:pt idx="124879">
                  <c:v>43.146704096195997</c:v>
                </c:pt>
                <c:pt idx="124880">
                  <c:v>43.146822309608197</c:v>
                </c:pt>
                <c:pt idx="124881">
                  <c:v>43.146940522641998</c:v>
                </c:pt>
                <c:pt idx="124882">
                  <c:v>43.147058735297399</c:v>
                </c:pt>
                <c:pt idx="124883">
                  <c:v>43.147176947574501</c:v>
                </c:pt>
                <c:pt idx="124884">
                  <c:v>43.147295159473103</c:v>
                </c:pt>
                <c:pt idx="124885">
                  <c:v>43.147413370993398</c:v>
                </c:pt>
                <c:pt idx="124886">
                  <c:v>43.147531582135201</c:v>
                </c:pt>
                <c:pt idx="124887">
                  <c:v>43.147649792898697</c:v>
                </c:pt>
                <c:pt idx="124888">
                  <c:v>43.1477680032839</c:v>
                </c:pt>
                <c:pt idx="124889">
                  <c:v>43.147886213290597</c:v>
                </c:pt>
                <c:pt idx="124890">
                  <c:v>43.148004422918902</c:v>
                </c:pt>
                <c:pt idx="124891">
                  <c:v>43.148122632168899</c:v>
                </c:pt>
                <c:pt idx="124892">
                  <c:v>43.148240841040497</c:v>
                </c:pt>
                <c:pt idx="124893">
                  <c:v>43.148359049533703</c:v>
                </c:pt>
                <c:pt idx="124894">
                  <c:v>43.148477257648601</c:v>
                </c:pt>
                <c:pt idx="124895">
                  <c:v>43.148595465385</c:v>
                </c:pt>
                <c:pt idx="124896">
                  <c:v>43.148713672743199</c:v>
                </c:pt>
                <c:pt idx="124897">
                  <c:v>43.148831879722898</c:v>
                </c:pt>
                <c:pt idx="124898">
                  <c:v>43.148950086324199</c:v>
                </c:pt>
                <c:pt idx="124899">
                  <c:v>43.149068292547199</c:v>
                </c:pt>
                <c:pt idx="124900">
                  <c:v>43.149186498391899</c:v>
                </c:pt>
                <c:pt idx="124901">
                  <c:v>43.1493047038581</c:v>
                </c:pt>
                <c:pt idx="124902">
                  <c:v>43.149422908946001</c:v>
                </c:pt>
                <c:pt idx="124903">
                  <c:v>43.149541113655502</c:v>
                </c:pt>
                <c:pt idx="124904">
                  <c:v>43.149659317986703</c:v>
                </c:pt>
                <c:pt idx="124905">
                  <c:v>43.149777521939498</c:v>
                </c:pt>
                <c:pt idx="124906">
                  <c:v>43.1498957255139</c:v>
                </c:pt>
                <c:pt idx="124907">
                  <c:v>43.150013928710003</c:v>
                </c:pt>
                <c:pt idx="124908">
                  <c:v>43.150132131527698</c:v>
                </c:pt>
                <c:pt idx="124909">
                  <c:v>43.150250333967101</c:v>
                </c:pt>
                <c:pt idx="124910">
                  <c:v>43.150368536028097</c:v>
                </c:pt>
                <c:pt idx="124911">
                  <c:v>43.1504867377108</c:v>
                </c:pt>
                <c:pt idx="124912">
                  <c:v>43.150604939015103</c:v>
                </c:pt>
                <c:pt idx="124913">
                  <c:v>43.150723139941</c:v>
                </c:pt>
                <c:pt idx="124914">
                  <c:v>43.150841340488597</c:v>
                </c:pt>
                <c:pt idx="124915">
                  <c:v>43.150959540657901</c:v>
                </c:pt>
                <c:pt idx="124916">
                  <c:v>43.151077740448798</c:v>
                </c:pt>
                <c:pt idx="124917">
                  <c:v>43.151195939861402</c:v>
                </c:pt>
                <c:pt idx="124918">
                  <c:v>43.1513141388956</c:v>
                </c:pt>
                <c:pt idx="124919">
                  <c:v>43.151432337551398</c:v>
                </c:pt>
                <c:pt idx="124920">
                  <c:v>43.151550535829003</c:v>
                </c:pt>
                <c:pt idx="124921">
                  <c:v>43.151668733728101</c:v>
                </c:pt>
                <c:pt idx="124922">
                  <c:v>43.151786931248999</c:v>
                </c:pt>
                <c:pt idx="124923">
                  <c:v>43.151905128391498</c:v>
                </c:pt>
                <c:pt idx="124924">
                  <c:v>43.152023325155596</c:v>
                </c:pt>
                <c:pt idx="124925">
                  <c:v>43.152141521541502</c:v>
                </c:pt>
                <c:pt idx="124926">
                  <c:v>43.152259717549001</c:v>
                </c:pt>
                <c:pt idx="124927">
                  <c:v>43.1523779131781</c:v>
                </c:pt>
                <c:pt idx="124928">
                  <c:v>43.152496108428998</c:v>
                </c:pt>
                <c:pt idx="124929">
                  <c:v>43.152614303301398</c:v>
                </c:pt>
                <c:pt idx="124930">
                  <c:v>43.152732497795597</c:v>
                </c:pt>
                <c:pt idx="124931">
                  <c:v>43.152850691911397</c:v>
                </c:pt>
                <c:pt idx="124932">
                  <c:v>43.152968885648903</c:v>
                </c:pt>
                <c:pt idx="124933">
                  <c:v>43.153087079008102</c:v>
                </c:pt>
                <c:pt idx="124934">
                  <c:v>43.153205271988902</c:v>
                </c:pt>
                <c:pt idx="124935">
                  <c:v>43.153323464591502</c:v>
                </c:pt>
                <c:pt idx="124936">
                  <c:v>43.153441656815701</c:v>
                </c:pt>
                <c:pt idx="124937">
                  <c:v>43.153559848661502</c:v>
                </c:pt>
                <c:pt idx="124938">
                  <c:v>43.153678040129101</c:v>
                </c:pt>
                <c:pt idx="124939">
                  <c:v>43.153796231218301</c:v>
                </c:pt>
                <c:pt idx="124940">
                  <c:v>43.153914421929201</c:v>
                </c:pt>
                <c:pt idx="124941">
                  <c:v>43.154032612261801</c:v>
                </c:pt>
                <c:pt idx="124942">
                  <c:v>43.154150802216101</c:v>
                </c:pt>
                <c:pt idx="124943">
                  <c:v>43.154268991792001</c:v>
                </c:pt>
                <c:pt idx="124944">
                  <c:v>43.154387180989701</c:v>
                </c:pt>
                <c:pt idx="124945">
                  <c:v>43.154505369809002</c:v>
                </c:pt>
                <c:pt idx="124946">
                  <c:v>43.154623558250101</c:v>
                </c:pt>
                <c:pt idx="124947">
                  <c:v>43.154741746312801</c:v>
                </c:pt>
                <c:pt idx="124948">
                  <c:v>43.154859933997201</c:v>
                </c:pt>
                <c:pt idx="124949">
                  <c:v>43.154978121303301</c:v>
                </c:pt>
                <c:pt idx="124950">
                  <c:v>43.155096308231002</c:v>
                </c:pt>
                <c:pt idx="124951">
                  <c:v>43.155214494780502</c:v>
                </c:pt>
                <c:pt idx="124952">
                  <c:v>43.155332680951702</c:v>
                </c:pt>
                <c:pt idx="124953">
                  <c:v>43.155450866744602</c:v>
                </c:pt>
                <c:pt idx="124954">
                  <c:v>43.155569052159102</c:v>
                </c:pt>
                <c:pt idx="124955">
                  <c:v>43.155687237195401</c:v>
                </c:pt>
                <c:pt idx="124956">
                  <c:v>43.155805421853401</c:v>
                </c:pt>
                <c:pt idx="124957">
                  <c:v>43.155923606133101</c:v>
                </c:pt>
                <c:pt idx="124958">
                  <c:v>43.156041790034401</c:v>
                </c:pt>
                <c:pt idx="124959">
                  <c:v>43.1561599735575</c:v>
                </c:pt>
                <c:pt idx="124960">
                  <c:v>43.156278156702299</c:v>
                </c:pt>
                <c:pt idx="124961">
                  <c:v>43.156396339468799</c:v>
                </c:pt>
                <c:pt idx="124962">
                  <c:v>43.156514521856998</c:v>
                </c:pt>
                <c:pt idx="124963">
                  <c:v>43.156632703866897</c:v>
                </c:pt>
                <c:pt idx="124964">
                  <c:v>43.156750885498496</c:v>
                </c:pt>
                <c:pt idx="124965">
                  <c:v>43.156869066751803</c:v>
                </c:pt>
                <c:pt idx="124966">
                  <c:v>43.156987247626901</c:v>
                </c:pt>
                <c:pt idx="124967">
                  <c:v>43.1571054281236</c:v>
                </c:pt>
                <c:pt idx="124968">
                  <c:v>43.157223608242099</c:v>
                </c:pt>
                <c:pt idx="124969">
                  <c:v>43.157341787982297</c:v>
                </c:pt>
                <c:pt idx="124970">
                  <c:v>43.157459967344202</c:v>
                </c:pt>
                <c:pt idx="124971">
                  <c:v>43.157578146327801</c:v>
                </c:pt>
                <c:pt idx="124972">
                  <c:v>43.157696324933099</c:v>
                </c:pt>
                <c:pt idx="124973">
                  <c:v>43.157814503160203</c:v>
                </c:pt>
                <c:pt idx="124974">
                  <c:v>43.157932681009001</c:v>
                </c:pt>
                <c:pt idx="124975">
                  <c:v>43.158050858479498</c:v>
                </c:pt>
                <c:pt idx="124976">
                  <c:v>43.158169035571703</c:v>
                </c:pt>
                <c:pt idx="124977">
                  <c:v>43.1582872122857</c:v>
                </c:pt>
                <c:pt idx="124978">
                  <c:v>43.158405388621297</c:v>
                </c:pt>
                <c:pt idx="124979">
                  <c:v>43.158523564578701</c:v>
                </c:pt>
                <c:pt idx="124980">
                  <c:v>43.158641740157897</c:v>
                </c:pt>
                <c:pt idx="124981">
                  <c:v>43.1587599153588</c:v>
                </c:pt>
                <c:pt idx="124982">
                  <c:v>43.158878090181403</c:v>
                </c:pt>
                <c:pt idx="124983">
                  <c:v>43.158996264625699</c:v>
                </c:pt>
                <c:pt idx="124984">
                  <c:v>43.159114438691802</c:v>
                </c:pt>
                <c:pt idx="124985">
                  <c:v>43.159232612379597</c:v>
                </c:pt>
                <c:pt idx="124986">
                  <c:v>43.159350785689099</c:v>
                </c:pt>
                <c:pt idx="124987">
                  <c:v>43.159468958620401</c:v>
                </c:pt>
                <c:pt idx="124988">
                  <c:v>43.159587131173403</c:v>
                </c:pt>
                <c:pt idx="124989">
                  <c:v>43.159705303348197</c:v>
                </c:pt>
                <c:pt idx="124990">
                  <c:v>43.159823475144698</c:v>
                </c:pt>
                <c:pt idx="124991">
                  <c:v>43.159941646562899</c:v>
                </c:pt>
                <c:pt idx="124992">
                  <c:v>43.1600598176029</c:v>
                </c:pt>
                <c:pt idx="124993">
                  <c:v>43.1601779882646</c:v>
                </c:pt>
                <c:pt idx="124994">
                  <c:v>43.1602961585481</c:v>
                </c:pt>
                <c:pt idx="124995">
                  <c:v>43.1604143284533</c:v>
                </c:pt>
                <c:pt idx="124996">
                  <c:v>43.160532497980299</c:v>
                </c:pt>
                <c:pt idx="124997">
                  <c:v>43.160650667128998</c:v>
                </c:pt>
                <c:pt idx="124998">
                  <c:v>43.160768835899503</c:v>
                </c:pt>
                <c:pt idx="124999">
                  <c:v>43.160887004291702</c:v>
                </c:pt>
                <c:pt idx="125000">
                  <c:v>43.1610051723057</c:v>
                </c:pt>
                <c:pt idx="125001">
                  <c:v>43.161123339941398</c:v>
                </c:pt>
                <c:pt idx="125002">
                  <c:v>43.161241507198902</c:v>
                </c:pt>
                <c:pt idx="125003">
                  <c:v>43.161359674078099</c:v>
                </c:pt>
                <c:pt idx="125004">
                  <c:v>43.161477840579103</c:v>
                </c:pt>
                <c:pt idx="125005">
                  <c:v>43.161596006701899</c:v>
                </c:pt>
                <c:pt idx="125006">
                  <c:v>43.161714172446402</c:v>
                </c:pt>
                <c:pt idx="125007">
                  <c:v>43.161832337812697</c:v>
                </c:pt>
                <c:pt idx="125008">
                  <c:v>43.161950502800799</c:v>
                </c:pt>
                <c:pt idx="125009">
                  <c:v>43.162068667410601</c:v>
                </c:pt>
                <c:pt idx="125010">
                  <c:v>43.162186831642202</c:v>
                </c:pt>
                <c:pt idx="125011">
                  <c:v>43.162304995495496</c:v>
                </c:pt>
                <c:pt idx="125012">
                  <c:v>43.162423158970597</c:v>
                </c:pt>
                <c:pt idx="125013">
                  <c:v>43.162541322067497</c:v>
                </c:pt>
                <c:pt idx="125014">
                  <c:v>43.162659484786197</c:v>
                </c:pt>
                <c:pt idx="125015">
                  <c:v>43.162777647126603</c:v>
                </c:pt>
                <c:pt idx="125016">
                  <c:v>43.162895809088802</c:v>
                </c:pt>
                <c:pt idx="125017">
                  <c:v>43.1630139706728</c:v>
                </c:pt>
                <c:pt idx="125018">
                  <c:v>43.163132131878498</c:v>
                </c:pt>
                <c:pt idx="125019">
                  <c:v>43.163250292706003</c:v>
                </c:pt>
                <c:pt idx="125020">
                  <c:v>43.1633684531554</c:v>
                </c:pt>
                <c:pt idx="125021">
                  <c:v>43.163486613226397</c:v>
                </c:pt>
                <c:pt idx="125022">
                  <c:v>43.1636047729193</c:v>
                </c:pt>
                <c:pt idx="125023">
                  <c:v>43.163722932233902</c:v>
                </c:pt>
                <c:pt idx="125024">
                  <c:v>43.163841091170397</c:v>
                </c:pt>
                <c:pt idx="125025">
                  <c:v>43.163959249728599</c:v>
                </c:pt>
                <c:pt idx="125026">
                  <c:v>43.1640774079086</c:v>
                </c:pt>
                <c:pt idx="125027">
                  <c:v>43.164195565710301</c:v>
                </c:pt>
                <c:pt idx="125028">
                  <c:v>43.164313723133901</c:v>
                </c:pt>
                <c:pt idx="125029">
                  <c:v>43.164431880179301</c:v>
                </c:pt>
                <c:pt idx="125030">
                  <c:v>43.1645500368464</c:v>
                </c:pt>
                <c:pt idx="125031">
                  <c:v>43.164668193135398</c:v>
                </c:pt>
                <c:pt idx="125032">
                  <c:v>43.164786349046103</c:v>
                </c:pt>
                <c:pt idx="125033">
                  <c:v>43.164904504578601</c:v>
                </c:pt>
                <c:pt idx="125034">
                  <c:v>43.165022659732898</c:v>
                </c:pt>
                <c:pt idx="125035">
                  <c:v>43.165140814509002</c:v>
                </c:pt>
                <c:pt idx="125036">
                  <c:v>43.165258968906997</c:v>
                </c:pt>
                <c:pt idx="125037">
                  <c:v>43.165377122926699</c:v>
                </c:pt>
                <c:pt idx="125038">
                  <c:v>43.165495276568201</c:v>
                </c:pt>
                <c:pt idx="125039">
                  <c:v>43.165613429831502</c:v>
                </c:pt>
                <c:pt idx="125040">
                  <c:v>43.165731582716603</c:v>
                </c:pt>
                <c:pt idx="125041">
                  <c:v>43.165849735223503</c:v>
                </c:pt>
                <c:pt idx="125042">
                  <c:v>43.165967887352203</c:v>
                </c:pt>
                <c:pt idx="125043">
                  <c:v>43.166086039102701</c:v>
                </c:pt>
                <c:pt idx="125044">
                  <c:v>43.166204190475099</c:v>
                </c:pt>
                <c:pt idx="125045">
                  <c:v>43.166322341469197</c:v>
                </c:pt>
                <c:pt idx="125046">
                  <c:v>43.166440492085201</c:v>
                </c:pt>
                <c:pt idx="125047">
                  <c:v>43.166558642322897</c:v>
                </c:pt>
                <c:pt idx="125048">
                  <c:v>43.1666767921825</c:v>
                </c:pt>
                <c:pt idx="125049">
                  <c:v>43.166794941663902</c:v>
                </c:pt>
                <c:pt idx="125050">
                  <c:v>43.166913090767103</c:v>
                </c:pt>
                <c:pt idx="125051">
                  <c:v>43.167031239492097</c:v>
                </c:pt>
                <c:pt idx="125052">
                  <c:v>43.167149387838897</c:v>
                </c:pt>
                <c:pt idx="125053">
                  <c:v>43.167267535807603</c:v>
                </c:pt>
                <c:pt idx="125054">
                  <c:v>43.167385683398003</c:v>
                </c:pt>
                <c:pt idx="125055">
                  <c:v>43.1675038306103</c:v>
                </c:pt>
                <c:pt idx="125056">
                  <c:v>43.167621977444398</c:v>
                </c:pt>
                <c:pt idx="125057">
                  <c:v>43.167740123900401</c:v>
                </c:pt>
                <c:pt idx="125058">
                  <c:v>43.167858269978097</c:v>
                </c:pt>
                <c:pt idx="125059">
                  <c:v>43.1679764156777</c:v>
                </c:pt>
                <c:pt idx="125060">
                  <c:v>43.168094560999101</c:v>
                </c:pt>
                <c:pt idx="125061">
                  <c:v>43.168212705942302</c:v>
                </c:pt>
                <c:pt idx="125062">
                  <c:v>43.168330850507402</c:v>
                </c:pt>
                <c:pt idx="125063">
                  <c:v>43.168448994694302</c:v>
                </c:pt>
                <c:pt idx="125064">
                  <c:v>43.168567138503001</c:v>
                </c:pt>
                <c:pt idx="125065">
                  <c:v>43.168685281933598</c:v>
                </c:pt>
                <c:pt idx="125066">
                  <c:v>43.168803424985903</c:v>
                </c:pt>
                <c:pt idx="125067">
                  <c:v>43.168921567660199</c:v>
                </c:pt>
                <c:pt idx="125068">
                  <c:v>43.169039709956202</c:v>
                </c:pt>
                <c:pt idx="125069">
                  <c:v>43.169157851874097</c:v>
                </c:pt>
                <c:pt idx="125070">
                  <c:v>43.169275993413798</c:v>
                </c:pt>
                <c:pt idx="125071">
                  <c:v>43.169394134575398</c:v>
                </c:pt>
                <c:pt idx="125072">
                  <c:v>43.169512275358798</c:v>
                </c:pt>
                <c:pt idx="125073">
                  <c:v>43.169630415764097</c:v>
                </c:pt>
                <c:pt idx="125074">
                  <c:v>43.169748555791202</c:v>
                </c:pt>
                <c:pt idx="125075">
                  <c:v>43.169866695440099</c:v>
                </c:pt>
                <c:pt idx="125076">
                  <c:v>43.169984834710903</c:v>
                </c:pt>
                <c:pt idx="125077">
                  <c:v>43.170102973603498</c:v>
                </c:pt>
                <c:pt idx="125078">
                  <c:v>43.170221112118</c:v>
                </c:pt>
                <c:pt idx="125079">
                  <c:v>43.170339250254301</c:v>
                </c:pt>
                <c:pt idx="125080">
                  <c:v>43.170457388012501</c:v>
                </c:pt>
                <c:pt idx="125081">
                  <c:v>43.1705755253926</c:v>
                </c:pt>
                <c:pt idx="125082">
                  <c:v>43.170693662394399</c:v>
                </c:pt>
                <c:pt idx="125083">
                  <c:v>43.170811799018203</c:v>
                </c:pt>
                <c:pt idx="125084">
                  <c:v>43.1709299352638</c:v>
                </c:pt>
                <c:pt idx="125085">
                  <c:v>43.171048071131203</c:v>
                </c:pt>
                <c:pt idx="125086">
                  <c:v>43.171166206620498</c:v>
                </c:pt>
                <c:pt idx="125087">
                  <c:v>43.171284341731699</c:v>
                </c:pt>
                <c:pt idx="125088">
                  <c:v>43.171402476464699</c:v>
                </c:pt>
                <c:pt idx="125089">
                  <c:v>43.171520610819599</c:v>
                </c:pt>
                <c:pt idx="125090">
                  <c:v>43.171638744796397</c:v>
                </c:pt>
                <c:pt idx="125091">
                  <c:v>43.171756878395001</c:v>
                </c:pt>
                <c:pt idx="125092">
                  <c:v>43.171875011615498</c:v>
                </c:pt>
                <c:pt idx="125093">
                  <c:v>43.171993144457801</c:v>
                </c:pt>
                <c:pt idx="125094">
                  <c:v>43.172111276922003</c:v>
                </c:pt>
                <c:pt idx="125095">
                  <c:v>43.172229409008096</c:v>
                </c:pt>
                <c:pt idx="125096">
                  <c:v>43.172347540716103</c:v>
                </c:pt>
                <c:pt idx="125097">
                  <c:v>43.172465672045902</c:v>
                </c:pt>
                <c:pt idx="125098">
                  <c:v>43.1725838029976</c:v>
                </c:pt>
                <c:pt idx="125099">
                  <c:v>43.172701933571197</c:v>
                </c:pt>
                <c:pt idx="125100">
                  <c:v>43.172820063766601</c:v>
                </c:pt>
                <c:pt idx="125101">
                  <c:v>43.172938193583903</c:v>
                </c:pt>
                <c:pt idx="125102">
                  <c:v>43.173056323023097</c:v>
                </c:pt>
                <c:pt idx="125103">
                  <c:v>43.173174452084197</c:v>
                </c:pt>
                <c:pt idx="125104">
                  <c:v>43.173292580767097</c:v>
                </c:pt>
                <c:pt idx="125105">
                  <c:v>43.173410709072002</c:v>
                </c:pt>
                <c:pt idx="125106">
                  <c:v>43.173528836998699</c:v>
                </c:pt>
                <c:pt idx="125107">
                  <c:v>43.173646964547302</c:v>
                </c:pt>
                <c:pt idx="125108">
                  <c:v>43.173765091717797</c:v>
                </c:pt>
                <c:pt idx="125109">
                  <c:v>43.173883218510099</c:v>
                </c:pt>
                <c:pt idx="125110">
                  <c:v>43.174001344924399</c:v>
                </c:pt>
                <c:pt idx="125111">
                  <c:v>43.174119470960498</c:v>
                </c:pt>
                <c:pt idx="125112">
                  <c:v>43.174237596618603</c:v>
                </c:pt>
                <c:pt idx="125113">
                  <c:v>43.1743557218985</c:v>
                </c:pt>
                <c:pt idx="125114">
                  <c:v>43.174473846800304</c:v>
                </c:pt>
                <c:pt idx="125115">
                  <c:v>43.174591971323999</c:v>
                </c:pt>
                <c:pt idx="125116">
                  <c:v>43.174710095469599</c:v>
                </c:pt>
                <c:pt idx="125117">
                  <c:v>43.174828219237099</c:v>
                </c:pt>
                <c:pt idx="125118">
                  <c:v>43.174946342626498</c:v>
                </c:pt>
                <c:pt idx="125119">
                  <c:v>43.175064465637803</c:v>
                </c:pt>
                <c:pt idx="125120">
                  <c:v>43.175182588270999</c:v>
                </c:pt>
                <c:pt idx="125121">
                  <c:v>43.175300710526102</c:v>
                </c:pt>
                <c:pt idx="125122">
                  <c:v>43.175418832403103</c:v>
                </c:pt>
                <c:pt idx="125123">
                  <c:v>43.175536953901897</c:v>
                </c:pt>
                <c:pt idx="125124">
                  <c:v>43.175655075022703</c:v>
                </c:pt>
                <c:pt idx="125125">
                  <c:v>43.175773195765402</c:v>
                </c:pt>
                <c:pt idx="125126">
                  <c:v>43.175891316129999</c:v>
                </c:pt>
                <c:pt idx="125127">
                  <c:v>43.176009436116502</c:v>
                </c:pt>
                <c:pt idx="125128">
                  <c:v>43.176127555725003</c:v>
                </c:pt>
                <c:pt idx="125129">
                  <c:v>43.176245674955297</c:v>
                </c:pt>
                <c:pt idx="125130">
                  <c:v>43.176363793807496</c:v>
                </c:pt>
                <c:pt idx="125131">
                  <c:v>43.176481912281702</c:v>
                </c:pt>
                <c:pt idx="125132">
                  <c:v>43.176600030377799</c:v>
                </c:pt>
                <c:pt idx="125133">
                  <c:v>43.176718148095702</c:v>
                </c:pt>
                <c:pt idx="125134">
                  <c:v>43.176836265435597</c:v>
                </c:pt>
                <c:pt idx="125135">
                  <c:v>43.176954382397497</c:v>
                </c:pt>
                <c:pt idx="125136">
                  <c:v>43.177072498981197</c:v>
                </c:pt>
                <c:pt idx="125137">
                  <c:v>43.177190615186802</c:v>
                </c:pt>
                <c:pt idx="125138">
                  <c:v>43.177308731014399</c:v>
                </c:pt>
                <c:pt idx="125139">
                  <c:v>43.177426846463902</c:v>
                </c:pt>
                <c:pt idx="125140">
                  <c:v>43.177544961535297</c:v>
                </c:pt>
                <c:pt idx="125141">
                  <c:v>43.177663076228697</c:v>
                </c:pt>
                <c:pt idx="125142">
                  <c:v>43.177781190543897</c:v>
                </c:pt>
                <c:pt idx="125143">
                  <c:v>43.177899304481102</c:v>
                </c:pt>
                <c:pt idx="125144">
                  <c:v>43.178017418040199</c:v>
                </c:pt>
                <c:pt idx="125145">
                  <c:v>43.178135531221301</c:v>
                </c:pt>
                <c:pt idx="125146">
                  <c:v>43.178253644024302</c:v>
                </c:pt>
                <c:pt idx="125147">
                  <c:v>43.178371756449202</c:v>
                </c:pt>
                <c:pt idx="125148">
                  <c:v>43.178489868496001</c:v>
                </c:pt>
                <c:pt idx="125149">
                  <c:v>43.178607980164799</c:v>
                </c:pt>
                <c:pt idx="125150">
                  <c:v>43.178726091455502</c:v>
                </c:pt>
                <c:pt idx="125151">
                  <c:v>43.178844202368197</c:v>
                </c:pt>
                <c:pt idx="125152">
                  <c:v>43.178962312902797</c:v>
                </c:pt>
                <c:pt idx="125153">
                  <c:v>43.179080423059297</c:v>
                </c:pt>
                <c:pt idx="125154">
                  <c:v>43.179198532837702</c:v>
                </c:pt>
                <c:pt idx="125155">
                  <c:v>43.179316642238199</c:v>
                </c:pt>
                <c:pt idx="125156">
                  <c:v>43.179434751260501</c:v>
                </c:pt>
                <c:pt idx="125157">
                  <c:v>43.179552859904803</c:v>
                </c:pt>
                <c:pt idx="125158">
                  <c:v>43.179670968171003</c:v>
                </c:pt>
                <c:pt idx="125159">
                  <c:v>43.179789076059201</c:v>
                </c:pt>
                <c:pt idx="125160">
                  <c:v>43.179907183569398</c:v>
                </c:pt>
                <c:pt idx="125161">
                  <c:v>43.180025290701401</c:v>
                </c:pt>
                <c:pt idx="125162">
                  <c:v>43.180143397455502</c:v>
                </c:pt>
                <c:pt idx="125163">
                  <c:v>43.180261503831403</c:v>
                </c:pt>
                <c:pt idx="125164">
                  <c:v>43.180379609829401</c:v>
                </c:pt>
                <c:pt idx="125165">
                  <c:v>43.180497715449299</c:v>
                </c:pt>
                <c:pt idx="125166">
                  <c:v>43.180615820691102</c:v>
                </c:pt>
                <c:pt idx="125167">
                  <c:v>43.180733925554897</c:v>
                </c:pt>
                <c:pt idx="125168">
                  <c:v>43.180852030040597</c:v>
                </c:pt>
                <c:pt idx="125169">
                  <c:v>43.180970134148403</c:v>
                </c:pt>
                <c:pt idx="125170">
                  <c:v>43.181088237878001</c:v>
                </c:pt>
                <c:pt idx="125171">
                  <c:v>43.181206341229696</c:v>
                </c:pt>
                <c:pt idx="125172">
                  <c:v>43.181324444203199</c:v>
                </c:pt>
                <c:pt idx="125173">
                  <c:v>43.181442546798799</c:v>
                </c:pt>
                <c:pt idx="125174">
                  <c:v>43.181560649016298</c:v>
                </c:pt>
                <c:pt idx="125175">
                  <c:v>43.181678750855802</c:v>
                </c:pt>
                <c:pt idx="125176">
                  <c:v>43.181796852317298</c:v>
                </c:pt>
                <c:pt idx="125177">
                  <c:v>43.1819149534007</c:v>
                </c:pt>
                <c:pt idx="125178">
                  <c:v>43.1820330541061</c:v>
                </c:pt>
                <c:pt idx="125179">
                  <c:v>43.182151154433399</c:v>
                </c:pt>
                <c:pt idx="125180">
                  <c:v>43.182269254382703</c:v>
                </c:pt>
                <c:pt idx="125181">
                  <c:v>43.182387353953999</c:v>
                </c:pt>
                <c:pt idx="125182">
                  <c:v>43.1825054531473</c:v>
                </c:pt>
                <c:pt idx="125183">
                  <c:v>43.1826235519626</c:v>
                </c:pt>
                <c:pt idx="125184">
                  <c:v>43.182741650399798</c:v>
                </c:pt>
                <c:pt idx="125185">
                  <c:v>43.182859748459002</c:v>
                </c:pt>
                <c:pt idx="125186">
                  <c:v>43.182977846140197</c:v>
                </c:pt>
                <c:pt idx="125187">
                  <c:v>43.183095943443298</c:v>
                </c:pt>
                <c:pt idx="125188">
                  <c:v>43.183214040368497</c:v>
                </c:pt>
                <c:pt idx="125189">
                  <c:v>43.183332136915602</c:v>
                </c:pt>
                <c:pt idx="125190">
                  <c:v>43.183450233084699</c:v>
                </c:pt>
                <c:pt idx="125191">
                  <c:v>43.183568328875801</c:v>
                </c:pt>
                <c:pt idx="125192">
                  <c:v>43.183686424288901</c:v>
                </c:pt>
                <c:pt idx="125193">
                  <c:v>43.183804519323999</c:v>
                </c:pt>
                <c:pt idx="125194">
                  <c:v>43.183922613980997</c:v>
                </c:pt>
                <c:pt idx="125195">
                  <c:v>43.184040708260099</c:v>
                </c:pt>
                <c:pt idx="125196">
                  <c:v>43.1841588021611</c:v>
                </c:pt>
                <c:pt idx="125197">
                  <c:v>43.1842768956841</c:v>
                </c:pt>
                <c:pt idx="125198">
                  <c:v>43.184394988829098</c:v>
                </c:pt>
                <c:pt idx="125199">
                  <c:v>43.184513081596201</c:v>
                </c:pt>
                <c:pt idx="125200">
                  <c:v>43.184631173985203</c:v>
                </c:pt>
                <c:pt idx="125201">
                  <c:v>43.184749265996203</c:v>
                </c:pt>
                <c:pt idx="125202">
                  <c:v>43.184867357629201</c:v>
                </c:pt>
                <c:pt idx="125203">
                  <c:v>43.184985448884198</c:v>
                </c:pt>
                <c:pt idx="125204">
                  <c:v>43.185103539761201</c:v>
                </c:pt>
                <c:pt idx="125205">
                  <c:v>43.185221630260202</c:v>
                </c:pt>
                <c:pt idx="125206">
                  <c:v>43.185339720381201</c:v>
                </c:pt>
                <c:pt idx="125207">
                  <c:v>43.185457810124198</c:v>
                </c:pt>
                <c:pt idx="125208">
                  <c:v>43.185575899489201</c:v>
                </c:pt>
                <c:pt idx="125209">
                  <c:v>43.185693988476203</c:v>
                </c:pt>
                <c:pt idx="125210">
                  <c:v>43.185812077085302</c:v>
                </c:pt>
                <c:pt idx="125211">
                  <c:v>43.1859301653163</c:v>
                </c:pt>
                <c:pt idx="125212">
                  <c:v>43.186048253169403</c:v>
                </c:pt>
                <c:pt idx="125213">
                  <c:v>43.186166340644398</c:v>
                </c:pt>
                <c:pt idx="125214">
                  <c:v>43.186284427741498</c:v>
                </c:pt>
                <c:pt idx="125215">
                  <c:v>43.186402514460603</c:v>
                </c:pt>
                <c:pt idx="125216">
                  <c:v>43.1865206008017</c:v>
                </c:pt>
                <c:pt idx="125217">
                  <c:v>43.186638686764802</c:v>
                </c:pt>
                <c:pt idx="125218">
                  <c:v>43.186756772350002</c:v>
                </c:pt>
                <c:pt idx="125219">
                  <c:v>43.1868748575571</c:v>
                </c:pt>
                <c:pt idx="125220">
                  <c:v>43.186992942386297</c:v>
                </c:pt>
                <c:pt idx="125221">
                  <c:v>43.187111026837499</c:v>
                </c:pt>
                <c:pt idx="125222">
                  <c:v>43.1872291109107</c:v>
                </c:pt>
                <c:pt idx="125223">
                  <c:v>43.187347194605898</c:v>
                </c:pt>
                <c:pt idx="125224">
                  <c:v>43.187465277923202</c:v>
                </c:pt>
                <c:pt idx="125225">
                  <c:v>43.187583360862497</c:v>
                </c:pt>
                <c:pt idx="125226">
                  <c:v>43.187701443423798</c:v>
                </c:pt>
                <c:pt idx="125227">
                  <c:v>43.187819525607203</c:v>
                </c:pt>
                <c:pt idx="125228">
                  <c:v>43.187937607412501</c:v>
                </c:pt>
                <c:pt idx="125229">
                  <c:v>43.188055688840002</c:v>
                </c:pt>
                <c:pt idx="125230">
                  <c:v>43.188173769889403</c:v>
                </c:pt>
                <c:pt idx="125231">
                  <c:v>43.188291850560901</c:v>
                </c:pt>
                <c:pt idx="125232">
                  <c:v>43.188409930854398</c:v>
                </c:pt>
                <c:pt idx="125233">
                  <c:v>43.1885280107699</c:v>
                </c:pt>
                <c:pt idx="125234">
                  <c:v>43.1886460903075</c:v>
                </c:pt>
                <c:pt idx="125235">
                  <c:v>43.188764169467099</c:v>
                </c:pt>
                <c:pt idx="125236">
                  <c:v>43.188882248248802</c:v>
                </c:pt>
                <c:pt idx="125237">
                  <c:v>43.189000326652497</c:v>
                </c:pt>
                <c:pt idx="125238">
                  <c:v>43.189118404678197</c:v>
                </c:pt>
                <c:pt idx="125239">
                  <c:v>43.189236482326002</c:v>
                </c:pt>
                <c:pt idx="125240">
                  <c:v>43.189354559595799</c:v>
                </c:pt>
                <c:pt idx="125241">
                  <c:v>43.1894726364877</c:v>
                </c:pt>
                <c:pt idx="125242">
                  <c:v>43.1895907130016</c:v>
                </c:pt>
                <c:pt idx="125243">
                  <c:v>43.189708789137597</c:v>
                </c:pt>
                <c:pt idx="125244">
                  <c:v>43.189826864895601</c:v>
                </c:pt>
                <c:pt idx="125245">
                  <c:v>43.189944940275602</c:v>
                </c:pt>
                <c:pt idx="125246">
                  <c:v>43.190063015277701</c:v>
                </c:pt>
                <c:pt idx="125247">
                  <c:v>43.190181089901898</c:v>
                </c:pt>
                <c:pt idx="125248">
                  <c:v>43.190299164148101</c:v>
                </c:pt>
                <c:pt idx="125249">
                  <c:v>43.190417238016401</c:v>
                </c:pt>
                <c:pt idx="125250">
                  <c:v>43.1905353115067</c:v>
                </c:pt>
                <c:pt idx="125251">
                  <c:v>43.190653384619097</c:v>
                </c:pt>
                <c:pt idx="125252">
                  <c:v>43.190771457353598</c:v>
                </c:pt>
                <c:pt idx="125253">
                  <c:v>43.190889529710098</c:v>
                </c:pt>
                <c:pt idx="125254">
                  <c:v>43.191007601688597</c:v>
                </c:pt>
                <c:pt idx="125255">
                  <c:v>43.191125673289299</c:v>
                </c:pt>
                <c:pt idx="125256">
                  <c:v>43.191243744512001</c:v>
                </c:pt>
                <c:pt idx="125257">
                  <c:v>43.1913618153567</c:v>
                </c:pt>
                <c:pt idx="125258">
                  <c:v>43.191479885823597</c:v>
                </c:pt>
                <c:pt idx="125259">
                  <c:v>43.1915979559124</c:v>
                </c:pt>
                <c:pt idx="125260">
                  <c:v>43.1917160256234</c:v>
                </c:pt>
                <c:pt idx="125261">
                  <c:v>43.191834094956398</c:v>
                </c:pt>
                <c:pt idx="125262">
                  <c:v>43.191952163911502</c:v>
                </c:pt>
                <c:pt idx="125263">
                  <c:v>43.192070232488703</c:v>
                </c:pt>
                <c:pt idx="125264">
                  <c:v>43.192188300687903</c:v>
                </c:pt>
                <c:pt idx="125265">
                  <c:v>43.1923063685093</c:v>
                </c:pt>
                <c:pt idx="125266">
                  <c:v>43.192424435952603</c:v>
                </c:pt>
                <c:pt idx="125267">
                  <c:v>43.192542503018103</c:v>
                </c:pt>
                <c:pt idx="125268">
                  <c:v>43.192660569705701</c:v>
                </c:pt>
                <c:pt idx="125269">
                  <c:v>43.192778636015298</c:v>
                </c:pt>
                <c:pt idx="125270">
                  <c:v>43.192896701946999</c:v>
                </c:pt>
                <c:pt idx="125271">
                  <c:v>43.193014767500799</c:v>
                </c:pt>
                <c:pt idx="125272">
                  <c:v>43.193132832676703</c:v>
                </c:pt>
                <c:pt idx="125273">
                  <c:v>43.193250897474599</c:v>
                </c:pt>
                <c:pt idx="125274">
                  <c:v>43.193368961894599</c:v>
                </c:pt>
                <c:pt idx="125275">
                  <c:v>43.193487025936797</c:v>
                </c:pt>
                <c:pt idx="125276">
                  <c:v>43.193605089601</c:v>
                </c:pt>
                <c:pt idx="125277">
                  <c:v>43.193723152887301</c:v>
                </c:pt>
                <c:pt idx="125278">
                  <c:v>43.1938412157957</c:v>
                </c:pt>
                <c:pt idx="125279">
                  <c:v>43.193959278326197</c:v>
                </c:pt>
                <c:pt idx="125280">
                  <c:v>43.1940773404787</c:v>
                </c:pt>
                <c:pt idx="125281">
                  <c:v>43.194195402253399</c:v>
                </c:pt>
                <c:pt idx="125282">
                  <c:v>43.194313463650197</c:v>
                </c:pt>
                <c:pt idx="125283">
                  <c:v>43.194431524669</c:v>
                </c:pt>
                <c:pt idx="125284">
                  <c:v>43.19454958531</c:v>
                </c:pt>
                <c:pt idx="125285">
                  <c:v>43.194667645572999</c:v>
                </c:pt>
                <c:pt idx="125286">
                  <c:v>43.194785705458202</c:v>
                </c:pt>
                <c:pt idx="125287">
                  <c:v>43.194903764965503</c:v>
                </c:pt>
                <c:pt idx="125288">
                  <c:v>43.195021824094802</c:v>
                </c:pt>
                <c:pt idx="125289">
                  <c:v>43.195139882846298</c:v>
                </c:pt>
                <c:pt idx="125290">
                  <c:v>43.195257941219801</c:v>
                </c:pt>
                <c:pt idx="125291">
                  <c:v>43.1953759992155</c:v>
                </c:pt>
                <c:pt idx="125292">
                  <c:v>43.195494056833297</c:v>
                </c:pt>
                <c:pt idx="125293">
                  <c:v>43.195612114073199</c:v>
                </c:pt>
                <c:pt idx="125294">
                  <c:v>43.1957301709352</c:v>
                </c:pt>
                <c:pt idx="125295">
                  <c:v>43.195848227419297</c:v>
                </c:pt>
                <c:pt idx="125296">
                  <c:v>43.1959662835255</c:v>
                </c:pt>
                <c:pt idx="125297">
                  <c:v>43.196084339253801</c:v>
                </c:pt>
                <c:pt idx="125298">
                  <c:v>43.196202394604299</c:v>
                </c:pt>
                <c:pt idx="125299">
                  <c:v>43.196320449576803</c:v>
                </c:pt>
                <c:pt idx="125300">
                  <c:v>43.196438504171503</c:v>
                </c:pt>
                <c:pt idx="125301">
                  <c:v>43.196556558388302</c:v>
                </c:pt>
                <c:pt idx="125302">
                  <c:v>43.196674612227199</c:v>
                </c:pt>
                <c:pt idx="125303">
                  <c:v>43.1967926656882</c:v>
                </c:pt>
                <c:pt idx="125304">
                  <c:v>43.196910718771399</c:v>
                </c:pt>
                <c:pt idx="125305">
                  <c:v>43.197028771476703</c:v>
                </c:pt>
                <c:pt idx="125306">
                  <c:v>43.197146823804097</c:v>
                </c:pt>
                <c:pt idx="125307">
                  <c:v>43.197264875753604</c:v>
                </c:pt>
                <c:pt idx="125308">
                  <c:v>43.1973829273253</c:v>
                </c:pt>
                <c:pt idx="125309">
                  <c:v>43.197500978519003</c:v>
                </c:pt>
                <c:pt idx="125310">
                  <c:v>43.197619029334902</c:v>
                </c:pt>
                <c:pt idx="125311">
                  <c:v>43.197737079772999</c:v>
                </c:pt>
                <c:pt idx="125312">
                  <c:v>43.197855129833201</c:v>
                </c:pt>
                <c:pt idx="125313">
                  <c:v>43.1979731795155</c:v>
                </c:pt>
                <c:pt idx="125314">
                  <c:v>43.198091228819898</c:v>
                </c:pt>
                <c:pt idx="125315">
                  <c:v>43.1982092777465</c:v>
                </c:pt>
                <c:pt idx="125316">
                  <c:v>43.1983273262952</c:v>
                </c:pt>
                <c:pt idx="125317">
                  <c:v>43.198445374465997</c:v>
                </c:pt>
                <c:pt idx="125318">
                  <c:v>43.198563422258999</c:v>
                </c:pt>
                <c:pt idx="125319">
                  <c:v>43.198681469674099</c:v>
                </c:pt>
                <c:pt idx="125320">
                  <c:v>43.198799516711397</c:v>
                </c:pt>
                <c:pt idx="125321">
                  <c:v>43.198917563370799</c:v>
                </c:pt>
                <c:pt idx="125322">
                  <c:v>43.199035609652299</c:v>
                </c:pt>
                <c:pt idx="125323">
                  <c:v>43.199153655556003</c:v>
                </c:pt>
                <c:pt idx="125324">
                  <c:v>43.199271701081898</c:v>
                </c:pt>
                <c:pt idx="125325">
                  <c:v>43.199389746229798</c:v>
                </c:pt>
                <c:pt idx="125326">
                  <c:v>43.199507791000002</c:v>
                </c:pt>
                <c:pt idx="125327">
                  <c:v>43.199625835392297</c:v>
                </c:pt>
                <c:pt idx="125328">
                  <c:v>43.199743879406697</c:v>
                </c:pt>
                <c:pt idx="125329">
                  <c:v>43.199861923043301</c:v>
                </c:pt>
                <c:pt idx="125330">
                  <c:v>43.199979966302003</c:v>
                </c:pt>
                <c:pt idx="125331">
                  <c:v>43.200098009182902</c:v>
                </c:pt>
                <c:pt idx="125332">
                  <c:v>43.200216051685899</c:v>
                </c:pt>
                <c:pt idx="125333">
                  <c:v>43.200334093811101</c:v>
                </c:pt>
                <c:pt idx="125334">
                  <c:v>43.2004521355585</c:v>
                </c:pt>
                <c:pt idx="125335">
                  <c:v>43.200570176927997</c:v>
                </c:pt>
                <c:pt idx="125336">
                  <c:v>43.200688217919698</c:v>
                </c:pt>
                <c:pt idx="125337">
                  <c:v>43.200806258533497</c:v>
                </c:pt>
                <c:pt idx="125338">
                  <c:v>43.2009242987695</c:v>
                </c:pt>
                <c:pt idx="125339">
                  <c:v>43.201042338627701</c:v>
                </c:pt>
                <c:pt idx="125340">
                  <c:v>43.201160378108</c:v>
                </c:pt>
                <c:pt idx="125341">
                  <c:v>43.201278417210503</c:v>
                </c:pt>
                <c:pt idx="125342">
                  <c:v>43.201396455935203</c:v>
                </c:pt>
                <c:pt idx="125343">
                  <c:v>43.201514494282002</c:v>
                </c:pt>
                <c:pt idx="125344">
                  <c:v>43.201632532250997</c:v>
                </c:pt>
                <c:pt idx="125345">
                  <c:v>43.201750569842197</c:v>
                </c:pt>
                <c:pt idx="125346">
                  <c:v>43.201868607055502</c:v>
                </c:pt>
                <c:pt idx="125347">
                  <c:v>43.201986643891097</c:v>
                </c:pt>
                <c:pt idx="125348">
                  <c:v>43.202104680348803</c:v>
                </c:pt>
                <c:pt idx="125349">
                  <c:v>43.202222716428601</c:v>
                </c:pt>
                <c:pt idx="125350">
                  <c:v>43.202340752130702</c:v>
                </c:pt>
                <c:pt idx="125351">
                  <c:v>43.202458787454901</c:v>
                </c:pt>
                <c:pt idx="125352">
                  <c:v>43.202576822401298</c:v>
                </c:pt>
                <c:pt idx="125353">
                  <c:v>43.202694856969899</c:v>
                </c:pt>
                <c:pt idx="125354">
                  <c:v>43.202812891160598</c:v>
                </c:pt>
                <c:pt idx="125355">
                  <c:v>43.2029309249736</c:v>
                </c:pt>
                <c:pt idx="125356">
                  <c:v>43.203048958408701</c:v>
                </c:pt>
                <c:pt idx="125357">
                  <c:v>43.203166991466098</c:v>
                </c:pt>
                <c:pt idx="125358">
                  <c:v>43.2032850241456</c:v>
                </c:pt>
                <c:pt idx="125359">
                  <c:v>43.2034030564472</c:v>
                </c:pt>
                <c:pt idx="125360">
                  <c:v>43.203521088371097</c:v>
                </c:pt>
                <c:pt idx="125361">
                  <c:v>43.203639119917199</c:v>
                </c:pt>
                <c:pt idx="125362">
                  <c:v>43.203757151085497</c:v>
                </c:pt>
                <c:pt idx="125363">
                  <c:v>43.203875181875901</c:v>
                </c:pt>
                <c:pt idx="125364">
                  <c:v>43.203993212288601</c:v>
                </c:pt>
                <c:pt idx="125365">
                  <c:v>43.2041112423234</c:v>
                </c:pt>
                <c:pt idx="125366">
                  <c:v>43.204229271980502</c:v>
                </c:pt>
                <c:pt idx="125367">
                  <c:v>43.204347301259702</c:v>
                </c:pt>
                <c:pt idx="125368">
                  <c:v>43.204465330161099</c:v>
                </c:pt>
                <c:pt idx="125369">
                  <c:v>43.2045833586848</c:v>
                </c:pt>
                <c:pt idx="125370">
                  <c:v>43.2047013868306</c:v>
                </c:pt>
                <c:pt idx="125371">
                  <c:v>43.204819414598703</c:v>
                </c:pt>
                <c:pt idx="125372">
                  <c:v>43.204937441988903</c:v>
                </c:pt>
                <c:pt idx="125373">
                  <c:v>43.205055469001401</c:v>
                </c:pt>
                <c:pt idx="125374">
                  <c:v>43.205173495635997</c:v>
                </c:pt>
                <c:pt idx="125375">
                  <c:v>43.205291521892903</c:v>
                </c:pt>
                <c:pt idx="125376">
                  <c:v>43.205409547772</c:v>
                </c:pt>
                <c:pt idx="125377">
                  <c:v>43.205527573273201</c:v>
                </c:pt>
                <c:pt idx="125378">
                  <c:v>43.2056455983967</c:v>
                </c:pt>
                <c:pt idx="125379">
                  <c:v>43.205763623142403</c:v>
                </c:pt>
                <c:pt idx="125380">
                  <c:v>43.205881647510402</c:v>
                </c:pt>
                <c:pt idx="125381">
                  <c:v>43.2059996715005</c:v>
                </c:pt>
                <c:pt idx="125382">
                  <c:v>43.206117695112802</c:v>
                </c:pt>
                <c:pt idx="125383">
                  <c:v>43.206235718347401</c:v>
                </c:pt>
                <c:pt idx="125384">
                  <c:v>43.206353741204197</c:v>
                </c:pt>
                <c:pt idx="125385">
                  <c:v>43.206471763683197</c:v>
                </c:pt>
                <c:pt idx="125386">
                  <c:v>43.206589785784402</c:v>
                </c:pt>
                <c:pt idx="125387">
                  <c:v>43.206707807507897</c:v>
                </c:pt>
                <c:pt idx="125388">
                  <c:v>43.206825828853503</c:v>
                </c:pt>
                <c:pt idx="125389">
                  <c:v>43.2069438498214</c:v>
                </c:pt>
                <c:pt idx="125390">
                  <c:v>43.207061870411501</c:v>
                </c:pt>
                <c:pt idx="125391">
                  <c:v>43.207179890623898</c:v>
                </c:pt>
                <c:pt idx="125392">
                  <c:v>43.2072979104585</c:v>
                </c:pt>
                <c:pt idx="125393">
                  <c:v>43.2074159299153</c:v>
                </c:pt>
                <c:pt idx="125394">
                  <c:v>43.207533948994303</c:v>
                </c:pt>
                <c:pt idx="125395">
                  <c:v>43.207651967695597</c:v>
                </c:pt>
                <c:pt idx="125396">
                  <c:v>43.207769986019102</c:v>
                </c:pt>
                <c:pt idx="125397">
                  <c:v>43.207888003964797</c:v>
                </c:pt>
                <c:pt idx="125398">
                  <c:v>43.208006021532803</c:v>
                </c:pt>
                <c:pt idx="125399">
                  <c:v>43.208124038723</c:v>
                </c:pt>
                <c:pt idx="125400">
                  <c:v>43.208242055535401</c:v>
                </c:pt>
                <c:pt idx="125401">
                  <c:v>43.208360071970098</c:v>
                </c:pt>
                <c:pt idx="125402">
                  <c:v>43.208478088027</c:v>
                </c:pt>
                <c:pt idx="125403">
                  <c:v>43.208596103706199</c:v>
                </c:pt>
                <c:pt idx="125404">
                  <c:v>43.208714119007603</c:v>
                </c:pt>
                <c:pt idx="125405">
                  <c:v>43.208832133931203</c:v>
                </c:pt>
                <c:pt idx="125406">
                  <c:v>43.208950148477101</c:v>
                </c:pt>
                <c:pt idx="125407">
                  <c:v>43.209068162645202</c:v>
                </c:pt>
                <c:pt idx="125408">
                  <c:v>43.209186176435601</c:v>
                </c:pt>
                <c:pt idx="125409">
                  <c:v>43.209304189848297</c:v>
                </c:pt>
                <c:pt idx="125410">
                  <c:v>43.209422202883097</c:v>
                </c:pt>
                <c:pt idx="125411">
                  <c:v>43.209540215540301</c:v>
                </c:pt>
                <c:pt idx="125412">
                  <c:v>43.209658227819602</c:v>
                </c:pt>
                <c:pt idx="125413">
                  <c:v>43.2097762397213</c:v>
                </c:pt>
                <c:pt idx="125414">
                  <c:v>43.209894251245203</c:v>
                </c:pt>
                <c:pt idx="125415">
                  <c:v>43.210012262391302</c:v>
                </c:pt>
                <c:pt idx="125416">
                  <c:v>43.210130273159699</c:v>
                </c:pt>
                <c:pt idx="125417">
                  <c:v>43.210248283550399</c:v>
                </c:pt>
                <c:pt idx="125418">
                  <c:v>43.210366293563297</c:v>
                </c:pt>
                <c:pt idx="125419">
                  <c:v>43.210484303198498</c:v>
                </c:pt>
                <c:pt idx="125420">
                  <c:v>43.210602312455897</c:v>
                </c:pt>
                <c:pt idx="125421">
                  <c:v>43.2107203213356</c:v>
                </c:pt>
                <c:pt idx="125422">
                  <c:v>43.2108383298376</c:v>
                </c:pt>
                <c:pt idx="125423">
                  <c:v>43.210956337961797</c:v>
                </c:pt>
                <c:pt idx="125424">
                  <c:v>43.211074345708298</c:v>
                </c:pt>
                <c:pt idx="125425">
                  <c:v>43.211192353077102</c:v>
                </c:pt>
                <c:pt idx="125426">
                  <c:v>43.211310360068097</c:v>
                </c:pt>
                <c:pt idx="125427">
                  <c:v>43.211428366681503</c:v>
                </c:pt>
                <c:pt idx="125428">
                  <c:v>43.211546372916999</c:v>
                </c:pt>
                <c:pt idx="125429">
                  <c:v>43.211664378774898</c:v>
                </c:pt>
                <c:pt idx="125430">
                  <c:v>43.211782384255002</c:v>
                </c:pt>
                <c:pt idx="125431">
                  <c:v>43.211900389357403</c:v>
                </c:pt>
                <c:pt idx="125432">
                  <c:v>43.212018394082101</c:v>
                </c:pt>
                <c:pt idx="125433">
                  <c:v>43.212136398429003</c:v>
                </c:pt>
                <c:pt idx="125434">
                  <c:v>43.212254402398301</c:v>
                </c:pt>
                <c:pt idx="125435">
                  <c:v>43.212372405989797</c:v>
                </c:pt>
                <c:pt idx="125436">
                  <c:v>43.212490409203603</c:v>
                </c:pt>
                <c:pt idx="125437">
                  <c:v>43.2126084120397</c:v>
                </c:pt>
                <c:pt idx="125438">
                  <c:v>43.212726414498</c:v>
                </c:pt>
                <c:pt idx="125439">
                  <c:v>43.212844416578697</c:v>
                </c:pt>
                <c:pt idx="125440">
                  <c:v>43.212962418281599</c:v>
                </c:pt>
                <c:pt idx="125441">
                  <c:v>43.213080419606797</c:v>
                </c:pt>
                <c:pt idx="125442">
                  <c:v>43.213198420554299</c:v>
                </c:pt>
                <c:pt idx="125443">
                  <c:v>43.213316421124098</c:v>
                </c:pt>
                <c:pt idx="125444">
                  <c:v>43.213434421316201</c:v>
                </c:pt>
                <c:pt idx="125445">
                  <c:v>43.213552421130601</c:v>
                </c:pt>
                <c:pt idx="125446">
                  <c:v>43.213670420567198</c:v>
                </c:pt>
                <c:pt idx="125447">
                  <c:v>43.213788419626198</c:v>
                </c:pt>
                <c:pt idx="125448">
                  <c:v>43.213906418307502</c:v>
                </c:pt>
                <c:pt idx="125449">
                  <c:v>43.214024416610997</c:v>
                </c:pt>
                <c:pt idx="125450">
                  <c:v>43.214142414536902</c:v>
                </c:pt>
                <c:pt idx="125451">
                  <c:v>43.214260412084997</c:v>
                </c:pt>
                <c:pt idx="125452">
                  <c:v>43.214378409255502</c:v>
                </c:pt>
                <c:pt idx="125453">
                  <c:v>43.214496406048198</c:v>
                </c:pt>
                <c:pt idx="125454">
                  <c:v>43.214614402463297</c:v>
                </c:pt>
                <c:pt idx="125455">
                  <c:v>43.214732398500701</c:v>
                </c:pt>
                <c:pt idx="125456">
                  <c:v>43.214850394160301</c:v>
                </c:pt>
                <c:pt idx="125457">
                  <c:v>43.214968389442298</c:v>
                </c:pt>
                <c:pt idx="125458">
                  <c:v>43.215086384346598</c:v>
                </c:pt>
                <c:pt idx="125459">
                  <c:v>43.215204378873203</c:v>
                </c:pt>
                <c:pt idx="125460">
                  <c:v>43.215322373022097</c:v>
                </c:pt>
                <c:pt idx="125461">
                  <c:v>43.215440366793302</c:v>
                </c:pt>
                <c:pt idx="125462">
                  <c:v>43.215558360186797</c:v>
                </c:pt>
                <c:pt idx="125463">
                  <c:v>43.215676353202703</c:v>
                </c:pt>
                <c:pt idx="125464">
                  <c:v>43.215794345840798</c:v>
                </c:pt>
                <c:pt idx="125465">
                  <c:v>43.215912338101298</c:v>
                </c:pt>
                <c:pt idx="125466">
                  <c:v>43.2160303299841</c:v>
                </c:pt>
                <c:pt idx="125467">
                  <c:v>43.2161483214892</c:v>
                </c:pt>
                <c:pt idx="125468">
                  <c:v>43.216266312616597</c:v>
                </c:pt>
                <c:pt idx="125469">
                  <c:v>43.216384303366297</c:v>
                </c:pt>
                <c:pt idx="125470">
                  <c:v>43.216502293738401</c:v>
                </c:pt>
                <c:pt idx="125471">
                  <c:v>43.216620283732802</c:v>
                </c:pt>
                <c:pt idx="125472">
                  <c:v>43.216738273349499</c:v>
                </c:pt>
                <c:pt idx="125473">
                  <c:v>43.2168562625886</c:v>
                </c:pt>
                <c:pt idx="125474">
                  <c:v>43.216974251449898</c:v>
                </c:pt>
                <c:pt idx="125475">
                  <c:v>43.217092239933599</c:v>
                </c:pt>
                <c:pt idx="125476">
                  <c:v>43.217210228039598</c:v>
                </c:pt>
                <c:pt idx="125477">
                  <c:v>43.217328215767999</c:v>
                </c:pt>
                <c:pt idx="125478">
                  <c:v>43.217446203118698</c:v>
                </c:pt>
                <c:pt idx="125479">
                  <c:v>43.2175641900917</c:v>
                </c:pt>
                <c:pt idx="125480">
                  <c:v>43.217682176687099</c:v>
                </c:pt>
                <c:pt idx="125481">
                  <c:v>43.217800162904801</c:v>
                </c:pt>
                <c:pt idx="125482">
                  <c:v>43.217918148744801</c:v>
                </c:pt>
                <c:pt idx="125483">
                  <c:v>43.218036134207203</c:v>
                </c:pt>
                <c:pt idx="125484">
                  <c:v>43.218154119291903</c:v>
                </c:pt>
                <c:pt idx="125485">
                  <c:v>43.218272103998899</c:v>
                </c:pt>
                <c:pt idx="125486">
                  <c:v>43.218390088328299</c:v>
                </c:pt>
                <c:pt idx="125487">
                  <c:v>43.218508072280002</c:v>
                </c:pt>
                <c:pt idx="125488">
                  <c:v>43.218626055854102</c:v>
                </c:pt>
                <c:pt idx="125489">
                  <c:v>43.218744039050499</c:v>
                </c:pt>
                <c:pt idx="125490">
                  <c:v>43.218862021869299</c:v>
                </c:pt>
                <c:pt idx="125491">
                  <c:v>43.218980004310403</c:v>
                </c:pt>
                <c:pt idx="125492">
                  <c:v>43.219097986373797</c:v>
                </c:pt>
                <c:pt idx="125493">
                  <c:v>43.2192159680597</c:v>
                </c:pt>
                <c:pt idx="125494">
                  <c:v>43.219333949367801</c:v>
                </c:pt>
                <c:pt idx="125495">
                  <c:v>43.219451930298298</c:v>
                </c:pt>
                <c:pt idx="125496">
                  <c:v>43.219569910851199</c:v>
                </c:pt>
                <c:pt idx="125497">
                  <c:v>43.219687891026403</c:v>
                </c:pt>
                <c:pt idx="125498">
                  <c:v>43.219805870823997</c:v>
                </c:pt>
                <c:pt idx="125499">
                  <c:v>43.219923850243902</c:v>
                </c:pt>
                <c:pt idx="125500">
                  <c:v>43.220041829286203</c:v>
                </c:pt>
                <c:pt idx="125501">
                  <c:v>43.2201598079509</c:v>
                </c:pt>
                <c:pt idx="125502">
                  <c:v>43.220277786237901</c:v>
                </c:pt>
                <c:pt idx="125503">
                  <c:v>43.220395764147298</c:v>
                </c:pt>
                <c:pt idx="125504">
                  <c:v>43.220513741679</c:v>
                </c:pt>
                <c:pt idx="125505">
                  <c:v>43.220631718833097</c:v>
                </c:pt>
                <c:pt idx="125506">
                  <c:v>43.220749695609598</c:v>
                </c:pt>
                <c:pt idx="125507">
                  <c:v>43.220867672008403</c:v>
                </c:pt>
                <c:pt idx="125508">
                  <c:v>43.220985648029597</c:v>
                </c:pt>
                <c:pt idx="125509">
                  <c:v>43.221103623673201</c:v>
                </c:pt>
                <c:pt idx="125510">
                  <c:v>43.221221598939103</c:v>
                </c:pt>
                <c:pt idx="125511">
                  <c:v>43.2213395738274</c:v>
                </c:pt>
                <c:pt idx="125512">
                  <c:v>43.221457548338101</c:v>
                </c:pt>
                <c:pt idx="125513">
                  <c:v>43.221575522471198</c:v>
                </c:pt>
                <c:pt idx="125514">
                  <c:v>43.2216934962266</c:v>
                </c:pt>
                <c:pt idx="125515">
                  <c:v>43.221811469604503</c:v>
                </c:pt>
                <c:pt idx="125516">
                  <c:v>43.221929442604598</c:v>
                </c:pt>
                <c:pt idx="125517">
                  <c:v>43.222047415227202</c:v>
                </c:pt>
                <c:pt idx="125518">
                  <c:v>43.222165387472202</c:v>
                </c:pt>
                <c:pt idx="125519">
                  <c:v>43.222283359339499</c:v>
                </c:pt>
                <c:pt idx="125520">
                  <c:v>43.2224013308292</c:v>
                </c:pt>
                <c:pt idx="125521">
                  <c:v>43.222519301941297</c:v>
                </c:pt>
                <c:pt idx="125522">
                  <c:v>43.222637272675797</c:v>
                </c:pt>
                <c:pt idx="125523">
                  <c:v>43.222755243032701</c:v>
                </c:pt>
                <c:pt idx="125524">
                  <c:v>43.222873213011901</c:v>
                </c:pt>
                <c:pt idx="125525">
                  <c:v>43.222991182613598</c:v>
                </c:pt>
                <c:pt idx="125526">
                  <c:v>43.223109151837598</c:v>
                </c:pt>
                <c:pt idx="125527">
                  <c:v>43.223227120684001</c:v>
                </c:pt>
                <c:pt idx="125528">
                  <c:v>43.2233450891529</c:v>
                </c:pt>
                <c:pt idx="125529">
                  <c:v>43.223463057244103</c:v>
                </c:pt>
                <c:pt idx="125530">
                  <c:v>43.223581024957703</c:v>
                </c:pt>
                <c:pt idx="125531">
                  <c:v>43.223698992293698</c:v>
                </c:pt>
                <c:pt idx="125532">
                  <c:v>43.223816959252098</c:v>
                </c:pt>
                <c:pt idx="125533">
                  <c:v>43.2239349258329</c:v>
                </c:pt>
                <c:pt idx="125534">
                  <c:v>43.224052892036099</c:v>
                </c:pt>
                <c:pt idx="125535">
                  <c:v>43.224170857861701</c:v>
                </c:pt>
                <c:pt idx="125536">
                  <c:v>43.224288823309699</c:v>
                </c:pt>
                <c:pt idx="125537">
                  <c:v>43.224406788380101</c:v>
                </c:pt>
                <c:pt idx="125538">
                  <c:v>43.224524753072899</c:v>
                </c:pt>
                <c:pt idx="125539">
                  <c:v>43.2246427173881</c:v>
                </c:pt>
                <c:pt idx="125540">
                  <c:v>43.224760681325698</c:v>
                </c:pt>
                <c:pt idx="125541">
                  <c:v>43.224878644885798</c:v>
                </c:pt>
                <c:pt idx="125542">
                  <c:v>43.224996608068203</c:v>
                </c:pt>
                <c:pt idx="125543">
                  <c:v>43.225114570872996</c:v>
                </c:pt>
                <c:pt idx="125544">
                  <c:v>43.2252325333003</c:v>
                </c:pt>
                <c:pt idx="125545">
                  <c:v>43.22535049535</c:v>
                </c:pt>
                <c:pt idx="125546">
                  <c:v>43.225468457022103</c:v>
                </c:pt>
                <c:pt idx="125547">
                  <c:v>43.225586418316603</c:v>
                </c:pt>
                <c:pt idx="125548">
                  <c:v>43.225704379233498</c:v>
                </c:pt>
                <c:pt idx="125549">
                  <c:v>43.225822339772797</c:v>
                </c:pt>
                <c:pt idx="125550">
                  <c:v>43.225940299934599</c:v>
                </c:pt>
                <c:pt idx="125551">
                  <c:v>43.226058259718698</c:v>
                </c:pt>
                <c:pt idx="125552">
                  <c:v>43.2261762191253</c:v>
                </c:pt>
                <c:pt idx="125553">
                  <c:v>43.226294178154397</c:v>
                </c:pt>
                <c:pt idx="125554">
                  <c:v>43.226412136805799</c:v>
                </c:pt>
                <c:pt idx="125555">
                  <c:v>43.226530095079703</c:v>
                </c:pt>
                <c:pt idx="125556">
                  <c:v>43.226648052975897</c:v>
                </c:pt>
                <c:pt idx="125557">
                  <c:v>43.2267660104947</c:v>
                </c:pt>
                <c:pt idx="125558">
                  <c:v>43.2268839676358</c:v>
                </c:pt>
                <c:pt idx="125559">
                  <c:v>43.227001924399403</c:v>
                </c:pt>
                <c:pt idx="125560">
                  <c:v>43.227119880785402</c:v>
                </c:pt>
                <c:pt idx="125561">
                  <c:v>43.227237836793797</c:v>
                </c:pt>
                <c:pt idx="125562">
                  <c:v>43.227355792424703</c:v>
                </c:pt>
                <c:pt idx="125563">
                  <c:v>43.227473747677998</c:v>
                </c:pt>
                <c:pt idx="125564">
                  <c:v>43.227591702553802</c:v>
                </c:pt>
                <c:pt idx="125565">
                  <c:v>43.227709657051903</c:v>
                </c:pt>
                <c:pt idx="125566">
                  <c:v>43.2278276111726</c:v>
                </c:pt>
                <c:pt idx="125567">
                  <c:v>43.227945564915601</c:v>
                </c:pt>
                <c:pt idx="125568">
                  <c:v>43.228063518281097</c:v>
                </c:pt>
                <c:pt idx="125569">
                  <c:v>43.228181471269103</c:v>
                </c:pt>
                <c:pt idx="125570">
                  <c:v>43.228299423879498</c:v>
                </c:pt>
                <c:pt idx="125571">
                  <c:v>43.228417376112297</c:v>
                </c:pt>
                <c:pt idx="125572">
                  <c:v>43.228535327967599</c:v>
                </c:pt>
                <c:pt idx="125573">
                  <c:v>43.228653279445297</c:v>
                </c:pt>
                <c:pt idx="125574">
                  <c:v>43.228771230545497</c:v>
                </c:pt>
                <c:pt idx="125575">
                  <c:v>43.228889181268102</c:v>
                </c:pt>
                <c:pt idx="125576">
                  <c:v>43.229007131613102</c:v>
                </c:pt>
                <c:pt idx="125577">
                  <c:v>43.229125081580698</c:v>
                </c:pt>
                <c:pt idx="125578">
                  <c:v>43.229243031170597</c:v>
                </c:pt>
                <c:pt idx="125579">
                  <c:v>43.229360980382999</c:v>
                </c:pt>
                <c:pt idx="125580">
                  <c:v>43.229478929217898</c:v>
                </c:pt>
                <c:pt idx="125581">
                  <c:v>43.229596877675299</c:v>
                </c:pt>
                <c:pt idx="125582">
                  <c:v>43.229714825755103</c:v>
                </c:pt>
                <c:pt idx="125583">
                  <c:v>43.229832773457296</c:v>
                </c:pt>
                <c:pt idx="125584">
                  <c:v>43.229950720782</c:v>
                </c:pt>
                <c:pt idx="125585">
                  <c:v>43.230068667729199</c:v>
                </c:pt>
                <c:pt idx="125586">
                  <c:v>43.230186614298802</c:v>
                </c:pt>
                <c:pt idx="125587">
                  <c:v>43.2303045604909</c:v>
                </c:pt>
                <c:pt idx="125588">
                  <c:v>43.230422506305501</c:v>
                </c:pt>
                <c:pt idx="125589">
                  <c:v>43.230540451742499</c:v>
                </c:pt>
                <c:pt idx="125590">
                  <c:v>43.230658396801999</c:v>
                </c:pt>
                <c:pt idx="125591">
                  <c:v>43.230776341484003</c:v>
                </c:pt>
                <c:pt idx="125592">
                  <c:v>43.230894285788402</c:v>
                </c:pt>
                <c:pt idx="125593">
                  <c:v>43.231012229715297</c:v>
                </c:pt>
                <c:pt idx="125594">
                  <c:v>43.231130173264702</c:v>
                </c:pt>
                <c:pt idx="125595">
                  <c:v>43.231248116436603</c:v>
                </c:pt>
                <c:pt idx="125596">
                  <c:v>43.231366059230901</c:v>
                </c:pt>
                <c:pt idx="125597">
                  <c:v>43.231484001647701</c:v>
                </c:pt>
                <c:pt idx="125598">
                  <c:v>43.231601943686996</c:v>
                </c:pt>
                <c:pt idx="125599">
                  <c:v>43.231719885348703</c:v>
                </c:pt>
                <c:pt idx="125600">
                  <c:v>43.231837826632997</c:v>
                </c:pt>
                <c:pt idx="125601">
                  <c:v>43.231955767539702</c:v>
                </c:pt>
                <c:pt idx="125602">
                  <c:v>43.232073708068903</c:v>
                </c:pt>
                <c:pt idx="125603">
                  <c:v>43.232191648220599</c:v>
                </c:pt>
                <c:pt idx="125604">
                  <c:v>43.232309587994699</c:v>
                </c:pt>
                <c:pt idx="125605">
                  <c:v>43.232427527391401</c:v>
                </c:pt>
                <c:pt idx="125606">
                  <c:v>43.2325454664105</c:v>
                </c:pt>
                <c:pt idx="125607">
                  <c:v>43.232663405052101</c:v>
                </c:pt>
                <c:pt idx="125608">
                  <c:v>43.232781343316297</c:v>
                </c:pt>
                <c:pt idx="125609">
                  <c:v>43.232899281202897</c:v>
                </c:pt>
                <c:pt idx="125610">
                  <c:v>43.2330172187119</c:v>
                </c:pt>
                <c:pt idx="125611">
                  <c:v>43.233135155843499</c:v>
                </c:pt>
                <c:pt idx="125612">
                  <c:v>43.2332530925976</c:v>
                </c:pt>
                <c:pt idx="125613">
                  <c:v>43.233371028974197</c:v>
                </c:pt>
                <c:pt idx="125614">
                  <c:v>43.233488964973297</c:v>
                </c:pt>
                <c:pt idx="125615">
                  <c:v>43.2336069005948</c:v>
                </c:pt>
                <c:pt idx="125616">
                  <c:v>43.233724835838899</c:v>
                </c:pt>
                <c:pt idx="125617">
                  <c:v>43.2338427707055</c:v>
                </c:pt>
                <c:pt idx="125618">
                  <c:v>43.233960705194498</c:v>
                </c:pt>
                <c:pt idx="125619">
                  <c:v>43.234078639306098</c:v>
                </c:pt>
                <c:pt idx="125620">
                  <c:v>43.234196573040201</c:v>
                </c:pt>
                <c:pt idx="125621">
                  <c:v>43.2343145063968</c:v>
                </c:pt>
                <c:pt idx="125622">
                  <c:v>43.234432439375901</c:v>
                </c:pt>
                <c:pt idx="125623">
                  <c:v>43.234550371977399</c:v>
                </c:pt>
                <c:pt idx="125624">
                  <c:v>43.234668304201499</c:v>
                </c:pt>
                <c:pt idx="125625">
                  <c:v>43.234786236048201</c:v>
                </c:pt>
                <c:pt idx="125626">
                  <c:v>43.2349041675173</c:v>
                </c:pt>
                <c:pt idx="125627">
                  <c:v>43.235022098608901</c:v>
                </c:pt>
                <c:pt idx="125628">
                  <c:v>43.235140029323098</c:v>
                </c:pt>
                <c:pt idx="125629">
                  <c:v>43.235257959659698</c:v>
                </c:pt>
                <c:pt idx="125630">
                  <c:v>43.235375889618901</c:v>
                </c:pt>
                <c:pt idx="125631">
                  <c:v>43.235493819200599</c:v>
                </c:pt>
                <c:pt idx="125632">
                  <c:v>43.2356117484048</c:v>
                </c:pt>
                <c:pt idx="125633">
                  <c:v>43.235729677231497</c:v>
                </c:pt>
                <c:pt idx="125634">
                  <c:v>43.235847605680803</c:v>
                </c:pt>
                <c:pt idx="125635">
                  <c:v>43.235965533752498</c:v>
                </c:pt>
                <c:pt idx="125636">
                  <c:v>43.236083461446803</c:v>
                </c:pt>
                <c:pt idx="125637">
                  <c:v>43.236201388763597</c:v>
                </c:pt>
                <c:pt idx="125638">
                  <c:v>43.236319315703</c:v>
                </c:pt>
                <c:pt idx="125639">
                  <c:v>43.236437242264898</c:v>
                </c:pt>
                <c:pt idx="125640">
                  <c:v>43.2365551684493</c:v>
                </c:pt>
                <c:pt idx="125641">
                  <c:v>43.236673094256197</c:v>
                </c:pt>
                <c:pt idx="125642">
                  <c:v>43.236791019685597</c:v>
                </c:pt>
                <c:pt idx="125643">
                  <c:v>43.2369089447376</c:v>
                </c:pt>
                <c:pt idx="125644">
                  <c:v>43.237026869412098</c:v>
                </c:pt>
                <c:pt idx="125645">
                  <c:v>43.237144793709199</c:v>
                </c:pt>
                <c:pt idx="125646">
                  <c:v>43.237262717628802</c:v>
                </c:pt>
                <c:pt idx="125647">
                  <c:v>43.237380641170901</c:v>
                </c:pt>
                <c:pt idx="125648">
                  <c:v>43.237498564335603</c:v>
                </c:pt>
                <c:pt idx="125649">
                  <c:v>43.2376164871228</c:v>
                </c:pt>
                <c:pt idx="125650">
                  <c:v>43.2377344095325</c:v>
                </c:pt>
                <c:pt idx="125651">
                  <c:v>43.237852331564802</c:v>
                </c:pt>
                <c:pt idx="125652">
                  <c:v>43.237970253219601</c:v>
                </c:pt>
                <c:pt idx="125653">
                  <c:v>43.238088174497001</c:v>
                </c:pt>
                <c:pt idx="125654">
                  <c:v>43.238206095396897</c:v>
                </c:pt>
                <c:pt idx="125655">
                  <c:v>43.238324015919297</c:v>
                </c:pt>
                <c:pt idx="125656">
                  <c:v>43.238441936064298</c:v>
                </c:pt>
                <c:pt idx="125657">
                  <c:v>43.238559855831902</c:v>
                </c:pt>
                <c:pt idx="125658">
                  <c:v>43.238677775222001</c:v>
                </c:pt>
                <c:pt idx="125659">
                  <c:v>43.238795694234597</c:v>
                </c:pt>
                <c:pt idx="125660">
                  <c:v>43.238913612869801</c:v>
                </c:pt>
                <c:pt idx="125661">
                  <c:v>43.239031531127601</c:v>
                </c:pt>
                <c:pt idx="125662">
                  <c:v>43.239149449007897</c:v>
                </c:pt>
                <c:pt idx="125663">
                  <c:v>43.239267366510802</c:v>
                </c:pt>
                <c:pt idx="125664">
                  <c:v>43.239385283636203</c:v>
                </c:pt>
                <c:pt idx="125665">
                  <c:v>43.239503200384199</c:v>
                </c:pt>
                <c:pt idx="125666">
                  <c:v>43.239621116754698</c:v>
                </c:pt>
                <c:pt idx="125667">
                  <c:v>43.239739032747799</c:v>
                </c:pt>
                <c:pt idx="125668">
                  <c:v>43.239856948363503</c:v>
                </c:pt>
                <c:pt idx="125669">
                  <c:v>43.239974863601702</c:v>
                </c:pt>
                <c:pt idx="125670">
                  <c:v>43.240092778462497</c:v>
                </c:pt>
                <c:pt idx="125671">
                  <c:v>43.240210692945801</c:v>
                </c:pt>
                <c:pt idx="125672">
                  <c:v>43.240328607051701</c:v>
                </c:pt>
                <c:pt idx="125673">
                  <c:v>43.240446520780203</c:v>
                </c:pt>
                <c:pt idx="125674">
                  <c:v>43.240564434131301</c:v>
                </c:pt>
                <c:pt idx="125675">
                  <c:v>43.240682347104901</c:v>
                </c:pt>
                <c:pt idx="125676">
                  <c:v>43.240800259701103</c:v>
                </c:pt>
                <c:pt idx="125677">
                  <c:v>43.240918171919901</c:v>
                </c:pt>
                <c:pt idx="125678">
                  <c:v>43.241036083761202</c:v>
                </c:pt>
                <c:pt idx="125679">
                  <c:v>43.241153995225098</c:v>
                </c:pt>
                <c:pt idx="125680">
                  <c:v>43.241271906311603</c:v>
                </c:pt>
                <c:pt idx="125681">
                  <c:v>43.241389817020703</c:v>
                </c:pt>
                <c:pt idx="125682">
                  <c:v>43.2415077273523</c:v>
                </c:pt>
                <c:pt idx="125683">
                  <c:v>43.241625637306498</c:v>
                </c:pt>
                <c:pt idx="125684">
                  <c:v>43.241743546883299</c:v>
                </c:pt>
                <c:pt idx="125685">
                  <c:v>43.241861456082702</c:v>
                </c:pt>
                <c:pt idx="125686">
                  <c:v>43.241979364904701</c:v>
                </c:pt>
                <c:pt idx="125687">
                  <c:v>43.242097273349302</c:v>
                </c:pt>
                <c:pt idx="125688">
                  <c:v>43.242215181416398</c:v>
                </c:pt>
                <c:pt idx="125689">
                  <c:v>43.242333089106097</c:v>
                </c:pt>
                <c:pt idx="125690">
                  <c:v>43.242450996418498</c:v>
                </c:pt>
                <c:pt idx="125691">
                  <c:v>43.242568903353401</c:v>
                </c:pt>
                <c:pt idx="125692">
                  <c:v>43.2426868099109</c:v>
                </c:pt>
                <c:pt idx="125693">
                  <c:v>43.242804716090902</c:v>
                </c:pt>
                <c:pt idx="125694">
                  <c:v>43.242922621893598</c:v>
                </c:pt>
                <c:pt idx="125695">
                  <c:v>43.243040527318897</c:v>
                </c:pt>
                <c:pt idx="125696">
                  <c:v>43.243158432366798</c:v>
                </c:pt>
                <c:pt idx="125697">
                  <c:v>43.243276337037202</c:v>
                </c:pt>
                <c:pt idx="125698">
                  <c:v>43.2433942413303</c:v>
                </c:pt>
                <c:pt idx="125699">
                  <c:v>43.243512145246001</c:v>
                </c:pt>
                <c:pt idx="125700">
                  <c:v>43.243630048784198</c:v>
                </c:pt>
                <c:pt idx="125701">
                  <c:v>43.243747951945103</c:v>
                </c:pt>
                <c:pt idx="125702">
                  <c:v>43.243865854728597</c:v>
                </c:pt>
                <c:pt idx="125703">
                  <c:v>43.2439837571346</c:v>
                </c:pt>
                <c:pt idx="125704">
                  <c:v>43.244101659163299</c:v>
                </c:pt>
                <c:pt idx="125705">
                  <c:v>43.244219560814599</c:v>
                </c:pt>
                <c:pt idx="125706">
                  <c:v>43.244337462088502</c:v>
                </c:pt>
                <c:pt idx="125707">
                  <c:v>43.244455362985001</c:v>
                </c:pt>
                <c:pt idx="125708">
                  <c:v>43.244573263504101</c:v>
                </c:pt>
                <c:pt idx="125709">
                  <c:v>43.244691163645797</c:v>
                </c:pt>
                <c:pt idx="125710">
                  <c:v>43.244809063410102</c:v>
                </c:pt>
                <c:pt idx="125711">
                  <c:v>43.244926962797102</c:v>
                </c:pt>
                <c:pt idx="125712">
                  <c:v>43.245044861806598</c:v>
                </c:pt>
                <c:pt idx="125713">
                  <c:v>43.245162760438802</c:v>
                </c:pt>
                <c:pt idx="125714">
                  <c:v>43.245280658693602</c:v>
                </c:pt>
                <c:pt idx="125715">
                  <c:v>43.245398556570997</c:v>
                </c:pt>
                <c:pt idx="125716">
                  <c:v>43.245516454071002</c:v>
                </c:pt>
                <c:pt idx="125717">
                  <c:v>43.245634351193701</c:v>
                </c:pt>
                <c:pt idx="125718">
                  <c:v>43.245752247938903</c:v>
                </c:pt>
                <c:pt idx="125719">
                  <c:v>43.245870144306799</c:v>
                </c:pt>
                <c:pt idx="125720">
                  <c:v>43.245988040297298</c:v>
                </c:pt>
                <c:pt idx="125721">
                  <c:v>43.246105935910499</c:v>
                </c:pt>
                <c:pt idx="125722">
                  <c:v>43.246223831146203</c:v>
                </c:pt>
                <c:pt idx="125723">
                  <c:v>43.246341726004701</c:v>
                </c:pt>
                <c:pt idx="125724">
                  <c:v>43.246459620485702</c:v>
                </c:pt>
                <c:pt idx="125725">
                  <c:v>43.246577514589298</c:v>
                </c:pt>
                <c:pt idx="125726">
                  <c:v>43.246695408315603</c:v>
                </c:pt>
                <c:pt idx="125727">
                  <c:v>43.246813301664503</c:v>
                </c:pt>
                <c:pt idx="125728">
                  <c:v>43.246931194636097</c:v>
                </c:pt>
                <c:pt idx="125729">
                  <c:v>43.247049087230302</c:v>
                </c:pt>
                <c:pt idx="125730">
                  <c:v>43.247166979447101</c:v>
                </c:pt>
                <c:pt idx="125731">
                  <c:v>43.247284871286602</c:v>
                </c:pt>
                <c:pt idx="125732">
                  <c:v>43.247402762748699</c:v>
                </c:pt>
                <c:pt idx="125733">
                  <c:v>43.247520653833398</c:v>
                </c:pt>
                <c:pt idx="125734">
                  <c:v>43.247638544540798</c:v>
                </c:pt>
                <c:pt idx="125735">
                  <c:v>43.247756434870801</c:v>
                </c:pt>
                <c:pt idx="125736">
                  <c:v>43.247874324823499</c:v>
                </c:pt>
                <c:pt idx="125737">
                  <c:v>43.247992214398799</c:v>
                </c:pt>
                <c:pt idx="125738">
                  <c:v>43.248110103596801</c:v>
                </c:pt>
                <c:pt idx="125739">
                  <c:v>43.248227992417398</c:v>
                </c:pt>
                <c:pt idx="125740">
                  <c:v>43.248345880860597</c:v>
                </c:pt>
                <c:pt idx="125741">
                  <c:v>43.248463768926499</c:v>
                </c:pt>
                <c:pt idx="125742">
                  <c:v>43.248581656615102</c:v>
                </c:pt>
                <c:pt idx="125743">
                  <c:v>43.2486995439263</c:v>
                </c:pt>
                <c:pt idx="125744">
                  <c:v>43.2488174308602</c:v>
                </c:pt>
                <c:pt idx="125745">
                  <c:v>43.248935317416702</c:v>
                </c:pt>
                <c:pt idx="125746">
                  <c:v>43.249053203595899</c:v>
                </c:pt>
                <c:pt idx="125747">
                  <c:v>43.249171089397699</c:v>
                </c:pt>
                <c:pt idx="125748">
                  <c:v>43.2492889748222</c:v>
                </c:pt>
                <c:pt idx="125749">
                  <c:v>43.249406859869303</c:v>
                </c:pt>
                <c:pt idx="125750">
                  <c:v>43.249524744539102</c:v>
                </c:pt>
                <c:pt idx="125751">
                  <c:v>43.249642628831602</c:v>
                </c:pt>
                <c:pt idx="125752">
                  <c:v>43.249760512746697</c:v>
                </c:pt>
                <c:pt idx="125753">
                  <c:v>43.249878396284501</c:v>
                </c:pt>
                <c:pt idx="125754">
                  <c:v>43.249996279445</c:v>
                </c:pt>
                <c:pt idx="125755">
                  <c:v>43.250114162228101</c:v>
                </c:pt>
                <c:pt idx="125756">
                  <c:v>43.250232044633897</c:v>
                </c:pt>
                <c:pt idx="125757">
                  <c:v>43.250349926662402</c:v>
                </c:pt>
                <c:pt idx="125758">
                  <c:v>43.250467808313502</c:v>
                </c:pt>
                <c:pt idx="125759">
                  <c:v>43.250585689587297</c:v>
                </c:pt>
                <c:pt idx="125760">
                  <c:v>43.2507035704838</c:v>
                </c:pt>
                <c:pt idx="125761">
                  <c:v>43.250821451002899</c:v>
                </c:pt>
                <c:pt idx="125762">
                  <c:v>43.2509393311447</c:v>
                </c:pt>
                <c:pt idx="125763">
                  <c:v>43.251057210909202</c:v>
                </c:pt>
                <c:pt idx="125764">
                  <c:v>43.2511750902964</c:v>
                </c:pt>
                <c:pt idx="125765">
                  <c:v>43.251292969306299</c:v>
                </c:pt>
                <c:pt idx="125766">
                  <c:v>43.2514108479388</c:v>
                </c:pt>
                <c:pt idx="125767">
                  <c:v>43.251528726194003</c:v>
                </c:pt>
                <c:pt idx="125768">
                  <c:v>43.251646604071901</c:v>
                </c:pt>
                <c:pt idx="125769">
                  <c:v>43.251764481572501</c:v>
                </c:pt>
                <c:pt idx="125770">
                  <c:v>43.251882358695802</c:v>
                </c:pt>
                <c:pt idx="125771">
                  <c:v>43.252000235441798</c:v>
                </c:pt>
                <c:pt idx="125772">
                  <c:v>43.252118111810397</c:v>
                </c:pt>
                <c:pt idx="125773">
                  <c:v>43.252235987801697</c:v>
                </c:pt>
                <c:pt idx="125774">
                  <c:v>43.252353863415699</c:v>
                </c:pt>
                <c:pt idx="125775">
                  <c:v>43.252471738652503</c:v>
                </c:pt>
                <c:pt idx="125776">
                  <c:v>43.252589613511901</c:v>
                </c:pt>
                <c:pt idx="125777">
                  <c:v>43.252707487993902</c:v>
                </c:pt>
                <c:pt idx="125778">
                  <c:v>43.252825362098697</c:v>
                </c:pt>
                <c:pt idx="125779">
                  <c:v>43.252943235826201</c:v>
                </c:pt>
                <c:pt idx="125780">
                  <c:v>43.2530611091764</c:v>
                </c:pt>
                <c:pt idx="125781">
                  <c:v>43.253178982149301</c:v>
                </c:pt>
                <c:pt idx="125782">
                  <c:v>43.253296854744903</c:v>
                </c:pt>
                <c:pt idx="125783">
                  <c:v>43.253414726963101</c:v>
                </c:pt>
                <c:pt idx="125784">
                  <c:v>43.2535325988041</c:v>
                </c:pt>
                <c:pt idx="125785">
                  <c:v>43.2536504702678</c:v>
                </c:pt>
                <c:pt idx="125786">
                  <c:v>43.253768341354203</c:v>
                </c:pt>
                <c:pt idx="125787">
                  <c:v>43.2538862120633</c:v>
                </c:pt>
                <c:pt idx="125788">
                  <c:v>43.254004082395099</c:v>
                </c:pt>
                <c:pt idx="125789">
                  <c:v>43.2541219523496</c:v>
                </c:pt>
                <c:pt idx="125790">
                  <c:v>43.254239821926802</c:v>
                </c:pt>
                <c:pt idx="125791">
                  <c:v>43.2543576911267</c:v>
                </c:pt>
                <c:pt idx="125792">
                  <c:v>43.254475559949398</c:v>
                </c:pt>
                <c:pt idx="125793">
                  <c:v>43.254593428394699</c:v>
                </c:pt>
                <c:pt idx="125794">
                  <c:v>43.254711296462801</c:v>
                </c:pt>
                <c:pt idx="125795">
                  <c:v>43.254829164153499</c:v>
                </c:pt>
                <c:pt idx="125796">
                  <c:v>43.254947031466997</c:v>
                </c:pt>
                <c:pt idx="125797">
                  <c:v>43.255064898403297</c:v>
                </c:pt>
                <c:pt idx="125798">
                  <c:v>43.2551827649622</c:v>
                </c:pt>
                <c:pt idx="125799">
                  <c:v>43.255300631143797</c:v>
                </c:pt>
                <c:pt idx="125800">
                  <c:v>43.255418496948202</c:v>
                </c:pt>
                <c:pt idx="125801">
                  <c:v>43.255536362375302</c:v>
                </c:pt>
                <c:pt idx="125802">
                  <c:v>43.255654227425097</c:v>
                </c:pt>
                <c:pt idx="125803">
                  <c:v>43.255772092097601</c:v>
                </c:pt>
                <c:pt idx="125804">
                  <c:v>43.255889956392899</c:v>
                </c:pt>
                <c:pt idx="125805">
                  <c:v>43.256007820310899</c:v>
                </c:pt>
                <c:pt idx="125806">
                  <c:v>43.2561256838516</c:v>
                </c:pt>
                <c:pt idx="125807">
                  <c:v>43.256243547015103</c:v>
                </c:pt>
                <c:pt idx="125808">
                  <c:v>43.256361409801201</c:v>
                </c:pt>
                <c:pt idx="125809">
                  <c:v>43.2564792722102</c:v>
                </c:pt>
                <c:pt idx="125810">
                  <c:v>43.256597134241801</c:v>
                </c:pt>
                <c:pt idx="125811">
                  <c:v>43.256714995896203</c:v>
                </c:pt>
                <c:pt idx="125812">
                  <c:v>43.256832857173301</c:v>
                </c:pt>
                <c:pt idx="125813">
                  <c:v>43.256950718073099</c:v>
                </c:pt>
                <c:pt idx="125814">
                  <c:v>43.2570685785957</c:v>
                </c:pt>
                <c:pt idx="125815">
                  <c:v>43.257186438741101</c:v>
                </c:pt>
                <c:pt idx="125816">
                  <c:v>43.257304298509098</c:v>
                </c:pt>
                <c:pt idx="125817">
                  <c:v>43.257422157899903</c:v>
                </c:pt>
                <c:pt idx="125818">
                  <c:v>43.257540016913502</c:v>
                </c:pt>
                <c:pt idx="125819">
                  <c:v>43.257657875549803</c:v>
                </c:pt>
                <c:pt idx="125820">
                  <c:v>43.257775733808799</c:v>
                </c:pt>
                <c:pt idx="125821">
                  <c:v>43.257893591690603</c:v>
                </c:pt>
                <c:pt idx="125822">
                  <c:v>43.258011449195102</c:v>
                </c:pt>
                <c:pt idx="125823">
                  <c:v>43.258129306322402</c:v>
                </c:pt>
                <c:pt idx="125824">
                  <c:v>43.258247163072497</c:v>
                </c:pt>
                <c:pt idx="125825">
                  <c:v>43.258365019445201</c:v>
                </c:pt>
                <c:pt idx="125826">
                  <c:v>43.258482875440798</c:v>
                </c:pt>
                <c:pt idx="125827">
                  <c:v>43.258600731059097</c:v>
                </c:pt>
                <c:pt idx="125828">
                  <c:v>43.258718586300098</c:v>
                </c:pt>
                <c:pt idx="125829">
                  <c:v>43.258836441163901</c:v>
                </c:pt>
                <c:pt idx="125830">
                  <c:v>43.258954295650497</c:v>
                </c:pt>
                <c:pt idx="125831">
                  <c:v>43.259072149759803</c:v>
                </c:pt>
                <c:pt idx="125832">
                  <c:v>43.259190003491803</c:v>
                </c:pt>
                <c:pt idx="125833">
                  <c:v>43.259307856846704</c:v>
                </c:pt>
                <c:pt idx="125834">
                  <c:v>43.259425709824299</c:v>
                </c:pt>
                <c:pt idx="125835">
                  <c:v>43.259543562424597</c:v>
                </c:pt>
                <c:pt idx="125836">
                  <c:v>43.259661414647802</c:v>
                </c:pt>
                <c:pt idx="125837">
                  <c:v>43.259779266493702</c:v>
                </c:pt>
                <c:pt idx="125838">
                  <c:v>43.259897117962304</c:v>
                </c:pt>
                <c:pt idx="125839">
                  <c:v>43.260014969053699</c:v>
                </c:pt>
                <c:pt idx="125840">
                  <c:v>43.260132819767897</c:v>
                </c:pt>
                <c:pt idx="125841">
                  <c:v>43.260250670104902</c:v>
                </c:pt>
                <c:pt idx="125842">
                  <c:v>43.260368520064603</c:v>
                </c:pt>
                <c:pt idx="125843">
                  <c:v>43.260486369647097</c:v>
                </c:pt>
                <c:pt idx="125844">
                  <c:v>43.2606042188524</c:v>
                </c:pt>
                <c:pt idx="125845">
                  <c:v>43.260722067680497</c:v>
                </c:pt>
                <c:pt idx="125846">
                  <c:v>43.260839916131303</c:v>
                </c:pt>
                <c:pt idx="125847">
                  <c:v>43.260957764204903</c:v>
                </c:pt>
                <c:pt idx="125848">
                  <c:v>43.261075611901298</c:v>
                </c:pt>
                <c:pt idx="125849">
                  <c:v>43.2611934592205</c:v>
                </c:pt>
                <c:pt idx="125850">
                  <c:v>43.261311306162398</c:v>
                </c:pt>
                <c:pt idx="125851">
                  <c:v>43.261429152727203</c:v>
                </c:pt>
                <c:pt idx="125852">
                  <c:v>43.261546998914703</c:v>
                </c:pt>
                <c:pt idx="125853">
                  <c:v>43.261664844724997</c:v>
                </c:pt>
                <c:pt idx="125854">
                  <c:v>43.2617826901581</c:v>
                </c:pt>
                <c:pt idx="125855">
                  <c:v>43.261900535213996</c:v>
                </c:pt>
                <c:pt idx="125856">
                  <c:v>43.262018379892602</c:v>
                </c:pt>
                <c:pt idx="125857">
                  <c:v>43.262136224194101</c:v>
                </c:pt>
                <c:pt idx="125858">
                  <c:v>43.262254068118303</c:v>
                </c:pt>
                <c:pt idx="125859">
                  <c:v>43.262371911665397</c:v>
                </c:pt>
                <c:pt idx="125860">
                  <c:v>43.262489754835201</c:v>
                </c:pt>
                <c:pt idx="125861">
                  <c:v>43.262607597627799</c:v>
                </c:pt>
                <c:pt idx="125862">
                  <c:v>43.262725440043198</c:v>
                </c:pt>
                <c:pt idx="125863">
                  <c:v>43.262843282081398</c:v>
                </c:pt>
                <c:pt idx="125864">
                  <c:v>43.2629611237425</c:v>
                </c:pt>
                <c:pt idx="125865">
                  <c:v>43.263078965026303</c:v>
                </c:pt>
                <c:pt idx="125866">
                  <c:v>43.2631968059329</c:v>
                </c:pt>
                <c:pt idx="125867">
                  <c:v>43.263314646462298</c:v>
                </c:pt>
                <c:pt idx="125868">
                  <c:v>43.263432486614498</c:v>
                </c:pt>
                <c:pt idx="125869">
                  <c:v>43.263550326389499</c:v>
                </c:pt>
                <c:pt idx="125870">
                  <c:v>43.263668165787401</c:v>
                </c:pt>
                <c:pt idx="125871">
                  <c:v>43.263786004807997</c:v>
                </c:pt>
                <c:pt idx="125872">
                  <c:v>43.263903843451502</c:v>
                </c:pt>
                <c:pt idx="125873">
                  <c:v>43.264021681717701</c:v>
                </c:pt>
                <c:pt idx="125874">
                  <c:v>43.2641395196068</c:v>
                </c:pt>
                <c:pt idx="125875">
                  <c:v>43.264257357118602</c:v>
                </c:pt>
                <c:pt idx="125876">
                  <c:v>43.264375194253297</c:v>
                </c:pt>
                <c:pt idx="125877">
                  <c:v>43.264493031010801</c:v>
                </c:pt>
                <c:pt idx="125878">
                  <c:v>43.264610867391198</c:v>
                </c:pt>
                <c:pt idx="125879">
                  <c:v>43.264728703394297</c:v>
                </c:pt>
                <c:pt idx="125880">
                  <c:v>43.264846539020198</c:v>
                </c:pt>
                <c:pt idx="125881">
                  <c:v>43.264964374268999</c:v>
                </c:pt>
                <c:pt idx="125882">
                  <c:v>43.265082209140601</c:v>
                </c:pt>
                <c:pt idx="125883">
                  <c:v>43.265200043634998</c:v>
                </c:pt>
                <c:pt idx="125884">
                  <c:v>43.265317877752203</c:v>
                </c:pt>
                <c:pt idx="125885">
                  <c:v>43.265435711492302</c:v>
                </c:pt>
                <c:pt idx="125886">
                  <c:v>43.265553544855202</c:v>
                </c:pt>
                <c:pt idx="125887">
                  <c:v>43.265671377840903</c:v>
                </c:pt>
                <c:pt idx="125888">
                  <c:v>43.265789210449398</c:v>
                </c:pt>
                <c:pt idx="125889">
                  <c:v>43.265907042680801</c:v>
                </c:pt>
                <c:pt idx="125890">
                  <c:v>43.266024874534999</c:v>
                </c:pt>
                <c:pt idx="125891">
                  <c:v>43.266142706011998</c:v>
                </c:pt>
                <c:pt idx="125892">
                  <c:v>43.266260537111798</c:v>
                </c:pt>
                <c:pt idx="125893">
                  <c:v>43.266378367834498</c:v>
                </c:pt>
                <c:pt idx="125894">
                  <c:v>43.26649619818</c:v>
                </c:pt>
                <c:pt idx="125895">
                  <c:v>43.266614028148403</c:v>
                </c:pt>
                <c:pt idx="125896">
                  <c:v>43.2667318577396</c:v>
                </c:pt>
                <c:pt idx="125897">
                  <c:v>43.266849686953599</c:v>
                </c:pt>
                <c:pt idx="125898">
                  <c:v>43.266967515790498</c:v>
                </c:pt>
                <c:pt idx="125899">
                  <c:v>43.267085344250198</c:v>
                </c:pt>
                <c:pt idx="125900">
                  <c:v>43.2672031723327</c:v>
                </c:pt>
                <c:pt idx="125901">
                  <c:v>43.267321000038102</c:v>
                </c:pt>
                <c:pt idx="125902">
                  <c:v>43.267438827366398</c:v>
                </c:pt>
                <c:pt idx="125903">
                  <c:v>43.267556654317502</c:v>
                </c:pt>
                <c:pt idx="125904">
                  <c:v>43.267674480891401</c:v>
                </c:pt>
                <c:pt idx="125905">
                  <c:v>43.2677923070882</c:v>
                </c:pt>
                <c:pt idx="125906">
                  <c:v>43.267910132907801</c:v>
                </c:pt>
                <c:pt idx="125907">
                  <c:v>43.268027958350302</c:v>
                </c:pt>
                <c:pt idx="125908">
                  <c:v>43.268145783415598</c:v>
                </c:pt>
                <c:pt idx="125909">
                  <c:v>43.268263608103801</c:v>
                </c:pt>
                <c:pt idx="125910">
                  <c:v>43.268381432414799</c:v>
                </c:pt>
                <c:pt idx="125911">
                  <c:v>43.268499256348697</c:v>
                </c:pt>
                <c:pt idx="125912">
                  <c:v>43.268617079905503</c:v>
                </c:pt>
                <c:pt idx="125913">
                  <c:v>43.268734903085097</c:v>
                </c:pt>
                <c:pt idx="125914">
                  <c:v>43.268852725887498</c:v>
                </c:pt>
                <c:pt idx="125915">
                  <c:v>43.268970548312801</c:v>
                </c:pt>
                <c:pt idx="125916">
                  <c:v>43.269088370360997</c:v>
                </c:pt>
                <c:pt idx="125917">
                  <c:v>43.269206192032101</c:v>
                </c:pt>
                <c:pt idx="125918">
                  <c:v>43.269324013325999</c:v>
                </c:pt>
                <c:pt idx="125919">
                  <c:v>43.269441834242699</c:v>
                </c:pt>
                <c:pt idx="125920">
                  <c:v>43.269559654782398</c:v>
                </c:pt>
                <c:pt idx="125921">
                  <c:v>43.269677474944899</c:v>
                </c:pt>
                <c:pt idx="125922">
                  <c:v>43.269795294730301</c:v>
                </c:pt>
                <c:pt idx="125923">
                  <c:v>43.269913114138497</c:v>
                </c:pt>
                <c:pt idx="125924">
                  <c:v>43.2700309331696</c:v>
                </c:pt>
                <c:pt idx="125925">
                  <c:v>43.270148751823598</c:v>
                </c:pt>
                <c:pt idx="125926">
                  <c:v>43.270266570100503</c:v>
                </c:pt>
                <c:pt idx="125927">
                  <c:v>43.270384388000203</c:v>
                </c:pt>
                <c:pt idx="125928">
                  <c:v>43.270502205522803</c:v>
                </c:pt>
                <c:pt idx="125929">
                  <c:v>43.270620022668297</c:v>
                </c:pt>
                <c:pt idx="125930">
                  <c:v>43.270737839436599</c:v>
                </c:pt>
                <c:pt idx="125931">
                  <c:v>43.270855655827901</c:v>
                </c:pt>
                <c:pt idx="125932">
                  <c:v>43.270973471841998</c:v>
                </c:pt>
                <c:pt idx="125933">
                  <c:v>43.271091287479003</c:v>
                </c:pt>
                <c:pt idx="125934">
                  <c:v>43.271209102738901</c:v>
                </c:pt>
                <c:pt idx="125935">
                  <c:v>43.2713269176217</c:v>
                </c:pt>
                <c:pt idx="125936">
                  <c:v>43.2714447321273</c:v>
                </c:pt>
                <c:pt idx="125937">
                  <c:v>43.2715625462559</c:v>
                </c:pt>
                <c:pt idx="125938">
                  <c:v>43.271680360007302</c:v>
                </c:pt>
                <c:pt idx="125939">
                  <c:v>43.271798173381598</c:v>
                </c:pt>
                <c:pt idx="125940">
                  <c:v>43.271915986378801</c:v>
                </c:pt>
                <c:pt idx="125941">
                  <c:v>43.272033798998898</c:v>
                </c:pt>
                <c:pt idx="125942">
                  <c:v>43.272151611241902</c:v>
                </c:pt>
                <c:pt idx="125943">
                  <c:v>43.272269423107801</c:v>
                </c:pt>
                <c:pt idx="125944">
                  <c:v>43.2723872345966</c:v>
                </c:pt>
                <c:pt idx="125945">
                  <c:v>43.272505045708201</c:v>
                </c:pt>
                <c:pt idx="125946">
                  <c:v>43.272622856442801</c:v>
                </c:pt>
                <c:pt idx="125947">
                  <c:v>43.272740666800303</c:v>
                </c:pt>
                <c:pt idx="125948">
                  <c:v>43.272858476780598</c:v>
                </c:pt>
                <c:pt idx="125949">
                  <c:v>43.272976286383901</c:v>
                </c:pt>
                <c:pt idx="125950">
                  <c:v>43.273094095610098</c:v>
                </c:pt>
                <c:pt idx="125951">
                  <c:v>43.273211904459103</c:v>
                </c:pt>
                <c:pt idx="125952">
                  <c:v>43.273329712931101</c:v>
                </c:pt>
                <c:pt idx="125953">
                  <c:v>43.273447521026</c:v>
                </c:pt>
                <c:pt idx="125954">
                  <c:v>43.2735653287438</c:v>
                </c:pt>
                <c:pt idx="125955">
                  <c:v>43.2736831360845</c:v>
                </c:pt>
                <c:pt idx="125956">
                  <c:v>43.273800943048101</c:v>
                </c:pt>
                <c:pt idx="125957">
                  <c:v>43.273918749634603</c:v>
                </c:pt>
                <c:pt idx="125958">
                  <c:v>43.274036555844098</c:v>
                </c:pt>
                <c:pt idx="125959">
                  <c:v>43.274154361676402</c:v>
                </c:pt>
                <c:pt idx="125960">
                  <c:v>43.274272167131699</c:v>
                </c:pt>
                <c:pt idx="125961">
                  <c:v>43.274389972209804</c:v>
                </c:pt>
                <c:pt idx="125962">
                  <c:v>43.274507776910902</c:v>
                </c:pt>
                <c:pt idx="125963">
                  <c:v>43.274625581234901</c:v>
                </c:pt>
                <c:pt idx="125964">
                  <c:v>43.2747433851818</c:v>
                </c:pt>
                <c:pt idx="125965">
                  <c:v>43.2748611887517</c:v>
                </c:pt>
                <c:pt idx="125966">
                  <c:v>43.274978991944501</c:v>
                </c:pt>
                <c:pt idx="125967">
                  <c:v>43.275096794760103</c:v>
                </c:pt>
                <c:pt idx="125968">
                  <c:v>43.275214597198797</c:v>
                </c:pt>
                <c:pt idx="125969">
                  <c:v>43.2753323992603</c:v>
                </c:pt>
                <c:pt idx="125970">
                  <c:v>43.275450200944803</c:v>
                </c:pt>
                <c:pt idx="125971">
                  <c:v>43.2755680022522</c:v>
                </c:pt>
                <c:pt idx="125972">
                  <c:v>43.275685803182498</c:v>
                </c:pt>
                <c:pt idx="125973">
                  <c:v>43.275803603735703</c:v>
                </c:pt>
                <c:pt idx="125974">
                  <c:v>43.275921403911902</c:v>
                </c:pt>
                <c:pt idx="125975">
                  <c:v>43.276039203711001</c:v>
                </c:pt>
                <c:pt idx="125976">
                  <c:v>43.2761570031331</c:v>
                </c:pt>
                <c:pt idx="125977">
                  <c:v>43.276274802178001</c:v>
                </c:pt>
                <c:pt idx="125978">
                  <c:v>43.276392600846002</c:v>
                </c:pt>
                <c:pt idx="125979">
                  <c:v>43.276510399136797</c:v>
                </c:pt>
                <c:pt idx="125980">
                  <c:v>43.276628197050599</c:v>
                </c:pt>
                <c:pt idx="125981">
                  <c:v>43.276745994587301</c:v>
                </c:pt>
                <c:pt idx="125982">
                  <c:v>43.276863791746997</c:v>
                </c:pt>
                <c:pt idx="125983">
                  <c:v>43.276981588529601</c:v>
                </c:pt>
                <c:pt idx="125984">
                  <c:v>43.277099384935198</c:v>
                </c:pt>
                <c:pt idx="125985">
                  <c:v>43.277217180963703</c:v>
                </c:pt>
                <c:pt idx="125986">
                  <c:v>43.277334976615101</c:v>
                </c:pt>
                <c:pt idx="125987">
                  <c:v>43.2774527718895</c:v>
                </c:pt>
                <c:pt idx="125988">
                  <c:v>43.2775705667868</c:v>
                </c:pt>
                <c:pt idx="125989">
                  <c:v>43.277688361307099</c:v>
                </c:pt>
                <c:pt idx="125990">
                  <c:v>43.277806155450399</c:v>
                </c:pt>
                <c:pt idx="125991">
                  <c:v>43.2779239492166</c:v>
                </c:pt>
                <c:pt idx="125992">
                  <c:v>43.278041742605701</c:v>
                </c:pt>
                <c:pt idx="125993">
                  <c:v>43.278159535617803</c:v>
                </c:pt>
                <c:pt idx="125994">
                  <c:v>43.278277328252898</c:v>
                </c:pt>
                <c:pt idx="125995">
                  <c:v>43.278395120510901</c:v>
                </c:pt>
                <c:pt idx="125996">
                  <c:v>43.278512912391797</c:v>
                </c:pt>
                <c:pt idx="125997">
                  <c:v>43.2786307038958</c:v>
                </c:pt>
                <c:pt idx="125998">
                  <c:v>43.278748495022597</c:v>
                </c:pt>
                <c:pt idx="125999">
                  <c:v>43.278866285772501</c:v>
                </c:pt>
                <c:pt idx="126000">
                  <c:v>43.278984076145299</c:v>
                </c:pt>
                <c:pt idx="126001">
                  <c:v>43.279101866141097</c:v>
                </c:pt>
                <c:pt idx="126002">
                  <c:v>43.279219655759803</c:v>
                </c:pt>
                <c:pt idx="126003">
                  <c:v>43.279337445001502</c:v>
                </c:pt>
                <c:pt idx="126004">
                  <c:v>43.279455233866202</c:v>
                </c:pt>
                <c:pt idx="126005">
                  <c:v>43.279573022353802</c:v>
                </c:pt>
                <c:pt idx="126006">
                  <c:v>43.279690810464402</c:v>
                </c:pt>
                <c:pt idx="126007">
                  <c:v>43.279808598198002</c:v>
                </c:pt>
                <c:pt idx="126008">
                  <c:v>43.279926385554504</c:v>
                </c:pt>
                <c:pt idx="126009">
                  <c:v>43.280044172534097</c:v>
                </c:pt>
                <c:pt idx="126010">
                  <c:v>43.280161959136599</c:v>
                </c:pt>
                <c:pt idx="126011">
                  <c:v>43.280279745362002</c:v>
                </c:pt>
                <c:pt idx="126012">
                  <c:v>43.280397531210497</c:v>
                </c:pt>
                <c:pt idx="126013">
                  <c:v>43.2805153166819</c:v>
                </c:pt>
                <c:pt idx="126014">
                  <c:v>43.280633101776303</c:v>
                </c:pt>
                <c:pt idx="126015">
                  <c:v>43.280750886493699</c:v>
                </c:pt>
                <c:pt idx="126016">
                  <c:v>43.280868670834103</c:v>
                </c:pt>
                <c:pt idx="126017">
                  <c:v>43.2809864547974</c:v>
                </c:pt>
                <c:pt idx="126018">
                  <c:v>43.281104238383797</c:v>
                </c:pt>
                <c:pt idx="126019">
                  <c:v>43.281222021593102</c:v>
                </c:pt>
                <c:pt idx="126020">
                  <c:v>43.2813398044254</c:v>
                </c:pt>
                <c:pt idx="126021">
                  <c:v>43.281457586880698</c:v>
                </c:pt>
                <c:pt idx="126022">
                  <c:v>43.281575368958997</c:v>
                </c:pt>
                <c:pt idx="126023">
                  <c:v>43.281693150660203</c:v>
                </c:pt>
                <c:pt idx="126024">
                  <c:v>43.281810931984502</c:v>
                </c:pt>
                <c:pt idx="126025">
                  <c:v>43.281928712931801</c:v>
                </c:pt>
                <c:pt idx="126026">
                  <c:v>43.282046493502001</c:v>
                </c:pt>
                <c:pt idx="126027">
                  <c:v>43.282164273695301</c:v>
                </c:pt>
                <c:pt idx="126028">
                  <c:v>43.282282053511501</c:v>
                </c:pt>
                <c:pt idx="126029">
                  <c:v>43.282399832950702</c:v>
                </c:pt>
                <c:pt idx="126030">
                  <c:v>43.282517612013002</c:v>
                </c:pt>
                <c:pt idx="126031">
                  <c:v>43.282635390698204</c:v>
                </c:pt>
                <c:pt idx="126032">
                  <c:v>43.282753169006497</c:v>
                </c:pt>
                <c:pt idx="126033">
                  <c:v>43.282870946937699</c:v>
                </c:pt>
                <c:pt idx="126034">
                  <c:v>43.282988724491901</c:v>
                </c:pt>
                <c:pt idx="126035">
                  <c:v>43.283106501669202</c:v>
                </c:pt>
                <c:pt idx="126036">
                  <c:v>43.283224278469397</c:v>
                </c:pt>
                <c:pt idx="126037">
                  <c:v>43.283342054892699</c:v>
                </c:pt>
                <c:pt idx="126038">
                  <c:v>43.283459830939002</c:v>
                </c:pt>
                <c:pt idx="126039">
                  <c:v>43.283577606608297</c:v>
                </c:pt>
                <c:pt idx="126040">
                  <c:v>43.2836953819005</c:v>
                </c:pt>
                <c:pt idx="126041">
                  <c:v>43.283813156815803</c:v>
                </c:pt>
                <c:pt idx="126042">
                  <c:v>43.283930931354199</c:v>
                </c:pt>
                <c:pt idx="126043">
                  <c:v>43.284048705515502</c:v>
                </c:pt>
                <c:pt idx="126044">
                  <c:v>43.284166479299799</c:v>
                </c:pt>
                <c:pt idx="126045">
                  <c:v>43.284284252707202</c:v>
                </c:pt>
                <c:pt idx="126046">
                  <c:v>43.284402025737599</c:v>
                </c:pt>
                <c:pt idx="126047">
                  <c:v>43.284519798391003</c:v>
                </c:pt>
                <c:pt idx="126048">
                  <c:v>43.2846375706674</c:v>
                </c:pt>
                <c:pt idx="126049">
                  <c:v>43.284755342566797</c:v>
                </c:pt>
                <c:pt idx="126050">
                  <c:v>43.284873114089301</c:v>
                </c:pt>
                <c:pt idx="126051">
                  <c:v>43.284990885234798</c:v>
                </c:pt>
                <c:pt idx="126052">
                  <c:v>43.285108656003302</c:v>
                </c:pt>
                <c:pt idx="126053">
                  <c:v>43.2852264263948</c:v>
                </c:pt>
                <c:pt idx="126054">
                  <c:v>43.285344196409397</c:v>
                </c:pt>
                <c:pt idx="126055">
                  <c:v>43.285461966047002</c:v>
                </c:pt>
                <c:pt idx="126056">
                  <c:v>43.2855797353076</c:v>
                </c:pt>
                <c:pt idx="126057">
                  <c:v>43.285697504191297</c:v>
                </c:pt>
                <c:pt idx="126058">
                  <c:v>43.285815272697903</c:v>
                </c:pt>
                <c:pt idx="126059">
                  <c:v>43.2859330408277</c:v>
                </c:pt>
                <c:pt idx="126060">
                  <c:v>43.286050808580399</c:v>
                </c:pt>
                <c:pt idx="126061">
                  <c:v>43.286168575956196</c:v>
                </c:pt>
                <c:pt idx="126062">
                  <c:v>43.286286342955002</c:v>
                </c:pt>
                <c:pt idx="126063">
                  <c:v>43.2864041095769</c:v>
                </c:pt>
                <c:pt idx="126064">
                  <c:v>43.286521875821798</c:v>
                </c:pt>
                <c:pt idx="126065">
                  <c:v>43.286639641689703</c:v>
                </c:pt>
                <c:pt idx="126066">
                  <c:v>43.286757407180701</c:v>
                </c:pt>
                <c:pt idx="126067">
                  <c:v>43.286875172294799</c:v>
                </c:pt>
                <c:pt idx="126068">
                  <c:v>43.286992937031798</c:v>
                </c:pt>
                <c:pt idx="126069">
                  <c:v>43.287110701392002</c:v>
                </c:pt>
                <c:pt idx="126070">
                  <c:v>43.287228465375101</c:v>
                </c:pt>
                <c:pt idx="126071">
                  <c:v>43.287346228981399</c:v>
                </c:pt>
                <c:pt idx="126072">
                  <c:v>43.287463992210597</c:v>
                </c:pt>
                <c:pt idx="126073">
                  <c:v>43.287581755062902</c:v>
                </c:pt>
                <c:pt idx="126074">
                  <c:v>43.2876995175383</c:v>
                </c:pt>
                <c:pt idx="126075">
                  <c:v>43.287817279636698</c:v>
                </c:pt>
                <c:pt idx="126076">
                  <c:v>43.287935041358203</c:v>
                </c:pt>
                <c:pt idx="126077">
                  <c:v>43.288052802702701</c:v>
                </c:pt>
                <c:pt idx="126078">
                  <c:v>43.288170563670299</c:v>
                </c:pt>
                <c:pt idx="126079">
                  <c:v>43.288288324260897</c:v>
                </c:pt>
                <c:pt idx="126080">
                  <c:v>43.288406084474602</c:v>
                </c:pt>
                <c:pt idx="126081">
                  <c:v>43.288523844311399</c:v>
                </c:pt>
                <c:pt idx="126082">
                  <c:v>43.288641603771197</c:v>
                </c:pt>
                <c:pt idx="126083">
                  <c:v>43.288759362854101</c:v>
                </c:pt>
                <c:pt idx="126084">
                  <c:v>43.288877121560098</c:v>
                </c:pt>
                <c:pt idx="126085">
                  <c:v>43.288994879889103</c:v>
                </c:pt>
                <c:pt idx="126086">
                  <c:v>43.2891126378412</c:v>
                </c:pt>
                <c:pt idx="126087">
                  <c:v>43.289230395416297</c:v>
                </c:pt>
                <c:pt idx="126088">
                  <c:v>43.289348152614501</c:v>
                </c:pt>
                <c:pt idx="126089">
                  <c:v>43.289465909435798</c:v>
                </c:pt>
                <c:pt idx="126090">
                  <c:v>43.289583665880201</c:v>
                </c:pt>
                <c:pt idx="126091">
                  <c:v>43.289701421947598</c:v>
                </c:pt>
                <c:pt idx="126092">
                  <c:v>43.289819177638101</c:v>
                </c:pt>
                <c:pt idx="126093">
                  <c:v>43.289936932951697</c:v>
                </c:pt>
                <c:pt idx="126094">
                  <c:v>43.290054687888301</c:v>
                </c:pt>
                <c:pt idx="126095">
                  <c:v>43.290172442448103</c:v>
                </c:pt>
                <c:pt idx="126096">
                  <c:v>43.290290196630899</c:v>
                </c:pt>
                <c:pt idx="126097">
                  <c:v>43.290407950436702</c:v>
                </c:pt>
                <c:pt idx="126098">
                  <c:v>43.290525703865697</c:v>
                </c:pt>
                <c:pt idx="126099">
                  <c:v>43.290643456917799</c:v>
                </c:pt>
                <c:pt idx="126100">
                  <c:v>43.290761209592901</c:v>
                </c:pt>
                <c:pt idx="126101">
                  <c:v>43.290878961891103</c:v>
                </c:pt>
                <c:pt idx="126102">
                  <c:v>43.290996713812397</c:v>
                </c:pt>
                <c:pt idx="126103">
                  <c:v>43.291114465356799</c:v>
                </c:pt>
                <c:pt idx="126104">
                  <c:v>43.2912322165243</c:v>
                </c:pt>
                <c:pt idx="126105">
                  <c:v>43.291349967314801</c:v>
                </c:pt>
                <c:pt idx="126106">
                  <c:v>43.291467717728501</c:v>
                </c:pt>
                <c:pt idx="126107">
                  <c:v>43.291585467765202</c:v>
                </c:pt>
                <c:pt idx="126108">
                  <c:v>43.291703217425102</c:v>
                </c:pt>
                <c:pt idx="126109">
                  <c:v>43.291820966708002</c:v>
                </c:pt>
                <c:pt idx="126110">
                  <c:v>43.291938715614002</c:v>
                </c:pt>
                <c:pt idx="126111">
                  <c:v>43.292056464143201</c:v>
                </c:pt>
                <c:pt idx="126112">
                  <c:v>43.2921742122954</c:v>
                </c:pt>
                <c:pt idx="126113">
                  <c:v>43.292291960070699</c:v>
                </c:pt>
                <c:pt idx="126114">
                  <c:v>43.292409707469098</c:v>
                </c:pt>
                <c:pt idx="126115">
                  <c:v>43.292527454490703</c:v>
                </c:pt>
                <c:pt idx="126116">
                  <c:v>43.292645201135301</c:v>
                </c:pt>
                <c:pt idx="126117">
                  <c:v>43.292762947402998</c:v>
                </c:pt>
                <c:pt idx="126118">
                  <c:v>43.292880693293803</c:v>
                </c:pt>
                <c:pt idx="126119">
                  <c:v>43.2929984388078</c:v>
                </c:pt>
                <c:pt idx="126120">
                  <c:v>43.293116183944797</c:v>
                </c:pt>
                <c:pt idx="126121">
                  <c:v>43.293233928705</c:v>
                </c:pt>
                <c:pt idx="126122">
                  <c:v>43.293351673088203</c:v>
                </c:pt>
                <c:pt idx="126123">
                  <c:v>43.293469417094599</c:v>
                </c:pt>
                <c:pt idx="126124">
                  <c:v>43.293587160724101</c:v>
                </c:pt>
                <c:pt idx="126125">
                  <c:v>43.293704903976703</c:v>
                </c:pt>
                <c:pt idx="126126">
                  <c:v>43.293822646852398</c:v>
                </c:pt>
                <c:pt idx="126127">
                  <c:v>43.293940389351199</c:v>
                </c:pt>
                <c:pt idx="126128">
                  <c:v>43.2940581314732</c:v>
                </c:pt>
                <c:pt idx="126129">
                  <c:v>43.294175873218201</c:v>
                </c:pt>
                <c:pt idx="126130">
                  <c:v>43.294293614586401</c:v>
                </c:pt>
                <c:pt idx="126131">
                  <c:v>43.294411355577701</c:v>
                </c:pt>
                <c:pt idx="126132">
                  <c:v>43.2945290961921</c:v>
                </c:pt>
                <c:pt idx="126133">
                  <c:v>43.294646836429699</c:v>
                </c:pt>
                <c:pt idx="126134">
                  <c:v>43.294764576290397</c:v>
                </c:pt>
                <c:pt idx="126135">
                  <c:v>43.294882315774203</c:v>
                </c:pt>
                <c:pt idx="126136">
                  <c:v>43.2950000548811</c:v>
                </c:pt>
                <c:pt idx="126137">
                  <c:v>43.295117793611098</c:v>
                </c:pt>
                <c:pt idx="126138">
                  <c:v>43.295235531964302</c:v>
                </c:pt>
                <c:pt idx="126139">
                  <c:v>43.295353269940598</c:v>
                </c:pt>
                <c:pt idx="126140">
                  <c:v>43.295471007540101</c:v>
                </c:pt>
                <c:pt idx="126141">
                  <c:v>43.295588744762597</c:v>
                </c:pt>
                <c:pt idx="126142">
                  <c:v>43.295706481608299</c:v>
                </c:pt>
                <c:pt idx="126143">
                  <c:v>43.2958242180772</c:v>
                </c:pt>
                <c:pt idx="126144">
                  <c:v>43.295941954169201</c:v>
                </c:pt>
                <c:pt idx="126145">
                  <c:v>43.296059689884302</c:v>
                </c:pt>
                <c:pt idx="126146">
                  <c:v>43.296177425222503</c:v>
                </c:pt>
                <c:pt idx="126147">
                  <c:v>43.296295160183902</c:v>
                </c:pt>
                <c:pt idx="126148">
                  <c:v>43.296412894768402</c:v>
                </c:pt>
                <c:pt idx="126149">
                  <c:v>43.2965306289761</c:v>
                </c:pt>
                <c:pt idx="126150">
                  <c:v>43.296648362806899</c:v>
                </c:pt>
                <c:pt idx="126151">
                  <c:v>43.296766096260903</c:v>
                </c:pt>
                <c:pt idx="126152">
                  <c:v>43.296883829338</c:v>
                </c:pt>
                <c:pt idx="126153">
                  <c:v>43.297001562038297</c:v>
                </c:pt>
                <c:pt idx="126154">
                  <c:v>43.2971192943617</c:v>
                </c:pt>
                <c:pt idx="126155">
                  <c:v>43.297237026308203</c:v>
                </c:pt>
                <c:pt idx="126156">
                  <c:v>43.297354757877898</c:v>
                </c:pt>
                <c:pt idx="126157">
                  <c:v>43.297472489070799</c:v>
                </c:pt>
                <c:pt idx="126158">
                  <c:v>43.2975902198868</c:v>
                </c:pt>
                <c:pt idx="126159">
                  <c:v>43.297707950326</c:v>
                </c:pt>
                <c:pt idx="126160">
                  <c:v>43.2978256803883</c:v>
                </c:pt>
                <c:pt idx="126161">
                  <c:v>43.297943410073799</c:v>
                </c:pt>
                <c:pt idx="126162">
                  <c:v>43.298061139382398</c:v>
                </c:pt>
                <c:pt idx="126163">
                  <c:v>43.298178868314203</c:v>
                </c:pt>
                <c:pt idx="126164">
                  <c:v>43.2982965968691</c:v>
                </c:pt>
                <c:pt idx="126165">
                  <c:v>43.298414325047197</c:v>
                </c:pt>
                <c:pt idx="126166">
                  <c:v>43.2985320528485</c:v>
                </c:pt>
                <c:pt idx="126167">
                  <c:v>43.298649780273003</c:v>
                </c:pt>
                <c:pt idx="126168">
                  <c:v>43.298767507320598</c:v>
                </c:pt>
                <c:pt idx="126169">
                  <c:v>43.2988852339913</c:v>
                </c:pt>
                <c:pt idx="126170">
                  <c:v>43.2990029602853</c:v>
                </c:pt>
                <c:pt idx="126171">
                  <c:v>43.2991206862024</c:v>
                </c:pt>
                <c:pt idx="126172">
                  <c:v>43.299238411742699</c:v>
                </c:pt>
                <c:pt idx="126173">
                  <c:v>43.299356136906098</c:v>
                </c:pt>
                <c:pt idx="126174">
                  <c:v>43.299473861692697</c:v>
                </c:pt>
                <c:pt idx="126175">
                  <c:v>43.299591586102501</c:v>
                </c:pt>
                <c:pt idx="126176">
                  <c:v>43.299709310135498</c:v>
                </c:pt>
                <c:pt idx="126177">
                  <c:v>43.299827033791601</c:v>
                </c:pt>
                <c:pt idx="126178">
                  <c:v>43.299944757070897</c:v>
                </c:pt>
                <c:pt idx="126179">
                  <c:v>43.300062479973398</c:v>
                </c:pt>
                <c:pt idx="126180">
                  <c:v>43.300180202499099</c:v>
                </c:pt>
                <c:pt idx="126181">
                  <c:v>43.300297924648</c:v>
                </c:pt>
                <c:pt idx="126182">
                  <c:v>43.300415646419999</c:v>
                </c:pt>
                <c:pt idx="126183">
                  <c:v>43.300533367815198</c:v>
                </c:pt>
                <c:pt idx="126184">
                  <c:v>43.300651088833597</c:v>
                </c:pt>
                <c:pt idx="126185">
                  <c:v>43.300768809475201</c:v>
                </c:pt>
                <c:pt idx="126186">
                  <c:v>43.300886529739998</c:v>
                </c:pt>
                <c:pt idx="126187">
                  <c:v>43.301004249628001</c:v>
                </c:pt>
                <c:pt idx="126188">
                  <c:v>43.301121969139103</c:v>
                </c:pt>
                <c:pt idx="126189">
                  <c:v>43.301239688273498</c:v>
                </c:pt>
                <c:pt idx="126190">
                  <c:v>43.301357407030999</c:v>
                </c:pt>
                <c:pt idx="126191">
                  <c:v>43.301475125411798</c:v>
                </c:pt>
                <c:pt idx="126192">
                  <c:v>43.301592843415698</c:v>
                </c:pt>
                <c:pt idx="126193">
                  <c:v>43.301710561042803</c:v>
                </c:pt>
                <c:pt idx="126194">
                  <c:v>43.301828278293101</c:v>
                </c:pt>
                <c:pt idx="126195">
                  <c:v>43.301945995166598</c:v>
                </c:pt>
                <c:pt idx="126196">
                  <c:v>43.302063711663401</c:v>
                </c:pt>
                <c:pt idx="126197">
                  <c:v>43.302181427783303</c:v>
                </c:pt>
                <c:pt idx="126198">
                  <c:v>43.302299143526398</c:v>
                </c:pt>
                <c:pt idx="126199">
                  <c:v>43.302416858892698</c:v>
                </c:pt>
                <c:pt idx="126200">
                  <c:v>43.302534573882198</c:v>
                </c:pt>
                <c:pt idx="126201">
                  <c:v>43.302652288494997</c:v>
                </c:pt>
                <c:pt idx="126202">
                  <c:v>43.302770002730902</c:v>
                </c:pt>
                <c:pt idx="126203">
                  <c:v>43.30288771659</c:v>
                </c:pt>
                <c:pt idx="126204">
                  <c:v>43.303005430072403</c:v>
                </c:pt>
                <c:pt idx="126205">
                  <c:v>43.303123143177899</c:v>
                </c:pt>
                <c:pt idx="126206">
                  <c:v>43.303240855906701</c:v>
                </c:pt>
                <c:pt idx="126207">
                  <c:v>43.303358568258702</c:v>
                </c:pt>
                <c:pt idx="126208">
                  <c:v>43.303476280233902</c:v>
                </c:pt>
                <c:pt idx="126209">
                  <c:v>43.303593991832301</c:v>
                </c:pt>
                <c:pt idx="126210">
                  <c:v>43.303711703053899</c:v>
                </c:pt>
                <c:pt idx="126211">
                  <c:v>43.303829413898697</c:v>
                </c:pt>
                <c:pt idx="126212">
                  <c:v>43.3039471243668</c:v>
                </c:pt>
                <c:pt idx="126213">
                  <c:v>43.304064834458103</c:v>
                </c:pt>
                <c:pt idx="126214">
                  <c:v>43.304182544172598</c:v>
                </c:pt>
                <c:pt idx="126215">
                  <c:v>43.304300253510299</c:v>
                </c:pt>
                <c:pt idx="126216">
                  <c:v>43.304417962471199</c:v>
                </c:pt>
                <c:pt idx="126217">
                  <c:v>43.304535671055397</c:v>
                </c:pt>
                <c:pt idx="126218">
                  <c:v>43.304653379262803</c:v>
                </c:pt>
                <c:pt idx="126219">
                  <c:v>43.3047710870934</c:v>
                </c:pt>
                <c:pt idx="126220">
                  <c:v>43.304888794547303</c:v>
                </c:pt>
                <c:pt idx="126221">
                  <c:v>43.305006501624298</c:v>
                </c:pt>
                <c:pt idx="126222">
                  <c:v>43.3051242083246</c:v>
                </c:pt>
                <c:pt idx="126223">
                  <c:v>43.305241914648199</c:v>
                </c:pt>
                <c:pt idx="126224">
                  <c:v>43.305359620594899</c:v>
                </c:pt>
                <c:pt idx="126225">
                  <c:v>43.305477326164997</c:v>
                </c:pt>
                <c:pt idx="126226">
                  <c:v>43.305595031358202</c:v>
                </c:pt>
                <c:pt idx="126227">
                  <c:v>43.305712736174698</c:v>
                </c:pt>
                <c:pt idx="126228">
                  <c:v>43.3058304406144</c:v>
                </c:pt>
                <c:pt idx="126229">
                  <c:v>43.305948144677302</c:v>
                </c:pt>
                <c:pt idx="126230">
                  <c:v>43.306065848363502</c:v>
                </c:pt>
                <c:pt idx="126231">
                  <c:v>43.306183551672902</c:v>
                </c:pt>
                <c:pt idx="126232">
                  <c:v>43.3063012546056</c:v>
                </c:pt>
                <c:pt idx="126233">
                  <c:v>43.306418957161497</c:v>
                </c:pt>
                <c:pt idx="126234">
                  <c:v>43.306536659340701</c:v>
                </c:pt>
                <c:pt idx="126235">
                  <c:v>43.306654361143103</c:v>
                </c:pt>
                <c:pt idx="126236">
                  <c:v>43.306772062568797</c:v>
                </c:pt>
                <c:pt idx="126237">
                  <c:v>43.306889763617697</c:v>
                </c:pt>
                <c:pt idx="126238">
                  <c:v>43.307007464289804</c:v>
                </c:pt>
                <c:pt idx="126239">
                  <c:v>43.307125164585202</c:v>
                </c:pt>
                <c:pt idx="126240">
                  <c:v>43.307242864503898</c:v>
                </c:pt>
                <c:pt idx="126241">
                  <c:v>43.307360564045801</c:v>
                </c:pt>
                <c:pt idx="126242">
                  <c:v>43.307478263210903</c:v>
                </c:pt>
                <c:pt idx="126243">
                  <c:v>43.307595961999397</c:v>
                </c:pt>
                <c:pt idx="126244">
                  <c:v>43.307713660410997</c:v>
                </c:pt>
                <c:pt idx="126245">
                  <c:v>43.307831358446002</c:v>
                </c:pt>
                <c:pt idx="126246">
                  <c:v>43.3079490561041</c:v>
                </c:pt>
                <c:pt idx="126247">
                  <c:v>43.308066753385603</c:v>
                </c:pt>
                <c:pt idx="126248">
                  <c:v>43.308184450290298</c:v>
                </c:pt>
                <c:pt idx="126249">
                  <c:v>43.308302146818299</c:v>
                </c:pt>
                <c:pt idx="126250">
                  <c:v>43.308419842969499</c:v>
                </c:pt>
                <c:pt idx="126251">
                  <c:v>43.308537538743998</c:v>
                </c:pt>
                <c:pt idx="126252">
                  <c:v>43.308655234141803</c:v>
                </c:pt>
                <c:pt idx="126253">
                  <c:v>43.308772929162799</c:v>
                </c:pt>
                <c:pt idx="126254">
                  <c:v>43.308890623807102</c:v>
                </c:pt>
                <c:pt idx="126255">
                  <c:v>43.309008318074703</c:v>
                </c:pt>
                <c:pt idx="126256">
                  <c:v>43.309126011965603</c:v>
                </c:pt>
                <c:pt idx="126257">
                  <c:v>43.309243705479702</c:v>
                </c:pt>
                <c:pt idx="126258">
                  <c:v>43.309361398617099</c:v>
                </c:pt>
                <c:pt idx="126259">
                  <c:v>43.309479091377703</c:v>
                </c:pt>
                <c:pt idx="126260">
                  <c:v>43.309596783761698</c:v>
                </c:pt>
                <c:pt idx="126261">
                  <c:v>43.309714475768899</c:v>
                </c:pt>
                <c:pt idx="126262">
                  <c:v>43.309832167399399</c:v>
                </c:pt>
                <c:pt idx="126263">
                  <c:v>43.309949858653198</c:v>
                </c:pt>
                <c:pt idx="126264">
                  <c:v>43.310067549530203</c:v>
                </c:pt>
                <c:pt idx="126265">
                  <c:v>43.310185240030599</c:v>
                </c:pt>
                <c:pt idx="126266">
                  <c:v>43.310302930154201</c:v>
                </c:pt>
                <c:pt idx="126267">
                  <c:v>43.310420619901102</c:v>
                </c:pt>
                <c:pt idx="126268">
                  <c:v>43.310538309271301</c:v>
                </c:pt>
                <c:pt idx="126269">
                  <c:v>43.310655998264799</c:v>
                </c:pt>
                <c:pt idx="126270">
                  <c:v>43.310773686881603</c:v>
                </c:pt>
                <c:pt idx="126271">
                  <c:v>43.310891375121599</c:v>
                </c:pt>
                <c:pt idx="126272">
                  <c:v>43.311009062985001</c:v>
                </c:pt>
                <c:pt idx="126273">
                  <c:v>43.311126750471601</c:v>
                </c:pt>
                <c:pt idx="126274">
                  <c:v>43.3112444375815</c:v>
                </c:pt>
                <c:pt idx="126275">
                  <c:v>43.311362124314797</c:v>
                </c:pt>
                <c:pt idx="126276">
                  <c:v>43.311479810671301</c:v>
                </c:pt>
                <c:pt idx="126277">
                  <c:v>43.311597496651103</c:v>
                </c:pt>
                <c:pt idx="126278">
                  <c:v>43.311715182254197</c:v>
                </c:pt>
                <c:pt idx="126279">
                  <c:v>43.311832867480597</c:v>
                </c:pt>
                <c:pt idx="126280">
                  <c:v>43.311950552330401</c:v>
                </c:pt>
                <c:pt idx="126281">
                  <c:v>43.312068236803398</c:v>
                </c:pt>
                <c:pt idx="126282">
                  <c:v>43.312185920899701</c:v>
                </c:pt>
                <c:pt idx="126283">
                  <c:v>43.312303604619302</c:v>
                </c:pt>
                <c:pt idx="126284">
                  <c:v>43.312421287962302</c:v>
                </c:pt>
                <c:pt idx="126285">
                  <c:v>43.3125389709285</c:v>
                </c:pt>
                <c:pt idx="126286">
                  <c:v>43.312656653517998</c:v>
                </c:pt>
                <c:pt idx="126287">
                  <c:v>43.3127743357309</c:v>
                </c:pt>
                <c:pt idx="126288">
                  <c:v>43.312892017567002</c:v>
                </c:pt>
                <c:pt idx="126289">
                  <c:v>43.313009699026502</c:v>
                </c:pt>
                <c:pt idx="126290">
                  <c:v>43.3131273801093</c:v>
                </c:pt>
                <c:pt idx="126291">
                  <c:v>43.313245060815397</c:v>
                </c:pt>
                <c:pt idx="126292">
                  <c:v>43.3133627411448</c:v>
                </c:pt>
                <c:pt idx="126293">
                  <c:v>43.313480421097502</c:v>
                </c:pt>
                <c:pt idx="126294">
                  <c:v>43.313598100673602</c:v>
                </c:pt>
                <c:pt idx="126295">
                  <c:v>43.313715779872901</c:v>
                </c:pt>
                <c:pt idx="126296">
                  <c:v>43.313833458695598</c:v>
                </c:pt>
                <c:pt idx="126297">
                  <c:v>43.313951137141601</c:v>
                </c:pt>
                <c:pt idx="126298">
                  <c:v>43.314068815210902</c:v>
                </c:pt>
                <c:pt idx="126299">
                  <c:v>43.314186492903602</c:v>
                </c:pt>
                <c:pt idx="126300">
                  <c:v>43.3143041702196</c:v>
                </c:pt>
                <c:pt idx="126301">
                  <c:v>43.314421847158897</c:v>
                </c:pt>
                <c:pt idx="126302">
                  <c:v>43.3145395237215</c:v>
                </c:pt>
                <c:pt idx="126303">
                  <c:v>43.314657199907401</c:v>
                </c:pt>
                <c:pt idx="126304">
                  <c:v>43.314774875716701</c:v>
                </c:pt>
                <c:pt idx="126305">
                  <c:v>43.314892551149299</c:v>
                </c:pt>
                <c:pt idx="126306">
                  <c:v>43.315010226205303</c:v>
                </c:pt>
                <c:pt idx="126307">
                  <c:v>43.315127900884498</c:v>
                </c:pt>
                <c:pt idx="126308">
                  <c:v>43.315245575187099</c:v>
                </c:pt>
                <c:pt idx="126309">
                  <c:v>43.315363249113098</c:v>
                </c:pt>
                <c:pt idx="126310">
                  <c:v>43.315480922662402</c:v>
                </c:pt>
                <c:pt idx="126311">
                  <c:v>43.315598595834999</c:v>
                </c:pt>
                <c:pt idx="126312">
                  <c:v>43.315716268630901</c:v>
                </c:pt>
                <c:pt idx="126313">
                  <c:v>43.315833941050201</c:v>
                </c:pt>
                <c:pt idx="126314">
                  <c:v>43.315951613092899</c:v>
                </c:pt>
                <c:pt idx="126315">
                  <c:v>43.316069284758797</c:v>
                </c:pt>
                <c:pt idx="126316">
                  <c:v>43.316186956048199</c:v>
                </c:pt>
                <c:pt idx="126317">
                  <c:v>43.3163046269608</c:v>
                </c:pt>
                <c:pt idx="126318">
                  <c:v>43.316422297496899</c:v>
                </c:pt>
                <c:pt idx="126319">
                  <c:v>43.316539967656198</c:v>
                </c:pt>
                <c:pt idx="126320">
                  <c:v>43.316657637438901</c:v>
                </c:pt>
                <c:pt idx="126321">
                  <c:v>43.316775306845003</c:v>
                </c:pt>
                <c:pt idx="126322">
                  <c:v>43.316892975874403</c:v>
                </c:pt>
                <c:pt idx="126323">
                  <c:v>43.317010644527102</c:v>
                </c:pt>
                <c:pt idx="126324">
                  <c:v>43.317128312803298</c:v>
                </c:pt>
                <c:pt idx="126325">
                  <c:v>43.317245980702701</c:v>
                </c:pt>
                <c:pt idx="126326">
                  <c:v>43.317363648225502</c:v>
                </c:pt>
                <c:pt idx="126327">
                  <c:v>43.317481315371701</c:v>
                </c:pt>
                <c:pt idx="126328">
                  <c:v>43.317598982141298</c:v>
                </c:pt>
                <c:pt idx="126329">
                  <c:v>43.317716648534201</c:v>
                </c:pt>
                <c:pt idx="126330">
                  <c:v>43.317834314550403</c:v>
                </c:pt>
                <c:pt idx="126331">
                  <c:v>43.317951980190003</c:v>
                </c:pt>
                <c:pt idx="126332">
                  <c:v>43.318069645453001</c:v>
                </c:pt>
                <c:pt idx="126333">
                  <c:v>43.318187310339397</c:v>
                </c:pt>
                <c:pt idx="126334">
                  <c:v>43.318304974849099</c:v>
                </c:pt>
                <c:pt idx="126335">
                  <c:v>43.318422638982099</c:v>
                </c:pt>
                <c:pt idx="126336">
                  <c:v>43.318540302738597</c:v>
                </c:pt>
                <c:pt idx="126337">
                  <c:v>43.318657966118401</c:v>
                </c:pt>
                <c:pt idx="126338">
                  <c:v>43.318775629121603</c:v>
                </c:pt>
                <c:pt idx="126339">
                  <c:v>43.318893291748203</c:v>
                </c:pt>
                <c:pt idx="126340">
                  <c:v>43.319010953998102</c:v>
                </c:pt>
                <c:pt idx="126341">
                  <c:v>43.319128615871399</c:v>
                </c:pt>
                <c:pt idx="126342">
                  <c:v>43.319246277368002</c:v>
                </c:pt>
                <c:pt idx="126343">
                  <c:v>43.319363938488102</c:v>
                </c:pt>
                <c:pt idx="126344">
                  <c:v>43.319481599231501</c:v>
                </c:pt>
                <c:pt idx="126345">
                  <c:v>43.319599259598299</c:v>
                </c:pt>
                <c:pt idx="126346">
                  <c:v>43.319716919588501</c:v>
                </c:pt>
                <c:pt idx="126347">
                  <c:v>43.319834579202102</c:v>
                </c:pt>
                <c:pt idx="126348">
                  <c:v>43.319952238439001</c:v>
                </c:pt>
                <c:pt idx="126349">
                  <c:v>43.320069897299398</c:v>
                </c:pt>
                <c:pt idx="126350">
                  <c:v>43.3201875557831</c:v>
                </c:pt>
                <c:pt idx="126351">
                  <c:v>43.320305213890201</c:v>
                </c:pt>
                <c:pt idx="126352">
                  <c:v>43.3204228716207</c:v>
                </c:pt>
                <c:pt idx="126353">
                  <c:v>43.320540528974597</c:v>
                </c:pt>
                <c:pt idx="126354">
                  <c:v>43.3206581859518</c:v>
                </c:pt>
                <c:pt idx="126355">
                  <c:v>43.3207758425525</c:v>
                </c:pt>
                <c:pt idx="126356">
                  <c:v>43.320893498776499</c:v>
                </c:pt>
                <c:pt idx="126357">
                  <c:v>43.321011154624003</c:v>
                </c:pt>
                <c:pt idx="126358">
                  <c:v>43.321128810094798</c:v>
                </c:pt>
                <c:pt idx="126359">
                  <c:v>43.321246465188999</c:v>
                </c:pt>
                <c:pt idx="126360">
                  <c:v>43.321364119906697</c:v>
                </c:pt>
                <c:pt idx="126361">
                  <c:v>43.321481774247701</c:v>
                </c:pt>
                <c:pt idx="126362">
                  <c:v>43.321599428212103</c:v>
                </c:pt>
                <c:pt idx="126363">
                  <c:v>43.321717081799903</c:v>
                </c:pt>
                <c:pt idx="126364">
                  <c:v>43.321834735011201</c:v>
                </c:pt>
                <c:pt idx="126365">
                  <c:v>43.321952387845798</c:v>
                </c:pt>
                <c:pt idx="126366">
                  <c:v>43.322070040303799</c:v>
                </c:pt>
                <c:pt idx="126367">
                  <c:v>43.322187692385299</c:v>
                </c:pt>
                <c:pt idx="126368">
                  <c:v>43.322305344090097</c:v>
                </c:pt>
                <c:pt idx="126369">
                  <c:v>43.3224229954184</c:v>
                </c:pt>
                <c:pt idx="126370">
                  <c:v>43.322540646370001</c:v>
                </c:pt>
                <c:pt idx="126371">
                  <c:v>43.3226582969451</c:v>
                </c:pt>
                <c:pt idx="126372">
                  <c:v>43.322775947143597</c:v>
                </c:pt>
                <c:pt idx="126373">
                  <c:v>43.3228935969655</c:v>
                </c:pt>
                <c:pt idx="126374">
                  <c:v>43.3230112464108</c:v>
                </c:pt>
                <c:pt idx="126375">
                  <c:v>43.323128895479499</c:v>
                </c:pt>
                <c:pt idx="126376">
                  <c:v>43.323246544171603</c:v>
                </c:pt>
                <c:pt idx="126377">
                  <c:v>43.323364192487197</c:v>
                </c:pt>
                <c:pt idx="126378">
                  <c:v>43.323481840426197</c:v>
                </c:pt>
                <c:pt idx="126379">
                  <c:v>43.323599487988602</c:v>
                </c:pt>
                <c:pt idx="126380">
                  <c:v>43.323717135174398</c:v>
                </c:pt>
                <c:pt idx="126381">
                  <c:v>43.323834781983599</c:v>
                </c:pt>
                <c:pt idx="126382">
                  <c:v>43.323952428416298</c:v>
                </c:pt>
                <c:pt idx="126383">
                  <c:v>43.324070074472303</c:v>
                </c:pt>
                <c:pt idx="126384">
                  <c:v>43.324187720151897</c:v>
                </c:pt>
                <c:pt idx="126385">
                  <c:v>43.324305365454798</c:v>
                </c:pt>
                <c:pt idx="126386">
                  <c:v>43.324423010381103</c:v>
                </c:pt>
                <c:pt idx="126387">
                  <c:v>43.3245406549309</c:v>
                </c:pt>
                <c:pt idx="126388">
                  <c:v>43.3246582991042</c:v>
                </c:pt>
                <c:pt idx="126389">
                  <c:v>43.3247759429008</c:v>
                </c:pt>
                <c:pt idx="126390">
                  <c:v>43.324893586320897</c:v>
                </c:pt>
                <c:pt idx="126391">
                  <c:v>43.325011229364399</c:v>
                </c:pt>
                <c:pt idx="126392">
                  <c:v>43.325128872031399</c:v>
                </c:pt>
                <c:pt idx="126393">
                  <c:v>43.325246514321798</c:v>
                </c:pt>
                <c:pt idx="126394">
                  <c:v>43.325364156235601</c:v>
                </c:pt>
                <c:pt idx="126395">
                  <c:v>43.325481797772802</c:v>
                </c:pt>
                <c:pt idx="126396">
                  <c:v>43.325599438933502</c:v>
                </c:pt>
                <c:pt idx="126397">
                  <c:v>43.325717079717698</c:v>
                </c:pt>
                <c:pt idx="126398">
                  <c:v>43.3258347201253</c:v>
                </c:pt>
                <c:pt idx="126399">
                  <c:v>43.3259523601563</c:v>
                </c:pt>
                <c:pt idx="126400">
                  <c:v>43.326069999810798</c:v>
                </c:pt>
                <c:pt idx="126401">
                  <c:v>43.326187639088701</c:v>
                </c:pt>
                <c:pt idx="126402">
                  <c:v>43.326305277990102</c:v>
                </c:pt>
                <c:pt idx="126403">
                  <c:v>43.3264229165149</c:v>
                </c:pt>
                <c:pt idx="126404">
                  <c:v>43.326540554663197</c:v>
                </c:pt>
                <c:pt idx="126405">
                  <c:v>43.326658192434898</c:v>
                </c:pt>
                <c:pt idx="126406">
                  <c:v>43.326775829830098</c:v>
                </c:pt>
                <c:pt idx="126407">
                  <c:v>43.326893466848702</c:v>
                </c:pt>
                <c:pt idx="126408">
                  <c:v>43.327011103490797</c:v>
                </c:pt>
                <c:pt idx="126409">
                  <c:v>43.327128739756297</c:v>
                </c:pt>
                <c:pt idx="126410">
                  <c:v>43.327246375645302</c:v>
                </c:pt>
                <c:pt idx="126411">
                  <c:v>43.327364011157798</c:v>
                </c:pt>
                <c:pt idx="126412">
                  <c:v>43.327481646293698</c:v>
                </c:pt>
                <c:pt idx="126413">
                  <c:v>43.327599281052997</c:v>
                </c:pt>
                <c:pt idx="126414">
                  <c:v>43.3277169154359</c:v>
                </c:pt>
                <c:pt idx="126415">
                  <c:v>43.327834549442201</c:v>
                </c:pt>
                <c:pt idx="126416">
                  <c:v>43.327952183071901</c:v>
                </c:pt>
                <c:pt idx="126417">
                  <c:v>43.328069816325097</c:v>
                </c:pt>
                <c:pt idx="126418">
                  <c:v>43.328187449201799</c:v>
                </c:pt>
                <c:pt idx="126419">
                  <c:v>43.328305081701998</c:v>
                </c:pt>
                <c:pt idx="126420">
                  <c:v>43.328422713825603</c:v>
                </c:pt>
                <c:pt idx="126421">
                  <c:v>43.328540345572698</c:v>
                </c:pt>
                <c:pt idx="126422">
                  <c:v>43.328657976943298</c:v>
                </c:pt>
                <c:pt idx="126423">
                  <c:v>43.328775607937303</c:v>
                </c:pt>
                <c:pt idx="126424">
                  <c:v>43.328893238554798</c:v>
                </c:pt>
                <c:pt idx="126425">
                  <c:v>43.329010868795798</c:v>
                </c:pt>
                <c:pt idx="126426">
                  <c:v>43.329128498660303</c:v>
                </c:pt>
                <c:pt idx="126427">
                  <c:v>43.329246128148199</c:v>
                </c:pt>
                <c:pt idx="126428">
                  <c:v>43.3293637572596</c:v>
                </c:pt>
                <c:pt idx="126429">
                  <c:v>43.329481385994498</c:v>
                </c:pt>
                <c:pt idx="126430">
                  <c:v>43.329599014352901</c:v>
                </c:pt>
                <c:pt idx="126431">
                  <c:v>43.329716642334802</c:v>
                </c:pt>
                <c:pt idx="126432">
                  <c:v>43.3298342699401</c:v>
                </c:pt>
                <c:pt idx="126433">
                  <c:v>43.329951897169003</c:v>
                </c:pt>
                <c:pt idx="126434">
                  <c:v>43.330069524021297</c:v>
                </c:pt>
                <c:pt idx="126435">
                  <c:v>43.330187150497103</c:v>
                </c:pt>
                <c:pt idx="126436">
                  <c:v>43.3303047765964</c:v>
                </c:pt>
                <c:pt idx="126437">
                  <c:v>43.330422402319101</c:v>
                </c:pt>
                <c:pt idx="126438">
                  <c:v>43.3305400276654</c:v>
                </c:pt>
                <c:pt idx="126439">
                  <c:v>43.330657652635203</c:v>
                </c:pt>
                <c:pt idx="126440">
                  <c:v>43.330775277228398</c:v>
                </c:pt>
                <c:pt idx="126441">
                  <c:v>43.330892901445203</c:v>
                </c:pt>
                <c:pt idx="126442">
                  <c:v>43.3310105252854</c:v>
                </c:pt>
                <c:pt idx="126443">
                  <c:v>43.331128148749201</c:v>
                </c:pt>
                <c:pt idx="126444">
                  <c:v>43.3312457718364</c:v>
                </c:pt>
                <c:pt idx="126445">
                  <c:v>43.331363394547203</c:v>
                </c:pt>
                <c:pt idx="126446">
                  <c:v>43.331481016881398</c:v>
                </c:pt>
                <c:pt idx="126447">
                  <c:v>43.331598638839097</c:v>
                </c:pt>
                <c:pt idx="126448">
                  <c:v>43.3317162604204</c:v>
                </c:pt>
                <c:pt idx="126449">
                  <c:v>43.331833881625101</c:v>
                </c:pt>
                <c:pt idx="126450">
                  <c:v>43.3319515024534</c:v>
                </c:pt>
                <c:pt idx="126451">
                  <c:v>43.332069122905096</c:v>
                </c:pt>
                <c:pt idx="126452">
                  <c:v>43.332186742980397</c:v>
                </c:pt>
                <c:pt idx="126453">
                  <c:v>43.332304362679203</c:v>
                </c:pt>
                <c:pt idx="126454">
                  <c:v>43.332421982001399</c:v>
                </c:pt>
                <c:pt idx="126455">
                  <c:v>43.3325396009472</c:v>
                </c:pt>
                <c:pt idx="126456">
                  <c:v>43.332657219516598</c:v>
                </c:pt>
                <c:pt idx="126457">
                  <c:v>43.332774837709401</c:v>
                </c:pt>
                <c:pt idx="126458">
                  <c:v>43.332892455525702</c:v>
                </c:pt>
                <c:pt idx="126459">
                  <c:v>43.3330100729656</c:v>
                </c:pt>
                <c:pt idx="126460">
                  <c:v>43.333127690028903</c:v>
                </c:pt>
                <c:pt idx="126461">
                  <c:v>43.333245306715803</c:v>
                </c:pt>
                <c:pt idx="126462">
                  <c:v>43.333362923026201</c:v>
                </c:pt>
                <c:pt idx="126463">
                  <c:v>43.333480538960103</c:v>
                </c:pt>
                <c:pt idx="126464">
                  <c:v>43.333598154517603</c:v>
                </c:pt>
                <c:pt idx="126465">
                  <c:v>43.3337157696986</c:v>
                </c:pt>
                <c:pt idx="126466">
                  <c:v>43.333833384503102</c:v>
                </c:pt>
                <c:pt idx="126467">
                  <c:v>43.333950998931101</c:v>
                </c:pt>
                <c:pt idx="126468">
                  <c:v>43.334068612982598</c:v>
                </c:pt>
                <c:pt idx="126469">
                  <c:v>43.3341862266577</c:v>
                </c:pt>
                <c:pt idx="126470">
                  <c:v>43.334303839956299</c:v>
                </c:pt>
                <c:pt idx="126471">
                  <c:v>43.334421452878402</c:v>
                </c:pt>
                <c:pt idx="126472">
                  <c:v>43.334539065424103</c:v>
                </c:pt>
                <c:pt idx="126473">
                  <c:v>43.334656677593301</c:v>
                </c:pt>
                <c:pt idx="126474">
                  <c:v>43.334774289385997</c:v>
                </c:pt>
                <c:pt idx="126475">
                  <c:v>43.334891900802297</c:v>
                </c:pt>
                <c:pt idx="126476">
                  <c:v>43.335009511842102</c:v>
                </c:pt>
                <c:pt idx="126477">
                  <c:v>43.335127122505497</c:v>
                </c:pt>
                <c:pt idx="126478">
                  <c:v>43.335244732792297</c:v>
                </c:pt>
                <c:pt idx="126479">
                  <c:v>43.335362342702801</c:v>
                </c:pt>
                <c:pt idx="126480">
                  <c:v>43.335479952236703</c:v>
                </c:pt>
                <c:pt idx="126481">
                  <c:v>43.335597561394202</c:v>
                </c:pt>
                <c:pt idx="126482">
                  <c:v>43.335715170175298</c:v>
                </c:pt>
                <c:pt idx="126483">
                  <c:v>43.335832778579899</c:v>
                </c:pt>
                <c:pt idx="126484">
                  <c:v>43.335950386607998</c:v>
                </c:pt>
                <c:pt idx="126485">
                  <c:v>43.3360679942597</c:v>
                </c:pt>
                <c:pt idx="126486">
                  <c:v>43.336185601534901</c:v>
                </c:pt>
                <c:pt idx="126487">
                  <c:v>43.336303208433698</c:v>
                </c:pt>
                <c:pt idx="126488">
                  <c:v>43.336420814956</c:v>
                </c:pt>
                <c:pt idx="126489">
                  <c:v>43.336538421101899</c:v>
                </c:pt>
                <c:pt idx="126490">
                  <c:v>43.336656026871403</c:v>
                </c:pt>
                <c:pt idx="126491">
                  <c:v>43.336773632264403</c:v>
                </c:pt>
                <c:pt idx="126492">
                  <c:v>43.336891237280902</c:v>
                </c:pt>
                <c:pt idx="126493">
                  <c:v>43.337008841920998</c:v>
                </c:pt>
                <c:pt idx="126494">
                  <c:v>43.337126446184698</c:v>
                </c:pt>
                <c:pt idx="126495">
                  <c:v>43.337244050071902</c:v>
                </c:pt>
                <c:pt idx="126496">
                  <c:v>43.337361653582697</c:v>
                </c:pt>
                <c:pt idx="126497">
                  <c:v>43.337479256717003</c:v>
                </c:pt>
                <c:pt idx="126498">
                  <c:v>43.3375968594749</c:v>
                </c:pt>
                <c:pt idx="126499">
                  <c:v>43.3377144618564</c:v>
                </c:pt>
                <c:pt idx="126500">
                  <c:v>43.337832063861498</c:v>
                </c:pt>
                <c:pt idx="126501">
                  <c:v>43.3379496654901</c:v>
                </c:pt>
                <c:pt idx="126502">
                  <c:v>43.3380672667422</c:v>
                </c:pt>
                <c:pt idx="126503">
                  <c:v>43.338184867617997</c:v>
                </c:pt>
                <c:pt idx="126504">
                  <c:v>43.338302468117298</c:v>
                </c:pt>
                <c:pt idx="126505">
                  <c:v>43.338420068240197</c:v>
                </c:pt>
                <c:pt idx="126506">
                  <c:v>43.3385376679866</c:v>
                </c:pt>
                <c:pt idx="126507">
                  <c:v>43.3386552673567</c:v>
                </c:pt>
                <c:pt idx="126508">
                  <c:v>43.338772866350297</c:v>
                </c:pt>
                <c:pt idx="126509">
                  <c:v>43.338890464967399</c:v>
                </c:pt>
                <c:pt idx="126510">
                  <c:v>43.339008063208198</c:v>
                </c:pt>
                <c:pt idx="126511">
                  <c:v>43.339125661072501</c:v>
                </c:pt>
                <c:pt idx="126512">
                  <c:v>43.339243258560401</c:v>
                </c:pt>
                <c:pt idx="126513">
                  <c:v>43.339360855671899</c:v>
                </c:pt>
                <c:pt idx="126514">
                  <c:v>43.339478452407</c:v>
                </c:pt>
                <c:pt idx="126515">
                  <c:v>43.339596048765699</c:v>
                </c:pt>
                <c:pt idx="126516">
                  <c:v>43.339713644747903</c:v>
                </c:pt>
                <c:pt idx="126517">
                  <c:v>43.339831240353703</c:v>
                </c:pt>
                <c:pt idx="126518">
                  <c:v>43.339948835583201</c:v>
                </c:pt>
                <c:pt idx="126519">
                  <c:v>43.340066430436202</c:v>
                </c:pt>
                <c:pt idx="126520">
                  <c:v>43.340184024912801</c:v>
                </c:pt>
                <c:pt idx="126521">
                  <c:v>43.340301619012997</c:v>
                </c:pt>
                <c:pt idx="126522">
                  <c:v>43.340419212736698</c:v>
                </c:pt>
                <c:pt idx="126523">
                  <c:v>43.340536806084103</c:v>
                </c:pt>
                <c:pt idx="126524">
                  <c:v>43.340654399055097</c:v>
                </c:pt>
                <c:pt idx="126525">
                  <c:v>43.340771991649603</c:v>
                </c:pt>
                <c:pt idx="126526">
                  <c:v>43.340889583867799</c:v>
                </c:pt>
                <c:pt idx="126527">
                  <c:v>43.341007175709599</c:v>
                </c:pt>
                <c:pt idx="126528">
                  <c:v>43.341124767174897</c:v>
                </c:pt>
                <c:pt idx="126529">
                  <c:v>43.341242358263898</c:v>
                </c:pt>
                <c:pt idx="126530">
                  <c:v>43.341359948976397</c:v>
                </c:pt>
                <c:pt idx="126531">
                  <c:v>43.341477539312599</c:v>
                </c:pt>
                <c:pt idx="126532">
                  <c:v>43.341595129272299</c:v>
                </c:pt>
                <c:pt idx="126533">
                  <c:v>43.341712718855703</c:v>
                </c:pt>
                <c:pt idx="126534">
                  <c:v>43.341830308062697</c:v>
                </c:pt>
                <c:pt idx="126535">
                  <c:v>43.341947896893302</c:v>
                </c:pt>
                <c:pt idx="126536">
                  <c:v>43.342065485347497</c:v>
                </c:pt>
                <c:pt idx="126537">
                  <c:v>43.342183073425304</c:v>
                </c:pt>
                <c:pt idx="126538">
                  <c:v>43.3423006611267</c:v>
                </c:pt>
                <c:pt idx="126539">
                  <c:v>43.3424182484517</c:v>
                </c:pt>
                <c:pt idx="126540">
                  <c:v>43.342535835400298</c:v>
                </c:pt>
                <c:pt idx="126541">
                  <c:v>43.342653421972599</c:v>
                </c:pt>
                <c:pt idx="126542">
                  <c:v>43.342771008168398</c:v>
                </c:pt>
                <c:pt idx="126543">
                  <c:v>43.342888593987901</c:v>
                </c:pt>
                <c:pt idx="126544">
                  <c:v>43.343006179431001</c:v>
                </c:pt>
                <c:pt idx="126545">
                  <c:v>43.343123764497697</c:v>
                </c:pt>
                <c:pt idx="126546">
                  <c:v>43.343241349188098</c:v>
                </c:pt>
                <c:pt idx="126547">
                  <c:v>43.343358933502003</c:v>
                </c:pt>
                <c:pt idx="126548">
                  <c:v>43.343476517439598</c:v>
                </c:pt>
                <c:pt idx="126549">
                  <c:v>43.343594101000797</c:v>
                </c:pt>
                <c:pt idx="126550">
                  <c:v>43.343711684185699</c:v>
                </c:pt>
                <c:pt idx="126551">
                  <c:v>43.343829266994099</c:v>
                </c:pt>
                <c:pt idx="126552">
                  <c:v>43.343946849426203</c:v>
                </c:pt>
                <c:pt idx="126553">
                  <c:v>43.344064431482003</c:v>
                </c:pt>
                <c:pt idx="126554">
                  <c:v>43.344182013161301</c:v>
                </c:pt>
                <c:pt idx="126555">
                  <c:v>43.344299594464303</c:v>
                </c:pt>
                <c:pt idx="126556">
                  <c:v>43.344417175390902</c:v>
                </c:pt>
                <c:pt idx="126557">
                  <c:v>43.344534755941197</c:v>
                </c:pt>
                <c:pt idx="126558">
                  <c:v>43.344652336114997</c:v>
                </c:pt>
                <c:pt idx="126559">
                  <c:v>43.3447699159126</c:v>
                </c:pt>
                <c:pt idx="126560">
                  <c:v>43.344887495333701</c:v>
                </c:pt>
                <c:pt idx="126561">
                  <c:v>43.345005074378498</c:v>
                </c:pt>
                <c:pt idx="126562">
                  <c:v>43.345122653047</c:v>
                </c:pt>
                <c:pt idx="126563">
                  <c:v>43.345240231338998</c:v>
                </c:pt>
                <c:pt idx="126564">
                  <c:v>43.3453578092548</c:v>
                </c:pt>
                <c:pt idx="126565">
                  <c:v>43.345475386794099</c:v>
                </c:pt>
                <c:pt idx="126566">
                  <c:v>43.345592963957102</c:v>
                </c:pt>
                <c:pt idx="126567">
                  <c:v>43.345710540743802</c:v>
                </c:pt>
                <c:pt idx="126568">
                  <c:v>43.345828117154099</c:v>
                </c:pt>
                <c:pt idx="126569">
                  <c:v>43.345945693188</c:v>
                </c:pt>
                <c:pt idx="126570">
                  <c:v>43.346063268845597</c:v>
                </c:pt>
                <c:pt idx="126571">
                  <c:v>43.346180844126899</c:v>
                </c:pt>
                <c:pt idx="126572">
                  <c:v>43.346298419031797</c:v>
                </c:pt>
                <c:pt idx="126573">
                  <c:v>43.346415993560299</c:v>
                </c:pt>
                <c:pt idx="126574">
                  <c:v>43.346533567712598</c:v>
                </c:pt>
                <c:pt idx="126575">
                  <c:v>43.346651141488401</c:v>
                </c:pt>
                <c:pt idx="126576">
                  <c:v>43.346768714887901</c:v>
                </c:pt>
                <c:pt idx="126577">
                  <c:v>43.346886287911097</c:v>
                </c:pt>
                <c:pt idx="126578">
                  <c:v>43.347003860557997</c:v>
                </c:pt>
                <c:pt idx="126579">
                  <c:v>43.347121432828501</c:v>
                </c:pt>
                <c:pt idx="126580">
                  <c:v>43.347239004722603</c:v>
                </c:pt>
                <c:pt idx="126581">
                  <c:v>43.347356576240401</c:v>
                </c:pt>
                <c:pt idx="126582">
                  <c:v>43.347474147381902</c:v>
                </c:pt>
                <c:pt idx="126583">
                  <c:v>43.3475917181471</c:v>
                </c:pt>
                <c:pt idx="126584">
                  <c:v>43.347709288535903</c:v>
                </c:pt>
                <c:pt idx="126585">
                  <c:v>43.347826858548402</c:v>
                </c:pt>
                <c:pt idx="126586">
                  <c:v>43.347944428184597</c:v>
                </c:pt>
                <c:pt idx="126587">
                  <c:v>43.348061997444397</c:v>
                </c:pt>
                <c:pt idx="126588">
                  <c:v>43.3481795663279</c:v>
                </c:pt>
                <c:pt idx="126589">
                  <c:v>43.348297134835001</c:v>
                </c:pt>
                <c:pt idx="126590">
                  <c:v>43.348414702965897</c:v>
                </c:pt>
                <c:pt idx="126591">
                  <c:v>43.348532270720398</c:v>
                </c:pt>
                <c:pt idx="126592">
                  <c:v>43.348649838098602</c:v>
                </c:pt>
                <c:pt idx="126593">
                  <c:v>43.348767405100503</c:v>
                </c:pt>
                <c:pt idx="126594">
                  <c:v>43.348884971726001</c:v>
                </c:pt>
                <c:pt idx="126595">
                  <c:v>43.349002537975302</c:v>
                </c:pt>
                <c:pt idx="126596">
                  <c:v>43.3491201038482</c:v>
                </c:pt>
                <c:pt idx="126597">
                  <c:v>43.349237669344802</c:v>
                </c:pt>
                <c:pt idx="126598">
                  <c:v>43.349355234465001</c:v>
                </c:pt>
                <c:pt idx="126599">
                  <c:v>43.349472799209003</c:v>
                </c:pt>
                <c:pt idx="126600">
                  <c:v>43.349590363576702</c:v>
                </c:pt>
                <c:pt idx="126601">
                  <c:v>43.349707927567998</c:v>
                </c:pt>
                <c:pt idx="126602">
                  <c:v>43.349825491182997</c:v>
                </c:pt>
                <c:pt idx="126603">
                  <c:v>43.349943054421701</c:v>
                </c:pt>
                <c:pt idx="126604">
                  <c:v>43.3500606172841</c:v>
                </c:pt>
                <c:pt idx="126605">
                  <c:v>43.350178179770197</c:v>
                </c:pt>
                <c:pt idx="126606">
                  <c:v>43.350295741879997</c:v>
                </c:pt>
                <c:pt idx="126607">
                  <c:v>43.3504133036135</c:v>
                </c:pt>
                <c:pt idx="126608">
                  <c:v>43.3505308649707</c:v>
                </c:pt>
                <c:pt idx="126609">
                  <c:v>43.350648425951498</c:v>
                </c:pt>
                <c:pt idx="126610">
                  <c:v>43.350765986556098</c:v>
                </c:pt>
                <c:pt idx="126611">
                  <c:v>43.350883546784402</c:v>
                </c:pt>
                <c:pt idx="126612">
                  <c:v>43.351001106636303</c:v>
                </c:pt>
                <c:pt idx="126613">
                  <c:v>43.351118666112001</c:v>
                </c:pt>
                <c:pt idx="126614">
                  <c:v>43.351236225211402</c:v>
                </c:pt>
                <c:pt idx="126615">
                  <c:v>43.351353783934499</c:v>
                </c:pt>
                <c:pt idx="126616">
                  <c:v>43.3514713422813</c:v>
                </c:pt>
                <c:pt idx="126617">
                  <c:v>43.351588900251798</c:v>
                </c:pt>
                <c:pt idx="126618">
                  <c:v>43.3517064578459</c:v>
                </c:pt>
                <c:pt idx="126619">
                  <c:v>43.351824015063897</c:v>
                </c:pt>
                <c:pt idx="126620">
                  <c:v>43.351941571905499</c:v>
                </c:pt>
                <c:pt idx="126621">
                  <c:v>43.352059128370797</c:v>
                </c:pt>
                <c:pt idx="126622">
                  <c:v>43.352176684459799</c:v>
                </c:pt>
                <c:pt idx="126623">
                  <c:v>43.352294240172597</c:v>
                </c:pt>
                <c:pt idx="126624">
                  <c:v>43.352411795509099</c:v>
                </c:pt>
                <c:pt idx="126625">
                  <c:v>43.352529350469197</c:v>
                </c:pt>
                <c:pt idx="126626">
                  <c:v>43.352646905053099</c:v>
                </c:pt>
                <c:pt idx="126627">
                  <c:v>43.352764459260698</c:v>
                </c:pt>
                <c:pt idx="126628">
                  <c:v>43.352882013092099</c:v>
                </c:pt>
                <c:pt idx="126629">
                  <c:v>43.352999566547098</c:v>
                </c:pt>
                <c:pt idx="126630">
                  <c:v>43.3531171196259</c:v>
                </c:pt>
                <c:pt idx="126631">
                  <c:v>43.353234672328398</c:v>
                </c:pt>
                <c:pt idx="126632">
                  <c:v>43.3533522246546</c:v>
                </c:pt>
                <c:pt idx="126633">
                  <c:v>43.353469776604598</c:v>
                </c:pt>
                <c:pt idx="126634">
                  <c:v>43.3535873281783</c:v>
                </c:pt>
                <c:pt idx="126635">
                  <c:v>43.353704879375698</c:v>
                </c:pt>
                <c:pt idx="126636">
                  <c:v>43.3538224301968</c:v>
                </c:pt>
                <c:pt idx="126637">
                  <c:v>43.353939980641698</c:v>
                </c:pt>
                <c:pt idx="126638">
                  <c:v>43.3540575307103</c:v>
                </c:pt>
                <c:pt idx="126639">
                  <c:v>43.354175080402598</c:v>
                </c:pt>
                <c:pt idx="126640">
                  <c:v>43.354292629718699</c:v>
                </c:pt>
                <c:pt idx="126641">
                  <c:v>43.354410178658497</c:v>
                </c:pt>
                <c:pt idx="126642">
                  <c:v>43.354527727221999</c:v>
                </c:pt>
                <c:pt idx="126643">
                  <c:v>43.354645275409297</c:v>
                </c:pt>
                <c:pt idx="126644">
                  <c:v>43.354762823220298</c:v>
                </c:pt>
                <c:pt idx="126645">
                  <c:v>43.354880370655103</c:v>
                </c:pt>
                <c:pt idx="126646">
                  <c:v>43.354997917713497</c:v>
                </c:pt>
                <c:pt idx="126647">
                  <c:v>43.355115464395801</c:v>
                </c:pt>
                <c:pt idx="126648">
                  <c:v>43.355233010701802</c:v>
                </c:pt>
                <c:pt idx="126649">
                  <c:v>43.3553505566315</c:v>
                </c:pt>
                <c:pt idx="126650">
                  <c:v>43.355468102185</c:v>
                </c:pt>
                <c:pt idx="126651">
                  <c:v>43.355585647362197</c:v>
                </c:pt>
                <c:pt idx="126652">
                  <c:v>43.355703192163098</c:v>
                </c:pt>
                <c:pt idx="126653">
                  <c:v>43.355820736587901</c:v>
                </c:pt>
                <c:pt idx="126654">
                  <c:v>43.355938280636302</c:v>
                </c:pt>
                <c:pt idx="126655">
                  <c:v>43.356055824308498</c:v>
                </c:pt>
                <c:pt idx="126656">
                  <c:v>43.356173367604498</c:v>
                </c:pt>
                <c:pt idx="126657">
                  <c:v>43.356290910524201</c:v>
                </c:pt>
                <c:pt idx="126658">
                  <c:v>43.356408453067701</c:v>
                </c:pt>
                <c:pt idx="126659">
                  <c:v>43.356525995234897</c:v>
                </c:pt>
                <c:pt idx="126660">
                  <c:v>43.356643537025903</c:v>
                </c:pt>
                <c:pt idx="126661">
                  <c:v>43.356761078440698</c:v>
                </c:pt>
                <c:pt idx="126662">
                  <c:v>43.356878619479197</c:v>
                </c:pt>
                <c:pt idx="126663">
                  <c:v>43.356996160141499</c:v>
                </c:pt>
                <c:pt idx="126664">
                  <c:v>43.357113700427497</c:v>
                </c:pt>
                <c:pt idx="126665">
                  <c:v>43.357231240337299</c:v>
                </c:pt>
                <c:pt idx="126666">
                  <c:v>43.357348779870897</c:v>
                </c:pt>
                <c:pt idx="126667">
                  <c:v>43.357466319028198</c:v>
                </c:pt>
                <c:pt idx="126668">
                  <c:v>43.357583857809303</c:v>
                </c:pt>
                <c:pt idx="126669">
                  <c:v>43.357701396214203</c:v>
                </c:pt>
                <c:pt idx="126670">
                  <c:v>43.3578189342429</c:v>
                </c:pt>
                <c:pt idx="126671">
                  <c:v>43.3579364718953</c:v>
                </c:pt>
                <c:pt idx="126672">
                  <c:v>43.358054009171497</c:v>
                </c:pt>
                <c:pt idx="126673">
                  <c:v>43.358171546071397</c:v>
                </c:pt>
                <c:pt idx="126674">
                  <c:v>43.3582890825951</c:v>
                </c:pt>
                <c:pt idx="126675">
                  <c:v>43.358406618742698</c:v>
                </c:pt>
                <c:pt idx="126676">
                  <c:v>43.358524154513901</c:v>
                </c:pt>
                <c:pt idx="126677">
                  <c:v>43.358641689909</c:v>
                </c:pt>
                <c:pt idx="126678">
                  <c:v>43.358759224927802</c:v>
                </c:pt>
                <c:pt idx="126679">
                  <c:v>43.358876759570499</c:v>
                </c:pt>
                <c:pt idx="126680">
                  <c:v>43.358994293836901</c:v>
                </c:pt>
                <c:pt idx="126681">
                  <c:v>43.359111827727098</c:v>
                </c:pt>
                <c:pt idx="126682">
                  <c:v>43.359229361241098</c:v>
                </c:pt>
                <c:pt idx="126683">
                  <c:v>43.359346894378803</c:v>
                </c:pt>
                <c:pt idx="126684">
                  <c:v>43.359464427140402</c:v>
                </c:pt>
                <c:pt idx="126685">
                  <c:v>43.359581959525698</c:v>
                </c:pt>
                <c:pt idx="126686">
                  <c:v>43.359699491534798</c:v>
                </c:pt>
                <c:pt idx="126687">
                  <c:v>43.3598170231677</c:v>
                </c:pt>
                <c:pt idx="126688">
                  <c:v>43.359934554424498</c:v>
                </c:pt>
                <c:pt idx="126689">
                  <c:v>43.360052085305</c:v>
                </c:pt>
                <c:pt idx="126690">
                  <c:v>43.360169615809298</c:v>
                </c:pt>
                <c:pt idx="126691">
                  <c:v>43.360287145937299</c:v>
                </c:pt>
                <c:pt idx="126692">
                  <c:v>43.360404675689203</c:v>
                </c:pt>
                <c:pt idx="126693">
                  <c:v>43.360522205064903</c:v>
                </c:pt>
                <c:pt idx="126694">
                  <c:v>43.360639734064399</c:v>
                </c:pt>
                <c:pt idx="126695">
                  <c:v>43.360757262687699</c:v>
                </c:pt>
                <c:pt idx="126696">
                  <c:v>43.360874790934801</c:v>
                </c:pt>
                <c:pt idx="126697">
                  <c:v>43.3609923188056</c:v>
                </c:pt>
                <c:pt idx="126698">
                  <c:v>43.361109846300302</c:v>
                </c:pt>
                <c:pt idx="126699">
                  <c:v>43.361227373418799</c:v>
                </c:pt>
                <c:pt idx="126700">
                  <c:v>43.3613449001611</c:v>
                </c:pt>
                <c:pt idx="126701">
                  <c:v>43.361462426527297</c:v>
                </c:pt>
                <c:pt idx="126702">
                  <c:v>43.361579952517197</c:v>
                </c:pt>
                <c:pt idx="126703">
                  <c:v>43.3616974781309</c:v>
                </c:pt>
                <c:pt idx="126704">
                  <c:v>43.361815003368399</c:v>
                </c:pt>
                <c:pt idx="126705">
                  <c:v>43.361932528229801</c:v>
                </c:pt>
                <c:pt idx="126706">
                  <c:v>43.362050052714999</c:v>
                </c:pt>
                <c:pt idx="126707">
                  <c:v>43.3621675768239</c:v>
                </c:pt>
                <c:pt idx="126708">
                  <c:v>43.362285100556697</c:v>
                </c:pt>
                <c:pt idx="126709">
                  <c:v>43.362402623913297</c:v>
                </c:pt>
                <c:pt idx="126710">
                  <c:v>43.3625201468938</c:v>
                </c:pt>
                <c:pt idx="126711">
                  <c:v>43.362637669498</c:v>
                </c:pt>
                <c:pt idx="126712">
                  <c:v>43.362755191726102</c:v>
                </c:pt>
                <c:pt idx="126713">
                  <c:v>43.362872713578</c:v>
                </c:pt>
                <c:pt idx="126714">
                  <c:v>43.362990235053701</c:v>
                </c:pt>
                <c:pt idx="126715">
                  <c:v>43.363107756153198</c:v>
                </c:pt>
                <c:pt idx="126716">
                  <c:v>43.363225276876598</c:v>
                </c:pt>
                <c:pt idx="126717">
                  <c:v>43.363342797223801</c:v>
                </c:pt>
                <c:pt idx="126718">
                  <c:v>43.3634603171948</c:v>
                </c:pt>
                <c:pt idx="126719">
                  <c:v>43.363577836789702</c:v>
                </c:pt>
                <c:pt idx="126720">
                  <c:v>43.3636953560083</c:v>
                </c:pt>
                <c:pt idx="126721">
                  <c:v>43.363812874850801</c:v>
                </c:pt>
                <c:pt idx="126722">
                  <c:v>43.363930393317197</c:v>
                </c:pt>
                <c:pt idx="126723">
                  <c:v>43.364047911407397</c:v>
                </c:pt>
                <c:pt idx="126724">
                  <c:v>43.3641654291214</c:v>
                </c:pt>
                <c:pt idx="126725">
                  <c:v>43.364282946459198</c:v>
                </c:pt>
                <c:pt idx="126726">
                  <c:v>43.3644004634209</c:v>
                </c:pt>
                <c:pt idx="126727">
                  <c:v>43.364517980006397</c:v>
                </c:pt>
                <c:pt idx="126728">
                  <c:v>43.364635496215797</c:v>
                </c:pt>
                <c:pt idx="126729">
                  <c:v>43.364753012049</c:v>
                </c:pt>
                <c:pt idx="126730">
                  <c:v>43.364870527506099</c:v>
                </c:pt>
                <c:pt idx="126731">
                  <c:v>43.364988042586901</c:v>
                </c:pt>
                <c:pt idx="126732">
                  <c:v>43.365105557291699</c:v>
                </c:pt>
                <c:pt idx="126733">
                  <c:v>43.365223071620299</c:v>
                </c:pt>
                <c:pt idx="126734">
                  <c:v>43.365340585572703</c:v>
                </c:pt>
                <c:pt idx="126735">
                  <c:v>43.365458099149002</c:v>
                </c:pt>
                <c:pt idx="126736">
                  <c:v>43.365575612349097</c:v>
                </c:pt>
                <c:pt idx="126737">
                  <c:v>43.365693125173102</c:v>
                </c:pt>
                <c:pt idx="126738">
                  <c:v>43.365810637620903</c:v>
                </c:pt>
                <c:pt idx="126739">
                  <c:v>43.3659281496926</c:v>
                </c:pt>
                <c:pt idx="126740">
                  <c:v>43.3660456613881</c:v>
                </c:pt>
                <c:pt idx="126741">
                  <c:v>43.366163172707502</c:v>
                </c:pt>
                <c:pt idx="126742">
                  <c:v>43.3662806836508</c:v>
                </c:pt>
                <c:pt idx="126743">
                  <c:v>43.366398194217901</c:v>
                </c:pt>
                <c:pt idx="126744">
                  <c:v>43.366515704408798</c:v>
                </c:pt>
                <c:pt idx="126745">
                  <c:v>43.366633214223697</c:v>
                </c:pt>
                <c:pt idx="126746">
                  <c:v>43.3667507236623</c:v>
                </c:pt>
                <c:pt idx="126747">
                  <c:v>43.366868232724897</c:v>
                </c:pt>
                <c:pt idx="126748">
                  <c:v>43.366985741411298</c:v>
                </c:pt>
                <c:pt idx="126749">
                  <c:v>43.367103249721602</c:v>
                </c:pt>
                <c:pt idx="126750">
                  <c:v>43.367220757655701</c:v>
                </c:pt>
                <c:pt idx="126751">
                  <c:v>43.367338265213697</c:v>
                </c:pt>
                <c:pt idx="126752">
                  <c:v>43.367455772395601</c:v>
                </c:pt>
                <c:pt idx="126753">
                  <c:v>43.367573279201402</c:v>
                </c:pt>
                <c:pt idx="126754">
                  <c:v>43.367690785630998</c:v>
                </c:pt>
                <c:pt idx="126755">
                  <c:v>43.367808291684497</c:v>
                </c:pt>
                <c:pt idx="126756">
                  <c:v>43.367925797361899</c:v>
                </c:pt>
                <c:pt idx="126757">
                  <c:v>43.368043302663096</c:v>
                </c:pt>
                <c:pt idx="126758">
                  <c:v>43.368160807588197</c:v>
                </c:pt>
                <c:pt idx="126759">
                  <c:v>43.3682783121372</c:v>
                </c:pt>
                <c:pt idx="126760">
                  <c:v>43.368395816310098</c:v>
                </c:pt>
                <c:pt idx="126761">
                  <c:v>43.368513320106899</c:v>
                </c:pt>
                <c:pt idx="126762">
                  <c:v>43.368630823527504</c:v>
                </c:pt>
                <c:pt idx="126763">
                  <c:v>43.368748326572003</c:v>
                </c:pt>
                <c:pt idx="126764">
                  <c:v>43.368865829240399</c:v>
                </c:pt>
                <c:pt idx="126765">
                  <c:v>43.368983331532696</c:v>
                </c:pt>
                <c:pt idx="126766">
                  <c:v>43.369100833448897</c:v>
                </c:pt>
                <c:pt idx="126767">
                  <c:v>43.369218334988901</c:v>
                </c:pt>
                <c:pt idx="126768">
                  <c:v>43.369335836152899</c:v>
                </c:pt>
                <c:pt idx="126769">
                  <c:v>43.369453336940701</c:v>
                </c:pt>
                <c:pt idx="126770">
                  <c:v>43.369570837352398</c:v>
                </c:pt>
                <c:pt idx="126771">
                  <c:v>43.369688337388098</c:v>
                </c:pt>
                <c:pt idx="126772">
                  <c:v>43.369805837047601</c:v>
                </c:pt>
                <c:pt idx="126773">
                  <c:v>43.369923336330999</c:v>
                </c:pt>
                <c:pt idx="126774">
                  <c:v>43.370040835238299</c:v>
                </c:pt>
                <c:pt idx="126775">
                  <c:v>43.370158333769503</c:v>
                </c:pt>
                <c:pt idx="126776">
                  <c:v>43.370275831924602</c:v>
                </c:pt>
                <c:pt idx="126777">
                  <c:v>43.370393329703603</c:v>
                </c:pt>
                <c:pt idx="126778">
                  <c:v>43.370510827106401</c:v>
                </c:pt>
                <c:pt idx="126779">
                  <c:v>43.3706283241332</c:v>
                </c:pt>
                <c:pt idx="126780">
                  <c:v>43.370745820783903</c:v>
                </c:pt>
                <c:pt idx="126781">
                  <c:v>43.3708633170585</c:v>
                </c:pt>
                <c:pt idx="126782">
                  <c:v>43.370980812957001</c:v>
                </c:pt>
                <c:pt idx="126783">
                  <c:v>43.371098308479503</c:v>
                </c:pt>
                <c:pt idx="126784">
                  <c:v>43.371215803625802</c:v>
                </c:pt>
                <c:pt idx="126785">
                  <c:v>43.371333298396003</c:v>
                </c:pt>
                <c:pt idx="126786">
                  <c:v>43.3714507927901</c:v>
                </c:pt>
                <c:pt idx="126787">
                  <c:v>43.371568286808198</c:v>
                </c:pt>
                <c:pt idx="126788">
                  <c:v>43.3716857804501</c:v>
                </c:pt>
                <c:pt idx="126789">
                  <c:v>43.371803273715997</c:v>
                </c:pt>
                <c:pt idx="126790">
                  <c:v>43.371920766605797</c:v>
                </c:pt>
                <c:pt idx="126791">
                  <c:v>43.372038259119499</c:v>
                </c:pt>
                <c:pt idx="126792">
                  <c:v>43.372155751257097</c:v>
                </c:pt>
                <c:pt idx="126793">
                  <c:v>43.372273243018697</c:v>
                </c:pt>
                <c:pt idx="126794">
                  <c:v>43.3723907344041</c:v>
                </c:pt>
                <c:pt idx="126795">
                  <c:v>43.372508225413497</c:v>
                </c:pt>
                <c:pt idx="126796">
                  <c:v>43.372625716046798</c:v>
                </c:pt>
                <c:pt idx="126797">
                  <c:v>43.372743206304001</c:v>
                </c:pt>
                <c:pt idx="126798">
                  <c:v>43.372860696185199</c:v>
                </c:pt>
                <c:pt idx="126799">
                  <c:v>43.3729781856903</c:v>
                </c:pt>
                <c:pt idx="126800">
                  <c:v>43.373095674819197</c:v>
                </c:pt>
                <c:pt idx="126801">
                  <c:v>43.373213163572203</c:v>
                </c:pt>
                <c:pt idx="126802">
                  <c:v>43.373330651948997</c:v>
                </c:pt>
                <c:pt idx="126803">
                  <c:v>43.373448139949801</c:v>
                </c:pt>
                <c:pt idx="126804">
                  <c:v>43.3735656275745</c:v>
                </c:pt>
                <c:pt idx="126805">
                  <c:v>43.373683114823201</c:v>
                </c:pt>
                <c:pt idx="126806">
                  <c:v>43.373800601695798</c:v>
                </c:pt>
                <c:pt idx="126807">
                  <c:v>43.373918088192298</c:v>
                </c:pt>
                <c:pt idx="126808">
                  <c:v>43.3740355743127</c:v>
                </c:pt>
                <c:pt idx="126809">
                  <c:v>43.374153060057097</c:v>
                </c:pt>
                <c:pt idx="126810">
                  <c:v>43.374270545425503</c:v>
                </c:pt>
                <c:pt idx="126811">
                  <c:v>43.374388030417698</c:v>
                </c:pt>
                <c:pt idx="126812">
                  <c:v>43.374505515034002</c:v>
                </c:pt>
                <c:pt idx="126813">
                  <c:v>43.374622999274102</c:v>
                </c:pt>
                <c:pt idx="126814">
                  <c:v>43.374740483138197</c:v>
                </c:pt>
                <c:pt idx="126815">
                  <c:v>43.374857966626202</c:v>
                </c:pt>
                <c:pt idx="126816">
                  <c:v>43.374975449738201</c:v>
                </c:pt>
                <c:pt idx="126817">
                  <c:v>43.375092932474203</c:v>
                </c:pt>
                <c:pt idx="126818">
                  <c:v>43.3752104148341</c:v>
                </c:pt>
                <c:pt idx="126819">
                  <c:v>43.3753278968179</c:v>
                </c:pt>
                <c:pt idx="126820">
                  <c:v>43.375445378425702</c:v>
                </c:pt>
                <c:pt idx="126821">
                  <c:v>43.3755628596574</c:v>
                </c:pt>
                <c:pt idx="126822">
                  <c:v>43.3756803405131</c:v>
                </c:pt>
                <c:pt idx="126823">
                  <c:v>43.375797820992702</c:v>
                </c:pt>
                <c:pt idx="126824">
                  <c:v>43.375915301096299</c:v>
                </c:pt>
                <c:pt idx="126825">
                  <c:v>43.376032780823898</c:v>
                </c:pt>
                <c:pt idx="126826">
                  <c:v>43.3761502601754</c:v>
                </c:pt>
                <c:pt idx="126827">
                  <c:v>43.376267739150897</c:v>
                </c:pt>
                <c:pt idx="126828">
                  <c:v>43.376385217750297</c:v>
                </c:pt>
                <c:pt idx="126829">
                  <c:v>43.376502695973699</c:v>
                </c:pt>
                <c:pt idx="126830">
                  <c:v>43.376620173821003</c:v>
                </c:pt>
                <c:pt idx="126831">
                  <c:v>43.376737651292402</c:v>
                </c:pt>
                <c:pt idx="126832">
                  <c:v>43.376855128387703</c:v>
                </c:pt>
                <c:pt idx="126833">
                  <c:v>43.3769726051069</c:v>
                </c:pt>
                <c:pt idx="126834">
                  <c:v>43.377090081450099</c:v>
                </c:pt>
                <c:pt idx="126835">
                  <c:v>43.3772075574173</c:v>
                </c:pt>
                <c:pt idx="126836">
                  <c:v>43.377325033008503</c:v>
                </c:pt>
                <c:pt idx="126837">
                  <c:v>43.377442508223602</c:v>
                </c:pt>
                <c:pt idx="126838">
                  <c:v>43.377559983062703</c:v>
                </c:pt>
                <c:pt idx="126839">
                  <c:v>43.377677457525799</c:v>
                </c:pt>
                <c:pt idx="126840">
                  <c:v>43.377794931612797</c:v>
                </c:pt>
                <c:pt idx="126841">
                  <c:v>43.377912405323798</c:v>
                </c:pt>
                <c:pt idx="126842">
                  <c:v>43.378029878658801</c:v>
                </c:pt>
                <c:pt idx="126843">
                  <c:v>43.378147351617798</c:v>
                </c:pt>
                <c:pt idx="126844">
                  <c:v>43.378264824200798</c:v>
                </c:pt>
                <c:pt idx="126845">
                  <c:v>43.3783822964077</c:v>
                </c:pt>
                <c:pt idx="126846">
                  <c:v>43.378499768238598</c:v>
                </c:pt>
                <c:pt idx="126847">
                  <c:v>43.378617239693597</c:v>
                </c:pt>
                <c:pt idx="126848">
                  <c:v>43.378734710772399</c:v>
                </c:pt>
                <c:pt idx="126849">
                  <c:v>43.378852181475303</c:v>
                </c:pt>
                <c:pt idx="126850">
                  <c:v>43.378969651802201</c:v>
                </c:pt>
                <c:pt idx="126851">
                  <c:v>43.379087121753003</c:v>
                </c:pt>
                <c:pt idx="126852">
                  <c:v>43.379204591327898</c:v>
                </c:pt>
                <c:pt idx="126853">
                  <c:v>43.379322060526697</c:v>
                </c:pt>
                <c:pt idx="126854">
                  <c:v>43.379439529349497</c:v>
                </c:pt>
                <c:pt idx="126855">
                  <c:v>43.3795569977963</c:v>
                </c:pt>
                <c:pt idx="126856">
                  <c:v>43.379674465867097</c:v>
                </c:pt>
                <c:pt idx="126857">
                  <c:v>43.379791933561897</c:v>
                </c:pt>
                <c:pt idx="126858">
                  <c:v>43.379909400880699</c:v>
                </c:pt>
                <c:pt idx="126859">
                  <c:v>43.380026867823503</c:v>
                </c:pt>
                <c:pt idx="126860">
                  <c:v>43.380144334390302</c:v>
                </c:pt>
                <c:pt idx="126861">
                  <c:v>43.380261800581103</c:v>
                </c:pt>
                <c:pt idx="126862">
                  <c:v>43.380379266395899</c:v>
                </c:pt>
                <c:pt idx="126863">
                  <c:v>43.380496731834697</c:v>
                </c:pt>
                <c:pt idx="126864">
                  <c:v>43.380614196897497</c:v>
                </c:pt>
                <c:pt idx="126865">
                  <c:v>43.380731661584299</c:v>
                </c:pt>
                <c:pt idx="126866">
                  <c:v>43.380849125895097</c:v>
                </c:pt>
                <c:pt idx="126867">
                  <c:v>43.380966589830003</c:v>
                </c:pt>
                <c:pt idx="126868">
                  <c:v>43.381084053388797</c:v>
                </c:pt>
                <c:pt idx="126869">
                  <c:v>43.381201516571601</c:v>
                </c:pt>
                <c:pt idx="126870">
                  <c:v>43.381318979378499</c:v>
                </c:pt>
                <c:pt idx="126871">
                  <c:v>43.381436441809399</c:v>
                </c:pt>
                <c:pt idx="126872">
                  <c:v>43.381553903864202</c:v>
                </c:pt>
                <c:pt idx="126873">
                  <c:v>43.381671365543099</c:v>
                </c:pt>
                <c:pt idx="126874">
                  <c:v>43.381788826845998</c:v>
                </c:pt>
                <c:pt idx="126875">
                  <c:v>43.3819062877729</c:v>
                </c:pt>
                <c:pt idx="126876">
                  <c:v>43.382023748323903</c:v>
                </c:pt>
                <c:pt idx="126877">
                  <c:v>43.382141208498801</c:v>
                </c:pt>
                <c:pt idx="126878">
                  <c:v>43.382258668297801</c:v>
                </c:pt>
                <c:pt idx="126879">
                  <c:v>43.382376127720804</c:v>
                </c:pt>
                <c:pt idx="126880">
                  <c:v>43.382493586767801</c:v>
                </c:pt>
                <c:pt idx="126881">
                  <c:v>43.3826110454389</c:v>
                </c:pt>
                <c:pt idx="126882">
                  <c:v>43.382728503734</c:v>
                </c:pt>
                <c:pt idx="126883">
                  <c:v>43.382845961653103</c:v>
                </c:pt>
                <c:pt idx="126884">
                  <c:v>43.382963419196201</c:v>
                </c:pt>
                <c:pt idx="126885">
                  <c:v>43.383080876363302</c:v>
                </c:pt>
                <c:pt idx="126886">
                  <c:v>43.383198333154503</c:v>
                </c:pt>
                <c:pt idx="126887">
                  <c:v>43.3833157895697</c:v>
                </c:pt>
                <c:pt idx="126888">
                  <c:v>43.383433245608998</c:v>
                </c:pt>
                <c:pt idx="126889">
                  <c:v>43.383550701272299</c:v>
                </c:pt>
                <c:pt idx="126890">
                  <c:v>43.383668156559601</c:v>
                </c:pt>
                <c:pt idx="126891">
                  <c:v>43.383785611470998</c:v>
                </c:pt>
                <c:pt idx="126892">
                  <c:v>43.383903066006297</c:v>
                </c:pt>
                <c:pt idx="126893">
                  <c:v>43.384020520165798</c:v>
                </c:pt>
                <c:pt idx="126894">
                  <c:v>43.384137973949201</c:v>
                </c:pt>
                <c:pt idx="126895">
                  <c:v>43.384255427356798</c:v>
                </c:pt>
                <c:pt idx="126896">
                  <c:v>43.384372880388298</c:v>
                </c:pt>
                <c:pt idx="126897">
                  <c:v>43.3844903330439</c:v>
                </c:pt>
                <c:pt idx="126898">
                  <c:v>43.384607785323503</c:v>
                </c:pt>
                <c:pt idx="126899">
                  <c:v>43.384725237227201</c:v>
                </c:pt>
                <c:pt idx="126900">
                  <c:v>43.384842688755</c:v>
                </c:pt>
                <c:pt idx="126901">
                  <c:v>43.384960139906703</c:v>
                </c:pt>
                <c:pt idx="126902">
                  <c:v>43.385077590682599</c:v>
                </c:pt>
                <c:pt idx="126903">
                  <c:v>43.385195041082497</c:v>
                </c:pt>
                <c:pt idx="126904">
                  <c:v>43.385312491106397</c:v>
                </c:pt>
                <c:pt idx="126905">
                  <c:v>43.385429940754399</c:v>
                </c:pt>
                <c:pt idx="126906">
                  <c:v>43.385547390026403</c:v>
                </c:pt>
                <c:pt idx="126907">
                  <c:v>43.385664838922501</c:v>
                </c:pt>
                <c:pt idx="126908">
                  <c:v>43.385782287442701</c:v>
                </c:pt>
                <c:pt idx="126909">
                  <c:v>43.385899735586896</c:v>
                </c:pt>
                <c:pt idx="126910">
                  <c:v>43.3860171833552</c:v>
                </c:pt>
                <c:pt idx="126911">
                  <c:v>43.386134630747499</c:v>
                </c:pt>
                <c:pt idx="126912">
                  <c:v>43.386252077763899</c:v>
                </c:pt>
                <c:pt idx="126913">
                  <c:v>43.386369524404302</c:v>
                </c:pt>
                <c:pt idx="126914">
                  <c:v>43.386486970668798</c:v>
                </c:pt>
                <c:pt idx="126915">
                  <c:v>43.386604416557397</c:v>
                </c:pt>
                <c:pt idx="126916">
                  <c:v>43.386721862070097</c:v>
                </c:pt>
                <c:pt idx="126917">
                  <c:v>43.386839307206799</c:v>
                </c:pt>
                <c:pt idx="126918">
                  <c:v>43.386956751967602</c:v>
                </c:pt>
                <c:pt idx="126919">
                  <c:v>43.387074196352401</c:v>
                </c:pt>
                <c:pt idx="126920">
                  <c:v>43.387191640361301</c:v>
                </c:pt>
                <c:pt idx="126921">
                  <c:v>43.387309083994303</c:v>
                </c:pt>
                <c:pt idx="126922">
                  <c:v>43.387426527251399</c:v>
                </c:pt>
                <c:pt idx="126923">
                  <c:v>43.387543970132597</c:v>
                </c:pt>
                <c:pt idx="126924">
                  <c:v>43.387661412637797</c:v>
                </c:pt>
                <c:pt idx="126925">
                  <c:v>43.387778854767099</c:v>
                </c:pt>
                <c:pt idx="126926">
                  <c:v>43.387896296520502</c:v>
                </c:pt>
                <c:pt idx="126927">
                  <c:v>43.3880137378979</c:v>
                </c:pt>
                <c:pt idx="126928">
                  <c:v>43.3881311788994</c:v>
                </c:pt>
                <c:pt idx="126929">
                  <c:v>43.3882486195251</c:v>
                </c:pt>
                <c:pt idx="126930">
                  <c:v>43.388366059774803</c:v>
                </c:pt>
                <c:pt idx="126931">
                  <c:v>43.388483499648601</c:v>
                </c:pt>
                <c:pt idx="126932">
                  <c:v>43.3886009391464</c:v>
                </c:pt>
                <c:pt idx="126933">
                  <c:v>43.3887183782684</c:v>
                </c:pt>
                <c:pt idx="126934">
                  <c:v>43.388835817014403</c:v>
                </c:pt>
                <c:pt idx="126935">
                  <c:v>43.3889532553846</c:v>
                </c:pt>
                <c:pt idx="126936">
                  <c:v>43.389070693378798</c:v>
                </c:pt>
                <c:pt idx="126937">
                  <c:v>43.389188130997098</c:v>
                </c:pt>
                <c:pt idx="126938">
                  <c:v>43.3893055682395</c:v>
                </c:pt>
                <c:pt idx="126939">
                  <c:v>43.389423005106003</c:v>
                </c:pt>
                <c:pt idx="126940">
                  <c:v>43.389540441596601</c:v>
                </c:pt>
                <c:pt idx="126941">
                  <c:v>43.389657877711301</c:v>
                </c:pt>
                <c:pt idx="126942">
                  <c:v>43.389775313450102</c:v>
                </c:pt>
                <c:pt idx="126943">
                  <c:v>43.389892748812997</c:v>
                </c:pt>
                <c:pt idx="126944">
                  <c:v>43.390010183800001</c:v>
                </c:pt>
                <c:pt idx="126945">
                  <c:v>43.3901276184111</c:v>
                </c:pt>
                <c:pt idx="126946">
                  <c:v>43.3902450526463</c:v>
                </c:pt>
                <c:pt idx="126947">
                  <c:v>43.390362486505502</c:v>
                </c:pt>
                <c:pt idx="126948">
                  <c:v>43.390479919988998</c:v>
                </c:pt>
                <c:pt idx="126949">
                  <c:v>43.390597353096403</c:v>
                </c:pt>
                <c:pt idx="126950">
                  <c:v>43.390714785828102</c:v>
                </c:pt>
                <c:pt idx="126951">
                  <c:v>43.390832218183803</c:v>
                </c:pt>
                <c:pt idx="126952">
                  <c:v>43.390949650163599</c:v>
                </c:pt>
                <c:pt idx="126953">
                  <c:v>43.391067081767602</c:v>
                </c:pt>
                <c:pt idx="126954">
                  <c:v>43.391184512995601</c:v>
                </c:pt>
                <c:pt idx="126955">
                  <c:v>43.3913019438478</c:v>
                </c:pt>
                <c:pt idx="126956">
                  <c:v>43.391419374324101</c:v>
                </c:pt>
                <c:pt idx="126957">
                  <c:v>43.391536804424497</c:v>
                </c:pt>
                <c:pt idx="126958">
                  <c:v>43.391654234149001</c:v>
                </c:pt>
                <c:pt idx="126959">
                  <c:v>43.3917716634976</c:v>
                </c:pt>
                <c:pt idx="126960">
                  <c:v>43.3918890924704</c:v>
                </c:pt>
                <c:pt idx="126961">
                  <c:v>43.392006521067202</c:v>
                </c:pt>
                <c:pt idx="126962">
                  <c:v>43.392123949288198</c:v>
                </c:pt>
                <c:pt idx="126963">
                  <c:v>43.392241377133303</c:v>
                </c:pt>
                <c:pt idx="126964">
                  <c:v>43.392358804602601</c:v>
                </c:pt>
                <c:pt idx="126965">
                  <c:v>43.392476231695902</c:v>
                </c:pt>
                <c:pt idx="126966">
                  <c:v>43.392593658413404</c:v>
                </c:pt>
                <c:pt idx="126967">
                  <c:v>43.392711084755</c:v>
                </c:pt>
                <c:pt idx="126968">
                  <c:v>43.392828510720797</c:v>
                </c:pt>
                <c:pt idx="126969">
                  <c:v>43.392945936310703</c:v>
                </c:pt>
                <c:pt idx="126970">
                  <c:v>43.393063361524703</c:v>
                </c:pt>
                <c:pt idx="126971">
                  <c:v>43.393180786362798</c:v>
                </c:pt>
                <c:pt idx="126972">
                  <c:v>43.393298210825101</c:v>
                </c:pt>
                <c:pt idx="126973">
                  <c:v>43.393415634911499</c:v>
                </c:pt>
                <c:pt idx="126974">
                  <c:v>43.393533058621998</c:v>
                </c:pt>
                <c:pt idx="126975">
                  <c:v>43.393650481956698</c:v>
                </c:pt>
                <c:pt idx="126976">
                  <c:v>43.393767904915499</c:v>
                </c:pt>
                <c:pt idx="126977">
                  <c:v>43.393885327498502</c:v>
                </c:pt>
                <c:pt idx="126978">
                  <c:v>43.394002749705599</c:v>
                </c:pt>
                <c:pt idx="126979">
                  <c:v>43.394120171536898</c:v>
                </c:pt>
                <c:pt idx="126980">
                  <c:v>43.394237592992198</c:v>
                </c:pt>
                <c:pt idx="126981">
                  <c:v>43.394355014071799</c:v>
                </c:pt>
                <c:pt idx="126982">
                  <c:v>43.394472434775402</c:v>
                </c:pt>
                <c:pt idx="126983">
                  <c:v>43.394589855103298</c:v>
                </c:pt>
                <c:pt idx="126984">
                  <c:v>43.394707275055197</c:v>
                </c:pt>
                <c:pt idx="126985">
                  <c:v>43.394824694631403</c:v>
                </c:pt>
                <c:pt idx="126986">
                  <c:v>43.394942113831597</c:v>
                </c:pt>
                <c:pt idx="126987">
                  <c:v>43.395059532655999</c:v>
                </c:pt>
                <c:pt idx="126988">
                  <c:v>43.395176951104602</c:v>
                </c:pt>
                <c:pt idx="126989">
                  <c:v>43.3952943691773</c:v>
                </c:pt>
                <c:pt idx="126990">
                  <c:v>43.395411786874199</c:v>
                </c:pt>
                <c:pt idx="126991">
                  <c:v>43.395529204195299</c:v>
                </c:pt>
                <c:pt idx="126992">
                  <c:v>43.3956466211405</c:v>
                </c:pt>
                <c:pt idx="126993">
                  <c:v>43.395764037709803</c:v>
                </c:pt>
                <c:pt idx="126994">
                  <c:v>43.3958814539033</c:v>
                </c:pt>
                <c:pt idx="126995">
                  <c:v>43.395998869720998</c:v>
                </c:pt>
                <c:pt idx="126996">
                  <c:v>43.396116285162897</c:v>
                </c:pt>
                <c:pt idx="126997">
                  <c:v>43.396233700228898</c:v>
                </c:pt>
                <c:pt idx="126998">
                  <c:v>43.396351114919</c:v>
                </c:pt>
                <c:pt idx="126999">
                  <c:v>43.396468529233402</c:v>
                </c:pt>
                <c:pt idx="127000">
                  <c:v>43.3965859431719</c:v>
                </c:pt>
                <c:pt idx="127001">
                  <c:v>43.396703356734498</c:v>
                </c:pt>
                <c:pt idx="127002">
                  <c:v>43.396820769921398</c:v>
                </c:pt>
                <c:pt idx="127003">
                  <c:v>43.396938182732399</c:v>
                </c:pt>
                <c:pt idx="127004">
                  <c:v>43.3970555951676</c:v>
                </c:pt>
                <c:pt idx="127005">
                  <c:v>43.397173007226897</c:v>
                </c:pt>
                <c:pt idx="127006">
                  <c:v>43.397290418910501</c:v>
                </c:pt>
                <c:pt idx="127007">
                  <c:v>43.397407830218199</c:v>
                </c:pt>
                <c:pt idx="127008">
                  <c:v>43.397525241149999</c:v>
                </c:pt>
                <c:pt idx="127009">
                  <c:v>43.3976426517061</c:v>
                </c:pt>
                <c:pt idx="127010">
                  <c:v>43.397760061886302</c:v>
                </c:pt>
                <c:pt idx="127011">
                  <c:v>43.397877471690798</c:v>
                </c:pt>
                <c:pt idx="127012">
                  <c:v>43.397994881119402</c:v>
                </c:pt>
                <c:pt idx="127013">
                  <c:v>43.3981122901722</c:v>
                </c:pt>
                <c:pt idx="127014">
                  <c:v>43.3982296988491</c:v>
                </c:pt>
                <c:pt idx="127015">
                  <c:v>43.3983471071503</c:v>
                </c:pt>
                <c:pt idx="127016">
                  <c:v>43.398464515075602</c:v>
                </c:pt>
                <c:pt idx="127017">
                  <c:v>43.398581922625198</c:v>
                </c:pt>
                <c:pt idx="127018">
                  <c:v>43.398699329798902</c:v>
                </c:pt>
                <c:pt idx="127019">
                  <c:v>43.3988167365968</c:v>
                </c:pt>
                <c:pt idx="127020">
                  <c:v>43.398934143018899</c:v>
                </c:pt>
                <c:pt idx="127021">
                  <c:v>43.399051549065199</c:v>
                </c:pt>
                <c:pt idx="127022">
                  <c:v>43.3991689547357</c:v>
                </c:pt>
                <c:pt idx="127023">
                  <c:v>43.399286360030302</c:v>
                </c:pt>
                <c:pt idx="127024">
                  <c:v>43.399403764949199</c:v>
                </c:pt>
                <c:pt idx="127025">
                  <c:v>43.399521169492303</c:v>
                </c:pt>
                <c:pt idx="127026">
                  <c:v>43.399638573659601</c:v>
                </c:pt>
                <c:pt idx="127027">
                  <c:v>43.399755977451001</c:v>
                </c:pt>
                <c:pt idx="127028">
                  <c:v>43.399873380866701</c:v>
                </c:pt>
                <c:pt idx="127029">
                  <c:v>43.399990783906603</c:v>
                </c:pt>
                <c:pt idx="127030">
                  <c:v>43.400108186570698</c:v>
                </c:pt>
                <c:pt idx="127031">
                  <c:v>43.400225588858902</c:v>
                </c:pt>
                <c:pt idx="127032">
                  <c:v>43.400342990771399</c:v>
                </c:pt>
                <c:pt idx="127033">
                  <c:v>43.400460392308098</c:v>
                </c:pt>
                <c:pt idx="127034">
                  <c:v>43.400577793468997</c:v>
                </c:pt>
                <c:pt idx="127035">
                  <c:v>43.400695194254098</c:v>
                </c:pt>
                <c:pt idx="127036">
                  <c:v>43.400812594663499</c:v>
                </c:pt>
                <c:pt idx="127037">
                  <c:v>43.400929994697002</c:v>
                </c:pt>
                <c:pt idx="127038">
                  <c:v>43.401047394354698</c:v>
                </c:pt>
                <c:pt idx="127039">
                  <c:v>43.401164793636703</c:v>
                </c:pt>
                <c:pt idx="127040">
                  <c:v>43.401282192542901</c:v>
                </c:pt>
                <c:pt idx="127041">
                  <c:v>43.4013995910733</c:v>
                </c:pt>
                <c:pt idx="127042">
                  <c:v>43.4015169892279</c:v>
                </c:pt>
                <c:pt idx="127043">
                  <c:v>43.401634387006702</c:v>
                </c:pt>
                <c:pt idx="127044">
                  <c:v>43.401751784409797</c:v>
                </c:pt>
                <c:pt idx="127045">
                  <c:v>43.4018691814371</c:v>
                </c:pt>
                <c:pt idx="127046">
                  <c:v>43.401986578088597</c:v>
                </c:pt>
                <c:pt idx="127047">
                  <c:v>43.402103974364302</c:v>
                </c:pt>
                <c:pt idx="127048">
                  <c:v>43.402221370264201</c:v>
                </c:pt>
                <c:pt idx="127049">
                  <c:v>43.4023387657884</c:v>
                </c:pt>
                <c:pt idx="127050">
                  <c:v>43.402456160936801</c:v>
                </c:pt>
                <c:pt idx="127051">
                  <c:v>43.402573555709402</c:v>
                </c:pt>
                <c:pt idx="127052">
                  <c:v>43.402690950106297</c:v>
                </c:pt>
                <c:pt idx="127053">
                  <c:v>43.402808344127301</c:v>
                </c:pt>
                <c:pt idx="127054">
                  <c:v>43.402925737772698</c:v>
                </c:pt>
                <c:pt idx="127055">
                  <c:v>43.403043131042203</c:v>
                </c:pt>
                <c:pt idx="127056">
                  <c:v>43.403160523936002</c:v>
                </c:pt>
                <c:pt idx="127057">
                  <c:v>43.403277916454002</c:v>
                </c:pt>
                <c:pt idx="127058">
                  <c:v>43.403395308596302</c:v>
                </c:pt>
                <c:pt idx="127059">
                  <c:v>43.403512700362803</c:v>
                </c:pt>
                <c:pt idx="127060">
                  <c:v>43.403630091753499</c:v>
                </c:pt>
                <c:pt idx="127061">
                  <c:v>43.403747482768502</c:v>
                </c:pt>
                <c:pt idx="127062">
                  <c:v>43.403864873407699</c:v>
                </c:pt>
                <c:pt idx="127063">
                  <c:v>43.403982263671203</c:v>
                </c:pt>
                <c:pt idx="127064">
                  <c:v>43.404099653558902</c:v>
                </c:pt>
                <c:pt idx="127065">
                  <c:v>43.404217043070801</c:v>
                </c:pt>
                <c:pt idx="127066">
                  <c:v>43.404334432207001</c:v>
                </c:pt>
                <c:pt idx="127067">
                  <c:v>43.404451820967502</c:v>
                </c:pt>
                <c:pt idx="127068">
                  <c:v>43.404569209352204</c:v>
                </c:pt>
                <c:pt idx="127069">
                  <c:v>43.404686597361099</c:v>
                </c:pt>
                <c:pt idx="127070">
                  <c:v>43.404803984994302</c:v>
                </c:pt>
                <c:pt idx="127071">
                  <c:v>43.404921372251799</c:v>
                </c:pt>
                <c:pt idx="127072">
                  <c:v>43.405038759133497</c:v>
                </c:pt>
                <c:pt idx="127073">
                  <c:v>43.405156145639403</c:v>
                </c:pt>
                <c:pt idx="127074">
                  <c:v>43.405273531769701</c:v>
                </c:pt>
                <c:pt idx="127075">
                  <c:v>43.405390917524102</c:v>
                </c:pt>
                <c:pt idx="127076">
                  <c:v>43.405508302902902</c:v>
                </c:pt>
                <c:pt idx="127077">
                  <c:v>43.405625687905903</c:v>
                </c:pt>
                <c:pt idx="127078">
                  <c:v>43.405743072533099</c:v>
                </c:pt>
                <c:pt idx="127079">
                  <c:v>43.405860456784602</c:v>
                </c:pt>
                <c:pt idx="127080">
                  <c:v>43.405977840660398</c:v>
                </c:pt>
                <c:pt idx="127081">
                  <c:v>43.406095224160403</c:v>
                </c:pt>
                <c:pt idx="127082">
                  <c:v>43.4062126072848</c:v>
                </c:pt>
                <c:pt idx="127083">
                  <c:v>43.406329990033299</c:v>
                </c:pt>
                <c:pt idx="127084">
                  <c:v>43.406447372406198</c:v>
                </c:pt>
                <c:pt idx="127085">
                  <c:v>43.406564754403298</c:v>
                </c:pt>
                <c:pt idx="127086">
                  <c:v>43.406682136024699</c:v>
                </c:pt>
                <c:pt idx="127087">
                  <c:v>43.406799517270301</c:v>
                </c:pt>
                <c:pt idx="127088">
                  <c:v>43.406916898140302</c:v>
                </c:pt>
                <c:pt idx="127089">
                  <c:v>43.407034278634498</c:v>
                </c:pt>
                <c:pt idx="127090">
                  <c:v>43.407151658752902</c:v>
                </c:pt>
                <c:pt idx="127091">
                  <c:v>43.407269038495699</c:v>
                </c:pt>
                <c:pt idx="127092">
                  <c:v>43.407386417862703</c:v>
                </c:pt>
                <c:pt idx="127093">
                  <c:v>43.407503796854002</c:v>
                </c:pt>
                <c:pt idx="127094">
                  <c:v>43.4076211754696</c:v>
                </c:pt>
                <c:pt idx="127095">
                  <c:v>43.4077385537095</c:v>
                </c:pt>
                <c:pt idx="127096">
                  <c:v>43.4078559315737</c:v>
                </c:pt>
                <c:pt idx="127097">
                  <c:v>43.4079733090621</c:v>
                </c:pt>
                <c:pt idx="127098">
                  <c:v>43.408090686174802</c:v>
                </c:pt>
                <c:pt idx="127099">
                  <c:v>43.408208062911903</c:v>
                </c:pt>
                <c:pt idx="127100">
                  <c:v>43.408325439273199</c:v>
                </c:pt>
                <c:pt idx="127101">
                  <c:v>43.408442815258702</c:v>
                </c:pt>
                <c:pt idx="127102">
                  <c:v>43.408560190868599</c:v>
                </c:pt>
                <c:pt idx="127103">
                  <c:v>43.408677566102803</c:v>
                </c:pt>
                <c:pt idx="127104">
                  <c:v>43.4087949409613</c:v>
                </c:pt>
                <c:pt idx="127105">
                  <c:v>43.408912315443999</c:v>
                </c:pt>
                <c:pt idx="127106">
                  <c:v>43.409029689551097</c:v>
                </c:pt>
                <c:pt idx="127107">
                  <c:v>43.409147063282397</c:v>
                </c:pt>
                <c:pt idx="127108">
                  <c:v>43.409264436638097</c:v>
                </c:pt>
                <c:pt idx="127109">
                  <c:v>43.409381809617997</c:v>
                </c:pt>
                <c:pt idx="127110">
                  <c:v>43.409499182222198</c:v>
                </c:pt>
                <c:pt idx="127111">
                  <c:v>43.4096165544508</c:v>
                </c:pt>
                <c:pt idx="127112">
                  <c:v>43.409733926303602</c:v>
                </c:pt>
                <c:pt idx="127113">
                  <c:v>43.409851297780797</c:v>
                </c:pt>
                <c:pt idx="127114">
                  <c:v>43.4099686688822</c:v>
                </c:pt>
                <c:pt idx="127115">
                  <c:v>43.410086039607997</c:v>
                </c:pt>
                <c:pt idx="127116">
                  <c:v>43.410203409958001</c:v>
                </c:pt>
                <c:pt idx="127117">
                  <c:v>43.410320779932398</c:v>
                </c:pt>
                <c:pt idx="127118">
                  <c:v>43.410438149531103</c:v>
                </c:pt>
                <c:pt idx="127119">
                  <c:v>43.410555518754101</c:v>
                </c:pt>
                <c:pt idx="127120">
                  <c:v>43.4106728876014</c:v>
                </c:pt>
                <c:pt idx="127121">
                  <c:v>43.410790256073</c:v>
                </c:pt>
                <c:pt idx="127122">
                  <c:v>43.4109076241689</c:v>
                </c:pt>
                <c:pt idx="127123">
                  <c:v>43.411024991889199</c:v>
                </c:pt>
                <c:pt idx="127124">
                  <c:v>43.4111423592337</c:v>
                </c:pt>
                <c:pt idx="127125">
                  <c:v>43.411259726202601</c:v>
                </c:pt>
                <c:pt idx="127126">
                  <c:v>43.411377092795803</c:v>
                </c:pt>
                <c:pt idx="127127">
                  <c:v>43.411494459013298</c:v>
                </c:pt>
                <c:pt idx="127128">
                  <c:v>43.4116118248552</c:v>
                </c:pt>
                <c:pt idx="127129">
                  <c:v>43.411729190321303</c:v>
                </c:pt>
                <c:pt idx="127130">
                  <c:v>43.411846555411799</c:v>
                </c:pt>
                <c:pt idx="127131">
                  <c:v>43.411963920126603</c:v>
                </c:pt>
                <c:pt idx="127132">
                  <c:v>43.412081284465799</c:v>
                </c:pt>
                <c:pt idx="127133">
                  <c:v>43.412198648429197</c:v>
                </c:pt>
                <c:pt idx="127134">
                  <c:v>43.412316012017001</c:v>
                </c:pt>
                <c:pt idx="127135">
                  <c:v>43.412433375229099</c:v>
                </c:pt>
                <c:pt idx="127136">
                  <c:v>43.412550738065597</c:v>
                </c:pt>
                <c:pt idx="127137">
                  <c:v>43.412668100526403</c:v>
                </c:pt>
                <c:pt idx="127138">
                  <c:v>43.412785462611502</c:v>
                </c:pt>
                <c:pt idx="127139">
                  <c:v>43.412902824321002</c:v>
                </c:pt>
                <c:pt idx="127140">
                  <c:v>43.413020185654702</c:v>
                </c:pt>
                <c:pt idx="127141">
                  <c:v>43.413137546612901</c:v>
                </c:pt>
                <c:pt idx="127142">
                  <c:v>43.413254907195302</c:v>
                </c:pt>
                <c:pt idx="127143">
                  <c:v>43.413372267402103</c:v>
                </c:pt>
                <c:pt idx="127144">
                  <c:v>43.413489627233297</c:v>
                </c:pt>
                <c:pt idx="127145">
                  <c:v>43.413606986688798</c:v>
                </c:pt>
                <c:pt idx="127146">
                  <c:v>43.4137243457686</c:v>
                </c:pt>
                <c:pt idx="127147">
                  <c:v>43.413841704472702</c:v>
                </c:pt>
                <c:pt idx="127148">
                  <c:v>43.413959062801297</c:v>
                </c:pt>
                <c:pt idx="127149">
                  <c:v>43.4140764207541</c:v>
                </c:pt>
                <c:pt idx="127150">
                  <c:v>43.414193778331303</c:v>
                </c:pt>
                <c:pt idx="127151">
                  <c:v>43.414311135532898</c:v>
                </c:pt>
                <c:pt idx="127152">
                  <c:v>43.414428492358802</c:v>
                </c:pt>
                <c:pt idx="127153">
                  <c:v>43.414545848809098</c:v>
                </c:pt>
                <c:pt idx="127154">
                  <c:v>43.414663204883702</c:v>
                </c:pt>
                <c:pt idx="127155">
                  <c:v>43.414780560582599</c:v>
                </c:pt>
                <c:pt idx="127156">
                  <c:v>43.414897915906003</c:v>
                </c:pt>
                <c:pt idx="127157">
                  <c:v>43.415015270853601</c:v>
                </c:pt>
                <c:pt idx="127158">
                  <c:v>43.415132625425699</c:v>
                </c:pt>
                <c:pt idx="127159">
                  <c:v>43.415249979622097</c:v>
                </c:pt>
                <c:pt idx="127160">
                  <c:v>43.415367333442802</c:v>
                </c:pt>
                <c:pt idx="127161">
                  <c:v>43.415484686887901</c:v>
                </c:pt>
                <c:pt idx="127162">
                  <c:v>43.415602039957399</c:v>
                </c:pt>
                <c:pt idx="127163">
                  <c:v>43.415719392651198</c:v>
                </c:pt>
                <c:pt idx="127164">
                  <c:v>43.415836744969397</c:v>
                </c:pt>
                <c:pt idx="127165">
                  <c:v>43.415954096912003</c:v>
                </c:pt>
                <c:pt idx="127166">
                  <c:v>43.416071448478903</c:v>
                </c:pt>
                <c:pt idx="127167">
                  <c:v>43.416188799670302</c:v>
                </c:pt>
                <c:pt idx="127168">
                  <c:v>43.416306150485902</c:v>
                </c:pt>
                <c:pt idx="127169">
                  <c:v>43.416423500926001</c:v>
                </c:pt>
                <c:pt idx="127170">
                  <c:v>43.416540850990401</c:v>
                </c:pt>
                <c:pt idx="127171">
                  <c:v>43.416658200679201</c:v>
                </c:pt>
                <c:pt idx="127172">
                  <c:v>43.416775549992302</c:v>
                </c:pt>
                <c:pt idx="127173">
                  <c:v>43.416892898929902</c:v>
                </c:pt>
                <c:pt idx="127174">
                  <c:v>43.417010247491802</c:v>
                </c:pt>
                <c:pt idx="127175">
                  <c:v>43.417127595678103</c:v>
                </c:pt>
                <c:pt idx="127176">
                  <c:v>43.417244943488797</c:v>
                </c:pt>
                <c:pt idx="127177">
                  <c:v>43.417362290923798</c:v>
                </c:pt>
                <c:pt idx="127178">
                  <c:v>43.417479637983199</c:v>
                </c:pt>
                <c:pt idx="127179">
                  <c:v>43.417596984667</c:v>
                </c:pt>
                <c:pt idx="127180">
                  <c:v>43.417714330975201</c:v>
                </c:pt>
                <c:pt idx="127181">
                  <c:v>43.417831676907802</c:v>
                </c:pt>
                <c:pt idx="127182">
                  <c:v>43.417949022464803</c:v>
                </c:pt>
                <c:pt idx="127183">
                  <c:v>43.418066367646198</c:v>
                </c:pt>
                <c:pt idx="127184">
                  <c:v>43.418183712451899</c:v>
                </c:pt>
                <c:pt idx="127185">
                  <c:v>43.418301056882001</c:v>
                </c:pt>
                <c:pt idx="127186">
                  <c:v>43.418418400936602</c:v>
                </c:pt>
                <c:pt idx="127187">
                  <c:v>43.418535744615497</c:v>
                </c:pt>
                <c:pt idx="127188">
                  <c:v>43.418653087918798</c:v>
                </c:pt>
                <c:pt idx="127189">
                  <c:v>43.4187704308465</c:v>
                </c:pt>
                <c:pt idx="127190">
                  <c:v>43.418887773398602</c:v>
                </c:pt>
                <c:pt idx="127191">
                  <c:v>43.419005115575096</c:v>
                </c:pt>
                <c:pt idx="127192">
                  <c:v>43.419122457375998</c:v>
                </c:pt>
                <c:pt idx="127193">
                  <c:v>43.4192397988013</c:v>
                </c:pt>
                <c:pt idx="127194">
                  <c:v>43.419357139851002</c:v>
                </c:pt>
                <c:pt idx="127195">
                  <c:v>43.419474480525103</c:v>
                </c:pt>
                <c:pt idx="127196">
                  <c:v>43.419591820823598</c:v>
                </c:pt>
                <c:pt idx="127197">
                  <c:v>43.4197091607465</c:v>
                </c:pt>
                <c:pt idx="127198">
                  <c:v>43.419826500293802</c:v>
                </c:pt>
                <c:pt idx="127199">
                  <c:v>43.419943839465503</c:v>
                </c:pt>
                <c:pt idx="127200">
                  <c:v>43.420061178261598</c:v>
                </c:pt>
                <c:pt idx="127201">
                  <c:v>43.420178516682199</c:v>
                </c:pt>
                <c:pt idx="127202">
                  <c:v>43.420295854727101</c:v>
                </c:pt>
                <c:pt idx="127203">
                  <c:v>43.420413192396502</c:v>
                </c:pt>
                <c:pt idx="127204">
                  <c:v>43.420530529690197</c:v>
                </c:pt>
                <c:pt idx="127205">
                  <c:v>43.420647866608398</c:v>
                </c:pt>
                <c:pt idx="127206">
                  <c:v>43.420765203150999</c:v>
                </c:pt>
                <c:pt idx="127207">
                  <c:v>43.420882539318001</c:v>
                </c:pt>
                <c:pt idx="127208">
                  <c:v>43.420999875109501</c:v>
                </c:pt>
                <c:pt idx="127209">
                  <c:v>43.421117210525303</c:v>
                </c:pt>
                <c:pt idx="127210">
                  <c:v>43.421234545565603</c:v>
                </c:pt>
                <c:pt idx="127211">
                  <c:v>43.421351880230297</c:v>
                </c:pt>
                <c:pt idx="127212">
                  <c:v>43.421469214519398</c:v>
                </c:pt>
                <c:pt idx="127213">
                  <c:v>43.421586548432899</c:v>
                </c:pt>
                <c:pt idx="127214">
                  <c:v>43.421703881970899</c:v>
                </c:pt>
                <c:pt idx="127215">
                  <c:v>43.421821215133299</c:v>
                </c:pt>
                <c:pt idx="127216">
                  <c:v>43.421938547920099</c:v>
                </c:pt>
                <c:pt idx="127217">
                  <c:v>43.4220558803313</c:v>
                </c:pt>
                <c:pt idx="127218">
                  <c:v>43.422173212366999</c:v>
                </c:pt>
                <c:pt idx="127219">
                  <c:v>43.422290544027099</c:v>
                </c:pt>
                <c:pt idx="127220">
                  <c:v>43.422407875311599</c:v>
                </c:pt>
                <c:pt idx="127221">
                  <c:v>43.422525206220598</c:v>
                </c:pt>
                <c:pt idx="127222">
                  <c:v>43.422642536753997</c:v>
                </c:pt>
                <c:pt idx="127223">
                  <c:v>43.422759866911797</c:v>
                </c:pt>
                <c:pt idx="127224">
                  <c:v>43.422877196694103</c:v>
                </c:pt>
                <c:pt idx="127225">
                  <c:v>43.422994526100801</c:v>
                </c:pt>
                <c:pt idx="127226">
                  <c:v>43.4231118551319</c:v>
                </c:pt>
                <c:pt idx="127227">
                  <c:v>43.423229183787498</c:v>
                </c:pt>
                <c:pt idx="127228">
                  <c:v>43.423346512067603</c:v>
                </c:pt>
                <c:pt idx="127229">
                  <c:v>43.423463839972001</c:v>
                </c:pt>
                <c:pt idx="127230">
                  <c:v>43.423581167500998</c:v>
                </c:pt>
                <c:pt idx="127231">
                  <c:v>43.423698494654303</c:v>
                </c:pt>
                <c:pt idx="127232">
                  <c:v>43.4238158214321</c:v>
                </c:pt>
                <c:pt idx="127233">
                  <c:v>43.423933147834397</c:v>
                </c:pt>
                <c:pt idx="127234">
                  <c:v>43.424050473861101</c:v>
                </c:pt>
                <c:pt idx="127235">
                  <c:v>43.424167799512198</c:v>
                </c:pt>
                <c:pt idx="127236">
                  <c:v>43.424285124787801</c:v>
                </c:pt>
                <c:pt idx="127237">
                  <c:v>43.424402449687904</c:v>
                </c:pt>
                <c:pt idx="127238">
                  <c:v>43.424519774212399</c:v>
                </c:pt>
                <c:pt idx="127239">
                  <c:v>43.424637098361401</c:v>
                </c:pt>
                <c:pt idx="127240">
                  <c:v>43.424754422134797</c:v>
                </c:pt>
                <c:pt idx="127241">
                  <c:v>43.424871745532698</c:v>
                </c:pt>
                <c:pt idx="127242">
                  <c:v>43.424989068555</c:v>
                </c:pt>
                <c:pt idx="127243">
                  <c:v>43.425106391201801</c:v>
                </c:pt>
                <c:pt idx="127244">
                  <c:v>43.425223713473102</c:v>
                </c:pt>
                <c:pt idx="127245">
                  <c:v>43.425341035368803</c:v>
                </c:pt>
                <c:pt idx="127246">
                  <c:v>43.425458356889003</c:v>
                </c:pt>
                <c:pt idx="127247">
                  <c:v>43.425575678033603</c:v>
                </c:pt>
                <c:pt idx="127248">
                  <c:v>43.425692998802703</c:v>
                </c:pt>
                <c:pt idx="127249">
                  <c:v>43.425810319196302</c:v>
                </c:pt>
                <c:pt idx="127250">
                  <c:v>43.425927639214301</c:v>
                </c:pt>
                <c:pt idx="127251">
                  <c:v>43.426044958856899</c:v>
                </c:pt>
                <c:pt idx="127252">
                  <c:v>43.426162278123897</c:v>
                </c:pt>
                <c:pt idx="127253">
                  <c:v>43.426279597015302</c:v>
                </c:pt>
                <c:pt idx="127254">
                  <c:v>43.4263969155312</c:v>
                </c:pt>
                <c:pt idx="127255">
                  <c:v>43.426514233671597</c:v>
                </c:pt>
                <c:pt idx="127256">
                  <c:v>43.4266315514365</c:v>
                </c:pt>
                <c:pt idx="127257">
                  <c:v>43.426748868825896</c:v>
                </c:pt>
                <c:pt idx="127258">
                  <c:v>43.4268661858397</c:v>
                </c:pt>
                <c:pt idx="127259">
                  <c:v>43.426983502478002</c:v>
                </c:pt>
                <c:pt idx="127260">
                  <c:v>43.427100818740797</c:v>
                </c:pt>
                <c:pt idx="127261">
                  <c:v>43.427218134628099</c:v>
                </c:pt>
                <c:pt idx="127262">
                  <c:v>43.4273354501398</c:v>
                </c:pt>
                <c:pt idx="127263">
                  <c:v>43.427452765276101</c:v>
                </c:pt>
                <c:pt idx="127264">
                  <c:v>43.427570080036801</c:v>
                </c:pt>
                <c:pt idx="127265">
                  <c:v>43.427687394422001</c:v>
                </c:pt>
                <c:pt idx="127266">
                  <c:v>43.427804708431701</c:v>
                </c:pt>
                <c:pt idx="127267">
                  <c:v>43.4279220220659</c:v>
                </c:pt>
                <c:pt idx="127268">
                  <c:v>43.428039335324598</c:v>
                </c:pt>
                <c:pt idx="127269">
                  <c:v>43.428156648207697</c:v>
                </c:pt>
                <c:pt idx="127270">
                  <c:v>43.428273960715401</c:v>
                </c:pt>
                <c:pt idx="127271">
                  <c:v>43.428391272847499</c:v>
                </c:pt>
                <c:pt idx="127272">
                  <c:v>43.428508584604202</c:v>
                </c:pt>
                <c:pt idx="127273">
                  <c:v>43.428625895985299</c:v>
                </c:pt>
                <c:pt idx="127274">
                  <c:v>43.428743206990902</c:v>
                </c:pt>
                <c:pt idx="127275">
                  <c:v>43.428860517621096</c:v>
                </c:pt>
                <c:pt idx="127276">
                  <c:v>43.428977827875698</c:v>
                </c:pt>
                <c:pt idx="127277">
                  <c:v>43.4290951377548</c:v>
                </c:pt>
                <c:pt idx="127278">
                  <c:v>43.4292124472585</c:v>
                </c:pt>
                <c:pt idx="127279">
                  <c:v>43.429329756386601</c:v>
                </c:pt>
                <c:pt idx="127280">
                  <c:v>43.4294470651392</c:v>
                </c:pt>
                <c:pt idx="127281">
                  <c:v>43.429564373516399</c:v>
                </c:pt>
                <c:pt idx="127282">
                  <c:v>43.429681681517998</c:v>
                </c:pt>
                <c:pt idx="127283">
                  <c:v>43.429798989144203</c:v>
                </c:pt>
                <c:pt idx="127284">
                  <c:v>43.4299162963949</c:v>
                </c:pt>
                <c:pt idx="127285">
                  <c:v>43.430033603270097</c:v>
                </c:pt>
                <c:pt idx="127286">
                  <c:v>43.430150909769701</c:v>
                </c:pt>
                <c:pt idx="127287">
                  <c:v>43.430268215894003</c:v>
                </c:pt>
                <c:pt idx="127288">
                  <c:v>43.430385521642698</c:v>
                </c:pt>
                <c:pt idx="127289">
                  <c:v>43.4305028270159</c:v>
                </c:pt>
                <c:pt idx="127290">
                  <c:v>43.430620132013601</c:v>
                </c:pt>
                <c:pt idx="127291">
                  <c:v>43.430737436635901</c:v>
                </c:pt>
                <c:pt idx="127292">
                  <c:v>43.430854740882701</c:v>
                </c:pt>
                <c:pt idx="127293">
                  <c:v>43.430972044754</c:v>
                </c:pt>
                <c:pt idx="127294">
                  <c:v>43.431089348249799</c:v>
                </c:pt>
                <c:pt idx="127295">
                  <c:v>43.431206651370204</c:v>
                </c:pt>
                <c:pt idx="127296">
                  <c:v>43.431323954115001</c:v>
                </c:pt>
                <c:pt idx="127297">
                  <c:v>43.431441256484398</c:v>
                </c:pt>
                <c:pt idx="127298">
                  <c:v>43.431558558478301</c:v>
                </c:pt>
                <c:pt idx="127299">
                  <c:v>43.431675860096803</c:v>
                </c:pt>
                <c:pt idx="127300">
                  <c:v>43.431793161339797</c:v>
                </c:pt>
                <c:pt idx="127301">
                  <c:v>43.431910462207298</c:v>
                </c:pt>
                <c:pt idx="127302">
                  <c:v>43.432027762699299</c:v>
                </c:pt>
                <c:pt idx="127303">
                  <c:v>43.432145062815799</c:v>
                </c:pt>
                <c:pt idx="127304">
                  <c:v>43.432262362556898</c:v>
                </c:pt>
                <c:pt idx="127305">
                  <c:v>43.432379661922603</c:v>
                </c:pt>
                <c:pt idx="127306">
                  <c:v>43.432496960912701</c:v>
                </c:pt>
                <c:pt idx="127307">
                  <c:v>43.432614259527398</c:v>
                </c:pt>
                <c:pt idx="127308">
                  <c:v>43.432731557766701</c:v>
                </c:pt>
                <c:pt idx="127309">
                  <c:v>43.432848855630503</c:v>
                </c:pt>
                <c:pt idx="127310">
                  <c:v>43.432966153118798</c:v>
                </c:pt>
                <c:pt idx="127311">
                  <c:v>43.433083450231599</c:v>
                </c:pt>
                <c:pt idx="127312">
                  <c:v>43.433200746969</c:v>
                </c:pt>
                <c:pt idx="127313">
                  <c:v>43.433318043330999</c:v>
                </c:pt>
                <c:pt idx="127314">
                  <c:v>43.433435339317498</c:v>
                </c:pt>
                <c:pt idx="127315">
                  <c:v>43.433552634928503</c:v>
                </c:pt>
                <c:pt idx="127316">
                  <c:v>43.4336699301641</c:v>
                </c:pt>
                <c:pt idx="127317">
                  <c:v>43.433787225024197</c:v>
                </c:pt>
                <c:pt idx="127318">
                  <c:v>43.4339045195089</c:v>
                </c:pt>
                <c:pt idx="127319">
                  <c:v>43.434021813618102</c:v>
                </c:pt>
                <c:pt idx="127320">
                  <c:v>43.434139107351903</c:v>
                </c:pt>
                <c:pt idx="127321">
                  <c:v>43.434256400710197</c:v>
                </c:pt>
                <c:pt idx="127322">
                  <c:v>43.434373693693097</c:v>
                </c:pt>
                <c:pt idx="127323">
                  <c:v>43.434490986300602</c:v>
                </c:pt>
                <c:pt idx="127324">
                  <c:v>43.4346082785326</c:v>
                </c:pt>
                <c:pt idx="127325">
                  <c:v>43.434725570389197</c:v>
                </c:pt>
                <c:pt idx="127326">
                  <c:v>43.434842861870301</c:v>
                </c:pt>
                <c:pt idx="127327">
                  <c:v>43.434960152975997</c:v>
                </c:pt>
                <c:pt idx="127328">
                  <c:v>43.435077443706199</c:v>
                </c:pt>
                <c:pt idx="127329">
                  <c:v>43.435194734061</c:v>
                </c:pt>
                <c:pt idx="127330">
                  <c:v>43.4353120240404</c:v>
                </c:pt>
                <c:pt idx="127331">
                  <c:v>43.435429313644299</c:v>
                </c:pt>
                <c:pt idx="127332">
                  <c:v>43.435546602872797</c:v>
                </c:pt>
                <c:pt idx="127333">
                  <c:v>43.435663891725902</c:v>
                </c:pt>
                <c:pt idx="127334">
                  <c:v>43.435781180203499</c:v>
                </c:pt>
                <c:pt idx="127335">
                  <c:v>43.435898468305702</c:v>
                </c:pt>
                <c:pt idx="127336">
                  <c:v>43.436015756032504</c:v>
                </c:pt>
                <c:pt idx="127337">
                  <c:v>43.436133043383897</c:v>
                </c:pt>
                <c:pt idx="127338">
                  <c:v>43.436250330359798</c:v>
                </c:pt>
                <c:pt idx="127339">
                  <c:v>43.436367616960297</c:v>
                </c:pt>
                <c:pt idx="127340">
                  <c:v>43.436484903185303</c:v>
                </c:pt>
                <c:pt idx="127341">
                  <c:v>43.436602189035</c:v>
                </c:pt>
                <c:pt idx="127342">
                  <c:v>43.436719474509196</c:v>
                </c:pt>
                <c:pt idx="127343">
                  <c:v>43.436836759607999</c:v>
                </c:pt>
                <c:pt idx="127344">
                  <c:v>43.436954044331401</c:v>
                </c:pt>
                <c:pt idx="127345">
                  <c:v>43.437071328679401</c:v>
                </c:pt>
                <c:pt idx="127346">
                  <c:v>43.437188612652001</c:v>
                </c:pt>
                <c:pt idx="127347">
                  <c:v>43.4373058962491</c:v>
                </c:pt>
                <c:pt idx="127348">
                  <c:v>43.437423179470798</c:v>
                </c:pt>
                <c:pt idx="127349">
                  <c:v>43.437540462317202</c:v>
                </c:pt>
                <c:pt idx="127350">
                  <c:v>43.437657744788098</c:v>
                </c:pt>
                <c:pt idx="127351">
                  <c:v>43.4377750268836</c:v>
                </c:pt>
                <c:pt idx="127352">
                  <c:v>43.437892308603601</c:v>
                </c:pt>
                <c:pt idx="127353">
                  <c:v>43.438009589948301</c:v>
                </c:pt>
                <c:pt idx="127354">
                  <c:v>43.4381268709176</c:v>
                </c:pt>
                <c:pt idx="127355">
                  <c:v>43.438244151511398</c:v>
                </c:pt>
                <c:pt idx="127356">
                  <c:v>43.438361431729902</c:v>
                </c:pt>
                <c:pt idx="127357">
                  <c:v>43.438478711572998</c:v>
                </c:pt>
                <c:pt idx="127358">
                  <c:v>43.4385959910406</c:v>
                </c:pt>
                <c:pt idx="127359">
                  <c:v>43.438713270132801</c:v>
                </c:pt>
                <c:pt idx="127360">
                  <c:v>43.438830548849701</c:v>
                </c:pt>
                <c:pt idx="127361">
                  <c:v>43.4389478271912</c:v>
                </c:pt>
                <c:pt idx="127362">
                  <c:v>43.439065105157198</c:v>
                </c:pt>
                <c:pt idx="127363">
                  <c:v>43.439182382747902</c:v>
                </c:pt>
                <c:pt idx="127364">
                  <c:v>43.439299659963098</c:v>
                </c:pt>
                <c:pt idx="127365">
                  <c:v>43.439416936802999</c:v>
                </c:pt>
                <c:pt idx="127366">
                  <c:v>43.4395342132675</c:v>
                </c:pt>
                <c:pt idx="127367">
                  <c:v>43.439651489356599</c:v>
                </c:pt>
                <c:pt idx="127368">
                  <c:v>43.439768765070198</c:v>
                </c:pt>
                <c:pt idx="127369">
                  <c:v>43.439886040408503</c:v>
                </c:pt>
                <c:pt idx="127370">
                  <c:v>43.440003315371499</c:v>
                </c:pt>
                <c:pt idx="127371">
                  <c:v>43.440120589959001</c:v>
                </c:pt>
                <c:pt idx="127372">
                  <c:v>43.440237864171102</c:v>
                </c:pt>
                <c:pt idx="127373">
                  <c:v>43.440355138007902</c:v>
                </c:pt>
                <c:pt idx="127374">
                  <c:v>43.440472411469301</c:v>
                </c:pt>
                <c:pt idx="127375">
                  <c:v>43.440589684555299</c:v>
                </c:pt>
                <c:pt idx="127376">
                  <c:v>43.440706957265903</c:v>
                </c:pt>
                <c:pt idx="127377">
                  <c:v>43.440824229601098</c:v>
                </c:pt>
                <c:pt idx="127378">
                  <c:v>43.440941501560999</c:v>
                </c:pt>
                <c:pt idx="127379">
                  <c:v>43.4410587731454</c:v>
                </c:pt>
                <c:pt idx="127380">
                  <c:v>43.441176044354599</c:v>
                </c:pt>
                <c:pt idx="127381">
                  <c:v>43.441293315188297</c:v>
                </c:pt>
                <c:pt idx="127382">
                  <c:v>43.441410585646601</c:v>
                </c:pt>
                <c:pt idx="127383">
                  <c:v>43.441527855729603</c:v>
                </c:pt>
                <c:pt idx="127384">
                  <c:v>43.441645125437198</c:v>
                </c:pt>
                <c:pt idx="127385">
                  <c:v>43.441762394769498</c:v>
                </c:pt>
                <c:pt idx="127386">
                  <c:v>43.441879663726297</c:v>
                </c:pt>
                <c:pt idx="127387">
                  <c:v>43.441996932307802</c:v>
                </c:pt>
                <c:pt idx="127388">
                  <c:v>43.442114200513998</c:v>
                </c:pt>
                <c:pt idx="127389">
                  <c:v>43.442231468344801</c:v>
                </c:pt>
                <c:pt idx="127390">
                  <c:v>43.442348735800202</c:v>
                </c:pt>
                <c:pt idx="127391">
                  <c:v>43.442466002880202</c:v>
                </c:pt>
                <c:pt idx="127392">
                  <c:v>43.442583269584901</c:v>
                </c:pt>
                <c:pt idx="127393">
                  <c:v>43.442700535914199</c:v>
                </c:pt>
                <c:pt idx="127394">
                  <c:v>43.442817801868202</c:v>
                </c:pt>
                <c:pt idx="127395">
                  <c:v>43.442935067446797</c:v>
                </c:pt>
                <c:pt idx="127396">
                  <c:v>43.443052332650097</c:v>
                </c:pt>
                <c:pt idx="127397">
                  <c:v>43.443169597477997</c:v>
                </c:pt>
                <c:pt idx="127398">
                  <c:v>43.443286861930503</c:v>
                </c:pt>
                <c:pt idx="127399">
                  <c:v>43.4434041260077</c:v>
                </c:pt>
                <c:pt idx="127400">
                  <c:v>43.443521389709503</c:v>
                </c:pt>
                <c:pt idx="127401">
                  <c:v>43.443638653035997</c:v>
                </c:pt>
                <c:pt idx="127402">
                  <c:v>43.443755915987197</c:v>
                </c:pt>
                <c:pt idx="127403">
                  <c:v>43.443873178562903</c:v>
                </c:pt>
                <c:pt idx="127404">
                  <c:v>43.4439904407634</c:v>
                </c:pt>
                <c:pt idx="127405">
                  <c:v>43.444107702588497</c:v>
                </c:pt>
                <c:pt idx="127406">
                  <c:v>43.444224964038199</c:v>
                </c:pt>
                <c:pt idx="127407">
                  <c:v>43.444342225112599</c:v>
                </c:pt>
                <c:pt idx="127408">
                  <c:v>43.444459485811699</c:v>
                </c:pt>
                <c:pt idx="127409">
                  <c:v>43.444576746135397</c:v>
                </c:pt>
                <c:pt idx="127410">
                  <c:v>43.4446940060838</c:v>
                </c:pt>
                <c:pt idx="127411">
                  <c:v>43.444811265656902</c:v>
                </c:pt>
                <c:pt idx="127412">
                  <c:v>43.444928524854603</c:v>
                </c:pt>
                <c:pt idx="127413">
                  <c:v>43.445045783676903</c:v>
                </c:pt>
                <c:pt idx="127414">
                  <c:v>43.445163042124001</c:v>
                </c:pt>
                <c:pt idx="127415">
                  <c:v>43.445280300195698</c:v>
                </c:pt>
                <c:pt idx="127416">
                  <c:v>43.445397557892001</c:v>
                </c:pt>
                <c:pt idx="127417">
                  <c:v>43.445514815213102</c:v>
                </c:pt>
                <c:pt idx="127418">
                  <c:v>43.445632072158801</c:v>
                </c:pt>
                <c:pt idx="127419">
                  <c:v>43.4457493287292</c:v>
                </c:pt>
                <c:pt idx="127420">
                  <c:v>43.445866584924197</c:v>
                </c:pt>
                <c:pt idx="127421">
                  <c:v>43.445983840743999</c:v>
                </c:pt>
                <c:pt idx="127422">
                  <c:v>43.4461010961884</c:v>
                </c:pt>
                <c:pt idx="127423">
                  <c:v>43.4462183512574</c:v>
                </c:pt>
                <c:pt idx="127424">
                  <c:v>43.446335605951198</c:v>
                </c:pt>
                <c:pt idx="127425">
                  <c:v>43.446452860269602</c:v>
                </c:pt>
                <c:pt idx="127426">
                  <c:v>43.446570114212697</c:v>
                </c:pt>
                <c:pt idx="127427">
                  <c:v>43.446687367780498</c:v>
                </c:pt>
                <c:pt idx="127428">
                  <c:v>43.446804620972998</c:v>
                </c:pt>
                <c:pt idx="127429">
                  <c:v>43.446921873790203</c:v>
                </c:pt>
                <c:pt idx="127430">
                  <c:v>43.447039126231999</c:v>
                </c:pt>
                <c:pt idx="127431">
                  <c:v>43.447156378298502</c:v>
                </c:pt>
                <c:pt idx="127432">
                  <c:v>43.447273629989702</c:v>
                </c:pt>
                <c:pt idx="127433">
                  <c:v>43.447390881305601</c:v>
                </c:pt>
                <c:pt idx="127434">
                  <c:v>43.447508132246199</c:v>
                </c:pt>
                <c:pt idx="127435">
                  <c:v>43.447625382811502</c:v>
                </c:pt>
                <c:pt idx="127436">
                  <c:v>43.447742633001504</c:v>
                </c:pt>
                <c:pt idx="127437">
                  <c:v>43.447859882816097</c:v>
                </c:pt>
                <c:pt idx="127438">
                  <c:v>43.447977132255502</c:v>
                </c:pt>
                <c:pt idx="127439">
                  <c:v>43.4480943813195</c:v>
                </c:pt>
                <c:pt idx="127440">
                  <c:v>43.448211630008302</c:v>
                </c:pt>
                <c:pt idx="127441">
                  <c:v>43.448328878321703</c:v>
                </c:pt>
                <c:pt idx="127442">
                  <c:v>43.448446126259903</c:v>
                </c:pt>
                <c:pt idx="127443">
                  <c:v>43.448563373822701</c:v>
                </c:pt>
                <c:pt idx="127444">
                  <c:v>43.448680621010297</c:v>
                </c:pt>
                <c:pt idx="127445">
                  <c:v>43.448797867822499</c:v>
                </c:pt>
                <c:pt idx="127446">
                  <c:v>43.448915114259499</c:v>
                </c:pt>
                <c:pt idx="127447">
                  <c:v>43.449032360321098</c:v>
                </c:pt>
                <c:pt idx="127448">
                  <c:v>43.449149606007502</c:v>
                </c:pt>
                <c:pt idx="127449">
                  <c:v>43.449266851318498</c:v>
                </c:pt>
                <c:pt idx="127450">
                  <c:v>43.449384096254299</c:v>
                </c:pt>
                <c:pt idx="127451">
                  <c:v>43.449501340814798</c:v>
                </c:pt>
                <c:pt idx="127452">
                  <c:v>43.449618585000003</c:v>
                </c:pt>
                <c:pt idx="127453">
                  <c:v>43.449735828809899</c:v>
                </c:pt>
                <c:pt idx="127454">
                  <c:v>43.449853072244501</c:v>
                </c:pt>
                <c:pt idx="127455">
                  <c:v>43.449970315303901</c:v>
                </c:pt>
                <c:pt idx="127456">
                  <c:v>43.450087557987899</c:v>
                </c:pt>
                <c:pt idx="127457">
                  <c:v>43.450204800296703</c:v>
                </c:pt>
                <c:pt idx="127458">
                  <c:v>43.450322042230198</c:v>
                </c:pt>
                <c:pt idx="127459">
                  <c:v>43.450439283788398</c:v>
                </c:pt>
                <c:pt idx="127460">
                  <c:v>43.450556524971297</c:v>
                </c:pt>
                <c:pt idx="127461">
                  <c:v>43.450673765778902</c:v>
                </c:pt>
                <c:pt idx="127462">
                  <c:v>43.450791006211297</c:v>
                </c:pt>
                <c:pt idx="127463">
                  <c:v>43.450908246268398</c:v>
                </c:pt>
                <c:pt idx="127464">
                  <c:v>43.451025485950197</c:v>
                </c:pt>
                <c:pt idx="127465">
                  <c:v>43.451142725256801</c:v>
                </c:pt>
                <c:pt idx="127466">
                  <c:v>43.451259964187997</c:v>
                </c:pt>
                <c:pt idx="127467">
                  <c:v>43.451377202743998</c:v>
                </c:pt>
                <c:pt idx="127468">
                  <c:v>43.451494440924797</c:v>
                </c:pt>
                <c:pt idx="127469">
                  <c:v>43.451611678730202</c:v>
                </c:pt>
                <c:pt idx="127470">
                  <c:v>43.451728916160398</c:v>
                </c:pt>
                <c:pt idx="127471">
                  <c:v>43.4518461532153</c:v>
                </c:pt>
                <c:pt idx="127472">
                  <c:v>43.451963389894999</c:v>
                </c:pt>
                <c:pt idx="127473">
                  <c:v>43.452080626199397</c:v>
                </c:pt>
                <c:pt idx="127474">
                  <c:v>43.4521978621285</c:v>
                </c:pt>
                <c:pt idx="127475">
                  <c:v>43.452315097682401</c:v>
                </c:pt>
                <c:pt idx="127476">
                  <c:v>43.452432332861001</c:v>
                </c:pt>
                <c:pt idx="127477">
                  <c:v>43.452549567664398</c:v>
                </c:pt>
                <c:pt idx="127478">
                  <c:v>43.452666802092502</c:v>
                </c:pt>
                <c:pt idx="127479">
                  <c:v>43.452784036145303</c:v>
                </c:pt>
                <c:pt idx="127480">
                  <c:v>43.452901269822902</c:v>
                </c:pt>
                <c:pt idx="127481">
                  <c:v>43.4530185031252</c:v>
                </c:pt>
                <c:pt idx="127482">
                  <c:v>43.453135736052303</c:v>
                </c:pt>
                <c:pt idx="127483">
                  <c:v>43.453252968604097</c:v>
                </c:pt>
                <c:pt idx="127484">
                  <c:v>43.453370200780697</c:v>
                </c:pt>
                <c:pt idx="127485">
                  <c:v>43.453487432582001</c:v>
                </c:pt>
                <c:pt idx="127486">
                  <c:v>43.453604664007997</c:v>
                </c:pt>
                <c:pt idx="127487">
                  <c:v>43.453721895058898</c:v>
                </c:pt>
                <c:pt idx="127488">
                  <c:v>43.453839125734397</c:v>
                </c:pt>
                <c:pt idx="127489">
                  <c:v>43.453956356034801</c:v>
                </c:pt>
                <c:pt idx="127490">
                  <c:v>43.454073585959897</c:v>
                </c:pt>
                <c:pt idx="127491">
                  <c:v>43.454190815509698</c:v>
                </c:pt>
                <c:pt idx="127492">
                  <c:v>43.454308044684304</c:v>
                </c:pt>
                <c:pt idx="127493">
                  <c:v>43.4544252734837</c:v>
                </c:pt>
                <c:pt idx="127494">
                  <c:v>43.454542501907802</c:v>
                </c:pt>
                <c:pt idx="127495">
                  <c:v>43.454659729956703</c:v>
                </c:pt>
                <c:pt idx="127496">
                  <c:v>43.454776957630401</c:v>
                </c:pt>
                <c:pt idx="127497">
                  <c:v>43.454894184928797</c:v>
                </c:pt>
                <c:pt idx="127498">
                  <c:v>43.455011411851999</c:v>
                </c:pt>
                <c:pt idx="127499">
                  <c:v>43.455128638399898</c:v>
                </c:pt>
                <c:pt idx="127500">
                  <c:v>43.455245864572603</c:v>
                </c:pt>
                <c:pt idx="127501">
                  <c:v>43.455363090370099</c:v>
                </c:pt>
                <c:pt idx="127502">
                  <c:v>43.4554803157924</c:v>
                </c:pt>
                <c:pt idx="127503">
                  <c:v>43.455597540839399</c:v>
                </c:pt>
                <c:pt idx="127504">
                  <c:v>43.455714765511203</c:v>
                </c:pt>
                <c:pt idx="127505">
                  <c:v>43.455831989807798</c:v>
                </c:pt>
                <c:pt idx="127506">
                  <c:v>43.455949213729099</c:v>
                </c:pt>
                <c:pt idx="127507">
                  <c:v>43.456066437275297</c:v>
                </c:pt>
                <c:pt idx="127508">
                  <c:v>43.4561836604462</c:v>
                </c:pt>
                <c:pt idx="127509">
                  <c:v>43.456300883241802</c:v>
                </c:pt>
                <c:pt idx="127510">
                  <c:v>43.456418105662301</c:v>
                </c:pt>
                <c:pt idx="127511">
                  <c:v>43.456535327707599</c:v>
                </c:pt>
                <c:pt idx="127512">
                  <c:v>43.456652549377601</c:v>
                </c:pt>
                <c:pt idx="127513">
                  <c:v>43.456769770672402</c:v>
                </c:pt>
                <c:pt idx="127514">
                  <c:v>43.456886991592</c:v>
                </c:pt>
                <c:pt idx="127515">
                  <c:v>43.457004212136397</c:v>
                </c:pt>
                <c:pt idx="127516">
                  <c:v>43.457121432305598</c:v>
                </c:pt>
                <c:pt idx="127517">
                  <c:v>43.457238652099498</c:v>
                </c:pt>
                <c:pt idx="127518">
                  <c:v>43.457355871518303</c:v>
                </c:pt>
                <c:pt idx="127519">
                  <c:v>43.457473090561798</c:v>
                </c:pt>
                <c:pt idx="127520">
                  <c:v>43.457590309230198</c:v>
                </c:pt>
                <c:pt idx="127521">
                  <c:v>43.457707527523297</c:v>
                </c:pt>
                <c:pt idx="127522">
                  <c:v>43.457824745441201</c:v>
                </c:pt>
                <c:pt idx="127523">
                  <c:v>43.457941962983902</c:v>
                </c:pt>
                <c:pt idx="127524">
                  <c:v>43.458059180151402</c:v>
                </c:pt>
                <c:pt idx="127525">
                  <c:v>43.458176396943799</c:v>
                </c:pt>
                <c:pt idx="127526">
                  <c:v>43.458293613360901</c:v>
                </c:pt>
                <c:pt idx="127527">
                  <c:v>43.458410829402801</c:v>
                </c:pt>
                <c:pt idx="127528">
                  <c:v>43.4585280450695</c:v>
                </c:pt>
                <c:pt idx="127529">
                  <c:v>43.458645260361003</c:v>
                </c:pt>
                <c:pt idx="127530">
                  <c:v>43.458762475277297</c:v>
                </c:pt>
                <c:pt idx="127531">
                  <c:v>43.458879689818502</c:v>
                </c:pt>
                <c:pt idx="127532">
                  <c:v>43.458996903984399</c:v>
                </c:pt>
                <c:pt idx="127533">
                  <c:v>43.459114117775201</c:v>
                </c:pt>
                <c:pt idx="127534">
                  <c:v>43.459231331190701</c:v>
                </c:pt>
                <c:pt idx="127535">
                  <c:v>43.459348544231098</c:v>
                </c:pt>
                <c:pt idx="127536">
                  <c:v>43.459465756896201</c:v>
                </c:pt>
                <c:pt idx="127537">
                  <c:v>43.459582969186201</c:v>
                </c:pt>
                <c:pt idx="127538">
                  <c:v>43.459700181100999</c:v>
                </c:pt>
                <c:pt idx="127539">
                  <c:v>43.459817392640701</c:v>
                </c:pt>
                <c:pt idx="127540">
                  <c:v>43.459934603805102</c:v>
                </c:pt>
                <c:pt idx="127541">
                  <c:v>43.460051814594301</c:v>
                </c:pt>
                <c:pt idx="127542">
                  <c:v>43.460169025008398</c:v>
                </c:pt>
                <c:pt idx="127543">
                  <c:v>43.460286235047299</c:v>
                </c:pt>
                <c:pt idx="127544">
                  <c:v>43.460403444710998</c:v>
                </c:pt>
                <c:pt idx="127545">
                  <c:v>43.460520653999502</c:v>
                </c:pt>
                <c:pt idx="127546">
                  <c:v>43.460637862912897</c:v>
                </c:pt>
                <c:pt idx="127547">
                  <c:v>43.460755071451104</c:v>
                </c:pt>
                <c:pt idx="127548">
                  <c:v>43.460872279614101</c:v>
                </c:pt>
                <c:pt idx="127549">
                  <c:v>43.460989487401903</c:v>
                </c:pt>
                <c:pt idx="127550">
                  <c:v>43.461106694814603</c:v>
                </c:pt>
                <c:pt idx="127551">
                  <c:v>43.461223901852101</c:v>
                </c:pt>
                <c:pt idx="127552">
                  <c:v>43.461341108514397</c:v>
                </c:pt>
                <c:pt idx="127553">
                  <c:v>43.461458314801597</c:v>
                </c:pt>
                <c:pt idx="127554">
                  <c:v>43.461575520713502</c:v>
                </c:pt>
                <c:pt idx="127555">
                  <c:v>43.461692726250398</c:v>
                </c:pt>
                <c:pt idx="127556">
                  <c:v>43.461809931411999</c:v>
                </c:pt>
                <c:pt idx="127557">
                  <c:v>43.461927136198497</c:v>
                </c:pt>
                <c:pt idx="127558">
                  <c:v>43.4620443406098</c:v>
                </c:pt>
                <c:pt idx="127559">
                  <c:v>43.462161544646001</c:v>
                </c:pt>
                <c:pt idx="127560">
                  <c:v>43.462278748307</c:v>
                </c:pt>
                <c:pt idx="127561">
                  <c:v>43.462395951592903</c:v>
                </c:pt>
                <c:pt idx="127562">
                  <c:v>43.462513154503597</c:v>
                </c:pt>
                <c:pt idx="127563">
                  <c:v>43.462630357039103</c:v>
                </c:pt>
                <c:pt idx="127564">
                  <c:v>43.462747559199499</c:v>
                </c:pt>
                <c:pt idx="127565">
                  <c:v>43.462864760984701</c:v>
                </c:pt>
                <c:pt idx="127566">
                  <c:v>43.462981962394799</c:v>
                </c:pt>
                <c:pt idx="127567">
                  <c:v>43.463099163429703</c:v>
                </c:pt>
                <c:pt idx="127568">
                  <c:v>43.463216364089497</c:v>
                </c:pt>
                <c:pt idx="127569">
                  <c:v>43.463333564374103</c:v>
                </c:pt>
                <c:pt idx="127570">
                  <c:v>43.4634507642836</c:v>
                </c:pt>
                <c:pt idx="127571">
                  <c:v>43.463567963817901</c:v>
                </c:pt>
                <c:pt idx="127572">
                  <c:v>43.4636851629771</c:v>
                </c:pt>
                <c:pt idx="127573">
                  <c:v>43.463802361761203</c:v>
                </c:pt>
                <c:pt idx="127574">
                  <c:v>43.463919560170098</c:v>
                </c:pt>
                <c:pt idx="127575">
                  <c:v>43.464036758203797</c:v>
                </c:pt>
                <c:pt idx="127576">
                  <c:v>43.4641539558625</c:v>
                </c:pt>
                <c:pt idx="127577">
                  <c:v>43.464271153145901</c:v>
                </c:pt>
                <c:pt idx="127578">
                  <c:v>43.4643883500543</c:v>
                </c:pt>
                <c:pt idx="127579">
                  <c:v>43.464505546587503</c:v>
                </c:pt>
                <c:pt idx="127580">
                  <c:v>43.464622742745597</c:v>
                </c:pt>
                <c:pt idx="127581">
                  <c:v>43.464739938528503</c:v>
                </c:pt>
                <c:pt idx="127582">
                  <c:v>43.464857133936299</c:v>
                </c:pt>
                <c:pt idx="127583">
                  <c:v>43.464974328968999</c:v>
                </c:pt>
                <c:pt idx="127584">
                  <c:v>43.465091523626498</c:v>
                </c:pt>
                <c:pt idx="127585">
                  <c:v>43.465208717908901</c:v>
                </c:pt>
                <c:pt idx="127586">
                  <c:v>43.465325911816201</c:v>
                </c:pt>
                <c:pt idx="127587">
                  <c:v>43.465443105348399</c:v>
                </c:pt>
                <c:pt idx="127588">
                  <c:v>43.465560298505402</c:v>
                </c:pt>
                <c:pt idx="127589">
                  <c:v>43.465677491287302</c:v>
                </c:pt>
                <c:pt idx="127590">
                  <c:v>43.465794683694099</c:v>
                </c:pt>
                <c:pt idx="127591">
                  <c:v>43.465911875725702</c:v>
                </c:pt>
                <c:pt idx="127592">
                  <c:v>43.466029067382202</c:v>
                </c:pt>
                <c:pt idx="127593">
                  <c:v>43.466146258663699</c:v>
                </c:pt>
                <c:pt idx="127594">
                  <c:v>43.46626344957</c:v>
                </c:pt>
                <c:pt idx="127595">
                  <c:v>43.4663806401011</c:v>
                </c:pt>
                <c:pt idx="127596">
                  <c:v>43.466497830257197</c:v>
                </c:pt>
                <c:pt idx="127597">
                  <c:v>43.466615020038198</c:v>
                </c:pt>
                <c:pt idx="127598">
                  <c:v>43.466732209443997</c:v>
                </c:pt>
                <c:pt idx="127599">
                  <c:v>43.4668493984747</c:v>
                </c:pt>
                <c:pt idx="127600">
                  <c:v>43.466966587130301</c:v>
                </c:pt>
                <c:pt idx="127601">
                  <c:v>43.467083775410799</c:v>
                </c:pt>
                <c:pt idx="127602">
                  <c:v>43.467200963316202</c:v>
                </c:pt>
                <c:pt idx="127603">
                  <c:v>43.467318150846502</c:v>
                </c:pt>
                <c:pt idx="127604">
                  <c:v>43.4674353380017</c:v>
                </c:pt>
                <c:pt idx="127605">
                  <c:v>43.467552524781702</c:v>
                </c:pt>
                <c:pt idx="127606">
                  <c:v>43.467669711186701</c:v>
                </c:pt>
                <c:pt idx="127607">
                  <c:v>43.467786897216598</c:v>
                </c:pt>
                <c:pt idx="127608">
                  <c:v>43.4679040828713</c:v>
                </c:pt>
                <c:pt idx="127609">
                  <c:v>43.468021268150999</c:v>
                </c:pt>
                <c:pt idx="127610">
                  <c:v>43.468138453055502</c:v>
                </c:pt>
                <c:pt idx="127611">
                  <c:v>43.468255637585003</c:v>
                </c:pt>
                <c:pt idx="127612">
                  <c:v>43.468372821739401</c:v>
                </c:pt>
                <c:pt idx="127613">
                  <c:v>43.468490005518603</c:v>
                </c:pt>
                <c:pt idx="127614">
                  <c:v>43.468607188922803</c:v>
                </c:pt>
                <c:pt idx="127615">
                  <c:v>43.4687243719519</c:v>
                </c:pt>
                <c:pt idx="127616">
                  <c:v>43.468841554605802</c:v>
                </c:pt>
                <c:pt idx="127617">
                  <c:v>43.468958736884701</c:v>
                </c:pt>
                <c:pt idx="127618">
                  <c:v>43.469075918788597</c:v>
                </c:pt>
                <c:pt idx="127619">
                  <c:v>43.469193100317298</c:v>
                </c:pt>
                <c:pt idx="127620">
                  <c:v>43.469310281470896</c:v>
                </c:pt>
                <c:pt idx="127621">
                  <c:v>43.469427462249399</c:v>
                </c:pt>
                <c:pt idx="127622">
                  <c:v>43.469544642652899</c:v>
                </c:pt>
                <c:pt idx="127623">
                  <c:v>43.469661822681303</c:v>
                </c:pt>
                <c:pt idx="127624">
                  <c:v>43.469779002334498</c:v>
                </c:pt>
                <c:pt idx="127625">
                  <c:v>43.469896181612803</c:v>
                </c:pt>
                <c:pt idx="127626">
                  <c:v>43.4700133605159</c:v>
                </c:pt>
                <c:pt idx="127627">
                  <c:v>43.4701305390439</c:v>
                </c:pt>
                <c:pt idx="127628">
                  <c:v>43.470247717196898</c:v>
                </c:pt>
                <c:pt idx="127629">
                  <c:v>43.4703648949748</c:v>
                </c:pt>
                <c:pt idx="127630">
                  <c:v>43.4704820723776</c:v>
                </c:pt>
                <c:pt idx="127631">
                  <c:v>43.470599249405403</c:v>
                </c:pt>
                <c:pt idx="127632">
                  <c:v>43.470716426057997</c:v>
                </c:pt>
                <c:pt idx="127633">
                  <c:v>43.470833602335603</c:v>
                </c:pt>
                <c:pt idx="127634">
                  <c:v>43.470950778238198</c:v>
                </c:pt>
                <c:pt idx="127635">
                  <c:v>43.471067953765598</c:v>
                </c:pt>
                <c:pt idx="127636">
                  <c:v>43.471185128918002</c:v>
                </c:pt>
                <c:pt idx="127637">
                  <c:v>43.471302303695303</c:v>
                </c:pt>
                <c:pt idx="127638">
                  <c:v>43.471419478097602</c:v>
                </c:pt>
                <c:pt idx="127639">
                  <c:v>43.471536652124797</c:v>
                </c:pt>
                <c:pt idx="127640">
                  <c:v>43.471653825776897</c:v>
                </c:pt>
                <c:pt idx="127641">
                  <c:v>43.471770999054002</c:v>
                </c:pt>
                <c:pt idx="127642">
                  <c:v>43.471888171956003</c:v>
                </c:pt>
                <c:pt idx="127643">
                  <c:v>43.472005344482902</c:v>
                </c:pt>
                <c:pt idx="127644">
                  <c:v>43.472122516634798</c:v>
                </c:pt>
                <c:pt idx="127645">
                  <c:v>43.472239688411598</c:v>
                </c:pt>
                <c:pt idx="127646">
                  <c:v>43.472356859813402</c:v>
                </c:pt>
                <c:pt idx="127647">
                  <c:v>43.472474030840097</c:v>
                </c:pt>
                <c:pt idx="127648">
                  <c:v>43.472591201491802</c:v>
                </c:pt>
                <c:pt idx="127649">
                  <c:v>43.472708371768398</c:v>
                </c:pt>
                <c:pt idx="127650">
                  <c:v>43.472825541669899</c:v>
                </c:pt>
                <c:pt idx="127651">
                  <c:v>43.472942711196403</c:v>
                </c:pt>
                <c:pt idx="127652">
                  <c:v>43.473059880347897</c:v>
                </c:pt>
                <c:pt idx="127653">
                  <c:v>43.473177049124303</c:v>
                </c:pt>
                <c:pt idx="127654">
                  <c:v>43.473294217525698</c:v>
                </c:pt>
                <c:pt idx="127655">
                  <c:v>43.473411385551998</c:v>
                </c:pt>
                <c:pt idx="127656">
                  <c:v>43.473528553203302</c:v>
                </c:pt>
                <c:pt idx="127657">
                  <c:v>43.473645720479503</c:v>
                </c:pt>
                <c:pt idx="127658">
                  <c:v>43.473762887380701</c:v>
                </c:pt>
                <c:pt idx="127659">
                  <c:v>43.473880053906797</c:v>
                </c:pt>
                <c:pt idx="127660">
                  <c:v>43.473997220057903</c:v>
                </c:pt>
                <c:pt idx="127661">
                  <c:v>43.474114385834</c:v>
                </c:pt>
                <c:pt idx="127662">
                  <c:v>43.474231551235</c:v>
                </c:pt>
                <c:pt idx="127663">
                  <c:v>43.474348716260998</c:v>
                </c:pt>
                <c:pt idx="127664">
                  <c:v>43.474465880912</c:v>
                </c:pt>
                <c:pt idx="127665">
                  <c:v>43.474583045187899</c:v>
                </c:pt>
                <c:pt idx="127666">
                  <c:v>43.474700209088802</c:v>
                </c:pt>
                <c:pt idx="127667">
                  <c:v>43.474817372614702</c:v>
                </c:pt>
                <c:pt idx="127668">
                  <c:v>43.474934535765499</c:v>
                </c:pt>
                <c:pt idx="127669">
                  <c:v>43.4750516985413</c:v>
                </c:pt>
                <c:pt idx="127670">
                  <c:v>43.475168860942098</c:v>
                </c:pt>
                <c:pt idx="127671">
                  <c:v>43.475286022967801</c:v>
                </c:pt>
                <c:pt idx="127672">
                  <c:v>43.4754031846186</c:v>
                </c:pt>
                <c:pt idx="127673">
                  <c:v>43.475520345894303</c:v>
                </c:pt>
                <c:pt idx="127674">
                  <c:v>43.475637506794897</c:v>
                </c:pt>
                <c:pt idx="127675">
                  <c:v>43.475754667320601</c:v>
                </c:pt>
                <c:pt idx="127676">
                  <c:v>43.475871827471202</c:v>
                </c:pt>
                <c:pt idx="127677">
                  <c:v>43.475988987246801</c:v>
                </c:pt>
                <c:pt idx="127678">
                  <c:v>43.476106146647403</c:v>
                </c:pt>
                <c:pt idx="127679">
                  <c:v>43.476223305673003</c:v>
                </c:pt>
                <c:pt idx="127680">
                  <c:v>43.476340464323599</c:v>
                </c:pt>
                <c:pt idx="127681">
                  <c:v>43.476457622599099</c:v>
                </c:pt>
                <c:pt idx="127682">
                  <c:v>43.476574780499703</c:v>
                </c:pt>
                <c:pt idx="127683">
                  <c:v>43.476691938025198</c:v>
                </c:pt>
                <c:pt idx="127684">
                  <c:v>43.476809095175703</c:v>
                </c:pt>
                <c:pt idx="127685">
                  <c:v>43.476926251951198</c:v>
                </c:pt>
                <c:pt idx="127686">
                  <c:v>43.477043408351697</c:v>
                </c:pt>
                <c:pt idx="127687">
                  <c:v>43.477160564377201</c:v>
                </c:pt>
                <c:pt idx="127688">
                  <c:v>43.477277720027701</c:v>
                </c:pt>
                <c:pt idx="127689">
                  <c:v>43.477394875303197</c:v>
                </c:pt>
                <c:pt idx="127690">
                  <c:v>43.477512030203698</c:v>
                </c:pt>
                <c:pt idx="127691">
                  <c:v>43.477629184729103</c:v>
                </c:pt>
                <c:pt idx="127692">
                  <c:v>43.477746338879598</c:v>
                </c:pt>
                <c:pt idx="127693">
                  <c:v>43.477863492655104</c:v>
                </c:pt>
                <c:pt idx="127694">
                  <c:v>43.477980646055599</c:v>
                </c:pt>
                <c:pt idx="127695">
                  <c:v>43.478097799080999</c:v>
                </c:pt>
                <c:pt idx="127696">
                  <c:v>43.478214951731502</c:v>
                </c:pt>
                <c:pt idx="127697">
                  <c:v>43.478332104007002</c:v>
                </c:pt>
                <c:pt idx="127698">
                  <c:v>43.478449255907499</c:v>
                </c:pt>
                <c:pt idx="127699">
                  <c:v>43.478566407433</c:v>
                </c:pt>
                <c:pt idx="127700">
                  <c:v>43.478683558583498</c:v>
                </c:pt>
                <c:pt idx="127701">
                  <c:v>43.478800709359</c:v>
                </c:pt>
                <c:pt idx="127702">
                  <c:v>43.478917859759498</c:v>
                </c:pt>
                <c:pt idx="127703">
                  <c:v>43.4790350097851</c:v>
                </c:pt>
                <c:pt idx="127704">
                  <c:v>43.4791521594356</c:v>
                </c:pt>
                <c:pt idx="127705">
                  <c:v>43.479269308711203</c:v>
                </c:pt>
                <c:pt idx="127706">
                  <c:v>43.479386457611803</c:v>
                </c:pt>
                <c:pt idx="127707">
                  <c:v>43.479503606137399</c:v>
                </c:pt>
                <c:pt idx="127708">
                  <c:v>43.479620754288</c:v>
                </c:pt>
                <c:pt idx="127709">
                  <c:v>43.479737902063597</c:v>
                </c:pt>
                <c:pt idx="127710">
                  <c:v>43.479855049464298</c:v>
                </c:pt>
                <c:pt idx="127711">
                  <c:v>43.479972196490003</c:v>
                </c:pt>
                <c:pt idx="127712">
                  <c:v>43.480089343140698</c:v>
                </c:pt>
                <c:pt idx="127713">
                  <c:v>43.480206489416403</c:v>
                </c:pt>
                <c:pt idx="127714">
                  <c:v>43.480323635317198</c:v>
                </c:pt>
                <c:pt idx="127715">
                  <c:v>43.480440780842898</c:v>
                </c:pt>
                <c:pt idx="127716">
                  <c:v>43.480557925993701</c:v>
                </c:pt>
                <c:pt idx="127717">
                  <c:v>43.4806750707696</c:v>
                </c:pt>
                <c:pt idx="127718">
                  <c:v>43.480792215170403</c:v>
                </c:pt>
                <c:pt idx="127719">
                  <c:v>43.480909359196303</c:v>
                </c:pt>
                <c:pt idx="127720">
                  <c:v>43.4810265028473</c:v>
                </c:pt>
                <c:pt idx="127721">
                  <c:v>43.481143646123201</c:v>
                </c:pt>
                <c:pt idx="127722">
                  <c:v>43.481260789024198</c:v>
                </c:pt>
                <c:pt idx="127723">
                  <c:v>43.481377931550199</c:v>
                </c:pt>
                <c:pt idx="127724">
                  <c:v>43.481495073701304</c:v>
                </c:pt>
                <c:pt idx="127725">
                  <c:v>43.481612215477398</c:v>
                </c:pt>
                <c:pt idx="127726">
                  <c:v>43.481729356878603</c:v>
                </c:pt>
                <c:pt idx="127727">
                  <c:v>43.481846497904698</c:v>
                </c:pt>
                <c:pt idx="127728">
                  <c:v>43.481963638556003</c:v>
                </c:pt>
                <c:pt idx="127729">
                  <c:v>43.482080778832199</c:v>
                </c:pt>
                <c:pt idx="127730">
                  <c:v>43.482197918733597</c:v>
                </c:pt>
                <c:pt idx="127731">
                  <c:v>43.4823150582599</c:v>
                </c:pt>
                <c:pt idx="127732">
                  <c:v>43.482432197411299</c:v>
                </c:pt>
                <c:pt idx="127733">
                  <c:v>43.482549336187802</c:v>
                </c:pt>
                <c:pt idx="127734">
                  <c:v>43.482666474589301</c:v>
                </c:pt>
                <c:pt idx="127735">
                  <c:v>43.482783612615897</c:v>
                </c:pt>
                <c:pt idx="127736">
                  <c:v>43.482900750267497</c:v>
                </c:pt>
                <c:pt idx="127737">
                  <c:v>43.483017887544101</c:v>
                </c:pt>
                <c:pt idx="127738">
                  <c:v>43.483135024445801</c:v>
                </c:pt>
                <c:pt idx="127739">
                  <c:v>43.483252160972597</c:v>
                </c:pt>
                <c:pt idx="127740">
                  <c:v>43.483369297124398</c:v>
                </c:pt>
                <c:pt idx="127741">
                  <c:v>43.483486432901302</c:v>
                </c:pt>
                <c:pt idx="127742">
                  <c:v>43.483603568303302</c:v>
                </c:pt>
                <c:pt idx="127743">
                  <c:v>43.483720703330299</c:v>
                </c:pt>
                <c:pt idx="127744">
                  <c:v>43.4838378379823</c:v>
                </c:pt>
                <c:pt idx="127745">
                  <c:v>43.483954972259497</c:v>
                </c:pt>
                <c:pt idx="127746">
                  <c:v>43.484072106161598</c:v>
                </c:pt>
                <c:pt idx="127747">
                  <c:v>43.484189239688902</c:v>
                </c:pt>
                <c:pt idx="127748">
                  <c:v>43.484306372841203</c:v>
                </c:pt>
                <c:pt idx="127749">
                  <c:v>43.484423505618601</c:v>
                </c:pt>
                <c:pt idx="127750">
                  <c:v>43.484540638021102</c:v>
                </c:pt>
                <c:pt idx="127751">
                  <c:v>43.484657770048599</c:v>
                </c:pt>
                <c:pt idx="127752">
                  <c:v>43.484774901701201</c:v>
                </c:pt>
                <c:pt idx="127753">
                  <c:v>43.484892032978898</c:v>
                </c:pt>
                <c:pt idx="127754">
                  <c:v>43.4850091638816</c:v>
                </c:pt>
                <c:pt idx="127755">
                  <c:v>43.485126294409397</c:v>
                </c:pt>
                <c:pt idx="127756">
                  <c:v>43.485243424562299</c:v>
                </c:pt>
                <c:pt idx="127757">
                  <c:v>43.485360554340303</c:v>
                </c:pt>
                <c:pt idx="127758">
                  <c:v>43.485477683743298</c:v>
                </c:pt>
                <c:pt idx="127759">
                  <c:v>43.485594812771502</c:v>
                </c:pt>
                <c:pt idx="127760">
                  <c:v>43.485711941424697</c:v>
                </c:pt>
                <c:pt idx="127761">
                  <c:v>43.485829069703001</c:v>
                </c:pt>
                <c:pt idx="127762">
                  <c:v>43.485946197606303</c:v>
                </c:pt>
                <c:pt idx="127763">
                  <c:v>43.486063325134801</c:v>
                </c:pt>
                <c:pt idx="127764">
                  <c:v>43.486180452288302</c:v>
                </c:pt>
                <c:pt idx="127765">
                  <c:v>43.486297579066999</c:v>
                </c:pt>
                <c:pt idx="127766">
                  <c:v>43.4864147054707</c:v>
                </c:pt>
                <c:pt idx="127767">
                  <c:v>43.486531831499498</c:v>
                </c:pt>
                <c:pt idx="127768">
                  <c:v>43.486648957153399</c:v>
                </c:pt>
                <c:pt idx="127769">
                  <c:v>43.486766082432403</c:v>
                </c:pt>
                <c:pt idx="127770">
                  <c:v>43.486883207336398</c:v>
                </c:pt>
                <c:pt idx="127771">
                  <c:v>43.487000331865602</c:v>
                </c:pt>
                <c:pt idx="127772">
                  <c:v>43.487117456019902</c:v>
                </c:pt>
                <c:pt idx="127773">
                  <c:v>43.4872345797992</c:v>
                </c:pt>
                <c:pt idx="127774">
                  <c:v>43.4873517032037</c:v>
                </c:pt>
                <c:pt idx="127775">
                  <c:v>43.487468826233297</c:v>
                </c:pt>
                <c:pt idx="127776">
                  <c:v>43.487585948887897</c:v>
                </c:pt>
                <c:pt idx="127777">
                  <c:v>43.487703071167701</c:v>
                </c:pt>
                <c:pt idx="127778">
                  <c:v>43.487820193072501</c:v>
                </c:pt>
                <c:pt idx="127779">
                  <c:v>43.487937314602497</c:v>
                </c:pt>
                <c:pt idx="127780">
                  <c:v>43.488054435757597</c:v>
                </c:pt>
                <c:pt idx="127781">
                  <c:v>43.488171556537701</c:v>
                </c:pt>
                <c:pt idx="127782">
                  <c:v>43.488288676943</c:v>
                </c:pt>
                <c:pt idx="127783">
                  <c:v>43.488405796973403</c:v>
                </c:pt>
                <c:pt idx="127784">
                  <c:v>43.488522916628902</c:v>
                </c:pt>
                <c:pt idx="127785">
                  <c:v>43.488640035909498</c:v>
                </c:pt>
                <c:pt idx="127786">
                  <c:v>43.488757154815197</c:v>
                </c:pt>
                <c:pt idx="127787">
                  <c:v>43.488874273346099</c:v>
                </c:pt>
                <c:pt idx="127788">
                  <c:v>43.488991391501997</c:v>
                </c:pt>
                <c:pt idx="127789">
                  <c:v>43.489108509283099</c:v>
                </c:pt>
                <c:pt idx="127790">
                  <c:v>43.489225626689198</c:v>
                </c:pt>
                <c:pt idx="127791">
                  <c:v>43.489342743720499</c:v>
                </c:pt>
                <c:pt idx="127792">
                  <c:v>43.489459860376897</c:v>
                </c:pt>
                <c:pt idx="127793">
                  <c:v>43.489576976658498</c:v>
                </c:pt>
                <c:pt idx="127794">
                  <c:v>43.489694092565102</c:v>
                </c:pt>
                <c:pt idx="127795">
                  <c:v>43.489811208096903</c:v>
                </c:pt>
                <c:pt idx="127796">
                  <c:v>43.4899283232538</c:v>
                </c:pt>
                <c:pt idx="127797">
                  <c:v>43.4900454380358</c:v>
                </c:pt>
                <c:pt idx="127798">
                  <c:v>43.490162552443003</c:v>
                </c:pt>
                <c:pt idx="127799">
                  <c:v>43.490279666475303</c:v>
                </c:pt>
                <c:pt idx="127800">
                  <c:v>43.490396780132698</c:v>
                </c:pt>
                <c:pt idx="127801">
                  <c:v>43.490513893415198</c:v>
                </c:pt>
                <c:pt idx="127802">
                  <c:v>43.4906310063229</c:v>
                </c:pt>
                <c:pt idx="127803">
                  <c:v>43.490748118855699</c:v>
                </c:pt>
                <c:pt idx="127804">
                  <c:v>43.490865231013601</c:v>
                </c:pt>
                <c:pt idx="127805">
                  <c:v>43.490982342796698</c:v>
                </c:pt>
                <c:pt idx="127806">
                  <c:v>43.4910994542049</c:v>
                </c:pt>
                <c:pt idx="127807">
                  <c:v>43.491216565238197</c:v>
                </c:pt>
                <c:pt idx="127808">
                  <c:v>43.491333675896698</c:v>
                </c:pt>
                <c:pt idx="127809">
                  <c:v>43.491450786180302</c:v>
                </c:pt>
                <c:pt idx="127810">
                  <c:v>43.491567896089101</c:v>
                </c:pt>
                <c:pt idx="127811">
                  <c:v>43.491685005622998</c:v>
                </c:pt>
                <c:pt idx="127812">
                  <c:v>43.491802114781997</c:v>
                </c:pt>
                <c:pt idx="127813">
                  <c:v>43.4919192235662</c:v>
                </c:pt>
                <c:pt idx="127814">
                  <c:v>43.492036331975598</c:v>
                </c:pt>
                <c:pt idx="127815">
                  <c:v>43.49215344001</c:v>
                </c:pt>
                <c:pt idx="127816">
                  <c:v>43.492270547669698</c:v>
                </c:pt>
                <c:pt idx="127817">
                  <c:v>43.492387654954399</c:v>
                </c:pt>
                <c:pt idx="127818">
                  <c:v>43.492504761864303</c:v>
                </c:pt>
                <c:pt idx="127819">
                  <c:v>43.492621868399397</c:v>
                </c:pt>
                <c:pt idx="127820">
                  <c:v>43.4927389745597</c:v>
                </c:pt>
                <c:pt idx="127821">
                  <c:v>43.492856080345</c:v>
                </c:pt>
                <c:pt idx="127822">
                  <c:v>43.492973185755602</c:v>
                </c:pt>
                <c:pt idx="127823">
                  <c:v>43.493090290791301</c:v>
                </c:pt>
                <c:pt idx="127824">
                  <c:v>43.493207395452103</c:v>
                </c:pt>
                <c:pt idx="127825">
                  <c:v>43.493324499738101</c:v>
                </c:pt>
                <c:pt idx="127826">
                  <c:v>43.493441603649302</c:v>
                </c:pt>
                <c:pt idx="127827">
                  <c:v>43.493558707185599</c:v>
                </c:pt>
                <c:pt idx="127828">
                  <c:v>43.493675810347099</c:v>
                </c:pt>
                <c:pt idx="127829">
                  <c:v>43.493792913133802</c:v>
                </c:pt>
                <c:pt idx="127830">
                  <c:v>43.493910015545602</c:v>
                </c:pt>
                <c:pt idx="127831">
                  <c:v>43.494027117582597</c:v>
                </c:pt>
                <c:pt idx="127832">
                  <c:v>43.494144219244703</c:v>
                </c:pt>
                <c:pt idx="127833">
                  <c:v>43.494261320531997</c:v>
                </c:pt>
                <c:pt idx="127834">
                  <c:v>43.494378421444502</c:v>
                </c:pt>
                <c:pt idx="127835">
                  <c:v>43.494495521982202</c:v>
                </c:pt>
                <c:pt idx="127836">
                  <c:v>43.494612622144999</c:v>
                </c:pt>
                <c:pt idx="127837">
                  <c:v>43.494729721932998</c:v>
                </c:pt>
                <c:pt idx="127838">
                  <c:v>43.494846821346201</c:v>
                </c:pt>
                <c:pt idx="127839">
                  <c:v>43.4949639203845</c:v>
                </c:pt>
                <c:pt idx="127840">
                  <c:v>43.495081019048101</c:v>
                </c:pt>
                <c:pt idx="127841">
                  <c:v>43.495198117336798</c:v>
                </c:pt>
                <c:pt idx="127842">
                  <c:v>43.495315215250699</c:v>
                </c:pt>
                <c:pt idx="127843">
                  <c:v>43.495432312789703</c:v>
                </c:pt>
                <c:pt idx="127844">
                  <c:v>43.495549409954002</c:v>
                </c:pt>
                <c:pt idx="127845">
                  <c:v>43.495666506743397</c:v>
                </c:pt>
                <c:pt idx="127846">
                  <c:v>43.495783603158003</c:v>
                </c:pt>
                <c:pt idx="127847">
                  <c:v>43.495900699197797</c:v>
                </c:pt>
                <c:pt idx="127848">
                  <c:v>43.496017794862802</c:v>
                </c:pt>
                <c:pt idx="127849">
                  <c:v>43.496134890153002</c:v>
                </c:pt>
                <c:pt idx="127850">
                  <c:v>43.496251985068298</c:v>
                </c:pt>
                <c:pt idx="127851">
                  <c:v>43.496369079608897</c:v>
                </c:pt>
                <c:pt idx="127852">
                  <c:v>43.496486173774599</c:v>
                </c:pt>
                <c:pt idx="127853">
                  <c:v>43.496603267565497</c:v>
                </c:pt>
                <c:pt idx="127854">
                  <c:v>43.496720360981698</c:v>
                </c:pt>
                <c:pt idx="127855">
                  <c:v>43.496837454023002</c:v>
                </c:pt>
                <c:pt idx="127856">
                  <c:v>43.496954546689501</c:v>
                </c:pt>
                <c:pt idx="127857">
                  <c:v>43.497071638981197</c:v>
                </c:pt>
                <c:pt idx="127858">
                  <c:v>43.497188730898102</c:v>
                </c:pt>
                <c:pt idx="127859">
                  <c:v>43.497305822440197</c:v>
                </c:pt>
                <c:pt idx="127860">
                  <c:v>43.497422913607501</c:v>
                </c:pt>
                <c:pt idx="127861">
                  <c:v>43.497540004400001</c:v>
                </c:pt>
                <c:pt idx="127862">
                  <c:v>43.497657094817797</c:v>
                </c:pt>
                <c:pt idx="127863">
                  <c:v>43.497774184860702</c:v>
                </c:pt>
                <c:pt idx="127864">
                  <c:v>43.497891274528797</c:v>
                </c:pt>
                <c:pt idx="127865">
                  <c:v>43.498008363822102</c:v>
                </c:pt>
                <c:pt idx="127866">
                  <c:v>43.498125452740702</c:v>
                </c:pt>
                <c:pt idx="127867">
                  <c:v>43.498242541284398</c:v>
                </c:pt>
                <c:pt idx="127868">
                  <c:v>43.498359629453397</c:v>
                </c:pt>
                <c:pt idx="127869">
                  <c:v>43.498476717247499</c:v>
                </c:pt>
                <c:pt idx="127870">
                  <c:v>43.498593804666903</c:v>
                </c:pt>
                <c:pt idx="127871">
                  <c:v>43.498710891711497</c:v>
                </c:pt>
                <c:pt idx="127872">
                  <c:v>43.4988279783813</c:v>
                </c:pt>
                <c:pt idx="127873">
                  <c:v>43.498945064676299</c:v>
                </c:pt>
                <c:pt idx="127874">
                  <c:v>43.4990621505966</c:v>
                </c:pt>
                <c:pt idx="127875">
                  <c:v>43.499179236141998</c:v>
                </c:pt>
                <c:pt idx="127876">
                  <c:v>43.499296321312698</c:v>
                </c:pt>
                <c:pt idx="127877">
                  <c:v>43.499413406108602</c:v>
                </c:pt>
                <c:pt idx="127878">
                  <c:v>43.4995304905297</c:v>
                </c:pt>
                <c:pt idx="127879">
                  <c:v>43.499647574576102</c:v>
                </c:pt>
                <c:pt idx="127880">
                  <c:v>43.499764658247599</c:v>
                </c:pt>
                <c:pt idx="127881">
                  <c:v>43.499881741544399</c:v>
                </c:pt>
                <c:pt idx="127882">
                  <c:v>43.499998824466402</c:v>
                </c:pt>
                <c:pt idx="127883">
                  <c:v>43.500115907013701</c:v>
                </c:pt>
                <c:pt idx="127884">
                  <c:v>43.500232989186202</c:v>
                </c:pt>
                <c:pt idx="127885">
                  <c:v>43.500350070983899</c:v>
                </c:pt>
                <c:pt idx="127886">
                  <c:v>43.500467152406799</c:v>
                </c:pt>
                <c:pt idx="127887">
                  <c:v>43.500584233455001</c:v>
                </c:pt>
                <c:pt idx="127888">
                  <c:v>43.500701314128399</c:v>
                </c:pt>
                <c:pt idx="127889">
                  <c:v>43.500818394427</c:v>
                </c:pt>
                <c:pt idx="127890">
                  <c:v>43.500935474350896</c:v>
                </c:pt>
                <c:pt idx="127891">
                  <c:v>43.501052553900003</c:v>
                </c:pt>
                <c:pt idx="127892">
                  <c:v>43.501169633074397</c:v>
                </c:pt>
                <c:pt idx="127893">
                  <c:v>43.501286711874002</c:v>
                </c:pt>
                <c:pt idx="127894">
                  <c:v>43.501403790298802</c:v>
                </c:pt>
                <c:pt idx="127895">
                  <c:v>43.501520868348898</c:v>
                </c:pt>
                <c:pt idx="127896">
                  <c:v>43.501637946024204</c:v>
                </c:pt>
                <c:pt idx="127897">
                  <c:v>43.501755023324797</c:v>
                </c:pt>
                <c:pt idx="127898">
                  <c:v>43.501872100250601</c:v>
                </c:pt>
                <c:pt idx="127899">
                  <c:v>43.5019891768017</c:v>
                </c:pt>
                <c:pt idx="127900">
                  <c:v>43.502106252978002</c:v>
                </c:pt>
                <c:pt idx="127901">
                  <c:v>43.5022233287795</c:v>
                </c:pt>
                <c:pt idx="127902">
                  <c:v>43.502340404206301</c:v>
                </c:pt>
                <c:pt idx="127903">
                  <c:v>43.502457479258403</c:v>
                </c:pt>
                <c:pt idx="127904">
                  <c:v>43.502574553935702</c:v>
                </c:pt>
                <c:pt idx="127905">
                  <c:v>43.502691628238303</c:v>
                </c:pt>
                <c:pt idx="127906">
                  <c:v>43.502808702166099</c:v>
                </c:pt>
                <c:pt idx="127907">
                  <c:v>43.502925775719198</c:v>
                </c:pt>
                <c:pt idx="127908">
                  <c:v>43.503042848897501</c:v>
                </c:pt>
                <c:pt idx="127909">
                  <c:v>43.503159921701098</c:v>
                </c:pt>
                <c:pt idx="127910">
                  <c:v>43.503276994129997</c:v>
                </c:pt>
                <c:pt idx="127911">
                  <c:v>43.5033940661841</c:v>
                </c:pt>
                <c:pt idx="127912">
                  <c:v>43.503511137863498</c:v>
                </c:pt>
                <c:pt idx="127913">
                  <c:v>43.503628209168099</c:v>
                </c:pt>
                <c:pt idx="127914">
                  <c:v>43.503745280098002</c:v>
                </c:pt>
                <c:pt idx="127915">
                  <c:v>43.503862350653201</c:v>
                </c:pt>
                <c:pt idx="127916">
                  <c:v>43.503979420833701</c:v>
                </c:pt>
                <c:pt idx="127917">
                  <c:v>43.504096490639398</c:v>
                </c:pt>
                <c:pt idx="127918">
                  <c:v>43.504213560070397</c:v>
                </c:pt>
                <c:pt idx="127919">
                  <c:v>43.504330629126599</c:v>
                </c:pt>
                <c:pt idx="127920">
                  <c:v>43.504447697808097</c:v>
                </c:pt>
                <c:pt idx="127921">
                  <c:v>43.504564766115003</c:v>
                </c:pt>
                <c:pt idx="127922">
                  <c:v>43.504681834046998</c:v>
                </c:pt>
                <c:pt idx="127923">
                  <c:v>43.504798901604403</c:v>
                </c:pt>
                <c:pt idx="127924">
                  <c:v>43.504915968787003</c:v>
                </c:pt>
                <c:pt idx="127925">
                  <c:v>43.505033035594899</c:v>
                </c:pt>
                <c:pt idx="127926">
                  <c:v>43.505150102028097</c:v>
                </c:pt>
                <c:pt idx="127927">
                  <c:v>43.505267168086597</c:v>
                </c:pt>
                <c:pt idx="127928">
                  <c:v>43.5053842337703</c:v>
                </c:pt>
                <c:pt idx="127929">
                  <c:v>43.505501299079398</c:v>
                </c:pt>
                <c:pt idx="127930">
                  <c:v>43.505618364013699</c:v>
                </c:pt>
                <c:pt idx="127931">
                  <c:v>43.505735428573303</c:v>
                </c:pt>
                <c:pt idx="127932">
                  <c:v>43.505852492758201</c:v>
                </c:pt>
                <c:pt idx="127933">
                  <c:v>43.505969556568303</c:v>
                </c:pt>
                <c:pt idx="127934">
                  <c:v>43.506086620003799</c:v>
                </c:pt>
                <c:pt idx="127935">
                  <c:v>43.506203683064598</c:v>
                </c:pt>
                <c:pt idx="127936">
                  <c:v>43.5063207457506</c:v>
                </c:pt>
                <c:pt idx="127937">
                  <c:v>43.506437808062003</c:v>
                </c:pt>
                <c:pt idx="127938">
                  <c:v>43.506554869998602</c:v>
                </c:pt>
                <c:pt idx="127939">
                  <c:v>43.506671931560497</c:v>
                </c:pt>
                <c:pt idx="127940">
                  <c:v>43.506788992747801</c:v>
                </c:pt>
                <c:pt idx="127941">
                  <c:v>43.5069060535603</c:v>
                </c:pt>
                <c:pt idx="127942">
                  <c:v>43.507023113998102</c:v>
                </c:pt>
                <c:pt idx="127943">
                  <c:v>43.507140174061199</c:v>
                </c:pt>
                <c:pt idx="127944">
                  <c:v>43.507257233749698</c:v>
                </c:pt>
                <c:pt idx="127945">
                  <c:v>43.5073742930634</c:v>
                </c:pt>
                <c:pt idx="127946">
                  <c:v>43.507491352002397</c:v>
                </c:pt>
                <c:pt idx="127947">
                  <c:v>43.507608410566696</c:v>
                </c:pt>
                <c:pt idx="127948">
                  <c:v>43.507725468756398</c:v>
                </c:pt>
                <c:pt idx="127949">
                  <c:v>43.507842526571302</c:v>
                </c:pt>
                <c:pt idx="127950">
                  <c:v>43.507959584011601</c:v>
                </c:pt>
                <c:pt idx="127951">
                  <c:v>43.508076641077203</c:v>
                </c:pt>
                <c:pt idx="127952">
                  <c:v>43.508193697768</c:v>
                </c:pt>
                <c:pt idx="127953">
                  <c:v>43.508310754084199</c:v>
                </c:pt>
                <c:pt idx="127954">
                  <c:v>43.508427810025701</c:v>
                </c:pt>
                <c:pt idx="127955">
                  <c:v>43.508544865592498</c:v>
                </c:pt>
                <c:pt idx="127956">
                  <c:v>43.508661920784697</c:v>
                </c:pt>
                <c:pt idx="127957">
                  <c:v>43.508778975602098</c:v>
                </c:pt>
                <c:pt idx="127958">
                  <c:v>43.508896030044902</c:v>
                </c:pt>
                <c:pt idx="127959">
                  <c:v>43.509013084113001</c:v>
                </c:pt>
                <c:pt idx="127960">
                  <c:v>43.509130137806402</c:v>
                </c:pt>
                <c:pt idx="127961">
                  <c:v>43.509247191125098</c:v>
                </c:pt>
                <c:pt idx="127962">
                  <c:v>43.509364244069197</c:v>
                </c:pt>
                <c:pt idx="127963">
                  <c:v>43.509481296638498</c:v>
                </c:pt>
                <c:pt idx="127964">
                  <c:v>43.509598348833201</c:v>
                </c:pt>
                <c:pt idx="127965">
                  <c:v>43.509715400653299</c:v>
                </c:pt>
                <c:pt idx="127966">
                  <c:v>43.5098324520986</c:v>
                </c:pt>
                <c:pt idx="127967">
                  <c:v>43.509949503169302</c:v>
                </c:pt>
                <c:pt idx="127968">
                  <c:v>43.5100665538653</c:v>
                </c:pt>
                <c:pt idx="127969">
                  <c:v>43.5101836041867</c:v>
                </c:pt>
                <c:pt idx="127970">
                  <c:v>43.510300654133303</c:v>
                </c:pt>
                <c:pt idx="127971">
                  <c:v>43.510417703705301</c:v>
                </c:pt>
                <c:pt idx="127972">
                  <c:v>43.5105347529027</c:v>
                </c:pt>
                <c:pt idx="127973">
                  <c:v>43.510651801725402</c:v>
                </c:pt>
                <c:pt idx="127974">
                  <c:v>43.510768850173399</c:v>
                </c:pt>
                <c:pt idx="127975">
                  <c:v>43.510885898246798</c:v>
                </c:pt>
                <c:pt idx="127976">
                  <c:v>43.5110029459454</c:v>
                </c:pt>
                <c:pt idx="127977">
                  <c:v>43.511119993269503</c:v>
                </c:pt>
                <c:pt idx="127978">
                  <c:v>43.511237040218901</c:v>
                </c:pt>
                <c:pt idx="127979">
                  <c:v>43.511354086793602</c:v>
                </c:pt>
                <c:pt idx="127980">
                  <c:v>43.511471132993698</c:v>
                </c:pt>
                <c:pt idx="127981">
                  <c:v>43.511588178819103</c:v>
                </c:pt>
                <c:pt idx="127982">
                  <c:v>43.511705224269797</c:v>
                </c:pt>
                <c:pt idx="127983">
                  <c:v>43.511822269345899</c:v>
                </c:pt>
                <c:pt idx="127984">
                  <c:v>43.511939314047403</c:v>
                </c:pt>
                <c:pt idx="127985">
                  <c:v>43.512056358374203</c:v>
                </c:pt>
                <c:pt idx="127986">
                  <c:v>43.512173402326297</c:v>
                </c:pt>
                <c:pt idx="127987">
                  <c:v>43.512290445903901</c:v>
                </c:pt>
                <c:pt idx="127988">
                  <c:v>43.5124074891067</c:v>
                </c:pt>
                <c:pt idx="127989">
                  <c:v>43.512524531934901</c:v>
                </c:pt>
                <c:pt idx="127990">
                  <c:v>43.512641574388503</c:v>
                </c:pt>
                <c:pt idx="127991">
                  <c:v>43.512758616467401</c:v>
                </c:pt>
                <c:pt idx="127992">
                  <c:v>43.512875658171701</c:v>
                </c:pt>
                <c:pt idx="127993">
                  <c:v>43.512992699501403</c:v>
                </c:pt>
                <c:pt idx="127994">
                  <c:v>43.5131097404564</c:v>
                </c:pt>
                <c:pt idx="127995">
                  <c:v>43.513226781036799</c:v>
                </c:pt>
                <c:pt idx="127996">
                  <c:v>43.513343821242501</c:v>
                </c:pt>
                <c:pt idx="127997">
                  <c:v>43.513460861073597</c:v>
                </c:pt>
                <c:pt idx="127998">
                  <c:v>43.513577900530102</c:v>
                </c:pt>
                <c:pt idx="127999">
                  <c:v>43.513694939611902</c:v>
                </c:pt>
                <c:pt idx="128000">
                  <c:v>43.513811978319097</c:v>
                </c:pt>
                <c:pt idx="128001">
                  <c:v>43.513929016651701</c:v>
                </c:pt>
                <c:pt idx="128002">
                  <c:v>43.514046054609601</c:v>
                </c:pt>
                <c:pt idx="128003">
                  <c:v>43.514163092192902</c:v>
                </c:pt>
                <c:pt idx="128004">
                  <c:v>43.514280129401598</c:v>
                </c:pt>
                <c:pt idx="128005">
                  <c:v>43.514397166235703</c:v>
                </c:pt>
                <c:pt idx="128006">
                  <c:v>43.514514202695104</c:v>
                </c:pt>
                <c:pt idx="128007">
                  <c:v>43.514631238779998</c:v>
                </c:pt>
                <c:pt idx="128008">
                  <c:v>43.514748274490103</c:v>
                </c:pt>
                <c:pt idx="128009">
                  <c:v>43.514865309825701</c:v>
                </c:pt>
                <c:pt idx="128010">
                  <c:v>43.514982344786702</c:v>
                </c:pt>
                <c:pt idx="128011">
                  <c:v>43.515099379372998</c:v>
                </c:pt>
                <c:pt idx="128012">
                  <c:v>43.515216413584703</c:v>
                </c:pt>
                <c:pt idx="128013">
                  <c:v>43.515333447421803</c:v>
                </c:pt>
                <c:pt idx="128014">
                  <c:v>43.515450480884297</c:v>
                </c:pt>
                <c:pt idx="128015">
                  <c:v>43.515567513972201</c:v>
                </c:pt>
                <c:pt idx="128016">
                  <c:v>43.515684546685499</c:v>
                </c:pt>
                <c:pt idx="128017">
                  <c:v>43.5158015790241</c:v>
                </c:pt>
                <c:pt idx="128018">
                  <c:v>43.515918610988201</c:v>
                </c:pt>
                <c:pt idx="128019">
                  <c:v>43.516035642577599</c:v>
                </c:pt>
                <c:pt idx="128020">
                  <c:v>43.516152673792398</c:v>
                </c:pt>
                <c:pt idx="128021">
                  <c:v>43.516269704632599</c:v>
                </c:pt>
                <c:pt idx="128022">
                  <c:v>43.516386735098202</c:v>
                </c:pt>
                <c:pt idx="128023">
                  <c:v>43.516503765189199</c:v>
                </c:pt>
                <c:pt idx="128024">
                  <c:v>43.516620794905599</c:v>
                </c:pt>
                <c:pt idx="128025">
                  <c:v>43.5167378242474</c:v>
                </c:pt>
                <c:pt idx="128026">
                  <c:v>43.516854853214603</c:v>
                </c:pt>
                <c:pt idx="128027">
                  <c:v>43.516971881807201</c:v>
                </c:pt>
                <c:pt idx="128028">
                  <c:v>43.517088910025201</c:v>
                </c:pt>
                <c:pt idx="128029">
                  <c:v>43.517205937868603</c:v>
                </c:pt>
                <c:pt idx="128030">
                  <c:v>43.517322965337499</c:v>
                </c:pt>
                <c:pt idx="128031">
                  <c:v>43.517439992431697</c:v>
                </c:pt>
                <c:pt idx="128032">
                  <c:v>43.517557019151297</c:v>
                </c:pt>
                <c:pt idx="128033">
                  <c:v>43.5176740454963</c:v>
                </c:pt>
                <c:pt idx="128034">
                  <c:v>43.517791071466803</c:v>
                </c:pt>
                <c:pt idx="128035">
                  <c:v>43.517908097062602</c:v>
                </c:pt>
                <c:pt idx="128036">
                  <c:v>43.518025122283902</c:v>
                </c:pt>
                <c:pt idx="128037">
                  <c:v>43.518142147130597</c:v>
                </c:pt>
                <c:pt idx="128038">
                  <c:v>43.518259171602701</c:v>
                </c:pt>
                <c:pt idx="128039">
                  <c:v>43.518376195700199</c:v>
                </c:pt>
                <c:pt idx="128040">
                  <c:v>43.5184932194231</c:v>
                </c:pt>
                <c:pt idx="128041">
                  <c:v>43.518610242771402</c:v>
                </c:pt>
                <c:pt idx="128042">
                  <c:v>43.518727265745198</c:v>
                </c:pt>
                <c:pt idx="128043">
                  <c:v>43.518844288344397</c:v>
                </c:pt>
                <c:pt idx="128044">
                  <c:v>43.518961310568997</c:v>
                </c:pt>
                <c:pt idx="128045">
                  <c:v>43.519078332418999</c:v>
                </c:pt>
                <c:pt idx="128046">
                  <c:v>43.519195353894403</c:v>
                </c:pt>
                <c:pt idx="128047">
                  <c:v>43.519312374995302</c:v>
                </c:pt>
                <c:pt idx="128048">
                  <c:v>43.519429395721602</c:v>
                </c:pt>
                <c:pt idx="128049">
                  <c:v>43.519546416073297</c:v>
                </c:pt>
                <c:pt idx="128050">
                  <c:v>43.519663436050401</c:v>
                </c:pt>
                <c:pt idx="128051">
                  <c:v>43.519780455652999</c:v>
                </c:pt>
                <c:pt idx="128052">
                  <c:v>43.519897474880999</c:v>
                </c:pt>
                <c:pt idx="128053">
                  <c:v>43.5200144937345</c:v>
                </c:pt>
                <c:pt idx="128054">
                  <c:v>43.520131512213297</c:v>
                </c:pt>
                <c:pt idx="128055">
                  <c:v>43.520248530317701</c:v>
                </c:pt>
                <c:pt idx="128056">
                  <c:v>43.520365548047401</c:v>
                </c:pt>
                <c:pt idx="128057">
                  <c:v>43.520482565402602</c:v>
                </c:pt>
                <c:pt idx="128058">
                  <c:v>43.520599582383198</c:v>
                </c:pt>
                <c:pt idx="128059">
                  <c:v>43.520716598989303</c:v>
                </c:pt>
                <c:pt idx="128060">
                  <c:v>43.520833615220802</c:v>
                </c:pt>
                <c:pt idx="128061">
                  <c:v>43.520950631077703</c:v>
                </c:pt>
                <c:pt idx="128062">
                  <c:v>43.521067646560098</c:v>
                </c:pt>
                <c:pt idx="128063">
                  <c:v>43.521184661667903</c:v>
                </c:pt>
                <c:pt idx="128064">
                  <c:v>43.521301676401201</c:v>
                </c:pt>
                <c:pt idx="128065">
                  <c:v>43.521418690759901</c:v>
                </c:pt>
                <c:pt idx="128066">
                  <c:v>43.521535704744103</c:v>
                </c:pt>
                <c:pt idx="128067">
                  <c:v>43.5216527183537</c:v>
                </c:pt>
                <c:pt idx="128068">
                  <c:v>43.521769731588698</c:v>
                </c:pt>
                <c:pt idx="128069">
                  <c:v>43.521886744449198</c:v>
                </c:pt>
                <c:pt idx="128070">
                  <c:v>43.522003756935199</c:v>
                </c:pt>
                <c:pt idx="128071">
                  <c:v>43.522120769046602</c:v>
                </c:pt>
                <c:pt idx="128072">
                  <c:v>43.522237780783499</c:v>
                </c:pt>
                <c:pt idx="128073">
                  <c:v>43.522354792145798</c:v>
                </c:pt>
                <c:pt idx="128074">
                  <c:v>43.522471803133598</c:v>
                </c:pt>
                <c:pt idx="128075">
                  <c:v>43.5225888137469</c:v>
                </c:pt>
                <c:pt idx="128076">
                  <c:v>43.522705823985604</c:v>
                </c:pt>
                <c:pt idx="128077">
                  <c:v>43.522822833849702</c:v>
                </c:pt>
                <c:pt idx="128078">
                  <c:v>43.522939843339401</c:v>
                </c:pt>
                <c:pt idx="128079">
                  <c:v>43.523056852454502</c:v>
                </c:pt>
                <c:pt idx="128080">
                  <c:v>43.523173861194998</c:v>
                </c:pt>
                <c:pt idx="128081">
                  <c:v>43.523290869561002</c:v>
                </c:pt>
                <c:pt idx="128082">
                  <c:v>43.523407877552501</c:v>
                </c:pt>
                <c:pt idx="128083">
                  <c:v>43.5235248851695</c:v>
                </c:pt>
                <c:pt idx="128084">
                  <c:v>43.523641892411902</c:v>
                </c:pt>
                <c:pt idx="128085">
                  <c:v>43.523758899279798</c:v>
                </c:pt>
                <c:pt idx="128086">
                  <c:v>43.523875905773203</c:v>
                </c:pt>
                <c:pt idx="128087">
                  <c:v>43.523992911892002</c:v>
                </c:pt>
                <c:pt idx="128088">
                  <c:v>43.524109917636302</c:v>
                </c:pt>
                <c:pt idx="128089">
                  <c:v>43.524226923006097</c:v>
                </c:pt>
                <c:pt idx="128090">
                  <c:v>43.5243439280014</c:v>
                </c:pt>
                <c:pt idx="128091">
                  <c:v>43.524460932622098</c:v>
                </c:pt>
                <c:pt idx="128092">
                  <c:v>43.524577936868297</c:v>
                </c:pt>
                <c:pt idx="128093">
                  <c:v>43.524694940739998</c:v>
                </c:pt>
                <c:pt idx="128094">
                  <c:v>43.5248119442372</c:v>
                </c:pt>
                <c:pt idx="128095">
                  <c:v>43.524928947359903</c:v>
                </c:pt>
                <c:pt idx="128096">
                  <c:v>43.525045950108002</c:v>
                </c:pt>
                <c:pt idx="128097">
                  <c:v>43.525162952481701</c:v>
                </c:pt>
                <c:pt idx="128098">
                  <c:v>43.525279954480801</c:v>
                </c:pt>
                <c:pt idx="128099">
                  <c:v>43.525396956105403</c:v>
                </c:pt>
                <c:pt idx="128100">
                  <c:v>43.5255139573555</c:v>
                </c:pt>
                <c:pt idx="128101">
                  <c:v>43.525630958231098</c:v>
                </c:pt>
                <c:pt idx="128102">
                  <c:v>43.525747958732097</c:v>
                </c:pt>
                <c:pt idx="128103">
                  <c:v>43.525864958858698</c:v>
                </c:pt>
                <c:pt idx="128104">
                  <c:v>43.5259819586107</c:v>
                </c:pt>
                <c:pt idx="128105">
                  <c:v>43.526098957988303</c:v>
                </c:pt>
                <c:pt idx="128106">
                  <c:v>43.526215956991301</c:v>
                </c:pt>
                <c:pt idx="128107">
                  <c:v>43.5263329556199</c:v>
                </c:pt>
                <c:pt idx="128108">
                  <c:v>43.5264499538739</c:v>
                </c:pt>
                <c:pt idx="128109">
                  <c:v>43.526566951753502</c:v>
                </c:pt>
                <c:pt idx="128110">
                  <c:v>43.526683949258498</c:v>
                </c:pt>
                <c:pt idx="128111">
                  <c:v>43.526800946389002</c:v>
                </c:pt>
                <c:pt idx="128112">
                  <c:v>43.526917943145101</c:v>
                </c:pt>
                <c:pt idx="128113">
                  <c:v>43.527034939526601</c:v>
                </c:pt>
                <c:pt idx="128114">
                  <c:v>43.527151935533702</c:v>
                </c:pt>
                <c:pt idx="128115">
                  <c:v>43.527268931166198</c:v>
                </c:pt>
                <c:pt idx="128116">
                  <c:v>43.527385926424301</c:v>
                </c:pt>
                <c:pt idx="128117">
                  <c:v>43.527502921307899</c:v>
                </c:pt>
                <c:pt idx="128118">
                  <c:v>43.527619915816999</c:v>
                </c:pt>
                <c:pt idx="128119">
                  <c:v>43.527736909951599</c:v>
                </c:pt>
                <c:pt idx="128120">
                  <c:v>43.527853903711701</c:v>
                </c:pt>
                <c:pt idx="128121">
                  <c:v>43.527970897097298</c:v>
                </c:pt>
                <c:pt idx="128122">
                  <c:v>43.528087890108402</c:v>
                </c:pt>
                <c:pt idx="128123">
                  <c:v>43.528204882745101</c:v>
                </c:pt>
                <c:pt idx="128124">
                  <c:v>43.528321875007201</c:v>
                </c:pt>
                <c:pt idx="128125">
                  <c:v>43.528438866894902</c:v>
                </c:pt>
                <c:pt idx="128126">
                  <c:v>43.528555858408097</c:v>
                </c:pt>
                <c:pt idx="128127">
                  <c:v>43.528672849546901</c:v>
                </c:pt>
                <c:pt idx="128128">
                  <c:v>43.528789840311099</c:v>
                </c:pt>
                <c:pt idx="128129">
                  <c:v>43.528906830700898</c:v>
                </c:pt>
                <c:pt idx="128130">
                  <c:v>43.529023820716198</c:v>
                </c:pt>
                <c:pt idx="128131">
                  <c:v>43.529140810356999</c:v>
                </c:pt>
                <c:pt idx="128132">
                  <c:v>43.529257799623302</c:v>
                </c:pt>
                <c:pt idx="128133">
                  <c:v>43.529374788515199</c:v>
                </c:pt>
                <c:pt idx="128134">
                  <c:v>43.529491777032597</c:v>
                </c:pt>
                <c:pt idx="128135">
                  <c:v>43.529608765175603</c:v>
                </c:pt>
                <c:pt idx="128136">
                  <c:v>43.529725752944003</c:v>
                </c:pt>
                <c:pt idx="128137">
                  <c:v>43.529842740337997</c:v>
                </c:pt>
                <c:pt idx="128138">
                  <c:v>43.5299597273576</c:v>
                </c:pt>
                <c:pt idx="128139">
                  <c:v>43.530076714002597</c:v>
                </c:pt>
                <c:pt idx="128140">
                  <c:v>43.530193700273202</c:v>
                </c:pt>
                <c:pt idx="128141">
                  <c:v>43.5303106861694</c:v>
                </c:pt>
                <c:pt idx="128142">
                  <c:v>43.5304276716911</c:v>
                </c:pt>
                <c:pt idx="128143">
                  <c:v>43.530544656838302</c:v>
                </c:pt>
                <c:pt idx="128144">
                  <c:v>43.530661641610997</c:v>
                </c:pt>
                <c:pt idx="128145">
                  <c:v>43.530778626009301</c:v>
                </c:pt>
                <c:pt idx="128146">
                  <c:v>43.530895610033198</c:v>
                </c:pt>
                <c:pt idx="128147">
                  <c:v>43.531012593682597</c:v>
                </c:pt>
                <c:pt idx="128148">
                  <c:v>43.531129576957497</c:v>
                </c:pt>
                <c:pt idx="128149">
                  <c:v>43.531246559857998</c:v>
                </c:pt>
                <c:pt idx="128150">
                  <c:v>43.531363542384</c:v>
                </c:pt>
                <c:pt idx="128151">
                  <c:v>43.531480524535603</c:v>
                </c:pt>
                <c:pt idx="128152">
                  <c:v>43.5315975063127</c:v>
                </c:pt>
                <c:pt idx="128153">
                  <c:v>43.531714487715398</c:v>
                </c:pt>
                <c:pt idx="128154">
                  <c:v>43.531831468743697</c:v>
                </c:pt>
                <c:pt idx="128155">
                  <c:v>43.531948449397497</c:v>
                </c:pt>
                <c:pt idx="128156">
                  <c:v>43.532065429676798</c:v>
                </c:pt>
                <c:pt idx="128157">
                  <c:v>43.532182409581701</c:v>
                </c:pt>
                <c:pt idx="128158">
                  <c:v>43.532299389112197</c:v>
                </c:pt>
                <c:pt idx="128159">
                  <c:v>43.532416368268201</c:v>
                </c:pt>
                <c:pt idx="128160">
                  <c:v>43.532533347049799</c:v>
                </c:pt>
                <c:pt idx="128161">
                  <c:v>43.532650325456899</c:v>
                </c:pt>
                <c:pt idx="128162">
                  <c:v>43.532767303489599</c:v>
                </c:pt>
                <c:pt idx="128163">
                  <c:v>43.532884281147901</c:v>
                </c:pt>
                <c:pt idx="128164">
                  <c:v>43.533001258431703</c:v>
                </c:pt>
                <c:pt idx="128165">
                  <c:v>43.533118235341099</c:v>
                </c:pt>
                <c:pt idx="128166">
                  <c:v>43.533235211876097</c:v>
                </c:pt>
                <c:pt idx="128167">
                  <c:v>43.533352188036602</c:v>
                </c:pt>
                <c:pt idx="128168">
                  <c:v>43.533469163822701</c:v>
                </c:pt>
                <c:pt idx="128169">
                  <c:v>43.533586139234401</c:v>
                </c:pt>
                <c:pt idx="128170">
                  <c:v>43.533703114271603</c:v>
                </c:pt>
                <c:pt idx="128171">
                  <c:v>43.533820088934398</c:v>
                </c:pt>
                <c:pt idx="128172">
                  <c:v>43.533937063222801</c:v>
                </c:pt>
                <c:pt idx="128173">
                  <c:v>43.534054037136798</c:v>
                </c:pt>
                <c:pt idx="128174">
                  <c:v>43.534171010676303</c:v>
                </c:pt>
                <c:pt idx="128175">
                  <c:v>43.534287983841502</c:v>
                </c:pt>
                <c:pt idx="128176">
                  <c:v>43.534404956632201</c:v>
                </c:pt>
                <c:pt idx="128177">
                  <c:v>43.534521929048502</c:v>
                </c:pt>
                <c:pt idx="128178">
                  <c:v>43.534638901090297</c:v>
                </c:pt>
                <c:pt idx="128179">
                  <c:v>43.534755872757799</c:v>
                </c:pt>
                <c:pt idx="128180">
                  <c:v>43.534872844050803</c:v>
                </c:pt>
                <c:pt idx="128181">
                  <c:v>43.5349898149694</c:v>
                </c:pt>
                <c:pt idx="128182">
                  <c:v>43.535106785513598</c:v>
                </c:pt>
                <c:pt idx="128183">
                  <c:v>43.535223755683397</c:v>
                </c:pt>
                <c:pt idx="128184">
                  <c:v>43.535340725478797</c:v>
                </c:pt>
                <c:pt idx="128185">
                  <c:v>43.535457694899797</c:v>
                </c:pt>
                <c:pt idx="128186">
                  <c:v>43.535574663946299</c:v>
                </c:pt>
                <c:pt idx="128187">
                  <c:v>43.535691632618502</c:v>
                </c:pt>
                <c:pt idx="128188">
                  <c:v>43.535808600916198</c:v>
                </c:pt>
                <c:pt idx="128189">
                  <c:v>43.535925568839602</c:v>
                </c:pt>
                <c:pt idx="128190">
                  <c:v>43.5360425363885</c:v>
                </c:pt>
                <c:pt idx="128191">
                  <c:v>43.536159503563098</c:v>
                </c:pt>
                <c:pt idx="128192">
                  <c:v>43.536276470363198</c:v>
                </c:pt>
                <c:pt idx="128193">
                  <c:v>43.536393436788899</c:v>
                </c:pt>
                <c:pt idx="128194">
                  <c:v>43.5365104028403</c:v>
                </c:pt>
                <c:pt idx="128195">
                  <c:v>43.536627368517202</c:v>
                </c:pt>
                <c:pt idx="128196">
                  <c:v>43.536744333819797</c:v>
                </c:pt>
                <c:pt idx="128197">
                  <c:v>43.536861298747901</c:v>
                </c:pt>
                <c:pt idx="128198">
                  <c:v>43.536978263301698</c:v>
                </c:pt>
                <c:pt idx="128199">
                  <c:v>43.537095227480997</c:v>
                </c:pt>
                <c:pt idx="128200">
                  <c:v>43.537212191286002</c:v>
                </c:pt>
                <c:pt idx="128201">
                  <c:v>43.537329154716602</c:v>
                </c:pt>
                <c:pt idx="128202">
                  <c:v>43.537446117772703</c:v>
                </c:pt>
                <c:pt idx="128203">
                  <c:v>43.537563080454497</c:v>
                </c:pt>
                <c:pt idx="128204">
                  <c:v>43.537680042761998</c:v>
                </c:pt>
                <c:pt idx="128205">
                  <c:v>43.537797004695001</c:v>
                </c:pt>
                <c:pt idx="128206">
                  <c:v>43.537913966253598</c:v>
                </c:pt>
                <c:pt idx="128207">
                  <c:v>43.538030927437902</c:v>
                </c:pt>
                <c:pt idx="128208">
                  <c:v>43.538147888247799</c:v>
                </c:pt>
                <c:pt idx="128209">
                  <c:v>43.538264848683198</c:v>
                </c:pt>
                <c:pt idx="128210">
                  <c:v>43.538381808744397</c:v>
                </c:pt>
                <c:pt idx="128211">
                  <c:v>43.538498768431097</c:v>
                </c:pt>
                <c:pt idx="128212">
                  <c:v>43.538615727743498</c:v>
                </c:pt>
                <c:pt idx="128213">
                  <c:v>43.538732686681399</c:v>
                </c:pt>
                <c:pt idx="128214">
                  <c:v>43.538849645245001</c:v>
                </c:pt>
                <c:pt idx="128215">
                  <c:v>43.538966603434297</c:v>
                </c:pt>
                <c:pt idx="128216">
                  <c:v>43.5390835612491</c:v>
                </c:pt>
                <c:pt idx="128217">
                  <c:v>43.539200518689597</c:v>
                </c:pt>
                <c:pt idx="128218">
                  <c:v>43.539317475755702</c:v>
                </c:pt>
                <c:pt idx="128219">
                  <c:v>43.5394344324475</c:v>
                </c:pt>
                <c:pt idx="128220">
                  <c:v>43.539551388764899</c:v>
                </c:pt>
                <c:pt idx="128221">
                  <c:v>43.539668344707898</c:v>
                </c:pt>
                <c:pt idx="128222">
                  <c:v>43.539785300276499</c:v>
                </c:pt>
                <c:pt idx="128223">
                  <c:v>43.5399022554708</c:v>
                </c:pt>
                <c:pt idx="128224">
                  <c:v>43.540019210290701</c:v>
                </c:pt>
                <c:pt idx="128225">
                  <c:v>43.540136164736303</c:v>
                </c:pt>
                <c:pt idx="128226">
                  <c:v>43.540253118807499</c:v>
                </c:pt>
                <c:pt idx="128227">
                  <c:v>43.540370072504302</c:v>
                </c:pt>
                <c:pt idx="128228">
                  <c:v>43.540487025826799</c:v>
                </c:pt>
                <c:pt idx="128229">
                  <c:v>43.540603978774897</c:v>
                </c:pt>
                <c:pt idx="128230">
                  <c:v>43.540720931348702</c:v>
                </c:pt>
                <c:pt idx="128231">
                  <c:v>43.5408378835481</c:v>
                </c:pt>
                <c:pt idx="128232">
                  <c:v>43.540954835373199</c:v>
                </c:pt>
                <c:pt idx="128233">
                  <c:v>43.541071786823899</c:v>
                </c:pt>
                <c:pt idx="128234">
                  <c:v>43.5411887379002</c:v>
                </c:pt>
                <c:pt idx="128235">
                  <c:v>43.541305688602201</c:v>
                </c:pt>
                <c:pt idx="128236">
                  <c:v>43.541422638929902</c:v>
                </c:pt>
                <c:pt idx="128237">
                  <c:v>43.541539588883197</c:v>
                </c:pt>
                <c:pt idx="128238">
                  <c:v>43.541656538462199</c:v>
                </c:pt>
                <c:pt idx="128239">
                  <c:v>43.541773487666802</c:v>
                </c:pt>
                <c:pt idx="128240">
                  <c:v>43.541890436497098</c:v>
                </c:pt>
                <c:pt idx="128241">
                  <c:v>43.542007384953003</c:v>
                </c:pt>
                <c:pt idx="128242">
                  <c:v>43.5421243330346</c:v>
                </c:pt>
                <c:pt idx="128243">
                  <c:v>43.542241280741798</c:v>
                </c:pt>
                <c:pt idx="128244">
                  <c:v>43.542358228074697</c:v>
                </c:pt>
                <c:pt idx="128245">
                  <c:v>43.542475175033303</c:v>
                </c:pt>
                <c:pt idx="128246">
                  <c:v>43.542592121617503</c:v>
                </c:pt>
                <c:pt idx="128247">
                  <c:v>43.542709067827403</c:v>
                </c:pt>
                <c:pt idx="128248">
                  <c:v>43.542826013663003</c:v>
                </c:pt>
                <c:pt idx="128249">
                  <c:v>43.542942959124197</c:v>
                </c:pt>
                <c:pt idx="128250">
                  <c:v>43.543059904211098</c:v>
                </c:pt>
                <c:pt idx="128251">
                  <c:v>43.5431768489237</c:v>
                </c:pt>
                <c:pt idx="128252">
                  <c:v>43.543293793261903</c:v>
                </c:pt>
                <c:pt idx="128253">
                  <c:v>43.543410737225798</c:v>
                </c:pt>
                <c:pt idx="128254">
                  <c:v>43.543527680815401</c:v>
                </c:pt>
                <c:pt idx="128255">
                  <c:v>43.543644624030698</c:v>
                </c:pt>
                <c:pt idx="128256">
                  <c:v>43.543761566871602</c:v>
                </c:pt>
                <c:pt idx="128257">
                  <c:v>43.543878509338199</c:v>
                </c:pt>
                <c:pt idx="128258">
                  <c:v>43.543995451430497</c:v>
                </c:pt>
                <c:pt idx="128259">
                  <c:v>43.544112393148502</c:v>
                </c:pt>
                <c:pt idx="128260">
                  <c:v>43.544229334492101</c:v>
                </c:pt>
                <c:pt idx="128261">
                  <c:v>43.5443462754615</c:v>
                </c:pt>
                <c:pt idx="128262">
                  <c:v>43.544463216056499</c:v>
                </c:pt>
                <c:pt idx="128263">
                  <c:v>43.544580156277199</c:v>
                </c:pt>
                <c:pt idx="128264">
                  <c:v>43.5446970961235</c:v>
                </c:pt>
                <c:pt idx="128265">
                  <c:v>43.5448140355956</c:v>
                </c:pt>
                <c:pt idx="128266">
                  <c:v>43.544930974693301</c:v>
                </c:pt>
                <c:pt idx="128267">
                  <c:v>43.545047913416802</c:v>
                </c:pt>
                <c:pt idx="128268">
                  <c:v>43.545164851765897</c:v>
                </c:pt>
                <c:pt idx="128269">
                  <c:v>43.545281789740699</c:v>
                </c:pt>
                <c:pt idx="128270">
                  <c:v>43.545398727341201</c:v>
                </c:pt>
                <c:pt idx="128271">
                  <c:v>43.545515664567397</c:v>
                </c:pt>
                <c:pt idx="128272">
                  <c:v>43.5456326014193</c:v>
                </c:pt>
                <c:pt idx="128273">
                  <c:v>43.545749537896903</c:v>
                </c:pt>
                <c:pt idx="128274">
                  <c:v>43.545866474000199</c:v>
                </c:pt>
                <c:pt idx="128275">
                  <c:v>43.545983409729203</c:v>
                </c:pt>
                <c:pt idx="128276">
                  <c:v>43.5461003450839</c:v>
                </c:pt>
                <c:pt idx="128277">
                  <c:v>43.546217280064297</c:v>
                </c:pt>
                <c:pt idx="128278">
                  <c:v>43.546334214670402</c:v>
                </c:pt>
                <c:pt idx="128279">
                  <c:v>43.5464511489022</c:v>
                </c:pt>
                <c:pt idx="128280">
                  <c:v>43.546568082759698</c:v>
                </c:pt>
                <c:pt idx="128281">
                  <c:v>43.546685016242897</c:v>
                </c:pt>
                <c:pt idx="128282">
                  <c:v>43.546801949351803</c:v>
                </c:pt>
                <c:pt idx="128283">
                  <c:v>43.546918882086402</c:v>
                </c:pt>
                <c:pt idx="128284">
                  <c:v>43.547035814446701</c:v>
                </c:pt>
                <c:pt idx="128285">
                  <c:v>43.547152746432701</c:v>
                </c:pt>
                <c:pt idx="128286">
                  <c:v>43.547269678044501</c:v>
                </c:pt>
                <c:pt idx="128287">
                  <c:v>43.547386609281901</c:v>
                </c:pt>
                <c:pt idx="128288">
                  <c:v>43.547503540145101</c:v>
                </c:pt>
                <c:pt idx="128289">
                  <c:v>43.547620470634001</c:v>
                </c:pt>
                <c:pt idx="128290">
                  <c:v>43.547737400748602</c:v>
                </c:pt>
                <c:pt idx="128291">
                  <c:v>43.547854330488903</c:v>
                </c:pt>
                <c:pt idx="128292">
                  <c:v>43.547971259854997</c:v>
                </c:pt>
                <c:pt idx="128293">
                  <c:v>43.548088188846698</c:v>
                </c:pt>
                <c:pt idx="128294">
                  <c:v>43.5482051174642</c:v>
                </c:pt>
                <c:pt idx="128295">
                  <c:v>43.548322045707401</c:v>
                </c:pt>
                <c:pt idx="128296">
                  <c:v>43.548438973576303</c:v>
                </c:pt>
                <c:pt idx="128297">
                  <c:v>43.548555901070998</c:v>
                </c:pt>
                <c:pt idx="128298">
                  <c:v>43.5486728281913</c:v>
                </c:pt>
                <c:pt idx="128299">
                  <c:v>43.548789754937403</c:v>
                </c:pt>
                <c:pt idx="128300">
                  <c:v>43.548906681309298</c:v>
                </c:pt>
                <c:pt idx="128301">
                  <c:v>43.5490236073068</c:v>
                </c:pt>
                <c:pt idx="128302">
                  <c:v>43.549140532930103</c:v>
                </c:pt>
                <c:pt idx="128303">
                  <c:v>43.549257458179099</c:v>
                </c:pt>
                <c:pt idx="128304">
                  <c:v>43.549374383053902</c:v>
                </c:pt>
                <c:pt idx="128305">
                  <c:v>43.549491307554398</c:v>
                </c:pt>
                <c:pt idx="128306">
                  <c:v>43.549608231680601</c:v>
                </c:pt>
                <c:pt idx="128307">
                  <c:v>43.549725155432498</c:v>
                </c:pt>
                <c:pt idx="128308">
                  <c:v>43.549842078810201</c:v>
                </c:pt>
                <c:pt idx="128309">
                  <c:v>43.549959001813697</c:v>
                </c:pt>
                <c:pt idx="128310">
                  <c:v>43.550075924442801</c:v>
                </c:pt>
                <c:pt idx="128311">
                  <c:v>43.550192846697698</c:v>
                </c:pt>
                <c:pt idx="128312">
                  <c:v>43.550309768578401</c:v>
                </c:pt>
                <c:pt idx="128313">
                  <c:v>43.550426690084798</c:v>
                </c:pt>
                <c:pt idx="128314">
                  <c:v>43.550543611216902</c:v>
                </c:pt>
                <c:pt idx="128315">
                  <c:v>43.550660531974799</c:v>
                </c:pt>
                <c:pt idx="128316">
                  <c:v>43.550777452358403</c:v>
                </c:pt>
                <c:pt idx="128317">
                  <c:v>43.5508943723678</c:v>
                </c:pt>
                <c:pt idx="128318">
                  <c:v>43.551011292002997</c:v>
                </c:pt>
                <c:pt idx="128319">
                  <c:v>43.551128211263901</c:v>
                </c:pt>
                <c:pt idx="128320">
                  <c:v>43.551245130150498</c:v>
                </c:pt>
                <c:pt idx="128321">
                  <c:v>43.551362048662902</c:v>
                </c:pt>
                <c:pt idx="128322">
                  <c:v>43.551478966801</c:v>
                </c:pt>
                <c:pt idx="128323">
                  <c:v>43.551595884564897</c:v>
                </c:pt>
                <c:pt idx="128324">
                  <c:v>43.551712801954601</c:v>
                </c:pt>
                <c:pt idx="128325">
                  <c:v>43.551829718969998</c:v>
                </c:pt>
                <c:pt idx="128326">
                  <c:v>43.551946635611202</c:v>
                </c:pt>
                <c:pt idx="128327">
                  <c:v>43.552063551878099</c:v>
                </c:pt>
                <c:pt idx="128328">
                  <c:v>43.552180467770803</c:v>
                </c:pt>
                <c:pt idx="128329">
                  <c:v>43.5522973832893</c:v>
                </c:pt>
                <c:pt idx="128330">
                  <c:v>43.552414298433497</c:v>
                </c:pt>
                <c:pt idx="128331">
                  <c:v>43.552531213203501</c:v>
                </c:pt>
                <c:pt idx="128332">
                  <c:v>43.552648127599198</c:v>
                </c:pt>
                <c:pt idx="128333">
                  <c:v>43.552765041620702</c:v>
                </c:pt>
                <c:pt idx="128334">
                  <c:v>43.552881955267999</c:v>
                </c:pt>
                <c:pt idx="128335">
                  <c:v>43.552998868541103</c:v>
                </c:pt>
                <c:pt idx="128336">
                  <c:v>43.553115781439899</c:v>
                </c:pt>
                <c:pt idx="128337">
                  <c:v>43.553232693964503</c:v>
                </c:pt>
                <c:pt idx="128338">
                  <c:v>43.553349606114899</c:v>
                </c:pt>
                <c:pt idx="128339">
                  <c:v>43.553466517891003</c:v>
                </c:pt>
                <c:pt idx="128340">
                  <c:v>43.553583429292999</c:v>
                </c:pt>
                <c:pt idx="128341">
                  <c:v>43.553700340320702</c:v>
                </c:pt>
                <c:pt idx="128342">
                  <c:v>43.553817250974099</c:v>
                </c:pt>
                <c:pt idx="128343">
                  <c:v>43.553934161253402</c:v>
                </c:pt>
                <c:pt idx="128344">
                  <c:v>43.554051071158398</c:v>
                </c:pt>
                <c:pt idx="128345">
                  <c:v>43.5541679806893</c:v>
                </c:pt>
                <c:pt idx="128346">
                  <c:v>43.554284889845903</c:v>
                </c:pt>
                <c:pt idx="128347">
                  <c:v>43.554401798628298</c:v>
                </c:pt>
                <c:pt idx="128348">
                  <c:v>43.554518707036401</c:v>
                </c:pt>
                <c:pt idx="128349">
                  <c:v>43.554635615070403</c:v>
                </c:pt>
                <c:pt idx="128350">
                  <c:v>43.554752522730098</c:v>
                </c:pt>
                <c:pt idx="128351">
                  <c:v>43.5548694300157</c:v>
                </c:pt>
                <c:pt idx="128352">
                  <c:v>43.554986336927001</c:v>
                </c:pt>
                <c:pt idx="128353">
                  <c:v>43.555103243464103</c:v>
                </c:pt>
                <c:pt idx="128354">
                  <c:v>43.555220149626997</c:v>
                </c:pt>
                <c:pt idx="128355">
                  <c:v>43.555337055415698</c:v>
                </c:pt>
                <c:pt idx="128356">
                  <c:v>43.555453960830199</c:v>
                </c:pt>
                <c:pt idx="128357">
                  <c:v>43.5555708658705</c:v>
                </c:pt>
                <c:pt idx="128358">
                  <c:v>43.555687770536601</c:v>
                </c:pt>
                <c:pt idx="128359">
                  <c:v>43.555804674828501</c:v>
                </c:pt>
                <c:pt idx="128360">
                  <c:v>43.555921578746201</c:v>
                </c:pt>
                <c:pt idx="128361">
                  <c:v>43.556038482289701</c:v>
                </c:pt>
                <c:pt idx="128362">
                  <c:v>43.556155385459</c:v>
                </c:pt>
                <c:pt idx="128363">
                  <c:v>43.5562722882541</c:v>
                </c:pt>
                <c:pt idx="128364">
                  <c:v>43.556389190674999</c:v>
                </c:pt>
                <c:pt idx="128365">
                  <c:v>43.556506092721698</c:v>
                </c:pt>
                <c:pt idx="128366">
                  <c:v>43.556622994394203</c:v>
                </c:pt>
                <c:pt idx="128367">
                  <c:v>43.556739895692601</c:v>
                </c:pt>
                <c:pt idx="128368">
                  <c:v>43.5568567966167</c:v>
                </c:pt>
                <c:pt idx="128369">
                  <c:v>43.556973697166598</c:v>
                </c:pt>
                <c:pt idx="128370">
                  <c:v>43.557090597342402</c:v>
                </c:pt>
                <c:pt idx="128371">
                  <c:v>43.557207497143999</c:v>
                </c:pt>
                <c:pt idx="128372">
                  <c:v>43.557324396571303</c:v>
                </c:pt>
                <c:pt idx="128373">
                  <c:v>43.5574412956245</c:v>
                </c:pt>
                <c:pt idx="128374">
                  <c:v>43.557558194303603</c:v>
                </c:pt>
                <c:pt idx="128375">
                  <c:v>43.557675092608399</c:v>
                </c:pt>
                <c:pt idx="128376">
                  <c:v>43.557791990539002</c:v>
                </c:pt>
                <c:pt idx="128377">
                  <c:v>43.557908888095497</c:v>
                </c:pt>
                <c:pt idx="128378">
                  <c:v>43.558025785277799</c:v>
                </c:pt>
                <c:pt idx="128379">
                  <c:v>43.558142682085901</c:v>
                </c:pt>
                <c:pt idx="128380">
                  <c:v>43.558259578519902</c:v>
                </c:pt>
                <c:pt idx="128381">
                  <c:v>43.558376474579603</c:v>
                </c:pt>
                <c:pt idx="128382">
                  <c:v>43.558493370265197</c:v>
                </c:pt>
                <c:pt idx="128383">
                  <c:v>43.558610265576696</c:v>
                </c:pt>
                <c:pt idx="128384">
                  <c:v>43.558727160513897</c:v>
                </c:pt>
                <c:pt idx="128385">
                  <c:v>43.558844055077003</c:v>
                </c:pt>
                <c:pt idx="128386">
                  <c:v>43.558960949265902</c:v>
                </c:pt>
                <c:pt idx="128387">
                  <c:v>43.559077843080601</c:v>
                </c:pt>
                <c:pt idx="128388">
                  <c:v>43.559194736521199</c:v>
                </c:pt>
                <c:pt idx="128389">
                  <c:v>43.559311629587597</c:v>
                </c:pt>
                <c:pt idx="128390">
                  <c:v>43.559428522279802</c:v>
                </c:pt>
                <c:pt idx="128391">
                  <c:v>43.559545414597899</c:v>
                </c:pt>
                <c:pt idx="128392">
                  <c:v>43.559662306541803</c:v>
                </c:pt>
                <c:pt idx="128393">
                  <c:v>43.559779198111599</c:v>
                </c:pt>
                <c:pt idx="128394">
                  <c:v>43.559896089307202</c:v>
                </c:pt>
                <c:pt idx="128395">
                  <c:v>43.560012980128597</c:v>
                </c:pt>
                <c:pt idx="128396">
                  <c:v>43.560129870575899</c:v>
                </c:pt>
                <c:pt idx="128397">
                  <c:v>43.560246760649001</c:v>
                </c:pt>
                <c:pt idx="128398">
                  <c:v>43.560363650348002</c:v>
                </c:pt>
                <c:pt idx="128399">
                  <c:v>43.560480539672803</c:v>
                </c:pt>
                <c:pt idx="128400">
                  <c:v>43.560597428623502</c:v>
                </c:pt>
                <c:pt idx="128401">
                  <c:v>43.560714317200002</c:v>
                </c:pt>
                <c:pt idx="128402">
                  <c:v>43.560831205402401</c:v>
                </c:pt>
                <c:pt idx="128403">
                  <c:v>43.5609480932306</c:v>
                </c:pt>
                <c:pt idx="128404">
                  <c:v>43.561064980684698</c:v>
                </c:pt>
                <c:pt idx="128405">
                  <c:v>43.561181867764603</c:v>
                </c:pt>
                <c:pt idx="128406">
                  <c:v>43.5612987544704</c:v>
                </c:pt>
                <c:pt idx="128407">
                  <c:v>43.561415640801997</c:v>
                </c:pt>
                <c:pt idx="128408">
                  <c:v>43.5615325267595</c:v>
                </c:pt>
                <c:pt idx="128409">
                  <c:v>43.561649412342803</c:v>
                </c:pt>
                <c:pt idx="128410">
                  <c:v>43.561766297551998</c:v>
                </c:pt>
                <c:pt idx="128411">
                  <c:v>43.561883182387099</c:v>
                </c:pt>
                <c:pt idx="128412">
                  <c:v>43.562000066848</c:v>
                </c:pt>
                <c:pt idx="128413">
                  <c:v>43.562116950934801</c:v>
                </c:pt>
                <c:pt idx="128414">
                  <c:v>43.5622338346475</c:v>
                </c:pt>
                <c:pt idx="128415">
                  <c:v>43.562350717986</c:v>
                </c:pt>
                <c:pt idx="128416">
                  <c:v>43.562467600950399</c:v>
                </c:pt>
                <c:pt idx="128417">
                  <c:v>43.562584483540697</c:v>
                </c:pt>
                <c:pt idx="128418">
                  <c:v>43.562701365756801</c:v>
                </c:pt>
                <c:pt idx="128419">
                  <c:v>43.562818247598798</c:v>
                </c:pt>
                <c:pt idx="128420">
                  <c:v>43.562935129066702</c:v>
                </c:pt>
                <c:pt idx="128421">
                  <c:v>43.563052010160398</c:v>
                </c:pt>
                <c:pt idx="128422">
                  <c:v>43.56316889088</c:v>
                </c:pt>
                <c:pt idx="128423">
                  <c:v>43.563285771225502</c:v>
                </c:pt>
                <c:pt idx="128424">
                  <c:v>43.563402651196903</c:v>
                </c:pt>
                <c:pt idx="128425">
                  <c:v>43.563519530794103</c:v>
                </c:pt>
                <c:pt idx="128426">
                  <c:v>43.563636410017303</c:v>
                </c:pt>
                <c:pt idx="128427">
                  <c:v>43.563753288866302</c:v>
                </c:pt>
                <c:pt idx="128428">
                  <c:v>43.5638701673412</c:v>
                </c:pt>
                <c:pt idx="128429">
                  <c:v>43.563987045441898</c:v>
                </c:pt>
                <c:pt idx="128430">
                  <c:v>43.564103923168602</c:v>
                </c:pt>
                <c:pt idx="128431">
                  <c:v>43.564220800521099</c:v>
                </c:pt>
                <c:pt idx="128432">
                  <c:v>43.564337677499502</c:v>
                </c:pt>
                <c:pt idx="128433">
                  <c:v>43.564454554103897</c:v>
                </c:pt>
                <c:pt idx="128434">
                  <c:v>43.564571430334098</c:v>
                </c:pt>
                <c:pt idx="128435">
                  <c:v>43.564688306190199</c:v>
                </c:pt>
                <c:pt idx="128436">
                  <c:v>43.564805181672099</c:v>
                </c:pt>
                <c:pt idx="128437">
                  <c:v>43.564922056779999</c:v>
                </c:pt>
                <c:pt idx="128438">
                  <c:v>43.565038931513797</c:v>
                </c:pt>
                <c:pt idx="128439">
                  <c:v>43.565155805873403</c:v>
                </c:pt>
                <c:pt idx="128440">
                  <c:v>43.565272679859</c:v>
                </c:pt>
                <c:pt idx="128441">
                  <c:v>43.565389553470403</c:v>
                </c:pt>
                <c:pt idx="128442">
                  <c:v>43.565506426707799</c:v>
                </c:pt>
                <c:pt idx="128443">
                  <c:v>43.565623299571001</c:v>
                </c:pt>
                <c:pt idx="128444">
                  <c:v>43.565740172060202</c:v>
                </c:pt>
                <c:pt idx="128445">
                  <c:v>43.565857044175203</c:v>
                </c:pt>
                <c:pt idx="128446">
                  <c:v>43.565973915916203</c:v>
                </c:pt>
                <c:pt idx="128447">
                  <c:v>43.566090787283002</c:v>
                </c:pt>
                <c:pt idx="128448">
                  <c:v>43.5662076582758</c:v>
                </c:pt>
                <c:pt idx="128449">
                  <c:v>43.566324528894498</c:v>
                </c:pt>
                <c:pt idx="128450">
                  <c:v>43.566441399139102</c:v>
                </c:pt>
                <c:pt idx="128451">
                  <c:v>43.566558269009498</c:v>
                </c:pt>
                <c:pt idx="128452">
                  <c:v>43.5666751385059</c:v>
                </c:pt>
                <c:pt idx="128453">
                  <c:v>43.566792007628202</c:v>
                </c:pt>
                <c:pt idx="128454">
                  <c:v>43.566908876376502</c:v>
                </c:pt>
                <c:pt idx="128455">
                  <c:v>43.567025744750602</c:v>
                </c:pt>
                <c:pt idx="128456">
                  <c:v>43.567142612750601</c:v>
                </c:pt>
                <c:pt idx="128457">
                  <c:v>43.567259480376599</c:v>
                </c:pt>
                <c:pt idx="128458">
                  <c:v>43.567376347628503</c:v>
                </c:pt>
                <c:pt idx="128459">
                  <c:v>43.5674932145063</c:v>
                </c:pt>
                <c:pt idx="128460">
                  <c:v>43.567610081010002</c:v>
                </c:pt>
                <c:pt idx="128461">
                  <c:v>43.567726947139597</c:v>
                </c:pt>
                <c:pt idx="128462">
                  <c:v>43.567843812895198</c:v>
                </c:pt>
                <c:pt idx="128463">
                  <c:v>43.567960678276698</c:v>
                </c:pt>
                <c:pt idx="128464">
                  <c:v>43.568077543284097</c:v>
                </c:pt>
                <c:pt idx="128465">
                  <c:v>43.568194407917403</c:v>
                </c:pt>
                <c:pt idx="128466">
                  <c:v>43.5683112721767</c:v>
                </c:pt>
                <c:pt idx="128467">
                  <c:v>43.568428136061897</c:v>
                </c:pt>
                <c:pt idx="128468">
                  <c:v>43.568544999573</c:v>
                </c:pt>
                <c:pt idx="128469">
                  <c:v>43.568661862710002</c:v>
                </c:pt>
                <c:pt idx="128470">
                  <c:v>43.568778725473003</c:v>
                </c:pt>
                <c:pt idx="128471">
                  <c:v>43.568895587861903</c:v>
                </c:pt>
                <c:pt idx="128472">
                  <c:v>43.569012449876801</c:v>
                </c:pt>
                <c:pt idx="128473">
                  <c:v>43.569129311517599</c:v>
                </c:pt>
                <c:pt idx="128474">
                  <c:v>43.569246172784297</c:v>
                </c:pt>
                <c:pt idx="128475">
                  <c:v>43.5693630336769</c:v>
                </c:pt>
                <c:pt idx="128476">
                  <c:v>43.569479894195503</c:v>
                </c:pt>
                <c:pt idx="128477">
                  <c:v>43.569596754340097</c:v>
                </c:pt>
                <c:pt idx="128478">
                  <c:v>43.569713614110498</c:v>
                </c:pt>
                <c:pt idx="128479">
                  <c:v>43.569830473506997</c:v>
                </c:pt>
                <c:pt idx="128480">
                  <c:v>43.569947332529303</c:v>
                </c:pt>
                <c:pt idx="128481">
                  <c:v>43.5700641911776</c:v>
                </c:pt>
                <c:pt idx="128482">
                  <c:v>43.570181049451897</c:v>
                </c:pt>
                <c:pt idx="128483">
                  <c:v>43.570297907352099</c:v>
                </c:pt>
                <c:pt idx="128484">
                  <c:v>43.570414764878201</c:v>
                </c:pt>
                <c:pt idx="128485">
                  <c:v>43.570531622030302</c:v>
                </c:pt>
                <c:pt idx="128486">
                  <c:v>43.570648478808401</c:v>
                </c:pt>
                <c:pt idx="128487">
                  <c:v>43.5707653352124</c:v>
                </c:pt>
                <c:pt idx="128488">
                  <c:v>43.570882191242298</c:v>
                </c:pt>
                <c:pt idx="128489">
                  <c:v>43.570999046898201</c:v>
                </c:pt>
                <c:pt idx="128490">
                  <c:v>43.571115902180097</c:v>
                </c:pt>
                <c:pt idx="128491">
                  <c:v>43.571232757087898</c:v>
                </c:pt>
                <c:pt idx="128492">
                  <c:v>43.571349611621699</c:v>
                </c:pt>
                <c:pt idx="128493">
                  <c:v>43.571466465781398</c:v>
                </c:pt>
                <c:pt idx="128494">
                  <c:v>43.571583319567097</c:v>
                </c:pt>
                <c:pt idx="128495">
                  <c:v>43.571700172978801</c:v>
                </c:pt>
                <c:pt idx="128496">
                  <c:v>43.571817026016397</c:v>
                </c:pt>
                <c:pt idx="128497">
                  <c:v>43.571933878679999</c:v>
                </c:pt>
                <c:pt idx="128498">
                  <c:v>43.572050730969501</c:v>
                </c:pt>
                <c:pt idx="128499">
                  <c:v>43.572167582885001</c:v>
                </c:pt>
                <c:pt idx="128500">
                  <c:v>43.5722844344265</c:v>
                </c:pt>
                <c:pt idx="128501">
                  <c:v>43.572401285593997</c:v>
                </c:pt>
                <c:pt idx="128502">
                  <c:v>43.572518136387401</c:v>
                </c:pt>
                <c:pt idx="128503">
                  <c:v>43.572634986806797</c:v>
                </c:pt>
                <c:pt idx="128504">
                  <c:v>43.572751836852099</c:v>
                </c:pt>
                <c:pt idx="128505">
                  <c:v>43.572868686523499</c:v>
                </c:pt>
                <c:pt idx="128506">
                  <c:v>43.572985535820798</c:v>
                </c:pt>
                <c:pt idx="128507">
                  <c:v>43.573102384744097</c:v>
                </c:pt>
                <c:pt idx="128508">
                  <c:v>43.573219233293301</c:v>
                </c:pt>
                <c:pt idx="128509">
                  <c:v>43.573336081468597</c:v>
                </c:pt>
                <c:pt idx="128510">
                  <c:v>43.573452929269799</c:v>
                </c:pt>
                <c:pt idx="128511">
                  <c:v>43.573569776696999</c:v>
                </c:pt>
                <c:pt idx="128512">
                  <c:v>43.573686623750199</c:v>
                </c:pt>
                <c:pt idx="128513">
                  <c:v>43.573803470429397</c:v>
                </c:pt>
                <c:pt idx="128514">
                  <c:v>43.573920316734501</c:v>
                </c:pt>
                <c:pt idx="128515">
                  <c:v>43.574037162665597</c:v>
                </c:pt>
                <c:pt idx="128516">
                  <c:v>43.574154008222798</c:v>
                </c:pt>
                <c:pt idx="128517">
                  <c:v>43.574270853405899</c:v>
                </c:pt>
                <c:pt idx="128518">
                  <c:v>43.574387698214998</c:v>
                </c:pt>
                <c:pt idx="128519">
                  <c:v>43.574504542650097</c:v>
                </c:pt>
                <c:pt idx="128520">
                  <c:v>43.574621386711101</c:v>
                </c:pt>
                <c:pt idx="128521">
                  <c:v>43.574738230398196</c:v>
                </c:pt>
                <c:pt idx="128522">
                  <c:v>43.574855073711298</c:v>
                </c:pt>
                <c:pt idx="128523">
                  <c:v>43.574971916650298</c:v>
                </c:pt>
                <c:pt idx="128524">
                  <c:v>43.575088759215397</c:v>
                </c:pt>
                <c:pt idx="128525">
                  <c:v>43.575205601406502</c:v>
                </c:pt>
                <c:pt idx="128526">
                  <c:v>43.575322443223499</c:v>
                </c:pt>
                <c:pt idx="128527">
                  <c:v>43.575439284666601</c:v>
                </c:pt>
                <c:pt idx="128528">
                  <c:v>43.575556125735602</c:v>
                </c:pt>
                <c:pt idx="128529">
                  <c:v>43.575672966430702</c:v>
                </c:pt>
                <c:pt idx="128530">
                  <c:v>43.5757898067517</c:v>
                </c:pt>
                <c:pt idx="128531">
                  <c:v>43.575906646698797</c:v>
                </c:pt>
                <c:pt idx="128532">
                  <c:v>43.5760234862719</c:v>
                </c:pt>
                <c:pt idx="128533">
                  <c:v>43.576140325471002</c:v>
                </c:pt>
                <c:pt idx="128534">
                  <c:v>43.576257164296003</c:v>
                </c:pt>
                <c:pt idx="128535">
                  <c:v>43.576374002747102</c:v>
                </c:pt>
                <c:pt idx="128536">
                  <c:v>43.576490840824299</c:v>
                </c:pt>
                <c:pt idx="128537">
                  <c:v>43.576607678527402</c:v>
                </c:pt>
                <c:pt idx="128538">
                  <c:v>43.576724515856498</c:v>
                </c:pt>
                <c:pt idx="128539">
                  <c:v>43.576841352811599</c:v>
                </c:pt>
                <c:pt idx="128540">
                  <c:v>43.576958189392798</c:v>
                </c:pt>
                <c:pt idx="128541">
                  <c:v>43.577075025600003</c:v>
                </c:pt>
                <c:pt idx="128542">
                  <c:v>43.577191861433199</c:v>
                </c:pt>
                <c:pt idx="128543">
                  <c:v>43.577308696892402</c:v>
                </c:pt>
                <c:pt idx="128544">
                  <c:v>43.577425531977603</c:v>
                </c:pt>
                <c:pt idx="128545">
                  <c:v>43.577542366688903</c:v>
                </c:pt>
                <c:pt idx="128546">
                  <c:v>43.577659201026201</c:v>
                </c:pt>
                <c:pt idx="128547">
                  <c:v>43.577776034989498</c:v>
                </c:pt>
                <c:pt idx="128548">
                  <c:v>43.5778928685788</c:v>
                </c:pt>
                <c:pt idx="128549">
                  <c:v>43.578009701794102</c:v>
                </c:pt>
                <c:pt idx="128550">
                  <c:v>43.578126534635501</c:v>
                </c:pt>
                <c:pt idx="128551">
                  <c:v>43.5782433671029</c:v>
                </c:pt>
                <c:pt idx="128552">
                  <c:v>43.578360199196403</c:v>
                </c:pt>
                <c:pt idx="128553">
                  <c:v>43.578477030915799</c:v>
                </c:pt>
                <c:pt idx="128554">
                  <c:v>43.5785938622613</c:v>
                </c:pt>
                <c:pt idx="128555">
                  <c:v>43.5787106932329</c:v>
                </c:pt>
                <c:pt idx="128556">
                  <c:v>43.578827523830398</c:v>
                </c:pt>
                <c:pt idx="128557">
                  <c:v>43.578944354054002</c:v>
                </c:pt>
                <c:pt idx="128558">
                  <c:v>43.579061183903697</c:v>
                </c:pt>
                <c:pt idx="128559">
                  <c:v>43.579178013379398</c:v>
                </c:pt>
                <c:pt idx="128560">
                  <c:v>43.579294842481097</c:v>
                </c:pt>
                <c:pt idx="128561">
                  <c:v>43.579411671208803</c:v>
                </c:pt>
                <c:pt idx="128562">
                  <c:v>43.579528499562599</c:v>
                </c:pt>
                <c:pt idx="128563">
                  <c:v>43.579645327542501</c:v>
                </c:pt>
                <c:pt idx="128564">
                  <c:v>43.579762155148401</c:v>
                </c:pt>
                <c:pt idx="128565">
                  <c:v>43.579878982380301</c:v>
                </c:pt>
                <c:pt idx="128566">
                  <c:v>43.579995809238298</c:v>
                </c:pt>
                <c:pt idx="128567">
                  <c:v>43.580112635722301</c:v>
                </c:pt>
                <c:pt idx="128568">
                  <c:v>43.580229461832403</c:v>
                </c:pt>
                <c:pt idx="128569">
                  <c:v>43.580346287568503</c:v>
                </c:pt>
                <c:pt idx="128570">
                  <c:v>43.580463112930701</c:v>
                </c:pt>
                <c:pt idx="128571">
                  <c:v>43.580579937918898</c:v>
                </c:pt>
                <c:pt idx="128572">
                  <c:v>43.580696762533201</c:v>
                </c:pt>
                <c:pt idx="128573">
                  <c:v>43.580813586773502</c:v>
                </c:pt>
                <c:pt idx="128574">
                  <c:v>43.580930410639901</c:v>
                </c:pt>
                <c:pt idx="128575">
                  <c:v>43.581047234132399</c:v>
                </c:pt>
                <c:pt idx="128576">
                  <c:v>43.581164057250902</c:v>
                </c:pt>
                <c:pt idx="128577">
                  <c:v>43.581280879995496</c:v>
                </c:pt>
                <c:pt idx="128578">
                  <c:v>43.581397702366097</c:v>
                </c:pt>
                <c:pt idx="128579">
                  <c:v>43.581514524362802</c:v>
                </c:pt>
                <c:pt idx="128580">
                  <c:v>43.5816313459855</c:v>
                </c:pt>
                <c:pt idx="128581">
                  <c:v>43.581748167234302</c:v>
                </c:pt>
                <c:pt idx="128582">
                  <c:v>43.581864988109203</c:v>
                </c:pt>
                <c:pt idx="128583">
                  <c:v>43.581981808610202</c:v>
                </c:pt>
                <c:pt idx="128584">
                  <c:v>43.582098628737199</c:v>
                </c:pt>
                <c:pt idx="128585">
                  <c:v>43.582215448490302</c:v>
                </c:pt>
                <c:pt idx="128586">
                  <c:v>43.582332267869397</c:v>
                </c:pt>
                <c:pt idx="128587">
                  <c:v>43.582449086874703</c:v>
                </c:pt>
                <c:pt idx="128588">
                  <c:v>43.582565905506002</c:v>
                </c:pt>
                <c:pt idx="128589">
                  <c:v>43.582682723763398</c:v>
                </c:pt>
                <c:pt idx="128590">
                  <c:v>43.5827995416468</c:v>
                </c:pt>
                <c:pt idx="128591">
                  <c:v>43.5829163591563</c:v>
                </c:pt>
                <c:pt idx="128592">
                  <c:v>43.583033176291899</c:v>
                </c:pt>
                <c:pt idx="128593">
                  <c:v>43.583149993053603</c:v>
                </c:pt>
                <c:pt idx="128594">
                  <c:v>43.583266809441398</c:v>
                </c:pt>
                <c:pt idx="128595">
                  <c:v>43.583383625455198</c:v>
                </c:pt>
                <c:pt idx="128596">
                  <c:v>43.583500441095197</c:v>
                </c:pt>
                <c:pt idx="128597">
                  <c:v>43.583617256361201</c:v>
                </c:pt>
                <c:pt idx="128598">
                  <c:v>43.583734071253303</c:v>
                </c:pt>
                <c:pt idx="128599">
                  <c:v>43.583850885771497</c:v>
                </c:pt>
                <c:pt idx="128600">
                  <c:v>43.583967699915704</c:v>
                </c:pt>
                <c:pt idx="128601">
                  <c:v>43.584084513686101</c:v>
                </c:pt>
                <c:pt idx="128602">
                  <c:v>43.584201327082503</c:v>
                </c:pt>
                <c:pt idx="128603">
                  <c:v>43.584318140105097</c:v>
                </c:pt>
                <c:pt idx="128604">
                  <c:v>43.584434952753703</c:v>
                </c:pt>
                <c:pt idx="128605">
                  <c:v>43.584551765028401</c:v>
                </c:pt>
                <c:pt idx="128606">
                  <c:v>43.584668576929197</c:v>
                </c:pt>
                <c:pt idx="128607">
                  <c:v>43.584785388456197</c:v>
                </c:pt>
                <c:pt idx="128608">
                  <c:v>43.584902199609203</c:v>
                </c:pt>
                <c:pt idx="128609">
                  <c:v>43.585019010388301</c:v>
                </c:pt>
                <c:pt idx="128610">
                  <c:v>43.585135820793496</c:v>
                </c:pt>
                <c:pt idx="128611">
                  <c:v>43.585252630824797</c:v>
                </c:pt>
                <c:pt idx="128612">
                  <c:v>43.585369440482197</c:v>
                </c:pt>
                <c:pt idx="128613">
                  <c:v>43.585486249765701</c:v>
                </c:pt>
                <c:pt idx="128614">
                  <c:v>43.585603058675296</c:v>
                </c:pt>
                <c:pt idx="128615">
                  <c:v>43.585719867210997</c:v>
                </c:pt>
                <c:pt idx="128616">
                  <c:v>43.585836675372903</c:v>
                </c:pt>
                <c:pt idx="128617">
                  <c:v>43.5859534831608</c:v>
                </c:pt>
                <c:pt idx="128618">
                  <c:v>43.586070290574803</c:v>
                </c:pt>
                <c:pt idx="128619">
                  <c:v>43.586187097615003</c:v>
                </c:pt>
                <c:pt idx="128620">
                  <c:v>43.586303904281301</c:v>
                </c:pt>
                <c:pt idx="128621">
                  <c:v>43.586420710573599</c:v>
                </c:pt>
                <c:pt idx="128622">
                  <c:v>43.586537516492101</c:v>
                </c:pt>
                <c:pt idx="128623">
                  <c:v>43.586654322036701</c:v>
                </c:pt>
                <c:pt idx="128624">
                  <c:v>43.586771127207498</c:v>
                </c:pt>
                <c:pt idx="128625">
                  <c:v>43.586887932004302</c:v>
                </c:pt>
                <c:pt idx="128626">
                  <c:v>43.587004736427197</c:v>
                </c:pt>
                <c:pt idx="128627">
                  <c:v>43.587121540476303</c:v>
                </c:pt>
                <c:pt idx="128628">
                  <c:v>43.587238344151501</c:v>
                </c:pt>
                <c:pt idx="128629">
                  <c:v>43.587355147452797</c:v>
                </c:pt>
                <c:pt idx="128630">
                  <c:v>43.587471950380298</c:v>
                </c:pt>
                <c:pt idx="128631">
                  <c:v>43.587588752933797</c:v>
                </c:pt>
                <c:pt idx="128632">
                  <c:v>43.587705555113502</c:v>
                </c:pt>
                <c:pt idx="128633">
                  <c:v>43.587822356919403</c:v>
                </c:pt>
                <c:pt idx="128634">
                  <c:v>43.587939158351297</c:v>
                </c:pt>
                <c:pt idx="128635">
                  <c:v>43.588055959409402</c:v>
                </c:pt>
                <c:pt idx="128636">
                  <c:v>43.588172760093599</c:v>
                </c:pt>
                <c:pt idx="128637">
                  <c:v>43.588289560403901</c:v>
                </c:pt>
                <c:pt idx="128638">
                  <c:v>43.5884063603404</c:v>
                </c:pt>
                <c:pt idx="128639">
                  <c:v>43.588523159902998</c:v>
                </c:pt>
                <c:pt idx="128640">
                  <c:v>43.588639959091701</c:v>
                </c:pt>
                <c:pt idx="128641">
                  <c:v>43.588756757906602</c:v>
                </c:pt>
                <c:pt idx="128642">
                  <c:v>43.5888735563476</c:v>
                </c:pt>
                <c:pt idx="128643">
                  <c:v>43.588990354414697</c:v>
                </c:pt>
                <c:pt idx="128644">
                  <c:v>43.589107152107999</c:v>
                </c:pt>
                <c:pt idx="128645">
                  <c:v>43.589223949427499</c:v>
                </c:pt>
                <c:pt idx="128646">
                  <c:v>43.589340746372997</c:v>
                </c:pt>
                <c:pt idx="128647">
                  <c:v>43.5894575429447</c:v>
                </c:pt>
                <c:pt idx="128648">
                  <c:v>43.589574339142601</c:v>
                </c:pt>
                <c:pt idx="128649">
                  <c:v>43.5896911349666</c:v>
                </c:pt>
                <c:pt idx="128650">
                  <c:v>43.589807930416796</c:v>
                </c:pt>
                <c:pt idx="128651">
                  <c:v>43.589924725493098</c:v>
                </c:pt>
                <c:pt idx="128652">
                  <c:v>43.590041520195498</c:v>
                </c:pt>
                <c:pt idx="128653">
                  <c:v>43.590158314524103</c:v>
                </c:pt>
                <c:pt idx="128654">
                  <c:v>43.590275108478899</c:v>
                </c:pt>
                <c:pt idx="128655">
                  <c:v>43.5903919020598</c:v>
                </c:pt>
                <c:pt idx="128656">
                  <c:v>43.590508695266799</c:v>
                </c:pt>
                <c:pt idx="128657">
                  <c:v>43.590625488100002</c:v>
                </c:pt>
                <c:pt idx="128658">
                  <c:v>43.590742280559397</c:v>
                </c:pt>
                <c:pt idx="128659">
                  <c:v>43.590859072644903</c:v>
                </c:pt>
                <c:pt idx="128660">
                  <c:v>43.590975864356601</c:v>
                </c:pt>
                <c:pt idx="128661">
                  <c:v>43.591092655694503</c:v>
                </c:pt>
                <c:pt idx="128662">
                  <c:v>43.591209446658503</c:v>
                </c:pt>
                <c:pt idx="128663">
                  <c:v>43.591326237248701</c:v>
                </c:pt>
                <c:pt idx="128664">
                  <c:v>43.591443027464997</c:v>
                </c:pt>
                <c:pt idx="128665">
                  <c:v>43.591559817307498</c:v>
                </c:pt>
                <c:pt idx="128666">
                  <c:v>43.591676606776197</c:v>
                </c:pt>
                <c:pt idx="128667">
                  <c:v>43.591793395871001</c:v>
                </c:pt>
                <c:pt idx="128668">
                  <c:v>43.591910184592003</c:v>
                </c:pt>
                <c:pt idx="128669">
                  <c:v>43.592026972939202</c:v>
                </c:pt>
                <c:pt idx="128670">
                  <c:v>43.592143760912499</c:v>
                </c:pt>
                <c:pt idx="128671">
                  <c:v>43.592260548512002</c:v>
                </c:pt>
                <c:pt idx="128672">
                  <c:v>43.592377335737702</c:v>
                </c:pt>
                <c:pt idx="128673">
                  <c:v>43.592494122589599</c:v>
                </c:pt>
                <c:pt idx="128674">
                  <c:v>43.592610909067602</c:v>
                </c:pt>
                <c:pt idx="128675">
                  <c:v>43.592727695171803</c:v>
                </c:pt>
                <c:pt idx="128676">
                  <c:v>43.592844480902201</c:v>
                </c:pt>
                <c:pt idx="128677">
                  <c:v>43.592961266258797</c:v>
                </c:pt>
                <c:pt idx="128678">
                  <c:v>43.593078051241598</c:v>
                </c:pt>
                <c:pt idx="128679">
                  <c:v>43.593194835850497</c:v>
                </c:pt>
                <c:pt idx="128680">
                  <c:v>43.593311620085601</c:v>
                </c:pt>
                <c:pt idx="128681">
                  <c:v>43.593428403946902</c:v>
                </c:pt>
                <c:pt idx="128682">
                  <c:v>43.593545187434401</c:v>
                </c:pt>
                <c:pt idx="128683">
                  <c:v>43.593661970548098</c:v>
                </c:pt>
                <c:pt idx="128684">
                  <c:v>43.5937787532879</c:v>
                </c:pt>
                <c:pt idx="128685">
                  <c:v>43.593895535653999</c:v>
                </c:pt>
                <c:pt idx="128686">
                  <c:v>43.594012317646197</c:v>
                </c:pt>
                <c:pt idx="128687">
                  <c:v>43.594129099264698</c:v>
                </c:pt>
                <c:pt idx="128688">
                  <c:v>43.594245880509298</c:v>
                </c:pt>
                <c:pt idx="128689">
                  <c:v>43.594362661380103</c:v>
                </c:pt>
                <c:pt idx="128690">
                  <c:v>43.594479441877098</c:v>
                </c:pt>
                <c:pt idx="128691">
                  <c:v>43.594596222000298</c:v>
                </c:pt>
                <c:pt idx="128692">
                  <c:v>43.594713001749703</c:v>
                </c:pt>
                <c:pt idx="128693">
                  <c:v>43.594829781125298</c:v>
                </c:pt>
                <c:pt idx="128694">
                  <c:v>43.594946560127099</c:v>
                </c:pt>
                <c:pt idx="128695">
                  <c:v>43.595063338755097</c:v>
                </c:pt>
                <c:pt idx="128696">
                  <c:v>43.595180117009299</c:v>
                </c:pt>
                <c:pt idx="128697">
                  <c:v>43.5952968948897</c:v>
                </c:pt>
                <c:pt idx="128698">
                  <c:v>43.595413672396397</c:v>
                </c:pt>
                <c:pt idx="128699">
                  <c:v>43.5955304495292</c:v>
                </c:pt>
                <c:pt idx="128700">
                  <c:v>43.5956472262882</c:v>
                </c:pt>
                <c:pt idx="128701">
                  <c:v>43.595764002673398</c:v>
                </c:pt>
                <c:pt idx="128702">
                  <c:v>43.595880778684901</c:v>
                </c:pt>
                <c:pt idx="128703">
                  <c:v>43.595997554322501</c:v>
                </c:pt>
                <c:pt idx="128704">
                  <c:v>43.596114329586399</c:v>
                </c:pt>
                <c:pt idx="128705">
                  <c:v>43.596231104476502</c:v>
                </c:pt>
                <c:pt idx="128706">
                  <c:v>43.596347878992802</c:v>
                </c:pt>
                <c:pt idx="128707">
                  <c:v>43.5964646531353</c:v>
                </c:pt>
                <c:pt idx="128708">
                  <c:v>43.596581426904002</c:v>
                </c:pt>
                <c:pt idx="128709">
                  <c:v>43.596698200298903</c:v>
                </c:pt>
                <c:pt idx="128710">
                  <c:v>43.5968149733201</c:v>
                </c:pt>
                <c:pt idx="128711">
                  <c:v>43.596931745967503</c:v>
                </c:pt>
                <c:pt idx="128712">
                  <c:v>43.597048518241102</c:v>
                </c:pt>
                <c:pt idx="128713">
                  <c:v>43.5971652901409</c:v>
                </c:pt>
                <c:pt idx="128714">
                  <c:v>43.597282061667002</c:v>
                </c:pt>
                <c:pt idx="128715">
                  <c:v>43.597398832819202</c:v>
                </c:pt>
                <c:pt idx="128716">
                  <c:v>43.597515603597699</c:v>
                </c:pt>
                <c:pt idx="128717">
                  <c:v>43.597632374002501</c:v>
                </c:pt>
                <c:pt idx="128718">
                  <c:v>43.597749144033401</c:v>
                </c:pt>
                <c:pt idx="128719">
                  <c:v>43.597865913690597</c:v>
                </c:pt>
                <c:pt idx="128720">
                  <c:v>43.597982682973999</c:v>
                </c:pt>
                <c:pt idx="128721">
                  <c:v>43.598099451883698</c:v>
                </c:pt>
                <c:pt idx="128722">
                  <c:v>43.598216220419502</c:v>
                </c:pt>
                <c:pt idx="128723">
                  <c:v>43.598332988581603</c:v>
                </c:pt>
                <c:pt idx="128724">
                  <c:v>43.598449756370002</c:v>
                </c:pt>
                <c:pt idx="128725">
                  <c:v>43.598566523784598</c:v>
                </c:pt>
                <c:pt idx="128726">
                  <c:v>43.598683290825399</c:v>
                </c:pt>
                <c:pt idx="128727">
                  <c:v>43.598800057492497</c:v>
                </c:pt>
                <c:pt idx="128728">
                  <c:v>43.5989168237858</c:v>
                </c:pt>
                <c:pt idx="128729">
                  <c:v>43.5990335897053</c:v>
                </c:pt>
                <c:pt idx="128730">
                  <c:v>43.599150355251098</c:v>
                </c:pt>
                <c:pt idx="128731">
                  <c:v>43.5992671204231</c:v>
                </c:pt>
                <c:pt idx="128732">
                  <c:v>43.5993838852214</c:v>
                </c:pt>
                <c:pt idx="128733">
                  <c:v>43.599500649645897</c:v>
                </c:pt>
                <c:pt idx="128734">
                  <c:v>43.599617413696699</c:v>
                </c:pt>
                <c:pt idx="128735">
                  <c:v>43.599734177373698</c:v>
                </c:pt>
                <c:pt idx="128736">
                  <c:v>43.599850940677001</c:v>
                </c:pt>
                <c:pt idx="128737">
                  <c:v>43.599967703606502</c:v>
                </c:pt>
                <c:pt idx="128738">
                  <c:v>43.600084466162301</c:v>
                </c:pt>
                <c:pt idx="128739">
                  <c:v>43.600201228344297</c:v>
                </c:pt>
                <c:pt idx="128740">
                  <c:v>43.600317990152597</c:v>
                </c:pt>
                <c:pt idx="128741">
                  <c:v>43.600434751587102</c:v>
                </c:pt>
                <c:pt idx="128742">
                  <c:v>43.600551512647897</c:v>
                </c:pt>
                <c:pt idx="128743">
                  <c:v>43.600668273335003</c:v>
                </c:pt>
                <c:pt idx="128744">
                  <c:v>43.6007850336483</c:v>
                </c:pt>
                <c:pt idx="128745">
                  <c:v>43.600901793587802</c:v>
                </c:pt>
                <c:pt idx="128746">
                  <c:v>43.6010185531537</c:v>
                </c:pt>
                <c:pt idx="128747">
                  <c:v>43.601135312345797</c:v>
                </c:pt>
                <c:pt idx="128748">
                  <c:v>43.601252071164097</c:v>
                </c:pt>
                <c:pt idx="128749">
                  <c:v>43.601368829608802</c:v>
                </c:pt>
                <c:pt idx="128750">
                  <c:v>43.601485587679697</c:v>
                </c:pt>
                <c:pt idx="128751">
                  <c:v>43.601602345376797</c:v>
                </c:pt>
                <c:pt idx="128752">
                  <c:v>43.601719102700201</c:v>
                </c:pt>
                <c:pt idx="128753">
                  <c:v>43.601835859649903</c:v>
                </c:pt>
                <c:pt idx="128754">
                  <c:v>43.601952616225901</c:v>
                </c:pt>
                <c:pt idx="128755">
                  <c:v>43.602069372428197</c:v>
                </c:pt>
                <c:pt idx="128756">
                  <c:v>43.602186128256697</c:v>
                </c:pt>
                <c:pt idx="128757">
                  <c:v>43.602302883711502</c:v>
                </c:pt>
                <c:pt idx="128758">
                  <c:v>43.602419638792497</c:v>
                </c:pt>
                <c:pt idx="128759">
                  <c:v>43.602536393499904</c:v>
                </c:pt>
                <c:pt idx="128760">
                  <c:v>43.6026531478335</c:v>
                </c:pt>
                <c:pt idx="128761">
                  <c:v>43.602769901793401</c:v>
                </c:pt>
                <c:pt idx="128762">
                  <c:v>43.602886655379599</c:v>
                </c:pt>
                <c:pt idx="128763">
                  <c:v>43.603003408592102</c:v>
                </c:pt>
                <c:pt idx="128764">
                  <c:v>43.603120161430802</c:v>
                </c:pt>
                <c:pt idx="128765">
                  <c:v>43.603236913895799</c:v>
                </c:pt>
                <c:pt idx="128766">
                  <c:v>43.6033536659872</c:v>
                </c:pt>
                <c:pt idx="128767">
                  <c:v>43.603470417704798</c:v>
                </c:pt>
                <c:pt idx="128768">
                  <c:v>43.603587169048701</c:v>
                </c:pt>
                <c:pt idx="128769">
                  <c:v>43.603703920018901</c:v>
                </c:pt>
                <c:pt idx="128770">
                  <c:v>43.603820670615299</c:v>
                </c:pt>
                <c:pt idx="128771">
                  <c:v>43.603937420838101</c:v>
                </c:pt>
                <c:pt idx="128772">
                  <c:v>43.604054170687199</c:v>
                </c:pt>
                <c:pt idx="128773">
                  <c:v>43.604170920162503</c:v>
                </c:pt>
                <c:pt idx="128774">
                  <c:v>43.604287669264203</c:v>
                </c:pt>
                <c:pt idx="128775">
                  <c:v>43.6044044179921</c:v>
                </c:pt>
                <c:pt idx="128776">
                  <c:v>43.604521166346302</c:v>
                </c:pt>
                <c:pt idx="128777">
                  <c:v>43.604637914326901</c:v>
                </c:pt>
                <c:pt idx="128778">
                  <c:v>43.604754661933697</c:v>
                </c:pt>
                <c:pt idx="128779">
                  <c:v>43.604871409166897</c:v>
                </c:pt>
                <c:pt idx="128780">
                  <c:v>43.604988156026302</c:v>
                </c:pt>
                <c:pt idx="128781">
                  <c:v>43.605104902512103</c:v>
                </c:pt>
                <c:pt idx="128782">
                  <c:v>43.605221648624102</c:v>
                </c:pt>
                <c:pt idx="128783">
                  <c:v>43.605338394362498</c:v>
                </c:pt>
                <c:pt idx="128784">
                  <c:v>43.605455139727198</c:v>
                </c:pt>
                <c:pt idx="128785">
                  <c:v>43.605571884718103</c:v>
                </c:pt>
                <c:pt idx="128786">
                  <c:v>43.605688629335397</c:v>
                </c:pt>
                <c:pt idx="128787">
                  <c:v>43.605805373579003</c:v>
                </c:pt>
                <c:pt idx="128788">
                  <c:v>43.605922117448898</c:v>
                </c:pt>
                <c:pt idx="128789">
                  <c:v>43.606038860945198</c:v>
                </c:pt>
                <c:pt idx="128790">
                  <c:v>43.606155604067702</c:v>
                </c:pt>
                <c:pt idx="128791">
                  <c:v>43.606272346816603</c:v>
                </c:pt>
                <c:pt idx="128792">
                  <c:v>43.606389089191701</c:v>
                </c:pt>
                <c:pt idx="128793">
                  <c:v>43.606505831193203</c:v>
                </c:pt>
                <c:pt idx="128794">
                  <c:v>43.606622572821003</c:v>
                </c:pt>
                <c:pt idx="128795">
                  <c:v>43.606739314075099</c:v>
                </c:pt>
                <c:pt idx="128796">
                  <c:v>43.6068560549556</c:v>
                </c:pt>
                <c:pt idx="128797">
                  <c:v>43.606972795462397</c:v>
                </c:pt>
                <c:pt idx="128798">
                  <c:v>43.607089535595499</c:v>
                </c:pt>
                <c:pt idx="128799">
                  <c:v>43.607206275354898</c:v>
                </c:pt>
                <c:pt idx="128800">
                  <c:v>43.607323014740601</c:v>
                </c:pt>
                <c:pt idx="128801">
                  <c:v>43.607439753752701</c:v>
                </c:pt>
                <c:pt idx="128802">
                  <c:v>43.607556492391097</c:v>
                </c:pt>
                <c:pt idx="128803">
                  <c:v>43.607673230655799</c:v>
                </c:pt>
                <c:pt idx="128804">
                  <c:v>43.607789968546903</c:v>
                </c:pt>
                <c:pt idx="128805">
                  <c:v>43.607906706064298</c:v>
                </c:pt>
                <c:pt idx="128806">
                  <c:v>43.608023443207998</c:v>
                </c:pt>
                <c:pt idx="128807">
                  <c:v>43.608140179978101</c:v>
                </c:pt>
                <c:pt idx="128808">
                  <c:v>43.608256916374501</c:v>
                </c:pt>
                <c:pt idx="128809">
                  <c:v>43.608373652397297</c:v>
                </c:pt>
                <c:pt idx="128810">
                  <c:v>43.608490388046299</c:v>
                </c:pt>
                <c:pt idx="128811">
                  <c:v>43.608607123321796</c:v>
                </c:pt>
                <c:pt idx="128812">
                  <c:v>43.608723858223499</c:v>
                </c:pt>
                <c:pt idx="128813">
                  <c:v>43.608840592751598</c:v>
                </c:pt>
                <c:pt idx="128814">
                  <c:v>43.608957326906001</c:v>
                </c:pt>
                <c:pt idx="128815">
                  <c:v>43.609074060686801</c:v>
                </c:pt>
                <c:pt idx="128816">
                  <c:v>43.609190794093998</c:v>
                </c:pt>
                <c:pt idx="128817">
                  <c:v>43.609307527127498</c:v>
                </c:pt>
                <c:pt idx="128818">
                  <c:v>43.609424259787303</c:v>
                </c:pt>
                <c:pt idx="128819">
                  <c:v>43.609540992073498</c:v>
                </c:pt>
                <c:pt idx="128820">
                  <c:v>43.609657723985997</c:v>
                </c:pt>
                <c:pt idx="128821">
                  <c:v>43.609774455524899</c:v>
                </c:pt>
                <c:pt idx="128822">
                  <c:v>43.609891186690099</c:v>
                </c:pt>
                <c:pt idx="128823">
                  <c:v>43.610007917481703</c:v>
                </c:pt>
                <c:pt idx="128824">
                  <c:v>43.610124647899603</c:v>
                </c:pt>
                <c:pt idx="128825">
                  <c:v>43.6102413779439</c:v>
                </c:pt>
                <c:pt idx="128826">
                  <c:v>43.610358107614601</c:v>
                </c:pt>
                <c:pt idx="128827">
                  <c:v>43.6104748369116</c:v>
                </c:pt>
                <c:pt idx="128828">
                  <c:v>43.610591565835001</c:v>
                </c:pt>
                <c:pt idx="128829">
                  <c:v>43.6107082943847</c:v>
                </c:pt>
                <c:pt idx="128830">
                  <c:v>43.610825022560803</c:v>
                </c:pt>
                <c:pt idx="128831">
                  <c:v>43.610941750363303</c:v>
                </c:pt>
                <c:pt idx="128832">
                  <c:v>43.611058477792099</c:v>
                </c:pt>
                <c:pt idx="128833">
                  <c:v>43.611175204847299</c:v>
                </c:pt>
                <c:pt idx="128834">
                  <c:v>43.611291931528797</c:v>
                </c:pt>
                <c:pt idx="128835">
                  <c:v>43.611408657836797</c:v>
                </c:pt>
                <c:pt idx="128836">
                  <c:v>43.611525383771102</c:v>
                </c:pt>
                <c:pt idx="128837">
                  <c:v>43.611642109331697</c:v>
                </c:pt>
                <c:pt idx="128838">
                  <c:v>43.611758834518803</c:v>
                </c:pt>
                <c:pt idx="128839">
                  <c:v>43.611875559332198</c:v>
                </c:pt>
                <c:pt idx="128840">
                  <c:v>43.611992283771997</c:v>
                </c:pt>
                <c:pt idx="128841">
                  <c:v>43.6121090078381</c:v>
                </c:pt>
                <c:pt idx="128842">
                  <c:v>43.6122257315307</c:v>
                </c:pt>
                <c:pt idx="128843">
                  <c:v>43.612342454849603</c:v>
                </c:pt>
                <c:pt idx="128844">
                  <c:v>43.612459177794904</c:v>
                </c:pt>
                <c:pt idx="128845">
                  <c:v>43.612575900366501</c:v>
                </c:pt>
                <c:pt idx="128846">
                  <c:v>43.612692622564602</c:v>
                </c:pt>
                <c:pt idx="128847">
                  <c:v>43.612809344388999</c:v>
                </c:pt>
                <c:pt idx="128848">
                  <c:v>43.612926065839901</c:v>
                </c:pt>
                <c:pt idx="128849">
                  <c:v>43.613042786917099</c:v>
                </c:pt>
                <c:pt idx="128850">
                  <c:v>43.613159507620701</c:v>
                </c:pt>
                <c:pt idx="128851">
                  <c:v>43.613276227950699</c:v>
                </c:pt>
                <c:pt idx="128852">
                  <c:v>43.613392947907002</c:v>
                </c:pt>
                <c:pt idx="128853">
                  <c:v>43.613509667489801</c:v>
                </c:pt>
                <c:pt idx="128854">
                  <c:v>43.613626386698897</c:v>
                </c:pt>
                <c:pt idx="128855">
                  <c:v>43.613743105534503</c:v>
                </c:pt>
                <c:pt idx="128856">
                  <c:v>43.6138598239964</c:v>
                </c:pt>
                <c:pt idx="128857">
                  <c:v>43.6139765420847</c:v>
                </c:pt>
                <c:pt idx="128858">
                  <c:v>43.614093259799503</c:v>
                </c:pt>
                <c:pt idx="128859">
                  <c:v>43.614209977140597</c:v>
                </c:pt>
                <c:pt idx="128860">
                  <c:v>43.614326694108101</c:v>
                </c:pt>
                <c:pt idx="128861">
                  <c:v>43.614443410702002</c:v>
                </c:pt>
                <c:pt idx="128862">
                  <c:v>43.614560126922399</c:v>
                </c:pt>
                <c:pt idx="128863">
                  <c:v>43.6146768427691</c:v>
                </c:pt>
                <c:pt idx="128864">
                  <c:v>43.614793558242198</c:v>
                </c:pt>
                <c:pt idx="128865">
                  <c:v>43.6149102733417</c:v>
                </c:pt>
                <c:pt idx="128866">
                  <c:v>43.615026988067697</c:v>
                </c:pt>
                <c:pt idx="128867">
                  <c:v>43.615143702419999</c:v>
                </c:pt>
                <c:pt idx="128868">
                  <c:v>43.615260416398797</c:v>
                </c:pt>
                <c:pt idx="128869">
                  <c:v>43.6153771300039</c:v>
                </c:pt>
                <c:pt idx="128870">
                  <c:v>43.615493843235498</c:v>
                </c:pt>
                <c:pt idx="128871">
                  <c:v>43.6156105560935</c:v>
                </c:pt>
                <c:pt idx="128872">
                  <c:v>43.615727268577899</c:v>
                </c:pt>
                <c:pt idx="128873">
                  <c:v>43.615843980688702</c:v>
                </c:pt>
                <c:pt idx="128874">
                  <c:v>43.615960692425901</c:v>
                </c:pt>
                <c:pt idx="128875">
                  <c:v>43.616077403789603</c:v>
                </c:pt>
                <c:pt idx="128876">
                  <c:v>43.616194114779603</c:v>
                </c:pt>
                <c:pt idx="128877">
                  <c:v>43.616310825396098</c:v>
                </c:pt>
                <c:pt idx="128878">
                  <c:v>43.616427535638998</c:v>
                </c:pt>
                <c:pt idx="128879">
                  <c:v>43.616544245508301</c:v>
                </c:pt>
                <c:pt idx="128880">
                  <c:v>43.616660955004001</c:v>
                </c:pt>
                <c:pt idx="128881">
                  <c:v>43.616777664126197</c:v>
                </c:pt>
                <c:pt idx="128882">
                  <c:v>43.616894372874803</c:v>
                </c:pt>
                <c:pt idx="128883">
                  <c:v>43.6170110812498</c:v>
                </c:pt>
                <c:pt idx="128884">
                  <c:v>43.617127789251199</c:v>
                </c:pt>
                <c:pt idx="128885">
                  <c:v>43.617244496879103</c:v>
                </c:pt>
                <c:pt idx="128886">
                  <c:v>43.617361204133402</c:v>
                </c:pt>
                <c:pt idx="128887">
                  <c:v>43.617477911014099</c:v>
                </c:pt>
                <c:pt idx="128888">
                  <c:v>43.617594617521299</c:v>
                </c:pt>
                <c:pt idx="128889">
                  <c:v>43.617711323654902</c:v>
                </c:pt>
                <c:pt idx="128890">
                  <c:v>43.617828029414902</c:v>
                </c:pt>
                <c:pt idx="128891">
                  <c:v>43.617944734801299</c:v>
                </c:pt>
                <c:pt idx="128892">
                  <c:v>43.618061439814198</c:v>
                </c:pt>
                <c:pt idx="128893">
                  <c:v>43.618178144453601</c:v>
                </c:pt>
                <c:pt idx="128894">
                  <c:v>43.618294848719302</c:v>
                </c:pt>
                <c:pt idx="128895">
                  <c:v>43.618411552611597</c:v>
                </c:pt>
                <c:pt idx="128896">
                  <c:v>43.618528256130197</c:v>
                </c:pt>
                <c:pt idx="128897">
                  <c:v>43.618644959275301</c:v>
                </c:pt>
                <c:pt idx="128898">
                  <c:v>43.618761662046801</c:v>
                </c:pt>
                <c:pt idx="128899">
                  <c:v>43.618878364444797</c:v>
                </c:pt>
                <c:pt idx="128900">
                  <c:v>43.618995066469303</c:v>
                </c:pt>
                <c:pt idx="128901">
                  <c:v>43.619111768120099</c:v>
                </c:pt>
                <c:pt idx="128902">
                  <c:v>43.619228469397498</c:v>
                </c:pt>
                <c:pt idx="128903">
                  <c:v>43.619345170301202</c:v>
                </c:pt>
                <c:pt idx="128904">
                  <c:v>43.619461870831501</c:v>
                </c:pt>
                <c:pt idx="128905">
                  <c:v>43.619578570988097</c:v>
                </c:pt>
                <c:pt idx="128906">
                  <c:v>43.619695270771302</c:v>
                </c:pt>
                <c:pt idx="128907">
                  <c:v>43.619811970180898</c:v>
                </c:pt>
                <c:pt idx="128908">
                  <c:v>43.619928669216897</c:v>
                </c:pt>
                <c:pt idx="128909">
                  <c:v>43.620045367879399</c:v>
                </c:pt>
                <c:pt idx="128910">
                  <c:v>43.620162066168398</c:v>
                </c:pt>
                <c:pt idx="128911">
                  <c:v>43.6202787640838</c:v>
                </c:pt>
                <c:pt idx="128912">
                  <c:v>43.620395461625698</c:v>
                </c:pt>
                <c:pt idx="128913">
                  <c:v>43.620512158794</c:v>
                </c:pt>
                <c:pt idx="128914">
                  <c:v>43.620628855588798</c:v>
                </c:pt>
                <c:pt idx="128915">
                  <c:v>43.620745552010099</c:v>
                </c:pt>
                <c:pt idx="128916">
                  <c:v>43.620862248057797</c:v>
                </c:pt>
                <c:pt idx="128917">
                  <c:v>43.620978943731998</c:v>
                </c:pt>
                <c:pt idx="128918">
                  <c:v>43.621095639032603</c:v>
                </c:pt>
                <c:pt idx="128919">
                  <c:v>43.621212333959797</c:v>
                </c:pt>
                <c:pt idx="128920">
                  <c:v>43.621329028513401</c:v>
                </c:pt>
                <c:pt idx="128921">
                  <c:v>43.621445722693402</c:v>
                </c:pt>
                <c:pt idx="128922">
                  <c:v>43.621562416499998</c:v>
                </c:pt>
                <c:pt idx="128923">
                  <c:v>43.621679109932998</c:v>
                </c:pt>
                <c:pt idx="128924">
                  <c:v>43.621795802992501</c:v>
                </c:pt>
                <c:pt idx="128925">
                  <c:v>43.621912495678501</c:v>
                </c:pt>
                <c:pt idx="128926">
                  <c:v>43.622029187990897</c:v>
                </c:pt>
                <c:pt idx="128927">
                  <c:v>43.622145879929903</c:v>
                </c:pt>
                <c:pt idx="128928">
                  <c:v>43.622262571495298</c:v>
                </c:pt>
                <c:pt idx="128929">
                  <c:v>43.622379262687097</c:v>
                </c:pt>
                <c:pt idx="128930">
                  <c:v>43.622495953505499</c:v>
                </c:pt>
                <c:pt idx="128931">
                  <c:v>43.622612643950397</c:v>
                </c:pt>
                <c:pt idx="128932">
                  <c:v>43.622729334021699</c:v>
                </c:pt>
                <c:pt idx="128933">
                  <c:v>43.622846023719497</c:v>
                </c:pt>
                <c:pt idx="128934">
                  <c:v>43.622962713043798</c:v>
                </c:pt>
                <c:pt idx="128935">
                  <c:v>43.623079401994602</c:v>
                </c:pt>
                <c:pt idx="128936">
                  <c:v>43.623196090571902</c:v>
                </c:pt>
                <c:pt idx="128937">
                  <c:v>43.623312778775698</c:v>
                </c:pt>
                <c:pt idx="128938">
                  <c:v>43.623429466605899</c:v>
                </c:pt>
                <c:pt idx="128939">
                  <c:v>43.623546154062701</c:v>
                </c:pt>
                <c:pt idx="128940">
                  <c:v>43.623662841145901</c:v>
                </c:pt>
                <c:pt idx="128941">
                  <c:v>43.623779527855703</c:v>
                </c:pt>
                <c:pt idx="128942">
                  <c:v>43.623896214191902</c:v>
                </c:pt>
                <c:pt idx="128943">
                  <c:v>43.624012900154703</c:v>
                </c:pt>
                <c:pt idx="128944">
                  <c:v>43.624129585743901</c:v>
                </c:pt>
                <c:pt idx="128945">
                  <c:v>43.624246270959702</c:v>
                </c:pt>
                <c:pt idx="128946">
                  <c:v>43.624362955801899</c:v>
                </c:pt>
                <c:pt idx="128947">
                  <c:v>43.6244796402706</c:v>
                </c:pt>
                <c:pt idx="128948">
                  <c:v>43.624596324365903</c:v>
                </c:pt>
                <c:pt idx="128949">
                  <c:v>43.624713008087603</c:v>
                </c:pt>
                <c:pt idx="128950">
                  <c:v>43.624829691435899</c:v>
                </c:pt>
                <c:pt idx="128951">
                  <c:v>43.624946374410698</c:v>
                </c:pt>
                <c:pt idx="128952">
                  <c:v>43.6250630570119</c:v>
                </c:pt>
                <c:pt idx="128953">
                  <c:v>43.625179739239698</c:v>
                </c:pt>
                <c:pt idx="128954">
                  <c:v>43.625296421093999</c:v>
                </c:pt>
                <c:pt idx="128955">
                  <c:v>43.625413102574797</c:v>
                </c:pt>
                <c:pt idx="128956">
                  <c:v>43.625529783682097</c:v>
                </c:pt>
                <c:pt idx="128957">
                  <c:v>43.625646464415901</c:v>
                </c:pt>
                <c:pt idx="128958">
                  <c:v>43.6257631447763</c:v>
                </c:pt>
                <c:pt idx="128959">
                  <c:v>43.625879824763203</c:v>
                </c:pt>
                <c:pt idx="128960">
                  <c:v>43.625996504376502</c:v>
                </c:pt>
                <c:pt idx="128961">
                  <c:v>43.626113183616397</c:v>
                </c:pt>
                <c:pt idx="128962">
                  <c:v>43.626229862482802</c:v>
                </c:pt>
                <c:pt idx="128963">
                  <c:v>43.626346540975803</c:v>
                </c:pt>
                <c:pt idx="128964">
                  <c:v>43.626463219095299</c:v>
                </c:pt>
                <c:pt idx="128965">
                  <c:v>43.6265798968412</c:v>
                </c:pt>
                <c:pt idx="128966">
                  <c:v>43.626696574213703</c:v>
                </c:pt>
                <c:pt idx="128967">
                  <c:v>43.626813251212802</c:v>
                </c:pt>
                <c:pt idx="128968">
                  <c:v>43.626929927838397</c:v>
                </c:pt>
                <c:pt idx="128969">
                  <c:v>43.627046604090403</c:v>
                </c:pt>
                <c:pt idx="128970">
                  <c:v>43.627163279969103</c:v>
                </c:pt>
                <c:pt idx="128971">
                  <c:v>43.627279955474201</c:v>
                </c:pt>
                <c:pt idx="128972">
                  <c:v>43.627396630605901</c:v>
                </c:pt>
                <c:pt idx="128973">
                  <c:v>43.627513305364097</c:v>
                </c:pt>
                <c:pt idx="128974">
                  <c:v>43.627629979748903</c:v>
                </c:pt>
                <c:pt idx="128975">
                  <c:v>43.627746653760198</c:v>
                </c:pt>
                <c:pt idx="128976">
                  <c:v>43.627863327398003</c:v>
                </c:pt>
                <c:pt idx="128977">
                  <c:v>43.627980000662397</c:v>
                </c:pt>
                <c:pt idx="128978">
                  <c:v>43.628096673553301</c:v>
                </c:pt>
                <c:pt idx="128979">
                  <c:v>43.628213346070702</c:v>
                </c:pt>
                <c:pt idx="128980">
                  <c:v>43.628330018214697</c:v>
                </c:pt>
                <c:pt idx="128981">
                  <c:v>43.628446689985203</c:v>
                </c:pt>
                <c:pt idx="128982">
                  <c:v>43.628563361382298</c:v>
                </c:pt>
                <c:pt idx="128983">
                  <c:v>43.628680032405903</c:v>
                </c:pt>
                <c:pt idx="128984">
                  <c:v>43.628796703056103</c:v>
                </c:pt>
                <c:pt idx="128985">
                  <c:v>43.6289133733328</c:v>
                </c:pt>
                <c:pt idx="128986">
                  <c:v>43.629030043236099</c:v>
                </c:pt>
                <c:pt idx="128987">
                  <c:v>43.629146712765902</c:v>
                </c:pt>
                <c:pt idx="128988">
                  <c:v>43.6292633819222</c:v>
                </c:pt>
                <c:pt idx="128989">
                  <c:v>43.629380050705102</c:v>
                </c:pt>
                <c:pt idx="128990">
                  <c:v>43.629496719114599</c:v>
                </c:pt>
                <c:pt idx="128991">
                  <c:v>43.629613387150599</c:v>
                </c:pt>
                <c:pt idx="128992">
                  <c:v>43.629730054813201</c:v>
                </c:pt>
                <c:pt idx="128993">
                  <c:v>43.6298467221024</c:v>
                </c:pt>
                <c:pt idx="128994">
                  <c:v>43.629963389018101</c:v>
                </c:pt>
                <c:pt idx="128995">
                  <c:v>43.630080055560299</c:v>
                </c:pt>
                <c:pt idx="128996">
                  <c:v>43.630196721729099</c:v>
                </c:pt>
                <c:pt idx="128997">
                  <c:v>43.630313387524502</c:v>
                </c:pt>
                <c:pt idx="128998">
                  <c:v>43.630430052946402</c:v>
                </c:pt>
                <c:pt idx="128999">
                  <c:v>43.630546717994903</c:v>
                </c:pt>
                <c:pt idx="129000">
                  <c:v>43.630663382670001</c:v>
                </c:pt>
                <c:pt idx="129001">
                  <c:v>43.630780046971601</c:v>
                </c:pt>
                <c:pt idx="129002">
                  <c:v>43.630896710899897</c:v>
                </c:pt>
                <c:pt idx="129003">
                  <c:v>43.631013374454596</c:v>
                </c:pt>
                <c:pt idx="129004">
                  <c:v>43.631130037635998</c:v>
                </c:pt>
                <c:pt idx="129005">
                  <c:v>43.631246700443903</c:v>
                </c:pt>
                <c:pt idx="129006">
                  <c:v>43.631363362878403</c:v>
                </c:pt>
                <c:pt idx="129007">
                  <c:v>43.6314800249394</c:v>
                </c:pt>
                <c:pt idx="129008">
                  <c:v>43.631596686627098</c:v>
                </c:pt>
                <c:pt idx="129009">
                  <c:v>43.6317133479413</c:v>
                </c:pt>
                <c:pt idx="129010">
                  <c:v>43.631830008882098</c:v>
                </c:pt>
                <c:pt idx="129011">
                  <c:v>43.631946669449498</c:v>
                </c:pt>
                <c:pt idx="129012">
                  <c:v>43.632063329643401</c:v>
                </c:pt>
                <c:pt idx="129013">
                  <c:v>43.6321799894639</c:v>
                </c:pt>
                <c:pt idx="129014">
                  <c:v>43.632296648911101</c:v>
                </c:pt>
                <c:pt idx="129015">
                  <c:v>43.632413307984798</c:v>
                </c:pt>
                <c:pt idx="129016">
                  <c:v>43.632529966684999</c:v>
                </c:pt>
                <c:pt idx="129017">
                  <c:v>43.632646625011901</c:v>
                </c:pt>
                <c:pt idx="129018">
                  <c:v>43.632763282965399</c:v>
                </c:pt>
                <c:pt idx="129019">
                  <c:v>43.632879940545401</c:v>
                </c:pt>
                <c:pt idx="129020">
                  <c:v>43.632996597751998</c:v>
                </c:pt>
                <c:pt idx="129021">
                  <c:v>43.633113254585297</c:v>
                </c:pt>
                <c:pt idx="129022">
                  <c:v>43.633229911045099</c:v>
                </c:pt>
                <c:pt idx="129023">
                  <c:v>43.633346567131497</c:v>
                </c:pt>
                <c:pt idx="129024">
                  <c:v>43.633463222844497</c:v>
                </c:pt>
                <c:pt idx="129025">
                  <c:v>43.633579878184101</c:v>
                </c:pt>
                <c:pt idx="129026">
                  <c:v>43.6336965331503</c:v>
                </c:pt>
                <c:pt idx="129027">
                  <c:v>43.633813187743101</c:v>
                </c:pt>
                <c:pt idx="129028">
                  <c:v>43.633929841962498</c:v>
                </c:pt>
                <c:pt idx="129029">
                  <c:v>43.634046495808398</c:v>
                </c:pt>
                <c:pt idx="129030">
                  <c:v>43.634163149281001</c:v>
                </c:pt>
                <c:pt idx="129031">
                  <c:v>43.634279802380199</c:v>
                </c:pt>
                <c:pt idx="129032">
                  <c:v>43.634396455106</c:v>
                </c:pt>
                <c:pt idx="129033">
                  <c:v>43.634513107458403</c:v>
                </c:pt>
                <c:pt idx="129034">
                  <c:v>43.634629759437402</c:v>
                </c:pt>
                <c:pt idx="129035">
                  <c:v>43.634746411043103</c:v>
                </c:pt>
                <c:pt idx="129036">
                  <c:v>43.634863062275301</c:v>
                </c:pt>
                <c:pt idx="129037">
                  <c:v>43.634979713134101</c:v>
                </c:pt>
                <c:pt idx="129038">
                  <c:v>43.635096363619603</c:v>
                </c:pt>
                <c:pt idx="129039">
                  <c:v>43.635213013731601</c:v>
                </c:pt>
                <c:pt idx="129040">
                  <c:v>43.635329663470301</c:v>
                </c:pt>
                <c:pt idx="129041">
                  <c:v>43.635446312835597</c:v>
                </c:pt>
                <c:pt idx="129042">
                  <c:v>43.635562961827503</c:v>
                </c:pt>
                <c:pt idx="129043">
                  <c:v>43.635679610445997</c:v>
                </c:pt>
                <c:pt idx="129044">
                  <c:v>43.635796258691201</c:v>
                </c:pt>
                <c:pt idx="129045">
                  <c:v>43.635912906562901</c:v>
                </c:pt>
                <c:pt idx="129046">
                  <c:v>43.636029554061302</c:v>
                </c:pt>
                <c:pt idx="129047">
                  <c:v>43.6361462011863</c:v>
                </c:pt>
                <c:pt idx="129048">
                  <c:v>43.6362628479379</c:v>
                </c:pt>
                <c:pt idx="129049">
                  <c:v>43.636379494316202</c:v>
                </c:pt>
                <c:pt idx="129050">
                  <c:v>43.636496140321</c:v>
                </c:pt>
                <c:pt idx="129051">
                  <c:v>43.636612785952501</c:v>
                </c:pt>
                <c:pt idx="129052">
                  <c:v>43.636729431210703</c:v>
                </c:pt>
                <c:pt idx="129053">
                  <c:v>43.636846076095402</c:v>
                </c:pt>
                <c:pt idx="129054">
                  <c:v>43.636962720606803</c:v>
                </c:pt>
                <c:pt idx="129055">
                  <c:v>43.6370793647448</c:v>
                </c:pt>
                <c:pt idx="129056">
                  <c:v>43.637196008509498</c:v>
                </c:pt>
                <c:pt idx="129057">
                  <c:v>43.6373126519008</c:v>
                </c:pt>
                <c:pt idx="129058">
                  <c:v>43.637429294918697</c:v>
                </c:pt>
                <c:pt idx="129059">
                  <c:v>43.637545937563203</c:v>
                </c:pt>
                <c:pt idx="129060">
                  <c:v>43.637662579834398</c:v>
                </c:pt>
                <c:pt idx="129061">
                  <c:v>43.637779221732302</c:v>
                </c:pt>
                <c:pt idx="129062">
                  <c:v>43.637895863256702</c:v>
                </c:pt>
                <c:pt idx="129063">
                  <c:v>43.638012504407797</c:v>
                </c:pt>
                <c:pt idx="129064">
                  <c:v>43.638129145185601</c:v>
                </c:pt>
                <c:pt idx="129065">
                  <c:v>43.638245785590001</c:v>
                </c:pt>
                <c:pt idx="129066">
                  <c:v>43.638362425620997</c:v>
                </c:pt>
                <c:pt idx="129067">
                  <c:v>43.638479065278702</c:v>
                </c:pt>
                <c:pt idx="129068">
                  <c:v>43.638595704563002</c:v>
                </c:pt>
                <c:pt idx="129069">
                  <c:v>43.638712343473998</c:v>
                </c:pt>
                <c:pt idx="129070">
                  <c:v>43.638828982011702</c:v>
                </c:pt>
                <c:pt idx="129071">
                  <c:v>43.638945620175903</c:v>
                </c:pt>
                <c:pt idx="129072">
                  <c:v>43.639062257966899</c:v>
                </c:pt>
                <c:pt idx="129073">
                  <c:v>43.639178895384497</c:v>
                </c:pt>
                <c:pt idx="129074">
                  <c:v>43.639295532428697</c:v>
                </c:pt>
                <c:pt idx="129075">
                  <c:v>43.6394121690996</c:v>
                </c:pt>
                <c:pt idx="129076">
                  <c:v>43.639528805397198</c:v>
                </c:pt>
                <c:pt idx="129077">
                  <c:v>43.639645441321399</c:v>
                </c:pt>
                <c:pt idx="129078">
                  <c:v>43.639762076872202</c:v>
                </c:pt>
                <c:pt idx="129079">
                  <c:v>43.6398787120497</c:v>
                </c:pt>
                <c:pt idx="129080">
                  <c:v>43.639995346853901</c:v>
                </c:pt>
                <c:pt idx="129081">
                  <c:v>43.640111981284797</c:v>
                </c:pt>
                <c:pt idx="129082">
                  <c:v>43.640228615342302</c:v>
                </c:pt>
                <c:pt idx="129083">
                  <c:v>43.640345249026502</c:v>
                </c:pt>
                <c:pt idx="129084">
                  <c:v>43.640461882337299</c:v>
                </c:pt>
                <c:pt idx="129085">
                  <c:v>43.640578515274797</c:v>
                </c:pt>
                <c:pt idx="129086">
                  <c:v>43.640695147838997</c:v>
                </c:pt>
                <c:pt idx="129087">
                  <c:v>43.6408117800299</c:v>
                </c:pt>
                <c:pt idx="129088">
                  <c:v>43.640928411847398</c:v>
                </c:pt>
                <c:pt idx="129089">
                  <c:v>43.641045043291598</c:v>
                </c:pt>
                <c:pt idx="129090">
                  <c:v>43.6411616743625</c:v>
                </c:pt>
                <c:pt idx="129091">
                  <c:v>43.641278305059998</c:v>
                </c:pt>
                <c:pt idx="129092">
                  <c:v>43.641394935384199</c:v>
                </c:pt>
                <c:pt idx="129093">
                  <c:v>43.641511565335101</c:v>
                </c:pt>
                <c:pt idx="129094">
                  <c:v>43.641628194912698</c:v>
                </c:pt>
                <c:pt idx="129095">
                  <c:v>43.641744824116898</c:v>
                </c:pt>
                <c:pt idx="129096">
                  <c:v>43.6418614529479</c:v>
                </c:pt>
                <c:pt idx="129097">
                  <c:v>43.641978081405497</c:v>
                </c:pt>
                <c:pt idx="129098">
                  <c:v>43.642094709489797</c:v>
                </c:pt>
                <c:pt idx="129099">
                  <c:v>43.642211337200699</c:v>
                </c:pt>
                <c:pt idx="129100">
                  <c:v>43.642327964538403</c:v>
                </c:pt>
                <c:pt idx="129101">
                  <c:v>43.642444591502802</c:v>
                </c:pt>
                <c:pt idx="129102">
                  <c:v>43.642561218093803</c:v>
                </c:pt>
                <c:pt idx="129103">
                  <c:v>43.6426778443115</c:v>
                </c:pt>
                <c:pt idx="129104">
                  <c:v>43.642794470155899</c:v>
                </c:pt>
                <c:pt idx="129105">
                  <c:v>43.642911095626999</c:v>
                </c:pt>
                <c:pt idx="129106">
                  <c:v>43.643027720724803</c:v>
                </c:pt>
                <c:pt idx="129107">
                  <c:v>43.643144345449301</c:v>
                </c:pt>
                <c:pt idx="129108">
                  <c:v>43.643260969800501</c:v>
                </c:pt>
                <c:pt idx="129109">
                  <c:v>43.643377593778403</c:v>
                </c:pt>
                <c:pt idx="129110">
                  <c:v>43.643494217383001</c:v>
                </c:pt>
                <c:pt idx="129111">
                  <c:v>43.643610840614301</c:v>
                </c:pt>
                <c:pt idx="129112">
                  <c:v>43.643727463472203</c:v>
                </c:pt>
                <c:pt idx="129113">
                  <c:v>43.6438440859569</c:v>
                </c:pt>
                <c:pt idx="129114">
                  <c:v>43.643960708068299</c:v>
                </c:pt>
                <c:pt idx="129115">
                  <c:v>43.6440773298064</c:v>
                </c:pt>
                <c:pt idx="129116">
                  <c:v>43.644193951171196</c:v>
                </c:pt>
                <c:pt idx="129117">
                  <c:v>43.644310572162702</c:v>
                </c:pt>
                <c:pt idx="129118">
                  <c:v>43.644427192780903</c:v>
                </c:pt>
                <c:pt idx="129119">
                  <c:v>43.644543813025798</c:v>
                </c:pt>
                <c:pt idx="129120">
                  <c:v>43.644660432897403</c:v>
                </c:pt>
                <c:pt idx="129121">
                  <c:v>43.644777052395703</c:v>
                </c:pt>
                <c:pt idx="129122">
                  <c:v>43.644893671520698</c:v>
                </c:pt>
                <c:pt idx="129123">
                  <c:v>43.645010290272502</c:v>
                </c:pt>
                <c:pt idx="129124">
                  <c:v>43.645126908651001</c:v>
                </c:pt>
                <c:pt idx="129125">
                  <c:v>43.645243526656103</c:v>
                </c:pt>
                <c:pt idx="129126">
                  <c:v>43.645360144287999</c:v>
                </c:pt>
                <c:pt idx="129127">
                  <c:v>43.645476761546597</c:v>
                </c:pt>
                <c:pt idx="129128">
                  <c:v>43.645593378431997</c:v>
                </c:pt>
                <c:pt idx="129129">
                  <c:v>43.645709994943999</c:v>
                </c:pt>
                <c:pt idx="129130">
                  <c:v>43.645826611082803</c:v>
                </c:pt>
                <c:pt idx="129131">
                  <c:v>43.645943226848303</c:v>
                </c:pt>
                <c:pt idx="129132">
                  <c:v>43.646059842240497</c:v>
                </c:pt>
                <c:pt idx="129133">
                  <c:v>43.646176457259401</c:v>
                </c:pt>
                <c:pt idx="129134">
                  <c:v>43.646293071905099</c:v>
                </c:pt>
                <c:pt idx="129135">
                  <c:v>43.646409686177499</c:v>
                </c:pt>
                <c:pt idx="129136">
                  <c:v>43.646526300076602</c:v>
                </c:pt>
                <c:pt idx="129137">
                  <c:v>43.646642913602498</c:v>
                </c:pt>
                <c:pt idx="129138">
                  <c:v>43.646759526755098</c:v>
                </c:pt>
                <c:pt idx="129139">
                  <c:v>43.646876139534399</c:v>
                </c:pt>
                <c:pt idx="129140">
                  <c:v>43.646992751940402</c:v>
                </c:pt>
                <c:pt idx="129141">
                  <c:v>43.6471093639732</c:v>
                </c:pt>
                <c:pt idx="129142">
                  <c:v>43.647225975632701</c:v>
                </c:pt>
                <c:pt idx="129143">
                  <c:v>43.647342586919002</c:v>
                </c:pt>
                <c:pt idx="129144">
                  <c:v>43.647459197831999</c:v>
                </c:pt>
                <c:pt idx="129145">
                  <c:v>43.647575808371698</c:v>
                </c:pt>
                <c:pt idx="129146">
                  <c:v>43.647692418538199</c:v>
                </c:pt>
                <c:pt idx="129147">
                  <c:v>43.647809028331402</c:v>
                </c:pt>
                <c:pt idx="129148">
                  <c:v>43.6479256377513</c:v>
                </c:pt>
                <c:pt idx="129149">
                  <c:v>43.648042246797999</c:v>
                </c:pt>
                <c:pt idx="129150">
                  <c:v>43.6481588554715</c:v>
                </c:pt>
                <c:pt idx="129151">
                  <c:v>43.648275463771697</c:v>
                </c:pt>
                <c:pt idx="129152">
                  <c:v>43.648392071698602</c:v>
                </c:pt>
                <c:pt idx="129153">
                  <c:v>43.648508679252302</c:v>
                </c:pt>
                <c:pt idx="129154">
                  <c:v>43.648625286432697</c:v>
                </c:pt>
                <c:pt idx="129155">
                  <c:v>43.648741893239901</c:v>
                </c:pt>
                <c:pt idx="129156">
                  <c:v>43.6488584996738</c:v>
                </c:pt>
                <c:pt idx="129157">
                  <c:v>43.6489751057345</c:v>
                </c:pt>
                <c:pt idx="129158">
                  <c:v>43.649091711421903</c:v>
                </c:pt>
                <c:pt idx="129159">
                  <c:v>43.6492083167361</c:v>
                </c:pt>
                <c:pt idx="129160">
                  <c:v>43.649324921677099</c:v>
                </c:pt>
                <c:pt idx="129161">
                  <c:v>43.6494415262448</c:v>
                </c:pt>
                <c:pt idx="129162">
                  <c:v>43.649558130439303</c:v>
                </c:pt>
                <c:pt idx="129163">
                  <c:v>43.6496747342605</c:v>
                </c:pt>
                <c:pt idx="129164">
                  <c:v>43.6497913377085</c:v>
                </c:pt>
                <c:pt idx="129165">
                  <c:v>43.649907940783301</c:v>
                </c:pt>
                <c:pt idx="129166">
                  <c:v>43.650024543484797</c:v>
                </c:pt>
                <c:pt idx="129167">
                  <c:v>43.650141145813102</c:v>
                </c:pt>
                <c:pt idx="129168">
                  <c:v>43.650257747768102</c:v>
                </c:pt>
                <c:pt idx="129169">
                  <c:v>43.650374349350002</c:v>
                </c:pt>
                <c:pt idx="129170">
                  <c:v>43.650490950558499</c:v>
                </c:pt>
                <c:pt idx="129171">
                  <c:v>43.650607551393897</c:v>
                </c:pt>
                <c:pt idx="129172">
                  <c:v>43.650724151855997</c:v>
                </c:pt>
                <c:pt idx="129173">
                  <c:v>43.650840751944898</c:v>
                </c:pt>
                <c:pt idx="129174">
                  <c:v>43.650957351660601</c:v>
                </c:pt>
                <c:pt idx="129175">
                  <c:v>43.651073951003099</c:v>
                </c:pt>
                <c:pt idx="129176">
                  <c:v>43.651190549972299</c:v>
                </c:pt>
                <c:pt idx="129177">
                  <c:v>43.6513071485683</c:v>
                </c:pt>
                <c:pt idx="129178">
                  <c:v>43.651423746791103</c:v>
                </c:pt>
                <c:pt idx="129179">
                  <c:v>43.651540344640601</c:v>
                </c:pt>
                <c:pt idx="129180">
                  <c:v>43.651656942117</c:v>
                </c:pt>
                <c:pt idx="129181">
                  <c:v>43.651773539220102</c:v>
                </c:pt>
                <c:pt idx="129182">
                  <c:v>43.651890135949998</c:v>
                </c:pt>
                <c:pt idx="129183">
                  <c:v>43.652006732306702</c:v>
                </c:pt>
                <c:pt idx="129184">
                  <c:v>43.652123328290202</c:v>
                </c:pt>
                <c:pt idx="129185">
                  <c:v>43.652239923900403</c:v>
                </c:pt>
                <c:pt idx="129186">
                  <c:v>43.652356519137498</c:v>
                </c:pt>
                <c:pt idx="129187">
                  <c:v>43.652473114001303</c:v>
                </c:pt>
                <c:pt idx="129188">
                  <c:v>43.652589708491902</c:v>
                </c:pt>
                <c:pt idx="129189">
                  <c:v>43.652706302609403</c:v>
                </c:pt>
                <c:pt idx="129190">
                  <c:v>43.652822896353598</c:v>
                </c:pt>
                <c:pt idx="129191">
                  <c:v>43.652939489724602</c:v>
                </c:pt>
                <c:pt idx="129192">
                  <c:v>43.653056082722401</c:v>
                </c:pt>
                <c:pt idx="129193">
                  <c:v>43.653172675347001</c:v>
                </c:pt>
                <c:pt idx="129194">
                  <c:v>43.653289267598403</c:v>
                </c:pt>
                <c:pt idx="129195">
                  <c:v>43.653405859476599</c:v>
                </c:pt>
                <c:pt idx="129196">
                  <c:v>43.653522450981598</c:v>
                </c:pt>
                <c:pt idx="129197">
                  <c:v>43.653639042113397</c:v>
                </c:pt>
                <c:pt idx="129198">
                  <c:v>43.653755632871999</c:v>
                </c:pt>
                <c:pt idx="129199">
                  <c:v>43.653872223257402</c:v>
                </c:pt>
                <c:pt idx="129200">
                  <c:v>43.653988813269599</c:v>
                </c:pt>
                <c:pt idx="129201">
                  <c:v>43.654105402908598</c:v>
                </c:pt>
                <c:pt idx="129202">
                  <c:v>43.654221992174399</c:v>
                </c:pt>
                <c:pt idx="129203">
                  <c:v>43.654338581067002</c:v>
                </c:pt>
                <c:pt idx="129204">
                  <c:v>43.654455169586498</c:v>
                </c:pt>
                <c:pt idx="129205">
                  <c:v>43.654571757732697</c:v>
                </c:pt>
                <c:pt idx="129206">
                  <c:v>43.654688345505797</c:v>
                </c:pt>
                <c:pt idx="129207">
                  <c:v>43.654804932905598</c:v>
                </c:pt>
                <c:pt idx="129208">
                  <c:v>43.654921519932302</c:v>
                </c:pt>
                <c:pt idx="129209">
                  <c:v>43.655038106585799</c:v>
                </c:pt>
                <c:pt idx="129210">
                  <c:v>43.655154692866098</c:v>
                </c:pt>
                <c:pt idx="129211">
                  <c:v>43.655271278773299</c:v>
                </c:pt>
                <c:pt idx="129212">
                  <c:v>43.655387864307201</c:v>
                </c:pt>
                <c:pt idx="129213">
                  <c:v>43.655504449467998</c:v>
                </c:pt>
                <c:pt idx="129214">
                  <c:v>43.655621034255603</c:v>
                </c:pt>
                <c:pt idx="129215">
                  <c:v>43.655737618670003</c:v>
                </c:pt>
                <c:pt idx="129216">
                  <c:v>43.655854202711303</c:v>
                </c:pt>
                <c:pt idx="129217">
                  <c:v>43.655970786379299</c:v>
                </c:pt>
                <c:pt idx="129218">
                  <c:v>43.656087369674196</c:v>
                </c:pt>
                <c:pt idx="129219">
                  <c:v>43.656203952595902</c:v>
                </c:pt>
                <c:pt idx="129220">
                  <c:v>43.656320535144502</c:v>
                </c:pt>
                <c:pt idx="129221">
                  <c:v>43.656437117319904</c:v>
                </c:pt>
                <c:pt idx="129222">
                  <c:v>43.656553699122099</c:v>
                </c:pt>
                <c:pt idx="129223">
                  <c:v>43.656670280551097</c:v>
                </c:pt>
                <c:pt idx="129224">
                  <c:v>43.656786861607003</c:v>
                </c:pt>
                <c:pt idx="129225">
                  <c:v>43.656903442289703</c:v>
                </c:pt>
                <c:pt idx="129226">
                  <c:v>43.657020022599198</c:v>
                </c:pt>
                <c:pt idx="129227">
                  <c:v>43.657136602535601</c:v>
                </c:pt>
                <c:pt idx="129228">
                  <c:v>43.657253182098799</c:v>
                </c:pt>
                <c:pt idx="129229">
                  <c:v>43.657369761288898</c:v>
                </c:pt>
                <c:pt idx="129230">
                  <c:v>43.657486340105798</c:v>
                </c:pt>
                <c:pt idx="129231">
                  <c:v>43.6576029185495</c:v>
                </c:pt>
                <c:pt idx="129232">
                  <c:v>43.657719496620103</c:v>
                </c:pt>
                <c:pt idx="129233">
                  <c:v>43.657836074317501</c:v>
                </c:pt>
                <c:pt idx="129234">
                  <c:v>43.6579526516418</c:v>
                </c:pt>
                <c:pt idx="129235">
                  <c:v>43.6580692285929</c:v>
                </c:pt>
                <c:pt idx="129236">
                  <c:v>43.658185805170902</c:v>
                </c:pt>
                <c:pt idx="129237">
                  <c:v>43.658302381375698</c:v>
                </c:pt>
                <c:pt idx="129238">
                  <c:v>43.658418957207402</c:v>
                </c:pt>
                <c:pt idx="129239">
                  <c:v>43.658535532665901</c:v>
                </c:pt>
                <c:pt idx="129240">
                  <c:v>43.658652107751301</c:v>
                </c:pt>
                <c:pt idx="129241">
                  <c:v>43.658768682463503</c:v>
                </c:pt>
                <c:pt idx="129242">
                  <c:v>43.658885256802598</c:v>
                </c:pt>
                <c:pt idx="129243">
                  <c:v>43.659001830768503</c:v>
                </c:pt>
                <c:pt idx="129244">
                  <c:v>43.659118404361301</c:v>
                </c:pt>
                <c:pt idx="129245">
                  <c:v>43.659234977580901</c:v>
                </c:pt>
                <c:pt idx="129246">
                  <c:v>43.659351550427402</c:v>
                </c:pt>
                <c:pt idx="129247">
                  <c:v>43.659468122900797</c:v>
                </c:pt>
                <c:pt idx="129248">
                  <c:v>43.659584695001001</c:v>
                </c:pt>
                <c:pt idx="129249">
                  <c:v>43.659701266728099</c:v>
                </c:pt>
                <c:pt idx="129250">
                  <c:v>43.659817838082098</c:v>
                </c:pt>
                <c:pt idx="129251">
                  <c:v>43.659934409062899</c:v>
                </c:pt>
                <c:pt idx="129252">
                  <c:v>43.660050979670601</c:v>
                </c:pt>
                <c:pt idx="129253">
                  <c:v>43.660167549905097</c:v>
                </c:pt>
                <c:pt idx="129254">
                  <c:v>43.660284119766601</c:v>
                </c:pt>
                <c:pt idx="129255">
                  <c:v>43.660400689254899</c:v>
                </c:pt>
                <c:pt idx="129256">
                  <c:v>43.66051725837</c:v>
                </c:pt>
                <c:pt idx="129257">
                  <c:v>43.6606338271121</c:v>
                </c:pt>
                <c:pt idx="129258">
                  <c:v>43.660750395481003</c:v>
                </c:pt>
                <c:pt idx="129259">
                  <c:v>43.660866963476799</c:v>
                </c:pt>
                <c:pt idx="129260">
                  <c:v>43.660983531099397</c:v>
                </c:pt>
                <c:pt idx="129261">
                  <c:v>43.661100098349003</c:v>
                </c:pt>
                <c:pt idx="129262">
                  <c:v>43.661216665225403</c:v>
                </c:pt>
                <c:pt idx="129263">
                  <c:v>43.661333231728698</c:v>
                </c:pt>
                <c:pt idx="129264">
                  <c:v>43.6614497978589</c:v>
                </c:pt>
                <c:pt idx="129265">
                  <c:v>43.661566363615997</c:v>
                </c:pt>
                <c:pt idx="129266">
                  <c:v>43.661682928999902</c:v>
                </c:pt>
                <c:pt idx="129267">
                  <c:v>43.661799494010701</c:v>
                </c:pt>
                <c:pt idx="129268">
                  <c:v>43.661916058648401</c:v>
                </c:pt>
                <c:pt idx="129269">
                  <c:v>43.662032622913102</c:v>
                </c:pt>
                <c:pt idx="129270">
                  <c:v>43.662149186804498</c:v>
                </c:pt>
                <c:pt idx="129271">
                  <c:v>43.662265750322902</c:v>
                </c:pt>
                <c:pt idx="129272">
                  <c:v>43.6623823134682</c:v>
                </c:pt>
                <c:pt idx="129273">
                  <c:v>43.662498876240399</c:v>
                </c:pt>
                <c:pt idx="129274">
                  <c:v>43.662615438639399</c:v>
                </c:pt>
                <c:pt idx="129275">
                  <c:v>43.6627320006654</c:v>
                </c:pt>
                <c:pt idx="129276">
                  <c:v>43.662848562318203</c:v>
                </c:pt>
                <c:pt idx="129277">
                  <c:v>43.662965123597999</c:v>
                </c:pt>
                <c:pt idx="129278">
                  <c:v>43.663081684504597</c:v>
                </c:pt>
                <c:pt idx="129279">
                  <c:v>43.663198245038203</c:v>
                </c:pt>
                <c:pt idx="129280">
                  <c:v>43.663314805198603</c:v>
                </c:pt>
                <c:pt idx="129281">
                  <c:v>43.663431364985897</c:v>
                </c:pt>
                <c:pt idx="129282">
                  <c:v>43.663547924400198</c:v>
                </c:pt>
                <c:pt idx="129283">
                  <c:v>43.663664483441302</c:v>
                </c:pt>
                <c:pt idx="129284">
                  <c:v>43.663781042109399</c:v>
                </c:pt>
                <c:pt idx="129285">
                  <c:v>43.663897600404297</c:v>
                </c:pt>
                <c:pt idx="129286">
                  <c:v>43.664014158326196</c:v>
                </c:pt>
                <c:pt idx="129287">
                  <c:v>43.664130715874997</c:v>
                </c:pt>
                <c:pt idx="129288">
                  <c:v>43.664247273050698</c:v>
                </c:pt>
                <c:pt idx="129289">
                  <c:v>43.664363829853301</c:v>
                </c:pt>
                <c:pt idx="129290">
                  <c:v>43.664480386282797</c:v>
                </c:pt>
                <c:pt idx="129291">
                  <c:v>43.664596942339202</c:v>
                </c:pt>
                <c:pt idx="129292">
                  <c:v>43.6647134980225</c:v>
                </c:pt>
                <c:pt idx="129293">
                  <c:v>43.6648300533328</c:v>
                </c:pt>
                <c:pt idx="129294">
                  <c:v>43.664946608269901</c:v>
                </c:pt>
                <c:pt idx="129295">
                  <c:v>43.665063162834002</c:v>
                </c:pt>
                <c:pt idx="129296">
                  <c:v>43.665179717024998</c:v>
                </c:pt>
                <c:pt idx="129297">
                  <c:v>43.665296270843001</c:v>
                </c:pt>
                <c:pt idx="129298">
                  <c:v>43.665412824287799</c:v>
                </c:pt>
                <c:pt idx="129299">
                  <c:v>43.665529377359597</c:v>
                </c:pt>
                <c:pt idx="129300">
                  <c:v>43.665645930058297</c:v>
                </c:pt>
                <c:pt idx="129301">
                  <c:v>43.665762482383897</c:v>
                </c:pt>
                <c:pt idx="129302">
                  <c:v>43.665879034336399</c:v>
                </c:pt>
                <c:pt idx="129303">
                  <c:v>43.665995585915901</c:v>
                </c:pt>
                <c:pt idx="129304">
                  <c:v>43.666112137122298</c:v>
                </c:pt>
                <c:pt idx="129305">
                  <c:v>43.666228687955602</c:v>
                </c:pt>
                <c:pt idx="129306">
                  <c:v>43.6663452384159</c:v>
                </c:pt>
                <c:pt idx="129307">
                  <c:v>43.666461788503099</c:v>
                </c:pt>
                <c:pt idx="129308">
                  <c:v>43.666578338217199</c:v>
                </c:pt>
                <c:pt idx="129309">
                  <c:v>43.6666948875583</c:v>
                </c:pt>
                <c:pt idx="129310">
                  <c:v>43.666811436526302</c:v>
                </c:pt>
                <c:pt idx="129311">
                  <c:v>43.666927985121198</c:v>
                </c:pt>
                <c:pt idx="129312">
                  <c:v>43.667044533343102</c:v>
                </c:pt>
                <c:pt idx="129313">
                  <c:v>43.6671610811919</c:v>
                </c:pt>
                <c:pt idx="129314">
                  <c:v>43.667277628667698</c:v>
                </c:pt>
                <c:pt idx="129315">
                  <c:v>43.667394175770397</c:v>
                </c:pt>
                <c:pt idx="129316">
                  <c:v>43.667510722499998</c:v>
                </c:pt>
                <c:pt idx="129317">
                  <c:v>43.667627268856599</c:v>
                </c:pt>
                <c:pt idx="129318">
                  <c:v>43.667743814840101</c:v>
                </c:pt>
                <c:pt idx="129319">
                  <c:v>43.667860360450597</c:v>
                </c:pt>
                <c:pt idx="129320">
                  <c:v>43.667976905688</c:v>
                </c:pt>
                <c:pt idx="129321">
                  <c:v>43.668093450552398</c:v>
                </c:pt>
                <c:pt idx="129322">
                  <c:v>43.668209995043703</c:v>
                </c:pt>
                <c:pt idx="129323">
                  <c:v>43.668326539162003</c:v>
                </c:pt>
                <c:pt idx="129324">
                  <c:v>43.668443082907203</c:v>
                </c:pt>
                <c:pt idx="129325">
                  <c:v>43.668559626279396</c:v>
                </c:pt>
                <c:pt idx="129326">
                  <c:v>43.668676169278498</c:v>
                </c:pt>
                <c:pt idx="129327">
                  <c:v>43.668792711904601</c:v>
                </c:pt>
                <c:pt idx="129328">
                  <c:v>43.668909254157697</c:v>
                </c:pt>
                <c:pt idx="129329">
                  <c:v>43.669025796037701</c:v>
                </c:pt>
                <c:pt idx="129330">
                  <c:v>43.669142337544699</c:v>
                </c:pt>
                <c:pt idx="129331">
                  <c:v>43.669258878678598</c:v>
                </c:pt>
                <c:pt idx="129332">
                  <c:v>43.669375419439497</c:v>
                </c:pt>
                <c:pt idx="129333">
                  <c:v>43.669491959827297</c:v>
                </c:pt>
                <c:pt idx="129334">
                  <c:v>43.669608499842198</c:v>
                </c:pt>
                <c:pt idx="129335">
                  <c:v>43.6697250394839</c:v>
                </c:pt>
                <c:pt idx="129336">
                  <c:v>43.669841578752703</c:v>
                </c:pt>
                <c:pt idx="129337">
                  <c:v>43.669958117648399</c:v>
                </c:pt>
                <c:pt idx="129338">
                  <c:v>43.670074656171103</c:v>
                </c:pt>
                <c:pt idx="129339">
                  <c:v>43.6701911943208</c:v>
                </c:pt>
                <c:pt idx="129340">
                  <c:v>43.670307732097399</c:v>
                </c:pt>
                <c:pt idx="129341">
                  <c:v>43.670424269500998</c:v>
                </c:pt>
                <c:pt idx="129342">
                  <c:v>43.670540806531598</c:v>
                </c:pt>
                <c:pt idx="129343">
                  <c:v>43.670657343189099</c:v>
                </c:pt>
                <c:pt idx="129344">
                  <c:v>43.6707738794737</c:v>
                </c:pt>
                <c:pt idx="129345">
                  <c:v>43.670890415385202</c:v>
                </c:pt>
                <c:pt idx="129346">
                  <c:v>43.671006950923697</c:v>
                </c:pt>
                <c:pt idx="129347">
                  <c:v>43.671123486089101</c:v>
                </c:pt>
                <c:pt idx="129348">
                  <c:v>43.671240020881598</c:v>
                </c:pt>
                <c:pt idx="129349">
                  <c:v>43.671356555301003</c:v>
                </c:pt>
                <c:pt idx="129350">
                  <c:v>43.671473089347401</c:v>
                </c:pt>
                <c:pt idx="129351">
                  <c:v>43.6715896230208</c:v>
                </c:pt>
                <c:pt idx="129352">
                  <c:v>43.6717061563212</c:v>
                </c:pt>
                <c:pt idx="129353">
                  <c:v>43.6718226892486</c:v>
                </c:pt>
                <c:pt idx="129354">
                  <c:v>43.671939221803001</c:v>
                </c:pt>
                <c:pt idx="129355">
                  <c:v>43.672055753984303</c:v>
                </c:pt>
                <c:pt idx="129356">
                  <c:v>43.672172285792698</c:v>
                </c:pt>
                <c:pt idx="129357">
                  <c:v>43.672288817228001</c:v>
                </c:pt>
                <c:pt idx="129358">
                  <c:v>43.672405348290297</c:v>
                </c:pt>
                <c:pt idx="129359">
                  <c:v>43.672521878979701</c:v>
                </c:pt>
                <c:pt idx="129360">
                  <c:v>43.672638409295999</c:v>
                </c:pt>
                <c:pt idx="129361">
                  <c:v>43.672754939239297</c:v>
                </c:pt>
                <c:pt idx="129362">
                  <c:v>43.672871468809603</c:v>
                </c:pt>
                <c:pt idx="129363">
                  <c:v>43.672987998006903</c:v>
                </c:pt>
                <c:pt idx="129364">
                  <c:v>43.673104526831203</c:v>
                </c:pt>
                <c:pt idx="129365">
                  <c:v>43.673221055282497</c:v>
                </c:pt>
                <c:pt idx="129366">
                  <c:v>43.673337583360897</c:v>
                </c:pt>
                <c:pt idx="129367">
                  <c:v>43.673454111066199</c:v>
                </c:pt>
                <c:pt idx="129368">
                  <c:v>43.673570638398502</c:v>
                </c:pt>
                <c:pt idx="129369">
                  <c:v>43.673687165357798</c:v>
                </c:pt>
                <c:pt idx="129370">
                  <c:v>43.673803691944201</c:v>
                </c:pt>
                <c:pt idx="129371">
                  <c:v>43.673920218157498</c:v>
                </c:pt>
                <c:pt idx="129372">
                  <c:v>43.674036743997902</c:v>
                </c:pt>
                <c:pt idx="129373">
                  <c:v>43.6741532694653</c:v>
                </c:pt>
                <c:pt idx="129374">
                  <c:v>43.674269794559699</c:v>
                </c:pt>
                <c:pt idx="129375">
                  <c:v>43.674386319280998</c:v>
                </c:pt>
                <c:pt idx="129376">
                  <c:v>43.674502843629497</c:v>
                </c:pt>
                <c:pt idx="129377">
                  <c:v>43.674619367604897</c:v>
                </c:pt>
                <c:pt idx="129378">
                  <c:v>43.674735891207298</c:v>
                </c:pt>
                <c:pt idx="129379">
                  <c:v>43.674852414436799</c:v>
                </c:pt>
                <c:pt idx="129380">
                  <c:v>43.674968937293301</c:v>
                </c:pt>
                <c:pt idx="129381">
                  <c:v>43.675085459776803</c:v>
                </c:pt>
                <c:pt idx="129382">
                  <c:v>43.675201981887298</c:v>
                </c:pt>
                <c:pt idx="129383">
                  <c:v>43.675318503624901</c:v>
                </c:pt>
                <c:pt idx="129384">
                  <c:v>43.675435024989397</c:v>
                </c:pt>
                <c:pt idx="129385">
                  <c:v>43.675551545981001</c:v>
                </c:pt>
                <c:pt idx="129386">
                  <c:v>43.675668066599698</c:v>
                </c:pt>
                <c:pt idx="129387">
                  <c:v>43.675784586845303</c:v>
                </c:pt>
                <c:pt idx="129388">
                  <c:v>43.675901106718001</c:v>
                </c:pt>
                <c:pt idx="129389">
                  <c:v>43.6760176262177</c:v>
                </c:pt>
                <c:pt idx="129390">
                  <c:v>43.676134145344399</c:v>
                </c:pt>
                <c:pt idx="129391">
                  <c:v>43.676250664098198</c:v>
                </c:pt>
                <c:pt idx="129392">
                  <c:v>43.676367182478998</c:v>
                </c:pt>
                <c:pt idx="129393">
                  <c:v>43.676483700486898</c:v>
                </c:pt>
                <c:pt idx="129394">
                  <c:v>43.676600218121798</c:v>
                </c:pt>
                <c:pt idx="129395">
                  <c:v>43.6767167353837</c:v>
                </c:pt>
                <c:pt idx="129396">
                  <c:v>43.676833252272601</c:v>
                </c:pt>
                <c:pt idx="129397">
                  <c:v>43.676949768788603</c:v>
                </c:pt>
                <c:pt idx="129398">
                  <c:v>43.677066284931698</c:v>
                </c:pt>
                <c:pt idx="129399">
                  <c:v>43.677182800701701</c:v>
                </c:pt>
                <c:pt idx="129400">
                  <c:v>43.677299316098903</c:v>
                </c:pt>
                <c:pt idx="129401">
                  <c:v>43.677415831123</c:v>
                </c:pt>
                <c:pt idx="129402">
                  <c:v>43.677532345774203</c:v>
                </c:pt>
                <c:pt idx="129403">
                  <c:v>43.6776488600525</c:v>
                </c:pt>
                <c:pt idx="129404">
                  <c:v>43.677765373957797</c:v>
                </c:pt>
                <c:pt idx="129405">
                  <c:v>43.677881887490202</c:v>
                </c:pt>
                <c:pt idx="129406">
                  <c:v>43.677998400649599</c:v>
                </c:pt>
                <c:pt idx="129407">
                  <c:v>43.678114913436097</c:v>
                </c:pt>
                <c:pt idx="129408">
                  <c:v>43.678231425849603</c:v>
                </c:pt>
                <c:pt idx="129409">
                  <c:v>43.678347937890102</c:v>
                </c:pt>
                <c:pt idx="129410">
                  <c:v>43.678464449557801</c:v>
                </c:pt>
                <c:pt idx="129411">
                  <c:v>43.6785809608524</c:v>
                </c:pt>
                <c:pt idx="129412">
                  <c:v>43.6786974717742</c:v>
                </c:pt>
                <c:pt idx="129413">
                  <c:v>43.678813982323</c:v>
                </c:pt>
                <c:pt idx="129414">
                  <c:v>43.6789304924988</c:v>
                </c:pt>
                <c:pt idx="129415">
                  <c:v>43.679047002301701</c:v>
                </c:pt>
                <c:pt idx="129416">
                  <c:v>43.679163511731701</c:v>
                </c:pt>
                <c:pt idx="129417">
                  <c:v>43.679280020788802</c:v>
                </c:pt>
                <c:pt idx="129418">
                  <c:v>43.679396529472903</c:v>
                </c:pt>
                <c:pt idx="129419">
                  <c:v>43.679513037783998</c:v>
                </c:pt>
                <c:pt idx="129420">
                  <c:v>43.6796295457223</c:v>
                </c:pt>
                <c:pt idx="129421">
                  <c:v>43.679746053287602</c:v>
                </c:pt>
                <c:pt idx="129422">
                  <c:v>43.679862560479997</c:v>
                </c:pt>
                <c:pt idx="129423">
                  <c:v>43.679979067299399</c:v>
                </c:pt>
                <c:pt idx="129424">
                  <c:v>43.680095573746001</c:v>
                </c:pt>
                <c:pt idx="129425">
                  <c:v>43.680212079819597</c:v>
                </c:pt>
                <c:pt idx="129426">
                  <c:v>43.680328585520201</c:v>
                </c:pt>
                <c:pt idx="129427">
                  <c:v>43.680445090848004</c:v>
                </c:pt>
                <c:pt idx="129428">
                  <c:v>43.6805615958028</c:v>
                </c:pt>
                <c:pt idx="129429">
                  <c:v>43.680678100384696</c:v>
                </c:pt>
                <c:pt idx="129430">
                  <c:v>43.6807946045937</c:v>
                </c:pt>
                <c:pt idx="129431">
                  <c:v>43.680911108429697</c:v>
                </c:pt>
                <c:pt idx="129432">
                  <c:v>43.681027611892901</c:v>
                </c:pt>
                <c:pt idx="129433">
                  <c:v>43.681144114983098</c:v>
                </c:pt>
                <c:pt idx="129434">
                  <c:v>43.681260617700403</c:v>
                </c:pt>
                <c:pt idx="129435">
                  <c:v>43.6813771200448</c:v>
                </c:pt>
                <c:pt idx="129436">
                  <c:v>43.681493622016298</c:v>
                </c:pt>
                <c:pt idx="129437">
                  <c:v>43.681610123614902</c:v>
                </c:pt>
                <c:pt idx="129438">
                  <c:v>43.681726624840501</c:v>
                </c:pt>
                <c:pt idx="129439">
                  <c:v>43.681843125693298</c:v>
                </c:pt>
                <c:pt idx="129440">
                  <c:v>43.681959626173096</c:v>
                </c:pt>
                <c:pt idx="129441">
                  <c:v>43.682076126280002</c:v>
                </c:pt>
                <c:pt idx="129442">
                  <c:v>43.6821926260141</c:v>
                </c:pt>
                <c:pt idx="129443">
                  <c:v>43.682309125375198</c:v>
                </c:pt>
                <c:pt idx="129444">
                  <c:v>43.682425624363397</c:v>
                </c:pt>
                <c:pt idx="129445">
                  <c:v>43.682542122978703</c:v>
                </c:pt>
                <c:pt idx="129446">
                  <c:v>43.682658621221101</c:v>
                </c:pt>
                <c:pt idx="129447">
                  <c:v>43.6827751190906</c:v>
                </c:pt>
                <c:pt idx="129448">
                  <c:v>43.682891616587199</c:v>
                </c:pt>
                <c:pt idx="129449">
                  <c:v>43.683008113710997</c:v>
                </c:pt>
                <c:pt idx="129450">
                  <c:v>43.683124610461803</c:v>
                </c:pt>
                <c:pt idx="129451">
                  <c:v>43.683241106839702</c:v>
                </c:pt>
                <c:pt idx="129452">
                  <c:v>43.683357602844701</c:v>
                </c:pt>
                <c:pt idx="129453">
                  <c:v>43.6834740984768</c:v>
                </c:pt>
                <c:pt idx="129454">
                  <c:v>43.683590593736099</c:v>
                </c:pt>
                <c:pt idx="129455">
                  <c:v>43.683707088622398</c:v>
                </c:pt>
                <c:pt idx="129456">
                  <c:v>43.683823583135897</c:v>
                </c:pt>
                <c:pt idx="129457">
                  <c:v>43.683940077276503</c:v>
                </c:pt>
                <c:pt idx="129458">
                  <c:v>43.684056571044103</c:v>
                </c:pt>
                <c:pt idx="129459">
                  <c:v>43.684173064438902</c:v>
                </c:pt>
                <c:pt idx="129460">
                  <c:v>43.6842895574609</c:v>
                </c:pt>
                <c:pt idx="129461">
                  <c:v>43.684406050109899</c:v>
                </c:pt>
                <c:pt idx="129462">
                  <c:v>43.684522542385999</c:v>
                </c:pt>
                <c:pt idx="129463">
                  <c:v>43.684639034289297</c:v>
                </c:pt>
                <c:pt idx="129464">
                  <c:v>43.684755525819703</c:v>
                </c:pt>
                <c:pt idx="129465">
                  <c:v>43.684872016977202</c:v>
                </c:pt>
                <c:pt idx="129466">
                  <c:v>43.684988507761801</c:v>
                </c:pt>
                <c:pt idx="129467">
                  <c:v>43.6851049981736</c:v>
                </c:pt>
                <c:pt idx="129468">
                  <c:v>43.685221488212399</c:v>
                </c:pt>
                <c:pt idx="129469">
                  <c:v>43.685337977878397</c:v>
                </c:pt>
                <c:pt idx="129470">
                  <c:v>43.685454467171603</c:v>
                </c:pt>
                <c:pt idx="129471">
                  <c:v>43.685570956091802</c:v>
                </c:pt>
                <c:pt idx="129472">
                  <c:v>43.6856874446392</c:v>
                </c:pt>
                <c:pt idx="129473">
                  <c:v>43.685803932813698</c:v>
                </c:pt>
                <c:pt idx="129474">
                  <c:v>43.685920420615403</c:v>
                </c:pt>
                <c:pt idx="129475">
                  <c:v>43.686036908044201</c:v>
                </c:pt>
                <c:pt idx="129476">
                  <c:v>43.686153395100099</c:v>
                </c:pt>
                <c:pt idx="129477">
                  <c:v>43.686269881783097</c:v>
                </c:pt>
                <c:pt idx="129478">
                  <c:v>43.686386368093302</c:v>
                </c:pt>
                <c:pt idx="129479">
                  <c:v>43.6865028540306</c:v>
                </c:pt>
                <c:pt idx="129480">
                  <c:v>43.686619339595097</c:v>
                </c:pt>
                <c:pt idx="129481">
                  <c:v>43.686735824786702</c:v>
                </c:pt>
                <c:pt idx="129482">
                  <c:v>43.686852309605399</c:v>
                </c:pt>
                <c:pt idx="129483">
                  <c:v>43.686968794051303</c:v>
                </c:pt>
                <c:pt idx="129484">
                  <c:v>43.6870852781244</c:v>
                </c:pt>
                <c:pt idx="129485">
                  <c:v>43.687201761824497</c:v>
                </c:pt>
                <c:pt idx="129486">
                  <c:v>43.6873182451519</c:v>
                </c:pt>
                <c:pt idx="129487">
                  <c:v>43.687434728106297</c:v>
                </c:pt>
                <c:pt idx="129488">
                  <c:v>43.6875512106879</c:v>
                </c:pt>
                <c:pt idx="129489">
                  <c:v>43.687667692896703</c:v>
                </c:pt>
                <c:pt idx="129490">
                  <c:v>43.687784174732599</c:v>
                </c:pt>
                <c:pt idx="129491">
                  <c:v>43.687900656195701</c:v>
                </c:pt>
                <c:pt idx="129492">
                  <c:v>43.688017137285897</c:v>
                </c:pt>
                <c:pt idx="129493">
                  <c:v>43.688133618003299</c:v>
                </c:pt>
                <c:pt idx="129494">
                  <c:v>43.688250098347801</c:v>
                </c:pt>
                <c:pt idx="129495">
                  <c:v>43.688366578319503</c:v>
                </c:pt>
                <c:pt idx="129496">
                  <c:v>43.688483057918397</c:v>
                </c:pt>
                <c:pt idx="129497">
                  <c:v>43.688599537144398</c:v>
                </c:pt>
                <c:pt idx="129498">
                  <c:v>43.6887160159975</c:v>
                </c:pt>
                <c:pt idx="129499">
                  <c:v>43.6888324944779</c:v>
                </c:pt>
                <c:pt idx="129500">
                  <c:v>43.688948972585401</c:v>
                </c:pt>
                <c:pt idx="129501">
                  <c:v>43.689065450320001</c:v>
                </c:pt>
                <c:pt idx="129502">
                  <c:v>43.689181927681801</c:v>
                </c:pt>
                <c:pt idx="129503">
                  <c:v>43.689298404670801</c:v>
                </c:pt>
                <c:pt idx="129504">
                  <c:v>43.689414881287</c:v>
                </c:pt>
                <c:pt idx="129505">
                  <c:v>43.689531357530299</c:v>
                </c:pt>
                <c:pt idx="129506">
                  <c:v>43.689647833400798</c:v>
                </c:pt>
                <c:pt idx="129507">
                  <c:v>43.689764308898503</c:v>
                </c:pt>
                <c:pt idx="129508">
                  <c:v>43.689880784023302</c:v>
                </c:pt>
                <c:pt idx="129509">
                  <c:v>43.6899972587753</c:v>
                </c:pt>
                <c:pt idx="129510">
                  <c:v>43.690113733154497</c:v>
                </c:pt>
                <c:pt idx="129511">
                  <c:v>43.690230207160901</c:v>
                </c:pt>
                <c:pt idx="129512">
                  <c:v>43.690346680794399</c:v>
                </c:pt>
                <c:pt idx="129513">
                  <c:v>43.690463154055102</c:v>
                </c:pt>
                <c:pt idx="129514">
                  <c:v>43.690579626942998</c:v>
                </c:pt>
                <c:pt idx="129515">
                  <c:v>43.690696099458101</c:v>
                </c:pt>
                <c:pt idx="129516">
                  <c:v>43.690812571600297</c:v>
                </c:pt>
                <c:pt idx="129517">
                  <c:v>43.690929043369799</c:v>
                </c:pt>
                <c:pt idx="129518">
                  <c:v>43.691045514766401</c:v>
                </c:pt>
                <c:pt idx="129519">
                  <c:v>43.691161985790202</c:v>
                </c:pt>
                <c:pt idx="129520">
                  <c:v>43.691278456441196</c:v>
                </c:pt>
                <c:pt idx="129521">
                  <c:v>43.691394926719397</c:v>
                </c:pt>
                <c:pt idx="129522">
                  <c:v>43.691511396624797</c:v>
                </c:pt>
                <c:pt idx="129523">
                  <c:v>43.691627866157297</c:v>
                </c:pt>
                <c:pt idx="129524">
                  <c:v>43.691744335317097</c:v>
                </c:pt>
                <c:pt idx="129525">
                  <c:v>43.691860804104003</c:v>
                </c:pt>
                <c:pt idx="129526">
                  <c:v>43.691977272518201</c:v>
                </c:pt>
                <c:pt idx="129527">
                  <c:v>43.6920937405595</c:v>
                </c:pt>
                <c:pt idx="129528">
                  <c:v>43.692210208228097</c:v>
                </c:pt>
                <c:pt idx="129529">
                  <c:v>43.692326675523802</c:v>
                </c:pt>
                <c:pt idx="129530">
                  <c:v>43.692443142446699</c:v>
                </c:pt>
                <c:pt idx="129531">
                  <c:v>43.692559608996802</c:v>
                </c:pt>
                <c:pt idx="129532">
                  <c:v>43.692676075174198</c:v>
                </c:pt>
                <c:pt idx="129533">
                  <c:v>43.692792540978701</c:v>
                </c:pt>
                <c:pt idx="129534">
                  <c:v>43.692909006410403</c:v>
                </c:pt>
                <c:pt idx="129535">
                  <c:v>43.693025471469397</c:v>
                </c:pt>
                <c:pt idx="129536">
                  <c:v>43.693141936155499</c:v>
                </c:pt>
                <c:pt idx="129537">
                  <c:v>43.693258400468899</c:v>
                </c:pt>
                <c:pt idx="129538">
                  <c:v>43.6933748644094</c:v>
                </c:pt>
                <c:pt idx="129539">
                  <c:v>43.693491327977199</c:v>
                </c:pt>
                <c:pt idx="129540">
                  <c:v>43.693607791172198</c:v>
                </c:pt>
                <c:pt idx="129541">
                  <c:v>43.693724253994397</c:v>
                </c:pt>
                <c:pt idx="129542">
                  <c:v>43.693840716443802</c:v>
                </c:pt>
                <c:pt idx="129543">
                  <c:v>43.6939571785204</c:v>
                </c:pt>
                <c:pt idx="129544">
                  <c:v>43.694073640224197</c:v>
                </c:pt>
                <c:pt idx="129545">
                  <c:v>43.6941901015553</c:v>
                </c:pt>
                <c:pt idx="129546">
                  <c:v>43.694306562513603</c:v>
                </c:pt>
                <c:pt idx="129547">
                  <c:v>43.694423023098999</c:v>
                </c:pt>
                <c:pt idx="129548">
                  <c:v>43.6945394833118</c:v>
                </c:pt>
                <c:pt idx="129549">
                  <c:v>43.694655943151702</c:v>
                </c:pt>
                <c:pt idx="129550">
                  <c:v>43.694772402618803</c:v>
                </c:pt>
                <c:pt idx="129551">
                  <c:v>43.694888861713203</c:v>
                </c:pt>
                <c:pt idx="129552">
                  <c:v>43.695005320434802</c:v>
                </c:pt>
                <c:pt idx="129553">
                  <c:v>43.695121778783601</c:v>
                </c:pt>
                <c:pt idx="129554">
                  <c:v>43.6952382367597</c:v>
                </c:pt>
                <c:pt idx="129555">
                  <c:v>43.695354694362997</c:v>
                </c:pt>
                <c:pt idx="129556">
                  <c:v>43.695471151593502</c:v>
                </c:pt>
                <c:pt idx="129557">
                  <c:v>43.695587608451198</c:v>
                </c:pt>
                <c:pt idx="129558">
                  <c:v>43.695704064936201</c:v>
                </c:pt>
                <c:pt idx="129559">
                  <c:v>43.695820521048397</c:v>
                </c:pt>
                <c:pt idx="129560">
                  <c:v>43.695936976787799</c:v>
                </c:pt>
                <c:pt idx="129561">
                  <c:v>43.6960534321545</c:v>
                </c:pt>
                <c:pt idx="129562">
                  <c:v>43.6961698871484</c:v>
                </c:pt>
                <c:pt idx="129563">
                  <c:v>43.6962863417696</c:v>
                </c:pt>
                <c:pt idx="129564">
                  <c:v>43.696402796017999</c:v>
                </c:pt>
                <c:pt idx="129565">
                  <c:v>43.696519249893598</c:v>
                </c:pt>
                <c:pt idx="129566">
                  <c:v>43.696635703396502</c:v>
                </c:pt>
                <c:pt idx="129567">
                  <c:v>43.6967521565266</c:v>
                </c:pt>
                <c:pt idx="129568">
                  <c:v>43.696868609283896</c:v>
                </c:pt>
                <c:pt idx="129569">
                  <c:v>43.696985061668599</c:v>
                </c:pt>
                <c:pt idx="129570">
                  <c:v>43.697101513680401</c:v>
                </c:pt>
                <c:pt idx="129571">
                  <c:v>43.697217965319503</c:v>
                </c:pt>
                <c:pt idx="129572">
                  <c:v>43.697334416585797</c:v>
                </c:pt>
                <c:pt idx="129573">
                  <c:v>43.697450867479397</c:v>
                </c:pt>
                <c:pt idx="129574">
                  <c:v>43.697567318000303</c:v>
                </c:pt>
                <c:pt idx="129575">
                  <c:v>43.697683768148401</c:v>
                </c:pt>
                <c:pt idx="129576">
                  <c:v>43.6978002179237</c:v>
                </c:pt>
                <c:pt idx="129577">
                  <c:v>43.697916667326297</c:v>
                </c:pt>
                <c:pt idx="129578">
                  <c:v>43.6980331163562</c:v>
                </c:pt>
                <c:pt idx="129579">
                  <c:v>43.698149565013303</c:v>
                </c:pt>
                <c:pt idx="129580">
                  <c:v>43.698266013297697</c:v>
                </c:pt>
                <c:pt idx="129581">
                  <c:v>43.698382461209398</c:v>
                </c:pt>
                <c:pt idx="129582">
                  <c:v>43.698498908748199</c:v>
                </c:pt>
                <c:pt idx="129583">
                  <c:v>43.698615355914399</c:v>
                </c:pt>
                <c:pt idx="129584">
                  <c:v>43.698731802707798</c:v>
                </c:pt>
                <c:pt idx="129585">
                  <c:v>43.698848249128503</c:v>
                </c:pt>
                <c:pt idx="129586">
                  <c:v>43.6989646951765</c:v>
                </c:pt>
                <c:pt idx="129587">
                  <c:v>43.699081140851703</c:v>
                </c:pt>
                <c:pt idx="129588">
                  <c:v>43.699197586154199</c:v>
                </c:pt>
                <c:pt idx="129589">
                  <c:v>43.699314031083901</c:v>
                </c:pt>
                <c:pt idx="129590">
                  <c:v>43.699430475641002</c:v>
                </c:pt>
                <c:pt idx="129591">
                  <c:v>43.699546919825302</c:v>
                </c:pt>
                <c:pt idx="129592">
                  <c:v>43.699663363636802</c:v>
                </c:pt>
                <c:pt idx="129593">
                  <c:v>43.6997798070757</c:v>
                </c:pt>
                <c:pt idx="129594">
                  <c:v>43.699896250141798</c:v>
                </c:pt>
                <c:pt idx="129595">
                  <c:v>43.700012692835202</c:v>
                </c:pt>
                <c:pt idx="129596">
                  <c:v>43.700129135155898</c:v>
                </c:pt>
                <c:pt idx="129597">
                  <c:v>43.7002455771038</c:v>
                </c:pt>
                <c:pt idx="129598">
                  <c:v>43.700362018679002</c:v>
                </c:pt>
                <c:pt idx="129599">
                  <c:v>43.700478459881602</c:v>
                </c:pt>
                <c:pt idx="129600">
                  <c:v>43.700594900711401</c:v>
                </c:pt>
                <c:pt idx="129601">
                  <c:v>43.7007113411684</c:v>
                </c:pt>
                <c:pt idx="129602">
                  <c:v>43.700827781252798</c:v>
                </c:pt>
                <c:pt idx="129603">
                  <c:v>43.700944220964402</c:v>
                </c:pt>
                <c:pt idx="129604">
                  <c:v>43.701060660303398</c:v>
                </c:pt>
                <c:pt idx="129605">
                  <c:v>43.7011770992696</c:v>
                </c:pt>
                <c:pt idx="129606">
                  <c:v>43.701293537863101</c:v>
                </c:pt>
                <c:pt idx="129607">
                  <c:v>43.701409976083902</c:v>
                </c:pt>
                <c:pt idx="129608">
                  <c:v>43.701526413932001</c:v>
                </c:pt>
                <c:pt idx="129609">
                  <c:v>43.701642851407399</c:v>
                </c:pt>
                <c:pt idx="129610">
                  <c:v>43.701759288510097</c:v>
                </c:pt>
                <c:pt idx="129611">
                  <c:v>43.701875725240001</c:v>
                </c:pt>
                <c:pt idx="129612">
                  <c:v>43.701992161597303</c:v>
                </c:pt>
                <c:pt idx="129613">
                  <c:v>43.702108597581898</c:v>
                </c:pt>
                <c:pt idx="129614">
                  <c:v>43.702225033193699</c:v>
                </c:pt>
                <c:pt idx="129615">
                  <c:v>43.702341468432898</c:v>
                </c:pt>
                <c:pt idx="129616">
                  <c:v>43.702457903299397</c:v>
                </c:pt>
                <c:pt idx="129617">
                  <c:v>43.702574337793202</c:v>
                </c:pt>
                <c:pt idx="129618">
                  <c:v>43.702690771914199</c:v>
                </c:pt>
                <c:pt idx="129619">
                  <c:v>43.702807205662602</c:v>
                </c:pt>
                <c:pt idx="129620">
                  <c:v>43.702923639038303</c:v>
                </c:pt>
                <c:pt idx="129621">
                  <c:v>43.703040072041297</c:v>
                </c:pt>
                <c:pt idx="129622">
                  <c:v>43.703156504671597</c:v>
                </c:pt>
                <c:pt idx="129623">
                  <c:v>43.703272936929203</c:v>
                </c:pt>
                <c:pt idx="129624">
                  <c:v>43.703389368814101</c:v>
                </c:pt>
                <c:pt idx="129625">
                  <c:v>43.703505800326397</c:v>
                </c:pt>
                <c:pt idx="129626">
                  <c:v>43.7036222314659</c:v>
                </c:pt>
                <c:pt idx="129627">
                  <c:v>43.703738662232801</c:v>
                </c:pt>
                <c:pt idx="129628">
                  <c:v>43.703855092626902</c:v>
                </c:pt>
                <c:pt idx="129629">
                  <c:v>43.703971522648402</c:v>
                </c:pt>
                <c:pt idx="129630">
                  <c:v>43.7040879522973</c:v>
                </c:pt>
                <c:pt idx="129631">
                  <c:v>43.704204381573398</c:v>
                </c:pt>
                <c:pt idx="129632">
                  <c:v>43.704320810476801</c:v>
                </c:pt>
                <c:pt idx="129633">
                  <c:v>43.704437239007603</c:v>
                </c:pt>
                <c:pt idx="129634">
                  <c:v>43.704553667165698</c:v>
                </c:pt>
                <c:pt idx="129635">
                  <c:v>43.704670094951098</c:v>
                </c:pt>
                <c:pt idx="129636">
                  <c:v>43.704786522363896</c:v>
                </c:pt>
                <c:pt idx="129637">
                  <c:v>43.704902949403902</c:v>
                </c:pt>
                <c:pt idx="129638">
                  <c:v>43.705019376071299</c:v>
                </c:pt>
                <c:pt idx="129639">
                  <c:v>43.705135802366101</c:v>
                </c:pt>
                <c:pt idx="129640">
                  <c:v>43.705252228288103</c:v>
                </c:pt>
                <c:pt idx="129641">
                  <c:v>43.705368653837503</c:v>
                </c:pt>
                <c:pt idx="129642">
                  <c:v>43.705485079014203</c:v>
                </c:pt>
                <c:pt idx="129643">
                  <c:v>43.705601503818301</c:v>
                </c:pt>
                <c:pt idx="129644">
                  <c:v>43.705717928249697</c:v>
                </c:pt>
                <c:pt idx="129645">
                  <c:v>43.705834352308401</c:v>
                </c:pt>
                <c:pt idx="129646">
                  <c:v>43.705950775994403</c:v>
                </c:pt>
                <c:pt idx="129647">
                  <c:v>43.706067199307803</c:v>
                </c:pt>
                <c:pt idx="129648">
                  <c:v>43.706183622248602</c:v>
                </c:pt>
                <c:pt idx="129649">
                  <c:v>43.706300044816601</c:v>
                </c:pt>
                <c:pt idx="129650">
                  <c:v>43.706416467012097</c:v>
                </c:pt>
                <c:pt idx="129651">
                  <c:v>43.706532888834801</c:v>
                </c:pt>
                <c:pt idx="129652">
                  <c:v>43.706649310284902</c:v>
                </c:pt>
                <c:pt idx="129653">
                  <c:v>43.706765731362403</c:v>
                </c:pt>
                <c:pt idx="129654">
                  <c:v>43.706882152067202</c:v>
                </c:pt>
                <c:pt idx="129655">
                  <c:v>43.7069985723993</c:v>
                </c:pt>
                <c:pt idx="129656">
                  <c:v>43.707114992358797</c:v>
                </c:pt>
                <c:pt idx="129657">
                  <c:v>43.707231411945699</c:v>
                </c:pt>
                <c:pt idx="129658">
                  <c:v>43.7073478311599</c:v>
                </c:pt>
                <c:pt idx="129659">
                  <c:v>43.707464250001401</c:v>
                </c:pt>
                <c:pt idx="129660">
                  <c:v>43.7075806684703</c:v>
                </c:pt>
                <c:pt idx="129661">
                  <c:v>43.707697086566597</c:v>
                </c:pt>
                <c:pt idx="129662">
                  <c:v>43.707813504290201</c:v>
                </c:pt>
                <c:pt idx="129663">
                  <c:v>43.707929921641103</c:v>
                </c:pt>
                <c:pt idx="129664">
                  <c:v>43.708046338619504</c:v>
                </c:pt>
                <c:pt idx="129665">
                  <c:v>43.708162755225203</c:v>
                </c:pt>
                <c:pt idx="129666">
                  <c:v>43.708279171458202</c:v>
                </c:pt>
                <c:pt idx="129667">
                  <c:v>43.708395587318599</c:v>
                </c:pt>
                <c:pt idx="129668">
                  <c:v>43.708512002806401</c:v>
                </c:pt>
                <c:pt idx="129669">
                  <c:v>43.708628417921503</c:v>
                </c:pt>
                <c:pt idx="129670">
                  <c:v>43.708744832664003</c:v>
                </c:pt>
                <c:pt idx="129671">
                  <c:v>43.708861247033902</c:v>
                </c:pt>
                <c:pt idx="129672">
                  <c:v>43.708977661031199</c:v>
                </c:pt>
                <c:pt idx="129673">
                  <c:v>43.709094074655802</c:v>
                </c:pt>
                <c:pt idx="129674">
                  <c:v>43.709210487907697</c:v>
                </c:pt>
                <c:pt idx="129675">
                  <c:v>43.709326900787097</c:v>
                </c:pt>
                <c:pt idx="129676">
                  <c:v>43.709443313293797</c:v>
                </c:pt>
                <c:pt idx="129677">
                  <c:v>43.709559725427901</c:v>
                </c:pt>
                <c:pt idx="129678">
                  <c:v>43.709676137189398</c:v>
                </c:pt>
                <c:pt idx="129679">
                  <c:v>43.7097925485782</c:v>
                </c:pt>
                <c:pt idx="129680">
                  <c:v>43.7099089595945</c:v>
                </c:pt>
                <c:pt idx="129681">
                  <c:v>43.7100253702381</c:v>
                </c:pt>
                <c:pt idx="129682">
                  <c:v>43.710141780508998</c:v>
                </c:pt>
                <c:pt idx="129683">
                  <c:v>43.710258190407401</c:v>
                </c:pt>
                <c:pt idx="129684">
                  <c:v>43.710374599933203</c:v>
                </c:pt>
                <c:pt idx="129685">
                  <c:v>43.710491009086297</c:v>
                </c:pt>
                <c:pt idx="129686">
                  <c:v>43.710607417866797</c:v>
                </c:pt>
                <c:pt idx="129687">
                  <c:v>43.710723826274702</c:v>
                </c:pt>
                <c:pt idx="129688">
                  <c:v>43.710840234309998</c:v>
                </c:pt>
                <c:pt idx="129689">
                  <c:v>43.7109566419727</c:v>
                </c:pt>
                <c:pt idx="129690">
                  <c:v>43.711073049262701</c:v>
                </c:pt>
                <c:pt idx="129691">
                  <c:v>43.7111894561802</c:v>
                </c:pt>
                <c:pt idx="129692">
                  <c:v>43.711305862724998</c:v>
                </c:pt>
                <c:pt idx="129693">
                  <c:v>43.711422268897302</c:v>
                </c:pt>
                <c:pt idx="129694">
                  <c:v>43.711538674696897</c:v>
                </c:pt>
                <c:pt idx="129695">
                  <c:v>43.711655080123997</c:v>
                </c:pt>
                <c:pt idx="129696">
                  <c:v>43.711771485178403</c:v>
                </c:pt>
                <c:pt idx="129697">
                  <c:v>43.711887889860201</c:v>
                </c:pt>
                <c:pt idx="129698">
                  <c:v>43.712004294169397</c:v>
                </c:pt>
                <c:pt idx="129699">
                  <c:v>43.712120698106098</c:v>
                </c:pt>
                <c:pt idx="129700">
                  <c:v>43.712237101670098</c:v>
                </c:pt>
                <c:pt idx="129701">
                  <c:v>43.712353504861497</c:v>
                </c:pt>
                <c:pt idx="129702">
                  <c:v>43.712469907680301</c:v>
                </c:pt>
                <c:pt idx="129703">
                  <c:v>43.712586310126603</c:v>
                </c:pt>
                <c:pt idx="129704">
                  <c:v>43.712702712200198</c:v>
                </c:pt>
                <c:pt idx="129705">
                  <c:v>43.712819113901297</c:v>
                </c:pt>
                <c:pt idx="129706">
                  <c:v>43.712935515229702</c:v>
                </c:pt>
                <c:pt idx="129707">
                  <c:v>43.713051916185599</c:v>
                </c:pt>
                <c:pt idx="129708">
                  <c:v>43.7131683167689</c:v>
                </c:pt>
                <c:pt idx="129709">
                  <c:v>43.713284716979601</c:v>
                </c:pt>
                <c:pt idx="129710">
                  <c:v>43.7134011168177</c:v>
                </c:pt>
                <c:pt idx="129711">
                  <c:v>43.713517516283197</c:v>
                </c:pt>
                <c:pt idx="129712">
                  <c:v>43.7136339153761</c:v>
                </c:pt>
                <c:pt idx="129713">
                  <c:v>43.713750314096501</c:v>
                </c:pt>
                <c:pt idx="129714">
                  <c:v>43.7138667124443</c:v>
                </c:pt>
                <c:pt idx="129715">
                  <c:v>43.713983110419399</c:v>
                </c:pt>
                <c:pt idx="129716">
                  <c:v>43.714099508022102</c:v>
                </c:pt>
                <c:pt idx="129717">
                  <c:v>43.714215905252097</c:v>
                </c:pt>
                <c:pt idx="129718">
                  <c:v>43.714332302109497</c:v>
                </c:pt>
                <c:pt idx="129719">
                  <c:v>43.714448698594403</c:v>
                </c:pt>
                <c:pt idx="129720">
                  <c:v>43.7145650947067</c:v>
                </c:pt>
                <c:pt idx="129721">
                  <c:v>43.714681490446502</c:v>
                </c:pt>
                <c:pt idx="129722">
                  <c:v>43.714797885813603</c:v>
                </c:pt>
                <c:pt idx="129723">
                  <c:v>43.714914280808202</c:v>
                </c:pt>
                <c:pt idx="129724">
                  <c:v>43.715030675430199</c:v>
                </c:pt>
                <c:pt idx="129725">
                  <c:v>43.715147069679702</c:v>
                </c:pt>
                <c:pt idx="129726">
                  <c:v>43.715263463556497</c:v>
                </c:pt>
                <c:pt idx="129727">
                  <c:v>43.715379857060903</c:v>
                </c:pt>
                <c:pt idx="129728">
                  <c:v>43.715496250192601</c:v>
                </c:pt>
                <c:pt idx="129729">
                  <c:v>43.715612642951797</c:v>
                </c:pt>
                <c:pt idx="129730">
                  <c:v>43.715729035338398</c:v>
                </c:pt>
                <c:pt idx="129731">
                  <c:v>43.715845427352498</c:v>
                </c:pt>
                <c:pt idx="129732">
                  <c:v>43.715961818994003</c:v>
                </c:pt>
                <c:pt idx="129733">
                  <c:v>43.7160782102629</c:v>
                </c:pt>
                <c:pt idx="129734">
                  <c:v>43.716194601159302</c:v>
                </c:pt>
                <c:pt idx="129735">
                  <c:v>43.716310991683102</c:v>
                </c:pt>
                <c:pt idx="129736">
                  <c:v>43.7164273818344</c:v>
                </c:pt>
                <c:pt idx="129737">
                  <c:v>43.716543771613097</c:v>
                </c:pt>
                <c:pt idx="129738">
                  <c:v>43.716660161019298</c:v>
                </c:pt>
                <c:pt idx="129739">
                  <c:v>43.716776550052899</c:v>
                </c:pt>
                <c:pt idx="129740">
                  <c:v>43.716892938713897</c:v>
                </c:pt>
                <c:pt idx="129741">
                  <c:v>43.717009327002401</c:v>
                </c:pt>
                <c:pt idx="129742">
                  <c:v>43.717125714918403</c:v>
                </c:pt>
                <c:pt idx="129743">
                  <c:v>43.717242102461803</c:v>
                </c:pt>
                <c:pt idx="129744">
                  <c:v>43.717358489632701</c:v>
                </c:pt>
                <c:pt idx="129745">
                  <c:v>43.717474876430998</c:v>
                </c:pt>
                <c:pt idx="129746">
                  <c:v>43.7175912628568</c:v>
                </c:pt>
                <c:pt idx="129747">
                  <c:v>43.71770764891</c:v>
                </c:pt>
                <c:pt idx="129748">
                  <c:v>43.717824034590699</c:v>
                </c:pt>
                <c:pt idx="129749">
                  <c:v>43.717940419898902</c:v>
                </c:pt>
                <c:pt idx="129750">
                  <c:v>43.718056804834497</c:v>
                </c:pt>
                <c:pt idx="129751">
                  <c:v>43.718173189397604</c:v>
                </c:pt>
                <c:pt idx="129752">
                  <c:v>43.718289573588102</c:v>
                </c:pt>
                <c:pt idx="129753">
                  <c:v>43.718405957406098</c:v>
                </c:pt>
                <c:pt idx="129754">
                  <c:v>43.718522340851599</c:v>
                </c:pt>
                <c:pt idx="129755">
                  <c:v>43.718638723924499</c:v>
                </c:pt>
                <c:pt idx="129756">
                  <c:v>43.718755106624897</c:v>
                </c:pt>
                <c:pt idx="129757">
                  <c:v>43.7188714889528</c:v>
                </c:pt>
                <c:pt idx="129758">
                  <c:v>43.718987870908201</c:v>
                </c:pt>
                <c:pt idx="129759">
                  <c:v>43.719104252491</c:v>
                </c:pt>
                <c:pt idx="129760">
                  <c:v>43.719220633701298</c:v>
                </c:pt>
                <c:pt idx="129761">
                  <c:v>43.719337014539001</c:v>
                </c:pt>
                <c:pt idx="129762">
                  <c:v>43.719453395004301</c:v>
                </c:pt>
                <c:pt idx="129763">
                  <c:v>43.719569775097</c:v>
                </c:pt>
                <c:pt idx="129764">
                  <c:v>43.719686154817197</c:v>
                </c:pt>
                <c:pt idx="129765">
                  <c:v>43.719802534164799</c:v>
                </c:pt>
                <c:pt idx="129766">
                  <c:v>43.719918913139999</c:v>
                </c:pt>
                <c:pt idx="129767">
                  <c:v>43.720035291742597</c:v>
                </c:pt>
                <c:pt idx="129768">
                  <c:v>43.720151669972701</c:v>
                </c:pt>
                <c:pt idx="129769">
                  <c:v>43.720268047830302</c:v>
                </c:pt>
                <c:pt idx="129770">
                  <c:v>43.720384425315402</c:v>
                </c:pt>
                <c:pt idx="129771">
                  <c:v>43.720500802427999</c:v>
                </c:pt>
                <c:pt idx="129772">
                  <c:v>43.720617179168102</c:v>
                </c:pt>
                <c:pt idx="129773">
                  <c:v>43.720733555535602</c:v>
                </c:pt>
                <c:pt idx="129774">
                  <c:v>43.720849931530701</c:v>
                </c:pt>
                <c:pt idx="129775">
                  <c:v>43.720966307153198</c:v>
                </c:pt>
                <c:pt idx="129776">
                  <c:v>43.7210826824032</c:v>
                </c:pt>
                <c:pt idx="129777">
                  <c:v>43.7211990572807</c:v>
                </c:pt>
                <c:pt idx="129778">
                  <c:v>43.721315431785698</c:v>
                </c:pt>
                <c:pt idx="129779">
                  <c:v>43.721431805918201</c:v>
                </c:pt>
                <c:pt idx="129780">
                  <c:v>43.721548179678202</c:v>
                </c:pt>
                <c:pt idx="129781">
                  <c:v>43.7216645530657</c:v>
                </c:pt>
                <c:pt idx="129782">
                  <c:v>43.721780926080697</c:v>
                </c:pt>
                <c:pt idx="129783">
                  <c:v>43.721897298723199</c:v>
                </c:pt>
                <c:pt idx="129784">
                  <c:v>43.722013670993199</c:v>
                </c:pt>
                <c:pt idx="129785">
                  <c:v>43.722130042890697</c:v>
                </c:pt>
                <c:pt idx="129786">
                  <c:v>43.7222464144157</c:v>
                </c:pt>
                <c:pt idx="129787">
                  <c:v>43.722362785568201</c:v>
                </c:pt>
                <c:pt idx="129788">
                  <c:v>43.7224791563482</c:v>
                </c:pt>
                <c:pt idx="129789">
                  <c:v>43.722595526755804</c:v>
                </c:pt>
                <c:pt idx="129790">
                  <c:v>43.722711896790798</c:v>
                </c:pt>
                <c:pt idx="129791">
                  <c:v>43.722828266453298</c:v>
                </c:pt>
                <c:pt idx="129792">
                  <c:v>43.722944635743403</c:v>
                </c:pt>
                <c:pt idx="129793">
                  <c:v>43.723061004660998</c:v>
                </c:pt>
                <c:pt idx="129794">
                  <c:v>43.723177373205999</c:v>
                </c:pt>
                <c:pt idx="129795">
                  <c:v>43.723293741378598</c:v>
                </c:pt>
                <c:pt idx="129796">
                  <c:v>43.723410109178701</c:v>
                </c:pt>
                <c:pt idx="129797">
                  <c:v>43.723526476606402</c:v>
                </c:pt>
                <c:pt idx="129798">
                  <c:v>43.723642843661501</c:v>
                </c:pt>
                <c:pt idx="129799">
                  <c:v>43.723759210344198</c:v>
                </c:pt>
                <c:pt idx="129800">
                  <c:v>43.7238755766544</c:v>
                </c:pt>
                <c:pt idx="129801">
                  <c:v>43.7239919425921</c:v>
                </c:pt>
                <c:pt idx="129802">
                  <c:v>43.724108308157298</c:v>
                </c:pt>
                <c:pt idx="129803">
                  <c:v>43.724224673350101</c:v>
                </c:pt>
                <c:pt idx="129804">
                  <c:v>43.724341038170301</c:v>
                </c:pt>
                <c:pt idx="129805">
                  <c:v>43.724457402618199</c:v>
                </c:pt>
                <c:pt idx="129806">
                  <c:v>43.724573766693503</c:v>
                </c:pt>
                <c:pt idx="129807">
                  <c:v>43.724690130396297</c:v>
                </c:pt>
                <c:pt idx="129808">
                  <c:v>43.724806493726703</c:v>
                </c:pt>
                <c:pt idx="129809">
                  <c:v>43.724922856684699</c:v>
                </c:pt>
                <c:pt idx="129810">
                  <c:v>43.725039219270101</c:v>
                </c:pt>
                <c:pt idx="129811">
                  <c:v>43.725155581483101</c:v>
                </c:pt>
                <c:pt idx="129812">
                  <c:v>43.725271943323598</c:v>
                </c:pt>
                <c:pt idx="129813">
                  <c:v>43.7253883047917</c:v>
                </c:pt>
                <c:pt idx="129814">
                  <c:v>43.7255046658873</c:v>
                </c:pt>
                <c:pt idx="129815">
                  <c:v>43.725621026610398</c:v>
                </c:pt>
                <c:pt idx="129816">
                  <c:v>43.7257373869611</c:v>
                </c:pt>
                <c:pt idx="129817">
                  <c:v>43.7258537469393</c:v>
                </c:pt>
                <c:pt idx="129818">
                  <c:v>43.725970106545098</c:v>
                </c:pt>
                <c:pt idx="129819">
                  <c:v>43.726086465778401</c:v>
                </c:pt>
                <c:pt idx="129820">
                  <c:v>43.726202824639202</c:v>
                </c:pt>
                <c:pt idx="129821">
                  <c:v>43.7263191831276</c:v>
                </c:pt>
                <c:pt idx="129822">
                  <c:v>43.726435541243603</c:v>
                </c:pt>
                <c:pt idx="129823">
                  <c:v>43.726551898987097</c:v>
                </c:pt>
                <c:pt idx="129824">
                  <c:v>43.726668256358103</c:v>
                </c:pt>
                <c:pt idx="129825">
                  <c:v>43.726784613356699</c:v>
                </c:pt>
                <c:pt idx="129826">
                  <c:v>43.7269009699828</c:v>
                </c:pt>
                <c:pt idx="129827">
                  <c:v>43.727017326236499</c:v>
                </c:pt>
                <c:pt idx="129828">
                  <c:v>43.727133682117802</c:v>
                </c:pt>
                <c:pt idx="129829">
                  <c:v>43.727250037626597</c:v>
                </c:pt>
                <c:pt idx="129830">
                  <c:v>43.727366392762903</c:v>
                </c:pt>
                <c:pt idx="129831">
                  <c:v>43.7274827475268</c:v>
                </c:pt>
                <c:pt idx="129832">
                  <c:v>43.727599101918301</c:v>
                </c:pt>
                <c:pt idx="129833">
                  <c:v>43.7277154559374</c:v>
                </c:pt>
                <c:pt idx="129834">
                  <c:v>43.727831809583897</c:v>
                </c:pt>
                <c:pt idx="129835">
                  <c:v>43.727948162858098</c:v>
                </c:pt>
                <c:pt idx="129836">
                  <c:v>43.728064515759797</c:v>
                </c:pt>
                <c:pt idx="129837">
                  <c:v>43.728180868289101</c:v>
                </c:pt>
                <c:pt idx="129838">
                  <c:v>43.728297220446002</c:v>
                </c:pt>
                <c:pt idx="129839">
                  <c:v>43.728413572230401</c:v>
                </c:pt>
                <c:pt idx="129840">
                  <c:v>43.728529923642398</c:v>
                </c:pt>
                <c:pt idx="129841">
                  <c:v>43.7286462746819</c:v>
                </c:pt>
                <c:pt idx="129842">
                  <c:v>43.728762625349098</c:v>
                </c:pt>
                <c:pt idx="129843">
                  <c:v>43.728878975643703</c:v>
                </c:pt>
                <c:pt idx="129844">
                  <c:v>43.728995325565997</c:v>
                </c:pt>
                <c:pt idx="129845">
                  <c:v>43.729111675115902</c:v>
                </c:pt>
                <c:pt idx="129846">
                  <c:v>43.729228024293299</c:v>
                </c:pt>
                <c:pt idx="129847">
                  <c:v>43.7293443730983</c:v>
                </c:pt>
                <c:pt idx="129848">
                  <c:v>43.729460721530899</c:v>
                </c:pt>
                <c:pt idx="129849">
                  <c:v>43.729577069591002</c:v>
                </c:pt>
                <c:pt idx="129850">
                  <c:v>43.729693417278803</c:v>
                </c:pt>
                <c:pt idx="129851">
                  <c:v>43.729809764594101</c:v>
                </c:pt>
                <c:pt idx="129852">
                  <c:v>43.729926111536997</c:v>
                </c:pt>
                <c:pt idx="129853">
                  <c:v>43.730042458107498</c:v>
                </c:pt>
                <c:pt idx="129854">
                  <c:v>43.730158804305503</c:v>
                </c:pt>
                <c:pt idx="129855">
                  <c:v>43.730275150131199</c:v>
                </c:pt>
                <c:pt idx="129856">
                  <c:v>43.730391495584399</c:v>
                </c:pt>
                <c:pt idx="129857">
                  <c:v>43.730507840665297</c:v>
                </c:pt>
                <c:pt idx="129858">
                  <c:v>43.730624185373699</c:v>
                </c:pt>
                <c:pt idx="129859">
                  <c:v>43.730740529709699</c:v>
                </c:pt>
                <c:pt idx="129860">
                  <c:v>43.730856873673297</c:v>
                </c:pt>
                <c:pt idx="129861">
                  <c:v>43.730973217264498</c:v>
                </c:pt>
                <c:pt idx="129862">
                  <c:v>43.731089560483298</c:v>
                </c:pt>
                <c:pt idx="129863">
                  <c:v>43.731205903329702</c:v>
                </c:pt>
                <c:pt idx="129864">
                  <c:v>43.731322245803703</c:v>
                </c:pt>
                <c:pt idx="129865">
                  <c:v>43.731438587905203</c:v>
                </c:pt>
                <c:pt idx="129866">
                  <c:v>43.731554929634399</c:v>
                </c:pt>
                <c:pt idx="129867">
                  <c:v>43.7316712709912</c:v>
                </c:pt>
                <c:pt idx="129868">
                  <c:v>43.731787611975598</c:v>
                </c:pt>
                <c:pt idx="129869">
                  <c:v>43.731903952587601</c:v>
                </c:pt>
                <c:pt idx="129870">
                  <c:v>43.732020292827201</c:v>
                </c:pt>
                <c:pt idx="129871">
                  <c:v>43.732136632694399</c:v>
                </c:pt>
                <c:pt idx="129872">
                  <c:v>43.732252972189201</c:v>
                </c:pt>
                <c:pt idx="129873">
                  <c:v>43.732369311311601</c:v>
                </c:pt>
                <c:pt idx="129874">
                  <c:v>43.732485650061598</c:v>
                </c:pt>
                <c:pt idx="129875">
                  <c:v>43.7326019884392</c:v>
                </c:pt>
                <c:pt idx="129876">
                  <c:v>43.732718326444498</c:v>
                </c:pt>
                <c:pt idx="129877">
                  <c:v>43.732834664077302</c:v>
                </c:pt>
                <c:pt idx="129878">
                  <c:v>43.732951001337803</c:v>
                </c:pt>
                <c:pt idx="129879">
                  <c:v>43.733067338225901</c:v>
                </c:pt>
                <c:pt idx="129880">
                  <c:v>43.733183674741603</c:v>
                </c:pt>
                <c:pt idx="129881">
                  <c:v>43.733300010884903</c:v>
                </c:pt>
                <c:pt idx="129882">
                  <c:v>43.733416346655801</c:v>
                </c:pt>
                <c:pt idx="129883">
                  <c:v>43.733532682054403</c:v>
                </c:pt>
                <c:pt idx="129884">
                  <c:v>43.733649017080502</c:v>
                </c:pt>
                <c:pt idx="129885">
                  <c:v>43.733765351734299</c:v>
                </c:pt>
                <c:pt idx="129886">
                  <c:v>43.733881686015799</c:v>
                </c:pt>
                <c:pt idx="129887">
                  <c:v>43.733998019924798</c:v>
                </c:pt>
                <c:pt idx="129888">
                  <c:v>43.7341143534615</c:v>
                </c:pt>
                <c:pt idx="129889">
                  <c:v>43.7342306866257</c:v>
                </c:pt>
                <c:pt idx="129890">
                  <c:v>43.734347019417697</c:v>
                </c:pt>
                <c:pt idx="129891">
                  <c:v>43.734463351837199</c:v>
                </c:pt>
                <c:pt idx="129892">
                  <c:v>43.734579683884398</c:v>
                </c:pt>
                <c:pt idx="129893">
                  <c:v>43.734696015559201</c:v>
                </c:pt>
                <c:pt idx="129894">
                  <c:v>43.734812346861702</c:v>
                </c:pt>
                <c:pt idx="129895">
                  <c:v>43.7349286777917</c:v>
                </c:pt>
                <c:pt idx="129896">
                  <c:v>43.735045008349502</c:v>
                </c:pt>
                <c:pt idx="129897">
                  <c:v>43.735161338534802</c:v>
                </c:pt>
                <c:pt idx="129898">
                  <c:v>43.735277668347798</c:v>
                </c:pt>
                <c:pt idx="129899">
                  <c:v>43.7353939977884</c:v>
                </c:pt>
                <c:pt idx="129900">
                  <c:v>43.735510326856698</c:v>
                </c:pt>
                <c:pt idx="129901">
                  <c:v>43.735626655552601</c:v>
                </c:pt>
                <c:pt idx="129902">
                  <c:v>43.735742983876101</c:v>
                </c:pt>
                <c:pt idx="129903">
                  <c:v>43.735859311827298</c:v>
                </c:pt>
                <c:pt idx="129904">
                  <c:v>43.735975639406199</c:v>
                </c:pt>
                <c:pt idx="129905">
                  <c:v>43.736091966612697</c:v>
                </c:pt>
                <c:pt idx="129906">
                  <c:v>43.736208293446801</c:v>
                </c:pt>
                <c:pt idx="129907">
                  <c:v>43.736324619908601</c:v>
                </c:pt>
                <c:pt idx="129908">
                  <c:v>43.736440945997998</c:v>
                </c:pt>
                <c:pt idx="129909">
                  <c:v>43.7365572717151</c:v>
                </c:pt>
                <c:pt idx="129910">
                  <c:v>43.736673597059799</c:v>
                </c:pt>
                <c:pt idx="129911">
                  <c:v>43.736789922032202</c:v>
                </c:pt>
                <c:pt idx="129912">
                  <c:v>43.736906246632202</c:v>
                </c:pt>
                <c:pt idx="129913">
                  <c:v>43.737022570859899</c:v>
                </c:pt>
                <c:pt idx="129914">
                  <c:v>43.737138894715301</c:v>
                </c:pt>
                <c:pt idx="129915">
                  <c:v>43.7372552181983</c:v>
                </c:pt>
                <c:pt idx="129916">
                  <c:v>43.737371541309003</c:v>
                </c:pt>
                <c:pt idx="129917">
                  <c:v>43.737487864047303</c:v>
                </c:pt>
                <c:pt idx="129918">
                  <c:v>43.7376041864133</c:v>
                </c:pt>
                <c:pt idx="129919">
                  <c:v>43.737720508406902</c:v>
                </c:pt>
                <c:pt idx="129920">
                  <c:v>43.737836830028201</c:v>
                </c:pt>
                <c:pt idx="129921">
                  <c:v>43.737953151277203</c:v>
                </c:pt>
                <c:pt idx="129922">
                  <c:v>43.738069472153903</c:v>
                </c:pt>
                <c:pt idx="129923">
                  <c:v>43.7381857926582</c:v>
                </c:pt>
                <c:pt idx="129924">
                  <c:v>43.738302112790201</c:v>
                </c:pt>
                <c:pt idx="129925">
                  <c:v>43.7384184325498</c:v>
                </c:pt>
                <c:pt idx="129926">
                  <c:v>43.738534751937102</c:v>
                </c:pt>
                <c:pt idx="129927">
                  <c:v>43.738651070952102</c:v>
                </c:pt>
                <c:pt idx="129928">
                  <c:v>43.738767389594798</c:v>
                </c:pt>
                <c:pt idx="129929">
                  <c:v>43.738883707865099</c:v>
                </c:pt>
                <c:pt idx="129930">
                  <c:v>43.739000025763097</c:v>
                </c:pt>
                <c:pt idx="129931">
                  <c:v>43.739116343288799</c:v>
                </c:pt>
                <c:pt idx="129932">
                  <c:v>43.739232660442198</c:v>
                </c:pt>
                <c:pt idx="129933">
                  <c:v>43.739348977223202</c:v>
                </c:pt>
                <c:pt idx="129934">
                  <c:v>43.739465293632001</c:v>
                </c:pt>
                <c:pt idx="129935">
                  <c:v>43.739581609668399</c:v>
                </c:pt>
                <c:pt idx="129936">
                  <c:v>43.7396979253325</c:v>
                </c:pt>
                <c:pt idx="129937">
                  <c:v>43.739814240624298</c:v>
                </c:pt>
                <c:pt idx="129938">
                  <c:v>43.739930555543701</c:v>
                </c:pt>
                <c:pt idx="129939">
                  <c:v>43.7400468700909</c:v>
                </c:pt>
                <c:pt idx="129940">
                  <c:v>43.740163184265697</c:v>
                </c:pt>
                <c:pt idx="129941">
                  <c:v>43.740279498068197</c:v>
                </c:pt>
                <c:pt idx="129942">
                  <c:v>43.740395811498502</c:v>
                </c:pt>
                <c:pt idx="129943">
                  <c:v>43.740512124556403</c:v>
                </c:pt>
                <c:pt idx="129944">
                  <c:v>43.740628437242002</c:v>
                </c:pt>
                <c:pt idx="129945">
                  <c:v>43.740744749555198</c:v>
                </c:pt>
                <c:pt idx="129946">
                  <c:v>43.740861061496197</c:v>
                </c:pt>
                <c:pt idx="129947">
                  <c:v>43.740977373064901</c:v>
                </c:pt>
                <c:pt idx="129948">
                  <c:v>43.741093684261301</c:v>
                </c:pt>
                <c:pt idx="129949">
                  <c:v>43.741209995085399</c:v>
                </c:pt>
                <c:pt idx="129950">
                  <c:v>43.7413263055372</c:v>
                </c:pt>
                <c:pt idx="129951">
                  <c:v>43.741442615616599</c:v>
                </c:pt>
                <c:pt idx="129952">
                  <c:v>43.741558925323801</c:v>
                </c:pt>
                <c:pt idx="129953">
                  <c:v>43.7416752346587</c:v>
                </c:pt>
                <c:pt idx="129954">
                  <c:v>43.741791543621297</c:v>
                </c:pt>
                <c:pt idx="129955">
                  <c:v>43.741907852211597</c:v>
                </c:pt>
                <c:pt idx="129956">
                  <c:v>43.742024160429601</c:v>
                </c:pt>
                <c:pt idx="129957">
                  <c:v>43.742140468275302</c:v>
                </c:pt>
                <c:pt idx="129958">
                  <c:v>43.7422567757487</c:v>
                </c:pt>
                <c:pt idx="129959">
                  <c:v>43.742373082849802</c:v>
                </c:pt>
                <c:pt idx="129960">
                  <c:v>43.742489389578701</c:v>
                </c:pt>
                <c:pt idx="129961">
                  <c:v>43.742605695935197</c:v>
                </c:pt>
                <c:pt idx="129962">
                  <c:v>43.742722001919503</c:v>
                </c:pt>
                <c:pt idx="129963">
                  <c:v>43.7428383075315</c:v>
                </c:pt>
                <c:pt idx="129964">
                  <c:v>43.742954612771101</c:v>
                </c:pt>
                <c:pt idx="129965">
                  <c:v>43.743070917638597</c:v>
                </c:pt>
                <c:pt idx="129966">
                  <c:v>43.743187222133699</c:v>
                </c:pt>
                <c:pt idx="129967">
                  <c:v>43.743303526256497</c:v>
                </c:pt>
                <c:pt idx="129968">
                  <c:v>43.743419830007099</c:v>
                </c:pt>
                <c:pt idx="129969">
                  <c:v>43.743536133385398</c:v>
                </c:pt>
                <c:pt idx="129970">
                  <c:v>43.7436524363914</c:v>
                </c:pt>
                <c:pt idx="129971">
                  <c:v>43.743768739025199</c:v>
                </c:pt>
                <c:pt idx="129972">
                  <c:v>43.743885041286603</c:v>
                </c:pt>
                <c:pt idx="129973">
                  <c:v>43.744001343175803</c:v>
                </c:pt>
                <c:pt idx="129974">
                  <c:v>43.7441176446927</c:v>
                </c:pt>
                <c:pt idx="129975">
                  <c:v>43.744233945837401</c:v>
                </c:pt>
                <c:pt idx="129976">
                  <c:v>43.744350246609798</c:v>
                </c:pt>
                <c:pt idx="129977">
                  <c:v>43.7444665470099</c:v>
                </c:pt>
                <c:pt idx="129978">
                  <c:v>43.744582847037698</c:v>
                </c:pt>
                <c:pt idx="129979">
                  <c:v>43.7446991466933</c:v>
                </c:pt>
                <c:pt idx="129980">
                  <c:v>43.744815445976599</c:v>
                </c:pt>
                <c:pt idx="129981">
                  <c:v>43.744931744887701</c:v>
                </c:pt>
                <c:pt idx="129982">
                  <c:v>43.7450480434265</c:v>
                </c:pt>
                <c:pt idx="129983">
                  <c:v>43.745164341592996</c:v>
                </c:pt>
                <c:pt idx="129984">
                  <c:v>43.745280639387303</c:v>
                </c:pt>
                <c:pt idx="129985">
                  <c:v>43.7453969368093</c:v>
                </c:pt>
                <c:pt idx="129986">
                  <c:v>43.745513233859</c:v>
                </c:pt>
                <c:pt idx="129987">
                  <c:v>43.745629530536497</c:v>
                </c:pt>
                <c:pt idx="129988">
                  <c:v>43.745745826841699</c:v>
                </c:pt>
                <c:pt idx="129989">
                  <c:v>43.745862122774703</c:v>
                </c:pt>
                <c:pt idx="129990">
                  <c:v>43.745978418335497</c:v>
                </c:pt>
                <c:pt idx="129991">
                  <c:v>43.746094713523902</c:v>
                </c:pt>
                <c:pt idx="129992">
                  <c:v>43.746211008340197</c:v>
                </c:pt>
                <c:pt idx="129993">
                  <c:v>43.746327302784202</c:v>
                </c:pt>
                <c:pt idx="129994">
                  <c:v>43.746443596855897</c:v>
                </c:pt>
                <c:pt idx="129995">
                  <c:v>43.746559890555403</c:v>
                </c:pt>
                <c:pt idx="129996">
                  <c:v>43.746676183882599</c:v>
                </c:pt>
                <c:pt idx="129997">
                  <c:v>43.746792476837598</c:v>
                </c:pt>
                <c:pt idx="129998">
                  <c:v>43.746908769420401</c:v>
                </c:pt>
                <c:pt idx="129999">
                  <c:v>43.7470250616309</c:v>
                </c:pt>
                <c:pt idx="130000">
                  <c:v>43.747141353469097</c:v>
                </c:pt>
                <c:pt idx="130001">
                  <c:v>43.747257644935203</c:v>
                </c:pt>
                <c:pt idx="130002">
                  <c:v>43.7473739360289</c:v>
                </c:pt>
                <c:pt idx="130003">
                  <c:v>43.7474902267505</c:v>
                </c:pt>
                <c:pt idx="130004">
                  <c:v>43.747606517099797</c:v>
                </c:pt>
                <c:pt idx="130005">
                  <c:v>43.747722807076897</c:v>
                </c:pt>
                <c:pt idx="130006">
                  <c:v>43.747839096681702</c:v>
                </c:pt>
                <c:pt idx="130007">
                  <c:v>43.747955385914402</c:v>
                </c:pt>
                <c:pt idx="130008">
                  <c:v>43.7480716747747</c:v>
                </c:pt>
                <c:pt idx="130009">
                  <c:v>43.7481879632629</c:v>
                </c:pt>
                <c:pt idx="130010">
                  <c:v>43.748304251378798</c:v>
                </c:pt>
                <c:pt idx="130011">
                  <c:v>43.748420539122499</c:v>
                </c:pt>
                <c:pt idx="130012">
                  <c:v>43.748536826494004</c:v>
                </c:pt>
                <c:pt idx="130013">
                  <c:v>43.748653113493198</c:v>
                </c:pt>
                <c:pt idx="130014">
                  <c:v>43.748769400120203</c:v>
                </c:pt>
                <c:pt idx="130015">
                  <c:v>43.748885686374997</c:v>
                </c:pt>
                <c:pt idx="130016">
                  <c:v>43.749001972257602</c:v>
                </c:pt>
                <c:pt idx="130017">
                  <c:v>43.749118257767996</c:v>
                </c:pt>
                <c:pt idx="130018">
                  <c:v>43.749234542906102</c:v>
                </c:pt>
                <c:pt idx="130019">
                  <c:v>43.749350827671996</c:v>
                </c:pt>
                <c:pt idx="130020">
                  <c:v>43.749467112065702</c:v>
                </c:pt>
                <c:pt idx="130021">
                  <c:v>43.749583396087203</c:v>
                </c:pt>
                <c:pt idx="130022">
                  <c:v>43.749699679736501</c:v>
                </c:pt>
                <c:pt idx="130023">
                  <c:v>43.749815963013504</c:v>
                </c:pt>
                <c:pt idx="130024">
                  <c:v>43.749932245918302</c:v>
                </c:pt>
                <c:pt idx="130025">
                  <c:v>43.750048528451003</c:v>
                </c:pt>
                <c:pt idx="130026">
                  <c:v>43.750164810611402</c:v>
                </c:pt>
                <c:pt idx="130027">
                  <c:v>43.750281092399597</c:v>
                </c:pt>
                <c:pt idx="130028">
                  <c:v>43.750397373815602</c:v>
                </c:pt>
                <c:pt idx="130029">
                  <c:v>43.750513654859397</c:v>
                </c:pt>
                <c:pt idx="130030">
                  <c:v>43.750629935531002</c:v>
                </c:pt>
                <c:pt idx="130031">
                  <c:v>43.750746215830397</c:v>
                </c:pt>
                <c:pt idx="130032">
                  <c:v>43.750862495757602</c:v>
                </c:pt>
                <c:pt idx="130033">
                  <c:v>43.750978775312603</c:v>
                </c:pt>
                <c:pt idx="130034">
                  <c:v>43.751095054495302</c:v>
                </c:pt>
                <c:pt idx="130035">
                  <c:v>43.751211333305903</c:v>
                </c:pt>
                <c:pt idx="130036">
                  <c:v>43.751327611744301</c:v>
                </c:pt>
                <c:pt idx="130037">
                  <c:v>43.751443889810503</c:v>
                </c:pt>
                <c:pt idx="130038">
                  <c:v>43.7515601675045</c:v>
                </c:pt>
                <c:pt idx="130039">
                  <c:v>43.751676444826302</c:v>
                </c:pt>
                <c:pt idx="130040">
                  <c:v>43.7517927217759</c:v>
                </c:pt>
                <c:pt idx="130041">
                  <c:v>43.751908998353301</c:v>
                </c:pt>
                <c:pt idx="130042">
                  <c:v>43.752025274558498</c:v>
                </c:pt>
                <c:pt idx="130043">
                  <c:v>43.752141550391599</c:v>
                </c:pt>
                <c:pt idx="130044">
                  <c:v>43.752257825852404</c:v>
                </c:pt>
                <c:pt idx="130045">
                  <c:v>43.752374100941097</c:v>
                </c:pt>
                <c:pt idx="130046">
                  <c:v>43.752490375657501</c:v>
                </c:pt>
                <c:pt idx="130047">
                  <c:v>43.752606650001802</c:v>
                </c:pt>
                <c:pt idx="130048">
                  <c:v>43.752722923973899</c:v>
                </c:pt>
                <c:pt idx="130049">
                  <c:v>43.752839197573799</c:v>
                </c:pt>
                <c:pt idx="130050">
                  <c:v>43.752955470801602</c:v>
                </c:pt>
                <c:pt idx="130051">
                  <c:v>43.753071743657102</c:v>
                </c:pt>
                <c:pt idx="130052">
                  <c:v>43.753188016140498</c:v>
                </c:pt>
                <c:pt idx="130053">
                  <c:v>43.753304288251698</c:v>
                </c:pt>
                <c:pt idx="130054">
                  <c:v>43.753420559990701</c:v>
                </c:pt>
                <c:pt idx="130055">
                  <c:v>43.7535368313576</c:v>
                </c:pt>
                <c:pt idx="130056">
                  <c:v>43.753653102352203</c:v>
                </c:pt>
                <c:pt idx="130057">
                  <c:v>43.753769372974702</c:v>
                </c:pt>
                <c:pt idx="130058">
                  <c:v>43.753885643225097</c:v>
                </c:pt>
                <c:pt idx="130059">
                  <c:v>43.754001913103203</c:v>
                </c:pt>
                <c:pt idx="130060">
                  <c:v>43.754118182609197</c:v>
                </c:pt>
                <c:pt idx="130061">
                  <c:v>43.754234451743002</c:v>
                </c:pt>
                <c:pt idx="130062">
                  <c:v>43.754350720504704</c:v>
                </c:pt>
                <c:pt idx="130063">
                  <c:v>43.754466988894201</c:v>
                </c:pt>
                <c:pt idx="130064">
                  <c:v>43.754583256911502</c:v>
                </c:pt>
                <c:pt idx="130065">
                  <c:v>43.754699524556699</c:v>
                </c:pt>
                <c:pt idx="130066">
                  <c:v>43.7548157918296</c:v>
                </c:pt>
                <c:pt idx="130067">
                  <c:v>43.754932058730503</c:v>
                </c:pt>
                <c:pt idx="130068">
                  <c:v>43.755048325259203</c:v>
                </c:pt>
                <c:pt idx="130069">
                  <c:v>43.755164591415699</c:v>
                </c:pt>
                <c:pt idx="130070">
                  <c:v>43.755280857199999</c:v>
                </c:pt>
                <c:pt idx="130071">
                  <c:v>43.755397122612202</c:v>
                </c:pt>
                <c:pt idx="130072">
                  <c:v>43.7555133876523</c:v>
                </c:pt>
                <c:pt idx="130073">
                  <c:v>43.755629652320202</c:v>
                </c:pt>
                <c:pt idx="130074">
                  <c:v>43.755745916615901</c:v>
                </c:pt>
                <c:pt idx="130075">
                  <c:v>43.755862180539502</c:v>
                </c:pt>
                <c:pt idx="130076">
                  <c:v>43.7559784440909</c:v>
                </c:pt>
                <c:pt idx="130077">
                  <c:v>43.756094707270201</c:v>
                </c:pt>
                <c:pt idx="130078">
                  <c:v>43.756210970077397</c:v>
                </c:pt>
                <c:pt idx="130079">
                  <c:v>43.756327232512398</c:v>
                </c:pt>
                <c:pt idx="130080">
                  <c:v>43.756443494575201</c:v>
                </c:pt>
                <c:pt idx="130081">
                  <c:v>43.756559756265901</c:v>
                </c:pt>
                <c:pt idx="130082">
                  <c:v>43.756676017584503</c:v>
                </c:pt>
                <c:pt idx="130083">
                  <c:v>43.756792278530902</c:v>
                </c:pt>
                <c:pt idx="130084">
                  <c:v>43.756908539105197</c:v>
                </c:pt>
                <c:pt idx="130085">
                  <c:v>43.757024799307302</c:v>
                </c:pt>
                <c:pt idx="130086">
                  <c:v>43.757141059137297</c:v>
                </c:pt>
                <c:pt idx="130087">
                  <c:v>43.757257318595101</c:v>
                </c:pt>
                <c:pt idx="130088">
                  <c:v>43.757373577680902</c:v>
                </c:pt>
                <c:pt idx="130089">
                  <c:v>43.757489836394498</c:v>
                </c:pt>
                <c:pt idx="130090">
                  <c:v>43.757606094735898</c:v>
                </c:pt>
                <c:pt idx="130091">
                  <c:v>43.757722352705201</c:v>
                </c:pt>
                <c:pt idx="130092">
                  <c:v>43.7578386103024</c:v>
                </c:pt>
                <c:pt idx="130093">
                  <c:v>43.757954867527502</c:v>
                </c:pt>
                <c:pt idx="130094">
                  <c:v>43.7580711243804</c:v>
                </c:pt>
                <c:pt idx="130095">
                  <c:v>43.758187380861202</c:v>
                </c:pt>
                <c:pt idx="130096">
                  <c:v>43.758303636969899</c:v>
                </c:pt>
                <c:pt idx="130097">
                  <c:v>43.758419892706499</c:v>
                </c:pt>
                <c:pt idx="130098">
                  <c:v>43.758536148070903</c:v>
                </c:pt>
                <c:pt idx="130099">
                  <c:v>43.758652403063202</c:v>
                </c:pt>
                <c:pt idx="130100">
                  <c:v>43.758768657683397</c:v>
                </c:pt>
                <c:pt idx="130101">
                  <c:v>43.758884911931403</c:v>
                </c:pt>
                <c:pt idx="130102">
                  <c:v>43.759001165807398</c:v>
                </c:pt>
                <c:pt idx="130103">
                  <c:v>43.759117419311202</c:v>
                </c:pt>
                <c:pt idx="130104">
                  <c:v>43.759233672442903</c:v>
                </c:pt>
                <c:pt idx="130105">
                  <c:v>43.7593499252025</c:v>
                </c:pt>
                <c:pt idx="130106">
                  <c:v>43.759466177589999</c:v>
                </c:pt>
                <c:pt idx="130107">
                  <c:v>43.759582429605402</c:v>
                </c:pt>
                <c:pt idx="130108">
                  <c:v>43.759698681248601</c:v>
                </c:pt>
                <c:pt idx="130109">
                  <c:v>43.759814932519703</c:v>
                </c:pt>
                <c:pt idx="130110">
                  <c:v>43.7599311834188</c:v>
                </c:pt>
                <c:pt idx="130111">
                  <c:v>43.760047433945701</c:v>
                </c:pt>
                <c:pt idx="130112">
                  <c:v>43.760163684100498</c:v>
                </c:pt>
                <c:pt idx="130113">
                  <c:v>43.760279933883197</c:v>
                </c:pt>
                <c:pt idx="130114">
                  <c:v>43.7603961832938</c:v>
                </c:pt>
                <c:pt idx="130115">
                  <c:v>43.760512432332298</c:v>
                </c:pt>
                <c:pt idx="130116">
                  <c:v>43.7606286809987</c:v>
                </c:pt>
                <c:pt idx="130117">
                  <c:v>43.760744929292997</c:v>
                </c:pt>
                <c:pt idx="130118">
                  <c:v>43.760861177215197</c:v>
                </c:pt>
                <c:pt idx="130119">
                  <c:v>43.760977424765301</c:v>
                </c:pt>
                <c:pt idx="130120">
                  <c:v>43.7610936719433</c:v>
                </c:pt>
                <c:pt idx="130121">
                  <c:v>43.761209918749202</c:v>
                </c:pt>
                <c:pt idx="130122">
                  <c:v>43.761326165183</c:v>
                </c:pt>
                <c:pt idx="130123">
                  <c:v>43.761442411244701</c:v>
                </c:pt>
                <c:pt idx="130124">
                  <c:v>43.761558656934298</c:v>
                </c:pt>
                <c:pt idx="130125">
                  <c:v>43.761674902251798</c:v>
                </c:pt>
                <c:pt idx="130126">
                  <c:v>43.7617911471973</c:v>
                </c:pt>
                <c:pt idx="130127">
                  <c:v>43.761907391770599</c:v>
                </c:pt>
                <c:pt idx="130128">
                  <c:v>43.7620236359719</c:v>
                </c:pt>
                <c:pt idx="130129">
                  <c:v>43.762139879800998</c:v>
                </c:pt>
                <c:pt idx="130130">
                  <c:v>43.762256123258098</c:v>
                </c:pt>
                <c:pt idx="130131">
                  <c:v>43.762372366343101</c:v>
                </c:pt>
                <c:pt idx="130132">
                  <c:v>43.762488609056</c:v>
                </c:pt>
                <c:pt idx="130133">
                  <c:v>43.762604851396901</c:v>
                </c:pt>
                <c:pt idx="130134">
                  <c:v>43.762721093365599</c:v>
                </c:pt>
                <c:pt idx="130135">
                  <c:v>43.762837334962299</c:v>
                </c:pt>
                <c:pt idx="130136">
                  <c:v>43.762953576186902</c:v>
                </c:pt>
                <c:pt idx="130137">
                  <c:v>43.763069817039401</c:v>
                </c:pt>
                <c:pt idx="130138">
                  <c:v>43.763186057519803</c:v>
                </c:pt>
                <c:pt idx="130139">
                  <c:v>43.763302297628201</c:v>
                </c:pt>
                <c:pt idx="130140">
                  <c:v>43.763418537364501</c:v>
                </c:pt>
                <c:pt idx="130141">
                  <c:v>43.763534776728697</c:v>
                </c:pt>
                <c:pt idx="130142">
                  <c:v>43.763651015720797</c:v>
                </c:pt>
                <c:pt idx="130143">
                  <c:v>43.763767254340898</c:v>
                </c:pt>
                <c:pt idx="130144">
                  <c:v>43.763883492588903</c:v>
                </c:pt>
                <c:pt idx="130145">
                  <c:v>43.763999730464803</c:v>
                </c:pt>
                <c:pt idx="130146">
                  <c:v>43.764115967968699</c:v>
                </c:pt>
                <c:pt idx="130147">
                  <c:v>43.764232205100498</c:v>
                </c:pt>
                <c:pt idx="130148">
                  <c:v>43.7643484418602</c:v>
                </c:pt>
                <c:pt idx="130149">
                  <c:v>43.764464678247897</c:v>
                </c:pt>
                <c:pt idx="130150">
                  <c:v>43.764580914263497</c:v>
                </c:pt>
                <c:pt idx="130151">
                  <c:v>43.764697149907001</c:v>
                </c:pt>
                <c:pt idx="130152">
                  <c:v>43.764813385178499</c:v>
                </c:pt>
                <c:pt idx="130153">
                  <c:v>43.764929620077901</c:v>
                </c:pt>
                <c:pt idx="130154">
                  <c:v>43.765045854605297</c:v>
                </c:pt>
                <c:pt idx="130155">
                  <c:v>43.765162088760597</c:v>
                </c:pt>
                <c:pt idx="130156">
                  <c:v>43.765278322543899</c:v>
                </c:pt>
                <c:pt idx="130157">
                  <c:v>43.765394555955098</c:v>
                </c:pt>
                <c:pt idx="130158">
                  <c:v>43.765510788994199</c:v>
                </c:pt>
                <c:pt idx="130159">
                  <c:v>43.765627021661302</c:v>
                </c:pt>
                <c:pt idx="130160">
                  <c:v>43.765743253956401</c:v>
                </c:pt>
                <c:pt idx="130161">
                  <c:v>43.765859485879403</c:v>
                </c:pt>
                <c:pt idx="130162">
                  <c:v>43.7659757174304</c:v>
                </c:pt>
                <c:pt idx="130163">
                  <c:v>43.766091948609301</c:v>
                </c:pt>
                <c:pt idx="130164">
                  <c:v>43.766208179416097</c:v>
                </c:pt>
                <c:pt idx="130165">
                  <c:v>43.766324409850903</c:v>
                </c:pt>
                <c:pt idx="130166">
                  <c:v>43.766440639913696</c:v>
                </c:pt>
                <c:pt idx="130167">
                  <c:v>43.766556869604401</c:v>
                </c:pt>
                <c:pt idx="130168">
                  <c:v>43.7666730989231</c:v>
                </c:pt>
                <c:pt idx="130169">
                  <c:v>43.766789327869802</c:v>
                </c:pt>
                <c:pt idx="130170">
                  <c:v>43.766905556444399</c:v>
                </c:pt>
                <c:pt idx="130171">
                  <c:v>43.767021784647</c:v>
                </c:pt>
                <c:pt idx="130172">
                  <c:v>43.767138012477503</c:v>
                </c:pt>
                <c:pt idx="130173">
                  <c:v>43.767254239936001</c:v>
                </c:pt>
                <c:pt idx="130174">
                  <c:v>43.767370467022502</c:v>
                </c:pt>
                <c:pt idx="130175">
                  <c:v>43.767486693736899</c:v>
                </c:pt>
                <c:pt idx="130176">
                  <c:v>43.767602920079298</c:v>
                </c:pt>
                <c:pt idx="130177">
                  <c:v>43.7677191460497</c:v>
                </c:pt>
                <c:pt idx="130178">
                  <c:v>43.767835371648097</c:v>
                </c:pt>
                <c:pt idx="130179">
                  <c:v>43.767951596874397</c:v>
                </c:pt>
                <c:pt idx="130180">
                  <c:v>43.7680678217287</c:v>
                </c:pt>
                <c:pt idx="130181">
                  <c:v>43.768184046210898</c:v>
                </c:pt>
                <c:pt idx="130182">
                  <c:v>43.768300270321198</c:v>
                </c:pt>
                <c:pt idx="130183">
                  <c:v>43.768416494059402</c:v>
                </c:pt>
                <c:pt idx="130184">
                  <c:v>43.7685327174256</c:v>
                </c:pt>
                <c:pt idx="130185">
                  <c:v>43.768648940419801</c:v>
                </c:pt>
                <c:pt idx="130186">
                  <c:v>43.768765163041898</c:v>
                </c:pt>
                <c:pt idx="130187">
                  <c:v>43.768881385292097</c:v>
                </c:pt>
                <c:pt idx="130188">
                  <c:v>43.768997607170199</c:v>
                </c:pt>
                <c:pt idx="130189">
                  <c:v>43.769113828676304</c:v>
                </c:pt>
                <c:pt idx="130190">
                  <c:v>43.769230049810403</c:v>
                </c:pt>
                <c:pt idx="130191">
                  <c:v>43.769346270572498</c:v>
                </c:pt>
                <c:pt idx="130192">
                  <c:v>43.769462490962503</c:v>
                </c:pt>
                <c:pt idx="130193">
                  <c:v>43.769578710980603</c:v>
                </c:pt>
                <c:pt idx="130194">
                  <c:v>43.769694930626599</c:v>
                </c:pt>
                <c:pt idx="130195">
                  <c:v>43.769811149900697</c:v>
                </c:pt>
                <c:pt idx="130196">
                  <c:v>43.769927368802698</c:v>
                </c:pt>
                <c:pt idx="130197">
                  <c:v>43.770043587332701</c:v>
                </c:pt>
                <c:pt idx="130198">
                  <c:v>43.7701598054907</c:v>
                </c:pt>
                <c:pt idx="130199">
                  <c:v>43.7702760232768</c:v>
                </c:pt>
                <c:pt idx="130200">
                  <c:v>43.770392240690803</c:v>
                </c:pt>
                <c:pt idx="130201">
                  <c:v>43.770508457732802</c:v>
                </c:pt>
                <c:pt idx="130202">
                  <c:v>43.770624674402796</c:v>
                </c:pt>
                <c:pt idx="130203">
                  <c:v>43.7707408907008</c:v>
                </c:pt>
                <c:pt idx="130204">
                  <c:v>43.770857106626799</c:v>
                </c:pt>
                <c:pt idx="130205">
                  <c:v>43.770973322180801</c:v>
                </c:pt>
                <c:pt idx="130206">
                  <c:v>43.771089537362798</c:v>
                </c:pt>
                <c:pt idx="130207">
                  <c:v>43.771205752172897</c:v>
                </c:pt>
                <c:pt idx="130208">
                  <c:v>43.771321966610898</c:v>
                </c:pt>
                <c:pt idx="130209">
                  <c:v>43.771438180676903</c:v>
                </c:pt>
                <c:pt idx="130210">
                  <c:v>43.771554394371002</c:v>
                </c:pt>
                <c:pt idx="130211">
                  <c:v>43.771670607692997</c:v>
                </c:pt>
                <c:pt idx="130212">
                  <c:v>43.771786820643101</c:v>
                </c:pt>
                <c:pt idx="130213">
                  <c:v>43.7719030332212</c:v>
                </c:pt>
                <c:pt idx="130214">
                  <c:v>43.772019245427302</c:v>
                </c:pt>
                <c:pt idx="130215">
                  <c:v>43.772135457261399</c:v>
                </c:pt>
                <c:pt idx="130216">
                  <c:v>43.772251668723499</c:v>
                </c:pt>
                <c:pt idx="130217">
                  <c:v>43.7723678798137</c:v>
                </c:pt>
                <c:pt idx="130218">
                  <c:v>43.772484090531798</c:v>
                </c:pt>
                <c:pt idx="130219">
                  <c:v>43.772600300877997</c:v>
                </c:pt>
                <c:pt idx="130220">
                  <c:v>43.772716510852199</c:v>
                </c:pt>
                <c:pt idx="130221">
                  <c:v>43.772832720454403</c:v>
                </c:pt>
                <c:pt idx="130222">
                  <c:v>43.772948929684702</c:v>
                </c:pt>
                <c:pt idx="130223">
                  <c:v>43.773065138542997</c:v>
                </c:pt>
                <c:pt idx="130224">
                  <c:v>43.773181347029301</c:v>
                </c:pt>
                <c:pt idx="130225">
                  <c:v>43.7732975551436</c:v>
                </c:pt>
                <c:pt idx="130226">
                  <c:v>43.773413762886001</c:v>
                </c:pt>
                <c:pt idx="130227">
                  <c:v>43.773529970256298</c:v>
                </c:pt>
                <c:pt idx="130228">
                  <c:v>43.773646177254797</c:v>
                </c:pt>
                <c:pt idx="130229">
                  <c:v>43.773762383881198</c:v>
                </c:pt>
                <c:pt idx="130230">
                  <c:v>43.773878590135702</c:v>
                </c:pt>
                <c:pt idx="130231">
                  <c:v>43.773994796018201</c:v>
                </c:pt>
                <c:pt idx="130232">
                  <c:v>43.774111001528802</c:v>
                </c:pt>
                <c:pt idx="130233">
                  <c:v>43.774227206667298</c:v>
                </c:pt>
                <c:pt idx="130234">
                  <c:v>43.774343411434003</c:v>
                </c:pt>
                <c:pt idx="130235">
                  <c:v>43.774459615828597</c:v>
                </c:pt>
                <c:pt idx="130236">
                  <c:v>43.7745758198513</c:v>
                </c:pt>
                <c:pt idx="130237">
                  <c:v>43.774692023502098</c:v>
                </c:pt>
                <c:pt idx="130238">
                  <c:v>43.774808226780898</c:v>
                </c:pt>
                <c:pt idx="130239">
                  <c:v>43.774924429687701</c:v>
                </c:pt>
                <c:pt idx="130240">
                  <c:v>43.775040632222598</c:v>
                </c:pt>
                <c:pt idx="130241">
                  <c:v>43.775156834385498</c:v>
                </c:pt>
                <c:pt idx="130242">
                  <c:v>43.7752730361765</c:v>
                </c:pt>
                <c:pt idx="130243">
                  <c:v>43.775389237595498</c:v>
                </c:pt>
                <c:pt idx="130244">
                  <c:v>43.775505438642597</c:v>
                </c:pt>
                <c:pt idx="130245">
                  <c:v>43.775621639317698</c:v>
                </c:pt>
                <c:pt idx="130246">
                  <c:v>43.775737839620803</c:v>
                </c:pt>
                <c:pt idx="130247">
                  <c:v>43.775854039552101</c:v>
                </c:pt>
                <c:pt idx="130248">
                  <c:v>43.775970239111302</c:v>
                </c:pt>
                <c:pt idx="130249">
                  <c:v>43.776086438298698</c:v>
                </c:pt>
                <c:pt idx="130250">
                  <c:v>43.776202637114103</c:v>
                </c:pt>
                <c:pt idx="130251">
                  <c:v>43.776318835557497</c:v>
                </c:pt>
                <c:pt idx="130252">
                  <c:v>43.776435033628999</c:v>
                </c:pt>
                <c:pt idx="130253">
                  <c:v>43.776551231328597</c:v>
                </c:pt>
                <c:pt idx="130254">
                  <c:v>43.776667428656197</c:v>
                </c:pt>
                <c:pt idx="130255">
                  <c:v>43.776783625611898</c:v>
                </c:pt>
                <c:pt idx="130256">
                  <c:v>43.776899822195702</c:v>
                </c:pt>
                <c:pt idx="130257">
                  <c:v>43.777016018407501</c:v>
                </c:pt>
                <c:pt idx="130258">
                  <c:v>43.777132214247402</c:v>
                </c:pt>
                <c:pt idx="130259">
                  <c:v>43.777248409715298</c:v>
                </c:pt>
                <c:pt idx="130260">
                  <c:v>43.777364604811297</c:v>
                </c:pt>
                <c:pt idx="130261">
                  <c:v>43.777480799535397</c:v>
                </c:pt>
                <c:pt idx="130262">
                  <c:v>43.777596993887599</c:v>
                </c:pt>
                <c:pt idx="130263">
                  <c:v>43.777713187867803</c:v>
                </c:pt>
                <c:pt idx="130264">
                  <c:v>43.777829381476103</c:v>
                </c:pt>
                <c:pt idx="130265">
                  <c:v>43.777945574712497</c:v>
                </c:pt>
                <c:pt idx="130266">
                  <c:v>43.778061767577</c:v>
                </c:pt>
                <c:pt idx="130267">
                  <c:v>43.778177960069499</c:v>
                </c:pt>
                <c:pt idx="130268">
                  <c:v>43.778294152190099</c:v>
                </c:pt>
                <c:pt idx="130269">
                  <c:v>43.778410343938802</c:v>
                </c:pt>
                <c:pt idx="130270">
                  <c:v>43.778526535315599</c:v>
                </c:pt>
                <c:pt idx="130271">
                  <c:v>43.778642726320498</c:v>
                </c:pt>
                <c:pt idx="130272">
                  <c:v>43.7787589169534</c:v>
                </c:pt>
                <c:pt idx="130273">
                  <c:v>43.778875107214397</c:v>
                </c:pt>
                <c:pt idx="130274">
                  <c:v>43.778991297103502</c:v>
                </c:pt>
                <c:pt idx="130275">
                  <c:v>43.779107486620703</c:v>
                </c:pt>
                <c:pt idx="130276">
                  <c:v>43.779223675765998</c:v>
                </c:pt>
                <c:pt idx="130277">
                  <c:v>43.779339864539402</c:v>
                </c:pt>
                <c:pt idx="130278">
                  <c:v>43.779456052940802</c:v>
                </c:pt>
                <c:pt idx="130279">
                  <c:v>43.779572240970403</c:v>
                </c:pt>
                <c:pt idx="130280">
                  <c:v>43.779688428627999</c:v>
                </c:pt>
                <c:pt idx="130281">
                  <c:v>43.779804615913797</c:v>
                </c:pt>
                <c:pt idx="130282">
                  <c:v>43.779920802827597</c:v>
                </c:pt>
                <c:pt idx="130283">
                  <c:v>43.780036989369599</c:v>
                </c:pt>
                <c:pt idx="130284">
                  <c:v>43.780153175539603</c:v>
                </c:pt>
                <c:pt idx="130285">
                  <c:v>43.780269361337702</c:v>
                </c:pt>
                <c:pt idx="130286">
                  <c:v>43.780385546763902</c:v>
                </c:pt>
                <c:pt idx="130287">
                  <c:v>43.780501731818298</c:v>
                </c:pt>
                <c:pt idx="130288">
                  <c:v>43.780617916500702</c:v>
                </c:pt>
                <c:pt idx="130289">
                  <c:v>43.780734100811202</c:v>
                </c:pt>
                <c:pt idx="130290">
                  <c:v>43.780850284749803</c:v>
                </c:pt>
                <c:pt idx="130291">
                  <c:v>43.780966468316599</c:v>
                </c:pt>
                <c:pt idx="130292">
                  <c:v>43.781082651511397</c:v>
                </c:pt>
                <c:pt idx="130293">
                  <c:v>43.781198834334397</c:v>
                </c:pt>
                <c:pt idx="130294">
                  <c:v>43.781315016785499</c:v>
                </c:pt>
                <c:pt idx="130295">
                  <c:v>43.781431198864603</c:v>
                </c:pt>
                <c:pt idx="130296">
                  <c:v>43.781547380571901</c:v>
                </c:pt>
                <c:pt idx="130297">
                  <c:v>43.781663561907301</c:v>
                </c:pt>
                <c:pt idx="130298">
                  <c:v>43.781779742870803</c:v>
                </c:pt>
                <c:pt idx="130299">
                  <c:v>43.7818959234625</c:v>
                </c:pt>
                <c:pt idx="130300">
                  <c:v>43.782012103682199</c:v>
                </c:pt>
                <c:pt idx="130301">
                  <c:v>43.782128283530099</c:v>
                </c:pt>
                <c:pt idx="130302">
                  <c:v>43.782244463006101</c:v>
                </c:pt>
                <c:pt idx="130303">
                  <c:v>43.782360642110199</c:v>
                </c:pt>
                <c:pt idx="130304">
                  <c:v>43.782476820842398</c:v>
                </c:pt>
                <c:pt idx="130305">
                  <c:v>43.782592999202699</c:v>
                </c:pt>
                <c:pt idx="130306">
                  <c:v>43.782709177191201</c:v>
                </c:pt>
                <c:pt idx="130307">
                  <c:v>43.782825354807798</c:v>
                </c:pt>
                <c:pt idx="130308">
                  <c:v>43.782941532052497</c:v>
                </c:pt>
                <c:pt idx="130309">
                  <c:v>43.783057708925298</c:v>
                </c:pt>
                <c:pt idx="130310">
                  <c:v>43.783173885426301</c:v>
                </c:pt>
                <c:pt idx="130311">
                  <c:v>43.783290061555398</c:v>
                </c:pt>
                <c:pt idx="130312">
                  <c:v>43.783406237312697</c:v>
                </c:pt>
                <c:pt idx="130313">
                  <c:v>43.783522412697998</c:v>
                </c:pt>
                <c:pt idx="130314">
                  <c:v>43.783638587711501</c:v>
                </c:pt>
                <c:pt idx="130315">
                  <c:v>43.783754762353198</c:v>
                </c:pt>
                <c:pt idx="130316">
                  <c:v>43.783870936622897</c:v>
                </c:pt>
                <c:pt idx="130317">
                  <c:v>43.783987110520798</c:v>
                </c:pt>
                <c:pt idx="130318">
                  <c:v>43.7841032840469</c:v>
                </c:pt>
                <c:pt idx="130319">
                  <c:v>43.784219457200997</c:v>
                </c:pt>
                <c:pt idx="130320">
                  <c:v>43.784335629983403</c:v>
                </c:pt>
                <c:pt idx="130321">
                  <c:v>43.784451802393797</c:v>
                </c:pt>
                <c:pt idx="130322">
                  <c:v>43.784567974432399</c:v>
                </c:pt>
                <c:pt idx="130323">
                  <c:v>43.784684146099202</c:v>
                </c:pt>
                <c:pt idx="130324">
                  <c:v>43.784800317394101</c:v>
                </c:pt>
                <c:pt idx="130325">
                  <c:v>43.784916488317101</c:v>
                </c:pt>
                <c:pt idx="130326">
                  <c:v>43.785032658868303</c:v>
                </c:pt>
                <c:pt idx="130327">
                  <c:v>43.7851488290476</c:v>
                </c:pt>
                <c:pt idx="130328">
                  <c:v>43.785264998855098</c:v>
                </c:pt>
                <c:pt idx="130329">
                  <c:v>43.785381168290797</c:v>
                </c:pt>
                <c:pt idx="130330">
                  <c:v>43.785497337354499</c:v>
                </c:pt>
                <c:pt idx="130331">
                  <c:v>43.785613506046502</c:v>
                </c:pt>
                <c:pt idx="130332">
                  <c:v>43.7857296743666</c:v>
                </c:pt>
                <c:pt idx="130333">
                  <c:v>43.785845842314799</c:v>
                </c:pt>
                <c:pt idx="130334">
                  <c:v>43.7859620098912</c:v>
                </c:pt>
                <c:pt idx="130335">
                  <c:v>43.786078177095803</c:v>
                </c:pt>
                <c:pt idx="130336">
                  <c:v>43.7861943439285</c:v>
                </c:pt>
                <c:pt idx="130337">
                  <c:v>43.786310510389399</c:v>
                </c:pt>
                <c:pt idx="130338">
                  <c:v>43.786426676478399</c:v>
                </c:pt>
                <c:pt idx="130339">
                  <c:v>43.786542842195701</c:v>
                </c:pt>
                <c:pt idx="130340">
                  <c:v>43.786659007540997</c:v>
                </c:pt>
                <c:pt idx="130341">
                  <c:v>43.786775172514602</c:v>
                </c:pt>
                <c:pt idx="130342">
                  <c:v>43.786891337116302</c:v>
                </c:pt>
                <c:pt idx="130343">
                  <c:v>43.787007501346103</c:v>
                </c:pt>
                <c:pt idx="130344">
                  <c:v>43.787123665204199</c:v>
                </c:pt>
                <c:pt idx="130345">
                  <c:v>43.787239828690403</c:v>
                </c:pt>
                <c:pt idx="130346">
                  <c:v>43.787355991804802</c:v>
                </c:pt>
                <c:pt idx="130347">
                  <c:v>43.787472154547302</c:v>
                </c:pt>
                <c:pt idx="130348">
                  <c:v>43.787588316918097</c:v>
                </c:pt>
                <c:pt idx="130349">
                  <c:v>43.787704478916901</c:v>
                </c:pt>
                <c:pt idx="130350">
                  <c:v>43.787820640543998</c:v>
                </c:pt>
                <c:pt idx="130351">
                  <c:v>43.787936801799297</c:v>
                </c:pt>
                <c:pt idx="130352">
                  <c:v>43.788052962682698</c:v>
                </c:pt>
                <c:pt idx="130353">
                  <c:v>43.788169123194301</c:v>
                </c:pt>
                <c:pt idx="130354">
                  <c:v>43.788285283334098</c:v>
                </c:pt>
                <c:pt idx="130355">
                  <c:v>43.788401443102103</c:v>
                </c:pt>
                <c:pt idx="130356">
                  <c:v>43.788517602498203</c:v>
                </c:pt>
                <c:pt idx="130357">
                  <c:v>43.788633761522597</c:v>
                </c:pt>
                <c:pt idx="130358">
                  <c:v>43.7887499201751</c:v>
                </c:pt>
                <c:pt idx="130359">
                  <c:v>43.788866078455797</c:v>
                </c:pt>
                <c:pt idx="130360">
                  <c:v>43.788982236364703</c:v>
                </c:pt>
                <c:pt idx="130361">
                  <c:v>43.789098393901803</c:v>
                </c:pt>
                <c:pt idx="130362">
                  <c:v>43.789214551067097</c:v>
                </c:pt>
                <c:pt idx="130363">
                  <c:v>43.7893307078606</c:v>
                </c:pt>
                <c:pt idx="130364">
                  <c:v>43.789446864282198</c:v>
                </c:pt>
                <c:pt idx="130365">
                  <c:v>43.789563020332103</c:v>
                </c:pt>
                <c:pt idx="130366">
                  <c:v>43.789679176010097</c:v>
                </c:pt>
                <c:pt idx="130367">
                  <c:v>43.789795331316398</c:v>
                </c:pt>
                <c:pt idx="130368">
                  <c:v>43.789911486250801</c:v>
                </c:pt>
                <c:pt idx="130369">
                  <c:v>43.790027640813499</c:v>
                </c:pt>
                <c:pt idx="130370">
                  <c:v>43.790143795004298</c:v>
                </c:pt>
                <c:pt idx="130371">
                  <c:v>43.790259948823397</c:v>
                </c:pt>
                <c:pt idx="130372">
                  <c:v>43.790376102270599</c:v>
                </c:pt>
                <c:pt idx="130373">
                  <c:v>43.790492255346003</c:v>
                </c:pt>
                <c:pt idx="130374">
                  <c:v>43.7906084080497</c:v>
                </c:pt>
                <c:pt idx="130375">
                  <c:v>43.790724560381598</c:v>
                </c:pt>
                <c:pt idx="130376">
                  <c:v>43.790840712341598</c:v>
                </c:pt>
                <c:pt idx="130377">
                  <c:v>43.7909568639299</c:v>
                </c:pt>
                <c:pt idx="130378">
                  <c:v>43.791073015146402</c:v>
                </c:pt>
                <c:pt idx="130379">
                  <c:v>43.791189165991099</c:v>
                </c:pt>
                <c:pt idx="130380">
                  <c:v>43.791305316463998</c:v>
                </c:pt>
                <c:pt idx="130381">
                  <c:v>43.791421466565097</c:v>
                </c:pt>
                <c:pt idx="130382">
                  <c:v>43.791537616294399</c:v>
                </c:pt>
                <c:pt idx="130383">
                  <c:v>43.791653765652001</c:v>
                </c:pt>
                <c:pt idx="130384">
                  <c:v>43.791769914637698</c:v>
                </c:pt>
                <c:pt idx="130385">
                  <c:v>43.791886063251702</c:v>
                </c:pt>
                <c:pt idx="130386">
                  <c:v>43.792002211493902</c:v>
                </c:pt>
                <c:pt idx="130387">
                  <c:v>43.792118359364302</c:v>
                </c:pt>
                <c:pt idx="130388">
                  <c:v>43.792234506862997</c:v>
                </c:pt>
                <c:pt idx="130389">
                  <c:v>43.7923506539898</c:v>
                </c:pt>
                <c:pt idx="130390">
                  <c:v>43.792466800744897</c:v>
                </c:pt>
                <c:pt idx="130391">
                  <c:v>43.792582947128203</c:v>
                </c:pt>
                <c:pt idx="130392">
                  <c:v>43.792699093139703</c:v>
                </c:pt>
                <c:pt idx="130393">
                  <c:v>43.792815238779497</c:v>
                </c:pt>
                <c:pt idx="130394">
                  <c:v>43.792931384047499</c:v>
                </c:pt>
                <c:pt idx="130395">
                  <c:v>43.793047528943703</c:v>
                </c:pt>
                <c:pt idx="130396">
                  <c:v>43.7931636734682</c:v>
                </c:pt>
                <c:pt idx="130397">
                  <c:v>43.7932798176208</c:v>
                </c:pt>
                <c:pt idx="130398">
                  <c:v>43.793395961401799</c:v>
                </c:pt>
                <c:pt idx="130399">
                  <c:v>43.793512104810901</c:v>
                </c:pt>
                <c:pt idx="130400">
                  <c:v>43.793628247848297</c:v>
                </c:pt>
                <c:pt idx="130401">
                  <c:v>43.793744390513901</c:v>
                </c:pt>
                <c:pt idx="130402">
                  <c:v>43.793860532807798</c:v>
                </c:pt>
                <c:pt idx="130403">
                  <c:v>43.793976674729898</c:v>
                </c:pt>
                <c:pt idx="130404">
                  <c:v>43.794092816280198</c:v>
                </c:pt>
                <c:pt idx="130405">
                  <c:v>43.7942089574588</c:v>
                </c:pt>
                <c:pt idx="130406">
                  <c:v>43.794325098265602</c:v>
                </c:pt>
                <c:pt idx="130407">
                  <c:v>43.794441238700699</c:v>
                </c:pt>
                <c:pt idx="130408">
                  <c:v>43.794557378763997</c:v>
                </c:pt>
                <c:pt idx="130409">
                  <c:v>43.794673518455497</c:v>
                </c:pt>
                <c:pt idx="130410">
                  <c:v>43.794789657775297</c:v>
                </c:pt>
                <c:pt idx="130411">
                  <c:v>43.794905796723398</c:v>
                </c:pt>
                <c:pt idx="130412">
                  <c:v>43.795021935299701</c:v>
                </c:pt>
                <c:pt idx="130413">
                  <c:v>43.795138073504198</c:v>
                </c:pt>
                <c:pt idx="130414">
                  <c:v>43.795254211337003</c:v>
                </c:pt>
                <c:pt idx="130415">
                  <c:v>43.795370348798102</c:v>
                </c:pt>
                <c:pt idx="130416">
                  <c:v>43.795486485887402</c:v>
                </c:pt>
                <c:pt idx="130417">
                  <c:v>43.795602622604903</c:v>
                </c:pt>
                <c:pt idx="130418">
                  <c:v>43.795718758950798</c:v>
                </c:pt>
                <c:pt idx="130419">
                  <c:v>43.795834894924901</c:v>
                </c:pt>
                <c:pt idx="130420">
                  <c:v>43.795951030527199</c:v>
                </c:pt>
                <c:pt idx="130421">
                  <c:v>43.796067165757798</c:v>
                </c:pt>
                <c:pt idx="130422">
                  <c:v>43.796183300616697</c:v>
                </c:pt>
                <c:pt idx="130423">
                  <c:v>43.796299435103798</c:v>
                </c:pt>
                <c:pt idx="130424">
                  <c:v>43.796415569219199</c:v>
                </c:pt>
                <c:pt idx="130425">
                  <c:v>43.796531702962803</c:v>
                </c:pt>
                <c:pt idx="130426">
                  <c:v>43.796647836334699</c:v>
                </c:pt>
                <c:pt idx="130427">
                  <c:v>43.796763969334897</c:v>
                </c:pt>
                <c:pt idx="130428">
                  <c:v>43.796880101963403</c:v>
                </c:pt>
                <c:pt idx="130429">
                  <c:v>43.796996234220103</c:v>
                </c:pt>
                <c:pt idx="130430">
                  <c:v>43.797112366105097</c:v>
                </c:pt>
                <c:pt idx="130431">
                  <c:v>43.797228497618399</c:v>
                </c:pt>
                <c:pt idx="130432">
                  <c:v>43.797344628759902</c:v>
                </c:pt>
                <c:pt idx="130433">
                  <c:v>43.797460759529699</c:v>
                </c:pt>
                <c:pt idx="130434">
                  <c:v>43.797576889927797</c:v>
                </c:pt>
                <c:pt idx="130435">
                  <c:v>43.797693019954202</c:v>
                </c:pt>
                <c:pt idx="130436">
                  <c:v>43.797809149608803</c:v>
                </c:pt>
                <c:pt idx="130437">
                  <c:v>43.797925278891697</c:v>
                </c:pt>
                <c:pt idx="130438">
                  <c:v>43.798041407802998</c:v>
                </c:pt>
                <c:pt idx="130439">
                  <c:v>43.798157536342401</c:v>
                </c:pt>
                <c:pt idx="130440">
                  <c:v>43.798273664510198</c:v>
                </c:pt>
                <c:pt idx="130441">
                  <c:v>43.798389792306303</c:v>
                </c:pt>
                <c:pt idx="130442">
                  <c:v>43.798505919730601</c:v>
                </c:pt>
                <c:pt idx="130443">
                  <c:v>43.798622046783201</c:v>
                </c:pt>
                <c:pt idx="130444">
                  <c:v>43.798738173464201</c:v>
                </c:pt>
                <c:pt idx="130445">
                  <c:v>43.798854299773403</c:v>
                </c:pt>
                <c:pt idx="130446">
                  <c:v>43.798970425710799</c:v>
                </c:pt>
                <c:pt idx="130447">
                  <c:v>43.799086551276602</c:v>
                </c:pt>
                <c:pt idx="130448">
                  <c:v>43.799202676470699</c:v>
                </c:pt>
                <c:pt idx="130449">
                  <c:v>43.799318801293097</c:v>
                </c:pt>
                <c:pt idx="130450">
                  <c:v>43.799434925743697</c:v>
                </c:pt>
                <c:pt idx="130451">
                  <c:v>43.799551049822703</c:v>
                </c:pt>
                <c:pt idx="130452">
                  <c:v>43.799667173529997</c:v>
                </c:pt>
                <c:pt idx="130453">
                  <c:v>43.799783296865499</c:v>
                </c:pt>
                <c:pt idx="130454">
                  <c:v>43.799899419829401</c:v>
                </c:pt>
                <c:pt idx="130455">
                  <c:v>43.800015542421498</c:v>
                </c:pt>
                <c:pt idx="130456">
                  <c:v>43.800131664642002</c:v>
                </c:pt>
                <c:pt idx="130457">
                  <c:v>43.8002477864908</c:v>
                </c:pt>
                <c:pt idx="130458">
                  <c:v>43.8003639079678</c:v>
                </c:pt>
                <c:pt idx="130459">
                  <c:v>43.800480029073199</c:v>
                </c:pt>
                <c:pt idx="130460">
                  <c:v>43.8005961498069</c:v>
                </c:pt>
                <c:pt idx="130461">
                  <c:v>43.800712270168901</c:v>
                </c:pt>
                <c:pt idx="130462">
                  <c:v>43.800828390159197</c:v>
                </c:pt>
                <c:pt idx="130463">
                  <c:v>43.8009445097778</c:v>
                </c:pt>
                <c:pt idx="130464">
                  <c:v>43.801060629024697</c:v>
                </c:pt>
                <c:pt idx="130465">
                  <c:v>43.801176747899902</c:v>
                </c:pt>
                <c:pt idx="130466">
                  <c:v>43.8012928664035</c:v>
                </c:pt>
                <c:pt idx="130467">
                  <c:v>43.8014089845353</c:v>
                </c:pt>
                <c:pt idx="130468">
                  <c:v>43.8015251022955</c:v>
                </c:pt>
                <c:pt idx="130469">
                  <c:v>43.801641219684001</c:v>
                </c:pt>
                <c:pt idx="130470">
                  <c:v>43.801757336700803</c:v>
                </c:pt>
                <c:pt idx="130471">
                  <c:v>43.801873453345898</c:v>
                </c:pt>
                <c:pt idx="130472">
                  <c:v>43.801989569619401</c:v>
                </c:pt>
                <c:pt idx="130473">
                  <c:v>43.802105685521099</c:v>
                </c:pt>
                <c:pt idx="130474">
                  <c:v>43.802221801051203</c:v>
                </c:pt>
                <c:pt idx="130475">
                  <c:v>43.802337916209702</c:v>
                </c:pt>
                <c:pt idx="130476">
                  <c:v>43.802454030996401</c:v>
                </c:pt>
                <c:pt idx="130477">
                  <c:v>43.802570145411501</c:v>
                </c:pt>
                <c:pt idx="130478">
                  <c:v>43.802686259454902</c:v>
                </c:pt>
                <c:pt idx="130479">
                  <c:v>43.802802373126603</c:v>
                </c:pt>
                <c:pt idx="130480">
                  <c:v>43.802918486426698</c:v>
                </c:pt>
                <c:pt idx="130481">
                  <c:v>43.803034599355101</c:v>
                </c:pt>
                <c:pt idx="130482">
                  <c:v>43.803150711911798</c:v>
                </c:pt>
                <c:pt idx="130483">
                  <c:v>43.803266824096902</c:v>
                </c:pt>
                <c:pt idx="130484">
                  <c:v>43.8033829359103</c:v>
                </c:pt>
                <c:pt idx="130485">
                  <c:v>43.803499047351998</c:v>
                </c:pt>
                <c:pt idx="130486">
                  <c:v>43.803615158422097</c:v>
                </c:pt>
                <c:pt idx="130487">
                  <c:v>43.803731269120497</c:v>
                </c:pt>
                <c:pt idx="130488">
                  <c:v>43.803847379447198</c:v>
                </c:pt>
                <c:pt idx="130489">
                  <c:v>43.8039634894023</c:v>
                </c:pt>
                <c:pt idx="130490">
                  <c:v>43.804079598985702</c:v>
                </c:pt>
                <c:pt idx="130491">
                  <c:v>43.804195708197497</c:v>
                </c:pt>
                <c:pt idx="130492">
                  <c:v>43.8043118170376</c:v>
                </c:pt>
                <c:pt idx="130493">
                  <c:v>43.804427925506097</c:v>
                </c:pt>
                <c:pt idx="130494">
                  <c:v>43.804544033602902</c:v>
                </c:pt>
                <c:pt idx="130495">
                  <c:v>43.8046601413281</c:v>
                </c:pt>
                <c:pt idx="130496">
                  <c:v>43.804776248681598</c:v>
                </c:pt>
                <c:pt idx="130497">
                  <c:v>43.804892355663497</c:v>
                </c:pt>
                <c:pt idx="130498">
                  <c:v>43.805008462273697</c:v>
                </c:pt>
                <c:pt idx="130499">
                  <c:v>43.805124568512198</c:v>
                </c:pt>
                <c:pt idx="130500">
                  <c:v>43.8052406743791</c:v>
                </c:pt>
                <c:pt idx="130501">
                  <c:v>43.805356779874401</c:v>
                </c:pt>
                <c:pt idx="130502">
                  <c:v>43.805472884998103</c:v>
                </c:pt>
                <c:pt idx="130503">
                  <c:v>43.805588989750099</c:v>
                </c:pt>
                <c:pt idx="130504">
                  <c:v>43.805705094130403</c:v>
                </c:pt>
                <c:pt idx="130505">
                  <c:v>43.8058211981391</c:v>
                </c:pt>
                <c:pt idx="130506">
                  <c:v>43.805937301776197</c:v>
                </c:pt>
                <c:pt idx="130507">
                  <c:v>43.806053405041602</c:v>
                </c:pt>
                <c:pt idx="130508">
                  <c:v>43.806169507935401</c:v>
                </c:pt>
                <c:pt idx="130509">
                  <c:v>43.8062856104576</c:v>
                </c:pt>
                <c:pt idx="130510">
                  <c:v>43.8064017126081</c:v>
                </c:pt>
                <c:pt idx="130511">
                  <c:v>43.806517814387</c:v>
                </c:pt>
                <c:pt idx="130512">
                  <c:v>43.806633915794301</c:v>
                </c:pt>
                <c:pt idx="130513">
                  <c:v>43.806750016829902</c:v>
                </c:pt>
                <c:pt idx="130514">
                  <c:v>43.806866117493897</c:v>
                </c:pt>
                <c:pt idx="130515">
                  <c:v>43.806982217786299</c:v>
                </c:pt>
                <c:pt idx="130516">
                  <c:v>43.807098317707002</c:v>
                </c:pt>
                <c:pt idx="130517">
                  <c:v>43.807214417256198</c:v>
                </c:pt>
                <c:pt idx="130518">
                  <c:v>43.807330516433701</c:v>
                </c:pt>
                <c:pt idx="130519">
                  <c:v>43.807446615239499</c:v>
                </c:pt>
                <c:pt idx="130520">
                  <c:v>43.807562713673804</c:v>
                </c:pt>
                <c:pt idx="130521">
                  <c:v>43.807678811736402</c:v>
                </c:pt>
                <c:pt idx="130522">
                  <c:v>43.8077949094275</c:v>
                </c:pt>
                <c:pt idx="130523">
                  <c:v>43.807911006746899</c:v>
                </c:pt>
                <c:pt idx="130524">
                  <c:v>43.808027103694599</c:v>
                </c:pt>
                <c:pt idx="130525">
                  <c:v>43.808143200270798</c:v>
                </c:pt>
                <c:pt idx="130526">
                  <c:v>43.808259296475399</c:v>
                </c:pt>
                <c:pt idx="130527">
                  <c:v>43.808375392308299</c:v>
                </c:pt>
                <c:pt idx="130528">
                  <c:v>43.808491487769601</c:v>
                </c:pt>
                <c:pt idx="130529">
                  <c:v>43.808607582859302</c:v>
                </c:pt>
                <c:pt idx="130530">
                  <c:v>43.808723677577397</c:v>
                </c:pt>
                <c:pt idx="130531">
                  <c:v>43.8088397719239</c:v>
                </c:pt>
                <c:pt idx="130532">
                  <c:v>43.808955865898803</c:v>
                </c:pt>
                <c:pt idx="130533">
                  <c:v>43.809071959502099</c:v>
                </c:pt>
                <c:pt idx="130534">
                  <c:v>43.809188052733802</c:v>
                </c:pt>
                <c:pt idx="130535">
                  <c:v>43.809304145593799</c:v>
                </c:pt>
                <c:pt idx="130536">
                  <c:v>43.809420238082303</c:v>
                </c:pt>
                <c:pt idx="130537">
                  <c:v>43.809536330199201</c:v>
                </c:pt>
                <c:pt idx="130538">
                  <c:v>43.809652421944399</c:v>
                </c:pt>
                <c:pt idx="130539">
                  <c:v>43.809768513318097</c:v>
                </c:pt>
                <c:pt idx="130540">
                  <c:v>43.809884604320203</c:v>
                </c:pt>
                <c:pt idx="130541">
                  <c:v>43.810000694950602</c:v>
                </c:pt>
                <c:pt idx="130542">
                  <c:v>43.810116785209502</c:v>
                </c:pt>
                <c:pt idx="130543">
                  <c:v>43.810232875096801</c:v>
                </c:pt>
                <c:pt idx="130544">
                  <c:v>43.810348964612501</c:v>
                </c:pt>
                <c:pt idx="130545">
                  <c:v>43.810465053756602</c:v>
                </c:pt>
                <c:pt idx="130546">
                  <c:v>43.810581142529102</c:v>
                </c:pt>
                <c:pt idx="130547">
                  <c:v>43.810697230930003</c:v>
                </c:pt>
                <c:pt idx="130548">
                  <c:v>43.810813318959298</c:v>
                </c:pt>
                <c:pt idx="130549">
                  <c:v>43.810929406617099</c:v>
                </c:pt>
                <c:pt idx="130550">
                  <c:v>43.811045493903201</c:v>
                </c:pt>
                <c:pt idx="130551">
                  <c:v>43.811161580817803</c:v>
                </c:pt>
                <c:pt idx="130552">
                  <c:v>43.811277667360798</c:v>
                </c:pt>
                <c:pt idx="130553">
                  <c:v>43.811393753532201</c:v>
                </c:pt>
                <c:pt idx="130554">
                  <c:v>43.811509839331997</c:v>
                </c:pt>
                <c:pt idx="130555">
                  <c:v>43.8116259247602</c:v>
                </c:pt>
                <c:pt idx="130556">
                  <c:v>43.811742009816903</c:v>
                </c:pt>
                <c:pt idx="130557">
                  <c:v>43.811858094502</c:v>
                </c:pt>
                <c:pt idx="130558">
                  <c:v>43.811974178815497</c:v>
                </c:pt>
                <c:pt idx="130559">
                  <c:v>43.812090262757401</c:v>
                </c:pt>
                <c:pt idx="130560">
                  <c:v>43.812206346327699</c:v>
                </c:pt>
                <c:pt idx="130561">
                  <c:v>43.812322429526503</c:v>
                </c:pt>
                <c:pt idx="130562">
                  <c:v>43.812438512353701</c:v>
                </c:pt>
                <c:pt idx="130563">
                  <c:v>43.812554594809399</c:v>
                </c:pt>
                <c:pt idx="130564">
                  <c:v>43.812670676893497</c:v>
                </c:pt>
                <c:pt idx="130565">
                  <c:v>43.812786758605903</c:v>
                </c:pt>
                <c:pt idx="130566">
                  <c:v>43.812902839946901</c:v>
                </c:pt>
                <c:pt idx="130567">
                  <c:v>43.8130189209162</c:v>
                </c:pt>
                <c:pt idx="130568">
                  <c:v>43.813135001514098</c:v>
                </c:pt>
                <c:pt idx="130569">
                  <c:v>43.813251081740297</c:v>
                </c:pt>
                <c:pt idx="130570">
                  <c:v>43.813367161594996</c:v>
                </c:pt>
                <c:pt idx="130571">
                  <c:v>43.813483241078103</c:v>
                </c:pt>
                <c:pt idx="130572">
                  <c:v>43.813599320189603</c:v>
                </c:pt>
                <c:pt idx="130573">
                  <c:v>43.813715398929602</c:v>
                </c:pt>
                <c:pt idx="130574">
                  <c:v>43.813831477298102</c:v>
                </c:pt>
                <c:pt idx="130575">
                  <c:v>43.813947555294902</c:v>
                </c:pt>
                <c:pt idx="130576">
                  <c:v>43.814063632920302</c:v>
                </c:pt>
                <c:pt idx="130577">
                  <c:v>43.814179710174002</c:v>
                </c:pt>
                <c:pt idx="130578">
                  <c:v>43.814295787056302</c:v>
                </c:pt>
                <c:pt idx="130579">
                  <c:v>43.814411863566903</c:v>
                </c:pt>
                <c:pt idx="130580">
                  <c:v>43.814527939705997</c:v>
                </c:pt>
                <c:pt idx="130581">
                  <c:v>43.814644015473597</c:v>
                </c:pt>
                <c:pt idx="130582">
                  <c:v>43.814760090869598</c:v>
                </c:pt>
                <c:pt idx="130583">
                  <c:v>43.814876165894098</c:v>
                </c:pt>
                <c:pt idx="130584">
                  <c:v>43.814992240546999</c:v>
                </c:pt>
                <c:pt idx="130585">
                  <c:v>43.8151083148284</c:v>
                </c:pt>
                <c:pt idx="130586">
                  <c:v>43.815224388738301</c:v>
                </c:pt>
                <c:pt idx="130587">
                  <c:v>43.815340462276602</c:v>
                </c:pt>
                <c:pt idx="130588">
                  <c:v>43.815456535443303</c:v>
                </c:pt>
                <c:pt idx="130589">
                  <c:v>43.815572608238497</c:v>
                </c:pt>
                <c:pt idx="130590">
                  <c:v>43.815688680662198</c:v>
                </c:pt>
                <c:pt idx="130591">
                  <c:v>43.8158047527143</c:v>
                </c:pt>
                <c:pt idx="130592">
                  <c:v>43.815920824394901</c:v>
                </c:pt>
                <c:pt idx="130593">
                  <c:v>43.816036895704002</c:v>
                </c:pt>
                <c:pt idx="130594">
                  <c:v>43.816152966641503</c:v>
                </c:pt>
                <c:pt idx="130595">
                  <c:v>43.816269037207597</c:v>
                </c:pt>
                <c:pt idx="130596">
                  <c:v>43.816385107401999</c:v>
                </c:pt>
                <c:pt idx="130597">
                  <c:v>43.816501177225</c:v>
                </c:pt>
                <c:pt idx="130598">
                  <c:v>43.816617246676401</c:v>
                </c:pt>
                <c:pt idx="130599">
                  <c:v>43.816733315756302</c:v>
                </c:pt>
                <c:pt idx="130600">
                  <c:v>43.816849384464597</c:v>
                </c:pt>
                <c:pt idx="130601">
                  <c:v>43.816965452801398</c:v>
                </c:pt>
                <c:pt idx="130602">
                  <c:v>43.817081520766699</c:v>
                </c:pt>
                <c:pt idx="130603">
                  <c:v>43.8171975883605</c:v>
                </c:pt>
                <c:pt idx="130604">
                  <c:v>43.817313655582801</c:v>
                </c:pt>
                <c:pt idx="130605">
                  <c:v>43.817429722433502</c:v>
                </c:pt>
                <c:pt idx="130606">
                  <c:v>43.817545788912703</c:v>
                </c:pt>
                <c:pt idx="130607">
                  <c:v>43.817661855020397</c:v>
                </c:pt>
                <c:pt idx="130608">
                  <c:v>43.817777920756598</c:v>
                </c:pt>
                <c:pt idx="130609">
                  <c:v>43.817893986121298</c:v>
                </c:pt>
                <c:pt idx="130610">
                  <c:v>43.818010051114399</c:v>
                </c:pt>
                <c:pt idx="130611">
                  <c:v>43.818126115736099</c:v>
                </c:pt>
                <c:pt idx="130612">
                  <c:v>43.8182421799862</c:v>
                </c:pt>
                <c:pt idx="130613">
                  <c:v>43.8183582438648</c:v>
                </c:pt>
                <c:pt idx="130614">
                  <c:v>43.818474307371901</c:v>
                </c:pt>
                <c:pt idx="130615">
                  <c:v>43.818590370507501</c:v>
                </c:pt>
                <c:pt idx="130616">
                  <c:v>43.818706433271601</c:v>
                </c:pt>
                <c:pt idx="130617">
                  <c:v>43.8188224956642</c:v>
                </c:pt>
                <c:pt idx="130618">
                  <c:v>43.8189385576853</c:v>
                </c:pt>
                <c:pt idx="130619">
                  <c:v>43.8190546193348</c:v>
                </c:pt>
                <c:pt idx="130620">
                  <c:v>43.819170680612899</c:v>
                </c:pt>
                <c:pt idx="130621">
                  <c:v>43.819286741519498</c:v>
                </c:pt>
                <c:pt idx="130622">
                  <c:v>43.819402802054597</c:v>
                </c:pt>
                <c:pt idx="130623">
                  <c:v>43.819518862218104</c:v>
                </c:pt>
                <c:pt idx="130624">
                  <c:v>43.819634922010202</c:v>
                </c:pt>
                <c:pt idx="130625">
                  <c:v>43.819750981430801</c:v>
                </c:pt>
                <c:pt idx="130626">
                  <c:v>43.819867040479799</c:v>
                </c:pt>
                <c:pt idx="130627">
                  <c:v>43.819983099157398</c:v>
                </c:pt>
                <c:pt idx="130628">
                  <c:v>43.820099157463503</c:v>
                </c:pt>
                <c:pt idx="130629">
                  <c:v>43.8202152153981</c:v>
                </c:pt>
                <c:pt idx="130630">
                  <c:v>43.820331272961198</c:v>
                </c:pt>
                <c:pt idx="130631">
                  <c:v>43.820447330152803</c:v>
                </c:pt>
                <c:pt idx="130632">
                  <c:v>43.820563386972999</c:v>
                </c:pt>
                <c:pt idx="130633">
                  <c:v>43.820679443421596</c:v>
                </c:pt>
                <c:pt idx="130634">
                  <c:v>43.820795499498701</c:v>
                </c:pt>
                <c:pt idx="130635">
                  <c:v>43.820911555204397</c:v>
                </c:pt>
                <c:pt idx="130636">
                  <c:v>43.8210276105386</c:v>
                </c:pt>
                <c:pt idx="130637">
                  <c:v>43.821143665501303</c:v>
                </c:pt>
                <c:pt idx="130638">
                  <c:v>43.821259720092499</c:v>
                </c:pt>
                <c:pt idx="130639">
                  <c:v>43.821375774312301</c:v>
                </c:pt>
                <c:pt idx="130640">
                  <c:v>43.821491828160497</c:v>
                </c:pt>
                <c:pt idx="130641">
                  <c:v>43.821607881637298</c:v>
                </c:pt>
                <c:pt idx="130642">
                  <c:v>43.8217239347426</c:v>
                </c:pt>
                <c:pt idx="130643">
                  <c:v>43.821839987476402</c:v>
                </c:pt>
                <c:pt idx="130644">
                  <c:v>43.821956039838803</c:v>
                </c:pt>
                <c:pt idx="130645">
                  <c:v>43.822072091829703</c:v>
                </c:pt>
                <c:pt idx="130646">
                  <c:v>43.822188143449097</c:v>
                </c:pt>
                <c:pt idx="130647">
                  <c:v>43.822304194696997</c:v>
                </c:pt>
                <c:pt idx="130648">
                  <c:v>43.822420245573497</c:v>
                </c:pt>
                <c:pt idx="130649">
                  <c:v>43.822536296078503</c:v>
                </c:pt>
                <c:pt idx="130650">
                  <c:v>43.822652346212003</c:v>
                </c:pt>
                <c:pt idx="130651">
                  <c:v>43.822768395974101</c:v>
                </c:pt>
                <c:pt idx="130652">
                  <c:v>43.8228844453647</c:v>
                </c:pt>
                <c:pt idx="130653">
                  <c:v>43.823000494383798</c:v>
                </c:pt>
                <c:pt idx="130654">
                  <c:v>43.823116543031503</c:v>
                </c:pt>
                <c:pt idx="130655">
                  <c:v>43.823232591307701</c:v>
                </c:pt>
                <c:pt idx="130656">
                  <c:v>43.823348639212497</c:v>
                </c:pt>
                <c:pt idx="130657">
                  <c:v>43.823464686745801</c:v>
                </c:pt>
                <c:pt idx="130658">
                  <c:v>43.823580733907598</c:v>
                </c:pt>
                <c:pt idx="130659">
                  <c:v>43.823696780698</c:v>
                </c:pt>
                <c:pt idx="130660">
                  <c:v>43.823812827116903</c:v>
                </c:pt>
                <c:pt idx="130661">
                  <c:v>43.823928873164398</c:v>
                </c:pt>
                <c:pt idx="130662">
                  <c:v>43.8240449188404</c:v>
                </c:pt>
                <c:pt idx="130663">
                  <c:v>43.824160964144902</c:v>
                </c:pt>
                <c:pt idx="130664">
                  <c:v>43.824277009078102</c:v>
                </c:pt>
                <c:pt idx="130665">
                  <c:v>43.824393053639703</c:v>
                </c:pt>
                <c:pt idx="130666">
                  <c:v>43.824509097829903</c:v>
                </c:pt>
                <c:pt idx="130667">
                  <c:v>43.824625141648703</c:v>
                </c:pt>
                <c:pt idx="130668">
                  <c:v>43.824741185096002</c:v>
                </c:pt>
                <c:pt idx="130669">
                  <c:v>43.824857228171901</c:v>
                </c:pt>
                <c:pt idx="130670">
                  <c:v>43.824973270876399</c:v>
                </c:pt>
                <c:pt idx="130671">
                  <c:v>43.825089313209297</c:v>
                </c:pt>
                <c:pt idx="130672">
                  <c:v>43.825205355170901</c:v>
                </c:pt>
                <c:pt idx="130673">
                  <c:v>43.825321396760998</c:v>
                </c:pt>
                <c:pt idx="130674">
                  <c:v>43.825437437979701</c:v>
                </c:pt>
                <c:pt idx="130675">
                  <c:v>43.825553478826897</c:v>
                </c:pt>
                <c:pt idx="130676">
                  <c:v>43.8256695193027</c:v>
                </c:pt>
                <c:pt idx="130677">
                  <c:v>43.825785559407102</c:v>
                </c:pt>
                <c:pt idx="130678">
                  <c:v>43.825901599140003</c:v>
                </c:pt>
                <c:pt idx="130679">
                  <c:v>43.826017638501497</c:v>
                </c:pt>
                <c:pt idx="130680">
                  <c:v>43.826133677491597</c:v>
                </c:pt>
                <c:pt idx="130681">
                  <c:v>43.826249716110198</c:v>
                </c:pt>
                <c:pt idx="130682">
                  <c:v>43.826365754357397</c:v>
                </c:pt>
                <c:pt idx="130683">
                  <c:v>43.826481792233203</c:v>
                </c:pt>
                <c:pt idx="130684">
                  <c:v>43.826597829737501</c:v>
                </c:pt>
                <c:pt idx="130685">
                  <c:v>43.826713866870499</c:v>
                </c:pt>
                <c:pt idx="130686">
                  <c:v>43.826829903632003</c:v>
                </c:pt>
                <c:pt idx="130687">
                  <c:v>43.826945940022</c:v>
                </c:pt>
                <c:pt idx="130688">
                  <c:v>43.827061976040703</c:v>
                </c:pt>
                <c:pt idx="130689">
                  <c:v>43.827178011687899</c:v>
                </c:pt>
                <c:pt idx="130690">
                  <c:v>43.827294046963701</c:v>
                </c:pt>
                <c:pt idx="130691">
                  <c:v>43.827410081868102</c:v>
                </c:pt>
                <c:pt idx="130692">
                  <c:v>43.827526116401103</c:v>
                </c:pt>
                <c:pt idx="130693">
                  <c:v>43.827642150562703</c:v>
                </c:pt>
                <c:pt idx="130694">
                  <c:v>43.827758184352803</c:v>
                </c:pt>
                <c:pt idx="130695">
                  <c:v>43.827874217771601</c:v>
                </c:pt>
                <c:pt idx="130696">
                  <c:v>43.8279902508189</c:v>
                </c:pt>
                <c:pt idx="130697">
                  <c:v>43.828106283494797</c:v>
                </c:pt>
                <c:pt idx="130698">
                  <c:v>43.828222315799302</c:v>
                </c:pt>
                <c:pt idx="130699">
                  <c:v>43.828338347732398</c:v>
                </c:pt>
                <c:pt idx="130700">
                  <c:v>43.828454379294101</c:v>
                </c:pt>
                <c:pt idx="130701">
                  <c:v>43.828570410484303</c:v>
                </c:pt>
                <c:pt idx="130702">
                  <c:v>43.828686441303198</c:v>
                </c:pt>
                <c:pt idx="130703">
                  <c:v>43.828802471750699</c:v>
                </c:pt>
                <c:pt idx="130704">
                  <c:v>43.828918501826699</c:v>
                </c:pt>
                <c:pt idx="130705">
                  <c:v>43.829034531531398</c:v>
                </c:pt>
                <c:pt idx="130706">
                  <c:v>43.829150560864697</c:v>
                </c:pt>
                <c:pt idx="130707">
                  <c:v>43.829266589826503</c:v>
                </c:pt>
                <c:pt idx="130708">
                  <c:v>43.829382618417</c:v>
                </c:pt>
                <c:pt idx="130709">
                  <c:v>43.829498646635997</c:v>
                </c:pt>
                <c:pt idx="130710">
                  <c:v>43.8296146744837</c:v>
                </c:pt>
                <c:pt idx="130711">
                  <c:v>43.829730701960003</c:v>
                </c:pt>
                <c:pt idx="130712">
                  <c:v>43.829846729064897</c:v>
                </c:pt>
                <c:pt idx="130713">
                  <c:v>43.829962755798398</c:v>
                </c:pt>
                <c:pt idx="130714">
                  <c:v>43.830078782160399</c:v>
                </c:pt>
                <c:pt idx="130715">
                  <c:v>43.830194808151198</c:v>
                </c:pt>
                <c:pt idx="130716">
                  <c:v>43.830310833770497</c:v>
                </c:pt>
                <c:pt idx="130717">
                  <c:v>43.830426859018402</c:v>
                </c:pt>
                <c:pt idx="130718">
                  <c:v>43.8305428838949</c:v>
                </c:pt>
                <c:pt idx="130719">
                  <c:v>43.830658908400103</c:v>
                </c:pt>
                <c:pt idx="130720">
                  <c:v>43.830774932533899</c:v>
                </c:pt>
                <c:pt idx="130721">
                  <c:v>43.830890956296301</c:v>
                </c:pt>
                <c:pt idx="130722">
                  <c:v>43.831006979687302</c:v>
                </c:pt>
                <c:pt idx="130723">
                  <c:v>43.831123002706903</c:v>
                </c:pt>
                <c:pt idx="130724">
                  <c:v>43.831239025355103</c:v>
                </c:pt>
                <c:pt idx="130725">
                  <c:v>43.831355047632002</c:v>
                </c:pt>
                <c:pt idx="130726">
                  <c:v>43.8314710695375</c:v>
                </c:pt>
                <c:pt idx="130727">
                  <c:v>43.831587091071597</c:v>
                </c:pt>
                <c:pt idx="130728">
                  <c:v>43.831703112234401</c:v>
                </c:pt>
                <c:pt idx="130729">
                  <c:v>43.831819133025697</c:v>
                </c:pt>
                <c:pt idx="130730">
                  <c:v>43.831935153445798</c:v>
                </c:pt>
                <c:pt idx="130731">
                  <c:v>43.832051173494399</c:v>
                </c:pt>
                <c:pt idx="130732">
                  <c:v>43.8321671931716</c:v>
                </c:pt>
                <c:pt idx="130733">
                  <c:v>43.832283212477499</c:v>
                </c:pt>
                <c:pt idx="130734">
                  <c:v>43.832399231411998</c:v>
                </c:pt>
                <c:pt idx="130735">
                  <c:v>43.832515249975202</c:v>
                </c:pt>
                <c:pt idx="130736">
                  <c:v>43.832631268166999</c:v>
                </c:pt>
                <c:pt idx="130737">
                  <c:v>43.832747285987402</c:v>
                </c:pt>
                <c:pt idx="130738">
                  <c:v>43.832863303436497</c:v>
                </c:pt>
                <c:pt idx="130739">
                  <c:v>43.832979320514198</c:v>
                </c:pt>
                <c:pt idx="130740">
                  <c:v>43.833095337220499</c:v>
                </c:pt>
                <c:pt idx="130741">
                  <c:v>43.833211353555498</c:v>
                </c:pt>
                <c:pt idx="130742">
                  <c:v>43.833327369519097</c:v>
                </c:pt>
                <c:pt idx="130743">
                  <c:v>43.833443385111401</c:v>
                </c:pt>
                <c:pt idx="130744">
                  <c:v>43.833559400332298</c:v>
                </c:pt>
                <c:pt idx="130745">
                  <c:v>43.833675415181901</c:v>
                </c:pt>
                <c:pt idx="130746">
                  <c:v>43.833791429660103</c:v>
                </c:pt>
                <c:pt idx="130747">
                  <c:v>43.833907443766897</c:v>
                </c:pt>
                <c:pt idx="130748">
                  <c:v>43.834023457502397</c:v>
                </c:pt>
                <c:pt idx="130749">
                  <c:v>43.834139470866603</c:v>
                </c:pt>
                <c:pt idx="130750">
                  <c:v>43.834255483859401</c:v>
                </c:pt>
                <c:pt idx="130751">
                  <c:v>43.834371496480799</c:v>
                </c:pt>
                <c:pt idx="130752">
                  <c:v>43.834487508731002</c:v>
                </c:pt>
                <c:pt idx="130753">
                  <c:v>43.834603520609697</c:v>
                </c:pt>
                <c:pt idx="130754">
                  <c:v>43.834719532117099</c:v>
                </c:pt>
                <c:pt idx="130755">
                  <c:v>43.834835543253199</c:v>
                </c:pt>
                <c:pt idx="130756">
                  <c:v>43.834951554017998</c:v>
                </c:pt>
                <c:pt idx="130757">
                  <c:v>43.835067564411403</c:v>
                </c:pt>
                <c:pt idx="130758">
                  <c:v>43.835183574433401</c:v>
                </c:pt>
                <c:pt idx="130759">
                  <c:v>43.835299584084098</c:v>
                </c:pt>
                <c:pt idx="130760">
                  <c:v>43.8354155933635</c:v>
                </c:pt>
                <c:pt idx="130761">
                  <c:v>43.835531602271601</c:v>
                </c:pt>
                <c:pt idx="130762">
                  <c:v>43.835647610808302</c:v>
                </c:pt>
                <c:pt idx="130763">
                  <c:v>43.835763618973701</c:v>
                </c:pt>
                <c:pt idx="130764">
                  <c:v>43.835879626767699</c:v>
                </c:pt>
                <c:pt idx="130765">
                  <c:v>43.835995634190397</c:v>
                </c:pt>
                <c:pt idx="130766">
                  <c:v>43.8361116412418</c:v>
                </c:pt>
                <c:pt idx="130767">
                  <c:v>43.836227647921902</c:v>
                </c:pt>
                <c:pt idx="130768">
                  <c:v>43.836343654230603</c:v>
                </c:pt>
                <c:pt idx="130769">
                  <c:v>43.836459660168003</c:v>
                </c:pt>
                <c:pt idx="130770">
                  <c:v>43.836575665734102</c:v>
                </c:pt>
                <c:pt idx="130771">
                  <c:v>43.8366916709289</c:v>
                </c:pt>
                <c:pt idx="130772">
                  <c:v>43.836807675752297</c:v>
                </c:pt>
                <c:pt idx="130773">
                  <c:v>43.8369236802044</c:v>
                </c:pt>
                <c:pt idx="130774">
                  <c:v>43.837039684285202</c:v>
                </c:pt>
                <c:pt idx="130775">
                  <c:v>43.837155687994702</c:v>
                </c:pt>
                <c:pt idx="130776">
                  <c:v>43.837271691332901</c:v>
                </c:pt>
                <c:pt idx="130777">
                  <c:v>43.8373876942997</c:v>
                </c:pt>
                <c:pt idx="130778">
                  <c:v>43.837503696895197</c:v>
                </c:pt>
                <c:pt idx="130779">
                  <c:v>43.837619699119401</c:v>
                </c:pt>
                <c:pt idx="130780">
                  <c:v>43.837735700972402</c:v>
                </c:pt>
                <c:pt idx="130781">
                  <c:v>43.837851702453897</c:v>
                </c:pt>
                <c:pt idx="130782">
                  <c:v>43.837967703564203</c:v>
                </c:pt>
                <c:pt idx="130783">
                  <c:v>43.838083704303202</c:v>
                </c:pt>
                <c:pt idx="130784">
                  <c:v>43.838199704670899</c:v>
                </c:pt>
                <c:pt idx="130785">
                  <c:v>43.838315704667203</c:v>
                </c:pt>
                <c:pt idx="130786">
                  <c:v>43.838431704292297</c:v>
                </c:pt>
                <c:pt idx="130787">
                  <c:v>43.838547703545999</c:v>
                </c:pt>
                <c:pt idx="130788">
                  <c:v>43.838663702428498</c:v>
                </c:pt>
                <c:pt idx="130789">
                  <c:v>43.838779700939597</c:v>
                </c:pt>
                <c:pt idx="130790">
                  <c:v>43.838895699079401</c:v>
                </c:pt>
                <c:pt idx="130791">
                  <c:v>43.839011696847997</c:v>
                </c:pt>
                <c:pt idx="130792">
                  <c:v>43.8391276942452</c:v>
                </c:pt>
                <c:pt idx="130793">
                  <c:v>43.8392436912712</c:v>
                </c:pt>
                <c:pt idx="130794">
                  <c:v>43.8393596879258</c:v>
                </c:pt>
                <c:pt idx="130795">
                  <c:v>43.839475684209198</c:v>
                </c:pt>
                <c:pt idx="130796">
                  <c:v>43.839591680121202</c:v>
                </c:pt>
                <c:pt idx="130797">
                  <c:v>43.839707675661998</c:v>
                </c:pt>
                <c:pt idx="130798">
                  <c:v>43.8398236708315</c:v>
                </c:pt>
                <c:pt idx="130799">
                  <c:v>43.8399396656297</c:v>
                </c:pt>
                <c:pt idx="130800">
                  <c:v>43.840055660056599</c:v>
                </c:pt>
                <c:pt idx="130801">
                  <c:v>43.840171654112197</c:v>
                </c:pt>
                <c:pt idx="130802">
                  <c:v>43.840287647796501</c:v>
                </c:pt>
                <c:pt idx="130803">
                  <c:v>43.840403641109503</c:v>
                </c:pt>
                <c:pt idx="130804">
                  <c:v>43.840519634051297</c:v>
                </c:pt>
                <c:pt idx="130805">
                  <c:v>43.840635626621697</c:v>
                </c:pt>
                <c:pt idx="130806">
                  <c:v>43.840751618820903</c:v>
                </c:pt>
                <c:pt idx="130807">
                  <c:v>43.8408676106488</c:v>
                </c:pt>
                <c:pt idx="130808">
                  <c:v>43.840983602105503</c:v>
                </c:pt>
                <c:pt idx="130809">
                  <c:v>43.841099593190798</c:v>
                </c:pt>
                <c:pt idx="130810">
                  <c:v>43.841215583904898</c:v>
                </c:pt>
                <c:pt idx="130811">
                  <c:v>43.841331574247697</c:v>
                </c:pt>
                <c:pt idx="130812">
                  <c:v>43.841447564219202</c:v>
                </c:pt>
                <c:pt idx="130813">
                  <c:v>43.841563553819498</c:v>
                </c:pt>
                <c:pt idx="130814">
                  <c:v>43.8416795430484</c:v>
                </c:pt>
                <c:pt idx="130815">
                  <c:v>43.841795531906101</c:v>
                </c:pt>
                <c:pt idx="130816">
                  <c:v>43.8419115203926</c:v>
                </c:pt>
                <c:pt idx="130817">
                  <c:v>43.842027508507698</c:v>
                </c:pt>
                <c:pt idx="130818">
                  <c:v>43.842143496251602</c:v>
                </c:pt>
                <c:pt idx="130819">
                  <c:v>43.842259483624296</c:v>
                </c:pt>
                <c:pt idx="130820">
                  <c:v>43.842375470625598</c:v>
                </c:pt>
                <c:pt idx="130821">
                  <c:v>43.842491457255697</c:v>
                </c:pt>
                <c:pt idx="130822">
                  <c:v>43.842607443514602</c:v>
                </c:pt>
                <c:pt idx="130823">
                  <c:v>43.842723429402099</c:v>
                </c:pt>
                <c:pt idx="130824">
                  <c:v>43.842839414918501</c:v>
                </c:pt>
                <c:pt idx="130825">
                  <c:v>43.842955400063502</c:v>
                </c:pt>
                <c:pt idx="130826">
                  <c:v>43.843071384837302</c:v>
                </c:pt>
                <c:pt idx="130827">
                  <c:v>43.843187369239899</c:v>
                </c:pt>
                <c:pt idx="130828">
                  <c:v>43.843303353271097</c:v>
                </c:pt>
                <c:pt idx="130829">
                  <c:v>43.843419336931198</c:v>
                </c:pt>
                <c:pt idx="130830">
                  <c:v>43.843535320219999</c:v>
                </c:pt>
                <c:pt idx="130831">
                  <c:v>43.843651303137499</c:v>
                </c:pt>
                <c:pt idx="130832">
                  <c:v>43.843767285683803</c:v>
                </c:pt>
                <c:pt idx="130833">
                  <c:v>43.8438832678588</c:v>
                </c:pt>
                <c:pt idx="130834">
                  <c:v>43.843999249662602</c:v>
                </c:pt>
                <c:pt idx="130835">
                  <c:v>43.844115231095103</c:v>
                </c:pt>
                <c:pt idx="130836">
                  <c:v>43.844231212156402</c:v>
                </c:pt>
                <c:pt idx="130837">
                  <c:v>43.844347192846399</c:v>
                </c:pt>
                <c:pt idx="130838">
                  <c:v>43.844463173165202</c:v>
                </c:pt>
                <c:pt idx="130839">
                  <c:v>43.844579153112797</c:v>
                </c:pt>
                <c:pt idx="130840">
                  <c:v>43.844695132689097</c:v>
                </c:pt>
                <c:pt idx="130841">
                  <c:v>43.844811111894103</c:v>
                </c:pt>
                <c:pt idx="130842">
                  <c:v>43.844927090728</c:v>
                </c:pt>
                <c:pt idx="130843">
                  <c:v>43.845043069190602</c:v>
                </c:pt>
                <c:pt idx="130844">
                  <c:v>43.845159047281903</c:v>
                </c:pt>
                <c:pt idx="130845">
                  <c:v>43.845275025002003</c:v>
                </c:pt>
                <c:pt idx="130846">
                  <c:v>43.845391002350901</c:v>
                </c:pt>
                <c:pt idx="130847">
                  <c:v>43.845506979328597</c:v>
                </c:pt>
                <c:pt idx="130848">
                  <c:v>43.845622955934999</c:v>
                </c:pt>
                <c:pt idx="130849">
                  <c:v>43.8457389321702</c:v>
                </c:pt>
                <c:pt idx="130850">
                  <c:v>43.845854908034198</c:v>
                </c:pt>
                <c:pt idx="130851">
                  <c:v>43.845970883526903</c:v>
                </c:pt>
                <c:pt idx="130852">
                  <c:v>43.846086858648398</c:v>
                </c:pt>
                <c:pt idx="130853">
                  <c:v>43.846202833398699</c:v>
                </c:pt>
                <c:pt idx="130854">
                  <c:v>43.846318807777699</c:v>
                </c:pt>
                <c:pt idx="130855">
                  <c:v>43.846434781785597</c:v>
                </c:pt>
                <c:pt idx="130856">
                  <c:v>43.8465507554222</c:v>
                </c:pt>
                <c:pt idx="130857">
                  <c:v>43.846666728687602</c:v>
                </c:pt>
                <c:pt idx="130858">
                  <c:v>43.846782701581702</c:v>
                </c:pt>
                <c:pt idx="130859">
                  <c:v>43.8468986741047</c:v>
                </c:pt>
                <c:pt idx="130860">
                  <c:v>43.847014646256397</c:v>
                </c:pt>
                <c:pt idx="130861">
                  <c:v>43.8471306180369</c:v>
                </c:pt>
                <c:pt idx="130862">
                  <c:v>43.8472465894462</c:v>
                </c:pt>
                <c:pt idx="130863">
                  <c:v>43.847362560484299</c:v>
                </c:pt>
                <c:pt idx="130864">
                  <c:v>43.847478531151197</c:v>
                </c:pt>
                <c:pt idx="130865">
                  <c:v>43.8475945014468</c:v>
                </c:pt>
                <c:pt idx="130866">
                  <c:v>43.8477104713713</c:v>
                </c:pt>
                <c:pt idx="130867">
                  <c:v>43.8478264409245</c:v>
                </c:pt>
                <c:pt idx="130868">
                  <c:v>43.847942410106597</c:v>
                </c:pt>
                <c:pt idx="130869">
                  <c:v>43.848058378917401</c:v>
                </c:pt>
                <c:pt idx="130870">
                  <c:v>43.848174347357002</c:v>
                </c:pt>
                <c:pt idx="130871">
                  <c:v>43.848290315425402</c:v>
                </c:pt>
                <c:pt idx="130872">
                  <c:v>43.8484062831226</c:v>
                </c:pt>
                <c:pt idx="130873">
                  <c:v>43.848522250448603</c:v>
                </c:pt>
                <c:pt idx="130874">
                  <c:v>43.848638217403398</c:v>
                </c:pt>
                <c:pt idx="130875">
                  <c:v>43.848754183986998</c:v>
                </c:pt>
                <c:pt idx="130876">
                  <c:v>43.848870150199403</c:v>
                </c:pt>
                <c:pt idx="130877">
                  <c:v>43.848986116040699</c:v>
                </c:pt>
                <c:pt idx="130878">
                  <c:v>43.849102081510701</c:v>
                </c:pt>
                <c:pt idx="130879">
                  <c:v>43.849218046609501</c:v>
                </c:pt>
                <c:pt idx="130880">
                  <c:v>43.849334011337099</c:v>
                </c:pt>
                <c:pt idx="130881">
                  <c:v>43.849449975693602</c:v>
                </c:pt>
                <c:pt idx="130882">
                  <c:v>43.849565939678797</c:v>
                </c:pt>
                <c:pt idx="130883">
                  <c:v>43.849681903292797</c:v>
                </c:pt>
                <c:pt idx="130884">
                  <c:v>43.849797866535702</c:v>
                </c:pt>
                <c:pt idx="130885">
                  <c:v>43.849913829407399</c:v>
                </c:pt>
                <c:pt idx="130886">
                  <c:v>43.8500297919079</c:v>
                </c:pt>
                <c:pt idx="130887">
                  <c:v>43.8501457540372</c:v>
                </c:pt>
                <c:pt idx="130888">
                  <c:v>43.850261715795298</c:v>
                </c:pt>
                <c:pt idx="130889">
                  <c:v>43.850377677182202</c:v>
                </c:pt>
                <c:pt idx="130890">
                  <c:v>43.850493638198003</c:v>
                </c:pt>
                <c:pt idx="130891">
                  <c:v>43.850609598842503</c:v>
                </c:pt>
                <c:pt idx="130892">
                  <c:v>43.850725559115901</c:v>
                </c:pt>
                <c:pt idx="130893">
                  <c:v>43.850841519018203</c:v>
                </c:pt>
                <c:pt idx="130894">
                  <c:v>43.850957478549198</c:v>
                </c:pt>
                <c:pt idx="130895">
                  <c:v>43.851073437708997</c:v>
                </c:pt>
                <c:pt idx="130896">
                  <c:v>43.851189396497702</c:v>
                </c:pt>
                <c:pt idx="130897">
                  <c:v>43.851305354915198</c:v>
                </c:pt>
                <c:pt idx="130898">
                  <c:v>43.851421312961598</c:v>
                </c:pt>
                <c:pt idx="130899">
                  <c:v>43.851537270636697</c:v>
                </c:pt>
                <c:pt idx="130900">
                  <c:v>43.851653227940702</c:v>
                </c:pt>
                <c:pt idx="130901">
                  <c:v>43.851769184873604</c:v>
                </c:pt>
                <c:pt idx="130902">
                  <c:v>43.851885141435197</c:v>
                </c:pt>
                <c:pt idx="130903">
                  <c:v>43.852001097625703</c:v>
                </c:pt>
                <c:pt idx="130904">
                  <c:v>43.852117053444999</c:v>
                </c:pt>
                <c:pt idx="130905">
                  <c:v>43.852233008893201</c:v>
                </c:pt>
                <c:pt idx="130906">
                  <c:v>43.852348963970201</c:v>
                </c:pt>
                <c:pt idx="130907">
                  <c:v>43.852464918675999</c:v>
                </c:pt>
                <c:pt idx="130908">
                  <c:v>43.852580873010702</c:v>
                </c:pt>
                <c:pt idx="130909">
                  <c:v>43.852696826974203</c:v>
                </c:pt>
                <c:pt idx="130910">
                  <c:v>43.852812780566602</c:v>
                </c:pt>
                <c:pt idx="130911">
                  <c:v>43.852928733787799</c:v>
                </c:pt>
                <c:pt idx="130912">
                  <c:v>43.853044686637801</c:v>
                </c:pt>
                <c:pt idx="130913">
                  <c:v>43.853160639116702</c:v>
                </c:pt>
                <c:pt idx="130914">
                  <c:v>43.8532765912245</c:v>
                </c:pt>
                <c:pt idx="130915">
                  <c:v>43.853392542961103</c:v>
                </c:pt>
                <c:pt idx="130916">
                  <c:v>43.853508494326498</c:v>
                </c:pt>
                <c:pt idx="130917">
                  <c:v>43.853624445320797</c:v>
                </c:pt>
                <c:pt idx="130918">
                  <c:v>43.853740395943902</c:v>
                </c:pt>
                <c:pt idx="130919">
                  <c:v>43.853856346195897</c:v>
                </c:pt>
                <c:pt idx="130920">
                  <c:v>43.853972296076797</c:v>
                </c:pt>
                <c:pt idx="130921">
                  <c:v>43.854088245586397</c:v>
                </c:pt>
                <c:pt idx="130922">
                  <c:v>43.854204194725</c:v>
                </c:pt>
                <c:pt idx="130923">
                  <c:v>43.854320143492401</c:v>
                </c:pt>
                <c:pt idx="130924">
                  <c:v>43.854436091888701</c:v>
                </c:pt>
                <c:pt idx="130925">
                  <c:v>43.854552039913798</c:v>
                </c:pt>
                <c:pt idx="130926">
                  <c:v>43.854667987567801</c:v>
                </c:pt>
                <c:pt idx="130927">
                  <c:v>43.854783934850602</c:v>
                </c:pt>
                <c:pt idx="130928">
                  <c:v>43.8548998817624</c:v>
                </c:pt>
                <c:pt idx="130929">
                  <c:v>43.855015828302903</c:v>
                </c:pt>
                <c:pt idx="130930">
                  <c:v>43.855131774472397</c:v>
                </c:pt>
                <c:pt idx="130931">
                  <c:v>43.855247720270697</c:v>
                </c:pt>
                <c:pt idx="130932">
                  <c:v>43.855363665697901</c:v>
                </c:pt>
                <c:pt idx="130933">
                  <c:v>43.855479610753903</c:v>
                </c:pt>
                <c:pt idx="130934">
                  <c:v>43.855595555438804</c:v>
                </c:pt>
                <c:pt idx="130935">
                  <c:v>43.855711499752601</c:v>
                </c:pt>
                <c:pt idx="130936">
                  <c:v>43.855827443695297</c:v>
                </c:pt>
                <c:pt idx="130937">
                  <c:v>43.855943387266798</c:v>
                </c:pt>
                <c:pt idx="130938">
                  <c:v>43.856059330467197</c:v>
                </c:pt>
                <c:pt idx="130939">
                  <c:v>43.8561752732965</c:v>
                </c:pt>
                <c:pt idx="130940">
                  <c:v>43.856291215754702</c:v>
                </c:pt>
                <c:pt idx="130941">
                  <c:v>43.856407157841701</c:v>
                </c:pt>
                <c:pt idx="130942">
                  <c:v>43.856523099557599</c:v>
                </c:pt>
                <c:pt idx="130943">
                  <c:v>43.856639040902401</c:v>
                </c:pt>
                <c:pt idx="130944">
                  <c:v>43.856754981876101</c:v>
                </c:pt>
                <c:pt idx="130945">
                  <c:v>43.856870922478699</c:v>
                </c:pt>
                <c:pt idx="130946">
                  <c:v>43.856986862710102</c:v>
                </c:pt>
                <c:pt idx="130947">
                  <c:v>43.857102802570502</c:v>
                </c:pt>
                <c:pt idx="130948">
                  <c:v>43.8572187420597</c:v>
                </c:pt>
                <c:pt idx="130949">
                  <c:v>43.857334681177797</c:v>
                </c:pt>
                <c:pt idx="130950">
                  <c:v>43.857450619924798</c:v>
                </c:pt>
                <c:pt idx="130951">
                  <c:v>43.857566558300697</c:v>
                </c:pt>
                <c:pt idx="130952">
                  <c:v>43.8576824963055</c:v>
                </c:pt>
                <c:pt idx="130953">
                  <c:v>43.857798433939202</c:v>
                </c:pt>
                <c:pt idx="130954">
                  <c:v>43.857914371201701</c:v>
                </c:pt>
                <c:pt idx="130955">
                  <c:v>43.858030308093198</c:v>
                </c:pt>
                <c:pt idx="130956">
                  <c:v>43.8581462446136</c:v>
                </c:pt>
                <c:pt idx="130957">
                  <c:v>43.8582621807628</c:v>
                </c:pt>
                <c:pt idx="130958">
                  <c:v>43.858378116540997</c:v>
                </c:pt>
                <c:pt idx="130959">
                  <c:v>43.858494051948</c:v>
                </c:pt>
                <c:pt idx="130960">
                  <c:v>43.858609986984</c:v>
                </c:pt>
                <c:pt idx="130961">
                  <c:v>43.858725921648897</c:v>
                </c:pt>
                <c:pt idx="130962">
                  <c:v>43.8588418559426</c:v>
                </c:pt>
                <c:pt idx="130963">
                  <c:v>43.8589577898653</c:v>
                </c:pt>
                <c:pt idx="130964">
                  <c:v>43.859073723416898</c:v>
                </c:pt>
                <c:pt idx="130965">
                  <c:v>43.859189656597302</c:v>
                </c:pt>
                <c:pt idx="130966">
                  <c:v>43.859305589406702</c:v>
                </c:pt>
                <c:pt idx="130967">
                  <c:v>43.859421521845</c:v>
                </c:pt>
                <c:pt idx="130968">
                  <c:v>43.859537453912203</c:v>
                </c:pt>
                <c:pt idx="130969">
                  <c:v>43.859653385608397</c:v>
                </c:pt>
                <c:pt idx="130970">
                  <c:v>43.859769316933402</c:v>
                </c:pt>
                <c:pt idx="130971">
                  <c:v>43.859885247887398</c:v>
                </c:pt>
                <c:pt idx="130972">
                  <c:v>43.860001178470199</c:v>
                </c:pt>
                <c:pt idx="130973">
                  <c:v>43.860117108681997</c:v>
                </c:pt>
                <c:pt idx="130974">
                  <c:v>43.860233038522701</c:v>
                </c:pt>
                <c:pt idx="130975">
                  <c:v>43.860348967992302</c:v>
                </c:pt>
                <c:pt idx="130976">
                  <c:v>43.8604648970908</c:v>
                </c:pt>
                <c:pt idx="130977">
                  <c:v>43.860580825818303</c:v>
                </c:pt>
                <c:pt idx="130978">
                  <c:v>43.860696754174697</c:v>
                </c:pt>
                <c:pt idx="130979">
                  <c:v>43.860812682160002</c:v>
                </c:pt>
                <c:pt idx="130980">
                  <c:v>43.860928609774199</c:v>
                </c:pt>
                <c:pt idx="130981">
                  <c:v>43.861044537017399</c:v>
                </c:pt>
                <c:pt idx="130982">
                  <c:v>43.861160463889497</c:v>
                </c:pt>
                <c:pt idx="130983">
                  <c:v>43.861276390390501</c:v>
                </c:pt>
                <c:pt idx="130984">
                  <c:v>43.861392316520401</c:v>
                </c:pt>
                <c:pt idx="130985">
                  <c:v>43.861508242279299</c:v>
                </c:pt>
                <c:pt idx="130986">
                  <c:v>43.861624167667102</c:v>
                </c:pt>
                <c:pt idx="130987">
                  <c:v>43.861740092683803</c:v>
                </c:pt>
                <c:pt idx="130988">
                  <c:v>43.861856017329501</c:v>
                </c:pt>
                <c:pt idx="130989">
                  <c:v>43.861971941604097</c:v>
                </c:pt>
                <c:pt idx="130990">
                  <c:v>43.862087865507696</c:v>
                </c:pt>
                <c:pt idx="130991">
                  <c:v>43.862203789040102</c:v>
                </c:pt>
                <c:pt idx="130992">
                  <c:v>43.862319712201597</c:v>
                </c:pt>
                <c:pt idx="130993">
                  <c:v>43.862435634991897</c:v>
                </c:pt>
                <c:pt idx="130994">
                  <c:v>43.862551557411201</c:v>
                </c:pt>
                <c:pt idx="130995">
                  <c:v>43.862667479459503</c:v>
                </c:pt>
                <c:pt idx="130996">
                  <c:v>43.862783401136603</c:v>
                </c:pt>
                <c:pt idx="130997">
                  <c:v>43.8628993224428</c:v>
                </c:pt>
                <c:pt idx="130998">
                  <c:v>43.863015243377902</c:v>
                </c:pt>
                <c:pt idx="130999">
                  <c:v>43.863131163941901</c:v>
                </c:pt>
                <c:pt idx="131000">
                  <c:v>43.863247084134898</c:v>
                </c:pt>
                <c:pt idx="131001">
                  <c:v>43.863363003956799</c:v>
                </c:pt>
                <c:pt idx="131002">
                  <c:v>43.863478923407698</c:v>
                </c:pt>
                <c:pt idx="131003">
                  <c:v>43.863594842487501</c:v>
                </c:pt>
                <c:pt idx="131004">
                  <c:v>43.863710761196302</c:v>
                </c:pt>
                <c:pt idx="131005">
                  <c:v>43.863826679534</c:v>
                </c:pt>
                <c:pt idx="131006">
                  <c:v>43.863942597500703</c:v>
                </c:pt>
                <c:pt idx="131007">
                  <c:v>43.864058515096403</c:v>
                </c:pt>
                <c:pt idx="131008">
                  <c:v>43.864174432321001</c:v>
                </c:pt>
                <c:pt idx="131009">
                  <c:v>43.864290349174503</c:v>
                </c:pt>
                <c:pt idx="131010">
                  <c:v>43.864406265657102</c:v>
                </c:pt>
                <c:pt idx="131011">
                  <c:v>43.864522181768599</c:v>
                </c:pt>
                <c:pt idx="131012">
                  <c:v>43.864638097509001</c:v>
                </c:pt>
                <c:pt idx="131013">
                  <c:v>43.8647540128784</c:v>
                </c:pt>
                <c:pt idx="131014">
                  <c:v>43.864869927876804</c:v>
                </c:pt>
                <c:pt idx="131015">
                  <c:v>43.864985842504197</c:v>
                </c:pt>
                <c:pt idx="131016">
                  <c:v>43.865101756760502</c:v>
                </c:pt>
                <c:pt idx="131017">
                  <c:v>43.865217670645798</c:v>
                </c:pt>
                <c:pt idx="131018">
                  <c:v>43.865333584159998</c:v>
                </c:pt>
                <c:pt idx="131019">
                  <c:v>43.865449497303203</c:v>
                </c:pt>
                <c:pt idx="131020">
                  <c:v>43.865565410075398</c:v>
                </c:pt>
                <c:pt idx="131021">
                  <c:v>43.865681322476597</c:v>
                </c:pt>
                <c:pt idx="131022">
                  <c:v>43.865797234506701</c:v>
                </c:pt>
                <c:pt idx="131023">
                  <c:v>43.865913146165902</c:v>
                </c:pt>
                <c:pt idx="131024">
                  <c:v>43.866029057454</c:v>
                </c:pt>
                <c:pt idx="131025">
                  <c:v>43.866144968371003</c:v>
                </c:pt>
                <c:pt idx="131026">
                  <c:v>43.866260878917103</c:v>
                </c:pt>
                <c:pt idx="131027">
                  <c:v>43.866376789092101</c:v>
                </c:pt>
                <c:pt idx="131028">
                  <c:v>43.866492698896202</c:v>
                </c:pt>
                <c:pt idx="131029">
                  <c:v>43.866608608329202</c:v>
                </c:pt>
                <c:pt idx="131030">
                  <c:v>43.866724517391198</c:v>
                </c:pt>
                <c:pt idx="131031">
                  <c:v>43.866840426082099</c:v>
                </c:pt>
                <c:pt idx="131032">
                  <c:v>43.866956334402097</c:v>
                </c:pt>
                <c:pt idx="131033">
                  <c:v>43.867072242351</c:v>
                </c:pt>
                <c:pt idx="131034">
                  <c:v>43.867188149929</c:v>
                </c:pt>
                <c:pt idx="131035">
                  <c:v>43.867304057135897</c:v>
                </c:pt>
                <c:pt idx="131036">
                  <c:v>43.867419963971798</c:v>
                </c:pt>
                <c:pt idx="131037">
                  <c:v>43.867535870436697</c:v>
                </c:pt>
                <c:pt idx="131038">
                  <c:v>43.8676517765306</c:v>
                </c:pt>
                <c:pt idx="131039">
                  <c:v>43.867767682253501</c:v>
                </c:pt>
                <c:pt idx="131040">
                  <c:v>43.867883587605398</c:v>
                </c:pt>
                <c:pt idx="131041">
                  <c:v>43.8679994925863</c:v>
                </c:pt>
                <c:pt idx="131042">
                  <c:v>43.868115397196199</c:v>
                </c:pt>
                <c:pt idx="131043">
                  <c:v>43.868231301435102</c:v>
                </c:pt>
                <c:pt idx="131044">
                  <c:v>43.868347205303003</c:v>
                </c:pt>
                <c:pt idx="131045">
                  <c:v>43.868463108799901</c:v>
                </c:pt>
                <c:pt idx="131046">
                  <c:v>43.868579011925803</c:v>
                </c:pt>
                <c:pt idx="131047">
                  <c:v>43.868694914680702</c:v>
                </c:pt>
                <c:pt idx="131048">
                  <c:v>43.868810817064599</c:v>
                </c:pt>
                <c:pt idx="131049">
                  <c:v>43.8689267190775</c:v>
                </c:pt>
                <c:pt idx="131050">
                  <c:v>43.869042620719398</c:v>
                </c:pt>
                <c:pt idx="131051">
                  <c:v>43.8691585219903</c:v>
                </c:pt>
                <c:pt idx="131052">
                  <c:v>43.8692744228903</c:v>
                </c:pt>
                <c:pt idx="131053">
                  <c:v>43.869390323419204</c:v>
                </c:pt>
                <c:pt idx="131054">
                  <c:v>43.869506223577197</c:v>
                </c:pt>
                <c:pt idx="131055">
                  <c:v>43.869622123364202</c:v>
                </c:pt>
                <c:pt idx="131056">
                  <c:v>43.869738022780197</c:v>
                </c:pt>
                <c:pt idx="131057">
                  <c:v>43.869853921825197</c:v>
                </c:pt>
                <c:pt idx="131058">
                  <c:v>43.8699698204992</c:v>
                </c:pt>
                <c:pt idx="131059">
                  <c:v>43.870085718802201</c:v>
                </c:pt>
                <c:pt idx="131060">
                  <c:v>43.870201616734299</c:v>
                </c:pt>
                <c:pt idx="131061">
                  <c:v>43.870317514295401</c:v>
                </c:pt>
                <c:pt idx="131062">
                  <c:v>43.8704334114855</c:v>
                </c:pt>
                <c:pt idx="131063">
                  <c:v>43.870549308304597</c:v>
                </c:pt>
                <c:pt idx="131064">
                  <c:v>43.870665204752797</c:v>
                </c:pt>
                <c:pt idx="131065">
                  <c:v>43.870781100830001</c:v>
                </c:pt>
                <c:pt idx="131066">
                  <c:v>43.870896996536203</c:v>
                </c:pt>
                <c:pt idx="131067">
                  <c:v>43.871012891871402</c:v>
                </c:pt>
                <c:pt idx="131068">
                  <c:v>43.871128786835698</c:v>
                </c:pt>
                <c:pt idx="131069">
                  <c:v>43.871244681428998</c:v>
                </c:pt>
                <c:pt idx="131070">
                  <c:v>43.871360575651302</c:v>
                </c:pt>
                <c:pt idx="131071">
                  <c:v>43.871476469502703</c:v>
                </c:pt>
                <c:pt idx="131072">
                  <c:v>43.871592362983101</c:v>
                </c:pt>
                <c:pt idx="131073">
                  <c:v>43.871708256092496</c:v>
                </c:pt>
                <c:pt idx="131074">
                  <c:v>43.871824148831003</c:v>
                </c:pt>
                <c:pt idx="131075">
                  <c:v>43.871940041198499</c:v>
                </c:pt>
                <c:pt idx="131076">
                  <c:v>43.872055933195</c:v>
                </c:pt>
                <c:pt idx="131077">
                  <c:v>43.872171824820597</c:v>
                </c:pt>
                <c:pt idx="131078">
                  <c:v>43.872287716075199</c:v>
                </c:pt>
                <c:pt idx="131079">
                  <c:v>43.872403606958898</c:v>
                </c:pt>
                <c:pt idx="131080">
                  <c:v>43.8725194974716</c:v>
                </c:pt>
                <c:pt idx="131081">
                  <c:v>43.8726353876134</c:v>
                </c:pt>
                <c:pt idx="131082">
                  <c:v>43.872751277384197</c:v>
                </c:pt>
                <c:pt idx="131083">
                  <c:v>43.872867166783998</c:v>
                </c:pt>
                <c:pt idx="131084">
                  <c:v>43.872983055812902</c:v>
                </c:pt>
                <c:pt idx="131085">
                  <c:v>43.873098944470897</c:v>
                </c:pt>
                <c:pt idx="131086">
                  <c:v>43.873214832757903</c:v>
                </c:pt>
                <c:pt idx="131087">
                  <c:v>43.873330720673898</c:v>
                </c:pt>
                <c:pt idx="131088">
                  <c:v>43.873446608218998</c:v>
                </c:pt>
                <c:pt idx="131089">
                  <c:v>43.873562495393202</c:v>
                </c:pt>
                <c:pt idx="131090">
                  <c:v>43.873678382196402</c:v>
                </c:pt>
                <c:pt idx="131091">
                  <c:v>43.8737942686287</c:v>
                </c:pt>
                <c:pt idx="131092">
                  <c:v>43.873910154690002</c:v>
                </c:pt>
                <c:pt idx="131093">
                  <c:v>43.8740260403804</c:v>
                </c:pt>
                <c:pt idx="131094">
                  <c:v>43.874141925699803</c:v>
                </c:pt>
                <c:pt idx="131095">
                  <c:v>43.874257810648402</c:v>
                </c:pt>
                <c:pt idx="131096">
                  <c:v>43.874373695225898</c:v>
                </c:pt>
                <c:pt idx="131097">
                  <c:v>43.874489579432598</c:v>
                </c:pt>
                <c:pt idx="131098">
                  <c:v>43.874605463268303</c:v>
                </c:pt>
                <c:pt idx="131099">
                  <c:v>43.874721346732997</c:v>
                </c:pt>
                <c:pt idx="131100">
                  <c:v>43.874837229826902</c:v>
                </c:pt>
                <c:pt idx="131101">
                  <c:v>43.874953112549797</c:v>
                </c:pt>
                <c:pt idx="131102">
                  <c:v>43.875068994901703</c:v>
                </c:pt>
                <c:pt idx="131103">
                  <c:v>43.875184876882798</c:v>
                </c:pt>
                <c:pt idx="131104">
                  <c:v>43.875300758492898</c:v>
                </c:pt>
                <c:pt idx="131105">
                  <c:v>43.875416639732101</c:v>
                </c:pt>
                <c:pt idx="131106">
                  <c:v>43.875532520600302</c:v>
                </c:pt>
                <c:pt idx="131107">
                  <c:v>43.875648401097699</c:v>
                </c:pt>
                <c:pt idx="131108">
                  <c:v>43.8757642812241</c:v>
                </c:pt>
                <c:pt idx="131109">
                  <c:v>43.875880160979598</c:v>
                </c:pt>
                <c:pt idx="131110">
                  <c:v>43.8759960403642</c:v>
                </c:pt>
                <c:pt idx="131111">
                  <c:v>43.876111919377799</c:v>
                </c:pt>
                <c:pt idx="131112">
                  <c:v>43.876227798020501</c:v>
                </c:pt>
                <c:pt idx="131113">
                  <c:v>43.8763436762924</c:v>
                </c:pt>
                <c:pt idx="131114">
                  <c:v>43.876459554193303</c:v>
                </c:pt>
                <c:pt idx="131115">
                  <c:v>43.876575431723303</c:v>
                </c:pt>
                <c:pt idx="131116">
                  <c:v>43.8766913088823</c:v>
                </c:pt>
                <c:pt idx="131117">
                  <c:v>43.876807185670501</c:v>
                </c:pt>
                <c:pt idx="131118">
                  <c:v>43.876923062087698</c:v>
                </c:pt>
                <c:pt idx="131119">
                  <c:v>43.877038938134099</c:v>
                </c:pt>
                <c:pt idx="131120">
                  <c:v>43.877154813809497</c:v>
                </c:pt>
                <c:pt idx="131121">
                  <c:v>43.877270689113999</c:v>
                </c:pt>
                <c:pt idx="131122">
                  <c:v>43.877386564047598</c:v>
                </c:pt>
                <c:pt idx="131123">
                  <c:v>43.877502438610399</c:v>
                </c:pt>
                <c:pt idx="131124">
                  <c:v>43.877618312802198</c:v>
                </c:pt>
                <c:pt idx="131125">
                  <c:v>43.877734186623101</c:v>
                </c:pt>
                <c:pt idx="131126">
                  <c:v>43.877850060073101</c:v>
                </c:pt>
                <c:pt idx="131127">
                  <c:v>43.877965933152197</c:v>
                </c:pt>
                <c:pt idx="131128">
                  <c:v>43.878081805860397</c:v>
                </c:pt>
                <c:pt idx="131129">
                  <c:v>43.878197678197701</c:v>
                </c:pt>
                <c:pt idx="131130">
                  <c:v>43.878313550164101</c:v>
                </c:pt>
                <c:pt idx="131131">
                  <c:v>43.878429421759598</c:v>
                </c:pt>
                <c:pt idx="131132">
                  <c:v>43.878545292984199</c:v>
                </c:pt>
                <c:pt idx="131133">
                  <c:v>43.878661163837897</c:v>
                </c:pt>
                <c:pt idx="131134">
                  <c:v>43.878777034320798</c:v>
                </c:pt>
                <c:pt idx="131135">
                  <c:v>43.878892904432703</c:v>
                </c:pt>
                <c:pt idx="131136">
                  <c:v>43.879008774173698</c:v>
                </c:pt>
                <c:pt idx="131137">
                  <c:v>43.879124643543904</c:v>
                </c:pt>
                <c:pt idx="131138">
                  <c:v>43.879240512543198</c:v>
                </c:pt>
                <c:pt idx="131139">
                  <c:v>43.879356381171597</c:v>
                </c:pt>
                <c:pt idx="131140">
                  <c:v>43.879472249429099</c:v>
                </c:pt>
                <c:pt idx="131141">
                  <c:v>43.879588117315699</c:v>
                </c:pt>
                <c:pt idx="131142">
                  <c:v>43.879703984831401</c:v>
                </c:pt>
                <c:pt idx="131143">
                  <c:v>43.879819851976301</c:v>
                </c:pt>
                <c:pt idx="131144">
                  <c:v>43.879935718750197</c:v>
                </c:pt>
                <c:pt idx="131145">
                  <c:v>43.880051585153304</c:v>
                </c:pt>
                <c:pt idx="131146">
                  <c:v>43.8801674511855</c:v>
                </c:pt>
                <c:pt idx="131147">
                  <c:v>43.880283316846899</c:v>
                </c:pt>
                <c:pt idx="131148">
                  <c:v>43.880399182137303</c:v>
                </c:pt>
                <c:pt idx="131149">
                  <c:v>43.880515047056903</c:v>
                </c:pt>
                <c:pt idx="131150">
                  <c:v>43.8806309116056</c:v>
                </c:pt>
                <c:pt idx="131151">
                  <c:v>43.8807467757835</c:v>
                </c:pt>
                <c:pt idx="131152">
                  <c:v>43.880862639590497</c:v>
                </c:pt>
                <c:pt idx="131153">
                  <c:v>43.880978503026597</c:v>
                </c:pt>
                <c:pt idx="131154">
                  <c:v>43.881094366091801</c:v>
                </c:pt>
                <c:pt idx="131155">
                  <c:v>43.881210228786202</c:v>
                </c:pt>
                <c:pt idx="131156">
                  <c:v>43.881326091109699</c:v>
                </c:pt>
                <c:pt idx="131157">
                  <c:v>43.8814419530623</c:v>
                </c:pt>
                <c:pt idx="131158">
                  <c:v>43.881557814644097</c:v>
                </c:pt>
                <c:pt idx="131159">
                  <c:v>43.881673675854998</c:v>
                </c:pt>
                <c:pt idx="131160">
                  <c:v>43.881789536695003</c:v>
                </c:pt>
                <c:pt idx="131161">
                  <c:v>43.881905397164203</c:v>
                </c:pt>
                <c:pt idx="131162">
                  <c:v>43.882021257262501</c:v>
                </c:pt>
                <c:pt idx="131163">
                  <c:v>43.882137116990002</c:v>
                </c:pt>
                <c:pt idx="131164">
                  <c:v>43.882252976346599</c:v>
                </c:pt>
                <c:pt idx="131165">
                  <c:v>43.8823688353324</c:v>
                </c:pt>
                <c:pt idx="131166">
                  <c:v>43.882484693947298</c:v>
                </c:pt>
                <c:pt idx="131167">
                  <c:v>43.882600552191299</c:v>
                </c:pt>
                <c:pt idx="131168">
                  <c:v>43.882716410064504</c:v>
                </c:pt>
                <c:pt idx="131169">
                  <c:v>43.882832267566897</c:v>
                </c:pt>
                <c:pt idx="131170">
                  <c:v>43.882948124698402</c:v>
                </c:pt>
                <c:pt idx="131171">
                  <c:v>43.883063981459003</c:v>
                </c:pt>
                <c:pt idx="131172">
                  <c:v>43.8831798378488</c:v>
                </c:pt>
                <c:pt idx="131173">
                  <c:v>43.883295693867801</c:v>
                </c:pt>
                <c:pt idx="131174">
                  <c:v>43.883411549515898</c:v>
                </c:pt>
                <c:pt idx="131175">
                  <c:v>43.883527404793199</c:v>
                </c:pt>
                <c:pt idx="131176">
                  <c:v>43.883643259699603</c:v>
                </c:pt>
                <c:pt idx="131177">
                  <c:v>43.883759114235197</c:v>
                </c:pt>
                <c:pt idx="131178">
                  <c:v>43.883874968399901</c:v>
                </c:pt>
                <c:pt idx="131179">
                  <c:v>43.883990822193802</c:v>
                </c:pt>
                <c:pt idx="131180">
                  <c:v>43.884106675616898</c:v>
                </c:pt>
                <c:pt idx="131181">
                  <c:v>43.884222528669099</c:v>
                </c:pt>
                <c:pt idx="131182">
                  <c:v>43.884338381350503</c:v>
                </c:pt>
                <c:pt idx="131183">
                  <c:v>43.884454233661103</c:v>
                </c:pt>
                <c:pt idx="131184">
                  <c:v>43.884570085600799</c:v>
                </c:pt>
                <c:pt idx="131185">
                  <c:v>43.884685937169699</c:v>
                </c:pt>
                <c:pt idx="131186">
                  <c:v>43.884801788367803</c:v>
                </c:pt>
                <c:pt idx="131187">
                  <c:v>43.884917639195002</c:v>
                </c:pt>
                <c:pt idx="131188">
                  <c:v>43.885033489651398</c:v>
                </c:pt>
                <c:pt idx="131189">
                  <c:v>43.885149339736998</c:v>
                </c:pt>
                <c:pt idx="131190">
                  <c:v>43.8852651894518</c:v>
                </c:pt>
                <c:pt idx="131191">
                  <c:v>43.8853810387957</c:v>
                </c:pt>
                <c:pt idx="131192">
                  <c:v>43.885496887768802</c:v>
                </c:pt>
                <c:pt idx="131193">
                  <c:v>43.885612736371101</c:v>
                </c:pt>
                <c:pt idx="131194">
                  <c:v>43.885728584602603</c:v>
                </c:pt>
                <c:pt idx="131195">
                  <c:v>43.885844432463202</c:v>
                </c:pt>
                <c:pt idx="131196">
                  <c:v>43.885960279952997</c:v>
                </c:pt>
                <c:pt idx="131197">
                  <c:v>43.886076127072101</c:v>
                </c:pt>
                <c:pt idx="131198">
                  <c:v>43.886191973820303</c:v>
                </c:pt>
                <c:pt idx="131199">
                  <c:v>43.886307820197601</c:v>
                </c:pt>
                <c:pt idx="131200">
                  <c:v>43.886423666204202</c:v>
                </c:pt>
                <c:pt idx="131201">
                  <c:v>43.886539511839899</c:v>
                </c:pt>
                <c:pt idx="131202">
                  <c:v>43.8866553571049</c:v>
                </c:pt>
                <c:pt idx="131203">
                  <c:v>43.886771201998997</c:v>
                </c:pt>
                <c:pt idx="131204">
                  <c:v>43.886887046522297</c:v>
                </c:pt>
                <c:pt idx="131205">
                  <c:v>43.8870028906749</c:v>
                </c:pt>
                <c:pt idx="131206">
                  <c:v>43.8871187344566</c:v>
                </c:pt>
                <c:pt idx="131207">
                  <c:v>43.887234577867503</c:v>
                </c:pt>
                <c:pt idx="131208">
                  <c:v>43.887350420907502</c:v>
                </c:pt>
                <c:pt idx="131209">
                  <c:v>43.887466263576798</c:v>
                </c:pt>
                <c:pt idx="131210">
                  <c:v>43.887582105875303</c:v>
                </c:pt>
                <c:pt idx="131211">
                  <c:v>43.887697947802998</c:v>
                </c:pt>
                <c:pt idx="131212">
                  <c:v>43.887813789359903</c:v>
                </c:pt>
                <c:pt idx="131213">
                  <c:v>43.887929630545997</c:v>
                </c:pt>
                <c:pt idx="131214">
                  <c:v>43.888045471361302</c:v>
                </c:pt>
                <c:pt idx="131215">
                  <c:v>43.888161311805803</c:v>
                </c:pt>
                <c:pt idx="131216">
                  <c:v>43.8882771518795</c:v>
                </c:pt>
                <c:pt idx="131217">
                  <c:v>43.8883929915824</c:v>
                </c:pt>
                <c:pt idx="131218">
                  <c:v>43.888508830914503</c:v>
                </c:pt>
                <c:pt idx="131219">
                  <c:v>43.888624669875902</c:v>
                </c:pt>
                <c:pt idx="131220">
                  <c:v>43.888740508466398</c:v>
                </c:pt>
                <c:pt idx="131221">
                  <c:v>43.888856346686097</c:v>
                </c:pt>
                <c:pt idx="131222">
                  <c:v>43.888972184535099</c:v>
                </c:pt>
                <c:pt idx="131223">
                  <c:v>43.889088022013297</c:v>
                </c:pt>
                <c:pt idx="131224">
                  <c:v>43.889203859120698</c:v>
                </c:pt>
                <c:pt idx="131225">
                  <c:v>43.889319695857203</c:v>
                </c:pt>
                <c:pt idx="131226">
                  <c:v>43.889435532223096</c:v>
                </c:pt>
                <c:pt idx="131227">
                  <c:v>43.8895513682181</c:v>
                </c:pt>
                <c:pt idx="131228">
                  <c:v>43.8896672038424</c:v>
                </c:pt>
                <c:pt idx="131229">
                  <c:v>43.889783039095803</c:v>
                </c:pt>
                <c:pt idx="131230">
                  <c:v>43.889898873978503</c:v>
                </c:pt>
                <c:pt idx="131231">
                  <c:v>43.890014708490497</c:v>
                </c:pt>
                <c:pt idx="131232">
                  <c:v>43.890130542631603</c:v>
                </c:pt>
                <c:pt idx="131233">
                  <c:v>43.890246376401997</c:v>
                </c:pt>
                <c:pt idx="131234">
                  <c:v>43.890362209801602</c:v>
                </c:pt>
                <c:pt idx="131235">
                  <c:v>43.890478042830402</c:v>
                </c:pt>
                <c:pt idx="131236">
                  <c:v>43.890593875488399</c:v>
                </c:pt>
                <c:pt idx="131237">
                  <c:v>43.890709707775699</c:v>
                </c:pt>
                <c:pt idx="131238">
                  <c:v>43.890825539692202</c:v>
                </c:pt>
                <c:pt idx="131239">
                  <c:v>43.890941371238</c:v>
                </c:pt>
                <c:pt idx="131240">
                  <c:v>43.891057202413002</c:v>
                </c:pt>
                <c:pt idx="131241">
                  <c:v>43.8911730332172</c:v>
                </c:pt>
                <c:pt idx="131242">
                  <c:v>43.891288863650601</c:v>
                </c:pt>
                <c:pt idx="131243">
                  <c:v>43.891404693713298</c:v>
                </c:pt>
                <c:pt idx="131244">
                  <c:v>43.891520523405198</c:v>
                </c:pt>
                <c:pt idx="131245">
                  <c:v>43.891636352726401</c:v>
                </c:pt>
                <c:pt idx="131246">
                  <c:v>43.8917521816768</c:v>
                </c:pt>
                <c:pt idx="131247">
                  <c:v>43.891868010256502</c:v>
                </c:pt>
                <c:pt idx="131248">
                  <c:v>43.8919838384654</c:v>
                </c:pt>
                <c:pt idx="131249">
                  <c:v>43.892099666303501</c:v>
                </c:pt>
                <c:pt idx="131250">
                  <c:v>43.892215493770898</c:v>
                </c:pt>
                <c:pt idx="131251">
                  <c:v>43.892331320867498</c:v>
                </c:pt>
                <c:pt idx="131252">
                  <c:v>43.892447147593401</c:v>
                </c:pt>
                <c:pt idx="131253">
                  <c:v>43.8925629739485</c:v>
                </c:pt>
                <c:pt idx="131254">
                  <c:v>43.892678799932902</c:v>
                </c:pt>
                <c:pt idx="131255">
                  <c:v>43.8927946255465</c:v>
                </c:pt>
                <c:pt idx="131256">
                  <c:v>43.892910450789401</c:v>
                </c:pt>
                <c:pt idx="131257">
                  <c:v>43.893026275661498</c:v>
                </c:pt>
                <c:pt idx="131258">
                  <c:v>43.893142100162898</c:v>
                </c:pt>
                <c:pt idx="131259">
                  <c:v>43.893257924293501</c:v>
                </c:pt>
                <c:pt idx="131260">
                  <c:v>43.893373748053399</c:v>
                </c:pt>
                <c:pt idx="131261">
                  <c:v>43.893489571442601</c:v>
                </c:pt>
                <c:pt idx="131262">
                  <c:v>43.893605394460998</c:v>
                </c:pt>
                <c:pt idx="131263">
                  <c:v>43.893721217108698</c:v>
                </c:pt>
                <c:pt idx="131264">
                  <c:v>43.893837039385602</c:v>
                </c:pt>
                <c:pt idx="131265">
                  <c:v>43.893952861291801</c:v>
                </c:pt>
                <c:pt idx="131266">
                  <c:v>43.894068682827303</c:v>
                </c:pt>
                <c:pt idx="131267">
                  <c:v>43.894184503992001</c:v>
                </c:pt>
                <c:pt idx="131268">
                  <c:v>43.894300324786002</c:v>
                </c:pt>
                <c:pt idx="131269">
                  <c:v>43.894416145209298</c:v>
                </c:pt>
                <c:pt idx="131270">
                  <c:v>43.894531965261798</c:v>
                </c:pt>
                <c:pt idx="131271">
                  <c:v>43.8946477849437</c:v>
                </c:pt>
                <c:pt idx="131272">
                  <c:v>43.894763604254699</c:v>
                </c:pt>
                <c:pt idx="131273">
                  <c:v>43.8948794231951</c:v>
                </c:pt>
                <c:pt idx="131274">
                  <c:v>43.894995241764697</c:v>
                </c:pt>
                <c:pt idx="131275">
                  <c:v>43.895111059963597</c:v>
                </c:pt>
                <c:pt idx="131276">
                  <c:v>43.895226877791799</c:v>
                </c:pt>
                <c:pt idx="131277">
                  <c:v>43.895342695249298</c:v>
                </c:pt>
                <c:pt idx="131278">
                  <c:v>43.895458512335999</c:v>
                </c:pt>
                <c:pt idx="131279">
                  <c:v>43.895574329052003</c:v>
                </c:pt>
                <c:pt idx="131280">
                  <c:v>43.895690145397303</c:v>
                </c:pt>
                <c:pt idx="131281">
                  <c:v>43.895805961371899</c:v>
                </c:pt>
                <c:pt idx="131282">
                  <c:v>43.895921776975698</c:v>
                </c:pt>
                <c:pt idx="131283">
                  <c:v>43.896037592208899</c:v>
                </c:pt>
                <c:pt idx="131284">
                  <c:v>43.896153407071303</c:v>
                </c:pt>
                <c:pt idx="131285">
                  <c:v>43.896269221563003</c:v>
                </c:pt>
                <c:pt idx="131286">
                  <c:v>43.896385035683998</c:v>
                </c:pt>
                <c:pt idx="131287">
                  <c:v>43.896500849434297</c:v>
                </c:pt>
                <c:pt idx="131288">
                  <c:v>43.896616662813898</c:v>
                </c:pt>
                <c:pt idx="131289">
                  <c:v>43.896732475822802</c:v>
                </c:pt>
                <c:pt idx="131290">
                  <c:v>43.896848288461001</c:v>
                </c:pt>
                <c:pt idx="131291">
                  <c:v>43.896964100728397</c:v>
                </c:pt>
                <c:pt idx="131292">
                  <c:v>43.897079912625202</c:v>
                </c:pt>
                <c:pt idx="131293">
                  <c:v>43.897195724151203</c:v>
                </c:pt>
                <c:pt idx="131294">
                  <c:v>43.897311535306599</c:v>
                </c:pt>
                <c:pt idx="131295">
                  <c:v>43.897427346091199</c:v>
                </c:pt>
                <c:pt idx="131296">
                  <c:v>43.897543156505201</c:v>
                </c:pt>
                <c:pt idx="131297">
                  <c:v>43.897658966548498</c:v>
                </c:pt>
                <c:pt idx="131298">
                  <c:v>43.897774776220999</c:v>
                </c:pt>
                <c:pt idx="131299">
                  <c:v>43.897890585522902</c:v>
                </c:pt>
                <c:pt idx="131300">
                  <c:v>43.898006394454001</c:v>
                </c:pt>
                <c:pt idx="131301">
                  <c:v>43.898122203014502</c:v>
                </c:pt>
                <c:pt idx="131302">
                  <c:v>43.898238011204299</c:v>
                </c:pt>
                <c:pt idx="131303">
                  <c:v>43.898353819023399</c:v>
                </c:pt>
                <c:pt idx="131304">
                  <c:v>43.898469626471801</c:v>
                </c:pt>
                <c:pt idx="131305">
                  <c:v>43.898585433549499</c:v>
                </c:pt>
                <c:pt idx="131306">
                  <c:v>43.8987012402565</c:v>
                </c:pt>
                <c:pt idx="131307">
                  <c:v>43.898817046592796</c:v>
                </c:pt>
                <c:pt idx="131308">
                  <c:v>43.898932852558502</c:v>
                </c:pt>
                <c:pt idx="131309">
                  <c:v>43.899048658153397</c:v>
                </c:pt>
                <c:pt idx="131310">
                  <c:v>43.899164463377701</c:v>
                </c:pt>
                <c:pt idx="131311">
                  <c:v>43.899280268231301</c:v>
                </c:pt>
                <c:pt idx="131312">
                  <c:v>43.899396072714197</c:v>
                </c:pt>
                <c:pt idx="131313">
                  <c:v>43.899511876826402</c:v>
                </c:pt>
                <c:pt idx="131314">
                  <c:v>43.899627680568003</c:v>
                </c:pt>
                <c:pt idx="131315">
                  <c:v>43.899743483938899</c:v>
                </c:pt>
                <c:pt idx="131316">
                  <c:v>43.899859286939098</c:v>
                </c:pt>
                <c:pt idx="131317">
                  <c:v>43.899975089568599</c:v>
                </c:pt>
                <c:pt idx="131318">
                  <c:v>43.900090891827404</c:v>
                </c:pt>
                <c:pt idx="131319">
                  <c:v>43.900206693715603</c:v>
                </c:pt>
                <c:pt idx="131320">
                  <c:v>43.900322495233098</c:v>
                </c:pt>
                <c:pt idx="131321">
                  <c:v>43.900438296380003</c:v>
                </c:pt>
                <c:pt idx="131322">
                  <c:v>43.900554097156103</c:v>
                </c:pt>
                <c:pt idx="131323">
                  <c:v>43.900669897561599</c:v>
                </c:pt>
                <c:pt idx="131324">
                  <c:v>43.900785697596497</c:v>
                </c:pt>
                <c:pt idx="131325">
                  <c:v>43.900901497260698</c:v>
                </c:pt>
                <c:pt idx="131326">
                  <c:v>43.901017296554102</c:v>
                </c:pt>
                <c:pt idx="131327">
                  <c:v>43.901133095477</c:v>
                </c:pt>
                <c:pt idx="131328">
                  <c:v>43.901248894029202</c:v>
                </c:pt>
                <c:pt idx="131329">
                  <c:v>43.901364692210699</c:v>
                </c:pt>
                <c:pt idx="131330">
                  <c:v>43.901480490021498</c:v>
                </c:pt>
                <c:pt idx="131331">
                  <c:v>43.9015962874617</c:v>
                </c:pt>
                <c:pt idx="131332">
                  <c:v>43.901712084531297</c:v>
                </c:pt>
                <c:pt idx="131333">
                  <c:v>43.901827881230197</c:v>
                </c:pt>
                <c:pt idx="131334">
                  <c:v>43.9019436775584</c:v>
                </c:pt>
                <c:pt idx="131335">
                  <c:v>43.902059473515997</c:v>
                </c:pt>
                <c:pt idx="131336">
                  <c:v>43.902175269102898</c:v>
                </c:pt>
                <c:pt idx="131337">
                  <c:v>43.902291064319201</c:v>
                </c:pt>
                <c:pt idx="131338">
                  <c:v>43.902406859164799</c:v>
                </c:pt>
                <c:pt idx="131339">
                  <c:v>43.902522653639799</c:v>
                </c:pt>
                <c:pt idx="131340">
                  <c:v>43.902638447744103</c:v>
                </c:pt>
                <c:pt idx="131341">
                  <c:v>43.902754241477801</c:v>
                </c:pt>
                <c:pt idx="131342">
                  <c:v>43.902870034840802</c:v>
                </c:pt>
                <c:pt idx="131343">
                  <c:v>43.902985827833199</c:v>
                </c:pt>
                <c:pt idx="131344">
                  <c:v>43.903101620454997</c:v>
                </c:pt>
                <c:pt idx="131345">
                  <c:v>43.903217412706098</c:v>
                </c:pt>
                <c:pt idx="131346">
                  <c:v>43.903333204586502</c:v>
                </c:pt>
                <c:pt idx="131347">
                  <c:v>43.903448996096401</c:v>
                </c:pt>
                <c:pt idx="131348">
                  <c:v>43.903564787235503</c:v>
                </c:pt>
                <c:pt idx="131349">
                  <c:v>43.903680578004099</c:v>
                </c:pt>
                <c:pt idx="131350">
                  <c:v>43.903796368401999</c:v>
                </c:pt>
                <c:pt idx="131351">
                  <c:v>43.9039121584293</c:v>
                </c:pt>
                <c:pt idx="131352">
                  <c:v>43.904027948085897</c:v>
                </c:pt>
                <c:pt idx="131353">
                  <c:v>43.904143737371903</c:v>
                </c:pt>
                <c:pt idx="131354">
                  <c:v>43.904259526287298</c:v>
                </c:pt>
                <c:pt idx="131355">
                  <c:v>43.904375314832102</c:v>
                </c:pt>
                <c:pt idx="131356">
                  <c:v>43.904491103006201</c:v>
                </c:pt>
                <c:pt idx="131357">
                  <c:v>43.904606890809703</c:v>
                </c:pt>
                <c:pt idx="131358">
                  <c:v>43.904722678242599</c:v>
                </c:pt>
                <c:pt idx="131359">
                  <c:v>43.904838465304799</c:v>
                </c:pt>
                <c:pt idx="131360">
                  <c:v>43.904954251996401</c:v>
                </c:pt>
                <c:pt idx="131361">
                  <c:v>43.905070038317398</c:v>
                </c:pt>
                <c:pt idx="131362">
                  <c:v>43.905185824267797</c:v>
                </c:pt>
                <c:pt idx="131363">
                  <c:v>43.905301609847598</c:v>
                </c:pt>
                <c:pt idx="131364">
                  <c:v>43.905417395056702</c:v>
                </c:pt>
                <c:pt idx="131365">
                  <c:v>43.905533179895201</c:v>
                </c:pt>
                <c:pt idx="131366">
                  <c:v>43.905648964363102</c:v>
                </c:pt>
                <c:pt idx="131367">
                  <c:v>43.905764748460399</c:v>
                </c:pt>
                <c:pt idx="131368">
                  <c:v>43.905880532187098</c:v>
                </c:pt>
                <c:pt idx="131369">
                  <c:v>43.905996315543099</c:v>
                </c:pt>
                <c:pt idx="131370">
                  <c:v>43.906112098528602</c:v>
                </c:pt>
                <c:pt idx="131371">
                  <c:v>43.906227881143401</c:v>
                </c:pt>
                <c:pt idx="131372">
                  <c:v>43.906343663387602</c:v>
                </c:pt>
                <c:pt idx="131373">
                  <c:v>43.906459445261198</c:v>
                </c:pt>
                <c:pt idx="131374">
                  <c:v>43.906575226764303</c:v>
                </c:pt>
                <c:pt idx="131375">
                  <c:v>43.906691007896697</c:v>
                </c:pt>
                <c:pt idx="131376">
                  <c:v>43.9068067886584</c:v>
                </c:pt>
                <c:pt idx="131377">
                  <c:v>43.906922569049598</c:v>
                </c:pt>
                <c:pt idx="131378">
                  <c:v>43.907038349070199</c:v>
                </c:pt>
                <c:pt idx="131379">
                  <c:v>43.907154128720201</c:v>
                </c:pt>
                <c:pt idx="131380">
                  <c:v>43.907269907999599</c:v>
                </c:pt>
                <c:pt idx="131381">
                  <c:v>43.907385686908398</c:v>
                </c:pt>
                <c:pt idx="131382">
                  <c:v>43.9075014654466</c:v>
                </c:pt>
                <c:pt idx="131383">
                  <c:v>43.907617243614197</c:v>
                </c:pt>
                <c:pt idx="131384">
                  <c:v>43.907733021411197</c:v>
                </c:pt>
                <c:pt idx="131385">
                  <c:v>43.907848798837598</c:v>
                </c:pt>
                <c:pt idx="131386">
                  <c:v>43.907964575893402</c:v>
                </c:pt>
                <c:pt idx="131387">
                  <c:v>43.908080352578601</c:v>
                </c:pt>
                <c:pt idx="131388">
                  <c:v>43.908196128893202</c:v>
                </c:pt>
                <c:pt idx="131389">
                  <c:v>43.908311904837298</c:v>
                </c:pt>
                <c:pt idx="131390">
                  <c:v>43.908427680410703</c:v>
                </c:pt>
                <c:pt idx="131391">
                  <c:v>43.908543455613597</c:v>
                </c:pt>
                <c:pt idx="131392">
                  <c:v>43.908659230445899</c:v>
                </c:pt>
                <c:pt idx="131393">
                  <c:v>43.908775004907604</c:v>
                </c:pt>
                <c:pt idx="131394">
                  <c:v>43.908890778998703</c:v>
                </c:pt>
                <c:pt idx="131395">
                  <c:v>43.909006552719198</c:v>
                </c:pt>
                <c:pt idx="131396">
                  <c:v>43.909122326069102</c:v>
                </c:pt>
                <c:pt idx="131397">
                  <c:v>43.909238099048501</c:v>
                </c:pt>
                <c:pt idx="131398">
                  <c:v>43.909353871657302</c:v>
                </c:pt>
                <c:pt idx="131399">
                  <c:v>43.909469643895498</c:v>
                </c:pt>
                <c:pt idx="131400">
                  <c:v>43.909585415763097</c:v>
                </c:pt>
                <c:pt idx="131401">
                  <c:v>43.909701187260197</c:v>
                </c:pt>
                <c:pt idx="131402">
                  <c:v>43.9098169583866</c:v>
                </c:pt>
                <c:pt idx="131403">
                  <c:v>43.909932729142497</c:v>
                </c:pt>
                <c:pt idx="131404">
                  <c:v>43.910048499527903</c:v>
                </c:pt>
                <c:pt idx="131405">
                  <c:v>43.910164269542598</c:v>
                </c:pt>
                <c:pt idx="131406">
                  <c:v>43.910280039186802</c:v>
                </c:pt>
                <c:pt idx="131407">
                  <c:v>43.9103958084605</c:v>
                </c:pt>
                <c:pt idx="131408">
                  <c:v>43.910511577363501</c:v>
                </c:pt>
                <c:pt idx="131409">
                  <c:v>43.910627345896003</c:v>
                </c:pt>
                <c:pt idx="131410">
                  <c:v>43.910743114057901</c:v>
                </c:pt>
                <c:pt idx="131411">
                  <c:v>43.9108588818493</c:v>
                </c:pt>
                <c:pt idx="131412">
                  <c:v>43.910974649270102</c:v>
                </c:pt>
                <c:pt idx="131413">
                  <c:v>43.911090416320398</c:v>
                </c:pt>
                <c:pt idx="131414">
                  <c:v>43.911206182999997</c:v>
                </c:pt>
                <c:pt idx="131415">
                  <c:v>43.911321949309198</c:v>
                </c:pt>
                <c:pt idx="131416">
                  <c:v>43.9114377152477</c:v>
                </c:pt>
                <c:pt idx="131417">
                  <c:v>43.911553480815698</c:v>
                </c:pt>
                <c:pt idx="131418">
                  <c:v>43.911669246013197</c:v>
                </c:pt>
                <c:pt idx="131419">
                  <c:v>43.911785010840099</c:v>
                </c:pt>
                <c:pt idx="131420">
                  <c:v>43.911900775296402</c:v>
                </c:pt>
                <c:pt idx="131421">
                  <c:v>43.912016539382201</c:v>
                </c:pt>
                <c:pt idx="131422">
                  <c:v>43.912132303097501</c:v>
                </c:pt>
                <c:pt idx="131423">
                  <c:v>43.912248066442203</c:v>
                </c:pt>
                <c:pt idx="131424">
                  <c:v>43.9123638294163</c:v>
                </c:pt>
                <c:pt idx="131425">
                  <c:v>43.912479592019899</c:v>
                </c:pt>
                <c:pt idx="131426">
                  <c:v>43.912595354253</c:v>
                </c:pt>
                <c:pt idx="131427">
                  <c:v>43.912711116115503</c:v>
                </c:pt>
                <c:pt idx="131428">
                  <c:v>43.912826877607401</c:v>
                </c:pt>
                <c:pt idx="131429">
                  <c:v>43.9129426387289</c:v>
                </c:pt>
                <c:pt idx="131430">
                  <c:v>43.913058399479702</c:v>
                </c:pt>
                <c:pt idx="131431">
                  <c:v>43.913174159860098</c:v>
                </c:pt>
                <c:pt idx="131432">
                  <c:v>43.913289919869896</c:v>
                </c:pt>
                <c:pt idx="131433">
                  <c:v>43.913405679509196</c:v>
                </c:pt>
                <c:pt idx="131434">
                  <c:v>43.913521438777899</c:v>
                </c:pt>
                <c:pt idx="131435">
                  <c:v>43.913637197676103</c:v>
                </c:pt>
                <c:pt idx="131436">
                  <c:v>43.913752956203702</c:v>
                </c:pt>
                <c:pt idx="131437">
                  <c:v>43.913868714360902</c:v>
                </c:pt>
                <c:pt idx="131438">
                  <c:v>43.913984472147497</c:v>
                </c:pt>
                <c:pt idx="131439">
                  <c:v>43.914100229563502</c:v>
                </c:pt>
                <c:pt idx="131440">
                  <c:v>43.914215986609101</c:v>
                </c:pt>
                <c:pt idx="131441">
                  <c:v>43.914331743284102</c:v>
                </c:pt>
                <c:pt idx="131442">
                  <c:v>43.914447499588597</c:v>
                </c:pt>
                <c:pt idx="131443">
                  <c:v>43.914563255522502</c:v>
                </c:pt>
                <c:pt idx="131444">
                  <c:v>43.914679011086001</c:v>
                </c:pt>
                <c:pt idx="131445">
                  <c:v>43.914794766278902</c:v>
                </c:pt>
                <c:pt idx="131446">
                  <c:v>43.914910521101298</c:v>
                </c:pt>
                <c:pt idx="131447">
                  <c:v>43.915026275553103</c:v>
                </c:pt>
                <c:pt idx="131448">
                  <c:v>43.915142029634502</c:v>
                </c:pt>
                <c:pt idx="131449">
                  <c:v>43.915257783345297</c:v>
                </c:pt>
                <c:pt idx="131450">
                  <c:v>43.9153735366856</c:v>
                </c:pt>
                <c:pt idx="131451">
                  <c:v>43.915489289655397</c:v>
                </c:pt>
                <c:pt idx="131452">
                  <c:v>43.915605042254697</c:v>
                </c:pt>
                <c:pt idx="131453">
                  <c:v>43.915720794483498</c:v>
                </c:pt>
                <c:pt idx="131454">
                  <c:v>43.915836546341701</c:v>
                </c:pt>
                <c:pt idx="131455">
                  <c:v>43.915952297829399</c:v>
                </c:pt>
                <c:pt idx="131456">
                  <c:v>43.916068048946698</c:v>
                </c:pt>
                <c:pt idx="131457">
                  <c:v>43.9161837996934</c:v>
                </c:pt>
                <c:pt idx="131458">
                  <c:v>43.916299550069603</c:v>
                </c:pt>
                <c:pt idx="131459">
                  <c:v>43.9164153000753</c:v>
                </c:pt>
                <c:pt idx="131460">
                  <c:v>43.9165310497105</c:v>
                </c:pt>
                <c:pt idx="131461">
                  <c:v>43.916646798975201</c:v>
                </c:pt>
                <c:pt idx="131462">
                  <c:v>43.916762547869403</c:v>
                </c:pt>
                <c:pt idx="131463">
                  <c:v>43.916878296393101</c:v>
                </c:pt>
                <c:pt idx="131464">
                  <c:v>43.9169940445463</c:v>
                </c:pt>
                <c:pt idx="131465">
                  <c:v>43.917109792329001</c:v>
                </c:pt>
                <c:pt idx="131466">
                  <c:v>43.917225539741203</c:v>
                </c:pt>
                <c:pt idx="131467">
                  <c:v>43.9173412867829</c:v>
                </c:pt>
                <c:pt idx="131468">
                  <c:v>43.917457033454099</c:v>
                </c:pt>
                <c:pt idx="131469">
                  <c:v>43.917572779754799</c:v>
                </c:pt>
                <c:pt idx="131470">
                  <c:v>43.917688525685001</c:v>
                </c:pt>
                <c:pt idx="131471">
                  <c:v>43.917804271244698</c:v>
                </c:pt>
                <c:pt idx="131472">
                  <c:v>43.917920016434003</c:v>
                </c:pt>
                <c:pt idx="131473">
                  <c:v>43.918035761252703</c:v>
                </c:pt>
                <c:pt idx="131474">
                  <c:v>43.918151505700997</c:v>
                </c:pt>
                <c:pt idx="131475">
                  <c:v>43.918267249778701</c:v>
                </c:pt>
                <c:pt idx="131476">
                  <c:v>43.918382993485999</c:v>
                </c:pt>
                <c:pt idx="131477">
                  <c:v>43.918498736822798</c:v>
                </c:pt>
                <c:pt idx="131478">
                  <c:v>43.918614479789099</c:v>
                </c:pt>
                <c:pt idx="131479">
                  <c:v>43.918730222384902</c:v>
                </c:pt>
                <c:pt idx="131480">
                  <c:v>43.918845964610298</c:v>
                </c:pt>
                <c:pt idx="131481">
                  <c:v>43.918961706465097</c:v>
                </c:pt>
                <c:pt idx="131482">
                  <c:v>43.919077447949498</c:v>
                </c:pt>
                <c:pt idx="131483">
                  <c:v>43.9191931890634</c:v>
                </c:pt>
                <c:pt idx="131484">
                  <c:v>43.919308929806803</c:v>
                </c:pt>
                <c:pt idx="131485">
                  <c:v>43.919424670179801</c:v>
                </c:pt>
                <c:pt idx="131486">
                  <c:v>43.9195404101823</c:v>
                </c:pt>
                <c:pt idx="131487">
                  <c:v>43.919656149814301</c:v>
                </c:pt>
                <c:pt idx="131488">
                  <c:v>43.919771889075797</c:v>
                </c:pt>
                <c:pt idx="131489">
                  <c:v>43.919887627966901</c:v>
                </c:pt>
                <c:pt idx="131490">
                  <c:v>43.920003366487499</c:v>
                </c:pt>
                <c:pt idx="131491">
                  <c:v>43.9201191046376</c:v>
                </c:pt>
                <c:pt idx="131492">
                  <c:v>43.920234842417202</c:v>
                </c:pt>
                <c:pt idx="131493">
                  <c:v>43.920350579826398</c:v>
                </c:pt>
                <c:pt idx="131494">
                  <c:v>43.920466316865102</c:v>
                </c:pt>
                <c:pt idx="131495">
                  <c:v>43.920582053533401</c:v>
                </c:pt>
                <c:pt idx="131496">
                  <c:v>43.920697789831202</c:v>
                </c:pt>
                <c:pt idx="131497">
                  <c:v>43.920813525758497</c:v>
                </c:pt>
                <c:pt idx="131498">
                  <c:v>43.920929261315401</c:v>
                </c:pt>
                <c:pt idx="131499">
                  <c:v>43.921044996501799</c:v>
                </c:pt>
                <c:pt idx="131500">
                  <c:v>43.921160731317798</c:v>
                </c:pt>
                <c:pt idx="131501">
                  <c:v>43.921276465763299</c:v>
                </c:pt>
                <c:pt idx="131502">
                  <c:v>43.921392199838301</c:v>
                </c:pt>
                <c:pt idx="131503">
                  <c:v>43.921507933542898</c:v>
                </c:pt>
                <c:pt idx="131504">
                  <c:v>43.921623666877103</c:v>
                </c:pt>
                <c:pt idx="131505">
                  <c:v>43.921739399840703</c:v>
                </c:pt>
                <c:pt idx="131506">
                  <c:v>43.921855132433997</c:v>
                </c:pt>
                <c:pt idx="131507">
                  <c:v>43.921970864656799</c:v>
                </c:pt>
                <c:pt idx="131508">
                  <c:v>43.922086596509097</c:v>
                </c:pt>
                <c:pt idx="131509">
                  <c:v>43.922202327991002</c:v>
                </c:pt>
                <c:pt idx="131510">
                  <c:v>43.922318059102402</c:v>
                </c:pt>
                <c:pt idx="131511">
                  <c:v>43.922433789843403</c:v>
                </c:pt>
                <c:pt idx="131512">
                  <c:v>43.922549520213998</c:v>
                </c:pt>
                <c:pt idx="131513">
                  <c:v>43.922665250214102</c:v>
                </c:pt>
                <c:pt idx="131514">
                  <c:v>43.9227809798438</c:v>
                </c:pt>
                <c:pt idx="131515">
                  <c:v>43.922896709103</c:v>
                </c:pt>
                <c:pt idx="131516">
                  <c:v>43.923012437991801</c:v>
                </c:pt>
                <c:pt idx="131517">
                  <c:v>43.923128166510097</c:v>
                </c:pt>
                <c:pt idx="131518">
                  <c:v>43.923243894658</c:v>
                </c:pt>
                <c:pt idx="131519">
                  <c:v>43.923359622435498</c:v>
                </c:pt>
                <c:pt idx="131520">
                  <c:v>43.923475349842597</c:v>
                </c:pt>
                <c:pt idx="131521">
                  <c:v>43.923591076879198</c:v>
                </c:pt>
                <c:pt idx="131522">
                  <c:v>43.9237068035454</c:v>
                </c:pt>
                <c:pt idx="131523">
                  <c:v>43.923822529841097</c:v>
                </c:pt>
                <c:pt idx="131524">
                  <c:v>43.923938255766402</c:v>
                </c:pt>
                <c:pt idx="131525">
                  <c:v>43.9240539813213</c:v>
                </c:pt>
                <c:pt idx="131526">
                  <c:v>43.924169706505801</c:v>
                </c:pt>
                <c:pt idx="131527">
                  <c:v>43.924285431319802</c:v>
                </c:pt>
                <c:pt idx="131528">
                  <c:v>43.924401155763398</c:v>
                </c:pt>
                <c:pt idx="131529">
                  <c:v>43.924516879836602</c:v>
                </c:pt>
                <c:pt idx="131530">
                  <c:v>43.924632603539401</c:v>
                </c:pt>
                <c:pt idx="131531">
                  <c:v>43.9247483268717</c:v>
                </c:pt>
                <c:pt idx="131532">
                  <c:v>43.924864049833701</c:v>
                </c:pt>
                <c:pt idx="131533">
                  <c:v>43.924979772425203</c:v>
                </c:pt>
                <c:pt idx="131534">
                  <c:v>43.9250954946463</c:v>
                </c:pt>
                <c:pt idx="131535">
                  <c:v>43.925211216496898</c:v>
                </c:pt>
                <c:pt idx="131536">
                  <c:v>43.925326937977196</c:v>
                </c:pt>
                <c:pt idx="131537">
                  <c:v>43.925442659086997</c:v>
                </c:pt>
                <c:pt idx="131538">
                  <c:v>43.925558379826498</c:v>
                </c:pt>
                <c:pt idx="131539">
                  <c:v>43.925674100195501</c:v>
                </c:pt>
                <c:pt idx="131540">
                  <c:v>43.925789820194098</c:v>
                </c:pt>
                <c:pt idx="131541">
                  <c:v>43.925905539822303</c:v>
                </c:pt>
                <c:pt idx="131542">
                  <c:v>43.926021259080102</c:v>
                </c:pt>
                <c:pt idx="131543">
                  <c:v>43.926136977967502</c:v>
                </c:pt>
                <c:pt idx="131544">
                  <c:v>43.926252696484497</c:v>
                </c:pt>
                <c:pt idx="131545">
                  <c:v>43.926368414631</c:v>
                </c:pt>
                <c:pt idx="131546">
                  <c:v>43.926484132407197</c:v>
                </c:pt>
                <c:pt idx="131547">
                  <c:v>43.926599849813002</c:v>
                </c:pt>
                <c:pt idx="131548">
                  <c:v>43.926715566848301</c:v>
                </c:pt>
                <c:pt idx="131549">
                  <c:v>43.926831283513302</c:v>
                </c:pt>
                <c:pt idx="131550">
                  <c:v>43.926946999807903</c:v>
                </c:pt>
                <c:pt idx="131551">
                  <c:v>43.927062715731999</c:v>
                </c:pt>
                <c:pt idx="131552">
                  <c:v>43.927178431285803</c:v>
                </c:pt>
                <c:pt idx="131553">
                  <c:v>43.927294146469201</c:v>
                </c:pt>
                <c:pt idx="131554">
                  <c:v>43.9274098612822</c:v>
                </c:pt>
                <c:pt idx="131555">
                  <c:v>43.9275255757248</c:v>
                </c:pt>
                <c:pt idx="131556">
                  <c:v>43.927641289797002</c:v>
                </c:pt>
                <c:pt idx="131557">
                  <c:v>43.927757003498797</c:v>
                </c:pt>
                <c:pt idx="131558">
                  <c:v>43.927872716830201</c:v>
                </c:pt>
                <c:pt idx="131559">
                  <c:v>43.927988429791199</c:v>
                </c:pt>
                <c:pt idx="131560">
                  <c:v>43.928104142381898</c:v>
                </c:pt>
                <c:pt idx="131561">
                  <c:v>43.928219854602098</c:v>
                </c:pt>
                <c:pt idx="131562">
                  <c:v>43.928335566451999</c:v>
                </c:pt>
                <c:pt idx="131563">
                  <c:v>43.928451277931501</c:v>
                </c:pt>
                <c:pt idx="131564">
                  <c:v>43.928566989040597</c:v>
                </c:pt>
                <c:pt idx="131565">
                  <c:v>43.928682699779301</c:v>
                </c:pt>
                <c:pt idx="131566">
                  <c:v>43.928798410147699</c:v>
                </c:pt>
                <c:pt idx="131567">
                  <c:v>43.928914120145699</c:v>
                </c:pt>
                <c:pt idx="131568">
                  <c:v>43.929029829773299</c:v>
                </c:pt>
                <c:pt idx="131569">
                  <c:v>43.9291455390305</c:v>
                </c:pt>
                <c:pt idx="131570">
                  <c:v>43.929261247917303</c:v>
                </c:pt>
                <c:pt idx="131571">
                  <c:v>43.929376956433799</c:v>
                </c:pt>
                <c:pt idx="131572">
                  <c:v>43.929492664579897</c:v>
                </c:pt>
                <c:pt idx="131573">
                  <c:v>43.929608372355602</c:v>
                </c:pt>
                <c:pt idx="131574">
                  <c:v>43.929724079760902</c:v>
                </c:pt>
                <c:pt idx="131575">
                  <c:v>43.929839786795903</c:v>
                </c:pt>
                <c:pt idx="131576">
                  <c:v>43.929955493460596</c:v>
                </c:pt>
                <c:pt idx="131577">
                  <c:v>43.930071199754799</c:v>
                </c:pt>
                <c:pt idx="131578">
                  <c:v>43.930186905678703</c:v>
                </c:pt>
                <c:pt idx="131579">
                  <c:v>43.9303026112322</c:v>
                </c:pt>
                <c:pt idx="131580">
                  <c:v>43.930418316415398</c:v>
                </c:pt>
                <c:pt idx="131581">
                  <c:v>43.930534021228198</c:v>
                </c:pt>
                <c:pt idx="131582">
                  <c:v>43.930649725670598</c:v>
                </c:pt>
                <c:pt idx="131583">
                  <c:v>43.930765429742699</c:v>
                </c:pt>
                <c:pt idx="131584">
                  <c:v>43.930881133444402</c:v>
                </c:pt>
                <c:pt idx="131585">
                  <c:v>43.930996836775797</c:v>
                </c:pt>
                <c:pt idx="131586">
                  <c:v>43.931112539736702</c:v>
                </c:pt>
                <c:pt idx="131587">
                  <c:v>43.9312282423274</c:v>
                </c:pt>
                <c:pt idx="131588">
                  <c:v>43.931343944547699</c:v>
                </c:pt>
                <c:pt idx="131589">
                  <c:v>43.931459646397599</c:v>
                </c:pt>
                <c:pt idx="131590">
                  <c:v>43.9315753478772</c:v>
                </c:pt>
                <c:pt idx="131591">
                  <c:v>43.931691048986501</c:v>
                </c:pt>
                <c:pt idx="131592">
                  <c:v>43.931806749725403</c:v>
                </c:pt>
                <c:pt idx="131593">
                  <c:v>43.9319224500939</c:v>
                </c:pt>
                <c:pt idx="131594">
                  <c:v>43.932038150092097</c:v>
                </c:pt>
                <c:pt idx="131595">
                  <c:v>43.932153849719903</c:v>
                </c:pt>
                <c:pt idx="131596">
                  <c:v>43.932269548977501</c:v>
                </c:pt>
                <c:pt idx="131597">
                  <c:v>43.932385247864602</c:v>
                </c:pt>
                <c:pt idx="131598">
                  <c:v>43.932500946381403</c:v>
                </c:pt>
                <c:pt idx="131599">
                  <c:v>43.932616644527897</c:v>
                </c:pt>
                <c:pt idx="131600">
                  <c:v>43.932732342304099</c:v>
                </c:pt>
                <c:pt idx="131601">
                  <c:v>43.932848039709903</c:v>
                </c:pt>
                <c:pt idx="131602">
                  <c:v>43.9329637367453</c:v>
                </c:pt>
                <c:pt idx="131603">
                  <c:v>43.933079433410498</c:v>
                </c:pt>
                <c:pt idx="131604">
                  <c:v>43.933195129705297</c:v>
                </c:pt>
                <c:pt idx="131605">
                  <c:v>43.933310825629697</c:v>
                </c:pt>
                <c:pt idx="131606">
                  <c:v>43.933426521183897</c:v>
                </c:pt>
                <c:pt idx="131607">
                  <c:v>43.933542216367698</c:v>
                </c:pt>
                <c:pt idx="131608">
                  <c:v>43.933657911181101</c:v>
                </c:pt>
                <c:pt idx="131609">
                  <c:v>43.933773605624303</c:v>
                </c:pt>
                <c:pt idx="131610">
                  <c:v>43.9338892996971</c:v>
                </c:pt>
                <c:pt idx="131611">
                  <c:v>43.934004993399597</c:v>
                </c:pt>
                <c:pt idx="131612">
                  <c:v>43.934120686731703</c:v>
                </c:pt>
                <c:pt idx="131613">
                  <c:v>43.934236379693601</c:v>
                </c:pt>
                <c:pt idx="131614">
                  <c:v>43.934352072285101</c:v>
                </c:pt>
                <c:pt idx="131615">
                  <c:v>43.934467764506302</c:v>
                </c:pt>
                <c:pt idx="131616">
                  <c:v>43.934583456357103</c:v>
                </c:pt>
                <c:pt idx="131617">
                  <c:v>43.934699147837698</c:v>
                </c:pt>
                <c:pt idx="131618">
                  <c:v>43.934814838947901</c:v>
                </c:pt>
                <c:pt idx="131619">
                  <c:v>43.934930529687897</c:v>
                </c:pt>
                <c:pt idx="131620">
                  <c:v>43.935046220057401</c:v>
                </c:pt>
                <c:pt idx="131621">
                  <c:v>43.935161910056699</c:v>
                </c:pt>
                <c:pt idx="131622">
                  <c:v>43.935277599685698</c:v>
                </c:pt>
                <c:pt idx="131623">
                  <c:v>43.935393288944397</c:v>
                </c:pt>
                <c:pt idx="131624">
                  <c:v>43.935508977832697</c:v>
                </c:pt>
                <c:pt idx="131625">
                  <c:v>43.935624666350797</c:v>
                </c:pt>
                <c:pt idx="131626">
                  <c:v>43.935740354498499</c:v>
                </c:pt>
                <c:pt idx="131627">
                  <c:v>43.935856042275901</c:v>
                </c:pt>
                <c:pt idx="131628">
                  <c:v>43.935971729682997</c:v>
                </c:pt>
                <c:pt idx="131629">
                  <c:v>43.9360874167199</c:v>
                </c:pt>
                <c:pt idx="131630">
                  <c:v>43.936203103386397</c:v>
                </c:pt>
                <c:pt idx="131631">
                  <c:v>43.936318789682602</c:v>
                </c:pt>
                <c:pt idx="131632">
                  <c:v>43.9364344756085</c:v>
                </c:pt>
                <c:pt idx="131633">
                  <c:v>43.936550161164099</c:v>
                </c:pt>
                <c:pt idx="131634">
                  <c:v>43.936665846349399</c:v>
                </c:pt>
                <c:pt idx="131635">
                  <c:v>43.936781531164399</c:v>
                </c:pt>
                <c:pt idx="131636">
                  <c:v>43.9368972156091</c:v>
                </c:pt>
                <c:pt idx="131637">
                  <c:v>43.937012899683502</c:v>
                </c:pt>
                <c:pt idx="131638">
                  <c:v>43.937128583387697</c:v>
                </c:pt>
                <c:pt idx="131639">
                  <c:v>43.9372442667215</c:v>
                </c:pt>
                <c:pt idx="131640">
                  <c:v>43.937359949685003</c:v>
                </c:pt>
                <c:pt idx="131641">
                  <c:v>43.9374756322783</c:v>
                </c:pt>
                <c:pt idx="131642">
                  <c:v>43.937591314501198</c:v>
                </c:pt>
                <c:pt idx="131643">
                  <c:v>43.937706996353903</c:v>
                </c:pt>
                <c:pt idx="131644">
                  <c:v>43.937822677836301</c:v>
                </c:pt>
                <c:pt idx="131645">
                  <c:v>43.937938358948301</c:v>
                </c:pt>
                <c:pt idx="131646">
                  <c:v>43.938054039690201</c:v>
                </c:pt>
                <c:pt idx="131647">
                  <c:v>43.938169720061701</c:v>
                </c:pt>
                <c:pt idx="131648">
                  <c:v>43.938285400062902</c:v>
                </c:pt>
                <c:pt idx="131649">
                  <c:v>43.938401079693897</c:v>
                </c:pt>
                <c:pt idx="131650">
                  <c:v>43.938516758954599</c:v>
                </c:pt>
                <c:pt idx="131651">
                  <c:v>43.938632437845001</c:v>
                </c:pt>
                <c:pt idx="131652">
                  <c:v>43.938748116365097</c:v>
                </c:pt>
                <c:pt idx="131653">
                  <c:v>43.938863794514901</c:v>
                </c:pt>
                <c:pt idx="131654">
                  <c:v>43.938979472294498</c:v>
                </c:pt>
                <c:pt idx="131655">
                  <c:v>43.939095149703803</c:v>
                </c:pt>
                <c:pt idx="131656">
                  <c:v>43.939210826742801</c:v>
                </c:pt>
                <c:pt idx="131657">
                  <c:v>43.9393265034116</c:v>
                </c:pt>
                <c:pt idx="131658">
                  <c:v>43.939442179710099</c:v>
                </c:pt>
                <c:pt idx="131659">
                  <c:v>43.939557855638299</c:v>
                </c:pt>
                <c:pt idx="131660">
                  <c:v>43.939673531196199</c:v>
                </c:pt>
                <c:pt idx="131661">
                  <c:v>43.9397892063839</c:v>
                </c:pt>
                <c:pt idx="131662">
                  <c:v>43.939904881201301</c:v>
                </c:pt>
                <c:pt idx="131663">
                  <c:v>43.940020555648502</c:v>
                </c:pt>
                <c:pt idx="131664">
                  <c:v>43.940136229725297</c:v>
                </c:pt>
                <c:pt idx="131665">
                  <c:v>43.940251903431999</c:v>
                </c:pt>
                <c:pt idx="131666">
                  <c:v>43.940367576768303</c:v>
                </c:pt>
                <c:pt idx="131667">
                  <c:v>43.940483249734399</c:v>
                </c:pt>
                <c:pt idx="131668">
                  <c:v>43.940598922330302</c:v>
                </c:pt>
                <c:pt idx="131669">
                  <c:v>43.9407145945558</c:v>
                </c:pt>
                <c:pt idx="131670">
                  <c:v>43.940830266411197</c:v>
                </c:pt>
                <c:pt idx="131671">
                  <c:v>43.940945937896203</c:v>
                </c:pt>
                <c:pt idx="131672">
                  <c:v>43.941061609011101</c:v>
                </c:pt>
                <c:pt idx="131673">
                  <c:v>43.9411772797556</c:v>
                </c:pt>
                <c:pt idx="131674">
                  <c:v>43.941292950129899</c:v>
                </c:pt>
                <c:pt idx="131675">
                  <c:v>43.941408620133998</c:v>
                </c:pt>
                <c:pt idx="131676">
                  <c:v>43.941524289767798</c:v>
                </c:pt>
                <c:pt idx="131677">
                  <c:v>43.941639959031399</c:v>
                </c:pt>
                <c:pt idx="131678">
                  <c:v>43.941755627924699</c:v>
                </c:pt>
                <c:pt idx="131679">
                  <c:v>43.9418712964478</c:v>
                </c:pt>
                <c:pt idx="131680">
                  <c:v>43.941986964600602</c:v>
                </c:pt>
                <c:pt idx="131681">
                  <c:v>43.942102632383197</c:v>
                </c:pt>
                <c:pt idx="131682">
                  <c:v>43.942218299795499</c:v>
                </c:pt>
                <c:pt idx="131683">
                  <c:v>43.942333966837602</c:v>
                </c:pt>
                <c:pt idx="131684">
                  <c:v>43.942449633509497</c:v>
                </c:pt>
                <c:pt idx="131685">
                  <c:v>43.9425652998111</c:v>
                </c:pt>
                <c:pt idx="131686">
                  <c:v>43.942680965742497</c:v>
                </c:pt>
                <c:pt idx="131687">
                  <c:v>43.942796631303601</c:v>
                </c:pt>
                <c:pt idx="131688">
                  <c:v>43.942912296494498</c:v>
                </c:pt>
                <c:pt idx="131689">
                  <c:v>43.943027961315202</c:v>
                </c:pt>
                <c:pt idx="131690">
                  <c:v>43.9431436257657</c:v>
                </c:pt>
                <c:pt idx="131691">
                  <c:v>43.943259289845898</c:v>
                </c:pt>
                <c:pt idx="131692">
                  <c:v>43.943374953555796</c:v>
                </c:pt>
                <c:pt idx="131693">
                  <c:v>43.943490616895602</c:v>
                </c:pt>
                <c:pt idx="131694">
                  <c:v>43.943606279865101</c:v>
                </c:pt>
                <c:pt idx="131695">
                  <c:v>43.9437219424644</c:v>
                </c:pt>
                <c:pt idx="131696">
                  <c:v>43.943837604693499</c:v>
                </c:pt>
                <c:pt idx="131697">
                  <c:v>43.943953266552299</c:v>
                </c:pt>
                <c:pt idx="131698">
                  <c:v>43.944068928040998</c:v>
                </c:pt>
                <c:pt idx="131699">
                  <c:v>43.944184589159399</c:v>
                </c:pt>
                <c:pt idx="131700">
                  <c:v>43.944300249907599</c:v>
                </c:pt>
                <c:pt idx="131701">
                  <c:v>43.9444159102855</c:v>
                </c:pt>
                <c:pt idx="131702">
                  <c:v>43.9445315702933</c:v>
                </c:pt>
                <c:pt idx="131703">
                  <c:v>43.944647229930801</c:v>
                </c:pt>
                <c:pt idx="131704">
                  <c:v>43.944762889198103</c:v>
                </c:pt>
                <c:pt idx="131705">
                  <c:v>43.944878548095197</c:v>
                </c:pt>
                <c:pt idx="131706">
                  <c:v>43.944994206622098</c:v>
                </c:pt>
                <c:pt idx="131707">
                  <c:v>43.9451098647788</c:v>
                </c:pt>
                <c:pt idx="131708">
                  <c:v>43.945225522565202</c:v>
                </c:pt>
                <c:pt idx="131709">
                  <c:v>43.945341179981497</c:v>
                </c:pt>
                <c:pt idx="131710">
                  <c:v>43.9454568370275</c:v>
                </c:pt>
                <c:pt idx="131711">
                  <c:v>43.945572493703303</c:v>
                </c:pt>
                <c:pt idx="131712">
                  <c:v>43.945688150008898</c:v>
                </c:pt>
                <c:pt idx="131713">
                  <c:v>43.945803805944401</c:v>
                </c:pt>
                <c:pt idx="131714">
                  <c:v>43.945919461509597</c:v>
                </c:pt>
                <c:pt idx="131715">
                  <c:v>43.9460351167046</c:v>
                </c:pt>
                <c:pt idx="131716">
                  <c:v>43.946150771529403</c:v>
                </c:pt>
                <c:pt idx="131717">
                  <c:v>43.946266425984</c:v>
                </c:pt>
                <c:pt idx="131718">
                  <c:v>43.946382080068403</c:v>
                </c:pt>
                <c:pt idx="131719">
                  <c:v>43.9464977337826</c:v>
                </c:pt>
                <c:pt idx="131720">
                  <c:v>43.946613387126597</c:v>
                </c:pt>
                <c:pt idx="131721">
                  <c:v>43.946729040100401</c:v>
                </c:pt>
                <c:pt idx="131722">
                  <c:v>43.946844692704097</c:v>
                </c:pt>
                <c:pt idx="131723">
                  <c:v>43.946960344937501</c:v>
                </c:pt>
                <c:pt idx="131724">
                  <c:v>43.947075996800699</c:v>
                </c:pt>
                <c:pt idx="131725">
                  <c:v>43.947191648293803</c:v>
                </c:pt>
                <c:pt idx="131726">
                  <c:v>43.9473072994166</c:v>
                </c:pt>
                <c:pt idx="131727">
                  <c:v>43.947422950169297</c:v>
                </c:pt>
                <c:pt idx="131728">
                  <c:v>43.947538600551802</c:v>
                </c:pt>
                <c:pt idx="131729">
                  <c:v>43.947654250564</c:v>
                </c:pt>
                <c:pt idx="131730">
                  <c:v>43.947769900206197</c:v>
                </c:pt>
                <c:pt idx="131731">
                  <c:v>43.947885549478102</c:v>
                </c:pt>
                <c:pt idx="131732">
                  <c:v>43.948001198379799</c:v>
                </c:pt>
                <c:pt idx="131733">
                  <c:v>43.948116846911397</c:v>
                </c:pt>
                <c:pt idx="131734">
                  <c:v>43.948232495072702</c:v>
                </c:pt>
                <c:pt idx="131735">
                  <c:v>43.9483481428639</c:v>
                </c:pt>
                <c:pt idx="131736">
                  <c:v>43.948463790284997</c:v>
                </c:pt>
                <c:pt idx="131737">
                  <c:v>43.948579437335802</c:v>
                </c:pt>
                <c:pt idx="131738">
                  <c:v>43.948695084016499</c:v>
                </c:pt>
                <c:pt idx="131739">
                  <c:v>43.948810730326997</c:v>
                </c:pt>
                <c:pt idx="131740">
                  <c:v>43.948926376267302</c:v>
                </c:pt>
                <c:pt idx="131741">
                  <c:v>43.9490420218374</c:v>
                </c:pt>
                <c:pt idx="131742">
                  <c:v>43.949157667037397</c:v>
                </c:pt>
                <c:pt idx="131743">
                  <c:v>43.949273311867202</c:v>
                </c:pt>
                <c:pt idx="131744">
                  <c:v>43.9493889563268</c:v>
                </c:pt>
                <c:pt idx="131745">
                  <c:v>43.949504600416297</c:v>
                </c:pt>
                <c:pt idx="131746">
                  <c:v>43.949620244135602</c:v>
                </c:pt>
                <c:pt idx="131747">
                  <c:v>43.9497358874847</c:v>
                </c:pt>
                <c:pt idx="131748">
                  <c:v>43.949851530463697</c:v>
                </c:pt>
                <c:pt idx="131749">
                  <c:v>43.949967173072501</c:v>
                </c:pt>
                <c:pt idx="131750">
                  <c:v>43.950082815311198</c:v>
                </c:pt>
                <c:pt idx="131751">
                  <c:v>43.950198457179603</c:v>
                </c:pt>
                <c:pt idx="131752">
                  <c:v>43.950314098678</c:v>
                </c:pt>
                <c:pt idx="131753">
                  <c:v>43.950429739806097</c:v>
                </c:pt>
                <c:pt idx="131754">
                  <c:v>43.950545380564101</c:v>
                </c:pt>
                <c:pt idx="131755">
                  <c:v>43.950661020951998</c:v>
                </c:pt>
                <c:pt idx="131756">
                  <c:v>43.950776660969701</c:v>
                </c:pt>
                <c:pt idx="131757">
                  <c:v>43.950892300617198</c:v>
                </c:pt>
                <c:pt idx="131758">
                  <c:v>43.951007939894602</c:v>
                </c:pt>
                <c:pt idx="131759">
                  <c:v>43.951123578801898</c:v>
                </c:pt>
                <c:pt idx="131760">
                  <c:v>43.951239217339001</c:v>
                </c:pt>
                <c:pt idx="131761">
                  <c:v>43.951354855505897</c:v>
                </c:pt>
                <c:pt idx="131762">
                  <c:v>43.951470493302701</c:v>
                </c:pt>
                <c:pt idx="131763">
                  <c:v>43.951586130729403</c:v>
                </c:pt>
                <c:pt idx="131764">
                  <c:v>43.951701767785899</c:v>
                </c:pt>
                <c:pt idx="131765">
                  <c:v>43.951817404472202</c:v>
                </c:pt>
                <c:pt idx="131766">
                  <c:v>43.951933040788496</c:v>
                </c:pt>
                <c:pt idx="131767">
                  <c:v>43.952048676734599</c:v>
                </c:pt>
                <c:pt idx="131768">
                  <c:v>43.952164312310501</c:v>
                </c:pt>
                <c:pt idx="131769">
                  <c:v>43.952279947516303</c:v>
                </c:pt>
                <c:pt idx="131770">
                  <c:v>43.952395582351897</c:v>
                </c:pt>
                <c:pt idx="131771">
                  <c:v>43.952511216817499</c:v>
                </c:pt>
                <c:pt idx="131772">
                  <c:v>43.9526268509129</c:v>
                </c:pt>
                <c:pt idx="131773">
                  <c:v>43.952742484638101</c:v>
                </c:pt>
                <c:pt idx="131774">
                  <c:v>43.952858117993202</c:v>
                </c:pt>
                <c:pt idx="131775">
                  <c:v>43.952973750978202</c:v>
                </c:pt>
                <c:pt idx="131776">
                  <c:v>43.953089383593102</c:v>
                </c:pt>
                <c:pt idx="131777">
                  <c:v>43.953205015837803</c:v>
                </c:pt>
                <c:pt idx="131778">
                  <c:v>43.953320647712403</c:v>
                </c:pt>
                <c:pt idx="131779">
                  <c:v>43.953436279216902</c:v>
                </c:pt>
                <c:pt idx="131780">
                  <c:v>43.953551910351202</c:v>
                </c:pt>
                <c:pt idx="131781">
                  <c:v>43.9536675411155</c:v>
                </c:pt>
                <c:pt idx="131782">
                  <c:v>43.9537831715095</c:v>
                </c:pt>
                <c:pt idx="131783">
                  <c:v>43.953898801533498</c:v>
                </c:pt>
                <c:pt idx="131784">
                  <c:v>43.954014431187403</c:v>
                </c:pt>
                <c:pt idx="131785">
                  <c:v>43.954130060471101</c:v>
                </c:pt>
                <c:pt idx="131786">
                  <c:v>43.954245689384699</c:v>
                </c:pt>
                <c:pt idx="131787">
                  <c:v>43.954361317928203</c:v>
                </c:pt>
                <c:pt idx="131788">
                  <c:v>43.9544769461016</c:v>
                </c:pt>
                <c:pt idx="131789">
                  <c:v>43.954592573904897</c:v>
                </c:pt>
                <c:pt idx="131790">
                  <c:v>43.954708201338001</c:v>
                </c:pt>
                <c:pt idx="131791">
                  <c:v>43.954823828401103</c:v>
                </c:pt>
                <c:pt idx="131792">
                  <c:v>43.954939455093999</c:v>
                </c:pt>
                <c:pt idx="131793">
                  <c:v>43.955055081416802</c:v>
                </c:pt>
                <c:pt idx="131794">
                  <c:v>43.955170707369497</c:v>
                </c:pt>
                <c:pt idx="131795">
                  <c:v>43.955286332952099</c:v>
                </c:pt>
                <c:pt idx="131796">
                  <c:v>43.9554019581646</c:v>
                </c:pt>
                <c:pt idx="131797">
                  <c:v>43.955517583007001</c:v>
                </c:pt>
                <c:pt idx="131798">
                  <c:v>43.955633207479202</c:v>
                </c:pt>
                <c:pt idx="131799">
                  <c:v>43.955748831581403</c:v>
                </c:pt>
                <c:pt idx="131800">
                  <c:v>43.955864455313503</c:v>
                </c:pt>
                <c:pt idx="131801">
                  <c:v>43.955980078675502</c:v>
                </c:pt>
                <c:pt idx="131802">
                  <c:v>43.956095701667302</c:v>
                </c:pt>
                <c:pt idx="131803">
                  <c:v>43.9562113242891</c:v>
                </c:pt>
                <c:pt idx="131804">
                  <c:v>43.956326946540798</c:v>
                </c:pt>
                <c:pt idx="131805">
                  <c:v>43.956442568422403</c:v>
                </c:pt>
                <c:pt idx="131806">
                  <c:v>43.956558189933801</c:v>
                </c:pt>
                <c:pt idx="131807">
                  <c:v>43.956673811075198</c:v>
                </c:pt>
                <c:pt idx="131808">
                  <c:v>43.956789431846502</c:v>
                </c:pt>
                <c:pt idx="131809">
                  <c:v>43.956905052247699</c:v>
                </c:pt>
                <c:pt idx="131810">
                  <c:v>43.957020672278801</c:v>
                </c:pt>
                <c:pt idx="131811">
                  <c:v>43.957136291939896</c:v>
                </c:pt>
                <c:pt idx="131812">
                  <c:v>43.957251911230799</c:v>
                </c:pt>
                <c:pt idx="131813">
                  <c:v>43.9573675301516</c:v>
                </c:pt>
                <c:pt idx="131814">
                  <c:v>43.957483148702401</c:v>
                </c:pt>
                <c:pt idx="131815">
                  <c:v>43.957598766883102</c:v>
                </c:pt>
                <c:pt idx="131816">
                  <c:v>43.957714384693702</c:v>
                </c:pt>
                <c:pt idx="131817">
                  <c:v>43.957830002134202</c:v>
                </c:pt>
                <c:pt idx="131818">
                  <c:v>43.957945619204601</c:v>
                </c:pt>
                <c:pt idx="131819">
                  <c:v>43.958061235904999</c:v>
                </c:pt>
                <c:pt idx="131820">
                  <c:v>43.958176852235198</c:v>
                </c:pt>
                <c:pt idx="131821">
                  <c:v>43.958292468195403</c:v>
                </c:pt>
                <c:pt idx="131822">
                  <c:v>43.958408083785599</c:v>
                </c:pt>
                <c:pt idx="131823">
                  <c:v>43.958523699005603</c:v>
                </c:pt>
                <c:pt idx="131824">
                  <c:v>43.958639313855599</c:v>
                </c:pt>
                <c:pt idx="131825">
                  <c:v>43.958754928335502</c:v>
                </c:pt>
                <c:pt idx="131826">
                  <c:v>43.958870542445297</c:v>
                </c:pt>
                <c:pt idx="131827">
                  <c:v>43.958986156184999</c:v>
                </c:pt>
                <c:pt idx="131828">
                  <c:v>43.9591017695547</c:v>
                </c:pt>
                <c:pt idx="131829">
                  <c:v>43.9592173825543</c:v>
                </c:pt>
                <c:pt idx="131830">
                  <c:v>43.9593329951839</c:v>
                </c:pt>
                <c:pt idx="131831">
                  <c:v>43.959448607443399</c:v>
                </c:pt>
                <c:pt idx="131832">
                  <c:v>43.959564219332798</c:v>
                </c:pt>
                <c:pt idx="131833">
                  <c:v>43.959679830852103</c:v>
                </c:pt>
                <c:pt idx="131834">
                  <c:v>43.959795442001401</c:v>
                </c:pt>
                <c:pt idx="131835">
                  <c:v>43.959911052780697</c:v>
                </c:pt>
                <c:pt idx="131836">
                  <c:v>43.9600266631899</c:v>
                </c:pt>
                <c:pt idx="131837">
                  <c:v>43.960142273229003</c:v>
                </c:pt>
                <c:pt idx="131838">
                  <c:v>43.960257882897999</c:v>
                </c:pt>
                <c:pt idx="131839">
                  <c:v>43.960373492197</c:v>
                </c:pt>
                <c:pt idx="131840">
                  <c:v>43.960489101126001</c:v>
                </c:pt>
                <c:pt idx="131841">
                  <c:v>43.960604709684901</c:v>
                </c:pt>
                <c:pt idx="131842">
                  <c:v>43.960720317873701</c:v>
                </c:pt>
                <c:pt idx="131843">
                  <c:v>43.9608359256925</c:v>
                </c:pt>
                <c:pt idx="131844">
                  <c:v>43.960951533141198</c:v>
                </c:pt>
                <c:pt idx="131845">
                  <c:v>43.961067140219903</c:v>
                </c:pt>
                <c:pt idx="131846">
                  <c:v>43.9611827469285</c:v>
                </c:pt>
                <c:pt idx="131847">
                  <c:v>43.961298353267097</c:v>
                </c:pt>
                <c:pt idx="131848">
                  <c:v>43.961413959235699</c:v>
                </c:pt>
                <c:pt idx="131849">
                  <c:v>43.961529564834201</c:v>
                </c:pt>
                <c:pt idx="131850">
                  <c:v>43.961645170062702</c:v>
                </c:pt>
                <c:pt idx="131851">
                  <c:v>43.961760774921103</c:v>
                </c:pt>
                <c:pt idx="131852">
                  <c:v>43.961876379409397</c:v>
                </c:pt>
                <c:pt idx="131853">
                  <c:v>43.961991983527803</c:v>
                </c:pt>
                <c:pt idx="131854">
                  <c:v>43.962107587276101</c:v>
                </c:pt>
                <c:pt idx="131855">
                  <c:v>43.962223190654399</c:v>
                </c:pt>
                <c:pt idx="131856">
                  <c:v>43.962338793662603</c:v>
                </c:pt>
                <c:pt idx="131857">
                  <c:v>43.962454396300799</c:v>
                </c:pt>
                <c:pt idx="131858">
                  <c:v>43.962569998568902</c:v>
                </c:pt>
                <c:pt idx="131859">
                  <c:v>43.962685600467097</c:v>
                </c:pt>
                <c:pt idx="131860">
                  <c:v>43.962801201995099</c:v>
                </c:pt>
                <c:pt idx="131861">
                  <c:v>43.962916803153199</c:v>
                </c:pt>
                <c:pt idx="131862">
                  <c:v>43.963032403941199</c:v>
                </c:pt>
                <c:pt idx="131863">
                  <c:v>43.963148004359198</c:v>
                </c:pt>
                <c:pt idx="131864">
                  <c:v>43.963263604407203</c:v>
                </c:pt>
                <c:pt idx="131865">
                  <c:v>43.9633792040852</c:v>
                </c:pt>
                <c:pt idx="131866">
                  <c:v>43.963494803393097</c:v>
                </c:pt>
                <c:pt idx="131867">
                  <c:v>43.963610402331</c:v>
                </c:pt>
                <c:pt idx="131868">
                  <c:v>43.963726000898902</c:v>
                </c:pt>
                <c:pt idx="131869">
                  <c:v>43.963841599096803</c:v>
                </c:pt>
                <c:pt idx="131870">
                  <c:v>43.963957196924603</c:v>
                </c:pt>
                <c:pt idx="131871">
                  <c:v>43.964072794382403</c:v>
                </c:pt>
                <c:pt idx="131872">
                  <c:v>43.964188391470202</c:v>
                </c:pt>
                <c:pt idx="131873">
                  <c:v>43.964303988188</c:v>
                </c:pt>
                <c:pt idx="131874">
                  <c:v>43.964419584535797</c:v>
                </c:pt>
                <c:pt idx="131875">
                  <c:v>43.9645351805136</c:v>
                </c:pt>
                <c:pt idx="131876">
                  <c:v>43.964650776121303</c:v>
                </c:pt>
                <c:pt idx="131877">
                  <c:v>43.964766371359097</c:v>
                </c:pt>
                <c:pt idx="131878">
                  <c:v>43.964881966226798</c:v>
                </c:pt>
                <c:pt idx="131879">
                  <c:v>43.964997560724498</c:v>
                </c:pt>
                <c:pt idx="131880">
                  <c:v>43.965113154852197</c:v>
                </c:pt>
                <c:pt idx="131881">
                  <c:v>43.965228748609903</c:v>
                </c:pt>
                <c:pt idx="131882">
                  <c:v>43.9653443419976</c:v>
                </c:pt>
                <c:pt idx="131883">
                  <c:v>43.965459935015303</c:v>
                </c:pt>
                <c:pt idx="131884">
                  <c:v>43.965575527662999</c:v>
                </c:pt>
                <c:pt idx="131885">
                  <c:v>43.965691119940701</c:v>
                </c:pt>
                <c:pt idx="131886">
                  <c:v>43.965806711848401</c:v>
                </c:pt>
                <c:pt idx="131887">
                  <c:v>43.965922303386101</c:v>
                </c:pt>
                <c:pt idx="131888">
                  <c:v>43.9660378945538</c:v>
                </c:pt>
                <c:pt idx="131889">
                  <c:v>43.966153485351498</c:v>
                </c:pt>
                <c:pt idx="131890">
                  <c:v>43.966269075779202</c:v>
                </c:pt>
                <c:pt idx="131891">
                  <c:v>43.966384665836898</c:v>
                </c:pt>
                <c:pt idx="131892">
                  <c:v>43.966500255524601</c:v>
                </c:pt>
                <c:pt idx="131893">
                  <c:v>43.966615844842401</c:v>
                </c:pt>
                <c:pt idx="131894">
                  <c:v>43.966731433790102</c:v>
                </c:pt>
                <c:pt idx="131895">
                  <c:v>43.966847022367801</c:v>
                </c:pt>
                <c:pt idx="131896">
                  <c:v>43.9669626105756</c:v>
                </c:pt>
                <c:pt idx="131897">
                  <c:v>43.967078198413297</c:v>
                </c:pt>
                <c:pt idx="131898">
                  <c:v>43.967193785881101</c:v>
                </c:pt>
                <c:pt idx="131899">
                  <c:v>43.967309372978903</c:v>
                </c:pt>
                <c:pt idx="131900">
                  <c:v>43.967424959706698</c:v>
                </c:pt>
                <c:pt idx="131901">
                  <c:v>43.967540546064598</c:v>
                </c:pt>
                <c:pt idx="131902">
                  <c:v>43.967656132052397</c:v>
                </c:pt>
                <c:pt idx="131903">
                  <c:v>43.967771717670303</c:v>
                </c:pt>
                <c:pt idx="131904">
                  <c:v>43.967887302918101</c:v>
                </c:pt>
                <c:pt idx="131905">
                  <c:v>43.968002887795997</c:v>
                </c:pt>
                <c:pt idx="131906">
                  <c:v>43.968118472303999</c:v>
                </c:pt>
                <c:pt idx="131907">
                  <c:v>43.968234056441901</c:v>
                </c:pt>
                <c:pt idx="131908">
                  <c:v>43.968349640209901</c:v>
                </c:pt>
                <c:pt idx="131909">
                  <c:v>43.9684652236079</c:v>
                </c:pt>
                <c:pt idx="131910">
                  <c:v>43.968580806635998</c:v>
                </c:pt>
                <c:pt idx="131911">
                  <c:v>43.968696389294003</c:v>
                </c:pt>
                <c:pt idx="131912">
                  <c:v>43.968811971582099</c:v>
                </c:pt>
                <c:pt idx="131913">
                  <c:v>43.968927553500201</c:v>
                </c:pt>
                <c:pt idx="131914">
                  <c:v>43.969043135048402</c:v>
                </c:pt>
                <c:pt idx="131915">
                  <c:v>43.969158716226602</c:v>
                </c:pt>
                <c:pt idx="131916">
                  <c:v>43.969274297034801</c:v>
                </c:pt>
                <c:pt idx="131917">
                  <c:v>43.969389877473098</c:v>
                </c:pt>
                <c:pt idx="131918">
                  <c:v>43.969505457541402</c:v>
                </c:pt>
                <c:pt idx="131919">
                  <c:v>43.969621037239698</c:v>
                </c:pt>
                <c:pt idx="131920">
                  <c:v>43.969736616568099</c:v>
                </c:pt>
                <c:pt idx="131921">
                  <c:v>43.969852195526499</c:v>
                </c:pt>
                <c:pt idx="131922">
                  <c:v>43.969967774114998</c:v>
                </c:pt>
                <c:pt idx="131923">
                  <c:v>43.970083352333504</c:v>
                </c:pt>
                <c:pt idx="131924">
                  <c:v>43.970198930182001</c:v>
                </c:pt>
                <c:pt idx="131925">
                  <c:v>43.970314507660603</c:v>
                </c:pt>
                <c:pt idx="131926">
                  <c:v>43.970430084769298</c:v>
                </c:pt>
                <c:pt idx="131927">
                  <c:v>43.970545661507899</c:v>
                </c:pt>
                <c:pt idx="131928">
                  <c:v>43.970661237876698</c:v>
                </c:pt>
                <c:pt idx="131929">
                  <c:v>43.970776813875503</c:v>
                </c:pt>
                <c:pt idx="131930">
                  <c:v>43.9708923895043</c:v>
                </c:pt>
                <c:pt idx="131931">
                  <c:v>43.971007964763203</c:v>
                </c:pt>
                <c:pt idx="131932">
                  <c:v>43.971123539652197</c:v>
                </c:pt>
                <c:pt idx="131933">
                  <c:v>43.971239114171198</c:v>
                </c:pt>
                <c:pt idx="131934">
                  <c:v>43.971354688320197</c:v>
                </c:pt>
                <c:pt idx="131935">
                  <c:v>43.971470262099302</c:v>
                </c:pt>
                <c:pt idx="131936">
                  <c:v>43.971585835508499</c:v>
                </c:pt>
                <c:pt idx="131937">
                  <c:v>43.971701408547702</c:v>
                </c:pt>
                <c:pt idx="131938">
                  <c:v>43.971816981217003</c:v>
                </c:pt>
                <c:pt idx="131939">
                  <c:v>43.971932553516403</c:v>
                </c:pt>
                <c:pt idx="131940">
                  <c:v>43.972048125445802</c:v>
                </c:pt>
                <c:pt idx="131941">
                  <c:v>43.9721636970053</c:v>
                </c:pt>
                <c:pt idx="131942">
                  <c:v>43.972279268194796</c:v>
                </c:pt>
                <c:pt idx="131943">
                  <c:v>43.972394839014399</c:v>
                </c:pt>
                <c:pt idx="131944">
                  <c:v>43.9725104094641</c:v>
                </c:pt>
                <c:pt idx="131945">
                  <c:v>43.972625979543899</c:v>
                </c:pt>
                <c:pt idx="131946">
                  <c:v>43.972741549253698</c:v>
                </c:pt>
                <c:pt idx="131947">
                  <c:v>43.972857118593602</c:v>
                </c:pt>
                <c:pt idx="131948">
                  <c:v>43.972972687563598</c:v>
                </c:pt>
                <c:pt idx="131949">
                  <c:v>43.973088256163599</c:v>
                </c:pt>
                <c:pt idx="131950">
                  <c:v>43.9732038243937</c:v>
                </c:pt>
                <c:pt idx="131951">
                  <c:v>43.973319392253899</c:v>
                </c:pt>
                <c:pt idx="131952">
                  <c:v>43.973434959744203</c:v>
                </c:pt>
                <c:pt idx="131953">
                  <c:v>43.973550526864599</c:v>
                </c:pt>
                <c:pt idx="131954">
                  <c:v>43.973666093615002</c:v>
                </c:pt>
                <c:pt idx="131955">
                  <c:v>43.973781659995502</c:v>
                </c:pt>
                <c:pt idx="131956">
                  <c:v>43.973897226006102</c:v>
                </c:pt>
                <c:pt idx="131957">
                  <c:v>43.9740127916468</c:v>
                </c:pt>
                <c:pt idx="131958">
                  <c:v>43.974128356917497</c:v>
                </c:pt>
                <c:pt idx="131959">
                  <c:v>43.974243921818399</c:v>
                </c:pt>
                <c:pt idx="131960">
                  <c:v>43.9743594863493</c:v>
                </c:pt>
                <c:pt idx="131961">
                  <c:v>43.9744750505103</c:v>
                </c:pt>
                <c:pt idx="131962">
                  <c:v>43.974590614301498</c:v>
                </c:pt>
                <c:pt idx="131963">
                  <c:v>43.974706177722702</c:v>
                </c:pt>
                <c:pt idx="131964">
                  <c:v>43.974821740773997</c:v>
                </c:pt>
                <c:pt idx="131965">
                  <c:v>43.974937303455299</c:v>
                </c:pt>
                <c:pt idx="131966">
                  <c:v>43.975052865766799</c:v>
                </c:pt>
                <c:pt idx="131967">
                  <c:v>43.975168427708397</c:v>
                </c:pt>
                <c:pt idx="131968">
                  <c:v>43.975283989280101</c:v>
                </c:pt>
                <c:pt idx="131969">
                  <c:v>43.975399550481903</c:v>
                </c:pt>
                <c:pt idx="131970">
                  <c:v>43.975515111313698</c:v>
                </c:pt>
                <c:pt idx="131971">
                  <c:v>43.975630671775697</c:v>
                </c:pt>
                <c:pt idx="131972">
                  <c:v>43.975746231867802</c:v>
                </c:pt>
                <c:pt idx="131973">
                  <c:v>43.975861791589899</c:v>
                </c:pt>
                <c:pt idx="131974">
                  <c:v>43.975977350942202</c:v>
                </c:pt>
                <c:pt idx="131975">
                  <c:v>43.976092909924603</c:v>
                </c:pt>
                <c:pt idx="131976">
                  <c:v>43.976208468537102</c:v>
                </c:pt>
                <c:pt idx="131977">
                  <c:v>43.9763240267797</c:v>
                </c:pt>
                <c:pt idx="131978">
                  <c:v>43.976439584652397</c:v>
                </c:pt>
                <c:pt idx="131979">
                  <c:v>43.976555142155199</c:v>
                </c:pt>
                <c:pt idx="131980">
                  <c:v>43.9766706992881</c:v>
                </c:pt>
                <c:pt idx="131981">
                  <c:v>43.976786256051199</c:v>
                </c:pt>
                <c:pt idx="131982">
                  <c:v>43.976901812444297</c:v>
                </c:pt>
                <c:pt idx="131983">
                  <c:v>43.9770173684676</c:v>
                </c:pt>
                <c:pt idx="131984">
                  <c:v>43.977132924121001</c:v>
                </c:pt>
                <c:pt idx="131985">
                  <c:v>43.977248479404501</c:v>
                </c:pt>
                <c:pt idx="131986">
                  <c:v>43.9773640343181</c:v>
                </c:pt>
                <c:pt idx="131987">
                  <c:v>43.977479588861797</c:v>
                </c:pt>
                <c:pt idx="131988">
                  <c:v>43.9775951430357</c:v>
                </c:pt>
                <c:pt idx="131989">
                  <c:v>43.977710696839601</c:v>
                </c:pt>
                <c:pt idx="131990">
                  <c:v>43.977826250273701</c:v>
                </c:pt>
                <c:pt idx="131991">
                  <c:v>43.977941803337998</c:v>
                </c:pt>
                <c:pt idx="131992">
                  <c:v>43.978057356032302</c:v>
                </c:pt>
                <c:pt idx="131993">
                  <c:v>43.978172908356797</c:v>
                </c:pt>
                <c:pt idx="131994">
                  <c:v>43.978288460311397</c:v>
                </c:pt>
                <c:pt idx="131995">
                  <c:v>43.978404011896103</c:v>
                </c:pt>
                <c:pt idx="131996">
                  <c:v>43.978519563111</c:v>
                </c:pt>
                <c:pt idx="131997">
                  <c:v>43.978635113956003</c:v>
                </c:pt>
                <c:pt idx="131998">
                  <c:v>43.978750664431097</c:v>
                </c:pt>
                <c:pt idx="131999">
                  <c:v>43.978866214536303</c:v>
                </c:pt>
                <c:pt idx="132000">
                  <c:v>43.978981764271701</c:v>
                </c:pt>
                <c:pt idx="132001">
                  <c:v>43.979097313637197</c:v>
                </c:pt>
                <c:pt idx="132002">
                  <c:v>43.979212862632899</c:v>
                </c:pt>
                <c:pt idx="132003">
                  <c:v>43.979328411258699</c:v>
                </c:pt>
                <c:pt idx="132004">
                  <c:v>43.979443959514597</c:v>
                </c:pt>
                <c:pt idx="132005">
                  <c:v>43.979559507400701</c:v>
                </c:pt>
                <c:pt idx="132006">
                  <c:v>43.979675054916903</c:v>
                </c:pt>
                <c:pt idx="132007">
                  <c:v>43.979790602063296</c:v>
                </c:pt>
                <c:pt idx="132008">
                  <c:v>43.979906148839802</c:v>
                </c:pt>
                <c:pt idx="132009">
                  <c:v>43.980021695246499</c:v>
                </c:pt>
                <c:pt idx="132010">
                  <c:v>43.980137241283302</c:v>
                </c:pt>
                <c:pt idx="132011">
                  <c:v>43.980252786950203</c:v>
                </c:pt>
                <c:pt idx="132012">
                  <c:v>43.980368332247302</c:v>
                </c:pt>
                <c:pt idx="132013">
                  <c:v>43.9804838771745</c:v>
                </c:pt>
                <c:pt idx="132014">
                  <c:v>43.980599421731903</c:v>
                </c:pt>
                <c:pt idx="132015">
                  <c:v>43.980714965919503</c:v>
                </c:pt>
                <c:pt idx="132016">
                  <c:v>43.980830509737203</c:v>
                </c:pt>
                <c:pt idx="132017">
                  <c:v>43.980946053185001</c:v>
                </c:pt>
                <c:pt idx="132018">
                  <c:v>43.981061596263103</c:v>
                </c:pt>
                <c:pt idx="132019">
                  <c:v>43.981177138971198</c:v>
                </c:pt>
                <c:pt idx="132020">
                  <c:v>43.981292681309498</c:v>
                </c:pt>
                <c:pt idx="132021">
                  <c:v>43.981408223278002</c:v>
                </c:pt>
                <c:pt idx="132022">
                  <c:v>43.981523764876698</c:v>
                </c:pt>
                <c:pt idx="132023">
                  <c:v>43.9816393061055</c:v>
                </c:pt>
                <c:pt idx="132024">
                  <c:v>43.9817548469644</c:v>
                </c:pt>
                <c:pt idx="132025">
                  <c:v>43.981870387453597</c:v>
                </c:pt>
                <c:pt idx="132026">
                  <c:v>43.9819859275729</c:v>
                </c:pt>
                <c:pt idx="132027">
                  <c:v>43.982101467322302</c:v>
                </c:pt>
                <c:pt idx="132028">
                  <c:v>43.982217006702001</c:v>
                </c:pt>
                <c:pt idx="132029">
                  <c:v>43.982332545711799</c:v>
                </c:pt>
                <c:pt idx="132030">
                  <c:v>43.982448084351702</c:v>
                </c:pt>
                <c:pt idx="132031">
                  <c:v>43.982563622621903</c:v>
                </c:pt>
                <c:pt idx="132032">
                  <c:v>43.982679160522203</c:v>
                </c:pt>
                <c:pt idx="132033">
                  <c:v>43.9827946980527</c:v>
                </c:pt>
                <c:pt idx="132034">
                  <c:v>43.982910235213403</c:v>
                </c:pt>
                <c:pt idx="132035">
                  <c:v>43.983025772004197</c:v>
                </c:pt>
                <c:pt idx="132036">
                  <c:v>43.983141308425203</c:v>
                </c:pt>
                <c:pt idx="132037">
                  <c:v>43.983256844476401</c:v>
                </c:pt>
                <c:pt idx="132038">
                  <c:v>43.983372380157803</c:v>
                </c:pt>
                <c:pt idx="132039">
                  <c:v>43.983487915469297</c:v>
                </c:pt>
                <c:pt idx="132040">
                  <c:v>43.983603450411103</c:v>
                </c:pt>
                <c:pt idx="132041">
                  <c:v>43.983718984983</c:v>
                </c:pt>
                <c:pt idx="132042">
                  <c:v>43.983834519185102</c:v>
                </c:pt>
                <c:pt idx="132043">
                  <c:v>43.983950053017402</c:v>
                </c:pt>
                <c:pt idx="132044">
                  <c:v>43.9840655864799</c:v>
                </c:pt>
                <c:pt idx="132045">
                  <c:v>43.984181119572497</c:v>
                </c:pt>
                <c:pt idx="132046">
                  <c:v>43.984296652295399</c:v>
                </c:pt>
                <c:pt idx="132047">
                  <c:v>43.984412184648399</c:v>
                </c:pt>
                <c:pt idx="132048">
                  <c:v>43.984527716631597</c:v>
                </c:pt>
                <c:pt idx="132049">
                  <c:v>43.984643248245099</c:v>
                </c:pt>
                <c:pt idx="132050">
                  <c:v>43.9847587794887</c:v>
                </c:pt>
                <c:pt idx="132051">
                  <c:v>43.9848743103625</c:v>
                </c:pt>
                <c:pt idx="132052">
                  <c:v>43.984989840866497</c:v>
                </c:pt>
                <c:pt idx="132053">
                  <c:v>43.985105371000699</c:v>
                </c:pt>
                <c:pt idx="132054">
                  <c:v>43.9852209007651</c:v>
                </c:pt>
                <c:pt idx="132055">
                  <c:v>43.985336430159698</c:v>
                </c:pt>
                <c:pt idx="132056">
                  <c:v>43.985451959184502</c:v>
                </c:pt>
                <c:pt idx="132057">
                  <c:v>43.985567487839504</c:v>
                </c:pt>
                <c:pt idx="132058">
                  <c:v>43.985683016124703</c:v>
                </c:pt>
                <c:pt idx="132059">
                  <c:v>43.9857985440402</c:v>
                </c:pt>
                <c:pt idx="132060">
                  <c:v>43.985914071585803</c:v>
                </c:pt>
                <c:pt idx="132061">
                  <c:v>43.986029598761597</c:v>
                </c:pt>
                <c:pt idx="132062">
                  <c:v>43.986145125567603</c:v>
                </c:pt>
                <c:pt idx="132063">
                  <c:v>43.986260652003899</c:v>
                </c:pt>
                <c:pt idx="132064">
                  <c:v>43.986376178070302</c:v>
                </c:pt>
                <c:pt idx="132065">
                  <c:v>43.986491703767001</c:v>
                </c:pt>
                <c:pt idx="132066">
                  <c:v>43.986607229093899</c:v>
                </c:pt>
                <c:pt idx="132067">
                  <c:v>43.986722754051002</c:v>
                </c:pt>
                <c:pt idx="132068">
                  <c:v>43.986838278638302</c:v>
                </c:pt>
                <c:pt idx="132069">
                  <c:v>43.986953802855801</c:v>
                </c:pt>
                <c:pt idx="132070">
                  <c:v>43.987069326703498</c:v>
                </c:pt>
                <c:pt idx="132071">
                  <c:v>43.987184850181499</c:v>
                </c:pt>
                <c:pt idx="132072">
                  <c:v>43.987300373289699</c:v>
                </c:pt>
                <c:pt idx="132073">
                  <c:v>43.987415896028097</c:v>
                </c:pt>
                <c:pt idx="132074">
                  <c:v>43.987531418396699</c:v>
                </c:pt>
                <c:pt idx="132075">
                  <c:v>43.9876469403955</c:v>
                </c:pt>
                <c:pt idx="132076">
                  <c:v>43.987762462024598</c:v>
                </c:pt>
                <c:pt idx="132077">
                  <c:v>43.987877983283902</c:v>
                </c:pt>
                <c:pt idx="132078">
                  <c:v>43.987993504173403</c:v>
                </c:pt>
                <c:pt idx="132079">
                  <c:v>43.988109024693202</c:v>
                </c:pt>
                <c:pt idx="132080">
                  <c:v>43.988224544843099</c:v>
                </c:pt>
                <c:pt idx="132081">
                  <c:v>43.988340064623301</c:v>
                </c:pt>
                <c:pt idx="132082">
                  <c:v>43.988455584033801</c:v>
                </c:pt>
                <c:pt idx="132083">
                  <c:v>43.988571103074499</c:v>
                </c:pt>
                <c:pt idx="132084">
                  <c:v>43.988686621745401</c:v>
                </c:pt>
                <c:pt idx="132085">
                  <c:v>43.988802140046502</c:v>
                </c:pt>
                <c:pt idx="132086">
                  <c:v>43.9889176579779</c:v>
                </c:pt>
                <c:pt idx="132087">
                  <c:v>43.989033175539497</c:v>
                </c:pt>
                <c:pt idx="132088">
                  <c:v>43.989148692731298</c:v>
                </c:pt>
                <c:pt idx="132089">
                  <c:v>43.989264209553397</c:v>
                </c:pt>
                <c:pt idx="132090">
                  <c:v>43.989379726005801</c:v>
                </c:pt>
                <c:pt idx="132091">
                  <c:v>43.989495242088303</c:v>
                </c:pt>
                <c:pt idx="132092">
                  <c:v>43.989610757801103</c:v>
                </c:pt>
                <c:pt idx="132093">
                  <c:v>43.9897262731442</c:v>
                </c:pt>
                <c:pt idx="132094">
                  <c:v>43.989841788117502</c:v>
                </c:pt>
                <c:pt idx="132095">
                  <c:v>43.989957302721102</c:v>
                </c:pt>
                <c:pt idx="132096">
                  <c:v>43.9900728169549</c:v>
                </c:pt>
                <c:pt idx="132097">
                  <c:v>43.990188330818903</c:v>
                </c:pt>
                <c:pt idx="132098">
                  <c:v>43.990303844313203</c:v>
                </c:pt>
                <c:pt idx="132099">
                  <c:v>43.990419357437801</c:v>
                </c:pt>
                <c:pt idx="132100">
                  <c:v>43.990534870192597</c:v>
                </c:pt>
                <c:pt idx="132101">
                  <c:v>43.990650382577698</c:v>
                </c:pt>
                <c:pt idx="132102">
                  <c:v>43.990765894592997</c:v>
                </c:pt>
                <c:pt idx="132103">
                  <c:v>43.990881406238501</c:v>
                </c:pt>
                <c:pt idx="132104">
                  <c:v>43.990996917514401</c:v>
                </c:pt>
                <c:pt idx="132105">
                  <c:v>43.9911124284205</c:v>
                </c:pt>
                <c:pt idx="132106">
                  <c:v>43.991227938956797</c:v>
                </c:pt>
                <c:pt idx="132107">
                  <c:v>43.991343449123399</c:v>
                </c:pt>
                <c:pt idx="132108">
                  <c:v>43.991458958920298</c:v>
                </c:pt>
                <c:pt idx="132109">
                  <c:v>43.991574468347402</c:v>
                </c:pt>
                <c:pt idx="132110">
                  <c:v>43.991689977404803</c:v>
                </c:pt>
                <c:pt idx="132111">
                  <c:v>43.991805486092503</c:v>
                </c:pt>
                <c:pt idx="132112">
                  <c:v>43.9919209944104</c:v>
                </c:pt>
                <c:pt idx="132113">
                  <c:v>43.992036502358602</c:v>
                </c:pt>
                <c:pt idx="132114">
                  <c:v>43.992152009937101</c:v>
                </c:pt>
                <c:pt idx="132115">
                  <c:v>43.992267517145898</c:v>
                </c:pt>
                <c:pt idx="132116">
                  <c:v>43.9923830239849</c:v>
                </c:pt>
                <c:pt idx="132117">
                  <c:v>43.9924985304541</c:v>
                </c:pt>
                <c:pt idx="132118">
                  <c:v>43.992614036553697</c:v>
                </c:pt>
                <c:pt idx="132119">
                  <c:v>43.992729542283499</c:v>
                </c:pt>
                <c:pt idx="132120">
                  <c:v>43.992845047643698</c:v>
                </c:pt>
                <c:pt idx="132121">
                  <c:v>43.992960552634003</c:v>
                </c:pt>
                <c:pt idx="132122">
                  <c:v>43.993076057254697</c:v>
                </c:pt>
                <c:pt idx="132123">
                  <c:v>43.993191561505697</c:v>
                </c:pt>
                <c:pt idx="132124">
                  <c:v>43.993307065386901</c:v>
                </c:pt>
                <c:pt idx="132125">
                  <c:v>43.993422568898403</c:v>
                </c:pt>
                <c:pt idx="132126">
                  <c:v>43.993538072040202</c:v>
                </c:pt>
                <c:pt idx="132127">
                  <c:v>43.993653574812299</c:v>
                </c:pt>
                <c:pt idx="132128">
                  <c:v>43.993769077214601</c:v>
                </c:pt>
                <c:pt idx="132129">
                  <c:v>43.9938845792473</c:v>
                </c:pt>
                <c:pt idx="132130">
                  <c:v>43.994000080910197</c:v>
                </c:pt>
                <c:pt idx="132131">
                  <c:v>43.994115582203499</c:v>
                </c:pt>
                <c:pt idx="132132">
                  <c:v>43.994231083126998</c:v>
                </c:pt>
                <c:pt idx="132133">
                  <c:v>43.994346583680802</c:v>
                </c:pt>
                <c:pt idx="132134">
                  <c:v>43.994462083864903</c:v>
                </c:pt>
                <c:pt idx="132135">
                  <c:v>43.994577583679302</c:v>
                </c:pt>
                <c:pt idx="132136">
                  <c:v>43.994693083123998</c:v>
                </c:pt>
                <c:pt idx="132137">
                  <c:v>43.994808582198999</c:v>
                </c:pt>
                <c:pt idx="132138">
                  <c:v>43.994924080904298</c:v>
                </c:pt>
                <c:pt idx="132139">
                  <c:v>43.995039579239901</c:v>
                </c:pt>
                <c:pt idx="132140">
                  <c:v>43.995155077205801</c:v>
                </c:pt>
                <c:pt idx="132141">
                  <c:v>43.9952705748019</c:v>
                </c:pt>
                <c:pt idx="132142">
                  <c:v>43.995386072028403</c:v>
                </c:pt>
                <c:pt idx="132143">
                  <c:v>43.995501568885203</c:v>
                </c:pt>
                <c:pt idx="132144">
                  <c:v>43.995617065372301</c:v>
                </c:pt>
                <c:pt idx="132145">
                  <c:v>43.995732561489703</c:v>
                </c:pt>
                <c:pt idx="132146">
                  <c:v>43.995848057237502</c:v>
                </c:pt>
                <c:pt idx="132147">
                  <c:v>43.9959635526155</c:v>
                </c:pt>
                <c:pt idx="132148">
                  <c:v>43.996079047623802</c:v>
                </c:pt>
                <c:pt idx="132149">
                  <c:v>43.996194542262501</c:v>
                </c:pt>
                <c:pt idx="132150">
                  <c:v>43.996310036531398</c:v>
                </c:pt>
                <c:pt idx="132151">
                  <c:v>43.996425530430699</c:v>
                </c:pt>
                <c:pt idx="132152">
                  <c:v>43.996541023960297</c:v>
                </c:pt>
                <c:pt idx="132153">
                  <c:v>43.996656517120201</c:v>
                </c:pt>
                <c:pt idx="132154">
                  <c:v>43.996772009910401</c:v>
                </c:pt>
                <c:pt idx="132155">
                  <c:v>43.9968875023309</c:v>
                </c:pt>
                <c:pt idx="132156">
                  <c:v>43.997002994381802</c:v>
                </c:pt>
                <c:pt idx="132157">
                  <c:v>43.997118486062902</c:v>
                </c:pt>
                <c:pt idx="132158">
                  <c:v>43.9972339773744</c:v>
                </c:pt>
                <c:pt idx="132159">
                  <c:v>43.997349468316202</c:v>
                </c:pt>
                <c:pt idx="132160">
                  <c:v>43.997464958888401</c:v>
                </c:pt>
                <c:pt idx="132161">
                  <c:v>43.997580449090798</c:v>
                </c:pt>
                <c:pt idx="132162">
                  <c:v>43.997695938923599</c:v>
                </c:pt>
                <c:pt idx="132163">
                  <c:v>43.997811428386797</c:v>
                </c:pt>
                <c:pt idx="132164">
                  <c:v>43.9979269174802</c:v>
                </c:pt>
                <c:pt idx="132165">
                  <c:v>43.998042406204</c:v>
                </c:pt>
                <c:pt idx="132166">
                  <c:v>43.998157894558098</c:v>
                </c:pt>
                <c:pt idx="132167">
                  <c:v>43.9982733825425</c:v>
                </c:pt>
                <c:pt idx="132168">
                  <c:v>43.998388870157299</c:v>
                </c:pt>
                <c:pt idx="132169">
                  <c:v>43.998504357402403</c:v>
                </c:pt>
                <c:pt idx="132170">
                  <c:v>43.998619844277798</c:v>
                </c:pt>
                <c:pt idx="132171">
                  <c:v>43.998735330783603</c:v>
                </c:pt>
                <c:pt idx="132172">
                  <c:v>43.998850816919699</c:v>
                </c:pt>
                <c:pt idx="132173">
                  <c:v>43.998966302686199</c:v>
                </c:pt>
                <c:pt idx="132174">
                  <c:v>43.999081788082997</c:v>
                </c:pt>
                <c:pt idx="132175">
                  <c:v>43.999197273110099</c:v>
                </c:pt>
                <c:pt idx="132176">
                  <c:v>43.999312757767598</c:v>
                </c:pt>
                <c:pt idx="132177">
                  <c:v>43.999428242055401</c:v>
                </c:pt>
                <c:pt idx="132178">
                  <c:v>43.999543725973602</c:v>
                </c:pt>
                <c:pt idx="132179">
                  <c:v>43.9996592095221</c:v>
                </c:pt>
                <c:pt idx="132180">
                  <c:v>43.999774692701003</c:v>
                </c:pt>
                <c:pt idx="132181">
                  <c:v>43.999890175510203</c:v>
                </c:pt>
                <c:pt idx="132182">
                  <c:v>44.000005657949799</c:v>
                </c:pt>
                <c:pt idx="132183">
                  <c:v>44.000121140019701</c:v>
                </c:pt>
                <c:pt idx="132184">
                  <c:v>44.0002366217199</c:v>
                </c:pt>
                <c:pt idx="132185">
                  <c:v>44.000352103050602</c:v>
                </c:pt>
                <c:pt idx="132186">
                  <c:v>44.000467584011503</c:v>
                </c:pt>
                <c:pt idx="132187">
                  <c:v>44.0005830646029</c:v>
                </c:pt>
                <c:pt idx="132188">
                  <c:v>44.000698544824502</c:v>
                </c:pt>
                <c:pt idx="132189">
                  <c:v>44.0008140246766</c:v>
                </c:pt>
                <c:pt idx="132190">
                  <c:v>44.000929504158997</c:v>
                </c:pt>
                <c:pt idx="132191">
                  <c:v>44.001044983271797</c:v>
                </c:pt>
                <c:pt idx="132192">
                  <c:v>44.001160462014901</c:v>
                </c:pt>
                <c:pt idx="132193">
                  <c:v>44.001275940388403</c:v>
                </c:pt>
                <c:pt idx="132194">
                  <c:v>44.001391418392203</c:v>
                </c:pt>
                <c:pt idx="132195">
                  <c:v>44.001506896026399</c:v>
                </c:pt>
                <c:pt idx="132196">
                  <c:v>44.001622373290999</c:v>
                </c:pt>
                <c:pt idx="132197">
                  <c:v>44.001737850185997</c:v>
                </c:pt>
                <c:pt idx="132198">
                  <c:v>44.001853326711299</c:v>
                </c:pt>
                <c:pt idx="132199">
                  <c:v>44.001968802866998</c:v>
                </c:pt>
                <c:pt idx="132200">
                  <c:v>44.002084278653001</c:v>
                </c:pt>
                <c:pt idx="132201">
                  <c:v>44.002199754069501</c:v>
                </c:pt>
                <c:pt idx="132202">
                  <c:v>44.002315229116299</c:v>
                </c:pt>
                <c:pt idx="132203">
                  <c:v>44.0024307037935</c:v>
                </c:pt>
                <c:pt idx="132204">
                  <c:v>44.002546178100999</c:v>
                </c:pt>
                <c:pt idx="132205">
                  <c:v>44.002661652039002</c:v>
                </c:pt>
                <c:pt idx="132206">
                  <c:v>44.002777125607302</c:v>
                </c:pt>
                <c:pt idx="132207">
                  <c:v>44.002892598806</c:v>
                </c:pt>
                <c:pt idx="132208">
                  <c:v>44.003008071635001</c:v>
                </c:pt>
                <c:pt idx="132209">
                  <c:v>44.0031235440945</c:v>
                </c:pt>
                <c:pt idx="132210">
                  <c:v>44.003239016184303</c:v>
                </c:pt>
                <c:pt idx="132211">
                  <c:v>44.003354487904602</c:v>
                </c:pt>
                <c:pt idx="132212">
                  <c:v>44.003469959255199</c:v>
                </c:pt>
                <c:pt idx="132213">
                  <c:v>44.0035854302362</c:v>
                </c:pt>
                <c:pt idx="132214">
                  <c:v>44.003700900847498</c:v>
                </c:pt>
                <c:pt idx="132215">
                  <c:v>44.0038163710893</c:v>
                </c:pt>
                <c:pt idx="132216">
                  <c:v>44.003931840961499</c:v>
                </c:pt>
                <c:pt idx="132217">
                  <c:v>44.004047310464003</c:v>
                </c:pt>
                <c:pt idx="132218">
                  <c:v>44.004162779597003</c:v>
                </c:pt>
                <c:pt idx="132219">
                  <c:v>44.004278248360301</c:v>
                </c:pt>
                <c:pt idx="132220">
                  <c:v>44.004393716754002</c:v>
                </c:pt>
                <c:pt idx="132221">
                  <c:v>44.0045091847782</c:v>
                </c:pt>
                <c:pt idx="132222">
                  <c:v>44.004624652432703</c:v>
                </c:pt>
                <c:pt idx="132223">
                  <c:v>44.004740119717603</c:v>
                </c:pt>
                <c:pt idx="132224">
                  <c:v>44.0048555866329</c:v>
                </c:pt>
                <c:pt idx="132225">
                  <c:v>44.0049710531787</c:v>
                </c:pt>
                <c:pt idx="132226">
                  <c:v>44.005086519354798</c:v>
                </c:pt>
                <c:pt idx="132227">
                  <c:v>44.0052019851613</c:v>
                </c:pt>
                <c:pt idx="132228">
                  <c:v>44.005317450598199</c:v>
                </c:pt>
                <c:pt idx="132229">
                  <c:v>44.005432915665601</c:v>
                </c:pt>
                <c:pt idx="132230">
                  <c:v>44.005548380363301</c:v>
                </c:pt>
                <c:pt idx="132231">
                  <c:v>44.005663844691497</c:v>
                </c:pt>
                <c:pt idx="132232">
                  <c:v>44.005779308649998</c:v>
                </c:pt>
                <c:pt idx="132233">
                  <c:v>44.005894772239003</c:v>
                </c:pt>
                <c:pt idx="132234">
                  <c:v>44.006010235458398</c:v>
                </c:pt>
                <c:pt idx="132235">
                  <c:v>44.006125698308203</c:v>
                </c:pt>
                <c:pt idx="132236">
                  <c:v>44.006241160788399</c:v>
                </c:pt>
                <c:pt idx="132237">
                  <c:v>44.006356622898998</c:v>
                </c:pt>
                <c:pt idx="132238">
                  <c:v>44.006472084640102</c:v>
                </c:pt>
                <c:pt idx="132239">
                  <c:v>44.006587546011502</c:v>
                </c:pt>
                <c:pt idx="132240">
                  <c:v>44.0067030070134</c:v>
                </c:pt>
                <c:pt idx="132241">
                  <c:v>44.006818467645701</c:v>
                </c:pt>
                <c:pt idx="132242">
                  <c:v>44.006933927908399</c:v>
                </c:pt>
                <c:pt idx="132243">
                  <c:v>44.007049387801501</c:v>
                </c:pt>
                <c:pt idx="132244">
                  <c:v>44.0071648473251</c:v>
                </c:pt>
                <c:pt idx="132245">
                  <c:v>44.007280306479103</c:v>
                </c:pt>
                <c:pt idx="132246">
                  <c:v>44.007395765263503</c:v>
                </c:pt>
                <c:pt idx="132247">
                  <c:v>44.0075112236783</c:v>
                </c:pt>
                <c:pt idx="132248">
                  <c:v>44.0076266817236</c:v>
                </c:pt>
                <c:pt idx="132249">
                  <c:v>44.007742139399298</c:v>
                </c:pt>
                <c:pt idx="132250">
                  <c:v>44.007857596705399</c:v>
                </c:pt>
                <c:pt idx="132251">
                  <c:v>44.007973053641997</c:v>
                </c:pt>
                <c:pt idx="132252">
                  <c:v>44.008088510208999</c:v>
                </c:pt>
                <c:pt idx="132253">
                  <c:v>44.008203966406398</c:v>
                </c:pt>
                <c:pt idx="132254">
                  <c:v>44.008319422234301</c:v>
                </c:pt>
                <c:pt idx="132255">
                  <c:v>44.008434877692501</c:v>
                </c:pt>
                <c:pt idx="132256">
                  <c:v>44.008550332781297</c:v>
                </c:pt>
                <c:pt idx="132257">
                  <c:v>44.008665787500497</c:v>
                </c:pt>
                <c:pt idx="132258">
                  <c:v>44.008781241850102</c:v>
                </c:pt>
                <c:pt idx="132259">
                  <c:v>44.008896695830103</c:v>
                </c:pt>
                <c:pt idx="132260">
                  <c:v>44.009012149440601</c:v>
                </c:pt>
                <c:pt idx="132261">
                  <c:v>44.009127602681502</c:v>
                </c:pt>
                <c:pt idx="132262">
                  <c:v>44.009243055552901</c:v>
                </c:pt>
                <c:pt idx="132263">
                  <c:v>44.009358508054703</c:v>
                </c:pt>
                <c:pt idx="132264">
                  <c:v>44.009473960187002</c:v>
                </c:pt>
                <c:pt idx="132265">
                  <c:v>44.009589411949698</c:v>
                </c:pt>
                <c:pt idx="132266">
                  <c:v>44.009704863342897</c:v>
                </c:pt>
                <c:pt idx="132267">
                  <c:v>44.0098203143665</c:v>
                </c:pt>
                <c:pt idx="132268">
                  <c:v>44.0099357650206</c:v>
                </c:pt>
                <c:pt idx="132269">
                  <c:v>44.010051215305097</c:v>
                </c:pt>
                <c:pt idx="132270">
                  <c:v>44.010166665220098</c:v>
                </c:pt>
                <c:pt idx="132271">
                  <c:v>44.010282114765502</c:v>
                </c:pt>
                <c:pt idx="132272">
                  <c:v>44.010397563941403</c:v>
                </c:pt>
                <c:pt idx="132273">
                  <c:v>44.010513012747801</c:v>
                </c:pt>
                <c:pt idx="132274">
                  <c:v>44.010628461184602</c:v>
                </c:pt>
                <c:pt idx="132275">
                  <c:v>44.010743909251801</c:v>
                </c:pt>
                <c:pt idx="132276">
                  <c:v>44.010859356949602</c:v>
                </c:pt>
                <c:pt idx="132277">
                  <c:v>44.010974804277801</c:v>
                </c:pt>
                <c:pt idx="132278">
                  <c:v>44.011090251236404</c:v>
                </c:pt>
                <c:pt idx="132279">
                  <c:v>44.011205697825503</c:v>
                </c:pt>
                <c:pt idx="132280">
                  <c:v>44.011321144045098</c:v>
                </c:pt>
                <c:pt idx="132281">
                  <c:v>44.011436589895197</c:v>
                </c:pt>
                <c:pt idx="132282">
                  <c:v>44.011552035375701</c:v>
                </c:pt>
                <c:pt idx="132283">
                  <c:v>44.0116674804867</c:v>
                </c:pt>
                <c:pt idx="132284">
                  <c:v>44.011782925228097</c:v>
                </c:pt>
                <c:pt idx="132285">
                  <c:v>44.011898369600097</c:v>
                </c:pt>
                <c:pt idx="132286">
                  <c:v>44.012013813602501</c:v>
                </c:pt>
                <c:pt idx="132287">
                  <c:v>44.012129257235301</c:v>
                </c:pt>
                <c:pt idx="132288">
                  <c:v>44.012244700498698</c:v>
                </c:pt>
                <c:pt idx="132289">
                  <c:v>44.012360143392499</c:v>
                </c:pt>
                <c:pt idx="132290">
                  <c:v>44.012475585916803</c:v>
                </c:pt>
                <c:pt idx="132291">
                  <c:v>44.012591028071597</c:v>
                </c:pt>
                <c:pt idx="132292">
                  <c:v>44.012706469856901</c:v>
                </c:pt>
                <c:pt idx="132293">
                  <c:v>44.012821911272603</c:v>
                </c:pt>
                <c:pt idx="132294">
                  <c:v>44.012937352318801</c:v>
                </c:pt>
                <c:pt idx="132295">
                  <c:v>44.013052792995602</c:v>
                </c:pt>
                <c:pt idx="132296">
                  <c:v>44.0131682333028</c:v>
                </c:pt>
                <c:pt idx="132297">
                  <c:v>44.013283673240402</c:v>
                </c:pt>
                <c:pt idx="132298">
                  <c:v>44.0133991128086</c:v>
                </c:pt>
                <c:pt idx="132299">
                  <c:v>44.013514552007301</c:v>
                </c:pt>
                <c:pt idx="132300">
                  <c:v>44.013629990836399</c:v>
                </c:pt>
                <c:pt idx="132301">
                  <c:v>44.013745429296101</c:v>
                </c:pt>
                <c:pt idx="132302">
                  <c:v>44.0138608673862</c:v>
                </c:pt>
                <c:pt idx="132303">
                  <c:v>44.013976305106802</c:v>
                </c:pt>
                <c:pt idx="132304">
                  <c:v>44.0140917424579</c:v>
                </c:pt>
                <c:pt idx="132305">
                  <c:v>44.014207179439502</c:v>
                </c:pt>
                <c:pt idx="132306">
                  <c:v>44.014322616051601</c:v>
                </c:pt>
                <c:pt idx="132307">
                  <c:v>44.014438052294203</c:v>
                </c:pt>
                <c:pt idx="132308">
                  <c:v>44.014553488167401</c:v>
                </c:pt>
                <c:pt idx="132309">
                  <c:v>44.014668923671003</c:v>
                </c:pt>
                <c:pt idx="132310">
                  <c:v>44.014784358805102</c:v>
                </c:pt>
                <c:pt idx="132311">
                  <c:v>44.014899793569697</c:v>
                </c:pt>
                <c:pt idx="132312">
                  <c:v>44.015015227964803</c:v>
                </c:pt>
                <c:pt idx="132313">
                  <c:v>44.015130661990398</c:v>
                </c:pt>
                <c:pt idx="132314">
                  <c:v>44.015246095646503</c:v>
                </c:pt>
                <c:pt idx="132315">
                  <c:v>44.015361528933198</c:v>
                </c:pt>
                <c:pt idx="132316">
                  <c:v>44.015476961850297</c:v>
                </c:pt>
                <c:pt idx="132317">
                  <c:v>44.015592394397899</c:v>
                </c:pt>
                <c:pt idx="132318">
                  <c:v>44.015707826576097</c:v>
                </c:pt>
                <c:pt idx="132319">
                  <c:v>44.015823258384799</c:v>
                </c:pt>
                <c:pt idx="132320">
                  <c:v>44.015938689823997</c:v>
                </c:pt>
                <c:pt idx="132321">
                  <c:v>44.0160541208936</c:v>
                </c:pt>
                <c:pt idx="132322">
                  <c:v>44.016169551593897</c:v>
                </c:pt>
                <c:pt idx="132323">
                  <c:v>44.016284981924599</c:v>
                </c:pt>
                <c:pt idx="132324">
                  <c:v>44.016400411885797</c:v>
                </c:pt>
                <c:pt idx="132325">
                  <c:v>44.016515841477599</c:v>
                </c:pt>
                <c:pt idx="132326">
                  <c:v>44.016631270699897</c:v>
                </c:pt>
                <c:pt idx="132327">
                  <c:v>44.016746699552698</c:v>
                </c:pt>
                <c:pt idx="132328">
                  <c:v>44.016862128036003</c:v>
                </c:pt>
                <c:pt idx="132329">
                  <c:v>44.016977556149897</c:v>
                </c:pt>
                <c:pt idx="132330">
                  <c:v>44.017092983894301</c:v>
                </c:pt>
                <c:pt idx="132331">
                  <c:v>44.017208411269202</c:v>
                </c:pt>
                <c:pt idx="132332">
                  <c:v>44.017323838274599</c:v>
                </c:pt>
                <c:pt idx="132333">
                  <c:v>44.0174392649106</c:v>
                </c:pt>
                <c:pt idx="132334">
                  <c:v>44.017554691176997</c:v>
                </c:pt>
                <c:pt idx="132335">
                  <c:v>44.017670117074097</c:v>
                </c:pt>
                <c:pt idx="132336">
                  <c:v>44.017785542601601</c:v>
                </c:pt>
                <c:pt idx="132337">
                  <c:v>44.017900967759701</c:v>
                </c:pt>
                <c:pt idx="132338">
                  <c:v>44.018016392548297</c:v>
                </c:pt>
                <c:pt idx="132339">
                  <c:v>44.018131816967497</c:v>
                </c:pt>
                <c:pt idx="132340">
                  <c:v>44.0182472410172</c:v>
                </c:pt>
                <c:pt idx="132341">
                  <c:v>44.018362664697399</c:v>
                </c:pt>
                <c:pt idx="132342">
                  <c:v>44.018478088008202</c:v>
                </c:pt>
                <c:pt idx="132343">
                  <c:v>44.018593510949501</c:v>
                </c:pt>
                <c:pt idx="132344">
                  <c:v>44.018708933521303</c:v>
                </c:pt>
                <c:pt idx="132345">
                  <c:v>44.018824355723702</c:v>
                </c:pt>
                <c:pt idx="132346">
                  <c:v>44.018939777556703</c:v>
                </c:pt>
                <c:pt idx="132347">
                  <c:v>44.019055199020102</c:v>
                </c:pt>
                <c:pt idx="132348">
                  <c:v>44.019170620114203</c:v>
                </c:pt>
                <c:pt idx="132349">
                  <c:v>44.0192860408388</c:v>
                </c:pt>
                <c:pt idx="132350">
                  <c:v>44.019401461193901</c:v>
                </c:pt>
                <c:pt idx="132351">
                  <c:v>44.019516881179598</c:v>
                </c:pt>
                <c:pt idx="132352">
                  <c:v>44.019632300795799</c:v>
                </c:pt>
                <c:pt idx="132353">
                  <c:v>44.019747720042602</c:v>
                </c:pt>
                <c:pt idx="132354">
                  <c:v>44.019863138919902</c:v>
                </c:pt>
                <c:pt idx="132355">
                  <c:v>44.019978557427798</c:v>
                </c:pt>
                <c:pt idx="132356">
                  <c:v>44.020093975566198</c:v>
                </c:pt>
                <c:pt idx="132357">
                  <c:v>44.0202093933352</c:v>
                </c:pt>
                <c:pt idx="132358">
                  <c:v>44.020324810734799</c:v>
                </c:pt>
                <c:pt idx="132359">
                  <c:v>44.020440227764901</c:v>
                </c:pt>
                <c:pt idx="132360">
                  <c:v>44.020555644425599</c:v>
                </c:pt>
                <c:pt idx="132361">
                  <c:v>44.020671060716801</c:v>
                </c:pt>
                <c:pt idx="132362">
                  <c:v>44.020786476638598</c:v>
                </c:pt>
                <c:pt idx="132363">
                  <c:v>44.020901892190999</c:v>
                </c:pt>
                <c:pt idx="132364">
                  <c:v>44.021017307373903</c:v>
                </c:pt>
                <c:pt idx="132365">
                  <c:v>44.021132722187403</c:v>
                </c:pt>
                <c:pt idx="132366">
                  <c:v>44.021248136631399</c:v>
                </c:pt>
                <c:pt idx="132367">
                  <c:v>44.021363550706099</c:v>
                </c:pt>
                <c:pt idx="132368">
                  <c:v>44.021478964411301</c:v>
                </c:pt>
                <c:pt idx="132369">
                  <c:v>44.0215943777471</c:v>
                </c:pt>
                <c:pt idx="132370">
                  <c:v>44.021709790713402</c:v>
                </c:pt>
                <c:pt idx="132371">
                  <c:v>44.0218252033103</c:v>
                </c:pt>
                <c:pt idx="132372">
                  <c:v>44.021940615537801</c:v>
                </c:pt>
                <c:pt idx="132373">
                  <c:v>44.022056027395898</c:v>
                </c:pt>
                <c:pt idx="132374">
                  <c:v>44.022171438884499</c:v>
                </c:pt>
                <c:pt idx="132375">
                  <c:v>44.022286850003702</c:v>
                </c:pt>
                <c:pt idx="132376">
                  <c:v>44.022402260753502</c:v>
                </c:pt>
                <c:pt idx="132377">
                  <c:v>44.022517671133897</c:v>
                </c:pt>
                <c:pt idx="132378">
                  <c:v>44.022633081144903</c:v>
                </c:pt>
                <c:pt idx="132379">
                  <c:v>44.022748490786398</c:v>
                </c:pt>
                <c:pt idx="132380">
                  <c:v>44.022863900058603</c:v>
                </c:pt>
                <c:pt idx="132381">
                  <c:v>44.022979308961297</c:v>
                </c:pt>
                <c:pt idx="132382">
                  <c:v>44.023094717494601</c:v>
                </c:pt>
                <c:pt idx="132383">
                  <c:v>44.023210125658501</c:v>
                </c:pt>
                <c:pt idx="132384">
                  <c:v>44.023325533452997</c:v>
                </c:pt>
                <c:pt idx="132385">
                  <c:v>44.023440940877997</c:v>
                </c:pt>
                <c:pt idx="132386">
                  <c:v>44.023556347933699</c:v>
                </c:pt>
                <c:pt idx="132387">
                  <c:v>44.023671754619897</c:v>
                </c:pt>
                <c:pt idx="132388">
                  <c:v>44.023787160936799</c:v>
                </c:pt>
                <c:pt idx="132389">
                  <c:v>44.023902566884203</c:v>
                </c:pt>
                <c:pt idx="132390">
                  <c:v>44.024017972462303</c:v>
                </c:pt>
                <c:pt idx="132391">
                  <c:v>44.0241333776709</c:v>
                </c:pt>
                <c:pt idx="132392">
                  <c:v>44.024248782510099</c:v>
                </c:pt>
                <c:pt idx="132393">
                  <c:v>44.024364186980002</c:v>
                </c:pt>
                <c:pt idx="132394">
                  <c:v>44.0244795910804</c:v>
                </c:pt>
                <c:pt idx="132395">
                  <c:v>44.024594994811402</c:v>
                </c:pt>
                <c:pt idx="132396">
                  <c:v>44.024710398173099</c:v>
                </c:pt>
                <c:pt idx="132397">
                  <c:v>44.024825801165299</c:v>
                </c:pt>
                <c:pt idx="132398">
                  <c:v>44.024941203788103</c:v>
                </c:pt>
                <c:pt idx="132399">
                  <c:v>44.025056606041602</c:v>
                </c:pt>
                <c:pt idx="132400">
                  <c:v>44.025172007925697</c:v>
                </c:pt>
                <c:pt idx="132401">
                  <c:v>44.025287409440303</c:v>
                </c:pt>
                <c:pt idx="132402">
                  <c:v>44.025402810585597</c:v>
                </c:pt>
                <c:pt idx="132403">
                  <c:v>44.025518211361501</c:v>
                </c:pt>
                <c:pt idx="132404">
                  <c:v>44.025633611768001</c:v>
                </c:pt>
                <c:pt idx="132405">
                  <c:v>44.025749011805097</c:v>
                </c:pt>
                <c:pt idx="132406">
                  <c:v>44.025864411472803</c:v>
                </c:pt>
                <c:pt idx="132407">
                  <c:v>44.025979810771197</c:v>
                </c:pt>
                <c:pt idx="132408">
                  <c:v>44.026095209700202</c:v>
                </c:pt>
                <c:pt idx="132409">
                  <c:v>44.026210608259703</c:v>
                </c:pt>
                <c:pt idx="132410">
                  <c:v>44.026326006449899</c:v>
                </c:pt>
                <c:pt idx="132411">
                  <c:v>44.026441404270798</c:v>
                </c:pt>
                <c:pt idx="132412">
                  <c:v>44.026556801722201</c:v>
                </c:pt>
                <c:pt idx="132413">
                  <c:v>44.026672198804299</c:v>
                </c:pt>
                <c:pt idx="132414">
                  <c:v>44.026787595517</c:v>
                </c:pt>
                <c:pt idx="132415">
                  <c:v>44.026902991860297</c:v>
                </c:pt>
                <c:pt idx="132416">
                  <c:v>44.027018387834197</c:v>
                </c:pt>
                <c:pt idx="132417">
                  <c:v>44.027133783438799</c:v>
                </c:pt>
                <c:pt idx="132418">
                  <c:v>44.027249178673998</c:v>
                </c:pt>
                <c:pt idx="132419">
                  <c:v>44.027364573539799</c:v>
                </c:pt>
                <c:pt idx="132420">
                  <c:v>44.027479968036303</c:v>
                </c:pt>
                <c:pt idx="132421">
                  <c:v>44.027595362163403</c:v>
                </c:pt>
                <c:pt idx="132422">
                  <c:v>44.027710755921099</c:v>
                </c:pt>
                <c:pt idx="132423">
                  <c:v>44.027826149309497</c:v>
                </c:pt>
                <c:pt idx="132424">
                  <c:v>44.027941542328499</c:v>
                </c:pt>
                <c:pt idx="132425">
                  <c:v>44.028056934978103</c:v>
                </c:pt>
                <c:pt idx="132426">
                  <c:v>44.028172327258403</c:v>
                </c:pt>
                <c:pt idx="132427">
                  <c:v>44.028287719169299</c:v>
                </c:pt>
                <c:pt idx="132428">
                  <c:v>44.028403110710798</c:v>
                </c:pt>
                <c:pt idx="132429">
                  <c:v>44.028518501882999</c:v>
                </c:pt>
                <c:pt idx="132430">
                  <c:v>44.028633892685903</c:v>
                </c:pt>
                <c:pt idx="132431">
                  <c:v>44.028749283119403</c:v>
                </c:pt>
                <c:pt idx="132432">
                  <c:v>44.028864673183499</c:v>
                </c:pt>
                <c:pt idx="132433">
                  <c:v>44.028980062878297</c:v>
                </c:pt>
                <c:pt idx="132434">
                  <c:v>44.029095452203698</c:v>
                </c:pt>
                <c:pt idx="132435">
                  <c:v>44.029210841159802</c:v>
                </c:pt>
                <c:pt idx="132436">
                  <c:v>44.029326229746502</c:v>
                </c:pt>
                <c:pt idx="132437">
                  <c:v>44.029441617963897</c:v>
                </c:pt>
                <c:pt idx="132438">
                  <c:v>44.029557005811903</c:v>
                </c:pt>
                <c:pt idx="132439">
                  <c:v>44.029672393290603</c:v>
                </c:pt>
                <c:pt idx="132440">
                  <c:v>44.0297877803999</c:v>
                </c:pt>
                <c:pt idx="132441">
                  <c:v>44.029903167139899</c:v>
                </c:pt>
                <c:pt idx="132442">
                  <c:v>44.030018553510601</c:v>
                </c:pt>
                <c:pt idx="132443">
                  <c:v>44.030133939511899</c:v>
                </c:pt>
                <c:pt idx="132444">
                  <c:v>44.030249325143799</c:v>
                </c:pt>
                <c:pt idx="132445">
                  <c:v>44.030364710406502</c:v>
                </c:pt>
                <c:pt idx="132446">
                  <c:v>44.030480095299701</c:v>
                </c:pt>
                <c:pt idx="132447">
                  <c:v>44.030595479823702</c:v>
                </c:pt>
                <c:pt idx="132448">
                  <c:v>44.0307108639783</c:v>
                </c:pt>
                <c:pt idx="132449">
                  <c:v>44.030826247763599</c:v>
                </c:pt>
                <c:pt idx="132450">
                  <c:v>44.030941631179601</c:v>
                </c:pt>
                <c:pt idx="132451">
                  <c:v>44.031057014226199</c:v>
                </c:pt>
                <c:pt idx="132452">
                  <c:v>44.0311723969035</c:v>
                </c:pt>
                <c:pt idx="132453">
                  <c:v>44.031287779211397</c:v>
                </c:pt>
                <c:pt idx="132454">
                  <c:v>44.031403161150003</c:v>
                </c:pt>
                <c:pt idx="132455">
                  <c:v>44.031518542719397</c:v>
                </c:pt>
                <c:pt idx="132456">
                  <c:v>44.031633923919301</c:v>
                </c:pt>
                <c:pt idx="132457">
                  <c:v>44.031749304750001</c:v>
                </c:pt>
                <c:pt idx="132458">
                  <c:v>44.031864685211303</c:v>
                </c:pt>
                <c:pt idx="132459">
                  <c:v>44.031980065303301</c:v>
                </c:pt>
                <c:pt idx="132460">
                  <c:v>44.032095445026002</c:v>
                </c:pt>
                <c:pt idx="132461">
                  <c:v>44.032210824379398</c:v>
                </c:pt>
                <c:pt idx="132462">
                  <c:v>44.032326203363397</c:v>
                </c:pt>
                <c:pt idx="132463">
                  <c:v>44.032441581978098</c:v>
                </c:pt>
                <c:pt idx="132464">
                  <c:v>44.032556960223502</c:v>
                </c:pt>
                <c:pt idx="132465">
                  <c:v>44.032672338099601</c:v>
                </c:pt>
                <c:pt idx="132466">
                  <c:v>44.032787715606403</c:v>
                </c:pt>
                <c:pt idx="132467">
                  <c:v>44.032903092743901</c:v>
                </c:pt>
                <c:pt idx="132468">
                  <c:v>44.033018469512001</c:v>
                </c:pt>
                <c:pt idx="132469">
                  <c:v>44.033133845910903</c:v>
                </c:pt>
                <c:pt idx="132470">
                  <c:v>44.033249221940402</c:v>
                </c:pt>
                <c:pt idx="132471">
                  <c:v>44.033364597600603</c:v>
                </c:pt>
                <c:pt idx="132472">
                  <c:v>44.033479972891598</c:v>
                </c:pt>
                <c:pt idx="132473">
                  <c:v>44.033595347813197</c:v>
                </c:pt>
                <c:pt idx="132474">
                  <c:v>44.033710722365498</c:v>
                </c:pt>
                <c:pt idx="132475">
                  <c:v>44.033826096548502</c:v>
                </c:pt>
                <c:pt idx="132476">
                  <c:v>44.033941470362201</c:v>
                </c:pt>
                <c:pt idx="132477">
                  <c:v>44.034056843806603</c:v>
                </c:pt>
                <c:pt idx="132478">
                  <c:v>44.0341722168817</c:v>
                </c:pt>
                <c:pt idx="132479">
                  <c:v>44.0342875895875</c:v>
                </c:pt>
                <c:pt idx="132480">
                  <c:v>44.034402961924002</c:v>
                </c:pt>
                <c:pt idx="132481">
                  <c:v>44.034518333891199</c:v>
                </c:pt>
                <c:pt idx="132482">
                  <c:v>44.034633705489099</c:v>
                </c:pt>
                <c:pt idx="132483">
                  <c:v>44.034749076717702</c:v>
                </c:pt>
                <c:pt idx="132484">
                  <c:v>44.0348644475771</c:v>
                </c:pt>
                <c:pt idx="132485">
                  <c:v>44.0349798180671</c:v>
                </c:pt>
                <c:pt idx="132486">
                  <c:v>44.035095188187803</c:v>
                </c:pt>
                <c:pt idx="132487">
                  <c:v>44.035210557939301</c:v>
                </c:pt>
                <c:pt idx="132488">
                  <c:v>44.035325927321402</c:v>
                </c:pt>
                <c:pt idx="132489">
                  <c:v>44.035441296334298</c:v>
                </c:pt>
                <c:pt idx="132490">
                  <c:v>44.035556664977904</c:v>
                </c:pt>
                <c:pt idx="132491">
                  <c:v>44.035672033252197</c:v>
                </c:pt>
                <c:pt idx="132492">
                  <c:v>44.035787401157201</c:v>
                </c:pt>
                <c:pt idx="132493">
                  <c:v>44.035902768692999</c:v>
                </c:pt>
                <c:pt idx="132494">
                  <c:v>44.036018135859401</c:v>
                </c:pt>
                <c:pt idx="132495">
                  <c:v>44.036133502656597</c:v>
                </c:pt>
                <c:pt idx="132496">
                  <c:v>44.036248869084503</c:v>
                </c:pt>
                <c:pt idx="132497">
                  <c:v>44.036364235143097</c:v>
                </c:pt>
                <c:pt idx="132498">
                  <c:v>44.0364796008325</c:v>
                </c:pt>
                <c:pt idx="132499">
                  <c:v>44.036594966152599</c:v>
                </c:pt>
                <c:pt idx="132500">
                  <c:v>44.0367103311034</c:v>
                </c:pt>
                <c:pt idx="132501">
                  <c:v>44.036825695684897</c:v>
                </c:pt>
                <c:pt idx="132502">
                  <c:v>44.036941059897103</c:v>
                </c:pt>
                <c:pt idx="132503">
                  <c:v>44.037056423740097</c:v>
                </c:pt>
                <c:pt idx="132504">
                  <c:v>44.037171787213801</c:v>
                </c:pt>
                <c:pt idx="132505">
                  <c:v>44.037287150318299</c:v>
                </c:pt>
                <c:pt idx="132506">
                  <c:v>44.037402513053401</c:v>
                </c:pt>
                <c:pt idx="132507">
                  <c:v>44.037517875419397</c:v>
                </c:pt>
                <c:pt idx="132508">
                  <c:v>44.037633237416003</c:v>
                </c:pt>
                <c:pt idx="132509">
                  <c:v>44.037748599043397</c:v>
                </c:pt>
                <c:pt idx="132510">
                  <c:v>44.0378639603015</c:v>
                </c:pt>
                <c:pt idx="132511">
                  <c:v>44.037979321190399</c:v>
                </c:pt>
                <c:pt idx="132512">
                  <c:v>44.03809468171</c:v>
                </c:pt>
                <c:pt idx="132513">
                  <c:v>44.038210041860303</c:v>
                </c:pt>
                <c:pt idx="132514">
                  <c:v>44.038325401641401</c:v>
                </c:pt>
                <c:pt idx="132515">
                  <c:v>44.038440761053202</c:v>
                </c:pt>
                <c:pt idx="132516">
                  <c:v>44.038556120095798</c:v>
                </c:pt>
                <c:pt idx="132517">
                  <c:v>44.038671478769103</c:v>
                </c:pt>
                <c:pt idx="132518">
                  <c:v>44.038786837073197</c:v>
                </c:pt>
                <c:pt idx="132519">
                  <c:v>44.038902195007999</c:v>
                </c:pt>
                <c:pt idx="132520">
                  <c:v>44.039017552573597</c:v>
                </c:pt>
                <c:pt idx="132521">
                  <c:v>44.039132909769897</c:v>
                </c:pt>
                <c:pt idx="132522">
                  <c:v>44.0392482665969</c:v>
                </c:pt>
                <c:pt idx="132523">
                  <c:v>44.039363623054697</c:v>
                </c:pt>
                <c:pt idx="132524">
                  <c:v>44.039478979143297</c:v>
                </c:pt>
                <c:pt idx="132525">
                  <c:v>44.039594334862599</c:v>
                </c:pt>
                <c:pt idx="132526">
                  <c:v>44.039709690212703</c:v>
                </c:pt>
                <c:pt idx="132527">
                  <c:v>44.039825045193602</c:v>
                </c:pt>
                <c:pt idx="132528">
                  <c:v>44.039940399805197</c:v>
                </c:pt>
                <c:pt idx="132529">
                  <c:v>44.040055754047501</c:v>
                </c:pt>
                <c:pt idx="132530">
                  <c:v>44.040171107920699</c:v>
                </c:pt>
                <c:pt idx="132531">
                  <c:v>44.0402864614246</c:v>
                </c:pt>
                <c:pt idx="132532">
                  <c:v>44.040401814559203</c:v>
                </c:pt>
                <c:pt idx="132533">
                  <c:v>44.040517167324602</c:v>
                </c:pt>
                <c:pt idx="132534">
                  <c:v>44.040632519720802</c:v>
                </c:pt>
                <c:pt idx="132535">
                  <c:v>44.040747871747698</c:v>
                </c:pt>
                <c:pt idx="132536">
                  <c:v>44.040863223405502</c:v>
                </c:pt>
                <c:pt idx="132537">
                  <c:v>44.040978574693902</c:v>
                </c:pt>
                <c:pt idx="132538">
                  <c:v>44.041093925613197</c:v>
                </c:pt>
                <c:pt idx="132539">
                  <c:v>44.041209276163201</c:v>
                </c:pt>
                <c:pt idx="132540">
                  <c:v>44.041324626344</c:v>
                </c:pt>
                <c:pt idx="132541">
                  <c:v>44.041439976155601</c:v>
                </c:pt>
                <c:pt idx="132542">
                  <c:v>44.041555325597997</c:v>
                </c:pt>
                <c:pt idx="132543">
                  <c:v>44.041670674671103</c:v>
                </c:pt>
                <c:pt idx="132544">
                  <c:v>44.041786023375003</c:v>
                </c:pt>
                <c:pt idx="132545">
                  <c:v>44.041901371709699</c:v>
                </c:pt>
                <c:pt idx="132546">
                  <c:v>44.042016719675097</c:v>
                </c:pt>
                <c:pt idx="132547">
                  <c:v>44.042132067271403</c:v>
                </c:pt>
                <c:pt idx="132548">
                  <c:v>44.042247414498398</c:v>
                </c:pt>
                <c:pt idx="132549">
                  <c:v>44.042362761356202</c:v>
                </c:pt>
                <c:pt idx="132550">
                  <c:v>44.042478107844801</c:v>
                </c:pt>
                <c:pt idx="132551">
                  <c:v>44.042593453964201</c:v>
                </c:pt>
                <c:pt idx="132552">
                  <c:v>44.042708799714397</c:v>
                </c:pt>
                <c:pt idx="132553">
                  <c:v>44.042824145095302</c:v>
                </c:pt>
                <c:pt idx="132554">
                  <c:v>44.042939490107102</c:v>
                </c:pt>
                <c:pt idx="132555">
                  <c:v>44.043054834749597</c:v>
                </c:pt>
                <c:pt idx="132556">
                  <c:v>44.043170179023001</c:v>
                </c:pt>
                <c:pt idx="132557">
                  <c:v>44.0432855229271</c:v>
                </c:pt>
                <c:pt idx="132558">
                  <c:v>44.043400866462001</c:v>
                </c:pt>
                <c:pt idx="132559">
                  <c:v>44.043516209627697</c:v>
                </c:pt>
                <c:pt idx="132560">
                  <c:v>44.043631552424202</c:v>
                </c:pt>
                <c:pt idx="132561">
                  <c:v>44.043746894851502</c:v>
                </c:pt>
                <c:pt idx="132562">
                  <c:v>44.043862236909703</c:v>
                </c:pt>
                <c:pt idx="132563">
                  <c:v>44.0439775785986</c:v>
                </c:pt>
                <c:pt idx="132564">
                  <c:v>44.044092919918299</c:v>
                </c:pt>
                <c:pt idx="132565">
                  <c:v>44.0442082608688</c:v>
                </c:pt>
                <c:pt idx="132566">
                  <c:v>44.044323601450103</c:v>
                </c:pt>
                <c:pt idx="132567">
                  <c:v>44.0444389416622</c:v>
                </c:pt>
                <c:pt idx="132568">
                  <c:v>44.044554281505199</c:v>
                </c:pt>
                <c:pt idx="132569">
                  <c:v>44.044669620978901</c:v>
                </c:pt>
                <c:pt idx="132570">
                  <c:v>44.044784960083497</c:v>
                </c:pt>
                <c:pt idx="132571">
                  <c:v>44.044900298818803</c:v>
                </c:pt>
                <c:pt idx="132572">
                  <c:v>44.045015637185003</c:v>
                </c:pt>
                <c:pt idx="132573">
                  <c:v>44.045130975181998</c:v>
                </c:pt>
                <c:pt idx="132574">
                  <c:v>44.045246312809802</c:v>
                </c:pt>
                <c:pt idx="132575">
                  <c:v>44.045361650068401</c:v>
                </c:pt>
                <c:pt idx="132576">
                  <c:v>44.045476986957802</c:v>
                </c:pt>
                <c:pt idx="132577">
                  <c:v>44.045592323477997</c:v>
                </c:pt>
                <c:pt idx="132578">
                  <c:v>44.045707659629102</c:v>
                </c:pt>
                <c:pt idx="132579">
                  <c:v>44.045822995411001</c:v>
                </c:pt>
                <c:pt idx="132580">
                  <c:v>44.045938330823603</c:v>
                </c:pt>
                <c:pt idx="132581">
                  <c:v>44.046053665867198</c:v>
                </c:pt>
                <c:pt idx="132582">
                  <c:v>44.046169000541497</c:v>
                </c:pt>
                <c:pt idx="132583">
                  <c:v>44.046284334846703</c:v>
                </c:pt>
                <c:pt idx="132584">
                  <c:v>44.046399668782698</c:v>
                </c:pt>
                <c:pt idx="132585">
                  <c:v>44.046515002349501</c:v>
                </c:pt>
                <c:pt idx="132586">
                  <c:v>44.0466303355471</c:v>
                </c:pt>
                <c:pt idx="132587">
                  <c:v>44.0467456683756</c:v>
                </c:pt>
                <c:pt idx="132588">
                  <c:v>44.046861000834902</c:v>
                </c:pt>
                <c:pt idx="132589">
                  <c:v>44.046976332924999</c:v>
                </c:pt>
                <c:pt idx="132590">
                  <c:v>44.047091664645997</c:v>
                </c:pt>
                <c:pt idx="132591">
                  <c:v>44.047206995997797</c:v>
                </c:pt>
                <c:pt idx="132592">
                  <c:v>44.0473223269804</c:v>
                </c:pt>
                <c:pt idx="132593">
                  <c:v>44.047437657593903</c:v>
                </c:pt>
                <c:pt idx="132594">
                  <c:v>44.047552987838202</c:v>
                </c:pt>
                <c:pt idx="132595">
                  <c:v>44.047668317713402</c:v>
                </c:pt>
                <c:pt idx="132596">
                  <c:v>44.047783647219397</c:v>
                </c:pt>
                <c:pt idx="132597">
                  <c:v>44.047898976356201</c:v>
                </c:pt>
                <c:pt idx="132598">
                  <c:v>44.0480143051238</c:v>
                </c:pt>
                <c:pt idx="132599">
                  <c:v>44.0481296335224</c:v>
                </c:pt>
                <c:pt idx="132600">
                  <c:v>44.048244961551703</c:v>
                </c:pt>
                <c:pt idx="132601">
                  <c:v>44.048360289211899</c:v>
                </c:pt>
                <c:pt idx="132602">
                  <c:v>44.048475616502998</c:v>
                </c:pt>
                <c:pt idx="132603">
                  <c:v>44.048590943424898</c:v>
                </c:pt>
                <c:pt idx="132604">
                  <c:v>44.0487062699776</c:v>
                </c:pt>
                <c:pt idx="132605">
                  <c:v>44.048821596161197</c:v>
                </c:pt>
                <c:pt idx="132606">
                  <c:v>44.048936921975603</c:v>
                </c:pt>
                <c:pt idx="132607">
                  <c:v>44.049052247420903</c:v>
                </c:pt>
                <c:pt idx="132608">
                  <c:v>44.049167572497097</c:v>
                </c:pt>
                <c:pt idx="132609">
                  <c:v>44.049282897204101</c:v>
                </c:pt>
                <c:pt idx="132610">
                  <c:v>44.0493982215419</c:v>
                </c:pt>
                <c:pt idx="132611">
                  <c:v>44.049513545510699</c:v>
                </c:pt>
                <c:pt idx="132612">
                  <c:v>44.049628869110201</c:v>
                </c:pt>
                <c:pt idx="132613">
                  <c:v>44.049744192340697</c:v>
                </c:pt>
                <c:pt idx="132614">
                  <c:v>44.049859515202002</c:v>
                </c:pt>
                <c:pt idx="132615">
                  <c:v>44.049974837694101</c:v>
                </c:pt>
                <c:pt idx="132616">
                  <c:v>44.050090159817103</c:v>
                </c:pt>
                <c:pt idx="132617">
                  <c:v>44.050205481570998</c:v>
                </c:pt>
                <c:pt idx="132618">
                  <c:v>44.050320802955802</c:v>
                </c:pt>
                <c:pt idx="132619">
                  <c:v>44.050436123971402</c:v>
                </c:pt>
                <c:pt idx="132620">
                  <c:v>44.050551444617902</c:v>
                </c:pt>
                <c:pt idx="132621">
                  <c:v>44.050666764895198</c:v>
                </c:pt>
                <c:pt idx="132622">
                  <c:v>44.050782084803402</c:v>
                </c:pt>
                <c:pt idx="132623">
                  <c:v>44.0508974043425</c:v>
                </c:pt>
                <c:pt idx="132624">
                  <c:v>44.0510127235125</c:v>
                </c:pt>
                <c:pt idx="132625">
                  <c:v>44.051128042313302</c:v>
                </c:pt>
                <c:pt idx="132626">
                  <c:v>44.051243360745097</c:v>
                </c:pt>
                <c:pt idx="132627">
                  <c:v>44.051358678807603</c:v>
                </c:pt>
                <c:pt idx="132628">
                  <c:v>44.051473996501102</c:v>
                </c:pt>
                <c:pt idx="132629">
                  <c:v>44.051589313825502</c:v>
                </c:pt>
                <c:pt idx="132630">
                  <c:v>44.051704630780698</c:v>
                </c:pt>
                <c:pt idx="132631">
                  <c:v>44.051819947366802</c:v>
                </c:pt>
                <c:pt idx="132632">
                  <c:v>44.0519352635838</c:v>
                </c:pt>
                <c:pt idx="132633">
                  <c:v>44.0520505794317</c:v>
                </c:pt>
                <c:pt idx="132634">
                  <c:v>44.052165894910402</c:v>
                </c:pt>
                <c:pt idx="132635">
                  <c:v>44.052281210019999</c:v>
                </c:pt>
                <c:pt idx="132636">
                  <c:v>44.052396524760603</c:v>
                </c:pt>
                <c:pt idx="132637">
                  <c:v>44.052511839132002</c:v>
                </c:pt>
                <c:pt idx="132638">
                  <c:v>44.052627153134303</c:v>
                </c:pt>
                <c:pt idx="132639">
                  <c:v>44.052742466767498</c:v>
                </c:pt>
                <c:pt idx="132640">
                  <c:v>44.052857780031601</c:v>
                </c:pt>
                <c:pt idx="132641">
                  <c:v>44.052973092926599</c:v>
                </c:pt>
                <c:pt idx="132642">
                  <c:v>44.053088405452399</c:v>
                </c:pt>
                <c:pt idx="132643">
                  <c:v>44.0532037176092</c:v>
                </c:pt>
                <c:pt idx="132644">
                  <c:v>44.053319029396803</c:v>
                </c:pt>
                <c:pt idx="132645">
                  <c:v>44.0534343408154</c:v>
                </c:pt>
                <c:pt idx="132646">
                  <c:v>44.053549651864898</c:v>
                </c:pt>
                <c:pt idx="132647">
                  <c:v>44.053664962545199</c:v>
                </c:pt>
                <c:pt idx="132648">
                  <c:v>44.0537802728565</c:v>
                </c:pt>
                <c:pt idx="132649">
                  <c:v>44.053895582798603</c:v>
                </c:pt>
                <c:pt idx="132650">
                  <c:v>44.0540108923717</c:v>
                </c:pt>
                <c:pt idx="132651">
                  <c:v>44.054126201575698</c:v>
                </c:pt>
                <c:pt idx="132652">
                  <c:v>44.054241510410598</c:v>
                </c:pt>
                <c:pt idx="132653">
                  <c:v>44.0543568188763</c:v>
                </c:pt>
                <c:pt idx="132654">
                  <c:v>44.054472126973003</c:v>
                </c:pt>
                <c:pt idx="132655">
                  <c:v>44.054587434700601</c:v>
                </c:pt>
                <c:pt idx="132656">
                  <c:v>44.054702742059099</c:v>
                </c:pt>
                <c:pt idx="132657">
                  <c:v>44.0548180490485</c:v>
                </c:pt>
                <c:pt idx="132658">
                  <c:v>44.054933355668901</c:v>
                </c:pt>
                <c:pt idx="132659">
                  <c:v>44.055048661920097</c:v>
                </c:pt>
                <c:pt idx="132660">
                  <c:v>44.055163967802301</c:v>
                </c:pt>
                <c:pt idx="132661">
                  <c:v>44.055279273315399</c:v>
                </c:pt>
                <c:pt idx="132662">
                  <c:v>44.055394578459399</c:v>
                </c:pt>
                <c:pt idx="132663">
                  <c:v>44.055509883234301</c:v>
                </c:pt>
                <c:pt idx="132664">
                  <c:v>44.055625187640103</c:v>
                </c:pt>
                <c:pt idx="132665">
                  <c:v>44.0557404916769</c:v>
                </c:pt>
                <c:pt idx="132666">
                  <c:v>44.055855795344499</c:v>
                </c:pt>
                <c:pt idx="132667">
                  <c:v>44.055971098643099</c:v>
                </c:pt>
                <c:pt idx="132668">
                  <c:v>44.056086401572699</c:v>
                </c:pt>
                <c:pt idx="132669">
                  <c:v>44.056201704133102</c:v>
                </c:pt>
                <c:pt idx="132670">
                  <c:v>44.056317006324498</c:v>
                </c:pt>
                <c:pt idx="132671">
                  <c:v>44.056432308146803</c:v>
                </c:pt>
                <c:pt idx="132672">
                  <c:v>44.056547609600003</c:v>
                </c:pt>
                <c:pt idx="132673">
                  <c:v>44.056662910684203</c:v>
                </c:pt>
                <c:pt idx="132674">
                  <c:v>44.056778211399298</c:v>
                </c:pt>
                <c:pt idx="132675">
                  <c:v>44.056893511745301</c:v>
                </c:pt>
                <c:pt idx="132676">
                  <c:v>44.057008811722298</c:v>
                </c:pt>
                <c:pt idx="132677">
                  <c:v>44.057124111330197</c:v>
                </c:pt>
                <c:pt idx="132678">
                  <c:v>44.057239410568997</c:v>
                </c:pt>
                <c:pt idx="132679">
                  <c:v>44.057354709438798</c:v>
                </c:pt>
                <c:pt idx="132680">
                  <c:v>44.0574700079395</c:v>
                </c:pt>
                <c:pt idx="132681">
                  <c:v>44.057585306071097</c:v>
                </c:pt>
                <c:pt idx="132682">
                  <c:v>44.057700603833702</c:v>
                </c:pt>
                <c:pt idx="132683">
                  <c:v>44.057815901227201</c:v>
                </c:pt>
                <c:pt idx="132684">
                  <c:v>44.057931198251701</c:v>
                </c:pt>
                <c:pt idx="132685">
                  <c:v>44.058046494907103</c:v>
                </c:pt>
                <c:pt idx="132686">
                  <c:v>44.058161791193498</c:v>
                </c:pt>
                <c:pt idx="132687">
                  <c:v>44.058277087110802</c:v>
                </c:pt>
                <c:pt idx="132688">
                  <c:v>44.058392382659001</c:v>
                </c:pt>
                <c:pt idx="132689">
                  <c:v>44.0585076778383</c:v>
                </c:pt>
                <c:pt idx="132690">
                  <c:v>44.058622972648401</c:v>
                </c:pt>
                <c:pt idx="132691">
                  <c:v>44.058738267089502</c:v>
                </c:pt>
                <c:pt idx="132692">
                  <c:v>44.058853561161598</c:v>
                </c:pt>
                <c:pt idx="132693">
                  <c:v>44.058968854864602</c:v>
                </c:pt>
                <c:pt idx="132694">
                  <c:v>44.0590841481986</c:v>
                </c:pt>
                <c:pt idx="132695">
                  <c:v>44.0591994411635</c:v>
                </c:pt>
                <c:pt idx="132696">
                  <c:v>44.0593147337594</c:v>
                </c:pt>
                <c:pt idx="132697">
                  <c:v>44.059430025986202</c:v>
                </c:pt>
                <c:pt idx="132698">
                  <c:v>44.059545317843998</c:v>
                </c:pt>
                <c:pt idx="132699">
                  <c:v>44.059660609332802</c:v>
                </c:pt>
                <c:pt idx="132700">
                  <c:v>44.0597759004525</c:v>
                </c:pt>
                <c:pt idx="132701">
                  <c:v>44.059891191203199</c:v>
                </c:pt>
                <c:pt idx="132702">
                  <c:v>44.0600064815849</c:v>
                </c:pt>
                <c:pt idx="132703">
                  <c:v>44.060121771597501</c:v>
                </c:pt>
                <c:pt idx="132704">
                  <c:v>44.060237061241097</c:v>
                </c:pt>
                <c:pt idx="132705">
                  <c:v>44.060352350515601</c:v>
                </c:pt>
                <c:pt idx="132706">
                  <c:v>44.060467639421198</c:v>
                </c:pt>
                <c:pt idx="132707">
                  <c:v>44.060582927957697</c:v>
                </c:pt>
                <c:pt idx="132708">
                  <c:v>44.060698216125097</c:v>
                </c:pt>
                <c:pt idx="132709">
                  <c:v>44.060813503923598</c:v>
                </c:pt>
                <c:pt idx="132710">
                  <c:v>44.060928791353</c:v>
                </c:pt>
                <c:pt idx="132711">
                  <c:v>44.061044078413403</c:v>
                </c:pt>
                <c:pt idx="132712">
                  <c:v>44.0611593651047</c:v>
                </c:pt>
                <c:pt idx="132713">
                  <c:v>44.061274651427098</c:v>
                </c:pt>
                <c:pt idx="132714">
                  <c:v>44.061389937380397</c:v>
                </c:pt>
                <c:pt idx="132715">
                  <c:v>44.061505222964698</c:v>
                </c:pt>
                <c:pt idx="132716">
                  <c:v>44.061620508179999</c:v>
                </c:pt>
                <c:pt idx="132717">
                  <c:v>44.061735793026301</c:v>
                </c:pt>
                <c:pt idx="132718">
                  <c:v>44.061851077503498</c:v>
                </c:pt>
                <c:pt idx="132719">
                  <c:v>44.061966361611802</c:v>
                </c:pt>
                <c:pt idx="132720">
                  <c:v>44.062081645351</c:v>
                </c:pt>
                <c:pt idx="132721">
                  <c:v>44.0621969287212</c:v>
                </c:pt>
                <c:pt idx="132722">
                  <c:v>44.0623122117224</c:v>
                </c:pt>
                <c:pt idx="132723">
                  <c:v>44.062427494354601</c:v>
                </c:pt>
                <c:pt idx="132724">
                  <c:v>44.062542776617697</c:v>
                </c:pt>
                <c:pt idx="132725">
                  <c:v>44.0626580585119</c:v>
                </c:pt>
                <c:pt idx="132726">
                  <c:v>44.062773340037097</c:v>
                </c:pt>
                <c:pt idx="132727">
                  <c:v>44.062888621193203</c:v>
                </c:pt>
                <c:pt idx="132728">
                  <c:v>44.063003901980402</c:v>
                </c:pt>
                <c:pt idx="132729">
                  <c:v>44.063119182398502</c:v>
                </c:pt>
                <c:pt idx="132730">
                  <c:v>44.063234462447703</c:v>
                </c:pt>
                <c:pt idx="132731">
                  <c:v>44.063349742127798</c:v>
                </c:pt>
                <c:pt idx="132732">
                  <c:v>44.063465021438901</c:v>
                </c:pt>
                <c:pt idx="132733">
                  <c:v>44.063580300381098</c:v>
                </c:pt>
                <c:pt idx="132734">
                  <c:v>44.063695578954203</c:v>
                </c:pt>
                <c:pt idx="132735">
                  <c:v>44.063810857158401</c:v>
                </c:pt>
                <c:pt idx="132736">
                  <c:v>44.063926134993501</c:v>
                </c:pt>
                <c:pt idx="132737">
                  <c:v>44.064041412459702</c:v>
                </c:pt>
                <c:pt idx="132738">
                  <c:v>44.064156689556903</c:v>
                </c:pt>
                <c:pt idx="132739">
                  <c:v>44.064271966284998</c:v>
                </c:pt>
                <c:pt idx="132740">
                  <c:v>44.064387242644202</c:v>
                </c:pt>
                <c:pt idx="132741">
                  <c:v>44.064502518634399</c:v>
                </c:pt>
                <c:pt idx="132742">
                  <c:v>44.064617794255597</c:v>
                </c:pt>
                <c:pt idx="132743">
                  <c:v>44.064733069507803</c:v>
                </c:pt>
                <c:pt idx="132744">
                  <c:v>44.064848344391102</c:v>
                </c:pt>
                <c:pt idx="132745">
                  <c:v>44.064963618905303</c:v>
                </c:pt>
                <c:pt idx="132746">
                  <c:v>44.065078893050597</c:v>
                </c:pt>
                <c:pt idx="132747">
                  <c:v>44.065194166826899</c:v>
                </c:pt>
                <c:pt idx="132748">
                  <c:v>44.065309440234202</c:v>
                </c:pt>
                <c:pt idx="132749">
                  <c:v>44.065424713272499</c:v>
                </c:pt>
                <c:pt idx="132750">
                  <c:v>44.065539985941797</c:v>
                </c:pt>
                <c:pt idx="132751">
                  <c:v>44.065655258242202</c:v>
                </c:pt>
                <c:pt idx="132752">
                  <c:v>44.065770530173602</c:v>
                </c:pt>
                <c:pt idx="132753">
                  <c:v>44.065885801736002</c:v>
                </c:pt>
                <c:pt idx="132754">
                  <c:v>44.066001072929502</c:v>
                </c:pt>
                <c:pt idx="132755">
                  <c:v>44.066116343753897</c:v>
                </c:pt>
                <c:pt idx="132756">
                  <c:v>44.0662316142094</c:v>
                </c:pt>
                <c:pt idx="132757">
                  <c:v>44.066346884296003</c:v>
                </c:pt>
                <c:pt idx="132758">
                  <c:v>44.0664621540135</c:v>
                </c:pt>
                <c:pt idx="132759">
                  <c:v>44.066577423362098</c:v>
                </c:pt>
                <c:pt idx="132760">
                  <c:v>44.066692692341697</c:v>
                </c:pt>
                <c:pt idx="132761">
                  <c:v>44.066807960952403</c:v>
                </c:pt>
                <c:pt idx="132762">
                  <c:v>44.066923229194103</c:v>
                </c:pt>
                <c:pt idx="132763">
                  <c:v>44.067038497066797</c:v>
                </c:pt>
                <c:pt idx="132764">
                  <c:v>44.067153764570598</c:v>
                </c:pt>
                <c:pt idx="132765">
                  <c:v>44.067269031705401</c:v>
                </c:pt>
                <c:pt idx="132766">
                  <c:v>44.067384298471197</c:v>
                </c:pt>
                <c:pt idx="132767">
                  <c:v>44.0674995648681</c:v>
                </c:pt>
                <c:pt idx="132768">
                  <c:v>44.067614830895998</c:v>
                </c:pt>
                <c:pt idx="132769">
                  <c:v>44.067730096555003</c:v>
                </c:pt>
                <c:pt idx="132770">
                  <c:v>44.067845361845002</c:v>
                </c:pt>
                <c:pt idx="132771">
                  <c:v>44.067960626766101</c:v>
                </c:pt>
                <c:pt idx="132772">
                  <c:v>44.068075891318202</c:v>
                </c:pt>
                <c:pt idx="132773">
                  <c:v>44.068191155501403</c:v>
                </c:pt>
                <c:pt idx="132774">
                  <c:v>44.068306419315597</c:v>
                </c:pt>
                <c:pt idx="132775">
                  <c:v>44.0684216827608</c:v>
                </c:pt>
                <c:pt idx="132776">
                  <c:v>44.068536945837103</c:v>
                </c:pt>
                <c:pt idx="132777">
                  <c:v>44.068652208544499</c:v>
                </c:pt>
                <c:pt idx="132778">
                  <c:v>44.068767470882896</c:v>
                </c:pt>
                <c:pt idx="132779">
                  <c:v>44.068882732852401</c:v>
                </c:pt>
                <c:pt idx="132780">
                  <c:v>44.0689979944529</c:v>
                </c:pt>
                <c:pt idx="132781">
                  <c:v>44.069113255684499</c:v>
                </c:pt>
                <c:pt idx="132782">
                  <c:v>44.069228516547199</c:v>
                </c:pt>
                <c:pt idx="132783">
                  <c:v>44.069343777040899</c:v>
                </c:pt>
                <c:pt idx="132784">
                  <c:v>44.069459037165601</c:v>
                </c:pt>
                <c:pt idx="132785">
                  <c:v>44.069574296921502</c:v>
                </c:pt>
                <c:pt idx="132786">
                  <c:v>44.069689556308397</c:v>
                </c:pt>
                <c:pt idx="132787">
                  <c:v>44.0698048153263</c:v>
                </c:pt>
                <c:pt idx="132788">
                  <c:v>44.069920073975403</c:v>
                </c:pt>
                <c:pt idx="132789">
                  <c:v>44.0700353322555</c:v>
                </c:pt>
                <c:pt idx="132790">
                  <c:v>44.070150590166598</c:v>
                </c:pt>
                <c:pt idx="132791">
                  <c:v>44.070265847708797</c:v>
                </c:pt>
                <c:pt idx="132792">
                  <c:v>44.070381104882202</c:v>
                </c:pt>
                <c:pt idx="132793">
                  <c:v>44.070496361686502</c:v>
                </c:pt>
                <c:pt idx="132794">
                  <c:v>44.070611618122001</c:v>
                </c:pt>
                <c:pt idx="132795">
                  <c:v>44.070726874188502</c:v>
                </c:pt>
                <c:pt idx="132796">
                  <c:v>44.070842129886103</c:v>
                </c:pt>
                <c:pt idx="132797">
                  <c:v>44.070957385214797</c:v>
                </c:pt>
                <c:pt idx="132798">
                  <c:v>44.071072640174499</c:v>
                </c:pt>
                <c:pt idx="132799">
                  <c:v>44.071187894765401</c:v>
                </c:pt>
                <c:pt idx="132800">
                  <c:v>44.071303148987298</c:v>
                </c:pt>
                <c:pt idx="132801">
                  <c:v>44.071418402840301</c:v>
                </c:pt>
                <c:pt idx="132802">
                  <c:v>44.071533656324398</c:v>
                </c:pt>
                <c:pt idx="132803">
                  <c:v>44.071648909439503</c:v>
                </c:pt>
                <c:pt idx="132804">
                  <c:v>44.071764162185801</c:v>
                </c:pt>
                <c:pt idx="132805">
                  <c:v>44.071879414563099</c:v>
                </c:pt>
                <c:pt idx="132806">
                  <c:v>44.071994666571499</c:v>
                </c:pt>
                <c:pt idx="132807">
                  <c:v>44.072109918210998</c:v>
                </c:pt>
                <c:pt idx="132808">
                  <c:v>44.072225169481598</c:v>
                </c:pt>
                <c:pt idx="132809">
                  <c:v>44.072340420383298</c:v>
                </c:pt>
                <c:pt idx="132810">
                  <c:v>44.072455670916099</c:v>
                </c:pt>
                <c:pt idx="132811">
                  <c:v>44.072570921080001</c:v>
                </c:pt>
                <c:pt idx="132812">
                  <c:v>44.072686170874903</c:v>
                </c:pt>
                <c:pt idx="132813">
                  <c:v>44.072801420300998</c:v>
                </c:pt>
                <c:pt idx="132814">
                  <c:v>44.0729166693582</c:v>
                </c:pt>
                <c:pt idx="132815">
                  <c:v>44.073031918046397</c:v>
                </c:pt>
                <c:pt idx="132816">
                  <c:v>44.0731471663658</c:v>
                </c:pt>
                <c:pt idx="132817">
                  <c:v>44.073262414316297</c:v>
                </c:pt>
                <c:pt idx="132818">
                  <c:v>44.073377661897801</c:v>
                </c:pt>
                <c:pt idx="132819">
                  <c:v>44.073492909110499</c:v>
                </c:pt>
                <c:pt idx="132820">
                  <c:v>44.073608155954297</c:v>
                </c:pt>
                <c:pt idx="132821">
                  <c:v>44.073723402429103</c:v>
                </c:pt>
                <c:pt idx="132822">
                  <c:v>44.073838648535101</c:v>
                </c:pt>
                <c:pt idx="132823">
                  <c:v>44.073953894272201</c:v>
                </c:pt>
                <c:pt idx="132824">
                  <c:v>44.0740691396404</c:v>
                </c:pt>
                <c:pt idx="132825">
                  <c:v>44.0741843846397</c:v>
                </c:pt>
                <c:pt idx="132826">
                  <c:v>44.074299629270101</c:v>
                </c:pt>
                <c:pt idx="132827">
                  <c:v>44.074414873531602</c:v>
                </c:pt>
                <c:pt idx="132828">
                  <c:v>44.074530117424302</c:v>
                </c:pt>
                <c:pt idx="132829">
                  <c:v>44.074645360947997</c:v>
                </c:pt>
                <c:pt idx="132830">
                  <c:v>44.074760604102899</c:v>
                </c:pt>
                <c:pt idx="132831">
                  <c:v>44.074875846888901</c:v>
                </c:pt>
                <c:pt idx="132832">
                  <c:v>44.074991089306003</c:v>
                </c:pt>
                <c:pt idx="132833">
                  <c:v>44.075106331354199</c:v>
                </c:pt>
                <c:pt idx="132834">
                  <c:v>44.075221573033602</c:v>
                </c:pt>
                <c:pt idx="132835">
                  <c:v>44.075336814343999</c:v>
                </c:pt>
                <c:pt idx="132836">
                  <c:v>44.075452055285602</c:v>
                </c:pt>
                <c:pt idx="132837">
                  <c:v>44.075567295858399</c:v>
                </c:pt>
                <c:pt idx="132838">
                  <c:v>44.075682536062203</c:v>
                </c:pt>
                <c:pt idx="132839">
                  <c:v>44.0757977758972</c:v>
                </c:pt>
                <c:pt idx="132840">
                  <c:v>44.075913015363298</c:v>
                </c:pt>
                <c:pt idx="132841">
                  <c:v>44.076028254460503</c:v>
                </c:pt>
                <c:pt idx="132842">
                  <c:v>44.076143493188802</c:v>
                </c:pt>
                <c:pt idx="132843">
                  <c:v>44.0762587315483</c:v>
                </c:pt>
                <c:pt idx="132844">
                  <c:v>44.076373969538899</c:v>
                </c:pt>
                <c:pt idx="132845">
                  <c:v>44.076489207160698</c:v>
                </c:pt>
                <c:pt idx="132846">
                  <c:v>44.076604444413597</c:v>
                </c:pt>
                <c:pt idx="132847">
                  <c:v>44.076719681297597</c:v>
                </c:pt>
                <c:pt idx="132848">
                  <c:v>44.076834917812803</c:v>
                </c:pt>
                <c:pt idx="132849">
                  <c:v>44.076950153959103</c:v>
                </c:pt>
                <c:pt idx="132850">
                  <c:v>44.077065389736497</c:v>
                </c:pt>
                <c:pt idx="132851">
                  <c:v>44.077180625145097</c:v>
                </c:pt>
                <c:pt idx="132852">
                  <c:v>44.077295860184798</c:v>
                </c:pt>
                <c:pt idx="132853">
                  <c:v>44.077411094855599</c:v>
                </c:pt>
                <c:pt idx="132854">
                  <c:v>44.0775263291576</c:v>
                </c:pt>
                <c:pt idx="132855">
                  <c:v>44.077641563090801</c:v>
                </c:pt>
                <c:pt idx="132856">
                  <c:v>44.077756796655102</c:v>
                </c:pt>
                <c:pt idx="132857">
                  <c:v>44.077872029850496</c:v>
                </c:pt>
                <c:pt idx="132858">
                  <c:v>44.077987262677098</c:v>
                </c:pt>
                <c:pt idx="132859">
                  <c:v>44.0781024951349</c:v>
                </c:pt>
                <c:pt idx="132860">
                  <c:v>44.078217727223802</c:v>
                </c:pt>
                <c:pt idx="132861">
                  <c:v>44.078332958943797</c:v>
                </c:pt>
                <c:pt idx="132862">
                  <c:v>44.078448190294999</c:v>
                </c:pt>
                <c:pt idx="132863">
                  <c:v>44.078563421277401</c:v>
                </c:pt>
                <c:pt idx="132864">
                  <c:v>44.078678651890897</c:v>
                </c:pt>
                <c:pt idx="132865">
                  <c:v>44.0787938821355</c:v>
                </c:pt>
                <c:pt idx="132866">
                  <c:v>44.078909112011402</c:v>
                </c:pt>
                <c:pt idx="132867">
                  <c:v>44.079024341518398</c:v>
                </c:pt>
                <c:pt idx="132868">
                  <c:v>44.079139570656501</c:v>
                </c:pt>
                <c:pt idx="132869">
                  <c:v>44.079254799425797</c:v>
                </c:pt>
                <c:pt idx="132870">
                  <c:v>44.0793700278263</c:v>
                </c:pt>
                <c:pt idx="132871">
                  <c:v>44.079485255857897</c:v>
                </c:pt>
                <c:pt idx="132872">
                  <c:v>44.0796004835207</c:v>
                </c:pt>
                <c:pt idx="132873">
                  <c:v>44.079715710814703</c:v>
                </c:pt>
                <c:pt idx="132874">
                  <c:v>44.0798309377398</c:v>
                </c:pt>
                <c:pt idx="132875">
                  <c:v>44.079946164296103</c:v>
                </c:pt>
                <c:pt idx="132876">
                  <c:v>44.0800613904836</c:v>
                </c:pt>
                <c:pt idx="132877">
                  <c:v>44.080176616302197</c:v>
                </c:pt>
                <c:pt idx="132878">
                  <c:v>44.0802918417521</c:v>
                </c:pt>
                <c:pt idx="132879">
                  <c:v>44.080407066832997</c:v>
                </c:pt>
                <c:pt idx="132880">
                  <c:v>44.080522291545201</c:v>
                </c:pt>
                <c:pt idx="132881">
                  <c:v>44.080637515888597</c:v>
                </c:pt>
                <c:pt idx="132882">
                  <c:v>44.080752739863101</c:v>
                </c:pt>
                <c:pt idx="132883">
                  <c:v>44.080867963468798</c:v>
                </c:pt>
                <c:pt idx="132884">
                  <c:v>44.080983186705602</c:v>
                </c:pt>
                <c:pt idx="132885">
                  <c:v>44.081098409573698</c:v>
                </c:pt>
                <c:pt idx="132886">
                  <c:v>44.081213632072902</c:v>
                </c:pt>
                <c:pt idx="132887">
                  <c:v>44.081328854203399</c:v>
                </c:pt>
                <c:pt idx="132888">
                  <c:v>44.081444075965003</c:v>
                </c:pt>
                <c:pt idx="132889">
                  <c:v>44.081559297357799</c:v>
                </c:pt>
                <c:pt idx="132890">
                  <c:v>44.081674518381703</c:v>
                </c:pt>
                <c:pt idx="132891">
                  <c:v>44.0817897390369</c:v>
                </c:pt>
                <c:pt idx="132892">
                  <c:v>44.081904959323197</c:v>
                </c:pt>
                <c:pt idx="132893">
                  <c:v>44.0820201792408</c:v>
                </c:pt>
                <c:pt idx="132894">
                  <c:v>44.082135398789497</c:v>
                </c:pt>
                <c:pt idx="132895">
                  <c:v>44.0822506179695</c:v>
                </c:pt>
                <c:pt idx="132896">
                  <c:v>44.082365836780603</c:v>
                </c:pt>
                <c:pt idx="132897">
                  <c:v>44.0824810552229</c:v>
                </c:pt>
                <c:pt idx="132898">
                  <c:v>44.082596273296403</c:v>
                </c:pt>
                <c:pt idx="132899">
                  <c:v>44.082711491001099</c:v>
                </c:pt>
                <c:pt idx="132900">
                  <c:v>44.082826708337002</c:v>
                </c:pt>
                <c:pt idx="132901">
                  <c:v>44.082941925304098</c:v>
                </c:pt>
                <c:pt idx="132902">
                  <c:v>44.083057141902401</c:v>
                </c:pt>
                <c:pt idx="132903">
                  <c:v>44.083172358132003</c:v>
                </c:pt>
                <c:pt idx="132904">
                  <c:v>44.083287573992699</c:v>
                </c:pt>
                <c:pt idx="132905">
                  <c:v>44.083402789484602</c:v>
                </c:pt>
                <c:pt idx="132906">
                  <c:v>44.083518004607697</c:v>
                </c:pt>
                <c:pt idx="132907">
                  <c:v>44.083633219362099</c:v>
                </c:pt>
                <c:pt idx="132908">
                  <c:v>44.083748433747601</c:v>
                </c:pt>
                <c:pt idx="132909">
                  <c:v>44.083863647764304</c:v>
                </c:pt>
                <c:pt idx="132910">
                  <c:v>44.083978861412298</c:v>
                </c:pt>
                <c:pt idx="132911">
                  <c:v>44.0840940746915</c:v>
                </c:pt>
                <c:pt idx="132912">
                  <c:v>44.084209287601801</c:v>
                </c:pt>
                <c:pt idx="132913">
                  <c:v>44.084324500143403</c:v>
                </c:pt>
                <c:pt idx="132914">
                  <c:v>44.084439712316303</c:v>
                </c:pt>
                <c:pt idx="132915">
                  <c:v>44.084554924120297</c:v>
                </c:pt>
                <c:pt idx="132916">
                  <c:v>44.084670135555498</c:v>
                </c:pt>
                <c:pt idx="132917">
                  <c:v>44.084785346621999</c:v>
                </c:pt>
                <c:pt idx="132918">
                  <c:v>44.084900557319699</c:v>
                </c:pt>
                <c:pt idx="132919">
                  <c:v>44.085015767648599</c:v>
                </c:pt>
                <c:pt idx="132920">
                  <c:v>44.085130977608699</c:v>
                </c:pt>
                <c:pt idx="132921">
                  <c:v>44.085246187199999</c:v>
                </c:pt>
                <c:pt idx="132922">
                  <c:v>44.085361396422599</c:v>
                </c:pt>
                <c:pt idx="132923">
                  <c:v>44.085476605276398</c:v>
                </c:pt>
                <c:pt idx="132924">
                  <c:v>44.085591813761397</c:v>
                </c:pt>
                <c:pt idx="132925">
                  <c:v>44.085707021877703</c:v>
                </c:pt>
                <c:pt idx="132926">
                  <c:v>44.085822229625201</c:v>
                </c:pt>
                <c:pt idx="132927">
                  <c:v>44.085937437003899</c:v>
                </c:pt>
                <c:pt idx="132928">
                  <c:v>44.086052644013797</c:v>
                </c:pt>
                <c:pt idx="132929">
                  <c:v>44.086167850655002</c:v>
                </c:pt>
                <c:pt idx="132930">
                  <c:v>44.0862830569274</c:v>
                </c:pt>
                <c:pt idx="132931">
                  <c:v>44.086398262831104</c:v>
                </c:pt>
                <c:pt idx="132932">
                  <c:v>44.086513468365901</c:v>
                </c:pt>
                <c:pt idx="132933">
                  <c:v>44.086628673531997</c:v>
                </c:pt>
                <c:pt idx="132934">
                  <c:v>44.086743878329401</c:v>
                </c:pt>
                <c:pt idx="132935">
                  <c:v>44.086859082757996</c:v>
                </c:pt>
                <c:pt idx="132936">
                  <c:v>44.086974286817799</c:v>
                </c:pt>
                <c:pt idx="132937">
                  <c:v>44.087089490508902</c:v>
                </c:pt>
                <c:pt idx="132938">
                  <c:v>44.087204693831197</c:v>
                </c:pt>
                <c:pt idx="132939">
                  <c:v>44.087319896784798</c:v>
                </c:pt>
                <c:pt idx="132940">
                  <c:v>44.0874350993696</c:v>
                </c:pt>
                <c:pt idx="132941">
                  <c:v>44.087550301585701</c:v>
                </c:pt>
                <c:pt idx="132942">
                  <c:v>44.087665503433001</c:v>
                </c:pt>
                <c:pt idx="132943">
                  <c:v>44.087780704911502</c:v>
                </c:pt>
                <c:pt idx="132944">
                  <c:v>44.087895906021302</c:v>
                </c:pt>
                <c:pt idx="132945">
                  <c:v>44.088011106762401</c:v>
                </c:pt>
                <c:pt idx="132946">
                  <c:v>44.088126307134701</c:v>
                </c:pt>
                <c:pt idx="132947">
                  <c:v>44.088241507138299</c:v>
                </c:pt>
                <c:pt idx="132948">
                  <c:v>44.088356706773098</c:v>
                </c:pt>
                <c:pt idx="132949">
                  <c:v>44.088471906039203</c:v>
                </c:pt>
                <c:pt idx="132950">
                  <c:v>44.088587104936501</c:v>
                </c:pt>
                <c:pt idx="132951">
                  <c:v>44.088702303465098</c:v>
                </c:pt>
                <c:pt idx="132952">
                  <c:v>44.088817501624902</c:v>
                </c:pt>
                <c:pt idx="132953">
                  <c:v>44.088932699416098</c:v>
                </c:pt>
                <c:pt idx="132954">
                  <c:v>44.089047896838402</c:v>
                </c:pt>
                <c:pt idx="132955">
                  <c:v>44.089163093892097</c:v>
                </c:pt>
                <c:pt idx="132956">
                  <c:v>44.089278290576999</c:v>
                </c:pt>
                <c:pt idx="132957">
                  <c:v>44.089393486893101</c:v>
                </c:pt>
                <c:pt idx="132958">
                  <c:v>44.089508682840602</c:v>
                </c:pt>
                <c:pt idx="132959">
                  <c:v>44.089623878419303</c:v>
                </c:pt>
                <c:pt idx="132960">
                  <c:v>44.089739073629303</c:v>
                </c:pt>
                <c:pt idx="132961">
                  <c:v>44.089854268470503</c:v>
                </c:pt>
                <c:pt idx="132962">
                  <c:v>44.089969462943003</c:v>
                </c:pt>
                <c:pt idx="132963">
                  <c:v>44.090084657046802</c:v>
                </c:pt>
                <c:pt idx="132964">
                  <c:v>44.0901998507819</c:v>
                </c:pt>
                <c:pt idx="132965">
                  <c:v>44.090315044148198</c:v>
                </c:pt>
                <c:pt idx="132966">
                  <c:v>44.090430237145803</c:v>
                </c:pt>
                <c:pt idx="132967">
                  <c:v>44.0905454297747</c:v>
                </c:pt>
                <c:pt idx="132968">
                  <c:v>44.090660622034903</c:v>
                </c:pt>
                <c:pt idx="132969">
                  <c:v>44.0907758139263</c:v>
                </c:pt>
                <c:pt idx="132970">
                  <c:v>44.090891005449002</c:v>
                </c:pt>
                <c:pt idx="132971">
                  <c:v>44.091006196603097</c:v>
                </c:pt>
                <c:pt idx="132972">
                  <c:v>44.091121387388398</c:v>
                </c:pt>
                <c:pt idx="132973">
                  <c:v>44.091236577804899</c:v>
                </c:pt>
                <c:pt idx="132974">
                  <c:v>44.0913517678528</c:v>
                </c:pt>
                <c:pt idx="132975">
                  <c:v>44.091466957531999</c:v>
                </c:pt>
                <c:pt idx="132976">
                  <c:v>44.091582146842399</c:v>
                </c:pt>
                <c:pt idx="132977">
                  <c:v>44.091697335784097</c:v>
                </c:pt>
                <c:pt idx="132978">
                  <c:v>44.091812524357103</c:v>
                </c:pt>
                <c:pt idx="132979">
                  <c:v>44.0919277125615</c:v>
                </c:pt>
                <c:pt idx="132980">
                  <c:v>44.092042900397097</c:v>
                </c:pt>
                <c:pt idx="132981">
                  <c:v>44.092158087864</c:v>
                </c:pt>
                <c:pt idx="132982">
                  <c:v>44.092273274962103</c:v>
                </c:pt>
                <c:pt idx="132983">
                  <c:v>44.092388461691598</c:v>
                </c:pt>
                <c:pt idx="132984">
                  <c:v>44.0925036480524</c:v>
                </c:pt>
                <c:pt idx="132985">
                  <c:v>44.092618834044501</c:v>
                </c:pt>
                <c:pt idx="132986">
                  <c:v>44.092734019667901</c:v>
                </c:pt>
                <c:pt idx="132987">
                  <c:v>44.092849204922601</c:v>
                </c:pt>
                <c:pt idx="132988">
                  <c:v>44.0929643898086</c:v>
                </c:pt>
                <c:pt idx="132989">
                  <c:v>44.093079574325898</c:v>
                </c:pt>
                <c:pt idx="132990">
                  <c:v>44.093194758474503</c:v>
                </c:pt>
                <c:pt idx="132991">
                  <c:v>44.0933099422544</c:v>
                </c:pt>
                <c:pt idx="132992">
                  <c:v>44.093425125665597</c:v>
                </c:pt>
                <c:pt idx="132993">
                  <c:v>44.0935403087081</c:v>
                </c:pt>
                <c:pt idx="132994">
                  <c:v>44.093655491381902</c:v>
                </c:pt>
                <c:pt idx="132995">
                  <c:v>44.093770673687096</c:v>
                </c:pt>
                <c:pt idx="132996">
                  <c:v>44.093885855623498</c:v>
                </c:pt>
                <c:pt idx="132997">
                  <c:v>44.094001037191298</c:v>
                </c:pt>
                <c:pt idx="132998">
                  <c:v>44.094116218390397</c:v>
                </c:pt>
                <c:pt idx="132999">
                  <c:v>44.094231399220703</c:v>
                </c:pt>
                <c:pt idx="133000">
                  <c:v>44.094346579682501</c:v>
                </c:pt>
                <c:pt idx="133001">
                  <c:v>44.094461759775498</c:v>
                </c:pt>
                <c:pt idx="133002">
                  <c:v>44.094576939499802</c:v>
                </c:pt>
                <c:pt idx="133003">
                  <c:v>44.094692118855498</c:v>
                </c:pt>
                <c:pt idx="133004">
                  <c:v>44.0948072978425</c:v>
                </c:pt>
                <c:pt idx="133005">
                  <c:v>44.094922476460802</c:v>
                </c:pt>
                <c:pt idx="133006">
                  <c:v>44.095037654710403</c:v>
                </c:pt>
                <c:pt idx="133007">
                  <c:v>44.095152832591403</c:v>
                </c:pt>
                <c:pt idx="133008">
                  <c:v>44.095268010103702</c:v>
                </c:pt>
                <c:pt idx="133009">
                  <c:v>44.0953831872473</c:v>
                </c:pt>
                <c:pt idx="133010">
                  <c:v>44.095498364022198</c:v>
                </c:pt>
                <c:pt idx="133011">
                  <c:v>44.095613540428502</c:v>
                </c:pt>
                <c:pt idx="133012">
                  <c:v>44.095728716466098</c:v>
                </c:pt>
                <c:pt idx="133013">
                  <c:v>44.095843892135001</c:v>
                </c:pt>
                <c:pt idx="133014">
                  <c:v>44.095959067435302</c:v>
                </c:pt>
                <c:pt idx="133015">
                  <c:v>44.096074242366903</c:v>
                </c:pt>
                <c:pt idx="133016">
                  <c:v>44.096189416929803</c:v>
                </c:pt>
                <c:pt idx="133017">
                  <c:v>44.096304591124103</c:v>
                </c:pt>
                <c:pt idx="133018">
                  <c:v>44.096419764949701</c:v>
                </c:pt>
                <c:pt idx="133019">
                  <c:v>44.096534938406599</c:v>
                </c:pt>
                <c:pt idx="133020">
                  <c:v>44.096650111494903</c:v>
                </c:pt>
                <c:pt idx="133021">
                  <c:v>44.096765284214499</c:v>
                </c:pt>
                <c:pt idx="133022">
                  <c:v>44.096880456565501</c:v>
                </c:pt>
                <c:pt idx="133023">
                  <c:v>44.096995628547802</c:v>
                </c:pt>
                <c:pt idx="133024">
                  <c:v>44.097110800161502</c:v>
                </c:pt>
                <c:pt idx="133025">
                  <c:v>44.097225971406502</c:v>
                </c:pt>
                <c:pt idx="133026">
                  <c:v>44.097341142282801</c:v>
                </c:pt>
                <c:pt idx="133027">
                  <c:v>44.097456312790499</c:v>
                </c:pt>
                <c:pt idx="133028">
                  <c:v>44.097571482929602</c:v>
                </c:pt>
                <c:pt idx="133029">
                  <c:v>44.097686652699998</c:v>
                </c:pt>
                <c:pt idx="133030">
                  <c:v>44.097801822101701</c:v>
                </c:pt>
                <c:pt idx="133031">
                  <c:v>44.097916991134802</c:v>
                </c:pt>
                <c:pt idx="133032">
                  <c:v>44.098032159799303</c:v>
                </c:pt>
                <c:pt idx="133033">
                  <c:v>44.098147328095102</c:v>
                </c:pt>
                <c:pt idx="133034">
                  <c:v>44.098262496022201</c:v>
                </c:pt>
                <c:pt idx="133035">
                  <c:v>44.098377663580798</c:v>
                </c:pt>
                <c:pt idx="133036">
                  <c:v>44.098492830770702</c:v>
                </c:pt>
                <c:pt idx="133037">
                  <c:v>44.098607997591898</c:v>
                </c:pt>
                <c:pt idx="133038">
                  <c:v>44.0987231640445</c:v>
                </c:pt>
                <c:pt idx="133039">
                  <c:v>44.098838330128501</c:v>
                </c:pt>
                <c:pt idx="133040">
                  <c:v>44.098953495843801</c:v>
                </c:pt>
                <c:pt idx="133041">
                  <c:v>44.099068661190501</c:v>
                </c:pt>
                <c:pt idx="133042">
                  <c:v>44.099183826168598</c:v>
                </c:pt>
                <c:pt idx="133043">
                  <c:v>44.099298990778003</c:v>
                </c:pt>
                <c:pt idx="133044">
                  <c:v>44.099414155018799</c:v>
                </c:pt>
                <c:pt idx="133045">
                  <c:v>44.099529318891001</c:v>
                </c:pt>
                <c:pt idx="133046">
                  <c:v>44.099644482394503</c:v>
                </c:pt>
                <c:pt idx="133047">
                  <c:v>44.099759645529403</c:v>
                </c:pt>
                <c:pt idx="133048">
                  <c:v>44.099874808295702</c:v>
                </c:pt>
                <c:pt idx="133049">
                  <c:v>44.0999899706934</c:v>
                </c:pt>
                <c:pt idx="133050">
                  <c:v>44.100105132722398</c:v>
                </c:pt>
                <c:pt idx="133051">
                  <c:v>44.100220294382801</c:v>
                </c:pt>
                <c:pt idx="133052">
                  <c:v>44.100335455674603</c:v>
                </c:pt>
                <c:pt idx="133053">
                  <c:v>44.100450616597797</c:v>
                </c:pt>
                <c:pt idx="133054">
                  <c:v>44.100565777152298</c:v>
                </c:pt>
                <c:pt idx="133055">
                  <c:v>44.100680937338197</c:v>
                </c:pt>
                <c:pt idx="133056">
                  <c:v>44.100796097155602</c:v>
                </c:pt>
                <c:pt idx="133057">
                  <c:v>44.100911256604299</c:v>
                </c:pt>
                <c:pt idx="133058">
                  <c:v>44.101026415684302</c:v>
                </c:pt>
                <c:pt idx="133059">
                  <c:v>44.101141574395797</c:v>
                </c:pt>
                <c:pt idx="133060">
                  <c:v>44.101256732738698</c:v>
                </c:pt>
                <c:pt idx="133061">
                  <c:v>44.101371890712898</c:v>
                </c:pt>
                <c:pt idx="133062">
                  <c:v>44.101487048318504</c:v>
                </c:pt>
                <c:pt idx="133063">
                  <c:v>44.101602205555601</c:v>
                </c:pt>
                <c:pt idx="133064">
                  <c:v>44.101717362423997</c:v>
                </c:pt>
                <c:pt idx="133065">
                  <c:v>44.1018325189238</c:v>
                </c:pt>
                <c:pt idx="133066">
                  <c:v>44.101947675055001</c:v>
                </c:pt>
                <c:pt idx="133067">
                  <c:v>44.102062830817601</c:v>
                </c:pt>
                <c:pt idx="133068">
                  <c:v>44.102177986211601</c:v>
                </c:pt>
                <c:pt idx="133069">
                  <c:v>44.102293141236999</c:v>
                </c:pt>
                <c:pt idx="133070">
                  <c:v>44.102408295893703</c:v>
                </c:pt>
                <c:pt idx="133071">
                  <c:v>44.102523450181899</c:v>
                </c:pt>
                <c:pt idx="133072">
                  <c:v>44.1026386041015</c:v>
                </c:pt>
                <c:pt idx="133073">
                  <c:v>44.102753757652501</c:v>
                </c:pt>
                <c:pt idx="133074">
                  <c:v>44.1028689108349</c:v>
                </c:pt>
                <c:pt idx="133075">
                  <c:v>44.102984063648698</c:v>
                </c:pt>
                <c:pt idx="133076">
                  <c:v>44.103099216093902</c:v>
                </c:pt>
                <c:pt idx="133077">
                  <c:v>44.103214368170597</c:v>
                </c:pt>
                <c:pt idx="133078">
                  <c:v>44.103329519878599</c:v>
                </c:pt>
                <c:pt idx="133079">
                  <c:v>44.103444671218</c:v>
                </c:pt>
                <c:pt idx="133080">
                  <c:v>44.103559822188899</c:v>
                </c:pt>
                <c:pt idx="133081">
                  <c:v>44.103674972791097</c:v>
                </c:pt>
                <c:pt idx="133082">
                  <c:v>44.103790123024801</c:v>
                </c:pt>
                <c:pt idx="133083">
                  <c:v>44.103905272889897</c:v>
                </c:pt>
                <c:pt idx="133084">
                  <c:v>44.104020422386398</c:v>
                </c:pt>
                <c:pt idx="133085">
                  <c:v>44.104135571514298</c:v>
                </c:pt>
                <c:pt idx="133086">
                  <c:v>44.104250720273598</c:v>
                </c:pt>
                <c:pt idx="133087">
                  <c:v>44.104365868664402</c:v>
                </c:pt>
                <c:pt idx="133088">
                  <c:v>44.104481016686599</c:v>
                </c:pt>
                <c:pt idx="133089">
                  <c:v>44.104596164340201</c:v>
                </c:pt>
                <c:pt idx="133090">
                  <c:v>44.104711311625202</c:v>
                </c:pt>
                <c:pt idx="133091">
                  <c:v>44.104826458541602</c:v>
                </c:pt>
                <c:pt idx="133092">
                  <c:v>44.1049416050895</c:v>
                </c:pt>
                <c:pt idx="133093">
                  <c:v>44.105056751268798</c:v>
                </c:pt>
                <c:pt idx="133094">
                  <c:v>44.105171897079501</c:v>
                </c:pt>
                <c:pt idx="133095">
                  <c:v>44.105287042521603</c:v>
                </c:pt>
                <c:pt idx="133096">
                  <c:v>44.105402187595203</c:v>
                </c:pt>
                <c:pt idx="133097">
                  <c:v>44.105517332300202</c:v>
                </c:pt>
                <c:pt idx="133098">
                  <c:v>44.1056324766367</c:v>
                </c:pt>
                <c:pt idx="133099">
                  <c:v>44.105747620604603</c:v>
                </c:pt>
                <c:pt idx="133100">
                  <c:v>44.105862764203899</c:v>
                </c:pt>
                <c:pt idx="133101">
                  <c:v>44.1059779074346</c:v>
                </c:pt>
                <c:pt idx="133102">
                  <c:v>44.106093050296799</c:v>
                </c:pt>
                <c:pt idx="133103">
                  <c:v>44.106208192790398</c:v>
                </c:pt>
                <c:pt idx="133104">
                  <c:v>44.106323334915501</c:v>
                </c:pt>
                <c:pt idx="133105">
                  <c:v>44.106438476671997</c:v>
                </c:pt>
                <c:pt idx="133106">
                  <c:v>44.106553618059898</c:v>
                </c:pt>
                <c:pt idx="133107">
                  <c:v>44.106668759079298</c:v>
                </c:pt>
                <c:pt idx="133108">
                  <c:v>44.106783899730097</c:v>
                </c:pt>
                <c:pt idx="133109">
                  <c:v>44.106899040012401</c:v>
                </c:pt>
                <c:pt idx="133110">
                  <c:v>44.107014179926097</c:v>
                </c:pt>
                <c:pt idx="133111">
                  <c:v>44.107129319471298</c:v>
                </c:pt>
                <c:pt idx="133112">
                  <c:v>44.107244458647898</c:v>
                </c:pt>
                <c:pt idx="133113">
                  <c:v>44.107359597456004</c:v>
                </c:pt>
                <c:pt idx="133114">
                  <c:v>44.107474735895501</c:v>
                </c:pt>
                <c:pt idx="133115">
                  <c:v>44.107589873966397</c:v>
                </c:pt>
                <c:pt idx="133116">
                  <c:v>44.107705011668898</c:v>
                </c:pt>
                <c:pt idx="133117">
                  <c:v>44.107820149002698</c:v>
                </c:pt>
                <c:pt idx="133118">
                  <c:v>44.107935285968097</c:v>
                </c:pt>
                <c:pt idx="133119">
                  <c:v>44.108050422564901</c:v>
                </c:pt>
                <c:pt idx="133120">
                  <c:v>44.108165558793097</c:v>
                </c:pt>
                <c:pt idx="133121">
                  <c:v>44.108280694652798</c:v>
                </c:pt>
                <c:pt idx="133122">
                  <c:v>44.108395830143998</c:v>
                </c:pt>
                <c:pt idx="133123">
                  <c:v>44.108510965266603</c:v>
                </c:pt>
                <c:pt idx="133124">
                  <c:v>44.1086261000207</c:v>
                </c:pt>
                <c:pt idx="133125">
                  <c:v>44.108741234406203</c:v>
                </c:pt>
                <c:pt idx="133126">
                  <c:v>44.108856368423297</c:v>
                </c:pt>
                <c:pt idx="133127">
                  <c:v>44.108971502071697</c:v>
                </c:pt>
                <c:pt idx="133128">
                  <c:v>44.109086635351701</c:v>
                </c:pt>
                <c:pt idx="133129">
                  <c:v>44.109201768263098</c:v>
                </c:pt>
                <c:pt idx="133130">
                  <c:v>44.109316900806</c:v>
                </c:pt>
                <c:pt idx="133131">
                  <c:v>44.109432032980401</c:v>
                </c:pt>
                <c:pt idx="133132">
                  <c:v>44.1095471647862</c:v>
                </c:pt>
                <c:pt idx="133133">
                  <c:v>44.109662296223497</c:v>
                </c:pt>
                <c:pt idx="133134">
                  <c:v>44.1097774272923</c:v>
                </c:pt>
                <c:pt idx="133135">
                  <c:v>44.109892557992502</c:v>
                </c:pt>
                <c:pt idx="133136">
                  <c:v>44.110007688324302</c:v>
                </c:pt>
                <c:pt idx="133137">
                  <c:v>44.1101228182875</c:v>
                </c:pt>
                <c:pt idx="133138">
                  <c:v>44.110237947882197</c:v>
                </c:pt>
                <c:pt idx="133139">
                  <c:v>44.1103530771084</c:v>
                </c:pt>
                <c:pt idx="133140">
                  <c:v>44.110468205966001</c:v>
                </c:pt>
                <c:pt idx="133141">
                  <c:v>44.1105833344551</c:v>
                </c:pt>
                <c:pt idx="133142">
                  <c:v>44.110698462575797</c:v>
                </c:pt>
                <c:pt idx="133143">
                  <c:v>44.110813590327901</c:v>
                </c:pt>
                <c:pt idx="133144">
                  <c:v>44.110928717711502</c:v>
                </c:pt>
                <c:pt idx="133145">
                  <c:v>44.111043844726503</c:v>
                </c:pt>
                <c:pt idx="133146">
                  <c:v>44.111158971373101</c:v>
                </c:pt>
                <c:pt idx="133147">
                  <c:v>44.111274097651197</c:v>
                </c:pt>
                <c:pt idx="133148">
                  <c:v>44.1113892235607</c:v>
                </c:pt>
                <c:pt idx="133149">
                  <c:v>44.1115043491018</c:v>
                </c:pt>
                <c:pt idx="133150">
                  <c:v>44.111619474274299</c:v>
                </c:pt>
                <c:pt idx="133151">
                  <c:v>44.111734599078297</c:v>
                </c:pt>
                <c:pt idx="133152">
                  <c:v>44.111849723513899</c:v>
                </c:pt>
                <c:pt idx="133153">
                  <c:v>44.1119648475809</c:v>
                </c:pt>
                <c:pt idx="133154">
                  <c:v>44.1120799712794</c:v>
                </c:pt>
                <c:pt idx="133155">
                  <c:v>44.112195094609397</c:v>
                </c:pt>
                <c:pt idx="133156">
                  <c:v>44.112310217570901</c:v>
                </c:pt>
                <c:pt idx="133157">
                  <c:v>44.112425340163902</c:v>
                </c:pt>
                <c:pt idx="133158">
                  <c:v>44.112540462388502</c:v>
                </c:pt>
                <c:pt idx="133159">
                  <c:v>44.1126555842445</c:v>
                </c:pt>
                <c:pt idx="133160">
                  <c:v>44.112770705731997</c:v>
                </c:pt>
                <c:pt idx="133161">
                  <c:v>44.112885826851098</c:v>
                </c:pt>
                <c:pt idx="133162">
                  <c:v>44.113000947601599</c:v>
                </c:pt>
                <c:pt idx="133163">
                  <c:v>44.113116067983697</c:v>
                </c:pt>
                <c:pt idx="133164">
                  <c:v>44.113231187997201</c:v>
                </c:pt>
                <c:pt idx="133165">
                  <c:v>44.113346307642303</c:v>
                </c:pt>
                <c:pt idx="133166">
                  <c:v>44.113461426918903</c:v>
                </c:pt>
                <c:pt idx="133167">
                  <c:v>44.113576545827001</c:v>
                </c:pt>
                <c:pt idx="133168">
                  <c:v>44.113691664366598</c:v>
                </c:pt>
                <c:pt idx="133169">
                  <c:v>44.1138067825378</c:v>
                </c:pt>
                <c:pt idx="133170">
                  <c:v>44.113921900340401</c:v>
                </c:pt>
                <c:pt idx="133171">
                  <c:v>44.114037017774599</c:v>
                </c:pt>
                <c:pt idx="133172">
                  <c:v>44.114152134840303</c:v>
                </c:pt>
                <c:pt idx="133173">
                  <c:v>44.114267251537498</c:v>
                </c:pt>
                <c:pt idx="133174">
                  <c:v>44.114382367866199</c:v>
                </c:pt>
                <c:pt idx="133175">
                  <c:v>44.114497483826497</c:v>
                </c:pt>
                <c:pt idx="133176">
                  <c:v>44.114612599418201</c:v>
                </c:pt>
                <c:pt idx="133177">
                  <c:v>44.114727714641504</c:v>
                </c:pt>
                <c:pt idx="133178">
                  <c:v>44.114842829496403</c:v>
                </c:pt>
                <c:pt idx="133179">
                  <c:v>44.114957943982702</c:v>
                </c:pt>
                <c:pt idx="133180">
                  <c:v>44.115073058100599</c:v>
                </c:pt>
                <c:pt idx="133181">
                  <c:v>44.115188171850001</c:v>
                </c:pt>
                <c:pt idx="133182">
                  <c:v>44.115303285231001</c:v>
                </c:pt>
                <c:pt idx="133183">
                  <c:v>44.115418398243499</c:v>
                </c:pt>
                <c:pt idx="133184">
                  <c:v>44.115533510887502</c:v>
                </c:pt>
                <c:pt idx="133185">
                  <c:v>44.115648623162997</c:v>
                </c:pt>
                <c:pt idx="133186">
                  <c:v>44.115763735070097</c:v>
                </c:pt>
                <c:pt idx="133187">
                  <c:v>44.115878846608702</c:v>
                </c:pt>
                <c:pt idx="133188">
                  <c:v>44.115993957778898</c:v>
                </c:pt>
                <c:pt idx="133189">
                  <c:v>44.116109068580599</c:v>
                </c:pt>
                <c:pt idx="133190">
                  <c:v>44.116224179013798</c:v>
                </c:pt>
                <c:pt idx="133191">
                  <c:v>44.116339289078603</c:v>
                </c:pt>
                <c:pt idx="133192">
                  <c:v>44.116454398774898</c:v>
                </c:pt>
                <c:pt idx="133193">
                  <c:v>44.116569508102799</c:v>
                </c:pt>
                <c:pt idx="133194">
                  <c:v>44.116684617062198</c:v>
                </c:pt>
                <c:pt idx="133195">
                  <c:v>44.116799725653102</c:v>
                </c:pt>
                <c:pt idx="133196">
                  <c:v>44.116914833875697</c:v>
                </c:pt>
                <c:pt idx="133197">
                  <c:v>44.117029941729697</c:v>
                </c:pt>
                <c:pt idx="133198">
                  <c:v>44.117145049215303</c:v>
                </c:pt>
                <c:pt idx="133199">
                  <c:v>44.117260156332499</c:v>
                </c:pt>
                <c:pt idx="133200">
                  <c:v>44.1173752630812</c:v>
                </c:pt>
                <c:pt idx="133201">
                  <c:v>44.1174903694614</c:v>
                </c:pt>
                <c:pt idx="133202">
                  <c:v>44.117605475473297</c:v>
                </c:pt>
                <c:pt idx="133203">
                  <c:v>44.1177205811166</c:v>
                </c:pt>
                <c:pt idx="133204">
                  <c:v>44.117835686391601</c:v>
                </c:pt>
                <c:pt idx="133205">
                  <c:v>44.117950791298</c:v>
                </c:pt>
                <c:pt idx="133206">
                  <c:v>44.118065895836097</c:v>
                </c:pt>
                <c:pt idx="133207">
                  <c:v>44.118181000005698</c:v>
                </c:pt>
                <c:pt idx="133208">
                  <c:v>44.118296103806898</c:v>
                </c:pt>
                <c:pt idx="133209">
                  <c:v>44.118411207239603</c:v>
                </c:pt>
                <c:pt idx="133210">
                  <c:v>44.118526310303899</c:v>
                </c:pt>
                <c:pt idx="133211">
                  <c:v>44.1186414129998</c:v>
                </c:pt>
                <c:pt idx="133212">
                  <c:v>44.118756515327199</c:v>
                </c:pt>
                <c:pt idx="133213">
                  <c:v>44.118871617286203</c:v>
                </c:pt>
                <c:pt idx="133214">
                  <c:v>44.118986718876798</c:v>
                </c:pt>
                <c:pt idx="133215">
                  <c:v>44.119101820098898</c:v>
                </c:pt>
                <c:pt idx="133216">
                  <c:v>44.119216920952603</c:v>
                </c:pt>
                <c:pt idx="133217">
                  <c:v>44.119332021437899</c:v>
                </c:pt>
                <c:pt idx="133218">
                  <c:v>44.1194471215547</c:v>
                </c:pt>
                <c:pt idx="133219">
                  <c:v>44.119562221303198</c:v>
                </c:pt>
                <c:pt idx="133220">
                  <c:v>44.119677320683202</c:v>
                </c:pt>
                <c:pt idx="133221">
                  <c:v>44.119792419694697</c:v>
                </c:pt>
                <c:pt idx="133222">
                  <c:v>44.119907518337897</c:v>
                </c:pt>
                <c:pt idx="133223">
                  <c:v>44.120022616612601</c:v>
                </c:pt>
                <c:pt idx="133224">
                  <c:v>44.120137714518997</c:v>
                </c:pt>
                <c:pt idx="133225">
                  <c:v>44.120252812056897</c:v>
                </c:pt>
                <c:pt idx="133226">
                  <c:v>44.120367909226303</c:v>
                </c:pt>
                <c:pt idx="133227">
                  <c:v>44.120483006027399</c:v>
                </c:pt>
                <c:pt idx="133228">
                  <c:v>44.1205981024601</c:v>
                </c:pt>
                <c:pt idx="133229">
                  <c:v>44.1207131985243</c:v>
                </c:pt>
                <c:pt idx="133230">
                  <c:v>44.120828294220097</c:v>
                </c:pt>
                <c:pt idx="133231">
                  <c:v>44.120943389547499</c:v>
                </c:pt>
                <c:pt idx="133232">
                  <c:v>44.121058484506598</c:v>
                </c:pt>
                <c:pt idx="133233">
                  <c:v>44.121173579097103</c:v>
                </c:pt>
                <c:pt idx="133234">
                  <c:v>44.121288673319299</c:v>
                </c:pt>
                <c:pt idx="133235">
                  <c:v>44.121403767173099</c:v>
                </c:pt>
                <c:pt idx="133236">
                  <c:v>44.121518860658497</c:v>
                </c:pt>
                <c:pt idx="133237">
                  <c:v>44.1216339537755</c:v>
                </c:pt>
                <c:pt idx="133238">
                  <c:v>44.121749046524002</c:v>
                </c:pt>
                <c:pt idx="133239">
                  <c:v>44.121864138904201</c:v>
                </c:pt>
                <c:pt idx="133240">
                  <c:v>44.121979230915997</c:v>
                </c:pt>
                <c:pt idx="133241">
                  <c:v>44.122094322559398</c:v>
                </c:pt>
                <c:pt idx="133242">
                  <c:v>44.122209413834298</c:v>
                </c:pt>
                <c:pt idx="133243">
                  <c:v>44.122324504740902</c:v>
                </c:pt>
                <c:pt idx="133244">
                  <c:v>44.122439595279097</c:v>
                </c:pt>
                <c:pt idx="133245">
                  <c:v>44.122554685448897</c:v>
                </c:pt>
                <c:pt idx="133246">
                  <c:v>44.122669775250301</c:v>
                </c:pt>
                <c:pt idx="133247">
                  <c:v>44.122784864683297</c:v>
                </c:pt>
                <c:pt idx="133248">
                  <c:v>44.122899953747897</c:v>
                </c:pt>
                <c:pt idx="133249">
                  <c:v>44.123015042444102</c:v>
                </c:pt>
                <c:pt idx="133250">
                  <c:v>44.123130130771898</c:v>
                </c:pt>
                <c:pt idx="133251">
                  <c:v>44.123245218731398</c:v>
                </c:pt>
                <c:pt idx="133252">
                  <c:v>44.123360306322397</c:v>
                </c:pt>
                <c:pt idx="133253">
                  <c:v>44.1234753935451</c:v>
                </c:pt>
                <c:pt idx="133254">
                  <c:v>44.1235904803994</c:v>
                </c:pt>
                <c:pt idx="133255">
                  <c:v>44.123705566885299</c:v>
                </c:pt>
                <c:pt idx="133256">
                  <c:v>44.123820653002802</c:v>
                </c:pt>
                <c:pt idx="133257">
                  <c:v>44.123935738752003</c:v>
                </c:pt>
                <c:pt idx="133258">
                  <c:v>44.124050824132702</c:v>
                </c:pt>
                <c:pt idx="133259">
                  <c:v>44.124165909145098</c:v>
                </c:pt>
                <c:pt idx="133260">
                  <c:v>44.1242809937891</c:v>
                </c:pt>
                <c:pt idx="133261">
                  <c:v>44.124396078064798</c:v>
                </c:pt>
                <c:pt idx="133262">
                  <c:v>44.124511161972002</c:v>
                </c:pt>
                <c:pt idx="133263">
                  <c:v>44.124626245510903</c:v>
                </c:pt>
                <c:pt idx="133264">
                  <c:v>44.124741328681402</c:v>
                </c:pt>
                <c:pt idx="133265">
                  <c:v>44.124856411483599</c:v>
                </c:pt>
                <c:pt idx="133266">
                  <c:v>44.1249714939173</c:v>
                </c:pt>
                <c:pt idx="133267">
                  <c:v>44.125086575982699</c:v>
                </c:pt>
                <c:pt idx="133268">
                  <c:v>44.125201657679803</c:v>
                </c:pt>
                <c:pt idx="133269">
                  <c:v>44.125316739008397</c:v>
                </c:pt>
                <c:pt idx="133270">
                  <c:v>44.125431819968703</c:v>
                </c:pt>
                <c:pt idx="133271">
                  <c:v>44.1255469005607</c:v>
                </c:pt>
                <c:pt idx="133272">
                  <c:v>44.125661980784301</c:v>
                </c:pt>
                <c:pt idx="133273">
                  <c:v>44.1257770606395</c:v>
                </c:pt>
                <c:pt idx="133274">
                  <c:v>44.125892140126297</c:v>
                </c:pt>
                <c:pt idx="133275">
                  <c:v>44.126007219244798</c:v>
                </c:pt>
                <c:pt idx="133276">
                  <c:v>44.126122297995003</c:v>
                </c:pt>
                <c:pt idx="133277">
                  <c:v>44.1262373763768</c:v>
                </c:pt>
                <c:pt idx="133278">
                  <c:v>44.126352454390201</c:v>
                </c:pt>
                <c:pt idx="133279">
                  <c:v>44.126467532035299</c:v>
                </c:pt>
                <c:pt idx="133280">
                  <c:v>44.126582609312003</c:v>
                </c:pt>
                <c:pt idx="133281">
                  <c:v>44.126697686220297</c:v>
                </c:pt>
                <c:pt idx="133282">
                  <c:v>44.126812762760302</c:v>
                </c:pt>
                <c:pt idx="133283">
                  <c:v>44.126927838931998</c:v>
                </c:pt>
                <c:pt idx="133284">
                  <c:v>44.127042914735298</c:v>
                </c:pt>
                <c:pt idx="133285">
                  <c:v>44.127157990170303</c:v>
                </c:pt>
                <c:pt idx="133286">
                  <c:v>44.127273065236899</c:v>
                </c:pt>
                <c:pt idx="133287">
                  <c:v>44.127388139935199</c:v>
                </c:pt>
                <c:pt idx="133288">
                  <c:v>44.127503214265097</c:v>
                </c:pt>
                <c:pt idx="133289">
                  <c:v>44.127618288226699</c:v>
                </c:pt>
                <c:pt idx="133290">
                  <c:v>44.127733361819999</c:v>
                </c:pt>
                <c:pt idx="133291">
                  <c:v>44.127848435044903</c:v>
                </c:pt>
                <c:pt idx="133292">
                  <c:v>44.127963507901498</c:v>
                </c:pt>
                <c:pt idx="133293">
                  <c:v>44.128078580389698</c:v>
                </c:pt>
                <c:pt idx="133294">
                  <c:v>44.128193652509601</c:v>
                </c:pt>
                <c:pt idx="133295">
                  <c:v>44.128308724261203</c:v>
                </c:pt>
                <c:pt idx="133296">
                  <c:v>44.128423795644402</c:v>
                </c:pt>
                <c:pt idx="133297">
                  <c:v>44.128538866659298</c:v>
                </c:pt>
                <c:pt idx="133298">
                  <c:v>44.128653937305799</c:v>
                </c:pt>
                <c:pt idx="133299">
                  <c:v>44.128769007584097</c:v>
                </c:pt>
                <c:pt idx="133300">
                  <c:v>44.128884077494</c:v>
                </c:pt>
                <c:pt idx="133301">
                  <c:v>44.128999147035501</c:v>
                </c:pt>
                <c:pt idx="133302">
                  <c:v>44.129114216208798</c:v>
                </c:pt>
                <c:pt idx="133303">
                  <c:v>44.1292292850137</c:v>
                </c:pt>
                <c:pt idx="133304">
                  <c:v>44.1293443534503</c:v>
                </c:pt>
                <c:pt idx="133305">
                  <c:v>44.129459421518597</c:v>
                </c:pt>
                <c:pt idx="133306">
                  <c:v>44.129574489218498</c:v>
                </c:pt>
                <c:pt idx="133307">
                  <c:v>44.129689556550098</c:v>
                </c:pt>
                <c:pt idx="133308">
                  <c:v>44.129804623513401</c:v>
                </c:pt>
                <c:pt idx="133309">
                  <c:v>44.129919690108402</c:v>
                </c:pt>
                <c:pt idx="133310">
                  <c:v>44.1300347563351</c:v>
                </c:pt>
                <c:pt idx="133311">
                  <c:v>44.130149822193502</c:v>
                </c:pt>
                <c:pt idx="133312">
                  <c:v>44.130264887683502</c:v>
                </c:pt>
                <c:pt idx="133313">
                  <c:v>44.1303799528052</c:v>
                </c:pt>
                <c:pt idx="133314">
                  <c:v>44.130495017558601</c:v>
                </c:pt>
                <c:pt idx="133315">
                  <c:v>44.130610081943701</c:v>
                </c:pt>
                <c:pt idx="133316">
                  <c:v>44.130725145960497</c:v>
                </c:pt>
                <c:pt idx="133317">
                  <c:v>44.130840209608998</c:v>
                </c:pt>
                <c:pt idx="133318">
                  <c:v>44.130955272889103</c:v>
                </c:pt>
                <c:pt idx="133319">
                  <c:v>44.131070335800999</c:v>
                </c:pt>
                <c:pt idx="133320">
                  <c:v>44.131185398344599</c:v>
                </c:pt>
                <c:pt idx="133321">
                  <c:v>44.131300460519803</c:v>
                </c:pt>
                <c:pt idx="133322">
                  <c:v>44.131415522326797</c:v>
                </c:pt>
                <c:pt idx="133323">
                  <c:v>44.131530583765397</c:v>
                </c:pt>
                <c:pt idx="133324">
                  <c:v>44.1316456448357</c:v>
                </c:pt>
                <c:pt idx="133325">
                  <c:v>44.131760705537801</c:v>
                </c:pt>
                <c:pt idx="133326">
                  <c:v>44.131875765871499</c:v>
                </c:pt>
                <c:pt idx="133327">
                  <c:v>44.131990825837001</c:v>
                </c:pt>
                <c:pt idx="133328">
                  <c:v>44.1321058854341</c:v>
                </c:pt>
                <c:pt idx="133329">
                  <c:v>44.132220944662997</c:v>
                </c:pt>
                <c:pt idx="133330">
                  <c:v>44.132336003523498</c:v>
                </c:pt>
                <c:pt idx="133331">
                  <c:v>44.132451062015797</c:v>
                </c:pt>
                <c:pt idx="133332">
                  <c:v>44.132566120139799</c:v>
                </c:pt>
                <c:pt idx="133333">
                  <c:v>44.132681177895499</c:v>
                </c:pt>
                <c:pt idx="133334">
                  <c:v>44.132796235282797</c:v>
                </c:pt>
                <c:pt idx="133335">
                  <c:v>44.132911292301898</c:v>
                </c:pt>
                <c:pt idx="133336">
                  <c:v>44.133026348952797</c:v>
                </c:pt>
                <c:pt idx="133337">
                  <c:v>44.1331414052353</c:v>
                </c:pt>
                <c:pt idx="133338">
                  <c:v>44.1332564611495</c:v>
                </c:pt>
                <c:pt idx="133339">
                  <c:v>44.133371516695497</c:v>
                </c:pt>
                <c:pt idx="133340">
                  <c:v>44.133486571873199</c:v>
                </c:pt>
                <c:pt idx="133341">
                  <c:v>44.133601626682598</c:v>
                </c:pt>
                <c:pt idx="133342">
                  <c:v>44.133716681123701</c:v>
                </c:pt>
                <c:pt idx="133343">
                  <c:v>44.133831735196502</c:v>
                </c:pt>
                <c:pt idx="133344">
                  <c:v>44.133946788901099</c:v>
                </c:pt>
                <c:pt idx="133345">
                  <c:v>44.134061842237401</c:v>
                </c:pt>
                <c:pt idx="133346">
                  <c:v>44.1341768952054</c:v>
                </c:pt>
                <c:pt idx="133347">
                  <c:v>44.134291947805103</c:v>
                </c:pt>
                <c:pt idx="133348">
                  <c:v>44.134407000036603</c:v>
                </c:pt>
                <c:pt idx="133349">
                  <c:v>44.1345220518998</c:v>
                </c:pt>
                <c:pt idx="133350">
                  <c:v>44.134637103394702</c:v>
                </c:pt>
                <c:pt idx="133351">
                  <c:v>44.134752154521301</c:v>
                </c:pt>
                <c:pt idx="133352">
                  <c:v>44.134867205279697</c:v>
                </c:pt>
                <c:pt idx="133353">
                  <c:v>44.134982255669797</c:v>
                </c:pt>
                <c:pt idx="133354">
                  <c:v>44.135097305691701</c:v>
                </c:pt>
                <c:pt idx="133355">
                  <c:v>44.135212355345203</c:v>
                </c:pt>
                <c:pt idx="133356">
                  <c:v>44.135327404630601</c:v>
                </c:pt>
                <c:pt idx="133357">
                  <c:v>44.135442453547597</c:v>
                </c:pt>
                <c:pt idx="133358">
                  <c:v>44.135557502096397</c:v>
                </c:pt>
                <c:pt idx="133359">
                  <c:v>44.135672550277</c:v>
                </c:pt>
                <c:pt idx="133360">
                  <c:v>44.135787598089202</c:v>
                </c:pt>
                <c:pt idx="133361">
                  <c:v>44.135902645533299</c:v>
                </c:pt>
                <c:pt idx="133362">
                  <c:v>44.136017692609002</c:v>
                </c:pt>
                <c:pt idx="133363">
                  <c:v>44.136132739316501</c:v>
                </c:pt>
                <c:pt idx="133364">
                  <c:v>44.136247785655797</c:v>
                </c:pt>
                <c:pt idx="133365">
                  <c:v>44.136362831626798</c:v>
                </c:pt>
                <c:pt idx="133366">
                  <c:v>44.136477877229503</c:v>
                </c:pt>
                <c:pt idx="133367">
                  <c:v>44.136592922463997</c:v>
                </c:pt>
                <c:pt idx="133368">
                  <c:v>44.136707967330203</c:v>
                </c:pt>
                <c:pt idx="133369">
                  <c:v>44.136823011828298</c:v>
                </c:pt>
                <c:pt idx="133370">
                  <c:v>44.136938055957998</c:v>
                </c:pt>
                <c:pt idx="133371">
                  <c:v>44.137053099719502</c:v>
                </c:pt>
                <c:pt idx="133372">
                  <c:v>44.137168143112802</c:v>
                </c:pt>
                <c:pt idx="133373">
                  <c:v>44.1372831861378</c:v>
                </c:pt>
                <c:pt idx="133374">
                  <c:v>44.137398228794602</c:v>
                </c:pt>
                <c:pt idx="133375">
                  <c:v>44.137513271083101</c:v>
                </c:pt>
                <c:pt idx="133376">
                  <c:v>44.137628313003397</c:v>
                </c:pt>
                <c:pt idx="133377">
                  <c:v>44.137743354555397</c:v>
                </c:pt>
                <c:pt idx="133378">
                  <c:v>44.137858395739201</c:v>
                </c:pt>
                <c:pt idx="133379">
                  <c:v>44.137973436554802</c:v>
                </c:pt>
                <c:pt idx="133380">
                  <c:v>44.138088477002199</c:v>
                </c:pt>
                <c:pt idx="133381">
                  <c:v>44.138203517081301</c:v>
                </c:pt>
                <c:pt idx="133382">
                  <c:v>44.1383185567922</c:v>
                </c:pt>
                <c:pt idx="133383">
                  <c:v>44.138433596134803</c:v>
                </c:pt>
                <c:pt idx="133384">
                  <c:v>44.138548635109203</c:v>
                </c:pt>
                <c:pt idx="133385">
                  <c:v>44.138663673715399</c:v>
                </c:pt>
                <c:pt idx="133386">
                  <c:v>44.1387787119533</c:v>
                </c:pt>
                <c:pt idx="133387">
                  <c:v>44.138893749823097</c:v>
                </c:pt>
                <c:pt idx="133388">
                  <c:v>44.139008787324599</c:v>
                </c:pt>
                <c:pt idx="133389">
                  <c:v>44.139123824457897</c:v>
                </c:pt>
                <c:pt idx="133390">
                  <c:v>44.1392388612229</c:v>
                </c:pt>
                <c:pt idx="133391">
                  <c:v>44.139353897619699</c:v>
                </c:pt>
                <c:pt idx="133392">
                  <c:v>44.139468933648402</c:v>
                </c:pt>
                <c:pt idx="133393">
                  <c:v>44.139583969308703</c:v>
                </c:pt>
                <c:pt idx="133394">
                  <c:v>44.139699004600899</c:v>
                </c:pt>
                <c:pt idx="133395">
                  <c:v>44.1398140395249</c:v>
                </c:pt>
                <c:pt idx="133396">
                  <c:v>44.139929074080598</c:v>
                </c:pt>
                <c:pt idx="133397">
                  <c:v>44.1400441082681</c:v>
                </c:pt>
                <c:pt idx="133398">
                  <c:v>44.140159142087398</c:v>
                </c:pt>
                <c:pt idx="133399">
                  <c:v>44.140274175538501</c:v>
                </c:pt>
                <c:pt idx="133400">
                  <c:v>44.1403892086214</c:v>
                </c:pt>
                <c:pt idx="133401">
                  <c:v>44.140504241336103</c:v>
                </c:pt>
                <c:pt idx="133402">
                  <c:v>44.140619273682603</c:v>
                </c:pt>
                <c:pt idx="133403">
                  <c:v>44.1407343056608</c:v>
                </c:pt>
                <c:pt idx="133404">
                  <c:v>44.1408493372709</c:v>
                </c:pt>
                <c:pt idx="133405">
                  <c:v>44.140964368512698</c:v>
                </c:pt>
                <c:pt idx="133406">
                  <c:v>44.1410793993863</c:v>
                </c:pt>
                <c:pt idx="133407">
                  <c:v>44.141194429891797</c:v>
                </c:pt>
                <c:pt idx="133408">
                  <c:v>44.141309460028999</c:v>
                </c:pt>
                <c:pt idx="133409">
                  <c:v>44.141424489797998</c:v>
                </c:pt>
                <c:pt idx="133410">
                  <c:v>44.141539519198901</c:v>
                </c:pt>
                <c:pt idx="133411">
                  <c:v>44.1416545482315</c:v>
                </c:pt>
                <c:pt idx="133412">
                  <c:v>44.141769576895904</c:v>
                </c:pt>
                <c:pt idx="133413">
                  <c:v>44.141884605192203</c:v>
                </c:pt>
                <c:pt idx="133414">
                  <c:v>44.1419996331202</c:v>
                </c:pt>
                <c:pt idx="133415">
                  <c:v>44.142114660680001</c:v>
                </c:pt>
                <c:pt idx="133416">
                  <c:v>44.142229687871698</c:v>
                </c:pt>
                <c:pt idx="133417">
                  <c:v>44.142344714695199</c:v>
                </c:pt>
                <c:pt idx="133418">
                  <c:v>44.142459741150397</c:v>
                </c:pt>
                <c:pt idx="133419">
                  <c:v>44.142574767237498</c:v>
                </c:pt>
                <c:pt idx="133420">
                  <c:v>44.142689792956403</c:v>
                </c:pt>
                <c:pt idx="133421">
                  <c:v>44.142804818307098</c:v>
                </c:pt>
                <c:pt idx="133422">
                  <c:v>44.142919843289597</c:v>
                </c:pt>
                <c:pt idx="133423">
                  <c:v>44.143034867903999</c:v>
                </c:pt>
                <c:pt idx="133424">
                  <c:v>44.143149892150099</c:v>
                </c:pt>
                <c:pt idx="133425">
                  <c:v>44.143264916028102</c:v>
                </c:pt>
                <c:pt idx="133426">
                  <c:v>44.143379939537901</c:v>
                </c:pt>
                <c:pt idx="133427">
                  <c:v>44.143494962679497</c:v>
                </c:pt>
                <c:pt idx="133428">
                  <c:v>44.143609985452898</c:v>
                </c:pt>
                <c:pt idx="133429">
                  <c:v>44.143725007858201</c:v>
                </c:pt>
                <c:pt idx="133430">
                  <c:v>44.143840029895202</c:v>
                </c:pt>
                <c:pt idx="133431">
                  <c:v>44.143955051564198</c:v>
                </c:pt>
                <c:pt idx="133432">
                  <c:v>44.144070072864899</c:v>
                </c:pt>
                <c:pt idx="133433">
                  <c:v>44.144185093797397</c:v>
                </c:pt>
                <c:pt idx="133434">
                  <c:v>44.144300114361798</c:v>
                </c:pt>
                <c:pt idx="133435">
                  <c:v>44.144415134558002</c:v>
                </c:pt>
                <c:pt idx="133436">
                  <c:v>44.144530154386104</c:v>
                </c:pt>
                <c:pt idx="133437">
                  <c:v>44.144645173845902</c:v>
                </c:pt>
                <c:pt idx="133438">
                  <c:v>44.144760192937603</c:v>
                </c:pt>
                <c:pt idx="133439">
                  <c:v>44.144875211661201</c:v>
                </c:pt>
                <c:pt idx="133440">
                  <c:v>44.144990230016603</c:v>
                </c:pt>
                <c:pt idx="133441">
                  <c:v>44.145105248003802</c:v>
                </c:pt>
                <c:pt idx="133442">
                  <c:v>44.145220265622797</c:v>
                </c:pt>
                <c:pt idx="133443">
                  <c:v>44.145335282873702</c:v>
                </c:pt>
                <c:pt idx="133444">
                  <c:v>44.145450299756497</c:v>
                </c:pt>
                <c:pt idx="133445">
                  <c:v>44.145565316271004</c:v>
                </c:pt>
                <c:pt idx="133446">
                  <c:v>44.145680332417399</c:v>
                </c:pt>
                <c:pt idx="133447">
                  <c:v>44.145795348195698</c:v>
                </c:pt>
                <c:pt idx="133448">
                  <c:v>44.1459103636058</c:v>
                </c:pt>
                <c:pt idx="133449">
                  <c:v>44.1460253786477</c:v>
                </c:pt>
                <c:pt idx="133450">
                  <c:v>44.146140393321502</c:v>
                </c:pt>
                <c:pt idx="133451">
                  <c:v>44.146255407627201</c:v>
                </c:pt>
                <c:pt idx="133452">
                  <c:v>44.146370421564697</c:v>
                </c:pt>
                <c:pt idx="133453">
                  <c:v>44.146485435133997</c:v>
                </c:pt>
                <c:pt idx="133454">
                  <c:v>44.146600448335199</c:v>
                </c:pt>
                <c:pt idx="133455">
                  <c:v>44.146715461168199</c:v>
                </c:pt>
                <c:pt idx="133456">
                  <c:v>44.146830473633102</c:v>
                </c:pt>
                <c:pt idx="133457">
                  <c:v>44.146945485729901</c:v>
                </c:pt>
                <c:pt idx="133458">
                  <c:v>44.147060497458497</c:v>
                </c:pt>
                <c:pt idx="133459">
                  <c:v>44.147175508818997</c:v>
                </c:pt>
                <c:pt idx="133460">
                  <c:v>44.1472905198113</c:v>
                </c:pt>
                <c:pt idx="133461">
                  <c:v>44.147405530435499</c:v>
                </c:pt>
                <c:pt idx="133462">
                  <c:v>44.147520540691602</c:v>
                </c:pt>
                <c:pt idx="133463">
                  <c:v>44.147635550579501</c:v>
                </c:pt>
                <c:pt idx="133464">
                  <c:v>44.147750560099297</c:v>
                </c:pt>
                <c:pt idx="133465">
                  <c:v>44.147865569250897</c:v>
                </c:pt>
                <c:pt idx="133466">
                  <c:v>44.147980578034399</c:v>
                </c:pt>
                <c:pt idx="133467">
                  <c:v>44.148095586449799</c:v>
                </c:pt>
                <c:pt idx="133468">
                  <c:v>44.148210594497002</c:v>
                </c:pt>
                <c:pt idx="133469">
                  <c:v>44.148325602176101</c:v>
                </c:pt>
                <c:pt idx="133470">
                  <c:v>44.148440609487103</c:v>
                </c:pt>
                <c:pt idx="133471">
                  <c:v>44.148555616430002</c:v>
                </c:pt>
                <c:pt idx="133472">
                  <c:v>44.148670623004698</c:v>
                </c:pt>
                <c:pt idx="133473">
                  <c:v>44.148785629211297</c:v>
                </c:pt>
                <c:pt idx="133474">
                  <c:v>44.148900635049799</c:v>
                </c:pt>
                <c:pt idx="133475">
                  <c:v>44.149015640520098</c:v>
                </c:pt>
                <c:pt idx="133476">
                  <c:v>44.1491306456224</c:v>
                </c:pt>
                <c:pt idx="133477">
                  <c:v>44.149245650356498</c:v>
                </c:pt>
                <c:pt idx="133478">
                  <c:v>44.1493606547225</c:v>
                </c:pt>
                <c:pt idx="133479">
                  <c:v>44.149475658720299</c:v>
                </c:pt>
                <c:pt idx="133480">
                  <c:v>44.1495906623501</c:v>
                </c:pt>
                <c:pt idx="133481">
                  <c:v>44.149705665611698</c:v>
                </c:pt>
                <c:pt idx="133482">
                  <c:v>44.149820668505299</c:v>
                </c:pt>
                <c:pt idx="133483">
                  <c:v>44.149935671030697</c:v>
                </c:pt>
                <c:pt idx="133484">
                  <c:v>44.150050673187998</c:v>
                </c:pt>
                <c:pt idx="133485">
                  <c:v>44.150165674977103</c:v>
                </c:pt>
                <c:pt idx="133486">
                  <c:v>44.150280676398197</c:v>
                </c:pt>
                <c:pt idx="133487">
                  <c:v>44.150395677451201</c:v>
                </c:pt>
                <c:pt idx="133488">
                  <c:v>44.150510678136001</c:v>
                </c:pt>
                <c:pt idx="133489">
                  <c:v>44.150625678452798</c:v>
                </c:pt>
                <c:pt idx="133490">
                  <c:v>44.150740678401398</c:v>
                </c:pt>
                <c:pt idx="133491">
                  <c:v>44.150855677982001</c:v>
                </c:pt>
                <c:pt idx="133492">
                  <c:v>44.150970677194401</c:v>
                </c:pt>
                <c:pt idx="133493">
                  <c:v>44.151085676038797</c:v>
                </c:pt>
                <c:pt idx="133494">
                  <c:v>44.151200674515003</c:v>
                </c:pt>
                <c:pt idx="133495">
                  <c:v>44.151315672623099</c:v>
                </c:pt>
                <c:pt idx="133496">
                  <c:v>44.151430670363197</c:v>
                </c:pt>
                <c:pt idx="133497">
                  <c:v>44.1515456677351</c:v>
                </c:pt>
                <c:pt idx="133498">
                  <c:v>44.151660664738898</c:v>
                </c:pt>
                <c:pt idx="133499">
                  <c:v>44.1517756613747</c:v>
                </c:pt>
                <c:pt idx="133500">
                  <c:v>44.151890657642298</c:v>
                </c:pt>
                <c:pt idx="133501">
                  <c:v>44.152005653541899</c:v>
                </c:pt>
                <c:pt idx="133502">
                  <c:v>44.152120649073296</c:v>
                </c:pt>
                <c:pt idx="133503">
                  <c:v>44.152235644236697</c:v>
                </c:pt>
                <c:pt idx="133504">
                  <c:v>44.152350639032001</c:v>
                </c:pt>
                <c:pt idx="133505">
                  <c:v>44.152465633459201</c:v>
                </c:pt>
                <c:pt idx="133506">
                  <c:v>44.152580627518297</c:v>
                </c:pt>
                <c:pt idx="133507">
                  <c:v>44.152695621209403</c:v>
                </c:pt>
                <c:pt idx="133508">
                  <c:v>44.152810614532299</c:v>
                </c:pt>
                <c:pt idx="133509">
                  <c:v>44.152925607487198</c:v>
                </c:pt>
                <c:pt idx="133510">
                  <c:v>44.153040600073901</c:v>
                </c:pt>
                <c:pt idx="133511">
                  <c:v>44.153155592292599</c:v>
                </c:pt>
                <c:pt idx="133512">
                  <c:v>44.1532705841432</c:v>
                </c:pt>
                <c:pt idx="133513">
                  <c:v>44.153385575625798</c:v>
                </c:pt>
                <c:pt idx="133514">
                  <c:v>44.153500566740199</c:v>
                </c:pt>
                <c:pt idx="133515">
                  <c:v>44.153615557486603</c:v>
                </c:pt>
                <c:pt idx="133516">
                  <c:v>44.153730547864903</c:v>
                </c:pt>
                <c:pt idx="133517">
                  <c:v>44.153845537875199</c:v>
                </c:pt>
                <c:pt idx="133518">
                  <c:v>44.153960527517299</c:v>
                </c:pt>
                <c:pt idx="133519">
                  <c:v>44.154075516791401</c:v>
                </c:pt>
                <c:pt idx="133520">
                  <c:v>44.1541905056974</c:v>
                </c:pt>
                <c:pt idx="133521">
                  <c:v>44.154305494235402</c:v>
                </c:pt>
                <c:pt idx="133522">
                  <c:v>44.1544204824053</c:v>
                </c:pt>
                <c:pt idx="133523">
                  <c:v>44.154535470207101</c:v>
                </c:pt>
                <c:pt idx="133524">
                  <c:v>44.154650457640798</c:v>
                </c:pt>
                <c:pt idx="133525">
                  <c:v>44.154765444706499</c:v>
                </c:pt>
                <c:pt idx="133526">
                  <c:v>44.154880431404102</c:v>
                </c:pt>
                <c:pt idx="133527">
                  <c:v>44.154995417733701</c:v>
                </c:pt>
                <c:pt idx="133528">
                  <c:v>44.155110403695197</c:v>
                </c:pt>
                <c:pt idx="133529">
                  <c:v>44.155225389288603</c:v>
                </c:pt>
                <c:pt idx="133530">
                  <c:v>44.155340374513997</c:v>
                </c:pt>
                <c:pt idx="133531">
                  <c:v>44.155455359371302</c:v>
                </c:pt>
                <c:pt idx="133532">
                  <c:v>44.155570343860603</c:v>
                </c:pt>
                <c:pt idx="133533">
                  <c:v>44.1556853279818</c:v>
                </c:pt>
                <c:pt idx="133534">
                  <c:v>44.1558003117349</c:v>
                </c:pt>
                <c:pt idx="133535">
                  <c:v>44.155915295120003</c:v>
                </c:pt>
                <c:pt idx="133536">
                  <c:v>44.156030278137102</c:v>
                </c:pt>
                <c:pt idx="133537">
                  <c:v>44.156145260786097</c:v>
                </c:pt>
                <c:pt idx="133538">
                  <c:v>44.156260243067102</c:v>
                </c:pt>
                <c:pt idx="133539">
                  <c:v>44.156375224980003</c:v>
                </c:pt>
                <c:pt idx="133540">
                  <c:v>44.156490206524801</c:v>
                </c:pt>
                <c:pt idx="133541">
                  <c:v>44.156605187701601</c:v>
                </c:pt>
                <c:pt idx="133542">
                  <c:v>44.156720168510397</c:v>
                </c:pt>
                <c:pt idx="133543">
                  <c:v>44.156835148951103</c:v>
                </c:pt>
                <c:pt idx="133544">
                  <c:v>44.156950129023798</c:v>
                </c:pt>
                <c:pt idx="133545">
                  <c:v>44.157065108728503</c:v>
                </c:pt>
                <c:pt idx="133546">
                  <c:v>44.157180088065097</c:v>
                </c:pt>
                <c:pt idx="133547">
                  <c:v>44.157295067033601</c:v>
                </c:pt>
                <c:pt idx="133548">
                  <c:v>44.157410045634101</c:v>
                </c:pt>
                <c:pt idx="133549">
                  <c:v>44.157525023866597</c:v>
                </c:pt>
                <c:pt idx="133550">
                  <c:v>44.157640001731103</c:v>
                </c:pt>
                <c:pt idx="133551">
                  <c:v>44.157754979227498</c:v>
                </c:pt>
                <c:pt idx="133552">
                  <c:v>44.157869956355903</c:v>
                </c:pt>
                <c:pt idx="133553">
                  <c:v>44.157984933116197</c:v>
                </c:pt>
                <c:pt idx="133554">
                  <c:v>44.1580999095086</c:v>
                </c:pt>
                <c:pt idx="133555">
                  <c:v>44.1582148855329</c:v>
                </c:pt>
                <c:pt idx="133556">
                  <c:v>44.158329861189102</c:v>
                </c:pt>
                <c:pt idx="133557">
                  <c:v>44.1584448364774</c:v>
                </c:pt>
                <c:pt idx="133558">
                  <c:v>44.158559811397602</c:v>
                </c:pt>
                <c:pt idx="133559">
                  <c:v>44.158674785949799</c:v>
                </c:pt>
                <c:pt idx="133560">
                  <c:v>44.158789760133999</c:v>
                </c:pt>
                <c:pt idx="133561">
                  <c:v>44.158904733950102</c:v>
                </c:pt>
                <c:pt idx="133562">
                  <c:v>44.159019707398201</c:v>
                </c:pt>
                <c:pt idx="133563">
                  <c:v>44.159134680478303</c:v>
                </c:pt>
                <c:pt idx="133564">
                  <c:v>44.1592496531904</c:v>
                </c:pt>
                <c:pt idx="133565">
                  <c:v>44.159364625534501</c:v>
                </c:pt>
                <c:pt idx="133566">
                  <c:v>44.159479597510497</c:v>
                </c:pt>
                <c:pt idx="133567">
                  <c:v>44.159594569118603</c:v>
                </c:pt>
                <c:pt idx="133568">
                  <c:v>44.159709540358598</c:v>
                </c:pt>
                <c:pt idx="133569">
                  <c:v>44.159824511230603</c:v>
                </c:pt>
                <c:pt idx="133570">
                  <c:v>44.159939481734597</c:v>
                </c:pt>
                <c:pt idx="133571">
                  <c:v>44.1600544518706</c:v>
                </c:pt>
                <c:pt idx="133572">
                  <c:v>44.160169421638599</c:v>
                </c:pt>
                <c:pt idx="133573">
                  <c:v>44.160284391038601</c:v>
                </c:pt>
                <c:pt idx="133574">
                  <c:v>44.1603993600705</c:v>
                </c:pt>
                <c:pt idx="133575">
                  <c:v>44.1605143287345</c:v>
                </c:pt>
                <c:pt idx="133576">
                  <c:v>44.160629297030397</c:v>
                </c:pt>
                <c:pt idx="133577">
                  <c:v>44.160744264958403</c:v>
                </c:pt>
                <c:pt idx="133578">
                  <c:v>44.160859232518298</c:v>
                </c:pt>
                <c:pt idx="133579">
                  <c:v>44.160974199710303</c:v>
                </c:pt>
                <c:pt idx="133580">
                  <c:v>44.161089166534197</c:v>
                </c:pt>
                <c:pt idx="133581">
                  <c:v>44.1612041329902</c:v>
                </c:pt>
                <c:pt idx="133582">
                  <c:v>44.161319099078099</c:v>
                </c:pt>
                <c:pt idx="133583">
                  <c:v>44.161434064798101</c:v>
                </c:pt>
                <c:pt idx="133584">
                  <c:v>44.161549030150098</c:v>
                </c:pt>
                <c:pt idx="133585">
                  <c:v>44.161663995133999</c:v>
                </c:pt>
                <c:pt idx="133586">
                  <c:v>44.161778959750002</c:v>
                </c:pt>
                <c:pt idx="133587">
                  <c:v>44.161893923998001</c:v>
                </c:pt>
                <c:pt idx="133588">
                  <c:v>44.162008887878002</c:v>
                </c:pt>
                <c:pt idx="133589">
                  <c:v>44.16212385139</c:v>
                </c:pt>
                <c:pt idx="133590">
                  <c:v>44.162238814534</c:v>
                </c:pt>
                <c:pt idx="133591">
                  <c:v>44.162353777310003</c:v>
                </c:pt>
                <c:pt idx="133592">
                  <c:v>44.162468739718101</c:v>
                </c:pt>
                <c:pt idx="133593">
                  <c:v>44.162583701758102</c:v>
                </c:pt>
                <c:pt idx="133594">
                  <c:v>44.162698663430199</c:v>
                </c:pt>
                <c:pt idx="133595">
                  <c:v>44.162813624734298</c:v>
                </c:pt>
                <c:pt idx="133596">
                  <c:v>44.1629285856704</c:v>
                </c:pt>
                <c:pt idx="133597">
                  <c:v>44.163043546238598</c:v>
                </c:pt>
                <c:pt idx="133598">
                  <c:v>44.163158506438698</c:v>
                </c:pt>
                <c:pt idx="133599">
                  <c:v>44.163273466270901</c:v>
                </c:pt>
                <c:pt idx="133600">
                  <c:v>44.1633884257351</c:v>
                </c:pt>
                <c:pt idx="133601">
                  <c:v>44.163503384831301</c:v>
                </c:pt>
                <c:pt idx="133602">
                  <c:v>44.163618343559598</c:v>
                </c:pt>
                <c:pt idx="133603">
                  <c:v>44.163733301919898</c:v>
                </c:pt>
                <c:pt idx="133604">
                  <c:v>44.1638482599122</c:v>
                </c:pt>
                <c:pt idx="133605">
                  <c:v>44.163963217536498</c:v>
                </c:pt>
                <c:pt idx="133606">
                  <c:v>44.164078174792898</c:v>
                </c:pt>
                <c:pt idx="133607">
                  <c:v>44.164193131681301</c:v>
                </c:pt>
                <c:pt idx="133608">
                  <c:v>44.1643080882017</c:v>
                </c:pt>
                <c:pt idx="133609">
                  <c:v>44.164423044354201</c:v>
                </c:pt>
                <c:pt idx="133610">
                  <c:v>44.164538000138698</c:v>
                </c:pt>
                <c:pt idx="133611">
                  <c:v>44.164652955555198</c:v>
                </c:pt>
                <c:pt idx="133612">
                  <c:v>44.1647679106038</c:v>
                </c:pt>
                <c:pt idx="133613">
                  <c:v>44.164882865284397</c:v>
                </c:pt>
                <c:pt idx="133614">
                  <c:v>44.164997819597097</c:v>
                </c:pt>
                <c:pt idx="133615">
                  <c:v>44.1651127735418</c:v>
                </c:pt>
                <c:pt idx="133616">
                  <c:v>44.165227727118499</c:v>
                </c:pt>
                <c:pt idx="133617">
                  <c:v>44.165342680327299</c:v>
                </c:pt>
                <c:pt idx="133618">
                  <c:v>44.165457633168202</c:v>
                </c:pt>
                <c:pt idx="133619">
                  <c:v>44.165572585641002</c:v>
                </c:pt>
                <c:pt idx="133620">
                  <c:v>44.165687537746003</c:v>
                </c:pt>
                <c:pt idx="133621">
                  <c:v>44.1658024894829</c:v>
                </c:pt>
                <c:pt idx="133622">
                  <c:v>44.165917440851999</c:v>
                </c:pt>
                <c:pt idx="133623">
                  <c:v>44.166032391853001</c:v>
                </c:pt>
                <c:pt idx="133624">
                  <c:v>44.166147342486198</c:v>
                </c:pt>
                <c:pt idx="133625">
                  <c:v>44.166262292751298</c:v>
                </c:pt>
                <c:pt idx="133626">
                  <c:v>44.166377242648601</c:v>
                </c:pt>
                <c:pt idx="133627">
                  <c:v>44.166492192177898</c:v>
                </c:pt>
                <c:pt idx="133628">
                  <c:v>44.166607141339199</c:v>
                </c:pt>
                <c:pt idx="133629">
                  <c:v>44.166722090132602</c:v>
                </c:pt>
                <c:pt idx="133630">
                  <c:v>44.1668370385581</c:v>
                </c:pt>
                <c:pt idx="133631">
                  <c:v>44.166951986615601</c:v>
                </c:pt>
                <c:pt idx="133632">
                  <c:v>44.167066934305197</c:v>
                </c:pt>
                <c:pt idx="133633">
                  <c:v>44.167181881626803</c:v>
                </c:pt>
                <c:pt idx="133634">
                  <c:v>44.167296828580596</c:v>
                </c:pt>
                <c:pt idx="133635">
                  <c:v>44.1674117751663</c:v>
                </c:pt>
                <c:pt idx="133636">
                  <c:v>44.167526721384199</c:v>
                </c:pt>
                <c:pt idx="133637">
                  <c:v>44.167641667234101</c:v>
                </c:pt>
                <c:pt idx="133638">
                  <c:v>44.167756612716097</c:v>
                </c:pt>
                <c:pt idx="133639">
                  <c:v>44.167871557830097</c:v>
                </c:pt>
                <c:pt idx="133640">
                  <c:v>44.167986502576198</c:v>
                </c:pt>
                <c:pt idx="133641">
                  <c:v>44.168101446954402</c:v>
                </c:pt>
                <c:pt idx="133642">
                  <c:v>44.168216390964702</c:v>
                </c:pt>
                <c:pt idx="133643">
                  <c:v>44.168331334606997</c:v>
                </c:pt>
                <c:pt idx="133644">
                  <c:v>44.168446277881401</c:v>
                </c:pt>
                <c:pt idx="133645">
                  <c:v>44.1685612207879</c:v>
                </c:pt>
                <c:pt idx="133646">
                  <c:v>44.168676163326502</c:v>
                </c:pt>
                <c:pt idx="133647">
                  <c:v>44.168791105497199</c:v>
                </c:pt>
                <c:pt idx="133648">
                  <c:v>44.168906047299899</c:v>
                </c:pt>
                <c:pt idx="133649">
                  <c:v>44.169020988734701</c:v>
                </c:pt>
                <c:pt idx="133650">
                  <c:v>44.169135929801598</c:v>
                </c:pt>
                <c:pt idx="133651">
                  <c:v>44.169250870500598</c:v>
                </c:pt>
                <c:pt idx="133652">
                  <c:v>44.1693658108316</c:v>
                </c:pt>
                <c:pt idx="133653">
                  <c:v>44.169480750794797</c:v>
                </c:pt>
                <c:pt idx="133654">
                  <c:v>44.169595690389997</c:v>
                </c:pt>
                <c:pt idx="133655">
                  <c:v>44.169710629617299</c:v>
                </c:pt>
                <c:pt idx="133656">
                  <c:v>44.169825568476803</c:v>
                </c:pt>
                <c:pt idx="133657">
                  <c:v>44.169940506968302</c:v>
                </c:pt>
                <c:pt idx="133658">
                  <c:v>44.170055445091897</c:v>
                </c:pt>
                <c:pt idx="133659">
                  <c:v>44.170170382847601</c:v>
                </c:pt>
                <c:pt idx="133660">
                  <c:v>44.170285320235401</c:v>
                </c:pt>
                <c:pt idx="133661">
                  <c:v>44.170400257255203</c:v>
                </c:pt>
                <c:pt idx="133662">
                  <c:v>44.1705151939072</c:v>
                </c:pt>
                <c:pt idx="133663">
                  <c:v>44.170630130191299</c:v>
                </c:pt>
                <c:pt idx="133664">
                  <c:v>44.1707450661075</c:v>
                </c:pt>
                <c:pt idx="133665">
                  <c:v>44.170860001655797</c:v>
                </c:pt>
                <c:pt idx="133666">
                  <c:v>44.170974936836103</c:v>
                </c:pt>
                <c:pt idx="133667">
                  <c:v>44.171089871648597</c:v>
                </c:pt>
                <c:pt idx="133668">
                  <c:v>44.171204806093201</c:v>
                </c:pt>
                <c:pt idx="133669">
                  <c:v>44.171319740169899</c:v>
                </c:pt>
                <c:pt idx="133670">
                  <c:v>44.1714346738787</c:v>
                </c:pt>
                <c:pt idx="133671">
                  <c:v>44.171549607219603</c:v>
                </c:pt>
                <c:pt idx="133672">
                  <c:v>44.171664540192602</c:v>
                </c:pt>
                <c:pt idx="133673">
                  <c:v>44.171779472797702</c:v>
                </c:pt>
                <c:pt idx="133674">
                  <c:v>44.171894405034898</c:v>
                </c:pt>
                <c:pt idx="133675">
                  <c:v>44.172009336904303</c:v>
                </c:pt>
                <c:pt idx="133676">
                  <c:v>44.172124268405703</c:v>
                </c:pt>
                <c:pt idx="133677">
                  <c:v>44.172239199539298</c:v>
                </c:pt>
                <c:pt idx="133678">
                  <c:v>44.172354130305003</c:v>
                </c:pt>
                <c:pt idx="133679">
                  <c:v>44.172469060702802</c:v>
                </c:pt>
                <c:pt idx="133680">
                  <c:v>44.172583990732697</c:v>
                </c:pt>
                <c:pt idx="133681">
                  <c:v>44.172698920394801</c:v>
                </c:pt>
                <c:pt idx="133682">
                  <c:v>44.1728138496889</c:v>
                </c:pt>
                <c:pt idx="133683">
                  <c:v>44.172928778615201</c:v>
                </c:pt>
                <c:pt idx="133684">
                  <c:v>44.173043707173598</c:v>
                </c:pt>
                <c:pt idx="133685">
                  <c:v>44.173158635364203</c:v>
                </c:pt>
                <c:pt idx="133686">
                  <c:v>44.173273563186797</c:v>
                </c:pt>
                <c:pt idx="133687">
                  <c:v>44.173388490641599</c:v>
                </c:pt>
                <c:pt idx="133688">
                  <c:v>44.173503417728497</c:v>
                </c:pt>
                <c:pt idx="133689">
                  <c:v>44.173618344447597</c:v>
                </c:pt>
                <c:pt idx="133690">
                  <c:v>44.173733270798699</c:v>
                </c:pt>
                <c:pt idx="133691">
                  <c:v>44.173848196781996</c:v>
                </c:pt>
                <c:pt idx="133692">
                  <c:v>44.173963122397403</c:v>
                </c:pt>
                <c:pt idx="133693">
                  <c:v>44.174078047644997</c:v>
                </c:pt>
                <c:pt idx="133694">
                  <c:v>44.1741929725247</c:v>
                </c:pt>
                <c:pt idx="133695">
                  <c:v>44.174307897036499</c:v>
                </c:pt>
                <c:pt idx="133696">
                  <c:v>44.174422821180499</c:v>
                </c:pt>
                <c:pt idx="133697">
                  <c:v>44.174537744956602</c:v>
                </c:pt>
                <c:pt idx="133698">
                  <c:v>44.174652668364899</c:v>
                </c:pt>
                <c:pt idx="133699">
                  <c:v>44.174767591405299</c:v>
                </c:pt>
                <c:pt idx="133700">
                  <c:v>44.174882514077801</c:v>
                </c:pt>
                <c:pt idx="133701">
                  <c:v>44.174997436382498</c:v>
                </c:pt>
                <c:pt idx="133702">
                  <c:v>44.175112358319303</c:v>
                </c:pt>
                <c:pt idx="133703">
                  <c:v>44.175227279888297</c:v>
                </c:pt>
                <c:pt idx="133704">
                  <c:v>44.1753422010894</c:v>
                </c:pt>
                <c:pt idx="133705">
                  <c:v>44.175457121922598</c:v>
                </c:pt>
                <c:pt idx="133706">
                  <c:v>44.175572042387998</c:v>
                </c:pt>
                <c:pt idx="133707">
                  <c:v>44.175686962485599</c:v>
                </c:pt>
                <c:pt idx="133708">
                  <c:v>44.175801882215303</c:v>
                </c:pt>
                <c:pt idx="133709">
                  <c:v>44.175916801577102</c:v>
                </c:pt>
                <c:pt idx="133710">
                  <c:v>44.176031720571203</c:v>
                </c:pt>
                <c:pt idx="133711">
                  <c:v>44.176146639197299</c:v>
                </c:pt>
                <c:pt idx="133712">
                  <c:v>44.176261557455597</c:v>
                </c:pt>
                <c:pt idx="133713">
                  <c:v>44.176376475346103</c:v>
                </c:pt>
                <c:pt idx="133714">
                  <c:v>44.176491392868797</c:v>
                </c:pt>
                <c:pt idx="133715">
                  <c:v>44.176606310023601</c:v>
                </c:pt>
                <c:pt idx="133716">
                  <c:v>44.1767212268105</c:v>
                </c:pt>
                <c:pt idx="133717">
                  <c:v>44.1768361432296</c:v>
                </c:pt>
                <c:pt idx="133718">
                  <c:v>44.176951059280903</c:v>
                </c:pt>
                <c:pt idx="133719">
                  <c:v>44.1770659749644</c:v>
                </c:pt>
                <c:pt idx="133720">
                  <c:v>44.177180890279999</c:v>
                </c:pt>
                <c:pt idx="133721">
                  <c:v>44.1772958052277</c:v>
                </c:pt>
                <c:pt idx="133722">
                  <c:v>44.177410719807703</c:v>
                </c:pt>
                <c:pt idx="133723">
                  <c:v>44.177525634019801</c:v>
                </c:pt>
                <c:pt idx="133724">
                  <c:v>44.177640547864101</c:v>
                </c:pt>
                <c:pt idx="133725">
                  <c:v>44.177755461340503</c:v>
                </c:pt>
                <c:pt idx="133726">
                  <c:v>44.177870374449199</c:v>
                </c:pt>
                <c:pt idx="133727">
                  <c:v>44.177985287189998</c:v>
                </c:pt>
                <c:pt idx="133728">
                  <c:v>44.178100199562898</c:v>
                </c:pt>
                <c:pt idx="133729">
                  <c:v>44.1782151115681</c:v>
                </c:pt>
                <c:pt idx="133730">
                  <c:v>44.178330023205397</c:v>
                </c:pt>
                <c:pt idx="133731">
                  <c:v>44.178444934474904</c:v>
                </c:pt>
                <c:pt idx="133732">
                  <c:v>44.178559845376597</c:v>
                </c:pt>
                <c:pt idx="133733">
                  <c:v>44.1786747559105</c:v>
                </c:pt>
                <c:pt idx="133734">
                  <c:v>44.178789666076497</c:v>
                </c:pt>
                <c:pt idx="133735">
                  <c:v>44.178904575874697</c:v>
                </c:pt>
                <c:pt idx="133736">
                  <c:v>44.179019485305197</c:v>
                </c:pt>
                <c:pt idx="133737">
                  <c:v>44.1791343943678</c:v>
                </c:pt>
                <c:pt idx="133738">
                  <c:v>44.179249303062498</c:v>
                </c:pt>
                <c:pt idx="133739">
                  <c:v>44.179364211389498</c:v>
                </c:pt>
                <c:pt idx="133740">
                  <c:v>44.179479119348699</c:v>
                </c:pt>
                <c:pt idx="133741">
                  <c:v>44.179594026940002</c:v>
                </c:pt>
                <c:pt idx="133742">
                  <c:v>44.1797089341636</c:v>
                </c:pt>
                <c:pt idx="133743">
                  <c:v>44.179823841019299</c:v>
                </c:pt>
                <c:pt idx="133744">
                  <c:v>44.179938747507201</c:v>
                </c:pt>
                <c:pt idx="133745">
                  <c:v>44.180053653627297</c:v>
                </c:pt>
                <c:pt idx="133746">
                  <c:v>44.180168559379702</c:v>
                </c:pt>
                <c:pt idx="133747">
                  <c:v>44.180283464764202</c:v>
                </c:pt>
                <c:pt idx="133748">
                  <c:v>44.180398369780903</c:v>
                </c:pt>
                <c:pt idx="133749">
                  <c:v>44.180513274429799</c:v>
                </c:pt>
                <c:pt idx="133750">
                  <c:v>44.180628178710897</c:v>
                </c:pt>
                <c:pt idx="133751">
                  <c:v>44.180743082624197</c:v>
                </c:pt>
                <c:pt idx="133752">
                  <c:v>44.180857986169698</c:v>
                </c:pt>
                <c:pt idx="133753">
                  <c:v>44.180972889347501</c:v>
                </c:pt>
                <c:pt idx="133754">
                  <c:v>44.181087792157399</c:v>
                </c:pt>
                <c:pt idx="133755">
                  <c:v>44.181202694599499</c:v>
                </c:pt>
                <c:pt idx="133756">
                  <c:v>44.1813175966738</c:v>
                </c:pt>
                <c:pt idx="133757">
                  <c:v>44.181432498380403</c:v>
                </c:pt>
                <c:pt idx="133758">
                  <c:v>44.1815473997192</c:v>
                </c:pt>
                <c:pt idx="133759">
                  <c:v>44.1816623006901</c:v>
                </c:pt>
                <c:pt idx="133760">
                  <c:v>44.181777201293301</c:v>
                </c:pt>
                <c:pt idx="133761">
                  <c:v>44.181892101528703</c:v>
                </c:pt>
                <c:pt idx="133762">
                  <c:v>44.1820070013963</c:v>
                </c:pt>
                <c:pt idx="133763">
                  <c:v>44.182121900896099</c:v>
                </c:pt>
                <c:pt idx="133764">
                  <c:v>44.1822368000282</c:v>
                </c:pt>
                <c:pt idx="133765">
                  <c:v>44.182351698792402</c:v>
                </c:pt>
                <c:pt idx="133766">
                  <c:v>44.182466597188899</c:v>
                </c:pt>
                <c:pt idx="133767">
                  <c:v>44.182581495217597</c:v>
                </c:pt>
                <c:pt idx="133768">
                  <c:v>44.182696392878498</c:v>
                </c:pt>
                <c:pt idx="133769">
                  <c:v>44.182811290171699</c:v>
                </c:pt>
                <c:pt idx="133770">
                  <c:v>44.182926187097003</c:v>
                </c:pt>
                <c:pt idx="133771">
                  <c:v>44.183041083654601</c:v>
                </c:pt>
                <c:pt idx="133772">
                  <c:v>44.1831559798445</c:v>
                </c:pt>
                <c:pt idx="133773">
                  <c:v>44.183270875666501</c:v>
                </c:pt>
                <c:pt idx="133774">
                  <c:v>44.183385771120797</c:v>
                </c:pt>
                <c:pt idx="133775">
                  <c:v>44.183500666207301</c:v>
                </c:pt>
                <c:pt idx="133776">
                  <c:v>44.183615560926</c:v>
                </c:pt>
                <c:pt idx="133777">
                  <c:v>44.183730455277001</c:v>
                </c:pt>
                <c:pt idx="133778">
                  <c:v>44.183845349260203</c:v>
                </c:pt>
                <c:pt idx="133779">
                  <c:v>44.1839602428756</c:v>
                </c:pt>
                <c:pt idx="133780">
                  <c:v>44.184075136123298</c:v>
                </c:pt>
                <c:pt idx="133781">
                  <c:v>44.184190029003197</c:v>
                </c:pt>
                <c:pt idx="133782">
                  <c:v>44.184304921515398</c:v>
                </c:pt>
                <c:pt idx="133783">
                  <c:v>44.184419813659702</c:v>
                </c:pt>
                <c:pt idx="133784">
                  <c:v>44.184534705436398</c:v>
                </c:pt>
                <c:pt idx="133785">
                  <c:v>44.184649596845198</c:v>
                </c:pt>
                <c:pt idx="133786">
                  <c:v>44.184764487886397</c:v>
                </c:pt>
                <c:pt idx="133787">
                  <c:v>44.1848793785597</c:v>
                </c:pt>
                <c:pt idx="133788">
                  <c:v>44.184994268865303</c:v>
                </c:pt>
                <c:pt idx="133789">
                  <c:v>44.185109158803201</c:v>
                </c:pt>
                <c:pt idx="133790">
                  <c:v>44.1852240483733</c:v>
                </c:pt>
                <c:pt idx="133791">
                  <c:v>44.185338937575601</c:v>
                </c:pt>
                <c:pt idx="133792">
                  <c:v>44.185453826410203</c:v>
                </c:pt>
                <c:pt idx="133793">
                  <c:v>44.185568714877</c:v>
                </c:pt>
                <c:pt idx="133794">
                  <c:v>44.185683602976098</c:v>
                </c:pt>
                <c:pt idx="133795">
                  <c:v>44.185798490707498</c:v>
                </c:pt>
                <c:pt idx="133796">
                  <c:v>44.185913378071099</c:v>
                </c:pt>
                <c:pt idx="133797">
                  <c:v>44.186028265066902</c:v>
                </c:pt>
                <c:pt idx="133798">
                  <c:v>44.186143151695099</c:v>
                </c:pt>
                <c:pt idx="133799">
                  <c:v>44.186258037955398</c:v>
                </c:pt>
                <c:pt idx="133800">
                  <c:v>44.186372923848097</c:v>
                </c:pt>
                <c:pt idx="133801">
                  <c:v>44.186487809372998</c:v>
                </c:pt>
                <c:pt idx="133802">
                  <c:v>44.186602694530102</c:v>
                </c:pt>
                <c:pt idx="133803">
                  <c:v>44.186717579319598</c:v>
                </c:pt>
                <c:pt idx="133804">
                  <c:v>44.186832463741197</c:v>
                </c:pt>
                <c:pt idx="133805">
                  <c:v>44.186947347795197</c:v>
                </c:pt>
                <c:pt idx="133806">
                  <c:v>44.187062231481399</c:v>
                </c:pt>
                <c:pt idx="133807">
                  <c:v>44.187177114799901</c:v>
                </c:pt>
                <c:pt idx="133808">
                  <c:v>44.187291997750599</c:v>
                </c:pt>
                <c:pt idx="133809">
                  <c:v>44.187406880333697</c:v>
                </c:pt>
                <c:pt idx="133810">
                  <c:v>44.187521762548997</c:v>
                </c:pt>
                <c:pt idx="133811">
                  <c:v>44.187636644396498</c:v>
                </c:pt>
                <c:pt idx="133812">
                  <c:v>44.187751525876401</c:v>
                </c:pt>
                <c:pt idx="133813">
                  <c:v>44.187866406988498</c:v>
                </c:pt>
                <c:pt idx="133814">
                  <c:v>44.187981287732903</c:v>
                </c:pt>
                <c:pt idx="133815">
                  <c:v>44.188096168109503</c:v>
                </c:pt>
                <c:pt idx="133816">
                  <c:v>44.188211048118497</c:v>
                </c:pt>
                <c:pt idx="133817">
                  <c:v>44.188325927759699</c:v>
                </c:pt>
                <c:pt idx="133818">
                  <c:v>44.188440807033203</c:v>
                </c:pt>
                <c:pt idx="133819">
                  <c:v>44.188555685939001</c:v>
                </c:pt>
                <c:pt idx="133820">
                  <c:v>44.1886705644771</c:v>
                </c:pt>
                <c:pt idx="133821">
                  <c:v>44.188785442647401</c:v>
                </c:pt>
                <c:pt idx="133822">
                  <c:v>44.188900320450102</c:v>
                </c:pt>
                <c:pt idx="133823">
                  <c:v>44.189015197884999</c:v>
                </c:pt>
                <c:pt idx="133824">
                  <c:v>44.189130074952203</c:v>
                </c:pt>
                <c:pt idx="133825">
                  <c:v>44.189244951651702</c:v>
                </c:pt>
                <c:pt idx="133826">
                  <c:v>44.189359827983502</c:v>
                </c:pt>
                <c:pt idx="133827">
                  <c:v>44.189474703947504</c:v>
                </c:pt>
                <c:pt idx="133828">
                  <c:v>44.189589579543899</c:v>
                </c:pt>
                <c:pt idx="133829">
                  <c:v>44.189704454772603</c:v>
                </c:pt>
                <c:pt idx="133830">
                  <c:v>44.1898193296336</c:v>
                </c:pt>
                <c:pt idx="133831">
                  <c:v>44.1899342041268</c:v>
                </c:pt>
                <c:pt idx="133832">
                  <c:v>44.1900490782524</c:v>
                </c:pt>
                <c:pt idx="133833">
                  <c:v>44.190163952010202</c:v>
                </c:pt>
                <c:pt idx="133834">
                  <c:v>44.190278825400398</c:v>
                </c:pt>
                <c:pt idx="133835">
                  <c:v>44.190393698422803</c:v>
                </c:pt>
                <c:pt idx="133836">
                  <c:v>44.190508571077601</c:v>
                </c:pt>
                <c:pt idx="133837">
                  <c:v>44.190623443364601</c:v>
                </c:pt>
                <c:pt idx="133838">
                  <c:v>44.190738315284001</c:v>
                </c:pt>
                <c:pt idx="133839">
                  <c:v>44.190853186835703</c:v>
                </c:pt>
                <c:pt idx="133840">
                  <c:v>44.1909680580196</c:v>
                </c:pt>
                <c:pt idx="133841">
                  <c:v>44.191082928835897</c:v>
                </c:pt>
                <c:pt idx="133842">
                  <c:v>44.191197799284502</c:v>
                </c:pt>
                <c:pt idx="133843">
                  <c:v>44.191312669365402</c:v>
                </c:pt>
                <c:pt idx="133844">
                  <c:v>44.191427539078603</c:v>
                </c:pt>
                <c:pt idx="133845">
                  <c:v>44.191542408424098</c:v>
                </c:pt>
                <c:pt idx="133846">
                  <c:v>44.191657277402001</c:v>
                </c:pt>
                <c:pt idx="133847">
                  <c:v>44.191772146012099</c:v>
                </c:pt>
                <c:pt idx="133848">
                  <c:v>44.191887014254597</c:v>
                </c:pt>
                <c:pt idx="133849">
                  <c:v>44.192001882129397</c:v>
                </c:pt>
                <c:pt idx="133850">
                  <c:v>44.192116749636497</c:v>
                </c:pt>
                <c:pt idx="133851">
                  <c:v>44.192231616775899</c:v>
                </c:pt>
                <c:pt idx="133852">
                  <c:v>44.192346483547603</c:v>
                </c:pt>
                <c:pt idx="133853">
                  <c:v>44.192461349951699</c:v>
                </c:pt>
                <c:pt idx="133854">
                  <c:v>44.192576215988097</c:v>
                </c:pt>
                <c:pt idx="133855">
                  <c:v>44.192691081656797</c:v>
                </c:pt>
                <c:pt idx="133856">
                  <c:v>44.192805946957797</c:v>
                </c:pt>
                <c:pt idx="133857">
                  <c:v>44.192920811891199</c:v>
                </c:pt>
                <c:pt idx="133858">
                  <c:v>44.193035676456901</c:v>
                </c:pt>
                <c:pt idx="133859">
                  <c:v>44.193150540654898</c:v>
                </c:pt>
                <c:pt idx="133860">
                  <c:v>44.193265404485302</c:v>
                </c:pt>
                <c:pt idx="133861">
                  <c:v>44.193380267947902</c:v>
                </c:pt>
                <c:pt idx="133862">
                  <c:v>44.193495131042901</c:v>
                </c:pt>
                <c:pt idx="133863">
                  <c:v>44.193609993770302</c:v>
                </c:pt>
                <c:pt idx="133864">
                  <c:v>44.193724856129997</c:v>
                </c:pt>
                <c:pt idx="133865">
                  <c:v>44.193839718122</c:v>
                </c:pt>
                <c:pt idx="133866">
                  <c:v>44.193954579746297</c:v>
                </c:pt>
                <c:pt idx="133867">
                  <c:v>44.194069441003002</c:v>
                </c:pt>
                <c:pt idx="133868">
                  <c:v>44.194184301892101</c:v>
                </c:pt>
                <c:pt idx="133869">
                  <c:v>44.194299162413401</c:v>
                </c:pt>
                <c:pt idx="133870">
                  <c:v>44.194414022567102</c:v>
                </c:pt>
                <c:pt idx="133871">
                  <c:v>44.194528882353197</c:v>
                </c:pt>
                <c:pt idx="133872">
                  <c:v>44.1946437417716</c:v>
                </c:pt>
                <c:pt idx="133873">
                  <c:v>44.194758600822297</c:v>
                </c:pt>
                <c:pt idx="133874">
                  <c:v>44.194873459505402</c:v>
                </c:pt>
                <c:pt idx="133875">
                  <c:v>44.194988317820901</c:v>
                </c:pt>
                <c:pt idx="133876">
                  <c:v>44.195103175768701</c:v>
                </c:pt>
                <c:pt idx="133877">
                  <c:v>44.195218033348802</c:v>
                </c:pt>
                <c:pt idx="133878">
                  <c:v>44.195332890561303</c:v>
                </c:pt>
                <c:pt idx="133879">
                  <c:v>44.195447747406099</c:v>
                </c:pt>
                <c:pt idx="133880">
                  <c:v>44.195562603883303</c:v>
                </c:pt>
                <c:pt idx="133881">
                  <c:v>44.195677459992901</c:v>
                </c:pt>
                <c:pt idx="133882">
                  <c:v>44.195792315734799</c:v>
                </c:pt>
                <c:pt idx="133883">
                  <c:v>44.195907171108999</c:v>
                </c:pt>
                <c:pt idx="133884">
                  <c:v>44.196022026115699</c:v>
                </c:pt>
                <c:pt idx="133885">
                  <c:v>44.196136880754601</c:v>
                </c:pt>
                <c:pt idx="133886">
                  <c:v>44.196251735026003</c:v>
                </c:pt>
                <c:pt idx="133887">
                  <c:v>44.196366588929699</c:v>
                </c:pt>
                <c:pt idx="133888">
                  <c:v>44.196481442465704</c:v>
                </c:pt>
                <c:pt idx="133889">
                  <c:v>44.196596295634201</c:v>
                </c:pt>
                <c:pt idx="133890">
                  <c:v>44.196711148435</c:v>
                </c:pt>
                <c:pt idx="133891">
                  <c:v>44.1968260008681</c:v>
                </c:pt>
                <c:pt idx="133892">
                  <c:v>44.196940852933601</c:v>
                </c:pt>
                <c:pt idx="133893">
                  <c:v>44.197055704631502</c:v>
                </c:pt>
                <c:pt idx="133894">
                  <c:v>44.197170555961797</c:v>
                </c:pt>
                <c:pt idx="133895">
                  <c:v>44.1972854069245</c:v>
                </c:pt>
                <c:pt idx="133896">
                  <c:v>44.197400257519497</c:v>
                </c:pt>
                <c:pt idx="133897">
                  <c:v>44.197515107746803</c:v>
                </c:pt>
                <c:pt idx="133898">
                  <c:v>44.197629957606601</c:v>
                </c:pt>
                <c:pt idx="133899">
                  <c:v>44.197744807098701</c:v>
                </c:pt>
                <c:pt idx="133900">
                  <c:v>44.197859656223201</c:v>
                </c:pt>
                <c:pt idx="133901">
                  <c:v>44.197974504980102</c:v>
                </c:pt>
                <c:pt idx="133902">
                  <c:v>44.198089353369397</c:v>
                </c:pt>
                <c:pt idx="133903">
                  <c:v>44.198204201391</c:v>
                </c:pt>
                <c:pt idx="133904">
                  <c:v>44.198319049045097</c:v>
                </c:pt>
                <c:pt idx="133905">
                  <c:v>44.198433896331501</c:v>
                </c:pt>
                <c:pt idx="133906">
                  <c:v>44.198548743250299</c:v>
                </c:pt>
                <c:pt idx="133907">
                  <c:v>44.198663589801498</c:v>
                </c:pt>
                <c:pt idx="133908">
                  <c:v>44.198778435984998</c:v>
                </c:pt>
                <c:pt idx="133909">
                  <c:v>44.198893281800999</c:v>
                </c:pt>
                <c:pt idx="133910">
                  <c:v>44.1990081272493</c:v>
                </c:pt>
                <c:pt idx="133911">
                  <c:v>44.199122972330102</c:v>
                </c:pt>
                <c:pt idx="133912">
                  <c:v>44.199237817043198</c:v>
                </c:pt>
                <c:pt idx="133913">
                  <c:v>44.199352661388701</c:v>
                </c:pt>
                <c:pt idx="133914">
                  <c:v>44.199467505366599</c:v>
                </c:pt>
                <c:pt idx="133915">
                  <c:v>44.199582348976897</c:v>
                </c:pt>
                <c:pt idx="133916">
                  <c:v>44.199697192219602</c:v>
                </c:pt>
                <c:pt idx="133917">
                  <c:v>44.199812035094702</c:v>
                </c:pt>
                <c:pt idx="133918">
                  <c:v>44.199926877602202</c:v>
                </c:pt>
                <c:pt idx="133919">
                  <c:v>44.200041719742103</c:v>
                </c:pt>
                <c:pt idx="133920">
                  <c:v>44.200156561514397</c:v>
                </c:pt>
                <c:pt idx="133921">
                  <c:v>44.2002714029191</c:v>
                </c:pt>
                <c:pt idx="133922">
                  <c:v>44.200386243956203</c:v>
                </c:pt>
                <c:pt idx="133923">
                  <c:v>44.200501084625699</c:v>
                </c:pt>
                <c:pt idx="133924">
                  <c:v>44.200615924927703</c:v>
                </c:pt>
                <c:pt idx="133925">
                  <c:v>44.200730764862001</c:v>
                </c:pt>
                <c:pt idx="133926">
                  <c:v>44.2008456044287</c:v>
                </c:pt>
                <c:pt idx="133927">
                  <c:v>44.2009604436278</c:v>
                </c:pt>
                <c:pt idx="133928">
                  <c:v>44.201075282459399</c:v>
                </c:pt>
                <c:pt idx="133929">
                  <c:v>44.2011901209233</c:v>
                </c:pt>
                <c:pt idx="133930">
                  <c:v>44.201304959019701</c:v>
                </c:pt>
                <c:pt idx="133931">
                  <c:v>44.201419796748503</c:v>
                </c:pt>
                <c:pt idx="133932">
                  <c:v>44.201534634109699</c:v>
                </c:pt>
                <c:pt idx="133933">
                  <c:v>44.201649471103302</c:v>
                </c:pt>
                <c:pt idx="133934">
                  <c:v>44.201764307729299</c:v>
                </c:pt>
                <c:pt idx="133935">
                  <c:v>44.201879143987803</c:v>
                </c:pt>
                <c:pt idx="133936">
                  <c:v>44.201993979878601</c:v>
                </c:pt>
                <c:pt idx="133937">
                  <c:v>44.2021088154019</c:v>
                </c:pt>
                <c:pt idx="133938">
                  <c:v>44.202223650557599</c:v>
                </c:pt>
                <c:pt idx="133939">
                  <c:v>44.202338485345798</c:v>
                </c:pt>
                <c:pt idx="133940">
                  <c:v>44.202453319766299</c:v>
                </c:pt>
                <c:pt idx="133941">
                  <c:v>44.2025681538193</c:v>
                </c:pt>
                <c:pt idx="133942">
                  <c:v>44.202682987504701</c:v>
                </c:pt>
                <c:pt idx="133943">
                  <c:v>44.202797820822497</c:v>
                </c:pt>
                <c:pt idx="133944">
                  <c:v>44.202912653772799</c:v>
                </c:pt>
                <c:pt idx="133945">
                  <c:v>44.203027486355502</c:v>
                </c:pt>
                <c:pt idx="133946">
                  <c:v>44.203142318570599</c:v>
                </c:pt>
                <c:pt idx="133947">
                  <c:v>44.203257150418203</c:v>
                </c:pt>
                <c:pt idx="133948">
                  <c:v>44.203371981898201</c:v>
                </c:pt>
                <c:pt idx="133949">
                  <c:v>44.203486813010599</c:v>
                </c:pt>
                <c:pt idx="133950">
                  <c:v>44.203601643755498</c:v>
                </c:pt>
                <c:pt idx="133951">
                  <c:v>44.203716474132797</c:v>
                </c:pt>
                <c:pt idx="133952">
                  <c:v>44.203831304142497</c:v>
                </c:pt>
                <c:pt idx="133953">
                  <c:v>44.203946133784697</c:v>
                </c:pt>
                <c:pt idx="133954">
                  <c:v>44.204060963059298</c:v>
                </c:pt>
                <c:pt idx="133955">
                  <c:v>44.2041757919663</c:v>
                </c:pt>
                <c:pt idx="133956">
                  <c:v>44.204290620505802</c:v>
                </c:pt>
                <c:pt idx="133957">
                  <c:v>44.204405448677797</c:v>
                </c:pt>
                <c:pt idx="133958">
                  <c:v>44.204520276482199</c:v>
                </c:pt>
                <c:pt idx="133959">
                  <c:v>44.204635103919003</c:v>
                </c:pt>
                <c:pt idx="133960">
                  <c:v>44.204749930988299</c:v>
                </c:pt>
                <c:pt idx="133961">
                  <c:v>44.204864757689997</c:v>
                </c:pt>
                <c:pt idx="133962">
                  <c:v>44.204979584024201</c:v>
                </c:pt>
                <c:pt idx="133963">
                  <c:v>44.205094409990799</c:v>
                </c:pt>
                <c:pt idx="133964">
                  <c:v>44.205209235589898</c:v>
                </c:pt>
                <c:pt idx="133965">
                  <c:v>44.205324060821503</c:v>
                </c:pt>
                <c:pt idx="133966">
                  <c:v>44.205438885685503</c:v>
                </c:pt>
                <c:pt idx="133967">
                  <c:v>44.205553710181903</c:v>
                </c:pt>
                <c:pt idx="133968">
                  <c:v>44.205668534310803</c:v>
                </c:pt>
                <c:pt idx="133969">
                  <c:v>44.205783358072203</c:v>
                </c:pt>
                <c:pt idx="133970">
                  <c:v>44.205898181465997</c:v>
                </c:pt>
                <c:pt idx="133971">
                  <c:v>44.206013004492299</c:v>
                </c:pt>
                <c:pt idx="133972">
                  <c:v>44.206127827151001</c:v>
                </c:pt>
                <c:pt idx="133973">
                  <c:v>44.206242649442302</c:v>
                </c:pt>
                <c:pt idx="133974">
                  <c:v>44.206357471365898</c:v>
                </c:pt>
                <c:pt idx="133975">
                  <c:v>44.206472292922101</c:v>
                </c:pt>
                <c:pt idx="133976">
                  <c:v>44.206587114110697</c:v>
                </c:pt>
                <c:pt idx="133977">
                  <c:v>44.206701934931701</c:v>
                </c:pt>
                <c:pt idx="133978">
                  <c:v>44.206816755385297</c:v>
                </c:pt>
                <c:pt idx="133979">
                  <c:v>44.206931575471302</c:v>
                </c:pt>
                <c:pt idx="133980">
                  <c:v>44.207046395189799</c:v>
                </c:pt>
                <c:pt idx="133981">
                  <c:v>44.207161214540697</c:v>
                </c:pt>
                <c:pt idx="133982">
                  <c:v>44.207276033524202</c:v>
                </c:pt>
                <c:pt idx="133983">
                  <c:v>44.207390852140101</c:v>
                </c:pt>
                <c:pt idx="133984">
                  <c:v>44.2075056703885</c:v>
                </c:pt>
                <c:pt idx="133985">
                  <c:v>44.207620488269299</c:v>
                </c:pt>
                <c:pt idx="133986">
                  <c:v>44.207735305782599</c:v>
                </c:pt>
                <c:pt idx="133987">
                  <c:v>44.207850122928498</c:v>
                </c:pt>
                <c:pt idx="133988">
                  <c:v>44.207964939706798</c:v>
                </c:pt>
                <c:pt idx="133989">
                  <c:v>44.208079756117499</c:v>
                </c:pt>
                <c:pt idx="133990">
                  <c:v>44.208194572160799</c:v>
                </c:pt>
                <c:pt idx="133991">
                  <c:v>44.208309387836501</c:v>
                </c:pt>
                <c:pt idx="133992">
                  <c:v>44.208424203144801</c:v>
                </c:pt>
                <c:pt idx="133993">
                  <c:v>44.208539018085503</c:v>
                </c:pt>
                <c:pt idx="133994">
                  <c:v>44.208653832658698</c:v>
                </c:pt>
                <c:pt idx="133995">
                  <c:v>44.208768646864399</c:v>
                </c:pt>
                <c:pt idx="133996">
                  <c:v>44.208883460702602</c:v>
                </c:pt>
                <c:pt idx="133997">
                  <c:v>44.208998274173197</c:v>
                </c:pt>
                <c:pt idx="133998">
                  <c:v>44.2091130872764</c:v>
                </c:pt>
                <c:pt idx="133999">
                  <c:v>44.209227900012003</c:v>
                </c:pt>
                <c:pt idx="134000">
                  <c:v>44.209342712380199</c:v>
                </c:pt>
                <c:pt idx="134001">
                  <c:v>44.209457524380802</c:v>
                </c:pt>
                <c:pt idx="134002">
                  <c:v>44.209572336013998</c:v>
                </c:pt>
                <c:pt idx="134003">
                  <c:v>44.209687147279602</c:v>
                </c:pt>
                <c:pt idx="134004">
                  <c:v>44.209801958177799</c:v>
                </c:pt>
                <c:pt idx="134005">
                  <c:v>44.209916768708403</c:v>
                </c:pt>
                <c:pt idx="134006">
                  <c:v>44.2100315788716</c:v>
                </c:pt>
                <c:pt idx="134007">
                  <c:v>44.210146388667198</c:v>
                </c:pt>
                <c:pt idx="134008">
                  <c:v>44.210261198095402</c:v>
                </c:pt>
                <c:pt idx="134009">
                  <c:v>44.210376007156</c:v>
                </c:pt>
                <c:pt idx="134010">
                  <c:v>44.210490815849198</c:v>
                </c:pt>
                <c:pt idx="134011">
                  <c:v>44.210605624174903</c:v>
                </c:pt>
                <c:pt idx="134012">
                  <c:v>44.210720432133002</c:v>
                </c:pt>
                <c:pt idx="134013">
                  <c:v>44.2108352397237</c:v>
                </c:pt>
                <c:pt idx="134014">
                  <c:v>44.210950046946898</c:v>
                </c:pt>
                <c:pt idx="134015">
                  <c:v>44.211064853802696</c:v>
                </c:pt>
                <c:pt idx="134016">
                  <c:v>44.211179660290902</c:v>
                </c:pt>
                <c:pt idx="134017">
                  <c:v>44.211294466411601</c:v>
                </c:pt>
                <c:pt idx="134018">
                  <c:v>44.2114092721649</c:v>
                </c:pt>
                <c:pt idx="134019">
                  <c:v>44.211524077550699</c:v>
                </c:pt>
                <c:pt idx="134020">
                  <c:v>44.211638882568998</c:v>
                </c:pt>
                <c:pt idx="134021">
                  <c:v>44.211753687219797</c:v>
                </c:pt>
                <c:pt idx="134022">
                  <c:v>44.211868491503097</c:v>
                </c:pt>
                <c:pt idx="134023">
                  <c:v>44.211983295419003</c:v>
                </c:pt>
                <c:pt idx="134024">
                  <c:v>44.212098098967303</c:v>
                </c:pt>
                <c:pt idx="134025">
                  <c:v>44.212212902148202</c:v>
                </c:pt>
                <c:pt idx="134026">
                  <c:v>44.212327704961702</c:v>
                </c:pt>
                <c:pt idx="134027">
                  <c:v>44.212442507407602</c:v>
                </c:pt>
                <c:pt idx="134028">
                  <c:v>44.212557309486101</c:v>
                </c:pt>
                <c:pt idx="134029">
                  <c:v>44.212672111197101</c:v>
                </c:pt>
                <c:pt idx="134030">
                  <c:v>44.212786912540601</c:v>
                </c:pt>
                <c:pt idx="134031">
                  <c:v>44.2129017135167</c:v>
                </c:pt>
                <c:pt idx="134032">
                  <c:v>44.2130165141253</c:v>
                </c:pt>
                <c:pt idx="134033">
                  <c:v>44.2131313143665</c:v>
                </c:pt>
                <c:pt idx="134034">
                  <c:v>44.2132461142401</c:v>
                </c:pt>
                <c:pt idx="134035">
                  <c:v>44.2133609137463</c:v>
                </c:pt>
                <c:pt idx="134036">
                  <c:v>44.213475712885099</c:v>
                </c:pt>
                <c:pt idx="134037">
                  <c:v>44.213590511656399</c:v>
                </c:pt>
                <c:pt idx="134038">
                  <c:v>44.213705310060199</c:v>
                </c:pt>
                <c:pt idx="134039">
                  <c:v>44.213820108096499</c:v>
                </c:pt>
                <c:pt idx="134040">
                  <c:v>44.213934905765498</c:v>
                </c:pt>
                <c:pt idx="134041">
                  <c:v>44.214049703066898</c:v>
                </c:pt>
                <c:pt idx="134042">
                  <c:v>44.214164500000898</c:v>
                </c:pt>
                <c:pt idx="134043">
                  <c:v>44.214279296567398</c:v>
                </c:pt>
                <c:pt idx="134044">
                  <c:v>44.214394092766497</c:v>
                </c:pt>
                <c:pt idx="134045">
                  <c:v>44.214508888598097</c:v>
                </c:pt>
                <c:pt idx="134046">
                  <c:v>44.214623684062303</c:v>
                </c:pt>
                <c:pt idx="134047">
                  <c:v>44.214738479159003</c:v>
                </c:pt>
                <c:pt idx="134048">
                  <c:v>44.214853273888302</c:v>
                </c:pt>
                <c:pt idx="134049">
                  <c:v>44.214968068250201</c:v>
                </c:pt>
                <c:pt idx="134050">
                  <c:v>44.2150828622445</c:v>
                </c:pt>
                <c:pt idx="134051">
                  <c:v>44.215197655871499</c:v>
                </c:pt>
                <c:pt idx="134052">
                  <c:v>44.215312449130998</c:v>
                </c:pt>
                <c:pt idx="134053">
                  <c:v>44.215427242022997</c:v>
                </c:pt>
                <c:pt idx="134054">
                  <c:v>44.215542034547603</c:v>
                </c:pt>
                <c:pt idx="134055">
                  <c:v>44.215656826704802</c:v>
                </c:pt>
                <c:pt idx="134056">
                  <c:v>44.2157716184946</c:v>
                </c:pt>
                <c:pt idx="134057">
                  <c:v>44.215886409916799</c:v>
                </c:pt>
                <c:pt idx="134058">
                  <c:v>44.216001200971697</c:v>
                </c:pt>
                <c:pt idx="134059">
                  <c:v>44.216115991659102</c:v>
                </c:pt>
                <c:pt idx="134060">
                  <c:v>44.2162307819791</c:v>
                </c:pt>
                <c:pt idx="134061">
                  <c:v>44.216345571931598</c:v>
                </c:pt>
                <c:pt idx="134062">
                  <c:v>44.216460361516802</c:v>
                </c:pt>
                <c:pt idx="134063">
                  <c:v>44.216575150734499</c:v>
                </c:pt>
                <c:pt idx="134064">
                  <c:v>44.216689939584697</c:v>
                </c:pt>
                <c:pt idx="134065">
                  <c:v>44.216804728067501</c:v>
                </c:pt>
                <c:pt idx="134066">
                  <c:v>44.216919516182898</c:v>
                </c:pt>
                <c:pt idx="134067">
                  <c:v>44.217034303930902</c:v>
                </c:pt>
                <c:pt idx="134068">
                  <c:v>44.217149091311498</c:v>
                </c:pt>
                <c:pt idx="134069">
                  <c:v>44.217263878324601</c:v>
                </c:pt>
                <c:pt idx="134070">
                  <c:v>44.217378664970298</c:v>
                </c:pt>
                <c:pt idx="134071">
                  <c:v>44.2174934512486</c:v>
                </c:pt>
                <c:pt idx="134072">
                  <c:v>44.217608237159403</c:v>
                </c:pt>
                <c:pt idx="134073">
                  <c:v>44.217723022702899</c:v>
                </c:pt>
                <c:pt idx="134074">
                  <c:v>44.217837807878901</c:v>
                </c:pt>
                <c:pt idx="134075">
                  <c:v>44.217952592687503</c:v>
                </c:pt>
                <c:pt idx="134076">
                  <c:v>44.218067377128698</c:v>
                </c:pt>
                <c:pt idx="134077">
                  <c:v>44.218182161202499</c:v>
                </c:pt>
                <c:pt idx="134078">
                  <c:v>44.218296944908801</c:v>
                </c:pt>
                <c:pt idx="134079">
                  <c:v>44.218411728247801</c:v>
                </c:pt>
                <c:pt idx="134080">
                  <c:v>44.218526511219302</c:v>
                </c:pt>
                <c:pt idx="134081">
                  <c:v>44.218641293823403</c:v>
                </c:pt>
                <c:pt idx="134082">
                  <c:v>44.218756076060103</c:v>
                </c:pt>
                <c:pt idx="134083">
                  <c:v>44.218870857929502</c:v>
                </c:pt>
                <c:pt idx="134084">
                  <c:v>44.218985639431402</c:v>
                </c:pt>
                <c:pt idx="134085">
                  <c:v>44.219100420565901</c:v>
                </c:pt>
                <c:pt idx="134086">
                  <c:v>44.219215201333</c:v>
                </c:pt>
                <c:pt idx="134087">
                  <c:v>44.219329981732699</c:v>
                </c:pt>
                <c:pt idx="134088">
                  <c:v>44.219444761764898</c:v>
                </c:pt>
                <c:pt idx="134089">
                  <c:v>44.219559541429803</c:v>
                </c:pt>
                <c:pt idx="134090">
                  <c:v>44.2196743207273</c:v>
                </c:pt>
                <c:pt idx="134091">
                  <c:v>44.219789099657397</c:v>
                </c:pt>
                <c:pt idx="134092">
                  <c:v>44.219903878220101</c:v>
                </c:pt>
                <c:pt idx="134093">
                  <c:v>44.220018656415398</c:v>
                </c:pt>
                <c:pt idx="134094">
                  <c:v>44.220133434243301</c:v>
                </c:pt>
                <c:pt idx="134095">
                  <c:v>44.220248211703797</c:v>
                </c:pt>
                <c:pt idx="134096">
                  <c:v>44.2203629887969</c:v>
                </c:pt>
                <c:pt idx="134097">
                  <c:v>44.220477765522602</c:v>
                </c:pt>
                <c:pt idx="134098">
                  <c:v>44.220592541880997</c:v>
                </c:pt>
                <c:pt idx="134099">
                  <c:v>44.220707317871899</c:v>
                </c:pt>
                <c:pt idx="134100">
                  <c:v>44.220822093495499</c:v>
                </c:pt>
                <c:pt idx="134101">
                  <c:v>44.2209368687517</c:v>
                </c:pt>
                <c:pt idx="134102">
                  <c:v>44.2210516436405</c:v>
                </c:pt>
                <c:pt idx="134103">
                  <c:v>44.2211664181619</c:v>
                </c:pt>
                <c:pt idx="134104">
                  <c:v>44.221281192315899</c:v>
                </c:pt>
                <c:pt idx="134105">
                  <c:v>44.221395966102499</c:v>
                </c:pt>
                <c:pt idx="134106">
                  <c:v>44.221510739521797</c:v>
                </c:pt>
                <c:pt idx="134107">
                  <c:v>44.221625512573603</c:v>
                </c:pt>
                <c:pt idx="134108">
                  <c:v>44.2217402852582</c:v>
                </c:pt>
                <c:pt idx="134109">
                  <c:v>44.221855057575297</c:v>
                </c:pt>
                <c:pt idx="134110">
                  <c:v>44.221969829525001</c:v>
                </c:pt>
                <c:pt idx="134111">
                  <c:v>44.222084601107397</c:v>
                </c:pt>
                <c:pt idx="134112">
                  <c:v>44.2221993723224</c:v>
                </c:pt>
                <c:pt idx="134113">
                  <c:v>44.222314143170003</c:v>
                </c:pt>
                <c:pt idx="134114">
                  <c:v>44.222428913650297</c:v>
                </c:pt>
                <c:pt idx="134115">
                  <c:v>44.222543683763199</c:v>
                </c:pt>
                <c:pt idx="134116">
                  <c:v>44.2226584535087</c:v>
                </c:pt>
                <c:pt idx="134117">
                  <c:v>44.222773222886801</c:v>
                </c:pt>
                <c:pt idx="134118">
                  <c:v>44.222887991897601</c:v>
                </c:pt>
                <c:pt idx="134119">
                  <c:v>44.223002760541</c:v>
                </c:pt>
                <c:pt idx="134120">
                  <c:v>44.223117528817099</c:v>
                </c:pt>
                <c:pt idx="134121">
                  <c:v>44.223232296725797</c:v>
                </c:pt>
                <c:pt idx="134122">
                  <c:v>44.223347064267102</c:v>
                </c:pt>
                <c:pt idx="134123">
                  <c:v>44.223461831441099</c:v>
                </c:pt>
                <c:pt idx="134124">
                  <c:v>44.223576598247703</c:v>
                </c:pt>
                <c:pt idx="134125">
                  <c:v>44.2236913646869</c:v>
                </c:pt>
                <c:pt idx="134126">
                  <c:v>44.223806130758803</c:v>
                </c:pt>
                <c:pt idx="134127">
                  <c:v>44.223920896463298</c:v>
                </c:pt>
                <c:pt idx="134128">
                  <c:v>44.224035661800499</c:v>
                </c:pt>
                <c:pt idx="134129">
                  <c:v>44.224150426770301</c:v>
                </c:pt>
                <c:pt idx="134130">
                  <c:v>44.224265191372801</c:v>
                </c:pt>
                <c:pt idx="134131">
                  <c:v>44.224379955607901</c:v>
                </c:pt>
                <c:pt idx="134132">
                  <c:v>44.2244947194757</c:v>
                </c:pt>
                <c:pt idx="134133">
                  <c:v>44.224609482976099</c:v>
                </c:pt>
                <c:pt idx="134134">
                  <c:v>44.224724246109197</c:v>
                </c:pt>
                <c:pt idx="134135">
                  <c:v>44.224839008874902</c:v>
                </c:pt>
                <c:pt idx="134136">
                  <c:v>44.224953771273299</c:v>
                </c:pt>
                <c:pt idx="134137">
                  <c:v>44.225068533304402</c:v>
                </c:pt>
                <c:pt idx="134138">
                  <c:v>44.225183294968097</c:v>
                </c:pt>
                <c:pt idx="134139">
                  <c:v>44.2252980562644</c:v>
                </c:pt>
                <c:pt idx="134140">
                  <c:v>44.225412817193401</c:v>
                </c:pt>
                <c:pt idx="134141">
                  <c:v>44.225527577755102</c:v>
                </c:pt>
                <c:pt idx="134142">
                  <c:v>44.225642337949402</c:v>
                </c:pt>
                <c:pt idx="134143">
                  <c:v>44.225757097776402</c:v>
                </c:pt>
                <c:pt idx="134144">
                  <c:v>44.2258718572361</c:v>
                </c:pt>
                <c:pt idx="134145">
                  <c:v>44.225986616328399</c:v>
                </c:pt>
                <c:pt idx="134146">
                  <c:v>44.226101375053403</c:v>
                </c:pt>
                <c:pt idx="134147">
                  <c:v>44.2262161334111</c:v>
                </c:pt>
                <c:pt idx="134148">
                  <c:v>44.226330891401403</c:v>
                </c:pt>
                <c:pt idx="134149">
                  <c:v>44.226445649024399</c:v>
                </c:pt>
                <c:pt idx="134150">
                  <c:v>44.2265604062801</c:v>
                </c:pt>
                <c:pt idx="134151">
                  <c:v>44.226675163168402</c:v>
                </c:pt>
                <c:pt idx="134152">
                  <c:v>44.226789919689402</c:v>
                </c:pt>
                <c:pt idx="134153">
                  <c:v>44.226904675843102</c:v>
                </c:pt>
                <c:pt idx="134154">
                  <c:v>44.2270194316295</c:v>
                </c:pt>
                <c:pt idx="134155">
                  <c:v>44.227134187048499</c:v>
                </c:pt>
                <c:pt idx="134156">
                  <c:v>44.227248942100303</c:v>
                </c:pt>
                <c:pt idx="134157">
                  <c:v>44.2273636967847</c:v>
                </c:pt>
                <c:pt idx="134158">
                  <c:v>44.227478451101803</c:v>
                </c:pt>
                <c:pt idx="134159">
                  <c:v>44.227593205051498</c:v>
                </c:pt>
                <c:pt idx="134160">
                  <c:v>44.227707958633999</c:v>
                </c:pt>
                <c:pt idx="134161">
                  <c:v>44.2278227118491</c:v>
                </c:pt>
                <c:pt idx="134162">
                  <c:v>44.2279374646969</c:v>
                </c:pt>
                <c:pt idx="134163">
                  <c:v>44.2280522171774</c:v>
                </c:pt>
                <c:pt idx="134164">
                  <c:v>44.228166969290598</c:v>
                </c:pt>
                <c:pt idx="134165">
                  <c:v>44.228281721036502</c:v>
                </c:pt>
                <c:pt idx="134166">
                  <c:v>44.228396472415099</c:v>
                </c:pt>
                <c:pt idx="134167">
                  <c:v>44.228511223426302</c:v>
                </c:pt>
                <c:pt idx="134168">
                  <c:v>44.228625974070297</c:v>
                </c:pt>
                <c:pt idx="134169">
                  <c:v>44.228740724346899</c:v>
                </c:pt>
                <c:pt idx="134170">
                  <c:v>44.228855474256299</c:v>
                </c:pt>
                <c:pt idx="134171">
                  <c:v>44.228970223798299</c:v>
                </c:pt>
                <c:pt idx="134172">
                  <c:v>44.229084972972998</c:v>
                </c:pt>
                <c:pt idx="134173">
                  <c:v>44.229199721780503</c:v>
                </c:pt>
                <c:pt idx="134174">
                  <c:v>44.229314470220601</c:v>
                </c:pt>
                <c:pt idx="134175">
                  <c:v>44.229429218293397</c:v>
                </c:pt>
                <c:pt idx="134176">
                  <c:v>44.229543965999</c:v>
                </c:pt>
                <c:pt idx="134177">
                  <c:v>44.229658713337201</c:v>
                </c:pt>
                <c:pt idx="134178">
                  <c:v>44.229773460308103</c:v>
                </c:pt>
                <c:pt idx="134179">
                  <c:v>44.229888206911802</c:v>
                </c:pt>
                <c:pt idx="134180">
                  <c:v>44.230002953148102</c:v>
                </c:pt>
                <c:pt idx="134181">
                  <c:v>44.2301176990172</c:v>
                </c:pt>
                <c:pt idx="134182">
                  <c:v>44.230232444518997</c:v>
                </c:pt>
                <c:pt idx="134183">
                  <c:v>44.230347189653401</c:v>
                </c:pt>
                <c:pt idx="134184">
                  <c:v>44.230461934420603</c:v>
                </c:pt>
                <c:pt idx="134185">
                  <c:v>44.230576678820498</c:v>
                </c:pt>
                <c:pt idx="134186">
                  <c:v>44.230691422853099</c:v>
                </c:pt>
                <c:pt idx="134187">
                  <c:v>44.230806166518498</c:v>
                </c:pt>
                <c:pt idx="134188">
                  <c:v>44.230920909816497</c:v>
                </c:pt>
                <c:pt idx="134189">
                  <c:v>44.231035652747302</c:v>
                </c:pt>
                <c:pt idx="134190">
                  <c:v>44.231150395310699</c:v>
                </c:pt>
                <c:pt idx="134191">
                  <c:v>44.231265137506902</c:v>
                </c:pt>
                <c:pt idx="134192">
                  <c:v>44.231379879335897</c:v>
                </c:pt>
                <c:pt idx="134193">
                  <c:v>44.231494620797498</c:v>
                </c:pt>
                <c:pt idx="134194">
                  <c:v>44.231609361891898</c:v>
                </c:pt>
                <c:pt idx="134195">
                  <c:v>44.231724102618898</c:v>
                </c:pt>
                <c:pt idx="134196">
                  <c:v>44.231838842978803</c:v>
                </c:pt>
                <c:pt idx="134197">
                  <c:v>44.2319535829713</c:v>
                </c:pt>
                <c:pt idx="134198">
                  <c:v>44.232068322596596</c:v>
                </c:pt>
                <c:pt idx="134199">
                  <c:v>44.232183061854599</c:v>
                </c:pt>
                <c:pt idx="134200">
                  <c:v>44.2322978007453</c:v>
                </c:pt>
                <c:pt idx="134201">
                  <c:v>44.232412539268701</c:v>
                </c:pt>
                <c:pt idx="134202">
                  <c:v>44.2325272774249</c:v>
                </c:pt>
                <c:pt idx="134203">
                  <c:v>44.232642015213798</c:v>
                </c:pt>
                <c:pt idx="134204">
                  <c:v>44.232756752635503</c:v>
                </c:pt>
                <c:pt idx="134205">
                  <c:v>44.232871489689899</c:v>
                </c:pt>
                <c:pt idx="134206">
                  <c:v>44.232986226377001</c:v>
                </c:pt>
                <c:pt idx="134207">
                  <c:v>44.233100962696902</c:v>
                </c:pt>
                <c:pt idx="134208">
                  <c:v>44.233215698649502</c:v>
                </c:pt>
                <c:pt idx="134209">
                  <c:v>44.233330434234801</c:v>
                </c:pt>
                <c:pt idx="134210">
                  <c:v>44.233445169452899</c:v>
                </c:pt>
                <c:pt idx="134211">
                  <c:v>44.233559904303803</c:v>
                </c:pt>
                <c:pt idx="134212">
                  <c:v>44.233674638787299</c:v>
                </c:pt>
                <c:pt idx="134213">
                  <c:v>44.233789372903601</c:v>
                </c:pt>
                <c:pt idx="134214">
                  <c:v>44.233904106652702</c:v>
                </c:pt>
                <c:pt idx="134215">
                  <c:v>44.234018840034501</c:v>
                </c:pt>
                <c:pt idx="134216">
                  <c:v>44.2341335730491</c:v>
                </c:pt>
                <c:pt idx="134217">
                  <c:v>44.234248305696397</c:v>
                </c:pt>
                <c:pt idx="134218">
                  <c:v>44.2343630379765</c:v>
                </c:pt>
                <c:pt idx="134219">
                  <c:v>44.234477769889303</c:v>
                </c:pt>
                <c:pt idx="134220">
                  <c:v>44.234592501434904</c:v>
                </c:pt>
                <c:pt idx="134221">
                  <c:v>44.234707232613196</c:v>
                </c:pt>
                <c:pt idx="134222">
                  <c:v>44.234821963424302</c:v>
                </c:pt>
                <c:pt idx="134223">
                  <c:v>44.2349366938681</c:v>
                </c:pt>
                <c:pt idx="134224">
                  <c:v>44.235051423944697</c:v>
                </c:pt>
                <c:pt idx="134225">
                  <c:v>44.235166153653999</c:v>
                </c:pt>
                <c:pt idx="134226">
                  <c:v>44.2352808829962</c:v>
                </c:pt>
                <c:pt idx="134227">
                  <c:v>44.235395611971001</c:v>
                </c:pt>
                <c:pt idx="134228">
                  <c:v>44.235510340578699</c:v>
                </c:pt>
                <c:pt idx="134229">
                  <c:v>44.235625068819097</c:v>
                </c:pt>
                <c:pt idx="134230">
                  <c:v>44.235739796692201</c:v>
                </c:pt>
                <c:pt idx="134231">
                  <c:v>44.235854524198203</c:v>
                </c:pt>
                <c:pt idx="134232">
                  <c:v>44.235969251336897</c:v>
                </c:pt>
                <c:pt idx="134233">
                  <c:v>44.236083978108297</c:v>
                </c:pt>
                <c:pt idx="134234">
                  <c:v>44.236198704512603</c:v>
                </c:pt>
                <c:pt idx="134235">
                  <c:v>44.2363134305496</c:v>
                </c:pt>
                <c:pt idx="134236">
                  <c:v>44.236428156219397</c:v>
                </c:pt>
                <c:pt idx="134237">
                  <c:v>44.236542881521899</c:v>
                </c:pt>
                <c:pt idx="134238">
                  <c:v>44.2366576064573</c:v>
                </c:pt>
                <c:pt idx="134239">
                  <c:v>44.236772331025399</c:v>
                </c:pt>
                <c:pt idx="134240">
                  <c:v>44.236887055226298</c:v>
                </c:pt>
                <c:pt idx="134241">
                  <c:v>44.237001779059902</c:v>
                </c:pt>
                <c:pt idx="134242">
                  <c:v>44.237116502526298</c:v>
                </c:pt>
                <c:pt idx="134243">
                  <c:v>44.2372312256256</c:v>
                </c:pt>
                <c:pt idx="134244">
                  <c:v>44.2373459483576</c:v>
                </c:pt>
                <c:pt idx="134245">
                  <c:v>44.237460670722399</c:v>
                </c:pt>
                <c:pt idx="134246">
                  <c:v>44.237575392719897</c:v>
                </c:pt>
                <c:pt idx="134247">
                  <c:v>44.237690114350301</c:v>
                </c:pt>
                <c:pt idx="134248">
                  <c:v>44.237804835613403</c:v>
                </c:pt>
                <c:pt idx="134249">
                  <c:v>44.237919556509297</c:v>
                </c:pt>
                <c:pt idx="134250">
                  <c:v>44.238034277038103</c:v>
                </c:pt>
                <c:pt idx="134251">
                  <c:v>44.238148997199602</c:v>
                </c:pt>
                <c:pt idx="134252">
                  <c:v>44.238263716993899</c:v>
                </c:pt>
                <c:pt idx="134253">
                  <c:v>44.238378436421002</c:v>
                </c:pt>
                <c:pt idx="134254">
                  <c:v>44.238493155480803</c:v>
                </c:pt>
                <c:pt idx="134255">
                  <c:v>44.238607874173503</c:v>
                </c:pt>
                <c:pt idx="134256">
                  <c:v>44.238722592499002</c:v>
                </c:pt>
                <c:pt idx="134257">
                  <c:v>44.238837310457299</c:v>
                </c:pt>
                <c:pt idx="134258">
                  <c:v>44.238952028048303</c:v>
                </c:pt>
                <c:pt idx="134259">
                  <c:v>44.239066745272197</c:v>
                </c:pt>
                <c:pt idx="134260">
                  <c:v>44.239181462128897</c:v>
                </c:pt>
                <c:pt idx="134261">
                  <c:v>44.239296178618297</c:v>
                </c:pt>
                <c:pt idx="134262">
                  <c:v>44.239410894740601</c:v>
                </c:pt>
                <c:pt idx="134263">
                  <c:v>44.239525610495697</c:v>
                </c:pt>
                <c:pt idx="134264">
                  <c:v>44.239640325883499</c:v>
                </c:pt>
                <c:pt idx="134265">
                  <c:v>44.2397550409042</c:v>
                </c:pt>
                <c:pt idx="134266">
                  <c:v>44.239869755557699</c:v>
                </c:pt>
                <c:pt idx="134267">
                  <c:v>44.239984469844003</c:v>
                </c:pt>
                <c:pt idx="134268">
                  <c:v>44.2400991837631</c:v>
                </c:pt>
                <c:pt idx="134269">
                  <c:v>44.240213897315101</c:v>
                </c:pt>
                <c:pt idx="134270">
                  <c:v>44.240328610499802</c:v>
                </c:pt>
                <c:pt idx="134271">
                  <c:v>44.2404433233174</c:v>
                </c:pt>
                <c:pt idx="134272">
                  <c:v>44.240558035767698</c:v>
                </c:pt>
                <c:pt idx="134273">
                  <c:v>44.240672747850901</c:v>
                </c:pt>
                <c:pt idx="134274">
                  <c:v>44.240787459566903</c:v>
                </c:pt>
                <c:pt idx="134275">
                  <c:v>44.240902170915703</c:v>
                </c:pt>
                <c:pt idx="134276">
                  <c:v>44.241016881897302</c:v>
                </c:pt>
                <c:pt idx="134277">
                  <c:v>44.241131592511799</c:v>
                </c:pt>
                <c:pt idx="134278">
                  <c:v>44.241246302759102</c:v>
                </c:pt>
                <c:pt idx="134279">
                  <c:v>44.241361012639203</c:v>
                </c:pt>
                <c:pt idx="134280">
                  <c:v>44.241475722152103</c:v>
                </c:pt>
                <c:pt idx="134281">
                  <c:v>44.241590431297801</c:v>
                </c:pt>
                <c:pt idx="134282">
                  <c:v>44.241705140076398</c:v>
                </c:pt>
                <c:pt idx="134283">
                  <c:v>44.2418198484878</c:v>
                </c:pt>
                <c:pt idx="134284">
                  <c:v>44.241934556532001</c:v>
                </c:pt>
                <c:pt idx="134285">
                  <c:v>44.242049264209101</c:v>
                </c:pt>
                <c:pt idx="134286">
                  <c:v>44.242163971518998</c:v>
                </c:pt>
                <c:pt idx="134287">
                  <c:v>44.242278678461702</c:v>
                </c:pt>
                <c:pt idx="134288">
                  <c:v>44.242393385037303</c:v>
                </c:pt>
                <c:pt idx="134289">
                  <c:v>44.242508091245703</c:v>
                </c:pt>
                <c:pt idx="134290">
                  <c:v>44.242622797086902</c:v>
                </c:pt>
                <c:pt idx="134291">
                  <c:v>44.2427375025609</c:v>
                </c:pt>
                <c:pt idx="134292">
                  <c:v>44.242852207667802</c:v>
                </c:pt>
                <c:pt idx="134293">
                  <c:v>44.242966912407603</c:v>
                </c:pt>
                <c:pt idx="134294">
                  <c:v>44.243081616780202</c:v>
                </c:pt>
                <c:pt idx="134295">
                  <c:v>44.2431963207856</c:v>
                </c:pt>
                <c:pt idx="134296">
                  <c:v>44.243311024423797</c:v>
                </c:pt>
                <c:pt idx="134297">
                  <c:v>44.243425727694998</c:v>
                </c:pt>
                <c:pt idx="134298">
                  <c:v>44.243540430598898</c:v>
                </c:pt>
                <c:pt idx="134299">
                  <c:v>44.243655133135697</c:v>
                </c:pt>
                <c:pt idx="134300">
                  <c:v>44.243769835305301</c:v>
                </c:pt>
                <c:pt idx="134301">
                  <c:v>44.243884537107803</c:v>
                </c:pt>
                <c:pt idx="134302">
                  <c:v>44.243999238543203</c:v>
                </c:pt>
                <c:pt idx="134303">
                  <c:v>44.244113939611402</c:v>
                </c:pt>
                <c:pt idx="134304">
                  <c:v>44.2442286403124</c:v>
                </c:pt>
                <c:pt idx="134305">
                  <c:v>44.244343340646303</c:v>
                </c:pt>
                <c:pt idx="134306">
                  <c:v>44.244458040613097</c:v>
                </c:pt>
                <c:pt idx="134307">
                  <c:v>44.244572740212703</c:v>
                </c:pt>
                <c:pt idx="134308">
                  <c:v>44.244687439445201</c:v>
                </c:pt>
                <c:pt idx="134309">
                  <c:v>44.244802138310497</c:v>
                </c:pt>
                <c:pt idx="134310">
                  <c:v>44.244916836808699</c:v>
                </c:pt>
                <c:pt idx="134311">
                  <c:v>44.245031534939699</c:v>
                </c:pt>
                <c:pt idx="134312">
                  <c:v>44.245146232703597</c:v>
                </c:pt>
                <c:pt idx="134313">
                  <c:v>44.2452609301004</c:v>
                </c:pt>
                <c:pt idx="134314">
                  <c:v>44.245375627130002</c:v>
                </c:pt>
                <c:pt idx="134315">
                  <c:v>44.245490323792502</c:v>
                </c:pt>
                <c:pt idx="134316">
                  <c:v>44.245605020087901</c:v>
                </c:pt>
                <c:pt idx="134317">
                  <c:v>44.245719716016097</c:v>
                </c:pt>
                <c:pt idx="134318">
                  <c:v>44.245834411577199</c:v>
                </c:pt>
                <c:pt idx="134319">
                  <c:v>44.245949106771199</c:v>
                </c:pt>
                <c:pt idx="134320">
                  <c:v>44.246063801597998</c:v>
                </c:pt>
                <c:pt idx="134321">
                  <c:v>44.246178496057802</c:v>
                </c:pt>
                <c:pt idx="134322">
                  <c:v>44.246293190150297</c:v>
                </c:pt>
                <c:pt idx="134323">
                  <c:v>44.246407883875797</c:v>
                </c:pt>
                <c:pt idx="134324">
                  <c:v>44.246522577234103</c:v>
                </c:pt>
                <c:pt idx="134325">
                  <c:v>44.2466372702253</c:v>
                </c:pt>
                <c:pt idx="134326">
                  <c:v>44.246751962849402</c:v>
                </c:pt>
                <c:pt idx="134327">
                  <c:v>44.246866655106402</c:v>
                </c:pt>
                <c:pt idx="134328">
                  <c:v>44.2469813469963</c:v>
                </c:pt>
                <c:pt idx="134329">
                  <c:v>44.247096038518997</c:v>
                </c:pt>
                <c:pt idx="134330">
                  <c:v>44.247210729674599</c:v>
                </c:pt>
                <c:pt idx="134331">
                  <c:v>44.247325420463099</c:v>
                </c:pt>
                <c:pt idx="134332">
                  <c:v>44.247440110884497</c:v>
                </c:pt>
                <c:pt idx="134333">
                  <c:v>44.247554800938801</c:v>
                </c:pt>
                <c:pt idx="134334">
                  <c:v>44.247669490625903</c:v>
                </c:pt>
                <c:pt idx="134335">
                  <c:v>44.247784179946002</c:v>
                </c:pt>
                <c:pt idx="134336">
                  <c:v>44.247898868898901</c:v>
                </c:pt>
                <c:pt idx="134337">
                  <c:v>44.248013557484697</c:v>
                </c:pt>
                <c:pt idx="134338">
                  <c:v>44.248128245703398</c:v>
                </c:pt>
                <c:pt idx="134339">
                  <c:v>44.248242933555098</c:v>
                </c:pt>
                <c:pt idx="134340">
                  <c:v>44.248357621039602</c:v>
                </c:pt>
                <c:pt idx="134341">
                  <c:v>44.248472308156998</c:v>
                </c:pt>
                <c:pt idx="134342">
                  <c:v>44.248586994907299</c:v>
                </c:pt>
                <c:pt idx="134343">
                  <c:v>44.248701681290498</c:v>
                </c:pt>
                <c:pt idx="134344">
                  <c:v>44.248816367306603</c:v>
                </c:pt>
                <c:pt idx="134345">
                  <c:v>44.248931052955498</c:v>
                </c:pt>
                <c:pt idx="134346">
                  <c:v>44.249045738237399</c:v>
                </c:pt>
                <c:pt idx="134347">
                  <c:v>44.249160423152198</c:v>
                </c:pt>
                <c:pt idx="134348">
                  <c:v>44.249275107700001</c:v>
                </c:pt>
                <c:pt idx="134349">
                  <c:v>44.249389791880603</c:v>
                </c:pt>
                <c:pt idx="134350">
                  <c:v>44.249504475694103</c:v>
                </c:pt>
                <c:pt idx="134351">
                  <c:v>44.249619159140501</c:v>
                </c:pt>
                <c:pt idx="134352">
                  <c:v>44.249733842219797</c:v>
                </c:pt>
                <c:pt idx="134353">
                  <c:v>44.249848524932098</c:v>
                </c:pt>
                <c:pt idx="134354">
                  <c:v>44.249963207277197</c:v>
                </c:pt>
                <c:pt idx="134355">
                  <c:v>44.250077889255301</c:v>
                </c:pt>
                <c:pt idx="134356">
                  <c:v>44.250192570866297</c:v>
                </c:pt>
                <c:pt idx="134357">
                  <c:v>44.250307252110098</c:v>
                </c:pt>
                <c:pt idx="134358">
                  <c:v>44.250421932986903</c:v>
                </c:pt>
                <c:pt idx="134359">
                  <c:v>44.250536613496699</c:v>
                </c:pt>
                <c:pt idx="134360">
                  <c:v>44.250651293639301</c:v>
                </c:pt>
                <c:pt idx="134361">
                  <c:v>44.2507659734149</c:v>
                </c:pt>
                <c:pt idx="134362">
                  <c:v>44.250880652823398</c:v>
                </c:pt>
                <c:pt idx="134363">
                  <c:v>44.2509953318648</c:v>
                </c:pt>
                <c:pt idx="134364">
                  <c:v>44.251110010539101</c:v>
                </c:pt>
                <c:pt idx="134365">
                  <c:v>44.2512246888463</c:v>
                </c:pt>
                <c:pt idx="134366">
                  <c:v>44.251339366786503</c:v>
                </c:pt>
                <c:pt idx="134367">
                  <c:v>44.251454044359598</c:v>
                </c:pt>
                <c:pt idx="134368">
                  <c:v>44.251568721565597</c:v>
                </c:pt>
                <c:pt idx="134369">
                  <c:v>44.251683398404602</c:v>
                </c:pt>
                <c:pt idx="134370">
                  <c:v>44.251798074876497</c:v>
                </c:pt>
                <c:pt idx="134371">
                  <c:v>44.251912750981298</c:v>
                </c:pt>
                <c:pt idx="134372">
                  <c:v>44.252027426719003</c:v>
                </c:pt>
                <c:pt idx="134373">
                  <c:v>44.252142102089699</c:v>
                </c:pt>
                <c:pt idx="134374">
                  <c:v>44.252256777093301</c:v>
                </c:pt>
                <c:pt idx="134375">
                  <c:v>44.2523714517299</c:v>
                </c:pt>
                <c:pt idx="134376">
                  <c:v>44.252486125999397</c:v>
                </c:pt>
                <c:pt idx="134377">
                  <c:v>44.252600799901799</c:v>
                </c:pt>
                <c:pt idx="134378">
                  <c:v>44.2527154734371</c:v>
                </c:pt>
                <c:pt idx="134379">
                  <c:v>44.252830146605397</c:v>
                </c:pt>
                <c:pt idx="134380">
                  <c:v>44.2529448194067</c:v>
                </c:pt>
                <c:pt idx="134381">
                  <c:v>44.253059491840901</c:v>
                </c:pt>
                <c:pt idx="134382">
                  <c:v>44.253174163908</c:v>
                </c:pt>
                <c:pt idx="134383">
                  <c:v>44.253288835608103</c:v>
                </c:pt>
                <c:pt idx="134384">
                  <c:v>44.253403506941098</c:v>
                </c:pt>
                <c:pt idx="134385">
                  <c:v>44.253518177907097</c:v>
                </c:pt>
                <c:pt idx="134386">
                  <c:v>44.253632848506001</c:v>
                </c:pt>
                <c:pt idx="134387">
                  <c:v>44.253747518737903</c:v>
                </c:pt>
                <c:pt idx="134388">
                  <c:v>44.253862188602703</c:v>
                </c:pt>
                <c:pt idx="134389">
                  <c:v>44.253976858100501</c:v>
                </c:pt>
                <c:pt idx="134390">
                  <c:v>44.254091527231203</c:v>
                </c:pt>
                <c:pt idx="134391">
                  <c:v>44.254206195994897</c:v>
                </c:pt>
                <c:pt idx="134392">
                  <c:v>44.254320864391502</c:v>
                </c:pt>
                <c:pt idx="134393">
                  <c:v>44.254435532421098</c:v>
                </c:pt>
                <c:pt idx="134394">
                  <c:v>44.2545502000836</c:v>
                </c:pt>
                <c:pt idx="134395">
                  <c:v>44.254664867379098</c:v>
                </c:pt>
                <c:pt idx="134396">
                  <c:v>44.254779534307602</c:v>
                </c:pt>
                <c:pt idx="134397">
                  <c:v>44.254894200869003</c:v>
                </c:pt>
                <c:pt idx="134398">
                  <c:v>44.255008867063403</c:v>
                </c:pt>
                <c:pt idx="134399">
                  <c:v>44.255123532890799</c:v>
                </c:pt>
                <c:pt idx="134400">
                  <c:v>44.255238198351101</c:v>
                </c:pt>
                <c:pt idx="134401">
                  <c:v>44.255352863444401</c:v>
                </c:pt>
                <c:pt idx="134402">
                  <c:v>44.255467528170698</c:v>
                </c:pt>
                <c:pt idx="134403">
                  <c:v>44.2555821925299</c:v>
                </c:pt>
                <c:pt idx="134404">
                  <c:v>44.2556968565221</c:v>
                </c:pt>
                <c:pt idx="134405">
                  <c:v>44.255811520147198</c:v>
                </c:pt>
                <c:pt idx="134406">
                  <c:v>44.2559261834054</c:v>
                </c:pt>
                <c:pt idx="134407">
                  <c:v>44.2560408462965</c:v>
                </c:pt>
                <c:pt idx="134408">
                  <c:v>44.256155508820498</c:v>
                </c:pt>
                <c:pt idx="134409">
                  <c:v>44.256270170977601</c:v>
                </c:pt>
                <c:pt idx="134410">
                  <c:v>44.256384832767601</c:v>
                </c:pt>
                <c:pt idx="134411">
                  <c:v>44.256499494190699</c:v>
                </c:pt>
                <c:pt idx="134412">
                  <c:v>44.256614155246602</c:v>
                </c:pt>
                <c:pt idx="134413">
                  <c:v>44.256728815935602</c:v>
                </c:pt>
                <c:pt idx="134414">
                  <c:v>44.2568434762576</c:v>
                </c:pt>
                <c:pt idx="134415">
                  <c:v>44.256958136212504</c:v>
                </c:pt>
                <c:pt idx="134416">
                  <c:v>44.257072795800397</c:v>
                </c:pt>
                <c:pt idx="134417">
                  <c:v>44.257187455021302</c:v>
                </c:pt>
                <c:pt idx="134418">
                  <c:v>44.257302113875198</c:v>
                </c:pt>
                <c:pt idx="134419">
                  <c:v>44.257416772362099</c:v>
                </c:pt>
                <c:pt idx="134420">
                  <c:v>44.257531430481997</c:v>
                </c:pt>
                <c:pt idx="134421">
                  <c:v>44.2576460882348</c:v>
                </c:pt>
                <c:pt idx="134422">
                  <c:v>44.257760745620701</c:v>
                </c:pt>
                <c:pt idx="134423">
                  <c:v>44.257875402639499</c:v>
                </c:pt>
                <c:pt idx="134424">
                  <c:v>44.257990059291302</c:v>
                </c:pt>
                <c:pt idx="134425">
                  <c:v>44.258104715576103</c:v>
                </c:pt>
                <c:pt idx="134426">
                  <c:v>44.258219371494</c:v>
                </c:pt>
                <c:pt idx="134427">
                  <c:v>44.258334027044803</c:v>
                </c:pt>
                <c:pt idx="134428">
                  <c:v>44.258448682228597</c:v>
                </c:pt>
                <c:pt idx="134429">
                  <c:v>44.258563337045402</c:v>
                </c:pt>
                <c:pt idx="134430">
                  <c:v>44.258677991495198</c:v>
                </c:pt>
                <c:pt idx="134431">
                  <c:v>44.258792645577998</c:v>
                </c:pt>
                <c:pt idx="134432">
                  <c:v>44.258907299293902</c:v>
                </c:pt>
                <c:pt idx="134433">
                  <c:v>44.259021952642698</c:v>
                </c:pt>
                <c:pt idx="134434">
                  <c:v>44.259136605624498</c:v>
                </c:pt>
                <c:pt idx="134435">
                  <c:v>44.259251258239303</c:v>
                </c:pt>
                <c:pt idx="134436">
                  <c:v>44.259365910487197</c:v>
                </c:pt>
                <c:pt idx="134437">
                  <c:v>44.259480562367997</c:v>
                </c:pt>
                <c:pt idx="134438">
                  <c:v>44.259595213881902</c:v>
                </c:pt>
                <c:pt idx="134439">
                  <c:v>44.259709865028697</c:v>
                </c:pt>
                <c:pt idx="134440">
                  <c:v>44.259824515808603</c:v>
                </c:pt>
                <c:pt idx="134441">
                  <c:v>44.2599391662215</c:v>
                </c:pt>
                <c:pt idx="134442">
                  <c:v>44.260053816267401</c:v>
                </c:pt>
                <c:pt idx="134443">
                  <c:v>44.2601684659463</c:v>
                </c:pt>
                <c:pt idx="134444">
                  <c:v>44.260283115258297</c:v>
                </c:pt>
                <c:pt idx="134445">
                  <c:v>44.260397764203198</c:v>
                </c:pt>
                <c:pt idx="134446">
                  <c:v>44.260512412781203</c:v>
                </c:pt>
                <c:pt idx="134447">
                  <c:v>44.260627060992199</c:v>
                </c:pt>
                <c:pt idx="134448">
                  <c:v>44.2607417088362</c:v>
                </c:pt>
                <c:pt idx="134449">
                  <c:v>44.260856356313298</c:v>
                </c:pt>
                <c:pt idx="134450">
                  <c:v>44.2609710034233</c:v>
                </c:pt>
                <c:pt idx="134451">
                  <c:v>44.2610856501664</c:v>
                </c:pt>
                <c:pt idx="134452">
                  <c:v>44.261200296542498</c:v>
                </c:pt>
                <c:pt idx="134453">
                  <c:v>44.261314942551699</c:v>
                </c:pt>
                <c:pt idx="134454">
                  <c:v>44.261429588193899</c:v>
                </c:pt>
                <c:pt idx="134455">
                  <c:v>44.261544233469003</c:v>
                </c:pt>
                <c:pt idx="134456">
                  <c:v>44.261658878377297</c:v>
                </c:pt>
                <c:pt idx="134457">
                  <c:v>44.261773522918503</c:v>
                </c:pt>
                <c:pt idx="134458">
                  <c:v>44.261888167092799</c:v>
                </c:pt>
                <c:pt idx="134459">
                  <c:v>44.262002810900199</c:v>
                </c:pt>
                <c:pt idx="134460">
                  <c:v>44.262117454340498</c:v>
                </c:pt>
                <c:pt idx="134461">
                  <c:v>44.2622320974139</c:v>
                </c:pt>
                <c:pt idx="134462">
                  <c:v>44.2623467401204</c:v>
                </c:pt>
                <c:pt idx="134463">
                  <c:v>44.262461382459797</c:v>
                </c:pt>
                <c:pt idx="134464">
                  <c:v>44.262576024432398</c:v>
                </c:pt>
                <c:pt idx="134465">
                  <c:v>44.262690666037898</c:v>
                </c:pt>
                <c:pt idx="134466">
                  <c:v>44.262805307276501</c:v>
                </c:pt>
                <c:pt idx="134467">
                  <c:v>44.262919948148202</c:v>
                </c:pt>
                <c:pt idx="134468">
                  <c:v>44.2630345886529</c:v>
                </c:pt>
                <c:pt idx="134469">
                  <c:v>44.263149228790603</c:v>
                </c:pt>
                <c:pt idx="134470">
                  <c:v>44.263263868561403</c:v>
                </c:pt>
                <c:pt idx="134471">
                  <c:v>44.2633785079652</c:v>
                </c:pt>
                <c:pt idx="134472">
                  <c:v>44.263493147002102</c:v>
                </c:pt>
                <c:pt idx="134473">
                  <c:v>44.263607785672001</c:v>
                </c:pt>
                <c:pt idx="134474">
                  <c:v>44.263722423974997</c:v>
                </c:pt>
                <c:pt idx="134475">
                  <c:v>44.263837061910998</c:v>
                </c:pt>
                <c:pt idx="134476">
                  <c:v>44.263951699480103</c:v>
                </c:pt>
                <c:pt idx="134477">
                  <c:v>44.264066336682298</c:v>
                </c:pt>
                <c:pt idx="134478">
                  <c:v>44.264180973517497</c:v>
                </c:pt>
                <c:pt idx="134479">
                  <c:v>44.264295609985702</c:v>
                </c:pt>
                <c:pt idx="134480">
                  <c:v>44.264410246087003</c:v>
                </c:pt>
                <c:pt idx="134481">
                  <c:v>44.264524881821401</c:v>
                </c:pt>
                <c:pt idx="134482">
                  <c:v>44.264639517188897</c:v>
                </c:pt>
                <c:pt idx="134483">
                  <c:v>44.264754152189397</c:v>
                </c:pt>
                <c:pt idx="134484">
                  <c:v>44.264868786822902</c:v>
                </c:pt>
                <c:pt idx="134485">
                  <c:v>44.264983421089603</c:v>
                </c:pt>
                <c:pt idx="134486">
                  <c:v>44.265098054989302</c:v>
                </c:pt>
                <c:pt idx="134487">
                  <c:v>44.265212688521999</c:v>
                </c:pt>
                <c:pt idx="134488">
                  <c:v>44.265327321687899</c:v>
                </c:pt>
                <c:pt idx="134489">
                  <c:v>44.265441954486803</c:v>
                </c:pt>
                <c:pt idx="134490">
                  <c:v>44.265556586918699</c:v>
                </c:pt>
                <c:pt idx="134491">
                  <c:v>44.265671218983798</c:v>
                </c:pt>
                <c:pt idx="134492">
                  <c:v>44.265785850681901</c:v>
                </c:pt>
                <c:pt idx="134493">
                  <c:v>44.265900482013102</c:v>
                </c:pt>
                <c:pt idx="134494">
                  <c:v>44.2660151129773</c:v>
                </c:pt>
                <c:pt idx="134495">
                  <c:v>44.266129743574702</c:v>
                </c:pt>
                <c:pt idx="134496">
                  <c:v>44.266244373805101</c:v>
                </c:pt>
                <c:pt idx="134497">
                  <c:v>44.266359003668597</c:v>
                </c:pt>
                <c:pt idx="134498">
                  <c:v>44.266473633165198</c:v>
                </c:pt>
                <c:pt idx="134499">
                  <c:v>44.266588262294903</c:v>
                </c:pt>
                <c:pt idx="134500">
                  <c:v>44.266702891057598</c:v>
                </c:pt>
                <c:pt idx="134501">
                  <c:v>44.266817519453397</c:v>
                </c:pt>
                <c:pt idx="134502">
                  <c:v>44.266932147482301</c:v>
                </c:pt>
                <c:pt idx="134503">
                  <c:v>44.267046775144301</c:v>
                </c:pt>
                <c:pt idx="134504">
                  <c:v>44.267161402439399</c:v>
                </c:pt>
                <c:pt idx="134505">
                  <c:v>44.267276029367601</c:v>
                </c:pt>
                <c:pt idx="134506">
                  <c:v>44.2673906559288</c:v>
                </c:pt>
                <c:pt idx="134507">
                  <c:v>44.267505282123203</c:v>
                </c:pt>
                <c:pt idx="134508">
                  <c:v>44.267619907950603</c:v>
                </c:pt>
                <c:pt idx="134509">
                  <c:v>44.2677345334112</c:v>
                </c:pt>
                <c:pt idx="134510">
                  <c:v>44.267849158504802</c:v>
                </c:pt>
                <c:pt idx="134511">
                  <c:v>44.267963783231501</c:v>
                </c:pt>
                <c:pt idx="134512">
                  <c:v>44.268078407591403</c:v>
                </c:pt>
                <c:pt idx="134513">
                  <c:v>44.268193031584303</c:v>
                </c:pt>
                <c:pt idx="134514">
                  <c:v>44.2683076552103</c:v>
                </c:pt>
                <c:pt idx="134515">
                  <c:v>44.268422278469401</c:v>
                </c:pt>
                <c:pt idx="134516">
                  <c:v>44.2685369013616</c:v>
                </c:pt>
                <c:pt idx="134517">
                  <c:v>44.268651523887002</c:v>
                </c:pt>
                <c:pt idx="134518">
                  <c:v>44.268766146045401</c:v>
                </c:pt>
                <c:pt idx="134519">
                  <c:v>44.268880767836897</c:v>
                </c:pt>
                <c:pt idx="134520">
                  <c:v>44.268995389261597</c:v>
                </c:pt>
                <c:pt idx="134521">
                  <c:v>44.269110010319302</c:v>
                </c:pt>
                <c:pt idx="134522">
                  <c:v>44.269224631010204</c:v>
                </c:pt>
                <c:pt idx="134523">
                  <c:v>44.269339251334102</c:v>
                </c:pt>
                <c:pt idx="134524">
                  <c:v>44.269453871291198</c:v>
                </c:pt>
                <c:pt idx="134525">
                  <c:v>44.269568490881397</c:v>
                </c:pt>
                <c:pt idx="134526">
                  <c:v>44.269683110104701</c:v>
                </c:pt>
                <c:pt idx="134527">
                  <c:v>44.269797728961102</c:v>
                </c:pt>
                <c:pt idx="134528">
                  <c:v>44.2699123474506</c:v>
                </c:pt>
                <c:pt idx="134529">
                  <c:v>44.270026965573201</c:v>
                </c:pt>
                <c:pt idx="134530">
                  <c:v>44.270141583329</c:v>
                </c:pt>
                <c:pt idx="134531">
                  <c:v>44.270256200717903</c:v>
                </c:pt>
                <c:pt idx="134532">
                  <c:v>44.270370817739902</c:v>
                </c:pt>
                <c:pt idx="134533">
                  <c:v>44.270485434394999</c:v>
                </c:pt>
                <c:pt idx="134534">
                  <c:v>44.2706000506832</c:v>
                </c:pt>
                <c:pt idx="134535">
                  <c:v>44.270714666604597</c:v>
                </c:pt>
                <c:pt idx="134536">
                  <c:v>44.270829282159099</c:v>
                </c:pt>
                <c:pt idx="134537">
                  <c:v>44.270943897346697</c:v>
                </c:pt>
                <c:pt idx="134538">
                  <c:v>44.2710585121675</c:v>
                </c:pt>
                <c:pt idx="134539">
                  <c:v>44.271173126621299</c:v>
                </c:pt>
                <c:pt idx="134540">
                  <c:v>44.271287740708303</c:v>
                </c:pt>
                <c:pt idx="134541">
                  <c:v>44.271402354428503</c:v>
                </c:pt>
                <c:pt idx="134542">
                  <c:v>44.2715169677817</c:v>
                </c:pt>
                <c:pt idx="134543">
                  <c:v>44.271631580768101</c:v>
                </c:pt>
                <c:pt idx="134544">
                  <c:v>44.2717461933876</c:v>
                </c:pt>
                <c:pt idx="134545">
                  <c:v>44.271860805640301</c:v>
                </c:pt>
                <c:pt idx="134546">
                  <c:v>44.2719754175261</c:v>
                </c:pt>
                <c:pt idx="134547">
                  <c:v>44.272090029045003</c:v>
                </c:pt>
                <c:pt idx="134548">
                  <c:v>44.272204640197103</c:v>
                </c:pt>
                <c:pt idx="134549">
                  <c:v>44.272319250982299</c:v>
                </c:pt>
                <c:pt idx="134550">
                  <c:v>44.2724338614007</c:v>
                </c:pt>
                <c:pt idx="134551">
                  <c:v>44.272548471452197</c:v>
                </c:pt>
                <c:pt idx="134552">
                  <c:v>44.272663081136798</c:v>
                </c:pt>
                <c:pt idx="134553">
                  <c:v>44.272777690454603</c:v>
                </c:pt>
                <c:pt idx="134554">
                  <c:v>44.272892299405598</c:v>
                </c:pt>
                <c:pt idx="134555">
                  <c:v>44.273006907989704</c:v>
                </c:pt>
                <c:pt idx="134556">
                  <c:v>44.273121516206899</c:v>
                </c:pt>
                <c:pt idx="134557">
                  <c:v>44.273236124057298</c:v>
                </c:pt>
                <c:pt idx="134558">
                  <c:v>44.273350731540802</c:v>
                </c:pt>
                <c:pt idx="134559">
                  <c:v>44.273465338657502</c:v>
                </c:pt>
                <c:pt idx="134560">
                  <c:v>44.273579945407299</c:v>
                </c:pt>
                <c:pt idx="134561">
                  <c:v>44.2736945517903</c:v>
                </c:pt>
                <c:pt idx="134562">
                  <c:v>44.273809157806397</c:v>
                </c:pt>
                <c:pt idx="134563">
                  <c:v>44.273923763455699</c:v>
                </c:pt>
                <c:pt idx="134564">
                  <c:v>44.274038368738204</c:v>
                </c:pt>
                <c:pt idx="134565">
                  <c:v>44.274152973653798</c:v>
                </c:pt>
                <c:pt idx="134566">
                  <c:v>44.274267578202597</c:v>
                </c:pt>
                <c:pt idx="134567">
                  <c:v>44.2743821823845</c:v>
                </c:pt>
                <c:pt idx="134568">
                  <c:v>44.274496786199599</c:v>
                </c:pt>
                <c:pt idx="134569">
                  <c:v>44.274611389647902</c:v>
                </c:pt>
                <c:pt idx="134570">
                  <c:v>44.274725992729302</c:v>
                </c:pt>
                <c:pt idx="134571">
                  <c:v>44.274840595443898</c:v>
                </c:pt>
                <c:pt idx="134572">
                  <c:v>44.274955197791698</c:v>
                </c:pt>
                <c:pt idx="134573">
                  <c:v>44.275069799772602</c:v>
                </c:pt>
                <c:pt idx="134574">
                  <c:v>44.275184401386703</c:v>
                </c:pt>
                <c:pt idx="134575">
                  <c:v>44.275299002633901</c:v>
                </c:pt>
                <c:pt idx="134576">
                  <c:v>44.275413603514401</c:v>
                </c:pt>
                <c:pt idx="134577">
                  <c:v>44.275528204027999</c:v>
                </c:pt>
                <c:pt idx="134578">
                  <c:v>44.275642804174801</c:v>
                </c:pt>
                <c:pt idx="134579">
                  <c:v>44.275757403954699</c:v>
                </c:pt>
                <c:pt idx="134580">
                  <c:v>44.275872003367901</c:v>
                </c:pt>
                <c:pt idx="134581">
                  <c:v>44.2759866024142</c:v>
                </c:pt>
                <c:pt idx="134582">
                  <c:v>44.276101201093702</c:v>
                </c:pt>
                <c:pt idx="134583">
                  <c:v>44.276215799406401</c:v>
                </c:pt>
                <c:pt idx="134584">
                  <c:v>44.276330397352197</c:v>
                </c:pt>
                <c:pt idx="134585">
                  <c:v>44.276444994931303</c:v>
                </c:pt>
                <c:pt idx="134586">
                  <c:v>44.276559592143499</c:v>
                </c:pt>
                <c:pt idx="134587">
                  <c:v>44.276674188988899</c:v>
                </c:pt>
                <c:pt idx="134588">
                  <c:v>44.276788785467502</c:v>
                </c:pt>
                <c:pt idx="134589">
                  <c:v>44.276903381579203</c:v>
                </c:pt>
                <c:pt idx="134590">
                  <c:v>44.277017977324199</c:v>
                </c:pt>
                <c:pt idx="134591">
                  <c:v>44.277132572702399</c:v>
                </c:pt>
                <c:pt idx="134592">
                  <c:v>44.277247167713703</c:v>
                </c:pt>
                <c:pt idx="134593">
                  <c:v>44.277361762358197</c:v>
                </c:pt>
                <c:pt idx="134594">
                  <c:v>44.277476356636001</c:v>
                </c:pt>
                <c:pt idx="134595">
                  <c:v>44.277590950546902</c:v>
                </c:pt>
                <c:pt idx="134596">
                  <c:v>44.277705544090999</c:v>
                </c:pt>
                <c:pt idx="134597">
                  <c:v>44.2778201372683</c:v>
                </c:pt>
                <c:pt idx="134598">
                  <c:v>44.277934730078798</c:v>
                </c:pt>
                <c:pt idx="134599">
                  <c:v>44.278049322522598</c:v>
                </c:pt>
                <c:pt idx="134600">
                  <c:v>44.278163914599503</c:v>
                </c:pt>
                <c:pt idx="134601">
                  <c:v>44.278278506309597</c:v>
                </c:pt>
                <c:pt idx="134602">
                  <c:v>44.278393097652902</c:v>
                </c:pt>
                <c:pt idx="134603">
                  <c:v>44.278507688629396</c:v>
                </c:pt>
                <c:pt idx="134604">
                  <c:v>44.278622279239102</c:v>
                </c:pt>
                <c:pt idx="134605">
                  <c:v>44.278736869482003</c:v>
                </c:pt>
                <c:pt idx="134606">
                  <c:v>44.278851459358201</c:v>
                </c:pt>
                <c:pt idx="134607">
                  <c:v>44.278966048867503</c:v>
                </c:pt>
                <c:pt idx="134608">
                  <c:v>44.2790806380101</c:v>
                </c:pt>
                <c:pt idx="134609">
                  <c:v>44.279195226785802</c:v>
                </c:pt>
                <c:pt idx="134610">
                  <c:v>44.2793098151948</c:v>
                </c:pt>
                <c:pt idx="134611">
                  <c:v>44.279424403237002</c:v>
                </c:pt>
                <c:pt idx="134612">
                  <c:v>44.2795389909124</c:v>
                </c:pt>
                <c:pt idx="134613">
                  <c:v>44.279653578221001</c:v>
                </c:pt>
                <c:pt idx="134614">
                  <c:v>44.2797681651628</c:v>
                </c:pt>
                <c:pt idx="134615">
                  <c:v>44.279882751737901</c:v>
                </c:pt>
                <c:pt idx="134616">
                  <c:v>44.279997337946199</c:v>
                </c:pt>
                <c:pt idx="134617">
                  <c:v>44.280111923787601</c:v>
                </c:pt>
                <c:pt idx="134618">
                  <c:v>44.280226509262299</c:v>
                </c:pt>
                <c:pt idx="134619">
                  <c:v>44.2803410943703</c:v>
                </c:pt>
                <c:pt idx="134620">
                  <c:v>44.280455679111398</c:v>
                </c:pt>
                <c:pt idx="134621">
                  <c:v>44.280570263485799</c:v>
                </c:pt>
                <c:pt idx="134622">
                  <c:v>44.280684847493397</c:v>
                </c:pt>
                <c:pt idx="134623">
                  <c:v>44.280799431134199</c:v>
                </c:pt>
                <c:pt idx="134624">
                  <c:v>44.280914014408303</c:v>
                </c:pt>
                <c:pt idx="134625">
                  <c:v>44.281028597315597</c:v>
                </c:pt>
                <c:pt idx="134626">
                  <c:v>44.281143179856102</c:v>
                </c:pt>
                <c:pt idx="134627">
                  <c:v>44.281257762029803</c:v>
                </c:pt>
                <c:pt idx="134628">
                  <c:v>44.2813723438368</c:v>
                </c:pt>
                <c:pt idx="134629">
                  <c:v>44.281486925277001</c:v>
                </c:pt>
                <c:pt idx="134630">
                  <c:v>44.281601506350498</c:v>
                </c:pt>
                <c:pt idx="134631">
                  <c:v>44.281716087057198</c:v>
                </c:pt>
                <c:pt idx="134632">
                  <c:v>44.281830667397102</c:v>
                </c:pt>
                <c:pt idx="134633">
                  <c:v>44.281945247370203</c:v>
                </c:pt>
                <c:pt idx="134634">
                  <c:v>44.282059826976699</c:v>
                </c:pt>
                <c:pt idx="134635">
                  <c:v>44.282174406216299</c:v>
                </c:pt>
                <c:pt idx="134636">
                  <c:v>44.282288985089203</c:v>
                </c:pt>
                <c:pt idx="134637">
                  <c:v>44.282403563595302</c:v>
                </c:pt>
                <c:pt idx="134638">
                  <c:v>44.282518141734698</c:v>
                </c:pt>
                <c:pt idx="134639">
                  <c:v>44.282632719507298</c:v>
                </c:pt>
                <c:pt idx="134640">
                  <c:v>44.2827472969132</c:v>
                </c:pt>
                <c:pt idx="134641">
                  <c:v>44.282861873952299</c:v>
                </c:pt>
                <c:pt idx="134642">
                  <c:v>44.282976450624602</c:v>
                </c:pt>
                <c:pt idx="134643">
                  <c:v>44.283091026930201</c:v>
                </c:pt>
                <c:pt idx="134644">
                  <c:v>44.283205602869103</c:v>
                </c:pt>
                <c:pt idx="134645">
                  <c:v>44.283320178441201</c:v>
                </c:pt>
                <c:pt idx="134646">
                  <c:v>44.283434753646603</c:v>
                </c:pt>
                <c:pt idx="134647">
                  <c:v>44.283549328485201</c:v>
                </c:pt>
                <c:pt idx="134648">
                  <c:v>44.283663902957102</c:v>
                </c:pt>
                <c:pt idx="134649">
                  <c:v>44.283778477062199</c:v>
                </c:pt>
                <c:pt idx="134650">
                  <c:v>44.2838930508006</c:v>
                </c:pt>
                <c:pt idx="134651">
                  <c:v>44.284007624172297</c:v>
                </c:pt>
                <c:pt idx="134652">
                  <c:v>44.284122197177197</c:v>
                </c:pt>
                <c:pt idx="134653">
                  <c:v>44.284236769815401</c:v>
                </c:pt>
                <c:pt idx="134654">
                  <c:v>44.284351342086801</c:v>
                </c:pt>
                <c:pt idx="134655">
                  <c:v>44.284465913991497</c:v>
                </c:pt>
                <c:pt idx="134656">
                  <c:v>44.284580485529503</c:v>
                </c:pt>
                <c:pt idx="134657">
                  <c:v>44.284695056700798</c:v>
                </c:pt>
                <c:pt idx="134658">
                  <c:v>44.284809627505297</c:v>
                </c:pt>
                <c:pt idx="134659">
                  <c:v>44.284924197942999</c:v>
                </c:pt>
                <c:pt idx="134660">
                  <c:v>44.285038768014097</c:v>
                </c:pt>
                <c:pt idx="134661">
                  <c:v>44.285153337718398</c:v>
                </c:pt>
                <c:pt idx="134662">
                  <c:v>44.285267907056003</c:v>
                </c:pt>
                <c:pt idx="134663">
                  <c:v>44.285382476026797</c:v>
                </c:pt>
                <c:pt idx="134664">
                  <c:v>44.285497044631001</c:v>
                </c:pt>
                <c:pt idx="134665">
                  <c:v>44.285611612868401</c:v>
                </c:pt>
                <c:pt idx="134666">
                  <c:v>44.285726180739097</c:v>
                </c:pt>
                <c:pt idx="134667">
                  <c:v>44.285840748243103</c:v>
                </c:pt>
                <c:pt idx="134668">
                  <c:v>44.285955315380299</c:v>
                </c:pt>
                <c:pt idx="134669">
                  <c:v>44.286069882150798</c:v>
                </c:pt>
                <c:pt idx="134670">
                  <c:v>44.2861844485547</c:v>
                </c:pt>
                <c:pt idx="134671">
                  <c:v>44.286299014591798</c:v>
                </c:pt>
                <c:pt idx="134672">
                  <c:v>44.286413580262099</c:v>
                </c:pt>
                <c:pt idx="134673">
                  <c:v>44.286528145565804</c:v>
                </c:pt>
                <c:pt idx="134674">
                  <c:v>44.286642710502797</c:v>
                </c:pt>
                <c:pt idx="134675">
                  <c:v>44.286757275073001</c:v>
                </c:pt>
                <c:pt idx="134676">
                  <c:v>44.2868718392765</c:v>
                </c:pt>
                <c:pt idx="134677">
                  <c:v>44.286986403113303</c:v>
                </c:pt>
                <c:pt idx="134678">
                  <c:v>44.287100966583402</c:v>
                </c:pt>
                <c:pt idx="134679">
                  <c:v>44.287215529686897</c:v>
                </c:pt>
                <c:pt idx="134680">
                  <c:v>44.287330092423602</c:v>
                </c:pt>
                <c:pt idx="134681">
                  <c:v>44.287444654793497</c:v>
                </c:pt>
                <c:pt idx="134682">
                  <c:v>44.287559216796801</c:v>
                </c:pt>
                <c:pt idx="134683">
                  <c:v>44.287673778433401</c:v>
                </c:pt>
                <c:pt idx="134684">
                  <c:v>44.287788339703297</c:v>
                </c:pt>
                <c:pt idx="134685">
                  <c:v>44.287902900606497</c:v>
                </c:pt>
                <c:pt idx="134686">
                  <c:v>44.288017461142999</c:v>
                </c:pt>
                <c:pt idx="134687">
                  <c:v>44.288132021312798</c:v>
                </c:pt>
                <c:pt idx="134688">
                  <c:v>44.2882465811158</c:v>
                </c:pt>
                <c:pt idx="134689">
                  <c:v>44.288361140552198</c:v>
                </c:pt>
                <c:pt idx="134690">
                  <c:v>44.288475699621898</c:v>
                </c:pt>
                <c:pt idx="134691">
                  <c:v>44.288590258324902</c:v>
                </c:pt>
                <c:pt idx="134692">
                  <c:v>44.288704816661301</c:v>
                </c:pt>
                <c:pt idx="134693">
                  <c:v>44.288819374630897</c:v>
                </c:pt>
                <c:pt idx="134694">
                  <c:v>44.288933932233803</c:v>
                </c:pt>
                <c:pt idx="134695">
                  <c:v>44.289048489470098</c:v>
                </c:pt>
                <c:pt idx="134696">
                  <c:v>44.289163046339603</c:v>
                </c:pt>
                <c:pt idx="134697">
                  <c:v>44.289277602842503</c:v>
                </c:pt>
                <c:pt idx="134698">
                  <c:v>44.2893921589787</c:v>
                </c:pt>
                <c:pt idx="134699">
                  <c:v>44.2895067147482</c:v>
                </c:pt>
                <c:pt idx="134700">
                  <c:v>44.289621270151002</c:v>
                </c:pt>
                <c:pt idx="134701">
                  <c:v>44.289735825187101</c:v>
                </c:pt>
                <c:pt idx="134702">
                  <c:v>44.289850379856603</c:v>
                </c:pt>
                <c:pt idx="134703">
                  <c:v>44.2899649341594</c:v>
                </c:pt>
                <c:pt idx="134704">
                  <c:v>44.2900794880955</c:v>
                </c:pt>
                <c:pt idx="134705">
                  <c:v>44.290194041664897</c:v>
                </c:pt>
                <c:pt idx="134706">
                  <c:v>44.290308594867597</c:v>
                </c:pt>
                <c:pt idx="134707">
                  <c:v>44.290423147703699</c:v>
                </c:pt>
                <c:pt idx="134708">
                  <c:v>44.290537700173097</c:v>
                </c:pt>
                <c:pt idx="134709">
                  <c:v>44.290652252275798</c:v>
                </c:pt>
                <c:pt idx="134710">
                  <c:v>44.290766804011902</c:v>
                </c:pt>
                <c:pt idx="134711">
                  <c:v>44.290881355381202</c:v>
                </c:pt>
                <c:pt idx="134712">
                  <c:v>44.290995906383998</c:v>
                </c:pt>
                <c:pt idx="134713">
                  <c:v>44.291110457019997</c:v>
                </c:pt>
                <c:pt idx="134714">
                  <c:v>44.291225007289398</c:v>
                </c:pt>
                <c:pt idx="134715">
                  <c:v>44.291339557192103</c:v>
                </c:pt>
                <c:pt idx="134716">
                  <c:v>44.291454106728203</c:v>
                </c:pt>
                <c:pt idx="134717">
                  <c:v>44.291568655897599</c:v>
                </c:pt>
                <c:pt idx="134718">
                  <c:v>44.291683204700298</c:v>
                </c:pt>
                <c:pt idx="134719">
                  <c:v>44.291797753136301</c:v>
                </c:pt>
                <c:pt idx="134720">
                  <c:v>44.291912301205798</c:v>
                </c:pt>
                <c:pt idx="134721">
                  <c:v>44.292026848908499</c:v>
                </c:pt>
                <c:pt idx="134722">
                  <c:v>44.292141396244602</c:v>
                </c:pt>
                <c:pt idx="134723">
                  <c:v>44.292255943214002</c:v>
                </c:pt>
                <c:pt idx="134724">
                  <c:v>44.292370489816797</c:v>
                </c:pt>
                <c:pt idx="134725">
                  <c:v>44.292485036052902</c:v>
                </c:pt>
                <c:pt idx="134726">
                  <c:v>44.292599581922403</c:v>
                </c:pt>
                <c:pt idx="134727">
                  <c:v>44.292714127425299</c:v>
                </c:pt>
                <c:pt idx="134728">
                  <c:v>44.292828672561399</c:v>
                </c:pt>
                <c:pt idx="134729">
                  <c:v>44.292943217331</c:v>
                </c:pt>
                <c:pt idx="134730">
                  <c:v>44.293057761733799</c:v>
                </c:pt>
                <c:pt idx="134731">
                  <c:v>44.293172305770099</c:v>
                </c:pt>
                <c:pt idx="134732">
                  <c:v>44.293286849439703</c:v>
                </c:pt>
                <c:pt idx="134733">
                  <c:v>44.293401392742602</c:v>
                </c:pt>
                <c:pt idx="134734">
                  <c:v>44.293515935678897</c:v>
                </c:pt>
                <c:pt idx="134735">
                  <c:v>44.293630478248602</c:v>
                </c:pt>
                <c:pt idx="134736">
                  <c:v>44.293745020451603</c:v>
                </c:pt>
                <c:pt idx="134737">
                  <c:v>44.293859562287999</c:v>
                </c:pt>
                <c:pt idx="134738">
                  <c:v>44.293974103757698</c:v>
                </c:pt>
                <c:pt idx="134739">
                  <c:v>44.2940886448608</c:v>
                </c:pt>
                <c:pt idx="134740">
                  <c:v>44.294203185597297</c:v>
                </c:pt>
                <c:pt idx="134741">
                  <c:v>44.294317725967097</c:v>
                </c:pt>
                <c:pt idx="134742">
                  <c:v>44.2944322659703</c:v>
                </c:pt>
                <c:pt idx="134743">
                  <c:v>44.294546805606899</c:v>
                </c:pt>
                <c:pt idx="134744">
                  <c:v>44.294661344876801</c:v>
                </c:pt>
                <c:pt idx="134745">
                  <c:v>44.294775883780098</c:v>
                </c:pt>
                <c:pt idx="134746">
                  <c:v>44.294890422316797</c:v>
                </c:pt>
                <c:pt idx="134747">
                  <c:v>44.2950049604868</c:v>
                </c:pt>
                <c:pt idx="134748">
                  <c:v>44.295119498290298</c:v>
                </c:pt>
                <c:pt idx="134749">
                  <c:v>44.295234035726999</c:v>
                </c:pt>
                <c:pt idx="134750">
                  <c:v>44.295348572797202</c:v>
                </c:pt>
                <c:pt idx="134751">
                  <c:v>44.295463109500801</c:v>
                </c:pt>
                <c:pt idx="134752">
                  <c:v>44.295577645837703</c:v>
                </c:pt>
                <c:pt idx="134753">
                  <c:v>44.295692181808</c:v>
                </c:pt>
                <c:pt idx="134754">
                  <c:v>44.295806717411701</c:v>
                </c:pt>
                <c:pt idx="134755">
                  <c:v>44.295921252648803</c:v>
                </c:pt>
                <c:pt idx="134756">
                  <c:v>44.296035787519202</c:v>
                </c:pt>
                <c:pt idx="134757">
                  <c:v>44.296150322023102</c:v>
                </c:pt>
                <c:pt idx="134758">
                  <c:v>44.296264856160299</c:v>
                </c:pt>
                <c:pt idx="134759">
                  <c:v>44.296379389930898</c:v>
                </c:pt>
                <c:pt idx="134760">
                  <c:v>44.2964939233349</c:v>
                </c:pt>
                <c:pt idx="134761">
                  <c:v>44.296608456372297</c:v>
                </c:pt>
                <c:pt idx="134762">
                  <c:v>44.296722989042998</c:v>
                </c:pt>
                <c:pt idx="134763">
                  <c:v>44.2968375213472</c:v>
                </c:pt>
                <c:pt idx="134764">
                  <c:v>44.296952053284798</c:v>
                </c:pt>
                <c:pt idx="134765">
                  <c:v>44.297066584855699</c:v>
                </c:pt>
                <c:pt idx="134766">
                  <c:v>44.297181116060102</c:v>
                </c:pt>
                <c:pt idx="134767">
                  <c:v>44.297295646897801</c:v>
                </c:pt>
                <c:pt idx="134768">
                  <c:v>44.297410177369002</c:v>
                </c:pt>
                <c:pt idx="134769">
                  <c:v>44.297524707473499</c:v>
                </c:pt>
                <c:pt idx="134770">
                  <c:v>44.297639237211399</c:v>
                </c:pt>
                <c:pt idx="134771">
                  <c:v>44.297753766582801</c:v>
                </c:pt>
                <c:pt idx="134772">
                  <c:v>44.297868295587499</c:v>
                </c:pt>
                <c:pt idx="134773">
                  <c:v>44.297982824225699</c:v>
                </c:pt>
                <c:pt idx="134774">
                  <c:v>44.298097352497201</c:v>
                </c:pt>
                <c:pt idx="134775">
                  <c:v>44.298211880402199</c:v>
                </c:pt>
                <c:pt idx="134776">
                  <c:v>44.2983264079405</c:v>
                </c:pt>
                <c:pt idx="134777">
                  <c:v>44.298440935112303</c:v>
                </c:pt>
                <c:pt idx="134778">
                  <c:v>44.298555461917402</c:v>
                </c:pt>
                <c:pt idx="134779">
                  <c:v>44.298669988355996</c:v>
                </c:pt>
                <c:pt idx="134780">
                  <c:v>44.298784514428</c:v>
                </c:pt>
                <c:pt idx="134781">
                  <c:v>44.298899040133399</c:v>
                </c:pt>
                <c:pt idx="134782">
                  <c:v>44.299013565472301</c:v>
                </c:pt>
                <c:pt idx="134783">
                  <c:v>44.299128090444498</c:v>
                </c:pt>
                <c:pt idx="134784">
                  <c:v>44.299242615050098</c:v>
                </c:pt>
                <c:pt idx="134785">
                  <c:v>44.299357139289199</c:v>
                </c:pt>
                <c:pt idx="134786">
                  <c:v>44.299471663161697</c:v>
                </c:pt>
                <c:pt idx="134787">
                  <c:v>44.299586186667597</c:v>
                </c:pt>
                <c:pt idx="134788">
                  <c:v>44.299700709806899</c:v>
                </c:pt>
                <c:pt idx="134789">
                  <c:v>44.299815232579697</c:v>
                </c:pt>
                <c:pt idx="134790">
                  <c:v>44.299929754985897</c:v>
                </c:pt>
                <c:pt idx="134791">
                  <c:v>44.3000442770254</c:v>
                </c:pt>
                <c:pt idx="134792">
                  <c:v>44.300158798698497</c:v>
                </c:pt>
                <c:pt idx="134793">
                  <c:v>44.300273320004898</c:v>
                </c:pt>
                <c:pt idx="134794">
                  <c:v>44.300387840944801</c:v>
                </c:pt>
                <c:pt idx="134795">
                  <c:v>44.300502361518099</c:v>
                </c:pt>
                <c:pt idx="134796">
                  <c:v>44.3006168817248</c:v>
                </c:pt>
                <c:pt idx="134797">
                  <c:v>44.300731401565002</c:v>
                </c:pt>
                <c:pt idx="134798">
                  <c:v>44.300845921038601</c:v>
                </c:pt>
                <c:pt idx="134799">
                  <c:v>44.300960440145602</c:v>
                </c:pt>
                <c:pt idx="134800">
                  <c:v>44.301074958886097</c:v>
                </c:pt>
                <c:pt idx="134801">
                  <c:v>44.301189477260003</c:v>
                </c:pt>
                <c:pt idx="134802">
                  <c:v>44.301303995267297</c:v>
                </c:pt>
                <c:pt idx="134803">
                  <c:v>44.3014185129081</c:v>
                </c:pt>
                <c:pt idx="134804">
                  <c:v>44.301533030182298</c:v>
                </c:pt>
                <c:pt idx="134805">
                  <c:v>44.3016475470899</c:v>
                </c:pt>
                <c:pt idx="134806">
                  <c:v>44.301762063631003</c:v>
                </c:pt>
                <c:pt idx="134807">
                  <c:v>44.301876579805601</c:v>
                </c:pt>
                <c:pt idx="134808">
                  <c:v>44.301991095613602</c:v>
                </c:pt>
                <c:pt idx="134809">
                  <c:v>44.302105611054998</c:v>
                </c:pt>
                <c:pt idx="134810">
                  <c:v>44.302220126129903</c:v>
                </c:pt>
                <c:pt idx="134811">
                  <c:v>44.302334640838197</c:v>
                </c:pt>
                <c:pt idx="134812">
                  <c:v>44.3024491551799</c:v>
                </c:pt>
                <c:pt idx="134813">
                  <c:v>44.302563669155198</c:v>
                </c:pt>
                <c:pt idx="134814">
                  <c:v>44.302678182763799</c:v>
                </c:pt>
                <c:pt idx="134815">
                  <c:v>44.302792696006001</c:v>
                </c:pt>
                <c:pt idx="134816">
                  <c:v>44.3029072088815</c:v>
                </c:pt>
                <c:pt idx="134817">
                  <c:v>44.3030217213906</c:v>
                </c:pt>
                <c:pt idx="134818">
                  <c:v>44.303136233533003</c:v>
                </c:pt>
                <c:pt idx="134819">
                  <c:v>44.303250745309001</c:v>
                </c:pt>
                <c:pt idx="134820">
                  <c:v>44.303365256718401</c:v>
                </c:pt>
                <c:pt idx="134821">
                  <c:v>44.303479767761203</c:v>
                </c:pt>
                <c:pt idx="134822">
                  <c:v>44.3035942784376</c:v>
                </c:pt>
                <c:pt idx="134823">
                  <c:v>44.303708788747301</c:v>
                </c:pt>
                <c:pt idx="134824">
                  <c:v>44.303823298690602</c:v>
                </c:pt>
                <c:pt idx="134825">
                  <c:v>44.3039378082673</c:v>
                </c:pt>
                <c:pt idx="134826">
                  <c:v>44.304052317477499</c:v>
                </c:pt>
                <c:pt idx="134827">
                  <c:v>44.304166826321101</c:v>
                </c:pt>
                <c:pt idx="134828">
                  <c:v>44.304281334798198</c:v>
                </c:pt>
                <c:pt idx="134829">
                  <c:v>44.304395842908797</c:v>
                </c:pt>
                <c:pt idx="134830">
                  <c:v>44.304510350652798</c:v>
                </c:pt>
                <c:pt idx="134831">
                  <c:v>44.304624858030401</c:v>
                </c:pt>
                <c:pt idx="134832">
                  <c:v>44.3047393650413</c:v>
                </c:pt>
                <c:pt idx="134833">
                  <c:v>44.3048538716858</c:v>
                </c:pt>
                <c:pt idx="134834">
                  <c:v>44.304968377963696</c:v>
                </c:pt>
                <c:pt idx="134835">
                  <c:v>44.305082883875201</c:v>
                </c:pt>
                <c:pt idx="134836">
                  <c:v>44.305197389420002</c:v>
                </c:pt>
                <c:pt idx="134837">
                  <c:v>44.305311894598397</c:v>
                </c:pt>
                <c:pt idx="134838">
                  <c:v>44.305426399410301</c:v>
                </c:pt>
                <c:pt idx="134839">
                  <c:v>44.305540903855601</c:v>
                </c:pt>
                <c:pt idx="134840">
                  <c:v>44.305655407934402</c:v>
                </c:pt>
                <c:pt idx="134841">
                  <c:v>44.305769911646699</c:v>
                </c:pt>
                <c:pt idx="134842">
                  <c:v>44.305884414992398</c:v>
                </c:pt>
                <c:pt idx="134843">
                  <c:v>44.305998917971699</c:v>
                </c:pt>
                <c:pt idx="134844">
                  <c:v>44.306113420584403</c:v>
                </c:pt>
                <c:pt idx="134845">
                  <c:v>44.306227922830701</c:v>
                </c:pt>
                <c:pt idx="134846">
                  <c:v>44.306342424710401</c:v>
                </c:pt>
                <c:pt idx="134847">
                  <c:v>44.306456926223603</c:v>
                </c:pt>
                <c:pt idx="134848">
                  <c:v>44.306571427370301</c:v>
                </c:pt>
                <c:pt idx="134849">
                  <c:v>44.3066859281505</c:v>
                </c:pt>
                <c:pt idx="134850">
                  <c:v>44.306800428564202</c:v>
                </c:pt>
                <c:pt idx="134851">
                  <c:v>44.306914928611398</c:v>
                </c:pt>
                <c:pt idx="134852">
                  <c:v>44.307029428291997</c:v>
                </c:pt>
                <c:pt idx="134853">
                  <c:v>44.307143927606198</c:v>
                </c:pt>
                <c:pt idx="134854">
                  <c:v>44.307258426553901</c:v>
                </c:pt>
                <c:pt idx="134855">
                  <c:v>44.307372925135098</c:v>
                </c:pt>
                <c:pt idx="134856">
                  <c:v>44.307487423349698</c:v>
                </c:pt>
                <c:pt idx="134857">
                  <c:v>44.3076019211979</c:v>
                </c:pt>
                <c:pt idx="134858">
                  <c:v>44.307716418679597</c:v>
                </c:pt>
                <c:pt idx="134859">
                  <c:v>44.307830915794703</c:v>
                </c:pt>
                <c:pt idx="134860">
                  <c:v>44.307945412543397</c:v>
                </c:pt>
                <c:pt idx="134861">
                  <c:v>44.3080599089256</c:v>
                </c:pt>
                <c:pt idx="134862">
                  <c:v>44.308174404941298</c:v>
                </c:pt>
                <c:pt idx="134863">
                  <c:v>44.308288900590497</c:v>
                </c:pt>
                <c:pt idx="134864">
                  <c:v>44.308403395873199</c:v>
                </c:pt>
                <c:pt idx="134865">
                  <c:v>44.308517890789503</c:v>
                </c:pt>
                <c:pt idx="134866">
                  <c:v>44.308632385339202</c:v>
                </c:pt>
                <c:pt idx="134867">
                  <c:v>44.308746879522403</c:v>
                </c:pt>
                <c:pt idx="134868">
                  <c:v>44.308861373339198</c:v>
                </c:pt>
                <c:pt idx="134869">
                  <c:v>44.308975866789503</c:v>
                </c:pt>
                <c:pt idx="134870">
                  <c:v>44.309090359873302</c:v>
                </c:pt>
                <c:pt idx="134871">
                  <c:v>44.309204852590597</c:v>
                </c:pt>
                <c:pt idx="134872">
                  <c:v>44.3093193449414</c:v>
                </c:pt>
                <c:pt idx="134873">
                  <c:v>44.309433836925798</c:v>
                </c:pt>
                <c:pt idx="134874">
                  <c:v>44.309548328543698</c:v>
                </c:pt>
                <c:pt idx="134875">
                  <c:v>44.309662819795101</c:v>
                </c:pt>
                <c:pt idx="134876">
                  <c:v>44.309777310679998</c:v>
                </c:pt>
                <c:pt idx="134877">
                  <c:v>44.309891801198397</c:v>
                </c:pt>
                <c:pt idx="134878">
                  <c:v>44.310006291350398</c:v>
                </c:pt>
                <c:pt idx="134879">
                  <c:v>44.3101207811359</c:v>
                </c:pt>
                <c:pt idx="134880">
                  <c:v>44.310235270554898</c:v>
                </c:pt>
                <c:pt idx="134881">
                  <c:v>44.310349759607497</c:v>
                </c:pt>
                <c:pt idx="134882">
                  <c:v>44.310464248293599</c:v>
                </c:pt>
                <c:pt idx="134883">
                  <c:v>44.310578736613202</c:v>
                </c:pt>
                <c:pt idx="134884">
                  <c:v>44.3106932245663</c:v>
                </c:pt>
                <c:pt idx="134885">
                  <c:v>44.310807712153</c:v>
                </c:pt>
                <c:pt idx="134886">
                  <c:v>44.310922199373202</c:v>
                </c:pt>
                <c:pt idx="134887">
                  <c:v>44.311036686226998</c:v>
                </c:pt>
                <c:pt idx="134888">
                  <c:v>44.311151172714297</c:v>
                </c:pt>
                <c:pt idx="134889">
                  <c:v>44.311265658835097</c:v>
                </c:pt>
                <c:pt idx="134890">
                  <c:v>44.311380144589499</c:v>
                </c:pt>
                <c:pt idx="134891">
                  <c:v>44.311494629977403</c:v>
                </c:pt>
                <c:pt idx="134892">
                  <c:v>44.311609114998902</c:v>
                </c:pt>
                <c:pt idx="134893">
                  <c:v>44.311723599653902</c:v>
                </c:pt>
                <c:pt idx="134894">
                  <c:v>44.311838083942497</c:v>
                </c:pt>
                <c:pt idx="134895">
                  <c:v>44.311952567864502</c:v>
                </c:pt>
                <c:pt idx="134896">
                  <c:v>44.3120670514202</c:v>
                </c:pt>
                <c:pt idx="134897">
                  <c:v>44.312181534609401</c:v>
                </c:pt>
                <c:pt idx="134898">
                  <c:v>44.312296017432097</c:v>
                </c:pt>
                <c:pt idx="134899">
                  <c:v>44.312410499888401</c:v>
                </c:pt>
                <c:pt idx="134900">
                  <c:v>44.3125249819782</c:v>
                </c:pt>
                <c:pt idx="134901">
                  <c:v>44.312639463701601</c:v>
                </c:pt>
                <c:pt idx="134902">
                  <c:v>44.312753945058603</c:v>
                </c:pt>
                <c:pt idx="134903">
                  <c:v>44.3128684260491</c:v>
                </c:pt>
                <c:pt idx="134904">
                  <c:v>44.312982906673199</c:v>
                </c:pt>
                <c:pt idx="134905">
                  <c:v>44.313097386930799</c:v>
                </c:pt>
                <c:pt idx="134906">
                  <c:v>44.313211866821902</c:v>
                </c:pt>
                <c:pt idx="134907">
                  <c:v>44.313326346346699</c:v>
                </c:pt>
                <c:pt idx="134908">
                  <c:v>44.313440825504998</c:v>
                </c:pt>
                <c:pt idx="134909">
                  <c:v>44.313555304296798</c:v>
                </c:pt>
                <c:pt idx="134910">
                  <c:v>44.3136697827223</c:v>
                </c:pt>
                <c:pt idx="134911">
                  <c:v>44.313784260781297</c:v>
                </c:pt>
                <c:pt idx="134912">
                  <c:v>44.313898738473803</c:v>
                </c:pt>
                <c:pt idx="134913">
                  <c:v>44.314013215799903</c:v>
                </c:pt>
                <c:pt idx="134914">
                  <c:v>44.314127692759598</c:v>
                </c:pt>
                <c:pt idx="134915">
                  <c:v>44.314242169352902</c:v>
                </c:pt>
                <c:pt idx="134916">
                  <c:v>44.3143566455797</c:v>
                </c:pt>
                <c:pt idx="134917">
                  <c:v>44.3144711214401</c:v>
                </c:pt>
                <c:pt idx="134918">
                  <c:v>44.314585596934101</c:v>
                </c:pt>
                <c:pt idx="134919">
                  <c:v>44.314700072061598</c:v>
                </c:pt>
                <c:pt idx="134920">
                  <c:v>44.314814546822802</c:v>
                </c:pt>
                <c:pt idx="134921">
                  <c:v>44.314929021217502</c:v>
                </c:pt>
                <c:pt idx="134922">
                  <c:v>44.315043495245803</c:v>
                </c:pt>
                <c:pt idx="134923">
                  <c:v>44.315157968907599</c:v>
                </c:pt>
                <c:pt idx="134924">
                  <c:v>44.315272442203103</c:v>
                </c:pt>
                <c:pt idx="134925">
                  <c:v>44.315386915132102</c:v>
                </c:pt>
                <c:pt idx="134926">
                  <c:v>44.315501387694702</c:v>
                </c:pt>
                <c:pt idx="134927">
                  <c:v>44.315615859890897</c:v>
                </c:pt>
                <c:pt idx="134928">
                  <c:v>44.315730331720601</c:v>
                </c:pt>
                <c:pt idx="134929">
                  <c:v>44.315844803184</c:v>
                </c:pt>
                <c:pt idx="134930">
                  <c:v>44.3159592742809</c:v>
                </c:pt>
                <c:pt idx="134931">
                  <c:v>44.316073745011501</c:v>
                </c:pt>
                <c:pt idx="134932">
                  <c:v>44.316188215375597</c:v>
                </c:pt>
                <c:pt idx="134933">
                  <c:v>44.316302685373302</c:v>
                </c:pt>
                <c:pt idx="134934">
                  <c:v>44.316417155004601</c:v>
                </c:pt>
                <c:pt idx="134935">
                  <c:v>44.316531624269501</c:v>
                </c:pt>
                <c:pt idx="134936">
                  <c:v>44.316646093168004</c:v>
                </c:pt>
                <c:pt idx="134937">
                  <c:v>44.3167605617001</c:v>
                </c:pt>
                <c:pt idx="134938">
                  <c:v>44.316875029865699</c:v>
                </c:pt>
                <c:pt idx="134939">
                  <c:v>44.316989497664999</c:v>
                </c:pt>
                <c:pt idx="134940">
                  <c:v>44.3171039650979</c:v>
                </c:pt>
                <c:pt idx="134941">
                  <c:v>44.317218432164402</c:v>
                </c:pt>
                <c:pt idx="134942">
                  <c:v>44.3173328988645</c:v>
                </c:pt>
                <c:pt idx="134943">
                  <c:v>44.317447365198099</c:v>
                </c:pt>
                <c:pt idx="134944">
                  <c:v>44.317561831165399</c:v>
                </c:pt>
                <c:pt idx="134945">
                  <c:v>44.317676296766301</c:v>
                </c:pt>
                <c:pt idx="134946">
                  <c:v>44.317790762000797</c:v>
                </c:pt>
                <c:pt idx="134947">
                  <c:v>44.317905226868902</c:v>
                </c:pt>
                <c:pt idx="134948">
                  <c:v>44.318019691370601</c:v>
                </c:pt>
                <c:pt idx="134949">
                  <c:v>44.318134155505902</c:v>
                </c:pt>
                <c:pt idx="134950">
                  <c:v>44.318248619274897</c:v>
                </c:pt>
                <c:pt idx="134951">
                  <c:v>44.318363082677401</c:v>
                </c:pt>
                <c:pt idx="134952">
                  <c:v>44.318477545713598</c:v>
                </c:pt>
                <c:pt idx="134953">
                  <c:v>44.318592008383298</c:v>
                </c:pt>
                <c:pt idx="134954">
                  <c:v>44.318706470686699</c:v>
                </c:pt>
                <c:pt idx="134955">
                  <c:v>44.318820932623701</c:v>
                </c:pt>
                <c:pt idx="134956">
                  <c:v>44.318935394194298</c:v>
                </c:pt>
                <c:pt idx="134957">
                  <c:v>44.319049855398603</c:v>
                </c:pt>
                <c:pt idx="134958">
                  <c:v>44.319164316236403</c:v>
                </c:pt>
                <c:pt idx="134959">
                  <c:v>44.319278776707897</c:v>
                </c:pt>
                <c:pt idx="134960">
                  <c:v>44.319393236812999</c:v>
                </c:pt>
                <c:pt idx="134961">
                  <c:v>44.319507696551703</c:v>
                </c:pt>
                <c:pt idx="134962">
                  <c:v>44.319622155924101</c:v>
                </c:pt>
                <c:pt idx="134963">
                  <c:v>44.319736614930001</c:v>
                </c:pt>
                <c:pt idx="134964">
                  <c:v>44.319851073569602</c:v>
                </c:pt>
                <c:pt idx="134965">
                  <c:v>44.319965531842897</c:v>
                </c:pt>
                <c:pt idx="134966">
                  <c:v>44.320079989749701</c:v>
                </c:pt>
                <c:pt idx="134967">
                  <c:v>44.320194447290199</c:v>
                </c:pt>
                <c:pt idx="134968">
                  <c:v>44.320308904464298</c:v>
                </c:pt>
                <c:pt idx="134969">
                  <c:v>44.320423361272098</c:v>
                </c:pt>
                <c:pt idx="134970">
                  <c:v>44.3205378177135</c:v>
                </c:pt>
                <c:pt idx="134971">
                  <c:v>44.320652273788497</c:v>
                </c:pt>
                <c:pt idx="134972">
                  <c:v>44.320766729497201</c:v>
                </c:pt>
                <c:pt idx="134973">
                  <c:v>44.3208811848395</c:v>
                </c:pt>
                <c:pt idx="134974">
                  <c:v>44.320995639815401</c:v>
                </c:pt>
                <c:pt idx="134975">
                  <c:v>44.321110094425002</c:v>
                </c:pt>
                <c:pt idx="134976">
                  <c:v>44.321224548668198</c:v>
                </c:pt>
                <c:pt idx="134977">
                  <c:v>44.321339002545002</c:v>
                </c:pt>
                <c:pt idx="134978">
                  <c:v>44.321453456055501</c:v>
                </c:pt>
                <c:pt idx="134979">
                  <c:v>44.3215679091997</c:v>
                </c:pt>
                <c:pt idx="134980">
                  <c:v>44.321682361977501</c:v>
                </c:pt>
                <c:pt idx="134981">
                  <c:v>44.321796814388897</c:v>
                </c:pt>
                <c:pt idx="134982">
                  <c:v>44.321911266434</c:v>
                </c:pt>
                <c:pt idx="134983">
                  <c:v>44.322025718112698</c:v>
                </c:pt>
                <c:pt idx="134984">
                  <c:v>44.322140169425097</c:v>
                </c:pt>
                <c:pt idx="134985">
                  <c:v>44.322254620371098</c:v>
                </c:pt>
                <c:pt idx="134986">
                  <c:v>44.322369070950799</c:v>
                </c:pt>
                <c:pt idx="134987">
                  <c:v>44.322483521164202</c:v>
                </c:pt>
                <c:pt idx="134988">
                  <c:v>44.322597971011199</c:v>
                </c:pt>
                <c:pt idx="134989">
                  <c:v>44.322712420491797</c:v>
                </c:pt>
                <c:pt idx="134990">
                  <c:v>44.322826869606097</c:v>
                </c:pt>
                <c:pt idx="134991">
                  <c:v>44.322941318354097</c:v>
                </c:pt>
                <c:pt idx="134992">
                  <c:v>44.323055766735699</c:v>
                </c:pt>
                <c:pt idx="134993">
                  <c:v>44.323170214751002</c:v>
                </c:pt>
                <c:pt idx="134994">
                  <c:v>44.323284662399999</c:v>
                </c:pt>
                <c:pt idx="134995">
                  <c:v>44.323399109682597</c:v>
                </c:pt>
                <c:pt idx="134996">
                  <c:v>44.323513556598897</c:v>
                </c:pt>
                <c:pt idx="134997">
                  <c:v>44.323628003148798</c:v>
                </c:pt>
                <c:pt idx="134998">
                  <c:v>44.3237424493324</c:v>
                </c:pt>
                <c:pt idx="134999">
                  <c:v>44.323856895149703</c:v>
                </c:pt>
                <c:pt idx="135000">
                  <c:v>44.3239713406007</c:v>
                </c:pt>
                <c:pt idx="135001">
                  <c:v>44.324085785685298</c:v>
                </c:pt>
                <c:pt idx="135002">
                  <c:v>44.324200230403598</c:v>
                </c:pt>
                <c:pt idx="135003">
                  <c:v>44.324314674755598</c:v>
                </c:pt>
                <c:pt idx="135004">
                  <c:v>44.3244291187412</c:v>
                </c:pt>
                <c:pt idx="135005">
                  <c:v>44.324543562360503</c:v>
                </c:pt>
                <c:pt idx="135006">
                  <c:v>44.3246580056135</c:v>
                </c:pt>
                <c:pt idx="135007">
                  <c:v>44.324772448500198</c:v>
                </c:pt>
                <c:pt idx="135008">
                  <c:v>44.324886891020498</c:v>
                </c:pt>
                <c:pt idx="135009">
                  <c:v>44.325001333174498</c:v>
                </c:pt>
                <c:pt idx="135010">
                  <c:v>44.3251157749622</c:v>
                </c:pt>
                <c:pt idx="135011">
                  <c:v>44.325230216383602</c:v>
                </c:pt>
                <c:pt idx="135012">
                  <c:v>44.325344657438698</c:v>
                </c:pt>
                <c:pt idx="135013">
                  <c:v>44.325459098127503</c:v>
                </c:pt>
                <c:pt idx="135014">
                  <c:v>44.325573538449902</c:v>
                </c:pt>
                <c:pt idx="135015">
                  <c:v>44.325687978406002</c:v>
                </c:pt>
                <c:pt idx="135016">
                  <c:v>44.325802417995803</c:v>
                </c:pt>
                <c:pt idx="135017">
                  <c:v>44.325916857219298</c:v>
                </c:pt>
                <c:pt idx="135018">
                  <c:v>44.326031296076501</c:v>
                </c:pt>
                <c:pt idx="135019">
                  <c:v>44.326145734567397</c:v>
                </c:pt>
                <c:pt idx="135020">
                  <c:v>44.326260172692002</c:v>
                </c:pt>
                <c:pt idx="135021">
                  <c:v>44.326374610450301</c:v>
                </c:pt>
                <c:pt idx="135022">
                  <c:v>44.326489047842202</c:v>
                </c:pt>
                <c:pt idx="135023">
                  <c:v>44.326603484867903</c:v>
                </c:pt>
                <c:pt idx="135024">
                  <c:v>44.326717921527298</c:v>
                </c:pt>
                <c:pt idx="135025">
                  <c:v>44.326832357820301</c:v>
                </c:pt>
                <c:pt idx="135026">
                  <c:v>44.326946793747098</c:v>
                </c:pt>
                <c:pt idx="135027">
                  <c:v>44.327061229307503</c:v>
                </c:pt>
                <c:pt idx="135028">
                  <c:v>44.327175664501702</c:v>
                </c:pt>
                <c:pt idx="135029">
                  <c:v>44.327290099329602</c:v>
                </c:pt>
                <c:pt idx="135030">
                  <c:v>44.327404533791103</c:v>
                </c:pt>
                <c:pt idx="135031">
                  <c:v>44.327518967886398</c:v>
                </c:pt>
                <c:pt idx="135032">
                  <c:v>44.327633401615401</c:v>
                </c:pt>
                <c:pt idx="135033">
                  <c:v>44.327747834978098</c:v>
                </c:pt>
                <c:pt idx="135034">
                  <c:v>44.327862267974503</c:v>
                </c:pt>
                <c:pt idx="135035">
                  <c:v>44.327976700604601</c:v>
                </c:pt>
                <c:pt idx="135036">
                  <c:v>44.328091132868401</c:v>
                </c:pt>
                <c:pt idx="135037">
                  <c:v>44.328205564765902</c:v>
                </c:pt>
                <c:pt idx="135038">
                  <c:v>44.328319996297203</c:v>
                </c:pt>
                <c:pt idx="135039">
                  <c:v>44.328434427462199</c:v>
                </c:pt>
                <c:pt idx="135040">
                  <c:v>44.328548858260802</c:v>
                </c:pt>
                <c:pt idx="135041">
                  <c:v>44.3286632886932</c:v>
                </c:pt>
                <c:pt idx="135042">
                  <c:v>44.328777718759298</c:v>
                </c:pt>
                <c:pt idx="135043">
                  <c:v>44.328892148459197</c:v>
                </c:pt>
                <c:pt idx="135044">
                  <c:v>44.329006577792697</c:v>
                </c:pt>
                <c:pt idx="135045">
                  <c:v>44.329121006759998</c:v>
                </c:pt>
                <c:pt idx="135046">
                  <c:v>44.329235435360999</c:v>
                </c:pt>
                <c:pt idx="135047">
                  <c:v>44.329349863595702</c:v>
                </c:pt>
                <c:pt idx="135048">
                  <c:v>44.329464291464198</c:v>
                </c:pt>
                <c:pt idx="135049">
                  <c:v>44.329578718966303</c:v>
                </c:pt>
                <c:pt idx="135050">
                  <c:v>44.329693146102201</c:v>
                </c:pt>
                <c:pt idx="135051">
                  <c:v>44.3298075728719</c:v>
                </c:pt>
                <c:pt idx="135052">
                  <c:v>44.3299219992752</c:v>
                </c:pt>
                <c:pt idx="135053">
                  <c:v>44.330036425312301</c:v>
                </c:pt>
                <c:pt idx="135054">
                  <c:v>44.330150850983102</c:v>
                </c:pt>
                <c:pt idx="135055">
                  <c:v>44.330265276287697</c:v>
                </c:pt>
                <c:pt idx="135056">
                  <c:v>44.330379701226001</c:v>
                </c:pt>
                <c:pt idx="135057">
                  <c:v>44.330494125797998</c:v>
                </c:pt>
                <c:pt idx="135058">
                  <c:v>44.330608550003802</c:v>
                </c:pt>
                <c:pt idx="135059">
                  <c:v>44.330722973843301</c:v>
                </c:pt>
                <c:pt idx="135060">
                  <c:v>44.3308373973165</c:v>
                </c:pt>
                <c:pt idx="135061">
                  <c:v>44.3309518204235</c:v>
                </c:pt>
                <c:pt idx="135062">
                  <c:v>44.331066243164301</c:v>
                </c:pt>
                <c:pt idx="135063">
                  <c:v>44.331180665538703</c:v>
                </c:pt>
                <c:pt idx="135064">
                  <c:v>44.331295087546899</c:v>
                </c:pt>
                <c:pt idx="135065">
                  <c:v>44.331409509188902</c:v>
                </c:pt>
                <c:pt idx="135066">
                  <c:v>44.331523930464598</c:v>
                </c:pt>
                <c:pt idx="135067">
                  <c:v>44.331638351374103</c:v>
                </c:pt>
                <c:pt idx="135068">
                  <c:v>44.331752771917301</c:v>
                </c:pt>
                <c:pt idx="135069">
                  <c:v>44.331867192094201</c:v>
                </c:pt>
                <c:pt idx="135070">
                  <c:v>44.331981611904901</c:v>
                </c:pt>
                <c:pt idx="135071">
                  <c:v>44.332096031349401</c:v>
                </c:pt>
                <c:pt idx="135072">
                  <c:v>44.332210450427603</c:v>
                </c:pt>
                <c:pt idx="135073">
                  <c:v>44.332324869139498</c:v>
                </c:pt>
                <c:pt idx="135074">
                  <c:v>44.3324392874853</c:v>
                </c:pt>
                <c:pt idx="135075">
                  <c:v>44.332553705464697</c:v>
                </c:pt>
                <c:pt idx="135076">
                  <c:v>44.332668123078001</c:v>
                </c:pt>
                <c:pt idx="135077">
                  <c:v>44.332782540324999</c:v>
                </c:pt>
                <c:pt idx="135078">
                  <c:v>44.332896957205698</c:v>
                </c:pt>
                <c:pt idx="135079">
                  <c:v>44.333011373720304</c:v>
                </c:pt>
                <c:pt idx="135080">
                  <c:v>44.333125789868497</c:v>
                </c:pt>
                <c:pt idx="135081">
                  <c:v>44.333240205650597</c:v>
                </c:pt>
                <c:pt idx="135082">
                  <c:v>44.333354621066398</c:v>
                </c:pt>
                <c:pt idx="135083">
                  <c:v>44.333469036115901</c:v>
                </c:pt>
                <c:pt idx="135084">
                  <c:v>44.333583450799303</c:v>
                </c:pt>
                <c:pt idx="135085">
                  <c:v>44.333697865116399</c:v>
                </c:pt>
                <c:pt idx="135086">
                  <c:v>44.333812279067303</c:v>
                </c:pt>
                <c:pt idx="135087">
                  <c:v>44.3339266926519</c:v>
                </c:pt>
                <c:pt idx="135088">
                  <c:v>44.334041105870398</c:v>
                </c:pt>
                <c:pt idx="135089">
                  <c:v>44.334155518722604</c:v>
                </c:pt>
                <c:pt idx="135090">
                  <c:v>44.334269931208503</c:v>
                </c:pt>
                <c:pt idx="135091">
                  <c:v>44.334384343328303</c:v>
                </c:pt>
                <c:pt idx="135092">
                  <c:v>44.334498755081803</c:v>
                </c:pt>
                <c:pt idx="135093">
                  <c:v>44.334613166469097</c:v>
                </c:pt>
                <c:pt idx="135094">
                  <c:v>44.334727577490199</c:v>
                </c:pt>
                <c:pt idx="135095">
                  <c:v>44.334841988145101</c:v>
                </c:pt>
                <c:pt idx="135096">
                  <c:v>44.334956398433697</c:v>
                </c:pt>
                <c:pt idx="135097">
                  <c:v>44.3350708083561</c:v>
                </c:pt>
                <c:pt idx="135098">
                  <c:v>44.335185217912297</c:v>
                </c:pt>
                <c:pt idx="135099">
                  <c:v>44.335299627102401</c:v>
                </c:pt>
                <c:pt idx="135100">
                  <c:v>44.3354140359261</c:v>
                </c:pt>
                <c:pt idx="135101">
                  <c:v>44.335528444383698</c:v>
                </c:pt>
                <c:pt idx="135102">
                  <c:v>44.335642852475097</c:v>
                </c:pt>
                <c:pt idx="135103">
                  <c:v>44.335757260200197</c:v>
                </c:pt>
                <c:pt idx="135104">
                  <c:v>44.335871667559204</c:v>
                </c:pt>
                <c:pt idx="135105">
                  <c:v>44.335986074551897</c:v>
                </c:pt>
                <c:pt idx="135106">
                  <c:v>44.336100481178399</c:v>
                </c:pt>
                <c:pt idx="135107">
                  <c:v>44.3362148874387</c:v>
                </c:pt>
                <c:pt idx="135108">
                  <c:v>44.336329293332902</c:v>
                </c:pt>
                <c:pt idx="135109">
                  <c:v>44.336443698860798</c:v>
                </c:pt>
                <c:pt idx="135110">
                  <c:v>44.336558104022501</c:v>
                </c:pt>
                <c:pt idx="135111">
                  <c:v>44.336672508817998</c:v>
                </c:pt>
                <c:pt idx="135112">
                  <c:v>44.336786913247302</c:v>
                </c:pt>
                <c:pt idx="135113">
                  <c:v>44.336901317310399</c:v>
                </c:pt>
                <c:pt idx="135114">
                  <c:v>44.337015721007297</c:v>
                </c:pt>
                <c:pt idx="135115">
                  <c:v>44.337130124338103</c:v>
                </c:pt>
                <c:pt idx="135116">
                  <c:v>44.337244527302602</c:v>
                </c:pt>
                <c:pt idx="135117">
                  <c:v>44.337358929900901</c:v>
                </c:pt>
                <c:pt idx="135118">
                  <c:v>44.337473332133101</c:v>
                </c:pt>
                <c:pt idx="135119">
                  <c:v>44.337587733999001</c:v>
                </c:pt>
                <c:pt idx="135120">
                  <c:v>44.337702135498802</c:v>
                </c:pt>
                <c:pt idx="135121">
                  <c:v>44.337816536632303</c:v>
                </c:pt>
                <c:pt idx="135122">
                  <c:v>44.337930937399697</c:v>
                </c:pt>
                <c:pt idx="135123">
                  <c:v>44.338045337800899</c:v>
                </c:pt>
                <c:pt idx="135124">
                  <c:v>44.338159737835902</c:v>
                </c:pt>
                <c:pt idx="135125">
                  <c:v>44.338274137504698</c:v>
                </c:pt>
                <c:pt idx="135126">
                  <c:v>44.3383885368074</c:v>
                </c:pt>
                <c:pt idx="135127">
                  <c:v>44.338502935743797</c:v>
                </c:pt>
                <c:pt idx="135128">
                  <c:v>44.338617334314101</c:v>
                </c:pt>
                <c:pt idx="135129">
                  <c:v>44.338731732518198</c:v>
                </c:pt>
                <c:pt idx="135130">
                  <c:v>44.338846130356103</c:v>
                </c:pt>
                <c:pt idx="135131">
                  <c:v>44.338960527827901</c:v>
                </c:pt>
                <c:pt idx="135132">
                  <c:v>44.339074924933499</c:v>
                </c:pt>
                <c:pt idx="135133">
                  <c:v>44.339189321672897</c:v>
                </c:pt>
                <c:pt idx="135134">
                  <c:v>44.339303718046096</c:v>
                </c:pt>
                <c:pt idx="135135">
                  <c:v>44.339418114053103</c:v>
                </c:pt>
                <c:pt idx="135136">
                  <c:v>44.339532509694003</c:v>
                </c:pt>
                <c:pt idx="135137">
                  <c:v>44.339646904968703</c:v>
                </c:pt>
                <c:pt idx="135138">
                  <c:v>44.339761299877203</c:v>
                </c:pt>
                <c:pt idx="135139">
                  <c:v>44.339875694419597</c:v>
                </c:pt>
                <c:pt idx="135140">
                  <c:v>44.339990088595798</c:v>
                </c:pt>
                <c:pt idx="135141">
                  <c:v>44.340104482405799</c:v>
                </c:pt>
                <c:pt idx="135142">
                  <c:v>44.3402188758497</c:v>
                </c:pt>
                <c:pt idx="135143">
                  <c:v>44.340333268927402</c:v>
                </c:pt>
                <c:pt idx="135144">
                  <c:v>44.340447661638997</c:v>
                </c:pt>
                <c:pt idx="135145">
                  <c:v>44.3405620539843</c:v>
                </c:pt>
                <c:pt idx="135146">
                  <c:v>44.340676445963602</c:v>
                </c:pt>
                <c:pt idx="135147">
                  <c:v>44.340790837576598</c:v>
                </c:pt>
                <c:pt idx="135148">
                  <c:v>44.340905228823502</c:v>
                </c:pt>
                <c:pt idx="135149">
                  <c:v>44.341019619704298</c:v>
                </c:pt>
                <c:pt idx="135150">
                  <c:v>44.341134010218902</c:v>
                </c:pt>
                <c:pt idx="135151">
                  <c:v>44.341248400367299</c:v>
                </c:pt>
                <c:pt idx="135152">
                  <c:v>44.341362790149603</c:v>
                </c:pt>
                <c:pt idx="135153">
                  <c:v>44.3414771795658</c:v>
                </c:pt>
                <c:pt idx="135154">
                  <c:v>44.341591568615797</c:v>
                </c:pt>
                <c:pt idx="135155">
                  <c:v>44.341705957299602</c:v>
                </c:pt>
                <c:pt idx="135156">
                  <c:v>44.3418203456173</c:v>
                </c:pt>
                <c:pt idx="135157">
                  <c:v>44.341934733568799</c:v>
                </c:pt>
                <c:pt idx="135158">
                  <c:v>44.342049121154197</c:v>
                </c:pt>
                <c:pt idx="135159">
                  <c:v>44.342163508373503</c:v>
                </c:pt>
                <c:pt idx="135160">
                  <c:v>44.342277895226601</c:v>
                </c:pt>
                <c:pt idx="135161">
                  <c:v>44.3423922817136</c:v>
                </c:pt>
                <c:pt idx="135162">
                  <c:v>44.3425066678344</c:v>
                </c:pt>
                <c:pt idx="135163">
                  <c:v>44.342621053589099</c:v>
                </c:pt>
                <c:pt idx="135164">
                  <c:v>44.342735438977599</c:v>
                </c:pt>
                <c:pt idx="135165">
                  <c:v>44.342849824000098</c:v>
                </c:pt>
                <c:pt idx="135166">
                  <c:v>44.342964208656298</c:v>
                </c:pt>
                <c:pt idx="135167">
                  <c:v>44.343078592946497</c:v>
                </c:pt>
                <c:pt idx="135168">
                  <c:v>44.343192976870498</c:v>
                </c:pt>
                <c:pt idx="135169">
                  <c:v>44.343307360428398</c:v>
                </c:pt>
                <c:pt idx="135170">
                  <c:v>44.343421743620098</c:v>
                </c:pt>
                <c:pt idx="135171">
                  <c:v>44.343536126445699</c:v>
                </c:pt>
                <c:pt idx="135172">
                  <c:v>44.343650508905199</c:v>
                </c:pt>
                <c:pt idx="135173">
                  <c:v>44.3437648909985</c:v>
                </c:pt>
                <c:pt idx="135174">
                  <c:v>44.3438792727258</c:v>
                </c:pt>
                <c:pt idx="135175">
                  <c:v>44.343993654086901</c:v>
                </c:pt>
                <c:pt idx="135176">
                  <c:v>44.344108035081902</c:v>
                </c:pt>
                <c:pt idx="135177">
                  <c:v>44.344222415710703</c:v>
                </c:pt>
                <c:pt idx="135178">
                  <c:v>44.344336795973497</c:v>
                </c:pt>
                <c:pt idx="135179">
                  <c:v>44.344451175870098</c:v>
                </c:pt>
                <c:pt idx="135180">
                  <c:v>44.3445655554006</c:v>
                </c:pt>
                <c:pt idx="135181">
                  <c:v>44.344679934564901</c:v>
                </c:pt>
                <c:pt idx="135182">
                  <c:v>44.344794313363202</c:v>
                </c:pt>
                <c:pt idx="135183">
                  <c:v>44.344908691795297</c:v>
                </c:pt>
                <c:pt idx="135184">
                  <c:v>44.345023069861298</c:v>
                </c:pt>
                <c:pt idx="135185">
                  <c:v>44.345137447561299</c:v>
                </c:pt>
                <c:pt idx="135186">
                  <c:v>44.345251824895001</c:v>
                </c:pt>
                <c:pt idx="135187">
                  <c:v>44.345366201862703</c:v>
                </c:pt>
                <c:pt idx="135188">
                  <c:v>44.345480578464297</c:v>
                </c:pt>
                <c:pt idx="135189">
                  <c:v>44.345594954699799</c:v>
                </c:pt>
                <c:pt idx="135190">
                  <c:v>44.3457093305691</c:v>
                </c:pt>
                <c:pt idx="135191">
                  <c:v>44.345823706072402</c:v>
                </c:pt>
                <c:pt idx="135192">
                  <c:v>44.345938081209503</c:v>
                </c:pt>
                <c:pt idx="135193">
                  <c:v>44.346052455980598</c:v>
                </c:pt>
                <c:pt idx="135194">
                  <c:v>44.346166830385499</c:v>
                </c:pt>
                <c:pt idx="135195">
                  <c:v>44.346281204424301</c:v>
                </c:pt>
                <c:pt idx="135196">
                  <c:v>44.346395578097102</c:v>
                </c:pt>
                <c:pt idx="135197">
                  <c:v>44.346509951403704</c:v>
                </c:pt>
                <c:pt idx="135198">
                  <c:v>44.346624324344198</c:v>
                </c:pt>
                <c:pt idx="135199">
                  <c:v>44.346738696918699</c:v>
                </c:pt>
                <c:pt idx="135200">
                  <c:v>44.346853069127</c:v>
                </c:pt>
                <c:pt idx="135201">
                  <c:v>44.346967440969301</c:v>
                </c:pt>
                <c:pt idx="135202">
                  <c:v>44.347081812445403</c:v>
                </c:pt>
                <c:pt idx="135203">
                  <c:v>44.347196183555504</c:v>
                </c:pt>
                <c:pt idx="135204">
                  <c:v>44.347310554299398</c:v>
                </c:pt>
                <c:pt idx="135205">
                  <c:v>44.347424924677298</c:v>
                </c:pt>
                <c:pt idx="135206">
                  <c:v>44.347539294689099</c:v>
                </c:pt>
                <c:pt idx="135207">
                  <c:v>44.3476536643348</c:v>
                </c:pt>
                <c:pt idx="135208">
                  <c:v>44.3477680336144</c:v>
                </c:pt>
                <c:pt idx="135209">
                  <c:v>44.347882402527901</c:v>
                </c:pt>
                <c:pt idx="135210">
                  <c:v>44.347996771075401</c:v>
                </c:pt>
                <c:pt idx="135211">
                  <c:v>44.348111139256702</c:v>
                </c:pt>
                <c:pt idx="135212">
                  <c:v>44.348225507072002</c:v>
                </c:pt>
                <c:pt idx="135213">
                  <c:v>44.348339874521201</c:v>
                </c:pt>
                <c:pt idx="135214">
                  <c:v>44.348454241604301</c:v>
                </c:pt>
                <c:pt idx="135215">
                  <c:v>44.348568608321401</c:v>
                </c:pt>
                <c:pt idx="135216">
                  <c:v>44.3486829746723</c:v>
                </c:pt>
                <c:pt idx="135217">
                  <c:v>44.3487973406572</c:v>
                </c:pt>
                <c:pt idx="135218">
                  <c:v>44.348911706275999</c:v>
                </c:pt>
                <c:pt idx="135219">
                  <c:v>44.349026071528698</c:v>
                </c:pt>
                <c:pt idx="135220">
                  <c:v>44.349140436415396</c:v>
                </c:pt>
                <c:pt idx="135221">
                  <c:v>44.349254800936002</c:v>
                </c:pt>
                <c:pt idx="135222">
                  <c:v>44.349369165090501</c:v>
                </c:pt>
                <c:pt idx="135223">
                  <c:v>44.349483528878899</c:v>
                </c:pt>
                <c:pt idx="135224">
                  <c:v>44.349597892301297</c:v>
                </c:pt>
                <c:pt idx="135225">
                  <c:v>44.349712255357602</c:v>
                </c:pt>
                <c:pt idx="135226">
                  <c:v>44.349826618047899</c:v>
                </c:pt>
                <c:pt idx="135227">
                  <c:v>44.349940980372097</c:v>
                </c:pt>
                <c:pt idx="135228">
                  <c:v>44.350055342330201</c:v>
                </c:pt>
                <c:pt idx="135229">
                  <c:v>44.350169703922198</c:v>
                </c:pt>
                <c:pt idx="135230">
                  <c:v>44.350284065148202</c:v>
                </c:pt>
                <c:pt idx="135231">
                  <c:v>44.350398426008198</c:v>
                </c:pt>
                <c:pt idx="135232">
                  <c:v>44.350512786502001</c:v>
                </c:pt>
                <c:pt idx="135233">
                  <c:v>44.350627146629797</c:v>
                </c:pt>
                <c:pt idx="135234">
                  <c:v>44.3507415063916</c:v>
                </c:pt>
                <c:pt idx="135235">
                  <c:v>44.350855865787302</c:v>
                </c:pt>
                <c:pt idx="135236">
                  <c:v>44.350970224816997</c:v>
                </c:pt>
                <c:pt idx="135237">
                  <c:v>44.351084583480599</c:v>
                </c:pt>
                <c:pt idx="135238">
                  <c:v>44.351198941778101</c:v>
                </c:pt>
                <c:pt idx="135239">
                  <c:v>44.351313299709602</c:v>
                </c:pt>
                <c:pt idx="135240">
                  <c:v>44.351427657275003</c:v>
                </c:pt>
                <c:pt idx="135241">
                  <c:v>44.351542014474397</c:v>
                </c:pt>
                <c:pt idx="135242">
                  <c:v>44.351656371307797</c:v>
                </c:pt>
                <c:pt idx="135243">
                  <c:v>44.351770727775097</c:v>
                </c:pt>
                <c:pt idx="135244">
                  <c:v>44.351885083876297</c:v>
                </c:pt>
                <c:pt idx="135245">
                  <c:v>44.351999439611603</c:v>
                </c:pt>
                <c:pt idx="135246">
                  <c:v>44.352113794980703</c:v>
                </c:pt>
                <c:pt idx="135247">
                  <c:v>44.352228149983901</c:v>
                </c:pt>
                <c:pt idx="135248">
                  <c:v>44.352342504620999</c:v>
                </c:pt>
                <c:pt idx="135249">
                  <c:v>44.352456858891998</c:v>
                </c:pt>
                <c:pt idx="135250">
                  <c:v>44.352571212797002</c:v>
                </c:pt>
                <c:pt idx="135251">
                  <c:v>44.352685566336</c:v>
                </c:pt>
                <c:pt idx="135252">
                  <c:v>44.352799919508897</c:v>
                </c:pt>
                <c:pt idx="135253">
                  <c:v>44.3529142723158</c:v>
                </c:pt>
                <c:pt idx="135254">
                  <c:v>44.353028624756703</c:v>
                </c:pt>
                <c:pt idx="135255">
                  <c:v>44.353142976831599</c:v>
                </c:pt>
                <c:pt idx="135256">
                  <c:v>44.353257328540401</c:v>
                </c:pt>
                <c:pt idx="135257">
                  <c:v>44.353371679883203</c:v>
                </c:pt>
                <c:pt idx="135258">
                  <c:v>44.353486030859898</c:v>
                </c:pt>
                <c:pt idx="135259">
                  <c:v>44.353600381470599</c:v>
                </c:pt>
                <c:pt idx="135260">
                  <c:v>44.3537147317153</c:v>
                </c:pt>
                <c:pt idx="135261">
                  <c:v>44.353829081594</c:v>
                </c:pt>
                <c:pt idx="135262">
                  <c:v>44.3539434311067</c:v>
                </c:pt>
                <c:pt idx="135263">
                  <c:v>44.354057780253299</c:v>
                </c:pt>
                <c:pt idx="135264">
                  <c:v>44.354172129033898</c:v>
                </c:pt>
                <c:pt idx="135265">
                  <c:v>44.354286477448497</c:v>
                </c:pt>
                <c:pt idx="135266">
                  <c:v>44.354400825497002</c:v>
                </c:pt>
                <c:pt idx="135267">
                  <c:v>44.3545151731796</c:v>
                </c:pt>
                <c:pt idx="135268">
                  <c:v>44.354629520496097</c:v>
                </c:pt>
                <c:pt idx="135269">
                  <c:v>44.3547438674467</c:v>
                </c:pt>
                <c:pt idx="135270">
                  <c:v>44.354858214031204</c:v>
                </c:pt>
                <c:pt idx="135271">
                  <c:v>44.3549725602496</c:v>
                </c:pt>
                <c:pt idx="135272">
                  <c:v>44.355086906102102</c:v>
                </c:pt>
                <c:pt idx="135273">
                  <c:v>44.355201251588603</c:v>
                </c:pt>
                <c:pt idx="135274">
                  <c:v>44.355315596709097</c:v>
                </c:pt>
                <c:pt idx="135275">
                  <c:v>44.355429941463498</c:v>
                </c:pt>
                <c:pt idx="135276">
                  <c:v>44.355544285851899</c:v>
                </c:pt>
                <c:pt idx="135277">
                  <c:v>44.355658629874398</c:v>
                </c:pt>
                <c:pt idx="135278">
                  <c:v>44.355772973530797</c:v>
                </c:pt>
                <c:pt idx="135279">
                  <c:v>44.355887316821203</c:v>
                </c:pt>
                <c:pt idx="135280">
                  <c:v>44.356001659745701</c:v>
                </c:pt>
                <c:pt idx="135281">
                  <c:v>44.356116002304098</c:v>
                </c:pt>
                <c:pt idx="135282">
                  <c:v>44.356230344496502</c:v>
                </c:pt>
                <c:pt idx="135283">
                  <c:v>44.356344686322899</c:v>
                </c:pt>
                <c:pt idx="135284">
                  <c:v>44.356459027783302</c:v>
                </c:pt>
                <c:pt idx="135285">
                  <c:v>44.356573368877797</c:v>
                </c:pt>
                <c:pt idx="135286">
                  <c:v>44.356687709606199</c:v>
                </c:pt>
                <c:pt idx="135287">
                  <c:v>44.3568020499686</c:v>
                </c:pt>
                <c:pt idx="135288">
                  <c:v>44.3569163899651</c:v>
                </c:pt>
                <c:pt idx="135289">
                  <c:v>44.3570307295955</c:v>
                </c:pt>
                <c:pt idx="135290">
                  <c:v>44.35714506886</c:v>
                </c:pt>
                <c:pt idx="135291">
                  <c:v>44.357259407758498</c:v>
                </c:pt>
                <c:pt idx="135292">
                  <c:v>44.357373746290897</c:v>
                </c:pt>
                <c:pt idx="135293">
                  <c:v>44.357488084457401</c:v>
                </c:pt>
                <c:pt idx="135294">
                  <c:v>44.357602422257997</c:v>
                </c:pt>
                <c:pt idx="135295">
                  <c:v>44.357716759692501</c:v>
                </c:pt>
                <c:pt idx="135296">
                  <c:v>44.357831096760997</c:v>
                </c:pt>
                <c:pt idx="135297">
                  <c:v>44.357945433463598</c:v>
                </c:pt>
                <c:pt idx="135298">
                  <c:v>44.358059769800199</c:v>
                </c:pt>
                <c:pt idx="135299">
                  <c:v>44.358174105770701</c:v>
                </c:pt>
                <c:pt idx="135300">
                  <c:v>44.3582884413754</c:v>
                </c:pt>
                <c:pt idx="135301">
                  <c:v>44.358402776614</c:v>
                </c:pt>
                <c:pt idx="135302">
                  <c:v>44.358517111486698</c:v>
                </c:pt>
                <c:pt idx="135303">
                  <c:v>44.358631445993304</c:v>
                </c:pt>
                <c:pt idx="135304">
                  <c:v>44.3587457801341</c:v>
                </c:pt>
                <c:pt idx="135305">
                  <c:v>44.358860113908797</c:v>
                </c:pt>
                <c:pt idx="135306">
                  <c:v>44.3589744473176</c:v>
                </c:pt>
                <c:pt idx="135307">
                  <c:v>44.359088780360302</c:v>
                </c:pt>
                <c:pt idx="135308">
                  <c:v>44.359203113037204</c:v>
                </c:pt>
                <c:pt idx="135309">
                  <c:v>44.359317445347997</c:v>
                </c:pt>
                <c:pt idx="135310">
                  <c:v>44.359431777292897</c:v>
                </c:pt>
                <c:pt idx="135311">
                  <c:v>44.359546108871797</c:v>
                </c:pt>
                <c:pt idx="135312">
                  <c:v>44.359660440084802</c:v>
                </c:pt>
                <c:pt idx="135313">
                  <c:v>44.3597747709318</c:v>
                </c:pt>
                <c:pt idx="135314">
                  <c:v>44.359889101412797</c:v>
                </c:pt>
                <c:pt idx="135315">
                  <c:v>44.3600034315279</c:v>
                </c:pt>
                <c:pt idx="135316">
                  <c:v>44.360117761277003</c:v>
                </c:pt>
                <c:pt idx="135317">
                  <c:v>44.360232090660098</c:v>
                </c:pt>
                <c:pt idx="135318">
                  <c:v>44.360346419677299</c:v>
                </c:pt>
                <c:pt idx="135319">
                  <c:v>44.360460748328599</c:v>
                </c:pt>
                <c:pt idx="135320">
                  <c:v>44.360575076613799</c:v>
                </c:pt>
                <c:pt idx="135321">
                  <c:v>44.360689404533197</c:v>
                </c:pt>
                <c:pt idx="135322">
                  <c:v>44.360803732086502</c:v>
                </c:pt>
                <c:pt idx="135323">
                  <c:v>44.360918059273899</c:v>
                </c:pt>
                <c:pt idx="135324">
                  <c:v>44.361032386095403</c:v>
                </c:pt>
                <c:pt idx="135325">
                  <c:v>44.361146712550898</c:v>
                </c:pt>
                <c:pt idx="135326">
                  <c:v>44.3612610386405</c:v>
                </c:pt>
                <c:pt idx="135327">
                  <c:v>44.3613753643641</c:v>
                </c:pt>
                <c:pt idx="135328">
                  <c:v>44.3614896897218</c:v>
                </c:pt>
                <c:pt idx="135329">
                  <c:v>44.3616040147135</c:v>
                </c:pt>
                <c:pt idx="135330">
                  <c:v>44.361718339339298</c:v>
                </c:pt>
                <c:pt idx="135331">
                  <c:v>44.361832663599102</c:v>
                </c:pt>
                <c:pt idx="135332">
                  <c:v>44.361946987492999</c:v>
                </c:pt>
                <c:pt idx="135333">
                  <c:v>44.362061311021002</c:v>
                </c:pt>
                <c:pt idx="135334">
                  <c:v>44.362175634182996</c:v>
                </c:pt>
                <c:pt idx="135335">
                  <c:v>44.362289956979097</c:v>
                </c:pt>
                <c:pt idx="135336">
                  <c:v>44.362404279409198</c:v>
                </c:pt>
                <c:pt idx="135337">
                  <c:v>44.362518601473397</c:v>
                </c:pt>
                <c:pt idx="135338">
                  <c:v>44.362632923171702</c:v>
                </c:pt>
                <c:pt idx="135339">
                  <c:v>44.362747244504</c:v>
                </c:pt>
                <c:pt idx="135340">
                  <c:v>44.362861565470503</c:v>
                </c:pt>
                <c:pt idx="135341">
                  <c:v>44.362975886070899</c:v>
                </c:pt>
                <c:pt idx="135342">
                  <c:v>44.3630902063055</c:v>
                </c:pt>
                <c:pt idx="135343">
                  <c:v>44.363204526174101</c:v>
                </c:pt>
                <c:pt idx="135344">
                  <c:v>44.363318845676801</c:v>
                </c:pt>
                <c:pt idx="135345">
                  <c:v>44.3634331648135</c:v>
                </c:pt>
                <c:pt idx="135346">
                  <c:v>44.363547483584398</c:v>
                </c:pt>
                <c:pt idx="135347">
                  <c:v>44.363661801989302</c:v>
                </c:pt>
                <c:pt idx="135348">
                  <c:v>44.363776120028298</c:v>
                </c:pt>
                <c:pt idx="135349">
                  <c:v>44.363890437701301</c:v>
                </c:pt>
                <c:pt idx="135350">
                  <c:v>44.364004755008501</c:v>
                </c:pt>
                <c:pt idx="135351">
                  <c:v>44.364119071949702</c:v>
                </c:pt>
                <c:pt idx="135352">
                  <c:v>44.364233388525001</c:v>
                </c:pt>
                <c:pt idx="135353">
                  <c:v>44.364347704734399</c:v>
                </c:pt>
                <c:pt idx="135354">
                  <c:v>44.364462020577903</c:v>
                </c:pt>
                <c:pt idx="135355">
                  <c:v>44.364576336055499</c:v>
                </c:pt>
                <c:pt idx="135356">
                  <c:v>44.364690651167102</c:v>
                </c:pt>
                <c:pt idx="135357">
                  <c:v>44.364804965912803</c:v>
                </c:pt>
                <c:pt idx="135358">
                  <c:v>44.364919280292597</c:v>
                </c:pt>
                <c:pt idx="135359">
                  <c:v>44.365033594306603</c:v>
                </c:pt>
                <c:pt idx="135360">
                  <c:v>44.365147907954601</c:v>
                </c:pt>
                <c:pt idx="135361">
                  <c:v>44.365262221236698</c:v>
                </c:pt>
                <c:pt idx="135362">
                  <c:v>44.365376534152901</c:v>
                </c:pt>
                <c:pt idx="135363">
                  <c:v>44.365490846703104</c:v>
                </c:pt>
                <c:pt idx="135364">
                  <c:v>44.365605158887497</c:v>
                </c:pt>
                <c:pt idx="135365">
                  <c:v>44.365719470705997</c:v>
                </c:pt>
                <c:pt idx="135366">
                  <c:v>44.365833782158603</c:v>
                </c:pt>
                <c:pt idx="135367">
                  <c:v>44.365948093245201</c:v>
                </c:pt>
                <c:pt idx="135368">
                  <c:v>44.366062403965998</c:v>
                </c:pt>
                <c:pt idx="135369">
                  <c:v>44.3661767143209</c:v>
                </c:pt>
                <c:pt idx="135370">
                  <c:v>44.366291024309902</c:v>
                </c:pt>
                <c:pt idx="135371">
                  <c:v>44.366405333933002</c:v>
                </c:pt>
                <c:pt idx="135372">
                  <c:v>44.366519643190102</c:v>
                </c:pt>
                <c:pt idx="135373">
                  <c:v>44.366633952081401</c:v>
                </c:pt>
                <c:pt idx="135374">
                  <c:v>44.366748260606798</c:v>
                </c:pt>
                <c:pt idx="135375">
                  <c:v>44.3668625687664</c:v>
                </c:pt>
                <c:pt idx="135376">
                  <c:v>44.366976876560003</c:v>
                </c:pt>
                <c:pt idx="135377">
                  <c:v>44.367091183987696</c:v>
                </c:pt>
                <c:pt idx="135378">
                  <c:v>44.367205491049504</c:v>
                </c:pt>
                <c:pt idx="135379">
                  <c:v>44.367319797745502</c:v>
                </c:pt>
                <c:pt idx="135380">
                  <c:v>44.367434104075599</c:v>
                </c:pt>
                <c:pt idx="135381">
                  <c:v>44.367548410039703</c:v>
                </c:pt>
                <c:pt idx="135382">
                  <c:v>44.367662715638097</c:v>
                </c:pt>
                <c:pt idx="135383">
                  <c:v>44.367777020870498</c:v>
                </c:pt>
                <c:pt idx="135384">
                  <c:v>44.367891325736998</c:v>
                </c:pt>
                <c:pt idx="135385">
                  <c:v>44.368005630237697</c:v>
                </c:pt>
                <c:pt idx="135386">
                  <c:v>44.368119934372501</c:v>
                </c:pt>
                <c:pt idx="135387">
                  <c:v>44.368234238141397</c:v>
                </c:pt>
                <c:pt idx="135388">
                  <c:v>44.3683485415444</c:v>
                </c:pt>
                <c:pt idx="135389">
                  <c:v>44.368462844581501</c:v>
                </c:pt>
                <c:pt idx="135390">
                  <c:v>44.3685771472528</c:v>
                </c:pt>
                <c:pt idx="135391">
                  <c:v>44.368691449558199</c:v>
                </c:pt>
                <c:pt idx="135392">
                  <c:v>44.368805751497803</c:v>
                </c:pt>
                <c:pt idx="135393">
                  <c:v>44.368920053071399</c:v>
                </c:pt>
                <c:pt idx="135394">
                  <c:v>44.369034354279201</c:v>
                </c:pt>
                <c:pt idx="135395">
                  <c:v>44.369148655121201</c:v>
                </c:pt>
                <c:pt idx="135396">
                  <c:v>44.3692629555972</c:v>
                </c:pt>
                <c:pt idx="135397">
                  <c:v>44.369377255707398</c:v>
                </c:pt>
                <c:pt idx="135398">
                  <c:v>44.369491555451702</c:v>
                </c:pt>
                <c:pt idx="135399">
                  <c:v>44.369605854830198</c:v>
                </c:pt>
                <c:pt idx="135400">
                  <c:v>44.369720153842799</c:v>
                </c:pt>
                <c:pt idx="135401">
                  <c:v>44.369834452489599</c:v>
                </c:pt>
                <c:pt idx="135402">
                  <c:v>44.369948750770398</c:v>
                </c:pt>
                <c:pt idx="135403">
                  <c:v>44.370063048685502</c:v>
                </c:pt>
                <c:pt idx="135404">
                  <c:v>44.370177346234598</c:v>
                </c:pt>
                <c:pt idx="135405">
                  <c:v>44.370291643418</c:v>
                </c:pt>
                <c:pt idx="135406">
                  <c:v>44.370405940235401</c:v>
                </c:pt>
                <c:pt idx="135407">
                  <c:v>44.370520236687</c:v>
                </c:pt>
                <c:pt idx="135408">
                  <c:v>44.370634532772797</c:v>
                </c:pt>
                <c:pt idx="135409">
                  <c:v>44.370748828492701</c:v>
                </c:pt>
                <c:pt idx="135410">
                  <c:v>44.370863123846704</c:v>
                </c:pt>
                <c:pt idx="135411">
                  <c:v>44.370977418834897</c:v>
                </c:pt>
                <c:pt idx="135412">
                  <c:v>44.371091713457297</c:v>
                </c:pt>
                <c:pt idx="135413">
                  <c:v>44.371206007713802</c:v>
                </c:pt>
                <c:pt idx="135414">
                  <c:v>44.371320301604399</c:v>
                </c:pt>
                <c:pt idx="135415">
                  <c:v>44.371434595129202</c:v>
                </c:pt>
                <c:pt idx="135416">
                  <c:v>44.371548888288203</c:v>
                </c:pt>
                <c:pt idx="135417">
                  <c:v>44.371663181081303</c:v>
                </c:pt>
                <c:pt idx="135418">
                  <c:v>44.371777473508601</c:v>
                </c:pt>
                <c:pt idx="135419">
                  <c:v>44.371891765570098</c:v>
                </c:pt>
                <c:pt idx="135420">
                  <c:v>44.3720060572657</c:v>
                </c:pt>
                <c:pt idx="135421">
                  <c:v>44.372120348595402</c:v>
                </c:pt>
                <c:pt idx="135422">
                  <c:v>44.372234639559402</c:v>
                </c:pt>
                <c:pt idx="135423">
                  <c:v>44.3723489301575</c:v>
                </c:pt>
                <c:pt idx="135424">
                  <c:v>44.372463220389797</c:v>
                </c:pt>
                <c:pt idx="135425">
                  <c:v>44.3725775102562</c:v>
                </c:pt>
                <c:pt idx="135426">
                  <c:v>44.372691799756801</c:v>
                </c:pt>
                <c:pt idx="135427">
                  <c:v>44.3728060888916</c:v>
                </c:pt>
                <c:pt idx="135428">
                  <c:v>44.372920377660499</c:v>
                </c:pt>
                <c:pt idx="135429">
                  <c:v>44.373034666063603</c:v>
                </c:pt>
                <c:pt idx="135430">
                  <c:v>44.373148954100898</c:v>
                </c:pt>
                <c:pt idx="135431">
                  <c:v>44.373263241772399</c:v>
                </c:pt>
                <c:pt idx="135432">
                  <c:v>44.373377529077999</c:v>
                </c:pt>
                <c:pt idx="135433">
                  <c:v>44.373491816017797</c:v>
                </c:pt>
                <c:pt idx="135434">
                  <c:v>44.3736061025918</c:v>
                </c:pt>
                <c:pt idx="135435">
                  <c:v>44.373720388800002</c:v>
                </c:pt>
                <c:pt idx="135436">
                  <c:v>44.373834674642303</c:v>
                </c:pt>
                <c:pt idx="135437">
                  <c:v>44.373948960118803</c:v>
                </c:pt>
                <c:pt idx="135438">
                  <c:v>44.3740632452295</c:v>
                </c:pt>
                <c:pt idx="135439">
                  <c:v>44.374177529974403</c:v>
                </c:pt>
                <c:pt idx="135440">
                  <c:v>44.374291814353498</c:v>
                </c:pt>
                <c:pt idx="135441">
                  <c:v>44.374406098366798</c:v>
                </c:pt>
                <c:pt idx="135442">
                  <c:v>44.374520382014197</c:v>
                </c:pt>
                <c:pt idx="135443">
                  <c:v>44.374634665295901</c:v>
                </c:pt>
                <c:pt idx="135444">
                  <c:v>44.374748948211703</c:v>
                </c:pt>
                <c:pt idx="135445">
                  <c:v>44.374863230761697</c:v>
                </c:pt>
                <c:pt idx="135446">
                  <c:v>44.374977512946003</c:v>
                </c:pt>
                <c:pt idx="135447">
                  <c:v>44.375091794764401</c:v>
                </c:pt>
                <c:pt idx="135448">
                  <c:v>44.375206076216998</c:v>
                </c:pt>
                <c:pt idx="135449">
                  <c:v>44.375320357303799</c:v>
                </c:pt>
                <c:pt idx="135450">
                  <c:v>44.3754346380247</c:v>
                </c:pt>
                <c:pt idx="135451">
                  <c:v>44.375548918379899</c:v>
                </c:pt>
                <c:pt idx="135452">
                  <c:v>44.375663198369303</c:v>
                </c:pt>
                <c:pt idx="135453">
                  <c:v>44.375777477992898</c:v>
                </c:pt>
                <c:pt idx="135454">
                  <c:v>44.375891757250699</c:v>
                </c:pt>
                <c:pt idx="135455">
                  <c:v>44.376006036142698</c:v>
                </c:pt>
                <c:pt idx="135456">
                  <c:v>44.376120314668903</c:v>
                </c:pt>
                <c:pt idx="135457">
                  <c:v>44.376234592829299</c:v>
                </c:pt>
                <c:pt idx="135458">
                  <c:v>44.3763488706239</c:v>
                </c:pt>
                <c:pt idx="135459">
                  <c:v>44.3764631480527</c:v>
                </c:pt>
                <c:pt idx="135460">
                  <c:v>44.376577425115698</c:v>
                </c:pt>
                <c:pt idx="135461">
                  <c:v>44.376691701813002</c:v>
                </c:pt>
                <c:pt idx="135462">
                  <c:v>44.376805978144397</c:v>
                </c:pt>
                <c:pt idx="135463">
                  <c:v>44.376920254110097</c:v>
                </c:pt>
                <c:pt idx="135464">
                  <c:v>44.377034529709903</c:v>
                </c:pt>
                <c:pt idx="135465">
                  <c:v>44.377148804943999</c:v>
                </c:pt>
                <c:pt idx="135466">
                  <c:v>44.377263079812302</c:v>
                </c:pt>
                <c:pt idx="135467">
                  <c:v>44.377377354314802</c:v>
                </c:pt>
                <c:pt idx="135468">
                  <c:v>44.377491628451502</c:v>
                </c:pt>
                <c:pt idx="135469">
                  <c:v>44.377605902222498</c:v>
                </c:pt>
                <c:pt idx="135470">
                  <c:v>44.377720175627601</c:v>
                </c:pt>
                <c:pt idx="135471">
                  <c:v>44.377834448667002</c:v>
                </c:pt>
                <c:pt idx="135472">
                  <c:v>44.377948721340601</c:v>
                </c:pt>
                <c:pt idx="135473">
                  <c:v>44.378062993648498</c:v>
                </c:pt>
                <c:pt idx="135474">
                  <c:v>44.378177265590502</c:v>
                </c:pt>
                <c:pt idx="135475">
                  <c:v>44.378291537166803</c:v>
                </c:pt>
                <c:pt idx="135476">
                  <c:v>44.378405808377302</c:v>
                </c:pt>
                <c:pt idx="135477">
                  <c:v>44.378520079222099</c:v>
                </c:pt>
                <c:pt idx="135478">
                  <c:v>44.378634349701002</c:v>
                </c:pt>
                <c:pt idx="135479">
                  <c:v>44.378748619814203</c:v>
                </c:pt>
                <c:pt idx="135480">
                  <c:v>44.378862889561603</c:v>
                </c:pt>
                <c:pt idx="135481">
                  <c:v>44.3789771589433</c:v>
                </c:pt>
                <c:pt idx="135482">
                  <c:v>44.379091427959203</c:v>
                </c:pt>
                <c:pt idx="135483">
                  <c:v>44.379205696609297</c:v>
                </c:pt>
                <c:pt idx="135484">
                  <c:v>44.379319964893703</c:v>
                </c:pt>
                <c:pt idx="135485">
                  <c:v>44.379434232812301</c:v>
                </c:pt>
                <c:pt idx="135486">
                  <c:v>44.379548500365097</c:v>
                </c:pt>
                <c:pt idx="135487">
                  <c:v>44.379662767552198</c:v>
                </c:pt>
                <c:pt idx="135488">
                  <c:v>44.379777034373603</c:v>
                </c:pt>
                <c:pt idx="135489">
                  <c:v>44.379891300829101</c:v>
                </c:pt>
                <c:pt idx="135490">
                  <c:v>44.380005566918904</c:v>
                </c:pt>
                <c:pt idx="135491">
                  <c:v>44.380119832642997</c:v>
                </c:pt>
                <c:pt idx="135492">
                  <c:v>44.380234098001303</c:v>
                </c:pt>
                <c:pt idx="135493">
                  <c:v>44.3803483629938</c:v>
                </c:pt>
                <c:pt idx="135494">
                  <c:v>44.380462627620602</c:v>
                </c:pt>
                <c:pt idx="135495">
                  <c:v>44.380576891881702</c:v>
                </c:pt>
                <c:pt idx="135496">
                  <c:v>44.380691155777001</c:v>
                </c:pt>
                <c:pt idx="135497">
                  <c:v>44.380805419306498</c:v>
                </c:pt>
                <c:pt idx="135498">
                  <c:v>44.380919682470299</c:v>
                </c:pt>
                <c:pt idx="135499">
                  <c:v>44.381033945268399</c:v>
                </c:pt>
                <c:pt idx="135500">
                  <c:v>44.381148207700697</c:v>
                </c:pt>
                <c:pt idx="135501">
                  <c:v>44.381262469767201</c:v>
                </c:pt>
                <c:pt idx="135502">
                  <c:v>44.381376731468002</c:v>
                </c:pt>
                <c:pt idx="135503">
                  <c:v>44.381490992803101</c:v>
                </c:pt>
                <c:pt idx="135504">
                  <c:v>44.381605253772499</c:v>
                </c:pt>
                <c:pt idx="135505">
                  <c:v>44.381719514376101</c:v>
                </c:pt>
                <c:pt idx="135506">
                  <c:v>44.381833774613902</c:v>
                </c:pt>
                <c:pt idx="135507">
                  <c:v>44.381948034486001</c:v>
                </c:pt>
                <c:pt idx="135508">
                  <c:v>44.382062293992398</c:v>
                </c:pt>
                <c:pt idx="135509">
                  <c:v>44.3821765531331</c:v>
                </c:pt>
                <c:pt idx="135510">
                  <c:v>44.382290811908</c:v>
                </c:pt>
                <c:pt idx="135511">
                  <c:v>44.382405070317198</c:v>
                </c:pt>
                <c:pt idx="135512">
                  <c:v>44.382519328360601</c:v>
                </c:pt>
                <c:pt idx="135513">
                  <c:v>44.382633586038402</c:v>
                </c:pt>
                <c:pt idx="135514">
                  <c:v>44.382747843350401</c:v>
                </c:pt>
                <c:pt idx="135515">
                  <c:v>44.382862100296599</c:v>
                </c:pt>
                <c:pt idx="135516">
                  <c:v>44.382976356877201</c:v>
                </c:pt>
                <c:pt idx="135517">
                  <c:v>44.383090613092001</c:v>
                </c:pt>
                <c:pt idx="135518">
                  <c:v>44.3832048689411</c:v>
                </c:pt>
                <c:pt idx="135519">
                  <c:v>44.383319124424503</c:v>
                </c:pt>
                <c:pt idx="135520">
                  <c:v>44.383433379542097</c:v>
                </c:pt>
                <c:pt idx="135521">
                  <c:v>44.383547634294104</c:v>
                </c:pt>
                <c:pt idx="135522">
                  <c:v>44.383661888680301</c:v>
                </c:pt>
                <c:pt idx="135523">
                  <c:v>44.383776142700803</c:v>
                </c:pt>
                <c:pt idx="135524">
                  <c:v>44.383890396355497</c:v>
                </c:pt>
                <c:pt idx="135525">
                  <c:v>44.384004649644602</c:v>
                </c:pt>
                <c:pt idx="135526">
                  <c:v>44.384118902567899</c:v>
                </c:pt>
                <c:pt idx="135527">
                  <c:v>44.3842331551256</c:v>
                </c:pt>
                <c:pt idx="135528">
                  <c:v>44.384347407317499</c:v>
                </c:pt>
                <c:pt idx="135529">
                  <c:v>44.384461659143703</c:v>
                </c:pt>
                <c:pt idx="135530">
                  <c:v>44.384575910604198</c:v>
                </c:pt>
                <c:pt idx="135531">
                  <c:v>44.384690161698998</c:v>
                </c:pt>
                <c:pt idx="135532">
                  <c:v>44.384804412428103</c:v>
                </c:pt>
                <c:pt idx="135533">
                  <c:v>44.384918662791399</c:v>
                </c:pt>
                <c:pt idx="135534">
                  <c:v>44.3850329127891</c:v>
                </c:pt>
                <c:pt idx="135535">
                  <c:v>44.385147162421099</c:v>
                </c:pt>
                <c:pt idx="135536">
                  <c:v>44.385261411687303</c:v>
                </c:pt>
                <c:pt idx="135537">
                  <c:v>44.385375660587897</c:v>
                </c:pt>
                <c:pt idx="135538">
                  <c:v>44.385489909122803</c:v>
                </c:pt>
                <c:pt idx="135539">
                  <c:v>44.385604157291901</c:v>
                </c:pt>
                <c:pt idx="135540">
                  <c:v>44.385718405095403</c:v>
                </c:pt>
                <c:pt idx="135541">
                  <c:v>44.385832652533203</c:v>
                </c:pt>
                <c:pt idx="135542">
                  <c:v>44.385946899605202</c:v>
                </c:pt>
                <c:pt idx="135543">
                  <c:v>44.386061146311597</c:v>
                </c:pt>
                <c:pt idx="135544">
                  <c:v>44.386175392652298</c:v>
                </c:pt>
                <c:pt idx="135545">
                  <c:v>44.386289638627296</c:v>
                </c:pt>
                <c:pt idx="135546">
                  <c:v>44.3864038842366</c:v>
                </c:pt>
                <c:pt idx="135547">
                  <c:v>44.386518129480201</c:v>
                </c:pt>
                <c:pt idx="135548">
                  <c:v>44.386632374358101</c:v>
                </c:pt>
                <c:pt idx="135549">
                  <c:v>44.386746618870397</c:v>
                </c:pt>
                <c:pt idx="135550">
                  <c:v>44.386860863016899</c:v>
                </c:pt>
                <c:pt idx="135551">
                  <c:v>44.386975106797799</c:v>
                </c:pt>
                <c:pt idx="135552">
                  <c:v>44.387089350212896</c:v>
                </c:pt>
                <c:pt idx="135553">
                  <c:v>44.387203593262399</c:v>
                </c:pt>
                <c:pt idx="135554">
                  <c:v>44.387317835946199</c:v>
                </c:pt>
                <c:pt idx="135555">
                  <c:v>44.387432078264403</c:v>
                </c:pt>
                <c:pt idx="135556">
                  <c:v>44.387546320216799</c:v>
                </c:pt>
                <c:pt idx="135557">
                  <c:v>44.3876605618036</c:v>
                </c:pt>
                <c:pt idx="135558">
                  <c:v>44.387774803024698</c:v>
                </c:pt>
                <c:pt idx="135559">
                  <c:v>44.387889043880101</c:v>
                </c:pt>
                <c:pt idx="135560">
                  <c:v>44.388003284369901</c:v>
                </c:pt>
                <c:pt idx="135561">
                  <c:v>44.3881175244939</c:v>
                </c:pt>
                <c:pt idx="135562">
                  <c:v>44.388231764252303</c:v>
                </c:pt>
                <c:pt idx="135563">
                  <c:v>44.388346003645097</c:v>
                </c:pt>
                <c:pt idx="135564">
                  <c:v>44.388460242672103</c:v>
                </c:pt>
                <c:pt idx="135565">
                  <c:v>44.388574481333499</c:v>
                </c:pt>
                <c:pt idx="135566">
                  <c:v>44.388688719629201</c:v>
                </c:pt>
                <c:pt idx="135567">
                  <c:v>44.3888029575593</c:v>
                </c:pt>
                <c:pt idx="135568">
                  <c:v>44.388917195123703</c:v>
                </c:pt>
                <c:pt idx="135569">
                  <c:v>44.389031432322398</c:v>
                </c:pt>
                <c:pt idx="135570">
                  <c:v>44.389145669155504</c:v>
                </c:pt>
                <c:pt idx="135571">
                  <c:v>44.3892599056229</c:v>
                </c:pt>
                <c:pt idx="135572">
                  <c:v>44.389374141724602</c:v>
                </c:pt>
                <c:pt idx="135573">
                  <c:v>44.389488377460701</c:v>
                </c:pt>
                <c:pt idx="135574">
                  <c:v>44.389602612831098</c:v>
                </c:pt>
                <c:pt idx="135575">
                  <c:v>44.389716847835899</c:v>
                </c:pt>
                <c:pt idx="135576">
                  <c:v>44.389831082474998</c:v>
                </c:pt>
                <c:pt idx="135577">
                  <c:v>44.389945316748403</c:v>
                </c:pt>
                <c:pt idx="135578">
                  <c:v>44.390059550656197</c:v>
                </c:pt>
                <c:pt idx="135579">
                  <c:v>44.390173784198403</c:v>
                </c:pt>
                <c:pt idx="135580">
                  <c:v>44.3902880173749</c:v>
                </c:pt>
                <c:pt idx="135581">
                  <c:v>44.390402250185701</c:v>
                </c:pt>
                <c:pt idx="135582">
                  <c:v>44.3905164826309</c:v>
                </c:pt>
                <c:pt idx="135583">
                  <c:v>44.390630714710497</c:v>
                </c:pt>
                <c:pt idx="135584">
                  <c:v>44.390744946424398</c:v>
                </c:pt>
                <c:pt idx="135585">
                  <c:v>44.390859177772597</c:v>
                </c:pt>
                <c:pt idx="135586">
                  <c:v>44.390973408755201</c:v>
                </c:pt>
                <c:pt idx="135587">
                  <c:v>44.391087639372202</c:v>
                </c:pt>
                <c:pt idx="135588">
                  <c:v>44.391201869623501</c:v>
                </c:pt>
                <c:pt idx="135589">
                  <c:v>44.391316099509197</c:v>
                </c:pt>
                <c:pt idx="135590">
                  <c:v>44.391430329029298</c:v>
                </c:pt>
                <c:pt idx="135591">
                  <c:v>44.391544558183703</c:v>
                </c:pt>
                <c:pt idx="135592">
                  <c:v>44.3916587869724</c:v>
                </c:pt>
                <c:pt idx="135593">
                  <c:v>44.3917730153956</c:v>
                </c:pt>
                <c:pt idx="135594">
                  <c:v>44.391887243453098</c:v>
                </c:pt>
                <c:pt idx="135595">
                  <c:v>44.392001471144901</c:v>
                </c:pt>
                <c:pt idx="135596">
                  <c:v>44.392115698471201</c:v>
                </c:pt>
                <c:pt idx="135597">
                  <c:v>44.392229925431799</c:v>
                </c:pt>
                <c:pt idx="135598">
                  <c:v>44.392344152026702</c:v>
                </c:pt>
                <c:pt idx="135599">
                  <c:v>44.392458378256102</c:v>
                </c:pt>
                <c:pt idx="135600">
                  <c:v>44.392572604119799</c:v>
                </c:pt>
                <c:pt idx="135601">
                  <c:v>44.392686829617901</c:v>
                </c:pt>
                <c:pt idx="135602">
                  <c:v>44.392801054750301</c:v>
                </c:pt>
                <c:pt idx="135603">
                  <c:v>44.392915279517197</c:v>
                </c:pt>
                <c:pt idx="135604">
                  <c:v>44.393029503918399</c:v>
                </c:pt>
                <c:pt idx="135605">
                  <c:v>44.393143727953998</c:v>
                </c:pt>
                <c:pt idx="135606">
                  <c:v>44.393257951623902</c:v>
                </c:pt>
                <c:pt idx="135607">
                  <c:v>44.393372174928302</c:v>
                </c:pt>
                <c:pt idx="135608">
                  <c:v>44.393486397867001</c:v>
                </c:pt>
                <c:pt idx="135609">
                  <c:v>44.393600620440097</c:v>
                </c:pt>
                <c:pt idx="135610">
                  <c:v>44.393714842647597</c:v>
                </c:pt>
                <c:pt idx="135611">
                  <c:v>44.393829064489502</c:v>
                </c:pt>
                <c:pt idx="135612">
                  <c:v>44.393943285965797</c:v>
                </c:pt>
                <c:pt idx="135613">
                  <c:v>44.394057507076397</c:v>
                </c:pt>
                <c:pt idx="135614">
                  <c:v>44.394171727821501</c:v>
                </c:pt>
                <c:pt idx="135615">
                  <c:v>44.394285948200903</c:v>
                </c:pt>
                <c:pt idx="135616">
                  <c:v>44.394400168214702</c:v>
                </c:pt>
                <c:pt idx="135617">
                  <c:v>44.394514387862998</c:v>
                </c:pt>
                <c:pt idx="135618">
                  <c:v>44.394628607145599</c:v>
                </c:pt>
                <c:pt idx="135619">
                  <c:v>44.394742826062597</c:v>
                </c:pt>
                <c:pt idx="135620">
                  <c:v>44.394857044614</c:v>
                </c:pt>
                <c:pt idx="135621">
                  <c:v>44.3949712627998</c:v>
                </c:pt>
                <c:pt idx="135622">
                  <c:v>44.395085480619997</c:v>
                </c:pt>
                <c:pt idx="135623">
                  <c:v>44.395199698074599</c:v>
                </c:pt>
                <c:pt idx="135624">
                  <c:v>44.395313915163598</c:v>
                </c:pt>
                <c:pt idx="135625">
                  <c:v>44.395428131886902</c:v>
                </c:pt>
                <c:pt idx="135626">
                  <c:v>44.395542348244703</c:v>
                </c:pt>
                <c:pt idx="135627">
                  <c:v>44.395656564236901</c:v>
                </c:pt>
                <c:pt idx="135628">
                  <c:v>44.395770779863597</c:v>
                </c:pt>
                <c:pt idx="135629">
                  <c:v>44.395884995124597</c:v>
                </c:pt>
                <c:pt idx="135630">
                  <c:v>44.395999210020001</c:v>
                </c:pt>
                <c:pt idx="135631">
                  <c:v>44.396113424549803</c:v>
                </c:pt>
                <c:pt idx="135632">
                  <c:v>44.396227638714002</c:v>
                </c:pt>
                <c:pt idx="135633">
                  <c:v>44.396341852512698</c:v>
                </c:pt>
                <c:pt idx="135634">
                  <c:v>44.396456065945699</c:v>
                </c:pt>
                <c:pt idx="135635">
                  <c:v>44.396570279013197</c:v>
                </c:pt>
                <c:pt idx="135636">
                  <c:v>44.396684491715099</c:v>
                </c:pt>
                <c:pt idx="135637">
                  <c:v>44.396798704051399</c:v>
                </c:pt>
                <c:pt idx="135638">
                  <c:v>44.396912916022103</c:v>
                </c:pt>
                <c:pt idx="135639">
                  <c:v>44.397027127627297</c:v>
                </c:pt>
                <c:pt idx="135640">
                  <c:v>44.397141338866803</c:v>
                </c:pt>
                <c:pt idx="135641">
                  <c:v>44.397255549740798</c:v>
                </c:pt>
                <c:pt idx="135642">
                  <c:v>44.397369760249198</c:v>
                </c:pt>
                <c:pt idx="135643">
                  <c:v>44.397483970392003</c:v>
                </c:pt>
                <c:pt idx="135644">
                  <c:v>44.397598180169197</c:v>
                </c:pt>
                <c:pt idx="135645">
                  <c:v>44.397712389580903</c:v>
                </c:pt>
                <c:pt idx="135646">
                  <c:v>44.397826598626999</c:v>
                </c:pt>
                <c:pt idx="135647">
                  <c:v>44.397940807307499</c:v>
                </c:pt>
                <c:pt idx="135648">
                  <c:v>44.398055015622496</c:v>
                </c:pt>
                <c:pt idx="135649">
                  <c:v>44.398169223571799</c:v>
                </c:pt>
                <c:pt idx="135650">
                  <c:v>44.398283431155598</c:v>
                </c:pt>
                <c:pt idx="135651">
                  <c:v>44.398397638373901</c:v>
                </c:pt>
                <c:pt idx="135652">
                  <c:v>44.398511845226501</c:v>
                </c:pt>
                <c:pt idx="135653">
                  <c:v>44.398626051713698</c:v>
                </c:pt>
                <c:pt idx="135654">
                  <c:v>44.3987402578352</c:v>
                </c:pt>
                <c:pt idx="135655">
                  <c:v>44.398854463591199</c:v>
                </c:pt>
                <c:pt idx="135656">
                  <c:v>44.398968668981603</c:v>
                </c:pt>
                <c:pt idx="135657">
                  <c:v>44.399082874006403</c:v>
                </c:pt>
                <c:pt idx="135658">
                  <c:v>44.399197078665701</c:v>
                </c:pt>
                <c:pt idx="135659">
                  <c:v>44.399311282959502</c:v>
                </c:pt>
                <c:pt idx="135660">
                  <c:v>44.399425486887601</c:v>
                </c:pt>
                <c:pt idx="135661">
                  <c:v>44.399539690450297</c:v>
                </c:pt>
                <c:pt idx="135662">
                  <c:v>44.399653893647297</c:v>
                </c:pt>
                <c:pt idx="135663">
                  <c:v>44.399768096478802</c:v>
                </c:pt>
                <c:pt idx="135664">
                  <c:v>44.399882298944803</c:v>
                </c:pt>
                <c:pt idx="135665">
                  <c:v>44.399996501045202</c:v>
                </c:pt>
                <c:pt idx="135666">
                  <c:v>44.400110702779997</c:v>
                </c:pt>
                <c:pt idx="135667">
                  <c:v>44.400224904149397</c:v>
                </c:pt>
                <c:pt idx="135668">
                  <c:v>44.400339105153101</c:v>
                </c:pt>
                <c:pt idx="135669">
                  <c:v>44.400453305791302</c:v>
                </c:pt>
                <c:pt idx="135670">
                  <c:v>44.400567506064</c:v>
                </c:pt>
                <c:pt idx="135671">
                  <c:v>44.400681705971103</c:v>
                </c:pt>
                <c:pt idx="135672">
                  <c:v>44.400795905512702</c:v>
                </c:pt>
                <c:pt idx="135673">
                  <c:v>44.400910104688698</c:v>
                </c:pt>
                <c:pt idx="135674">
                  <c:v>44.401024303499199</c:v>
                </c:pt>
                <c:pt idx="135675">
                  <c:v>44.401138501944097</c:v>
                </c:pt>
                <c:pt idx="135676">
                  <c:v>44.401252700023598</c:v>
                </c:pt>
                <c:pt idx="135677">
                  <c:v>44.401366897737397</c:v>
                </c:pt>
                <c:pt idx="135678">
                  <c:v>44.401481095085799</c:v>
                </c:pt>
                <c:pt idx="135679">
                  <c:v>44.401595292068599</c:v>
                </c:pt>
                <c:pt idx="135680">
                  <c:v>44.401709488685803</c:v>
                </c:pt>
                <c:pt idx="135681">
                  <c:v>44.401823684937597</c:v>
                </c:pt>
                <c:pt idx="135682">
                  <c:v>44.401937880823802</c:v>
                </c:pt>
                <c:pt idx="135683">
                  <c:v>44.402052076344397</c:v>
                </c:pt>
                <c:pt idx="135684">
                  <c:v>44.402166271499603</c:v>
                </c:pt>
                <c:pt idx="135685">
                  <c:v>44.402280466289199</c:v>
                </c:pt>
                <c:pt idx="135686">
                  <c:v>44.402394660713298</c:v>
                </c:pt>
                <c:pt idx="135687">
                  <c:v>44.402508854771803</c:v>
                </c:pt>
                <c:pt idx="135688">
                  <c:v>44.402623048464903</c:v>
                </c:pt>
                <c:pt idx="135689">
                  <c:v>44.402737241792401</c:v>
                </c:pt>
                <c:pt idx="135690">
                  <c:v>44.402851434754403</c:v>
                </c:pt>
                <c:pt idx="135691">
                  <c:v>44.402965627350802</c:v>
                </c:pt>
                <c:pt idx="135692">
                  <c:v>44.403079819581798</c:v>
                </c:pt>
                <c:pt idx="135693">
                  <c:v>44.403194011447198</c:v>
                </c:pt>
                <c:pt idx="135694">
                  <c:v>44.403308202947102</c:v>
                </c:pt>
                <c:pt idx="135695">
                  <c:v>44.403422394081502</c:v>
                </c:pt>
                <c:pt idx="135696">
                  <c:v>44.4035365848504</c:v>
                </c:pt>
                <c:pt idx="135697">
                  <c:v>44.403650775253702</c:v>
                </c:pt>
                <c:pt idx="135698">
                  <c:v>44.4037649652916</c:v>
                </c:pt>
                <c:pt idx="135699">
                  <c:v>44.403879154963903</c:v>
                </c:pt>
                <c:pt idx="135700">
                  <c:v>44.403993344270702</c:v>
                </c:pt>
                <c:pt idx="135701">
                  <c:v>44.404107533211999</c:v>
                </c:pt>
                <c:pt idx="135702">
                  <c:v>44.404221721787899</c:v>
                </c:pt>
                <c:pt idx="135703">
                  <c:v>44.404335909998203</c:v>
                </c:pt>
                <c:pt idx="135704">
                  <c:v>44.404450097842997</c:v>
                </c:pt>
                <c:pt idx="135705">
                  <c:v>44.404564285322202</c:v>
                </c:pt>
                <c:pt idx="135706">
                  <c:v>44.404678472435997</c:v>
                </c:pt>
                <c:pt idx="135707">
                  <c:v>44.404792659184302</c:v>
                </c:pt>
                <c:pt idx="135708">
                  <c:v>44.404906845567098</c:v>
                </c:pt>
                <c:pt idx="135709">
                  <c:v>44.405021031584397</c:v>
                </c:pt>
                <c:pt idx="135710">
                  <c:v>44.405135217236101</c:v>
                </c:pt>
                <c:pt idx="135711">
                  <c:v>44.405249402522401</c:v>
                </c:pt>
                <c:pt idx="135712">
                  <c:v>44.405363587443198</c:v>
                </c:pt>
                <c:pt idx="135713">
                  <c:v>44.405477771998498</c:v>
                </c:pt>
                <c:pt idx="135714">
                  <c:v>44.405591956188303</c:v>
                </c:pt>
                <c:pt idx="135715">
                  <c:v>44.405706140012597</c:v>
                </c:pt>
                <c:pt idx="135716">
                  <c:v>44.405820323471403</c:v>
                </c:pt>
                <c:pt idx="135717">
                  <c:v>44.405934506564698</c:v>
                </c:pt>
                <c:pt idx="135718">
                  <c:v>44.406048689292497</c:v>
                </c:pt>
                <c:pt idx="135719">
                  <c:v>44.4061628716549</c:v>
                </c:pt>
                <c:pt idx="135720">
                  <c:v>44.406277053651699</c:v>
                </c:pt>
                <c:pt idx="135721">
                  <c:v>44.406391235283103</c:v>
                </c:pt>
                <c:pt idx="135722">
                  <c:v>44.406505416549003</c:v>
                </c:pt>
                <c:pt idx="135723">
                  <c:v>44.406619597449399</c:v>
                </c:pt>
                <c:pt idx="135724">
                  <c:v>44.4067337779843</c:v>
                </c:pt>
                <c:pt idx="135725">
                  <c:v>44.406847958153698</c:v>
                </c:pt>
                <c:pt idx="135726">
                  <c:v>44.406962137957699</c:v>
                </c:pt>
                <c:pt idx="135727">
                  <c:v>44.407076317396097</c:v>
                </c:pt>
                <c:pt idx="135728">
                  <c:v>44.407190496469099</c:v>
                </c:pt>
                <c:pt idx="135729">
                  <c:v>44.407304675176597</c:v>
                </c:pt>
                <c:pt idx="135730">
                  <c:v>44.407418853518699</c:v>
                </c:pt>
                <c:pt idx="135731">
                  <c:v>44.407533031495198</c:v>
                </c:pt>
                <c:pt idx="135732">
                  <c:v>44.407647209106301</c:v>
                </c:pt>
                <c:pt idx="135733">
                  <c:v>44.407761386351901</c:v>
                </c:pt>
                <c:pt idx="135734">
                  <c:v>44.407875563232103</c:v>
                </c:pt>
                <c:pt idx="135735">
                  <c:v>44.407989739746803</c:v>
                </c:pt>
                <c:pt idx="135736">
                  <c:v>44.408103915896</c:v>
                </c:pt>
                <c:pt idx="135737">
                  <c:v>44.4082180916797</c:v>
                </c:pt>
                <c:pt idx="135738">
                  <c:v>44.408332267097997</c:v>
                </c:pt>
                <c:pt idx="135739">
                  <c:v>44.408446442150797</c:v>
                </c:pt>
                <c:pt idx="135740">
                  <c:v>44.408560616838201</c:v>
                </c:pt>
                <c:pt idx="135741">
                  <c:v>44.408674791160003</c:v>
                </c:pt>
                <c:pt idx="135742">
                  <c:v>44.4087889651165</c:v>
                </c:pt>
                <c:pt idx="135743">
                  <c:v>44.408903138707402</c:v>
                </c:pt>
                <c:pt idx="135744">
                  <c:v>44.409017311932899</c:v>
                </c:pt>
                <c:pt idx="135745">
                  <c:v>44.409131484793001</c:v>
                </c:pt>
                <c:pt idx="135746">
                  <c:v>44.409245657287499</c:v>
                </c:pt>
                <c:pt idx="135747">
                  <c:v>44.409359829416701</c:v>
                </c:pt>
                <c:pt idx="135748">
                  <c:v>44.4094740011803</c:v>
                </c:pt>
                <c:pt idx="135749">
                  <c:v>44.409588172578601</c:v>
                </c:pt>
                <c:pt idx="135750">
                  <c:v>44.409702343611301</c:v>
                </c:pt>
                <c:pt idx="135751">
                  <c:v>44.409816514278702</c:v>
                </c:pt>
                <c:pt idx="135752">
                  <c:v>44.409930684580502</c:v>
                </c:pt>
                <c:pt idx="135753">
                  <c:v>44.410044854516897</c:v>
                </c:pt>
                <c:pt idx="135754">
                  <c:v>44.410159024087903</c:v>
                </c:pt>
                <c:pt idx="135755">
                  <c:v>44.410273193293399</c:v>
                </c:pt>
                <c:pt idx="135756">
                  <c:v>44.410387362133498</c:v>
                </c:pt>
                <c:pt idx="135757">
                  <c:v>44.410501530608101</c:v>
                </c:pt>
                <c:pt idx="135758">
                  <c:v>44.410615698717301</c:v>
                </c:pt>
                <c:pt idx="135759">
                  <c:v>44.410729866461097</c:v>
                </c:pt>
                <c:pt idx="135760">
                  <c:v>44.410844033839403</c:v>
                </c:pt>
                <c:pt idx="135761">
                  <c:v>44.4109582008522</c:v>
                </c:pt>
                <c:pt idx="135762">
                  <c:v>44.411072367499699</c:v>
                </c:pt>
                <c:pt idx="135763">
                  <c:v>44.411186533781702</c:v>
                </c:pt>
                <c:pt idx="135764">
                  <c:v>44.411300699698202</c:v>
                </c:pt>
                <c:pt idx="135765">
                  <c:v>44.411414865249299</c:v>
                </c:pt>
                <c:pt idx="135766">
                  <c:v>44.411529030434998</c:v>
                </c:pt>
                <c:pt idx="135767">
                  <c:v>44.411643195255301</c:v>
                </c:pt>
                <c:pt idx="135768">
                  <c:v>44.411757359710101</c:v>
                </c:pt>
                <c:pt idx="135769">
                  <c:v>44.411871523799498</c:v>
                </c:pt>
                <c:pt idx="135770">
                  <c:v>44.411985687523497</c:v>
                </c:pt>
                <c:pt idx="135771">
                  <c:v>44.412099850882001</c:v>
                </c:pt>
                <c:pt idx="135772">
                  <c:v>44.412214013875101</c:v>
                </c:pt>
                <c:pt idx="135773">
                  <c:v>44.412328176502797</c:v>
                </c:pt>
                <c:pt idx="135774">
                  <c:v>44.412442338765104</c:v>
                </c:pt>
                <c:pt idx="135775">
                  <c:v>44.4125565006619</c:v>
                </c:pt>
                <c:pt idx="135776">
                  <c:v>44.4126706621933</c:v>
                </c:pt>
                <c:pt idx="135777">
                  <c:v>44.412784823359303</c:v>
                </c:pt>
                <c:pt idx="135778">
                  <c:v>44.412898984159902</c:v>
                </c:pt>
                <c:pt idx="135779">
                  <c:v>44.413013144594998</c:v>
                </c:pt>
                <c:pt idx="135780">
                  <c:v>44.413127304664798</c:v>
                </c:pt>
                <c:pt idx="135781">
                  <c:v>44.413241464369101</c:v>
                </c:pt>
                <c:pt idx="135782">
                  <c:v>44.413355623708</c:v>
                </c:pt>
                <c:pt idx="135783">
                  <c:v>44.413469782681503</c:v>
                </c:pt>
                <c:pt idx="135784">
                  <c:v>44.413583941289602</c:v>
                </c:pt>
                <c:pt idx="135785">
                  <c:v>44.413698099532198</c:v>
                </c:pt>
                <c:pt idx="135786">
                  <c:v>44.413812257409496</c:v>
                </c:pt>
                <c:pt idx="135787">
                  <c:v>44.413926414921299</c:v>
                </c:pt>
                <c:pt idx="135788">
                  <c:v>44.414040572067798</c:v>
                </c:pt>
                <c:pt idx="135789">
                  <c:v>44.4141547288488</c:v>
                </c:pt>
                <c:pt idx="135790">
                  <c:v>44.414268885264399</c:v>
                </c:pt>
                <c:pt idx="135791">
                  <c:v>44.4143830413147</c:v>
                </c:pt>
                <c:pt idx="135792">
                  <c:v>44.414497196999498</c:v>
                </c:pt>
                <c:pt idx="135793">
                  <c:v>44.4146113523189</c:v>
                </c:pt>
                <c:pt idx="135794">
                  <c:v>44.414725507272898</c:v>
                </c:pt>
                <c:pt idx="135795">
                  <c:v>44.4148396618615</c:v>
                </c:pt>
                <c:pt idx="135796">
                  <c:v>44.414953816084697</c:v>
                </c:pt>
                <c:pt idx="135797">
                  <c:v>44.415067969942598</c:v>
                </c:pt>
                <c:pt idx="135798">
                  <c:v>44.415182123435002</c:v>
                </c:pt>
                <c:pt idx="135799">
                  <c:v>44.415296276562003</c:v>
                </c:pt>
                <c:pt idx="135800">
                  <c:v>44.4154104293237</c:v>
                </c:pt>
                <c:pt idx="135801">
                  <c:v>44.4155245817199</c:v>
                </c:pt>
                <c:pt idx="135802">
                  <c:v>44.415638733750797</c:v>
                </c:pt>
                <c:pt idx="135803">
                  <c:v>44.415752885416197</c:v>
                </c:pt>
                <c:pt idx="135804">
                  <c:v>44.4158670367163</c:v>
                </c:pt>
                <c:pt idx="135805">
                  <c:v>44.415981187650999</c:v>
                </c:pt>
                <c:pt idx="135806">
                  <c:v>44.416095338220302</c:v>
                </c:pt>
                <c:pt idx="135807">
                  <c:v>44.416209488424201</c:v>
                </c:pt>
                <c:pt idx="135808">
                  <c:v>44.416323638262703</c:v>
                </c:pt>
                <c:pt idx="135809">
                  <c:v>44.416437787735802</c:v>
                </c:pt>
                <c:pt idx="135810">
                  <c:v>44.416551936843597</c:v>
                </c:pt>
                <c:pt idx="135811">
                  <c:v>44.416666085586002</c:v>
                </c:pt>
                <c:pt idx="135812">
                  <c:v>44.416780233963003</c:v>
                </c:pt>
                <c:pt idx="135813">
                  <c:v>44.4168943819746</c:v>
                </c:pt>
                <c:pt idx="135814">
                  <c:v>44.417008529620801</c:v>
                </c:pt>
                <c:pt idx="135815">
                  <c:v>44.417122676901698</c:v>
                </c:pt>
                <c:pt idx="135816">
                  <c:v>44.417236823817198</c:v>
                </c:pt>
                <c:pt idx="135817">
                  <c:v>44.417350970367302</c:v>
                </c:pt>
                <c:pt idx="135818">
                  <c:v>44.417465116552002</c:v>
                </c:pt>
                <c:pt idx="135819">
                  <c:v>44.417579262371397</c:v>
                </c:pt>
                <c:pt idx="135820">
                  <c:v>44.417693407825404</c:v>
                </c:pt>
                <c:pt idx="135821">
                  <c:v>44.417807552914098</c:v>
                </c:pt>
                <c:pt idx="135822">
                  <c:v>44.417921697637297</c:v>
                </c:pt>
                <c:pt idx="135823">
                  <c:v>44.418035841995199</c:v>
                </c:pt>
                <c:pt idx="135824">
                  <c:v>44.418149985987696</c:v>
                </c:pt>
                <c:pt idx="135825">
                  <c:v>44.418264129614897</c:v>
                </c:pt>
                <c:pt idx="135826">
                  <c:v>44.418378272876701</c:v>
                </c:pt>
                <c:pt idx="135827">
                  <c:v>44.418492415773201</c:v>
                </c:pt>
                <c:pt idx="135828">
                  <c:v>44.418606558304198</c:v>
                </c:pt>
                <c:pt idx="135829">
                  <c:v>44.418720700469997</c:v>
                </c:pt>
                <c:pt idx="135830">
                  <c:v>44.4188348422703</c:v>
                </c:pt>
                <c:pt idx="135831">
                  <c:v>44.418948983705299</c:v>
                </c:pt>
                <c:pt idx="135832">
                  <c:v>44.419063124775001</c:v>
                </c:pt>
                <c:pt idx="135833">
                  <c:v>44.419177265479298</c:v>
                </c:pt>
                <c:pt idx="135834">
                  <c:v>44.4192914058182</c:v>
                </c:pt>
                <c:pt idx="135835">
                  <c:v>44.419405545791797</c:v>
                </c:pt>
                <c:pt idx="135836">
                  <c:v>44.419519685399997</c:v>
                </c:pt>
                <c:pt idx="135837">
                  <c:v>44.419633824642901</c:v>
                </c:pt>
                <c:pt idx="135838">
                  <c:v>44.4197479635204</c:v>
                </c:pt>
                <c:pt idx="135839">
                  <c:v>44.419862102032603</c:v>
                </c:pt>
                <c:pt idx="135840">
                  <c:v>44.419976240179402</c:v>
                </c:pt>
                <c:pt idx="135841">
                  <c:v>44.420090377960904</c:v>
                </c:pt>
                <c:pt idx="135842">
                  <c:v>44.420204515377101</c:v>
                </c:pt>
                <c:pt idx="135843">
                  <c:v>44.420318652427902</c:v>
                </c:pt>
                <c:pt idx="135844">
                  <c:v>44.420432789113299</c:v>
                </c:pt>
                <c:pt idx="135845">
                  <c:v>44.420546925433399</c:v>
                </c:pt>
                <c:pt idx="135846">
                  <c:v>44.420661061388202</c:v>
                </c:pt>
                <c:pt idx="135847">
                  <c:v>44.420775196977601</c:v>
                </c:pt>
                <c:pt idx="135848">
                  <c:v>44.420889332201703</c:v>
                </c:pt>
                <c:pt idx="135849">
                  <c:v>44.421003467060501</c:v>
                </c:pt>
                <c:pt idx="135850">
                  <c:v>44.421117601553902</c:v>
                </c:pt>
                <c:pt idx="135851">
                  <c:v>44.421231735681999</c:v>
                </c:pt>
                <c:pt idx="135852">
                  <c:v>44.421345869444799</c:v>
                </c:pt>
                <c:pt idx="135853">
                  <c:v>44.421460002842203</c:v>
                </c:pt>
                <c:pt idx="135854">
                  <c:v>44.421574135874302</c:v>
                </c:pt>
                <c:pt idx="135855">
                  <c:v>44.421688268541097</c:v>
                </c:pt>
                <c:pt idx="135856">
                  <c:v>44.421802400842502</c:v>
                </c:pt>
                <c:pt idx="135857">
                  <c:v>44.421916532778603</c:v>
                </c:pt>
                <c:pt idx="135858">
                  <c:v>44.4220306643494</c:v>
                </c:pt>
                <c:pt idx="135859">
                  <c:v>44.4221447955549</c:v>
                </c:pt>
                <c:pt idx="135860">
                  <c:v>44.422258926395003</c:v>
                </c:pt>
                <c:pt idx="135861">
                  <c:v>44.422373056869802</c:v>
                </c:pt>
                <c:pt idx="135862">
                  <c:v>44.422487186979303</c:v>
                </c:pt>
                <c:pt idx="135863">
                  <c:v>44.422601316723501</c:v>
                </c:pt>
                <c:pt idx="135864">
                  <c:v>44.422715446102302</c:v>
                </c:pt>
                <c:pt idx="135865">
                  <c:v>44.422829575115898</c:v>
                </c:pt>
                <c:pt idx="135866">
                  <c:v>44.422943703764098</c:v>
                </c:pt>
                <c:pt idx="135867">
                  <c:v>44.423057832047</c:v>
                </c:pt>
                <c:pt idx="135868">
                  <c:v>44.423171959964598</c:v>
                </c:pt>
                <c:pt idx="135869">
                  <c:v>44.4232860875168</c:v>
                </c:pt>
                <c:pt idx="135870">
                  <c:v>44.423400214703797</c:v>
                </c:pt>
                <c:pt idx="135871">
                  <c:v>44.423514341525497</c:v>
                </c:pt>
                <c:pt idx="135872">
                  <c:v>44.4236284679818</c:v>
                </c:pt>
                <c:pt idx="135873">
                  <c:v>44.423742594072799</c:v>
                </c:pt>
                <c:pt idx="135874">
                  <c:v>44.4238567197986</c:v>
                </c:pt>
                <c:pt idx="135875">
                  <c:v>44.423970845158998</c:v>
                </c:pt>
                <c:pt idx="135876">
                  <c:v>44.424084970154098</c:v>
                </c:pt>
                <c:pt idx="135877">
                  <c:v>44.424199094783901</c:v>
                </c:pt>
                <c:pt idx="135878">
                  <c:v>44.4243132190484</c:v>
                </c:pt>
                <c:pt idx="135879">
                  <c:v>44.424427342947602</c:v>
                </c:pt>
                <c:pt idx="135880">
                  <c:v>44.4245414664815</c:v>
                </c:pt>
                <c:pt idx="135881">
                  <c:v>44.424655589650101</c:v>
                </c:pt>
                <c:pt idx="135882">
                  <c:v>44.424769712453397</c:v>
                </c:pt>
                <c:pt idx="135883">
                  <c:v>44.424883834891403</c:v>
                </c:pt>
                <c:pt idx="135884">
                  <c:v>44.424997956964198</c:v>
                </c:pt>
                <c:pt idx="135885">
                  <c:v>44.425112078671603</c:v>
                </c:pt>
                <c:pt idx="135886">
                  <c:v>44.425226200013697</c:v>
                </c:pt>
                <c:pt idx="135887">
                  <c:v>44.4253403209905</c:v>
                </c:pt>
                <c:pt idx="135888">
                  <c:v>44.425454441602099</c:v>
                </c:pt>
                <c:pt idx="135889">
                  <c:v>44.425568561848301</c:v>
                </c:pt>
                <c:pt idx="135890">
                  <c:v>44.425682681729299</c:v>
                </c:pt>
                <c:pt idx="135891">
                  <c:v>44.425796801244999</c:v>
                </c:pt>
                <c:pt idx="135892">
                  <c:v>44.425910920395403</c:v>
                </c:pt>
                <c:pt idx="135893">
                  <c:v>44.426025039180502</c:v>
                </c:pt>
                <c:pt idx="135894">
                  <c:v>44.426139157600304</c:v>
                </c:pt>
                <c:pt idx="135895">
                  <c:v>44.426253275654801</c:v>
                </c:pt>
                <c:pt idx="135896">
                  <c:v>44.426367393344101</c:v>
                </c:pt>
                <c:pt idx="135897">
                  <c:v>44.426481510668097</c:v>
                </c:pt>
                <c:pt idx="135898">
                  <c:v>44.426595627626803</c:v>
                </c:pt>
                <c:pt idx="135899">
                  <c:v>44.426709744220197</c:v>
                </c:pt>
                <c:pt idx="135900">
                  <c:v>44.426823860448302</c:v>
                </c:pt>
                <c:pt idx="135901">
                  <c:v>44.426937976311201</c:v>
                </c:pt>
                <c:pt idx="135902">
                  <c:v>44.427052091808797</c:v>
                </c:pt>
                <c:pt idx="135903">
                  <c:v>44.427166206941102</c:v>
                </c:pt>
                <c:pt idx="135904">
                  <c:v>44.427280321708103</c:v>
                </c:pt>
                <c:pt idx="135905">
                  <c:v>44.4273944361099</c:v>
                </c:pt>
                <c:pt idx="135906">
                  <c:v>44.427508550146399</c:v>
                </c:pt>
                <c:pt idx="135907">
                  <c:v>44.427622663817701</c:v>
                </c:pt>
                <c:pt idx="135908">
                  <c:v>44.427736777123599</c:v>
                </c:pt>
                <c:pt idx="135909">
                  <c:v>44.427850890064299</c:v>
                </c:pt>
                <c:pt idx="135910">
                  <c:v>44.427965002639802</c:v>
                </c:pt>
                <c:pt idx="135911">
                  <c:v>44.428079114849901</c:v>
                </c:pt>
                <c:pt idx="135912">
                  <c:v>44.428193226694802</c:v>
                </c:pt>
                <c:pt idx="135913">
                  <c:v>44.428307338174498</c:v>
                </c:pt>
                <c:pt idx="135914">
                  <c:v>44.428421449288898</c:v>
                </c:pt>
                <c:pt idx="135915">
                  <c:v>44.428535560038</c:v>
                </c:pt>
                <c:pt idx="135916">
                  <c:v>44.428649670421898</c:v>
                </c:pt>
                <c:pt idx="135917">
                  <c:v>44.428763780440498</c:v>
                </c:pt>
                <c:pt idx="135918">
                  <c:v>44.428877890093801</c:v>
                </c:pt>
                <c:pt idx="135919">
                  <c:v>44.4289919993819</c:v>
                </c:pt>
                <c:pt idx="135920">
                  <c:v>44.429106108304801</c:v>
                </c:pt>
                <c:pt idx="135921">
                  <c:v>44.429220216862397</c:v>
                </c:pt>
                <c:pt idx="135922">
                  <c:v>44.429334325054697</c:v>
                </c:pt>
                <c:pt idx="135923">
                  <c:v>44.429448432881799</c:v>
                </c:pt>
                <c:pt idx="135924">
                  <c:v>44.429562540343703</c:v>
                </c:pt>
                <c:pt idx="135925">
                  <c:v>44.429676647440303</c:v>
                </c:pt>
                <c:pt idx="135926">
                  <c:v>44.429790754171599</c:v>
                </c:pt>
                <c:pt idx="135927">
                  <c:v>44.429904860537697</c:v>
                </c:pt>
                <c:pt idx="135928">
                  <c:v>44.430018966538597</c:v>
                </c:pt>
                <c:pt idx="135929">
                  <c:v>44.4301330721742</c:v>
                </c:pt>
                <c:pt idx="135930">
                  <c:v>44.430247177444599</c:v>
                </c:pt>
                <c:pt idx="135931">
                  <c:v>44.430361282349701</c:v>
                </c:pt>
                <c:pt idx="135932">
                  <c:v>44.430475386889597</c:v>
                </c:pt>
                <c:pt idx="135933">
                  <c:v>44.430589491064197</c:v>
                </c:pt>
                <c:pt idx="135934">
                  <c:v>44.430703594873698</c:v>
                </c:pt>
                <c:pt idx="135935">
                  <c:v>44.430817698317803</c:v>
                </c:pt>
                <c:pt idx="135936">
                  <c:v>44.430931801396802</c:v>
                </c:pt>
                <c:pt idx="135937">
                  <c:v>44.431045904110498</c:v>
                </c:pt>
                <c:pt idx="135938">
                  <c:v>44.431160006459002</c:v>
                </c:pt>
                <c:pt idx="135939">
                  <c:v>44.431274108442203</c:v>
                </c:pt>
                <c:pt idx="135940">
                  <c:v>44.431388210060298</c:v>
                </c:pt>
                <c:pt idx="135941">
                  <c:v>44.431502311312997</c:v>
                </c:pt>
                <c:pt idx="135942">
                  <c:v>44.431616412200597</c:v>
                </c:pt>
                <c:pt idx="135943">
                  <c:v>44.431730512722901</c:v>
                </c:pt>
                <c:pt idx="135944">
                  <c:v>44.431844612879999</c:v>
                </c:pt>
                <c:pt idx="135945">
                  <c:v>44.4319587126719</c:v>
                </c:pt>
                <c:pt idx="135946">
                  <c:v>44.432072812098603</c:v>
                </c:pt>
                <c:pt idx="135947">
                  <c:v>44.432186911160002</c:v>
                </c:pt>
                <c:pt idx="135948">
                  <c:v>44.432301009856197</c:v>
                </c:pt>
                <c:pt idx="135949">
                  <c:v>44.4324151081873</c:v>
                </c:pt>
                <c:pt idx="135950">
                  <c:v>44.432529206152999</c:v>
                </c:pt>
                <c:pt idx="135951">
                  <c:v>44.432643303753601</c:v>
                </c:pt>
                <c:pt idx="135952">
                  <c:v>44.432757400988898</c:v>
                </c:pt>
                <c:pt idx="135953">
                  <c:v>44.432871497859097</c:v>
                </c:pt>
                <c:pt idx="135954">
                  <c:v>44.432985594363998</c:v>
                </c:pt>
                <c:pt idx="135955">
                  <c:v>44.433099690503703</c:v>
                </c:pt>
                <c:pt idx="135956">
                  <c:v>44.433213786278202</c:v>
                </c:pt>
                <c:pt idx="135957">
                  <c:v>44.433327881687497</c:v>
                </c:pt>
                <c:pt idx="135958">
                  <c:v>44.433441976731501</c:v>
                </c:pt>
                <c:pt idx="135959">
                  <c:v>44.433556071410401</c:v>
                </c:pt>
                <c:pt idx="135960">
                  <c:v>44.433670165724102</c:v>
                </c:pt>
                <c:pt idx="135961">
                  <c:v>44.4337842596725</c:v>
                </c:pt>
                <c:pt idx="135962">
                  <c:v>44.433898353255799</c:v>
                </c:pt>
                <c:pt idx="135963">
                  <c:v>44.434012446473801</c:v>
                </c:pt>
                <c:pt idx="135964">
                  <c:v>44.434126539326698</c:v>
                </c:pt>
                <c:pt idx="135965">
                  <c:v>44.434240631814298</c:v>
                </c:pt>
                <c:pt idx="135966">
                  <c:v>44.4343547239367</c:v>
                </c:pt>
                <c:pt idx="135967">
                  <c:v>44.434468815693997</c:v>
                </c:pt>
                <c:pt idx="135968">
                  <c:v>44.434582907086003</c:v>
                </c:pt>
                <c:pt idx="135969">
                  <c:v>44.434696998112898</c:v>
                </c:pt>
                <c:pt idx="135970">
                  <c:v>44.434811088774502</c:v>
                </c:pt>
                <c:pt idx="135971">
                  <c:v>44.434925179071001</c:v>
                </c:pt>
                <c:pt idx="135972">
                  <c:v>44.435039269002203</c:v>
                </c:pt>
                <c:pt idx="135973">
                  <c:v>44.4351533585683</c:v>
                </c:pt>
                <c:pt idx="135974">
                  <c:v>44.435267447769199</c:v>
                </c:pt>
                <c:pt idx="135975">
                  <c:v>44.435381536604901</c:v>
                </c:pt>
                <c:pt idx="135976">
                  <c:v>44.435495625075397</c:v>
                </c:pt>
                <c:pt idx="135977">
                  <c:v>44.435609713180703</c:v>
                </c:pt>
                <c:pt idx="135978">
                  <c:v>44.435723800920897</c:v>
                </c:pt>
                <c:pt idx="135979">
                  <c:v>44.435837888295801</c:v>
                </c:pt>
                <c:pt idx="135980">
                  <c:v>44.435951975305599</c:v>
                </c:pt>
                <c:pt idx="135981">
                  <c:v>44.4360660619502</c:v>
                </c:pt>
                <c:pt idx="135982">
                  <c:v>44.436180148229603</c:v>
                </c:pt>
                <c:pt idx="135983">
                  <c:v>44.436294234143801</c:v>
                </c:pt>
                <c:pt idx="135984">
                  <c:v>44.436408319692802</c:v>
                </c:pt>
                <c:pt idx="135985">
                  <c:v>44.436522404876698</c:v>
                </c:pt>
                <c:pt idx="135986">
                  <c:v>44.436636489695402</c:v>
                </c:pt>
                <c:pt idx="135987">
                  <c:v>44.436750574148903</c:v>
                </c:pt>
                <c:pt idx="135988">
                  <c:v>44.436864658237198</c:v>
                </c:pt>
                <c:pt idx="135989">
                  <c:v>44.436978741960402</c:v>
                </c:pt>
                <c:pt idx="135990">
                  <c:v>44.437092825318402</c:v>
                </c:pt>
                <c:pt idx="135991">
                  <c:v>44.437206908311197</c:v>
                </c:pt>
                <c:pt idx="135992">
                  <c:v>44.4373209909389</c:v>
                </c:pt>
                <c:pt idx="135993">
                  <c:v>44.437435073201399</c:v>
                </c:pt>
                <c:pt idx="135994">
                  <c:v>44.437549155098701</c:v>
                </c:pt>
                <c:pt idx="135995">
                  <c:v>44.437663236630797</c:v>
                </c:pt>
                <c:pt idx="135996">
                  <c:v>44.437777317797803</c:v>
                </c:pt>
                <c:pt idx="135997">
                  <c:v>44.437891398599596</c:v>
                </c:pt>
                <c:pt idx="135998">
                  <c:v>44.438005479036299</c:v>
                </c:pt>
                <c:pt idx="135999">
                  <c:v>44.438119559107797</c:v>
                </c:pt>
                <c:pt idx="136000">
                  <c:v>44.438233638814197</c:v>
                </c:pt>
                <c:pt idx="136001">
                  <c:v>44.438347718155299</c:v>
                </c:pt>
                <c:pt idx="136002">
                  <c:v>44.438461797131403</c:v>
                </c:pt>
                <c:pt idx="136003">
                  <c:v>44.438575875742202</c:v>
                </c:pt>
                <c:pt idx="136004">
                  <c:v>44.438689953987897</c:v>
                </c:pt>
                <c:pt idx="136005">
                  <c:v>44.4388040318685</c:v>
                </c:pt>
                <c:pt idx="136006">
                  <c:v>44.438918109383899</c:v>
                </c:pt>
                <c:pt idx="136007">
                  <c:v>44.439032186534199</c:v>
                </c:pt>
                <c:pt idx="136008">
                  <c:v>44.439146263319302</c:v>
                </c:pt>
                <c:pt idx="136009">
                  <c:v>44.439260339739199</c:v>
                </c:pt>
                <c:pt idx="136010">
                  <c:v>44.439374415793999</c:v>
                </c:pt>
                <c:pt idx="136011">
                  <c:v>44.439488491483701</c:v>
                </c:pt>
                <c:pt idx="136012">
                  <c:v>44.439602566808198</c:v>
                </c:pt>
                <c:pt idx="136013">
                  <c:v>44.439716641767497</c:v>
                </c:pt>
                <c:pt idx="136014">
                  <c:v>44.439830716361797</c:v>
                </c:pt>
                <c:pt idx="136015">
                  <c:v>44.4399447905909</c:v>
                </c:pt>
                <c:pt idx="136016">
                  <c:v>44.440058864454798</c:v>
                </c:pt>
                <c:pt idx="136017">
                  <c:v>44.440172937953598</c:v>
                </c:pt>
                <c:pt idx="136018">
                  <c:v>44.4402870110872</c:v>
                </c:pt>
                <c:pt idx="136019">
                  <c:v>44.440401083855797</c:v>
                </c:pt>
                <c:pt idx="136020">
                  <c:v>44.440515156259103</c:v>
                </c:pt>
                <c:pt idx="136021">
                  <c:v>44.440629228297396</c:v>
                </c:pt>
                <c:pt idx="136022">
                  <c:v>44.440743299970499</c:v>
                </c:pt>
                <c:pt idx="136023">
                  <c:v>44.440857371278497</c:v>
                </c:pt>
                <c:pt idx="136024">
                  <c:v>44.440971442221297</c:v>
                </c:pt>
                <c:pt idx="136025">
                  <c:v>44.441085512799098</c:v>
                </c:pt>
                <c:pt idx="136026">
                  <c:v>44.441199583011603</c:v>
                </c:pt>
                <c:pt idx="136027">
                  <c:v>44.441313652859101</c:v>
                </c:pt>
                <c:pt idx="136028">
                  <c:v>44.441427722341402</c:v>
                </c:pt>
                <c:pt idx="136029">
                  <c:v>44.441541791458597</c:v>
                </c:pt>
                <c:pt idx="136030">
                  <c:v>44.441655860210702</c:v>
                </c:pt>
                <c:pt idx="136031">
                  <c:v>44.441769928597701</c:v>
                </c:pt>
                <c:pt idx="136032">
                  <c:v>44.441883996619502</c:v>
                </c:pt>
                <c:pt idx="136033">
                  <c:v>44.441998064276198</c:v>
                </c:pt>
                <c:pt idx="136034">
                  <c:v>44.442112131567796</c:v>
                </c:pt>
                <c:pt idx="136035">
                  <c:v>44.442226198494303</c:v>
                </c:pt>
                <c:pt idx="136036">
                  <c:v>44.442340265055599</c:v>
                </c:pt>
                <c:pt idx="136037">
                  <c:v>44.442454331251902</c:v>
                </c:pt>
                <c:pt idx="136038">
                  <c:v>44.442568397083001</c:v>
                </c:pt>
                <c:pt idx="136039">
                  <c:v>44.442682462549001</c:v>
                </c:pt>
                <c:pt idx="136040">
                  <c:v>44.442796527649897</c:v>
                </c:pt>
                <c:pt idx="136041">
                  <c:v>44.442910592385701</c:v>
                </c:pt>
                <c:pt idx="136042">
                  <c:v>44.4430246567563</c:v>
                </c:pt>
                <c:pt idx="136043">
                  <c:v>44.443138720761901</c:v>
                </c:pt>
                <c:pt idx="136044">
                  <c:v>44.443252784402397</c:v>
                </c:pt>
                <c:pt idx="136045">
                  <c:v>44.443366847677702</c:v>
                </c:pt>
                <c:pt idx="136046">
                  <c:v>44.443480910587901</c:v>
                </c:pt>
                <c:pt idx="136047">
                  <c:v>44.443594973133102</c:v>
                </c:pt>
                <c:pt idx="136048">
                  <c:v>44.443709035313098</c:v>
                </c:pt>
                <c:pt idx="136049">
                  <c:v>44.443823097128003</c:v>
                </c:pt>
                <c:pt idx="136050">
                  <c:v>44.443937158577803</c:v>
                </c:pt>
                <c:pt idx="136051">
                  <c:v>44.444051219662597</c:v>
                </c:pt>
                <c:pt idx="136052">
                  <c:v>44.444165280382201</c:v>
                </c:pt>
                <c:pt idx="136053">
                  <c:v>44.444279340736699</c:v>
                </c:pt>
                <c:pt idx="136054">
                  <c:v>44.444393400726099</c:v>
                </c:pt>
                <c:pt idx="136055">
                  <c:v>44.444507460350501</c:v>
                </c:pt>
                <c:pt idx="136056">
                  <c:v>44.444621519609697</c:v>
                </c:pt>
                <c:pt idx="136057">
                  <c:v>44.444735578503902</c:v>
                </c:pt>
                <c:pt idx="136058">
                  <c:v>44.444849637032902</c:v>
                </c:pt>
                <c:pt idx="136059">
                  <c:v>44.444963695196897</c:v>
                </c:pt>
                <c:pt idx="136060">
                  <c:v>44.445077752995701</c:v>
                </c:pt>
                <c:pt idx="136061">
                  <c:v>44.445191810429499</c:v>
                </c:pt>
                <c:pt idx="136062">
                  <c:v>44.445305867498199</c:v>
                </c:pt>
                <c:pt idx="136063">
                  <c:v>44.445419924201801</c:v>
                </c:pt>
                <c:pt idx="136064">
                  <c:v>44.445533980540297</c:v>
                </c:pt>
                <c:pt idx="136065">
                  <c:v>44.445648036513802</c:v>
                </c:pt>
                <c:pt idx="136066">
                  <c:v>44.445762092122102</c:v>
                </c:pt>
                <c:pt idx="136067">
                  <c:v>44.445876147365396</c:v>
                </c:pt>
                <c:pt idx="136068">
                  <c:v>44.4459902022436</c:v>
                </c:pt>
                <c:pt idx="136069">
                  <c:v>44.446104256756698</c:v>
                </c:pt>
                <c:pt idx="136070">
                  <c:v>44.446218310904797</c:v>
                </c:pt>
                <c:pt idx="136071">
                  <c:v>44.446332364687699</c:v>
                </c:pt>
                <c:pt idx="136072">
                  <c:v>44.446446418105602</c:v>
                </c:pt>
                <c:pt idx="136073">
                  <c:v>44.446560471158399</c:v>
                </c:pt>
                <c:pt idx="136074">
                  <c:v>44.446674523846099</c:v>
                </c:pt>
                <c:pt idx="136075">
                  <c:v>44.4467885761688</c:v>
                </c:pt>
                <c:pt idx="136076">
                  <c:v>44.446902628126402</c:v>
                </c:pt>
                <c:pt idx="136077">
                  <c:v>44.447016679718899</c:v>
                </c:pt>
                <c:pt idx="136078">
                  <c:v>44.447130730946398</c:v>
                </c:pt>
                <c:pt idx="136079">
                  <c:v>44.447244781808699</c:v>
                </c:pt>
                <c:pt idx="136080">
                  <c:v>44.447358832306101</c:v>
                </c:pt>
                <c:pt idx="136081">
                  <c:v>44.447472882438298</c:v>
                </c:pt>
                <c:pt idx="136082">
                  <c:v>44.447586932205503</c:v>
                </c:pt>
                <c:pt idx="136083">
                  <c:v>44.447700981607603</c:v>
                </c:pt>
                <c:pt idx="136084">
                  <c:v>44.447815030644698</c:v>
                </c:pt>
                <c:pt idx="136085">
                  <c:v>44.447929079316701</c:v>
                </c:pt>
                <c:pt idx="136086">
                  <c:v>44.448043127623599</c:v>
                </c:pt>
                <c:pt idx="136087">
                  <c:v>44.448157175565498</c:v>
                </c:pt>
                <c:pt idx="136088">
                  <c:v>44.448271223142299</c:v>
                </c:pt>
                <c:pt idx="136089">
                  <c:v>44.448385270354102</c:v>
                </c:pt>
                <c:pt idx="136090">
                  <c:v>44.448499317200799</c:v>
                </c:pt>
                <c:pt idx="136091">
                  <c:v>44.448613363682497</c:v>
                </c:pt>
                <c:pt idx="136092">
                  <c:v>44.448727409799098</c:v>
                </c:pt>
                <c:pt idx="136093">
                  <c:v>44.4488414555506</c:v>
                </c:pt>
                <c:pt idx="136094">
                  <c:v>44.448955500937103</c:v>
                </c:pt>
                <c:pt idx="136095">
                  <c:v>44.449069545958601</c:v>
                </c:pt>
                <c:pt idx="136096">
                  <c:v>44.449183590615</c:v>
                </c:pt>
                <c:pt idx="136097">
                  <c:v>44.449297634906401</c:v>
                </c:pt>
                <c:pt idx="136098">
                  <c:v>44.449411678832703</c:v>
                </c:pt>
                <c:pt idx="136099">
                  <c:v>44.449525722393901</c:v>
                </c:pt>
                <c:pt idx="136100">
                  <c:v>44.449639765590199</c:v>
                </c:pt>
                <c:pt idx="136101">
                  <c:v>44.449753808421399</c:v>
                </c:pt>
                <c:pt idx="136102">
                  <c:v>44.4498678508875</c:v>
                </c:pt>
                <c:pt idx="136103">
                  <c:v>44.449981892988603</c:v>
                </c:pt>
                <c:pt idx="136104">
                  <c:v>44.4500959347247</c:v>
                </c:pt>
                <c:pt idx="136105">
                  <c:v>44.450209976095699</c:v>
                </c:pt>
                <c:pt idx="136106">
                  <c:v>44.4503240171017</c:v>
                </c:pt>
                <c:pt idx="136107">
                  <c:v>44.450438057742701</c:v>
                </c:pt>
                <c:pt idx="136108">
                  <c:v>44.450552098018598</c:v>
                </c:pt>
                <c:pt idx="136109">
                  <c:v>44.450666137929502</c:v>
                </c:pt>
                <c:pt idx="136110">
                  <c:v>44.450780177475302</c:v>
                </c:pt>
                <c:pt idx="136111">
                  <c:v>44.450894216656202</c:v>
                </c:pt>
                <c:pt idx="136112">
                  <c:v>44.451008255471997</c:v>
                </c:pt>
                <c:pt idx="136113">
                  <c:v>44.451122293922701</c:v>
                </c:pt>
                <c:pt idx="136114">
                  <c:v>44.451236332008499</c:v>
                </c:pt>
                <c:pt idx="136115">
                  <c:v>44.451350369729198</c:v>
                </c:pt>
                <c:pt idx="136116">
                  <c:v>44.451464407084899</c:v>
                </c:pt>
                <c:pt idx="136117">
                  <c:v>44.451578444075601</c:v>
                </c:pt>
                <c:pt idx="136118">
                  <c:v>44.451692480701197</c:v>
                </c:pt>
                <c:pt idx="136119">
                  <c:v>44.451806516961803</c:v>
                </c:pt>
                <c:pt idx="136120">
                  <c:v>44.451920552857402</c:v>
                </c:pt>
                <c:pt idx="136121">
                  <c:v>44.452034588388003</c:v>
                </c:pt>
                <c:pt idx="136122">
                  <c:v>44.452148623553597</c:v>
                </c:pt>
                <c:pt idx="136123">
                  <c:v>44.452262658354201</c:v>
                </c:pt>
                <c:pt idx="136124">
                  <c:v>44.452376692789699</c:v>
                </c:pt>
                <c:pt idx="136125">
                  <c:v>44.452490726860198</c:v>
                </c:pt>
                <c:pt idx="136126">
                  <c:v>44.452604760565698</c:v>
                </c:pt>
                <c:pt idx="136127">
                  <c:v>44.4527187939062</c:v>
                </c:pt>
                <c:pt idx="136128">
                  <c:v>44.452832826881703</c:v>
                </c:pt>
                <c:pt idx="136129">
                  <c:v>44.452946859492201</c:v>
                </c:pt>
                <c:pt idx="136130">
                  <c:v>44.453060891737699</c:v>
                </c:pt>
                <c:pt idx="136131">
                  <c:v>44.4531749236181</c:v>
                </c:pt>
                <c:pt idx="136132">
                  <c:v>44.453288955133601</c:v>
                </c:pt>
                <c:pt idx="136133">
                  <c:v>44.453402986284097</c:v>
                </c:pt>
                <c:pt idx="136134">
                  <c:v>44.453517017069501</c:v>
                </c:pt>
                <c:pt idx="136135">
                  <c:v>44.453631047489999</c:v>
                </c:pt>
                <c:pt idx="136136">
                  <c:v>44.453745077545399</c:v>
                </c:pt>
                <c:pt idx="136137">
                  <c:v>44.4538591072359</c:v>
                </c:pt>
                <c:pt idx="136138">
                  <c:v>44.453973136561302</c:v>
                </c:pt>
                <c:pt idx="136139">
                  <c:v>44.454087165521798</c:v>
                </c:pt>
                <c:pt idx="136140">
                  <c:v>44.454201194117203</c:v>
                </c:pt>
                <c:pt idx="136141">
                  <c:v>44.454315222347702</c:v>
                </c:pt>
                <c:pt idx="136142">
                  <c:v>44.454429250213103</c:v>
                </c:pt>
                <c:pt idx="136143">
                  <c:v>44.454543277713597</c:v>
                </c:pt>
                <c:pt idx="136144">
                  <c:v>44.4546573048491</c:v>
                </c:pt>
                <c:pt idx="136145">
                  <c:v>44.454771331619597</c:v>
                </c:pt>
                <c:pt idx="136146">
                  <c:v>44.454885358025102</c:v>
                </c:pt>
                <c:pt idx="136147">
                  <c:v>44.454999384065601</c:v>
                </c:pt>
                <c:pt idx="136148">
                  <c:v>44.455113409741102</c:v>
                </c:pt>
                <c:pt idx="136149">
                  <c:v>44.455227435051697</c:v>
                </c:pt>
                <c:pt idx="136150">
                  <c:v>44.4553414599972</c:v>
                </c:pt>
                <c:pt idx="136151">
                  <c:v>44.455455484577797</c:v>
                </c:pt>
                <c:pt idx="136152">
                  <c:v>44.455569508793403</c:v>
                </c:pt>
                <c:pt idx="136153">
                  <c:v>44.455683532644002</c:v>
                </c:pt>
                <c:pt idx="136154">
                  <c:v>44.455797556129603</c:v>
                </c:pt>
                <c:pt idx="136155">
                  <c:v>44.455911579250198</c:v>
                </c:pt>
                <c:pt idx="136156">
                  <c:v>44.456025602005901</c:v>
                </c:pt>
                <c:pt idx="136157">
                  <c:v>44.456139624396599</c:v>
                </c:pt>
                <c:pt idx="136158">
                  <c:v>44.456253646422297</c:v>
                </c:pt>
                <c:pt idx="136159">
                  <c:v>44.456367668083097</c:v>
                </c:pt>
                <c:pt idx="136160">
                  <c:v>44.456481689378798</c:v>
                </c:pt>
                <c:pt idx="136161">
                  <c:v>44.4565957103096</c:v>
                </c:pt>
                <c:pt idx="136162">
                  <c:v>44.456709730875502</c:v>
                </c:pt>
                <c:pt idx="136163">
                  <c:v>44.4568237510763</c:v>
                </c:pt>
                <c:pt idx="136164">
                  <c:v>44.456937770912198</c:v>
                </c:pt>
                <c:pt idx="136165">
                  <c:v>44.457051790383098</c:v>
                </c:pt>
                <c:pt idx="136166">
                  <c:v>44.457165809489098</c:v>
                </c:pt>
                <c:pt idx="136167">
                  <c:v>44.457279828230099</c:v>
                </c:pt>
                <c:pt idx="136168">
                  <c:v>44.457393846606102</c:v>
                </c:pt>
                <c:pt idx="136169">
                  <c:v>44.457507864617199</c:v>
                </c:pt>
                <c:pt idx="136170">
                  <c:v>44.457621882263297</c:v>
                </c:pt>
                <c:pt idx="136171">
                  <c:v>44.457735899544403</c:v>
                </c:pt>
                <c:pt idx="136172">
                  <c:v>44.457849916460603</c:v>
                </c:pt>
                <c:pt idx="136173">
                  <c:v>44.457963933011797</c:v>
                </c:pt>
                <c:pt idx="136174">
                  <c:v>44.458077949198099</c:v>
                </c:pt>
                <c:pt idx="136175">
                  <c:v>44.458191965019402</c:v>
                </c:pt>
                <c:pt idx="136176">
                  <c:v>44.458305980475799</c:v>
                </c:pt>
                <c:pt idx="136177">
                  <c:v>44.458419995567198</c:v>
                </c:pt>
                <c:pt idx="136178">
                  <c:v>44.458534010293597</c:v>
                </c:pt>
                <c:pt idx="136179">
                  <c:v>44.458648024655098</c:v>
                </c:pt>
                <c:pt idx="136180">
                  <c:v>44.458762038651699</c:v>
                </c:pt>
                <c:pt idx="136181">
                  <c:v>44.458876052283301</c:v>
                </c:pt>
                <c:pt idx="136182">
                  <c:v>44.458990065549898</c:v>
                </c:pt>
                <c:pt idx="136183">
                  <c:v>44.459104078451603</c:v>
                </c:pt>
                <c:pt idx="136184">
                  <c:v>44.459218090988401</c:v>
                </c:pt>
                <c:pt idx="136185">
                  <c:v>44.4593321031602</c:v>
                </c:pt>
                <c:pt idx="136186">
                  <c:v>44.459446114967101</c:v>
                </c:pt>
                <c:pt idx="136187">
                  <c:v>44.459560126409002</c:v>
                </c:pt>
                <c:pt idx="136188">
                  <c:v>44.459674137485997</c:v>
                </c:pt>
                <c:pt idx="136189">
                  <c:v>44.459788148198101</c:v>
                </c:pt>
                <c:pt idx="136190">
                  <c:v>44.459902158545198</c:v>
                </c:pt>
                <c:pt idx="136191">
                  <c:v>44.460016168527403</c:v>
                </c:pt>
                <c:pt idx="136192">
                  <c:v>44.460130178144603</c:v>
                </c:pt>
                <c:pt idx="136193">
                  <c:v>44.460244187396903</c:v>
                </c:pt>
                <c:pt idx="136194">
                  <c:v>44.460358196284297</c:v>
                </c:pt>
                <c:pt idx="136195">
                  <c:v>44.460472204806699</c:v>
                </c:pt>
                <c:pt idx="136196">
                  <c:v>44.460586212964301</c:v>
                </c:pt>
                <c:pt idx="136197">
                  <c:v>44.460700220756799</c:v>
                </c:pt>
                <c:pt idx="136198">
                  <c:v>44.460814228184503</c:v>
                </c:pt>
                <c:pt idx="136199">
                  <c:v>44.460928235247202</c:v>
                </c:pt>
                <c:pt idx="136200">
                  <c:v>44.461042241945002</c:v>
                </c:pt>
                <c:pt idx="136201">
                  <c:v>44.461156248277902</c:v>
                </c:pt>
                <c:pt idx="136202">
                  <c:v>44.461270254245797</c:v>
                </c:pt>
                <c:pt idx="136203">
                  <c:v>44.461384259848899</c:v>
                </c:pt>
                <c:pt idx="136204">
                  <c:v>44.461498265087002</c:v>
                </c:pt>
                <c:pt idx="136205">
                  <c:v>44.461612269960199</c:v>
                </c:pt>
                <c:pt idx="136206">
                  <c:v>44.461726274468397</c:v>
                </c:pt>
                <c:pt idx="136207">
                  <c:v>44.461840278611803</c:v>
                </c:pt>
                <c:pt idx="136208">
                  <c:v>44.461954282390202</c:v>
                </c:pt>
                <c:pt idx="136209">
                  <c:v>44.462068285803703</c:v>
                </c:pt>
                <c:pt idx="136210">
                  <c:v>44.462182288852297</c:v>
                </c:pt>
                <c:pt idx="136211">
                  <c:v>44.462296291535999</c:v>
                </c:pt>
                <c:pt idx="136212">
                  <c:v>44.462410293854802</c:v>
                </c:pt>
                <c:pt idx="136213">
                  <c:v>44.462524295808699</c:v>
                </c:pt>
                <c:pt idx="136214">
                  <c:v>44.462638297397604</c:v>
                </c:pt>
                <c:pt idx="136215">
                  <c:v>44.462752298621602</c:v>
                </c:pt>
                <c:pt idx="136216">
                  <c:v>44.462866299480801</c:v>
                </c:pt>
                <c:pt idx="136217">
                  <c:v>44.462980299975001</c:v>
                </c:pt>
                <c:pt idx="136218">
                  <c:v>44.463094300104302</c:v>
                </c:pt>
                <c:pt idx="136219">
                  <c:v>44.463208299868803</c:v>
                </c:pt>
                <c:pt idx="136220">
                  <c:v>44.463322299268299</c:v>
                </c:pt>
                <c:pt idx="136221">
                  <c:v>44.463436298302902</c:v>
                </c:pt>
                <c:pt idx="136222">
                  <c:v>44.463550296972599</c:v>
                </c:pt>
                <c:pt idx="136223">
                  <c:v>44.463664295277397</c:v>
                </c:pt>
                <c:pt idx="136224">
                  <c:v>44.463778293217302</c:v>
                </c:pt>
                <c:pt idx="136225">
                  <c:v>44.463892290792302</c:v>
                </c:pt>
                <c:pt idx="136226">
                  <c:v>44.464006288002501</c:v>
                </c:pt>
                <c:pt idx="136227">
                  <c:v>44.464120284847702</c:v>
                </c:pt>
                <c:pt idx="136228">
                  <c:v>44.464234281327997</c:v>
                </c:pt>
                <c:pt idx="136229">
                  <c:v>44.464348277443499</c:v>
                </c:pt>
                <c:pt idx="136230">
                  <c:v>44.464462273194002</c:v>
                </c:pt>
                <c:pt idx="136231">
                  <c:v>44.464576268579698</c:v>
                </c:pt>
                <c:pt idx="136232">
                  <c:v>44.464690263600403</c:v>
                </c:pt>
                <c:pt idx="136233">
                  <c:v>44.464804258256301</c:v>
                </c:pt>
                <c:pt idx="136234">
                  <c:v>44.464918252547299</c:v>
                </c:pt>
                <c:pt idx="136235">
                  <c:v>44.465032246473399</c:v>
                </c:pt>
                <c:pt idx="136236">
                  <c:v>44.465146240034699</c:v>
                </c:pt>
                <c:pt idx="136237">
                  <c:v>44.465260233231</c:v>
                </c:pt>
                <c:pt idx="136238">
                  <c:v>44.465374226062501</c:v>
                </c:pt>
                <c:pt idx="136239">
                  <c:v>44.465488218529003</c:v>
                </c:pt>
                <c:pt idx="136240">
                  <c:v>44.465602210630699</c:v>
                </c:pt>
                <c:pt idx="136241">
                  <c:v>44.465716202367602</c:v>
                </c:pt>
                <c:pt idx="136242">
                  <c:v>44.4658301937395</c:v>
                </c:pt>
                <c:pt idx="136243">
                  <c:v>44.465944184746597</c:v>
                </c:pt>
                <c:pt idx="136244">
                  <c:v>44.466058175388802</c:v>
                </c:pt>
                <c:pt idx="136245">
                  <c:v>44.466172165666102</c:v>
                </c:pt>
                <c:pt idx="136246">
                  <c:v>44.466286155578501</c:v>
                </c:pt>
                <c:pt idx="136247">
                  <c:v>44.466400145126102</c:v>
                </c:pt>
                <c:pt idx="136248">
                  <c:v>44.466514134308802</c:v>
                </c:pt>
                <c:pt idx="136249">
                  <c:v>44.466628123126704</c:v>
                </c:pt>
                <c:pt idx="136250">
                  <c:v>44.466742111579599</c:v>
                </c:pt>
                <c:pt idx="136251">
                  <c:v>44.466856099667702</c:v>
                </c:pt>
                <c:pt idx="136252">
                  <c:v>44.466970087390997</c:v>
                </c:pt>
                <c:pt idx="136253">
                  <c:v>44.467084074749302</c:v>
                </c:pt>
                <c:pt idx="136254">
                  <c:v>44.467198061742799</c:v>
                </c:pt>
                <c:pt idx="136255">
                  <c:v>44.467312048371497</c:v>
                </c:pt>
                <c:pt idx="136256">
                  <c:v>44.467426034635302</c:v>
                </c:pt>
                <c:pt idx="136257">
                  <c:v>44.467540020534202</c:v>
                </c:pt>
                <c:pt idx="136258">
                  <c:v>44.467654006068202</c:v>
                </c:pt>
                <c:pt idx="136259">
                  <c:v>44.467767991237501</c:v>
                </c:pt>
                <c:pt idx="136260">
                  <c:v>44.467881976041802</c:v>
                </c:pt>
                <c:pt idx="136261">
                  <c:v>44.467995960481304</c:v>
                </c:pt>
                <c:pt idx="136262">
                  <c:v>44.468109944555898</c:v>
                </c:pt>
                <c:pt idx="136263">
                  <c:v>44.468223928265701</c:v>
                </c:pt>
                <c:pt idx="136264">
                  <c:v>44.468337911610703</c:v>
                </c:pt>
                <c:pt idx="136265">
                  <c:v>44.4684518945908</c:v>
                </c:pt>
                <c:pt idx="136266">
                  <c:v>44.468565877205997</c:v>
                </c:pt>
                <c:pt idx="136267">
                  <c:v>44.468679859456401</c:v>
                </c:pt>
                <c:pt idx="136268">
                  <c:v>44.468793841341899</c:v>
                </c:pt>
                <c:pt idx="136269">
                  <c:v>44.468907822862597</c:v>
                </c:pt>
                <c:pt idx="136270">
                  <c:v>44.469021804018503</c:v>
                </c:pt>
                <c:pt idx="136271">
                  <c:v>44.469135784809502</c:v>
                </c:pt>
                <c:pt idx="136272">
                  <c:v>44.469249765235602</c:v>
                </c:pt>
                <c:pt idx="136273">
                  <c:v>44.469363745297002</c:v>
                </c:pt>
                <c:pt idx="136274">
                  <c:v>44.469477724993403</c:v>
                </c:pt>
                <c:pt idx="136275">
                  <c:v>44.469591704325097</c:v>
                </c:pt>
                <c:pt idx="136276">
                  <c:v>44.469705683291899</c:v>
                </c:pt>
                <c:pt idx="136277">
                  <c:v>44.469819661893901</c:v>
                </c:pt>
                <c:pt idx="136278">
                  <c:v>44.469933640131003</c:v>
                </c:pt>
                <c:pt idx="136279">
                  <c:v>44.470047618003299</c:v>
                </c:pt>
                <c:pt idx="136280">
                  <c:v>44.470161595510802</c:v>
                </c:pt>
                <c:pt idx="136281">
                  <c:v>44.470275572653399</c:v>
                </c:pt>
                <c:pt idx="136282">
                  <c:v>44.470389549431196</c:v>
                </c:pt>
                <c:pt idx="136283">
                  <c:v>44.470503525844201</c:v>
                </c:pt>
                <c:pt idx="136284">
                  <c:v>44.470617501892299</c:v>
                </c:pt>
                <c:pt idx="136285">
                  <c:v>44.470731477575697</c:v>
                </c:pt>
                <c:pt idx="136286">
                  <c:v>44.470845452894203</c:v>
                </c:pt>
                <c:pt idx="136287">
                  <c:v>44.470959427847802</c:v>
                </c:pt>
                <c:pt idx="136288">
                  <c:v>44.471073402436701</c:v>
                </c:pt>
                <c:pt idx="136289">
                  <c:v>44.471187376660701</c:v>
                </c:pt>
                <c:pt idx="136290">
                  <c:v>44.471301350519902</c:v>
                </c:pt>
                <c:pt idx="136291">
                  <c:v>44.471415324014302</c:v>
                </c:pt>
                <c:pt idx="136292">
                  <c:v>44.471529297143803</c:v>
                </c:pt>
                <c:pt idx="136293">
                  <c:v>44.471643269908597</c:v>
                </c:pt>
                <c:pt idx="136294">
                  <c:v>44.471757242308499</c:v>
                </c:pt>
                <c:pt idx="136295">
                  <c:v>44.471871214343601</c:v>
                </c:pt>
                <c:pt idx="136296">
                  <c:v>44.471985186013903</c:v>
                </c:pt>
                <c:pt idx="136297">
                  <c:v>44.472099157319398</c:v>
                </c:pt>
                <c:pt idx="136298">
                  <c:v>44.472213128260101</c:v>
                </c:pt>
                <c:pt idx="136299">
                  <c:v>44.472327098835997</c:v>
                </c:pt>
                <c:pt idx="136300">
                  <c:v>44.472441069047001</c:v>
                </c:pt>
                <c:pt idx="136301">
                  <c:v>44.472555038893198</c:v>
                </c:pt>
                <c:pt idx="136302">
                  <c:v>44.472669008374702</c:v>
                </c:pt>
                <c:pt idx="136303">
                  <c:v>44.472782977491299</c:v>
                </c:pt>
                <c:pt idx="136304">
                  <c:v>44.472896946243097</c:v>
                </c:pt>
                <c:pt idx="136305">
                  <c:v>44.473010914630201</c:v>
                </c:pt>
                <c:pt idx="136306">
                  <c:v>44.473124882652399</c:v>
                </c:pt>
                <c:pt idx="136307">
                  <c:v>44.473238850309798</c:v>
                </c:pt>
                <c:pt idx="136308">
                  <c:v>44.473352817602397</c:v>
                </c:pt>
                <c:pt idx="136309">
                  <c:v>44.473466784530203</c:v>
                </c:pt>
                <c:pt idx="136310">
                  <c:v>44.473580751093301</c:v>
                </c:pt>
                <c:pt idx="136311">
                  <c:v>44.473694717291501</c:v>
                </c:pt>
                <c:pt idx="136312">
                  <c:v>44.473808683124901</c:v>
                </c:pt>
                <c:pt idx="136313">
                  <c:v>44.473922648593501</c:v>
                </c:pt>
                <c:pt idx="136314">
                  <c:v>44.4740366136974</c:v>
                </c:pt>
                <c:pt idx="136315">
                  <c:v>44.474150578436401</c:v>
                </c:pt>
                <c:pt idx="136316">
                  <c:v>44.474264542810701</c:v>
                </c:pt>
                <c:pt idx="136317">
                  <c:v>44.474378506820202</c:v>
                </c:pt>
                <c:pt idx="136318">
                  <c:v>44.474492470464803</c:v>
                </c:pt>
                <c:pt idx="136319">
                  <c:v>44.474606433744697</c:v>
                </c:pt>
                <c:pt idx="136320">
                  <c:v>44.474720396659798</c:v>
                </c:pt>
                <c:pt idx="136321">
                  <c:v>44.474834359210199</c:v>
                </c:pt>
                <c:pt idx="136322">
                  <c:v>44.474948321395701</c:v>
                </c:pt>
                <c:pt idx="136323">
                  <c:v>44.475062283216403</c:v>
                </c:pt>
                <c:pt idx="136324">
                  <c:v>44.475176244672397</c:v>
                </c:pt>
                <c:pt idx="136325">
                  <c:v>44.475290205763599</c:v>
                </c:pt>
                <c:pt idx="136326">
                  <c:v>44.475404166490002</c:v>
                </c:pt>
                <c:pt idx="136327">
                  <c:v>44.475518126851703</c:v>
                </c:pt>
                <c:pt idx="136328">
                  <c:v>44.475632086848499</c:v>
                </c:pt>
                <c:pt idx="136329">
                  <c:v>44.475746046480602</c:v>
                </c:pt>
                <c:pt idx="136330">
                  <c:v>44.475860005747897</c:v>
                </c:pt>
                <c:pt idx="136331">
                  <c:v>44.4759739646504</c:v>
                </c:pt>
                <c:pt idx="136332">
                  <c:v>44.476087923188203</c:v>
                </c:pt>
                <c:pt idx="136333">
                  <c:v>44.476201881361199</c:v>
                </c:pt>
                <c:pt idx="136334">
                  <c:v>44.476315839169402</c:v>
                </c:pt>
                <c:pt idx="136335">
                  <c:v>44.476429796612898</c:v>
                </c:pt>
                <c:pt idx="136336">
                  <c:v>44.476543753691502</c:v>
                </c:pt>
                <c:pt idx="136337">
                  <c:v>44.476657710405497</c:v>
                </c:pt>
                <c:pt idx="136338">
                  <c:v>44.476771666754601</c:v>
                </c:pt>
                <c:pt idx="136339">
                  <c:v>44.476885622738997</c:v>
                </c:pt>
                <c:pt idx="136340">
                  <c:v>44.476999578358601</c:v>
                </c:pt>
                <c:pt idx="136341">
                  <c:v>44.477113533613498</c:v>
                </c:pt>
                <c:pt idx="136342">
                  <c:v>44.477227488503601</c:v>
                </c:pt>
                <c:pt idx="136343">
                  <c:v>44.477341443028898</c:v>
                </c:pt>
                <c:pt idx="136344">
                  <c:v>44.477455397189502</c:v>
                </c:pt>
                <c:pt idx="136345">
                  <c:v>44.477569350985299</c:v>
                </c:pt>
                <c:pt idx="136346">
                  <c:v>44.477683304416402</c:v>
                </c:pt>
                <c:pt idx="136347">
                  <c:v>44.477797257482699</c:v>
                </c:pt>
                <c:pt idx="136348">
                  <c:v>44.477911210184303</c:v>
                </c:pt>
                <c:pt idx="136349">
                  <c:v>44.478025162521099</c:v>
                </c:pt>
                <c:pt idx="136350">
                  <c:v>44.478139114493104</c:v>
                </c:pt>
                <c:pt idx="136351">
                  <c:v>44.4782530661005</c:v>
                </c:pt>
                <c:pt idx="136352">
                  <c:v>44.478367017342997</c:v>
                </c:pt>
                <c:pt idx="136353">
                  <c:v>44.478480968220801</c:v>
                </c:pt>
                <c:pt idx="136354">
                  <c:v>44.478594918733897</c:v>
                </c:pt>
                <c:pt idx="136355">
                  <c:v>44.478708868882201</c:v>
                </c:pt>
                <c:pt idx="136356">
                  <c:v>44.478822818665797</c:v>
                </c:pt>
                <c:pt idx="136357">
                  <c:v>44.478936768084601</c:v>
                </c:pt>
                <c:pt idx="136358">
                  <c:v>44.479050717138698</c:v>
                </c:pt>
                <c:pt idx="136359">
                  <c:v>44.479164665828101</c:v>
                </c:pt>
                <c:pt idx="136360">
                  <c:v>44.479278614152697</c:v>
                </c:pt>
                <c:pt idx="136361">
                  <c:v>44.479392562112501</c:v>
                </c:pt>
                <c:pt idx="136362">
                  <c:v>44.479506509707697</c:v>
                </c:pt>
                <c:pt idx="136363">
                  <c:v>44.4796204569381</c:v>
                </c:pt>
                <c:pt idx="136364">
                  <c:v>44.479734403803803</c:v>
                </c:pt>
                <c:pt idx="136365">
                  <c:v>44.4798483503047</c:v>
                </c:pt>
                <c:pt idx="136366">
                  <c:v>44.479962296440902</c:v>
                </c:pt>
                <c:pt idx="136367">
                  <c:v>44.480076242212299</c:v>
                </c:pt>
                <c:pt idx="136368">
                  <c:v>44.480190187619101</c:v>
                </c:pt>
                <c:pt idx="136369">
                  <c:v>44.480304132661097</c:v>
                </c:pt>
                <c:pt idx="136370">
                  <c:v>44.480418077338399</c:v>
                </c:pt>
                <c:pt idx="136371">
                  <c:v>44.480532021650902</c:v>
                </c:pt>
                <c:pt idx="136372">
                  <c:v>44.480645965598697</c:v>
                </c:pt>
                <c:pt idx="136373">
                  <c:v>44.480759909181799</c:v>
                </c:pt>
                <c:pt idx="136374">
                  <c:v>44.480873852400201</c:v>
                </c:pt>
                <c:pt idx="136375">
                  <c:v>44.480987795253903</c:v>
                </c:pt>
                <c:pt idx="136376">
                  <c:v>44.481101737742797</c:v>
                </c:pt>
                <c:pt idx="136377">
                  <c:v>44.481215679866999</c:v>
                </c:pt>
                <c:pt idx="136378">
                  <c:v>44.4813296216265</c:v>
                </c:pt>
                <c:pt idx="136379">
                  <c:v>44.481443563021301</c:v>
                </c:pt>
                <c:pt idx="136380">
                  <c:v>44.481557504051402</c:v>
                </c:pt>
                <c:pt idx="136381">
                  <c:v>44.481671444716703</c:v>
                </c:pt>
                <c:pt idx="136382">
                  <c:v>44.481785385017297</c:v>
                </c:pt>
                <c:pt idx="136383">
                  <c:v>44.481899324953297</c:v>
                </c:pt>
                <c:pt idx="136384">
                  <c:v>44.482013264524497</c:v>
                </c:pt>
                <c:pt idx="136385">
                  <c:v>44.482127203730997</c:v>
                </c:pt>
                <c:pt idx="136386">
                  <c:v>44.482241142572803</c:v>
                </c:pt>
                <c:pt idx="136387">
                  <c:v>44.482355081049903</c:v>
                </c:pt>
                <c:pt idx="136388">
                  <c:v>44.482469019162203</c:v>
                </c:pt>
                <c:pt idx="136389">
                  <c:v>44.482582956909901</c:v>
                </c:pt>
                <c:pt idx="136390">
                  <c:v>44.4826968942929</c:v>
                </c:pt>
                <c:pt idx="136391">
                  <c:v>44.482810831311099</c:v>
                </c:pt>
                <c:pt idx="136392">
                  <c:v>44.482924767964697</c:v>
                </c:pt>
                <c:pt idx="136393">
                  <c:v>44.483038704253502</c:v>
                </c:pt>
                <c:pt idx="136394">
                  <c:v>44.4831526401777</c:v>
                </c:pt>
                <c:pt idx="136395">
                  <c:v>44.483266575737197</c:v>
                </c:pt>
                <c:pt idx="136396">
                  <c:v>44.483380510931902</c:v>
                </c:pt>
                <c:pt idx="136397">
                  <c:v>44.483494445761998</c:v>
                </c:pt>
                <c:pt idx="136398">
                  <c:v>44.483608380227402</c:v>
                </c:pt>
                <c:pt idx="136399">
                  <c:v>44.483722314327999</c:v>
                </c:pt>
                <c:pt idx="136400">
                  <c:v>44.483836248064001</c:v>
                </c:pt>
                <c:pt idx="136401">
                  <c:v>44.483950181435297</c:v>
                </c:pt>
                <c:pt idx="136402">
                  <c:v>44.4840641144419</c:v>
                </c:pt>
                <c:pt idx="136403">
                  <c:v>44.484178047083802</c:v>
                </c:pt>
                <c:pt idx="136404">
                  <c:v>44.484291979360997</c:v>
                </c:pt>
                <c:pt idx="136405">
                  <c:v>44.484405911273598</c:v>
                </c:pt>
                <c:pt idx="136406">
                  <c:v>44.484519842821399</c:v>
                </c:pt>
                <c:pt idx="136407">
                  <c:v>44.4846337740046</c:v>
                </c:pt>
                <c:pt idx="136408">
                  <c:v>44.4847477048231</c:v>
                </c:pt>
                <c:pt idx="136409">
                  <c:v>44.4848616352769</c:v>
                </c:pt>
                <c:pt idx="136410">
                  <c:v>44.484975565366</c:v>
                </c:pt>
                <c:pt idx="136411">
                  <c:v>44.485089495090399</c:v>
                </c:pt>
                <c:pt idx="136412">
                  <c:v>44.485203424450198</c:v>
                </c:pt>
                <c:pt idx="136413">
                  <c:v>44.485317353445303</c:v>
                </c:pt>
                <c:pt idx="136414">
                  <c:v>44.485431282075702</c:v>
                </c:pt>
                <c:pt idx="136415">
                  <c:v>44.4855452103414</c:v>
                </c:pt>
                <c:pt idx="136416">
                  <c:v>44.485659138242497</c:v>
                </c:pt>
                <c:pt idx="136417">
                  <c:v>44.485773065778801</c:v>
                </c:pt>
                <c:pt idx="136418">
                  <c:v>44.485886992950597</c:v>
                </c:pt>
                <c:pt idx="136419">
                  <c:v>44.486000919757601</c:v>
                </c:pt>
                <c:pt idx="136420">
                  <c:v>44.486114846200003</c:v>
                </c:pt>
                <c:pt idx="136421">
                  <c:v>44.486228772277698</c:v>
                </c:pt>
                <c:pt idx="136422">
                  <c:v>44.4863426979907</c:v>
                </c:pt>
                <c:pt idx="136423">
                  <c:v>44.486456623339102</c:v>
                </c:pt>
                <c:pt idx="136424">
                  <c:v>44.486570548322803</c:v>
                </c:pt>
                <c:pt idx="136425">
                  <c:v>44.486684472941803</c:v>
                </c:pt>
                <c:pt idx="136426">
                  <c:v>44.486798397196203</c:v>
                </c:pt>
                <c:pt idx="136427">
                  <c:v>44.486912321085903</c:v>
                </c:pt>
                <c:pt idx="136428">
                  <c:v>44.487026244611002</c:v>
                </c:pt>
                <c:pt idx="136429">
                  <c:v>44.4871401677714</c:v>
                </c:pt>
                <c:pt idx="136430">
                  <c:v>44.487254090567099</c:v>
                </c:pt>
                <c:pt idx="136431">
                  <c:v>44.487368012998203</c:v>
                </c:pt>
                <c:pt idx="136432">
                  <c:v>44.487481935064601</c:v>
                </c:pt>
                <c:pt idx="136433">
                  <c:v>44.487595856766397</c:v>
                </c:pt>
                <c:pt idx="136434">
                  <c:v>44.4877097781035</c:v>
                </c:pt>
                <c:pt idx="136435">
                  <c:v>44.487823699076003</c:v>
                </c:pt>
                <c:pt idx="136436">
                  <c:v>44.487937619683798</c:v>
                </c:pt>
                <c:pt idx="136437">
                  <c:v>44.488051539927</c:v>
                </c:pt>
                <c:pt idx="136438">
                  <c:v>44.488165459805501</c:v>
                </c:pt>
                <c:pt idx="136439">
                  <c:v>44.488279379319302</c:v>
                </c:pt>
                <c:pt idx="136440">
                  <c:v>44.488393298468601</c:v>
                </c:pt>
                <c:pt idx="136441">
                  <c:v>44.488507217253101</c:v>
                </c:pt>
                <c:pt idx="136442">
                  <c:v>44.4886211356731</c:v>
                </c:pt>
                <c:pt idx="136443">
                  <c:v>44.488735053728398</c:v>
                </c:pt>
                <c:pt idx="136444">
                  <c:v>44.488848971419003</c:v>
                </c:pt>
                <c:pt idx="136445">
                  <c:v>44.488962888745</c:v>
                </c:pt>
                <c:pt idx="136446">
                  <c:v>44.489076805706397</c:v>
                </c:pt>
                <c:pt idx="136447">
                  <c:v>44.4891907223031</c:v>
                </c:pt>
                <c:pt idx="136448">
                  <c:v>44.489304638535202</c:v>
                </c:pt>
                <c:pt idx="136449">
                  <c:v>44.489418554402697</c:v>
                </c:pt>
                <c:pt idx="136450">
                  <c:v>44.489532469905498</c:v>
                </c:pt>
                <c:pt idx="136451">
                  <c:v>44.489646385043699</c:v>
                </c:pt>
                <c:pt idx="136452">
                  <c:v>44.489760299817299</c:v>
                </c:pt>
                <c:pt idx="136453">
                  <c:v>44.489874214226198</c:v>
                </c:pt>
                <c:pt idx="136454">
                  <c:v>44.489988128270497</c:v>
                </c:pt>
                <c:pt idx="136455">
                  <c:v>44.490102041950202</c:v>
                </c:pt>
                <c:pt idx="136456">
                  <c:v>44.490215955265199</c:v>
                </c:pt>
                <c:pt idx="136457">
                  <c:v>44.490329868215603</c:v>
                </c:pt>
                <c:pt idx="136458">
                  <c:v>44.490443780801399</c:v>
                </c:pt>
                <c:pt idx="136459">
                  <c:v>44.490557693022602</c:v>
                </c:pt>
                <c:pt idx="136460">
                  <c:v>44.490671604879203</c:v>
                </c:pt>
                <c:pt idx="136461">
                  <c:v>44.490785516371098</c:v>
                </c:pt>
                <c:pt idx="136462">
                  <c:v>44.490899427498398</c:v>
                </c:pt>
                <c:pt idx="136463">
                  <c:v>44.491013338261098</c:v>
                </c:pt>
                <c:pt idx="136464">
                  <c:v>44.491127248659097</c:v>
                </c:pt>
                <c:pt idx="136465">
                  <c:v>44.491241158692603</c:v>
                </c:pt>
                <c:pt idx="136466">
                  <c:v>44.491355068361401</c:v>
                </c:pt>
                <c:pt idx="136467">
                  <c:v>44.491468977665598</c:v>
                </c:pt>
                <c:pt idx="136468">
                  <c:v>44.491582886605201</c:v>
                </c:pt>
                <c:pt idx="136469">
                  <c:v>44.491696795180196</c:v>
                </c:pt>
                <c:pt idx="136470">
                  <c:v>44.491810703390598</c:v>
                </c:pt>
                <c:pt idx="136471">
                  <c:v>44.491924611236399</c:v>
                </c:pt>
                <c:pt idx="136472">
                  <c:v>44.4920385187175</c:v>
                </c:pt>
                <c:pt idx="136473">
                  <c:v>44.492152425834099</c:v>
                </c:pt>
                <c:pt idx="136474">
                  <c:v>44.492266332585999</c:v>
                </c:pt>
                <c:pt idx="136475">
                  <c:v>44.492380238973404</c:v>
                </c:pt>
                <c:pt idx="136476">
                  <c:v>44.492494144996101</c:v>
                </c:pt>
                <c:pt idx="136477">
                  <c:v>44.492608050654198</c:v>
                </c:pt>
                <c:pt idx="136478">
                  <c:v>44.4927219559478</c:v>
                </c:pt>
                <c:pt idx="136479">
                  <c:v>44.492835860876703</c:v>
                </c:pt>
                <c:pt idx="136480">
                  <c:v>44.492949765441097</c:v>
                </c:pt>
                <c:pt idx="136481">
                  <c:v>44.493063669640797</c:v>
                </c:pt>
                <c:pt idx="136482">
                  <c:v>44.493177573475897</c:v>
                </c:pt>
                <c:pt idx="136483">
                  <c:v>44.493291476946503</c:v>
                </c:pt>
                <c:pt idx="136484">
                  <c:v>44.493405380052401</c:v>
                </c:pt>
                <c:pt idx="136485">
                  <c:v>44.493519282793798</c:v>
                </c:pt>
                <c:pt idx="136486">
                  <c:v>44.493633185170502</c:v>
                </c:pt>
                <c:pt idx="136487">
                  <c:v>44.493747087182697</c:v>
                </c:pt>
                <c:pt idx="136488">
                  <c:v>44.493860988830299</c:v>
                </c:pt>
                <c:pt idx="136489">
                  <c:v>44.493974890113201</c:v>
                </c:pt>
                <c:pt idx="136490">
                  <c:v>44.4940887910317</c:v>
                </c:pt>
                <c:pt idx="136491">
                  <c:v>44.4942026915855</c:v>
                </c:pt>
                <c:pt idx="136492">
                  <c:v>44.494316591774698</c:v>
                </c:pt>
                <c:pt idx="136493">
                  <c:v>44.494430491599303</c:v>
                </c:pt>
                <c:pt idx="136494">
                  <c:v>44.494544391059399</c:v>
                </c:pt>
                <c:pt idx="136495">
                  <c:v>44.494658290154902</c:v>
                </c:pt>
                <c:pt idx="136496">
                  <c:v>44.494772188885797</c:v>
                </c:pt>
                <c:pt idx="136497">
                  <c:v>44.494886087252098</c:v>
                </c:pt>
                <c:pt idx="136498">
                  <c:v>44.494999985253799</c:v>
                </c:pt>
                <c:pt idx="136499">
                  <c:v>44.495113882890998</c:v>
                </c:pt>
                <c:pt idx="136500">
                  <c:v>44.495227780163603</c:v>
                </c:pt>
                <c:pt idx="136501">
                  <c:v>44.4953416770716</c:v>
                </c:pt>
                <c:pt idx="136502">
                  <c:v>44.495455573614997</c:v>
                </c:pt>
                <c:pt idx="136503">
                  <c:v>44.495569469793899</c:v>
                </c:pt>
                <c:pt idx="136504">
                  <c:v>44.495683365608201</c:v>
                </c:pt>
                <c:pt idx="136505">
                  <c:v>44.495797261057902</c:v>
                </c:pt>
                <c:pt idx="136506">
                  <c:v>44.495911156143102</c:v>
                </c:pt>
                <c:pt idx="136507">
                  <c:v>44.4960250508637</c:v>
                </c:pt>
                <c:pt idx="136508">
                  <c:v>44.496138945219698</c:v>
                </c:pt>
                <c:pt idx="136509">
                  <c:v>44.496252839211103</c:v>
                </c:pt>
                <c:pt idx="136510">
                  <c:v>44.496366732837998</c:v>
                </c:pt>
                <c:pt idx="136511">
                  <c:v>44.4964806261004</c:v>
                </c:pt>
                <c:pt idx="136512">
                  <c:v>44.496594518998101</c:v>
                </c:pt>
                <c:pt idx="136513">
                  <c:v>44.496708411531301</c:v>
                </c:pt>
                <c:pt idx="136514">
                  <c:v>44.4968223037</c:v>
                </c:pt>
                <c:pt idx="136515">
                  <c:v>44.496936195504098</c:v>
                </c:pt>
                <c:pt idx="136516">
                  <c:v>44.497050086943602</c:v>
                </c:pt>
                <c:pt idx="136517">
                  <c:v>44.497163978018499</c:v>
                </c:pt>
                <c:pt idx="136518">
                  <c:v>44.497277868729</c:v>
                </c:pt>
                <c:pt idx="136519">
                  <c:v>44.497391759074802</c:v>
                </c:pt>
                <c:pt idx="136520">
                  <c:v>44.497505649056102</c:v>
                </c:pt>
                <c:pt idx="136521">
                  <c:v>44.4976195386729</c:v>
                </c:pt>
                <c:pt idx="136522">
                  <c:v>44.497733427925098</c:v>
                </c:pt>
                <c:pt idx="136523">
                  <c:v>44.497847316812702</c:v>
                </c:pt>
                <c:pt idx="136524">
                  <c:v>44.497961205335898</c:v>
                </c:pt>
                <c:pt idx="136525">
                  <c:v>44.4980750934944</c:v>
                </c:pt>
                <c:pt idx="136526">
                  <c:v>44.498188981288401</c:v>
                </c:pt>
                <c:pt idx="136527">
                  <c:v>44.4983028687179</c:v>
                </c:pt>
                <c:pt idx="136528">
                  <c:v>44.498416755782799</c:v>
                </c:pt>
                <c:pt idx="136529">
                  <c:v>44.498530642483203</c:v>
                </c:pt>
                <c:pt idx="136530">
                  <c:v>44.498644528819099</c:v>
                </c:pt>
                <c:pt idx="136531">
                  <c:v>44.498758414790402</c:v>
                </c:pt>
                <c:pt idx="136532">
                  <c:v>44.498872300397103</c:v>
                </c:pt>
                <c:pt idx="136533">
                  <c:v>44.498986185639403</c:v>
                </c:pt>
                <c:pt idx="136534">
                  <c:v>44.499100070517102</c:v>
                </c:pt>
                <c:pt idx="136535">
                  <c:v>44.4992139550302</c:v>
                </c:pt>
                <c:pt idx="136536">
                  <c:v>44.499327839178797</c:v>
                </c:pt>
                <c:pt idx="136537">
                  <c:v>44.499441722962899</c:v>
                </c:pt>
                <c:pt idx="136538">
                  <c:v>44.499555606382501</c:v>
                </c:pt>
                <c:pt idx="136539">
                  <c:v>44.499669489437501</c:v>
                </c:pt>
                <c:pt idx="136540">
                  <c:v>44.499783372128</c:v>
                </c:pt>
                <c:pt idx="136541">
                  <c:v>44.499897254453998</c:v>
                </c:pt>
                <c:pt idx="136542">
                  <c:v>44.500011136415402</c:v>
                </c:pt>
                <c:pt idx="136543">
                  <c:v>44.500125018012298</c:v>
                </c:pt>
                <c:pt idx="136544">
                  <c:v>44.5002388992447</c:v>
                </c:pt>
                <c:pt idx="136545">
                  <c:v>44.5003527801126</c:v>
                </c:pt>
                <c:pt idx="136546">
                  <c:v>44.500466660615899</c:v>
                </c:pt>
                <c:pt idx="136547">
                  <c:v>44.500580540754797</c:v>
                </c:pt>
                <c:pt idx="136548">
                  <c:v>44.500694420529101</c:v>
                </c:pt>
                <c:pt idx="136549">
                  <c:v>44.500808299938797</c:v>
                </c:pt>
                <c:pt idx="136550">
                  <c:v>44.500922178984098</c:v>
                </c:pt>
                <c:pt idx="136551">
                  <c:v>44.501036057664898</c:v>
                </c:pt>
                <c:pt idx="136552">
                  <c:v>44.501149935981097</c:v>
                </c:pt>
                <c:pt idx="136553">
                  <c:v>44.501263813932802</c:v>
                </c:pt>
                <c:pt idx="136554">
                  <c:v>44.501377691519998</c:v>
                </c:pt>
                <c:pt idx="136555">
                  <c:v>44.501491568742701</c:v>
                </c:pt>
                <c:pt idx="136556">
                  <c:v>44.501605445600902</c:v>
                </c:pt>
                <c:pt idx="136557">
                  <c:v>44.501719322094601</c:v>
                </c:pt>
                <c:pt idx="136558">
                  <c:v>44.5018331982237</c:v>
                </c:pt>
                <c:pt idx="136559">
                  <c:v>44.501947073988397</c:v>
                </c:pt>
                <c:pt idx="136560">
                  <c:v>44.5020609493885</c:v>
                </c:pt>
                <c:pt idx="136561">
                  <c:v>44.502174824424202</c:v>
                </c:pt>
                <c:pt idx="136562">
                  <c:v>44.502288699095303</c:v>
                </c:pt>
                <c:pt idx="136563">
                  <c:v>44.502402573402001</c:v>
                </c:pt>
                <c:pt idx="136564">
                  <c:v>44.5025164473441</c:v>
                </c:pt>
                <c:pt idx="136565">
                  <c:v>44.502630320921703</c:v>
                </c:pt>
                <c:pt idx="136566">
                  <c:v>44.502744194134898</c:v>
                </c:pt>
                <c:pt idx="136567">
                  <c:v>44.502858066983499</c:v>
                </c:pt>
                <c:pt idx="136568">
                  <c:v>44.502971939467699</c:v>
                </c:pt>
                <c:pt idx="136569">
                  <c:v>44.503085811587297</c:v>
                </c:pt>
                <c:pt idx="136570">
                  <c:v>44.503199683342501</c:v>
                </c:pt>
                <c:pt idx="136571">
                  <c:v>44.503313554733097</c:v>
                </c:pt>
                <c:pt idx="136572">
                  <c:v>44.503427425759298</c:v>
                </c:pt>
                <c:pt idx="136573">
                  <c:v>44.503541296420998</c:v>
                </c:pt>
                <c:pt idx="136574">
                  <c:v>44.503655166718197</c:v>
                </c:pt>
                <c:pt idx="136575">
                  <c:v>44.503769036650802</c:v>
                </c:pt>
                <c:pt idx="136576">
                  <c:v>44.503882906219097</c:v>
                </c:pt>
                <c:pt idx="136577">
                  <c:v>44.503996775422799</c:v>
                </c:pt>
                <c:pt idx="136578">
                  <c:v>44.504110644261999</c:v>
                </c:pt>
                <c:pt idx="136579">
                  <c:v>44.504224512736798</c:v>
                </c:pt>
                <c:pt idx="136580">
                  <c:v>44.504338380847102</c:v>
                </c:pt>
                <c:pt idx="136581">
                  <c:v>44.504452248592798</c:v>
                </c:pt>
                <c:pt idx="136582">
                  <c:v>44.5045661159742</c:v>
                </c:pt>
                <c:pt idx="136583">
                  <c:v>44.504679982991</c:v>
                </c:pt>
                <c:pt idx="136584">
                  <c:v>44.504793849643299</c:v>
                </c:pt>
                <c:pt idx="136585">
                  <c:v>44.504907715931203</c:v>
                </c:pt>
                <c:pt idx="136586">
                  <c:v>44.505021581854599</c:v>
                </c:pt>
                <c:pt idx="136587">
                  <c:v>44.505135447413501</c:v>
                </c:pt>
                <c:pt idx="136588">
                  <c:v>44.505249312608001</c:v>
                </c:pt>
                <c:pt idx="136589">
                  <c:v>44.505363177437999</c:v>
                </c:pt>
                <c:pt idx="136590">
                  <c:v>44.505477041903497</c:v>
                </c:pt>
                <c:pt idx="136591">
                  <c:v>44.5055909060045</c:v>
                </c:pt>
                <c:pt idx="136592">
                  <c:v>44.505704769741101</c:v>
                </c:pt>
                <c:pt idx="136593">
                  <c:v>44.505818633113201</c:v>
                </c:pt>
                <c:pt idx="136594">
                  <c:v>44.505932496120799</c:v>
                </c:pt>
                <c:pt idx="136595">
                  <c:v>44.506046358764003</c:v>
                </c:pt>
                <c:pt idx="136596">
                  <c:v>44.506160221042698</c:v>
                </c:pt>
                <c:pt idx="136597">
                  <c:v>44.506274082956899</c:v>
                </c:pt>
                <c:pt idx="136598">
                  <c:v>44.506387944506699</c:v>
                </c:pt>
                <c:pt idx="136599">
                  <c:v>44.506501805691997</c:v>
                </c:pt>
                <c:pt idx="136600">
                  <c:v>44.5066156665129</c:v>
                </c:pt>
                <c:pt idx="136601">
                  <c:v>44.506729526969302</c:v>
                </c:pt>
                <c:pt idx="136602">
                  <c:v>44.506843387061203</c:v>
                </c:pt>
                <c:pt idx="136603">
                  <c:v>44.506957246788701</c:v>
                </c:pt>
                <c:pt idx="136604">
                  <c:v>44.507071106151798</c:v>
                </c:pt>
                <c:pt idx="136605">
                  <c:v>44.507184965150401</c:v>
                </c:pt>
                <c:pt idx="136606">
                  <c:v>44.507298823784502</c:v>
                </c:pt>
                <c:pt idx="136607">
                  <c:v>44.507412682054202</c:v>
                </c:pt>
                <c:pt idx="136608">
                  <c:v>44.5075265399594</c:v>
                </c:pt>
                <c:pt idx="136609">
                  <c:v>44.507640397500197</c:v>
                </c:pt>
                <c:pt idx="136610">
                  <c:v>44.507754254676499</c:v>
                </c:pt>
                <c:pt idx="136611">
                  <c:v>44.507868111488399</c:v>
                </c:pt>
                <c:pt idx="136612">
                  <c:v>44.507981967935798</c:v>
                </c:pt>
                <c:pt idx="136613">
                  <c:v>44.508095824018802</c:v>
                </c:pt>
                <c:pt idx="136614">
                  <c:v>44.508209679737398</c:v>
                </c:pt>
                <c:pt idx="136615">
                  <c:v>44.508323535091499</c:v>
                </c:pt>
                <c:pt idx="136616">
                  <c:v>44.508437390081099</c:v>
                </c:pt>
                <c:pt idx="136617">
                  <c:v>44.508551244706403</c:v>
                </c:pt>
                <c:pt idx="136618">
                  <c:v>44.5086650989671</c:v>
                </c:pt>
                <c:pt idx="136619">
                  <c:v>44.508778952863501</c:v>
                </c:pt>
                <c:pt idx="136620">
                  <c:v>44.508892806395401</c:v>
                </c:pt>
                <c:pt idx="136621">
                  <c:v>44.5090066595629</c:v>
                </c:pt>
                <c:pt idx="136622">
                  <c:v>44.509120512365897</c:v>
                </c:pt>
                <c:pt idx="136623">
                  <c:v>44.509234364804598</c:v>
                </c:pt>
                <c:pt idx="136624">
                  <c:v>44.509348216878699</c:v>
                </c:pt>
                <c:pt idx="136625">
                  <c:v>44.509462068588498</c:v>
                </c:pt>
                <c:pt idx="136626">
                  <c:v>44.509575919933802</c:v>
                </c:pt>
                <c:pt idx="136627">
                  <c:v>44.509689770914697</c:v>
                </c:pt>
                <c:pt idx="136628">
                  <c:v>44.509803621531198</c:v>
                </c:pt>
                <c:pt idx="136629">
                  <c:v>44.509917471783197</c:v>
                </c:pt>
                <c:pt idx="136630">
                  <c:v>44.510031321670802</c:v>
                </c:pt>
                <c:pt idx="136631">
                  <c:v>44.510145171193997</c:v>
                </c:pt>
                <c:pt idx="136632">
                  <c:v>44.510259020352798</c:v>
                </c:pt>
                <c:pt idx="136633">
                  <c:v>44.510372869147197</c:v>
                </c:pt>
                <c:pt idx="136634">
                  <c:v>44.510486717577102</c:v>
                </c:pt>
                <c:pt idx="136635">
                  <c:v>44.510600565642598</c:v>
                </c:pt>
                <c:pt idx="136636">
                  <c:v>44.510714413343699</c:v>
                </c:pt>
                <c:pt idx="136637">
                  <c:v>44.510828260680398</c:v>
                </c:pt>
                <c:pt idx="136638">
                  <c:v>44.510942107652603</c:v>
                </c:pt>
                <c:pt idx="136639">
                  <c:v>44.511055954260499</c:v>
                </c:pt>
                <c:pt idx="136640">
                  <c:v>44.5111698005039</c:v>
                </c:pt>
                <c:pt idx="136641">
                  <c:v>44.5112836463829</c:v>
                </c:pt>
                <c:pt idx="136642">
                  <c:v>44.511397491897597</c:v>
                </c:pt>
                <c:pt idx="136643">
                  <c:v>44.5115113370478</c:v>
                </c:pt>
                <c:pt idx="136644">
                  <c:v>44.511625181833601</c:v>
                </c:pt>
                <c:pt idx="136645">
                  <c:v>44.511739026255</c:v>
                </c:pt>
                <c:pt idx="136646">
                  <c:v>44.511852870311898</c:v>
                </c:pt>
                <c:pt idx="136647">
                  <c:v>44.511966714004501</c:v>
                </c:pt>
                <c:pt idx="136648">
                  <c:v>44.512080557332702</c:v>
                </c:pt>
                <c:pt idx="136649">
                  <c:v>44.512194400296501</c:v>
                </c:pt>
                <c:pt idx="136650">
                  <c:v>44.512308242895799</c:v>
                </c:pt>
                <c:pt idx="136651">
                  <c:v>44.512422085130801</c:v>
                </c:pt>
                <c:pt idx="136652">
                  <c:v>44.512535927001402</c:v>
                </c:pt>
                <c:pt idx="136653">
                  <c:v>44.5126497685076</c:v>
                </c:pt>
                <c:pt idx="136654">
                  <c:v>44.512763609649298</c:v>
                </c:pt>
                <c:pt idx="136655">
                  <c:v>44.5128774504267</c:v>
                </c:pt>
                <c:pt idx="136656">
                  <c:v>44.5129912908397</c:v>
                </c:pt>
                <c:pt idx="136657">
                  <c:v>44.513105130888299</c:v>
                </c:pt>
                <c:pt idx="136658">
                  <c:v>44.513218970572503</c:v>
                </c:pt>
                <c:pt idx="136659">
                  <c:v>44.513332809892297</c:v>
                </c:pt>
                <c:pt idx="136660">
                  <c:v>44.513446648847797</c:v>
                </c:pt>
                <c:pt idx="136661">
                  <c:v>44.513560487438802</c:v>
                </c:pt>
                <c:pt idx="136662">
                  <c:v>44.513674325665399</c:v>
                </c:pt>
                <c:pt idx="136663">
                  <c:v>44.5137881635277</c:v>
                </c:pt>
                <c:pt idx="136664">
                  <c:v>44.513902001025599</c:v>
                </c:pt>
                <c:pt idx="136665">
                  <c:v>44.514015838159096</c:v>
                </c:pt>
                <c:pt idx="136666">
                  <c:v>44.514129674928199</c:v>
                </c:pt>
                <c:pt idx="136667">
                  <c:v>44.5142435113329</c:v>
                </c:pt>
                <c:pt idx="136668">
                  <c:v>44.514357347373299</c:v>
                </c:pt>
                <c:pt idx="136669">
                  <c:v>44.514471183049203</c:v>
                </c:pt>
                <c:pt idx="136670">
                  <c:v>44.514585018360798</c:v>
                </c:pt>
                <c:pt idx="136671">
                  <c:v>44.514698853308097</c:v>
                </c:pt>
                <c:pt idx="136672">
                  <c:v>44.514812687890903</c:v>
                </c:pt>
                <c:pt idx="136673">
                  <c:v>44.514926522109398</c:v>
                </c:pt>
                <c:pt idx="136674">
                  <c:v>44.5150403559635</c:v>
                </c:pt>
                <c:pt idx="136675">
                  <c:v>44.515154189453199</c:v>
                </c:pt>
                <c:pt idx="136676">
                  <c:v>44.515268022578503</c:v>
                </c:pt>
                <c:pt idx="136677">
                  <c:v>44.515381855339498</c:v>
                </c:pt>
                <c:pt idx="136678">
                  <c:v>44.515495687736099</c:v>
                </c:pt>
                <c:pt idx="136679">
                  <c:v>44.515609519768397</c:v>
                </c:pt>
                <c:pt idx="136680">
                  <c:v>44.515723351436201</c:v>
                </c:pt>
                <c:pt idx="136681">
                  <c:v>44.515837182739801</c:v>
                </c:pt>
                <c:pt idx="136682">
                  <c:v>44.515951013678901</c:v>
                </c:pt>
                <c:pt idx="136683">
                  <c:v>44.516064844253698</c:v>
                </c:pt>
                <c:pt idx="136684">
                  <c:v>44.516178674464101</c:v>
                </c:pt>
                <c:pt idx="136685">
                  <c:v>44.516292504310201</c:v>
                </c:pt>
                <c:pt idx="136686">
                  <c:v>44.516406333791899</c:v>
                </c:pt>
                <c:pt idx="136687">
                  <c:v>44.516520162909202</c:v>
                </c:pt>
                <c:pt idx="136688">
                  <c:v>44.516633991662196</c:v>
                </c:pt>
                <c:pt idx="136689">
                  <c:v>44.516747820050902</c:v>
                </c:pt>
                <c:pt idx="136690">
                  <c:v>44.516861648075199</c:v>
                </c:pt>
                <c:pt idx="136691">
                  <c:v>44.516975475735101</c:v>
                </c:pt>
                <c:pt idx="136692">
                  <c:v>44.517089303030701</c:v>
                </c:pt>
                <c:pt idx="136693">
                  <c:v>44.517203129961899</c:v>
                </c:pt>
                <c:pt idx="136694">
                  <c:v>44.517316956528802</c:v>
                </c:pt>
                <c:pt idx="136695">
                  <c:v>44.517430782731303</c:v>
                </c:pt>
                <c:pt idx="136696">
                  <c:v>44.517544608569501</c:v>
                </c:pt>
                <c:pt idx="136697">
                  <c:v>44.517658434043298</c:v>
                </c:pt>
                <c:pt idx="136698">
                  <c:v>44.5177722591528</c:v>
                </c:pt>
                <c:pt idx="136699">
                  <c:v>44.517886083897899</c:v>
                </c:pt>
                <c:pt idx="136700">
                  <c:v>44.517999908278703</c:v>
                </c:pt>
                <c:pt idx="136701">
                  <c:v>44.518113732295198</c:v>
                </c:pt>
                <c:pt idx="136702">
                  <c:v>44.518227555947298</c:v>
                </c:pt>
                <c:pt idx="136703">
                  <c:v>44.518341379235103</c:v>
                </c:pt>
                <c:pt idx="136704">
                  <c:v>44.518455202158499</c:v>
                </c:pt>
                <c:pt idx="136705">
                  <c:v>44.5185690247176</c:v>
                </c:pt>
                <c:pt idx="136706">
                  <c:v>44.518682846912398</c:v>
                </c:pt>
                <c:pt idx="136707">
                  <c:v>44.518796668742802</c:v>
                </c:pt>
                <c:pt idx="136708">
                  <c:v>44.518910490208903</c:v>
                </c:pt>
                <c:pt idx="136709">
                  <c:v>44.519024311310702</c:v>
                </c:pt>
                <c:pt idx="136710">
                  <c:v>44.519138132048099</c:v>
                </c:pt>
                <c:pt idx="136711">
                  <c:v>44.5192519524212</c:v>
                </c:pt>
                <c:pt idx="136712">
                  <c:v>44.51936577243</c:v>
                </c:pt>
                <c:pt idx="136713">
                  <c:v>44.519479592074497</c:v>
                </c:pt>
                <c:pt idx="136714">
                  <c:v>44.519593411354599</c:v>
                </c:pt>
                <c:pt idx="136715">
                  <c:v>44.519707230270399</c:v>
                </c:pt>
                <c:pt idx="136716">
                  <c:v>44.519821048821797</c:v>
                </c:pt>
                <c:pt idx="136717">
                  <c:v>44.519934867008999</c:v>
                </c:pt>
                <c:pt idx="136718">
                  <c:v>44.520048684831799</c:v>
                </c:pt>
                <c:pt idx="136719">
                  <c:v>44.520162502290297</c:v>
                </c:pt>
                <c:pt idx="136720">
                  <c:v>44.5202763193845</c:v>
                </c:pt>
                <c:pt idx="136721">
                  <c:v>44.520390136114401</c:v>
                </c:pt>
                <c:pt idx="136722">
                  <c:v>44.520503952479899</c:v>
                </c:pt>
                <c:pt idx="136723">
                  <c:v>44.520617768481202</c:v>
                </c:pt>
                <c:pt idx="136724">
                  <c:v>44.520731584118103</c:v>
                </c:pt>
                <c:pt idx="136725">
                  <c:v>44.520845399390701</c:v>
                </c:pt>
                <c:pt idx="136726">
                  <c:v>44.520959214298998</c:v>
                </c:pt>
                <c:pt idx="136727">
                  <c:v>44.521073028842999</c:v>
                </c:pt>
                <c:pt idx="136728">
                  <c:v>44.521186843022697</c:v>
                </c:pt>
                <c:pt idx="136729">
                  <c:v>44.521300656838001</c:v>
                </c:pt>
                <c:pt idx="136730">
                  <c:v>44.521414470289102</c:v>
                </c:pt>
                <c:pt idx="136731">
                  <c:v>44.521528283375801</c:v>
                </c:pt>
                <c:pt idx="136732">
                  <c:v>44.521642096098297</c:v>
                </c:pt>
                <c:pt idx="136733">
                  <c:v>44.521755908456399</c:v>
                </c:pt>
                <c:pt idx="136734">
                  <c:v>44.521869720450297</c:v>
                </c:pt>
                <c:pt idx="136735">
                  <c:v>44.521983532079801</c:v>
                </c:pt>
                <c:pt idx="136736">
                  <c:v>44.522097343345003</c:v>
                </c:pt>
                <c:pt idx="136737">
                  <c:v>44.522211154246001</c:v>
                </c:pt>
                <c:pt idx="136738">
                  <c:v>44.522324964782598</c:v>
                </c:pt>
                <c:pt idx="136739">
                  <c:v>44.5224387749549</c:v>
                </c:pt>
                <c:pt idx="136740">
                  <c:v>44.522552584762998</c:v>
                </c:pt>
                <c:pt idx="136741">
                  <c:v>44.522666394206702</c:v>
                </c:pt>
                <c:pt idx="136742">
                  <c:v>44.522780203286203</c:v>
                </c:pt>
                <c:pt idx="136743">
                  <c:v>44.522894012001302</c:v>
                </c:pt>
                <c:pt idx="136744">
                  <c:v>44.523007820352198</c:v>
                </c:pt>
                <c:pt idx="136745">
                  <c:v>44.523121628338799</c:v>
                </c:pt>
                <c:pt idx="136746">
                  <c:v>44.523235435961098</c:v>
                </c:pt>
                <c:pt idx="136747">
                  <c:v>44.523349243219101</c:v>
                </c:pt>
                <c:pt idx="136748">
                  <c:v>44.523463050112802</c:v>
                </c:pt>
                <c:pt idx="136749">
                  <c:v>44.523576856642201</c:v>
                </c:pt>
                <c:pt idx="136750">
                  <c:v>44.523690662807397</c:v>
                </c:pt>
                <c:pt idx="136751">
                  <c:v>44.523804468608198</c:v>
                </c:pt>
                <c:pt idx="136752">
                  <c:v>44.523918274044803</c:v>
                </c:pt>
                <c:pt idx="136753">
                  <c:v>44.524032079117099</c:v>
                </c:pt>
                <c:pt idx="136754">
                  <c:v>44.524145883825099</c:v>
                </c:pt>
                <c:pt idx="136755">
                  <c:v>44.524259688168797</c:v>
                </c:pt>
                <c:pt idx="136756">
                  <c:v>44.5243734921483</c:v>
                </c:pt>
                <c:pt idx="136757">
                  <c:v>44.5244872957635</c:v>
                </c:pt>
                <c:pt idx="136758">
                  <c:v>44.524601099014397</c:v>
                </c:pt>
                <c:pt idx="136759">
                  <c:v>44.524714901901</c:v>
                </c:pt>
                <c:pt idx="136760">
                  <c:v>44.524828704423399</c:v>
                </c:pt>
                <c:pt idx="136761">
                  <c:v>44.524942506581503</c:v>
                </c:pt>
                <c:pt idx="136762">
                  <c:v>44.525056308375298</c:v>
                </c:pt>
                <c:pt idx="136763">
                  <c:v>44.525170109804897</c:v>
                </c:pt>
                <c:pt idx="136764">
                  <c:v>44.525283910870101</c:v>
                </c:pt>
                <c:pt idx="136765">
                  <c:v>44.525397711571102</c:v>
                </c:pt>
                <c:pt idx="136766">
                  <c:v>44.525511511907901</c:v>
                </c:pt>
                <c:pt idx="136767">
                  <c:v>44.525625311880397</c:v>
                </c:pt>
                <c:pt idx="136768">
                  <c:v>44.525739111488598</c:v>
                </c:pt>
                <c:pt idx="136769">
                  <c:v>44.525852910732603</c:v>
                </c:pt>
                <c:pt idx="136770">
                  <c:v>44.525966709612298</c:v>
                </c:pt>
                <c:pt idx="136771">
                  <c:v>44.526080508127698</c:v>
                </c:pt>
                <c:pt idx="136772">
                  <c:v>44.526194306278903</c:v>
                </c:pt>
                <c:pt idx="136773">
                  <c:v>44.526308104065798</c:v>
                </c:pt>
                <c:pt idx="136774">
                  <c:v>44.526421901488497</c:v>
                </c:pt>
                <c:pt idx="136775">
                  <c:v>44.526535698546901</c:v>
                </c:pt>
                <c:pt idx="136776">
                  <c:v>44.526649495241003</c:v>
                </c:pt>
                <c:pt idx="136777">
                  <c:v>44.526763291570902</c:v>
                </c:pt>
                <c:pt idx="136778">
                  <c:v>44.526877087536597</c:v>
                </c:pt>
                <c:pt idx="136779">
                  <c:v>44.526990883137998</c:v>
                </c:pt>
                <c:pt idx="136780">
                  <c:v>44.527104678375103</c:v>
                </c:pt>
                <c:pt idx="136781">
                  <c:v>44.527218473247999</c:v>
                </c:pt>
                <c:pt idx="136782">
                  <c:v>44.527332267756698</c:v>
                </c:pt>
                <c:pt idx="136783">
                  <c:v>44.527446061901102</c:v>
                </c:pt>
                <c:pt idx="136784">
                  <c:v>44.527559855681197</c:v>
                </c:pt>
                <c:pt idx="136785">
                  <c:v>44.527673649097203</c:v>
                </c:pt>
                <c:pt idx="136786">
                  <c:v>44.527787442148799</c:v>
                </c:pt>
                <c:pt idx="136787">
                  <c:v>44.5279012348363</c:v>
                </c:pt>
                <c:pt idx="136788">
                  <c:v>44.528015027159498</c:v>
                </c:pt>
                <c:pt idx="136789">
                  <c:v>44.5281288191184</c:v>
                </c:pt>
                <c:pt idx="136790">
                  <c:v>44.5282426107131</c:v>
                </c:pt>
                <c:pt idx="136791">
                  <c:v>44.528356401943597</c:v>
                </c:pt>
                <c:pt idx="136792">
                  <c:v>44.528470192809898</c:v>
                </c:pt>
                <c:pt idx="136793">
                  <c:v>44.528583983311897</c:v>
                </c:pt>
                <c:pt idx="136794">
                  <c:v>44.5286977734497</c:v>
                </c:pt>
                <c:pt idx="136795">
                  <c:v>44.528811563223201</c:v>
                </c:pt>
                <c:pt idx="136796">
                  <c:v>44.528925352632498</c:v>
                </c:pt>
                <c:pt idx="136797">
                  <c:v>44.5290391416776</c:v>
                </c:pt>
                <c:pt idx="136798">
                  <c:v>44.5291529303584</c:v>
                </c:pt>
                <c:pt idx="136799">
                  <c:v>44.529266718675103</c:v>
                </c:pt>
                <c:pt idx="136800">
                  <c:v>44.529380506627497</c:v>
                </c:pt>
                <c:pt idx="136801">
                  <c:v>44.529494294215603</c:v>
                </c:pt>
                <c:pt idx="136802">
                  <c:v>44.529608081439598</c:v>
                </c:pt>
                <c:pt idx="136803">
                  <c:v>44.529721868299298</c:v>
                </c:pt>
                <c:pt idx="136804">
                  <c:v>44.529835654794802</c:v>
                </c:pt>
                <c:pt idx="136805">
                  <c:v>44.529949440926103</c:v>
                </c:pt>
                <c:pt idx="136806">
                  <c:v>44.530063226693201</c:v>
                </c:pt>
                <c:pt idx="136807">
                  <c:v>44.530177012096097</c:v>
                </c:pt>
                <c:pt idx="136808">
                  <c:v>44.530290797134697</c:v>
                </c:pt>
                <c:pt idx="136809">
                  <c:v>44.530404581809101</c:v>
                </c:pt>
                <c:pt idx="136810">
                  <c:v>44.530518366119303</c:v>
                </c:pt>
                <c:pt idx="136811">
                  <c:v>44.530632150065301</c:v>
                </c:pt>
                <c:pt idx="136812">
                  <c:v>44.530745933647097</c:v>
                </c:pt>
                <c:pt idx="136813">
                  <c:v>44.530859716864597</c:v>
                </c:pt>
                <c:pt idx="136814">
                  <c:v>44.530973499718002</c:v>
                </c:pt>
                <c:pt idx="136815">
                  <c:v>44.531087282207103</c:v>
                </c:pt>
                <c:pt idx="136816">
                  <c:v>44.531201064332102</c:v>
                </c:pt>
                <c:pt idx="136817">
                  <c:v>44.531314846092798</c:v>
                </c:pt>
                <c:pt idx="136818">
                  <c:v>44.531428627489298</c:v>
                </c:pt>
                <c:pt idx="136819">
                  <c:v>44.531542408521702</c:v>
                </c:pt>
                <c:pt idx="136820">
                  <c:v>44.531656189189803</c:v>
                </c:pt>
                <c:pt idx="136821">
                  <c:v>44.531769969493702</c:v>
                </c:pt>
                <c:pt idx="136822">
                  <c:v>44.531883749433398</c:v>
                </c:pt>
                <c:pt idx="136823">
                  <c:v>44.531997529008997</c:v>
                </c:pt>
                <c:pt idx="136824">
                  <c:v>44.532111308220301</c:v>
                </c:pt>
                <c:pt idx="136825">
                  <c:v>44.532225087067403</c:v>
                </c:pt>
                <c:pt idx="136826">
                  <c:v>44.532338865550301</c:v>
                </c:pt>
                <c:pt idx="136827">
                  <c:v>44.532452643669103</c:v>
                </c:pt>
                <c:pt idx="136828">
                  <c:v>44.532566421423603</c:v>
                </c:pt>
                <c:pt idx="136829">
                  <c:v>44.532680198813999</c:v>
                </c:pt>
                <c:pt idx="136830">
                  <c:v>44.5327939758401</c:v>
                </c:pt>
                <c:pt idx="136831">
                  <c:v>44.532907752502098</c:v>
                </c:pt>
                <c:pt idx="136832">
                  <c:v>44.5330215287998</c:v>
                </c:pt>
                <c:pt idx="136833">
                  <c:v>44.533135304733399</c:v>
                </c:pt>
                <c:pt idx="136834">
                  <c:v>44.533249080302802</c:v>
                </c:pt>
                <c:pt idx="136835">
                  <c:v>44.533362855508102</c:v>
                </c:pt>
                <c:pt idx="136836">
                  <c:v>44.533476630349099</c:v>
                </c:pt>
                <c:pt idx="136837">
                  <c:v>44.533590404825901</c:v>
                </c:pt>
                <c:pt idx="136838">
                  <c:v>44.533704178938599</c:v>
                </c:pt>
                <c:pt idx="136839">
                  <c:v>44.533817952687102</c:v>
                </c:pt>
                <c:pt idx="136840">
                  <c:v>44.533931726071401</c:v>
                </c:pt>
                <c:pt idx="136841">
                  <c:v>44.534045499091498</c:v>
                </c:pt>
                <c:pt idx="136842">
                  <c:v>44.534159271747498</c:v>
                </c:pt>
                <c:pt idx="136843">
                  <c:v>44.534273044039303</c:v>
                </c:pt>
                <c:pt idx="136844">
                  <c:v>44.534386815966897</c:v>
                </c:pt>
                <c:pt idx="136845">
                  <c:v>44.534500587530303</c:v>
                </c:pt>
                <c:pt idx="136846">
                  <c:v>44.534614358729499</c:v>
                </c:pt>
                <c:pt idx="136847">
                  <c:v>44.534728129564598</c:v>
                </c:pt>
                <c:pt idx="136848">
                  <c:v>44.534841900035502</c:v>
                </c:pt>
                <c:pt idx="136849">
                  <c:v>44.534955670142303</c:v>
                </c:pt>
                <c:pt idx="136850">
                  <c:v>44.5350694398849</c:v>
                </c:pt>
                <c:pt idx="136851">
                  <c:v>44.535183209263302</c:v>
                </c:pt>
                <c:pt idx="136852">
                  <c:v>44.535296978277501</c:v>
                </c:pt>
                <c:pt idx="136853">
                  <c:v>44.535410746927603</c:v>
                </c:pt>
                <c:pt idx="136854">
                  <c:v>44.535524515213503</c:v>
                </c:pt>
                <c:pt idx="136855">
                  <c:v>44.535638283135299</c:v>
                </c:pt>
                <c:pt idx="136856">
                  <c:v>44.5357520506928</c:v>
                </c:pt>
                <c:pt idx="136857">
                  <c:v>44.535865817886297</c:v>
                </c:pt>
                <c:pt idx="136858">
                  <c:v>44.535979584715498</c:v>
                </c:pt>
                <c:pt idx="136859">
                  <c:v>44.536093351180703</c:v>
                </c:pt>
                <c:pt idx="136860">
                  <c:v>44.536207117281599</c:v>
                </c:pt>
                <c:pt idx="136861">
                  <c:v>44.536320883018398</c:v>
                </c:pt>
                <c:pt idx="136862">
                  <c:v>44.536434648391101</c:v>
                </c:pt>
                <c:pt idx="136863">
                  <c:v>44.536548413399601</c:v>
                </c:pt>
                <c:pt idx="136864">
                  <c:v>44.536662178043898</c:v>
                </c:pt>
                <c:pt idx="136865">
                  <c:v>44.536775942324098</c:v>
                </c:pt>
                <c:pt idx="136866">
                  <c:v>44.536889706240203</c:v>
                </c:pt>
                <c:pt idx="136867">
                  <c:v>44.537003469792097</c:v>
                </c:pt>
                <c:pt idx="136868">
                  <c:v>44.537117232979803</c:v>
                </c:pt>
                <c:pt idx="136869">
                  <c:v>44.537230995803398</c:v>
                </c:pt>
                <c:pt idx="136870">
                  <c:v>44.537344758262897</c:v>
                </c:pt>
                <c:pt idx="136871">
                  <c:v>44.5374585203582</c:v>
                </c:pt>
                <c:pt idx="136872">
                  <c:v>44.5375722820894</c:v>
                </c:pt>
                <c:pt idx="136873">
                  <c:v>44.537686043456397</c:v>
                </c:pt>
                <c:pt idx="136874">
                  <c:v>44.537799804459297</c:v>
                </c:pt>
                <c:pt idx="136875">
                  <c:v>44.537913565098002</c:v>
                </c:pt>
                <c:pt idx="136876">
                  <c:v>44.538027325372703</c:v>
                </c:pt>
                <c:pt idx="136877">
                  <c:v>44.538141085283101</c:v>
                </c:pt>
                <c:pt idx="136878">
                  <c:v>44.538254844829503</c:v>
                </c:pt>
                <c:pt idx="136879">
                  <c:v>44.538368604011701</c:v>
                </c:pt>
                <c:pt idx="136880">
                  <c:v>44.538482362829797</c:v>
                </c:pt>
                <c:pt idx="136881">
                  <c:v>44.538596121283703</c:v>
                </c:pt>
                <c:pt idx="136882">
                  <c:v>44.538709879373499</c:v>
                </c:pt>
                <c:pt idx="136883">
                  <c:v>44.538823637099199</c:v>
                </c:pt>
                <c:pt idx="136884">
                  <c:v>44.538937394460802</c:v>
                </c:pt>
                <c:pt idx="136885">
                  <c:v>44.539051151458203</c:v>
                </c:pt>
                <c:pt idx="136886">
                  <c:v>44.5391649080915</c:v>
                </c:pt>
                <c:pt idx="136887">
                  <c:v>44.539278664360701</c:v>
                </c:pt>
                <c:pt idx="136888">
                  <c:v>44.539392420265699</c:v>
                </c:pt>
                <c:pt idx="136889">
                  <c:v>44.5395061758067</c:v>
                </c:pt>
                <c:pt idx="136890">
                  <c:v>44.539619930983498</c:v>
                </c:pt>
                <c:pt idx="136891">
                  <c:v>44.5397336857962</c:v>
                </c:pt>
                <c:pt idx="136892">
                  <c:v>44.539847440244799</c:v>
                </c:pt>
                <c:pt idx="136893">
                  <c:v>44.539961194329202</c:v>
                </c:pt>
                <c:pt idx="136894">
                  <c:v>44.5400749480496</c:v>
                </c:pt>
                <c:pt idx="136895">
                  <c:v>44.540188701405803</c:v>
                </c:pt>
                <c:pt idx="136896">
                  <c:v>44.540302454397903</c:v>
                </c:pt>
                <c:pt idx="136897">
                  <c:v>44.540416207025899</c:v>
                </c:pt>
                <c:pt idx="136898">
                  <c:v>44.540529959289799</c:v>
                </c:pt>
                <c:pt idx="136899">
                  <c:v>44.540643711189503</c:v>
                </c:pt>
                <c:pt idx="136900">
                  <c:v>44.540757462725203</c:v>
                </c:pt>
                <c:pt idx="136901">
                  <c:v>44.5408712138967</c:v>
                </c:pt>
                <c:pt idx="136902">
                  <c:v>44.540984964704201</c:v>
                </c:pt>
                <c:pt idx="136903">
                  <c:v>44.541098715147498</c:v>
                </c:pt>
                <c:pt idx="136904">
                  <c:v>44.541212465226799</c:v>
                </c:pt>
                <c:pt idx="136905">
                  <c:v>44.541326214941897</c:v>
                </c:pt>
                <c:pt idx="136906">
                  <c:v>44.541439964292898</c:v>
                </c:pt>
                <c:pt idx="136907">
                  <c:v>44.541553713279903</c:v>
                </c:pt>
                <c:pt idx="136908">
                  <c:v>44.541667461902698</c:v>
                </c:pt>
                <c:pt idx="136909">
                  <c:v>44.541781210161403</c:v>
                </c:pt>
                <c:pt idx="136910">
                  <c:v>44.541894958056098</c:v>
                </c:pt>
                <c:pt idx="136911">
                  <c:v>44.542008705586603</c:v>
                </c:pt>
                <c:pt idx="136912">
                  <c:v>44.542122452752999</c:v>
                </c:pt>
                <c:pt idx="136913">
                  <c:v>44.542236199555397</c:v>
                </c:pt>
                <c:pt idx="136914">
                  <c:v>44.5423499459936</c:v>
                </c:pt>
                <c:pt idx="136915">
                  <c:v>44.542463692067798</c:v>
                </c:pt>
                <c:pt idx="136916">
                  <c:v>44.542577437777801</c:v>
                </c:pt>
                <c:pt idx="136917">
                  <c:v>44.5426911831238</c:v>
                </c:pt>
                <c:pt idx="136918">
                  <c:v>44.542804928105703</c:v>
                </c:pt>
                <c:pt idx="136919">
                  <c:v>44.542918672723502</c:v>
                </c:pt>
                <c:pt idx="136920">
                  <c:v>44.543032416977198</c:v>
                </c:pt>
                <c:pt idx="136921">
                  <c:v>44.543146160866797</c:v>
                </c:pt>
                <c:pt idx="136922">
                  <c:v>44.5432599043924</c:v>
                </c:pt>
                <c:pt idx="136923">
                  <c:v>44.5433736475538</c:v>
                </c:pt>
                <c:pt idx="136924">
                  <c:v>44.543487390351203</c:v>
                </c:pt>
                <c:pt idx="136925">
                  <c:v>44.543601132784502</c:v>
                </c:pt>
                <c:pt idx="136926">
                  <c:v>44.543714874853698</c:v>
                </c:pt>
                <c:pt idx="136927">
                  <c:v>44.543828616558898</c:v>
                </c:pt>
                <c:pt idx="136928">
                  <c:v>44.543942357899901</c:v>
                </c:pt>
                <c:pt idx="136929">
                  <c:v>44.544056098876901</c:v>
                </c:pt>
                <c:pt idx="136930">
                  <c:v>44.544169839489797</c:v>
                </c:pt>
                <c:pt idx="136931">
                  <c:v>44.544283579738703</c:v>
                </c:pt>
                <c:pt idx="136932">
                  <c:v>44.5443973196234</c:v>
                </c:pt>
                <c:pt idx="136933">
                  <c:v>44.544511059144099</c:v>
                </c:pt>
                <c:pt idx="136934">
                  <c:v>44.544624798300802</c:v>
                </c:pt>
                <c:pt idx="136935">
                  <c:v>44.544738537093302</c:v>
                </c:pt>
                <c:pt idx="136936">
                  <c:v>44.544852275521798</c:v>
                </c:pt>
                <c:pt idx="136937">
                  <c:v>44.544966013586198</c:v>
                </c:pt>
                <c:pt idx="136938">
                  <c:v>44.5450797512866</c:v>
                </c:pt>
                <c:pt idx="136939">
                  <c:v>44.5451934886229</c:v>
                </c:pt>
                <c:pt idx="136940">
                  <c:v>44.545307225595103</c:v>
                </c:pt>
                <c:pt idx="136941">
                  <c:v>44.545420962203302</c:v>
                </c:pt>
                <c:pt idx="136942">
                  <c:v>44.545534698447398</c:v>
                </c:pt>
                <c:pt idx="136943">
                  <c:v>44.545648434327397</c:v>
                </c:pt>
                <c:pt idx="136944">
                  <c:v>44.5457621698434</c:v>
                </c:pt>
                <c:pt idx="136945">
                  <c:v>44.545875904995398</c:v>
                </c:pt>
                <c:pt idx="136946">
                  <c:v>44.545989639783201</c:v>
                </c:pt>
                <c:pt idx="136947">
                  <c:v>44.5461033742071</c:v>
                </c:pt>
                <c:pt idx="136948">
                  <c:v>44.546217108266802</c:v>
                </c:pt>
                <c:pt idx="136949">
                  <c:v>44.546330841962501</c:v>
                </c:pt>
                <c:pt idx="136950">
                  <c:v>44.546444575294203</c:v>
                </c:pt>
                <c:pt idx="136951">
                  <c:v>44.546558308261801</c:v>
                </c:pt>
                <c:pt idx="136952">
                  <c:v>44.546672040865403</c:v>
                </c:pt>
                <c:pt idx="136953">
                  <c:v>44.546785773104901</c:v>
                </c:pt>
                <c:pt idx="136954">
                  <c:v>44.546899504980402</c:v>
                </c:pt>
                <c:pt idx="136955">
                  <c:v>44.5470132364918</c:v>
                </c:pt>
                <c:pt idx="136956">
                  <c:v>44.547126967639201</c:v>
                </c:pt>
                <c:pt idx="136957">
                  <c:v>44.547240698422499</c:v>
                </c:pt>
                <c:pt idx="136958">
                  <c:v>44.5473544288418</c:v>
                </c:pt>
                <c:pt idx="136959">
                  <c:v>44.547468158897097</c:v>
                </c:pt>
                <c:pt idx="136960">
                  <c:v>44.547581888588297</c:v>
                </c:pt>
                <c:pt idx="136961">
                  <c:v>44.547695617915402</c:v>
                </c:pt>
                <c:pt idx="136962">
                  <c:v>44.547809346878601</c:v>
                </c:pt>
                <c:pt idx="136963">
                  <c:v>44.547923075477698</c:v>
                </c:pt>
                <c:pt idx="136964">
                  <c:v>44.548036803712698</c:v>
                </c:pt>
                <c:pt idx="136965">
                  <c:v>44.548150531583801</c:v>
                </c:pt>
                <c:pt idx="136966">
                  <c:v>44.5482642590908</c:v>
                </c:pt>
                <c:pt idx="136967">
                  <c:v>44.548377986233703</c:v>
                </c:pt>
                <c:pt idx="136968">
                  <c:v>44.548491713012702</c:v>
                </c:pt>
                <c:pt idx="136969">
                  <c:v>44.548605439427597</c:v>
                </c:pt>
                <c:pt idx="136970">
                  <c:v>44.548719165478502</c:v>
                </c:pt>
                <c:pt idx="136971">
                  <c:v>44.548832891165297</c:v>
                </c:pt>
                <c:pt idx="136972">
                  <c:v>44.548946616488102</c:v>
                </c:pt>
                <c:pt idx="136973">
                  <c:v>44.549060341446904</c:v>
                </c:pt>
                <c:pt idx="136974">
                  <c:v>44.549174066041701</c:v>
                </c:pt>
                <c:pt idx="136975">
                  <c:v>44.549287790272501</c:v>
                </c:pt>
                <c:pt idx="136976">
                  <c:v>44.549401514139198</c:v>
                </c:pt>
                <c:pt idx="136977">
                  <c:v>44.549515237641899</c:v>
                </c:pt>
                <c:pt idx="136978">
                  <c:v>44.549628960780602</c:v>
                </c:pt>
                <c:pt idx="136979">
                  <c:v>44.549742683555301</c:v>
                </c:pt>
                <c:pt idx="136980">
                  <c:v>44.549856405965997</c:v>
                </c:pt>
                <c:pt idx="136981">
                  <c:v>44.549970128012603</c:v>
                </c:pt>
                <c:pt idx="136982">
                  <c:v>44.550083849695298</c:v>
                </c:pt>
                <c:pt idx="136983">
                  <c:v>44.550197571013904</c:v>
                </c:pt>
                <c:pt idx="136984">
                  <c:v>44.550311291968498</c:v>
                </c:pt>
                <c:pt idx="136985">
                  <c:v>44.550425012559103</c:v>
                </c:pt>
                <c:pt idx="136986">
                  <c:v>44.550538732785697</c:v>
                </c:pt>
                <c:pt idx="136987">
                  <c:v>44.550652452648301</c:v>
                </c:pt>
                <c:pt idx="136988">
                  <c:v>44.550766172146801</c:v>
                </c:pt>
                <c:pt idx="136989">
                  <c:v>44.550879891281397</c:v>
                </c:pt>
                <c:pt idx="136990">
                  <c:v>44.550993610051897</c:v>
                </c:pt>
                <c:pt idx="136991">
                  <c:v>44.5511073284585</c:v>
                </c:pt>
                <c:pt idx="136992">
                  <c:v>44.551221046501098</c:v>
                </c:pt>
                <c:pt idx="136993">
                  <c:v>44.5513347641796</c:v>
                </c:pt>
                <c:pt idx="136994">
                  <c:v>44.551448481494198</c:v>
                </c:pt>
                <c:pt idx="136995">
                  <c:v>44.551562198444699</c:v>
                </c:pt>
                <c:pt idx="136996">
                  <c:v>44.551675915031304</c:v>
                </c:pt>
                <c:pt idx="136997">
                  <c:v>44.551789631253797</c:v>
                </c:pt>
                <c:pt idx="136998">
                  <c:v>44.5519033471124</c:v>
                </c:pt>
                <c:pt idx="136999">
                  <c:v>44.552017062607</c:v>
                </c:pt>
                <c:pt idx="137000">
                  <c:v>44.552130777737602</c:v>
                </c:pt>
                <c:pt idx="137001">
                  <c:v>44.552244492504101</c:v>
                </c:pt>
                <c:pt idx="137002">
                  <c:v>44.552358206906703</c:v>
                </c:pt>
                <c:pt idx="137003">
                  <c:v>44.552471920945301</c:v>
                </c:pt>
                <c:pt idx="137004">
                  <c:v>44.552585634620002</c:v>
                </c:pt>
                <c:pt idx="137005">
                  <c:v>44.552699347930599</c:v>
                </c:pt>
                <c:pt idx="137006">
                  <c:v>44.552813060877199</c:v>
                </c:pt>
                <c:pt idx="137007">
                  <c:v>44.552926773459902</c:v>
                </c:pt>
                <c:pt idx="137008">
                  <c:v>44.553040485678601</c:v>
                </c:pt>
                <c:pt idx="137009">
                  <c:v>44.553154197533203</c:v>
                </c:pt>
                <c:pt idx="137010">
                  <c:v>44.553267909024001</c:v>
                </c:pt>
                <c:pt idx="137011">
                  <c:v>44.553381620150702</c:v>
                </c:pt>
                <c:pt idx="137012">
                  <c:v>44.5534953309134</c:v>
                </c:pt>
                <c:pt idx="137013">
                  <c:v>44.5536090413122</c:v>
                </c:pt>
                <c:pt idx="137014">
                  <c:v>44.553722751347003</c:v>
                </c:pt>
                <c:pt idx="137015">
                  <c:v>44.553836461017802</c:v>
                </c:pt>
                <c:pt idx="137016">
                  <c:v>44.553950170324697</c:v>
                </c:pt>
                <c:pt idx="137017">
                  <c:v>44.554063879267503</c:v>
                </c:pt>
                <c:pt idx="137018">
                  <c:v>44.554177587846397</c:v>
                </c:pt>
                <c:pt idx="137019">
                  <c:v>44.5542912960614</c:v>
                </c:pt>
                <c:pt idx="137020">
                  <c:v>44.554405003912301</c:v>
                </c:pt>
                <c:pt idx="137021">
                  <c:v>44.554518711399297</c:v>
                </c:pt>
                <c:pt idx="137022">
                  <c:v>44.554632418522303</c:v>
                </c:pt>
                <c:pt idx="137023">
                  <c:v>44.554746125281397</c:v>
                </c:pt>
                <c:pt idx="137024">
                  <c:v>44.554859831676502</c:v>
                </c:pt>
                <c:pt idx="137025">
                  <c:v>44.554973537707603</c:v>
                </c:pt>
                <c:pt idx="137026">
                  <c:v>44.5550872433748</c:v>
                </c:pt>
                <c:pt idx="137027">
                  <c:v>44.555200948677999</c:v>
                </c:pt>
                <c:pt idx="137028">
                  <c:v>44.555314653617202</c:v>
                </c:pt>
                <c:pt idx="137029">
                  <c:v>44.555428358192501</c:v>
                </c:pt>
                <c:pt idx="137030">
                  <c:v>44.555542062403802</c:v>
                </c:pt>
                <c:pt idx="137031">
                  <c:v>44.555655766251199</c:v>
                </c:pt>
                <c:pt idx="137032">
                  <c:v>44.555769469734599</c:v>
                </c:pt>
                <c:pt idx="137033">
                  <c:v>44.555883172854102</c:v>
                </c:pt>
                <c:pt idx="137034">
                  <c:v>44.555996875609601</c:v>
                </c:pt>
                <c:pt idx="137035">
                  <c:v>44.556110578001103</c:v>
                </c:pt>
                <c:pt idx="137036">
                  <c:v>44.556224280028701</c:v>
                </c:pt>
                <c:pt idx="137037">
                  <c:v>44.556337981692401</c:v>
                </c:pt>
                <c:pt idx="137038">
                  <c:v>44.556451682992098</c:v>
                </c:pt>
                <c:pt idx="137039">
                  <c:v>44.556565383927797</c:v>
                </c:pt>
                <c:pt idx="137040">
                  <c:v>44.556679084499599</c:v>
                </c:pt>
                <c:pt idx="137041">
                  <c:v>44.556792784707497</c:v>
                </c:pt>
                <c:pt idx="137042">
                  <c:v>44.556906484551398</c:v>
                </c:pt>
                <c:pt idx="137043">
                  <c:v>44.557020184031401</c:v>
                </c:pt>
                <c:pt idx="137044">
                  <c:v>44.557133883147401</c:v>
                </c:pt>
                <c:pt idx="137045">
                  <c:v>44.557247581899503</c:v>
                </c:pt>
                <c:pt idx="137046">
                  <c:v>44.557361280287701</c:v>
                </c:pt>
                <c:pt idx="137047">
                  <c:v>44.557474978311902</c:v>
                </c:pt>
                <c:pt idx="137048">
                  <c:v>44.557588675972099</c:v>
                </c:pt>
                <c:pt idx="137049">
                  <c:v>44.557702373268498</c:v>
                </c:pt>
                <c:pt idx="137050">
                  <c:v>44.5578160702009</c:v>
                </c:pt>
                <c:pt idx="137051">
                  <c:v>44.557929766769398</c:v>
                </c:pt>
                <c:pt idx="137052">
                  <c:v>44.558043462973899</c:v>
                </c:pt>
                <c:pt idx="137053">
                  <c:v>44.558157158814502</c:v>
                </c:pt>
                <c:pt idx="137054">
                  <c:v>44.558270854291202</c:v>
                </c:pt>
                <c:pt idx="137055">
                  <c:v>44.558384549403897</c:v>
                </c:pt>
                <c:pt idx="137056">
                  <c:v>44.558498244152801</c:v>
                </c:pt>
                <c:pt idx="137057">
                  <c:v>44.558611938537602</c:v>
                </c:pt>
                <c:pt idx="137058">
                  <c:v>44.558725632558598</c:v>
                </c:pt>
                <c:pt idx="137059">
                  <c:v>44.558839326215697</c:v>
                </c:pt>
                <c:pt idx="137060">
                  <c:v>44.558953019508799</c:v>
                </c:pt>
                <c:pt idx="137061">
                  <c:v>44.559066712438003</c:v>
                </c:pt>
                <c:pt idx="137062">
                  <c:v>44.559180405003303</c:v>
                </c:pt>
                <c:pt idx="137063">
                  <c:v>44.559294097204599</c:v>
                </c:pt>
                <c:pt idx="137064">
                  <c:v>44.559407789041998</c:v>
                </c:pt>
                <c:pt idx="137065">
                  <c:v>44.559521480515599</c:v>
                </c:pt>
                <c:pt idx="137066">
                  <c:v>44.559635171625203</c:v>
                </c:pt>
                <c:pt idx="137067">
                  <c:v>44.559748862370903</c:v>
                </c:pt>
                <c:pt idx="137068">
                  <c:v>44.559862552752598</c:v>
                </c:pt>
                <c:pt idx="137069">
                  <c:v>44.559976242770503</c:v>
                </c:pt>
                <c:pt idx="137070">
                  <c:v>44.560089932424503</c:v>
                </c:pt>
                <c:pt idx="137071">
                  <c:v>44.5602036217145</c:v>
                </c:pt>
                <c:pt idx="137072">
                  <c:v>44.560317310640599</c:v>
                </c:pt>
                <c:pt idx="137073">
                  <c:v>44.560430999202801</c:v>
                </c:pt>
                <c:pt idx="137074">
                  <c:v>44.560544687401197</c:v>
                </c:pt>
                <c:pt idx="137075">
                  <c:v>44.560658375235597</c:v>
                </c:pt>
                <c:pt idx="137076">
                  <c:v>44.5607720627061</c:v>
                </c:pt>
                <c:pt idx="137077">
                  <c:v>44.560885749812698</c:v>
                </c:pt>
                <c:pt idx="137078">
                  <c:v>44.560999436555399</c:v>
                </c:pt>
                <c:pt idx="137079">
                  <c:v>44.561113122934202</c:v>
                </c:pt>
                <c:pt idx="137080">
                  <c:v>44.561226808949101</c:v>
                </c:pt>
                <c:pt idx="137081">
                  <c:v>44.561340494600103</c:v>
                </c:pt>
                <c:pt idx="137082">
                  <c:v>44.5614541798872</c:v>
                </c:pt>
                <c:pt idx="137083">
                  <c:v>44.561567864810399</c:v>
                </c:pt>
                <c:pt idx="137084">
                  <c:v>44.561681549369702</c:v>
                </c:pt>
                <c:pt idx="137085">
                  <c:v>44.5617952335651</c:v>
                </c:pt>
                <c:pt idx="137086">
                  <c:v>44.5619089173966</c:v>
                </c:pt>
                <c:pt idx="137087">
                  <c:v>44.562022600864303</c:v>
                </c:pt>
                <c:pt idx="137088">
                  <c:v>44.562136283968002</c:v>
                </c:pt>
                <c:pt idx="137089">
                  <c:v>44.562249966707803</c:v>
                </c:pt>
                <c:pt idx="137090">
                  <c:v>44.5623636490838</c:v>
                </c:pt>
                <c:pt idx="137091">
                  <c:v>44.562477331095899</c:v>
                </c:pt>
                <c:pt idx="137092">
                  <c:v>44.5625910127441</c:v>
                </c:pt>
                <c:pt idx="137093">
                  <c:v>44.562704694028398</c:v>
                </c:pt>
                <c:pt idx="137094">
                  <c:v>44.562818374948797</c:v>
                </c:pt>
                <c:pt idx="137095">
                  <c:v>44.5629320555053</c:v>
                </c:pt>
                <c:pt idx="137096">
                  <c:v>44.563045735697997</c:v>
                </c:pt>
                <c:pt idx="137097">
                  <c:v>44.563159415526798</c:v>
                </c:pt>
                <c:pt idx="137098">
                  <c:v>44.5632730949917</c:v>
                </c:pt>
                <c:pt idx="137099">
                  <c:v>44.563386774092699</c:v>
                </c:pt>
                <c:pt idx="137100">
                  <c:v>44.5635004528298</c:v>
                </c:pt>
                <c:pt idx="137101">
                  <c:v>44.563614131203103</c:v>
                </c:pt>
                <c:pt idx="137102">
                  <c:v>44.563727809212502</c:v>
                </c:pt>
                <c:pt idx="137103">
                  <c:v>44.563841486858003</c:v>
                </c:pt>
                <c:pt idx="137104">
                  <c:v>44.563955164139699</c:v>
                </c:pt>
                <c:pt idx="137105">
                  <c:v>44.564068841057498</c:v>
                </c:pt>
                <c:pt idx="137106">
                  <c:v>44.5641825176114</c:v>
                </c:pt>
                <c:pt idx="137107">
                  <c:v>44.564296193801397</c:v>
                </c:pt>
                <c:pt idx="137108">
                  <c:v>44.564409869627603</c:v>
                </c:pt>
                <c:pt idx="137109">
                  <c:v>44.564523545089898</c:v>
                </c:pt>
                <c:pt idx="137110">
                  <c:v>44.564637220188303</c:v>
                </c:pt>
                <c:pt idx="137111">
                  <c:v>44.564750894922902</c:v>
                </c:pt>
                <c:pt idx="137112">
                  <c:v>44.564864569293597</c:v>
                </c:pt>
                <c:pt idx="137113">
                  <c:v>44.564978243300502</c:v>
                </c:pt>
                <c:pt idx="137114">
                  <c:v>44.565091916943501</c:v>
                </c:pt>
                <c:pt idx="137115">
                  <c:v>44.565205590222597</c:v>
                </c:pt>
                <c:pt idx="137116">
                  <c:v>44.565319263137901</c:v>
                </c:pt>
                <c:pt idx="137117">
                  <c:v>44.565432935689302</c:v>
                </c:pt>
                <c:pt idx="137118">
                  <c:v>44.565546607876797</c:v>
                </c:pt>
                <c:pt idx="137119">
                  <c:v>44.565660279700602</c:v>
                </c:pt>
                <c:pt idx="137120">
                  <c:v>44.565773951160402</c:v>
                </c:pt>
                <c:pt idx="137121">
                  <c:v>44.565887622256398</c:v>
                </c:pt>
                <c:pt idx="137122">
                  <c:v>44.566001292988602</c:v>
                </c:pt>
                <c:pt idx="137123">
                  <c:v>44.566114963356902</c:v>
                </c:pt>
                <c:pt idx="137124">
                  <c:v>44.566228633361298</c:v>
                </c:pt>
                <c:pt idx="137125">
                  <c:v>44.566342303001903</c:v>
                </c:pt>
                <c:pt idx="137126">
                  <c:v>44.566455972278703</c:v>
                </c:pt>
                <c:pt idx="137127">
                  <c:v>44.566569641191599</c:v>
                </c:pt>
                <c:pt idx="137128">
                  <c:v>44.566683309740696</c:v>
                </c:pt>
                <c:pt idx="137129">
                  <c:v>44.566796977925897</c:v>
                </c:pt>
                <c:pt idx="137130">
                  <c:v>44.566910645747299</c:v>
                </c:pt>
                <c:pt idx="137131">
                  <c:v>44.567024313204797</c:v>
                </c:pt>
                <c:pt idx="137132">
                  <c:v>44.567137980298497</c:v>
                </c:pt>
                <c:pt idx="137133">
                  <c:v>44.567251647028399</c:v>
                </c:pt>
                <c:pt idx="137134">
                  <c:v>44.567365313394397</c:v>
                </c:pt>
                <c:pt idx="137135">
                  <c:v>44.567478979396597</c:v>
                </c:pt>
                <c:pt idx="137136">
                  <c:v>44.567592645034999</c:v>
                </c:pt>
                <c:pt idx="137137">
                  <c:v>44.567706310309497</c:v>
                </c:pt>
                <c:pt idx="137138">
                  <c:v>44.567819975220203</c:v>
                </c:pt>
                <c:pt idx="137139">
                  <c:v>44.567933639767098</c:v>
                </c:pt>
                <c:pt idx="137140">
                  <c:v>44.568047303950102</c:v>
                </c:pt>
                <c:pt idx="137141">
                  <c:v>44.568160967769302</c:v>
                </c:pt>
                <c:pt idx="137142">
                  <c:v>44.568274631224703</c:v>
                </c:pt>
                <c:pt idx="137143">
                  <c:v>44.5683882943162</c:v>
                </c:pt>
                <c:pt idx="137144">
                  <c:v>44.5685019570439</c:v>
                </c:pt>
                <c:pt idx="137145">
                  <c:v>44.568615619407801</c:v>
                </c:pt>
                <c:pt idx="137146">
                  <c:v>44.568729281407897</c:v>
                </c:pt>
                <c:pt idx="137147">
                  <c:v>44.568842943044203</c:v>
                </c:pt>
                <c:pt idx="137148">
                  <c:v>44.568956604316597</c:v>
                </c:pt>
                <c:pt idx="137149">
                  <c:v>44.5690702652252</c:v>
                </c:pt>
                <c:pt idx="137150">
                  <c:v>44.569183925769998</c:v>
                </c:pt>
                <c:pt idx="137151">
                  <c:v>44.569297585950999</c:v>
                </c:pt>
                <c:pt idx="137152">
                  <c:v>44.569411245768102</c:v>
                </c:pt>
                <c:pt idx="137153">
                  <c:v>44.569524905221499</c:v>
                </c:pt>
                <c:pt idx="137154">
                  <c:v>44.569638564310999</c:v>
                </c:pt>
                <c:pt idx="137155">
                  <c:v>44.569752223036701</c:v>
                </c:pt>
                <c:pt idx="137156">
                  <c:v>44.569865881398698</c:v>
                </c:pt>
                <c:pt idx="137157">
                  <c:v>44.569979539396797</c:v>
                </c:pt>
                <c:pt idx="137158">
                  <c:v>44.570093197030999</c:v>
                </c:pt>
                <c:pt idx="137159">
                  <c:v>44.570206854301503</c:v>
                </c:pt>
                <c:pt idx="137160">
                  <c:v>44.570320511208202</c:v>
                </c:pt>
                <c:pt idx="137161">
                  <c:v>44.570434167751102</c:v>
                </c:pt>
                <c:pt idx="137162">
                  <c:v>44.570547823930099</c:v>
                </c:pt>
                <c:pt idx="137163">
                  <c:v>44.570661479745397</c:v>
                </c:pt>
                <c:pt idx="137164">
                  <c:v>44.570775135196897</c:v>
                </c:pt>
                <c:pt idx="137165">
                  <c:v>44.570888790284499</c:v>
                </c:pt>
                <c:pt idx="137166">
                  <c:v>44.571002445008403</c:v>
                </c:pt>
                <c:pt idx="137167">
                  <c:v>44.571116099368403</c:v>
                </c:pt>
                <c:pt idx="137168">
                  <c:v>44.571229753364698</c:v>
                </c:pt>
                <c:pt idx="137169">
                  <c:v>44.571343406997201</c:v>
                </c:pt>
                <c:pt idx="137170">
                  <c:v>44.5714570602658</c:v>
                </c:pt>
                <c:pt idx="137171">
                  <c:v>44.571570713170701</c:v>
                </c:pt>
                <c:pt idx="137172">
                  <c:v>44.571684365711803</c:v>
                </c:pt>
                <c:pt idx="137173">
                  <c:v>44.571798017889101</c:v>
                </c:pt>
                <c:pt idx="137174">
                  <c:v>44.571911669702601</c:v>
                </c:pt>
                <c:pt idx="137175">
                  <c:v>44.572025321152303</c:v>
                </c:pt>
                <c:pt idx="137176">
                  <c:v>44.5721389722382</c:v>
                </c:pt>
                <c:pt idx="137177">
                  <c:v>44.572252622960399</c:v>
                </c:pt>
                <c:pt idx="137178">
                  <c:v>44.5723662733187</c:v>
                </c:pt>
                <c:pt idx="137179">
                  <c:v>44.572479923313303</c:v>
                </c:pt>
                <c:pt idx="137180">
                  <c:v>44.572593572944101</c:v>
                </c:pt>
                <c:pt idx="137181">
                  <c:v>44.5727072222111</c:v>
                </c:pt>
                <c:pt idx="137182">
                  <c:v>44.572820871114303</c:v>
                </c:pt>
                <c:pt idx="137183">
                  <c:v>44.5729345196537</c:v>
                </c:pt>
                <c:pt idx="137184">
                  <c:v>44.573048167829398</c:v>
                </c:pt>
                <c:pt idx="137185">
                  <c:v>44.573161815641299</c:v>
                </c:pt>
                <c:pt idx="137186">
                  <c:v>44.573275463089402</c:v>
                </c:pt>
                <c:pt idx="137187">
                  <c:v>44.5733891101737</c:v>
                </c:pt>
                <c:pt idx="137188">
                  <c:v>44.5735027568943</c:v>
                </c:pt>
                <c:pt idx="137189">
                  <c:v>44.573616403251002</c:v>
                </c:pt>
                <c:pt idx="137190">
                  <c:v>44.573730049244098</c:v>
                </c:pt>
                <c:pt idx="137191">
                  <c:v>44.573843694873297</c:v>
                </c:pt>
                <c:pt idx="137192">
                  <c:v>44.573957340138797</c:v>
                </c:pt>
                <c:pt idx="137193">
                  <c:v>44.5740709850405</c:v>
                </c:pt>
                <c:pt idx="137194">
                  <c:v>44.574184629578397</c:v>
                </c:pt>
                <c:pt idx="137195">
                  <c:v>44.574298273752603</c:v>
                </c:pt>
                <c:pt idx="137196">
                  <c:v>44.574411917562998</c:v>
                </c:pt>
                <c:pt idx="137197">
                  <c:v>44.574525561009601</c:v>
                </c:pt>
                <c:pt idx="137198">
                  <c:v>44.574639204092499</c:v>
                </c:pt>
                <c:pt idx="137199">
                  <c:v>44.574752846811599</c:v>
                </c:pt>
                <c:pt idx="137200">
                  <c:v>44.574866489167</c:v>
                </c:pt>
                <c:pt idx="137201">
                  <c:v>44.574980131158597</c:v>
                </c:pt>
                <c:pt idx="137202">
                  <c:v>44.575093772786403</c:v>
                </c:pt>
                <c:pt idx="137203">
                  <c:v>44.575207414050503</c:v>
                </c:pt>
                <c:pt idx="137204">
                  <c:v>44.575321054950798</c:v>
                </c:pt>
                <c:pt idx="137205">
                  <c:v>44.575434695487402</c:v>
                </c:pt>
                <c:pt idx="137206">
                  <c:v>44.575548335660201</c:v>
                </c:pt>
                <c:pt idx="137207">
                  <c:v>44.575661975469302</c:v>
                </c:pt>
                <c:pt idx="137208">
                  <c:v>44.575775614914598</c:v>
                </c:pt>
                <c:pt idx="137209">
                  <c:v>44.575889253996202</c:v>
                </c:pt>
                <c:pt idx="137210">
                  <c:v>44.576002892714001</c:v>
                </c:pt>
                <c:pt idx="137211">
                  <c:v>44.576116531068102</c:v>
                </c:pt>
                <c:pt idx="137212">
                  <c:v>44.576230169058398</c:v>
                </c:pt>
                <c:pt idx="137213">
                  <c:v>44.576343806685003</c:v>
                </c:pt>
                <c:pt idx="137214">
                  <c:v>44.576457443947803</c:v>
                </c:pt>
                <c:pt idx="137215">
                  <c:v>44.576571080846897</c:v>
                </c:pt>
                <c:pt idx="137216">
                  <c:v>44.5766847173823</c:v>
                </c:pt>
                <c:pt idx="137217">
                  <c:v>44.576798353553897</c:v>
                </c:pt>
                <c:pt idx="137218">
                  <c:v>44.576911989361797</c:v>
                </c:pt>
                <c:pt idx="137219">
                  <c:v>44.577025624805898</c:v>
                </c:pt>
                <c:pt idx="137220">
                  <c:v>44.577139259886302</c:v>
                </c:pt>
                <c:pt idx="137221">
                  <c:v>44.5772528946029</c:v>
                </c:pt>
                <c:pt idx="137222">
                  <c:v>44.577366528955899</c:v>
                </c:pt>
                <c:pt idx="137223">
                  <c:v>44.577480162945101</c:v>
                </c:pt>
                <c:pt idx="137224">
                  <c:v>44.577593796570497</c:v>
                </c:pt>
                <c:pt idx="137225">
                  <c:v>44.577707429832302</c:v>
                </c:pt>
                <c:pt idx="137226">
                  <c:v>44.577821062730301</c:v>
                </c:pt>
                <c:pt idx="137227">
                  <c:v>44.577934695264503</c:v>
                </c:pt>
                <c:pt idx="137228">
                  <c:v>44.578048327435098</c:v>
                </c:pt>
                <c:pt idx="137229">
                  <c:v>44.578161959241903</c:v>
                </c:pt>
                <c:pt idx="137230">
                  <c:v>44.578275590685003</c:v>
                </c:pt>
                <c:pt idx="137231">
                  <c:v>44.578389221764397</c:v>
                </c:pt>
                <c:pt idx="137232">
                  <c:v>44.57850285248</c:v>
                </c:pt>
                <c:pt idx="137233">
                  <c:v>44.578616482831897</c:v>
                </c:pt>
                <c:pt idx="137234">
                  <c:v>44.578730112820097</c:v>
                </c:pt>
                <c:pt idx="137235">
                  <c:v>44.578843742444597</c:v>
                </c:pt>
                <c:pt idx="137236">
                  <c:v>44.5789573717054</c:v>
                </c:pt>
                <c:pt idx="137237">
                  <c:v>44.579071000602397</c:v>
                </c:pt>
                <c:pt idx="137238">
                  <c:v>44.579184629135803</c:v>
                </c:pt>
                <c:pt idx="137239">
                  <c:v>44.579298257305403</c:v>
                </c:pt>
                <c:pt idx="137240">
                  <c:v>44.579411885111298</c:v>
                </c:pt>
                <c:pt idx="137241">
                  <c:v>44.579525512553502</c:v>
                </c:pt>
                <c:pt idx="137242">
                  <c:v>44.579639139631901</c:v>
                </c:pt>
                <c:pt idx="137243">
                  <c:v>44.579752766346701</c:v>
                </c:pt>
                <c:pt idx="137244">
                  <c:v>44.579866392697802</c:v>
                </c:pt>
                <c:pt idx="137245">
                  <c:v>44.579980018685099</c:v>
                </c:pt>
                <c:pt idx="137246">
                  <c:v>44.580093644308803</c:v>
                </c:pt>
                <c:pt idx="137247">
                  <c:v>44.580207269568703</c:v>
                </c:pt>
                <c:pt idx="137248">
                  <c:v>44.580320894464997</c:v>
                </c:pt>
                <c:pt idx="137249">
                  <c:v>44.5804345189975</c:v>
                </c:pt>
                <c:pt idx="137250">
                  <c:v>44.580548143166297</c:v>
                </c:pt>
                <c:pt idx="137251">
                  <c:v>44.580661766971403</c:v>
                </c:pt>
                <c:pt idx="137252">
                  <c:v>44.580775390412903</c:v>
                </c:pt>
                <c:pt idx="137253">
                  <c:v>44.580889013490598</c:v>
                </c:pt>
                <c:pt idx="137254">
                  <c:v>44.581002636204602</c:v>
                </c:pt>
                <c:pt idx="137255">
                  <c:v>44.581116258554999</c:v>
                </c:pt>
                <c:pt idx="137256">
                  <c:v>44.581229880541599</c:v>
                </c:pt>
                <c:pt idx="137257">
                  <c:v>44.5813435021646</c:v>
                </c:pt>
                <c:pt idx="137258">
                  <c:v>44.581457123423803</c:v>
                </c:pt>
                <c:pt idx="137259">
                  <c:v>44.5815707443194</c:v>
                </c:pt>
                <c:pt idx="137260">
                  <c:v>44.581684364851299</c:v>
                </c:pt>
                <c:pt idx="137261">
                  <c:v>44.581797985019499</c:v>
                </c:pt>
                <c:pt idx="137262">
                  <c:v>44.581911604824001</c:v>
                </c:pt>
                <c:pt idx="137263">
                  <c:v>44.582025224264797</c:v>
                </c:pt>
                <c:pt idx="137264">
                  <c:v>44.582138843341902</c:v>
                </c:pt>
                <c:pt idx="137265">
                  <c:v>44.582252462055301</c:v>
                </c:pt>
                <c:pt idx="137266">
                  <c:v>44.582366080405102</c:v>
                </c:pt>
                <c:pt idx="137267">
                  <c:v>44.582479698391197</c:v>
                </c:pt>
                <c:pt idx="137268">
                  <c:v>44.5825933160136</c:v>
                </c:pt>
                <c:pt idx="137269">
                  <c:v>44.582706933272298</c:v>
                </c:pt>
                <c:pt idx="137270">
                  <c:v>44.582820550167298</c:v>
                </c:pt>
                <c:pt idx="137271">
                  <c:v>44.582934166698699</c:v>
                </c:pt>
                <c:pt idx="137272">
                  <c:v>44.583047782866302</c:v>
                </c:pt>
                <c:pt idx="137273">
                  <c:v>44.583161398670399</c:v>
                </c:pt>
                <c:pt idx="137274">
                  <c:v>44.583275014110697</c:v>
                </c:pt>
                <c:pt idx="137275">
                  <c:v>44.583388629187297</c:v>
                </c:pt>
                <c:pt idx="137276">
                  <c:v>44.583502243900298</c:v>
                </c:pt>
                <c:pt idx="137277">
                  <c:v>44.583615858249601</c:v>
                </c:pt>
                <c:pt idx="137278">
                  <c:v>44.583729472235298</c:v>
                </c:pt>
                <c:pt idx="137279">
                  <c:v>44.583843085857303</c:v>
                </c:pt>
                <c:pt idx="137280">
                  <c:v>44.583956699115603</c:v>
                </c:pt>
                <c:pt idx="137281">
                  <c:v>44.584070312010198</c:v>
                </c:pt>
                <c:pt idx="137282">
                  <c:v>44.5841839245412</c:v>
                </c:pt>
                <c:pt idx="137283">
                  <c:v>44.584297536708497</c:v>
                </c:pt>
                <c:pt idx="137284">
                  <c:v>44.584411148512203</c:v>
                </c:pt>
                <c:pt idx="137285">
                  <c:v>44.584524759952203</c:v>
                </c:pt>
                <c:pt idx="137286">
                  <c:v>44.584638371028497</c:v>
                </c:pt>
                <c:pt idx="137287">
                  <c:v>44.584751981741199</c:v>
                </c:pt>
                <c:pt idx="137288">
                  <c:v>44.584865592090203</c:v>
                </c:pt>
                <c:pt idx="137289">
                  <c:v>44.584979202075601</c:v>
                </c:pt>
                <c:pt idx="137290">
                  <c:v>44.585092811697301</c:v>
                </c:pt>
                <c:pt idx="137291">
                  <c:v>44.585206420955302</c:v>
                </c:pt>
                <c:pt idx="137292">
                  <c:v>44.585320029849697</c:v>
                </c:pt>
                <c:pt idx="137293">
                  <c:v>44.585433638380501</c:v>
                </c:pt>
                <c:pt idx="137294">
                  <c:v>44.585547246547598</c:v>
                </c:pt>
                <c:pt idx="137295">
                  <c:v>44.585660854350998</c:v>
                </c:pt>
                <c:pt idx="137296">
                  <c:v>44.585774461790798</c:v>
                </c:pt>
                <c:pt idx="137297">
                  <c:v>44.585888068867</c:v>
                </c:pt>
                <c:pt idx="137298">
                  <c:v>44.586001675579503</c:v>
                </c:pt>
                <c:pt idx="137299">
                  <c:v>44.586115281928301</c:v>
                </c:pt>
                <c:pt idx="137300">
                  <c:v>44.586228887913499</c:v>
                </c:pt>
                <c:pt idx="137301">
                  <c:v>44.586342493535099</c:v>
                </c:pt>
                <c:pt idx="137302">
                  <c:v>44.586456098793001</c:v>
                </c:pt>
                <c:pt idx="137303">
                  <c:v>44.586569703687303</c:v>
                </c:pt>
                <c:pt idx="137304">
                  <c:v>44.586683308217999</c:v>
                </c:pt>
                <c:pt idx="137305">
                  <c:v>44.586796912384997</c:v>
                </c:pt>
                <c:pt idx="137306">
                  <c:v>44.586910516188397</c:v>
                </c:pt>
                <c:pt idx="137307">
                  <c:v>44.587024119628097</c:v>
                </c:pt>
                <c:pt idx="137308">
                  <c:v>44.587137722704199</c:v>
                </c:pt>
                <c:pt idx="137309">
                  <c:v>44.587251325416702</c:v>
                </c:pt>
                <c:pt idx="137310">
                  <c:v>44.587364927765499</c:v>
                </c:pt>
                <c:pt idx="137311">
                  <c:v>44.587478529750697</c:v>
                </c:pt>
                <c:pt idx="137312">
                  <c:v>44.587592131372297</c:v>
                </c:pt>
                <c:pt idx="137313">
                  <c:v>44.587705732630297</c:v>
                </c:pt>
                <c:pt idx="137314">
                  <c:v>44.5878193335246</c:v>
                </c:pt>
                <c:pt idx="137315">
                  <c:v>44.587932934055303</c:v>
                </c:pt>
                <c:pt idx="137316">
                  <c:v>44.5880465342224</c:v>
                </c:pt>
                <c:pt idx="137317">
                  <c:v>44.588160134025799</c:v>
                </c:pt>
                <c:pt idx="137318">
                  <c:v>44.588273733465599</c:v>
                </c:pt>
                <c:pt idx="137319">
                  <c:v>44.588387332541799</c:v>
                </c:pt>
                <c:pt idx="137320">
                  <c:v>44.588500931254401</c:v>
                </c:pt>
                <c:pt idx="137321">
                  <c:v>44.588614529603397</c:v>
                </c:pt>
                <c:pt idx="137322">
                  <c:v>44.588728127588702</c:v>
                </c:pt>
                <c:pt idx="137323">
                  <c:v>44.5888417252105</c:v>
                </c:pt>
                <c:pt idx="137324">
                  <c:v>44.5889553224686</c:v>
                </c:pt>
                <c:pt idx="137325">
                  <c:v>44.5890689193631</c:v>
                </c:pt>
                <c:pt idx="137326">
                  <c:v>44.589182515894002</c:v>
                </c:pt>
                <c:pt idx="137327">
                  <c:v>44.589296112061199</c:v>
                </c:pt>
                <c:pt idx="137328">
                  <c:v>44.589409707864903</c:v>
                </c:pt>
                <c:pt idx="137329">
                  <c:v>44.589523303304901</c:v>
                </c:pt>
                <c:pt idx="137330">
                  <c:v>44.5896368983814</c:v>
                </c:pt>
                <c:pt idx="137331">
                  <c:v>44.589750493094201</c:v>
                </c:pt>
                <c:pt idx="137332">
                  <c:v>44.589864087443402</c:v>
                </c:pt>
                <c:pt idx="137333">
                  <c:v>44.589977681429097</c:v>
                </c:pt>
                <c:pt idx="137334">
                  <c:v>44.590091275051101</c:v>
                </c:pt>
                <c:pt idx="137335">
                  <c:v>44.590204868309499</c:v>
                </c:pt>
                <c:pt idx="137336">
                  <c:v>44.590318461204298</c:v>
                </c:pt>
                <c:pt idx="137337">
                  <c:v>44.590432053735498</c:v>
                </c:pt>
                <c:pt idx="137338">
                  <c:v>44.590545645903099</c:v>
                </c:pt>
                <c:pt idx="137339">
                  <c:v>44.590659237707101</c:v>
                </c:pt>
                <c:pt idx="137340">
                  <c:v>44.590772829147603</c:v>
                </c:pt>
                <c:pt idx="137341">
                  <c:v>44.5908864202244</c:v>
                </c:pt>
                <c:pt idx="137342">
                  <c:v>44.591000010937599</c:v>
                </c:pt>
                <c:pt idx="137343">
                  <c:v>44.591113601287198</c:v>
                </c:pt>
                <c:pt idx="137344">
                  <c:v>44.591227191273298</c:v>
                </c:pt>
                <c:pt idx="137345">
                  <c:v>44.591340780895699</c:v>
                </c:pt>
                <c:pt idx="137346">
                  <c:v>44.591454370154601</c:v>
                </c:pt>
                <c:pt idx="137347">
                  <c:v>44.591567959049897</c:v>
                </c:pt>
                <c:pt idx="137348">
                  <c:v>44.591681547581501</c:v>
                </c:pt>
                <c:pt idx="137349">
                  <c:v>44.591795135749599</c:v>
                </c:pt>
                <c:pt idx="137350">
                  <c:v>44.591908723554099</c:v>
                </c:pt>
                <c:pt idx="137351">
                  <c:v>44.592022310995098</c:v>
                </c:pt>
                <c:pt idx="137352">
                  <c:v>44.592135898072399</c:v>
                </c:pt>
                <c:pt idx="137353">
                  <c:v>44.592249484786201</c:v>
                </c:pt>
                <c:pt idx="137354">
                  <c:v>44.592363071136297</c:v>
                </c:pt>
                <c:pt idx="137355">
                  <c:v>44.592476657122901</c:v>
                </c:pt>
                <c:pt idx="137356">
                  <c:v>44.592590242745999</c:v>
                </c:pt>
                <c:pt idx="137357">
                  <c:v>44.592703828005398</c:v>
                </c:pt>
                <c:pt idx="137358">
                  <c:v>44.592817412901297</c:v>
                </c:pt>
                <c:pt idx="137359">
                  <c:v>44.592930997433598</c:v>
                </c:pt>
                <c:pt idx="137360">
                  <c:v>44.5930445816023</c:v>
                </c:pt>
                <c:pt idx="137361">
                  <c:v>44.593158165407402</c:v>
                </c:pt>
                <c:pt idx="137362">
                  <c:v>44.593271748848998</c:v>
                </c:pt>
                <c:pt idx="137363">
                  <c:v>44.593385331927003</c:v>
                </c:pt>
                <c:pt idx="137364">
                  <c:v>44.593498914641401</c:v>
                </c:pt>
                <c:pt idx="137365">
                  <c:v>44.5936124969923</c:v>
                </c:pt>
                <c:pt idx="137366">
                  <c:v>44.5937260789796</c:v>
                </c:pt>
                <c:pt idx="137367">
                  <c:v>44.593839660603301</c:v>
                </c:pt>
                <c:pt idx="137368">
                  <c:v>44.593953241863503</c:v>
                </c:pt>
                <c:pt idx="137369">
                  <c:v>44.594066822760098</c:v>
                </c:pt>
                <c:pt idx="137370">
                  <c:v>44.594180403293102</c:v>
                </c:pt>
                <c:pt idx="137371">
                  <c:v>44.594293983462599</c:v>
                </c:pt>
                <c:pt idx="137372">
                  <c:v>44.594407563268497</c:v>
                </c:pt>
                <c:pt idx="137373">
                  <c:v>44.594521142710903</c:v>
                </c:pt>
                <c:pt idx="137374">
                  <c:v>44.594634721789703</c:v>
                </c:pt>
                <c:pt idx="137375">
                  <c:v>44.594748300504897</c:v>
                </c:pt>
                <c:pt idx="137376">
                  <c:v>44.594861878856598</c:v>
                </c:pt>
                <c:pt idx="137377">
                  <c:v>44.5949754568448</c:v>
                </c:pt>
                <c:pt idx="137378">
                  <c:v>44.595089034469297</c:v>
                </c:pt>
                <c:pt idx="137379">
                  <c:v>44.5952026117304</c:v>
                </c:pt>
                <c:pt idx="137380">
                  <c:v>44.595316188627898</c:v>
                </c:pt>
                <c:pt idx="137381">
                  <c:v>44.595429765161803</c:v>
                </c:pt>
                <c:pt idx="137382">
                  <c:v>44.595543341332203</c:v>
                </c:pt>
                <c:pt idx="137383">
                  <c:v>44.595656917139003</c:v>
                </c:pt>
                <c:pt idx="137384">
                  <c:v>44.595770492582297</c:v>
                </c:pt>
                <c:pt idx="137385">
                  <c:v>44.595884067662098</c:v>
                </c:pt>
                <c:pt idx="137386">
                  <c:v>44.5959976423783</c:v>
                </c:pt>
                <c:pt idx="137387">
                  <c:v>44.596111216730897</c:v>
                </c:pt>
                <c:pt idx="137388">
                  <c:v>44.596224790720001</c:v>
                </c:pt>
                <c:pt idx="137389">
                  <c:v>44.596338364345598</c:v>
                </c:pt>
                <c:pt idx="137390">
                  <c:v>44.596451937607597</c:v>
                </c:pt>
                <c:pt idx="137391">
                  <c:v>44.596565510506103</c:v>
                </c:pt>
                <c:pt idx="137392">
                  <c:v>44.596679083041103</c:v>
                </c:pt>
                <c:pt idx="137393">
                  <c:v>44.596792655212496</c:v>
                </c:pt>
                <c:pt idx="137394">
                  <c:v>44.596906227020398</c:v>
                </c:pt>
                <c:pt idx="137395">
                  <c:v>44.5970197984648</c:v>
                </c:pt>
                <c:pt idx="137396">
                  <c:v>44.597133369545602</c:v>
                </c:pt>
                <c:pt idx="137397">
                  <c:v>44.597246940262899</c:v>
                </c:pt>
                <c:pt idx="137398">
                  <c:v>44.597360510616703</c:v>
                </c:pt>
                <c:pt idx="137399">
                  <c:v>44.597474080606901</c:v>
                </c:pt>
                <c:pt idx="137400">
                  <c:v>44.597587650233599</c:v>
                </c:pt>
                <c:pt idx="137401">
                  <c:v>44.597701219496798</c:v>
                </c:pt>
                <c:pt idx="137402">
                  <c:v>44.597814788396498</c:v>
                </c:pt>
                <c:pt idx="137403">
                  <c:v>44.597928356932599</c:v>
                </c:pt>
                <c:pt idx="137404">
                  <c:v>44.5980419251052</c:v>
                </c:pt>
                <c:pt idx="137405">
                  <c:v>44.598155492914302</c:v>
                </c:pt>
                <c:pt idx="137406">
                  <c:v>44.598269060359897</c:v>
                </c:pt>
                <c:pt idx="137407">
                  <c:v>44.598382627442</c:v>
                </c:pt>
                <c:pt idx="137408">
                  <c:v>44.598496194160496</c:v>
                </c:pt>
                <c:pt idx="137409">
                  <c:v>44.598609760515501</c:v>
                </c:pt>
                <c:pt idx="137410">
                  <c:v>44.598723326506999</c:v>
                </c:pt>
                <c:pt idx="137411">
                  <c:v>44.598836892134997</c:v>
                </c:pt>
                <c:pt idx="137412">
                  <c:v>44.598950457399503</c:v>
                </c:pt>
                <c:pt idx="137413">
                  <c:v>44.599064022300396</c:v>
                </c:pt>
                <c:pt idx="137414">
                  <c:v>44.599177586837897</c:v>
                </c:pt>
                <c:pt idx="137415">
                  <c:v>44.599291151011798</c:v>
                </c:pt>
                <c:pt idx="137416">
                  <c:v>44.599404714822299</c:v>
                </c:pt>
                <c:pt idx="137417">
                  <c:v>44.599518278269201</c:v>
                </c:pt>
                <c:pt idx="137418">
                  <c:v>44.599631841352597</c:v>
                </c:pt>
                <c:pt idx="137419">
                  <c:v>44.5997454040725</c:v>
                </c:pt>
                <c:pt idx="137420">
                  <c:v>44.599858966428897</c:v>
                </c:pt>
                <c:pt idx="137421">
                  <c:v>44.599972528421802</c:v>
                </c:pt>
                <c:pt idx="137422">
                  <c:v>44.6000860900512</c:v>
                </c:pt>
                <c:pt idx="137423">
                  <c:v>44.600199651317098</c:v>
                </c:pt>
                <c:pt idx="137424">
                  <c:v>44.600313212219497</c:v>
                </c:pt>
                <c:pt idx="137425">
                  <c:v>44.600426772758397</c:v>
                </c:pt>
                <c:pt idx="137426">
                  <c:v>44.600540332933797</c:v>
                </c:pt>
                <c:pt idx="137427">
                  <c:v>44.600653892745797</c:v>
                </c:pt>
                <c:pt idx="137428">
                  <c:v>44.600767452194198</c:v>
                </c:pt>
                <c:pt idx="137429">
                  <c:v>44.6008810112791</c:v>
                </c:pt>
                <c:pt idx="137430">
                  <c:v>44.600994570000502</c:v>
                </c:pt>
                <c:pt idx="137431">
                  <c:v>44.601108128358497</c:v>
                </c:pt>
                <c:pt idx="137432">
                  <c:v>44.601221686352901</c:v>
                </c:pt>
                <c:pt idx="137433">
                  <c:v>44.601335243983897</c:v>
                </c:pt>
                <c:pt idx="137434">
                  <c:v>44.601448801251301</c:v>
                </c:pt>
                <c:pt idx="137435">
                  <c:v>44.601562358155299</c:v>
                </c:pt>
                <c:pt idx="137436">
                  <c:v>44.601675914695797</c:v>
                </c:pt>
                <c:pt idx="137437">
                  <c:v>44.601789470872802</c:v>
                </c:pt>
                <c:pt idx="137438">
                  <c:v>44.601903026686401</c:v>
                </c:pt>
                <c:pt idx="137439">
                  <c:v>44.6020165821364</c:v>
                </c:pt>
                <c:pt idx="137440">
                  <c:v>44.602130137223</c:v>
                </c:pt>
                <c:pt idx="137441">
                  <c:v>44.6022436919461</c:v>
                </c:pt>
                <c:pt idx="137442">
                  <c:v>44.602357246305701</c:v>
                </c:pt>
                <c:pt idx="137443">
                  <c:v>44.602470800301802</c:v>
                </c:pt>
                <c:pt idx="137444">
                  <c:v>44.602584353934503</c:v>
                </c:pt>
                <c:pt idx="137445">
                  <c:v>44.602697907203698</c:v>
                </c:pt>
                <c:pt idx="137446">
                  <c:v>44.6028114601094</c:v>
                </c:pt>
                <c:pt idx="137447">
                  <c:v>44.602925012651603</c:v>
                </c:pt>
                <c:pt idx="137448">
                  <c:v>44.603038564830399</c:v>
                </c:pt>
                <c:pt idx="137449">
                  <c:v>44.603152116645703</c:v>
                </c:pt>
                <c:pt idx="137450">
                  <c:v>44.603265668097499</c:v>
                </c:pt>
                <c:pt idx="137451">
                  <c:v>44.603379219185904</c:v>
                </c:pt>
                <c:pt idx="137452">
                  <c:v>44.603492769910702</c:v>
                </c:pt>
                <c:pt idx="137453">
                  <c:v>44.603606320272199</c:v>
                </c:pt>
                <c:pt idx="137454">
                  <c:v>44.603719870270098</c:v>
                </c:pt>
                <c:pt idx="137455">
                  <c:v>44.603833419904603</c:v>
                </c:pt>
                <c:pt idx="137456">
                  <c:v>44.603946969175702</c:v>
                </c:pt>
                <c:pt idx="137457">
                  <c:v>44.604060518083202</c:v>
                </c:pt>
                <c:pt idx="137458">
                  <c:v>44.604174066627301</c:v>
                </c:pt>
                <c:pt idx="137459">
                  <c:v>44.604287614808001</c:v>
                </c:pt>
                <c:pt idx="137460">
                  <c:v>44.604401162625201</c:v>
                </c:pt>
                <c:pt idx="137461">
                  <c:v>44.604514710078902</c:v>
                </c:pt>
                <c:pt idx="137462">
                  <c:v>44.604628257169203</c:v>
                </c:pt>
                <c:pt idx="137463">
                  <c:v>44.604741803895998</c:v>
                </c:pt>
                <c:pt idx="137464">
                  <c:v>44.604855350259399</c:v>
                </c:pt>
                <c:pt idx="137465">
                  <c:v>44.6049688962594</c:v>
                </c:pt>
                <c:pt idx="137466">
                  <c:v>44.605082441895803</c:v>
                </c:pt>
                <c:pt idx="137467">
                  <c:v>44.605195987168898</c:v>
                </c:pt>
                <c:pt idx="137468">
                  <c:v>44.605309532078401</c:v>
                </c:pt>
                <c:pt idx="137469">
                  <c:v>44.605423076624596</c:v>
                </c:pt>
                <c:pt idx="137470">
                  <c:v>44.6055366208072</c:v>
                </c:pt>
                <c:pt idx="137471">
                  <c:v>44.605650164626503</c:v>
                </c:pt>
                <c:pt idx="137472">
                  <c:v>44.6057637080823</c:v>
                </c:pt>
                <c:pt idx="137473">
                  <c:v>44.605877251174597</c:v>
                </c:pt>
                <c:pt idx="137474">
                  <c:v>44.605990793903501</c:v>
                </c:pt>
                <c:pt idx="137475">
                  <c:v>44.606104336268999</c:v>
                </c:pt>
                <c:pt idx="137476">
                  <c:v>44.606217878271003</c:v>
                </c:pt>
                <c:pt idx="137477">
                  <c:v>44.606331419909601</c:v>
                </c:pt>
                <c:pt idx="137478">
                  <c:v>44.606444961184799</c:v>
                </c:pt>
                <c:pt idx="137479">
                  <c:v>44.606558502096497</c:v>
                </c:pt>
                <c:pt idx="137480">
                  <c:v>44.606672042644803</c:v>
                </c:pt>
                <c:pt idx="137481">
                  <c:v>44.606785582829701</c:v>
                </c:pt>
                <c:pt idx="137482">
                  <c:v>44.6068991226511</c:v>
                </c:pt>
                <c:pt idx="137483">
                  <c:v>44.607012662109099</c:v>
                </c:pt>
                <c:pt idx="137484">
                  <c:v>44.607126201203599</c:v>
                </c:pt>
                <c:pt idx="137485">
                  <c:v>44.607239739934798</c:v>
                </c:pt>
                <c:pt idx="137486">
                  <c:v>44.607353278302497</c:v>
                </c:pt>
                <c:pt idx="137487">
                  <c:v>44.607466816306797</c:v>
                </c:pt>
                <c:pt idx="137488">
                  <c:v>44.607580353947597</c:v>
                </c:pt>
                <c:pt idx="137489">
                  <c:v>44.607693891224997</c:v>
                </c:pt>
                <c:pt idx="137490">
                  <c:v>44.607807428139097</c:v>
                </c:pt>
                <c:pt idx="137491">
                  <c:v>44.607920964689598</c:v>
                </c:pt>
                <c:pt idx="137492">
                  <c:v>44.608034500876798</c:v>
                </c:pt>
                <c:pt idx="137493">
                  <c:v>44.608148036700598</c:v>
                </c:pt>
                <c:pt idx="137494">
                  <c:v>44.608261572160899</c:v>
                </c:pt>
                <c:pt idx="137495">
                  <c:v>44.6083751072578</c:v>
                </c:pt>
                <c:pt idx="137496">
                  <c:v>44.6084886419913</c:v>
                </c:pt>
                <c:pt idx="137497">
                  <c:v>44.608602176361401</c:v>
                </c:pt>
                <c:pt idx="137498">
                  <c:v>44.608715710368102</c:v>
                </c:pt>
                <c:pt idx="137499">
                  <c:v>44.608829244011297</c:v>
                </c:pt>
                <c:pt idx="137500">
                  <c:v>44.608942777291098</c:v>
                </c:pt>
                <c:pt idx="137501">
                  <c:v>44.609056310207599</c:v>
                </c:pt>
                <c:pt idx="137502">
                  <c:v>44.6091698427606</c:v>
                </c:pt>
                <c:pt idx="137503">
                  <c:v>44.609283374950202</c:v>
                </c:pt>
                <c:pt idx="137504">
                  <c:v>44.609396906776396</c:v>
                </c:pt>
                <c:pt idx="137505">
                  <c:v>44.609510438239198</c:v>
                </c:pt>
                <c:pt idx="137506">
                  <c:v>44.609623969338699</c:v>
                </c:pt>
                <c:pt idx="137507">
                  <c:v>44.609737500074701</c:v>
                </c:pt>
                <c:pt idx="137508">
                  <c:v>44.609851030447203</c:v>
                </c:pt>
                <c:pt idx="137509">
                  <c:v>44.609964560456497</c:v>
                </c:pt>
                <c:pt idx="137510">
                  <c:v>44.610078090102299</c:v>
                </c:pt>
                <c:pt idx="137511">
                  <c:v>44.610191619384601</c:v>
                </c:pt>
                <c:pt idx="137512">
                  <c:v>44.610305148303702</c:v>
                </c:pt>
                <c:pt idx="137513">
                  <c:v>44.610418676859297</c:v>
                </c:pt>
                <c:pt idx="137514">
                  <c:v>44.610532205051499</c:v>
                </c:pt>
                <c:pt idx="137515">
                  <c:v>44.6106457328803</c:v>
                </c:pt>
                <c:pt idx="137516">
                  <c:v>44.610759260345702</c:v>
                </c:pt>
                <c:pt idx="137517">
                  <c:v>44.610872787447803</c:v>
                </c:pt>
                <c:pt idx="137518">
                  <c:v>44.610986314186398</c:v>
                </c:pt>
                <c:pt idx="137519">
                  <c:v>44.6110998405617</c:v>
                </c:pt>
                <c:pt idx="137520">
                  <c:v>44.611213366573502</c:v>
                </c:pt>
                <c:pt idx="137521">
                  <c:v>44.611326892222003</c:v>
                </c:pt>
                <c:pt idx="137522">
                  <c:v>44.611440417507097</c:v>
                </c:pt>
                <c:pt idx="137523">
                  <c:v>44.611553942428799</c:v>
                </c:pt>
                <c:pt idx="137524">
                  <c:v>44.6116674669871</c:v>
                </c:pt>
                <c:pt idx="137525">
                  <c:v>44.611780991182101</c:v>
                </c:pt>
                <c:pt idx="137526">
                  <c:v>44.611894515013702</c:v>
                </c:pt>
                <c:pt idx="137527">
                  <c:v>44.612008038481797</c:v>
                </c:pt>
                <c:pt idx="137528">
                  <c:v>44.612121561586697</c:v>
                </c:pt>
                <c:pt idx="137529">
                  <c:v>44.612235084328098</c:v>
                </c:pt>
                <c:pt idx="137530">
                  <c:v>44.612348606706099</c:v>
                </c:pt>
                <c:pt idx="137531">
                  <c:v>44.6124621287208</c:v>
                </c:pt>
                <c:pt idx="137532">
                  <c:v>44.612575650372101</c:v>
                </c:pt>
                <c:pt idx="137533">
                  <c:v>44.612689171660001</c:v>
                </c:pt>
                <c:pt idx="137534">
                  <c:v>44.612802692584602</c:v>
                </c:pt>
                <c:pt idx="137535">
                  <c:v>44.612916213145802</c:v>
                </c:pt>
                <c:pt idx="137536">
                  <c:v>44.613029733343602</c:v>
                </c:pt>
                <c:pt idx="137537">
                  <c:v>44.613143253178102</c:v>
                </c:pt>
                <c:pt idx="137538">
                  <c:v>44.613256772649201</c:v>
                </c:pt>
                <c:pt idx="137539">
                  <c:v>44.613370291756901</c:v>
                </c:pt>
                <c:pt idx="137540">
                  <c:v>44.613483810501201</c:v>
                </c:pt>
                <c:pt idx="137541">
                  <c:v>44.6135973288822</c:v>
                </c:pt>
                <c:pt idx="137542">
                  <c:v>44.613710846899899</c:v>
                </c:pt>
                <c:pt idx="137543">
                  <c:v>44.613824364554098</c:v>
                </c:pt>
                <c:pt idx="137544">
                  <c:v>44.613937881844997</c:v>
                </c:pt>
                <c:pt idx="137545">
                  <c:v>44.614051398772602</c:v>
                </c:pt>
                <c:pt idx="137546">
                  <c:v>44.614164915336801</c:v>
                </c:pt>
                <c:pt idx="137547">
                  <c:v>44.614278431537599</c:v>
                </c:pt>
                <c:pt idx="137548">
                  <c:v>44.614391947375097</c:v>
                </c:pt>
                <c:pt idx="137549">
                  <c:v>44.614505462849202</c:v>
                </c:pt>
                <c:pt idx="137550">
                  <c:v>44.614618977959999</c:v>
                </c:pt>
                <c:pt idx="137551">
                  <c:v>44.614732492707397</c:v>
                </c:pt>
                <c:pt idx="137552">
                  <c:v>44.614846007091501</c:v>
                </c:pt>
                <c:pt idx="137553">
                  <c:v>44.614959521112198</c:v>
                </c:pt>
                <c:pt idx="137554">
                  <c:v>44.615073034769601</c:v>
                </c:pt>
                <c:pt idx="137555">
                  <c:v>44.615186548063598</c:v>
                </c:pt>
                <c:pt idx="137556">
                  <c:v>44.615300060994301</c:v>
                </c:pt>
                <c:pt idx="137557">
                  <c:v>44.615413573561597</c:v>
                </c:pt>
                <c:pt idx="137558">
                  <c:v>44.615527085765599</c:v>
                </c:pt>
                <c:pt idx="137559">
                  <c:v>44.615640597606301</c:v>
                </c:pt>
                <c:pt idx="137560">
                  <c:v>44.615754109083603</c:v>
                </c:pt>
                <c:pt idx="137561">
                  <c:v>44.615867620197598</c:v>
                </c:pt>
                <c:pt idx="137562">
                  <c:v>44.6159811309482</c:v>
                </c:pt>
                <c:pt idx="137563">
                  <c:v>44.616094641335501</c:v>
                </c:pt>
                <c:pt idx="137564">
                  <c:v>44.616208151359402</c:v>
                </c:pt>
                <c:pt idx="137565">
                  <c:v>44.616321661020102</c:v>
                </c:pt>
                <c:pt idx="137566">
                  <c:v>44.616435170317303</c:v>
                </c:pt>
                <c:pt idx="137567">
                  <c:v>44.616548679251302</c:v>
                </c:pt>
                <c:pt idx="137568">
                  <c:v>44.616662187821902</c:v>
                </c:pt>
                <c:pt idx="137569">
                  <c:v>44.616775696029201</c:v>
                </c:pt>
                <c:pt idx="137570">
                  <c:v>44.6168892038732</c:v>
                </c:pt>
                <c:pt idx="137571">
                  <c:v>44.617002711353798</c:v>
                </c:pt>
                <c:pt idx="137572">
                  <c:v>44.617116218471097</c:v>
                </c:pt>
                <c:pt idx="137573">
                  <c:v>44.617229725225101</c:v>
                </c:pt>
                <c:pt idx="137574">
                  <c:v>44.617343231615699</c:v>
                </c:pt>
                <c:pt idx="137575">
                  <c:v>44.617456737643103</c:v>
                </c:pt>
                <c:pt idx="137576">
                  <c:v>44.6175702433071</c:v>
                </c:pt>
                <c:pt idx="137577">
                  <c:v>44.617683748607803</c:v>
                </c:pt>
                <c:pt idx="137578">
                  <c:v>44.617797253545099</c:v>
                </c:pt>
                <c:pt idx="137579">
                  <c:v>44.617910758119201</c:v>
                </c:pt>
                <c:pt idx="137580">
                  <c:v>44.618024262329897</c:v>
                </c:pt>
                <c:pt idx="137581">
                  <c:v>44.618137766177298</c:v>
                </c:pt>
                <c:pt idx="137582">
                  <c:v>44.6182512696614</c:v>
                </c:pt>
                <c:pt idx="137583">
                  <c:v>44.618364772782201</c:v>
                </c:pt>
                <c:pt idx="137584">
                  <c:v>44.618478275539701</c:v>
                </c:pt>
                <c:pt idx="137585">
                  <c:v>44.618591777933801</c:v>
                </c:pt>
                <c:pt idx="137586">
                  <c:v>44.618705279964701</c:v>
                </c:pt>
                <c:pt idx="137587">
                  <c:v>44.6188187816322</c:v>
                </c:pt>
                <c:pt idx="137588">
                  <c:v>44.618932282936399</c:v>
                </c:pt>
                <c:pt idx="137589">
                  <c:v>44.619045783877297</c:v>
                </c:pt>
                <c:pt idx="137590">
                  <c:v>44.619159284454902</c:v>
                </c:pt>
                <c:pt idx="137591">
                  <c:v>44.619272784669199</c:v>
                </c:pt>
                <c:pt idx="137592">
                  <c:v>44.619386284520203</c:v>
                </c:pt>
                <c:pt idx="137593">
                  <c:v>44.6194997840079</c:v>
                </c:pt>
                <c:pt idx="137594">
                  <c:v>44.619613283132303</c:v>
                </c:pt>
                <c:pt idx="137595">
                  <c:v>44.619726781893398</c:v>
                </c:pt>
                <c:pt idx="137596">
                  <c:v>44.6198402802912</c:v>
                </c:pt>
                <c:pt idx="137597">
                  <c:v>44.619953778325701</c:v>
                </c:pt>
                <c:pt idx="137598">
                  <c:v>44.620067275996902</c:v>
                </c:pt>
                <c:pt idx="137599">
                  <c:v>44.620180773304803</c:v>
                </c:pt>
                <c:pt idx="137600">
                  <c:v>44.620294270249502</c:v>
                </c:pt>
                <c:pt idx="137601">
                  <c:v>44.620407766830802</c:v>
                </c:pt>
                <c:pt idx="137602">
                  <c:v>44.620521263048801</c:v>
                </c:pt>
                <c:pt idx="137603">
                  <c:v>44.620634758903499</c:v>
                </c:pt>
                <c:pt idx="137604">
                  <c:v>44.620748254394996</c:v>
                </c:pt>
                <c:pt idx="137605">
                  <c:v>44.620861749523101</c:v>
                </c:pt>
                <c:pt idx="137606">
                  <c:v>44.620975244287997</c:v>
                </c:pt>
                <c:pt idx="137607">
                  <c:v>44.6210887386896</c:v>
                </c:pt>
                <c:pt idx="137608">
                  <c:v>44.621202232727903</c:v>
                </c:pt>
                <c:pt idx="137609">
                  <c:v>44.621315726402898</c:v>
                </c:pt>
                <c:pt idx="137610">
                  <c:v>44.621429219714599</c:v>
                </c:pt>
                <c:pt idx="137611">
                  <c:v>44.6215427126631</c:v>
                </c:pt>
                <c:pt idx="137612">
                  <c:v>44.6216562052482</c:v>
                </c:pt>
                <c:pt idx="137613">
                  <c:v>44.6217696974701</c:v>
                </c:pt>
                <c:pt idx="137614">
                  <c:v>44.621883189328699</c:v>
                </c:pt>
                <c:pt idx="137615">
                  <c:v>44.621996680824097</c:v>
                </c:pt>
                <c:pt idx="137616">
                  <c:v>44.622110171956102</c:v>
                </c:pt>
                <c:pt idx="137617">
                  <c:v>44.622223662724899</c:v>
                </c:pt>
                <c:pt idx="137618">
                  <c:v>44.622337153130402</c:v>
                </c:pt>
                <c:pt idx="137619">
                  <c:v>44.622450643172598</c:v>
                </c:pt>
                <c:pt idx="137620">
                  <c:v>44.622564132851601</c:v>
                </c:pt>
                <c:pt idx="137621">
                  <c:v>44.622677622167302</c:v>
                </c:pt>
                <c:pt idx="137622">
                  <c:v>44.622791111119703</c:v>
                </c:pt>
                <c:pt idx="137623">
                  <c:v>44.622904599708797</c:v>
                </c:pt>
                <c:pt idx="137624">
                  <c:v>44.623018087934703</c:v>
                </c:pt>
                <c:pt idx="137625">
                  <c:v>44.623131575797302</c:v>
                </c:pt>
                <c:pt idx="137626">
                  <c:v>44.6232450632967</c:v>
                </c:pt>
                <c:pt idx="137627">
                  <c:v>44.623358550432798</c:v>
                </c:pt>
                <c:pt idx="137628">
                  <c:v>44.623472037205602</c:v>
                </c:pt>
                <c:pt idx="137629">
                  <c:v>44.623585523615198</c:v>
                </c:pt>
                <c:pt idx="137630">
                  <c:v>44.6236990096615</c:v>
                </c:pt>
                <c:pt idx="137631">
                  <c:v>44.623812495344502</c:v>
                </c:pt>
                <c:pt idx="137632">
                  <c:v>44.623925980664303</c:v>
                </c:pt>
                <c:pt idx="137633">
                  <c:v>44.624039465620903</c:v>
                </c:pt>
                <c:pt idx="137634">
                  <c:v>44.624152950214203</c:v>
                </c:pt>
                <c:pt idx="137635">
                  <c:v>44.624266434444202</c:v>
                </c:pt>
                <c:pt idx="137636">
                  <c:v>44.624379918311</c:v>
                </c:pt>
                <c:pt idx="137637">
                  <c:v>44.624493401814497</c:v>
                </c:pt>
                <c:pt idx="137638">
                  <c:v>44.624606884954702</c:v>
                </c:pt>
                <c:pt idx="137639">
                  <c:v>44.624720367731797</c:v>
                </c:pt>
                <c:pt idx="137640">
                  <c:v>44.6248338501455</c:v>
                </c:pt>
                <c:pt idx="137641">
                  <c:v>44.624947332196101</c:v>
                </c:pt>
                <c:pt idx="137642">
                  <c:v>44.625060813883401</c:v>
                </c:pt>
                <c:pt idx="137643">
                  <c:v>44.625174295207401</c:v>
                </c:pt>
                <c:pt idx="137644">
                  <c:v>44.6252877761682</c:v>
                </c:pt>
                <c:pt idx="137645">
                  <c:v>44.625401256765699</c:v>
                </c:pt>
                <c:pt idx="137646">
                  <c:v>44.625514737000003</c:v>
                </c:pt>
                <c:pt idx="137647">
                  <c:v>44.6256282168711</c:v>
                </c:pt>
                <c:pt idx="137648">
                  <c:v>44.625741696378903</c:v>
                </c:pt>
                <c:pt idx="137649">
                  <c:v>44.625855175523498</c:v>
                </c:pt>
                <c:pt idx="137650">
                  <c:v>44.625968654304899</c:v>
                </c:pt>
                <c:pt idx="137651">
                  <c:v>44.626082132722999</c:v>
                </c:pt>
                <c:pt idx="137652">
                  <c:v>44.626195610777899</c:v>
                </c:pt>
                <c:pt idx="137653">
                  <c:v>44.626309088469498</c:v>
                </c:pt>
                <c:pt idx="137654">
                  <c:v>44.626422565798002</c:v>
                </c:pt>
                <c:pt idx="137655">
                  <c:v>44.626536042763199</c:v>
                </c:pt>
                <c:pt idx="137656">
                  <c:v>44.626649519365102</c:v>
                </c:pt>
                <c:pt idx="137657">
                  <c:v>44.626762995603798</c:v>
                </c:pt>
                <c:pt idx="137658">
                  <c:v>44.626876471479399</c:v>
                </c:pt>
                <c:pt idx="137659">
                  <c:v>44.6269899469916</c:v>
                </c:pt>
                <c:pt idx="137660">
                  <c:v>44.627103422140699</c:v>
                </c:pt>
                <c:pt idx="137661">
                  <c:v>44.627216896926498</c:v>
                </c:pt>
                <c:pt idx="137662">
                  <c:v>44.627330371349103</c:v>
                </c:pt>
                <c:pt idx="137663">
                  <c:v>44.6274438454085</c:v>
                </c:pt>
                <c:pt idx="137664">
                  <c:v>44.627557319104703</c:v>
                </c:pt>
                <c:pt idx="137665">
                  <c:v>44.627670792437598</c:v>
                </c:pt>
                <c:pt idx="137666">
                  <c:v>44.6277842654073</c:v>
                </c:pt>
                <c:pt idx="137667">
                  <c:v>44.6278977380138</c:v>
                </c:pt>
                <c:pt idx="137668">
                  <c:v>44.628011210257199</c:v>
                </c:pt>
                <c:pt idx="137669">
                  <c:v>44.628124682137198</c:v>
                </c:pt>
                <c:pt idx="137670">
                  <c:v>44.628238153654102</c:v>
                </c:pt>
                <c:pt idx="137671">
                  <c:v>44.628351624807699</c:v>
                </c:pt>
                <c:pt idx="137672">
                  <c:v>44.628465095598202</c:v>
                </c:pt>
                <c:pt idx="137673">
                  <c:v>44.628578566025404</c:v>
                </c:pt>
                <c:pt idx="137674">
                  <c:v>44.628692036089497</c:v>
                </c:pt>
                <c:pt idx="137675">
                  <c:v>44.628805505790297</c:v>
                </c:pt>
                <c:pt idx="137676">
                  <c:v>44.628918975127903</c:v>
                </c:pt>
                <c:pt idx="137677">
                  <c:v>44.6290324441023</c:v>
                </c:pt>
                <c:pt idx="137678">
                  <c:v>44.629145912713497</c:v>
                </c:pt>
                <c:pt idx="137679">
                  <c:v>44.6292593809615</c:v>
                </c:pt>
                <c:pt idx="137680">
                  <c:v>44.629372848846302</c:v>
                </c:pt>
                <c:pt idx="137681">
                  <c:v>44.629486316367903</c:v>
                </c:pt>
                <c:pt idx="137682">
                  <c:v>44.629599783526302</c:v>
                </c:pt>
                <c:pt idx="137683">
                  <c:v>44.629713250321501</c:v>
                </c:pt>
                <c:pt idx="137684">
                  <c:v>44.629826716753499</c:v>
                </c:pt>
                <c:pt idx="137685">
                  <c:v>44.629940182822303</c:v>
                </c:pt>
                <c:pt idx="137686">
                  <c:v>44.630053648527898</c:v>
                </c:pt>
                <c:pt idx="137687">
                  <c:v>44.6301671138703</c:v>
                </c:pt>
                <c:pt idx="137688">
                  <c:v>44.630280578849501</c:v>
                </c:pt>
                <c:pt idx="137689">
                  <c:v>44.6303940434656</c:v>
                </c:pt>
                <c:pt idx="137690">
                  <c:v>44.630507507718399</c:v>
                </c:pt>
                <c:pt idx="137691">
                  <c:v>44.630620971608103</c:v>
                </c:pt>
                <c:pt idx="137692">
                  <c:v>44.630734435134499</c:v>
                </c:pt>
                <c:pt idx="137693">
                  <c:v>44.630847898297802</c:v>
                </c:pt>
                <c:pt idx="137694">
                  <c:v>44.630961361097903</c:v>
                </c:pt>
                <c:pt idx="137695">
                  <c:v>44.631074823534803</c:v>
                </c:pt>
                <c:pt idx="137696">
                  <c:v>44.631188285608502</c:v>
                </c:pt>
                <c:pt idx="137697">
                  <c:v>44.6313017473191</c:v>
                </c:pt>
                <c:pt idx="137698">
                  <c:v>44.631415208666397</c:v>
                </c:pt>
                <c:pt idx="137699">
                  <c:v>44.631528669650599</c:v>
                </c:pt>
                <c:pt idx="137700">
                  <c:v>44.631642130271601</c:v>
                </c:pt>
                <c:pt idx="137701">
                  <c:v>44.631755590529501</c:v>
                </c:pt>
                <c:pt idx="137702">
                  <c:v>44.6318690504241</c:v>
                </c:pt>
                <c:pt idx="137703">
                  <c:v>44.631982509955598</c:v>
                </c:pt>
                <c:pt idx="137704">
                  <c:v>44.632095969123903</c:v>
                </c:pt>
                <c:pt idx="137705">
                  <c:v>44.632209427928998</c:v>
                </c:pt>
                <c:pt idx="137706">
                  <c:v>44.632322886371</c:v>
                </c:pt>
                <c:pt idx="137707">
                  <c:v>44.6324363444498</c:v>
                </c:pt>
                <c:pt idx="137708">
                  <c:v>44.6325498021654</c:v>
                </c:pt>
                <c:pt idx="137709">
                  <c:v>44.632663259517898</c:v>
                </c:pt>
                <c:pt idx="137710">
                  <c:v>44.632776716507102</c:v>
                </c:pt>
                <c:pt idx="137711">
                  <c:v>44.632890173133298</c:v>
                </c:pt>
                <c:pt idx="137712">
                  <c:v>44.6330036293962</c:v>
                </c:pt>
                <c:pt idx="137713">
                  <c:v>44.633117085296</c:v>
                </c:pt>
                <c:pt idx="137714">
                  <c:v>44.633230540832599</c:v>
                </c:pt>
                <c:pt idx="137715">
                  <c:v>44.633343996006097</c:v>
                </c:pt>
                <c:pt idx="137716">
                  <c:v>44.633457450816401</c:v>
                </c:pt>
                <c:pt idx="137717">
                  <c:v>44.633570905263603</c:v>
                </c:pt>
                <c:pt idx="137718">
                  <c:v>44.633684359347498</c:v>
                </c:pt>
                <c:pt idx="137719">
                  <c:v>44.633797813068398</c:v>
                </c:pt>
                <c:pt idx="137720">
                  <c:v>44.633911266426097</c:v>
                </c:pt>
                <c:pt idx="137721">
                  <c:v>44.634024719420601</c:v>
                </c:pt>
                <c:pt idx="137722">
                  <c:v>44.634138172051998</c:v>
                </c:pt>
                <c:pt idx="137723">
                  <c:v>44.6342516243202</c:v>
                </c:pt>
                <c:pt idx="137724">
                  <c:v>44.634365076225301</c:v>
                </c:pt>
                <c:pt idx="137725">
                  <c:v>44.6344785277672</c:v>
                </c:pt>
                <c:pt idx="137726">
                  <c:v>44.634591978945998</c:v>
                </c:pt>
                <c:pt idx="137727">
                  <c:v>44.634705429761603</c:v>
                </c:pt>
                <c:pt idx="137728">
                  <c:v>44.634818880214098</c:v>
                </c:pt>
                <c:pt idx="137729">
                  <c:v>44.6349323303034</c:v>
                </c:pt>
                <c:pt idx="137730">
                  <c:v>44.6350457800296</c:v>
                </c:pt>
                <c:pt idx="137731">
                  <c:v>44.635159229392599</c:v>
                </c:pt>
                <c:pt idx="137732">
                  <c:v>44.635272678392496</c:v>
                </c:pt>
                <c:pt idx="137733">
                  <c:v>44.6353861270293</c:v>
                </c:pt>
                <c:pt idx="137734">
                  <c:v>44.635499575302902</c:v>
                </c:pt>
                <c:pt idx="137735">
                  <c:v>44.635613023213402</c:v>
                </c:pt>
                <c:pt idx="137736">
                  <c:v>44.635726470760801</c:v>
                </c:pt>
                <c:pt idx="137737">
                  <c:v>44.635839917944999</c:v>
                </c:pt>
                <c:pt idx="137738">
                  <c:v>44.635953364766102</c:v>
                </c:pt>
                <c:pt idx="137739">
                  <c:v>44.636066811223998</c:v>
                </c:pt>
                <c:pt idx="137740">
                  <c:v>44.636180257318898</c:v>
                </c:pt>
                <c:pt idx="137741">
                  <c:v>44.636293703050498</c:v>
                </c:pt>
                <c:pt idx="137742">
                  <c:v>44.636407148419103</c:v>
                </c:pt>
                <c:pt idx="137743">
                  <c:v>44.6365205934245</c:v>
                </c:pt>
                <c:pt idx="137744">
                  <c:v>44.636634038066802</c:v>
                </c:pt>
                <c:pt idx="137745">
                  <c:v>44.636747482346003</c:v>
                </c:pt>
                <c:pt idx="137746">
                  <c:v>44.636860926262102</c:v>
                </c:pt>
                <c:pt idx="137747">
                  <c:v>44.636974369815</c:v>
                </c:pt>
                <c:pt idx="137748">
                  <c:v>44.637087813004797</c:v>
                </c:pt>
                <c:pt idx="137749">
                  <c:v>44.637201255831499</c:v>
                </c:pt>
                <c:pt idx="137750">
                  <c:v>44.637314698295</c:v>
                </c:pt>
                <c:pt idx="137751">
                  <c:v>44.6374281403955</c:v>
                </c:pt>
                <c:pt idx="137752">
                  <c:v>44.637541582132798</c:v>
                </c:pt>
                <c:pt idx="137753">
                  <c:v>44.637655023507001</c:v>
                </c:pt>
                <c:pt idx="137754">
                  <c:v>44.637768464518103</c:v>
                </c:pt>
                <c:pt idx="137755">
                  <c:v>44.637881905166097</c:v>
                </c:pt>
                <c:pt idx="137756">
                  <c:v>44.637995345450904</c:v>
                </c:pt>
                <c:pt idx="137757">
                  <c:v>44.638108785372701</c:v>
                </c:pt>
                <c:pt idx="137758">
                  <c:v>44.638222224931297</c:v>
                </c:pt>
                <c:pt idx="137759">
                  <c:v>44.638335664126899</c:v>
                </c:pt>
                <c:pt idx="137760">
                  <c:v>44.638449102959299</c:v>
                </c:pt>
                <c:pt idx="137761">
                  <c:v>44.638562541428598</c:v>
                </c:pt>
                <c:pt idx="137762">
                  <c:v>44.638675979534803</c:v>
                </c:pt>
                <c:pt idx="137763">
                  <c:v>44.638789417277899</c:v>
                </c:pt>
                <c:pt idx="137764">
                  <c:v>44.6389028546579</c:v>
                </c:pt>
                <c:pt idx="137765">
                  <c:v>44.6390162916748</c:v>
                </c:pt>
                <c:pt idx="137766">
                  <c:v>44.639129728328598</c:v>
                </c:pt>
                <c:pt idx="137767">
                  <c:v>44.639243164619302</c:v>
                </c:pt>
                <c:pt idx="137768">
                  <c:v>44.639356600546897</c:v>
                </c:pt>
                <c:pt idx="137769">
                  <c:v>44.639470036111398</c:v>
                </c:pt>
                <c:pt idx="137770">
                  <c:v>44.639583471312797</c:v>
                </c:pt>
                <c:pt idx="137771">
                  <c:v>44.639696906151102</c:v>
                </c:pt>
                <c:pt idx="137772">
                  <c:v>44.639810340626298</c:v>
                </c:pt>
                <c:pt idx="137773">
                  <c:v>44.639923774738399</c:v>
                </c:pt>
                <c:pt idx="137774">
                  <c:v>44.640037208487499</c:v>
                </c:pt>
                <c:pt idx="137775">
                  <c:v>44.640150641873397</c:v>
                </c:pt>
                <c:pt idx="137776">
                  <c:v>44.640264074896201</c:v>
                </c:pt>
                <c:pt idx="137777">
                  <c:v>44.640377507556003</c:v>
                </c:pt>
                <c:pt idx="137778">
                  <c:v>44.640490939852697</c:v>
                </c:pt>
                <c:pt idx="137779">
                  <c:v>44.640604371786203</c:v>
                </c:pt>
                <c:pt idx="137780">
                  <c:v>44.640717803356701</c:v>
                </c:pt>
                <c:pt idx="137781">
                  <c:v>44.640831234564097</c:v>
                </c:pt>
                <c:pt idx="137782">
                  <c:v>44.640944665408497</c:v>
                </c:pt>
                <c:pt idx="137783">
                  <c:v>44.641058095889697</c:v>
                </c:pt>
                <c:pt idx="137784">
                  <c:v>44.641171526007803</c:v>
                </c:pt>
                <c:pt idx="137785">
                  <c:v>44.641284955762899</c:v>
                </c:pt>
                <c:pt idx="137786">
                  <c:v>44.641398385154901</c:v>
                </c:pt>
                <c:pt idx="137787">
                  <c:v>44.6415118141839</c:v>
                </c:pt>
                <c:pt idx="137788">
                  <c:v>44.641625242849699</c:v>
                </c:pt>
                <c:pt idx="137789">
                  <c:v>44.641738671152503</c:v>
                </c:pt>
                <c:pt idx="137790">
                  <c:v>44.641852099092198</c:v>
                </c:pt>
                <c:pt idx="137791">
                  <c:v>44.641965526668798</c:v>
                </c:pt>
                <c:pt idx="137792">
                  <c:v>44.642078953882397</c:v>
                </c:pt>
                <c:pt idx="137793">
                  <c:v>44.642192380732801</c:v>
                </c:pt>
                <c:pt idx="137794">
                  <c:v>44.642305807220303</c:v>
                </c:pt>
                <c:pt idx="137795">
                  <c:v>44.642419233344597</c:v>
                </c:pt>
                <c:pt idx="137796">
                  <c:v>44.642532659105903</c:v>
                </c:pt>
                <c:pt idx="137797">
                  <c:v>44.642646084504101</c:v>
                </c:pt>
                <c:pt idx="137798">
                  <c:v>44.642759509539303</c:v>
                </c:pt>
                <c:pt idx="137799">
                  <c:v>44.642872934211397</c:v>
                </c:pt>
                <c:pt idx="137800">
                  <c:v>44.642986358520403</c:v>
                </c:pt>
                <c:pt idx="137801">
                  <c:v>44.643099782466301</c:v>
                </c:pt>
                <c:pt idx="137802">
                  <c:v>44.643213206049197</c:v>
                </c:pt>
                <c:pt idx="137803">
                  <c:v>44.643326629269097</c:v>
                </c:pt>
                <c:pt idx="137804">
                  <c:v>44.643440052125897</c:v>
                </c:pt>
                <c:pt idx="137805">
                  <c:v>44.643553474619601</c:v>
                </c:pt>
                <c:pt idx="137806">
                  <c:v>44.643666896750297</c:v>
                </c:pt>
                <c:pt idx="137807">
                  <c:v>44.643780318517898</c:v>
                </c:pt>
                <c:pt idx="137808">
                  <c:v>44.643893739922497</c:v>
                </c:pt>
                <c:pt idx="137809">
                  <c:v>44.644007160964001</c:v>
                </c:pt>
                <c:pt idx="137810">
                  <c:v>44.644120581642497</c:v>
                </c:pt>
                <c:pt idx="137811">
                  <c:v>44.644234001957898</c:v>
                </c:pt>
                <c:pt idx="137812">
                  <c:v>44.644347421910297</c:v>
                </c:pt>
                <c:pt idx="137813">
                  <c:v>44.644460841499601</c:v>
                </c:pt>
                <c:pt idx="137814">
                  <c:v>44.644574260725904</c:v>
                </c:pt>
                <c:pt idx="137815">
                  <c:v>44.644687679589097</c:v>
                </c:pt>
                <c:pt idx="137816">
                  <c:v>44.644801098089303</c:v>
                </c:pt>
                <c:pt idx="137817">
                  <c:v>44.6449145162264</c:v>
                </c:pt>
                <c:pt idx="137818">
                  <c:v>44.645027934000503</c:v>
                </c:pt>
                <c:pt idx="137819">
                  <c:v>44.645141351411603</c:v>
                </c:pt>
                <c:pt idx="137820">
                  <c:v>44.645254768459601</c:v>
                </c:pt>
                <c:pt idx="137821">
                  <c:v>44.645368185144598</c:v>
                </c:pt>
                <c:pt idx="137822">
                  <c:v>44.6454816014665</c:v>
                </c:pt>
                <c:pt idx="137823">
                  <c:v>44.6455950174254</c:v>
                </c:pt>
                <c:pt idx="137824">
                  <c:v>44.645708433021298</c:v>
                </c:pt>
                <c:pt idx="137825">
                  <c:v>44.645821848254201</c:v>
                </c:pt>
                <c:pt idx="137826">
                  <c:v>44.645935263124002</c:v>
                </c:pt>
                <c:pt idx="137827">
                  <c:v>44.646048677630802</c:v>
                </c:pt>
                <c:pt idx="137828">
                  <c:v>44.646162091774499</c:v>
                </c:pt>
                <c:pt idx="137829">
                  <c:v>44.646275505555302</c:v>
                </c:pt>
                <c:pt idx="137830">
                  <c:v>44.646388918973003</c:v>
                </c:pt>
                <c:pt idx="137831">
                  <c:v>44.646502332027602</c:v>
                </c:pt>
                <c:pt idx="137832">
                  <c:v>44.646615744719298</c:v>
                </c:pt>
                <c:pt idx="137833">
                  <c:v>44.646729157047901</c:v>
                </c:pt>
                <c:pt idx="137834">
                  <c:v>44.646842569013501</c:v>
                </c:pt>
                <c:pt idx="137835">
                  <c:v>44.646955980616099</c:v>
                </c:pt>
                <c:pt idx="137836">
                  <c:v>44.647069391855602</c:v>
                </c:pt>
                <c:pt idx="137837">
                  <c:v>44.647182802732203</c:v>
                </c:pt>
                <c:pt idx="137838">
                  <c:v>44.647296213245703</c:v>
                </c:pt>
                <c:pt idx="137839">
                  <c:v>44.6474096233962</c:v>
                </c:pt>
                <c:pt idx="137840">
                  <c:v>44.647523033183703</c:v>
                </c:pt>
                <c:pt idx="137841">
                  <c:v>44.647636442608203</c:v>
                </c:pt>
                <c:pt idx="137842">
                  <c:v>44.647749851669602</c:v>
                </c:pt>
                <c:pt idx="137843">
                  <c:v>44.647863260368098</c:v>
                </c:pt>
                <c:pt idx="137844">
                  <c:v>44.6479766687035</c:v>
                </c:pt>
                <c:pt idx="137845">
                  <c:v>44.648090076675899</c:v>
                </c:pt>
                <c:pt idx="137846">
                  <c:v>44.648203484285297</c:v>
                </c:pt>
                <c:pt idx="137847">
                  <c:v>44.648316891531799</c:v>
                </c:pt>
                <c:pt idx="137848">
                  <c:v>44.6484302984152</c:v>
                </c:pt>
                <c:pt idx="137849">
                  <c:v>44.648543704935598</c:v>
                </c:pt>
                <c:pt idx="137850">
                  <c:v>44.648657111092902</c:v>
                </c:pt>
                <c:pt idx="137851">
                  <c:v>44.648770516887303</c:v>
                </c:pt>
                <c:pt idx="137852">
                  <c:v>44.648883922318703</c:v>
                </c:pt>
                <c:pt idx="137853">
                  <c:v>44.6489973273871</c:v>
                </c:pt>
                <c:pt idx="137854">
                  <c:v>44.649110732092502</c:v>
                </c:pt>
                <c:pt idx="137855">
                  <c:v>44.649224136434903</c:v>
                </c:pt>
                <c:pt idx="137856">
                  <c:v>44.649337540414301</c:v>
                </c:pt>
                <c:pt idx="137857">
                  <c:v>44.649450944030697</c:v>
                </c:pt>
                <c:pt idx="137858">
                  <c:v>44.649564347284098</c:v>
                </c:pt>
                <c:pt idx="137859">
                  <c:v>44.649677750174497</c:v>
                </c:pt>
                <c:pt idx="137860">
                  <c:v>44.649791152701901</c:v>
                </c:pt>
                <c:pt idx="137861">
                  <c:v>44.649904554866303</c:v>
                </c:pt>
                <c:pt idx="137862">
                  <c:v>44.650017956667803</c:v>
                </c:pt>
                <c:pt idx="137863">
                  <c:v>44.650131358106201</c:v>
                </c:pt>
                <c:pt idx="137864">
                  <c:v>44.650244759181703</c:v>
                </c:pt>
                <c:pt idx="137865">
                  <c:v>44.650358159894097</c:v>
                </c:pt>
                <c:pt idx="137866">
                  <c:v>44.650471560243602</c:v>
                </c:pt>
                <c:pt idx="137867">
                  <c:v>44.650584960230098</c:v>
                </c:pt>
                <c:pt idx="137868">
                  <c:v>44.650698359853699</c:v>
                </c:pt>
                <c:pt idx="137869">
                  <c:v>44.650811759114198</c:v>
                </c:pt>
                <c:pt idx="137870">
                  <c:v>44.650925158011702</c:v>
                </c:pt>
                <c:pt idx="137871">
                  <c:v>44.651038556546297</c:v>
                </c:pt>
                <c:pt idx="137872">
                  <c:v>44.651151954717903</c:v>
                </c:pt>
                <c:pt idx="137873">
                  <c:v>44.651265352526501</c:v>
                </c:pt>
                <c:pt idx="137874">
                  <c:v>44.651378749972203</c:v>
                </c:pt>
                <c:pt idx="137875">
                  <c:v>44.651492147054803</c:v>
                </c:pt>
                <c:pt idx="137876">
                  <c:v>44.651605543774501</c:v>
                </c:pt>
                <c:pt idx="137877">
                  <c:v>44.651718940131197</c:v>
                </c:pt>
                <c:pt idx="137878">
                  <c:v>44.651832336124997</c:v>
                </c:pt>
                <c:pt idx="137879">
                  <c:v>44.651945731755802</c:v>
                </c:pt>
                <c:pt idx="137880">
                  <c:v>44.652059127023598</c:v>
                </c:pt>
                <c:pt idx="137881">
                  <c:v>44.652172521928399</c:v>
                </c:pt>
                <c:pt idx="137882">
                  <c:v>44.652285916470298</c:v>
                </c:pt>
                <c:pt idx="137883">
                  <c:v>44.652399310649201</c:v>
                </c:pt>
                <c:pt idx="137884">
                  <c:v>44.652512704465103</c:v>
                </c:pt>
                <c:pt idx="137885">
                  <c:v>44.652626097918102</c:v>
                </c:pt>
                <c:pt idx="137886">
                  <c:v>44.652739491008099</c:v>
                </c:pt>
                <c:pt idx="137887">
                  <c:v>44.6528528837352</c:v>
                </c:pt>
                <c:pt idx="137888">
                  <c:v>44.652966276099299</c:v>
                </c:pt>
                <c:pt idx="137889">
                  <c:v>44.653079668100403</c:v>
                </c:pt>
                <c:pt idx="137890">
                  <c:v>44.653193059738598</c:v>
                </c:pt>
                <c:pt idx="137891">
                  <c:v>44.653306451013798</c:v>
                </c:pt>
                <c:pt idx="137892">
                  <c:v>44.653419841926102</c:v>
                </c:pt>
                <c:pt idx="137893">
                  <c:v>44.653533232475397</c:v>
                </c:pt>
                <c:pt idx="137894">
                  <c:v>44.653646622661803</c:v>
                </c:pt>
                <c:pt idx="137895">
                  <c:v>44.653760012485201</c:v>
                </c:pt>
                <c:pt idx="137896">
                  <c:v>44.653873401945603</c:v>
                </c:pt>
                <c:pt idx="137897">
                  <c:v>44.653986791043103</c:v>
                </c:pt>
                <c:pt idx="137898">
                  <c:v>44.6541001797777</c:v>
                </c:pt>
                <c:pt idx="137899">
                  <c:v>44.654213568149302</c:v>
                </c:pt>
                <c:pt idx="137900">
                  <c:v>44.654326956158002</c:v>
                </c:pt>
                <c:pt idx="137901">
                  <c:v>44.654440343803699</c:v>
                </c:pt>
                <c:pt idx="137902">
                  <c:v>44.654553731086502</c:v>
                </c:pt>
                <c:pt idx="137903">
                  <c:v>44.654667118006302</c:v>
                </c:pt>
                <c:pt idx="137904">
                  <c:v>44.654780504563199</c:v>
                </c:pt>
                <c:pt idx="137905">
                  <c:v>44.654893890757201</c:v>
                </c:pt>
                <c:pt idx="137906">
                  <c:v>44.655007276588201</c:v>
                </c:pt>
                <c:pt idx="137907">
                  <c:v>44.655120662056298</c:v>
                </c:pt>
                <c:pt idx="137908">
                  <c:v>44.6552340471614</c:v>
                </c:pt>
                <c:pt idx="137909">
                  <c:v>44.6553474319036</c:v>
                </c:pt>
                <c:pt idx="137910">
                  <c:v>44.655460816282897</c:v>
                </c:pt>
                <c:pt idx="137911">
                  <c:v>44.655574200299199</c:v>
                </c:pt>
                <c:pt idx="137912">
                  <c:v>44.655687583952599</c:v>
                </c:pt>
                <c:pt idx="137913">
                  <c:v>44.655800967243103</c:v>
                </c:pt>
                <c:pt idx="137914">
                  <c:v>44.655914350170598</c:v>
                </c:pt>
                <c:pt idx="137915">
                  <c:v>44.656027732735303</c:v>
                </c:pt>
                <c:pt idx="137916">
                  <c:v>44.656141114936901</c:v>
                </c:pt>
                <c:pt idx="137917">
                  <c:v>44.656254496775702</c:v>
                </c:pt>
                <c:pt idx="137918">
                  <c:v>44.656367878251501</c:v>
                </c:pt>
                <c:pt idx="137919">
                  <c:v>44.656481259364398</c:v>
                </c:pt>
                <c:pt idx="137920">
                  <c:v>44.656594640114399</c:v>
                </c:pt>
                <c:pt idx="137921">
                  <c:v>44.656708020501497</c:v>
                </c:pt>
                <c:pt idx="137922">
                  <c:v>44.656821400525601</c:v>
                </c:pt>
                <c:pt idx="137923">
                  <c:v>44.656934780186901</c:v>
                </c:pt>
                <c:pt idx="137924">
                  <c:v>44.6570481594852</c:v>
                </c:pt>
                <c:pt idx="137925">
                  <c:v>44.657161538420603</c:v>
                </c:pt>
                <c:pt idx="137926">
                  <c:v>44.657274916993103</c:v>
                </c:pt>
                <c:pt idx="137927">
                  <c:v>44.657388295202601</c:v>
                </c:pt>
                <c:pt idx="137928">
                  <c:v>44.657501673049303</c:v>
                </c:pt>
                <c:pt idx="137929">
                  <c:v>44.657615050533003</c:v>
                </c:pt>
                <c:pt idx="137930">
                  <c:v>44.657728427653801</c:v>
                </c:pt>
                <c:pt idx="137931">
                  <c:v>44.657841804411703</c:v>
                </c:pt>
                <c:pt idx="137932">
                  <c:v>44.657955180806702</c:v>
                </c:pt>
                <c:pt idx="137933">
                  <c:v>44.658068556838799</c:v>
                </c:pt>
                <c:pt idx="137934">
                  <c:v>44.658181932508001</c:v>
                </c:pt>
                <c:pt idx="137935">
                  <c:v>44.658295307814299</c:v>
                </c:pt>
                <c:pt idx="137936">
                  <c:v>44.658408682757702</c:v>
                </c:pt>
                <c:pt idx="137937">
                  <c:v>44.658522057338203</c:v>
                </c:pt>
                <c:pt idx="137938">
                  <c:v>44.658635431555801</c:v>
                </c:pt>
                <c:pt idx="137939">
                  <c:v>44.658748805410397</c:v>
                </c:pt>
                <c:pt idx="137940">
                  <c:v>44.658862178902197</c:v>
                </c:pt>
                <c:pt idx="137941">
                  <c:v>44.658975552031102</c:v>
                </c:pt>
                <c:pt idx="137942">
                  <c:v>44.659088924797103</c:v>
                </c:pt>
                <c:pt idx="137943">
                  <c:v>44.659202297200103</c:v>
                </c:pt>
                <c:pt idx="137944">
                  <c:v>44.6593156692403</c:v>
                </c:pt>
                <c:pt idx="137945">
                  <c:v>44.659429040917601</c:v>
                </c:pt>
                <c:pt idx="137946">
                  <c:v>44.659542412232</c:v>
                </c:pt>
                <c:pt idx="137947">
                  <c:v>44.659655783183503</c:v>
                </c:pt>
                <c:pt idx="137948">
                  <c:v>44.659769153772203</c:v>
                </c:pt>
                <c:pt idx="137949">
                  <c:v>44.659882523997901</c:v>
                </c:pt>
                <c:pt idx="137950">
                  <c:v>44.659995893860703</c:v>
                </c:pt>
                <c:pt idx="137951">
                  <c:v>44.660109263360702</c:v>
                </c:pt>
                <c:pt idx="137952">
                  <c:v>44.660222632497799</c:v>
                </c:pt>
                <c:pt idx="137953">
                  <c:v>44.660336001272</c:v>
                </c:pt>
                <c:pt idx="137954">
                  <c:v>44.660449369683299</c:v>
                </c:pt>
                <c:pt idx="137955">
                  <c:v>44.660562737731702</c:v>
                </c:pt>
                <c:pt idx="137956">
                  <c:v>44.660676105417203</c:v>
                </c:pt>
                <c:pt idx="137957">
                  <c:v>44.6607894727399</c:v>
                </c:pt>
                <c:pt idx="137958">
                  <c:v>44.660902839699702</c:v>
                </c:pt>
                <c:pt idx="137959">
                  <c:v>44.661016206296601</c:v>
                </c:pt>
                <c:pt idx="137960">
                  <c:v>44.661129572530598</c:v>
                </c:pt>
                <c:pt idx="137961">
                  <c:v>44.661242938401799</c:v>
                </c:pt>
                <c:pt idx="137962">
                  <c:v>44.661356303909997</c:v>
                </c:pt>
                <c:pt idx="137963">
                  <c:v>44.6614696690554</c:v>
                </c:pt>
                <c:pt idx="137964">
                  <c:v>44.661583033837999</c:v>
                </c:pt>
                <c:pt idx="137965">
                  <c:v>44.661696398257597</c:v>
                </c:pt>
                <c:pt idx="137966">
                  <c:v>44.661809762314398</c:v>
                </c:pt>
                <c:pt idx="137967">
                  <c:v>44.661923126008404</c:v>
                </c:pt>
                <c:pt idx="137968">
                  <c:v>44.6620364893394</c:v>
                </c:pt>
                <c:pt idx="137969">
                  <c:v>44.6621498523076</c:v>
                </c:pt>
                <c:pt idx="137970">
                  <c:v>44.662263214912898</c:v>
                </c:pt>
                <c:pt idx="137971">
                  <c:v>44.662376577155399</c:v>
                </c:pt>
                <c:pt idx="137972">
                  <c:v>44.662489939034998</c:v>
                </c:pt>
                <c:pt idx="137973">
                  <c:v>44.662603300551702</c:v>
                </c:pt>
                <c:pt idx="137974">
                  <c:v>44.662716661705602</c:v>
                </c:pt>
                <c:pt idx="137975">
                  <c:v>44.6628300224966</c:v>
                </c:pt>
                <c:pt idx="137976">
                  <c:v>44.662943382924801</c:v>
                </c:pt>
                <c:pt idx="137977">
                  <c:v>44.663056742990101</c:v>
                </c:pt>
                <c:pt idx="137978">
                  <c:v>44.663170102692597</c:v>
                </c:pt>
                <c:pt idx="137979">
                  <c:v>44.663283462032197</c:v>
                </c:pt>
                <c:pt idx="137980">
                  <c:v>44.663396821008902</c:v>
                </c:pt>
                <c:pt idx="137981">
                  <c:v>44.663510179622797</c:v>
                </c:pt>
                <c:pt idx="137982">
                  <c:v>44.663623537873796</c:v>
                </c:pt>
                <c:pt idx="137983">
                  <c:v>44.663736895762</c:v>
                </c:pt>
                <c:pt idx="137984">
                  <c:v>44.6638502532874</c:v>
                </c:pt>
                <c:pt idx="137985">
                  <c:v>44.663963610449898</c:v>
                </c:pt>
                <c:pt idx="137986">
                  <c:v>44.6640769672495</c:v>
                </c:pt>
                <c:pt idx="137987">
                  <c:v>44.664190323686299</c:v>
                </c:pt>
                <c:pt idx="137988">
                  <c:v>44.664303679760302</c:v>
                </c:pt>
                <c:pt idx="137989">
                  <c:v>44.664417035471402</c:v>
                </c:pt>
                <c:pt idx="137990">
                  <c:v>44.664530390819699</c:v>
                </c:pt>
                <c:pt idx="137991">
                  <c:v>44.664643745805101</c:v>
                </c:pt>
                <c:pt idx="137992">
                  <c:v>44.6647571004277</c:v>
                </c:pt>
                <c:pt idx="137993">
                  <c:v>44.664870454687502</c:v>
                </c:pt>
                <c:pt idx="137994">
                  <c:v>44.664983808584402</c:v>
                </c:pt>
                <c:pt idx="137995">
                  <c:v>44.665097162118499</c:v>
                </c:pt>
                <c:pt idx="137996">
                  <c:v>44.665210515289701</c:v>
                </c:pt>
                <c:pt idx="137997">
                  <c:v>44.665323868098099</c:v>
                </c:pt>
                <c:pt idx="137998">
                  <c:v>44.665437220543701</c:v>
                </c:pt>
                <c:pt idx="137999">
                  <c:v>44.665550572626501</c:v>
                </c:pt>
                <c:pt idx="138000">
                  <c:v>44.665663924346397</c:v>
                </c:pt>
                <c:pt idx="138001">
                  <c:v>44.665777275703498</c:v>
                </c:pt>
                <c:pt idx="138002">
                  <c:v>44.665890626697802</c:v>
                </c:pt>
                <c:pt idx="138003">
                  <c:v>44.666003977329197</c:v>
                </c:pt>
                <c:pt idx="138004">
                  <c:v>44.666117327597803</c:v>
                </c:pt>
                <c:pt idx="138005">
                  <c:v>44.666230677503599</c:v>
                </c:pt>
                <c:pt idx="138006">
                  <c:v>44.666344027046598</c:v>
                </c:pt>
                <c:pt idx="138007">
                  <c:v>44.666457376226703</c:v>
                </c:pt>
                <c:pt idx="138008">
                  <c:v>44.666570725044103</c:v>
                </c:pt>
                <c:pt idx="138009">
                  <c:v>44.666684073498601</c:v>
                </c:pt>
                <c:pt idx="138010">
                  <c:v>44.666797421590303</c:v>
                </c:pt>
                <c:pt idx="138011">
                  <c:v>44.666910769319102</c:v>
                </c:pt>
                <c:pt idx="138012">
                  <c:v>44.667024116685198</c:v>
                </c:pt>
                <c:pt idx="138013">
                  <c:v>44.667137463688398</c:v>
                </c:pt>
                <c:pt idx="138014">
                  <c:v>44.667250810328902</c:v>
                </c:pt>
                <c:pt idx="138015">
                  <c:v>44.667364156606503</c:v>
                </c:pt>
                <c:pt idx="138016">
                  <c:v>44.667477502521301</c:v>
                </c:pt>
                <c:pt idx="138017">
                  <c:v>44.667590848073303</c:v>
                </c:pt>
                <c:pt idx="138018">
                  <c:v>44.667704193262502</c:v>
                </c:pt>
                <c:pt idx="138019">
                  <c:v>44.667817538088798</c:v>
                </c:pt>
                <c:pt idx="138020">
                  <c:v>44.667930882552398</c:v>
                </c:pt>
                <c:pt idx="138021">
                  <c:v>44.668044226653201</c:v>
                </c:pt>
                <c:pt idx="138022">
                  <c:v>44.668157570391102</c:v>
                </c:pt>
                <c:pt idx="138023">
                  <c:v>44.6682709137663</c:v>
                </c:pt>
                <c:pt idx="138024">
                  <c:v>44.668384256778701</c:v>
                </c:pt>
                <c:pt idx="138025">
                  <c:v>44.6684975994282</c:v>
                </c:pt>
                <c:pt idx="138026">
                  <c:v>44.668610941715002</c:v>
                </c:pt>
                <c:pt idx="138027">
                  <c:v>44.668724283638902</c:v>
                </c:pt>
                <c:pt idx="138028">
                  <c:v>44.668837625200098</c:v>
                </c:pt>
                <c:pt idx="138029">
                  <c:v>44.668950966398398</c:v>
                </c:pt>
                <c:pt idx="138030">
                  <c:v>44.669064307234002</c:v>
                </c:pt>
                <c:pt idx="138031">
                  <c:v>44.669177647706803</c:v>
                </c:pt>
                <c:pt idx="138032">
                  <c:v>44.669290987816801</c:v>
                </c:pt>
                <c:pt idx="138033">
                  <c:v>44.669404327564003</c:v>
                </c:pt>
                <c:pt idx="138034">
                  <c:v>44.669517666948401</c:v>
                </c:pt>
                <c:pt idx="138035">
                  <c:v>44.669631005969997</c:v>
                </c:pt>
                <c:pt idx="138036">
                  <c:v>44.669744344628803</c:v>
                </c:pt>
                <c:pt idx="138037">
                  <c:v>44.6698576829248</c:v>
                </c:pt>
                <c:pt idx="138038">
                  <c:v>44.6699710208581</c:v>
                </c:pt>
                <c:pt idx="138039">
                  <c:v>44.670084358428497</c:v>
                </c:pt>
                <c:pt idx="138040">
                  <c:v>44.670197695636197</c:v>
                </c:pt>
                <c:pt idx="138041">
                  <c:v>44.670311032481102</c:v>
                </c:pt>
                <c:pt idx="138042">
                  <c:v>44.670424368963197</c:v>
                </c:pt>
                <c:pt idx="138043">
                  <c:v>44.670537705082602</c:v>
                </c:pt>
                <c:pt idx="138044">
                  <c:v>44.670651040839097</c:v>
                </c:pt>
                <c:pt idx="138045">
                  <c:v>44.670764376232903</c:v>
                </c:pt>
                <c:pt idx="138046">
                  <c:v>44.670877711263898</c:v>
                </c:pt>
                <c:pt idx="138047">
                  <c:v>44.670991045932098</c:v>
                </c:pt>
                <c:pt idx="138048">
                  <c:v>44.671104380237601</c:v>
                </c:pt>
                <c:pt idx="138049">
                  <c:v>44.671217714180301</c:v>
                </c:pt>
                <c:pt idx="138050">
                  <c:v>44.671331047760198</c:v>
                </c:pt>
                <c:pt idx="138051">
                  <c:v>44.671444380977299</c:v>
                </c:pt>
                <c:pt idx="138052">
                  <c:v>44.671557713831703</c:v>
                </c:pt>
                <c:pt idx="138053">
                  <c:v>44.671671046323297</c:v>
                </c:pt>
                <c:pt idx="138054">
                  <c:v>44.671784378452102</c:v>
                </c:pt>
                <c:pt idx="138055">
                  <c:v>44.671897710218197</c:v>
                </c:pt>
                <c:pt idx="138056">
                  <c:v>44.672011041621502</c:v>
                </c:pt>
                <c:pt idx="138057">
                  <c:v>44.672124372661997</c:v>
                </c:pt>
                <c:pt idx="138058">
                  <c:v>44.672237703339803</c:v>
                </c:pt>
                <c:pt idx="138059">
                  <c:v>44.672351033654799</c:v>
                </c:pt>
                <c:pt idx="138060">
                  <c:v>44.672464363607098</c:v>
                </c:pt>
                <c:pt idx="138061">
                  <c:v>44.672577693196601</c:v>
                </c:pt>
                <c:pt idx="138062">
                  <c:v>44.672691022423301</c:v>
                </c:pt>
                <c:pt idx="138063">
                  <c:v>44.672804351287297</c:v>
                </c:pt>
                <c:pt idx="138064">
                  <c:v>44.672917679788497</c:v>
                </c:pt>
                <c:pt idx="138065">
                  <c:v>44.673031007927001</c:v>
                </c:pt>
                <c:pt idx="138066">
                  <c:v>44.673144335702702</c:v>
                </c:pt>
                <c:pt idx="138067">
                  <c:v>44.673257663115699</c:v>
                </c:pt>
                <c:pt idx="138068">
                  <c:v>44.6733709901659</c:v>
                </c:pt>
                <c:pt idx="138069">
                  <c:v>44.673484316853397</c:v>
                </c:pt>
                <c:pt idx="138070">
                  <c:v>44.673597643178098</c:v>
                </c:pt>
                <c:pt idx="138071">
                  <c:v>44.673710969139997</c:v>
                </c:pt>
                <c:pt idx="138072">
                  <c:v>44.673824294739298</c:v>
                </c:pt>
                <c:pt idx="138073">
                  <c:v>44.673937619975703</c:v>
                </c:pt>
                <c:pt idx="138074">
                  <c:v>44.674050944849498</c:v>
                </c:pt>
                <c:pt idx="138075">
                  <c:v>44.674164269360503</c:v>
                </c:pt>
                <c:pt idx="138076">
                  <c:v>44.674277593508698</c:v>
                </c:pt>
                <c:pt idx="138077">
                  <c:v>44.674390917294197</c:v>
                </c:pt>
                <c:pt idx="138078">
                  <c:v>44.674504240716999</c:v>
                </c:pt>
                <c:pt idx="138079">
                  <c:v>44.674617563776998</c:v>
                </c:pt>
                <c:pt idx="138080">
                  <c:v>44.6747308864743</c:v>
                </c:pt>
                <c:pt idx="138081">
                  <c:v>44.674844208808899</c:v>
                </c:pt>
                <c:pt idx="138082">
                  <c:v>44.674957530780702</c:v>
                </c:pt>
                <c:pt idx="138083">
                  <c:v>44.675070852389801</c:v>
                </c:pt>
                <c:pt idx="138084">
                  <c:v>44.675184173636197</c:v>
                </c:pt>
                <c:pt idx="138085">
                  <c:v>44.675297494519803</c:v>
                </c:pt>
                <c:pt idx="138086">
                  <c:v>44.675410815040699</c:v>
                </c:pt>
                <c:pt idx="138087">
                  <c:v>44.675524135198799</c:v>
                </c:pt>
                <c:pt idx="138088">
                  <c:v>44.675637454994302</c:v>
                </c:pt>
                <c:pt idx="138089">
                  <c:v>44.675750774427001</c:v>
                </c:pt>
                <c:pt idx="138090">
                  <c:v>44.675864093496997</c:v>
                </c:pt>
                <c:pt idx="138091">
                  <c:v>44.675977412204197</c:v>
                </c:pt>
                <c:pt idx="138092">
                  <c:v>44.6760907305488</c:v>
                </c:pt>
                <c:pt idx="138093">
                  <c:v>44.6762040485306</c:v>
                </c:pt>
                <c:pt idx="138094">
                  <c:v>44.676317366149704</c:v>
                </c:pt>
                <c:pt idx="138095">
                  <c:v>44.676430683406103</c:v>
                </c:pt>
                <c:pt idx="138096">
                  <c:v>44.6765440002997</c:v>
                </c:pt>
                <c:pt idx="138097">
                  <c:v>44.676657316830699</c:v>
                </c:pt>
                <c:pt idx="138098">
                  <c:v>44.676770632998902</c:v>
                </c:pt>
                <c:pt idx="138099">
                  <c:v>44.676883948804402</c:v>
                </c:pt>
                <c:pt idx="138100">
                  <c:v>44.676997264247198</c:v>
                </c:pt>
                <c:pt idx="138101">
                  <c:v>44.677110579327298</c:v>
                </c:pt>
                <c:pt idx="138102">
                  <c:v>44.677223894044701</c:v>
                </c:pt>
                <c:pt idx="138103">
                  <c:v>44.677337208399301</c:v>
                </c:pt>
                <c:pt idx="138104">
                  <c:v>44.677450522391297</c:v>
                </c:pt>
                <c:pt idx="138105">
                  <c:v>44.677563836020497</c:v>
                </c:pt>
                <c:pt idx="138106">
                  <c:v>44.677677149287099</c:v>
                </c:pt>
                <c:pt idx="138107">
                  <c:v>44.677790462190899</c:v>
                </c:pt>
                <c:pt idx="138108">
                  <c:v>44.677903774732002</c:v>
                </c:pt>
                <c:pt idx="138109">
                  <c:v>44.678017086910501</c:v>
                </c:pt>
                <c:pt idx="138110">
                  <c:v>44.678130398726204</c:v>
                </c:pt>
                <c:pt idx="138111">
                  <c:v>44.678243710179203</c:v>
                </c:pt>
                <c:pt idx="138112">
                  <c:v>44.678357021269498</c:v>
                </c:pt>
                <c:pt idx="138113">
                  <c:v>44.678470331997197</c:v>
                </c:pt>
                <c:pt idx="138114">
                  <c:v>44.678583642362099</c:v>
                </c:pt>
                <c:pt idx="138115">
                  <c:v>44.678696952364298</c:v>
                </c:pt>
                <c:pt idx="138116">
                  <c:v>44.6788102620038</c:v>
                </c:pt>
                <c:pt idx="138117">
                  <c:v>44.678923571280698</c:v>
                </c:pt>
                <c:pt idx="138118">
                  <c:v>44.679036880194801</c:v>
                </c:pt>
                <c:pt idx="138119">
                  <c:v>44.679150188746299</c:v>
                </c:pt>
                <c:pt idx="138120">
                  <c:v>44.679263496935</c:v>
                </c:pt>
                <c:pt idx="138121">
                  <c:v>44.679376804761098</c:v>
                </c:pt>
                <c:pt idx="138122">
                  <c:v>44.679490112224499</c:v>
                </c:pt>
                <c:pt idx="138123">
                  <c:v>44.679603419325197</c:v>
                </c:pt>
                <c:pt idx="138124">
                  <c:v>44.679716726063198</c:v>
                </c:pt>
                <c:pt idx="138125">
                  <c:v>44.679830032438602</c:v>
                </c:pt>
                <c:pt idx="138126">
                  <c:v>44.679943338451203</c:v>
                </c:pt>
                <c:pt idx="138127">
                  <c:v>44.680056644101199</c:v>
                </c:pt>
                <c:pt idx="138128">
                  <c:v>44.6801699493885</c:v>
                </c:pt>
                <c:pt idx="138129">
                  <c:v>44.680283254313103</c:v>
                </c:pt>
                <c:pt idx="138130">
                  <c:v>44.680396558875003</c:v>
                </c:pt>
                <c:pt idx="138131">
                  <c:v>44.680509863074199</c:v>
                </c:pt>
                <c:pt idx="138132">
                  <c:v>44.680623166910799</c:v>
                </c:pt>
                <c:pt idx="138133">
                  <c:v>44.680736470384701</c:v>
                </c:pt>
                <c:pt idx="138134">
                  <c:v>44.6808497734959</c:v>
                </c:pt>
                <c:pt idx="138135">
                  <c:v>44.680963076244403</c:v>
                </c:pt>
                <c:pt idx="138136">
                  <c:v>44.681076378630301</c:v>
                </c:pt>
                <c:pt idx="138137">
                  <c:v>44.681189680653503</c:v>
                </c:pt>
                <c:pt idx="138138">
                  <c:v>44.681302982314101</c:v>
                </c:pt>
                <c:pt idx="138139">
                  <c:v>44.681416283611902</c:v>
                </c:pt>
                <c:pt idx="138140">
                  <c:v>44.6815295845471</c:v>
                </c:pt>
                <c:pt idx="138141">
                  <c:v>44.6816428851197</c:v>
                </c:pt>
                <c:pt idx="138142">
                  <c:v>44.681756185329498</c:v>
                </c:pt>
                <c:pt idx="138143">
                  <c:v>44.681869485176698</c:v>
                </c:pt>
                <c:pt idx="138144">
                  <c:v>44.681982784661301</c:v>
                </c:pt>
                <c:pt idx="138145">
                  <c:v>44.682096083783101</c:v>
                </c:pt>
                <c:pt idx="138146">
                  <c:v>44.682209382542403</c:v>
                </c:pt>
                <c:pt idx="138147">
                  <c:v>44.682322680938903</c:v>
                </c:pt>
                <c:pt idx="138148">
                  <c:v>44.682435978972798</c:v>
                </c:pt>
                <c:pt idx="138149">
                  <c:v>44.682549276644103</c:v>
                </c:pt>
                <c:pt idx="138150">
                  <c:v>44.682662573952697</c:v>
                </c:pt>
                <c:pt idx="138151">
                  <c:v>44.682775870898602</c:v>
                </c:pt>
                <c:pt idx="138152">
                  <c:v>44.682889167481903</c:v>
                </c:pt>
                <c:pt idx="138153">
                  <c:v>44.683002463702501</c:v>
                </c:pt>
                <c:pt idx="138154">
                  <c:v>44.683115759560501</c:v>
                </c:pt>
                <c:pt idx="138155">
                  <c:v>44.683229055055797</c:v>
                </c:pt>
                <c:pt idx="138156">
                  <c:v>44.683342350188497</c:v>
                </c:pt>
                <c:pt idx="138157">
                  <c:v>44.683455644958499</c:v>
                </c:pt>
                <c:pt idx="138158">
                  <c:v>44.683568939365898</c:v>
                </c:pt>
                <c:pt idx="138159">
                  <c:v>44.6836822334106</c:v>
                </c:pt>
                <c:pt idx="138160">
                  <c:v>44.683795527092698</c:v>
                </c:pt>
                <c:pt idx="138161">
                  <c:v>44.683908820412199</c:v>
                </c:pt>
                <c:pt idx="138162">
                  <c:v>44.684022113368997</c:v>
                </c:pt>
                <c:pt idx="138163">
                  <c:v>44.684135405963097</c:v>
                </c:pt>
                <c:pt idx="138164">
                  <c:v>44.6842486981947</c:v>
                </c:pt>
                <c:pt idx="138165">
                  <c:v>44.6843619900636</c:v>
                </c:pt>
                <c:pt idx="138166">
                  <c:v>44.684475281569803</c:v>
                </c:pt>
                <c:pt idx="138167">
                  <c:v>44.684588572713402</c:v>
                </c:pt>
                <c:pt idx="138168">
                  <c:v>44.684701863494404</c:v>
                </c:pt>
                <c:pt idx="138169">
                  <c:v>44.684815153912801</c:v>
                </c:pt>
                <c:pt idx="138170">
                  <c:v>44.684928443968502</c:v>
                </c:pt>
                <c:pt idx="138171">
                  <c:v>44.685041733661599</c:v>
                </c:pt>
                <c:pt idx="138172">
                  <c:v>44.685155022991999</c:v>
                </c:pt>
                <c:pt idx="138173">
                  <c:v>44.685268311959803</c:v>
                </c:pt>
                <c:pt idx="138174">
                  <c:v>44.685381600565002</c:v>
                </c:pt>
                <c:pt idx="138175">
                  <c:v>44.685494888807597</c:v>
                </c:pt>
                <c:pt idx="138176">
                  <c:v>44.685608176687602</c:v>
                </c:pt>
                <c:pt idx="138177">
                  <c:v>44.685721464204903</c:v>
                </c:pt>
                <c:pt idx="138178">
                  <c:v>44.6858347513596</c:v>
                </c:pt>
                <c:pt idx="138179">
                  <c:v>44.685948038151601</c:v>
                </c:pt>
                <c:pt idx="138180">
                  <c:v>44.686061324581097</c:v>
                </c:pt>
                <c:pt idx="138181">
                  <c:v>44.686174610647903</c:v>
                </c:pt>
                <c:pt idx="138182">
                  <c:v>44.686287896352198</c:v>
                </c:pt>
                <c:pt idx="138183">
                  <c:v>44.686401181693803</c:v>
                </c:pt>
                <c:pt idx="138184">
                  <c:v>44.686514466672698</c:v>
                </c:pt>
                <c:pt idx="138185">
                  <c:v>44.686627751289102</c:v>
                </c:pt>
                <c:pt idx="138186">
                  <c:v>44.686741035542902</c:v>
                </c:pt>
                <c:pt idx="138187">
                  <c:v>44.686854319433998</c:v>
                </c:pt>
                <c:pt idx="138188">
                  <c:v>44.686967602962497</c:v>
                </c:pt>
                <c:pt idx="138189">
                  <c:v>44.687080886128399</c:v>
                </c:pt>
                <c:pt idx="138190">
                  <c:v>44.687194168931804</c:v>
                </c:pt>
                <c:pt idx="138191">
                  <c:v>44.687307451372497</c:v>
                </c:pt>
                <c:pt idx="138192">
                  <c:v>44.687420733450601</c:v>
                </c:pt>
                <c:pt idx="138193">
                  <c:v>44.687534015166001</c:v>
                </c:pt>
                <c:pt idx="138194">
                  <c:v>44.687647296518897</c:v>
                </c:pt>
                <c:pt idx="138195">
                  <c:v>44.687760577509202</c:v>
                </c:pt>
                <c:pt idx="138196">
                  <c:v>44.687873858136903</c:v>
                </c:pt>
                <c:pt idx="138197">
                  <c:v>44.687987138402001</c:v>
                </c:pt>
                <c:pt idx="138198">
                  <c:v>44.688100418304401</c:v>
                </c:pt>
                <c:pt idx="138199">
                  <c:v>44.688213697844297</c:v>
                </c:pt>
                <c:pt idx="138200">
                  <c:v>44.688326977021603</c:v>
                </c:pt>
                <c:pt idx="138201">
                  <c:v>44.688440255836298</c:v>
                </c:pt>
                <c:pt idx="138202">
                  <c:v>44.688553534288403</c:v>
                </c:pt>
                <c:pt idx="138203">
                  <c:v>44.688666812377903</c:v>
                </c:pt>
                <c:pt idx="138204">
                  <c:v>44.6887800901048</c:v>
                </c:pt>
                <c:pt idx="138205">
                  <c:v>44.688893367469099</c:v>
                </c:pt>
                <c:pt idx="138206">
                  <c:v>44.689006644470801</c:v>
                </c:pt>
                <c:pt idx="138207">
                  <c:v>44.689119921109899</c:v>
                </c:pt>
                <c:pt idx="138208">
                  <c:v>44.6892331973865</c:v>
                </c:pt>
                <c:pt idx="138209">
                  <c:v>44.689346473300397</c:v>
                </c:pt>
                <c:pt idx="138210">
                  <c:v>44.689459748851803</c:v>
                </c:pt>
                <c:pt idx="138211">
                  <c:v>44.689573024040598</c:v>
                </c:pt>
                <c:pt idx="138212">
                  <c:v>44.689686298866803</c:v>
                </c:pt>
                <c:pt idx="138213">
                  <c:v>44.689799573330397</c:v>
                </c:pt>
                <c:pt idx="138214">
                  <c:v>44.689912847431401</c:v>
                </c:pt>
                <c:pt idx="138215">
                  <c:v>44.6900261211699</c:v>
                </c:pt>
                <c:pt idx="138216">
                  <c:v>44.690139394545703</c:v>
                </c:pt>
                <c:pt idx="138217">
                  <c:v>44.690252667559001</c:v>
                </c:pt>
                <c:pt idx="138218">
                  <c:v>44.690365940209702</c:v>
                </c:pt>
                <c:pt idx="138219">
                  <c:v>44.690479212497898</c:v>
                </c:pt>
                <c:pt idx="138220">
                  <c:v>44.690592484423497</c:v>
                </c:pt>
                <c:pt idx="138221">
                  <c:v>44.6907057559865</c:v>
                </c:pt>
                <c:pt idx="138222">
                  <c:v>44.690819027186897</c:v>
                </c:pt>
                <c:pt idx="138223">
                  <c:v>44.690932298024698</c:v>
                </c:pt>
                <c:pt idx="138224">
                  <c:v>44.691045568500002</c:v>
                </c:pt>
                <c:pt idx="138225">
                  <c:v>44.691158838612701</c:v>
                </c:pt>
                <c:pt idx="138226">
                  <c:v>44.691272108362902</c:v>
                </c:pt>
                <c:pt idx="138227">
                  <c:v>44.6913853777505</c:v>
                </c:pt>
                <c:pt idx="138228">
                  <c:v>44.6914986467755</c:v>
                </c:pt>
                <c:pt idx="138229">
                  <c:v>44.691611915437903</c:v>
                </c:pt>
                <c:pt idx="138230">
                  <c:v>44.691725183737802</c:v>
                </c:pt>
                <c:pt idx="138231">
                  <c:v>44.691838451675103</c:v>
                </c:pt>
                <c:pt idx="138232">
                  <c:v>44.6919517192499</c:v>
                </c:pt>
                <c:pt idx="138233">
                  <c:v>44.6920649864621</c:v>
                </c:pt>
                <c:pt idx="138234">
                  <c:v>44.692178253311802</c:v>
                </c:pt>
                <c:pt idx="138235">
                  <c:v>44.6922915197988</c:v>
                </c:pt>
                <c:pt idx="138236">
                  <c:v>44.692404785923401</c:v>
                </c:pt>
                <c:pt idx="138237">
                  <c:v>44.692518051685397</c:v>
                </c:pt>
                <c:pt idx="138238">
                  <c:v>44.692631317084803</c:v>
                </c:pt>
                <c:pt idx="138239">
                  <c:v>44.692744582121698</c:v>
                </c:pt>
                <c:pt idx="138240">
                  <c:v>44.692857846796002</c:v>
                </c:pt>
                <c:pt idx="138241">
                  <c:v>44.692971111107802</c:v>
                </c:pt>
                <c:pt idx="138242">
                  <c:v>44.693084375056998</c:v>
                </c:pt>
                <c:pt idx="138243">
                  <c:v>44.693197638643703</c:v>
                </c:pt>
                <c:pt idx="138244">
                  <c:v>44.693310901867797</c:v>
                </c:pt>
                <c:pt idx="138245">
                  <c:v>44.6934241647294</c:v>
                </c:pt>
                <c:pt idx="138246">
                  <c:v>44.693537427228399</c:v>
                </c:pt>
                <c:pt idx="138247">
                  <c:v>44.693650689364901</c:v>
                </c:pt>
                <c:pt idx="138248">
                  <c:v>44.693763951138898</c:v>
                </c:pt>
                <c:pt idx="138249">
                  <c:v>44.693877212550298</c:v>
                </c:pt>
                <c:pt idx="138250">
                  <c:v>44.6939904735992</c:v>
                </c:pt>
                <c:pt idx="138251">
                  <c:v>44.694103734285498</c:v>
                </c:pt>
                <c:pt idx="138252">
                  <c:v>44.694216994609299</c:v>
                </c:pt>
                <c:pt idx="138253">
                  <c:v>44.694330254570502</c:v>
                </c:pt>
                <c:pt idx="138254">
                  <c:v>44.694443514169301</c:v>
                </c:pt>
                <c:pt idx="138255">
                  <c:v>44.694556773405502</c:v>
                </c:pt>
                <c:pt idx="138256">
                  <c:v>44.694670032279099</c:v>
                </c:pt>
                <c:pt idx="138257">
                  <c:v>44.694783290790298</c:v>
                </c:pt>
                <c:pt idx="138258">
                  <c:v>44.6948965489389</c:v>
                </c:pt>
                <c:pt idx="138259">
                  <c:v>44.695009806724897</c:v>
                </c:pt>
                <c:pt idx="138260">
                  <c:v>44.695123064148497</c:v>
                </c:pt>
                <c:pt idx="138261">
                  <c:v>44.695236321209499</c:v>
                </c:pt>
                <c:pt idx="138262">
                  <c:v>44.695349577907997</c:v>
                </c:pt>
                <c:pt idx="138263">
                  <c:v>44.695462834243898</c:v>
                </c:pt>
                <c:pt idx="138264">
                  <c:v>44.695576090217401</c:v>
                </c:pt>
                <c:pt idx="138265">
                  <c:v>44.695689345828299</c:v>
                </c:pt>
                <c:pt idx="138266">
                  <c:v>44.6958026010767</c:v>
                </c:pt>
                <c:pt idx="138267">
                  <c:v>44.695915855962603</c:v>
                </c:pt>
                <c:pt idx="138268">
                  <c:v>44.696029110485902</c:v>
                </c:pt>
                <c:pt idx="138269">
                  <c:v>44.696142364646803</c:v>
                </c:pt>
                <c:pt idx="138270">
                  <c:v>44.6962556184451</c:v>
                </c:pt>
                <c:pt idx="138271">
                  <c:v>44.6963688718809</c:v>
                </c:pt>
                <c:pt idx="138272">
                  <c:v>44.696482124954201</c:v>
                </c:pt>
                <c:pt idx="138273">
                  <c:v>44.696595377664998</c:v>
                </c:pt>
                <c:pt idx="138274">
                  <c:v>44.696708630013198</c:v>
                </c:pt>
                <c:pt idx="138275">
                  <c:v>44.696821881999</c:v>
                </c:pt>
                <c:pt idx="138276">
                  <c:v>44.696935133622198</c:v>
                </c:pt>
                <c:pt idx="138277">
                  <c:v>44.697048384882997</c:v>
                </c:pt>
                <c:pt idx="138278">
                  <c:v>44.6971616357812</c:v>
                </c:pt>
                <c:pt idx="138279">
                  <c:v>44.697274886316897</c:v>
                </c:pt>
                <c:pt idx="138280">
                  <c:v>44.697388136490197</c:v>
                </c:pt>
                <c:pt idx="138281">
                  <c:v>44.6975013863009</c:v>
                </c:pt>
                <c:pt idx="138282">
                  <c:v>44.697614635749098</c:v>
                </c:pt>
                <c:pt idx="138283">
                  <c:v>44.697727884834798</c:v>
                </c:pt>
                <c:pt idx="138284">
                  <c:v>44.697841133558001</c:v>
                </c:pt>
                <c:pt idx="138285">
                  <c:v>44.697954381918798</c:v>
                </c:pt>
                <c:pt idx="138286">
                  <c:v>44.698067629916999</c:v>
                </c:pt>
                <c:pt idx="138287">
                  <c:v>44.698180877552701</c:v>
                </c:pt>
                <c:pt idx="138288">
                  <c:v>44.6982941248259</c:v>
                </c:pt>
                <c:pt idx="138289">
                  <c:v>44.6984073717366</c:v>
                </c:pt>
                <c:pt idx="138290">
                  <c:v>44.698520618284903</c:v>
                </c:pt>
                <c:pt idx="138291">
                  <c:v>44.698633864470601</c:v>
                </c:pt>
                <c:pt idx="138292">
                  <c:v>44.698747110293901</c:v>
                </c:pt>
                <c:pt idx="138293">
                  <c:v>44.698860355754697</c:v>
                </c:pt>
                <c:pt idx="138294">
                  <c:v>44.698973600852902</c:v>
                </c:pt>
                <c:pt idx="138295">
                  <c:v>44.699086845588702</c:v>
                </c:pt>
                <c:pt idx="138296">
                  <c:v>44.699200089961998</c:v>
                </c:pt>
                <c:pt idx="138297">
                  <c:v>44.699313333972803</c:v>
                </c:pt>
                <c:pt idx="138298">
                  <c:v>44.699426577621203</c:v>
                </c:pt>
                <c:pt idx="138299">
                  <c:v>44.699539820906999</c:v>
                </c:pt>
                <c:pt idx="138300">
                  <c:v>44.699653063830397</c:v>
                </c:pt>
                <c:pt idx="138301">
                  <c:v>44.699766306391297</c:v>
                </c:pt>
                <c:pt idx="138302">
                  <c:v>44.699879548589699</c:v>
                </c:pt>
                <c:pt idx="138303">
                  <c:v>44.699992790425597</c:v>
                </c:pt>
                <c:pt idx="138304">
                  <c:v>44.700106031899097</c:v>
                </c:pt>
                <c:pt idx="138305">
                  <c:v>44.700219273009999</c:v>
                </c:pt>
                <c:pt idx="138306">
                  <c:v>44.700332513758497</c:v>
                </c:pt>
                <c:pt idx="138307">
                  <c:v>44.700445754144603</c:v>
                </c:pt>
                <c:pt idx="138308">
                  <c:v>44.700558994168098</c:v>
                </c:pt>
                <c:pt idx="138309">
                  <c:v>44.700672233829202</c:v>
                </c:pt>
                <c:pt idx="138310">
                  <c:v>44.700785473127802</c:v>
                </c:pt>
                <c:pt idx="138311">
                  <c:v>44.700898712064003</c:v>
                </c:pt>
                <c:pt idx="138312">
                  <c:v>44.701011950637699</c:v>
                </c:pt>
                <c:pt idx="138313">
                  <c:v>44.701125188848899</c:v>
                </c:pt>
                <c:pt idx="138314">
                  <c:v>44.7012384266976</c:v>
                </c:pt>
                <c:pt idx="138315">
                  <c:v>44.701351664183903</c:v>
                </c:pt>
                <c:pt idx="138316">
                  <c:v>44.701464901307702</c:v>
                </c:pt>
                <c:pt idx="138317">
                  <c:v>44.701578138069102</c:v>
                </c:pt>
                <c:pt idx="138318">
                  <c:v>44.701691374467998</c:v>
                </c:pt>
                <c:pt idx="138319">
                  <c:v>44.701804610504396</c:v>
                </c:pt>
                <c:pt idx="138320">
                  <c:v>44.701917846178397</c:v>
                </c:pt>
                <c:pt idx="138321">
                  <c:v>44.702031081489899</c:v>
                </c:pt>
                <c:pt idx="138322">
                  <c:v>44.702144316439004</c:v>
                </c:pt>
                <c:pt idx="138323">
                  <c:v>44.702257551025603</c:v>
                </c:pt>
                <c:pt idx="138324">
                  <c:v>44.702370785249798</c:v>
                </c:pt>
                <c:pt idx="138325">
                  <c:v>44.702484019111502</c:v>
                </c:pt>
                <c:pt idx="138326">
                  <c:v>44.702597252610701</c:v>
                </c:pt>
                <c:pt idx="138327">
                  <c:v>44.702710485747502</c:v>
                </c:pt>
                <c:pt idx="138328">
                  <c:v>44.702823718521898</c:v>
                </c:pt>
                <c:pt idx="138329">
                  <c:v>44.702936950933797</c:v>
                </c:pt>
                <c:pt idx="138330">
                  <c:v>44.703050182983198</c:v>
                </c:pt>
                <c:pt idx="138331">
                  <c:v>44.7031634146702</c:v>
                </c:pt>
                <c:pt idx="138332">
                  <c:v>44.703276645994798</c:v>
                </c:pt>
                <c:pt idx="138333">
                  <c:v>44.703389876956898</c:v>
                </c:pt>
                <c:pt idx="138334">
                  <c:v>44.7035031075566</c:v>
                </c:pt>
                <c:pt idx="138335">
                  <c:v>44.703616337793903</c:v>
                </c:pt>
                <c:pt idx="138336">
                  <c:v>44.703729567668702</c:v>
                </c:pt>
                <c:pt idx="138337">
                  <c:v>44.703842797180997</c:v>
                </c:pt>
                <c:pt idx="138338">
                  <c:v>44.703956026330999</c:v>
                </c:pt>
                <c:pt idx="138339">
                  <c:v>44.704069255118398</c:v>
                </c:pt>
                <c:pt idx="138340">
                  <c:v>44.704182483543498</c:v>
                </c:pt>
                <c:pt idx="138341">
                  <c:v>44.7042957116061</c:v>
                </c:pt>
                <c:pt idx="138342">
                  <c:v>44.704408939306298</c:v>
                </c:pt>
                <c:pt idx="138343">
                  <c:v>44.704522166644097</c:v>
                </c:pt>
                <c:pt idx="138344">
                  <c:v>44.704635393619398</c:v>
                </c:pt>
                <c:pt idx="138345">
                  <c:v>44.704748620232301</c:v>
                </c:pt>
                <c:pt idx="138346">
                  <c:v>44.7048618464827</c:v>
                </c:pt>
                <c:pt idx="138347">
                  <c:v>44.7049750723708</c:v>
                </c:pt>
                <c:pt idx="138348">
                  <c:v>44.705088297896403</c:v>
                </c:pt>
                <c:pt idx="138349">
                  <c:v>44.7052015230596</c:v>
                </c:pt>
                <c:pt idx="138350">
                  <c:v>44.705314747860299</c:v>
                </c:pt>
                <c:pt idx="138351">
                  <c:v>44.7054279722987</c:v>
                </c:pt>
                <c:pt idx="138352">
                  <c:v>44.705541196374597</c:v>
                </c:pt>
                <c:pt idx="138353">
                  <c:v>44.705654420088102</c:v>
                </c:pt>
                <c:pt idx="138354">
                  <c:v>44.705767643439202</c:v>
                </c:pt>
                <c:pt idx="138355">
                  <c:v>44.705880866427897</c:v>
                </c:pt>
                <c:pt idx="138356">
                  <c:v>44.705994089054101</c:v>
                </c:pt>
                <c:pt idx="138357">
                  <c:v>44.706107311317901</c:v>
                </c:pt>
                <c:pt idx="138358">
                  <c:v>44.706220533219302</c:v>
                </c:pt>
                <c:pt idx="138359">
                  <c:v>44.706333754758397</c:v>
                </c:pt>
                <c:pt idx="138360">
                  <c:v>44.706446975934902</c:v>
                </c:pt>
                <c:pt idx="138361">
                  <c:v>44.706560196749102</c:v>
                </c:pt>
                <c:pt idx="138362">
                  <c:v>44.706673417200903</c:v>
                </c:pt>
                <c:pt idx="138363">
                  <c:v>44.7067866372903</c:v>
                </c:pt>
                <c:pt idx="138364">
                  <c:v>44.706899857017198</c:v>
                </c:pt>
                <c:pt idx="138365">
                  <c:v>44.707013076381799</c:v>
                </c:pt>
                <c:pt idx="138366">
                  <c:v>44.707126295383901</c:v>
                </c:pt>
                <c:pt idx="138367">
                  <c:v>44.707239514023698</c:v>
                </c:pt>
                <c:pt idx="138368">
                  <c:v>44.707352732300997</c:v>
                </c:pt>
                <c:pt idx="138369">
                  <c:v>44.707465950215898</c:v>
                </c:pt>
                <c:pt idx="138370">
                  <c:v>44.7075791677685</c:v>
                </c:pt>
                <c:pt idx="138371">
                  <c:v>44.707692384958598</c:v>
                </c:pt>
                <c:pt idx="138372">
                  <c:v>44.707805601786298</c:v>
                </c:pt>
                <c:pt idx="138373">
                  <c:v>44.707918818251699</c:v>
                </c:pt>
                <c:pt idx="138374">
                  <c:v>44.708032034354602</c:v>
                </c:pt>
                <c:pt idx="138375">
                  <c:v>44.7081452500952</c:v>
                </c:pt>
                <c:pt idx="138376">
                  <c:v>44.7082584654733</c:v>
                </c:pt>
                <c:pt idx="138377">
                  <c:v>44.708371680489101</c:v>
                </c:pt>
                <c:pt idx="138378">
                  <c:v>44.708484895142497</c:v>
                </c:pt>
                <c:pt idx="138379">
                  <c:v>44.708598109433403</c:v>
                </c:pt>
                <c:pt idx="138380">
                  <c:v>44.708711323362003</c:v>
                </c:pt>
                <c:pt idx="138381">
                  <c:v>44.708824536928198</c:v>
                </c:pt>
                <c:pt idx="138382">
                  <c:v>44.708937750132101</c:v>
                </c:pt>
                <c:pt idx="138383">
                  <c:v>44.7090509629735</c:v>
                </c:pt>
                <c:pt idx="138384">
                  <c:v>44.7091641754525</c:v>
                </c:pt>
                <c:pt idx="138385">
                  <c:v>44.709277387569202</c:v>
                </c:pt>
                <c:pt idx="138386">
                  <c:v>44.709390599323498</c:v>
                </c:pt>
                <c:pt idx="138387">
                  <c:v>44.709503810715397</c:v>
                </c:pt>
                <c:pt idx="138388">
                  <c:v>44.709617021744897</c:v>
                </c:pt>
                <c:pt idx="138389">
                  <c:v>44.709730232412099</c:v>
                </c:pt>
                <c:pt idx="138390">
                  <c:v>44.709843442716803</c:v>
                </c:pt>
                <c:pt idx="138391">
                  <c:v>44.709956652659201</c:v>
                </c:pt>
                <c:pt idx="138392">
                  <c:v>44.710069862239202</c:v>
                </c:pt>
                <c:pt idx="138393">
                  <c:v>44.710183071456903</c:v>
                </c:pt>
                <c:pt idx="138394">
                  <c:v>44.7102962803122</c:v>
                </c:pt>
                <c:pt idx="138395">
                  <c:v>44.710409488805098</c:v>
                </c:pt>
                <c:pt idx="138396">
                  <c:v>44.710522696935598</c:v>
                </c:pt>
                <c:pt idx="138397">
                  <c:v>44.7106359047038</c:v>
                </c:pt>
                <c:pt idx="138398">
                  <c:v>44.710749112109603</c:v>
                </c:pt>
                <c:pt idx="138399">
                  <c:v>44.710862319153001</c:v>
                </c:pt>
                <c:pt idx="138400">
                  <c:v>44.710975525834002</c:v>
                </c:pt>
                <c:pt idx="138401">
                  <c:v>44.711088732152703</c:v>
                </c:pt>
                <c:pt idx="138402">
                  <c:v>44.711201938109099</c:v>
                </c:pt>
                <c:pt idx="138403">
                  <c:v>44.711315143702997</c:v>
                </c:pt>
                <c:pt idx="138404">
                  <c:v>44.711428348934596</c:v>
                </c:pt>
                <c:pt idx="138405">
                  <c:v>44.711541553803897</c:v>
                </c:pt>
                <c:pt idx="138406">
                  <c:v>44.7116547583108</c:v>
                </c:pt>
                <c:pt idx="138407">
                  <c:v>44.711767962455298</c:v>
                </c:pt>
                <c:pt idx="138408">
                  <c:v>44.711881166237497</c:v>
                </c:pt>
                <c:pt idx="138409">
                  <c:v>44.711994369657297</c:v>
                </c:pt>
                <c:pt idx="138410">
                  <c:v>44.7121075727148</c:v>
                </c:pt>
                <c:pt idx="138411">
                  <c:v>44.712220775409897</c:v>
                </c:pt>
                <c:pt idx="138412">
                  <c:v>44.712333977742702</c:v>
                </c:pt>
                <c:pt idx="138413">
                  <c:v>44.712447179713102</c:v>
                </c:pt>
                <c:pt idx="138414">
                  <c:v>44.712560381321097</c:v>
                </c:pt>
                <c:pt idx="138415">
                  <c:v>44.7126735825669</c:v>
                </c:pt>
                <c:pt idx="138416">
                  <c:v>44.712786783450198</c:v>
                </c:pt>
                <c:pt idx="138417">
                  <c:v>44.712899983971298</c:v>
                </c:pt>
                <c:pt idx="138418">
                  <c:v>44.713013184129899</c:v>
                </c:pt>
                <c:pt idx="138419">
                  <c:v>44.713126383926301</c:v>
                </c:pt>
                <c:pt idx="138420">
                  <c:v>44.713239583360298</c:v>
                </c:pt>
                <c:pt idx="138421">
                  <c:v>44.713352782431897</c:v>
                </c:pt>
                <c:pt idx="138422">
                  <c:v>44.713465981141198</c:v>
                </c:pt>
                <c:pt idx="138423">
                  <c:v>44.7135791794882</c:v>
                </c:pt>
                <c:pt idx="138424">
                  <c:v>44.713692377472803</c:v>
                </c:pt>
                <c:pt idx="138425">
                  <c:v>44.713805575095101</c:v>
                </c:pt>
                <c:pt idx="138426">
                  <c:v>44.7139187723551</c:v>
                </c:pt>
                <c:pt idx="138427">
                  <c:v>44.714031969252702</c:v>
                </c:pt>
                <c:pt idx="138428">
                  <c:v>44.714145165787997</c:v>
                </c:pt>
                <c:pt idx="138429">
                  <c:v>44.714258361961001</c:v>
                </c:pt>
                <c:pt idx="138430">
                  <c:v>44.714371557771599</c:v>
                </c:pt>
                <c:pt idx="138431">
                  <c:v>44.714484753219899</c:v>
                </c:pt>
                <c:pt idx="138432">
                  <c:v>44.714597948305901</c:v>
                </c:pt>
                <c:pt idx="138433">
                  <c:v>44.714711143029497</c:v>
                </c:pt>
                <c:pt idx="138434">
                  <c:v>44.714824337390802</c:v>
                </c:pt>
                <c:pt idx="138435">
                  <c:v>44.714937531389801</c:v>
                </c:pt>
                <c:pt idx="138436">
                  <c:v>44.715050725026501</c:v>
                </c:pt>
                <c:pt idx="138437">
                  <c:v>44.715163918300803</c:v>
                </c:pt>
                <c:pt idx="138438">
                  <c:v>44.715277111212799</c:v>
                </c:pt>
                <c:pt idx="138439">
                  <c:v>44.715390303762597</c:v>
                </c:pt>
                <c:pt idx="138440">
                  <c:v>44.715503495949903</c:v>
                </c:pt>
                <c:pt idx="138441">
                  <c:v>44.715616687774997</c:v>
                </c:pt>
                <c:pt idx="138442">
                  <c:v>44.715729879237799</c:v>
                </c:pt>
                <c:pt idx="138443">
                  <c:v>44.715843070338202</c:v>
                </c:pt>
                <c:pt idx="138444">
                  <c:v>44.7159562610763</c:v>
                </c:pt>
                <c:pt idx="138445">
                  <c:v>44.7160694514521</c:v>
                </c:pt>
                <c:pt idx="138446">
                  <c:v>44.716182641465601</c:v>
                </c:pt>
                <c:pt idx="138447">
                  <c:v>44.716295831116803</c:v>
                </c:pt>
                <c:pt idx="138448">
                  <c:v>44.716409020405699</c:v>
                </c:pt>
                <c:pt idx="138449">
                  <c:v>44.716522209332197</c:v>
                </c:pt>
                <c:pt idx="138450">
                  <c:v>44.716635397896503</c:v>
                </c:pt>
                <c:pt idx="138451">
                  <c:v>44.716748586098397</c:v>
                </c:pt>
                <c:pt idx="138452">
                  <c:v>44.716861773938099</c:v>
                </c:pt>
                <c:pt idx="138453">
                  <c:v>44.716974961415403</c:v>
                </c:pt>
                <c:pt idx="138454">
                  <c:v>44.7170881485305</c:v>
                </c:pt>
                <c:pt idx="138455">
                  <c:v>44.7172013352832</c:v>
                </c:pt>
                <c:pt idx="138456">
                  <c:v>44.7173145216736</c:v>
                </c:pt>
                <c:pt idx="138457">
                  <c:v>44.717427707701802</c:v>
                </c:pt>
                <c:pt idx="138458">
                  <c:v>44.717540893367598</c:v>
                </c:pt>
                <c:pt idx="138459">
                  <c:v>44.717654078671103</c:v>
                </c:pt>
                <c:pt idx="138460">
                  <c:v>44.717767263612402</c:v>
                </c:pt>
                <c:pt idx="138461">
                  <c:v>44.717880448191302</c:v>
                </c:pt>
                <c:pt idx="138462">
                  <c:v>44.717993632408003</c:v>
                </c:pt>
                <c:pt idx="138463">
                  <c:v>44.718106816262399</c:v>
                </c:pt>
                <c:pt idx="138464">
                  <c:v>44.718219999754403</c:v>
                </c:pt>
                <c:pt idx="138465">
                  <c:v>44.718333182884201</c:v>
                </c:pt>
                <c:pt idx="138466">
                  <c:v>44.718446365651701</c:v>
                </c:pt>
                <c:pt idx="138467">
                  <c:v>44.718559548056902</c:v>
                </c:pt>
                <c:pt idx="138468">
                  <c:v>44.718672730099797</c:v>
                </c:pt>
                <c:pt idx="138469">
                  <c:v>44.718785911780401</c:v>
                </c:pt>
                <c:pt idx="138470">
                  <c:v>44.718899093098798</c:v>
                </c:pt>
                <c:pt idx="138471">
                  <c:v>44.719012274054897</c:v>
                </c:pt>
                <c:pt idx="138472">
                  <c:v>44.719125454648598</c:v>
                </c:pt>
                <c:pt idx="138473">
                  <c:v>44.719238634880099</c:v>
                </c:pt>
                <c:pt idx="138474">
                  <c:v>44.719351814749302</c:v>
                </c:pt>
                <c:pt idx="138475">
                  <c:v>44.719464994256299</c:v>
                </c:pt>
                <c:pt idx="138476">
                  <c:v>44.719578173400997</c:v>
                </c:pt>
                <c:pt idx="138477">
                  <c:v>44.719691352183297</c:v>
                </c:pt>
                <c:pt idx="138478">
                  <c:v>44.719804530603497</c:v>
                </c:pt>
                <c:pt idx="138479">
                  <c:v>44.719917708661299</c:v>
                </c:pt>
                <c:pt idx="138480">
                  <c:v>44.720030886356902</c:v>
                </c:pt>
                <c:pt idx="138481">
                  <c:v>44.7201440636901</c:v>
                </c:pt>
                <c:pt idx="138482">
                  <c:v>44.720257240661198</c:v>
                </c:pt>
                <c:pt idx="138483">
                  <c:v>44.720370417269898</c:v>
                </c:pt>
                <c:pt idx="138484">
                  <c:v>44.720483593516398</c:v>
                </c:pt>
                <c:pt idx="138485">
                  <c:v>44.720596769400601</c:v>
                </c:pt>
                <c:pt idx="138486">
                  <c:v>44.720709944922604</c:v>
                </c:pt>
                <c:pt idx="138487">
                  <c:v>44.720823120082301</c:v>
                </c:pt>
                <c:pt idx="138488">
                  <c:v>44.720936294879699</c:v>
                </c:pt>
                <c:pt idx="138489">
                  <c:v>44.721049469314899</c:v>
                </c:pt>
                <c:pt idx="138490">
                  <c:v>44.7211626433878</c:v>
                </c:pt>
                <c:pt idx="138491">
                  <c:v>44.721275817098402</c:v>
                </c:pt>
                <c:pt idx="138492">
                  <c:v>44.721388990446798</c:v>
                </c:pt>
                <c:pt idx="138493">
                  <c:v>44.721502163432902</c:v>
                </c:pt>
                <c:pt idx="138494">
                  <c:v>44.7216153360568</c:v>
                </c:pt>
                <c:pt idx="138495">
                  <c:v>44.7217285083184</c:v>
                </c:pt>
                <c:pt idx="138496">
                  <c:v>44.7218416802177</c:v>
                </c:pt>
                <c:pt idx="138497">
                  <c:v>44.721954851754802</c:v>
                </c:pt>
                <c:pt idx="138498">
                  <c:v>44.722068022929697</c:v>
                </c:pt>
                <c:pt idx="138499">
                  <c:v>44.722181193742301</c:v>
                </c:pt>
                <c:pt idx="138500">
                  <c:v>44.722294364192599</c:v>
                </c:pt>
                <c:pt idx="138501">
                  <c:v>44.722407534280698</c:v>
                </c:pt>
                <c:pt idx="138502">
                  <c:v>44.722520704006598</c:v>
                </c:pt>
                <c:pt idx="138503">
                  <c:v>44.722633873370199</c:v>
                </c:pt>
                <c:pt idx="138504">
                  <c:v>44.722747042371601</c:v>
                </c:pt>
                <c:pt idx="138505">
                  <c:v>44.722860211010698</c:v>
                </c:pt>
                <c:pt idx="138506">
                  <c:v>44.722973379287602</c:v>
                </c:pt>
                <c:pt idx="138507">
                  <c:v>44.7230865472022</c:v>
                </c:pt>
                <c:pt idx="138508">
                  <c:v>44.7231997147546</c:v>
                </c:pt>
                <c:pt idx="138509">
                  <c:v>44.7233128819448</c:v>
                </c:pt>
                <c:pt idx="138510">
                  <c:v>44.723426048772701</c:v>
                </c:pt>
                <c:pt idx="138511">
                  <c:v>44.723539215238397</c:v>
                </c:pt>
                <c:pt idx="138512">
                  <c:v>44.7236523813418</c:v>
                </c:pt>
                <c:pt idx="138513">
                  <c:v>44.723765547082998</c:v>
                </c:pt>
                <c:pt idx="138514">
                  <c:v>44.723878712462003</c:v>
                </c:pt>
                <c:pt idx="138515">
                  <c:v>44.723991877478703</c:v>
                </c:pt>
                <c:pt idx="138516">
                  <c:v>44.724105042133203</c:v>
                </c:pt>
                <c:pt idx="138517">
                  <c:v>44.724218206425498</c:v>
                </c:pt>
                <c:pt idx="138518">
                  <c:v>44.7243313703556</c:v>
                </c:pt>
                <c:pt idx="138519">
                  <c:v>44.724444533923403</c:v>
                </c:pt>
                <c:pt idx="138520">
                  <c:v>44.724557697129001</c:v>
                </c:pt>
                <c:pt idx="138521">
                  <c:v>44.724670859972399</c:v>
                </c:pt>
                <c:pt idx="138522">
                  <c:v>44.724784022453598</c:v>
                </c:pt>
                <c:pt idx="138523">
                  <c:v>44.724897184572498</c:v>
                </c:pt>
                <c:pt idx="138524">
                  <c:v>44.725010346329199</c:v>
                </c:pt>
                <c:pt idx="138525">
                  <c:v>44.725123507723701</c:v>
                </c:pt>
                <c:pt idx="138526">
                  <c:v>44.725236668755898</c:v>
                </c:pt>
                <c:pt idx="138527">
                  <c:v>44.725349829426001</c:v>
                </c:pt>
                <c:pt idx="138528">
                  <c:v>44.725462989733799</c:v>
                </c:pt>
                <c:pt idx="138529">
                  <c:v>44.725576149679398</c:v>
                </c:pt>
                <c:pt idx="138530">
                  <c:v>44.725689309262798</c:v>
                </c:pt>
                <c:pt idx="138531">
                  <c:v>44.725802468483998</c:v>
                </c:pt>
                <c:pt idx="138532">
                  <c:v>44.725915627342999</c:v>
                </c:pt>
                <c:pt idx="138533">
                  <c:v>44.726028785839702</c:v>
                </c:pt>
                <c:pt idx="138534">
                  <c:v>44.726141943974298</c:v>
                </c:pt>
                <c:pt idx="138535">
                  <c:v>44.726255101746602</c:v>
                </c:pt>
                <c:pt idx="138536">
                  <c:v>44.7263682591568</c:v>
                </c:pt>
                <c:pt idx="138537">
                  <c:v>44.726481416204699</c:v>
                </c:pt>
                <c:pt idx="138538">
                  <c:v>44.726594572890399</c:v>
                </c:pt>
                <c:pt idx="138539">
                  <c:v>44.726707729213899</c:v>
                </c:pt>
                <c:pt idx="138540">
                  <c:v>44.7268208851753</c:v>
                </c:pt>
                <c:pt idx="138541">
                  <c:v>44.726934040774402</c:v>
                </c:pt>
                <c:pt idx="138542">
                  <c:v>44.727047196011299</c:v>
                </c:pt>
                <c:pt idx="138543">
                  <c:v>44.727160350886003</c:v>
                </c:pt>
                <c:pt idx="138544">
                  <c:v>44.7272735053985</c:v>
                </c:pt>
                <c:pt idx="138545">
                  <c:v>44.727386659548799</c:v>
                </c:pt>
                <c:pt idx="138546">
                  <c:v>44.727499813336898</c:v>
                </c:pt>
                <c:pt idx="138547">
                  <c:v>44.727612966762898</c:v>
                </c:pt>
                <c:pt idx="138548">
                  <c:v>44.727726119826599</c:v>
                </c:pt>
                <c:pt idx="138549">
                  <c:v>44.727839272528101</c:v>
                </c:pt>
                <c:pt idx="138550">
                  <c:v>44.727952424867503</c:v>
                </c:pt>
                <c:pt idx="138551">
                  <c:v>44.7280655768446</c:v>
                </c:pt>
                <c:pt idx="138552">
                  <c:v>44.728178728459604</c:v>
                </c:pt>
                <c:pt idx="138553">
                  <c:v>44.728291879712401</c:v>
                </c:pt>
                <c:pt idx="138554">
                  <c:v>44.728405030603</c:v>
                </c:pt>
                <c:pt idx="138555">
                  <c:v>44.728518181131399</c:v>
                </c:pt>
                <c:pt idx="138556">
                  <c:v>44.728631331297599</c:v>
                </c:pt>
                <c:pt idx="138557">
                  <c:v>44.7287444811016</c:v>
                </c:pt>
                <c:pt idx="138558">
                  <c:v>44.728857630543502</c:v>
                </c:pt>
                <c:pt idx="138559">
                  <c:v>44.728970779623197</c:v>
                </c:pt>
                <c:pt idx="138560">
                  <c:v>44.7290839283406</c:v>
                </c:pt>
                <c:pt idx="138561">
                  <c:v>44.729197076696003</c:v>
                </c:pt>
                <c:pt idx="138562">
                  <c:v>44.729310224689101</c:v>
                </c:pt>
                <c:pt idx="138563">
                  <c:v>44.729423372319999</c:v>
                </c:pt>
                <c:pt idx="138564">
                  <c:v>44.729536519588798</c:v>
                </c:pt>
                <c:pt idx="138565">
                  <c:v>44.729649666495398</c:v>
                </c:pt>
                <c:pt idx="138566">
                  <c:v>44.729762813039898</c:v>
                </c:pt>
                <c:pt idx="138567">
                  <c:v>44.729875959222099</c:v>
                </c:pt>
                <c:pt idx="138568">
                  <c:v>44.7299891050422</c:v>
                </c:pt>
                <c:pt idx="138569">
                  <c:v>44.730102250500202</c:v>
                </c:pt>
                <c:pt idx="138570">
                  <c:v>44.730215395595899</c:v>
                </c:pt>
                <c:pt idx="138571">
                  <c:v>44.730328540329502</c:v>
                </c:pt>
                <c:pt idx="138572">
                  <c:v>44.730441684700899</c:v>
                </c:pt>
                <c:pt idx="138573">
                  <c:v>44.730554828710197</c:v>
                </c:pt>
                <c:pt idx="138574">
                  <c:v>44.730667972357303</c:v>
                </c:pt>
                <c:pt idx="138575">
                  <c:v>44.730781115642202</c:v>
                </c:pt>
                <c:pt idx="138576">
                  <c:v>44.730894258565002</c:v>
                </c:pt>
                <c:pt idx="138577">
                  <c:v>44.731007401125602</c:v>
                </c:pt>
                <c:pt idx="138578">
                  <c:v>44.731120543324003</c:v>
                </c:pt>
                <c:pt idx="138579">
                  <c:v>44.731233685160298</c:v>
                </c:pt>
                <c:pt idx="138580">
                  <c:v>44.7313468266344</c:v>
                </c:pt>
                <c:pt idx="138581">
                  <c:v>44.731459967746403</c:v>
                </c:pt>
                <c:pt idx="138582">
                  <c:v>44.7315731084962</c:v>
                </c:pt>
                <c:pt idx="138583">
                  <c:v>44.731686248883904</c:v>
                </c:pt>
                <c:pt idx="138584">
                  <c:v>44.731799388909401</c:v>
                </c:pt>
                <c:pt idx="138585">
                  <c:v>44.731912528572799</c:v>
                </c:pt>
                <c:pt idx="138586">
                  <c:v>44.732025667873998</c:v>
                </c:pt>
                <c:pt idx="138587">
                  <c:v>44.732138806813097</c:v>
                </c:pt>
                <c:pt idx="138588">
                  <c:v>44.732251945389997</c:v>
                </c:pt>
                <c:pt idx="138589">
                  <c:v>44.732365083604797</c:v>
                </c:pt>
                <c:pt idx="138590">
                  <c:v>44.732478221457399</c:v>
                </c:pt>
                <c:pt idx="138591">
                  <c:v>44.7325913589479</c:v>
                </c:pt>
                <c:pt idx="138592">
                  <c:v>44.732704496076202</c:v>
                </c:pt>
                <c:pt idx="138593">
                  <c:v>44.732817632842398</c:v>
                </c:pt>
                <c:pt idx="138594">
                  <c:v>44.732930769246501</c:v>
                </c:pt>
                <c:pt idx="138595">
                  <c:v>44.733043905288397</c:v>
                </c:pt>
                <c:pt idx="138596">
                  <c:v>44.733157040968202</c:v>
                </c:pt>
                <c:pt idx="138597">
                  <c:v>44.733270176285799</c:v>
                </c:pt>
                <c:pt idx="138598">
                  <c:v>44.733383311241298</c:v>
                </c:pt>
                <c:pt idx="138599">
                  <c:v>44.733496445834703</c:v>
                </c:pt>
                <c:pt idx="138600">
                  <c:v>44.733609580065902</c:v>
                </c:pt>
                <c:pt idx="138601">
                  <c:v>44.733722713935002</c:v>
                </c:pt>
                <c:pt idx="138602">
                  <c:v>44.733835847442002</c:v>
                </c:pt>
                <c:pt idx="138603">
                  <c:v>44.733948980586803</c:v>
                </c:pt>
                <c:pt idx="138604">
                  <c:v>44.734062113369497</c:v>
                </c:pt>
                <c:pt idx="138605">
                  <c:v>44.734175245790098</c:v>
                </c:pt>
                <c:pt idx="138606">
                  <c:v>44.7342883778486</c:v>
                </c:pt>
                <c:pt idx="138607">
                  <c:v>44.734401509544902</c:v>
                </c:pt>
                <c:pt idx="138608">
                  <c:v>44.734514640879098</c:v>
                </c:pt>
                <c:pt idx="138609">
                  <c:v>44.734627771851201</c:v>
                </c:pt>
                <c:pt idx="138610">
                  <c:v>44.734740902461198</c:v>
                </c:pt>
                <c:pt idx="138611">
                  <c:v>44.734854032709002</c:v>
                </c:pt>
                <c:pt idx="138612">
                  <c:v>44.734967162594799</c:v>
                </c:pt>
                <c:pt idx="138613">
                  <c:v>44.735080292118397</c:v>
                </c:pt>
                <c:pt idx="138614">
                  <c:v>44.735193421279803</c:v>
                </c:pt>
                <c:pt idx="138615">
                  <c:v>44.735306550079201</c:v>
                </c:pt>
                <c:pt idx="138616">
                  <c:v>44.7354196785165</c:v>
                </c:pt>
                <c:pt idx="138617">
                  <c:v>44.7355328065916</c:v>
                </c:pt>
                <c:pt idx="138618">
                  <c:v>44.7356459343046</c:v>
                </c:pt>
                <c:pt idx="138619">
                  <c:v>44.7357590616556</c:v>
                </c:pt>
                <c:pt idx="138620">
                  <c:v>44.735872188644301</c:v>
                </c:pt>
                <c:pt idx="138621">
                  <c:v>44.735985315271101</c:v>
                </c:pt>
                <c:pt idx="138622">
                  <c:v>44.736098441535603</c:v>
                </c:pt>
                <c:pt idx="138623">
                  <c:v>44.736211567438097</c:v>
                </c:pt>
                <c:pt idx="138624">
                  <c:v>44.736324692978499</c:v>
                </c:pt>
                <c:pt idx="138625">
                  <c:v>44.736437818156801</c:v>
                </c:pt>
                <c:pt idx="138626">
                  <c:v>44.736550942972897</c:v>
                </c:pt>
                <c:pt idx="138627">
                  <c:v>44.736664067427</c:v>
                </c:pt>
                <c:pt idx="138628">
                  <c:v>44.736777191519003</c:v>
                </c:pt>
                <c:pt idx="138629">
                  <c:v>44.7368903152488</c:v>
                </c:pt>
                <c:pt idx="138630">
                  <c:v>44.737003438616597</c:v>
                </c:pt>
                <c:pt idx="138631">
                  <c:v>44.737116561622301</c:v>
                </c:pt>
                <c:pt idx="138632">
                  <c:v>44.737229684265799</c:v>
                </c:pt>
                <c:pt idx="138633">
                  <c:v>44.737342806547304</c:v>
                </c:pt>
                <c:pt idx="138634">
                  <c:v>44.737455928466701</c:v>
                </c:pt>
                <c:pt idx="138635">
                  <c:v>44.737569050024</c:v>
                </c:pt>
                <c:pt idx="138636">
                  <c:v>44.737682171219198</c:v>
                </c:pt>
                <c:pt idx="138637">
                  <c:v>44.737795292052297</c:v>
                </c:pt>
                <c:pt idx="138638">
                  <c:v>44.737908412523304</c:v>
                </c:pt>
                <c:pt idx="138639">
                  <c:v>44.738021532632203</c:v>
                </c:pt>
                <c:pt idx="138640">
                  <c:v>44.738134652379003</c:v>
                </c:pt>
                <c:pt idx="138641">
                  <c:v>44.738247771763803</c:v>
                </c:pt>
                <c:pt idx="138642">
                  <c:v>44.738360890786403</c:v>
                </c:pt>
                <c:pt idx="138643">
                  <c:v>44.738474009447003</c:v>
                </c:pt>
                <c:pt idx="138644">
                  <c:v>44.738587127745497</c:v>
                </c:pt>
                <c:pt idx="138645">
                  <c:v>44.738700245681898</c:v>
                </c:pt>
                <c:pt idx="138646">
                  <c:v>44.738813363256298</c:v>
                </c:pt>
                <c:pt idx="138647">
                  <c:v>44.7389264804685</c:v>
                </c:pt>
                <c:pt idx="138648">
                  <c:v>44.739039597318701</c:v>
                </c:pt>
                <c:pt idx="138649">
                  <c:v>44.739152713806803</c:v>
                </c:pt>
                <c:pt idx="138650">
                  <c:v>44.739265829932798</c:v>
                </c:pt>
                <c:pt idx="138651">
                  <c:v>44.739378945696799</c:v>
                </c:pt>
                <c:pt idx="138652">
                  <c:v>44.739492061098701</c:v>
                </c:pt>
                <c:pt idx="138653">
                  <c:v>44.739605176138497</c:v>
                </c:pt>
                <c:pt idx="138654">
                  <c:v>44.739718290816199</c:v>
                </c:pt>
                <c:pt idx="138655">
                  <c:v>44.739831405131902</c:v>
                </c:pt>
                <c:pt idx="138656">
                  <c:v>44.739944519085498</c:v>
                </c:pt>
                <c:pt idx="138657">
                  <c:v>44.740057632677001</c:v>
                </c:pt>
                <c:pt idx="138658">
                  <c:v>44.740170745906497</c:v>
                </c:pt>
                <c:pt idx="138659">
                  <c:v>44.7402838587739</c:v>
                </c:pt>
                <c:pt idx="138660">
                  <c:v>44.740396971279203</c:v>
                </c:pt>
                <c:pt idx="138661">
                  <c:v>44.7405100834225</c:v>
                </c:pt>
                <c:pt idx="138662">
                  <c:v>44.740623195203703</c:v>
                </c:pt>
                <c:pt idx="138663">
                  <c:v>44.7407363066228</c:v>
                </c:pt>
                <c:pt idx="138664">
                  <c:v>44.740849417679897</c:v>
                </c:pt>
                <c:pt idx="138665">
                  <c:v>44.740962528375</c:v>
                </c:pt>
                <c:pt idx="138666">
                  <c:v>44.741075638707898</c:v>
                </c:pt>
                <c:pt idx="138667">
                  <c:v>44.741188748678802</c:v>
                </c:pt>
                <c:pt idx="138668">
                  <c:v>44.741301858287699</c:v>
                </c:pt>
                <c:pt idx="138669">
                  <c:v>44.741414967534503</c:v>
                </c:pt>
                <c:pt idx="138670">
                  <c:v>44.7415280764193</c:v>
                </c:pt>
                <c:pt idx="138671">
                  <c:v>44.741641184941997</c:v>
                </c:pt>
                <c:pt idx="138672">
                  <c:v>44.741754293102602</c:v>
                </c:pt>
                <c:pt idx="138673">
                  <c:v>44.741867400901199</c:v>
                </c:pt>
                <c:pt idx="138674">
                  <c:v>44.741980508337797</c:v>
                </c:pt>
                <c:pt idx="138675">
                  <c:v>44.742093615412301</c:v>
                </c:pt>
                <c:pt idx="138676">
                  <c:v>44.742206722124799</c:v>
                </c:pt>
                <c:pt idx="138677">
                  <c:v>44.742319828475203</c:v>
                </c:pt>
                <c:pt idx="138678">
                  <c:v>44.742432934463501</c:v>
                </c:pt>
                <c:pt idx="138679">
                  <c:v>44.742546040089898</c:v>
                </c:pt>
                <c:pt idx="138680">
                  <c:v>44.742659145354203</c:v>
                </c:pt>
                <c:pt idx="138681">
                  <c:v>44.742772250256401</c:v>
                </c:pt>
                <c:pt idx="138682">
                  <c:v>44.742885354796599</c:v>
                </c:pt>
                <c:pt idx="138683">
                  <c:v>44.742998458974803</c:v>
                </c:pt>
                <c:pt idx="138684">
                  <c:v>44.743111562791</c:v>
                </c:pt>
                <c:pt idx="138685">
                  <c:v>44.743224666245098</c:v>
                </c:pt>
                <c:pt idx="138686">
                  <c:v>44.743337769337103</c:v>
                </c:pt>
                <c:pt idx="138687">
                  <c:v>44.7434508720672</c:v>
                </c:pt>
                <c:pt idx="138688">
                  <c:v>44.743563974435197</c:v>
                </c:pt>
                <c:pt idx="138689">
                  <c:v>44.743677076441102</c:v>
                </c:pt>
                <c:pt idx="138690">
                  <c:v>44.743790178085099</c:v>
                </c:pt>
                <c:pt idx="138691">
                  <c:v>44.743903279366997</c:v>
                </c:pt>
                <c:pt idx="138692">
                  <c:v>44.744016380286901</c:v>
                </c:pt>
                <c:pt idx="138693">
                  <c:v>44.744129480844798</c:v>
                </c:pt>
                <c:pt idx="138694">
                  <c:v>44.744242581040602</c:v>
                </c:pt>
                <c:pt idx="138695">
                  <c:v>44.744355680874399</c:v>
                </c:pt>
                <c:pt idx="138696">
                  <c:v>44.744468780346203</c:v>
                </c:pt>
                <c:pt idx="138697">
                  <c:v>44.744581879456</c:v>
                </c:pt>
                <c:pt idx="138698">
                  <c:v>44.744694978203697</c:v>
                </c:pt>
                <c:pt idx="138699">
                  <c:v>44.7448080765895</c:v>
                </c:pt>
                <c:pt idx="138700">
                  <c:v>44.744921174613197</c:v>
                </c:pt>
                <c:pt idx="138701">
                  <c:v>44.7450342722749</c:v>
                </c:pt>
                <c:pt idx="138702">
                  <c:v>44.745147369574603</c:v>
                </c:pt>
                <c:pt idx="138703">
                  <c:v>44.7452604665122</c:v>
                </c:pt>
                <c:pt idx="138704">
                  <c:v>44.745373563087902</c:v>
                </c:pt>
                <c:pt idx="138705">
                  <c:v>44.745486659301498</c:v>
                </c:pt>
                <c:pt idx="138706">
                  <c:v>44.745599755153201</c:v>
                </c:pt>
                <c:pt idx="138707">
                  <c:v>44.745712850642803</c:v>
                </c:pt>
                <c:pt idx="138708">
                  <c:v>44.745825945770399</c:v>
                </c:pt>
                <c:pt idx="138709">
                  <c:v>44.745939040536001</c:v>
                </c:pt>
                <c:pt idx="138710">
                  <c:v>44.746052134939603</c:v>
                </c:pt>
                <c:pt idx="138711">
                  <c:v>44.746165228981198</c:v>
                </c:pt>
                <c:pt idx="138712">
                  <c:v>44.7462783226608</c:v>
                </c:pt>
                <c:pt idx="138713">
                  <c:v>44.746391415978401</c:v>
                </c:pt>
                <c:pt idx="138714">
                  <c:v>44.746504508934002</c:v>
                </c:pt>
                <c:pt idx="138715">
                  <c:v>44.746617601527497</c:v>
                </c:pt>
                <c:pt idx="138716">
                  <c:v>44.746730693759098</c:v>
                </c:pt>
                <c:pt idx="138717">
                  <c:v>44.746843785628698</c:v>
                </c:pt>
                <c:pt idx="138718">
                  <c:v>44.746956877136299</c:v>
                </c:pt>
                <c:pt idx="138719">
                  <c:v>44.747069968281899</c:v>
                </c:pt>
                <c:pt idx="138720">
                  <c:v>44.747183059065499</c:v>
                </c:pt>
                <c:pt idx="138721">
                  <c:v>44.747296149487099</c:v>
                </c:pt>
                <c:pt idx="138722">
                  <c:v>44.747409239546698</c:v>
                </c:pt>
                <c:pt idx="138723">
                  <c:v>44.747522329244397</c:v>
                </c:pt>
                <c:pt idx="138724">
                  <c:v>44.747635418580003</c:v>
                </c:pt>
                <c:pt idx="138725">
                  <c:v>44.747748507553602</c:v>
                </c:pt>
                <c:pt idx="138726">
                  <c:v>44.747861596165301</c:v>
                </c:pt>
                <c:pt idx="138727">
                  <c:v>44.747974684414999</c:v>
                </c:pt>
                <c:pt idx="138728">
                  <c:v>44.748087772302704</c:v>
                </c:pt>
                <c:pt idx="138729">
                  <c:v>44.748200859828401</c:v>
                </c:pt>
                <c:pt idx="138730">
                  <c:v>44.748313946992099</c:v>
                </c:pt>
                <c:pt idx="138731">
                  <c:v>44.748427033793803</c:v>
                </c:pt>
                <c:pt idx="138732">
                  <c:v>44.748540120233599</c:v>
                </c:pt>
                <c:pt idx="138733">
                  <c:v>44.748653206311303</c:v>
                </c:pt>
                <c:pt idx="138734">
                  <c:v>44.748766292027099</c:v>
                </c:pt>
                <c:pt idx="138735">
                  <c:v>44.748879377380902</c:v>
                </c:pt>
                <c:pt idx="138736">
                  <c:v>44.748992462372797</c:v>
                </c:pt>
                <c:pt idx="138737">
                  <c:v>44.749105547002699</c:v>
                </c:pt>
                <c:pt idx="138738">
                  <c:v>44.749218631270601</c:v>
                </c:pt>
                <c:pt idx="138739">
                  <c:v>44.749331715176503</c:v>
                </c:pt>
                <c:pt idx="138740">
                  <c:v>44.749444798720397</c:v>
                </c:pt>
                <c:pt idx="138741">
                  <c:v>44.749557881902398</c:v>
                </c:pt>
                <c:pt idx="138742">
                  <c:v>44.749670964722398</c:v>
                </c:pt>
                <c:pt idx="138743">
                  <c:v>44.749784047180498</c:v>
                </c:pt>
                <c:pt idx="138744">
                  <c:v>44.749897129276498</c:v>
                </c:pt>
                <c:pt idx="138745">
                  <c:v>44.750010211010697</c:v>
                </c:pt>
                <c:pt idx="138746">
                  <c:v>44.750123292382803</c:v>
                </c:pt>
                <c:pt idx="138747">
                  <c:v>44.750236373393001</c:v>
                </c:pt>
                <c:pt idx="138748">
                  <c:v>44.750349454041199</c:v>
                </c:pt>
                <c:pt idx="138749">
                  <c:v>44.750462534327497</c:v>
                </c:pt>
                <c:pt idx="138750">
                  <c:v>44.750575614251801</c:v>
                </c:pt>
                <c:pt idx="138751">
                  <c:v>44.750688693814098</c:v>
                </c:pt>
                <c:pt idx="138752">
                  <c:v>44.750801773014501</c:v>
                </c:pt>
                <c:pt idx="138753">
                  <c:v>44.750914851852897</c:v>
                </c:pt>
                <c:pt idx="138754">
                  <c:v>44.7510279303294</c:v>
                </c:pt>
                <c:pt idx="138755">
                  <c:v>44.751141008443902</c:v>
                </c:pt>
                <c:pt idx="138756">
                  <c:v>44.751254086196496</c:v>
                </c:pt>
                <c:pt idx="138757">
                  <c:v>44.751367163587098</c:v>
                </c:pt>
                <c:pt idx="138758">
                  <c:v>44.751480240615699</c:v>
                </c:pt>
                <c:pt idx="138759">
                  <c:v>44.751593317282499</c:v>
                </c:pt>
                <c:pt idx="138760">
                  <c:v>44.751706393587199</c:v>
                </c:pt>
                <c:pt idx="138761">
                  <c:v>44.751819469529998</c:v>
                </c:pt>
                <c:pt idx="138762">
                  <c:v>44.751932545110897</c:v>
                </c:pt>
                <c:pt idx="138763">
                  <c:v>44.752045620329802</c:v>
                </c:pt>
                <c:pt idx="138764">
                  <c:v>44.7521586951868</c:v>
                </c:pt>
                <c:pt idx="138765">
                  <c:v>44.752271769681798</c:v>
                </c:pt>
                <c:pt idx="138766">
                  <c:v>44.752384843814902</c:v>
                </c:pt>
                <c:pt idx="138767">
                  <c:v>44.752497917586098</c:v>
                </c:pt>
                <c:pt idx="138768">
                  <c:v>44.752610990995301</c:v>
                </c:pt>
                <c:pt idx="138769">
                  <c:v>44.752724064042603</c:v>
                </c:pt>
                <c:pt idx="138770">
                  <c:v>44.752837136727898</c:v>
                </c:pt>
                <c:pt idx="138771">
                  <c:v>44.752950209051399</c:v>
                </c:pt>
                <c:pt idx="138772">
                  <c:v>44.7530632810128</c:v>
                </c:pt>
                <c:pt idx="138773">
                  <c:v>44.7531763526124</c:v>
                </c:pt>
                <c:pt idx="138774">
                  <c:v>44.753289423849999</c:v>
                </c:pt>
                <c:pt idx="138775">
                  <c:v>44.753402494725698</c:v>
                </c:pt>
                <c:pt idx="138776">
                  <c:v>44.753515565239397</c:v>
                </c:pt>
                <c:pt idx="138777">
                  <c:v>44.753628635391202</c:v>
                </c:pt>
                <c:pt idx="138778">
                  <c:v>44.753741705181099</c:v>
                </c:pt>
                <c:pt idx="138779">
                  <c:v>44.753854774609103</c:v>
                </c:pt>
                <c:pt idx="138780">
                  <c:v>44.753967843675099</c:v>
                </c:pt>
                <c:pt idx="138781">
                  <c:v>44.754080912379202</c:v>
                </c:pt>
                <c:pt idx="138782">
                  <c:v>44.754193980721404</c:v>
                </c:pt>
                <c:pt idx="138783">
                  <c:v>44.754307048701698</c:v>
                </c:pt>
                <c:pt idx="138784">
                  <c:v>44.754420116320098</c:v>
                </c:pt>
                <c:pt idx="138785">
                  <c:v>44.754533183576498</c:v>
                </c:pt>
                <c:pt idx="138786">
                  <c:v>44.754646250470998</c:v>
                </c:pt>
                <c:pt idx="138787">
                  <c:v>44.754759317003597</c:v>
                </c:pt>
                <c:pt idx="138788">
                  <c:v>44.754872383174302</c:v>
                </c:pt>
                <c:pt idx="138789">
                  <c:v>44.754985448983</c:v>
                </c:pt>
                <c:pt idx="138790">
                  <c:v>44.755098514429903</c:v>
                </c:pt>
                <c:pt idx="138791">
                  <c:v>44.7552115795148</c:v>
                </c:pt>
                <c:pt idx="138792">
                  <c:v>44.755324644237902</c:v>
                </c:pt>
                <c:pt idx="138793">
                  <c:v>44.755437708598997</c:v>
                </c:pt>
                <c:pt idx="138794">
                  <c:v>44.755550772598198</c:v>
                </c:pt>
                <c:pt idx="138795">
                  <c:v>44.755663836235499</c:v>
                </c:pt>
                <c:pt idx="138796">
                  <c:v>44.755776899510899</c:v>
                </c:pt>
                <c:pt idx="138797">
                  <c:v>44.755889962424398</c:v>
                </c:pt>
                <c:pt idx="138798">
                  <c:v>44.756003024976003</c:v>
                </c:pt>
                <c:pt idx="138799">
                  <c:v>44.756116087165601</c:v>
                </c:pt>
                <c:pt idx="138800">
                  <c:v>44.756229148993398</c:v>
                </c:pt>
                <c:pt idx="138801">
                  <c:v>44.756342210459302</c:v>
                </c:pt>
                <c:pt idx="138802">
                  <c:v>44.756455271563297</c:v>
                </c:pt>
                <c:pt idx="138803">
                  <c:v>44.756568332305399</c:v>
                </c:pt>
                <c:pt idx="138804">
                  <c:v>44.7566813926855</c:v>
                </c:pt>
                <c:pt idx="138805">
                  <c:v>44.756794452703801</c:v>
                </c:pt>
                <c:pt idx="138806">
                  <c:v>44.7569075123602</c:v>
                </c:pt>
                <c:pt idx="138807">
                  <c:v>44.757020571654699</c:v>
                </c:pt>
                <c:pt idx="138808">
                  <c:v>44.757133630587298</c:v>
                </c:pt>
                <c:pt idx="138809">
                  <c:v>44.757246689158002</c:v>
                </c:pt>
                <c:pt idx="138810">
                  <c:v>44.757359747366898</c:v>
                </c:pt>
                <c:pt idx="138811">
                  <c:v>44.757472805213801</c:v>
                </c:pt>
                <c:pt idx="138812">
                  <c:v>44.757585862698797</c:v>
                </c:pt>
                <c:pt idx="138813">
                  <c:v>44.757698919821998</c:v>
                </c:pt>
                <c:pt idx="138814">
                  <c:v>44.757811976583298</c:v>
                </c:pt>
                <c:pt idx="138815">
                  <c:v>44.757925032982698</c:v>
                </c:pt>
                <c:pt idx="138816">
                  <c:v>44.758038089020197</c:v>
                </c:pt>
                <c:pt idx="138817">
                  <c:v>44.758151144695802</c:v>
                </c:pt>
                <c:pt idx="138818">
                  <c:v>44.758264200009499</c:v>
                </c:pt>
                <c:pt idx="138819">
                  <c:v>44.758377254961403</c:v>
                </c:pt>
                <c:pt idx="138820">
                  <c:v>44.758490309551398</c:v>
                </c:pt>
                <c:pt idx="138821">
                  <c:v>44.7586033637795</c:v>
                </c:pt>
                <c:pt idx="138822">
                  <c:v>44.758716417645701</c:v>
                </c:pt>
                <c:pt idx="138823">
                  <c:v>44.758829471150101</c:v>
                </c:pt>
                <c:pt idx="138824">
                  <c:v>44.7589425242926</c:v>
                </c:pt>
                <c:pt idx="138825">
                  <c:v>44.759055577073198</c:v>
                </c:pt>
                <c:pt idx="138826">
                  <c:v>44.759168629491903</c:v>
                </c:pt>
                <c:pt idx="138827">
                  <c:v>44.759281681548799</c:v>
                </c:pt>
                <c:pt idx="138828">
                  <c:v>44.759394733243802</c:v>
                </c:pt>
                <c:pt idx="138829">
                  <c:v>44.759507784576897</c:v>
                </c:pt>
                <c:pt idx="138830">
                  <c:v>44.759620835548098</c:v>
                </c:pt>
                <c:pt idx="138831">
                  <c:v>44.759733886157498</c:v>
                </c:pt>
                <c:pt idx="138832">
                  <c:v>44.759846936405097</c:v>
                </c:pt>
                <c:pt idx="138833">
                  <c:v>44.759959986290703</c:v>
                </c:pt>
                <c:pt idx="138834">
                  <c:v>44.7600730358145</c:v>
                </c:pt>
                <c:pt idx="138835">
                  <c:v>44.760186084976503</c:v>
                </c:pt>
                <c:pt idx="138836">
                  <c:v>44.760299133776599</c:v>
                </c:pt>
                <c:pt idx="138837">
                  <c:v>44.7604121822148</c:v>
                </c:pt>
                <c:pt idx="138838">
                  <c:v>44.760525230291101</c:v>
                </c:pt>
                <c:pt idx="138839">
                  <c:v>44.760638278005601</c:v>
                </c:pt>
                <c:pt idx="138840">
                  <c:v>44.760751325358299</c:v>
                </c:pt>
                <c:pt idx="138841">
                  <c:v>44.760864372349097</c:v>
                </c:pt>
                <c:pt idx="138842">
                  <c:v>44.760977418978001</c:v>
                </c:pt>
                <c:pt idx="138843">
                  <c:v>44.761090465245097</c:v>
                </c:pt>
                <c:pt idx="138844">
                  <c:v>44.761203511150399</c:v>
                </c:pt>
                <c:pt idx="138845">
                  <c:v>44.7613165566937</c:v>
                </c:pt>
                <c:pt idx="138846">
                  <c:v>44.7614296018753</c:v>
                </c:pt>
                <c:pt idx="138847">
                  <c:v>44.761542646694998</c:v>
                </c:pt>
                <c:pt idx="138848">
                  <c:v>44.761655691152797</c:v>
                </c:pt>
                <c:pt idx="138849">
                  <c:v>44.761768735248801</c:v>
                </c:pt>
                <c:pt idx="138850">
                  <c:v>44.761881778983003</c:v>
                </c:pt>
                <c:pt idx="138851">
                  <c:v>44.761994822355298</c:v>
                </c:pt>
                <c:pt idx="138852">
                  <c:v>44.762107865365799</c:v>
                </c:pt>
                <c:pt idx="138853">
                  <c:v>44.762220908014399</c:v>
                </c:pt>
                <c:pt idx="138854">
                  <c:v>44.762333950301198</c:v>
                </c:pt>
                <c:pt idx="138855">
                  <c:v>44.762446992226103</c:v>
                </c:pt>
                <c:pt idx="138856">
                  <c:v>44.762560033789299</c:v>
                </c:pt>
                <c:pt idx="138857">
                  <c:v>44.762673074990502</c:v>
                </c:pt>
                <c:pt idx="138858">
                  <c:v>44.762786115829996</c:v>
                </c:pt>
                <c:pt idx="138859">
                  <c:v>44.762899156307597</c:v>
                </c:pt>
                <c:pt idx="138860">
                  <c:v>44.763012196423396</c:v>
                </c:pt>
                <c:pt idx="138861">
                  <c:v>44.763125236177302</c:v>
                </c:pt>
                <c:pt idx="138862">
                  <c:v>44.7632382755694</c:v>
                </c:pt>
                <c:pt idx="138863">
                  <c:v>44.763351314599703</c:v>
                </c:pt>
                <c:pt idx="138864">
                  <c:v>44.763464353268198</c:v>
                </c:pt>
                <c:pt idx="138865">
                  <c:v>44.763577391574799</c:v>
                </c:pt>
                <c:pt idx="138866">
                  <c:v>44.763690429519599</c:v>
                </c:pt>
                <c:pt idx="138867">
                  <c:v>44.763803467102598</c:v>
                </c:pt>
                <c:pt idx="138868">
                  <c:v>44.763916504323802</c:v>
                </c:pt>
                <c:pt idx="138869">
                  <c:v>44.764029541183099</c:v>
                </c:pt>
                <c:pt idx="138870">
                  <c:v>44.764142577680701</c:v>
                </c:pt>
                <c:pt idx="138871">
                  <c:v>44.764255613816403</c:v>
                </c:pt>
                <c:pt idx="138872">
                  <c:v>44.764368649590203</c:v>
                </c:pt>
                <c:pt idx="138873">
                  <c:v>44.764481685002302</c:v>
                </c:pt>
                <c:pt idx="138874">
                  <c:v>44.7645947200525</c:v>
                </c:pt>
                <c:pt idx="138875">
                  <c:v>44.764707754741003</c:v>
                </c:pt>
                <c:pt idx="138876">
                  <c:v>44.764820789067599</c:v>
                </c:pt>
                <c:pt idx="138877">
                  <c:v>44.764933823032401</c:v>
                </c:pt>
                <c:pt idx="138878">
                  <c:v>44.765046856635401</c:v>
                </c:pt>
                <c:pt idx="138879">
                  <c:v>44.7651598898766</c:v>
                </c:pt>
                <c:pt idx="138880">
                  <c:v>44.765272922755898</c:v>
                </c:pt>
                <c:pt idx="138881">
                  <c:v>44.765385955273501</c:v>
                </c:pt>
                <c:pt idx="138882">
                  <c:v>44.765498987429297</c:v>
                </c:pt>
                <c:pt idx="138883">
                  <c:v>44.765612019223198</c:v>
                </c:pt>
                <c:pt idx="138884">
                  <c:v>44.765725050655398</c:v>
                </c:pt>
                <c:pt idx="138885">
                  <c:v>44.765838081725697</c:v>
                </c:pt>
                <c:pt idx="138886">
                  <c:v>44.765951112434202</c:v>
                </c:pt>
                <c:pt idx="138887">
                  <c:v>44.766064142780998</c:v>
                </c:pt>
                <c:pt idx="138888">
                  <c:v>44.7661771727659</c:v>
                </c:pt>
                <c:pt idx="138889">
                  <c:v>44.766290202389101</c:v>
                </c:pt>
                <c:pt idx="138890">
                  <c:v>44.766403231650401</c:v>
                </c:pt>
                <c:pt idx="138891">
                  <c:v>44.766516260549999</c:v>
                </c:pt>
                <c:pt idx="138892">
                  <c:v>44.766629289087703</c:v>
                </c:pt>
                <c:pt idx="138893">
                  <c:v>44.766742317263699</c:v>
                </c:pt>
                <c:pt idx="138894">
                  <c:v>44.766855345077801</c:v>
                </c:pt>
                <c:pt idx="138895">
                  <c:v>44.766968372530201</c:v>
                </c:pt>
                <c:pt idx="138896">
                  <c:v>44.7670813996208</c:v>
                </c:pt>
                <c:pt idx="138897">
                  <c:v>44.767194426349597</c:v>
                </c:pt>
                <c:pt idx="138898">
                  <c:v>44.767307452716601</c:v>
                </c:pt>
                <c:pt idx="138899">
                  <c:v>44.767420478721803</c:v>
                </c:pt>
                <c:pt idx="138900">
                  <c:v>44.767533504365197</c:v>
                </c:pt>
                <c:pt idx="138901">
                  <c:v>44.767646529646903</c:v>
                </c:pt>
                <c:pt idx="138902">
                  <c:v>44.767759554566702</c:v>
                </c:pt>
                <c:pt idx="138903">
                  <c:v>44.767872579124798</c:v>
                </c:pt>
                <c:pt idx="138904">
                  <c:v>44.767985603321101</c:v>
                </c:pt>
                <c:pt idx="138905">
                  <c:v>44.768098627155602</c:v>
                </c:pt>
                <c:pt idx="138906">
                  <c:v>44.768211650628402</c:v>
                </c:pt>
                <c:pt idx="138907">
                  <c:v>44.768324673739301</c:v>
                </c:pt>
                <c:pt idx="138908">
                  <c:v>44.768437696488498</c:v>
                </c:pt>
                <c:pt idx="138909">
                  <c:v>44.7685507188759</c:v>
                </c:pt>
                <c:pt idx="138910">
                  <c:v>44.768663740901502</c:v>
                </c:pt>
                <c:pt idx="138911">
                  <c:v>44.768776762565402</c:v>
                </c:pt>
                <c:pt idx="138912">
                  <c:v>44.7688897838675</c:v>
                </c:pt>
                <c:pt idx="138913">
                  <c:v>44.769002804807798</c:v>
                </c:pt>
                <c:pt idx="138914">
                  <c:v>44.7691158253864</c:v>
                </c:pt>
                <c:pt idx="138915">
                  <c:v>44.769228845603102</c:v>
                </c:pt>
                <c:pt idx="138916">
                  <c:v>44.769341865458102</c:v>
                </c:pt>
                <c:pt idx="138917">
                  <c:v>44.769454884951401</c:v>
                </c:pt>
                <c:pt idx="138918">
                  <c:v>44.769567904082898</c:v>
                </c:pt>
                <c:pt idx="138919">
                  <c:v>44.769680922852601</c:v>
                </c:pt>
                <c:pt idx="138920">
                  <c:v>44.769793941260502</c:v>
                </c:pt>
                <c:pt idx="138921">
                  <c:v>44.769906959306702</c:v>
                </c:pt>
                <c:pt idx="138922">
                  <c:v>44.770019976991101</c:v>
                </c:pt>
                <c:pt idx="138923">
                  <c:v>44.770132994313798</c:v>
                </c:pt>
                <c:pt idx="138924">
                  <c:v>44.7702460112747</c:v>
                </c:pt>
                <c:pt idx="138925">
                  <c:v>44.770359027873901</c:v>
                </c:pt>
                <c:pt idx="138926">
                  <c:v>44.770472044111301</c:v>
                </c:pt>
                <c:pt idx="138927">
                  <c:v>44.7705850599869</c:v>
                </c:pt>
                <c:pt idx="138928">
                  <c:v>44.770698075500803</c:v>
                </c:pt>
                <c:pt idx="138929">
                  <c:v>44.770811090652899</c:v>
                </c:pt>
                <c:pt idx="138930">
                  <c:v>44.770924105443299</c:v>
                </c:pt>
                <c:pt idx="138931">
                  <c:v>44.771037119871899</c:v>
                </c:pt>
                <c:pt idx="138932">
                  <c:v>44.771150133938797</c:v>
                </c:pt>
                <c:pt idx="138933">
                  <c:v>44.771263147644</c:v>
                </c:pt>
                <c:pt idx="138934">
                  <c:v>44.771376160987302</c:v>
                </c:pt>
                <c:pt idx="138935">
                  <c:v>44.771489173969002</c:v>
                </c:pt>
                <c:pt idx="138936">
                  <c:v>44.7716021865889</c:v>
                </c:pt>
                <c:pt idx="138937">
                  <c:v>44.771715198846998</c:v>
                </c:pt>
                <c:pt idx="138938">
                  <c:v>44.771828210743401</c:v>
                </c:pt>
                <c:pt idx="138939">
                  <c:v>44.771941222278102</c:v>
                </c:pt>
                <c:pt idx="138940">
                  <c:v>44.772054233451101</c:v>
                </c:pt>
                <c:pt idx="138941">
                  <c:v>44.772167244262199</c:v>
                </c:pt>
                <c:pt idx="138942">
                  <c:v>44.772280254711703</c:v>
                </c:pt>
                <c:pt idx="138943">
                  <c:v>44.772393264799398</c:v>
                </c:pt>
                <c:pt idx="138944">
                  <c:v>44.772506274525398</c:v>
                </c:pt>
                <c:pt idx="138945">
                  <c:v>44.772619283889703</c:v>
                </c:pt>
                <c:pt idx="138946">
                  <c:v>44.772732292892201</c:v>
                </c:pt>
                <c:pt idx="138947">
                  <c:v>44.772845301533003</c:v>
                </c:pt>
                <c:pt idx="138948">
                  <c:v>44.772958309811997</c:v>
                </c:pt>
                <c:pt idx="138949">
                  <c:v>44.773071317729297</c:v>
                </c:pt>
                <c:pt idx="138950">
                  <c:v>44.773184325284902</c:v>
                </c:pt>
                <c:pt idx="138951">
                  <c:v>44.773297332478798</c:v>
                </c:pt>
                <c:pt idx="138952">
                  <c:v>44.773410339310999</c:v>
                </c:pt>
                <c:pt idx="138953">
                  <c:v>44.773523345781399</c:v>
                </c:pt>
                <c:pt idx="138954">
                  <c:v>44.773636351890097</c:v>
                </c:pt>
                <c:pt idx="138955">
                  <c:v>44.773749357637001</c:v>
                </c:pt>
                <c:pt idx="138956">
                  <c:v>44.773862363022303</c:v>
                </c:pt>
                <c:pt idx="138957">
                  <c:v>44.773975368045797</c:v>
                </c:pt>
                <c:pt idx="138958">
                  <c:v>44.774088372707602</c:v>
                </c:pt>
                <c:pt idx="138959">
                  <c:v>44.774201377007699</c:v>
                </c:pt>
                <c:pt idx="138960">
                  <c:v>44.774314380946102</c:v>
                </c:pt>
                <c:pt idx="138961">
                  <c:v>44.774427384522802</c:v>
                </c:pt>
                <c:pt idx="138962">
                  <c:v>44.774540387737702</c:v>
                </c:pt>
                <c:pt idx="138963">
                  <c:v>44.774653390590998</c:v>
                </c:pt>
                <c:pt idx="138964">
                  <c:v>44.774766393082501</c:v>
                </c:pt>
                <c:pt idx="138965">
                  <c:v>44.774879395212302</c:v>
                </c:pt>
                <c:pt idx="138966">
                  <c:v>44.774992396980402</c:v>
                </c:pt>
                <c:pt idx="138967">
                  <c:v>44.775105398386799</c:v>
                </c:pt>
                <c:pt idx="138968">
                  <c:v>44.775218399431502</c:v>
                </c:pt>
                <c:pt idx="138969">
                  <c:v>44.775331400114503</c:v>
                </c:pt>
                <c:pt idx="138970">
                  <c:v>44.775444400435703</c:v>
                </c:pt>
                <c:pt idx="138971">
                  <c:v>44.7755574003953</c:v>
                </c:pt>
                <c:pt idx="138972">
                  <c:v>44.775670399993203</c:v>
                </c:pt>
                <c:pt idx="138973">
                  <c:v>44.775783399229297</c:v>
                </c:pt>
                <c:pt idx="138974">
                  <c:v>44.775896398103797</c:v>
                </c:pt>
                <c:pt idx="138975">
                  <c:v>44.776009396616601</c:v>
                </c:pt>
                <c:pt idx="138976">
                  <c:v>44.776122394767597</c:v>
                </c:pt>
                <c:pt idx="138977">
                  <c:v>44.776235392556998</c:v>
                </c:pt>
                <c:pt idx="138978">
                  <c:v>44.776348389984697</c:v>
                </c:pt>
                <c:pt idx="138979">
                  <c:v>44.776461387050702</c:v>
                </c:pt>
                <c:pt idx="138980">
                  <c:v>44.776574383754998</c:v>
                </c:pt>
                <c:pt idx="138981">
                  <c:v>44.776687380097499</c:v>
                </c:pt>
                <c:pt idx="138982">
                  <c:v>44.776800376078498</c:v>
                </c:pt>
                <c:pt idx="138983">
                  <c:v>44.776913371697702</c:v>
                </c:pt>
                <c:pt idx="138984">
                  <c:v>44.777026366955198</c:v>
                </c:pt>
                <c:pt idx="138985">
                  <c:v>44.777139361850999</c:v>
                </c:pt>
                <c:pt idx="138986">
                  <c:v>44.777252356385198</c:v>
                </c:pt>
                <c:pt idx="138987">
                  <c:v>44.777365350557602</c:v>
                </c:pt>
                <c:pt idx="138988">
                  <c:v>44.777478344368397</c:v>
                </c:pt>
                <c:pt idx="138989">
                  <c:v>44.777591337817498</c:v>
                </c:pt>
                <c:pt idx="138990">
                  <c:v>44.777704330904903</c:v>
                </c:pt>
                <c:pt idx="138991">
                  <c:v>44.7778173236307</c:v>
                </c:pt>
                <c:pt idx="138992">
                  <c:v>44.777930315994702</c:v>
                </c:pt>
                <c:pt idx="138993">
                  <c:v>44.778043307997102</c:v>
                </c:pt>
                <c:pt idx="138994">
                  <c:v>44.7781562996378</c:v>
                </c:pt>
                <c:pt idx="138995">
                  <c:v>44.778269290916803</c:v>
                </c:pt>
                <c:pt idx="138996">
                  <c:v>44.778382281834197</c:v>
                </c:pt>
                <c:pt idx="138997">
                  <c:v>44.778495272389897</c:v>
                </c:pt>
                <c:pt idx="138998">
                  <c:v>44.778608262583901</c:v>
                </c:pt>
                <c:pt idx="138999">
                  <c:v>44.778721252416197</c:v>
                </c:pt>
                <c:pt idx="139000">
                  <c:v>44.778834241886798</c:v>
                </c:pt>
                <c:pt idx="139001">
                  <c:v>44.778947230995797</c:v>
                </c:pt>
                <c:pt idx="139002">
                  <c:v>44.779060219743201</c:v>
                </c:pt>
                <c:pt idx="139003">
                  <c:v>44.779173208128803</c:v>
                </c:pt>
                <c:pt idx="139004">
                  <c:v>44.779286196152803</c:v>
                </c:pt>
                <c:pt idx="139005">
                  <c:v>44.779399183815102</c:v>
                </c:pt>
                <c:pt idx="139006">
                  <c:v>44.779512171115798</c:v>
                </c:pt>
                <c:pt idx="139007">
                  <c:v>44.779625158054799</c:v>
                </c:pt>
                <c:pt idx="139008">
                  <c:v>44.779738144632098</c:v>
                </c:pt>
                <c:pt idx="139009">
                  <c:v>44.779851130847803</c:v>
                </c:pt>
                <c:pt idx="139010">
                  <c:v>44.779964116701798</c:v>
                </c:pt>
                <c:pt idx="139011">
                  <c:v>44.780077102194198</c:v>
                </c:pt>
                <c:pt idx="139012">
                  <c:v>44.780190087324897</c:v>
                </c:pt>
                <c:pt idx="139013">
                  <c:v>44.780303072093901</c:v>
                </c:pt>
                <c:pt idx="139014">
                  <c:v>44.780416056501302</c:v>
                </c:pt>
                <c:pt idx="139015">
                  <c:v>44.780529040547101</c:v>
                </c:pt>
                <c:pt idx="139016">
                  <c:v>44.780642024231199</c:v>
                </c:pt>
                <c:pt idx="139017">
                  <c:v>44.780755007553601</c:v>
                </c:pt>
                <c:pt idx="139018">
                  <c:v>44.780867990514402</c:v>
                </c:pt>
                <c:pt idx="139019">
                  <c:v>44.7809809731135</c:v>
                </c:pt>
                <c:pt idx="139020">
                  <c:v>44.781093955350997</c:v>
                </c:pt>
                <c:pt idx="139021">
                  <c:v>44.781206937226898</c:v>
                </c:pt>
                <c:pt idx="139022">
                  <c:v>44.781319918741097</c:v>
                </c:pt>
                <c:pt idx="139023">
                  <c:v>44.781432899893602</c:v>
                </c:pt>
                <c:pt idx="139024">
                  <c:v>44.781545880684597</c:v>
                </c:pt>
                <c:pt idx="139025">
                  <c:v>44.781658861113897</c:v>
                </c:pt>
                <c:pt idx="139026">
                  <c:v>44.781771841181502</c:v>
                </c:pt>
                <c:pt idx="139027">
                  <c:v>44.781884820887498</c:v>
                </c:pt>
                <c:pt idx="139028">
                  <c:v>44.7819978002318</c:v>
                </c:pt>
                <c:pt idx="139029">
                  <c:v>44.782110779214598</c:v>
                </c:pt>
                <c:pt idx="139030">
                  <c:v>44.782223757835602</c:v>
                </c:pt>
                <c:pt idx="139031">
                  <c:v>44.782336736095097</c:v>
                </c:pt>
                <c:pt idx="139032">
                  <c:v>44.782449713992897</c:v>
                </c:pt>
                <c:pt idx="139033">
                  <c:v>44.782562691529101</c:v>
                </c:pt>
                <c:pt idx="139034">
                  <c:v>44.782675668703703</c:v>
                </c:pt>
                <c:pt idx="139035">
                  <c:v>44.782788645516597</c:v>
                </c:pt>
                <c:pt idx="139036">
                  <c:v>44.782901621967902</c:v>
                </c:pt>
                <c:pt idx="139037">
                  <c:v>44.783014598057598</c:v>
                </c:pt>
                <c:pt idx="139038">
                  <c:v>44.783127573785599</c:v>
                </c:pt>
                <c:pt idx="139039">
                  <c:v>44.783240549151998</c:v>
                </c:pt>
                <c:pt idx="139040">
                  <c:v>44.783353524156801</c:v>
                </c:pt>
                <c:pt idx="139041">
                  <c:v>44.783466498800003</c:v>
                </c:pt>
                <c:pt idx="139042">
                  <c:v>44.783579473081502</c:v>
                </c:pt>
                <c:pt idx="139043">
                  <c:v>44.783692447001499</c:v>
                </c:pt>
                <c:pt idx="139044">
                  <c:v>44.783805420559801</c:v>
                </c:pt>
                <c:pt idx="139045">
                  <c:v>44.783918393756402</c:v>
                </c:pt>
                <c:pt idx="139046">
                  <c:v>44.784031366591499</c:v>
                </c:pt>
                <c:pt idx="139047">
                  <c:v>44.784144339065001</c:v>
                </c:pt>
                <c:pt idx="139048">
                  <c:v>44.784257311176802</c:v>
                </c:pt>
                <c:pt idx="139049">
                  <c:v>44.7843702829271</c:v>
                </c:pt>
                <c:pt idx="139050">
                  <c:v>44.784483254315703</c:v>
                </c:pt>
                <c:pt idx="139051">
                  <c:v>44.784596225342703</c:v>
                </c:pt>
                <c:pt idx="139052">
                  <c:v>44.784709196008102</c:v>
                </c:pt>
                <c:pt idx="139053">
                  <c:v>44.784822166311898</c:v>
                </c:pt>
                <c:pt idx="139054">
                  <c:v>44.784935136253999</c:v>
                </c:pt>
                <c:pt idx="139055">
                  <c:v>44.785048105834598</c:v>
                </c:pt>
                <c:pt idx="139056">
                  <c:v>44.785161075053601</c:v>
                </c:pt>
                <c:pt idx="139057">
                  <c:v>44.785274043910903</c:v>
                </c:pt>
                <c:pt idx="139058">
                  <c:v>44.785387012406702</c:v>
                </c:pt>
                <c:pt idx="139059">
                  <c:v>44.785499980540799</c:v>
                </c:pt>
                <c:pt idx="139060">
                  <c:v>44.7856129483134</c:v>
                </c:pt>
                <c:pt idx="139061">
                  <c:v>44.785725915724399</c:v>
                </c:pt>
                <c:pt idx="139062">
                  <c:v>44.785838882773703</c:v>
                </c:pt>
                <c:pt idx="139063">
                  <c:v>44.785951849461497</c:v>
                </c:pt>
                <c:pt idx="139064">
                  <c:v>44.786064815787597</c:v>
                </c:pt>
                <c:pt idx="139065">
                  <c:v>44.786177781752201</c:v>
                </c:pt>
                <c:pt idx="139066">
                  <c:v>44.786290747355203</c:v>
                </c:pt>
                <c:pt idx="139067">
                  <c:v>44.786403712596602</c:v>
                </c:pt>
                <c:pt idx="139068">
                  <c:v>44.7865166774763</c:v>
                </c:pt>
                <c:pt idx="139069">
                  <c:v>44.786629641994502</c:v>
                </c:pt>
                <c:pt idx="139070">
                  <c:v>44.786742606151201</c:v>
                </c:pt>
                <c:pt idx="139071">
                  <c:v>44.786855569946198</c:v>
                </c:pt>
                <c:pt idx="139072">
                  <c:v>44.7869685333796</c:v>
                </c:pt>
                <c:pt idx="139073">
                  <c:v>44.787081496451499</c:v>
                </c:pt>
                <c:pt idx="139074">
                  <c:v>44.787194459161697</c:v>
                </c:pt>
                <c:pt idx="139075">
                  <c:v>44.787307421510398</c:v>
                </c:pt>
                <c:pt idx="139076">
                  <c:v>44.787420383497498</c:v>
                </c:pt>
                <c:pt idx="139077">
                  <c:v>44.787533345123002</c:v>
                </c:pt>
                <c:pt idx="139078">
                  <c:v>44.787646306387003</c:v>
                </c:pt>
                <c:pt idx="139079">
                  <c:v>44.787759267289303</c:v>
                </c:pt>
                <c:pt idx="139080">
                  <c:v>44.7878722278301</c:v>
                </c:pt>
                <c:pt idx="139081">
                  <c:v>44.787985188009301</c:v>
                </c:pt>
                <c:pt idx="139082">
                  <c:v>44.788098147826901</c:v>
                </c:pt>
                <c:pt idx="139083">
                  <c:v>44.788211107282997</c:v>
                </c:pt>
                <c:pt idx="139084">
                  <c:v>44.788324066377399</c:v>
                </c:pt>
                <c:pt idx="139085">
                  <c:v>44.788437025110397</c:v>
                </c:pt>
                <c:pt idx="139086">
                  <c:v>44.788549983481701</c:v>
                </c:pt>
                <c:pt idx="139087">
                  <c:v>44.788662941491502</c:v>
                </c:pt>
                <c:pt idx="139088">
                  <c:v>44.788775899139701</c:v>
                </c:pt>
                <c:pt idx="139089">
                  <c:v>44.788888856426297</c:v>
                </c:pt>
                <c:pt idx="139090">
                  <c:v>44.789001813351398</c:v>
                </c:pt>
                <c:pt idx="139091">
                  <c:v>44.789114769914903</c:v>
                </c:pt>
                <c:pt idx="139092">
                  <c:v>44.789227726116799</c:v>
                </c:pt>
                <c:pt idx="139093">
                  <c:v>44.789340681957199</c:v>
                </c:pt>
                <c:pt idx="139094">
                  <c:v>44.789453637435997</c:v>
                </c:pt>
                <c:pt idx="139095">
                  <c:v>44.7895665925532</c:v>
                </c:pt>
                <c:pt idx="139096">
                  <c:v>44.7896795473089</c:v>
                </c:pt>
                <c:pt idx="139097">
                  <c:v>44.789792501703097</c:v>
                </c:pt>
                <c:pt idx="139098">
                  <c:v>44.7899054557356</c:v>
                </c:pt>
                <c:pt idx="139099">
                  <c:v>44.790018409406699</c:v>
                </c:pt>
                <c:pt idx="139100">
                  <c:v>44.790131362716103</c:v>
                </c:pt>
                <c:pt idx="139101">
                  <c:v>44.790244315663998</c:v>
                </c:pt>
                <c:pt idx="139102">
                  <c:v>44.790357268250403</c:v>
                </c:pt>
                <c:pt idx="139103">
                  <c:v>44.7904702204752</c:v>
                </c:pt>
                <c:pt idx="139104">
                  <c:v>44.790583172338501</c:v>
                </c:pt>
                <c:pt idx="139105">
                  <c:v>44.790696123840199</c:v>
                </c:pt>
                <c:pt idx="139106">
                  <c:v>44.790809074980302</c:v>
                </c:pt>
                <c:pt idx="139107">
                  <c:v>44.790922025759002</c:v>
                </c:pt>
                <c:pt idx="139108">
                  <c:v>44.791034976176</c:v>
                </c:pt>
                <c:pt idx="139109">
                  <c:v>44.791147926231503</c:v>
                </c:pt>
                <c:pt idx="139110">
                  <c:v>44.791260875925502</c:v>
                </c:pt>
                <c:pt idx="139111">
                  <c:v>44.791373825257999</c:v>
                </c:pt>
                <c:pt idx="139112">
                  <c:v>44.7914867742289</c:v>
                </c:pt>
                <c:pt idx="139113">
                  <c:v>44.7915997228382</c:v>
                </c:pt>
                <c:pt idx="139114">
                  <c:v>44.791712671086103</c:v>
                </c:pt>
                <c:pt idx="139115">
                  <c:v>44.791825618972403</c:v>
                </c:pt>
                <c:pt idx="139116">
                  <c:v>44.791938566497102</c:v>
                </c:pt>
                <c:pt idx="139117">
                  <c:v>44.792051513660297</c:v>
                </c:pt>
                <c:pt idx="139118">
                  <c:v>44.792164460461997</c:v>
                </c:pt>
                <c:pt idx="139119">
                  <c:v>44.792277406902102</c:v>
                </c:pt>
                <c:pt idx="139120">
                  <c:v>44.792390352980803</c:v>
                </c:pt>
                <c:pt idx="139121">
                  <c:v>44.792503298697802</c:v>
                </c:pt>
                <c:pt idx="139122">
                  <c:v>44.792616244053399</c:v>
                </c:pt>
                <c:pt idx="139123">
                  <c:v>44.7927291890474</c:v>
                </c:pt>
                <c:pt idx="139124">
                  <c:v>44.792842133679898</c:v>
                </c:pt>
                <c:pt idx="139125">
                  <c:v>44.7929550779509</c:v>
                </c:pt>
                <c:pt idx="139126">
                  <c:v>44.7930680218604</c:v>
                </c:pt>
                <c:pt idx="139127">
                  <c:v>44.793180965408297</c:v>
                </c:pt>
                <c:pt idx="139128">
                  <c:v>44.793293908594698</c:v>
                </c:pt>
                <c:pt idx="139129">
                  <c:v>44.793406851419597</c:v>
                </c:pt>
                <c:pt idx="139130">
                  <c:v>44.793519793882901</c:v>
                </c:pt>
                <c:pt idx="139131">
                  <c:v>44.793632735984801</c:v>
                </c:pt>
                <c:pt idx="139132">
                  <c:v>44.793745677725099</c:v>
                </c:pt>
                <c:pt idx="139133">
                  <c:v>44.793858619103901</c:v>
                </c:pt>
                <c:pt idx="139134">
                  <c:v>44.7939715601212</c:v>
                </c:pt>
                <c:pt idx="139135">
                  <c:v>44.794084500776997</c:v>
                </c:pt>
                <c:pt idx="139136">
                  <c:v>44.794197441071297</c:v>
                </c:pt>
                <c:pt idx="139137">
                  <c:v>44.794310381004003</c:v>
                </c:pt>
                <c:pt idx="139138">
                  <c:v>44.794423320575298</c:v>
                </c:pt>
                <c:pt idx="139139">
                  <c:v>44.794536259784998</c:v>
                </c:pt>
                <c:pt idx="139140">
                  <c:v>44.794649198633302</c:v>
                </c:pt>
                <c:pt idx="139141">
                  <c:v>44.794762137120003</c:v>
                </c:pt>
                <c:pt idx="139142">
                  <c:v>44.794875075245201</c:v>
                </c:pt>
                <c:pt idx="139143">
                  <c:v>44.794988013008897</c:v>
                </c:pt>
                <c:pt idx="139144">
                  <c:v>44.795100950411097</c:v>
                </c:pt>
                <c:pt idx="139145">
                  <c:v>44.795213887451801</c:v>
                </c:pt>
                <c:pt idx="139146">
                  <c:v>44.795326824131003</c:v>
                </c:pt>
                <c:pt idx="139147">
                  <c:v>44.795439760448701</c:v>
                </c:pt>
                <c:pt idx="139148">
                  <c:v>44.795552696404897</c:v>
                </c:pt>
                <c:pt idx="139149">
                  <c:v>44.795665631999597</c:v>
                </c:pt>
                <c:pt idx="139150">
                  <c:v>44.795778567232801</c:v>
                </c:pt>
                <c:pt idx="139151">
                  <c:v>44.795891502104602</c:v>
                </c:pt>
                <c:pt idx="139152">
                  <c:v>44.796004436614801</c:v>
                </c:pt>
                <c:pt idx="139153">
                  <c:v>44.796117370763497</c:v>
                </c:pt>
                <c:pt idx="139154">
                  <c:v>44.796230304550797</c:v>
                </c:pt>
                <c:pt idx="139155">
                  <c:v>44.796343237976501</c:v>
                </c:pt>
                <c:pt idx="139156">
                  <c:v>44.796456171040802</c:v>
                </c:pt>
                <c:pt idx="139157">
                  <c:v>44.796569103743501</c:v>
                </c:pt>
                <c:pt idx="139158">
                  <c:v>44.796682036084803</c:v>
                </c:pt>
                <c:pt idx="139159">
                  <c:v>44.796794968064603</c:v>
                </c:pt>
                <c:pt idx="139160">
                  <c:v>44.7969078996829</c:v>
                </c:pt>
                <c:pt idx="139161">
                  <c:v>44.797020830939701</c:v>
                </c:pt>
                <c:pt idx="139162">
                  <c:v>44.797133761835099</c:v>
                </c:pt>
                <c:pt idx="139163">
                  <c:v>44.797246692368901</c:v>
                </c:pt>
                <c:pt idx="139164">
                  <c:v>44.7973596225413</c:v>
                </c:pt>
                <c:pt idx="139165">
                  <c:v>44.797472552352197</c:v>
                </c:pt>
                <c:pt idx="139166">
                  <c:v>44.797585481801597</c:v>
                </c:pt>
                <c:pt idx="139167">
                  <c:v>44.797698410889502</c:v>
                </c:pt>
                <c:pt idx="139168">
                  <c:v>44.797811339615997</c:v>
                </c:pt>
                <c:pt idx="139169">
                  <c:v>44.797924267981003</c:v>
                </c:pt>
                <c:pt idx="139170">
                  <c:v>44.798037195984499</c:v>
                </c:pt>
                <c:pt idx="139171">
                  <c:v>44.798150123626598</c:v>
                </c:pt>
                <c:pt idx="139172">
                  <c:v>44.798263050907103</c:v>
                </c:pt>
                <c:pt idx="139173">
                  <c:v>44.798375977826197</c:v>
                </c:pt>
                <c:pt idx="139174">
                  <c:v>44.798488904383902</c:v>
                </c:pt>
                <c:pt idx="139175">
                  <c:v>44.798601830579997</c:v>
                </c:pt>
                <c:pt idx="139176">
                  <c:v>44.798714756414697</c:v>
                </c:pt>
                <c:pt idx="139177">
                  <c:v>44.798827681888</c:v>
                </c:pt>
                <c:pt idx="139178">
                  <c:v>44.7989406069997</c:v>
                </c:pt>
                <c:pt idx="139179">
                  <c:v>44.799053531750097</c:v>
                </c:pt>
                <c:pt idx="139180">
                  <c:v>44.799166456138899</c:v>
                </c:pt>
                <c:pt idx="139181">
                  <c:v>44.799279380166297</c:v>
                </c:pt>
                <c:pt idx="139182">
                  <c:v>44.7993923038322</c:v>
                </c:pt>
                <c:pt idx="139183">
                  <c:v>44.799505227136699</c:v>
                </c:pt>
                <c:pt idx="139184">
                  <c:v>44.799618150079702</c:v>
                </c:pt>
                <c:pt idx="139185">
                  <c:v>44.799731072661203</c:v>
                </c:pt>
                <c:pt idx="139186">
                  <c:v>44.7998439948813</c:v>
                </c:pt>
                <c:pt idx="139187">
                  <c:v>44.799956916740001</c:v>
                </c:pt>
                <c:pt idx="139188">
                  <c:v>44.800069838237199</c:v>
                </c:pt>
                <c:pt idx="139189">
                  <c:v>44.800182759372902</c:v>
                </c:pt>
                <c:pt idx="139190">
                  <c:v>44.800295680147201</c:v>
                </c:pt>
                <c:pt idx="139191">
                  <c:v>44.800408600559997</c:v>
                </c:pt>
                <c:pt idx="139192">
                  <c:v>44.800521520611397</c:v>
                </c:pt>
                <c:pt idx="139193">
                  <c:v>44.800634440301302</c:v>
                </c:pt>
                <c:pt idx="139194">
                  <c:v>44.800747359629902</c:v>
                </c:pt>
                <c:pt idx="139195">
                  <c:v>44.8008602785969</c:v>
                </c:pt>
                <c:pt idx="139196">
                  <c:v>44.800973197202502</c:v>
                </c:pt>
                <c:pt idx="139197">
                  <c:v>44.801086115446701</c:v>
                </c:pt>
                <c:pt idx="139198">
                  <c:v>44.801199033329397</c:v>
                </c:pt>
                <c:pt idx="139199">
                  <c:v>44.801311950850703</c:v>
                </c:pt>
                <c:pt idx="139200">
                  <c:v>44.8014248680105</c:v>
                </c:pt>
                <c:pt idx="139201">
                  <c:v>44.8015377848089</c:v>
                </c:pt>
                <c:pt idx="139202">
                  <c:v>44.801650701245897</c:v>
                </c:pt>
                <c:pt idx="139203">
                  <c:v>44.801763617321498</c:v>
                </c:pt>
                <c:pt idx="139204">
                  <c:v>44.801876533035603</c:v>
                </c:pt>
                <c:pt idx="139205">
                  <c:v>44.801989448388198</c:v>
                </c:pt>
                <c:pt idx="139206">
                  <c:v>44.802102363379497</c:v>
                </c:pt>
                <c:pt idx="139207">
                  <c:v>44.802215278009299</c:v>
                </c:pt>
                <c:pt idx="139208">
                  <c:v>44.802328192277599</c:v>
                </c:pt>
                <c:pt idx="139209">
                  <c:v>44.802441106184602</c:v>
                </c:pt>
                <c:pt idx="139210">
                  <c:v>44.802554019730103</c:v>
                </c:pt>
                <c:pt idx="139211">
                  <c:v>44.8026669329142</c:v>
                </c:pt>
                <c:pt idx="139212">
                  <c:v>44.8027798457369</c:v>
                </c:pt>
                <c:pt idx="139213">
                  <c:v>44.802892758198098</c:v>
                </c:pt>
                <c:pt idx="139214">
                  <c:v>44.8030056702979</c:v>
                </c:pt>
                <c:pt idx="139215">
                  <c:v>44.803118582036397</c:v>
                </c:pt>
                <c:pt idx="139216">
                  <c:v>44.8032314934133</c:v>
                </c:pt>
                <c:pt idx="139217">
                  <c:v>44.803344404428898</c:v>
                </c:pt>
                <c:pt idx="139218">
                  <c:v>44.803457315083001</c:v>
                </c:pt>
                <c:pt idx="139219">
                  <c:v>44.8035702253758</c:v>
                </c:pt>
                <c:pt idx="139220">
                  <c:v>44.803683135307097</c:v>
                </c:pt>
                <c:pt idx="139221">
                  <c:v>44.803796044876997</c:v>
                </c:pt>
                <c:pt idx="139222">
                  <c:v>44.803908954085401</c:v>
                </c:pt>
                <c:pt idx="139223">
                  <c:v>44.804021862932501</c:v>
                </c:pt>
                <c:pt idx="139224">
                  <c:v>44.804134771418198</c:v>
                </c:pt>
                <c:pt idx="139225">
                  <c:v>44.804247679542399</c:v>
                </c:pt>
                <c:pt idx="139226">
                  <c:v>44.804360587305297</c:v>
                </c:pt>
                <c:pt idx="139227">
                  <c:v>44.804473494706698</c:v>
                </c:pt>
                <c:pt idx="139228">
                  <c:v>44.804586401746697</c:v>
                </c:pt>
                <c:pt idx="139229">
                  <c:v>44.804699308425299</c:v>
                </c:pt>
                <c:pt idx="139230">
                  <c:v>44.804812214742597</c:v>
                </c:pt>
                <c:pt idx="139231">
                  <c:v>44.8049251206984</c:v>
                </c:pt>
                <c:pt idx="139232">
                  <c:v>44.805038026292799</c:v>
                </c:pt>
                <c:pt idx="139233">
                  <c:v>44.805150931525802</c:v>
                </c:pt>
                <c:pt idx="139234">
                  <c:v>44.805263836397401</c:v>
                </c:pt>
                <c:pt idx="139235">
                  <c:v>44.805376740907597</c:v>
                </c:pt>
                <c:pt idx="139236">
                  <c:v>44.805489645056397</c:v>
                </c:pt>
                <c:pt idx="139237">
                  <c:v>44.8056025488439</c:v>
                </c:pt>
                <c:pt idx="139238">
                  <c:v>44.805715452269901</c:v>
                </c:pt>
                <c:pt idx="139239">
                  <c:v>44.805828355334498</c:v>
                </c:pt>
                <c:pt idx="139240">
                  <c:v>44.805941258037798</c:v>
                </c:pt>
                <c:pt idx="139241">
                  <c:v>44.806054160379603</c:v>
                </c:pt>
                <c:pt idx="139242">
                  <c:v>44.806167062359997</c:v>
                </c:pt>
                <c:pt idx="139243">
                  <c:v>44.806279963979101</c:v>
                </c:pt>
                <c:pt idx="139244">
                  <c:v>44.806392865236802</c:v>
                </c:pt>
                <c:pt idx="139245">
                  <c:v>44.8065057661331</c:v>
                </c:pt>
                <c:pt idx="139246">
                  <c:v>44.806618666668001</c:v>
                </c:pt>
                <c:pt idx="139247">
                  <c:v>44.806731566841499</c:v>
                </c:pt>
                <c:pt idx="139248">
                  <c:v>44.8068444666537</c:v>
                </c:pt>
                <c:pt idx="139249">
                  <c:v>44.806957366104399</c:v>
                </c:pt>
                <c:pt idx="139250">
                  <c:v>44.807070265193801</c:v>
                </c:pt>
                <c:pt idx="139251">
                  <c:v>44.807183163921799</c:v>
                </c:pt>
                <c:pt idx="139252">
                  <c:v>44.807296062288401</c:v>
                </c:pt>
                <c:pt idx="139253">
                  <c:v>44.8074089602936</c:v>
                </c:pt>
                <c:pt idx="139254">
                  <c:v>44.807521857937502</c:v>
                </c:pt>
                <c:pt idx="139255">
                  <c:v>44.80763475522</c:v>
                </c:pt>
                <c:pt idx="139256">
                  <c:v>44.807747652141103</c:v>
                </c:pt>
                <c:pt idx="139257">
                  <c:v>44.807860548700802</c:v>
                </c:pt>
                <c:pt idx="139258">
                  <c:v>44.807973444899197</c:v>
                </c:pt>
                <c:pt idx="139259">
                  <c:v>44.808086340736203</c:v>
                </c:pt>
                <c:pt idx="139260">
                  <c:v>44.808199236211799</c:v>
                </c:pt>
                <c:pt idx="139261">
                  <c:v>44.808312131326097</c:v>
                </c:pt>
                <c:pt idx="139262">
                  <c:v>44.808425026079</c:v>
                </c:pt>
                <c:pt idx="139263">
                  <c:v>44.808537920470499</c:v>
                </c:pt>
                <c:pt idx="139264">
                  <c:v>44.808650814500702</c:v>
                </c:pt>
                <c:pt idx="139265">
                  <c:v>44.808763708169501</c:v>
                </c:pt>
                <c:pt idx="139266">
                  <c:v>44.808876601476904</c:v>
                </c:pt>
                <c:pt idx="139267">
                  <c:v>44.808989494423002</c:v>
                </c:pt>
                <c:pt idx="139268">
                  <c:v>44.809102387007698</c:v>
                </c:pt>
                <c:pt idx="139269">
                  <c:v>44.809215279230997</c:v>
                </c:pt>
                <c:pt idx="139270">
                  <c:v>44.809328171093</c:v>
                </c:pt>
                <c:pt idx="139271">
                  <c:v>44.809441062593699</c:v>
                </c:pt>
                <c:pt idx="139272">
                  <c:v>44.809553953733001</c:v>
                </c:pt>
                <c:pt idx="139273">
                  <c:v>44.8096668445109</c:v>
                </c:pt>
                <c:pt idx="139274">
                  <c:v>44.809779734927503</c:v>
                </c:pt>
                <c:pt idx="139275">
                  <c:v>44.809892624982702</c:v>
                </c:pt>
                <c:pt idx="139276">
                  <c:v>44.810005514676597</c:v>
                </c:pt>
                <c:pt idx="139277">
                  <c:v>44.810118404009103</c:v>
                </c:pt>
                <c:pt idx="139278">
                  <c:v>44.810231292980298</c:v>
                </c:pt>
                <c:pt idx="139279">
                  <c:v>44.810344181590096</c:v>
                </c:pt>
                <c:pt idx="139280">
                  <c:v>44.810457069838598</c:v>
                </c:pt>
                <c:pt idx="139281">
                  <c:v>44.810569957725697</c:v>
                </c:pt>
                <c:pt idx="139282">
                  <c:v>44.810682845251499</c:v>
                </c:pt>
                <c:pt idx="139283">
                  <c:v>44.810795732415897</c:v>
                </c:pt>
                <c:pt idx="139284">
                  <c:v>44.810908619219099</c:v>
                </c:pt>
                <c:pt idx="139285">
                  <c:v>44.811021505660797</c:v>
                </c:pt>
                <c:pt idx="139286">
                  <c:v>44.811134391741199</c:v>
                </c:pt>
                <c:pt idx="139287">
                  <c:v>44.811247277460303</c:v>
                </c:pt>
                <c:pt idx="139288">
                  <c:v>44.811360162818097</c:v>
                </c:pt>
                <c:pt idx="139289">
                  <c:v>44.811473047814502</c:v>
                </c:pt>
                <c:pt idx="139290">
                  <c:v>44.811585932449603</c:v>
                </c:pt>
                <c:pt idx="139291">
                  <c:v>44.8116988167233</c:v>
                </c:pt>
                <c:pt idx="139292">
                  <c:v>44.811811700635701</c:v>
                </c:pt>
                <c:pt idx="139293">
                  <c:v>44.811924584186798</c:v>
                </c:pt>
                <c:pt idx="139294">
                  <c:v>44.812037467376598</c:v>
                </c:pt>
                <c:pt idx="139295">
                  <c:v>44.812150350205002</c:v>
                </c:pt>
                <c:pt idx="139296">
                  <c:v>44.812263232672102</c:v>
                </c:pt>
                <c:pt idx="139297">
                  <c:v>44.812376114777898</c:v>
                </c:pt>
                <c:pt idx="139298">
                  <c:v>44.812488996522298</c:v>
                </c:pt>
                <c:pt idx="139299">
                  <c:v>44.812601877905401</c:v>
                </c:pt>
                <c:pt idx="139300">
                  <c:v>44.8127147589272</c:v>
                </c:pt>
                <c:pt idx="139301">
                  <c:v>44.812827639587702</c:v>
                </c:pt>
                <c:pt idx="139302">
                  <c:v>44.812940519886801</c:v>
                </c:pt>
                <c:pt idx="139303">
                  <c:v>44.813053399824703</c:v>
                </c:pt>
                <c:pt idx="139304">
                  <c:v>44.813166279401202</c:v>
                </c:pt>
                <c:pt idx="139305">
                  <c:v>44.813279158616403</c:v>
                </c:pt>
                <c:pt idx="139306">
                  <c:v>44.813392037470301</c:v>
                </c:pt>
                <c:pt idx="139307">
                  <c:v>44.813504915962802</c:v>
                </c:pt>
                <c:pt idx="139308">
                  <c:v>44.8136177940941</c:v>
                </c:pt>
                <c:pt idx="139309">
                  <c:v>44.813730671864</c:v>
                </c:pt>
                <c:pt idx="139310">
                  <c:v>44.813843549272697</c:v>
                </c:pt>
                <c:pt idx="139311">
                  <c:v>44.813956426319997</c:v>
                </c:pt>
                <c:pt idx="139312">
                  <c:v>44.814069303006001</c:v>
                </c:pt>
                <c:pt idx="139313">
                  <c:v>44.8141821793307</c:v>
                </c:pt>
                <c:pt idx="139314">
                  <c:v>44.814295055294103</c:v>
                </c:pt>
                <c:pt idx="139315">
                  <c:v>44.814407930896103</c:v>
                </c:pt>
                <c:pt idx="139316">
                  <c:v>44.814520806136898</c:v>
                </c:pt>
                <c:pt idx="139317">
                  <c:v>44.814633681016403</c:v>
                </c:pt>
                <c:pt idx="139318">
                  <c:v>44.814746555534597</c:v>
                </c:pt>
                <c:pt idx="139319">
                  <c:v>44.814859429691403</c:v>
                </c:pt>
                <c:pt idx="139320">
                  <c:v>44.814972303486996</c:v>
                </c:pt>
                <c:pt idx="139321">
                  <c:v>44.815085176921301</c:v>
                </c:pt>
                <c:pt idx="139322">
                  <c:v>44.815198049994301</c:v>
                </c:pt>
                <c:pt idx="139323">
                  <c:v>44.815310922705997</c:v>
                </c:pt>
                <c:pt idx="139324">
                  <c:v>44.815423795056297</c:v>
                </c:pt>
                <c:pt idx="139325">
                  <c:v>44.8155366670454</c:v>
                </c:pt>
                <c:pt idx="139326">
                  <c:v>44.815649538673199</c:v>
                </c:pt>
                <c:pt idx="139327">
                  <c:v>44.815762409939701</c:v>
                </c:pt>
                <c:pt idx="139328">
                  <c:v>44.815875280844899</c:v>
                </c:pt>
                <c:pt idx="139329">
                  <c:v>44.8159881513889</c:v>
                </c:pt>
                <c:pt idx="139330">
                  <c:v>44.816101021571498</c:v>
                </c:pt>
                <c:pt idx="139331">
                  <c:v>44.816213891392898</c:v>
                </c:pt>
                <c:pt idx="139332">
                  <c:v>44.816326760852903</c:v>
                </c:pt>
                <c:pt idx="139333">
                  <c:v>44.816439629951702</c:v>
                </c:pt>
                <c:pt idx="139334">
                  <c:v>44.816552498689198</c:v>
                </c:pt>
                <c:pt idx="139335">
                  <c:v>44.816665367065397</c:v>
                </c:pt>
                <c:pt idx="139336">
                  <c:v>44.816778235080299</c:v>
                </c:pt>
                <c:pt idx="139337">
                  <c:v>44.816891102733997</c:v>
                </c:pt>
                <c:pt idx="139338">
                  <c:v>44.817003970026299</c:v>
                </c:pt>
                <c:pt idx="139339">
                  <c:v>44.817116836957403</c:v>
                </c:pt>
                <c:pt idx="139340">
                  <c:v>44.817229703527197</c:v>
                </c:pt>
                <c:pt idx="139341">
                  <c:v>44.8173425697358</c:v>
                </c:pt>
                <c:pt idx="139342">
                  <c:v>44.817455435583099</c:v>
                </c:pt>
                <c:pt idx="139343">
                  <c:v>44.817568301069002</c:v>
                </c:pt>
                <c:pt idx="139344">
                  <c:v>44.8176811661938</c:v>
                </c:pt>
                <c:pt idx="139345">
                  <c:v>44.817794030957202</c:v>
                </c:pt>
                <c:pt idx="139346">
                  <c:v>44.8179068953594</c:v>
                </c:pt>
                <c:pt idx="139347">
                  <c:v>44.8180197594003</c:v>
                </c:pt>
                <c:pt idx="139348">
                  <c:v>44.818132623079897</c:v>
                </c:pt>
                <c:pt idx="139349">
                  <c:v>44.818245486398297</c:v>
                </c:pt>
                <c:pt idx="139350">
                  <c:v>44.8183583493554</c:v>
                </c:pt>
                <c:pt idx="139351">
                  <c:v>44.818471211951199</c:v>
                </c:pt>
                <c:pt idx="139352">
                  <c:v>44.8185840741858</c:v>
                </c:pt>
                <c:pt idx="139353">
                  <c:v>44.818696936059098</c:v>
                </c:pt>
                <c:pt idx="139354">
                  <c:v>44.818809797571198</c:v>
                </c:pt>
                <c:pt idx="139355">
                  <c:v>44.818922658722002</c:v>
                </c:pt>
                <c:pt idx="139356">
                  <c:v>44.819035519511502</c:v>
                </c:pt>
                <c:pt idx="139357">
                  <c:v>44.819148379939797</c:v>
                </c:pt>
                <c:pt idx="139358">
                  <c:v>44.819261240006803</c:v>
                </c:pt>
                <c:pt idx="139359">
                  <c:v>44.819374099712597</c:v>
                </c:pt>
                <c:pt idx="139360">
                  <c:v>44.819486959057102</c:v>
                </c:pt>
                <c:pt idx="139361">
                  <c:v>44.819599818040402</c:v>
                </c:pt>
                <c:pt idx="139362">
                  <c:v>44.819712676662398</c:v>
                </c:pt>
                <c:pt idx="139363">
                  <c:v>44.819825534923197</c:v>
                </c:pt>
                <c:pt idx="139364">
                  <c:v>44.819938392822699</c:v>
                </c:pt>
                <c:pt idx="139365">
                  <c:v>44.820051250360997</c:v>
                </c:pt>
                <c:pt idx="139366">
                  <c:v>44.820164107537998</c:v>
                </c:pt>
                <c:pt idx="139367">
                  <c:v>44.820276964353702</c:v>
                </c:pt>
                <c:pt idx="139368">
                  <c:v>44.820389820808302</c:v>
                </c:pt>
                <c:pt idx="139369">
                  <c:v>44.820502676901597</c:v>
                </c:pt>
                <c:pt idx="139370">
                  <c:v>44.820615532633603</c:v>
                </c:pt>
                <c:pt idx="139371">
                  <c:v>44.820728388004397</c:v>
                </c:pt>
                <c:pt idx="139372">
                  <c:v>44.820841243013902</c:v>
                </c:pt>
                <c:pt idx="139373">
                  <c:v>44.820954097662302</c:v>
                </c:pt>
                <c:pt idx="139374">
                  <c:v>44.821066951949398</c:v>
                </c:pt>
                <c:pt idx="139375">
                  <c:v>44.821179805875197</c:v>
                </c:pt>
                <c:pt idx="139376">
                  <c:v>44.821292659439798</c:v>
                </c:pt>
                <c:pt idx="139377">
                  <c:v>44.821405512643203</c:v>
                </c:pt>
                <c:pt idx="139378">
                  <c:v>44.821518365485304</c:v>
                </c:pt>
                <c:pt idx="139379">
                  <c:v>44.821631217966299</c:v>
                </c:pt>
                <c:pt idx="139380">
                  <c:v>44.821744070085899</c:v>
                </c:pt>
                <c:pt idx="139381">
                  <c:v>44.8218569218444</c:v>
                </c:pt>
                <c:pt idx="139382">
                  <c:v>44.821969773241598</c:v>
                </c:pt>
                <c:pt idx="139383">
                  <c:v>44.822082624277598</c:v>
                </c:pt>
                <c:pt idx="139384">
                  <c:v>44.822195474952402</c:v>
                </c:pt>
                <c:pt idx="139385">
                  <c:v>44.822308325265901</c:v>
                </c:pt>
                <c:pt idx="139386">
                  <c:v>44.822421175218203</c:v>
                </c:pt>
                <c:pt idx="139387">
                  <c:v>44.8225340248093</c:v>
                </c:pt>
                <c:pt idx="139388">
                  <c:v>44.822646874039201</c:v>
                </c:pt>
                <c:pt idx="139389">
                  <c:v>44.822759722907897</c:v>
                </c:pt>
                <c:pt idx="139390">
                  <c:v>44.822872571415303</c:v>
                </c:pt>
                <c:pt idx="139391">
                  <c:v>44.822985419561498</c:v>
                </c:pt>
                <c:pt idx="139392">
                  <c:v>44.823098267346502</c:v>
                </c:pt>
                <c:pt idx="139393">
                  <c:v>44.823211114770302</c:v>
                </c:pt>
                <c:pt idx="139394">
                  <c:v>44.823323961832898</c:v>
                </c:pt>
                <c:pt idx="139395">
                  <c:v>44.823436808534296</c:v>
                </c:pt>
                <c:pt idx="139396">
                  <c:v>44.823549654874398</c:v>
                </c:pt>
                <c:pt idx="139397">
                  <c:v>44.823662500853303</c:v>
                </c:pt>
                <c:pt idx="139398">
                  <c:v>44.823775346471102</c:v>
                </c:pt>
                <c:pt idx="139399">
                  <c:v>44.823888191727598</c:v>
                </c:pt>
                <c:pt idx="139400">
                  <c:v>44.824001036622903</c:v>
                </c:pt>
                <c:pt idx="139401">
                  <c:v>44.824113881156997</c:v>
                </c:pt>
                <c:pt idx="139402">
                  <c:v>44.8242267253299</c:v>
                </c:pt>
                <c:pt idx="139403">
                  <c:v>44.8243395691416</c:v>
                </c:pt>
                <c:pt idx="139404">
                  <c:v>44.824452412592102</c:v>
                </c:pt>
                <c:pt idx="139405">
                  <c:v>44.824565255681399</c:v>
                </c:pt>
                <c:pt idx="139406">
                  <c:v>44.8246780984095</c:v>
                </c:pt>
                <c:pt idx="139407">
                  <c:v>44.824790940776403</c:v>
                </c:pt>
                <c:pt idx="139408">
                  <c:v>44.824903782782101</c:v>
                </c:pt>
                <c:pt idx="139409">
                  <c:v>44.825016624426503</c:v>
                </c:pt>
                <c:pt idx="139410">
                  <c:v>44.8251294657098</c:v>
                </c:pt>
                <c:pt idx="139411">
                  <c:v>44.8252423066319</c:v>
                </c:pt>
                <c:pt idx="139412">
                  <c:v>44.825355147192802</c:v>
                </c:pt>
                <c:pt idx="139413">
                  <c:v>44.825467987392599</c:v>
                </c:pt>
                <c:pt idx="139414">
                  <c:v>44.8255808272311</c:v>
                </c:pt>
                <c:pt idx="139415">
                  <c:v>44.825693666708403</c:v>
                </c:pt>
                <c:pt idx="139416">
                  <c:v>44.825806505824602</c:v>
                </c:pt>
                <c:pt idx="139417">
                  <c:v>44.825919344579503</c:v>
                </c:pt>
                <c:pt idx="139418">
                  <c:v>44.8260321829733</c:v>
                </c:pt>
                <c:pt idx="139419">
                  <c:v>44.8261450210059</c:v>
                </c:pt>
                <c:pt idx="139420">
                  <c:v>44.826257858677302</c:v>
                </c:pt>
                <c:pt idx="139421">
                  <c:v>44.826370695987499</c:v>
                </c:pt>
                <c:pt idx="139422">
                  <c:v>44.8264835329365</c:v>
                </c:pt>
                <c:pt idx="139423">
                  <c:v>44.826596369524403</c:v>
                </c:pt>
                <c:pt idx="139424">
                  <c:v>44.826709205751101</c:v>
                </c:pt>
                <c:pt idx="139425">
                  <c:v>44.826822041616602</c:v>
                </c:pt>
                <c:pt idx="139426">
                  <c:v>44.826934877120898</c:v>
                </c:pt>
                <c:pt idx="139427">
                  <c:v>44.827047712263997</c:v>
                </c:pt>
                <c:pt idx="139428">
                  <c:v>44.827160547045999</c:v>
                </c:pt>
                <c:pt idx="139429">
                  <c:v>44.827273381466803</c:v>
                </c:pt>
                <c:pt idx="139430">
                  <c:v>44.827386215526403</c:v>
                </c:pt>
                <c:pt idx="139431">
                  <c:v>44.827499049224897</c:v>
                </c:pt>
                <c:pt idx="139432">
                  <c:v>44.827611882562103</c:v>
                </c:pt>
                <c:pt idx="139433">
                  <c:v>44.827724715538203</c:v>
                </c:pt>
                <c:pt idx="139434">
                  <c:v>44.827837548153198</c:v>
                </c:pt>
                <c:pt idx="139435">
                  <c:v>44.827950380406897</c:v>
                </c:pt>
                <c:pt idx="139436">
                  <c:v>44.828063212299597</c:v>
                </c:pt>
                <c:pt idx="139437">
                  <c:v>44.828176043831</c:v>
                </c:pt>
                <c:pt idx="139438">
                  <c:v>44.828288875001299</c:v>
                </c:pt>
                <c:pt idx="139439">
                  <c:v>44.8284017058104</c:v>
                </c:pt>
                <c:pt idx="139440">
                  <c:v>44.828514536258297</c:v>
                </c:pt>
                <c:pt idx="139441">
                  <c:v>44.828627366345103</c:v>
                </c:pt>
                <c:pt idx="139442">
                  <c:v>44.828740196070797</c:v>
                </c:pt>
                <c:pt idx="139443">
                  <c:v>44.828853025435301</c:v>
                </c:pt>
                <c:pt idx="139444">
                  <c:v>44.8289658544386</c:v>
                </c:pt>
                <c:pt idx="139445">
                  <c:v>44.829078683080702</c:v>
                </c:pt>
                <c:pt idx="139446">
                  <c:v>44.829191511361699</c:v>
                </c:pt>
                <c:pt idx="139447">
                  <c:v>44.829304339281599</c:v>
                </c:pt>
                <c:pt idx="139448">
                  <c:v>44.829417166840301</c:v>
                </c:pt>
                <c:pt idx="139449">
                  <c:v>44.829529994037898</c:v>
                </c:pt>
                <c:pt idx="139450">
                  <c:v>44.829642820874298</c:v>
                </c:pt>
                <c:pt idx="139451">
                  <c:v>44.829755647349501</c:v>
                </c:pt>
                <c:pt idx="139452">
                  <c:v>44.829868473463598</c:v>
                </c:pt>
                <c:pt idx="139453">
                  <c:v>44.829981299216598</c:v>
                </c:pt>
                <c:pt idx="139454">
                  <c:v>44.830094124608401</c:v>
                </c:pt>
                <c:pt idx="139455">
                  <c:v>44.830206949639098</c:v>
                </c:pt>
                <c:pt idx="139456">
                  <c:v>44.830319774308599</c:v>
                </c:pt>
                <c:pt idx="139457">
                  <c:v>44.830432598617001</c:v>
                </c:pt>
                <c:pt idx="139458">
                  <c:v>44.830545422564199</c:v>
                </c:pt>
                <c:pt idx="139459">
                  <c:v>44.8306582461503</c:v>
                </c:pt>
                <c:pt idx="139460">
                  <c:v>44.830771069375302</c:v>
                </c:pt>
                <c:pt idx="139461">
                  <c:v>44.8308838922391</c:v>
                </c:pt>
                <c:pt idx="139462">
                  <c:v>44.830996714741801</c:v>
                </c:pt>
                <c:pt idx="139463">
                  <c:v>44.831109536883403</c:v>
                </c:pt>
                <c:pt idx="139464">
                  <c:v>44.831222358663801</c:v>
                </c:pt>
                <c:pt idx="139465">
                  <c:v>44.831335180083101</c:v>
                </c:pt>
                <c:pt idx="139466">
                  <c:v>44.831448001141297</c:v>
                </c:pt>
                <c:pt idx="139467">
                  <c:v>44.831560821838302</c:v>
                </c:pt>
                <c:pt idx="139468">
                  <c:v>44.831673642174202</c:v>
                </c:pt>
                <c:pt idx="139469">
                  <c:v>44.831786462148997</c:v>
                </c:pt>
                <c:pt idx="139470">
                  <c:v>44.831899281762702</c:v>
                </c:pt>
                <c:pt idx="139471">
                  <c:v>44.832012101015202</c:v>
                </c:pt>
                <c:pt idx="139472">
                  <c:v>44.832124919906597</c:v>
                </c:pt>
                <c:pt idx="139473">
                  <c:v>44.832237738436902</c:v>
                </c:pt>
                <c:pt idx="139474">
                  <c:v>44.832350556606002</c:v>
                </c:pt>
                <c:pt idx="139475">
                  <c:v>44.832463374414097</c:v>
                </c:pt>
                <c:pt idx="139476">
                  <c:v>44.832576191861001</c:v>
                </c:pt>
                <c:pt idx="139477">
                  <c:v>44.832689008946801</c:v>
                </c:pt>
                <c:pt idx="139478">
                  <c:v>44.832801825671403</c:v>
                </c:pt>
                <c:pt idx="139479">
                  <c:v>44.832914642035</c:v>
                </c:pt>
                <c:pt idx="139480">
                  <c:v>44.8330274580374</c:v>
                </c:pt>
                <c:pt idx="139481">
                  <c:v>44.833140273678801</c:v>
                </c:pt>
                <c:pt idx="139482">
                  <c:v>44.833253088958998</c:v>
                </c:pt>
                <c:pt idx="139483">
                  <c:v>44.833365903878097</c:v>
                </c:pt>
                <c:pt idx="139484">
                  <c:v>44.833478718436098</c:v>
                </c:pt>
                <c:pt idx="139485">
                  <c:v>44.833591532633001</c:v>
                </c:pt>
                <c:pt idx="139486">
                  <c:v>44.833704346468799</c:v>
                </c:pt>
                <c:pt idx="139487">
                  <c:v>44.833817159943401</c:v>
                </c:pt>
                <c:pt idx="139488">
                  <c:v>44.833929973057003</c:v>
                </c:pt>
                <c:pt idx="139489">
                  <c:v>44.834042785809501</c:v>
                </c:pt>
                <c:pt idx="139490">
                  <c:v>44.834155598200802</c:v>
                </c:pt>
                <c:pt idx="139491">
                  <c:v>44.834268410231097</c:v>
                </c:pt>
                <c:pt idx="139492">
                  <c:v>44.834381221900202</c:v>
                </c:pt>
                <c:pt idx="139493">
                  <c:v>44.834494033208301</c:v>
                </c:pt>
                <c:pt idx="139494">
                  <c:v>44.834606844155303</c:v>
                </c:pt>
                <c:pt idx="139495">
                  <c:v>44.8347196547411</c:v>
                </c:pt>
                <c:pt idx="139496">
                  <c:v>44.834832464965899</c:v>
                </c:pt>
                <c:pt idx="139497">
                  <c:v>44.834945274829501</c:v>
                </c:pt>
                <c:pt idx="139498">
                  <c:v>44.835058084332097</c:v>
                </c:pt>
                <c:pt idx="139499">
                  <c:v>44.835170893473602</c:v>
                </c:pt>
                <c:pt idx="139500">
                  <c:v>44.835283702254003</c:v>
                </c:pt>
                <c:pt idx="139501">
                  <c:v>44.835396510673299</c:v>
                </c:pt>
                <c:pt idx="139502">
                  <c:v>44.835509318731503</c:v>
                </c:pt>
                <c:pt idx="139503">
                  <c:v>44.835622126428603</c:v>
                </c:pt>
                <c:pt idx="139504">
                  <c:v>44.835734933764599</c:v>
                </c:pt>
                <c:pt idx="139505">
                  <c:v>44.835847740739602</c:v>
                </c:pt>
                <c:pt idx="139506">
                  <c:v>44.835960547353402</c:v>
                </c:pt>
                <c:pt idx="139507">
                  <c:v>44.836073353606203</c:v>
                </c:pt>
                <c:pt idx="139508">
                  <c:v>44.836186159497899</c:v>
                </c:pt>
                <c:pt idx="139509">
                  <c:v>44.836298965028497</c:v>
                </c:pt>
                <c:pt idx="139510">
                  <c:v>44.836411770197998</c:v>
                </c:pt>
                <c:pt idx="139511">
                  <c:v>44.8365245750065</c:v>
                </c:pt>
                <c:pt idx="139512">
                  <c:v>44.836637379453897</c:v>
                </c:pt>
                <c:pt idx="139513">
                  <c:v>44.836750183540197</c:v>
                </c:pt>
                <c:pt idx="139514">
                  <c:v>44.836862987265398</c:v>
                </c:pt>
                <c:pt idx="139515">
                  <c:v>44.836975790629502</c:v>
                </c:pt>
                <c:pt idx="139516">
                  <c:v>44.8370885936326</c:v>
                </c:pt>
                <c:pt idx="139517">
                  <c:v>44.837201396274601</c:v>
                </c:pt>
                <c:pt idx="139518">
                  <c:v>44.837314198555497</c:v>
                </c:pt>
                <c:pt idx="139519">
                  <c:v>44.837427000475401</c:v>
                </c:pt>
                <c:pt idx="139520">
                  <c:v>44.8375398020342</c:v>
                </c:pt>
                <c:pt idx="139521">
                  <c:v>44.837652603231902</c:v>
                </c:pt>
                <c:pt idx="139522">
                  <c:v>44.837765404068598</c:v>
                </c:pt>
                <c:pt idx="139523">
                  <c:v>44.837878204544197</c:v>
                </c:pt>
                <c:pt idx="139524">
                  <c:v>44.837991004658697</c:v>
                </c:pt>
                <c:pt idx="139525">
                  <c:v>44.8381038044121</c:v>
                </c:pt>
                <c:pt idx="139526">
                  <c:v>44.838216603804497</c:v>
                </c:pt>
                <c:pt idx="139527">
                  <c:v>44.838329402835903</c:v>
                </c:pt>
                <c:pt idx="139528">
                  <c:v>44.838442201506197</c:v>
                </c:pt>
                <c:pt idx="139529">
                  <c:v>44.8385549998154</c:v>
                </c:pt>
                <c:pt idx="139530">
                  <c:v>44.838667797763499</c:v>
                </c:pt>
                <c:pt idx="139531">
                  <c:v>44.838780595350698</c:v>
                </c:pt>
                <c:pt idx="139532">
                  <c:v>44.838893392576701</c:v>
                </c:pt>
                <c:pt idx="139533">
                  <c:v>44.839006189441697</c:v>
                </c:pt>
                <c:pt idx="139534">
                  <c:v>44.839118985945603</c:v>
                </c:pt>
                <c:pt idx="139535">
                  <c:v>44.839231782088497</c:v>
                </c:pt>
                <c:pt idx="139536">
                  <c:v>44.839344577870399</c:v>
                </c:pt>
                <c:pt idx="139537">
                  <c:v>44.839457373291197</c:v>
                </c:pt>
                <c:pt idx="139538">
                  <c:v>44.839570168350903</c:v>
                </c:pt>
                <c:pt idx="139539">
                  <c:v>44.839682963049597</c:v>
                </c:pt>
                <c:pt idx="139540">
                  <c:v>44.8397957573873</c:v>
                </c:pt>
                <c:pt idx="139541">
                  <c:v>44.839908551363898</c:v>
                </c:pt>
                <c:pt idx="139542">
                  <c:v>44.840021344979498</c:v>
                </c:pt>
                <c:pt idx="139543">
                  <c:v>44.840134138233999</c:v>
                </c:pt>
                <c:pt idx="139544">
                  <c:v>44.840246931127503</c:v>
                </c:pt>
                <c:pt idx="139545">
                  <c:v>44.840359723659901</c:v>
                </c:pt>
                <c:pt idx="139546">
                  <c:v>44.840472515831301</c:v>
                </c:pt>
                <c:pt idx="139547">
                  <c:v>44.840585307641703</c:v>
                </c:pt>
                <c:pt idx="139548">
                  <c:v>44.840698099091</c:v>
                </c:pt>
                <c:pt idx="139549">
                  <c:v>44.840810890179299</c:v>
                </c:pt>
                <c:pt idx="139550">
                  <c:v>44.840923680906599</c:v>
                </c:pt>
                <c:pt idx="139551">
                  <c:v>44.841036471272801</c:v>
                </c:pt>
                <c:pt idx="139552">
                  <c:v>44.841149261277998</c:v>
                </c:pt>
                <c:pt idx="139553">
                  <c:v>44.841262050922097</c:v>
                </c:pt>
                <c:pt idx="139554">
                  <c:v>44.841374840205297</c:v>
                </c:pt>
                <c:pt idx="139555">
                  <c:v>44.8414876291274</c:v>
                </c:pt>
                <c:pt idx="139556">
                  <c:v>44.841600417688497</c:v>
                </c:pt>
                <c:pt idx="139557">
                  <c:v>44.841713205888503</c:v>
                </c:pt>
                <c:pt idx="139558">
                  <c:v>44.841825993727497</c:v>
                </c:pt>
                <c:pt idx="139559">
                  <c:v>44.841938781205499</c:v>
                </c:pt>
                <c:pt idx="139560">
                  <c:v>44.842051568322503</c:v>
                </c:pt>
                <c:pt idx="139561">
                  <c:v>44.842164355078502</c:v>
                </c:pt>
                <c:pt idx="139562">
                  <c:v>44.842277141473403</c:v>
                </c:pt>
                <c:pt idx="139563">
                  <c:v>44.842389927507298</c:v>
                </c:pt>
                <c:pt idx="139564">
                  <c:v>44.842502713180203</c:v>
                </c:pt>
                <c:pt idx="139565">
                  <c:v>44.842615498492101</c:v>
                </c:pt>
                <c:pt idx="139566">
                  <c:v>44.842728283443002</c:v>
                </c:pt>
                <c:pt idx="139567">
                  <c:v>44.842841068032897</c:v>
                </c:pt>
                <c:pt idx="139568">
                  <c:v>44.842953852261701</c:v>
                </c:pt>
                <c:pt idx="139569">
                  <c:v>44.8430666361295</c:v>
                </c:pt>
                <c:pt idx="139570">
                  <c:v>44.8431794196363</c:v>
                </c:pt>
                <c:pt idx="139571">
                  <c:v>44.843292202782202</c:v>
                </c:pt>
                <c:pt idx="139572">
                  <c:v>44.843404985566998</c:v>
                </c:pt>
                <c:pt idx="139573">
                  <c:v>44.843517767990697</c:v>
                </c:pt>
                <c:pt idx="139574">
                  <c:v>44.843630550053497</c:v>
                </c:pt>
                <c:pt idx="139575">
                  <c:v>44.843743331755299</c:v>
                </c:pt>
                <c:pt idx="139576">
                  <c:v>44.843856113096102</c:v>
                </c:pt>
                <c:pt idx="139577">
                  <c:v>44.8439688940759</c:v>
                </c:pt>
                <c:pt idx="139578">
                  <c:v>44.8440816746946</c:v>
                </c:pt>
                <c:pt idx="139579">
                  <c:v>44.844194454952401</c:v>
                </c:pt>
                <c:pt idx="139580">
                  <c:v>44.844307234849197</c:v>
                </c:pt>
                <c:pt idx="139581">
                  <c:v>44.844420014384902</c:v>
                </c:pt>
                <c:pt idx="139582">
                  <c:v>44.844532793559701</c:v>
                </c:pt>
                <c:pt idx="139583">
                  <c:v>44.844645572373501</c:v>
                </c:pt>
                <c:pt idx="139584">
                  <c:v>44.844758350826297</c:v>
                </c:pt>
                <c:pt idx="139585">
                  <c:v>44.844871128918101</c:v>
                </c:pt>
                <c:pt idx="139586">
                  <c:v>44.844983906648899</c:v>
                </c:pt>
                <c:pt idx="139587">
                  <c:v>44.845096684018699</c:v>
                </c:pt>
                <c:pt idx="139588">
                  <c:v>44.845209461027501</c:v>
                </c:pt>
                <c:pt idx="139589">
                  <c:v>44.845322237675298</c:v>
                </c:pt>
                <c:pt idx="139590">
                  <c:v>44.845435013962103</c:v>
                </c:pt>
                <c:pt idx="139591">
                  <c:v>44.845547789888002</c:v>
                </c:pt>
                <c:pt idx="139592">
                  <c:v>44.845660565452903</c:v>
                </c:pt>
                <c:pt idx="139593">
                  <c:v>44.845773340656798</c:v>
                </c:pt>
                <c:pt idx="139594">
                  <c:v>44.845886115499603</c:v>
                </c:pt>
                <c:pt idx="139595">
                  <c:v>44.845998889981601</c:v>
                </c:pt>
                <c:pt idx="139596">
                  <c:v>44.846111664102501</c:v>
                </c:pt>
                <c:pt idx="139597">
                  <c:v>44.846224437862503</c:v>
                </c:pt>
                <c:pt idx="139598">
                  <c:v>44.8463372112614</c:v>
                </c:pt>
                <c:pt idx="139599">
                  <c:v>44.846449984299397</c:v>
                </c:pt>
                <c:pt idx="139600">
                  <c:v>44.846562756976503</c:v>
                </c:pt>
                <c:pt idx="139601">
                  <c:v>44.846675529292497</c:v>
                </c:pt>
                <c:pt idx="139602">
                  <c:v>44.846788301247599</c:v>
                </c:pt>
                <c:pt idx="139603">
                  <c:v>44.846901072841703</c:v>
                </c:pt>
                <c:pt idx="139604">
                  <c:v>44.847013844074802</c:v>
                </c:pt>
                <c:pt idx="139605">
                  <c:v>44.847126614947001</c:v>
                </c:pt>
                <c:pt idx="139606">
                  <c:v>44.847239385458103</c:v>
                </c:pt>
                <c:pt idx="139607">
                  <c:v>44.847352155608398</c:v>
                </c:pt>
                <c:pt idx="139608">
                  <c:v>44.847464925397603</c:v>
                </c:pt>
                <c:pt idx="139609">
                  <c:v>44.847577694825901</c:v>
                </c:pt>
                <c:pt idx="139610">
                  <c:v>44.847690463893201</c:v>
                </c:pt>
                <c:pt idx="139611">
                  <c:v>44.847803232599603</c:v>
                </c:pt>
                <c:pt idx="139612">
                  <c:v>44.847916000944998</c:v>
                </c:pt>
                <c:pt idx="139613">
                  <c:v>44.848028768929403</c:v>
                </c:pt>
                <c:pt idx="139614">
                  <c:v>44.848141536552902</c:v>
                </c:pt>
                <c:pt idx="139615">
                  <c:v>44.848254303815402</c:v>
                </c:pt>
                <c:pt idx="139616">
                  <c:v>44.848367070717003</c:v>
                </c:pt>
                <c:pt idx="139617">
                  <c:v>44.848479837257599</c:v>
                </c:pt>
                <c:pt idx="139618">
                  <c:v>44.848592603437197</c:v>
                </c:pt>
                <c:pt idx="139619">
                  <c:v>44.848705369255903</c:v>
                </c:pt>
                <c:pt idx="139620">
                  <c:v>44.848818134713603</c:v>
                </c:pt>
                <c:pt idx="139621">
                  <c:v>44.848930899810398</c:v>
                </c:pt>
                <c:pt idx="139622">
                  <c:v>44.849043664546201</c:v>
                </c:pt>
                <c:pt idx="139623">
                  <c:v>44.849156428921098</c:v>
                </c:pt>
                <c:pt idx="139624">
                  <c:v>44.849269192935097</c:v>
                </c:pt>
                <c:pt idx="139625">
                  <c:v>44.849381956587997</c:v>
                </c:pt>
                <c:pt idx="139626">
                  <c:v>44.849494719880099</c:v>
                </c:pt>
                <c:pt idx="139627">
                  <c:v>44.849607482811201</c:v>
                </c:pt>
                <c:pt idx="139628">
                  <c:v>44.849720245381299</c:v>
                </c:pt>
                <c:pt idx="139629">
                  <c:v>44.849833007590497</c:v>
                </c:pt>
                <c:pt idx="139630">
                  <c:v>44.849945769438797</c:v>
                </c:pt>
                <c:pt idx="139631">
                  <c:v>44.850058530926098</c:v>
                </c:pt>
                <c:pt idx="139632">
                  <c:v>44.850171292052501</c:v>
                </c:pt>
                <c:pt idx="139633">
                  <c:v>44.850284052817997</c:v>
                </c:pt>
                <c:pt idx="139634">
                  <c:v>44.850396813222503</c:v>
                </c:pt>
                <c:pt idx="139635">
                  <c:v>44.850509573266002</c:v>
                </c:pt>
                <c:pt idx="139636">
                  <c:v>44.850622332948703</c:v>
                </c:pt>
                <c:pt idx="139637">
                  <c:v>44.850735092270398</c:v>
                </c:pt>
                <c:pt idx="139638">
                  <c:v>44.850847851231201</c:v>
                </c:pt>
                <c:pt idx="139639">
                  <c:v>44.850960609830999</c:v>
                </c:pt>
                <c:pt idx="139640">
                  <c:v>44.851073368069898</c:v>
                </c:pt>
                <c:pt idx="139641">
                  <c:v>44.851186125947898</c:v>
                </c:pt>
                <c:pt idx="139642">
                  <c:v>44.851298883464999</c:v>
                </c:pt>
                <c:pt idx="139643">
                  <c:v>44.851411640621102</c:v>
                </c:pt>
                <c:pt idx="139644">
                  <c:v>44.851524397416298</c:v>
                </c:pt>
                <c:pt idx="139645">
                  <c:v>44.851637153850596</c:v>
                </c:pt>
                <c:pt idx="139646">
                  <c:v>44.851749909923903</c:v>
                </c:pt>
                <c:pt idx="139647">
                  <c:v>44.851862665636297</c:v>
                </c:pt>
                <c:pt idx="139648">
                  <c:v>44.851975420987898</c:v>
                </c:pt>
                <c:pt idx="139649">
                  <c:v>44.852088175978402</c:v>
                </c:pt>
                <c:pt idx="139650">
                  <c:v>44.852200930608099</c:v>
                </c:pt>
                <c:pt idx="139651">
                  <c:v>44.852313684876897</c:v>
                </c:pt>
                <c:pt idx="139652">
                  <c:v>44.852426438784697</c:v>
                </c:pt>
                <c:pt idx="139653">
                  <c:v>44.852539192331598</c:v>
                </c:pt>
                <c:pt idx="139654">
                  <c:v>44.8526519455176</c:v>
                </c:pt>
                <c:pt idx="139655">
                  <c:v>44.852764698342703</c:v>
                </c:pt>
                <c:pt idx="139656">
                  <c:v>44.852877450806901</c:v>
                </c:pt>
                <c:pt idx="139657">
                  <c:v>44.852990202910199</c:v>
                </c:pt>
                <c:pt idx="139658">
                  <c:v>44.853102954652599</c:v>
                </c:pt>
                <c:pt idx="139659">
                  <c:v>44.853215706034</c:v>
                </c:pt>
                <c:pt idx="139660">
                  <c:v>44.853328457054602</c:v>
                </c:pt>
                <c:pt idx="139661">
                  <c:v>44.853441207714198</c:v>
                </c:pt>
                <c:pt idx="139662">
                  <c:v>44.853553958013002</c:v>
                </c:pt>
                <c:pt idx="139663">
                  <c:v>44.853666707950801</c:v>
                </c:pt>
                <c:pt idx="139664">
                  <c:v>44.8537794575277</c:v>
                </c:pt>
                <c:pt idx="139665">
                  <c:v>44.853892206743801</c:v>
                </c:pt>
                <c:pt idx="139666">
                  <c:v>44.854004955598903</c:v>
                </c:pt>
                <c:pt idx="139667">
                  <c:v>44.854117704093099</c:v>
                </c:pt>
                <c:pt idx="139668">
                  <c:v>44.854230452226403</c:v>
                </c:pt>
                <c:pt idx="139669">
                  <c:v>44.854343199998901</c:v>
                </c:pt>
                <c:pt idx="139670">
                  <c:v>44.854455947410401</c:v>
                </c:pt>
                <c:pt idx="139671">
                  <c:v>44.854568694461101</c:v>
                </c:pt>
                <c:pt idx="139672">
                  <c:v>44.854681441150802</c:v>
                </c:pt>
                <c:pt idx="139673">
                  <c:v>44.854794187479698</c:v>
                </c:pt>
                <c:pt idx="139674">
                  <c:v>44.854906933447701</c:v>
                </c:pt>
                <c:pt idx="139675">
                  <c:v>44.855019679054699</c:v>
                </c:pt>
                <c:pt idx="139676">
                  <c:v>44.855132424300898</c:v>
                </c:pt>
                <c:pt idx="139677">
                  <c:v>44.855245169186198</c:v>
                </c:pt>
                <c:pt idx="139678">
                  <c:v>44.855357913710698</c:v>
                </c:pt>
                <c:pt idx="139679">
                  <c:v>44.8554706578742</c:v>
                </c:pt>
                <c:pt idx="139680">
                  <c:v>44.855583401676803</c:v>
                </c:pt>
                <c:pt idx="139681">
                  <c:v>44.8556961451186</c:v>
                </c:pt>
                <c:pt idx="139682">
                  <c:v>44.855808888199498</c:v>
                </c:pt>
                <c:pt idx="139683">
                  <c:v>44.855921630919497</c:v>
                </c:pt>
                <c:pt idx="139684">
                  <c:v>44.856034373278597</c:v>
                </c:pt>
                <c:pt idx="139685">
                  <c:v>44.856147115276897</c:v>
                </c:pt>
                <c:pt idx="139686">
                  <c:v>44.8562598569142</c:v>
                </c:pt>
                <c:pt idx="139687">
                  <c:v>44.856372598190703</c:v>
                </c:pt>
                <c:pt idx="139688">
                  <c:v>44.856485339106399</c:v>
                </c:pt>
                <c:pt idx="139689">
                  <c:v>44.856598079661097</c:v>
                </c:pt>
                <c:pt idx="139690">
                  <c:v>44.856710819855003</c:v>
                </c:pt>
                <c:pt idx="139691">
                  <c:v>44.856823559688003</c:v>
                </c:pt>
                <c:pt idx="139692">
                  <c:v>44.856936299160097</c:v>
                </c:pt>
                <c:pt idx="139693">
                  <c:v>44.857049038271398</c:v>
                </c:pt>
                <c:pt idx="139694">
                  <c:v>44.857161777021801</c:v>
                </c:pt>
                <c:pt idx="139695">
                  <c:v>44.857274515411298</c:v>
                </c:pt>
                <c:pt idx="139696">
                  <c:v>44.857387253439903</c:v>
                </c:pt>
                <c:pt idx="139697">
                  <c:v>44.857499991107701</c:v>
                </c:pt>
                <c:pt idx="139698">
                  <c:v>44.857612728414701</c:v>
                </c:pt>
                <c:pt idx="139699">
                  <c:v>44.857725465360801</c:v>
                </c:pt>
                <c:pt idx="139700">
                  <c:v>44.857838201946002</c:v>
                </c:pt>
                <c:pt idx="139701">
                  <c:v>44.857950938170298</c:v>
                </c:pt>
                <c:pt idx="139702">
                  <c:v>44.858063674033801</c:v>
                </c:pt>
                <c:pt idx="139703">
                  <c:v>44.858176409536398</c:v>
                </c:pt>
                <c:pt idx="139704">
                  <c:v>44.858289144678203</c:v>
                </c:pt>
                <c:pt idx="139705">
                  <c:v>44.858401879459102</c:v>
                </c:pt>
                <c:pt idx="139706">
                  <c:v>44.858514613879201</c:v>
                </c:pt>
                <c:pt idx="139707">
                  <c:v>44.858627347938402</c:v>
                </c:pt>
                <c:pt idx="139708">
                  <c:v>44.858740081636803</c:v>
                </c:pt>
                <c:pt idx="139709">
                  <c:v>44.858852814974298</c:v>
                </c:pt>
                <c:pt idx="139710">
                  <c:v>44.858965547951001</c:v>
                </c:pt>
                <c:pt idx="139711">
                  <c:v>44.859078280566798</c:v>
                </c:pt>
                <c:pt idx="139712">
                  <c:v>44.859191012821803</c:v>
                </c:pt>
                <c:pt idx="139713">
                  <c:v>44.859303744715902</c:v>
                </c:pt>
                <c:pt idx="139714">
                  <c:v>44.859416476249201</c:v>
                </c:pt>
                <c:pt idx="139715">
                  <c:v>44.859529207421602</c:v>
                </c:pt>
                <c:pt idx="139716">
                  <c:v>44.859641938233203</c:v>
                </c:pt>
                <c:pt idx="139717">
                  <c:v>44.859754668683998</c:v>
                </c:pt>
                <c:pt idx="139718">
                  <c:v>44.859867398773901</c:v>
                </c:pt>
                <c:pt idx="139719">
                  <c:v>44.859980128502897</c:v>
                </c:pt>
                <c:pt idx="139720">
                  <c:v>44.860092857871201</c:v>
                </c:pt>
                <c:pt idx="139721">
                  <c:v>44.8602055868786</c:v>
                </c:pt>
                <c:pt idx="139722">
                  <c:v>44.860318315525099</c:v>
                </c:pt>
                <c:pt idx="139723">
                  <c:v>44.860431043810898</c:v>
                </c:pt>
                <c:pt idx="139724">
                  <c:v>44.860543771735799</c:v>
                </c:pt>
                <c:pt idx="139725">
                  <c:v>44.8606564992998</c:v>
                </c:pt>
                <c:pt idx="139726">
                  <c:v>44.860769226503102</c:v>
                </c:pt>
                <c:pt idx="139727">
                  <c:v>44.860881953345498</c:v>
                </c:pt>
                <c:pt idx="139728">
                  <c:v>44.860994679827002</c:v>
                </c:pt>
                <c:pt idx="139729">
                  <c:v>44.861107405947799</c:v>
                </c:pt>
                <c:pt idx="139730">
                  <c:v>44.861220131707697</c:v>
                </c:pt>
                <c:pt idx="139731">
                  <c:v>44.861332857106802</c:v>
                </c:pt>
                <c:pt idx="139732">
                  <c:v>44.861445582145102</c:v>
                </c:pt>
                <c:pt idx="139733">
                  <c:v>44.861558306822502</c:v>
                </c:pt>
                <c:pt idx="139734">
                  <c:v>44.861671031139203</c:v>
                </c:pt>
                <c:pt idx="139735">
                  <c:v>44.861783755094997</c:v>
                </c:pt>
                <c:pt idx="139736">
                  <c:v>44.861896478689999</c:v>
                </c:pt>
                <c:pt idx="139737">
                  <c:v>44.862009201924103</c:v>
                </c:pt>
                <c:pt idx="139738">
                  <c:v>44.862121924797499</c:v>
                </c:pt>
                <c:pt idx="139739">
                  <c:v>44.862234647309997</c:v>
                </c:pt>
                <c:pt idx="139740">
                  <c:v>44.862347369461702</c:v>
                </c:pt>
                <c:pt idx="139741">
                  <c:v>44.862460091252601</c:v>
                </c:pt>
                <c:pt idx="139742">
                  <c:v>44.8625728126827</c:v>
                </c:pt>
                <c:pt idx="139743">
                  <c:v>44.862685533752</c:v>
                </c:pt>
                <c:pt idx="139744">
                  <c:v>44.8627982544605</c:v>
                </c:pt>
                <c:pt idx="139745">
                  <c:v>44.862910974808202</c:v>
                </c:pt>
                <c:pt idx="139746">
                  <c:v>44.863023694794997</c:v>
                </c:pt>
                <c:pt idx="139747">
                  <c:v>44.863136414421099</c:v>
                </c:pt>
                <c:pt idx="139748">
                  <c:v>44.863249133686303</c:v>
                </c:pt>
                <c:pt idx="139749">
                  <c:v>44.863361852590799</c:v>
                </c:pt>
                <c:pt idx="139750">
                  <c:v>44.863474571134397</c:v>
                </c:pt>
                <c:pt idx="139751">
                  <c:v>44.863587289317202</c:v>
                </c:pt>
                <c:pt idx="139752">
                  <c:v>44.8637000071393</c:v>
                </c:pt>
                <c:pt idx="139753">
                  <c:v>44.8638127246005</c:v>
                </c:pt>
                <c:pt idx="139754">
                  <c:v>44.8639254417009</c:v>
                </c:pt>
                <c:pt idx="139755">
                  <c:v>44.8640381584406</c:v>
                </c:pt>
                <c:pt idx="139756">
                  <c:v>44.864150874819401</c:v>
                </c:pt>
                <c:pt idx="139757">
                  <c:v>44.864263590837503</c:v>
                </c:pt>
                <c:pt idx="139758">
                  <c:v>44.864376306494698</c:v>
                </c:pt>
                <c:pt idx="139759">
                  <c:v>44.864489021791201</c:v>
                </c:pt>
                <c:pt idx="139760">
                  <c:v>44.864601736726797</c:v>
                </c:pt>
                <c:pt idx="139761">
                  <c:v>44.864714451301701</c:v>
                </c:pt>
                <c:pt idx="139762">
                  <c:v>44.864827165515798</c:v>
                </c:pt>
                <c:pt idx="139763">
                  <c:v>44.864939879369103</c:v>
                </c:pt>
                <c:pt idx="139764">
                  <c:v>44.865052592861602</c:v>
                </c:pt>
                <c:pt idx="139765">
                  <c:v>44.865165305993401</c:v>
                </c:pt>
                <c:pt idx="139766">
                  <c:v>44.8652780187643</c:v>
                </c:pt>
                <c:pt idx="139767">
                  <c:v>44.8653907311745</c:v>
                </c:pt>
                <c:pt idx="139768">
                  <c:v>44.865503443223801</c:v>
                </c:pt>
                <c:pt idx="139769">
                  <c:v>44.865616154912402</c:v>
                </c:pt>
                <c:pt idx="139770">
                  <c:v>44.865728866240303</c:v>
                </c:pt>
                <c:pt idx="139771">
                  <c:v>44.865841577207298</c:v>
                </c:pt>
                <c:pt idx="139772">
                  <c:v>44.865954287813601</c:v>
                </c:pt>
                <c:pt idx="139773">
                  <c:v>44.866066998058997</c:v>
                </c:pt>
                <c:pt idx="139774">
                  <c:v>44.8661797079438</c:v>
                </c:pt>
                <c:pt idx="139775">
                  <c:v>44.866292417467697</c:v>
                </c:pt>
                <c:pt idx="139776">
                  <c:v>44.866405126630802</c:v>
                </c:pt>
                <c:pt idx="139777">
                  <c:v>44.8665178354332</c:v>
                </c:pt>
                <c:pt idx="139778">
                  <c:v>44.866630543874898</c:v>
                </c:pt>
                <c:pt idx="139779">
                  <c:v>44.866743251955697</c:v>
                </c:pt>
                <c:pt idx="139780">
                  <c:v>44.866855959675803</c:v>
                </c:pt>
                <c:pt idx="139781">
                  <c:v>44.866968667035103</c:v>
                </c:pt>
                <c:pt idx="139782">
                  <c:v>44.867081374033603</c:v>
                </c:pt>
                <c:pt idx="139783">
                  <c:v>44.867194080671403</c:v>
                </c:pt>
                <c:pt idx="139784">
                  <c:v>44.867306786948397</c:v>
                </c:pt>
                <c:pt idx="139785">
                  <c:v>44.867419492864698</c:v>
                </c:pt>
                <c:pt idx="139786">
                  <c:v>44.8675321984202</c:v>
                </c:pt>
                <c:pt idx="139787">
                  <c:v>44.867644903614902</c:v>
                </c:pt>
                <c:pt idx="139788">
                  <c:v>44.867757608448898</c:v>
                </c:pt>
                <c:pt idx="139789">
                  <c:v>44.867870312922101</c:v>
                </c:pt>
                <c:pt idx="139790">
                  <c:v>44.867983017034597</c:v>
                </c:pt>
                <c:pt idx="139791">
                  <c:v>44.8680957207863</c:v>
                </c:pt>
                <c:pt idx="139792">
                  <c:v>44.868208424177197</c:v>
                </c:pt>
                <c:pt idx="139793">
                  <c:v>44.868321127207402</c:v>
                </c:pt>
                <c:pt idx="139794">
                  <c:v>44.8684338298768</c:v>
                </c:pt>
                <c:pt idx="139795">
                  <c:v>44.868546532185498</c:v>
                </c:pt>
                <c:pt idx="139796">
                  <c:v>44.868659234133503</c:v>
                </c:pt>
                <c:pt idx="139797">
                  <c:v>44.868771935720702</c:v>
                </c:pt>
                <c:pt idx="139798">
                  <c:v>44.868884636947101</c:v>
                </c:pt>
                <c:pt idx="139799">
                  <c:v>44.8689973378128</c:v>
                </c:pt>
                <c:pt idx="139800">
                  <c:v>44.8691100383178</c:v>
                </c:pt>
                <c:pt idx="139801">
                  <c:v>44.869222738462</c:v>
                </c:pt>
                <c:pt idx="139802">
                  <c:v>44.8693354382454</c:v>
                </c:pt>
                <c:pt idx="139803">
                  <c:v>44.869448137668201</c:v>
                </c:pt>
                <c:pt idx="139804">
                  <c:v>44.869560836730102</c:v>
                </c:pt>
                <c:pt idx="139805">
                  <c:v>44.869673535431403</c:v>
                </c:pt>
                <c:pt idx="139806">
                  <c:v>44.869786233771897</c:v>
                </c:pt>
                <c:pt idx="139807">
                  <c:v>44.869898931751699</c:v>
                </c:pt>
                <c:pt idx="139808">
                  <c:v>44.870011629370701</c:v>
                </c:pt>
                <c:pt idx="139809">
                  <c:v>44.870124326629004</c:v>
                </c:pt>
                <c:pt idx="139810">
                  <c:v>44.870237023526499</c:v>
                </c:pt>
                <c:pt idx="139811">
                  <c:v>44.870349720063402</c:v>
                </c:pt>
                <c:pt idx="139812">
                  <c:v>44.870462416239498</c:v>
                </c:pt>
                <c:pt idx="139813">
                  <c:v>44.870575112054802</c:v>
                </c:pt>
                <c:pt idx="139814">
                  <c:v>44.870687807509498</c:v>
                </c:pt>
                <c:pt idx="139815">
                  <c:v>44.870800502603402</c:v>
                </c:pt>
                <c:pt idx="139816">
                  <c:v>44.870913197336598</c:v>
                </c:pt>
                <c:pt idx="139817">
                  <c:v>44.871025891709003</c:v>
                </c:pt>
                <c:pt idx="139818">
                  <c:v>44.871138585720701</c:v>
                </c:pt>
                <c:pt idx="139819">
                  <c:v>44.871251279371798</c:v>
                </c:pt>
                <c:pt idx="139820">
                  <c:v>44.871363972662003</c:v>
                </c:pt>
                <c:pt idx="139821">
                  <c:v>44.871476665591601</c:v>
                </c:pt>
                <c:pt idx="139822">
                  <c:v>44.871589358160399</c:v>
                </c:pt>
                <c:pt idx="139823">
                  <c:v>44.871702050368597</c:v>
                </c:pt>
                <c:pt idx="139824">
                  <c:v>44.871814742216003</c:v>
                </c:pt>
                <c:pt idx="139825">
                  <c:v>44.871927433702702</c:v>
                </c:pt>
                <c:pt idx="139826">
                  <c:v>44.872040124828601</c:v>
                </c:pt>
                <c:pt idx="139827">
                  <c:v>44.8721528155939</c:v>
                </c:pt>
                <c:pt idx="139828">
                  <c:v>44.872265505998499</c:v>
                </c:pt>
                <c:pt idx="139829">
                  <c:v>44.872378196042298</c:v>
                </c:pt>
                <c:pt idx="139830">
                  <c:v>44.872490885725398</c:v>
                </c:pt>
                <c:pt idx="139831">
                  <c:v>44.872603575047798</c:v>
                </c:pt>
                <c:pt idx="139832">
                  <c:v>44.872716264009597</c:v>
                </c:pt>
                <c:pt idx="139833">
                  <c:v>44.872828952610597</c:v>
                </c:pt>
                <c:pt idx="139834">
                  <c:v>44.872941640850797</c:v>
                </c:pt>
                <c:pt idx="139835">
                  <c:v>44.873054328730397</c:v>
                </c:pt>
                <c:pt idx="139836">
                  <c:v>44.873167016249297</c:v>
                </c:pt>
                <c:pt idx="139837">
                  <c:v>44.873279703407498</c:v>
                </c:pt>
                <c:pt idx="139838">
                  <c:v>44.873392390204998</c:v>
                </c:pt>
                <c:pt idx="139839">
                  <c:v>44.873505076641798</c:v>
                </c:pt>
                <c:pt idx="139840">
                  <c:v>44.873617762717799</c:v>
                </c:pt>
                <c:pt idx="139841">
                  <c:v>44.8737304484332</c:v>
                </c:pt>
                <c:pt idx="139842">
                  <c:v>44.873843133787901</c:v>
                </c:pt>
                <c:pt idx="139843">
                  <c:v>44.873955818781901</c:v>
                </c:pt>
                <c:pt idx="139844">
                  <c:v>44.874068503415202</c:v>
                </c:pt>
                <c:pt idx="139845">
                  <c:v>44.874181187687803</c:v>
                </c:pt>
                <c:pt idx="139846">
                  <c:v>44.874293871599697</c:v>
                </c:pt>
                <c:pt idx="139847">
                  <c:v>44.874406555150898</c:v>
                </c:pt>
                <c:pt idx="139848">
                  <c:v>44.874519238341499</c:v>
                </c:pt>
                <c:pt idx="139849">
                  <c:v>44.8746319211713</c:v>
                </c:pt>
                <c:pt idx="139850">
                  <c:v>44.874744603640501</c:v>
                </c:pt>
                <c:pt idx="139851">
                  <c:v>44.874857285748902</c:v>
                </c:pt>
                <c:pt idx="139852">
                  <c:v>44.874969967496703</c:v>
                </c:pt>
                <c:pt idx="139853">
                  <c:v>44.875082648883797</c:v>
                </c:pt>
                <c:pt idx="139854">
                  <c:v>44.875195329910198</c:v>
                </c:pt>
                <c:pt idx="139855">
                  <c:v>44.8753080105759</c:v>
                </c:pt>
                <c:pt idx="139856">
                  <c:v>44.875420690881</c:v>
                </c:pt>
                <c:pt idx="139857">
                  <c:v>44.875533370825401</c:v>
                </c:pt>
                <c:pt idx="139858">
                  <c:v>44.875646050409003</c:v>
                </c:pt>
                <c:pt idx="139859">
                  <c:v>44.875758729632103</c:v>
                </c:pt>
                <c:pt idx="139860">
                  <c:v>44.875871408494397</c:v>
                </c:pt>
                <c:pt idx="139861">
                  <c:v>44.875984086996098</c:v>
                </c:pt>
                <c:pt idx="139862">
                  <c:v>44.876096765137099</c:v>
                </c:pt>
                <c:pt idx="139863">
                  <c:v>44.8762094429174</c:v>
                </c:pt>
                <c:pt idx="139864">
                  <c:v>44.876322120337001</c:v>
                </c:pt>
                <c:pt idx="139865">
                  <c:v>44.876434797396001</c:v>
                </c:pt>
                <c:pt idx="139866">
                  <c:v>44.876547474094302</c:v>
                </c:pt>
                <c:pt idx="139867">
                  <c:v>44.876660150431903</c:v>
                </c:pt>
                <c:pt idx="139868">
                  <c:v>44.876772826408903</c:v>
                </c:pt>
                <c:pt idx="139869">
                  <c:v>44.876885502025203</c:v>
                </c:pt>
                <c:pt idx="139870">
                  <c:v>44.876998177280903</c:v>
                </c:pt>
                <c:pt idx="139871">
                  <c:v>44.877110852175797</c:v>
                </c:pt>
                <c:pt idx="139872">
                  <c:v>44.877223526710203</c:v>
                </c:pt>
                <c:pt idx="139873">
                  <c:v>44.877336200883803</c:v>
                </c:pt>
                <c:pt idx="139874">
                  <c:v>44.877448874696803</c:v>
                </c:pt>
                <c:pt idx="139875">
                  <c:v>44.877561548149103</c:v>
                </c:pt>
                <c:pt idx="139876">
                  <c:v>44.877674221240802</c:v>
                </c:pt>
                <c:pt idx="139877">
                  <c:v>44.877786893971802</c:v>
                </c:pt>
                <c:pt idx="139878">
                  <c:v>44.877899566342201</c:v>
                </c:pt>
                <c:pt idx="139879">
                  <c:v>44.8780122383519</c:v>
                </c:pt>
                <c:pt idx="139880">
                  <c:v>44.878124910000999</c:v>
                </c:pt>
                <c:pt idx="139881">
                  <c:v>44.878237581289397</c:v>
                </c:pt>
                <c:pt idx="139882">
                  <c:v>44.878350252217103</c:v>
                </c:pt>
                <c:pt idx="139883">
                  <c:v>44.878462922784202</c:v>
                </c:pt>
                <c:pt idx="139884">
                  <c:v>44.8785755929907</c:v>
                </c:pt>
                <c:pt idx="139885">
                  <c:v>44.878688262836498</c:v>
                </c:pt>
                <c:pt idx="139886">
                  <c:v>44.878800932321703</c:v>
                </c:pt>
                <c:pt idx="139887">
                  <c:v>44.8789136014462</c:v>
                </c:pt>
                <c:pt idx="139888">
                  <c:v>44.879026270210097</c:v>
                </c:pt>
                <c:pt idx="139889">
                  <c:v>44.879138938613302</c:v>
                </c:pt>
                <c:pt idx="139890">
                  <c:v>44.879251606655899</c:v>
                </c:pt>
                <c:pt idx="139891">
                  <c:v>44.879364274337803</c:v>
                </c:pt>
                <c:pt idx="139892">
                  <c:v>44.879476941659199</c:v>
                </c:pt>
                <c:pt idx="139893">
                  <c:v>44.879589608619803</c:v>
                </c:pt>
                <c:pt idx="139894">
                  <c:v>44.879702275219898</c:v>
                </c:pt>
                <c:pt idx="139895">
                  <c:v>44.879814941459301</c:v>
                </c:pt>
                <c:pt idx="139896">
                  <c:v>44.879927607337997</c:v>
                </c:pt>
                <c:pt idx="139897">
                  <c:v>44.880040272856199</c:v>
                </c:pt>
                <c:pt idx="139898">
                  <c:v>44.880152938013701</c:v>
                </c:pt>
                <c:pt idx="139899">
                  <c:v>44.880265602810503</c:v>
                </c:pt>
                <c:pt idx="139900">
                  <c:v>44.880378267246797</c:v>
                </c:pt>
                <c:pt idx="139901">
                  <c:v>44.880490931322399</c:v>
                </c:pt>
                <c:pt idx="139902">
                  <c:v>44.8806035950374</c:v>
                </c:pt>
                <c:pt idx="139903">
                  <c:v>44.880716258391701</c:v>
                </c:pt>
                <c:pt idx="139904">
                  <c:v>44.880828921385401</c:v>
                </c:pt>
                <c:pt idx="139905">
                  <c:v>44.880941584018501</c:v>
                </c:pt>
                <c:pt idx="139906">
                  <c:v>44.881054246291001</c:v>
                </c:pt>
                <c:pt idx="139907">
                  <c:v>44.8811669082029</c:v>
                </c:pt>
                <c:pt idx="139908">
                  <c:v>44.881279569754099</c:v>
                </c:pt>
                <c:pt idx="139909">
                  <c:v>44.881392230944797</c:v>
                </c:pt>
                <c:pt idx="139910">
                  <c:v>44.881504891774803</c:v>
                </c:pt>
                <c:pt idx="139911">
                  <c:v>44.881617552244101</c:v>
                </c:pt>
                <c:pt idx="139912">
                  <c:v>44.881730212352899</c:v>
                </c:pt>
                <c:pt idx="139913">
                  <c:v>44.881842872101103</c:v>
                </c:pt>
                <c:pt idx="139914">
                  <c:v>44.8819555314886</c:v>
                </c:pt>
                <c:pt idx="139915">
                  <c:v>44.882068190515497</c:v>
                </c:pt>
                <c:pt idx="139916">
                  <c:v>44.8821808491819</c:v>
                </c:pt>
                <c:pt idx="139917">
                  <c:v>44.882293507487603</c:v>
                </c:pt>
                <c:pt idx="139918">
                  <c:v>44.882406165432698</c:v>
                </c:pt>
                <c:pt idx="139919">
                  <c:v>44.882518823017101</c:v>
                </c:pt>
                <c:pt idx="139920">
                  <c:v>44.882631480241002</c:v>
                </c:pt>
                <c:pt idx="139921">
                  <c:v>44.882744137104297</c:v>
                </c:pt>
                <c:pt idx="139922">
                  <c:v>44.882856793606997</c:v>
                </c:pt>
                <c:pt idx="139923">
                  <c:v>44.882969449748998</c:v>
                </c:pt>
                <c:pt idx="139924">
                  <c:v>44.883082105530498</c:v>
                </c:pt>
                <c:pt idx="139925">
                  <c:v>44.883194760951397</c:v>
                </c:pt>
                <c:pt idx="139926">
                  <c:v>44.883307416011597</c:v>
                </c:pt>
                <c:pt idx="139927">
                  <c:v>44.883420070711303</c:v>
                </c:pt>
                <c:pt idx="139928">
                  <c:v>44.883532725050401</c:v>
                </c:pt>
                <c:pt idx="139929">
                  <c:v>44.883645379028899</c:v>
                </c:pt>
                <c:pt idx="139930">
                  <c:v>44.883758032646703</c:v>
                </c:pt>
                <c:pt idx="139931">
                  <c:v>44.883870685904</c:v>
                </c:pt>
                <c:pt idx="139932">
                  <c:v>44.883983338800697</c:v>
                </c:pt>
                <c:pt idx="139933">
                  <c:v>44.8840959913368</c:v>
                </c:pt>
                <c:pt idx="139934">
                  <c:v>44.884208643512302</c:v>
                </c:pt>
                <c:pt idx="139935">
                  <c:v>44.884321295327197</c:v>
                </c:pt>
                <c:pt idx="139936">
                  <c:v>44.884433946781499</c:v>
                </c:pt>
                <c:pt idx="139937">
                  <c:v>44.8845465978753</c:v>
                </c:pt>
                <c:pt idx="139938">
                  <c:v>44.884659248608401</c:v>
                </c:pt>
                <c:pt idx="139939">
                  <c:v>44.884771898981001</c:v>
                </c:pt>
                <c:pt idx="139940">
                  <c:v>44.884884548993</c:v>
                </c:pt>
                <c:pt idx="139941">
                  <c:v>44.884997198644399</c:v>
                </c:pt>
                <c:pt idx="139942">
                  <c:v>44.885109847935198</c:v>
                </c:pt>
                <c:pt idx="139943">
                  <c:v>44.885222496865502</c:v>
                </c:pt>
                <c:pt idx="139944">
                  <c:v>44.8853351454351</c:v>
                </c:pt>
                <c:pt idx="139945">
                  <c:v>44.885447793644197</c:v>
                </c:pt>
                <c:pt idx="139946">
                  <c:v>44.8855604414927</c:v>
                </c:pt>
                <c:pt idx="139947">
                  <c:v>44.885673088980703</c:v>
                </c:pt>
                <c:pt idx="139948">
                  <c:v>44.885785736107998</c:v>
                </c:pt>
                <c:pt idx="139949">
                  <c:v>44.885898382874799</c:v>
                </c:pt>
                <c:pt idx="139950">
                  <c:v>44.886011029281001</c:v>
                </c:pt>
                <c:pt idx="139951">
                  <c:v>44.886123675326701</c:v>
                </c:pt>
                <c:pt idx="139952">
                  <c:v>44.886236321011701</c:v>
                </c:pt>
                <c:pt idx="139953">
                  <c:v>44.8863489663362</c:v>
                </c:pt>
                <c:pt idx="139954">
                  <c:v>44.886461611300199</c:v>
                </c:pt>
                <c:pt idx="139955">
                  <c:v>44.886574255903497</c:v>
                </c:pt>
                <c:pt idx="139956">
                  <c:v>44.886686900146302</c:v>
                </c:pt>
                <c:pt idx="139957">
                  <c:v>44.886799544028598</c:v>
                </c:pt>
                <c:pt idx="139958">
                  <c:v>44.886912187550202</c:v>
                </c:pt>
                <c:pt idx="139959">
                  <c:v>44.887024830711397</c:v>
                </c:pt>
                <c:pt idx="139960">
                  <c:v>44.887137473511899</c:v>
                </c:pt>
                <c:pt idx="139961">
                  <c:v>44.8872501159519</c:v>
                </c:pt>
                <c:pt idx="139962">
                  <c:v>44.887362758031301</c:v>
                </c:pt>
                <c:pt idx="139963">
                  <c:v>44.887475399750201</c:v>
                </c:pt>
                <c:pt idx="139964">
                  <c:v>44.887588041108501</c:v>
                </c:pt>
                <c:pt idx="139965">
                  <c:v>44.887700682106299</c:v>
                </c:pt>
                <c:pt idx="139966">
                  <c:v>44.887813322743497</c:v>
                </c:pt>
                <c:pt idx="139967">
                  <c:v>44.887925963020201</c:v>
                </c:pt>
                <c:pt idx="139968">
                  <c:v>44.888038602936298</c:v>
                </c:pt>
                <c:pt idx="139969">
                  <c:v>44.888151242491901</c:v>
                </c:pt>
                <c:pt idx="139970">
                  <c:v>44.888263881686903</c:v>
                </c:pt>
                <c:pt idx="139971">
                  <c:v>44.888376520521298</c:v>
                </c:pt>
                <c:pt idx="139972">
                  <c:v>44.888489158995199</c:v>
                </c:pt>
                <c:pt idx="139973">
                  <c:v>44.888601797108599</c:v>
                </c:pt>
                <c:pt idx="139974">
                  <c:v>44.888714434861399</c:v>
                </c:pt>
                <c:pt idx="139975">
                  <c:v>44.888827072253697</c:v>
                </c:pt>
                <c:pt idx="139976">
                  <c:v>44.888939709285403</c:v>
                </c:pt>
                <c:pt idx="139977">
                  <c:v>44.8890523459566</c:v>
                </c:pt>
                <c:pt idx="139978">
                  <c:v>44.889164982267303</c:v>
                </c:pt>
                <c:pt idx="139979">
                  <c:v>44.889277618217399</c:v>
                </c:pt>
                <c:pt idx="139980">
                  <c:v>44.889390253807001</c:v>
                </c:pt>
                <c:pt idx="139981">
                  <c:v>44.889502889036002</c:v>
                </c:pt>
                <c:pt idx="139982">
                  <c:v>44.889615523904503</c:v>
                </c:pt>
                <c:pt idx="139983">
                  <c:v>44.889728158412503</c:v>
                </c:pt>
                <c:pt idx="139984">
                  <c:v>44.889840792560001</c:v>
                </c:pt>
                <c:pt idx="139985">
                  <c:v>44.889953426346899</c:v>
                </c:pt>
                <c:pt idx="139986">
                  <c:v>44.890066059773297</c:v>
                </c:pt>
                <c:pt idx="139987">
                  <c:v>44.8901786928391</c:v>
                </c:pt>
                <c:pt idx="139988">
                  <c:v>44.890291325544403</c:v>
                </c:pt>
                <c:pt idx="139989">
                  <c:v>44.890403957889198</c:v>
                </c:pt>
                <c:pt idx="139990">
                  <c:v>44.890516589873499</c:v>
                </c:pt>
                <c:pt idx="139991">
                  <c:v>44.8906292214972</c:v>
                </c:pt>
                <c:pt idx="139992">
                  <c:v>44.890741852760399</c:v>
                </c:pt>
                <c:pt idx="139993">
                  <c:v>44.890854483663098</c:v>
                </c:pt>
                <c:pt idx="139994">
                  <c:v>44.890967114205303</c:v>
                </c:pt>
                <c:pt idx="139995">
                  <c:v>44.891079744387</c:v>
                </c:pt>
                <c:pt idx="139996">
                  <c:v>44.891192374208103</c:v>
                </c:pt>
                <c:pt idx="139997">
                  <c:v>44.891305003668698</c:v>
                </c:pt>
                <c:pt idx="139998">
                  <c:v>44.8914176327688</c:v>
                </c:pt>
                <c:pt idx="139999">
                  <c:v>44.8915302615084</c:v>
                </c:pt>
                <c:pt idx="140000">
                  <c:v>44.8916428898875</c:v>
                </c:pt>
                <c:pt idx="140001">
                  <c:v>44.891755517905999</c:v>
                </c:pt>
                <c:pt idx="140002">
                  <c:v>44.891868145564104</c:v>
                </c:pt>
                <c:pt idx="140003">
                  <c:v>44.891980772861601</c:v>
                </c:pt>
                <c:pt idx="140004">
                  <c:v>44.892093399798597</c:v>
                </c:pt>
                <c:pt idx="140005">
                  <c:v>44.892206026375199</c:v>
                </c:pt>
                <c:pt idx="140006">
                  <c:v>44.8923186525912</c:v>
                </c:pt>
                <c:pt idx="140007">
                  <c:v>44.892431278446701</c:v>
                </c:pt>
                <c:pt idx="140008">
                  <c:v>44.8925439039417</c:v>
                </c:pt>
                <c:pt idx="140009">
                  <c:v>44.892656529076099</c:v>
                </c:pt>
                <c:pt idx="140010">
                  <c:v>44.892769153850097</c:v>
                </c:pt>
                <c:pt idx="140011">
                  <c:v>44.8928817782636</c:v>
                </c:pt>
                <c:pt idx="140012">
                  <c:v>44.892994402316603</c:v>
                </c:pt>
                <c:pt idx="140013">
                  <c:v>44.893107026009098</c:v>
                </c:pt>
                <c:pt idx="140014">
                  <c:v>44.893219649341098</c:v>
                </c:pt>
                <c:pt idx="140015">
                  <c:v>44.893332272312598</c:v>
                </c:pt>
                <c:pt idx="140016">
                  <c:v>44.893444894923597</c:v>
                </c:pt>
                <c:pt idx="140017">
                  <c:v>44.893557517174102</c:v>
                </c:pt>
                <c:pt idx="140018">
                  <c:v>44.893670139064099</c:v>
                </c:pt>
                <c:pt idx="140019">
                  <c:v>44.893782760593602</c:v>
                </c:pt>
                <c:pt idx="140020">
                  <c:v>44.893895381762597</c:v>
                </c:pt>
                <c:pt idx="140021">
                  <c:v>44.894008002571098</c:v>
                </c:pt>
                <c:pt idx="140022">
                  <c:v>44.894120623019198</c:v>
                </c:pt>
                <c:pt idx="140023">
                  <c:v>44.894233243106697</c:v>
                </c:pt>
                <c:pt idx="140024">
                  <c:v>44.894345862833802</c:v>
                </c:pt>
                <c:pt idx="140025">
                  <c:v>44.894458482200399</c:v>
                </c:pt>
                <c:pt idx="140026">
                  <c:v>44.894571101206502</c:v>
                </c:pt>
                <c:pt idx="140027">
                  <c:v>44.894683719852097</c:v>
                </c:pt>
                <c:pt idx="140028">
                  <c:v>44.894796338137198</c:v>
                </c:pt>
                <c:pt idx="140029">
                  <c:v>44.894908956061897</c:v>
                </c:pt>
                <c:pt idx="140030">
                  <c:v>44.895021573626003</c:v>
                </c:pt>
                <c:pt idx="140031">
                  <c:v>44.895134190829701</c:v>
                </c:pt>
                <c:pt idx="140032">
                  <c:v>44.895246807672898</c:v>
                </c:pt>
                <c:pt idx="140033">
                  <c:v>44.8953594241557</c:v>
                </c:pt>
                <c:pt idx="140034">
                  <c:v>44.895472040277902</c:v>
                </c:pt>
                <c:pt idx="140035">
                  <c:v>44.895584656039702</c:v>
                </c:pt>
                <c:pt idx="140036">
                  <c:v>44.895697271441001</c:v>
                </c:pt>
                <c:pt idx="140037">
                  <c:v>44.895809886481899</c:v>
                </c:pt>
                <c:pt idx="140038">
                  <c:v>44.895922501162303</c:v>
                </c:pt>
                <c:pt idx="140039">
                  <c:v>44.896035115482199</c:v>
                </c:pt>
                <c:pt idx="140040">
                  <c:v>44.896147729441601</c:v>
                </c:pt>
                <c:pt idx="140041">
                  <c:v>44.896260343040602</c:v>
                </c:pt>
                <c:pt idx="140042">
                  <c:v>44.896372956279102</c:v>
                </c:pt>
                <c:pt idx="140043">
                  <c:v>44.8964855691571</c:v>
                </c:pt>
                <c:pt idx="140044">
                  <c:v>44.896598181674698</c:v>
                </c:pt>
                <c:pt idx="140045">
                  <c:v>44.896710793831801</c:v>
                </c:pt>
                <c:pt idx="140046">
                  <c:v>44.896823405628403</c:v>
                </c:pt>
                <c:pt idx="140047">
                  <c:v>44.896936017064597</c:v>
                </c:pt>
                <c:pt idx="140048">
                  <c:v>44.897048628140297</c:v>
                </c:pt>
                <c:pt idx="140049">
                  <c:v>44.897161238855603</c:v>
                </c:pt>
                <c:pt idx="140050">
                  <c:v>44.8972738492104</c:v>
                </c:pt>
                <c:pt idx="140051">
                  <c:v>44.897386459204803</c:v>
                </c:pt>
                <c:pt idx="140052">
                  <c:v>44.897499068838698</c:v>
                </c:pt>
                <c:pt idx="140053">
                  <c:v>44.897611678112099</c:v>
                </c:pt>
                <c:pt idx="140054">
                  <c:v>44.897724287025099</c:v>
                </c:pt>
                <c:pt idx="140055">
                  <c:v>44.897836895577697</c:v>
                </c:pt>
                <c:pt idx="140056">
                  <c:v>44.897949503769802</c:v>
                </c:pt>
                <c:pt idx="140057">
                  <c:v>44.898062111601398</c:v>
                </c:pt>
                <c:pt idx="140058">
                  <c:v>44.8981747190726</c:v>
                </c:pt>
                <c:pt idx="140059">
                  <c:v>44.8982873261834</c:v>
                </c:pt>
                <c:pt idx="140060">
                  <c:v>44.8983999329337</c:v>
                </c:pt>
                <c:pt idx="140061">
                  <c:v>44.898512539323498</c:v>
                </c:pt>
                <c:pt idx="140062">
                  <c:v>44.898625145353002</c:v>
                </c:pt>
                <c:pt idx="140063">
                  <c:v>44.898737751021898</c:v>
                </c:pt>
                <c:pt idx="140064">
                  <c:v>44.898850356330499</c:v>
                </c:pt>
                <c:pt idx="140065">
                  <c:v>44.898962961278599</c:v>
                </c:pt>
                <c:pt idx="140066">
                  <c:v>44.899075565866198</c:v>
                </c:pt>
                <c:pt idx="140067">
                  <c:v>44.899188170093502</c:v>
                </c:pt>
                <c:pt idx="140068">
                  <c:v>44.899300773960199</c:v>
                </c:pt>
                <c:pt idx="140069">
                  <c:v>44.899413377466601</c:v>
                </c:pt>
                <c:pt idx="140070">
                  <c:v>44.899525980612502</c:v>
                </c:pt>
                <c:pt idx="140071">
                  <c:v>44.899638583398001</c:v>
                </c:pt>
                <c:pt idx="140072">
                  <c:v>44.899751185823099</c:v>
                </c:pt>
                <c:pt idx="140073">
                  <c:v>44.899863787887703</c:v>
                </c:pt>
                <c:pt idx="140074">
                  <c:v>44.899976389591899</c:v>
                </c:pt>
                <c:pt idx="140075">
                  <c:v>44.9000889909356</c:v>
                </c:pt>
                <c:pt idx="140076">
                  <c:v>44.900201591919</c:v>
                </c:pt>
                <c:pt idx="140077">
                  <c:v>44.900314192541899</c:v>
                </c:pt>
                <c:pt idx="140078">
                  <c:v>44.900426792804403</c:v>
                </c:pt>
                <c:pt idx="140079">
                  <c:v>44.900539392706399</c:v>
                </c:pt>
                <c:pt idx="140080">
                  <c:v>44.9006519922481</c:v>
                </c:pt>
                <c:pt idx="140081">
                  <c:v>44.900764591429301</c:v>
                </c:pt>
                <c:pt idx="140082">
                  <c:v>44.9008771902501</c:v>
                </c:pt>
                <c:pt idx="140083">
                  <c:v>44.900989788710497</c:v>
                </c:pt>
                <c:pt idx="140084">
                  <c:v>44.9011023868105</c:v>
                </c:pt>
                <c:pt idx="140085">
                  <c:v>44.901214984550002</c:v>
                </c:pt>
                <c:pt idx="140086">
                  <c:v>44.901327581929102</c:v>
                </c:pt>
                <c:pt idx="140087">
                  <c:v>44.901440178947901</c:v>
                </c:pt>
                <c:pt idx="140088">
                  <c:v>44.901552775606199</c:v>
                </c:pt>
                <c:pt idx="140089">
                  <c:v>44.901665371904102</c:v>
                </c:pt>
                <c:pt idx="140090">
                  <c:v>44.901777967841603</c:v>
                </c:pt>
                <c:pt idx="140091">
                  <c:v>44.901890563418597</c:v>
                </c:pt>
                <c:pt idx="140092">
                  <c:v>44.902003158635303</c:v>
                </c:pt>
                <c:pt idx="140093">
                  <c:v>44.9021157534916</c:v>
                </c:pt>
                <c:pt idx="140094">
                  <c:v>44.902228347987403</c:v>
                </c:pt>
                <c:pt idx="140095">
                  <c:v>44.902340942122898</c:v>
                </c:pt>
                <c:pt idx="140096">
                  <c:v>44.902453535897898</c:v>
                </c:pt>
                <c:pt idx="140097">
                  <c:v>44.902566129312603</c:v>
                </c:pt>
                <c:pt idx="140098">
                  <c:v>44.902678722366801</c:v>
                </c:pt>
                <c:pt idx="140099">
                  <c:v>44.902791315060597</c:v>
                </c:pt>
                <c:pt idx="140100">
                  <c:v>44.902903907394098</c:v>
                </c:pt>
                <c:pt idx="140101">
                  <c:v>44.903016499367098</c:v>
                </c:pt>
                <c:pt idx="140102">
                  <c:v>44.903129090979697</c:v>
                </c:pt>
                <c:pt idx="140103">
                  <c:v>44.903241682232</c:v>
                </c:pt>
                <c:pt idx="140104">
                  <c:v>44.903354273123902</c:v>
                </c:pt>
                <c:pt idx="140105">
                  <c:v>44.903466863655296</c:v>
                </c:pt>
                <c:pt idx="140106">
                  <c:v>44.903579453826403</c:v>
                </c:pt>
                <c:pt idx="140107">
                  <c:v>44.903692043637101</c:v>
                </c:pt>
                <c:pt idx="140108">
                  <c:v>44.903804633087397</c:v>
                </c:pt>
                <c:pt idx="140109">
                  <c:v>44.903917222177299</c:v>
                </c:pt>
                <c:pt idx="140110">
                  <c:v>44.904029810906799</c:v>
                </c:pt>
                <c:pt idx="140111">
                  <c:v>44.904142399275898</c:v>
                </c:pt>
                <c:pt idx="140112">
                  <c:v>44.904254987284602</c:v>
                </c:pt>
                <c:pt idx="140113">
                  <c:v>44.904367574932998</c:v>
                </c:pt>
                <c:pt idx="140114">
                  <c:v>44.904480162220999</c:v>
                </c:pt>
                <c:pt idx="140115">
                  <c:v>44.904592749148598</c:v>
                </c:pt>
                <c:pt idx="140116">
                  <c:v>44.904705335715803</c:v>
                </c:pt>
                <c:pt idx="140117">
                  <c:v>44.9048179219226</c:v>
                </c:pt>
                <c:pt idx="140118">
                  <c:v>44.904930507769102</c:v>
                </c:pt>
                <c:pt idx="140119">
                  <c:v>44.905043093255102</c:v>
                </c:pt>
                <c:pt idx="140120">
                  <c:v>44.905155678380801</c:v>
                </c:pt>
                <c:pt idx="140121">
                  <c:v>44.905268263146198</c:v>
                </c:pt>
                <c:pt idx="140122">
                  <c:v>44.9053808475511</c:v>
                </c:pt>
                <c:pt idx="140123">
                  <c:v>44.905493431595701</c:v>
                </c:pt>
                <c:pt idx="140124">
                  <c:v>44.905606015279901</c:v>
                </c:pt>
                <c:pt idx="140125">
                  <c:v>44.905718598603698</c:v>
                </c:pt>
                <c:pt idx="140126">
                  <c:v>44.905831181567201</c:v>
                </c:pt>
                <c:pt idx="140127">
                  <c:v>44.905943764170303</c:v>
                </c:pt>
                <c:pt idx="140128">
                  <c:v>44.906056346413003</c:v>
                </c:pt>
                <c:pt idx="140129">
                  <c:v>44.906168928295401</c:v>
                </c:pt>
                <c:pt idx="140130">
                  <c:v>44.906281509817397</c:v>
                </c:pt>
                <c:pt idx="140131">
                  <c:v>44.906394090978999</c:v>
                </c:pt>
                <c:pt idx="140132">
                  <c:v>44.906506671780299</c:v>
                </c:pt>
                <c:pt idx="140133">
                  <c:v>44.906619252221198</c:v>
                </c:pt>
                <c:pt idx="140134">
                  <c:v>44.906731832301801</c:v>
                </c:pt>
                <c:pt idx="140135">
                  <c:v>44.906844412021997</c:v>
                </c:pt>
                <c:pt idx="140136">
                  <c:v>44.906956991381797</c:v>
                </c:pt>
                <c:pt idx="140137">
                  <c:v>44.907069570381303</c:v>
                </c:pt>
                <c:pt idx="140138">
                  <c:v>44.9071821490204</c:v>
                </c:pt>
                <c:pt idx="140139">
                  <c:v>44.907294727299202</c:v>
                </c:pt>
                <c:pt idx="140140">
                  <c:v>44.907407305217603</c:v>
                </c:pt>
                <c:pt idx="140141">
                  <c:v>44.907519882775702</c:v>
                </c:pt>
                <c:pt idx="140142">
                  <c:v>44.907632459973399</c:v>
                </c:pt>
                <c:pt idx="140143">
                  <c:v>44.907745036810802</c:v>
                </c:pt>
                <c:pt idx="140144">
                  <c:v>44.907857613287803</c:v>
                </c:pt>
                <c:pt idx="140145">
                  <c:v>44.907970189404502</c:v>
                </c:pt>
                <c:pt idx="140146">
                  <c:v>44.908082765160799</c:v>
                </c:pt>
                <c:pt idx="140147">
                  <c:v>44.908195340556802</c:v>
                </c:pt>
                <c:pt idx="140148">
                  <c:v>44.908307915592403</c:v>
                </c:pt>
                <c:pt idx="140149">
                  <c:v>44.908420490267702</c:v>
                </c:pt>
                <c:pt idx="140150">
                  <c:v>44.908533064582599</c:v>
                </c:pt>
                <c:pt idx="140151">
                  <c:v>44.908645638537301</c:v>
                </c:pt>
                <c:pt idx="140152">
                  <c:v>44.908758212131502</c:v>
                </c:pt>
                <c:pt idx="140153">
                  <c:v>44.908870785365501</c:v>
                </c:pt>
                <c:pt idx="140154">
                  <c:v>44.908983358239098</c:v>
                </c:pt>
                <c:pt idx="140155">
                  <c:v>44.909095930752301</c:v>
                </c:pt>
                <c:pt idx="140156">
                  <c:v>44.909208502905301</c:v>
                </c:pt>
                <c:pt idx="140157">
                  <c:v>44.9093210746979</c:v>
                </c:pt>
                <c:pt idx="140158">
                  <c:v>44.909433646130097</c:v>
                </c:pt>
                <c:pt idx="140159">
                  <c:v>44.909546217201999</c:v>
                </c:pt>
                <c:pt idx="140160">
                  <c:v>44.9096587879136</c:v>
                </c:pt>
                <c:pt idx="140161">
                  <c:v>44.909771358264898</c:v>
                </c:pt>
                <c:pt idx="140162">
                  <c:v>44.909883928255901</c:v>
                </c:pt>
                <c:pt idx="140163">
                  <c:v>44.909996497886503</c:v>
                </c:pt>
                <c:pt idx="140164">
                  <c:v>44.910109067156803</c:v>
                </c:pt>
                <c:pt idx="140165">
                  <c:v>44.910221636066701</c:v>
                </c:pt>
                <c:pt idx="140166">
                  <c:v>44.910334204616397</c:v>
                </c:pt>
                <c:pt idx="140167">
                  <c:v>44.910446772805699</c:v>
                </c:pt>
                <c:pt idx="140168">
                  <c:v>44.910559340634698</c:v>
                </c:pt>
                <c:pt idx="140169">
                  <c:v>44.910671908103403</c:v>
                </c:pt>
                <c:pt idx="140170">
                  <c:v>44.910784475211699</c:v>
                </c:pt>
                <c:pt idx="140171">
                  <c:v>44.910897041959799</c:v>
                </c:pt>
                <c:pt idx="140172">
                  <c:v>44.911009608347499</c:v>
                </c:pt>
                <c:pt idx="140173">
                  <c:v>44.911122174374903</c:v>
                </c:pt>
                <c:pt idx="140174">
                  <c:v>44.911234740041998</c:v>
                </c:pt>
                <c:pt idx="140175">
                  <c:v>44.911347305348798</c:v>
                </c:pt>
                <c:pt idx="140176">
                  <c:v>44.911459870295303</c:v>
                </c:pt>
                <c:pt idx="140177">
                  <c:v>44.911572434881499</c:v>
                </c:pt>
                <c:pt idx="140178">
                  <c:v>44.911684999107301</c:v>
                </c:pt>
                <c:pt idx="140179">
                  <c:v>44.9117975629729</c:v>
                </c:pt>
                <c:pt idx="140180">
                  <c:v>44.911910126478098</c:v>
                </c:pt>
                <c:pt idx="140181">
                  <c:v>44.9120226896231</c:v>
                </c:pt>
                <c:pt idx="140182">
                  <c:v>44.912135252407701</c:v>
                </c:pt>
                <c:pt idx="140183">
                  <c:v>44.912247814832</c:v>
                </c:pt>
                <c:pt idx="140184">
                  <c:v>44.912360376896103</c:v>
                </c:pt>
                <c:pt idx="140185">
                  <c:v>44.912472938599798</c:v>
                </c:pt>
                <c:pt idx="140186">
                  <c:v>44.912585499943198</c:v>
                </c:pt>
                <c:pt idx="140187">
                  <c:v>44.912698060926303</c:v>
                </c:pt>
                <c:pt idx="140188">
                  <c:v>44.912810621549198</c:v>
                </c:pt>
                <c:pt idx="140189">
                  <c:v>44.912923181811699</c:v>
                </c:pt>
                <c:pt idx="140190">
                  <c:v>44.913035741713998</c:v>
                </c:pt>
                <c:pt idx="140191">
                  <c:v>44.913148301255902</c:v>
                </c:pt>
                <c:pt idx="140192">
                  <c:v>44.913260860437497</c:v>
                </c:pt>
                <c:pt idx="140193">
                  <c:v>44.913373419258903</c:v>
                </c:pt>
                <c:pt idx="140194">
                  <c:v>44.913485977720001</c:v>
                </c:pt>
                <c:pt idx="140195">
                  <c:v>44.913598535820697</c:v>
                </c:pt>
                <c:pt idx="140196">
                  <c:v>44.913711093561197</c:v>
                </c:pt>
                <c:pt idx="140197">
                  <c:v>44.913823650941403</c:v>
                </c:pt>
                <c:pt idx="140198">
                  <c:v>44.913936207961399</c:v>
                </c:pt>
                <c:pt idx="140199">
                  <c:v>44.914048764621</c:v>
                </c:pt>
                <c:pt idx="140200">
                  <c:v>44.9141613209203</c:v>
                </c:pt>
                <c:pt idx="140201">
                  <c:v>44.914273876859397</c:v>
                </c:pt>
                <c:pt idx="140202">
                  <c:v>44.914386432438199</c:v>
                </c:pt>
                <c:pt idx="140203">
                  <c:v>44.9144989876567</c:v>
                </c:pt>
                <c:pt idx="140204">
                  <c:v>44.914611542514898</c:v>
                </c:pt>
                <c:pt idx="140205">
                  <c:v>44.9147240970129</c:v>
                </c:pt>
                <c:pt idx="140206">
                  <c:v>44.914836651150502</c:v>
                </c:pt>
                <c:pt idx="140207">
                  <c:v>44.9149492049279</c:v>
                </c:pt>
                <c:pt idx="140208">
                  <c:v>44.915061758344997</c:v>
                </c:pt>
                <c:pt idx="140209">
                  <c:v>44.915174311401898</c:v>
                </c:pt>
                <c:pt idx="140210">
                  <c:v>44.915286864098498</c:v>
                </c:pt>
                <c:pt idx="140211">
                  <c:v>44.915399416434802</c:v>
                </c:pt>
                <c:pt idx="140212">
                  <c:v>44.915511968410797</c:v>
                </c:pt>
                <c:pt idx="140213">
                  <c:v>44.915624520026597</c:v>
                </c:pt>
                <c:pt idx="140214">
                  <c:v>44.915737071282003</c:v>
                </c:pt>
                <c:pt idx="140215">
                  <c:v>44.915849622177298</c:v>
                </c:pt>
                <c:pt idx="140216">
                  <c:v>44.915962172712199</c:v>
                </c:pt>
                <c:pt idx="140217">
                  <c:v>44.916074722886897</c:v>
                </c:pt>
                <c:pt idx="140218">
                  <c:v>44.9161872727014</c:v>
                </c:pt>
                <c:pt idx="140219">
                  <c:v>44.916299822155501</c:v>
                </c:pt>
                <c:pt idx="140220">
                  <c:v>44.9164123712495</c:v>
                </c:pt>
                <c:pt idx="140221">
                  <c:v>44.916524919983097</c:v>
                </c:pt>
                <c:pt idx="140222">
                  <c:v>44.916637468356498</c:v>
                </c:pt>
                <c:pt idx="140223">
                  <c:v>44.916750016369598</c:v>
                </c:pt>
                <c:pt idx="140224">
                  <c:v>44.916862564022502</c:v>
                </c:pt>
                <c:pt idx="140225">
                  <c:v>44.916975111315097</c:v>
                </c:pt>
                <c:pt idx="140226">
                  <c:v>44.917087658247503</c:v>
                </c:pt>
                <c:pt idx="140227">
                  <c:v>44.917200204819601</c:v>
                </c:pt>
                <c:pt idx="140228">
                  <c:v>44.917312751031503</c:v>
                </c:pt>
                <c:pt idx="140229">
                  <c:v>44.917425296883103</c:v>
                </c:pt>
                <c:pt idx="140230">
                  <c:v>44.9175378423745</c:v>
                </c:pt>
                <c:pt idx="140231">
                  <c:v>44.917650387505603</c:v>
                </c:pt>
                <c:pt idx="140232">
                  <c:v>44.917762932276503</c:v>
                </c:pt>
                <c:pt idx="140233">
                  <c:v>44.917875476687101</c:v>
                </c:pt>
                <c:pt idx="140234">
                  <c:v>44.917988020737504</c:v>
                </c:pt>
                <c:pt idx="140235">
                  <c:v>44.918100564427597</c:v>
                </c:pt>
                <c:pt idx="140236">
                  <c:v>44.918213107757502</c:v>
                </c:pt>
                <c:pt idx="140237">
                  <c:v>44.918325650727198</c:v>
                </c:pt>
                <c:pt idx="140238">
                  <c:v>44.918438193336598</c:v>
                </c:pt>
                <c:pt idx="140239">
                  <c:v>44.918550735585796</c:v>
                </c:pt>
                <c:pt idx="140240">
                  <c:v>44.9186632774747</c:v>
                </c:pt>
                <c:pt idx="140241">
                  <c:v>44.9187758190034</c:v>
                </c:pt>
                <c:pt idx="140242">
                  <c:v>44.918888360171898</c:v>
                </c:pt>
                <c:pt idx="140243">
                  <c:v>44.919000900980102</c:v>
                </c:pt>
                <c:pt idx="140244">
                  <c:v>44.919113441428102</c:v>
                </c:pt>
                <c:pt idx="140245">
                  <c:v>44.919225981515901</c:v>
                </c:pt>
                <c:pt idx="140246">
                  <c:v>44.919338521243397</c:v>
                </c:pt>
                <c:pt idx="140247">
                  <c:v>44.919451060610697</c:v>
                </c:pt>
                <c:pt idx="140248">
                  <c:v>44.919563599617803</c:v>
                </c:pt>
                <c:pt idx="140249">
                  <c:v>44.919676138264698</c:v>
                </c:pt>
                <c:pt idx="140250">
                  <c:v>44.919788676551299</c:v>
                </c:pt>
                <c:pt idx="140251">
                  <c:v>44.919901214477697</c:v>
                </c:pt>
                <c:pt idx="140252">
                  <c:v>44.9200137520439</c:v>
                </c:pt>
                <c:pt idx="140253">
                  <c:v>44.920126289249801</c:v>
                </c:pt>
                <c:pt idx="140254">
                  <c:v>44.920238826095598</c:v>
                </c:pt>
                <c:pt idx="140255">
                  <c:v>44.920351362581101</c:v>
                </c:pt>
                <c:pt idx="140256">
                  <c:v>44.920463898706402</c:v>
                </c:pt>
                <c:pt idx="140257">
                  <c:v>44.9205764344714</c:v>
                </c:pt>
                <c:pt idx="140258">
                  <c:v>44.920688969876302</c:v>
                </c:pt>
                <c:pt idx="140259">
                  <c:v>44.920801504920902</c:v>
                </c:pt>
                <c:pt idx="140260">
                  <c:v>44.9209140396054</c:v>
                </c:pt>
                <c:pt idx="140261">
                  <c:v>44.921026573929602</c:v>
                </c:pt>
                <c:pt idx="140262">
                  <c:v>44.921139107893602</c:v>
                </c:pt>
                <c:pt idx="140263">
                  <c:v>44.921251641497399</c:v>
                </c:pt>
                <c:pt idx="140264">
                  <c:v>44.921364174741001</c:v>
                </c:pt>
                <c:pt idx="140265">
                  <c:v>44.921476707624301</c:v>
                </c:pt>
                <c:pt idx="140266">
                  <c:v>44.921589240147497</c:v>
                </c:pt>
                <c:pt idx="140267">
                  <c:v>44.921701772310399</c:v>
                </c:pt>
                <c:pt idx="140268">
                  <c:v>44.921814304113198</c:v>
                </c:pt>
                <c:pt idx="140269">
                  <c:v>44.921926835555702</c:v>
                </c:pt>
                <c:pt idx="140270">
                  <c:v>44.922039366638103</c:v>
                </c:pt>
                <c:pt idx="140271">
                  <c:v>44.922151897360202</c:v>
                </c:pt>
                <c:pt idx="140272">
                  <c:v>44.922264427722197</c:v>
                </c:pt>
                <c:pt idx="140273">
                  <c:v>44.922376957723898</c:v>
                </c:pt>
                <c:pt idx="140274">
                  <c:v>44.922489487365503</c:v>
                </c:pt>
                <c:pt idx="140275">
                  <c:v>44.922602016646799</c:v>
                </c:pt>
                <c:pt idx="140276">
                  <c:v>44.922714545567999</c:v>
                </c:pt>
                <c:pt idx="140277">
                  <c:v>44.922827074128897</c:v>
                </c:pt>
                <c:pt idx="140278">
                  <c:v>44.922939602329699</c:v>
                </c:pt>
                <c:pt idx="140279">
                  <c:v>44.923052130170198</c:v>
                </c:pt>
                <c:pt idx="140280">
                  <c:v>44.923164657650602</c:v>
                </c:pt>
                <c:pt idx="140281">
                  <c:v>44.923277184770797</c:v>
                </c:pt>
                <c:pt idx="140282">
                  <c:v>44.923389711530803</c:v>
                </c:pt>
                <c:pt idx="140283">
                  <c:v>44.923502237930599</c:v>
                </c:pt>
                <c:pt idx="140284">
                  <c:v>44.9236147639702</c:v>
                </c:pt>
                <c:pt idx="140285">
                  <c:v>44.923727289649698</c:v>
                </c:pt>
                <c:pt idx="140286">
                  <c:v>44.9238398149689</c:v>
                </c:pt>
                <c:pt idx="140287">
                  <c:v>44.923952339928</c:v>
                </c:pt>
                <c:pt idx="140288">
                  <c:v>44.924064864526898</c:v>
                </c:pt>
                <c:pt idx="140289">
                  <c:v>44.9241773887656</c:v>
                </c:pt>
                <c:pt idx="140290">
                  <c:v>44.924289912644099</c:v>
                </c:pt>
                <c:pt idx="140291">
                  <c:v>44.924402436162403</c:v>
                </c:pt>
                <c:pt idx="140292">
                  <c:v>44.924514959320597</c:v>
                </c:pt>
                <c:pt idx="140293">
                  <c:v>44.924627482118602</c:v>
                </c:pt>
                <c:pt idx="140294">
                  <c:v>44.924740004556398</c:v>
                </c:pt>
                <c:pt idx="140295">
                  <c:v>44.924852526634098</c:v>
                </c:pt>
                <c:pt idx="140296">
                  <c:v>44.924965048351503</c:v>
                </c:pt>
                <c:pt idx="140297">
                  <c:v>44.925077569708797</c:v>
                </c:pt>
                <c:pt idx="140298">
                  <c:v>44.925190090705897</c:v>
                </c:pt>
                <c:pt idx="140299">
                  <c:v>44.9253026113429</c:v>
                </c:pt>
                <c:pt idx="140300">
                  <c:v>44.925415131619701</c:v>
                </c:pt>
                <c:pt idx="140301">
                  <c:v>44.925527651536299</c:v>
                </c:pt>
                <c:pt idx="140302">
                  <c:v>44.925640171092802</c:v>
                </c:pt>
                <c:pt idx="140303">
                  <c:v>44.925752690289002</c:v>
                </c:pt>
                <c:pt idx="140304">
                  <c:v>44.925865209125199</c:v>
                </c:pt>
                <c:pt idx="140305">
                  <c:v>44.925977727601101</c:v>
                </c:pt>
                <c:pt idx="140306">
                  <c:v>44.9260902457169</c:v>
                </c:pt>
                <c:pt idx="140307">
                  <c:v>44.926202763472602</c:v>
                </c:pt>
                <c:pt idx="140308">
                  <c:v>44.926315280868003</c:v>
                </c:pt>
                <c:pt idx="140309">
                  <c:v>44.926427797903401</c:v>
                </c:pt>
                <c:pt idx="140310">
                  <c:v>44.926540314578503</c:v>
                </c:pt>
                <c:pt idx="140311">
                  <c:v>44.926652830893502</c:v>
                </c:pt>
                <c:pt idx="140312">
                  <c:v>44.926765346848399</c:v>
                </c:pt>
                <c:pt idx="140313">
                  <c:v>44.926877862443099</c:v>
                </c:pt>
                <c:pt idx="140314">
                  <c:v>44.926990377677598</c:v>
                </c:pt>
                <c:pt idx="140315">
                  <c:v>44.927102892552</c:v>
                </c:pt>
                <c:pt idx="140316">
                  <c:v>44.927215407066299</c:v>
                </c:pt>
                <c:pt idx="140317">
                  <c:v>44.927327921220403</c:v>
                </c:pt>
                <c:pt idx="140318">
                  <c:v>44.927440435014297</c:v>
                </c:pt>
                <c:pt idx="140319">
                  <c:v>44.927552948448103</c:v>
                </c:pt>
                <c:pt idx="140320">
                  <c:v>44.927665461521798</c:v>
                </c:pt>
                <c:pt idx="140321">
                  <c:v>44.927777974235298</c:v>
                </c:pt>
                <c:pt idx="140322">
                  <c:v>44.927890486588701</c:v>
                </c:pt>
                <c:pt idx="140323">
                  <c:v>44.928002998581903</c:v>
                </c:pt>
                <c:pt idx="140324">
                  <c:v>44.928115510215001</c:v>
                </c:pt>
                <c:pt idx="140325">
                  <c:v>44.928228021488003</c:v>
                </c:pt>
                <c:pt idx="140326">
                  <c:v>44.928340532400803</c:v>
                </c:pt>
                <c:pt idx="140327">
                  <c:v>44.9284530429534</c:v>
                </c:pt>
                <c:pt idx="140328">
                  <c:v>44.928565553146001</c:v>
                </c:pt>
                <c:pt idx="140329">
                  <c:v>44.928678062978399</c:v>
                </c:pt>
                <c:pt idx="140330">
                  <c:v>44.928790572450602</c:v>
                </c:pt>
                <c:pt idx="140331">
                  <c:v>44.928903081562801</c:v>
                </c:pt>
                <c:pt idx="140332">
                  <c:v>44.929015590314798</c:v>
                </c:pt>
                <c:pt idx="140333">
                  <c:v>44.929128098706599</c:v>
                </c:pt>
                <c:pt idx="140334">
                  <c:v>44.929240606738396</c:v>
                </c:pt>
                <c:pt idx="140335">
                  <c:v>44.929353114409999</c:v>
                </c:pt>
                <c:pt idx="140336">
                  <c:v>44.929465621721498</c:v>
                </c:pt>
                <c:pt idx="140337">
                  <c:v>44.929578128672802</c:v>
                </c:pt>
                <c:pt idx="140338">
                  <c:v>44.929690635264102</c:v>
                </c:pt>
                <c:pt idx="140339">
                  <c:v>44.929803141495199</c:v>
                </c:pt>
                <c:pt idx="140340">
                  <c:v>44.929915647366201</c:v>
                </c:pt>
                <c:pt idx="140341">
                  <c:v>44.9300281528771</c:v>
                </c:pt>
                <c:pt idx="140342">
                  <c:v>44.930140658027803</c:v>
                </c:pt>
                <c:pt idx="140343">
                  <c:v>44.930253162818403</c:v>
                </c:pt>
                <c:pt idx="140344">
                  <c:v>44.930365667248999</c:v>
                </c:pt>
                <c:pt idx="140345">
                  <c:v>44.930478171319301</c:v>
                </c:pt>
                <c:pt idx="140346">
                  <c:v>44.930590675029599</c:v>
                </c:pt>
                <c:pt idx="140347">
                  <c:v>44.930703178379801</c:v>
                </c:pt>
                <c:pt idx="140348">
                  <c:v>44.930815681369801</c:v>
                </c:pt>
                <c:pt idx="140349">
                  <c:v>44.930928183999796</c:v>
                </c:pt>
                <c:pt idx="140350">
                  <c:v>44.931040686269597</c:v>
                </c:pt>
                <c:pt idx="140351">
                  <c:v>44.931153188179302</c:v>
                </c:pt>
                <c:pt idx="140352">
                  <c:v>44.931265689728903</c:v>
                </c:pt>
                <c:pt idx="140353">
                  <c:v>44.931378190918402</c:v>
                </c:pt>
                <c:pt idx="140354">
                  <c:v>44.931490691747896</c:v>
                </c:pt>
                <c:pt idx="140355">
                  <c:v>44.931603192217104</c:v>
                </c:pt>
                <c:pt idx="140356">
                  <c:v>44.9317156923263</c:v>
                </c:pt>
                <c:pt idx="140357">
                  <c:v>44.9318281920754</c:v>
                </c:pt>
                <c:pt idx="140358">
                  <c:v>44.931940691464398</c:v>
                </c:pt>
                <c:pt idx="140359">
                  <c:v>44.932053190493299</c:v>
                </c:pt>
                <c:pt idx="140360">
                  <c:v>44.932165689162098</c:v>
                </c:pt>
                <c:pt idx="140361">
                  <c:v>44.9322781874708</c:v>
                </c:pt>
                <c:pt idx="140362">
                  <c:v>44.9323906854193</c:v>
                </c:pt>
                <c:pt idx="140363">
                  <c:v>44.932503183007803</c:v>
                </c:pt>
                <c:pt idx="140364">
                  <c:v>44.932615680236196</c:v>
                </c:pt>
                <c:pt idx="140365">
                  <c:v>44.932728177104501</c:v>
                </c:pt>
                <c:pt idx="140366">
                  <c:v>44.932840673612702</c:v>
                </c:pt>
                <c:pt idx="140367">
                  <c:v>44.9329531697609</c:v>
                </c:pt>
                <c:pt idx="140368">
                  <c:v>44.933065665548902</c:v>
                </c:pt>
                <c:pt idx="140369">
                  <c:v>44.933178160976802</c:v>
                </c:pt>
                <c:pt idx="140370">
                  <c:v>44.933290656044697</c:v>
                </c:pt>
                <c:pt idx="140371">
                  <c:v>44.933403150752497</c:v>
                </c:pt>
                <c:pt idx="140372">
                  <c:v>44.933515645100101</c:v>
                </c:pt>
                <c:pt idx="140373">
                  <c:v>44.933628139087702</c:v>
                </c:pt>
                <c:pt idx="140374">
                  <c:v>44.933740632715299</c:v>
                </c:pt>
                <c:pt idx="140375">
                  <c:v>44.933853125982701</c:v>
                </c:pt>
                <c:pt idx="140376">
                  <c:v>44.933965618889999</c:v>
                </c:pt>
                <c:pt idx="140377">
                  <c:v>44.934078111437302</c:v>
                </c:pt>
                <c:pt idx="140378">
                  <c:v>44.934190603624501</c:v>
                </c:pt>
                <c:pt idx="140379">
                  <c:v>44.934303095451597</c:v>
                </c:pt>
                <c:pt idx="140380">
                  <c:v>44.934415586918703</c:v>
                </c:pt>
                <c:pt idx="140381">
                  <c:v>44.9345280780256</c:v>
                </c:pt>
                <c:pt idx="140382">
                  <c:v>44.934640568772501</c:v>
                </c:pt>
                <c:pt idx="140383">
                  <c:v>44.934753059159299</c:v>
                </c:pt>
                <c:pt idx="140384">
                  <c:v>44.9348655491861</c:v>
                </c:pt>
                <c:pt idx="140385">
                  <c:v>44.934978038852698</c:v>
                </c:pt>
                <c:pt idx="140386">
                  <c:v>44.9350905281593</c:v>
                </c:pt>
                <c:pt idx="140387">
                  <c:v>44.935203017105898</c:v>
                </c:pt>
                <c:pt idx="140388">
                  <c:v>44.935315505692401</c:v>
                </c:pt>
                <c:pt idx="140389">
                  <c:v>44.935427993918701</c:v>
                </c:pt>
                <c:pt idx="140390">
                  <c:v>44.935540481785097</c:v>
                </c:pt>
                <c:pt idx="140391">
                  <c:v>44.935652969291397</c:v>
                </c:pt>
                <c:pt idx="140392">
                  <c:v>44.935765456437601</c:v>
                </c:pt>
                <c:pt idx="140393">
                  <c:v>44.935877943223701</c:v>
                </c:pt>
                <c:pt idx="140394">
                  <c:v>44.935990429649799</c:v>
                </c:pt>
                <c:pt idx="140395">
                  <c:v>44.9361029157159</c:v>
                </c:pt>
                <c:pt idx="140396">
                  <c:v>44.936215401421798</c:v>
                </c:pt>
                <c:pt idx="140397">
                  <c:v>44.936327886767799</c:v>
                </c:pt>
                <c:pt idx="140398">
                  <c:v>44.936440371753598</c:v>
                </c:pt>
                <c:pt idx="140399">
                  <c:v>44.9365528563794</c:v>
                </c:pt>
                <c:pt idx="140400">
                  <c:v>44.936665340645199</c:v>
                </c:pt>
                <c:pt idx="140401">
                  <c:v>44.936777824550902</c:v>
                </c:pt>
                <c:pt idx="140402">
                  <c:v>44.936890308096501</c:v>
                </c:pt>
                <c:pt idx="140403">
                  <c:v>44.937002791282097</c:v>
                </c:pt>
                <c:pt idx="140404">
                  <c:v>44.937115274107697</c:v>
                </c:pt>
                <c:pt idx="140405">
                  <c:v>44.937227756573201</c:v>
                </c:pt>
                <c:pt idx="140406">
                  <c:v>44.937340238678701</c:v>
                </c:pt>
                <c:pt idx="140407">
                  <c:v>44.937452720424098</c:v>
                </c:pt>
                <c:pt idx="140408">
                  <c:v>44.937565201809399</c:v>
                </c:pt>
                <c:pt idx="140409">
                  <c:v>44.937677682834803</c:v>
                </c:pt>
                <c:pt idx="140410">
                  <c:v>44.937790163499997</c:v>
                </c:pt>
                <c:pt idx="140411">
                  <c:v>44.937902643805302</c:v>
                </c:pt>
                <c:pt idx="140412">
                  <c:v>44.938015123750503</c:v>
                </c:pt>
                <c:pt idx="140413">
                  <c:v>44.938127603335701</c:v>
                </c:pt>
                <c:pt idx="140414">
                  <c:v>44.938240082560803</c:v>
                </c:pt>
                <c:pt idx="140415">
                  <c:v>44.938352561425901</c:v>
                </c:pt>
                <c:pt idx="140416">
                  <c:v>44.938465039930897</c:v>
                </c:pt>
                <c:pt idx="140417">
                  <c:v>44.938577518076002</c:v>
                </c:pt>
                <c:pt idx="140418">
                  <c:v>44.938689995860997</c:v>
                </c:pt>
                <c:pt idx="140419">
                  <c:v>44.938802473285897</c:v>
                </c:pt>
                <c:pt idx="140420">
                  <c:v>44.938914950350799</c:v>
                </c:pt>
                <c:pt idx="140421">
                  <c:v>44.939027427055798</c:v>
                </c:pt>
                <c:pt idx="140422">
                  <c:v>44.939139903400601</c:v>
                </c:pt>
                <c:pt idx="140423">
                  <c:v>44.939252379385501</c:v>
                </c:pt>
                <c:pt idx="140424">
                  <c:v>44.939364855010297</c:v>
                </c:pt>
                <c:pt idx="140425">
                  <c:v>44.939477330275103</c:v>
                </c:pt>
                <c:pt idx="140426">
                  <c:v>44.939589805179899</c:v>
                </c:pt>
                <c:pt idx="140427">
                  <c:v>44.9397022797246</c:v>
                </c:pt>
                <c:pt idx="140428">
                  <c:v>44.939814753909403</c:v>
                </c:pt>
                <c:pt idx="140429">
                  <c:v>44.939927227734103</c:v>
                </c:pt>
                <c:pt idx="140430">
                  <c:v>44.940039701198799</c:v>
                </c:pt>
                <c:pt idx="140431">
                  <c:v>44.9401521743034</c:v>
                </c:pt>
                <c:pt idx="140432">
                  <c:v>44.940264647048103</c:v>
                </c:pt>
                <c:pt idx="140433">
                  <c:v>44.940377119432704</c:v>
                </c:pt>
                <c:pt idx="140434">
                  <c:v>44.9404895914574</c:v>
                </c:pt>
                <c:pt idx="140435">
                  <c:v>44.940602063122</c:v>
                </c:pt>
                <c:pt idx="140436">
                  <c:v>44.940714534426597</c:v>
                </c:pt>
                <c:pt idx="140437">
                  <c:v>44.940827005371197</c:v>
                </c:pt>
                <c:pt idx="140438">
                  <c:v>44.940939475955801</c:v>
                </c:pt>
                <c:pt idx="140439">
                  <c:v>44.941051946180302</c:v>
                </c:pt>
                <c:pt idx="140440">
                  <c:v>44.941164416044899</c:v>
                </c:pt>
                <c:pt idx="140441">
                  <c:v>44.941276885549499</c:v>
                </c:pt>
                <c:pt idx="140442">
                  <c:v>44.941389354694003</c:v>
                </c:pt>
                <c:pt idx="140443">
                  <c:v>44.941501823478603</c:v>
                </c:pt>
                <c:pt idx="140444">
                  <c:v>44.9416142919031</c:v>
                </c:pt>
                <c:pt idx="140445">
                  <c:v>44.9417267599677</c:v>
                </c:pt>
                <c:pt idx="140446">
                  <c:v>44.941839227672197</c:v>
                </c:pt>
                <c:pt idx="140447">
                  <c:v>44.941951695016797</c:v>
                </c:pt>
                <c:pt idx="140448">
                  <c:v>44.942064162001301</c:v>
                </c:pt>
                <c:pt idx="140449">
                  <c:v>44.942176628625901</c:v>
                </c:pt>
                <c:pt idx="140450">
                  <c:v>44.942289094890498</c:v>
                </c:pt>
                <c:pt idx="140451">
                  <c:v>44.942401560794998</c:v>
                </c:pt>
                <c:pt idx="140452">
                  <c:v>44.942514026339602</c:v>
                </c:pt>
                <c:pt idx="140453">
                  <c:v>44.942626491524202</c:v>
                </c:pt>
                <c:pt idx="140454">
                  <c:v>44.942738956348798</c:v>
                </c:pt>
                <c:pt idx="140455">
                  <c:v>44.942851420813398</c:v>
                </c:pt>
                <c:pt idx="140456">
                  <c:v>44.942963884918001</c:v>
                </c:pt>
                <c:pt idx="140457">
                  <c:v>44.943076348662601</c:v>
                </c:pt>
                <c:pt idx="140458">
                  <c:v>44.943188812047197</c:v>
                </c:pt>
                <c:pt idx="140459">
                  <c:v>44.943301275071903</c:v>
                </c:pt>
                <c:pt idx="140460">
                  <c:v>44.943413737736499</c:v>
                </c:pt>
                <c:pt idx="140461">
                  <c:v>44.943526200041198</c:v>
                </c:pt>
                <c:pt idx="140462">
                  <c:v>44.943638661985901</c:v>
                </c:pt>
                <c:pt idx="140463">
                  <c:v>44.943751123570699</c:v>
                </c:pt>
                <c:pt idx="140464">
                  <c:v>44.943863584795402</c:v>
                </c:pt>
                <c:pt idx="140465">
                  <c:v>44.9439760456602</c:v>
                </c:pt>
                <c:pt idx="140466">
                  <c:v>44.944088506164903</c:v>
                </c:pt>
                <c:pt idx="140467">
                  <c:v>44.944200966309801</c:v>
                </c:pt>
                <c:pt idx="140468">
                  <c:v>44.944313426094602</c:v>
                </c:pt>
                <c:pt idx="140469">
                  <c:v>44.9444258855195</c:v>
                </c:pt>
                <c:pt idx="140470">
                  <c:v>44.944538344584302</c:v>
                </c:pt>
                <c:pt idx="140471">
                  <c:v>44.944650803289299</c:v>
                </c:pt>
                <c:pt idx="140472">
                  <c:v>44.944763261634201</c:v>
                </c:pt>
                <c:pt idx="140473">
                  <c:v>44.944875719619198</c:v>
                </c:pt>
                <c:pt idx="140474">
                  <c:v>44.944988177244198</c:v>
                </c:pt>
                <c:pt idx="140475">
                  <c:v>44.945100634509203</c:v>
                </c:pt>
                <c:pt idx="140476">
                  <c:v>44.945213091414303</c:v>
                </c:pt>
                <c:pt idx="140477">
                  <c:v>44.945325547959399</c:v>
                </c:pt>
                <c:pt idx="140478">
                  <c:v>44.945438004144599</c:v>
                </c:pt>
                <c:pt idx="140479">
                  <c:v>44.945550459969802</c:v>
                </c:pt>
                <c:pt idx="140480">
                  <c:v>44.945662915435001</c:v>
                </c:pt>
                <c:pt idx="140481">
                  <c:v>44.945775370540296</c:v>
                </c:pt>
                <c:pt idx="140482">
                  <c:v>44.945887825285602</c:v>
                </c:pt>
                <c:pt idx="140483">
                  <c:v>44.946000279670898</c:v>
                </c:pt>
                <c:pt idx="140484">
                  <c:v>44.946112733696303</c:v>
                </c:pt>
                <c:pt idx="140485">
                  <c:v>44.946225187361797</c:v>
                </c:pt>
                <c:pt idx="140486">
                  <c:v>44.946337640667203</c:v>
                </c:pt>
                <c:pt idx="140487">
                  <c:v>44.946450093612803</c:v>
                </c:pt>
                <c:pt idx="140488">
                  <c:v>44.9465625461984</c:v>
                </c:pt>
                <c:pt idx="140489">
                  <c:v>44.946674998424001</c:v>
                </c:pt>
                <c:pt idx="140490">
                  <c:v>44.946787450289698</c:v>
                </c:pt>
                <c:pt idx="140491">
                  <c:v>44.946899901795398</c:v>
                </c:pt>
                <c:pt idx="140492">
                  <c:v>44.947012352941201</c:v>
                </c:pt>
                <c:pt idx="140493">
                  <c:v>44.947124803727</c:v>
                </c:pt>
                <c:pt idx="140494">
                  <c:v>44.947237254152903</c:v>
                </c:pt>
                <c:pt idx="140495">
                  <c:v>44.947349704218901</c:v>
                </c:pt>
                <c:pt idx="140496">
                  <c:v>44.947462153924903</c:v>
                </c:pt>
                <c:pt idx="140497">
                  <c:v>44.947574603270901</c:v>
                </c:pt>
                <c:pt idx="140498">
                  <c:v>44.947687052257002</c:v>
                </c:pt>
                <c:pt idx="140499">
                  <c:v>44.9477995008832</c:v>
                </c:pt>
                <c:pt idx="140500">
                  <c:v>44.9479119491495</c:v>
                </c:pt>
                <c:pt idx="140501">
                  <c:v>44.948024397055804</c:v>
                </c:pt>
                <c:pt idx="140502">
                  <c:v>44.948136844602203</c:v>
                </c:pt>
                <c:pt idx="140503">
                  <c:v>44.948249291788599</c:v>
                </c:pt>
                <c:pt idx="140504">
                  <c:v>44.948361738615098</c:v>
                </c:pt>
                <c:pt idx="140505">
                  <c:v>44.9484741850817</c:v>
                </c:pt>
                <c:pt idx="140506">
                  <c:v>44.948586631188299</c:v>
                </c:pt>
                <c:pt idx="140507">
                  <c:v>44.948699076935</c:v>
                </c:pt>
                <c:pt idx="140508">
                  <c:v>44.948811522321797</c:v>
                </c:pt>
                <c:pt idx="140509">
                  <c:v>44.948923967348698</c:v>
                </c:pt>
                <c:pt idx="140510">
                  <c:v>44.949036412015602</c:v>
                </c:pt>
                <c:pt idx="140511">
                  <c:v>44.949148856322601</c:v>
                </c:pt>
                <c:pt idx="140512">
                  <c:v>44.949261300269697</c:v>
                </c:pt>
                <c:pt idx="140513">
                  <c:v>44.949373743856903</c:v>
                </c:pt>
                <c:pt idx="140514">
                  <c:v>44.949486187084098</c:v>
                </c:pt>
                <c:pt idx="140515">
                  <c:v>44.949598629951403</c:v>
                </c:pt>
                <c:pt idx="140516">
                  <c:v>44.949711072458797</c:v>
                </c:pt>
                <c:pt idx="140517">
                  <c:v>44.949823514606301</c:v>
                </c:pt>
                <c:pt idx="140518">
                  <c:v>44.949935956393801</c:v>
                </c:pt>
                <c:pt idx="140519">
                  <c:v>44.950048397821497</c:v>
                </c:pt>
                <c:pt idx="140520">
                  <c:v>44.950160838889197</c:v>
                </c:pt>
                <c:pt idx="140521">
                  <c:v>44.950273279596999</c:v>
                </c:pt>
                <c:pt idx="140522">
                  <c:v>44.950385719944897</c:v>
                </c:pt>
                <c:pt idx="140523">
                  <c:v>44.950498159932899</c:v>
                </c:pt>
                <c:pt idx="140524">
                  <c:v>44.950610599561003</c:v>
                </c:pt>
                <c:pt idx="140525">
                  <c:v>44.950723038829203</c:v>
                </c:pt>
                <c:pt idx="140526">
                  <c:v>44.9508354777374</c:v>
                </c:pt>
                <c:pt idx="140527">
                  <c:v>44.950947916285799</c:v>
                </c:pt>
                <c:pt idx="140528">
                  <c:v>44.951060354474201</c:v>
                </c:pt>
                <c:pt idx="140529">
                  <c:v>44.951172792302799</c:v>
                </c:pt>
                <c:pt idx="140530">
                  <c:v>44.951285229771401</c:v>
                </c:pt>
                <c:pt idx="140531">
                  <c:v>44.951397666880197</c:v>
                </c:pt>
                <c:pt idx="140532">
                  <c:v>44.951510103628998</c:v>
                </c:pt>
                <c:pt idx="140533">
                  <c:v>44.951622540017901</c:v>
                </c:pt>
                <c:pt idx="140534">
                  <c:v>44.951734976047</c:v>
                </c:pt>
                <c:pt idx="140535">
                  <c:v>44.951847411716102</c:v>
                </c:pt>
                <c:pt idx="140536">
                  <c:v>44.9519598470254</c:v>
                </c:pt>
                <c:pt idx="140537">
                  <c:v>44.952072281974701</c:v>
                </c:pt>
                <c:pt idx="140538">
                  <c:v>44.952184716564197</c:v>
                </c:pt>
                <c:pt idx="140539">
                  <c:v>44.952297150793697</c:v>
                </c:pt>
                <c:pt idx="140540">
                  <c:v>44.9524095846634</c:v>
                </c:pt>
                <c:pt idx="140541">
                  <c:v>44.952522018173198</c:v>
                </c:pt>
                <c:pt idx="140542">
                  <c:v>44.9526344513231</c:v>
                </c:pt>
                <c:pt idx="140543">
                  <c:v>44.952746884113097</c:v>
                </c:pt>
                <c:pt idx="140544">
                  <c:v>44.952859316543197</c:v>
                </c:pt>
                <c:pt idx="140545">
                  <c:v>44.9529717486134</c:v>
                </c:pt>
                <c:pt idx="140546">
                  <c:v>44.953084180323799</c:v>
                </c:pt>
                <c:pt idx="140547">
                  <c:v>44.953196611674201</c:v>
                </c:pt>
                <c:pt idx="140548">
                  <c:v>44.953309042664799</c:v>
                </c:pt>
                <c:pt idx="140549">
                  <c:v>44.953421473295499</c:v>
                </c:pt>
                <c:pt idx="140550">
                  <c:v>44.953533903566303</c:v>
                </c:pt>
                <c:pt idx="140551">
                  <c:v>44.953646333477202</c:v>
                </c:pt>
                <c:pt idx="140552">
                  <c:v>44.953758763028297</c:v>
                </c:pt>
                <c:pt idx="140553">
                  <c:v>44.953871192219502</c:v>
                </c:pt>
                <c:pt idx="140554">
                  <c:v>44.953983621050803</c:v>
                </c:pt>
                <c:pt idx="140555">
                  <c:v>44.9540960495222</c:v>
                </c:pt>
                <c:pt idx="140556">
                  <c:v>44.954208477633799</c:v>
                </c:pt>
                <c:pt idx="140557">
                  <c:v>44.954320905385401</c:v>
                </c:pt>
                <c:pt idx="140558">
                  <c:v>44.954433332777299</c:v>
                </c:pt>
                <c:pt idx="140559">
                  <c:v>44.9545457598092</c:v>
                </c:pt>
                <c:pt idx="140560">
                  <c:v>44.954658186481304</c:v>
                </c:pt>
                <c:pt idx="140561">
                  <c:v>44.954770612793503</c:v>
                </c:pt>
                <c:pt idx="140562">
                  <c:v>44.954883038745798</c:v>
                </c:pt>
                <c:pt idx="140563">
                  <c:v>44.954995464338303</c:v>
                </c:pt>
                <c:pt idx="140564">
                  <c:v>44.955107889570897</c:v>
                </c:pt>
                <c:pt idx="140565">
                  <c:v>44.9552203144437</c:v>
                </c:pt>
                <c:pt idx="140566">
                  <c:v>44.9553327389565</c:v>
                </c:pt>
                <c:pt idx="140567">
                  <c:v>44.955445163109601</c:v>
                </c:pt>
                <c:pt idx="140568">
                  <c:v>44.9555575869027</c:v>
                </c:pt>
                <c:pt idx="140569">
                  <c:v>44.955670010336</c:v>
                </c:pt>
                <c:pt idx="140570">
                  <c:v>44.955782433409503</c:v>
                </c:pt>
                <c:pt idx="140571">
                  <c:v>44.955894856123102</c:v>
                </c:pt>
                <c:pt idx="140572">
                  <c:v>44.956007278476797</c:v>
                </c:pt>
                <c:pt idx="140573">
                  <c:v>44.956119700470701</c:v>
                </c:pt>
                <c:pt idx="140574">
                  <c:v>44.956232122104701</c:v>
                </c:pt>
                <c:pt idx="140575">
                  <c:v>44.956344543378897</c:v>
                </c:pt>
                <c:pt idx="140576">
                  <c:v>44.956456964293203</c:v>
                </c:pt>
                <c:pt idx="140577">
                  <c:v>44.956569384847697</c:v>
                </c:pt>
                <c:pt idx="140578">
                  <c:v>44.956681805042301</c:v>
                </c:pt>
                <c:pt idx="140579">
                  <c:v>44.9567942248771</c:v>
                </c:pt>
                <c:pt idx="140580">
                  <c:v>44.956906644352003</c:v>
                </c:pt>
                <c:pt idx="140581">
                  <c:v>44.957019063467101</c:v>
                </c:pt>
                <c:pt idx="140582">
                  <c:v>44.957131482222401</c:v>
                </c:pt>
                <c:pt idx="140583">
                  <c:v>44.957243900617797</c:v>
                </c:pt>
                <c:pt idx="140584">
                  <c:v>44.957356318653403</c:v>
                </c:pt>
                <c:pt idx="140585">
                  <c:v>44.957468736329098</c:v>
                </c:pt>
                <c:pt idx="140586">
                  <c:v>44.957581153645002</c:v>
                </c:pt>
                <c:pt idx="140587">
                  <c:v>44.957693570601002</c:v>
                </c:pt>
                <c:pt idx="140588">
                  <c:v>44.957805987197197</c:v>
                </c:pt>
                <c:pt idx="140589">
                  <c:v>44.957918403433602</c:v>
                </c:pt>
                <c:pt idx="140590">
                  <c:v>44.958030819310103</c:v>
                </c:pt>
                <c:pt idx="140591">
                  <c:v>44.9581432348268</c:v>
                </c:pt>
                <c:pt idx="140592">
                  <c:v>44.958255649983698</c:v>
                </c:pt>
                <c:pt idx="140593">
                  <c:v>44.9583680647808</c:v>
                </c:pt>
                <c:pt idx="140594">
                  <c:v>44.958480479217997</c:v>
                </c:pt>
                <c:pt idx="140595">
                  <c:v>44.958592893295403</c:v>
                </c:pt>
                <c:pt idx="140596">
                  <c:v>44.958705307012899</c:v>
                </c:pt>
                <c:pt idx="140597">
                  <c:v>44.958817720370703</c:v>
                </c:pt>
                <c:pt idx="140598">
                  <c:v>44.958930133368597</c:v>
                </c:pt>
                <c:pt idx="140599">
                  <c:v>44.9590425460067</c:v>
                </c:pt>
                <c:pt idx="140600">
                  <c:v>44.959154958284898</c:v>
                </c:pt>
                <c:pt idx="140601">
                  <c:v>44.959267370203399</c:v>
                </c:pt>
                <c:pt idx="140602">
                  <c:v>44.959379781762003</c:v>
                </c:pt>
                <c:pt idx="140603">
                  <c:v>44.959492192960802</c:v>
                </c:pt>
                <c:pt idx="140604">
                  <c:v>44.959604603799797</c:v>
                </c:pt>
                <c:pt idx="140605">
                  <c:v>44.959717014278901</c:v>
                </c:pt>
                <c:pt idx="140606">
                  <c:v>44.959829424398301</c:v>
                </c:pt>
                <c:pt idx="140607">
                  <c:v>44.959941834157803</c:v>
                </c:pt>
                <c:pt idx="140608">
                  <c:v>44.960054243557501</c:v>
                </c:pt>
                <c:pt idx="140609">
                  <c:v>44.960166652597401</c:v>
                </c:pt>
                <c:pt idx="140610">
                  <c:v>44.960279061277497</c:v>
                </c:pt>
                <c:pt idx="140611">
                  <c:v>44.960391469597802</c:v>
                </c:pt>
                <c:pt idx="140612">
                  <c:v>44.960503877558303</c:v>
                </c:pt>
                <c:pt idx="140613">
                  <c:v>44.960616285158999</c:v>
                </c:pt>
                <c:pt idx="140614">
                  <c:v>44.960728692399798</c:v>
                </c:pt>
                <c:pt idx="140615">
                  <c:v>44.960841099280898</c:v>
                </c:pt>
                <c:pt idx="140616">
                  <c:v>44.960953505802102</c:v>
                </c:pt>
                <c:pt idx="140617">
                  <c:v>44.961065911963601</c:v>
                </c:pt>
                <c:pt idx="140618">
                  <c:v>44.961178317765203</c:v>
                </c:pt>
                <c:pt idx="140619">
                  <c:v>44.9612907232071</c:v>
                </c:pt>
                <c:pt idx="140620">
                  <c:v>44.961403128289099</c:v>
                </c:pt>
                <c:pt idx="140621">
                  <c:v>44.961515533011401</c:v>
                </c:pt>
                <c:pt idx="140622">
                  <c:v>44.961627937373798</c:v>
                </c:pt>
                <c:pt idx="140623">
                  <c:v>44.961740341376498</c:v>
                </c:pt>
                <c:pt idx="140624">
                  <c:v>44.9618527450193</c:v>
                </c:pt>
                <c:pt idx="140625">
                  <c:v>44.961965148302397</c:v>
                </c:pt>
                <c:pt idx="140626">
                  <c:v>44.962077551225697</c:v>
                </c:pt>
                <c:pt idx="140627">
                  <c:v>44.9621899537891</c:v>
                </c:pt>
                <c:pt idx="140628">
                  <c:v>44.962302355992797</c:v>
                </c:pt>
                <c:pt idx="140629">
                  <c:v>44.962414757836697</c:v>
                </c:pt>
                <c:pt idx="140630">
                  <c:v>44.9625271593208</c:v>
                </c:pt>
                <c:pt idx="140631">
                  <c:v>44.962639560445197</c:v>
                </c:pt>
                <c:pt idx="140632">
                  <c:v>44.962751961209698</c:v>
                </c:pt>
                <c:pt idx="140633">
                  <c:v>44.9628643616145</c:v>
                </c:pt>
                <c:pt idx="140634">
                  <c:v>44.962976761659398</c:v>
                </c:pt>
                <c:pt idx="140635">
                  <c:v>44.963089161344598</c:v>
                </c:pt>
                <c:pt idx="140636">
                  <c:v>44.963201560670001</c:v>
                </c:pt>
                <c:pt idx="140637">
                  <c:v>44.963313959635599</c:v>
                </c:pt>
                <c:pt idx="140638">
                  <c:v>44.963426358241499</c:v>
                </c:pt>
                <c:pt idx="140639">
                  <c:v>44.963538756487601</c:v>
                </c:pt>
                <c:pt idx="140640">
                  <c:v>44.963651154373899</c:v>
                </c:pt>
                <c:pt idx="140641">
                  <c:v>44.963763551900399</c:v>
                </c:pt>
                <c:pt idx="140642">
                  <c:v>44.963875949067102</c:v>
                </c:pt>
                <c:pt idx="140643">
                  <c:v>44.9639883458741</c:v>
                </c:pt>
                <c:pt idx="140644">
                  <c:v>44.9641007423213</c:v>
                </c:pt>
                <c:pt idx="140645">
                  <c:v>44.964213138408702</c:v>
                </c:pt>
                <c:pt idx="140646">
                  <c:v>44.9643255341364</c:v>
                </c:pt>
                <c:pt idx="140647">
                  <c:v>44.9644379295042</c:v>
                </c:pt>
                <c:pt idx="140648">
                  <c:v>44.964550324512402</c:v>
                </c:pt>
                <c:pt idx="140649">
                  <c:v>44.9646627191607</c:v>
                </c:pt>
                <c:pt idx="140650">
                  <c:v>44.964775113449299</c:v>
                </c:pt>
                <c:pt idx="140651">
                  <c:v>44.964887507378101</c:v>
                </c:pt>
                <c:pt idx="140652">
                  <c:v>44.964999900947198</c:v>
                </c:pt>
                <c:pt idx="140653">
                  <c:v>44.965112294156498</c:v>
                </c:pt>
                <c:pt idx="140654">
                  <c:v>44.965224687006</c:v>
                </c:pt>
                <c:pt idx="140655">
                  <c:v>44.965337079495797</c:v>
                </c:pt>
                <c:pt idx="140656">
                  <c:v>44.965449471625803</c:v>
                </c:pt>
                <c:pt idx="140657">
                  <c:v>44.965561863396097</c:v>
                </c:pt>
                <c:pt idx="140658">
                  <c:v>44.965674254806601</c:v>
                </c:pt>
                <c:pt idx="140659">
                  <c:v>44.965786645857399</c:v>
                </c:pt>
                <c:pt idx="140660">
                  <c:v>44.9658990365484</c:v>
                </c:pt>
                <c:pt idx="140661">
                  <c:v>44.966011426879597</c:v>
                </c:pt>
                <c:pt idx="140662">
                  <c:v>44.966123816851102</c:v>
                </c:pt>
                <c:pt idx="140663">
                  <c:v>44.966236206462803</c:v>
                </c:pt>
                <c:pt idx="140664">
                  <c:v>44.966348595714798</c:v>
                </c:pt>
                <c:pt idx="140665">
                  <c:v>44.966460984607103</c:v>
                </c:pt>
                <c:pt idx="140666">
                  <c:v>44.966573373139603</c:v>
                </c:pt>
                <c:pt idx="140667">
                  <c:v>44.966685761312299</c:v>
                </c:pt>
                <c:pt idx="140668">
                  <c:v>44.966798149125303</c:v>
                </c:pt>
                <c:pt idx="140669">
                  <c:v>44.966910536578602</c:v>
                </c:pt>
                <c:pt idx="140670">
                  <c:v>44.967022923672097</c:v>
                </c:pt>
                <c:pt idx="140671">
                  <c:v>44.967135310405901</c:v>
                </c:pt>
                <c:pt idx="140672">
                  <c:v>44.9672476967799</c:v>
                </c:pt>
                <c:pt idx="140673">
                  <c:v>44.967360082794301</c:v>
                </c:pt>
                <c:pt idx="140674">
                  <c:v>44.967472468448797</c:v>
                </c:pt>
                <c:pt idx="140675">
                  <c:v>44.967584853743702</c:v>
                </c:pt>
                <c:pt idx="140676">
                  <c:v>44.967697238678703</c:v>
                </c:pt>
                <c:pt idx="140677">
                  <c:v>44.967809623254098</c:v>
                </c:pt>
                <c:pt idx="140678">
                  <c:v>44.967922007469703</c:v>
                </c:pt>
                <c:pt idx="140679">
                  <c:v>44.968034391325602</c:v>
                </c:pt>
                <c:pt idx="140680">
                  <c:v>44.968146774821797</c:v>
                </c:pt>
                <c:pt idx="140681">
                  <c:v>44.968259157958201</c:v>
                </c:pt>
                <c:pt idx="140682">
                  <c:v>44.9683715407349</c:v>
                </c:pt>
                <c:pt idx="140683">
                  <c:v>44.968483923151901</c:v>
                </c:pt>
                <c:pt idx="140684">
                  <c:v>44.968596305209203</c:v>
                </c:pt>
                <c:pt idx="140685">
                  <c:v>44.968708686906702</c:v>
                </c:pt>
                <c:pt idx="140686">
                  <c:v>44.968821068244502</c:v>
                </c:pt>
                <c:pt idx="140687">
                  <c:v>44.968933449222597</c:v>
                </c:pt>
                <c:pt idx="140688">
                  <c:v>44.969045829841001</c:v>
                </c:pt>
                <c:pt idx="140689">
                  <c:v>44.9691582100996</c:v>
                </c:pt>
                <c:pt idx="140690">
                  <c:v>44.969270589998501</c:v>
                </c:pt>
                <c:pt idx="140691">
                  <c:v>44.969382969537698</c:v>
                </c:pt>
                <c:pt idx="140692">
                  <c:v>44.969495348717203</c:v>
                </c:pt>
                <c:pt idx="140693">
                  <c:v>44.969607727537003</c:v>
                </c:pt>
                <c:pt idx="140694">
                  <c:v>44.969720105996998</c:v>
                </c:pt>
                <c:pt idx="140695">
                  <c:v>44.969832484097402</c:v>
                </c:pt>
                <c:pt idx="140696">
                  <c:v>44.969944861838002</c:v>
                </c:pt>
                <c:pt idx="140697">
                  <c:v>44.970057239218903</c:v>
                </c:pt>
                <c:pt idx="140698">
                  <c:v>44.970169616240099</c:v>
                </c:pt>
                <c:pt idx="140699">
                  <c:v>44.970281992901597</c:v>
                </c:pt>
                <c:pt idx="140700">
                  <c:v>44.970394369203397</c:v>
                </c:pt>
                <c:pt idx="140701">
                  <c:v>44.970506745145499</c:v>
                </c:pt>
                <c:pt idx="140702">
                  <c:v>44.970619120727903</c:v>
                </c:pt>
                <c:pt idx="140703">
                  <c:v>44.970731495950602</c:v>
                </c:pt>
                <c:pt idx="140704">
                  <c:v>44.970843870813503</c:v>
                </c:pt>
                <c:pt idx="140705">
                  <c:v>44.970956245316799</c:v>
                </c:pt>
                <c:pt idx="140706">
                  <c:v>44.971068619460397</c:v>
                </c:pt>
                <c:pt idx="140707">
                  <c:v>44.971180993244303</c:v>
                </c:pt>
                <c:pt idx="140708">
                  <c:v>44.971293366668398</c:v>
                </c:pt>
                <c:pt idx="140709">
                  <c:v>44.971405739732901</c:v>
                </c:pt>
                <c:pt idx="140710">
                  <c:v>44.9715181124377</c:v>
                </c:pt>
                <c:pt idx="140711">
                  <c:v>44.9716304847828</c:v>
                </c:pt>
                <c:pt idx="140712">
                  <c:v>44.971742856768202</c:v>
                </c:pt>
                <c:pt idx="140713">
                  <c:v>44.971855228393899</c:v>
                </c:pt>
                <c:pt idx="140714">
                  <c:v>44.971967599659898</c:v>
                </c:pt>
                <c:pt idx="140715">
                  <c:v>44.972079970566199</c:v>
                </c:pt>
                <c:pt idx="140716">
                  <c:v>44.972192341112802</c:v>
                </c:pt>
                <c:pt idx="140717">
                  <c:v>44.972304711299699</c:v>
                </c:pt>
                <c:pt idx="140718">
                  <c:v>44.972417081126999</c:v>
                </c:pt>
                <c:pt idx="140719">
                  <c:v>44.9725294505946</c:v>
                </c:pt>
                <c:pt idx="140720">
                  <c:v>44.972641819702403</c:v>
                </c:pt>
                <c:pt idx="140721">
                  <c:v>44.972754188450601</c:v>
                </c:pt>
                <c:pt idx="140722">
                  <c:v>44.9728665568392</c:v>
                </c:pt>
                <c:pt idx="140723">
                  <c:v>44.972978924868002</c:v>
                </c:pt>
                <c:pt idx="140724">
                  <c:v>44.973091292537099</c:v>
                </c:pt>
                <c:pt idx="140725">
                  <c:v>44.973203659846597</c:v>
                </c:pt>
                <c:pt idx="140726">
                  <c:v>44.973316026796397</c:v>
                </c:pt>
                <c:pt idx="140727">
                  <c:v>44.973428393386499</c:v>
                </c:pt>
                <c:pt idx="140728">
                  <c:v>44.973540759617002</c:v>
                </c:pt>
                <c:pt idx="140729">
                  <c:v>44.9736531254878</c:v>
                </c:pt>
                <c:pt idx="140730">
                  <c:v>44.973765490998801</c:v>
                </c:pt>
                <c:pt idx="140731">
                  <c:v>44.973877856150303</c:v>
                </c:pt>
                <c:pt idx="140732">
                  <c:v>44.973990220941999</c:v>
                </c:pt>
                <c:pt idx="140733">
                  <c:v>44.974102585374098</c:v>
                </c:pt>
                <c:pt idx="140734">
                  <c:v>44.974214949446498</c:v>
                </c:pt>
                <c:pt idx="140735">
                  <c:v>44.9743273131593</c:v>
                </c:pt>
                <c:pt idx="140736">
                  <c:v>44.974439676512397</c:v>
                </c:pt>
                <c:pt idx="140737">
                  <c:v>44.974552039505802</c:v>
                </c:pt>
                <c:pt idx="140738">
                  <c:v>44.974664402139503</c:v>
                </c:pt>
                <c:pt idx="140739">
                  <c:v>44.974776764413598</c:v>
                </c:pt>
                <c:pt idx="140740">
                  <c:v>44.974889126328101</c:v>
                </c:pt>
                <c:pt idx="140741">
                  <c:v>44.9750014878828</c:v>
                </c:pt>
                <c:pt idx="140742">
                  <c:v>44.9751138490779</c:v>
                </c:pt>
                <c:pt idx="140743">
                  <c:v>44.975226209913401</c:v>
                </c:pt>
                <c:pt idx="140744">
                  <c:v>44.975338570389198</c:v>
                </c:pt>
                <c:pt idx="140745">
                  <c:v>44.975450930505303</c:v>
                </c:pt>
                <c:pt idx="140746">
                  <c:v>44.975563290261803</c:v>
                </c:pt>
                <c:pt idx="140747">
                  <c:v>44.975675649658598</c:v>
                </c:pt>
                <c:pt idx="140748">
                  <c:v>44.975788008695801</c:v>
                </c:pt>
                <c:pt idx="140749">
                  <c:v>44.975900367373299</c:v>
                </c:pt>
                <c:pt idx="140750">
                  <c:v>44.976012725691199</c:v>
                </c:pt>
                <c:pt idx="140751">
                  <c:v>44.9761250836494</c:v>
                </c:pt>
                <c:pt idx="140752">
                  <c:v>44.976237441248003</c:v>
                </c:pt>
                <c:pt idx="140753">
                  <c:v>44.976349798487</c:v>
                </c:pt>
                <c:pt idx="140754">
                  <c:v>44.9764621553662</c:v>
                </c:pt>
                <c:pt idx="140755">
                  <c:v>44.9765745118859</c:v>
                </c:pt>
                <c:pt idx="140756">
                  <c:v>44.976686868045903</c:v>
                </c:pt>
                <c:pt idx="140757">
                  <c:v>44.976799223846299</c:v>
                </c:pt>
                <c:pt idx="140758">
                  <c:v>44.976911579286998</c:v>
                </c:pt>
                <c:pt idx="140759">
                  <c:v>44.977023934367999</c:v>
                </c:pt>
                <c:pt idx="140760">
                  <c:v>44.977136289089501</c:v>
                </c:pt>
                <c:pt idx="140761">
                  <c:v>44.977248643451297</c:v>
                </c:pt>
                <c:pt idx="140762">
                  <c:v>44.977360997453403</c:v>
                </c:pt>
                <c:pt idx="140763">
                  <c:v>44.977473351096002</c:v>
                </c:pt>
                <c:pt idx="140764">
                  <c:v>44.977585704378903</c:v>
                </c:pt>
                <c:pt idx="140765">
                  <c:v>44.977698057302099</c:v>
                </c:pt>
                <c:pt idx="140766">
                  <c:v>44.977810409865803</c:v>
                </c:pt>
                <c:pt idx="140767">
                  <c:v>44.977922762069802</c:v>
                </c:pt>
                <c:pt idx="140768">
                  <c:v>44.978035113914103</c:v>
                </c:pt>
                <c:pt idx="140769">
                  <c:v>44.978147465398898</c:v>
                </c:pt>
                <c:pt idx="140770">
                  <c:v>44.978259816524002</c:v>
                </c:pt>
                <c:pt idx="140771">
                  <c:v>44.9783721672895</c:v>
                </c:pt>
                <c:pt idx="140772">
                  <c:v>44.978484517695399</c:v>
                </c:pt>
                <c:pt idx="140773">
                  <c:v>44.978596867741601</c:v>
                </c:pt>
                <c:pt idx="140774">
                  <c:v>44.978709217428197</c:v>
                </c:pt>
                <c:pt idx="140775">
                  <c:v>44.978821566755201</c:v>
                </c:pt>
                <c:pt idx="140776">
                  <c:v>44.9789339157226</c:v>
                </c:pt>
                <c:pt idx="140777">
                  <c:v>44.9790462643304</c:v>
                </c:pt>
                <c:pt idx="140778">
                  <c:v>44.979158612578502</c:v>
                </c:pt>
                <c:pt idx="140779">
                  <c:v>44.979270960466998</c:v>
                </c:pt>
                <c:pt idx="140780">
                  <c:v>44.979383307995903</c:v>
                </c:pt>
                <c:pt idx="140781">
                  <c:v>44.979495655165202</c:v>
                </c:pt>
                <c:pt idx="140782">
                  <c:v>44.979608001974903</c:v>
                </c:pt>
                <c:pt idx="140783">
                  <c:v>44.979720348424998</c:v>
                </c:pt>
                <c:pt idx="140784">
                  <c:v>44.979832694515402</c:v>
                </c:pt>
                <c:pt idx="140785">
                  <c:v>44.979945040246299</c:v>
                </c:pt>
                <c:pt idx="140786">
                  <c:v>44.980057385617499</c:v>
                </c:pt>
                <c:pt idx="140787">
                  <c:v>44.9801697306291</c:v>
                </c:pt>
                <c:pt idx="140788">
                  <c:v>44.980282075281202</c:v>
                </c:pt>
                <c:pt idx="140789">
                  <c:v>44.980394419573599</c:v>
                </c:pt>
                <c:pt idx="140790">
                  <c:v>44.980506763506398</c:v>
                </c:pt>
                <c:pt idx="140791">
                  <c:v>44.980619107079598</c:v>
                </c:pt>
                <c:pt idx="140792">
                  <c:v>44.980731450293199</c:v>
                </c:pt>
                <c:pt idx="140793">
                  <c:v>44.980843793147201</c:v>
                </c:pt>
                <c:pt idx="140794">
                  <c:v>44.980956135641598</c:v>
                </c:pt>
                <c:pt idx="140795">
                  <c:v>44.981068477776503</c:v>
                </c:pt>
                <c:pt idx="140796">
                  <c:v>44.981180819551703</c:v>
                </c:pt>
                <c:pt idx="140797">
                  <c:v>44.981293160967297</c:v>
                </c:pt>
                <c:pt idx="140798">
                  <c:v>44.9814055020233</c:v>
                </c:pt>
                <c:pt idx="140799">
                  <c:v>44.981517842719803</c:v>
                </c:pt>
                <c:pt idx="140800">
                  <c:v>44.981630183056602</c:v>
                </c:pt>
                <c:pt idx="140801">
                  <c:v>44.981742523033802</c:v>
                </c:pt>
                <c:pt idx="140802">
                  <c:v>44.981854862651502</c:v>
                </c:pt>
                <c:pt idx="140803">
                  <c:v>44.981967201909598</c:v>
                </c:pt>
                <c:pt idx="140804">
                  <c:v>44.982079540808002</c:v>
                </c:pt>
                <c:pt idx="140805">
                  <c:v>44.9821918793469</c:v>
                </c:pt>
                <c:pt idx="140806">
                  <c:v>44.982304217526199</c:v>
                </c:pt>
                <c:pt idx="140807">
                  <c:v>44.982416555345999</c:v>
                </c:pt>
                <c:pt idx="140808">
                  <c:v>44.982528892806101</c:v>
                </c:pt>
                <c:pt idx="140809">
                  <c:v>44.982641229906697</c:v>
                </c:pt>
                <c:pt idx="140810">
                  <c:v>44.982753566647602</c:v>
                </c:pt>
                <c:pt idx="140811">
                  <c:v>44.982865903029001</c:v>
                </c:pt>
                <c:pt idx="140812">
                  <c:v>44.982978239050802</c:v>
                </c:pt>
                <c:pt idx="140813">
                  <c:v>44.983090574713103</c:v>
                </c:pt>
                <c:pt idx="140814">
                  <c:v>44.983202910015798</c:v>
                </c:pt>
                <c:pt idx="140815">
                  <c:v>44.983315244958803</c:v>
                </c:pt>
                <c:pt idx="140816">
                  <c:v>44.983427579542401</c:v>
                </c:pt>
                <c:pt idx="140817">
                  <c:v>44.9835399137663</c:v>
                </c:pt>
                <c:pt idx="140818">
                  <c:v>44.983652247630701</c:v>
                </c:pt>
                <c:pt idx="140819">
                  <c:v>44.983764581135503</c:v>
                </c:pt>
                <c:pt idx="140820">
                  <c:v>44.9838769142807</c:v>
                </c:pt>
                <c:pt idx="140821">
                  <c:v>44.983989247066397</c:v>
                </c:pt>
                <c:pt idx="140822">
                  <c:v>44.984101579492403</c:v>
                </c:pt>
                <c:pt idx="140823">
                  <c:v>44.984213911559003</c:v>
                </c:pt>
                <c:pt idx="140824">
                  <c:v>44.984326243265897</c:v>
                </c:pt>
                <c:pt idx="140825">
                  <c:v>44.9844385746133</c:v>
                </c:pt>
                <c:pt idx="140826">
                  <c:v>44.984550905601203</c:v>
                </c:pt>
                <c:pt idx="140827">
                  <c:v>44.984663236229402</c:v>
                </c:pt>
                <c:pt idx="140828">
                  <c:v>44.9847755664982</c:v>
                </c:pt>
                <c:pt idx="140829">
                  <c:v>44.984887896407301</c:v>
                </c:pt>
                <c:pt idx="140830">
                  <c:v>44.985000225956902</c:v>
                </c:pt>
                <c:pt idx="140831">
                  <c:v>44.985112555146998</c:v>
                </c:pt>
                <c:pt idx="140832">
                  <c:v>44.985224883977402</c:v>
                </c:pt>
                <c:pt idx="140833">
                  <c:v>44.9853372124484</c:v>
                </c:pt>
                <c:pt idx="140834">
                  <c:v>44.985449540559699</c:v>
                </c:pt>
                <c:pt idx="140835">
                  <c:v>44.985561868311599</c:v>
                </c:pt>
                <c:pt idx="140836">
                  <c:v>44.985674195703801</c:v>
                </c:pt>
                <c:pt idx="140837">
                  <c:v>44.985786522736603</c:v>
                </c:pt>
                <c:pt idx="140838">
                  <c:v>44.985898849409701</c:v>
                </c:pt>
                <c:pt idx="140839">
                  <c:v>44.986011175723398</c:v>
                </c:pt>
                <c:pt idx="140840">
                  <c:v>44.986123501677397</c:v>
                </c:pt>
                <c:pt idx="140841">
                  <c:v>44.986235827271997</c:v>
                </c:pt>
                <c:pt idx="140842">
                  <c:v>44.986348152506999</c:v>
                </c:pt>
                <c:pt idx="140843">
                  <c:v>44.986460477382401</c:v>
                </c:pt>
                <c:pt idx="140844">
                  <c:v>44.986572801898298</c:v>
                </c:pt>
                <c:pt idx="140845">
                  <c:v>44.986685126054702</c:v>
                </c:pt>
                <c:pt idx="140846">
                  <c:v>44.986797449851501</c:v>
                </c:pt>
                <c:pt idx="140847">
                  <c:v>44.986909773288801</c:v>
                </c:pt>
                <c:pt idx="140848">
                  <c:v>44.987022096366502</c:v>
                </c:pt>
                <c:pt idx="140849">
                  <c:v>44.987134419084803</c:v>
                </c:pt>
                <c:pt idx="140850">
                  <c:v>44.9872467414434</c:v>
                </c:pt>
                <c:pt idx="140851">
                  <c:v>44.987359063442597</c:v>
                </c:pt>
                <c:pt idx="140852">
                  <c:v>44.987471385082202</c:v>
                </c:pt>
                <c:pt idx="140853">
                  <c:v>44.987583706362301</c:v>
                </c:pt>
                <c:pt idx="140854">
                  <c:v>44.987696027282801</c:v>
                </c:pt>
                <c:pt idx="140855">
                  <c:v>44.987808347843803</c:v>
                </c:pt>
                <c:pt idx="140856">
                  <c:v>44.987920668045298</c:v>
                </c:pt>
                <c:pt idx="140857">
                  <c:v>44.988032987887301</c:v>
                </c:pt>
                <c:pt idx="140858">
                  <c:v>44.988145307369699</c:v>
                </c:pt>
                <c:pt idx="140859">
                  <c:v>44.988257626492697</c:v>
                </c:pt>
                <c:pt idx="140860">
                  <c:v>44.988369945255997</c:v>
                </c:pt>
                <c:pt idx="140861">
                  <c:v>44.988482263659897</c:v>
                </c:pt>
                <c:pt idx="140862">
                  <c:v>44.988594581704298</c:v>
                </c:pt>
                <c:pt idx="140863">
                  <c:v>44.988706899389101</c:v>
                </c:pt>
                <c:pt idx="140864">
                  <c:v>44.988819216714397</c:v>
                </c:pt>
                <c:pt idx="140865">
                  <c:v>44.988931533680201</c:v>
                </c:pt>
                <c:pt idx="140866">
                  <c:v>44.9890438502864</c:v>
                </c:pt>
                <c:pt idx="140867">
                  <c:v>44.989156166533199</c:v>
                </c:pt>
                <c:pt idx="140868">
                  <c:v>44.989268482420499</c:v>
                </c:pt>
                <c:pt idx="140869">
                  <c:v>44.989380797948201</c:v>
                </c:pt>
                <c:pt idx="140870">
                  <c:v>44.989493113116403</c:v>
                </c:pt>
                <c:pt idx="140871">
                  <c:v>44.989605427925099</c:v>
                </c:pt>
                <c:pt idx="140872">
                  <c:v>44.989717742374303</c:v>
                </c:pt>
                <c:pt idx="140873">
                  <c:v>44.989830056464001</c:v>
                </c:pt>
                <c:pt idx="140874">
                  <c:v>44.9899423701942</c:v>
                </c:pt>
                <c:pt idx="140875">
                  <c:v>44.9900546835649</c:v>
                </c:pt>
                <c:pt idx="140876">
                  <c:v>44.990166996576001</c:v>
                </c:pt>
                <c:pt idx="140877">
                  <c:v>44.990279309227702</c:v>
                </c:pt>
                <c:pt idx="140878">
                  <c:v>44.990391621519898</c:v>
                </c:pt>
                <c:pt idx="140879">
                  <c:v>44.990503933452501</c:v>
                </c:pt>
                <c:pt idx="140880">
                  <c:v>44.990616245025699</c:v>
                </c:pt>
                <c:pt idx="140881">
                  <c:v>44.990728556239397</c:v>
                </c:pt>
                <c:pt idx="140882">
                  <c:v>44.990840867093503</c:v>
                </c:pt>
                <c:pt idx="140883">
                  <c:v>44.990953177588203</c:v>
                </c:pt>
                <c:pt idx="140884">
                  <c:v>44.991065487723397</c:v>
                </c:pt>
                <c:pt idx="140885">
                  <c:v>44.991177797498999</c:v>
                </c:pt>
                <c:pt idx="140886">
                  <c:v>44.991290106915201</c:v>
                </c:pt>
                <c:pt idx="140887">
                  <c:v>44.991402415971898</c:v>
                </c:pt>
                <c:pt idx="140888">
                  <c:v>44.991514724669102</c:v>
                </c:pt>
                <c:pt idx="140889">
                  <c:v>44.9916270330068</c:v>
                </c:pt>
                <c:pt idx="140890">
                  <c:v>44.991739340984999</c:v>
                </c:pt>
                <c:pt idx="140891">
                  <c:v>44.991851648603799</c:v>
                </c:pt>
                <c:pt idx="140892">
                  <c:v>44.991963955863</c:v>
                </c:pt>
                <c:pt idx="140893">
                  <c:v>44.992076262762801</c:v>
                </c:pt>
                <c:pt idx="140894">
                  <c:v>44.992188569303003</c:v>
                </c:pt>
                <c:pt idx="140895">
                  <c:v>44.992300875483799</c:v>
                </c:pt>
                <c:pt idx="140896">
                  <c:v>44.992413181305103</c:v>
                </c:pt>
                <c:pt idx="140897">
                  <c:v>44.992525486767001</c:v>
                </c:pt>
                <c:pt idx="140898">
                  <c:v>44.992637791869299</c:v>
                </c:pt>
                <c:pt idx="140899">
                  <c:v>44.992750096612198</c:v>
                </c:pt>
                <c:pt idx="140900">
                  <c:v>44.992862400995598</c:v>
                </c:pt>
                <c:pt idx="140901">
                  <c:v>44.992974705019499</c:v>
                </c:pt>
                <c:pt idx="140902">
                  <c:v>44.993087008684</c:v>
                </c:pt>
                <c:pt idx="140903">
                  <c:v>44.993199311988903</c:v>
                </c:pt>
                <c:pt idx="140904">
                  <c:v>44.993311614934399</c:v>
                </c:pt>
                <c:pt idx="140905">
                  <c:v>44.993423917520403</c:v>
                </c:pt>
                <c:pt idx="140906">
                  <c:v>44.993536219747</c:v>
                </c:pt>
                <c:pt idx="140907">
                  <c:v>44.993648521614098</c:v>
                </c:pt>
                <c:pt idx="140908">
                  <c:v>44.993760823121697</c:v>
                </c:pt>
                <c:pt idx="140909">
                  <c:v>44.993873124269903</c:v>
                </c:pt>
                <c:pt idx="140910">
                  <c:v>44.993985425058497</c:v>
                </c:pt>
                <c:pt idx="140911">
                  <c:v>44.994097725487698</c:v>
                </c:pt>
                <c:pt idx="140912">
                  <c:v>44.9942100255575</c:v>
                </c:pt>
                <c:pt idx="140913">
                  <c:v>44.994322325267802</c:v>
                </c:pt>
                <c:pt idx="140914">
                  <c:v>44.994434624618599</c:v>
                </c:pt>
                <c:pt idx="140915">
                  <c:v>44.994546923610002</c:v>
                </c:pt>
                <c:pt idx="140916">
                  <c:v>44.9946592222419</c:v>
                </c:pt>
                <c:pt idx="140917">
                  <c:v>44.994771520514398</c:v>
                </c:pt>
                <c:pt idx="140918">
                  <c:v>44.994883818427397</c:v>
                </c:pt>
                <c:pt idx="140919">
                  <c:v>44.994996115980904</c:v>
                </c:pt>
                <c:pt idx="140920">
                  <c:v>44.995108413174997</c:v>
                </c:pt>
                <c:pt idx="140921">
                  <c:v>44.995220710009598</c:v>
                </c:pt>
                <c:pt idx="140922">
                  <c:v>44.995333006484799</c:v>
                </c:pt>
                <c:pt idx="140923">
                  <c:v>44.995445302600501</c:v>
                </c:pt>
                <c:pt idx="140924">
                  <c:v>44.995557598356797</c:v>
                </c:pt>
                <c:pt idx="140925">
                  <c:v>44.9956698937536</c:v>
                </c:pt>
                <c:pt idx="140926">
                  <c:v>44.995782188790997</c:v>
                </c:pt>
                <c:pt idx="140927">
                  <c:v>44.995894483469002</c:v>
                </c:pt>
                <c:pt idx="140928">
                  <c:v>44.9960067777875</c:v>
                </c:pt>
                <c:pt idx="140929">
                  <c:v>44.996119071746499</c:v>
                </c:pt>
                <c:pt idx="140930">
                  <c:v>44.996231365346098</c:v>
                </c:pt>
                <c:pt idx="140931">
                  <c:v>44.996343658586298</c:v>
                </c:pt>
                <c:pt idx="140932">
                  <c:v>44.996455951466999</c:v>
                </c:pt>
                <c:pt idx="140933">
                  <c:v>44.9965682439883</c:v>
                </c:pt>
                <c:pt idx="140934">
                  <c:v>44.996680536150102</c:v>
                </c:pt>
                <c:pt idx="140935">
                  <c:v>44.996792827952497</c:v>
                </c:pt>
                <c:pt idx="140936">
                  <c:v>44.9969051193955</c:v>
                </c:pt>
                <c:pt idx="140937">
                  <c:v>44.997017410479003</c:v>
                </c:pt>
                <c:pt idx="140938">
                  <c:v>44.9971297012031</c:v>
                </c:pt>
                <c:pt idx="140939">
                  <c:v>44.997241991567797</c:v>
                </c:pt>
                <c:pt idx="140940">
                  <c:v>44.997354281573003</c:v>
                </c:pt>
                <c:pt idx="140941">
                  <c:v>44.997466571218901</c:v>
                </c:pt>
                <c:pt idx="140942">
                  <c:v>44.9975788605052</c:v>
                </c:pt>
                <c:pt idx="140943">
                  <c:v>44.9976911494322</c:v>
                </c:pt>
                <c:pt idx="140944">
                  <c:v>44.9978034379997</c:v>
                </c:pt>
                <c:pt idx="140945">
                  <c:v>44.9979157262078</c:v>
                </c:pt>
                <c:pt idx="140946">
                  <c:v>44.998028014056501</c:v>
                </c:pt>
                <c:pt idx="140947">
                  <c:v>44.998140301545703</c:v>
                </c:pt>
                <c:pt idx="140948">
                  <c:v>44.998252588675598</c:v>
                </c:pt>
                <c:pt idx="140949">
                  <c:v>44.998364875446001</c:v>
                </c:pt>
                <c:pt idx="140950">
                  <c:v>44.998477161856997</c:v>
                </c:pt>
                <c:pt idx="140951">
                  <c:v>44.9985894479085</c:v>
                </c:pt>
                <c:pt idx="140952">
                  <c:v>44.998701733600697</c:v>
                </c:pt>
                <c:pt idx="140953">
                  <c:v>44.998814018933402</c:v>
                </c:pt>
                <c:pt idx="140954">
                  <c:v>44.9989263039067</c:v>
                </c:pt>
                <c:pt idx="140955">
                  <c:v>44.999038588520598</c:v>
                </c:pt>
                <c:pt idx="140956">
                  <c:v>44.999150872775097</c:v>
                </c:pt>
                <c:pt idx="140957">
                  <c:v>44.999263156670203</c:v>
                </c:pt>
                <c:pt idx="140958">
                  <c:v>44.999375440205903</c:v>
                </c:pt>
                <c:pt idx="140959">
                  <c:v>44.999487723382103</c:v>
                </c:pt>
                <c:pt idx="140960">
                  <c:v>44.999600006199003</c:v>
                </c:pt>
                <c:pt idx="140961">
                  <c:v>44.999712288656397</c:v>
                </c:pt>
                <c:pt idx="140962">
                  <c:v>44.999824570754498</c:v>
                </c:pt>
                <c:pt idx="140963">
                  <c:v>44.9999368524931</c:v>
                </c:pt>
                <c:pt idx="140964">
                  <c:v>45.000049133872302</c:v>
                </c:pt>
                <c:pt idx="140965">
                  <c:v>45.000161414892197</c:v>
                </c:pt>
                <c:pt idx="140966">
                  <c:v>45.0002736955526</c:v>
                </c:pt>
                <c:pt idx="140967">
                  <c:v>45.000385975853597</c:v>
                </c:pt>
                <c:pt idx="140968">
                  <c:v>45.0004982557952</c:v>
                </c:pt>
                <c:pt idx="140969">
                  <c:v>45.000610535377497</c:v>
                </c:pt>
                <c:pt idx="140970">
                  <c:v>45.000722814600302</c:v>
                </c:pt>
                <c:pt idx="140971">
                  <c:v>45.000835093463699</c:v>
                </c:pt>
                <c:pt idx="140972">
                  <c:v>45.000947371967797</c:v>
                </c:pt>
                <c:pt idx="140973">
                  <c:v>45.001059650112403</c:v>
                </c:pt>
                <c:pt idx="140974">
                  <c:v>45.001171927897701</c:v>
                </c:pt>
                <c:pt idx="140975">
                  <c:v>45.0012842053235</c:v>
                </c:pt>
                <c:pt idx="140976">
                  <c:v>45.00139648239</c:v>
                </c:pt>
                <c:pt idx="140977">
                  <c:v>45.001508759097099</c:v>
                </c:pt>
                <c:pt idx="140978">
                  <c:v>45.001621035444799</c:v>
                </c:pt>
                <c:pt idx="140979">
                  <c:v>45.0017333114331</c:v>
                </c:pt>
                <c:pt idx="140980">
                  <c:v>45.001845587062</c:v>
                </c:pt>
                <c:pt idx="140981">
                  <c:v>45.001957862331501</c:v>
                </c:pt>
                <c:pt idx="140982">
                  <c:v>45.002070137241702</c:v>
                </c:pt>
                <c:pt idx="140983">
                  <c:v>45.002182411792496</c:v>
                </c:pt>
                <c:pt idx="140984">
                  <c:v>45.002294685983898</c:v>
                </c:pt>
                <c:pt idx="140985">
                  <c:v>45.0024069598159</c:v>
                </c:pt>
                <c:pt idx="140986">
                  <c:v>45.002519233288503</c:v>
                </c:pt>
                <c:pt idx="140987">
                  <c:v>45.002631506401798</c:v>
                </c:pt>
                <c:pt idx="140988">
                  <c:v>45.002743779155701</c:v>
                </c:pt>
                <c:pt idx="140989">
                  <c:v>45.002856051550197</c:v>
                </c:pt>
                <c:pt idx="140990">
                  <c:v>45.0029683235853</c:v>
                </c:pt>
                <c:pt idx="140991">
                  <c:v>45.003080595260997</c:v>
                </c:pt>
                <c:pt idx="140992">
                  <c:v>45.0031928665774</c:v>
                </c:pt>
                <c:pt idx="140993">
                  <c:v>45.003305137534497</c:v>
                </c:pt>
                <c:pt idx="140994">
                  <c:v>45.003417408132101</c:v>
                </c:pt>
                <c:pt idx="140995">
                  <c:v>45.003529678370398</c:v>
                </c:pt>
                <c:pt idx="140996">
                  <c:v>45.003641948249303</c:v>
                </c:pt>
                <c:pt idx="140997">
                  <c:v>45.003754217768801</c:v>
                </c:pt>
                <c:pt idx="140998">
                  <c:v>45.003866486928999</c:v>
                </c:pt>
                <c:pt idx="140999">
                  <c:v>45.003978755729797</c:v>
                </c:pt>
                <c:pt idx="141000">
                  <c:v>45.004091024171302</c:v>
                </c:pt>
                <c:pt idx="141001">
                  <c:v>45.004203292253401</c:v>
                </c:pt>
                <c:pt idx="141002">
                  <c:v>45.004315559976099</c:v>
                </c:pt>
                <c:pt idx="141003">
                  <c:v>45.004427827339498</c:v>
                </c:pt>
                <c:pt idx="141004">
                  <c:v>45.004540094343497</c:v>
                </c:pt>
                <c:pt idx="141005">
                  <c:v>45.004652360988203</c:v>
                </c:pt>
                <c:pt idx="141006">
                  <c:v>45.004764627273502</c:v>
                </c:pt>
                <c:pt idx="141007">
                  <c:v>45.004876893199402</c:v>
                </c:pt>
                <c:pt idx="141008">
                  <c:v>45.004989158766101</c:v>
                </c:pt>
                <c:pt idx="141009">
                  <c:v>45.005101423973301</c:v>
                </c:pt>
                <c:pt idx="141010">
                  <c:v>45.0052136888212</c:v>
                </c:pt>
                <c:pt idx="141011">
                  <c:v>45.005325953309701</c:v>
                </c:pt>
                <c:pt idx="141012">
                  <c:v>45.0054382174389</c:v>
                </c:pt>
                <c:pt idx="141013">
                  <c:v>45.0055504812088</c:v>
                </c:pt>
                <c:pt idx="141014">
                  <c:v>45.0056627446193</c:v>
                </c:pt>
                <c:pt idx="141015">
                  <c:v>45.005775007670401</c:v>
                </c:pt>
                <c:pt idx="141016">
                  <c:v>45.005887270362301</c:v>
                </c:pt>
                <c:pt idx="141017">
                  <c:v>45.005999532694702</c:v>
                </c:pt>
                <c:pt idx="141018">
                  <c:v>45.006111794667902</c:v>
                </c:pt>
                <c:pt idx="141019">
                  <c:v>45.006224056281702</c:v>
                </c:pt>
                <c:pt idx="141020">
                  <c:v>45.006336317536103</c:v>
                </c:pt>
                <c:pt idx="141021">
                  <c:v>45.006448578431197</c:v>
                </c:pt>
                <c:pt idx="141022">
                  <c:v>45.006560838966998</c:v>
                </c:pt>
                <c:pt idx="141023">
                  <c:v>45.006673099143399</c:v>
                </c:pt>
                <c:pt idx="141024">
                  <c:v>45.006785358960499</c:v>
                </c:pt>
                <c:pt idx="141025">
                  <c:v>45.0068976184183</c:v>
                </c:pt>
                <c:pt idx="141026">
                  <c:v>45.007009877516701</c:v>
                </c:pt>
                <c:pt idx="141027">
                  <c:v>45.007122136255802</c:v>
                </c:pt>
                <c:pt idx="141028">
                  <c:v>45.007234394635603</c:v>
                </c:pt>
                <c:pt idx="141029">
                  <c:v>45.007346652656103</c:v>
                </c:pt>
                <c:pt idx="141030">
                  <c:v>45.007458910317197</c:v>
                </c:pt>
                <c:pt idx="141031">
                  <c:v>45.007571167618998</c:v>
                </c:pt>
                <c:pt idx="141032">
                  <c:v>45.007683424561399</c:v>
                </c:pt>
                <c:pt idx="141033">
                  <c:v>45.0077956811446</c:v>
                </c:pt>
                <c:pt idx="141034">
                  <c:v>45.007907937368401</c:v>
                </c:pt>
                <c:pt idx="141035">
                  <c:v>45.008020193232902</c:v>
                </c:pt>
                <c:pt idx="141036">
                  <c:v>45.008132448738102</c:v>
                </c:pt>
                <c:pt idx="141037">
                  <c:v>45.008244703883904</c:v>
                </c:pt>
                <c:pt idx="141038">
                  <c:v>45.008356958670497</c:v>
                </c:pt>
                <c:pt idx="141039">
                  <c:v>45.008469213097698</c:v>
                </c:pt>
                <c:pt idx="141040">
                  <c:v>45.008581467165598</c:v>
                </c:pt>
                <c:pt idx="141041">
                  <c:v>45.008693720874199</c:v>
                </c:pt>
                <c:pt idx="141042">
                  <c:v>45.008805974223399</c:v>
                </c:pt>
                <c:pt idx="141043">
                  <c:v>45.0089182272134</c:v>
                </c:pt>
                <c:pt idx="141044">
                  <c:v>45.0090304798441</c:v>
                </c:pt>
                <c:pt idx="141045">
                  <c:v>45.0091427321154</c:v>
                </c:pt>
                <c:pt idx="141046">
                  <c:v>45.0092549840274</c:v>
                </c:pt>
                <c:pt idx="141047">
                  <c:v>45.0093672355801</c:v>
                </c:pt>
                <c:pt idx="141048">
                  <c:v>45.0094794867736</c:v>
                </c:pt>
                <c:pt idx="141049">
                  <c:v>45.0095917376077</c:v>
                </c:pt>
                <c:pt idx="141050">
                  <c:v>45.009703988082499</c:v>
                </c:pt>
                <c:pt idx="141051">
                  <c:v>45.009816238197999</c:v>
                </c:pt>
                <c:pt idx="141052">
                  <c:v>45.009928487954198</c:v>
                </c:pt>
                <c:pt idx="141053">
                  <c:v>45.010040737350998</c:v>
                </c:pt>
                <c:pt idx="141054">
                  <c:v>45.010152986388597</c:v>
                </c:pt>
                <c:pt idx="141055">
                  <c:v>45.010265235066903</c:v>
                </c:pt>
                <c:pt idx="141056">
                  <c:v>45.010377483385902</c:v>
                </c:pt>
                <c:pt idx="141057">
                  <c:v>45.010489731345601</c:v>
                </c:pt>
                <c:pt idx="141058">
                  <c:v>45.010601978945999</c:v>
                </c:pt>
                <c:pt idx="141059">
                  <c:v>45.010714226187098</c:v>
                </c:pt>
                <c:pt idx="141060">
                  <c:v>45.010826473068903</c:v>
                </c:pt>
                <c:pt idx="141061">
                  <c:v>45.010938719591501</c:v>
                </c:pt>
                <c:pt idx="141062">
                  <c:v>45.011050965754698</c:v>
                </c:pt>
                <c:pt idx="141063">
                  <c:v>45.011163211558703</c:v>
                </c:pt>
                <c:pt idx="141064">
                  <c:v>45.0112754570033</c:v>
                </c:pt>
                <c:pt idx="141065">
                  <c:v>45.011387702088697</c:v>
                </c:pt>
                <c:pt idx="141066">
                  <c:v>45.011499946814801</c:v>
                </c:pt>
                <c:pt idx="141067">
                  <c:v>45.011612191181598</c:v>
                </c:pt>
                <c:pt idx="141068">
                  <c:v>45.011724435189102</c:v>
                </c:pt>
                <c:pt idx="141069">
                  <c:v>45.011836678837298</c:v>
                </c:pt>
                <c:pt idx="141070">
                  <c:v>45.011948922126201</c:v>
                </c:pt>
                <c:pt idx="141071">
                  <c:v>45.012061165055897</c:v>
                </c:pt>
                <c:pt idx="141072">
                  <c:v>45.0121734076263</c:v>
                </c:pt>
                <c:pt idx="141073">
                  <c:v>45.012285649837402</c:v>
                </c:pt>
                <c:pt idx="141074">
                  <c:v>45.012397891689197</c:v>
                </c:pt>
                <c:pt idx="141075">
                  <c:v>45.012510133181799</c:v>
                </c:pt>
                <c:pt idx="141076">
                  <c:v>45.012622374315001</c:v>
                </c:pt>
                <c:pt idx="141077">
                  <c:v>45.012734615089002</c:v>
                </c:pt>
                <c:pt idx="141078">
                  <c:v>45.012846855503803</c:v>
                </c:pt>
                <c:pt idx="141079">
                  <c:v>45.012959095559196</c:v>
                </c:pt>
                <c:pt idx="141080">
                  <c:v>45.013071335255397</c:v>
                </c:pt>
                <c:pt idx="141081">
                  <c:v>45.013183574592297</c:v>
                </c:pt>
                <c:pt idx="141082">
                  <c:v>45.013295813569997</c:v>
                </c:pt>
                <c:pt idx="141083">
                  <c:v>45.013408052188403</c:v>
                </c:pt>
                <c:pt idx="141084">
                  <c:v>45.013520290447502</c:v>
                </c:pt>
                <c:pt idx="141085">
                  <c:v>45.013632528347301</c:v>
                </c:pt>
                <c:pt idx="141086">
                  <c:v>45.0137447658879</c:v>
                </c:pt>
                <c:pt idx="141087">
                  <c:v>45.013857003069297</c:v>
                </c:pt>
                <c:pt idx="141088">
                  <c:v>45.013969239891303</c:v>
                </c:pt>
                <c:pt idx="141089">
                  <c:v>45.0140814763541</c:v>
                </c:pt>
                <c:pt idx="141090">
                  <c:v>45.014193712457697</c:v>
                </c:pt>
                <c:pt idx="141091">
                  <c:v>45.014305948202001</c:v>
                </c:pt>
                <c:pt idx="141092">
                  <c:v>45.014418183586997</c:v>
                </c:pt>
                <c:pt idx="141093">
                  <c:v>45.0145304186128</c:v>
                </c:pt>
                <c:pt idx="141094">
                  <c:v>45.014642653279303</c:v>
                </c:pt>
                <c:pt idx="141095">
                  <c:v>45.014754887586598</c:v>
                </c:pt>
                <c:pt idx="141096">
                  <c:v>45.0148671215346</c:v>
                </c:pt>
                <c:pt idx="141097">
                  <c:v>45.014979355123401</c:v>
                </c:pt>
                <c:pt idx="141098">
                  <c:v>45.015091588352902</c:v>
                </c:pt>
                <c:pt idx="141099">
                  <c:v>45.015203821223203</c:v>
                </c:pt>
                <c:pt idx="141100">
                  <c:v>45.015316053734203</c:v>
                </c:pt>
                <c:pt idx="141101">
                  <c:v>45.015428285885903</c:v>
                </c:pt>
                <c:pt idx="141102">
                  <c:v>45.015540517678502</c:v>
                </c:pt>
                <c:pt idx="141103">
                  <c:v>45.015652749111801</c:v>
                </c:pt>
                <c:pt idx="141104">
                  <c:v>45.0157649801858</c:v>
                </c:pt>
                <c:pt idx="141105">
                  <c:v>45.015877210900598</c:v>
                </c:pt>
                <c:pt idx="141106">
                  <c:v>45.015989441256202</c:v>
                </c:pt>
                <c:pt idx="141107">
                  <c:v>45.0161016712525</c:v>
                </c:pt>
                <c:pt idx="141108">
                  <c:v>45.016213900889603</c:v>
                </c:pt>
                <c:pt idx="141109">
                  <c:v>45.0163261301674</c:v>
                </c:pt>
                <c:pt idx="141110">
                  <c:v>45.016438359086003</c:v>
                </c:pt>
                <c:pt idx="141111">
                  <c:v>45.016550587645398</c:v>
                </c:pt>
                <c:pt idx="141112">
                  <c:v>45.016662815845599</c:v>
                </c:pt>
                <c:pt idx="141113">
                  <c:v>45.016775043686501</c:v>
                </c:pt>
                <c:pt idx="141114">
                  <c:v>45.016887271168102</c:v>
                </c:pt>
                <c:pt idx="141115">
                  <c:v>45.016999498290602</c:v>
                </c:pt>
                <c:pt idx="141116">
                  <c:v>45.017111725053802</c:v>
                </c:pt>
                <c:pt idx="141117">
                  <c:v>45.017223951457801</c:v>
                </c:pt>
                <c:pt idx="141118">
                  <c:v>45.0173361775026</c:v>
                </c:pt>
                <c:pt idx="141119">
                  <c:v>45.017448403188098</c:v>
                </c:pt>
                <c:pt idx="141120">
                  <c:v>45.017560628514403</c:v>
                </c:pt>
                <c:pt idx="141121">
                  <c:v>45.0176728534815</c:v>
                </c:pt>
                <c:pt idx="141122">
                  <c:v>45.017785078089403</c:v>
                </c:pt>
                <c:pt idx="141123">
                  <c:v>45.017897302338</c:v>
                </c:pt>
                <c:pt idx="141124">
                  <c:v>45.018009526227502</c:v>
                </c:pt>
                <c:pt idx="141125">
                  <c:v>45.018121749757697</c:v>
                </c:pt>
                <c:pt idx="141126">
                  <c:v>45.018233972928698</c:v>
                </c:pt>
                <c:pt idx="141127">
                  <c:v>45.018346195740399</c:v>
                </c:pt>
                <c:pt idx="141128">
                  <c:v>45.018458418192999</c:v>
                </c:pt>
                <c:pt idx="141129">
                  <c:v>45.018570640286399</c:v>
                </c:pt>
                <c:pt idx="141130">
                  <c:v>45.018682862020498</c:v>
                </c:pt>
                <c:pt idx="141131">
                  <c:v>45.018795083395403</c:v>
                </c:pt>
                <c:pt idx="141132">
                  <c:v>45.018907304411101</c:v>
                </c:pt>
                <c:pt idx="141133">
                  <c:v>45.019019525067598</c:v>
                </c:pt>
                <c:pt idx="141134">
                  <c:v>45.019131745364902</c:v>
                </c:pt>
                <c:pt idx="141135">
                  <c:v>45.019243965302998</c:v>
                </c:pt>
                <c:pt idx="141136">
                  <c:v>45.0193561848819</c:v>
                </c:pt>
                <c:pt idx="141137">
                  <c:v>45.019468404101602</c:v>
                </c:pt>
                <c:pt idx="141138">
                  <c:v>45.019580622962003</c:v>
                </c:pt>
                <c:pt idx="141139">
                  <c:v>45.019692841463304</c:v>
                </c:pt>
                <c:pt idx="141140">
                  <c:v>45.019805059605403</c:v>
                </c:pt>
                <c:pt idx="141141">
                  <c:v>45.019917277388203</c:v>
                </c:pt>
                <c:pt idx="141142">
                  <c:v>45.020029494811901</c:v>
                </c:pt>
                <c:pt idx="141143">
                  <c:v>45.020141711876398</c:v>
                </c:pt>
                <c:pt idx="141144">
                  <c:v>45.020253928581603</c:v>
                </c:pt>
                <c:pt idx="141145">
                  <c:v>45.020366144927699</c:v>
                </c:pt>
                <c:pt idx="141146">
                  <c:v>45.020478360914602</c:v>
                </c:pt>
                <c:pt idx="141147">
                  <c:v>45.020590576542297</c:v>
                </c:pt>
                <c:pt idx="141148">
                  <c:v>45.020702791810798</c:v>
                </c:pt>
                <c:pt idx="141149">
                  <c:v>45.020815006720099</c:v>
                </c:pt>
                <c:pt idx="141150">
                  <c:v>45.020927221270199</c:v>
                </c:pt>
                <c:pt idx="141151">
                  <c:v>45.021039435461098</c:v>
                </c:pt>
                <c:pt idx="141152">
                  <c:v>45.021151649292896</c:v>
                </c:pt>
                <c:pt idx="141153">
                  <c:v>45.021263862765402</c:v>
                </c:pt>
                <c:pt idx="141154">
                  <c:v>45.021376075878798</c:v>
                </c:pt>
                <c:pt idx="141155">
                  <c:v>45.021488288633002</c:v>
                </c:pt>
                <c:pt idx="141156">
                  <c:v>45.021600501027997</c:v>
                </c:pt>
                <c:pt idx="141157">
                  <c:v>45.021712713063799</c:v>
                </c:pt>
                <c:pt idx="141158">
                  <c:v>45.0218249247405</c:v>
                </c:pt>
                <c:pt idx="141159">
                  <c:v>45.0219371360579</c:v>
                </c:pt>
                <c:pt idx="141160">
                  <c:v>45.0220493470162</c:v>
                </c:pt>
                <c:pt idx="141161">
                  <c:v>45.022161557615298</c:v>
                </c:pt>
                <c:pt idx="141162">
                  <c:v>45.022273767855197</c:v>
                </c:pt>
                <c:pt idx="141163">
                  <c:v>45.022385977736</c:v>
                </c:pt>
                <c:pt idx="141164">
                  <c:v>45.022498187257597</c:v>
                </c:pt>
                <c:pt idx="141165">
                  <c:v>45.022610396419999</c:v>
                </c:pt>
                <c:pt idx="141166">
                  <c:v>45.022722605223201</c:v>
                </c:pt>
                <c:pt idx="141167">
                  <c:v>45.022834813667302</c:v>
                </c:pt>
                <c:pt idx="141168">
                  <c:v>45.022947021752202</c:v>
                </c:pt>
                <c:pt idx="141169">
                  <c:v>45.023059229477902</c:v>
                </c:pt>
                <c:pt idx="141170">
                  <c:v>45.0231714368444</c:v>
                </c:pt>
                <c:pt idx="141171">
                  <c:v>45.023283643851798</c:v>
                </c:pt>
                <c:pt idx="141172">
                  <c:v>45.023395850500101</c:v>
                </c:pt>
                <c:pt idx="141173">
                  <c:v>45.023508056789098</c:v>
                </c:pt>
                <c:pt idx="141174">
                  <c:v>45.023620262719</c:v>
                </c:pt>
                <c:pt idx="141175">
                  <c:v>45.023732468289801</c:v>
                </c:pt>
                <c:pt idx="141176">
                  <c:v>45.023844673501401</c:v>
                </c:pt>
                <c:pt idx="141177">
                  <c:v>45.0239568783538</c:v>
                </c:pt>
                <c:pt idx="141178">
                  <c:v>45.024069082846999</c:v>
                </c:pt>
                <c:pt idx="141179">
                  <c:v>45.024181286981197</c:v>
                </c:pt>
                <c:pt idx="141180">
                  <c:v>45.024293490756101</c:v>
                </c:pt>
                <c:pt idx="141181">
                  <c:v>45.024405694171897</c:v>
                </c:pt>
                <c:pt idx="141182">
                  <c:v>45.024517897228598</c:v>
                </c:pt>
                <c:pt idx="141183">
                  <c:v>45.0246300999261</c:v>
                </c:pt>
                <c:pt idx="141184">
                  <c:v>45.0247423022644</c:v>
                </c:pt>
                <c:pt idx="141185">
                  <c:v>45.024854504243599</c:v>
                </c:pt>
                <c:pt idx="141186">
                  <c:v>45.024966705863598</c:v>
                </c:pt>
                <c:pt idx="141187">
                  <c:v>45.025078907124502</c:v>
                </c:pt>
                <c:pt idx="141188">
                  <c:v>45.025191108026299</c:v>
                </c:pt>
                <c:pt idx="141189">
                  <c:v>45.025303308568901</c:v>
                </c:pt>
                <c:pt idx="141190">
                  <c:v>45.025415508752403</c:v>
                </c:pt>
                <c:pt idx="141191">
                  <c:v>45.025527708576703</c:v>
                </c:pt>
                <c:pt idx="141192">
                  <c:v>45.025639908041803</c:v>
                </c:pt>
                <c:pt idx="141193">
                  <c:v>45.025752107147902</c:v>
                </c:pt>
                <c:pt idx="141194">
                  <c:v>45.0258643058948</c:v>
                </c:pt>
                <c:pt idx="141195">
                  <c:v>45.025976504282497</c:v>
                </c:pt>
                <c:pt idx="141196">
                  <c:v>45.026088702311199</c:v>
                </c:pt>
                <c:pt idx="141197">
                  <c:v>45.026200899980701</c:v>
                </c:pt>
                <c:pt idx="141198">
                  <c:v>45.026313097291002</c:v>
                </c:pt>
                <c:pt idx="141199">
                  <c:v>45.026425294242202</c:v>
                </c:pt>
                <c:pt idx="141200">
                  <c:v>45.026537490834301</c:v>
                </c:pt>
                <c:pt idx="141201">
                  <c:v>45.026649687067298</c:v>
                </c:pt>
                <c:pt idx="141202">
                  <c:v>45.026761882941102</c:v>
                </c:pt>
                <c:pt idx="141203">
                  <c:v>45.026874078455798</c:v>
                </c:pt>
                <c:pt idx="141204">
                  <c:v>45.026986273611399</c:v>
                </c:pt>
                <c:pt idx="141205">
                  <c:v>45.0270984684078</c:v>
                </c:pt>
                <c:pt idx="141206">
                  <c:v>45.0272106628451</c:v>
                </c:pt>
                <c:pt idx="141207">
                  <c:v>45.027322856923298</c:v>
                </c:pt>
                <c:pt idx="141208">
                  <c:v>45.027435050642403</c:v>
                </c:pt>
                <c:pt idx="141209">
                  <c:v>45.027547244002299</c:v>
                </c:pt>
                <c:pt idx="141210">
                  <c:v>45.027659437003102</c:v>
                </c:pt>
                <c:pt idx="141211">
                  <c:v>45.027771629644903</c:v>
                </c:pt>
                <c:pt idx="141212">
                  <c:v>45.027883821927396</c:v>
                </c:pt>
                <c:pt idx="141213">
                  <c:v>45.027996013850903</c:v>
                </c:pt>
                <c:pt idx="141214">
                  <c:v>45.0281082054153</c:v>
                </c:pt>
                <c:pt idx="141215">
                  <c:v>45.028220396620497</c:v>
                </c:pt>
                <c:pt idx="141216">
                  <c:v>45.028332587466601</c:v>
                </c:pt>
                <c:pt idx="141217">
                  <c:v>45.028444777953602</c:v>
                </c:pt>
                <c:pt idx="141218">
                  <c:v>45.028556968081503</c:v>
                </c:pt>
                <c:pt idx="141219">
                  <c:v>45.028669157850302</c:v>
                </c:pt>
                <c:pt idx="141220">
                  <c:v>45.028781347260001</c:v>
                </c:pt>
                <c:pt idx="141221">
                  <c:v>45.028893536310598</c:v>
                </c:pt>
                <c:pt idx="141222">
                  <c:v>45.029005725002001</c:v>
                </c:pt>
                <c:pt idx="141223">
                  <c:v>45.029117913334403</c:v>
                </c:pt>
                <c:pt idx="141224">
                  <c:v>45.029230101307597</c:v>
                </c:pt>
                <c:pt idx="141225">
                  <c:v>45.029342288921796</c:v>
                </c:pt>
                <c:pt idx="141226">
                  <c:v>45.029454476176802</c:v>
                </c:pt>
                <c:pt idx="141227">
                  <c:v>45.029566663072799</c:v>
                </c:pt>
                <c:pt idx="141228">
                  <c:v>45.029678849609603</c:v>
                </c:pt>
                <c:pt idx="141229">
                  <c:v>45.029791035787397</c:v>
                </c:pt>
                <c:pt idx="141230">
                  <c:v>45.029903221605998</c:v>
                </c:pt>
                <c:pt idx="141231">
                  <c:v>45.030015407065598</c:v>
                </c:pt>
                <c:pt idx="141232">
                  <c:v>45.030127592165996</c:v>
                </c:pt>
                <c:pt idx="141233">
                  <c:v>45.030239776907401</c:v>
                </c:pt>
                <c:pt idx="141234">
                  <c:v>45.030351961289597</c:v>
                </c:pt>
                <c:pt idx="141235">
                  <c:v>45.030464145312799</c:v>
                </c:pt>
                <c:pt idx="141236">
                  <c:v>45.030576328976899</c:v>
                </c:pt>
                <c:pt idx="141237">
                  <c:v>45.030688512281898</c:v>
                </c:pt>
                <c:pt idx="141238">
                  <c:v>45.030800695227803</c:v>
                </c:pt>
                <c:pt idx="141239">
                  <c:v>45.0309128778146</c:v>
                </c:pt>
                <c:pt idx="141240">
                  <c:v>45.031025060042403</c:v>
                </c:pt>
                <c:pt idx="141241">
                  <c:v>45.031137241910997</c:v>
                </c:pt>
                <c:pt idx="141242">
                  <c:v>45.031249423420597</c:v>
                </c:pt>
                <c:pt idx="141243">
                  <c:v>45.031361604571003</c:v>
                </c:pt>
                <c:pt idx="141244">
                  <c:v>45.031473785362401</c:v>
                </c:pt>
                <c:pt idx="141245">
                  <c:v>45.031585965794797</c:v>
                </c:pt>
                <c:pt idx="141246">
                  <c:v>45.031698145867999</c:v>
                </c:pt>
                <c:pt idx="141247">
                  <c:v>45.0318103255821</c:v>
                </c:pt>
                <c:pt idx="141248">
                  <c:v>45.031922504937199</c:v>
                </c:pt>
                <c:pt idx="141249">
                  <c:v>45.032034683933198</c:v>
                </c:pt>
                <c:pt idx="141250">
                  <c:v>45.032146862570201</c:v>
                </c:pt>
                <c:pt idx="141251">
                  <c:v>45.032259040847997</c:v>
                </c:pt>
                <c:pt idx="141252">
                  <c:v>45.032371218766798</c:v>
                </c:pt>
                <c:pt idx="141253">
                  <c:v>45.032483396326498</c:v>
                </c:pt>
                <c:pt idx="141254">
                  <c:v>45.032595573527097</c:v>
                </c:pt>
                <c:pt idx="141255">
                  <c:v>45.032707750368701</c:v>
                </c:pt>
                <c:pt idx="141256">
                  <c:v>45.032819926851197</c:v>
                </c:pt>
                <c:pt idx="141257">
                  <c:v>45.032932102974698</c:v>
                </c:pt>
                <c:pt idx="141258">
                  <c:v>45.033044278738998</c:v>
                </c:pt>
                <c:pt idx="141259">
                  <c:v>45.033156454144297</c:v>
                </c:pt>
                <c:pt idx="141260">
                  <c:v>45.033268629190601</c:v>
                </c:pt>
                <c:pt idx="141261">
                  <c:v>45.033380803877797</c:v>
                </c:pt>
                <c:pt idx="141262">
                  <c:v>45.033492978205899</c:v>
                </c:pt>
                <c:pt idx="141263">
                  <c:v>45.0336051521749</c:v>
                </c:pt>
                <c:pt idx="141264">
                  <c:v>45.033717325784899</c:v>
                </c:pt>
                <c:pt idx="141265">
                  <c:v>45.033829499035903</c:v>
                </c:pt>
                <c:pt idx="141266">
                  <c:v>45.033941671927799</c:v>
                </c:pt>
                <c:pt idx="141267">
                  <c:v>45.034053844460601</c:v>
                </c:pt>
                <c:pt idx="141268">
                  <c:v>45.034166016634401</c:v>
                </c:pt>
                <c:pt idx="141269">
                  <c:v>45.0342781884491</c:v>
                </c:pt>
                <c:pt idx="141270">
                  <c:v>45.034390359904798</c:v>
                </c:pt>
                <c:pt idx="141271">
                  <c:v>45.034502531001401</c:v>
                </c:pt>
                <c:pt idx="141272">
                  <c:v>45.034614701739002</c:v>
                </c:pt>
                <c:pt idx="141273">
                  <c:v>45.034726872117503</c:v>
                </c:pt>
                <c:pt idx="141274">
                  <c:v>45.034839042137001</c:v>
                </c:pt>
                <c:pt idx="141275">
                  <c:v>45.034951211797399</c:v>
                </c:pt>
                <c:pt idx="141276">
                  <c:v>45.035063381098801</c:v>
                </c:pt>
                <c:pt idx="141277">
                  <c:v>45.035175550041103</c:v>
                </c:pt>
                <c:pt idx="141278">
                  <c:v>45.035287718624403</c:v>
                </c:pt>
                <c:pt idx="141279">
                  <c:v>45.035399886848701</c:v>
                </c:pt>
                <c:pt idx="141280">
                  <c:v>45.035512054713898</c:v>
                </c:pt>
                <c:pt idx="141281">
                  <c:v>45.035624222220001</c:v>
                </c:pt>
                <c:pt idx="141282">
                  <c:v>45.035736389367202</c:v>
                </c:pt>
                <c:pt idx="141283">
                  <c:v>45.035848556155301</c:v>
                </c:pt>
                <c:pt idx="141284">
                  <c:v>45.035960722584399</c:v>
                </c:pt>
                <c:pt idx="141285">
                  <c:v>45.036072888654402</c:v>
                </c:pt>
                <c:pt idx="141286">
                  <c:v>45.036185054365397</c:v>
                </c:pt>
                <c:pt idx="141287">
                  <c:v>45.036297219717397</c:v>
                </c:pt>
                <c:pt idx="141288">
                  <c:v>45.036409384710304</c:v>
                </c:pt>
                <c:pt idx="141289">
                  <c:v>45.036521549344201</c:v>
                </c:pt>
                <c:pt idx="141290">
                  <c:v>45.036633713619104</c:v>
                </c:pt>
                <c:pt idx="141291">
                  <c:v>45.036745877534898</c:v>
                </c:pt>
                <c:pt idx="141292">
                  <c:v>45.036858041091698</c:v>
                </c:pt>
                <c:pt idx="141293">
                  <c:v>45.036970204289503</c:v>
                </c:pt>
                <c:pt idx="141294">
                  <c:v>45.037082367128299</c:v>
                </c:pt>
                <c:pt idx="141295">
                  <c:v>45.037194529608001</c:v>
                </c:pt>
                <c:pt idx="141296">
                  <c:v>45.037306691728702</c:v>
                </c:pt>
                <c:pt idx="141297">
                  <c:v>45.037418853490401</c:v>
                </c:pt>
                <c:pt idx="141298">
                  <c:v>45.037531014893098</c:v>
                </c:pt>
                <c:pt idx="141299">
                  <c:v>45.0376431759368</c:v>
                </c:pt>
                <c:pt idx="141300">
                  <c:v>45.037755336621402</c:v>
                </c:pt>
                <c:pt idx="141301">
                  <c:v>45.037867496947101</c:v>
                </c:pt>
                <c:pt idx="141302">
                  <c:v>45.037979656913699</c:v>
                </c:pt>
                <c:pt idx="141303">
                  <c:v>45.038091816521302</c:v>
                </c:pt>
                <c:pt idx="141304">
                  <c:v>45.038203975769903</c:v>
                </c:pt>
                <c:pt idx="141305">
                  <c:v>45.038316134659397</c:v>
                </c:pt>
                <c:pt idx="141306">
                  <c:v>45.038428293190002</c:v>
                </c:pt>
                <c:pt idx="141307">
                  <c:v>45.038540451361598</c:v>
                </c:pt>
                <c:pt idx="141308">
                  <c:v>45.0386526091741</c:v>
                </c:pt>
                <c:pt idx="141309">
                  <c:v>45.0387647666277</c:v>
                </c:pt>
                <c:pt idx="141310">
                  <c:v>45.038876923722199</c:v>
                </c:pt>
                <c:pt idx="141311">
                  <c:v>45.038989080457696</c:v>
                </c:pt>
                <c:pt idx="141312">
                  <c:v>45.039101236834199</c:v>
                </c:pt>
                <c:pt idx="141313">
                  <c:v>45.039213392851799</c:v>
                </c:pt>
                <c:pt idx="141314">
                  <c:v>45.039325548510298</c:v>
                </c:pt>
                <c:pt idx="141315">
                  <c:v>45.039437703809803</c:v>
                </c:pt>
                <c:pt idx="141316">
                  <c:v>45.039549858750298</c:v>
                </c:pt>
                <c:pt idx="141317">
                  <c:v>45.039662013331899</c:v>
                </c:pt>
                <c:pt idx="141318">
                  <c:v>45.039774167554398</c:v>
                </c:pt>
                <c:pt idx="141319">
                  <c:v>45.039886321417903</c:v>
                </c:pt>
                <c:pt idx="141320">
                  <c:v>45.039998474922498</c:v>
                </c:pt>
                <c:pt idx="141321">
                  <c:v>45.040110628068</c:v>
                </c:pt>
                <c:pt idx="141322">
                  <c:v>45.040222780854599</c:v>
                </c:pt>
                <c:pt idx="141323">
                  <c:v>45.040334933282097</c:v>
                </c:pt>
                <c:pt idx="141324">
                  <c:v>45.040447085350699</c:v>
                </c:pt>
                <c:pt idx="141325">
                  <c:v>45.0405592370603</c:v>
                </c:pt>
                <c:pt idx="141326">
                  <c:v>45.0406713884109</c:v>
                </c:pt>
                <c:pt idx="141327">
                  <c:v>45.040783539402497</c:v>
                </c:pt>
                <c:pt idx="141328">
                  <c:v>45.0408956900351</c:v>
                </c:pt>
                <c:pt idx="141329">
                  <c:v>45.041007840308701</c:v>
                </c:pt>
                <c:pt idx="141330">
                  <c:v>45.0411199902234</c:v>
                </c:pt>
                <c:pt idx="141331">
                  <c:v>45.041232139779098</c:v>
                </c:pt>
                <c:pt idx="141332">
                  <c:v>45.041344288975701</c:v>
                </c:pt>
                <c:pt idx="141333">
                  <c:v>45.041456437813501</c:v>
                </c:pt>
                <c:pt idx="141334">
                  <c:v>45.0415685862922</c:v>
                </c:pt>
                <c:pt idx="141335">
                  <c:v>45.041680734411997</c:v>
                </c:pt>
                <c:pt idx="141336">
                  <c:v>45.0417928821727</c:v>
                </c:pt>
                <c:pt idx="141337">
                  <c:v>45.041905029574501</c:v>
                </c:pt>
                <c:pt idx="141338">
                  <c:v>45.042017176617399</c:v>
                </c:pt>
                <c:pt idx="141339">
                  <c:v>45.042129323301197</c:v>
                </c:pt>
                <c:pt idx="141340">
                  <c:v>45.042241469626099</c:v>
                </c:pt>
                <c:pt idx="141341">
                  <c:v>45.042353615591999</c:v>
                </c:pt>
                <c:pt idx="141342">
                  <c:v>45.042465761198997</c:v>
                </c:pt>
                <c:pt idx="141343">
                  <c:v>45.042577906447001</c:v>
                </c:pt>
                <c:pt idx="141344">
                  <c:v>45.042690051336002</c:v>
                </c:pt>
                <c:pt idx="141345">
                  <c:v>45.042802195866003</c:v>
                </c:pt>
                <c:pt idx="141346">
                  <c:v>45.0429143400371</c:v>
                </c:pt>
                <c:pt idx="141347">
                  <c:v>45.043026483849196</c:v>
                </c:pt>
                <c:pt idx="141348">
                  <c:v>45.043138627302397</c:v>
                </c:pt>
                <c:pt idx="141349">
                  <c:v>45.043250770396597</c:v>
                </c:pt>
                <c:pt idx="141350">
                  <c:v>45.043362913131801</c:v>
                </c:pt>
                <c:pt idx="141351">
                  <c:v>45.043475055508097</c:v>
                </c:pt>
                <c:pt idx="141352">
                  <c:v>45.043587197525397</c:v>
                </c:pt>
                <c:pt idx="141353">
                  <c:v>45.043699339183803</c:v>
                </c:pt>
                <c:pt idx="141354">
                  <c:v>45.0438114804832</c:v>
                </c:pt>
                <c:pt idx="141355">
                  <c:v>45.043923621423602</c:v>
                </c:pt>
                <c:pt idx="141356">
                  <c:v>45.044035762005102</c:v>
                </c:pt>
                <c:pt idx="141357">
                  <c:v>45.044147902227699</c:v>
                </c:pt>
                <c:pt idx="141358">
                  <c:v>45.044260042091302</c:v>
                </c:pt>
                <c:pt idx="141359">
                  <c:v>45.044372181595897</c:v>
                </c:pt>
                <c:pt idx="141360">
                  <c:v>45.044484320741603</c:v>
                </c:pt>
                <c:pt idx="141361">
                  <c:v>45.0445964595284</c:v>
                </c:pt>
                <c:pt idx="141362">
                  <c:v>45.044708597956202</c:v>
                </c:pt>
                <c:pt idx="141363">
                  <c:v>45.044820736025002</c:v>
                </c:pt>
                <c:pt idx="141364">
                  <c:v>45.044932873735</c:v>
                </c:pt>
                <c:pt idx="141365">
                  <c:v>45.045045011085897</c:v>
                </c:pt>
                <c:pt idx="141366">
                  <c:v>45.045157148077998</c:v>
                </c:pt>
                <c:pt idx="141367">
                  <c:v>45.045269284711097</c:v>
                </c:pt>
                <c:pt idx="141368">
                  <c:v>45.045381420985201</c:v>
                </c:pt>
                <c:pt idx="141369">
                  <c:v>45.045493556900396</c:v>
                </c:pt>
                <c:pt idx="141370">
                  <c:v>45.045605692456697</c:v>
                </c:pt>
                <c:pt idx="141371">
                  <c:v>45.045717827654002</c:v>
                </c:pt>
                <c:pt idx="141372">
                  <c:v>45.045829962492398</c:v>
                </c:pt>
                <c:pt idx="141373">
                  <c:v>45.045942096971899</c:v>
                </c:pt>
                <c:pt idx="141374">
                  <c:v>45.046054231092398</c:v>
                </c:pt>
                <c:pt idx="141375">
                  <c:v>45.046166364854102</c:v>
                </c:pt>
                <c:pt idx="141376">
                  <c:v>45.046278498256697</c:v>
                </c:pt>
                <c:pt idx="141377">
                  <c:v>45.046390631300497</c:v>
                </c:pt>
                <c:pt idx="141378">
                  <c:v>45.046502763985302</c:v>
                </c:pt>
                <c:pt idx="141379">
                  <c:v>45.046614896311198</c:v>
                </c:pt>
                <c:pt idx="141380">
                  <c:v>45.046727028278198</c:v>
                </c:pt>
                <c:pt idx="141381">
                  <c:v>45.046839159886197</c:v>
                </c:pt>
                <c:pt idx="141382">
                  <c:v>45.046951291135301</c:v>
                </c:pt>
                <c:pt idx="141383">
                  <c:v>45.047063422025502</c:v>
                </c:pt>
                <c:pt idx="141384">
                  <c:v>45.047175552556801</c:v>
                </c:pt>
                <c:pt idx="141385">
                  <c:v>45.047287682729198</c:v>
                </c:pt>
                <c:pt idx="141386">
                  <c:v>45.047399812542601</c:v>
                </c:pt>
                <c:pt idx="141387">
                  <c:v>45.047511941997101</c:v>
                </c:pt>
                <c:pt idx="141388">
                  <c:v>45.047624071092699</c:v>
                </c:pt>
                <c:pt idx="141389">
                  <c:v>45.047736199829401</c:v>
                </c:pt>
                <c:pt idx="141390">
                  <c:v>45.047848328207202</c:v>
                </c:pt>
                <c:pt idx="141391">
                  <c:v>45.0479604562261</c:v>
                </c:pt>
                <c:pt idx="141392">
                  <c:v>45.048072583885997</c:v>
                </c:pt>
                <c:pt idx="141393">
                  <c:v>45.048184711187098</c:v>
                </c:pt>
                <c:pt idx="141394">
                  <c:v>45.048296838129197</c:v>
                </c:pt>
                <c:pt idx="141395">
                  <c:v>45.048408964712401</c:v>
                </c:pt>
                <c:pt idx="141396">
                  <c:v>45.048521090936703</c:v>
                </c:pt>
                <c:pt idx="141397">
                  <c:v>45.048633216802102</c:v>
                </c:pt>
                <c:pt idx="141398">
                  <c:v>45.0487453423086</c:v>
                </c:pt>
                <c:pt idx="141399">
                  <c:v>45.048857467456202</c:v>
                </c:pt>
                <c:pt idx="141400">
                  <c:v>45.048969592244902</c:v>
                </c:pt>
                <c:pt idx="141401">
                  <c:v>45.049081716674699</c:v>
                </c:pt>
                <c:pt idx="141402">
                  <c:v>45.049193840745602</c:v>
                </c:pt>
                <c:pt idx="141403">
                  <c:v>45.049305964457602</c:v>
                </c:pt>
                <c:pt idx="141404">
                  <c:v>45.0494180878107</c:v>
                </c:pt>
                <c:pt idx="141405">
                  <c:v>45.049530210804903</c:v>
                </c:pt>
                <c:pt idx="141406">
                  <c:v>45.049642333440197</c:v>
                </c:pt>
                <c:pt idx="141407">
                  <c:v>45.049754455716602</c:v>
                </c:pt>
                <c:pt idx="141408">
                  <c:v>45.049866577634198</c:v>
                </c:pt>
                <c:pt idx="141409">
                  <c:v>45.049978699192799</c:v>
                </c:pt>
                <c:pt idx="141410">
                  <c:v>45.050090820392498</c:v>
                </c:pt>
                <c:pt idx="141411">
                  <c:v>45.050202941233401</c:v>
                </c:pt>
                <c:pt idx="141412">
                  <c:v>45.050315061715303</c:v>
                </c:pt>
                <c:pt idx="141413">
                  <c:v>45.050427181838401</c:v>
                </c:pt>
                <c:pt idx="141414">
                  <c:v>45.050539301602598</c:v>
                </c:pt>
                <c:pt idx="141415">
                  <c:v>45.050651421007899</c:v>
                </c:pt>
                <c:pt idx="141416">
                  <c:v>45.050763540054298</c:v>
                </c:pt>
                <c:pt idx="141417">
                  <c:v>45.050875658741802</c:v>
                </c:pt>
                <c:pt idx="141418">
                  <c:v>45.050987777070397</c:v>
                </c:pt>
                <c:pt idx="141419">
                  <c:v>45.051099895040203</c:v>
                </c:pt>
                <c:pt idx="141420">
                  <c:v>45.051212012651099</c:v>
                </c:pt>
                <c:pt idx="141421">
                  <c:v>45.051324129903101</c:v>
                </c:pt>
                <c:pt idx="141422">
                  <c:v>45.0514362467962</c:v>
                </c:pt>
                <c:pt idx="141423">
                  <c:v>45.051548363330497</c:v>
                </c:pt>
                <c:pt idx="141424">
                  <c:v>45.051660479505898</c:v>
                </c:pt>
                <c:pt idx="141425">
                  <c:v>45.051772595322397</c:v>
                </c:pt>
                <c:pt idx="141426">
                  <c:v>45.051884710780001</c:v>
                </c:pt>
                <c:pt idx="141427">
                  <c:v>45.051996825878803</c:v>
                </c:pt>
                <c:pt idx="141428">
                  <c:v>45.052108940618702</c:v>
                </c:pt>
                <c:pt idx="141429">
                  <c:v>45.052221054999698</c:v>
                </c:pt>
                <c:pt idx="141430">
                  <c:v>45.0523331690218</c:v>
                </c:pt>
                <c:pt idx="141431">
                  <c:v>45.052445282685099</c:v>
                </c:pt>
                <c:pt idx="141432">
                  <c:v>45.052557395989602</c:v>
                </c:pt>
                <c:pt idx="141433">
                  <c:v>45.052669508935097</c:v>
                </c:pt>
                <c:pt idx="141434">
                  <c:v>45.052781621521802</c:v>
                </c:pt>
                <c:pt idx="141435">
                  <c:v>45.052893733749599</c:v>
                </c:pt>
                <c:pt idx="141436">
                  <c:v>45.0530058456186</c:v>
                </c:pt>
                <c:pt idx="141437">
                  <c:v>45.053117957128698</c:v>
                </c:pt>
                <c:pt idx="141438">
                  <c:v>45.053230068280001</c:v>
                </c:pt>
                <c:pt idx="141439">
                  <c:v>45.053342179072402</c:v>
                </c:pt>
                <c:pt idx="141440">
                  <c:v>45.0534542895059</c:v>
                </c:pt>
                <c:pt idx="141441">
                  <c:v>45.053566399580603</c:v>
                </c:pt>
                <c:pt idx="141442">
                  <c:v>45.053678509296397</c:v>
                </c:pt>
                <c:pt idx="141443">
                  <c:v>45.053790618653402</c:v>
                </c:pt>
                <c:pt idx="141444">
                  <c:v>45.053902727651497</c:v>
                </c:pt>
                <c:pt idx="141445">
                  <c:v>45.054014836290797</c:v>
                </c:pt>
                <c:pt idx="141446">
                  <c:v>45.054126944571202</c:v>
                </c:pt>
                <c:pt idx="141447">
                  <c:v>45.054239052492697</c:v>
                </c:pt>
                <c:pt idx="141448">
                  <c:v>45.054351160055496</c:v>
                </c:pt>
                <c:pt idx="141449">
                  <c:v>45.054463267259301</c:v>
                </c:pt>
                <c:pt idx="141450">
                  <c:v>45.054575374104402</c:v>
                </c:pt>
                <c:pt idx="141451">
                  <c:v>45.054687480590601</c:v>
                </c:pt>
                <c:pt idx="141452">
                  <c:v>45.054799586717898</c:v>
                </c:pt>
                <c:pt idx="141453">
                  <c:v>45.054911692486399</c:v>
                </c:pt>
                <c:pt idx="141454">
                  <c:v>45.055023797896098</c:v>
                </c:pt>
                <c:pt idx="141455">
                  <c:v>45.055135902946901</c:v>
                </c:pt>
                <c:pt idx="141456">
                  <c:v>45.055248007638902</c:v>
                </c:pt>
                <c:pt idx="141457">
                  <c:v>45.055360111972</c:v>
                </c:pt>
                <c:pt idx="141458">
                  <c:v>45.055472215946303</c:v>
                </c:pt>
                <c:pt idx="141459">
                  <c:v>45.055584319561802</c:v>
                </c:pt>
                <c:pt idx="141460">
                  <c:v>45.0556964228185</c:v>
                </c:pt>
                <c:pt idx="141461">
                  <c:v>45.055808525716301</c:v>
                </c:pt>
                <c:pt idx="141462">
                  <c:v>45.055920628255301</c:v>
                </c:pt>
                <c:pt idx="141463">
                  <c:v>45.056032730435398</c:v>
                </c:pt>
                <c:pt idx="141464">
                  <c:v>45.056144832256699</c:v>
                </c:pt>
                <c:pt idx="141465">
                  <c:v>45.056256933719197</c:v>
                </c:pt>
                <c:pt idx="141466">
                  <c:v>45.0563690348229</c:v>
                </c:pt>
                <c:pt idx="141467">
                  <c:v>45.056481135567701</c:v>
                </c:pt>
                <c:pt idx="141468">
                  <c:v>45.056593235953798</c:v>
                </c:pt>
                <c:pt idx="141469">
                  <c:v>45.056705335980901</c:v>
                </c:pt>
                <c:pt idx="141470">
                  <c:v>45.0568174356493</c:v>
                </c:pt>
                <c:pt idx="141471">
                  <c:v>45.056929534958897</c:v>
                </c:pt>
                <c:pt idx="141472">
                  <c:v>45.057041633909598</c:v>
                </c:pt>
                <c:pt idx="141473">
                  <c:v>45.057153732501497</c:v>
                </c:pt>
                <c:pt idx="141474">
                  <c:v>45.0572658307346</c:v>
                </c:pt>
                <c:pt idx="141475">
                  <c:v>45.057377928608901</c:v>
                </c:pt>
                <c:pt idx="141476">
                  <c:v>45.057490026124299</c:v>
                </c:pt>
                <c:pt idx="141477">
                  <c:v>45.057602123281001</c:v>
                </c:pt>
                <c:pt idx="141478">
                  <c:v>45.0577142200788</c:v>
                </c:pt>
                <c:pt idx="141479">
                  <c:v>45.057826316517797</c:v>
                </c:pt>
                <c:pt idx="141480">
                  <c:v>45.057938412597998</c:v>
                </c:pt>
                <c:pt idx="141481">
                  <c:v>45.058050508319397</c:v>
                </c:pt>
                <c:pt idx="141482">
                  <c:v>45.058162603682</c:v>
                </c:pt>
                <c:pt idx="141483">
                  <c:v>45.0582746986858</c:v>
                </c:pt>
                <c:pt idx="141484">
                  <c:v>45.058386793330797</c:v>
                </c:pt>
                <c:pt idx="141485">
                  <c:v>45.058498887616999</c:v>
                </c:pt>
                <c:pt idx="141486">
                  <c:v>45.058610981544298</c:v>
                </c:pt>
                <c:pt idx="141487">
                  <c:v>45.058723075112901</c:v>
                </c:pt>
                <c:pt idx="141488">
                  <c:v>45.058835168322702</c:v>
                </c:pt>
                <c:pt idx="141489">
                  <c:v>45.0589472611736</c:v>
                </c:pt>
                <c:pt idx="141490">
                  <c:v>45.059059353665802</c:v>
                </c:pt>
                <c:pt idx="141491">
                  <c:v>45.059171445799201</c:v>
                </c:pt>
                <c:pt idx="141492">
                  <c:v>45.059283537573798</c:v>
                </c:pt>
                <c:pt idx="141493">
                  <c:v>45.059395628989499</c:v>
                </c:pt>
                <c:pt idx="141494">
                  <c:v>45.059507720046497</c:v>
                </c:pt>
                <c:pt idx="141495">
                  <c:v>45.059619810744699</c:v>
                </c:pt>
                <c:pt idx="141496">
                  <c:v>45.059731901084099</c:v>
                </c:pt>
                <c:pt idx="141497">
                  <c:v>45.059843991064703</c:v>
                </c:pt>
                <c:pt idx="141498">
                  <c:v>45.059956080686497</c:v>
                </c:pt>
                <c:pt idx="141499">
                  <c:v>45.060068169949503</c:v>
                </c:pt>
                <c:pt idx="141500">
                  <c:v>45.060180258853798</c:v>
                </c:pt>
                <c:pt idx="141501">
                  <c:v>45.060292347399198</c:v>
                </c:pt>
                <c:pt idx="141502">
                  <c:v>45.060404435585902</c:v>
                </c:pt>
                <c:pt idx="141503">
                  <c:v>45.060516523413803</c:v>
                </c:pt>
                <c:pt idx="141504">
                  <c:v>45.060628610882901</c:v>
                </c:pt>
                <c:pt idx="141505">
                  <c:v>45.060740697993197</c:v>
                </c:pt>
                <c:pt idx="141506">
                  <c:v>45.060852784744696</c:v>
                </c:pt>
                <c:pt idx="141507">
                  <c:v>45.0609648711375</c:v>
                </c:pt>
                <c:pt idx="141508">
                  <c:v>45.061076957171501</c:v>
                </c:pt>
                <c:pt idx="141509">
                  <c:v>45.061189042846699</c:v>
                </c:pt>
                <c:pt idx="141510">
                  <c:v>45.061301128163102</c:v>
                </c:pt>
                <c:pt idx="141511">
                  <c:v>45.061413213120701</c:v>
                </c:pt>
                <c:pt idx="141512">
                  <c:v>45.061525297719598</c:v>
                </c:pt>
                <c:pt idx="141513">
                  <c:v>45.061637381959699</c:v>
                </c:pt>
                <c:pt idx="141514">
                  <c:v>45.061749465840997</c:v>
                </c:pt>
                <c:pt idx="141515">
                  <c:v>45.061861549363599</c:v>
                </c:pt>
                <c:pt idx="141516">
                  <c:v>45.061973632527398</c:v>
                </c:pt>
                <c:pt idx="141517">
                  <c:v>45.062085715332401</c:v>
                </c:pt>
                <c:pt idx="141518">
                  <c:v>45.062197797778701</c:v>
                </c:pt>
                <c:pt idx="141519">
                  <c:v>45.062309879866199</c:v>
                </c:pt>
                <c:pt idx="141520">
                  <c:v>45.0624219615949</c:v>
                </c:pt>
                <c:pt idx="141521">
                  <c:v>45.062534042964799</c:v>
                </c:pt>
                <c:pt idx="141522">
                  <c:v>45.062646123976002</c:v>
                </c:pt>
                <c:pt idx="141523">
                  <c:v>45.062758204628501</c:v>
                </c:pt>
                <c:pt idx="141524">
                  <c:v>45.062870284922099</c:v>
                </c:pt>
                <c:pt idx="141525">
                  <c:v>45.062982364857099</c:v>
                </c:pt>
                <c:pt idx="141526">
                  <c:v>45.063094444433197</c:v>
                </c:pt>
                <c:pt idx="141527">
                  <c:v>45.063206523650599</c:v>
                </c:pt>
                <c:pt idx="141528">
                  <c:v>45.063318602509298</c:v>
                </c:pt>
                <c:pt idx="141529">
                  <c:v>45.063430681009201</c:v>
                </c:pt>
                <c:pt idx="141530">
                  <c:v>45.063542759150302</c:v>
                </c:pt>
                <c:pt idx="141531">
                  <c:v>45.063654836932699</c:v>
                </c:pt>
                <c:pt idx="141532">
                  <c:v>45.0637669143563</c:v>
                </c:pt>
                <c:pt idx="141533">
                  <c:v>45.063878991421198</c:v>
                </c:pt>
                <c:pt idx="141534">
                  <c:v>45.0639910681274</c:v>
                </c:pt>
                <c:pt idx="141535">
                  <c:v>45.0641031444747</c:v>
                </c:pt>
                <c:pt idx="141536">
                  <c:v>45.064215220463403</c:v>
                </c:pt>
                <c:pt idx="141537">
                  <c:v>45.064327296093303</c:v>
                </c:pt>
                <c:pt idx="141538">
                  <c:v>45.064439371364401</c:v>
                </c:pt>
                <c:pt idx="141539">
                  <c:v>45.064551446276901</c:v>
                </c:pt>
                <c:pt idx="141540">
                  <c:v>45.0646635208305</c:v>
                </c:pt>
                <c:pt idx="141541">
                  <c:v>45.064775595025402</c:v>
                </c:pt>
                <c:pt idx="141542">
                  <c:v>45.064887668861601</c:v>
                </c:pt>
                <c:pt idx="141543">
                  <c:v>45.064999742339097</c:v>
                </c:pt>
                <c:pt idx="141544">
                  <c:v>45.065111815457797</c:v>
                </c:pt>
                <c:pt idx="141545">
                  <c:v>45.065223888217801</c:v>
                </c:pt>
                <c:pt idx="141546">
                  <c:v>45.065335960619002</c:v>
                </c:pt>
                <c:pt idx="141547">
                  <c:v>45.0654480326615</c:v>
                </c:pt>
                <c:pt idx="141548">
                  <c:v>45.065560104345302</c:v>
                </c:pt>
                <c:pt idx="141549">
                  <c:v>45.0656721756704</c:v>
                </c:pt>
                <c:pt idx="141550">
                  <c:v>45.065784246636703</c:v>
                </c:pt>
                <c:pt idx="141551">
                  <c:v>45.065896317244302</c:v>
                </c:pt>
                <c:pt idx="141552">
                  <c:v>45.066008387493099</c:v>
                </c:pt>
                <c:pt idx="141553">
                  <c:v>45.066120457383199</c:v>
                </c:pt>
                <c:pt idx="141554">
                  <c:v>45.066232526914597</c:v>
                </c:pt>
                <c:pt idx="141555">
                  <c:v>45.066344596087298</c:v>
                </c:pt>
                <c:pt idx="141556">
                  <c:v>45.066456664901303</c:v>
                </c:pt>
                <c:pt idx="141557">
                  <c:v>45.066568733356497</c:v>
                </c:pt>
                <c:pt idx="141558">
                  <c:v>45.066680801453003</c:v>
                </c:pt>
                <c:pt idx="141559">
                  <c:v>45.066792869190799</c:v>
                </c:pt>
                <c:pt idx="141560">
                  <c:v>45.066904936569898</c:v>
                </c:pt>
                <c:pt idx="141561">
                  <c:v>45.067017003590301</c:v>
                </c:pt>
                <c:pt idx="141562">
                  <c:v>45.067129070251902</c:v>
                </c:pt>
                <c:pt idx="141563">
                  <c:v>45.067241136554799</c:v>
                </c:pt>
                <c:pt idx="141564">
                  <c:v>45.067353202499</c:v>
                </c:pt>
                <c:pt idx="141565">
                  <c:v>45.067465268084497</c:v>
                </c:pt>
                <c:pt idx="141566">
                  <c:v>45.067577333311299</c:v>
                </c:pt>
                <c:pt idx="141567">
                  <c:v>45.067689398179397</c:v>
                </c:pt>
                <c:pt idx="141568">
                  <c:v>45.067801462688799</c:v>
                </c:pt>
                <c:pt idx="141569">
                  <c:v>45.067913526839398</c:v>
                </c:pt>
                <c:pt idx="141570">
                  <c:v>45.0680255906314</c:v>
                </c:pt>
                <c:pt idx="141571">
                  <c:v>45.0681376540646</c:v>
                </c:pt>
                <c:pt idx="141572">
                  <c:v>45.068249717139103</c:v>
                </c:pt>
                <c:pt idx="141573">
                  <c:v>45.068361779855003</c:v>
                </c:pt>
                <c:pt idx="141574">
                  <c:v>45.0684738422121</c:v>
                </c:pt>
                <c:pt idx="141575">
                  <c:v>45.068585904210501</c:v>
                </c:pt>
                <c:pt idx="141576">
                  <c:v>45.068697965850298</c:v>
                </c:pt>
                <c:pt idx="141577">
                  <c:v>45.068810027131299</c:v>
                </c:pt>
                <c:pt idx="141578">
                  <c:v>45.068922088053597</c:v>
                </c:pt>
                <c:pt idx="141579">
                  <c:v>45.069034148617298</c:v>
                </c:pt>
                <c:pt idx="141580">
                  <c:v>45.069146208822197</c:v>
                </c:pt>
                <c:pt idx="141581">
                  <c:v>45.069258268668399</c:v>
                </c:pt>
                <c:pt idx="141582">
                  <c:v>45.069370328155998</c:v>
                </c:pt>
                <c:pt idx="141583">
                  <c:v>45.0694823872849</c:v>
                </c:pt>
                <c:pt idx="141584">
                  <c:v>45.069594446055</c:v>
                </c:pt>
                <c:pt idx="141585">
                  <c:v>45.069706504466502</c:v>
                </c:pt>
                <c:pt idx="141586">
                  <c:v>45.069818562519302</c:v>
                </c:pt>
                <c:pt idx="141587">
                  <c:v>45.069930620213398</c:v>
                </c:pt>
                <c:pt idx="141588">
                  <c:v>45.070042677548798</c:v>
                </c:pt>
                <c:pt idx="141589">
                  <c:v>45.070154734525502</c:v>
                </c:pt>
                <c:pt idx="141590">
                  <c:v>45.070266791143602</c:v>
                </c:pt>
                <c:pt idx="141591">
                  <c:v>45.0703788474029</c:v>
                </c:pt>
                <c:pt idx="141592">
                  <c:v>45.0704909033036</c:v>
                </c:pt>
                <c:pt idx="141593">
                  <c:v>45.070602958845598</c:v>
                </c:pt>
                <c:pt idx="141594">
                  <c:v>45.070715014028899</c:v>
                </c:pt>
                <c:pt idx="141595">
                  <c:v>45.070827068853603</c:v>
                </c:pt>
                <c:pt idx="141596">
                  <c:v>45.070939123319498</c:v>
                </c:pt>
                <c:pt idx="141597">
                  <c:v>45.071051177426803</c:v>
                </c:pt>
                <c:pt idx="141598">
                  <c:v>45.071163231175397</c:v>
                </c:pt>
                <c:pt idx="141599">
                  <c:v>45.071275284565303</c:v>
                </c:pt>
                <c:pt idx="141600">
                  <c:v>45.071387337596597</c:v>
                </c:pt>
                <c:pt idx="141601">
                  <c:v>45.071499390269203</c:v>
                </c:pt>
                <c:pt idx="141602">
                  <c:v>45.071611442583098</c:v>
                </c:pt>
                <c:pt idx="141603">
                  <c:v>45.071723494538404</c:v>
                </c:pt>
                <c:pt idx="141604">
                  <c:v>45.071835546134999</c:v>
                </c:pt>
                <c:pt idx="141605">
                  <c:v>45.071947597372898</c:v>
                </c:pt>
                <c:pt idx="141606">
                  <c:v>45.0720596482521</c:v>
                </c:pt>
                <c:pt idx="141607">
                  <c:v>45.072171698772699</c:v>
                </c:pt>
                <c:pt idx="141608">
                  <c:v>45.072283748934602</c:v>
                </c:pt>
                <c:pt idx="141609">
                  <c:v>45.072395798737901</c:v>
                </c:pt>
                <c:pt idx="141610">
                  <c:v>45.072507848182497</c:v>
                </c:pt>
                <c:pt idx="141611">
                  <c:v>45.072619897268403</c:v>
                </c:pt>
                <c:pt idx="141612">
                  <c:v>45.072731945995699</c:v>
                </c:pt>
                <c:pt idx="141613">
                  <c:v>45.072843994364298</c:v>
                </c:pt>
                <c:pt idx="141614">
                  <c:v>45.072956042374301</c:v>
                </c:pt>
                <c:pt idx="141615">
                  <c:v>45.0730680900256</c:v>
                </c:pt>
                <c:pt idx="141616">
                  <c:v>45.073180137318197</c:v>
                </c:pt>
                <c:pt idx="141617">
                  <c:v>45.073292184252203</c:v>
                </c:pt>
                <c:pt idx="141618">
                  <c:v>45.073404230827599</c:v>
                </c:pt>
                <c:pt idx="141619">
                  <c:v>45.073516277044298</c:v>
                </c:pt>
                <c:pt idx="141620">
                  <c:v>45.073628322902302</c:v>
                </c:pt>
                <c:pt idx="141621">
                  <c:v>45.073740368401701</c:v>
                </c:pt>
                <c:pt idx="141622">
                  <c:v>45.073852413542497</c:v>
                </c:pt>
                <c:pt idx="141623">
                  <c:v>45.073964458324603</c:v>
                </c:pt>
                <c:pt idx="141624">
                  <c:v>45.074076502747999</c:v>
                </c:pt>
                <c:pt idx="141625">
                  <c:v>45.074188546812799</c:v>
                </c:pt>
                <c:pt idx="141626">
                  <c:v>45.074300590519002</c:v>
                </c:pt>
                <c:pt idx="141627">
                  <c:v>45.074412633866501</c:v>
                </c:pt>
                <c:pt idx="141628">
                  <c:v>45.074524676855397</c:v>
                </c:pt>
                <c:pt idx="141629">
                  <c:v>45.074636719485603</c:v>
                </c:pt>
                <c:pt idx="141630">
                  <c:v>45.074748761757299</c:v>
                </c:pt>
                <c:pt idx="141631">
                  <c:v>45.074860803670198</c:v>
                </c:pt>
                <c:pt idx="141632">
                  <c:v>45.0749728452246</c:v>
                </c:pt>
                <c:pt idx="141633">
                  <c:v>45.075084886420299</c:v>
                </c:pt>
                <c:pt idx="141634">
                  <c:v>45.075196927257302</c:v>
                </c:pt>
                <c:pt idx="141635">
                  <c:v>45.075308967735801</c:v>
                </c:pt>
                <c:pt idx="141636">
                  <c:v>45.075421007855603</c:v>
                </c:pt>
                <c:pt idx="141637">
                  <c:v>45.075533047616702</c:v>
                </c:pt>
                <c:pt idx="141638">
                  <c:v>45.075645087019304</c:v>
                </c:pt>
                <c:pt idx="141639">
                  <c:v>45.075757126063202</c:v>
                </c:pt>
                <c:pt idx="141640">
                  <c:v>45.075869164748497</c:v>
                </c:pt>
                <c:pt idx="141641">
                  <c:v>45.075981203075102</c:v>
                </c:pt>
                <c:pt idx="141642">
                  <c:v>45.076093241043203</c:v>
                </c:pt>
                <c:pt idx="141643">
                  <c:v>45.076205278652601</c:v>
                </c:pt>
                <c:pt idx="141644">
                  <c:v>45.076317315903403</c:v>
                </c:pt>
                <c:pt idx="141645">
                  <c:v>45.0764293527956</c:v>
                </c:pt>
                <c:pt idx="141646">
                  <c:v>45.076541389329101</c:v>
                </c:pt>
                <c:pt idx="141647">
                  <c:v>45.076653425503999</c:v>
                </c:pt>
                <c:pt idx="141648">
                  <c:v>45.076765461320299</c:v>
                </c:pt>
                <c:pt idx="141649">
                  <c:v>45.076877496778003</c:v>
                </c:pt>
                <c:pt idx="141650">
                  <c:v>45.076989531877103</c:v>
                </c:pt>
                <c:pt idx="141651">
                  <c:v>45.0771015666176</c:v>
                </c:pt>
                <c:pt idx="141652">
                  <c:v>45.0772136009994</c:v>
                </c:pt>
                <c:pt idx="141653">
                  <c:v>45.077325635022703</c:v>
                </c:pt>
                <c:pt idx="141654">
                  <c:v>45.077437668687303</c:v>
                </c:pt>
                <c:pt idx="141655">
                  <c:v>45.077549701993298</c:v>
                </c:pt>
                <c:pt idx="141656">
                  <c:v>45.077661734940698</c:v>
                </c:pt>
                <c:pt idx="141657">
                  <c:v>45.0777737675295</c:v>
                </c:pt>
                <c:pt idx="141658">
                  <c:v>45.077885799759699</c:v>
                </c:pt>
                <c:pt idx="141659">
                  <c:v>45.077997831631301</c:v>
                </c:pt>
                <c:pt idx="141660">
                  <c:v>45.078109863144299</c:v>
                </c:pt>
                <c:pt idx="141661">
                  <c:v>45.0782218942987</c:v>
                </c:pt>
                <c:pt idx="141662">
                  <c:v>45.078333925094498</c:v>
                </c:pt>
                <c:pt idx="141663">
                  <c:v>45.078445955531699</c:v>
                </c:pt>
                <c:pt idx="141664">
                  <c:v>45.078557985610303</c:v>
                </c:pt>
                <c:pt idx="141665">
                  <c:v>45.078670015330196</c:v>
                </c:pt>
                <c:pt idx="141666">
                  <c:v>45.0787820446916</c:v>
                </c:pt>
                <c:pt idx="141667">
                  <c:v>45.0788940736944</c:v>
                </c:pt>
                <c:pt idx="141668">
                  <c:v>45.079006102338603</c:v>
                </c:pt>
                <c:pt idx="141669">
                  <c:v>45.079118130624202</c:v>
                </c:pt>
                <c:pt idx="141670">
                  <c:v>45.079230158551198</c:v>
                </c:pt>
                <c:pt idx="141671">
                  <c:v>45.079342186119597</c:v>
                </c:pt>
                <c:pt idx="141672">
                  <c:v>45.079454213329498</c:v>
                </c:pt>
                <c:pt idx="141673">
                  <c:v>45.079566240180696</c:v>
                </c:pt>
                <c:pt idx="141674">
                  <c:v>45.079678266673398</c:v>
                </c:pt>
                <c:pt idx="141675">
                  <c:v>45.079790292807402</c:v>
                </c:pt>
                <c:pt idx="141676">
                  <c:v>45.079902318582903</c:v>
                </c:pt>
                <c:pt idx="141677">
                  <c:v>45.0800143439998</c:v>
                </c:pt>
                <c:pt idx="141678">
                  <c:v>45.0801263690581</c:v>
                </c:pt>
                <c:pt idx="141679">
                  <c:v>45.080238393757803</c:v>
                </c:pt>
                <c:pt idx="141680">
                  <c:v>45.080350418099002</c:v>
                </c:pt>
                <c:pt idx="141681">
                  <c:v>45.080462442081597</c:v>
                </c:pt>
                <c:pt idx="141682">
                  <c:v>45.080574465705503</c:v>
                </c:pt>
                <c:pt idx="141683">
                  <c:v>45.080686488970997</c:v>
                </c:pt>
                <c:pt idx="141684">
                  <c:v>45.080798511877802</c:v>
                </c:pt>
                <c:pt idx="141685">
                  <c:v>45.080910534426103</c:v>
                </c:pt>
                <c:pt idx="141686">
                  <c:v>45.0810225566157</c:v>
                </c:pt>
                <c:pt idx="141687">
                  <c:v>45.0811345784469</c:v>
                </c:pt>
                <c:pt idx="141688">
                  <c:v>45.081246599919403</c:v>
                </c:pt>
                <c:pt idx="141689">
                  <c:v>45.081358621033402</c:v>
                </c:pt>
                <c:pt idx="141690">
                  <c:v>45.081470641788798</c:v>
                </c:pt>
                <c:pt idx="141691">
                  <c:v>45.081582662185603</c:v>
                </c:pt>
                <c:pt idx="141692">
                  <c:v>45.081694682223898</c:v>
                </c:pt>
                <c:pt idx="141693">
                  <c:v>45.081806701903602</c:v>
                </c:pt>
                <c:pt idx="141694">
                  <c:v>45.081918721224703</c:v>
                </c:pt>
                <c:pt idx="141695">
                  <c:v>45.0820307401873</c:v>
                </c:pt>
                <c:pt idx="141696">
                  <c:v>45.082142758791299</c:v>
                </c:pt>
                <c:pt idx="141697">
                  <c:v>45.082254777036702</c:v>
                </c:pt>
                <c:pt idx="141698">
                  <c:v>45.082366794923601</c:v>
                </c:pt>
                <c:pt idx="141699">
                  <c:v>45.082478812451903</c:v>
                </c:pt>
                <c:pt idx="141700">
                  <c:v>45.082590829621701</c:v>
                </c:pt>
                <c:pt idx="141701">
                  <c:v>45.082702846432902</c:v>
                </c:pt>
                <c:pt idx="141702">
                  <c:v>45.082814862885598</c:v>
                </c:pt>
                <c:pt idx="141703">
                  <c:v>45.082926878979698</c:v>
                </c:pt>
                <c:pt idx="141704">
                  <c:v>45.083038894715202</c:v>
                </c:pt>
                <c:pt idx="141705">
                  <c:v>45.083150910092201</c:v>
                </c:pt>
                <c:pt idx="141706">
                  <c:v>45.083262925110603</c:v>
                </c:pt>
                <c:pt idx="141707">
                  <c:v>45.083374939770501</c:v>
                </c:pt>
                <c:pt idx="141708">
                  <c:v>45.083486954071901</c:v>
                </c:pt>
                <c:pt idx="141709">
                  <c:v>45.083598968014698</c:v>
                </c:pt>
                <c:pt idx="141710">
                  <c:v>45.083710981598898</c:v>
                </c:pt>
                <c:pt idx="141711">
                  <c:v>45.083822994824601</c:v>
                </c:pt>
                <c:pt idx="141712">
                  <c:v>45.0839350076918</c:v>
                </c:pt>
                <c:pt idx="141713">
                  <c:v>45.084047020200401</c:v>
                </c:pt>
                <c:pt idx="141714">
                  <c:v>45.084159032350499</c:v>
                </c:pt>
                <c:pt idx="141715">
                  <c:v>45.084271044142</c:v>
                </c:pt>
                <c:pt idx="141716">
                  <c:v>45.084383055575003</c:v>
                </c:pt>
                <c:pt idx="141717">
                  <c:v>45.084495066649502</c:v>
                </c:pt>
                <c:pt idx="141718">
                  <c:v>45.084607077365398</c:v>
                </c:pt>
                <c:pt idx="141719">
                  <c:v>45.084719087722803</c:v>
                </c:pt>
                <c:pt idx="141720">
                  <c:v>45.084831097721597</c:v>
                </c:pt>
                <c:pt idx="141721">
                  <c:v>45.084943107361902</c:v>
                </c:pt>
                <c:pt idx="141722">
                  <c:v>45.085055116643701</c:v>
                </c:pt>
                <c:pt idx="141723">
                  <c:v>45.085167125566898</c:v>
                </c:pt>
                <c:pt idx="141724">
                  <c:v>45.085279134131703</c:v>
                </c:pt>
                <c:pt idx="141725">
                  <c:v>45.085391142337897</c:v>
                </c:pt>
                <c:pt idx="141726">
                  <c:v>45.085503150185502</c:v>
                </c:pt>
                <c:pt idx="141727">
                  <c:v>45.085615157674603</c:v>
                </c:pt>
                <c:pt idx="141728">
                  <c:v>45.085727164805199</c:v>
                </c:pt>
                <c:pt idx="141729">
                  <c:v>45.085839171577298</c:v>
                </c:pt>
                <c:pt idx="141730">
                  <c:v>45.0859511779909</c:v>
                </c:pt>
                <c:pt idx="141731">
                  <c:v>45.086063184045898</c:v>
                </c:pt>
                <c:pt idx="141732">
                  <c:v>45.086175189742399</c:v>
                </c:pt>
                <c:pt idx="141733">
                  <c:v>45.086287195080402</c:v>
                </c:pt>
                <c:pt idx="141734">
                  <c:v>45.086399200059901</c:v>
                </c:pt>
                <c:pt idx="141735">
                  <c:v>45.086511204680797</c:v>
                </c:pt>
                <c:pt idx="141736">
                  <c:v>45.086623208943301</c:v>
                </c:pt>
                <c:pt idx="141737">
                  <c:v>45.086735212847202</c:v>
                </c:pt>
                <c:pt idx="141738">
                  <c:v>45.086847216392599</c:v>
                </c:pt>
                <c:pt idx="141739">
                  <c:v>45.086959219579498</c:v>
                </c:pt>
                <c:pt idx="141740">
                  <c:v>45.0870712224079</c:v>
                </c:pt>
                <c:pt idx="141741">
                  <c:v>45.087183224877798</c:v>
                </c:pt>
                <c:pt idx="141742">
                  <c:v>45.087295226989099</c:v>
                </c:pt>
                <c:pt idx="141743">
                  <c:v>45.087407228742002</c:v>
                </c:pt>
                <c:pt idx="141744">
                  <c:v>45.087519230136301</c:v>
                </c:pt>
                <c:pt idx="141745">
                  <c:v>45.087631231172203</c:v>
                </c:pt>
                <c:pt idx="141746">
                  <c:v>45.087743231849501</c:v>
                </c:pt>
                <c:pt idx="141747">
                  <c:v>45.087855232168302</c:v>
                </c:pt>
                <c:pt idx="141748">
                  <c:v>45.087967232128698</c:v>
                </c:pt>
                <c:pt idx="141749">
                  <c:v>45.088079231730497</c:v>
                </c:pt>
                <c:pt idx="141750">
                  <c:v>45.088191230973798</c:v>
                </c:pt>
                <c:pt idx="141751">
                  <c:v>45.088303229858603</c:v>
                </c:pt>
                <c:pt idx="141752">
                  <c:v>45.088415228385003</c:v>
                </c:pt>
                <c:pt idx="141753">
                  <c:v>45.088527226552799</c:v>
                </c:pt>
                <c:pt idx="141754">
                  <c:v>45.088639224362097</c:v>
                </c:pt>
                <c:pt idx="141755">
                  <c:v>45.088751221812998</c:v>
                </c:pt>
                <c:pt idx="141756">
                  <c:v>45.088863218905303</c:v>
                </c:pt>
                <c:pt idx="141757">
                  <c:v>45.088975215639202</c:v>
                </c:pt>
                <c:pt idx="141758">
                  <c:v>45.089087212014498</c:v>
                </c:pt>
                <c:pt idx="141759">
                  <c:v>45.089199208031403</c:v>
                </c:pt>
                <c:pt idx="141760">
                  <c:v>45.089311203689803</c:v>
                </c:pt>
                <c:pt idx="141761">
                  <c:v>45.089423198989699</c:v>
                </c:pt>
                <c:pt idx="141762">
                  <c:v>45.089535193931098</c:v>
                </c:pt>
                <c:pt idx="141763">
                  <c:v>45.089647188514</c:v>
                </c:pt>
                <c:pt idx="141764">
                  <c:v>45.089759182738398</c:v>
                </c:pt>
                <c:pt idx="141765">
                  <c:v>45.089871176604397</c:v>
                </c:pt>
                <c:pt idx="141766">
                  <c:v>45.0899831701118</c:v>
                </c:pt>
                <c:pt idx="141767">
                  <c:v>45.090095163260798</c:v>
                </c:pt>
                <c:pt idx="141768">
                  <c:v>45.090207156051299</c:v>
                </c:pt>
                <c:pt idx="141769">
                  <c:v>45.090319148483403</c:v>
                </c:pt>
                <c:pt idx="141770">
                  <c:v>45.090431140556902</c:v>
                </c:pt>
                <c:pt idx="141771">
                  <c:v>45.090543132272003</c:v>
                </c:pt>
                <c:pt idx="141772">
                  <c:v>45.090655123628601</c:v>
                </c:pt>
                <c:pt idx="141773">
                  <c:v>45.090767114626701</c:v>
                </c:pt>
                <c:pt idx="141774">
                  <c:v>45.090879105266403</c:v>
                </c:pt>
                <c:pt idx="141775">
                  <c:v>45.090991095547501</c:v>
                </c:pt>
                <c:pt idx="141776">
                  <c:v>45.091103085470202</c:v>
                </c:pt>
                <c:pt idx="141777">
                  <c:v>45.091215075034498</c:v>
                </c:pt>
                <c:pt idx="141778">
                  <c:v>45.091327064240303</c:v>
                </c:pt>
                <c:pt idx="141779">
                  <c:v>45.091439053087598</c:v>
                </c:pt>
                <c:pt idx="141780">
                  <c:v>45.091551041576402</c:v>
                </c:pt>
                <c:pt idx="141781">
                  <c:v>45.091663029706801</c:v>
                </c:pt>
                <c:pt idx="141782">
                  <c:v>45.091775017478703</c:v>
                </c:pt>
                <c:pt idx="141783">
                  <c:v>45.091887004892101</c:v>
                </c:pt>
                <c:pt idx="141784">
                  <c:v>45.091998991947101</c:v>
                </c:pt>
                <c:pt idx="141785">
                  <c:v>45.092110978643603</c:v>
                </c:pt>
                <c:pt idx="141786">
                  <c:v>45.092222964981701</c:v>
                </c:pt>
                <c:pt idx="141787">
                  <c:v>45.092334950961302</c:v>
                </c:pt>
                <c:pt idx="141788">
                  <c:v>45.092446936582398</c:v>
                </c:pt>
                <c:pt idx="141789">
                  <c:v>45.092558921845097</c:v>
                </c:pt>
                <c:pt idx="141790">
                  <c:v>45.092670906749298</c:v>
                </c:pt>
                <c:pt idx="141791">
                  <c:v>45.092782891295101</c:v>
                </c:pt>
                <c:pt idx="141792">
                  <c:v>45.092894875482401</c:v>
                </c:pt>
                <c:pt idx="141793">
                  <c:v>45.093006859311302</c:v>
                </c:pt>
                <c:pt idx="141794">
                  <c:v>45.093118842781799</c:v>
                </c:pt>
                <c:pt idx="141795">
                  <c:v>45.093230825893698</c:v>
                </c:pt>
                <c:pt idx="141796">
                  <c:v>45.0933428086473</c:v>
                </c:pt>
                <c:pt idx="141797">
                  <c:v>45.093454791042298</c:v>
                </c:pt>
                <c:pt idx="141798">
                  <c:v>45.093566773078997</c:v>
                </c:pt>
                <c:pt idx="141799">
                  <c:v>45.0936787547572</c:v>
                </c:pt>
                <c:pt idx="141800">
                  <c:v>45.093790736076897</c:v>
                </c:pt>
                <c:pt idx="141801">
                  <c:v>45.093902717038198</c:v>
                </c:pt>
                <c:pt idx="141802">
                  <c:v>45.0940146976411</c:v>
                </c:pt>
                <c:pt idx="141803">
                  <c:v>45.094126677885498</c:v>
                </c:pt>
                <c:pt idx="141804">
                  <c:v>45.094238657771498</c:v>
                </c:pt>
                <c:pt idx="141805">
                  <c:v>45.094350637299101</c:v>
                </c:pt>
                <c:pt idx="141806">
                  <c:v>45.094462616468199</c:v>
                </c:pt>
                <c:pt idx="141807">
                  <c:v>45.0945745952789</c:v>
                </c:pt>
                <c:pt idx="141808">
                  <c:v>45.094686573731103</c:v>
                </c:pt>
                <c:pt idx="141809">
                  <c:v>45.094798551824901</c:v>
                </c:pt>
                <c:pt idx="141810">
                  <c:v>45.094910529560302</c:v>
                </c:pt>
                <c:pt idx="141811">
                  <c:v>45.095022506937198</c:v>
                </c:pt>
                <c:pt idx="141812">
                  <c:v>45.095134483955803</c:v>
                </c:pt>
                <c:pt idx="141813">
                  <c:v>45.095246460615897</c:v>
                </c:pt>
                <c:pt idx="141814">
                  <c:v>45.0953584369175</c:v>
                </c:pt>
                <c:pt idx="141815">
                  <c:v>45.095470412860699</c:v>
                </c:pt>
                <c:pt idx="141816">
                  <c:v>45.0955823884456</c:v>
                </c:pt>
                <c:pt idx="141817">
                  <c:v>45.095694363671903</c:v>
                </c:pt>
                <c:pt idx="141818">
                  <c:v>45.095806338539902</c:v>
                </c:pt>
                <c:pt idx="141819">
                  <c:v>45.095918313049502</c:v>
                </c:pt>
                <c:pt idx="141820">
                  <c:v>45.096030287200598</c:v>
                </c:pt>
                <c:pt idx="141821">
                  <c:v>45.096142260993297</c:v>
                </c:pt>
                <c:pt idx="141822">
                  <c:v>45.096254234427597</c:v>
                </c:pt>
                <c:pt idx="141823">
                  <c:v>45.096366207503401</c:v>
                </c:pt>
                <c:pt idx="141824">
                  <c:v>45.096478180220899</c:v>
                </c:pt>
                <c:pt idx="141825">
                  <c:v>45.0965901525799</c:v>
                </c:pt>
                <c:pt idx="141826">
                  <c:v>45.096702124580602</c:v>
                </c:pt>
                <c:pt idx="141827">
                  <c:v>45.096814096222801</c:v>
                </c:pt>
                <c:pt idx="141828">
                  <c:v>45.096926067506601</c:v>
                </c:pt>
                <c:pt idx="141829">
                  <c:v>45.097038038431997</c:v>
                </c:pt>
                <c:pt idx="141830">
                  <c:v>45.097150008998902</c:v>
                </c:pt>
                <c:pt idx="141831">
                  <c:v>45.097261979207502</c:v>
                </c:pt>
                <c:pt idx="141832">
                  <c:v>45.097373949057697</c:v>
                </c:pt>
                <c:pt idx="141833">
                  <c:v>45.097485918549403</c:v>
                </c:pt>
                <c:pt idx="141834">
                  <c:v>45.097597887682802</c:v>
                </c:pt>
                <c:pt idx="141835">
                  <c:v>45.097709856457797</c:v>
                </c:pt>
                <c:pt idx="141836">
                  <c:v>45.097821824874302</c:v>
                </c:pt>
                <c:pt idx="141837">
                  <c:v>45.097933792932501</c:v>
                </c:pt>
                <c:pt idx="141838">
                  <c:v>45.098045760632203</c:v>
                </c:pt>
                <c:pt idx="141839">
                  <c:v>45.0981577279736</c:v>
                </c:pt>
                <c:pt idx="141840">
                  <c:v>45.0982696949565</c:v>
                </c:pt>
                <c:pt idx="141841">
                  <c:v>45.098381661581101</c:v>
                </c:pt>
                <c:pt idx="141842">
                  <c:v>45.098493627847198</c:v>
                </c:pt>
                <c:pt idx="141843">
                  <c:v>45.098605593755003</c:v>
                </c:pt>
                <c:pt idx="141844">
                  <c:v>45.098717559304397</c:v>
                </c:pt>
                <c:pt idx="141845">
                  <c:v>45.0988295244954</c:v>
                </c:pt>
                <c:pt idx="141846">
                  <c:v>45.098941489327999</c:v>
                </c:pt>
                <c:pt idx="141847">
                  <c:v>45.099053453802199</c:v>
                </c:pt>
                <c:pt idx="141848">
                  <c:v>45.099165417918002</c:v>
                </c:pt>
                <c:pt idx="141849">
                  <c:v>45.0992773816754</c:v>
                </c:pt>
                <c:pt idx="141850">
                  <c:v>45.099389345074499</c:v>
                </c:pt>
                <c:pt idx="141851">
                  <c:v>45.099501308115101</c:v>
                </c:pt>
                <c:pt idx="141852">
                  <c:v>45.099613270797398</c:v>
                </c:pt>
                <c:pt idx="141853">
                  <c:v>45.099725233121298</c:v>
                </c:pt>
                <c:pt idx="141854">
                  <c:v>45.099837195086799</c:v>
                </c:pt>
                <c:pt idx="141855">
                  <c:v>45.099949156693903</c:v>
                </c:pt>
                <c:pt idx="141856">
                  <c:v>45.100061117942701</c:v>
                </c:pt>
                <c:pt idx="141857">
                  <c:v>45.100173078833102</c:v>
                </c:pt>
                <c:pt idx="141858">
                  <c:v>45.100285039365097</c:v>
                </c:pt>
                <c:pt idx="141859">
                  <c:v>45.100396999538702</c:v>
                </c:pt>
                <c:pt idx="141860">
                  <c:v>45.100508959353903</c:v>
                </c:pt>
                <c:pt idx="141861">
                  <c:v>45.100620918810797</c:v>
                </c:pt>
                <c:pt idx="141862">
                  <c:v>45.100732877909302</c:v>
                </c:pt>
                <c:pt idx="141863">
                  <c:v>45.100844836649401</c:v>
                </c:pt>
                <c:pt idx="141864">
                  <c:v>45.100956795031202</c:v>
                </c:pt>
                <c:pt idx="141865">
                  <c:v>45.101068753054598</c:v>
                </c:pt>
                <c:pt idx="141866">
                  <c:v>45.101180710719603</c:v>
                </c:pt>
                <c:pt idx="141867">
                  <c:v>45.101292668026304</c:v>
                </c:pt>
                <c:pt idx="141868">
                  <c:v>45.101404624974599</c:v>
                </c:pt>
                <c:pt idx="141869">
                  <c:v>45.101516581564503</c:v>
                </c:pt>
                <c:pt idx="141870">
                  <c:v>45.101628537796003</c:v>
                </c:pt>
                <c:pt idx="141871">
                  <c:v>45.101740493669197</c:v>
                </c:pt>
                <c:pt idx="141872">
                  <c:v>45.101852449184101</c:v>
                </c:pt>
                <c:pt idx="141873">
                  <c:v>45.101964404340599</c:v>
                </c:pt>
                <c:pt idx="141874">
                  <c:v>45.1020763591387</c:v>
                </c:pt>
                <c:pt idx="141875">
                  <c:v>45.102188313578502</c:v>
                </c:pt>
                <c:pt idx="141876">
                  <c:v>45.102300267659899</c:v>
                </c:pt>
                <c:pt idx="141877">
                  <c:v>45.102412221382899</c:v>
                </c:pt>
                <c:pt idx="141878">
                  <c:v>45.1025241747476</c:v>
                </c:pt>
                <c:pt idx="141879">
                  <c:v>45.102636127754003</c:v>
                </c:pt>
                <c:pt idx="141880">
                  <c:v>45.102748080402002</c:v>
                </c:pt>
                <c:pt idx="141881">
                  <c:v>45.102860032691602</c:v>
                </c:pt>
                <c:pt idx="141882">
                  <c:v>45.102971984622897</c:v>
                </c:pt>
                <c:pt idx="141883">
                  <c:v>45.103083936195901</c:v>
                </c:pt>
                <c:pt idx="141884">
                  <c:v>45.1031958874105</c:v>
                </c:pt>
                <c:pt idx="141885">
                  <c:v>45.103307838266701</c:v>
                </c:pt>
                <c:pt idx="141886">
                  <c:v>45.103419788764597</c:v>
                </c:pt>
                <c:pt idx="141887">
                  <c:v>45.103531738904202</c:v>
                </c:pt>
                <c:pt idx="141888">
                  <c:v>45.103643688685402</c:v>
                </c:pt>
                <c:pt idx="141889">
                  <c:v>45.103755638108296</c:v>
                </c:pt>
                <c:pt idx="141890">
                  <c:v>45.1038675871729</c:v>
                </c:pt>
                <c:pt idx="141891">
                  <c:v>45.103979535879098</c:v>
                </c:pt>
                <c:pt idx="141892">
                  <c:v>45.104091484226899</c:v>
                </c:pt>
                <c:pt idx="141893">
                  <c:v>45.104203432216501</c:v>
                </c:pt>
                <c:pt idx="141894">
                  <c:v>45.104315379847698</c:v>
                </c:pt>
                <c:pt idx="141895">
                  <c:v>45.104427327120497</c:v>
                </c:pt>
                <c:pt idx="141896">
                  <c:v>45.104539274034998</c:v>
                </c:pt>
                <c:pt idx="141897">
                  <c:v>45.104651220591201</c:v>
                </c:pt>
                <c:pt idx="141898">
                  <c:v>45.104763166789098</c:v>
                </c:pt>
                <c:pt idx="141899">
                  <c:v>45.104875112628598</c:v>
                </c:pt>
                <c:pt idx="141900">
                  <c:v>45.104987058109799</c:v>
                </c:pt>
                <c:pt idx="141901">
                  <c:v>45.105099003232702</c:v>
                </c:pt>
                <c:pt idx="141902">
                  <c:v>45.1052109479973</c:v>
                </c:pt>
                <c:pt idx="141903">
                  <c:v>45.1053228924035</c:v>
                </c:pt>
                <c:pt idx="141904">
                  <c:v>45.105434836451401</c:v>
                </c:pt>
                <c:pt idx="141905">
                  <c:v>45.105546780140997</c:v>
                </c:pt>
                <c:pt idx="141906">
                  <c:v>45.105658723472203</c:v>
                </c:pt>
                <c:pt idx="141907">
                  <c:v>45.105770666445203</c:v>
                </c:pt>
                <c:pt idx="141908">
                  <c:v>45.105882609059798</c:v>
                </c:pt>
                <c:pt idx="141909">
                  <c:v>45.105994551316101</c:v>
                </c:pt>
                <c:pt idx="141910">
                  <c:v>45.106106493214099</c:v>
                </c:pt>
                <c:pt idx="141911">
                  <c:v>45.1062184347537</c:v>
                </c:pt>
                <c:pt idx="141912">
                  <c:v>45.106330375935102</c:v>
                </c:pt>
                <c:pt idx="141913">
                  <c:v>45.106442316758098</c:v>
                </c:pt>
                <c:pt idx="141914">
                  <c:v>45.106554257222903</c:v>
                </c:pt>
                <c:pt idx="141915">
                  <c:v>45.106666197329297</c:v>
                </c:pt>
                <c:pt idx="141916">
                  <c:v>45.106778137077399</c:v>
                </c:pt>
                <c:pt idx="141917">
                  <c:v>45.106890076467202</c:v>
                </c:pt>
                <c:pt idx="141918">
                  <c:v>45.107002015498601</c:v>
                </c:pt>
                <c:pt idx="141919">
                  <c:v>45.107113954171801</c:v>
                </c:pt>
                <c:pt idx="141920">
                  <c:v>45.107225892486703</c:v>
                </c:pt>
                <c:pt idx="141921">
                  <c:v>45.107337830443299</c:v>
                </c:pt>
                <c:pt idx="141922">
                  <c:v>45.107449768041498</c:v>
                </c:pt>
                <c:pt idx="141923">
                  <c:v>45.107561705281498</c:v>
                </c:pt>
                <c:pt idx="141924">
                  <c:v>45.107673642163199</c:v>
                </c:pt>
                <c:pt idx="141925">
                  <c:v>45.107785578686503</c:v>
                </c:pt>
                <c:pt idx="141926">
                  <c:v>45.107897514851601</c:v>
                </c:pt>
                <c:pt idx="141927">
                  <c:v>45.108009450658301</c:v>
                </c:pt>
                <c:pt idx="141928">
                  <c:v>45.108121386106802</c:v>
                </c:pt>
                <c:pt idx="141929">
                  <c:v>45.108233321196998</c:v>
                </c:pt>
                <c:pt idx="141930">
                  <c:v>45.108345255928903</c:v>
                </c:pt>
                <c:pt idx="141931">
                  <c:v>45.108457190302403</c:v>
                </c:pt>
                <c:pt idx="141932">
                  <c:v>45.108569124317697</c:v>
                </c:pt>
                <c:pt idx="141933">
                  <c:v>45.1086810579747</c:v>
                </c:pt>
                <c:pt idx="141934">
                  <c:v>45.108792991273504</c:v>
                </c:pt>
                <c:pt idx="141935">
                  <c:v>45.108904924213903</c:v>
                </c:pt>
                <c:pt idx="141936">
                  <c:v>45.109016856796003</c:v>
                </c:pt>
                <c:pt idx="141937">
                  <c:v>45.109128789019898</c:v>
                </c:pt>
                <c:pt idx="141938">
                  <c:v>45.109240720885403</c:v>
                </c:pt>
                <c:pt idx="141939">
                  <c:v>45.109352652392701</c:v>
                </c:pt>
                <c:pt idx="141940">
                  <c:v>45.109464583541701</c:v>
                </c:pt>
                <c:pt idx="141941">
                  <c:v>45.109576514332403</c:v>
                </c:pt>
                <c:pt idx="141942">
                  <c:v>45.109688444764899</c:v>
                </c:pt>
                <c:pt idx="141943">
                  <c:v>45.109800374838997</c:v>
                </c:pt>
                <c:pt idx="141944">
                  <c:v>45.109912304554904</c:v>
                </c:pt>
                <c:pt idx="141945">
                  <c:v>45.110024233912497</c:v>
                </c:pt>
                <c:pt idx="141946">
                  <c:v>45.1101361629118</c:v>
                </c:pt>
                <c:pt idx="141947">
                  <c:v>45.110248091552897</c:v>
                </c:pt>
                <c:pt idx="141948">
                  <c:v>45.110360019835703</c:v>
                </c:pt>
                <c:pt idx="141949">
                  <c:v>45.110471947760203</c:v>
                </c:pt>
                <c:pt idx="141950">
                  <c:v>45.110583875326398</c:v>
                </c:pt>
                <c:pt idx="141951">
                  <c:v>45.110695802534401</c:v>
                </c:pt>
                <c:pt idx="141952">
                  <c:v>45.110807729384099</c:v>
                </c:pt>
                <c:pt idx="141953">
                  <c:v>45.110919655875499</c:v>
                </c:pt>
                <c:pt idx="141954">
                  <c:v>45.1110315820087</c:v>
                </c:pt>
                <c:pt idx="141955">
                  <c:v>45.111143507783602</c:v>
                </c:pt>
                <c:pt idx="141956">
                  <c:v>45.111255433200199</c:v>
                </c:pt>
                <c:pt idx="141957">
                  <c:v>45.111367358258597</c:v>
                </c:pt>
                <c:pt idx="141958">
                  <c:v>45.111479282958697</c:v>
                </c:pt>
                <c:pt idx="141959">
                  <c:v>45.111591207300499</c:v>
                </c:pt>
                <c:pt idx="141960">
                  <c:v>45.111703131284102</c:v>
                </c:pt>
                <c:pt idx="141961">
                  <c:v>45.1118150549094</c:v>
                </c:pt>
                <c:pt idx="141962">
                  <c:v>45.111926978176498</c:v>
                </c:pt>
                <c:pt idx="141963">
                  <c:v>45.112038901085299</c:v>
                </c:pt>
                <c:pt idx="141964">
                  <c:v>45.112150823635901</c:v>
                </c:pt>
                <c:pt idx="141965">
                  <c:v>45.112262745828197</c:v>
                </c:pt>
                <c:pt idx="141966">
                  <c:v>45.112374667662202</c:v>
                </c:pt>
                <c:pt idx="141967">
                  <c:v>45.112486589138001</c:v>
                </c:pt>
                <c:pt idx="141968">
                  <c:v>45.112598510255502</c:v>
                </c:pt>
                <c:pt idx="141969">
                  <c:v>45.112710431014897</c:v>
                </c:pt>
                <c:pt idx="141970">
                  <c:v>45.1128223514159</c:v>
                </c:pt>
                <c:pt idx="141971">
                  <c:v>45.112934271458698</c:v>
                </c:pt>
                <c:pt idx="141972">
                  <c:v>45.113046191143297</c:v>
                </c:pt>
                <c:pt idx="141973">
                  <c:v>45.113158110469598</c:v>
                </c:pt>
                <c:pt idx="141974">
                  <c:v>45.113270029437601</c:v>
                </c:pt>
                <c:pt idx="141975">
                  <c:v>45.113381948047497</c:v>
                </c:pt>
                <c:pt idx="141976">
                  <c:v>45.113493866299002</c:v>
                </c:pt>
                <c:pt idx="141977">
                  <c:v>45.113605784192401</c:v>
                </c:pt>
                <c:pt idx="141978">
                  <c:v>45.113717701727502</c:v>
                </c:pt>
                <c:pt idx="141979">
                  <c:v>45.113829618904397</c:v>
                </c:pt>
                <c:pt idx="141980">
                  <c:v>45.113941535723001</c:v>
                </c:pt>
                <c:pt idx="141981">
                  <c:v>45.114053452183398</c:v>
                </c:pt>
                <c:pt idx="141982">
                  <c:v>45.114165368285498</c:v>
                </c:pt>
                <c:pt idx="141983">
                  <c:v>45.114277284029498</c:v>
                </c:pt>
                <c:pt idx="141984">
                  <c:v>45.114389199415101</c:v>
                </c:pt>
                <c:pt idx="141985">
                  <c:v>45.114501114442596</c:v>
                </c:pt>
                <c:pt idx="141986">
                  <c:v>45.114613029111801</c:v>
                </c:pt>
                <c:pt idx="141987">
                  <c:v>45.1147249434228</c:v>
                </c:pt>
                <c:pt idx="141988">
                  <c:v>45.1148368573756</c:v>
                </c:pt>
                <c:pt idx="141989">
                  <c:v>45.114948770970202</c:v>
                </c:pt>
                <c:pt idx="141990">
                  <c:v>45.115060684206497</c:v>
                </c:pt>
                <c:pt idx="141991">
                  <c:v>45.115172597084602</c:v>
                </c:pt>
                <c:pt idx="141992">
                  <c:v>45.1152845096045</c:v>
                </c:pt>
                <c:pt idx="141993">
                  <c:v>45.1153964217661</c:v>
                </c:pt>
                <c:pt idx="141994">
                  <c:v>45.115508333569501</c:v>
                </c:pt>
                <c:pt idx="141995">
                  <c:v>45.115620245014803</c:v>
                </c:pt>
                <c:pt idx="141996">
                  <c:v>45.115732156101799</c:v>
                </c:pt>
                <c:pt idx="141997">
                  <c:v>45.115844066830498</c:v>
                </c:pt>
                <c:pt idx="141998">
                  <c:v>45.115955977201097</c:v>
                </c:pt>
                <c:pt idx="141999">
                  <c:v>45.116067887213397</c:v>
                </c:pt>
                <c:pt idx="142000">
                  <c:v>45.116179796867598</c:v>
                </c:pt>
                <c:pt idx="142001">
                  <c:v>45.116291706163501</c:v>
                </c:pt>
                <c:pt idx="142002">
                  <c:v>45.116403615101198</c:v>
                </c:pt>
                <c:pt idx="142003">
                  <c:v>45.116515523680697</c:v>
                </c:pt>
                <c:pt idx="142004">
                  <c:v>45.116627431902003</c:v>
                </c:pt>
                <c:pt idx="142005">
                  <c:v>45.116739339765097</c:v>
                </c:pt>
                <c:pt idx="142006">
                  <c:v>45.116851247269899</c:v>
                </c:pt>
                <c:pt idx="142007">
                  <c:v>45.116963154416602</c:v>
                </c:pt>
                <c:pt idx="142008">
                  <c:v>45.117075061205</c:v>
                </c:pt>
                <c:pt idx="142009">
                  <c:v>45.117186967635298</c:v>
                </c:pt>
                <c:pt idx="142010">
                  <c:v>45.117298873707398</c:v>
                </c:pt>
                <c:pt idx="142011">
                  <c:v>45.117410779421199</c:v>
                </c:pt>
                <c:pt idx="142012">
                  <c:v>45.117522684776901</c:v>
                </c:pt>
                <c:pt idx="142013">
                  <c:v>45.117634589774298</c:v>
                </c:pt>
                <c:pt idx="142014">
                  <c:v>45.117746494413602</c:v>
                </c:pt>
                <c:pt idx="142015">
                  <c:v>45.117858398694601</c:v>
                </c:pt>
                <c:pt idx="142016">
                  <c:v>45.117970302617501</c:v>
                </c:pt>
                <c:pt idx="142017">
                  <c:v>45.118082206182201</c:v>
                </c:pt>
                <c:pt idx="142018">
                  <c:v>45.118194109388597</c:v>
                </c:pt>
                <c:pt idx="142019">
                  <c:v>45.1183060122369</c:v>
                </c:pt>
                <c:pt idx="142020">
                  <c:v>45.118417914726997</c:v>
                </c:pt>
                <c:pt idx="142021">
                  <c:v>45.118529816858903</c:v>
                </c:pt>
                <c:pt idx="142022">
                  <c:v>45.118641718632603</c:v>
                </c:pt>
                <c:pt idx="142023">
                  <c:v>45.118753620048203</c:v>
                </c:pt>
                <c:pt idx="142024">
                  <c:v>45.118865521105498</c:v>
                </c:pt>
                <c:pt idx="142025">
                  <c:v>45.118977421804701</c:v>
                </c:pt>
                <c:pt idx="142026">
                  <c:v>45.119089322145598</c:v>
                </c:pt>
                <c:pt idx="142027">
                  <c:v>45.119201222128403</c:v>
                </c:pt>
                <c:pt idx="142028">
                  <c:v>45.119313121753002</c:v>
                </c:pt>
                <c:pt idx="142029">
                  <c:v>45.119425021019403</c:v>
                </c:pt>
                <c:pt idx="142030">
                  <c:v>45.119536919927697</c:v>
                </c:pt>
                <c:pt idx="142031">
                  <c:v>45.1196488184777</c:v>
                </c:pt>
                <c:pt idx="142032">
                  <c:v>45.119760716669603</c:v>
                </c:pt>
                <c:pt idx="142033">
                  <c:v>45.1198726145034</c:v>
                </c:pt>
                <c:pt idx="142034">
                  <c:v>45.119984511978899</c:v>
                </c:pt>
                <c:pt idx="142035">
                  <c:v>45.120096409096298</c:v>
                </c:pt>
                <c:pt idx="142036">
                  <c:v>45.1202083058554</c:v>
                </c:pt>
                <c:pt idx="142037">
                  <c:v>45.120320202256501</c:v>
                </c:pt>
                <c:pt idx="142038">
                  <c:v>45.120432098299297</c:v>
                </c:pt>
                <c:pt idx="142039">
                  <c:v>45.120543993984001</c:v>
                </c:pt>
                <c:pt idx="142040">
                  <c:v>45.120655889310498</c:v>
                </c:pt>
                <c:pt idx="142041">
                  <c:v>45.120767784278897</c:v>
                </c:pt>
                <c:pt idx="142042">
                  <c:v>45.120879678888997</c:v>
                </c:pt>
                <c:pt idx="142043">
                  <c:v>45.120991573140998</c:v>
                </c:pt>
                <c:pt idx="142044">
                  <c:v>45.121103467034899</c:v>
                </c:pt>
                <c:pt idx="142045">
                  <c:v>45.121215360570602</c:v>
                </c:pt>
                <c:pt idx="142046">
                  <c:v>45.121327253748099</c:v>
                </c:pt>
                <c:pt idx="142047">
                  <c:v>45.121439146567504</c:v>
                </c:pt>
                <c:pt idx="142048">
                  <c:v>45.121551039028702</c:v>
                </c:pt>
                <c:pt idx="142049">
                  <c:v>45.121662931131702</c:v>
                </c:pt>
                <c:pt idx="142050">
                  <c:v>45.121774822876603</c:v>
                </c:pt>
                <c:pt idx="142051">
                  <c:v>45.121886714263397</c:v>
                </c:pt>
                <c:pt idx="142052">
                  <c:v>45.121998605291999</c:v>
                </c:pt>
                <c:pt idx="142053">
                  <c:v>45.122110495962403</c:v>
                </c:pt>
                <c:pt idx="142054">
                  <c:v>45.1222223862747</c:v>
                </c:pt>
                <c:pt idx="142055">
                  <c:v>45.122334276228798</c:v>
                </c:pt>
                <c:pt idx="142056">
                  <c:v>45.122446165824798</c:v>
                </c:pt>
                <c:pt idx="142057">
                  <c:v>45.122558055062598</c:v>
                </c:pt>
                <c:pt idx="142058">
                  <c:v>45.122669943942299</c:v>
                </c:pt>
                <c:pt idx="142059">
                  <c:v>45.122781832463801</c:v>
                </c:pt>
                <c:pt idx="142060">
                  <c:v>45.122893720627197</c:v>
                </c:pt>
                <c:pt idx="142061">
                  <c:v>45.1230056084325</c:v>
                </c:pt>
                <c:pt idx="142062">
                  <c:v>45.123117495879598</c:v>
                </c:pt>
                <c:pt idx="142063">
                  <c:v>45.123229382968503</c:v>
                </c:pt>
                <c:pt idx="142064">
                  <c:v>45.123341269699303</c:v>
                </c:pt>
                <c:pt idx="142065">
                  <c:v>45.123453156072003</c:v>
                </c:pt>
                <c:pt idx="142066">
                  <c:v>45.123565042086597</c:v>
                </c:pt>
                <c:pt idx="142067">
                  <c:v>45.123676927742999</c:v>
                </c:pt>
                <c:pt idx="142068">
                  <c:v>45.123788813041202</c:v>
                </c:pt>
                <c:pt idx="142069">
                  <c:v>45.123900697981398</c:v>
                </c:pt>
                <c:pt idx="142070">
                  <c:v>45.124012582563402</c:v>
                </c:pt>
                <c:pt idx="142071">
                  <c:v>45.124124466787201</c:v>
                </c:pt>
                <c:pt idx="142072">
                  <c:v>45.124236350653</c:v>
                </c:pt>
                <c:pt idx="142073">
                  <c:v>45.1243482341606</c:v>
                </c:pt>
                <c:pt idx="142074">
                  <c:v>45.1244601173101</c:v>
                </c:pt>
                <c:pt idx="142075">
                  <c:v>45.124572000101402</c:v>
                </c:pt>
                <c:pt idx="142076">
                  <c:v>45.124683882534598</c:v>
                </c:pt>
                <c:pt idx="142077">
                  <c:v>45.124795764609701</c:v>
                </c:pt>
                <c:pt idx="142078">
                  <c:v>45.124907646326697</c:v>
                </c:pt>
                <c:pt idx="142079">
                  <c:v>45.125019527685602</c:v>
                </c:pt>
                <c:pt idx="142080">
                  <c:v>45.1251314086863</c:v>
                </c:pt>
                <c:pt idx="142081">
                  <c:v>45.1252432893289</c:v>
                </c:pt>
                <c:pt idx="142082">
                  <c:v>45.1253551696134</c:v>
                </c:pt>
                <c:pt idx="142083">
                  <c:v>45.125467049539701</c:v>
                </c:pt>
                <c:pt idx="142084">
                  <c:v>45.125578929108002</c:v>
                </c:pt>
                <c:pt idx="142085">
                  <c:v>45.125690808318097</c:v>
                </c:pt>
                <c:pt idx="142086">
                  <c:v>45.1258026871702</c:v>
                </c:pt>
                <c:pt idx="142087">
                  <c:v>45.125914565664097</c:v>
                </c:pt>
                <c:pt idx="142088">
                  <c:v>45.126026443799802</c:v>
                </c:pt>
                <c:pt idx="142089">
                  <c:v>45.1261383215775</c:v>
                </c:pt>
                <c:pt idx="142090">
                  <c:v>45.126250198997099</c:v>
                </c:pt>
                <c:pt idx="142091">
                  <c:v>45.126362076058598</c:v>
                </c:pt>
                <c:pt idx="142092">
                  <c:v>45.126473952761899</c:v>
                </c:pt>
                <c:pt idx="142093">
                  <c:v>45.1265858291071</c:v>
                </c:pt>
                <c:pt idx="142094">
                  <c:v>45.126697705094301</c:v>
                </c:pt>
                <c:pt idx="142095">
                  <c:v>45.126809580723297</c:v>
                </c:pt>
                <c:pt idx="142096">
                  <c:v>45.1269214559942</c:v>
                </c:pt>
                <c:pt idx="142097">
                  <c:v>45.127033330907103</c:v>
                </c:pt>
                <c:pt idx="142098">
                  <c:v>45.127145205461801</c:v>
                </c:pt>
                <c:pt idx="142099">
                  <c:v>45.127257079658399</c:v>
                </c:pt>
                <c:pt idx="142100">
                  <c:v>45.127368953496898</c:v>
                </c:pt>
                <c:pt idx="142101">
                  <c:v>45.127480826977397</c:v>
                </c:pt>
                <c:pt idx="142102">
                  <c:v>45.127592700099697</c:v>
                </c:pt>
                <c:pt idx="142103">
                  <c:v>45.127704572863898</c:v>
                </c:pt>
                <c:pt idx="142104">
                  <c:v>45.127816445270099</c:v>
                </c:pt>
                <c:pt idx="142105">
                  <c:v>45.127928317318101</c:v>
                </c:pt>
                <c:pt idx="142106">
                  <c:v>45.128040189007997</c:v>
                </c:pt>
                <c:pt idx="142107">
                  <c:v>45.1281520603399</c:v>
                </c:pt>
                <c:pt idx="142108">
                  <c:v>45.128263931313697</c:v>
                </c:pt>
                <c:pt idx="142109">
                  <c:v>45.128375801929401</c:v>
                </c:pt>
                <c:pt idx="142110">
                  <c:v>45.1284876721869</c:v>
                </c:pt>
                <c:pt idx="142111">
                  <c:v>45.128599542086498</c:v>
                </c:pt>
                <c:pt idx="142112">
                  <c:v>45.128711411627897</c:v>
                </c:pt>
                <c:pt idx="142113">
                  <c:v>45.128823280811197</c:v>
                </c:pt>
                <c:pt idx="142114">
                  <c:v>45.128935149636497</c:v>
                </c:pt>
                <c:pt idx="142115">
                  <c:v>45.129047018103599</c:v>
                </c:pt>
                <c:pt idx="142116">
                  <c:v>45.1291588862127</c:v>
                </c:pt>
                <c:pt idx="142117">
                  <c:v>45.129270753963702</c:v>
                </c:pt>
                <c:pt idx="142118">
                  <c:v>45.129382621356697</c:v>
                </c:pt>
                <c:pt idx="142119">
                  <c:v>45.129494488391501</c:v>
                </c:pt>
                <c:pt idx="142120">
                  <c:v>45.129606355068297</c:v>
                </c:pt>
                <c:pt idx="142121">
                  <c:v>45.129718221387002</c:v>
                </c:pt>
                <c:pt idx="142122">
                  <c:v>45.129830087347599</c:v>
                </c:pt>
                <c:pt idx="142123">
                  <c:v>45.129941952950198</c:v>
                </c:pt>
                <c:pt idx="142124">
                  <c:v>45.130053818194703</c:v>
                </c:pt>
                <c:pt idx="142125">
                  <c:v>45.130165683081103</c:v>
                </c:pt>
                <c:pt idx="142126">
                  <c:v>45.130277547609403</c:v>
                </c:pt>
                <c:pt idx="142127">
                  <c:v>45.130389411779703</c:v>
                </c:pt>
                <c:pt idx="142128">
                  <c:v>45.130501275591897</c:v>
                </c:pt>
                <c:pt idx="142129">
                  <c:v>45.130613139045998</c:v>
                </c:pt>
                <c:pt idx="142130">
                  <c:v>45.1307250021421</c:v>
                </c:pt>
                <c:pt idx="142131">
                  <c:v>45.130836864880102</c:v>
                </c:pt>
                <c:pt idx="142132">
                  <c:v>45.130948727260098</c:v>
                </c:pt>
                <c:pt idx="142133">
                  <c:v>45.131060589282001</c:v>
                </c:pt>
                <c:pt idx="142134">
                  <c:v>45.131172450945797</c:v>
                </c:pt>
                <c:pt idx="142135">
                  <c:v>45.131284312251502</c:v>
                </c:pt>
                <c:pt idx="142136">
                  <c:v>45.131396173199299</c:v>
                </c:pt>
                <c:pt idx="142137">
                  <c:v>45.131508033788897</c:v>
                </c:pt>
                <c:pt idx="142138">
                  <c:v>45.131619894020503</c:v>
                </c:pt>
                <c:pt idx="142139">
                  <c:v>45.131731753894002</c:v>
                </c:pt>
                <c:pt idx="142140">
                  <c:v>45.131843613409501</c:v>
                </c:pt>
                <c:pt idx="142141">
                  <c:v>45.131955472567</c:v>
                </c:pt>
                <c:pt idx="142142">
                  <c:v>45.1320673313664</c:v>
                </c:pt>
                <c:pt idx="142143">
                  <c:v>45.132179189807701</c:v>
                </c:pt>
                <c:pt idx="142144">
                  <c:v>45.132291047891002</c:v>
                </c:pt>
                <c:pt idx="142145">
                  <c:v>45.132402905616203</c:v>
                </c:pt>
                <c:pt idx="142146">
                  <c:v>45.132514762983398</c:v>
                </c:pt>
                <c:pt idx="142147">
                  <c:v>45.1326266199926</c:v>
                </c:pt>
                <c:pt idx="142148">
                  <c:v>45.132738476643702</c:v>
                </c:pt>
                <c:pt idx="142149">
                  <c:v>45.132850332936698</c:v>
                </c:pt>
                <c:pt idx="142150">
                  <c:v>45.132962188871701</c:v>
                </c:pt>
                <c:pt idx="142151">
                  <c:v>45.133074044448698</c:v>
                </c:pt>
                <c:pt idx="142152">
                  <c:v>45.133185899667701</c:v>
                </c:pt>
                <c:pt idx="142153">
                  <c:v>45.133297754528598</c:v>
                </c:pt>
                <c:pt idx="142154">
                  <c:v>45.133409609031403</c:v>
                </c:pt>
                <c:pt idx="142155">
                  <c:v>45.133521463176201</c:v>
                </c:pt>
                <c:pt idx="142156">
                  <c:v>45.133633316963</c:v>
                </c:pt>
                <c:pt idx="142157">
                  <c:v>45.133745170391798</c:v>
                </c:pt>
                <c:pt idx="142158">
                  <c:v>45.133857023462497</c:v>
                </c:pt>
                <c:pt idx="142159">
                  <c:v>45.133968876175203</c:v>
                </c:pt>
                <c:pt idx="142160">
                  <c:v>45.134080728529803</c:v>
                </c:pt>
                <c:pt idx="142161">
                  <c:v>45.134192580526502</c:v>
                </c:pt>
                <c:pt idx="142162">
                  <c:v>45.134304432165102</c:v>
                </c:pt>
                <c:pt idx="142163">
                  <c:v>45.134416283445702</c:v>
                </c:pt>
                <c:pt idx="142164">
                  <c:v>45.134528134368203</c:v>
                </c:pt>
                <c:pt idx="142165">
                  <c:v>45.134639984932697</c:v>
                </c:pt>
                <c:pt idx="142166">
                  <c:v>45.134751835139198</c:v>
                </c:pt>
                <c:pt idx="142167">
                  <c:v>45.1348636849877</c:v>
                </c:pt>
                <c:pt idx="142168">
                  <c:v>45.134975534478201</c:v>
                </c:pt>
                <c:pt idx="142169">
                  <c:v>45.135087383610603</c:v>
                </c:pt>
                <c:pt idx="142170">
                  <c:v>45.135199232384998</c:v>
                </c:pt>
                <c:pt idx="142171">
                  <c:v>45.135311080801401</c:v>
                </c:pt>
                <c:pt idx="142172">
                  <c:v>45.135422928859803</c:v>
                </c:pt>
                <c:pt idx="142173">
                  <c:v>45.135534776560199</c:v>
                </c:pt>
                <c:pt idx="142174">
                  <c:v>45.135646623902502</c:v>
                </c:pt>
                <c:pt idx="142175">
                  <c:v>45.135758470886898</c:v>
                </c:pt>
                <c:pt idx="142176">
                  <c:v>45.135870317513202</c:v>
                </c:pt>
                <c:pt idx="142177">
                  <c:v>45.135982163781499</c:v>
                </c:pt>
                <c:pt idx="142178">
                  <c:v>45.136094009691803</c:v>
                </c:pt>
                <c:pt idx="142179">
                  <c:v>45.1362058552441</c:v>
                </c:pt>
                <c:pt idx="142180">
                  <c:v>45.136317700438397</c:v>
                </c:pt>
                <c:pt idx="142181">
                  <c:v>45.136429545274702</c:v>
                </c:pt>
                <c:pt idx="142182">
                  <c:v>45.136541389752999</c:v>
                </c:pt>
                <c:pt idx="142183">
                  <c:v>45.136653233873197</c:v>
                </c:pt>
                <c:pt idx="142184">
                  <c:v>45.136765077635502</c:v>
                </c:pt>
                <c:pt idx="142185">
                  <c:v>45.1368769210398</c:v>
                </c:pt>
                <c:pt idx="142186">
                  <c:v>45.136988764085999</c:v>
                </c:pt>
                <c:pt idx="142187">
                  <c:v>45.137100606774297</c:v>
                </c:pt>
                <c:pt idx="142188">
                  <c:v>45.137212449104602</c:v>
                </c:pt>
                <c:pt idx="142189">
                  <c:v>45.137324291076901</c:v>
                </c:pt>
                <c:pt idx="142190">
                  <c:v>45.1374361326911</c:v>
                </c:pt>
                <c:pt idx="142191">
                  <c:v>45.137547973947399</c:v>
                </c:pt>
                <c:pt idx="142192">
                  <c:v>45.137659814845698</c:v>
                </c:pt>
                <c:pt idx="142193">
                  <c:v>45.137771655385997</c:v>
                </c:pt>
                <c:pt idx="142194">
                  <c:v>45.137883495568303</c:v>
                </c:pt>
                <c:pt idx="142195">
                  <c:v>45.137995335392603</c:v>
                </c:pt>
                <c:pt idx="142196">
                  <c:v>45.138107174858902</c:v>
                </c:pt>
                <c:pt idx="142197">
                  <c:v>45.138219013967301</c:v>
                </c:pt>
                <c:pt idx="142198">
                  <c:v>45.138330852717601</c:v>
                </c:pt>
                <c:pt idx="142199">
                  <c:v>45.138442691110001</c:v>
                </c:pt>
                <c:pt idx="142200">
                  <c:v>45.138554529144301</c:v>
                </c:pt>
                <c:pt idx="142201">
                  <c:v>45.138666366820701</c:v>
                </c:pt>
                <c:pt idx="142202">
                  <c:v>45.138778204139101</c:v>
                </c:pt>
                <c:pt idx="142203">
                  <c:v>45.1388900410996</c:v>
                </c:pt>
                <c:pt idx="142204">
                  <c:v>45.139001877702</c:v>
                </c:pt>
                <c:pt idx="142205">
                  <c:v>45.1391137139465</c:v>
                </c:pt>
                <c:pt idx="142206">
                  <c:v>45.139225549833</c:v>
                </c:pt>
                <c:pt idx="142207">
                  <c:v>45.1393373853615</c:v>
                </c:pt>
                <c:pt idx="142208">
                  <c:v>45.139449220532001</c:v>
                </c:pt>
                <c:pt idx="142209">
                  <c:v>45.139561055344601</c:v>
                </c:pt>
                <c:pt idx="142210">
                  <c:v>45.139672889799201</c:v>
                </c:pt>
                <c:pt idx="142211">
                  <c:v>45.139784723895801</c:v>
                </c:pt>
                <c:pt idx="142212">
                  <c:v>45.139896557634501</c:v>
                </c:pt>
                <c:pt idx="142213">
                  <c:v>45.140008391015101</c:v>
                </c:pt>
                <c:pt idx="142214">
                  <c:v>45.140120224037901</c:v>
                </c:pt>
                <c:pt idx="142215">
                  <c:v>45.140232056702601</c:v>
                </c:pt>
                <c:pt idx="142216">
                  <c:v>45.140343889009401</c:v>
                </c:pt>
                <c:pt idx="142217">
                  <c:v>45.140455720958201</c:v>
                </c:pt>
                <c:pt idx="142218">
                  <c:v>45.140567552549001</c:v>
                </c:pt>
                <c:pt idx="142219">
                  <c:v>45.140679383781901</c:v>
                </c:pt>
                <c:pt idx="142220">
                  <c:v>45.1407912146569</c:v>
                </c:pt>
                <c:pt idx="142221">
                  <c:v>45.1409030451738</c:v>
                </c:pt>
                <c:pt idx="142222">
                  <c:v>45.1410148753328</c:v>
                </c:pt>
                <c:pt idx="142223">
                  <c:v>45.1411267051339</c:v>
                </c:pt>
                <c:pt idx="142224">
                  <c:v>45.1412385345769</c:v>
                </c:pt>
                <c:pt idx="142225">
                  <c:v>45.141350363662099</c:v>
                </c:pt>
                <c:pt idx="142226">
                  <c:v>45.141462192389298</c:v>
                </c:pt>
                <c:pt idx="142227">
                  <c:v>45.141574020758497</c:v>
                </c:pt>
                <c:pt idx="142228">
                  <c:v>45.141685848769697</c:v>
                </c:pt>
                <c:pt idx="142229">
                  <c:v>45.141797676423103</c:v>
                </c:pt>
                <c:pt idx="142230">
                  <c:v>45.141909503718402</c:v>
                </c:pt>
                <c:pt idx="142231">
                  <c:v>45.142021330655801</c:v>
                </c:pt>
                <c:pt idx="142232">
                  <c:v>45.1421331572353</c:v>
                </c:pt>
                <c:pt idx="142233">
                  <c:v>45.142244983456798</c:v>
                </c:pt>
                <c:pt idx="142234">
                  <c:v>45.142356809320397</c:v>
                </c:pt>
                <c:pt idx="142235">
                  <c:v>45.142468634826002</c:v>
                </c:pt>
                <c:pt idx="142236">
                  <c:v>45.142580459973701</c:v>
                </c:pt>
                <c:pt idx="142237">
                  <c:v>45.142692284763498</c:v>
                </c:pt>
                <c:pt idx="142238">
                  <c:v>45.142804109195303</c:v>
                </c:pt>
                <c:pt idx="142239">
                  <c:v>45.142915933269201</c:v>
                </c:pt>
                <c:pt idx="142240">
                  <c:v>45.143027756985099</c:v>
                </c:pt>
                <c:pt idx="142241">
                  <c:v>45.143139580343103</c:v>
                </c:pt>
                <c:pt idx="142242">
                  <c:v>45.1432514033431</c:v>
                </c:pt>
                <c:pt idx="142243">
                  <c:v>45.143363225985297</c:v>
                </c:pt>
                <c:pt idx="142244">
                  <c:v>45.143475048269401</c:v>
                </c:pt>
                <c:pt idx="142245">
                  <c:v>45.143586870195698</c:v>
                </c:pt>
                <c:pt idx="142246">
                  <c:v>45.143698691764001</c:v>
                </c:pt>
                <c:pt idx="142247">
                  <c:v>45.143810512974397</c:v>
                </c:pt>
                <c:pt idx="142248">
                  <c:v>45.143922333826801</c:v>
                </c:pt>
                <c:pt idx="142249">
                  <c:v>45.144034154321403</c:v>
                </c:pt>
                <c:pt idx="142250">
                  <c:v>45.144145974457999</c:v>
                </c:pt>
                <c:pt idx="142251">
                  <c:v>45.144257794236601</c:v>
                </c:pt>
                <c:pt idx="142252">
                  <c:v>45.144369613657403</c:v>
                </c:pt>
                <c:pt idx="142253">
                  <c:v>45.144481432720198</c:v>
                </c:pt>
                <c:pt idx="142254">
                  <c:v>45.1445932514251</c:v>
                </c:pt>
                <c:pt idx="142255">
                  <c:v>45.144705069772101</c:v>
                </c:pt>
                <c:pt idx="142256">
                  <c:v>45.144816887761202</c:v>
                </c:pt>
                <c:pt idx="142257">
                  <c:v>45.144928705392303</c:v>
                </c:pt>
                <c:pt idx="142258">
                  <c:v>45.145040522665496</c:v>
                </c:pt>
                <c:pt idx="142259">
                  <c:v>45.145152339580797</c:v>
                </c:pt>
                <c:pt idx="142260">
                  <c:v>45.145264156138197</c:v>
                </c:pt>
                <c:pt idx="142261">
                  <c:v>45.145375972337703</c:v>
                </c:pt>
                <c:pt idx="142262">
                  <c:v>45.145487788179302</c:v>
                </c:pt>
                <c:pt idx="142263">
                  <c:v>45.145599603662902</c:v>
                </c:pt>
                <c:pt idx="142264">
                  <c:v>45.1457114187887</c:v>
                </c:pt>
                <c:pt idx="142265">
                  <c:v>45.145823233556499</c:v>
                </c:pt>
                <c:pt idx="142266">
                  <c:v>45.145935047966397</c:v>
                </c:pt>
                <c:pt idx="142267">
                  <c:v>45.146046862018402</c:v>
                </c:pt>
                <c:pt idx="142268">
                  <c:v>45.146158675712499</c:v>
                </c:pt>
                <c:pt idx="142269">
                  <c:v>45.146270489048703</c:v>
                </c:pt>
                <c:pt idx="142270">
                  <c:v>45.146382302027</c:v>
                </c:pt>
                <c:pt idx="142271">
                  <c:v>45.146494114647403</c:v>
                </c:pt>
                <c:pt idx="142272">
                  <c:v>45.146605926909899</c:v>
                </c:pt>
                <c:pt idx="142273">
                  <c:v>45.146717738814502</c:v>
                </c:pt>
                <c:pt idx="142274">
                  <c:v>45.146829550361197</c:v>
                </c:pt>
                <c:pt idx="142275">
                  <c:v>45.146941361549899</c:v>
                </c:pt>
                <c:pt idx="142276">
                  <c:v>45.147053172380801</c:v>
                </c:pt>
                <c:pt idx="142277">
                  <c:v>45.147164982853802</c:v>
                </c:pt>
                <c:pt idx="142278">
                  <c:v>45.147276792968903</c:v>
                </c:pt>
                <c:pt idx="142279">
                  <c:v>45.147388602726103</c:v>
                </c:pt>
                <c:pt idx="142280">
                  <c:v>45.147500412125403</c:v>
                </c:pt>
                <c:pt idx="142281">
                  <c:v>45.147612221166902</c:v>
                </c:pt>
                <c:pt idx="142282">
                  <c:v>45.147724029850401</c:v>
                </c:pt>
                <c:pt idx="142283">
                  <c:v>45.147835838176</c:v>
                </c:pt>
                <c:pt idx="142284">
                  <c:v>45.147947646143798</c:v>
                </c:pt>
                <c:pt idx="142285">
                  <c:v>45.148059453753604</c:v>
                </c:pt>
                <c:pt idx="142286">
                  <c:v>45.148171261005601</c:v>
                </c:pt>
                <c:pt idx="142287">
                  <c:v>45.148283067899698</c:v>
                </c:pt>
                <c:pt idx="142288">
                  <c:v>45.148394874435901</c:v>
                </c:pt>
                <c:pt idx="142289">
                  <c:v>45.148506680614197</c:v>
                </c:pt>
                <c:pt idx="142290">
                  <c:v>45.1486184864347</c:v>
                </c:pt>
                <c:pt idx="142291">
                  <c:v>45.148730291897202</c:v>
                </c:pt>
                <c:pt idx="142292">
                  <c:v>45.148842097001904</c:v>
                </c:pt>
                <c:pt idx="142293">
                  <c:v>45.148953901748698</c:v>
                </c:pt>
                <c:pt idx="142294">
                  <c:v>45.149065706137598</c:v>
                </c:pt>
                <c:pt idx="142295">
                  <c:v>45.149177510168698</c:v>
                </c:pt>
                <c:pt idx="142296">
                  <c:v>45.149289313841898</c:v>
                </c:pt>
                <c:pt idx="142297">
                  <c:v>45.149401117157197</c:v>
                </c:pt>
                <c:pt idx="142298">
                  <c:v>45.149512920114603</c:v>
                </c:pt>
                <c:pt idx="142299">
                  <c:v>45.149624722714201</c:v>
                </c:pt>
                <c:pt idx="142300">
                  <c:v>45.149736524955898</c:v>
                </c:pt>
                <c:pt idx="142301">
                  <c:v>45.149848326839702</c:v>
                </c:pt>
                <c:pt idx="142302">
                  <c:v>45.149960128365599</c:v>
                </c:pt>
                <c:pt idx="142303">
                  <c:v>45.150071929533702</c:v>
                </c:pt>
                <c:pt idx="142304">
                  <c:v>45.150183730343997</c:v>
                </c:pt>
                <c:pt idx="142305">
                  <c:v>45.150295530796299</c:v>
                </c:pt>
                <c:pt idx="142306">
                  <c:v>45.1504073308908</c:v>
                </c:pt>
                <c:pt idx="142307">
                  <c:v>45.150519130627401</c:v>
                </c:pt>
                <c:pt idx="142308">
                  <c:v>45.150630930006201</c:v>
                </c:pt>
                <c:pt idx="142309">
                  <c:v>45.150742729027101</c:v>
                </c:pt>
                <c:pt idx="142310">
                  <c:v>45.1508545276902</c:v>
                </c:pt>
                <c:pt idx="142311">
                  <c:v>45.150966325995398</c:v>
                </c:pt>
                <c:pt idx="142312">
                  <c:v>45.151078123942703</c:v>
                </c:pt>
                <c:pt idx="142313">
                  <c:v>45.1511899215322</c:v>
                </c:pt>
                <c:pt idx="142314">
                  <c:v>45.151301718763797</c:v>
                </c:pt>
                <c:pt idx="142315">
                  <c:v>45.1514135156376</c:v>
                </c:pt>
                <c:pt idx="142316">
                  <c:v>45.151525312153503</c:v>
                </c:pt>
                <c:pt idx="142317">
                  <c:v>45.151637108311597</c:v>
                </c:pt>
                <c:pt idx="142318">
                  <c:v>45.151748904111798</c:v>
                </c:pt>
                <c:pt idx="142319">
                  <c:v>45.151860699554199</c:v>
                </c:pt>
                <c:pt idx="142320">
                  <c:v>45.151972494638699</c:v>
                </c:pt>
                <c:pt idx="142321">
                  <c:v>45.152084289365398</c:v>
                </c:pt>
                <c:pt idx="142322">
                  <c:v>45.152196083734196</c:v>
                </c:pt>
                <c:pt idx="142323">
                  <c:v>45.152307877745201</c:v>
                </c:pt>
                <c:pt idx="142324">
                  <c:v>45.152419671398299</c:v>
                </c:pt>
                <c:pt idx="142325">
                  <c:v>45.152531464693602</c:v>
                </c:pt>
                <c:pt idx="142326">
                  <c:v>45.152643257631098</c:v>
                </c:pt>
                <c:pt idx="142327">
                  <c:v>45.1527550502108</c:v>
                </c:pt>
                <c:pt idx="142328">
                  <c:v>45.152866842432502</c:v>
                </c:pt>
                <c:pt idx="142329">
                  <c:v>45.152978634296502</c:v>
                </c:pt>
                <c:pt idx="142330">
                  <c:v>45.153090425802603</c:v>
                </c:pt>
                <c:pt idx="142331">
                  <c:v>45.153202216950902</c:v>
                </c:pt>
                <c:pt idx="142332">
                  <c:v>45.153314007741301</c:v>
                </c:pt>
                <c:pt idx="142333">
                  <c:v>45.153425798173998</c:v>
                </c:pt>
                <c:pt idx="142334">
                  <c:v>45.153537588248703</c:v>
                </c:pt>
                <c:pt idx="142335">
                  <c:v>45.153649377965699</c:v>
                </c:pt>
                <c:pt idx="142336">
                  <c:v>45.153761167324802</c:v>
                </c:pt>
                <c:pt idx="142337">
                  <c:v>45.153872956326097</c:v>
                </c:pt>
                <c:pt idx="142338">
                  <c:v>45.153984744969598</c:v>
                </c:pt>
                <c:pt idx="142339">
                  <c:v>45.154096533255199</c:v>
                </c:pt>
                <c:pt idx="142340">
                  <c:v>45.154208321183098</c:v>
                </c:pt>
                <c:pt idx="142341">
                  <c:v>45.154320108753097</c:v>
                </c:pt>
                <c:pt idx="142342">
                  <c:v>45.154431895965203</c:v>
                </c:pt>
                <c:pt idx="142343">
                  <c:v>45.1545436828196</c:v>
                </c:pt>
                <c:pt idx="142344">
                  <c:v>45.154655469316097</c:v>
                </c:pt>
                <c:pt idx="142345">
                  <c:v>45.1547672554549</c:v>
                </c:pt>
                <c:pt idx="142346">
                  <c:v>45.154879041235802</c:v>
                </c:pt>
                <c:pt idx="142347">
                  <c:v>45.154990826658803</c:v>
                </c:pt>
                <c:pt idx="142348">
                  <c:v>45.155102611724097</c:v>
                </c:pt>
                <c:pt idx="142349">
                  <c:v>45.155214396431603</c:v>
                </c:pt>
                <c:pt idx="142350">
                  <c:v>45.155326180781202</c:v>
                </c:pt>
                <c:pt idx="142351">
                  <c:v>45.155437964773</c:v>
                </c:pt>
                <c:pt idx="142352">
                  <c:v>45.155549748407097</c:v>
                </c:pt>
                <c:pt idx="142353">
                  <c:v>45.1556615316833</c:v>
                </c:pt>
                <c:pt idx="142354">
                  <c:v>45.155773314601703</c:v>
                </c:pt>
                <c:pt idx="142355">
                  <c:v>45.155885097162297</c:v>
                </c:pt>
                <c:pt idx="142356">
                  <c:v>45.155996879364999</c:v>
                </c:pt>
                <c:pt idx="142357">
                  <c:v>45.156108661209998</c:v>
                </c:pt>
                <c:pt idx="142358">
                  <c:v>45.156220442697197</c:v>
                </c:pt>
                <c:pt idx="142359">
                  <c:v>45.156332223826603</c:v>
                </c:pt>
                <c:pt idx="142360">
                  <c:v>45.1564440045982</c:v>
                </c:pt>
                <c:pt idx="142361">
                  <c:v>45.156555785011903</c:v>
                </c:pt>
                <c:pt idx="142362">
                  <c:v>45.156667565067899</c:v>
                </c:pt>
                <c:pt idx="142363">
                  <c:v>45.1567793447661</c:v>
                </c:pt>
                <c:pt idx="142364">
                  <c:v>45.156891124106501</c:v>
                </c:pt>
                <c:pt idx="142365">
                  <c:v>45.157002903089101</c:v>
                </c:pt>
                <c:pt idx="142366">
                  <c:v>45.1571146817138</c:v>
                </c:pt>
                <c:pt idx="142367">
                  <c:v>45.157226459980897</c:v>
                </c:pt>
                <c:pt idx="142368">
                  <c:v>45.157338237890002</c:v>
                </c:pt>
                <c:pt idx="142369">
                  <c:v>45.157450015441498</c:v>
                </c:pt>
                <c:pt idx="142370">
                  <c:v>45.1575617926351</c:v>
                </c:pt>
                <c:pt idx="142371">
                  <c:v>45.157673569470901</c:v>
                </c:pt>
                <c:pt idx="142372">
                  <c:v>45.157785345949002</c:v>
                </c:pt>
                <c:pt idx="142373">
                  <c:v>45.157897122069201</c:v>
                </c:pt>
                <c:pt idx="142374">
                  <c:v>45.158008897831699</c:v>
                </c:pt>
                <c:pt idx="142375">
                  <c:v>45.158120673236397</c:v>
                </c:pt>
                <c:pt idx="142376">
                  <c:v>45.1582324482833</c:v>
                </c:pt>
                <c:pt idx="142377">
                  <c:v>45.158344222972403</c:v>
                </c:pt>
                <c:pt idx="142378">
                  <c:v>45.158455997303797</c:v>
                </c:pt>
                <c:pt idx="142379">
                  <c:v>45.158567771277397</c:v>
                </c:pt>
                <c:pt idx="142380">
                  <c:v>45.158679544893197</c:v>
                </c:pt>
                <c:pt idx="142381">
                  <c:v>45.158791318151202</c:v>
                </c:pt>
                <c:pt idx="142382">
                  <c:v>45.1589030910514</c:v>
                </c:pt>
                <c:pt idx="142383">
                  <c:v>45.159014863593903</c:v>
                </c:pt>
                <c:pt idx="142384">
                  <c:v>45.159126635778499</c:v>
                </c:pt>
                <c:pt idx="142385">
                  <c:v>45.1592384076054</c:v>
                </c:pt>
                <c:pt idx="142386">
                  <c:v>45.1593501790746</c:v>
                </c:pt>
                <c:pt idx="142387">
                  <c:v>45.159461950186</c:v>
                </c:pt>
                <c:pt idx="142388">
                  <c:v>45.159573720939598</c:v>
                </c:pt>
                <c:pt idx="142389">
                  <c:v>45.159685491335402</c:v>
                </c:pt>
                <c:pt idx="142390">
                  <c:v>45.159797261373498</c:v>
                </c:pt>
                <c:pt idx="142391">
                  <c:v>45.1599090310538</c:v>
                </c:pt>
                <c:pt idx="142392">
                  <c:v>45.160020800376302</c:v>
                </c:pt>
                <c:pt idx="142393">
                  <c:v>45.160132569341101</c:v>
                </c:pt>
                <c:pt idx="142394">
                  <c:v>45.1602443379481</c:v>
                </c:pt>
                <c:pt idx="142395">
                  <c:v>45.160356106197298</c:v>
                </c:pt>
                <c:pt idx="142396">
                  <c:v>45.160467874088802</c:v>
                </c:pt>
                <c:pt idx="142397">
                  <c:v>45.160579641622498</c:v>
                </c:pt>
                <c:pt idx="142398">
                  <c:v>45.160691408798499</c:v>
                </c:pt>
                <c:pt idx="142399">
                  <c:v>45.160803175616699</c:v>
                </c:pt>
                <c:pt idx="142400">
                  <c:v>45.160914942077198</c:v>
                </c:pt>
                <c:pt idx="142401">
                  <c:v>45.161026708179897</c:v>
                </c:pt>
                <c:pt idx="142402">
                  <c:v>45.161138473924801</c:v>
                </c:pt>
                <c:pt idx="142403">
                  <c:v>45.161250239311997</c:v>
                </c:pt>
                <c:pt idx="142404">
                  <c:v>45.161362004341498</c:v>
                </c:pt>
                <c:pt idx="142405">
                  <c:v>45.161473769013199</c:v>
                </c:pt>
                <c:pt idx="142406">
                  <c:v>45.161585533327099</c:v>
                </c:pt>
                <c:pt idx="142407">
                  <c:v>45.161697297283297</c:v>
                </c:pt>
                <c:pt idx="142408">
                  <c:v>45.161809060881801</c:v>
                </c:pt>
                <c:pt idx="142409">
                  <c:v>45.161920824122497</c:v>
                </c:pt>
                <c:pt idx="142410">
                  <c:v>45.162032587005399</c:v>
                </c:pt>
                <c:pt idx="142411">
                  <c:v>45.162144349530699</c:v>
                </c:pt>
                <c:pt idx="142412">
                  <c:v>45.162256111698198</c:v>
                </c:pt>
                <c:pt idx="142413">
                  <c:v>45.162367873507897</c:v>
                </c:pt>
                <c:pt idx="142414">
                  <c:v>45.162479634959901</c:v>
                </c:pt>
                <c:pt idx="142415">
                  <c:v>45.162591396054196</c:v>
                </c:pt>
                <c:pt idx="142416">
                  <c:v>45.162703156790698</c:v>
                </c:pt>
                <c:pt idx="142417">
                  <c:v>45.162814917169499</c:v>
                </c:pt>
                <c:pt idx="142418">
                  <c:v>45.162926677190498</c:v>
                </c:pt>
                <c:pt idx="142419">
                  <c:v>45.163038436853803</c:v>
                </c:pt>
                <c:pt idx="142420">
                  <c:v>45.1631501961594</c:v>
                </c:pt>
                <c:pt idx="142421">
                  <c:v>45.163261955107302</c:v>
                </c:pt>
                <c:pt idx="142422">
                  <c:v>45.163373713697403</c:v>
                </c:pt>
                <c:pt idx="142423">
                  <c:v>45.163485471929803</c:v>
                </c:pt>
                <c:pt idx="142424">
                  <c:v>45.163597229804402</c:v>
                </c:pt>
                <c:pt idx="142425">
                  <c:v>45.163708987321399</c:v>
                </c:pt>
                <c:pt idx="142426">
                  <c:v>45.163820744480603</c:v>
                </c:pt>
                <c:pt idx="142427">
                  <c:v>45.163932501282098</c:v>
                </c:pt>
                <c:pt idx="142428">
                  <c:v>45.164044257725898</c:v>
                </c:pt>
                <c:pt idx="142429">
                  <c:v>45.164156013811898</c:v>
                </c:pt>
                <c:pt idx="142430">
                  <c:v>45.164267769540203</c:v>
                </c:pt>
                <c:pt idx="142431">
                  <c:v>45.1643795249108</c:v>
                </c:pt>
                <c:pt idx="142432">
                  <c:v>45.164491279923702</c:v>
                </c:pt>
                <c:pt idx="142433">
                  <c:v>45.164603034578903</c:v>
                </c:pt>
                <c:pt idx="142434">
                  <c:v>45.164714788876303</c:v>
                </c:pt>
                <c:pt idx="142435">
                  <c:v>45.164826542816101</c:v>
                </c:pt>
                <c:pt idx="142436">
                  <c:v>45.164938296398098</c:v>
                </c:pt>
                <c:pt idx="142437">
                  <c:v>45.165050049622401</c:v>
                </c:pt>
                <c:pt idx="142438">
                  <c:v>45.165161802489003</c:v>
                </c:pt>
                <c:pt idx="142439">
                  <c:v>45.165273554997803</c:v>
                </c:pt>
                <c:pt idx="142440">
                  <c:v>45.165385307149002</c:v>
                </c:pt>
                <c:pt idx="142441">
                  <c:v>45.165497058942499</c:v>
                </c:pt>
                <c:pt idx="142442">
                  <c:v>45.165608810378203</c:v>
                </c:pt>
                <c:pt idx="142443">
                  <c:v>45.165720561456297</c:v>
                </c:pt>
                <c:pt idx="142444">
                  <c:v>45.165832312176597</c:v>
                </c:pt>
                <c:pt idx="142445">
                  <c:v>45.165944062539303</c:v>
                </c:pt>
                <c:pt idx="142446">
                  <c:v>45.166055812544201</c:v>
                </c:pt>
                <c:pt idx="142447">
                  <c:v>45.166167562191397</c:v>
                </c:pt>
                <c:pt idx="142448">
                  <c:v>45.166279311480999</c:v>
                </c:pt>
                <c:pt idx="142449">
                  <c:v>45.166391060412799</c:v>
                </c:pt>
                <c:pt idx="142450">
                  <c:v>45.166502808986898</c:v>
                </c:pt>
                <c:pt idx="142451">
                  <c:v>45.166614557203403</c:v>
                </c:pt>
                <c:pt idx="142452">
                  <c:v>45.166726305062099</c:v>
                </c:pt>
                <c:pt idx="142453">
                  <c:v>45.1668380525632</c:v>
                </c:pt>
                <c:pt idx="142454">
                  <c:v>45.166949799706501</c:v>
                </c:pt>
                <c:pt idx="142455">
                  <c:v>45.167061546492199</c:v>
                </c:pt>
                <c:pt idx="142456">
                  <c:v>45.167173292920197</c:v>
                </c:pt>
                <c:pt idx="142457">
                  <c:v>45.1672850389904</c:v>
                </c:pt>
                <c:pt idx="142458">
                  <c:v>45.167396784703001</c:v>
                </c:pt>
                <c:pt idx="142459">
                  <c:v>45.167508530057901</c:v>
                </c:pt>
                <c:pt idx="142460">
                  <c:v>45.1676202750551</c:v>
                </c:pt>
                <c:pt idx="142461">
                  <c:v>45.167732019694697</c:v>
                </c:pt>
                <c:pt idx="142462">
                  <c:v>45.167843763976499</c:v>
                </c:pt>
                <c:pt idx="142463">
                  <c:v>45.1679555079007</c:v>
                </c:pt>
                <c:pt idx="142464">
                  <c:v>45.1680672514672</c:v>
                </c:pt>
                <c:pt idx="142465">
                  <c:v>45.168178994675998</c:v>
                </c:pt>
                <c:pt idx="142466">
                  <c:v>45.168290737527101</c:v>
                </c:pt>
                <c:pt idx="142467">
                  <c:v>45.168402480020497</c:v>
                </c:pt>
                <c:pt idx="142468">
                  <c:v>45.168514222156297</c:v>
                </c:pt>
                <c:pt idx="142469">
                  <c:v>45.168625963934403</c:v>
                </c:pt>
                <c:pt idx="142470">
                  <c:v>45.1687377053548</c:v>
                </c:pt>
                <c:pt idx="142471">
                  <c:v>45.168849446417497</c:v>
                </c:pt>
                <c:pt idx="142472">
                  <c:v>45.168961187122598</c:v>
                </c:pt>
                <c:pt idx="142473">
                  <c:v>45.169072927469998</c:v>
                </c:pt>
                <c:pt idx="142474">
                  <c:v>45.169184667459703</c:v>
                </c:pt>
                <c:pt idx="142475">
                  <c:v>45.1692964070917</c:v>
                </c:pt>
                <c:pt idx="142476">
                  <c:v>45.169408146366102</c:v>
                </c:pt>
                <c:pt idx="142477">
                  <c:v>45.169519885282803</c:v>
                </c:pt>
                <c:pt idx="142478">
                  <c:v>45.169631623841902</c:v>
                </c:pt>
                <c:pt idx="142479">
                  <c:v>45.169743362043199</c:v>
                </c:pt>
                <c:pt idx="142480">
                  <c:v>45.169855099887002</c:v>
                </c:pt>
                <c:pt idx="142481">
                  <c:v>45.169966837373003</c:v>
                </c:pt>
                <c:pt idx="142482">
                  <c:v>45.170078574501403</c:v>
                </c:pt>
                <c:pt idx="142483">
                  <c:v>45.170190311272101</c:v>
                </c:pt>
                <c:pt idx="142484">
                  <c:v>45.170302047685198</c:v>
                </c:pt>
                <c:pt idx="142485">
                  <c:v>45.170413783740599</c:v>
                </c:pt>
                <c:pt idx="142486">
                  <c:v>45.170525519438399</c:v>
                </c:pt>
                <c:pt idx="142487">
                  <c:v>45.170637254778498</c:v>
                </c:pt>
                <c:pt idx="142488">
                  <c:v>45.170748989760902</c:v>
                </c:pt>
                <c:pt idx="142489">
                  <c:v>45.170860724385697</c:v>
                </c:pt>
                <c:pt idx="142490">
                  <c:v>45.170972458652898</c:v>
                </c:pt>
                <c:pt idx="142491">
                  <c:v>45.171084192562397</c:v>
                </c:pt>
                <c:pt idx="142492">
                  <c:v>45.171195926114201</c:v>
                </c:pt>
                <c:pt idx="142493">
                  <c:v>45.171307659308397</c:v>
                </c:pt>
                <c:pt idx="142494">
                  <c:v>45.171419392144898</c:v>
                </c:pt>
                <c:pt idx="142495">
                  <c:v>45.171531124623797</c:v>
                </c:pt>
                <c:pt idx="142496">
                  <c:v>45.171642856745102</c:v>
                </c:pt>
                <c:pt idx="142497">
                  <c:v>45.171754588508698</c:v>
                </c:pt>
                <c:pt idx="142498">
                  <c:v>45.171866319914599</c:v>
                </c:pt>
                <c:pt idx="142499">
                  <c:v>45.171978050962899</c:v>
                </c:pt>
                <c:pt idx="142500">
                  <c:v>45.172089781653597</c:v>
                </c:pt>
                <c:pt idx="142501">
                  <c:v>45.1722015119867</c:v>
                </c:pt>
                <c:pt idx="142502">
                  <c:v>45.172313241962101</c:v>
                </c:pt>
                <c:pt idx="142503">
                  <c:v>45.172424971579801</c:v>
                </c:pt>
                <c:pt idx="142504">
                  <c:v>45.172536700839899</c:v>
                </c:pt>
                <c:pt idx="142505">
                  <c:v>45.172648429742402</c:v>
                </c:pt>
                <c:pt idx="142506">
                  <c:v>45.172760158287304</c:v>
                </c:pt>
                <c:pt idx="142507">
                  <c:v>45.172871886474503</c:v>
                </c:pt>
                <c:pt idx="142508">
                  <c:v>45.172983614304101</c:v>
                </c:pt>
                <c:pt idx="142509">
                  <c:v>45.173095341776097</c:v>
                </c:pt>
                <c:pt idx="142510">
                  <c:v>45.173207068890399</c:v>
                </c:pt>
                <c:pt idx="142511">
                  <c:v>45.173318795647099</c:v>
                </c:pt>
                <c:pt idx="142512">
                  <c:v>45.173430522046203</c:v>
                </c:pt>
                <c:pt idx="142513">
                  <c:v>45.1735422480876</c:v>
                </c:pt>
                <c:pt idx="142514">
                  <c:v>45.173653973771401</c:v>
                </c:pt>
                <c:pt idx="142515">
                  <c:v>45.173765699097601</c:v>
                </c:pt>
                <c:pt idx="142516">
                  <c:v>45.173877424066198</c:v>
                </c:pt>
                <c:pt idx="142517">
                  <c:v>45.173989148677201</c:v>
                </c:pt>
                <c:pt idx="142518">
                  <c:v>45.174100872930502</c:v>
                </c:pt>
                <c:pt idx="142519">
                  <c:v>45.174212596826202</c:v>
                </c:pt>
                <c:pt idx="142520">
                  <c:v>45.174324320364299</c:v>
                </c:pt>
                <c:pt idx="142521">
                  <c:v>45.174436043544802</c:v>
                </c:pt>
                <c:pt idx="142522">
                  <c:v>45.174547766367603</c:v>
                </c:pt>
                <c:pt idx="142523">
                  <c:v>45.174659488832901</c:v>
                </c:pt>
                <c:pt idx="142524">
                  <c:v>45.174771210940499</c:v>
                </c:pt>
                <c:pt idx="142525">
                  <c:v>45.174882932690501</c:v>
                </c:pt>
                <c:pt idx="142526">
                  <c:v>45.174994654082901</c:v>
                </c:pt>
                <c:pt idx="142527">
                  <c:v>45.1751063751177</c:v>
                </c:pt>
                <c:pt idx="142528">
                  <c:v>45.175218095794897</c:v>
                </c:pt>
                <c:pt idx="142529">
                  <c:v>45.175329816114498</c:v>
                </c:pt>
                <c:pt idx="142530">
                  <c:v>45.175441536076498</c:v>
                </c:pt>
                <c:pt idx="142531">
                  <c:v>45.175553255680803</c:v>
                </c:pt>
                <c:pt idx="142532">
                  <c:v>45.175664974927599</c:v>
                </c:pt>
                <c:pt idx="142533">
                  <c:v>45.1757766938168</c:v>
                </c:pt>
                <c:pt idx="142534">
                  <c:v>45.1758884123483</c:v>
                </c:pt>
                <c:pt idx="142535">
                  <c:v>45.176000130522297</c:v>
                </c:pt>
                <c:pt idx="142536">
                  <c:v>45.176111848338699</c:v>
                </c:pt>
                <c:pt idx="142537">
                  <c:v>45.1762235657974</c:v>
                </c:pt>
                <c:pt idx="142538">
                  <c:v>45.176335282898599</c:v>
                </c:pt>
                <c:pt idx="142539">
                  <c:v>45.176446999642202</c:v>
                </c:pt>
                <c:pt idx="142540">
                  <c:v>45.176558716028097</c:v>
                </c:pt>
                <c:pt idx="142541">
                  <c:v>45.176670432056497</c:v>
                </c:pt>
                <c:pt idx="142542">
                  <c:v>45.176782147727302</c:v>
                </c:pt>
                <c:pt idx="142543">
                  <c:v>45.176893863040497</c:v>
                </c:pt>
                <c:pt idx="142544">
                  <c:v>45.177005577996098</c:v>
                </c:pt>
                <c:pt idx="142545">
                  <c:v>45.177117292594097</c:v>
                </c:pt>
                <c:pt idx="142546">
                  <c:v>45.177229006834501</c:v>
                </c:pt>
                <c:pt idx="142547">
                  <c:v>45.177340720717297</c:v>
                </c:pt>
                <c:pt idx="142548">
                  <c:v>45.177452434242603</c:v>
                </c:pt>
                <c:pt idx="142549">
                  <c:v>45.177564147410301</c:v>
                </c:pt>
                <c:pt idx="142550">
                  <c:v>45.177675860220297</c:v>
                </c:pt>
                <c:pt idx="142551">
                  <c:v>45.177787572672798</c:v>
                </c:pt>
                <c:pt idx="142552">
                  <c:v>45.177899284767797</c:v>
                </c:pt>
                <c:pt idx="142553">
                  <c:v>45.178010996505101</c:v>
                </c:pt>
                <c:pt idx="142554">
                  <c:v>45.178122707884803</c:v>
                </c:pt>
                <c:pt idx="142555">
                  <c:v>45.178234418907003</c:v>
                </c:pt>
                <c:pt idx="142556">
                  <c:v>45.178346129571601</c:v>
                </c:pt>
                <c:pt idx="142557">
                  <c:v>45.178457839878597</c:v>
                </c:pt>
                <c:pt idx="142558">
                  <c:v>45.178569549828097</c:v>
                </c:pt>
                <c:pt idx="142559">
                  <c:v>45.178681259420003</c:v>
                </c:pt>
                <c:pt idx="142560">
                  <c:v>45.1787929686543</c:v>
                </c:pt>
                <c:pt idx="142561">
                  <c:v>45.178904677531001</c:v>
                </c:pt>
                <c:pt idx="142562">
                  <c:v>45.179016386050201</c:v>
                </c:pt>
                <c:pt idx="142563">
                  <c:v>45.179128094211798</c:v>
                </c:pt>
                <c:pt idx="142564">
                  <c:v>45.1792398020158</c:v>
                </c:pt>
                <c:pt idx="142565">
                  <c:v>45.179351509462201</c:v>
                </c:pt>
                <c:pt idx="142566">
                  <c:v>45.179463216551099</c:v>
                </c:pt>
                <c:pt idx="142567">
                  <c:v>45.179574923282502</c:v>
                </c:pt>
                <c:pt idx="142568">
                  <c:v>45.179686629656203</c:v>
                </c:pt>
                <c:pt idx="142569">
                  <c:v>45.179798335672402</c:v>
                </c:pt>
                <c:pt idx="142570">
                  <c:v>45.179910041331098</c:v>
                </c:pt>
                <c:pt idx="142571">
                  <c:v>45.1800217466322</c:v>
                </c:pt>
                <c:pt idx="142572">
                  <c:v>45.180133451575699</c:v>
                </c:pt>
                <c:pt idx="142573">
                  <c:v>45.180245156161703</c:v>
                </c:pt>
                <c:pt idx="142574">
                  <c:v>45.180356860390098</c:v>
                </c:pt>
                <c:pt idx="142575">
                  <c:v>45.180468564260899</c:v>
                </c:pt>
                <c:pt idx="142576">
                  <c:v>45.180580267774197</c:v>
                </c:pt>
                <c:pt idx="142577">
                  <c:v>45.180691970929999</c:v>
                </c:pt>
                <c:pt idx="142578">
                  <c:v>45.180803673728199</c:v>
                </c:pt>
                <c:pt idx="142579">
                  <c:v>45.180915376168798</c:v>
                </c:pt>
                <c:pt idx="142580">
                  <c:v>45.181027078251901</c:v>
                </c:pt>
                <c:pt idx="142581">
                  <c:v>45.181138779977402</c:v>
                </c:pt>
                <c:pt idx="142582">
                  <c:v>45.181250481345401</c:v>
                </c:pt>
                <c:pt idx="142583">
                  <c:v>45.181362182355898</c:v>
                </c:pt>
                <c:pt idx="142584">
                  <c:v>45.181473883008799</c:v>
                </c:pt>
                <c:pt idx="142585">
                  <c:v>45.181585583304198</c:v>
                </c:pt>
                <c:pt idx="142586">
                  <c:v>45.181697283242002</c:v>
                </c:pt>
                <c:pt idx="142587">
                  <c:v>45.181808982822297</c:v>
                </c:pt>
                <c:pt idx="142588">
                  <c:v>45.181920682045003</c:v>
                </c:pt>
                <c:pt idx="142589">
                  <c:v>45.182032380910201</c:v>
                </c:pt>
                <c:pt idx="142590">
                  <c:v>45.182144079417903</c:v>
                </c:pt>
                <c:pt idx="142591">
                  <c:v>45.182255777568002</c:v>
                </c:pt>
                <c:pt idx="142592">
                  <c:v>45.1823674753606</c:v>
                </c:pt>
                <c:pt idx="142593">
                  <c:v>45.182479172795603</c:v>
                </c:pt>
                <c:pt idx="142594">
                  <c:v>45.182590869873202</c:v>
                </c:pt>
                <c:pt idx="142595">
                  <c:v>45.1827025665932</c:v>
                </c:pt>
                <c:pt idx="142596">
                  <c:v>45.182814262955603</c:v>
                </c:pt>
                <c:pt idx="142597">
                  <c:v>45.182925958960503</c:v>
                </c:pt>
                <c:pt idx="142598">
                  <c:v>45.183037654607901</c:v>
                </c:pt>
                <c:pt idx="142599">
                  <c:v>45.183149349897803</c:v>
                </c:pt>
                <c:pt idx="142600">
                  <c:v>45.183261044830203</c:v>
                </c:pt>
                <c:pt idx="142601">
                  <c:v>45.183372739405002</c:v>
                </c:pt>
                <c:pt idx="142602">
                  <c:v>45.183484433622297</c:v>
                </c:pt>
                <c:pt idx="142603">
                  <c:v>45.183596127481998</c:v>
                </c:pt>
                <c:pt idx="142604">
                  <c:v>45.183707820984303</c:v>
                </c:pt>
                <c:pt idx="142605">
                  <c:v>45.183819514128999</c:v>
                </c:pt>
                <c:pt idx="142606">
                  <c:v>45.183931206916199</c:v>
                </c:pt>
                <c:pt idx="142607">
                  <c:v>45.184042899345897</c:v>
                </c:pt>
                <c:pt idx="142608">
                  <c:v>45.1841545914181</c:v>
                </c:pt>
                <c:pt idx="142609">
                  <c:v>45.1842662831327</c:v>
                </c:pt>
                <c:pt idx="142610">
                  <c:v>45.184377974489898</c:v>
                </c:pt>
                <c:pt idx="142611">
                  <c:v>45.184489665489501</c:v>
                </c:pt>
                <c:pt idx="142612">
                  <c:v>45.184601356131601</c:v>
                </c:pt>
                <c:pt idx="142613">
                  <c:v>45.184713046416199</c:v>
                </c:pt>
                <c:pt idx="142614">
                  <c:v>45.184824736343302</c:v>
                </c:pt>
                <c:pt idx="142615">
                  <c:v>45.184936425912902</c:v>
                </c:pt>
                <c:pt idx="142616">
                  <c:v>45.185048115124999</c:v>
                </c:pt>
                <c:pt idx="142617">
                  <c:v>45.185159803979502</c:v>
                </c:pt>
                <c:pt idx="142618">
                  <c:v>45.185271492476602</c:v>
                </c:pt>
                <c:pt idx="142619">
                  <c:v>45.185383180616199</c:v>
                </c:pt>
                <c:pt idx="142620">
                  <c:v>45.185494868398202</c:v>
                </c:pt>
                <c:pt idx="142621">
                  <c:v>45.185606555822801</c:v>
                </c:pt>
                <c:pt idx="142622">
                  <c:v>45.185718242889799</c:v>
                </c:pt>
                <c:pt idx="142623">
                  <c:v>45.1858299295994</c:v>
                </c:pt>
                <c:pt idx="142624">
                  <c:v>45.1859416159514</c:v>
                </c:pt>
                <c:pt idx="142625">
                  <c:v>45.186053301945996</c:v>
                </c:pt>
                <c:pt idx="142626">
                  <c:v>45.186164987582998</c:v>
                </c:pt>
                <c:pt idx="142627">
                  <c:v>45.186276672862597</c:v>
                </c:pt>
                <c:pt idx="142628">
                  <c:v>45.186388357784601</c:v>
                </c:pt>
                <c:pt idx="142629">
                  <c:v>45.186500042349202</c:v>
                </c:pt>
                <c:pt idx="142630">
                  <c:v>45.186611726556301</c:v>
                </c:pt>
                <c:pt idx="142631">
                  <c:v>45.186723410405797</c:v>
                </c:pt>
                <c:pt idx="142632">
                  <c:v>45.186835093897898</c:v>
                </c:pt>
                <c:pt idx="142633">
                  <c:v>45.186946777032503</c:v>
                </c:pt>
                <c:pt idx="142634">
                  <c:v>45.187058459809698</c:v>
                </c:pt>
                <c:pt idx="142635">
                  <c:v>45.187170142229299</c:v>
                </c:pt>
                <c:pt idx="142636">
                  <c:v>45.187281824291397</c:v>
                </c:pt>
                <c:pt idx="142637">
                  <c:v>45.187393505996098</c:v>
                </c:pt>
                <c:pt idx="142638">
                  <c:v>45.187505187343298</c:v>
                </c:pt>
                <c:pt idx="142639">
                  <c:v>45.187616868333002</c:v>
                </c:pt>
                <c:pt idx="142640">
                  <c:v>45.187728548965197</c:v>
                </c:pt>
                <c:pt idx="142641">
                  <c:v>45.187840229239903</c:v>
                </c:pt>
                <c:pt idx="142642">
                  <c:v>45.187951909157199</c:v>
                </c:pt>
                <c:pt idx="142643">
                  <c:v>45.188063588717</c:v>
                </c:pt>
                <c:pt idx="142644">
                  <c:v>45.188175267919299</c:v>
                </c:pt>
                <c:pt idx="142645">
                  <c:v>45.188286946764102</c:v>
                </c:pt>
                <c:pt idx="142646">
                  <c:v>45.188398625251502</c:v>
                </c:pt>
                <c:pt idx="142647">
                  <c:v>45.1885103033813</c:v>
                </c:pt>
                <c:pt idx="142648">
                  <c:v>45.188621981153702</c:v>
                </c:pt>
                <c:pt idx="142649">
                  <c:v>45.188733658568701</c:v>
                </c:pt>
                <c:pt idx="142650">
                  <c:v>45.188845335626198</c:v>
                </c:pt>
                <c:pt idx="142651">
                  <c:v>45.188957012326199</c:v>
                </c:pt>
                <c:pt idx="142652">
                  <c:v>45.189068688668698</c:v>
                </c:pt>
                <c:pt idx="142653">
                  <c:v>45.189180364653801</c:v>
                </c:pt>
                <c:pt idx="142654">
                  <c:v>45.189292040281401</c:v>
                </c:pt>
                <c:pt idx="142655">
                  <c:v>45.189403715551499</c:v>
                </c:pt>
                <c:pt idx="142656">
                  <c:v>45.189515390464202</c:v>
                </c:pt>
                <c:pt idx="142657">
                  <c:v>45.189627065019401</c:v>
                </c:pt>
                <c:pt idx="142658">
                  <c:v>45.189738739217098</c:v>
                </c:pt>
                <c:pt idx="142659">
                  <c:v>45.1898504130574</c:v>
                </c:pt>
                <c:pt idx="142660">
                  <c:v>45.189962086540298</c:v>
                </c:pt>
                <c:pt idx="142661">
                  <c:v>45.190073759665701</c:v>
                </c:pt>
                <c:pt idx="142662">
                  <c:v>45.190185432433601</c:v>
                </c:pt>
                <c:pt idx="142663">
                  <c:v>45.190297104844099</c:v>
                </c:pt>
                <c:pt idx="142664">
                  <c:v>45.190408776897101</c:v>
                </c:pt>
                <c:pt idx="142665">
                  <c:v>45.190520448592601</c:v>
                </c:pt>
                <c:pt idx="142666">
                  <c:v>45.190632119930797</c:v>
                </c:pt>
                <c:pt idx="142667">
                  <c:v>45.190743790911398</c:v>
                </c:pt>
                <c:pt idx="142668">
                  <c:v>45.190855461534603</c:v>
                </c:pt>
                <c:pt idx="142669">
                  <c:v>45.190967131800399</c:v>
                </c:pt>
                <c:pt idx="142670">
                  <c:v>45.191078801708699</c:v>
                </c:pt>
                <c:pt idx="142671">
                  <c:v>45.191190471259603</c:v>
                </c:pt>
                <c:pt idx="142672">
                  <c:v>45.191302140452997</c:v>
                </c:pt>
                <c:pt idx="142673">
                  <c:v>45.191413809289003</c:v>
                </c:pt>
                <c:pt idx="142674">
                  <c:v>45.191525477767598</c:v>
                </c:pt>
                <c:pt idx="142675">
                  <c:v>45.191637145888699</c:v>
                </c:pt>
                <c:pt idx="142676">
                  <c:v>45.191748813652303</c:v>
                </c:pt>
                <c:pt idx="142677">
                  <c:v>45.191860481058598</c:v>
                </c:pt>
                <c:pt idx="142678">
                  <c:v>45.191972148107403</c:v>
                </c:pt>
                <c:pt idx="142679">
                  <c:v>45.1920838147987</c:v>
                </c:pt>
                <c:pt idx="142680">
                  <c:v>45.1921954811326</c:v>
                </c:pt>
                <c:pt idx="142681">
                  <c:v>45.192307147109098</c:v>
                </c:pt>
                <c:pt idx="142682">
                  <c:v>45.192418812728199</c:v>
                </c:pt>
                <c:pt idx="142683">
                  <c:v>45.192530477989798</c:v>
                </c:pt>
                <c:pt idx="142684">
                  <c:v>45.192642142894002</c:v>
                </c:pt>
                <c:pt idx="142685">
                  <c:v>45.192753807440702</c:v>
                </c:pt>
                <c:pt idx="142686">
                  <c:v>45.1928654716301</c:v>
                </c:pt>
                <c:pt idx="142687">
                  <c:v>45.192977135462002</c:v>
                </c:pt>
                <c:pt idx="142688">
                  <c:v>45.193088798936401</c:v>
                </c:pt>
                <c:pt idx="142689">
                  <c:v>45.193200462053497</c:v>
                </c:pt>
                <c:pt idx="142690">
                  <c:v>45.193312124813097</c:v>
                </c:pt>
                <c:pt idx="142691">
                  <c:v>45.193423787215302</c:v>
                </c:pt>
                <c:pt idx="142692">
                  <c:v>45.193535449260096</c:v>
                </c:pt>
                <c:pt idx="142693">
                  <c:v>45.193647110947502</c:v>
                </c:pt>
                <c:pt idx="142694">
                  <c:v>45.193758772277398</c:v>
                </c:pt>
                <c:pt idx="142695">
                  <c:v>45.193870433249998</c:v>
                </c:pt>
                <c:pt idx="142696">
                  <c:v>45.193982093865102</c:v>
                </c:pt>
                <c:pt idx="142697">
                  <c:v>45.194093754122797</c:v>
                </c:pt>
                <c:pt idx="142698">
                  <c:v>45.194205414023003</c:v>
                </c:pt>
                <c:pt idx="142699">
                  <c:v>45.194317073565898</c:v>
                </c:pt>
                <c:pt idx="142700">
                  <c:v>45.194428732751398</c:v>
                </c:pt>
                <c:pt idx="142701">
                  <c:v>45.194540391579402</c:v>
                </c:pt>
                <c:pt idx="142702">
                  <c:v>45.194652050050003</c:v>
                </c:pt>
                <c:pt idx="142703">
                  <c:v>45.1947637081633</c:v>
                </c:pt>
                <c:pt idx="142704">
                  <c:v>45.194875365919103</c:v>
                </c:pt>
                <c:pt idx="142705">
                  <c:v>45.194987023317502</c:v>
                </c:pt>
                <c:pt idx="142706">
                  <c:v>45.195098680358498</c:v>
                </c:pt>
                <c:pt idx="142707">
                  <c:v>45.195210337042099</c:v>
                </c:pt>
                <c:pt idx="142708">
                  <c:v>45.195321993368303</c:v>
                </c:pt>
                <c:pt idx="142709">
                  <c:v>45.195433649337097</c:v>
                </c:pt>
                <c:pt idx="142710">
                  <c:v>45.195545304948503</c:v>
                </c:pt>
                <c:pt idx="142711">
                  <c:v>45.195656960202498</c:v>
                </c:pt>
                <c:pt idx="142712">
                  <c:v>45.195768615099098</c:v>
                </c:pt>
                <c:pt idx="142713">
                  <c:v>45.195880269638302</c:v>
                </c:pt>
                <c:pt idx="142714">
                  <c:v>45.195991923820102</c:v>
                </c:pt>
                <c:pt idx="142715">
                  <c:v>45.1961035776445</c:v>
                </c:pt>
                <c:pt idx="142716">
                  <c:v>45.196215231111502</c:v>
                </c:pt>
                <c:pt idx="142717">
                  <c:v>45.196326884221101</c:v>
                </c:pt>
                <c:pt idx="142718">
                  <c:v>45.196438536973403</c:v>
                </c:pt>
                <c:pt idx="142719">
                  <c:v>45.196550189368203</c:v>
                </c:pt>
                <c:pt idx="142720">
                  <c:v>45.1966618414057</c:v>
                </c:pt>
                <c:pt idx="142721">
                  <c:v>45.196773493085701</c:v>
                </c:pt>
                <c:pt idx="142722">
                  <c:v>45.196885144408398</c:v>
                </c:pt>
                <c:pt idx="142723">
                  <c:v>45.1969967953737</c:v>
                </c:pt>
                <c:pt idx="142724">
                  <c:v>45.197108445981598</c:v>
                </c:pt>
                <c:pt idx="142725">
                  <c:v>45.197220096232101</c:v>
                </c:pt>
                <c:pt idx="142726">
                  <c:v>45.1973317461253</c:v>
                </c:pt>
                <c:pt idx="142727">
                  <c:v>45.197443395660997</c:v>
                </c:pt>
                <c:pt idx="142728">
                  <c:v>45.197555044839397</c:v>
                </c:pt>
                <c:pt idx="142729">
                  <c:v>45.197666693660402</c:v>
                </c:pt>
                <c:pt idx="142730">
                  <c:v>45.197778342124003</c:v>
                </c:pt>
                <c:pt idx="142731">
                  <c:v>45.197889990230301</c:v>
                </c:pt>
                <c:pt idx="142732">
                  <c:v>45.198001637979097</c:v>
                </c:pt>
                <c:pt idx="142733">
                  <c:v>45.198113285370603</c:v>
                </c:pt>
                <c:pt idx="142734">
                  <c:v>45.198224932404699</c:v>
                </c:pt>
                <c:pt idx="142735">
                  <c:v>45.198336579081499</c:v>
                </c:pt>
                <c:pt idx="142736">
                  <c:v>45.198448225400902</c:v>
                </c:pt>
                <c:pt idx="142737">
                  <c:v>45.198559871362903</c:v>
                </c:pt>
                <c:pt idx="142738">
                  <c:v>45.198671516967501</c:v>
                </c:pt>
                <c:pt idx="142739">
                  <c:v>45.198783162214802</c:v>
                </c:pt>
                <c:pt idx="142740">
                  <c:v>45.198894807104701</c:v>
                </c:pt>
                <c:pt idx="142741">
                  <c:v>45.199006451637203</c:v>
                </c:pt>
                <c:pt idx="142742">
                  <c:v>45.199118095812402</c:v>
                </c:pt>
                <c:pt idx="142743">
                  <c:v>45.199229739630198</c:v>
                </c:pt>
                <c:pt idx="142744">
                  <c:v>45.199341383090697</c:v>
                </c:pt>
                <c:pt idx="142745">
                  <c:v>45.199453026193702</c:v>
                </c:pt>
                <c:pt idx="142746">
                  <c:v>45.199564668939502</c:v>
                </c:pt>
                <c:pt idx="142747">
                  <c:v>45.199676311327799</c:v>
                </c:pt>
                <c:pt idx="142748">
                  <c:v>45.1997879533589</c:v>
                </c:pt>
                <c:pt idx="142749">
                  <c:v>45.199899595032498</c:v>
                </c:pt>
                <c:pt idx="142750">
                  <c:v>45.2000112363488</c:v>
                </c:pt>
                <c:pt idx="142751">
                  <c:v>45.200122877307798</c:v>
                </c:pt>
                <c:pt idx="142752">
                  <c:v>45.200234517909401</c:v>
                </c:pt>
                <c:pt idx="142753">
                  <c:v>45.2003461581536</c:v>
                </c:pt>
                <c:pt idx="142754">
                  <c:v>45.200457798040503</c:v>
                </c:pt>
                <c:pt idx="142755">
                  <c:v>45.200569437570003</c:v>
                </c:pt>
                <c:pt idx="142756">
                  <c:v>45.2006810767422</c:v>
                </c:pt>
                <c:pt idx="142757">
                  <c:v>45.2007927155571</c:v>
                </c:pt>
                <c:pt idx="142758">
                  <c:v>45.200904354014597</c:v>
                </c:pt>
                <c:pt idx="142759">
                  <c:v>45.201015992114698</c:v>
                </c:pt>
                <c:pt idx="142760">
                  <c:v>45.201127629857602</c:v>
                </c:pt>
                <c:pt idx="142761">
                  <c:v>45.201239267242997</c:v>
                </c:pt>
                <c:pt idx="142762">
                  <c:v>45.201350904271202</c:v>
                </c:pt>
                <c:pt idx="142763">
                  <c:v>45.201462540941897</c:v>
                </c:pt>
                <c:pt idx="142764">
                  <c:v>45.201574177255402</c:v>
                </c:pt>
                <c:pt idx="142765">
                  <c:v>45.201685813211498</c:v>
                </c:pt>
                <c:pt idx="142766">
                  <c:v>45.201797448810296</c:v>
                </c:pt>
                <c:pt idx="142767">
                  <c:v>45.201909084051699</c:v>
                </c:pt>
                <c:pt idx="142768">
                  <c:v>45.202020718935799</c:v>
                </c:pt>
                <c:pt idx="142769">
                  <c:v>45.202132353462602</c:v>
                </c:pt>
                <c:pt idx="142770">
                  <c:v>45.202243987632002</c:v>
                </c:pt>
                <c:pt idx="142771">
                  <c:v>45.202355621444198</c:v>
                </c:pt>
                <c:pt idx="142772">
                  <c:v>45.202467254898899</c:v>
                </c:pt>
                <c:pt idx="142773">
                  <c:v>45.202578887996403</c:v>
                </c:pt>
                <c:pt idx="142774">
                  <c:v>45.202690520736503</c:v>
                </c:pt>
                <c:pt idx="142775">
                  <c:v>45.2028021531193</c:v>
                </c:pt>
                <c:pt idx="142776">
                  <c:v>45.202913785144801</c:v>
                </c:pt>
                <c:pt idx="142777">
                  <c:v>45.203025416812899</c:v>
                </c:pt>
                <c:pt idx="142778">
                  <c:v>45.2031370481238</c:v>
                </c:pt>
                <c:pt idx="142779">
                  <c:v>45.203248679077298</c:v>
                </c:pt>
                <c:pt idx="142780">
                  <c:v>45.2033603096734</c:v>
                </c:pt>
                <c:pt idx="142781">
                  <c:v>45.203471939912298</c:v>
                </c:pt>
                <c:pt idx="142782">
                  <c:v>45.2035835697938</c:v>
                </c:pt>
                <c:pt idx="142783">
                  <c:v>45.203695199318098</c:v>
                </c:pt>
                <c:pt idx="142784">
                  <c:v>45.203806828485</c:v>
                </c:pt>
                <c:pt idx="142785">
                  <c:v>45.203918457294598</c:v>
                </c:pt>
                <c:pt idx="142786">
                  <c:v>45.204030085746901</c:v>
                </c:pt>
                <c:pt idx="142787">
                  <c:v>45.2041417138418</c:v>
                </c:pt>
                <c:pt idx="142788">
                  <c:v>45.204253341579502</c:v>
                </c:pt>
                <c:pt idx="142789">
                  <c:v>45.204364968959801</c:v>
                </c:pt>
                <c:pt idx="142790">
                  <c:v>45.204476595982896</c:v>
                </c:pt>
                <c:pt idx="142791">
                  <c:v>45.204588222648603</c:v>
                </c:pt>
                <c:pt idx="142792">
                  <c:v>45.204699848956999</c:v>
                </c:pt>
                <c:pt idx="142793">
                  <c:v>45.204811474908098</c:v>
                </c:pt>
                <c:pt idx="142794">
                  <c:v>45.204923100502</c:v>
                </c:pt>
                <c:pt idx="142795">
                  <c:v>45.2050347257385</c:v>
                </c:pt>
                <c:pt idx="142796">
                  <c:v>45.205146350617703</c:v>
                </c:pt>
                <c:pt idx="142797">
                  <c:v>45.205257975139602</c:v>
                </c:pt>
                <c:pt idx="142798">
                  <c:v>45.205369599304198</c:v>
                </c:pt>
                <c:pt idx="142799">
                  <c:v>45.205481223111498</c:v>
                </c:pt>
                <c:pt idx="142800">
                  <c:v>45.205592846561501</c:v>
                </c:pt>
                <c:pt idx="142801">
                  <c:v>45.205704469654201</c:v>
                </c:pt>
                <c:pt idx="142802">
                  <c:v>45.205816092389597</c:v>
                </c:pt>
                <c:pt idx="142803">
                  <c:v>45.205927714767697</c:v>
                </c:pt>
                <c:pt idx="142804">
                  <c:v>45.206039336788599</c:v>
                </c:pt>
                <c:pt idx="142805">
                  <c:v>45.206150958452099</c:v>
                </c:pt>
                <c:pt idx="142806">
                  <c:v>45.206262579758302</c:v>
                </c:pt>
                <c:pt idx="142807">
                  <c:v>45.206374200707302</c:v>
                </c:pt>
                <c:pt idx="142808">
                  <c:v>45.206485821298998</c:v>
                </c:pt>
                <c:pt idx="142809">
                  <c:v>45.206597441533297</c:v>
                </c:pt>
                <c:pt idx="142810">
                  <c:v>45.2067090614104</c:v>
                </c:pt>
                <c:pt idx="142811">
                  <c:v>45.2068206809302</c:v>
                </c:pt>
                <c:pt idx="142812">
                  <c:v>45.206932300092802</c:v>
                </c:pt>
                <c:pt idx="142813">
                  <c:v>45.207043918898002</c:v>
                </c:pt>
                <c:pt idx="142814">
                  <c:v>45.207155537345997</c:v>
                </c:pt>
                <c:pt idx="142815">
                  <c:v>45.207267155436597</c:v>
                </c:pt>
                <c:pt idx="142816">
                  <c:v>45.207378773169999</c:v>
                </c:pt>
                <c:pt idx="142817">
                  <c:v>45.207490390546099</c:v>
                </c:pt>
                <c:pt idx="142818">
                  <c:v>45.207602007565001</c:v>
                </c:pt>
                <c:pt idx="142819">
                  <c:v>45.2077136242265</c:v>
                </c:pt>
                <c:pt idx="142820">
                  <c:v>45.207825240530802</c:v>
                </c:pt>
                <c:pt idx="142821">
                  <c:v>45.2079368564779</c:v>
                </c:pt>
                <c:pt idx="142822">
                  <c:v>45.208048472067603</c:v>
                </c:pt>
                <c:pt idx="142823">
                  <c:v>45.208160087300101</c:v>
                </c:pt>
                <c:pt idx="142824">
                  <c:v>45.208271702175303</c:v>
                </c:pt>
                <c:pt idx="142825">
                  <c:v>45.208383316693201</c:v>
                </c:pt>
                <c:pt idx="142826">
                  <c:v>45.208494930853902</c:v>
                </c:pt>
                <c:pt idx="142827">
                  <c:v>45.2086065446573</c:v>
                </c:pt>
                <c:pt idx="142828">
                  <c:v>45.208718158103402</c:v>
                </c:pt>
                <c:pt idx="142829">
                  <c:v>45.208829771192299</c:v>
                </c:pt>
                <c:pt idx="142830">
                  <c:v>45.2089413839239</c:v>
                </c:pt>
                <c:pt idx="142831">
                  <c:v>45.209052996298198</c:v>
                </c:pt>
                <c:pt idx="142832">
                  <c:v>45.209164608315298</c:v>
                </c:pt>
                <c:pt idx="142833">
                  <c:v>45.209276219975102</c:v>
                </c:pt>
                <c:pt idx="142834">
                  <c:v>45.209387831277702</c:v>
                </c:pt>
                <c:pt idx="142835">
                  <c:v>45.209499442222999</c:v>
                </c:pt>
                <c:pt idx="142836">
                  <c:v>45.209611052810999</c:v>
                </c:pt>
                <c:pt idx="142837">
                  <c:v>45.209722663041802</c:v>
                </c:pt>
                <c:pt idx="142838">
                  <c:v>45.209834272915302</c:v>
                </c:pt>
                <c:pt idx="142839">
                  <c:v>45.209945882431597</c:v>
                </c:pt>
                <c:pt idx="142840">
                  <c:v>45.210057491590703</c:v>
                </c:pt>
                <c:pt idx="142841">
                  <c:v>45.210169100392399</c:v>
                </c:pt>
                <c:pt idx="142842">
                  <c:v>45.210280708836997</c:v>
                </c:pt>
                <c:pt idx="142843">
                  <c:v>45.210392316924299</c:v>
                </c:pt>
                <c:pt idx="142844">
                  <c:v>45.210503924654297</c:v>
                </c:pt>
                <c:pt idx="142845">
                  <c:v>45.210615532027099</c:v>
                </c:pt>
                <c:pt idx="142846">
                  <c:v>45.210727139042604</c:v>
                </c:pt>
                <c:pt idx="142847">
                  <c:v>45.210838745700897</c:v>
                </c:pt>
                <c:pt idx="142848">
                  <c:v>45.210950352002001</c:v>
                </c:pt>
                <c:pt idx="142849">
                  <c:v>45.211061957945802</c:v>
                </c:pt>
                <c:pt idx="142850">
                  <c:v>45.211173563532398</c:v>
                </c:pt>
                <c:pt idx="142851">
                  <c:v>45.211285168761698</c:v>
                </c:pt>
                <c:pt idx="142852">
                  <c:v>45.211396773633801</c:v>
                </c:pt>
                <c:pt idx="142853">
                  <c:v>45.211508378148601</c:v>
                </c:pt>
                <c:pt idx="142854">
                  <c:v>45.211619982306303</c:v>
                </c:pt>
                <c:pt idx="142855">
                  <c:v>45.211731586106602</c:v>
                </c:pt>
                <c:pt idx="142856">
                  <c:v>45.211843189549803</c:v>
                </c:pt>
                <c:pt idx="142857">
                  <c:v>45.211954792635701</c:v>
                </c:pt>
                <c:pt idx="142858">
                  <c:v>45.212066395364403</c:v>
                </c:pt>
                <c:pt idx="142859">
                  <c:v>45.2121779977359</c:v>
                </c:pt>
                <c:pt idx="142860">
                  <c:v>45.2122895997501</c:v>
                </c:pt>
                <c:pt idx="142861">
                  <c:v>45.212401201407097</c:v>
                </c:pt>
                <c:pt idx="142862">
                  <c:v>45.212512802706897</c:v>
                </c:pt>
                <c:pt idx="142863">
                  <c:v>45.2126244036494</c:v>
                </c:pt>
                <c:pt idx="142864">
                  <c:v>45.212736004234699</c:v>
                </c:pt>
                <c:pt idx="142865">
                  <c:v>45.212847604462802</c:v>
                </c:pt>
                <c:pt idx="142866">
                  <c:v>45.2129592043337</c:v>
                </c:pt>
                <c:pt idx="142867">
                  <c:v>45.213070803847401</c:v>
                </c:pt>
                <c:pt idx="142868">
                  <c:v>45.213182403003799</c:v>
                </c:pt>
                <c:pt idx="142869">
                  <c:v>45.213294001803</c:v>
                </c:pt>
                <c:pt idx="142870">
                  <c:v>45.213405600244997</c:v>
                </c:pt>
                <c:pt idx="142871">
                  <c:v>45.213517198329797</c:v>
                </c:pt>
                <c:pt idx="142872">
                  <c:v>45.213628796057399</c:v>
                </c:pt>
                <c:pt idx="142873">
                  <c:v>45.213740393427699</c:v>
                </c:pt>
                <c:pt idx="142874">
                  <c:v>45.213851990440901</c:v>
                </c:pt>
                <c:pt idx="142875">
                  <c:v>45.213963587096799</c:v>
                </c:pt>
                <c:pt idx="142876">
                  <c:v>45.214075183395501</c:v>
                </c:pt>
                <c:pt idx="142877">
                  <c:v>45.214186779336998</c:v>
                </c:pt>
                <c:pt idx="142878">
                  <c:v>45.214298374921299</c:v>
                </c:pt>
                <c:pt idx="142879">
                  <c:v>45.214409970148402</c:v>
                </c:pt>
                <c:pt idx="142880">
                  <c:v>45.214521565018302</c:v>
                </c:pt>
                <c:pt idx="142881">
                  <c:v>45.214633159530997</c:v>
                </c:pt>
                <c:pt idx="142882">
                  <c:v>45.214744753686396</c:v>
                </c:pt>
                <c:pt idx="142883">
                  <c:v>45.214856347484698</c:v>
                </c:pt>
                <c:pt idx="142884">
                  <c:v>45.214967940925803</c:v>
                </c:pt>
                <c:pt idx="142885">
                  <c:v>45.215079534009597</c:v>
                </c:pt>
                <c:pt idx="142886">
                  <c:v>45.2151911267363</c:v>
                </c:pt>
                <c:pt idx="142887">
                  <c:v>45.2153027191058</c:v>
                </c:pt>
                <c:pt idx="142888">
                  <c:v>45.215414311118003</c:v>
                </c:pt>
                <c:pt idx="142889">
                  <c:v>45.215525902773102</c:v>
                </c:pt>
                <c:pt idx="142890">
                  <c:v>45.215637494070997</c:v>
                </c:pt>
                <c:pt idx="142891">
                  <c:v>45.215749085011701</c:v>
                </c:pt>
                <c:pt idx="142892">
                  <c:v>45.215860675595202</c:v>
                </c:pt>
                <c:pt idx="142893">
                  <c:v>45.215972265821499</c:v>
                </c:pt>
                <c:pt idx="142894">
                  <c:v>45.216083855690599</c:v>
                </c:pt>
                <c:pt idx="142895">
                  <c:v>45.216195445202501</c:v>
                </c:pt>
                <c:pt idx="142896">
                  <c:v>45.2163070343573</c:v>
                </c:pt>
                <c:pt idx="142897">
                  <c:v>45.216418623154802</c:v>
                </c:pt>
                <c:pt idx="142898">
                  <c:v>45.216530211595199</c:v>
                </c:pt>
                <c:pt idx="142899">
                  <c:v>45.216641799678399</c:v>
                </c:pt>
                <c:pt idx="142900">
                  <c:v>45.216753387404403</c:v>
                </c:pt>
                <c:pt idx="142901">
                  <c:v>45.216864974773202</c:v>
                </c:pt>
                <c:pt idx="142902">
                  <c:v>45.216976561784797</c:v>
                </c:pt>
                <c:pt idx="142903">
                  <c:v>45.217088148439302</c:v>
                </c:pt>
                <c:pt idx="142904">
                  <c:v>45.217199734736496</c:v>
                </c:pt>
                <c:pt idx="142905">
                  <c:v>45.2173113206766</c:v>
                </c:pt>
                <c:pt idx="142906">
                  <c:v>45.2174229062595</c:v>
                </c:pt>
                <c:pt idx="142907">
                  <c:v>45.217534491485303</c:v>
                </c:pt>
                <c:pt idx="142908">
                  <c:v>45.217646076353901</c:v>
                </c:pt>
                <c:pt idx="142909">
                  <c:v>45.217757660865303</c:v>
                </c:pt>
                <c:pt idx="142910">
                  <c:v>45.2178692450195</c:v>
                </c:pt>
                <c:pt idx="142911">
                  <c:v>45.217980828816501</c:v>
                </c:pt>
                <c:pt idx="142912">
                  <c:v>45.218092412256397</c:v>
                </c:pt>
                <c:pt idx="142913">
                  <c:v>45.218203995339103</c:v>
                </c:pt>
                <c:pt idx="142914">
                  <c:v>45.218315578064697</c:v>
                </c:pt>
                <c:pt idx="142915">
                  <c:v>45.218427160433102</c:v>
                </c:pt>
                <c:pt idx="142916">
                  <c:v>45.218538742444302</c:v>
                </c:pt>
                <c:pt idx="142917">
                  <c:v>45.218650324098299</c:v>
                </c:pt>
                <c:pt idx="142918">
                  <c:v>45.218761905395198</c:v>
                </c:pt>
                <c:pt idx="142919">
                  <c:v>45.2188734863349</c:v>
                </c:pt>
                <c:pt idx="142920">
                  <c:v>45.218985066917497</c:v>
                </c:pt>
                <c:pt idx="142921">
                  <c:v>45.219096647142898</c:v>
                </c:pt>
                <c:pt idx="142922">
                  <c:v>45.219208227011201</c:v>
                </c:pt>
                <c:pt idx="142923">
                  <c:v>45.219319806522201</c:v>
                </c:pt>
                <c:pt idx="142924">
                  <c:v>45.219431385676202</c:v>
                </c:pt>
                <c:pt idx="142925">
                  <c:v>45.219542964473</c:v>
                </c:pt>
                <c:pt idx="142926">
                  <c:v>45.2196545429126</c:v>
                </c:pt>
                <c:pt idx="142927">
                  <c:v>45.219766120995097</c:v>
                </c:pt>
                <c:pt idx="142928">
                  <c:v>45.219877698720403</c:v>
                </c:pt>
                <c:pt idx="142929">
                  <c:v>45.219989276088597</c:v>
                </c:pt>
                <c:pt idx="142930">
                  <c:v>45.220100853099602</c:v>
                </c:pt>
                <c:pt idx="142931">
                  <c:v>45.220212429753403</c:v>
                </c:pt>
                <c:pt idx="142932">
                  <c:v>45.220324006050198</c:v>
                </c:pt>
                <c:pt idx="142933">
                  <c:v>45.220435581989797</c:v>
                </c:pt>
                <c:pt idx="142934">
                  <c:v>45.220547157572199</c:v>
                </c:pt>
                <c:pt idx="142935">
                  <c:v>45.220658732797503</c:v>
                </c:pt>
                <c:pt idx="142936">
                  <c:v>45.220770307665603</c:v>
                </c:pt>
                <c:pt idx="142937">
                  <c:v>45.220881882176599</c:v>
                </c:pt>
                <c:pt idx="142938">
                  <c:v>45.220993456330497</c:v>
                </c:pt>
                <c:pt idx="142939">
                  <c:v>45.221105030127198</c:v>
                </c:pt>
                <c:pt idx="142940">
                  <c:v>45.221216603566802</c:v>
                </c:pt>
                <c:pt idx="142941">
                  <c:v>45.221328176649301</c:v>
                </c:pt>
                <c:pt idx="142942">
                  <c:v>45.221439749374603</c:v>
                </c:pt>
                <c:pt idx="142943">
                  <c:v>45.221551321742801</c:v>
                </c:pt>
                <c:pt idx="142944">
                  <c:v>45.221662893753901</c:v>
                </c:pt>
                <c:pt idx="142945">
                  <c:v>45.221774465407798</c:v>
                </c:pt>
                <c:pt idx="142946">
                  <c:v>45.221886036704603</c:v>
                </c:pt>
                <c:pt idx="142947">
                  <c:v>45.221997607644198</c:v>
                </c:pt>
                <c:pt idx="142948">
                  <c:v>45.222109178226802</c:v>
                </c:pt>
                <c:pt idx="142949">
                  <c:v>45.222220748452202</c:v>
                </c:pt>
                <c:pt idx="142950">
                  <c:v>45.222332318320397</c:v>
                </c:pt>
                <c:pt idx="142951">
                  <c:v>45.222443887831602</c:v>
                </c:pt>
                <c:pt idx="142952">
                  <c:v>45.222555456985603</c:v>
                </c:pt>
                <c:pt idx="142953">
                  <c:v>45.222667025782499</c:v>
                </c:pt>
                <c:pt idx="142954">
                  <c:v>45.222778594222298</c:v>
                </c:pt>
                <c:pt idx="142955">
                  <c:v>45.222890162304999</c:v>
                </c:pt>
                <c:pt idx="142956">
                  <c:v>45.223001730030497</c:v>
                </c:pt>
                <c:pt idx="142957">
                  <c:v>45.223113297398903</c:v>
                </c:pt>
                <c:pt idx="142958">
                  <c:v>45.223224864410298</c:v>
                </c:pt>
                <c:pt idx="142959">
                  <c:v>45.223336431064403</c:v>
                </c:pt>
                <c:pt idx="142960">
                  <c:v>45.223447997361497</c:v>
                </c:pt>
                <c:pt idx="142961">
                  <c:v>45.2235595633015</c:v>
                </c:pt>
                <c:pt idx="142962">
                  <c:v>45.223671128884298</c:v>
                </c:pt>
                <c:pt idx="142963">
                  <c:v>45.223782694110099</c:v>
                </c:pt>
                <c:pt idx="142964">
                  <c:v>45.223894258978703</c:v>
                </c:pt>
                <c:pt idx="142965">
                  <c:v>45.224005823490202</c:v>
                </c:pt>
                <c:pt idx="142966">
                  <c:v>45.224117387644597</c:v>
                </c:pt>
                <c:pt idx="142967">
                  <c:v>45.224228951441901</c:v>
                </c:pt>
                <c:pt idx="142968">
                  <c:v>45.224340514882101</c:v>
                </c:pt>
                <c:pt idx="142969">
                  <c:v>45.224452077965204</c:v>
                </c:pt>
                <c:pt idx="142970">
                  <c:v>45.224563640691201</c:v>
                </c:pt>
                <c:pt idx="142971">
                  <c:v>45.224675203060102</c:v>
                </c:pt>
                <c:pt idx="142972">
                  <c:v>45.224786765071897</c:v>
                </c:pt>
                <c:pt idx="142973">
                  <c:v>45.224898326726603</c:v>
                </c:pt>
                <c:pt idx="142974">
                  <c:v>45.225009888024204</c:v>
                </c:pt>
                <c:pt idx="142975">
                  <c:v>45.2251214489647</c:v>
                </c:pt>
                <c:pt idx="142976">
                  <c:v>45.225233009548099</c:v>
                </c:pt>
                <c:pt idx="142977">
                  <c:v>45.2253445697744</c:v>
                </c:pt>
                <c:pt idx="142978">
                  <c:v>45.225456129643597</c:v>
                </c:pt>
                <c:pt idx="142979">
                  <c:v>45.225567689155703</c:v>
                </c:pt>
                <c:pt idx="142980">
                  <c:v>45.225679248310698</c:v>
                </c:pt>
                <c:pt idx="142981">
                  <c:v>45.225790807108602</c:v>
                </c:pt>
                <c:pt idx="142982">
                  <c:v>45.225902365549501</c:v>
                </c:pt>
                <c:pt idx="142983">
                  <c:v>45.226013923633197</c:v>
                </c:pt>
                <c:pt idx="142984">
                  <c:v>45.226125481359901</c:v>
                </c:pt>
                <c:pt idx="142985">
                  <c:v>45.226237038729401</c:v>
                </c:pt>
                <c:pt idx="142986">
                  <c:v>45.226348595741896</c:v>
                </c:pt>
                <c:pt idx="142987">
                  <c:v>45.226460152397301</c:v>
                </c:pt>
                <c:pt idx="142988">
                  <c:v>45.226571708695701</c:v>
                </c:pt>
                <c:pt idx="142989">
                  <c:v>45.226683264636897</c:v>
                </c:pt>
                <c:pt idx="142990">
                  <c:v>45.226794820221102</c:v>
                </c:pt>
                <c:pt idx="142991">
                  <c:v>45.226906375448202</c:v>
                </c:pt>
                <c:pt idx="142992">
                  <c:v>45.227017930318198</c:v>
                </c:pt>
                <c:pt idx="142993">
                  <c:v>45.227129484831103</c:v>
                </c:pt>
                <c:pt idx="142994">
                  <c:v>45.227241038986897</c:v>
                </c:pt>
                <c:pt idx="142995">
                  <c:v>45.227352592785699</c:v>
                </c:pt>
                <c:pt idx="142996">
                  <c:v>45.227464146227398</c:v>
                </c:pt>
                <c:pt idx="142997">
                  <c:v>45.227575699311998</c:v>
                </c:pt>
                <c:pt idx="142998">
                  <c:v>45.227687252039601</c:v>
                </c:pt>
                <c:pt idx="142999">
                  <c:v>45.227798804410099</c:v>
                </c:pt>
                <c:pt idx="143000">
                  <c:v>45.2279103564235</c:v>
                </c:pt>
                <c:pt idx="143001">
                  <c:v>45.228021908079803</c:v>
                </c:pt>
                <c:pt idx="143002">
                  <c:v>45.228133459379102</c:v>
                </c:pt>
                <c:pt idx="143003">
                  <c:v>45.228245010321302</c:v>
                </c:pt>
                <c:pt idx="143004">
                  <c:v>45.228356560906498</c:v>
                </c:pt>
                <c:pt idx="143005">
                  <c:v>45.228468111134603</c:v>
                </c:pt>
                <c:pt idx="143006">
                  <c:v>45.228579661005597</c:v>
                </c:pt>
                <c:pt idx="143007">
                  <c:v>45.2286912105196</c:v>
                </c:pt>
                <c:pt idx="143008">
                  <c:v>45.228802759676498</c:v>
                </c:pt>
                <c:pt idx="143009">
                  <c:v>45.228914308476298</c:v>
                </c:pt>
                <c:pt idx="143010">
                  <c:v>45.229025856919101</c:v>
                </c:pt>
                <c:pt idx="143011">
                  <c:v>45.229137405004899</c:v>
                </c:pt>
                <c:pt idx="143012">
                  <c:v>45.229248952733499</c:v>
                </c:pt>
                <c:pt idx="143013">
                  <c:v>45.229360500105102</c:v>
                </c:pt>
                <c:pt idx="143014">
                  <c:v>45.2294720471197</c:v>
                </c:pt>
                <c:pt idx="143015">
                  <c:v>45.2295835937772</c:v>
                </c:pt>
                <c:pt idx="143016">
                  <c:v>45.229695140077702</c:v>
                </c:pt>
                <c:pt idx="143017">
                  <c:v>45.229806686021099</c:v>
                </c:pt>
                <c:pt idx="143018">
                  <c:v>45.229918231607499</c:v>
                </c:pt>
                <c:pt idx="143019">
                  <c:v>45.230029776836801</c:v>
                </c:pt>
                <c:pt idx="143020">
                  <c:v>45.230141321709098</c:v>
                </c:pt>
                <c:pt idx="143021">
                  <c:v>45.230252866224298</c:v>
                </c:pt>
                <c:pt idx="143022">
                  <c:v>45.230364410382499</c:v>
                </c:pt>
                <c:pt idx="143023">
                  <c:v>45.230475954183603</c:v>
                </c:pt>
                <c:pt idx="143024">
                  <c:v>45.230587497627702</c:v>
                </c:pt>
                <c:pt idx="143025">
                  <c:v>45.230699040714804</c:v>
                </c:pt>
                <c:pt idx="143026">
                  <c:v>45.2308105834448</c:v>
                </c:pt>
                <c:pt idx="143027">
                  <c:v>45.230922125817798</c:v>
                </c:pt>
                <c:pt idx="143028">
                  <c:v>45.231033667833699</c:v>
                </c:pt>
                <c:pt idx="143029">
                  <c:v>45.231145209492603</c:v>
                </c:pt>
                <c:pt idx="143030">
                  <c:v>45.2312567507945</c:v>
                </c:pt>
                <c:pt idx="143031">
                  <c:v>45.2313682917394</c:v>
                </c:pt>
                <c:pt idx="143032">
                  <c:v>45.231479832327203</c:v>
                </c:pt>
                <c:pt idx="143033">
                  <c:v>45.231591372557901</c:v>
                </c:pt>
                <c:pt idx="143034">
                  <c:v>45.2317029124317</c:v>
                </c:pt>
                <c:pt idx="143035">
                  <c:v>45.231814451948402</c:v>
                </c:pt>
                <c:pt idx="143036">
                  <c:v>45.231925991108099</c:v>
                </c:pt>
                <c:pt idx="143037">
                  <c:v>45.232037529910698</c:v>
                </c:pt>
                <c:pt idx="143038">
                  <c:v>45.232149068356399</c:v>
                </c:pt>
                <c:pt idx="143039">
                  <c:v>45.232260606445003</c:v>
                </c:pt>
                <c:pt idx="143040">
                  <c:v>45.232372144176601</c:v>
                </c:pt>
                <c:pt idx="143041">
                  <c:v>45.232483681551102</c:v>
                </c:pt>
                <c:pt idx="143042">
                  <c:v>45.232595218568697</c:v>
                </c:pt>
                <c:pt idx="143043">
                  <c:v>45.232706755229202</c:v>
                </c:pt>
                <c:pt idx="143044">
                  <c:v>45.232818291532702</c:v>
                </c:pt>
                <c:pt idx="143045">
                  <c:v>45.232929827479197</c:v>
                </c:pt>
                <c:pt idx="143046">
                  <c:v>45.2330413630687</c:v>
                </c:pt>
                <c:pt idx="143047">
                  <c:v>45.2331528983011</c:v>
                </c:pt>
                <c:pt idx="143048">
                  <c:v>45.233264433176601</c:v>
                </c:pt>
                <c:pt idx="143049">
                  <c:v>45.233375967694997</c:v>
                </c:pt>
                <c:pt idx="143050">
                  <c:v>45.233487501856402</c:v>
                </c:pt>
                <c:pt idx="143051">
                  <c:v>45.233599035660802</c:v>
                </c:pt>
                <c:pt idx="143052">
                  <c:v>45.233710569108197</c:v>
                </c:pt>
                <c:pt idx="143053">
                  <c:v>45.233822102198602</c:v>
                </c:pt>
                <c:pt idx="143054">
                  <c:v>45.233933634932001</c:v>
                </c:pt>
                <c:pt idx="143055">
                  <c:v>45.234045167308302</c:v>
                </c:pt>
                <c:pt idx="143056">
                  <c:v>45.234156699327698</c:v>
                </c:pt>
                <c:pt idx="143057">
                  <c:v>45.234268230990097</c:v>
                </c:pt>
                <c:pt idx="143058">
                  <c:v>45.234379762295397</c:v>
                </c:pt>
                <c:pt idx="143059">
                  <c:v>45.234491293243799</c:v>
                </c:pt>
                <c:pt idx="143060">
                  <c:v>45.234602823835097</c:v>
                </c:pt>
                <c:pt idx="143061">
                  <c:v>45.234714354069503</c:v>
                </c:pt>
                <c:pt idx="143062">
                  <c:v>45.234825883946897</c:v>
                </c:pt>
                <c:pt idx="143063">
                  <c:v>45.2349374134672</c:v>
                </c:pt>
                <c:pt idx="143064">
                  <c:v>45.235048942630598</c:v>
                </c:pt>
                <c:pt idx="143065">
                  <c:v>45.235160471436998</c:v>
                </c:pt>
                <c:pt idx="143066">
                  <c:v>45.235271999886301</c:v>
                </c:pt>
                <c:pt idx="143067">
                  <c:v>45.235383527978698</c:v>
                </c:pt>
                <c:pt idx="143068">
                  <c:v>45.235495055714097</c:v>
                </c:pt>
                <c:pt idx="143069">
                  <c:v>45.235606583092498</c:v>
                </c:pt>
                <c:pt idx="143070">
                  <c:v>45.235718110113901</c:v>
                </c:pt>
                <c:pt idx="143071">
                  <c:v>45.235829636778398</c:v>
                </c:pt>
                <c:pt idx="143072">
                  <c:v>45.235941163085798</c:v>
                </c:pt>
                <c:pt idx="143073">
                  <c:v>45.2360526890362</c:v>
                </c:pt>
                <c:pt idx="143074">
                  <c:v>45.236164214629703</c:v>
                </c:pt>
                <c:pt idx="143075">
                  <c:v>45.236275739866201</c:v>
                </c:pt>
                <c:pt idx="143076">
                  <c:v>45.236387264745701</c:v>
                </c:pt>
                <c:pt idx="143077">
                  <c:v>45.236498789268197</c:v>
                </c:pt>
                <c:pt idx="143078">
                  <c:v>45.2366103134338</c:v>
                </c:pt>
                <c:pt idx="143079">
                  <c:v>45.2367218372423</c:v>
                </c:pt>
                <c:pt idx="143080">
                  <c:v>45.2368333606939</c:v>
                </c:pt>
                <c:pt idx="143081">
                  <c:v>45.236944883788503</c:v>
                </c:pt>
                <c:pt idx="143082">
                  <c:v>45.237056406526101</c:v>
                </c:pt>
                <c:pt idx="143083">
                  <c:v>45.2371679289068</c:v>
                </c:pt>
                <c:pt idx="143084">
                  <c:v>45.237279450930501</c:v>
                </c:pt>
                <c:pt idx="143085">
                  <c:v>45.237390972597197</c:v>
                </c:pt>
                <c:pt idx="143086">
                  <c:v>45.237502493906902</c:v>
                </c:pt>
                <c:pt idx="143087">
                  <c:v>45.237614014859702</c:v>
                </c:pt>
                <c:pt idx="143088">
                  <c:v>45.237725535455503</c:v>
                </c:pt>
                <c:pt idx="143089">
                  <c:v>45.237837055694399</c:v>
                </c:pt>
                <c:pt idx="143090">
                  <c:v>45.237948575576198</c:v>
                </c:pt>
                <c:pt idx="143091">
                  <c:v>45.238060095101098</c:v>
                </c:pt>
                <c:pt idx="143092">
                  <c:v>45.238171614269099</c:v>
                </c:pt>
                <c:pt idx="143093">
                  <c:v>45.238283133080003</c:v>
                </c:pt>
                <c:pt idx="143094">
                  <c:v>45.238394651534101</c:v>
                </c:pt>
                <c:pt idx="143095">
                  <c:v>45.238506169631101</c:v>
                </c:pt>
                <c:pt idx="143096">
                  <c:v>45.238617687371203</c:v>
                </c:pt>
                <c:pt idx="143097">
                  <c:v>45.2387292047543</c:v>
                </c:pt>
                <c:pt idx="143098">
                  <c:v>45.238840721780498</c:v>
                </c:pt>
                <c:pt idx="143099">
                  <c:v>45.238952238449798</c:v>
                </c:pt>
                <c:pt idx="143100">
                  <c:v>45.239063754762</c:v>
                </c:pt>
                <c:pt idx="143101">
                  <c:v>45.239175270717297</c:v>
                </c:pt>
                <c:pt idx="143102">
                  <c:v>45.239286786315702</c:v>
                </c:pt>
                <c:pt idx="143103">
                  <c:v>45.239398301557102</c:v>
                </c:pt>
                <c:pt idx="143104">
                  <c:v>45.239509816441597</c:v>
                </c:pt>
                <c:pt idx="143105">
                  <c:v>45.239621330969101</c:v>
                </c:pt>
                <c:pt idx="143106">
                  <c:v>45.239732845139599</c:v>
                </c:pt>
                <c:pt idx="143107">
                  <c:v>45.239844358953299</c:v>
                </c:pt>
                <c:pt idx="143108">
                  <c:v>45.239955872409901</c:v>
                </c:pt>
                <c:pt idx="143109">
                  <c:v>45.240067385509697</c:v>
                </c:pt>
                <c:pt idx="143110">
                  <c:v>45.240178898252402</c:v>
                </c:pt>
                <c:pt idx="143111">
                  <c:v>45.240290410638302</c:v>
                </c:pt>
                <c:pt idx="143112">
                  <c:v>45.240401922667203</c:v>
                </c:pt>
                <c:pt idx="143113">
                  <c:v>45.2405134343391</c:v>
                </c:pt>
                <c:pt idx="143114">
                  <c:v>45.240624945654197</c:v>
                </c:pt>
                <c:pt idx="143115">
                  <c:v>45.240736456612197</c:v>
                </c:pt>
                <c:pt idx="143116">
                  <c:v>45.240847967213398</c:v>
                </c:pt>
                <c:pt idx="143117">
                  <c:v>45.240959477457601</c:v>
                </c:pt>
                <c:pt idx="143118">
                  <c:v>45.241070987344898</c:v>
                </c:pt>
                <c:pt idx="143119">
                  <c:v>45.241182496875197</c:v>
                </c:pt>
                <c:pt idx="143120">
                  <c:v>45.241294006048598</c:v>
                </c:pt>
                <c:pt idx="143121">
                  <c:v>45.2414055148651</c:v>
                </c:pt>
                <c:pt idx="143122">
                  <c:v>45.241517023324697</c:v>
                </c:pt>
                <c:pt idx="143123">
                  <c:v>45.241628531427303</c:v>
                </c:pt>
                <c:pt idx="143124">
                  <c:v>45.241740039173003</c:v>
                </c:pt>
                <c:pt idx="143125">
                  <c:v>45.241851546561698</c:v>
                </c:pt>
                <c:pt idx="143126">
                  <c:v>45.241963053593601</c:v>
                </c:pt>
                <c:pt idx="143127">
                  <c:v>45.242074560268499</c:v>
                </c:pt>
                <c:pt idx="143128">
                  <c:v>45.242186066586498</c:v>
                </c:pt>
                <c:pt idx="143129">
                  <c:v>45.242297572547599</c:v>
                </c:pt>
                <c:pt idx="143130">
                  <c:v>45.242409078151702</c:v>
                </c:pt>
                <c:pt idx="143131">
                  <c:v>45.2425205833989</c:v>
                </c:pt>
                <c:pt idx="143132">
                  <c:v>45.242632088289298</c:v>
                </c:pt>
                <c:pt idx="143133">
                  <c:v>45.242743592822698</c:v>
                </c:pt>
                <c:pt idx="143134">
                  <c:v>45.242855096999101</c:v>
                </c:pt>
                <c:pt idx="143135">
                  <c:v>45.242966600818697</c:v>
                </c:pt>
                <c:pt idx="143136">
                  <c:v>45.243078104281302</c:v>
                </c:pt>
                <c:pt idx="143137">
                  <c:v>45.243189607387102</c:v>
                </c:pt>
                <c:pt idx="143138">
                  <c:v>45.243301110135903</c:v>
                </c:pt>
                <c:pt idx="143139">
                  <c:v>45.243412612527798</c:v>
                </c:pt>
                <c:pt idx="143140">
                  <c:v>45.243524114562803</c:v>
                </c:pt>
                <c:pt idx="143141">
                  <c:v>45.243635616240901</c:v>
                </c:pt>
                <c:pt idx="143142">
                  <c:v>45.243747117562101</c:v>
                </c:pt>
                <c:pt idx="143143">
                  <c:v>45.243858618526403</c:v>
                </c:pt>
                <c:pt idx="143144">
                  <c:v>45.243970119133799</c:v>
                </c:pt>
                <c:pt idx="143145">
                  <c:v>45.244081619384303</c:v>
                </c:pt>
                <c:pt idx="143146">
                  <c:v>45.244193119277902</c:v>
                </c:pt>
                <c:pt idx="143147">
                  <c:v>45.244304618814503</c:v>
                </c:pt>
                <c:pt idx="143148">
                  <c:v>45.244416117994298</c:v>
                </c:pt>
                <c:pt idx="143149">
                  <c:v>45.244527616817201</c:v>
                </c:pt>
                <c:pt idx="143150">
                  <c:v>45.244639115283199</c:v>
                </c:pt>
                <c:pt idx="143151">
                  <c:v>45.244750613392299</c:v>
                </c:pt>
                <c:pt idx="143152">
                  <c:v>45.244862111144499</c:v>
                </c:pt>
                <c:pt idx="143153">
                  <c:v>45.244973608539702</c:v>
                </c:pt>
                <c:pt idx="143154">
                  <c:v>45.245085105578099</c:v>
                </c:pt>
                <c:pt idx="143155">
                  <c:v>45.245196602259703</c:v>
                </c:pt>
                <c:pt idx="143156">
                  <c:v>45.245308098584303</c:v>
                </c:pt>
                <c:pt idx="143157">
                  <c:v>45.245419594551997</c:v>
                </c:pt>
                <c:pt idx="143158">
                  <c:v>45.2455310901628</c:v>
                </c:pt>
                <c:pt idx="143159">
                  <c:v>45.245642585416803</c:v>
                </c:pt>
                <c:pt idx="143160">
                  <c:v>45.245754080313802</c:v>
                </c:pt>
                <c:pt idx="143161">
                  <c:v>45.245865574854001</c:v>
                </c:pt>
                <c:pt idx="143162">
                  <c:v>45.245977069037302</c:v>
                </c:pt>
                <c:pt idx="143163">
                  <c:v>45.246088562863697</c:v>
                </c:pt>
                <c:pt idx="143164">
                  <c:v>45.246200056333301</c:v>
                </c:pt>
                <c:pt idx="143165">
                  <c:v>45.246311549445899</c:v>
                </c:pt>
                <c:pt idx="143166">
                  <c:v>45.246423042201698</c:v>
                </c:pt>
                <c:pt idx="143167">
                  <c:v>45.246534534600599</c:v>
                </c:pt>
                <c:pt idx="143168">
                  <c:v>45.246646026642601</c:v>
                </c:pt>
                <c:pt idx="143169">
                  <c:v>45.246757518327698</c:v>
                </c:pt>
                <c:pt idx="143170">
                  <c:v>45.246869009656002</c:v>
                </c:pt>
                <c:pt idx="143171">
                  <c:v>45.246980500627402</c:v>
                </c:pt>
                <c:pt idx="143172">
                  <c:v>45.247091991241902</c:v>
                </c:pt>
                <c:pt idx="143173">
                  <c:v>45.247203481499497</c:v>
                </c:pt>
                <c:pt idx="143174">
                  <c:v>45.2473149714003</c:v>
                </c:pt>
                <c:pt idx="143175">
                  <c:v>45.247426460944197</c:v>
                </c:pt>
                <c:pt idx="143176">
                  <c:v>45.247537950131303</c:v>
                </c:pt>
                <c:pt idx="143177">
                  <c:v>45.247649438961403</c:v>
                </c:pt>
                <c:pt idx="143178">
                  <c:v>45.247760927434697</c:v>
                </c:pt>
                <c:pt idx="143179">
                  <c:v>45.2478724155512</c:v>
                </c:pt>
                <c:pt idx="143180">
                  <c:v>45.247983903310796</c:v>
                </c:pt>
                <c:pt idx="143181">
                  <c:v>45.248095390713502</c:v>
                </c:pt>
                <c:pt idx="143182">
                  <c:v>45.248206877759301</c:v>
                </c:pt>
                <c:pt idx="143183">
                  <c:v>45.248318364448302</c:v>
                </c:pt>
                <c:pt idx="143184">
                  <c:v>45.248429850780397</c:v>
                </c:pt>
                <c:pt idx="143185">
                  <c:v>45.2485413367557</c:v>
                </c:pt>
                <c:pt idx="143186">
                  <c:v>45.248652822374098</c:v>
                </c:pt>
                <c:pt idx="143187">
                  <c:v>45.248764307635703</c:v>
                </c:pt>
                <c:pt idx="143188">
                  <c:v>45.248875792540403</c:v>
                </c:pt>
                <c:pt idx="143189">
                  <c:v>45.248987277088297</c:v>
                </c:pt>
                <c:pt idx="143190">
                  <c:v>45.249098761279299</c:v>
                </c:pt>
                <c:pt idx="143191">
                  <c:v>45.249210245113403</c:v>
                </c:pt>
                <c:pt idx="143192">
                  <c:v>45.249321728590701</c:v>
                </c:pt>
                <c:pt idx="143193">
                  <c:v>45.249433211711199</c:v>
                </c:pt>
                <c:pt idx="143194">
                  <c:v>45.2495446944748</c:v>
                </c:pt>
                <c:pt idx="143195">
                  <c:v>45.249656176881501</c:v>
                </c:pt>
                <c:pt idx="143196">
                  <c:v>45.249767658931397</c:v>
                </c:pt>
                <c:pt idx="143197">
                  <c:v>45.2498791406245</c:v>
                </c:pt>
                <c:pt idx="143198">
                  <c:v>45.249990621960798</c:v>
                </c:pt>
                <c:pt idx="143199">
                  <c:v>45.250102102940097</c:v>
                </c:pt>
                <c:pt idx="143200">
                  <c:v>45.250213583562697</c:v>
                </c:pt>
                <c:pt idx="143201">
                  <c:v>45.250325063828399</c:v>
                </c:pt>
                <c:pt idx="143202">
                  <c:v>45.250436543737301</c:v>
                </c:pt>
                <c:pt idx="143203">
                  <c:v>45.250548023289298</c:v>
                </c:pt>
                <c:pt idx="143204">
                  <c:v>45.250659502484503</c:v>
                </c:pt>
                <c:pt idx="143205">
                  <c:v>45.250770981322802</c:v>
                </c:pt>
                <c:pt idx="143206">
                  <c:v>45.250882459804401</c:v>
                </c:pt>
                <c:pt idx="143207">
                  <c:v>45.250993937929103</c:v>
                </c:pt>
                <c:pt idx="143208">
                  <c:v>45.251105415696898</c:v>
                </c:pt>
                <c:pt idx="143209">
                  <c:v>45.251216893108001</c:v>
                </c:pt>
                <c:pt idx="143210">
                  <c:v>45.251328370162199</c:v>
                </c:pt>
                <c:pt idx="143211">
                  <c:v>45.251439846859498</c:v>
                </c:pt>
                <c:pt idx="143212">
                  <c:v>45.251551323200097</c:v>
                </c:pt>
                <c:pt idx="143213">
                  <c:v>45.251662799183798</c:v>
                </c:pt>
                <c:pt idx="143214">
                  <c:v>45.2517742748107</c:v>
                </c:pt>
                <c:pt idx="143215">
                  <c:v>45.251885750080802</c:v>
                </c:pt>
                <c:pt idx="143216">
                  <c:v>45.251997224994</c:v>
                </c:pt>
                <c:pt idx="143217">
                  <c:v>45.252108699550398</c:v>
                </c:pt>
                <c:pt idx="143218">
                  <c:v>45.252220173750104</c:v>
                </c:pt>
                <c:pt idx="143219">
                  <c:v>45.252331647592797</c:v>
                </c:pt>
                <c:pt idx="143220">
                  <c:v>45.252443121078798</c:v>
                </c:pt>
                <c:pt idx="143221">
                  <c:v>45.252554594208</c:v>
                </c:pt>
                <c:pt idx="143222">
                  <c:v>45.252666066980296</c:v>
                </c:pt>
                <c:pt idx="143223">
                  <c:v>45.252777539395801</c:v>
                </c:pt>
                <c:pt idx="143224">
                  <c:v>45.252889011454499</c:v>
                </c:pt>
                <c:pt idx="143225">
                  <c:v>45.253000483156399</c:v>
                </c:pt>
                <c:pt idx="143226">
                  <c:v>45.253111954501499</c:v>
                </c:pt>
                <c:pt idx="143227">
                  <c:v>45.2532234254898</c:v>
                </c:pt>
                <c:pt idx="143228">
                  <c:v>45.253334896121302</c:v>
                </c:pt>
                <c:pt idx="143229">
                  <c:v>45.253446366395899</c:v>
                </c:pt>
                <c:pt idx="143230">
                  <c:v>45.253557836313803</c:v>
                </c:pt>
                <c:pt idx="143231">
                  <c:v>45.253669305874901</c:v>
                </c:pt>
                <c:pt idx="143232">
                  <c:v>45.2537807750791</c:v>
                </c:pt>
                <c:pt idx="143233">
                  <c:v>45.253892243926501</c:v>
                </c:pt>
                <c:pt idx="143234">
                  <c:v>45.254003712417202</c:v>
                </c:pt>
                <c:pt idx="143235">
                  <c:v>45.254115180550997</c:v>
                </c:pt>
                <c:pt idx="143236">
                  <c:v>45.2542266483281</c:v>
                </c:pt>
                <c:pt idx="143237">
                  <c:v>45.254338115748297</c:v>
                </c:pt>
                <c:pt idx="143238">
                  <c:v>45.254449582811802</c:v>
                </c:pt>
                <c:pt idx="143239">
                  <c:v>45.254561049518401</c:v>
                </c:pt>
                <c:pt idx="143240">
                  <c:v>45.2546725158683</c:v>
                </c:pt>
                <c:pt idx="143241">
                  <c:v>45.254783981861301</c:v>
                </c:pt>
                <c:pt idx="143242">
                  <c:v>45.254895447497603</c:v>
                </c:pt>
                <c:pt idx="143243">
                  <c:v>45.255006912777098</c:v>
                </c:pt>
                <c:pt idx="143244">
                  <c:v>45.255118377699802</c:v>
                </c:pt>
                <c:pt idx="143245">
                  <c:v>45.255229842265699</c:v>
                </c:pt>
                <c:pt idx="143246">
                  <c:v>45.255341306474797</c:v>
                </c:pt>
                <c:pt idx="143247">
                  <c:v>45.255452770327103</c:v>
                </c:pt>
                <c:pt idx="143248">
                  <c:v>45.255564233822597</c:v>
                </c:pt>
                <c:pt idx="143249">
                  <c:v>45.255675696961397</c:v>
                </c:pt>
                <c:pt idx="143250">
                  <c:v>45.255787159743299</c:v>
                </c:pt>
                <c:pt idx="143251">
                  <c:v>45.255898622168502</c:v>
                </c:pt>
                <c:pt idx="143252">
                  <c:v>45.256010084236898</c:v>
                </c:pt>
                <c:pt idx="143253">
                  <c:v>45.256121545948602</c:v>
                </c:pt>
                <c:pt idx="143254">
                  <c:v>45.2562330073034</c:v>
                </c:pt>
                <c:pt idx="143255">
                  <c:v>45.256344468301499</c:v>
                </c:pt>
                <c:pt idx="143256">
                  <c:v>45.256455928942799</c:v>
                </c:pt>
                <c:pt idx="143257">
                  <c:v>45.2565673892273</c:v>
                </c:pt>
                <c:pt idx="143258">
                  <c:v>45.256678849155001</c:v>
                </c:pt>
                <c:pt idx="143259">
                  <c:v>45.256790308726004</c:v>
                </c:pt>
                <c:pt idx="143260">
                  <c:v>45.256901767940199</c:v>
                </c:pt>
                <c:pt idx="143261">
                  <c:v>45.257013226797604</c:v>
                </c:pt>
                <c:pt idx="143262">
                  <c:v>45.257124685298301</c:v>
                </c:pt>
                <c:pt idx="143263">
                  <c:v>45.2572361434421</c:v>
                </c:pt>
                <c:pt idx="143264">
                  <c:v>45.257347601229299</c:v>
                </c:pt>
                <c:pt idx="143265">
                  <c:v>45.257459058659599</c:v>
                </c:pt>
                <c:pt idx="143266">
                  <c:v>45.2575705157332</c:v>
                </c:pt>
                <c:pt idx="143267">
                  <c:v>45.257681972450001</c:v>
                </c:pt>
                <c:pt idx="143268">
                  <c:v>45.257793428810103</c:v>
                </c:pt>
                <c:pt idx="143269">
                  <c:v>45.257904884813399</c:v>
                </c:pt>
                <c:pt idx="143270">
                  <c:v>45.258016340459903</c:v>
                </c:pt>
                <c:pt idx="143271">
                  <c:v>45.258127795749701</c:v>
                </c:pt>
                <c:pt idx="143272">
                  <c:v>45.258239250682699</c:v>
                </c:pt>
                <c:pt idx="143273">
                  <c:v>45.258350705258998</c:v>
                </c:pt>
                <c:pt idx="143274">
                  <c:v>45.258462159478498</c:v>
                </c:pt>
                <c:pt idx="143275">
                  <c:v>45.258573613341198</c:v>
                </c:pt>
                <c:pt idx="143276">
                  <c:v>45.2586850668472</c:v>
                </c:pt>
                <c:pt idx="143277">
                  <c:v>45.258796519996402</c:v>
                </c:pt>
                <c:pt idx="143278">
                  <c:v>45.258907972788897</c:v>
                </c:pt>
                <c:pt idx="143279">
                  <c:v>45.2590194252247</c:v>
                </c:pt>
                <c:pt idx="143280">
                  <c:v>45.259130877303697</c:v>
                </c:pt>
                <c:pt idx="143281">
                  <c:v>45.259242329025902</c:v>
                </c:pt>
                <c:pt idx="143282">
                  <c:v>45.2593537803914</c:v>
                </c:pt>
                <c:pt idx="143283">
                  <c:v>45.259465231400199</c:v>
                </c:pt>
                <c:pt idx="143284">
                  <c:v>45.259576682052199</c:v>
                </c:pt>
                <c:pt idx="143285">
                  <c:v>45.259688132347399</c:v>
                </c:pt>
                <c:pt idx="143286">
                  <c:v>45.259799582286</c:v>
                </c:pt>
                <c:pt idx="143287">
                  <c:v>45.259911031867702</c:v>
                </c:pt>
                <c:pt idx="143288">
                  <c:v>45.260022481092797</c:v>
                </c:pt>
                <c:pt idx="143289">
                  <c:v>45.2601339299611</c:v>
                </c:pt>
                <c:pt idx="143290">
                  <c:v>45.260245378472597</c:v>
                </c:pt>
                <c:pt idx="143291">
                  <c:v>45.2603568266275</c:v>
                </c:pt>
                <c:pt idx="143292">
                  <c:v>45.260468274425499</c:v>
                </c:pt>
                <c:pt idx="143293">
                  <c:v>45.260579721866897</c:v>
                </c:pt>
                <c:pt idx="143294">
                  <c:v>45.260691168951503</c:v>
                </c:pt>
                <c:pt idx="143295">
                  <c:v>45.260802615679403</c:v>
                </c:pt>
                <c:pt idx="143296">
                  <c:v>45.260914062050603</c:v>
                </c:pt>
                <c:pt idx="143297">
                  <c:v>45.261025508065003</c:v>
                </c:pt>
                <c:pt idx="143298">
                  <c:v>45.261136953722698</c:v>
                </c:pt>
                <c:pt idx="143299">
                  <c:v>45.2612483990237</c:v>
                </c:pt>
                <c:pt idx="143300">
                  <c:v>45.261359843967902</c:v>
                </c:pt>
                <c:pt idx="143301">
                  <c:v>45.261471288555398</c:v>
                </c:pt>
                <c:pt idx="143302">
                  <c:v>45.261582732786202</c:v>
                </c:pt>
                <c:pt idx="143303">
                  <c:v>45.261694176660299</c:v>
                </c:pt>
                <c:pt idx="143304">
                  <c:v>45.261805620177597</c:v>
                </c:pt>
                <c:pt idx="143305">
                  <c:v>45.261917063338302</c:v>
                </c:pt>
                <c:pt idx="143306">
                  <c:v>45.262028506142201</c:v>
                </c:pt>
                <c:pt idx="143307">
                  <c:v>45.2621399485894</c:v>
                </c:pt>
                <c:pt idx="143308">
                  <c:v>45.262251390679801</c:v>
                </c:pt>
                <c:pt idx="143309">
                  <c:v>45.262362832413601</c:v>
                </c:pt>
                <c:pt idx="143310">
                  <c:v>45.262474273790602</c:v>
                </c:pt>
                <c:pt idx="143311">
                  <c:v>45.262585714811003</c:v>
                </c:pt>
                <c:pt idx="143312">
                  <c:v>45.262697155474598</c:v>
                </c:pt>
                <c:pt idx="143313">
                  <c:v>45.2628085957815</c:v>
                </c:pt>
                <c:pt idx="143314">
                  <c:v>45.262920035731703</c:v>
                </c:pt>
                <c:pt idx="143315">
                  <c:v>45.263031475325199</c:v>
                </c:pt>
                <c:pt idx="143316">
                  <c:v>45.263142914561897</c:v>
                </c:pt>
                <c:pt idx="143317">
                  <c:v>45.263254353442001</c:v>
                </c:pt>
                <c:pt idx="143318">
                  <c:v>45.263365791965398</c:v>
                </c:pt>
                <c:pt idx="143319">
                  <c:v>45.263477230131997</c:v>
                </c:pt>
                <c:pt idx="143320">
                  <c:v>45.263588667942003</c:v>
                </c:pt>
                <c:pt idx="143321">
                  <c:v>45.263700105395202</c:v>
                </c:pt>
                <c:pt idx="143322">
                  <c:v>45.263811542491801</c:v>
                </c:pt>
                <c:pt idx="143323">
                  <c:v>45.263922979231602</c:v>
                </c:pt>
                <c:pt idx="143324">
                  <c:v>45.264034415614802</c:v>
                </c:pt>
                <c:pt idx="143325">
                  <c:v>45.264145851641302</c:v>
                </c:pt>
                <c:pt idx="143326">
                  <c:v>45.264257287310997</c:v>
                </c:pt>
                <c:pt idx="143327">
                  <c:v>45.264368722624098</c:v>
                </c:pt>
                <c:pt idx="143328">
                  <c:v>45.264480157580401</c:v>
                </c:pt>
                <c:pt idx="143329">
                  <c:v>45.264591592180103</c:v>
                </c:pt>
                <c:pt idx="143330">
                  <c:v>45.264703026423099</c:v>
                </c:pt>
                <c:pt idx="143331">
                  <c:v>45.264814460309402</c:v>
                </c:pt>
                <c:pt idx="143332">
                  <c:v>45.264925893838999</c:v>
                </c:pt>
                <c:pt idx="143333">
                  <c:v>45.265037327011903</c:v>
                </c:pt>
                <c:pt idx="143334">
                  <c:v>45.265148759828101</c:v>
                </c:pt>
                <c:pt idx="143335">
                  <c:v>45.265260192287698</c:v>
                </c:pt>
                <c:pt idx="143336">
                  <c:v>45.265371624390497</c:v>
                </c:pt>
                <c:pt idx="143337">
                  <c:v>45.265483056136702</c:v>
                </c:pt>
                <c:pt idx="143338">
                  <c:v>45.265594487526201</c:v>
                </c:pt>
                <c:pt idx="143339">
                  <c:v>45.265705918559</c:v>
                </c:pt>
                <c:pt idx="143340">
                  <c:v>45.2658173492351</c:v>
                </c:pt>
                <c:pt idx="143341">
                  <c:v>45.2659287795545</c:v>
                </c:pt>
                <c:pt idx="143342">
                  <c:v>45.2660402095173</c:v>
                </c:pt>
                <c:pt idx="143343">
                  <c:v>45.2661516391234</c:v>
                </c:pt>
                <c:pt idx="143344">
                  <c:v>45.266263068372801</c:v>
                </c:pt>
                <c:pt idx="143345">
                  <c:v>45.266374497265502</c:v>
                </c:pt>
                <c:pt idx="143346">
                  <c:v>45.266485925801597</c:v>
                </c:pt>
                <c:pt idx="143347">
                  <c:v>45.266597353980998</c:v>
                </c:pt>
                <c:pt idx="143348">
                  <c:v>45.2667087818037</c:v>
                </c:pt>
                <c:pt idx="143349">
                  <c:v>45.266820209269703</c:v>
                </c:pt>
                <c:pt idx="143350">
                  <c:v>45.266931636379098</c:v>
                </c:pt>
                <c:pt idx="143351">
                  <c:v>45.267043063131801</c:v>
                </c:pt>
                <c:pt idx="143352">
                  <c:v>45.267154489527897</c:v>
                </c:pt>
                <c:pt idx="143353">
                  <c:v>45.267265915567201</c:v>
                </c:pt>
                <c:pt idx="143354">
                  <c:v>45.267377341249897</c:v>
                </c:pt>
                <c:pt idx="143355">
                  <c:v>45.267488766576001</c:v>
                </c:pt>
                <c:pt idx="143356">
                  <c:v>45.267600191545398</c:v>
                </c:pt>
                <c:pt idx="143357">
                  <c:v>45.267711616158103</c:v>
                </c:pt>
                <c:pt idx="143358">
                  <c:v>45.2678230404142</c:v>
                </c:pt>
                <c:pt idx="143359">
                  <c:v>45.267934464313598</c:v>
                </c:pt>
                <c:pt idx="143360">
                  <c:v>45.268045887856303</c:v>
                </c:pt>
                <c:pt idx="143361">
                  <c:v>45.268157311042401</c:v>
                </c:pt>
                <c:pt idx="143362">
                  <c:v>45.2682687338718</c:v>
                </c:pt>
                <c:pt idx="143363">
                  <c:v>45.268380156344598</c:v>
                </c:pt>
                <c:pt idx="143364">
                  <c:v>45.268491578460697</c:v>
                </c:pt>
                <c:pt idx="143365">
                  <c:v>45.268603000220203</c:v>
                </c:pt>
                <c:pt idx="143366">
                  <c:v>45.268714421623002</c:v>
                </c:pt>
                <c:pt idx="143367">
                  <c:v>45.268825842669202</c:v>
                </c:pt>
                <c:pt idx="143368">
                  <c:v>45.268937263358701</c:v>
                </c:pt>
                <c:pt idx="143369">
                  <c:v>45.269048683691601</c:v>
                </c:pt>
                <c:pt idx="143370">
                  <c:v>45.269160103667801</c:v>
                </c:pt>
                <c:pt idx="143371">
                  <c:v>45.269271523287401</c:v>
                </c:pt>
                <c:pt idx="143372">
                  <c:v>45.269382942550301</c:v>
                </c:pt>
                <c:pt idx="143373">
                  <c:v>45.269494361456601</c:v>
                </c:pt>
                <c:pt idx="143374">
                  <c:v>45.269605780006302</c:v>
                </c:pt>
                <c:pt idx="143375">
                  <c:v>45.269717198199302</c:v>
                </c:pt>
                <c:pt idx="143376">
                  <c:v>45.269828616035703</c:v>
                </c:pt>
                <c:pt idx="143377">
                  <c:v>45.269940033515397</c:v>
                </c:pt>
                <c:pt idx="143378">
                  <c:v>45.270051450638498</c:v>
                </c:pt>
                <c:pt idx="143379">
                  <c:v>45.270162867404999</c:v>
                </c:pt>
                <c:pt idx="143380">
                  <c:v>45.2702742838148</c:v>
                </c:pt>
                <c:pt idx="143381">
                  <c:v>45.270385699868001</c:v>
                </c:pt>
                <c:pt idx="143382">
                  <c:v>45.270497115564503</c:v>
                </c:pt>
                <c:pt idx="143383">
                  <c:v>45.270608530904497</c:v>
                </c:pt>
                <c:pt idx="143384">
                  <c:v>45.270719945887798</c:v>
                </c:pt>
                <c:pt idx="143385">
                  <c:v>45.2708313605144</c:v>
                </c:pt>
                <c:pt idx="143386">
                  <c:v>45.270942774784501</c:v>
                </c:pt>
                <c:pt idx="143387">
                  <c:v>45.271054188697903</c:v>
                </c:pt>
                <c:pt idx="143388">
                  <c:v>45.271165602254698</c:v>
                </c:pt>
                <c:pt idx="143389">
                  <c:v>45.2712770154548</c:v>
                </c:pt>
                <c:pt idx="143390">
                  <c:v>45.271388428298401</c:v>
                </c:pt>
                <c:pt idx="143391">
                  <c:v>45.271499840785303</c:v>
                </c:pt>
                <c:pt idx="143392">
                  <c:v>45.271611252915598</c:v>
                </c:pt>
                <c:pt idx="143393">
                  <c:v>45.2717226646893</c:v>
                </c:pt>
                <c:pt idx="143394">
                  <c:v>45.271834076106302</c:v>
                </c:pt>
                <c:pt idx="143395">
                  <c:v>45.271945487166697</c:v>
                </c:pt>
                <c:pt idx="143396">
                  <c:v>45.272056897870598</c:v>
                </c:pt>
                <c:pt idx="143397">
                  <c:v>45.2721683082178</c:v>
                </c:pt>
                <c:pt idx="143398">
                  <c:v>45.272279718208303</c:v>
                </c:pt>
                <c:pt idx="143399">
                  <c:v>45.272391127842297</c:v>
                </c:pt>
                <c:pt idx="143400">
                  <c:v>45.272502537119699</c:v>
                </c:pt>
                <c:pt idx="143401">
                  <c:v>45.272613946040401</c:v>
                </c:pt>
                <c:pt idx="143402">
                  <c:v>45.272725354604603</c:v>
                </c:pt>
                <c:pt idx="143403">
                  <c:v>45.272836762812098</c:v>
                </c:pt>
                <c:pt idx="143404">
                  <c:v>45.272948170663</c:v>
                </c:pt>
                <c:pt idx="143405">
                  <c:v>45.273059578157302</c:v>
                </c:pt>
                <c:pt idx="143406">
                  <c:v>45.273170985295103</c:v>
                </c:pt>
                <c:pt idx="143407">
                  <c:v>45.273282392076197</c:v>
                </c:pt>
                <c:pt idx="143408">
                  <c:v>45.273393798500699</c:v>
                </c:pt>
                <c:pt idx="143409">
                  <c:v>45.2735052045686</c:v>
                </c:pt>
                <c:pt idx="143410">
                  <c:v>45.273616610279902</c:v>
                </c:pt>
                <c:pt idx="143411">
                  <c:v>45.273728015634603</c:v>
                </c:pt>
                <c:pt idx="143412">
                  <c:v>45.273839420632697</c:v>
                </c:pt>
                <c:pt idx="143413">
                  <c:v>45.273950825274198</c:v>
                </c:pt>
                <c:pt idx="143414">
                  <c:v>45.2740622295591</c:v>
                </c:pt>
                <c:pt idx="143415">
                  <c:v>45.274173633487401</c:v>
                </c:pt>
                <c:pt idx="143416">
                  <c:v>45.274285037059101</c:v>
                </c:pt>
                <c:pt idx="143417">
                  <c:v>45.274396440274302</c:v>
                </c:pt>
                <c:pt idx="143418">
                  <c:v>45.274507843132803</c:v>
                </c:pt>
                <c:pt idx="143419">
                  <c:v>45.274619245634703</c:v>
                </c:pt>
                <c:pt idx="143420">
                  <c:v>45.274730647780103</c:v>
                </c:pt>
                <c:pt idx="143421">
                  <c:v>45.274842049568903</c:v>
                </c:pt>
                <c:pt idx="143422">
                  <c:v>45.274953451000997</c:v>
                </c:pt>
                <c:pt idx="143423">
                  <c:v>45.275064852076603</c:v>
                </c:pt>
                <c:pt idx="143424">
                  <c:v>45.275176252795603</c:v>
                </c:pt>
                <c:pt idx="143425">
                  <c:v>45.275287653158102</c:v>
                </c:pt>
                <c:pt idx="143426">
                  <c:v>45.275399053163902</c:v>
                </c:pt>
                <c:pt idx="143427">
                  <c:v>45.275510452813201</c:v>
                </c:pt>
                <c:pt idx="143428">
                  <c:v>45.2756218521059</c:v>
                </c:pt>
                <c:pt idx="143429">
                  <c:v>45.275733251041999</c:v>
                </c:pt>
                <c:pt idx="143430">
                  <c:v>45.275844649621497</c:v>
                </c:pt>
                <c:pt idx="143431">
                  <c:v>45.275956047844403</c:v>
                </c:pt>
                <c:pt idx="143432">
                  <c:v>45.276067445710801</c:v>
                </c:pt>
                <c:pt idx="143433">
                  <c:v>45.276178843220599</c:v>
                </c:pt>
                <c:pt idx="143434">
                  <c:v>45.276290240373797</c:v>
                </c:pt>
                <c:pt idx="143435">
                  <c:v>45.276401637170501</c:v>
                </c:pt>
                <c:pt idx="143436">
                  <c:v>45.276513033610598</c:v>
                </c:pt>
                <c:pt idx="143437">
                  <c:v>45.276624429694103</c:v>
                </c:pt>
                <c:pt idx="143438">
                  <c:v>45.276735825421</c:v>
                </c:pt>
                <c:pt idx="143439">
                  <c:v>45.276847220791403</c:v>
                </c:pt>
                <c:pt idx="143440">
                  <c:v>45.276958615805199</c:v>
                </c:pt>
                <c:pt idx="143441">
                  <c:v>45.277070010462403</c:v>
                </c:pt>
                <c:pt idx="143442">
                  <c:v>45.277181404763098</c:v>
                </c:pt>
                <c:pt idx="143443">
                  <c:v>45.277292798707201</c:v>
                </c:pt>
                <c:pt idx="143444">
                  <c:v>45.277404192294803</c:v>
                </c:pt>
                <c:pt idx="143445">
                  <c:v>45.277515585525798</c:v>
                </c:pt>
                <c:pt idx="143446">
                  <c:v>45.2776269784002</c:v>
                </c:pt>
                <c:pt idx="143447">
                  <c:v>45.277738370918001</c:v>
                </c:pt>
                <c:pt idx="143448">
                  <c:v>45.277849763079402</c:v>
                </c:pt>
                <c:pt idx="143449">
                  <c:v>45.277961154884103</c:v>
                </c:pt>
                <c:pt idx="143450">
                  <c:v>45.278072546332297</c:v>
                </c:pt>
                <c:pt idx="143451">
                  <c:v>45.278183937423996</c:v>
                </c:pt>
                <c:pt idx="143452">
                  <c:v>45.278295328159103</c:v>
                </c:pt>
                <c:pt idx="143453">
                  <c:v>45.278406718537603</c:v>
                </c:pt>
                <c:pt idx="143454">
                  <c:v>45.278518108559602</c:v>
                </c:pt>
                <c:pt idx="143455">
                  <c:v>45.278629498225001</c:v>
                </c:pt>
                <c:pt idx="143456">
                  <c:v>45.2787408875339</c:v>
                </c:pt>
                <c:pt idx="143457">
                  <c:v>45.278852276486298</c:v>
                </c:pt>
                <c:pt idx="143458">
                  <c:v>45.278963665082102</c:v>
                </c:pt>
                <c:pt idx="143459">
                  <c:v>45.2790750533213</c:v>
                </c:pt>
                <c:pt idx="143460">
                  <c:v>45.279186441204097</c:v>
                </c:pt>
                <c:pt idx="143461">
                  <c:v>45.279297828730201</c:v>
                </c:pt>
                <c:pt idx="143462">
                  <c:v>45.279409215899904</c:v>
                </c:pt>
                <c:pt idx="143463">
                  <c:v>45.2795206027129</c:v>
                </c:pt>
                <c:pt idx="143464">
                  <c:v>45.279631989169502</c:v>
                </c:pt>
                <c:pt idx="143465">
                  <c:v>45.279743375269497</c:v>
                </c:pt>
                <c:pt idx="143466">
                  <c:v>45.279854761012999</c:v>
                </c:pt>
                <c:pt idx="143467">
                  <c:v>45.2799661463999</c:v>
                </c:pt>
                <c:pt idx="143468">
                  <c:v>45.280077531430301</c:v>
                </c:pt>
                <c:pt idx="143469">
                  <c:v>45.280188916104201</c:v>
                </c:pt>
                <c:pt idx="143470">
                  <c:v>45.280300300421501</c:v>
                </c:pt>
                <c:pt idx="143471">
                  <c:v>45.280411684382301</c:v>
                </c:pt>
                <c:pt idx="143472">
                  <c:v>45.2805230679866</c:v>
                </c:pt>
                <c:pt idx="143473">
                  <c:v>45.280634451234299</c:v>
                </c:pt>
                <c:pt idx="143474">
                  <c:v>45.280745834125597</c:v>
                </c:pt>
                <c:pt idx="143475">
                  <c:v>45.280857216660301</c:v>
                </c:pt>
                <c:pt idx="143476">
                  <c:v>45.280968598838399</c:v>
                </c:pt>
                <c:pt idx="143477">
                  <c:v>45.281079980660103</c:v>
                </c:pt>
                <c:pt idx="143478">
                  <c:v>45.281191362125199</c:v>
                </c:pt>
                <c:pt idx="143479">
                  <c:v>45.281302743233802</c:v>
                </c:pt>
                <c:pt idx="143480">
                  <c:v>45.281414123985897</c:v>
                </c:pt>
                <c:pt idx="143481">
                  <c:v>45.281525504381399</c:v>
                </c:pt>
                <c:pt idx="143482">
                  <c:v>45.2816368844205</c:v>
                </c:pt>
                <c:pt idx="143483">
                  <c:v>45.281748264103001</c:v>
                </c:pt>
                <c:pt idx="143484">
                  <c:v>45.281859643429001</c:v>
                </c:pt>
                <c:pt idx="143485">
                  <c:v>45.281971022398501</c:v>
                </c:pt>
                <c:pt idx="143486">
                  <c:v>45.282082401011401</c:v>
                </c:pt>
                <c:pt idx="143487">
                  <c:v>45.282193779267899</c:v>
                </c:pt>
                <c:pt idx="143488">
                  <c:v>45.282305157167798</c:v>
                </c:pt>
                <c:pt idx="143489">
                  <c:v>45.282416534711302</c:v>
                </c:pt>
                <c:pt idx="143490">
                  <c:v>45.2825279118982</c:v>
                </c:pt>
                <c:pt idx="143491">
                  <c:v>45.282639288728603</c:v>
                </c:pt>
                <c:pt idx="143492">
                  <c:v>45.282750665202499</c:v>
                </c:pt>
                <c:pt idx="143493">
                  <c:v>45.282862041319902</c:v>
                </c:pt>
                <c:pt idx="143494">
                  <c:v>45.282973417080797</c:v>
                </c:pt>
                <c:pt idx="143495">
                  <c:v>45.283084792485198</c:v>
                </c:pt>
                <c:pt idx="143496">
                  <c:v>45.283196167533099</c:v>
                </c:pt>
                <c:pt idx="143497">
                  <c:v>45.283307542224499</c:v>
                </c:pt>
                <c:pt idx="143498">
                  <c:v>45.283418916559398</c:v>
                </c:pt>
                <c:pt idx="143499">
                  <c:v>45.283530290537797</c:v>
                </c:pt>
                <c:pt idx="143500">
                  <c:v>45.283641664159703</c:v>
                </c:pt>
                <c:pt idx="143501">
                  <c:v>45.2837530374251</c:v>
                </c:pt>
                <c:pt idx="143502">
                  <c:v>45.283864410333997</c:v>
                </c:pt>
                <c:pt idx="143503">
                  <c:v>45.283975782886401</c:v>
                </c:pt>
                <c:pt idx="143504">
                  <c:v>45.284087155082297</c:v>
                </c:pt>
                <c:pt idx="143505">
                  <c:v>45.284198526921799</c:v>
                </c:pt>
                <c:pt idx="143506">
                  <c:v>45.2843098984047</c:v>
                </c:pt>
                <c:pt idx="143507">
                  <c:v>45.284421269531101</c:v>
                </c:pt>
                <c:pt idx="143508">
                  <c:v>45.284532640301101</c:v>
                </c:pt>
                <c:pt idx="143509">
                  <c:v>45.284644010714501</c:v>
                </c:pt>
                <c:pt idx="143510">
                  <c:v>45.2847553807715</c:v>
                </c:pt>
                <c:pt idx="143511">
                  <c:v>45.284866750471998</c:v>
                </c:pt>
                <c:pt idx="143512">
                  <c:v>45.284978119816003</c:v>
                </c:pt>
                <c:pt idx="143513">
                  <c:v>45.2850894888035</c:v>
                </c:pt>
                <c:pt idx="143514">
                  <c:v>45.285200857434603</c:v>
                </c:pt>
                <c:pt idx="143515">
                  <c:v>45.285312225709099</c:v>
                </c:pt>
                <c:pt idx="143516">
                  <c:v>45.2854235936272</c:v>
                </c:pt>
                <c:pt idx="143517">
                  <c:v>45.285534961188802</c:v>
                </c:pt>
                <c:pt idx="143518">
                  <c:v>45.285646328393902</c:v>
                </c:pt>
                <c:pt idx="143519">
                  <c:v>45.285757695242602</c:v>
                </c:pt>
                <c:pt idx="143520">
                  <c:v>45.285869061734701</c:v>
                </c:pt>
                <c:pt idx="143521">
                  <c:v>45.285980427870498</c:v>
                </c:pt>
                <c:pt idx="143522">
                  <c:v>45.286091793649703</c:v>
                </c:pt>
                <c:pt idx="143523">
                  <c:v>45.2862031590724</c:v>
                </c:pt>
                <c:pt idx="143524">
                  <c:v>45.286314524138703</c:v>
                </c:pt>
                <c:pt idx="143525">
                  <c:v>45.286425888848498</c:v>
                </c:pt>
                <c:pt idx="143526">
                  <c:v>45.286537253201899</c:v>
                </c:pt>
                <c:pt idx="143527">
                  <c:v>45.286648617198701</c:v>
                </c:pt>
                <c:pt idx="143528">
                  <c:v>45.286759980839101</c:v>
                </c:pt>
                <c:pt idx="143529">
                  <c:v>45.286871344123099</c:v>
                </c:pt>
                <c:pt idx="143530">
                  <c:v>45.286982707050598</c:v>
                </c:pt>
                <c:pt idx="143531">
                  <c:v>45.287094069621602</c:v>
                </c:pt>
                <c:pt idx="143532">
                  <c:v>45.287205431836099</c:v>
                </c:pt>
                <c:pt idx="143533">
                  <c:v>45.287316793694202</c:v>
                </c:pt>
                <c:pt idx="143534">
                  <c:v>45.287428155195897</c:v>
                </c:pt>
                <c:pt idx="143535">
                  <c:v>45.287539516340999</c:v>
                </c:pt>
                <c:pt idx="143536">
                  <c:v>45.287650877129799</c:v>
                </c:pt>
                <c:pt idx="143537">
                  <c:v>45.287762237561999</c:v>
                </c:pt>
                <c:pt idx="143538">
                  <c:v>45.287873597637798</c:v>
                </c:pt>
                <c:pt idx="143539">
                  <c:v>45.287984957357203</c:v>
                </c:pt>
                <c:pt idx="143540">
                  <c:v>45.2880963167201</c:v>
                </c:pt>
                <c:pt idx="143541">
                  <c:v>45.288207675726497</c:v>
                </c:pt>
                <c:pt idx="143542">
                  <c:v>45.288319034376499</c:v>
                </c:pt>
                <c:pt idx="143543">
                  <c:v>45.288430392670101</c:v>
                </c:pt>
                <c:pt idx="143544">
                  <c:v>45.288541750607202</c:v>
                </c:pt>
                <c:pt idx="143545">
                  <c:v>45.288653108187901</c:v>
                </c:pt>
                <c:pt idx="143546">
                  <c:v>45.2887644654121</c:v>
                </c:pt>
                <c:pt idx="143547">
                  <c:v>45.288875822279799</c:v>
                </c:pt>
                <c:pt idx="143548">
                  <c:v>45.288987178791203</c:v>
                </c:pt>
                <c:pt idx="143549">
                  <c:v>45.289098534946</c:v>
                </c:pt>
                <c:pt idx="143550">
                  <c:v>45.289209890744502</c:v>
                </c:pt>
                <c:pt idx="143551">
                  <c:v>45.289321246186503</c:v>
                </c:pt>
                <c:pt idx="143552">
                  <c:v>45.289432601272097</c:v>
                </c:pt>
                <c:pt idx="143553">
                  <c:v>45.289543956001197</c:v>
                </c:pt>
                <c:pt idx="143554">
                  <c:v>45.289655310373902</c:v>
                </c:pt>
                <c:pt idx="143555">
                  <c:v>45.2897666643901</c:v>
                </c:pt>
                <c:pt idx="143556">
                  <c:v>45.289878018049897</c:v>
                </c:pt>
                <c:pt idx="143557">
                  <c:v>45.2899893713533</c:v>
                </c:pt>
                <c:pt idx="143558">
                  <c:v>45.290100724300302</c:v>
                </c:pt>
                <c:pt idx="143559">
                  <c:v>45.290212076890803</c:v>
                </c:pt>
                <c:pt idx="143560">
                  <c:v>45.290323429124903</c:v>
                </c:pt>
                <c:pt idx="143561">
                  <c:v>45.290434781002503</c:v>
                </c:pt>
                <c:pt idx="143562">
                  <c:v>45.290546132523801</c:v>
                </c:pt>
                <c:pt idx="143563">
                  <c:v>45.290657483688598</c:v>
                </c:pt>
                <c:pt idx="143564">
                  <c:v>45.290768834497001</c:v>
                </c:pt>
                <c:pt idx="143565">
                  <c:v>45.290880184948897</c:v>
                </c:pt>
                <c:pt idx="143566">
                  <c:v>45.290991535044498</c:v>
                </c:pt>
                <c:pt idx="143567">
                  <c:v>45.291102884783598</c:v>
                </c:pt>
                <c:pt idx="143568">
                  <c:v>45.291214234166297</c:v>
                </c:pt>
                <c:pt idx="143569">
                  <c:v>45.291325583192602</c:v>
                </c:pt>
                <c:pt idx="143570">
                  <c:v>45.2914369318624</c:v>
                </c:pt>
                <c:pt idx="143571">
                  <c:v>45.291548280175903</c:v>
                </c:pt>
                <c:pt idx="143572">
                  <c:v>45.291659628132898</c:v>
                </c:pt>
                <c:pt idx="143573">
                  <c:v>45.291770975733499</c:v>
                </c:pt>
                <c:pt idx="143574">
                  <c:v>45.291882322977699</c:v>
                </c:pt>
                <c:pt idx="143575">
                  <c:v>45.291993669865498</c:v>
                </c:pt>
                <c:pt idx="143576">
                  <c:v>45.292105016396803</c:v>
                </c:pt>
                <c:pt idx="143577">
                  <c:v>45.2922163625718</c:v>
                </c:pt>
                <c:pt idx="143578">
                  <c:v>45.292327708390303</c:v>
                </c:pt>
                <c:pt idx="143579">
                  <c:v>45.292439053852497</c:v>
                </c:pt>
                <c:pt idx="143580">
                  <c:v>45.292550398958198</c:v>
                </c:pt>
                <c:pt idx="143581">
                  <c:v>45.292661743707598</c:v>
                </c:pt>
                <c:pt idx="143582">
                  <c:v>45.292773088100503</c:v>
                </c:pt>
                <c:pt idx="143583">
                  <c:v>45.292884432137001</c:v>
                </c:pt>
                <c:pt idx="143584">
                  <c:v>45.292995775817097</c:v>
                </c:pt>
                <c:pt idx="143585">
                  <c:v>45.293107119140899</c:v>
                </c:pt>
                <c:pt idx="143586">
                  <c:v>45.2932184621082</c:v>
                </c:pt>
                <c:pt idx="143587">
                  <c:v>45.2933298047191</c:v>
                </c:pt>
                <c:pt idx="143588">
                  <c:v>45.293441146973599</c:v>
                </c:pt>
                <c:pt idx="143589">
                  <c:v>45.293552488871697</c:v>
                </c:pt>
                <c:pt idx="143590">
                  <c:v>45.2936638304135</c:v>
                </c:pt>
                <c:pt idx="143591">
                  <c:v>45.293775171598803</c:v>
                </c:pt>
                <c:pt idx="143592">
                  <c:v>45.293886512427797</c:v>
                </c:pt>
                <c:pt idx="143593">
                  <c:v>45.293997852900297</c:v>
                </c:pt>
                <c:pt idx="143594">
                  <c:v>45.294109193016503</c:v>
                </c:pt>
                <c:pt idx="143595">
                  <c:v>45.294220532776201</c:v>
                </c:pt>
                <c:pt idx="143596">
                  <c:v>45.294331872179598</c:v>
                </c:pt>
                <c:pt idx="143597">
                  <c:v>45.2944432112266</c:v>
                </c:pt>
                <c:pt idx="143598">
                  <c:v>45.294554549917201</c:v>
                </c:pt>
                <c:pt idx="143599">
                  <c:v>45.294665888251401</c:v>
                </c:pt>
                <c:pt idx="143600">
                  <c:v>45.2947772262293</c:v>
                </c:pt>
                <c:pt idx="143601">
                  <c:v>45.294888563850698</c:v>
                </c:pt>
                <c:pt idx="143602">
                  <c:v>45.294999901115801</c:v>
                </c:pt>
                <c:pt idx="143603">
                  <c:v>45.295111238024496</c:v>
                </c:pt>
                <c:pt idx="143604">
                  <c:v>45.295222574576798</c:v>
                </c:pt>
                <c:pt idx="143605">
                  <c:v>45.295333910772797</c:v>
                </c:pt>
                <c:pt idx="143606">
                  <c:v>45.295445246612303</c:v>
                </c:pt>
                <c:pt idx="143607">
                  <c:v>45.2955565820955</c:v>
                </c:pt>
                <c:pt idx="143608">
                  <c:v>45.295667917222303</c:v>
                </c:pt>
                <c:pt idx="143609">
                  <c:v>45.295779251992698</c:v>
                </c:pt>
                <c:pt idx="143610">
                  <c:v>45.295890586406799</c:v>
                </c:pt>
                <c:pt idx="143611">
                  <c:v>45.296001920464498</c:v>
                </c:pt>
                <c:pt idx="143612">
                  <c:v>45.296113254165803</c:v>
                </c:pt>
                <c:pt idx="143613">
                  <c:v>45.2962245875107</c:v>
                </c:pt>
                <c:pt idx="143614">
                  <c:v>45.296335920499303</c:v>
                </c:pt>
                <c:pt idx="143615">
                  <c:v>45.296447253131603</c:v>
                </c:pt>
                <c:pt idx="143616">
                  <c:v>45.296558585407404</c:v>
                </c:pt>
                <c:pt idx="143617">
                  <c:v>45.296669917326902</c:v>
                </c:pt>
                <c:pt idx="143618">
                  <c:v>45.296781248889999</c:v>
                </c:pt>
                <c:pt idx="143619">
                  <c:v>45.296892580096802</c:v>
                </c:pt>
                <c:pt idx="143620">
                  <c:v>45.297003910947097</c:v>
                </c:pt>
                <c:pt idx="143621">
                  <c:v>45.297115241441197</c:v>
                </c:pt>
                <c:pt idx="143622">
                  <c:v>45.297226571578904</c:v>
                </c:pt>
                <c:pt idx="143623">
                  <c:v>45.297337901360201</c:v>
                </c:pt>
                <c:pt idx="143624">
                  <c:v>45.297449230785098</c:v>
                </c:pt>
                <c:pt idx="143625">
                  <c:v>45.2975605598537</c:v>
                </c:pt>
                <c:pt idx="143626">
                  <c:v>45.297671888566001</c:v>
                </c:pt>
                <c:pt idx="143627">
                  <c:v>45.2977832169219</c:v>
                </c:pt>
                <c:pt idx="143628">
                  <c:v>45.297894544921498</c:v>
                </c:pt>
                <c:pt idx="143629">
                  <c:v>45.298005872564602</c:v>
                </c:pt>
                <c:pt idx="143630">
                  <c:v>45.298117199851497</c:v>
                </c:pt>
                <c:pt idx="143631">
                  <c:v>45.298228526781998</c:v>
                </c:pt>
                <c:pt idx="143632">
                  <c:v>45.298339853356097</c:v>
                </c:pt>
                <c:pt idx="143633">
                  <c:v>45.298451179573902</c:v>
                </c:pt>
                <c:pt idx="143634">
                  <c:v>45.298562505435399</c:v>
                </c:pt>
                <c:pt idx="143635">
                  <c:v>45.298673830940501</c:v>
                </c:pt>
                <c:pt idx="143636">
                  <c:v>45.298785156089302</c:v>
                </c:pt>
                <c:pt idx="143637">
                  <c:v>45.298896480881702</c:v>
                </c:pt>
                <c:pt idx="143638">
                  <c:v>45.2990078053178</c:v>
                </c:pt>
                <c:pt idx="143639">
                  <c:v>45.299119129397504</c:v>
                </c:pt>
                <c:pt idx="143640">
                  <c:v>45.299230453120998</c:v>
                </c:pt>
                <c:pt idx="143641">
                  <c:v>45.299341776487999</c:v>
                </c:pt>
                <c:pt idx="143642">
                  <c:v>45.299453099498798</c:v>
                </c:pt>
                <c:pt idx="143643">
                  <c:v>45.299564422153203</c:v>
                </c:pt>
                <c:pt idx="143644">
                  <c:v>45.2996757444512</c:v>
                </c:pt>
                <c:pt idx="143645">
                  <c:v>45.299787066393002</c:v>
                </c:pt>
                <c:pt idx="143646">
                  <c:v>45.299898387978402</c:v>
                </c:pt>
                <c:pt idx="143647">
                  <c:v>45.300009709207501</c:v>
                </c:pt>
                <c:pt idx="143648">
                  <c:v>45.300121030080199</c:v>
                </c:pt>
                <c:pt idx="143649">
                  <c:v>45.300232350596602</c:v>
                </c:pt>
                <c:pt idx="143650">
                  <c:v>45.300343670756703</c:v>
                </c:pt>
                <c:pt idx="143651">
                  <c:v>45.300454990560503</c:v>
                </c:pt>
                <c:pt idx="143652">
                  <c:v>45.300566310007902</c:v>
                </c:pt>
                <c:pt idx="143653">
                  <c:v>45.300677629098999</c:v>
                </c:pt>
                <c:pt idx="143654">
                  <c:v>45.300788947833802</c:v>
                </c:pt>
                <c:pt idx="143655">
                  <c:v>45.300900266212302</c:v>
                </c:pt>
                <c:pt idx="143656">
                  <c:v>45.301011584234402</c:v>
                </c:pt>
                <c:pt idx="143657">
                  <c:v>45.3011229019003</c:v>
                </c:pt>
                <c:pt idx="143658">
                  <c:v>45.301234219209803</c:v>
                </c:pt>
                <c:pt idx="143659">
                  <c:v>45.301345536162998</c:v>
                </c:pt>
                <c:pt idx="143660">
                  <c:v>45.301456852759799</c:v>
                </c:pt>
                <c:pt idx="143661">
                  <c:v>45.301568169000397</c:v>
                </c:pt>
                <c:pt idx="143662">
                  <c:v>45.301679484884701</c:v>
                </c:pt>
                <c:pt idx="143663">
                  <c:v>45.301790800412597</c:v>
                </c:pt>
                <c:pt idx="143664">
                  <c:v>45.301902115584198</c:v>
                </c:pt>
                <c:pt idx="143665">
                  <c:v>45.302013430399498</c:v>
                </c:pt>
                <c:pt idx="143666">
                  <c:v>45.302124744858602</c:v>
                </c:pt>
                <c:pt idx="143667">
                  <c:v>45.302236058961299</c:v>
                </c:pt>
                <c:pt idx="143668">
                  <c:v>45.3023473727077</c:v>
                </c:pt>
                <c:pt idx="143669">
                  <c:v>45.3024586860978</c:v>
                </c:pt>
                <c:pt idx="143670">
                  <c:v>45.302569999131499</c:v>
                </c:pt>
                <c:pt idx="143671">
                  <c:v>45.302681311809003</c:v>
                </c:pt>
                <c:pt idx="143672">
                  <c:v>45.302792624130198</c:v>
                </c:pt>
                <c:pt idx="143673">
                  <c:v>45.302903936095099</c:v>
                </c:pt>
                <c:pt idx="143674">
                  <c:v>45.303015247703698</c:v>
                </c:pt>
                <c:pt idx="143675">
                  <c:v>45.303126558955903</c:v>
                </c:pt>
                <c:pt idx="143676">
                  <c:v>45.303237869851898</c:v>
                </c:pt>
                <c:pt idx="143677">
                  <c:v>45.303349180391599</c:v>
                </c:pt>
                <c:pt idx="143678">
                  <c:v>45.303460490574999</c:v>
                </c:pt>
                <c:pt idx="143679">
                  <c:v>45.303571800402104</c:v>
                </c:pt>
                <c:pt idx="143680">
                  <c:v>45.3036831098729</c:v>
                </c:pt>
                <c:pt idx="143681">
                  <c:v>45.303794418987401</c:v>
                </c:pt>
                <c:pt idx="143682">
                  <c:v>45.3039057277457</c:v>
                </c:pt>
                <c:pt idx="143683">
                  <c:v>45.304017036147599</c:v>
                </c:pt>
                <c:pt idx="143684">
                  <c:v>45.304128344193202</c:v>
                </c:pt>
                <c:pt idx="143685">
                  <c:v>45.304239651882597</c:v>
                </c:pt>
                <c:pt idx="143686">
                  <c:v>45.304350959215697</c:v>
                </c:pt>
                <c:pt idx="143687">
                  <c:v>45.304462266192502</c:v>
                </c:pt>
                <c:pt idx="143688">
                  <c:v>45.304573572812998</c:v>
                </c:pt>
                <c:pt idx="143689">
                  <c:v>45.3046848790772</c:v>
                </c:pt>
                <c:pt idx="143690">
                  <c:v>45.304796184985101</c:v>
                </c:pt>
                <c:pt idx="143691">
                  <c:v>45.304907490536799</c:v>
                </c:pt>
                <c:pt idx="143692">
                  <c:v>45.305018795732202</c:v>
                </c:pt>
                <c:pt idx="143693">
                  <c:v>45.305130100571297</c:v>
                </c:pt>
                <c:pt idx="143694">
                  <c:v>45.305241405054097</c:v>
                </c:pt>
                <c:pt idx="143695">
                  <c:v>45.305352709180703</c:v>
                </c:pt>
                <c:pt idx="143696">
                  <c:v>45.3054640129509</c:v>
                </c:pt>
                <c:pt idx="143697">
                  <c:v>45.305575316364902</c:v>
                </c:pt>
                <c:pt idx="143698">
                  <c:v>45.305686619422701</c:v>
                </c:pt>
                <c:pt idx="143699">
                  <c:v>45.3057979221241</c:v>
                </c:pt>
                <c:pt idx="143700">
                  <c:v>45.305909224469303</c:v>
                </c:pt>
                <c:pt idx="143701">
                  <c:v>45.306020526458198</c:v>
                </c:pt>
                <c:pt idx="143702">
                  <c:v>45.306131828090898</c:v>
                </c:pt>
                <c:pt idx="143703">
                  <c:v>45.306243129367303</c:v>
                </c:pt>
                <c:pt idx="143704">
                  <c:v>45.306354430287399</c:v>
                </c:pt>
                <c:pt idx="143705">
                  <c:v>45.306465730851301</c:v>
                </c:pt>
                <c:pt idx="143706">
                  <c:v>45.306577031058801</c:v>
                </c:pt>
                <c:pt idx="143707">
                  <c:v>45.306688330910198</c:v>
                </c:pt>
                <c:pt idx="143708">
                  <c:v>45.306799630405301</c:v>
                </c:pt>
                <c:pt idx="143709">
                  <c:v>45.306910929544102</c:v>
                </c:pt>
                <c:pt idx="143710">
                  <c:v>45.307022228326602</c:v>
                </c:pt>
                <c:pt idx="143711">
                  <c:v>45.307133526752899</c:v>
                </c:pt>
                <c:pt idx="143712">
                  <c:v>45.307244824822902</c:v>
                </c:pt>
                <c:pt idx="143713">
                  <c:v>45.307356122536703</c:v>
                </c:pt>
                <c:pt idx="143714">
                  <c:v>45.307467419894301</c:v>
                </c:pt>
                <c:pt idx="143715">
                  <c:v>45.307578716895499</c:v>
                </c:pt>
                <c:pt idx="143716">
                  <c:v>45.307690013540601</c:v>
                </c:pt>
                <c:pt idx="143717">
                  <c:v>45.307801309829301</c:v>
                </c:pt>
                <c:pt idx="143718">
                  <c:v>45.307912605761899</c:v>
                </c:pt>
                <c:pt idx="143719">
                  <c:v>45.308023901338103</c:v>
                </c:pt>
                <c:pt idx="143720">
                  <c:v>45.308135196558197</c:v>
                </c:pt>
                <c:pt idx="143721">
                  <c:v>45.308246491421897</c:v>
                </c:pt>
                <c:pt idx="143722">
                  <c:v>45.308357785929502</c:v>
                </c:pt>
                <c:pt idx="143723">
                  <c:v>45.308469080080798</c:v>
                </c:pt>
                <c:pt idx="143724">
                  <c:v>45.308580373875799</c:v>
                </c:pt>
                <c:pt idx="143725">
                  <c:v>45.308691667314598</c:v>
                </c:pt>
                <c:pt idx="143726">
                  <c:v>45.308802960397202</c:v>
                </c:pt>
                <c:pt idx="143727">
                  <c:v>45.308914253123497</c:v>
                </c:pt>
                <c:pt idx="143728">
                  <c:v>45.309025545493597</c:v>
                </c:pt>
                <c:pt idx="143729">
                  <c:v>45.309136837507502</c:v>
                </c:pt>
                <c:pt idx="143730">
                  <c:v>45.309248129165098</c:v>
                </c:pt>
                <c:pt idx="143731">
                  <c:v>45.3093594204665</c:v>
                </c:pt>
                <c:pt idx="143732">
                  <c:v>45.309470711411599</c:v>
                </c:pt>
                <c:pt idx="143733">
                  <c:v>45.309582002000496</c:v>
                </c:pt>
                <c:pt idx="143734">
                  <c:v>45.309693292233199</c:v>
                </c:pt>
                <c:pt idx="143735">
                  <c:v>45.309804582109699</c:v>
                </c:pt>
                <c:pt idx="143736">
                  <c:v>45.309915871629897</c:v>
                </c:pt>
                <c:pt idx="143737">
                  <c:v>45.310027160793901</c:v>
                </c:pt>
                <c:pt idx="143738">
                  <c:v>45.310138449601702</c:v>
                </c:pt>
                <c:pt idx="143739">
                  <c:v>45.310249738053201</c:v>
                </c:pt>
                <c:pt idx="143740">
                  <c:v>45.310361026148598</c:v>
                </c:pt>
                <c:pt idx="143741">
                  <c:v>45.310472313887701</c:v>
                </c:pt>
                <c:pt idx="143742">
                  <c:v>45.310583601270501</c:v>
                </c:pt>
                <c:pt idx="143743">
                  <c:v>45.310694888297199</c:v>
                </c:pt>
                <c:pt idx="143744">
                  <c:v>45.310806174967603</c:v>
                </c:pt>
                <c:pt idx="143745">
                  <c:v>45.310917461281903</c:v>
                </c:pt>
                <c:pt idx="143746">
                  <c:v>45.311028747239902</c:v>
                </c:pt>
                <c:pt idx="143747">
                  <c:v>45.3111400328416</c:v>
                </c:pt>
                <c:pt idx="143748">
                  <c:v>45.311251318087201</c:v>
                </c:pt>
                <c:pt idx="143749">
                  <c:v>45.311362602976601</c:v>
                </c:pt>
                <c:pt idx="143750">
                  <c:v>45.311473887509699</c:v>
                </c:pt>
                <c:pt idx="143751">
                  <c:v>45.311585171686602</c:v>
                </c:pt>
                <c:pt idx="143752">
                  <c:v>45.311696455507402</c:v>
                </c:pt>
                <c:pt idx="143753">
                  <c:v>45.311807738971901</c:v>
                </c:pt>
                <c:pt idx="143754">
                  <c:v>45.311919022080197</c:v>
                </c:pt>
                <c:pt idx="143755">
                  <c:v>45.312030304832298</c:v>
                </c:pt>
                <c:pt idx="143756">
                  <c:v>45.312141587228197</c:v>
                </c:pt>
                <c:pt idx="143757">
                  <c:v>45.312252869267802</c:v>
                </c:pt>
                <c:pt idx="143758">
                  <c:v>45.312364150951304</c:v>
                </c:pt>
                <c:pt idx="143759">
                  <c:v>45.312475432278603</c:v>
                </c:pt>
                <c:pt idx="143760">
                  <c:v>45.312586713249701</c:v>
                </c:pt>
                <c:pt idx="143761">
                  <c:v>45.312697993864496</c:v>
                </c:pt>
                <c:pt idx="143762">
                  <c:v>45.312809274123197</c:v>
                </c:pt>
                <c:pt idx="143763">
                  <c:v>45.312920554025702</c:v>
                </c:pt>
                <c:pt idx="143764">
                  <c:v>45.313031833571998</c:v>
                </c:pt>
                <c:pt idx="143765">
                  <c:v>45.313143112761999</c:v>
                </c:pt>
                <c:pt idx="143766">
                  <c:v>45.313254391595898</c:v>
                </c:pt>
                <c:pt idx="143767">
                  <c:v>45.313365670073601</c:v>
                </c:pt>
                <c:pt idx="143768">
                  <c:v>45.313476948195103</c:v>
                </c:pt>
                <c:pt idx="143769">
                  <c:v>45.313588225960402</c:v>
                </c:pt>
                <c:pt idx="143770">
                  <c:v>45.313699503369598</c:v>
                </c:pt>
                <c:pt idx="143771">
                  <c:v>45.3138107804225</c:v>
                </c:pt>
                <c:pt idx="143772">
                  <c:v>45.3139220571192</c:v>
                </c:pt>
                <c:pt idx="143773">
                  <c:v>45.314033333459797</c:v>
                </c:pt>
                <c:pt idx="143774">
                  <c:v>45.314144609444199</c:v>
                </c:pt>
                <c:pt idx="143775">
                  <c:v>45.314255885072399</c:v>
                </c:pt>
                <c:pt idx="143776">
                  <c:v>45.314367160344403</c:v>
                </c:pt>
                <c:pt idx="143777">
                  <c:v>45.314478435260199</c:v>
                </c:pt>
                <c:pt idx="143778">
                  <c:v>45.314589709819799</c:v>
                </c:pt>
                <c:pt idx="143779">
                  <c:v>45.314700984023297</c:v>
                </c:pt>
                <c:pt idx="143780">
                  <c:v>45.314812257870599</c:v>
                </c:pt>
                <c:pt idx="143781">
                  <c:v>45.3149235313617</c:v>
                </c:pt>
                <c:pt idx="143782">
                  <c:v>45.315034804496598</c:v>
                </c:pt>
                <c:pt idx="143783">
                  <c:v>45.315146077275301</c:v>
                </c:pt>
                <c:pt idx="143784">
                  <c:v>45.315257349697902</c:v>
                </c:pt>
                <c:pt idx="143785">
                  <c:v>45.3153686217643</c:v>
                </c:pt>
                <c:pt idx="143786">
                  <c:v>45.315479893474603</c:v>
                </c:pt>
                <c:pt idx="143787">
                  <c:v>45.315591164828597</c:v>
                </c:pt>
                <c:pt idx="143788">
                  <c:v>45.315702435826502</c:v>
                </c:pt>
                <c:pt idx="143789">
                  <c:v>45.315813706468198</c:v>
                </c:pt>
                <c:pt idx="143790">
                  <c:v>45.315924976753799</c:v>
                </c:pt>
                <c:pt idx="143791">
                  <c:v>45.316036246683197</c:v>
                </c:pt>
                <c:pt idx="143792">
                  <c:v>45.3161475162564</c:v>
                </c:pt>
                <c:pt idx="143793">
                  <c:v>45.316258785473501</c:v>
                </c:pt>
                <c:pt idx="143794">
                  <c:v>45.316370054334399</c:v>
                </c:pt>
                <c:pt idx="143795">
                  <c:v>45.316481322839103</c:v>
                </c:pt>
                <c:pt idx="143796">
                  <c:v>45.316592590987703</c:v>
                </c:pt>
                <c:pt idx="143797">
                  <c:v>45.316703858780102</c:v>
                </c:pt>
                <c:pt idx="143798">
                  <c:v>45.316815126216298</c:v>
                </c:pt>
                <c:pt idx="143799">
                  <c:v>45.316926393296399</c:v>
                </c:pt>
                <c:pt idx="143800">
                  <c:v>45.317037660020397</c:v>
                </c:pt>
                <c:pt idx="143801">
                  <c:v>45.317148926388199</c:v>
                </c:pt>
                <c:pt idx="143802">
                  <c:v>45.3172601923998</c:v>
                </c:pt>
                <c:pt idx="143803">
                  <c:v>45.317371458055298</c:v>
                </c:pt>
                <c:pt idx="143804">
                  <c:v>45.317482723354601</c:v>
                </c:pt>
                <c:pt idx="143805">
                  <c:v>45.317593988297801</c:v>
                </c:pt>
                <c:pt idx="143806">
                  <c:v>45.317705252884799</c:v>
                </c:pt>
                <c:pt idx="143807">
                  <c:v>45.317816517115702</c:v>
                </c:pt>
                <c:pt idx="143808">
                  <c:v>45.317927780990502</c:v>
                </c:pt>
                <c:pt idx="143809">
                  <c:v>45.318039044509099</c:v>
                </c:pt>
                <c:pt idx="143810">
                  <c:v>45.318150307671502</c:v>
                </c:pt>
                <c:pt idx="143811">
                  <c:v>45.318261570477802</c:v>
                </c:pt>
                <c:pt idx="143812">
                  <c:v>45.318372832927999</c:v>
                </c:pt>
                <c:pt idx="143813">
                  <c:v>45.318484095022001</c:v>
                </c:pt>
                <c:pt idx="143814">
                  <c:v>45.3185953567599</c:v>
                </c:pt>
                <c:pt idx="143815">
                  <c:v>45.318706618141597</c:v>
                </c:pt>
                <c:pt idx="143816">
                  <c:v>45.318817879167199</c:v>
                </c:pt>
                <c:pt idx="143817">
                  <c:v>45.318929139836698</c:v>
                </c:pt>
                <c:pt idx="143818">
                  <c:v>45.319040400150001</c:v>
                </c:pt>
                <c:pt idx="143819">
                  <c:v>45.319151660107202</c:v>
                </c:pt>
                <c:pt idx="143820">
                  <c:v>45.319262919708301</c:v>
                </c:pt>
                <c:pt idx="143821">
                  <c:v>45.319374178953197</c:v>
                </c:pt>
                <c:pt idx="143822">
                  <c:v>45.319485437841998</c:v>
                </c:pt>
                <c:pt idx="143823">
                  <c:v>45.319596696374703</c:v>
                </c:pt>
                <c:pt idx="143824">
                  <c:v>45.319707954551198</c:v>
                </c:pt>
                <c:pt idx="143825">
                  <c:v>45.319819212371598</c:v>
                </c:pt>
                <c:pt idx="143826">
                  <c:v>45.319930469835903</c:v>
                </c:pt>
                <c:pt idx="143827">
                  <c:v>45.320041726944098</c:v>
                </c:pt>
                <c:pt idx="143828">
                  <c:v>45.320152983696097</c:v>
                </c:pt>
                <c:pt idx="143829">
                  <c:v>45.320264240092001</c:v>
                </c:pt>
                <c:pt idx="143830">
                  <c:v>45.320375496131803</c:v>
                </c:pt>
                <c:pt idx="143831">
                  <c:v>45.320486751815501</c:v>
                </c:pt>
                <c:pt idx="143832">
                  <c:v>45.320598007143097</c:v>
                </c:pt>
                <c:pt idx="143833">
                  <c:v>45.320709262114498</c:v>
                </c:pt>
                <c:pt idx="143834">
                  <c:v>45.320820516729803</c:v>
                </c:pt>
                <c:pt idx="143835">
                  <c:v>45.320931770988999</c:v>
                </c:pt>
                <c:pt idx="143836">
                  <c:v>45.321043024892099</c:v>
                </c:pt>
                <c:pt idx="143837">
                  <c:v>45.321154278439103</c:v>
                </c:pt>
                <c:pt idx="143838">
                  <c:v>45.321265531629997</c:v>
                </c:pt>
                <c:pt idx="143839">
                  <c:v>45.321376784464697</c:v>
                </c:pt>
                <c:pt idx="143840">
                  <c:v>45.3214880369433</c:v>
                </c:pt>
                <c:pt idx="143841">
                  <c:v>45.321599289065901</c:v>
                </c:pt>
                <c:pt idx="143842">
                  <c:v>45.321710540832299</c:v>
                </c:pt>
                <c:pt idx="143843">
                  <c:v>45.321821792242602</c:v>
                </c:pt>
                <c:pt idx="143844">
                  <c:v>45.321933043296802</c:v>
                </c:pt>
                <c:pt idx="143845">
                  <c:v>45.3220442939949</c:v>
                </c:pt>
                <c:pt idx="143846">
                  <c:v>45.322155544336901</c:v>
                </c:pt>
                <c:pt idx="143847">
                  <c:v>45.3222667943228</c:v>
                </c:pt>
                <c:pt idx="143848">
                  <c:v>45.322378043952597</c:v>
                </c:pt>
                <c:pt idx="143849">
                  <c:v>45.322489293226297</c:v>
                </c:pt>
                <c:pt idx="143850">
                  <c:v>45.322600542143903</c:v>
                </c:pt>
                <c:pt idx="143851">
                  <c:v>45.322711790705398</c:v>
                </c:pt>
                <c:pt idx="143852">
                  <c:v>45.322823038910798</c:v>
                </c:pt>
                <c:pt idx="143853">
                  <c:v>45.322934286760102</c:v>
                </c:pt>
                <c:pt idx="143854">
                  <c:v>45.323045534253303</c:v>
                </c:pt>
                <c:pt idx="143855">
                  <c:v>45.323156781390502</c:v>
                </c:pt>
                <c:pt idx="143856">
                  <c:v>45.323268028171498</c:v>
                </c:pt>
                <c:pt idx="143857">
                  <c:v>45.323379274596398</c:v>
                </c:pt>
                <c:pt idx="143858">
                  <c:v>45.323490520665302</c:v>
                </c:pt>
                <c:pt idx="143859">
                  <c:v>45.323601766377998</c:v>
                </c:pt>
                <c:pt idx="143860">
                  <c:v>45.323713011734696</c:v>
                </c:pt>
                <c:pt idx="143861">
                  <c:v>45.3238242567353</c:v>
                </c:pt>
                <c:pt idx="143862">
                  <c:v>45.3239355013798</c:v>
                </c:pt>
                <c:pt idx="143863">
                  <c:v>45.324046745668198</c:v>
                </c:pt>
                <c:pt idx="143864">
                  <c:v>45.324157989600501</c:v>
                </c:pt>
                <c:pt idx="143865">
                  <c:v>45.3242692331768</c:v>
                </c:pt>
                <c:pt idx="143866">
                  <c:v>45.324380476396897</c:v>
                </c:pt>
                <c:pt idx="143867">
                  <c:v>45.324491719260998</c:v>
                </c:pt>
                <c:pt idx="143868">
                  <c:v>45.324602961769003</c:v>
                </c:pt>
                <c:pt idx="143869">
                  <c:v>45.324714203920998</c:v>
                </c:pt>
                <c:pt idx="143870">
                  <c:v>45.324825445716797</c:v>
                </c:pt>
                <c:pt idx="143871">
                  <c:v>45.324936687156601</c:v>
                </c:pt>
                <c:pt idx="143872">
                  <c:v>45.325047928240302</c:v>
                </c:pt>
                <c:pt idx="143873">
                  <c:v>45.3251591689679</c:v>
                </c:pt>
                <c:pt idx="143874">
                  <c:v>45.325270409339502</c:v>
                </c:pt>
                <c:pt idx="143875">
                  <c:v>45.325381649355002</c:v>
                </c:pt>
                <c:pt idx="143876">
                  <c:v>45.325492889014399</c:v>
                </c:pt>
                <c:pt idx="143877">
                  <c:v>45.325604128317799</c:v>
                </c:pt>
                <c:pt idx="143878">
                  <c:v>45.325715367265097</c:v>
                </c:pt>
                <c:pt idx="143879">
                  <c:v>45.3258266058563</c:v>
                </c:pt>
                <c:pt idx="143880">
                  <c:v>45.325937844091399</c:v>
                </c:pt>
                <c:pt idx="143881">
                  <c:v>45.326049081970503</c:v>
                </c:pt>
                <c:pt idx="143882">
                  <c:v>45.326160319493603</c:v>
                </c:pt>
                <c:pt idx="143883">
                  <c:v>45.326271556660501</c:v>
                </c:pt>
                <c:pt idx="143884">
                  <c:v>45.326382793471403</c:v>
                </c:pt>
                <c:pt idx="143885">
                  <c:v>45.326494029926302</c:v>
                </c:pt>
                <c:pt idx="143886">
                  <c:v>45.326605266025098</c:v>
                </c:pt>
                <c:pt idx="143887">
                  <c:v>45.326716501767798</c:v>
                </c:pt>
                <c:pt idx="143888">
                  <c:v>45.326827737154503</c:v>
                </c:pt>
                <c:pt idx="143889">
                  <c:v>45.326938972185097</c:v>
                </c:pt>
                <c:pt idx="143890">
                  <c:v>45.327050206859703</c:v>
                </c:pt>
                <c:pt idx="143891">
                  <c:v>45.327161441178198</c:v>
                </c:pt>
                <c:pt idx="143892">
                  <c:v>45.327272675140698</c:v>
                </c:pt>
                <c:pt idx="143893">
                  <c:v>45.327383908747102</c:v>
                </c:pt>
                <c:pt idx="143894">
                  <c:v>45.327495141997503</c:v>
                </c:pt>
                <c:pt idx="143895">
                  <c:v>45.327606374891801</c:v>
                </c:pt>
                <c:pt idx="143896">
                  <c:v>45.327717607430102</c:v>
                </c:pt>
                <c:pt idx="143897">
                  <c:v>45.327828839612302</c:v>
                </c:pt>
                <c:pt idx="143898">
                  <c:v>45.327940071438498</c:v>
                </c:pt>
                <c:pt idx="143899">
                  <c:v>45.328051302908598</c:v>
                </c:pt>
                <c:pt idx="143900">
                  <c:v>45.328162534022702</c:v>
                </c:pt>
                <c:pt idx="143901">
                  <c:v>45.328273764780803</c:v>
                </c:pt>
                <c:pt idx="143902">
                  <c:v>45.328384995182802</c:v>
                </c:pt>
                <c:pt idx="143903">
                  <c:v>45.328496225228797</c:v>
                </c:pt>
                <c:pt idx="143904">
                  <c:v>45.328607454918703</c:v>
                </c:pt>
                <c:pt idx="143905">
                  <c:v>45.3287186842526</c:v>
                </c:pt>
                <c:pt idx="143906">
                  <c:v>45.3288299132305</c:v>
                </c:pt>
                <c:pt idx="143907">
                  <c:v>45.328941141852397</c:v>
                </c:pt>
                <c:pt idx="143908">
                  <c:v>45.329052370118198</c:v>
                </c:pt>
                <c:pt idx="143909">
                  <c:v>45.329163598027897</c:v>
                </c:pt>
                <c:pt idx="143910">
                  <c:v>45.329274825581699</c:v>
                </c:pt>
                <c:pt idx="143911">
                  <c:v>45.329386052779398</c:v>
                </c:pt>
                <c:pt idx="143912">
                  <c:v>45.329497279621101</c:v>
                </c:pt>
                <c:pt idx="143913">
                  <c:v>45.329608506106702</c:v>
                </c:pt>
                <c:pt idx="143914">
                  <c:v>45.329719732236398</c:v>
                </c:pt>
                <c:pt idx="143915">
                  <c:v>45.32983095801</c:v>
                </c:pt>
                <c:pt idx="143916">
                  <c:v>45.329942183427498</c:v>
                </c:pt>
                <c:pt idx="143917">
                  <c:v>45.3300534084891</c:v>
                </c:pt>
                <c:pt idx="143918">
                  <c:v>45.330164633194599</c:v>
                </c:pt>
                <c:pt idx="143919">
                  <c:v>45.330275857544201</c:v>
                </c:pt>
                <c:pt idx="143920">
                  <c:v>45.330387081537701</c:v>
                </c:pt>
                <c:pt idx="143921">
                  <c:v>45.330498305175098</c:v>
                </c:pt>
                <c:pt idx="143922">
                  <c:v>45.330609528456598</c:v>
                </c:pt>
                <c:pt idx="143923">
                  <c:v>45.330720751382003</c:v>
                </c:pt>
                <c:pt idx="143924">
                  <c:v>45.330831973951497</c:v>
                </c:pt>
                <c:pt idx="143925">
                  <c:v>45.330943196164903</c:v>
                </c:pt>
                <c:pt idx="143926">
                  <c:v>45.331054418022298</c:v>
                </c:pt>
                <c:pt idx="143927">
                  <c:v>45.331165639523697</c:v>
                </c:pt>
                <c:pt idx="143928">
                  <c:v>45.331276860669099</c:v>
                </c:pt>
                <c:pt idx="143929">
                  <c:v>45.331388081458499</c:v>
                </c:pt>
                <c:pt idx="143930">
                  <c:v>45.331499301891803</c:v>
                </c:pt>
                <c:pt idx="143931">
                  <c:v>45.331610521969203</c:v>
                </c:pt>
                <c:pt idx="143932">
                  <c:v>45.3317217416906</c:v>
                </c:pt>
                <c:pt idx="143933">
                  <c:v>45.331832961055902</c:v>
                </c:pt>
                <c:pt idx="143934">
                  <c:v>45.3319441800653</c:v>
                </c:pt>
                <c:pt idx="143935">
                  <c:v>45.332055398718602</c:v>
                </c:pt>
                <c:pt idx="143936">
                  <c:v>45.332166617016</c:v>
                </c:pt>
                <c:pt idx="143937">
                  <c:v>45.332277834957303</c:v>
                </c:pt>
                <c:pt idx="143938">
                  <c:v>45.332389052542602</c:v>
                </c:pt>
                <c:pt idx="143939">
                  <c:v>45.332500269771998</c:v>
                </c:pt>
                <c:pt idx="143940">
                  <c:v>45.332611486645298</c:v>
                </c:pt>
                <c:pt idx="143941">
                  <c:v>45.332722703162702</c:v>
                </c:pt>
                <c:pt idx="143942">
                  <c:v>45.332833919324102</c:v>
                </c:pt>
                <c:pt idx="143943">
                  <c:v>45.3329451351294</c:v>
                </c:pt>
                <c:pt idx="143944">
                  <c:v>45.333056350578801</c:v>
                </c:pt>
                <c:pt idx="143945">
                  <c:v>45.333167565672198</c:v>
                </c:pt>
                <c:pt idx="143946">
                  <c:v>45.3332787804096</c:v>
                </c:pt>
                <c:pt idx="143947">
                  <c:v>45.333389994790998</c:v>
                </c:pt>
                <c:pt idx="143948">
                  <c:v>45.333501208816401</c:v>
                </c:pt>
                <c:pt idx="143949">
                  <c:v>45.333612422485899</c:v>
                </c:pt>
                <c:pt idx="143950">
                  <c:v>45.333723635799302</c:v>
                </c:pt>
                <c:pt idx="143951">
                  <c:v>45.333834848756801</c:v>
                </c:pt>
                <c:pt idx="143952">
                  <c:v>45.333946061358297</c:v>
                </c:pt>
                <c:pt idx="143953">
                  <c:v>45.334057273603797</c:v>
                </c:pt>
                <c:pt idx="143954">
                  <c:v>45.334168485493301</c:v>
                </c:pt>
                <c:pt idx="143955">
                  <c:v>45.334279697026801</c:v>
                </c:pt>
                <c:pt idx="143956">
                  <c:v>45.334390908204398</c:v>
                </c:pt>
                <c:pt idx="143957">
                  <c:v>45.334502119025998</c:v>
                </c:pt>
                <c:pt idx="143958">
                  <c:v>45.334613329491603</c:v>
                </c:pt>
                <c:pt idx="143959">
                  <c:v>45.334724539601297</c:v>
                </c:pt>
                <c:pt idx="143960">
                  <c:v>45.334835749354902</c:v>
                </c:pt>
                <c:pt idx="143961">
                  <c:v>45.334946958752603</c:v>
                </c:pt>
                <c:pt idx="143962">
                  <c:v>45.335058167794301</c:v>
                </c:pt>
                <c:pt idx="143963">
                  <c:v>45.335169376480103</c:v>
                </c:pt>
                <c:pt idx="143964">
                  <c:v>45.335280584809901</c:v>
                </c:pt>
                <c:pt idx="143965">
                  <c:v>45.335391792783703</c:v>
                </c:pt>
                <c:pt idx="143966">
                  <c:v>45.335503000401502</c:v>
                </c:pt>
                <c:pt idx="143967">
                  <c:v>45.335614207663397</c:v>
                </c:pt>
                <c:pt idx="143968">
                  <c:v>45.335725414569303</c:v>
                </c:pt>
                <c:pt idx="143969">
                  <c:v>45.335836621119299</c:v>
                </c:pt>
                <c:pt idx="143970">
                  <c:v>45.335947827313298</c:v>
                </c:pt>
                <c:pt idx="143971">
                  <c:v>45.336059033151301</c:v>
                </c:pt>
                <c:pt idx="143972">
                  <c:v>45.336170238633301</c:v>
                </c:pt>
                <c:pt idx="143973">
                  <c:v>45.336281443759503</c:v>
                </c:pt>
                <c:pt idx="143974">
                  <c:v>45.336392648529603</c:v>
                </c:pt>
                <c:pt idx="143975">
                  <c:v>45.3365038529438</c:v>
                </c:pt>
                <c:pt idx="143976">
                  <c:v>45.336615057002</c:v>
                </c:pt>
                <c:pt idx="143977">
                  <c:v>45.336726260704303</c:v>
                </c:pt>
                <c:pt idx="143978">
                  <c:v>45.336837464050703</c:v>
                </c:pt>
                <c:pt idx="143979">
                  <c:v>45.336948667041</c:v>
                </c:pt>
                <c:pt idx="143980">
                  <c:v>45.3370598696755</c:v>
                </c:pt>
                <c:pt idx="143981">
                  <c:v>45.337171071954003</c:v>
                </c:pt>
                <c:pt idx="143982">
                  <c:v>45.337282273876497</c:v>
                </c:pt>
                <c:pt idx="143983">
                  <c:v>45.3373934754431</c:v>
                </c:pt>
                <c:pt idx="143984">
                  <c:v>45.337504676653701</c:v>
                </c:pt>
                <c:pt idx="143985">
                  <c:v>45.337615877508398</c:v>
                </c:pt>
                <c:pt idx="143986">
                  <c:v>45.337727078007198</c:v>
                </c:pt>
                <c:pt idx="143987">
                  <c:v>45.337838278150002</c:v>
                </c:pt>
                <c:pt idx="143988">
                  <c:v>45.337949477936803</c:v>
                </c:pt>
                <c:pt idx="143989">
                  <c:v>45.3380606773677</c:v>
                </c:pt>
                <c:pt idx="143990">
                  <c:v>45.338171876442701</c:v>
                </c:pt>
                <c:pt idx="143991">
                  <c:v>45.338283075161797</c:v>
                </c:pt>
                <c:pt idx="143992">
                  <c:v>45.338394273524898</c:v>
                </c:pt>
                <c:pt idx="143993">
                  <c:v>45.338505471532102</c:v>
                </c:pt>
                <c:pt idx="143994">
                  <c:v>45.338616669183303</c:v>
                </c:pt>
                <c:pt idx="143995">
                  <c:v>45.3387278664786</c:v>
                </c:pt>
                <c:pt idx="143996">
                  <c:v>45.338839063418</c:v>
                </c:pt>
                <c:pt idx="143997">
                  <c:v>45.338950260001397</c:v>
                </c:pt>
                <c:pt idx="143998">
                  <c:v>45.339061456228897</c:v>
                </c:pt>
                <c:pt idx="143999">
                  <c:v>45.339172652100501</c:v>
                </c:pt>
                <c:pt idx="144000">
                  <c:v>45.339283847616201</c:v>
                </c:pt>
                <c:pt idx="144001">
                  <c:v>45.339395042775898</c:v>
                </c:pt>
                <c:pt idx="144002">
                  <c:v>45.339506237579698</c:v>
                </c:pt>
                <c:pt idx="144003">
                  <c:v>45.339617432027502</c:v>
                </c:pt>
                <c:pt idx="144004">
                  <c:v>45.339728626119502</c:v>
                </c:pt>
                <c:pt idx="144005">
                  <c:v>45.339839819855499</c:v>
                </c:pt>
                <c:pt idx="144006">
                  <c:v>45.339951013235599</c:v>
                </c:pt>
                <c:pt idx="144007">
                  <c:v>45.340062206259802</c:v>
                </c:pt>
                <c:pt idx="144008">
                  <c:v>45.340173398928101</c:v>
                </c:pt>
                <c:pt idx="144009">
                  <c:v>45.340284591240398</c:v>
                </c:pt>
                <c:pt idx="144010">
                  <c:v>45.340395783196897</c:v>
                </c:pt>
                <c:pt idx="144011">
                  <c:v>45.3405069747974</c:v>
                </c:pt>
                <c:pt idx="144012">
                  <c:v>45.340618166041999</c:v>
                </c:pt>
                <c:pt idx="144013">
                  <c:v>45.340729356930701</c:v>
                </c:pt>
                <c:pt idx="144014">
                  <c:v>45.3408405474635</c:v>
                </c:pt>
                <c:pt idx="144015">
                  <c:v>45.340951737640303</c:v>
                </c:pt>
                <c:pt idx="144016">
                  <c:v>45.341062927461302</c:v>
                </c:pt>
                <c:pt idx="144017">
                  <c:v>45.341174116926297</c:v>
                </c:pt>
                <c:pt idx="144018">
                  <c:v>45.341285306035502</c:v>
                </c:pt>
                <c:pt idx="144019">
                  <c:v>45.341396494788697</c:v>
                </c:pt>
                <c:pt idx="144020">
                  <c:v>45.341507683186002</c:v>
                </c:pt>
                <c:pt idx="144021">
                  <c:v>45.341618871227503</c:v>
                </c:pt>
                <c:pt idx="144022">
                  <c:v>45.341730058913001</c:v>
                </c:pt>
                <c:pt idx="144023">
                  <c:v>45.341841246242602</c:v>
                </c:pt>
                <c:pt idx="144024">
                  <c:v>45.341952433216299</c:v>
                </c:pt>
                <c:pt idx="144025">
                  <c:v>45.3420636198341</c:v>
                </c:pt>
                <c:pt idx="144026">
                  <c:v>45.342174806096097</c:v>
                </c:pt>
                <c:pt idx="144027">
                  <c:v>45.342285992002097</c:v>
                </c:pt>
                <c:pt idx="144028">
                  <c:v>45.342397177552201</c:v>
                </c:pt>
                <c:pt idx="144029">
                  <c:v>45.3425083627465</c:v>
                </c:pt>
                <c:pt idx="144030">
                  <c:v>45.342619547584803</c:v>
                </c:pt>
                <c:pt idx="144031">
                  <c:v>45.342730732067203</c:v>
                </c:pt>
                <c:pt idx="144032">
                  <c:v>45.342841916193798</c:v>
                </c:pt>
                <c:pt idx="144033">
                  <c:v>45.342953099964497</c:v>
                </c:pt>
                <c:pt idx="144034">
                  <c:v>45.343064283379199</c:v>
                </c:pt>
                <c:pt idx="144035">
                  <c:v>45.343175466438097</c:v>
                </c:pt>
                <c:pt idx="144036">
                  <c:v>45.343286649141099</c:v>
                </c:pt>
                <c:pt idx="144037">
                  <c:v>45.343397831488197</c:v>
                </c:pt>
                <c:pt idx="144038">
                  <c:v>45.343509013479498</c:v>
                </c:pt>
                <c:pt idx="144039">
                  <c:v>45.343620195114802</c:v>
                </c:pt>
                <c:pt idx="144040">
                  <c:v>45.343731376394302</c:v>
                </c:pt>
                <c:pt idx="144041">
                  <c:v>45.343842557317899</c:v>
                </c:pt>
                <c:pt idx="144042">
                  <c:v>45.343953737885599</c:v>
                </c:pt>
                <c:pt idx="144043">
                  <c:v>45.344064918097402</c:v>
                </c:pt>
                <c:pt idx="144044">
                  <c:v>45.344176097953302</c:v>
                </c:pt>
                <c:pt idx="144045">
                  <c:v>45.344287277453397</c:v>
                </c:pt>
                <c:pt idx="144046">
                  <c:v>45.344398456597602</c:v>
                </c:pt>
                <c:pt idx="144047">
                  <c:v>45.344509635385897</c:v>
                </c:pt>
                <c:pt idx="144048">
                  <c:v>45.344620813818302</c:v>
                </c:pt>
                <c:pt idx="144049">
                  <c:v>45.344731991894903</c:v>
                </c:pt>
                <c:pt idx="144050">
                  <c:v>45.344843169615601</c:v>
                </c:pt>
                <c:pt idx="144051">
                  <c:v>45.344954346980401</c:v>
                </c:pt>
                <c:pt idx="144052">
                  <c:v>45.345065523989398</c:v>
                </c:pt>
                <c:pt idx="144053">
                  <c:v>45.345176700642497</c:v>
                </c:pt>
                <c:pt idx="144054">
                  <c:v>45.3452878769397</c:v>
                </c:pt>
                <c:pt idx="144055">
                  <c:v>45.345399052881099</c:v>
                </c:pt>
                <c:pt idx="144056">
                  <c:v>45.345510228466601</c:v>
                </c:pt>
                <c:pt idx="144057">
                  <c:v>45.3456214036962</c:v>
                </c:pt>
                <c:pt idx="144058">
                  <c:v>45.345732578570001</c:v>
                </c:pt>
                <c:pt idx="144059">
                  <c:v>45.345843753087898</c:v>
                </c:pt>
                <c:pt idx="144060">
                  <c:v>45.345954927249998</c:v>
                </c:pt>
                <c:pt idx="144061">
                  <c:v>45.346066101056103</c:v>
                </c:pt>
                <c:pt idx="144062">
                  <c:v>45.346177274506502</c:v>
                </c:pt>
                <c:pt idx="144063">
                  <c:v>45.346288447600998</c:v>
                </c:pt>
                <c:pt idx="144064">
                  <c:v>45.346399620339596</c:v>
                </c:pt>
                <c:pt idx="144065">
                  <c:v>45.346510792722398</c:v>
                </c:pt>
                <c:pt idx="144066">
                  <c:v>45.346621964749303</c:v>
                </c:pt>
                <c:pt idx="144067">
                  <c:v>45.346733136420298</c:v>
                </c:pt>
                <c:pt idx="144068">
                  <c:v>45.346844307735601</c:v>
                </c:pt>
                <c:pt idx="144069">
                  <c:v>45.346955478694902</c:v>
                </c:pt>
                <c:pt idx="144070">
                  <c:v>45.347066649298398</c:v>
                </c:pt>
                <c:pt idx="144071">
                  <c:v>45.347177819546097</c:v>
                </c:pt>
                <c:pt idx="144072">
                  <c:v>45.347288989437899</c:v>
                </c:pt>
                <c:pt idx="144073">
                  <c:v>45.347400158973898</c:v>
                </c:pt>
                <c:pt idx="144074">
                  <c:v>45.347511328153999</c:v>
                </c:pt>
                <c:pt idx="144075">
                  <c:v>45.347622496978303</c:v>
                </c:pt>
                <c:pt idx="144076">
                  <c:v>45.347733665446803</c:v>
                </c:pt>
                <c:pt idx="144077">
                  <c:v>45.3478448335594</c:v>
                </c:pt>
                <c:pt idx="144078">
                  <c:v>45.347956001316199</c:v>
                </c:pt>
                <c:pt idx="144079">
                  <c:v>45.348067168717101</c:v>
                </c:pt>
                <c:pt idx="144080">
                  <c:v>45.348178335762199</c:v>
                </c:pt>
                <c:pt idx="144081">
                  <c:v>45.3482895024515</c:v>
                </c:pt>
                <c:pt idx="144082">
                  <c:v>45.348400668784898</c:v>
                </c:pt>
                <c:pt idx="144083">
                  <c:v>45.348511834762498</c:v>
                </c:pt>
                <c:pt idx="144084">
                  <c:v>45.348623000384201</c:v>
                </c:pt>
                <c:pt idx="144085">
                  <c:v>45.3487341656502</c:v>
                </c:pt>
                <c:pt idx="144086">
                  <c:v>45.348845330560302</c:v>
                </c:pt>
                <c:pt idx="144087">
                  <c:v>45.3489564951145</c:v>
                </c:pt>
                <c:pt idx="144088">
                  <c:v>45.349067659313</c:v>
                </c:pt>
                <c:pt idx="144089">
                  <c:v>45.349178823155597</c:v>
                </c:pt>
                <c:pt idx="144090">
                  <c:v>45.349289986642397</c:v>
                </c:pt>
                <c:pt idx="144091">
                  <c:v>45.3494011497733</c:v>
                </c:pt>
                <c:pt idx="144092">
                  <c:v>45.349512312548498</c:v>
                </c:pt>
                <c:pt idx="144093">
                  <c:v>45.3496234749678</c:v>
                </c:pt>
                <c:pt idx="144094">
                  <c:v>45.349734637031297</c:v>
                </c:pt>
                <c:pt idx="144095">
                  <c:v>45.349845798738997</c:v>
                </c:pt>
                <c:pt idx="144096">
                  <c:v>45.3499569600908</c:v>
                </c:pt>
                <c:pt idx="144097">
                  <c:v>45.350068121086899</c:v>
                </c:pt>
                <c:pt idx="144098">
                  <c:v>45.350179281727101</c:v>
                </c:pt>
                <c:pt idx="144099">
                  <c:v>45.350290442011499</c:v>
                </c:pt>
                <c:pt idx="144100">
                  <c:v>45.350401601940099</c:v>
                </c:pt>
                <c:pt idx="144101">
                  <c:v>45.350512761512903</c:v>
                </c:pt>
                <c:pt idx="144102">
                  <c:v>45.350623920729902</c:v>
                </c:pt>
                <c:pt idx="144103">
                  <c:v>45.350735079590997</c:v>
                </c:pt>
                <c:pt idx="144104">
                  <c:v>45.350846238096402</c:v>
                </c:pt>
                <c:pt idx="144105">
                  <c:v>45.350957396245903</c:v>
                </c:pt>
                <c:pt idx="144106">
                  <c:v>45.351068554039699</c:v>
                </c:pt>
                <c:pt idx="144107">
                  <c:v>45.351179711477599</c:v>
                </c:pt>
                <c:pt idx="144108">
                  <c:v>45.351290868559701</c:v>
                </c:pt>
                <c:pt idx="144109">
                  <c:v>45.351402025285999</c:v>
                </c:pt>
                <c:pt idx="144110">
                  <c:v>45.3515131816566</c:v>
                </c:pt>
                <c:pt idx="144111">
                  <c:v>45.351624337671304</c:v>
                </c:pt>
                <c:pt idx="144112">
                  <c:v>45.351735493330203</c:v>
                </c:pt>
                <c:pt idx="144113">
                  <c:v>45.351846648633298</c:v>
                </c:pt>
                <c:pt idx="144114">
                  <c:v>45.351957803580603</c:v>
                </c:pt>
                <c:pt idx="144115">
                  <c:v>45.352068958172197</c:v>
                </c:pt>
                <c:pt idx="144116">
                  <c:v>45.3521801124079</c:v>
                </c:pt>
                <c:pt idx="144117">
                  <c:v>45.3522912662878</c:v>
                </c:pt>
                <c:pt idx="144118">
                  <c:v>45.352402419811902</c:v>
                </c:pt>
                <c:pt idx="144119">
                  <c:v>45.3525135729803</c:v>
                </c:pt>
                <c:pt idx="144120">
                  <c:v>45.352624725792801</c:v>
                </c:pt>
                <c:pt idx="144121">
                  <c:v>45.352735878249597</c:v>
                </c:pt>
                <c:pt idx="144122">
                  <c:v>45.352847030350603</c:v>
                </c:pt>
                <c:pt idx="144123">
                  <c:v>45.352958182095797</c:v>
                </c:pt>
                <c:pt idx="144124">
                  <c:v>45.353069333485202</c:v>
                </c:pt>
                <c:pt idx="144125">
                  <c:v>45.353180484518802</c:v>
                </c:pt>
                <c:pt idx="144126">
                  <c:v>45.353291635196598</c:v>
                </c:pt>
                <c:pt idx="144127">
                  <c:v>45.353402785518597</c:v>
                </c:pt>
                <c:pt idx="144128">
                  <c:v>45.353513935484898</c:v>
                </c:pt>
                <c:pt idx="144129">
                  <c:v>45.353625085095402</c:v>
                </c:pt>
                <c:pt idx="144130">
                  <c:v>45.353736234350102</c:v>
                </c:pt>
                <c:pt idx="144131">
                  <c:v>45.353847383248997</c:v>
                </c:pt>
                <c:pt idx="144132">
                  <c:v>45.353958531792102</c:v>
                </c:pt>
                <c:pt idx="144133">
                  <c:v>45.354069679979503</c:v>
                </c:pt>
                <c:pt idx="144134">
                  <c:v>45.354180827811099</c:v>
                </c:pt>
                <c:pt idx="144135">
                  <c:v>45.354291975286898</c:v>
                </c:pt>
                <c:pt idx="144136">
                  <c:v>45.354403122407</c:v>
                </c:pt>
                <c:pt idx="144137">
                  <c:v>45.354514269171297</c:v>
                </c:pt>
                <c:pt idx="144138">
                  <c:v>45.354625415579797</c:v>
                </c:pt>
                <c:pt idx="144139">
                  <c:v>45.3547365616325</c:v>
                </c:pt>
                <c:pt idx="144140">
                  <c:v>45.354847707329398</c:v>
                </c:pt>
                <c:pt idx="144141">
                  <c:v>45.354958852670599</c:v>
                </c:pt>
                <c:pt idx="144142">
                  <c:v>45.355069997656102</c:v>
                </c:pt>
                <c:pt idx="144143">
                  <c:v>45.355181142285701</c:v>
                </c:pt>
                <c:pt idx="144144">
                  <c:v>45.355292286559603</c:v>
                </c:pt>
                <c:pt idx="144145">
                  <c:v>45.3554034304778</c:v>
                </c:pt>
                <c:pt idx="144146">
                  <c:v>45.3555145740402</c:v>
                </c:pt>
                <c:pt idx="144147">
                  <c:v>45.355625717246802</c:v>
                </c:pt>
                <c:pt idx="144148">
                  <c:v>45.355736860097601</c:v>
                </c:pt>
                <c:pt idx="144149">
                  <c:v>45.355848002592701</c:v>
                </c:pt>
                <c:pt idx="144150">
                  <c:v>45.355959144732097</c:v>
                </c:pt>
                <c:pt idx="144151">
                  <c:v>45.356070286515603</c:v>
                </c:pt>
                <c:pt idx="144152">
                  <c:v>45.356181427943497</c:v>
                </c:pt>
                <c:pt idx="144153">
                  <c:v>45.356292569015601</c:v>
                </c:pt>
                <c:pt idx="144154">
                  <c:v>45.3564037097319</c:v>
                </c:pt>
                <c:pt idx="144155">
                  <c:v>45.356514850092402</c:v>
                </c:pt>
                <c:pt idx="144156">
                  <c:v>45.356625990097299</c:v>
                </c:pt>
                <c:pt idx="144157">
                  <c:v>45.3567371297463</c:v>
                </c:pt>
                <c:pt idx="144158">
                  <c:v>45.356848269039702</c:v>
                </c:pt>
                <c:pt idx="144159">
                  <c:v>45.3569594079772</c:v>
                </c:pt>
                <c:pt idx="144160">
                  <c:v>45.3570705465591</c:v>
                </c:pt>
                <c:pt idx="144161">
                  <c:v>45.357181684785203</c:v>
                </c:pt>
                <c:pt idx="144162">
                  <c:v>45.357292822655502</c:v>
                </c:pt>
                <c:pt idx="144163">
                  <c:v>45.357403960170103</c:v>
                </c:pt>
                <c:pt idx="144164">
                  <c:v>45.357515097328999</c:v>
                </c:pt>
                <c:pt idx="144165">
                  <c:v>45.357626234132098</c:v>
                </c:pt>
                <c:pt idx="144166">
                  <c:v>45.3577373705795</c:v>
                </c:pt>
                <c:pt idx="144167">
                  <c:v>45.357848506671097</c:v>
                </c:pt>
                <c:pt idx="144168">
                  <c:v>45.357959642407003</c:v>
                </c:pt>
                <c:pt idx="144169">
                  <c:v>45.358070777787198</c:v>
                </c:pt>
                <c:pt idx="144170">
                  <c:v>45.358181912811602</c:v>
                </c:pt>
                <c:pt idx="144171">
                  <c:v>45.358293047480302</c:v>
                </c:pt>
                <c:pt idx="144172">
                  <c:v>45.358404181793297</c:v>
                </c:pt>
                <c:pt idx="144173">
                  <c:v>45.358515315750502</c:v>
                </c:pt>
                <c:pt idx="144174">
                  <c:v>45.358626449352002</c:v>
                </c:pt>
                <c:pt idx="144175">
                  <c:v>45.358737582597797</c:v>
                </c:pt>
                <c:pt idx="144176">
                  <c:v>45.358848715487802</c:v>
                </c:pt>
                <c:pt idx="144177">
                  <c:v>45.358959848022202</c:v>
                </c:pt>
                <c:pt idx="144178">
                  <c:v>45.359070980200798</c:v>
                </c:pt>
                <c:pt idx="144179">
                  <c:v>45.359182112023603</c:v>
                </c:pt>
                <c:pt idx="144180">
                  <c:v>45.359293243490796</c:v>
                </c:pt>
                <c:pt idx="144181">
                  <c:v>45.3594043746022</c:v>
                </c:pt>
                <c:pt idx="144182">
                  <c:v>45.359515505357898</c:v>
                </c:pt>
                <c:pt idx="144183">
                  <c:v>45.359626635757898</c:v>
                </c:pt>
                <c:pt idx="144184">
                  <c:v>45.359737765802201</c:v>
                </c:pt>
                <c:pt idx="144185">
                  <c:v>45.359848895490799</c:v>
                </c:pt>
                <c:pt idx="144186">
                  <c:v>45.3599600248236</c:v>
                </c:pt>
                <c:pt idx="144187">
                  <c:v>45.360071153800703</c:v>
                </c:pt>
                <c:pt idx="144188">
                  <c:v>45.360182282422102</c:v>
                </c:pt>
                <c:pt idx="144189">
                  <c:v>45.360293410687802</c:v>
                </c:pt>
                <c:pt idx="144190">
                  <c:v>45.360404538597798</c:v>
                </c:pt>
                <c:pt idx="144191">
                  <c:v>45.360515666152097</c:v>
                </c:pt>
                <c:pt idx="144192">
                  <c:v>45.360626793350697</c:v>
                </c:pt>
                <c:pt idx="144193">
                  <c:v>45.3607379201935</c:v>
                </c:pt>
                <c:pt idx="144194">
                  <c:v>45.360849046680698</c:v>
                </c:pt>
                <c:pt idx="144195">
                  <c:v>45.360960172812099</c:v>
                </c:pt>
                <c:pt idx="144196">
                  <c:v>45.361071298587802</c:v>
                </c:pt>
                <c:pt idx="144197">
                  <c:v>45.3611824240079</c:v>
                </c:pt>
                <c:pt idx="144198">
                  <c:v>45.361293549072201</c:v>
                </c:pt>
                <c:pt idx="144199">
                  <c:v>45.361404673780903</c:v>
                </c:pt>
                <c:pt idx="144200">
                  <c:v>45.361515798133802</c:v>
                </c:pt>
                <c:pt idx="144201">
                  <c:v>45.361626922131002</c:v>
                </c:pt>
                <c:pt idx="144202">
                  <c:v>45.361738045772498</c:v>
                </c:pt>
                <c:pt idx="144203">
                  <c:v>45.361849169058402</c:v>
                </c:pt>
                <c:pt idx="144204">
                  <c:v>45.361960291988503</c:v>
                </c:pt>
                <c:pt idx="144205">
                  <c:v>45.362071414562998</c:v>
                </c:pt>
                <c:pt idx="144206">
                  <c:v>45.362182536781702</c:v>
                </c:pt>
                <c:pt idx="144207">
                  <c:v>45.362293658644802</c:v>
                </c:pt>
                <c:pt idx="144208">
                  <c:v>45.362404780152097</c:v>
                </c:pt>
                <c:pt idx="144209">
                  <c:v>45.362515901303802</c:v>
                </c:pt>
                <c:pt idx="144210">
                  <c:v>45.362627022099801</c:v>
                </c:pt>
                <c:pt idx="144211">
                  <c:v>45.362738142540103</c:v>
                </c:pt>
                <c:pt idx="144212">
                  <c:v>45.3628492626247</c:v>
                </c:pt>
                <c:pt idx="144213">
                  <c:v>45.362960382353698</c:v>
                </c:pt>
                <c:pt idx="144214">
                  <c:v>45.3630715017269</c:v>
                </c:pt>
                <c:pt idx="144215">
                  <c:v>45.363182620744503</c:v>
                </c:pt>
                <c:pt idx="144216">
                  <c:v>45.363293739406402</c:v>
                </c:pt>
                <c:pt idx="144217">
                  <c:v>45.363404857712602</c:v>
                </c:pt>
                <c:pt idx="144218">
                  <c:v>45.363515975663098</c:v>
                </c:pt>
                <c:pt idx="144219">
                  <c:v>45.363627093257897</c:v>
                </c:pt>
                <c:pt idx="144220">
                  <c:v>45.363738210497097</c:v>
                </c:pt>
                <c:pt idx="144221">
                  <c:v>45.363849327380599</c:v>
                </c:pt>
                <c:pt idx="144222">
                  <c:v>45.363960443908397</c:v>
                </c:pt>
                <c:pt idx="144223">
                  <c:v>45.364071560080497</c:v>
                </c:pt>
                <c:pt idx="144224">
                  <c:v>45.364182675896998</c:v>
                </c:pt>
                <c:pt idx="144225">
                  <c:v>45.364293791357802</c:v>
                </c:pt>
                <c:pt idx="144226">
                  <c:v>45.364404906462902</c:v>
                </c:pt>
                <c:pt idx="144227">
                  <c:v>45.364516021212403</c:v>
                </c:pt>
                <c:pt idx="144228">
                  <c:v>45.364627135606099</c:v>
                </c:pt>
                <c:pt idx="144229">
                  <c:v>45.364738249644297</c:v>
                </c:pt>
                <c:pt idx="144230">
                  <c:v>45.364849363326698</c:v>
                </c:pt>
                <c:pt idx="144231">
                  <c:v>45.364960476653501</c:v>
                </c:pt>
                <c:pt idx="144232">
                  <c:v>45.365071589624598</c:v>
                </c:pt>
                <c:pt idx="144233">
                  <c:v>45.365182702240098</c:v>
                </c:pt>
                <c:pt idx="144234">
                  <c:v>45.3652938144999</c:v>
                </c:pt>
                <c:pt idx="144235">
                  <c:v>45.365404926403997</c:v>
                </c:pt>
                <c:pt idx="144236">
                  <c:v>45.365516037952503</c:v>
                </c:pt>
                <c:pt idx="144237">
                  <c:v>45.365627149145297</c:v>
                </c:pt>
                <c:pt idx="144238">
                  <c:v>45.3657382599825</c:v>
                </c:pt>
                <c:pt idx="144239">
                  <c:v>45.365849370463998</c:v>
                </c:pt>
                <c:pt idx="144240">
                  <c:v>45.365960480589798</c:v>
                </c:pt>
                <c:pt idx="144241">
                  <c:v>45.366071590360001</c:v>
                </c:pt>
                <c:pt idx="144242">
                  <c:v>45.366182699774598</c:v>
                </c:pt>
                <c:pt idx="144243">
                  <c:v>45.366293808833497</c:v>
                </c:pt>
                <c:pt idx="144244">
                  <c:v>45.366404917536698</c:v>
                </c:pt>
                <c:pt idx="144245">
                  <c:v>45.366516025884302</c:v>
                </c:pt>
                <c:pt idx="144246">
                  <c:v>45.3666271338763</c:v>
                </c:pt>
                <c:pt idx="144247">
                  <c:v>45.3667382415126</c:v>
                </c:pt>
                <c:pt idx="144248">
                  <c:v>45.366849348793203</c:v>
                </c:pt>
                <c:pt idx="144249">
                  <c:v>45.3669604557182</c:v>
                </c:pt>
                <c:pt idx="144250">
                  <c:v>45.367071562287599</c:v>
                </c:pt>
                <c:pt idx="144251">
                  <c:v>45.3671826685013</c:v>
                </c:pt>
                <c:pt idx="144252">
                  <c:v>45.367293774359403</c:v>
                </c:pt>
                <c:pt idx="144253">
                  <c:v>45.367404879861901</c:v>
                </c:pt>
                <c:pt idx="144254">
                  <c:v>45.367515985008701</c:v>
                </c:pt>
                <c:pt idx="144255">
                  <c:v>45.367627089799797</c:v>
                </c:pt>
                <c:pt idx="144256">
                  <c:v>45.3677381942354</c:v>
                </c:pt>
                <c:pt idx="144257">
                  <c:v>45.367849298315299</c:v>
                </c:pt>
                <c:pt idx="144258">
                  <c:v>45.3679604020395</c:v>
                </c:pt>
                <c:pt idx="144259">
                  <c:v>45.368071505408103</c:v>
                </c:pt>
                <c:pt idx="144260">
                  <c:v>45.368182608421101</c:v>
                </c:pt>
                <c:pt idx="144261">
                  <c:v>45.368293711078501</c:v>
                </c:pt>
                <c:pt idx="144262">
                  <c:v>45.368404813380202</c:v>
                </c:pt>
                <c:pt idx="144263">
                  <c:v>45.368515915326398</c:v>
                </c:pt>
                <c:pt idx="144264">
                  <c:v>45.368627016916797</c:v>
                </c:pt>
                <c:pt idx="144265">
                  <c:v>45.368738118151697</c:v>
                </c:pt>
                <c:pt idx="144266">
                  <c:v>45.368849219030899</c:v>
                </c:pt>
                <c:pt idx="144267">
                  <c:v>45.368960319554503</c:v>
                </c:pt>
                <c:pt idx="144268">
                  <c:v>45.369071419722502</c:v>
                </c:pt>
                <c:pt idx="144269">
                  <c:v>45.369182519534903</c:v>
                </c:pt>
                <c:pt idx="144270">
                  <c:v>45.369293618991598</c:v>
                </c:pt>
                <c:pt idx="144271">
                  <c:v>45.369404718092703</c:v>
                </c:pt>
                <c:pt idx="144272">
                  <c:v>45.369515816838202</c:v>
                </c:pt>
                <c:pt idx="144273">
                  <c:v>45.369626915228103</c:v>
                </c:pt>
                <c:pt idx="144274">
                  <c:v>45.369738013262399</c:v>
                </c:pt>
                <c:pt idx="144275">
                  <c:v>45.369849110940997</c:v>
                </c:pt>
                <c:pt idx="144276">
                  <c:v>45.369960208264096</c:v>
                </c:pt>
                <c:pt idx="144277">
                  <c:v>45.370071305231498</c:v>
                </c:pt>
                <c:pt idx="144278">
                  <c:v>45.370182401843302</c:v>
                </c:pt>
                <c:pt idx="144279">
                  <c:v>45.3702934980995</c:v>
                </c:pt>
                <c:pt idx="144280">
                  <c:v>45.3704045940001</c:v>
                </c:pt>
                <c:pt idx="144281">
                  <c:v>45.370515689545101</c:v>
                </c:pt>
                <c:pt idx="144282">
                  <c:v>45.370626784734498</c:v>
                </c:pt>
                <c:pt idx="144283">
                  <c:v>45.370737879568203</c:v>
                </c:pt>
                <c:pt idx="144284">
                  <c:v>45.370848974046403</c:v>
                </c:pt>
                <c:pt idx="144285">
                  <c:v>45.370960068168998</c:v>
                </c:pt>
                <c:pt idx="144286">
                  <c:v>45.371071161936001</c:v>
                </c:pt>
                <c:pt idx="144287">
                  <c:v>45.3711822553473</c:v>
                </c:pt>
                <c:pt idx="144288">
                  <c:v>45.3712933484031</c:v>
                </c:pt>
                <c:pt idx="144289">
                  <c:v>45.371404441103202</c:v>
                </c:pt>
                <c:pt idx="144290">
                  <c:v>45.371515533447798</c:v>
                </c:pt>
                <c:pt idx="144291">
                  <c:v>45.371626625436797</c:v>
                </c:pt>
                <c:pt idx="144292">
                  <c:v>45.371737717070197</c:v>
                </c:pt>
                <c:pt idx="144293">
                  <c:v>45.371848808347899</c:v>
                </c:pt>
                <c:pt idx="144294">
                  <c:v>45.371959899270102</c:v>
                </c:pt>
                <c:pt idx="144295">
                  <c:v>45.372070989836701</c:v>
                </c:pt>
                <c:pt idx="144296">
                  <c:v>45.3721820800477</c:v>
                </c:pt>
                <c:pt idx="144297">
                  <c:v>45.372293169903102</c:v>
                </c:pt>
                <c:pt idx="144298">
                  <c:v>45.372404259402998</c:v>
                </c:pt>
                <c:pt idx="144299">
                  <c:v>45.372515348547203</c:v>
                </c:pt>
                <c:pt idx="144300">
                  <c:v>45.372626437335803</c:v>
                </c:pt>
                <c:pt idx="144301">
                  <c:v>45.372737525768898</c:v>
                </c:pt>
                <c:pt idx="144302">
                  <c:v>45.372848613846401</c:v>
                </c:pt>
                <c:pt idx="144303">
                  <c:v>45.372959701568298</c:v>
                </c:pt>
                <c:pt idx="144304">
                  <c:v>45.373070788934598</c:v>
                </c:pt>
                <c:pt idx="144305">
                  <c:v>45.373181875945299</c:v>
                </c:pt>
                <c:pt idx="144306">
                  <c:v>45.373292962600502</c:v>
                </c:pt>
                <c:pt idx="144307">
                  <c:v>45.373404048900099</c:v>
                </c:pt>
                <c:pt idx="144308">
                  <c:v>45.373515134844098</c:v>
                </c:pt>
                <c:pt idx="144309">
                  <c:v>45.373626220432499</c:v>
                </c:pt>
                <c:pt idx="144310">
                  <c:v>45.373737305665301</c:v>
                </c:pt>
                <c:pt idx="144311">
                  <c:v>45.373848390542598</c:v>
                </c:pt>
                <c:pt idx="144312">
                  <c:v>45.373959475064296</c:v>
                </c:pt>
                <c:pt idx="144313">
                  <c:v>45.374070559230503</c:v>
                </c:pt>
                <c:pt idx="144314">
                  <c:v>45.374181643040998</c:v>
                </c:pt>
                <c:pt idx="144315">
                  <c:v>45.374292726496002</c:v>
                </c:pt>
                <c:pt idx="144316">
                  <c:v>45.3744038095954</c:v>
                </c:pt>
                <c:pt idx="144317">
                  <c:v>45.374514892339299</c:v>
                </c:pt>
                <c:pt idx="144318">
                  <c:v>45.3746259747276</c:v>
                </c:pt>
                <c:pt idx="144319">
                  <c:v>45.374737056760303</c:v>
                </c:pt>
                <c:pt idx="144320">
                  <c:v>45.3748481384374</c:v>
                </c:pt>
                <c:pt idx="144321">
                  <c:v>45.374959219758999</c:v>
                </c:pt>
                <c:pt idx="144322">
                  <c:v>45.375070300725099</c:v>
                </c:pt>
                <c:pt idx="144323">
                  <c:v>45.375181381335601</c:v>
                </c:pt>
                <c:pt idx="144324">
                  <c:v>45.375292461590497</c:v>
                </c:pt>
                <c:pt idx="144325">
                  <c:v>45.375403541489803</c:v>
                </c:pt>
                <c:pt idx="144326">
                  <c:v>45.375514621033602</c:v>
                </c:pt>
                <c:pt idx="144327">
                  <c:v>45.375625700221903</c:v>
                </c:pt>
                <c:pt idx="144328">
                  <c:v>45.375736779054598</c:v>
                </c:pt>
                <c:pt idx="144329">
                  <c:v>45.375847857531703</c:v>
                </c:pt>
                <c:pt idx="144330">
                  <c:v>45.375958935653301</c:v>
                </c:pt>
                <c:pt idx="144331">
                  <c:v>45.376070013419302</c:v>
                </c:pt>
                <c:pt idx="144332">
                  <c:v>45.376181090829803</c:v>
                </c:pt>
                <c:pt idx="144333">
                  <c:v>45.376292167884799</c:v>
                </c:pt>
                <c:pt idx="144334">
                  <c:v>45.376403244584097</c:v>
                </c:pt>
                <c:pt idx="144335">
                  <c:v>45.376514320928003</c:v>
                </c:pt>
                <c:pt idx="144336">
                  <c:v>45.376625396916303</c:v>
                </c:pt>
                <c:pt idx="144337">
                  <c:v>45.376736472548998</c:v>
                </c:pt>
                <c:pt idx="144338">
                  <c:v>45.376847547826202</c:v>
                </c:pt>
                <c:pt idx="144339">
                  <c:v>45.3769586227479</c:v>
                </c:pt>
                <c:pt idx="144340">
                  <c:v>45.377069697313999</c:v>
                </c:pt>
                <c:pt idx="144341">
                  <c:v>45.3771807715246</c:v>
                </c:pt>
                <c:pt idx="144342">
                  <c:v>45.377291845379702</c:v>
                </c:pt>
                <c:pt idx="144343">
                  <c:v>45.377402918879199</c:v>
                </c:pt>
                <c:pt idx="144344">
                  <c:v>45.377513992023196</c:v>
                </c:pt>
                <c:pt idx="144345">
                  <c:v>45.377625064811603</c:v>
                </c:pt>
                <c:pt idx="144346">
                  <c:v>45.377736137244497</c:v>
                </c:pt>
                <c:pt idx="144347">
                  <c:v>45.377847209321899</c:v>
                </c:pt>
                <c:pt idx="144348">
                  <c:v>45.377958281043703</c:v>
                </c:pt>
                <c:pt idx="144349">
                  <c:v>45.378069352410002</c:v>
                </c:pt>
                <c:pt idx="144350">
                  <c:v>45.378180423420801</c:v>
                </c:pt>
                <c:pt idx="144351">
                  <c:v>45.378291494076002</c:v>
                </c:pt>
                <c:pt idx="144352">
                  <c:v>45.378402564375797</c:v>
                </c:pt>
                <c:pt idx="144353">
                  <c:v>45.378513634320001</c:v>
                </c:pt>
                <c:pt idx="144354">
                  <c:v>45.378624703908599</c:v>
                </c:pt>
                <c:pt idx="144355">
                  <c:v>45.378735773141798</c:v>
                </c:pt>
                <c:pt idx="144356">
                  <c:v>45.378846842019399</c:v>
                </c:pt>
                <c:pt idx="144357">
                  <c:v>45.378957910541502</c:v>
                </c:pt>
                <c:pt idx="144358">
                  <c:v>45.379068978708098</c:v>
                </c:pt>
                <c:pt idx="144359">
                  <c:v>45.379180046519203</c:v>
                </c:pt>
                <c:pt idx="144360">
                  <c:v>45.379291113974702</c:v>
                </c:pt>
                <c:pt idx="144361">
                  <c:v>45.379402181074703</c:v>
                </c:pt>
                <c:pt idx="144362">
                  <c:v>45.379513247819197</c:v>
                </c:pt>
                <c:pt idx="144363">
                  <c:v>45.379624314208201</c:v>
                </c:pt>
                <c:pt idx="144364">
                  <c:v>45.379735380241698</c:v>
                </c:pt>
                <c:pt idx="144365">
                  <c:v>45.379846445919704</c:v>
                </c:pt>
                <c:pt idx="144366">
                  <c:v>45.379957511242203</c:v>
                </c:pt>
                <c:pt idx="144367">
                  <c:v>45.380068576209098</c:v>
                </c:pt>
                <c:pt idx="144368">
                  <c:v>45.3801796408206</c:v>
                </c:pt>
                <c:pt idx="144369">
                  <c:v>45.380290705076497</c:v>
                </c:pt>
                <c:pt idx="144370">
                  <c:v>45.380401768976903</c:v>
                </c:pt>
                <c:pt idx="144371">
                  <c:v>45.380512832521802</c:v>
                </c:pt>
                <c:pt idx="144372">
                  <c:v>45.380623895711302</c:v>
                </c:pt>
                <c:pt idx="144373">
                  <c:v>45.380734958545197</c:v>
                </c:pt>
                <c:pt idx="144374">
                  <c:v>45.380846021023601</c:v>
                </c:pt>
                <c:pt idx="144375">
                  <c:v>45.380957083146498</c:v>
                </c:pt>
                <c:pt idx="144376">
                  <c:v>45.381068144913897</c:v>
                </c:pt>
                <c:pt idx="144377">
                  <c:v>45.381179206325797</c:v>
                </c:pt>
                <c:pt idx="144378">
                  <c:v>45.381290267382198</c:v>
                </c:pt>
                <c:pt idx="144379">
                  <c:v>45.381401328083101</c:v>
                </c:pt>
                <c:pt idx="144380">
                  <c:v>45.381512388428597</c:v>
                </c:pt>
                <c:pt idx="144381">
                  <c:v>45.381623448418502</c:v>
                </c:pt>
                <c:pt idx="144382">
                  <c:v>45.381734508052901</c:v>
                </c:pt>
                <c:pt idx="144383">
                  <c:v>45.381845567331901</c:v>
                </c:pt>
                <c:pt idx="144384">
                  <c:v>45.381956626255302</c:v>
                </c:pt>
                <c:pt idx="144385">
                  <c:v>45.382067684823298</c:v>
                </c:pt>
                <c:pt idx="144386">
                  <c:v>45.382178743035702</c:v>
                </c:pt>
                <c:pt idx="144387">
                  <c:v>45.3822898008927</c:v>
                </c:pt>
                <c:pt idx="144388">
                  <c:v>45.382400858394199</c:v>
                </c:pt>
                <c:pt idx="144389">
                  <c:v>45.382511915540299</c:v>
                </c:pt>
                <c:pt idx="144390">
                  <c:v>45.3826229723308</c:v>
                </c:pt>
                <c:pt idx="144391">
                  <c:v>45.382734028765803</c:v>
                </c:pt>
                <c:pt idx="144392">
                  <c:v>45.3828450848454</c:v>
                </c:pt>
                <c:pt idx="144393">
                  <c:v>45.382956140569497</c:v>
                </c:pt>
                <c:pt idx="144394">
                  <c:v>45.383067195938096</c:v>
                </c:pt>
                <c:pt idx="144395">
                  <c:v>45.383178250951197</c:v>
                </c:pt>
                <c:pt idx="144396">
                  <c:v>45.383289305608898</c:v>
                </c:pt>
                <c:pt idx="144397">
                  <c:v>45.383400359911001</c:v>
                </c:pt>
                <c:pt idx="144398">
                  <c:v>45.383511413857697</c:v>
                </c:pt>
                <c:pt idx="144399">
                  <c:v>45.383622467449001</c:v>
                </c:pt>
                <c:pt idx="144400">
                  <c:v>45.3837335206847</c:v>
                </c:pt>
                <c:pt idx="144401">
                  <c:v>45.383844573565</c:v>
                </c:pt>
                <c:pt idx="144402">
                  <c:v>45.383955626089801</c:v>
                </c:pt>
                <c:pt idx="144403">
                  <c:v>45.384066678259103</c:v>
                </c:pt>
                <c:pt idx="144404">
                  <c:v>45.384177730072999</c:v>
                </c:pt>
                <c:pt idx="144405">
                  <c:v>45.384288781531403</c:v>
                </c:pt>
                <c:pt idx="144406">
                  <c:v>45.384399832634401</c:v>
                </c:pt>
                <c:pt idx="144407">
                  <c:v>45.3845108833818</c:v>
                </c:pt>
                <c:pt idx="144408">
                  <c:v>45.384621933773801</c:v>
                </c:pt>
                <c:pt idx="144409">
                  <c:v>45.384732983810402</c:v>
                </c:pt>
                <c:pt idx="144410">
                  <c:v>45.384844033491497</c:v>
                </c:pt>
                <c:pt idx="144411">
                  <c:v>45.3849550828171</c:v>
                </c:pt>
                <c:pt idx="144412">
                  <c:v>45.385066131787298</c:v>
                </c:pt>
                <c:pt idx="144413">
                  <c:v>45.385177180402003</c:v>
                </c:pt>
                <c:pt idx="144414">
                  <c:v>45.385288228661203</c:v>
                </c:pt>
                <c:pt idx="144415">
                  <c:v>45.385399276565003</c:v>
                </c:pt>
                <c:pt idx="144416">
                  <c:v>45.385510324113397</c:v>
                </c:pt>
                <c:pt idx="144417">
                  <c:v>45.3856213713063</c:v>
                </c:pt>
                <c:pt idx="144418">
                  <c:v>45.385732418143697</c:v>
                </c:pt>
                <c:pt idx="144419">
                  <c:v>45.385843464625701</c:v>
                </c:pt>
                <c:pt idx="144420">
                  <c:v>45.3859545107522</c:v>
                </c:pt>
                <c:pt idx="144421">
                  <c:v>45.386065556523299</c:v>
                </c:pt>
                <c:pt idx="144422">
                  <c:v>45.386176601938999</c:v>
                </c:pt>
                <c:pt idx="144423">
                  <c:v>45.3862876469992</c:v>
                </c:pt>
                <c:pt idx="144424">
                  <c:v>45.386398691703903</c:v>
                </c:pt>
                <c:pt idx="144425">
                  <c:v>45.386509736053199</c:v>
                </c:pt>
                <c:pt idx="144426">
                  <c:v>45.386620780047103</c:v>
                </c:pt>
                <c:pt idx="144427">
                  <c:v>45.386731823685501</c:v>
                </c:pt>
                <c:pt idx="144428">
                  <c:v>45.3868428669685</c:v>
                </c:pt>
                <c:pt idx="144429">
                  <c:v>45.386953909896</c:v>
                </c:pt>
                <c:pt idx="144430">
                  <c:v>45.387064952468101</c:v>
                </c:pt>
                <c:pt idx="144431">
                  <c:v>45.387175994684803</c:v>
                </c:pt>
                <c:pt idx="144432">
                  <c:v>45.387287036545999</c:v>
                </c:pt>
                <c:pt idx="144433">
                  <c:v>45.387398078051802</c:v>
                </c:pt>
                <c:pt idx="144434">
                  <c:v>45.3875091192022</c:v>
                </c:pt>
                <c:pt idx="144435">
                  <c:v>45.387620159997098</c:v>
                </c:pt>
                <c:pt idx="144436">
                  <c:v>45.387731200436598</c:v>
                </c:pt>
                <c:pt idx="144437">
                  <c:v>45.387842240520698</c:v>
                </c:pt>
                <c:pt idx="144438">
                  <c:v>45.387953280249299</c:v>
                </c:pt>
                <c:pt idx="144439">
                  <c:v>45.388064319622501</c:v>
                </c:pt>
                <c:pt idx="144440">
                  <c:v>45.388175358640297</c:v>
                </c:pt>
                <c:pt idx="144441">
                  <c:v>45.388286397302601</c:v>
                </c:pt>
                <c:pt idx="144442">
                  <c:v>45.388397435609598</c:v>
                </c:pt>
                <c:pt idx="144443">
                  <c:v>45.388508473561103</c:v>
                </c:pt>
                <c:pt idx="144444">
                  <c:v>45.388619511157103</c:v>
                </c:pt>
                <c:pt idx="144445">
                  <c:v>45.388730548397803</c:v>
                </c:pt>
                <c:pt idx="144446">
                  <c:v>45.388841585283103</c:v>
                </c:pt>
                <c:pt idx="144447">
                  <c:v>45.388952621812898</c:v>
                </c:pt>
                <c:pt idx="144448">
                  <c:v>45.3890636579873</c:v>
                </c:pt>
                <c:pt idx="144449">
                  <c:v>45.389174693806297</c:v>
                </c:pt>
                <c:pt idx="144450">
                  <c:v>45.389285729269801</c:v>
                </c:pt>
                <c:pt idx="144451">
                  <c:v>45.389396764377999</c:v>
                </c:pt>
                <c:pt idx="144452">
                  <c:v>45.389507799130698</c:v>
                </c:pt>
                <c:pt idx="144453">
                  <c:v>45.389618833528097</c:v>
                </c:pt>
                <c:pt idx="144454">
                  <c:v>45.389729867569997</c:v>
                </c:pt>
                <c:pt idx="144455">
                  <c:v>45.389840901256498</c:v>
                </c:pt>
                <c:pt idx="144456">
                  <c:v>45.3899519345876</c:v>
                </c:pt>
                <c:pt idx="144457">
                  <c:v>45.390062967563303</c:v>
                </c:pt>
                <c:pt idx="144458">
                  <c:v>45.390174000183599</c:v>
                </c:pt>
                <c:pt idx="144459">
                  <c:v>45.390285032448404</c:v>
                </c:pt>
                <c:pt idx="144460">
                  <c:v>45.390396064357901</c:v>
                </c:pt>
                <c:pt idx="144461">
                  <c:v>45.390507095912</c:v>
                </c:pt>
                <c:pt idx="144462">
                  <c:v>45.390618127110699</c:v>
                </c:pt>
                <c:pt idx="144463">
                  <c:v>45.390729157953899</c:v>
                </c:pt>
                <c:pt idx="144464">
                  <c:v>45.3908401884418</c:v>
                </c:pt>
                <c:pt idx="144465">
                  <c:v>45.390951218574301</c:v>
                </c:pt>
                <c:pt idx="144466">
                  <c:v>45.391062248351297</c:v>
                </c:pt>
                <c:pt idx="144467">
                  <c:v>45.391173277772999</c:v>
                </c:pt>
                <c:pt idx="144468">
                  <c:v>45.391284306839303</c:v>
                </c:pt>
                <c:pt idx="144469">
                  <c:v>45.3913953355502</c:v>
                </c:pt>
                <c:pt idx="144470">
                  <c:v>45.391506363905698</c:v>
                </c:pt>
                <c:pt idx="144471">
                  <c:v>45.391617391905797</c:v>
                </c:pt>
                <c:pt idx="144472">
                  <c:v>45.391728419550503</c:v>
                </c:pt>
                <c:pt idx="144473">
                  <c:v>45.391839446839803</c:v>
                </c:pt>
                <c:pt idx="144474">
                  <c:v>45.391950473773697</c:v>
                </c:pt>
                <c:pt idx="144475">
                  <c:v>45.392061500352298</c:v>
                </c:pt>
                <c:pt idx="144476">
                  <c:v>45.392172526575401</c:v>
                </c:pt>
                <c:pt idx="144477">
                  <c:v>45.392283552443203</c:v>
                </c:pt>
                <c:pt idx="144478">
                  <c:v>45.392394577955599</c:v>
                </c:pt>
                <c:pt idx="144479">
                  <c:v>45.392505603112603</c:v>
                </c:pt>
                <c:pt idx="144480">
                  <c:v>45.3926166279143</c:v>
                </c:pt>
                <c:pt idx="144481">
                  <c:v>45.392727652360499</c:v>
                </c:pt>
                <c:pt idx="144482">
                  <c:v>45.392838676451397</c:v>
                </c:pt>
                <c:pt idx="144483">
                  <c:v>45.392949700186897</c:v>
                </c:pt>
                <c:pt idx="144484">
                  <c:v>45.393060723566997</c:v>
                </c:pt>
                <c:pt idx="144485">
                  <c:v>45.393171746591698</c:v>
                </c:pt>
                <c:pt idx="144486">
                  <c:v>45.393282769261099</c:v>
                </c:pt>
                <c:pt idx="144487">
                  <c:v>45.393393791575001</c:v>
                </c:pt>
                <c:pt idx="144488">
                  <c:v>45.393504813533703</c:v>
                </c:pt>
                <c:pt idx="144489">
                  <c:v>45.393615835136899</c:v>
                </c:pt>
                <c:pt idx="144490">
                  <c:v>45.393726856384802</c:v>
                </c:pt>
                <c:pt idx="144491">
                  <c:v>45.393837877277299</c:v>
                </c:pt>
                <c:pt idx="144492">
                  <c:v>45.393948897814397</c:v>
                </c:pt>
                <c:pt idx="144493">
                  <c:v>45.394059917996202</c:v>
                </c:pt>
                <c:pt idx="144494">
                  <c:v>45.394170937822601</c:v>
                </c:pt>
                <c:pt idx="144495">
                  <c:v>45.3942819572936</c:v>
                </c:pt>
                <c:pt idx="144496">
                  <c:v>45.3943929764093</c:v>
                </c:pt>
                <c:pt idx="144497">
                  <c:v>45.3945039951696</c:v>
                </c:pt>
                <c:pt idx="144498">
                  <c:v>45.394615013574601</c:v>
                </c:pt>
                <c:pt idx="144499">
                  <c:v>45.394726031624103</c:v>
                </c:pt>
                <c:pt idx="144500">
                  <c:v>45.394837049318397</c:v>
                </c:pt>
                <c:pt idx="144501">
                  <c:v>45.3949480666573</c:v>
                </c:pt>
                <c:pt idx="144502">
                  <c:v>45.395059083640803</c:v>
                </c:pt>
                <c:pt idx="144503">
                  <c:v>45.395170100268899</c:v>
                </c:pt>
                <c:pt idx="144504">
                  <c:v>45.395281116541703</c:v>
                </c:pt>
                <c:pt idx="144505">
                  <c:v>45.3953921324592</c:v>
                </c:pt>
                <c:pt idx="144506">
                  <c:v>45.395503148021298</c:v>
                </c:pt>
                <c:pt idx="144507">
                  <c:v>45.395614163228103</c:v>
                </c:pt>
                <c:pt idx="144508">
                  <c:v>45.395725178079502</c:v>
                </c:pt>
                <c:pt idx="144509">
                  <c:v>45.395836192575501</c:v>
                </c:pt>
                <c:pt idx="144510">
                  <c:v>45.395947206716201</c:v>
                </c:pt>
                <c:pt idx="144511">
                  <c:v>45.396058220501601</c:v>
                </c:pt>
                <c:pt idx="144512">
                  <c:v>45.396169233931602</c:v>
                </c:pt>
                <c:pt idx="144513">
                  <c:v>45.396280247006302</c:v>
                </c:pt>
                <c:pt idx="144514">
                  <c:v>45.396391259725597</c:v>
                </c:pt>
                <c:pt idx="144515">
                  <c:v>45.396502272089599</c:v>
                </c:pt>
                <c:pt idx="144516">
                  <c:v>45.396613284098201</c:v>
                </c:pt>
                <c:pt idx="144517">
                  <c:v>45.396724295751497</c:v>
                </c:pt>
                <c:pt idx="144518">
                  <c:v>45.3968353070495</c:v>
                </c:pt>
                <c:pt idx="144519">
                  <c:v>45.396946317992096</c:v>
                </c:pt>
                <c:pt idx="144520">
                  <c:v>45.3970573285794</c:v>
                </c:pt>
                <c:pt idx="144521">
                  <c:v>45.397168338811397</c:v>
                </c:pt>
                <c:pt idx="144522">
                  <c:v>45.397279348688002</c:v>
                </c:pt>
                <c:pt idx="144523">
                  <c:v>45.3973903582093</c:v>
                </c:pt>
                <c:pt idx="144524">
                  <c:v>45.397501367375298</c:v>
                </c:pt>
                <c:pt idx="144525">
                  <c:v>45.397612376185897</c:v>
                </c:pt>
                <c:pt idx="144526">
                  <c:v>45.397723384641203</c:v>
                </c:pt>
                <c:pt idx="144527">
                  <c:v>45.397834392741203</c:v>
                </c:pt>
                <c:pt idx="144528">
                  <c:v>45.397945400485803</c:v>
                </c:pt>
                <c:pt idx="144529">
                  <c:v>45.398056407875103</c:v>
                </c:pt>
                <c:pt idx="144530">
                  <c:v>45.398167414909103</c:v>
                </c:pt>
                <c:pt idx="144531">
                  <c:v>45.398278421587797</c:v>
                </c:pt>
                <c:pt idx="144532">
                  <c:v>45.398389427911098</c:v>
                </c:pt>
                <c:pt idx="144533">
                  <c:v>45.3985004338792</c:v>
                </c:pt>
                <c:pt idx="144534">
                  <c:v>45.398611439491901</c:v>
                </c:pt>
                <c:pt idx="144535">
                  <c:v>45.398722444749303</c:v>
                </c:pt>
                <c:pt idx="144536">
                  <c:v>45.398833449651299</c:v>
                </c:pt>
                <c:pt idx="144537">
                  <c:v>45.398944454198102</c:v>
                </c:pt>
                <c:pt idx="144538">
                  <c:v>45.399055458389498</c:v>
                </c:pt>
                <c:pt idx="144539">
                  <c:v>45.399166462225601</c:v>
                </c:pt>
                <c:pt idx="144540">
                  <c:v>45.399277465706497</c:v>
                </c:pt>
                <c:pt idx="144541">
                  <c:v>45.399388468831901</c:v>
                </c:pt>
                <c:pt idx="144542">
                  <c:v>45.399499471602098</c:v>
                </c:pt>
                <c:pt idx="144543">
                  <c:v>45.399610474017003</c:v>
                </c:pt>
                <c:pt idx="144544">
                  <c:v>45.3997214760766</c:v>
                </c:pt>
                <c:pt idx="144545">
                  <c:v>45.399832477780798</c:v>
                </c:pt>
                <c:pt idx="144546">
                  <c:v>45.399943479129803</c:v>
                </c:pt>
                <c:pt idx="144547">
                  <c:v>45.400054480123401</c:v>
                </c:pt>
                <c:pt idx="144548">
                  <c:v>45.4001654807618</c:v>
                </c:pt>
                <c:pt idx="144549">
                  <c:v>45.400276481044799</c:v>
                </c:pt>
                <c:pt idx="144550">
                  <c:v>45.400387480972597</c:v>
                </c:pt>
                <c:pt idx="144551">
                  <c:v>45.400498480544996</c:v>
                </c:pt>
                <c:pt idx="144552">
                  <c:v>45.400609479762103</c:v>
                </c:pt>
                <c:pt idx="144553">
                  <c:v>45.400720478624002</c:v>
                </c:pt>
                <c:pt idx="144554">
                  <c:v>45.400831477130502</c:v>
                </c:pt>
                <c:pt idx="144555">
                  <c:v>45.400942475281802</c:v>
                </c:pt>
                <c:pt idx="144556">
                  <c:v>45.401053473077702</c:v>
                </c:pt>
                <c:pt idx="144557">
                  <c:v>45.401164470518403</c:v>
                </c:pt>
                <c:pt idx="144558">
                  <c:v>45.401275467603703</c:v>
                </c:pt>
                <c:pt idx="144559">
                  <c:v>45.401386464333797</c:v>
                </c:pt>
                <c:pt idx="144560">
                  <c:v>45.401497460708597</c:v>
                </c:pt>
                <c:pt idx="144561">
                  <c:v>45.401608456728098</c:v>
                </c:pt>
                <c:pt idx="144562">
                  <c:v>45.4017194523923</c:v>
                </c:pt>
                <c:pt idx="144563">
                  <c:v>45.401830447701201</c:v>
                </c:pt>
                <c:pt idx="144564">
                  <c:v>45.401941442654802</c:v>
                </c:pt>
                <c:pt idx="144565">
                  <c:v>45.402052437253197</c:v>
                </c:pt>
                <c:pt idx="144566">
                  <c:v>45.402163431496199</c:v>
                </c:pt>
                <c:pt idx="144567">
                  <c:v>45.402274425384</c:v>
                </c:pt>
                <c:pt idx="144568">
                  <c:v>45.402385418916502</c:v>
                </c:pt>
                <c:pt idx="144569">
                  <c:v>45.402496412093697</c:v>
                </c:pt>
                <c:pt idx="144570">
                  <c:v>45.402607404915699</c:v>
                </c:pt>
                <c:pt idx="144571">
                  <c:v>45.402718397382301</c:v>
                </c:pt>
                <c:pt idx="144572">
                  <c:v>45.402829389493697</c:v>
                </c:pt>
                <c:pt idx="144573">
                  <c:v>45.402940381249799</c:v>
                </c:pt>
                <c:pt idx="144574">
                  <c:v>45.403051372650602</c:v>
                </c:pt>
                <c:pt idx="144575">
                  <c:v>45.403162363696197</c:v>
                </c:pt>
                <c:pt idx="144576">
                  <c:v>45.403273354386499</c:v>
                </c:pt>
                <c:pt idx="144577">
                  <c:v>45.403384344721502</c:v>
                </c:pt>
                <c:pt idx="144578">
                  <c:v>45.403495334701198</c:v>
                </c:pt>
                <c:pt idx="144579">
                  <c:v>45.4036063243257</c:v>
                </c:pt>
                <c:pt idx="144580">
                  <c:v>45.403717313594903</c:v>
                </c:pt>
                <c:pt idx="144581">
                  <c:v>45.403828302508799</c:v>
                </c:pt>
                <c:pt idx="144582">
                  <c:v>45.403939291067502</c:v>
                </c:pt>
                <c:pt idx="144583">
                  <c:v>45.404050279270898</c:v>
                </c:pt>
                <c:pt idx="144584">
                  <c:v>45.4041612671191</c:v>
                </c:pt>
                <c:pt idx="144585">
                  <c:v>45.404272254612003</c:v>
                </c:pt>
                <c:pt idx="144586">
                  <c:v>45.404383241749599</c:v>
                </c:pt>
                <c:pt idx="144587">
                  <c:v>45.404494228531902</c:v>
                </c:pt>
                <c:pt idx="144588">
                  <c:v>45.404605214959098</c:v>
                </c:pt>
                <c:pt idx="144589">
                  <c:v>45.404716201030901</c:v>
                </c:pt>
                <c:pt idx="144590">
                  <c:v>45.404827186747497</c:v>
                </c:pt>
                <c:pt idx="144591">
                  <c:v>45.4049381721088</c:v>
                </c:pt>
                <c:pt idx="144592">
                  <c:v>45.405049157114902</c:v>
                </c:pt>
                <c:pt idx="144593">
                  <c:v>45.405160141765698</c:v>
                </c:pt>
                <c:pt idx="144594">
                  <c:v>45.405271126061301</c:v>
                </c:pt>
                <c:pt idx="144595">
                  <c:v>45.405382110001597</c:v>
                </c:pt>
                <c:pt idx="144596">
                  <c:v>45.405493093586699</c:v>
                </c:pt>
                <c:pt idx="144597">
                  <c:v>45.405604076816502</c:v>
                </c:pt>
                <c:pt idx="144598">
                  <c:v>45.405715059691097</c:v>
                </c:pt>
                <c:pt idx="144599">
                  <c:v>45.4058260422104</c:v>
                </c:pt>
                <c:pt idx="144600">
                  <c:v>45.405937024374502</c:v>
                </c:pt>
                <c:pt idx="144601">
                  <c:v>45.406048006183397</c:v>
                </c:pt>
                <c:pt idx="144602">
                  <c:v>45.406158987636999</c:v>
                </c:pt>
                <c:pt idx="144603">
                  <c:v>45.406269968735302</c:v>
                </c:pt>
                <c:pt idx="144604">
                  <c:v>45.406380949478503</c:v>
                </c:pt>
                <c:pt idx="144605">
                  <c:v>45.406491929866299</c:v>
                </c:pt>
                <c:pt idx="144606">
                  <c:v>45.406602909899</c:v>
                </c:pt>
                <c:pt idx="144607">
                  <c:v>45.406713889576402</c:v>
                </c:pt>
                <c:pt idx="144608">
                  <c:v>45.406824868898497</c:v>
                </c:pt>
                <c:pt idx="144609">
                  <c:v>45.406935847865498</c:v>
                </c:pt>
                <c:pt idx="144610">
                  <c:v>45.407046826477199</c:v>
                </c:pt>
                <c:pt idx="144611">
                  <c:v>45.4071578047336</c:v>
                </c:pt>
                <c:pt idx="144612">
                  <c:v>45.407268782634901</c:v>
                </c:pt>
                <c:pt idx="144613">
                  <c:v>45.407379760180902</c:v>
                </c:pt>
                <c:pt idx="144614">
                  <c:v>45.407490737371603</c:v>
                </c:pt>
                <c:pt idx="144615">
                  <c:v>45.407601714207203</c:v>
                </c:pt>
                <c:pt idx="144616">
                  <c:v>45.407712690687497</c:v>
                </c:pt>
                <c:pt idx="144617">
                  <c:v>45.407823666812597</c:v>
                </c:pt>
                <c:pt idx="144618">
                  <c:v>45.407934642582497</c:v>
                </c:pt>
                <c:pt idx="144619">
                  <c:v>45.408045617997097</c:v>
                </c:pt>
                <c:pt idx="144620">
                  <c:v>45.408156593056503</c:v>
                </c:pt>
                <c:pt idx="144621">
                  <c:v>45.408267567760703</c:v>
                </c:pt>
                <c:pt idx="144622">
                  <c:v>45.408378542109702</c:v>
                </c:pt>
                <c:pt idx="144623">
                  <c:v>45.408489516103501</c:v>
                </c:pt>
                <c:pt idx="144624">
                  <c:v>45.408600489742</c:v>
                </c:pt>
                <c:pt idx="144625">
                  <c:v>45.408711463025398</c:v>
                </c:pt>
                <c:pt idx="144626">
                  <c:v>45.408822435953503</c:v>
                </c:pt>
                <c:pt idx="144627">
                  <c:v>45.408933408526401</c:v>
                </c:pt>
                <c:pt idx="144628">
                  <c:v>45.409044380744099</c:v>
                </c:pt>
                <c:pt idx="144629">
                  <c:v>45.409155352606497</c:v>
                </c:pt>
                <c:pt idx="144630">
                  <c:v>45.409266324113801</c:v>
                </c:pt>
                <c:pt idx="144631">
                  <c:v>45.409377295265799</c:v>
                </c:pt>
                <c:pt idx="144632">
                  <c:v>45.409488266062702</c:v>
                </c:pt>
                <c:pt idx="144633">
                  <c:v>45.409599236504299</c:v>
                </c:pt>
                <c:pt idx="144634">
                  <c:v>45.409710206590702</c:v>
                </c:pt>
                <c:pt idx="144635">
                  <c:v>45.409821176321998</c:v>
                </c:pt>
                <c:pt idx="144636">
                  <c:v>45.409932145698001</c:v>
                </c:pt>
                <c:pt idx="144637">
                  <c:v>45.410043114718803</c:v>
                </c:pt>
                <c:pt idx="144638">
                  <c:v>45.410154083384398</c:v>
                </c:pt>
                <c:pt idx="144639">
                  <c:v>45.4102650516948</c:v>
                </c:pt>
                <c:pt idx="144640">
                  <c:v>45.410376019650002</c:v>
                </c:pt>
                <c:pt idx="144641">
                  <c:v>45.410486987250003</c:v>
                </c:pt>
                <c:pt idx="144642">
                  <c:v>45.410597954494897</c:v>
                </c:pt>
                <c:pt idx="144643">
                  <c:v>45.410708921384497</c:v>
                </c:pt>
                <c:pt idx="144644">
                  <c:v>45.410819887918898</c:v>
                </c:pt>
                <c:pt idx="144645">
                  <c:v>45.410930854098197</c:v>
                </c:pt>
                <c:pt idx="144646">
                  <c:v>45.411041819922197</c:v>
                </c:pt>
                <c:pt idx="144647">
                  <c:v>45.411152785391003</c:v>
                </c:pt>
                <c:pt idx="144648">
                  <c:v>45.411263750504702</c:v>
                </c:pt>
                <c:pt idx="144649">
                  <c:v>45.4113747152632</c:v>
                </c:pt>
                <c:pt idx="144650">
                  <c:v>45.411485679666399</c:v>
                </c:pt>
                <c:pt idx="144651">
                  <c:v>45.411596643714503</c:v>
                </c:pt>
                <c:pt idx="144652">
                  <c:v>45.411707607407401</c:v>
                </c:pt>
                <c:pt idx="144653">
                  <c:v>45.411818570745197</c:v>
                </c:pt>
                <c:pt idx="144654">
                  <c:v>45.411929533727701</c:v>
                </c:pt>
                <c:pt idx="144655">
                  <c:v>45.412040496355097</c:v>
                </c:pt>
                <c:pt idx="144656">
                  <c:v>45.4121514586272</c:v>
                </c:pt>
                <c:pt idx="144657">
                  <c:v>45.412262420544202</c:v>
                </c:pt>
                <c:pt idx="144658">
                  <c:v>45.412373382105997</c:v>
                </c:pt>
                <c:pt idx="144659">
                  <c:v>45.412484343312698</c:v>
                </c:pt>
                <c:pt idx="144660">
                  <c:v>45.4125953041641</c:v>
                </c:pt>
                <c:pt idx="144661">
                  <c:v>45.4127062646604</c:v>
                </c:pt>
                <c:pt idx="144662">
                  <c:v>45.412817224801501</c:v>
                </c:pt>
                <c:pt idx="144663">
                  <c:v>45.4129281845875</c:v>
                </c:pt>
                <c:pt idx="144664">
                  <c:v>45.4130391440182</c:v>
                </c:pt>
                <c:pt idx="144665">
                  <c:v>45.413150103093798</c:v>
                </c:pt>
                <c:pt idx="144666">
                  <c:v>45.413261061814197</c:v>
                </c:pt>
                <c:pt idx="144667">
                  <c:v>45.413372020179501</c:v>
                </c:pt>
                <c:pt idx="144668">
                  <c:v>45.413482978189599</c:v>
                </c:pt>
                <c:pt idx="144669">
                  <c:v>45.413593935844503</c:v>
                </c:pt>
                <c:pt idx="144670">
                  <c:v>45.4137048931442</c:v>
                </c:pt>
                <c:pt idx="144671">
                  <c:v>45.413815850088803</c:v>
                </c:pt>
                <c:pt idx="144672">
                  <c:v>45.413926806678198</c:v>
                </c:pt>
                <c:pt idx="144673">
                  <c:v>45.4140377629125</c:v>
                </c:pt>
                <c:pt idx="144674">
                  <c:v>45.414148718791601</c:v>
                </c:pt>
                <c:pt idx="144675">
                  <c:v>45.414259674315502</c:v>
                </c:pt>
                <c:pt idx="144676">
                  <c:v>45.414370629484303</c:v>
                </c:pt>
                <c:pt idx="144677">
                  <c:v>45.414481584297903</c:v>
                </c:pt>
                <c:pt idx="144678">
                  <c:v>45.414592538756402</c:v>
                </c:pt>
                <c:pt idx="144679">
                  <c:v>45.414703492859701</c:v>
                </c:pt>
                <c:pt idx="144680">
                  <c:v>45.414814446607899</c:v>
                </c:pt>
                <c:pt idx="144681">
                  <c:v>45.414925400000897</c:v>
                </c:pt>
                <c:pt idx="144682">
                  <c:v>45.415036353038701</c:v>
                </c:pt>
                <c:pt idx="144683">
                  <c:v>45.415147305721497</c:v>
                </c:pt>
                <c:pt idx="144684">
                  <c:v>45.415258258049001</c:v>
                </c:pt>
                <c:pt idx="144685">
                  <c:v>45.415369210021403</c:v>
                </c:pt>
                <c:pt idx="144686">
                  <c:v>45.415480161638698</c:v>
                </c:pt>
                <c:pt idx="144687">
                  <c:v>45.415591112900799</c:v>
                </c:pt>
                <c:pt idx="144688">
                  <c:v>45.4157020638077</c:v>
                </c:pt>
                <c:pt idx="144689">
                  <c:v>45.4158130143596</c:v>
                </c:pt>
                <c:pt idx="144690">
                  <c:v>45.4159239645562</c:v>
                </c:pt>
                <c:pt idx="144691">
                  <c:v>45.416034914397798</c:v>
                </c:pt>
                <c:pt idx="144692">
                  <c:v>45.416145863884203</c:v>
                </c:pt>
                <c:pt idx="144693">
                  <c:v>45.416256813015401</c:v>
                </c:pt>
                <c:pt idx="144694">
                  <c:v>45.416367761791598</c:v>
                </c:pt>
                <c:pt idx="144695">
                  <c:v>45.416478710212502</c:v>
                </c:pt>
                <c:pt idx="144696">
                  <c:v>45.416589658278397</c:v>
                </c:pt>
                <c:pt idx="144697">
                  <c:v>45.416700605989099</c:v>
                </c:pt>
                <c:pt idx="144698">
                  <c:v>45.416811553344701</c:v>
                </c:pt>
                <c:pt idx="144699">
                  <c:v>45.416922500345102</c:v>
                </c:pt>
                <c:pt idx="144700">
                  <c:v>45.417033446990402</c:v>
                </c:pt>
                <c:pt idx="144701">
                  <c:v>45.417144393280601</c:v>
                </c:pt>
                <c:pt idx="144702">
                  <c:v>45.4172553392157</c:v>
                </c:pt>
                <c:pt idx="144703">
                  <c:v>45.417366284795598</c:v>
                </c:pt>
                <c:pt idx="144704">
                  <c:v>45.417477230020403</c:v>
                </c:pt>
                <c:pt idx="144705">
                  <c:v>45.417588174890099</c:v>
                </c:pt>
                <c:pt idx="144706">
                  <c:v>45.417699119404602</c:v>
                </c:pt>
                <c:pt idx="144707">
                  <c:v>45.417810063563998</c:v>
                </c:pt>
                <c:pt idx="144708">
                  <c:v>45.4179210073683</c:v>
                </c:pt>
                <c:pt idx="144709">
                  <c:v>45.4180319508175</c:v>
                </c:pt>
                <c:pt idx="144710">
                  <c:v>45.4181428939116</c:v>
                </c:pt>
                <c:pt idx="144711">
                  <c:v>45.4182538366505</c:v>
                </c:pt>
                <c:pt idx="144712">
                  <c:v>45.418364779034398</c:v>
                </c:pt>
                <c:pt idx="144713">
                  <c:v>45.418475721063103</c:v>
                </c:pt>
                <c:pt idx="144714">
                  <c:v>45.418586662736601</c:v>
                </c:pt>
                <c:pt idx="144715">
                  <c:v>45.418697604055097</c:v>
                </c:pt>
                <c:pt idx="144716">
                  <c:v>45.4188085450185</c:v>
                </c:pt>
                <c:pt idx="144717">
                  <c:v>45.418919485626702</c:v>
                </c:pt>
                <c:pt idx="144718">
                  <c:v>45.419030425879903</c:v>
                </c:pt>
                <c:pt idx="144719">
                  <c:v>45.419141365777897</c:v>
                </c:pt>
                <c:pt idx="144720">
                  <c:v>45.419252305320803</c:v>
                </c:pt>
                <c:pt idx="144721">
                  <c:v>45.419363244508602</c:v>
                </c:pt>
                <c:pt idx="144722">
                  <c:v>45.4194741833414</c:v>
                </c:pt>
                <c:pt idx="144723">
                  <c:v>45.419585121818997</c:v>
                </c:pt>
                <c:pt idx="144724">
                  <c:v>45.419696059941501</c:v>
                </c:pt>
                <c:pt idx="144725">
                  <c:v>45.419806997708903</c:v>
                </c:pt>
                <c:pt idx="144726">
                  <c:v>45.419917935121198</c:v>
                </c:pt>
                <c:pt idx="144727">
                  <c:v>45.4200288721783</c:v>
                </c:pt>
                <c:pt idx="144728">
                  <c:v>45.4201398088804</c:v>
                </c:pt>
                <c:pt idx="144729">
                  <c:v>45.420250745227399</c:v>
                </c:pt>
                <c:pt idx="144730">
                  <c:v>45.420361681219298</c:v>
                </c:pt>
                <c:pt idx="144731">
                  <c:v>45.420472616856102</c:v>
                </c:pt>
                <c:pt idx="144732">
                  <c:v>45.420583552137799</c:v>
                </c:pt>
                <c:pt idx="144733">
                  <c:v>45.420694487064402</c:v>
                </c:pt>
                <c:pt idx="144734">
                  <c:v>45.420805421635997</c:v>
                </c:pt>
                <c:pt idx="144735">
                  <c:v>45.420916355852398</c:v>
                </c:pt>
                <c:pt idx="144736">
                  <c:v>45.421027289713699</c:v>
                </c:pt>
                <c:pt idx="144737">
                  <c:v>45.421138223219998</c:v>
                </c:pt>
                <c:pt idx="144738">
                  <c:v>45.421249156371097</c:v>
                </c:pt>
                <c:pt idx="144739">
                  <c:v>45.421360089167202</c:v>
                </c:pt>
                <c:pt idx="144740">
                  <c:v>45.421471021608198</c:v>
                </c:pt>
                <c:pt idx="144741">
                  <c:v>45.421581953694101</c:v>
                </c:pt>
                <c:pt idx="144742">
                  <c:v>45.421692885424903</c:v>
                </c:pt>
                <c:pt idx="144743">
                  <c:v>45.421803816800697</c:v>
                </c:pt>
                <c:pt idx="144744">
                  <c:v>45.421914747821297</c:v>
                </c:pt>
                <c:pt idx="144745">
                  <c:v>45.422025678486897</c:v>
                </c:pt>
                <c:pt idx="144746">
                  <c:v>45.422136608797402</c:v>
                </c:pt>
                <c:pt idx="144747">
                  <c:v>45.422247538752799</c:v>
                </c:pt>
                <c:pt idx="144748">
                  <c:v>45.422358468353103</c:v>
                </c:pt>
                <c:pt idx="144749">
                  <c:v>45.422469397598398</c:v>
                </c:pt>
                <c:pt idx="144750">
                  <c:v>45.4225803264886</c:v>
                </c:pt>
                <c:pt idx="144751">
                  <c:v>45.4226912550237</c:v>
                </c:pt>
                <c:pt idx="144752">
                  <c:v>45.4228021832038</c:v>
                </c:pt>
                <c:pt idx="144753">
                  <c:v>45.422913111028699</c:v>
                </c:pt>
                <c:pt idx="144754">
                  <c:v>45.423024038498603</c:v>
                </c:pt>
                <c:pt idx="144755">
                  <c:v>45.4231349656135</c:v>
                </c:pt>
                <c:pt idx="144756">
                  <c:v>45.423245892373203</c:v>
                </c:pt>
                <c:pt idx="144757">
                  <c:v>45.423356818777897</c:v>
                </c:pt>
                <c:pt idx="144758">
                  <c:v>45.423467744827597</c:v>
                </c:pt>
                <c:pt idx="144759">
                  <c:v>45.423578670522097</c:v>
                </c:pt>
                <c:pt idx="144760">
                  <c:v>45.423689595861603</c:v>
                </c:pt>
                <c:pt idx="144761">
                  <c:v>45.4238005208461</c:v>
                </c:pt>
                <c:pt idx="144762">
                  <c:v>45.423911445475497</c:v>
                </c:pt>
                <c:pt idx="144763">
                  <c:v>45.4240223697498</c:v>
                </c:pt>
                <c:pt idx="144764">
                  <c:v>45.424133293669001</c:v>
                </c:pt>
                <c:pt idx="144765">
                  <c:v>45.424244217233202</c:v>
                </c:pt>
                <c:pt idx="144766">
                  <c:v>45.424355140442401</c:v>
                </c:pt>
                <c:pt idx="144767">
                  <c:v>45.424466063296499</c:v>
                </c:pt>
                <c:pt idx="144768">
                  <c:v>45.424576985795497</c:v>
                </c:pt>
                <c:pt idx="144769">
                  <c:v>45.4246879079395</c:v>
                </c:pt>
                <c:pt idx="144770">
                  <c:v>45.424798829728502</c:v>
                </c:pt>
                <c:pt idx="144771">
                  <c:v>45.424909751162303</c:v>
                </c:pt>
                <c:pt idx="144772">
                  <c:v>45.425020672241203</c:v>
                </c:pt>
                <c:pt idx="144773">
                  <c:v>45.425131592965002</c:v>
                </c:pt>
                <c:pt idx="144774">
                  <c:v>45.4252425133337</c:v>
                </c:pt>
                <c:pt idx="144775">
                  <c:v>45.425353433347397</c:v>
                </c:pt>
                <c:pt idx="144776">
                  <c:v>45.425464353005999</c:v>
                </c:pt>
                <c:pt idx="144777">
                  <c:v>45.425575272309601</c:v>
                </c:pt>
                <c:pt idx="144778">
                  <c:v>45.425686191258201</c:v>
                </c:pt>
                <c:pt idx="144779">
                  <c:v>45.4257971098517</c:v>
                </c:pt>
                <c:pt idx="144780">
                  <c:v>45.425908028090198</c:v>
                </c:pt>
                <c:pt idx="144781">
                  <c:v>45.426018945973603</c:v>
                </c:pt>
                <c:pt idx="144782">
                  <c:v>45.426129863501998</c:v>
                </c:pt>
                <c:pt idx="144783">
                  <c:v>45.4262407806754</c:v>
                </c:pt>
                <c:pt idx="144784">
                  <c:v>45.4263516974937</c:v>
                </c:pt>
                <c:pt idx="144785">
                  <c:v>45.426462613957</c:v>
                </c:pt>
                <c:pt idx="144786">
                  <c:v>45.426573530065298</c:v>
                </c:pt>
                <c:pt idx="144787">
                  <c:v>45.426684445818502</c:v>
                </c:pt>
                <c:pt idx="144788">
                  <c:v>45.426795361216698</c:v>
                </c:pt>
                <c:pt idx="144789">
                  <c:v>45.426906276259899</c:v>
                </c:pt>
                <c:pt idx="144790">
                  <c:v>45.427017190948</c:v>
                </c:pt>
                <c:pt idx="144791">
                  <c:v>45.427128105281099</c:v>
                </c:pt>
                <c:pt idx="144792">
                  <c:v>45.427239019259197</c:v>
                </c:pt>
                <c:pt idx="144793">
                  <c:v>45.427349932882201</c:v>
                </c:pt>
                <c:pt idx="144794">
                  <c:v>45.427460846150296</c:v>
                </c:pt>
                <c:pt idx="144795">
                  <c:v>45.427571759063298</c:v>
                </c:pt>
                <c:pt idx="144796">
                  <c:v>45.427682671621298</c:v>
                </c:pt>
                <c:pt idx="144797">
                  <c:v>45.427793583824197</c:v>
                </c:pt>
                <c:pt idx="144798">
                  <c:v>45.427904495672202</c:v>
                </c:pt>
                <c:pt idx="144799">
                  <c:v>45.428015407165098</c:v>
                </c:pt>
                <c:pt idx="144800">
                  <c:v>45.428126318303001</c:v>
                </c:pt>
                <c:pt idx="144801">
                  <c:v>45.428237229085902</c:v>
                </c:pt>
                <c:pt idx="144802">
                  <c:v>45.428348139513801</c:v>
                </c:pt>
                <c:pt idx="144803">
                  <c:v>45.4284590495866</c:v>
                </c:pt>
                <c:pt idx="144804">
                  <c:v>45.428569959304497</c:v>
                </c:pt>
                <c:pt idx="144805">
                  <c:v>45.4286808686673</c:v>
                </c:pt>
                <c:pt idx="144806">
                  <c:v>45.428791777675102</c:v>
                </c:pt>
                <c:pt idx="144807">
                  <c:v>45.428902686328001</c:v>
                </c:pt>
                <c:pt idx="144808">
                  <c:v>45.4290135946258</c:v>
                </c:pt>
                <c:pt idx="144809">
                  <c:v>45.429124502568598</c:v>
                </c:pt>
                <c:pt idx="144810">
                  <c:v>45.429235410156302</c:v>
                </c:pt>
                <c:pt idx="144811">
                  <c:v>45.429346317389097</c:v>
                </c:pt>
                <c:pt idx="144812">
                  <c:v>45.429457224266898</c:v>
                </c:pt>
                <c:pt idx="144813">
                  <c:v>45.429568130789697</c:v>
                </c:pt>
                <c:pt idx="144814">
                  <c:v>45.429679036957502</c:v>
                </c:pt>
                <c:pt idx="144815">
                  <c:v>45.429789942770199</c:v>
                </c:pt>
                <c:pt idx="144816">
                  <c:v>45.429900848228002</c:v>
                </c:pt>
                <c:pt idx="144817">
                  <c:v>45.430011753330803</c:v>
                </c:pt>
                <c:pt idx="144818">
                  <c:v>45.430122658078602</c:v>
                </c:pt>
                <c:pt idx="144819">
                  <c:v>45.4302335624714</c:v>
                </c:pt>
                <c:pt idx="144820">
                  <c:v>45.430344466509197</c:v>
                </c:pt>
                <c:pt idx="144821">
                  <c:v>45.4304553701919</c:v>
                </c:pt>
                <c:pt idx="144822">
                  <c:v>45.430566273519702</c:v>
                </c:pt>
                <c:pt idx="144823">
                  <c:v>45.430677176492601</c:v>
                </c:pt>
                <c:pt idx="144824">
                  <c:v>45.4307880791104</c:v>
                </c:pt>
                <c:pt idx="144825">
                  <c:v>45.430898981373197</c:v>
                </c:pt>
                <c:pt idx="144826">
                  <c:v>45.431009883281</c:v>
                </c:pt>
                <c:pt idx="144827">
                  <c:v>45.431120784833901</c:v>
                </c:pt>
                <c:pt idx="144828">
                  <c:v>45.431231686031801</c:v>
                </c:pt>
                <c:pt idx="144829">
                  <c:v>45.431342586874699</c:v>
                </c:pt>
                <c:pt idx="144830">
                  <c:v>45.431453487362603</c:v>
                </c:pt>
                <c:pt idx="144831">
                  <c:v>45.431564387495499</c:v>
                </c:pt>
                <c:pt idx="144832">
                  <c:v>45.4316752872734</c:v>
                </c:pt>
                <c:pt idx="144833">
                  <c:v>45.431786186696399</c:v>
                </c:pt>
                <c:pt idx="144834">
                  <c:v>45.431897085764398</c:v>
                </c:pt>
                <c:pt idx="144835">
                  <c:v>45.432007984477401</c:v>
                </c:pt>
                <c:pt idx="144836">
                  <c:v>45.432118882835397</c:v>
                </c:pt>
                <c:pt idx="144837">
                  <c:v>45.432229780838398</c:v>
                </c:pt>
                <c:pt idx="144838">
                  <c:v>45.432340678486497</c:v>
                </c:pt>
                <c:pt idx="144839">
                  <c:v>45.432451575779602</c:v>
                </c:pt>
                <c:pt idx="144840">
                  <c:v>45.432562472717699</c:v>
                </c:pt>
                <c:pt idx="144841">
                  <c:v>45.4326733693009</c:v>
                </c:pt>
                <c:pt idx="144842">
                  <c:v>45.432784265529101</c:v>
                </c:pt>
                <c:pt idx="144843">
                  <c:v>45.4328951614023</c:v>
                </c:pt>
                <c:pt idx="144844">
                  <c:v>45.433006056920497</c:v>
                </c:pt>
                <c:pt idx="144845">
                  <c:v>45.4331169520838</c:v>
                </c:pt>
                <c:pt idx="144846">
                  <c:v>45.433227846892102</c:v>
                </c:pt>
                <c:pt idx="144847">
                  <c:v>45.433338741345501</c:v>
                </c:pt>
                <c:pt idx="144848">
                  <c:v>45.4334496354439</c:v>
                </c:pt>
                <c:pt idx="144849">
                  <c:v>45.433560529187297</c:v>
                </c:pt>
                <c:pt idx="144850">
                  <c:v>45.433671422575699</c:v>
                </c:pt>
                <c:pt idx="144851">
                  <c:v>45.4337823156092</c:v>
                </c:pt>
                <c:pt idx="144852">
                  <c:v>45.433893208287799</c:v>
                </c:pt>
                <c:pt idx="144853">
                  <c:v>45.434004100611403</c:v>
                </c:pt>
                <c:pt idx="144854">
                  <c:v>45.43411499258</c:v>
                </c:pt>
                <c:pt idx="144855">
                  <c:v>45.434225884193701</c:v>
                </c:pt>
                <c:pt idx="144856">
                  <c:v>45.434336775452401</c:v>
                </c:pt>
                <c:pt idx="144857">
                  <c:v>45.434447666356199</c:v>
                </c:pt>
                <c:pt idx="144858">
                  <c:v>45.434558556905003</c:v>
                </c:pt>
                <c:pt idx="144859">
                  <c:v>45.434669447098898</c:v>
                </c:pt>
                <c:pt idx="144860">
                  <c:v>45.434780336937798</c:v>
                </c:pt>
                <c:pt idx="144861">
                  <c:v>45.434891226421698</c:v>
                </c:pt>
                <c:pt idx="144862">
                  <c:v>45.435002115550802</c:v>
                </c:pt>
                <c:pt idx="144863">
                  <c:v>45.435113004324798</c:v>
                </c:pt>
                <c:pt idx="144864">
                  <c:v>45.435223892743998</c:v>
                </c:pt>
                <c:pt idx="144865">
                  <c:v>45.435334780808198</c:v>
                </c:pt>
                <c:pt idx="144866">
                  <c:v>45.435445668517403</c:v>
                </c:pt>
                <c:pt idx="144867">
                  <c:v>45.435556555871699</c:v>
                </c:pt>
                <c:pt idx="144868">
                  <c:v>45.4356674428711</c:v>
                </c:pt>
                <c:pt idx="144869">
                  <c:v>45.4357783295155</c:v>
                </c:pt>
                <c:pt idx="144870">
                  <c:v>45.435889215804998</c:v>
                </c:pt>
                <c:pt idx="144871">
                  <c:v>45.436000101739502</c:v>
                </c:pt>
                <c:pt idx="144872">
                  <c:v>45.436110987319097</c:v>
                </c:pt>
                <c:pt idx="144873">
                  <c:v>45.436221872543797</c:v>
                </c:pt>
                <c:pt idx="144874">
                  <c:v>45.436332757413503</c:v>
                </c:pt>
                <c:pt idx="144875">
                  <c:v>45.436443641928399</c:v>
                </c:pt>
                <c:pt idx="144876">
                  <c:v>45.436554526088202</c:v>
                </c:pt>
                <c:pt idx="144877">
                  <c:v>45.436665409893202</c:v>
                </c:pt>
                <c:pt idx="144878">
                  <c:v>45.4367762933432</c:v>
                </c:pt>
                <c:pt idx="144879">
                  <c:v>45.436887176438297</c:v>
                </c:pt>
                <c:pt idx="144880">
                  <c:v>45.436998059178499</c:v>
                </c:pt>
                <c:pt idx="144881">
                  <c:v>45.4371089415637</c:v>
                </c:pt>
                <c:pt idx="144882">
                  <c:v>45.437219823593999</c:v>
                </c:pt>
                <c:pt idx="144883">
                  <c:v>45.437330705269403</c:v>
                </c:pt>
                <c:pt idx="144884">
                  <c:v>45.437441586589898</c:v>
                </c:pt>
                <c:pt idx="144885">
                  <c:v>45.437552467555399</c:v>
                </c:pt>
                <c:pt idx="144886">
                  <c:v>45.437663348165998</c:v>
                </c:pt>
                <c:pt idx="144887">
                  <c:v>45.437774228421702</c:v>
                </c:pt>
                <c:pt idx="144888">
                  <c:v>45.437885108322497</c:v>
                </c:pt>
                <c:pt idx="144889">
                  <c:v>45.437995987868398</c:v>
                </c:pt>
                <c:pt idx="144890">
                  <c:v>45.438106867059403</c:v>
                </c:pt>
                <c:pt idx="144891">
                  <c:v>45.4382177458954</c:v>
                </c:pt>
                <c:pt idx="144892">
                  <c:v>45.438328624376503</c:v>
                </c:pt>
                <c:pt idx="144893">
                  <c:v>45.438439502502703</c:v>
                </c:pt>
                <c:pt idx="144894">
                  <c:v>45.438550380274101</c:v>
                </c:pt>
                <c:pt idx="144895">
                  <c:v>45.438661257690498</c:v>
                </c:pt>
                <c:pt idx="144896">
                  <c:v>45.4387721347519</c:v>
                </c:pt>
                <c:pt idx="144897">
                  <c:v>45.438883011458501</c:v>
                </c:pt>
                <c:pt idx="144898">
                  <c:v>45.438993887810199</c:v>
                </c:pt>
                <c:pt idx="144899">
                  <c:v>45.439104763807002</c:v>
                </c:pt>
                <c:pt idx="144900">
                  <c:v>45.439215639448797</c:v>
                </c:pt>
                <c:pt idx="144901">
                  <c:v>45.439326514735797</c:v>
                </c:pt>
                <c:pt idx="144902">
                  <c:v>45.439437389667802</c:v>
                </c:pt>
                <c:pt idx="144903">
                  <c:v>45.439548264244998</c:v>
                </c:pt>
                <c:pt idx="144904">
                  <c:v>45.439659138467299</c:v>
                </c:pt>
                <c:pt idx="144905">
                  <c:v>45.439770012334598</c:v>
                </c:pt>
                <c:pt idx="144906">
                  <c:v>45.439880885847103</c:v>
                </c:pt>
                <c:pt idx="144907">
                  <c:v>45.439991759004599</c:v>
                </c:pt>
                <c:pt idx="144908">
                  <c:v>45.440102631807299</c:v>
                </c:pt>
                <c:pt idx="144909">
                  <c:v>45.440213504255098</c:v>
                </c:pt>
                <c:pt idx="144910">
                  <c:v>45.440324376348002</c:v>
                </c:pt>
                <c:pt idx="144911">
                  <c:v>45.440435248085997</c:v>
                </c:pt>
                <c:pt idx="144912">
                  <c:v>45.440546119469097</c:v>
                </c:pt>
                <c:pt idx="144913">
                  <c:v>45.440656990497303</c:v>
                </c:pt>
                <c:pt idx="144914">
                  <c:v>45.440767861170599</c:v>
                </c:pt>
                <c:pt idx="144915">
                  <c:v>45.440878731489001</c:v>
                </c:pt>
                <c:pt idx="144916">
                  <c:v>45.4409896014526</c:v>
                </c:pt>
                <c:pt idx="144917">
                  <c:v>45.441100471061297</c:v>
                </c:pt>
                <c:pt idx="144918">
                  <c:v>45.441211340315</c:v>
                </c:pt>
                <c:pt idx="144919">
                  <c:v>45.441322209213901</c:v>
                </c:pt>
                <c:pt idx="144920">
                  <c:v>45.441433077757999</c:v>
                </c:pt>
                <c:pt idx="144921">
                  <c:v>45.441543945947103</c:v>
                </c:pt>
                <c:pt idx="144922">
                  <c:v>45.441654813781398</c:v>
                </c:pt>
                <c:pt idx="144923">
                  <c:v>45.441765681260698</c:v>
                </c:pt>
                <c:pt idx="144924">
                  <c:v>45.441876548385203</c:v>
                </c:pt>
                <c:pt idx="144925">
                  <c:v>45.441987415154898</c:v>
                </c:pt>
                <c:pt idx="144926">
                  <c:v>45.442098281569599</c:v>
                </c:pt>
                <c:pt idx="144927">
                  <c:v>45.442209147629498</c:v>
                </c:pt>
                <c:pt idx="144928">
                  <c:v>45.442320013334502</c:v>
                </c:pt>
                <c:pt idx="144929">
                  <c:v>45.442430878684704</c:v>
                </c:pt>
                <c:pt idx="144930">
                  <c:v>45.442541743679897</c:v>
                </c:pt>
                <c:pt idx="144931">
                  <c:v>45.442652608320302</c:v>
                </c:pt>
                <c:pt idx="144932">
                  <c:v>45.442763472605897</c:v>
                </c:pt>
                <c:pt idx="144933">
                  <c:v>45.442874336536498</c:v>
                </c:pt>
                <c:pt idx="144934">
                  <c:v>45.442985200112297</c:v>
                </c:pt>
                <c:pt idx="144935">
                  <c:v>45.443096063333201</c:v>
                </c:pt>
                <c:pt idx="144936">
                  <c:v>45.443206926199302</c:v>
                </c:pt>
                <c:pt idx="144937">
                  <c:v>45.443317788710502</c:v>
                </c:pt>
                <c:pt idx="144938">
                  <c:v>45.443428650866899</c:v>
                </c:pt>
                <c:pt idx="144939">
                  <c:v>45.443539512668401</c:v>
                </c:pt>
                <c:pt idx="144940">
                  <c:v>45.443650374115002</c:v>
                </c:pt>
                <c:pt idx="144941">
                  <c:v>45.443761235206701</c:v>
                </c:pt>
                <c:pt idx="144942">
                  <c:v>45.443872095943703</c:v>
                </c:pt>
                <c:pt idx="144943">
                  <c:v>45.443982956325698</c:v>
                </c:pt>
                <c:pt idx="144944">
                  <c:v>45.444093816352897</c:v>
                </c:pt>
                <c:pt idx="144945">
                  <c:v>45.444204676025301</c:v>
                </c:pt>
                <c:pt idx="144946">
                  <c:v>45.444315535342803</c:v>
                </c:pt>
                <c:pt idx="144947">
                  <c:v>45.444426394305403</c:v>
                </c:pt>
                <c:pt idx="144948">
                  <c:v>45.4445372529132</c:v>
                </c:pt>
                <c:pt idx="144949">
                  <c:v>45.444648111166202</c:v>
                </c:pt>
                <c:pt idx="144950">
                  <c:v>45.444758969064303</c:v>
                </c:pt>
                <c:pt idx="144951">
                  <c:v>45.444869826607501</c:v>
                </c:pt>
                <c:pt idx="144952">
                  <c:v>45.444980683795897</c:v>
                </c:pt>
                <c:pt idx="144953">
                  <c:v>45.445091540629498</c:v>
                </c:pt>
                <c:pt idx="144954">
                  <c:v>45.445202397108197</c:v>
                </c:pt>
                <c:pt idx="144955">
                  <c:v>45.445313253232101</c:v>
                </c:pt>
                <c:pt idx="144956">
                  <c:v>45.445424109001202</c:v>
                </c:pt>
                <c:pt idx="144957">
                  <c:v>45.445534964415401</c:v>
                </c:pt>
                <c:pt idx="144958">
                  <c:v>45.445645819474699</c:v>
                </c:pt>
                <c:pt idx="144959">
                  <c:v>45.4457566741793</c:v>
                </c:pt>
                <c:pt idx="144960">
                  <c:v>45.4458675285289</c:v>
                </c:pt>
                <c:pt idx="144961">
                  <c:v>45.445978382523798</c:v>
                </c:pt>
                <c:pt idx="144962">
                  <c:v>45.4460892361638</c:v>
                </c:pt>
                <c:pt idx="144963">
                  <c:v>45.446200089449</c:v>
                </c:pt>
                <c:pt idx="144964">
                  <c:v>45.446310942379398</c:v>
                </c:pt>
                <c:pt idx="144965">
                  <c:v>45.446421794954901</c:v>
                </c:pt>
                <c:pt idx="144966">
                  <c:v>45.446532647175601</c:v>
                </c:pt>
                <c:pt idx="144967">
                  <c:v>45.4466434990415</c:v>
                </c:pt>
                <c:pt idx="144968">
                  <c:v>45.446754350552503</c:v>
                </c:pt>
                <c:pt idx="144969">
                  <c:v>45.446865201708697</c:v>
                </c:pt>
                <c:pt idx="144970">
                  <c:v>45.446976052510102</c:v>
                </c:pt>
                <c:pt idx="144971">
                  <c:v>45.447086902956698</c:v>
                </c:pt>
                <c:pt idx="144972">
                  <c:v>45.4471977530484</c:v>
                </c:pt>
                <c:pt idx="144973">
                  <c:v>45.447308602785398</c:v>
                </c:pt>
                <c:pt idx="144974">
                  <c:v>45.447419452167502</c:v>
                </c:pt>
                <c:pt idx="144975">
                  <c:v>45.447530301194803</c:v>
                </c:pt>
                <c:pt idx="144976">
                  <c:v>45.447641149867202</c:v>
                </c:pt>
                <c:pt idx="144977">
                  <c:v>45.447751998184899</c:v>
                </c:pt>
                <c:pt idx="144978">
                  <c:v>45.4478628461477</c:v>
                </c:pt>
                <c:pt idx="144979">
                  <c:v>45.447973693755699</c:v>
                </c:pt>
                <c:pt idx="144980">
                  <c:v>45.448084541008903</c:v>
                </c:pt>
                <c:pt idx="144981">
                  <c:v>45.448195387907397</c:v>
                </c:pt>
                <c:pt idx="144982">
                  <c:v>45.448306234450897</c:v>
                </c:pt>
                <c:pt idx="144983">
                  <c:v>45.4484170806397</c:v>
                </c:pt>
                <c:pt idx="144984">
                  <c:v>45.448527926473702</c:v>
                </c:pt>
                <c:pt idx="144985">
                  <c:v>45.448638771952801</c:v>
                </c:pt>
                <c:pt idx="144986">
                  <c:v>45.448749617077198</c:v>
                </c:pt>
                <c:pt idx="144987">
                  <c:v>45.448860461846699</c:v>
                </c:pt>
                <c:pt idx="144988">
                  <c:v>45.448971306261498</c:v>
                </c:pt>
                <c:pt idx="144989">
                  <c:v>45.449082150321402</c:v>
                </c:pt>
                <c:pt idx="144990">
                  <c:v>45.449192994026603</c:v>
                </c:pt>
                <c:pt idx="144991">
                  <c:v>45.449303837376902</c:v>
                </c:pt>
                <c:pt idx="144992">
                  <c:v>45.449414680372399</c:v>
                </c:pt>
                <c:pt idx="144993">
                  <c:v>45.4495255230132</c:v>
                </c:pt>
                <c:pt idx="144994">
                  <c:v>45.449636365299099</c:v>
                </c:pt>
                <c:pt idx="144995">
                  <c:v>45.449747207230303</c:v>
                </c:pt>
                <c:pt idx="144996">
                  <c:v>45.449858048806597</c:v>
                </c:pt>
                <c:pt idx="144997">
                  <c:v>45.449968890028202</c:v>
                </c:pt>
                <c:pt idx="144998">
                  <c:v>45.450079730894899</c:v>
                </c:pt>
                <c:pt idx="144999">
                  <c:v>45.4501905714069</c:v>
                </c:pt>
                <c:pt idx="145000">
                  <c:v>45.450301411564098</c:v>
                </c:pt>
                <c:pt idx="145001">
                  <c:v>45.450412251366501</c:v>
                </c:pt>
                <c:pt idx="145002">
                  <c:v>45.450523090814102</c:v>
                </c:pt>
                <c:pt idx="145003">
                  <c:v>45.4506339299069</c:v>
                </c:pt>
                <c:pt idx="145004">
                  <c:v>45.450744768644903</c:v>
                </c:pt>
                <c:pt idx="145005">
                  <c:v>45.450855607028203</c:v>
                </c:pt>
                <c:pt idx="145006">
                  <c:v>45.450966445056601</c:v>
                </c:pt>
                <c:pt idx="145007">
                  <c:v>45.451077282730303</c:v>
                </c:pt>
                <c:pt idx="145008">
                  <c:v>45.451188120049203</c:v>
                </c:pt>
                <c:pt idx="145009">
                  <c:v>45.4512989570133</c:v>
                </c:pt>
                <c:pt idx="145010">
                  <c:v>45.451409793622702</c:v>
                </c:pt>
                <c:pt idx="145011">
                  <c:v>45.451520629877201</c:v>
                </c:pt>
                <c:pt idx="145012">
                  <c:v>45.451631465776998</c:v>
                </c:pt>
                <c:pt idx="145013">
                  <c:v>45.451742301322</c:v>
                </c:pt>
                <c:pt idx="145014">
                  <c:v>45.451853136512199</c:v>
                </c:pt>
                <c:pt idx="145015">
                  <c:v>45.451963971347702</c:v>
                </c:pt>
                <c:pt idx="145016">
                  <c:v>45.452074805828403</c:v>
                </c:pt>
                <c:pt idx="145017">
                  <c:v>45.452185639954301</c:v>
                </c:pt>
                <c:pt idx="145018">
                  <c:v>45.452296473725397</c:v>
                </c:pt>
                <c:pt idx="145019">
                  <c:v>45.452407307141797</c:v>
                </c:pt>
                <c:pt idx="145020">
                  <c:v>45.452518140203402</c:v>
                </c:pt>
                <c:pt idx="145021">
                  <c:v>45.452628972910297</c:v>
                </c:pt>
                <c:pt idx="145022">
                  <c:v>45.452739805262297</c:v>
                </c:pt>
                <c:pt idx="145023">
                  <c:v>45.452850637259701</c:v>
                </c:pt>
                <c:pt idx="145024">
                  <c:v>45.452961468902203</c:v>
                </c:pt>
                <c:pt idx="145025">
                  <c:v>45.453072300190001</c:v>
                </c:pt>
                <c:pt idx="145026">
                  <c:v>45.453183131122998</c:v>
                </c:pt>
                <c:pt idx="145027">
                  <c:v>45.453293961701299</c:v>
                </c:pt>
                <c:pt idx="145028">
                  <c:v>45.453404791924797</c:v>
                </c:pt>
                <c:pt idx="145029">
                  <c:v>45.4535156217935</c:v>
                </c:pt>
                <c:pt idx="145030">
                  <c:v>45.4536264513075</c:v>
                </c:pt>
                <c:pt idx="145031">
                  <c:v>45.453737280466797</c:v>
                </c:pt>
                <c:pt idx="145032">
                  <c:v>45.453848109271199</c:v>
                </c:pt>
                <c:pt idx="145033">
                  <c:v>45.453958937720998</c:v>
                </c:pt>
                <c:pt idx="145034">
                  <c:v>45.454069765815902</c:v>
                </c:pt>
                <c:pt idx="145035">
                  <c:v>45.454180593556202</c:v>
                </c:pt>
                <c:pt idx="145036">
                  <c:v>45.454291420941601</c:v>
                </c:pt>
                <c:pt idx="145037">
                  <c:v>45.454402247972403</c:v>
                </c:pt>
                <c:pt idx="145038">
                  <c:v>45.454513074648297</c:v>
                </c:pt>
                <c:pt idx="145039">
                  <c:v>45.454623900969601</c:v>
                </c:pt>
                <c:pt idx="145040">
                  <c:v>45.454734726936103</c:v>
                </c:pt>
                <c:pt idx="145041">
                  <c:v>45.454845552547802</c:v>
                </c:pt>
                <c:pt idx="145042">
                  <c:v>45.454956377804798</c:v>
                </c:pt>
                <c:pt idx="145043">
                  <c:v>45.455067202707099</c:v>
                </c:pt>
                <c:pt idx="145044">
                  <c:v>45.455178027254597</c:v>
                </c:pt>
                <c:pt idx="145045">
                  <c:v>45.455288851447399</c:v>
                </c:pt>
                <c:pt idx="145046">
                  <c:v>45.455399675285399</c:v>
                </c:pt>
                <c:pt idx="145047">
                  <c:v>45.455510498768703</c:v>
                </c:pt>
                <c:pt idx="145048">
                  <c:v>45.455621321897297</c:v>
                </c:pt>
                <c:pt idx="145049">
                  <c:v>45.455732144671103</c:v>
                </c:pt>
                <c:pt idx="145050">
                  <c:v>45.455842967090199</c:v>
                </c:pt>
                <c:pt idx="145051">
                  <c:v>45.455953789154599</c:v>
                </c:pt>
                <c:pt idx="145052">
                  <c:v>45.456064610864203</c:v>
                </c:pt>
                <c:pt idx="145053">
                  <c:v>45.456175432219098</c:v>
                </c:pt>
                <c:pt idx="145054">
                  <c:v>45.456286253219297</c:v>
                </c:pt>
                <c:pt idx="145055">
                  <c:v>45.4563970738647</c:v>
                </c:pt>
                <c:pt idx="145056">
                  <c:v>45.4565078941555</c:v>
                </c:pt>
                <c:pt idx="145057">
                  <c:v>45.456618714091498</c:v>
                </c:pt>
                <c:pt idx="145058">
                  <c:v>45.4567295336727</c:v>
                </c:pt>
                <c:pt idx="145059">
                  <c:v>45.456840352899299</c:v>
                </c:pt>
                <c:pt idx="145060">
                  <c:v>45.456951171771102</c:v>
                </c:pt>
                <c:pt idx="145061">
                  <c:v>45.457061990288203</c:v>
                </c:pt>
                <c:pt idx="145062">
                  <c:v>45.457172808450601</c:v>
                </c:pt>
                <c:pt idx="145063">
                  <c:v>45.457283626258203</c:v>
                </c:pt>
                <c:pt idx="145064">
                  <c:v>45.457394443711202</c:v>
                </c:pt>
                <c:pt idx="145065">
                  <c:v>45.457505260809398</c:v>
                </c:pt>
                <c:pt idx="145066">
                  <c:v>45.457616077552899</c:v>
                </c:pt>
                <c:pt idx="145067">
                  <c:v>45.457726893941697</c:v>
                </c:pt>
                <c:pt idx="145068">
                  <c:v>45.457837709975799</c:v>
                </c:pt>
                <c:pt idx="145069">
                  <c:v>45.457948525655198</c:v>
                </c:pt>
                <c:pt idx="145070">
                  <c:v>45.458059340979801</c:v>
                </c:pt>
                <c:pt idx="145071">
                  <c:v>45.458170155949801</c:v>
                </c:pt>
                <c:pt idx="145072">
                  <c:v>45.458280970564999</c:v>
                </c:pt>
                <c:pt idx="145073">
                  <c:v>45.458391784825601</c:v>
                </c:pt>
                <c:pt idx="145074">
                  <c:v>45.4585025987314</c:v>
                </c:pt>
                <c:pt idx="145075">
                  <c:v>45.458613412282503</c:v>
                </c:pt>
                <c:pt idx="145076">
                  <c:v>45.458724225478903</c:v>
                </c:pt>
                <c:pt idx="145077">
                  <c:v>45.458835038320601</c:v>
                </c:pt>
                <c:pt idx="145078">
                  <c:v>45.458945850807602</c:v>
                </c:pt>
                <c:pt idx="145079">
                  <c:v>45.45905666294</c:v>
                </c:pt>
                <c:pt idx="145080">
                  <c:v>45.459167474717603</c:v>
                </c:pt>
                <c:pt idx="145081">
                  <c:v>45.459278286140503</c:v>
                </c:pt>
                <c:pt idx="145082">
                  <c:v>45.4593890972087</c:v>
                </c:pt>
                <c:pt idx="145083">
                  <c:v>45.459499907922201</c:v>
                </c:pt>
                <c:pt idx="145084">
                  <c:v>45.459610718281098</c:v>
                </c:pt>
                <c:pt idx="145085">
                  <c:v>45.459721528285201</c:v>
                </c:pt>
                <c:pt idx="145086">
                  <c:v>45.4598323379346</c:v>
                </c:pt>
                <c:pt idx="145087">
                  <c:v>45.459943147229403</c:v>
                </c:pt>
                <c:pt idx="145088">
                  <c:v>45.460053956169403</c:v>
                </c:pt>
                <c:pt idx="145089">
                  <c:v>45.460164764754801</c:v>
                </c:pt>
                <c:pt idx="145090">
                  <c:v>45.460275572985402</c:v>
                </c:pt>
                <c:pt idx="145091">
                  <c:v>45.460386380861401</c:v>
                </c:pt>
                <c:pt idx="145092">
                  <c:v>45.460497188382703</c:v>
                </c:pt>
                <c:pt idx="145093">
                  <c:v>45.460607995549402</c:v>
                </c:pt>
                <c:pt idx="145094">
                  <c:v>45.460718802361299</c:v>
                </c:pt>
                <c:pt idx="145095">
                  <c:v>45.460829608818599</c:v>
                </c:pt>
                <c:pt idx="145096">
                  <c:v>45.460940414921097</c:v>
                </c:pt>
                <c:pt idx="145097">
                  <c:v>45.461051220668999</c:v>
                </c:pt>
                <c:pt idx="145098">
                  <c:v>45.461162026062198</c:v>
                </c:pt>
                <c:pt idx="145099">
                  <c:v>45.4612728311008</c:v>
                </c:pt>
                <c:pt idx="145100">
                  <c:v>45.4613836357846</c:v>
                </c:pt>
                <c:pt idx="145101">
                  <c:v>45.461494440113803</c:v>
                </c:pt>
                <c:pt idx="145102">
                  <c:v>45.461605244088297</c:v>
                </c:pt>
                <c:pt idx="145103">
                  <c:v>45.461716047708101</c:v>
                </c:pt>
                <c:pt idx="145104">
                  <c:v>45.461826850973303</c:v>
                </c:pt>
                <c:pt idx="145105">
                  <c:v>45.461937653883801</c:v>
                </c:pt>
                <c:pt idx="145106">
                  <c:v>45.462048456439597</c:v>
                </c:pt>
                <c:pt idx="145107">
                  <c:v>45.462159258640703</c:v>
                </c:pt>
                <c:pt idx="145108">
                  <c:v>45.462270060487199</c:v>
                </c:pt>
                <c:pt idx="145109">
                  <c:v>45.462380861979</c:v>
                </c:pt>
                <c:pt idx="145110">
                  <c:v>45.462491663116197</c:v>
                </c:pt>
                <c:pt idx="145111">
                  <c:v>45.462602463898698</c:v>
                </c:pt>
                <c:pt idx="145112">
                  <c:v>45.462713264326503</c:v>
                </c:pt>
                <c:pt idx="145113">
                  <c:v>45.462824064399598</c:v>
                </c:pt>
                <c:pt idx="145114">
                  <c:v>45.462934864118097</c:v>
                </c:pt>
                <c:pt idx="145115">
                  <c:v>45.463045663481999</c:v>
                </c:pt>
                <c:pt idx="145116">
                  <c:v>45.463156462491099</c:v>
                </c:pt>
                <c:pt idx="145117">
                  <c:v>45.463267261145702</c:v>
                </c:pt>
                <c:pt idx="145118">
                  <c:v>45.463378059445503</c:v>
                </c:pt>
                <c:pt idx="145119">
                  <c:v>45.463488857390701</c:v>
                </c:pt>
                <c:pt idx="145120">
                  <c:v>45.463599654981302</c:v>
                </c:pt>
                <c:pt idx="145121">
                  <c:v>45.4637104522172</c:v>
                </c:pt>
                <c:pt idx="145122">
                  <c:v>45.463821249098402</c:v>
                </c:pt>
                <c:pt idx="145123">
                  <c:v>45.463932045625</c:v>
                </c:pt>
                <c:pt idx="145124">
                  <c:v>45.464042841797003</c:v>
                </c:pt>
                <c:pt idx="145125">
                  <c:v>45.464153637614302</c:v>
                </c:pt>
                <c:pt idx="145126">
                  <c:v>45.464264433076899</c:v>
                </c:pt>
                <c:pt idx="145127">
                  <c:v>45.464375228184899</c:v>
                </c:pt>
                <c:pt idx="145128">
                  <c:v>45.464486022938303</c:v>
                </c:pt>
                <c:pt idx="145129">
                  <c:v>45.464596817336997</c:v>
                </c:pt>
                <c:pt idx="145130">
                  <c:v>45.464707611381101</c:v>
                </c:pt>
                <c:pt idx="145131">
                  <c:v>45.464818405070503</c:v>
                </c:pt>
                <c:pt idx="145132">
                  <c:v>45.464929198405301</c:v>
                </c:pt>
                <c:pt idx="145133">
                  <c:v>45.465039991385403</c:v>
                </c:pt>
                <c:pt idx="145134">
                  <c:v>45.465150784010902</c:v>
                </c:pt>
                <c:pt idx="145135">
                  <c:v>45.465261576281797</c:v>
                </c:pt>
                <c:pt idx="145136">
                  <c:v>45.465372368197997</c:v>
                </c:pt>
                <c:pt idx="145137">
                  <c:v>45.4654831597596</c:v>
                </c:pt>
                <c:pt idx="145138">
                  <c:v>45.4655939509666</c:v>
                </c:pt>
                <c:pt idx="145139">
                  <c:v>45.465704741818897</c:v>
                </c:pt>
                <c:pt idx="145140">
                  <c:v>45.465815532316697</c:v>
                </c:pt>
                <c:pt idx="145141">
                  <c:v>45.465926322459701</c:v>
                </c:pt>
                <c:pt idx="145142">
                  <c:v>45.466037112248202</c:v>
                </c:pt>
                <c:pt idx="145143">
                  <c:v>45.466147901682</c:v>
                </c:pt>
                <c:pt idx="145144">
                  <c:v>45.466258690761201</c:v>
                </c:pt>
                <c:pt idx="145145">
                  <c:v>45.466369479485699</c:v>
                </c:pt>
                <c:pt idx="145146">
                  <c:v>45.466480267855701</c:v>
                </c:pt>
                <c:pt idx="145147">
                  <c:v>45.466591055871</c:v>
                </c:pt>
                <c:pt idx="145148">
                  <c:v>45.466701843531702</c:v>
                </c:pt>
                <c:pt idx="145149">
                  <c:v>45.466812630837701</c:v>
                </c:pt>
                <c:pt idx="145150">
                  <c:v>45.466923417789197</c:v>
                </c:pt>
                <c:pt idx="145151">
                  <c:v>45.467034204386003</c:v>
                </c:pt>
                <c:pt idx="145152">
                  <c:v>45.467144990628199</c:v>
                </c:pt>
                <c:pt idx="145153">
                  <c:v>45.467255776515799</c:v>
                </c:pt>
                <c:pt idx="145154">
                  <c:v>45.467366562048802</c:v>
                </c:pt>
                <c:pt idx="145155">
                  <c:v>45.467477347227202</c:v>
                </c:pt>
                <c:pt idx="145156">
                  <c:v>45.467588132050899</c:v>
                </c:pt>
                <c:pt idx="145157">
                  <c:v>45.467698916520099</c:v>
                </c:pt>
                <c:pt idx="145158">
                  <c:v>45.467809700634596</c:v>
                </c:pt>
                <c:pt idx="145159">
                  <c:v>45.467920484394497</c:v>
                </c:pt>
                <c:pt idx="145160">
                  <c:v>45.468031267799802</c:v>
                </c:pt>
                <c:pt idx="145161">
                  <c:v>45.468142050850503</c:v>
                </c:pt>
                <c:pt idx="145162">
                  <c:v>45.4682528335466</c:v>
                </c:pt>
                <c:pt idx="145163">
                  <c:v>45.468363615888101</c:v>
                </c:pt>
                <c:pt idx="145164">
                  <c:v>45.468474397874999</c:v>
                </c:pt>
                <c:pt idx="145165">
                  <c:v>45.468585179507301</c:v>
                </c:pt>
                <c:pt idx="145166">
                  <c:v>45.468695960784999</c:v>
                </c:pt>
                <c:pt idx="145167">
                  <c:v>45.468806741708001</c:v>
                </c:pt>
                <c:pt idx="145168">
                  <c:v>45.468917522276499</c:v>
                </c:pt>
                <c:pt idx="145169">
                  <c:v>45.469028302490401</c:v>
                </c:pt>
                <c:pt idx="145170">
                  <c:v>45.469139082349699</c:v>
                </c:pt>
                <c:pt idx="145171">
                  <c:v>45.469249861854401</c:v>
                </c:pt>
                <c:pt idx="145172">
                  <c:v>45.4693606410044</c:v>
                </c:pt>
                <c:pt idx="145173">
                  <c:v>45.469471419799902</c:v>
                </c:pt>
                <c:pt idx="145174">
                  <c:v>45.469582198240801</c:v>
                </c:pt>
                <c:pt idx="145175">
                  <c:v>45.469692976327202</c:v>
                </c:pt>
                <c:pt idx="145176">
                  <c:v>45.469803754058901</c:v>
                </c:pt>
                <c:pt idx="145177">
                  <c:v>45.469914531435997</c:v>
                </c:pt>
                <c:pt idx="145178">
                  <c:v>45.470025308458503</c:v>
                </c:pt>
                <c:pt idx="145179">
                  <c:v>45.470136085126498</c:v>
                </c:pt>
                <c:pt idx="145180">
                  <c:v>45.470246861439897</c:v>
                </c:pt>
                <c:pt idx="145181">
                  <c:v>45.470357637398699</c:v>
                </c:pt>
                <c:pt idx="145182">
                  <c:v>45.470468413002898</c:v>
                </c:pt>
                <c:pt idx="145183">
                  <c:v>45.470579188252501</c:v>
                </c:pt>
                <c:pt idx="145184">
                  <c:v>45.4706899631475</c:v>
                </c:pt>
                <c:pt idx="145185">
                  <c:v>45.470800737688002</c:v>
                </c:pt>
                <c:pt idx="145186">
                  <c:v>45.470911511873801</c:v>
                </c:pt>
                <c:pt idx="145187">
                  <c:v>45.471022285705097</c:v>
                </c:pt>
                <c:pt idx="145188">
                  <c:v>45.471133059181803</c:v>
                </c:pt>
                <c:pt idx="145189">
                  <c:v>45.471243832303998</c:v>
                </c:pt>
                <c:pt idx="145190">
                  <c:v>45.471354605071603</c:v>
                </c:pt>
                <c:pt idx="145191">
                  <c:v>45.471465377484598</c:v>
                </c:pt>
                <c:pt idx="145192">
                  <c:v>45.471576149542997</c:v>
                </c:pt>
                <c:pt idx="145193">
                  <c:v>45.4716869212468</c:v>
                </c:pt>
                <c:pt idx="145194">
                  <c:v>45.471797692596098</c:v>
                </c:pt>
                <c:pt idx="145195">
                  <c:v>45.4719084635908</c:v>
                </c:pt>
                <c:pt idx="145196">
                  <c:v>45.472019234230999</c:v>
                </c:pt>
                <c:pt idx="145197">
                  <c:v>45.472130004516501</c:v>
                </c:pt>
                <c:pt idx="145198">
                  <c:v>45.472240774447499</c:v>
                </c:pt>
                <c:pt idx="145199">
                  <c:v>45.472351544024001</c:v>
                </c:pt>
                <c:pt idx="145200">
                  <c:v>45.472462313245899</c:v>
                </c:pt>
                <c:pt idx="145201">
                  <c:v>45.4725730821132</c:v>
                </c:pt>
                <c:pt idx="145202">
                  <c:v>45.472683850625899</c:v>
                </c:pt>
                <c:pt idx="145203">
                  <c:v>45.4727946187841</c:v>
                </c:pt>
                <c:pt idx="145204">
                  <c:v>45.472905386587797</c:v>
                </c:pt>
                <c:pt idx="145205">
                  <c:v>45.473016154036898</c:v>
                </c:pt>
                <c:pt idx="145206">
                  <c:v>45.473126921131403</c:v>
                </c:pt>
                <c:pt idx="145207">
                  <c:v>45.473237687871404</c:v>
                </c:pt>
                <c:pt idx="145208">
                  <c:v>45.473348454256801</c:v>
                </c:pt>
                <c:pt idx="145209">
                  <c:v>45.473459220287602</c:v>
                </c:pt>
                <c:pt idx="145210">
                  <c:v>45.473569985963898</c:v>
                </c:pt>
                <c:pt idx="145211">
                  <c:v>45.473680751285698</c:v>
                </c:pt>
                <c:pt idx="145212">
                  <c:v>45.473791516252902</c:v>
                </c:pt>
                <c:pt idx="145213">
                  <c:v>45.473902280865602</c:v>
                </c:pt>
                <c:pt idx="145214">
                  <c:v>45.474013045123698</c:v>
                </c:pt>
                <c:pt idx="145215">
                  <c:v>45.474123809027198</c:v>
                </c:pt>
                <c:pt idx="145216">
                  <c:v>45.4742345725763</c:v>
                </c:pt>
                <c:pt idx="145217">
                  <c:v>45.4743453357707</c:v>
                </c:pt>
                <c:pt idx="145218">
                  <c:v>45.474456098610702</c:v>
                </c:pt>
                <c:pt idx="145219">
                  <c:v>45.4745668610961</c:v>
                </c:pt>
                <c:pt idx="145220">
                  <c:v>45.474677623226903</c:v>
                </c:pt>
                <c:pt idx="145221">
                  <c:v>45.474788385003201</c:v>
                </c:pt>
                <c:pt idx="145222">
                  <c:v>45.474899146425003</c:v>
                </c:pt>
                <c:pt idx="145223">
                  <c:v>45.475009907492201</c:v>
                </c:pt>
                <c:pt idx="145224">
                  <c:v>45.475120668204902</c:v>
                </c:pt>
                <c:pt idx="145225">
                  <c:v>45.475231428563099</c:v>
                </c:pt>
                <c:pt idx="145226">
                  <c:v>45.4753421885667</c:v>
                </c:pt>
                <c:pt idx="145227">
                  <c:v>45.475452948215803</c:v>
                </c:pt>
                <c:pt idx="145228">
                  <c:v>45.475563707510403</c:v>
                </c:pt>
                <c:pt idx="145229">
                  <c:v>45.4756744664504</c:v>
                </c:pt>
                <c:pt idx="145230">
                  <c:v>45.475785225035899</c:v>
                </c:pt>
                <c:pt idx="145231">
                  <c:v>45.475895983266902</c:v>
                </c:pt>
                <c:pt idx="145232">
                  <c:v>45.476006741143301</c:v>
                </c:pt>
                <c:pt idx="145233">
                  <c:v>45.476117498665197</c:v>
                </c:pt>
                <c:pt idx="145234">
                  <c:v>45.476228255832602</c:v>
                </c:pt>
                <c:pt idx="145235">
                  <c:v>45.476339012645496</c:v>
                </c:pt>
                <c:pt idx="145236">
                  <c:v>45.476449769103901</c:v>
                </c:pt>
                <c:pt idx="145237">
                  <c:v>45.476560525207702</c:v>
                </c:pt>
                <c:pt idx="145238">
                  <c:v>45.476671280957</c:v>
                </c:pt>
                <c:pt idx="145239">
                  <c:v>45.4767820363518</c:v>
                </c:pt>
                <c:pt idx="145240">
                  <c:v>45.476892791392103</c:v>
                </c:pt>
                <c:pt idx="145241">
                  <c:v>45.477003546077803</c:v>
                </c:pt>
                <c:pt idx="145242">
                  <c:v>45.477114300409099</c:v>
                </c:pt>
                <c:pt idx="145243">
                  <c:v>45.477225054385798</c:v>
                </c:pt>
                <c:pt idx="145244">
                  <c:v>45.477335808008</c:v>
                </c:pt>
                <c:pt idx="145245">
                  <c:v>45.477446561275698</c:v>
                </c:pt>
                <c:pt idx="145246">
                  <c:v>45.4775573141889</c:v>
                </c:pt>
                <c:pt idx="145247">
                  <c:v>45.477668066747498</c:v>
                </c:pt>
                <c:pt idx="145248">
                  <c:v>45.477778818951698</c:v>
                </c:pt>
                <c:pt idx="145249">
                  <c:v>45.477889570801402</c:v>
                </c:pt>
                <c:pt idx="145250">
                  <c:v>45.478000322296502</c:v>
                </c:pt>
                <c:pt idx="145251">
                  <c:v>45.478111073437198</c:v>
                </c:pt>
                <c:pt idx="145252">
                  <c:v>45.478221824223297</c:v>
                </c:pt>
                <c:pt idx="145253">
                  <c:v>45.4783325746549</c:v>
                </c:pt>
                <c:pt idx="145254">
                  <c:v>45.478443324732098</c:v>
                </c:pt>
                <c:pt idx="145255">
                  <c:v>45.478554074454699</c:v>
                </c:pt>
                <c:pt idx="145256">
                  <c:v>45.478664823822797</c:v>
                </c:pt>
                <c:pt idx="145257">
                  <c:v>45.478775572836497</c:v>
                </c:pt>
                <c:pt idx="145258">
                  <c:v>45.478886321495601</c:v>
                </c:pt>
                <c:pt idx="145259">
                  <c:v>45.4789970698003</c:v>
                </c:pt>
                <c:pt idx="145260">
                  <c:v>45.479107817750403</c:v>
                </c:pt>
                <c:pt idx="145261">
                  <c:v>45.479218565346002</c:v>
                </c:pt>
                <c:pt idx="145262">
                  <c:v>45.479329312587197</c:v>
                </c:pt>
                <c:pt idx="145263">
                  <c:v>45.479440059473902</c:v>
                </c:pt>
                <c:pt idx="145264">
                  <c:v>45.479550806006003</c:v>
                </c:pt>
                <c:pt idx="145265">
                  <c:v>45.4796615521837</c:v>
                </c:pt>
                <c:pt idx="145266">
                  <c:v>45.4797722980069</c:v>
                </c:pt>
                <c:pt idx="145267">
                  <c:v>45.479883043475603</c:v>
                </c:pt>
                <c:pt idx="145268">
                  <c:v>45.479993788589901</c:v>
                </c:pt>
                <c:pt idx="145269">
                  <c:v>45.480104533349603</c:v>
                </c:pt>
                <c:pt idx="145270">
                  <c:v>45.480215277754901</c:v>
                </c:pt>
                <c:pt idx="145271">
                  <c:v>45.480326021805602</c:v>
                </c:pt>
                <c:pt idx="145272">
                  <c:v>45.480436765501899</c:v>
                </c:pt>
                <c:pt idx="145273">
                  <c:v>45.480547508843699</c:v>
                </c:pt>
                <c:pt idx="145274">
                  <c:v>45.480658251831002</c:v>
                </c:pt>
                <c:pt idx="145275">
                  <c:v>45.480768994463901</c:v>
                </c:pt>
                <c:pt idx="145276">
                  <c:v>45.480879736742303</c:v>
                </c:pt>
                <c:pt idx="145277">
                  <c:v>45.4809904786662</c:v>
                </c:pt>
                <c:pt idx="145278">
                  <c:v>45.481101220235601</c:v>
                </c:pt>
                <c:pt idx="145279">
                  <c:v>45.481211961450498</c:v>
                </c:pt>
                <c:pt idx="145280">
                  <c:v>45.481322702310997</c:v>
                </c:pt>
                <c:pt idx="145281">
                  <c:v>45.481433442817</c:v>
                </c:pt>
                <c:pt idx="145282">
                  <c:v>45.481544182968598</c:v>
                </c:pt>
                <c:pt idx="145283">
                  <c:v>45.4816549227656</c:v>
                </c:pt>
                <c:pt idx="145284">
                  <c:v>45.481765662208197</c:v>
                </c:pt>
                <c:pt idx="145285">
                  <c:v>45.481876401296297</c:v>
                </c:pt>
                <c:pt idx="145286">
                  <c:v>45.48198714003</c:v>
                </c:pt>
                <c:pt idx="145287">
                  <c:v>45.482097878409199</c:v>
                </c:pt>
                <c:pt idx="145288">
                  <c:v>45.482208616433901</c:v>
                </c:pt>
                <c:pt idx="145289">
                  <c:v>45.482319354104199</c:v>
                </c:pt>
                <c:pt idx="145290">
                  <c:v>45.482430091419999</c:v>
                </c:pt>
                <c:pt idx="145291">
                  <c:v>45.482540828381403</c:v>
                </c:pt>
                <c:pt idx="145292">
                  <c:v>45.482651564988203</c:v>
                </c:pt>
                <c:pt idx="145293">
                  <c:v>45.482762301240697</c:v>
                </c:pt>
                <c:pt idx="145294">
                  <c:v>45.482873037138702</c:v>
                </c:pt>
                <c:pt idx="145295">
                  <c:v>45.482983772682203</c:v>
                </c:pt>
                <c:pt idx="145296">
                  <c:v>45.483094507871201</c:v>
                </c:pt>
                <c:pt idx="145297">
                  <c:v>45.4832052427059</c:v>
                </c:pt>
                <c:pt idx="145298">
                  <c:v>45.483315977186002</c:v>
                </c:pt>
                <c:pt idx="145299">
                  <c:v>45.483426711311701</c:v>
                </c:pt>
                <c:pt idx="145300">
                  <c:v>45.483537445083002</c:v>
                </c:pt>
                <c:pt idx="145301">
                  <c:v>45.483648178499799</c:v>
                </c:pt>
                <c:pt idx="145302">
                  <c:v>45.483758911562198</c:v>
                </c:pt>
                <c:pt idx="145303">
                  <c:v>45.483869644270101</c:v>
                </c:pt>
                <c:pt idx="145304">
                  <c:v>45.483980376623499</c:v>
                </c:pt>
                <c:pt idx="145305">
                  <c:v>45.4840911086226</c:v>
                </c:pt>
                <c:pt idx="145306">
                  <c:v>45.484201840267097</c:v>
                </c:pt>
                <c:pt idx="145307">
                  <c:v>45.484312571557297</c:v>
                </c:pt>
                <c:pt idx="145308">
                  <c:v>45.484423302492999</c:v>
                </c:pt>
                <c:pt idx="145309">
                  <c:v>45.484534033074198</c:v>
                </c:pt>
                <c:pt idx="145310">
                  <c:v>45.484644763301098</c:v>
                </c:pt>
                <c:pt idx="145311">
                  <c:v>45.484755493173402</c:v>
                </c:pt>
                <c:pt idx="145312">
                  <c:v>45.484866222691402</c:v>
                </c:pt>
                <c:pt idx="145313">
                  <c:v>45.484976951854897</c:v>
                </c:pt>
                <c:pt idx="145314">
                  <c:v>45.485087680664002</c:v>
                </c:pt>
                <c:pt idx="145315">
                  <c:v>45.485198409118603</c:v>
                </c:pt>
                <c:pt idx="145316">
                  <c:v>45.485309137218799</c:v>
                </c:pt>
                <c:pt idx="145317">
                  <c:v>45.485419864964598</c:v>
                </c:pt>
                <c:pt idx="145318">
                  <c:v>45.485530592356</c:v>
                </c:pt>
                <c:pt idx="145319">
                  <c:v>45.485641319392897</c:v>
                </c:pt>
                <c:pt idx="145320">
                  <c:v>45.485752046075397</c:v>
                </c:pt>
                <c:pt idx="145321">
                  <c:v>45.485862772403401</c:v>
                </c:pt>
                <c:pt idx="145322">
                  <c:v>45.485973498377099</c:v>
                </c:pt>
                <c:pt idx="145323">
                  <c:v>45.486084223996301</c:v>
                </c:pt>
                <c:pt idx="145324">
                  <c:v>45.486194949261098</c:v>
                </c:pt>
                <c:pt idx="145325">
                  <c:v>45.486305674171497</c:v>
                </c:pt>
                <c:pt idx="145326">
                  <c:v>45.4864163987274</c:v>
                </c:pt>
                <c:pt idx="145327">
                  <c:v>45.486527122928997</c:v>
                </c:pt>
                <c:pt idx="145328">
                  <c:v>45.486637846776098</c:v>
                </c:pt>
                <c:pt idx="145329">
                  <c:v>45.486748570268801</c:v>
                </c:pt>
                <c:pt idx="145330">
                  <c:v>45.486859293407001</c:v>
                </c:pt>
                <c:pt idx="145331">
                  <c:v>45.486970016190902</c:v>
                </c:pt>
                <c:pt idx="145332">
                  <c:v>45.487080738620399</c:v>
                </c:pt>
                <c:pt idx="145333">
                  <c:v>45.487191460695399</c:v>
                </c:pt>
                <c:pt idx="145334">
                  <c:v>45.487302182416002</c:v>
                </c:pt>
                <c:pt idx="145335">
                  <c:v>45.4874129037823</c:v>
                </c:pt>
                <c:pt idx="145336">
                  <c:v>45.4875236247941</c:v>
                </c:pt>
                <c:pt idx="145337">
                  <c:v>45.487634345451497</c:v>
                </c:pt>
                <c:pt idx="145338">
                  <c:v>45.487745065754503</c:v>
                </c:pt>
                <c:pt idx="145339">
                  <c:v>45.487855785703097</c:v>
                </c:pt>
                <c:pt idx="145340">
                  <c:v>45.487966505297301</c:v>
                </c:pt>
                <c:pt idx="145341">
                  <c:v>45.488077224537001</c:v>
                </c:pt>
                <c:pt idx="145342">
                  <c:v>45.488187943422403</c:v>
                </c:pt>
                <c:pt idx="145343">
                  <c:v>45.488298661953401</c:v>
                </c:pt>
                <c:pt idx="145344">
                  <c:v>45.488409380130001</c:v>
                </c:pt>
                <c:pt idx="145345">
                  <c:v>45.488520097952097</c:v>
                </c:pt>
                <c:pt idx="145346">
                  <c:v>45.488630815419903</c:v>
                </c:pt>
                <c:pt idx="145347">
                  <c:v>45.488741532533297</c:v>
                </c:pt>
                <c:pt idx="145348">
                  <c:v>45.4888522492923</c:v>
                </c:pt>
                <c:pt idx="145349">
                  <c:v>45.488962965696899</c:v>
                </c:pt>
                <c:pt idx="145350">
                  <c:v>45.489073681747101</c:v>
                </c:pt>
                <c:pt idx="145351">
                  <c:v>45.489184397442898</c:v>
                </c:pt>
                <c:pt idx="145352">
                  <c:v>45.489295112784298</c:v>
                </c:pt>
                <c:pt idx="145353">
                  <c:v>45.4894058277714</c:v>
                </c:pt>
                <c:pt idx="145354">
                  <c:v>45.489516542403997</c:v>
                </c:pt>
                <c:pt idx="145355">
                  <c:v>45.489627256682198</c:v>
                </c:pt>
                <c:pt idx="145356">
                  <c:v>45.4897379706061</c:v>
                </c:pt>
                <c:pt idx="145357">
                  <c:v>45.489848684175598</c:v>
                </c:pt>
                <c:pt idx="145358">
                  <c:v>45.489959397390699</c:v>
                </c:pt>
                <c:pt idx="145359">
                  <c:v>45.490070110251402</c:v>
                </c:pt>
                <c:pt idx="145360">
                  <c:v>45.490180822757701</c:v>
                </c:pt>
                <c:pt idx="145361">
                  <c:v>45.490291534909701</c:v>
                </c:pt>
                <c:pt idx="145362">
                  <c:v>45.490402246707198</c:v>
                </c:pt>
                <c:pt idx="145363">
                  <c:v>45.490512958150397</c:v>
                </c:pt>
                <c:pt idx="145364">
                  <c:v>45.490623669239199</c:v>
                </c:pt>
                <c:pt idx="145365">
                  <c:v>45.490734379973702</c:v>
                </c:pt>
                <c:pt idx="145366">
                  <c:v>45.490845090353702</c:v>
                </c:pt>
                <c:pt idx="145367">
                  <c:v>45.490955800379403</c:v>
                </c:pt>
                <c:pt idx="145368">
                  <c:v>45.4910665100507</c:v>
                </c:pt>
                <c:pt idx="145369">
                  <c:v>45.4911772193677</c:v>
                </c:pt>
                <c:pt idx="145370">
                  <c:v>45.491287928330202</c:v>
                </c:pt>
                <c:pt idx="145371">
                  <c:v>45.491398636938499</c:v>
                </c:pt>
                <c:pt idx="145372">
                  <c:v>45.491509345192298</c:v>
                </c:pt>
                <c:pt idx="145373">
                  <c:v>45.4916200530918</c:v>
                </c:pt>
                <c:pt idx="145374">
                  <c:v>45.491730760636898</c:v>
                </c:pt>
                <c:pt idx="145375">
                  <c:v>45.491841467827598</c:v>
                </c:pt>
                <c:pt idx="145376">
                  <c:v>45.491952174664</c:v>
                </c:pt>
                <c:pt idx="145377">
                  <c:v>45.492062881145998</c:v>
                </c:pt>
                <c:pt idx="145378">
                  <c:v>45.492173587273598</c:v>
                </c:pt>
                <c:pt idx="145379">
                  <c:v>45.4922842930469</c:v>
                </c:pt>
                <c:pt idx="145380">
                  <c:v>45.492394998465798</c:v>
                </c:pt>
                <c:pt idx="145381">
                  <c:v>45.492505703530398</c:v>
                </c:pt>
                <c:pt idx="145382">
                  <c:v>45.4926164082406</c:v>
                </c:pt>
                <c:pt idx="145383">
                  <c:v>45.492727112596498</c:v>
                </c:pt>
                <c:pt idx="145384">
                  <c:v>45.492837816597998</c:v>
                </c:pt>
                <c:pt idx="145385">
                  <c:v>45.4929485202451</c:v>
                </c:pt>
                <c:pt idx="145386">
                  <c:v>45.493059223537898</c:v>
                </c:pt>
                <c:pt idx="145387">
                  <c:v>45.493169926476398</c:v>
                </c:pt>
                <c:pt idx="145388">
                  <c:v>45.4932806290605</c:v>
                </c:pt>
                <c:pt idx="145389">
                  <c:v>45.493391331290198</c:v>
                </c:pt>
                <c:pt idx="145390">
                  <c:v>45.493502033165598</c:v>
                </c:pt>
                <c:pt idx="145391">
                  <c:v>45.4936127346866</c:v>
                </c:pt>
                <c:pt idx="145392">
                  <c:v>45.493723435853397</c:v>
                </c:pt>
                <c:pt idx="145393">
                  <c:v>45.493834136665697</c:v>
                </c:pt>
                <c:pt idx="145394">
                  <c:v>45.493944837123699</c:v>
                </c:pt>
                <c:pt idx="145395">
                  <c:v>45.494055537227403</c:v>
                </c:pt>
                <c:pt idx="145396">
                  <c:v>45.494166236976703</c:v>
                </c:pt>
                <c:pt idx="145397">
                  <c:v>45.494276936371698</c:v>
                </c:pt>
                <c:pt idx="145398">
                  <c:v>45.494387635412401</c:v>
                </c:pt>
                <c:pt idx="145399">
                  <c:v>45.494498334098701</c:v>
                </c:pt>
                <c:pt idx="145400">
                  <c:v>45.494609032430702</c:v>
                </c:pt>
                <c:pt idx="145401">
                  <c:v>45.494719730408299</c:v>
                </c:pt>
                <c:pt idx="145402">
                  <c:v>45.494830428031598</c:v>
                </c:pt>
                <c:pt idx="145403">
                  <c:v>45.494941125300599</c:v>
                </c:pt>
                <c:pt idx="145404">
                  <c:v>45.495051822215203</c:v>
                </c:pt>
                <c:pt idx="145405">
                  <c:v>45.495162518775601</c:v>
                </c:pt>
                <c:pt idx="145406">
                  <c:v>45.495273214981502</c:v>
                </c:pt>
                <c:pt idx="145407">
                  <c:v>45.495383910833198</c:v>
                </c:pt>
                <c:pt idx="145408">
                  <c:v>45.495494606330503</c:v>
                </c:pt>
                <c:pt idx="145409">
                  <c:v>45.495605301473503</c:v>
                </c:pt>
                <c:pt idx="145410">
                  <c:v>45.495715996262199</c:v>
                </c:pt>
                <c:pt idx="145411">
                  <c:v>45.495826690696497</c:v>
                </c:pt>
                <c:pt idx="145412">
                  <c:v>45.495937384776603</c:v>
                </c:pt>
                <c:pt idx="145413">
                  <c:v>45.496048078502298</c:v>
                </c:pt>
                <c:pt idx="145414">
                  <c:v>45.496158771873702</c:v>
                </c:pt>
                <c:pt idx="145415">
                  <c:v>45.496269464890702</c:v>
                </c:pt>
                <c:pt idx="145416">
                  <c:v>45.496380157553503</c:v>
                </c:pt>
                <c:pt idx="145417">
                  <c:v>45.4964908498619</c:v>
                </c:pt>
                <c:pt idx="145418">
                  <c:v>45.496601541815998</c:v>
                </c:pt>
                <c:pt idx="145419">
                  <c:v>45.496712233415799</c:v>
                </c:pt>
                <c:pt idx="145420">
                  <c:v>45.496822924661302</c:v>
                </c:pt>
                <c:pt idx="145421">
                  <c:v>45.4969336155525</c:v>
                </c:pt>
                <c:pt idx="145422">
                  <c:v>45.4970443060893</c:v>
                </c:pt>
                <c:pt idx="145423">
                  <c:v>45.497154996271902</c:v>
                </c:pt>
                <c:pt idx="145424">
                  <c:v>45.4972656861001</c:v>
                </c:pt>
                <c:pt idx="145425">
                  <c:v>45.497376375574099</c:v>
                </c:pt>
                <c:pt idx="145426">
                  <c:v>45.497487064693701</c:v>
                </c:pt>
                <c:pt idx="145427">
                  <c:v>45.497597753458997</c:v>
                </c:pt>
                <c:pt idx="145428">
                  <c:v>45.497708441870003</c:v>
                </c:pt>
                <c:pt idx="145429">
                  <c:v>45.497819129926803</c:v>
                </c:pt>
                <c:pt idx="145430">
                  <c:v>45.497929817629199</c:v>
                </c:pt>
                <c:pt idx="145431">
                  <c:v>45.498040504977297</c:v>
                </c:pt>
                <c:pt idx="145432">
                  <c:v>45.498151191971097</c:v>
                </c:pt>
                <c:pt idx="145433">
                  <c:v>45.498261878610599</c:v>
                </c:pt>
                <c:pt idx="145434">
                  <c:v>45.498372564895803</c:v>
                </c:pt>
                <c:pt idx="145435">
                  <c:v>45.498483250826702</c:v>
                </c:pt>
                <c:pt idx="145436">
                  <c:v>45.498593936403303</c:v>
                </c:pt>
                <c:pt idx="145437">
                  <c:v>45.498704621625599</c:v>
                </c:pt>
                <c:pt idx="145438">
                  <c:v>45.498815306493697</c:v>
                </c:pt>
                <c:pt idx="145439">
                  <c:v>45.498925991007397</c:v>
                </c:pt>
                <c:pt idx="145440">
                  <c:v>45.499036675166799</c:v>
                </c:pt>
                <c:pt idx="145441">
                  <c:v>45.499147358972003</c:v>
                </c:pt>
                <c:pt idx="145442">
                  <c:v>45.499258042422902</c:v>
                </c:pt>
                <c:pt idx="145443">
                  <c:v>45.499368725519403</c:v>
                </c:pt>
                <c:pt idx="145444">
                  <c:v>45.499479408261699</c:v>
                </c:pt>
                <c:pt idx="145445">
                  <c:v>45.499590090649697</c:v>
                </c:pt>
                <c:pt idx="145446">
                  <c:v>45.499700772683397</c:v>
                </c:pt>
                <c:pt idx="145447">
                  <c:v>45.499811454362899</c:v>
                </c:pt>
                <c:pt idx="145448">
                  <c:v>45.499922135688003</c:v>
                </c:pt>
                <c:pt idx="145449">
                  <c:v>45.500032816658901</c:v>
                </c:pt>
                <c:pt idx="145450">
                  <c:v>45.500143497275502</c:v>
                </c:pt>
                <c:pt idx="145451">
                  <c:v>45.500254177537798</c:v>
                </c:pt>
                <c:pt idx="145452">
                  <c:v>45.500364857445902</c:v>
                </c:pt>
                <c:pt idx="145453">
                  <c:v>45.500475536999602</c:v>
                </c:pt>
                <c:pt idx="145454">
                  <c:v>45.500586216199103</c:v>
                </c:pt>
                <c:pt idx="145455">
                  <c:v>45.5006968950443</c:v>
                </c:pt>
                <c:pt idx="145456">
                  <c:v>45.500807573535198</c:v>
                </c:pt>
                <c:pt idx="145457">
                  <c:v>45.500918251671898</c:v>
                </c:pt>
                <c:pt idx="145458">
                  <c:v>45.5010289294543</c:v>
                </c:pt>
                <c:pt idx="145459">
                  <c:v>45.501139606882397</c:v>
                </c:pt>
                <c:pt idx="145460">
                  <c:v>45.501250283956303</c:v>
                </c:pt>
                <c:pt idx="145461">
                  <c:v>45.501360960675903</c:v>
                </c:pt>
                <c:pt idx="145462">
                  <c:v>45.501471637041199</c:v>
                </c:pt>
                <c:pt idx="145463">
                  <c:v>45.501582313052303</c:v>
                </c:pt>
                <c:pt idx="145464">
                  <c:v>45.501692988709102</c:v>
                </c:pt>
                <c:pt idx="145465">
                  <c:v>45.501803664011597</c:v>
                </c:pt>
                <c:pt idx="145466">
                  <c:v>45.501914338959899</c:v>
                </c:pt>
                <c:pt idx="145467">
                  <c:v>45.502025013553897</c:v>
                </c:pt>
                <c:pt idx="145468">
                  <c:v>45.502135687793597</c:v>
                </c:pt>
                <c:pt idx="145469">
                  <c:v>45.502246361679099</c:v>
                </c:pt>
                <c:pt idx="145470">
                  <c:v>45.502357035210302</c:v>
                </c:pt>
                <c:pt idx="145471">
                  <c:v>45.5024677083873</c:v>
                </c:pt>
                <c:pt idx="145472">
                  <c:v>45.50257838121</c:v>
                </c:pt>
                <c:pt idx="145473">
                  <c:v>45.502689053678502</c:v>
                </c:pt>
                <c:pt idx="145474">
                  <c:v>45.502799725792698</c:v>
                </c:pt>
                <c:pt idx="145475">
                  <c:v>45.502910397552697</c:v>
                </c:pt>
                <c:pt idx="145476">
                  <c:v>45.503021068958397</c:v>
                </c:pt>
                <c:pt idx="145477">
                  <c:v>45.503131740009898</c:v>
                </c:pt>
                <c:pt idx="145478">
                  <c:v>45.503242410707102</c:v>
                </c:pt>
                <c:pt idx="145479">
                  <c:v>45.503353081050001</c:v>
                </c:pt>
                <c:pt idx="145480">
                  <c:v>45.503463751038801</c:v>
                </c:pt>
                <c:pt idx="145481">
                  <c:v>45.503574420673203</c:v>
                </c:pt>
                <c:pt idx="145482">
                  <c:v>45.5036850899535</c:v>
                </c:pt>
                <c:pt idx="145483">
                  <c:v>45.503795758879498</c:v>
                </c:pt>
                <c:pt idx="145484">
                  <c:v>45.503906427451199</c:v>
                </c:pt>
                <c:pt idx="145485">
                  <c:v>45.504017095668701</c:v>
                </c:pt>
                <c:pt idx="145486">
                  <c:v>45.504127763531997</c:v>
                </c:pt>
                <c:pt idx="145487">
                  <c:v>45.504238431041003</c:v>
                </c:pt>
                <c:pt idx="145488">
                  <c:v>45.504349098195803</c:v>
                </c:pt>
                <c:pt idx="145489">
                  <c:v>45.504459764996398</c:v>
                </c:pt>
                <c:pt idx="145490">
                  <c:v>45.504570431442701</c:v>
                </c:pt>
                <c:pt idx="145491">
                  <c:v>45.5046810975348</c:v>
                </c:pt>
                <c:pt idx="145492">
                  <c:v>45.504791763272699</c:v>
                </c:pt>
                <c:pt idx="145493">
                  <c:v>45.504902428656301</c:v>
                </c:pt>
                <c:pt idx="145494">
                  <c:v>45.505013093685697</c:v>
                </c:pt>
                <c:pt idx="145495">
                  <c:v>45.505123758360902</c:v>
                </c:pt>
                <c:pt idx="145496">
                  <c:v>45.505234422681802</c:v>
                </c:pt>
                <c:pt idx="145497">
                  <c:v>45.505345086648497</c:v>
                </c:pt>
                <c:pt idx="145498">
                  <c:v>45.505455750261</c:v>
                </c:pt>
                <c:pt idx="145499">
                  <c:v>45.505566413519297</c:v>
                </c:pt>
                <c:pt idx="145500">
                  <c:v>45.505677076423297</c:v>
                </c:pt>
                <c:pt idx="145501">
                  <c:v>45.505787738973197</c:v>
                </c:pt>
                <c:pt idx="145502">
                  <c:v>45.5058984011688</c:v>
                </c:pt>
                <c:pt idx="145503">
                  <c:v>45.506009063010197</c:v>
                </c:pt>
                <c:pt idx="145504">
                  <c:v>45.506119724497303</c:v>
                </c:pt>
                <c:pt idx="145505">
                  <c:v>45.506230385630303</c:v>
                </c:pt>
                <c:pt idx="145506">
                  <c:v>45.506341046408998</c:v>
                </c:pt>
                <c:pt idx="145507">
                  <c:v>45.506451706833502</c:v>
                </c:pt>
                <c:pt idx="145508">
                  <c:v>45.5065623669038</c:v>
                </c:pt>
                <c:pt idx="145509">
                  <c:v>45.5066730266199</c:v>
                </c:pt>
                <c:pt idx="145510">
                  <c:v>45.506783685981702</c:v>
                </c:pt>
                <c:pt idx="145511">
                  <c:v>45.506894344989398</c:v>
                </c:pt>
                <c:pt idx="145512">
                  <c:v>45.507005003642902</c:v>
                </c:pt>
                <c:pt idx="145513">
                  <c:v>45.507115661942102</c:v>
                </c:pt>
                <c:pt idx="145514">
                  <c:v>45.507226319887103</c:v>
                </c:pt>
                <c:pt idx="145515">
                  <c:v>45.507336977477998</c:v>
                </c:pt>
                <c:pt idx="145516">
                  <c:v>45.507447634714602</c:v>
                </c:pt>
                <c:pt idx="145517">
                  <c:v>45.507558291597</c:v>
                </c:pt>
                <c:pt idx="145518">
                  <c:v>45.5076689481252</c:v>
                </c:pt>
                <c:pt idx="145519">
                  <c:v>45.507779604299202</c:v>
                </c:pt>
                <c:pt idx="145520">
                  <c:v>45.507890260119098</c:v>
                </c:pt>
                <c:pt idx="145521">
                  <c:v>45.508000915584702</c:v>
                </c:pt>
                <c:pt idx="145522">
                  <c:v>45.508111570696101</c:v>
                </c:pt>
                <c:pt idx="145523">
                  <c:v>45.508222225453302</c:v>
                </c:pt>
                <c:pt idx="145524">
                  <c:v>45.508332879856397</c:v>
                </c:pt>
                <c:pt idx="145525">
                  <c:v>45.508443533905201</c:v>
                </c:pt>
                <c:pt idx="145526">
                  <c:v>45.508554187599799</c:v>
                </c:pt>
                <c:pt idx="145527">
                  <c:v>45.508664840940298</c:v>
                </c:pt>
                <c:pt idx="145528">
                  <c:v>45.5087754939265</c:v>
                </c:pt>
                <c:pt idx="145529">
                  <c:v>45.508886146558602</c:v>
                </c:pt>
                <c:pt idx="145530">
                  <c:v>45.508996798836499</c:v>
                </c:pt>
                <c:pt idx="145531">
                  <c:v>45.509107450760098</c:v>
                </c:pt>
                <c:pt idx="145532">
                  <c:v>45.509218102329598</c:v>
                </c:pt>
                <c:pt idx="145533">
                  <c:v>45.509328753544999</c:v>
                </c:pt>
                <c:pt idx="145534">
                  <c:v>45.509439404406102</c:v>
                </c:pt>
                <c:pt idx="145535">
                  <c:v>45.509550054912999</c:v>
                </c:pt>
                <c:pt idx="145536">
                  <c:v>45.509660705065798</c:v>
                </c:pt>
                <c:pt idx="145537">
                  <c:v>45.509771354864398</c:v>
                </c:pt>
                <c:pt idx="145538">
                  <c:v>45.5098820043088</c:v>
                </c:pt>
                <c:pt idx="145539">
                  <c:v>45.509992653399003</c:v>
                </c:pt>
                <c:pt idx="145540">
                  <c:v>45.510103302135001</c:v>
                </c:pt>
                <c:pt idx="145541">
                  <c:v>45.510213950516899</c:v>
                </c:pt>
                <c:pt idx="145542">
                  <c:v>45.510324598544599</c:v>
                </c:pt>
                <c:pt idx="145543">
                  <c:v>45.510435246218101</c:v>
                </c:pt>
                <c:pt idx="145544">
                  <c:v>45.510545893537497</c:v>
                </c:pt>
                <c:pt idx="145545">
                  <c:v>45.510656540502602</c:v>
                </c:pt>
                <c:pt idx="145546">
                  <c:v>45.510767187113601</c:v>
                </c:pt>
                <c:pt idx="145547">
                  <c:v>45.5108778333705</c:v>
                </c:pt>
                <c:pt idx="145548">
                  <c:v>45.510988479273102</c:v>
                </c:pt>
                <c:pt idx="145549">
                  <c:v>45.511099124821598</c:v>
                </c:pt>
                <c:pt idx="145550">
                  <c:v>45.511209770015903</c:v>
                </c:pt>
                <c:pt idx="145551">
                  <c:v>45.511320414856101</c:v>
                </c:pt>
                <c:pt idx="145552">
                  <c:v>45.511431059342101</c:v>
                </c:pt>
                <c:pt idx="145553">
                  <c:v>45.511541703473902</c:v>
                </c:pt>
                <c:pt idx="145554">
                  <c:v>45.511652347251598</c:v>
                </c:pt>
                <c:pt idx="145555">
                  <c:v>45.511762990675102</c:v>
                </c:pt>
                <c:pt idx="145556">
                  <c:v>45.5118736337445</c:v>
                </c:pt>
                <c:pt idx="145557">
                  <c:v>45.5119842764597</c:v>
                </c:pt>
                <c:pt idx="145558">
                  <c:v>45.512094918820701</c:v>
                </c:pt>
                <c:pt idx="145559">
                  <c:v>45.512205560827603</c:v>
                </c:pt>
                <c:pt idx="145560">
                  <c:v>45.512316202480299</c:v>
                </c:pt>
                <c:pt idx="145561">
                  <c:v>45.512426843778897</c:v>
                </c:pt>
                <c:pt idx="145562">
                  <c:v>45.512537484723303</c:v>
                </c:pt>
                <c:pt idx="145563">
                  <c:v>45.512648125313603</c:v>
                </c:pt>
                <c:pt idx="145564">
                  <c:v>45.512758765549698</c:v>
                </c:pt>
                <c:pt idx="145565">
                  <c:v>45.512869405431601</c:v>
                </c:pt>
                <c:pt idx="145566">
                  <c:v>45.512980044959399</c:v>
                </c:pt>
                <c:pt idx="145567">
                  <c:v>45.513090684133097</c:v>
                </c:pt>
                <c:pt idx="145568">
                  <c:v>45.513201322952597</c:v>
                </c:pt>
                <c:pt idx="145569">
                  <c:v>45.513311961417998</c:v>
                </c:pt>
                <c:pt idx="145570">
                  <c:v>45.5134225995292</c:v>
                </c:pt>
                <c:pt idx="145571">
                  <c:v>45.513533237286303</c:v>
                </c:pt>
                <c:pt idx="145572">
                  <c:v>45.513643874689301</c:v>
                </c:pt>
                <c:pt idx="145573">
                  <c:v>45.513754511738099</c:v>
                </c:pt>
                <c:pt idx="145574">
                  <c:v>45.513865148432799</c:v>
                </c:pt>
                <c:pt idx="145575">
                  <c:v>45.513975784773301</c:v>
                </c:pt>
                <c:pt idx="145576">
                  <c:v>45.514086420759703</c:v>
                </c:pt>
                <c:pt idx="145577">
                  <c:v>45.514197056392</c:v>
                </c:pt>
                <c:pt idx="145578">
                  <c:v>45.514307691670098</c:v>
                </c:pt>
                <c:pt idx="145579">
                  <c:v>45.514418326594097</c:v>
                </c:pt>
                <c:pt idx="145580">
                  <c:v>45.514528961163897</c:v>
                </c:pt>
                <c:pt idx="145581">
                  <c:v>45.514639595379698</c:v>
                </c:pt>
                <c:pt idx="145582">
                  <c:v>45.514750229241301</c:v>
                </c:pt>
                <c:pt idx="145583">
                  <c:v>45.514860862748698</c:v>
                </c:pt>
                <c:pt idx="145584">
                  <c:v>45.514971495902103</c:v>
                </c:pt>
                <c:pt idx="145585">
                  <c:v>45.515082128701302</c:v>
                </c:pt>
                <c:pt idx="145586">
                  <c:v>45.515192761146402</c:v>
                </c:pt>
                <c:pt idx="145587">
                  <c:v>45.515303393237303</c:v>
                </c:pt>
                <c:pt idx="145588">
                  <c:v>45.515414024974199</c:v>
                </c:pt>
                <c:pt idx="145589">
                  <c:v>45.515524656356902</c:v>
                </c:pt>
                <c:pt idx="145590">
                  <c:v>45.5156352873855</c:v>
                </c:pt>
                <c:pt idx="145591">
                  <c:v>45.515745918059899</c:v>
                </c:pt>
                <c:pt idx="145592">
                  <c:v>45.515856548380299</c:v>
                </c:pt>
                <c:pt idx="145593">
                  <c:v>45.5159671783465</c:v>
                </c:pt>
                <c:pt idx="145594">
                  <c:v>45.516077807958702</c:v>
                </c:pt>
                <c:pt idx="145595">
                  <c:v>45.516188437216698</c:v>
                </c:pt>
                <c:pt idx="145596">
                  <c:v>45.516299066120602</c:v>
                </c:pt>
                <c:pt idx="145597">
                  <c:v>45.516409694670301</c:v>
                </c:pt>
                <c:pt idx="145598">
                  <c:v>45.516520322866</c:v>
                </c:pt>
                <c:pt idx="145599">
                  <c:v>45.516630950707501</c:v>
                </c:pt>
                <c:pt idx="145600">
                  <c:v>45.516741578195003</c:v>
                </c:pt>
                <c:pt idx="145601">
                  <c:v>45.516852205328298</c:v>
                </c:pt>
                <c:pt idx="145602">
                  <c:v>45.516962832107602</c:v>
                </c:pt>
                <c:pt idx="145603">
                  <c:v>45.5170734585327</c:v>
                </c:pt>
                <c:pt idx="145604">
                  <c:v>45.517184084603699</c:v>
                </c:pt>
                <c:pt idx="145605">
                  <c:v>45.517294710320598</c:v>
                </c:pt>
                <c:pt idx="145606">
                  <c:v>45.517405335683399</c:v>
                </c:pt>
                <c:pt idx="145607">
                  <c:v>45.517515960692101</c:v>
                </c:pt>
                <c:pt idx="145608">
                  <c:v>45.517626585346697</c:v>
                </c:pt>
                <c:pt idx="145609">
                  <c:v>45.517737209647201</c:v>
                </c:pt>
                <c:pt idx="145610">
                  <c:v>45.517847833593699</c:v>
                </c:pt>
                <c:pt idx="145611">
                  <c:v>45.517958457185998</c:v>
                </c:pt>
                <c:pt idx="145612">
                  <c:v>45.518069080424198</c:v>
                </c:pt>
                <c:pt idx="145613">
                  <c:v>45.518179703308299</c:v>
                </c:pt>
                <c:pt idx="145614">
                  <c:v>45.518290325838301</c:v>
                </c:pt>
                <c:pt idx="145615">
                  <c:v>45.518400948014303</c:v>
                </c:pt>
                <c:pt idx="145616">
                  <c:v>45.5185115698361</c:v>
                </c:pt>
                <c:pt idx="145617">
                  <c:v>45.518622191303898</c:v>
                </c:pt>
                <c:pt idx="145618">
                  <c:v>45.518732812417497</c:v>
                </c:pt>
                <c:pt idx="145619">
                  <c:v>45.518843433177103</c:v>
                </c:pt>
                <c:pt idx="145620">
                  <c:v>45.518954053582597</c:v>
                </c:pt>
                <c:pt idx="145621">
                  <c:v>45.519064673633999</c:v>
                </c:pt>
                <c:pt idx="145622">
                  <c:v>45.519175293331301</c:v>
                </c:pt>
                <c:pt idx="145623">
                  <c:v>45.519285912674498</c:v>
                </c:pt>
                <c:pt idx="145624">
                  <c:v>45.519396531663702</c:v>
                </c:pt>
                <c:pt idx="145625">
                  <c:v>45.519507150298701</c:v>
                </c:pt>
                <c:pt idx="145626">
                  <c:v>45.5196177685797</c:v>
                </c:pt>
                <c:pt idx="145627">
                  <c:v>45.5197283865066</c:v>
                </c:pt>
                <c:pt idx="145628">
                  <c:v>45.5198390040795</c:v>
                </c:pt>
                <c:pt idx="145629">
                  <c:v>45.519949621298203</c:v>
                </c:pt>
                <c:pt idx="145630">
                  <c:v>45.520060238162898</c:v>
                </c:pt>
                <c:pt idx="145631">
                  <c:v>45.520170854673502</c:v>
                </c:pt>
                <c:pt idx="145632">
                  <c:v>45.52028147083</c:v>
                </c:pt>
                <c:pt idx="145633">
                  <c:v>45.520392086632498</c:v>
                </c:pt>
                <c:pt idx="145634">
                  <c:v>45.520502702080897</c:v>
                </c:pt>
                <c:pt idx="145635">
                  <c:v>45.520613317175197</c:v>
                </c:pt>
                <c:pt idx="145636">
                  <c:v>45.520723931915398</c:v>
                </c:pt>
                <c:pt idx="145637">
                  <c:v>45.5208345463016</c:v>
                </c:pt>
                <c:pt idx="145638">
                  <c:v>45.520945160333703</c:v>
                </c:pt>
                <c:pt idx="145639">
                  <c:v>45.5210557740117</c:v>
                </c:pt>
                <c:pt idx="145640">
                  <c:v>45.521166387335697</c:v>
                </c:pt>
                <c:pt idx="145641">
                  <c:v>45.521277000305602</c:v>
                </c:pt>
                <c:pt idx="145642">
                  <c:v>45.521387612921501</c:v>
                </c:pt>
                <c:pt idx="145643">
                  <c:v>45.521498225183301</c:v>
                </c:pt>
                <c:pt idx="145644">
                  <c:v>45.521608837091001</c:v>
                </c:pt>
                <c:pt idx="145645">
                  <c:v>45.521719448644703</c:v>
                </c:pt>
                <c:pt idx="145646">
                  <c:v>45.521830059844298</c:v>
                </c:pt>
                <c:pt idx="145647">
                  <c:v>45.521940670689901</c:v>
                </c:pt>
                <c:pt idx="145648">
                  <c:v>45.522051281181398</c:v>
                </c:pt>
                <c:pt idx="145649">
                  <c:v>45.522161891318802</c:v>
                </c:pt>
                <c:pt idx="145650">
                  <c:v>45.522272501102201</c:v>
                </c:pt>
                <c:pt idx="145651">
                  <c:v>45.522383110531599</c:v>
                </c:pt>
                <c:pt idx="145652">
                  <c:v>45.522493719606899</c:v>
                </c:pt>
                <c:pt idx="145653">
                  <c:v>45.5226043283281</c:v>
                </c:pt>
                <c:pt idx="145654">
                  <c:v>45.522714936695301</c:v>
                </c:pt>
                <c:pt idx="145655">
                  <c:v>45.522825544708397</c:v>
                </c:pt>
                <c:pt idx="145656">
                  <c:v>45.522936152367599</c:v>
                </c:pt>
                <c:pt idx="145657">
                  <c:v>45.523046759672603</c:v>
                </c:pt>
                <c:pt idx="145658">
                  <c:v>45.5231573666236</c:v>
                </c:pt>
                <c:pt idx="145659">
                  <c:v>45.523267973220598</c:v>
                </c:pt>
                <c:pt idx="145660">
                  <c:v>45.523378579463497</c:v>
                </c:pt>
                <c:pt idx="145661">
                  <c:v>45.523489185352403</c:v>
                </c:pt>
                <c:pt idx="145662">
                  <c:v>45.523599790887197</c:v>
                </c:pt>
                <c:pt idx="145663">
                  <c:v>45.523710396068097</c:v>
                </c:pt>
                <c:pt idx="145664">
                  <c:v>45.523821000894799</c:v>
                </c:pt>
                <c:pt idx="145665">
                  <c:v>45.523931605367601</c:v>
                </c:pt>
                <c:pt idx="145666">
                  <c:v>45.524042209486304</c:v>
                </c:pt>
                <c:pt idx="145667">
                  <c:v>45.5241528132509</c:v>
                </c:pt>
                <c:pt idx="145668">
                  <c:v>45.524263416661597</c:v>
                </c:pt>
                <c:pt idx="145669">
                  <c:v>45.524374019718202</c:v>
                </c:pt>
                <c:pt idx="145670">
                  <c:v>45.524484622420701</c:v>
                </c:pt>
                <c:pt idx="145671">
                  <c:v>45.5245952247693</c:v>
                </c:pt>
                <c:pt idx="145672">
                  <c:v>45.5247058267638</c:v>
                </c:pt>
                <c:pt idx="145673">
                  <c:v>45.5248164284043</c:v>
                </c:pt>
                <c:pt idx="145674">
                  <c:v>45.524927029690701</c:v>
                </c:pt>
                <c:pt idx="145675">
                  <c:v>45.525037630623203</c:v>
                </c:pt>
                <c:pt idx="145676">
                  <c:v>45.525148231201598</c:v>
                </c:pt>
                <c:pt idx="145677">
                  <c:v>45.525258831426001</c:v>
                </c:pt>
                <c:pt idx="145678">
                  <c:v>45.525369431296298</c:v>
                </c:pt>
                <c:pt idx="145679">
                  <c:v>45.525480030812702</c:v>
                </c:pt>
                <c:pt idx="145680">
                  <c:v>45.525590629975</c:v>
                </c:pt>
                <c:pt idx="145681">
                  <c:v>45.525701228783298</c:v>
                </c:pt>
                <c:pt idx="145682">
                  <c:v>45.525811827237597</c:v>
                </c:pt>
                <c:pt idx="145683">
                  <c:v>45.525922425337903</c:v>
                </c:pt>
                <c:pt idx="145684">
                  <c:v>45.526033023084203</c:v>
                </c:pt>
                <c:pt idx="145685">
                  <c:v>45.526143620476397</c:v>
                </c:pt>
                <c:pt idx="145686">
                  <c:v>45.526254217514598</c:v>
                </c:pt>
                <c:pt idx="145687">
                  <c:v>45.526364814198899</c:v>
                </c:pt>
                <c:pt idx="145688">
                  <c:v>45.526475410529102</c:v>
                </c:pt>
                <c:pt idx="145689">
                  <c:v>45.526586006505298</c:v>
                </c:pt>
                <c:pt idx="145690">
                  <c:v>45.526696602127501</c:v>
                </c:pt>
                <c:pt idx="145691">
                  <c:v>45.526807197395698</c:v>
                </c:pt>
                <c:pt idx="145692">
                  <c:v>45.526917792309902</c:v>
                </c:pt>
                <c:pt idx="145693">
                  <c:v>45.527028386870001</c:v>
                </c:pt>
                <c:pt idx="145694">
                  <c:v>45.527138981076199</c:v>
                </c:pt>
                <c:pt idx="145695">
                  <c:v>45.527249574928398</c:v>
                </c:pt>
                <c:pt idx="145696">
                  <c:v>45.527360168426597</c:v>
                </c:pt>
                <c:pt idx="145697">
                  <c:v>45.527470761570797</c:v>
                </c:pt>
                <c:pt idx="145698">
                  <c:v>45.527581354360898</c:v>
                </c:pt>
                <c:pt idx="145699">
                  <c:v>45.527691946797098</c:v>
                </c:pt>
                <c:pt idx="145700">
                  <c:v>45.5278025388793</c:v>
                </c:pt>
                <c:pt idx="145701">
                  <c:v>45.527913130607502</c:v>
                </c:pt>
                <c:pt idx="145702">
                  <c:v>45.528023721981697</c:v>
                </c:pt>
                <c:pt idx="145703">
                  <c:v>45.5281343130019</c:v>
                </c:pt>
                <c:pt idx="145704">
                  <c:v>45.528244903668103</c:v>
                </c:pt>
                <c:pt idx="145705">
                  <c:v>45.5283554939803</c:v>
                </c:pt>
                <c:pt idx="145706">
                  <c:v>45.528466083938497</c:v>
                </c:pt>
                <c:pt idx="145707">
                  <c:v>45.528576673542801</c:v>
                </c:pt>
                <c:pt idx="145708">
                  <c:v>45.528687262792999</c:v>
                </c:pt>
                <c:pt idx="145709">
                  <c:v>45.528797851689298</c:v>
                </c:pt>
                <c:pt idx="145710">
                  <c:v>45.528908440231497</c:v>
                </c:pt>
                <c:pt idx="145711">
                  <c:v>45.529019028419803</c:v>
                </c:pt>
                <c:pt idx="145712">
                  <c:v>45.529129616254103</c:v>
                </c:pt>
                <c:pt idx="145713">
                  <c:v>45.529240203734503</c:v>
                </c:pt>
                <c:pt idx="145714">
                  <c:v>45.529350790860803</c:v>
                </c:pt>
                <c:pt idx="145715">
                  <c:v>45.529461377633197</c:v>
                </c:pt>
                <c:pt idx="145716">
                  <c:v>45.529571964051598</c:v>
                </c:pt>
                <c:pt idx="145717">
                  <c:v>45.529682550116</c:v>
                </c:pt>
                <c:pt idx="145718">
                  <c:v>45.529793135826402</c:v>
                </c:pt>
                <c:pt idx="145719">
                  <c:v>45.529903721182897</c:v>
                </c:pt>
                <c:pt idx="145720">
                  <c:v>45.5300143061854</c:v>
                </c:pt>
                <c:pt idx="145721">
                  <c:v>45.530124890833903</c:v>
                </c:pt>
                <c:pt idx="145722">
                  <c:v>45.530235475128499</c:v>
                </c:pt>
                <c:pt idx="145723">
                  <c:v>45.530346059068997</c:v>
                </c:pt>
                <c:pt idx="145724">
                  <c:v>45.530456642655601</c:v>
                </c:pt>
                <c:pt idx="145725">
                  <c:v>45.530567225888298</c:v>
                </c:pt>
                <c:pt idx="145726">
                  <c:v>45.530677808766903</c:v>
                </c:pt>
                <c:pt idx="145727">
                  <c:v>45.530788391291601</c:v>
                </c:pt>
                <c:pt idx="145728">
                  <c:v>45.530898973462399</c:v>
                </c:pt>
                <c:pt idx="145729">
                  <c:v>45.531009555279198</c:v>
                </c:pt>
                <c:pt idx="145730">
                  <c:v>45.531120136741997</c:v>
                </c:pt>
                <c:pt idx="145731">
                  <c:v>45.531230717850796</c:v>
                </c:pt>
                <c:pt idx="145732">
                  <c:v>45.531341298605703</c:v>
                </c:pt>
                <c:pt idx="145733">
                  <c:v>45.531451879006603</c:v>
                </c:pt>
                <c:pt idx="145734">
                  <c:v>45.531562459053603</c:v>
                </c:pt>
                <c:pt idx="145735">
                  <c:v>45.531673038746597</c:v>
                </c:pt>
                <c:pt idx="145736">
                  <c:v>45.531783618085697</c:v>
                </c:pt>
                <c:pt idx="145737">
                  <c:v>45.531894197070798</c:v>
                </c:pt>
                <c:pt idx="145738">
                  <c:v>45.532004775701999</c:v>
                </c:pt>
                <c:pt idx="145739">
                  <c:v>45.532115353979201</c:v>
                </c:pt>
                <c:pt idx="145740">
                  <c:v>45.532225931902403</c:v>
                </c:pt>
                <c:pt idx="145741">
                  <c:v>45.532336509471698</c:v>
                </c:pt>
                <c:pt idx="145742">
                  <c:v>45.5324470866871</c:v>
                </c:pt>
                <c:pt idx="145743">
                  <c:v>45.532557663548502</c:v>
                </c:pt>
                <c:pt idx="145744">
                  <c:v>45.532668240055898</c:v>
                </c:pt>
                <c:pt idx="145745">
                  <c:v>45.532778816209401</c:v>
                </c:pt>
                <c:pt idx="145746">
                  <c:v>45.532889392008997</c:v>
                </c:pt>
                <c:pt idx="145747">
                  <c:v>45.5329999674546</c:v>
                </c:pt>
                <c:pt idx="145748">
                  <c:v>45.533110542546297</c:v>
                </c:pt>
                <c:pt idx="145749">
                  <c:v>45.533221117284</c:v>
                </c:pt>
                <c:pt idx="145750">
                  <c:v>45.533331691667797</c:v>
                </c:pt>
                <c:pt idx="145751">
                  <c:v>45.533442265697701</c:v>
                </c:pt>
                <c:pt idx="145752">
                  <c:v>45.533552839373598</c:v>
                </c:pt>
                <c:pt idx="145753">
                  <c:v>45.533663412695603</c:v>
                </c:pt>
                <c:pt idx="145754">
                  <c:v>45.5337739856637</c:v>
                </c:pt>
                <c:pt idx="145755">
                  <c:v>45.533884558277798</c:v>
                </c:pt>
                <c:pt idx="145756">
                  <c:v>45.533995130538003</c:v>
                </c:pt>
                <c:pt idx="145757">
                  <c:v>45.534105702444201</c:v>
                </c:pt>
                <c:pt idx="145758">
                  <c:v>45.534216273996499</c:v>
                </c:pt>
                <c:pt idx="145759">
                  <c:v>45.534326845194897</c:v>
                </c:pt>
                <c:pt idx="145760">
                  <c:v>45.534437416039403</c:v>
                </c:pt>
                <c:pt idx="145761">
                  <c:v>45.534547986529901</c:v>
                </c:pt>
                <c:pt idx="145762">
                  <c:v>45.5346585566665</c:v>
                </c:pt>
                <c:pt idx="145763">
                  <c:v>45.534769126449198</c:v>
                </c:pt>
                <c:pt idx="145764">
                  <c:v>45.534879695877997</c:v>
                </c:pt>
                <c:pt idx="145765">
                  <c:v>45.534990264952803</c:v>
                </c:pt>
                <c:pt idx="145766">
                  <c:v>45.535100833673702</c:v>
                </c:pt>
                <c:pt idx="145767">
                  <c:v>45.535211402040702</c:v>
                </c:pt>
                <c:pt idx="145768">
                  <c:v>45.535321970053801</c:v>
                </c:pt>
                <c:pt idx="145769">
                  <c:v>45.535432537713</c:v>
                </c:pt>
                <c:pt idx="145770">
                  <c:v>45.535543105018199</c:v>
                </c:pt>
                <c:pt idx="145771">
                  <c:v>45.535653671969499</c:v>
                </c:pt>
                <c:pt idx="145772">
                  <c:v>45.535764238566898</c:v>
                </c:pt>
                <c:pt idx="145773">
                  <c:v>45.535874804810398</c:v>
                </c:pt>
                <c:pt idx="145774">
                  <c:v>45.535985370699997</c:v>
                </c:pt>
                <c:pt idx="145775">
                  <c:v>45.536095936235697</c:v>
                </c:pt>
                <c:pt idx="145776">
                  <c:v>45.536206501417396</c:v>
                </c:pt>
                <c:pt idx="145777">
                  <c:v>45.536317066245303</c:v>
                </c:pt>
                <c:pt idx="145778">
                  <c:v>45.536427630719203</c:v>
                </c:pt>
                <c:pt idx="145779">
                  <c:v>45.536538194839302</c:v>
                </c:pt>
                <c:pt idx="145780">
                  <c:v>45.536648758605402</c:v>
                </c:pt>
                <c:pt idx="145781">
                  <c:v>45.536759322017602</c:v>
                </c:pt>
                <c:pt idx="145782">
                  <c:v>45.536869885075902</c:v>
                </c:pt>
                <c:pt idx="145783">
                  <c:v>45.536980447780401</c:v>
                </c:pt>
                <c:pt idx="145784">
                  <c:v>45.537091010130901</c:v>
                </c:pt>
                <c:pt idx="145785">
                  <c:v>45.537201572127501</c:v>
                </c:pt>
                <c:pt idx="145786">
                  <c:v>45.5373121337702</c:v>
                </c:pt>
                <c:pt idx="145787">
                  <c:v>45.537422695059</c:v>
                </c:pt>
                <c:pt idx="145788">
                  <c:v>45.537533255993999</c:v>
                </c:pt>
                <c:pt idx="145789">
                  <c:v>45.537643816574999</c:v>
                </c:pt>
                <c:pt idx="145790">
                  <c:v>45.537754376802098</c:v>
                </c:pt>
                <c:pt idx="145791">
                  <c:v>45.537864936675398</c:v>
                </c:pt>
                <c:pt idx="145792">
                  <c:v>45.537975496194697</c:v>
                </c:pt>
                <c:pt idx="145793">
                  <c:v>45.538086055360203</c:v>
                </c:pt>
                <c:pt idx="145794">
                  <c:v>45.538196614171703</c:v>
                </c:pt>
                <c:pt idx="145795">
                  <c:v>45.538307172629402</c:v>
                </c:pt>
                <c:pt idx="145796">
                  <c:v>45.538417730733201</c:v>
                </c:pt>
                <c:pt idx="145797">
                  <c:v>45.5385282884831</c:v>
                </c:pt>
                <c:pt idx="145798">
                  <c:v>45.538638845879099</c:v>
                </c:pt>
                <c:pt idx="145799">
                  <c:v>45.538749402921297</c:v>
                </c:pt>
                <c:pt idx="145800">
                  <c:v>45.538859959609503</c:v>
                </c:pt>
                <c:pt idx="145801">
                  <c:v>45.538970515943902</c:v>
                </c:pt>
                <c:pt idx="145802">
                  <c:v>45.5390810719244</c:v>
                </c:pt>
                <c:pt idx="145803">
                  <c:v>45.539191627550998</c:v>
                </c:pt>
                <c:pt idx="145804">
                  <c:v>45.539302182823697</c:v>
                </c:pt>
                <c:pt idx="145805">
                  <c:v>45.539412737742502</c:v>
                </c:pt>
                <c:pt idx="145806">
                  <c:v>45.5395232923075</c:v>
                </c:pt>
                <c:pt idx="145807">
                  <c:v>45.539633846518598</c:v>
                </c:pt>
                <c:pt idx="145808">
                  <c:v>45.539744400375803</c:v>
                </c:pt>
                <c:pt idx="145809">
                  <c:v>45.5398549538792</c:v>
                </c:pt>
                <c:pt idx="145810">
                  <c:v>45.539965507028697</c:v>
                </c:pt>
                <c:pt idx="145811">
                  <c:v>45.540076059824301</c:v>
                </c:pt>
                <c:pt idx="145812">
                  <c:v>45.540186612265998</c:v>
                </c:pt>
                <c:pt idx="145813">
                  <c:v>45.540297164353902</c:v>
                </c:pt>
                <c:pt idx="145814">
                  <c:v>45.540407716087898</c:v>
                </c:pt>
                <c:pt idx="145815">
                  <c:v>45.540518267468002</c:v>
                </c:pt>
                <c:pt idx="145816">
                  <c:v>45.540628818494298</c:v>
                </c:pt>
                <c:pt idx="145817">
                  <c:v>45.540739369166701</c:v>
                </c:pt>
                <c:pt idx="145818">
                  <c:v>45.540849919485296</c:v>
                </c:pt>
                <c:pt idx="145819">
                  <c:v>45.5409604694499</c:v>
                </c:pt>
                <c:pt idx="145820">
                  <c:v>45.541071019060801</c:v>
                </c:pt>
                <c:pt idx="145821">
                  <c:v>45.541181568317697</c:v>
                </c:pt>
                <c:pt idx="145822">
                  <c:v>45.541292117220799</c:v>
                </c:pt>
                <c:pt idx="145823">
                  <c:v>45.5414026657701</c:v>
                </c:pt>
                <c:pt idx="145824">
                  <c:v>45.541513213965501</c:v>
                </c:pt>
                <c:pt idx="145825">
                  <c:v>45.541623761807003</c:v>
                </c:pt>
                <c:pt idx="145826">
                  <c:v>45.541734309294696</c:v>
                </c:pt>
                <c:pt idx="145827">
                  <c:v>45.541844856428497</c:v>
                </c:pt>
                <c:pt idx="145828">
                  <c:v>45.541955403208497</c:v>
                </c:pt>
                <c:pt idx="145829">
                  <c:v>45.542065949634598</c:v>
                </c:pt>
                <c:pt idx="145830">
                  <c:v>45.542176495706897</c:v>
                </c:pt>
                <c:pt idx="145831">
                  <c:v>45.542287041425297</c:v>
                </c:pt>
                <c:pt idx="145832">
                  <c:v>45.542397586789903</c:v>
                </c:pt>
                <c:pt idx="145833">
                  <c:v>45.542508131800702</c:v>
                </c:pt>
                <c:pt idx="145834">
                  <c:v>45.5426186764576</c:v>
                </c:pt>
                <c:pt idx="145835">
                  <c:v>45.542729220760599</c:v>
                </c:pt>
                <c:pt idx="145836">
                  <c:v>45.542839764709797</c:v>
                </c:pt>
                <c:pt idx="145837">
                  <c:v>45.542950308305201</c:v>
                </c:pt>
                <c:pt idx="145838">
                  <c:v>45.543060851546699</c:v>
                </c:pt>
                <c:pt idx="145839">
                  <c:v>45.543171394434403</c:v>
                </c:pt>
                <c:pt idx="145840">
                  <c:v>45.543281936968199</c:v>
                </c:pt>
                <c:pt idx="145841">
                  <c:v>45.543392479148302</c:v>
                </c:pt>
                <c:pt idx="145842">
                  <c:v>45.543503020974399</c:v>
                </c:pt>
                <c:pt idx="145843">
                  <c:v>45.543613562446801</c:v>
                </c:pt>
                <c:pt idx="145844">
                  <c:v>45.543724103565303</c:v>
                </c:pt>
                <c:pt idx="145845">
                  <c:v>45.543834644329998</c:v>
                </c:pt>
                <c:pt idx="145846">
                  <c:v>45.543945184740799</c:v>
                </c:pt>
                <c:pt idx="145847">
                  <c:v>45.544055724797801</c:v>
                </c:pt>
                <c:pt idx="145848">
                  <c:v>45.544166264501001</c:v>
                </c:pt>
                <c:pt idx="145849">
                  <c:v>45.544276803850401</c:v>
                </c:pt>
                <c:pt idx="145850">
                  <c:v>45.544387342845901</c:v>
                </c:pt>
                <c:pt idx="145851">
                  <c:v>45.544497881487601</c:v>
                </c:pt>
                <c:pt idx="145852">
                  <c:v>45.5446084197755</c:v>
                </c:pt>
                <c:pt idx="145853">
                  <c:v>45.544718957709499</c:v>
                </c:pt>
                <c:pt idx="145854">
                  <c:v>45.544829495289797</c:v>
                </c:pt>
                <c:pt idx="145855">
                  <c:v>45.544940032516202</c:v>
                </c:pt>
                <c:pt idx="145856">
                  <c:v>45.545050569388799</c:v>
                </c:pt>
                <c:pt idx="145857">
                  <c:v>45.545161105907603</c:v>
                </c:pt>
                <c:pt idx="145858">
                  <c:v>45.5452716420725</c:v>
                </c:pt>
                <c:pt idx="145859">
                  <c:v>45.545382177883702</c:v>
                </c:pt>
                <c:pt idx="145860">
                  <c:v>45.545492713340998</c:v>
                </c:pt>
                <c:pt idx="145861">
                  <c:v>45.5456032484445</c:v>
                </c:pt>
                <c:pt idx="145862">
                  <c:v>45.545713783194202</c:v>
                </c:pt>
                <c:pt idx="145863">
                  <c:v>45.545824317590103</c:v>
                </c:pt>
                <c:pt idx="145864">
                  <c:v>45.545934851632197</c:v>
                </c:pt>
                <c:pt idx="145865">
                  <c:v>45.546045385320497</c:v>
                </c:pt>
                <c:pt idx="145866">
                  <c:v>45.546155918654897</c:v>
                </c:pt>
                <c:pt idx="145867">
                  <c:v>45.546266451635603</c:v>
                </c:pt>
                <c:pt idx="145868">
                  <c:v>45.546376984262402</c:v>
                </c:pt>
                <c:pt idx="145869">
                  <c:v>45.5464875165354</c:v>
                </c:pt>
                <c:pt idx="145870">
                  <c:v>45.546598048454698</c:v>
                </c:pt>
                <c:pt idx="145871">
                  <c:v>45.546708580020102</c:v>
                </c:pt>
                <c:pt idx="145872">
                  <c:v>45.546819111231798</c:v>
                </c:pt>
                <c:pt idx="145873">
                  <c:v>45.546929642089601</c:v>
                </c:pt>
                <c:pt idx="145874">
                  <c:v>45.547040172593597</c:v>
                </c:pt>
                <c:pt idx="145875">
                  <c:v>45.547150702743799</c:v>
                </c:pt>
                <c:pt idx="145876">
                  <c:v>45.547261232540301</c:v>
                </c:pt>
                <c:pt idx="145877">
                  <c:v>45.547371761982902</c:v>
                </c:pt>
                <c:pt idx="145878">
                  <c:v>45.547482291071802</c:v>
                </c:pt>
                <c:pt idx="145879">
                  <c:v>45.547592819806802</c:v>
                </c:pt>
                <c:pt idx="145880">
                  <c:v>45.547703348188101</c:v>
                </c:pt>
                <c:pt idx="145881">
                  <c:v>45.547813876215599</c:v>
                </c:pt>
                <c:pt idx="145882">
                  <c:v>45.547924403889198</c:v>
                </c:pt>
                <c:pt idx="145883">
                  <c:v>45.548034931209102</c:v>
                </c:pt>
                <c:pt idx="145884">
                  <c:v>45.548145458175199</c:v>
                </c:pt>
                <c:pt idx="145885">
                  <c:v>45.548255984787502</c:v>
                </c:pt>
                <c:pt idx="145886">
                  <c:v>45.548366511046098</c:v>
                </c:pt>
                <c:pt idx="145887">
                  <c:v>45.5484770369508</c:v>
                </c:pt>
                <c:pt idx="145888">
                  <c:v>45.548587562501801</c:v>
                </c:pt>
                <c:pt idx="145889">
                  <c:v>45.548698087698902</c:v>
                </c:pt>
                <c:pt idx="145890">
                  <c:v>45.548808612542302</c:v>
                </c:pt>
                <c:pt idx="145891">
                  <c:v>45.548919137032001</c:v>
                </c:pt>
                <c:pt idx="145892">
                  <c:v>45.5490296611678</c:v>
                </c:pt>
                <c:pt idx="145893">
                  <c:v>45.549140184949898</c:v>
                </c:pt>
                <c:pt idx="145894">
                  <c:v>45.549250708378104</c:v>
                </c:pt>
                <c:pt idx="145895">
                  <c:v>45.5493612314526</c:v>
                </c:pt>
                <c:pt idx="145896">
                  <c:v>45.549471754173403</c:v>
                </c:pt>
                <c:pt idx="145897">
                  <c:v>45.549582276540299</c:v>
                </c:pt>
                <c:pt idx="145898">
                  <c:v>45.549692798553501</c:v>
                </c:pt>
                <c:pt idx="145899">
                  <c:v>45.549803320212902</c:v>
                </c:pt>
                <c:pt idx="145900">
                  <c:v>45.549913841518602</c:v>
                </c:pt>
                <c:pt idx="145901">
                  <c:v>45.550024362470502</c:v>
                </c:pt>
                <c:pt idx="145902">
                  <c:v>45.550134883068601</c:v>
                </c:pt>
                <c:pt idx="145903">
                  <c:v>45.5502454033129</c:v>
                </c:pt>
                <c:pt idx="145904">
                  <c:v>45.550355923203497</c:v>
                </c:pt>
                <c:pt idx="145905">
                  <c:v>45.550466442740301</c:v>
                </c:pt>
                <c:pt idx="145906">
                  <c:v>45.550576961923298</c:v>
                </c:pt>
                <c:pt idx="145907">
                  <c:v>45.5506874807526</c:v>
                </c:pt>
                <c:pt idx="145908">
                  <c:v>45.550797999228202</c:v>
                </c:pt>
                <c:pt idx="145909">
                  <c:v>45.550908517349903</c:v>
                </c:pt>
                <c:pt idx="145910">
                  <c:v>45.551019035117903</c:v>
                </c:pt>
                <c:pt idx="145911">
                  <c:v>45.551129552532203</c:v>
                </c:pt>
                <c:pt idx="145912">
                  <c:v>45.551240069592701</c:v>
                </c:pt>
                <c:pt idx="145913">
                  <c:v>45.551350586299399</c:v>
                </c:pt>
                <c:pt idx="145914">
                  <c:v>45.551461102652397</c:v>
                </c:pt>
                <c:pt idx="145915">
                  <c:v>45.5515716186516</c:v>
                </c:pt>
                <c:pt idx="145916">
                  <c:v>45.551682134297103</c:v>
                </c:pt>
                <c:pt idx="145917">
                  <c:v>45.551792649588798</c:v>
                </c:pt>
                <c:pt idx="145918">
                  <c:v>45.551903164526799</c:v>
                </c:pt>
                <c:pt idx="145919">
                  <c:v>45.552013679110999</c:v>
                </c:pt>
                <c:pt idx="145920">
                  <c:v>45.552124193341498</c:v>
                </c:pt>
                <c:pt idx="145921">
                  <c:v>45.552234707218297</c:v>
                </c:pt>
                <c:pt idx="145922">
                  <c:v>45.552345220741302</c:v>
                </c:pt>
                <c:pt idx="145923">
                  <c:v>45.552455733910499</c:v>
                </c:pt>
                <c:pt idx="145924">
                  <c:v>45.552566246726002</c:v>
                </c:pt>
                <c:pt idx="145925">
                  <c:v>45.552676759187797</c:v>
                </c:pt>
                <c:pt idx="145926">
                  <c:v>45.552787271295799</c:v>
                </c:pt>
                <c:pt idx="145927">
                  <c:v>45.552897783050099</c:v>
                </c:pt>
                <c:pt idx="145928">
                  <c:v>45.553008294450599</c:v>
                </c:pt>
                <c:pt idx="145929">
                  <c:v>45.553118805497398</c:v>
                </c:pt>
                <c:pt idx="145930">
                  <c:v>45.553229316190503</c:v>
                </c:pt>
                <c:pt idx="145931">
                  <c:v>45.5533398265298</c:v>
                </c:pt>
                <c:pt idx="145932">
                  <c:v>45.553450336515397</c:v>
                </c:pt>
                <c:pt idx="145933">
                  <c:v>45.553560846147299</c:v>
                </c:pt>
                <c:pt idx="145934">
                  <c:v>45.5536713554255</c:v>
                </c:pt>
                <c:pt idx="145935">
                  <c:v>45.553781864349901</c:v>
                </c:pt>
                <c:pt idx="145936">
                  <c:v>45.553892372920501</c:v>
                </c:pt>
                <c:pt idx="145937">
                  <c:v>45.5540028811375</c:v>
                </c:pt>
                <c:pt idx="145938">
                  <c:v>45.554113389000698</c:v>
                </c:pt>
                <c:pt idx="145939">
                  <c:v>45.554223896510202</c:v>
                </c:pt>
                <c:pt idx="145940">
                  <c:v>45.554334403665997</c:v>
                </c:pt>
                <c:pt idx="145941">
                  <c:v>45.554444910468</c:v>
                </c:pt>
                <c:pt idx="145942">
                  <c:v>45.554555416916401</c:v>
                </c:pt>
                <c:pt idx="145943">
                  <c:v>45.554665923011001</c:v>
                </c:pt>
                <c:pt idx="145944">
                  <c:v>45.5547764287519</c:v>
                </c:pt>
                <c:pt idx="145945">
                  <c:v>45.554886934138999</c:v>
                </c:pt>
                <c:pt idx="145946">
                  <c:v>45.554997439172503</c:v>
                </c:pt>
                <c:pt idx="145947">
                  <c:v>45.5551079438522</c:v>
                </c:pt>
                <c:pt idx="145948">
                  <c:v>45.555218448178202</c:v>
                </c:pt>
                <c:pt idx="145949">
                  <c:v>45.555328952150496</c:v>
                </c:pt>
                <c:pt idx="145950">
                  <c:v>45.555439455769097</c:v>
                </c:pt>
                <c:pt idx="145951">
                  <c:v>45.555549959034003</c:v>
                </c:pt>
                <c:pt idx="145952">
                  <c:v>45.555660461945202</c:v>
                </c:pt>
                <c:pt idx="145953">
                  <c:v>45.555770964502599</c:v>
                </c:pt>
                <c:pt idx="145954">
                  <c:v>45.555881466706403</c:v>
                </c:pt>
                <c:pt idx="145955">
                  <c:v>45.555991968556398</c:v>
                </c:pt>
                <c:pt idx="145956">
                  <c:v>45.5561024700527</c:v>
                </c:pt>
                <c:pt idx="145957">
                  <c:v>45.5562129711954</c:v>
                </c:pt>
                <c:pt idx="145958">
                  <c:v>45.5563234719843</c:v>
                </c:pt>
                <c:pt idx="145959">
                  <c:v>45.556433972419498</c:v>
                </c:pt>
                <c:pt idx="145960">
                  <c:v>45.556544472501002</c:v>
                </c:pt>
                <c:pt idx="145961">
                  <c:v>45.556654972228898</c:v>
                </c:pt>
                <c:pt idx="145962">
                  <c:v>45.556765471603001</c:v>
                </c:pt>
                <c:pt idx="145963">
                  <c:v>45.556875970623402</c:v>
                </c:pt>
                <c:pt idx="145964">
                  <c:v>45.556986469290102</c:v>
                </c:pt>
                <c:pt idx="145965">
                  <c:v>45.557096967603101</c:v>
                </c:pt>
                <c:pt idx="145966">
                  <c:v>45.557207465562499</c:v>
                </c:pt>
                <c:pt idx="145967">
                  <c:v>45.557317963168103</c:v>
                </c:pt>
                <c:pt idx="145968">
                  <c:v>45.557428460420098</c:v>
                </c:pt>
                <c:pt idx="145969">
                  <c:v>45.5575389573183</c:v>
                </c:pt>
                <c:pt idx="145970">
                  <c:v>45.557649453862901</c:v>
                </c:pt>
                <c:pt idx="145971">
                  <c:v>45.5577599500537</c:v>
                </c:pt>
                <c:pt idx="145972">
                  <c:v>45.557870445890899</c:v>
                </c:pt>
                <c:pt idx="145973">
                  <c:v>45.557980941374403</c:v>
                </c:pt>
                <c:pt idx="145974">
                  <c:v>45.558091436504199</c:v>
                </c:pt>
                <c:pt idx="145975">
                  <c:v>45.558201931280301</c:v>
                </c:pt>
                <c:pt idx="145976">
                  <c:v>45.558312425702802</c:v>
                </c:pt>
                <c:pt idx="145977">
                  <c:v>45.558422919771502</c:v>
                </c:pt>
                <c:pt idx="145978">
                  <c:v>45.5585334134866</c:v>
                </c:pt>
                <c:pt idx="145979">
                  <c:v>45.558643906847998</c:v>
                </c:pt>
                <c:pt idx="145980">
                  <c:v>45.558754399855701</c:v>
                </c:pt>
                <c:pt idx="145981">
                  <c:v>45.558864892509803</c:v>
                </c:pt>
                <c:pt idx="145982">
                  <c:v>45.558975384810097</c:v>
                </c:pt>
                <c:pt idx="145983">
                  <c:v>45.559085876756797</c:v>
                </c:pt>
                <c:pt idx="145984">
                  <c:v>45.559196368349802</c:v>
                </c:pt>
                <c:pt idx="145985">
                  <c:v>45.5593068595891</c:v>
                </c:pt>
                <c:pt idx="145986">
                  <c:v>45.559417350474803</c:v>
                </c:pt>
                <c:pt idx="145987">
                  <c:v>45.559527841006798</c:v>
                </c:pt>
                <c:pt idx="145988">
                  <c:v>45.559638331185099</c:v>
                </c:pt>
                <c:pt idx="145989">
                  <c:v>45.559748821009798</c:v>
                </c:pt>
                <c:pt idx="145990">
                  <c:v>45.559859310480697</c:v>
                </c:pt>
                <c:pt idx="145991">
                  <c:v>45.5599697995981</c:v>
                </c:pt>
                <c:pt idx="145992">
                  <c:v>45.560080288361704</c:v>
                </c:pt>
                <c:pt idx="145993">
                  <c:v>45.560190776771698</c:v>
                </c:pt>
                <c:pt idx="145994">
                  <c:v>45.560301264827999</c:v>
                </c:pt>
                <c:pt idx="145995">
                  <c:v>45.560411752530698</c:v>
                </c:pt>
                <c:pt idx="145996">
                  <c:v>45.560522239879703</c:v>
                </c:pt>
                <c:pt idx="145997">
                  <c:v>45.560632726874999</c:v>
                </c:pt>
                <c:pt idx="145998">
                  <c:v>45.560743213516702</c:v>
                </c:pt>
                <c:pt idx="145999">
                  <c:v>45.560853699804703</c:v>
                </c:pt>
                <c:pt idx="146000">
                  <c:v>45.560964185739103</c:v>
                </c:pt>
                <c:pt idx="146001">
                  <c:v>45.561074671319801</c:v>
                </c:pt>
                <c:pt idx="146002">
                  <c:v>45.561185156546799</c:v>
                </c:pt>
                <c:pt idx="146003">
                  <c:v>45.561295641420202</c:v>
                </c:pt>
                <c:pt idx="146004">
                  <c:v>45.561406125940003</c:v>
                </c:pt>
                <c:pt idx="146005">
                  <c:v>45.561516610106104</c:v>
                </c:pt>
                <c:pt idx="146006">
                  <c:v>45.561627093918503</c:v>
                </c:pt>
                <c:pt idx="146007">
                  <c:v>45.561737577377301</c:v>
                </c:pt>
                <c:pt idx="146008">
                  <c:v>45.561848060482497</c:v>
                </c:pt>
                <c:pt idx="146009">
                  <c:v>45.561958543233999</c:v>
                </c:pt>
                <c:pt idx="146010">
                  <c:v>45.562069025631899</c:v>
                </c:pt>
                <c:pt idx="146011">
                  <c:v>45.562179507676099</c:v>
                </c:pt>
                <c:pt idx="146012">
                  <c:v>45.562289989366597</c:v>
                </c:pt>
                <c:pt idx="146013">
                  <c:v>45.562400470703601</c:v>
                </c:pt>
                <c:pt idx="146014">
                  <c:v>45.562510951686903</c:v>
                </c:pt>
                <c:pt idx="146015">
                  <c:v>45.562621432316497</c:v>
                </c:pt>
                <c:pt idx="146016">
                  <c:v>45.562731912592497</c:v>
                </c:pt>
                <c:pt idx="146017">
                  <c:v>45.562842392514902</c:v>
                </c:pt>
                <c:pt idx="146018">
                  <c:v>45.562952872083599</c:v>
                </c:pt>
                <c:pt idx="146019">
                  <c:v>45.563063351298702</c:v>
                </c:pt>
                <c:pt idx="146020">
                  <c:v>45.563173830160203</c:v>
                </c:pt>
                <c:pt idx="146021">
                  <c:v>45.563284308668003</c:v>
                </c:pt>
                <c:pt idx="146022">
                  <c:v>45.563394786822201</c:v>
                </c:pt>
                <c:pt idx="146023">
                  <c:v>45.563505264622798</c:v>
                </c:pt>
                <c:pt idx="146024">
                  <c:v>45.5636157420697</c:v>
                </c:pt>
                <c:pt idx="146025">
                  <c:v>45.563726219163001</c:v>
                </c:pt>
                <c:pt idx="146026">
                  <c:v>45.563836695902701</c:v>
                </c:pt>
                <c:pt idx="146027">
                  <c:v>45.563947172288799</c:v>
                </c:pt>
                <c:pt idx="146028">
                  <c:v>45.564057648321203</c:v>
                </c:pt>
                <c:pt idx="146029">
                  <c:v>45.564168123999998</c:v>
                </c:pt>
                <c:pt idx="146030">
                  <c:v>45.564278599325199</c:v>
                </c:pt>
                <c:pt idx="146031">
                  <c:v>45.564389074296798</c:v>
                </c:pt>
                <c:pt idx="146032">
                  <c:v>45.564499548914696</c:v>
                </c:pt>
                <c:pt idx="146033">
                  <c:v>45.5646100231791</c:v>
                </c:pt>
                <c:pt idx="146034">
                  <c:v>45.564720497089802</c:v>
                </c:pt>
                <c:pt idx="146035">
                  <c:v>45.564830970646902</c:v>
                </c:pt>
                <c:pt idx="146036">
                  <c:v>45.564941443850302</c:v>
                </c:pt>
                <c:pt idx="146037">
                  <c:v>45.565051916700199</c:v>
                </c:pt>
                <c:pt idx="146038">
                  <c:v>45.565162389196402</c:v>
                </c:pt>
                <c:pt idx="146039">
                  <c:v>45.565272861339103</c:v>
                </c:pt>
                <c:pt idx="146040">
                  <c:v>45.565383333128104</c:v>
                </c:pt>
                <c:pt idx="146041">
                  <c:v>45.565493804563502</c:v>
                </c:pt>
                <c:pt idx="146042">
                  <c:v>45.565604275645299</c:v>
                </c:pt>
                <c:pt idx="146043">
                  <c:v>45.565714746373501</c:v>
                </c:pt>
                <c:pt idx="146044">
                  <c:v>45.565825216748102</c:v>
                </c:pt>
                <c:pt idx="146045">
                  <c:v>45.565935686769102</c:v>
                </c:pt>
                <c:pt idx="146046">
                  <c:v>45.566046156436499</c:v>
                </c:pt>
                <c:pt idx="146047">
                  <c:v>45.566156625750203</c:v>
                </c:pt>
                <c:pt idx="146048">
                  <c:v>45.566267094710398</c:v>
                </c:pt>
                <c:pt idx="146049">
                  <c:v>45.566377563316998</c:v>
                </c:pt>
                <c:pt idx="146050">
                  <c:v>45.566488031569897</c:v>
                </c:pt>
                <c:pt idx="146051">
                  <c:v>45.566598499469301</c:v>
                </c:pt>
                <c:pt idx="146052">
                  <c:v>45.566708967015103</c:v>
                </c:pt>
                <c:pt idx="146053">
                  <c:v>45.566819434207297</c:v>
                </c:pt>
                <c:pt idx="146054">
                  <c:v>45.566929901045803</c:v>
                </c:pt>
                <c:pt idx="146055">
                  <c:v>45.567040367530801</c:v>
                </c:pt>
                <c:pt idx="146056">
                  <c:v>45.567150833662197</c:v>
                </c:pt>
                <c:pt idx="146057">
                  <c:v>45.567261299439998</c:v>
                </c:pt>
                <c:pt idx="146058">
                  <c:v>45.567371764864198</c:v>
                </c:pt>
                <c:pt idx="146059">
                  <c:v>45.567482229934797</c:v>
                </c:pt>
                <c:pt idx="146060">
                  <c:v>45.5675926946519</c:v>
                </c:pt>
                <c:pt idx="146061">
                  <c:v>45.567703159015302</c:v>
                </c:pt>
                <c:pt idx="146062">
                  <c:v>45.567813623025202</c:v>
                </c:pt>
                <c:pt idx="146063">
                  <c:v>45.567924086681401</c:v>
                </c:pt>
                <c:pt idx="146064">
                  <c:v>45.568034549984098</c:v>
                </c:pt>
                <c:pt idx="146065">
                  <c:v>45.568145012933201</c:v>
                </c:pt>
                <c:pt idx="146066">
                  <c:v>45.568255475528801</c:v>
                </c:pt>
                <c:pt idx="146067">
                  <c:v>45.5683659377707</c:v>
                </c:pt>
                <c:pt idx="146068">
                  <c:v>45.568476399659097</c:v>
                </c:pt>
                <c:pt idx="146069">
                  <c:v>45.568586861193801</c:v>
                </c:pt>
                <c:pt idx="146070">
                  <c:v>45.568697322375002</c:v>
                </c:pt>
                <c:pt idx="146071">
                  <c:v>45.568807783202701</c:v>
                </c:pt>
                <c:pt idx="146072">
                  <c:v>45.568918243676698</c:v>
                </c:pt>
                <c:pt idx="146073">
                  <c:v>45.569028703797201</c:v>
                </c:pt>
                <c:pt idx="146074">
                  <c:v>45.569139163564103</c:v>
                </c:pt>
                <c:pt idx="146075">
                  <c:v>45.569249622977402</c:v>
                </c:pt>
                <c:pt idx="146076">
                  <c:v>45.5693600820372</c:v>
                </c:pt>
                <c:pt idx="146077">
                  <c:v>45.569470540743403</c:v>
                </c:pt>
                <c:pt idx="146078">
                  <c:v>45.569580999095997</c:v>
                </c:pt>
                <c:pt idx="146079">
                  <c:v>45.569691457095097</c:v>
                </c:pt>
                <c:pt idx="146080">
                  <c:v>45.569801914740601</c:v>
                </c:pt>
                <c:pt idx="146081">
                  <c:v>45.569912372032498</c:v>
                </c:pt>
                <c:pt idx="146082">
                  <c:v>45.570022828970799</c:v>
                </c:pt>
                <c:pt idx="146083">
                  <c:v>45.570133285555599</c:v>
                </c:pt>
                <c:pt idx="146084">
                  <c:v>45.570243741786904</c:v>
                </c:pt>
                <c:pt idx="146085">
                  <c:v>45.570354197664599</c:v>
                </c:pt>
                <c:pt idx="146086">
                  <c:v>45.570464653188701</c:v>
                </c:pt>
                <c:pt idx="146087">
                  <c:v>45.570575108359201</c:v>
                </c:pt>
                <c:pt idx="146088">
                  <c:v>45.570685563176198</c:v>
                </c:pt>
                <c:pt idx="146089">
                  <c:v>45.570796017639701</c:v>
                </c:pt>
                <c:pt idx="146090">
                  <c:v>45.570906471749602</c:v>
                </c:pt>
                <c:pt idx="146091">
                  <c:v>45.571016925505901</c:v>
                </c:pt>
                <c:pt idx="146092">
                  <c:v>45.571127378908699</c:v>
                </c:pt>
                <c:pt idx="146093">
                  <c:v>45.571237831957902</c:v>
                </c:pt>
                <c:pt idx="146094">
                  <c:v>45.571348284653602</c:v>
                </c:pt>
                <c:pt idx="146095">
                  <c:v>45.571458736995702</c:v>
                </c:pt>
                <c:pt idx="146096">
                  <c:v>45.571569188984299</c:v>
                </c:pt>
                <c:pt idx="146097">
                  <c:v>45.571679640619401</c:v>
                </c:pt>
                <c:pt idx="146098">
                  <c:v>45.571790091900901</c:v>
                </c:pt>
                <c:pt idx="146099">
                  <c:v>45.5719005428288</c:v>
                </c:pt>
                <c:pt idx="146100">
                  <c:v>45.572010993403197</c:v>
                </c:pt>
                <c:pt idx="146101">
                  <c:v>45.572121443624098</c:v>
                </c:pt>
                <c:pt idx="146102">
                  <c:v>45.572231893491399</c:v>
                </c:pt>
                <c:pt idx="146103">
                  <c:v>45.572342343005197</c:v>
                </c:pt>
                <c:pt idx="146104">
                  <c:v>45.5724527921654</c:v>
                </c:pt>
                <c:pt idx="146105">
                  <c:v>45.572563240972102</c:v>
                </c:pt>
                <c:pt idx="146106">
                  <c:v>45.572673689425301</c:v>
                </c:pt>
                <c:pt idx="146107">
                  <c:v>45.572784137524899</c:v>
                </c:pt>
                <c:pt idx="146108">
                  <c:v>45.572894585271001</c:v>
                </c:pt>
                <c:pt idx="146109">
                  <c:v>45.573005032663602</c:v>
                </c:pt>
                <c:pt idx="146110">
                  <c:v>45.573115479702601</c:v>
                </c:pt>
                <c:pt idx="146111">
                  <c:v>45.573225926388098</c:v>
                </c:pt>
                <c:pt idx="146112">
                  <c:v>45.5733363727201</c:v>
                </c:pt>
                <c:pt idx="146113">
                  <c:v>45.5734468186985</c:v>
                </c:pt>
                <c:pt idx="146114">
                  <c:v>45.573557264323398</c:v>
                </c:pt>
                <c:pt idx="146115">
                  <c:v>45.573667709594801</c:v>
                </c:pt>
                <c:pt idx="146116">
                  <c:v>45.573778154512702</c:v>
                </c:pt>
                <c:pt idx="146117">
                  <c:v>45.573888599077002</c:v>
                </c:pt>
                <c:pt idx="146118">
                  <c:v>45.573999043287799</c:v>
                </c:pt>
                <c:pt idx="146119">
                  <c:v>45.574109487145101</c:v>
                </c:pt>
                <c:pt idx="146120">
                  <c:v>45.574219930648901</c:v>
                </c:pt>
                <c:pt idx="146121">
                  <c:v>45.5743303737991</c:v>
                </c:pt>
                <c:pt idx="146122">
                  <c:v>45.574440816595903</c:v>
                </c:pt>
                <c:pt idx="146123">
                  <c:v>45.574551259039097</c:v>
                </c:pt>
                <c:pt idx="146124">
                  <c:v>45.574661701128797</c:v>
                </c:pt>
                <c:pt idx="146125">
                  <c:v>45.574772142865001</c:v>
                </c:pt>
                <c:pt idx="146126">
                  <c:v>45.574882584247597</c:v>
                </c:pt>
                <c:pt idx="146127">
                  <c:v>45.574993025276797</c:v>
                </c:pt>
                <c:pt idx="146128">
                  <c:v>45.575103465952402</c:v>
                </c:pt>
                <c:pt idx="146129">
                  <c:v>45.575213906274598</c:v>
                </c:pt>
                <c:pt idx="146130">
                  <c:v>45.5753243462432</c:v>
                </c:pt>
                <c:pt idx="146131">
                  <c:v>45.575434785858299</c:v>
                </c:pt>
                <c:pt idx="146132">
                  <c:v>45.575545225119903</c:v>
                </c:pt>
                <c:pt idx="146133">
                  <c:v>45.575655664027998</c:v>
                </c:pt>
                <c:pt idx="146134">
                  <c:v>45.575766102582598</c:v>
                </c:pt>
                <c:pt idx="146135">
                  <c:v>45.575876540783703</c:v>
                </c:pt>
                <c:pt idx="146136">
                  <c:v>45.575986978631299</c:v>
                </c:pt>
                <c:pt idx="146137">
                  <c:v>45.5760974161254</c:v>
                </c:pt>
                <c:pt idx="146138">
                  <c:v>45.576207853265899</c:v>
                </c:pt>
                <c:pt idx="146139">
                  <c:v>45.576318290053003</c:v>
                </c:pt>
                <c:pt idx="146140">
                  <c:v>45.576428726486597</c:v>
                </c:pt>
                <c:pt idx="146141">
                  <c:v>45.576539162566696</c:v>
                </c:pt>
                <c:pt idx="146142">
                  <c:v>45.576649598293301</c:v>
                </c:pt>
                <c:pt idx="146143">
                  <c:v>45.576760033666403</c:v>
                </c:pt>
                <c:pt idx="146144">
                  <c:v>45.576870468686003</c:v>
                </c:pt>
                <c:pt idx="146145">
                  <c:v>45.576980903352101</c:v>
                </c:pt>
                <c:pt idx="146146">
                  <c:v>45.577091337664797</c:v>
                </c:pt>
                <c:pt idx="146147">
                  <c:v>45.577201771623898</c:v>
                </c:pt>
                <c:pt idx="146148">
                  <c:v>45.577312205229497</c:v>
                </c:pt>
                <c:pt idx="146149">
                  <c:v>45.5774226384817</c:v>
                </c:pt>
                <c:pt idx="146150">
                  <c:v>45.577533071380302</c:v>
                </c:pt>
                <c:pt idx="146151">
                  <c:v>45.577643503925501</c:v>
                </c:pt>
                <c:pt idx="146152">
                  <c:v>45.577753936117197</c:v>
                </c:pt>
                <c:pt idx="146153">
                  <c:v>45.577864367955399</c:v>
                </c:pt>
                <c:pt idx="146154">
                  <c:v>45.577974799440199</c:v>
                </c:pt>
                <c:pt idx="146155">
                  <c:v>45.578085230571403</c:v>
                </c:pt>
                <c:pt idx="146156">
                  <c:v>45.578195661349199</c:v>
                </c:pt>
                <c:pt idx="146157">
                  <c:v>45.578306091773499</c:v>
                </c:pt>
                <c:pt idx="146158">
                  <c:v>45.578416521844296</c:v>
                </c:pt>
                <c:pt idx="146159">
                  <c:v>45.578526951561599</c:v>
                </c:pt>
                <c:pt idx="146160">
                  <c:v>45.5786373809255</c:v>
                </c:pt>
                <c:pt idx="146161">
                  <c:v>45.578747809935898</c:v>
                </c:pt>
                <c:pt idx="146162">
                  <c:v>45.578858238592801</c:v>
                </c:pt>
                <c:pt idx="146163">
                  <c:v>45.578968666896202</c:v>
                </c:pt>
                <c:pt idx="146164">
                  <c:v>45.5790790948462</c:v>
                </c:pt>
                <c:pt idx="146165">
                  <c:v>45.579189522442697</c:v>
                </c:pt>
                <c:pt idx="146166">
                  <c:v>45.579299949685698</c:v>
                </c:pt>
                <c:pt idx="146167">
                  <c:v>45.579410376575296</c:v>
                </c:pt>
                <c:pt idx="146168">
                  <c:v>45.5795208031114</c:v>
                </c:pt>
                <c:pt idx="146169">
                  <c:v>45.579631229294002</c:v>
                </c:pt>
                <c:pt idx="146170">
                  <c:v>45.5797416551232</c:v>
                </c:pt>
                <c:pt idx="146171">
                  <c:v>45.579852080598897</c:v>
                </c:pt>
                <c:pt idx="146172">
                  <c:v>45.579962505721099</c:v>
                </c:pt>
                <c:pt idx="146173">
                  <c:v>45.580072930489898</c:v>
                </c:pt>
                <c:pt idx="146174">
                  <c:v>45.580183354905202</c:v>
                </c:pt>
                <c:pt idx="146175">
                  <c:v>45.580293778967103</c:v>
                </c:pt>
                <c:pt idx="146176">
                  <c:v>45.580404202675503</c:v>
                </c:pt>
                <c:pt idx="146177">
                  <c:v>45.5805146260304</c:v>
                </c:pt>
                <c:pt idx="146178">
                  <c:v>45.580625049031902</c:v>
                </c:pt>
                <c:pt idx="146179">
                  <c:v>45.580735471680001</c:v>
                </c:pt>
                <c:pt idx="146180">
                  <c:v>45.580845893974498</c:v>
                </c:pt>
                <c:pt idx="146181">
                  <c:v>45.580956315915699</c:v>
                </c:pt>
                <c:pt idx="146182">
                  <c:v>45.581066737503299</c:v>
                </c:pt>
                <c:pt idx="146183">
                  <c:v>45.581177158737603</c:v>
                </c:pt>
                <c:pt idx="146184">
                  <c:v>45.581287579618397</c:v>
                </c:pt>
                <c:pt idx="146185">
                  <c:v>45.581398000145697</c:v>
                </c:pt>
                <c:pt idx="146186">
                  <c:v>45.581508420319601</c:v>
                </c:pt>
                <c:pt idx="146187">
                  <c:v>45.581618840140003</c:v>
                </c:pt>
                <c:pt idx="146188">
                  <c:v>45.581729259607002</c:v>
                </c:pt>
                <c:pt idx="146189">
                  <c:v>45.581839678720598</c:v>
                </c:pt>
                <c:pt idx="146190">
                  <c:v>45.5819500974807</c:v>
                </c:pt>
                <c:pt idx="146191">
                  <c:v>45.582060515887399</c:v>
                </c:pt>
                <c:pt idx="146192">
                  <c:v>45.582170933940603</c:v>
                </c:pt>
                <c:pt idx="146193">
                  <c:v>45.582281351640397</c:v>
                </c:pt>
                <c:pt idx="146194">
                  <c:v>45.582391768986803</c:v>
                </c:pt>
                <c:pt idx="146195">
                  <c:v>45.582502185979699</c:v>
                </c:pt>
                <c:pt idx="146196">
                  <c:v>45.5826126026192</c:v>
                </c:pt>
                <c:pt idx="146197">
                  <c:v>45.582723018905199</c:v>
                </c:pt>
                <c:pt idx="146198">
                  <c:v>45.582833434837902</c:v>
                </c:pt>
                <c:pt idx="146199">
                  <c:v>45.582943850417003</c:v>
                </c:pt>
                <c:pt idx="146200">
                  <c:v>45.583054265642801</c:v>
                </c:pt>
                <c:pt idx="146201">
                  <c:v>45.583164680515097</c:v>
                </c:pt>
                <c:pt idx="146202">
                  <c:v>45.583275095033997</c:v>
                </c:pt>
                <c:pt idx="146203">
                  <c:v>45.583385509199502</c:v>
                </c:pt>
                <c:pt idx="146204">
                  <c:v>45.583495923011597</c:v>
                </c:pt>
                <c:pt idx="146205">
                  <c:v>45.583606336470197</c:v>
                </c:pt>
                <c:pt idx="146206">
                  <c:v>45.583716749575402</c:v>
                </c:pt>
                <c:pt idx="146207">
                  <c:v>45.583827162327196</c:v>
                </c:pt>
                <c:pt idx="146208">
                  <c:v>45.583937574725503</c:v>
                </c:pt>
                <c:pt idx="146209">
                  <c:v>45.5840479867705</c:v>
                </c:pt>
                <c:pt idx="146210">
                  <c:v>45.584158398462002</c:v>
                </c:pt>
                <c:pt idx="146211">
                  <c:v>45.584268809800101</c:v>
                </c:pt>
                <c:pt idx="146212">
                  <c:v>45.584379220784797</c:v>
                </c:pt>
                <c:pt idx="146213">
                  <c:v>45.584489631415998</c:v>
                </c:pt>
                <c:pt idx="146214">
                  <c:v>45.584600041693903</c:v>
                </c:pt>
                <c:pt idx="146215">
                  <c:v>45.584710451618299</c:v>
                </c:pt>
                <c:pt idx="146216">
                  <c:v>45.5848208611893</c:v>
                </c:pt>
                <c:pt idx="146217">
                  <c:v>45.584931270406997</c:v>
                </c:pt>
                <c:pt idx="146218">
                  <c:v>45.5850416792712</c:v>
                </c:pt>
                <c:pt idx="146219">
                  <c:v>45.585152087781999</c:v>
                </c:pt>
                <c:pt idx="146220">
                  <c:v>45.585262495939403</c:v>
                </c:pt>
                <c:pt idx="146221">
                  <c:v>45.585372903743298</c:v>
                </c:pt>
                <c:pt idx="146222">
                  <c:v>45.585483311193897</c:v>
                </c:pt>
                <c:pt idx="146223">
                  <c:v>45.585593718291101</c:v>
                </c:pt>
                <c:pt idx="146224">
                  <c:v>45.585704125034901</c:v>
                </c:pt>
                <c:pt idx="146225">
                  <c:v>45.5858145314252</c:v>
                </c:pt>
                <c:pt idx="146226">
                  <c:v>45.585924937462202</c:v>
                </c:pt>
                <c:pt idx="146227">
                  <c:v>45.586035343145703</c:v>
                </c:pt>
                <c:pt idx="146228">
                  <c:v>45.5861457484759</c:v>
                </c:pt>
                <c:pt idx="146229">
                  <c:v>45.586256153452702</c:v>
                </c:pt>
                <c:pt idx="146230">
                  <c:v>45.586366558076101</c:v>
                </c:pt>
                <c:pt idx="146231">
                  <c:v>45.586476962345998</c:v>
                </c:pt>
                <c:pt idx="146232">
                  <c:v>45.586587366262599</c:v>
                </c:pt>
                <c:pt idx="146233">
                  <c:v>45.586697769825797</c:v>
                </c:pt>
                <c:pt idx="146234">
                  <c:v>45.5868081730356</c:v>
                </c:pt>
                <c:pt idx="146235">
                  <c:v>45.586918575892</c:v>
                </c:pt>
                <c:pt idx="146236">
                  <c:v>45.587028978394997</c:v>
                </c:pt>
                <c:pt idx="146237">
                  <c:v>45.587139380544698</c:v>
                </c:pt>
                <c:pt idx="146238">
                  <c:v>45.587249782340898</c:v>
                </c:pt>
                <c:pt idx="146239">
                  <c:v>45.587360183783801</c:v>
                </c:pt>
                <c:pt idx="146240">
                  <c:v>45.587470584873202</c:v>
                </c:pt>
                <c:pt idx="146241">
                  <c:v>45.5875809856093</c:v>
                </c:pt>
                <c:pt idx="146242">
                  <c:v>45.587691385992002</c:v>
                </c:pt>
                <c:pt idx="146243">
                  <c:v>45.587801786021302</c:v>
                </c:pt>
                <c:pt idx="146244">
                  <c:v>45.587912185697299</c:v>
                </c:pt>
                <c:pt idx="146245">
                  <c:v>45.5880225850198</c:v>
                </c:pt>
                <c:pt idx="146246">
                  <c:v>45.588132983988999</c:v>
                </c:pt>
                <c:pt idx="146247">
                  <c:v>45.588243382604801</c:v>
                </c:pt>
                <c:pt idx="146248">
                  <c:v>45.588353780867301</c:v>
                </c:pt>
                <c:pt idx="146249">
                  <c:v>45.588464178776299</c:v>
                </c:pt>
                <c:pt idx="146250">
                  <c:v>45.588574576332</c:v>
                </c:pt>
                <c:pt idx="146251">
                  <c:v>45.588684973534299</c:v>
                </c:pt>
                <c:pt idx="146252">
                  <c:v>45.588795370383203</c:v>
                </c:pt>
                <c:pt idx="146253">
                  <c:v>45.588905766878803</c:v>
                </c:pt>
                <c:pt idx="146254">
                  <c:v>45.589016163021</c:v>
                </c:pt>
                <c:pt idx="146255">
                  <c:v>45.589126558809802</c:v>
                </c:pt>
                <c:pt idx="146256">
                  <c:v>45.589236954245301</c:v>
                </c:pt>
                <c:pt idx="146257">
                  <c:v>45.589347349327397</c:v>
                </c:pt>
                <c:pt idx="146258">
                  <c:v>45.589457744056098</c:v>
                </c:pt>
                <c:pt idx="146259">
                  <c:v>45.589568138431503</c:v>
                </c:pt>
                <c:pt idx="146260">
                  <c:v>45.589678532453497</c:v>
                </c:pt>
                <c:pt idx="146261">
                  <c:v>45.589788926122097</c:v>
                </c:pt>
                <c:pt idx="146262">
                  <c:v>45.5898993194374</c:v>
                </c:pt>
                <c:pt idx="146263">
                  <c:v>45.590009712399301</c:v>
                </c:pt>
                <c:pt idx="146264">
                  <c:v>45.590120105007898</c:v>
                </c:pt>
                <c:pt idx="146265">
                  <c:v>45.5902304972631</c:v>
                </c:pt>
                <c:pt idx="146266">
                  <c:v>45.590340889164999</c:v>
                </c:pt>
                <c:pt idx="146267">
                  <c:v>45.590451280713502</c:v>
                </c:pt>
                <c:pt idx="146268">
                  <c:v>45.590561671908603</c:v>
                </c:pt>
                <c:pt idx="146269">
                  <c:v>45.5906720627504</c:v>
                </c:pt>
                <c:pt idx="146270">
                  <c:v>45.590782453238802</c:v>
                </c:pt>
                <c:pt idx="146271">
                  <c:v>45.590892843373901</c:v>
                </c:pt>
                <c:pt idx="146272">
                  <c:v>45.591003233155703</c:v>
                </c:pt>
                <c:pt idx="146273">
                  <c:v>45.591113622584103</c:v>
                </c:pt>
                <c:pt idx="146274">
                  <c:v>45.591224011659101</c:v>
                </c:pt>
                <c:pt idx="146275">
                  <c:v>45.591334400380802</c:v>
                </c:pt>
                <c:pt idx="146276">
                  <c:v>45.5914447887492</c:v>
                </c:pt>
                <c:pt idx="146277">
                  <c:v>45.591555176764203</c:v>
                </c:pt>
                <c:pt idx="146278">
                  <c:v>45.591665564425902</c:v>
                </c:pt>
                <c:pt idx="146279">
                  <c:v>45.591775951734199</c:v>
                </c:pt>
                <c:pt idx="146280">
                  <c:v>45.5918863386892</c:v>
                </c:pt>
                <c:pt idx="146281">
                  <c:v>45.591996725290798</c:v>
                </c:pt>
                <c:pt idx="146282">
                  <c:v>45.5921071115391</c:v>
                </c:pt>
                <c:pt idx="146283">
                  <c:v>45.592217497434099</c:v>
                </c:pt>
                <c:pt idx="146284">
                  <c:v>45.592327882975802</c:v>
                </c:pt>
                <c:pt idx="146285">
                  <c:v>45.592438268164102</c:v>
                </c:pt>
                <c:pt idx="146286">
                  <c:v>45.592548652999</c:v>
                </c:pt>
                <c:pt idx="146287">
                  <c:v>45.592659037480701</c:v>
                </c:pt>
                <c:pt idx="146288">
                  <c:v>45.592769421608999</c:v>
                </c:pt>
                <c:pt idx="146289">
                  <c:v>45.592879805384001</c:v>
                </c:pt>
                <c:pt idx="146290">
                  <c:v>45.592990188805601</c:v>
                </c:pt>
                <c:pt idx="146291">
                  <c:v>45.593100571873997</c:v>
                </c:pt>
                <c:pt idx="146292">
                  <c:v>45.593210954588997</c:v>
                </c:pt>
                <c:pt idx="146293">
                  <c:v>45.593321336950602</c:v>
                </c:pt>
                <c:pt idx="146294">
                  <c:v>45.593431718959003</c:v>
                </c:pt>
                <c:pt idx="146295">
                  <c:v>45.593542100614002</c:v>
                </c:pt>
                <c:pt idx="146296">
                  <c:v>45.593652481915697</c:v>
                </c:pt>
                <c:pt idx="146297">
                  <c:v>45.593762862864097</c:v>
                </c:pt>
                <c:pt idx="146298">
                  <c:v>45.5938732434592</c:v>
                </c:pt>
                <c:pt idx="146299">
                  <c:v>45.5939836237009</c:v>
                </c:pt>
                <c:pt idx="146300">
                  <c:v>45.594094003589298</c:v>
                </c:pt>
                <c:pt idx="146301">
                  <c:v>45.594204383124499</c:v>
                </c:pt>
                <c:pt idx="146302">
                  <c:v>45.594314762306297</c:v>
                </c:pt>
                <c:pt idx="146303">
                  <c:v>45.5944251411347</c:v>
                </c:pt>
                <c:pt idx="146304">
                  <c:v>45.594535519609899</c:v>
                </c:pt>
                <c:pt idx="146305">
                  <c:v>45.594645897731802</c:v>
                </c:pt>
                <c:pt idx="146306">
                  <c:v>45.594756275500302</c:v>
                </c:pt>
                <c:pt idx="146307">
                  <c:v>45.594866652915599</c:v>
                </c:pt>
                <c:pt idx="146308">
                  <c:v>45.5949770299775</c:v>
                </c:pt>
                <c:pt idx="146309">
                  <c:v>45.595087406686098</c:v>
                </c:pt>
                <c:pt idx="146310">
                  <c:v>45.595197783041399</c:v>
                </c:pt>
                <c:pt idx="146311">
                  <c:v>45.595308159043398</c:v>
                </c:pt>
                <c:pt idx="146312">
                  <c:v>45.595418534692101</c:v>
                </c:pt>
                <c:pt idx="146313">
                  <c:v>45.5955289099876</c:v>
                </c:pt>
                <c:pt idx="146314">
                  <c:v>45.595639284929703</c:v>
                </c:pt>
                <c:pt idx="146315">
                  <c:v>45.595749659518503</c:v>
                </c:pt>
                <c:pt idx="146316">
                  <c:v>45.595860033754001</c:v>
                </c:pt>
                <c:pt idx="146317">
                  <c:v>45.595970407636202</c:v>
                </c:pt>
                <c:pt idx="146318">
                  <c:v>45.596080781165099</c:v>
                </c:pt>
                <c:pt idx="146319">
                  <c:v>45.596191154340701</c:v>
                </c:pt>
                <c:pt idx="146320">
                  <c:v>45.596301527163</c:v>
                </c:pt>
                <c:pt idx="146321">
                  <c:v>45.596411899632002</c:v>
                </c:pt>
                <c:pt idx="146322">
                  <c:v>45.596522271747801</c:v>
                </c:pt>
                <c:pt idx="146323">
                  <c:v>45.596632643510198</c:v>
                </c:pt>
                <c:pt idx="146324">
                  <c:v>45.596743014919397</c:v>
                </c:pt>
                <c:pt idx="146325">
                  <c:v>45.596853385975201</c:v>
                </c:pt>
                <c:pt idx="146326">
                  <c:v>45.596963756677802</c:v>
                </c:pt>
                <c:pt idx="146327">
                  <c:v>45.597074127027099</c:v>
                </c:pt>
                <c:pt idx="146328">
                  <c:v>45.5971844970231</c:v>
                </c:pt>
                <c:pt idx="146329">
                  <c:v>45.597294866665798</c:v>
                </c:pt>
                <c:pt idx="146330">
                  <c:v>45.5974052359553</c:v>
                </c:pt>
                <c:pt idx="146331">
                  <c:v>45.597515604891399</c:v>
                </c:pt>
                <c:pt idx="146332">
                  <c:v>45.597625973474301</c:v>
                </c:pt>
                <c:pt idx="146333">
                  <c:v>45.5977363417039</c:v>
                </c:pt>
                <c:pt idx="146334">
                  <c:v>45.597846709580203</c:v>
                </c:pt>
                <c:pt idx="146335">
                  <c:v>45.597957077103203</c:v>
                </c:pt>
                <c:pt idx="146336">
                  <c:v>45.598067444272999</c:v>
                </c:pt>
                <c:pt idx="146337">
                  <c:v>45.598177811089499</c:v>
                </c:pt>
                <c:pt idx="146338">
                  <c:v>45.598288177552703</c:v>
                </c:pt>
                <c:pt idx="146339">
                  <c:v>45.598398543662597</c:v>
                </c:pt>
                <c:pt idx="146340">
                  <c:v>45.598508909419301</c:v>
                </c:pt>
                <c:pt idx="146341">
                  <c:v>45.598619274822703</c:v>
                </c:pt>
                <c:pt idx="146342">
                  <c:v>45.598729639872801</c:v>
                </c:pt>
                <c:pt idx="146343">
                  <c:v>45.598840004569603</c:v>
                </c:pt>
                <c:pt idx="146344">
                  <c:v>45.598950368913201</c:v>
                </c:pt>
                <c:pt idx="146345">
                  <c:v>45.599060732903602</c:v>
                </c:pt>
                <c:pt idx="146346">
                  <c:v>45.599171096540601</c:v>
                </c:pt>
                <c:pt idx="146347">
                  <c:v>45.599281459824397</c:v>
                </c:pt>
                <c:pt idx="146348">
                  <c:v>45.599391822754903</c:v>
                </c:pt>
                <c:pt idx="146349">
                  <c:v>45.599502185332199</c:v>
                </c:pt>
                <c:pt idx="146350">
                  <c:v>45.599612547556198</c:v>
                </c:pt>
                <c:pt idx="146351">
                  <c:v>45.599722909426902</c:v>
                </c:pt>
                <c:pt idx="146352">
                  <c:v>45.599833270944401</c:v>
                </c:pt>
                <c:pt idx="146353">
                  <c:v>45.599943632108697</c:v>
                </c:pt>
                <c:pt idx="146354">
                  <c:v>45.600053992919598</c:v>
                </c:pt>
                <c:pt idx="146355">
                  <c:v>45.600164353377401</c:v>
                </c:pt>
                <c:pt idx="146356">
                  <c:v>45.600274713481802</c:v>
                </c:pt>
                <c:pt idx="146357">
                  <c:v>45.600385073232999</c:v>
                </c:pt>
                <c:pt idx="146358">
                  <c:v>45.600495432631</c:v>
                </c:pt>
                <c:pt idx="146359">
                  <c:v>45.600605791675697</c:v>
                </c:pt>
                <c:pt idx="146360">
                  <c:v>45.600716150367198</c:v>
                </c:pt>
                <c:pt idx="146361">
                  <c:v>45.600826508705403</c:v>
                </c:pt>
                <c:pt idx="146362">
                  <c:v>45.600936866690297</c:v>
                </c:pt>
                <c:pt idx="146363">
                  <c:v>45.601047224322002</c:v>
                </c:pt>
                <c:pt idx="146364">
                  <c:v>45.601157581600503</c:v>
                </c:pt>
                <c:pt idx="146365">
                  <c:v>45.601267938525702</c:v>
                </c:pt>
                <c:pt idx="146366">
                  <c:v>45.601378295097703</c:v>
                </c:pt>
                <c:pt idx="146367">
                  <c:v>45.601488651316501</c:v>
                </c:pt>
                <c:pt idx="146368">
                  <c:v>45.601599007182003</c:v>
                </c:pt>
                <c:pt idx="146369">
                  <c:v>45.601709362694301</c:v>
                </c:pt>
                <c:pt idx="146370">
                  <c:v>45.601819717853303</c:v>
                </c:pt>
                <c:pt idx="146371">
                  <c:v>45.601930072659101</c:v>
                </c:pt>
                <c:pt idx="146372">
                  <c:v>45.602040427111604</c:v>
                </c:pt>
                <c:pt idx="146373">
                  <c:v>45.602150781210902</c:v>
                </c:pt>
                <c:pt idx="146374">
                  <c:v>45.602261134956997</c:v>
                </c:pt>
                <c:pt idx="146375">
                  <c:v>45.602371488349903</c:v>
                </c:pt>
                <c:pt idx="146376">
                  <c:v>45.602481841389498</c:v>
                </c:pt>
                <c:pt idx="146377">
                  <c:v>45.602592194075903</c:v>
                </c:pt>
                <c:pt idx="146378">
                  <c:v>45.602702546409098</c:v>
                </c:pt>
                <c:pt idx="146379">
                  <c:v>45.602812898388997</c:v>
                </c:pt>
                <c:pt idx="146380">
                  <c:v>45.602923250015699</c:v>
                </c:pt>
                <c:pt idx="146381">
                  <c:v>45.603033601289198</c:v>
                </c:pt>
                <c:pt idx="146382">
                  <c:v>45.6031439522094</c:v>
                </c:pt>
                <c:pt idx="146383">
                  <c:v>45.603254302776499</c:v>
                </c:pt>
                <c:pt idx="146384">
                  <c:v>45.603364652990301</c:v>
                </c:pt>
                <c:pt idx="146385">
                  <c:v>45.6034750028509</c:v>
                </c:pt>
                <c:pt idx="146386">
                  <c:v>45.603585352358202</c:v>
                </c:pt>
                <c:pt idx="146387">
                  <c:v>45.6036957015124</c:v>
                </c:pt>
                <c:pt idx="146388">
                  <c:v>45.603806050313302</c:v>
                </c:pt>
                <c:pt idx="146389">
                  <c:v>45.603916398761001</c:v>
                </c:pt>
                <c:pt idx="146390">
                  <c:v>45.604026746855503</c:v>
                </c:pt>
                <c:pt idx="146391">
                  <c:v>45.604137094596801</c:v>
                </c:pt>
                <c:pt idx="146392">
                  <c:v>45.604247441984903</c:v>
                </c:pt>
                <c:pt idx="146393">
                  <c:v>45.604357789019801</c:v>
                </c:pt>
                <c:pt idx="146394">
                  <c:v>45.604468135701403</c:v>
                </c:pt>
                <c:pt idx="146395">
                  <c:v>45.6045784820299</c:v>
                </c:pt>
                <c:pt idx="146396">
                  <c:v>45.604688828005102</c:v>
                </c:pt>
                <c:pt idx="146397">
                  <c:v>45.6047991736271</c:v>
                </c:pt>
                <c:pt idx="146398">
                  <c:v>45.604909518895901</c:v>
                </c:pt>
                <c:pt idx="146399">
                  <c:v>45.605019863811499</c:v>
                </c:pt>
                <c:pt idx="146400">
                  <c:v>45.6051302083739</c:v>
                </c:pt>
                <c:pt idx="146401">
                  <c:v>45.605240552583098</c:v>
                </c:pt>
                <c:pt idx="146402">
                  <c:v>45.605350896439198</c:v>
                </c:pt>
                <c:pt idx="146403">
                  <c:v>45.605461239942002</c:v>
                </c:pt>
                <c:pt idx="146404">
                  <c:v>45.605571583091603</c:v>
                </c:pt>
                <c:pt idx="146405">
                  <c:v>45.605681925888</c:v>
                </c:pt>
                <c:pt idx="146406">
                  <c:v>45.6057922683312</c:v>
                </c:pt>
                <c:pt idx="146407">
                  <c:v>45.605902610421197</c:v>
                </c:pt>
                <c:pt idx="146408">
                  <c:v>45.606012952157997</c:v>
                </c:pt>
                <c:pt idx="146409">
                  <c:v>45.6061232935416</c:v>
                </c:pt>
                <c:pt idx="146410">
                  <c:v>45.606233634572</c:v>
                </c:pt>
                <c:pt idx="146411">
                  <c:v>45.606343975249303</c:v>
                </c:pt>
                <c:pt idx="146412">
                  <c:v>45.606454315573302</c:v>
                </c:pt>
                <c:pt idx="146413">
                  <c:v>45.606564655544197</c:v>
                </c:pt>
                <c:pt idx="146414">
                  <c:v>45.606674995161796</c:v>
                </c:pt>
                <c:pt idx="146415">
                  <c:v>45.606785334426299</c:v>
                </c:pt>
                <c:pt idx="146416">
                  <c:v>45.606895673337597</c:v>
                </c:pt>
                <c:pt idx="146417">
                  <c:v>45.607006011895699</c:v>
                </c:pt>
                <c:pt idx="146418">
                  <c:v>45.607116350100597</c:v>
                </c:pt>
                <c:pt idx="146419">
                  <c:v>45.607226687952398</c:v>
                </c:pt>
                <c:pt idx="146420">
                  <c:v>45.607337025450903</c:v>
                </c:pt>
                <c:pt idx="146421">
                  <c:v>45.607447362596297</c:v>
                </c:pt>
                <c:pt idx="146422">
                  <c:v>45.607557699388501</c:v>
                </c:pt>
                <c:pt idx="146423">
                  <c:v>45.607668035827501</c:v>
                </c:pt>
                <c:pt idx="146424">
                  <c:v>45.607778371913398</c:v>
                </c:pt>
                <c:pt idx="146425">
                  <c:v>45.607888707646097</c:v>
                </c:pt>
                <c:pt idx="146426">
                  <c:v>45.6079990430256</c:v>
                </c:pt>
                <c:pt idx="146427">
                  <c:v>45.6081093780519</c:v>
                </c:pt>
                <c:pt idx="146428">
                  <c:v>45.608219712725003</c:v>
                </c:pt>
                <c:pt idx="146429">
                  <c:v>45.608330047045001</c:v>
                </c:pt>
                <c:pt idx="146430">
                  <c:v>45.608440381011803</c:v>
                </c:pt>
                <c:pt idx="146431">
                  <c:v>45.608550714625402</c:v>
                </c:pt>
                <c:pt idx="146432">
                  <c:v>45.608661047885903</c:v>
                </c:pt>
                <c:pt idx="146433">
                  <c:v>45.6087713807932</c:v>
                </c:pt>
                <c:pt idx="146434">
                  <c:v>45.608881713347301</c:v>
                </c:pt>
                <c:pt idx="146435">
                  <c:v>45.608992045548298</c:v>
                </c:pt>
                <c:pt idx="146436">
                  <c:v>45.609102377396098</c:v>
                </c:pt>
                <c:pt idx="146437">
                  <c:v>45.609212708890801</c:v>
                </c:pt>
                <c:pt idx="146438">
                  <c:v>45.609323040032301</c:v>
                </c:pt>
                <c:pt idx="146439">
                  <c:v>45.609433370820597</c:v>
                </c:pt>
                <c:pt idx="146440">
                  <c:v>45.609543701255703</c:v>
                </c:pt>
                <c:pt idx="146441">
                  <c:v>45.609654031337797</c:v>
                </c:pt>
                <c:pt idx="146442">
                  <c:v>45.609764361066603</c:v>
                </c:pt>
                <c:pt idx="146443">
                  <c:v>45.609874690442297</c:v>
                </c:pt>
                <c:pt idx="146444">
                  <c:v>45.609985019464801</c:v>
                </c:pt>
                <c:pt idx="146445">
                  <c:v>45.610095348134202</c:v>
                </c:pt>
                <c:pt idx="146446">
                  <c:v>45.610205676450498</c:v>
                </c:pt>
                <c:pt idx="146447">
                  <c:v>45.610316004413498</c:v>
                </c:pt>
                <c:pt idx="146448">
                  <c:v>45.610426332023501</c:v>
                </c:pt>
                <c:pt idx="146449">
                  <c:v>45.610536659280299</c:v>
                </c:pt>
                <c:pt idx="146450">
                  <c:v>45.610646986183902</c:v>
                </c:pt>
                <c:pt idx="146451">
                  <c:v>45.6107573127344</c:v>
                </c:pt>
                <c:pt idx="146452">
                  <c:v>45.610867638931701</c:v>
                </c:pt>
                <c:pt idx="146453">
                  <c:v>45.610977964775898</c:v>
                </c:pt>
                <c:pt idx="146454">
                  <c:v>45.611088290266999</c:v>
                </c:pt>
                <c:pt idx="146455">
                  <c:v>45.611198615404902</c:v>
                </c:pt>
                <c:pt idx="146456">
                  <c:v>45.611308940189701</c:v>
                </c:pt>
                <c:pt idx="146457">
                  <c:v>45.611419264621297</c:v>
                </c:pt>
                <c:pt idx="146458">
                  <c:v>45.611529588699803</c:v>
                </c:pt>
                <c:pt idx="146459">
                  <c:v>45.611639912425197</c:v>
                </c:pt>
                <c:pt idx="146460">
                  <c:v>45.611750235797402</c:v>
                </c:pt>
                <c:pt idx="146461">
                  <c:v>45.611860558816502</c:v>
                </c:pt>
                <c:pt idx="146462">
                  <c:v>45.611970881482399</c:v>
                </c:pt>
                <c:pt idx="146463">
                  <c:v>45.612081203795199</c:v>
                </c:pt>
                <c:pt idx="146464">
                  <c:v>45.612191525754902</c:v>
                </c:pt>
                <c:pt idx="146465">
                  <c:v>45.612301847361501</c:v>
                </c:pt>
                <c:pt idx="146466">
                  <c:v>45.612412168614902</c:v>
                </c:pt>
                <c:pt idx="146467">
                  <c:v>45.6125224895152</c:v>
                </c:pt>
                <c:pt idx="146468">
                  <c:v>45.612632810062401</c:v>
                </c:pt>
                <c:pt idx="146469">
                  <c:v>45.612743130256398</c:v>
                </c:pt>
                <c:pt idx="146470">
                  <c:v>45.612853450097298</c:v>
                </c:pt>
                <c:pt idx="146471">
                  <c:v>45.6129637695851</c:v>
                </c:pt>
                <c:pt idx="146472">
                  <c:v>45.613074088719799</c:v>
                </c:pt>
                <c:pt idx="146473">
                  <c:v>45.6131844075014</c:v>
                </c:pt>
                <c:pt idx="146474">
                  <c:v>45.613294725929798</c:v>
                </c:pt>
                <c:pt idx="146475">
                  <c:v>45.613405044005098</c:v>
                </c:pt>
                <c:pt idx="146476">
                  <c:v>45.613515361727302</c:v>
                </c:pt>
                <c:pt idx="146477">
                  <c:v>45.613625679096401</c:v>
                </c:pt>
                <c:pt idx="146478">
                  <c:v>45.613735996112297</c:v>
                </c:pt>
                <c:pt idx="146479">
                  <c:v>45.613846312775202</c:v>
                </c:pt>
                <c:pt idx="146480">
                  <c:v>45.613956629084903</c:v>
                </c:pt>
                <c:pt idx="146481">
                  <c:v>45.6140669450415</c:v>
                </c:pt>
                <c:pt idx="146482">
                  <c:v>45.614177260645</c:v>
                </c:pt>
                <c:pt idx="146483">
                  <c:v>45.614287575895403</c:v>
                </c:pt>
                <c:pt idx="146484">
                  <c:v>45.614397890792702</c:v>
                </c:pt>
                <c:pt idx="146485">
                  <c:v>45.614508205336897</c:v>
                </c:pt>
                <c:pt idx="146486">
                  <c:v>45.614618519528001</c:v>
                </c:pt>
                <c:pt idx="146487">
                  <c:v>45.614728833365902</c:v>
                </c:pt>
                <c:pt idx="146488">
                  <c:v>45.614839146850798</c:v>
                </c:pt>
                <c:pt idx="146489">
                  <c:v>45.614949459982597</c:v>
                </c:pt>
                <c:pt idx="146490">
                  <c:v>45.615059772761199</c:v>
                </c:pt>
                <c:pt idx="146491">
                  <c:v>45.615170085186797</c:v>
                </c:pt>
                <c:pt idx="146492">
                  <c:v>45.615280397259198</c:v>
                </c:pt>
                <c:pt idx="146493">
                  <c:v>45.615390708978602</c:v>
                </c:pt>
                <c:pt idx="146494">
                  <c:v>45.615501020344801</c:v>
                </c:pt>
                <c:pt idx="146495">
                  <c:v>45.615611331357997</c:v>
                </c:pt>
                <c:pt idx="146496">
                  <c:v>45.615721642018002</c:v>
                </c:pt>
                <c:pt idx="146497">
                  <c:v>45.615831952325003</c:v>
                </c:pt>
                <c:pt idx="146498">
                  <c:v>45.615942262278899</c:v>
                </c:pt>
                <c:pt idx="146499">
                  <c:v>45.616052571879699</c:v>
                </c:pt>
                <c:pt idx="146500">
                  <c:v>45.616162881127401</c:v>
                </c:pt>
                <c:pt idx="146501">
                  <c:v>45.616273190022</c:v>
                </c:pt>
                <c:pt idx="146502">
                  <c:v>45.616383498563501</c:v>
                </c:pt>
                <c:pt idx="146503">
                  <c:v>45.616493806751897</c:v>
                </c:pt>
                <c:pt idx="146504">
                  <c:v>45.616604114587197</c:v>
                </c:pt>
                <c:pt idx="146505">
                  <c:v>45.616714422069499</c:v>
                </c:pt>
                <c:pt idx="146506">
                  <c:v>45.616824729198697</c:v>
                </c:pt>
                <c:pt idx="146507">
                  <c:v>45.616935035974699</c:v>
                </c:pt>
                <c:pt idx="146508">
                  <c:v>45.617045342397702</c:v>
                </c:pt>
                <c:pt idx="146509">
                  <c:v>45.617155648467701</c:v>
                </c:pt>
                <c:pt idx="146510">
                  <c:v>45.617265954184496</c:v>
                </c:pt>
                <c:pt idx="146511">
                  <c:v>45.617376259548301</c:v>
                </c:pt>
                <c:pt idx="146512">
                  <c:v>45.617486564559002</c:v>
                </c:pt>
                <c:pt idx="146513">
                  <c:v>45.617596869216598</c:v>
                </c:pt>
                <c:pt idx="146514">
                  <c:v>45.617707173521097</c:v>
                </c:pt>
                <c:pt idx="146515">
                  <c:v>45.617817477472599</c:v>
                </c:pt>
                <c:pt idx="146516">
                  <c:v>45.617927781071003</c:v>
                </c:pt>
                <c:pt idx="146517">
                  <c:v>45.618038084316296</c:v>
                </c:pt>
                <c:pt idx="146518">
                  <c:v>45.6181483872085</c:v>
                </c:pt>
                <c:pt idx="146519">
                  <c:v>45.618258689747698</c:v>
                </c:pt>
                <c:pt idx="146520">
                  <c:v>45.618368991933799</c:v>
                </c:pt>
                <c:pt idx="146521">
                  <c:v>45.618479293766796</c:v>
                </c:pt>
                <c:pt idx="146522">
                  <c:v>45.618589595246803</c:v>
                </c:pt>
                <c:pt idx="146523">
                  <c:v>45.618699896373698</c:v>
                </c:pt>
                <c:pt idx="146524">
                  <c:v>45.618810197147504</c:v>
                </c:pt>
                <c:pt idx="146525">
                  <c:v>45.618920497568297</c:v>
                </c:pt>
                <c:pt idx="146526">
                  <c:v>45.619030797636</c:v>
                </c:pt>
                <c:pt idx="146527">
                  <c:v>45.619141097350699</c:v>
                </c:pt>
                <c:pt idx="146528">
                  <c:v>45.619251396712301</c:v>
                </c:pt>
                <c:pt idx="146529">
                  <c:v>45.619361695720798</c:v>
                </c:pt>
                <c:pt idx="146530">
                  <c:v>45.619471994376298</c:v>
                </c:pt>
                <c:pt idx="146531">
                  <c:v>45.6195822926787</c:v>
                </c:pt>
                <c:pt idx="146532">
                  <c:v>45.619692590628098</c:v>
                </c:pt>
                <c:pt idx="146533">
                  <c:v>45.619802888224399</c:v>
                </c:pt>
                <c:pt idx="146534">
                  <c:v>45.619913185467702</c:v>
                </c:pt>
                <c:pt idx="146535">
                  <c:v>45.620023482357901</c:v>
                </c:pt>
                <c:pt idx="146536">
                  <c:v>45.620133778895102</c:v>
                </c:pt>
                <c:pt idx="146537">
                  <c:v>45.620244075079199</c:v>
                </c:pt>
                <c:pt idx="146538">
                  <c:v>45.620354370910199</c:v>
                </c:pt>
                <c:pt idx="146539">
                  <c:v>45.620464666388301</c:v>
                </c:pt>
                <c:pt idx="146540">
                  <c:v>45.620574961513199</c:v>
                </c:pt>
                <c:pt idx="146541">
                  <c:v>45.6206852562851</c:v>
                </c:pt>
                <c:pt idx="146542">
                  <c:v>45.620795550704003</c:v>
                </c:pt>
                <c:pt idx="146543">
                  <c:v>45.620905844769901</c:v>
                </c:pt>
                <c:pt idx="146544">
                  <c:v>45.621016138482702</c:v>
                </c:pt>
                <c:pt idx="146545">
                  <c:v>45.621126431842399</c:v>
                </c:pt>
                <c:pt idx="146546">
                  <c:v>45.621236724849098</c:v>
                </c:pt>
                <c:pt idx="146547">
                  <c:v>45.621347017502799</c:v>
                </c:pt>
                <c:pt idx="146548">
                  <c:v>45.621457309803503</c:v>
                </c:pt>
                <c:pt idx="146549">
                  <c:v>45.621567601751103</c:v>
                </c:pt>
                <c:pt idx="146550">
                  <c:v>45.621677893345598</c:v>
                </c:pt>
                <c:pt idx="146551">
                  <c:v>45.621788184587203</c:v>
                </c:pt>
                <c:pt idx="146552">
                  <c:v>45.621898475475703</c:v>
                </c:pt>
                <c:pt idx="146553">
                  <c:v>45.622008766011199</c:v>
                </c:pt>
                <c:pt idx="146554">
                  <c:v>45.622119056193597</c:v>
                </c:pt>
                <c:pt idx="146555">
                  <c:v>45.622229346022998</c:v>
                </c:pt>
                <c:pt idx="146556">
                  <c:v>45.622339635499401</c:v>
                </c:pt>
                <c:pt idx="146557">
                  <c:v>45.622449924622799</c:v>
                </c:pt>
                <c:pt idx="146558">
                  <c:v>45.622560213393101</c:v>
                </c:pt>
                <c:pt idx="146559">
                  <c:v>45.622670501810397</c:v>
                </c:pt>
                <c:pt idx="146560">
                  <c:v>45.622780789874703</c:v>
                </c:pt>
                <c:pt idx="146561">
                  <c:v>45.622891077585997</c:v>
                </c:pt>
                <c:pt idx="146562">
                  <c:v>45.623001364944201</c:v>
                </c:pt>
                <c:pt idx="146563">
                  <c:v>45.623111651949401</c:v>
                </c:pt>
                <c:pt idx="146564">
                  <c:v>45.623221938601603</c:v>
                </c:pt>
                <c:pt idx="146565">
                  <c:v>45.6233322249008</c:v>
                </c:pt>
                <c:pt idx="146566">
                  <c:v>45.623442510846999</c:v>
                </c:pt>
                <c:pt idx="146567">
                  <c:v>45.623552796440201</c:v>
                </c:pt>
                <c:pt idx="146568">
                  <c:v>45.623663081680299</c:v>
                </c:pt>
                <c:pt idx="146569">
                  <c:v>45.623773366567399</c:v>
                </c:pt>
                <c:pt idx="146570">
                  <c:v>45.623883651101501</c:v>
                </c:pt>
                <c:pt idx="146571">
                  <c:v>45.623993935282598</c:v>
                </c:pt>
                <c:pt idx="146572">
                  <c:v>45.624104219110698</c:v>
                </c:pt>
                <c:pt idx="146573">
                  <c:v>45.624214502585801</c:v>
                </c:pt>
                <c:pt idx="146574">
                  <c:v>45.624324785707898</c:v>
                </c:pt>
                <c:pt idx="146575">
                  <c:v>45.624435068476998</c:v>
                </c:pt>
                <c:pt idx="146576">
                  <c:v>45.624545350893001</c:v>
                </c:pt>
                <c:pt idx="146577">
                  <c:v>45.624655632956099</c:v>
                </c:pt>
                <c:pt idx="146578">
                  <c:v>45.624765914666199</c:v>
                </c:pt>
                <c:pt idx="146579">
                  <c:v>45.624876196023202</c:v>
                </c:pt>
                <c:pt idx="146580">
                  <c:v>45.624986477027299</c:v>
                </c:pt>
                <c:pt idx="146581">
                  <c:v>45.6250967576783</c:v>
                </c:pt>
                <c:pt idx="146582">
                  <c:v>45.625207037976402</c:v>
                </c:pt>
                <c:pt idx="146583">
                  <c:v>45.6253173179215</c:v>
                </c:pt>
                <c:pt idx="146584">
                  <c:v>45.6254275975135</c:v>
                </c:pt>
                <c:pt idx="146585">
                  <c:v>45.625537876752603</c:v>
                </c:pt>
                <c:pt idx="146586">
                  <c:v>45.6256481556387</c:v>
                </c:pt>
                <c:pt idx="146587">
                  <c:v>45.625758434171701</c:v>
                </c:pt>
                <c:pt idx="146588">
                  <c:v>45.625868712351803</c:v>
                </c:pt>
                <c:pt idx="146589">
                  <c:v>45.625978990178901</c:v>
                </c:pt>
                <c:pt idx="146590">
                  <c:v>45.6260892676531</c:v>
                </c:pt>
                <c:pt idx="146591">
                  <c:v>45.626199544774202</c:v>
                </c:pt>
                <c:pt idx="146592">
                  <c:v>45.6263098215423</c:v>
                </c:pt>
                <c:pt idx="146593">
                  <c:v>45.626420097957499</c:v>
                </c:pt>
                <c:pt idx="146594">
                  <c:v>45.626530374019602</c:v>
                </c:pt>
                <c:pt idx="146595">
                  <c:v>45.626640649728799</c:v>
                </c:pt>
                <c:pt idx="146596">
                  <c:v>45.626750925084998</c:v>
                </c:pt>
                <c:pt idx="146597">
                  <c:v>45.6268612000882</c:v>
                </c:pt>
                <c:pt idx="146598">
                  <c:v>45.626971474738497</c:v>
                </c:pt>
                <c:pt idx="146599">
                  <c:v>45.627081749035703</c:v>
                </c:pt>
                <c:pt idx="146600">
                  <c:v>45.627192022979997</c:v>
                </c:pt>
                <c:pt idx="146601">
                  <c:v>45.627302296571301</c:v>
                </c:pt>
                <c:pt idx="146602">
                  <c:v>45.6274125698096</c:v>
                </c:pt>
                <c:pt idx="146603">
                  <c:v>45.627522842695001</c:v>
                </c:pt>
                <c:pt idx="146604">
                  <c:v>45.627633115227297</c:v>
                </c:pt>
                <c:pt idx="146605">
                  <c:v>45.627743387406703</c:v>
                </c:pt>
                <c:pt idx="146606">
                  <c:v>45.627853659233203</c:v>
                </c:pt>
                <c:pt idx="146607">
                  <c:v>45.627963930706699</c:v>
                </c:pt>
                <c:pt idx="146608">
                  <c:v>45.628074201827097</c:v>
                </c:pt>
                <c:pt idx="146609">
                  <c:v>45.628184472594697</c:v>
                </c:pt>
                <c:pt idx="146610">
                  <c:v>45.628294743009199</c:v>
                </c:pt>
                <c:pt idx="146611">
                  <c:v>45.628405013070797</c:v>
                </c:pt>
                <c:pt idx="146612">
                  <c:v>45.628515282779397</c:v>
                </c:pt>
                <c:pt idx="146613">
                  <c:v>45.628625552135098</c:v>
                </c:pt>
                <c:pt idx="146614">
                  <c:v>45.628735821137802</c:v>
                </c:pt>
                <c:pt idx="146615">
                  <c:v>45.628846089787501</c:v>
                </c:pt>
                <c:pt idx="146616">
                  <c:v>45.628956358084302</c:v>
                </c:pt>
                <c:pt idx="146617">
                  <c:v>45.629066626028198</c:v>
                </c:pt>
                <c:pt idx="146618">
                  <c:v>45.629176893618997</c:v>
                </c:pt>
                <c:pt idx="146619">
                  <c:v>45.629287160856897</c:v>
                </c:pt>
                <c:pt idx="146620">
                  <c:v>45.6293974277419</c:v>
                </c:pt>
                <c:pt idx="146621">
                  <c:v>45.629507694273897</c:v>
                </c:pt>
                <c:pt idx="146622">
                  <c:v>45.629617960452897</c:v>
                </c:pt>
                <c:pt idx="146623">
                  <c:v>45.629728226278999</c:v>
                </c:pt>
                <c:pt idx="146624">
                  <c:v>45.629838491752103</c:v>
                </c:pt>
                <c:pt idx="146625">
                  <c:v>45.629948756872302</c:v>
                </c:pt>
                <c:pt idx="146626">
                  <c:v>45.630059021639603</c:v>
                </c:pt>
                <c:pt idx="146627">
                  <c:v>45.630169286053899</c:v>
                </c:pt>
                <c:pt idx="146628">
                  <c:v>45.630279550115198</c:v>
                </c:pt>
                <c:pt idx="146629">
                  <c:v>45.630389813823598</c:v>
                </c:pt>
                <c:pt idx="146630">
                  <c:v>45.6305000771791</c:v>
                </c:pt>
                <c:pt idx="146631">
                  <c:v>45.630610340181597</c:v>
                </c:pt>
                <c:pt idx="146632">
                  <c:v>45.630720602831197</c:v>
                </c:pt>
                <c:pt idx="146633">
                  <c:v>45.630830865127798</c:v>
                </c:pt>
                <c:pt idx="146634">
                  <c:v>45.630941127071502</c:v>
                </c:pt>
                <c:pt idx="146635">
                  <c:v>45.6310513886622</c:v>
                </c:pt>
                <c:pt idx="146636">
                  <c:v>45.6311616499001</c:v>
                </c:pt>
                <c:pt idx="146637">
                  <c:v>45.631271910784903</c:v>
                </c:pt>
                <c:pt idx="146638">
                  <c:v>45.631382171316901</c:v>
                </c:pt>
                <c:pt idx="146639">
                  <c:v>45.6314924314959</c:v>
                </c:pt>
                <c:pt idx="146640">
                  <c:v>45.631602691322001</c:v>
                </c:pt>
                <c:pt idx="146641">
                  <c:v>45.631712950795098</c:v>
                </c:pt>
                <c:pt idx="146642">
                  <c:v>45.631823209915297</c:v>
                </c:pt>
                <c:pt idx="146643">
                  <c:v>45.631933468682597</c:v>
                </c:pt>
                <c:pt idx="146644">
                  <c:v>45.632043727096999</c:v>
                </c:pt>
                <c:pt idx="146645">
                  <c:v>45.632153985158403</c:v>
                </c:pt>
                <c:pt idx="146646">
                  <c:v>45.632264242866903</c:v>
                </c:pt>
                <c:pt idx="146647">
                  <c:v>45.632374500222497</c:v>
                </c:pt>
                <c:pt idx="146648">
                  <c:v>45.6324847572251</c:v>
                </c:pt>
                <c:pt idx="146649">
                  <c:v>45.632595013874898</c:v>
                </c:pt>
                <c:pt idx="146650">
                  <c:v>45.632705270171698</c:v>
                </c:pt>
                <c:pt idx="146651">
                  <c:v>45.6328155261155</c:v>
                </c:pt>
                <c:pt idx="146652">
                  <c:v>45.632925781706497</c:v>
                </c:pt>
                <c:pt idx="146653">
                  <c:v>45.633036036944603</c:v>
                </c:pt>
                <c:pt idx="146654">
                  <c:v>45.633146291829704</c:v>
                </c:pt>
                <c:pt idx="146655">
                  <c:v>45.633256546361899</c:v>
                </c:pt>
                <c:pt idx="146656">
                  <c:v>45.633366800541197</c:v>
                </c:pt>
                <c:pt idx="146657">
                  <c:v>45.633477054367603</c:v>
                </c:pt>
                <c:pt idx="146658">
                  <c:v>45.633587307841097</c:v>
                </c:pt>
                <c:pt idx="146659">
                  <c:v>45.6336975609617</c:v>
                </c:pt>
                <c:pt idx="146660">
                  <c:v>45.633807813729298</c:v>
                </c:pt>
                <c:pt idx="146661">
                  <c:v>45.633918066144098</c:v>
                </c:pt>
                <c:pt idx="146662">
                  <c:v>45.6340283182059</c:v>
                </c:pt>
                <c:pt idx="146663">
                  <c:v>45.634138569914803</c:v>
                </c:pt>
                <c:pt idx="146664">
                  <c:v>45.634248821270802</c:v>
                </c:pt>
                <c:pt idx="146665">
                  <c:v>45.634359072274002</c:v>
                </c:pt>
                <c:pt idx="146666">
                  <c:v>45.634469322924197</c:v>
                </c:pt>
                <c:pt idx="146667">
                  <c:v>45.634579573221501</c:v>
                </c:pt>
                <c:pt idx="146668">
                  <c:v>45.6346898231659</c:v>
                </c:pt>
                <c:pt idx="146669">
                  <c:v>45.6348000727574</c:v>
                </c:pt>
                <c:pt idx="146670">
                  <c:v>45.634910321996003</c:v>
                </c:pt>
                <c:pt idx="146671">
                  <c:v>45.6350205708817</c:v>
                </c:pt>
                <c:pt idx="146672">
                  <c:v>45.635130819414499</c:v>
                </c:pt>
                <c:pt idx="146673">
                  <c:v>45.635241067594499</c:v>
                </c:pt>
                <c:pt idx="146674">
                  <c:v>45.635351315421502</c:v>
                </c:pt>
                <c:pt idx="146675">
                  <c:v>45.6354615628956</c:v>
                </c:pt>
                <c:pt idx="146676">
                  <c:v>45.635571810016899</c:v>
                </c:pt>
                <c:pt idx="146677">
                  <c:v>45.6356820567852</c:v>
                </c:pt>
                <c:pt idx="146678">
                  <c:v>45.635792303200702</c:v>
                </c:pt>
                <c:pt idx="146679">
                  <c:v>45.6359025492632</c:v>
                </c:pt>
                <c:pt idx="146680">
                  <c:v>45.636012794972899</c:v>
                </c:pt>
                <c:pt idx="146681">
                  <c:v>45.6361230403297</c:v>
                </c:pt>
                <c:pt idx="146682">
                  <c:v>45.636233285333603</c:v>
                </c:pt>
                <c:pt idx="146683">
                  <c:v>45.6363435299847</c:v>
                </c:pt>
                <c:pt idx="146684">
                  <c:v>45.636453774282799</c:v>
                </c:pt>
                <c:pt idx="146685">
                  <c:v>45.6365640182281</c:v>
                </c:pt>
                <c:pt idx="146686">
                  <c:v>45.636674261820403</c:v>
                </c:pt>
                <c:pt idx="146687">
                  <c:v>45.6367845050599</c:v>
                </c:pt>
                <c:pt idx="146688">
                  <c:v>45.636894747946599</c:v>
                </c:pt>
                <c:pt idx="146689">
                  <c:v>45.6370049904803</c:v>
                </c:pt>
                <c:pt idx="146690">
                  <c:v>45.637115232661202</c:v>
                </c:pt>
                <c:pt idx="146691">
                  <c:v>45.637225474489199</c:v>
                </c:pt>
                <c:pt idx="146692">
                  <c:v>45.637335715964298</c:v>
                </c:pt>
                <c:pt idx="146693">
                  <c:v>45.637445957086499</c:v>
                </c:pt>
                <c:pt idx="146694">
                  <c:v>45.637556197855901</c:v>
                </c:pt>
                <c:pt idx="146695">
                  <c:v>45.637666438272397</c:v>
                </c:pt>
                <c:pt idx="146696">
                  <c:v>45.637776678336003</c:v>
                </c:pt>
                <c:pt idx="146697">
                  <c:v>45.637886918046803</c:v>
                </c:pt>
                <c:pt idx="146698">
                  <c:v>45.637997157404698</c:v>
                </c:pt>
                <c:pt idx="146699">
                  <c:v>45.638107396409701</c:v>
                </c:pt>
                <c:pt idx="146700">
                  <c:v>45.638217635061899</c:v>
                </c:pt>
                <c:pt idx="146701">
                  <c:v>45.638327873361199</c:v>
                </c:pt>
                <c:pt idx="146702">
                  <c:v>45.6384381113076</c:v>
                </c:pt>
                <c:pt idx="146703">
                  <c:v>45.638548348901203</c:v>
                </c:pt>
                <c:pt idx="146704">
                  <c:v>45.638658586141901</c:v>
                </c:pt>
                <c:pt idx="146705">
                  <c:v>45.6387688230297</c:v>
                </c:pt>
                <c:pt idx="146706">
                  <c:v>45.638879059564701</c:v>
                </c:pt>
                <c:pt idx="146707">
                  <c:v>45.638989295746903</c:v>
                </c:pt>
                <c:pt idx="146708">
                  <c:v>45.6390995315762</c:v>
                </c:pt>
                <c:pt idx="146709">
                  <c:v>45.639209767052598</c:v>
                </c:pt>
                <c:pt idx="146710">
                  <c:v>45.639320002176198</c:v>
                </c:pt>
                <c:pt idx="146711">
                  <c:v>45.6394302369469</c:v>
                </c:pt>
                <c:pt idx="146712">
                  <c:v>45.639540471364803</c:v>
                </c:pt>
                <c:pt idx="146713">
                  <c:v>45.639650705429801</c:v>
                </c:pt>
                <c:pt idx="146714">
                  <c:v>45.639760939141901</c:v>
                </c:pt>
                <c:pt idx="146715">
                  <c:v>45.639871172501302</c:v>
                </c:pt>
                <c:pt idx="146716">
                  <c:v>45.639981405507697</c:v>
                </c:pt>
                <c:pt idx="146717">
                  <c:v>45.640091638161401</c:v>
                </c:pt>
                <c:pt idx="146718">
                  <c:v>45.6402018704621</c:v>
                </c:pt>
                <c:pt idx="146719">
                  <c:v>45.6403121024101</c:v>
                </c:pt>
                <c:pt idx="146720">
                  <c:v>45.640422334005201</c:v>
                </c:pt>
                <c:pt idx="146721">
                  <c:v>45.640532565247398</c:v>
                </c:pt>
                <c:pt idx="146722">
                  <c:v>45.640642796136802</c:v>
                </c:pt>
                <c:pt idx="146723">
                  <c:v>45.640753026673401</c:v>
                </c:pt>
                <c:pt idx="146724">
                  <c:v>45.640863256857102</c:v>
                </c:pt>
                <c:pt idx="146725">
                  <c:v>45.640973486688097</c:v>
                </c:pt>
                <c:pt idx="146726">
                  <c:v>45.641083716166101</c:v>
                </c:pt>
                <c:pt idx="146727">
                  <c:v>45.641193945291299</c:v>
                </c:pt>
                <c:pt idx="146728">
                  <c:v>45.641304174063698</c:v>
                </c:pt>
                <c:pt idx="146729">
                  <c:v>45.641414402483299</c:v>
                </c:pt>
                <c:pt idx="146730">
                  <c:v>45.641524630550002</c:v>
                </c:pt>
                <c:pt idx="146731">
                  <c:v>45.641634858263899</c:v>
                </c:pt>
                <c:pt idx="146732">
                  <c:v>45.641745085624997</c:v>
                </c:pt>
                <c:pt idx="146733">
                  <c:v>45.641855312633297</c:v>
                </c:pt>
                <c:pt idx="146734">
                  <c:v>45.641965539288698</c:v>
                </c:pt>
                <c:pt idx="146735">
                  <c:v>45.642075765591301</c:v>
                </c:pt>
                <c:pt idx="146736">
                  <c:v>45.642185991540998</c:v>
                </c:pt>
                <c:pt idx="146737">
                  <c:v>45.642296217137996</c:v>
                </c:pt>
                <c:pt idx="146738">
                  <c:v>45.642406442382097</c:v>
                </c:pt>
                <c:pt idx="146739">
                  <c:v>45.642516667273398</c:v>
                </c:pt>
                <c:pt idx="146740">
                  <c:v>45.642626891811901</c:v>
                </c:pt>
                <c:pt idx="146741">
                  <c:v>45.642737115997498</c:v>
                </c:pt>
                <c:pt idx="146742">
                  <c:v>45.642847339830404</c:v>
                </c:pt>
                <c:pt idx="146743">
                  <c:v>45.642957563310397</c:v>
                </c:pt>
                <c:pt idx="146744">
                  <c:v>45.643067786437598</c:v>
                </c:pt>
                <c:pt idx="146745">
                  <c:v>45.643178009212001</c:v>
                </c:pt>
                <c:pt idx="146746">
                  <c:v>45.643288231633598</c:v>
                </c:pt>
                <c:pt idx="146747">
                  <c:v>45.643398453702403</c:v>
                </c:pt>
                <c:pt idx="146748">
                  <c:v>45.643508675418303</c:v>
                </c:pt>
                <c:pt idx="146749">
                  <c:v>45.643618896781497</c:v>
                </c:pt>
                <c:pt idx="146750">
                  <c:v>45.6437291177918</c:v>
                </c:pt>
                <c:pt idx="146751">
                  <c:v>45.643839338449403</c:v>
                </c:pt>
                <c:pt idx="146752">
                  <c:v>45.643949558754102</c:v>
                </c:pt>
                <c:pt idx="146753">
                  <c:v>45.644059778706001</c:v>
                </c:pt>
                <c:pt idx="146754">
                  <c:v>45.644169998305102</c:v>
                </c:pt>
                <c:pt idx="146755">
                  <c:v>45.644280217551398</c:v>
                </c:pt>
                <c:pt idx="146756">
                  <c:v>45.644390436444901</c:v>
                </c:pt>
                <c:pt idx="146757">
                  <c:v>45.644500654985599</c:v>
                </c:pt>
                <c:pt idx="146758">
                  <c:v>45.644610873173598</c:v>
                </c:pt>
                <c:pt idx="146759">
                  <c:v>45.644721091008698</c:v>
                </c:pt>
                <c:pt idx="146760">
                  <c:v>45.644831308491</c:v>
                </c:pt>
                <c:pt idx="146761">
                  <c:v>45.644941525620503</c:v>
                </c:pt>
                <c:pt idx="146762">
                  <c:v>45.6450517423972</c:v>
                </c:pt>
                <c:pt idx="146763">
                  <c:v>45.645161958821198</c:v>
                </c:pt>
                <c:pt idx="146764">
                  <c:v>45.645272174892298</c:v>
                </c:pt>
                <c:pt idx="146765">
                  <c:v>45.6453823906106</c:v>
                </c:pt>
                <c:pt idx="146766">
                  <c:v>45.645492605976202</c:v>
                </c:pt>
                <c:pt idx="146767">
                  <c:v>45.645602820988998</c:v>
                </c:pt>
                <c:pt idx="146768">
                  <c:v>45.645713035648903</c:v>
                </c:pt>
                <c:pt idx="146769">
                  <c:v>45.645823249956102</c:v>
                </c:pt>
                <c:pt idx="146770">
                  <c:v>45.645933463910502</c:v>
                </c:pt>
                <c:pt idx="146771">
                  <c:v>45.646043677512203</c:v>
                </c:pt>
                <c:pt idx="146772">
                  <c:v>45.646153890760999</c:v>
                </c:pt>
                <c:pt idx="146773">
                  <c:v>45.646264103657003</c:v>
                </c:pt>
                <c:pt idx="146774">
                  <c:v>45.646374316200301</c:v>
                </c:pt>
                <c:pt idx="146775">
                  <c:v>45.646484528390801</c:v>
                </c:pt>
                <c:pt idx="146776">
                  <c:v>45.646594740228501</c:v>
                </c:pt>
                <c:pt idx="146777">
                  <c:v>45.646704951713403</c:v>
                </c:pt>
                <c:pt idx="146778">
                  <c:v>45.646815162845598</c:v>
                </c:pt>
                <c:pt idx="146779">
                  <c:v>45.646925373625002</c:v>
                </c:pt>
                <c:pt idx="146780">
                  <c:v>45.647035584051601</c:v>
                </c:pt>
                <c:pt idx="146781">
                  <c:v>45.6471457941254</c:v>
                </c:pt>
                <c:pt idx="146782">
                  <c:v>45.647256003846401</c:v>
                </c:pt>
                <c:pt idx="146783">
                  <c:v>45.647366213214703</c:v>
                </c:pt>
                <c:pt idx="146784">
                  <c:v>45.647476422230298</c:v>
                </c:pt>
                <c:pt idx="146785">
                  <c:v>45.647586630893002</c:v>
                </c:pt>
                <c:pt idx="146786">
                  <c:v>45.647696839203</c:v>
                </c:pt>
                <c:pt idx="146787">
                  <c:v>45.6478070471602</c:v>
                </c:pt>
                <c:pt idx="146788">
                  <c:v>45.6479172547646</c:v>
                </c:pt>
                <c:pt idx="146789">
                  <c:v>45.648027462016302</c:v>
                </c:pt>
                <c:pt idx="146790">
                  <c:v>45.648137668915197</c:v>
                </c:pt>
                <c:pt idx="146791">
                  <c:v>45.648247875461401</c:v>
                </c:pt>
                <c:pt idx="146792">
                  <c:v>45.648358081654798</c:v>
                </c:pt>
                <c:pt idx="146793">
                  <c:v>45.648468287495398</c:v>
                </c:pt>
                <c:pt idx="146794">
                  <c:v>45.648578492983297</c:v>
                </c:pt>
                <c:pt idx="146795">
                  <c:v>45.648688698118399</c:v>
                </c:pt>
                <c:pt idx="146796">
                  <c:v>45.648798902900801</c:v>
                </c:pt>
                <c:pt idx="146797">
                  <c:v>45.648909107330397</c:v>
                </c:pt>
                <c:pt idx="146798">
                  <c:v>45.649019311407201</c:v>
                </c:pt>
                <c:pt idx="146799">
                  <c:v>45.6491295151313</c:v>
                </c:pt>
                <c:pt idx="146800">
                  <c:v>45.649239718502599</c:v>
                </c:pt>
                <c:pt idx="146801">
                  <c:v>45.6493499215212</c:v>
                </c:pt>
                <c:pt idx="146802">
                  <c:v>45.649460124187101</c:v>
                </c:pt>
                <c:pt idx="146803">
                  <c:v>45.649570326500204</c:v>
                </c:pt>
                <c:pt idx="146804">
                  <c:v>45.6496805284605</c:v>
                </c:pt>
                <c:pt idx="146805">
                  <c:v>45.649790730068098</c:v>
                </c:pt>
                <c:pt idx="146806">
                  <c:v>45.649900931323003</c:v>
                </c:pt>
                <c:pt idx="146807">
                  <c:v>45.650011132225103</c:v>
                </c:pt>
                <c:pt idx="146808">
                  <c:v>45.650121332774397</c:v>
                </c:pt>
                <c:pt idx="146809">
                  <c:v>45.650231532971098</c:v>
                </c:pt>
                <c:pt idx="146810">
                  <c:v>45.650341732814901</c:v>
                </c:pt>
                <c:pt idx="146811">
                  <c:v>45.650451932306098</c:v>
                </c:pt>
                <c:pt idx="146812">
                  <c:v>45.650562131444502</c:v>
                </c:pt>
                <c:pt idx="146813">
                  <c:v>45.650672330230201</c:v>
                </c:pt>
                <c:pt idx="146814">
                  <c:v>45.6507825286631</c:v>
                </c:pt>
                <c:pt idx="146815">
                  <c:v>45.650892726743301</c:v>
                </c:pt>
                <c:pt idx="146816">
                  <c:v>45.651002924470703</c:v>
                </c:pt>
                <c:pt idx="146817">
                  <c:v>45.651113121845498</c:v>
                </c:pt>
                <c:pt idx="146818">
                  <c:v>45.651223318867501</c:v>
                </c:pt>
                <c:pt idx="146819">
                  <c:v>45.651333515536699</c:v>
                </c:pt>
                <c:pt idx="146820">
                  <c:v>45.651443711853297</c:v>
                </c:pt>
                <c:pt idx="146821">
                  <c:v>45.651553907817103</c:v>
                </c:pt>
                <c:pt idx="146822">
                  <c:v>45.651664103428097</c:v>
                </c:pt>
                <c:pt idx="146823">
                  <c:v>45.651774298686497</c:v>
                </c:pt>
                <c:pt idx="146824">
                  <c:v>45.6518844935921</c:v>
                </c:pt>
                <c:pt idx="146825">
                  <c:v>45.651994688145002</c:v>
                </c:pt>
                <c:pt idx="146826">
                  <c:v>45.652104882345199</c:v>
                </c:pt>
                <c:pt idx="146827">
                  <c:v>45.652215076192697</c:v>
                </c:pt>
                <c:pt idx="146828">
                  <c:v>45.652325269687402</c:v>
                </c:pt>
                <c:pt idx="146829">
                  <c:v>45.652435462829402</c:v>
                </c:pt>
                <c:pt idx="146830">
                  <c:v>45.652545655618702</c:v>
                </c:pt>
                <c:pt idx="146831">
                  <c:v>45.652655848055304</c:v>
                </c:pt>
                <c:pt idx="146832">
                  <c:v>45.652766040139198</c:v>
                </c:pt>
                <c:pt idx="146833">
                  <c:v>45.652876231870302</c:v>
                </c:pt>
                <c:pt idx="146834">
                  <c:v>45.652986423248699</c:v>
                </c:pt>
                <c:pt idx="146835">
                  <c:v>45.653096614274503</c:v>
                </c:pt>
                <c:pt idx="146836">
                  <c:v>45.653206804947501</c:v>
                </c:pt>
                <c:pt idx="146837">
                  <c:v>45.653316995267801</c:v>
                </c:pt>
                <c:pt idx="146838">
                  <c:v>45.653427185235401</c:v>
                </c:pt>
                <c:pt idx="146839">
                  <c:v>45.653537374850302</c:v>
                </c:pt>
                <c:pt idx="146840">
                  <c:v>45.653647564112397</c:v>
                </c:pt>
                <c:pt idx="146841">
                  <c:v>45.6537577530219</c:v>
                </c:pt>
                <c:pt idx="146842">
                  <c:v>45.653867941578703</c:v>
                </c:pt>
                <c:pt idx="146843">
                  <c:v>45.653978129782701</c:v>
                </c:pt>
                <c:pt idx="146844">
                  <c:v>45.654088317634098</c:v>
                </c:pt>
                <c:pt idx="146845">
                  <c:v>45.654198505132797</c:v>
                </c:pt>
                <c:pt idx="146846">
                  <c:v>45.654308692278697</c:v>
                </c:pt>
                <c:pt idx="146847">
                  <c:v>45.654418879071997</c:v>
                </c:pt>
                <c:pt idx="146848">
                  <c:v>45.654529065512499</c:v>
                </c:pt>
                <c:pt idx="146849">
                  <c:v>45.6546392516004</c:v>
                </c:pt>
                <c:pt idx="146850">
                  <c:v>45.654749437335603</c:v>
                </c:pt>
                <c:pt idx="146851">
                  <c:v>45.654859622718</c:v>
                </c:pt>
                <c:pt idx="146852">
                  <c:v>45.654969807747797</c:v>
                </c:pt>
                <c:pt idx="146853">
                  <c:v>45.655079992424902</c:v>
                </c:pt>
                <c:pt idx="146854">
                  <c:v>45.655190176749301</c:v>
                </c:pt>
                <c:pt idx="146855">
                  <c:v>45.655300360721</c:v>
                </c:pt>
                <c:pt idx="146856">
                  <c:v>45.65541054434</c:v>
                </c:pt>
                <c:pt idx="146857">
                  <c:v>45.655520727606302</c:v>
                </c:pt>
                <c:pt idx="146858">
                  <c:v>45.655630910520003</c:v>
                </c:pt>
                <c:pt idx="146859">
                  <c:v>45.655741093080898</c:v>
                </c:pt>
                <c:pt idx="146860">
                  <c:v>45.655851275289201</c:v>
                </c:pt>
                <c:pt idx="146861">
                  <c:v>45.655961457144798</c:v>
                </c:pt>
                <c:pt idx="146862">
                  <c:v>45.656071638647703</c:v>
                </c:pt>
                <c:pt idx="146863">
                  <c:v>45.656181819797901</c:v>
                </c:pt>
                <c:pt idx="146864">
                  <c:v>45.656292000595499</c:v>
                </c:pt>
                <c:pt idx="146865">
                  <c:v>45.656402181040299</c:v>
                </c:pt>
                <c:pt idx="146866">
                  <c:v>45.656512361132499</c:v>
                </c:pt>
                <c:pt idx="146867">
                  <c:v>45.656622540872</c:v>
                </c:pt>
                <c:pt idx="146868">
                  <c:v>45.656732720258901</c:v>
                </c:pt>
                <c:pt idx="146869">
                  <c:v>45.656842899292997</c:v>
                </c:pt>
                <c:pt idx="146870">
                  <c:v>45.656953077974499</c:v>
                </c:pt>
                <c:pt idx="146871">
                  <c:v>45.657063256303303</c:v>
                </c:pt>
                <c:pt idx="146872">
                  <c:v>45.6571734342795</c:v>
                </c:pt>
                <c:pt idx="146873">
                  <c:v>45.657283611902898</c:v>
                </c:pt>
                <c:pt idx="146874">
                  <c:v>45.657393789173703</c:v>
                </c:pt>
                <c:pt idx="146875">
                  <c:v>45.657503966091902</c:v>
                </c:pt>
                <c:pt idx="146876">
                  <c:v>45.657614142657302</c:v>
                </c:pt>
                <c:pt idx="146877">
                  <c:v>45.657724318870201</c:v>
                </c:pt>
                <c:pt idx="146878">
                  <c:v>45.657834494730302</c:v>
                </c:pt>
                <c:pt idx="146879">
                  <c:v>45.657944670237796</c:v>
                </c:pt>
                <c:pt idx="146880">
                  <c:v>45.658054845392599</c:v>
                </c:pt>
                <c:pt idx="146881">
                  <c:v>45.658165020194801</c:v>
                </c:pt>
                <c:pt idx="146882">
                  <c:v>45.658275194644297</c:v>
                </c:pt>
                <c:pt idx="146883">
                  <c:v>45.658385368741101</c:v>
                </c:pt>
                <c:pt idx="146884">
                  <c:v>45.658495542485298</c:v>
                </c:pt>
                <c:pt idx="146885">
                  <c:v>45.658605715876803</c:v>
                </c:pt>
                <c:pt idx="146886">
                  <c:v>45.658715888915701</c:v>
                </c:pt>
                <c:pt idx="146887">
                  <c:v>45.6588260616019</c:v>
                </c:pt>
                <c:pt idx="146888">
                  <c:v>45.6589362339354</c:v>
                </c:pt>
                <c:pt idx="146889">
                  <c:v>45.6590464059163</c:v>
                </c:pt>
                <c:pt idx="146890">
                  <c:v>45.6591565775446</c:v>
                </c:pt>
                <c:pt idx="146891">
                  <c:v>45.659266748820201</c:v>
                </c:pt>
                <c:pt idx="146892">
                  <c:v>45.659376919743202</c:v>
                </c:pt>
                <c:pt idx="146893">
                  <c:v>45.659487090313498</c:v>
                </c:pt>
                <c:pt idx="146894">
                  <c:v>45.6595972605312</c:v>
                </c:pt>
                <c:pt idx="146895">
                  <c:v>45.659707430396203</c:v>
                </c:pt>
                <c:pt idx="146896">
                  <c:v>45.6598175999086</c:v>
                </c:pt>
                <c:pt idx="146897">
                  <c:v>45.659927769068297</c:v>
                </c:pt>
                <c:pt idx="146898">
                  <c:v>45.660037937875401</c:v>
                </c:pt>
                <c:pt idx="146899">
                  <c:v>45.6601481063298</c:v>
                </c:pt>
                <c:pt idx="146900">
                  <c:v>45.660258274431598</c:v>
                </c:pt>
                <c:pt idx="146901">
                  <c:v>45.660368442180797</c:v>
                </c:pt>
                <c:pt idx="146902">
                  <c:v>45.660478609577297</c:v>
                </c:pt>
                <c:pt idx="146903">
                  <c:v>45.660588776621303</c:v>
                </c:pt>
                <c:pt idx="146904">
                  <c:v>45.660698943312497</c:v>
                </c:pt>
                <c:pt idx="146905">
                  <c:v>45.660809109651197</c:v>
                </c:pt>
                <c:pt idx="146906">
                  <c:v>45.660919275637198</c:v>
                </c:pt>
                <c:pt idx="146907">
                  <c:v>45.6610294412705</c:v>
                </c:pt>
                <c:pt idx="146908">
                  <c:v>45.661139606551302</c:v>
                </c:pt>
                <c:pt idx="146909">
                  <c:v>45.661249771479397</c:v>
                </c:pt>
                <c:pt idx="146910">
                  <c:v>45.6613599360549</c:v>
                </c:pt>
                <c:pt idx="146911">
                  <c:v>45.661470100277697</c:v>
                </c:pt>
                <c:pt idx="146912">
                  <c:v>45.661580264148</c:v>
                </c:pt>
                <c:pt idx="146913">
                  <c:v>45.661690427665597</c:v>
                </c:pt>
                <c:pt idx="146914">
                  <c:v>45.661800590830502</c:v>
                </c:pt>
                <c:pt idx="146915">
                  <c:v>45.6619107536429</c:v>
                </c:pt>
                <c:pt idx="146916">
                  <c:v>45.662020916102598</c:v>
                </c:pt>
                <c:pt idx="146917">
                  <c:v>45.662131078209804</c:v>
                </c:pt>
                <c:pt idx="146918">
                  <c:v>45.662241239964203</c:v>
                </c:pt>
                <c:pt idx="146919">
                  <c:v>45.662351401366102</c:v>
                </c:pt>
                <c:pt idx="146920">
                  <c:v>45.662461562415402</c:v>
                </c:pt>
                <c:pt idx="146921">
                  <c:v>45.662571723112002</c:v>
                </c:pt>
                <c:pt idx="146922">
                  <c:v>45.662681883456102</c:v>
                </c:pt>
                <c:pt idx="146923">
                  <c:v>45.662792043447503</c:v>
                </c:pt>
                <c:pt idx="146924">
                  <c:v>45.662902203086297</c:v>
                </c:pt>
                <c:pt idx="146925">
                  <c:v>45.663012362372498</c:v>
                </c:pt>
                <c:pt idx="146926">
                  <c:v>45.6631225213061</c:v>
                </c:pt>
                <c:pt idx="146927">
                  <c:v>45.663232679887003</c:v>
                </c:pt>
                <c:pt idx="146928">
                  <c:v>45.663342838115398</c:v>
                </c:pt>
                <c:pt idx="146929">
                  <c:v>45.6634529959912</c:v>
                </c:pt>
                <c:pt idx="146930">
                  <c:v>45.663563153514303</c:v>
                </c:pt>
                <c:pt idx="146931">
                  <c:v>45.663673310684899</c:v>
                </c:pt>
                <c:pt idx="146932">
                  <c:v>45.663783467502803</c:v>
                </c:pt>
                <c:pt idx="146933">
                  <c:v>45.6638936239682</c:v>
                </c:pt>
                <c:pt idx="146934">
                  <c:v>45.664003780080897</c:v>
                </c:pt>
                <c:pt idx="146935">
                  <c:v>45.664113935841101</c:v>
                </c:pt>
                <c:pt idx="146936">
                  <c:v>45.664224091248599</c:v>
                </c:pt>
                <c:pt idx="146937">
                  <c:v>45.664334246303603</c:v>
                </c:pt>
                <c:pt idx="146938">
                  <c:v>45.664444401005902</c:v>
                </c:pt>
                <c:pt idx="146939">
                  <c:v>45.6645545553557</c:v>
                </c:pt>
                <c:pt idx="146940">
                  <c:v>45.664664709352799</c:v>
                </c:pt>
                <c:pt idx="146941">
                  <c:v>45.664774862997398</c:v>
                </c:pt>
                <c:pt idx="146942">
                  <c:v>45.664885016289404</c:v>
                </c:pt>
                <c:pt idx="146943">
                  <c:v>45.664995169228803</c:v>
                </c:pt>
                <c:pt idx="146944">
                  <c:v>45.665105321815602</c:v>
                </c:pt>
                <c:pt idx="146945">
                  <c:v>45.665215474049802</c:v>
                </c:pt>
                <c:pt idx="146946">
                  <c:v>45.665325625931402</c:v>
                </c:pt>
                <c:pt idx="146947">
                  <c:v>45.665435777460402</c:v>
                </c:pt>
                <c:pt idx="146948">
                  <c:v>45.665545928636902</c:v>
                </c:pt>
                <c:pt idx="146949">
                  <c:v>45.665656079460703</c:v>
                </c:pt>
                <c:pt idx="146950">
                  <c:v>45.665766229931997</c:v>
                </c:pt>
                <c:pt idx="146951">
                  <c:v>45.665876380050697</c:v>
                </c:pt>
                <c:pt idx="146952">
                  <c:v>45.665986529816799</c:v>
                </c:pt>
                <c:pt idx="146953">
                  <c:v>45.6660966792304</c:v>
                </c:pt>
                <c:pt idx="146954">
                  <c:v>45.666206828291301</c:v>
                </c:pt>
                <c:pt idx="146955">
                  <c:v>45.666316976999703</c:v>
                </c:pt>
                <c:pt idx="146956">
                  <c:v>45.666427125355497</c:v>
                </c:pt>
                <c:pt idx="146957">
                  <c:v>45.666537273358799</c:v>
                </c:pt>
                <c:pt idx="146958">
                  <c:v>45.666647421009401</c:v>
                </c:pt>
                <c:pt idx="146959">
                  <c:v>45.666757568307503</c:v>
                </c:pt>
                <c:pt idx="146960">
                  <c:v>45.666867715252998</c:v>
                </c:pt>
                <c:pt idx="146961">
                  <c:v>45.666977861846</c:v>
                </c:pt>
                <c:pt idx="146962">
                  <c:v>45.667088008086402</c:v>
                </c:pt>
                <c:pt idx="146963">
                  <c:v>45.667198153974198</c:v>
                </c:pt>
                <c:pt idx="146964">
                  <c:v>45.667308299509401</c:v>
                </c:pt>
                <c:pt idx="146965">
                  <c:v>45.667418444692103</c:v>
                </c:pt>
                <c:pt idx="146966">
                  <c:v>45.667528589522199</c:v>
                </c:pt>
                <c:pt idx="146967">
                  <c:v>45.667638733999702</c:v>
                </c:pt>
                <c:pt idx="146968">
                  <c:v>45.667748878124698</c:v>
                </c:pt>
                <c:pt idx="146969">
                  <c:v>45.667859021897101</c:v>
                </c:pt>
                <c:pt idx="146970">
                  <c:v>45.667969165316997</c:v>
                </c:pt>
                <c:pt idx="146971">
                  <c:v>45.6680793083843</c:v>
                </c:pt>
                <c:pt idx="146972">
                  <c:v>45.668189451099003</c:v>
                </c:pt>
                <c:pt idx="146973">
                  <c:v>45.668299593461199</c:v>
                </c:pt>
                <c:pt idx="146974">
                  <c:v>45.668409735470803</c:v>
                </c:pt>
                <c:pt idx="146975">
                  <c:v>45.668519877127899</c:v>
                </c:pt>
                <c:pt idx="146976">
                  <c:v>45.668630018432403</c:v>
                </c:pt>
                <c:pt idx="146977">
                  <c:v>45.668740159384399</c:v>
                </c:pt>
                <c:pt idx="146978">
                  <c:v>45.668850299983802</c:v>
                </c:pt>
                <c:pt idx="146979">
                  <c:v>45.668960440230698</c:v>
                </c:pt>
                <c:pt idx="146980">
                  <c:v>45.669070580125002</c:v>
                </c:pt>
                <c:pt idx="146981">
                  <c:v>45.669180719666798</c:v>
                </c:pt>
                <c:pt idx="146982">
                  <c:v>45.669290858856002</c:v>
                </c:pt>
                <c:pt idx="146983">
                  <c:v>45.669400997692698</c:v>
                </c:pt>
                <c:pt idx="146984">
                  <c:v>45.669511136176801</c:v>
                </c:pt>
                <c:pt idx="146985">
                  <c:v>45.669621274308398</c:v>
                </c:pt>
                <c:pt idx="146986">
                  <c:v>45.669731412087501</c:v>
                </c:pt>
                <c:pt idx="146987">
                  <c:v>45.669841549513997</c:v>
                </c:pt>
                <c:pt idx="146988">
                  <c:v>45.6699516865879</c:v>
                </c:pt>
                <c:pt idx="146989">
                  <c:v>45.670061823309403</c:v>
                </c:pt>
                <c:pt idx="146990">
                  <c:v>45.6701719596782</c:v>
                </c:pt>
                <c:pt idx="146991">
                  <c:v>45.670282095694603</c:v>
                </c:pt>
                <c:pt idx="146992">
                  <c:v>45.670392231358399</c:v>
                </c:pt>
                <c:pt idx="146993">
                  <c:v>45.670502366669702</c:v>
                </c:pt>
                <c:pt idx="146994">
                  <c:v>45.670612501628398</c:v>
                </c:pt>
                <c:pt idx="146995">
                  <c:v>45.6707226362347</c:v>
                </c:pt>
                <c:pt idx="146996">
                  <c:v>45.670832770488303</c:v>
                </c:pt>
                <c:pt idx="146997">
                  <c:v>45.670942904389499</c:v>
                </c:pt>
                <c:pt idx="146998">
                  <c:v>45.671053037938101</c:v>
                </c:pt>
                <c:pt idx="146999">
                  <c:v>45.671163171134197</c:v>
                </c:pt>
                <c:pt idx="147000">
                  <c:v>45.671273303977799</c:v>
                </c:pt>
                <c:pt idx="147001">
                  <c:v>45.671383436468801</c:v>
                </c:pt>
                <c:pt idx="147002">
                  <c:v>45.671493568607403</c:v>
                </c:pt>
                <c:pt idx="147003">
                  <c:v>45.671603700393398</c:v>
                </c:pt>
                <c:pt idx="147004">
                  <c:v>45.6717138318268</c:v>
                </c:pt>
                <c:pt idx="147005">
                  <c:v>45.671823962907801</c:v>
                </c:pt>
                <c:pt idx="147006">
                  <c:v>45.671934093636203</c:v>
                </c:pt>
                <c:pt idx="147007">
                  <c:v>45.672044224012197</c:v>
                </c:pt>
                <c:pt idx="147008">
                  <c:v>45.672154354035598</c:v>
                </c:pt>
                <c:pt idx="147009">
                  <c:v>45.6722644837064</c:v>
                </c:pt>
                <c:pt idx="147010">
                  <c:v>45.6723746130248</c:v>
                </c:pt>
                <c:pt idx="147011">
                  <c:v>45.672484741990701</c:v>
                </c:pt>
                <c:pt idx="147012">
                  <c:v>45.672594870604001</c:v>
                </c:pt>
                <c:pt idx="147013">
                  <c:v>45.672704998864802</c:v>
                </c:pt>
                <c:pt idx="147014">
                  <c:v>45.672815126773202</c:v>
                </c:pt>
                <c:pt idx="147015">
                  <c:v>45.672925254329002</c:v>
                </c:pt>
                <c:pt idx="147016">
                  <c:v>45.673035381532301</c:v>
                </c:pt>
                <c:pt idx="147017">
                  <c:v>45.673145508383101</c:v>
                </c:pt>
                <c:pt idx="147018">
                  <c:v>45.673255634881301</c:v>
                </c:pt>
                <c:pt idx="147019">
                  <c:v>45.6733657610271</c:v>
                </c:pt>
                <c:pt idx="147020">
                  <c:v>45.673475886820398</c:v>
                </c:pt>
                <c:pt idx="147021">
                  <c:v>45.673586012261197</c:v>
                </c:pt>
                <c:pt idx="147022">
                  <c:v>45.673696137349502</c:v>
                </c:pt>
                <c:pt idx="147023">
                  <c:v>45.673806262085201</c:v>
                </c:pt>
                <c:pt idx="147024">
                  <c:v>45.673916386468498</c:v>
                </c:pt>
                <c:pt idx="147025">
                  <c:v>45.674026510499303</c:v>
                </c:pt>
                <c:pt idx="147026">
                  <c:v>45.6741366341776</c:v>
                </c:pt>
                <c:pt idx="147027">
                  <c:v>45.674246757503298</c:v>
                </c:pt>
                <c:pt idx="147028">
                  <c:v>45.674356880476601</c:v>
                </c:pt>
                <c:pt idx="147029">
                  <c:v>45.674467003097398</c:v>
                </c:pt>
                <c:pt idx="147030">
                  <c:v>45.674577125365701</c:v>
                </c:pt>
                <c:pt idx="147031">
                  <c:v>45.674687247281497</c:v>
                </c:pt>
                <c:pt idx="147032">
                  <c:v>45.674797368844899</c:v>
                </c:pt>
                <c:pt idx="147033">
                  <c:v>45.674907490055702</c:v>
                </c:pt>
                <c:pt idx="147034">
                  <c:v>45.675017610913997</c:v>
                </c:pt>
                <c:pt idx="147035">
                  <c:v>45.675127731419899</c:v>
                </c:pt>
                <c:pt idx="147036">
                  <c:v>45.6752378515732</c:v>
                </c:pt>
                <c:pt idx="147037">
                  <c:v>45.675347971374102</c:v>
                </c:pt>
                <c:pt idx="147038">
                  <c:v>45.675458090822502</c:v>
                </c:pt>
                <c:pt idx="147039">
                  <c:v>45.675568209918403</c:v>
                </c:pt>
                <c:pt idx="147040">
                  <c:v>45.675678328661903</c:v>
                </c:pt>
                <c:pt idx="147041">
                  <c:v>45.675788447052803</c:v>
                </c:pt>
                <c:pt idx="147042">
                  <c:v>45.675898565091302</c:v>
                </c:pt>
                <c:pt idx="147043">
                  <c:v>45.676008682777301</c:v>
                </c:pt>
                <c:pt idx="147044">
                  <c:v>45.6761188001108</c:v>
                </c:pt>
                <c:pt idx="147045">
                  <c:v>45.676228917091898</c:v>
                </c:pt>
                <c:pt idx="147046">
                  <c:v>45.676339033720502</c:v>
                </c:pt>
                <c:pt idx="147047">
                  <c:v>45.6764491499966</c:v>
                </c:pt>
                <c:pt idx="147048">
                  <c:v>45.676559265920197</c:v>
                </c:pt>
                <c:pt idx="147049">
                  <c:v>45.676669381491301</c:v>
                </c:pt>
                <c:pt idx="147050">
                  <c:v>45.676779496709997</c:v>
                </c:pt>
                <c:pt idx="147051">
                  <c:v>45.6768896115762</c:v>
                </c:pt>
                <c:pt idx="147052">
                  <c:v>45.676999726090003</c:v>
                </c:pt>
                <c:pt idx="147053">
                  <c:v>45.677109840251298</c:v>
                </c:pt>
                <c:pt idx="147054">
                  <c:v>45.677219954060099</c:v>
                </c:pt>
                <c:pt idx="147055">
                  <c:v>45.677330067516401</c:v>
                </c:pt>
                <c:pt idx="147056">
                  <c:v>45.677440180620302</c:v>
                </c:pt>
                <c:pt idx="147057">
                  <c:v>45.677550293371702</c:v>
                </c:pt>
                <c:pt idx="147058">
                  <c:v>45.677660405770702</c:v>
                </c:pt>
                <c:pt idx="147059">
                  <c:v>45.677770517817201</c:v>
                </c:pt>
                <c:pt idx="147060">
                  <c:v>45.677880629511201</c:v>
                </c:pt>
                <c:pt idx="147061">
                  <c:v>45.677990740852799</c:v>
                </c:pt>
                <c:pt idx="147062">
                  <c:v>45.678100851841997</c:v>
                </c:pt>
                <c:pt idx="147063">
                  <c:v>45.678210962478602</c:v>
                </c:pt>
                <c:pt idx="147064">
                  <c:v>45.678321072762898</c:v>
                </c:pt>
                <c:pt idx="147065">
                  <c:v>45.678431182694602</c:v>
                </c:pt>
                <c:pt idx="147066">
                  <c:v>45.678541292273898</c:v>
                </c:pt>
                <c:pt idx="147067">
                  <c:v>45.678651401500801</c:v>
                </c:pt>
                <c:pt idx="147068">
                  <c:v>45.678761510375203</c:v>
                </c:pt>
                <c:pt idx="147069">
                  <c:v>45.678871618897197</c:v>
                </c:pt>
                <c:pt idx="147070">
                  <c:v>45.678981727066699</c:v>
                </c:pt>
                <c:pt idx="147071">
                  <c:v>45.679091834883799</c:v>
                </c:pt>
                <c:pt idx="147072">
                  <c:v>45.679201942348399</c:v>
                </c:pt>
                <c:pt idx="147073">
                  <c:v>45.679312049460599</c:v>
                </c:pt>
                <c:pt idx="147074">
                  <c:v>45.679422156220298</c:v>
                </c:pt>
                <c:pt idx="147075">
                  <c:v>45.679532262627603</c:v>
                </c:pt>
                <c:pt idx="147076">
                  <c:v>45.679642368682501</c:v>
                </c:pt>
                <c:pt idx="147077">
                  <c:v>45.679752474384898</c:v>
                </c:pt>
                <c:pt idx="147078">
                  <c:v>45.679862579734902</c:v>
                </c:pt>
                <c:pt idx="147079">
                  <c:v>45.679972684732398</c:v>
                </c:pt>
                <c:pt idx="147080">
                  <c:v>45.680082789377501</c:v>
                </c:pt>
                <c:pt idx="147081">
                  <c:v>45.680192893670203</c:v>
                </c:pt>
                <c:pt idx="147082">
                  <c:v>45.680302997610397</c:v>
                </c:pt>
                <c:pt idx="147083">
                  <c:v>45.680413101198198</c:v>
                </c:pt>
                <c:pt idx="147084">
                  <c:v>45.680523204433598</c:v>
                </c:pt>
                <c:pt idx="147085">
                  <c:v>45.680633307316498</c:v>
                </c:pt>
                <c:pt idx="147086">
                  <c:v>45.680743409846997</c:v>
                </c:pt>
                <c:pt idx="147087">
                  <c:v>45.680853512025102</c:v>
                </c:pt>
                <c:pt idx="147088">
                  <c:v>45.6809636138508</c:v>
                </c:pt>
                <c:pt idx="147089">
                  <c:v>45.681073715323997</c:v>
                </c:pt>
                <c:pt idx="147090">
                  <c:v>45.681183816444801</c:v>
                </c:pt>
                <c:pt idx="147091">
                  <c:v>45.681293917213203</c:v>
                </c:pt>
                <c:pt idx="147092">
                  <c:v>45.681404017629099</c:v>
                </c:pt>
                <c:pt idx="147093">
                  <c:v>45.6815141176927</c:v>
                </c:pt>
                <c:pt idx="147094">
                  <c:v>45.681624217403801</c:v>
                </c:pt>
                <c:pt idx="147095">
                  <c:v>45.681734316762501</c:v>
                </c:pt>
                <c:pt idx="147096">
                  <c:v>45.681844415768801</c:v>
                </c:pt>
                <c:pt idx="147097">
                  <c:v>45.6819545144226</c:v>
                </c:pt>
                <c:pt idx="147098">
                  <c:v>45.682064612724098</c:v>
                </c:pt>
                <c:pt idx="147099">
                  <c:v>45.682174710673102</c:v>
                </c:pt>
                <c:pt idx="147100">
                  <c:v>45.682284808269699</c:v>
                </c:pt>
                <c:pt idx="147101">
                  <c:v>45.682394905513902</c:v>
                </c:pt>
                <c:pt idx="147102">
                  <c:v>45.682505002405698</c:v>
                </c:pt>
                <c:pt idx="147103">
                  <c:v>45.682615098945099</c:v>
                </c:pt>
                <c:pt idx="147104">
                  <c:v>45.6827251951321</c:v>
                </c:pt>
                <c:pt idx="147105">
                  <c:v>45.682835290966601</c:v>
                </c:pt>
                <c:pt idx="147106">
                  <c:v>45.6829453864488</c:v>
                </c:pt>
                <c:pt idx="147107">
                  <c:v>45.683055481578499</c:v>
                </c:pt>
                <c:pt idx="147108">
                  <c:v>45.683165576355897</c:v>
                </c:pt>
                <c:pt idx="147109">
                  <c:v>45.683275670780802</c:v>
                </c:pt>
                <c:pt idx="147110">
                  <c:v>45.683385764853398</c:v>
                </c:pt>
                <c:pt idx="147111">
                  <c:v>45.683495858573501</c:v>
                </c:pt>
                <c:pt idx="147112">
                  <c:v>45.683605951941203</c:v>
                </c:pt>
                <c:pt idx="147113">
                  <c:v>45.683716044956597</c:v>
                </c:pt>
                <c:pt idx="147114">
                  <c:v>45.683826137619498</c:v>
                </c:pt>
                <c:pt idx="147115">
                  <c:v>45.683936229930097</c:v>
                </c:pt>
                <c:pt idx="147116">
                  <c:v>45.684046321888196</c:v>
                </c:pt>
                <c:pt idx="147117">
                  <c:v>45.684156413494001</c:v>
                </c:pt>
                <c:pt idx="147118">
                  <c:v>45.684266504747299</c:v>
                </c:pt>
                <c:pt idx="147119">
                  <c:v>45.684376595648303</c:v>
                </c:pt>
                <c:pt idx="147120">
                  <c:v>45.684486686196898</c:v>
                </c:pt>
                <c:pt idx="147121">
                  <c:v>45.6845967763931</c:v>
                </c:pt>
                <c:pt idx="147122">
                  <c:v>45.684706866236901</c:v>
                </c:pt>
                <c:pt idx="147123">
                  <c:v>45.684816955728301</c:v>
                </c:pt>
                <c:pt idx="147124">
                  <c:v>45.684927044867301</c:v>
                </c:pt>
                <c:pt idx="147125">
                  <c:v>45.6850371336539</c:v>
                </c:pt>
                <c:pt idx="147126">
                  <c:v>45.685147222088197</c:v>
                </c:pt>
                <c:pt idx="147127">
                  <c:v>45.685257310170101</c:v>
                </c:pt>
                <c:pt idx="147128">
                  <c:v>45.685367397899498</c:v>
                </c:pt>
                <c:pt idx="147129">
                  <c:v>45.6854774852766</c:v>
                </c:pt>
                <c:pt idx="147130">
                  <c:v>45.685587572301401</c:v>
                </c:pt>
                <c:pt idx="147131">
                  <c:v>45.685697658973702</c:v>
                </c:pt>
                <c:pt idx="147132">
                  <c:v>45.685807745293701</c:v>
                </c:pt>
                <c:pt idx="147133">
                  <c:v>45.6859178312613</c:v>
                </c:pt>
                <c:pt idx="147134">
                  <c:v>45.686027916876498</c:v>
                </c:pt>
                <c:pt idx="147135">
                  <c:v>45.686138002139401</c:v>
                </c:pt>
                <c:pt idx="147136">
                  <c:v>45.686248087049798</c:v>
                </c:pt>
                <c:pt idx="147137">
                  <c:v>45.6863581716079</c:v>
                </c:pt>
                <c:pt idx="147138">
                  <c:v>45.686468255813701</c:v>
                </c:pt>
                <c:pt idx="147139">
                  <c:v>45.686578339667001</c:v>
                </c:pt>
                <c:pt idx="147140">
                  <c:v>45.686688423168</c:v>
                </c:pt>
                <c:pt idx="147141">
                  <c:v>45.686798506316599</c:v>
                </c:pt>
                <c:pt idx="147142">
                  <c:v>45.686908589112903</c:v>
                </c:pt>
                <c:pt idx="147143">
                  <c:v>45.6870186715568</c:v>
                </c:pt>
                <c:pt idx="147144">
                  <c:v>45.687128753648302</c:v>
                </c:pt>
                <c:pt idx="147145">
                  <c:v>45.687238835387497</c:v>
                </c:pt>
                <c:pt idx="147146">
                  <c:v>45.687348916774297</c:v>
                </c:pt>
                <c:pt idx="147147">
                  <c:v>45.687458997808697</c:v>
                </c:pt>
                <c:pt idx="147148">
                  <c:v>45.687569078490803</c:v>
                </c:pt>
                <c:pt idx="147149">
                  <c:v>45.687679158820501</c:v>
                </c:pt>
                <c:pt idx="147150">
                  <c:v>45.687789238797897</c:v>
                </c:pt>
                <c:pt idx="147151">
                  <c:v>45.6878993184229</c:v>
                </c:pt>
                <c:pt idx="147152">
                  <c:v>45.688009397695602</c:v>
                </c:pt>
                <c:pt idx="147153">
                  <c:v>45.688119476615903</c:v>
                </c:pt>
                <c:pt idx="147154">
                  <c:v>45.688229555183803</c:v>
                </c:pt>
                <c:pt idx="147155">
                  <c:v>45.688339633399401</c:v>
                </c:pt>
                <c:pt idx="147156">
                  <c:v>45.688449711262699</c:v>
                </c:pt>
                <c:pt idx="147157">
                  <c:v>45.688559788773603</c:v>
                </c:pt>
                <c:pt idx="147158">
                  <c:v>45.688669865932098</c:v>
                </c:pt>
                <c:pt idx="147159">
                  <c:v>45.6887799427383</c:v>
                </c:pt>
                <c:pt idx="147160">
                  <c:v>45.6888900191922</c:v>
                </c:pt>
                <c:pt idx="147161">
                  <c:v>45.6890000952937</c:v>
                </c:pt>
                <c:pt idx="147162">
                  <c:v>45.689110171042799</c:v>
                </c:pt>
                <c:pt idx="147163">
                  <c:v>45.689220246439703</c:v>
                </c:pt>
                <c:pt idx="147164">
                  <c:v>45.689330321484199</c:v>
                </c:pt>
                <c:pt idx="147165">
                  <c:v>45.689440396176302</c:v>
                </c:pt>
                <c:pt idx="147166">
                  <c:v>45.689550470516103</c:v>
                </c:pt>
                <c:pt idx="147167">
                  <c:v>45.689660544503603</c:v>
                </c:pt>
                <c:pt idx="147168">
                  <c:v>45.689770618138702</c:v>
                </c:pt>
                <c:pt idx="147169">
                  <c:v>45.6898806914215</c:v>
                </c:pt>
                <c:pt idx="147170">
                  <c:v>45.689990764351897</c:v>
                </c:pt>
                <c:pt idx="147171">
                  <c:v>45.6901008369301</c:v>
                </c:pt>
                <c:pt idx="147172">
                  <c:v>45.690210909155901</c:v>
                </c:pt>
                <c:pt idx="147173">
                  <c:v>45.690320981029302</c:v>
                </c:pt>
                <c:pt idx="147174">
                  <c:v>45.690431052550501</c:v>
                </c:pt>
                <c:pt idx="147175">
                  <c:v>45.6905411237192</c:v>
                </c:pt>
                <c:pt idx="147176">
                  <c:v>45.690651194535697</c:v>
                </c:pt>
                <c:pt idx="147177">
                  <c:v>45.6907612649999</c:v>
                </c:pt>
                <c:pt idx="147178">
                  <c:v>45.690871335111702</c:v>
                </c:pt>
                <c:pt idx="147179">
                  <c:v>45.690981404871202</c:v>
                </c:pt>
                <c:pt idx="147180">
                  <c:v>45.691091474278402</c:v>
                </c:pt>
                <c:pt idx="147181">
                  <c:v>45.6912015433332</c:v>
                </c:pt>
                <c:pt idx="147182">
                  <c:v>45.691311612035697</c:v>
                </c:pt>
                <c:pt idx="147183">
                  <c:v>45.691421680385901</c:v>
                </c:pt>
                <c:pt idx="147184">
                  <c:v>45.691531748383802</c:v>
                </c:pt>
                <c:pt idx="147185">
                  <c:v>45.691641816029403</c:v>
                </c:pt>
                <c:pt idx="147186">
                  <c:v>45.691751883322702</c:v>
                </c:pt>
                <c:pt idx="147187">
                  <c:v>45.691861950263601</c:v>
                </c:pt>
                <c:pt idx="147188">
                  <c:v>45.691972016852198</c:v>
                </c:pt>
                <c:pt idx="147189">
                  <c:v>45.692082083088501</c:v>
                </c:pt>
                <c:pt idx="147190">
                  <c:v>45.692192148972502</c:v>
                </c:pt>
                <c:pt idx="147191">
                  <c:v>45.692302214504203</c:v>
                </c:pt>
                <c:pt idx="147192">
                  <c:v>45.692412279683602</c:v>
                </c:pt>
                <c:pt idx="147193">
                  <c:v>45.692522344510699</c:v>
                </c:pt>
                <c:pt idx="147194">
                  <c:v>45.692632408985403</c:v>
                </c:pt>
                <c:pt idx="147195">
                  <c:v>45.692742473107899</c:v>
                </c:pt>
                <c:pt idx="147196">
                  <c:v>45.692852536878</c:v>
                </c:pt>
                <c:pt idx="147197">
                  <c:v>45.6929626002959</c:v>
                </c:pt>
                <c:pt idx="147198">
                  <c:v>45.693072663361399</c:v>
                </c:pt>
                <c:pt idx="147199">
                  <c:v>45.693182726074703</c:v>
                </c:pt>
                <c:pt idx="147200">
                  <c:v>45.693292788435599</c:v>
                </c:pt>
                <c:pt idx="147201">
                  <c:v>45.693402850444201</c:v>
                </c:pt>
                <c:pt idx="147202">
                  <c:v>45.693512912100601</c:v>
                </c:pt>
                <c:pt idx="147203">
                  <c:v>45.693622973404601</c:v>
                </c:pt>
                <c:pt idx="147204">
                  <c:v>45.693733034356399</c:v>
                </c:pt>
                <c:pt idx="147205">
                  <c:v>45.693843094955803</c:v>
                </c:pt>
                <c:pt idx="147206">
                  <c:v>45.693953155202998</c:v>
                </c:pt>
                <c:pt idx="147207">
                  <c:v>45.694063215097799</c:v>
                </c:pt>
                <c:pt idx="147208">
                  <c:v>45.694173274640399</c:v>
                </c:pt>
                <c:pt idx="147209">
                  <c:v>45.694283333830697</c:v>
                </c:pt>
                <c:pt idx="147210">
                  <c:v>45.694393392668701</c:v>
                </c:pt>
                <c:pt idx="147211">
                  <c:v>45.694503451154397</c:v>
                </c:pt>
                <c:pt idx="147212">
                  <c:v>45.694613509287798</c:v>
                </c:pt>
                <c:pt idx="147213">
                  <c:v>45.694723567068898</c:v>
                </c:pt>
                <c:pt idx="147214">
                  <c:v>45.694833624497797</c:v>
                </c:pt>
                <c:pt idx="147215">
                  <c:v>45.694943681574301</c:v>
                </c:pt>
                <c:pt idx="147216">
                  <c:v>45.695053738298597</c:v>
                </c:pt>
                <c:pt idx="147217">
                  <c:v>45.695163794670599</c:v>
                </c:pt>
                <c:pt idx="147218">
                  <c:v>45.695273850690299</c:v>
                </c:pt>
                <c:pt idx="147219">
                  <c:v>45.695383906357797</c:v>
                </c:pt>
                <c:pt idx="147220">
                  <c:v>45.695493961672902</c:v>
                </c:pt>
                <c:pt idx="147221">
                  <c:v>45.695604016635798</c:v>
                </c:pt>
                <c:pt idx="147222">
                  <c:v>45.6957140712464</c:v>
                </c:pt>
                <c:pt idx="147223">
                  <c:v>45.6958241255047</c:v>
                </c:pt>
                <c:pt idx="147224">
                  <c:v>45.695934179410798</c:v>
                </c:pt>
                <c:pt idx="147225">
                  <c:v>45.696044232964503</c:v>
                </c:pt>
                <c:pt idx="147226">
                  <c:v>45.696154286166099</c:v>
                </c:pt>
                <c:pt idx="147227">
                  <c:v>45.6962643390153</c:v>
                </c:pt>
                <c:pt idx="147228">
                  <c:v>45.6963743915123</c:v>
                </c:pt>
                <c:pt idx="147229">
                  <c:v>45.696484443656999</c:v>
                </c:pt>
                <c:pt idx="147230">
                  <c:v>45.696594495449403</c:v>
                </c:pt>
                <c:pt idx="147231">
                  <c:v>45.696704546889599</c:v>
                </c:pt>
                <c:pt idx="147232">
                  <c:v>45.6968145979775</c:v>
                </c:pt>
                <c:pt idx="147233">
                  <c:v>45.6969246487131</c:v>
                </c:pt>
                <c:pt idx="147234">
                  <c:v>45.697034699096498</c:v>
                </c:pt>
                <c:pt idx="147235">
                  <c:v>45.697144749127602</c:v>
                </c:pt>
                <c:pt idx="147236">
                  <c:v>45.697254798806497</c:v>
                </c:pt>
                <c:pt idx="147237">
                  <c:v>45.697364848133098</c:v>
                </c:pt>
                <c:pt idx="147238">
                  <c:v>45.697474897107398</c:v>
                </c:pt>
                <c:pt idx="147239">
                  <c:v>45.697584945729503</c:v>
                </c:pt>
                <c:pt idx="147240">
                  <c:v>45.697694993999299</c:v>
                </c:pt>
                <c:pt idx="147241">
                  <c:v>45.697805041916901</c:v>
                </c:pt>
                <c:pt idx="147242">
                  <c:v>45.697915089482201</c:v>
                </c:pt>
                <c:pt idx="147243">
                  <c:v>45.6980251366953</c:v>
                </c:pt>
                <c:pt idx="147244">
                  <c:v>45.698135183556097</c:v>
                </c:pt>
                <c:pt idx="147245">
                  <c:v>45.6982452300646</c:v>
                </c:pt>
                <c:pt idx="147246">
                  <c:v>45.698355276221001</c:v>
                </c:pt>
                <c:pt idx="147247">
                  <c:v>45.698465322025001</c:v>
                </c:pt>
                <c:pt idx="147248">
                  <c:v>45.698575367476799</c:v>
                </c:pt>
                <c:pt idx="147249">
                  <c:v>45.698685412576403</c:v>
                </c:pt>
                <c:pt idx="147250">
                  <c:v>45.698795457323698</c:v>
                </c:pt>
                <c:pt idx="147251">
                  <c:v>45.698905501718798</c:v>
                </c:pt>
                <c:pt idx="147252">
                  <c:v>45.699015545761704</c:v>
                </c:pt>
                <c:pt idx="147253">
                  <c:v>45.699125589452301</c:v>
                </c:pt>
                <c:pt idx="147254">
                  <c:v>45.699235632790597</c:v>
                </c:pt>
                <c:pt idx="147255">
                  <c:v>45.699345675776797</c:v>
                </c:pt>
                <c:pt idx="147256">
                  <c:v>45.699455718410597</c:v>
                </c:pt>
                <c:pt idx="147257">
                  <c:v>45.699565760692302</c:v>
                </c:pt>
                <c:pt idx="147258">
                  <c:v>45.699675802621698</c:v>
                </c:pt>
                <c:pt idx="147259">
                  <c:v>45.6997858441989</c:v>
                </c:pt>
                <c:pt idx="147260">
                  <c:v>45.6998958854238</c:v>
                </c:pt>
                <c:pt idx="147261">
                  <c:v>45.700005926296498</c:v>
                </c:pt>
                <c:pt idx="147262">
                  <c:v>45.700115966817002</c:v>
                </c:pt>
                <c:pt idx="147263">
                  <c:v>45.700226006985297</c:v>
                </c:pt>
                <c:pt idx="147264">
                  <c:v>45.700336046801297</c:v>
                </c:pt>
                <c:pt idx="147265">
                  <c:v>45.700446086265103</c:v>
                </c:pt>
                <c:pt idx="147266">
                  <c:v>45.7005561253767</c:v>
                </c:pt>
                <c:pt idx="147267">
                  <c:v>45.700666164136003</c:v>
                </c:pt>
                <c:pt idx="147268">
                  <c:v>45.700776202543103</c:v>
                </c:pt>
                <c:pt idx="147269">
                  <c:v>45.700886240598003</c:v>
                </c:pt>
                <c:pt idx="147270">
                  <c:v>45.7009962783007</c:v>
                </c:pt>
                <c:pt idx="147271">
                  <c:v>45.701106315651202</c:v>
                </c:pt>
                <c:pt idx="147272">
                  <c:v>45.701216352649404</c:v>
                </c:pt>
                <c:pt idx="147273">
                  <c:v>45.701326389295403</c:v>
                </c:pt>
                <c:pt idx="147274">
                  <c:v>45.7014364255892</c:v>
                </c:pt>
                <c:pt idx="147275">
                  <c:v>45.701546461530803</c:v>
                </c:pt>
                <c:pt idx="147276">
                  <c:v>45.701656497120197</c:v>
                </c:pt>
                <c:pt idx="147277">
                  <c:v>45.701766532357297</c:v>
                </c:pt>
                <c:pt idx="147278">
                  <c:v>45.701876567242202</c:v>
                </c:pt>
                <c:pt idx="147279">
                  <c:v>45.701986601774998</c:v>
                </c:pt>
                <c:pt idx="147280">
                  <c:v>45.702096635955499</c:v>
                </c:pt>
                <c:pt idx="147281">
                  <c:v>45.702206669783799</c:v>
                </c:pt>
                <c:pt idx="147282">
                  <c:v>45.702316703259903</c:v>
                </c:pt>
                <c:pt idx="147283">
                  <c:v>45.702426736383799</c:v>
                </c:pt>
                <c:pt idx="147284">
                  <c:v>45.7025367691555</c:v>
                </c:pt>
                <c:pt idx="147285">
                  <c:v>45.702646801575</c:v>
                </c:pt>
                <c:pt idx="147286">
                  <c:v>45.702756833642198</c:v>
                </c:pt>
                <c:pt idx="147287">
                  <c:v>45.702866865357301</c:v>
                </c:pt>
                <c:pt idx="147288">
                  <c:v>45.702976896720202</c:v>
                </c:pt>
                <c:pt idx="147289">
                  <c:v>45.703086927730801</c:v>
                </c:pt>
                <c:pt idx="147290">
                  <c:v>45.703196958389299</c:v>
                </c:pt>
                <c:pt idx="147291">
                  <c:v>45.703306988695601</c:v>
                </c:pt>
                <c:pt idx="147292">
                  <c:v>45.703417018649702</c:v>
                </c:pt>
                <c:pt idx="147293">
                  <c:v>45.703527048251502</c:v>
                </c:pt>
                <c:pt idx="147294">
                  <c:v>45.703637077501199</c:v>
                </c:pt>
                <c:pt idx="147295">
                  <c:v>45.703747106398701</c:v>
                </c:pt>
                <c:pt idx="147296">
                  <c:v>45.703857134944002</c:v>
                </c:pt>
                <c:pt idx="147297">
                  <c:v>45.703967163137101</c:v>
                </c:pt>
                <c:pt idx="147298">
                  <c:v>45.704077190977998</c:v>
                </c:pt>
                <c:pt idx="147299">
                  <c:v>45.704187218466799</c:v>
                </c:pt>
                <c:pt idx="147300">
                  <c:v>45.7042972456033</c:v>
                </c:pt>
                <c:pt idx="147301">
                  <c:v>45.704407272387698</c:v>
                </c:pt>
                <c:pt idx="147302">
                  <c:v>45.704517298819802</c:v>
                </c:pt>
                <c:pt idx="147303">
                  <c:v>45.704627324899803</c:v>
                </c:pt>
                <c:pt idx="147304">
                  <c:v>45.704737350627603</c:v>
                </c:pt>
                <c:pt idx="147305">
                  <c:v>45.704847376003201</c:v>
                </c:pt>
                <c:pt idx="147306">
                  <c:v>45.704957401026697</c:v>
                </c:pt>
                <c:pt idx="147307">
                  <c:v>45.705067425697898</c:v>
                </c:pt>
                <c:pt idx="147308">
                  <c:v>45.705177450016997</c:v>
                </c:pt>
                <c:pt idx="147309">
                  <c:v>45.705287473983901</c:v>
                </c:pt>
                <c:pt idx="147310">
                  <c:v>45.705397497598597</c:v>
                </c:pt>
                <c:pt idx="147311">
                  <c:v>45.705507520861097</c:v>
                </c:pt>
                <c:pt idx="147312">
                  <c:v>45.705617543771503</c:v>
                </c:pt>
                <c:pt idx="147313">
                  <c:v>45.705727566329699</c:v>
                </c:pt>
                <c:pt idx="147314">
                  <c:v>45.705837588535701</c:v>
                </c:pt>
                <c:pt idx="147315">
                  <c:v>45.7059476103896</c:v>
                </c:pt>
                <c:pt idx="147316">
                  <c:v>45.706057631891298</c:v>
                </c:pt>
                <c:pt idx="147317">
                  <c:v>45.706167653040801</c:v>
                </c:pt>
                <c:pt idx="147318">
                  <c:v>45.706277673838102</c:v>
                </c:pt>
                <c:pt idx="147319">
                  <c:v>45.706387694283301</c:v>
                </c:pt>
                <c:pt idx="147320">
                  <c:v>45.706497714376297</c:v>
                </c:pt>
                <c:pt idx="147321">
                  <c:v>45.7066077341171</c:v>
                </c:pt>
                <c:pt idx="147322">
                  <c:v>45.706717753505799</c:v>
                </c:pt>
                <c:pt idx="147323">
                  <c:v>45.706827772542397</c:v>
                </c:pt>
                <c:pt idx="147324">
                  <c:v>45.7069377912267</c:v>
                </c:pt>
                <c:pt idx="147325">
                  <c:v>45.707047809558901</c:v>
                </c:pt>
                <c:pt idx="147326">
                  <c:v>45.707157827539</c:v>
                </c:pt>
                <c:pt idx="147327">
                  <c:v>45.707267845166797</c:v>
                </c:pt>
                <c:pt idx="147328">
                  <c:v>45.707377862442598</c:v>
                </c:pt>
                <c:pt idx="147329">
                  <c:v>45.707487879366099</c:v>
                </c:pt>
                <c:pt idx="147330">
                  <c:v>45.707597895937603</c:v>
                </c:pt>
                <c:pt idx="147331">
                  <c:v>45.707707912156799</c:v>
                </c:pt>
                <c:pt idx="147332">
                  <c:v>45.7078179280239</c:v>
                </c:pt>
                <c:pt idx="147333">
                  <c:v>45.707927943538898</c:v>
                </c:pt>
                <c:pt idx="147334">
                  <c:v>45.708037958701702</c:v>
                </c:pt>
                <c:pt idx="147335">
                  <c:v>45.708147973512403</c:v>
                </c:pt>
                <c:pt idx="147336">
                  <c:v>45.708257987970903</c:v>
                </c:pt>
                <c:pt idx="147337">
                  <c:v>45.708368002077201</c:v>
                </c:pt>
                <c:pt idx="147338">
                  <c:v>45.708478015831503</c:v>
                </c:pt>
                <c:pt idx="147339">
                  <c:v>45.708588029233503</c:v>
                </c:pt>
                <c:pt idx="147340">
                  <c:v>45.708698042283501</c:v>
                </c:pt>
                <c:pt idx="147341">
                  <c:v>45.708808054981297</c:v>
                </c:pt>
                <c:pt idx="147342">
                  <c:v>45.708918067326898</c:v>
                </c:pt>
                <c:pt idx="147343">
                  <c:v>45.709028079320397</c:v>
                </c:pt>
                <c:pt idx="147344">
                  <c:v>45.709138090961801</c:v>
                </c:pt>
                <c:pt idx="147345">
                  <c:v>45.709248102251003</c:v>
                </c:pt>
                <c:pt idx="147346">
                  <c:v>45.709358113188102</c:v>
                </c:pt>
                <c:pt idx="147347">
                  <c:v>45.7094681237731</c:v>
                </c:pt>
                <c:pt idx="147348">
                  <c:v>45.709578134005902</c:v>
                </c:pt>
                <c:pt idx="147349">
                  <c:v>45.709688143886602</c:v>
                </c:pt>
                <c:pt idx="147350">
                  <c:v>45.7097981534152</c:v>
                </c:pt>
                <c:pt idx="147351">
                  <c:v>45.709908162591603</c:v>
                </c:pt>
                <c:pt idx="147352">
                  <c:v>45.710018171415904</c:v>
                </c:pt>
                <c:pt idx="147353">
                  <c:v>45.710128179888102</c:v>
                </c:pt>
                <c:pt idx="147354">
                  <c:v>45.710238188008198</c:v>
                </c:pt>
                <c:pt idx="147355">
                  <c:v>45.710348195776099</c:v>
                </c:pt>
                <c:pt idx="147356">
                  <c:v>45.710458203191898</c:v>
                </c:pt>
                <c:pt idx="147357">
                  <c:v>45.710568210255602</c:v>
                </c:pt>
                <c:pt idx="147358">
                  <c:v>45.710678216967104</c:v>
                </c:pt>
                <c:pt idx="147359">
                  <c:v>45.710788223326603</c:v>
                </c:pt>
                <c:pt idx="147360">
                  <c:v>45.7108982293339</c:v>
                </c:pt>
                <c:pt idx="147361">
                  <c:v>45.711008234989102</c:v>
                </c:pt>
                <c:pt idx="147362">
                  <c:v>45.711118240292102</c:v>
                </c:pt>
                <c:pt idx="147363">
                  <c:v>45.711228245243099</c:v>
                </c:pt>
                <c:pt idx="147364">
                  <c:v>45.711338249841901</c:v>
                </c:pt>
                <c:pt idx="147365">
                  <c:v>45.711448254088602</c:v>
                </c:pt>
                <c:pt idx="147366">
                  <c:v>45.711558257983299</c:v>
                </c:pt>
                <c:pt idx="147367">
                  <c:v>45.711668261525801</c:v>
                </c:pt>
                <c:pt idx="147368">
                  <c:v>45.711778264716102</c:v>
                </c:pt>
                <c:pt idx="147369">
                  <c:v>45.7118882675544</c:v>
                </c:pt>
                <c:pt idx="147370">
                  <c:v>45.711998270040603</c:v>
                </c:pt>
                <c:pt idx="147371">
                  <c:v>45.712108272174603</c:v>
                </c:pt>
                <c:pt idx="147372">
                  <c:v>45.712218273956601</c:v>
                </c:pt>
                <c:pt idx="147373">
                  <c:v>45.712328275386398</c:v>
                </c:pt>
                <c:pt idx="147374">
                  <c:v>45.712438276464198</c:v>
                </c:pt>
                <c:pt idx="147375">
                  <c:v>45.712548277189804</c:v>
                </c:pt>
                <c:pt idx="147376">
                  <c:v>45.712658277563399</c:v>
                </c:pt>
                <c:pt idx="147377">
                  <c:v>45.7127682775848</c:v>
                </c:pt>
                <c:pt idx="147378">
                  <c:v>45.712878277254099</c:v>
                </c:pt>
                <c:pt idx="147379">
                  <c:v>45.712988276571402</c:v>
                </c:pt>
                <c:pt idx="147380">
                  <c:v>45.713098275536503</c:v>
                </c:pt>
                <c:pt idx="147381">
                  <c:v>45.713208274149501</c:v>
                </c:pt>
                <c:pt idx="147382">
                  <c:v>45.713318272410497</c:v>
                </c:pt>
                <c:pt idx="147383">
                  <c:v>45.713428270319298</c:v>
                </c:pt>
                <c:pt idx="147384">
                  <c:v>45.713538267876103</c:v>
                </c:pt>
                <c:pt idx="147385">
                  <c:v>45.7136482650807</c:v>
                </c:pt>
                <c:pt idx="147386">
                  <c:v>45.7137582619333</c:v>
                </c:pt>
                <c:pt idx="147387">
                  <c:v>45.713868258433799</c:v>
                </c:pt>
                <c:pt idx="147388">
                  <c:v>45.713978254582202</c:v>
                </c:pt>
                <c:pt idx="147389">
                  <c:v>45.714088250378502</c:v>
                </c:pt>
                <c:pt idx="147390">
                  <c:v>45.714198245822701</c:v>
                </c:pt>
                <c:pt idx="147391">
                  <c:v>45.714308240914796</c:v>
                </c:pt>
                <c:pt idx="147392">
                  <c:v>45.714418235654897</c:v>
                </c:pt>
                <c:pt idx="147393">
                  <c:v>45.714528230042802</c:v>
                </c:pt>
                <c:pt idx="147394">
                  <c:v>45.714638224078698</c:v>
                </c:pt>
                <c:pt idx="147395">
                  <c:v>45.714748217762498</c:v>
                </c:pt>
                <c:pt idx="147396">
                  <c:v>45.714858211094203</c:v>
                </c:pt>
                <c:pt idx="147397">
                  <c:v>45.714968204073898</c:v>
                </c:pt>
                <c:pt idx="147398">
                  <c:v>45.715078196701498</c:v>
                </c:pt>
                <c:pt idx="147399">
                  <c:v>45.715188188976903</c:v>
                </c:pt>
                <c:pt idx="147400">
                  <c:v>45.715298180900398</c:v>
                </c:pt>
                <c:pt idx="147401">
                  <c:v>45.715408172471697</c:v>
                </c:pt>
                <c:pt idx="147402">
                  <c:v>45.715518163691002</c:v>
                </c:pt>
                <c:pt idx="147403">
                  <c:v>45.715628154558097</c:v>
                </c:pt>
                <c:pt idx="147404">
                  <c:v>45.715738145073303</c:v>
                </c:pt>
                <c:pt idx="147405">
                  <c:v>45.7158481352363</c:v>
                </c:pt>
                <c:pt idx="147406">
                  <c:v>45.715958125047301</c:v>
                </c:pt>
                <c:pt idx="147407">
                  <c:v>45.7160681145062</c:v>
                </c:pt>
                <c:pt idx="147408">
                  <c:v>45.716178103613103</c:v>
                </c:pt>
                <c:pt idx="147409">
                  <c:v>45.716288092367897</c:v>
                </c:pt>
                <c:pt idx="147410">
                  <c:v>45.716398080770603</c:v>
                </c:pt>
                <c:pt idx="147411">
                  <c:v>45.716508068821199</c:v>
                </c:pt>
                <c:pt idx="147412">
                  <c:v>45.716618056519799</c:v>
                </c:pt>
                <c:pt idx="147413">
                  <c:v>45.716728043866397</c:v>
                </c:pt>
                <c:pt idx="147414">
                  <c:v>45.716838030860799</c:v>
                </c:pt>
                <c:pt idx="147415">
                  <c:v>45.716948017503199</c:v>
                </c:pt>
                <c:pt idx="147416">
                  <c:v>45.717058003793603</c:v>
                </c:pt>
                <c:pt idx="147417">
                  <c:v>45.717167989731898</c:v>
                </c:pt>
                <c:pt idx="147418">
                  <c:v>45.717277975318197</c:v>
                </c:pt>
                <c:pt idx="147419">
                  <c:v>45.717387960552301</c:v>
                </c:pt>
                <c:pt idx="147420">
                  <c:v>45.717497945434502</c:v>
                </c:pt>
                <c:pt idx="147421">
                  <c:v>45.717607929964601</c:v>
                </c:pt>
                <c:pt idx="147422">
                  <c:v>45.717717914142597</c:v>
                </c:pt>
                <c:pt idx="147423">
                  <c:v>45.717827897968597</c:v>
                </c:pt>
                <c:pt idx="147424">
                  <c:v>45.717937881442502</c:v>
                </c:pt>
                <c:pt idx="147425">
                  <c:v>45.718047864564397</c:v>
                </c:pt>
                <c:pt idx="147426">
                  <c:v>45.718157847334297</c:v>
                </c:pt>
                <c:pt idx="147427">
                  <c:v>45.718267829752101</c:v>
                </c:pt>
                <c:pt idx="147428">
                  <c:v>45.718377811817803</c:v>
                </c:pt>
                <c:pt idx="147429">
                  <c:v>45.718487793531501</c:v>
                </c:pt>
                <c:pt idx="147430">
                  <c:v>45.718597774893198</c:v>
                </c:pt>
                <c:pt idx="147431">
                  <c:v>45.718707755902798</c:v>
                </c:pt>
                <c:pt idx="147432">
                  <c:v>45.718817736560403</c:v>
                </c:pt>
                <c:pt idx="147433">
                  <c:v>45.718927716865998</c:v>
                </c:pt>
                <c:pt idx="147434">
                  <c:v>45.719037696819498</c:v>
                </c:pt>
                <c:pt idx="147435">
                  <c:v>45.719147676421002</c:v>
                </c:pt>
                <c:pt idx="147436">
                  <c:v>45.719257655670397</c:v>
                </c:pt>
                <c:pt idx="147437">
                  <c:v>45.719367634567803</c:v>
                </c:pt>
                <c:pt idx="147438">
                  <c:v>45.719477613113199</c:v>
                </c:pt>
                <c:pt idx="147439">
                  <c:v>45.719587591306599</c:v>
                </c:pt>
                <c:pt idx="147440">
                  <c:v>45.719697569147897</c:v>
                </c:pt>
                <c:pt idx="147441">
                  <c:v>45.719807546637199</c:v>
                </c:pt>
                <c:pt idx="147442">
                  <c:v>45.719917523774399</c:v>
                </c:pt>
                <c:pt idx="147443">
                  <c:v>45.720027500559702</c:v>
                </c:pt>
                <c:pt idx="147444">
                  <c:v>45.720137476992903</c:v>
                </c:pt>
                <c:pt idx="147445">
                  <c:v>45.720247453074101</c:v>
                </c:pt>
                <c:pt idx="147446">
                  <c:v>45.720357428803197</c:v>
                </c:pt>
                <c:pt idx="147447">
                  <c:v>45.720467404180297</c:v>
                </c:pt>
                <c:pt idx="147448">
                  <c:v>45.720577379205501</c:v>
                </c:pt>
                <c:pt idx="147449">
                  <c:v>45.720687353878603</c:v>
                </c:pt>
                <c:pt idx="147450">
                  <c:v>45.720797328199602</c:v>
                </c:pt>
                <c:pt idx="147451">
                  <c:v>45.720907302168698</c:v>
                </c:pt>
                <c:pt idx="147452">
                  <c:v>45.721017275785698</c:v>
                </c:pt>
                <c:pt idx="147453">
                  <c:v>45.721127249050703</c:v>
                </c:pt>
                <c:pt idx="147454">
                  <c:v>45.721237221963797</c:v>
                </c:pt>
                <c:pt idx="147455">
                  <c:v>45.721347194524803</c:v>
                </c:pt>
                <c:pt idx="147456">
                  <c:v>45.7214571667337</c:v>
                </c:pt>
                <c:pt idx="147457">
                  <c:v>45.7215671385907</c:v>
                </c:pt>
                <c:pt idx="147458">
                  <c:v>45.721677110095698</c:v>
                </c:pt>
                <c:pt idx="147459">
                  <c:v>45.7217870812486</c:v>
                </c:pt>
                <c:pt idx="147460">
                  <c:v>45.721897052049599</c:v>
                </c:pt>
                <c:pt idx="147461">
                  <c:v>45.722007022498502</c:v>
                </c:pt>
                <c:pt idx="147462">
                  <c:v>45.722116992595403</c:v>
                </c:pt>
                <c:pt idx="147463">
                  <c:v>45.7222269623404</c:v>
                </c:pt>
                <c:pt idx="147464">
                  <c:v>45.722336931733302</c:v>
                </c:pt>
                <c:pt idx="147465">
                  <c:v>45.722446900774202</c:v>
                </c:pt>
                <c:pt idx="147466">
                  <c:v>45.722556869463098</c:v>
                </c:pt>
                <c:pt idx="147467">
                  <c:v>45.722666837800098</c:v>
                </c:pt>
                <c:pt idx="147468">
                  <c:v>45.722776805785003</c:v>
                </c:pt>
                <c:pt idx="147469">
                  <c:v>45.722886773417898</c:v>
                </c:pt>
                <c:pt idx="147470">
                  <c:v>45.722996740698797</c:v>
                </c:pt>
                <c:pt idx="147471">
                  <c:v>45.723106707627799</c:v>
                </c:pt>
                <c:pt idx="147472">
                  <c:v>45.7232166742047</c:v>
                </c:pt>
                <c:pt idx="147473">
                  <c:v>45.723326640429697</c:v>
                </c:pt>
                <c:pt idx="147474">
                  <c:v>45.723436606302599</c:v>
                </c:pt>
                <c:pt idx="147475">
                  <c:v>45.723546571823597</c:v>
                </c:pt>
                <c:pt idx="147476">
                  <c:v>45.7236565369926</c:v>
                </c:pt>
                <c:pt idx="147477">
                  <c:v>45.7237665018095</c:v>
                </c:pt>
                <c:pt idx="147478">
                  <c:v>45.723876466274497</c:v>
                </c:pt>
                <c:pt idx="147479">
                  <c:v>45.723986430387498</c:v>
                </c:pt>
                <c:pt idx="147480">
                  <c:v>45.724096394148603</c:v>
                </c:pt>
                <c:pt idx="147481">
                  <c:v>45.724206357557598</c:v>
                </c:pt>
                <c:pt idx="147482">
                  <c:v>45.724316320614697</c:v>
                </c:pt>
                <c:pt idx="147483">
                  <c:v>45.724426283319701</c:v>
                </c:pt>
                <c:pt idx="147484">
                  <c:v>45.724536245672802</c:v>
                </c:pt>
                <c:pt idx="147485">
                  <c:v>45.724646207673899</c:v>
                </c:pt>
                <c:pt idx="147486">
                  <c:v>45.724756169323101</c:v>
                </c:pt>
                <c:pt idx="147487">
                  <c:v>45.7248661306202</c:v>
                </c:pt>
                <c:pt idx="147488">
                  <c:v>45.724976091565402</c:v>
                </c:pt>
                <c:pt idx="147489">
                  <c:v>45.725086052158602</c:v>
                </c:pt>
                <c:pt idx="147490">
                  <c:v>45.725196012399898</c:v>
                </c:pt>
                <c:pt idx="147491">
                  <c:v>45.7253059722891</c:v>
                </c:pt>
                <c:pt idx="147492">
                  <c:v>45.725415931826397</c:v>
                </c:pt>
                <c:pt idx="147493">
                  <c:v>45.725525891011699</c:v>
                </c:pt>
                <c:pt idx="147494">
                  <c:v>45.725635849845098</c:v>
                </c:pt>
                <c:pt idx="147495">
                  <c:v>45.725745808326501</c:v>
                </c:pt>
                <c:pt idx="147496">
                  <c:v>45.725855766455901</c:v>
                </c:pt>
                <c:pt idx="147497">
                  <c:v>45.725965724233298</c:v>
                </c:pt>
                <c:pt idx="147498">
                  <c:v>45.726075681658799</c:v>
                </c:pt>
                <c:pt idx="147499">
                  <c:v>45.726185638732296</c:v>
                </c:pt>
                <c:pt idx="147500">
                  <c:v>45.726295595453898</c:v>
                </c:pt>
                <c:pt idx="147501">
                  <c:v>45.726405551823497</c:v>
                </c:pt>
                <c:pt idx="147502">
                  <c:v>45.7265155078411</c:v>
                </c:pt>
                <c:pt idx="147503">
                  <c:v>45.726625463506799</c:v>
                </c:pt>
                <c:pt idx="147504">
                  <c:v>45.726735418820503</c:v>
                </c:pt>
                <c:pt idx="147505">
                  <c:v>45.726845373782297</c:v>
                </c:pt>
                <c:pt idx="147506">
                  <c:v>45.726955328392101</c:v>
                </c:pt>
                <c:pt idx="147507">
                  <c:v>45.727065282649903</c:v>
                </c:pt>
                <c:pt idx="147508">
                  <c:v>45.727175236555802</c:v>
                </c:pt>
                <c:pt idx="147509">
                  <c:v>45.727285190109697</c:v>
                </c:pt>
                <c:pt idx="147510">
                  <c:v>45.727395143311703</c:v>
                </c:pt>
                <c:pt idx="147511">
                  <c:v>45.727505096161799</c:v>
                </c:pt>
                <c:pt idx="147512">
                  <c:v>45.7276150486598</c:v>
                </c:pt>
                <c:pt idx="147513">
                  <c:v>45.727725000805997</c:v>
                </c:pt>
                <c:pt idx="147514">
                  <c:v>45.727834952600197</c:v>
                </c:pt>
                <c:pt idx="147515">
                  <c:v>45.727944904042403</c:v>
                </c:pt>
                <c:pt idx="147516">
                  <c:v>45.728054855132697</c:v>
                </c:pt>
                <c:pt idx="147517">
                  <c:v>45.728164805871103</c:v>
                </c:pt>
                <c:pt idx="147518">
                  <c:v>45.728274756257498</c:v>
                </c:pt>
                <c:pt idx="147519">
                  <c:v>45.728384706291997</c:v>
                </c:pt>
                <c:pt idx="147520">
                  <c:v>45.728494655974501</c:v>
                </c:pt>
                <c:pt idx="147521">
                  <c:v>45.728604605305101</c:v>
                </c:pt>
                <c:pt idx="147522">
                  <c:v>45.728714554283798</c:v>
                </c:pt>
                <c:pt idx="147523">
                  <c:v>45.728824502910498</c:v>
                </c:pt>
                <c:pt idx="147524">
                  <c:v>45.728934451185303</c:v>
                </c:pt>
                <c:pt idx="147525">
                  <c:v>45.729044399108098</c:v>
                </c:pt>
                <c:pt idx="147526">
                  <c:v>45.729154346679103</c:v>
                </c:pt>
                <c:pt idx="147527">
                  <c:v>45.729264293897998</c:v>
                </c:pt>
                <c:pt idx="147528">
                  <c:v>45.729374240765097</c:v>
                </c:pt>
                <c:pt idx="147529">
                  <c:v>45.7294841872802</c:v>
                </c:pt>
                <c:pt idx="147530">
                  <c:v>45.729594133443399</c:v>
                </c:pt>
                <c:pt idx="147531">
                  <c:v>45.729704079254702</c:v>
                </c:pt>
                <c:pt idx="147532">
                  <c:v>45.729814024714003</c:v>
                </c:pt>
                <c:pt idx="147533">
                  <c:v>45.7299239698214</c:v>
                </c:pt>
                <c:pt idx="147534">
                  <c:v>45.7300339145769</c:v>
                </c:pt>
                <c:pt idx="147535">
                  <c:v>45.730143858980497</c:v>
                </c:pt>
                <c:pt idx="147536">
                  <c:v>45.730253803032099</c:v>
                </c:pt>
                <c:pt idx="147537">
                  <c:v>45.730363746731904</c:v>
                </c:pt>
                <c:pt idx="147538">
                  <c:v>45.730473690079698</c:v>
                </c:pt>
                <c:pt idx="147539">
                  <c:v>45.730583633075597</c:v>
                </c:pt>
                <c:pt idx="147540">
                  <c:v>45.730693575719499</c:v>
                </c:pt>
                <c:pt idx="147541">
                  <c:v>45.730803518011598</c:v>
                </c:pt>
                <c:pt idx="147542">
                  <c:v>45.730913459951701</c:v>
                </c:pt>
                <c:pt idx="147543">
                  <c:v>45.7310234015399</c:v>
                </c:pt>
                <c:pt idx="147544">
                  <c:v>45.731133342776197</c:v>
                </c:pt>
                <c:pt idx="147545">
                  <c:v>45.731243283660604</c:v>
                </c:pt>
                <c:pt idx="147546">
                  <c:v>45.7313532241931</c:v>
                </c:pt>
                <c:pt idx="147547">
                  <c:v>45.7314631643737</c:v>
                </c:pt>
                <c:pt idx="147548">
                  <c:v>45.731573104202397</c:v>
                </c:pt>
                <c:pt idx="147549">
                  <c:v>45.731683043679098</c:v>
                </c:pt>
                <c:pt idx="147550">
                  <c:v>45.731792982804002</c:v>
                </c:pt>
                <c:pt idx="147551">
                  <c:v>45.731902921576904</c:v>
                </c:pt>
                <c:pt idx="147552">
                  <c:v>45.732012859997901</c:v>
                </c:pt>
                <c:pt idx="147553">
                  <c:v>45.732122798067103</c:v>
                </c:pt>
                <c:pt idx="147554">
                  <c:v>45.732232735784301</c:v>
                </c:pt>
                <c:pt idx="147555">
                  <c:v>45.732342673149702</c:v>
                </c:pt>
                <c:pt idx="147556">
                  <c:v>45.732452610163101</c:v>
                </c:pt>
                <c:pt idx="147557">
                  <c:v>45.732562546824603</c:v>
                </c:pt>
                <c:pt idx="147558">
                  <c:v>45.732672483134301</c:v>
                </c:pt>
                <c:pt idx="147559">
                  <c:v>45.732782419091997</c:v>
                </c:pt>
                <c:pt idx="147560">
                  <c:v>45.732892354697903</c:v>
                </c:pt>
                <c:pt idx="147561">
                  <c:v>45.733002289951799</c:v>
                </c:pt>
                <c:pt idx="147562">
                  <c:v>45.733112224853897</c:v>
                </c:pt>
                <c:pt idx="147563">
                  <c:v>45.7332221594041</c:v>
                </c:pt>
                <c:pt idx="147564">
                  <c:v>45.7333320936023</c:v>
                </c:pt>
                <c:pt idx="147565">
                  <c:v>45.733442027448703</c:v>
                </c:pt>
                <c:pt idx="147566">
                  <c:v>45.733551960943203</c:v>
                </c:pt>
                <c:pt idx="147567">
                  <c:v>45.733661894085799</c:v>
                </c:pt>
                <c:pt idx="147568">
                  <c:v>45.733771826876598</c:v>
                </c:pt>
                <c:pt idx="147569">
                  <c:v>45.733881759315402</c:v>
                </c:pt>
                <c:pt idx="147570">
                  <c:v>45.733991691402402</c:v>
                </c:pt>
                <c:pt idx="147571">
                  <c:v>45.734101623137398</c:v>
                </c:pt>
                <c:pt idx="147572">
                  <c:v>45.734211554520598</c:v>
                </c:pt>
                <c:pt idx="147573">
                  <c:v>45.734321485551902</c:v>
                </c:pt>
                <c:pt idx="147574">
                  <c:v>45.734431416231402</c:v>
                </c:pt>
                <c:pt idx="147575">
                  <c:v>45.734541346558899</c:v>
                </c:pt>
                <c:pt idx="147576">
                  <c:v>45.734651276534599</c:v>
                </c:pt>
                <c:pt idx="147577">
                  <c:v>45.734761206158403</c:v>
                </c:pt>
                <c:pt idx="147578">
                  <c:v>45.734871135430303</c:v>
                </c:pt>
                <c:pt idx="147579">
                  <c:v>45.7349810643504</c:v>
                </c:pt>
                <c:pt idx="147580">
                  <c:v>45.7350909929186</c:v>
                </c:pt>
                <c:pt idx="147581">
                  <c:v>45.735200921134897</c:v>
                </c:pt>
                <c:pt idx="147582">
                  <c:v>45.735310848999298</c:v>
                </c:pt>
                <c:pt idx="147583">
                  <c:v>45.735420776511901</c:v>
                </c:pt>
                <c:pt idx="147584">
                  <c:v>45.735530703672602</c:v>
                </c:pt>
                <c:pt idx="147585">
                  <c:v>45.735640630481399</c:v>
                </c:pt>
                <c:pt idx="147586">
                  <c:v>45.735750556938399</c:v>
                </c:pt>
                <c:pt idx="147587">
                  <c:v>45.735860483043503</c:v>
                </c:pt>
                <c:pt idx="147588">
                  <c:v>45.735970408796703</c:v>
                </c:pt>
                <c:pt idx="147589">
                  <c:v>45.7360803341981</c:v>
                </c:pt>
                <c:pt idx="147590">
                  <c:v>45.7361902592476</c:v>
                </c:pt>
                <c:pt idx="147591">
                  <c:v>45.736300183945303</c:v>
                </c:pt>
                <c:pt idx="147592">
                  <c:v>45.736410108291103</c:v>
                </c:pt>
                <c:pt idx="147593">
                  <c:v>45.736520032285</c:v>
                </c:pt>
                <c:pt idx="147594">
                  <c:v>45.7366299559271</c:v>
                </c:pt>
                <c:pt idx="147595">
                  <c:v>45.736739879217303</c:v>
                </c:pt>
                <c:pt idx="147596">
                  <c:v>45.736849802155703</c:v>
                </c:pt>
                <c:pt idx="147597">
                  <c:v>45.736959724742199</c:v>
                </c:pt>
                <c:pt idx="147598">
                  <c:v>45.737069646976899</c:v>
                </c:pt>
                <c:pt idx="147599">
                  <c:v>45.737179568859702</c:v>
                </c:pt>
                <c:pt idx="147600">
                  <c:v>45.737289490390701</c:v>
                </c:pt>
                <c:pt idx="147601">
                  <c:v>45.737399411569797</c:v>
                </c:pt>
                <c:pt idx="147602">
                  <c:v>45.737509332397003</c:v>
                </c:pt>
                <c:pt idx="147603">
                  <c:v>45.737619252872499</c:v>
                </c:pt>
                <c:pt idx="147604">
                  <c:v>45.737729172995998</c:v>
                </c:pt>
                <c:pt idx="147605">
                  <c:v>45.7378390927678</c:v>
                </c:pt>
                <c:pt idx="147606">
                  <c:v>45.737949012187698</c:v>
                </c:pt>
                <c:pt idx="147607">
                  <c:v>45.738058931255701</c:v>
                </c:pt>
                <c:pt idx="147608">
                  <c:v>45.738168849971899</c:v>
                </c:pt>
                <c:pt idx="147609">
                  <c:v>45.738278768336301</c:v>
                </c:pt>
                <c:pt idx="147610">
                  <c:v>45.738388686348799</c:v>
                </c:pt>
                <c:pt idx="147611">
                  <c:v>45.7384986040095</c:v>
                </c:pt>
                <c:pt idx="147612">
                  <c:v>45.738608521318298</c:v>
                </c:pt>
                <c:pt idx="147613">
                  <c:v>45.738718438275299</c:v>
                </c:pt>
                <c:pt idx="147614">
                  <c:v>45.738828354880503</c:v>
                </c:pt>
                <c:pt idx="147615">
                  <c:v>45.738938271133897</c:v>
                </c:pt>
                <c:pt idx="147616">
                  <c:v>45.739048187035401</c:v>
                </c:pt>
                <c:pt idx="147617">
                  <c:v>45.739158102585101</c:v>
                </c:pt>
                <c:pt idx="147618">
                  <c:v>45.739268017782898</c:v>
                </c:pt>
                <c:pt idx="147619">
                  <c:v>45.739377932628997</c:v>
                </c:pt>
                <c:pt idx="147620">
                  <c:v>45.739487847123101</c:v>
                </c:pt>
                <c:pt idx="147621">
                  <c:v>45.7395977612655</c:v>
                </c:pt>
                <c:pt idx="147622">
                  <c:v>45.739707675056103</c:v>
                </c:pt>
                <c:pt idx="147623">
                  <c:v>45.739817588494802</c:v>
                </c:pt>
                <c:pt idx="147624">
                  <c:v>45.739927501581697</c:v>
                </c:pt>
                <c:pt idx="147625">
                  <c:v>45.740037414316802</c:v>
                </c:pt>
                <c:pt idx="147626">
                  <c:v>45.740147326699997</c:v>
                </c:pt>
                <c:pt idx="147627">
                  <c:v>45.740257238731402</c:v>
                </c:pt>
                <c:pt idx="147628">
                  <c:v>45.740367150411103</c:v>
                </c:pt>
                <c:pt idx="147629">
                  <c:v>45.7404770617389</c:v>
                </c:pt>
                <c:pt idx="147630">
                  <c:v>45.740586972714802</c:v>
                </c:pt>
                <c:pt idx="147631">
                  <c:v>45.740696883338998</c:v>
                </c:pt>
                <c:pt idx="147632">
                  <c:v>45.740806793611398</c:v>
                </c:pt>
                <c:pt idx="147633">
                  <c:v>45.740916703531902</c:v>
                </c:pt>
                <c:pt idx="147634">
                  <c:v>45.741026613100601</c:v>
                </c:pt>
                <c:pt idx="147635">
                  <c:v>45.741136522317603</c:v>
                </c:pt>
                <c:pt idx="147636">
                  <c:v>45.741246431182702</c:v>
                </c:pt>
                <c:pt idx="147637">
                  <c:v>45.741356339695997</c:v>
                </c:pt>
                <c:pt idx="147638">
                  <c:v>45.741466247857502</c:v>
                </c:pt>
                <c:pt idx="147639">
                  <c:v>45.741576155667097</c:v>
                </c:pt>
                <c:pt idx="147640">
                  <c:v>45.741686063125002</c:v>
                </c:pt>
                <c:pt idx="147641">
                  <c:v>45.741795970231102</c:v>
                </c:pt>
                <c:pt idx="147642">
                  <c:v>45.741905876985399</c:v>
                </c:pt>
                <c:pt idx="147643">
                  <c:v>45.742015783387799</c:v>
                </c:pt>
                <c:pt idx="147644">
                  <c:v>45.742125689438502</c:v>
                </c:pt>
                <c:pt idx="147645">
                  <c:v>45.742235595137402</c:v>
                </c:pt>
                <c:pt idx="147646">
                  <c:v>45.742345500484497</c:v>
                </c:pt>
                <c:pt idx="147647">
                  <c:v>45.742455405479703</c:v>
                </c:pt>
                <c:pt idx="147648">
                  <c:v>45.742565310123197</c:v>
                </c:pt>
                <c:pt idx="147649">
                  <c:v>45.742675214414902</c:v>
                </c:pt>
                <c:pt idx="147650">
                  <c:v>45.742785118354803</c:v>
                </c:pt>
                <c:pt idx="147651">
                  <c:v>45.7428950219429</c:v>
                </c:pt>
                <c:pt idx="147652">
                  <c:v>45.7430049251792</c:v>
                </c:pt>
                <c:pt idx="147653">
                  <c:v>45.743114828063703</c:v>
                </c:pt>
                <c:pt idx="147654">
                  <c:v>45.743224730596502</c:v>
                </c:pt>
                <c:pt idx="147655">
                  <c:v>45.743334632777398</c:v>
                </c:pt>
                <c:pt idx="147656">
                  <c:v>45.743444534606503</c:v>
                </c:pt>
                <c:pt idx="147657">
                  <c:v>45.743554436083897</c:v>
                </c:pt>
                <c:pt idx="147658">
                  <c:v>45.743664337209502</c:v>
                </c:pt>
                <c:pt idx="147659">
                  <c:v>45.743774237983303</c:v>
                </c:pt>
                <c:pt idx="147660">
                  <c:v>45.743884138405299</c:v>
                </c:pt>
                <c:pt idx="147661">
                  <c:v>45.743994038475499</c:v>
                </c:pt>
                <c:pt idx="147662">
                  <c:v>45.744103938194002</c:v>
                </c:pt>
                <c:pt idx="147663">
                  <c:v>45.7442138375607</c:v>
                </c:pt>
                <c:pt idx="147664">
                  <c:v>45.744323736575602</c:v>
                </c:pt>
                <c:pt idx="147665">
                  <c:v>45.7444336352387</c:v>
                </c:pt>
                <c:pt idx="147666">
                  <c:v>45.744543533550001</c:v>
                </c:pt>
                <c:pt idx="147667">
                  <c:v>45.744653431509597</c:v>
                </c:pt>
                <c:pt idx="147668">
                  <c:v>45.744763329117397</c:v>
                </c:pt>
                <c:pt idx="147669">
                  <c:v>45.7448732263734</c:v>
                </c:pt>
                <c:pt idx="147670">
                  <c:v>45.744983123277699</c:v>
                </c:pt>
                <c:pt idx="147671">
                  <c:v>45.7450930198302</c:v>
                </c:pt>
                <c:pt idx="147672">
                  <c:v>45.745202916030898</c:v>
                </c:pt>
                <c:pt idx="147673">
                  <c:v>45.745312811879799</c:v>
                </c:pt>
                <c:pt idx="147674">
                  <c:v>45.745422707377003</c:v>
                </c:pt>
                <c:pt idx="147675">
                  <c:v>45.745532602522402</c:v>
                </c:pt>
                <c:pt idx="147676">
                  <c:v>45.745642497316098</c:v>
                </c:pt>
                <c:pt idx="147677">
                  <c:v>45.745752391757897</c:v>
                </c:pt>
                <c:pt idx="147678">
                  <c:v>45.745862285848098</c:v>
                </c:pt>
                <c:pt idx="147679">
                  <c:v>45.745972179586403</c:v>
                </c:pt>
                <c:pt idx="147680">
                  <c:v>45.746082072973003</c:v>
                </c:pt>
                <c:pt idx="147681">
                  <c:v>45.746191966007899</c:v>
                </c:pt>
                <c:pt idx="147682">
                  <c:v>45.746301858690899</c:v>
                </c:pt>
                <c:pt idx="147683">
                  <c:v>45.746411751022301</c:v>
                </c:pt>
                <c:pt idx="147684">
                  <c:v>45.746521643001799</c:v>
                </c:pt>
                <c:pt idx="147685">
                  <c:v>45.746631534629699</c:v>
                </c:pt>
                <c:pt idx="147686">
                  <c:v>45.746741425905697</c:v>
                </c:pt>
                <c:pt idx="147687">
                  <c:v>45.746851316830003</c:v>
                </c:pt>
                <c:pt idx="147688">
                  <c:v>45.746961207402599</c:v>
                </c:pt>
                <c:pt idx="147689">
                  <c:v>45.747071097623397</c:v>
                </c:pt>
                <c:pt idx="147690">
                  <c:v>45.747180987492499</c:v>
                </c:pt>
                <c:pt idx="147691">
                  <c:v>45.747290877009803</c:v>
                </c:pt>
                <c:pt idx="147692">
                  <c:v>45.747400766175303</c:v>
                </c:pt>
                <c:pt idx="147693">
                  <c:v>45.747510654989199</c:v>
                </c:pt>
                <c:pt idx="147694">
                  <c:v>45.747620543451198</c:v>
                </c:pt>
                <c:pt idx="147695">
                  <c:v>45.7477304315616</c:v>
                </c:pt>
                <c:pt idx="147696">
                  <c:v>45.747840319320197</c:v>
                </c:pt>
                <c:pt idx="147697">
                  <c:v>45.747950206726998</c:v>
                </c:pt>
                <c:pt idx="147698">
                  <c:v>45.748060093782101</c:v>
                </c:pt>
                <c:pt idx="147699">
                  <c:v>45.7481699804855</c:v>
                </c:pt>
                <c:pt idx="147700">
                  <c:v>45.748279866837102</c:v>
                </c:pt>
                <c:pt idx="147701">
                  <c:v>45.748389752836999</c:v>
                </c:pt>
                <c:pt idx="147702">
                  <c:v>45.7484996384852</c:v>
                </c:pt>
                <c:pt idx="147703">
                  <c:v>45.748609523781603</c:v>
                </c:pt>
                <c:pt idx="147704">
                  <c:v>45.748719408726302</c:v>
                </c:pt>
                <c:pt idx="147705">
                  <c:v>45.748829293319297</c:v>
                </c:pt>
                <c:pt idx="147706">
                  <c:v>45.748939177560501</c:v>
                </c:pt>
                <c:pt idx="147707">
                  <c:v>45.749049061450002</c:v>
                </c:pt>
                <c:pt idx="147708">
                  <c:v>45.749158944987798</c:v>
                </c:pt>
                <c:pt idx="147709">
                  <c:v>45.749268828173797</c:v>
                </c:pt>
                <c:pt idx="147710">
                  <c:v>45.749378711008198</c:v>
                </c:pt>
                <c:pt idx="147711">
                  <c:v>45.749488593490803</c:v>
                </c:pt>
                <c:pt idx="147712">
                  <c:v>45.749598475621603</c:v>
                </c:pt>
                <c:pt idx="147713">
                  <c:v>45.749708357400799</c:v>
                </c:pt>
                <c:pt idx="147714">
                  <c:v>45.749818238828198</c:v>
                </c:pt>
                <c:pt idx="147715">
                  <c:v>45.749928119903899</c:v>
                </c:pt>
                <c:pt idx="147716">
                  <c:v>45.750038000627903</c:v>
                </c:pt>
                <c:pt idx="147717">
                  <c:v>45.750147881000203</c:v>
                </c:pt>
                <c:pt idx="147718">
                  <c:v>45.750257761020698</c:v>
                </c:pt>
                <c:pt idx="147719">
                  <c:v>45.750367640689603</c:v>
                </c:pt>
                <c:pt idx="147720">
                  <c:v>45.750477520006697</c:v>
                </c:pt>
                <c:pt idx="147721">
                  <c:v>45.750587398972101</c:v>
                </c:pt>
                <c:pt idx="147722">
                  <c:v>45.7506972775858</c:v>
                </c:pt>
                <c:pt idx="147723">
                  <c:v>45.750807155847802</c:v>
                </c:pt>
                <c:pt idx="147724">
                  <c:v>45.750917033758</c:v>
                </c:pt>
                <c:pt idx="147725">
                  <c:v>45.7510269113166</c:v>
                </c:pt>
                <c:pt idx="147726">
                  <c:v>45.751136788523503</c:v>
                </c:pt>
                <c:pt idx="147727">
                  <c:v>45.751246665378602</c:v>
                </c:pt>
                <c:pt idx="147728">
                  <c:v>45.751356541881997</c:v>
                </c:pt>
                <c:pt idx="147729">
                  <c:v>45.7514664180338</c:v>
                </c:pt>
                <c:pt idx="147730">
                  <c:v>45.7515762938338</c:v>
                </c:pt>
                <c:pt idx="147731">
                  <c:v>45.751686169282102</c:v>
                </c:pt>
                <c:pt idx="147732">
                  <c:v>45.7517960443788</c:v>
                </c:pt>
                <c:pt idx="147733">
                  <c:v>45.751905919123701</c:v>
                </c:pt>
                <c:pt idx="147734">
                  <c:v>45.752015793516897</c:v>
                </c:pt>
                <c:pt idx="147735">
                  <c:v>45.752125667558502</c:v>
                </c:pt>
                <c:pt idx="147736">
                  <c:v>45.752235541248297</c:v>
                </c:pt>
                <c:pt idx="147737">
                  <c:v>45.752345414586401</c:v>
                </c:pt>
                <c:pt idx="147738">
                  <c:v>45.7524552875729</c:v>
                </c:pt>
                <c:pt idx="147739">
                  <c:v>45.752565160207602</c:v>
                </c:pt>
                <c:pt idx="147740">
                  <c:v>45.7526750324907</c:v>
                </c:pt>
                <c:pt idx="147741">
                  <c:v>45.752784904422001</c:v>
                </c:pt>
                <c:pt idx="147742">
                  <c:v>45.752894776001703</c:v>
                </c:pt>
                <c:pt idx="147743">
                  <c:v>45.753004647229702</c:v>
                </c:pt>
                <c:pt idx="147744">
                  <c:v>45.753114518106003</c:v>
                </c:pt>
                <c:pt idx="147745">
                  <c:v>45.753224388630599</c:v>
                </c:pt>
                <c:pt idx="147746">
                  <c:v>45.753334258803498</c:v>
                </c:pt>
                <c:pt idx="147747">
                  <c:v>45.7534441286248</c:v>
                </c:pt>
                <c:pt idx="147748">
                  <c:v>45.753553998094297</c:v>
                </c:pt>
                <c:pt idx="147749">
                  <c:v>45.753663867212197</c:v>
                </c:pt>
                <c:pt idx="147750">
                  <c:v>45.753773735978399</c:v>
                </c:pt>
                <c:pt idx="147751">
                  <c:v>45.753883604392897</c:v>
                </c:pt>
                <c:pt idx="147752">
                  <c:v>45.753993472455697</c:v>
                </c:pt>
                <c:pt idx="147753">
                  <c:v>45.7541033401669</c:v>
                </c:pt>
                <c:pt idx="147754">
                  <c:v>45.754213207526398</c:v>
                </c:pt>
                <c:pt idx="147755">
                  <c:v>45.754323074534199</c:v>
                </c:pt>
                <c:pt idx="147756">
                  <c:v>45.754432941190302</c:v>
                </c:pt>
                <c:pt idx="147757">
                  <c:v>45.754542807494801</c:v>
                </c:pt>
                <c:pt idx="147758">
                  <c:v>45.754652673447602</c:v>
                </c:pt>
                <c:pt idx="147759">
                  <c:v>45.754762539048698</c:v>
                </c:pt>
                <c:pt idx="147760">
                  <c:v>45.754872404298098</c:v>
                </c:pt>
                <c:pt idx="147761">
                  <c:v>45.754982269195899</c:v>
                </c:pt>
                <c:pt idx="147762">
                  <c:v>45.755092133741996</c:v>
                </c:pt>
                <c:pt idx="147763">
                  <c:v>45.755201997936403</c:v>
                </c:pt>
                <c:pt idx="147764">
                  <c:v>45.755311861779198</c:v>
                </c:pt>
                <c:pt idx="147765">
                  <c:v>45.755421725270303</c:v>
                </c:pt>
                <c:pt idx="147766">
                  <c:v>45.755531588409802</c:v>
                </c:pt>
                <c:pt idx="147767">
                  <c:v>45.755641451197498</c:v>
                </c:pt>
                <c:pt idx="147768">
                  <c:v>45.755751313633702</c:v>
                </c:pt>
                <c:pt idx="147769">
                  <c:v>45.755861175718103</c:v>
                </c:pt>
                <c:pt idx="147770">
                  <c:v>45.755971037450898</c:v>
                </c:pt>
                <c:pt idx="147771">
                  <c:v>45.756080898832103</c:v>
                </c:pt>
                <c:pt idx="147772">
                  <c:v>45.756190759861603</c:v>
                </c:pt>
                <c:pt idx="147773">
                  <c:v>45.756300620539399</c:v>
                </c:pt>
                <c:pt idx="147774">
                  <c:v>45.756410480865597</c:v>
                </c:pt>
                <c:pt idx="147775">
                  <c:v>45.756520340840098</c:v>
                </c:pt>
                <c:pt idx="147776">
                  <c:v>45.756630200463</c:v>
                </c:pt>
                <c:pt idx="147777">
                  <c:v>45.756740059734199</c:v>
                </c:pt>
                <c:pt idx="147778">
                  <c:v>45.756849918653799</c:v>
                </c:pt>
                <c:pt idx="147779">
                  <c:v>45.756959777221702</c:v>
                </c:pt>
                <c:pt idx="147780">
                  <c:v>45.757069635438</c:v>
                </c:pt>
                <c:pt idx="147781">
                  <c:v>45.757179493302601</c:v>
                </c:pt>
                <c:pt idx="147782">
                  <c:v>45.757289350815597</c:v>
                </c:pt>
                <c:pt idx="147783">
                  <c:v>45.757399207977002</c:v>
                </c:pt>
                <c:pt idx="147784">
                  <c:v>45.757509064786703</c:v>
                </c:pt>
                <c:pt idx="147785">
                  <c:v>45.757618921244699</c:v>
                </c:pt>
                <c:pt idx="147786">
                  <c:v>45.757728777351097</c:v>
                </c:pt>
                <c:pt idx="147787">
                  <c:v>45.757838633105898</c:v>
                </c:pt>
                <c:pt idx="147788">
                  <c:v>45.757948488509101</c:v>
                </c:pt>
                <c:pt idx="147789">
                  <c:v>45.758058343560599</c:v>
                </c:pt>
                <c:pt idx="147790">
                  <c:v>45.7581681982604</c:v>
                </c:pt>
                <c:pt idx="147791">
                  <c:v>45.758278052608603</c:v>
                </c:pt>
                <c:pt idx="147792">
                  <c:v>45.758387906605201</c:v>
                </c:pt>
                <c:pt idx="147793">
                  <c:v>45.758497760250201</c:v>
                </c:pt>
                <c:pt idx="147794">
                  <c:v>45.758607613543496</c:v>
                </c:pt>
                <c:pt idx="147795">
                  <c:v>45.758717466485201</c:v>
                </c:pt>
                <c:pt idx="147796">
                  <c:v>45.758827319075301</c:v>
                </c:pt>
                <c:pt idx="147797">
                  <c:v>45.758937171313796</c:v>
                </c:pt>
                <c:pt idx="147798">
                  <c:v>45.759047023200601</c:v>
                </c:pt>
                <c:pt idx="147799">
                  <c:v>45.759156874735801</c:v>
                </c:pt>
                <c:pt idx="147800">
                  <c:v>45.759266725919304</c:v>
                </c:pt>
                <c:pt idx="147801">
                  <c:v>45.759376576751301</c:v>
                </c:pt>
                <c:pt idx="147802">
                  <c:v>45.7594864272316</c:v>
                </c:pt>
                <c:pt idx="147803">
                  <c:v>45.759596277360302</c:v>
                </c:pt>
                <c:pt idx="147804">
                  <c:v>45.759706127137399</c:v>
                </c:pt>
                <c:pt idx="147805">
                  <c:v>45.759815976562798</c:v>
                </c:pt>
                <c:pt idx="147806">
                  <c:v>45.759925825636699</c:v>
                </c:pt>
                <c:pt idx="147807">
                  <c:v>45.760035674358903</c:v>
                </c:pt>
                <c:pt idx="147808">
                  <c:v>45.760145522729502</c:v>
                </c:pt>
                <c:pt idx="147809">
                  <c:v>45.760255370748503</c:v>
                </c:pt>
                <c:pt idx="147810">
                  <c:v>45.760365218415899</c:v>
                </c:pt>
                <c:pt idx="147811">
                  <c:v>45.760475065731598</c:v>
                </c:pt>
                <c:pt idx="147812">
                  <c:v>45.760584912695798</c:v>
                </c:pt>
                <c:pt idx="147813">
                  <c:v>45.760694759308301</c:v>
                </c:pt>
                <c:pt idx="147814">
                  <c:v>45.760804605569199</c:v>
                </c:pt>
                <c:pt idx="147815">
                  <c:v>45.760914451478598</c:v>
                </c:pt>
                <c:pt idx="147816">
                  <c:v>45.7610242970363</c:v>
                </c:pt>
                <c:pt idx="147817">
                  <c:v>45.761134142242398</c:v>
                </c:pt>
                <c:pt idx="147818">
                  <c:v>45.761243987096897</c:v>
                </c:pt>
                <c:pt idx="147819">
                  <c:v>45.761353831599799</c:v>
                </c:pt>
                <c:pt idx="147820">
                  <c:v>45.761463675751102</c:v>
                </c:pt>
                <c:pt idx="147821">
                  <c:v>45.761573519550801</c:v>
                </c:pt>
                <c:pt idx="147822">
                  <c:v>45.761683362998902</c:v>
                </c:pt>
                <c:pt idx="147823">
                  <c:v>45.761793206095398</c:v>
                </c:pt>
                <c:pt idx="147824">
                  <c:v>45.761903048840303</c:v>
                </c:pt>
                <c:pt idx="147825">
                  <c:v>45.762012891233603</c:v>
                </c:pt>
                <c:pt idx="147826">
                  <c:v>45.762122733275397</c:v>
                </c:pt>
                <c:pt idx="147827">
                  <c:v>45.762232574965502</c:v>
                </c:pt>
                <c:pt idx="147828">
                  <c:v>45.762342416304001</c:v>
                </c:pt>
                <c:pt idx="147829">
                  <c:v>45.762452257290903</c:v>
                </c:pt>
                <c:pt idx="147830">
                  <c:v>45.762562097926299</c:v>
                </c:pt>
                <c:pt idx="147831">
                  <c:v>45.762671938209998</c:v>
                </c:pt>
                <c:pt idx="147832">
                  <c:v>45.762781778142198</c:v>
                </c:pt>
                <c:pt idx="147833">
                  <c:v>45.762891617722701</c:v>
                </c:pt>
                <c:pt idx="147834">
                  <c:v>45.763001456951699</c:v>
                </c:pt>
                <c:pt idx="147835">
                  <c:v>45.763111295829098</c:v>
                </c:pt>
                <c:pt idx="147836">
                  <c:v>45.7632211343549</c:v>
                </c:pt>
                <c:pt idx="147837">
                  <c:v>45.763330972529197</c:v>
                </c:pt>
                <c:pt idx="147838">
                  <c:v>45.763440810351803</c:v>
                </c:pt>
                <c:pt idx="147839">
                  <c:v>45.763550647822903</c:v>
                </c:pt>
                <c:pt idx="147840">
                  <c:v>45.763660484942399</c:v>
                </c:pt>
                <c:pt idx="147841">
                  <c:v>45.763770321710297</c:v>
                </c:pt>
                <c:pt idx="147842">
                  <c:v>45.763880158126597</c:v>
                </c:pt>
                <c:pt idx="147843">
                  <c:v>45.763989994191398</c:v>
                </c:pt>
                <c:pt idx="147844">
                  <c:v>45.764099829904602</c:v>
                </c:pt>
                <c:pt idx="147845">
                  <c:v>45.7642096652662</c:v>
                </c:pt>
                <c:pt idx="147846">
                  <c:v>45.764319500276201</c:v>
                </c:pt>
                <c:pt idx="147847">
                  <c:v>45.764429334934697</c:v>
                </c:pt>
                <c:pt idx="147848">
                  <c:v>45.764539169241601</c:v>
                </c:pt>
                <c:pt idx="147849">
                  <c:v>45.764649003196901</c:v>
                </c:pt>
                <c:pt idx="147850">
                  <c:v>45.764758836800603</c:v>
                </c:pt>
                <c:pt idx="147851">
                  <c:v>45.764868670052799</c:v>
                </c:pt>
                <c:pt idx="147852">
                  <c:v>45.764978502953397</c:v>
                </c:pt>
                <c:pt idx="147853">
                  <c:v>45.765088335502497</c:v>
                </c:pt>
                <c:pt idx="147854">
                  <c:v>45.765198167699999</c:v>
                </c:pt>
                <c:pt idx="147855">
                  <c:v>45.765307999545897</c:v>
                </c:pt>
                <c:pt idx="147856">
                  <c:v>45.765417831040303</c:v>
                </c:pt>
                <c:pt idx="147857">
                  <c:v>45.765527662183104</c:v>
                </c:pt>
                <c:pt idx="147858">
                  <c:v>45.7656374929743</c:v>
                </c:pt>
                <c:pt idx="147859">
                  <c:v>45.765747323413997</c:v>
                </c:pt>
                <c:pt idx="147860">
                  <c:v>45.765857153502097</c:v>
                </c:pt>
                <c:pt idx="147861">
                  <c:v>45.765966983238698</c:v>
                </c:pt>
                <c:pt idx="147862">
                  <c:v>45.766076812623702</c:v>
                </c:pt>
                <c:pt idx="147863">
                  <c:v>45.7661866416572</c:v>
                </c:pt>
                <c:pt idx="147864">
                  <c:v>45.7662964703391</c:v>
                </c:pt>
                <c:pt idx="147865">
                  <c:v>45.766406298669402</c:v>
                </c:pt>
                <c:pt idx="147866">
                  <c:v>45.766516126648199</c:v>
                </c:pt>
                <c:pt idx="147867">
                  <c:v>45.766625954275497</c:v>
                </c:pt>
                <c:pt idx="147868">
                  <c:v>45.766735781551198</c:v>
                </c:pt>
                <c:pt idx="147869">
                  <c:v>45.7668456084753</c:v>
                </c:pt>
                <c:pt idx="147870">
                  <c:v>45.766955435047997</c:v>
                </c:pt>
                <c:pt idx="147871">
                  <c:v>45.767065261269003</c:v>
                </c:pt>
                <c:pt idx="147872">
                  <c:v>45.767175087138597</c:v>
                </c:pt>
                <c:pt idx="147873">
                  <c:v>45.7672849126565</c:v>
                </c:pt>
                <c:pt idx="147874">
                  <c:v>45.767394737822997</c:v>
                </c:pt>
                <c:pt idx="147875">
                  <c:v>45.767504562637903</c:v>
                </c:pt>
                <c:pt idx="147876">
                  <c:v>45.767614387101197</c:v>
                </c:pt>
                <c:pt idx="147877">
                  <c:v>45.7677242112131</c:v>
                </c:pt>
                <c:pt idx="147878">
                  <c:v>45.767834034973298</c:v>
                </c:pt>
                <c:pt idx="147879">
                  <c:v>45.767943858382097</c:v>
                </c:pt>
                <c:pt idx="147880">
                  <c:v>45.768053681439298</c:v>
                </c:pt>
                <c:pt idx="147881">
                  <c:v>45.768163504145001</c:v>
                </c:pt>
                <c:pt idx="147882">
                  <c:v>45.768273326499099</c:v>
                </c:pt>
                <c:pt idx="147883">
                  <c:v>45.768383148501798</c:v>
                </c:pt>
                <c:pt idx="147884">
                  <c:v>45.768492970152799</c:v>
                </c:pt>
                <c:pt idx="147885">
                  <c:v>45.768602791452402</c:v>
                </c:pt>
                <c:pt idx="147886">
                  <c:v>45.7687126124004</c:v>
                </c:pt>
                <c:pt idx="147887">
                  <c:v>45.768822432996899</c:v>
                </c:pt>
                <c:pt idx="147888">
                  <c:v>45.7689322532419</c:v>
                </c:pt>
                <c:pt idx="147889">
                  <c:v>45.769042073135303</c:v>
                </c:pt>
                <c:pt idx="147890">
                  <c:v>45.7691518926773</c:v>
                </c:pt>
                <c:pt idx="147891">
                  <c:v>45.769261711867699</c:v>
                </c:pt>
                <c:pt idx="147892">
                  <c:v>45.7693715307066</c:v>
                </c:pt>
                <c:pt idx="147893">
                  <c:v>45.769481349193903</c:v>
                </c:pt>
                <c:pt idx="147894">
                  <c:v>45.7695911673298</c:v>
                </c:pt>
                <c:pt idx="147895">
                  <c:v>45.769700985114099</c:v>
                </c:pt>
                <c:pt idx="147896">
                  <c:v>45.7698108025469</c:v>
                </c:pt>
                <c:pt idx="147897">
                  <c:v>45.769920619628202</c:v>
                </c:pt>
                <c:pt idx="147898">
                  <c:v>45.770030436357999</c:v>
                </c:pt>
                <c:pt idx="147899">
                  <c:v>45.770140252736198</c:v>
                </c:pt>
                <c:pt idx="147900">
                  <c:v>45.770250068762998</c:v>
                </c:pt>
                <c:pt idx="147901">
                  <c:v>45.7703598844382</c:v>
                </c:pt>
                <c:pt idx="147902">
                  <c:v>45.770469699761897</c:v>
                </c:pt>
                <c:pt idx="147903">
                  <c:v>45.770579514734202</c:v>
                </c:pt>
                <c:pt idx="147904">
                  <c:v>45.770689329354902</c:v>
                </c:pt>
                <c:pt idx="147905">
                  <c:v>45.770799143624103</c:v>
                </c:pt>
                <c:pt idx="147906">
                  <c:v>45.770908957541799</c:v>
                </c:pt>
                <c:pt idx="147907">
                  <c:v>45.771018771107997</c:v>
                </c:pt>
                <c:pt idx="147908">
                  <c:v>45.771128584322703</c:v>
                </c:pt>
                <c:pt idx="147909">
                  <c:v>45.771238397185897</c:v>
                </c:pt>
                <c:pt idx="147910">
                  <c:v>45.7713482096975</c:v>
                </c:pt>
                <c:pt idx="147911">
                  <c:v>45.771458021857697</c:v>
                </c:pt>
                <c:pt idx="147912">
                  <c:v>45.771567833666403</c:v>
                </c:pt>
                <c:pt idx="147913">
                  <c:v>45.771677645123603</c:v>
                </c:pt>
                <c:pt idx="147914">
                  <c:v>45.771787456229298</c:v>
                </c:pt>
                <c:pt idx="147915">
                  <c:v>45.771897266983501</c:v>
                </c:pt>
                <c:pt idx="147916">
                  <c:v>45.772007077386199</c:v>
                </c:pt>
                <c:pt idx="147917">
                  <c:v>45.772116887437399</c:v>
                </c:pt>
                <c:pt idx="147918">
                  <c:v>45.7722266971371</c:v>
                </c:pt>
                <c:pt idx="147919">
                  <c:v>45.772336506485402</c:v>
                </c:pt>
                <c:pt idx="147920">
                  <c:v>45.7724463154821</c:v>
                </c:pt>
                <c:pt idx="147921">
                  <c:v>45.772556124127398</c:v>
                </c:pt>
                <c:pt idx="147922">
                  <c:v>45.772665932421098</c:v>
                </c:pt>
                <c:pt idx="147923">
                  <c:v>45.7727757403634</c:v>
                </c:pt>
                <c:pt idx="147924">
                  <c:v>45.772885547954203</c:v>
                </c:pt>
                <c:pt idx="147925">
                  <c:v>45.772995355193501</c:v>
                </c:pt>
                <c:pt idx="147926">
                  <c:v>45.773105162081301</c:v>
                </c:pt>
                <c:pt idx="147927">
                  <c:v>45.773214968617602</c:v>
                </c:pt>
                <c:pt idx="147928">
                  <c:v>45.773324774802497</c:v>
                </c:pt>
                <c:pt idx="147929">
                  <c:v>45.7734345806359</c:v>
                </c:pt>
                <c:pt idx="147930">
                  <c:v>45.773544386117798</c:v>
                </c:pt>
                <c:pt idx="147931">
                  <c:v>45.773654191248198</c:v>
                </c:pt>
                <c:pt idx="147932">
                  <c:v>45.7737639960271</c:v>
                </c:pt>
                <c:pt idx="147933">
                  <c:v>45.773873800454602</c:v>
                </c:pt>
                <c:pt idx="147934">
                  <c:v>45.773983604530599</c:v>
                </c:pt>
                <c:pt idx="147935">
                  <c:v>45.774093408255098</c:v>
                </c:pt>
                <c:pt idx="147936">
                  <c:v>45.774203211628198</c:v>
                </c:pt>
                <c:pt idx="147937">
                  <c:v>45.774313014649799</c:v>
                </c:pt>
                <c:pt idx="147938">
                  <c:v>45.774422817319902</c:v>
                </c:pt>
                <c:pt idx="147939">
                  <c:v>45.774532619638499</c:v>
                </c:pt>
                <c:pt idx="147940">
                  <c:v>45.774642421605698</c:v>
                </c:pt>
                <c:pt idx="147941">
                  <c:v>45.774752223221398</c:v>
                </c:pt>
                <c:pt idx="147942">
                  <c:v>45.774862024485699</c:v>
                </c:pt>
                <c:pt idx="147943">
                  <c:v>45.774971825398403</c:v>
                </c:pt>
                <c:pt idx="147944">
                  <c:v>45.7750816259598</c:v>
                </c:pt>
                <c:pt idx="147945">
                  <c:v>45.775191426169599</c:v>
                </c:pt>
                <c:pt idx="147946">
                  <c:v>45.775301226027999</c:v>
                </c:pt>
                <c:pt idx="147947">
                  <c:v>45.7754110255349</c:v>
                </c:pt>
                <c:pt idx="147948">
                  <c:v>45.775520824690403</c:v>
                </c:pt>
                <c:pt idx="147949">
                  <c:v>45.775630623494401</c:v>
                </c:pt>
                <c:pt idx="147950">
                  <c:v>45.775740421946999</c:v>
                </c:pt>
                <c:pt idx="147951">
                  <c:v>45.775850220048099</c:v>
                </c:pt>
                <c:pt idx="147952">
                  <c:v>45.7759600177978</c:v>
                </c:pt>
                <c:pt idx="147953">
                  <c:v>45.776069815196003</c:v>
                </c:pt>
                <c:pt idx="147954">
                  <c:v>45.7761796122427</c:v>
                </c:pt>
                <c:pt idx="147955">
                  <c:v>45.776289408937998</c:v>
                </c:pt>
                <c:pt idx="147956">
                  <c:v>45.776399205281898</c:v>
                </c:pt>
                <c:pt idx="147957">
                  <c:v>45.776509001274299</c:v>
                </c:pt>
                <c:pt idx="147958">
                  <c:v>45.776618796915201</c:v>
                </c:pt>
                <c:pt idx="147959">
                  <c:v>45.776728592204698</c:v>
                </c:pt>
                <c:pt idx="147960">
                  <c:v>45.776838387142803</c:v>
                </c:pt>
                <c:pt idx="147961">
                  <c:v>45.776948181729402</c:v>
                </c:pt>
                <c:pt idx="147962">
                  <c:v>45.777057975964603</c:v>
                </c:pt>
                <c:pt idx="147963">
                  <c:v>45.777167769848297</c:v>
                </c:pt>
                <c:pt idx="147964">
                  <c:v>45.777277563380601</c:v>
                </c:pt>
                <c:pt idx="147965">
                  <c:v>45.777387356561498</c:v>
                </c:pt>
                <c:pt idx="147966">
                  <c:v>45.777497149390904</c:v>
                </c:pt>
                <c:pt idx="147967">
                  <c:v>45.777606941868903</c:v>
                </c:pt>
                <c:pt idx="147968">
                  <c:v>45.777716733995398</c:v>
                </c:pt>
                <c:pt idx="147969">
                  <c:v>45.7778265257705</c:v>
                </c:pt>
                <c:pt idx="147970">
                  <c:v>45.777936317194197</c:v>
                </c:pt>
                <c:pt idx="147971">
                  <c:v>45.778046108266402</c:v>
                </c:pt>
                <c:pt idx="147972">
                  <c:v>45.778155898987201</c:v>
                </c:pt>
                <c:pt idx="147973">
                  <c:v>45.778265689356601</c:v>
                </c:pt>
                <c:pt idx="147974">
                  <c:v>45.778375479374603</c:v>
                </c:pt>
                <c:pt idx="147975">
                  <c:v>45.778485269041099</c:v>
                </c:pt>
                <c:pt idx="147976">
                  <c:v>45.778595058356203</c:v>
                </c:pt>
                <c:pt idx="147977">
                  <c:v>45.778704847319901</c:v>
                </c:pt>
                <c:pt idx="147978">
                  <c:v>45.7788146359321</c:v>
                </c:pt>
                <c:pt idx="147979">
                  <c:v>45.778924424192901</c:v>
                </c:pt>
                <c:pt idx="147980">
                  <c:v>45.779034212102303</c:v>
                </c:pt>
                <c:pt idx="147981">
                  <c:v>45.779143999660299</c:v>
                </c:pt>
                <c:pt idx="147982">
                  <c:v>45.779253786866903</c:v>
                </c:pt>
                <c:pt idx="147983">
                  <c:v>45.779363573722001</c:v>
                </c:pt>
                <c:pt idx="147984">
                  <c:v>45.779473360225701</c:v>
                </c:pt>
                <c:pt idx="147985">
                  <c:v>45.779583146378002</c:v>
                </c:pt>
                <c:pt idx="147986">
                  <c:v>45.779692932178897</c:v>
                </c:pt>
                <c:pt idx="147987">
                  <c:v>45.779802717628399</c:v>
                </c:pt>
                <c:pt idx="147988">
                  <c:v>45.779912502726503</c:v>
                </c:pt>
                <c:pt idx="147989">
                  <c:v>45.780022287473102</c:v>
                </c:pt>
                <c:pt idx="147990">
                  <c:v>45.780132071868401</c:v>
                </c:pt>
                <c:pt idx="147991">
                  <c:v>45.780241855912202</c:v>
                </c:pt>
                <c:pt idx="147992">
                  <c:v>45.780351639604604</c:v>
                </c:pt>
                <c:pt idx="147993">
                  <c:v>45.780461422945599</c:v>
                </c:pt>
                <c:pt idx="147994">
                  <c:v>45.780571205935203</c:v>
                </c:pt>
                <c:pt idx="147995">
                  <c:v>45.780680988573401</c:v>
                </c:pt>
                <c:pt idx="147996">
                  <c:v>45.7807907708602</c:v>
                </c:pt>
                <c:pt idx="147997">
                  <c:v>45.7809005527956</c:v>
                </c:pt>
                <c:pt idx="147998">
                  <c:v>45.781010334379602</c:v>
                </c:pt>
                <c:pt idx="147999">
                  <c:v>45.781120115612197</c:v>
                </c:pt>
                <c:pt idx="148000">
                  <c:v>45.7812298964934</c:v>
                </c:pt>
                <c:pt idx="148001">
                  <c:v>45.781339677023198</c:v>
                </c:pt>
                <c:pt idx="148002">
                  <c:v>45.781449457201497</c:v>
                </c:pt>
                <c:pt idx="148003">
                  <c:v>45.781559237028503</c:v>
                </c:pt>
                <c:pt idx="148004">
                  <c:v>45.781669016504097</c:v>
                </c:pt>
                <c:pt idx="148005">
                  <c:v>45.781778795628398</c:v>
                </c:pt>
                <c:pt idx="148006">
                  <c:v>45.781888574401201</c:v>
                </c:pt>
                <c:pt idx="148007">
                  <c:v>45.781998352822598</c:v>
                </c:pt>
                <c:pt idx="148008">
                  <c:v>45.782108130892603</c:v>
                </c:pt>
                <c:pt idx="148009">
                  <c:v>45.782217908611202</c:v>
                </c:pt>
                <c:pt idx="148010">
                  <c:v>45.782327685978501</c:v>
                </c:pt>
                <c:pt idx="148011">
                  <c:v>45.782437462994402</c:v>
                </c:pt>
                <c:pt idx="148012">
                  <c:v>45.782547239658797</c:v>
                </c:pt>
                <c:pt idx="148013">
                  <c:v>45.7826570159719</c:v>
                </c:pt>
                <c:pt idx="148014">
                  <c:v>45.782766791933597</c:v>
                </c:pt>
                <c:pt idx="148015">
                  <c:v>45.782876567544001</c:v>
                </c:pt>
                <c:pt idx="148016">
                  <c:v>45.7829863428029</c:v>
                </c:pt>
                <c:pt idx="148017">
                  <c:v>45.7830961177105</c:v>
                </c:pt>
                <c:pt idx="148018">
                  <c:v>45.783205892266601</c:v>
                </c:pt>
                <c:pt idx="148019">
                  <c:v>45.783315666471402</c:v>
                </c:pt>
                <c:pt idx="148020">
                  <c:v>45.783425440324898</c:v>
                </c:pt>
                <c:pt idx="148021">
                  <c:v>45.783535213826902</c:v>
                </c:pt>
                <c:pt idx="148022">
                  <c:v>45.783644986977599</c:v>
                </c:pt>
                <c:pt idx="148023">
                  <c:v>45.783754759776897</c:v>
                </c:pt>
                <c:pt idx="148024">
                  <c:v>45.783864532224797</c:v>
                </c:pt>
                <c:pt idx="148025">
                  <c:v>45.783974304321397</c:v>
                </c:pt>
                <c:pt idx="148026">
                  <c:v>45.784084076066598</c:v>
                </c:pt>
                <c:pt idx="148027">
                  <c:v>45.784193847460401</c:v>
                </c:pt>
                <c:pt idx="148028">
                  <c:v>45.784303618502797</c:v>
                </c:pt>
                <c:pt idx="148029">
                  <c:v>45.784413389193901</c:v>
                </c:pt>
                <c:pt idx="148030">
                  <c:v>45.784523159533599</c:v>
                </c:pt>
                <c:pt idx="148031">
                  <c:v>45.784632929521997</c:v>
                </c:pt>
                <c:pt idx="148032">
                  <c:v>45.784742699158897</c:v>
                </c:pt>
                <c:pt idx="148033">
                  <c:v>45.784852468444598</c:v>
                </c:pt>
                <c:pt idx="148034">
                  <c:v>45.784962237378799</c:v>
                </c:pt>
                <c:pt idx="148035">
                  <c:v>45.785072005961702</c:v>
                </c:pt>
                <c:pt idx="148036">
                  <c:v>45.785181774193298</c:v>
                </c:pt>
                <c:pt idx="148037">
                  <c:v>45.785291542073402</c:v>
                </c:pt>
                <c:pt idx="148038">
                  <c:v>45.7854013096023</c:v>
                </c:pt>
                <c:pt idx="148039">
                  <c:v>45.785511076779699</c:v>
                </c:pt>
                <c:pt idx="148040">
                  <c:v>45.785620843605798</c:v>
                </c:pt>
                <c:pt idx="148041">
                  <c:v>45.785730610080599</c:v>
                </c:pt>
                <c:pt idx="148042">
                  <c:v>45.785840376204</c:v>
                </c:pt>
                <c:pt idx="148043">
                  <c:v>45.785950141976002</c:v>
                </c:pt>
                <c:pt idx="148044">
                  <c:v>45.786059907396798</c:v>
                </c:pt>
                <c:pt idx="148045">
                  <c:v>45.786169672466102</c:v>
                </c:pt>
                <c:pt idx="148046">
                  <c:v>45.786279437184099</c:v>
                </c:pt>
                <c:pt idx="148047">
                  <c:v>45.786389201550797</c:v>
                </c:pt>
                <c:pt idx="148048">
                  <c:v>45.786498965566103</c:v>
                </c:pt>
                <c:pt idx="148049">
                  <c:v>45.786608729230103</c:v>
                </c:pt>
                <c:pt idx="148050">
                  <c:v>45.786718492542697</c:v>
                </c:pt>
                <c:pt idx="148051">
                  <c:v>45.786828255503998</c:v>
                </c:pt>
                <c:pt idx="148052">
                  <c:v>45.786938018113901</c:v>
                </c:pt>
                <c:pt idx="148053">
                  <c:v>45.787047780372497</c:v>
                </c:pt>
                <c:pt idx="148054">
                  <c:v>45.7871575422798</c:v>
                </c:pt>
                <c:pt idx="148055">
                  <c:v>45.787267303835698</c:v>
                </c:pt>
                <c:pt idx="148056">
                  <c:v>45.787377065040303</c:v>
                </c:pt>
                <c:pt idx="148057">
                  <c:v>45.787486825893502</c:v>
                </c:pt>
                <c:pt idx="148058">
                  <c:v>45.787596586395402</c:v>
                </c:pt>
                <c:pt idx="148059">
                  <c:v>45.787706346546003</c:v>
                </c:pt>
                <c:pt idx="148060">
                  <c:v>45.787816106345304</c:v>
                </c:pt>
                <c:pt idx="148061">
                  <c:v>45.787925865793198</c:v>
                </c:pt>
                <c:pt idx="148062">
                  <c:v>45.788035624889801</c:v>
                </c:pt>
                <c:pt idx="148063">
                  <c:v>45.788145383634998</c:v>
                </c:pt>
                <c:pt idx="148064">
                  <c:v>45.788255142029001</c:v>
                </c:pt>
                <c:pt idx="148065">
                  <c:v>45.788364900071599</c:v>
                </c:pt>
                <c:pt idx="148066">
                  <c:v>45.788474657762897</c:v>
                </c:pt>
                <c:pt idx="148067">
                  <c:v>45.788584415102797</c:v>
                </c:pt>
                <c:pt idx="148068">
                  <c:v>45.788694172091397</c:v>
                </c:pt>
                <c:pt idx="148069">
                  <c:v>45.788803928728697</c:v>
                </c:pt>
                <c:pt idx="148070">
                  <c:v>45.788913685014698</c:v>
                </c:pt>
                <c:pt idx="148071">
                  <c:v>45.7890234409494</c:v>
                </c:pt>
                <c:pt idx="148072">
                  <c:v>45.789133196532703</c:v>
                </c:pt>
                <c:pt idx="148073">
                  <c:v>45.789242951764798</c:v>
                </c:pt>
                <c:pt idx="148074">
                  <c:v>45.789352706645502</c:v>
                </c:pt>
                <c:pt idx="148075">
                  <c:v>45.789462461174899</c:v>
                </c:pt>
                <c:pt idx="148076">
                  <c:v>45.789572215352997</c:v>
                </c:pt>
                <c:pt idx="148077">
                  <c:v>45.789681969179703</c:v>
                </c:pt>
                <c:pt idx="148078">
                  <c:v>45.789791722655202</c:v>
                </c:pt>
                <c:pt idx="148079">
                  <c:v>45.789901475779303</c:v>
                </c:pt>
                <c:pt idx="148080">
                  <c:v>45.790011228552203</c:v>
                </c:pt>
                <c:pt idx="148081">
                  <c:v>45.790120980973697</c:v>
                </c:pt>
                <c:pt idx="148082">
                  <c:v>45.790230733043899</c:v>
                </c:pt>
                <c:pt idx="148083">
                  <c:v>45.790340484762801</c:v>
                </c:pt>
                <c:pt idx="148084">
                  <c:v>45.790450236130397</c:v>
                </c:pt>
                <c:pt idx="148085">
                  <c:v>45.7905599871467</c:v>
                </c:pt>
                <c:pt idx="148086">
                  <c:v>45.790669737811697</c:v>
                </c:pt>
                <c:pt idx="148087">
                  <c:v>45.790779488125402</c:v>
                </c:pt>
                <c:pt idx="148088">
                  <c:v>45.7908892380878</c:v>
                </c:pt>
                <c:pt idx="148089">
                  <c:v>45.790998987698899</c:v>
                </c:pt>
                <c:pt idx="148090">
                  <c:v>45.791108736958698</c:v>
                </c:pt>
                <c:pt idx="148091">
                  <c:v>45.791218485867198</c:v>
                </c:pt>
                <c:pt idx="148092">
                  <c:v>45.791328234424398</c:v>
                </c:pt>
                <c:pt idx="148093">
                  <c:v>45.791437982630299</c:v>
                </c:pt>
                <c:pt idx="148094">
                  <c:v>45.791547730485</c:v>
                </c:pt>
                <c:pt idx="148095">
                  <c:v>45.791657477988302</c:v>
                </c:pt>
                <c:pt idx="148096">
                  <c:v>45.791767225140298</c:v>
                </c:pt>
                <c:pt idx="148097">
                  <c:v>45.791876971941001</c:v>
                </c:pt>
                <c:pt idx="148098">
                  <c:v>45.791986718390497</c:v>
                </c:pt>
                <c:pt idx="148099">
                  <c:v>45.792096464488701</c:v>
                </c:pt>
                <c:pt idx="148100">
                  <c:v>45.792206210235499</c:v>
                </c:pt>
                <c:pt idx="148101">
                  <c:v>45.792315955631103</c:v>
                </c:pt>
                <c:pt idx="148102">
                  <c:v>45.792425700675402</c:v>
                </c:pt>
                <c:pt idx="148103">
                  <c:v>45.792535445368401</c:v>
                </c:pt>
                <c:pt idx="148104">
                  <c:v>45.7926451897102</c:v>
                </c:pt>
                <c:pt idx="148105">
                  <c:v>45.7927549337006</c:v>
                </c:pt>
                <c:pt idx="148106">
                  <c:v>45.7928646773398</c:v>
                </c:pt>
                <c:pt idx="148107">
                  <c:v>45.792974420627701</c:v>
                </c:pt>
                <c:pt idx="148108">
                  <c:v>45.793084163564302</c:v>
                </c:pt>
                <c:pt idx="148109">
                  <c:v>45.793193906149597</c:v>
                </c:pt>
                <c:pt idx="148110">
                  <c:v>45.793303648383699</c:v>
                </c:pt>
                <c:pt idx="148111">
                  <c:v>45.793413390266501</c:v>
                </c:pt>
                <c:pt idx="148112">
                  <c:v>45.793523131797997</c:v>
                </c:pt>
                <c:pt idx="148113">
                  <c:v>45.793632872978201</c:v>
                </c:pt>
                <c:pt idx="148114">
                  <c:v>45.793742613807197</c:v>
                </c:pt>
                <c:pt idx="148115">
                  <c:v>45.793852354284901</c:v>
                </c:pt>
                <c:pt idx="148116">
                  <c:v>45.793962094411299</c:v>
                </c:pt>
                <c:pt idx="148117">
                  <c:v>45.794071834186497</c:v>
                </c:pt>
                <c:pt idx="148118">
                  <c:v>45.794181573610402</c:v>
                </c:pt>
                <c:pt idx="148119">
                  <c:v>45.794291312683001</c:v>
                </c:pt>
                <c:pt idx="148120">
                  <c:v>45.7944010514043</c:v>
                </c:pt>
                <c:pt idx="148121">
                  <c:v>45.794510789774399</c:v>
                </c:pt>
                <c:pt idx="148122">
                  <c:v>45.794620527793299</c:v>
                </c:pt>
                <c:pt idx="148123">
                  <c:v>45.7947302654608</c:v>
                </c:pt>
                <c:pt idx="148124">
                  <c:v>45.7948400027772</c:v>
                </c:pt>
                <c:pt idx="148125">
                  <c:v>45.794949739742201</c:v>
                </c:pt>
                <c:pt idx="148126">
                  <c:v>45.795059476356002</c:v>
                </c:pt>
                <c:pt idx="148127">
                  <c:v>45.795169212618497</c:v>
                </c:pt>
                <c:pt idx="148128">
                  <c:v>45.795278948529798</c:v>
                </c:pt>
                <c:pt idx="148129">
                  <c:v>45.795388684089801</c:v>
                </c:pt>
                <c:pt idx="148130">
                  <c:v>45.795498419298603</c:v>
                </c:pt>
                <c:pt idx="148131">
                  <c:v>45.795608154156099</c:v>
                </c:pt>
                <c:pt idx="148132">
                  <c:v>45.795717888662402</c:v>
                </c:pt>
                <c:pt idx="148133">
                  <c:v>45.795827622817399</c:v>
                </c:pt>
                <c:pt idx="148134">
                  <c:v>45.795937356621202</c:v>
                </c:pt>
                <c:pt idx="148135">
                  <c:v>45.796047090073699</c:v>
                </c:pt>
                <c:pt idx="148136">
                  <c:v>45.796156823174996</c:v>
                </c:pt>
                <c:pt idx="148137">
                  <c:v>45.796266555925001</c:v>
                </c:pt>
                <c:pt idx="148138">
                  <c:v>45.796376288323799</c:v>
                </c:pt>
                <c:pt idx="148139">
                  <c:v>45.796486020371297</c:v>
                </c:pt>
                <c:pt idx="148140">
                  <c:v>45.796595752067603</c:v>
                </c:pt>
                <c:pt idx="148141">
                  <c:v>45.796705483412701</c:v>
                </c:pt>
                <c:pt idx="148142">
                  <c:v>45.7968152144065</c:v>
                </c:pt>
                <c:pt idx="148143">
                  <c:v>45.796924945049099</c:v>
                </c:pt>
                <c:pt idx="148144">
                  <c:v>45.797034675340399</c:v>
                </c:pt>
                <c:pt idx="148145">
                  <c:v>45.797144405280498</c:v>
                </c:pt>
                <c:pt idx="148146">
                  <c:v>45.797254134869299</c:v>
                </c:pt>
                <c:pt idx="148147">
                  <c:v>45.797363864106998</c:v>
                </c:pt>
                <c:pt idx="148148">
                  <c:v>45.797473592993398</c:v>
                </c:pt>
                <c:pt idx="148149">
                  <c:v>45.797583321528499</c:v>
                </c:pt>
                <c:pt idx="148150">
                  <c:v>45.7976930497125</c:v>
                </c:pt>
                <c:pt idx="148151">
                  <c:v>45.797802777545201</c:v>
                </c:pt>
                <c:pt idx="148152">
                  <c:v>45.797912505026602</c:v>
                </c:pt>
                <c:pt idx="148153">
                  <c:v>45.798022232156903</c:v>
                </c:pt>
                <c:pt idx="148154">
                  <c:v>45.798131958935898</c:v>
                </c:pt>
                <c:pt idx="148155">
                  <c:v>45.798241685363699</c:v>
                </c:pt>
                <c:pt idx="148156">
                  <c:v>45.798351411440301</c:v>
                </c:pt>
                <c:pt idx="148157">
                  <c:v>45.798461137165603</c:v>
                </c:pt>
                <c:pt idx="148158">
                  <c:v>45.798570862539698</c:v>
                </c:pt>
                <c:pt idx="148159">
                  <c:v>45.7986805875626</c:v>
                </c:pt>
                <c:pt idx="148160">
                  <c:v>45.798790312234303</c:v>
                </c:pt>
                <c:pt idx="148161">
                  <c:v>45.798900036554798</c:v>
                </c:pt>
                <c:pt idx="148162">
                  <c:v>45.799009760524001</c:v>
                </c:pt>
                <c:pt idx="148163">
                  <c:v>45.799119484142103</c:v>
                </c:pt>
                <c:pt idx="148164">
                  <c:v>45.799229207408899</c:v>
                </c:pt>
                <c:pt idx="148165">
                  <c:v>45.799338930324502</c:v>
                </c:pt>
                <c:pt idx="148166">
                  <c:v>45.799448652888898</c:v>
                </c:pt>
                <c:pt idx="148167">
                  <c:v>45.799558375102002</c:v>
                </c:pt>
                <c:pt idx="148168">
                  <c:v>45.799668096963998</c:v>
                </c:pt>
                <c:pt idx="148169">
                  <c:v>45.799777818474702</c:v>
                </c:pt>
                <c:pt idx="148170">
                  <c:v>45.799887539634298</c:v>
                </c:pt>
                <c:pt idx="148171">
                  <c:v>45.799997260442602</c:v>
                </c:pt>
                <c:pt idx="148172">
                  <c:v>45.800106980899699</c:v>
                </c:pt>
                <c:pt idx="148173">
                  <c:v>45.800216701005702</c:v>
                </c:pt>
                <c:pt idx="148174">
                  <c:v>45.800326420760399</c:v>
                </c:pt>
                <c:pt idx="148175">
                  <c:v>45.800436140163903</c:v>
                </c:pt>
                <c:pt idx="148176">
                  <c:v>45.8005458592162</c:v>
                </c:pt>
                <c:pt idx="148177">
                  <c:v>45.800655577917297</c:v>
                </c:pt>
                <c:pt idx="148178">
                  <c:v>45.800765296267201</c:v>
                </c:pt>
                <c:pt idx="148179">
                  <c:v>45.800875014265998</c:v>
                </c:pt>
                <c:pt idx="148180">
                  <c:v>45.800984731913502</c:v>
                </c:pt>
                <c:pt idx="148181">
                  <c:v>45.801094449209799</c:v>
                </c:pt>
                <c:pt idx="148182">
                  <c:v>45.801204166154903</c:v>
                </c:pt>
                <c:pt idx="148183">
                  <c:v>45.8013138827489</c:v>
                </c:pt>
                <c:pt idx="148184">
                  <c:v>45.801423598991597</c:v>
                </c:pt>
                <c:pt idx="148185">
                  <c:v>45.801533314883102</c:v>
                </c:pt>
                <c:pt idx="148186">
                  <c:v>45.801643030423499</c:v>
                </c:pt>
                <c:pt idx="148187">
                  <c:v>45.801752745612703</c:v>
                </c:pt>
                <c:pt idx="148188">
                  <c:v>45.8018624604506</c:v>
                </c:pt>
                <c:pt idx="148189">
                  <c:v>45.801972174937397</c:v>
                </c:pt>
                <c:pt idx="148190">
                  <c:v>45.802081889073001</c:v>
                </c:pt>
                <c:pt idx="148191">
                  <c:v>45.802191602857398</c:v>
                </c:pt>
                <c:pt idx="148192">
                  <c:v>45.802301316290702</c:v>
                </c:pt>
                <c:pt idx="148193">
                  <c:v>45.802411029372699</c:v>
                </c:pt>
                <c:pt idx="148194">
                  <c:v>45.802520742103603</c:v>
                </c:pt>
                <c:pt idx="148195">
                  <c:v>45.8026304544833</c:v>
                </c:pt>
                <c:pt idx="148196">
                  <c:v>45.802740166511803</c:v>
                </c:pt>
                <c:pt idx="148197">
                  <c:v>45.8028498781891</c:v>
                </c:pt>
                <c:pt idx="148198">
                  <c:v>45.802959589515297</c:v>
                </c:pt>
                <c:pt idx="148199">
                  <c:v>45.8030693004903</c:v>
                </c:pt>
                <c:pt idx="148200">
                  <c:v>45.803179011114104</c:v>
                </c:pt>
                <c:pt idx="148201">
                  <c:v>45.8032887213867</c:v>
                </c:pt>
                <c:pt idx="148202">
                  <c:v>45.803398431308104</c:v>
                </c:pt>
                <c:pt idx="148203">
                  <c:v>45.8035081408784</c:v>
                </c:pt>
                <c:pt idx="148204">
                  <c:v>45.803617850097503</c:v>
                </c:pt>
                <c:pt idx="148205">
                  <c:v>45.803727558965498</c:v>
                </c:pt>
                <c:pt idx="148206">
                  <c:v>45.803837267482301</c:v>
                </c:pt>
                <c:pt idx="148207">
                  <c:v>45.803946975647897</c:v>
                </c:pt>
                <c:pt idx="148208">
                  <c:v>45.804056683462299</c:v>
                </c:pt>
                <c:pt idx="148209">
                  <c:v>45.804166390925602</c:v>
                </c:pt>
                <c:pt idx="148210">
                  <c:v>45.804276098037697</c:v>
                </c:pt>
                <c:pt idx="148211">
                  <c:v>45.804385804798599</c:v>
                </c:pt>
                <c:pt idx="148212">
                  <c:v>45.804495511208401</c:v>
                </c:pt>
                <c:pt idx="148213">
                  <c:v>45.804605217267103</c:v>
                </c:pt>
                <c:pt idx="148214">
                  <c:v>45.804714922974497</c:v>
                </c:pt>
                <c:pt idx="148215">
                  <c:v>45.804824628330799</c:v>
                </c:pt>
                <c:pt idx="148216">
                  <c:v>45.804934333336</c:v>
                </c:pt>
                <c:pt idx="148217">
                  <c:v>45.805044037990001</c:v>
                </c:pt>
                <c:pt idx="148218">
                  <c:v>45.805153742292802</c:v>
                </c:pt>
                <c:pt idx="148219">
                  <c:v>45.805263446244503</c:v>
                </c:pt>
                <c:pt idx="148220">
                  <c:v>45.805373149845103</c:v>
                </c:pt>
                <c:pt idx="148221">
                  <c:v>45.805482853094503</c:v>
                </c:pt>
                <c:pt idx="148222">
                  <c:v>45.805592555992703</c:v>
                </c:pt>
                <c:pt idx="148223">
                  <c:v>45.805702258539803</c:v>
                </c:pt>
                <c:pt idx="148224">
                  <c:v>45.805811960735703</c:v>
                </c:pt>
                <c:pt idx="148225">
                  <c:v>45.805921662580502</c:v>
                </c:pt>
                <c:pt idx="148226">
                  <c:v>45.806031364074101</c:v>
                </c:pt>
                <c:pt idx="148227">
                  <c:v>45.8061410652166</c:v>
                </c:pt>
                <c:pt idx="148228">
                  <c:v>45.806250766007999</c:v>
                </c:pt>
                <c:pt idx="148229">
                  <c:v>45.806360466448197</c:v>
                </c:pt>
                <c:pt idx="148230">
                  <c:v>45.806470166537302</c:v>
                </c:pt>
                <c:pt idx="148231">
                  <c:v>45.8065798662752</c:v>
                </c:pt>
                <c:pt idx="148232">
                  <c:v>45.806689565661998</c:v>
                </c:pt>
                <c:pt idx="148233">
                  <c:v>45.806799264697702</c:v>
                </c:pt>
                <c:pt idx="148234">
                  <c:v>45.806908963382199</c:v>
                </c:pt>
                <c:pt idx="148235">
                  <c:v>45.807018661715603</c:v>
                </c:pt>
                <c:pt idx="148236">
                  <c:v>45.807128359697799</c:v>
                </c:pt>
                <c:pt idx="148237">
                  <c:v>45.807238057328902</c:v>
                </c:pt>
                <c:pt idx="148238">
                  <c:v>45.807347754608898</c:v>
                </c:pt>
                <c:pt idx="148239">
                  <c:v>45.8074574515378</c:v>
                </c:pt>
                <c:pt idx="148240">
                  <c:v>45.807567148115503</c:v>
                </c:pt>
                <c:pt idx="148241">
                  <c:v>45.807676844342097</c:v>
                </c:pt>
                <c:pt idx="148242">
                  <c:v>45.807786540217499</c:v>
                </c:pt>
                <c:pt idx="148243">
                  <c:v>45.8078962357419</c:v>
                </c:pt>
                <c:pt idx="148244">
                  <c:v>45.808005930915101</c:v>
                </c:pt>
                <c:pt idx="148245">
                  <c:v>45.808115625737202</c:v>
                </c:pt>
                <c:pt idx="148246">
                  <c:v>45.808225320208201</c:v>
                </c:pt>
                <c:pt idx="148247">
                  <c:v>45.808335014328001</c:v>
                </c:pt>
                <c:pt idx="148248">
                  <c:v>45.808444708096701</c:v>
                </c:pt>
                <c:pt idx="148249">
                  <c:v>45.8085544015143</c:v>
                </c:pt>
                <c:pt idx="148250">
                  <c:v>45.808664094580799</c:v>
                </c:pt>
                <c:pt idx="148251">
                  <c:v>45.808773787296197</c:v>
                </c:pt>
                <c:pt idx="148252">
                  <c:v>45.808883479660402</c:v>
                </c:pt>
                <c:pt idx="148253">
                  <c:v>45.808993171673499</c:v>
                </c:pt>
                <c:pt idx="148254">
                  <c:v>45.809102863335603</c:v>
                </c:pt>
                <c:pt idx="148255">
                  <c:v>45.8092125546465</c:v>
                </c:pt>
                <c:pt idx="148256">
                  <c:v>45.809322245606197</c:v>
                </c:pt>
                <c:pt idx="148257">
                  <c:v>45.809431936214899</c:v>
                </c:pt>
                <c:pt idx="148258">
                  <c:v>45.809541626472502</c:v>
                </c:pt>
                <c:pt idx="148259">
                  <c:v>45.809651316378996</c:v>
                </c:pt>
                <c:pt idx="148260">
                  <c:v>45.809761005934298</c:v>
                </c:pt>
                <c:pt idx="148261">
                  <c:v>45.809870695138599</c:v>
                </c:pt>
                <c:pt idx="148262">
                  <c:v>45.8099803839917</c:v>
                </c:pt>
                <c:pt idx="148263">
                  <c:v>45.8100900724938</c:v>
                </c:pt>
                <c:pt idx="148264">
                  <c:v>45.8101997606447</c:v>
                </c:pt>
                <c:pt idx="148265">
                  <c:v>45.810309448444499</c:v>
                </c:pt>
                <c:pt idx="148266">
                  <c:v>45.810419135893298</c:v>
                </c:pt>
                <c:pt idx="148267">
                  <c:v>45.810528822990896</c:v>
                </c:pt>
                <c:pt idx="148268">
                  <c:v>45.810638509737402</c:v>
                </c:pt>
                <c:pt idx="148269">
                  <c:v>45.810748196132899</c:v>
                </c:pt>
                <c:pt idx="148270">
                  <c:v>45.810857882177203</c:v>
                </c:pt>
                <c:pt idx="148271">
                  <c:v>45.810967567870499</c:v>
                </c:pt>
                <c:pt idx="148272">
                  <c:v>45.811077253212602</c:v>
                </c:pt>
                <c:pt idx="148273">
                  <c:v>45.811186938203697</c:v>
                </c:pt>
                <c:pt idx="148274">
                  <c:v>45.811296622843599</c:v>
                </c:pt>
                <c:pt idx="148275">
                  <c:v>45.811406307132501</c:v>
                </c:pt>
                <c:pt idx="148276">
                  <c:v>45.811515991070301</c:v>
                </c:pt>
                <c:pt idx="148277">
                  <c:v>45.811625674657002</c:v>
                </c:pt>
                <c:pt idx="148278">
                  <c:v>45.811735357892601</c:v>
                </c:pt>
                <c:pt idx="148279">
                  <c:v>45.811845040777101</c:v>
                </c:pt>
                <c:pt idx="148280">
                  <c:v>45.811954723310599</c:v>
                </c:pt>
                <c:pt idx="148281">
                  <c:v>45.812064405492897</c:v>
                </c:pt>
                <c:pt idx="148282">
                  <c:v>45.812174087324202</c:v>
                </c:pt>
                <c:pt idx="148283">
                  <c:v>45.812283768804399</c:v>
                </c:pt>
                <c:pt idx="148284">
                  <c:v>45.812393449933502</c:v>
                </c:pt>
                <c:pt idx="148285">
                  <c:v>45.812503130711498</c:v>
                </c:pt>
                <c:pt idx="148286">
                  <c:v>45.8126128111385</c:v>
                </c:pt>
                <c:pt idx="148287">
                  <c:v>45.812722491214302</c:v>
                </c:pt>
                <c:pt idx="148288">
                  <c:v>45.812832170939103</c:v>
                </c:pt>
                <c:pt idx="148289">
                  <c:v>45.812941850312903</c:v>
                </c:pt>
                <c:pt idx="148290">
                  <c:v>45.813051529335503</c:v>
                </c:pt>
                <c:pt idx="148291">
                  <c:v>45.813161208007102</c:v>
                </c:pt>
                <c:pt idx="148292">
                  <c:v>45.813270886327601</c:v>
                </c:pt>
                <c:pt idx="148293">
                  <c:v>45.813380564296999</c:v>
                </c:pt>
                <c:pt idx="148294">
                  <c:v>45.813490241915403</c:v>
                </c:pt>
                <c:pt idx="148295">
                  <c:v>45.8135999191827</c:v>
                </c:pt>
                <c:pt idx="148296">
                  <c:v>45.813709596098903</c:v>
                </c:pt>
                <c:pt idx="148297">
                  <c:v>45.813819272664098</c:v>
                </c:pt>
                <c:pt idx="148298">
                  <c:v>45.8139289488782</c:v>
                </c:pt>
                <c:pt idx="148299">
                  <c:v>45.814038624741201</c:v>
                </c:pt>
                <c:pt idx="148300">
                  <c:v>45.814148300253201</c:v>
                </c:pt>
                <c:pt idx="148301">
                  <c:v>45.814257975414101</c:v>
                </c:pt>
                <c:pt idx="148302">
                  <c:v>45.814367650224</c:v>
                </c:pt>
                <c:pt idx="148303">
                  <c:v>45.814477324682798</c:v>
                </c:pt>
                <c:pt idx="148304">
                  <c:v>45.814586998790503</c:v>
                </c:pt>
                <c:pt idx="148305">
                  <c:v>45.8146966725472</c:v>
                </c:pt>
                <c:pt idx="148306">
                  <c:v>45.814806345952803</c:v>
                </c:pt>
                <c:pt idx="148307">
                  <c:v>45.814916019007399</c:v>
                </c:pt>
                <c:pt idx="148308">
                  <c:v>45.8150256917109</c:v>
                </c:pt>
                <c:pt idx="148309">
                  <c:v>45.815135364063302</c:v>
                </c:pt>
                <c:pt idx="148310">
                  <c:v>45.815245036064702</c:v>
                </c:pt>
                <c:pt idx="148311">
                  <c:v>45.815354707715102</c:v>
                </c:pt>
                <c:pt idx="148312">
                  <c:v>45.815464379014401</c:v>
                </c:pt>
                <c:pt idx="148313">
                  <c:v>45.815574049962699</c:v>
                </c:pt>
                <c:pt idx="148314">
                  <c:v>45.815683720559903</c:v>
                </c:pt>
                <c:pt idx="148315">
                  <c:v>45.815793390806</c:v>
                </c:pt>
                <c:pt idx="148316">
                  <c:v>45.815903060701203</c:v>
                </c:pt>
                <c:pt idx="148317">
                  <c:v>45.816012730245198</c:v>
                </c:pt>
                <c:pt idx="148318">
                  <c:v>45.816122399438299</c:v>
                </c:pt>
                <c:pt idx="148319">
                  <c:v>45.8162320682803</c:v>
                </c:pt>
                <c:pt idx="148320">
                  <c:v>45.8163417367712</c:v>
                </c:pt>
                <c:pt idx="148321">
                  <c:v>45.816451404911099</c:v>
                </c:pt>
                <c:pt idx="148322">
                  <c:v>45.816561072699997</c:v>
                </c:pt>
                <c:pt idx="148323">
                  <c:v>45.816670740137901</c:v>
                </c:pt>
                <c:pt idx="148324">
                  <c:v>45.816780407224698</c:v>
                </c:pt>
                <c:pt idx="148325">
                  <c:v>45.816890073960401</c:v>
                </c:pt>
                <c:pt idx="148326">
                  <c:v>45.816999740345203</c:v>
                </c:pt>
                <c:pt idx="148327">
                  <c:v>45.817109406378897</c:v>
                </c:pt>
                <c:pt idx="148328">
                  <c:v>45.817219072061498</c:v>
                </c:pt>
                <c:pt idx="148329">
                  <c:v>45.817328737393197</c:v>
                </c:pt>
                <c:pt idx="148330">
                  <c:v>45.817438402373803</c:v>
                </c:pt>
                <c:pt idx="148331">
                  <c:v>45.817548067003401</c:v>
                </c:pt>
                <c:pt idx="148332">
                  <c:v>45.817657731281997</c:v>
                </c:pt>
                <c:pt idx="148333">
                  <c:v>45.817767395209501</c:v>
                </c:pt>
                <c:pt idx="148334">
                  <c:v>45.817877058786003</c:v>
                </c:pt>
                <c:pt idx="148335">
                  <c:v>45.817986722011497</c:v>
                </c:pt>
                <c:pt idx="148336">
                  <c:v>45.818096384885898</c:v>
                </c:pt>
                <c:pt idx="148337">
                  <c:v>45.818206047409397</c:v>
                </c:pt>
                <c:pt idx="148338">
                  <c:v>45.818315709581803</c:v>
                </c:pt>
                <c:pt idx="148339">
                  <c:v>45.818425371403201</c:v>
                </c:pt>
                <c:pt idx="148340">
                  <c:v>45.818535032873598</c:v>
                </c:pt>
                <c:pt idx="148341">
                  <c:v>45.818644693993001</c:v>
                </c:pt>
                <c:pt idx="148342">
                  <c:v>45.818754354761303</c:v>
                </c:pt>
                <c:pt idx="148343">
                  <c:v>45.818864015178697</c:v>
                </c:pt>
                <c:pt idx="148344">
                  <c:v>45.818973675244997</c:v>
                </c:pt>
                <c:pt idx="148345">
                  <c:v>45.819083334960297</c:v>
                </c:pt>
                <c:pt idx="148346">
                  <c:v>45.819192994324602</c:v>
                </c:pt>
                <c:pt idx="148347">
                  <c:v>45.8193026533379</c:v>
                </c:pt>
                <c:pt idx="148348">
                  <c:v>45.819412312000203</c:v>
                </c:pt>
                <c:pt idx="148349">
                  <c:v>45.819521970311499</c:v>
                </c:pt>
                <c:pt idx="148350">
                  <c:v>45.819631628271701</c:v>
                </c:pt>
                <c:pt idx="148351">
                  <c:v>45.819741285881001</c:v>
                </c:pt>
                <c:pt idx="148352">
                  <c:v>45.819850943139301</c:v>
                </c:pt>
                <c:pt idx="148353">
                  <c:v>45.8199606000465</c:v>
                </c:pt>
                <c:pt idx="148354">
                  <c:v>45.820070256602797</c:v>
                </c:pt>
                <c:pt idx="148355">
                  <c:v>45.820179912808001</c:v>
                </c:pt>
                <c:pt idx="148356">
                  <c:v>45.820289568662297</c:v>
                </c:pt>
                <c:pt idx="148357">
                  <c:v>45.820399224165598</c:v>
                </c:pt>
                <c:pt idx="148358">
                  <c:v>45.820508879317799</c:v>
                </c:pt>
                <c:pt idx="148359">
                  <c:v>45.820618534119099</c:v>
                </c:pt>
                <c:pt idx="148360">
                  <c:v>45.820728188569397</c:v>
                </c:pt>
                <c:pt idx="148361">
                  <c:v>45.820837842668602</c:v>
                </c:pt>
                <c:pt idx="148362">
                  <c:v>45.820947496416899</c:v>
                </c:pt>
                <c:pt idx="148363">
                  <c:v>45.821057149814202</c:v>
                </c:pt>
                <c:pt idx="148364">
                  <c:v>45.821166802860503</c:v>
                </c:pt>
                <c:pt idx="148365">
                  <c:v>45.821276455555797</c:v>
                </c:pt>
                <c:pt idx="148366">
                  <c:v>45.821386107900103</c:v>
                </c:pt>
                <c:pt idx="148367">
                  <c:v>45.821495759893502</c:v>
                </c:pt>
                <c:pt idx="148368">
                  <c:v>45.821605411535799</c:v>
                </c:pt>
                <c:pt idx="148369">
                  <c:v>45.821715062827202</c:v>
                </c:pt>
                <c:pt idx="148370">
                  <c:v>45.821824713767597</c:v>
                </c:pt>
                <c:pt idx="148371">
                  <c:v>45.821934364356899</c:v>
                </c:pt>
                <c:pt idx="148372">
                  <c:v>45.822044014595399</c:v>
                </c:pt>
                <c:pt idx="148373">
                  <c:v>45.822153664482798</c:v>
                </c:pt>
                <c:pt idx="148374">
                  <c:v>45.822263314019203</c:v>
                </c:pt>
                <c:pt idx="148375">
                  <c:v>45.8223729632047</c:v>
                </c:pt>
                <c:pt idx="148376">
                  <c:v>45.822482612039202</c:v>
                </c:pt>
                <c:pt idx="148377">
                  <c:v>45.822592260522697</c:v>
                </c:pt>
                <c:pt idx="148378">
                  <c:v>45.822701908655297</c:v>
                </c:pt>
                <c:pt idx="148379">
                  <c:v>45.822811556436903</c:v>
                </c:pt>
                <c:pt idx="148380">
                  <c:v>45.822921203867402</c:v>
                </c:pt>
                <c:pt idx="148381">
                  <c:v>45.823030850947099</c:v>
                </c:pt>
                <c:pt idx="148382">
                  <c:v>45.823140497675702</c:v>
                </c:pt>
                <c:pt idx="148383">
                  <c:v>45.823250144053397</c:v>
                </c:pt>
                <c:pt idx="148384">
                  <c:v>45.823359790080197</c:v>
                </c:pt>
                <c:pt idx="148385">
                  <c:v>45.823469435755896</c:v>
                </c:pt>
                <c:pt idx="148386">
                  <c:v>45.823579081080702</c:v>
                </c:pt>
                <c:pt idx="148387">
                  <c:v>45.823688726054499</c:v>
                </c:pt>
                <c:pt idx="148388">
                  <c:v>45.823798370677402</c:v>
                </c:pt>
                <c:pt idx="148389">
                  <c:v>45.823908014949303</c:v>
                </c:pt>
                <c:pt idx="148390">
                  <c:v>45.824017658870197</c:v>
                </c:pt>
                <c:pt idx="148391">
                  <c:v>45.824127302440203</c:v>
                </c:pt>
                <c:pt idx="148392">
                  <c:v>45.824236945659202</c:v>
                </c:pt>
                <c:pt idx="148393">
                  <c:v>45.824346588527199</c:v>
                </c:pt>
                <c:pt idx="148394">
                  <c:v>45.824456231044302</c:v>
                </c:pt>
                <c:pt idx="148395">
                  <c:v>45.824565873210503</c:v>
                </c:pt>
                <c:pt idx="148396">
                  <c:v>45.824675515025703</c:v>
                </c:pt>
                <c:pt idx="148397">
                  <c:v>45.824785156489902</c:v>
                </c:pt>
                <c:pt idx="148398">
                  <c:v>45.8248947976032</c:v>
                </c:pt>
                <c:pt idx="148399">
                  <c:v>45.825004438365497</c:v>
                </c:pt>
                <c:pt idx="148400">
                  <c:v>45.825114078776899</c:v>
                </c:pt>
                <c:pt idx="148401">
                  <c:v>45.8252237188373</c:v>
                </c:pt>
                <c:pt idx="148402">
                  <c:v>45.8253333585468</c:v>
                </c:pt>
                <c:pt idx="148403">
                  <c:v>45.825442997905299</c:v>
                </c:pt>
                <c:pt idx="148404">
                  <c:v>45.825552636912903</c:v>
                </c:pt>
                <c:pt idx="148405">
                  <c:v>45.825662275569599</c:v>
                </c:pt>
                <c:pt idx="148406">
                  <c:v>45.8257719138753</c:v>
                </c:pt>
                <c:pt idx="148407">
                  <c:v>45.825881551830001</c:v>
                </c:pt>
                <c:pt idx="148408">
                  <c:v>45.8259911894338</c:v>
                </c:pt>
                <c:pt idx="148409">
                  <c:v>45.826100826686698</c:v>
                </c:pt>
                <c:pt idx="148410">
                  <c:v>45.826210463588701</c:v>
                </c:pt>
                <c:pt idx="148411">
                  <c:v>45.826320100139696</c:v>
                </c:pt>
                <c:pt idx="148412">
                  <c:v>45.826429736339698</c:v>
                </c:pt>
                <c:pt idx="148413">
                  <c:v>45.826539372188897</c:v>
                </c:pt>
                <c:pt idx="148414">
                  <c:v>45.826649007687003</c:v>
                </c:pt>
                <c:pt idx="148415">
                  <c:v>45.826758642834299</c:v>
                </c:pt>
                <c:pt idx="148416">
                  <c:v>45.826868277630602</c:v>
                </c:pt>
                <c:pt idx="148417">
                  <c:v>45.826977912076003</c:v>
                </c:pt>
                <c:pt idx="148418">
                  <c:v>45.827087546170503</c:v>
                </c:pt>
                <c:pt idx="148419">
                  <c:v>45.827197179914002</c:v>
                </c:pt>
                <c:pt idx="148420">
                  <c:v>45.827306813306599</c:v>
                </c:pt>
                <c:pt idx="148421">
                  <c:v>45.827416446348302</c:v>
                </c:pt>
                <c:pt idx="148422">
                  <c:v>45.827526079039103</c:v>
                </c:pt>
                <c:pt idx="148423">
                  <c:v>45.827635711378903</c:v>
                </c:pt>
                <c:pt idx="148424">
                  <c:v>45.827745343367802</c:v>
                </c:pt>
                <c:pt idx="148425">
                  <c:v>45.827854975005799</c:v>
                </c:pt>
                <c:pt idx="148426">
                  <c:v>45.827964606292902</c:v>
                </c:pt>
                <c:pt idx="148427">
                  <c:v>45.828074237229004</c:v>
                </c:pt>
                <c:pt idx="148428">
                  <c:v>45.828183867814197</c:v>
                </c:pt>
                <c:pt idx="148429">
                  <c:v>45.828293498048602</c:v>
                </c:pt>
                <c:pt idx="148430">
                  <c:v>45.828403127931999</c:v>
                </c:pt>
                <c:pt idx="148431">
                  <c:v>45.828512757464402</c:v>
                </c:pt>
                <c:pt idx="148432">
                  <c:v>45.828622386646003</c:v>
                </c:pt>
                <c:pt idx="148433">
                  <c:v>45.828732015476596</c:v>
                </c:pt>
                <c:pt idx="148434">
                  <c:v>45.828841643956402</c:v>
                </c:pt>
                <c:pt idx="148435">
                  <c:v>45.828951272085199</c:v>
                </c:pt>
                <c:pt idx="148436">
                  <c:v>45.829060899863101</c:v>
                </c:pt>
                <c:pt idx="148437">
                  <c:v>45.829170527290103</c:v>
                </c:pt>
                <c:pt idx="148438">
                  <c:v>45.829280154366202</c:v>
                </c:pt>
                <c:pt idx="148439">
                  <c:v>45.8293897810914</c:v>
                </c:pt>
                <c:pt idx="148440">
                  <c:v>45.829499407465697</c:v>
                </c:pt>
                <c:pt idx="148441">
                  <c:v>45.829609033489099</c:v>
                </c:pt>
                <c:pt idx="148442">
                  <c:v>45.8297186591616</c:v>
                </c:pt>
                <c:pt idx="148443">
                  <c:v>45.829828284483199</c:v>
                </c:pt>
                <c:pt idx="148444">
                  <c:v>45.829937909453797</c:v>
                </c:pt>
                <c:pt idx="148445">
                  <c:v>45.8300475340736</c:v>
                </c:pt>
                <c:pt idx="148446">
                  <c:v>45.830157158342502</c:v>
                </c:pt>
                <c:pt idx="148447">
                  <c:v>45.830266782260502</c:v>
                </c:pt>
                <c:pt idx="148448">
                  <c:v>45.8303764058276</c:v>
                </c:pt>
                <c:pt idx="148449">
                  <c:v>45.830486029043698</c:v>
                </c:pt>
                <c:pt idx="148450">
                  <c:v>45.830595651909</c:v>
                </c:pt>
                <c:pt idx="148451">
                  <c:v>45.830705274423401</c:v>
                </c:pt>
                <c:pt idx="148452">
                  <c:v>45.830814896587</c:v>
                </c:pt>
                <c:pt idx="148453">
                  <c:v>45.830924518399598</c:v>
                </c:pt>
                <c:pt idx="148454">
                  <c:v>45.831034139861302</c:v>
                </c:pt>
                <c:pt idx="148455">
                  <c:v>45.831143760972097</c:v>
                </c:pt>
                <c:pt idx="148456">
                  <c:v>45.831253381732097</c:v>
                </c:pt>
                <c:pt idx="148457">
                  <c:v>45.831363002141202</c:v>
                </c:pt>
                <c:pt idx="148458">
                  <c:v>45.831472622199399</c:v>
                </c:pt>
                <c:pt idx="148459">
                  <c:v>45.831582241906702</c:v>
                </c:pt>
                <c:pt idx="148460">
                  <c:v>45.831691861263103</c:v>
                </c:pt>
                <c:pt idx="148461">
                  <c:v>45.831801480268602</c:v>
                </c:pt>
                <c:pt idx="148462">
                  <c:v>45.8319110989233</c:v>
                </c:pt>
                <c:pt idx="148463">
                  <c:v>45.832020717227003</c:v>
                </c:pt>
                <c:pt idx="148464">
                  <c:v>45.832130335179897</c:v>
                </c:pt>
                <c:pt idx="148465">
                  <c:v>45.832239952781997</c:v>
                </c:pt>
                <c:pt idx="148466">
                  <c:v>45.832349570033102</c:v>
                </c:pt>
                <c:pt idx="148467">
                  <c:v>45.832459186933399</c:v>
                </c:pt>
                <c:pt idx="148468">
                  <c:v>45.8325688034828</c:v>
                </c:pt>
                <c:pt idx="148469">
                  <c:v>45.832678419681301</c:v>
                </c:pt>
                <c:pt idx="148470">
                  <c:v>45.8327880355289</c:v>
                </c:pt>
                <c:pt idx="148471">
                  <c:v>45.832897651025696</c:v>
                </c:pt>
                <c:pt idx="148472">
                  <c:v>45.833007266171599</c:v>
                </c:pt>
                <c:pt idx="148473">
                  <c:v>45.833116880966699</c:v>
                </c:pt>
                <c:pt idx="148474">
                  <c:v>45.833226495410798</c:v>
                </c:pt>
                <c:pt idx="148475">
                  <c:v>45.833336109504103</c:v>
                </c:pt>
                <c:pt idx="148476">
                  <c:v>45.833445723246598</c:v>
                </c:pt>
                <c:pt idx="148477">
                  <c:v>45.833555336638199</c:v>
                </c:pt>
                <c:pt idx="148478">
                  <c:v>45.833664949678898</c:v>
                </c:pt>
                <c:pt idx="148479">
                  <c:v>45.833774562368703</c:v>
                </c:pt>
                <c:pt idx="148480">
                  <c:v>45.833884174707698</c:v>
                </c:pt>
                <c:pt idx="148481">
                  <c:v>45.833993786695899</c:v>
                </c:pt>
                <c:pt idx="148482">
                  <c:v>45.834103398333099</c:v>
                </c:pt>
                <c:pt idx="148483">
                  <c:v>45.834213009619504</c:v>
                </c:pt>
                <c:pt idx="148484">
                  <c:v>45.834322620555099</c:v>
                </c:pt>
                <c:pt idx="148485">
                  <c:v>45.8344322311398</c:v>
                </c:pt>
                <c:pt idx="148486">
                  <c:v>45.834541841373699</c:v>
                </c:pt>
                <c:pt idx="148487">
                  <c:v>45.834651451256697</c:v>
                </c:pt>
                <c:pt idx="148488">
                  <c:v>45.8347610607888</c:v>
                </c:pt>
                <c:pt idx="148489">
                  <c:v>45.834870669970101</c:v>
                </c:pt>
                <c:pt idx="148490">
                  <c:v>45.8349802788006</c:v>
                </c:pt>
                <c:pt idx="148491">
                  <c:v>45.835089887280198</c:v>
                </c:pt>
                <c:pt idx="148492">
                  <c:v>45.835199495408901</c:v>
                </c:pt>
                <c:pt idx="148493">
                  <c:v>45.835309103186901</c:v>
                </c:pt>
                <c:pt idx="148494">
                  <c:v>45.835418710613901</c:v>
                </c:pt>
                <c:pt idx="148495">
                  <c:v>45.835528317690098</c:v>
                </c:pt>
                <c:pt idx="148496">
                  <c:v>45.835637924415501</c:v>
                </c:pt>
                <c:pt idx="148497">
                  <c:v>45.835747530790101</c:v>
                </c:pt>
                <c:pt idx="148498">
                  <c:v>45.8358571368138</c:v>
                </c:pt>
                <c:pt idx="148499">
                  <c:v>45.835966742486598</c:v>
                </c:pt>
                <c:pt idx="148500">
                  <c:v>45.8360763478086</c:v>
                </c:pt>
                <c:pt idx="148501">
                  <c:v>45.8361859527798</c:v>
                </c:pt>
                <c:pt idx="148502">
                  <c:v>45.836295557400199</c:v>
                </c:pt>
                <c:pt idx="148503">
                  <c:v>45.836405161669703</c:v>
                </c:pt>
                <c:pt idx="148504">
                  <c:v>45.836514765588397</c:v>
                </c:pt>
                <c:pt idx="148505">
                  <c:v>45.836624369156198</c:v>
                </c:pt>
                <c:pt idx="148506">
                  <c:v>45.836733972373203</c:v>
                </c:pt>
                <c:pt idx="148507">
                  <c:v>45.836843575239399</c:v>
                </c:pt>
                <c:pt idx="148508">
                  <c:v>45.8369531777548</c:v>
                </c:pt>
                <c:pt idx="148509">
                  <c:v>45.8370627799193</c:v>
                </c:pt>
                <c:pt idx="148510">
                  <c:v>45.837172381732998</c:v>
                </c:pt>
                <c:pt idx="148511">
                  <c:v>45.837281983195901</c:v>
                </c:pt>
                <c:pt idx="148512">
                  <c:v>45.837391584307902</c:v>
                </c:pt>
                <c:pt idx="148513">
                  <c:v>45.8375011850692</c:v>
                </c:pt>
                <c:pt idx="148514">
                  <c:v>45.837610785479598</c:v>
                </c:pt>
                <c:pt idx="148515">
                  <c:v>45.8377203855392</c:v>
                </c:pt>
                <c:pt idx="148516">
                  <c:v>45.8378299852479</c:v>
                </c:pt>
                <c:pt idx="148517">
                  <c:v>45.837939584605898</c:v>
                </c:pt>
                <c:pt idx="148518">
                  <c:v>45.838049183613002</c:v>
                </c:pt>
                <c:pt idx="148519">
                  <c:v>45.838158782269304</c:v>
                </c:pt>
                <c:pt idx="148520">
                  <c:v>45.838268380574803</c:v>
                </c:pt>
                <c:pt idx="148521">
                  <c:v>45.8383779785295</c:v>
                </c:pt>
                <c:pt idx="148522">
                  <c:v>45.838487576133303</c:v>
                </c:pt>
                <c:pt idx="148523">
                  <c:v>45.838597173386397</c:v>
                </c:pt>
                <c:pt idx="148524">
                  <c:v>45.838706770288702</c:v>
                </c:pt>
                <c:pt idx="148525">
                  <c:v>45.838816366840099</c:v>
                </c:pt>
                <c:pt idx="148526">
                  <c:v>45.838925963040701</c:v>
                </c:pt>
                <c:pt idx="148527">
                  <c:v>45.839035558890501</c:v>
                </c:pt>
                <c:pt idx="148528">
                  <c:v>45.839145154389499</c:v>
                </c:pt>
                <c:pt idx="148529">
                  <c:v>45.839254749537801</c:v>
                </c:pt>
                <c:pt idx="148530">
                  <c:v>45.839364344335202</c:v>
                </c:pt>
                <c:pt idx="148531">
                  <c:v>45.839473938781801</c:v>
                </c:pt>
                <c:pt idx="148532">
                  <c:v>45.839583532877597</c:v>
                </c:pt>
                <c:pt idx="148533">
                  <c:v>45.839693126622599</c:v>
                </c:pt>
                <c:pt idx="148534">
                  <c:v>45.839802720016799</c:v>
                </c:pt>
                <c:pt idx="148535">
                  <c:v>45.839912313060097</c:v>
                </c:pt>
                <c:pt idx="148536">
                  <c:v>45.840021905752799</c:v>
                </c:pt>
                <c:pt idx="148537">
                  <c:v>45.8401314980945</c:v>
                </c:pt>
                <c:pt idx="148538">
                  <c:v>45.840241090085598</c:v>
                </c:pt>
                <c:pt idx="148539">
                  <c:v>45.840350681725802</c:v>
                </c:pt>
                <c:pt idx="148540">
                  <c:v>45.840460273015204</c:v>
                </c:pt>
                <c:pt idx="148541">
                  <c:v>45.840569863953803</c:v>
                </c:pt>
                <c:pt idx="148542">
                  <c:v>45.8406794545417</c:v>
                </c:pt>
                <c:pt idx="148543">
                  <c:v>45.840789044778703</c:v>
                </c:pt>
                <c:pt idx="148544">
                  <c:v>45.840898634665002</c:v>
                </c:pt>
                <c:pt idx="148545">
                  <c:v>45.841008224200401</c:v>
                </c:pt>
                <c:pt idx="148546">
                  <c:v>45.841117813385097</c:v>
                </c:pt>
                <c:pt idx="148547">
                  <c:v>45.841227402218998</c:v>
                </c:pt>
                <c:pt idx="148548">
                  <c:v>45.841336990702104</c:v>
                </c:pt>
                <c:pt idx="148549">
                  <c:v>45.8414465788345</c:v>
                </c:pt>
                <c:pt idx="148550">
                  <c:v>45.841556166616002</c:v>
                </c:pt>
                <c:pt idx="148551">
                  <c:v>45.841665754046801</c:v>
                </c:pt>
                <c:pt idx="148552">
                  <c:v>45.841775341126798</c:v>
                </c:pt>
                <c:pt idx="148553">
                  <c:v>45.841884927856</c:v>
                </c:pt>
                <c:pt idx="148554">
                  <c:v>45.841994514234401</c:v>
                </c:pt>
                <c:pt idx="148555">
                  <c:v>45.842104100262098</c:v>
                </c:pt>
                <c:pt idx="148556">
                  <c:v>45.842213685939001</c:v>
                </c:pt>
                <c:pt idx="148557">
                  <c:v>45.842323271265101</c:v>
                </c:pt>
                <c:pt idx="148558">
                  <c:v>45.842432856240499</c:v>
                </c:pt>
                <c:pt idx="148559">
                  <c:v>45.842542440865003</c:v>
                </c:pt>
                <c:pt idx="148560">
                  <c:v>45.842652025138797</c:v>
                </c:pt>
                <c:pt idx="148561">
                  <c:v>45.842761609061803</c:v>
                </c:pt>
                <c:pt idx="148562">
                  <c:v>45.842871192634099</c:v>
                </c:pt>
                <c:pt idx="148563">
                  <c:v>45.842980775855601</c:v>
                </c:pt>
                <c:pt idx="148564">
                  <c:v>45.8430903587263</c:v>
                </c:pt>
                <c:pt idx="148565">
                  <c:v>45.843199941246297</c:v>
                </c:pt>
                <c:pt idx="148566">
                  <c:v>45.843309523415499</c:v>
                </c:pt>
                <c:pt idx="148567">
                  <c:v>45.843419105233899</c:v>
                </c:pt>
                <c:pt idx="148568">
                  <c:v>45.843528686701603</c:v>
                </c:pt>
                <c:pt idx="148569">
                  <c:v>45.843638267818498</c:v>
                </c:pt>
                <c:pt idx="148570">
                  <c:v>45.843747848584599</c:v>
                </c:pt>
                <c:pt idx="148571">
                  <c:v>45.843857429000003</c:v>
                </c:pt>
                <c:pt idx="148572">
                  <c:v>45.843967009064698</c:v>
                </c:pt>
                <c:pt idx="148573">
                  <c:v>45.844076588778499</c:v>
                </c:pt>
                <c:pt idx="148574">
                  <c:v>45.844186168141697</c:v>
                </c:pt>
                <c:pt idx="148575">
                  <c:v>45.844295747154</c:v>
                </c:pt>
                <c:pt idx="148576">
                  <c:v>45.8444053258156</c:v>
                </c:pt>
                <c:pt idx="148577">
                  <c:v>45.844514904126498</c:v>
                </c:pt>
                <c:pt idx="148578">
                  <c:v>45.844624482086601</c:v>
                </c:pt>
                <c:pt idx="148579">
                  <c:v>45.844734059696002</c:v>
                </c:pt>
                <c:pt idx="148580">
                  <c:v>45.8448436369546</c:v>
                </c:pt>
                <c:pt idx="148581">
                  <c:v>45.844953213862503</c:v>
                </c:pt>
                <c:pt idx="148582">
                  <c:v>45.845062790419597</c:v>
                </c:pt>
                <c:pt idx="148583">
                  <c:v>45.845172366626002</c:v>
                </c:pt>
                <c:pt idx="148584">
                  <c:v>45.845281942481598</c:v>
                </c:pt>
                <c:pt idx="148585">
                  <c:v>45.845391517986499</c:v>
                </c:pt>
                <c:pt idx="148586">
                  <c:v>45.845501093140697</c:v>
                </c:pt>
                <c:pt idx="148587">
                  <c:v>45.845610667944101</c:v>
                </c:pt>
                <c:pt idx="148588">
                  <c:v>45.845720242396801</c:v>
                </c:pt>
                <c:pt idx="148589">
                  <c:v>45.8458298164987</c:v>
                </c:pt>
                <c:pt idx="148590">
                  <c:v>45.845939390249903</c:v>
                </c:pt>
                <c:pt idx="148591">
                  <c:v>45.846048963650397</c:v>
                </c:pt>
                <c:pt idx="148592">
                  <c:v>45.846158536700102</c:v>
                </c:pt>
                <c:pt idx="148593">
                  <c:v>45.846268109399098</c:v>
                </c:pt>
                <c:pt idx="148594">
                  <c:v>45.846377681747398</c:v>
                </c:pt>
                <c:pt idx="148595">
                  <c:v>45.846487253744897</c:v>
                </c:pt>
                <c:pt idx="148596">
                  <c:v>45.8465968253917</c:v>
                </c:pt>
                <c:pt idx="148597">
                  <c:v>45.8467063966878</c:v>
                </c:pt>
                <c:pt idx="148598">
                  <c:v>45.846815967633098</c:v>
                </c:pt>
                <c:pt idx="148599">
                  <c:v>45.846925538227701</c:v>
                </c:pt>
                <c:pt idx="148600">
                  <c:v>45.847035108471601</c:v>
                </c:pt>
                <c:pt idx="148601">
                  <c:v>45.847144678364799</c:v>
                </c:pt>
                <c:pt idx="148602">
                  <c:v>45.847254247907202</c:v>
                </c:pt>
                <c:pt idx="148603">
                  <c:v>45.847363817099001</c:v>
                </c:pt>
                <c:pt idx="148604">
                  <c:v>45.8474733859399</c:v>
                </c:pt>
                <c:pt idx="148605">
                  <c:v>45.847582954430202</c:v>
                </c:pt>
                <c:pt idx="148606">
                  <c:v>45.847692522569801</c:v>
                </c:pt>
                <c:pt idx="148607">
                  <c:v>45.847802090358599</c:v>
                </c:pt>
                <c:pt idx="148608">
                  <c:v>45.8479116577968</c:v>
                </c:pt>
                <c:pt idx="148609">
                  <c:v>45.848021224884199</c:v>
                </c:pt>
                <c:pt idx="148610">
                  <c:v>45.848130791620903</c:v>
                </c:pt>
                <c:pt idx="148611">
                  <c:v>45.848240358006798</c:v>
                </c:pt>
                <c:pt idx="148612">
                  <c:v>45.848349924042097</c:v>
                </c:pt>
                <c:pt idx="148613">
                  <c:v>45.8484594897267</c:v>
                </c:pt>
                <c:pt idx="148614">
                  <c:v>45.848569055060501</c:v>
                </c:pt>
                <c:pt idx="148615">
                  <c:v>45.8486786200437</c:v>
                </c:pt>
                <c:pt idx="148616">
                  <c:v>45.848788184676103</c:v>
                </c:pt>
                <c:pt idx="148617">
                  <c:v>45.848897748957803</c:v>
                </c:pt>
                <c:pt idx="148618">
                  <c:v>45.849007312888801</c:v>
                </c:pt>
                <c:pt idx="148619">
                  <c:v>45.849116876469203</c:v>
                </c:pt>
                <c:pt idx="148620">
                  <c:v>45.849226439698803</c:v>
                </c:pt>
                <c:pt idx="148621">
                  <c:v>45.849336002577701</c:v>
                </c:pt>
                <c:pt idx="148622">
                  <c:v>45.849445565105903</c:v>
                </c:pt>
                <c:pt idx="148623">
                  <c:v>45.849555127283402</c:v>
                </c:pt>
                <c:pt idx="148624">
                  <c:v>45.849664689110199</c:v>
                </c:pt>
                <c:pt idx="148625">
                  <c:v>45.8497742505863</c:v>
                </c:pt>
                <c:pt idx="148626">
                  <c:v>45.849883811711798</c:v>
                </c:pt>
                <c:pt idx="148627">
                  <c:v>45.849993372486502</c:v>
                </c:pt>
                <c:pt idx="148628">
                  <c:v>45.850102932910502</c:v>
                </c:pt>
                <c:pt idx="148629">
                  <c:v>45.8502124929838</c:v>
                </c:pt>
                <c:pt idx="148630">
                  <c:v>45.850322052706503</c:v>
                </c:pt>
                <c:pt idx="148631">
                  <c:v>45.850431612078403</c:v>
                </c:pt>
                <c:pt idx="148632">
                  <c:v>45.8505411710997</c:v>
                </c:pt>
                <c:pt idx="148633">
                  <c:v>45.850650729770301</c:v>
                </c:pt>
                <c:pt idx="148634">
                  <c:v>45.8507602880901</c:v>
                </c:pt>
                <c:pt idx="148635">
                  <c:v>45.850869846059297</c:v>
                </c:pt>
                <c:pt idx="148636">
                  <c:v>45.850979403677897</c:v>
                </c:pt>
                <c:pt idx="148637">
                  <c:v>45.851088960945702</c:v>
                </c:pt>
                <c:pt idx="148638">
                  <c:v>45.851198517862798</c:v>
                </c:pt>
                <c:pt idx="148639">
                  <c:v>45.851308074429298</c:v>
                </c:pt>
                <c:pt idx="148640">
                  <c:v>45.851417630645102</c:v>
                </c:pt>
                <c:pt idx="148641">
                  <c:v>45.851527186510197</c:v>
                </c:pt>
                <c:pt idx="148642">
                  <c:v>45.851636742024603</c:v>
                </c:pt>
                <c:pt idx="148643">
                  <c:v>45.851746297188399</c:v>
                </c:pt>
                <c:pt idx="148644">
                  <c:v>45.8518558520014</c:v>
                </c:pt>
                <c:pt idx="148645">
                  <c:v>45.851965406463798</c:v>
                </c:pt>
                <c:pt idx="148646">
                  <c:v>45.8520749605756</c:v>
                </c:pt>
                <c:pt idx="148647">
                  <c:v>45.852184514336599</c:v>
                </c:pt>
                <c:pt idx="148648">
                  <c:v>45.852294067747003</c:v>
                </c:pt>
                <c:pt idx="148649">
                  <c:v>45.852403620806697</c:v>
                </c:pt>
                <c:pt idx="148650">
                  <c:v>45.852513173515703</c:v>
                </c:pt>
                <c:pt idx="148651">
                  <c:v>45.852622725874099</c:v>
                </c:pt>
                <c:pt idx="148652">
                  <c:v>45.852732277881799</c:v>
                </c:pt>
                <c:pt idx="148653">
                  <c:v>45.852841829538797</c:v>
                </c:pt>
                <c:pt idx="148654">
                  <c:v>45.852951380845198</c:v>
                </c:pt>
                <c:pt idx="148655">
                  <c:v>45.853060931800897</c:v>
                </c:pt>
                <c:pt idx="148656">
                  <c:v>45.853170482405901</c:v>
                </c:pt>
                <c:pt idx="148657">
                  <c:v>45.853280032660301</c:v>
                </c:pt>
                <c:pt idx="148658">
                  <c:v>45.853389582564098</c:v>
                </c:pt>
                <c:pt idx="148659">
                  <c:v>45.853499132117101</c:v>
                </c:pt>
                <c:pt idx="148660">
                  <c:v>45.8536086813195</c:v>
                </c:pt>
                <c:pt idx="148661">
                  <c:v>45.853718230171303</c:v>
                </c:pt>
                <c:pt idx="148662">
                  <c:v>45.853827778672397</c:v>
                </c:pt>
                <c:pt idx="148663">
                  <c:v>45.853937326822802</c:v>
                </c:pt>
                <c:pt idx="148664">
                  <c:v>45.854046874622597</c:v>
                </c:pt>
                <c:pt idx="148665">
                  <c:v>45.854156422071704</c:v>
                </c:pt>
                <c:pt idx="148666">
                  <c:v>45.8542659691702</c:v>
                </c:pt>
                <c:pt idx="148667">
                  <c:v>45.854375515918001</c:v>
                </c:pt>
                <c:pt idx="148668">
                  <c:v>45.854485062315199</c:v>
                </c:pt>
                <c:pt idx="148669">
                  <c:v>45.854594608361701</c:v>
                </c:pt>
                <c:pt idx="148670">
                  <c:v>45.8547041540576</c:v>
                </c:pt>
                <c:pt idx="148671">
                  <c:v>45.854813699402797</c:v>
                </c:pt>
                <c:pt idx="148672">
                  <c:v>45.854923244397398</c:v>
                </c:pt>
                <c:pt idx="148673">
                  <c:v>45.855032789041402</c:v>
                </c:pt>
                <c:pt idx="148674">
                  <c:v>45.855142333334697</c:v>
                </c:pt>
                <c:pt idx="148675">
                  <c:v>45.855251877277297</c:v>
                </c:pt>
                <c:pt idx="148676">
                  <c:v>45.855361420869301</c:v>
                </c:pt>
                <c:pt idx="148677">
                  <c:v>45.855470964110701</c:v>
                </c:pt>
                <c:pt idx="148678">
                  <c:v>45.855580507001498</c:v>
                </c:pt>
                <c:pt idx="148679">
                  <c:v>45.8556900495416</c:v>
                </c:pt>
                <c:pt idx="148680">
                  <c:v>45.855799591731099</c:v>
                </c:pt>
                <c:pt idx="148681">
                  <c:v>45.855909133569902</c:v>
                </c:pt>
                <c:pt idx="148682">
                  <c:v>45.856018675058102</c:v>
                </c:pt>
                <c:pt idx="148683">
                  <c:v>45.8561282161957</c:v>
                </c:pt>
                <c:pt idx="148684">
                  <c:v>45.856237756982601</c:v>
                </c:pt>
                <c:pt idx="148685">
                  <c:v>45.8563472974189</c:v>
                </c:pt>
                <c:pt idx="148686">
                  <c:v>45.856456837504602</c:v>
                </c:pt>
                <c:pt idx="148687">
                  <c:v>45.856566377239602</c:v>
                </c:pt>
                <c:pt idx="148688">
                  <c:v>45.856675916624098</c:v>
                </c:pt>
                <c:pt idx="148689">
                  <c:v>45.856785455657899</c:v>
                </c:pt>
                <c:pt idx="148690">
                  <c:v>45.856894994340998</c:v>
                </c:pt>
                <c:pt idx="148691">
                  <c:v>45.857004532673599</c:v>
                </c:pt>
                <c:pt idx="148692">
                  <c:v>45.857114070655498</c:v>
                </c:pt>
                <c:pt idx="148693">
                  <c:v>45.857223608286802</c:v>
                </c:pt>
                <c:pt idx="148694">
                  <c:v>45.857333145567502</c:v>
                </c:pt>
                <c:pt idx="148695">
                  <c:v>45.857442682497599</c:v>
                </c:pt>
                <c:pt idx="148696">
                  <c:v>45.857552219077</c:v>
                </c:pt>
                <c:pt idx="148697">
                  <c:v>45.857661755305898</c:v>
                </c:pt>
                <c:pt idx="148698">
                  <c:v>45.8577712911841</c:v>
                </c:pt>
                <c:pt idx="148699">
                  <c:v>45.8578808267117</c:v>
                </c:pt>
                <c:pt idx="148700">
                  <c:v>45.857990361888703</c:v>
                </c:pt>
                <c:pt idx="148701">
                  <c:v>45.858099896714997</c:v>
                </c:pt>
                <c:pt idx="148702">
                  <c:v>45.858209431190801</c:v>
                </c:pt>
                <c:pt idx="148703">
                  <c:v>45.858318965316002</c:v>
                </c:pt>
                <c:pt idx="148704">
                  <c:v>45.8584284990905</c:v>
                </c:pt>
                <c:pt idx="148705">
                  <c:v>45.858538032514502</c:v>
                </c:pt>
                <c:pt idx="148706">
                  <c:v>45.858647565587802</c:v>
                </c:pt>
                <c:pt idx="148707">
                  <c:v>45.858757098310498</c:v>
                </c:pt>
                <c:pt idx="148708">
                  <c:v>45.858866630682598</c:v>
                </c:pt>
                <c:pt idx="148709">
                  <c:v>45.858976162704103</c:v>
                </c:pt>
                <c:pt idx="148710">
                  <c:v>45.859085694375104</c:v>
                </c:pt>
                <c:pt idx="148711">
                  <c:v>45.859195225695402</c:v>
                </c:pt>
                <c:pt idx="148712">
                  <c:v>45.859304756665097</c:v>
                </c:pt>
                <c:pt idx="148713">
                  <c:v>45.859414287284203</c:v>
                </c:pt>
                <c:pt idx="148714">
                  <c:v>45.859523817552699</c:v>
                </c:pt>
                <c:pt idx="148715">
                  <c:v>45.859633347470698</c:v>
                </c:pt>
                <c:pt idx="148716">
                  <c:v>45.859742877038002</c:v>
                </c:pt>
                <c:pt idx="148717">
                  <c:v>45.859852406254703</c:v>
                </c:pt>
                <c:pt idx="148718">
                  <c:v>45.8599619351209</c:v>
                </c:pt>
                <c:pt idx="148719">
                  <c:v>45.860071463636402</c:v>
                </c:pt>
                <c:pt idx="148720">
                  <c:v>45.8601809918014</c:v>
                </c:pt>
                <c:pt idx="148721">
                  <c:v>45.860290519615702</c:v>
                </c:pt>
                <c:pt idx="148722">
                  <c:v>45.860400047079501</c:v>
                </c:pt>
                <c:pt idx="148723">
                  <c:v>45.860509574192697</c:v>
                </c:pt>
                <c:pt idx="148724">
                  <c:v>45.860619100955297</c:v>
                </c:pt>
                <c:pt idx="148725">
                  <c:v>45.860728627367301</c:v>
                </c:pt>
                <c:pt idx="148726">
                  <c:v>45.860838153428702</c:v>
                </c:pt>
                <c:pt idx="148727">
                  <c:v>45.860947679139599</c:v>
                </c:pt>
                <c:pt idx="148728">
                  <c:v>45.861057204499801</c:v>
                </c:pt>
                <c:pt idx="148729">
                  <c:v>45.861166729509499</c:v>
                </c:pt>
                <c:pt idx="148730">
                  <c:v>45.861276254168601</c:v>
                </c:pt>
                <c:pt idx="148731">
                  <c:v>45.861385778477199</c:v>
                </c:pt>
                <c:pt idx="148732">
                  <c:v>45.861495302435102</c:v>
                </c:pt>
                <c:pt idx="148733">
                  <c:v>45.861604826042502</c:v>
                </c:pt>
                <c:pt idx="148734">
                  <c:v>45.861714349299298</c:v>
                </c:pt>
                <c:pt idx="148735">
                  <c:v>45.861823872205498</c:v>
                </c:pt>
                <c:pt idx="148736">
                  <c:v>45.861933394761202</c:v>
                </c:pt>
                <c:pt idx="148737">
                  <c:v>45.862042916966203</c:v>
                </c:pt>
                <c:pt idx="148738">
                  <c:v>45.8621524388208</c:v>
                </c:pt>
                <c:pt idx="148739">
                  <c:v>45.862261960324702</c:v>
                </c:pt>
                <c:pt idx="148740">
                  <c:v>45.8623714814781</c:v>
                </c:pt>
                <c:pt idx="148741">
                  <c:v>45.862481002280902</c:v>
                </c:pt>
                <c:pt idx="148742">
                  <c:v>45.8625905227331</c:v>
                </c:pt>
                <c:pt idx="148743">
                  <c:v>45.862700042834803</c:v>
                </c:pt>
                <c:pt idx="148744">
                  <c:v>45.862809562585902</c:v>
                </c:pt>
                <c:pt idx="148745">
                  <c:v>45.862919081986398</c:v>
                </c:pt>
                <c:pt idx="148746">
                  <c:v>45.863028601036397</c:v>
                </c:pt>
                <c:pt idx="148747">
                  <c:v>45.863138119735801</c:v>
                </c:pt>
                <c:pt idx="148748">
                  <c:v>45.863247638084701</c:v>
                </c:pt>
                <c:pt idx="148749">
                  <c:v>45.863357156082998</c:v>
                </c:pt>
                <c:pt idx="148750">
                  <c:v>45.863466673730798</c:v>
                </c:pt>
                <c:pt idx="148751">
                  <c:v>45.863576191027903</c:v>
                </c:pt>
                <c:pt idx="148752">
                  <c:v>45.863685707974597</c:v>
                </c:pt>
                <c:pt idx="148753">
                  <c:v>45.863795224570701</c:v>
                </c:pt>
                <c:pt idx="148754">
                  <c:v>45.863904740816203</c:v>
                </c:pt>
                <c:pt idx="148755">
                  <c:v>45.864014256711201</c:v>
                </c:pt>
                <c:pt idx="148756">
                  <c:v>45.864123772255603</c:v>
                </c:pt>
                <c:pt idx="148757">
                  <c:v>45.864233287449501</c:v>
                </c:pt>
                <c:pt idx="148758">
                  <c:v>45.864342802292803</c:v>
                </c:pt>
                <c:pt idx="148759">
                  <c:v>45.864452316785602</c:v>
                </c:pt>
                <c:pt idx="148760">
                  <c:v>45.864561830927798</c:v>
                </c:pt>
                <c:pt idx="148761">
                  <c:v>45.864671344719497</c:v>
                </c:pt>
                <c:pt idx="148762">
                  <c:v>45.864780858160699</c:v>
                </c:pt>
                <c:pt idx="148763">
                  <c:v>45.864890371251199</c:v>
                </c:pt>
                <c:pt idx="148764">
                  <c:v>45.864999883991302</c:v>
                </c:pt>
                <c:pt idx="148765">
                  <c:v>45.865109396380802</c:v>
                </c:pt>
                <c:pt idx="148766">
                  <c:v>45.865218908419799</c:v>
                </c:pt>
                <c:pt idx="148767">
                  <c:v>45.865328420108298</c:v>
                </c:pt>
                <c:pt idx="148768">
                  <c:v>45.865437931446202</c:v>
                </c:pt>
                <c:pt idx="148769">
                  <c:v>45.865547442433503</c:v>
                </c:pt>
                <c:pt idx="148770">
                  <c:v>45.865656953070399</c:v>
                </c:pt>
                <c:pt idx="148771">
                  <c:v>45.865766463356699</c:v>
                </c:pt>
                <c:pt idx="148772">
                  <c:v>45.865875973292397</c:v>
                </c:pt>
                <c:pt idx="148773">
                  <c:v>45.865985482877697</c:v>
                </c:pt>
                <c:pt idx="148774">
                  <c:v>45.866094992112401</c:v>
                </c:pt>
                <c:pt idx="148775">
                  <c:v>45.866204500996602</c:v>
                </c:pt>
                <c:pt idx="148776">
                  <c:v>45.8663140095302</c:v>
                </c:pt>
                <c:pt idx="148777">
                  <c:v>45.866423517713301</c:v>
                </c:pt>
                <c:pt idx="148778">
                  <c:v>45.866533025545898</c:v>
                </c:pt>
                <c:pt idx="148779">
                  <c:v>45.866642533027999</c:v>
                </c:pt>
                <c:pt idx="148780">
                  <c:v>45.866752040159497</c:v>
                </c:pt>
                <c:pt idx="148781">
                  <c:v>45.866861546940598</c:v>
                </c:pt>
                <c:pt idx="148782">
                  <c:v>45.866971053371103</c:v>
                </c:pt>
                <c:pt idx="148783">
                  <c:v>45.867080559450997</c:v>
                </c:pt>
                <c:pt idx="148784">
                  <c:v>45.867190065180502</c:v>
                </c:pt>
                <c:pt idx="148785">
                  <c:v>45.867299570559503</c:v>
                </c:pt>
                <c:pt idx="148786">
                  <c:v>45.867409075587901</c:v>
                </c:pt>
                <c:pt idx="148787">
                  <c:v>45.867518580265802</c:v>
                </c:pt>
                <c:pt idx="148788">
                  <c:v>45.8676280845932</c:v>
                </c:pt>
                <c:pt idx="148789">
                  <c:v>45.867737588570101</c:v>
                </c:pt>
                <c:pt idx="148790">
                  <c:v>45.867847092196499</c:v>
                </c:pt>
                <c:pt idx="148791">
                  <c:v>45.8679565954723</c:v>
                </c:pt>
                <c:pt idx="148792">
                  <c:v>45.868066098397698</c:v>
                </c:pt>
                <c:pt idx="148793">
                  <c:v>45.868175600972499</c:v>
                </c:pt>
                <c:pt idx="148794">
                  <c:v>45.868285103196797</c:v>
                </c:pt>
                <c:pt idx="148795">
                  <c:v>45.868394605070698</c:v>
                </c:pt>
                <c:pt idx="148796">
                  <c:v>45.868504106594003</c:v>
                </c:pt>
                <c:pt idx="148797">
                  <c:v>45.868613607766797</c:v>
                </c:pt>
                <c:pt idx="148798">
                  <c:v>45.868723108589101</c:v>
                </c:pt>
                <c:pt idx="148799">
                  <c:v>45.868832609060902</c:v>
                </c:pt>
                <c:pt idx="148800">
                  <c:v>45.8689421091822</c:v>
                </c:pt>
                <c:pt idx="148801">
                  <c:v>45.869051608953001</c:v>
                </c:pt>
                <c:pt idx="148802">
                  <c:v>45.869161108373397</c:v>
                </c:pt>
                <c:pt idx="148803">
                  <c:v>45.869270607443198</c:v>
                </c:pt>
                <c:pt idx="148804">
                  <c:v>45.869380106162502</c:v>
                </c:pt>
                <c:pt idx="148805">
                  <c:v>45.869489604531303</c:v>
                </c:pt>
                <c:pt idx="148806">
                  <c:v>45.8695991025496</c:v>
                </c:pt>
                <c:pt idx="148807">
                  <c:v>45.8697086002175</c:v>
                </c:pt>
                <c:pt idx="148808">
                  <c:v>45.869818097534797</c:v>
                </c:pt>
                <c:pt idx="148809">
                  <c:v>45.869927594501704</c:v>
                </c:pt>
                <c:pt idx="148810">
                  <c:v>45.870037091118</c:v>
                </c:pt>
                <c:pt idx="148811">
                  <c:v>45.8701465873839</c:v>
                </c:pt>
                <c:pt idx="148812">
                  <c:v>45.870256083299303</c:v>
                </c:pt>
                <c:pt idx="148813">
                  <c:v>45.870365578864202</c:v>
                </c:pt>
                <c:pt idx="148814">
                  <c:v>45.870475074078598</c:v>
                </c:pt>
                <c:pt idx="148815">
                  <c:v>45.870584568942498</c:v>
                </c:pt>
                <c:pt idx="148816">
                  <c:v>45.8706940634559</c:v>
                </c:pt>
                <c:pt idx="148817">
                  <c:v>45.870803557618899</c:v>
                </c:pt>
                <c:pt idx="148818">
                  <c:v>45.870913051431401</c:v>
                </c:pt>
                <c:pt idx="148819">
                  <c:v>45.8710225448934</c:v>
                </c:pt>
                <c:pt idx="148820">
                  <c:v>45.871132038004902</c:v>
                </c:pt>
                <c:pt idx="148821">
                  <c:v>45.8712415307659</c:v>
                </c:pt>
                <c:pt idx="148822">
                  <c:v>45.871351023176501</c:v>
                </c:pt>
                <c:pt idx="148823">
                  <c:v>45.871460515236599</c:v>
                </c:pt>
                <c:pt idx="148824">
                  <c:v>45.8715700069462</c:v>
                </c:pt>
                <c:pt idx="148825">
                  <c:v>45.871679498305298</c:v>
                </c:pt>
                <c:pt idx="148826">
                  <c:v>45.871788989313998</c:v>
                </c:pt>
                <c:pt idx="148827">
                  <c:v>45.871898479972202</c:v>
                </c:pt>
                <c:pt idx="148828">
                  <c:v>45.872007970279903</c:v>
                </c:pt>
                <c:pt idx="148829">
                  <c:v>45.872117460237199</c:v>
                </c:pt>
                <c:pt idx="148830">
                  <c:v>45.872226949843999</c:v>
                </c:pt>
                <c:pt idx="148831">
                  <c:v>45.872336439100302</c:v>
                </c:pt>
                <c:pt idx="148832">
                  <c:v>45.872445928006201</c:v>
                </c:pt>
                <c:pt idx="148833">
                  <c:v>45.872555416561603</c:v>
                </c:pt>
                <c:pt idx="148834">
                  <c:v>45.872664904766502</c:v>
                </c:pt>
                <c:pt idx="148835">
                  <c:v>45.872774392620997</c:v>
                </c:pt>
                <c:pt idx="148836">
                  <c:v>45.872883880125002</c:v>
                </c:pt>
                <c:pt idx="148837">
                  <c:v>45.872993367278603</c:v>
                </c:pt>
                <c:pt idx="148838">
                  <c:v>45.873102854081601</c:v>
                </c:pt>
                <c:pt idx="148839">
                  <c:v>45.873212340534302</c:v>
                </c:pt>
                <c:pt idx="148840">
                  <c:v>45.873321826636499</c:v>
                </c:pt>
                <c:pt idx="148841">
                  <c:v>45.873431312388199</c:v>
                </c:pt>
                <c:pt idx="148842">
                  <c:v>45.873540797789502</c:v>
                </c:pt>
                <c:pt idx="148843">
                  <c:v>45.873650282840302</c:v>
                </c:pt>
                <c:pt idx="148844">
                  <c:v>45.873759767540598</c:v>
                </c:pt>
                <c:pt idx="148845">
                  <c:v>45.873869251890497</c:v>
                </c:pt>
                <c:pt idx="148846">
                  <c:v>45.873978735889999</c:v>
                </c:pt>
                <c:pt idx="148847">
                  <c:v>45.874088219538997</c:v>
                </c:pt>
                <c:pt idx="148848">
                  <c:v>45.874197702837598</c:v>
                </c:pt>
                <c:pt idx="148849">
                  <c:v>45.874307185785703</c:v>
                </c:pt>
                <c:pt idx="148850">
                  <c:v>45.874416668383397</c:v>
                </c:pt>
                <c:pt idx="148851">
                  <c:v>45.874526150630601</c:v>
                </c:pt>
                <c:pt idx="148852">
                  <c:v>45.874635632527401</c:v>
                </c:pt>
                <c:pt idx="148853">
                  <c:v>45.874745114073797</c:v>
                </c:pt>
                <c:pt idx="148854">
                  <c:v>45.874854595269703</c:v>
                </c:pt>
                <c:pt idx="148855">
                  <c:v>45.874964076115099</c:v>
                </c:pt>
                <c:pt idx="148856">
                  <c:v>45.875073556610197</c:v>
                </c:pt>
                <c:pt idx="148857">
                  <c:v>45.875183036754798</c:v>
                </c:pt>
                <c:pt idx="148858">
                  <c:v>45.875292516548903</c:v>
                </c:pt>
                <c:pt idx="148859">
                  <c:v>45.875401995992597</c:v>
                </c:pt>
                <c:pt idx="148860">
                  <c:v>45.875511475085901</c:v>
                </c:pt>
                <c:pt idx="148861">
                  <c:v>45.8756209538288</c:v>
                </c:pt>
                <c:pt idx="148862">
                  <c:v>45.875730432221197</c:v>
                </c:pt>
                <c:pt idx="148863">
                  <c:v>45.875839910263203</c:v>
                </c:pt>
                <c:pt idx="148864">
                  <c:v>45.875949387954797</c:v>
                </c:pt>
                <c:pt idx="148865">
                  <c:v>45.876058865295903</c:v>
                </c:pt>
                <c:pt idx="148866">
                  <c:v>45.876168342286597</c:v>
                </c:pt>
                <c:pt idx="148867">
                  <c:v>45.876277818926901</c:v>
                </c:pt>
                <c:pt idx="148868">
                  <c:v>45.876387295216702</c:v>
                </c:pt>
                <c:pt idx="148869">
                  <c:v>45.876496771156198</c:v>
                </c:pt>
                <c:pt idx="148870">
                  <c:v>45.876606246745197</c:v>
                </c:pt>
                <c:pt idx="148871">
                  <c:v>45.8767157219838</c:v>
                </c:pt>
                <c:pt idx="148872">
                  <c:v>45.876825196871899</c:v>
                </c:pt>
                <c:pt idx="148873">
                  <c:v>45.8769346714097</c:v>
                </c:pt>
                <c:pt idx="148874">
                  <c:v>45.877044145596997</c:v>
                </c:pt>
                <c:pt idx="148875">
                  <c:v>45.877153619433898</c:v>
                </c:pt>
                <c:pt idx="148876">
                  <c:v>45.877263092920401</c:v>
                </c:pt>
                <c:pt idx="148877">
                  <c:v>45.877372566056501</c:v>
                </c:pt>
                <c:pt idx="148878">
                  <c:v>45.877482038842203</c:v>
                </c:pt>
                <c:pt idx="148879">
                  <c:v>45.877591511277402</c:v>
                </c:pt>
                <c:pt idx="148880">
                  <c:v>45.877700983362303</c:v>
                </c:pt>
                <c:pt idx="148881">
                  <c:v>45.8778104550967</c:v>
                </c:pt>
                <c:pt idx="148882">
                  <c:v>45.8779199264807</c:v>
                </c:pt>
                <c:pt idx="148883">
                  <c:v>45.878029397514297</c:v>
                </c:pt>
                <c:pt idx="148884">
                  <c:v>45.878138868197503</c:v>
                </c:pt>
                <c:pt idx="148885">
                  <c:v>45.878248338530298</c:v>
                </c:pt>
                <c:pt idx="148886">
                  <c:v>45.878357808512703</c:v>
                </c:pt>
                <c:pt idx="148887">
                  <c:v>45.878467278144697</c:v>
                </c:pt>
                <c:pt idx="148888">
                  <c:v>45.878576747426301</c:v>
                </c:pt>
                <c:pt idx="148889">
                  <c:v>45.878686216357501</c:v>
                </c:pt>
                <c:pt idx="148890">
                  <c:v>45.878795684938297</c:v>
                </c:pt>
                <c:pt idx="148891">
                  <c:v>45.878905153168702</c:v>
                </c:pt>
                <c:pt idx="148892">
                  <c:v>45.879014621048697</c:v>
                </c:pt>
                <c:pt idx="148893">
                  <c:v>45.879124088578301</c:v>
                </c:pt>
                <c:pt idx="148894">
                  <c:v>45.879233555757502</c:v>
                </c:pt>
                <c:pt idx="148895">
                  <c:v>45.879343022586298</c:v>
                </c:pt>
                <c:pt idx="148896">
                  <c:v>45.879452489064697</c:v>
                </c:pt>
                <c:pt idx="148897">
                  <c:v>45.879561955192699</c:v>
                </c:pt>
                <c:pt idx="148898">
                  <c:v>45.879671420970404</c:v>
                </c:pt>
                <c:pt idx="148899">
                  <c:v>45.879780886397597</c:v>
                </c:pt>
                <c:pt idx="148900">
                  <c:v>45.879890351474401</c:v>
                </c:pt>
                <c:pt idx="148901">
                  <c:v>45.8799998162009</c:v>
                </c:pt>
                <c:pt idx="148902">
                  <c:v>45.880109280577003</c:v>
                </c:pt>
                <c:pt idx="148903">
                  <c:v>45.880218744602701</c:v>
                </c:pt>
                <c:pt idx="148904">
                  <c:v>45.880328208278002</c:v>
                </c:pt>
                <c:pt idx="148905">
                  <c:v>45.880437671602898</c:v>
                </c:pt>
                <c:pt idx="148906">
                  <c:v>45.880547134577398</c:v>
                </c:pt>
                <c:pt idx="148907">
                  <c:v>45.8806565972016</c:v>
                </c:pt>
                <c:pt idx="148908">
                  <c:v>45.880766059475398</c:v>
                </c:pt>
                <c:pt idx="148909">
                  <c:v>45.880875521398799</c:v>
                </c:pt>
                <c:pt idx="148910">
                  <c:v>45.880984982971803</c:v>
                </c:pt>
                <c:pt idx="148911">
                  <c:v>45.881094444194403</c:v>
                </c:pt>
                <c:pt idx="148912">
                  <c:v>45.881203905066698</c:v>
                </c:pt>
                <c:pt idx="148913">
                  <c:v>45.881313365588603</c:v>
                </c:pt>
                <c:pt idx="148914">
                  <c:v>45.881422825760097</c:v>
                </c:pt>
                <c:pt idx="148915">
                  <c:v>45.881532285581201</c:v>
                </c:pt>
                <c:pt idx="148916">
                  <c:v>45.881641745052001</c:v>
                </c:pt>
                <c:pt idx="148917">
                  <c:v>45.881751204172403</c:v>
                </c:pt>
                <c:pt idx="148918">
                  <c:v>45.881860662942501</c:v>
                </c:pt>
                <c:pt idx="148919">
                  <c:v>45.881970121362102</c:v>
                </c:pt>
                <c:pt idx="148920">
                  <c:v>45.882079579431398</c:v>
                </c:pt>
                <c:pt idx="148921">
                  <c:v>45.882189037150397</c:v>
                </c:pt>
                <c:pt idx="148922">
                  <c:v>45.882298494518899</c:v>
                </c:pt>
                <c:pt idx="148923">
                  <c:v>45.882407951537203</c:v>
                </c:pt>
                <c:pt idx="148924">
                  <c:v>45.882517408204997</c:v>
                </c:pt>
                <c:pt idx="148925">
                  <c:v>45.8826268645225</c:v>
                </c:pt>
                <c:pt idx="148926">
                  <c:v>45.882736320489599</c:v>
                </c:pt>
                <c:pt idx="148927">
                  <c:v>45.8828457761064</c:v>
                </c:pt>
                <c:pt idx="148928">
                  <c:v>45.882955231372797</c:v>
                </c:pt>
                <c:pt idx="148929">
                  <c:v>45.883064686288797</c:v>
                </c:pt>
                <c:pt idx="148930">
                  <c:v>45.8831741408545</c:v>
                </c:pt>
                <c:pt idx="148931">
                  <c:v>45.883283595069898</c:v>
                </c:pt>
                <c:pt idx="148932">
                  <c:v>45.883393048934899</c:v>
                </c:pt>
                <c:pt idx="148933">
                  <c:v>45.883502502449502</c:v>
                </c:pt>
                <c:pt idx="148934">
                  <c:v>45.883611955613802</c:v>
                </c:pt>
                <c:pt idx="148935">
                  <c:v>45.883721408427697</c:v>
                </c:pt>
                <c:pt idx="148936">
                  <c:v>45.883830860891301</c:v>
                </c:pt>
                <c:pt idx="148937">
                  <c:v>45.883940313004601</c:v>
                </c:pt>
                <c:pt idx="148938">
                  <c:v>45.884049764767497</c:v>
                </c:pt>
                <c:pt idx="148939">
                  <c:v>45.884159216180002</c:v>
                </c:pt>
                <c:pt idx="148940">
                  <c:v>45.884268667242203</c:v>
                </c:pt>
                <c:pt idx="148941">
                  <c:v>45.8843781179541</c:v>
                </c:pt>
                <c:pt idx="148942">
                  <c:v>45.884487568315599</c:v>
                </c:pt>
                <c:pt idx="148943">
                  <c:v>45.884597018326801</c:v>
                </c:pt>
                <c:pt idx="148944">
                  <c:v>45.884706467987598</c:v>
                </c:pt>
                <c:pt idx="148945">
                  <c:v>45.884815917298098</c:v>
                </c:pt>
                <c:pt idx="148946">
                  <c:v>45.884925366258301</c:v>
                </c:pt>
                <c:pt idx="148947">
                  <c:v>45.885034814868099</c:v>
                </c:pt>
                <c:pt idx="148948">
                  <c:v>45.8851442631276</c:v>
                </c:pt>
                <c:pt idx="148949">
                  <c:v>45.885253711036803</c:v>
                </c:pt>
                <c:pt idx="148950">
                  <c:v>45.885363158595602</c:v>
                </c:pt>
                <c:pt idx="148951">
                  <c:v>45.885472605804097</c:v>
                </c:pt>
                <c:pt idx="148952">
                  <c:v>45.885582052662201</c:v>
                </c:pt>
                <c:pt idx="148953">
                  <c:v>45.8856914991701</c:v>
                </c:pt>
                <c:pt idx="148954">
                  <c:v>45.885800945327603</c:v>
                </c:pt>
                <c:pt idx="148955">
                  <c:v>45.8859103911348</c:v>
                </c:pt>
                <c:pt idx="148956">
                  <c:v>45.886019836591601</c:v>
                </c:pt>
                <c:pt idx="148957">
                  <c:v>45.886129281698103</c:v>
                </c:pt>
                <c:pt idx="148958">
                  <c:v>45.886238726454302</c:v>
                </c:pt>
                <c:pt idx="148959">
                  <c:v>45.886348170860202</c:v>
                </c:pt>
                <c:pt idx="148960">
                  <c:v>45.886457614915798</c:v>
                </c:pt>
                <c:pt idx="148961">
                  <c:v>45.886567058620997</c:v>
                </c:pt>
                <c:pt idx="148962">
                  <c:v>45.886676501975899</c:v>
                </c:pt>
                <c:pt idx="148963">
                  <c:v>45.886785944980502</c:v>
                </c:pt>
                <c:pt idx="148964">
                  <c:v>45.886895387634802</c:v>
                </c:pt>
                <c:pt idx="148965">
                  <c:v>45.887004829938697</c:v>
                </c:pt>
                <c:pt idx="148966">
                  <c:v>45.887114271892401</c:v>
                </c:pt>
                <c:pt idx="148967">
                  <c:v>45.8872237134957</c:v>
                </c:pt>
                <c:pt idx="148968">
                  <c:v>45.887333154748802</c:v>
                </c:pt>
                <c:pt idx="148969">
                  <c:v>45.8874425956515</c:v>
                </c:pt>
                <c:pt idx="148970">
                  <c:v>45.8875520362039</c:v>
                </c:pt>
                <c:pt idx="148971">
                  <c:v>45.887661476406002</c:v>
                </c:pt>
                <c:pt idx="148972">
                  <c:v>45.887770916257701</c:v>
                </c:pt>
                <c:pt idx="148973">
                  <c:v>45.887880355759201</c:v>
                </c:pt>
                <c:pt idx="148974">
                  <c:v>45.887989794910403</c:v>
                </c:pt>
                <c:pt idx="148975">
                  <c:v>45.888099233711301</c:v>
                </c:pt>
                <c:pt idx="148976">
                  <c:v>45.888208672161802</c:v>
                </c:pt>
                <c:pt idx="148977">
                  <c:v>45.888318110262098</c:v>
                </c:pt>
                <c:pt idx="148978">
                  <c:v>45.888427548011997</c:v>
                </c:pt>
                <c:pt idx="148979">
                  <c:v>45.888536985411697</c:v>
                </c:pt>
                <c:pt idx="148980">
                  <c:v>45.888646422461001</c:v>
                </c:pt>
                <c:pt idx="148981">
                  <c:v>45.888755859160099</c:v>
                </c:pt>
                <c:pt idx="148982">
                  <c:v>45.8888652955089</c:v>
                </c:pt>
                <c:pt idx="148983">
                  <c:v>45.888974731507297</c:v>
                </c:pt>
                <c:pt idx="148984">
                  <c:v>45.889084167155502</c:v>
                </c:pt>
                <c:pt idx="148985">
                  <c:v>45.889193602453403</c:v>
                </c:pt>
                <c:pt idx="148986">
                  <c:v>45.8893030374009</c:v>
                </c:pt>
                <c:pt idx="148987">
                  <c:v>45.889412471998199</c:v>
                </c:pt>
                <c:pt idx="148988">
                  <c:v>45.8895219062452</c:v>
                </c:pt>
                <c:pt idx="148989">
                  <c:v>45.889631340141896</c:v>
                </c:pt>
                <c:pt idx="148990">
                  <c:v>45.889740773688402</c:v>
                </c:pt>
                <c:pt idx="148991">
                  <c:v>45.889850206884503</c:v>
                </c:pt>
                <c:pt idx="148992">
                  <c:v>45.889959639730399</c:v>
                </c:pt>
                <c:pt idx="148993">
                  <c:v>45.890069072225899</c:v>
                </c:pt>
                <c:pt idx="148994">
                  <c:v>45.8901785043712</c:v>
                </c:pt>
                <c:pt idx="148995">
                  <c:v>45.890287936166203</c:v>
                </c:pt>
                <c:pt idx="148996">
                  <c:v>45.890397367610902</c:v>
                </c:pt>
                <c:pt idx="148997">
                  <c:v>45.890506798705403</c:v>
                </c:pt>
                <c:pt idx="148998">
                  <c:v>45.890616229449499</c:v>
                </c:pt>
                <c:pt idx="148999">
                  <c:v>45.890725659843397</c:v>
                </c:pt>
                <c:pt idx="149000">
                  <c:v>45.890835089886998</c:v>
                </c:pt>
                <c:pt idx="149001">
                  <c:v>45.890944519580302</c:v>
                </c:pt>
                <c:pt idx="149002">
                  <c:v>45.8910539489234</c:v>
                </c:pt>
                <c:pt idx="149003">
                  <c:v>45.8911633779162</c:v>
                </c:pt>
                <c:pt idx="149004">
                  <c:v>45.891272806558703</c:v>
                </c:pt>
                <c:pt idx="149005">
                  <c:v>45.891382234850902</c:v>
                </c:pt>
                <c:pt idx="149006">
                  <c:v>45.891491662792902</c:v>
                </c:pt>
                <c:pt idx="149007">
                  <c:v>45.891601090384597</c:v>
                </c:pt>
                <c:pt idx="149008">
                  <c:v>45.891710517626002</c:v>
                </c:pt>
                <c:pt idx="149009">
                  <c:v>45.891819944517202</c:v>
                </c:pt>
                <c:pt idx="149010">
                  <c:v>45.891929371058097</c:v>
                </c:pt>
                <c:pt idx="149011">
                  <c:v>45.892038797248702</c:v>
                </c:pt>
                <c:pt idx="149012">
                  <c:v>45.892148223089102</c:v>
                </c:pt>
                <c:pt idx="149013">
                  <c:v>45.892257648579204</c:v>
                </c:pt>
                <c:pt idx="149014">
                  <c:v>45.892367073719001</c:v>
                </c:pt>
                <c:pt idx="149015">
                  <c:v>45.8924764985086</c:v>
                </c:pt>
                <c:pt idx="149016">
                  <c:v>45.892585922947902</c:v>
                </c:pt>
                <c:pt idx="149017">
                  <c:v>45.892695347036998</c:v>
                </c:pt>
                <c:pt idx="149018">
                  <c:v>45.892804770775797</c:v>
                </c:pt>
                <c:pt idx="149019">
                  <c:v>45.892914194164398</c:v>
                </c:pt>
                <c:pt idx="149020">
                  <c:v>45.893023617202601</c:v>
                </c:pt>
                <c:pt idx="149021">
                  <c:v>45.893133039890699</c:v>
                </c:pt>
                <c:pt idx="149022">
                  <c:v>45.8932424622285</c:v>
                </c:pt>
                <c:pt idx="149023">
                  <c:v>45.893351884216003</c:v>
                </c:pt>
                <c:pt idx="149024">
                  <c:v>45.8934613058533</c:v>
                </c:pt>
                <c:pt idx="149025">
                  <c:v>45.8935707271404</c:v>
                </c:pt>
                <c:pt idx="149026">
                  <c:v>45.893680148077202</c:v>
                </c:pt>
                <c:pt idx="149027">
                  <c:v>45.893789568663699</c:v>
                </c:pt>
                <c:pt idx="149028">
                  <c:v>45.893898988899998</c:v>
                </c:pt>
                <c:pt idx="149029">
                  <c:v>45.8940084087861</c:v>
                </c:pt>
                <c:pt idx="149030">
                  <c:v>45.894117828321903</c:v>
                </c:pt>
                <c:pt idx="149031">
                  <c:v>45.894227247507501</c:v>
                </c:pt>
                <c:pt idx="149032">
                  <c:v>45.894336666342802</c:v>
                </c:pt>
                <c:pt idx="149033">
                  <c:v>45.894446084827898</c:v>
                </c:pt>
                <c:pt idx="149034">
                  <c:v>45.894555502962803</c:v>
                </c:pt>
                <c:pt idx="149035">
                  <c:v>45.894664920747402</c:v>
                </c:pt>
                <c:pt idx="149036">
                  <c:v>45.894774338181797</c:v>
                </c:pt>
                <c:pt idx="149037">
                  <c:v>45.894883755265901</c:v>
                </c:pt>
                <c:pt idx="149038">
                  <c:v>45.894993171999801</c:v>
                </c:pt>
                <c:pt idx="149039">
                  <c:v>45.895102588383502</c:v>
                </c:pt>
                <c:pt idx="149040">
                  <c:v>45.895212004416898</c:v>
                </c:pt>
                <c:pt idx="149041">
                  <c:v>45.895321420100203</c:v>
                </c:pt>
                <c:pt idx="149042">
                  <c:v>45.895430835433103</c:v>
                </c:pt>
                <c:pt idx="149043">
                  <c:v>45.895540250415898</c:v>
                </c:pt>
                <c:pt idx="149044">
                  <c:v>45.895649665048403</c:v>
                </c:pt>
                <c:pt idx="149045">
                  <c:v>45.895759079330702</c:v>
                </c:pt>
                <c:pt idx="149046">
                  <c:v>45.895868493262803</c:v>
                </c:pt>
                <c:pt idx="149047">
                  <c:v>45.895977906844699</c:v>
                </c:pt>
                <c:pt idx="149048">
                  <c:v>45.896087320076298</c:v>
                </c:pt>
                <c:pt idx="149049">
                  <c:v>45.896196732957698</c:v>
                </c:pt>
                <c:pt idx="149050">
                  <c:v>45.8963061454889</c:v>
                </c:pt>
                <c:pt idx="149051">
                  <c:v>45.896415557669897</c:v>
                </c:pt>
                <c:pt idx="149052">
                  <c:v>45.896524969500597</c:v>
                </c:pt>
                <c:pt idx="149053">
                  <c:v>45.896634380981098</c:v>
                </c:pt>
                <c:pt idx="149054">
                  <c:v>45.896743792111401</c:v>
                </c:pt>
                <c:pt idx="149055">
                  <c:v>45.896853202891499</c:v>
                </c:pt>
                <c:pt idx="149056">
                  <c:v>45.896962613321399</c:v>
                </c:pt>
                <c:pt idx="149057">
                  <c:v>45.897072023401101</c:v>
                </c:pt>
                <c:pt idx="149058">
                  <c:v>45.897181433130498</c:v>
                </c:pt>
                <c:pt idx="149059">
                  <c:v>45.897290842509797</c:v>
                </c:pt>
                <c:pt idx="149060">
                  <c:v>45.897400251538798</c:v>
                </c:pt>
                <c:pt idx="149061">
                  <c:v>45.8975096602177</c:v>
                </c:pt>
                <c:pt idx="149062">
                  <c:v>45.897619068546298</c:v>
                </c:pt>
                <c:pt idx="149063">
                  <c:v>45.897728476524698</c:v>
                </c:pt>
                <c:pt idx="149064">
                  <c:v>45.897837884152899</c:v>
                </c:pt>
                <c:pt idx="149065">
                  <c:v>45.897947291430903</c:v>
                </c:pt>
                <c:pt idx="149066">
                  <c:v>45.898056698358701</c:v>
                </c:pt>
                <c:pt idx="149067">
                  <c:v>45.898166104936301</c:v>
                </c:pt>
                <c:pt idx="149068">
                  <c:v>45.898275511163703</c:v>
                </c:pt>
                <c:pt idx="149069">
                  <c:v>45.8983849170409</c:v>
                </c:pt>
                <c:pt idx="149070">
                  <c:v>45.898494322567899</c:v>
                </c:pt>
                <c:pt idx="149071">
                  <c:v>45.8986037277447</c:v>
                </c:pt>
                <c:pt idx="149072">
                  <c:v>45.898713132571402</c:v>
                </c:pt>
                <c:pt idx="149073">
                  <c:v>45.898822537047799</c:v>
                </c:pt>
                <c:pt idx="149074">
                  <c:v>45.898931941173998</c:v>
                </c:pt>
                <c:pt idx="149075">
                  <c:v>45.89904134495</c:v>
                </c:pt>
                <c:pt idx="149076">
                  <c:v>45.899150748375902</c:v>
                </c:pt>
                <c:pt idx="149077">
                  <c:v>45.8992601514515</c:v>
                </c:pt>
                <c:pt idx="149078">
                  <c:v>45.899369554176999</c:v>
                </c:pt>
                <c:pt idx="149079">
                  <c:v>45.899478956552201</c:v>
                </c:pt>
                <c:pt idx="149080">
                  <c:v>45.899588358577297</c:v>
                </c:pt>
                <c:pt idx="149081">
                  <c:v>45.899697760252202</c:v>
                </c:pt>
                <c:pt idx="149082">
                  <c:v>45.899807161576902</c:v>
                </c:pt>
                <c:pt idx="149083">
                  <c:v>45.899916562551397</c:v>
                </c:pt>
                <c:pt idx="149084">
                  <c:v>45.9000259631758</c:v>
                </c:pt>
                <c:pt idx="149085">
                  <c:v>45.900135363449898</c:v>
                </c:pt>
                <c:pt idx="149086">
                  <c:v>45.900244763373898</c:v>
                </c:pt>
                <c:pt idx="149087">
                  <c:v>45.9003541629477</c:v>
                </c:pt>
                <c:pt idx="149088">
                  <c:v>45.900463562171304</c:v>
                </c:pt>
                <c:pt idx="149089">
                  <c:v>45.900572961044801</c:v>
                </c:pt>
                <c:pt idx="149090">
                  <c:v>45.900682359568101</c:v>
                </c:pt>
                <c:pt idx="149091">
                  <c:v>45.900791757741104</c:v>
                </c:pt>
                <c:pt idx="149092">
                  <c:v>45.9009011555641</c:v>
                </c:pt>
                <c:pt idx="149093">
                  <c:v>45.901010553036798</c:v>
                </c:pt>
                <c:pt idx="149094">
                  <c:v>45.901119950159398</c:v>
                </c:pt>
                <c:pt idx="149095">
                  <c:v>45.9012293469318</c:v>
                </c:pt>
                <c:pt idx="149096">
                  <c:v>45.901338743354003</c:v>
                </c:pt>
                <c:pt idx="149097">
                  <c:v>45.901448139426101</c:v>
                </c:pt>
                <c:pt idx="149098">
                  <c:v>45.901557535148001</c:v>
                </c:pt>
                <c:pt idx="149099">
                  <c:v>45.901666930519703</c:v>
                </c:pt>
                <c:pt idx="149100">
                  <c:v>45.901776325541299</c:v>
                </c:pt>
                <c:pt idx="149101">
                  <c:v>45.901885720212697</c:v>
                </c:pt>
                <c:pt idx="149102">
                  <c:v>45.901995114534003</c:v>
                </c:pt>
                <c:pt idx="149103">
                  <c:v>45.902104508505097</c:v>
                </c:pt>
                <c:pt idx="149104">
                  <c:v>45.902213902126</c:v>
                </c:pt>
                <c:pt idx="149105">
                  <c:v>45.902323295396698</c:v>
                </c:pt>
                <c:pt idx="149106">
                  <c:v>45.902432688317397</c:v>
                </c:pt>
                <c:pt idx="149107">
                  <c:v>45.902542080887798</c:v>
                </c:pt>
                <c:pt idx="149108">
                  <c:v>45.902651473108101</c:v>
                </c:pt>
                <c:pt idx="149109">
                  <c:v>45.902760864978198</c:v>
                </c:pt>
                <c:pt idx="149110">
                  <c:v>45.902870256498197</c:v>
                </c:pt>
                <c:pt idx="149111">
                  <c:v>45.902979647667998</c:v>
                </c:pt>
                <c:pt idx="149112">
                  <c:v>45.9030890384877</c:v>
                </c:pt>
                <c:pt idx="149113">
                  <c:v>45.903198428957303</c:v>
                </c:pt>
                <c:pt idx="149114">
                  <c:v>45.903307819076602</c:v>
                </c:pt>
                <c:pt idx="149115">
                  <c:v>45.903417208845902</c:v>
                </c:pt>
                <c:pt idx="149116">
                  <c:v>45.903526598264897</c:v>
                </c:pt>
                <c:pt idx="149117">
                  <c:v>45.903635987333899</c:v>
                </c:pt>
                <c:pt idx="149118">
                  <c:v>45.903745376052697</c:v>
                </c:pt>
                <c:pt idx="149119">
                  <c:v>45.903854764421297</c:v>
                </c:pt>
                <c:pt idx="149120">
                  <c:v>45.903964152439897</c:v>
                </c:pt>
                <c:pt idx="149121">
                  <c:v>45.9040735401082</c:v>
                </c:pt>
                <c:pt idx="149122">
                  <c:v>45.904182927426497</c:v>
                </c:pt>
                <c:pt idx="149123">
                  <c:v>45.904292314394503</c:v>
                </c:pt>
                <c:pt idx="149124">
                  <c:v>45.904401701012503</c:v>
                </c:pt>
                <c:pt idx="149125">
                  <c:v>45.904511087280298</c:v>
                </c:pt>
                <c:pt idx="149126">
                  <c:v>45.904620473198001</c:v>
                </c:pt>
                <c:pt idx="149127">
                  <c:v>45.904729858765499</c:v>
                </c:pt>
                <c:pt idx="149128">
                  <c:v>45.904839243982899</c:v>
                </c:pt>
                <c:pt idx="149129">
                  <c:v>45.9049486288502</c:v>
                </c:pt>
                <c:pt idx="149130">
                  <c:v>45.905058013367402</c:v>
                </c:pt>
                <c:pt idx="149131">
                  <c:v>45.905167397534399</c:v>
                </c:pt>
                <c:pt idx="149132">
                  <c:v>45.905276781351297</c:v>
                </c:pt>
                <c:pt idx="149133">
                  <c:v>45.905386164817997</c:v>
                </c:pt>
                <c:pt idx="149134">
                  <c:v>45.905495547934699</c:v>
                </c:pt>
                <c:pt idx="149135">
                  <c:v>45.905604930701202</c:v>
                </c:pt>
                <c:pt idx="149136">
                  <c:v>45.905714313117599</c:v>
                </c:pt>
                <c:pt idx="149137">
                  <c:v>45.905823695183798</c:v>
                </c:pt>
                <c:pt idx="149138">
                  <c:v>45.905933076899998</c:v>
                </c:pt>
                <c:pt idx="149139">
                  <c:v>45.906042458266</c:v>
                </c:pt>
                <c:pt idx="149140">
                  <c:v>45.906151839281897</c:v>
                </c:pt>
                <c:pt idx="149141">
                  <c:v>45.906261219947602</c:v>
                </c:pt>
                <c:pt idx="149142">
                  <c:v>45.906370600263301</c:v>
                </c:pt>
                <c:pt idx="149143">
                  <c:v>45.906479980228802</c:v>
                </c:pt>
                <c:pt idx="149144">
                  <c:v>45.906589359844297</c:v>
                </c:pt>
                <c:pt idx="149145">
                  <c:v>45.906698739109601</c:v>
                </c:pt>
                <c:pt idx="149146">
                  <c:v>45.906808118024799</c:v>
                </c:pt>
                <c:pt idx="149147">
                  <c:v>45.906917496589898</c:v>
                </c:pt>
                <c:pt idx="149148">
                  <c:v>45.907026874804899</c:v>
                </c:pt>
                <c:pt idx="149149">
                  <c:v>45.907136252669702</c:v>
                </c:pt>
                <c:pt idx="149150">
                  <c:v>45.907245630184498</c:v>
                </c:pt>
                <c:pt idx="149151">
                  <c:v>45.907355007349103</c:v>
                </c:pt>
                <c:pt idx="149152">
                  <c:v>45.907464384163703</c:v>
                </c:pt>
                <c:pt idx="149153">
                  <c:v>45.907573760628097</c:v>
                </c:pt>
                <c:pt idx="149154">
                  <c:v>45.907683136742399</c:v>
                </c:pt>
                <c:pt idx="149155">
                  <c:v>45.907792512506703</c:v>
                </c:pt>
                <c:pt idx="149156">
                  <c:v>45.907901887920801</c:v>
                </c:pt>
                <c:pt idx="149157">
                  <c:v>45.9080112629848</c:v>
                </c:pt>
                <c:pt idx="149158">
                  <c:v>45.908120637698801</c:v>
                </c:pt>
                <c:pt idx="149159">
                  <c:v>45.908230012062603</c:v>
                </c:pt>
                <c:pt idx="149160">
                  <c:v>45.9083393860763</c:v>
                </c:pt>
                <c:pt idx="149161">
                  <c:v>45.908448759739997</c:v>
                </c:pt>
                <c:pt idx="149162">
                  <c:v>45.908558133053504</c:v>
                </c:pt>
                <c:pt idx="149163">
                  <c:v>45.908667506016897</c:v>
                </c:pt>
                <c:pt idx="149164">
                  <c:v>45.908776878630299</c:v>
                </c:pt>
                <c:pt idx="149165">
                  <c:v>45.908886250893502</c:v>
                </c:pt>
                <c:pt idx="149166">
                  <c:v>45.9089956228067</c:v>
                </c:pt>
                <c:pt idx="149167">
                  <c:v>45.909104994369798</c:v>
                </c:pt>
                <c:pt idx="149168">
                  <c:v>45.909214365582798</c:v>
                </c:pt>
                <c:pt idx="149169">
                  <c:v>45.9093237364457</c:v>
                </c:pt>
                <c:pt idx="149170">
                  <c:v>45.909433106958502</c:v>
                </c:pt>
                <c:pt idx="149171">
                  <c:v>45.9095424771212</c:v>
                </c:pt>
                <c:pt idx="149172">
                  <c:v>45.909651846933897</c:v>
                </c:pt>
                <c:pt idx="149173">
                  <c:v>45.909761216396497</c:v>
                </c:pt>
                <c:pt idx="149174">
                  <c:v>45.909870585508898</c:v>
                </c:pt>
                <c:pt idx="149175">
                  <c:v>45.9099799542713</c:v>
                </c:pt>
                <c:pt idx="149176">
                  <c:v>45.910089322683703</c:v>
                </c:pt>
                <c:pt idx="149177">
                  <c:v>45.910198690745901</c:v>
                </c:pt>
                <c:pt idx="149178">
                  <c:v>45.910308058458099</c:v>
                </c:pt>
                <c:pt idx="149179">
                  <c:v>45.910417425820199</c:v>
                </c:pt>
                <c:pt idx="149180">
                  <c:v>45.910526792832201</c:v>
                </c:pt>
                <c:pt idx="149181">
                  <c:v>45.910636159494103</c:v>
                </c:pt>
                <c:pt idx="149182">
                  <c:v>45.910745525806</c:v>
                </c:pt>
                <c:pt idx="149183">
                  <c:v>45.910854891767798</c:v>
                </c:pt>
                <c:pt idx="149184">
                  <c:v>45.910964257379497</c:v>
                </c:pt>
                <c:pt idx="149185">
                  <c:v>45.911073622641197</c:v>
                </c:pt>
                <c:pt idx="149186">
                  <c:v>45.911182987552699</c:v>
                </c:pt>
                <c:pt idx="149187">
                  <c:v>45.911292352114302</c:v>
                </c:pt>
                <c:pt idx="149188">
                  <c:v>45.911401716325699</c:v>
                </c:pt>
                <c:pt idx="149189">
                  <c:v>45.911511080187097</c:v>
                </c:pt>
                <c:pt idx="149190">
                  <c:v>45.911620443698403</c:v>
                </c:pt>
                <c:pt idx="149191">
                  <c:v>45.911729806859697</c:v>
                </c:pt>
                <c:pt idx="149192">
                  <c:v>45.911839169670898</c:v>
                </c:pt>
                <c:pt idx="149193">
                  <c:v>45.911948532132001</c:v>
                </c:pt>
                <c:pt idx="149194">
                  <c:v>45.912057894243098</c:v>
                </c:pt>
                <c:pt idx="149195">
                  <c:v>45.912167256004103</c:v>
                </c:pt>
                <c:pt idx="149196">
                  <c:v>45.912276617415102</c:v>
                </c:pt>
                <c:pt idx="149197">
                  <c:v>45.912385978476003</c:v>
                </c:pt>
                <c:pt idx="149198">
                  <c:v>45.912495339186897</c:v>
                </c:pt>
                <c:pt idx="149199">
                  <c:v>45.9126046995477</c:v>
                </c:pt>
                <c:pt idx="149200">
                  <c:v>45.912714059558397</c:v>
                </c:pt>
                <c:pt idx="149201">
                  <c:v>45.912823419219102</c:v>
                </c:pt>
                <c:pt idx="149202">
                  <c:v>45.9129327785298</c:v>
                </c:pt>
                <c:pt idx="149203">
                  <c:v>45.913042137490301</c:v>
                </c:pt>
                <c:pt idx="149204">
                  <c:v>45.913151496100902</c:v>
                </c:pt>
                <c:pt idx="149205">
                  <c:v>45.913260854361397</c:v>
                </c:pt>
                <c:pt idx="149206">
                  <c:v>45.913370212271801</c:v>
                </c:pt>
                <c:pt idx="149207">
                  <c:v>45.913479569832297</c:v>
                </c:pt>
                <c:pt idx="149208">
                  <c:v>45.913588927042603</c:v>
                </c:pt>
                <c:pt idx="149209">
                  <c:v>45.913698283902903</c:v>
                </c:pt>
                <c:pt idx="149210">
                  <c:v>45.913807640413197</c:v>
                </c:pt>
                <c:pt idx="149211">
                  <c:v>45.913916996573498</c:v>
                </c:pt>
                <c:pt idx="149212">
                  <c:v>45.914026352383701</c:v>
                </c:pt>
                <c:pt idx="149213">
                  <c:v>45.914135707843798</c:v>
                </c:pt>
                <c:pt idx="149214">
                  <c:v>45.914245062953903</c:v>
                </c:pt>
                <c:pt idx="149215">
                  <c:v>45.914354417714001</c:v>
                </c:pt>
                <c:pt idx="149216">
                  <c:v>45.914463772124101</c:v>
                </c:pt>
                <c:pt idx="149217">
                  <c:v>45.914573126184102</c:v>
                </c:pt>
                <c:pt idx="149218">
                  <c:v>45.914682479894097</c:v>
                </c:pt>
                <c:pt idx="149219">
                  <c:v>45.9147918332541</c:v>
                </c:pt>
                <c:pt idx="149220">
                  <c:v>45.914901186263997</c:v>
                </c:pt>
                <c:pt idx="149221">
                  <c:v>45.915010538923902</c:v>
                </c:pt>
                <c:pt idx="149222">
                  <c:v>45.9151198912338</c:v>
                </c:pt>
                <c:pt idx="149223">
                  <c:v>45.9152292431936</c:v>
                </c:pt>
                <c:pt idx="149224">
                  <c:v>45.915338594803401</c:v>
                </c:pt>
                <c:pt idx="149225">
                  <c:v>45.915447946063203</c:v>
                </c:pt>
                <c:pt idx="149226">
                  <c:v>45.915557296972999</c:v>
                </c:pt>
                <c:pt idx="149227">
                  <c:v>45.915666647532703</c:v>
                </c:pt>
                <c:pt idx="149228">
                  <c:v>45.915775997742401</c:v>
                </c:pt>
                <c:pt idx="149229">
                  <c:v>45.915885347602099</c:v>
                </c:pt>
                <c:pt idx="149230">
                  <c:v>45.915994697111799</c:v>
                </c:pt>
                <c:pt idx="149231">
                  <c:v>45.916104046271499</c:v>
                </c:pt>
                <c:pt idx="149232">
                  <c:v>45.916213395081101</c:v>
                </c:pt>
                <c:pt idx="149233">
                  <c:v>45.916322743540803</c:v>
                </c:pt>
                <c:pt idx="149234">
                  <c:v>45.9164320916504</c:v>
                </c:pt>
                <c:pt idx="149235">
                  <c:v>45.916541439409997</c:v>
                </c:pt>
                <c:pt idx="149236">
                  <c:v>45.916650786819602</c:v>
                </c:pt>
                <c:pt idx="149237">
                  <c:v>45.916760133879201</c:v>
                </c:pt>
                <c:pt idx="149238">
                  <c:v>45.916869480588701</c:v>
                </c:pt>
                <c:pt idx="149239">
                  <c:v>45.916978826948302</c:v>
                </c:pt>
                <c:pt idx="149240">
                  <c:v>45.917088172957897</c:v>
                </c:pt>
                <c:pt idx="149241">
                  <c:v>45.9171975186174</c:v>
                </c:pt>
                <c:pt idx="149242">
                  <c:v>45.917306863927003</c:v>
                </c:pt>
                <c:pt idx="149243">
                  <c:v>45.9174162088865</c:v>
                </c:pt>
                <c:pt idx="149244">
                  <c:v>45.917525553495999</c:v>
                </c:pt>
                <c:pt idx="149245">
                  <c:v>45.917634897755597</c:v>
                </c:pt>
                <c:pt idx="149246">
                  <c:v>45.917744241665098</c:v>
                </c:pt>
                <c:pt idx="149247">
                  <c:v>45.917853585224599</c:v>
                </c:pt>
                <c:pt idx="149248">
                  <c:v>45.9179629284341</c:v>
                </c:pt>
                <c:pt idx="149249">
                  <c:v>45.918072271293703</c:v>
                </c:pt>
                <c:pt idx="149250">
                  <c:v>45.918181613803199</c:v>
                </c:pt>
                <c:pt idx="149251">
                  <c:v>45.918290955962803</c:v>
                </c:pt>
                <c:pt idx="149252">
                  <c:v>45.918400297772301</c:v>
                </c:pt>
                <c:pt idx="149253">
                  <c:v>45.9185096392319</c:v>
                </c:pt>
                <c:pt idx="149254">
                  <c:v>45.9186189803414</c:v>
                </c:pt>
                <c:pt idx="149255">
                  <c:v>45.918728321101</c:v>
                </c:pt>
                <c:pt idx="149256">
                  <c:v>45.918837661510601</c:v>
                </c:pt>
                <c:pt idx="149257">
                  <c:v>45.918947001570203</c:v>
                </c:pt>
                <c:pt idx="149258">
                  <c:v>45.919056341279799</c:v>
                </c:pt>
                <c:pt idx="149259">
                  <c:v>45.919165680639402</c:v>
                </c:pt>
                <c:pt idx="149260">
                  <c:v>45.919275019649</c:v>
                </c:pt>
                <c:pt idx="149261">
                  <c:v>45.919384358308697</c:v>
                </c:pt>
                <c:pt idx="149262">
                  <c:v>45.919493696618296</c:v>
                </c:pt>
                <c:pt idx="149263">
                  <c:v>45.919603034578003</c:v>
                </c:pt>
                <c:pt idx="149264">
                  <c:v>45.919712372187703</c:v>
                </c:pt>
                <c:pt idx="149265">
                  <c:v>45.919821709447397</c:v>
                </c:pt>
                <c:pt idx="149266">
                  <c:v>45.919931046357199</c:v>
                </c:pt>
                <c:pt idx="149267">
                  <c:v>45.920040382916902</c:v>
                </c:pt>
                <c:pt idx="149268">
                  <c:v>45.920149719126698</c:v>
                </c:pt>
                <c:pt idx="149269">
                  <c:v>45.920259054986502</c:v>
                </c:pt>
                <c:pt idx="149270">
                  <c:v>45.9203683904964</c:v>
                </c:pt>
                <c:pt idx="149271">
                  <c:v>45.920477725656198</c:v>
                </c:pt>
                <c:pt idx="149272">
                  <c:v>45.920587060466097</c:v>
                </c:pt>
                <c:pt idx="149273">
                  <c:v>45.920696394925997</c:v>
                </c:pt>
                <c:pt idx="149274">
                  <c:v>45.920805729035997</c:v>
                </c:pt>
                <c:pt idx="149275">
                  <c:v>45.920915062795999</c:v>
                </c:pt>
                <c:pt idx="149276">
                  <c:v>45.921024396206001</c:v>
                </c:pt>
                <c:pt idx="149277">
                  <c:v>45.921133729266003</c:v>
                </c:pt>
                <c:pt idx="149278">
                  <c:v>45.921243061976099</c:v>
                </c:pt>
                <c:pt idx="149279">
                  <c:v>45.921352394336203</c:v>
                </c:pt>
                <c:pt idx="149280">
                  <c:v>45.921461726346401</c:v>
                </c:pt>
                <c:pt idx="149281">
                  <c:v>45.921571058006599</c:v>
                </c:pt>
                <c:pt idx="149282">
                  <c:v>45.921680389316798</c:v>
                </c:pt>
                <c:pt idx="149283">
                  <c:v>45.921789720277097</c:v>
                </c:pt>
                <c:pt idx="149284">
                  <c:v>45.921899050887397</c:v>
                </c:pt>
                <c:pt idx="149285">
                  <c:v>45.922008381147698</c:v>
                </c:pt>
                <c:pt idx="149286">
                  <c:v>45.922117711058199</c:v>
                </c:pt>
                <c:pt idx="149287">
                  <c:v>45.922227040618601</c:v>
                </c:pt>
                <c:pt idx="149288">
                  <c:v>45.922336369829097</c:v>
                </c:pt>
                <c:pt idx="149289">
                  <c:v>45.9224456986896</c:v>
                </c:pt>
                <c:pt idx="149290">
                  <c:v>45.922555027200197</c:v>
                </c:pt>
                <c:pt idx="149291">
                  <c:v>45.922664355360801</c:v>
                </c:pt>
                <c:pt idx="149292">
                  <c:v>45.922773683171499</c:v>
                </c:pt>
                <c:pt idx="149293">
                  <c:v>45.922883010632297</c:v>
                </c:pt>
                <c:pt idx="149294">
                  <c:v>45.922992337743104</c:v>
                </c:pt>
                <c:pt idx="149295">
                  <c:v>45.923101664503903</c:v>
                </c:pt>
                <c:pt idx="149296">
                  <c:v>45.923210990914797</c:v>
                </c:pt>
                <c:pt idx="149297">
                  <c:v>45.923320316975698</c:v>
                </c:pt>
                <c:pt idx="149298">
                  <c:v>45.923429642686799</c:v>
                </c:pt>
                <c:pt idx="149299">
                  <c:v>45.923538968047801</c:v>
                </c:pt>
                <c:pt idx="149300">
                  <c:v>45.923648293058903</c:v>
                </c:pt>
                <c:pt idx="149301">
                  <c:v>45.923757617720099</c:v>
                </c:pt>
                <c:pt idx="149302">
                  <c:v>45.923866942031403</c:v>
                </c:pt>
                <c:pt idx="149303">
                  <c:v>45.9239762659927</c:v>
                </c:pt>
                <c:pt idx="149304">
                  <c:v>45.924085589604097</c:v>
                </c:pt>
                <c:pt idx="149305">
                  <c:v>45.924194912865502</c:v>
                </c:pt>
                <c:pt idx="149306">
                  <c:v>45.924304235777001</c:v>
                </c:pt>
                <c:pt idx="149307">
                  <c:v>45.9244135583386</c:v>
                </c:pt>
                <c:pt idx="149308">
                  <c:v>45.924522880550199</c:v>
                </c:pt>
                <c:pt idx="149309">
                  <c:v>45.9246322024119</c:v>
                </c:pt>
                <c:pt idx="149310">
                  <c:v>45.9247415239237</c:v>
                </c:pt>
                <c:pt idx="149311">
                  <c:v>45.924850845085601</c:v>
                </c:pt>
                <c:pt idx="149312">
                  <c:v>45.924960165897502</c:v>
                </c:pt>
                <c:pt idx="149313">
                  <c:v>45.925069486359497</c:v>
                </c:pt>
                <c:pt idx="149314">
                  <c:v>45.9251788064716</c:v>
                </c:pt>
                <c:pt idx="149315">
                  <c:v>45.925288126233703</c:v>
                </c:pt>
                <c:pt idx="149316">
                  <c:v>45.925397445645999</c:v>
                </c:pt>
                <c:pt idx="149317">
                  <c:v>45.925506764708302</c:v>
                </c:pt>
                <c:pt idx="149318">
                  <c:v>45.9256160834206</c:v>
                </c:pt>
                <c:pt idx="149319">
                  <c:v>45.925725401783097</c:v>
                </c:pt>
                <c:pt idx="149320">
                  <c:v>45.925834719795702</c:v>
                </c:pt>
                <c:pt idx="149321">
                  <c:v>45.925944037458301</c:v>
                </c:pt>
                <c:pt idx="149322">
                  <c:v>45.926053354771</c:v>
                </c:pt>
                <c:pt idx="149323">
                  <c:v>45.926162671733799</c:v>
                </c:pt>
                <c:pt idx="149324">
                  <c:v>45.926271988346699</c:v>
                </c:pt>
                <c:pt idx="149325">
                  <c:v>45.926381304609698</c:v>
                </c:pt>
                <c:pt idx="149326">
                  <c:v>45.926490620522699</c:v>
                </c:pt>
                <c:pt idx="149327">
                  <c:v>45.9265999360859</c:v>
                </c:pt>
                <c:pt idx="149328">
                  <c:v>45.926709251299101</c:v>
                </c:pt>
                <c:pt idx="149329">
                  <c:v>45.926818566162403</c:v>
                </c:pt>
                <c:pt idx="149330">
                  <c:v>45.926927880675898</c:v>
                </c:pt>
                <c:pt idx="149331">
                  <c:v>45.9270371948394</c:v>
                </c:pt>
                <c:pt idx="149332">
                  <c:v>45.927146508653003</c:v>
                </c:pt>
                <c:pt idx="149333">
                  <c:v>45.927255822116699</c:v>
                </c:pt>
                <c:pt idx="149334">
                  <c:v>45.927365135230502</c:v>
                </c:pt>
                <c:pt idx="149335">
                  <c:v>45.927474447994399</c:v>
                </c:pt>
                <c:pt idx="149336">
                  <c:v>45.927583760408403</c:v>
                </c:pt>
                <c:pt idx="149337">
                  <c:v>45.927693072472501</c:v>
                </c:pt>
                <c:pt idx="149338">
                  <c:v>45.927802384186698</c:v>
                </c:pt>
                <c:pt idx="149339">
                  <c:v>45.927911695551103</c:v>
                </c:pt>
                <c:pt idx="149340">
                  <c:v>45.928021006565501</c:v>
                </c:pt>
                <c:pt idx="149341">
                  <c:v>45.92813031723</c:v>
                </c:pt>
                <c:pt idx="149342">
                  <c:v>45.928239627544599</c:v>
                </c:pt>
                <c:pt idx="149343">
                  <c:v>45.928348937509398</c:v>
                </c:pt>
                <c:pt idx="149344">
                  <c:v>45.928458247124198</c:v>
                </c:pt>
                <c:pt idx="149345">
                  <c:v>45.928567556389197</c:v>
                </c:pt>
                <c:pt idx="149346">
                  <c:v>45.928676865304197</c:v>
                </c:pt>
                <c:pt idx="149347">
                  <c:v>45.928786173869398</c:v>
                </c:pt>
                <c:pt idx="149348">
                  <c:v>45.928895482084698</c:v>
                </c:pt>
                <c:pt idx="149349">
                  <c:v>45.929004789950099</c:v>
                </c:pt>
                <c:pt idx="149350">
                  <c:v>45.9291140974656</c:v>
                </c:pt>
                <c:pt idx="149351">
                  <c:v>45.929223404631202</c:v>
                </c:pt>
                <c:pt idx="149352">
                  <c:v>45.929332711447003</c:v>
                </c:pt>
                <c:pt idx="149353">
                  <c:v>45.929442017912898</c:v>
                </c:pt>
                <c:pt idx="149354">
                  <c:v>45.9295513240289</c:v>
                </c:pt>
                <c:pt idx="149355">
                  <c:v>45.929660629795002</c:v>
                </c:pt>
                <c:pt idx="149356">
                  <c:v>45.929769935211198</c:v>
                </c:pt>
                <c:pt idx="149357">
                  <c:v>45.9298792402776</c:v>
                </c:pt>
                <c:pt idx="149358">
                  <c:v>45.929988544994004</c:v>
                </c:pt>
                <c:pt idx="149359">
                  <c:v>45.9300978493606</c:v>
                </c:pt>
                <c:pt idx="149360">
                  <c:v>45.930207153377403</c:v>
                </c:pt>
                <c:pt idx="149361">
                  <c:v>45.930316457044199</c:v>
                </c:pt>
                <c:pt idx="149362">
                  <c:v>45.930425760361203</c:v>
                </c:pt>
                <c:pt idx="149363">
                  <c:v>45.9305350633283</c:v>
                </c:pt>
                <c:pt idx="149364">
                  <c:v>45.930644365945597</c:v>
                </c:pt>
                <c:pt idx="149365">
                  <c:v>45.930753668213001</c:v>
                </c:pt>
                <c:pt idx="149366">
                  <c:v>45.930862970130498</c:v>
                </c:pt>
                <c:pt idx="149367">
                  <c:v>45.930972271698103</c:v>
                </c:pt>
                <c:pt idx="149368">
                  <c:v>45.9310815729159</c:v>
                </c:pt>
                <c:pt idx="149369">
                  <c:v>45.931190873783798</c:v>
                </c:pt>
                <c:pt idx="149370">
                  <c:v>45.931300174301903</c:v>
                </c:pt>
                <c:pt idx="149371">
                  <c:v>45.931409474470101</c:v>
                </c:pt>
                <c:pt idx="149372">
                  <c:v>45.931518774288399</c:v>
                </c:pt>
                <c:pt idx="149373">
                  <c:v>45.931628073756897</c:v>
                </c:pt>
                <c:pt idx="149374">
                  <c:v>45.931737372875503</c:v>
                </c:pt>
                <c:pt idx="149375">
                  <c:v>45.931846671644301</c:v>
                </c:pt>
                <c:pt idx="149376">
                  <c:v>45.9319559700632</c:v>
                </c:pt>
                <c:pt idx="149377">
                  <c:v>45.932065268132298</c:v>
                </c:pt>
                <c:pt idx="149378">
                  <c:v>45.932174565851497</c:v>
                </c:pt>
                <c:pt idx="149379">
                  <c:v>45.932283863220803</c:v>
                </c:pt>
                <c:pt idx="149380">
                  <c:v>45.932393160240302</c:v>
                </c:pt>
                <c:pt idx="149381">
                  <c:v>45.932502456909901</c:v>
                </c:pt>
                <c:pt idx="149382">
                  <c:v>45.9326117532297</c:v>
                </c:pt>
                <c:pt idx="149383">
                  <c:v>45.932721049199699</c:v>
                </c:pt>
                <c:pt idx="149384">
                  <c:v>45.932830344819799</c:v>
                </c:pt>
                <c:pt idx="149385">
                  <c:v>45.932939640090098</c:v>
                </c:pt>
                <c:pt idx="149386">
                  <c:v>45.933048935010497</c:v>
                </c:pt>
                <c:pt idx="149387">
                  <c:v>45.933158229580997</c:v>
                </c:pt>
                <c:pt idx="149388">
                  <c:v>45.933267523801803</c:v>
                </c:pt>
                <c:pt idx="149389">
                  <c:v>45.933376817672602</c:v>
                </c:pt>
                <c:pt idx="149390">
                  <c:v>45.933486111193702</c:v>
                </c:pt>
                <c:pt idx="149391">
                  <c:v>45.933595404364901</c:v>
                </c:pt>
                <c:pt idx="149392">
                  <c:v>45.9337046971863</c:v>
                </c:pt>
                <c:pt idx="149393">
                  <c:v>45.9338139896578</c:v>
                </c:pt>
                <c:pt idx="149394">
                  <c:v>45.933923281779499</c:v>
                </c:pt>
                <c:pt idx="149395">
                  <c:v>45.934032573551399</c:v>
                </c:pt>
                <c:pt idx="149396">
                  <c:v>45.934141864973398</c:v>
                </c:pt>
                <c:pt idx="149397">
                  <c:v>45.934251156045597</c:v>
                </c:pt>
                <c:pt idx="149398">
                  <c:v>45.934360446767997</c:v>
                </c:pt>
                <c:pt idx="149399">
                  <c:v>45.934469737140503</c:v>
                </c:pt>
                <c:pt idx="149400">
                  <c:v>45.934579027163203</c:v>
                </c:pt>
                <c:pt idx="149401">
                  <c:v>45.934688316836102</c:v>
                </c:pt>
                <c:pt idx="149402">
                  <c:v>45.934797606159101</c:v>
                </c:pt>
                <c:pt idx="149403">
                  <c:v>45.9349068951324</c:v>
                </c:pt>
                <c:pt idx="149404">
                  <c:v>45.935016183755799</c:v>
                </c:pt>
                <c:pt idx="149405">
                  <c:v>45.935125472029398</c:v>
                </c:pt>
                <c:pt idx="149406">
                  <c:v>45.935234759953097</c:v>
                </c:pt>
                <c:pt idx="149407">
                  <c:v>45.935344047527103</c:v>
                </c:pt>
                <c:pt idx="149408">
                  <c:v>45.935453334751202</c:v>
                </c:pt>
                <c:pt idx="149409">
                  <c:v>45.9355626216255</c:v>
                </c:pt>
                <c:pt idx="149410">
                  <c:v>45.935671908149999</c:v>
                </c:pt>
                <c:pt idx="149411">
                  <c:v>45.935781194324598</c:v>
                </c:pt>
                <c:pt idx="149412">
                  <c:v>45.935890480149503</c:v>
                </c:pt>
                <c:pt idx="149413">
                  <c:v>45.935999765624501</c:v>
                </c:pt>
                <c:pt idx="149414">
                  <c:v>45.9361090507497</c:v>
                </c:pt>
                <c:pt idx="149415">
                  <c:v>45.936218335525197</c:v>
                </c:pt>
                <c:pt idx="149416">
                  <c:v>45.936327619950802</c:v>
                </c:pt>
                <c:pt idx="149417">
                  <c:v>45.9364369040265</c:v>
                </c:pt>
                <c:pt idx="149418">
                  <c:v>45.936546187752498</c:v>
                </c:pt>
                <c:pt idx="149419">
                  <c:v>45.936655471128702</c:v>
                </c:pt>
                <c:pt idx="149420">
                  <c:v>45.936764754155099</c:v>
                </c:pt>
                <c:pt idx="149421">
                  <c:v>45.936874036831597</c:v>
                </c:pt>
                <c:pt idx="149422">
                  <c:v>45.936983319158401</c:v>
                </c:pt>
                <c:pt idx="149423">
                  <c:v>45.937092601135397</c:v>
                </c:pt>
                <c:pt idx="149424">
                  <c:v>45.937201882762501</c:v>
                </c:pt>
                <c:pt idx="149425">
                  <c:v>45.937311164039897</c:v>
                </c:pt>
                <c:pt idx="149426">
                  <c:v>45.937420444967401</c:v>
                </c:pt>
                <c:pt idx="149427">
                  <c:v>45.937529725545197</c:v>
                </c:pt>
                <c:pt idx="149428">
                  <c:v>45.9376390057731</c:v>
                </c:pt>
                <c:pt idx="149429">
                  <c:v>45.937748285651303</c:v>
                </c:pt>
                <c:pt idx="149430">
                  <c:v>45.937857565179698</c:v>
                </c:pt>
                <c:pt idx="149431">
                  <c:v>45.937966844358201</c:v>
                </c:pt>
                <c:pt idx="149432">
                  <c:v>45.938076123187003</c:v>
                </c:pt>
                <c:pt idx="149433">
                  <c:v>45.938185401665997</c:v>
                </c:pt>
                <c:pt idx="149434">
                  <c:v>45.938294679795199</c:v>
                </c:pt>
                <c:pt idx="149435">
                  <c:v>45.9384039575746</c:v>
                </c:pt>
                <c:pt idx="149436">
                  <c:v>45.938513235004201</c:v>
                </c:pt>
                <c:pt idx="149437">
                  <c:v>45.938622512084102</c:v>
                </c:pt>
                <c:pt idx="149438">
                  <c:v>45.938731788814103</c:v>
                </c:pt>
                <c:pt idx="149439">
                  <c:v>45.938841065194403</c:v>
                </c:pt>
                <c:pt idx="149440">
                  <c:v>45.938950341224903</c:v>
                </c:pt>
                <c:pt idx="149441">
                  <c:v>45.939059616905503</c:v>
                </c:pt>
                <c:pt idx="149442">
                  <c:v>45.939168892236502</c:v>
                </c:pt>
                <c:pt idx="149443">
                  <c:v>45.939278167217601</c:v>
                </c:pt>
                <c:pt idx="149444">
                  <c:v>45.939387441848901</c:v>
                </c:pt>
                <c:pt idx="149445">
                  <c:v>45.939496716130499</c:v>
                </c:pt>
                <c:pt idx="149446">
                  <c:v>45.939605990062297</c:v>
                </c:pt>
                <c:pt idx="149447">
                  <c:v>45.939715263644302</c:v>
                </c:pt>
                <c:pt idx="149448">
                  <c:v>45.9398245368766</c:v>
                </c:pt>
                <c:pt idx="149449">
                  <c:v>45.939933809759097</c:v>
                </c:pt>
                <c:pt idx="149450">
                  <c:v>45.940043082291801</c:v>
                </c:pt>
                <c:pt idx="149451">
                  <c:v>45.940152354474698</c:v>
                </c:pt>
                <c:pt idx="149452">
                  <c:v>45.940261626307802</c:v>
                </c:pt>
                <c:pt idx="149453">
                  <c:v>45.940370897791198</c:v>
                </c:pt>
                <c:pt idx="149454">
                  <c:v>45.9404801689248</c:v>
                </c:pt>
                <c:pt idx="149455">
                  <c:v>45.940589439708702</c:v>
                </c:pt>
                <c:pt idx="149456">
                  <c:v>45.940698710142797</c:v>
                </c:pt>
                <c:pt idx="149457">
                  <c:v>45.940807980227099</c:v>
                </c:pt>
                <c:pt idx="149458">
                  <c:v>45.9409172499617</c:v>
                </c:pt>
                <c:pt idx="149459">
                  <c:v>45.941026519346501</c:v>
                </c:pt>
                <c:pt idx="149460">
                  <c:v>45.941135788381501</c:v>
                </c:pt>
                <c:pt idx="149461">
                  <c:v>45.941245057066801</c:v>
                </c:pt>
                <c:pt idx="149462">
                  <c:v>45.941354325402301</c:v>
                </c:pt>
                <c:pt idx="149463">
                  <c:v>45.941463593388001</c:v>
                </c:pt>
                <c:pt idx="149464">
                  <c:v>45.941572861024</c:v>
                </c:pt>
                <c:pt idx="149465">
                  <c:v>45.941682128310298</c:v>
                </c:pt>
                <c:pt idx="149466">
                  <c:v>45.941791395246803</c:v>
                </c:pt>
                <c:pt idx="149467">
                  <c:v>45.9419006618335</c:v>
                </c:pt>
                <c:pt idx="149468">
                  <c:v>45.942009928070497</c:v>
                </c:pt>
                <c:pt idx="149469">
                  <c:v>45.942119193957701</c:v>
                </c:pt>
                <c:pt idx="149470">
                  <c:v>45.942228459495198</c:v>
                </c:pt>
                <c:pt idx="149471">
                  <c:v>45.942337724682901</c:v>
                </c:pt>
                <c:pt idx="149472">
                  <c:v>45.942446989520903</c:v>
                </c:pt>
                <c:pt idx="149473">
                  <c:v>45.942556254009098</c:v>
                </c:pt>
                <c:pt idx="149474">
                  <c:v>45.942665518147599</c:v>
                </c:pt>
                <c:pt idx="149475">
                  <c:v>45.9427747819364</c:v>
                </c:pt>
                <c:pt idx="149476">
                  <c:v>45.942884045375401</c:v>
                </c:pt>
                <c:pt idx="149477">
                  <c:v>45.942993308464601</c:v>
                </c:pt>
                <c:pt idx="149478">
                  <c:v>45.943102571204101</c:v>
                </c:pt>
                <c:pt idx="149479">
                  <c:v>45.943211833593899</c:v>
                </c:pt>
                <c:pt idx="149480">
                  <c:v>45.943321095633898</c:v>
                </c:pt>
                <c:pt idx="149481">
                  <c:v>45.943430357324203</c:v>
                </c:pt>
                <c:pt idx="149482">
                  <c:v>45.943539618664801</c:v>
                </c:pt>
                <c:pt idx="149483">
                  <c:v>45.943648879655598</c:v>
                </c:pt>
                <c:pt idx="149484">
                  <c:v>45.943758140296701</c:v>
                </c:pt>
                <c:pt idx="149485">
                  <c:v>45.943867400588097</c:v>
                </c:pt>
                <c:pt idx="149486">
                  <c:v>45.9439766605297</c:v>
                </c:pt>
                <c:pt idx="149487">
                  <c:v>45.944085920121601</c:v>
                </c:pt>
                <c:pt idx="149488">
                  <c:v>45.944195179363803</c:v>
                </c:pt>
                <c:pt idx="149489">
                  <c:v>45.944304438256196</c:v>
                </c:pt>
                <c:pt idx="149490">
                  <c:v>45.944413696798897</c:v>
                </c:pt>
                <c:pt idx="149491">
                  <c:v>45.944522954991903</c:v>
                </c:pt>
                <c:pt idx="149492">
                  <c:v>45.944632212835103</c:v>
                </c:pt>
                <c:pt idx="149493">
                  <c:v>45.944741470328701</c:v>
                </c:pt>
                <c:pt idx="149494">
                  <c:v>45.944850727472499</c:v>
                </c:pt>
                <c:pt idx="149495">
                  <c:v>45.944959984266603</c:v>
                </c:pt>
                <c:pt idx="149496">
                  <c:v>45.9450692407109</c:v>
                </c:pt>
                <c:pt idx="149497">
                  <c:v>45.945178496805603</c:v>
                </c:pt>
                <c:pt idx="149498">
                  <c:v>45.945287752550499</c:v>
                </c:pt>
                <c:pt idx="149499">
                  <c:v>45.945397007945701</c:v>
                </c:pt>
                <c:pt idx="149500">
                  <c:v>45.945506262991202</c:v>
                </c:pt>
                <c:pt idx="149501">
                  <c:v>45.945615517687003</c:v>
                </c:pt>
                <c:pt idx="149502">
                  <c:v>45.945724772033003</c:v>
                </c:pt>
                <c:pt idx="149503">
                  <c:v>45.945834026029402</c:v>
                </c:pt>
                <c:pt idx="149504">
                  <c:v>45.945943279676001</c:v>
                </c:pt>
                <c:pt idx="149505">
                  <c:v>45.946052532972899</c:v>
                </c:pt>
                <c:pt idx="149506">
                  <c:v>45.946161785920097</c:v>
                </c:pt>
                <c:pt idx="149507">
                  <c:v>45.946271038517601</c:v>
                </c:pt>
                <c:pt idx="149508">
                  <c:v>45.946380290765397</c:v>
                </c:pt>
                <c:pt idx="149509">
                  <c:v>45.9464895426635</c:v>
                </c:pt>
                <c:pt idx="149510">
                  <c:v>45.946598794211901</c:v>
                </c:pt>
                <c:pt idx="149511">
                  <c:v>45.946708045410602</c:v>
                </c:pt>
                <c:pt idx="149512">
                  <c:v>45.946817296259503</c:v>
                </c:pt>
                <c:pt idx="149513">
                  <c:v>45.946926546758803</c:v>
                </c:pt>
                <c:pt idx="149514">
                  <c:v>45.947035796908402</c:v>
                </c:pt>
                <c:pt idx="149515">
                  <c:v>45.9471450467083</c:v>
                </c:pt>
                <c:pt idx="149516">
                  <c:v>45.947254296158398</c:v>
                </c:pt>
                <c:pt idx="149517">
                  <c:v>45.947363545258902</c:v>
                </c:pt>
                <c:pt idx="149518">
                  <c:v>45.947472794009698</c:v>
                </c:pt>
                <c:pt idx="149519">
                  <c:v>45.947582042410801</c:v>
                </c:pt>
                <c:pt idx="149520">
                  <c:v>45.947691290462103</c:v>
                </c:pt>
                <c:pt idx="149521">
                  <c:v>45.947800538163797</c:v>
                </c:pt>
                <c:pt idx="149522">
                  <c:v>45.947909785515797</c:v>
                </c:pt>
                <c:pt idx="149523">
                  <c:v>45.948019032518197</c:v>
                </c:pt>
                <c:pt idx="149524">
                  <c:v>45.948128279170803</c:v>
                </c:pt>
                <c:pt idx="149525">
                  <c:v>45.948237525473701</c:v>
                </c:pt>
                <c:pt idx="149526">
                  <c:v>45.948346771426998</c:v>
                </c:pt>
                <c:pt idx="149527">
                  <c:v>45.948456017030502</c:v>
                </c:pt>
                <c:pt idx="149528">
                  <c:v>45.948565262284397</c:v>
                </c:pt>
                <c:pt idx="149529">
                  <c:v>45.948674507188599</c:v>
                </c:pt>
                <c:pt idx="149530">
                  <c:v>45.9487837517431</c:v>
                </c:pt>
                <c:pt idx="149531">
                  <c:v>45.948892995947901</c:v>
                </c:pt>
                <c:pt idx="149532">
                  <c:v>45.949002239803001</c:v>
                </c:pt>
                <c:pt idx="149533">
                  <c:v>45.949111483308499</c:v>
                </c:pt>
                <c:pt idx="149534">
                  <c:v>45.949220726464297</c:v>
                </c:pt>
                <c:pt idx="149535">
                  <c:v>45.949329969270401</c:v>
                </c:pt>
                <c:pt idx="149536">
                  <c:v>45.949439211726798</c:v>
                </c:pt>
                <c:pt idx="149537">
                  <c:v>45.9495484538336</c:v>
                </c:pt>
                <c:pt idx="149538">
                  <c:v>45.949657695590702</c:v>
                </c:pt>
                <c:pt idx="149539">
                  <c:v>45.949766936998103</c:v>
                </c:pt>
                <c:pt idx="149540">
                  <c:v>45.949876178055803</c:v>
                </c:pt>
                <c:pt idx="149541">
                  <c:v>45.949985418763902</c:v>
                </c:pt>
                <c:pt idx="149542">
                  <c:v>45.9500946591223</c:v>
                </c:pt>
                <c:pt idx="149543">
                  <c:v>45.950203899130997</c:v>
                </c:pt>
                <c:pt idx="149544">
                  <c:v>45.950313138790001</c:v>
                </c:pt>
                <c:pt idx="149545">
                  <c:v>45.950422378099397</c:v>
                </c:pt>
                <c:pt idx="149546">
                  <c:v>45.950531617059198</c:v>
                </c:pt>
                <c:pt idx="149547">
                  <c:v>45.950640855669199</c:v>
                </c:pt>
                <c:pt idx="149548">
                  <c:v>45.950750093929599</c:v>
                </c:pt>
                <c:pt idx="149549">
                  <c:v>45.950859331840398</c:v>
                </c:pt>
                <c:pt idx="149550">
                  <c:v>45.950968569401397</c:v>
                </c:pt>
                <c:pt idx="149551">
                  <c:v>45.951077806612901</c:v>
                </c:pt>
                <c:pt idx="149552">
                  <c:v>45.951187043474597</c:v>
                </c:pt>
                <c:pt idx="149553">
                  <c:v>45.9512962799867</c:v>
                </c:pt>
                <c:pt idx="149554">
                  <c:v>45.951405516149201</c:v>
                </c:pt>
                <c:pt idx="149555">
                  <c:v>45.951514751961902</c:v>
                </c:pt>
                <c:pt idx="149556">
                  <c:v>45.951623987425101</c:v>
                </c:pt>
                <c:pt idx="149557">
                  <c:v>45.9517332225386</c:v>
                </c:pt>
                <c:pt idx="149558">
                  <c:v>45.951842457302398</c:v>
                </c:pt>
                <c:pt idx="149559">
                  <c:v>45.951951691716602</c:v>
                </c:pt>
                <c:pt idx="149560">
                  <c:v>45.952060925781097</c:v>
                </c:pt>
                <c:pt idx="149561">
                  <c:v>45.952170159495999</c:v>
                </c:pt>
                <c:pt idx="149562">
                  <c:v>45.9522793928612</c:v>
                </c:pt>
                <c:pt idx="149563">
                  <c:v>45.9523886258768</c:v>
                </c:pt>
                <c:pt idx="149564">
                  <c:v>45.952497858542699</c:v>
                </c:pt>
                <c:pt idx="149565">
                  <c:v>45.952607090858997</c:v>
                </c:pt>
                <c:pt idx="149566">
                  <c:v>45.952716322825701</c:v>
                </c:pt>
                <c:pt idx="149567">
                  <c:v>45.952825554442697</c:v>
                </c:pt>
                <c:pt idx="149568">
                  <c:v>45.952934785710099</c:v>
                </c:pt>
                <c:pt idx="149569">
                  <c:v>45.9530440166278</c:v>
                </c:pt>
                <c:pt idx="149570">
                  <c:v>45.9531532471959</c:v>
                </c:pt>
                <c:pt idx="149571">
                  <c:v>45.953262477414398</c:v>
                </c:pt>
                <c:pt idx="149572">
                  <c:v>45.953371707283203</c:v>
                </c:pt>
                <c:pt idx="149573">
                  <c:v>45.9534809368024</c:v>
                </c:pt>
                <c:pt idx="149574">
                  <c:v>45.953590165971903</c:v>
                </c:pt>
                <c:pt idx="149575">
                  <c:v>45.953699394791897</c:v>
                </c:pt>
                <c:pt idx="149576">
                  <c:v>45.953808623262098</c:v>
                </c:pt>
                <c:pt idx="149577">
                  <c:v>45.953917851382798</c:v>
                </c:pt>
                <c:pt idx="149578">
                  <c:v>45.954027079153803</c:v>
                </c:pt>
                <c:pt idx="149579">
                  <c:v>45.954136306575201</c:v>
                </c:pt>
                <c:pt idx="149580">
                  <c:v>45.954245533646997</c:v>
                </c:pt>
                <c:pt idx="149581">
                  <c:v>45.9543547603691</c:v>
                </c:pt>
                <c:pt idx="149582">
                  <c:v>45.9544639867417</c:v>
                </c:pt>
                <c:pt idx="149583">
                  <c:v>45.9545732127646</c:v>
                </c:pt>
                <c:pt idx="149584">
                  <c:v>45.9546824384378</c:v>
                </c:pt>
                <c:pt idx="149585">
                  <c:v>45.954791663761497</c:v>
                </c:pt>
                <c:pt idx="149586">
                  <c:v>45.954900888735501</c:v>
                </c:pt>
                <c:pt idx="149587">
                  <c:v>45.955010113359897</c:v>
                </c:pt>
                <c:pt idx="149588">
                  <c:v>45.955119337634699</c:v>
                </c:pt>
                <c:pt idx="149589">
                  <c:v>45.955228561559899</c:v>
                </c:pt>
                <c:pt idx="149590">
                  <c:v>45.955337785135498</c:v>
                </c:pt>
                <c:pt idx="149591">
                  <c:v>45.955447008361404</c:v>
                </c:pt>
                <c:pt idx="149592">
                  <c:v>45.955556231237701</c:v>
                </c:pt>
                <c:pt idx="149593">
                  <c:v>45.955665453764503</c:v>
                </c:pt>
                <c:pt idx="149594">
                  <c:v>45.955774675941598</c:v>
                </c:pt>
                <c:pt idx="149595">
                  <c:v>45.955883897769098</c:v>
                </c:pt>
                <c:pt idx="149596">
                  <c:v>45.955993119246997</c:v>
                </c:pt>
                <c:pt idx="149597">
                  <c:v>45.956102340375203</c:v>
                </c:pt>
                <c:pt idx="149598">
                  <c:v>45.9562115611539</c:v>
                </c:pt>
                <c:pt idx="149599">
                  <c:v>45.956320781583003</c:v>
                </c:pt>
                <c:pt idx="149600">
                  <c:v>45.956430001662397</c:v>
                </c:pt>
                <c:pt idx="149601">
                  <c:v>45.956539221392298</c:v>
                </c:pt>
                <c:pt idx="149602">
                  <c:v>45.956648440772597</c:v>
                </c:pt>
                <c:pt idx="149603">
                  <c:v>45.956757659803202</c:v>
                </c:pt>
                <c:pt idx="149604">
                  <c:v>45.956866878484298</c:v>
                </c:pt>
                <c:pt idx="149605">
                  <c:v>45.956976096815701</c:v>
                </c:pt>
                <c:pt idx="149606">
                  <c:v>45.957085314797602</c:v>
                </c:pt>
                <c:pt idx="149607">
                  <c:v>45.957194532429803</c:v>
                </c:pt>
                <c:pt idx="149608">
                  <c:v>45.957303749712501</c:v>
                </c:pt>
                <c:pt idx="149609">
                  <c:v>45.957412966645599</c:v>
                </c:pt>
                <c:pt idx="149610">
                  <c:v>45.957522183229003</c:v>
                </c:pt>
                <c:pt idx="149611">
                  <c:v>45.957631399462898</c:v>
                </c:pt>
                <c:pt idx="149612">
                  <c:v>45.957740615347198</c:v>
                </c:pt>
                <c:pt idx="149613">
                  <c:v>45.957849830881898</c:v>
                </c:pt>
                <c:pt idx="149614">
                  <c:v>45.957959046067003</c:v>
                </c:pt>
                <c:pt idx="149615">
                  <c:v>45.9580682609025</c:v>
                </c:pt>
                <c:pt idx="149616">
                  <c:v>45.958177475388503</c:v>
                </c:pt>
                <c:pt idx="149617">
                  <c:v>45.958286689524797</c:v>
                </c:pt>
                <c:pt idx="149618">
                  <c:v>45.958395903311597</c:v>
                </c:pt>
                <c:pt idx="149619">
                  <c:v>45.958505116748803</c:v>
                </c:pt>
                <c:pt idx="149620">
                  <c:v>45.958614329836401</c:v>
                </c:pt>
                <c:pt idx="149621">
                  <c:v>45.958723542574397</c:v>
                </c:pt>
                <c:pt idx="149622">
                  <c:v>45.958832754962799</c:v>
                </c:pt>
                <c:pt idx="149623">
                  <c:v>45.958941967001699</c:v>
                </c:pt>
                <c:pt idx="149624">
                  <c:v>45.959051178690999</c:v>
                </c:pt>
                <c:pt idx="149625">
                  <c:v>45.959160390030704</c:v>
                </c:pt>
                <c:pt idx="149626">
                  <c:v>45.9592696010208</c:v>
                </c:pt>
                <c:pt idx="149627">
                  <c:v>45.959378811661402</c:v>
                </c:pt>
                <c:pt idx="149628">
                  <c:v>45.959488021952303</c:v>
                </c:pt>
                <c:pt idx="149629">
                  <c:v>45.959597231893703</c:v>
                </c:pt>
                <c:pt idx="149630">
                  <c:v>45.959706441485601</c:v>
                </c:pt>
                <c:pt idx="149631">
                  <c:v>45.959815650727897</c:v>
                </c:pt>
                <c:pt idx="149632">
                  <c:v>45.9599248596205</c:v>
                </c:pt>
                <c:pt idx="149633">
                  <c:v>45.960034068163701</c:v>
                </c:pt>
                <c:pt idx="149634">
                  <c:v>45.960143276357201</c:v>
                </c:pt>
                <c:pt idx="149635">
                  <c:v>45.960252484201199</c:v>
                </c:pt>
                <c:pt idx="149636">
                  <c:v>45.960361691695702</c:v>
                </c:pt>
                <c:pt idx="149637">
                  <c:v>45.960470898840498</c:v>
                </c:pt>
                <c:pt idx="149638">
                  <c:v>45.960580105635799</c:v>
                </c:pt>
                <c:pt idx="149639">
                  <c:v>45.960689312081598</c:v>
                </c:pt>
                <c:pt idx="149640">
                  <c:v>45.960798518177803</c:v>
                </c:pt>
                <c:pt idx="149641">
                  <c:v>45.9609077239244</c:v>
                </c:pt>
                <c:pt idx="149642">
                  <c:v>45.961016929321502</c:v>
                </c:pt>
                <c:pt idx="149643">
                  <c:v>45.961126134369003</c:v>
                </c:pt>
                <c:pt idx="149644">
                  <c:v>45.961235339066903</c:v>
                </c:pt>
                <c:pt idx="149645">
                  <c:v>45.961344543415301</c:v>
                </c:pt>
                <c:pt idx="149646">
                  <c:v>45.961453747414197</c:v>
                </c:pt>
                <c:pt idx="149647">
                  <c:v>45.961562951063499</c:v>
                </c:pt>
                <c:pt idx="149648">
                  <c:v>45.9616721543632</c:v>
                </c:pt>
                <c:pt idx="149649">
                  <c:v>45.961781357313399</c:v>
                </c:pt>
                <c:pt idx="149650">
                  <c:v>45.961890559914103</c:v>
                </c:pt>
                <c:pt idx="149651">
                  <c:v>45.961999762165199</c:v>
                </c:pt>
                <c:pt idx="149652">
                  <c:v>45.962108964066701</c:v>
                </c:pt>
                <c:pt idx="149653">
                  <c:v>45.962218165618701</c:v>
                </c:pt>
                <c:pt idx="149654">
                  <c:v>45.962327366821199</c:v>
                </c:pt>
                <c:pt idx="149655">
                  <c:v>45.962436567674096</c:v>
                </c:pt>
                <c:pt idx="149656">
                  <c:v>45.962545768177499</c:v>
                </c:pt>
                <c:pt idx="149657">
                  <c:v>45.9626549683313</c:v>
                </c:pt>
                <c:pt idx="149658">
                  <c:v>45.9627641681356</c:v>
                </c:pt>
                <c:pt idx="149659">
                  <c:v>45.962873367590397</c:v>
                </c:pt>
                <c:pt idx="149660">
                  <c:v>45.962982566695601</c:v>
                </c:pt>
                <c:pt idx="149661">
                  <c:v>45.963091765451303</c:v>
                </c:pt>
                <c:pt idx="149662">
                  <c:v>45.963200963857403</c:v>
                </c:pt>
                <c:pt idx="149663">
                  <c:v>45.963310161914002</c:v>
                </c:pt>
                <c:pt idx="149664">
                  <c:v>45.963419359621099</c:v>
                </c:pt>
                <c:pt idx="149665">
                  <c:v>45.963528556978602</c:v>
                </c:pt>
                <c:pt idx="149666">
                  <c:v>45.963637753986703</c:v>
                </c:pt>
                <c:pt idx="149667">
                  <c:v>45.963746950645103</c:v>
                </c:pt>
                <c:pt idx="149668">
                  <c:v>45.9638561469541</c:v>
                </c:pt>
                <c:pt idx="149669">
                  <c:v>45.963965342913497</c:v>
                </c:pt>
                <c:pt idx="149670">
                  <c:v>45.964074538523398</c:v>
                </c:pt>
                <c:pt idx="149671">
                  <c:v>45.964183733783798</c:v>
                </c:pt>
                <c:pt idx="149672">
                  <c:v>45.964292928694697</c:v>
                </c:pt>
                <c:pt idx="149673">
                  <c:v>45.964402123256001</c:v>
                </c:pt>
                <c:pt idx="149674">
                  <c:v>45.964511317467803</c:v>
                </c:pt>
                <c:pt idx="149675">
                  <c:v>45.964620511330097</c:v>
                </c:pt>
                <c:pt idx="149676">
                  <c:v>45.964729704842803</c:v>
                </c:pt>
                <c:pt idx="149677">
                  <c:v>45.9648388980061</c:v>
                </c:pt>
                <c:pt idx="149678">
                  <c:v>45.964948090819803</c:v>
                </c:pt>
                <c:pt idx="149679">
                  <c:v>45.965057283283997</c:v>
                </c:pt>
                <c:pt idx="149680">
                  <c:v>45.965166475398703</c:v>
                </c:pt>
                <c:pt idx="149681">
                  <c:v>45.965275667163901</c:v>
                </c:pt>
                <c:pt idx="149682">
                  <c:v>45.965384858579597</c:v>
                </c:pt>
                <c:pt idx="149683">
                  <c:v>45.965494049645699</c:v>
                </c:pt>
                <c:pt idx="149684">
                  <c:v>45.965603240362398</c:v>
                </c:pt>
                <c:pt idx="149685">
                  <c:v>45.965712430729504</c:v>
                </c:pt>
                <c:pt idx="149686">
                  <c:v>45.965821620747199</c:v>
                </c:pt>
                <c:pt idx="149687">
                  <c:v>45.965930810415301</c:v>
                </c:pt>
                <c:pt idx="149688">
                  <c:v>45.966039999733901</c:v>
                </c:pt>
                <c:pt idx="149689">
                  <c:v>45.966149188703</c:v>
                </c:pt>
                <c:pt idx="149690">
                  <c:v>45.966258377322603</c:v>
                </c:pt>
                <c:pt idx="149691">
                  <c:v>45.966367565592698</c:v>
                </c:pt>
                <c:pt idx="149692">
                  <c:v>45.966476753513298</c:v>
                </c:pt>
                <c:pt idx="149693">
                  <c:v>45.966585941084404</c:v>
                </c:pt>
                <c:pt idx="149694">
                  <c:v>45.966695128306</c:v>
                </c:pt>
                <c:pt idx="149695">
                  <c:v>45.966804315178102</c:v>
                </c:pt>
                <c:pt idx="149696">
                  <c:v>45.966913501700702</c:v>
                </c:pt>
                <c:pt idx="149697">
                  <c:v>45.967022687873801</c:v>
                </c:pt>
                <c:pt idx="149698">
                  <c:v>45.967131873697497</c:v>
                </c:pt>
                <c:pt idx="149699">
                  <c:v>45.967241059171599</c:v>
                </c:pt>
                <c:pt idx="149700">
                  <c:v>45.967350244296199</c:v>
                </c:pt>
                <c:pt idx="149701">
                  <c:v>45.967459429071297</c:v>
                </c:pt>
                <c:pt idx="149702">
                  <c:v>45.967568613497001</c:v>
                </c:pt>
                <c:pt idx="149703">
                  <c:v>45.967677797573103</c:v>
                </c:pt>
                <c:pt idx="149704">
                  <c:v>45.967786981299803</c:v>
                </c:pt>
                <c:pt idx="149705">
                  <c:v>45.967896164677001</c:v>
                </c:pt>
                <c:pt idx="149706">
                  <c:v>45.968005347704697</c:v>
                </c:pt>
                <c:pt idx="149707">
                  <c:v>45.968114530382898</c:v>
                </c:pt>
                <c:pt idx="149708">
                  <c:v>45.968223712711598</c:v>
                </c:pt>
                <c:pt idx="149709">
                  <c:v>45.968332894690803</c:v>
                </c:pt>
                <c:pt idx="149710">
                  <c:v>45.968442076320599</c:v>
                </c:pt>
                <c:pt idx="149711">
                  <c:v>45.9685512576009</c:v>
                </c:pt>
                <c:pt idx="149712">
                  <c:v>45.9686604385317</c:v>
                </c:pt>
                <c:pt idx="149713">
                  <c:v>45.968769619112997</c:v>
                </c:pt>
                <c:pt idx="149714">
                  <c:v>45.9688787993448</c:v>
                </c:pt>
                <c:pt idx="149715">
                  <c:v>45.968987979227201</c:v>
                </c:pt>
                <c:pt idx="149716">
                  <c:v>45.9690971587601</c:v>
                </c:pt>
                <c:pt idx="149717">
                  <c:v>45.969206337943497</c:v>
                </c:pt>
                <c:pt idx="149718">
                  <c:v>45.969315516777399</c:v>
                </c:pt>
                <c:pt idx="149719">
                  <c:v>45.9694246952619</c:v>
                </c:pt>
                <c:pt idx="149720">
                  <c:v>45.969533873396898</c:v>
                </c:pt>
                <c:pt idx="149721">
                  <c:v>45.969643051182402</c:v>
                </c:pt>
                <c:pt idx="149722">
                  <c:v>45.969752228618503</c:v>
                </c:pt>
                <c:pt idx="149723">
                  <c:v>45.969861405705103</c:v>
                </c:pt>
                <c:pt idx="149724">
                  <c:v>45.969970582442201</c:v>
                </c:pt>
                <c:pt idx="149725">
                  <c:v>45.970079758829897</c:v>
                </c:pt>
                <c:pt idx="149726">
                  <c:v>45.970188934868098</c:v>
                </c:pt>
                <c:pt idx="149727">
                  <c:v>45.970298110556797</c:v>
                </c:pt>
                <c:pt idx="149728">
                  <c:v>45.970407285896101</c:v>
                </c:pt>
                <c:pt idx="149729">
                  <c:v>45.970516460885896</c:v>
                </c:pt>
                <c:pt idx="149730">
                  <c:v>45.970625635526297</c:v>
                </c:pt>
                <c:pt idx="149731">
                  <c:v>45.970734809817202</c:v>
                </c:pt>
                <c:pt idx="149732">
                  <c:v>45.970843983758598</c:v>
                </c:pt>
                <c:pt idx="149733">
                  <c:v>45.9709531573506</c:v>
                </c:pt>
                <c:pt idx="149734">
                  <c:v>45.971062330593199</c:v>
                </c:pt>
                <c:pt idx="149735">
                  <c:v>45.971171503486197</c:v>
                </c:pt>
                <c:pt idx="149736">
                  <c:v>45.971280676029899</c:v>
                </c:pt>
                <c:pt idx="149737">
                  <c:v>45.971389848224</c:v>
                </c:pt>
                <c:pt idx="149738">
                  <c:v>45.971499020068798</c:v>
                </c:pt>
                <c:pt idx="149739">
                  <c:v>45.971608191564002</c:v>
                </c:pt>
                <c:pt idx="149740">
                  <c:v>45.971717362709803</c:v>
                </c:pt>
                <c:pt idx="149741">
                  <c:v>45.971826533506203</c:v>
                </c:pt>
                <c:pt idx="149742">
                  <c:v>45.9719357039532</c:v>
                </c:pt>
                <c:pt idx="149743">
                  <c:v>45.972044874050603</c:v>
                </c:pt>
                <c:pt idx="149744">
                  <c:v>45.972154043798703</c:v>
                </c:pt>
                <c:pt idx="149745">
                  <c:v>45.972263213197301</c:v>
                </c:pt>
                <c:pt idx="149746">
                  <c:v>45.972372382246398</c:v>
                </c:pt>
                <c:pt idx="149747">
                  <c:v>45.972481550946199</c:v>
                </c:pt>
                <c:pt idx="149748">
                  <c:v>45.972590719296399</c:v>
                </c:pt>
                <c:pt idx="149749">
                  <c:v>45.972699887297303</c:v>
                </c:pt>
                <c:pt idx="149750">
                  <c:v>45.972809054948698</c:v>
                </c:pt>
                <c:pt idx="149751">
                  <c:v>45.972918222250698</c:v>
                </c:pt>
                <c:pt idx="149752">
                  <c:v>45.973027389203203</c:v>
                </c:pt>
                <c:pt idx="149753">
                  <c:v>45.973136555806299</c:v>
                </c:pt>
                <c:pt idx="149754">
                  <c:v>45.97324572206</c:v>
                </c:pt>
                <c:pt idx="149755">
                  <c:v>45.973354887964199</c:v>
                </c:pt>
                <c:pt idx="149756">
                  <c:v>45.973464053519002</c:v>
                </c:pt>
                <c:pt idx="149757">
                  <c:v>45.973573218724397</c:v>
                </c:pt>
                <c:pt idx="149758">
                  <c:v>45.973682383580297</c:v>
                </c:pt>
                <c:pt idx="149759">
                  <c:v>45.973791548086801</c:v>
                </c:pt>
                <c:pt idx="149760">
                  <c:v>45.973900712243903</c:v>
                </c:pt>
                <c:pt idx="149761">
                  <c:v>45.974009876051603</c:v>
                </c:pt>
                <c:pt idx="149762">
                  <c:v>45.974119039509802</c:v>
                </c:pt>
                <c:pt idx="149763">
                  <c:v>45.974228202618697</c:v>
                </c:pt>
                <c:pt idx="149764">
                  <c:v>45.974337365378098</c:v>
                </c:pt>
                <c:pt idx="149765">
                  <c:v>45.974446527788103</c:v>
                </c:pt>
                <c:pt idx="149766">
                  <c:v>45.9745556898486</c:v>
                </c:pt>
                <c:pt idx="149767">
                  <c:v>45.974664851559801</c:v>
                </c:pt>
                <c:pt idx="149768">
                  <c:v>45.9747740129215</c:v>
                </c:pt>
                <c:pt idx="149769">
                  <c:v>45.974883173933797</c:v>
                </c:pt>
                <c:pt idx="149770">
                  <c:v>45.974992334596699</c:v>
                </c:pt>
                <c:pt idx="149771">
                  <c:v>45.975101494910199</c:v>
                </c:pt>
                <c:pt idx="149772">
                  <c:v>45.975210654874303</c:v>
                </c:pt>
                <c:pt idx="149773">
                  <c:v>45.975319814488898</c:v>
                </c:pt>
                <c:pt idx="149774">
                  <c:v>45.975428973754198</c:v>
                </c:pt>
                <c:pt idx="149775">
                  <c:v>45.975538132670003</c:v>
                </c:pt>
                <c:pt idx="149776">
                  <c:v>45.975647291236399</c:v>
                </c:pt>
                <c:pt idx="149777">
                  <c:v>45.975756449453499</c:v>
                </c:pt>
                <c:pt idx="149778">
                  <c:v>45.975865607321097</c:v>
                </c:pt>
                <c:pt idx="149779">
                  <c:v>45.9759747648393</c:v>
                </c:pt>
                <c:pt idx="149780">
                  <c:v>45.976083922008101</c:v>
                </c:pt>
                <c:pt idx="149781">
                  <c:v>45.9761930788275</c:v>
                </c:pt>
                <c:pt idx="149782">
                  <c:v>45.976302235297503</c:v>
                </c:pt>
                <c:pt idx="149783">
                  <c:v>45.976411391418097</c:v>
                </c:pt>
                <c:pt idx="149784">
                  <c:v>45.976520547189402</c:v>
                </c:pt>
                <c:pt idx="149785">
                  <c:v>45.976629702611199</c:v>
                </c:pt>
                <c:pt idx="149786">
                  <c:v>45.9767388576836</c:v>
                </c:pt>
                <c:pt idx="149787">
                  <c:v>45.976848012406599</c:v>
                </c:pt>
                <c:pt idx="149788">
                  <c:v>45.976957166780203</c:v>
                </c:pt>
                <c:pt idx="149789">
                  <c:v>45.977066320804497</c:v>
                </c:pt>
                <c:pt idx="149790">
                  <c:v>45.977175474479303</c:v>
                </c:pt>
                <c:pt idx="149791">
                  <c:v>45.9772846278047</c:v>
                </c:pt>
                <c:pt idx="149792">
                  <c:v>45.977393780780801</c:v>
                </c:pt>
                <c:pt idx="149793">
                  <c:v>45.9775029334075</c:v>
                </c:pt>
                <c:pt idx="149794">
                  <c:v>45.977612085684797</c:v>
                </c:pt>
                <c:pt idx="149795">
                  <c:v>45.977721237612698</c:v>
                </c:pt>
                <c:pt idx="149796">
                  <c:v>45.977830389191197</c:v>
                </c:pt>
                <c:pt idx="149797">
                  <c:v>45.977939540420302</c:v>
                </c:pt>
                <c:pt idx="149798">
                  <c:v>45.978048691300003</c:v>
                </c:pt>
                <c:pt idx="149799">
                  <c:v>45.978157841830402</c:v>
                </c:pt>
                <c:pt idx="149800">
                  <c:v>45.978266992011399</c:v>
                </c:pt>
                <c:pt idx="149801">
                  <c:v>45.978376141842901</c:v>
                </c:pt>
                <c:pt idx="149802">
                  <c:v>45.9784852913252</c:v>
                </c:pt>
                <c:pt idx="149803">
                  <c:v>45.978594440457996</c:v>
                </c:pt>
                <c:pt idx="149804">
                  <c:v>45.978703589241498</c:v>
                </c:pt>
                <c:pt idx="149805">
                  <c:v>45.978812737675597</c:v>
                </c:pt>
                <c:pt idx="149806">
                  <c:v>45.9789218857603</c:v>
                </c:pt>
                <c:pt idx="149807">
                  <c:v>45.979031033495602</c:v>
                </c:pt>
                <c:pt idx="149808">
                  <c:v>45.9791401808816</c:v>
                </c:pt>
                <c:pt idx="149809">
                  <c:v>45.979249327918197</c:v>
                </c:pt>
                <c:pt idx="149810">
                  <c:v>45.979358474605398</c:v>
                </c:pt>
                <c:pt idx="149811">
                  <c:v>45.979467620943304</c:v>
                </c:pt>
                <c:pt idx="149812">
                  <c:v>45.9795767669318</c:v>
                </c:pt>
                <c:pt idx="149813">
                  <c:v>45.979685912570901</c:v>
                </c:pt>
                <c:pt idx="149814">
                  <c:v>45.979795057860599</c:v>
                </c:pt>
                <c:pt idx="149815">
                  <c:v>45.979904202801002</c:v>
                </c:pt>
                <c:pt idx="149816">
                  <c:v>45.980013347392102</c:v>
                </c:pt>
                <c:pt idx="149817">
                  <c:v>45.980122491633701</c:v>
                </c:pt>
                <c:pt idx="149818">
                  <c:v>45.980231635526003</c:v>
                </c:pt>
                <c:pt idx="149819">
                  <c:v>45.980340779069003</c:v>
                </c:pt>
                <c:pt idx="149820">
                  <c:v>45.980449922262601</c:v>
                </c:pt>
                <c:pt idx="149821">
                  <c:v>45.980559065106803</c:v>
                </c:pt>
                <c:pt idx="149822">
                  <c:v>45.980668207601703</c:v>
                </c:pt>
                <c:pt idx="149823">
                  <c:v>45.9807773497472</c:v>
                </c:pt>
                <c:pt idx="149824">
                  <c:v>45.980886491543401</c:v>
                </c:pt>
                <c:pt idx="149825">
                  <c:v>45.980995632990201</c:v>
                </c:pt>
                <c:pt idx="149826">
                  <c:v>45.981104774087598</c:v>
                </c:pt>
                <c:pt idx="149827">
                  <c:v>45.981213914835799</c:v>
                </c:pt>
                <c:pt idx="149828">
                  <c:v>45.981323055234498</c:v>
                </c:pt>
                <c:pt idx="149829">
                  <c:v>45.981432195283901</c:v>
                </c:pt>
                <c:pt idx="149830">
                  <c:v>45.981541334984001</c:v>
                </c:pt>
                <c:pt idx="149831">
                  <c:v>45.9816504743347</c:v>
                </c:pt>
                <c:pt idx="149832">
                  <c:v>45.981759613336102</c:v>
                </c:pt>
                <c:pt idx="149833">
                  <c:v>45.981868751988102</c:v>
                </c:pt>
                <c:pt idx="149834">
                  <c:v>45.9819778902908</c:v>
                </c:pt>
                <c:pt idx="149835">
                  <c:v>45.982087028244102</c:v>
                </c:pt>
                <c:pt idx="149836">
                  <c:v>45.982196165848102</c:v>
                </c:pt>
                <c:pt idx="149837">
                  <c:v>45.982305303102798</c:v>
                </c:pt>
                <c:pt idx="149838">
                  <c:v>45.9824144400081</c:v>
                </c:pt>
                <c:pt idx="149839">
                  <c:v>45.982523576564098</c:v>
                </c:pt>
                <c:pt idx="149840">
                  <c:v>45.982632712770801</c:v>
                </c:pt>
                <c:pt idx="149841">
                  <c:v>45.982741848628102</c:v>
                </c:pt>
                <c:pt idx="149842">
                  <c:v>45.9828509841361</c:v>
                </c:pt>
                <c:pt idx="149843">
                  <c:v>45.982960119294702</c:v>
                </c:pt>
                <c:pt idx="149844">
                  <c:v>45.983069254104002</c:v>
                </c:pt>
                <c:pt idx="149845">
                  <c:v>45.983178388563999</c:v>
                </c:pt>
                <c:pt idx="149846">
                  <c:v>45.983287522674601</c:v>
                </c:pt>
                <c:pt idx="149847">
                  <c:v>45.983396656436</c:v>
                </c:pt>
                <c:pt idx="149848">
                  <c:v>45.983505789848003</c:v>
                </c:pt>
                <c:pt idx="149849">
                  <c:v>45.983614922910697</c:v>
                </c:pt>
                <c:pt idx="149850">
                  <c:v>45.983724055624002</c:v>
                </c:pt>
                <c:pt idx="149851">
                  <c:v>45.983833187987997</c:v>
                </c:pt>
                <c:pt idx="149852">
                  <c:v>45.983942320002697</c:v>
                </c:pt>
                <c:pt idx="149853">
                  <c:v>45.984051451668101</c:v>
                </c:pt>
                <c:pt idx="149854">
                  <c:v>45.984160582984202</c:v>
                </c:pt>
                <c:pt idx="149855">
                  <c:v>45.984269713950901</c:v>
                </c:pt>
                <c:pt idx="149856">
                  <c:v>45.984378844568297</c:v>
                </c:pt>
                <c:pt idx="149857">
                  <c:v>45.984487974836398</c:v>
                </c:pt>
                <c:pt idx="149858">
                  <c:v>45.984597104755203</c:v>
                </c:pt>
                <c:pt idx="149859">
                  <c:v>45.984706234324698</c:v>
                </c:pt>
                <c:pt idx="149860">
                  <c:v>45.984815363544797</c:v>
                </c:pt>
                <c:pt idx="149861">
                  <c:v>45.984924492415701</c:v>
                </c:pt>
                <c:pt idx="149862">
                  <c:v>45.985033620937202</c:v>
                </c:pt>
                <c:pt idx="149863">
                  <c:v>45.9851427491094</c:v>
                </c:pt>
                <c:pt idx="149864">
                  <c:v>45.985251876932303</c:v>
                </c:pt>
                <c:pt idx="149865">
                  <c:v>45.985361004405902</c:v>
                </c:pt>
                <c:pt idx="149866">
                  <c:v>45.985470131530199</c:v>
                </c:pt>
                <c:pt idx="149867">
                  <c:v>45.985579258305201</c:v>
                </c:pt>
                <c:pt idx="149868">
                  <c:v>45.985688384730899</c:v>
                </c:pt>
                <c:pt idx="149869">
                  <c:v>45.985797510807302</c:v>
                </c:pt>
                <c:pt idx="149870">
                  <c:v>45.985906636534402</c:v>
                </c:pt>
                <c:pt idx="149871">
                  <c:v>45.9860157619121</c:v>
                </c:pt>
                <c:pt idx="149872">
                  <c:v>45.986124886940601</c:v>
                </c:pt>
                <c:pt idx="149873">
                  <c:v>45.9862340116198</c:v>
                </c:pt>
                <c:pt idx="149874">
                  <c:v>45.986343135949703</c:v>
                </c:pt>
                <c:pt idx="149875">
                  <c:v>45.986452259930203</c:v>
                </c:pt>
                <c:pt idx="149876">
                  <c:v>45.986561383561501</c:v>
                </c:pt>
                <c:pt idx="149877">
                  <c:v>45.986670506843502</c:v>
                </c:pt>
                <c:pt idx="149878">
                  <c:v>45.986779629776201</c:v>
                </c:pt>
                <c:pt idx="149879">
                  <c:v>45.986888752359597</c:v>
                </c:pt>
                <c:pt idx="149880">
                  <c:v>45.986997874593698</c:v>
                </c:pt>
                <c:pt idx="149881">
                  <c:v>45.987106996478502</c:v>
                </c:pt>
                <c:pt idx="149882">
                  <c:v>45.987216118014103</c:v>
                </c:pt>
                <c:pt idx="149883">
                  <c:v>45.987325239200302</c:v>
                </c:pt>
                <c:pt idx="149884">
                  <c:v>45.987434360037298</c:v>
                </c:pt>
                <c:pt idx="149885">
                  <c:v>45.987543480524899</c:v>
                </c:pt>
                <c:pt idx="149886">
                  <c:v>45.987652600663303</c:v>
                </c:pt>
                <c:pt idx="149887">
                  <c:v>45.987761720452397</c:v>
                </c:pt>
                <c:pt idx="149888">
                  <c:v>45.987870839892203</c:v>
                </c:pt>
                <c:pt idx="149889">
                  <c:v>45.987979958982798</c:v>
                </c:pt>
                <c:pt idx="149890">
                  <c:v>45.988089077723998</c:v>
                </c:pt>
                <c:pt idx="149891">
                  <c:v>45.988198196116002</c:v>
                </c:pt>
                <c:pt idx="149892">
                  <c:v>45.988307314158703</c:v>
                </c:pt>
                <c:pt idx="149893">
                  <c:v>45.988416431852102</c:v>
                </c:pt>
                <c:pt idx="149894">
                  <c:v>45.988525549196297</c:v>
                </c:pt>
                <c:pt idx="149895">
                  <c:v>45.988634666191103</c:v>
                </c:pt>
                <c:pt idx="149896">
                  <c:v>45.9887437828367</c:v>
                </c:pt>
                <c:pt idx="149897">
                  <c:v>45.9888528991331</c:v>
                </c:pt>
                <c:pt idx="149898">
                  <c:v>45.988962015080098</c:v>
                </c:pt>
                <c:pt idx="149899">
                  <c:v>45.9890711306779</c:v>
                </c:pt>
                <c:pt idx="149900">
                  <c:v>45.989180245926399</c:v>
                </c:pt>
                <c:pt idx="149901">
                  <c:v>45.989289360825602</c:v>
                </c:pt>
                <c:pt idx="149902">
                  <c:v>45.989398475375602</c:v>
                </c:pt>
                <c:pt idx="149903">
                  <c:v>45.989507589576299</c:v>
                </c:pt>
                <c:pt idx="149904">
                  <c:v>45.989616703427799</c:v>
                </c:pt>
                <c:pt idx="149905">
                  <c:v>45.989725816929997</c:v>
                </c:pt>
                <c:pt idx="149906">
                  <c:v>45.9898349300829</c:v>
                </c:pt>
                <c:pt idx="149907">
                  <c:v>45.989944042886499</c:v>
                </c:pt>
                <c:pt idx="149908">
                  <c:v>45.990053155340902</c:v>
                </c:pt>
                <c:pt idx="149909">
                  <c:v>45.990162267446102</c:v>
                </c:pt>
                <c:pt idx="149910">
                  <c:v>45.990271379201999</c:v>
                </c:pt>
                <c:pt idx="149911">
                  <c:v>45.990380490608601</c:v>
                </c:pt>
                <c:pt idx="149912">
                  <c:v>45.990489601665899</c:v>
                </c:pt>
                <c:pt idx="149913">
                  <c:v>45.990598712374101</c:v>
                </c:pt>
                <c:pt idx="149914">
                  <c:v>45.990707822732901</c:v>
                </c:pt>
                <c:pt idx="149915">
                  <c:v>45.990816932742497</c:v>
                </c:pt>
                <c:pt idx="149916">
                  <c:v>45.990926042402897</c:v>
                </c:pt>
                <c:pt idx="149917">
                  <c:v>45.991035151714001</c:v>
                </c:pt>
                <c:pt idx="149918">
                  <c:v>45.991144260675803</c:v>
                </c:pt>
                <c:pt idx="149919">
                  <c:v>45.991253369288401</c:v>
                </c:pt>
                <c:pt idx="149920">
                  <c:v>45.991362477551803</c:v>
                </c:pt>
                <c:pt idx="149921">
                  <c:v>45.991471585465902</c:v>
                </c:pt>
                <c:pt idx="149922">
                  <c:v>45.991580693030798</c:v>
                </c:pt>
                <c:pt idx="149923">
                  <c:v>45.991689800246398</c:v>
                </c:pt>
                <c:pt idx="149924">
                  <c:v>45.991798907112802</c:v>
                </c:pt>
                <c:pt idx="149925">
                  <c:v>45.991908013629903</c:v>
                </c:pt>
                <c:pt idx="149926">
                  <c:v>45.992017119797801</c:v>
                </c:pt>
                <c:pt idx="149927">
                  <c:v>45.992126225616502</c:v>
                </c:pt>
                <c:pt idx="149928">
                  <c:v>45.992235331085901</c:v>
                </c:pt>
                <c:pt idx="149929">
                  <c:v>45.992344436206103</c:v>
                </c:pt>
                <c:pt idx="149930">
                  <c:v>45.992453540977102</c:v>
                </c:pt>
                <c:pt idx="149931">
                  <c:v>45.992562645398799</c:v>
                </c:pt>
                <c:pt idx="149932">
                  <c:v>45.992671749471299</c:v>
                </c:pt>
                <c:pt idx="149933">
                  <c:v>45.992780853194503</c:v>
                </c:pt>
                <c:pt idx="149934">
                  <c:v>45.992889956568597</c:v>
                </c:pt>
                <c:pt idx="149935">
                  <c:v>45.992999059593302</c:v>
                </c:pt>
                <c:pt idx="149936">
                  <c:v>45.993108162268904</c:v>
                </c:pt>
                <c:pt idx="149937">
                  <c:v>45.993217264595202</c:v>
                </c:pt>
                <c:pt idx="149938">
                  <c:v>45.993326366572298</c:v>
                </c:pt>
                <c:pt idx="149939">
                  <c:v>45.993435468200197</c:v>
                </c:pt>
                <c:pt idx="149940">
                  <c:v>45.9935445694789</c:v>
                </c:pt>
                <c:pt idx="149941">
                  <c:v>45.9936536704083</c:v>
                </c:pt>
                <c:pt idx="149942">
                  <c:v>45.993762770988504</c:v>
                </c:pt>
                <c:pt idx="149943">
                  <c:v>45.993871871219497</c:v>
                </c:pt>
                <c:pt idx="149944">
                  <c:v>45.993980971101301</c:v>
                </c:pt>
                <c:pt idx="149945">
                  <c:v>45.994090070633803</c:v>
                </c:pt>
                <c:pt idx="149946">
                  <c:v>45.9941991698172</c:v>
                </c:pt>
                <c:pt idx="149947">
                  <c:v>45.994308268651302</c:v>
                </c:pt>
                <c:pt idx="149948">
                  <c:v>45.994417367136201</c:v>
                </c:pt>
                <c:pt idx="149949">
                  <c:v>45.994526465271903</c:v>
                </c:pt>
                <c:pt idx="149950">
                  <c:v>45.994635563058303</c:v>
                </c:pt>
                <c:pt idx="149951">
                  <c:v>45.994744660495599</c:v>
                </c:pt>
                <c:pt idx="149952">
                  <c:v>45.994853757583599</c:v>
                </c:pt>
                <c:pt idx="149953">
                  <c:v>45.994962854322502</c:v>
                </c:pt>
                <c:pt idx="149954">
                  <c:v>45.995071950712102</c:v>
                </c:pt>
                <c:pt idx="149955">
                  <c:v>45.995181046752499</c:v>
                </c:pt>
                <c:pt idx="149956">
                  <c:v>45.9952901424437</c:v>
                </c:pt>
                <c:pt idx="149957">
                  <c:v>45.995399237785797</c:v>
                </c:pt>
                <c:pt idx="149958">
                  <c:v>45.995508332778599</c:v>
                </c:pt>
                <c:pt idx="149959">
                  <c:v>45.995617427422196</c:v>
                </c:pt>
                <c:pt idx="149960">
                  <c:v>45.995726521716598</c:v>
                </c:pt>
                <c:pt idx="149961">
                  <c:v>45.995835615661797</c:v>
                </c:pt>
                <c:pt idx="149962">
                  <c:v>45.995944709257799</c:v>
                </c:pt>
                <c:pt idx="149963">
                  <c:v>45.996053802504598</c:v>
                </c:pt>
                <c:pt idx="149964">
                  <c:v>45.9961628954022</c:v>
                </c:pt>
                <c:pt idx="149965">
                  <c:v>45.9962719879506</c:v>
                </c:pt>
                <c:pt idx="149966">
                  <c:v>45.996381080149803</c:v>
                </c:pt>
                <c:pt idx="149967">
                  <c:v>45.996490171999802</c:v>
                </c:pt>
                <c:pt idx="149968">
                  <c:v>45.996599263500599</c:v>
                </c:pt>
                <c:pt idx="149969">
                  <c:v>45.996708354652199</c:v>
                </c:pt>
                <c:pt idx="149970">
                  <c:v>45.996817445454703</c:v>
                </c:pt>
                <c:pt idx="149971">
                  <c:v>45.996926535907903</c:v>
                </c:pt>
                <c:pt idx="149972">
                  <c:v>45.997035626012</c:v>
                </c:pt>
                <c:pt idx="149973">
                  <c:v>45.997144715766801</c:v>
                </c:pt>
                <c:pt idx="149974">
                  <c:v>45.997253805172498</c:v>
                </c:pt>
                <c:pt idx="149975">
                  <c:v>45.997362894228999</c:v>
                </c:pt>
                <c:pt idx="149976">
                  <c:v>45.997471982936403</c:v>
                </c:pt>
                <c:pt idx="149977">
                  <c:v>45.997581071294498</c:v>
                </c:pt>
                <c:pt idx="149978">
                  <c:v>45.997690159303403</c:v>
                </c:pt>
                <c:pt idx="149979">
                  <c:v>45.997799246963197</c:v>
                </c:pt>
                <c:pt idx="149980">
                  <c:v>45.997908334273802</c:v>
                </c:pt>
                <c:pt idx="149981">
                  <c:v>45.998017421235197</c:v>
                </c:pt>
                <c:pt idx="149982">
                  <c:v>45.998126507847402</c:v>
                </c:pt>
                <c:pt idx="149983">
                  <c:v>45.998235594110497</c:v>
                </c:pt>
                <c:pt idx="149984">
                  <c:v>45.998344680024402</c:v>
                </c:pt>
                <c:pt idx="149985">
                  <c:v>45.998453765589097</c:v>
                </c:pt>
                <c:pt idx="149986">
                  <c:v>45.998562850804603</c:v>
                </c:pt>
                <c:pt idx="149987">
                  <c:v>45.998671935670998</c:v>
                </c:pt>
                <c:pt idx="149988">
                  <c:v>45.998781020188197</c:v>
                </c:pt>
                <c:pt idx="149989">
                  <c:v>45.9988901043562</c:v>
                </c:pt>
                <c:pt idx="149990">
                  <c:v>45.998999188174999</c:v>
                </c:pt>
                <c:pt idx="149991">
                  <c:v>45.999108271644701</c:v>
                </c:pt>
                <c:pt idx="149992">
                  <c:v>45.9992173547652</c:v>
                </c:pt>
                <c:pt idx="149993">
                  <c:v>45.999326437536602</c:v>
                </c:pt>
                <c:pt idx="149994">
                  <c:v>45.999435519958801</c:v>
                </c:pt>
                <c:pt idx="149995">
                  <c:v>45.999544602031797</c:v>
                </c:pt>
                <c:pt idx="149996">
                  <c:v>45.999653683755703</c:v>
                </c:pt>
                <c:pt idx="149997">
                  <c:v>45.999762765130399</c:v>
                </c:pt>
                <c:pt idx="149998">
                  <c:v>45.999871846155898</c:v>
                </c:pt>
                <c:pt idx="149999">
                  <c:v>45.999980926832301</c:v>
                </c:pt>
                <c:pt idx="150000">
                  <c:v>46.0000900071595</c:v>
                </c:pt>
                <c:pt idx="150001">
                  <c:v>46.000199087137602</c:v>
                </c:pt>
                <c:pt idx="150002">
                  <c:v>46.000308166766501</c:v>
                </c:pt>
                <c:pt idx="150003">
                  <c:v>46.000417246046297</c:v>
                </c:pt>
                <c:pt idx="150004">
                  <c:v>46.000526324976903</c:v>
                </c:pt>
                <c:pt idx="150005">
                  <c:v>46.000635403558299</c:v>
                </c:pt>
                <c:pt idx="150006">
                  <c:v>46.000744481790598</c:v>
                </c:pt>
                <c:pt idx="150007">
                  <c:v>46.0008535596738</c:v>
                </c:pt>
                <c:pt idx="150008">
                  <c:v>46.000962637207799</c:v>
                </c:pt>
                <c:pt idx="150009">
                  <c:v>46.001071714392701</c:v>
                </c:pt>
                <c:pt idx="150010">
                  <c:v>46.0011807912284</c:v>
                </c:pt>
                <c:pt idx="150011">
                  <c:v>46.001289867714902</c:v>
                </c:pt>
                <c:pt idx="150012">
                  <c:v>46.001398943852401</c:v>
                </c:pt>
                <c:pt idx="150013">
                  <c:v>46.001508019640603</c:v>
                </c:pt>
                <c:pt idx="150014">
                  <c:v>46.001617095079801</c:v>
                </c:pt>
                <c:pt idx="150015">
                  <c:v>46.001726170169803</c:v>
                </c:pt>
                <c:pt idx="150016">
                  <c:v>46.001835244910602</c:v>
                </c:pt>
                <c:pt idx="150017">
                  <c:v>46.001944319302297</c:v>
                </c:pt>
                <c:pt idx="150018">
                  <c:v>46.002053393344902</c:v>
                </c:pt>
                <c:pt idx="150019">
                  <c:v>46.002162467038403</c:v>
                </c:pt>
                <c:pt idx="150020">
                  <c:v>46.002271540382701</c:v>
                </c:pt>
                <c:pt idx="150021">
                  <c:v>46.002380613377902</c:v>
                </c:pt>
                <c:pt idx="150022">
                  <c:v>46.0024896860239</c:v>
                </c:pt>
                <c:pt idx="150023">
                  <c:v>46.002598758320801</c:v>
                </c:pt>
                <c:pt idx="150024">
                  <c:v>46.002707830268598</c:v>
                </c:pt>
                <c:pt idx="150025">
                  <c:v>46.002816901867199</c:v>
                </c:pt>
                <c:pt idx="150026">
                  <c:v>46.002925973116803</c:v>
                </c:pt>
                <c:pt idx="150027">
                  <c:v>46.003035044017203</c:v>
                </c:pt>
                <c:pt idx="150028">
                  <c:v>46.0031441145684</c:v>
                </c:pt>
                <c:pt idx="150029">
                  <c:v>46.0032531847706</c:v>
                </c:pt>
                <c:pt idx="150030">
                  <c:v>46.003362254623603</c:v>
                </c:pt>
                <c:pt idx="150031">
                  <c:v>46.003471324127503</c:v>
                </c:pt>
                <c:pt idx="150032">
                  <c:v>46.003580393282299</c:v>
                </c:pt>
                <c:pt idx="150033">
                  <c:v>46.003689462087898</c:v>
                </c:pt>
                <c:pt idx="150034">
                  <c:v>46.003798530544501</c:v>
                </c:pt>
                <c:pt idx="150035">
                  <c:v>46.003907598651899</c:v>
                </c:pt>
                <c:pt idx="150036">
                  <c:v>46.004016666410202</c:v>
                </c:pt>
                <c:pt idx="150037">
                  <c:v>46.0041257338194</c:v>
                </c:pt>
                <c:pt idx="150038">
                  <c:v>46.004234800879402</c:v>
                </c:pt>
                <c:pt idx="150039">
                  <c:v>46.0043438675904</c:v>
                </c:pt>
                <c:pt idx="150040">
                  <c:v>46.004452933952201</c:v>
                </c:pt>
                <c:pt idx="150041">
                  <c:v>46.004561999964999</c:v>
                </c:pt>
                <c:pt idx="150042">
                  <c:v>46.0046710656286</c:v>
                </c:pt>
                <c:pt idx="150043">
                  <c:v>46.004780130943097</c:v>
                </c:pt>
                <c:pt idx="150044">
                  <c:v>46.004889195908497</c:v>
                </c:pt>
                <c:pt idx="150045">
                  <c:v>46.0049982605248</c:v>
                </c:pt>
                <c:pt idx="150046">
                  <c:v>46.005107324792</c:v>
                </c:pt>
                <c:pt idx="150047">
                  <c:v>46.005216388710103</c:v>
                </c:pt>
                <c:pt idx="150048">
                  <c:v>46.005325452279003</c:v>
                </c:pt>
                <c:pt idx="150049">
                  <c:v>46.005434515498898</c:v>
                </c:pt>
                <c:pt idx="150050">
                  <c:v>46.005543578369704</c:v>
                </c:pt>
                <c:pt idx="150051">
                  <c:v>46.005652640891398</c:v>
                </c:pt>
                <c:pt idx="150052">
                  <c:v>46.005761703063897</c:v>
                </c:pt>
                <c:pt idx="150053">
                  <c:v>46.005870764887398</c:v>
                </c:pt>
                <c:pt idx="150054">
                  <c:v>46.005979826361802</c:v>
                </c:pt>
                <c:pt idx="150055">
                  <c:v>46.006088887487103</c:v>
                </c:pt>
                <c:pt idx="150056">
                  <c:v>46.006197948263299</c:v>
                </c:pt>
                <c:pt idx="150057">
                  <c:v>46.0063070086903</c:v>
                </c:pt>
                <c:pt idx="150058">
                  <c:v>46.006416068768303</c:v>
                </c:pt>
                <c:pt idx="150059">
                  <c:v>46.006525128497302</c:v>
                </c:pt>
                <c:pt idx="150060">
                  <c:v>46.006634187877097</c:v>
                </c:pt>
                <c:pt idx="150061">
                  <c:v>46.006743246907803</c:v>
                </c:pt>
                <c:pt idx="150062">
                  <c:v>46.006852305589497</c:v>
                </c:pt>
                <c:pt idx="150063">
                  <c:v>46.006961363922002</c:v>
                </c:pt>
                <c:pt idx="150064">
                  <c:v>46.007070421905503</c:v>
                </c:pt>
                <c:pt idx="150065">
                  <c:v>46.0071794795399</c:v>
                </c:pt>
                <c:pt idx="150066">
                  <c:v>46.0072885368252</c:v>
                </c:pt>
                <c:pt idx="150067">
                  <c:v>46.007397593761397</c:v>
                </c:pt>
                <c:pt idx="150068">
                  <c:v>46.007506650348503</c:v>
                </c:pt>
                <c:pt idx="150069">
                  <c:v>46.007615706586598</c:v>
                </c:pt>
                <c:pt idx="150070">
                  <c:v>46.007724762475497</c:v>
                </c:pt>
                <c:pt idx="150071">
                  <c:v>46.007833818015399</c:v>
                </c:pt>
                <c:pt idx="150072">
                  <c:v>46.007942873206296</c:v>
                </c:pt>
                <c:pt idx="150073">
                  <c:v>46.008051928047998</c:v>
                </c:pt>
                <c:pt idx="150074">
                  <c:v>46.008160982540701</c:v>
                </c:pt>
                <c:pt idx="150075">
                  <c:v>46.008270036684301</c:v>
                </c:pt>
                <c:pt idx="150076">
                  <c:v>46.008379090478797</c:v>
                </c:pt>
                <c:pt idx="150077">
                  <c:v>46.008488143924303</c:v>
                </c:pt>
                <c:pt idx="150078">
                  <c:v>46.008597197020599</c:v>
                </c:pt>
                <c:pt idx="150079">
                  <c:v>46.008706249767897</c:v>
                </c:pt>
                <c:pt idx="150080">
                  <c:v>46.008815302166198</c:v>
                </c:pt>
                <c:pt idx="150081">
                  <c:v>46.008924354215402</c:v>
                </c:pt>
                <c:pt idx="150082">
                  <c:v>46.009033405915503</c:v>
                </c:pt>
                <c:pt idx="150083">
                  <c:v>46.009142457266499</c:v>
                </c:pt>
                <c:pt idx="150084">
                  <c:v>46.009251508268498</c:v>
                </c:pt>
                <c:pt idx="150085">
                  <c:v>46.009360558921401</c:v>
                </c:pt>
                <c:pt idx="150086">
                  <c:v>46.009469609225299</c:v>
                </c:pt>
                <c:pt idx="150087">
                  <c:v>46.0095786591801</c:v>
                </c:pt>
                <c:pt idx="150088">
                  <c:v>46.009687708785798</c:v>
                </c:pt>
                <c:pt idx="150089">
                  <c:v>46.009796758042498</c:v>
                </c:pt>
                <c:pt idx="150090">
                  <c:v>46.009905806950101</c:v>
                </c:pt>
                <c:pt idx="150091">
                  <c:v>46.0100148555087</c:v>
                </c:pt>
                <c:pt idx="150092">
                  <c:v>46.010123903718203</c:v>
                </c:pt>
                <c:pt idx="150093">
                  <c:v>46.010232951578701</c:v>
                </c:pt>
                <c:pt idx="150094">
                  <c:v>46.010341999090102</c:v>
                </c:pt>
                <c:pt idx="150095">
                  <c:v>46.010451046252399</c:v>
                </c:pt>
                <c:pt idx="150096">
                  <c:v>46.010560093065699</c:v>
                </c:pt>
                <c:pt idx="150097">
                  <c:v>46.010669139530002</c:v>
                </c:pt>
                <c:pt idx="150098">
                  <c:v>46.010778185645201</c:v>
                </c:pt>
                <c:pt idx="150099">
                  <c:v>46.010887231411402</c:v>
                </c:pt>
                <c:pt idx="150100">
                  <c:v>46.0109962768285</c:v>
                </c:pt>
                <c:pt idx="150101">
                  <c:v>46.011105321896601</c:v>
                </c:pt>
                <c:pt idx="150102">
                  <c:v>46.011214366615597</c:v>
                </c:pt>
                <c:pt idx="150103">
                  <c:v>46.011323410985597</c:v>
                </c:pt>
                <c:pt idx="150104">
                  <c:v>46.011432455006499</c:v>
                </c:pt>
                <c:pt idx="150105">
                  <c:v>46.011541498678397</c:v>
                </c:pt>
                <c:pt idx="150106">
                  <c:v>46.011650542001298</c:v>
                </c:pt>
                <c:pt idx="150107">
                  <c:v>46.011759584975103</c:v>
                </c:pt>
                <c:pt idx="150108">
                  <c:v>46.011868627599902</c:v>
                </c:pt>
                <c:pt idx="150109">
                  <c:v>46.011977669875698</c:v>
                </c:pt>
                <c:pt idx="150110">
                  <c:v>46.012086711802397</c:v>
                </c:pt>
                <c:pt idx="150111">
                  <c:v>46.012195753380098</c:v>
                </c:pt>
                <c:pt idx="150112">
                  <c:v>46.012304794608703</c:v>
                </c:pt>
                <c:pt idx="150113">
                  <c:v>46.012413835488402</c:v>
                </c:pt>
                <c:pt idx="150114">
                  <c:v>46.012522876018899</c:v>
                </c:pt>
                <c:pt idx="150115">
                  <c:v>46.012631916200498</c:v>
                </c:pt>
                <c:pt idx="150116">
                  <c:v>46.012740956032999</c:v>
                </c:pt>
                <c:pt idx="150117">
                  <c:v>46.012849995516603</c:v>
                </c:pt>
                <c:pt idx="150118">
                  <c:v>46.012959034650997</c:v>
                </c:pt>
                <c:pt idx="150119">
                  <c:v>46.0130680734365</c:v>
                </c:pt>
                <c:pt idx="150120">
                  <c:v>46.013177111872899</c:v>
                </c:pt>
                <c:pt idx="150121">
                  <c:v>46.0132861499604</c:v>
                </c:pt>
                <c:pt idx="150122">
                  <c:v>46.013395187698698</c:v>
                </c:pt>
                <c:pt idx="150123">
                  <c:v>46.013504225088099</c:v>
                </c:pt>
                <c:pt idx="150124">
                  <c:v>46.013613262128501</c:v>
                </c:pt>
                <c:pt idx="150125">
                  <c:v>46.0137222988198</c:v>
                </c:pt>
                <c:pt idx="150126">
                  <c:v>46.013831335162102</c:v>
                </c:pt>
                <c:pt idx="150127">
                  <c:v>46.0139403711554</c:v>
                </c:pt>
                <c:pt idx="150128">
                  <c:v>46.0140494067997</c:v>
                </c:pt>
                <c:pt idx="150129">
                  <c:v>46.014158442095002</c:v>
                </c:pt>
                <c:pt idx="150130">
                  <c:v>46.014267477041201</c:v>
                </c:pt>
                <c:pt idx="150131">
                  <c:v>46.014376511638503</c:v>
                </c:pt>
                <c:pt idx="150132">
                  <c:v>46.0144855458867</c:v>
                </c:pt>
                <c:pt idx="150133">
                  <c:v>46.014594579785999</c:v>
                </c:pt>
                <c:pt idx="150134">
                  <c:v>46.014703613336202</c:v>
                </c:pt>
                <c:pt idx="150135">
                  <c:v>46.014812646537401</c:v>
                </c:pt>
                <c:pt idx="150136">
                  <c:v>46.014921679389602</c:v>
                </c:pt>
                <c:pt idx="150137">
                  <c:v>46.015030711892798</c:v>
                </c:pt>
                <c:pt idx="150138">
                  <c:v>46.015139744046998</c:v>
                </c:pt>
                <c:pt idx="150139">
                  <c:v>46.0152487758522</c:v>
                </c:pt>
                <c:pt idx="150140">
                  <c:v>46.015357807308497</c:v>
                </c:pt>
                <c:pt idx="150141">
                  <c:v>46.015466838415698</c:v>
                </c:pt>
                <c:pt idx="150142">
                  <c:v>46.015575869173901</c:v>
                </c:pt>
                <c:pt idx="150143">
                  <c:v>46.0156848995831</c:v>
                </c:pt>
                <c:pt idx="150144">
                  <c:v>46.015793929643301</c:v>
                </c:pt>
                <c:pt idx="150145">
                  <c:v>46.015902959354499</c:v>
                </c:pt>
                <c:pt idx="150146">
                  <c:v>46.016011988716699</c:v>
                </c:pt>
                <c:pt idx="150147">
                  <c:v>46.016121017729901</c:v>
                </c:pt>
                <c:pt idx="150148">
                  <c:v>46.016230046394199</c:v>
                </c:pt>
                <c:pt idx="150149">
                  <c:v>46.0163390747094</c:v>
                </c:pt>
                <c:pt idx="150150">
                  <c:v>46.016448102675703</c:v>
                </c:pt>
                <c:pt idx="150151">
                  <c:v>46.016557130292902</c:v>
                </c:pt>
                <c:pt idx="150152">
                  <c:v>46.016666157561197</c:v>
                </c:pt>
                <c:pt idx="150153">
                  <c:v>46.016775184480501</c:v>
                </c:pt>
                <c:pt idx="150154">
                  <c:v>46.016884211050801</c:v>
                </c:pt>
                <c:pt idx="150155">
                  <c:v>46.016993237272096</c:v>
                </c:pt>
                <c:pt idx="150156">
                  <c:v>46.017102263144402</c:v>
                </c:pt>
                <c:pt idx="150157">
                  <c:v>46.017211288667802</c:v>
                </c:pt>
                <c:pt idx="150158">
                  <c:v>46.017320313842198</c:v>
                </c:pt>
                <c:pt idx="150159">
                  <c:v>46.017429338667597</c:v>
                </c:pt>
                <c:pt idx="150160">
                  <c:v>46.017538363143998</c:v>
                </c:pt>
                <c:pt idx="150161">
                  <c:v>46.017647387271403</c:v>
                </c:pt>
                <c:pt idx="150162">
                  <c:v>46.017756411049902</c:v>
                </c:pt>
                <c:pt idx="150163">
                  <c:v>46.017865434479297</c:v>
                </c:pt>
                <c:pt idx="150164">
                  <c:v>46.017974457559902</c:v>
                </c:pt>
                <c:pt idx="150165">
                  <c:v>46.018083480291402</c:v>
                </c:pt>
                <c:pt idx="150166">
                  <c:v>46.018192502673998</c:v>
                </c:pt>
                <c:pt idx="150167">
                  <c:v>46.018301524707603</c:v>
                </c:pt>
                <c:pt idx="150168">
                  <c:v>46.018410546392197</c:v>
                </c:pt>
                <c:pt idx="150169">
                  <c:v>46.0185195677278</c:v>
                </c:pt>
                <c:pt idx="150170">
                  <c:v>46.018628588714499</c:v>
                </c:pt>
                <c:pt idx="150171">
                  <c:v>46.0187376093522</c:v>
                </c:pt>
                <c:pt idx="150172">
                  <c:v>46.018846629640997</c:v>
                </c:pt>
                <c:pt idx="150173">
                  <c:v>46.018955649580803</c:v>
                </c:pt>
                <c:pt idx="150174">
                  <c:v>46.019064669171598</c:v>
                </c:pt>
                <c:pt idx="150175">
                  <c:v>46.019173688413503</c:v>
                </c:pt>
                <c:pt idx="150176">
                  <c:v>46.019282707306402</c:v>
                </c:pt>
                <c:pt idx="150177">
                  <c:v>46.019391725850298</c:v>
                </c:pt>
                <c:pt idx="150178">
                  <c:v>46.019500744045303</c:v>
                </c:pt>
                <c:pt idx="150179">
                  <c:v>46.019609761891402</c:v>
                </c:pt>
                <c:pt idx="150180">
                  <c:v>46.019718779388398</c:v>
                </c:pt>
                <c:pt idx="150181">
                  <c:v>46.019827796536497</c:v>
                </c:pt>
                <c:pt idx="150182">
                  <c:v>46.019936813335697</c:v>
                </c:pt>
                <c:pt idx="150183">
                  <c:v>46.0200458297859</c:v>
                </c:pt>
                <c:pt idx="150184">
                  <c:v>46.020154845887198</c:v>
                </c:pt>
                <c:pt idx="150185">
                  <c:v>46.020263861639499</c:v>
                </c:pt>
                <c:pt idx="150186">
                  <c:v>46.020372877042803</c:v>
                </c:pt>
                <c:pt idx="150187">
                  <c:v>46.020481892097202</c:v>
                </c:pt>
                <c:pt idx="150188">
                  <c:v>46.020590906802703</c:v>
                </c:pt>
                <c:pt idx="150189">
                  <c:v>46.020699921159199</c:v>
                </c:pt>
                <c:pt idx="150190">
                  <c:v>46.020808935166798</c:v>
                </c:pt>
                <c:pt idx="150191">
                  <c:v>46.020917948825399</c:v>
                </c:pt>
                <c:pt idx="150192">
                  <c:v>46.021026962135103</c:v>
                </c:pt>
                <c:pt idx="150193">
                  <c:v>46.021135975095902</c:v>
                </c:pt>
                <c:pt idx="150194">
                  <c:v>46.021244987707703</c:v>
                </c:pt>
                <c:pt idx="150195">
                  <c:v>46.021353999970501</c:v>
                </c:pt>
                <c:pt idx="150196">
                  <c:v>46.0214630118844</c:v>
                </c:pt>
                <c:pt idx="150197">
                  <c:v>46.021572023449401</c:v>
                </c:pt>
                <c:pt idx="150198">
                  <c:v>46.021681034665498</c:v>
                </c:pt>
                <c:pt idx="150199">
                  <c:v>46.021790045532597</c:v>
                </c:pt>
                <c:pt idx="150200">
                  <c:v>46.021899056050799</c:v>
                </c:pt>
                <c:pt idx="150201">
                  <c:v>46.022008066220003</c:v>
                </c:pt>
                <c:pt idx="150202">
                  <c:v>46.022117076040303</c:v>
                </c:pt>
                <c:pt idx="150203">
                  <c:v>46.022226085511697</c:v>
                </c:pt>
                <c:pt idx="150204">
                  <c:v>46.022335094634201</c:v>
                </c:pt>
                <c:pt idx="150205">
                  <c:v>46.0224441034077</c:v>
                </c:pt>
                <c:pt idx="150206">
                  <c:v>46.022553111832302</c:v>
                </c:pt>
                <c:pt idx="150207">
                  <c:v>46.022662119907999</c:v>
                </c:pt>
                <c:pt idx="150208">
                  <c:v>46.022771127634698</c:v>
                </c:pt>
                <c:pt idx="150209">
                  <c:v>46.0228801350125</c:v>
                </c:pt>
                <c:pt idx="150210">
                  <c:v>46.022989142041403</c:v>
                </c:pt>
                <c:pt idx="150211">
                  <c:v>46.023098148721402</c:v>
                </c:pt>
                <c:pt idx="150212">
                  <c:v>46.023207155052503</c:v>
                </c:pt>
                <c:pt idx="150213">
                  <c:v>46.0233161610346</c:v>
                </c:pt>
                <c:pt idx="150214">
                  <c:v>46.023425166667799</c:v>
                </c:pt>
                <c:pt idx="150215">
                  <c:v>46.0235341719521</c:v>
                </c:pt>
                <c:pt idx="150216">
                  <c:v>46.023643176887497</c:v>
                </c:pt>
                <c:pt idx="150217">
                  <c:v>46.023752181474002</c:v>
                </c:pt>
                <c:pt idx="150218">
                  <c:v>46.023861185711603</c:v>
                </c:pt>
                <c:pt idx="150219">
                  <c:v>46.023970189600199</c:v>
                </c:pt>
                <c:pt idx="150220">
                  <c:v>46.024079193139897</c:v>
                </c:pt>
                <c:pt idx="150221">
                  <c:v>46.024188196330797</c:v>
                </c:pt>
                <c:pt idx="150222">
                  <c:v>46.0242971991727</c:v>
                </c:pt>
                <c:pt idx="150223">
                  <c:v>46.024406201665698</c:v>
                </c:pt>
                <c:pt idx="150224">
                  <c:v>46.024515203809798</c:v>
                </c:pt>
                <c:pt idx="150225">
                  <c:v>46.024624205605001</c:v>
                </c:pt>
                <c:pt idx="150226">
                  <c:v>46.024733207051298</c:v>
                </c:pt>
                <c:pt idx="150227">
                  <c:v>46.024842208148598</c:v>
                </c:pt>
                <c:pt idx="150228">
                  <c:v>46.0249512088971</c:v>
                </c:pt>
                <c:pt idx="150229">
                  <c:v>46.025060209296697</c:v>
                </c:pt>
                <c:pt idx="150230">
                  <c:v>46.025169209347403</c:v>
                </c:pt>
                <c:pt idx="150231">
                  <c:v>46.025278209049098</c:v>
                </c:pt>
                <c:pt idx="150232">
                  <c:v>46.025387208402002</c:v>
                </c:pt>
                <c:pt idx="150233">
                  <c:v>46.025496207406</c:v>
                </c:pt>
                <c:pt idx="150234">
                  <c:v>46.025605206061101</c:v>
                </c:pt>
                <c:pt idx="150235">
                  <c:v>46.025714204367297</c:v>
                </c:pt>
                <c:pt idx="150236">
                  <c:v>46.025823202324602</c:v>
                </c:pt>
                <c:pt idx="150237">
                  <c:v>46.025932199933003</c:v>
                </c:pt>
                <c:pt idx="150238">
                  <c:v>46.026041197192498</c:v>
                </c:pt>
                <c:pt idx="150239">
                  <c:v>46.026150194103103</c:v>
                </c:pt>
                <c:pt idx="150240">
                  <c:v>46.026259190664803</c:v>
                </c:pt>
                <c:pt idx="150241">
                  <c:v>46.026368186877697</c:v>
                </c:pt>
                <c:pt idx="150242">
                  <c:v>46.026477182741601</c:v>
                </c:pt>
                <c:pt idx="150243">
                  <c:v>46.0265861782567</c:v>
                </c:pt>
                <c:pt idx="150244">
                  <c:v>46.026695173422901</c:v>
                </c:pt>
                <c:pt idx="150245">
                  <c:v>46.026804168240197</c:v>
                </c:pt>
                <c:pt idx="150246">
                  <c:v>46.026913162708603</c:v>
                </c:pt>
                <c:pt idx="150247">
                  <c:v>46.027022156828203</c:v>
                </c:pt>
                <c:pt idx="150248">
                  <c:v>46.027131150598798</c:v>
                </c:pt>
                <c:pt idx="150249">
                  <c:v>46.027240144020602</c:v>
                </c:pt>
                <c:pt idx="150250">
                  <c:v>46.027349137093502</c:v>
                </c:pt>
                <c:pt idx="150251">
                  <c:v>46.027458129817497</c:v>
                </c:pt>
                <c:pt idx="150252">
                  <c:v>46.0275671221927</c:v>
                </c:pt>
                <c:pt idx="150253">
                  <c:v>46.027676114218899</c:v>
                </c:pt>
                <c:pt idx="150254">
                  <c:v>46.027785105896299</c:v>
                </c:pt>
                <c:pt idx="150255">
                  <c:v>46.027894097224902</c:v>
                </c:pt>
                <c:pt idx="150256">
                  <c:v>46.0280030882045</c:v>
                </c:pt>
                <c:pt idx="150257">
                  <c:v>46.028112078835299</c:v>
                </c:pt>
                <c:pt idx="150258">
                  <c:v>46.028221069117201</c:v>
                </c:pt>
                <c:pt idx="150259">
                  <c:v>46.028330059050298</c:v>
                </c:pt>
                <c:pt idx="150260">
                  <c:v>46.028439048634397</c:v>
                </c:pt>
                <c:pt idx="150261">
                  <c:v>46.028548037869797</c:v>
                </c:pt>
                <c:pt idx="150262">
                  <c:v>46.0286570267562</c:v>
                </c:pt>
                <c:pt idx="150263">
                  <c:v>46.028766015293797</c:v>
                </c:pt>
                <c:pt idx="150264">
                  <c:v>46.028875003482497</c:v>
                </c:pt>
                <c:pt idx="150265">
                  <c:v>46.028983991322399</c:v>
                </c:pt>
                <c:pt idx="150266">
                  <c:v>46.029092978813402</c:v>
                </c:pt>
                <c:pt idx="150267">
                  <c:v>46.029201965955501</c:v>
                </c:pt>
                <c:pt idx="150268">
                  <c:v>46.029310952748801</c:v>
                </c:pt>
                <c:pt idx="150269">
                  <c:v>46.029419939193197</c:v>
                </c:pt>
                <c:pt idx="150270">
                  <c:v>46.029528925288801</c:v>
                </c:pt>
                <c:pt idx="150271">
                  <c:v>46.029637911035501</c:v>
                </c:pt>
                <c:pt idx="150272">
                  <c:v>46.029746896433402</c:v>
                </c:pt>
                <c:pt idx="150273">
                  <c:v>46.029855881482398</c:v>
                </c:pt>
                <c:pt idx="150274">
                  <c:v>46.029964866182503</c:v>
                </c:pt>
                <c:pt idx="150275">
                  <c:v>46.030073850533803</c:v>
                </c:pt>
                <c:pt idx="150276">
                  <c:v>46.030182834536298</c:v>
                </c:pt>
                <c:pt idx="150277">
                  <c:v>46.030291818189902</c:v>
                </c:pt>
                <c:pt idx="150278">
                  <c:v>46.0304008014947</c:v>
                </c:pt>
                <c:pt idx="150279">
                  <c:v>46.030509784450601</c:v>
                </c:pt>
                <c:pt idx="150280">
                  <c:v>46.030618767057703</c:v>
                </c:pt>
                <c:pt idx="150281">
                  <c:v>46.030727749315901</c:v>
                </c:pt>
                <c:pt idx="150282">
                  <c:v>46.0308367312253</c:v>
                </c:pt>
                <c:pt idx="150283">
                  <c:v>46.030945712785801</c:v>
                </c:pt>
                <c:pt idx="150284">
                  <c:v>46.031054693997497</c:v>
                </c:pt>
                <c:pt idx="150285">
                  <c:v>46.031163674860402</c:v>
                </c:pt>
                <c:pt idx="150286">
                  <c:v>46.031272655374401</c:v>
                </c:pt>
                <c:pt idx="150287">
                  <c:v>46.031381635539603</c:v>
                </c:pt>
                <c:pt idx="150288">
                  <c:v>46.031490615355999</c:v>
                </c:pt>
                <c:pt idx="150289">
                  <c:v>46.031599594823497</c:v>
                </c:pt>
                <c:pt idx="150290">
                  <c:v>46.031708573942197</c:v>
                </c:pt>
                <c:pt idx="150291">
                  <c:v>46.031817552711999</c:v>
                </c:pt>
                <c:pt idx="150292">
                  <c:v>46.031926531133003</c:v>
                </c:pt>
                <c:pt idx="150293">
                  <c:v>46.032035509205201</c:v>
                </c:pt>
                <c:pt idx="150294">
                  <c:v>46.032144486928601</c:v>
                </c:pt>
                <c:pt idx="150295">
                  <c:v>46.032253464303103</c:v>
                </c:pt>
                <c:pt idx="150296">
                  <c:v>46.0323624413288</c:v>
                </c:pt>
                <c:pt idx="150297">
                  <c:v>46.032471418005699</c:v>
                </c:pt>
                <c:pt idx="150298">
                  <c:v>46.032580394333799</c:v>
                </c:pt>
                <c:pt idx="150299">
                  <c:v>46.032689370313001</c:v>
                </c:pt>
                <c:pt idx="150300">
                  <c:v>46.032798345943398</c:v>
                </c:pt>
                <c:pt idx="150301">
                  <c:v>46.032907321224997</c:v>
                </c:pt>
                <c:pt idx="150302">
                  <c:v>46.033016296157797</c:v>
                </c:pt>
                <c:pt idx="150303">
                  <c:v>46.033125270741699</c:v>
                </c:pt>
                <c:pt idx="150304">
                  <c:v>46.033234244976903</c:v>
                </c:pt>
                <c:pt idx="150305">
                  <c:v>46.033343218863202</c:v>
                </c:pt>
                <c:pt idx="150306">
                  <c:v>46.033452192400702</c:v>
                </c:pt>
                <c:pt idx="150307">
                  <c:v>46.033561165589397</c:v>
                </c:pt>
                <c:pt idx="150308">
                  <c:v>46.033670138429301</c:v>
                </c:pt>
                <c:pt idx="150309">
                  <c:v>46.0337791109203</c:v>
                </c:pt>
                <c:pt idx="150310">
                  <c:v>46.0338880830626</c:v>
                </c:pt>
                <c:pt idx="150311">
                  <c:v>46.033997054856002</c:v>
                </c:pt>
                <c:pt idx="150312">
                  <c:v>46.034106026300599</c:v>
                </c:pt>
                <c:pt idx="150313">
                  <c:v>46.034214997396496</c:v>
                </c:pt>
                <c:pt idx="150314">
                  <c:v>46.034323968143497</c:v>
                </c:pt>
                <c:pt idx="150315">
                  <c:v>46.034432938541698</c:v>
                </c:pt>
                <c:pt idx="150316">
                  <c:v>46.034541908591102</c:v>
                </c:pt>
                <c:pt idx="150317">
                  <c:v>46.0346508782917</c:v>
                </c:pt>
                <c:pt idx="150318">
                  <c:v>46.0347598476435</c:v>
                </c:pt>
                <c:pt idx="150319">
                  <c:v>46.034868816646501</c:v>
                </c:pt>
                <c:pt idx="150320">
                  <c:v>46.034977785300697</c:v>
                </c:pt>
                <c:pt idx="150321">
                  <c:v>46.035086753606102</c:v>
                </c:pt>
                <c:pt idx="150322">
                  <c:v>46.035195721562701</c:v>
                </c:pt>
                <c:pt idx="150323">
                  <c:v>46.035304689170502</c:v>
                </c:pt>
                <c:pt idx="150324">
                  <c:v>46.035413656429498</c:v>
                </c:pt>
                <c:pt idx="150325">
                  <c:v>46.035522623339702</c:v>
                </c:pt>
                <c:pt idx="150326">
                  <c:v>46.035631589901101</c:v>
                </c:pt>
                <c:pt idx="150327">
                  <c:v>46.035740556113801</c:v>
                </c:pt>
                <c:pt idx="150328">
                  <c:v>46.035849521977603</c:v>
                </c:pt>
                <c:pt idx="150329">
                  <c:v>46.035958487492699</c:v>
                </c:pt>
                <c:pt idx="150330">
                  <c:v>46.036067452658898</c:v>
                </c:pt>
                <c:pt idx="150331">
                  <c:v>46.036176417476398</c:v>
                </c:pt>
                <c:pt idx="150332">
                  <c:v>46.036285381945099</c:v>
                </c:pt>
                <c:pt idx="150333">
                  <c:v>46.036394346065002</c:v>
                </c:pt>
                <c:pt idx="150334">
                  <c:v>46.0365033098361</c:v>
                </c:pt>
                <c:pt idx="150335">
                  <c:v>46.036612273258399</c:v>
                </c:pt>
                <c:pt idx="150336">
                  <c:v>46.036721236331999</c:v>
                </c:pt>
                <c:pt idx="150337">
                  <c:v>46.036830199056702</c:v>
                </c:pt>
                <c:pt idx="150338">
                  <c:v>46.036939161432699</c:v>
                </c:pt>
                <c:pt idx="150339">
                  <c:v>46.037048123459897</c:v>
                </c:pt>
                <c:pt idx="150340">
                  <c:v>46.037157085138404</c:v>
                </c:pt>
                <c:pt idx="150341">
                  <c:v>46.037266046467998</c:v>
                </c:pt>
                <c:pt idx="150342">
                  <c:v>46.037375007448901</c:v>
                </c:pt>
                <c:pt idx="150343">
                  <c:v>46.037483968080998</c:v>
                </c:pt>
                <c:pt idx="150344">
                  <c:v>46.037592928364298</c:v>
                </c:pt>
                <c:pt idx="150345">
                  <c:v>46.037701888298898</c:v>
                </c:pt>
                <c:pt idx="150346">
                  <c:v>46.0378108478847</c:v>
                </c:pt>
                <c:pt idx="150347">
                  <c:v>46.037919807121703</c:v>
                </c:pt>
                <c:pt idx="150348">
                  <c:v>46.038028766010001</c:v>
                </c:pt>
                <c:pt idx="150349">
                  <c:v>46.038137724549401</c:v>
                </c:pt>
                <c:pt idx="150350">
                  <c:v>46.038246682740201</c:v>
                </c:pt>
                <c:pt idx="150351">
                  <c:v>46.038355640582097</c:v>
                </c:pt>
                <c:pt idx="150352">
                  <c:v>46.038464598075301</c:v>
                </c:pt>
                <c:pt idx="150353">
                  <c:v>46.038573555219699</c:v>
                </c:pt>
                <c:pt idx="150354">
                  <c:v>46.038682512015399</c:v>
                </c:pt>
                <c:pt idx="150355">
                  <c:v>46.0387914684623</c:v>
                </c:pt>
                <c:pt idx="150356">
                  <c:v>46.038900424560403</c:v>
                </c:pt>
                <c:pt idx="150357">
                  <c:v>46.0390093803098</c:v>
                </c:pt>
                <c:pt idx="150358">
                  <c:v>46.039118335710398</c:v>
                </c:pt>
                <c:pt idx="150359">
                  <c:v>46.039227290762298</c:v>
                </c:pt>
                <c:pt idx="150360">
                  <c:v>46.0393362454654</c:v>
                </c:pt>
                <c:pt idx="150361">
                  <c:v>46.039445199819703</c:v>
                </c:pt>
                <c:pt idx="150362">
                  <c:v>46.039554153825399</c:v>
                </c:pt>
                <c:pt idx="150363">
                  <c:v>46.039663107482198</c:v>
                </c:pt>
                <c:pt idx="150364">
                  <c:v>46.039772060790298</c:v>
                </c:pt>
                <c:pt idx="150365">
                  <c:v>46.0398810137496</c:v>
                </c:pt>
                <c:pt idx="150366">
                  <c:v>46.039989966360302</c:v>
                </c:pt>
                <c:pt idx="150367">
                  <c:v>46.0400989186221</c:v>
                </c:pt>
                <c:pt idx="150368">
                  <c:v>46.040207870535198</c:v>
                </c:pt>
                <c:pt idx="150369">
                  <c:v>46.040316822099598</c:v>
                </c:pt>
                <c:pt idx="150370">
                  <c:v>46.040425773315199</c:v>
                </c:pt>
                <c:pt idx="150371">
                  <c:v>46.040534724182102</c:v>
                </c:pt>
                <c:pt idx="150372">
                  <c:v>46.040643674700199</c:v>
                </c:pt>
                <c:pt idx="150373">
                  <c:v>46.040752624869597</c:v>
                </c:pt>
                <c:pt idx="150374">
                  <c:v>46.040861574690297</c:v>
                </c:pt>
                <c:pt idx="150375">
                  <c:v>46.040970524162198</c:v>
                </c:pt>
                <c:pt idx="150376">
                  <c:v>46.041079473285301</c:v>
                </c:pt>
                <c:pt idx="150377">
                  <c:v>46.041188422059797</c:v>
                </c:pt>
                <c:pt idx="150378">
                  <c:v>46.041297370485502</c:v>
                </c:pt>
                <c:pt idx="150379">
                  <c:v>46.041406318562402</c:v>
                </c:pt>
                <c:pt idx="150380">
                  <c:v>46.041515266290702</c:v>
                </c:pt>
                <c:pt idx="150381">
                  <c:v>46.041624213670197</c:v>
                </c:pt>
                <c:pt idx="150382">
                  <c:v>46.041733160701</c:v>
                </c:pt>
                <c:pt idx="150383">
                  <c:v>46.041842107382998</c:v>
                </c:pt>
                <c:pt idx="150384">
                  <c:v>46.041951053716303</c:v>
                </c:pt>
                <c:pt idx="150385">
                  <c:v>46.042059999700903</c:v>
                </c:pt>
                <c:pt idx="150386">
                  <c:v>46.042168945336797</c:v>
                </c:pt>
                <c:pt idx="150387">
                  <c:v>46.0422778906239</c:v>
                </c:pt>
                <c:pt idx="150388">
                  <c:v>46.042386835562297</c:v>
                </c:pt>
                <c:pt idx="150389">
                  <c:v>46.042495780152002</c:v>
                </c:pt>
                <c:pt idx="150390">
                  <c:v>46.042604724393001</c:v>
                </c:pt>
                <c:pt idx="150391">
                  <c:v>46.042713668285202</c:v>
                </c:pt>
                <c:pt idx="150392">
                  <c:v>46.042822611828797</c:v>
                </c:pt>
                <c:pt idx="150393">
                  <c:v>46.0429315550236</c:v>
                </c:pt>
                <c:pt idx="150394">
                  <c:v>46.043040497869697</c:v>
                </c:pt>
                <c:pt idx="150395">
                  <c:v>46.043149440367003</c:v>
                </c:pt>
                <c:pt idx="150396">
                  <c:v>46.043258382515702</c:v>
                </c:pt>
                <c:pt idx="150397">
                  <c:v>46.043367324315597</c:v>
                </c:pt>
                <c:pt idx="150398">
                  <c:v>46.043476265766898</c:v>
                </c:pt>
                <c:pt idx="150399">
                  <c:v>46.043585206869402</c:v>
                </c:pt>
                <c:pt idx="150400">
                  <c:v>46.043694147623199</c:v>
                </c:pt>
                <c:pt idx="150401">
                  <c:v>46.043803088028298</c:v>
                </c:pt>
                <c:pt idx="150402">
                  <c:v>46.043912028084698</c:v>
                </c:pt>
                <c:pt idx="150403">
                  <c:v>46.044020967792399</c:v>
                </c:pt>
                <c:pt idx="150404">
                  <c:v>46.044129907151401</c:v>
                </c:pt>
                <c:pt idx="150405">
                  <c:v>46.044238846161598</c:v>
                </c:pt>
                <c:pt idx="150406">
                  <c:v>46.044347784823202</c:v>
                </c:pt>
                <c:pt idx="150407">
                  <c:v>46.044456723136101</c:v>
                </c:pt>
                <c:pt idx="150408">
                  <c:v>46.044565661100201</c:v>
                </c:pt>
                <c:pt idx="150409">
                  <c:v>46.044674598715702</c:v>
                </c:pt>
                <c:pt idx="150410">
                  <c:v>46.044783535982504</c:v>
                </c:pt>
                <c:pt idx="150411">
                  <c:v>46.0448924729005</c:v>
                </c:pt>
                <c:pt idx="150412">
                  <c:v>46.045001409469897</c:v>
                </c:pt>
                <c:pt idx="150413">
                  <c:v>46.045110345690603</c:v>
                </c:pt>
                <c:pt idx="150414">
                  <c:v>46.045219281562503</c:v>
                </c:pt>
                <c:pt idx="150415">
                  <c:v>46.045328217085803</c:v>
                </c:pt>
                <c:pt idx="150416">
                  <c:v>46.045437152260398</c:v>
                </c:pt>
                <c:pt idx="150417">
                  <c:v>46.045546087086301</c:v>
                </c:pt>
                <c:pt idx="150418">
                  <c:v>46.045655021563498</c:v>
                </c:pt>
                <c:pt idx="150419">
                  <c:v>46.045763955692003</c:v>
                </c:pt>
                <c:pt idx="150420">
                  <c:v>46.045872889471902</c:v>
                </c:pt>
                <c:pt idx="150421">
                  <c:v>46.045981822903002</c:v>
                </c:pt>
                <c:pt idx="150422">
                  <c:v>46.046090755985503</c:v>
                </c:pt>
                <c:pt idx="150423">
                  <c:v>46.046199688719199</c:v>
                </c:pt>
                <c:pt idx="150424">
                  <c:v>46.046308621104302</c:v>
                </c:pt>
                <c:pt idx="150425">
                  <c:v>46.046417553140699</c:v>
                </c:pt>
                <c:pt idx="150426">
                  <c:v>46.046526484828398</c:v>
                </c:pt>
                <c:pt idx="150427">
                  <c:v>46.046635416167497</c:v>
                </c:pt>
                <c:pt idx="150428">
                  <c:v>46.046744347157798</c:v>
                </c:pt>
                <c:pt idx="150429">
                  <c:v>46.046853277799499</c:v>
                </c:pt>
                <c:pt idx="150430">
                  <c:v>46.046962208092502</c:v>
                </c:pt>
                <c:pt idx="150431">
                  <c:v>46.047071138036898</c:v>
                </c:pt>
                <c:pt idx="150432">
                  <c:v>46.047180067632503</c:v>
                </c:pt>
                <c:pt idx="150433">
                  <c:v>46.047288996879502</c:v>
                </c:pt>
                <c:pt idx="150434">
                  <c:v>46.047397925777801</c:v>
                </c:pt>
                <c:pt idx="150435">
                  <c:v>46.047506854327402</c:v>
                </c:pt>
                <c:pt idx="150436">
                  <c:v>46.047615782528403</c:v>
                </c:pt>
                <c:pt idx="150437">
                  <c:v>46.047724710380699</c:v>
                </c:pt>
                <c:pt idx="150438">
                  <c:v>46.047833637884303</c:v>
                </c:pt>
                <c:pt idx="150439">
                  <c:v>46.0479425650393</c:v>
                </c:pt>
                <c:pt idx="150440">
                  <c:v>46.048051491845598</c:v>
                </c:pt>
                <c:pt idx="150441">
                  <c:v>46.048160418303198</c:v>
                </c:pt>
                <c:pt idx="150442">
                  <c:v>46.048269344412198</c:v>
                </c:pt>
                <c:pt idx="150443">
                  <c:v>46.048378270172499</c:v>
                </c:pt>
                <c:pt idx="150444">
                  <c:v>46.048487195584102</c:v>
                </c:pt>
                <c:pt idx="150445">
                  <c:v>46.048596120647098</c:v>
                </c:pt>
                <c:pt idx="150446">
                  <c:v>46.048705045361402</c:v>
                </c:pt>
                <c:pt idx="150447">
                  <c:v>46.0488139697271</c:v>
                </c:pt>
                <c:pt idx="150448">
                  <c:v>46.048922893744098</c:v>
                </c:pt>
                <c:pt idx="150449">
                  <c:v>46.049031817412398</c:v>
                </c:pt>
                <c:pt idx="150450">
                  <c:v>46.049140740732099</c:v>
                </c:pt>
                <c:pt idx="150451">
                  <c:v>46.0492496637032</c:v>
                </c:pt>
                <c:pt idx="150452">
                  <c:v>46.049358586325603</c:v>
                </c:pt>
                <c:pt idx="150453">
                  <c:v>46.049467508599299</c:v>
                </c:pt>
                <c:pt idx="150454">
                  <c:v>46.049576430524397</c:v>
                </c:pt>
                <c:pt idx="150455">
                  <c:v>46.049685352100802</c:v>
                </c:pt>
                <c:pt idx="150456">
                  <c:v>46.049794273328601</c:v>
                </c:pt>
                <c:pt idx="150457">
                  <c:v>46.049903194207801</c:v>
                </c:pt>
                <c:pt idx="150458">
                  <c:v>46.050012114738202</c:v>
                </c:pt>
                <c:pt idx="150459">
                  <c:v>46.050121034920103</c:v>
                </c:pt>
                <c:pt idx="150460">
                  <c:v>46.050229954753299</c:v>
                </c:pt>
                <c:pt idx="150461">
                  <c:v>46.050338874237902</c:v>
                </c:pt>
                <c:pt idx="150462">
                  <c:v>46.050447793373799</c:v>
                </c:pt>
                <c:pt idx="150463">
                  <c:v>46.050556712161097</c:v>
                </c:pt>
                <c:pt idx="150464">
                  <c:v>46.050665630599703</c:v>
                </c:pt>
                <c:pt idx="150465">
                  <c:v>46.050774548689702</c:v>
                </c:pt>
                <c:pt idx="150466">
                  <c:v>46.050883466431102</c:v>
                </c:pt>
                <c:pt idx="150467">
                  <c:v>46.050992383823797</c:v>
                </c:pt>
                <c:pt idx="150468">
                  <c:v>46.051101300867899</c:v>
                </c:pt>
                <c:pt idx="150469">
                  <c:v>46.051210217563401</c:v>
                </c:pt>
                <c:pt idx="150470">
                  <c:v>46.051319133910198</c:v>
                </c:pt>
                <c:pt idx="150471">
                  <c:v>46.051428049908402</c:v>
                </c:pt>
                <c:pt idx="150472">
                  <c:v>46.051536965558</c:v>
                </c:pt>
                <c:pt idx="150473">
                  <c:v>46.051645880858899</c:v>
                </c:pt>
                <c:pt idx="150474">
                  <c:v>46.051754795811199</c:v>
                </c:pt>
                <c:pt idx="150475">
                  <c:v>46.051863710414899</c:v>
                </c:pt>
                <c:pt idx="150476">
                  <c:v>46.05197262467</c:v>
                </c:pt>
                <c:pt idx="150477">
                  <c:v>46.052081538576402</c:v>
                </c:pt>
                <c:pt idx="150478">
                  <c:v>46.052190452134198</c:v>
                </c:pt>
                <c:pt idx="150479">
                  <c:v>46.052299365343401</c:v>
                </c:pt>
                <c:pt idx="150480">
                  <c:v>46.052408278203998</c:v>
                </c:pt>
                <c:pt idx="150481">
                  <c:v>46.052517190715903</c:v>
                </c:pt>
                <c:pt idx="150482">
                  <c:v>46.052626102879202</c:v>
                </c:pt>
                <c:pt idx="150483">
                  <c:v>46.052735014693901</c:v>
                </c:pt>
                <c:pt idx="150484">
                  <c:v>46.052843926160001</c:v>
                </c:pt>
                <c:pt idx="150485">
                  <c:v>46.052952837277502</c:v>
                </c:pt>
                <c:pt idx="150486">
                  <c:v>46.053061748046403</c:v>
                </c:pt>
                <c:pt idx="150487">
                  <c:v>46.053170658466598</c:v>
                </c:pt>
                <c:pt idx="150488">
                  <c:v>46.053279568538201</c:v>
                </c:pt>
                <c:pt idx="150489">
                  <c:v>46.053388478261297</c:v>
                </c:pt>
                <c:pt idx="150490">
                  <c:v>46.053497387635701</c:v>
                </c:pt>
                <c:pt idx="150491">
                  <c:v>46.053606296661499</c:v>
                </c:pt>
                <c:pt idx="150492">
                  <c:v>46.053715205338698</c:v>
                </c:pt>
                <c:pt idx="150493">
                  <c:v>46.053824113667297</c:v>
                </c:pt>
                <c:pt idx="150494">
                  <c:v>46.053933021647197</c:v>
                </c:pt>
                <c:pt idx="150495">
                  <c:v>46.054041929278597</c:v>
                </c:pt>
                <c:pt idx="150496">
                  <c:v>46.054150836561398</c:v>
                </c:pt>
                <c:pt idx="150497">
                  <c:v>46.054259743495599</c:v>
                </c:pt>
                <c:pt idx="150498">
                  <c:v>46.054368650081102</c:v>
                </c:pt>
                <c:pt idx="150499">
                  <c:v>46.054477556318098</c:v>
                </c:pt>
                <c:pt idx="150500">
                  <c:v>46.054586462206501</c:v>
                </c:pt>
                <c:pt idx="150501">
                  <c:v>46.054695367746199</c:v>
                </c:pt>
                <c:pt idx="150502">
                  <c:v>46.054804272937403</c:v>
                </c:pt>
                <c:pt idx="150503">
                  <c:v>46.054913177780001</c:v>
                </c:pt>
                <c:pt idx="150504">
                  <c:v>46.055022082274</c:v>
                </c:pt>
                <c:pt idx="150505">
                  <c:v>46.0551309864194</c:v>
                </c:pt>
                <c:pt idx="150506">
                  <c:v>46.0552398902162</c:v>
                </c:pt>
                <c:pt idx="150507">
                  <c:v>46.0553487936644</c:v>
                </c:pt>
                <c:pt idx="150508">
                  <c:v>46.055457696764002</c:v>
                </c:pt>
                <c:pt idx="150509">
                  <c:v>46.055566599514997</c:v>
                </c:pt>
                <c:pt idx="150510">
                  <c:v>46.055675501917399</c:v>
                </c:pt>
                <c:pt idx="150511">
                  <c:v>46.055784403971302</c:v>
                </c:pt>
                <c:pt idx="150512">
                  <c:v>46.055893305676598</c:v>
                </c:pt>
                <c:pt idx="150513">
                  <c:v>46.056002207033302</c:v>
                </c:pt>
                <c:pt idx="150514">
                  <c:v>46.0561111080413</c:v>
                </c:pt>
                <c:pt idx="150515">
                  <c:v>46.056220008700897</c:v>
                </c:pt>
                <c:pt idx="150516">
                  <c:v>46.056328909011803</c:v>
                </c:pt>
                <c:pt idx="150517">
                  <c:v>46.056437808974202</c:v>
                </c:pt>
                <c:pt idx="150518">
                  <c:v>46.056546708587902</c:v>
                </c:pt>
                <c:pt idx="150519">
                  <c:v>46.056655607853102</c:v>
                </c:pt>
                <c:pt idx="150520">
                  <c:v>46.056764506769703</c:v>
                </c:pt>
                <c:pt idx="150521">
                  <c:v>46.056873405337797</c:v>
                </c:pt>
                <c:pt idx="150522">
                  <c:v>46.056982303557298</c:v>
                </c:pt>
                <c:pt idx="150523">
                  <c:v>46.0570912014282</c:v>
                </c:pt>
                <c:pt idx="150524">
                  <c:v>46.057200098950503</c:v>
                </c:pt>
                <c:pt idx="150525">
                  <c:v>46.057308996124199</c:v>
                </c:pt>
                <c:pt idx="150526">
                  <c:v>46.057417892949402</c:v>
                </c:pt>
                <c:pt idx="150527">
                  <c:v>46.057526789425999</c:v>
                </c:pt>
                <c:pt idx="150528">
                  <c:v>46.057635685554096</c:v>
                </c:pt>
                <c:pt idx="150529">
                  <c:v>46.057744581333601</c:v>
                </c:pt>
                <c:pt idx="150530">
                  <c:v>46.0578534767645</c:v>
                </c:pt>
                <c:pt idx="150531">
                  <c:v>46.057962371846799</c:v>
                </c:pt>
                <c:pt idx="150532">
                  <c:v>46.058071266580598</c:v>
                </c:pt>
                <c:pt idx="150533">
                  <c:v>46.058180160965797</c:v>
                </c:pt>
                <c:pt idx="150534">
                  <c:v>46.058289055002497</c:v>
                </c:pt>
                <c:pt idx="150535">
                  <c:v>46.058397948690597</c:v>
                </c:pt>
                <c:pt idx="150536">
                  <c:v>46.058506842030098</c:v>
                </c:pt>
                <c:pt idx="150537">
                  <c:v>46.0586157350211</c:v>
                </c:pt>
                <c:pt idx="150538">
                  <c:v>46.058724627663601</c:v>
                </c:pt>
                <c:pt idx="150539">
                  <c:v>46.058833519957403</c:v>
                </c:pt>
                <c:pt idx="150540">
                  <c:v>46.058942411902699</c:v>
                </c:pt>
                <c:pt idx="150541">
                  <c:v>46.059051303499501</c:v>
                </c:pt>
                <c:pt idx="150542">
                  <c:v>46.059160194747697</c:v>
                </c:pt>
                <c:pt idx="150543">
                  <c:v>46.059269085647401</c:v>
                </c:pt>
                <c:pt idx="150544">
                  <c:v>46.059377976198498</c:v>
                </c:pt>
                <c:pt idx="150545">
                  <c:v>46.059486866401002</c:v>
                </c:pt>
                <c:pt idx="150546">
                  <c:v>46.059595756255099</c:v>
                </c:pt>
                <c:pt idx="150547">
                  <c:v>46.059704645760497</c:v>
                </c:pt>
                <c:pt idx="150548">
                  <c:v>46.059813534917403</c:v>
                </c:pt>
                <c:pt idx="150549">
                  <c:v>46.059922423725801</c:v>
                </c:pt>
                <c:pt idx="150550">
                  <c:v>46.0600313121857</c:v>
                </c:pt>
                <c:pt idx="150551">
                  <c:v>46.060140200296999</c:v>
                </c:pt>
                <c:pt idx="150552">
                  <c:v>46.060249088059699</c:v>
                </c:pt>
                <c:pt idx="150553">
                  <c:v>46.060357975473899</c:v>
                </c:pt>
                <c:pt idx="150554">
                  <c:v>46.060466862539599</c:v>
                </c:pt>
                <c:pt idx="150555">
                  <c:v>46.060575749256699</c:v>
                </c:pt>
                <c:pt idx="150556">
                  <c:v>46.0606846356253</c:v>
                </c:pt>
                <c:pt idx="150557">
                  <c:v>46.060793521645401</c:v>
                </c:pt>
                <c:pt idx="150558">
                  <c:v>46.060902407316902</c:v>
                </c:pt>
                <c:pt idx="150559">
                  <c:v>46.061011292639897</c:v>
                </c:pt>
                <c:pt idx="150560">
                  <c:v>46.061120177614399</c:v>
                </c:pt>
                <c:pt idx="150561">
                  <c:v>46.061229062240301</c:v>
                </c:pt>
                <c:pt idx="150562">
                  <c:v>46.061337946517703</c:v>
                </c:pt>
                <c:pt idx="150563">
                  <c:v>46.061446830446599</c:v>
                </c:pt>
                <c:pt idx="150564">
                  <c:v>46.061555714026902</c:v>
                </c:pt>
                <c:pt idx="150565">
                  <c:v>46.061664597258698</c:v>
                </c:pt>
                <c:pt idx="150566">
                  <c:v>46.061773480142001</c:v>
                </c:pt>
                <c:pt idx="150567">
                  <c:v>46.061882362676798</c:v>
                </c:pt>
                <c:pt idx="150568">
                  <c:v>46.061991244863002</c:v>
                </c:pt>
                <c:pt idx="150569">
                  <c:v>46.062100126700699</c:v>
                </c:pt>
                <c:pt idx="150570">
                  <c:v>46.062209008190003</c:v>
                </c:pt>
                <c:pt idx="150571">
                  <c:v>46.0623178893306</c:v>
                </c:pt>
                <c:pt idx="150572">
                  <c:v>46.062426770122798</c:v>
                </c:pt>
                <c:pt idx="150573">
                  <c:v>46.062535650566403</c:v>
                </c:pt>
                <c:pt idx="150574">
                  <c:v>46.062644530661601</c:v>
                </c:pt>
                <c:pt idx="150575">
                  <c:v>46.062753410408199</c:v>
                </c:pt>
                <c:pt idx="150576">
                  <c:v>46.062862289806297</c:v>
                </c:pt>
                <c:pt idx="150577">
                  <c:v>46.062971168855803</c:v>
                </c:pt>
                <c:pt idx="150578">
                  <c:v>46.063080047556902</c:v>
                </c:pt>
                <c:pt idx="150579">
                  <c:v>46.0631889259095</c:v>
                </c:pt>
                <c:pt idx="150580">
                  <c:v>46.0632978039135</c:v>
                </c:pt>
                <c:pt idx="150581">
                  <c:v>46.063406681569099</c:v>
                </c:pt>
                <c:pt idx="150582">
                  <c:v>46.063515558876098</c:v>
                </c:pt>
                <c:pt idx="150583">
                  <c:v>46.063624435834598</c:v>
                </c:pt>
                <c:pt idx="150584">
                  <c:v>46.063733312444697</c:v>
                </c:pt>
                <c:pt idx="150585">
                  <c:v>46.063842188706197</c:v>
                </c:pt>
                <c:pt idx="150586">
                  <c:v>46.063951064619197</c:v>
                </c:pt>
                <c:pt idx="150587">
                  <c:v>46.064059940183697</c:v>
                </c:pt>
                <c:pt idx="150588">
                  <c:v>46.064168815399697</c:v>
                </c:pt>
                <c:pt idx="150589">
                  <c:v>46.064277690267197</c:v>
                </c:pt>
                <c:pt idx="150590">
                  <c:v>46.064386564786297</c:v>
                </c:pt>
                <c:pt idx="150591">
                  <c:v>46.064495438956797</c:v>
                </c:pt>
                <c:pt idx="150592">
                  <c:v>46.064604312778798</c:v>
                </c:pt>
                <c:pt idx="150593">
                  <c:v>46.064713186252298</c:v>
                </c:pt>
                <c:pt idx="150594">
                  <c:v>46.064822059377299</c:v>
                </c:pt>
                <c:pt idx="150595">
                  <c:v>46.064930932153899</c:v>
                </c:pt>
                <c:pt idx="150596">
                  <c:v>46.0650398045819</c:v>
                </c:pt>
                <c:pt idx="150597">
                  <c:v>46.065148676661501</c:v>
                </c:pt>
                <c:pt idx="150598">
                  <c:v>46.065257548392502</c:v>
                </c:pt>
                <c:pt idx="150599">
                  <c:v>46.065366419775103</c:v>
                </c:pt>
                <c:pt idx="150600">
                  <c:v>46.065475290809196</c:v>
                </c:pt>
                <c:pt idx="150601">
                  <c:v>46.065584161494797</c:v>
                </c:pt>
                <c:pt idx="150602">
                  <c:v>46.065693031831898</c:v>
                </c:pt>
                <c:pt idx="150603">
                  <c:v>46.065801901820599</c:v>
                </c:pt>
                <c:pt idx="150604">
                  <c:v>46.0659107714607</c:v>
                </c:pt>
                <c:pt idx="150605">
                  <c:v>46.066019640752401</c:v>
                </c:pt>
                <c:pt idx="150606">
                  <c:v>46.066128509695602</c:v>
                </c:pt>
                <c:pt idx="150607">
                  <c:v>46.066237378290303</c:v>
                </c:pt>
                <c:pt idx="150608">
                  <c:v>46.066346246536497</c:v>
                </c:pt>
                <c:pt idx="150609">
                  <c:v>46.066455114434198</c:v>
                </c:pt>
                <c:pt idx="150610">
                  <c:v>46.066563981983499</c:v>
                </c:pt>
                <c:pt idx="150611">
                  <c:v>46.0666728491843</c:v>
                </c:pt>
                <c:pt idx="150612">
                  <c:v>46.066781716036601</c:v>
                </c:pt>
                <c:pt idx="150613">
                  <c:v>46.066890582540502</c:v>
                </c:pt>
                <c:pt idx="150614">
                  <c:v>46.066999448695903</c:v>
                </c:pt>
                <c:pt idx="150615">
                  <c:v>46.067108314502804</c:v>
                </c:pt>
                <c:pt idx="150616">
                  <c:v>46.067217179961197</c:v>
                </c:pt>
                <c:pt idx="150617">
                  <c:v>46.067326045071198</c:v>
                </c:pt>
                <c:pt idx="150618">
                  <c:v>46.067434909832699</c:v>
                </c:pt>
                <c:pt idx="150619">
                  <c:v>46.067543774245699</c:v>
                </c:pt>
                <c:pt idx="150620">
                  <c:v>46.0676526383103</c:v>
                </c:pt>
                <c:pt idx="150621">
                  <c:v>46.0677615020264</c:v>
                </c:pt>
                <c:pt idx="150622">
                  <c:v>46.067870365394</c:v>
                </c:pt>
                <c:pt idx="150623">
                  <c:v>46.067979228413201</c:v>
                </c:pt>
                <c:pt idx="150624">
                  <c:v>46.068088091083901</c:v>
                </c:pt>
                <c:pt idx="150625">
                  <c:v>46.068196953406201</c:v>
                </c:pt>
                <c:pt idx="150626">
                  <c:v>46.06830581538</c:v>
                </c:pt>
                <c:pt idx="150627">
                  <c:v>46.0684146770053</c:v>
                </c:pt>
                <c:pt idx="150628">
                  <c:v>46.0685235382822</c:v>
                </c:pt>
                <c:pt idx="150629">
                  <c:v>46.0686323992106</c:v>
                </c:pt>
                <c:pt idx="150630">
                  <c:v>46.068741259790599</c:v>
                </c:pt>
                <c:pt idx="150631">
                  <c:v>46.068850120022198</c:v>
                </c:pt>
                <c:pt idx="150632">
                  <c:v>46.068958979905197</c:v>
                </c:pt>
                <c:pt idx="150633">
                  <c:v>46.069067839439803</c:v>
                </c:pt>
                <c:pt idx="150634">
                  <c:v>46.069176698626002</c:v>
                </c:pt>
                <c:pt idx="150635">
                  <c:v>46.069285557463701</c:v>
                </c:pt>
                <c:pt idx="150636">
                  <c:v>46.069394415952999</c:v>
                </c:pt>
                <c:pt idx="150637">
                  <c:v>46.069503274093897</c:v>
                </c:pt>
                <c:pt idx="150638">
                  <c:v>46.069612131886203</c:v>
                </c:pt>
                <c:pt idx="150639">
                  <c:v>46.0697209893302</c:v>
                </c:pt>
                <c:pt idx="150640">
                  <c:v>46.069829846425698</c:v>
                </c:pt>
                <c:pt idx="150641">
                  <c:v>46.069938703172703</c:v>
                </c:pt>
                <c:pt idx="150642">
                  <c:v>46.0700475595713</c:v>
                </c:pt>
                <c:pt idx="150643">
                  <c:v>46.070156415621497</c:v>
                </c:pt>
                <c:pt idx="150644">
                  <c:v>46.070265271323301</c:v>
                </c:pt>
                <c:pt idx="150645">
                  <c:v>46.070374126676597</c:v>
                </c:pt>
                <c:pt idx="150646">
                  <c:v>46.070482981681401</c:v>
                </c:pt>
                <c:pt idx="150647">
                  <c:v>46.070591836337897</c:v>
                </c:pt>
                <c:pt idx="150648">
                  <c:v>46.070700690645801</c:v>
                </c:pt>
                <c:pt idx="150649">
                  <c:v>46.070809544605403</c:v>
                </c:pt>
                <c:pt idx="150650">
                  <c:v>46.070918398216499</c:v>
                </c:pt>
                <c:pt idx="150651">
                  <c:v>46.071027251479201</c:v>
                </c:pt>
                <c:pt idx="150652">
                  <c:v>46.071136104393503</c:v>
                </c:pt>
                <c:pt idx="150653">
                  <c:v>46.071244956959397</c:v>
                </c:pt>
                <c:pt idx="150654">
                  <c:v>46.071353809176799</c:v>
                </c:pt>
                <c:pt idx="150655">
                  <c:v>46.0714626610458</c:v>
                </c:pt>
                <c:pt idx="150656">
                  <c:v>46.071571512566301</c:v>
                </c:pt>
                <c:pt idx="150657">
                  <c:v>46.071680363738501</c:v>
                </c:pt>
                <c:pt idx="150658">
                  <c:v>46.071789214562202</c:v>
                </c:pt>
                <c:pt idx="150659">
                  <c:v>46.071898065037502</c:v>
                </c:pt>
                <c:pt idx="150660">
                  <c:v>46.072006915164302</c:v>
                </c:pt>
                <c:pt idx="150661">
                  <c:v>46.072115764942801</c:v>
                </c:pt>
                <c:pt idx="150662">
                  <c:v>46.0722246143728</c:v>
                </c:pt>
                <c:pt idx="150663">
                  <c:v>46.072333463454399</c:v>
                </c:pt>
                <c:pt idx="150664">
                  <c:v>46.072442312187597</c:v>
                </c:pt>
                <c:pt idx="150665">
                  <c:v>46.072551160572402</c:v>
                </c:pt>
                <c:pt idx="150666">
                  <c:v>46.0726600086088</c:v>
                </c:pt>
                <c:pt idx="150667">
                  <c:v>46.072768856296797</c:v>
                </c:pt>
                <c:pt idx="150668">
                  <c:v>46.072877703636301</c:v>
                </c:pt>
                <c:pt idx="150669">
                  <c:v>46.072986550627398</c:v>
                </c:pt>
                <c:pt idx="150670">
                  <c:v>46.073095397270201</c:v>
                </c:pt>
                <c:pt idx="150671">
                  <c:v>46.073204243564497</c:v>
                </c:pt>
                <c:pt idx="150672">
                  <c:v>46.0733130895104</c:v>
                </c:pt>
                <c:pt idx="150673">
                  <c:v>46.073421935107902</c:v>
                </c:pt>
                <c:pt idx="150674">
                  <c:v>46.073530780356997</c:v>
                </c:pt>
                <c:pt idx="150675">
                  <c:v>46.073639625257698</c:v>
                </c:pt>
                <c:pt idx="150676">
                  <c:v>46.073748469809999</c:v>
                </c:pt>
                <c:pt idx="150677">
                  <c:v>46.0738573140139</c:v>
                </c:pt>
                <c:pt idx="150678">
                  <c:v>46.0739661578694</c:v>
                </c:pt>
                <c:pt idx="150679">
                  <c:v>46.074075001376499</c:v>
                </c:pt>
                <c:pt idx="150680">
                  <c:v>46.074183844535199</c:v>
                </c:pt>
                <c:pt idx="150681">
                  <c:v>46.074292687345498</c:v>
                </c:pt>
                <c:pt idx="150682">
                  <c:v>46.074401529807403</c:v>
                </c:pt>
                <c:pt idx="150683">
                  <c:v>46.074510371920901</c:v>
                </c:pt>
                <c:pt idx="150684">
                  <c:v>46.074619213685999</c:v>
                </c:pt>
                <c:pt idx="150685">
                  <c:v>46.074728055102703</c:v>
                </c:pt>
                <c:pt idx="150686">
                  <c:v>46.074836896171</c:v>
                </c:pt>
                <c:pt idx="150687">
                  <c:v>46.074945736891003</c:v>
                </c:pt>
                <c:pt idx="150688">
                  <c:v>46.075054577262499</c:v>
                </c:pt>
                <c:pt idx="150689">
                  <c:v>46.075163417285701</c:v>
                </c:pt>
                <c:pt idx="150690">
                  <c:v>46.075272256960403</c:v>
                </c:pt>
                <c:pt idx="150691">
                  <c:v>46.075381096286797</c:v>
                </c:pt>
                <c:pt idx="150692">
                  <c:v>46.075489935264798</c:v>
                </c:pt>
                <c:pt idx="150693">
                  <c:v>46.075598773894399</c:v>
                </c:pt>
                <c:pt idx="150694">
                  <c:v>46.075707612175698</c:v>
                </c:pt>
                <c:pt idx="150695">
                  <c:v>46.075816450108498</c:v>
                </c:pt>
                <c:pt idx="150696">
                  <c:v>46.075925287693003</c:v>
                </c:pt>
                <c:pt idx="150697">
                  <c:v>46.076034124929102</c:v>
                </c:pt>
                <c:pt idx="150698">
                  <c:v>46.076142961816799</c:v>
                </c:pt>
                <c:pt idx="150699">
                  <c:v>46.076251798356097</c:v>
                </c:pt>
                <c:pt idx="150700">
                  <c:v>46.0763606345471</c:v>
                </c:pt>
                <c:pt idx="150701">
                  <c:v>46.076469470389704</c:v>
                </c:pt>
                <c:pt idx="150702">
                  <c:v>46.076578305883899</c:v>
                </c:pt>
                <c:pt idx="150703">
                  <c:v>46.076687141029701</c:v>
                </c:pt>
                <c:pt idx="150704">
                  <c:v>46.076795975827203</c:v>
                </c:pt>
                <c:pt idx="150705">
                  <c:v>46.076904810276297</c:v>
                </c:pt>
                <c:pt idx="150706">
                  <c:v>46.077013644376997</c:v>
                </c:pt>
                <c:pt idx="150707">
                  <c:v>46.077122478129397</c:v>
                </c:pt>
                <c:pt idx="150708">
                  <c:v>46.077231311533403</c:v>
                </c:pt>
                <c:pt idx="150709">
                  <c:v>46.077340144589002</c:v>
                </c:pt>
                <c:pt idx="150710">
                  <c:v>46.077448977296299</c:v>
                </c:pt>
                <c:pt idx="150711">
                  <c:v>46.077557809655197</c:v>
                </c:pt>
                <c:pt idx="150712">
                  <c:v>46.077666641665701</c:v>
                </c:pt>
                <c:pt idx="150713">
                  <c:v>46.077775473327897</c:v>
                </c:pt>
                <c:pt idx="150714">
                  <c:v>46.077884304641699</c:v>
                </c:pt>
                <c:pt idx="150715">
                  <c:v>46.077993135607102</c:v>
                </c:pt>
                <c:pt idx="150716">
                  <c:v>46.078101966224203</c:v>
                </c:pt>
                <c:pt idx="150717">
                  <c:v>46.078210796493003</c:v>
                </c:pt>
                <c:pt idx="150718">
                  <c:v>46.078319626413403</c:v>
                </c:pt>
                <c:pt idx="150719">
                  <c:v>46.078428455985403</c:v>
                </c:pt>
                <c:pt idx="150720">
                  <c:v>46.078537285209002</c:v>
                </c:pt>
                <c:pt idx="150721">
                  <c:v>46.0786461140844</c:v>
                </c:pt>
                <c:pt idx="150722">
                  <c:v>46.078754942611297</c:v>
                </c:pt>
                <c:pt idx="150723">
                  <c:v>46.078863770790001</c:v>
                </c:pt>
                <c:pt idx="150724">
                  <c:v>46.078972598620197</c:v>
                </c:pt>
                <c:pt idx="150725">
                  <c:v>46.0790814261021</c:v>
                </c:pt>
                <c:pt idx="150726">
                  <c:v>46.079190253235701</c:v>
                </c:pt>
                <c:pt idx="150727">
                  <c:v>46.079299080020903</c:v>
                </c:pt>
                <c:pt idx="150728">
                  <c:v>46.079407906457803</c:v>
                </c:pt>
                <c:pt idx="150729">
                  <c:v>46.079516732546402</c:v>
                </c:pt>
                <c:pt idx="150730">
                  <c:v>46.079625558286601</c:v>
                </c:pt>
                <c:pt idx="150731">
                  <c:v>46.079734383678399</c:v>
                </c:pt>
                <c:pt idx="150732">
                  <c:v>46.079843208721897</c:v>
                </c:pt>
                <c:pt idx="150733">
                  <c:v>46.079952033417101</c:v>
                </c:pt>
                <c:pt idx="150734">
                  <c:v>46.080060857763897</c:v>
                </c:pt>
                <c:pt idx="150735">
                  <c:v>46.080169681762399</c:v>
                </c:pt>
                <c:pt idx="150736">
                  <c:v>46.080278505412601</c:v>
                </c:pt>
                <c:pt idx="150737">
                  <c:v>46.080387328714401</c:v>
                </c:pt>
                <c:pt idx="150738">
                  <c:v>46.080496151667901</c:v>
                </c:pt>
                <c:pt idx="150739">
                  <c:v>46.080604974273101</c:v>
                </c:pt>
                <c:pt idx="150740">
                  <c:v>46.080713796529899</c:v>
                </c:pt>
                <c:pt idx="150741">
                  <c:v>46.080822618438397</c:v>
                </c:pt>
                <c:pt idx="150742">
                  <c:v>46.080931439998601</c:v>
                </c:pt>
                <c:pt idx="150743">
                  <c:v>46.081040261210497</c:v>
                </c:pt>
                <c:pt idx="150744">
                  <c:v>46.081149082073999</c:v>
                </c:pt>
                <c:pt idx="150745">
                  <c:v>46.081257902589201</c:v>
                </c:pt>
                <c:pt idx="150746">
                  <c:v>46.081366722756002</c:v>
                </c:pt>
                <c:pt idx="150747">
                  <c:v>46.081475542574601</c:v>
                </c:pt>
                <c:pt idx="150748">
                  <c:v>46.081584362044801</c:v>
                </c:pt>
                <c:pt idx="150749">
                  <c:v>46.081693181166699</c:v>
                </c:pt>
                <c:pt idx="150750">
                  <c:v>46.081801999940303</c:v>
                </c:pt>
                <c:pt idx="150751">
                  <c:v>46.0819108183655</c:v>
                </c:pt>
                <c:pt idx="150752">
                  <c:v>46.082019636442503</c:v>
                </c:pt>
                <c:pt idx="150753">
                  <c:v>46.082128454171098</c:v>
                </c:pt>
                <c:pt idx="150754">
                  <c:v>46.082237271551399</c:v>
                </c:pt>
                <c:pt idx="150755">
                  <c:v>46.0823460885834</c:v>
                </c:pt>
                <c:pt idx="150756">
                  <c:v>46.082454905267099</c:v>
                </c:pt>
                <c:pt idx="150757">
                  <c:v>46.082563721602398</c:v>
                </c:pt>
                <c:pt idx="150758">
                  <c:v>46.082672537589502</c:v>
                </c:pt>
                <c:pt idx="150759">
                  <c:v>46.082781353228199</c:v>
                </c:pt>
                <c:pt idx="150760">
                  <c:v>46.082890168518702</c:v>
                </c:pt>
                <c:pt idx="150761">
                  <c:v>46.082998983460797</c:v>
                </c:pt>
                <c:pt idx="150762">
                  <c:v>46.083107798054598</c:v>
                </c:pt>
                <c:pt idx="150763">
                  <c:v>46.083216612300099</c:v>
                </c:pt>
                <c:pt idx="150764">
                  <c:v>46.083325426197398</c:v>
                </c:pt>
                <c:pt idx="150765">
                  <c:v>46.083434239746303</c:v>
                </c:pt>
                <c:pt idx="150766">
                  <c:v>46.083543052946901</c:v>
                </c:pt>
                <c:pt idx="150767">
                  <c:v>46.083651865799197</c:v>
                </c:pt>
                <c:pt idx="150768">
                  <c:v>46.0837606783032</c:v>
                </c:pt>
                <c:pt idx="150769">
                  <c:v>46.083869490458902</c:v>
                </c:pt>
                <c:pt idx="150770">
                  <c:v>46.083978302266303</c:v>
                </c:pt>
                <c:pt idx="150771">
                  <c:v>46.084087113725403</c:v>
                </c:pt>
                <c:pt idx="150772">
                  <c:v>46.084195924836202</c:v>
                </c:pt>
                <c:pt idx="150773">
                  <c:v>46.0843047355987</c:v>
                </c:pt>
                <c:pt idx="150774">
                  <c:v>46.084413546013003</c:v>
                </c:pt>
                <c:pt idx="150775">
                  <c:v>46.084522356078899</c:v>
                </c:pt>
                <c:pt idx="150776">
                  <c:v>46.084631165796502</c:v>
                </c:pt>
                <c:pt idx="150777">
                  <c:v>46.084739975165903</c:v>
                </c:pt>
                <c:pt idx="150778">
                  <c:v>46.084848784186903</c:v>
                </c:pt>
                <c:pt idx="150779">
                  <c:v>46.084957592859702</c:v>
                </c:pt>
                <c:pt idx="150780">
                  <c:v>46.0850664011842</c:v>
                </c:pt>
                <c:pt idx="150781">
                  <c:v>46.085175209160397</c:v>
                </c:pt>
                <c:pt idx="150782">
                  <c:v>46.0852840167883</c:v>
                </c:pt>
                <c:pt idx="150783">
                  <c:v>46.085392824068002</c:v>
                </c:pt>
                <c:pt idx="150784">
                  <c:v>46.085501630999303</c:v>
                </c:pt>
                <c:pt idx="150785">
                  <c:v>46.085610437582403</c:v>
                </c:pt>
                <c:pt idx="150786">
                  <c:v>46.085719243817202</c:v>
                </c:pt>
                <c:pt idx="150787">
                  <c:v>46.0858280497037</c:v>
                </c:pt>
                <c:pt idx="150788">
                  <c:v>46.085936855241897</c:v>
                </c:pt>
                <c:pt idx="150789">
                  <c:v>46.0860456604319</c:v>
                </c:pt>
                <c:pt idx="150790">
                  <c:v>46.086154465273502</c:v>
                </c:pt>
                <c:pt idx="150791">
                  <c:v>46.086263269766903</c:v>
                </c:pt>
                <c:pt idx="150792">
                  <c:v>46.086372073912102</c:v>
                </c:pt>
                <c:pt idx="150793">
                  <c:v>46.086480877708901</c:v>
                </c:pt>
                <c:pt idx="150794">
                  <c:v>46.086589681157498</c:v>
                </c:pt>
                <c:pt idx="150795">
                  <c:v>46.086698484257802</c:v>
                </c:pt>
                <c:pt idx="150796">
                  <c:v>46.086807287009897</c:v>
                </c:pt>
                <c:pt idx="150797">
                  <c:v>46.086916089413698</c:v>
                </c:pt>
                <c:pt idx="150798">
                  <c:v>46.087024891469198</c:v>
                </c:pt>
                <c:pt idx="150799">
                  <c:v>46.087133693176398</c:v>
                </c:pt>
                <c:pt idx="150800">
                  <c:v>46.087242494535403</c:v>
                </c:pt>
                <c:pt idx="150801">
                  <c:v>46.087351295546199</c:v>
                </c:pt>
                <c:pt idx="150802">
                  <c:v>46.087460096208602</c:v>
                </c:pt>
                <c:pt idx="150803">
                  <c:v>46.087568896522797</c:v>
                </c:pt>
                <c:pt idx="150804">
                  <c:v>46.087677696488697</c:v>
                </c:pt>
                <c:pt idx="150805">
                  <c:v>46.087786496106403</c:v>
                </c:pt>
                <c:pt idx="150806">
                  <c:v>46.087895295375802</c:v>
                </c:pt>
                <c:pt idx="150807">
                  <c:v>46.088004094296998</c:v>
                </c:pt>
                <c:pt idx="150808">
                  <c:v>46.088112892869901</c:v>
                </c:pt>
                <c:pt idx="150809">
                  <c:v>46.088221691094603</c:v>
                </c:pt>
                <c:pt idx="150810">
                  <c:v>46.088330488971003</c:v>
                </c:pt>
                <c:pt idx="150811">
                  <c:v>46.088439286499103</c:v>
                </c:pt>
                <c:pt idx="150812">
                  <c:v>46.088548083679001</c:v>
                </c:pt>
                <c:pt idx="150813">
                  <c:v>46.088656880510698</c:v>
                </c:pt>
                <c:pt idx="150814">
                  <c:v>46.088765676994001</c:v>
                </c:pt>
                <c:pt idx="150815">
                  <c:v>46.088874473129202</c:v>
                </c:pt>
                <c:pt idx="150816">
                  <c:v>46.088983268916103</c:v>
                </c:pt>
                <c:pt idx="150817">
                  <c:v>46.089092064354801</c:v>
                </c:pt>
                <c:pt idx="150818">
                  <c:v>46.089200859445199</c:v>
                </c:pt>
                <c:pt idx="150819">
                  <c:v>46.089309654187304</c:v>
                </c:pt>
                <c:pt idx="150820">
                  <c:v>46.089418448581299</c:v>
                </c:pt>
                <c:pt idx="150821">
                  <c:v>46.089527242627</c:v>
                </c:pt>
                <c:pt idx="150822">
                  <c:v>46.0896360363244</c:v>
                </c:pt>
                <c:pt idx="150823">
                  <c:v>46.089744829673599</c:v>
                </c:pt>
                <c:pt idx="150824">
                  <c:v>46.089853622674603</c:v>
                </c:pt>
                <c:pt idx="150825">
                  <c:v>46.0899624153273</c:v>
                </c:pt>
                <c:pt idx="150826">
                  <c:v>46.090071207631802</c:v>
                </c:pt>
                <c:pt idx="150827">
                  <c:v>46.090179999588102</c:v>
                </c:pt>
                <c:pt idx="150828">
                  <c:v>46.090288791196102</c:v>
                </c:pt>
                <c:pt idx="150829">
                  <c:v>46.0903975824559</c:v>
                </c:pt>
                <c:pt idx="150830">
                  <c:v>46.090506373367496</c:v>
                </c:pt>
                <c:pt idx="150831">
                  <c:v>46.090615163930799</c:v>
                </c:pt>
                <c:pt idx="150832">
                  <c:v>46.090723954145901</c:v>
                </c:pt>
                <c:pt idx="150833">
                  <c:v>46.090832744012801</c:v>
                </c:pt>
                <c:pt idx="150834">
                  <c:v>46.090941533531399</c:v>
                </c:pt>
                <c:pt idx="150835">
                  <c:v>46.091050322701903</c:v>
                </c:pt>
                <c:pt idx="150836">
                  <c:v>46.0911591115241</c:v>
                </c:pt>
                <c:pt idx="150837">
                  <c:v>46.091267899998002</c:v>
                </c:pt>
                <c:pt idx="150838">
                  <c:v>46.091376688123802</c:v>
                </c:pt>
                <c:pt idx="150839">
                  <c:v>46.091485475901301</c:v>
                </c:pt>
                <c:pt idx="150840">
                  <c:v>46.091594263330599</c:v>
                </c:pt>
                <c:pt idx="150841">
                  <c:v>46.091703050411702</c:v>
                </c:pt>
                <c:pt idx="150842">
                  <c:v>46.091811837144597</c:v>
                </c:pt>
                <c:pt idx="150843">
                  <c:v>46.091920623529298</c:v>
                </c:pt>
                <c:pt idx="150844">
                  <c:v>46.092029409565697</c:v>
                </c:pt>
                <c:pt idx="150845">
                  <c:v>46.092138195254002</c:v>
                </c:pt>
                <c:pt idx="150846">
                  <c:v>46.092246980593998</c:v>
                </c:pt>
                <c:pt idx="150847">
                  <c:v>46.0923557655858</c:v>
                </c:pt>
                <c:pt idx="150848">
                  <c:v>46.092464550229401</c:v>
                </c:pt>
                <c:pt idx="150849">
                  <c:v>46.092573334524801</c:v>
                </c:pt>
                <c:pt idx="150850">
                  <c:v>46.092682118471899</c:v>
                </c:pt>
                <c:pt idx="150851">
                  <c:v>46.092790902070902</c:v>
                </c:pt>
                <c:pt idx="150852">
                  <c:v>46.092899685321697</c:v>
                </c:pt>
                <c:pt idx="150853">
                  <c:v>46.093008468224198</c:v>
                </c:pt>
                <c:pt idx="150854">
                  <c:v>46.093117250778597</c:v>
                </c:pt>
                <c:pt idx="150855">
                  <c:v>46.093226032984703</c:v>
                </c:pt>
                <c:pt idx="150856">
                  <c:v>46.093334814842699</c:v>
                </c:pt>
                <c:pt idx="150857">
                  <c:v>46.093443596352401</c:v>
                </c:pt>
                <c:pt idx="150858">
                  <c:v>46.093552377514001</c:v>
                </c:pt>
                <c:pt idx="150859">
                  <c:v>46.093661158327301</c:v>
                </c:pt>
                <c:pt idx="150860">
                  <c:v>46.093769938792498</c:v>
                </c:pt>
                <c:pt idx="150861">
                  <c:v>46.093878718909401</c:v>
                </c:pt>
                <c:pt idx="150862">
                  <c:v>46.093987498678203</c:v>
                </c:pt>
                <c:pt idx="150863">
                  <c:v>46.094096278098696</c:v>
                </c:pt>
                <c:pt idx="150864">
                  <c:v>46.094205057171102</c:v>
                </c:pt>
                <c:pt idx="150865">
                  <c:v>46.094313835895299</c:v>
                </c:pt>
                <c:pt idx="150866">
                  <c:v>46.094422614271302</c:v>
                </c:pt>
                <c:pt idx="150867">
                  <c:v>46.094531392299103</c:v>
                </c:pt>
                <c:pt idx="150868">
                  <c:v>46.094640169978703</c:v>
                </c:pt>
                <c:pt idx="150869">
                  <c:v>46.094748947310102</c:v>
                </c:pt>
                <c:pt idx="150870">
                  <c:v>46.094857724293298</c:v>
                </c:pt>
                <c:pt idx="150871">
                  <c:v>46.0949665009284</c:v>
                </c:pt>
                <c:pt idx="150872">
                  <c:v>46.095075277215201</c:v>
                </c:pt>
                <c:pt idx="150873">
                  <c:v>46.095184053153901</c:v>
                </c:pt>
                <c:pt idx="150874">
                  <c:v>46.095292828744398</c:v>
                </c:pt>
                <c:pt idx="150875">
                  <c:v>46.095401603986701</c:v>
                </c:pt>
                <c:pt idx="150876">
                  <c:v>46.095510378880903</c:v>
                </c:pt>
                <c:pt idx="150877">
                  <c:v>46.095619153426803</c:v>
                </c:pt>
                <c:pt idx="150878">
                  <c:v>46.095727927624601</c:v>
                </c:pt>
                <c:pt idx="150879">
                  <c:v>46.095836701474198</c:v>
                </c:pt>
                <c:pt idx="150880">
                  <c:v>46.0959454749757</c:v>
                </c:pt>
                <c:pt idx="150881">
                  <c:v>46.096054248128901</c:v>
                </c:pt>
                <c:pt idx="150882">
                  <c:v>46.096163020934</c:v>
                </c:pt>
                <c:pt idx="150883">
                  <c:v>46.096271793390898</c:v>
                </c:pt>
                <c:pt idx="150884">
                  <c:v>46.0963805654997</c:v>
                </c:pt>
                <c:pt idx="150885">
                  <c:v>46.096489337260202</c:v>
                </c:pt>
                <c:pt idx="150886">
                  <c:v>46.096598108672602</c:v>
                </c:pt>
                <c:pt idx="150887">
                  <c:v>46.0967068797369</c:v>
                </c:pt>
                <c:pt idx="150888">
                  <c:v>46.096815650452903</c:v>
                </c:pt>
                <c:pt idx="150889">
                  <c:v>46.096924420820798</c:v>
                </c:pt>
                <c:pt idx="150890">
                  <c:v>46.097033190840598</c:v>
                </c:pt>
                <c:pt idx="150891">
                  <c:v>46.097141960512097</c:v>
                </c:pt>
                <c:pt idx="150892">
                  <c:v>46.097250729835501</c:v>
                </c:pt>
                <c:pt idx="150893">
                  <c:v>46.097359498810803</c:v>
                </c:pt>
                <c:pt idx="150894">
                  <c:v>46.097468267437897</c:v>
                </c:pt>
                <c:pt idx="150895">
                  <c:v>46.097577035716803</c:v>
                </c:pt>
                <c:pt idx="150896">
                  <c:v>46.0976858036476</c:v>
                </c:pt>
                <c:pt idx="150897">
                  <c:v>46.097794571230203</c:v>
                </c:pt>
                <c:pt idx="150898">
                  <c:v>46.097903338464697</c:v>
                </c:pt>
                <c:pt idx="150899">
                  <c:v>46.098012105351003</c:v>
                </c:pt>
                <c:pt idx="150900">
                  <c:v>46.098120871889101</c:v>
                </c:pt>
                <c:pt idx="150901">
                  <c:v>46.098229638079196</c:v>
                </c:pt>
                <c:pt idx="150902">
                  <c:v>46.098338403920998</c:v>
                </c:pt>
                <c:pt idx="150903">
                  <c:v>46.098447169414698</c:v>
                </c:pt>
                <c:pt idx="150904">
                  <c:v>46.098555934560302</c:v>
                </c:pt>
                <c:pt idx="150905">
                  <c:v>46.098664699357698</c:v>
                </c:pt>
                <c:pt idx="150906">
                  <c:v>46.0987734638069</c:v>
                </c:pt>
                <c:pt idx="150907">
                  <c:v>46.098882227908099</c:v>
                </c:pt>
                <c:pt idx="150908">
                  <c:v>46.098990991660997</c:v>
                </c:pt>
                <c:pt idx="150909">
                  <c:v>46.099099755065801</c:v>
                </c:pt>
                <c:pt idx="150910">
                  <c:v>46.099208518122502</c:v>
                </c:pt>
                <c:pt idx="150911">
                  <c:v>46.099317280831102</c:v>
                </c:pt>
                <c:pt idx="150912">
                  <c:v>46.0994260431915</c:v>
                </c:pt>
                <c:pt idx="150913">
                  <c:v>46.099534805203703</c:v>
                </c:pt>
                <c:pt idx="150914">
                  <c:v>46.099643566867897</c:v>
                </c:pt>
                <c:pt idx="150915">
                  <c:v>46.099752328183897</c:v>
                </c:pt>
                <c:pt idx="150916">
                  <c:v>46.099861089151702</c:v>
                </c:pt>
                <c:pt idx="150917">
                  <c:v>46.099969849771497</c:v>
                </c:pt>
                <c:pt idx="150918">
                  <c:v>46.100078610042999</c:v>
                </c:pt>
                <c:pt idx="150919">
                  <c:v>46.100187369966498</c:v>
                </c:pt>
                <c:pt idx="150920">
                  <c:v>46.100296129541803</c:v>
                </c:pt>
                <c:pt idx="150921">
                  <c:v>46.100404888768999</c:v>
                </c:pt>
                <c:pt idx="150922">
                  <c:v>46.1005136476481</c:v>
                </c:pt>
                <c:pt idx="150923">
                  <c:v>46.100622406178999</c:v>
                </c:pt>
                <c:pt idx="150924">
                  <c:v>46.100731164361903</c:v>
                </c:pt>
                <c:pt idx="150925">
                  <c:v>46.100839922196599</c:v>
                </c:pt>
                <c:pt idx="150926">
                  <c:v>46.1009486796831</c:v>
                </c:pt>
                <c:pt idx="150927">
                  <c:v>46.101057436821598</c:v>
                </c:pt>
                <c:pt idx="150928">
                  <c:v>46.101166193611903</c:v>
                </c:pt>
                <c:pt idx="150929">
                  <c:v>46.101274950054098</c:v>
                </c:pt>
                <c:pt idx="150930">
                  <c:v>46.101383706148198</c:v>
                </c:pt>
                <c:pt idx="150931">
                  <c:v>46.101492461894097</c:v>
                </c:pt>
                <c:pt idx="150932">
                  <c:v>46.101601217292</c:v>
                </c:pt>
                <c:pt idx="150933">
                  <c:v>46.101709972341702</c:v>
                </c:pt>
                <c:pt idx="150934">
                  <c:v>46.101818727043302</c:v>
                </c:pt>
                <c:pt idx="150935">
                  <c:v>46.1019274813968</c:v>
                </c:pt>
                <c:pt idx="150936">
                  <c:v>46.102036235402203</c:v>
                </c:pt>
                <c:pt idx="150937">
                  <c:v>46.102144989059497</c:v>
                </c:pt>
                <c:pt idx="150938">
                  <c:v>46.102253742368603</c:v>
                </c:pt>
                <c:pt idx="150939">
                  <c:v>46.1023624953297</c:v>
                </c:pt>
                <c:pt idx="150940">
                  <c:v>46.102471247942603</c:v>
                </c:pt>
                <c:pt idx="150941">
                  <c:v>46.102580000207503</c:v>
                </c:pt>
                <c:pt idx="150942">
                  <c:v>46.102688752124202</c:v>
                </c:pt>
                <c:pt idx="150943">
                  <c:v>46.102797503692798</c:v>
                </c:pt>
                <c:pt idx="150944">
                  <c:v>46.1029062549133</c:v>
                </c:pt>
                <c:pt idx="150945">
                  <c:v>46.103015005785799</c:v>
                </c:pt>
                <c:pt idx="150946">
                  <c:v>46.103123756310097</c:v>
                </c:pt>
                <c:pt idx="150947">
                  <c:v>46.1032325064863</c:v>
                </c:pt>
                <c:pt idx="150948">
                  <c:v>46.103341256314401</c:v>
                </c:pt>
                <c:pt idx="150949">
                  <c:v>46.1034500057944</c:v>
                </c:pt>
                <c:pt idx="150950">
                  <c:v>46.103558754926397</c:v>
                </c:pt>
                <c:pt idx="150951">
                  <c:v>46.103667503710199</c:v>
                </c:pt>
                <c:pt idx="150952">
                  <c:v>46.103776252145899</c:v>
                </c:pt>
                <c:pt idx="150953">
                  <c:v>46.103885000233497</c:v>
                </c:pt>
                <c:pt idx="150954">
                  <c:v>46.103993747973099</c:v>
                </c:pt>
                <c:pt idx="150955">
                  <c:v>46.104102495364501</c:v>
                </c:pt>
                <c:pt idx="150956">
                  <c:v>46.104211242407899</c:v>
                </c:pt>
                <c:pt idx="150957">
                  <c:v>46.104319989103203</c:v>
                </c:pt>
                <c:pt idx="150958">
                  <c:v>46.104428735450298</c:v>
                </c:pt>
                <c:pt idx="150959">
                  <c:v>46.104537481449398</c:v>
                </c:pt>
                <c:pt idx="150960">
                  <c:v>46.104646227100403</c:v>
                </c:pt>
                <c:pt idx="150961">
                  <c:v>46.104754972403398</c:v>
                </c:pt>
                <c:pt idx="150962">
                  <c:v>46.104863717358199</c:v>
                </c:pt>
                <c:pt idx="150963">
                  <c:v>46.104972461964998</c:v>
                </c:pt>
                <c:pt idx="150964">
                  <c:v>46.105081206223602</c:v>
                </c:pt>
                <c:pt idx="150965">
                  <c:v>46.105189950134204</c:v>
                </c:pt>
                <c:pt idx="150966">
                  <c:v>46.105298693696703</c:v>
                </c:pt>
                <c:pt idx="150967">
                  <c:v>46.1054074369112</c:v>
                </c:pt>
                <c:pt idx="150968">
                  <c:v>46.105516179777503</c:v>
                </c:pt>
                <c:pt idx="150969">
                  <c:v>46.105624922295803</c:v>
                </c:pt>
                <c:pt idx="150970">
                  <c:v>46.105733664466001</c:v>
                </c:pt>
                <c:pt idx="150971">
                  <c:v>46.105842406288197</c:v>
                </c:pt>
                <c:pt idx="150972">
                  <c:v>46.105951147762198</c:v>
                </c:pt>
                <c:pt idx="150973">
                  <c:v>46.106059888888197</c:v>
                </c:pt>
                <c:pt idx="150974">
                  <c:v>46.106168629666101</c:v>
                </c:pt>
                <c:pt idx="150975">
                  <c:v>46.106277370096002</c:v>
                </c:pt>
                <c:pt idx="150976">
                  <c:v>46.106386110177702</c:v>
                </c:pt>
                <c:pt idx="150977">
                  <c:v>46.106494849911499</c:v>
                </c:pt>
                <c:pt idx="150978">
                  <c:v>46.106603589297102</c:v>
                </c:pt>
                <c:pt idx="150979">
                  <c:v>46.106712328334702</c:v>
                </c:pt>
                <c:pt idx="150980">
                  <c:v>46.1068210670242</c:v>
                </c:pt>
                <c:pt idx="150981">
                  <c:v>46.106929805365702</c:v>
                </c:pt>
                <c:pt idx="150982">
                  <c:v>46.107038543359103</c:v>
                </c:pt>
                <c:pt idx="150983">
                  <c:v>46.107147281004401</c:v>
                </c:pt>
                <c:pt idx="150984">
                  <c:v>46.107256018301698</c:v>
                </c:pt>
                <c:pt idx="150985">
                  <c:v>46.107364755250899</c:v>
                </c:pt>
                <c:pt idx="150986">
                  <c:v>46.107473491851998</c:v>
                </c:pt>
                <c:pt idx="150987">
                  <c:v>46.107582228105102</c:v>
                </c:pt>
                <c:pt idx="150988">
                  <c:v>46.107690964010203</c:v>
                </c:pt>
                <c:pt idx="150989">
                  <c:v>46.107799699567202</c:v>
                </c:pt>
                <c:pt idx="150990">
                  <c:v>46.1079084347761</c:v>
                </c:pt>
                <c:pt idx="150991">
                  <c:v>46.108017169637002</c:v>
                </c:pt>
                <c:pt idx="150992">
                  <c:v>46.108125904149801</c:v>
                </c:pt>
                <c:pt idx="150993">
                  <c:v>46.108234638314599</c:v>
                </c:pt>
                <c:pt idx="150994">
                  <c:v>46.108343372131401</c:v>
                </c:pt>
                <c:pt idx="150995">
                  <c:v>46.108452105600001</c:v>
                </c:pt>
                <c:pt idx="150996">
                  <c:v>46.108560838720699</c:v>
                </c:pt>
                <c:pt idx="150997">
                  <c:v>46.108669571493301</c:v>
                </c:pt>
                <c:pt idx="150998">
                  <c:v>46.108778303917802</c:v>
                </c:pt>
                <c:pt idx="150999">
                  <c:v>46.1088870359944</c:v>
                </c:pt>
                <c:pt idx="151000">
                  <c:v>46.108995767722803</c:v>
                </c:pt>
                <c:pt idx="151001">
                  <c:v>46.109104499103303</c:v>
                </c:pt>
                <c:pt idx="151002">
                  <c:v>46.109213230135701</c:v>
                </c:pt>
                <c:pt idx="151003">
                  <c:v>46.109321960819997</c:v>
                </c:pt>
                <c:pt idx="151004">
                  <c:v>46.109430691156298</c:v>
                </c:pt>
                <c:pt idx="151005">
                  <c:v>46.109539421144603</c:v>
                </c:pt>
                <c:pt idx="151006">
                  <c:v>46.1096481507848</c:v>
                </c:pt>
                <c:pt idx="151007">
                  <c:v>46.1097568800771</c:v>
                </c:pt>
                <c:pt idx="151008">
                  <c:v>46.109865609021199</c:v>
                </c:pt>
                <c:pt idx="151009">
                  <c:v>46.109974337617402</c:v>
                </c:pt>
                <c:pt idx="151010">
                  <c:v>46.110083065865503</c:v>
                </c:pt>
                <c:pt idx="151011">
                  <c:v>46.110191793765601</c:v>
                </c:pt>
                <c:pt idx="151012">
                  <c:v>46.110300521317697</c:v>
                </c:pt>
                <c:pt idx="151013">
                  <c:v>46.110409248521698</c:v>
                </c:pt>
                <c:pt idx="151014">
                  <c:v>46.110517975377697</c:v>
                </c:pt>
                <c:pt idx="151015">
                  <c:v>46.1106267018857</c:v>
                </c:pt>
                <c:pt idx="151016">
                  <c:v>46.110735428045601</c:v>
                </c:pt>
                <c:pt idx="151017">
                  <c:v>46.110844153857599</c:v>
                </c:pt>
                <c:pt idx="151018">
                  <c:v>46.110952879321502</c:v>
                </c:pt>
                <c:pt idx="151019">
                  <c:v>46.111061604437403</c:v>
                </c:pt>
                <c:pt idx="151020">
                  <c:v>46.111170329205201</c:v>
                </c:pt>
                <c:pt idx="151021">
                  <c:v>46.111279053625097</c:v>
                </c:pt>
                <c:pt idx="151022">
                  <c:v>46.111387777696898</c:v>
                </c:pt>
                <c:pt idx="151023">
                  <c:v>46.111496501420703</c:v>
                </c:pt>
                <c:pt idx="151024">
                  <c:v>46.111605224796499</c:v>
                </c:pt>
                <c:pt idx="151025">
                  <c:v>46.111713947824299</c:v>
                </c:pt>
                <c:pt idx="151026">
                  <c:v>46.111822670504097</c:v>
                </c:pt>
                <c:pt idx="151027">
                  <c:v>46.111931392835899</c:v>
                </c:pt>
                <c:pt idx="151028">
                  <c:v>46.1120401148196</c:v>
                </c:pt>
                <c:pt idx="151029">
                  <c:v>46.112148836455397</c:v>
                </c:pt>
                <c:pt idx="151030">
                  <c:v>46.112257557743099</c:v>
                </c:pt>
                <c:pt idx="151031">
                  <c:v>46.112366278682899</c:v>
                </c:pt>
                <c:pt idx="151032">
                  <c:v>46.112474999274603</c:v>
                </c:pt>
                <c:pt idx="151033">
                  <c:v>46.112583719518298</c:v>
                </c:pt>
                <c:pt idx="151034">
                  <c:v>46.112692439413998</c:v>
                </c:pt>
                <c:pt idx="151035">
                  <c:v>46.112801158961702</c:v>
                </c:pt>
                <c:pt idx="151036">
                  <c:v>46.112909878161403</c:v>
                </c:pt>
                <c:pt idx="151037">
                  <c:v>46.113018597013202</c:v>
                </c:pt>
                <c:pt idx="151038">
                  <c:v>46.113127315516898</c:v>
                </c:pt>
                <c:pt idx="151039">
                  <c:v>46.113236033672599</c:v>
                </c:pt>
                <c:pt idx="151040">
                  <c:v>46.113344751480298</c:v>
                </c:pt>
                <c:pt idx="151041">
                  <c:v>46.113453468940001</c:v>
                </c:pt>
                <c:pt idx="151042">
                  <c:v>46.113562186051702</c:v>
                </c:pt>
                <c:pt idx="151043">
                  <c:v>46.1136709028155</c:v>
                </c:pt>
                <c:pt idx="151044">
                  <c:v>46.113779619231202</c:v>
                </c:pt>
                <c:pt idx="151045">
                  <c:v>46.113888335299002</c:v>
                </c:pt>
                <c:pt idx="151046">
                  <c:v>46.1139970510187</c:v>
                </c:pt>
                <c:pt idx="151047">
                  <c:v>46.114105766390502</c:v>
                </c:pt>
                <c:pt idx="151048">
                  <c:v>46.114214481414301</c:v>
                </c:pt>
                <c:pt idx="151049">
                  <c:v>46.114323196090098</c:v>
                </c:pt>
                <c:pt idx="151050">
                  <c:v>46.114431910417899</c:v>
                </c:pt>
                <c:pt idx="151051">
                  <c:v>46.114540624397698</c:v>
                </c:pt>
                <c:pt idx="151052">
                  <c:v>46.114649338029501</c:v>
                </c:pt>
                <c:pt idx="151053">
                  <c:v>46.114758051313402</c:v>
                </c:pt>
                <c:pt idx="151054">
                  <c:v>46.1148667642493</c:v>
                </c:pt>
                <c:pt idx="151055">
                  <c:v>46.114975476837202</c:v>
                </c:pt>
                <c:pt idx="151056">
                  <c:v>46.115084189077102</c:v>
                </c:pt>
                <c:pt idx="151057">
                  <c:v>46.115192900968999</c:v>
                </c:pt>
                <c:pt idx="151058">
                  <c:v>46.115301612513001</c:v>
                </c:pt>
                <c:pt idx="151059">
                  <c:v>46.115410323709</c:v>
                </c:pt>
                <c:pt idx="151060">
                  <c:v>46.115519034557003</c:v>
                </c:pt>
                <c:pt idx="151061">
                  <c:v>46.115627745056997</c:v>
                </c:pt>
                <c:pt idx="151062">
                  <c:v>46.115736455209102</c:v>
                </c:pt>
                <c:pt idx="151063">
                  <c:v>46.115845165013198</c:v>
                </c:pt>
                <c:pt idx="151064">
                  <c:v>46.115953874469298</c:v>
                </c:pt>
                <c:pt idx="151065">
                  <c:v>46.116062583577403</c:v>
                </c:pt>
                <c:pt idx="151066">
                  <c:v>46.116171292337597</c:v>
                </c:pt>
                <c:pt idx="151067">
                  <c:v>46.116280000749803</c:v>
                </c:pt>
                <c:pt idx="151068">
                  <c:v>46.1163887088141</c:v>
                </c:pt>
                <c:pt idx="151069">
                  <c:v>46.1164974165304</c:v>
                </c:pt>
                <c:pt idx="151070">
                  <c:v>46.116606123898698</c:v>
                </c:pt>
                <c:pt idx="151071">
                  <c:v>46.116714830919001</c:v>
                </c:pt>
                <c:pt idx="151072">
                  <c:v>46.116823537591401</c:v>
                </c:pt>
                <c:pt idx="151073">
                  <c:v>46.116932243915898</c:v>
                </c:pt>
                <c:pt idx="151074">
                  <c:v>46.117040949892399</c:v>
                </c:pt>
                <c:pt idx="151075">
                  <c:v>46.117149655520898</c:v>
                </c:pt>
                <c:pt idx="151076">
                  <c:v>46.117258360801401</c:v>
                </c:pt>
                <c:pt idx="151077">
                  <c:v>46.117367065734001</c:v>
                </c:pt>
                <c:pt idx="151078">
                  <c:v>46.117475770318698</c:v>
                </c:pt>
                <c:pt idx="151079">
                  <c:v>46.1175844745554</c:v>
                </c:pt>
                <c:pt idx="151080">
                  <c:v>46.1176931784441</c:v>
                </c:pt>
                <c:pt idx="151081">
                  <c:v>46.117801881984903</c:v>
                </c:pt>
                <c:pt idx="151082">
                  <c:v>46.117910585177803</c:v>
                </c:pt>
                <c:pt idx="151083">
                  <c:v>46.118019288022701</c:v>
                </c:pt>
                <c:pt idx="151084">
                  <c:v>46.118127990519604</c:v>
                </c:pt>
                <c:pt idx="151085">
                  <c:v>46.118236692668603</c:v>
                </c:pt>
                <c:pt idx="151086">
                  <c:v>46.118345394469699</c:v>
                </c:pt>
                <c:pt idx="151087">
                  <c:v>46.1184540959228</c:v>
                </c:pt>
                <c:pt idx="151088">
                  <c:v>46.118562797027899</c:v>
                </c:pt>
                <c:pt idx="151089">
                  <c:v>46.118671497785201</c:v>
                </c:pt>
                <c:pt idx="151090">
                  <c:v>46.118780198194401</c:v>
                </c:pt>
                <c:pt idx="151091">
                  <c:v>46.118888898255797</c:v>
                </c:pt>
                <c:pt idx="151092">
                  <c:v>46.118997597969198</c:v>
                </c:pt>
                <c:pt idx="151093">
                  <c:v>46.119106297334604</c:v>
                </c:pt>
                <c:pt idx="151094">
                  <c:v>46.119214996352198</c:v>
                </c:pt>
                <c:pt idx="151095">
                  <c:v>46.119323695021798</c:v>
                </c:pt>
                <c:pt idx="151096">
                  <c:v>46.119432393343402</c:v>
                </c:pt>
                <c:pt idx="151097">
                  <c:v>46.119541091317103</c:v>
                </c:pt>
                <c:pt idx="151098">
                  <c:v>46.119649788942901</c:v>
                </c:pt>
                <c:pt idx="151099">
                  <c:v>46.119758486220803</c:v>
                </c:pt>
                <c:pt idx="151100">
                  <c:v>46.119867183150703</c:v>
                </c:pt>
                <c:pt idx="151101">
                  <c:v>46.119975879732699</c:v>
                </c:pt>
                <c:pt idx="151102">
                  <c:v>46.1200845759668</c:v>
                </c:pt>
                <c:pt idx="151103">
                  <c:v>46.120193271852898</c:v>
                </c:pt>
                <c:pt idx="151104">
                  <c:v>46.1203019673912</c:v>
                </c:pt>
                <c:pt idx="151105">
                  <c:v>46.120410662581499</c:v>
                </c:pt>
                <c:pt idx="151106">
                  <c:v>46.120519357423802</c:v>
                </c:pt>
                <c:pt idx="151107">
                  <c:v>46.120628051918303</c:v>
                </c:pt>
                <c:pt idx="151108">
                  <c:v>46.1207367460648</c:v>
                </c:pt>
                <c:pt idx="151109">
                  <c:v>46.120845439863402</c:v>
                </c:pt>
                <c:pt idx="151110">
                  <c:v>46.1209541333141</c:v>
                </c:pt>
                <c:pt idx="151111">
                  <c:v>46.121062826416797</c:v>
                </c:pt>
                <c:pt idx="151112">
                  <c:v>46.121171519171703</c:v>
                </c:pt>
                <c:pt idx="151113">
                  <c:v>46.1212802115786</c:v>
                </c:pt>
                <c:pt idx="151114">
                  <c:v>46.121388903637701</c:v>
                </c:pt>
                <c:pt idx="151115">
                  <c:v>46.121497595348799</c:v>
                </c:pt>
                <c:pt idx="151116">
                  <c:v>46.121606286712002</c:v>
                </c:pt>
                <c:pt idx="151117">
                  <c:v>46.121714977727201</c:v>
                </c:pt>
                <c:pt idx="151118">
                  <c:v>46.121823668394597</c:v>
                </c:pt>
                <c:pt idx="151119">
                  <c:v>46.121932358714098</c:v>
                </c:pt>
                <c:pt idx="151120">
                  <c:v>46.122041048685603</c:v>
                </c:pt>
                <c:pt idx="151121">
                  <c:v>46.122149738309297</c:v>
                </c:pt>
                <c:pt idx="151122">
                  <c:v>46.122258427585002</c:v>
                </c:pt>
                <c:pt idx="151123">
                  <c:v>46.122367116512898</c:v>
                </c:pt>
                <c:pt idx="151124">
                  <c:v>46.122475805092797</c:v>
                </c:pt>
                <c:pt idx="151125">
                  <c:v>46.122584493324801</c:v>
                </c:pt>
                <c:pt idx="151126">
                  <c:v>46.122693181209002</c:v>
                </c:pt>
                <c:pt idx="151127">
                  <c:v>46.122801868745199</c:v>
                </c:pt>
                <c:pt idx="151128">
                  <c:v>46.122910555933501</c:v>
                </c:pt>
                <c:pt idx="151129">
                  <c:v>46.1230192427739</c:v>
                </c:pt>
                <c:pt idx="151130">
                  <c:v>46.123127929266502</c:v>
                </c:pt>
                <c:pt idx="151131">
                  <c:v>46.123236615411102</c:v>
                </c:pt>
                <c:pt idx="151132">
                  <c:v>46.123345301207898</c:v>
                </c:pt>
                <c:pt idx="151133">
                  <c:v>46.123453986656699</c:v>
                </c:pt>
                <c:pt idx="151134">
                  <c:v>46.123562671757703</c:v>
                </c:pt>
                <c:pt idx="151135">
                  <c:v>46.123671356510798</c:v>
                </c:pt>
                <c:pt idx="151136">
                  <c:v>46.123780040915896</c:v>
                </c:pt>
                <c:pt idx="151137">
                  <c:v>46.123888724973199</c:v>
                </c:pt>
                <c:pt idx="151138">
                  <c:v>46.123997408682598</c:v>
                </c:pt>
                <c:pt idx="151139">
                  <c:v>46.124106092044102</c:v>
                </c:pt>
                <c:pt idx="151140">
                  <c:v>46.124214775057801</c:v>
                </c:pt>
                <c:pt idx="151141">
                  <c:v>46.124323457723499</c:v>
                </c:pt>
                <c:pt idx="151142">
                  <c:v>46.124432140041399</c:v>
                </c:pt>
                <c:pt idx="151143">
                  <c:v>46.124540822011397</c:v>
                </c:pt>
                <c:pt idx="151144">
                  <c:v>46.1246495036334</c:v>
                </c:pt>
                <c:pt idx="151145">
                  <c:v>46.124758184907698</c:v>
                </c:pt>
                <c:pt idx="151146">
                  <c:v>46.124866865834001</c:v>
                </c:pt>
                <c:pt idx="151147">
                  <c:v>46.1249755464125</c:v>
                </c:pt>
                <c:pt idx="151148">
                  <c:v>46.125084226643096</c:v>
                </c:pt>
                <c:pt idx="151149">
                  <c:v>46.125192906525797</c:v>
                </c:pt>
                <c:pt idx="151150">
                  <c:v>46.125301586060601</c:v>
                </c:pt>
                <c:pt idx="151151">
                  <c:v>46.125410265247503</c:v>
                </c:pt>
                <c:pt idx="151152">
                  <c:v>46.1255189440866</c:v>
                </c:pt>
                <c:pt idx="151153">
                  <c:v>46.125627622577802</c:v>
                </c:pt>
                <c:pt idx="151154">
                  <c:v>46.125736300721201</c:v>
                </c:pt>
                <c:pt idx="151155">
                  <c:v>46.125844978516703</c:v>
                </c:pt>
                <c:pt idx="151156">
                  <c:v>46.125953655964302</c:v>
                </c:pt>
                <c:pt idx="151157">
                  <c:v>46.126062333063999</c:v>
                </c:pt>
                <c:pt idx="151158">
                  <c:v>46.126171009815899</c:v>
                </c:pt>
                <c:pt idx="151159">
                  <c:v>46.126279686219902</c:v>
                </c:pt>
                <c:pt idx="151160">
                  <c:v>46.126388362276003</c:v>
                </c:pt>
                <c:pt idx="151161">
                  <c:v>46.126497037984301</c:v>
                </c:pt>
                <c:pt idx="151162">
                  <c:v>46.126605713344802</c:v>
                </c:pt>
                <c:pt idx="151163">
                  <c:v>46.1267143883573</c:v>
                </c:pt>
                <c:pt idx="151164">
                  <c:v>46.126823063022002</c:v>
                </c:pt>
                <c:pt idx="151165">
                  <c:v>46.1269317373389</c:v>
                </c:pt>
                <c:pt idx="151166">
                  <c:v>46.127040411307902</c:v>
                </c:pt>
                <c:pt idx="151167">
                  <c:v>46.127149084929002</c:v>
                </c:pt>
                <c:pt idx="151168">
                  <c:v>46.127257758202298</c:v>
                </c:pt>
                <c:pt idx="151169">
                  <c:v>46.127366431127697</c:v>
                </c:pt>
                <c:pt idx="151170">
                  <c:v>46.127475103705301</c:v>
                </c:pt>
                <c:pt idx="151171">
                  <c:v>46.127583775935001</c:v>
                </c:pt>
                <c:pt idx="151172">
                  <c:v>46.127692447816898</c:v>
                </c:pt>
                <c:pt idx="151173">
                  <c:v>46.127801119350899</c:v>
                </c:pt>
                <c:pt idx="151174">
                  <c:v>46.127909790537103</c:v>
                </c:pt>
                <c:pt idx="151175">
                  <c:v>46.128018461375397</c:v>
                </c:pt>
                <c:pt idx="151176">
                  <c:v>46.128127131865902</c:v>
                </c:pt>
                <c:pt idx="151177">
                  <c:v>46.128235802008497</c:v>
                </c:pt>
                <c:pt idx="151178">
                  <c:v>46.128344471803302</c:v>
                </c:pt>
                <c:pt idx="151179">
                  <c:v>46.128453141250297</c:v>
                </c:pt>
                <c:pt idx="151180">
                  <c:v>46.128561810349403</c:v>
                </c:pt>
                <c:pt idx="151181">
                  <c:v>46.128670479100698</c:v>
                </c:pt>
                <c:pt idx="151182">
                  <c:v>46.128779147504098</c:v>
                </c:pt>
                <c:pt idx="151183">
                  <c:v>46.1288878155597</c:v>
                </c:pt>
                <c:pt idx="151184">
                  <c:v>46.1289964832674</c:v>
                </c:pt>
                <c:pt idx="151185">
                  <c:v>46.129105150627403</c:v>
                </c:pt>
                <c:pt idx="151186">
                  <c:v>46.129213817639403</c:v>
                </c:pt>
                <c:pt idx="151187">
                  <c:v>46.1293224843037</c:v>
                </c:pt>
                <c:pt idx="151188">
                  <c:v>46.1294311506201</c:v>
                </c:pt>
                <c:pt idx="151189">
                  <c:v>46.129539816588697</c:v>
                </c:pt>
                <c:pt idx="151190">
                  <c:v>46.129648482209497</c:v>
                </c:pt>
                <c:pt idx="151191">
                  <c:v>46.129757147482401</c:v>
                </c:pt>
                <c:pt idx="151192">
                  <c:v>46.129865812407502</c:v>
                </c:pt>
                <c:pt idx="151193">
                  <c:v>46.129974476984799</c:v>
                </c:pt>
                <c:pt idx="151194">
                  <c:v>46.1300831412142</c:v>
                </c:pt>
                <c:pt idx="151195">
                  <c:v>46.130191805095897</c:v>
                </c:pt>
                <c:pt idx="151196">
                  <c:v>46.130300468629699</c:v>
                </c:pt>
                <c:pt idx="151197">
                  <c:v>46.130409131815703</c:v>
                </c:pt>
                <c:pt idx="151198">
                  <c:v>46.130517794653798</c:v>
                </c:pt>
                <c:pt idx="151199">
                  <c:v>46.130626457144103</c:v>
                </c:pt>
                <c:pt idx="151200">
                  <c:v>46.130735119286697</c:v>
                </c:pt>
                <c:pt idx="151201">
                  <c:v>46.130843781081403</c:v>
                </c:pt>
                <c:pt idx="151202">
                  <c:v>46.130952442528297</c:v>
                </c:pt>
                <c:pt idx="151203">
                  <c:v>46.131061103627303</c:v>
                </c:pt>
                <c:pt idx="151204">
                  <c:v>46.131169764378598</c:v>
                </c:pt>
                <c:pt idx="151205">
                  <c:v>46.131278424782003</c:v>
                </c:pt>
                <c:pt idx="151206">
                  <c:v>46.131387084837698</c:v>
                </c:pt>
                <c:pt idx="151207">
                  <c:v>46.131495744545497</c:v>
                </c:pt>
                <c:pt idx="151208">
                  <c:v>46.131604403905499</c:v>
                </c:pt>
                <c:pt idx="151209">
                  <c:v>46.131713062917697</c:v>
                </c:pt>
                <c:pt idx="151210">
                  <c:v>46.131821721582099</c:v>
                </c:pt>
                <c:pt idx="151211">
                  <c:v>46.131930379898698</c:v>
                </c:pt>
                <c:pt idx="151212">
                  <c:v>46.132039037867401</c:v>
                </c:pt>
                <c:pt idx="151213">
                  <c:v>46.132147695488399</c:v>
                </c:pt>
                <c:pt idx="151214">
                  <c:v>46.132256352761601</c:v>
                </c:pt>
                <c:pt idx="151215">
                  <c:v>46.132365009687</c:v>
                </c:pt>
                <c:pt idx="151216">
                  <c:v>46.132473666264502</c:v>
                </c:pt>
                <c:pt idx="151217">
                  <c:v>46.132582322494301</c:v>
                </c:pt>
                <c:pt idx="151218">
                  <c:v>46.132690978376303</c:v>
                </c:pt>
                <c:pt idx="151219">
                  <c:v>46.132799633910402</c:v>
                </c:pt>
                <c:pt idx="151220">
                  <c:v>46.132908289096797</c:v>
                </c:pt>
                <c:pt idx="151221">
                  <c:v>46.133016943935402</c:v>
                </c:pt>
                <c:pt idx="151222">
                  <c:v>46.133125598426197</c:v>
                </c:pt>
                <c:pt idx="151223">
                  <c:v>46.133234252569203</c:v>
                </c:pt>
                <c:pt idx="151224">
                  <c:v>46.133342906364398</c:v>
                </c:pt>
                <c:pt idx="151225">
                  <c:v>46.133451559811803</c:v>
                </c:pt>
                <c:pt idx="151226">
                  <c:v>46.133560212911398</c:v>
                </c:pt>
                <c:pt idx="151227">
                  <c:v>46.133668865663203</c:v>
                </c:pt>
                <c:pt idx="151228">
                  <c:v>46.133777518067298</c:v>
                </c:pt>
                <c:pt idx="151229">
                  <c:v>46.133886170123503</c:v>
                </c:pt>
                <c:pt idx="151230">
                  <c:v>46.133994821831998</c:v>
                </c:pt>
                <c:pt idx="151231">
                  <c:v>46.134103473192702</c:v>
                </c:pt>
                <c:pt idx="151232">
                  <c:v>46.134212124205597</c:v>
                </c:pt>
                <c:pt idx="151233">
                  <c:v>46.134320774870702</c:v>
                </c:pt>
                <c:pt idx="151234">
                  <c:v>46.134429425188003</c:v>
                </c:pt>
                <c:pt idx="151235">
                  <c:v>46.1345380751576</c:v>
                </c:pt>
                <c:pt idx="151236">
                  <c:v>46.134646724779401</c:v>
                </c:pt>
                <c:pt idx="151237">
                  <c:v>46.134755374053398</c:v>
                </c:pt>
                <c:pt idx="151238">
                  <c:v>46.134864022979599</c:v>
                </c:pt>
                <c:pt idx="151239">
                  <c:v>46.134972671558103</c:v>
                </c:pt>
                <c:pt idx="151240">
                  <c:v>46.135081319788704</c:v>
                </c:pt>
                <c:pt idx="151241">
                  <c:v>46.1351899676716</c:v>
                </c:pt>
                <c:pt idx="151242">
                  <c:v>46.1352986152068</c:v>
                </c:pt>
                <c:pt idx="151243">
                  <c:v>46.135407262394097</c:v>
                </c:pt>
                <c:pt idx="151244">
                  <c:v>46.135515909233703</c:v>
                </c:pt>
                <c:pt idx="151245">
                  <c:v>46.135624555725499</c:v>
                </c:pt>
                <c:pt idx="151246">
                  <c:v>46.135733201869598</c:v>
                </c:pt>
                <c:pt idx="151247">
                  <c:v>46.135841847665901</c:v>
                </c:pt>
                <c:pt idx="151248">
                  <c:v>46.1359504931144</c:v>
                </c:pt>
                <c:pt idx="151249">
                  <c:v>46.136059138215202</c:v>
                </c:pt>
                <c:pt idx="151250">
                  <c:v>46.136167782968201</c:v>
                </c:pt>
                <c:pt idx="151251">
                  <c:v>46.136276427373403</c:v>
                </c:pt>
                <c:pt idx="151252">
                  <c:v>46.136385071430901</c:v>
                </c:pt>
                <c:pt idx="151253">
                  <c:v>46.136493715140602</c:v>
                </c:pt>
                <c:pt idx="151254">
                  <c:v>46.1366023585025</c:v>
                </c:pt>
                <c:pt idx="151255">
                  <c:v>46.136711001516701</c:v>
                </c:pt>
                <c:pt idx="151256">
                  <c:v>46.136819644183099</c:v>
                </c:pt>
                <c:pt idx="151257">
                  <c:v>46.136928286501799</c:v>
                </c:pt>
                <c:pt idx="151258">
                  <c:v>46.137036928472703</c:v>
                </c:pt>
                <c:pt idx="151259">
                  <c:v>46.137145570095903</c:v>
                </c:pt>
                <c:pt idx="151260">
                  <c:v>46.1372542113713</c:v>
                </c:pt>
                <c:pt idx="151261">
                  <c:v>46.137362852298999</c:v>
                </c:pt>
                <c:pt idx="151262">
                  <c:v>46.137471492878902</c:v>
                </c:pt>
                <c:pt idx="151263">
                  <c:v>46.137580133111101</c:v>
                </c:pt>
                <c:pt idx="151264">
                  <c:v>46.137688772995503</c:v>
                </c:pt>
                <c:pt idx="151265">
                  <c:v>46.137797412532201</c:v>
                </c:pt>
                <c:pt idx="151266">
                  <c:v>46.137906051721103</c:v>
                </c:pt>
                <c:pt idx="151267">
                  <c:v>46.138014690562301</c:v>
                </c:pt>
                <c:pt idx="151268">
                  <c:v>46.138123329055801</c:v>
                </c:pt>
                <c:pt idx="151269">
                  <c:v>46.138231967201499</c:v>
                </c:pt>
                <c:pt idx="151270">
                  <c:v>46.138340604999399</c:v>
                </c:pt>
                <c:pt idx="151271">
                  <c:v>46.138449242449603</c:v>
                </c:pt>
                <c:pt idx="151272">
                  <c:v>46.138557879552103</c:v>
                </c:pt>
                <c:pt idx="151273">
                  <c:v>46.138666516306898</c:v>
                </c:pt>
                <c:pt idx="151274">
                  <c:v>46.138775152713897</c:v>
                </c:pt>
                <c:pt idx="151275">
                  <c:v>46.1388837887732</c:v>
                </c:pt>
                <c:pt idx="151276">
                  <c:v>46.138992424484698</c:v>
                </c:pt>
                <c:pt idx="151277">
                  <c:v>46.1391010598485</c:v>
                </c:pt>
                <c:pt idx="151278">
                  <c:v>46.139209694864597</c:v>
                </c:pt>
                <c:pt idx="151279">
                  <c:v>46.139318329532898</c:v>
                </c:pt>
                <c:pt idx="151280">
                  <c:v>46.139426963853502</c:v>
                </c:pt>
                <c:pt idx="151281">
                  <c:v>46.139535597826402</c:v>
                </c:pt>
                <c:pt idx="151282">
                  <c:v>46.139644231451598</c:v>
                </c:pt>
                <c:pt idx="151283">
                  <c:v>46.139752864728997</c:v>
                </c:pt>
                <c:pt idx="151284">
                  <c:v>46.1398614976587</c:v>
                </c:pt>
                <c:pt idx="151285">
                  <c:v>46.139970130240698</c:v>
                </c:pt>
                <c:pt idx="151286">
                  <c:v>46.1400787624749</c:v>
                </c:pt>
                <c:pt idx="151287">
                  <c:v>46.140187394361497</c:v>
                </c:pt>
                <c:pt idx="151288">
                  <c:v>46.140296025900298</c:v>
                </c:pt>
                <c:pt idx="151289">
                  <c:v>46.140404657091402</c:v>
                </c:pt>
                <c:pt idx="151290">
                  <c:v>46.140513287934702</c:v>
                </c:pt>
                <c:pt idx="151291">
                  <c:v>46.140621918430398</c:v>
                </c:pt>
                <c:pt idx="151292">
                  <c:v>46.140730548578297</c:v>
                </c:pt>
                <c:pt idx="151293">
                  <c:v>46.140839178378599</c:v>
                </c:pt>
                <c:pt idx="151294">
                  <c:v>46.140947807831097</c:v>
                </c:pt>
                <c:pt idx="151295">
                  <c:v>46.141056436935898</c:v>
                </c:pt>
                <c:pt idx="151296">
                  <c:v>46.141165065693002</c:v>
                </c:pt>
                <c:pt idx="151297">
                  <c:v>46.141273694102303</c:v>
                </c:pt>
                <c:pt idx="151298">
                  <c:v>46.141382322163999</c:v>
                </c:pt>
                <c:pt idx="151299">
                  <c:v>46.141490949877998</c:v>
                </c:pt>
                <c:pt idx="151300">
                  <c:v>46.1415995772442</c:v>
                </c:pt>
                <c:pt idx="151301">
                  <c:v>46.141708204262699</c:v>
                </c:pt>
                <c:pt idx="151302">
                  <c:v>46.1418168309336</c:v>
                </c:pt>
                <c:pt idx="151303">
                  <c:v>46.141925457256697</c:v>
                </c:pt>
                <c:pt idx="151304">
                  <c:v>46.142034083232097</c:v>
                </c:pt>
                <c:pt idx="151305">
                  <c:v>46.1421427088599</c:v>
                </c:pt>
                <c:pt idx="151306">
                  <c:v>46.1422513341399</c:v>
                </c:pt>
                <c:pt idx="151307">
                  <c:v>46.142359959072202</c:v>
                </c:pt>
                <c:pt idx="151308">
                  <c:v>46.1424685836568</c:v>
                </c:pt>
                <c:pt idx="151309">
                  <c:v>46.142577207893801</c:v>
                </c:pt>
                <c:pt idx="151310">
                  <c:v>46.142685831782998</c:v>
                </c:pt>
                <c:pt idx="151311">
                  <c:v>46.142794455324498</c:v>
                </c:pt>
                <c:pt idx="151312">
                  <c:v>46.142903078518401</c:v>
                </c:pt>
                <c:pt idx="151313">
                  <c:v>46.1430117013645</c:v>
                </c:pt>
                <c:pt idx="151314">
                  <c:v>46.143120323863002</c:v>
                </c:pt>
                <c:pt idx="151315">
                  <c:v>46.1432289460137</c:v>
                </c:pt>
                <c:pt idx="151316">
                  <c:v>46.143337567816801</c:v>
                </c:pt>
                <c:pt idx="151317">
                  <c:v>46.143446189272197</c:v>
                </c:pt>
                <c:pt idx="151318">
                  <c:v>46.143554810379896</c:v>
                </c:pt>
                <c:pt idx="151319">
                  <c:v>46.143663431139899</c:v>
                </c:pt>
                <c:pt idx="151320">
                  <c:v>46.143772051552297</c:v>
                </c:pt>
                <c:pt idx="151321">
                  <c:v>46.143880671616898</c:v>
                </c:pt>
                <c:pt idx="151322">
                  <c:v>46.143989291333902</c:v>
                </c:pt>
                <c:pt idx="151323">
                  <c:v>46.144097910703103</c:v>
                </c:pt>
                <c:pt idx="151324">
                  <c:v>46.144206529724698</c:v>
                </c:pt>
                <c:pt idx="151325">
                  <c:v>46.144315148398697</c:v>
                </c:pt>
                <c:pt idx="151326">
                  <c:v>46.144423766724898</c:v>
                </c:pt>
                <c:pt idx="151327">
                  <c:v>46.144532384703503</c:v>
                </c:pt>
                <c:pt idx="151328">
                  <c:v>46.144641002334303</c:v>
                </c:pt>
                <c:pt idx="151329">
                  <c:v>46.1447496196175</c:v>
                </c:pt>
                <c:pt idx="151330">
                  <c:v>46.144858236553098</c:v>
                </c:pt>
                <c:pt idx="151331">
                  <c:v>46.1449668531409</c:v>
                </c:pt>
                <c:pt idx="151332">
                  <c:v>46.145075469381098</c:v>
                </c:pt>
                <c:pt idx="151333">
                  <c:v>46.145184085273698</c:v>
                </c:pt>
                <c:pt idx="151334">
                  <c:v>46.145292700818501</c:v>
                </c:pt>
                <c:pt idx="151335">
                  <c:v>46.1454013160157</c:v>
                </c:pt>
                <c:pt idx="151336">
                  <c:v>46.145509930865202</c:v>
                </c:pt>
                <c:pt idx="151337">
                  <c:v>46.1456185453671</c:v>
                </c:pt>
                <c:pt idx="151338">
                  <c:v>46.145727159521201</c:v>
                </c:pt>
                <c:pt idx="151339">
                  <c:v>46.145835773327804</c:v>
                </c:pt>
                <c:pt idx="151340">
                  <c:v>46.145944386786603</c:v>
                </c:pt>
                <c:pt idx="151341">
                  <c:v>46.146052999897798</c:v>
                </c:pt>
                <c:pt idx="151342">
                  <c:v>46.146161612661302</c:v>
                </c:pt>
                <c:pt idx="151343">
                  <c:v>46.146270225077203</c:v>
                </c:pt>
                <c:pt idx="151344">
                  <c:v>46.146378837145399</c:v>
                </c:pt>
                <c:pt idx="151345">
                  <c:v>46.146487448865997</c:v>
                </c:pt>
                <c:pt idx="151346">
                  <c:v>46.146596060238899</c:v>
                </c:pt>
                <c:pt idx="151347">
                  <c:v>46.146704671264096</c:v>
                </c:pt>
                <c:pt idx="151348">
                  <c:v>46.146813281941697</c:v>
                </c:pt>
                <c:pt idx="151349">
                  <c:v>46.1469218922716</c:v>
                </c:pt>
                <c:pt idx="151350">
                  <c:v>46.147030502253898</c:v>
                </c:pt>
                <c:pt idx="151351">
                  <c:v>46.147139111888599</c:v>
                </c:pt>
                <c:pt idx="151352">
                  <c:v>46.147247721175503</c:v>
                </c:pt>
                <c:pt idx="151353">
                  <c:v>46.147356330114903</c:v>
                </c:pt>
                <c:pt idx="151354">
                  <c:v>46.147464938706598</c:v>
                </c:pt>
                <c:pt idx="151355">
                  <c:v>46.147573546950603</c:v>
                </c:pt>
                <c:pt idx="151356">
                  <c:v>46.147682154846997</c:v>
                </c:pt>
                <c:pt idx="151357">
                  <c:v>46.1477907623958</c:v>
                </c:pt>
                <c:pt idx="151358">
                  <c:v>46.1478993695969</c:v>
                </c:pt>
                <c:pt idx="151359">
                  <c:v>46.148007976450302</c:v>
                </c:pt>
                <c:pt idx="151360">
                  <c:v>46.148116582956199</c:v>
                </c:pt>
                <c:pt idx="151361">
                  <c:v>46.148225189114299</c:v>
                </c:pt>
                <c:pt idx="151362">
                  <c:v>46.148333794924902</c:v>
                </c:pt>
                <c:pt idx="151363">
                  <c:v>46.1484424003878</c:v>
                </c:pt>
                <c:pt idx="151364">
                  <c:v>46.148551005503101</c:v>
                </c:pt>
                <c:pt idx="151365">
                  <c:v>46.148659610270698</c:v>
                </c:pt>
                <c:pt idx="151366">
                  <c:v>46.148768214690698</c:v>
                </c:pt>
                <c:pt idx="151367">
                  <c:v>46.1488768187631</c:v>
                </c:pt>
                <c:pt idx="151368">
                  <c:v>46.148985422487797</c:v>
                </c:pt>
                <c:pt idx="151369">
                  <c:v>46.149094025864898</c:v>
                </c:pt>
                <c:pt idx="151370">
                  <c:v>46.1492026288944</c:v>
                </c:pt>
                <c:pt idx="151371">
                  <c:v>46.149311231576299</c:v>
                </c:pt>
                <c:pt idx="151372">
                  <c:v>46.1494198339105</c:v>
                </c:pt>
                <c:pt idx="151373">
                  <c:v>46.149528435897103</c:v>
                </c:pt>
                <c:pt idx="151374">
                  <c:v>46.149637037536003</c:v>
                </c:pt>
                <c:pt idx="151375">
                  <c:v>46.149745638827397</c:v>
                </c:pt>
                <c:pt idx="151376">
                  <c:v>46.149854239771102</c:v>
                </c:pt>
                <c:pt idx="151377">
                  <c:v>46.149962840367202</c:v>
                </c:pt>
                <c:pt idx="151378">
                  <c:v>46.150071440615697</c:v>
                </c:pt>
                <c:pt idx="151379">
                  <c:v>46.150180040516602</c:v>
                </c:pt>
                <c:pt idx="151380">
                  <c:v>46.150288640069803</c:v>
                </c:pt>
                <c:pt idx="151381">
                  <c:v>46.150397239275399</c:v>
                </c:pt>
                <c:pt idx="151382">
                  <c:v>46.150505838133398</c:v>
                </c:pt>
                <c:pt idx="151383">
                  <c:v>46.150614436643799</c:v>
                </c:pt>
                <c:pt idx="151384">
                  <c:v>46.150723034806603</c:v>
                </c:pt>
                <c:pt idx="151385">
                  <c:v>46.150831632621802</c:v>
                </c:pt>
                <c:pt idx="151386">
                  <c:v>46.150940230089297</c:v>
                </c:pt>
                <c:pt idx="151387">
                  <c:v>46.151048827209301</c:v>
                </c:pt>
                <c:pt idx="151388">
                  <c:v>46.151157423981601</c:v>
                </c:pt>
                <c:pt idx="151389">
                  <c:v>46.151266020406297</c:v>
                </c:pt>
                <c:pt idx="151390">
                  <c:v>46.151374616483402</c:v>
                </c:pt>
                <c:pt idx="151391">
                  <c:v>46.151483212213002</c:v>
                </c:pt>
                <c:pt idx="151392">
                  <c:v>46.151591807594897</c:v>
                </c:pt>
                <c:pt idx="151393">
                  <c:v>46.151700402629203</c:v>
                </c:pt>
                <c:pt idx="151394">
                  <c:v>46.151808997315896</c:v>
                </c:pt>
                <c:pt idx="151395">
                  <c:v>46.151917591655</c:v>
                </c:pt>
                <c:pt idx="151396">
                  <c:v>46.152026185646498</c:v>
                </c:pt>
                <c:pt idx="151397">
                  <c:v>46.1521347792904</c:v>
                </c:pt>
                <c:pt idx="151398">
                  <c:v>46.152243372586703</c:v>
                </c:pt>
                <c:pt idx="151399">
                  <c:v>46.152351965535402</c:v>
                </c:pt>
                <c:pt idx="151400">
                  <c:v>46.152460558136497</c:v>
                </c:pt>
                <c:pt idx="151401">
                  <c:v>46.152569150390001</c:v>
                </c:pt>
                <c:pt idx="151402">
                  <c:v>46.1526777422959</c:v>
                </c:pt>
                <c:pt idx="151403">
                  <c:v>46.152786333854202</c:v>
                </c:pt>
                <c:pt idx="151404">
                  <c:v>46.152894925064899</c:v>
                </c:pt>
                <c:pt idx="151405">
                  <c:v>46.153003515928098</c:v>
                </c:pt>
                <c:pt idx="151406">
                  <c:v>46.153112106443601</c:v>
                </c:pt>
                <c:pt idx="151407">
                  <c:v>46.153220696611598</c:v>
                </c:pt>
                <c:pt idx="151408">
                  <c:v>46.153329286431998</c:v>
                </c:pt>
                <c:pt idx="151409">
                  <c:v>46.1534378759047</c:v>
                </c:pt>
                <c:pt idx="151410">
                  <c:v>46.153546465029898</c:v>
                </c:pt>
                <c:pt idx="151411">
                  <c:v>46.153655053807597</c:v>
                </c:pt>
                <c:pt idx="151412">
                  <c:v>46.1537636422376</c:v>
                </c:pt>
                <c:pt idx="151413">
                  <c:v>46.153872230320097</c:v>
                </c:pt>
                <c:pt idx="151414">
                  <c:v>46.153980818054897</c:v>
                </c:pt>
                <c:pt idx="151415">
                  <c:v>46.1540894054422</c:v>
                </c:pt>
                <c:pt idx="151416">
                  <c:v>46.154197992481897</c:v>
                </c:pt>
                <c:pt idx="151417">
                  <c:v>46.154306579174097</c:v>
                </c:pt>
                <c:pt idx="151418">
                  <c:v>46.1544151655186</c:v>
                </c:pt>
                <c:pt idx="151419">
                  <c:v>46.154523751515597</c:v>
                </c:pt>
                <c:pt idx="151420">
                  <c:v>46.154632337164998</c:v>
                </c:pt>
                <c:pt idx="151421">
                  <c:v>46.1547409224669</c:v>
                </c:pt>
                <c:pt idx="151422">
                  <c:v>46.154849507421098</c:v>
                </c:pt>
                <c:pt idx="151423">
                  <c:v>46.154958092027798</c:v>
                </c:pt>
                <c:pt idx="151424">
                  <c:v>46.1550666762869</c:v>
                </c:pt>
                <c:pt idx="151425">
                  <c:v>46.155175260198497</c:v>
                </c:pt>
                <c:pt idx="151426">
                  <c:v>46.155283843762497</c:v>
                </c:pt>
                <c:pt idx="151427">
                  <c:v>46.155392426978899</c:v>
                </c:pt>
                <c:pt idx="151428">
                  <c:v>46.155501009847796</c:v>
                </c:pt>
                <c:pt idx="151429">
                  <c:v>46.155609592369103</c:v>
                </c:pt>
                <c:pt idx="151430">
                  <c:v>46.155718174542798</c:v>
                </c:pt>
                <c:pt idx="151431">
                  <c:v>46.155826756369002</c:v>
                </c:pt>
                <c:pt idx="151432">
                  <c:v>46.155935337847602</c:v>
                </c:pt>
                <c:pt idx="151433">
                  <c:v>46.156043918978597</c:v>
                </c:pt>
                <c:pt idx="151434">
                  <c:v>46.156152499762101</c:v>
                </c:pt>
                <c:pt idx="151435">
                  <c:v>46.156261080198</c:v>
                </c:pt>
                <c:pt idx="151436">
                  <c:v>46.156369660286401</c:v>
                </c:pt>
                <c:pt idx="151437">
                  <c:v>46.156478240027198</c:v>
                </c:pt>
                <c:pt idx="151438">
                  <c:v>46.156586819420497</c:v>
                </c:pt>
                <c:pt idx="151439">
                  <c:v>46.156695398466198</c:v>
                </c:pt>
                <c:pt idx="151440">
                  <c:v>46.156803977164401</c:v>
                </c:pt>
                <c:pt idx="151441">
                  <c:v>46.156912555514999</c:v>
                </c:pt>
                <c:pt idx="151442">
                  <c:v>46.157021133518001</c:v>
                </c:pt>
                <c:pt idx="151443">
                  <c:v>46.157129711173503</c:v>
                </c:pt>
                <c:pt idx="151444">
                  <c:v>46.157238288481501</c:v>
                </c:pt>
                <c:pt idx="151445">
                  <c:v>46.157346865441902</c:v>
                </c:pt>
                <c:pt idx="151446">
                  <c:v>46.157455442054797</c:v>
                </c:pt>
                <c:pt idx="151447">
                  <c:v>46.157564018320102</c:v>
                </c:pt>
                <c:pt idx="151448">
                  <c:v>46.157672594237901</c:v>
                </c:pt>
                <c:pt idx="151449">
                  <c:v>46.157781169808203</c:v>
                </c:pt>
                <c:pt idx="151450">
                  <c:v>46.1578897450309</c:v>
                </c:pt>
                <c:pt idx="151451">
                  <c:v>46.157998319906</c:v>
                </c:pt>
                <c:pt idx="151452">
                  <c:v>46.158106894433701</c:v>
                </c:pt>
                <c:pt idx="151453">
                  <c:v>46.158215468613797</c:v>
                </c:pt>
                <c:pt idx="151454">
                  <c:v>46.158324042446303</c:v>
                </c:pt>
                <c:pt idx="151455">
                  <c:v>46.158432615931297</c:v>
                </c:pt>
                <c:pt idx="151456">
                  <c:v>46.158541189068799</c:v>
                </c:pt>
                <c:pt idx="151457">
                  <c:v>46.158649761858797</c:v>
                </c:pt>
                <c:pt idx="151458">
                  <c:v>46.158758334301197</c:v>
                </c:pt>
                <c:pt idx="151459">
                  <c:v>46.158866906396099</c:v>
                </c:pt>
                <c:pt idx="151460">
                  <c:v>46.158975478143397</c:v>
                </c:pt>
                <c:pt idx="151461">
                  <c:v>46.159084049543303</c:v>
                </c:pt>
                <c:pt idx="151462">
                  <c:v>46.159192620595597</c:v>
                </c:pt>
                <c:pt idx="151463">
                  <c:v>46.159301191300301</c:v>
                </c:pt>
                <c:pt idx="151464">
                  <c:v>46.159409761657599</c:v>
                </c:pt>
                <c:pt idx="151465">
                  <c:v>46.1595183316673</c:v>
                </c:pt>
                <c:pt idx="151466">
                  <c:v>46.159626901329503</c:v>
                </c:pt>
                <c:pt idx="151467">
                  <c:v>46.1597354706442</c:v>
                </c:pt>
                <c:pt idx="151468">
                  <c:v>46.1598440396114</c:v>
                </c:pt>
                <c:pt idx="151469">
                  <c:v>46.159952608231002</c:v>
                </c:pt>
                <c:pt idx="151470">
                  <c:v>46.160061176503099</c:v>
                </c:pt>
                <c:pt idx="151471">
                  <c:v>46.160169744427698</c:v>
                </c:pt>
                <c:pt idx="151472">
                  <c:v>46.160278312004799</c:v>
                </c:pt>
                <c:pt idx="151473">
                  <c:v>46.160386879234402</c:v>
                </c:pt>
                <c:pt idx="151474">
                  <c:v>46.160495446116499</c:v>
                </c:pt>
                <c:pt idx="151475">
                  <c:v>46.160604012651</c:v>
                </c:pt>
                <c:pt idx="151476">
                  <c:v>46.160712578838002</c:v>
                </c:pt>
                <c:pt idx="151477">
                  <c:v>46.160821144677598</c:v>
                </c:pt>
                <c:pt idx="151478">
                  <c:v>46.160929710169597</c:v>
                </c:pt>
                <c:pt idx="151479">
                  <c:v>46.161038275314098</c:v>
                </c:pt>
                <c:pt idx="151480">
                  <c:v>46.161146840111101</c:v>
                </c:pt>
                <c:pt idx="151481">
                  <c:v>46.161255404560599</c:v>
                </c:pt>
                <c:pt idx="151482">
                  <c:v>46.161363968662599</c:v>
                </c:pt>
                <c:pt idx="151483">
                  <c:v>46.1614725324171</c:v>
                </c:pt>
                <c:pt idx="151484">
                  <c:v>46.161581095823998</c:v>
                </c:pt>
                <c:pt idx="151485">
                  <c:v>46.161689658883503</c:v>
                </c:pt>
                <c:pt idx="151486">
                  <c:v>46.161798221595497</c:v>
                </c:pt>
                <c:pt idx="151487">
                  <c:v>46.161906783959999</c:v>
                </c:pt>
                <c:pt idx="151488">
                  <c:v>46.162015345976997</c:v>
                </c:pt>
                <c:pt idx="151489">
                  <c:v>46.162123907646397</c:v>
                </c:pt>
                <c:pt idx="151490">
                  <c:v>46.162232468968398</c:v>
                </c:pt>
                <c:pt idx="151491">
                  <c:v>46.162341029942901</c:v>
                </c:pt>
                <c:pt idx="151492">
                  <c:v>46.162449590569899</c:v>
                </c:pt>
                <c:pt idx="151493">
                  <c:v>46.162558150849399</c:v>
                </c:pt>
                <c:pt idx="151494">
                  <c:v>46.162666710781401</c:v>
                </c:pt>
                <c:pt idx="151495">
                  <c:v>46.162775270365998</c:v>
                </c:pt>
                <c:pt idx="151496">
                  <c:v>46.162883829602997</c:v>
                </c:pt>
                <c:pt idx="151497">
                  <c:v>46.162992388492498</c:v>
                </c:pt>
                <c:pt idx="151498">
                  <c:v>46.1631009470346</c:v>
                </c:pt>
                <c:pt idx="151499">
                  <c:v>46.163209505229197</c:v>
                </c:pt>
                <c:pt idx="151500">
                  <c:v>46.163318063076296</c:v>
                </c:pt>
                <c:pt idx="151501">
                  <c:v>46.163426620575898</c:v>
                </c:pt>
                <c:pt idx="151502">
                  <c:v>46.163535177728001</c:v>
                </c:pt>
                <c:pt idx="151503">
                  <c:v>46.163643734532599</c:v>
                </c:pt>
                <c:pt idx="151504">
                  <c:v>46.163752290989798</c:v>
                </c:pt>
                <c:pt idx="151505">
                  <c:v>46.1638608470995</c:v>
                </c:pt>
                <c:pt idx="151506">
                  <c:v>46.163969402861703</c:v>
                </c:pt>
                <c:pt idx="151507">
                  <c:v>46.164077958276401</c:v>
                </c:pt>
                <c:pt idx="151508">
                  <c:v>46.164186513343601</c:v>
                </c:pt>
                <c:pt idx="151509">
                  <c:v>46.164295068063403</c:v>
                </c:pt>
                <c:pt idx="151510">
                  <c:v>46.1644036224357</c:v>
                </c:pt>
                <c:pt idx="151511">
                  <c:v>46.164512176460498</c:v>
                </c:pt>
                <c:pt idx="151512">
                  <c:v>46.164620730137898</c:v>
                </c:pt>
                <c:pt idx="151513">
                  <c:v>46.1647292834677</c:v>
                </c:pt>
                <c:pt idx="151514">
                  <c:v>46.164837836450197</c:v>
                </c:pt>
                <c:pt idx="151515">
                  <c:v>46.164946389085102</c:v>
                </c:pt>
                <c:pt idx="151516">
                  <c:v>46.165054941372603</c:v>
                </c:pt>
                <c:pt idx="151517">
                  <c:v>46.165163493312598</c:v>
                </c:pt>
                <c:pt idx="151518">
                  <c:v>46.165272044905102</c:v>
                </c:pt>
                <c:pt idx="151519">
                  <c:v>46.1653805961502</c:v>
                </c:pt>
                <c:pt idx="151520">
                  <c:v>46.165489147047801</c:v>
                </c:pt>
                <c:pt idx="151521">
                  <c:v>46.165597697598002</c:v>
                </c:pt>
                <c:pt idx="151522">
                  <c:v>46.165706247800699</c:v>
                </c:pt>
                <c:pt idx="151523">
                  <c:v>46.165814797655898</c:v>
                </c:pt>
                <c:pt idx="151524">
                  <c:v>46.165923347163698</c:v>
                </c:pt>
                <c:pt idx="151525">
                  <c:v>46.166031896324</c:v>
                </c:pt>
                <c:pt idx="151526">
                  <c:v>46.166140445136897</c:v>
                </c:pt>
                <c:pt idx="151527">
                  <c:v>46.166248993602302</c:v>
                </c:pt>
                <c:pt idx="151528">
                  <c:v>46.166357541720203</c:v>
                </c:pt>
                <c:pt idx="151529">
                  <c:v>46.166466089490697</c:v>
                </c:pt>
                <c:pt idx="151530">
                  <c:v>46.166574636913801</c:v>
                </c:pt>
                <c:pt idx="151531">
                  <c:v>46.166683183989399</c:v>
                </c:pt>
                <c:pt idx="151532">
                  <c:v>46.166791730717499</c:v>
                </c:pt>
                <c:pt idx="151533">
                  <c:v>46.1669002770982</c:v>
                </c:pt>
                <c:pt idx="151534">
                  <c:v>46.167008823131503</c:v>
                </c:pt>
                <c:pt idx="151535">
                  <c:v>46.167117368817301</c:v>
                </c:pt>
                <c:pt idx="151536">
                  <c:v>46.167225914155701</c:v>
                </c:pt>
                <c:pt idx="151537">
                  <c:v>46.167334459146602</c:v>
                </c:pt>
                <c:pt idx="151538">
                  <c:v>46.167443003790098</c:v>
                </c:pt>
                <c:pt idx="151539">
                  <c:v>46.167551548086102</c:v>
                </c:pt>
                <c:pt idx="151540">
                  <c:v>46.167660092034701</c:v>
                </c:pt>
                <c:pt idx="151541">
                  <c:v>46.167768635635802</c:v>
                </c:pt>
                <c:pt idx="151542">
                  <c:v>46.167877178889597</c:v>
                </c:pt>
                <c:pt idx="151543">
                  <c:v>46.167985721795802</c:v>
                </c:pt>
                <c:pt idx="151544">
                  <c:v>46.1680942643547</c:v>
                </c:pt>
                <c:pt idx="151545">
                  <c:v>46.1682028065661</c:v>
                </c:pt>
                <c:pt idx="151546">
                  <c:v>46.168311348430102</c:v>
                </c:pt>
                <c:pt idx="151547">
                  <c:v>46.168419889946598</c:v>
                </c:pt>
                <c:pt idx="151548">
                  <c:v>46.168528431115703</c:v>
                </c:pt>
                <c:pt idx="151549">
                  <c:v>46.168636971937403</c:v>
                </c:pt>
                <c:pt idx="151550">
                  <c:v>46.168745512411597</c:v>
                </c:pt>
                <c:pt idx="151551">
                  <c:v>46.168854052538499</c:v>
                </c:pt>
                <c:pt idx="151552">
                  <c:v>46.168962592317897</c:v>
                </c:pt>
                <c:pt idx="151553">
                  <c:v>46.169071131749803</c:v>
                </c:pt>
                <c:pt idx="151554">
                  <c:v>46.169179670834403</c:v>
                </c:pt>
                <c:pt idx="151555">
                  <c:v>46.169288209571498</c:v>
                </c:pt>
                <c:pt idx="151556">
                  <c:v>46.169396747961201</c:v>
                </c:pt>
                <c:pt idx="151557">
                  <c:v>46.1695052860034</c:v>
                </c:pt>
                <c:pt idx="151558">
                  <c:v>46.169613823698299</c:v>
                </c:pt>
                <c:pt idx="151559">
                  <c:v>46.1697223610457</c:v>
                </c:pt>
                <c:pt idx="151560">
                  <c:v>46.169830898045703</c:v>
                </c:pt>
                <c:pt idx="151561">
                  <c:v>46.1699394346983</c:v>
                </c:pt>
                <c:pt idx="151562">
                  <c:v>46.170047971003498</c:v>
                </c:pt>
                <c:pt idx="151563">
                  <c:v>46.170156506961298</c:v>
                </c:pt>
                <c:pt idx="151564">
                  <c:v>46.1702650425716</c:v>
                </c:pt>
                <c:pt idx="151565">
                  <c:v>46.170373577834603</c:v>
                </c:pt>
                <c:pt idx="151566">
                  <c:v>46.170482112750101</c:v>
                </c:pt>
                <c:pt idx="151567">
                  <c:v>46.1705906473182</c:v>
                </c:pt>
                <c:pt idx="151568">
                  <c:v>46.1706991815389</c:v>
                </c:pt>
                <c:pt idx="151569">
                  <c:v>46.170807715412202</c:v>
                </c:pt>
                <c:pt idx="151570">
                  <c:v>46.170916248938099</c:v>
                </c:pt>
                <c:pt idx="151571">
                  <c:v>46.171024782116604</c:v>
                </c:pt>
                <c:pt idx="151572">
                  <c:v>46.171133314947703</c:v>
                </c:pt>
                <c:pt idx="151573">
                  <c:v>46.171241847431403</c:v>
                </c:pt>
                <c:pt idx="151574">
                  <c:v>46.171350379567698</c:v>
                </c:pt>
                <c:pt idx="151575">
                  <c:v>46.171458911356503</c:v>
                </c:pt>
                <c:pt idx="151576">
                  <c:v>46.171567442798001</c:v>
                </c:pt>
                <c:pt idx="151577">
                  <c:v>46.1716759738921</c:v>
                </c:pt>
                <c:pt idx="151578">
                  <c:v>46.171784504638701</c:v>
                </c:pt>
                <c:pt idx="151579">
                  <c:v>46.171893035038003</c:v>
                </c:pt>
                <c:pt idx="151580">
                  <c:v>46.1720015650899</c:v>
                </c:pt>
                <c:pt idx="151581">
                  <c:v>46.172110094794398</c:v>
                </c:pt>
                <c:pt idx="151582">
                  <c:v>46.172218624151498</c:v>
                </c:pt>
                <c:pt idx="151583">
                  <c:v>46.172327153161199</c:v>
                </c:pt>
                <c:pt idx="151584">
                  <c:v>46.172435681823501</c:v>
                </c:pt>
                <c:pt idx="151585">
                  <c:v>46.172544210138398</c:v>
                </c:pt>
                <c:pt idx="151586">
                  <c:v>46.172652738105903</c:v>
                </c:pt>
                <c:pt idx="151587">
                  <c:v>46.172761265726102</c:v>
                </c:pt>
                <c:pt idx="151588">
                  <c:v>46.172869792998803</c:v>
                </c:pt>
                <c:pt idx="151589">
                  <c:v>46.172978319924198</c:v>
                </c:pt>
                <c:pt idx="151590">
                  <c:v>46.173086846502201</c:v>
                </c:pt>
                <c:pt idx="151591">
                  <c:v>46.173195372732799</c:v>
                </c:pt>
                <c:pt idx="151592">
                  <c:v>46.173303898615998</c:v>
                </c:pt>
                <c:pt idx="151593">
                  <c:v>46.173412424151799</c:v>
                </c:pt>
                <c:pt idx="151594">
                  <c:v>46.1735209493403</c:v>
                </c:pt>
                <c:pt idx="151595">
                  <c:v>46.173629474181297</c:v>
                </c:pt>
                <c:pt idx="151596">
                  <c:v>46.173737998675001</c:v>
                </c:pt>
                <c:pt idx="151597">
                  <c:v>46.1738465228213</c:v>
                </c:pt>
                <c:pt idx="151598">
                  <c:v>46.1739550466203</c:v>
                </c:pt>
                <c:pt idx="151599">
                  <c:v>46.174063570071901</c:v>
                </c:pt>
                <c:pt idx="151600">
                  <c:v>46.174172093175997</c:v>
                </c:pt>
                <c:pt idx="151601">
                  <c:v>46.174280615932901</c:v>
                </c:pt>
                <c:pt idx="151602">
                  <c:v>46.174389138342299</c:v>
                </c:pt>
                <c:pt idx="151603">
                  <c:v>46.174497660404398</c:v>
                </c:pt>
                <c:pt idx="151604">
                  <c:v>46.174606182119099</c:v>
                </c:pt>
                <c:pt idx="151605">
                  <c:v>46.174714703486401</c:v>
                </c:pt>
                <c:pt idx="151606">
                  <c:v>46.174823224506397</c:v>
                </c:pt>
                <c:pt idx="151607">
                  <c:v>46.174931745179002</c:v>
                </c:pt>
                <c:pt idx="151608">
                  <c:v>46.1750402655043</c:v>
                </c:pt>
                <c:pt idx="151609">
                  <c:v>46.175148785482101</c:v>
                </c:pt>
                <c:pt idx="151610">
                  <c:v>46.175257305112602</c:v>
                </c:pt>
                <c:pt idx="151611">
                  <c:v>46.175365824395797</c:v>
                </c:pt>
                <c:pt idx="151612">
                  <c:v>46.175474343331601</c:v>
                </c:pt>
                <c:pt idx="151613">
                  <c:v>46.175582861919999</c:v>
                </c:pt>
                <c:pt idx="151614">
                  <c:v>46.175691380161098</c:v>
                </c:pt>
                <c:pt idx="151615">
                  <c:v>46.175799898054798</c:v>
                </c:pt>
                <c:pt idx="151616">
                  <c:v>46.175908415601199</c:v>
                </c:pt>
                <c:pt idx="151617">
                  <c:v>46.176016932800202</c:v>
                </c:pt>
                <c:pt idx="151618">
                  <c:v>46.176125449651799</c:v>
                </c:pt>
                <c:pt idx="151619">
                  <c:v>46.176233966156097</c:v>
                </c:pt>
                <c:pt idx="151620">
                  <c:v>46.176342482313103</c:v>
                </c:pt>
                <c:pt idx="151621">
                  <c:v>46.176450998122696</c:v>
                </c:pt>
                <c:pt idx="151622">
                  <c:v>46.176559513584898</c:v>
                </c:pt>
                <c:pt idx="151623">
                  <c:v>46.176668028699801</c:v>
                </c:pt>
                <c:pt idx="151624">
                  <c:v>46.176776543467398</c:v>
                </c:pt>
                <c:pt idx="151625">
                  <c:v>46.176885057887603</c:v>
                </c:pt>
                <c:pt idx="151626">
                  <c:v>46.176993571960402</c:v>
                </c:pt>
                <c:pt idx="151627">
                  <c:v>46.177102085685902</c:v>
                </c:pt>
                <c:pt idx="151628">
                  <c:v>46.177210599064097</c:v>
                </c:pt>
                <c:pt idx="151629">
                  <c:v>46.177319112094999</c:v>
                </c:pt>
                <c:pt idx="151630">
                  <c:v>46.177427624778403</c:v>
                </c:pt>
                <c:pt idx="151631">
                  <c:v>46.1775361371146</c:v>
                </c:pt>
                <c:pt idx="151632">
                  <c:v>46.177644649103399</c:v>
                </c:pt>
                <c:pt idx="151633">
                  <c:v>46.177753160744899</c:v>
                </c:pt>
                <c:pt idx="151634">
                  <c:v>46.177861672039</c:v>
                </c:pt>
                <c:pt idx="151635">
                  <c:v>46.177970182985803</c:v>
                </c:pt>
                <c:pt idx="151636">
                  <c:v>46.178078693585299</c:v>
                </c:pt>
                <c:pt idx="151637">
                  <c:v>46.178187203837403</c:v>
                </c:pt>
                <c:pt idx="151638">
                  <c:v>46.178295713742301</c:v>
                </c:pt>
                <c:pt idx="151639">
                  <c:v>46.178404223299701</c:v>
                </c:pt>
                <c:pt idx="151640">
                  <c:v>46.178512732509901</c:v>
                </c:pt>
                <c:pt idx="151641">
                  <c:v>46.178621241372703</c:v>
                </c:pt>
                <c:pt idx="151642">
                  <c:v>46.178729749888198</c:v>
                </c:pt>
                <c:pt idx="151643">
                  <c:v>46.178838258056302</c:v>
                </c:pt>
                <c:pt idx="151644">
                  <c:v>46.1789467658772</c:v>
                </c:pt>
                <c:pt idx="151645">
                  <c:v>46.179055273350698</c:v>
                </c:pt>
                <c:pt idx="151646">
                  <c:v>46.179163780476898</c:v>
                </c:pt>
                <c:pt idx="151647">
                  <c:v>46.179272287255799</c:v>
                </c:pt>
                <c:pt idx="151648">
                  <c:v>46.179380793687301</c:v>
                </c:pt>
                <c:pt idx="151649">
                  <c:v>46.179489299771603</c:v>
                </c:pt>
                <c:pt idx="151650">
                  <c:v>46.1795978055085</c:v>
                </c:pt>
                <c:pt idx="151651">
                  <c:v>46.179706310898098</c:v>
                </c:pt>
                <c:pt idx="151652">
                  <c:v>46.179814815940396</c:v>
                </c:pt>
                <c:pt idx="151653">
                  <c:v>46.179923320635297</c:v>
                </c:pt>
                <c:pt idx="151654">
                  <c:v>46.180031824982997</c:v>
                </c:pt>
                <c:pt idx="151655">
                  <c:v>46.180140328983299</c:v>
                </c:pt>
                <c:pt idx="151656">
                  <c:v>46.180248832636302</c:v>
                </c:pt>
                <c:pt idx="151657">
                  <c:v>46.180357335942098</c:v>
                </c:pt>
                <c:pt idx="151658">
                  <c:v>46.180465838900503</c:v>
                </c:pt>
                <c:pt idx="151659">
                  <c:v>46.180574341511601</c:v>
                </c:pt>
                <c:pt idx="151660">
                  <c:v>46.180682843775401</c:v>
                </c:pt>
                <c:pt idx="151661">
                  <c:v>46.180791345691802</c:v>
                </c:pt>
                <c:pt idx="151662">
                  <c:v>46.180899847261003</c:v>
                </c:pt>
                <c:pt idx="151663">
                  <c:v>46.181008348482898</c:v>
                </c:pt>
                <c:pt idx="151664">
                  <c:v>46.181116849357501</c:v>
                </c:pt>
                <c:pt idx="151665">
                  <c:v>46.181225349884699</c:v>
                </c:pt>
                <c:pt idx="151666">
                  <c:v>46.181333850064703</c:v>
                </c:pt>
                <c:pt idx="151667">
                  <c:v>46.181442349897402</c:v>
                </c:pt>
                <c:pt idx="151668">
                  <c:v>46.181550849382802</c:v>
                </c:pt>
                <c:pt idx="151669">
                  <c:v>46.181659348520803</c:v>
                </c:pt>
                <c:pt idx="151670">
                  <c:v>46.181767847311598</c:v>
                </c:pt>
                <c:pt idx="151671">
                  <c:v>46.1818763457551</c:v>
                </c:pt>
                <c:pt idx="151672">
                  <c:v>46.181984843851303</c:v>
                </c:pt>
                <c:pt idx="151673">
                  <c:v>46.182093341600201</c:v>
                </c:pt>
                <c:pt idx="151674">
                  <c:v>46.182201839001799</c:v>
                </c:pt>
                <c:pt idx="151675">
                  <c:v>46.182310336056098</c:v>
                </c:pt>
                <c:pt idx="151676">
                  <c:v>46.182418832763197</c:v>
                </c:pt>
                <c:pt idx="151677">
                  <c:v>46.182527329122898</c:v>
                </c:pt>
                <c:pt idx="151678">
                  <c:v>46.1826358251353</c:v>
                </c:pt>
                <c:pt idx="151679">
                  <c:v>46.182744320800502</c:v>
                </c:pt>
                <c:pt idx="151680">
                  <c:v>46.182852816118398</c:v>
                </c:pt>
                <c:pt idx="151681">
                  <c:v>46.182961311089002</c:v>
                </c:pt>
                <c:pt idx="151682">
                  <c:v>46.1830698057123</c:v>
                </c:pt>
                <c:pt idx="151683">
                  <c:v>46.183178299988299</c:v>
                </c:pt>
                <c:pt idx="151684">
                  <c:v>46.183286793917098</c:v>
                </c:pt>
                <c:pt idx="151685">
                  <c:v>46.183395287498598</c:v>
                </c:pt>
                <c:pt idx="151686">
                  <c:v>46.183503780732799</c:v>
                </c:pt>
                <c:pt idx="151687">
                  <c:v>46.183612273619701</c:v>
                </c:pt>
                <c:pt idx="151688">
                  <c:v>46.183720766159297</c:v>
                </c:pt>
                <c:pt idx="151689">
                  <c:v>46.1838292583517</c:v>
                </c:pt>
                <c:pt idx="151690">
                  <c:v>46.183937750196797</c:v>
                </c:pt>
                <c:pt idx="151691">
                  <c:v>46.184046241694602</c:v>
                </c:pt>
                <c:pt idx="151692">
                  <c:v>46.184154732845201</c:v>
                </c:pt>
                <c:pt idx="151693">
                  <c:v>46.184263223648401</c:v>
                </c:pt>
                <c:pt idx="151694">
                  <c:v>46.184371714104401</c:v>
                </c:pt>
                <c:pt idx="151695">
                  <c:v>46.184480204213202</c:v>
                </c:pt>
                <c:pt idx="151696">
                  <c:v>46.184588693974703</c:v>
                </c:pt>
                <c:pt idx="151697">
                  <c:v>46.184697183388899</c:v>
                </c:pt>
                <c:pt idx="151698">
                  <c:v>46.184805672455802</c:v>
                </c:pt>
                <c:pt idx="151699">
                  <c:v>46.184914161175499</c:v>
                </c:pt>
                <c:pt idx="151700">
                  <c:v>46.185022649547903</c:v>
                </c:pt>
                <c:pt idx="151701">
                  <c:v>46.185131137573102</c:v>
                </c:pt>
                <c:pt idx="151702">
                  <c:v>46.185239625251</c:v>
                </c:pt>
                <c:pt idx="151703">
                  <c:v>46.1853481125816</c:v>
                </c:pt>
                <c:pt idx="151704">
                  <c:v>46.185456599565001</c:v>
                </c:pt>
                <c:pt idx="151705">
                  <c:v>46.185565086201102</c:v>
                </c:pt>
                <c:pt idx="151706">
                  <c:v>46.185673572489897</c:v>
                </c:pt>
                <c:pt idx="151707">
                  <c:v>46.185782058431599</c:v>
                </c:pt>
                <c:pt idx="151708">
                  <c:v>46.185890544025902</c:v>
                </c:pt>
                <c:pt idx="151709">
                  <c:v>46.185999029272999</c:v>
                </c:pt>
                <c:pt idx="151710">
                  <c:v>46.186107514172903</c:v>
                </c:pt>
                <c:pt idx="151711">
                  <c:v>46.186215998725501</c:v>
                </c:pt>
                <c:pt idx="151712">
                  <c:v>46.1863244829308</c:v>
                </c:pt>
                <c:pt idx="151713">
                  <c:v>46.1864329667889</c:v>
                </c:pt>
                <c:pt idx="151714">
                  <c:v>46.186541450299799</c:v>
                </c:pt>
                <c:pt idx="151715">
                  <c:v>46.1866499334634</c:v>
                </c:pt>
                <c:pt idx="151716">
                  <c:v>46.186758416279702</c:v>
                </c:pt>
                <c:pt idx="151717">
                  <c:v>46.186866898748796</c:v>
                </c:pt>
                <c:pt idx="151718">
                  <c:v>46.186975380870699</c:v>
                </c:pt>
                <c:pt idx="151719">
                  <c:v>46.187083862645402</c:v>
                </c:pt>
                <c:pt idx="151720">
                  <c:v>46.187192344072798</c:v>
                </c:pt>
                <c:pt idx="151721">
                  <c:v>46.187300825152903</c:v>
                </c:pt>
                <c:pt idx="151722">
                  <c:v>46.187409305885801</c:v>
                </c:pt>
                <c:pt idx="151723">
                  <c:v>46.187517786271499</c:v>
                </c:pt>
                <c:pt idx="151724">
                  <c:v>46.187626266309998</c:v>
                </c:pt>
                <c:pt idx="151725">
                  <c:v>46.187734746001198</c:v>
                </c:pt>
                <c:pt idx="151726">
                  <c:v>46.187843225345098</c:v>
                </c:pt>
                <c:pt idx="151727">
                  <c:v>46.187951704341899</c:v>
                </c:pt>
                <c:pt idx="151728">
                  <c:v>46.1880601829914</c:v>
                </c:pt>
                <c:pt idx="151729">
                  <c:v>46.188168661293702</c:v>
                </c:pt>
                <c:pt idx="151730">
                  <c:v>46.188277139248697</c:v>
                </c:pt>
                <c:pt idx="151731">
                  <c:v>46.1883856168566</c:v>
                </c:pt>
                <c:pt idx="151732">
                  <c:v>46.188494094117097</c:v>
                </c:pt>
                <c:pt idx="151733">
                  <c:v>46.188602571030501</c:v>
                </c:pt>
                <c:pt idx="151734">
                  <c:v>46.188711047596698</c:v>
                </c:pt>
                <c:pt idx="151735">
                  <c:v>46.188819523815603</c:v>
                </c:pt>
                <c:pt idx="151736">
                  <c:v>46.188927999687301</c:v>
                </c:pt>
                <c:pt idx="151737">
                  <c:v>46.1890364752118</c:v>
                </c:pt>
                <c:pt idx="151738">
                  <c:v>46.189144950389</c:v>
                </c:pt>
                <c:pt idx="151739">
                  <c:v>46.1892534252191</c:v>
                </c:pt>
                <c:pt idx="151740">
                  <c:v>46.1893618997019</c:v>
                </c:pt>
                <c:pt idx="151741">
                  <c:v>46.189470373837501</c:v>
                </c:pt>
                <c:pt idx="151742">
                  <c:v>46.189578847625803</c:v>
                </c:pt>
                <c:pt idx="151743">
                  <c:v>46.189687321066998</c:v>
                </c:pt>
                <c:pt idx="151744">
                  <c:v>46.189795794161</c:v>
                </c:pt>
                <c:pt idx="151745">
                  <c:v>46.189904266907703</c:v>
                </c:pt>
                <c:pt idx="151746">
                  <c:v>46.190012739307299</c:v>
                </c:pt>
                <c:pt idx="151747">
                  <c:v>46.190121211359603</c:v>
                </c:pt>
                <c:pt idx="151748">
                  <c:v>46.1902296830647</c:v>
                </c:pt>
                <c:pt idx="151749">
                  <c:v>46.190338154422598</c:v>
                </c:pt>
                <c:pt idx="151750">
                  <c:v>46.190446625433303</c:v>
                </c:pt>
                <c:pt idx="151751">
                  <c:v>46.190555096096801</c:v>
                </c:pt>
                <c:pt idx="151752">
                  <c:v>46.1906635664131</c:v>
                </c:pt>
                <c:pt idx="151753">
                  <c:v>46.190772036382199</c:v>
                </c:pt>
                <c:pt idx="151754">
                  <c:v>46.190880506004</c:v>
                </c:pt>
                <c:pt idx="151755">
                  <c:v>46.1909889752787</c:v>
                </c:pt>
                <c:pt idx="151756">
                  <c:v>46.1910974442062</c:v>
                </c:pt>
                <c:pt idx="151757">
                  <c:v>46.191205912786501</c:v>
                </c:pt>
                <c:pt idx="151758">
                  <c:v>46.191314381019502</c:v>
                </c:pt>
                <c:pt idx="151759">
                  <c:v>46.191422848905397</c:v>
                </c:pt>
                <c:pt idx="151760">
                  <c:v>46.191531316444099</c:v>
                </c:pt>
                <c:pt idx="151761">
                  <c:v>46.191639783635601</c:v>
                </c:pt>
                <c:pt idx="151762">
                  <c:v>46.191748250479897</c:v>
                </c:pt>
                <c:pt idx="151763">
                  <c:v>46.191856716977</c:v>
                </c:pt>
                <c:pt idx="151764">
                  <c:v>46.191965183126896</c:v>
                </c:pt>
                <c:pt idx="151765">
                  <c:v>46.1920736489296</c:v>
                </c:pt>
                <c:pt idx="151766">
                  <c:v>46.192182114385197</c:v>
                </c:pt>
                <c:pt idx="151767">
                  <c:v>46.192290579493502</c:v>
                </c:pt>
                <c:pt idx="151768">
                  <c:v>46.192399044254699</c:v>
                </c:pt>
                <c:pt idx="151769">
                  <c:v>46.192507508668697</c:v>
                </c:pt>
                <c:pt idx="151770">
                  <c:v>46.192615972735403</c:v>
                </c:pt>
                <c:pt idx="151771">
                  <c:v>46.192724436455002</c:v>
                </c:pt>
                <c:pt idx="151772">
                  <c:v>46.192832899827501</c:v>
                </c:pt>
                <c:pt idx="151773">
                  <c:v>46.1929413628527</c:v>
                </c:pt>
                <c:pt idx="151774">
                  <c:v>46.1930498255308</c:v>
                </c:pt>
                <c:pt idx="151775">
                  <c:v>46.1931582878616</c:v>
                </c:pt>
                <c:pt idx="151776">
                  <c:v>46.1932667498453</c:v>
                </c:pt>
                <c:pt idx="151777">
                  <c:v>46.1933752114819</c:v>
                </c:pt>
                <c:pt idx="151778">
                  <c:v>46.193483672771201</c:v>
                </c:pt>
                <c:pt idx="151779">
                  <c:v>46.193592133713402</c:v>
                </c:pt>
                <c:pt idx="151780">
                  <c:v>46.193700594308403</c:v>
                </c:pt>
                <c:pt idx="151781">
                  <c:v>46.193809054556198</c:v>
                </c:pt>
                <c:pt idx="151782">
                  <c:v>46.193917514456899</c:v>
                </c:pt>
                <c:pt idx="151783">
                  <c:v>46.194025974010401</c:v>
                </c:pt>
                <c:pt idx="151784">
                  <c:v>46.194134433216703</c:v>
                </c:pt>
                <c:pt idx="151785">
                  <c:v>46.194242892075799</c:v>
                </c:pt>
                <c:pt idx="151786">
                  <c:v>46.194351350587802</c:v>
                </c:pt>
                <c:pt idx="151787">
                  <c:v>46.194459808752597</c:v>
                </c:pt>
                <c:pt idx="151788">
                  <c:v>46.194568266570201</c:v>
                </c:pt>
                <c:pt idx="151789">
                  <c:v>46.194676724040697</c:v>
                </c:pt>
                <c:pt idx="151790">
                  <c:v>46.194785181164001</c:v>
                </c:pt>
                <c:pt idx="151791">
                  <c:v>46.194893637940197</c:v>
                </c:pt>
                <c:pt idx="151792">
                  <c:v>46.195002094369201</c:v>
                </c:pt>
                <c:pt idx="151793">
                  <c:v>46.195110550451098</c:v>
                </c:pt>
                <c:pt idx="151794">
                  <c:v>46.195219006185702</c:v>
                </c:pt>
                <c:pt idx="151795">
                  <c:v>46.195327461573299</c:v>
                </c:pt>
                <c:pt idx="151796">
                  <c:v>46.195435916613597</c:v>
                </c:pt>
                <c:pt idx="151797">
                  <c:v>46.195544371306802</c:v>
                </c:pt>
                <c:pt idx="151798">
                  <c:v>46.1956528256529</c:v>
                </c:pt>
                <c:pt idx="151799">
                  <c:v>46.195761279651798</c:v>
                </c:pt>
                <c:pt idx="151800">
                  <c:v>46.195869733303603</c:v>
                </c:pt>
                <c:pt idx="151801">
                  <c:v>46.195978186608201</c:v>
                </c:pt>
                <c:pt idx="151802">
                  <c:v>46.1960866395656</c:v>
                </c:pt>
                <c:pt idx="151803">
                  <c:v>46.196195092175898</c:v>
                </c:pt>
                <c:pt idx="151804">
                  <c:v>46.196303544439097</c:v>
                </c:pt>
                <c:pt idx="151805">
                  <c:v>46.196411996355103</c:v>
                </c:pt>
                <c:pt idx="151806">
                  <c:v>46.196520447924001</c:v>
                </c:pt>
                <c:pt idx="151807">
                  <c:v>46.196628899145701</c:v>
                </c:pt>
                <c:pt idx="151808">
                  <c:v>46.1967373500203</c:v>
                </c:pt>
                <c:pt idx="151809">
                  <c:v>46.196845800547699</c:v>
                </c:pt>
                <c:pt idx="151810">
                  <c:v>46.196954250727998</c:v>
                </c:pt>
                <c:pt idx="151811">
                  <c:v>46.197062700561197</c:v>
                </c:pt>
                <c:pt idx="151812">
                  <c:v>46.197171150047197</c:v>
                </c:pt>
                <c:pt idx="151813">
                  <c:v>46.197279599186103</c:v>
                </c:pt>
                <c:pt idx="151814">
                  <c:v>46.197388047977803</c:v>
                </c:pt>
                <c:pt idx="151815">
                  <c:v>46.197496496422502</c:v>
                </c:pt>
                <c:pt idx="151816">
                  <c:v>46.197604944519902</c:v>
                </c:pt>
                <c:pt idx="151817">
                  <c:v>46.197713392270302</c:v>
                </c:pt>
                <c:pt idx="151818">
                  <c:v>46.197821839673502</c:v>
                </c:pt>
                <c:pt idx="151819">
                  <c:v>46.197930286729601</c:v>
                </c:pt>
                <c:pt idx="151820">
                  <c:v>46.198038733438601</c:v>
                </c:pt>
                <c:pt idx="151821">
                  <c:v>46.198147179800401</c:v>
                </c:pt>
                <c:pt idx="151822">
                  <c:v>46.198255625815101</c:v>
                </c:pt>
                <c:pt idx="151823">
                  <c:v>46.1983640714827</c:v>
                </c:pt>
                <c:pt idx="151824">
                  <c:v>46.198472516803101</c:v>
                </c:pt>
                <c:pt idx="151825">
                  <c:v>46.1985809617764</c:v>
                </c:pt>
                <c:pt idx="151826">
                  <c:v>46.1986894064027</c:v>
                </c:pt>
                <c:pt idx="151827">
                  <c:v>46.1987978506817</c:v>
                </c:pt>
                <c:pt idx="151828">
                  <c:v>46.1989062946137</c:v>
                </c:pt>
                <c:pt idx="151829">
                  <c:v>46.1990147381985</c:v>
                </c:pt>
                <c:pt idx="151830">
                  <c:v>46.199123181436299</c:v>
                </c:pt>
                <c:pt idx="151831">
                  <c:v>46.199231624326899</c:v>
                </c:pt>
                <c:pt idx="151832">
                  <c:v>46.199340066870398</c:v>
                </c:pt>
                <c:pt idx="151833">
                  <c:v>46.199448509066698</c:v>
                </c:pt>
                <c:pt idx="151834">
                  <c:v>46.199556950915998</c:v>
                </c:pt>
                <c:pt idx="151835">
                  <c:v>46.199665392418197</c:v>
                </c:pt>
                <c:pt idx="151836">
                  <c:v>46.199773833573197</c:v>
                </c:pt>
                <c:pt idx="151837">
                  <c:v>46.199882274381103</c:v>
                </c:pt>
                <c:pt idx="151838">
                  <c:v>46.199990714841903</c:v>
                </c:pt>
                <c:pt idx="151839">
                  <c:v>46.200099154955602</c:v>
                </c:pt>
                <c:pt idx="151840">
                  <c:v>46.200207594722301</c:v>
                </c:pt>
                <c:pt idx="151841">
                  <c:v>46.2003160341418</c:v>
                </c:pt>
                <c:pt idx="151842">
                  <c:v>46.200424473214198</c:v>
                </c:pt>
                <c:pt idx="151843">
                  <c:v>46.200532911939398</c:v>
                </c:pt>
                <c:pt idx="151844">
                  <c:v>46.200641350317603</c:v>
                </c:pt>
                <c:pt idx="151845">
                  <c:v>46.200749788348702</c:v>
                </c:pt>
                <c:pt idx="151846">
                  <c:v>46.2008582260327</c:v>
                </c:pt>
                <c:pt idx="151847">
                  <c:v>46.200966663369599</c:v>
                </c:pt>
                <c:pt idx="151848">
                  <c:v>46.201075100359397</c:v>
                </c:pt>
                <c:pt idx="151849">
                  <c:v>46.201183537002002</c:v>
                </c:pt>
                <c:pt idx="151850">
                  <c:v>46.2012919732976</c:v>
                </c:pt>
                <c:pt idx="151851">
                  <c:v>46.201400409246098</c:v>
                </c:pt>
                <c:pt idx="151852">
                  <c:v>46.201508844847503</c:v>
                </c:pt>
                <c:pt idx="151853">
                  <c:v>46.2016172801019</c:v>
                </c:pt>
                <c:pt idx="151854">
                  <c:v>46.201725715009097</c:v>
                </c:pt>
                <c:pt idx="151855">
                  <c:v>46.201834149569201</c:v>
                </c:pt>
                <c:pt idx="151856">
                  <c:v>46.201942583782298</c:v>
                </c:pt>
                <c:pt idx="151857">
                  <c:v>46.202051017648202</c:v>
                </c:pt>
                <c:pt idx="151858">
                  <c:v>46.202159451167098</c:v>
                </c:pt>
                <c:pt idx="151859">
                  <c:v>46.202267884338802</c:v>
                </c:pt>
                <c:pt idx="151860">
                  <c:v>46.202376317163498</c:v>
                </c:pt>
                <c:pt idx="151861">
                  <c:v>46.202484749641201</c:v>
                </c:pt>
                <c:pt idx="151862">
                  <c:v>46.202593181771697</c:v>
                </c:pt>
                <c:pt idx="151863">
                  <c:v>46.202701613555099</c:v>
                </c:pt>
                <c:pt idx="151864">
                  <c:v>46.202810044991502</c:v>
                </c:pt>
                <c:pt idx="151865">
                  <c:v>46.202918476080796</c:v>
                </c:pt>
                <c:pt idx="151866">
                  <c:v>46.203026906822998</c:v>
                </c:pt>
                <c:pt idx="151867">
                  <c:v>46.2031353372181</c:v>
                </c:pt>
                <c:pt idx="151868">
                  <c:v>46.203243767266201</c:v>
                </c:pt>
                <c:pt idx="151869">
                  <c:v>46.203352196967103</c:v>
                </c:pt>
                <c:pt idx="151870">
                  <c:v>46.203460626321103</c:v>
                </c:pt>
                <c:pt idx="151871">
                  <c:v>46.203569055327897</c:v>
                </c:pt>
                <c:pt idx="151872">
                  <c:v>46.203677483987697</c:v>
                </c:pt>
                <c:pt idx="151873">
                  <c:v>46.203785912300297</c:v>
                </c:pt>
                <c:pt idx="151874">
                  <c:v>46.203894340265997</c:v>
                </c:pt>
                <c:pt idx="151875">
                  <c:v>46.204002767884496</c:v>
                </c:pt>
                <c:pt idx="151876">
                  <c:v>46.204111195156003</c:v>
                </c:pt>
                <c:pt idx="151877">
                  <c:v>46.204219622080402</c:v>
                </c:pt>
                <c:pt idx="151878">
                  <c:v>46.2043280486578</c:v>
                </c:pt>
                <c:pt idx="151879">
                  <c:v>46.204436474888098</c:v>
                </c:pt>
                <c:pt idx="151880">
                  <c:v>46.204544900771303</c:v>
                </c:pt>
                <c:pt idx="151881">
                  <c:v>46.204653326307501</c:v>
                </c:pt>
                <c:pt idx="151882">
                  <c:v>46.204761751496598</c:v>
                </c:pt>
                <c:pt idx="151883">
                  <c:v>46.204870176338602</c:v>
                </c:pt>
                <c:pt idx="151884">
                  <c:v>46.204978600833599</c:v>
                </c:pt>
                <c:pt idx="151885">
                  <c:v>46.205087024981502</c:v>
                </c:pt>
                <c:pt idx="151886">
                  <c:v>46.205195448782398</c:v>
                </c:pt>
                <c:pt idx="151887">
                  <c:v>46.2053038722362</c:v>
                </c:pt>
                <c:pt idx="151888">
                  <c:v>46.205412295343002</c:v>
                </c:pt>
                <c:pt idx="151889">
                  <c:v>46.205520718102697</c:v>
                </c:pt>
                <c:pt idx="151890">
                  <c:v>46.205629140515398</c:v>
                </c:pt>
                <c:pt idx="151891">
                  <c:v>46.205737562581</c:v>
                </c:pt>
                <c:pt idx="151892">
                  <c:v>46.2058459842996</c:v>
                </c:pt>
                <c:pt idx="151893">
                  <c:v>46.2059544056711</c:v>
                </c:pt>
                <c:pt idx="151894">
                  <c:v>46.206062826695501</c:v>
                </c:pt>
                <c:pt idx="151895">
                  <c:v>46.206171247373</c:v>
                </c:pt>
                <c:pt idx="151896">
                  <c:v>46.206279667703299</c:v>
                </c:pt>
                <c:pt idx="151897">
                  <c:v>46.206388087686697</c:v>
                </c:pt>
                <c:pt idx="151898">
                  <c:v>46.206496507323003</c:v>
                </c:pt>
                <c:pt idx="151899">
                  <c:v>46.206604926612201</c:v>
                </c:pt>
                <c:pt idx="151900">
                  <c:v>46.206713345554398</c:v>
                </c:pt>
                <c:pt idx="151901">
                  <c:v>46.206821764149602</c:v>
                </c:pt>
                <c:pt idx="151902">
                  <c:v>46.206930182397699</c:v>
                </c:pt>
                <c:pt idx="151903">
                  <c:v>46.207038600298802</c:v>
                </c:pt>
                <c:pt idx="151904">
                  <c:v>46.207147017852897</c:v>
                </c:pt>
                <c:pt idx="151905">
                  <c:v>46.207255435059899</c:v>
                </c:pt>
                <c:pt idx="151906">
                  <c:v>46.207363851919901</c:v>
                </c:pt>
                <c:pt idx="151907">
                  <c:v>46.207472268432802</c:v>
                </c:pt>
                <c:pt idx="151908">
                  <c:v>46.207580684598803</c:v>
                </c:pt>
                <c:pt idx="151909">
                  <c:v>46.207689100417603</c:v>
                </c:pt>
                <c:pt idx="151910">
                  <c:v>46.207797515889503</c:v>
                </c:pt>
                <c:pt idx="151911">
                  <c:v>46.207905931014302</c:v>
                </c:pt>
                <c:pt idx="151912">
                  <c:v>46.208014345792201</c:v>
                </c:pt>
                <c:pt idx="151913">
                  <c:v>46.208122760222899</c:v>
                </c:pt>
                <c:pt idx="151914">
                  <c:v>46.208231174306697</c:v>
                </c:pt>
                <c:pt idx="151915">
                  <c:v>46.208339588043401</c:v>
                </c:pt>
                <c:pt idx="151916">
                  <c:v>46.208448001433098</c:v>
                </c:pt>
                <c:pt idx="151917">
                  <c:v>46.208556414475801</c:v>
                </c:pt>
                <c:pt idx="151918">
                  <c:v>46.208664827171503</c:v>
                </c:pt>
                <c:pt idx="151919">
                  <c:v>46.208773239520198</c:v>
                </c:pt>
                <c:pt idx="151920">
                  <c:v>46.2088816515218</c:v>
                </c:pt>
                <c:pt idx="151921">
                  <c:v>46.208990063176401</c:v>
                </c:pt>
                <c:pt idx="151922">
                  <c:v>46.209098474484001</c:v>
                </c:pt>
                <c:pt idx="151923">
                  <c:v>46.209206885444601</c:v>
                </c:pt>
                <c:pt idx="151924">
                  <c:v>46.209315296058101</c:v>
                </c:pt>
                <c:pt idx="151925">
                  <c:v>46.209423706324699</c:v>
                </c:pt>
                <c:pt idx="151926">
                  <c:v>46.209532116244297</c:v>
                </c:pt>
                <c:pt idx="151927">
                  <c:v>46.209640525816802</c:v>
                </c:pt>
                <c:pt idx="151928">
                  <c:v>46.209748935042299</c:v>
                </c:pt>
                <c:pt idx="151929">
                  <c:v>46.209857343920802</c:v>
                </c:pt>
                <c:pt idx="151930">
                  <c:v>46.209965752452298</c:v>
                </c:pt>
                <c:pt idx="151931">
                  <c:v>46.2100741606368</c:v>
                </c:pt>
                <c:pt idx="151932">
                  <c:v>46.210182568474302</c:v>
                </c:pt>
                <c:pt idx="151933">
                  <c:v>46.210290975964803</c:v>
                </c:pt>
                <c:pt idx="151934">
                  <c:v>46.210399383108303</c:v>
                </c:pt>
                <c:pt idx="151935">
                  <c:v>46.210507789904803</c:v>
                </c:pt>
                <c:pt idx="151936">
                  <c:v>46.210616196354302</c:v>
                </c:pt>
                <c:pt idx="151937">
                  <c:v>46.2107246024568</c:v>
                </c:pt>
                <c:pt idx="151938">
                  <c:v>46.210833008212298</c:v>
                </c:pt>
                <c:pt idx="151939">
                  <c:v>46.210941413620802</c:v>
                </c:pt>
                <c:pt idx="151940">
                  <c:v>46.211049818682298</c:v>
                </c:pt>
                <c:pt idx="151941">
                  <c:v>46.211158223396801</c:v>
                </c:pt>
                <c:pt idx="151942">
                  <c:v>46.211266627764303</c:v>
                </c:pt>
                <c:pt idx="151943">
                  <c:v>46.211375031784797</c:v>
                </c:pt>
                <c:pt idx="151944">
                  <c:v>46.211483435458398</c:v>
                </c:pt>
                <c:pt idx="151945">
                  <c:v>46.211591838784898</c:v>
                </c:pt>
                <c:pt idx="151946">
                  <c:v>46.211700241764397</c:v>
                </c:pt>
                <c:pt idx="151947">
                  <c:v>46.211808644397003</c:v>
                </c:pt>
                <c:pt idx="151948">
                  <c:v>46.211917046682601</c:v>
                </c:pt>
                <c:pt idx="151949">
                  <c:v>46.212025448621098</c:v>
                </c:pt>
                <c:pt idx="151950">
                  <c:v>46.212133850212702</c:v>
                </c:pt>
                <c:pt idx="151951">
                  <c:v>46.212242251457397</c:v>
                </c:pt>
                <c:pt idx="151952">
                  <c:v>46.212350652354999</c:v>
                </c:pt>
                <c:pt idx="151953">
                  <c:v>46.212459052905601</c:v>
                </c:pt>
                <c:pt idx="151954">
                  <c:v>46.212567453109301</c:v>
                </c:pt>
                <c:pt idx="151955">
                  <c:v>46.212675852966001</c:v>
                </c:pt>
                <c:pt idx="151956">
                  <c:v>46.2127842524757</c:v>
                </c:pt>
                <c:pt idx="151957">
                  <c:v>46.212892651638498</c:v>
                </c:pt>
                <c:pt idx="151958">
                  <c:v>46.213001050454203</c:v>
                </c:pt>
                <c:pt idx="151959">
                  <c:v>46.213109448922999</c:v>
                </c:pt>
                <c:pt idx="151960">
                  <c:v>46.213217847044803</c:v>
                </c:pt>
                <c:pt idx="151961">
                  <c:v>46.213326244819697</c:v>
                </c:pt>
                <c:pt idx="151962">
                  <c:v>46.213434642247499</c:v>
                </c:pt>
                <c:pt idx="151963">
                  <c:v>46.2135430393284</c:v>
                </c:pt>
                <c:pt idx="151964">
                  <c:v>46.2136514360623</c:v>
                </c:pt>
                <c:pt idx="151965">
                  <c:v>46.213759832449298</c:v>
                </c:pt>
                <c:pt idx="151966">
                  <c:v>46.213868228489297</c:v>
                </c:pt>
                <c:pt idx="151967">
                  <c:v>46.213976624182301</c:v>
                </c:pt>
                <c:pt idx="151968">
                  <c:v>46.214085019528397</c:v>
                </c:pt>
                <c:pt idx="151969">
                  <c:v>46.2141934145275</c:v>
                </c:pt>
                <c:pt idx="151970">
                  <c:v>46.214301809179602</c:v>
                </c:pt>
                <c:pt idx="151971">
                  <c:v>46.214410203484803</c:v>
                </c:pt>
                <c:pt idx="151972">
                  <c:v>46.214518597443004</c:v>
                </c:pt>
                <c:pt idx="151973">
                  <c:v>46.214626991054203</c:v>
                </c:pt>
                <c:pt idx="151974">
                  <c:v>46.214735384318502</c:v>
                </c:pt>
                <c:pt idx="151975">
                  <c:v>46.214843777235899</c:v>
                </c:pt>
                <c:pt idx="151976">
                  <c:v>46.214952169806303</c:v>
                </c:pt>
                <c:pt idx="151977">
                  <c:v>46.215060562029699</c:v>
                </c:pt>
                <c:pt idx="151978">
                  <c:v>46.2151689539062</c:v>
                </c:pt>
                <c:pt idx="151979">
                  <c:v>46.215277345435702</c:v>
                </c:pt>
                <c:pt idx="151980">
                  <c:v>46.215385736618202</c:v>
                </c:pt>
                <c:pt idx="151981">
                  <c:v>46.215494127453901</c:v>
                </c:pt>
                <c:pt idx="151982">
                  <c:v>46.2156025179425</c:v>
                </c:pt>
                <c:pt idx="151983">
                  <c:v>46.215710908084297</c:v>
                </c:pt>
                <c:pt idx="151984">
                  <c:v>46.215819297879001</c:v>
                </c:pt>
                <c:pt idx="151985">
                  <c:v>46.215927687326896</c:v>
                </c:pt>
                <c:pt idx="151986">
                  <c:v>46.216036076427699</c:v>
                </c:pt>
                <c:pt idx="151987">
                  <c:v>46.216144465181699</c:v>
                </c:pt>
                <c:pt idx="151988">
                  <c:v>46.216252853588699</c:v>
                </c:pt>
                <c:pt idx="151989">
                  <c:v>46.216361241648698</c:v>
                </c:pt>
                <c:pt idx="151990">
                  <c:v>46.216469629361796</c:v>
                </c:pt>
                <c:pt idx="151991">
                  <c:v>46.216578016728</c:v>
                </c:pt>
                <c:pt idx="151992">
                  <c:v>46.216686403747197</c:v>
                </c:pt>
                <c:pt idx="151993">
                  <c:v>46.216794790419499</c:v>
                </c:pt>
                <c:pt idx="151994">
                  <c:v>46.2169031767449</c:v>
                </c:pt>
                <c:pt idx="151995">
                  <c:v>46.2170115627233</c:v>
                </c:pt>
                <c:pt idx="151996">
                  <c:v>46.217119948354799</c:v>
                </c:pt>
                <c:pt idx="151997">
                  <c:v>46.217228333639397</c:v>
                </c:pt>
                <c:pt idx="151998">
                  <c:v>46.217336718577002</c:v>
                </c:pt>
                <c:pt idx="151999">
                  <c:v>46.217445103167698</c:v>
                </c:pt>
                <c:pt idx="152000">
                  <c:v>46.2175534874115</c:v>
                </c:pt>
                <c:pt idx="152001">
                  <c:v>46.217661871308302</c:v>
                </c:pt>
                <c:pt idx="152002">
                  <c:v>46.217770254858202</c:v>
                </c:pt>
                <c:pt idx="152003">
                  <c:v>46.217878638061201</c:v>
                </c:pt>
                <c:pt idx="152004">
                  <c:v>46.217987020917299</c:v>
                </c:pt>
                <c:pt idx="152005">
                  <c:v>46.218095403426403</c:v>
                </c:pt>
                <c:pt idx="152006">
                  <c:v>46.218203785588599</c:v>
                </c:pt>
                <c:pt idx="152007">
                  <c:v>46.218312167403901</c:v>
                </c:pt>
                <c:pt idx="152008">
                  <c:v>46.218420548872302</c:v>
                </c:pt>
                <c:pt idx="152009">
                  <c:v>46.218528929993703</c:v>
                </c:pt>
                <c:pt idx="152010">
                  <c:v>46.218637310768301</c:v>
                </c:pt>
                <c:pt idx="152011">
                  <c:v>46.218745691195899</c:v>
                </c:pt>
                <c:pt idx="152012">
                  <c:v>46.218854071276603</c:v>
                </c:pt>
                <c:pt idx="152013">
                  <c:v>46.218962451010398</c:v>
                </c:pt>
                <c:pt idx="152014">
                  <c:v>46.2190708303973</c:v>
                </c:pt>
                <c:pt idx="152015">
                  <c:v>46.2191792094372</c:v>
                </c:pt>
                <c:pt idx="152016">
                  <c:v>46.2192875881303</c:v>
                </c:pt>
                <c:pt idx="152017">
                  <c:v>46.219395966476398</c:v>
                </c:pt>
                <c:pt idx="152018">
                  <c:v>46.219504344475602</c:v>
                </c:pt>
                <c:pt idx="152019">
                  <c:v>46.219612722127998</c:v>
                </c:pt>
                <c:pt idx="152020">
                  <c:v>46.2197210994334</c:v>
                </c:pt>
                <c:pt idx="152021">
                  <c:v>46.219829476391901</c:v>
                </c:pt>
                <c:pt idx="152022">
                  <c:v>46.219937853003501</c:v>
                </c:pt>
                <c:pt idx="152023">
                  <c:v>46.220046229268199</c:v>
                </c:pt>
                <c:pt idx="152024">
                  <c:v>46.220154605186003</c:v>
                </c:pt>
                <c:pt idx="152025">
                  <c:v>46.2202629807569</c:v>
                </c:pt>
                <c:pt idx="152026">
                  <c:v>46.220371355980902</c:v>
                </c:pt>
                <c:pt idx="152027">
                  <c:v>46.220479730858003</c:v>
                </c:pt>
                <c:pt idx="152028">
                  <c:v>46.220588105388103</c:v>
                </c:pt>
                <c:pt idx="152029">
                  <c:v>46.220696479571401</c:v>
                </c:pt>
                <c:pt idx="152030">
                  <c:v>46.220804853407898</c:v>
                </c:pt>
                <c:pt idx="152031">
                  <c:v>46.220913226897402</c:v>
                </c:pt>
                <c:pt idx="152032">
                  <c:v>46.221021600039997</c:v>
                </c:pt>
                <c:pt idx="152033">
                  <c:v>46.221129972835698</c:v>
                </c:pt>
                <c:pt idx="152034">
                  <c:v>46.221238345284497</c:v>
                </c:pt>
                <c:pt idx="152035">
                  <c:v>46.221346717386503</c:v>
                </c:pt>
                <c:pt idx="152036">
                  <c:v>46.2214550891415</c:v>
                </c:pt>
                <c:pt idx="152037">
                  <c:v>46.221563460549703</c:v>
                </c:pt>
                <c:pt idx="152038">
                  <c:v>46.221671831610898</c:v>
                </c:pt>
                <c:pt idx="152039">
                  <c:v>46.221780202325299</c:v>
                </c:pt>
                <c:pt idx="152040">
                  <c:v>46.221888572692798</c:v>
                </c:pt>
                <c:pt idx="152041">
                  <c:v>46.221996942713403</c:v>
                </c:pt>
                <c:pt idx="152042">
                  <c:v>46.2221053123872</c:v>
                </c:pt>
                <c:pt idx="152043">
                  <c:v>46.222213681714003</c:v>
                </c:pt>
                <c:pt idx="152044">
                  <c:v>46.222322050693997</c:v>
                </c:pt>
                <c:pt idx="152045">
                  <c:v>46.222430419327097</c:v>
                </c:pt>
                <c:pt idx="152046">
                  <c:v>46.222538787613303</c:v>
                </c:pt>
                <c:pt idx="152047">
                  <c:v>46.2226471555527</c:v>
                </c:pt>
                <c:pt idx="152048">
                  <c:v>46.222755523145103</c:v>
                </c:pt>
                <c:pt idx="152049">
                  <c:v>46.222863890390698</c:v>
                </c:pt>
                <c:pt idx="152050">
                  <c:v>46.222972257289399</c:v>
                </c:pt>
                <c:pt idx="152051">
                  <c:v>46.223080623841298</c:v>
                </c:pt>
                <c:pt idx="152052">
                  <c:v>46.223188990046197</c:v>
                </c:pt>
                <c:pt idx="152053">
                  <c:v>46.2232973559043</c:v>
                </c:pt>
                <c:pt idx="152054">
                  <c:v>46.223405721415602</c:v>
                </c:pt>
                <c:pt idx="152055">
                  <c:v>46.223514086579897</c:v>
                </c:pt>
                <c:pt idx="152056">
                  <c:v>46.223622451397397</c:v>
                </c:pt>
                <c:pt idx="152057">
                  <c:v>46.223730815868002</c:v>
                </c:pt>
                <c:pt idx="152058">
                  <c:v>46.223839179991799</c:v>
                </c:pt>
                <c:pt idx="152059">
                  <c:v>46.223947543768702</c:v>
                </c:pt>
                <c:pt idx="152060">
                  <c:v>46.224055907198697</c:v>
                </c:pt>
                <c:pt idx="152061">
                  <c:v>46.224164270281896</c:v>
                </c:pt>
                <c:pt idx="152062">
                  <c:v>46.224272633018202</c:v>
                </c:pt>
                <c:pt idx="152063">
                  <c:v>46.224380995407699</c:v>
                </c:pt>
                <c:pt idx="152064">
                  <c:v>46.224489357450302</c:v>
                </c:pt>
                <c:pt idx="152065">
                  <c:v>46.224597719145997</c:v>
                </c:pt>
                <c:pt idx="152066">
                  <c:v>46.224706080494897</c:v>
                </c:pt>
                <c:pt idx="152067">
                  <c:v>46.224814441496903</c:v>
                </c:pt>
                <c:pt idx="152068">
                  <c:v>46.224922802152101</c:v>
                </c:pt>
                <c:pt idx="152069">
                  <c:v>46.225031162460397</c:v>
                </c:pt>
                <c:pt idx="152070">
                  <c:v>46.225139522421898</c:v>
                </c:pt>
                <c:pt idx="152071">
                  <c:v>46.225247882036498</c:v>
                </c:pt>
                <c:pt idx="152072">
                  <c:v>46.225356241304297</c:v>
                </c:pt>
                <c:pt idx="152073">
                  <c:v>46.225464600225202</c:v>
                </c:pt>
                <c:pt idx="152074">
                  <c:v>46.225572958799297</c:v>
                </c:pt>
                <c:pt idx="152075">
                  <c:v>46.225681317026499</c:v>
                </c:pt>
                <c:pt idx="152076">
                  <c:v>46.225789674906899</c:v>
                </c:pt>
                <c:pt idx="152077">
                  <c:v>46.225898032440398</c:v>
                </c:pt>
                <c:pt idx="152078">
                  <c:v>46.226006389627102</c:v>
                </c:pt>
                <c:pt idx="152079">
                  <c:v>46.226114746466997</c:v>
                </c:pt>
                <c:pt idx="152080">
                  <c:v>46.226223102959999</c:v>
                </c:pt>
                <c:pt idx="152081">
                  <c:v>46.226331459106099</c:v>
                </c:pt>
                <c:pt idx="152082">
                  <c:v>46.226439814905497</c:v>
                </c:pt>
                <c:pt idx="152083">
                  <c:v>46.226548170358001</c:v>
                </c:pt>
                <c:pt idx="152084">
                  <c:v>46.226656525463603</c:v>
                </c:pt>
                <c:pt idx="152085">
                  <c:v>46.226764880222497</c:v>
                </c:pt>
                <c:pt idx="152086">
                  <c:v>46.226873234634397</c:v>
                </c:pt>
                <c:pt idx="152087">
                  <c:v>46.226981588699601</c:v>
                </c:pt>
                <c:pt idx="152088">
                  <c:v>46.227089942417898</c:v>
                </c:pt>
                <c:pt idx="152089">
                  <c:v>46.2271982957894</c:v>
                </c:pt>
                <c:pt idx="152090">
                  <c:v>46.2273066488141</c:v>
                </c:pt>
                <c:pt idx="152091">
                  <c:v>46.227415001491899</c:v>
                </c:pt>
                <c:pt idx="152092">
                  <c:v>46.227523353822903</c:v>
                </c:pt>
                <c:pt idx="152093">
                  <c:v>46.227631705807099</c:v>
                </c:pt>
                <c:pt idx="152094">
                  <c:v>46.2277400574445</c:v>
                </c:pt>
                <c:pt idx="152095">
                  <c:v>46.227848408734999</c:v>
                </c:pt>
                <c:pt idx="152096">
                  <c:v>46.227956759678698</c:v>
                </c:pt>
                <c:pt idx="152097">
                  <c:v>46.228065110275601</c:v>
                </c:pt>
                <c:pt idx="152098">
                  <c:v>46.228173460525703</c:v>
                </c:pt>
                <c:pt idx="152099">
                  <c:v>46.228281810428903</c:v>
                </c:pt>
                <c:pt idx="152100">
                  <c:v>46.228390159985402</c:v>
                </c:pt>
                <c:pt idx="152101">
                  <c:v>46.228498509194999</c:v>
                </c:pt>
                <c:pt idx="152102">
                  <c:v>46.228606858057802</c:v>
                </c:pt>
                <c:pt idx="152103">
                  <c:v>46.228715206573803</c:v>
                </c:pt>
                <c:pt idx="152104">
                  <c:v>46.228823554743002</c:v>
                </c:pt>
                <c:pt idx="152105">
                  <c:v>46.2289319025653</c:v>
                </c:pt>
                <c:pt idx="152106">
                  <c:v>46.229040250040903</c:v>
                </c:pt>
                <c:pt idx="152107">
                  <c:v>46.229148597169598</c:v>
                </c:pt>
                <c:pt idx="152108">
                  <c:v>46.229256943951498</c:v>
                </c:pt>
                <c:pt idx="152109">
                  <c:v>46.229365290386603</c:v>
                </c:pt>
                <c:pt idx="152110">
                  <c:v>46.229473636474999</c:v>
                </c:pt>
                <c:pt idx="152111">
                  <c:v>46.229581982216502</c:v>
                </c:pt>
                <c:pt idx="152112">
                  <c:v>46.229690327611202</c:v>
                </c:pt>
                <c:pt idx="152113">
                  <c:v>46.229798672659101</c:v>
                </c:pt>
                <c:pt idx="152114">
                  <c:v>46.229907017360198</c:v>
                </c:pt>
                <c:pt idx="152115">
                  <c:v>46.230015361714401</c:v>
                </c:pt>
                <c:pt idx="152116">
                  <c:v>46.230123705721901</c:v>
                </c:pt>
                <c:pt idx="152117">
                  <c:v>46.2302320493826</c:v>
                </c:pt>
                <c:pt idx="152118">
                  <c:v>46.230340392696498</c:v>
                </c:pt>
                <c:pt idx="152119">
                  <c:v>46.2304487356636</c:v>
                </c:pt>
                <c:pt idx="152120">
                  <c:v>46.230557078283901</c:v>
                </c:pt>
                <c:pt idx="152121">
                  <c:v>46.230665420557401</c:v>
                </c:pt>
                <c:pt idx="152122">
                  <c:v>46.230773762484098</c:v>
                </c:pt>
                <c:pt idx="152123">
                  <c:v>46.230882104064001</c:v>
                </c:pt>
                <c:pt idx="152124">
                  <c:v>46.230990445297202</c:v>
                </c:pt>
                <c:pt idx="152125">
                  <c:v>46.231098786183502</c:v>
                </c:pt>
                <c:pt idx="152126">
                  <c:v>46.231207126723099</c:v>
                </c:pt>
                <c:pt idx="152127">
                  <c:v>46.231315466915802</c:v>
                </c:pt>
                <c:pt idx="152128">
                  <c:v>46.231423806761804</c:v>
                </c:pt>
                <c:pt idx="152129">
                  <c:v>46.231532146261003</c:v>
                </c:pt>
                <c:pt idx="152130">
                  <c:v>46.231640485413401</c:v>
                </c:pt>
                <c:pt idx="152131">
                  <c:v>46.231748824218997</c:v>
                </c:pt>
                <c:pt idx="152132">
                  <c:v>46.231857162677798</c:v>
                </c:pt>
                <c:pt idx="152133">
                  <c:v>46.231965500789897</c:v>
                </c:pt>
                <c:pt idx="152134">
                  <c:v>46.232073838555102</c:v>
                </c:pt>
                <c:pt idx="152135">
                  <c:v>46.232182175973598</c:v>
                </c:pt>
                <c:pt idx="152136">
                  <c:v>46.232290513045299</c:v>
                </c:pt>
                <c:pt idx="152137">
                  <c:v>46.232398849770298</c:v>
                </c:pt>
                <c:pt idx="152138">
                  <c:v>46.232507186148403</c:v>
                </c:pt>
                <c:pt idx="152139">
                  <c:v>46.232615522179799</c:v>
                </c:pt>
                <c:pt idx="152140">
                  <c:v>46.2327238578644</c:v>
                </c:pt>
                <c:pt idx="152141">
                  <c:v>46.232832193202199</c:v>
                </c:pt>
                <c:pt idx="152142">
                  <c:v>46.232940528193303</c:v>
                </c:pt>
                <c:pt idx="152143">
                  <c:v>46.233048862837599</c:v>
                </c:pt>
                <c:pt idx="152144">
                  <c:v>46.2331571971351</c:v>
                </c:pt>
                <c:pt idx="152145">
                  <c:v>46.233265531085898</c:v>
                </c:pt>
                <c:pt idx="152146">
                  <c:v>46.233373864689902</c:v>
                </c:pt>
                <c:pt idx="152147">
                  <c:v>46.233482197947097</c:v>
                </c:pt>
                <c:pt idx="152148">
                  <c:v>46.233590530857498</c:v>
                </c:pt>
                <c:pt idx="152149">
                  <c:v>46.233698863421203</c:v>
                </c:pt>
                <c:pt idx="152150">
                  <c:v>46.2338071956382</c:v>
                </c:pt>
                <c:pt idx="152151">
                  <c:v>46.233915527508302</c:v>
                </c:pt>
                <c:pt idx="152152">
                  <c:v>46.234023859031701</c:v>
                </c:pt>
                <c:pt idx="152153">
                  <c:v>46.234132190208399</c:v>
                </c:pt>
                <c:pt idx="152154">
                  <c:v>46.234240521038302</c:v>
                </c:pt>
                <c:pt idx="152155">
                  <c:v>46.234348851521403</c:v>
                </c:pt>
                <c:pt idx="152156">
                  <c:v>46.234457181657802</c:v>
                </c:pt>
                <c:pt idx="152157">
                  <c:v>46.2345655114474</c:v>
                </c:pt>
                <c:pt idx="152158">
                  <c:v>46.234673840890302</c:v>
                </c:pt>
                <c:pt idx="152159">
                  <c:v>46.234782169986403</c:v>
                </c:pt>
                <c:pt idx="152160">
                  <c:v>46.234890498735801</c:v>
                </c:pt>
                <c:pt idx="152161">
                  <c:v>46.234998827138398</c:v>
                </c:pt>
                <c:pt idx="152162">
                  <c:v>46.2351071551942</c:v>
                </c:pt>
                <c:pt idx="152163">
                  <c:v>46.2352154829033</c:v>
                </c:pt>
                <c:pt idx="152164">
                  <c:v>46.235323810265697</c:v>
                </c:pt>
                <c:pt idx="152165">
                  <c:v>46.2354321372813</c:v>
                </c:pt>
                <c:pt idx="152166">
                  <c:v>46.235540463950201</c:v>
                </c:pt>
                <c:pt idx="152167">
                  <c:v>46.2356487902723</c:v>
                </c:pt>
                <c:pt idx="152168">
                  <c:v>46.235757116247697</c:v>
                </c:pt>
                <c:pt idx="152169">
                  <c:v>46.235865441876399</c:v>
                </c:pt>
                <c:pt idx="152170">
                  <c:v>46.235973767158299</c:v>
                </c:pt>
                <c:pt idx="152171">
                  <c:v>46.236082092093397</c:v>
                </c:pt>
                <c:pt idx="152172">
                  <c:v>46.2361904166819</c:v>
                </c:pt>
                <c:pt idx="152173">
                  <c:v>46.236298740923502</c:v>
                </c:pt>
                <c:pt idx="152174">
                  <c:v>46.236407064818501</c:v>
                </c:pt>
                <c:pt idx="152175">
                  <c:v>46.236515388366698</c:v>
                </c:pt>
                <c:pt idx="152176">
                  <c:v>46.2366237115682</c:v>
                </c:pt>
                <c:pt idx="152177">
                  <c:v>46.236732034423</c:v>
                </c:pt>
                <c:pt idx="152178">
                  <c:v>46.236840356930998</c:v>
                </c:pt>
                <c:pt idx="152179">
                  <c:v>46.236948679092301</c:v>
                </c:pt>
                <c:pt idx="152180">
                  <c:v>46.237057000906802</c:v>
                </c:pt>
                <c:pt idx="152181">
                  <c:v>46.2371653223747</c:v>
                </c:pt>
                <c:pt idx="152182">
                  <c:v>46.237273643495797</c:v>
                </c:pt>
                <c:pt idx="152183">
                  <c:v>46.237381964270099</c:v>
                </c:pt>
                <c:pt idx="152184">
                  <c:v>46.237490284697799</c:v>
                </c:pt>
                <c:pt idx="152185">
                  <c:v>46.237598604778697</c:v>
                </c:pt>
                <c:pt idx="152186">
                  <c:v>46.237706924512899</c:v>
                </c:pt>
                <c:pt idx="152187">
                  <c:v>46.2378152439004</c:v>
                </c:pt>
                <c:pt idx="152188">
                  <c:v>46.237923562941198</c:v>
                </c:pt>
                <c:pt idx="152189">
                  <c:v>46.238031881635202</c:v>
                </c:pt>
                <c:pt idx="152190">
                  <c:v>46.238140199982503</c:v>
                </c:pt>
                <c:pt idx="152191">
                  <c:v>46.238248517983102</c:v>
                </c:pt>
                <c:pt idx="152192">
                  <c:v>46.238356835636999</c:v>
                </c:pt>
                <c:pt idx="152193">
                  <c:v>46.238465152944201</c:v>
                </c:pt>
                <c:pt idx="152194">
                  <c:v>46.238573469904701</c:v>
                </c:pt>
                <c:pt idx="152195">
                  <c:v>46.238681786518399</c:v>
                </c:pt>
                <c:pt idx="152196">
                  <c:v>46.238790102785401</c:v>
                </c:pt>
                <c:pt idx="152197">
                  <c:v>46.238898418705801</c:v>
                </c:pt>
                <c:pt idx="152198">
                  <c:v>46.2390067342794</c:v>
                </c:pt>
                <c:pt idx="152199">
                  <c:v>46.239115049506303</c:v>
                </c:pt>
                <c:pt idx="152200">
                  <c:v>46.239223364386497</c:v>
                </c:pt>
                <c:pt idx="152201">
                  <c:v>46.239331678920003</c:v>
                </c:pt>
                <c:pt idx="152202">
                  <c:v>46.239439993106799</c:v>
                </c:pt>
                <c:pt idx="152203">
                  <c:v>46.239548306946901</c:v>
                </c:pt>
                <c:pt idx="152204">
                  <c:v>46.239656620440201</c:v>
                </c:pt>
                <c:pt idx="152205">
                  <c:v>46.239764933586898</c:v>
                </c:pt>
                <c:pt idx="152206">
                  <c:v>46.2398732463869</c:v>
                </c:pt>
                <c:pt idx="152207">
                  <c:v>46.239981558840199</c:v>
                </c:pt>
                <c:pt idx="152208">
                  <c:v>46.240089870946797</c:v>
                </c:pt>
                <c:pt idx="152209">
                  <c:v>46.2401981827066</c:v>
                </c:pt>
                <c:pt idx="152210">
                  <c:v>46.2403064941198</c:v>
                </c:pt>
                <c:pt idx="152211">
                  <c:v>46.240414805186298</c:v>
                </c:pt>
                <c:pt idx="152212">
                  <c:v>46.2405231159061</c:v>
                </c:pt>
                <c:pt idx="152213">
                  <c:v>46.240631426279201</c:v>
                </c:pt>
                <c:pt idx="152214">
                  <c:v>46.240739736305699</c:v>
                </c:pt>
                <c:pt idx="152215">
                  <c:v>46.240848045985402</c:v>
                </c:pt>
                <c:pt idx="152216">
                  <c:v>46.240956355318403</c:v>
                </c:pt>
                <c:pt idx="152217">
                  <c:v>46.241064664304801</c:v>
                </c:pt>
                <c:pt idx="152218">
                  <c:v>46.241172972944398</c:v>
                </c:pt>
                <c:pt idx="152219">
                  <c:v>46.241281281237399</c:v>
                </c:pt>
                <c:pt idx="152220">
                  <c:v>46.241389589183697</c:v>
                </c:pt>
                <c:pt idx="152221">
                  <c:v>46.241497896783301</c:v>
                </c:pt>
                <c:pt idx="152222">
                  <c:v>46.241606204036202</c:v>
                </c:pt>
                <c:pt idx="152223">
                  <c:v>46.241714510942401</c:v>
                </c:pt>
                <c:pt idx="152224">
                  <c:v>46.241822817501998</c:v>
                </c:pt>
                <c:pt idx="152225">
                  <c:v>46.241931123714899</c:v>
                </c:pt>
                <c:pt idx="152226">
                  <c:v>46.242039429581098</c:v>
                </c:pt>
                <c:pt idx="152227">
                  <c:v>46.242147735100602</c:v>
                </c:pt>
                <c:pt idx="152228">
                  <c:v>46.242256040273404</c:v>
                </c:pt>
                <c:pt idx="152229">
                  <c:v>46.242364345099602</c:v>
                </c:pt>
                <c:pt idx="152230">
                  <c:v>46.242472649579099</c:v>
                </c:pt>
                <c:pt idx="152231">
                  <c:v>46.242580953711901</c:v>
                </c:pt>
                <c:pt idx="152232">
                  <c:v>46.242689257498</c:v>
                </c:pt>
                <c:pt idx="152233">
                  <c:v>46.242797560937497</c:v>
                </c:pt>
                <c:pt idx="152234">
                  <c:v>46.242905864030298</c:v>
                </c:pt>
                <c:pt idx="152235">
                  <c:v>46.243014166776497</c:v>
                </c:pt>
                <c:pt idx="152236">
                  <c:v>46.243122469175901</c:v>
                </c:pt>
                <c:pt idx="152237">
                  <c:v>46.243230771228703</c:v>
                </c:pt>
                <c:pt idx="152238">
                  <c:v>46.243339072934901</c:v>
                </c:pt>
                <c:pt idx="152239">
                  <c:v>46.243447374294398</c:v>
                </c:pt>
                <c:pt idx="152240">
                  <c:v>46.243555675307199</c:v>
                </c:pt>
                <c:pt idx="152241">
                  <c:v>46.243663975973298</c:v>
                </c:pt>
                <c:pt idx="152242">
                  <c:v>46.243772276292802</c:v>
                </c:pt>
                <c:pt idx="152243">
                  <c:v>46.243880576265703</c:v>
                </c:pt>
                <c:pt idx="152244">
                  <c:v>46.243988875891802</c:v>
                </c:pt>
                <c:pt idx="152245">
                  <c:v>46.244097175171397</c:v>
                </c:pt>
                <c:pt idx="152246">
                  <c:v>46.244205474104199</c:v>
                </c:pt>
                <c:pt idx="152247">
                  <c:v>46.244313772690397</c:v>
                </c:pt>
                <c:pt idx="152248">
                  <c:v>46.24442207093</c:v>
                </c:pt>
                <c:pt idx="152249">
                  <c:v>46.2445303688229</c:v>
                </c:pt>
                <c:pt idx="152250">
                  <c:v>46.244638666369099</c:v>
                </c:pt>
                <c:pt idx="152251">
                  <c:v>46.244746963568701</c:v>
                </c:pt>
                <c:pt idx="152252">
                  <c:v>46.244855260421701</c:v>
                </c:pt>
                <c:pt idx="152253">
                  <c:v>46.244963556927999</c:v>
                </c:pt>
                <c:pt idx="152254">
                  <c:v>46.245071853087602</c:v>
                </c:pt>
                <c:pt idx="152255">
                  <c:v>46.245180148900602</c:v>
                </c:pt>
                <c:pt idx="152256">
                  <c:v>46.245288444366999</c:v>
                </c:pt>
                <c:pt idx="152257">
                  <c:v>46.245396739486701</c:v>
                </c:pt>
                <c:pt idx="152258">
                  <c:v>46.2455050342598</c:v>
                </c:pt>
                <c:pt idx="152259">
                  <c:v>46.245613328686197</c:v>
                </c:pt>
                <c:pt idx="152260">
                  <c:v>46.245721622765998</c:v>
                </c:pt>
                <c:pt idx="152261">
                  <c:v>46.245829916499098</c:v>
                </c:pt>
                <c:pt idx="152262">
                  <c:v>46.245938209885601</c:v>
                </c:pt>
                <c:pt idx="152263">
                  <c:v>46.246046502925502</c:v>
                </c:pt>
                <c:pt idx="152264">
                  <c:v>46.2461547956187</c:v>
                </c:pt>
                <c:pt idx="152265">
                  <c:v>46.246263087965303</c:v>
                </c:pt>
                <c:pt idx="152266">
                  <c:v>46.246371379965296</c:v>
                </c:pt>
                <c:pt idx="152267">
                  <c:v>46.246479671618602</c:v>
                </c:pt>
                <c:pt idx="152268">
                  <c:v>46.246587962925297</c:v>
                </c:pt>
                <c:pt idx="152269">
                  <c:v>46.246696253885403</c:v>
                </c:pt>
                <c:pt idx="152270">
                  <c:v>46.246804544498801</c:v>
                </c:pt>
                <c:pt idx="152271">
                  <c:v>46.246912834765602</c:v>
                </c:pt>
                <c:pt idx="152272">
                  <c:v>46.247021124685801</c:v>
                </c:pt>
                <c:pt idx="152273">
                  <c:v>46.247129414259398</c:v>
                </c:pt>
                <c:pt idx="152274">
                  <c:v>46.247237703486299</c:v>
                </c:pt>
                <c:pt idx="152275">
                  <c:v>46.247345992366597</c:v>
                </c:pt>
                <c:pt idx="152276">
                  <c:v>46.2474542809003</c:v>
                </c:pt>
                <c:pt idx="152277">
                  <c:v>46.2475625690874</c:v>
                </c:pt>
                <c:pt idx="152278">
                  <c:v>46.247670856927797</c:v>
                </c:pt>
                <c:pt idx="152279">
                  <c:v>46.247779144421699</c:v>
                </c:pt>
                <c:pt idx="152280">
                  <c:v>46.247887431568898</c:v>
                </c:pt>
                <c:pt idx="152281">
                  <c:v>46.247995718369403</c:v>
                </c:pt>
                <c:pt idx="152282">
                  <c:v>46.248104004823396</c:v>
                </c:pt>
                <c:pt idx="152283">
                  <c:v>46.248212290930802</c:v>
                </c:pt>
                <c:pt idx="152284">
                  <c:v>46.248320576691498</c:v>
                </c:pt>
                <c:pt idx="152285">
                  <c:v>46.248428862105598</c:v>
                </c:pt>
                <c:pt idx="152286">
                  <c:v>46.248537147173202</c:v>
                </c:pt>
                <c:pt idx="152287">
                  <c:v>46.248645431894097</c:v>
                </c:pt>
                <c:pt idx="152288">
                  <c:v>46.248753716268403</c:v>
                </c:pt>
                <c:pt idx="152289">
                  <c:v>46.248862000296</c:v>
                </c:pt>
                <c:pt idx="152290">
                  <c:v>46.248970283977101</c:v>
                </c:pt>
                <c:pt idx="152291">
                  <c:v>46.249078567311599</c:v>
                </c:pt>
                <c:pt idx="152292">
                  <c:v>46.249186850299502</c:v>
                </c:pt>
                <c:pt idx="152293">
                  <c:v>46.249295132940702</c:v>
                </c:pt>
                <c:pt idx="152294">
                  <c:v>46.249403415235399</c:v>
                </c:pt>
                <c:pt idx="152295">
                  <c:v>46.249511697183401</c:v>
                </c:pt>
                <c:pt idx="152296">
                  <c:v>46.249619978784899</c:v>
                </c:pt>
                <c:pt idx="152297">
                  <c:v>46.249728260039703</c:v>
                </c:pt>
                <c:pt idx="152298">
                  <c:v>46.249836540948003</c:v>
                </c:pt>
                <c:pt idx="152299">
                  <c:v>46.2499448215097</c:v>
                </c:pt>
                <c:pt idx="152300">
                  <c:v>46.250053101724703</c:v>
                </c:pt>
                <c:pt idx="152301">
                  <c:v>46.250161381593202</c:v>
                </c:pt>
                <c:pt idx="152302">
                  <c:v>46.250269661115098</c:v>
                </c:pt>
                <c:pt idx="152303">
                  <c:v>46.250377940290399</c:v>
                </c:pt>
                <c:pt idx="152304">
                  <c:v>46.250486219119097</c:v>
                </c:pt>
                <c:pt idx="152305">
                  <c:v>46.250594497601199</c:v>
                </c:pt>
                <c:pt idx="152306">
                  <c:v>46.250702775736698</c:v>
                </c:pt>
                <c:pt idx="152307">
                  <c:v>46.250811053525602</c:v>
                </c:pt>
                <c:pt idx="152308">
                  <c:v>46.250919330967903</c:v>
                </c:pt>
                <c:pt idx="152309">
                  <c:v>46.251027608063701</c:v>
                </c:pt>
                <c:pt idx="152310">
                  <c:v>46.251135884812797</c:v>
                </c:pt>
                <c:pt idx="152311">
                  <c:v>46.251244161215403</c:v>
                </c:pt>
                <c:pt idx="152312">
                  <c:v>46.2513524372714</c:v>
                </c:pt>
                <c:pt idx="152313">
                  <c:v>46.251460712980801</c:v>
                </c:pt>
                <c:pt idx="152314">
                  <c:v>46.2515689883436</c:v>
                </c:pt>
                <c:pt idx="152315">
                  <c:v>46.251677263359902</c:v>
                </c:pt>
                <c:pt idx="152316">
                  <c:v>46.251785538029601</c:v>
                </c:pt>
                <c:pt idx="152317">
                  <c:v>46.251893812352698</c:v>
                </c:pt>
                <c:pt idx="152318">
                  <c:v>46.252002086329199</c:v>
                </c:pt>
                <c:pt idx="152319">
                  <c:v>46.252110359959097</c:v>
                </c:pt>
                <c:pt idx="152320">
                  <c:v>46.252218633242499</c:v>
                </c:pt>
                <c:pt idx="152321">
                  <c:v>46.252326906179299</c:v>
                </c:pt>
                <c:pt idx="152322">
                  <c:v>46.252435178769502</c:v>
                </c:pt>
                <c:pt idx="152323">
                  <c:v>46.252543451013203</c:v>
                </c:pt>
                <c:pt idx="152324">
                  <c:v>46.252651722910201</c:v>
                </c:pt>
                <c:pt idx="152325">
                  <c:v>46.252759994460803</c:v>
                </c:pt>
                <c:pt idx="152326">
                  <c:v>46.252868265664702</c:v>
                </c:pt>
                <c:pt idx="152327">
                  <c:v>46.252976536522098</c:v>
                </c:pt>
                <c:pt idx="152328">
                  <c:v>46.253084807032899</c:v>
                </c:pt>
                <c:pt idx="152329">
                  <c:v>46.253193077197203</c:v>
                </c:pt>
                <c:pt idx="152330">
                  <c:v>46.253301347014798</c:v>
                </c:pt>
                <c:pt idx="152331">
                  <c:v>46.253409616486003</c:v>
                </c:pt>
                <c:pt idx="152332">
                  <c:v>46.253517885610499</c:v>
                </c:pt>
                <c:pt idx="152333">
                  <c:v>46.253626154388499</c:v>
                </c:pt>
                <c:pt idx="152334">
                  <c:v>46.253734422820003</c:v>
                </c:pt>
                <c:pt idx="152335">
                  <c:v>46.253842690904897</c:v>
                </c:pt>
                <c:pt idx="152336">
                  <c:v>46.253950958643202</c:v>
                </c:pt>
                <c:pt idx="152337">
                  <c:v>46.254059226034997</c:v>
                </c:pt>
                <c:pt idx="152338">
                  <c:v>46.254167493080203</c:v>
                </c:pt>
                <c:pt idx="152339">
                  <c:v>46.254275759778899</c:v>
                </c:pt>
                <c:pt idx="152340">
                  <c:v>46.254384026131</c:v>
                </c:pt>
                <c:pt idx="152341">
                  <c:v>46.254492292136597</c:v>
                </c:pt>
                <c:pt idx="152342">
                  <c:v>46.254600557795598</c:v>
                </c:pt>
                <c:pt idx="152343">
                  <c:v>46.254708823107997</c:v>
                </c:pt>
                <c:pt idx="152344">
                  <c:v>46.254817088073999</c:v>
                </c:pt>
                <c:pt idx="152345">
                  <c:v>46.254925352693299</c:v>
                </c:pt>
                <c:pt idx="152346">
                  <c:v>46.255033616966202</c:v>
                </c:pt>
                <c:pt idx="152347">
                  <c:v>46.255141880892403</c:v>
                </c:pt>
                <c:pt idx="152348">
                  <c:v>46.2552501444722</c:v>
                </c:pt>
                <c:pt idx="152349">
                  <c:v>46.255358407705401</c:v>
                </c:pt>
                <c:pt idx="152350">
                  <c:v>46.255466670592</c:v>
                </c:pt>
                <c:pt idx="152351">
                  <c:v>46.255574933132202</c:v>
                </c:pt>
                <c:pt idx="152352">
                  <c:v>46.255683195325702</c:v>
                </c:pt>
                <c:pt idx="152353">
                  <c:v>46.255791457172798</c:v>
                </c:pt>
                <c:pt idx="152354">
                  <c:v>46.255899718673298</c:v>
                </c:pt>
                <c:pt idx="152355">
                  <c:v>46.256007979827302</c:v>
                </c:pt>
                <c:pt idx="152356">
                  <c:v>46.256116240634697</c:v>
                </c:pt>
                <c:pt idx="152357">
                  <c:v>46.256224501095602</c:v>
                </c:pt>
                <c:pt idx="152358">
                  <c:v>46.256332761209997</c:v>
                </c:pt>
                <c:pt idx="152359">
                  <c:v>46.256441020977803</c:v>
                </c:pt>
                <c:pt idx="152360">
                  <c:v>46.256549280399099</c:v>
                </c:pt>
                <c:pt idx="152361">
                  <c:v>46.256657539473899</c:v>
                </c:pt>
                <c:pt idx="152362">
                  <c:v>46.256765798202103</c:v>
                </c:pt>
                <c:pt idx="152363">
                  <c:v>46.256874056583897</c:v>
                </c:pt>
                <c:pt idx="152364">
                  <c:v>46.256982314619101</c:v>
                </c:pt>
                <c:pt idx="152365">
                  <c:v>46.257090572307703</c:v>
                </c:pt>
                <c:pt idx="152366">
                  <c:v>46.257198829649901</c:v>
                </c:pt>
                <c:pt idx="152367">
                  <c:v>46.257307086645497</c:v>
                </c:pt>
                <c:pt idx="152368">
                  <c:v>46.257415343294603</c:v>
                </c:pt>
                <c:pt idx="152369">
                  <c:v>46.257523599597199</c:v>
                </c:pt>
                <c:pt idx="152370">
                  <c:v>46.257631855553299</c:v>
                </c:pt>
                <c:pt idx="152371">
                  <c:v>46.257740111162903</c:v>
                </c:pt>
                <c:pt idx="152372">
                  <c:v>46.257848366425897</c:v>
                </c:pt>
                <c:pt idx="152373">
                  <c:v>46.257956621342402</c:v>
                </c:pt>
                <c:pt idx="152374">
                  <c:v>46.258064875912403</c:v>
                </c:pt>
                <c:pt idx="152375">
                  <c:v>46.258173130135901</c:v>
                </c:pt>
                <c:pt idx="152376">
                  <c:v>46.258281384012903</c:v>
                </c:pt>
                <c:pt idx="152377">
                  <c:v>46.258389637543402</c:v>
                </c:pt>
                <c:pt idx="152378">
                  <c:v>46.258497890727298</c:v>
                </c:pt>
                <c:pt idx="152379">
                  <c:v>46.258606143564798</c:v>
                </c:pt>
                <c:pt idx="152380">
                  <c:v>46.258714396055701</c:v>
                </c:pt>
                <c:pt idx="152381">
                  <c:v>46.258822648200201</c:v>
                </c:pt>
                <c:pt idx="152382">
                  <c:v>46.258930899998099</c:v>
                </c:pt>
                <c:pt idx="152383">
                  <c:v>46.2590391514495</c:v>
                </c:pt>
                <c:pt idx="152384">
                  <c:v>46.259147402554497</c:v>
                </c:pt>
                <c:pt idx="152385">
                  <c:v>46.259255653312898</c:v>
                </c:pt>
                <c:pt idx="152386">
                  <c:v>46.259363903724797</c:v>
                </c:pt>
                <c:pt idx="152387">
                  <c:v>46.259472153790199</c:v>
                </c:pt>
                <c:pt idx="152388">
                  <c:v>46.259580403509098</c:v>
                </c:pt>
                <c:pt idx="152389">
                  <c:v>46.2596886528816</c:v>
                </c:pt>
                <c:pt idx="152390">
                  <c:v>46.259796901907499</c:v>
                </c:pt>
                <c:pt idx="152391">
                  <c:v>46.259905150586903</c:v>
                </c:pt>
                <c:pt idx="152392">
                  <c:v>46.260013398919902</c:v>
                </c:pt>
                <c:pt idx="152393">
                  <c:v>46.260121646906299</c:v>
                </c:pt>
                <c:pt idx="152394">
                  <c:v>46.260229894546299</c:v>
                </c:pt>
                <c:pt idx="152395">
                  <c:v>46.260338141839703</c:v>
                </c:pt>
                <c:pt idx="152396">
                  <c:v>46.260446388786697</c:v>
                </c:pt>
                <c:pt idx="152397">
                  <c:v>46.260554635387201</c:v>
                </c:pt>
                <c:pt idx="152398">
                  <c:v>46.260662881641203</c:v>
                </c:pt>
                <c:pt idx="152399">
                  <c:v>46.260771127548701</c:v>
                </c:pt>
                <c:pt idx="152400">
                  <c:v>46.260879373109702</c:v>
                </c:pt>
                <c:pt idx="152401">
                  <c:v>46.2609876183243</c:v>
                </c:pt>
                <c:pt idx="152402">
                  <c:v>46.261095863192303</c:v>
                </c:pt>
                <c:pt idx="152403">
                  <c:v>46.261204107713901</c:v>
                </c:pt>
                <c:pt idx="152404">
                  <c:v>46.261312351889003</c:v>
                </c:pt>
                <c:pt idx="152405">
                  <c:v>46.261420595717603</c:v>
                </c:pt>
                <c:pt idx="152406">
                  <c:v>46.261528839199698</c:v>
                </c:pt>
                <c:pt idx="152407">
                  <c:v>46.261637082335398</c:v>
                </c:pt>
                <c:pt idx="152408">
                  <c:v>46.2617453251246</c:v>
                </c:pt>
                <c:pt idx="152409">
                  <c:v>46.2618535675673</c:v>
                </c:pt>
                <c:pt idx="152410">
                  <c:v>46.261961809663497</c:v>
                </c:pt>
                <c:pt idx="152411">
                  <c:v>46.262070051413303</c:v>
                </c:pt>
                <c:pt idx="152412">
                  <c:v>46.2621782928165</c:v>
                </c:pt>
                <c:pt idx="152413">
                  <c:v>46.2622865338734</c:v>
                </c:pt>
                <c:pt idx="152414">
                  <c:v>46.262394774583697</c:v>
                </c:pt>
                <c:pt idx="152415">
                  <c:v>46.262503014947598</c:v>
                </c:pt>
                <c:pt idx="152416">
                  <c:v>46.262611254965002</c:v>
                </c:pt>
                <c:pt idx="152417">
                  <c:v>46.262719494635903</c:v>
                </c:pt>
                <c:pt idx="152418">
                  <c:v>46.2628277339604</c:v>
                </c:pt>
                <c:pt idx="152419">
                  <c:v>46.262935972938401</c:v>
                </c:pt>
                <c:pt idx="152420">
                  <c:v>46.263044211569898</c:v>
                </c:pt>
                <c:pt idx="152421">
                  <c:v>46.263152449854999</c:v>
                </c:pt>
                <c:pt idx="152422">
                  <c:v>46.263260687793597</c:v>
                </c:pt>
                <c:pt idx="152423">
                  <c:v>46.263368925385798</c:v>
                </c:pt>
                <c:pt idx="152424">
                  <c:v>46.263477162631503</c:v>
                </c:pt>
                <c:pt idx="152425">
                  <c:v>46.263585399530797</c:v>
                </c:pt>
                <c:pt idx="152426">
                  <c:v>46.263693636083502</c:v>
                </c:pt>
                <c:pt idx="152427">
                  <c:v>46.263801872289903</c:v>
                </c:pt>
                <c:pt idx="152428">
                  <c:v>46.263910108149801</c:v>
                </c:pt>
                <c:pt idx="152429">
                  <c:v>46.264018343663203</c:v>
                </c:pt>
                <c:pt idx="152430">
                  <c:v>46.264126578830201</c:v>
                </c:pt>
                <c:pt idx="152431">
                  <c:v>46.264234813650702</c:v>
                </c:pt>
                <c:pt idx="152432">
                  <c:v>46.2643430481248</c:v>
                </c:pt>
                <c:pt idx="152433">
                  <c:v>46.264451282252402</c:v>
                </c:pt>
                <c:pt idx="152434">
                  <c:v>46.2645595160336</c:v>
                </c:pt>
                <c:pt idx="152435">
                  <c:v>46.264667749468302</c:v>
                </c:pt>
                <c:pt idx="152436">
                  <c:v>46.2647759825566</c:v>
                </c:pt>
                <c:pt idx="152437">
                  <c:v>46.264884215298402</c:v>
                </c:pt>
                <c:pt idx="152438">
                  <c:v>46.2649924476938</c:v>
                </c:pt>
                <c:pt idx="152439">
                  <c:v>46.265100679742801</c:v>
                </c:pt>
                <c:pt idx="152440">
                  <c:v>46.265208911445299</c:v>
                </c:pt>
                <c:pt idx="152441">
                  <c:v>46.265317142801301</c:v>
                </c:pt>
                <c:pt idx="152442">
                  <c:v>46.265425373810999</c:v>
                </c:pt>
                <c:pt idx="152443">
                  <c:v>46.2655336044742</c:v>
                </c:pt>
                <c:pt idx="152444">
                  <c:v>46.265641834790898</c:v>
                </c:pt>
                <c:pt idx="152445">
                  <c:v>46.265750064761299</c:v>
                </c:pt>
                <c:pt idx="152446">
                  <c:v>46.265858294385197</c:v>
                </c:pt>
                <c:pt idx="152447">
                  <c:v>46.265966523662598</c:v>
                </c:pt>
                <c:pt idx="152448">
                  <c:v>46.266074752593603</c:v>
                </c:pt>
                <c:pt idx="152449">
                  <c:v>46.266182981178197</c:v>
                </c:pt>
                <c:pt idx="152450">
                  <c:v>46.266291209416401</c:v>
                </c:pt>
                <c:pt idx="152451">
                  <c:v>46.266399437308102</c:v>
                </c:pt>
                <c:pt idx="152452">
                  <c:v>46.2665076648534</c:v>
                </c:pt>
                <c:pt idx="152453">
                  <c:v>46.2666158920523</c:v>
                </c:pt>
                <c:pt idx="152454">
                  <c:v>46.266724118904797</c:v>
                </c:pt>
                <c:pt idx="152455">
                  <c:v>46.266832345410798</c:v>
                </c:pt>
                <c:pt idx="152456">
                  <c:v>46.266940571570402</c:v>
                </c:pt>
                <c:pt idx="152457">
                  <c:v>46.267048797383602</c:v>
                </c:pt>
                <c:pt idx="152458">
                  <c:v>46.267157022850299</c:v>
                </c:pt>
                <c:pt idx="152459">
                  <c:v>46.267265247970698</c:v>
                </c:pt>
                <c:pt idx="152460">
                  <c:v>46.267373472744602</c:v>
                </c:pt>
                <c:pt idx="152461">
                  <c:v>46.267481697172101</c:v>
                </c:pt>
                <c:pt idx="152462">
                  <c:v>46.267589921253197</c:v>
                </c:pt>
                <c:pt idx="152463">
                  <c:v>46.267698144987897</c:v>
                </c:pt>
                <c:pt idx="152464">
                  <c:v>46.2678063683761</c:v>
                </c:pt>
                <c:pt idx="152465">
                  <c:v>46.267914591417998</c:v>
                </c:pt>
                <c:pt idx="152466">
                  <c:v>46.268022814113401</c:v>
                </c:pt>
                <c:pt idx="152467">
                  <c:v>46.2681310364624</c:v>
                </c:pt>
                <c:pt idx="152468">
                  <c:v>46.268239258465002</c:v>
                </c:pt>
                <c:pt idx="152469">
                  <c:v>46.2683474801212</c:v>
                </c:pt>
                <c:pt idx="152470">
                  <c:v>46.268455701431002</c:v>
                </c:pt>
                <c:pt idx="152471">
                  <c:v>46.268563922394399</c:v>
                </c:pt>
                <c:pt idx="152472">
                  <c:v>46.268672143011401</c:v>
                </c:pt>
                <c:pt idx="152473">
                  <c:v>46.268780363281998</c:v>
                </c:pt>
                <c:pt idx="152474">
                  <c:v>46.268888583206198</c:v>
                </c:pt>
                <c:pt idx="152475">
                  <c:v>46.268996802783903</c:v>
                </c:pt>
                <c:pt idx="152476">
                  <c:v>46.269105022015303</c:v>
                </c:pt>
                <c:pt idx="152477">
                  <c:v>46.269213240900299</c:v>
                </c:pt>
                <c:pt idx="152478">
                  <c:v>46.2693214594388</c:v>
                </c:pt>
                <c:pt idx="152479">
                  <c:v>46.269429677631003</c:v>
                </c:pt>
                <c:pt idx="152480">
                  <c:v>46.269537895476802</c:v>
                </c:pt>
                <c:pt idx="152481">
                  <c:v>46.269646112976197</c:v>
                </c:pt>
                <c:pt idx="152482">
                  <c:v>46.269754330129103</c:v>
                </c:pt>
                <c:pt idx="152483">
                  <c:v>46.269862546935698</c:v>
                </c:pt>
                <c:pt idx="152484">
                  <c:v>46.269970763395897</c:v>
                </c:pt>
                <c:pt idx="152485">
                  <c:v>46.270078979509698</c:v>
                </c:pt>
                <c:pt idx="152486">
                  <c:v>46.270187195277202</c:v>
                </c:pt>
                <c:pt idx="152487">
                  <c:v>46.270295410698203</c:v>
                </c:pt>
                <c:pt idx="152488">
                  <c:v>46.270403625772801</c:v>
                </c:pt>
                <c:pt idx="152489">
                  <c:v>46.270511840501101</c:v>
                </c:pt>
                <c:pt idx="152490">
                  <c:v>46.270620054882997</c:v>
                </c:pt>
                <c:pt idx="152491">
                  <c:v>46.270728268918397</c:v>
                </c:pt>
                <c:pt idx="152492">
                  <c:v>46.2708364826075</c:v>
                </c:pt>
                <c:pt idx="152493">
                  <c:v>46.270944695950298</c:v>
                </c:pt>
                <c:pt idx="152494">
                  <c:v>46.271052908946601</c:v>
                </c:pt>
                <c:pt idx="152495">
                  <c:v>46.271161121596599</c:v>
                </c:pt>
                <c:pt idx="152496">
                  <c:v>46.271269333900101</c:v>
                </c:pt>
                <c:pt idx="152497">
                  <c:v>46.271377545857298</c:v>
                </c:pt>
                <c:pt idx="152498">
                  <c:v>46.271485757468199</c:v>
                </c:pt>
                <c:pt idx="152499">
                  <c:v>46.271593968732603</c:v>
                </c:pt>
                <c:pt idx="152500">
                  <c:v>46.271702179650703</c:v>
                </c:pt>
                <c:pt idx="152501">
                  <c:v>46.271810390222399</c:v>
                </c:pt>
                <c:pt idx="152502">
                  <c:v>46.271918600447698</c:v>
                </c:pt>
                <c:pt idx="152503">
                  <c:v>46.2720268103267</c:v>
                </c:pt>
                <c:pt idx="152504">
                  <c:v>46.272135019859199</c:v>
                </c:pt>
                <c:pt idx="152505">
                  <c:v>46.2722432290455</c:v>
                </c:pt>
                <c:pt idx="152506">
                  <c:v>46.272351437885298</c:v>
                </c:pt>
                <c:pt idx="152507">
                  <c:v>46.272459646378799</c:v>
                </c:pt>
                <c:pt idx="152508">
                  <c:v>46.272567854525903</c:v>
                </c:pt>
                <c:pt idx="152509">
                  <c:v>46.272676062326703</c:v>
                </c:pt>
                <c:pt idx="152510">
                  <c:v>46.272784269781098</c:v>
                </c:pt>
                <c:pt idx="152511">
                  <c:v>46.272892476889098</c:v>
                </c:pt>
                <c:pt idx="152512">
                  <c:v>46.2730006836507</c:v>
                </c:pt>
                <c:pt idx="152513">
                  <c:v>46.273108890066098</c:v>
                </c:pt>
                <c:pt idx="152514">
                  <c:v>46.273217096134999</c:v>
                </c:pt>
                <c:pt idx="152515">
                  <c:v>46.273325301857597</c:v>
                </c:pt>
                <c:pt idx="152516">
                  <c:v>46.273433507233797</c:v>
                </c:pt>
                <c:pt idx="152517">
                  <c:v>46.2735417122637</c:v>
                </c:pt>
                <c:pt idx="152518">
                  <c:v>46.2736499169472</c:v>
                </c:pt>
                <c:pt idx="152519">
                  <c:v>46.273758121284402</c:v>
                </c:pt>
                <c:pt idx="152520">
                  <c:v>46.2738663252752</c:v>
                </c:pt>
                <c:pt idx="152521">
                  <c:v>46.273974528919602</c:v>
                </c:pt>
                <c:pt idx="152522">
                  <c:v>46.274082732217799</c:v>
                </c:pt>
                <c:pt idx="152523">
                  <c:v>46.2741909351695</c:v>
                </c:pt>
                <c:pt idx="152524">
                  <c:v>46.274299137774896</c:v>
                </c:pt>
                <c:pt idx="152525">
                  <c:v>46.274407340034003</c:v>
                </c:pt>
                <c:pt idx="152526">
                  <c:v>46.274515541946698</c:v>
                </c:pt>
                <c:pt idx="152527">
                  <c:v>46.274623743513096</c:v>
                </c:pt>
                <c:pt idx="152528">
                  <c:v>46.274731944733098</c:v>
                </c:pt>
                <c:pt idx="152529">
                  <c:v>46.274840145606802</c:v>
                </c:pt>
                <c:pt idx="152530">
                  <c:v>46.274948346134202</c:v>
                </c:pt>
                <c:pt idx="152531">
                  <c:v>46.275056546315199</c:v>
                </c:pt>
                <c:pt idx="152532">
                  <c:v>46.275164746149898</c:v>
                </c:pt>
                <c:pt idx="152533">
                  <c:v>46.2752729456382</c:v>
                </c:pt>
                <c:pt idx="152534">
                  <c:v>46.275381144780198</c:v>
                </c:pt>
                <c:pt idx="152535">
                  <c:v>46.275489343575799</c:v>
                </c:pt>
                <c:pt idx="152536">
                  <c:v>46.275597542025203</c:v>
                </c:pt>
                <c:pt idx="152537">
                  <c:v>46.275705740128103</c:v>
                </c:pt>
                <c:pt idx="152538">
                  <c:v>46.275813937884799</c:v>
                </c:pt>
                <c:pt idx="152539">
                  <c:v>46.275922135295097</c:v>
                </c:pt>
                <c:pt idx="152540">
                  <c:v>46.276030332359099</c:v>
                </c:pt>
                <c:pt idx="152541">
                  <c:v>46.276138529076803</c:v>
                </c:pt>
                <c:pt idx="152542">
                  <c:v>46.276246725448097</c:v>
                </c:pt>
                <c:pt idx="152543">
                  <c:v>46.2763549214732</c:v>
                </c:pt>
                <c:pt idx="152544">
                  <c:v>46.276463117151799</c:v>
                </c:pt>
                <c:pt idx="152545">
                  <c:v>46.276571312484201</c:v>
                </c:pt>
                <c:pt idx="152546">
                  <c:v>46.276679507470199</c:v>
                </c:pt>
                <c:pt idx="152547">
                  <c:v>46.276787702109999</c:v>
                </c:pt>
                <c:pt idx="152548">
                  <c:v>46.276895896403403</c:v>
                </c:pt>
                <c:pt idx="152549">
                  <c:v>46.277004090350403</c:v>
                </c:pt>
                <c:pt idx="152550">
                  <c:v>46.277112283951197</c:v>
                </c:pt>
                <c:pt idx="152551">
                  <c:v>46.277220477205603</c:v>
                </c:pt>
                <c:pt idx="152552">
                  <c:v>46.277328670113803</c:v>
                </c:pt>
                <c:pt idx="152553">
                  <c:v>46.2774368626756</c:v>
                </c:pt>
                <c:pt idx="152554">
                  <c:v>46.277545054891</c:v>
                </c:pt>
                <c:pt idx="152555">
                  <c:v>46.277653246760202</c:v>
                </c:pt>
                <c:pt idx="152556">
                  <c:v>46.2777614382831</c:v>
                </c:pt>
                <c:pt idx="152557">
                  <c:v>46.277869629459602</c:v>
                </c:pt>
                <c:pt idx="152558">
                  <c:v>46.277977820289898</c:v>
                </c:pt>
                <c:pt idx="152559">
                  <c:v>46.278086010773798</c:v>
                </c:pt>
                <c:pt idx="152560">
                  <c:v>46.2781942009114</c:v>
                </c:pt>
                <c:pt idx="152561">
                  <c:v>46.278302390702798</c:v>
                </c:pt>
                <c:pt idx="152562">
                  <c:v>46.278410580147799</c:v>
                </c:pt>
                <c:pt idx="152563">
                  <c:v>46.278518769246503</c:v>
                </c:pt>
                <c:pt idx="152564">
                  <c:v>46.278626957998902</c:v>
                </c:pt>
                <c:pt idx="152565">
                  <c:v>46.278735146404998</c:v>
                </c:pt>
                <c:pt idx="152566">
                  <c:v>46.278843334464803</c:v>
                </c:pt>
                <c:pt idx="152567">
                  <c:v>46.278951522178303</c:v>
                </c:pt>
                <c:pt idx="152568">
                  <c:v>46.2790597095455</c:v>
                </c:pt>
                <c:pt idx="152569">
                  <c:v>46.279167896566399</c:v>
                </c:pt>
                <c:pt idx="152570">
                  <c:v>46.279276083241001</c:v>
                </c:pt>
                <c:pt idx="152571">
                  <c:v>46.279384269569299</c:v>
                </c:pt>
                <c:pt idx="152572">
                  <c:v>46.279492455551299</c:v>
                </c:pt>
                <c:pt idx="152573">
                  <c:v>46.279600641187002</c:v>
                </c:pt>
                <c:pt idx="152574">
                  <c:v>46.279708826476401</c:v>
                </c:pt>
                <c:pt idx="152575">
                  <c:v>46.279817011419603</c:v>
                </c:pt>
                <c:pt idx="152576">
                  <c:v>46.2799251960164</c:v>
                </c:pt>
                <c:pt idx="152577">
                  <c:v>46.280033380267</c:v>
                </c:pt>
                <c:pt idx="152578">
                  <c:v>46.280141564171302</c:v>
                </c:pt>
                <c:pt idx="152579">
                  <c:v>46.280249747729201</c:v>
                </c:pt>
                <c:pt idx="152580">
                  <c:v>46.280357930940902</c:v>
                </c:pt>
                <c:pt idx="152581">
                  <c:v>46.280466113806298</c:v>
                </c:pt>
                <c:pt idx="152582">
                  <c:v>46.280574296325497</c:v>
                </c:pt>
                <c:pt idx="152583">
                  <c:v>46.280682478498299</c:v>
                </c:pt>
                <c:pt idx="152584">
                  <c:v>46.280790660324897</c:v>
                </c:pt>
                <c:pt idx="152585">
                  <c:v>46.280898841805197</c:v>
                </c:pt>
                <c:pt idx="152586">
                  <c:v>46.2810070229392</c:v>
                </c:pt>
                <c:pt idx="152587">
                  <c:v>46.281115203726898</c:v>
                </c:pt>
                <c:pt idx="152588">
                  <c:v>46.2812233841683</c:v>
                </c:pt>
                <c:pt idx="152589">
                  <c:v>46.281331564263503</c:v>
                </c:pt>
                <c:pt idx="152590">
                  <c:v>46.281439744012403</c:v>
                </c:pt>
                <c:pt idx="152591">
                  <c:v>46.281547923414998</c:v>
                </c:pt>
                <c:pt idx="152592">
                  <c:v>46.281656102471402</c:v>
                </c:pt>
                <c:pt idx="152593">
                  <c:v>46.281764281181502</c:v>
                </c:pt>
                <c:pt idx="152594">
                  <c:v>46.281872459545298</c:v>
                </c:pt>
                <c:pt idx="152595">
                  <c:v>46.281980637562803</c:v>
                </c:pt>
                <c:pt idx="152596">
                  <c:v>46.282088815234097</c:v>
                </c:pt>
                <c:pt idx="152597">
                  <c:v>46.282196992559101</c:v>
                </c:pt>
                <c:pt idx="152598">
                  <c:v>46.2823051695378</c:v>
                </c:pt>
                <c:pt idx="152599">
                  <c:v>46.282413346170301</c:v>
                </c:pt>
                <c:pt idx="152600">
                  <c:v>46.282521522456499</c:v>
                </c:pt>
                <c:pt idx="152601">
                  <c:v>46.282629698396498</c:v>
                </c:pt>
                <c:pt idx="152602">
                  <c:v>46.282737873990101</c:v>
                </c:pt>
                <c:pt idx="152603">
                  <c:v>46.282846049237598</c:v>
                </c:pt>
                <c:pt idx="152604">
                  <c:v>46.282954224138699</c:v>
                </c:pt>
                <c:pt idx="152605">
                  <c:v>46.283062398693602</c:v>
                </c:pt>
                <c:pt idx="152606">
                  <c:v>46.2831705729023</c:v>
                </c:pt>
                <c:pt idx="152607">
                  <c:v>46.283278746764701</c:v>
                </c:pt>
                <c:pt idx="152608">
                  <c:v>46.283386920280797</c:v>
                </c:pt>
                <c:pt idx="152609">
                  <c:v>46.283495093450703</c:v>
                </c:pt>
                <c:pt idx="152610">
                  <c:v>46.283603266274298</c:v>
                </c:pt>
                <c:pt idx="152611">
                  <c:v>46.283711438751702</c:v>
                </c:pt>
                <c:pt idx="152612">
                  <c:v>46.283819610882901</c:v>
                </c:pt>
                <c:pt idx="152613">
                  <c:v>46.283927782667703</c:v>
                </c:pt>
                <c:pt idx="152614">
                  <c:v>46.2840359541064</c:v>
                </c:pt>
                <c:pt idx="152615">
                  <c:v>46.2841441251988</c:v>
                </c:pt>
                <c:pt idx="152616">
                  <c:v>46.284252295944903</c:v>
                </c:pt>
                <c:pt idx="152617">
                  <c:v>46.2843604663448</c:v>
                </c:pt>
                <c:pt idx="152618">
                  <c:v>46.284468636398401</c:v>
                </c:pt>
                <c:pt idx="152619">
                  <c:v>46.284576806105903</c:v>
                </c:pt>
                <c:pt idx="152620">
                  <c:v>46.284684975467002</c:v>
                </c:pt>
                <c:pt idx="152621">
                  <c:v>46.284793144481903</c:v>
                </c:pt>
                <c:pt idx="152622">
                  <c:v>46.284901313150598</c:v>
                </c:pt>
                <c:pt idx="152623">
                  <c:v>46.285009481473097</c:v>
                </c:pt>
                <c:pt idx="152624">
                  <c:v>46.285117649449298</c:v>
                </c:pt>
                <c:pt idx="152625">
                  <c:v>46.285225817079301</c:v>
                </c:pt>
                <c:pt idx="152626">
                  <c:v>46.285333984363</c:v>
                </c:pt>
                <c:pt idx="152627">
                  <c:v>46.285442151300501</c:v>
                </c:pt>
                <c:pt idx="152628">
                  <c:v>46.285550317891797</c:v>
                </c:pt>
                <c:pt idx="152629">
                  <c:v>46.285658484136803</c:v>
                </c:pt>
                <c:pt idx="152630">
                  <c:v>46.285766650035598</c:v>
                </c:pt>
                <c:pt idx="152631">
                  <c:v>46.285874815588201</c:v>
                </c:pt>
                <c:pt idx="152632">
                  <c:v>46.2859829807946</c:v>
                </c:pt>
                <c:pt idx="152633">
                  <c:v>46.286091145654702</c:v>
                </c:pt>
                <c:pt idx="152634">
                  <c:v>46.286199310168598</c:v>
                </c:pt>
                <c:pt idx="152635">
                  <c:v>46.286307474336297</c:v>
                </c:pt>
                <c:pt idx="152636">
                  <c:v>46.286415638157699</c:v>
                </c:pt>
                <c:pt idx="152637">
                  <c:v>46.286523801633003</c:v>
                </c:pt>
                <c:pt idx="152638">
                  <c:v>46.286631964762002</c:v>
                </c:pt>
                <c:pt idx="152639">
                  <c:v>46.286740127544803</c:v>
                </c:pt>
                <c:pt idx="152640">
                  <c:v>46.2868482899813</c:v>
                </c:pt>
                <c:pt idx="152641">
                  <c:v>46.286956452071699</c:v>
                </c:pt>
                <c:pt idx="152642">
                  <c:v>46.287064613815801</c:v>
                </c:pt>
                <c:pt idx="152643">
                  <c:v>46.287172775213698</c:v>
                </c:pt>
                <c:pt idx="152644">
                  <c:v>46.287280936265397</c:v>
                </c:pt>
                <c:pt idx="152645">
                  <c:v>46.287389096970898</c:v>
                </c:pt>
                <c:pt idx="152646">
                  <c:v>46.287497257330202</c:v>
                </c:pt>
                <c:pt idx="152647">
                  <c:v>46.2876054173433</c:v>
                </c:pt>
                <c:pt idx="152648">
                  <c:v>46.287713577010102</c:v>
                </c:pt>
                <c:pt idx="152649">
                  <c:v>46.287821736330699</c:v>
                </c:pt>
                <c:pt idx="152650">
                  <c:v>46.287929895305197</c:v>
                </c:pt>
                <c:pt idx="152651">
                  <c:v>46.288038053933398</c:v>
                </c:pt>
                <c:pt idx="152652">
                  <c:v>46.288146212215402</c:v>
                </c:pt>
                <c:pt idx="152653">
                  <c:v>46.288254370151201</c:v>
                </c:pt>
                <c:pt idx="152654">
                  <c:v>46.288362527740901</c:v>
                </c:pt>
                <c:pt idx="152655">
                  <c:v>46.288470684984297</c:v>
                </c:pt>
                <c:pt idx="152656">
                  <c:v>46.288578841881503</c:v>
                </c:pt>
                <c:pt idx="152657">
                  <c:v>46.288686998432503</c:v>
                </c:pt>
                <c:pt idx="152658">
                  <c:v>46.288795154637299</c:v>
                </c:pt>
                <c:pt idx="152659">
                  <c:v>46.288903310495897</c:v>
                </c:pt>
                <c:pt idx="152660">
                  <c:v>46.289011466008297</c:v>
                </c:pt>
                <c:pt idx="152661">
                  <c:v>46.2891196211745</c:v>
                </c:pt>
                <c:pt idx="152662">
                  <c:v>46.289227775994597</c:v>
                </c:pt>
                <c:pt idx="152663">
                  <c:v>46.289335930468397</c:v>
                </c:pt>
                <c:pt idx="152664">
                  <c:v>46.289444084595999</c:v>
                </c:pt>
                <c:pt idx="152665">
                  <c:v>46.289552238377503</c:v>
                </c:pt>
                <c:pt idx="152666">
                  <c:v>46.289660391812703</c:v>
                </c:pt>
                <c:pt idx="152667">
                  <c:v>46.289768544901797</c:v>
                </c:pt>
                <c:pt idx="152668">
                  <c:v>46.289876697644601</c:v>
                </c:pt>
                <c:pt idx="152669">
                  <c:v>46.2899848500413</c:v>
                </c:pt>
                <c:pt idx="152670">
                  <c:v>46.290093002091801</c:v>
                </c:pt>
                <c:pt idx="152671">
                  <c:v>46.290201153796097</c:v>
                </c:pt>
                <c:pt idx="152672">
                  <c:v>46.290309305154302</c:v>
                </c:pt>
                <c:pt idx="152673">
                  <c:v>46.290417456166203</c:v>
                </c:pt>
                <c:pt idx="152674">
                  <c:v>46.290525606831999</c:v>
                </c:pt>
                <c:pt idx="152675">
                  <c:v>46.290633757151603</c:v>
                </c:pt>
                <c:pt idx="152676">
                  <c:v>46.290741907125003</c:v>
                </c:pt>
                <c:pt idx="152677">
                  <c:v>46.290850056752198</c:v>
                </c:pt>
                <c:pt idx="152678">
                  <c:v>46.290958206033302</c:v>
                </c:pt>
                <c:pt idx="152679">
                  <c:v>46.291066354968102</c:v>
                </c:pt>
                <c:pt idx="152680">
                  <c:v>46.291174503556803</c:v>
                </c:pt>
                <c:pt idx="152681">
                  <c:v>46.291282651799399</c:v>
                </c:pt>
                <c:pt idx="152682">
                  <c:v>46.291390799695698</c:v>
                </c:pt>
                <c:pt idx="152683">
                  <c:v>46.291498947245898</c:v>
                </c:pt>
                <c:pt idx="152684">
                  <c:v>46.291607094449901</c:v>
                </c:pt>
                <c:pt idx="152685">
                  <c:v>46.291715241307699</c:v>
                </c:pt>
                <c:pt idx="152686">
                  <c:v>46.291823387819399</c:v>
                </c:pt>
                <c:pt idx="152687">
                  <c:v>46.291931533984901</c:v>
                </c:pt>
                <c:pt idx="152688">
                  <c:v>46.292039679804297</c:v>
                </c:pt>
                <c:pt idx="152689">
                  <c:v>46.292147825277397</c:v>
                </c:pt>
                <c:pt idx="152690">
                  <c:v>46.292255970404398</c:v>
                </c:pt>
                <c:pt idx="152691">
                  <c:v>46.2923641151853</c:v>
                </c:pt>
                <c:pt idx="152692">
                  <c:v>46.292472259619998</c:v>
                </c:pt>
                <c:pt idx="152693">
                  <c:v>46.292580403708499</c:v>
                </c:pt>
                <c:pt idx="152694">
                  <c:v>46.292688547450901</c:v>
                </c:pt>
                <c:pt idx="152695">
                  <c:v>46.292796690847098</c:v>
                </c:pt>
                <c:pt idx="152696">
                  <c:v>46.292904833897097</c:v>
                </c:pt>
                <c:pt idx="152697">
                  <c:v>46.293012976600998</c:v>
                </c:pt>
                <c:pt idx="152698">
                  <c:v>46.293121118958702</c:v>
                </c:pt>
                <c:pt idx="152699">
                  <c:v>46.2932292609703</c:v>
                </c:pt>
                <c:pt idx="152700">
                  <c:v>46.2933374026357</c:v>
                </c:pt>
                <c:pt idx="152701">
                  <c:v>46.293445543955002</c:v>
                </c:pt>
                <c:pt idx="152702">
                  <c:v>46.293553684928199</c:v>
                </c:pt>
                <c:pt idx="152703">
                  <c:v>46.293661825555098</c:v>
                </c:pt>
                <c:pt idx="152704">
                  <c:v>46.293769965835999</c:v>
                </c:pt>
                <c:pt idx="152705">
                  <c:v>46.293878105770602</c:v>
                </c:pt>
                <c:pt idx="152706">
                  <c:v>46.2939862453592</c:v>
                </c:pt>
                <c:pt idx="152707">
                  <c:v>46.2940943846016</c:v>
                </c:pt>
                <c:pt idx="152708">
                  <c:v>46.294202523497802</c:v>
                </c:pt>
                <c:pt idx="152709">
                  <c:v>46.294310662047899</c:v>
                </c:pt>
                <c:pt idx="152710">
                  <c:v>46.294418800251897</c:v>
                </c:pt>
                <c:pt idx="152711">
                  <c:v>46.294526938109698</c:v>
                </c:pt>
                <c:pt idx="152712">
                  <c:v>46.2946350756214</c:v>
                </c:pt>
                <c:pt idx="152713">
                  <c:v>46.294743212786898</c:v>
                </c:pt>
                <c:pt idx="152714">
                  <c:v>46.294851349606297</c:v>
                </c:pt>
                <c:pt idx="152715">
                  <c:v>46.294959486079598</c:v>
                </c:pt>
                <c:pt idx="152716">
                  <c:v>46.295067622206702</c:v>
                </c:pt>
                <c:pt idx="152717">
                  <c:v>46.2951757579877</c:v>
                </c:pt>
                <c:pt idx="152718">
                  <c:v>46.295283893422599</c:v>
                </c:pt>
                <c:pt idx="152719">
                  <c:v>46.295392028511301</c:v>
                </c:pt>
                <c:pt idx="152720">
                  <c:v>46.295500163253898</c:v>
                </c:pt>
                <c:pt idx="152721">
                  <c:v>46.295608297650404</c:v>
                </c:pt>
                <c:pt idx="152722">
                  <c:v>46.295716431700797</c:v>
                </c:pt>
                <c:pt idx="152723">
                  <c:v>46.295824565404999</c:v>
                </c:pt>
                <c:pt idx="152724">
                  <c:v>46.295932698763103</c:v>
                </c:pt>
                <c:pt idx="152725">
                  <c:v>46.296040831775002</c:v>
                </c:pt>
                <c:pt idx="152726">
                  <c:v>46.296148964440903</c:v>
                </c:pt>
                <c:pt idx="152727">
                  <c:v>46.296257096760598</c:v>
                </c:pt>
                <c:pt idx="152728">
                  <c:v>46.296365228734203</c:v>
                </c:pt>
                <c:pt idx="152729">
                  <c:v>46.296473360361702</c:v>
                </c:pt>
                <c:pt idx="152730">
                  <c:v>46.296581491643003</c:v>
                </c:pt>
                <c:pt idx="152731">
                  <c:v>46.296689622578299</c:v>
                </c:pt>
                <c:pt idx="152732">
                  <c:v>46.296797753167397</c:v>
                </c:pt>
                <c:pt idx="152733">
                  <c:v>46.296905883410403</c:v>
                </c:pt>
                <c:pt idx="152734">
                  <c:v>46.297014013307297</c:v>
                </c:pt>
                <c:pt idx="152735">
                  <c:v>46.297122142858001</c:v>
                </c:pt>
                <c:pt idx="152736">
                  <c:v>46.297230272062698</c:v>
                </c:pt>
                <c:pt idx="152737">
                  <c:v>46.297338400921298</c:v>
                </c:pt>
                <c:pt idx="152738">
                  <c:v>46.297446529433699</c:v>
                </c:pt>
                <c:pt idx="152739">
                  <c:v>46.297554657600003</c:v>
                </c:pt>
                <c:pt idx="152740">
                  <c:v>46.297662785420201</c:v>
                </c:pt>
                <c:pt idx="152741">
                  <c:v>46.2977709128944</c:v>
                </c:pt>
                <c:pt idx="152742">
                  <c:v>46.297879040022401</c:v>
                </c:pt>
                <c:pt idx="152743">
                  <c:v>46.297987166804297</c:v>
                </c:pt>
                <c:pt idx="152744">
                  <c:v>46.298095293240102</c:v>
                </c:pt>
                <c:pt idx="152745">
                  <c:v>46.298203419329802</c:v>
                </c:pt>
                <c:pt idx="152746">
                  <c:v>46.298311545073403</c:v>
                </c:pt>
                <c:pt idx="152747">
                  <c:v>46.2984196704708</c:v>
                </c:pt>
                <c:pt idx="152748">
                  <c:v>46.298527795522197</c:v>
                </c:pt>
                <c:pt idx="152749">
                  <c:v>46.298635920227497</c:v>
                </c:pt>
                <c:pt idx="152750">
                  <c:v>46.298744044586698</c:v>
                </c:pt>
                <c:pt idx="152751">
                  <c:v>46.298852168599801</c:v>
                </c:pt>
                <c:pt idx="152752">
                  <c:v>46.298960292266798</c:v>
                </c:pt>
                <c:pt idx="152753">
                  <c:v>46.299068415587698</c:v>
                </c:pt>
                <c:pt idx="152754">
                  <c:v>46.299176538562499</c:v>
                </c:pt>
                <c:pt idx="152755">
                  <c:v>46.299284661191301</c:v>
                </c:pt>
                <c:pt idx="152756">
                  <c:v>46.299392783473898</c:v>
                </c:pt>
                <c:pt idx="152757">
                  <c:v>46.299500905410497</c:v>
                </c:pt>
                <c:pt idx="152758">
                  <c:v>46.299609027000898</c:v>
                </c:pt>
                <c:pt idx="152759">
                  <c:v>46.2997171482453</c:v>
                </c:pt>
                <c:pt idx="152760">
                  <c:v>46.299825269143597</c:v>
                </c:pt>
                <c:pt idx="152761">
                  <c:v>46.299933389695703</c:v>
                </c:pt>
                <c:pt idx="152762">
                  <c:v>46.300041509901902</c:v>
                </c:pt>
                <c:pt idx="152763">
                  <c:v>46.300149629761897</c:v>
                </c:pt>
                <c:pt idx="152764">
                  <c:v>46.300257749275801</c:v>
                </c:pt>
                <c:pt idx="152765">
                  <c:v>46.300365868443699</c:v>
                </c:pt>
                <c:pt idx="152766">
                  <c:v>46.300473987265498</c:v>
                </c:pt>
                <c:pt idx="152767">
                  <c:v>46.300582105741199</c:v>
                </c:pt>
                <c:pt idx="152768">
                  <c:v>46.300690223870802</c:v>
                </c:pt>
                <c:pt idx="152769">
                  <c:v>46.300798341654399</c:v>
                </c:pt>
                <c:pt idx="152770">
                  <c:v>46.300906459091898</c:v>
                </c:pt>
                <c:pt idx="152771">
                  <c:v>46.301014576183299</c:v>
                </c:pt>
                <c:pt idx="152772">
                  <c:v>46.301122692928601</c:v>
                </c:pt>
                <c:pt idx="152773">
                  <c:v>46.301230809327798</c:v>
                </c:pt>
                <c:pt idx="152774">
                  <c:v>46.301338925381003</c:v>
                </c:pt>
                <c:pt idx="152775">
                  <c:v>46.301447041088103</c:v>
                </c:pt>
                <c:pt idx="152776">
                  <c:v>46.301555156449197</c:v>
                </c:pt>
                <c:pt idx="152777">
                  <c:v>46.3016632714642</c:v>
                </c:pt>
                <c:pt idx="152778">
                  <c:v>46.301771386133098</c:v>
                </c:pt>
                <c:pt idx="152779">
                  <c:v>46.301879500455897</c:v>
                </c:pt>
                <c:pt idx="152780">
                  <c:v>46.301987614432697</c:v>
                </c:pt>
                <c:pt idx="152781">
                  <c:v>46.302095728063399</c:v>
                </c:pt>
                <c:pt idx="152782">
                  <c:v>46.302203841348103</c:v>
                </c:pt>
                <c:pt idx="152783">
                  <c:v>46.302311954286701</c:v>
                </c:pt>
                <c:pt idx="152784">
                  <c:v>46.302420066879201</c:v>
                </c:pt>
                <c:pt idx="152785">
                  <c:v>46.302528179125702</c:v>
                </c:pt>
                <c:pt idx="152786">
                  <c:v>46.302636291026097</c:v>
                </c:pt>
                <c:pt idx="152787">
                  <c:v>46.302744402580501</c:v>
                </c:pt>
                <c:pt idx="152788">
                  <c:v>46.3028525137888</c:v>
                </c:pt>
                <c:pt idx="152789">
                  <c:v>46.302960624651099</c:v>
                </c:pt>
                <c:pt idx="152790">
                  <c:v>46.303068735167201</c:v>
                </c:pt>
                <c:pt idx="152791">
                  <c:v>46.303176845337397</c:v>
                </c:pt>
                <c:pt idx="152792">
                  <c:v>46.303284955161502</c:v>
                </c:pt>
                <c:pt idx="152793">
                  <c:v>46.303393064639501</c:v>
                </c:pt>
                <c:pt idx="152794">
                  <c:v>46.303501173771501</c:v>
                </c:pt>
                <c:pt idx="152795">
                  <c:v>46.303609282557503</c:v>
                </c:pt>
                <c:pt idx="152796">
                  <c:v>46.303717390997399</c:v>
                </c:pt>
                <c:pt idx="152797">
                  <c:v>46.303825499091303</c:v>
                </c:pt>
                <c:pt idx="152798">
                  <c:v>46.303933606839102</c:v>
                </c:pt>
                <c:pt idx="152799">
                  <c:v>46.304041714240803</c:v>
                </c:pt>
                <c:pt idx="152800">
                  <c:v>46.304149821296598</c:v>
                </c:pt>
                <c:pt idx="152801">
                  <c:v>46.304257928006301</c:v>
                </c:pt>
                <c:pt idx="152802">
                  <c:v>46.304366034369899</c:v>
                </c:pt>
                <c:pt idx="152803">
                  <c:v>46.304474140387498</c:v>
                </c:pt>
                <c:pt idx="152804">
                  <c:v>46.304582246059098</c:v>
                </c:pt>
                <c:pt idx="152805">
                  <c:v>46.3046903513846</c:v>
                </c:pt>
                <c:pt idx="152806">
                  <c:v>46.304798456364097</c:v>
                </c:pt>
                <c:pt idx="152807">
                  <c:v>46.304906560997601</c:v>
                </c:pt>
                <c:pt idx="152808">
                  <c:v>46.305014665285</c:v>
                </c:pt>
                <c:pt idx="152809">
                  <c:v>46.305122769226401</c:v>
                </c:pt>
                <c:pt idx="152810">
                  <c:v>46.305230872821802</c:v>
                </c:pt>
                <c:pt idx="152811">
                  <c:v>46.305338976071198</c:v>
                </c:pt>
                <c:pt idx="152812">
                  <c:v>46.305447078974503</c:v>
                </c:pt>
                <c:pt idx="152813">
                  <c:v>46.305555181531702</c:v>
                </c:pt>
                <c:pt idx="152814">
                  <c:v>46.305663283743002</c:v>
                </c:pt>
                <c:pt idx="152815">
                  <c:v>46.305771385608203</c:v>
                </c:pt>
                <c:pt idx="152816">
                  <c:v>46.305879487127399</c:v>
                </c:pt>
                <c:pt idx="152817">
                  <c:v>46.305987588300603</c:v>
                </c:pt>
                <c:pt idx="152818">
                  <c:v>46.306095689127801</c:v>
                </c:pt>
                <c:pt idx="152819">
                  <c:v>46.306203789608901</c:v>
                </c:pt>
                <c:pt idx="152820">
                  <c:v>46.306311889744002</c:v>
                </c:pt>
                <c:pt idx="152821">
                  <c:v>46.306419989533097</c:v>
                </c:pt>
                <c:pt idx="152822">
                  <c:v>46.306528088976201</c:v>
                </c:pt>
                <c:pt idx="152823">
                  <c:v>46.306636188073298</c:v>
                </c:pt>
                <c:pt idx="152824">
                  <c:v>46.306744286824298</c:v>
                </c:pt>
                <c:pt idx="152825">
                  <c:v>46.306852385229398</c:v>
                </c:pt>
                <c:pt idx="152826">
                  <c:v>46.3069604832884</c:v>
                </c:pt>
                <c:pt idx="152827">
                  <c:v>46.307068581001403</c:v>
                </c:pt>
                <c:pt idx="152828">
                  <c:v>46.3071766783684</c:v>
                </c:pt>
                <c:pt idx="152829">
                  <c:v>46.307284775389398</c:v>
                </c:pt>
                <c:pt idx="152830">
                  <c:v>46.307392872064398</c:v>
                </c:pt>
                <c:pt idx="152831">
                  <c:v>46.307500968393299</c:v>
                </c:pt>
                <c:pt idx="152832">
                  <c:v>46.307609064376301</c:v>
                </c:pt>
                <c:pt idx="152833">
                  <c:v>46.307717160013297</c:v>
                </c:pt>
                <c:pt idx="152834">
                  <c:v>46.307825255304202</c:v>
                </c:pt>
                <c:pt idx="152835">
                  <c:v>46.307933350249201</c:v>
                </c:pt>
                <c:pt idx="152836">
                  <c:v>46.308041444848101</c:v>
                </c:pt>
                <c:pt idx="152837">
                  <c:v>46.308149539101102</c:v>
                </c:pt>
                <c:pt idx="152838">
                  <c:v>46.308257633007997</c:v>
                </c:pt>
                <c:pt idx="152839">
                  <c:v>46.308365726569001</c:v>
                </c:pt>
                <c:pt idx="152840">
                  <c:v>46.308473819783899</c:v>
                </c:pt>
                <c:pt idx="152841">
                  <c:v>46.308581912652897</c:v>
                </c:pt>
                <c:pt idx="152842">
                  <c:v>46.308690005175798</c:v>
                </c:pt>
                <c:pt idx="152843">
                  <c:v>46.308798097352799</c:v>
                </c:pt>
                <c:pt idx="152844">
                  <c:v>46.308906189183801</c:v>
                </c:pt>
                <c:pt idx="152845">
                  <c:v>46.309014280668698</c:v>
                </c:pt>
                <c:pt idx="152846">
                  <c:v>46.309122371807703</c:v>
                </c:pt>
                <c:pt idx="152847">
                  <c:v>46.309230462600702</c:v>
                </c:pt>
                <c:pt idx="152848">
                  <c:v>46.309338553047702</c:v>
                </c:pt>
                <c:pt idx="152849">
                  <c:v>46.309446643148803</c:v>
                </c:pt>
                <c:pt idx="152850">
                  <c:v>46.309554732903798</c:v>
                </c:pt>
                <c:pt idx="152851">
                  <c:v>46.309662822312802</c:v>
                </c:pt>
                <c:pt idx="152852">
                  <c:v>46.3097709113759</c:v>
                </c:pt>
                <c:pt idx="152853">
                  <c:v>46.309879000092998</c:v>
                </c:pt>
                <c:pt idx="152854">
                  <c:v>46.309987088464098</c:v>
                </c:pt>
                <c:pt idx="152855">
                  <c:v>46.310095176489199</c:v>
                </c:pt>
                <c:pt idx="152856">
                  <c:v>46.310203264168301</c:v>
                </c:pt>
                <c:pt idx="152857">
                  <c:v>46.310311351501497</c:v>
                </c:pt>
                <c:pt idx="152858">
                  <c:v>46.310419438488701</c:v>
                </c:pt>
                <c:pt idx="152859">
                  <c:v>46.310527525129899</c:v>
                </c:pt>
                <c:pt idx="152860">
                  <c:v>46.310635611425099</c:v>
                </c:pt>
                <c:pt idx="152861">
                  <c:v>46.310743697374399</c:v>
                </c:pt>
                <c:pt idx="152862">
                  <c:v>46.310851782977601</c:v>
                </c:pt>
                <c:pt idx="152863">
                  <c:v>46.310959868234903</c:v>
                </c:pt>
                <c:pt idx="152864">
                  <c:v>46.311067953146299</c:v>
                </c:pt>
                <c:pt idx="152865">
                  <c:v>46.311176037711697</c:v>
                </c:pt>
                <c:pt idx="152866">
                  <c:v>46.311284121931003</c:v>
                </c:pt>
                <c:pt idx="152867">
                  <c:v>46.311392205804502</c:v>
                </c:pt>
                <c:pt idx="152868">
                  <c:v>46.311500289331903</c:v>
                </c:pt>
                <c:pt idx="152869">
                  <c:v>46.311608372513398</c:v>
                </c:pt>
                <c:pt idx="152870">
                  <c:v>46.311716455349</c:v>
                </c:pt>
                <c:pt idx="152871">
                  <c:v>46.311824537838497</c:v>
                </c:pt>
                <c:pt idx="152872">
                  <c:v>46.311932619982102</c:v>
                </c:pt>
                <c:pt idx="152873">
                  <c:v>46.3120407017798</c:v>
                </c:pt>
                <c:pt idx="152874">
                  <c:v>46.3121487832315</c:v>
                </c:pt>
                <c:pt idx="152875">
                  <c:v>46.312256864337201</c:v>
                </c:pt>
                <c:pt idx="152876">
                  <c:v>46.312364945096903</c:v>
                </c:pt>
                <c:pt idx="152877">
                  <c:v>46.312473025510798</c:v>
                </c:pt>
                <c:pt idx="152878">
                  <c:v>46.312581105578602</c:v>
                </c:pt>
                <c:pt idx="152879">
                  <c:v>46.312689185300499</c:v>
                </c:pt>
                <c:pt idx="152880">
                  <c:v>46.312797264676497</c:v>
                </c:pt>
                <c:pt idx="152881">
                  <c:v>46.312905343706497</c:v>
                </c:pt>
                <c:pt idx="152882">
                  <c:v>46.313013422390497</c:v>
                </c:pt>
                <c:pt idx="152883">
                  <c:v>46.313121500728599</c:v>
                </c:pt>
                <c:pt idx="152884">
                  <c:v>46.313229578720701</c:v>
                </c:pt>
                <c:pt idx="152885">
                  <c:v>46.313337656366897</c:v>
                </c:pt>
                <c:pt idx="152886">
                  <c:v>46.313445733667201</c:v>
                </c:pt>
                <c:pt idx="152887">
                  <c:v>46.313553810621499</c:v>
                </c:pt>
                <c:pt idx="152888">
                  <c:v>46.313661887229799</c:v>
                </c:pt>
                <c:pt idx="152889">
                  <c:v>46.313769963492199</c:v>
                </c:pt>
                <c:pt idx="152890">
                  <c:v>46.313878039408699</c:v>
                </c:pt>
                <c:pt idx="152891">
                  <c:v>46.313986114979201</c:v>
                </c:pt>
                <c:pt idx="152892">
                  <c:v>46.314094190203797</c:v>
                </c:pt>
                <c:pt idx="152893">
                  <c:v>46.3142022650825</c:v>
                </c:pt>
                <c:pt idx="152894">
                  <c:v>46.314310339615197</c:v>
                </c:pt>
                <c:pt idx="152895">
                  <c:v>46.314418413802002</c:v>
                </c:pt>
                <c:pt idx="152896">
                  <c:v>46.314526487642802</c:v>
                </c:pt>
                <c:pt idx="152897">
                  <c:v>46.314634561137701</c:v>
                </c:pt>
                <c:pt idx="152898">
                  <c:v>46.314742634286702</c:v>
                </c:pt>
                <c:pt idx="152899">
                  <c:v>46.314850707089697</c:v>
                </c:pt>
                <c:pt idx="152900">
                  <c:v>46.314958779546799</c:v>
                </c:pt>
                <c:pt idx="152901">
                  <c:v>46.315066851658003</c:v>
                </c:pt>
                <c:pt idx="152902">
                  <c:v>46.315174923423299</c:v>
                </c:pt>
                <c:pt idx="152903">
                  <c:v>46.315282994842597</c:v>
                </c:pt>
                <c:pt idx="152904">
                  <c:v>46.315391065916003</c:v>
                </c:pt>
                <c:pt idx="152905">
                  <c:v>46.315499136643403</c:v>
                </c:pt>
                <c:pt idx="152906">
                  <c:v>46.315607207025003</c:v>
                </c:pt>
                <c:pt idx="152907">
                  <c:v>46.315715277060598</c:v>
                </c:pt>
                <c:pt idx="152908">
                  <c:v>46.3158233467503</c:v>
                </c:pt>
                <c:pt idx="152909">
                  <c:v>46.315931416094102</c:v>
                </c:pt>
                <c:pt idx="152910">
                  <c:v>46.316039485091899</c:v>
                </c:pt>
                <c:pt idx="152911">
                  <c:v>46.316147553743797</c:v>
                </c:pt>
                <c:pt idx="152912">
                  <c:v>46.316255622049901</c:v>
                </c:pt>
                <c:pt idx="152913">
                  <c:v>46.31636369001</c:v>
                </c:pt>
                <c:pt idx="152914">
                  <c:v>46.3164717576241</c:v>
                </c:pt>
                <c:pt idx="152915">
                  <c:v>46.316579824892401</c:v>
                </c:pt>
                <c:pt idx="152916">
                  <c:v>46.316687891814802</c:v>
                </c:pt>
                <c:pt idx="152917">
                  <c:v>46.316795958391197</c:v>
                </c:pt>
                <c:pt idx="152918">
                  <c:v>46.316904024621699</c:v>
                </c:pt>
                <c:pt idx="152919">
                  <c:v>46.317012090506402</c:v>
                </c:pt>
                <c:pt idx="152920">
                  <c:v>46.3171201560451</c:v>
                </c:pt>
                <c:pt idx="152921">
                  <c:v>46.317228221237897</c:v>
                </c:pt>
                <c:pt idx="152922">
                  <c:v>46.317336286084803</c:v>
                </c:pt>
                <c:pt idx="152923">
                  <c:v>46.317444350585703</c:v>
                </c:pt>
                <c:pt idx="152924">
                  <c:v>46.317552414740803</c:v>
                </c:pt>
                <c:pt idx="152925">
                  <c:v>46.317660478550003</c:v>
                </c:pt>
                <c:pt idx="152926">
                  <c:v>46.317768542013297</c:v>
                </c:pt>
                <c:pt idx="152927">
                  <c:v>46.317876605130699</c:v>
                </c:pt>
                <c:pt idx="152928">
                  <c:v>46.317984667902103</c:v>
                </c:pt>
                <c:pt idx="152929">
                  <c:v>46.318092730327699</c:v>
                </c:pt>
                <c:pt idx="152930">
                  <c:v>46.318200792407403</c:v>
                </c:pt>
                <c:pt idx="152931">
                  <c:v>46.3183088541412</c:v>
                </c:pt>
                <c:pt idx="152932">
                  <c:v>46.318416915529099</c:v>
                </c:pt>
                <c:pt idx="152933">
                  <c:v>46.318524976571098</c:v>
                </c:pt>
                <c:pt idx="152934">
                  <c:v>46.318633037267197</c:v>
                </c:pt>
                <c:pt idx="152935">
                  <c:v>46.318741097617398</c:v>
                </c:pt>
                <c:pt idx="152936">
                  <c:v>46.318849157621699</c:v>
                </c:pt>
                <c:pt idx="152937">
                  <c:v>46.318957217280101</c:v>
                </c:pt>
                <c:pt idx="152938">
                  <c:v>46.319065276592603</c:v>
                </c:pt>
                <c:pt idx="152939">
                  <c:v>46.319173335559299</c:v>
                </c:pt>
                <c:pt idx="152940">
                  <c:v>46.319281394180003</c:v>
                </c:pt>
                <c:pt idx="152941">
                  <c:v>46.319389452454899</c:v>
                </c:pt>
                <c:pt idx="152942">
                  <c:v>46.319497510383897</c:v>
                </c:pt>
                <c:pt idx="152943">
                  <c:v>46.319605567967002</c:v>
                </c:pt>
                <c:pt idx="152944">
                  <c:v>46.319713625204201</c:v>
                </c:pt>
                <c:pt idx="152945">
                  <c:v>46.319821682095601</c:v>
                </c:pt>
                <c:pt idx="152946">
                  <c:v>46.319929738641001</c:v>
                </c:pt>
                <c:pt idx="152947">
                  <c:v>46.320037794840601</c:v>
                </c:pt>
                <c:pt idx="152948">
                  <c:v>46.320145850694303</c:v>
                </c:pt>
                <c:pt idx="152949">
                  <c:v>46.320253906202097</c:v>
                </c:pt>
                <c:pt idx="152950">
                  <c:v>46.3203619613641</c:v>
                </c:pt>
                <c:pt idx="152951">
                  <c:v>46.320470016180103</c:v>
                </c:pt>
                <c:pt idx="152952">
                  <c:v>46.320578070650299</c:v>
                </c:pt>
                <c:pt idx="152953">
                  <c:v>46.320686124774703</c:v>
                </c:pt>
                <c:pt idx="152954">
                  <c:v>46.320794178553101</c:v>
                </c:pt>
                <c:pt idx="152955">
                  <c:v>46.320902231985698</c:v>
                </c:pt>
                <c:pt idx="152956">
                  <c:v>46.321010285072397</c:v>
                </c:pt>
                <c:pt idx="152957">
                  <c:v>46.321118337813303</c:v>
                </c:pt>
                <c:pt idx="152958">
                  <c:v>46.321226390208203</c:v>
                </c:pt>
                <c:pt idx="152959">
                  <c:v>46.321334442257402</c:v>
                </c:pt>
                <c:pt idx="152960">
                  <c:v>46.321442493960603</c:v>
                </c:pt>
                <c:pt idx="152961">
                  <c:v>46.321550545317997</c:v>
                </c:pt>
                <c:pt idx="152962">
                  <c:v>46.321658596329499</c:v>
                </c:pt>
                <c:pt idx="152963">
                  <c:v>46.321766646995201</c:v>
                </c:pt>
                <c:pt idx="152964">
                  <c:v>46.321874697315003</c:v>
                </c:pt>
                <c:pt idx="152965">
                  <c:v>46.321982747288899</c:v>
                </c:pt>
                <c:pt idx="152966">
                  <c:v>46.322090796917003</c:v>
                </c:pt>
                <c:pt idx="152967">
                  <c:v>46.3221988461992</c:v>
                </c:pt>
                <c:pt idx="152968">
                  <c:v>46.322306895135597</c:v>
                </c:pt>
                <c:pt idx="152969">
                  <c:v>46.322414943726102</c:v>
                </c:pt>
                <c:pt idx="152970">
                  <c:v>46.3225229919708</c:v>
                </c:pt>
                <c:pt idx="152971">
                  <c:v>46.322631039869599</c:v>
                </c:pt>
                <c:pt idx="152972">
                  <c:v>46.322739087422498</c:v>
                </c:pt>
                <c:pt idx="152973">
                  <c:v>46.322847134629598</c:v>
                </c:pt>
                <c:pt idx="152974">
                  <c:v>46.322955181490897</c:v>
                </c:pt>
                <c:pt idx="152975">
                  <c:v>46.323063228006298</c:v>
                </c:pt>
                <c:pt idx="152976">
                  <c:v>46.323171274175799</c:v>
                </c:pt>
                <c:pt idx="152977">
                  <c:v>46.3232793199996</c:v>
                </c:pt>
                <c:pt idx="152978">
                  <c:v>46.323387365477402</c:v>
                </c:pt>
                <c:pt idx="152979">
                  <c:v>46.323495410609397</c:v>
                </c:pt>
                <c:pt idx="152980">
                  <c:v>46.323603455395599</c:v>
                </c:pt>
                <c:pt idx="152981">
                  <c:v>46.323711499836001</c:v>
                </c:pt>
                <c:pt idx="152982">
                  <c:v>46.323819543930497</c:v>
                </c:pt>
                <c:pt idx="152983">
                  <c:v>46.323927587679101</c:v>
                </c:pt>
                <c:pt idx="152984">
                  <c:v>46.324035631081898</c:v>
                </c:pt>
                <c:pt idx="152985">
                  <c:v>46.324143674138902</c:v>
                </c:pt>
                <c:pt idx="152986">
                  <c:v>46.3242517168501</c:v>
                </c:pt>
                <c:pt idx="152987">
                  <c:v>46.324359759215398</c:v>
                </c:pt>
                <c:pt idx="152988">
                  <c:v>46.324467801234903</c:v>
                </c:pt>
                <c:pt idx="152989">
                  <c:v>46.324575842908501</c:v>
                </c:pt>
                <c:pt idx="152990">
                  <c:v>46.3246838842363</c:v>
                </c:pt>
                <c:pt idx="152991">
                  <c:v>46.3247919252183</c:v>
                </c:pt>
                <c:pt idx="152992">
                  <c:v>46.324899965854499</c:v>
                </c:pt>
                <c:pt idx="152993">
                  <c:v>46.325008006144799</c:v>
                </c:pt>
                <c:pt idx="152994">
                  <c:v>46.325116046089299</c:v>
                </c:pt>
                <c:pt idx="152995">
                  <c:v>46.3252240856879</c:v>
                </c:pt>
                <c:pt idx="152996">
                  <c:v>46.3253321249408</c:v>
                </c:pt>
                <c:pt idx="152997">
                  <c:v>46.325440163847802</c:v>
                </c:pt>
                <c:pt idx="152998">
                  <c:v>46.325548202409003</c:v>
                </c:pt>
                <c:pt idx="152999">
                  <c:v>46.325656240624397</c:v>
                </c:pt>
                <c:pt idx="153000">
                  <c:v>46.325764278493899</c:v>
                </c:pt>
                <c:pt idx="153001">
                  <c:v>46.325872316017701</c:v>
                </c:pt>
                <c:pt idx="153002">
                  <c:v>46.325980353195597</c:v>
                </c:pt>
                <c:pt idx="153003">
                  <c:v>46.326088390027699</c:v>
                </c:pt>
                <c:pt idx="153004">
                  <c:v>46.326196426514002</c:v>
                </c:pt>
                <c:pt idx="153005">
                  <c:v>46.326304462654498</c:v>
                </c:pt>
                <c:pt idx="153006">
                  <c:v>46.326412498449102</c:v>
                </c:pt>
                <c:pt idx="153007">
                  <c:v>46.326520533897998</c:v>
                </c:pt>
                <c:pt idx="153008">
                  <c:v>46.326628569001002</c:v>
                </c:pt>
                <c:pt idx="153009">
                  <c:v>46.326736603758199</c:v>
                </c:pt>
                <c:pt idx="153010">
                  <c:v>46.326844638169597</c:v>
                </c:pt>
                <c:pt idx="153011">
                  <c:v>46.326952672235201</c:v>
                </c:pt>
                <c:pt idx="153012">
                  <c:v>46.327060705954999</c:v>
                </c:pt>
                <c:pt idx="153013">
                  <c:v>46.327168739328997</c:v>
                </c:pt>
                <c:pt idx="153014">
                  <c:v>46.327276772357202</c:v>
                </c:pt>
                <c:pt idx="153015">
                  <c:v>46.3273848050396</c:v>
                </c:pt>
                <c:pt idx="153016">
                  <c:v>46.327492837376099</c:v>
                </c:pt>
                <c:pt idx="153017">
                  <c:v>46.327600869366897</c:v>
                </c:pt>
                <c:pt idx="153018">
                  <c:v>46.327708901011903</c:v>
                </c:pt>
                <c:pt idx="153019">
                  <c:v>46.327816932311102</c:v>
                </c:pt>
                <c:pt idx="153020">
                  <c:v>46.327924963264401</c:v>
                </c:pt>
                <c:pt idx="153021">
                  <c:v>46.328032993872</c:v>
                </c:pt>
                <c:pt idx="153022">
                  <c:v>46.328141024133799</c:v>
                </c:pt>
                <c:pt idx="153023">
                  <c:v>46.328249054049799</c:v>
                </c:pt>
                <c:pt idx="153024">
                  <c:v>46.328357083619998</c:v>
                </c:pt>
                <c:pt idx="153025">
                  <c:v>46.328465112844398</c:v>
                </c:pt>
                <c:pt idx="153026">
                  <c:v>46.328573141722998</c:v>
                </c:pt>
                <c:pt idx="153027">
                  <c:v>46.328681170255798</c:v>
                </c:pt>
                <c:pt idx="153028">
                  <c:v>46.328789198442799</c:v>
                </c:pt>
                <c:pt idx="153029">
                  <c:v>46.328897226284099</c:v>
                </c:pt>
                <c:pt idx="153030">
                  <c:v>46.329005253779499</c:v>
                </c:pt>
                <c:pt idx="153031">
                  <c:v>46.329113280929199</c:v>
                </c:pt>
                <c:pt idx="153032">
                  <c:v>46.3292213077331</c:v>
                </c:pt>
                <c:pt idx="153033">
                  <c:v>46.329329334191101</c:v>
                </c:pt>
                <c:pt idx="153034">
                  <c:v>46.329437360303501</c:v>
                </c:pt>
                <c:pt idx="153035">
                  <c:v>46.329545386070002</c:v>
                </c:pt>
                <c:pt idx="153036">
                  <c:v>46.329653411490703</c:v>
                </c:pt>
                <c:pt idx="153037">
                  <c:v>46.329761436565697</c:v>
                </c:pt>
                <c:pt idx="153038">
                  <c:v>46.329869461294898</c:v>
                </c:pt>
                <c:pt idx="153039">
                  <c:v>46.329977485678299</c:v>
                </c:pt>
                <c:pt idx="153040">
                  <c:v>46.3300855097159</c:v>
                </c:pt>
                <c:pt idx="153041">
                  <c:v>46.330193533407801</c:v>
                </c:pt>
                <c:pt idx="153042">
                  <c:v>46.330301556753902</c:v>
                </c:pt>
                <c:pt idx="153043">
                  <c:v>46.330409579754203</c:v>
                </c:pt>
                <c:pt idx="153044">
                  <c:v>46.330517602408698</c:v>
                </c:pt>
                <c:pt idx="153045">
                  <c:v>46.330625624717499</c:v>
                </c:pt>
                <c:pt idx="153046">
                  <c:v>46.3307336466805</c:v>
                </c:pt>
                <c:pt idx="153047">
                  <c:v>46.330841668297701</c:v>
                </c:pt>
                <c:pt idx="153048">
                  <c:v>46.330949689569202</c:v>
                </c:pt>
                <c:pt idx="153049">
                  <c:v>46.331057710494903</c:v>
                </c:pt>
                <c:pt idx="153050">
                  <c:v>46.331165731074798</c:v>
                </c:pt>
                <c:pt idx="153051">
                  <c:v>46.331273751308998</c:v>
                </c:pt>
                <c:pt idx="153052">
                  <c:v>46.3313817711974</c:v>
                </c:pt>
                <c:pt idx="153053">
                  <c:v>46.331489790740001</c:v>
                </c:pt>
                <c:pt idx="153054">
                  <c:v>46.331597809936902</c:v>
                </c:pt>
                <c:pt idx="153055">
                  <c:v>46.331705828788003</c:v>
                </c:pt>
                <c:pt idx="153056">
                  <c:v>46.331813847293397</c:v>
                </c:pt>
                <c:pt idx="153057">
                  <c:v>46.331921865452998</c:v>
                </c:pt>
                <c:pt idx="153058">
                  <c:v>46.332029883266898</c:v>
                </c:pt>
                <c:pt idx="153059">
                  <c:v>46.332137900734999</c:v>
                </c:pt>
                <c:pt idx="153060">
                  <c:v>46.3322459178573</c:v>
                </c:pt>
                <c:pt idx="153061">
                  <c:v>46.3323539346339</c:v>
                </c:pt>
                <c:pt idx="153062">
                  <c:v>46.332461951064701</c:v>
                </c:pt>
                <c:pt idx="153063">
                  <c:v>46.332569967149801</c:v>
                </c:pt>
                <c:pt idx="153064">
                  <c:v>46.332677982889102</c:v>
                </c:pt>
                <c:pt idx="153065">
                  <c:v>46.332785998282702</c:v>
                </c:pt>
                <c:pt idx="153066">
                  <c:v>46.332894013330602</c:v>
                </c:pt>
                <c:pt idx="153067">
                  <c:v>46.333002028032602</c:v>
                </c:pt>
                <c:pt idx="153068">
                  <c:v>46.333110042389002</c:v>
                </c:pt>
                <c:pt idx="153069">
                  <c:v>46.333218056399602</c:v>
                </c:pt>
                <c:pt idx="153070">
                  <c:v>46.333326070064501</c:v>
                </c:pt>
                <c:pt idx="153071">
                  <c:v>46.333434083383601</c:v>
                </c:pt>
                <c:pt idx="153072">
                  <c:v>46.333542096356901</c:v>
                </c:pt>
                <c:pt idx="153073">
                  <c:v>46.3336501089846</c:v>
                </c:pt>
                <c:pt idx="153074">
                  <c:v>46.333758121266499</c:v>
                </c:pt>
                <c:pt idx="153075">
                  <c:v>46.333866133202598</c:v>
                </c:pt>
                <c:pt idx="153076">
                  <c:v>46.333974144793103</c:v>
                </c:pt>
                <c:pt idx="153077">
                  <c:v>46.334082156037702</c:v>
                </c:pt>
                <c:pt idx="153078">
                  <c:v>46.3341901669367</c:v>
                </c:pt>
                <c:pt idx="153079">
                  <c:v>46.334298177489899</c:v>
                </c:pt>
                <c:pt idx="153080">
                  <c:v>46.334406187697397</c:v>
                </c:pt>
                <c:pt idx="153081">
                  <c:v>46.334514197559201</c:v>
                </c:pt>
                <c:pt idx="153082">
                  <c:v>46.334622207075199</c:v>
                </c:pt>
                <c:pt idx="153083">
                  <c:v>46.334730216245497</c:v>
                </c:pt>
                <c:pt idx="153084">
                  <c:v>46.334838225070001</c:v>
                </c:pt>
                <c:pt idx="153085">
                  <c:v>46.334946233548898</c:v>
                </c:pt>
                <c:pt idx="153086">
                  <c:v>46.335054241682002</c:v>
                </c:pt>
                <c:pt idx="153087">
                  <c:v>46.335162249469398</c:v>
                </c:pt>
                <c:pt idx="153088">
                  <c:v>46.335270256911102</c:v>
                </c:pt>
                <c:pt idx="153089">
                  <c:v>46.335378264006998</c:v>
                </c:pt>
                <c:pt idx="153090">
                  <c:v>46.335486270757201</c:v>
                </c:pt>
                <c:pt idx="153091">
                  <c:v>46.335594277161697</c:v>
                </c:pt>
                <c:pt idx="153092">
                  <c:v>46.335702283220499</c:v>
                </c:pt>
                <c:pt idx="153093">
                  <c:v>46.335810288933601</c:v>
                </c:pt>
                <c:pt idx="153094">
                  <c:v>46.335918294300903</c:v>
                </c:pt>
                <c:pt idx="153095">
                  <c:v>46.336026299322597</c:v>
                </c:pt>
                <c:pt idx="153096">
                  <c:v>46.336134303998499</c:v>
                </c:pt>
                <c:pt idx="153097">
                  <c:v>46.3362423083287</c:v>
                </c:pt>
                <c:pt idx="153098">
                  <c:v>46.336350312313201</c:v>
                </c:pt>
                <c:pt idx="153099">
                  <c:v>46.336458315952001</c:v>
                </c:pt>
                <c:pt idx="153100">
                  <c:v>46.336566319245101</c:v>
                </c:pt>
                <c:pt idx="153101">
                  <c:v>46.336674322192401</c:v>
                </c:pt>
                <c:pt idx="153102">
                  <c:v>46.3367823247941</c:v>
                </c:pt>
                <c:pt idx="153103">
                  <c:v>46.336890327050099</c:v>
                </c:pt>
                <c:pt idx="153104">
                  <c:v>46.336998328960298</c:v>
                </c:pt>
                <c:pt idx="153105">
                  <c:v>46.337106330524897</c:v>
                </c:pt>
                <c:pt idx="153106">
                  <c:v>46.337214331743702</c:v>
                </c:pt>
                <c:pt idx="153107">
                  <c:v>46.3373223326168</c:v>
                </c:pt>
                <c:pt idx="153108">
                  <c:v>46.337430333144297</c:v>
                </c:pt>
                <c:pt idx="153109">
                  <c:v>46.337538333326002</c:v>
                </c:pt>
                <c:pt idx="153110">
                  <c:v>46.337646333161999</c:v>
                </c:pt>
                <c:pt idx="153111">
                  <c:v>46.337754332652402</c:v>
                </c:pt>
                <c:pt idx="153112">
                  <c:v>46.337862331796998</c:v>
                </c:pt>
                <c:pt idx="153113">
                  <c:v>46.337970330596001</c:v>
                </c:pt>
                <c:pt idx="153114">
                  <c:v>46.338078329049203</c:v>
                </c:pt>
                <c:pt idx="153115">
                  <c:v>46.338186327156798</c:v>
                </c:pt>
                <c:pt idx="153116">
                  <c:v>46.3382943249186</c:v>
                </c:pt>
                <c:pt idx="153117">
                  <c:v>46.338402322334801</c:v>
                </c:pt>
                <c:pt idx="153118">
                  <c:v>46.338510319405302</c:v>
                </c:pt>
                <c:pt idx="153119">
                  <c:v>46.338618316130102</c:v>
                </c:pt>
                <c:pt idx="153120">
                  <c:v>46.338726312509202</c:v>
                </c:pt>
                <c:pt idx="153121">
                  <c:v>46.338834308542602</c:v>
                </c:pt>
                <c:pt idx="153122">
                  <c:v>46.338942304230301</c:v>
                </c:pt>
                <c:pt idx="153123">
                  <c:v>46.339050299572399</c:v>
                </c:pt>
                <c:pt idx="153124">
                  <c:v>46.339158294568797</c:v>
                </c:pt>
                <c:pt idx="153125">
                  <c:v>46.339266289219402</c:v>
                </c:pt>
                <c:pt idx="153126">
                  <c:v>46.3393742835244</c:v>
                </c:pt>
                <c:pt idx="153127">
                  <c:v>46.339482277483803</c:v>
                </c:pt>
                <c:pt idx="153128">
                  <c:v>46.3395902710974</c:v>
                </c:pt>
                <c:pt idx="153129">
                  <c:v>46.339698264365403</c:v>
                </c:pt>
                <c:pt idx="153130">
                  <c:v>46.339806257287698</c:v>
                </c:pt>
                <c:pt idx="153131">
                  <c:v>46.3399142498643</c:v>
                </c:pt>
                <c:pt idx="153132">
                  <c:v>46.340022242095202</c:v>
                </c:pt>
                <c:pt idx="153133">
                  <c:v>46.340130233980503</c:v>
                </c:pt>
                <c:pt idx="153134">
                  <c:v>46.340238225520103</c:v>
                </c:pt>
                <c:pt idx="153135">
                  <c:v>46.340346216714003</c:v>
                </c:pt>
                <c:pt idx="153136">
                  <c:v>46.340454207562203</c:v>
                </c:pt>
                <c:pt idx="153137">
                  <c:v>46.340562198064802</c:v>
                </c:pt>
                <c:pt idx="153138">
                  <c:v>46.340670188221701</c:v>
                </c:pt>
                <c:pt idx="153139">
                  <c:v>46.340778178032998</c:v>
                </c:pt>
                <c:pt idx="153140">
                  <c:v>46.340886167498603</c:v>
                </c:pt>
                <c:pt idx="153141">
                  <c:v>46.3409941566185</c:v>
                </c:pt>
                <c:pt idx="153142">
                  <c:v>46.341102145392703</c:v>
                </c:pt>
                <c:pt idx="153143">
                  <c:v>46.341210133821299</c:v>
                </c:pt>
                <c:pt idx="153144">
                  <c:v>46.341318121904301</c:v>
                </c:pt>
                <c:pt idx="153145">
                  <c:v>46.341426109641503</c:v>
                </c:pt>
                <c:pt idx="153146">
                  <c:v>46.341534097033197</c:v>
                </c:pt>
                <c:pt idx="153147">
                  <c:v>46.341642084079098</c:v>
                </c:pt>
                <c:pt idx="153148">
                  <c:v>46.341750070779398</c:v>
                </c:pt>
                <c:pt idx="153149">
                  <c:v>46.341858057133997</c:v>
                </c:pt>
                <c:pt idx="153150">
                  <c:v>46.341966043143003</c:v>
                </c:pt>
                <c:pt idx="153151">
                  <c:v>46.342074028806302</c:v>
                </c:pt>
                <c:pt idx="153152">
                  <c:v>46.342182014123999</c:v>
                </c:pt>
                <c:pt idx="153153">
                  <c:v>46.342289999096103</c:v>
                </c:pt>
                <c:pt idx="153154">
                  <c:v>46.3423979837224</c:v>
                </c:pt>
                <c:pt idx="153155">
                  <c:v>46.342505968003202</c:v>
                </c:pt>
                <c:pt idx="153156">
                  <c:v>46.342613951938198</c:v>
                </c:pt>
                <c:pt idx="153157">
                  <c:v>46.342721935527699</c:v>
                </c:pt>
                <c:pt idx="153158">
                  <c:v>46.3428299187715</c:v>
                </c:pt>
                <c:pt idx="153159">
                  <c:v>46.3429379016696</c:v>
                </c:pt>
                <c:pt idx="153160">
                  <c:v>46.3430458842221</c:v>
                </c:pt>
                <c:pt idx="153161">
                  <c:v>46.343153866428999</c:v>
                </c:pt>
                <c:pt idx="153162">
                  <c:v>46.343261848290197</c:v>
                </c:pt>
                <c:pt idx="153163">
                  <c:v>46.343369829805702</c:v>
                </c:pt>
                <c:pt idx="153164">
                  <c:v>46.343477810975699</c:v>
                </c:pt>
                <c:pt idx="153165">
                  <c:v>46.343585791800002</c:v>
                </c:pt>
                <c:pt idx="153166">
                  <c:v>46.343693772278598</c:v>
                </c:pt>
                <c:pt idx="153167">
                  <c:v>46.3438017524117</c:v>
                </c:pt>
                <c:pt idx="153168">
                  <c:v>46.343909732199002</c:v>
                </c:pt>
                <c:pt idx="153169">
                  <c:v>46.344017711640802</c:v>
                </c:pt>
                <c:pt idx="153170">
                  <c:v>46.344125690736902</c:v>
                </c:pt>
                <c:pt idx="153171">
                  <c:v>46.344233669487402</c:v>
                </c:pt>
                <c:pt idx="153172">
                  <c:v>46.3443416478923</c:v>
                </c:pt>
                <c:pt idx="153173">
                  <c:v>46.344449625951498</c:v>
                </c:pt>
                <c:pt idx="153174">
                  <c:v>46.344557603665102</c:v>
                </c:pt>
                <c:pt idx="153175">
                  <c:v>46.344665581033098</c:v>
                </c:pt>
                <c:pt idx="153176">
                  <c:v>46.3447735580555</c:v>
                </c:pt>
                <c:pt idx="153177">
                  <c:v>46.344881534732203</c:v>
                </c:pt>
                <c:pt idx="153178">
                  <c:v>46.344989511063297</c:v>
                </c:pt>
                <c:pt idx="153179">
                  <c:v>46.345097487048797</c:v>
                </c:pt>
                <c:pt idx="153180">
                  <c:v>46.345205462688597</c:v>
                </c:pt>
                <c:pt idx="153181">
                  <c:v>46.345313437982902</c:v>
                </c:pt>
                <c:pt idx="153182">
                  <c:v>46.345421412931501</c:v>
                </c:pt>
                <c:pt idx="153183">
                  <c:v>46.345529387534498</c:v>
                </c:pt>
                <c:pt idx="153184">
                  <c:v>46.345637361791901</c:v>
                </c:pt>
                <c:pt idx="153185">
                  <c:v>46.345745335703597</c:v>
                </c:pt>
                <c:pt idx="153186">
                  <c:v>46.345853309269799</c:v>
                </c:pt>
                <c:pt idx="153187">
                  <c:v>46.3459612824903</c:v>
                </c:pt>
                <c:pt idx="153188">
                  <c:v>46.346069255365201</c:v>
                </c:pt>
                <c:pt idx="153189">
                  <c:v>46.3461772278946</c:v>
                </c:pt>
                <c:pt idx="153190">
                  <c:v>46.346285200078299</c:v>
                </c:pt>
                <c:pt idx="153191">
                  <c:v>46.346393171916397</c:v>
                </c:pt>
                <c:pt idx="153192">
                  <c:v>46.346501143408801</c:v>
                </c:pt>
                <c:pt idx="153193">
                  <c:v>46.346609114555697</c:v>
                </c:pt>
                <c:pt idx="153194">
                  <c:v>46.346717085357</c:v>
                </c:pt>
                <c:pt idx="153195">
                  <c:v>46.346825055812701</c:v>
                </c:pt>
                <c:pt idx="153196">
                  <c:v>46.346933025922702</c:v>
                </c:pt>
                <c:pt idx="153197">
                  <c:v>46.347040995687202</c:v>
                </c:pt>
                <c:pt idx="153198">
                  <c:v>46.347148965106001</c:v>
                </c:pt>
                <c:pt idx="153199">
                  <c:v>46.347256934179299</c:v>
                </c:pt>
                <c:pt idx="153200">
                  <c:v>46.347364902907003</c:v>
                </c:pt>
                <c:pt idx="153201">
                  <c:v>46.347472871289</c:v>
                </c:pt>
                <c:pt idx="153202">
                  <c:v>46.347580839325502</c:v>
                </c:pt>
                <c:pt idx="153203">
                  <c:v>46.347688807016397</c:v>
                </c:pt>
                <c:pt idx="153204">
                  <c:v>46.347796774361598</c:v>
                </c:pt>
                <c:pt idx="153205">
                  <c:v>46.347904741361297</c:v>
                </c:pt>
                <c:pt idx="153206">
                  <c:v>46.348012708015403</c:v>
                </c:pt>
                <c:pt idx="153207">
                  <c:v>46.348120674323901</c:v>
                </c:pt>
                <c:pt idx="153208">
                  <c:v>46.348228640286798</c:v>
                </c:pt>
                <c:pt idx="153209">
                  <c:v>46.348336605904102</c:v>
                </c:pt>
                <c:pt idx="153210">
                  <c:v>46.348444571175897</c:v>
                </c:pt>
                <c:pt idx="153211">
                  <c:v>46.348552536101998</c:v>
                </c:pt>
                <c:pt idx="153212">
                  <c:v>46.348660500682499</c:v>
                </c:pt>
                <c:pt idx="153213">
                  <c:v>46.348768464917498</c:v>
                </c:pt>
                <c:pt idx="153214">
                  <c:v>46.348876428806904</c:v>
                </c:pt>
                <c:pt idx="153215">
                  <c:v>46.348984392350701</c:v>
                </c:pt>
                <c:pt idx="153216">
                  <c:v>46.349092355548898</c:v>
                </c:pt>
                <c:pt idx="153217">
                  <c:v>46.3492003184016</c:v>
                </c:pt>
                <c:pt idx="153218">
                  <c:v>46.349308280908602</c:v>
                </c:pt>
                <c:pt idx="153219">
                  <c:v>46.349416243070102</c:v>
                </c:pt>
                <c:pt idx="153220">
                  <c:v>46.349524204886002</c:v>
                </c:pt>
                <c:pt idx="153221">
                  <c:v>46.349632166356301</c:v>
                </c:pt>
                <c:pt idx="153222">
                  <c:v>46.349740127481098</c:v>
                </c:pt>
                <c:pt idx="153223">
                  <c:v>46.349848088260302</c:v>
                </c:pt>
                <c:pt idx="153224">
                  <c:v>46.349956048693898</c:v>
                </c:pt>
                <c:pt idx="153225">
                  <c:v>46.350064008781899</c:v>
                </c:pt>
                <c:pt idx="153226">
                  <c:v>46.3501719685244</c:v>
                </c:pt>
                <c:pt idx="153227">
                  <c:v>46.350279927921299</c:v>
                </c:pt>
                <c:pt idx="153228">
                  <c:v>46.350387886972598</c:v>
                </c:pt>
                <c:pt idx="153229">
                  <c:v>46.350495845678402</c:v>
                </c:pt>
                <c:pt idx="153230">
                  <c:v>46.350603804038599</c:v>
                </c:pt>
                <c:pt idx="153231">
                  <c:v>46.350711762053201</c:v>
                </c:pt>
                <c:pt idx="153232">
                  <c:v>46.350819719722203</c:v>
                </c:pt>
                <c:pt idx="153233">
                  <c:v>46.350927677045703</c:v>
                </c:pt>
                <c:pt idx="153234">
                  <c:v>46.351035634023702</c:v>
                </c:pt>
                <c:pt idx="153235">
                  <c:v>46.3511435906561</c:v>
                </c:pt>
                <c:pt idx="153236">
                  <c:v>46.351251546942898</c:v>
                </c:pt>
                <c:pt idx="153237">
                  <c:v>46.351359502884101</c:v>
                </c:pt>
                <c:pt idx="153238">
                  <c:v>46.351467458479902</c:v>
                </c:pt>
                <c:pt idx="153239">
                  <c:v>46.351575413729996</c:v>
                </c:pt>
                <c:pt idx="153240">
                  <c:v>46.351683368634603</c:v>
                </c:pt>
                <c:pt idx="153241">
                  <c:v>46.351791323193602</c:v>
                </c:pt>
                <c:pt idx="153242">
                  <c:v>46.351899277407099</c:v>
                </c:pt>
                <c:pt idx="153243">
                  <c:v>46.352007231275003</c:v>
                </c:pt>
                <c:pt idx="153244">
                  <c:v>46.352115184797398</c:v>
                </c:pt>
                <c:pt idx="153245">
                  <c:v>46.352223137974299</c:v>
                </c:pt>
                <c:pt idx="153246">
                  <c:v>46.3523310908055</c:v>
                </c:pt>
                <c:pt idx="153247">
                  <c:v>46.352439043291298</c:v>
                </c:pt>
                <c:pt idx="153248">
                  <c:v>46.352546995431503</c:v>
                </c:pt>
                <c:pt idx="153249">
                  <c:v>46.3526549472261</c:v>
                </c:pt>
                <c:pt idx="153250">
                  <c:v>46.352762898675202</c:v>
                </c:pt>
                <c:pt idx="153251">
                  <c:v>46.352870849778803</c:v>
                </c:pt>
                <c:pt idx="153252">
                  <c:v>46.352978800536803</c:v>
                </c:pt>
                <c:pt idx="153253">
                  <c:v>46.353086750949302</c:v>
                </c:pt>
                <c:pt idx="153254">
                  <c:v>46.3531947010162</c:v>
                </c:pt>
                <c:pt idx="153255">
                  <c:v>46.353302650737596</c:v>
                </c:pt>
                <c:pt idx="153256">
                  <c:v>46.353410600113499</c:v>
                </c:pt>
                <c:pt idx="153257">
                  <c:v>46.3535185491438</c:v>
                </c:pt>
                <c:pt idx="153258">
                  <c:v>46.3536264978286</c:v>
                </c:pt>
                <c:pt idx="153259">
                  <c:v>46.353734446167799</c:v>
                </c:pt>
                <c:pt idx="153260">
                  <c:v>46.353842394161497</c:v>
                </c:pt>
                <c:pt idx="153261">
                  <c:v>46.3539503418097</c:v>
                </c:pt>
                <c:pt idx="153262">
                  <c:v>46.354058289112402</c:v>
                </c:pt>
                <c:pt idx="153263">
                  <c:v>46.354166236069503</c:v>
                </c:pt>
                <c:pt idx="153264">
                  <c:v>46.354274182681102</c:v>
                </c:pt>
                <c:pt idx="153265">
                  <c:v>46.354382128947201</c:v>
                </c:pt>
                <c:pt idx="153266">
                  <c:v>46.354490074867797</c:v>
                </c:pt>
                <c:pt idx="153267">
                  <c:v>46.354598020442801</c:v>
                </c:pt>
                <c:pt idx="153268">
                  <c:v>46.354705965672302</c:v>
                </c:pt>
                <c:pt idx="153269">
                  <c:v>46.354813910556203</c:v>
                </c:pt>
                <c:pt idx="153270">
                  <c:v>46.354921855094702</c:v>
                </c:pt>
                <c:pt idx="153271">
                  <c:v>46.3550297992876</c:v>
                </c:pt>
                <c:pt idx="153272">
                  <c:v>46.355137743135003</c:v>
                </c:pt>
                <c:pt idx="153273">
                  <c:v>46.355245686636898</c:v>
                </c:pt>
                <c:pt idx="153274">
                  <c:v>46.355353629793299</c:v>
                </c:pt>
                <c:pt idx="153275">
                  <c:v>46.355461572604199</c:v>
                </c:pt>
                <c:pt idx="153276">
                  <c:v>46.355569515069497</c:v>
                </c:pt>
                <c:pt idx="153277">
                  <c:v>46.355677457189302</c:v>
                </c:pt>
                <c:pt idx="153278">
                  <c:v>46.355785398963697</c:v>
                </c:pt>
                <c:pt idx="153279">
                  <c:v>46.355893340392498</c:v>
                </c:pt>
                <c:pt idx="153280">
                  <c:v>46.356001281475699</c:v>
                </c:pt>
                <c:pt idx="153281">
                  <c:v>46.356109222213497</c:v>
                </c:pt>
                <c:pt idx="153282">
                  <c:v>46.356217162605802</c:v>
                </c:pt>
                <c:pt idx="153283">
                  <c:v>46.356325102652598</c:v>
                </c:pt>
                <c:pt idx="153284">
                  <c:v>46.3564330423538</c:v>
                </c:pt>
                <c:pt idx="153285">
                  <c:v>46.3565409817096</c:v>
                </c:pt>
                <c:pt idx="153286">
                  <c:v>46.356648920719799</c:v>
                </c:pt>
                <c:pt idx="153287">
                  <c:v>46.356756859384603</c:v>
                </c:pt>
                <c:pt idx="153288">
                  <c:v>46.3568647977038</c:v>
                </c:pt>
                <c:pt idx="153289">
                  <c:v>46.356972735677601</c:v>
                </c:pt>
                <c:pt idx="153290">
                  <c:v>46.357080673305802</c:v>
                </c:pt>
                <c:pt idx="153291">
                  <c:v>46.357188610588601</c:v>
                </c:pt>
                <c:pt idx="153292">
                  <c:v>46.357296547525799</c:v>
                </c:pt>
                <c:pt idx="153293">
                  <c:v>46.357404484117602</c:v>
                </c:pt>
                <c:pt idx="153294">
                  <c:v>46.357512420363797</c:v>
                </c:pt>
                <c:pt idx="153295">
                  <c:v>46.357620356264597</c:v>
                </c:pt>
                <c:pt idx="153296">
                  <c:v>46.357728291819903</c:v>
                </c:pt>
                <c:pt idx="153297">
                  <c:v>46.357836227029601</c:v>
                </c:pt>
                <c:pt idx="153298">
                  <c:v>46.357944161893897</c:v>
                </c:pt>
                <c:pt idx="153299">
                  <c:v>46.358052096412699</c:v>
                </c:pt>
                <c:pt idx="153300">
                  <c:v>46.358160030585999</c:v>
                </c:pt>
                <c:pt idx="153301">
                  <c:v>46.358267964413898</c:v>
                </c:pt>
                <c:pt idx="153302">
                  <c:v>46.358375897896202</c:v>
                </c:pt>
                <c:pt idx="153303">
                  <c:v>46.358483831032999</c:v>
                </c:pt>
                <c:pt idx="153304">
                  <c:v>46.3585917638244</c:v>
                </c:pt>
                <c:pt idx="153305">
                  <c:v>46.3586996962703</c:v>
                </c:pt>
                <c:pt idx="153306">
                  <c:v>46.358807628370698</c:v>
                </c:pt>
                <c:pt idx="153307">
                  <c:v>46.358915560125602</c:v>
                </c:pt>
                <c:pt idx="153308">
                  <c:v>46.359023491534998</c:v>
                </c:pt>
                <c:pt idx="153309">
                  <c:v>46.359131422598999</c:v>
                </c:pt>
                <c:pt idx="153310">
                  <c:v>46.359239353317498</c:v>
                </c:pt>
                <c:pt idx="153311">
                  <c:v>46.359347283690497</c:v>
                </c:pt>
                <c:pt idx="153312">
                  <c:v>46.359455213718</c:v>
                </c:pt>
                <c:pt idx="153313">
                  <c:v>46.359563143400003</c:v>
                </c:pt>
                <c:pt idx="153314">
                  <c:v>46.359671072736603</c:v>
                </c:pt>
                <c:pt idx="153315">
                  <c:v>46.359779001727702</c:v>
                </c:pt>
                <c:pt idx="153316">
                  <c:v>46.359886930373399</c:v>
                </c:pt>
                <c:pt idx="153317">
                  <c:v>46.359994858673502</c:v>
                </c:pt>
                <c:pt idx="153318">
                  <c:v>46.360102786628303</c:v>
                </c:pt>
                <c:pt idx="153319">
                  <c:v>46.360210714237503</c:v>
                </c:pt>
                <c:pt idx="153320">
                  <c:v>46.360318641501202</c:v>
                </c:pt>
                <c:pt idx="153321">
                  <c:v>46.360426568419498</c:v>
                </c:pt>
                <c:pt idx="153322">
                  <c:v>46.3605344949924</c:v>
                </c:pt>
                <c:pt idx="153323">
                  <c:v>46.360642421219801</c:v>
                </c:pt>
                <c:pt idx="153324">
                  <c:v>46.3607503471017</c:v>
                </c:pt>
                <c:pt idx="153325">
                  <c:v>46.360858272638097</c:v>
                </c:pt>
                <c:pt idx="153326">
                  <c:v>46.3609661978291</c:v>
                </c:pt>
                <c:pt idx="153327">
                  <c:v>46.361074122674601</c:v>
                </c:pt>
                <c:pt idx="153328">
                  <c:v>46.361182047174701</c:v>
                </c:pt>
                <c:pt idx="153329">
                  <c:v>46.361289971329299</c:v>
                </c:pt>
                <c:pt idx="153330">
                  <c:v>46.361397895138502</c:v>
                </c:pt>
                <c:pt idx="153331">
                  <c:v>46.361505818602197</c:v>
                </c:pt>
                <c:pt idx="153332">
                  <c:v>46.361613741720397</c:v>
                </c:pt>
                <c:pt idx="153333">
                  <c:v>46.361721664493203</c:v>
                </c:pt>
                <c:pt idx="153334">
                  <c:v>46.361829586920599</c:v>
                </c:pt>
                <c:pt idx="153335">
                  <c:v>46.361937509002502</c:v>
                </c:pt>
                <c:pt idx="153336">
                  <c:v>46.362045430738902</c:v>
                </c:pt>
                <c:pt idx="153337">
                  <c:v>46.362153352129901</c:v>
                </c:pt>
                <c:pt idx="153338">
                  <c:v>46.362261273175498</c:v>
                </c:pt>
                <c:pt idx="153339">
                  <c:v>46.362369193875601</c:v>
                </c:pt>
                <c:pt idx="153340">
                  <c:v>46.362477114230202</c:v>
                </c:pt>
                <c:pt idx="153341">
                  <c:v>46.362585034239402</c:v>
                </c:pt>
                <c:pt idx="153342">
                  <c:v>46.362692953903199</c:v>
                </c:pt>
                <c:pt idx="153343">
                  <c:v>46.362800873221602</c:v>
                </c:pt>
                <c:pt idx="153344">
                  <c:v>46.362908792194503</c:v>
                </c:pt>
                <c:pt idx="153345">
                  <c:v>46.363016710821903</c:v>
                </c:pt>
                <c:pt idx="153346">
                  <c:v>46.363124629103901</c:v>
                </c:pt>
                <c:pt idx="153347">
                  <c:v>46.363232547040496</c:v>
                </c:pt>
                <c:pt idx="153348">
                  <c:v>46.363340464631698</c:v>
                </c:pt>
                <c:pt idx="153349">
                  <c:v>46.363448381877397</c:v>
                </c:pt>
                <c:pt idx="153350">
                  <c:v>46.363556298777702</c:v>
                </c:pt>
                <c:pt idx="153351">
                  <c:v>46.363664215332498</c:v>
                </c:pt>
                <c:pt idx="153352">
                  <c:v>46.3637721315419</c:v>
                </c:pt>
                <c:pt idx="153353">
                  <c:v>46.3638800474059</c:v>
                </c:pt>
                <c:pt idx="153354">
                  <c:v>46.363987962924497</c:v>
                </c:pt>
                <c:pt idx="153355">
                  <c:v>46.364095878097601</c:v>
                </c:pt>
                <c:pt idx="153356">
                  <c:v>46.364203792925302</c:v>
                </c:pt>
                <c:pt idx="153357">
                  <c:v>46.364311707407602</c:v>
                </c:pt>
                <c:pt idx="153358">
                  <c:v>46.3644196215444</c:v>
                </c:pt>
                <c:pt idx="153359">
                  <c:v>46.364527535335803</c:v>
                </c:pt>
                <c:pt idx="153360">
                  <c:v>46.364635448781897</c:v>
                </c:pt>
                <c:pt idx="153361">
                  <c:v>46.364743361882397</c:v>
                </c:pt>
                <c:pt idx="153362">
                  <c:v>46.364851274637601</c:v>
                </c:pt>
                <c:pt idx="153363">
                  <c:v>46.364959187047297</c:v>
                </c:pt>
                <c:pt idx="153364">
                  <c:v>46.365067099111698</c:v>
                </c:pt>
                <c:pt idx="153365">
                  <c:v>46.365175010830598</c:v>
                </c:pt>
                <c:pt idx="153366">
                  <c:v>46.365282922204102</c:v>
                </c:pt>
                <c:pt idx="153367">
                  <c:v>46.365390833232098</c:v>
                </c:pt>
                <c:pt idx="153368">
                  <c:v>46.365498743914799</c:v>
                </c:pt>
                <c:pt idx="153369">
                  <c:v>46.365606654252097</c:v>
                </c:pt>
                <c:pt idx="153370">
                  <c:v>46.365714564243902</c:v>
                </c:pt>
                <c:pt idx="153371">
                  <c:v>46.365822473890297</c:v>
                </c:pt>
                <c:pt idx="153372">
                  <c:v>46.365930383191397</c:v>
                </c:pt>
                <c:pt idx="153373">
                  <c:v>46.366038292147003</c:v>
                </c:pt>
                <c:pt idx="153374">
                  <c:v>46.3661462007572</c:v>
                </c:pt>
                <c:pt idx="153375">
                  <c:v>46.366254109022002</c:v>
                </c:pt>
                <c:pt idx="153376">
                  <c:v>46.366362016941402</c:v>
                </c:pt>
                <c:pt idx="153377">
                  <c:v>46.3664699245154</c:v>
                </c:pt>
                <c:pt idx="153378">
                  <c:v>46.366577831743903</c:v>
                </c:pt>
                <c:pt idx="153379">
                  <c:v>46.366685738627098</c:v>
                </c:pt>
                <c:pt idx="153380">
                  <c:v>46.366793645164897</c:v>
                </c:pt>
                <c:pt idx="153381">
                  <c:v>46.366901551357302</c:v>
                </c:pt>
                <c:pt idx="153382">
                  <c:v>46.367009457204297</c:v>
                </c:pt>
                <c:pt idx="153383">
                  <c:v>46.367117362705898</c:v>
                </c:pt>
                <c:pt idx="153384">
                  <c:v>46.367225267862104</c:v>
                </c:pt>
                <c:pt idx="153385">
                  <c:v>46.3673331726729</c:v>
                </c:pt>
                <c:pt idx="153386">
                  <c:v>46.367441077138302</c:v>
                </c:pt>
                <c:pt idx="153387">
                  <c:v>46.367548981258302</c:v>
                </c:pt>
                <c:pt idx="153388">
                  <c:v>46.367656885032901</c:v>
                </c:pt>
                <c:pt idx="153389">
                  <c:v>46.367764788462203</c:v>
                </c:pt>
                <c:pt idx="153390">
                  <c:v>46.367872691545998</c:v>
                </c:pt>
                <c:pt idx="153391">
                  <c:v>46.367980594284496</c:v>
                </c:pt>
                <c:pt idx="153392">
                  <c:v>46.368088496677601</c:v>
                </c:pt>
                <c:pt idx="153393">
                  <c:v>46.368196398725203</c:v>
                </c:pt>
                <c:pt idx="153394">
                  <c:v>46.368304300427504</c:v>
                </c:pt>
                <c:pt idx="153395">
                  <c:v>46.368412201784501</c:v>
                </c:pt>
                <c:pt idx="153396">
                  <c:v>46.368520102795998</c:v>
                </c:pt>
                <c:pt idx="153397">
                  <c:v>46.368628003462099</c:v>
                </c:pt>
                <c:pt idx="153398">
                  <c:v>46.368735903782898</c:v>
                </c:pt>
                <c:pt idx="153399">
                  <c:v>46.368843803758303</c:v>
                </c:pt>
                <c:pt idx="153400">
                  <c:v>46.368951703388298</c:v>
                </c:pt>
                <c:pt idx="153401">
                  <c:v>46.369059602672998</c:v>
                </c:pt>
                <c:pt idx="153402">
                  <c:v>46.369167501612203</c:v>
                </c:pt>
                <c:pt idx="153403">
                  <c:v>46.369275400206099</c:v>
                </c:pt>
                <c:pt idx="153404">
                  <c:v>46.369383298454601</c:v>
                </c:pt>
                <c:pt idx="153405">
                  <c:v>46.369491196357799</c:v>
                </c:pt>
                <c:pt idx="153406">
                  <c:v>46.369599093915497</c:v>
                </c:pt>
                <c:pt idx="153407">
                  <c:v>46.369706991127899</c:v>
                </c:pt>
                <c:pt idx="153408">
                  <c:v>46.369814887994998</c:v>
                </c:pt>
                <c:pt idx="153409">
                  <c:v>46.369922784516604</c:v>
                </c:pt>
                <c:pt idx="153410">
                  <c:v>46.370030680692899</c:v>
                </c:pt>
                <c:pt idx="153411">
                  <c:v>46.3701385765238</c:v>
                </c:pt>
                <c:pt idx="153412">
                  <c:v>46.370246472009399</c:v>
                </c:pt>
                <c:pt idx="153413">
                  <c:v>46.370354367149602</c:v>
                </c:pt>
                <c:pt idx="153414">
                  <c:v>46.370462261944397</c:v>
                </c:pt>
                <c:pt idx="153415">
                  <c:v>46.370570156393903</c:v>
                </c:pt>
                <c:pt idx="153416">
                  <c:v>46.370678050498</c:v>
                </c:pt>
                <c:pt idx="153417">
                  <c:v>46.370785944256802</c:v>
                </c:pt>
                <c:pt idx="153418">
                  <c:v>46.370893837670202</c:v>
                </c:pt>
                <c:pt idx="153419">
                  <c:v>46.3710017307382</c:v>
                </c:pt>
                <c:pt idx="153420">
                  <c:v>46.371109623460903</c:v>
                </c:pt>
                <c:pt idx="153421">
                  <c:v>46.371217515838197</c:v>
                </c:pt>
                <c:pt idx="153422">
                  <c:v>46.371325407870202</c:v>
                </c:pt>
                <c:pt idx="153423">
                  <c:v>46.371433299556799</c:v>
                </c:pt>
                <c:pt idx="153424">
                  <c:v>46.3715411908981</c:v>
                </c:pt>
                <c:pt idx="153425">
                  <c:v>46.371649081893999</c:v>
                </c:pt>
                <c:pt idx="153426">
                  <c:v>46.371756972544503</c:v>
                </c:pt>
                <c:pt idx="153427">
                  <c:v>46.371864862849797</c:v>
                </c:pt>
                <c:pt idx="153428">
                  <c:v>46.371972752809597</c:v>
                </c:pt>
                <c:pt idx="153429">
                  <c:v>46.372080642424201</c:v>
                </c:pt>
                <c:pt idx="153430">
                  <c:v>46.372188531693403</c:v>
                </c:pt>
                <c:pt idx="153431">
                  <c:v>46.372296420617197</c:v>
                </c:pt>
                <c:pt idx="153432">
                  <c:v>46.372404309195701</c:v>
                </c:pt>
                <c:pt idx="153433">
                  <c:v>46.372512197428797</c:v>
                </c:pt>
                <c:pt idx="153434">
                  <c:v>46.372620085316598</c:v>
                </c:pt>
                <c:pt idx="153435">
                  <c:v>46.372727972859103</c:v>
                </c:pt>
                <c:pt idx="153436">
                  <c:v>46.372835860056298</c:v>
                </c:pt>
                <c:pt idx="153437">
                  <c:v>46.372943746908099</c:v>
                </c:pt>
                <c:pt idx="153438">
                  <c:v>46.373051633414498</c:v>
                </c:pt>
                <c:pt idx="153439">
                  <c:v>46.373159519575601</c:v>
                </c:pt>
                <c:pt idx="153440">
                  <c:v>46.373267405391402</c:v>
                </c:pt>
                <c:pt idx="153441">
                  <c:v>46.373375290861901</c:v>
                </c:pt>
                <c:pt idx="153442">
                  <c:v>46.373483175986998</c:v>
                </c:pt>
                <c:pt idx="153443">
                  <c:v>46.373591060766799</c:v>
                </c:pt>
                <c:pt idx="153444">
                  <c:v>46.373698945201298</c:v>
                </c:pt>
                <c:pt idx="153445">
                  <c:v>46.373806829290402</c:v>
                </c:pt>
                <c:pt idx="153446">
                  <c:v>46.373914713034203</c:v>
                </c:pt>
                <c:pt idx="153447">
                  <c:v>46.374022596432702</c:v>
                </c:pt>
                <c:pt idx="153448">
                  <c:v>46.374130479485899</c:v>
                </c:pt>
                <c:pt idx="153449">
                  <c:v>46.374238362193701</c:v>
                </c:pt>
                <c:pt idx="153450">
                  <c:v>46.3743462445562</c:v>
                </c:pt>
                <c:pt idx="153451">
                  <c:v>46.374454126573397</c:v>
                </c:pt>
                <c:pt idx="153452">
                  <c:v>46.374562008245299</c:v>
                </c:pt>
                <c:pt idx="153453">
                  <c:v>46.374669889571798</c:v>
                </c:pt>
                <c:pt idx="153454">
                  <c:v>46.374777770553102</c:v>
                </c:pt>
                <c:pt idx="153455">
                  <c:v>46.374885651188997</c:v>
                </c:pt>
                <c:pt idx="153456">
                  <c:v>46.374993531479603</c:v>
                </c:pt>
                <c:pt idx="153457">
                  <c:v>46.3751014114249</c:v>
                </c:pt>
                <c:pt idx="153458">
                  <c:v>46.375209291024802</c:v>
                </c:pt>
                <c:pt idx="153459">
                  <c:v>46.375317170279502</c:v>
                </c:pt>
                <c:pt idx="153460">
                  <c:v>46.375425049188799</c:v>
                </c:pt>
                <c:pt idx="153461">
                  <c:v>46.3755329277529</c:v>
                </c:pt>
                <c:pt idx="153462">
                  <c:v>46.375640805971599</c:v>
                </c:pt>
                <c:pt idx="153463">
                  <c:v>46.375748683845003</c:v>
                </c:pt>
                <c:pt idx="153464">
                  <c:v>46.375856561373098</c:v>
                </c:pt>
                <c:pt idx="153465">
                  <c:v>46.375964438555897</c:v>
                </c:pt>
                <c:pt idx="153466">
                  <c:v>46.376072315393401</c:v>
                </c:pt>
                <c:pt idx="153467">
                  <c:v>46.376180191885602</c:v>
                </c:pt>
                <c:pt idx="153468">
                  <c:v>46.376288068032501</c:v>
                </c:pt>
                <c:pt idx="153469">
                  <c:v>46.376395943834098</c:v>
                </c:pt>
                <c:pt idx="153470">
                  <c:v>46.376503819290399</c:v>
                </c:pt>
                <c:pt idx="153471">
                  <c:v>46.376611694401298</c:v>
                </c:pt>
                <c:pt idx="153472">
                  <c:v>46.376719569167001</c:v>
                </c:pt>
                <c:pt idx="153473">
                  <c:v>46.376827443587402</c:v>
                </c:pt>
                <c:pt idx="153474">
                  <c:v>46.3769353176625</c:v>
                </c:pt>
                <c:pt idx="153475">
                  <c:v>46.377043191392303</c:v>
                </c:pt>
                <c:pt idx="153476">
                  <c:v>46.377151064776797</c:v>
                </c:pt>
                <c:pt idx="153477">
                  <c:v>46.377258937816002</c:v>
                </c:pt>
                <c:pt idx="153478">
                  <c:v>46.377366810509898</c:v>
                </c:pt>
                <c:pt idx="153479">
                  <c:v>46.377474682858598</c:v>
                </c:pt>
                <c:pt idx="153480">
                  <c:v>46.377582554861903</c:v>
                </c:pt>
                <c:pt idx="153481">
                  <c:v>46.377690426519997</c:v>
                </c:pt>
                <c:pt idx="153482">
                  <c:v>46.377798297832697</c:v>
                </c:pt>
                <c:pt idx="153483">
                  <c:v>46.377906168800202</c:v>
                </c:pt>
                <c:pt idx="153484">
                  <c:v>46.378014039422403</c:v>
                </c:pt>
                <c:pt idx="153485">
                  <c:v>46.378121909699303</c:v>
                </c:pt>
                <c:pt idx="153486">
                  <c:v>46.3782297796309</c:v>
                </c:pt>
                <c:pt idx="153487">
                  <c:v>46.378337649217301</c:v>
                </c:pt>
                <c:pt idx="153488">
                  <c:v>46.3784455184583</c:v>
                </c:pt>
                <c:pt idx="153489">
                  <c:v>46.378553387354103</c:v>
                </c:pt>
                <c:pt idx="153490">
                  <c:v>46.378661255904603</c:v>
                </c:pt>
                <c:pt idx="153491">
                  <c:v>46.378769124109802</c:v>
                </c:pt>
                <c:pt idx="153492">
                  <c:v>46.378876991969797</c:v>
                </c:pt>
                <c:pt idx="153493">
                  <c:v>46.378984859484397</c:v>
                </c:pt>
                <c:pt idx="153494">
                  <c:v>46.379092726653802</c:v>
                </c:pt>
                <c:pt idx="153495">
                  <c:v>46.379200593477997</c:v>
                </c:pt>
                <c:pt idx="153496">
                  <c:v>46.379308459956803</c:v>
                </c:pt>
                <c:pt idx="153497">
                  <c:v>46.3794163260904</c:v>
                </c:pt>
                <c:pt idx="153498">
                  <c:v>46.379524191878701</c:v>
                </c:pt>
                <c:pt idx="153499">
                  <c:v>46.3796320573218</c:v>
                </c:pt>
                <c:pt idx="153500">
                  <c:v>46.379739922419503</c:v>
                </c:pt>
                <c:pt idx="153501">
                  <c:v>46.379847787171997</c:v>
                </c:pt>
                <c:pt idx="153502">
                  <c:v>46.379955651579301</c:v>
                </c:pt>
                <c:pt idx="153503">
                  <c:v>46.380063515641297</c:v>
                </c:pt>
                <c:pt idx="153504">
                  <c:v>46.380171379358003</c:v>
                </c:pt>
                <c:pt idx="153505">
                  <c:v>46.380279242729401</c:v>
                </c:pt>
                <c:pt idx="153506">
                  <c:v>46.380387105755602</c:v>
                </c:pt>
                <c:pt idx="153507">
                  <c:v>46.380494968436601</c:v>
                </c:pt>
                <c:pt idx="153508">
                  <c:v>46.380602830772197</c:v>
                </c:pt>
                <c:pt idx="153509">
                  <c:v>46.380710692762598</c:v>
                </c:pt>
                <c:pt idx="153510">
                  <c:v>46.380818554407803</c:v>
                </c:pt>
                <c:pt idx="153511">
                  <c:v>46.380926415707698</c:v>
                </c:pt>
                <c:pt idx="153512">
                  <c:v>46.381034276662398</c:v>
                </c:pt>
                <c:pt idx="153513">
                  <c:v>46.381142137271702</c:v>
                </c:pt>
                <c:pt idx="153514">
                  <c:v>46.381249997535903</c:v>
                </c:pt>
                <c:pt idx="153515">
                  <c:v>46.381357857454802</c:v>
                </c:pt>
                <c:pt idx="153516">
                  <c:v>46.381465717028398</c:v>
                </c:pt>
                <c:pt idx="153517">
                  <c:v>46.381573576256798</c:v>
                </c:pt>
                <c:pt idx="153518">
                  <c:v>46.381681435140003</c:v>
                </c:pt>
                <c:pt idx="153519">
                  <c:v>46.381789293677897</c:v>
                </c:pt>
                <c:pt idx="153520">
                  <c:v>46.381897151870497</c:v>
                </c:pt>
                <c:pt idx="153521">
                  <c:v>46.382005009717901</c:v>
                </c:pt>
                <c:pt idx="153522">
                  <c:v>46.382112867220101</c:v>
                </c:pt>
                <c:pt idx="153523">
                  <c:v>46.382220724376999</c:v>
                </c:pt>
                <c:pt idx="153524">
                  <c:v>46.382328581188702</c:v>
                </c:pt>
                <c:pt idx="153525">
                  <c:v>46.382436437655102</c:v>
                </c:pt>
                <c:pt idx="153526">
                  <c:v>46.382544293776398</c:v>
                </c:pt>
                <c:pt idx="153527">
                  <c:v>46.3826521495523</c:v>
                </c:pt>
                <c:pt idx="153528">
                  <c:v>46.382760004982998</c:v>
                </c:pt>
                <c:pt idx="153529">
                  <c:v>46.382867860068501</c:v>
                </c:pt>
                <c:pt idx="153530">
                  <c:v>46.382975714808801</c:v>
                </c:pt>
                <c:pt idx="153531">
                  <c:v>46.383083569203798</c:v>
                </c:pt>
                <c:pt idx="153532">
                  <c:v>46.383191423253599</c:v>
                </c:pt>
                <c:pt idx="153533">
                  <c:v>46.383299276958198</c:v>
                </c:pt>
                <c:pt idx="153534">
                  <c:v>46.383407130317501</c:v>
                </c:pt>
                <c:pt idx="153535">
                  <c:v>46.383514983331601</c:v>
                </c:pt>
                <c:pt idx="153536">
                  <c:v>46.383622836000498</c:v>
                </c:pt>
                <c:pt idx="153537">
                  <c:v>46.3837306883241</c:v>
                </c:pt>
                <c:pt idx="153538">
                  <c:v>46.383838540302598</c:v>
                </c:pt>
                <c:pt idx="153539">
                  <c:v>46.383946391935702</c:v>
                </c:pt>
                <c:pt idx="153540">
                  <c:v>46.384054243223702</c:v>
                </c:pt>
                <c:pt idx="153541">
                  <c:v>46.384162094166498</c:v>
                </c:pt>
                <c:pt idx="153542">
                  <c:v>46.384269944764</c:v>
                </c:pt>
                <c:pt idx="153543">
                  <c:v>46.384377795016299</c:v>
                </c:pt>
                <c:pt idx="153544">
                  <c:v>46.384485644923402</c:v>
                </c:pt>
                <c:pt idx="153545">
                  <c:v>46.384593494485301</c:v>
                </c:pt>
                <c:pt idx="153546">
                  <c:v>46.384701343701899</c:v>
                </c:pt>
                <c:pt idx="153547">
                  <c:v>46.3848091925734</c:v>
                </c:pt>
                <c:pt idx="153548">
                  <c:v>46.384917041099598</c:v>
                </c:pt>
                <c:pt idx="153549">
                  <c:v>46.385024889280601</c:v>
                </c:pt>
                <c:pt idx="153550">
                  <c:v>46.3851327371164</c:v>
                </c:pt>
                <c:pt idx="153551">
                  <c:v>46.385240584606997</c:v>
                </c:pt>
                <c:pt idx="153552">
                  <c:v>46.385348431752398</c:v>
                </c:pt>
                <c:pt idx="153553">
                  <c:v>46.385456278552603</c:v>
                </c:pt>
                <c:pt idx="153554">
                  <c:v>46.385564125007498</c:v>
                </c:pt>
                <c:pt idx="153555">
                  <c:v>46.385671971117297</c:v>
                </c:pt>
                <c:pt idx="153556">
                  <c:v>46.385779816881801</c:v>
                </c:pt>
                <c:pt idx="153557">
                  <c:v>46.385887662301201</c:v>
                </c:pt>
                <c:pt idx="153558">
                  <c:v>46.385995507375299</c:v>
                </c:pt>
                <c:pt idx="153559">
                  <c:v>46.3861033521042</c:v>
                </c:pt>
                <c:pt idx="153560">
                  <c:v>46.386211196487999</c:v>
                </c:pt>
                <c:pt idx="153561">
                  <c:v>46.386319040526502</c:v>
                </c:pt>
                <c:pt idx="153562">
                  <c:v>46.386426884219901</c:v>
                </c:pt>
                <c:pt idx="153563">
                  <c:v>46.386534727567998</c:v>
                </c:pt>
                <c:pt idx="153564">
                  <c:v>46.386642570570899</c:v>
                </c:pt>
                <c:pt idx="153565">
                  <c:v>46.386750413228697</c:v>
                </c:pt>
                <c:pt idx="153566">
                  <c:v>46.386858255541199</c:v>
                </c:pt>
                <c:pt idx="153567">
                  <c:v>46.386966097508598</c:v>
                </c:pt>
                <c:pt idx="153568">
                  <c:v>46.387073939130801</c:v>
                </c:pt>
                <c:pt idx="153569">
                  <c:v>46.387181780407701</c:v>
                </c:pt>
                <c:pt idx="153570">
                  <c:v>46.387289621339498</c:v>
                </c:pt>
                <c:pt idx="153571">
                  <c:v>46.387397461926099</c:v>
                </c:pt>
                <c:pt idx="153572">
                  <c:v>46.387505302167497</c:v>
                </c:pt>
                <c:pt idx="153573">
                  <c:v>46.387613142063699</c:v>
                </c:pt>
                <c:pt idx="153574">
                  <c:v>46.387720981614798</c:v>
                </c:pt>
                <c:pt idx="153575">
                  <c:v>46.387828820820602</c:v>
                </c:pt>
                <c:pt idx="153576">
                  <c:v>46.387936659681301</c:v>
                </c:pt>
                <c:pt idx="153577">
                  <c:v>46.388044498196798</c:v>
                </c:pt>
                <c:pt idx="153578">
                  <c:v>46.388152336367099</c:v>
                </c:pt>
                <c:pt idx="153579">
                  <c:v>46.388260174192197</c:v>
                </c:pt>
                <c:pt idx="153580">
                  <c:v>46.3883680116721</c:v>
                </c:pt>
                <c:pt idx="153581">
                  <c:v>46.388475848806898</c:v>
                </c:pt>
                <c:pt idx="153582">
                  <c:v>46.388583685596501</c:v>
                </c:pt>
                <c:pt idx="153583">
                  <c:v>46.388691522040901</c:v>
                </c:pt>
                <c:pt idx="153584">
                  <c:v>46.388799358140098</c:v>
                </c:pt>
                <c:pt idx="153585">
                  <c:v>46.388907193894198</c:v>
                </c:pt>
                <c:pt idx="153586">
                  <c:v>46.389015029303103</c:v>
                </c:pt>
                <c:pt idx="153587">
                  <c:v>46.389122864366797</c:v>
                </c:pt>
                <c:pt idx="153588">
                  <c:v>46.389230699085303</c:v>
                </c:pt>
                <c:pt idx="153589">
                  <c:v>46.389338533458698</c:v>
                </c:pt>
                <c:pt idx="153590">
                  <c:v>46.389446367486897</c:v>
                </c:pt>
                <c:pt idx="153591">
                  <c:v>46.38955420117</c:v>
                </c:pt>
                <c:pt idx="153592">
                  <c:v>46.3896620345079</c:v>
                </c:pt>
                <c:pt idx="153593">
                  <c:v>46.389769867500597</c:v>
                </c:pt>
                <c:pt idx="153594">
                  <c:v>46.389877700148098</c:v>
                </c:pt>
                <c:pt idx="153595">
                  <c:v>46.389985532450503</c:v>
                </c:pt>
                <c:pt idx="153596">
                  <c:v>46.390093364407697</c:v>
                </c:pt>
                <c:pt idx="153597">
                  <c:v>46.390201196019802</c:v>
                </c:pt>
                <c:pt idx="153598">
                  <c:v>46.390309027286698</c:v>
                </c:pt>
                <c:pt idx="153599">
                  <c:v>46.390416858208397</c:v>
                </c:pt>
                <c:pt idx="153600">
                  <c:v>46.390524688785</c:v>
                </c:pt>
                <c:pt idx="153601">
                  <c:v>46.3906325190164</c:v>
                </c:pt>
                <c:pt idx="153602">
                  <c:v>46.390740348902703</c:v>
                </c:pt>
                <c:pt idx="153603">
                  <c:v>46.390848178443903</c:v>
                </c:pt>
                <c:pt idx="153604">
                  <c:v>46.390956007639801</c:v>
                </c:pt>
                <c:pt idx="153605">
                  <c:v>46.391063836490602</c:v>
                </c:pt>
                <c:pt idx="153606">
                  <c:v>46.3911716649963</c:v>
                </c:pt>
                <c:pt idx="153607">
                  <c:v>46.391279493156802</c:v>
                </c:pt>
                <c:pt idx="153608">
                  <c:v>46.3913873209722</c:v>
                </c:pt>
                <c:pt idx="153609">
                  <c:v>46.391495148442402</c:v>
                </c:pt>
                <c:pt idx="153610">
                  <c:v>46.391602975567501</c:v>
                </c:pt>
                <c:pt idx="153611">
                  <c:v>46.391710802347397</c:v>
                </c:pt>
                <c:pt idx="153612">
                  <c:v>46.391818628782197</c:v>
                </c:pt>
                <c:pt idx="153613">
                  <c:v>46.3919264548719</c:v>
                </c:pt>
                <c:pt idx="153614">
                  <c:v>46.3920342806164</c:v>
                </c:pt>
                <c:pt idx="153615">
                  <c:v>46.392142106015697</c:v>
                </c:pt>
                <c:pt idx="153616">
                  <c:v>46.392249931069998</c:v>
                </c:pt>
                <c:pt idx="153617">
                  <c:v>46.392357755779003</c:v>
                </c:pt>
                <c:pt idx="153618">
                  <c:v>46.392465580143003</c:v>
                </c:pt>
                <c:pt idx="153619">
                  <c:v>46.392573404161801</c:v>
                </c:pt>
                <c:pt idx="153620">
                  <c:v>46.392681227835503</c:v>
                </c:pt>
                <c:pt idx="153621">
                  <c:v>46.392789051164002</c:v>
                </c:pt>
                <c:pt idx="153622">
                  <c:v>46.392896874147397</c:v>
                </c:pt>
                <c:pt idx="153623">
                  <c:v>46.393004696785702</c:v>
                </c:pt>
                <c:pt idx="153624">
                  <c:v>46.393112519078898</c:v>
                </c:pt>
                <c:pt idx="153625">
                  <c:v>46.393220341026897</c:v>
                </c:pt>
                <c:pt idx="153626">
                  <c:v>46.3933281626298</c:v>
                </c:pt>
                <c:pt idx="153627">
                  <c:v>46.3934359838875</c:v>
                </c:pt>
                <c:pt idx="153628">
                  <c:v>46.393543804800203</c:v>
                </c:pt>
                <c:pt idx="153629">
                  <c:v>46.393651625367703</c:v>
                </c:pt>
                <c:pt idx="153630">
                  <c:v>46.393759445590099</c:v>
                </c:pt>
                <c:pt idx="153631">
                  <c:v>46.3938672654673</c:v>
                </c:pt>
                <c:pt idx="153632">
                  <c:v>46.393975084999497</c:v>
                </c:pt>
                <c:pt idx="153633">
                  <c:v>46.394082904186497</c:v>
                </c:pt>
                <c:pt idx="153634">
                  <c:v>46.394190723028402</c:v>
                </c:pt>
                <c:pt idx="153635">
                  <c:v>46.394298541525202</c:v>
                </c:pt>
                <c:pt idx="153636">
                  <c:v>46.3944063596768</c:v>
                </c:pt>
                <c:pt idx="153637">
                  <c:v>46.394514177483401</c:v>
                </c:pt>
                <c:pt idx="153638">
                  <c:v>46.394621994944799</c:v>
                </c:pt>
                <c:pt idx="153639">
                  <c:v>46.394729812061101</c:v>
                </c:pt>
                <c:pt idx="153640">
                  <c:v>46.394837628832299</c:v>
                </c:pt>
                <c:pt idx="153641">
                  <c:v>46.394945445258401</c:v>
                </c:pt>
                <c:pt idx="153642">
                  <c:v>46.395053261339399</c:v>
                </c:pt>
                <c:pt idx="153643">
                  <c:v>46.395161077075301</c:v>
                </c:pt>
                <c:pt idx="153644">
                  <c:v>46.395268892466099</c:v>
                </c:pt>
                <c:pt idx="153645">
                  <c:v>46.395376707511701</c:v>
                </c:pt>
                <c:pt idx="153646">
                  <c:v>46.3954845222123</c:v>
                </c:pt>
                <c:pt idx="153647">
                  <c:v>46.395592336567702</c:v>
                </c:pt>
                <c:pt idx="153648">
                  <c:v>46.395700150578101</c:v>
                </c:pt>
                <c:pt idx="153649">
                  <c:v>46.395807964243303</c:v>
                </c:pt>
                <c:pt idx="153650">
                  <c:v>46.395915777563403</c:v>
                </c:pt>
                <c:pt idx="153651">
                  <c:v>46.396023590538498</c:v>
                </c:pt>
                <c:pt idx="153652">
                  <c:v>46.396131403168397</c:v>
                </c:pt>
                <c:pt idx="153653">
                  <c:v>46.3962392154532</c:v>
                </c:pt>
                <c:pt idx="153654">
                  <c:v>46.396347027392999</c:v>
                </c:pt>
                <c:pt idx="153655">
                  <c:v>46.396454838987601</c:v>
                </c:pt>
                <c:pt idx="153656">
                  <c:v>46.3965626502372</c:v>
                </c:pt>
                <c:pt idx="153657">
                  <c:v>46.396670461141603</c:v>
                </c:pt>
                <c:pt idx="153658">
                  <c:v>46.396778271701002</c:v>
                </c:pt>
                <c:pt idx="153659">
                  <c:v>46.396886081915298</c:v>
                </c:pt>
                <c:pt idx="153660">
                  <c:v>46.396993891784497</c:v>
                </c:pt>
                <c:pt idx="153661">
                  <c:v>46.3971017013085</c:v>
                </c:pt>
                <c:pt idx="153662">
                  <c:v>46.3972095104875</c:v>
                </c:pt>
                <c:pt idx="153663">
                  <c:v>46.397317319321502</c:v>
                </c:pt>
                <c:pt idx="153664">
                  <c:v>46.397425127810301</c:v>
                </c:pt>
                <c:pt idx="153665">
                  <c:v>46.397532935953997</c:v>
                </c:pt>
                <c:pt idx="153666">
                  <c:v>46.397640743752703</c:v>
                </c:pt>
                <c:pt idx="153667">
                  <c:v>46.397748551206298</c:v>
                </c:pt>
                <c:pt idx="153668">
                  <c:v>46.397856358314797</c:v>
                </c:pt>
                <c:pt idx="153669">
                  <c:v>46.3979641650782</c:v>
                </c:pt>
                <c:pt idx="153670">
                  <c:v>46.398071971496499</c:v>
                </c:pt>
                <c:pt idx="153671">
                  <c:v>46.398179777569702</c:v>
                </c:pt>
                <c:pt idx="153672">
                  <c:v>46.3982875832979</c:v>
                </c:pt>
                <c:pt idx="153673">
                  <c:v>46.398395388681003</c:v>
                </c:pt>
                <c:pt idx="153674">
                  <c:v>46.398503193719002</c:v>
                </c:pt>
                <c:pt idx="153675">
                  <c:v>46.398610998412003</c:v>
                </c:pt>
                <c:pt idx="153676">
                  <c:v>46.398718802759902</c:v>
                </c:pt>
                <c:pt idx="153677">
                  <c:v>46.398826606762697</c:v>
                </c:pt>
                <c:pt idx="153678">
                  <c:v>46.398934410420402</c:v>
                </c:pt>
                <c:pt idx="153679">
                  <c:v>46.399042213733097</c:v>
                </c:pt>
                <c:pt idx="153680">
                  <c:v>46.399150016700702</c:v>
                </c:pt>
                <c:pt idx="153681">
                  <c:v>46.399257819323203</c:v>
                </c:pt>
                <c:pt idx="153682">
                  <c:v>46.399365621600602</c:v>
                </c:pt>
                <c:pt idx="153683">
                  <c:v>46.399473423533003</c:v>
                </c:pt>
                <c:pt idx="153684">
                  <c:v>46.3995812251204</c:v>
                </c:pt>
                <c:pt idx="153685">
                  <c:v>46.399689026362601</c:v>
                </c:pt>
                <c:pt idx="153686">
                  <c:v>46.399796827259799</c:v>
                </c:pt>
                <c:pt idx="153687">
                  <c:v>46.399904627811999</c:v>
                </c:pt>
                <c:pt idx="153688">
                  <c:v>46.400012428018997</c:v>
                </c:pt>
                <c:pt idx="153689">
                  <c:v>46.400120227881096</c:v>
                </c:pt>
                <c:pt idx="153690">
                  <c:v>46.400228027398001</c:v>
                </c:pt>
                <c:pt idx="153691">
                  <c:v>46.40033582657</c:v>
                </c:pt>
                <c:pt idx="153692">
                  <c:v>46.400443625396797</c:v>
                </c:pt>
                <c:pt idx="153693">
                  <c:v>46.400551423878603</c:v>
                </c:pt>
                <c:pt idx="153694">
                  <c:v>46.400659222015399</c:v>
                </c:pt>
                <c:pt idx="153695">
                  <c:v>46.400767019807098</c:v>
                </c:pt>
                <c:pt idx="153696">
                  <c:v>46.400874817253701</c:v>
                </c:pt>
                <c:pt idx="153697">
                  <c:v>46.4009826143553</c:v>
                </c:pt>
                <c:pt idx="153698">
                  <c:v>46.401090411111802</c:v>
                </c:pt>
                <c:pt idx="153699">
                  <c:v>46.401198207523301</c:v>
                </c:pt>
                <c:pt idx="153700">
                  <c:v>46.401306003589802</c:v>
                </c:pt>
                <c:pt idx="153701">
                  <c:v>46.4014137993112</c:v>
                </c:pt>
                <c:pt idx="153702">
                  <c:v>46.401521594687502</c:v>
                </c:pt>
                <c:pt idx="153703">
                  <c:v>46.401629389718899</c:v>
                </c:pt>
                <c:pt idx="153704">
                  <c:v>46.4017371844051</c:v>
                </c:pt>
                <c:pt idx="153705">
                  <c:v>46.401844978746396</c:v>
                </c:pt>
                <c:pt idx="153706">
                  <c:v>46.401952772742597</c:v>
                </c:pt>
                <c:pt idx="153707">
                  <c:v>46.4020605663937</c:v>
                </c:pt>
                <c:pt idx="153708">
                  <c:v>46.4021683596998</c:v>
                </c:pt>
                <c:pt idx="153709">
                  <c:v>46.402276152660903</c:v>
                </c:pt>
                <c:pt idx="153710">
                  <c:v>46.402383945276902</c:v>
                </c:pt>
                <c:pt idx="153711">
                  <c:v>46.402491737547898</c:v>
                </c:pt>
                <c:pt idx="153712">
                  <c:v>46.402599529473903</c:v>
                </c:pt>
                <c:pt idx="153713">
                  <c:v>46.402707321054898</c:v>
                </c:pt>
                <c:pt idx="153714">
                  <c:v>46.402815112290803</c:v>
                </c:pt>
                <c:pt idx="153715">
                  <c:v>46.402922903181697</c:v>
                </c:pt>
                <c:pt idx="153716">
                  <c:v>46.403030693727501</c:v>
                </c:pt>
                <c:pt idx="153717">
                  <c:v>46.403138483928302</c:v>
                </c:pt>
                <c:pt idx="153718">
                  <c:v>46.403246273784099</c:v>
                </c:pt>
                <c:pt idx="153719">
                  <c:v>46.403354063294898</c:v>
                </c:pt>
                <c:pt idx="153720">
                  <c:v>46.403461852460602</c:v>
                </c:pt>
                <c:pt idx="153721">
                  <c:v>46.4035696412814</c:v>
                </c:pt>
                <c:pt idx="153722">
                  <c:v>46.403677429757103</c:v>
                </c:pt>
                <c:pt idx="153723">
                  <c:v>46.403785217887801</c:v>
                </c:pt>
                <c:pt idx="153724">
                  <c:v>46.403893005673403</c:v>
                </c:pt>
                <c:pt idx="153725">
                  <c:v>46.404000793114101</c:v>
                </c:pt>
                <c:pt idx="153726">
                  <c:v>46.404108580209702</c:v>
                </c:pt>
                <c:pt idx="153727">
                  <c:v>46.404216366960299</c:v>
                </c:pt>
                <c:pt idx="153728">
                  <c:v>46.404324153365899</c:v>
                </c:pt>
                <c:pt idx="153729">
                  <c:v>46.404431939426402</c:v>
                </c:pt>
                <c:pt idx="153730">
                  <c:v>46.404539725142001</c:v>
                </c:pt>
                <c:pt idx="153731">
                  <c:v>46.404647510512604</c:v>
                </c:pt>
                <c:pt idx="153732">
                  <c:v>46.404755295538102</c:v>
                </c:pt>
                <c:pt idx="153733">
                  <c:v>46.404863080218597</c:v>
                </c:pt>
                <c:pt idx="153734">
                  <c:v>46.404970864554102</c:v>
                </c:pt>
                <c:pt idx="153735">
                  <c:v>46.405078648544603</c:v>
                </c:pt>
                <c:pt idx="153736">
                  <c:v>46.405186432190199</c:v>
                </c:pt>
                <c:pt idx="153737">
                  <c:v>46.405294215490699</c:v>
                </c:pt>
                <c:pt idx="153738">
                  <c:v>46.405401998446102</c:v>
                </c:pt>
                <c:pt idx="153739">
                  <c:v>46.405509781056601</c:v>
                </c:pt>
                <c:pt idx="153740">
                  <c:v>46.405617563322103</c:v>
                </c:pt>
                <c:pt idx="153741">
                  <c:v>46.405725345242601</c:v>
                </c:pt>
                <c:pt idx="153742">
                  <c:v>46.405833126818102</c:v>
                </c:pt>
                <c:pt idx="153743">
                  <c:v>46.405940908048599</c:v>
                </c:pt>
                <c:pt idx="153744">
                  <c:v>46.406048688934099</c:v>
                </c:pt>
                <c:pt idx="153745">
                  <c:v>46.406156469474503</c:v>
                </c:pt>
                <c:pt idx="153746">
                  <c:v>46.406264249670002</c:v>
                </c:pt>
                <c:pt idx="153747">
                  <c:v>46.406372029520497</c:v>
                </c:pt>
                <c:pt idx="153748">
                  <c:v>46.406479809026003</c:v>
                </c:pt>
                <c:pt idx="153749">
                  <c:v>46.406587588186603</c:v>
                </c:pt>
                <c:pt idx="153750">
                  <c:v>46.406695367002101</c:v>
                </c:pt>
                <c:pt idx="153751">
                  <c:v>46.406803145472601</c:v>
                </c:pt>
                <c:pt idx="153752">
                  <c:v>46.406910923598197</c:v>
                </c:pt>
                <c:pt idx="153753">
                  <c:v>46.407018701378703</c:v>
                </c:pt>
                <c:pt idx="153754">
                  <c:v>46.407126478814298</c:v>
                </c:pt>
                <c:pt idx="153755">
                  <c:v>46.407234255904903</c:v>
                </c:pt>
                <c:pt idx="153756">
                  <c:v>46.407342032650497</c:v>
                </c:pt>
                <c:pt idx="153757">
                  <c:v>46.407449809051101</c:v>
                </c:pt>
                <c:pt idx="153758">
                  <c:v>46.407557585106701</c:v>
                </c:pt>
                <c:pt idx="153759">
                  <c:v>46.407665360817397</c:v>
                </c:pt>
                <c:pt idx="153760">
                  <c:v>46.407773136183003</c:v>
                </c:pt>
                <c:pt idx="153761">
                  <c:v>46.407880911203698</c:v>
                </c:pt>
                <c:pt idx="153762">
                  <c:v>46.407988685879403</c:v>
                </c:pt>
                <c:pt idx="153763">
                  <c:v>46.408096460210103</c:v>
                </c:pt>
                <c:pt idx="153764">
                  <c:v>46.4082042341959</c:v>
                </c:pt>
                <c:pt idx="153765">
                  <c:v>46.408312007836699</c:v>
                </c:pt>
                <c:pt idx="153766">
                  <c:v>46.408419781132501</c:v>
                </c:pt>
                <c:pt idx="153767">
                  <c:v>46.4085275540833</c:v>
                </c:pt>
                <c:pt idx="153768">
                  <c:v>46.4086353266892</c:v>
                </c:pt>
                <c:pt idx="153769">
                  <c:v>46.408743098950097</c:v>
                </c:pt>
                <c:pt idx="153770">
                  <c:v>46.408850870865997</c:v>
                </c:pt>
                <c:pt idx="153771">
                  <c:v>46.408958642437</c:v>
                </c:pt>
                <c:pt idx="153772">
                  <c:v>46.409066413662998</c:v>
                </c:pt>
                <c:pt idx="153773">
                  <c:v>46.409174184544</c:v>
                </c:pt>
                <c:pt idx="153774">
                  <c:v>46.409281955079997</c:v>
                </c:pt>
                <c:pt idx="153775">
                  <c:v>46.409389725271097</c:v>
                </c:pt>
                <c:pt idx="153776">
                  <c:v>46.4094974951173</c:v>
                </c:pt>
                <c:pt idx="153777">
                  <c:v>46.409605264618399</c:v>
                </c:pt>
                <c:pt idx="153778">
                  <c:v>46.409713033774601</c:v>
                </c:pt>
                <c:pt idx="153779">
                  <c:v>46.409820802585898</c:v>
                </c:pt>
                <c:pt idx="153780">
                  <c:v>46.409928571052198</c:v>
                </c:pt>
                <c:pt idx="153781">
                  <c:v>46.410036339173502</c:v>
                </c:pt>
                <c:pt idx="153782">
                  <c:v>46.4101441069499</c:v>
                </c:pt>
                <c:pt idx="153783">
                  <c:v>46.410251874381302</c:v>
                </c:pt>
                <c:pt idx="153784">
                  <c:v>46.410359641467799</c:v>
                </c:pt>
                <c:pt idx="153785">
                  <c:v>46.4104674082093</c:v>
                </c:pt>
                <c:pt idx="153786">
                  <c:v>46.410575174605903</c:v>
                </c:pt>
                <c:pt idx="153787">
                  <c:v>46.410682940657502</c:v>
                </c:pt>
                <c:pt idx="153788">
                  <c:v>46.410790706364097</c:v>
                </c:pt>
                <c:pt idx="153789">
                  <c:v>46.410898471725801</c:v>
                </c:pt>
                <c:pt idx="153790">
                  <c:v>46.411006236742601</c:v>
                </c:pt>
                <c:pt idx="153791">
                  <c:v>46.411114001414397</c:v>
                </c:pt>
                <c:pt idx="153792">
                  <c:v>46.411221765741303</c:v>
                </c:pt>
                <c:pt idx="153793">
                  <c:v>46.411329529723197</c:v>
                </c:pt>
                <c:pt idx="153794">
                  <c:v>46.411437293360201</c:v>
                </c:pt>
                <c:pt idx="153795">
                  <c:v>46.411545056652301</c:v>
                </c:pt>
                <c:pt idx="153796">
                  <c:v>46.411652819599396</c:v>
                </c:pt>
                <c:pt idx="153797">
                  <c:v>46.411760582201502</c:v>
                </c:pt>
                <c:pt idx="153798">
                  <c:v>46.411868344458803</c:v>
                </c:pt>
                <c:pt idx="153799">
                  <c:v>46.4119761063711</c:v>
                </c:pt>
                <c:pt idx="153800">
                  <c:v>46.412083867938399</c:v>
                </c:pt>
                <c:pt idx="153801">
                  <c:v>46.412191629160802</c:v>
                </c:pt>
                <c:pt idx="153802">
                  <c:v>46.412299390038299</c:v>
                </c:pt>
                <c:pt idx="153803">
                  <c:v>46.4124071505709</c:v>
                </c:pt>
                <c:pt idx="153804">
                  <c:v>46.412514910758503</c:v>
                </c:pt>
                <c:pt idx="153805">
                  <c:v>46.412622670601202</c:v>
                </c:pt>
                <c:pt idx="153806">
                  <c:v>46.412730430099003</c:v>
                </c:pt>
                <c:pt idx="153807">
                  <c:v>46.412838189251801</c:v>
                </c:pt>
                <c:pt idx="153808">
                  <c:v>46.412945948059701</c:v>
                </c:pt>
                <c:pt idx="153809">
                  <c:v>46.413053706522703</c:v>
                </c:pt>
                <c:pt idx="153810">
                  <c:v>46.413161464640702</c:v>
                </c:pt>
                <c:pt idx="153811">
                  <c:v>46.413269222413803</c:v>
                </c:pt>
                <c:pt idx="153812">
                  <c:v>46.413376979842099</c:v>
                </c:pt>
                <c:pt idx="153813">
                  <c:v>46.413484736925298</c:v>
                </c:pt>
                <c:pt idx="153814">
                  <c:v>46.4135924936637</c:v>
                </c:pt>
                <c:pt idx="153815">
                  <c:v>46.413700250057197</c:v>
                </c:pt>
                <c:pt idx="153816">
                  <c:v>46.413808006105697</c:v>
                </c:pt>
                <c:pt idx="153817">
                  <c:v>46.413915761809299</c:v>
                </c:pt>
                <c:pt idx="153818">
                  <c:v>46.414023517167998</c:v>
                </c:pt>
                <c:pt idx="153819">
                  <c:v>46.414131272181798</c:v>
                </c:pt>
                <c:pt idx="153820">
                  <c:v>46.414239026850602</c:v>
                </c:pt>
                <c:pt idx="153821">
                  <c:v>46.414346781174601</c:v>
                </c:pt>
                <c:pt idx="153822">
                  <c:v>46.414454535153602</c:v>
                </c:pt>
                <c:pt idx="153823">
                  <c:v>46.4145622887877</c:v>
                </c:pt>
                <c:pt idx="153824">
                  <c:v>46.414670042076899</c:v>
                </c:pt>
                <c:pt idx="153825">
                  <c:v>46.414777795021202</c:v>
                </c:pt>
                <c:pt idx="153826">
                  <c:v>46.414885547620599</c:v>
                </c:pt>
                <c:pt idx="153827">
                  <c:v>46.4149932998751</c:v>
                </c:pt>
                <c:pt idx="153828">
                  <c:v>46.415101051784703</c:v>
                </c:pt>
                <c:pt idx="153829">
                  <c:v>46.415208803349401</c:v>
                </c:pt>
                <c:pt idx="153830">
                  <c:v>46.415316554569202</c:v>
                </c:pt>
                <c:pt idx="153831">
                  <c:v>46.415424305444098</c:v>
                </c:pt>
                <c:pt idx="153832">
                  <c:v>46.415532055973998</c:v>
                </c:pt>
                <c:pt idx="153833">
                  <c:v>46.415639806159099</c:v>
                </c:pt>
                <c:pt idx="153834">
                  <c:v>46.415747555999303</c:v>
                </c:pt>
                <c:pt idx="153835">
                  <c:v>46.415855305494603</c:v>
                </c:pt>
                <c:pt idx="153836">
                  <c:v>46.415963054644997</c:v>
                </c:pt>
                <c:pt idx="153837">
                  <c:v>46.416070803450403</c:v>
                </c:pt>
                <c:pt idx="153838">
                  <c:v>46.416178551911003</c:v>
                </c:pt>
                <c:pt idx="153839">
                  <c:v>46.416286300026698</c:v>
                </c:pt>
                <c:pt idx="153840">
                  <c:v>46.416394047797503</c:v>
                </c:pt>
                <c:pt idx="153841">
                  <c:v>46.416501795223503</c:v>
                </c:pt>
                <c:pt idx="153842">
                  <c:v>46.416609542304499</c:v>
                </c:pt>
                <c:pt idx="153843">
                  <c:v>46.416717289040598</c:v>
                </c:pt>
                <c:pt idx="153844">
                  <c:v>46.416825035431899</c:v>
                </c:pt>
                <c:pt idx="153845">
                  <c:v>46.416932781478202</c:v>
                </c:pt>
                <c:pt idx="153846">
                  <c:v>46.417040527179701</c:v>
                </c:pt>
                <c:pt idx="153847">
                  <c:v>46.417148272536302</c:v>
                </c:pt>
                <c:pt idx="153848">
                  <c:v>46.417256017547999</c:v>
                </c:pt>
                <c:pt idx="153849">
                  <c:v>46.417363762214897</c:v>
                </c:pt>
                <c:pt idx="153850">
                  <c:v>46.417471506536799</c:v>
                </c:pt>
                <c:pt idx="153851">
                  <c:v>46.417579250513903</c:v>
                </c:pt>
                <c:pt idx="153852">
                  <c:v>46.417686994146102</c:v>
                </c:pt>
                <c:pt idx="153853">
                  <c:v>46.417794737433397</c:v>
                </c:pt>
                <c:pt idx="153854">
                  <c:v>46.417902480375801</c:v>
                </c:pt>
                <c:pt idx="153855">
                  <c:v>46.4180102229734</c:v>
                </c:pt>
                <c:pt idx="153856">
                  <c:v>46.418117965226102</c:v>
                </c:pt>
                <c:pt idx="153857">
                  <c:v>46.4182257071339</c:v>
                </c:pt>
                <c:pt idx="153858">
                  <c:v>46.418333448696799</c:v>
                </c:pt>
                <c:pt idx="153859">
                  <c:v>46.418441189914901</c:v>
                </c:pt>
                <c:pt idx="153860">
                  <c:v>46.418548930788099</c:v>
                </c:pt>
                <c:pt idx="153861">
                  <c:v>46.418656671316398</c:v>
                </c:pt>
                <c:pt idx="153862">
                  <c:v>46.4187644114999</c:v>
                </c:pt>
                <c:pt idx="153863">
                  <c:v>46.418872151338498</c:v>
                </c:pt>
                <c:pt idx="153864">
                  <c:v>46.418979890832198</c:v>
                </c:pt>
                <c:pt idx="153865">
                  <c:v>46.419087629981099</c:v>
                </c:pt>
                <c:pt idx="153866">
                  <c:v>46.419195368785097</c:v>
                </c:pt>
                <c:pt idx="153867">
                  <c:v>46.419303107244197</c:v>
                </c:pt>
                <c:pt idx="153868">
                  <c:v>46.419410845358499</c:v>
                </c:pt>
                <c:pt idx="153869">
                  <c:v>46.419518583127903</c:v>
                </c:pt>
                <c:pt idx="153870">
                  <c:v>46.419626320552503</c:v>
                </c:pt>
                <c:pt idx="153871">
                  <c:v>46.419734057632198</c:v>
                </c:pt>
                <c:pt idx="153872">
                  <c:v>46.419841794367002</c:v>
                </c:pt>
                <c:pt idx="153873">
                  <c:v>46.419949530757002</c:v>
                </c:pt>
                <c:pt idx="153874">
                  <c:v>46.420057266802097</c:v>
                </c:pt>
                <c:pt idx="153875">
                  <c:v>46.420165002502401</c:v>
                </c:pt>
                <c:pt idx="153876">
                  <c:v>46.4202727378578</c:v>
                </c:pt>
                <c:pt idx="153877">
                  <c:v>46.420380472868402</c:v>
                </c:pt>
                <c:pt idx="153878">
                  <c:v>46.420488207534099</c:v>
                </c:pt>
                <c:pt idx="153879">
                  <c:v>46.420595941854998</c:v>
                </c:pt>
                <c:pt idx="153880">
                  <c:v>46.420703675831</c:v>
                </c:pt>
                <c:pt idx="153881">
                  <c:v>46.420811409462203</c:v>
                </c:pt>
                <c:pt idx="153882">
                  <c:v>46.420919142748602</c:v>
                </c:pt>
                <c:pt idx="153883">
                  <c:v>46.421026875690004</c:v>
                </c:pt>
                <c:pt idx="153884">
                  <c:v>46.4211346082867</c:v>
                </c:pt>
                <c:pt idx="153885">
                  <c:v>46.421242340538498</c:v>
                </c:pt>
                <c:pt idx="153886">
                  <c:v>46.421350072445499</c:v>
                </c:pt>
                <c:pt idx="153887">
                  <c:v>46.421457804007602</c:v>
                </c:pt>
                <c:pt idx="153888">
                  <c:v>46.4215655352249</c:v>
                </c:pt>
                <c:pt idx="153889">
                  <c:v>46.421673266097301</c:v>
                </c:pt>
                <c:pt idx="153890">
                  <c:v>46.421780996624904</c:v>
                </c:pt>
                <c:pt idx="153891">
                  <c:v>46.421888726807701</c:v>
                </c:pt>
                <c:pt idx="153892">
                  <c:v>46.421996456645701</c:v>
                </c:pt>
                <c:pt idx="153893">
                  <c:v>46.422104186138803</c:v>
                </c:pt>
                <c:pt idx="153894">
                  <c:v>46.422211915287001</c:v>
                </c:pt>
                <c:pt idx="153895">
                  <c:v>46.4223196440905</c:v>
                </c:pt>
                <c:pt idx="153896">
                  <c:v>46.422427372549102</c:v>
                </c:pt>
                <c:pt idx="153897">
                  <c:v>46.422535100662898</c:v>
                </c:pt>
                <c:pt idx="153898">
                  <c:v>46.422642828431798</c:v>
                </c:pt>
                <c:pt idx="153899">
                  <c:v>46.422750555855998</c:v>
                </c:pt>
                <c:pt idx="153900">
                  <c:v>46.422858282935302</c:v>
                </c:pt>
                <c:pt idx="153901">
                  <c:v>46.4229660096697</c:v>
                </c:pt>
                <c:pt idx="153902">
                  <c:v>46.423073736059401</c:v>
                </c:pt>
                <c:pt idx="153903">
                  <c:v>46.423181462104203</c:v>
                </c:pt>
                <c:pt idx="153904">
                  <c:v>46.423289187804201</c:v>
                </c:pt>
                <c:pt idx="153905">
                  <c:v>46.423396913159401</c:v>
                </c:pt>
                <c:pt idx="153906">
                  <c:v>46.423504638169803</c:v>
                </c:pt>
                <c:pt idx="153907">
                  <c:v>46.4236123628353</c:v>
                </c:pt>
                <c:pt idx="153908">
                  <c:v>46.423720087156099</c:v>
                </c:pt>
                <c:pt idx="153909">
                  <c:v>46.423827811132</c:v>
                </c:pt>
                <c:pt idx="153910">
                  <c:v>46.423935534763103</c:v>
                </c:pt>
                <c:pt idx="153911">
                  <c:v>46.424043258049402</c:v>
                </c:pt>
                <c:pt idx="153912">
                  <c:v>46.424150980990902</c:v>
                </c:pt>
                <c:pt idx="153913">
                  <c:v>46.424258703587498</c:v>
                </c:pt>
                <c:pt idx="153914">
                  <c:v>46.424366425839402</c:v>
                </c:pt>
                <c:pt idx="153915">
                  <c:v>46.424474147746402</c:v>
                </c:pt>
                <c:pt idx="153916">
                  <c:v>46.424581869308703</c:v>
                </c:pt>
                <c:pt idx="153917">
                  <c:v>46.4246895905261</c:v>
                </c:pt>
                <c:pt idx="153918">
                  <c:v>46.424797311398699</c:v>
                </c:pt>
                <c:pt idx="153919">
                  <c:v>46.424905031926599</c:v>
                </c:pt>
                <c:pt idx="153920">
                  <c:v>46.425012752109602</c:v>
                </c:pt>
                <c:pt idx="153921">
                  <c:v>46.4251204719478</c:v>
                </c:pt>
                <c:pt idx="153922">
                  <c:v>46.425228191441199</c:v>
                </c:pt>
                <c:pt idx="153923">
                  <c:v>46.425335910589801</c:v>
                </c:pt>
                <c:pt idx="153924">
                  <c:v>46.425443629393598</c:v>
                </c:pt>
                <c:pt idx="153925">
                  <c:v>46.425551347852597</c:v>
                </c:pt>
                <c:pt idx="153926">
                  <c:v>46.425659065966798</c:v>
                </c:pt>
                <c:pt idx="153927">
                  <c:v>46.4257667837363</c:v>
                </c:pt>
                <c:pt idx="153928">
                  <c:v>46.425874501160898</c:v>
                </c:pt>
                <c:pt idx="153929">
                  <c:v>46.425982218240698</c:v>
                </c:pt>
                <c:pt idx="153930">
                  <c:v>46.426089934975799</c:v>
                </c:pt>
                <c:pt idx="153931">
                  <c:v>46.426197651366003</c:v>
                </c:pt>
                <c:pt idx="153932">
                  <c:v>46.426305367411501</c:v>
                </c:pt>
                <c:pt idx="153933">
                  <c:v>46.426413083112102</c:v>
                </c:pt>
                <c:pt idx="153934">
                  <c:v>46.426520798467998</c:v>
                </c:pt>
                <c:pt idx="153935">
                  <c:v>46.426628513479102</c:v>
                </c:pt>
                <c:pt idx="153936">
                  <c:v>46.426736228145401</c:v>
                </c:pt>
                <c:pt idx="153937">
                  <c:v>46.426843942466903</c:v>
                </c:pt>
                <c:pt idx="153938">
                  <c:v>46.426951656443698</c:v>
                </c:pt>
                <c:pt idx="153939">
                  <c:v>46.427059370075597</c:v>
                </c:pt>
                <c:pt idx="153940">
                  <c:v>46.427167083362797</c:v>
                </c:pt>
                <c:pt idx="153941">
                  <c:v>46.427274796305198</c:v>
                </c:pt>
                <c:pt idx="153942">
                  <c:v>46.427382508902802</c:v>
                </c:pt>
                <c:pt idx="153943">
                  <c:v>46.427490221155601</c:v>
                </c:pt>
                <c:pt idx="153944">
                  <c:v>46.427597933063701</c:v>
                </c:pt>
                <c:pt idx="153945">
                  <c:v>46.427705644626997</c:v>
                </c:pt>
                <c:pt idx="153946">
                  <c:v>46.427813355845501</c:v>
                </c:pt>
                <c:pt idx="153947">
                  <c:v>46.4279210667192</c:v>
                </c:pt>
                <c:pt idx="153948">
                  <c:v>46.428028777248102</c:v>
                </c:pt>
                <c:pt idx="153949">
                  <c:v>46.428136487432297</c:v>
                </c:pt>
                <c:pt idx="153950">
                  <c:v>46.428244197271702</c:v>
                </c:pt>
                <c:pt idx="153951">
                  <c:v>46.428351906766402</c:v>
                </c:pt>
                <c:pt idx="153952">
                  <c:v>46.428459615916303</c:v>
                </c:pt>
                <c:pt idx="153953">
                  <c:v>46.428567324721399</c:v>
                </c:pt>
                <c:pt idx="153954">
                  <c:v>46.428675033181698</c:v>
                </c:pt>
                <c:pt idx="153955">
                  <c:v>46.428782741297297</c:v>
                </c:pt>
                <c:pt idx="153956">
                  <c:v>46.428890449068099</c:v>
                </c:pt>
                <c:pt idx="153957">
                  <c:v>46.428998156494202</c:v>
                </c:pt>
                <c:pt idx="153958">
                  <c:v>46.429105863575501</c:v>
                </c:pt>
                <c:pt idx="153959">
                  <c:v>46.429213570312001</c:v>
                </c:pt>
                <c:pt idx="153960">
                  <c:v>46.429321276703703</c:v>
                </c:pt>
                <c:pt idx="153961">
                  <c:v>46.4294289827508</c:v>
                </c:pt>
                <c:pt idx="153962">
                  <c:v>46.429536688452998</c:v>
                </c:pt>
                <c:pt idx="153963">
                  <c:v>46.429644393810499</c:v>
                </c:pt>
                <c:pt idx="153964">
                  <c:v>46.429752098823201</c:v>
                </c:pt>
                <c:pt idx="153965">
                  <c:v>46.429859803491198</c:v>
                </c:pt>
                <c:pt idx="153966">
                  <c:v>46.429967507814503</c:v>
                </c:pt>
                <c:pt idx="153967">
                  <c:v>46.430075211792897</c:v>
                </c:pt>
                <c:pt idx="153968">
                  <c:v>46.430182915426698</c:v>
                </c:pt>
                <c:pt idx="153969">
                  <c:v>46.430290618715702</c:v>
                </c:pt>
                <c:pt idx="153970">
                  <c:v>46.430398321659901</c:v>
                </c:pt>
                <c:pt idx="153971">
                  <c:v>46.430506024259401</c:v>
                </c:pt>
                <c:pt idx="153972">
                  <c:v>46.430613726514103</c:v>
                </c:pt>
                <c:pt idx="153973">
                  <c:v>46.4307214284241</c:v>
                </c:pt>
                <c:pt idx="153974">
                  <c:v>46.430829129989398</c:v>
                </c:pt>
                <c:pt idx="153975">
                  <c:v>46.430936831209898</c:v>
                </c:pt>
                <c:pt idx="153976">
                  <c:v>46.4310445320856</c:v>
                </c:pt>
                <c:pt idx="153977">
                  <c:v>46.431152232616697</c:v>
                </c:pt>
                <c:pt idx="153978">
                  <c:v>46.431259932802902</c:v>
                </c:pt>
                <c:pt idx="153979">
                  <c:v>46.431367632644502</c:v>
                </c:pt>
                <c:pt idx="153980">
                  <c:v>46.431475332141297</c:v>
                </c:pt>
                <c:pt idx="153981">
                  <c:v>46.4315830312934</c:v>
                </c:pt>
                <c:pt idx="153982">
                  <c:v>46.431690730100698</c:v>
                </c:pt>
                <c:pt idx="153983">
                  <c:v>46.431798428563297</c:v>
                </c:pt>
                <c:pt idx="153984">
                  <c:v>46.431906126681199</c:v>
                </c:pt>
                <c:pt idx="153985">
                  <c:v>46.432013824454302</c:v>
                </c:pt>
                <c:pt idx="153986">
                  <c:v>46.432121521882699</c:v>
                </c:pt>
                <c:pt idx="153987">
                  <c:v>46.432229218966398</c:v>
                </c:pt>
                <c:pt idx="153988">
                  <c:v>46.432336915705299</c:v>
                </c:pt>
                <c:pt idx="153989">
                  <c:v>46.432444612099502</c:v>
                </c:pt>
                <c:pt idx="153990">
                  <c:v>46.432552308148999</c:v>
                </c:pt>
                <c:pt idx="153991">
                  <c:v>46.432660003853798</c:v>
                </c:pt>
                <c:pt idx="153992">
                  <c:v>46.432767699213798</c:v>
                </c:pt>
                <c:pt idx="153993">
                  <c:v>46.4328753942292</c:v>
                </c:pt>
                <c:pt idx="153994">
                  <c:v>46.432983088899803</c:v>
                </c:pt>
                <c:pt idx="153995">
                  <c:v>46.433090783225602</c:v>
                </c:pt>
                <c:pt idx="153996">
                  <c:v>46.433198477206801</c:v>
                </c:pt>
                <c:pt idx="153997">
                  <c:v>46.433306170843203</c:v>
                </c:pt>
                <c:pt idx="153998">
                  <c:v>46.433413864134899</c:v>
                </c:pt>
                <c:pt idx="153999">
                  <c:v>46.433521557081903</c:v>
                </c:pt>
                <c:pt idx="154000">
                  <c:v>46.433629249684202</c:v>
                </c:pt>
                <c:pt idx="154001">
                  <c:v>46.433736941941802</c:v>
                </c:pt>
                <c:pt idx="154002">
                  <c:v>46.433844633854697</c:v>
                </c:pt>
                <c:pt idx="154003">
                  <c:v>46.433952325422801</c:v>
                </c:pt>
                <c:pt idx="154004">
                  <c:v>46.4340600166462</c:v>
                </c:pt>
                <c:pt idx="154005">
                  <c:v>46.434167707524999</c:v>
                </c:pt>
                <c:pt idx="154006">
                  <c:v>46.434275398059</c:v>
                </c:pt>
                <c:pt idx="154007">
                  <c:v>46.434383088248303</c:v>
                </c:pt>
                <c:pt idx="154008">
                  <c:v>46.434490778092901</c:v>
                </c:pt>
                <c:pt idx="154009">
                  <c:v>46.434598467592799</c:v>
                </c:pt>
                <c:pt idx="154010">
                  <c:v>46.434706156748</c:v>
                </c:pt>
                <c:pt idx="154011">
                  <c:v>46.434813845558502</c:v>
                </c:pt>
                <c:pt idx="154012">
                  <c:v>46.434921534024298</c:v>
                </c:pt>
                <c:pt idx="154013">
                  <c:v>46.435029222145303</c:v>
                </c:pt>
                <c:pt idx="154014">
                  <c:v>46.435136909921702</c:v>
                </c:pt>
                <c:pt idx="154015">
                  <c:v>46.435244597353403</c:v>
                </c:pt>
                <c:pt idx="154016">
                  <c:v>46.435352284440398</c:v>
                </c:pt>
                <c:pt idx="154017">
                  <c:v>46.435459971182702</c:v>
                </c:pt>
                <c:pt idx="154018">
                  <c:v>46.4355676575803</c:v>
                </c:pt>
                <c:pt idx="154019">
                  <c:v>46.4356753436332</c:v>
                </c:pt>
                <c:pt idx="154020">
                  <c:v>46.435783029341401</c:v>
                </c:pt>
                <c:pt idx="154021">
                  <c:v>46.435890714704897</c:v>
                </c:pt>
                <c:pt idx="154022">
                  <c:v>46.435998399723701</c:v>
                </c:pt>
                <c:pt idx="154023">
                  <c:v>46.436106084397899</c:v>
                </c:pt>
                <c:pt idx="154024">
                  <c:v>46.436213768727299</c:v>
                </c:pt>
                <c:pt idx="154025">
                  <c:v>46.4363214527121</c:v>
                </c:pt>
                <c:pt idx="154026">
                  <c:v>46.436429136352103</c:v>
                </c:pt>
                <c:pt idx="154027">
                  <c:v>46.4365368196475</c:v>
                </c:pt>
                <c:pt idx="154028">
                  <c:v>46.436644502598199</c:v>
                </c:pt>
                <c:pt idx="154029">
                  <c:v>46.436752185204199</c:v>
                </c:pt>
                <c:pt idx="154030">
                  <c:v>46.4368598674656</c:v>
                </c:pt>
                <c:pt idx="154031">
                  <c:v>46.436967549382203</c:v>
                </c:pt>
                <c:pt idx="154032">
                  <c:v>46.4370752309542</c:v>
                </c:pt>
                <c:pt idx="154033">
                  <c:v>46.437182912181498</c:v>
                </c:pt>
                <c:pt idx="154034">
                  <c:v>46.437290593064098</c:v>
                </c:pt>
                <c:pt idx="154035">
                  <c:v>46.437398273602</c:v>
                </c:pt>
                <c:pt idx="154036">
                  <c:v>46.437505953795302</c:v>
                </c:pt>
                <c:pt idx="154037">
                  <c:v>46.437613633643899</c:v>
                </c:pt>
                <c:pt idx="154038">
                  <c:v>46.437721313147797</c:v>
                </c:pt>
                <c:pt idx="154039">
                  <c:v>46.437828992306997</c:v>
                </c:pt>
                <c:pt idx="154040">
                  <c:v>46.437936671121598</c:v>
                </c:pt>
                <c:pt idx="154041">
                  <c:v>46.4380443495915</c:v>
                </c:pt>
                <c:pt idx="154042">
                  <c:v>46.438152027716697</c:v>
                </c:pt>
                <c:pt idx="154043">
                  <c:v>46.438259705497302</c:v>
                </c:pt>
                <c:pt idx="154044">
                  <c:v>46.438367382933201</c:v>
                </c:pt>
                <c:pt idx="154045">
                  <c:v>46.438475060024402</c:v>
                </c:pt>
                <c:pt idx="154046">
                  <c:v>46.438582736770996</c:v>
                </c:pt>
                <c:pt idx="154047">
                  <c:v>46.4386904131729</c:v>
                </c:pt>
                <c:pt idx="154048">
                  <c:v>46.438798089230097</c:v>
                </c:pt>
                <c:pt idx="154049">
                  <c:v>46.438905764942703</c:v>
                </c:pt>
                <c:pt idx="154050">
                  <c:v>46.439013440310603</c:v>
                </c:pt>
                <c:pt idx="154051">
                  <c:v>46.439121115333897</c:v>
                </c:pt>
                <c:pt idx="154052">
                  <c:v>46.4392287900125</c:v>
                </c:pt>
                <c:pt idx="154053">
                  <c:v>46.439336464346397</c:v>
                </c:pt>
                <c:pt idx="154054">
                  <c:v>46.439444138335702</c:v>
                </c:pt>
                <c:pt idx="154055">
                  <c:v>46.439551811980401</c:v>
                </c:pt>
                <c:pt idx="154056">
                  <c:v>46.439659485280302</c:v>
                </c:pt>
                <c:pt idx="154057">
                  <c:v>46.439767158235703</c:v>
                </c:pt>
                <c:pt idx="154058">
                  <c:v>46.4398748308463</c:v>
                </c:pt>
                <c:pt idx="154059">
                  <c:v>46.439982503112397</c:v>
                </c:pt>
                <c:pt idx="154060">
                  <c:v>46.440090175033703</c:v>
                </c:pt>
                <c:pt idx="154061">
                  <c:v>46.440197846610502</c:v>
                </c:pt>
                <c:pt idx="154062">
                  <c:v>46.440305517842503</c:v>
                </c:pt>
                <c:pt idx="154063">
                  <c:v>46.440413188729998</c:v>
                </c:pt>
                <c:pt idx="154064">
                  <c:v>46.440520859272802</c:v>
                </c:pt>
                <c:pt idx="154065">
                  <c:v>46.440628529470899</c:v>
                </c:pt>
                <c:pt idx="154066">
                  <c:v>46.440736199324398</c:v>
                </c:pt>
                <c:pt idx="154067">
                  <c:v>46.440843868833298</c:v>
                </c:pt>
                <c:pt idx="154068">
                  <c:v>46.440951537997499</c:v>
                </c:pt>
                <c:pt idx="154069">
                  <c:v>46.441059206817101</c:v>
                </c:pt>
                <c:pt idx="154070">
                  <c:v>46.441166875291998</c:v>
                </c:pt>
                <c:pt idx="154071">
                  <c:v>46.441274543422303</c:v>
                </c:pt>
                <c:pt idx="154072">
                  <c:v>46.441382211208001</c:v>
                </c:pt>
                <c:pt idx="154073">
                  <c:v>46.441489878649001</c:v>
                </c:pt>
                <c:pt idx="154074">
                  <c:v>46.441597545745402</c:v>
                </c:pt>
                <c:pt idx="154075">
                  <c:v>46.441705212497197</c:v>
                </c:pt>
                <c:pt idx="154076">
                  <c:v>46.441812878904301</c:v>
                </c:pt>
                <c:pt idx="154077">
                  <c:v>46.441920544966798</c:v>
                </c:pt>
                <c:pt idx="154078">
                  <c:v>46.442028210684697</c:v>
                </c:pt>
                <c:pt idx="154079">
                  <c:v>46.442135876057897</c:v>
                </c:pt>
                <c:pt idx="154080">
                  <c:v>46.442243541086498</c:v>
                </c:pt>
                <c:pt idx="154081">
                  <c:v>46.4423512057705</c:v>
                </c:pt>
                <c:pt idx="154082">
                  <c:v>46.442458870109903</c:v>
                </c:pt>
                <c:pt idx="154083">
                  <c:v>46.4425665341046</c:v>
                </c:pt>
                <c:pt idx="154084">
                  <c:v>46.442674197754798</c:v>
                </c:pt>
                <c:pt idx="154085">
                  <c:v>46.442781861060297</c:v>
                </c:pt>
                <c:pt idx="154086">
                  <c:v>46.442889524021197</c:v>
                </c:pt>
                <c:pt idx="154087">
                  <c:v>46.442997186637399</c:v>
                </c:pt>
                <c:pt idx="154088">
                  <c:v>46.443104848909002</c:v>
                </c:pt>
                <c:pt idx="154089">
                  <c:v>46.443212510836098</c:v>
                </c:pt>
                <c:pt idx="154090">
                  <c:v>46.443320172418503</c:v>
                </c:pt>
                <c:pt idx="154091">
                  <c:v>46.443427833656301</c:v>
                </c:pt>
                <c:pt idx="154092">
                  <c:v>46.443535494549401</c:v>
                </c:pt>
                <c:pt idx="154093">
                  <c:v>46.443643155098002</c:v>
                </c:pt>
                <c:pt idx="154094">
                  <c:v>46.443750815302003</c:v>
                </c:pt>
                <c:pt idx="154095">
                  <c:v>46.443858475161299</c:v>
                </c:pt>
                <c:pt idx="154096">
                  <c:v>46.443966134676003</c:v>
                </c:pt>
                <c:pt idx="154097">
                  <c:v>46.444073793846201</c:v>
                </c:pt>
                <c:pt idx="154098">
                  <c:v>46.4441814526717</c:v>
                </c:pt>
                <c:pt idx="154099">
                  <c:v>46.4442891111526</c:v>
                </c:pt>
                <c:pt idx="154100">
                  <c:v>46.4443967692889</c:v>
                </c:pt>
                <c:pt idx="154101">
                  <c:v>46.444504427080602</c:v>
                </c:pt>
                <c:pt idx="154102">
                  <c:v>46.444612084527698</c:v>
                </c:pt>
                <c:pt idx="154103">
                  <c:v>46.444719741630202</c:v>
                </c:pt>
                <c:pt idx="154104">
                  <c:v>46.444827398388099</c:v>
                </c:pt>
                <c:pt idx="154105">
                  <c:v>46.444935054801398</c:v>
                </c:pt>
                <c:pt idx="154106">
                  <c:v>46.445042710870098</c:v>
                </c:pt>
                <c:pt idx="154107">
                  <c:v>46.445150366594198</c:v>
                </c:pt>
                <c:pt idx="154108">
                  <c:v>46.4452580219737</c:v>
                </c:pt>
                <c:pt idx="154109">
                  <c:v>46.445365677008603</c:v>
                </c:pt>
                <c:pt idx="154110">
                  <c:v>46.445473331698899</c:v>
                </c:pt>
                <c:pt idx="154111">
                  <c:v>46.445580986044597</c:v>
                </c:pt>
                <c:pt idx="154112">
                  <c:v>46.445688640045702</c:v>
                </c:pt>
                <c:pt idx="154113">
                  <c:v>46.445796293702301</c:v>
                </c:pt>
                <c:pt idx="154114">
                  <c:v>46.445903947014202</c:v>
                </c:pt>
                <c:pt idx="154115">
                  <c:v>46.446011599981603</c:v>
                </c:pt>
                <c:pt idx="154116">
                  <c:v>46.446119252604397</c:v>
                </c:pt>
                <c:pt idx="154117">
                  <c:v>46.446226904882501</c:v>
                </c:pt>
                <c:pt idx="154118">
                  <c:v>46.446334556816097</c:v>
                </c:pt>
                <c:pt idx="154119">
                  <c:v>46.446442208405202</c:v>
                </c:pt>
                <c:pt idx="154120">
                  <c:v>46.4465498596496</c:v>
                </c:pt>
                <c:pt idx="154121">
                  <c:v>46.4466575105494</c:v>
                </c:pt>
                <c:pt idx="154122">
                  <c:v>46.4467651611047</c:v>
                </c:pt>
                <c:pt idx="154123">
                  <c:v>46.446872811315401</c:v>
                </c:pt>
                <c:pt idx="154124">
                  <c:v>46.446980461181496</c:v>
                </c:pt>
                <c:pt idx="154125">
                  <c:v>46.447088110703</c:v>
                </c:pt>
                <c:pt idx="154126">
                  <c:v>46.447195759880003</c:v>
                </c:pt>
                <c:pt idx="154127">
                  <c:v>46.447303408712401</c:v>
                </c:pt>
                <c:pt idx="154128">
                  <c:v>46.447411057200199</c:v>
                </c:pt>
                <c:pt idx="154129">
                  <c:v>46.447518705343398</c:v>
                </c:pt>
                <c:pt idx="154130">
                  <c:v>46.447626353142098</c:v>
                </c:pt>
                <c:pt idx="154131">
                  <c:v>46.447734000596199</c:v>
                </c:pt>
                <c:pt idx="154132">
                  <c:v>46.447841647705701</c:v>
                </c:pt>
                <c:pt idx="154133">
                  <c:v>46.447949294470597</c:v>
                </c:pt>
                <c:pt idx="154134">
                  <c:v>46.448056940891</c:v>
                </c:pt>
                <c:pt idx="154135">
                  <c:v>46.448164586966897</c:v>
                </c:pt>
                <c:pt idx="154136">
                  <c:v>46.448272232698102</c:v>
                </c:pt>
                <c:pt idx="154137">
                  <c:v>46.448379878084801</c:v>
                </c:pt>
                <c:pt idx="154138">
                  <c:v>46.4484875231269</c:v>
                </c:pt>
                <c:pt idx="154139">
                  <c:v>46.4485951678245</c:v>
                </c:pt>
                <c:pt idx="154140">
                  <c:v>46.448702812177501</c:v>
                </c:pt>
                <c:pt idx="154141">
                  <c:v>46.448810456185903</c:v>
                </c:pt>
                <c:pt idx="154142">
                  <c:v>46.448918099849799</c:v>
                </c:pt>
                <c:pt idx="154143">
                  <c:v>46.449025743169102</c:v>
                </c:pt>
                <c:pt idx="154144">
                  <c:v>46.449133386143899</c:v>
                </c:pt>
                <c:pt idx="154145">
                  <c:v>46.449241028774097</c:v>
                </c:pt>
                <c:pt idx="154146">
                  <c:v>46.449348671059802</c:v>
                </c:pt>
                <c:pt idx="154147">
                  <c:v>46.449456313000901</c:v>
                </c:pt>
                <c:pt idx="154148">
                  <c:v>46.449563954597402</c:v>
                </c:pt>
                <c:pt idx="154149">
                  <c:v>46.449671595849402</c:v>
                </c:pt>
                <c:pt idx="154150">
                  <c:v>46.449779236756903</c:v>
                </c:pt>
                <c:pt idx="154151">
                  <c:v>46.449886877319798</c:v>
                </c:pt>
                <c:pt idx="154152">
                  <c:v>46.449994517538101</c:v>
                </c:pt>
                <c:pt idx="154153">
                  <c:v>46.450102157411898</c:v>
                </c:pt>
                <c:pt idx="154154">
                  <c:v>46.450209796941202</c:v>
                </c:pt>
                <c:pt idx="154155">
                  <c:v>46.4503174361259</c:v>
                </c:pt>
                <c:pt idx="154156">
                  <c:v>46.450425074966098</c:v>
                </c:pt>
                <c:pt idx="154157">
                  <c:v>46.450532713461698</c:v>
                </c:pt>
                <c:pt idx="154158">
                  <c:v>46.450640351612797</c:v>
                </c:pt>
                <c:pt idx="154159">
                  <c:v>46.450747989419398</c:v>
                </c:pt>
                <c:pt idx="154160">
                  <c:v>46.450855626881399</c:v>
                </c:pt>
                <c:pt idx="154161">
                  <c:v>46.450963263998901</c:v>
                </c:pt>
                <c:pt idx="154162">
                  <c:v>46.451070900771803</c:v>
                </c:pt>
                <c:pt idx="154163">
                  <c:v>46.4511785372002</c:v>
                </c:pt>
                <c:pt idx="154164">
                  <c:v>46.451286173284103</c:v>
                </c:pt>
                <c:pt idx="154165">
                  <c:v>46.451393809023401</c:v>
                </c:pt>
                <c:pt idx="154166">
                  <c:v>46.451501444418199</c:v>
                </c:pt>
                <c:pt idx="154167">
                  <c:v>46.451609079468497</c:v>
                </c:pt>
                <c:pt idx="154168">
                  <c:v>46.451716714174196</c:v>
                </c:pt>
                <c:pt idx="154169">
                  <c:v>46.451824348535403</c:v>
                </c:pt>
                <c:pt idx="154170">
                  <c:v>46.451931982552097</c:v>
                </c:pt>
                <c:pt idx="154171">
                  <c:v>46.452039616224198</c:v>
                </c:pt>
                <c:pt idx="154172">
                  <c:v>46.452147249551899</c:v>
                </c:pt>
                <c:pt idx="154173">
                  <c:v>46.452254882535001</c:v>
                </c:pt>
                <c:pt idx="154174">
                  <c:v>46.452362515173597</c:v>
                </c:pt>
                <c:pt idx="154175">
                  <c:v>46.452470147467601</c:v>
                </c:pt>
                <c:pt idx="154176">
                  <c:v>46.452577779417197</c:v>
                </c:pt>
                <c:pt idx="154177">
                  <c:v>46.452685411022202</c:v>
                </c:pt>
                <c:pt idx="154178">
                  <c:v>46.4527930422827</c:v>
                </c:pt>
                <c:pt idx="154179">
                  <c:v>46.452900673198599</c:v>
                </c:pt>
                <c:pt idx="154180">
                  <c:v>46.453008303770098</c:v>
                </c:pt>
                <c:pt idx="154181">
                  <c:v>46.453115933997097</c:v>
                </c:pt>
                <c:pt idx="154182">
                  <c:v>46.453223563879497</c:v>
                </c:pt>
                <c:pt idx="154183">
                  <c:v>46.453331193417398</c:v>
                </c:pt>
                <c:pt idx="154184">
                  <c:v>46.453438822610799</c:v>
                </c:pt>
                <c:pt idx="154185">
                  <c:v>46.453546451459701</c:v>
                </c:pt>
                <c:pt idx="154186">
                  <c:v>46.453654079964103</c:v>
                </c:pt>
                <c:pt idx="154187">
                  <c:v>46.453761708123999</c:v>
                </c:pt>
                <c:pt idx="154188">
                  <c:v>46.453869335939302</c:v>
                </c:pt>
                <c:pt idx="154189">
                  <c:v>46.453976963410199</c:v>
                </c:pt>
                <c:pt idx="154190">
                  <c:v>46.454084590536503</c:v>
                </c:pt>
                <c:pt idx="154191">
                  <c:v>46.454192217318401</c:v>
                </c:pt>
                <c:pt idx="154192">
                  <c:v>46.454299843755699</c:v>
                </c:pt>
                <c:pt idx="154193">
                  <c:v>46.454407469848597</c:v>
                </c:pt>
                <c:pt idx="154194">
                  <c:v>46.454515095596904</c:v>
                </c:pt>
                <c:pt idx="154195">
                  <c:v>46.454622721000803</c:v>
                </c:pt>
                <c:pt idx="154196">
                  <c:v>46.454730346060103</c:v>
                </c:pt>
                <c:pt idx="154197">
                  <c:v>46.454837970774904</c:v>
                </c:pt>
                <c:pt idx="154198">
                  <c:v>46.454945595145297</c:v>
                </c:pt>
                <c:pt idx="154199">
                  <c:v>46.455053219171099</c:v>
                </c:pt>
                <c:pt idx="154200">
                  <c:v>46.4551608428525</c:v>
                </c:pt>
                <c:pt idx="154201">
                  <c:v>46.455268466189303</c:v>
                </c:pt>
                <c:pt idx="154202">
                  <c:v>46.455376089181698</c:v>
                </c:pt>
                <c:pt idx="154203">
                  <c:v>46.455483711829601</c:v>
                </c:pt>
                <c:pt idx="154204">
                  <c:v>46.455591334132997</c:v>
                </c:pt>
                <c:pt idx="154205">
                  <c:v>46.455698956091901</c:v>
                </c:pt>
                <c:pt idx="154206">
                  <c:v>46.455806577706298</c:v>
                </c:pt>
                <c:pt idx="154207">
                  <c:v>46.455914198976203</c:v>
                </c:pt>
                <c:pt idx="154208">
                  <c:v>46.456021819901601</c:v>
                </c:pt>
                <c:pt idx="154209">
                  <c:v>46.456129440482599</c:v>
                </c:pt>
                <c:pt idx="154210">
                  <c:v>46.456237060719097</c:v>
                </c:pt>
                <c:pt idx="154211">
                  <c:v>46.456344680610997</c:v>
                </c:pt>
                <c:pt idx="154212">
                  <c:v>46.456452300158503</c:v>
                </c:pt>
                <c:pt idx="154213">
                  <c:v>46.456559919361503</c:v>
                </c:pt>
                <c:pt idx="154214">
                  <c:v>46.456667538220103</c:v>
                </c:pt>
                <c:pt idx="154215">
                  <c:v>46.456775156734203</c:v>
                </c:pt>
                <c:pt idx="154216">
                  <c:v>46.456882774903697</c:v>
                </c:pt>
                <c:pt idx="154217">
                  <c:v>46.456990392728898</c:v>
                </c:pt>
                <c:pt idx="154218">
                  <c:v>46.457098010209499</c:v>
                </c:pt>
                <c:pt idx="154219">
                  <c:v>46.457205627345601</c:v>
                </c:pt>
                <c:pt idx="154220">
                  <c:v>46.457313244137303</c:v>
                </c:pt>
                <c:pt idx="154221">
                  <c:v>46.457420860584499</c:v>
                </c:pt>
                <c:pt idx="154222">
                  <c:v>46.457528476687301</c:v>
                </c:pt>
                <c:pt idx="154223">
                  <c:v>46.457636092445597</c:v>
                </c:pt>
                <c:pt idx="154224">
                  <c:v>46.4577437078594</c:v>
                </c:pt>
                <c:pt idx="154225">
                  <c:v>46.457851322928697</c:v>
                </c:pt>
                <c:pt idx="154226">
                  <c:v>46.457958937653601</c:v>
                </c:pt>
                <c:pt idx="154227">
                  <c:v>46.458066552033998</c:v>
                </c:pt>
                <c:pt idx="154228">
                  <c:v>46.458174166069902</c:v>
                </c:pt>
                <c:pt idx="154229">
                  <c:v>46.4582817797614</c:v>
                </c:pt>
                <c:pt idx="154230">
                  <c:v>46.458389393108398</c:v>
                </c:pt>
                <c:pt idx="154231">
                  <c:v>46.458497006111003</c:v>
                </c:pt>
                <c:pt idx="154232">
                  <c:v>46.458604618769101</c:v>
                </c:pt>
                <c:pt idx="154233">
                  <c:v>46.4587122310827</c:v>
                </c:pt>
                <c:pt idx="154234">
                  <c:v>46.458819843051899</c:v>
                </c:pt>
                <c:pt idx="154235">
                  <c:v>46.458927454676598</c:v>
                </c:pt>
                <c:pt idx="154236">
                  <c:v>46.459035065956897</c:v>
                </c:pt>
                <c:pt idx="154237">
                  <c:v>46.459142676892696</c:v>
                </c:pt>
                <c:pt idx="154238">
                  <c:v>46.459250287484103</c:v>
                </c:pt>
                <c:pt idx="154239">
                  <c:v>46.459357897731003</c:v>
                </c:pt>
                <c:pt idx="154240">
                  <c:v>46.459465507633503</c:v>
                </c:pt>
                <c:pt idx="154241">
                  <c:v>46.459573117191503</c:v>
                </c:pt>
                <c:pt idx="154242">
                  <c:v>46.459680726404997</c:v>
                </c:pt>
                <c:pt idx="154243">
                  <c:v>46.459788335274197</c:v>
                </c:pt>
                <c:pt idx="154244">
                  <c:v>46.459895943798799</c:v>
                </c:pt>
                <c:pt idx="154245">
                  <c:v>46.460003551979</c:v>
                </c:pt>
                <c:pt idx="154246">
                  <c:v>46.460111159814801</c:v>
                </c:pt>
                <c:pt idx="154247">
                  <c:v>46.460218767306202</c:v>
                </c:pt>
                <c:pt idx="154248">
                  <c:v>46.460326374453103</c:v>
                </c:pt>
                <c:pt idx="154249">
                  <c:v>46.460433981255498</c:v>
                </c:pt>
                <c:pt idx="154250">
                  <c:v>46.4605415877135</c:v>
                </c:pt>
                <c:pt idx="154251">
                  <c:v>46.460649193827102</c:v>
                </c:pt>
                <c:pt idx="154252">
                  <c:v>46.460756799596197</c:v>
                </c:pt>
                <c:pt idx="154253">
                  <c:v>46.460864405020999</c:v>
                </c:pt>
                <c:pt idx="154254">
                  <c:v>46.460972010101202</c:v>
                </c:pt>
                <c:pt idx="154255">
                  <c:v>46.461079614836997</c:v>
                </c:pt>
                <c:pt idx="154256">
                  <c:v>46.4611872192284</c:v>
                </c:pt>
                <c:pt idx="154257">
                  <c:v>46.461294823275402</c:v>
                </c:pt>
                <c:pt idx="154258">
                  <c:v>46.461402426977898</c:v>
                </c:pt>
                <c:pt idx="154259">
                  <c:v>46.461510030336001</c:v>
                </c:pt>
                <c:pt idx="154260">
                  <c:v>46.461617633349697</c:v>
                </c:pt>
                <c:pt idx="154261">
                  <c:v>46.461725236018999</c:v>
                </c:pt>
                <c:pt idx="154262">
                  <c:v>46.461832838343803</c:v>
                </c:pt>
                <c:pt idx="154263">
                  <c:v>46.461940440324199</c:v>
                </c:pt>
                <c:pt idx="154264">
                  <c:v>46.462048041960202</c:v>
                </c:pt>
                <c:pt idx="154265">
                  <c:v>46.462155643251698</c:v>
                </c:pt>
                <c:pt idx="154266">
                  <c:v>46.462263244198802</c:v>
                </c:pt>
                <c:pt idx="154267">
                  <c:v>46.462370844801598</c:v>
                </c:pt>
                <c:pt idx="154268">
                  <c:v>46.462478445059801</c:v>
                </c:pt>
                <c:pt idx="154269">
                  <c:v>46.462586044973698</c:v>
                </c:pt>
                <c:pt idx="154270">
                  <c:v>46.462693644543201</c:v>
                </c:pt>
                <c:pt idx="154271">
                  <c:v>46.462801243768197</c:v>
                </c:pt>
                <c:pt idx="154272">
                  <c:v>46.462908842648801</c:v>
                </c:pt>
                <c:pt idx="154273">
                  <c:v>46.463016441184998</c:v>
                </c:pt>
                <c:pt idx="154274">
                  <c:v>46.463124039376801</c:v>
                </c:pt>
                <c:pt idx="154275">
                  <c:v>46.463231637224197</c:v>
                </c:pt>
                <c:pt idx="154276">
                  <c:v>46.463339234727101</c:v>
                </c:pt>
                <c:pt idx="154277">
                  <c:v>46.463446831885697</c:v>
                </c:pt>
                <c:pt idx="154278">
                  <c:v>46.463554428699801</c:v>
                </c:pt>
                <c:pt idx="154279">
                  <c:v>46.463662025169597</c:v>
                </c:pt>
                <c:pt idx="154280">
                  <c:v>46.463769621294901</c:v>
                </c:pt>
                <c:pt idx="154281">
                  <c:v>46.463877217075797</c:v>
                </c:pt>
                <c:pt idx="154282">
                  <c:v>46.4639848125124</c:v>
                </c:pt>
                <c:pt idx="154283">
                  <c:v>46.464092407604497</c:v>
                </c:pt>
                <c:pt idx="154284">
                  <c:v>46.4642000023522</c:v>
                </c:pt>
                <c:pt idx="154285">
                  <c:v>46.464307596755503</c:v>
                </c:pt>
                <c:pt idx="154286">
                  <c:v>46.4644151908144</c:v>
                </c:pt>
                <c:pt idx="154287">
                  <c:v>46.464522784528903</c:v>
                </c:pt>
                <c:pt idx="154288">
                  <c:v>46.464630377899098</c:v>
                </c:pt>
                <c:pt idx="154289">
                  <c:v>46.464737970924801</c:v>
                </c:pt>
                <c:pt idx="154290">
                  <c:v>46.464845563606097</c:v>
                </c:pt>
                <c:pt idx="154291">
                  <c:v>46.464953155943</c:v>
                </c:pt>
                <c:pt idx="154292">
                  <c:v>46.465060747935603</c:v>
                </c:pt>
                <c:pt idx="154293">
                  <c:v>46.465168339583698</c:v>
                </c:pt>
                <c:pt idx="154294">
                  <c:v>46.465275930887501</c:v>
                </c:pt>
                <c:pt idx="154295">
                  <c:v>46.465383521846803</c:v>
                </c:pt>
                <c:pt idx="154296">
                  <c:v>46.465491112461798</c:v>
                </c:pt>
                <c:pt idx="154297">
                  <c:v>46.4655987027324</c:v>
                </c:pt>
                <c:pt idx="154298">
                  <c:v>46.465706292658602</c:v>
                </c:pt>
                <c:pt idx="154299">
                  <c:v>46.465813882240397</c:v>
                </c:pt>
                <c:pt idx="154300">
                  <c:v>46.465921471477898</c:v>
                </c:pt>
                <c:pt idx="154301">
                  <c:v>46.4660290603709</c:v>
                </c:pt>
                <c:pt idx="154302">
                  <c:v>46.466136648919601</c:v>
                </c:pt>
                <c:pt idx="154303">
                  <c:v>46.466244237123902</c:v>
                </c:pt>
                <c:pt idx="154304">
                  <c:v>46.466351824983803</c:v>
                </c:pt>
                <c:pt idx="154305">
                  <c:v>46.466459412499297</c:v>
                </c:pt>
                <c:pt idx="154306">
                  <c:v>46.466566999670398</c:v>
                </c:pt>
                <c:pt idx="154307">
                  <c:v>46.466674586497199</c:v>
                </c:pt>
                <c:pt idx="154308">
                  <c:v>46.466782172979599</c:v>
                </c:pt>
                <c:pt idx="154309">
                  <c:v>46.466889759117599</c:v>
                </c:pt>
                <c:pt idx="154310">
                  <c:v>46.466997344911299</c:v>
                </c:pt>
                <c:pt idx="154311">
                  <c:v>46.467104930360499</c:v>
                </c:pt>
                <c:pt idx="154312">
                  <c:v>46.467212515465398</c:v>
                </c:pt>
                <c:pt idx="154313">
                  <c:v>46.467320100225997</c:v>
                </c:pt>
                <c:pt idx="154314">
                  <c:v>46.467427684642097</c:v>
                </c:pt>
                <c:pt idx="154315">
                  <c:v>46.467535268713902</c:v>
                </c:pt>
                <c:pt idx="154316">
                  <c:v>46.467642852441301</c:v>
                </c:pt>
                <c:pt idx="154317">
                  <c:v>46.467750435824399</c:v>
                </c:pt>
                <c:pt idx="154318">
                  <c:v>46.467858018863097</c:v>
                </c:pt>
                <c:pt idx="154319">
                  <c:v>46.467965601557403</c:v>
                </c:pt>
                <c:pt idx="154320">
                  <c:v>46.4680731839074</c:v>
                </c:pt>
                <c:pt idx="154321">
                  <c:v>46.468180765912997</c:v>
                </c:pt>
                <c:pt idx="154322">
                  <c:v>46.468288347574202</c:v>
                </c:pt>
                <c:pt idx="154323">
                  <c:v>46.468395928891098</c:v>
                </c:pt>
                <c:pt idx="154324">
                  <c:v>46.468503509863602</c:v>
                </c:pt>
                <c:pt idx="154325">
                  <c:v>46.468611090491798</c:v>
                </c:pt>
                <c:pt idx="154326">
                  <c:v>46.468718670775601</c:v>
                </c:pt>
                <c:pt idx="154327">
                  <c:v>46.468826250715097</c:v>
                </c:pt>
                <c:pt idx="154328">
                  <c:v>46.468933830310199</c:v>
                </c:pt>
                <c:pt idx="154329">
                  <c:v>46.469041409561001</c:v>
                </c:pt>
                <c:pt idx="154330">
                  <c:v>46.469148988467403</c:v>
                </c:pt>
                <c:pt idx="154331">
                  <c:v>46.469256567029397</c:v>
                </c:pt>
                <c:pt idx="154332">
                  <c:v>46.469364145247098</c:v>
                </c:pt>
                <c:pt idx="154333">
                  <c:v>46.469471723120499</c:v>
                </c:pt>
                <c:pt idx="154334">
                  <c:v>46.469579300649499</c:v>
                </c:pt>
                <c:pt idx="154335">
                  <c:v>46.469686877834199</c:v>
                </c:pt>
                <c:pt idx="154336">
                  <c:v>46.469794454674499</c:v>
                </c:pt>
                <c:pt idx="154337">
                  <c:v>46.469902031170399</c:v>
                </c:pt>
                <c:pt idx="154338">
                  <c:v>46.470009607322098</c:v>
                </c:pt>
                <c:pt idx="154339">
                  <c:v>46.470117183129297</c:v>
                </c:pt>
                <c:pt idx="154340">
                  <c:v>46.470224758592302</c:v>
                </c:pt>
                <c:pt idx="154341">
                  <c:v>46.4703323337109</c:v>
                </c:pt>
                <c:pt idx="154342">
                  <c:v>46.470439908485197</c:v>
                </c:pt>
                <c:pt idx="154343">
                  <c:v>46.470547482915102</c:v>
                </c:pt>
                <c:pt idx="154344">
                  <c:v>46.470655057000698</c:v>
                </c:pt>
                <c:pt idx="154345">
                  <c:v>46.470762630742001</c:v>
                </c:pt>
                <c:pt idx="154346">
                  <c:v>46.470870204138897</c:v>
                </c:pt>
                <c:pt idx="154347">
                  <c:v>46.4709777771915</c:v>
                </c:pt>
                <c:pt idx="154348">
                  <c:v>46.471085349899703</c:v>
                </c:pt>
                <c:pt idx="154349">
                  <c:v>46.471192922263697</c:v>
                </c:pt>
                <c:pt idx="154350">
                  <c:v>46.471300494283298</c:v>
                </c:pt>
                <c:pt idx="154351">
                  <c:v>46.471408065958599</c:v>
                </c:pt>
                <c:pt idx="154352">
                  <c:v>46.4715156372895</c:v>
                </c:pt>
                <c:pt idx="154353">
                  <c:v>46.4716232082761</c:v>
                </c:pt>
                <c:pt idx="154354">
                  <c:v>46.471730778918399</c:v>
                </c:pt>
                <c:pt idx="154355">
                  <c:v>46.471838349216398</c:v>
                </c:pt>
                <c:pt idx="154356">
                  <c:v>46.471945919169997</c:v>
                </c:pt>
                <c:pt idx="154357">
                  <c:v>46.472053488779402</c:v>
                </c:pt>
                <c:pt idx="154358">
                  <c:v>46.472161058044399</c:v>
                </c:pt>
                <c:pt idx="154359">
                  <c:v>46.472268626965104</c:v>
                </c:pt>
                <c:pt idx="154360">
                  <c:v>46.472376195541401</c:v>
                </c:pt>
                <c:pt idx="154361">
                  <c:v>46.472483763773504</c:v>
                </c:pt>
                <c:pt idx="154362">
                  <c:v>46.472591331661199</c:v>
                </c:pt>
                <c:pt idx="154363">
                  <c:v>46.472698899204602</c:v>
                </c:pt>
                <c:pt idx="154364">
                  <c:v>46.472806466403703</c:v>
                </c:pt>
                <c:pt idx="154365">
                  <c:v>46.472914033258498</c:v>
                </c:pt>
                <c:pt idx="154366">
                  <c:v>46.473021599768998</c:v>
                </c:pt>
                <c:pt idx="154367">
                  <c:v>46.473129165935198</c:v>
                </c:pt>
                <c:pt idx="154368">
                  <c:v>46.473236731756998</c:v>
                </c:pt>
                <c:pt idx="154369">
                  <c:v>46.473344297234597</c:v>
                </c:pt>
                <c:pt idx="154370">
                  <c:v>46.473451862367803</c:v>
                </c:pt>
                <c:pt idx="154371">
                  <c:v>46.473559427156701</c:v>
                </c:pt>
                <c:pt idx="154372">
                  <c:v>46.473666991601398</c:v>
                </c:pt>
                <c:pt idx="154373">
                  <c:v>46.473774555701702</c:v>
                </c:pt>
                <c:pt idx="154374">
                  <c:v>46.473882119457699</c:v>
                </c:pt>
                <c:pt idx="154375">
                  <c:v>46.473989682869401</c:v>
                </c:pt>
                <c:pt idx="154376">
                  <c:v>46.474097245936903</c:v>
                </c:pt>
                <c:pt idx="154377">
                  <c:v>46.474204808659998</c:v>
                </c:pt>
                <c:pt idx="154378">
                  <c:v>46.474312371038799</c:v>
                </c:pt>
                <c:pt idx="154379">
                  <c:v>46.4744199330733</c:v>
                </c:pt>
                <c:pt idx="154380">
                  <c:v>46.474527494763599</c:v>
                </c:pt>
                <c:pt idx="154381">
                  <c:v>46.474635056109499</c:v>
                </c:pt>
                <c:pt idx="154382">
                  <c:v>46.474742617111097</c:v>
                </c:pt>
                <c:pt idx="154383">
                  <c:v>46.474850177768502</c:v>
                </c:pt>
                <c:pt idx="154384">
                  <c:v>46.4749577380815</c:v>
                </c:pt>
                <c:pt idx="154385">
                  <c:v>46.475065298050303</c:v>
                </c:pt>
                <c:pt idx="154386">
                  <c:v>46.475172857674799</c:v>
                </c:pt>
                <c:pt idx="154387">
                  <c:v>46.475280416954902</c:v>
                </c:pt>
                <c:pt idx="154388">
                  <c:v>46.475387975890897</c:v>
                </c:pt>
                <c:pt idx="154389">
                  <c:v>46.475495534482498</c:v>
                </c:pt>
                <c:pt idx="154390">
                  <c:v>46.475603092729799</c:v>
                </c:pt>
                <c:pt idx="154391">
                  <c:v>46.475710650632799</c:v>
                </c:pt>
                <c:pt idx="154392">
                  <c:v>46.475818208191598</c:v>
                </c:pt>
                <c:pt idx="154393">
                  <c:v>46.475925765405997</c:v>
                </c:pt>
                <c:pt idx="154394">
                  <c:v>46.476033322276201</c:v>
                </c:pt>
                <c:pt idx="154395">
                  <c:v>46.476140878802198</c:v>
                </c:pt>
                <c:pt idx="154396">
                  <c:v>46.476248434983802</c:v>
                </c:pt>
                <c:pt idx="154397">
                  <c:v>46.476355990821098</c:v>
                </c:pt>
                <c:pt idx="154398">
                  <c:v>46.4764635463142</c:v>
                </c:pt>
                <c:pt idx="154399">
                  <c:v>46.476571101463001</c:v>
                </c:pt>
                <c:pt idx="154400">
                  <c:v>46.476678656267602</c:v>
                </c:pt>
                <c:pt idx="154401">
                  <c:v>46.476786210727802</c:v>
                </c:pt>
                <c:pt idx="154402">
                  <c:v>46.476893764843801</c:v>
                </c:pt>
                <c:pt idx="154403">
                  <c:v>46.4770013186155</c:v>
                </c:pt>
                <c:pt idx="154404">
                  <c:v>46.477108872042997</c:v>
                </c:pt>
                <c:pt idx="154405">
                  <c:v>46.477216425126102</c:v>
                </c:pt>
                <c:pt idx="154406">
                  <c:v>46.477323977864998</c:v>
                </c:pt>
                <c:pt idx="154407">
                  <c:v>46.4774315302597</c:v>
                </c:pt>
                <c:pt idx="154408">
                  <c:v>46.477539082310003</c:v>
                </c:pt>
                <c:pt idx="154409">
                  <c:v>46.477646634016097</c:v>
                </c:pt>
                <c:pt idx="154410">
                  <c:v>46.477754185377997</c:v>
                </c:pt>
                <c:pt idx="154411">
                  <c:v>46.477861736395603</c:v>
                </c:pt>
                <c:pt idx="154412">
                  <c:v>46.477969287068902</c:v>
                </c:pt>
                <c:pt idx="154413">
                  <c:v>46.478076837398</c:v>
                </c:pt>
                <c:pt idx="154414">
                  <c:v>46.478184387382797</c:v>
                </c:pt>
                <c:pt idx="154415">
                  <c:v>46.4782919370233</c:v>
                </c:pt>
                <c:pt idx="154416">
                  <c:v>46.478399486319603</c:v>
                </c:pt>
                <c:pt idx="154417">
                  <c:v>46.478507035271598</c:v>
                </c:pt>
                <c:pt idx="154418">
                  <c:v>46.478614583879398</c:v>
                </c:pt>
                <c:pt idx="154419">
                  <c:v>46.478722132142899</c:v>
                </c:pt>
                <c:pt idx="154420">
                  <c:v>46.478829680062198</c:v>
                </c:pt>
                <c:pt idx="154421">
                  <c:v>46.478937227637203</c:v>
                </c:pt>
                <c:pt idx="154422">
                  <c:v>46.479044774868001</c:v>
                </c:pt>
                <c:pt idx="154423">
                  <c:v>46.479152321754498</c:v>
                </c:pt>
                <c:pt idx="154424">
                  <c:v>46.479259868296801</c:v>
                </c:pt>
                <c:pt idx="154425">
                  <c:v>46.479367414494803</c:v>
                </c:pt>
                <c:pt idx="154426">
                  <c:v>46.479474960348597</c:v>
                </c:pt>
                <c:pt idx="154427">
                  <c:v>46.479582505858097</c:v>
                </c:pt>
                <c:pt idx="154428">
                  <c:v>46.479690051023397</c:v>
                </c:pt>
                <c:pt idx="154429">
                  <c:v>46.479797595844502</c:v>
                </c:pt>
                <c:pt idx="154430">
                  <c:v>46.4799051403213</c:v>
                </c:pt>
                <c:pt idx="154431">
                  <c:v>46.480012684453897</c:v>
                </c:pt>
                <c:pt idx="154432">
                  <c:v>46.4801202282422</c:v>
                </c:pt>
                <c:pt idx="154433">
                  <c:v>46.480227771686302</c:v>
                </c:pt>
                <c:pt idx="154434">
                  <c:v>46.480335314786103</c:v>
                </c:pt>
                <c:pt idx="154435">
                  <c:v>46.480442857541803</c:v>
                </c:pt>
                <c:pt idx="154436">
                  <c:v>46.480550399953103</c:v>
                </c:pt>
                <c:pt idx="154437">
                  <c:v>46.480657942020301</c:v>
                </c:pt>
                <c:pt idx="154438">
                  <c:v>46.480765483743198</c:v>
                </c:pt>
                <c:pt idx="154439">
                  <c:v>46.480873025121902</c:v>
                </c:pt>
                <c:pt idx="154440">
                  <c:v>46.480980566156298</c:v>
                </c:pt>
                <c:pt idx="154441">
                  <c:v>46.481088106846599</c:v>
                </c:pt>
                <c:pt idx="154442">
                  <c:v>46.4811956471926</c:v>
                </c:pt>
                <c:pt idx="154443">
                  <c:v>46.4813031871943</c:v>
                </c:pt>
                <c:pt idx="154444">
                  <c:v>46.481410726851898</c:v>
                </c:pt>
                <c:pt idx="154445">
                  <c:v>46.481518266165203</c:v>
                </c:pt>
                <c:pt idx="154446">
                  <c:v>46.4816258051343</c:v>
                </c:pt>
                <c:pt idx="154447">
                  <c:v>46.481733343759203</c:v>
                </c:pt>
                <c:pt idx="154448">
                  <c:v>46.481840882039798</c:v>
                </c:pt>
                <c:pt idx="154449">
                  <c:v>46.481948419976298</c:v>
                </c:pt>
                <c:pt idx="154450">
                  <c:v>46.482055957568498</c:v>
                </c:pt>
                <c:pt idx="154451">
                  <c:v>46.482163494816497</c:v>
                </c:pt>
                <c:pt idx="154452">
                  <c:v>46.482271031720202</c:v>
                </c:pt>
                <c:pt idx="154453">
                  <c:v>46.482378568279799</c:v>
                </c:pt>
                <c:pt idx="154454">
                  <c:v>46.482486104495102</c:v>
                </c:pt>
                <c:pt idx="154455">
                  <c:v>46.482593640366296</c:v>
                </c:pt>
                <c:pt idx="154456">
                  <c:v>46.482701175893197</c:v>
                </c:pt>
                <c:pt idx="154457">
                  <c:v>46.482808711075897</c:v>
                </c:pt>
                <c:pt idx="154458">
                  <c:v>46.482916245914403</c:v>
                </c:pt>
                <c:pt idx="154459">
                  <c:v>46.483023780408701</c:v>
                </c:pt>
                <c:pt idx="154460">
                  <c:v>46.483131314558797</c:v>
                </c:pt>
                <c:pt idx="154461">
                  <c:v>46.4832388483646</c:v>
                </c:pt>
                <c:pt idx="154462">
                  <c:v>46.483346381826301</c:v>
                </c:pt>
                <c:pt idx="154463">
                  <c:v>46.483453914943802</c:v>
                </c:pt>
                <c:pt idx="154464">
                  <c:v>46.483561447717001</c:v>
                </c:pt>
                <c:pt idx="154465">
                  <c:v>46.483668980146099</c:v>
                </c:pt>
                <c:pt idx="154466">
                  <c:v>46.483776512230897</c:v>
                </c:pt>
                <c:pt idx="154467">
                  <c:v>46.483884043971599</c:v>
                </c:pt>
                <c:pt idx="154468">
                  <c:v>46.483991575368002</c:v>
                </c:pt>
                <c:pt idx="154469">
                  <c:v>46.484099106420302</c:v>
                </c:pt>
                <c:pt idx="154470">
                  <c:v>46.484206637128302</c:v>
                </c:pt>
                <c:pt idx="154471">
                  <c:v>46.484314167492201</c:v>
                </c:pt>
                <c:pt idx="154472">
                  <c:v>46.484421697511898</c:v>
                </c:pt>
                <c:pt idx="154473">
                  <c:v>46.484529227187302</c:v>
                </c:pt>
                <c:pt idx="154474">
                  <c:v>46.484636756518597</c:v>
                </c:pt>
                <c:pt idx="154475">
                  <c:v>46.484744285505698</c:v>
                </c:pt>
                <c:pt idx="154476">
                  <c:v>46.484851814148598</c:v>
                </c:pt>
                <c:pt idx="154477">
                  <c:v>46.484959342447297</c:v>
                </c:pt>
                <c:pt idx="154478">
                  <c:v>46.485066870401802</c:v>
                </c:pt>
                <c:pt idx="154479">
                  <c:v>46.485174398012198</c:v>
                </c:pt>
                <c:pt idx="154480">
                  <c:v>46.485281925278301</c:v>
                </c:pt>
                <c:pt idx="154481">
                  <c:v>46.485389452200302</c:v>
                </c:pt>
                <c:pt idx="154482">
                  <c:v>46.485496978778002</c:v>
                </c:pt>
                <c:pt idx="154483">
                  <c:v>46.485604505011601</c:v>
                </c:pt>
                <c:pt idx="154484">
                  <c:v>46.485712030900999</c:v>
                </c:pt>
                <c:pt idx="154485">
                  <c:v>46.485819556446302</c:v>
                </c:pt>
                <c:pt idx="154486">
                  <c:v>46.485927081647297</c:v>
                </c:pt>
                <c:pt idx="154487">
                  <c:v>46.486034606504198</c:v>
                </c:pt>
                <c:pt idx="154488">
                  <c:v>46.486142131016898</c:v>
                </c:pt>
                <c:pt idx="154489">
                  <c:v>46.486249655185397</c:v>
                </c:pt>
                <c:pt idx="154490">
                  <c:v>46.486357179009701</c:v>
                </c:pt>
                <c:pt idx="154491">
                  <c:v>46.486464702489897</c:v>
                </c:pt>
                <c:pt idx="154492">
                  <c:v>46.486572225625899</c:v>
                </c:pt>
                <c:pt idx="154493">
                  <c:v>46.4866797484177</c:v>
                </c:pt>
                <c:pt idx="154494">
                  <c:v>46.486787270865399</c:v>
                </c:pt>
                <c:pt idx="154495">
                  <c:v>46.486894792968897</c:v>
                </c:pt>
                <c:pt idx="154496">
                  <c:v>46.487002314728201</c:v>
                </c:pt>
                <c:pt idx="154497">
                  <c:v>46.487109836143297</c:v>
                </c:pt>
                <c:pt idx="154498">
                  <c:v>46.487217357214298</c:v>
                </c:pt>
                <c:pt idx="154499">
                  <c:v>46.487324877941099</c:v>
                </c:pt>
                <c:pt idx="154500">
                  <c:v>46.487432398323698</c:v>
                </c:pt>
                <c:pt idx="154501">
                  <c:v>46.487539918362202</c:v>
                </c:pt>
                <c:pt idx="154502">
                  <c:v>46.487647438056598</c:v>
                </c:pt>
                <c:pt idx="154503">
                  <c:v>46.4877549574067</c:v>
                </c:pt>
                <c:pt idx="154504">
                  <c:v>46.487862476412701</c:v>
                </c:pt>
                <c:pt idx="154505">
                  <c:v>46.4879699950746</c:v>
                </c:pt>
                <c:pt idx="154506">
                  <c:v>46.488077513392199</c:v>
                </c:pt>
                <c:pt idx="154507">
                  <c:v>46.488185031365802</c:v>
                </c:pt>
                <c:pt idx="154508">
                  <c:v>46.488292548995098</c:v>
                </c:pt>
                <c:pt idx="154509">
                  <c:v>46.488400066280398</c:v>
                </c:pt>
                <c:pt idx="154510">
                  <c:v>46.488507583221399</c:v>
                </c:pt>
                <c:pt idx="154511">
                  <c:v>46.488615099818396</c:v>
                </c:pt>
                <c:pt idx="154512">
                  <c:v>46.488722616071101</c:v>
                </c:pt>
                <c:pt idx="154513">
                  <c:v>46.488830131979697</c:v>
                </c:pt>
                <c:pt idx="154514">
                  <c:v>46.488937647544198</c:v>
                </c:pt>
                <c:pt idx="154515">
                  <c:v>46.489045162764498</c:v>
                </c:pt>
                <c:pt idx="154516">
                  <c:v>46.489152677640703</c:v>
                </c:pt>
                <c:pt idx="154517">
                  <c:v>46.489260192172701</c:v>
                </c:pt>
                <c:pt idx="154518">
                  <c:v>46.489367706360603</c:v>
                </c:pt>
                <c:pt idx="154519">
                  <c:v>46.489475220204298</c:v>
                </c:pt>
                <c:pt idx="154520">
                  <c:v>46.489582733703898</c:v>
                </c:pt>
                <c:pt idx="154521">
                  <c:v>46.489690246859404</c:v>
                </c:pt>
                <c:pt idx="154522">
                  <c:v>46.489797759670701</c:v>
                </c:pt>
                <c:pt idx="154523">
                  <c:v>46.489905272137896</c:v>
                </c:pt>
                <c:pt idx="154524">
                  <c:v>46.490012784260898</c:v>
                </c:pt>
                <c:pt idx="154525">
                  <c:v>46.490120296039798</c:v>
                </c:pt>
                <c:pt idx="154526">
                  <c:v>46.490227807474596</c:v>
                </c:pt>
                <c:pt idx="154527">
                  <c:v>46.490335318565201</c:v>
                </c:pt>
                <c:pt idx="154528">
                  <c:v>46.490442829311696</c:v>
                </c:pt>
                <c:pt idx="154529">
                  <c:v>46.490550339714098</c:v>
                </c:pt>
                <c:pt idx="154530">
                  <c:v>46.490657849772298</c:v>
                </c:pt>
                <c:pt idx="154531">
                  <c:v>46.490765359486403</c:v>
                </c:pt>
                <c:pt idx="154532">
                  <c:v>46.4908728688564</c:v>
                </c:pt>
                <c:pt idx="154533">
                  <c:v>46.490980377882202</c:v>
                </c:pt>
                <c:pt idx="154534">
                  <c:v>46.491087886563903</c:v>
                </c:pt>
                <c:pt idx="154535">
                  <c:v>46.491195394901503</c:v>
                </c:pt>
                <c:pt idx="154536">
                  <c:v>46.491302902895001</c:v>
                </c:pt>
                <c:pt idx="154537">
                  <c:v>46.491410410544297</c:v>
                </c:pt>
                <c:pt idx="154538">
                  <c:v>46.491517917849599</c:v>
                </c:pt>
                <c:pt idx="154539">
                  <c:v>46.491625424810699</c:v>
                </c:pt>
                <c:pt idx="154540">
                  <c:v>46.491732931427599</c:v>
                </c:pt>
                <c:pt idx="154541">
                  <c:v>46.491840437700503</c:v>
                </c:pt>
                <c:pt idx="154542">
                  <c:v>46.491947943629299</c:v>
                </c:pt>
                <c:pt idx="154543">
                  <c:v>46.4920554492139</c:v>
                </c:pt>
                <c:pt idx="154544">
                  <c:v>46.4921629544544</c:v>
                </c:pt>
                <c:pt idx="154545">
                  <c:v>46.492270459350799</c:v>
                </c:pt>
                <c:pt idx="154546">
                  <c:v>46.492377963903103</c:v>
                </c:pt>
                <c:pt idx="154547">
                  <c:v>46.492485468111298</c:v>
                </c:pt>
                <c:pt idx="154548">
                  <c:v>46.492592971975299</c:v>
                </c:pt>
                <c:pt idx="154549">
                  <c:v>46.492700475495297</c:v>
                </c:pt>
                <c:pt idx="154550">
                  <c:v>46.492807978671102</c:v>
                </c:pt>
                <c:pt idx="154551">
                  <c:v>46.492915481502799</c:v>
                </c:pt>
                <c:pt idx="154552">
                  <c:v>46.4930229839905</c:v>
                </c:pt>
                <c:pt idx="154553">
                  <c:v>46.493130486134</c:v>
                </c:pt>
                <c:pt idx="154554">
                  <c:v>46.493237987933398</c:v>
                </c:pt>
                <c:pt idx="154555">
                  <c:v>46.493345489388702</c:v>
                </c:pt>
                <c:pt idx="154556">
                  <c:v>46.493452990499897</c:v>
                </c:pt>
                <c:pt idx="154557">
                  <c:v>46.493560491266997</c:v>
                </c:pt>
                <c:pt idx="154558">
                  <c:v>46.493667991690003</c:v>
                </c:pt>
                <c:pt idx="154559">
                  <c:v>46.493775491768901</c:v>
                </c:pt>
                <c:pt idx="154560">
                  <c:v>46.493882991503703</c:v>
                </c:pt>
                <c:pt idx="154561">
                  <c:v>46.493990490894497</c:v>
                </c:pt>
                <c:pt idx="154562">
                  <c:v>46.494097989941103</c:v>
                </c:pt>
                <c:pt idx="154563">
                  <c:v>46.494205488643601</c:v>
                </c:pt>
                <c:pt idx="154564">
                  <c:v>46.494312987001997</c:v>
                </c:pt>
                <c:pt idx="154565">
                  <c:v>46.494420485016299</c:v>
                </c:pt>
                <c:pt idx="154566">
                  <c:v>46.494527982686598</c:v>
                </c:pt>
                <c:pt idx="154567">
                  <c:v>46.494635480012697</c:v>
                </c:pt>
                <c:pt idx="154568">
                  <c:v>46.4947429769948</c:v>
                </c:pt>
                <c:pt idx="154569">
                  <c:v>46.494850473632802</c:v>
                </c:pt>
                <c:pt idx="154570">
                  <c:v>46.494957969926702</c:v>
                </c:pt>
                <c:pt idx="154571">
                  <c:v>46.4950654658765</c:v>
                </c:pt>
                <c:pt idx="154572">
                  <c:v>46.495172961482197</c:v>
                </c:pt>
                <c:pt idx="154573">
                  <c:v>46.495280456743799</c:v>
                </c:pt>
                <c:pt idx="154574">
                  <c:v>46.495387951661399</c:v>
                </c:pt>
                <c:pt idx="154575">
                  <c:v>46.495495446234798</c:v>
                </c:pt>
                <c:pt idx="154576">
                  <c:v>46.495602940464202</c:v>
                </c:pt>
                <c:pt idx="154577">
                  <c:v>46.495710434349498</c:v>
                </c:pt>
                <c:pt idx="154578">
                  <c:v>46.495817927890798</c:v>
                </c:pt>
                <c:pt idx="154579">
                  <c:v>46.495925421087897</c:v>
                </c:pt>
                <c:pt idx="154580">
                  <c:v>46.496032913941001</c:v>
                </c:pt>
                <c:pt idx="154581">
                  <c:v>46.496140406450003</c:v>
                </c:pt>
                <c:pt idx="154582">
                  <c:v>46.496247898614897</c:v>
                </c:pt>
                <c:pt idx="154583">
                  <c:v>46.496355390435802</c:v>
                </c:pt>
                <c:pt idx="154584">
                  <c:v>46.4964628819125</c:v>
                </c:pt>
                <c:pt idx="154585">
                  <c:v>46.496570373045301</c:v>
                </c:pt>
                <c:pt idx="154586">
                  <c:v>46.496677863833902</c:v>
                </c:pt>
                <c:pt idx="154587">
                  <c:v>46.496785354278501</c:v>
                </c:pt>
                <c:pt idx="154588">
                  <c:v>46.496892844378998</c:v>
                </c:pt>
                <c:pt idx="154589">
                  <c:v>46.4970003341354</c:v>
                </c:pt>
                <c:pt idx="154590">
                  <c:v>46.4971078235478</c:v>
                </c:pt>
                <c:pt idx="154591">
                  <c:v>46.497215312616099</c:v>
                </c:pt>
                <c:pt idx="154592">
                  <c:v>46.497322801340403</c:v>
                </c:pt>
                <c:pt idx="154593">
                  <c:v>46.497430289720498</c:v>
                </c:pt>
                <c:pt idx="154594">
                  <c:v>46.497537777756698</c:v>
                </c:pt>
                <c:pt idx="154595">
                  <c:v>46.497645265448703</c:v>
                </c:pt>
                <c:pt idx="154596">
                  <c:v>46.4977527527967</c:v>
                </c:pt>
                <c:pt idx="154597">
                  <c:v>46.497860239800701</c:v>
                </c:pt>
                <c:pt idx="154598">
                  <c:v>46.497967726460601</c:v>
                </c:pt>
                <c:pt idx="154599">
                  <c:v>46.498075212776399</c:v>
                </c:pt>
                <c:pt idx="154600">
                  <c:v>46.498182698748202</c:v>
                </c:pt>
                <c:pt idx="154601">
                  <c:v>46.498290184375897</c:v>
                </c:pt>
                <c:pt idx="154602">
                  <c:v>46.498397669659603</c:v>
                </c:pt>
                <c:pt idx="154603">
                  <c:v>46.4985051545993</c:v>
                </c:pt>
                <c:pt idx="154604">
                  <c:v>46.498612639194803</c:v>
                </c:pt>
                <c:pt idx="154605">
                  <c:v>46.498720123446397</c:v>
                </c:pt>
                <c:pt idx="154606">
                  <c:v>46.498827607353803</c:v>
                </c:pt>
                <c:pt idx="154607">
                  <c:v>46.4989350909173</c:v>
                </c:pt>
                <c:pt idx="154608">
                  <c:v>46.499042574136702</c:v>
                </c:pt>
                <c:pt idx="154609">
                  <c:v>46.499150057012002</c:v>
                </c:pt>
                <c:pt idx="154610">
                  <c:v>46.499257539543301</c:v>
                </c:pt>
                <c:pt idx="154611">
                  <c:v>46.499365021730597</c:v>
                </c:pt>
                <c:pt idx="154612">
                  <c:v>46.499472503573799</c:v>
                </c:pt>
                <c:pt idx="154613">
                  <c:v>46.499579985072998</c:v>
                </c:pt>
                <c:pt idx="154614">
                  <c:v>46.499687466228103</c:v>
                </c:pt>
                <c:pt idx="154615">
                  <c:v>46.499794947039199</c:v>
                </c:pt>
                <c:pt idx="154616">
                  <c:v>46.499902427506299</c:v>
                </c:pt>
                <c:pt idx="154617">
                  <c:v>46.500009907629298</c:v>
                </c:pt>
                <c:pt idx="154618">
                  <c:v>46.500117387408302</c:v>
                </c:pt>
                <c:pt idx="154619">
                  <c:v>46.500224866843297</c:v>
                </c:pt>
                <c:pt idx="154620">
                  <c:v>46.500332345934197</c:v>
                </c:pt>
                <c:pt idx="154621">
                  <c:v>46.500439824681102</c:v>
                </c:pt>
                <c:pt idx="154622">
                  <c:v>46.500547303083998</c:v>
                </c:pt>
                <c:pt idx="154623">
                  <c:v>46.500654781142899</c:v>
                </c:pt>
                <c:pt idx="154624">
                  <c:v>46.500762258857698</c:v>
                </c:pt>
                <c:pt idx="154625">
                  <c:v>46.500869736228502</c:v>
                </c:pt>
                <c:pt idx="154626">
                  <c:v>46.500977213255197</c:v>
                </c:pt>
                <c:pt idx="154627">
                  <c:v>46.501084689937997</c:v>
                </c:pt>
                <c:pt idx="154628">
                  <c:v>46.501192166276702</c:v>
                </c:pt>
                <c:pt idx="154629">
                  <c:v>46.501299642271398</c:v>
                </c:pt>
                <c:pt idx="154630">
                  <c:v>46.501407117922099</c:v>
                </c:pt>
                <c:pt idx="154631">
                  <c:v>46.501514593228698</c:v>
                </c:pt>
                <c:pt idx="154632">
                  <c:v>46.501622068191303</c:v>
                </c:pt>
                <c:pt idx="154633">
                  <c:v>46.501729542809997</c:v>
                </c:pt>
                <c:pt idx="154634">
                  <c:v>46.501837017084597</c:v>
                </c:pt>
                <c:pt idx="154635">
                  <c:v>46.501944491015102</c:v>
                </c:pt>
                <c:pt idx="154636">
                  <c:v>46.502051964601698</c:v>
                </c:pt>
                <c:pt idx="154637">
                  <c:v>46.502159437844298</c:v>
                </c:pt>
                <c:pt idx="154638">
                  <c:v>46.502266910742797</c:v>
                </c:pt>
                <c:pt idx="154639">
                  <c:v>46.502374383297301</c:v>
                </c:pt>
                <c:pt idx="154640">
                  <c:v>46.502481855507902</c:v>
                </c:pt>
                <c:pt idx="154641">
                  <c:v>46.502589327374402</c:v>
                </c:pt>
                <c:pt idx="154642">
                  <c:v>46.502696798896899</c:v>
                </c:pt>
                <c:pt idx="154643">
                  <c:v>46.502804270075401</c:v>
                </c:pt>
                <c:pt idx="154644">
                  <c:v>46.502911740909902</c:v>
                </c:pt>
                <c:pt idx="154645">
                  <c:v>46.5030192114004</c:v>
                </c:pt>
                <c:pt idx="154646">
                  <c:v>46.503126681546902</c:v>
                </c:pt>
                <c:pt idx="154647">
                  <c:v>46.503234151349297</c:v>
                </c:pt>
                <c:pt idx="154648">
                  <c:v>46.503341620807802</c:v>
                </c:pt>
                <c:pt idx="154649">
                  <c:v>46.503449089922299</c:v>
                </c:pt>
                <c:pt idx="154650">
                  <c:v>46.5035565586928</c:v>
                </c:pt>
                <c:pt idx="154651">
                  <c:v>46.503664027119299</c:v>
                </c:pt>
                <c:pt idx="154652">
                  <c:v>46.503771495201804</c:v>
                </c:pt>
                <c:pt idx="154653">
                  <c:v>46.503878962940298</c:v>
                </c:pt>
                <c:pt idx="154654">
                  <c:v>46.503986430334798</c:v>
                </c:pt>
                <c:pt idx="154655">
                  <c:v>46.504093897385303</c:v>
                </c:pt>
                <c:pt idx="154656">
                  <c:v>46.504201364091799</c:v>
                </c:pt>
                <c:pt idx="154657">
                  <c:v>46.504308830454299</c:v>
                </c:pt>
                <c:pt idx="154658">
                  <c:v>46.504416296472797</c:v>
                </c:pt>
                <c:pt idx="154659">
                  <c:v>46.5045237621474</c:v>
                </c:pt>
                <c:pt idx="154660">
                  <c:v>46.504631227477901</c:v>
                </c:pt>
                <c:pt idx="154661">
                  <c:v>46.5047386924645</c:v>
                </c:pt>
                <c:pt idx="154662">
                  <c:v>46.504846157107103</c:v>
                </c:pt>
                <c:pt idx="154663">
                  <c:v>46.504953621405697</c:v>
                </c:pt>
                <c:pt idx="154664">
                  <c:v>46.505061085360303</c:v>
                </c:pt>
                <c:pt idx="154665">
                  <c:v>46.5051685489709</c:v>
                </c:pt>
                <c:pt idx="154666">
                  <c:v>46.505276012237502</c:v>
                </c:pt>
                <c:pt idx="154667">
                  <c:v>46.505383475160201</c:v>
                </c:pt>
                <c:pt idx="154668">
                  <c:v>46.505490937738898</c:v>
                </c:pt>
                <c:pt idx="154669">
                  <c:v>46.5055983999736</c:v>
                </c:pt>
                <c:pt idx="154670">
                  <c:v>46.5057058618643</c:v>
                </c:pt>
                <c:pt idx="154671">
                  <c:v>46.505813323411097</c:v>
                </c:pt>
                <c:pt idx="154672">
                  <c:v>46.505920784613899</c:v>
                </c:pt>
                <c:pt idx="154673">
                  <c:v>46.506028245472699</c:v>
                </c:pt>
                <c:pt idx="154674">
                  <c:v>46.506135705987496</c:v>
                </c:pt>
                <c:pt idx="154675">
                  <c:v>46.506243166158399</c:v>
                </c:pt>
                <c:pt idx="154676">
                  <c:v>46.506350625985299</c:v>
                </c:pt>
                <c:pt idx="154677">
                  <c:v>46.506458085468203</c:v>
                </c:pt>
                <c:pt idx="154678">
                  <c:v>46.506565544607199</c:v>
                </c:pt>
                <c:pt idx="154679">
                  <c:v>46.506673003402099</c:v>
                </c:pt>
                <c:pt idx="154680">
                  <c:v>46.506780461853197</c:v>
                </c:pt>
                <c:pt idx="154681">
                  <c:v>46.506887919960199</c:v>
                </c:pt>
                <c:pt idx="154682">
                  <c:v>46.5069953777233</c:v>
                </c:pt>
                <c:pt idx="154683">
                  <c:v>46.507102835142497</c:v>
                </c:pt>
                <c:pt idx="154684">
                  <c:v>46.5072102922176</c:v>
                </c:pt>
                <c:pt idx="154685">
                  <c:v>46.5073177489488</c:v>
                </c:pt>
                <c:pt idx="154686">
                  <c:v>46.507425205336098</c:v>
                </c:pt>
                <c:pt idx="154687">
                  <c:v>46.5075326613794</c:v>
                </c:pt>
                <c:pt idx="154688">
                  <c:v>46.507640117078701</c:v>
                </c:pt>
                <c:pt idx="154689">
                  <c:v>46.507747572434099</c:v>
                </c:pt>
                <c:pt idx="154690">
                  <c:v>46.507855027445501</c:v>
                </c:pt>
                <c:pt idx="154691">
                  <c:v>46.507962482113001</c:v>
                </c:pt>
                <c:pt idx="154692">
                  <c:v>46.508069936436499</c:v>
                </c:pt>
                <c:pt idx="154693">
                  <c:v>46.508177390416101</c:v>
                </c:pt>
                <c:pt idx="154694">
                  <c:v>46.508284844051701</c:v>
                </c:pt>
                <c:pt idx="154695">
                  <c:v>46.508392297343299</c:v>
                </c:pt>
                <c:pt idx="154696">
                  <c:v>46.508499750291101</c:v>
                </c:pt>
                <c:pt idx="154697">
                  <c:v>46.508607202894801</c:v>
                </c:pt>
                <c:pt idx="154698">
                  <c:v>46.508714655154598</c:v>
                </c:pt>
                <c:pt idx="154699">
                  <c:v>46.5088221070705</c:v>
                </c:pt>
                <c:pt idx="154700">
                  <c:v>46.5089295586425</c:v>
                </c:pt>
                <c:pt idx="154701">
                  <c:v>46.509037009870497</c:v>
                </c:pt>
                <c:pt idx="154702">
                  <c:v>46.509144460754499</c:v>
                </c:pt>
                <c:pt idx="154703">
                  <c:v>46.509251911294598</c:v>
                </c:pt>
                <c:pt idx="154704">
                  <c:v>46.509359361490802</c:v>
                </c:pt>
                <c:pt idx="154705">
                  <c:v>46.509466811343003</c:v>
                </c:pt>
                <c:pt idx="154706">
                  <c:v>46.509574260851302</c:v>
                </c:pt>
                <c:pt idx="154707">
                  <c:v>46.509681710015698</c:v>
                </c:pt>
                <c:pt idx="154708">
                  <c:v>46.509789158836099</c:v>
                </c:pt>
                <c:pt idx="154709">
                  <c:v>46.509896607312598</c:v>
                </c:pt>
                <c:pt idx="154710">
                  <c:v>46.510004055445101</c:v>
                </c:pt>
                <c:pt idx="154711">
                  <c:v>46.510111503233702</c:v>
                </c:pt>
                <c:pt idx="154712">
                  <c:v>46.5102189506784</c:v>
                </c:pt>
                <c:pt idx="154713">
                  <c:v>46.510326397779203</c:v>
                </c:pt>
                <c:pt idx="154714">
                  <c:v>46.510433844536003</c:v>
                </c:pt>
                <c:pt idx="154715">
                  <c:v>46.5105412909489</c:v>
                </c:pt>
                <c:pt idx="154716">
                  <c:v>46.510648737017902</c:v>
                </c:pt>
                <c:pt idx="154717">
                  <c:v>46.510756182743002</c:v>
                </c:pt>
                <c:pt idx="154718">
                  <c:v>46.510863628124099</c:v>
                </c:pt>
                <c:pt idx="154719">
                  <c:v>46.510971073161301</c:v>
                </c:pt>
                <c:pt idx="154720">
                  <c:v>46.5110785178546</c:v>
                </c:pt>
                <c:pt idx="154721">
                  <c:v>46.511185962203903</c:v>
                </c:pt>
                <c:pt idx="154722">
                  <c:v>46.511293406209397</c:v>
                </c:pt>
                <c:pt idx="154723">
                  <c:v>46.511400849870903</c:v>
                </c:pt>
                <c:pt idx="154724">
                  <c:v>46.511508293188498</c:v>
                </c:pt>
                <c:pt idx="154725">
                  <c:v>46.511615736162199</c:v>
                </c:pt>
                <c:pt idx="154726">
                  <c:v>46.511723178792003</c:v>
                </c:pt>
                <c:pt idx="154727">
                  <c:v>46.511830621077799</c:v>
                </c:pt>
                <c:pt idx="154728">
                  <c:v>46.511938063019798</c:v>
                </c:pt>
                <c:pt idx="154729">
                  <c:v>46.512045504617802</c:v>
                </c:pt>
                <c:pt idx="154730">
                  <c:v>46.512152945872003</c:v>
                </c:pt>
                <c:pt idx="154731">
                  <c:v>46.512260386782202</c:v>
                </c:pt>
                <c:pt idx="154732">
                  <c:v>46.512367827348498</c:v>
                </c:pt>
                <c:pt idx="154733">
                  <c:v>46.512475267570899</c:v>
                </c:pt>
                <c:pt idx="154734">
                  <c:v>46.512582707449397</c:v>
                </c:pt>
                <c:pt idx="154735">
                  <c:v>46.512690146983999</c:v>
                </c:pt>
                <c:pt idx="154736">
                  <c:v>46.512797586174599</c:v>
                </c:pt>
                <c:pt idx="154737">
                  <c:v>46.512905025021396</c:v>
                </c:pt>
                <c:pt idx="154738">
                  <c:v>46.513012463524298</c:v>
                </c:pt>
                <c:pt idx="154739">
                  <c:v>46.513119901683297</c:v>
                </c:pt>
                <c:pt idx="154740">
                  <c:v>46.5132273394983</c:v>
                </c:pt>
                <c:pt idx="154741">
                  <c:v>46.513334776969501</c:v>
                </c:pt>
                <c:pt idx="154742">
                  <c:v>46.513442214096798</c:v>
                </c:pt>
                <c:pt idx="154743">
                  <c:v>46.513549650880201</c:v>
                </c:pt>
                <c:pt idx="154744">
                  <c:v>46.5136570873197</c:v>
                </c:pt>
                <c:pt idx="154745">
                  <c:v>46.513764523415297</c:v>
                </c:pt>
                <c:pt idx="154746">
                  <c:v>46.513871959166998</c:v>
                </c:pt>
                <c:pt idx="154747">
                  <c:v>46.513979394574797</c:v>
                </c:pt>
                <c:pt idx="154748">
                  <c:v>46.5140868296387</c:v>
                </c:pt>
                <c:pt idx="154749">
                  <c:v>46.5141942643587</c:v>
                </c:pt>
                <c:pt idx="154750">
                  <c:v>46.514301698734798</c:v>
                </c:pt>
                <c:pt idx="154751">
                  <c:v>46.514409132767099</c:v>
                </c:pt>
                <c:pt idx="154752">
                  <c:v>46.514516566455498</c:v>
                </c:pt>
                <c:pt idx="154753">
                  <c:v>46.514623999799902</c:v>
                </c:pt>
                <c:pt idx="154754">
                  <c:v>46.514731432800502</c:v>
                </c:pt>
                <c:pt idx="154755">
                  <c:v>46.5148388654572</c:v>
                </c:pt>
                <c:pt idx="154756">
                  <c:v>46.514946297770102</c:v>
                </c:pt>
                <c:pt idx="154757">
                  <c:v>46.515053729739002</c:v>
                </c:pt>
                <c:pt idx="154758">
                  <c:v>46.515161161364098</c:v>
                </c:pt>
                <c:pt idx="154759">
                  <c:v>46.515268592645199</c:v>
                </c:pt>
                <c:pt idx="154760">
                  <c:v>46.515376023582597</c:v>
                </c:pt>
                <c:pt idx="154761">
                  <c:v>46.515483454176</c:v>
                </c:pt>
                <c:pt idx="154762">
                  <c:v>46.515590884425499</c:v>
                </c:pt>
                <c:pt idx="154763">
                  <c:v>46.515698314331203</c:v>
                </c:pt>
                <c:pt idx="154764">
                  <c:v>46.515805743892997</c:v>
                </c:pt>
                <c:pt idx="154765">
                  <c:v>46.515913173111002</c:v>
                </c:pt>
                <c:pt idx="154766">
                  <c:v>46.516020601984998</c:v>
                </c:pt>
                <c:pt idx="154767">
                  <c:v>46.516128030515198</c:v>
                </c:pt>
                <c:pt idx="154768">
                  <c:v>46.516235458701502</c:v>
                </c:pt>
                <c:pt idx="154769">
                  <c:v>46.516342886544003</c:v>
                </c:pt>
                <c:pt idx="154770">
                  <c:v>46.516450314042601</c:v>
                </c:pt>
                <c:pt idx="154771">
                  <c:v>46.516557741197303</c:v>
                </c:pt>
                <c:pt idx="154772">
                  <c:v>46.516665168008203</c:v>
                </c:pt>
                <c:pt idx="154773">
                  <c:v>46.516772594475199</c:v>
                </c:pt>
                <c:pt idx="154774">
                  <c:v>46.5168800205983</c:v>
                </c:pt>
                <c:pt idx="154775">
                  <c:v>46.516987446377598</c:v>
                </c:pt>
                <c:pt idx="154776">
                  <c:v>46.517094871813001</c:v>
                </c:pt>
                <c:pt idx="154777">
                  <c:v>46.5172022969045</c:v>
                </c:pt>
                <c:pt idx="154778">
                  <c:v>46.517309721652197</c:v>
                </c:pt>
                <c:pt idx="154779">
                  <c:v>46.517417146055998</c:v>
                </c:pt>
                <c:pt idx="154780">
                  <c:v>46.517524570116002</c:v>
                </c:pt>
                <c:pt idx="154781">
                  <c:v>46.517631993832197</c:v>
                </c:pt>
                <c:pt idx="154782">
                  <c:v>46.517739417204403</c:v>
                </c:pt>
                <c:pt idx="154783">
                  <c:v>46.517846840232799</c:v>
                </c:pt>
                <c:pt idx="154784">
                  <c:v>46.517954262917399</c:v>
                </c:pt>
                <c:pt idx="154785">
                  <c:v>46.518061685258097</c:v>
                </c:pt>
                <c:pt idx="154786">
                  <c:v>46.518169107254998</c:v>
                </c:pt>
                <c:pt idx="154787">
                  <c:v>46.518276528907997</c:v>
                </c:pt>
                <c:pt idx="154788">
                  <c:v>46.518383950217199</c:v>
                </c:pt>
                <c:pt idx="154789">
                  <c:v>46.518491371182499</c:v>
                </c:pt>
                <c:pt idx="154790">
                  <c:v>46.518598791804003</c:v>
                </c:pt>
                <c:pt idx="154791">
                  <c:v>46.518706212081597</c:v>
                </c:pt>
                <c:pt idx="154792">
                  <c:v>46.518813632015402</c:v>
                </c:pt>
                <c:pt idx="154793">
                  <c:v>46.518921051605403</c:v>
                </c:pt>
                <c:pt idx="154794">
                  <c:v>46.519028470851502</c:v>
                </c:pt>
                <c:pt idx="154795">
                  <c:v>46.519135889753699</c:v>
                </c:pt>
                <c:pt idx="154796">
                  <c:v>46.519243308312198</c:v>
                </c:pt>
                <c:pt idx="154797">
                  <c:v>46.519350726526802</c:v>
                </c:pt>
                <c:pt idx="154798">
                  <c:v>46.519458144397497</c:v>
                </c:pt>
                <c:pt idx="154799">
                  <c:v>46.519565561924502</c:v>
                </c:pt>
                <c:pt idx="154800">
                  <c:v>46.519672979107597</c:v>
                </c:pt>
                <c:pt idx="154801">
                  <c:v>46.519780395946803</c:v>
                </c:pt>
                <c:pt idx="154802">
                  <c:v>46.5198878124422</c:v>
                </c:pt>
                <c:pt idx="154803">
                  <c:v>46.5199952285938</c:v>
                </c:pt>
                <c:pt idx="154804">
                  <c:v>46.520102644401597</c:v>
                </c:pt>
                <c:pt idx="154805">
                  <c:v>46.520210059865498</c:v>
                </c:pt>
                <c:pt idx="154806">
                  <c:v>46.520317474985603</c:v>
                </c:pt>
                <c:pt idx="154807">
                  <c:v>46.520424889761898</c:v>
                </c:pt>
                <c:pt idx="154808">
                  <c:v>46.520532304194397</c:v>
                </c:pt>
                <c:pt idx="154809">
                  <c:v>46.520639718283</c:v>
                </c:pt>
                <c:pt idx="154810">
                  <c:v>46.5207471320278</c:v>
                </c:pt>
                <c:pt idx="154811">
                  <c:v>46.520854545428797</c:v>
                </c:pt>
                <c:pt idx="154812">
                  <c:v>46.520961958485998</c:v>
                </c:pt>
                <c:pt idx="154813">
                  <c:v>46.521069371199403</c:v>
                </c:pt>
                <c:pt idx="154814">
                  <c:v>46.521176783568897</c:v>
                </c:pt>
                <c:pt idx="154815">
                  <c:v>46.521284195594603</c:v>
                </c:pt>
                <c:pt idx="154816">
                  <c:v>46.521391607276499</c:v>
                </c:pt>
                <c:pt idx="154817">
                  <c:v>46.521499018614598</c:v>
                </c:pt>
                <c:pt idx="154818">
                  <c:v>46.521606429608902</c:v>
                </c:pt>
                <c:pt idx="154819">
                  <c:v>46.521713840259302</c:v>
                </c:pt>
                <c:pt idx="154820">
                  <c:v>46.521821250565999</c:v>
                </c:pt>
                <c:pt idx="154821">
                  <c:v>46.5219286605288</c:v>
                </c:pt>
                <c:pt idx="154822">
                  <c:v>46.522036070147799</c:v>
                </c:pt>
                <c:pt idx="154823">
                  <c:v>46.522143479423001</c:v>
                </c:pt>
                <c:pt idx="154824">
                  <c:v>46.522250888354399</c:v>
                </c:pt>
                <c:pt idx="154825">
                  <c:v>46.522358296942002</c:v>
                </c:pt>
                <c:pt idx="154826">
                  <c:v>46.522465705185802</c:v>
                </c:pt>
                <c:pt idx="154827">
                  <c:v>46.522573113085798</c:v>
                </c:pt>
                <c:pt idx="154828">
                  <c:v>46.522680520641998</c:v>
                </c:pt>
                <c:pt idx="154829">
                  <c:v>46.522787927854402</c:v>
                </c:pt>
                <c:pt idx="154830">
                  <c:v>46.522895334723003</c:v>
                </c:pt>
                <c:pt idx="154831">
                  <c:v>46.523002741247801</c:v>
                </c:pt>
                <c:pt idx="154832">
                  <c:v>46.523110147428703</c:v>
                </c:pt>
                <c:pt idx="154833">
                  <c:v>46.523217553265901</c:v>
                </c:pt>
                <c:pt idx="154834">
                  <c:v>46.523324958759297</c:v>
                </c:pt>
                <c:pt idx="154835">
                  <c:v>46.523432363908903</c:v>
                </c:pt>
                <c:pt idx="154836">
                  <c:v>46.523539768714699</c:v>
                </c:pt>
                <c:pt idx="154837">
                  <c:v>46.523647173176698</c:v>
                </c:pt>
                <c:pt idx="154838">
                  <c:v>46.523754577295001</c:v>
                </c:pt>
                <c:pt idx="154839">
                  <c:v>46.523861981069402</c:v>
                </c:pt>
                <c:pt idx="154840">
                  <c:v>46.523969384499999</c:v>
                </c:pt>
                <c:pt idx="154841">
                  <c:v>46.5240767875869</c:v>
                </c:pt>
                <c:pt idx="154842">
                  <c:v>46.524184190329898</c:v>
                </c:pt>
                <c:pt idx="154843">
                  <c:v>46.524291592729199</c:v>
                </c:pt>
                <c:pt idx="154844">
                  <c:v>46.524398994784697</c:v>
                </c:pt>
                <c:pt idx="154845">
                  <c:v>46.524506396496399</c:v>
                </c:pt>
                <c:pt idx="154846">
                  <c:v>46.524613797864298</c:v>
                </c:pt>
                <c:pt idx="154847">
                  <c:v>46.5247211988884</c:v>
                </c:pt>
                <c:pt idx="154848">
                  <c:v>46.524828599568799</c:v>
                </c:pt>
                <c:pt idx="154849">
                  <c:v>46.524935999905402</c:v>
                </c:pt>
                <c:pt idx="154850">
                  <c:v>46.525043399898202</c:v>
                </c:pt>
                <c:pt idx="154851">
                  <c:v>46.525150799547198</c:v>
                </c:pt>
                <c:pt idx="154852">
                  <c:v>46.525258198852399</c:v>
                </c:pt>
                <c:pt idx="154853">
                  <c:v>46.525365597813902</c:v>
                </c:pt>
                <c:pt idx="154854">
                  <c:v>46.525472996431603</c:v>
                </c:pt>
                <c:pt idx="154855">
                  <c:v>46.5255803947055</c:v>
                </c:pt>
                <c:pt idx="154856">
                  <c:v>46.525687792635701</c:v>
                </c:pt>
                <c:pt idx="154857">
                  <c:v>46.525795190221999</c:v>
                </c:pt>
                <c:pt idx="154858">
                  <c:v>46.525902587464699</c:v>
                </c:pt>
                <c:pt idx="154859">
                  <c:v>46.526009984363498</c:v>
                </c:pt>
                <c:pt idx="154860">
                  <c:v>46.526117380918599</c:v>
                </c:pt>
                <c:pt idx="154861">
                  <c:v>46.526224777129897</c:v>
                </c:pt>
                <c:pt idx="154862">
                  <c:v>46.5263321729974</c:v>
                </c:pt>
                <c:pt idx="154863">
                  <c:v>46.526439568521198</c:v>
                </c:pt>
                <c:pt idx="154864">
                  <c:v>46.5265469637012</c:v>
                </c:pt>
                <c:pt idx="154865">
                  <c:v>46.5266543585374</c:v>
                </c:pt>
                <c:pt idx="154866">
                  <c:v>46.526761753029902</c:v>
                </c:pt>
                <c:pt idx="154867">
                  <c:v>46.526869147178601</c:v>
                </c:pt>
                <c:pt idx="154868">
                  <c:v>46.526976540983597</c:v>
                </c:pt>
                <c:pt idx="154869">
                  <c:v>46.527083934444804</c:v>
                </c:pt>
                <c:pt idx="154870">
                  <c:v>46.527191327562299</c:v>
                </c:pt>
                <c:pt idx="154871">
                  <c:v>46.527298720335999</c:v>
                </c:pt>
                <c:pt idx="154872">
                  <c:v>46.527406112765902</c:v>
                </c:pt>
                <c:pt idx="154873">
                  <c:v>46.527513504852102</c:v>
                </c:pt>
                <c:pt idx="154874">
                  <c:v>46.527620896594499</c:v>
                </c:pt>
                <c:pt idx="154875">
                  <c:v>46.527728287993199</c:v>
                </c:pt>
                <c:pt idx="154876">
                  <c:v>46.527835679048103</c:v>
                </c:pt>
                <c:pt idx="154877">
                  <c:v>46.527943069759303</c:v>
                </c:pt>
                <c:pt idx="154878">
                  <c:v>46.528050460126799</c:v>
                </c:pt>
                <c:pt idx="154879">
                  <c:v>46.5281578501504</c:v>
                </c:pt>
                <c:pt idx="154880">
                  <c:v>46.528265239830397</c:v>
                </c:pt>
                <c:pt idx="154881">
                  <c:v>46.528372629166597</c:v>
                </c:pt>
                <c:pt idx="154882">
                  <c:v>46.528480018159001</c:v>
                </c:pt>
                <c:pt idx="154883">
                  <c:v>46.528587406807702</c:v>
                </c:pt>
                <c:pt idx="154884">
                  <c:v>46.528694795112699</c:v>
                </c:pt>
                <c:pt idx="154885">
                  <c:v>46.5288021830739</c:v>
                </c:pt>
                <c:pt idx="154886">
                  <c:v>46.528909570691397</c:v>
                </c:pt>
                <c:pt idx="154887">
                  <c:v>46.529016957965197</c:v>
                </c:pt>
                <c:pt idx="154888">
                  <c:v>46.529124344895202</c:v>
                </c:pt>
                <c:pt idx="154889">
                  <c:v>46.529231731481502</c:v>
                </c:pt>
                <c:pt idx="154890">
                  <c:v>46.529339117724</c:v>
                </c:pt>
                <c:pt idx="154891">
                  <c:v>46.5294465036228</c:v>
                </c:pt>
                <c:pt idx="154892">
                  <c:v>46.529553889177897</c:v>
                </c:pt>
                <c:pt idx="154893">
                  <c:v>46.529661274389298</c:v>
                </c:pt>
                <c:pt idx="154894">
                  <c:v>46.529768659256902</c:v>
                </c:pt>
                <c:pt idx="154895">
                  <c:v>46.529876043780803</c:v>
                </c:pt>
                <c:pt idx="154896">
                  <c:v>46.5299834279609</c:v>
                </c:pt>
                <c:pt idx="154897">
                  <c:v>46.530090811797301</c:v>
                </c:pt>
                <c:pt idx="154898">
                  <c:v>46.530198195289998</c:v>
                </c:pt>
                <c:pt idx="154899">
                  <c:v>46.530305578438998</c:v>
                </c:pt>
                <c:pt idx="154900">
                  <c:v>46.530412961244302</c:v>
                </c:pt>
                <c:pt idx="154901">
                  <c:v>46.530520343705803</c:v>
                </c:pt>
                <c:pt idx="154902">
                  <c:v>46.530627725823599</c:v>
                </c:pt>
                <c:pt idx="154903">
                  <c:v>46.5307351075977</c:v>
                </c:pt>
                <c:pt idx="154904">
                  <c:v>46.530842489028103</c:v>
                </c:pt>
                <c:pt idx="154905">
                  <c:v>46.530949870114704</c:v>
                </c:pt>
                <c:pt idx="154906">
                  <c:v>46.5310572508577</c:v>
                </c:pt>
                <c:pt idx="154907">
                  <c:v>46.5311646312569</c:v>
                </c:pt>
                <c:pt idx="154908">
                  <c:v>46.531272011312403</c:v>
                </c:pt>
                <c:pt idx="154909">
                  <c:v>46.531379391024203</c:v>
                </c:pt>
                <c:pt idx="154910">
                  <c:v>46.531486770392299</c:v>
                </c:pt>
                <c:pt idx="154911">
                  <c:v>46.531594149416598</c:v>
                </c:pt>
                <c:pt idx="154912">
                  <c:v>46.531701528097301</c:v>
                </c:pt>
                <c:pt idx="154913">
                  <c:v>46.5318089064342</c:v>
                </c:pt>
                <c:pt idx="154914">
                  <c:v>46.531916284427503</c:v>
                </c:pt>
                <c:pt idx="154915">
                  <c:v>46.532023662077002</c:v>
                </c:pt>
                <c:pt idx="154916">
                  <c:v>46.532131039382797</c:v>
                </c:pt>
                <c:pt idx="154917">
                  <c:v>46.532238416344903</c:v>
                </c:pt>
                <c:pt idx="154918">
                  <c:v>46.532345792963298</c:v>
                </c:pt>
                <c:pt idx="154919">
                  <c:v>46.532453169238103</c:v>
                </c:pt>
                <c:pt idx="154920">
                  <c:v>46.532560545169098</c:v>
                </c:pt>
                <c:pt idx="154921">
                  <c:v>46.532667920756403</c:v>
                </c:pt>
                <c:pt idx="154922">
                  <c:v>46.532775295999997</c:v>
                </c:pt>
                <c:pt idx="154923">
                  <c:v>46.532882670899902</c:v>
                </c:pt>
                <c:pt idx="154924">
                  <c:v>46.532990045456103</c:v>
                </c:pt>
                <c:pt idx="154925">
                  <c:v>46.5330974196686</c:v>
                </c:pt>
                <c:pt idx="154926">
                  <c:v>46.533204793537401</c:v>
                </c:pt>
                <c:pt idx="154927">
                  <c:v>46.533312167062597</c:v>
                </c:pt>
                <c:pt idx="154928">
                  <c:v>46.533419540243997</c:v>
                </c:pt>
                <c:pt idx="154929">
                  <c:v>46.533526913081701</c:v>
                </c:pt>
                <c:pt idx="154930">
                  <c:v>46.533634285575801</c:v>
                </c:pt>
                <c:pt idx="154931">
                  <c:v>46.533741657726097</c:v>
                </c:pt>
                <c:pt idx="154932">
                  <c:v>46.533849029532803</c:v>
                </c:pt>
                <c:pt idx="154933">
                  <c:v>46.533956400995798</c:v>
                </c:pt>
                <c:pt idx="154934">
                  <c:v>46.534063772115097</c:v>
                </c:pt>
                <c:pt idx="154935">
                  <c:v>46.534171142890699</c:v>
                </c:pt>
                <c:pt idx="154936">
                  <c:v>46.534278513322597</c:v>
                </c:pt>
                <c:pt idx="154937">
                  <c:v>46.534385883410899</c:v>
                </c:pt>
                <c:pt idx="154938">
                  <c:v>46.534493253155397</c:v>
                </c:pt>
                <c:pt idx="154939">
                  <c:v>46.534600622556297</c:v>
                </c:pt>
                <c:pt idx="154940">
                  <c:v>46.534707991613502</c:v>
                </c:pt>
                <c:pt idx="154941">
                  <c:v>46.534815360327002</c:v>
                </c:pt>
                <c:pt idx="154942">
                  <c:v>46.534922728696898</c:v>
                </c:pt>
                <c:pt idx="154943">
                  <c:v>46.535030096723098</c:v>
                </c:pt>
                <c:pt idx="154944">
                  <c:v>46.535137464405501</c:v>
                </c:pt>
                <c:pt idx="154945">
                  <c:v>46.5352448317444</c:v>
                </c:pt>
                <c:pt idx="154946">
                  <c:v>46.535352198739503</c:v>
                </c:pt>
                <c:pt idx="154947">
                  <c:v>46.535459565391001</c:v>
                </c:pt>
                <c:pt idx="154948">
                  <c:v>46.535566931698803</c:v>
                </c:pt>
                <c:pt idx="154949">
                  <c:v>46.535674297662901</c:v>
                </c:pt>
                <c:pt idx="154950">
                  <c:v>46.535781663283402</c:v>
                </c:pt>
                <c:pt idx="154951">
                  <c:v>46.535889028560199</c:v>
                </c:pt>
                <c:pt idx="154952">
                  <c:v>46.535996393493299</c:v>
                </c:pt>
                <c:pt idx="154953">
                  <c:v>46.536103758082803</c:v>
                </c:pt>
                <c:pt idx="154954">
                  <c:v>46.536211122328602</c:v>
                </c:pt>
                <c:pt idx="154955">
                  <c:v>46.536318486230698</c:v>
                </c:pt>
                <c:pt idx="154956">
                  <c:v>46.536425849789197</c:v>
                </c:pt>
                <c:pt idx="154957">
                  <c:v>46.536533213003999</c:v>
                </c:pt>
                <c:pt idx="154958">
                  <c:v>46.536640575875097</c:v>
                </c:pt>
                <c:pt idx="154959">
                  <c:v>46.536747938402598</c:v>
                </c:pt>
                <c:pt idx="154960">
                  <c:v>46.536855300586502</c:v>
                </c:pt>
                <c:pt idx="154961">
                  <c:v>46.536962662426603</c:v>
                </c:pt>
                <c:pt idx="154962">
                  <c:v>46.537070023923199</c:v>
                </c:pt>
                <c:pt idx="154963">
                  <c:v>46.537177385075999</c:v>
                </c:pt>
                <c:pt idx="154964">
                  <c:v>46.537284745885302</c:v>
                </c:pt>
                <c:pt idx="154965">
                  <c:v>46.537392106350801</c:v>
                </c:pt>
                <c:pt idx="154966">
                  <c:v>46.537499466472703</c:v>
                </c:pt>
                <c:pt idx="154967">
                  <c:v>46.537606826251</c:v>
                </c:pt>
                <c:pt idx="154968">
                  <c:v>46.537714185685601</c:v>
                </c:pt>
                <c:pt idx="154969">
                  <c:v>46.537821544776598</c:v>
                </c:pt>
                <c:pt idx="154970">
                  <c:v>46.537928903523898</c:v>
                </c:pt>
                <c:pt idx="154971">
                  <c:v>46.538036261927601</c:v>
                </c:pt>
                <c:pt idx="154972">
                  <c:v>46.538143619987601</c:v>
                </c:pt>
                <c:pt idx="154973">
                  <c:v>46.538250977704003</c:v>
                </c:pt>
                <c:pt idx="154974">
                  <c:v>46.538358335076701</c:v>
                </c:pt>
                <c:pt idx="154975">
                  <c:v>46.538465692105802</c:v>
                </c:pt>
                <c:pt idx="154976">
                  <c:v>46.538573048791299</c:v>
                </c:pt>
                <c:pt idx="154977">
                  <c:v>46.5386804051331</c:v>
                </c:pt>
                <c:pt idx="154978">
                  <c:v>46.538787761131303</c:v>
                </c:pt>
                <c:pt idx="154979">
                  <c:v>46.538895116785802</c:v>
                </c:pt>
                <c:pt idx="154980">
                  <c:v>46.539002472096698</c:v>
                </c:pt>
                <c:pt idx="154981">
                  <c:v>46.539109827064003</c:v>
                </c:pt>
                <c:pt idx="154982">
                  <c:v>46.539217181687597</c:v>
                </c:pt>
                <c:pt idx="154983">
                  <c:v>46.539324535967602</c:v>
                </c:pt>
                <c:pt idx="154984">
                  <c:v>46.539431889904002</c:v>
                </c:pt>
                <c:pt idx="154985">
                  <c:v>46.539539243496797</c:v>
                </c:pt>
                <c:pt idx="154986">
                  <c:v>46.539646596745897</c:v>
                </c:pt>
                <c:pt idx="154987">
                  <c:v>46.539753949651399</c:v>
                </c:pt>
                <c:pt idx="154988">
                  <c:v>46.539861302213197</c:v>
                </c:pt>
                <c:pt idx="154989">
                  <c:v>46.539968654431497</c:v>
                </c:pt>
                <c:pt idx="154990">
                  <c:v>46.540076006306101</c:v>
                </c:pt>
                <c:pt idx="154991">
                  <c:v>46.540183357837002</c:v>
                </c:pt>
                <c:pt idx="154992">
                  <c:v>46.540290709024397</c:v>
                </c:pt>
                <c:pt idx="154993">
                  <c:v>46.540398059868103</c:v>
                </c:pt>
                <c:pt idx="154994">
                  <c:v>46.540505410368297</c:v>
                </c:pt>
                <c:pt idx="154995">
                  <c:v>46.540612760524802</c:v>
                </c:pt>
                <c:pt idx="154996">
                  <c:v>46.540720110337702</c:v>
                </c:pt>
                <c:pt idx="154997">
                  <c:v>46.540827459806899</c:v>
                </c:pt>
                <c:pt idx="154998">
                  <c:v>46.540934808932597</c:v>
                </c:pt>
                <c:pt idx="154999">
                  <c:v>46.5410421577146</c:v>
                </c:pt>
                <c:pt idx="155000">
                  <c:v>46.541149506152998</c:v>
                </c:pt>
                <c:pt idx="155001">
                  <c:v>46.541256854247798</c:v>
                </c:pt>
                <c:pt idx="155002">
                  <c:v>46.541364201999002</c:v>
                </c:pt>
                <c:pt idx="155003">
                  <c:v>46.541471549406602</c:v>
                </c:pt>
                <c:pt idx="155004">
                  <c:v>46.541578896470597</c:v>
                </c:pt>
                <c:pt idx="155005">
                  <c:v>46.541686243191002</c:v>
                </c:pt>
                <c:pt idx="155006">
                  <c:v>46.541793589567703</c:v>
                </c:pt>
                <c:pt idx="155007">
                  <c:v>46.5419009356009</c:v>
                </c:pt>
                <c:pt idx="155008">
                  <c:v>46.5420082812904</c:v>
                </c:pt>
                <c:pt idx="155009">
                  <c:v>46.542115626636402</c:v>
                </c:pt>
                <c:pt idx="155010">
                  <c:v>46.542222971638701</c:v>
                </c:pt>
                <c:pt idx="155011">
                  <c:v>46.542330316297502</c:v>
                </c:pt>
                <c:pt idx="155012">
                  <c:v>46.542437660612599</c:v>
                </c:pt>
                <c:pt idx="155013">
                  <c:v>46.542545004584099</c:v>
                </c:pt>
                <c:pt idx="155014">
                  <c:v>46.542652348212101</c:v>
                </c:pt>
                <c:pt idx="155015">
                  <c:v>46.5427596914964</c:v>
                </c:pt>
                <c:pt idx="155016">
                  <c:v>46.542867034437201</c:v>
                </c:pt>
                <c:pt idx="155017">
                  <c:v>46.542974377034298</c:v>
                </c:pt>
                <c:pt idx="155018">
                  <c:v>46.543081719287898</c:v>
                </c:pt>
                <c:pt idx="155019">
                  <c:v>46.5431890611979</c:v>
                </c:pt>
                <c:pt idx="155020">
                  <c:v>46.543296402764199</c:v>
                </c:pt>
                <c:pt idx="155021">
                  <c:v>46.543403743987</c:v>
                </c:pt>
                <c:pt idx="155022">
                  <c:v>46.543511084866203</c:v>
                </c:pt>
                <c:pt idx="155023">
                  <c:v>46.543618425401803</c:v>
                </c:pt>
                <c:pt idx="155024">
                  <c:v>46.543725765593798</c:v>
                </c:pt>
                <c:pt idx="155025">
                  <c:v>46.543833105442303</c:v>
                </c:pt>
                <c:pt idx="155026">
                  <c:v>46.543940444947097</c:v>
                </c:pt>
                <c:pt idx="155027">
                  <c:v>46.5440477841084</c:v>
                </c:pt>
                <c:pt idx="155028">
                  <c:v>46.544155122926099</c:v>
                </c:pt>
                <c:pt idx="155029">
                  <c:v>46.544262461400102</c:v>
                </c:pt>
                <c:pt idx="155030">
                  <c:v>46.544369799530699</c:v>
                </c:pt>
                <c:pt idx="155031">
                  <c:v>46.5444771373176</c:v>
                </c:pt>
                <c:pt idx="155032">
                  <c:v>46.544584474761002</c:v>
                </c:pt>
                <c:pt idx="155033">
                  <c:v>46.544691811860702</c:v>
                </c:pt>
                <c:pt idx="155034">
                  <c:v>46.544799148616903</c:v>
                </c:pt>
                <c:pt idx="155035">
                  <c:v>46.5449064850296</c:v>
                </c:pt>
                <c:pt idx="155036">
                  <c:v>46.5450138210986</c:v>
                </c:pt>
                <c:pt idx="155037">
                  <c:v>46.545121156824102</c:v>
                </c:pt>
                <c:pt idx="155038">
                  <c:v>46.545228492206</c:v>
                </c:pt>
                <c:pt idx="155039">
                  <c:v>46.545335827244401</c:v>
                </c:pt>
                <c:pt idx="155040">
                  <c:v>46.545443161939097</c:v>
                </c:pt>
                <c:pt idx="155041">
                  <c:v>46.545550496290303</c:v>
                </c:pt>
                <c:pt idx="155042">
                  <c:v>46.545657830297998</c:v>
                </c:pt>
                <c:pt idx="155043">
                  <c:v>46.545765163962002</c:v>
                </c:pt>
                <c:pt idx="155044">
                  <c:v>46.545872497282502</c:v>
                </c:pt>
                <c:pt idx="155045">
                  <c:v>46.545979830259498</c:v>
                </c:pt>
                <c:pt idx="155046">
                  <c:v>46.546087162892803</c:v>
                </c:pt>
                <c:pt idx="155047">
                  <c:v>46.546194495182597</c:v>
                </c:pt>
                <c:pt idx="155048">
                  <c:v>46.5463018271289</c:v>
                </c:pt>
                <c:pt idx="155049">
                  <c:v>46.546409158731599</c:v>
                </c:pt>
                <c:pt idx="155050">
                  <c:v>46.546516489990701</c:v>
                </c:pt>
                <c:pt idx="155051">
                  <c:v>46.546623820906298</c:v>
                </c:pt>
                <c:pt idx="155052">
                  <c:v>46.546731151478298</c:v>
                </c:pt>
                <c:pt idx="155053">
                  <c:v>46.5468384817067</c:v>
                </c:pt>
                <c:pt idx="155054">
                  <c:v>46.546945811591698</c:v>
                </c:pt>
                <c:pt idx="155055">
                  <c:v>46.547053141132999</c:v>
                </c:pt>
                <c:pt idx="155056">
                  <c:v>46.547160470330802</c:v>
                </c:pt>
                <c:pt idx="155057">
                  <c:v>46.547267799185001</c:v>
                </c:pt>
                <c:pt idx="155058">
                  <c:v>46.547375127695702</c:v>
                </c:pt>
                <c:pt idx="155059">
                  <c:v>46.547482455862898</c:v>
                </c:pt>
                <c:pt idx="155060">
                  <c:v>46.547589783686497</c:v>
                </c:pt>
                <c:pt idx="155061">
                  <c:v>46.547697111166499</c:v>
                </c:pt>
                <c:pt idx="155062">
                  <c:v>46.547804438303103</c:v>
                </c:pt>
                <c:pt idx="155063">
                  <c:v>46.547911765096003</c:v>
                </c:pt>
                <c:pt idx="155064">
                  <c:v>46.548019091545399</c:v>
                </c:pt>
                <c:pt idx="155065">
                  <c:v>46.548126417651297</c:v>
                </c:pt>
                <c:pt idx="155066">
                  <c:v>46.548233743413697</c:v>
                </c:pt>
                <c:pt idx="155067">
                  <c:v>46.5483410688324</c:v>
                </c:pt>
                <c:pt idx="155068">
                  <c:v>46.548448393907698</c:v>
                </c:pt>
                <c:pt idx="155069">
                  <c:v>46.548555718639399</c:v>
                </c:pt>
                <c:pt idx="155070">
                  <c:v>46.548663043027602</c:v>
                </c:pt>
                <c:pt idx="155071">
                  <c:v>46.548770367072301</c:v>
                </c:pt>
                <c:pt idx="155072">
                  <c:v>46.548877690773402</c:v>
                </c:pt>
                <c:pt idx="155073">
                  <c:v>46.548985014130899</c:v>
                </c:pt>
                <c:pt idx="155074">
                  <c:v>46.549092337144998</c:v>
                </c:pt>
                <c:pt idx="155075">
                  <c:v>46.5491996598155</c:v>
                </c:pt>
                <c:pt idx="155076">
                  <c:v>46.549306982142497</c:v>
                </c:pt>
                <c:pt idx="155077">
                  <c:v>46.549414304125897</c:v>
                </c:pt>
                <c:pt idx="155078">
                  <c:v>46.549521625765898</c:v>
                </c:pt>
                <c:pt idx="155079">
                  <c:v>46.549628947062303</c:v>
                </c:pt>
                <c:pt idx="155080">
                  <c:v>46.549736268015103</c:v>
                </c:pt>
                <c:pt idx="155081">
                  <c:v>46.549843588624498</c:v>
                </c:pt>
                <c:pt idx="155082">
                  <c:v>46.549950908890303</c:v>
                </c:pt>
                <c:pt idx="155083">
                  <c:v>46.550058228812603</c:v>
                </c:pt>
                <c:pt idx="155084">
                  <c:v>46.550165548391398</c:v>
                </c:pt>
                <c:pt idx="155085">
                  <c:v>46.550272867626603</c:v>
                </c:pt>
                <c:pt idx="155086">
                  <c:v>46.550380186518403</c:v>
                </c:pt>
                <c:pt idx="155087">
                  <c:v>46.550487505066599</c:v>
                </c:pt>
                <c:pt idx="155088">
                  <c:v>46.550594823271297</c:v>
                </c:pt>
                <c:pt idx="155089">
                  <c:v>46.550702141132497</c:v>
                </c:pt>
                <c:pt idx="155090">
                  <c:v>46.5508094586502</c:v>
                </c:pt>
                <c:pt idx="155091">
                  <c:v>46.550916775824398</c:v>
                </c:pt>
                <c:pt idx="155092">
                  <c:v>46.551024092654998</c:v>
                </c:pt>
                <c:pt idx="155093">
                  <c:v>46.551131409142101</c:v>
                </c:pt>
                <c:pt idx="155094">
                  <c:v>46.551238725285799</c:v>
                </c:pt>
                <c:pt idx="155095">
                  <c:v>46.5513460410859</c:v>
                </c:pt>
                <c:pt idx="155096">
                  <c:v>46.551453356542503</c:v>
                </c:pt>
                <c:pt idx="155097">
                  <c:v>46.551560671655601</c:v>
                </c:pt>
                <c:pt idx="155098">
                  <c:v>46.551667986425201</c:v>
                </c:pt>
                <c:pt idx="155099">
                  <c:v>46.551775300851297</c:v>
                </c:pt>
                <c:pt idx="155100">
                  <c:v>46.551882614933902</c:v>
                </c:pt>
                <c:pt idx="155101">
                  <c:v>46.551989928672903</c:v>
                </c:pt>
                <c:pt idx="155102">
                  <c:v>46.552097242068498</c:v>
                </c:pt>
                <c:pt idx="155103">
                  <c:v>46.552204555120603</c:v>
                </c:pt>
                <c:pt idx="155104">
                  <c:v>46.552311867829197</c:v>
                </c:pt>
                <c:pt idx="155105">
                  <c:v>46.552419180194299</c:v>
                </c:pt>
                <c:pt idx="155106">
                  <c:v>46.552526492215897</c:v>
                </c:pt>
                <c:pt idx="155107">
                  <c:v>46.552633803893997</c:v>
                </c:pt>
                <c:pt idx="155108">
                  <c:v>46.5527411152285</c:v>
                </c:pt>
                <c:pt idx="155109">
                  <c:v>46.552848426219597</c:v>
                </c:pt>
                <c:pt idx="155110">
                  <c:v>46.552955736867297</c:v>
                </c:pt>
                <c:pt idx="155111">
                  <c:v>46.553063047171399</c:v>
                </c:pt>
                <c:pt idx="155112">
                  <c:v>46.553170357131997</c:v>
                </c:pt>
                <c:pt idx="155113">
                  <c:v>46.553277666749104</c:v>
                </c:pt>
                <c:pt idx="155114">
                  <c:v>46.553384976022798</c:v>
                </c:pt>
                <c:pt idx="155115">
                  <c:v>46.553492284952902</c:v>
                </c:pt>
                <c:pt idx="155116">
                  <c:v>46.553599593539602</c:v>
                </c:pt>
                <c:pt idx="155117">
                  <c:v>46.553706901782803</c:v>
                </c:pt>
                <c:pt idx="155118">
                  <c:v>46.5538142096825</c:v>
                </c:pt>
                <c:pt idx="155119">
                  <c:v>46.553921517238699</c:v>
                </c:pt>
                <c:pt idx="155120">
                  <c:v>46.5540288244515</c:v>
                </c:pt>
                <c:pt idx="155121">
                  <c:v>46.554136131320703</c:v>
                </c:pt>
                <c:pt idx="155122">
                  <c:v>46.554243437846502</c:v>
                </c:pt>
                <c:pt idx="155123">
                  <c:v>46.554350744028802</c:v>
                </c:pt>
                <c:pt idx="155124">
                  <c:v>46.554458049867598</c:v>
                </c:pt>
                <c:pt idx="155125">
                  <c:v>46.554565355363003</c:v>
                </c:pt>
                <c:pt idx="155126">
                  <c:v>46.554672660514797</c:v>
                </c:pt>
                <c:pt idx="155127">
                  <c:v>46.554779965323199</c:v>
                </c:pt>
                <c:pt idx="155128">
                  <c:v>46.554887269788097</c:v>
                </c:pt>
                <c:pt idx="155129">
                  <c:v>46.554994573909603</c:v>
                </c:pt>
                <c:pt idx="155130">
                  <c:v>46.555101877687598</c:v>
                </c:pt>
                <c:pt idx="155131">
                  <c:v>46.555209181122102</c:v>
                </c:pt>
                <c:pt idx="155132">
                  <c:v>46.555316484213101</c:v>
                </c:pt>
                <c:pt idx="155133">
                  <c:v>46.555423786960702</c:v>
                </c:pt>
                <c:pt idx="155134">
                  <c:v>46.555531089364798</c:v>
                </c:pt>
                <c:pt idx="155135">
                  <c:v>46.555638391425497</c:v>
                </c:pt>
                <c:pt idx="155136">
                  <c:v>46.555745693142597</c:v>
                </c:pt>
                <c:pt idx="155137">
                  <c:v>46.5558529945163</c:v>
                </c:pt>
                <c:pt idx="155138">
                  <c:v>46.555960295546598</c:v>
                </c:pt>
                <c:pt idx="155139">
                  <c:v>46.556067596233397</c:v>
                </c:pt>
                <c:pt idx="155140">
                  <c:v>46.556174896576699</c:v>
                </c:pt>
                <c:pt idx="155141">
                  <c:v>46.556282196576603</c:v>
                </c:pt>
                <c:pt idx="155142">
                  <c:v>46.556389496233002</c:v>
                </c:pt>
                <c:pt idx="155143">
                  <c:v>46.556496795546003</c:v>
                </c:pt>
                <c:pt idx="155144">
                  <c:v>46.5566040945155</c:v>
                </c:pt>
                <c:pt idx="155145">
                  <c:v>46.556711393141498</c:v>
                </c:pt>
                <c:pt idx="155146">
                  <c:v>46.556818691424098</c:v>
                </c:pt>
                <c:pt idx="155147">
                  <c:v>46.5569259893633</c:v>
                </c:pt>
                <c:pt idx="155148">
                  <c:v>46.557033286958898</c:v>
                </c:pt>
                <c:pt idx="155149">
                  <c:v>46.557140584211197</c:v>
                </c:pt>
                <c:pt idx="155150">
                  <c:v>46.557247881119999</c:v>
                </c:pt>
                <c:pt idx="155151">
                  <c:v>46.557355177685302</c:v>
                </c:pt>
                <c:pt idx="155152">
                  <c:v>46.557462473907201</c:v>
                </c:pt>
                <c:pt idx="155153">
                  <c:v>46.557569769785701</c:v>
                </c:pt>
                <c:pt idx="155154">
                  <c:v>46.557677065320703</c:v>
                </c:pt>
                <c:pt idx="155155">
                  <c:v>46.557784360512201</c:v>
                </c:pt>
                <c:pt idx="155156">
                  <c:v>46.5578916553604</c:v>
                </c:pt>
                <c:pt idx="155157">
                  <c:v>46.557998949865002</c:v>
                </c:pt>
                <c:pt idx="155158">
                  <c:v>46.558106244026298</c:v>
                </c:pt>
                <c:pt idx="155159">
                  <c:v>46.558213537844097</c:v>
                </c:pt>
                <c:pt idx="155160">
                  <c:v>46.558320831318497</c:v>
                </c:pt>
                <c:pt idx="155161">
                  <c:v>46.558428124449399</c:v>
                </c:pt>
                <c:pt idx="155162">
                  <c:v>46.558535417236897</c:v>
                </c:pt>
                <c:pt idx="155163">
                  <c:v>46.558642709680903</c:v>
                </c:pt>
                <c:pt idx="155164">
                  <c:v>46.558750001781497</c:v>
                </c:pt>
                <c:pt idx="155165">
                  <c:v>46.558857293538701</c:v>
                </c:pt>
                <c:pt idx="155166">
                  <c:v>46.558964584952498</c:v>
                </c:pt>
                <c:pt idx="155167">
                  <c:v>46.559071876022799</c:v>
                </c:pt>
                <c:pt idx="155168">
                  <c:v>46.559179166749701</c:v>
                </c:pt>
                <c:pt idx="155169">
                  <c:v>46.559286457133197</c:v>
                </c:pt>
                <c:pt idx="155170">
                  <c:v>46.559393747173203</c:v>
                </c:pt>
                <c:pt idx="155171">
                  <c:v>46.559501036869896</c:v>
                </c:pt>
                <c:pt idx="155172">
                  <c:v>46.559608326223</c:v>
                </c:pt>
                <c:pt idx="155173">
                  <c:v>46.559715615232797</c:v>
                </c:pt>
                <c:pt idx="155174">
                  <c:v>46.559822903899203</c:v>
                </c:pt>
                <c:pt idx="155175">
                  <c:v>46.559930192222097</c:v>
                </c:pt>
                <c:pt idx="155176">
                  <c:v>46.560037480201601</c:v>
                </c:pt>
                <c:pt idx="155177">
                  <c:v>46.560144767837699</c:v>
                </c:pt>
                <c:pt idx="155178">
                  <c:v>46.560252055130299</c:v>
                </c:pt>
                <c:pt idx="155179">
                  <c:v>46.5603593420796</c:v>
                </c:pt>
                <c:pt idx="155180">
                  <c:v>46.560466628685397</c:v>
                </c:pt>
                <c:pt idx="155181">
                  <c:v>46.560573914947803</c:v>
                </c:pt>
                <c:pt idx="155182">
                  <c:v>46.560681200866803</c:v>
                </c:pt>
                <c:pt idx="155183">
                  <c:v>46.560788486442497</c:v>
                </c:pt>
                <c:pt idx="155184">
                  <c:v>46.560895771674602</c:v>
                </c:pt>
                <c:pt idx="155185">
                  <c:v>46.561003056563401</c:v>
                </c:pt>
                <c:pt idx="155186">
                  <c:v>46.561110341108801</c:v>
                </c:pt>
                <c:pt idx="155187">
                  <c:v>46.561217625310697</c:v>
                </c:pt>
                <c:pt idx="155188">
                  <c:v>46.561324909169301</c:v>
                </c:pt>
                <c:pt idx="155189">
                  <c:v>46.5614321926844</c:v>
                </c:pt>
                <c:pt idx="155190">
                  <c:v>46.561539475856101</c:v>
                </c:pt>
                <c:pt idx="155191">
                  <c:v>46.561646758684503</c:v>
                </c:pt>
                <c:pt idx="155192">
                  <c:v>46.561754041169401</c:v>
                </c:pt>
                <c:pt idx="155193">
                  <c:v>46.5618613233109</c:v>
                </c:pt>
                <c:pt idx="155194">
                  <c:v>46.561968605109101</c:v>
                </c:pt>
                <c:pt idx="155195">
                  <c:v>46.562075886563797</c:v>
                </c:pt>
                <c:pt idx="155196">
                  <c:v>46.562183167675101</c:v>
                </c:pt>
                <c:pt idx="155197">
                  <c:v>46.562290448443001</c:v>
                </c:pt>
                <c:pt idx="155198">
                  <c:v>46.562397728867602</c:v>
                </c:pt>
                <c:pt idx="155199">
                  <c:v>46.562505008948698</c:v>
                </c:pt>
                <c:pt idx="155200">
                  <c:v>46.562612288686502</c:v>
                </c:pt>
                <c:pt idx="155201">
                  <c:v>46.562719568080801</c:v>
                </c:pt>
                <c:pt idx="155202">
                  <c:v>46.562826847131802</c:v>
                </c:pt>
                <c:pt idx="155203">
                  <c:v>46.562934125839298</c:v>
                </c:pt>
                <c:pt idx="155204">
                  <c:v>46.563041404203503</c:v>
                </c:pt>
                <c:pt idx="155205">
                  <c:v>46.563148682224302</c:v>
                </c:pt>
                <c:pt idx="155206">
                  <c:v>46.563255959901703</c:v>
                </c:pt>
                <c:pt idx="155207">
                  <c:v>46.563363237235798</c:v>
                </c:pt>
                <c:pt idx="155208">
                  <c:v>46.563470514226402</c:v>
                </c:pt>
                <c:pt idx="155209">
                  <c:v>46.563577790873602</c:v>
                </c:pt>
                <c:pt idx="155210">
                  <c:v>46.563685067177502</c:v>
                </c:pt>
                <c:pt idx="155211">
                  <c:v>46.563792343137997</c:v>
                </c:pt>
                <c:pt idx="155212">
                  <c:v>46.563899618755102</c:v>
                </c:pt>
                <c:pt idx="155213">
                  <c:v>46.5640068940288</c:v>
                </c:pt>
                <c:pt idx="155214">
                  <c:v>46.5641141689592</c:v>
                </c:pt>
                <c:pt idx="155215">
                  <c:v>46.564221443546103</c:v>
                </c:pt>
                <c:pt idx="155216">
                  <c:v>46.564328717789699</c:v>
                </c:pt>
                <c:pt idx="155217">
                  <c:v>46.564435991689898</c:v>
                </c:pt>
                <c:pt idx="155218">
                  <c:v>46.564543265246797</c:v>
                </c:pt>
                <c:pt idx="155219">
                  <c:v>46.564650538460199</c:v>
                </c:pt>
                <c:pt idx="155220">
                  <c:v>46.564757811330303</c:v>
                </c:pt>
                <c:pt idx="155221">
                  <c:v>46.5648650838571</c:v>
                </c:pt>
                <c:pt idx="155222">
                  <c:v>46.5649723560404</c:v>
                </c:pt>
                <c:pt idx="155223">
                  <c:v>46.565079627880401</c:v>
                </c:pt>
                <c:pt idx="155224">
                  <c:v>46.565186899376997</c:v>
                </c:pt>
                <c:pt idx="155225">
                  <c:v>46.565294170530301</c:v>
                </c:pt>
                <c:pt idx="155226">
                  <c:v>46.5654014413402</c:v>
                </c:pt>
                <c:pt idx="155227">
                  <c:v>46.5655087118067</c:v>
                </c:pt>
                <c:pt idx="155228">
                  <c:v>46.565615981929902</c:v>
                </c:pt>
                <c:pt idx="155229">
                  <c:v>46.565723251709699</c:v>
                </c:pt>
                <c:pt idx="155230">
                  <c:v>46.565830521146097</c:v>
                </c:pt>
                <c:pt idx="155231">
                  <c:v>46.565937790239197</c:v>
                </c:pt>
                <c:pt idx="155232">
                  <c:v>46.566045058988898</c:v>
                </c:pt>
                <c:pt idx="155233">
                  <c:v>46.566152327395301</c:v>
                </c:pt>
                <c:pt idx="155234">
                  <c:v>46.566259595458298</c:v>
                </c:pt>
                <c:pt idx="155235">
                  <c:v>46.566366863177898</c:v>
                </c:pt>
                <c:pt idx="155236">
                  <c:v>46.566474130554198</c:v>
                </c:pt>
                <c:pt idx="155237">
                  <c:v>46.5665813975872</c:v>
                </c:pt>
                <c:pt idx="155238">
                  <c:v>46.566688664276697</c:v>
                </c:pt>
                <c:pt idx="155239">
                  <c:v>46.566795930623002</c:v>
                </c:pt>
                <c:pt idx="155240">
                  <c:v>46.566903196625901</c:v>
                </c:pt>
                <c:pt idx="155241">
                  <c:v>46.567010462285403</c:v>
                </c:pt>
                <c:pt idx="155242">
                  <c:v>46.567117727601598</c:v>
                </c:pt>
                <c:pt idx="155243">
                  <c:v>46.567224992574403</c:v>
                </c:pt>
                <c:pt idx="155244">
                  <c:v>46.567332257203901</c:v>
                </c:pt>
                <c:pt idx="155245">
                  <c:v>46.567439521490101</c:v>
                </c:pt>
                <c:pt idx="155246">
                  <c:v>46.567546785432903</c:v>
                </c:pt>
                <c:pt idx="155247">
                  <c:v>46.567654049032399</c:v>
                </c:pt>
                <c:pt idx="155248">
                  <c:v>46.567761312288503</c:v>
                </c:pt>
                <c:pt idx="155249">
                  <c:v>46.567868575201302</c:v>
                </c:pt>
                <c:pt idx="155250">
                  <c:v>46.567975837770703</c:v>
                </c:pt>
                <c:pt idx="155251">
                  <c:v>46.568083099996898</c:v>
                </c:pt>
                <c:pt idx="155252">
                  <c:v>46.568190361879601</c:v>
                </c:pt>
                <c:pt idx="155253">
                  <c:v>46.568297623419099</c:v>
                </c:pt>
                <c:pt idx="155254">
                  <c:v>46.568404884615198</c:v>
                </c:pt>
                <c:pt idx="155255">
                  <c:v>46.568512145467899</c:v>
                </c:pt>
                <c:pt idx="155256">
                  <c:v>46.568619405977401</c:v>
                </c:pt>
                <c:pt idx="155257">
                  <c:v>46.568726666143498</c:v>
                </c:pt>
                <c:pt idx="155258">
                  <c:v>46.568833925966203</c:v>
                </c:pt>
                <c:pt idx="155259">
                  <c:v>46.568941185445702</c:v>
                </c:pt>
                <c:pt idx="155260">
                  <c:v>46.569048444581803</c:v>
                </c:pt>
                <c:pt idx="155261">
                  <c:v>46.569155703374598</c:v>
                </c:pt>
                <c:pt idx="155262">
                  <c:v>46.569262961824101</c:v>
                </c:pt>
                <c:pt idx="155263">
                  <c:v>46.5693702199302</c:v>
                </c:pt>
                <c:pt idx="155264">
                  <c:v>46.569477477692999</c:v>
                </c:pt>
                <c:pt idx="155265">
                  <c:v>46.5695847351125</c:v>
                </c:pt>
                <c:pt idx="155266">
                  <c:v>46.569691992188702</c:v>
                </c:pt>
                <c:pt idx="155267">
                  <c:v>46.569799248921598</c:v>
                </c:pt>
                <c:pt idx="155268">
                  <c:v>46.569906505311103</c:v>
                </c:pt>
                <c:pt idx="155269">
                  <c:v>46.570013761357302</c:v>
                </c:pt>
                <c:pt idx="155270">
                  <c:v>46.570121017060202</c:v>
                </c:pt>
                <c:pt idx="155271">
                  <c:v>46.570228272419797</c:v>
                </c:pt>
                <c:pt idx="155272">
                  <c:v>46.5703355274361</c:v>
                </c:pt>
                <c:pt idx="155273">
                  <c:v>46.570442782108998</c:v>
                </c:pt>
                <c:pt idx="155274">
                  <c:v>46.570550036438704</c:v>
                </c:pt>
                <c:pt idx="155275">
                  <c:v>46.570657290424997</c:v>
                </c:pt>
                <c:pt idx="155276">
                  <c:v>46.570764544067998</c:v>
                </c:pt>
                <c:pt idx="155277">
                  <c:v>46.570871797367701</c:v>
                </c:pt>
                <c:pt idx="155278">
                  <c:v>46.570979050324098</c:v>
                </c:pt>
                <c:pt idx="155279">
                  <c:v>46.571086302937204</c:v>
                </c:pt>
                <c:pt idx="155280">
                  <c:v>46.571193555207003</c:v>
                </c:pt>
                <c:pt idx="155281">
                  <c:v>46.571300807133497</c:v>
                </c:pt>
                <c:pt idx="155282">
                  <c:v>46.571408058716699</c:v>
                </c:pt>
                <c:pt idx="155283">
                  <c:v>46.571515309956503</c:v>
                </c:pt>
                <c:pt idx="155284">
                  <c:v>46.5716225608531</c:v>
                </c:pt>
                <c:pt idx="155285">
                  <c:v>46.571729811406399</c:v>
                </c:pt>
                <c:pt idx="155286">
                  <c:v>46.571837061616399</c:v>
                </c:pt>
                <c:pt idx="155287">
                  <c:v>46.571944311483001</c:v>
                </c:pt>
                <c:pt idx="155288">
                  <c:v>46.572051561006397</c:v>
                </c:pt>
                <c:pt idx="155289">
                  <c:v>46.572158810186501</c:v>
                </c:pt>
                <c:pt idx="155290">
                  <c:v>46.572266059023299</c:v>
                </c:pt>
                <c:pt idx="155291">
                  <c:v>46.572373307516798</c:v>
                </c:pt>
                <c:pt idx="155292">
                  <c:v>46.572480555666999</c:v>
                </c:pt>
                <c:pt idx="155293">
                  <c:v>46.572587803473901</c:v>
                </c:pt>
                <c:pt idx="155294">
                  <c:v>46.572695050937497</c:v>
                </c:pt>
                <c:pt idx="155295">
                  <c:v>46.572802298057802</c:v>
                </c:pt>
                <c:pt idx="155296">
                  <c:v>46.5729095448349</c:v>
                </c:pt>
                <c:pt idx="155297">
                  <c:v>46.5730167912686</c:v>
                </c:pt>
                <c:pt idx="155298">
                  <c:v>46.573124037359101</c:v>
                </c:pt>
                <c:pt idx="155299">
                  <c:v>46.573231283106303</c:v>
                </c:pt>
                <c:pt idx="155300">
                  <c:v>46.573338528510199</c:v>
                </c:pt>
                <c:pt idx="155301">
                  <c:v>46.573445773570803</c:v>
                </c:pt>
                <c:pt idx="155302">
                  <c:v>46.573553018288102</c:v>
                </c:pt>
                <c:pt idx="155303">
                  <c:v>46.573660262662202</c:v>
                </c:pt>
                <c:pt idx="155304">
                  <c:v>46.573767506693002</c:v>
                </c:pt>
                <c:pt idx="155305">
                  <c:v>46.573874750380497</c:v>
                </c:pt>
                <c:pt idx="155306">
                  <c:v>46.573981993724701</c:v>
                </c:pt>
                <c:pt idx="155307">
                  <c:v>46.574089236725598</c:v>
                </c:pt>
                <c:pt idx="155308">
                  <c:v>46.574196479383303</c:v>
                </c:pt>
                <c:pt idx="155309">
                  <c:v>46.574303721697703</c:v>
                </c:pt>
                <c:pt idx="155310">
                  <c:v>46.574410963668797</c:v>
                </c:pt>
                <c:pt idx="155311">
                  <c:v>46.574518205296599</c:v>
                </c:pt>
                <c:pt idx="155312">
                  <c:v>46.574625446581202</c:v>
                </c:pt>
                <c:pt idx="155313">
                  <c:v>46.574732687522499</c:v>
                </c:pt>
                <c:pt idx="155314">
                  <c:v>46.574839928120603</c:v>
                </c:pt>
                <c:pt idx="155315">
                  <c:v>46.574947168375303</c:v>
                </c:pt>
                <c:pt idx="155316">
                  <c:v>46.575054408286803</c:v>
                </c:pt>
                <c:pt idx="155317">
                  <c:v>46.575161647855097</c:v>
                </c:pt>
                <c:pt idx="155318">
                  <c:v>46.57526888708</c:v>
                </c:pt>
                <c:pt idx="155319">
                  <c:v>46.575376125961697</c:v>
                </c:pt>
                <c:pt idx="155320">
                  <c:v>46.575483364500201</c:v>
                </c:pt>
                <c:pt idx="155321">
                  <c:v>46.575590602695399</c:v>
                </c:pt>
                <c:pt idx="155322">
                  <c:v>46.575697840547299</c:v>
                </c:pt>
                <c:pt idx="155323">
                  <c:v>46.575805078056</c:v>
                </c:pt>
                <c:pt idx="155324">
                  <c:v>46.575912315221402</c:v>
                </c:pt>
                <c:pt idx="155325">
                  <c:v>46.576019552043498</c:v>
                </c:pt>
                <c:pt idx="155326">
                  <c:v>46.576126788522402</c:v>
                </c:pt>
                <c:pt idx="155327">
                  <c:v>46.576234024658099</c:v>
                </c:pt>
                <c:pt idx="155328">
                  <c:v>46.576341260450498</c:v>
                </c:pt>
                <c:pt idx="155329">
                  <c:v>46.576448495899598</c:v>
                </c:pt>
                <c:pt idx="155330">
                  <c:v>46.576555731005499</c:v>
                </c:pt>
                <c:pt idx="155331">
                  <c:v>46.576662965768101</c:v>
                </c:pt>
                <c:pt idx="155332">
                  <c:v>46.576770200187497</c:v>
                </c:pt>
                <c:pt idx="155333">
                  <c:v>46.5768774342637</c:v>
                </c:pt>
                <c:pt idx="155334">
                  <c:v>46.576984667996598</c:v>
                </c:pt>
                <c:pt idx="155335">
                  <c:v>46.577091901386197</c:v>
                </c:pt>
                <c:pt idx="155336">
                  <c:v>46.577199134432597</c:v>
                </c:pt>
                <c:pt idx="155337">
                  <c:v>46.577306367135797</c:v>
                </c:pt>
                <c:pt idx="155338">
                  <c:v>46.577413599495699</c:v>
                </c:pt>
                <c:pt idx="155339">
                  <c:v>46.577520831512302</c:v>
                </c:pt>
                <c:pt idx="155340">
                  <c:v>46.577628063185799</c:v>
                </c:pt>
                <c:pt idx="155341">
                  <c:v>46.577735294516003</c:v>
                </c:pt>
                <c:pt idx="155342">
                  <c:v>46.577842525502902</c:v>
                </c:pt>
                <c:pt idx="155343">
                  <c:v>46.577949756146701</c:v>
                </c:pt>
                <c:pt idx="155344">
                  <c:v>46.578056986447201</c:v>
                </c:pt>
                <c:pt idx="155345">
                  <c:v>46.578164216404403</c:v>
                </c:pt>
                <c:pt idx="155346">
                  <c:v>46.578271446018398</c:v>
                </c:pt>
                <c:pt idx="155347">
                  <c:v>46.578378675289201</c:v>
                </c:pt>
                <c:pt idx="155348">
                  <c:v>46.578485904216798</c:v>
                </c:pt>
                <c:pt idx="155349">
                  <c:v>46.578593132801103</c:v>
                </c:pt>
                <c:pt idx="155350">
                  <c:v>46.578700361042202</c:v>
                </c:pt>
                <c:pt idx="155351">
                  <c:v>46.578807588940002</c:v>
                </c:pt>
                <c:pt idx="155352">
                  <c:v>46.578914816494702</c:v>
                </c:pt>
                <c:pt idx="155353">
                  <c:v>46.579022043706097</c:v>
                </c:pt>
                <c:pt idx="155354">
                  <c:v>46.579129270574299</c:v>
                </c:pt>
                <c:pt idx="155355">
                  <c:v>46.579236497099302</c:v>
                </c:pt>
                <c:pt idx="155356">
                  <c:v>46.579343723280999</c:v>
                </c:pt>
                <c:pt idx="155357">
                  <c:v>46.579450949119497</c:v>
                </c:pt>
                <c:pt idx="155358">
                  <c:v>46.579558174614803</c:v>
                </c:pt>
                <c:pt idx="155359">
                  <c:v>46.579665399766903</c:v>
                </c:pt>
                <c:pt idx="155360">
                  <c:v>46.579772624575803</c:v>
                </c:pt>
                <c:pt idx="155361">
                  <c:v>46.579879849041397</c:v>
                </c:pt>
                <c:pt idx="155362">
                  <c:v>46.579987073163799</c:v>
                </c:pt>
                <c:pt idx="155363">
                  <c:v>46.580094296943102</c:v>
                </c:pt>
                <c:pt idx="155364">
                  <c:v>46.580201520379099</c:v>
                </c:pt>
                <c:pt idx="155365">
                  <c:v>46.580308743471903</c:v>
                </c:pt>
                <c:pt idx="155366">
                  <c:v>46.580415966221402</c:v>
                </c:pt>
                <c:pt idx="155367">
                  <c:v>46.580523188627801</c:v>
                </c:pt>
                <c:pt idx="155368">
                  <c:v>46.580630410691001</c:v>
                </c:pt>
                <c:pt idx="155369">
                  <c:v>46.580737632410901</c:v>
                </c:pt>
                <c:pt idx="155370">
                  <c:v>46.580844853787603</c:v>
                </c:pt>
                <c:pt idx="155371">
                  <c:v>46.580952074821198</c:v>
                </c:pt>
                <c:pt idx="155372">
                  <c:v>46.581059295511501</c:v>
                </c:pt>
                <c:pt idx="155373">
                  <c:v>46.581166515858598</c:v>
                </c:pt>
                <c:pt idx="155374">
                  <c:v>46.581273735862602</c:v>
                </c:pt>
                <c:pt idx="155375">
                  <c:v>46.581380955523301</c:v>
                </c:pt>
                <c:pt idx="155376">
                  <c:v>46.5814881748408</c:v>
                </c:pt>
                <c:pt idx="155377">
                  <c:v>46.5815953938151</c:v>
                </c:pt>
                <c:pt idx="155378">
                  <c:v>46.5817026124463</c:v>
                </c:pt>
                <c:pt idx="155379">
                  <c:v>46.581809830734201</c:v>
                </c:pt>
                <c:pt idx="155380">
                  <c:v>46.581917048678903</c:v>
                </c:pt>
                <c:pt idx="155381">
                  <c:v>46.582024266280499</c:v>
                </c:pt>
                <c:pt idx="155382">
                  <c:v>46.582131483538802</c:v>
                </c:pt>
                <c:pt idx="155383">
                  <c:v>46.582238700453999</c:v>
                </c:pt>
                <c:pt idx="155384">
                  <c:v>46.582345917025897</c:v>
                </c:pt>
                <c:pt idx="155385">
                  <c:v>46.582453133254702</c:v>
                </c:pt>
                <c:pt idx="155386">
                  <c:v>46.582560349140202</c:v>
                </c:pt>
                <c:pt idx="155387">
                  <c:v>46.582667564682602</c:v>
                </c:pt>
                <c:pt idx="155388">
                  <c:v>46.582774779881802</c:v>
                </c:pt>
                <c:pt idx="155389">
                  <c:v>46.582881994737797</c:v>
                </c:pt>
                <c:pt idx="155390">
                  <c:v>46.582989209250698</c:v>
                </c:pt>
                <c:pt idx="155391">
                  <c:v>46.583096423420301</c:v>
                </c:pt>
                <c:pt idx="155392">
                  <c:v>46.583203637246797</c:v>
                </c:pt>
                <c:pt idx="155393">
                  <c:v>46.583310850730101</c:v>
                </c:pt>
                <c:pt idx="155394">
                  <c:v>46.583418063870198</c:v>
                </c:pt>
                <c:pt idx="155395">
                  <c:v>46.583525276667103</c:v>
                </c:pt>
                <c:pt idx="155396">
                  <c:v>46.583632489120802</c:v>
                </c:pt>
                <c:pt idx="155397">
                  <c:v>46.583739701231401</c:v>
                </c:pt>
                <c:pt idx="155398">
                  <c:v>46.583846912998801</c:v>
                </c:pt>
                <c:pt idx="155399">
                  <c:v>46.583954124423002</c:v>
                </c:pt>
                <c:pt idx="155400">
                  <c:v>46.584061335504003</c:v>
                </c:pt>
                <c:pt idx="155401">
                  <c:v>46.584168546241898</c:v>
                </c:pt>
                <c:pt idx="155402">
                  <c:v>46.5842757566366</c:v>
                </c:pt>
                <c:pt idx="155403">
                  <c:v>46.584382966688104</c:v>
                </c:pt>
                <c:pt idx="155404">
                  <c:v>46.5844901763965</c:v>
                </c:pt>
                <c:pt idx="155405">
                  <c:v>46.584597385761697</c:v>
                </c:pt>
                <c:pt idx="155406">
                  <c:v>46.584704594783702</c:v>
                </c:pt>
                <c:pt idx="155407">
                  <c:v>46.5848118034625</c:v>
                </c:pt>
                <c:pt idx="155408">
                  <c:v>46.584919011798199</c:v>
                </c:pt>
                <c:pt idx="155409">
                  <c:v>46.585026219790699</c:v>
                </c:pt>
                <c:pt idx="155410">
                  <c:v>46.585133427440098</c:v>
                </c:pt>
                <c:pt idx="155411">
                  <c:v>46.585240634746299</c:v>
                </c:pt>
                <c:pt idx="155412">
                  <c:v>46.5853478417093</c:v>
                </c:pt>
                <c:pt idx="155413">
                  <c:v>46.585455048329202</c:v>
                </c:pt>
                <c:pt idx="155414">
                  <c:v>46.585562254605897</c:v>
                </c:pt>
                <c:pt idx="155415">
                  <c:v>46.585669460539499</c:v>
                </c:pt>
                <c:pt idx="155416">
                  <c:v>46.585776666129902</c:v>
                </c:pt>
                <c:pt idx="155417">
                  <c:v>46.585883871377099</c:v>
                </c:pt>
                <c:pt idx="155418">
                  <c:v>46.585991076281204</c:v>
                </c:pt>
                <c:pt idx="155419">
                  <c:v>46.586098280842101</c:v>
                </c:pt>
                <c:pt idx="155420">
                  <c:v>46.586205485059899</c:v>
                </c:pt>
                <c:pt idx="155421">
                  <c:v>46.586312688934498</c:v>
                </c:pt>
                <c:pt idx="155422">
                  <c:v>46.586419892465997</c:v>
                </c:pt>
                <c:pt idx="155423">
                  <c:v>46.586527095654397</c:v>
                </c:pt>
                <c:pt idx="155424">
                  <c:v>46.586634298499597</c:v>
                </c:pt>
                <c:pt idx="155425">
                  <c:v>46.586741501001597</c:v>
                </c:pt>
                <c:pt idx="155426">
                  <c:v>46.586848703160499</c:v>
                </c:pt>
                <c:pt idx="155427">
                  <c:v>46.5869559049762</c:v>
                </c:pt>
                <c:pt idx="155428">
                  <c:v>46.587063106448802</c:v>
                </c:pt>
                <c:pt idx="155429">
                  <c:v>46.587170307578297</c:v>
                </c:pt>
                <c:pt idx="155430">
                  <c:v>46.5872775083646</c:v>
                </c:pt>
                <c:pt idx="155431">
                  <c:v>46.587384708807797</c:v>
                </c:pt>
                <c:pt idx="155432">
                  <c:v>46.5874919089079</c:v>
                </c:pt>
                <c:pt idx="155433">
                  <c:v>46.587599108664797</c:v>
                </c:pt>
                <c:pt idx="155434">
                  <c:v>46.587706308078502</c:v>
                </c:pt>
                <c:pt idx="155435">
                  <c:v>46.5878135071492</c:v>
                </c:pt>
                <c:pt idx="155436">
                  <c:v>46.587920705876698</c:v>
                </c:pt>
                <c:pt idx="155437">
                  <c:v>46.588027904260997</c:v>
                </c:pt>
                <c:pt idx="155438">
                  <c:v>46.588135102302203</c:v>
                </c:pt>
                <c:pt idx="155439">
                  <c:v>46.588242300000303</c:v>
                </c:pt>
                <c:pt idx="155440">
                  <c:v>46.588349497355303</c:v>
                </c:pt>
                <c:pt idx="155441">
                  <c:v>46.588456694367203</c:v>
                </c:pt>
                <c:pt idx="155442">
                  <c:v>46.588563891035903</c:v>
                </c:pt>
                <c:pt idx="155443">
                  <c:v>46.588671087361497</c:v>
                </c:pt>
                <c:pt idx="155444">
                  <c:v>46.588778283343899</c:v>
                </c:pt>
                <c:pt idx="155445">
                  <c:v>46.5888854789833</c:v>
                </c:pt>
                <c:pt idx="155446">
                  <c:v>46.588992674279503</c:v>
                </c:pt>
                <c:pt idx="155447">
                  <c:v>46.589099869232598</c:v>
                </c:pt>
                <c:pt idx="155448">
                  <c:v>46.589207063842501</c:v>
                </c:pt>
                <c:pt idx="155449">
                  <c:v>46.589314258109397</c:v>
                </c:pt>
                <c:pt idx="155450">
                  <c:v>46.5894214520331</c:v>
                </c:pt>
                <c:pt idx="155451">
                  <c:v>46.589528645613697</c:v>
                </c:pt>
                <c:pt idx="155452">
                  <c:v>46.589635838851201</c:v>
                </c:pt>
                <c:pt idx="155453">
                  <c:v>46.589743031745599</c:v>
                </c:pt>
                <c:pt idx="155454">
                  <c:v>46.589850224296796</c:v>
                </c:pt>
                <c:pt idx="155455">
                  <c:v>46.589957416505001</c:v>
                </c:pt>
                <c:pt idx="155456">
                  <c:v>46.59006460837</c:v>
                </c:pt>
                <c:pt idx="155457">
                  <c:v>46.590171799891998</c:v>
                </c:pt>
                <c:pt idx="155458">
                  <c:v>46.590278991070797</c:v>
                </c:pt>
                <c:pt idx="155459">
                  <c:v>46.590386181906503</c:v>
                </c:pt>
                <c:pt idx="155460">
                  <c:v>46.590493372399102</c:v>
                </c:pt>
                <c:pt idx="155461">
                  <c:v>46.590600562548502</c:v>
                </c:pt>
                <c:pt idx="155462">
                  <c:v>46.590707752354902</c:v>
                </c:pt>
                <c:pt idx="155463">
                  <c:v>46.590814941818202</c:v>
                </c:pt>
                <c:pt idx="155464">
                  <c:v>46.590922130938402</c:v>
                </c:pt>
                <c:pt idx="155465">
                  <c:v>46.591029319715403</c:v>
                </c:pt>
                <c:pt idx="155466">
                  <c:v>46.591136508149397</c:v>
                </c:pt>
                <c:pt idx="155467">
                  <c:v>46.591243696240298</c:v>
                </c:pt>
                <c:pt idx="155468">
                  <c:v>46.591350883988099</c:v>
                </c:pt>
                <c:pt idx="155469">
                  <c:v>46.591458071392701</c:v>
                </c:pt>
                <c:pt idx="155470">
                  <c:v>46.591565258454303</c:v>
                </c:pt>
                <c:pt idx="155471">
                  <c:v>46.591672445172797</c:v>
                </c:pt>
                <c:pt idx="155472">
                  <c:v>46.591779631548199</c:v>
                </c:pt>
                <c:pt idx="155473">
                  <c:v>46.591886817580402</c:v>
                </c:pt>
                <c:pt idx="155474">
                  <c:v>46.591994003269598</c:v>
                </c:pt>
                <c:pt idx="155475">
                  <c:v>46.5921011886157</c:v>
                </c:pt>
                <c:pt idx="155476">
                  <c:v>46.592208373618703</c:v>
                </c:pt>
                <c:pt idx="155477">
                  <c:v>46.592315558278699</c:v>
                </c:pt>
                <c:pt idx="155478">
                  <c:v>46.592422742595502</c:v>
                </c:pt>
                <c:pt idx="155479">
                  <c:v>46.592529926569298</c:v>
                </c:pt>
                <c:pt idx="155480">
                  <c:v>46.592637110199902</c:v>
                </c:pt>
                <c:pt idx="155481">
                  <c:v>46.592744293487499</c:v>
                </c:pt>
                <c:pt idx="155482">
                  <c:v>46.592851476432003</c:v>
                </c:pt>
                <c:pt idx="155483">
                  <c:v>46.5929586590334</c:v>
                </c:pt>
                <c:pt idx="155484">
                  <c:v>46.593065841291697</c:v>
                </c:pt>
                <c:pt idx="155485">
                  <c:v>46.593173023207001</c:v>
                </c:pt>
                <c:pt idx="155486">
                  <c:v>46.593280204779099</c:v>
                </c:pt>
                <c:pt idx="155487">
                  <c:v>46.593387386008203</c:v>
                </c:pt>
                <c:pt idx="155488">
                  <c:v>46.593494566894201</c:v>
                </c:pt>
                <c:pt idx="155489">
                  <c:v>46.593601747437098</c:v>
                </c:pt>
                <c:pt idx="155490">
                  <c:v>46.593708927637003</c:v>
                </c:pt>
                <c:pt idx="155491">
                  <c:v>46.593816107493801</c:v>
                </c:pt>
                <c:pt idx="155492">
                  <c:v>46.593923287007499</c:v>
                </c:pt>
                <c:pt idx="155493">
                  <c:v>46.594030466178097</c:v>
                </c:pt>
                <c:pt idx="155494">
                  <c:v>46.594137645005702</c:v>
                </c:pt>
                <c:pt idx="155495">
                  <c:v>46.5942448234902</c:v>
                </c:pt>
                <c:pt idx="155496">
                  <c:v>46.594352001631599</c:v>
                </c:pt>
                <c:pt idx="155497">
                  <c:v>46.594459179429997</c:v>
                </c:pt>
                <c:pt idx="155498">
                  <c:v>46.594566356885302</c:v>
                </c:pt>
                <c:pt idx="155499">
                  <c:v>46.594673533997501</c:v>
                </c:pt>
                <c:pt idx="155500">
                  <c:v>46.594780710766699</c:v>
                </c:pt>
                <c:pt idx="155501">
                  <c:v>46.594887887192797</c:v>
                </c:pt>
                <c:pt idx="155502">
                  <c:v>46.594995063275803</c:v>
                </c:pt>
                <c:pt idx="155503">
                  <c:v>46.595102239015802</c:v>
                </c:pt>
                <c:pt idx="155504">
                  <c:v>46.5952094144127</c:v>
                </c:pt>
                <c:pt idx="155505">
                  <c:v>46.595316589466499</c:v>
                </c:pt>
                <c:pt idx="155506">
                  <c:v>46.595423764177298</c:v>
                </c:pt>
                <c:pt idx="155507">
                  <c:v>46.595530938545103</c:v>
                </c:pt>
                <c:pt idx="155508">
                  <c:v>46.595638112569802</c:v>
                </c:pt>
                <c:pt idx="155509">
                  <c:v>46.5957452862514</c:v>
                </c:pt>
                <c:pt idx="155510">
                  <c:v>46.595852459589999</c:v>
                </c:pt>
                <c:pt idx="155511">
                  <c:v>46.595959632585497</c:v>
                </c:pt>
                <c:pt idx="155512">
                  <c:v>46.596066805238003</c:v>
                </c:pt>
                <c:pt idx="155513">
                  <c:v>46.596173977547402</c:v>
                </c:pt>
                <c:pt idx="155514">
                  <c:v>46.5962811495138</c:v>
                </c:pt>
                <c:pt idx="155515">
                  <c:v>46.596388321137098</c:v>
                </c:pt>
                <c:pt idx="155516">
                  <c:v>46.596495492417397</c:v>
                </c:pt>
                <c:pt idx="155517">
                  <c:v>46.596602663354602</c:v>
                </c:pt>
                <c:pt idx="155518">
                  <c:v>46.5967098339488</c:v>
                </c:pt>
                <c:pt idx="155519">
                  <c:v>46.596817004199998</c:v>
                </c:pt>
                <c:pt idx="155520">
                  <c:v>46.596924174108104</c:v>
                </c:pt>
                <c:pt idx="155521">
                  <c:v>46.597031343673102</c:v>
                </c:pt>
                <c:pt idx="155522">
                  <c:v>46.597138512895199</c:v>
                </c:pt>
                <c:pt idx="155523">
                  <c:v>46.597245681774197</c:v>
                </c:pt>
                <c:pt idx="155524">
                  <c:v>46.597352850310102</c:v>
                </c:pt>
                <c:pt idx="155525">
                  <c:v>46.597460018503</c:v>
                </c:pt>
                <c:pt idx="155526">
                  <c:v>46.597567186352897</c:v>
                </c:pt>
                <c:pt idx="155527">
                  <c:v>46.597674353859702</c:v>
                </c:pt>
                <c:pt idx="155528">
                  <c:v>46.597781521023499</c:v>
                </c:pt>
                <c:pt idx="155529">
                  <c:v>46.597888687844303</c:v>
                </c:pt>
                <c:pt idx="155530">
                  <c:v>46.5979958543221</c:v>
                </c:pt>
                <c:pt idx="155531">
                  <c:v>46.598103020456797</c:v>
                </c:pt>
                <c:pt idx="155532">
                  <c:v>46.598210186248401</c:v>
                </c:pt>
                <c:pt idx="155533">
                  <c:v>46.598317351697098</c:v>
                </c:pt>
                <c:pt idx="155534">
                  <c:v>46.598424516802702</c:v>
                </c:pt>
                <c:pt idx="155535">
                  <c:v>46.598531681565298</c:v>
                </c:pt>
                <c:pt idx="155536">
                  <c:v>46.598638845984901</c:v>
                </c:pt>
                <c:pt idx="155537">
                  <c:v>46.598746010061497</c:v>
                </c:pt>
                <c:pt idx="155538">
                  <c:v>46.598853173795</c:v>
                </c:pt>
                <c:pt idx="155539">
                  <c:v>46.598960337185503</c:v>
                </c:pt>
                <c:pt idx="155540">
                  <c:v>46.599067500232998</c:v>
                </c:pt>
                <c:pt idx="155541">
                  <c:v>46.5991746629375</c:v>
                </c:pt>
                <c:pt idx="155542">
                  <c:v>46.599281825298903</c:v>
                </c:pt>
                <c:pt idx="155543">
                  <c:v>46.599388987317298</c:v>
                </c:pt>
                <c:pt idx="155544">
                  <c:v>46.599496148992799</c:v>
                </c:pt>
                <c:pt idx="155545">
                  <c:v>46.5996033103252</c:v>
                </c:pt>
                <c:pt idx="155546">
                  <c:v>46.599710471314502</c:v>
                </c:pt>
                <c:pt idx="155547">
                  <c:v>46.599817631960903</c:v>
                </c:pt>
                <c:pt idx="155548">
                  <c:v>46.599924792264297</c:v>
                </c:pt>
                <c:pt idx="155549">
                  <c:v>46.600031952224597</c:v>
                </c:pt>
                <c:pt idx="155550">
                  <c:v>46.600139111841997</c:v>
                </c:pt>
                <c:pt idx="155551">
                  <c:v>46.600246271116298</c:v>
                </c:pt>
                <c:pt idx="155552">
                  <c:v>46.600353430047598</c:v>
                </c:pt>
                <c:pt idx="155553">
                  <c:v>46.600460588635997</c:v>
                </c:pt>
                <c:pt idx="155554">
                  <c:v>46.600567746881303</c:v>
                </c:pt>
                <c:pt idx="155555">
                  <c:v>46.600674904783602</c:v>
                </c:pt>
                <c:pt idx="155556">
                  <c:v>46.600782062342901</c:v>
                </c:pt>
                <c:pt idx="155557">
                  <c:v>46.6008892195592</c:v>
                </c:pt>
                <c:pt idx="155558">
                  <c:v>46.600996376432498</c:v>
                </c:pt>
                <c:pt idx="155559">
                  <c:v>46.601103532962803</c:v>
                </c:pt>
                <c:pt idx="155560">
                  <c:v>46.601210689150101</c:v>
                </c:pt>
                <c:pt idx="155561">
                  <c:v>46.601317844994497</c:v>
                </c:pt>
                <c:pt idx="155562">
                  <c:v>46.601425000495801</c:v>
                </c:pt>
                <c:pt idx="155563">
                  <c:v>46.601532155654098</c:v>
                </c:pt>
                <c:pt idx="155564">
                  <c:v>46.601639310469402</c:v>
                </c:pt>
                <c:pt idx="155565">
                  <c:v>46.601746464941698</c:v>
                </c:pt>
                <c:pt idx="155566">
                  <c:v>46.6018536190711</c:v>
                </c:pt>
                <c:pt idx="155567">
                  <c:v>46.601960772857403</c:v>
                </c:pt>
                <c:pt idx="155568">
                  <c:v>46.602067926300798</c:v>
                </c:pt>
                <c:pt idx="155569">
                  <c:v>46.602175079401199</c:v>
                </c:pt>
                <c:pt idx="155570">
                  <c:v>46.602282232158601</c:v>
                </c:pt>
                <c:pt idx="155571">
                  <c:v>46.602389384573002</c:v>
                </c:pt>
                <c:pt idx="155572">
                  <c:v>46.602496536644402</c:v>
                </c:pt>
                <c:pt idx="155573">
                  <c:v>46.602603688372803</c:v>
                </c:pt>
                <c:pt idx="155574">
                  <c:v>46.602710839758203</c:v>
                </c:pt>
                <c:pt idx="155575">
                  <c:v>46.602817990800702</c:v>
                </c:pt>
                <c:pt idx="155576">
                  <c:v>46.602925141500201</c:v>
                </c:pt>
                <c:pt idx="155577">
                  <c:v>46.603032291856699</c:v>
                </c:pt>
                <c:pt idx="155578">
                  <c:v>46.603139441870198</c:v>
                </c:pt>
                <c:pt idx="155579">
                  <c:v>46.603246591540803</c:v>
                </c:pt>
                <c:pt idx="155580">
                  <c:v>46.6033537408683</c:v>
                </c:pt>
                <c:pt idx="155581">
                  <c:v>46.603460889852897</c:v>
                </c:pt>
                <c:pt idx="155582">
                  <c:v>46.603568038494501</c:v>
                </c:pt>
                <c:pt idx="155583">
                  <c:v>46.603675186793197</c:v>
                </c:pt>
                <c:pt idx="155584">
                  <c:v>46.6037823347489</c:v>
                </c:pt>
                <c:pt idx="155585">
                  <c:v>46.603889482361602</c:v>
                </c:pt>
                <c:pt idx="155586">
                  <c:v>46.603996629631297</c:v>
                </c:pt>
                <c:pt idx="155587">
                  <c:v>46.604103776558098</c:v>
                </c:pt>
                <c:pt idx="155588">
                  <c:v>46.604210923141899</c:v>
                </c:pt>
                <c:pt idx="155589">
                  <c:v>46.6043180693827</c:v>
                </c:pt>
                <c:pt idx="155590">
                  <c:v>46.6044252152806</c:v>
                </c:pt>
                <c:pt idx="155591">
                  <c:v>46.604532360835499</c:v>
                </c:pt>
                <c:pt idx="155592">
                  <c:v>46.604639506047398</c:v>
                </c:pt>
                <c:pt idx="155593">
                  <c:v>46.604746650916397</c:v>
                </c:pt>
                <c:pt idx="155594">
                  <c:v>46.604853795442402</c:v>
                </c:pt>
                <c:pt idx="155595">
                  <c:v>46.6049609396254</c:v>
                </c:pt>
                <c:pt idx="155596">
                  <c:v>46.605068083465497</c:v>
                </c:pt>
                <c:pt idx="155597">
                  <c:v>46.6051752269627</c:v>
                </c:pt>
                <c:pt idx="155598">
                  <c:v>46.605282370116797</c:v>
                </c:pt>
                <c:pt idx="155599">
                  <c:v>46.605389512928099</c:v>
                </c:pt>
                <c:pt idx="155600">
                  <c:v>46.605496655396301</c:v>
                </c:pt>
                <c:pt idx="155601">
                  <c:v>46.605603797521603</c:v>
                </c:pt>
                <c:pt idx="155602">
                  <c:v>46.605710939303997</c:v>
                </c:pt>
                <c:pt idx="155603">
                  <c:v>46.605818080743397</c:v>
                </c:pt>
                <c:pt idx="155604">
                  <c:v>46.605925221839897</c:v>
                </c:pt>
                <c:pt idx="155605">
                  <c:v>46.606032362593403</c:v>
                </c:pt>
                <c:pt idx="155606">
                  <c:v>46.606139503004002</c:v>
                </c:pt>
                <c:pt idx="155607">
                  <c:v>46.6062466430716</c:v>
                </c:pt>
                <c:pt idx="155608">
                  <c:v>46.606353782796198</c:v>
                </c:pt>
                <c:pt idx="155609">
                  <c:v>46.606460922178002</c:v>
                </c:pt>
                <c:pt idx="155610">
                  <c:v>46.606568061216798</c:v>
                </c:pt>
                <c:pt idx="155611">
                  <c:v>46.606675199912601</c:v>
                </c:pt>
                <c:pt idx="155612">
                  <c:v>46.606782338265504</c:v>
                </c:pt>
                <c:pt idx="155613">
                  <c:v>46.606889476275498</c:v>
                </c:pt>
                <c:pt idx="155614">
                  <c:v>46.606996613942499</c:v>
                </c:pt>
                <c:pt idx="155615">
                  <c:v>46.6071037512666</c:v>
                </c:pt>
                <c:pt idx="155616">
                  <c:v>46.6072108882477</c:v>
                </c:pt>
                <c:pt idx="155617">
                  <c:v>46.607318024885899</c:v>
                </c:pt>
                <c:pt idx="155618">
                  <c:v>46.607425161181197</c:v>
                </c:pt>
                <c:pt idx="155619">
                  <c:v>46.607532297133503</c:v>
                </c:pt>
                <c:pt idx="155620">
                  <c:v>46.6076394327429</c:v>
                </c:pt>
                <c:pt idx="155621">
                  <c:v>46.607746568009397</c:v>
                </c:pt>
                <c:pt idx="155622">
                  <c:v>46.607853702932999</c:v>
                </c:pt>
                <c:pt idx="155623">
                  <c:v>46.607960837513602</c:v>
                </c:pt>
                <c:pt idx="155624">
                  <c:v>46.608067971751296</c:v>
                </c:pt>
                <c:pt idx="155625">
                  <c:v>46.608175105645998</c:v>
                </c:pt>
                <c:pt idx="155626">
                  <c:v>46.608282239197898</c:v>
                </c:pt>
                <c:pt idx="155627">
                  <c:v>46.608389372406798</c:v>
                </c:pt>
                <c:pt idx="155628">
                  <c:v>46.608496505272797</c:v>
                </c:pt>
                <c:pt idx="155629">
                  <c:v>46.608603637795802</c:v>
                </c:pt>
                <c:pt idx="155630">
                  <c:v>46.608710769976</c:v>
                </c:pt>
                <c:pt idx="155631">
                  <c:v>46.608817901813197</c:v>
                </c:pt>
                <c:pt idx="155632">
                  <c:v>46.6089250333075</c:v>
                </c:pt>
                <c:pt idx="155633">
                  <c:v>46.609032164458903</c:v>
                </c:pt>
                <c:pt idx="155634">
                  <c:v>46.609139295267298</c:v>
                </c:pt>
                <c:pt idx="155635">
                  <c:v>46.609246425732898</c:v>
                </c:pt>
                <c:pt idx="155636">
                  <c:v>46.609353555855499</c:v>
                </c:pt>
                <c:pt idx="155637">
                  <c:v>46.609460685635199</c:v>
                </c:pt>
                <c:pt idx="155638">
                  <c:v>46.609567815072097</c:v>
                </c:pt>
                <c:pt idx="155639">
                  <c:v>46.609674944165903</c:v>
                </c:pt>
                <c:pt idx="155640">
                  <c:v>46.6097820729169</c:v>
                </c:pt>
                <c:pt idx="155641">
                  <c:v>46.609889201324997</c:v>
                </c:pt>
                <c:pt idx="155642">
                  <c:v>46.609996329390199</c:v>
                </c:pt>
                <c:pt idx="155643">
                  <c:v>46.610103457112402</c:v>
                </c:pt>
                <c:pt idx="155644">
                  <c:v>46.610210584491803</c:v>
                </c:pt>
                <c:pt idx="155645">
                  <c:v>46.610317711528197</c:v>
                </c:pt>
                <c:pt idx="155646">
                  <c:v>46.610424838221803</c:v>
                </c:pt>
                <c:pt idx="155647">
                  <c:v>46.610531964572402</c:v>
                </c:pt>
                <c:pt idx="155648">
                  <c:v>46.6106390905802</c:v>
                </c:pt>
                <c:pt idx="155649">
                  <c:v>46.610746216244998</c:v>
                </c:pt>
                <c:pt idx="155650">
                  <c:v>46.610853341566902</c:v>
                </c:pt>
                <c:pt idx="155651">
                  <c:v>46.610960466545997</c:v>
                </c:pt>
                <c:pt idx="155652">
                  <c:v>46.611067591182099</c:v>
                </c:pt>
                <c:pt idx="155653">
                  <c:v>46.6111747154754</c:v>
                </c:pt>
                <c:pt idx="155654">
                  <c:v>46.6112818394257</c:v>
                </c:pt>
                <c:pt idx="155655">
                  <c:v>46.6113889630332</c:v>
                </c:pt>
                <c:pt idx="155656">
                  <c:v>46.611496086297699</c:v>
                </c:pt>
                <c:pt idx="155657">
                  <c:v>46.611603209219403</c:v>
                </c:pt>
                <c:pt idx="155658">
                  <c:v>46.6117103317982</c:v>
                </c:pt>
                <c:pt idx="155659">
                  <c:v>46.611817454034103</c:v>
                </c:pt>
                <c:pt idx="155660">
                  <c:v>46.611924575927098</c:v>
                </c:pt>
                <c:pt idx="155661">
                  <c:v>46.6120316974772</c:v>
                </c:pt>
                <c:pt idx="155662">
                  <c:v>46.6121388186844</c:v>
                </c:pt>
                <c:pt idx="155663">
                  <c:v>46.612245939548799</c:v>
                </c:pt>
                <c:pt idx="155664">
                  <c:v>46.612353060070198</c:v>
                </c:pt>
                <c:pt idx="155665">
                  <c:v>46.612460180248803</c:v>
                </c:pt>
                <c:pt idx="155666">
                  <c:v>46.6125673000845</c:v>
                </c:pt>
                <c:pt idx="155667">
                  <c:v>46.612674419577303</c:v>
                </c:pt>
                <c:pt idx="155668">
                  <c:v>46.612781538727198</c:v>
                </c:pt>
                <c:pt idx="155669">
                  <c:v>46.612888657534299</c:v>
                </c:pt>
                <c:pt idx="155670">
                  <c:v>46.612995775998499</c:v>
                </c:pt>
                <c:pt idx="155671">
                  <c:v>46.613102894119798</c:v>
                </c:pt>
                <c:pt idx="155672">
                  <c:v>46.613210011898197</c:v>
                </c:pt>
                <c:pt idx="155673">
                  <c:v>46.613317129333701</c:v>
                </c:pt>
                <c:pt idx="155674">
                  <c:v>46.613424246426398</c:v>
                </c:pt>
                <c:pt idx="155675">
                  <c:v>46.6135313631762</c:v>
                </c:pt>
                <c:pt idx="155676">
                  <c:v>46.613638479583102</c:v>
                </c:pt>
                <c:pt idx="155677">
                  <c:v>46.613745595647202</c:v>
                </c:pt>
                <c:pt idx="155678">
                  <c:v>46.613852711368402</c:v>
                </c:pt>
                <c:pt idx="155679">
                  <c:v>46.613959826746701</c:v>
                </c:pt>
                <c:pt idx="155680">
                  <c:v>46.614066941782198</c:v>
                </c:pt>
                <c:pt idx="155681">
                  <c:v>46.614174056474802</c:v>
                </c:pt>
                <c:pt idx="155682">
                  <c:v>46.614281170824498</c:v>
                </c:pt>
                <c:pt idx="155683">
                  <c:v>46.614388284831399</c:v>
                </c:pt>
                <c:pt idx="155684">
                  <c:v>46.6144953984954</c:v>
                </c:pt>
                <c:pt idx="155685">
                  <c:v>46.6146025118165</c:v>
                </c:pt>
                <c:pt idx="155686">
                  <c:v>46.614709624794799</c:v>
                </c:pt>
                <c:pt idx="155687">
                  <c:v>46.614816737430203</c:v>
                </c:pt>
                <c:pt idx="155688">
                  <c:v>46.6149238497228</c:v>
                </c:pt>
                <c:pt idx="155689">
                  <c:v>46.615030961672502</c:v>
                </c:pt>
                <c:pt idx="155690">
                  <c:v>46.615138073279297</c:v>
                </c:pt>
                <c:pt idx="155691">
                  <c:v>46.615245184543298</c:v>
                </c:pt>
                <c:pt idx="155692">
                  <c:v>46.615352295464497</c:v>
                </c:pt>
                <c:pt idx="155693">
                  <c:v>46.615459406042802</c:v>
                </c:pt>
                <c:pt idx="155694">
                  <c:v>46.6155665162782</c:v>
                </c:pt>
                <c:pt idx="155695">
                  <c:v>46.615673626170803</c:v>
                </c:pt>
                <c:pt idx="155696">
                  <c:v>46.615780735720499</c:v>
                </c:pt>
                <c:pt idx="155697">
                  <c:v>46.6158878449274</c:v>
                </c:pt>
                <c:pt idx="155698">
                  <c:v>46.6159949537915</c:v>
                </c:pt>
                <c:pt idx="155699">
                  <c:v>46.616102062312699</c:v>
                </c:pt>
                <c:pt idx="155700">
                  <c:v>46.616209170490997</c:v>
                </c:pt>
                <c:pt idx="155701">
                  <c:v>46.616316278326501</c:v>
                </c:pt>
                <c:pt idx="155702">
                  <c:v>46.616423385819203</c:v>
                </c:pt>
                <c:pt idx="155703">
                  <c:v>46.616530492968998</c:v>
                </c:pt>
                <c:pt idx="155704">
                  <c:v>46.616637599775999</c:v>
                </c:pt>
                <c:pt idx="155705">
                  <c:v>46.616744706240098</c:v>
                </c:pt>
                <c:pt idx="155706">
                  <c:v>46.616851812361404</c:v>
                </c:pt>
                <c:pt idx="155707">
                  <c:v>46.6169589181399</c:v>
                </c:pt>
                <c:pt idx="155708">
                  <c:v>46.617066023575497</c:v>
                </c:pt>
                <c:pt idx="155709">
                  <c:v>46.617173128668298</c:v>
                </c:pt>
                <c:pt idx="155710">
                  <c:v>46.617280233418299</c:v>
                </c:pt>
                <c:pt idx="155711">
                  <c:v>46.617387337825399</c:v>
                </c:pt>
                <c:pt idx="155712">
                  <c:v>46.617494441889697</c:v>
                </c:pt>
                <c:pt idx="155713">
                  <c:v>46.617601545611201</c:v>
                </c:pt>
                <c:pt idx="155714">
                  <c:v>46.617708648989897</c:v>
                </c:pt>
                <c:pt idx="155715">
                  <c:v>46.617815752025699</c:v>
                </c:pt>
                <c:pt idx="155716">
                  <c:v>46.6179228547186</c:v>
                </c:pt>
                <c:pt idx="155717">
                  <c:v>46.618029957068799</c:v>
                </c:pt>
                <c:pt idx="155718">
                  <c:v>46.618137059076098</c:v>
                </c:pt>
                <c:pt idx="155719">
                  <c:v>46.618244160740701</c:v>
                </c:pt>
                <c:pt idx="155720">
                  <c:v>46.618351262062298</c:v>
                </c:pt>
                <c:pt idx="155721">
                  <c:v>46.618458363041199</c:v>
                </c:pt>
                <c:pt idx="155722">
                  <c:v>46.6185654636772</c:v>
                </c:pt>
                <c:pt idx="155723">
                  <c:v>46.618672563970499</c:v>
                </c:pt>
                <c:pt idx="155724">
                  <c:v>46.618779663920897</c:v>
                </c:pt>
                <c:pt idx="155725">
                  <c:v>46.618886763528501</c:v>
                </c:pt>
                <c:pt idx="155726">
                  <c:v>46.618993862793197</c:v>
                </c:pt>
                <c:pt idx="155727">
                  <c:v>46.619100961715198</c:v>
                </c:pt>
                <c:pt idx="155728">
                  <c:v>46.619208060294298</c:v>
                </c:pt>
                <c:pt idx="155729">
                  <c:v>46.619315158530704</c:v>
                </c:pt>
                <c:pt idx="155730">
                  <c:v>46.619422256424201</c:v>
                </c:pt>
                <c:pt idx="155731">
                  <c:v>46.619529353974897</c:v>
                </c:pt>
                <c:pt idx="155732">
                  <c:v>46.619636451182799</c:v>
                </c:pt>
                <c:pt idx="155733">
                  <c:v>46.6197435480479</c:v>
                </c:pt>
                <c:pt idx="155734">
                  <c:v>46.619850644570199</c:v>
                </c:pt>
                <c:pt idx="155735">
                  <c:v>46.619957740749598</c:v>
                </c:pt>
                <c:pt idx="155736">
                  <c:v>46.620064836586302</c:v>
                </c:pt>
                <c:pt idx="155737">
                  <c:v>46.620171932080197</c:v>
                </c:pt>
                <c:pt idx="155738">
                  <c:v>46.620279027231199</c:v>
                </c:pt>
                <c:pt idx="155739">
                  <c:v>46.620386122039498</c:v>
                </c:pt>
                <c:pt idx="155740">
                  <c:v>46.620493216504897</c:v>
                </c:pt>
                <c:pt idx="155741">
                  <c:v>46.620600310627601</c:v>
                </c:pt>
                <c:pt idx="155742">
                  <c:v>46.620707404407497</c:v>
                </c:pt>
                <c:pt idx="155743">
                  <c:v>46.620814497844499</c:v>
                </c:pt>
                <c:pt idx="155744">
                  <c:v>46.620921590938799</c:v>
                </c:pt>
                <c:pt idx="155745">
                  <c:v>46.621028683690298</c:v>
                </c:pt>
                <c:pt idx="155746">
                  <c:v>46.621135776098903</c:v>
                </c:pt>
                <c:pt idx="155747">
                  <c:v>46.621242868164799</c:v>
                </c:pt>
                <c:pt idx="155748">
                  <c:v>46.621349959887901</c:v>
                </c:pt>
                <c:pt idx="155749">
                  <c:v>46.621457051268202</c:v>
                </c:pt>
                <c:pt idx="155750">
                  <c:v>46.621564142305701</c:v>
                </c:pt>
                <c:pt idx="155751">
                  <c:v>46.621671233000498</c:v>
                </c:pt>
                <c:pt idx="155752">
                  <c:v>46.621778323352402</c:v>
                </c:pt>
                <c:pt idx="155753">
                  <c:v>46.621885413361497</c:v>
                </c:pt>
                <c:pt idx="155754">
                  <c:v>46.621992503027897</c:v>
                </c:pt>
                <c:pt idx="155755">
                  <c:v>46.622099592351503</c:v>
                </c:pt>
                <c:pt idx="155756">
                  <c:v>46.622206681332301</c:v>
                </c:pt>
                <c:pt idx="155757">
                  <c:v>46.622313769970297</c:v>
                </c:pt>
                <c:pt idx="155758">
                  <c:v>46.6224208582655</c:v>
                </c:pt>
                <c:pt idx="155759">
                  <c:v>46.622527946218</c:v>
                </c:pt>
                <c:pt idx="155760">
                  <c:v>46.622635033827599</c:v>
                </c:pt>
                <c:pt idx="155761">
                  <c:v>46.622742121094497</c:v>
                </c:pt>
                <c:pt idx="155762">
                  <c:v>46.6228492080186</c:v>
                </c:pt>
                <c:pt idx="155763">
                  <c:v>46.622956294600002</c:v>
                </c:pt>
                <c:pt idx="155764">
                  <c:v>46.623063380838502</c:v>
                </c:pt>
                <c:pt idx="155765">
                  <c:v>46.623170466734301</c:v>
                </c:pt>
                <c:pt idx="155766">
                  <c:v>46.623277552287298</c:v>
                </c:pt>
                <c:pt idx="155767">
                  <c:v>46.623384637497601</c:v>
                </c:pt>
                <c:pt idx="155768">
                  <c:v>46.623491722365102</c:v>
                </c:pt>
                <c:pt idx="155769">
                  <c:v>46.623598806889802</c:v>
                </c:pt>
                <c:pt idx="155770">
                  <c:v>46.623705891071701</c:v>
                </c:pt>
                <c:pt idx="155771">
                  <c:v>46.623812974910898</c:v>
                </c:pt>
                <c:pt idx="155772">
                  <c:v>46.6239200584073</c:v>
                </c:pt>
                <c:pt idx="155773">
                  <c:v>46.624027141561001</c:v>
                </c:pt>
                <c:pt idx="155774">
                  <c:v>46.624134224371801</c:v>
                </c:pt>
                <c:pt idx="155775">
                  <c:v>46.624241306839899</c:v>
                </c:pt>
                <c:pt idx="155776">
                  <c:v>46.624348388965302</c:v>
                </c:pt>
                <c:pt idx="155777">
                  <c:v>46.624455470747897</c:v>
                </c:pt>
                <c:pt idx="155778">
                  <c:v>46.624562552187697</c:v>
                </c:pt>
                <c:pt idx="155779">
                  <c:v>46.624669633284803</c:v>
                </c:pt>
                <c:pt idx="155780">
                  <c:v>46.624776714039101</c:v>
                </c:pt>
                <c:pt idx="155781">
                  <c:v>46.624883794450703</c:v>
                </c:pt>
                <c:pt idx="155782">
                  <c:v>46.624990874519497</c:v>
                </c:pt>
                <c:pt idx="155783">
                  <c:v>46.625097954245597</c:v>
                </c:pt>
                <c:pt idx="155784">
                  <c:v>46.625205033628902</c:v>
                </c:pt>
                <c:pt idx="155785">
                  <c:v>46.625312112669398</c:v>
                </c:pt>
                <c:pt idx="155786">
                  <c:v>46.6254191913672</c:v>
                </c:pt>
                <c:pt idx="155787">
                  <c:v>46.6255262697223</c:v>
                </c:pt>
                <c:pt idx="155788">
                  <c:v>46.625633347734599</c:v>
                </c:pt>
                <c:pt idx="155789">
                  <c:v>46.625740425404103</c:v>
                </c:pt>
                <c:pt idx="155790">
                  <c:v>46.625847502730998</c:v>
                </c:pt>
                <c:pt idx="155791">
                  <c:v>46.625954579715</c:v>
                </c:pt>
                <c:pt idx="155792">
                  <c:v>46.626061656356299</c:v>
                </c:pt>
                <c:pt idx="155793">
                  <c:v>46.626168732654897</c:v>
                </c:pt>
                <c:pt idx="155794">
                  <c:v>46.626275808610799</c:v>
                </c:pt>
                <c:pt idx="155795">
                  <c:v>46.626382884223801</c:v>
                </c:pt>
                <c:pt idx="155796">
                  <c:v>46.626489959494201</c:v>
                </c:pt>
                <c:pt idx="155797">
                  <c:v>46.626597034421799</c:v>
                </c:pt>
                <c:pt idx="155798">
                  <c:v>46.626704109006702</c:v>
                </c:pt>
                <c:pt idx="155799">
                  <c:v>46.626811183248897</c:v>
                </c:pt>
                <c:pt idx="155800">
                  <c:v>46.626918257148297</c:v>
                </c:pt>
                <c:pt idx="155801">
                  <c:v>46.627025330704903</c:v>
                </c:pt>
                <c:pt idx="155802">
                  <c:v>46.6271324039189</c:v>
                </c:pt>
                <c:pt idx="155803">
                  <c:v>46.627239476790102</c:v>
                </c:pt>
                <c:pt idx="155804">
                  <c:v>46.627346549318602</c:v>
                </c:pt>
                <c:pt idx="155805">
                  <c:v>46.627453621504301</c:v>
                </c:pt>
                <c:pt idx="155806">
                  <c:v>46.627560693347398</c:v>
                </c:pt>
                <c:pt idx="155807">
                  <c:v>46.627667764847601</c:v>
                </c:pt>
                <c:pt idx="155808">
                  <c:v>46.627774836005202</c:v>
                </c:pt>
                <c:pt idx="155809">
                  <c:v>46.6278819068201</c:v>
                </c:pt>
                <c:pt idx="155810">
                  <c:v>46.627988977292198</c:v>
                </c:pt>
                <c:pt idx="155811">
                  <c:v>46.6280960474216</c:v>
                </c:pt>
                <c:pt idx="155812">
                  <c:v>46.628203117208301</c:v>
                </c:pt>
                <c:pt idx="155813">
                  <c:v>46.6283101866522</c:v>
                </c:pt>
                <c:pt idx="155814">
                  <c:v>46.628417255753398</c:v>
                </c:pt>
                <c:pt idx="155815">
                  <c:v>46.628524324512</c:v>
                </c:pt>
                <c:pt idx="155816">
                  <c:v>46.628631392927801</c:v>
                </c:pt>
                <c:pt idx="155817">
                  <c:v>46.6287384610008</c:v>
                </c:pt>
                <c:pt idx="155818">
                  <c:v>46.628845528731198</c:v>
                </c:pt>
                <c:pt idx="155819">
                  <c:v>46.6289525961189</c:v>
                </c:pt>
                <c:pt idx="155820">
                  <c:v>46.629059663163801</c:v>
                </c:pt>
                <c:pt idx="155821">
                  <c:v>46.629166729866</c:v>
                </c:pt>
                <c:pt idx="155822">
                  <c:v>46.629273796225498</c:v>
                </c:pt>
                <c:pt idx="155823">
                  <c:v>46.6293808622423</c:v>
                </c:pt>
                <c:pt idx="155824">
                  <c:v>46.629487927916401</c:v>
                </c:pt>
                <c:pt idx="155825">
                  <c:v>46.6295949932478</c:v>
                </c:pt>
                <c:pt idx="155826">
                  <c:v>46.629702058236496</c:v>
                </c:pt>
                <c:pt idx="155827">
                  <c:v>46.629809122882499</c:v>
                </c:pt>
                <c:pt idx="155828">
                  <c:v>46.629916187185799</c:v>
                </c:pt>
                <c:pt idx="155829">
                  <c:v>46.630023251146298</c:v>
                </c:pt>
                <c:pt idx="155830">
                  <c:v>46.630130314764202</c:v>
                </c:pt>
                <c:pt idx="155831">
                  <c:v>46.630237378039403</c:v>
                </c:pt>
                <c:pt idx="155832">
                  <c:v>46.630344440971797</c:v>
                </c:pt>
                <c:pt idx="155833">
                  <c:v>46.630451503561602</c:v>
                </c:pt>
                <c:pt idx="155834">
                  <c:v>46.630558565808698</c:v>
                </c:pt>
                <c:pt idx="155835">
                  <c:v>46.630665627713</c:v>
                </c:pt>
                <c:pt idx="155836">
                  <c:v>46.6307726892747</c:v>
                </c:pt>
                <c:pt idx="155837">
                  <c:v>46.630879750493698</c:v>
                </c:pt>
                <c:pt idx="155838">
                  <c:v>46.630986811370001</c:v>
                </c:pt>
                <c:pt idx="155839">
                  <c:v>46.631093871903602</c:v>
                </c:pt>
                <c:pt idx="155840">
                  <c:v>46.631200932094501</c:v>
                </c:pt>
                <c:pt idx="155841">
                  <c:v>46.631307991942698</c:v>
                </c:pt>
                <c:pt idx="155842">
                  <c:v>46.631415051448201</c:v>
                </c:pt>
                <c:pt idx="155843">
                  <c:v>46.631522110611101</c:v>
                </c:pt>
                <c:pt idx="155844">
                  <c:v>46.6316291694312</c:v>
                </c:pt>
                <c:pt idx="155845">
                  <c:v>46.631736227908704</c:v>
                </c:pt>
                <c:pt idx="155846">
                  <c:v>46.631843286043498</c:v>
                </c:pt>
                <c:pt idx="155847">
                  <c:v>46.631950343835598</c:v>
                </c:pt>
                <c:pt idx="155848">
                  <c:v>46.632057401285003</c:v>
                </c:pt>
                <c:pt idx="155849">
                  <c:v>46.632164458391699</c:v>
                </c:pt>
                <c:pt idx="155850">
                  <c:v>46.6322715151558</c:v>
                </c:pt>
                <c:pt idx="155851">
                  <c:v>46.632378571577199</c:v>
                </c:pt>
                <c:pt idx="155852">
                  <c:v>46.632485627655797</c:v>
                </c:pt>
                <c:pt idx="155853">
                  <c:v>46.632592683391898</c:v>
                </c:pt>
                <c:pt idx="155854">
                  <c:v>46.632699738785199</c:v>
                </c:pt>
                <c:pt idx="155855">
                  <c:v>46.632806793835897</c:v>
                </c:pt>
                <c:pt idx="155856">
                  <c:v>46.6329138485439</c:v>
                </c:pt>
                <c:pt idx="155857">
                  <c:v>46.633020902909202</c:v>
                </c:pt>
                <c:pt idx="155858">
                  <c:v>46.633127956931801</c:v>
                </c:pt>
                <c:pt idx="155859">
                  <c:v>46.633235010611799</c:v>
                </c:pt>
                <c:pt idx="155860">
                  <c:v>46.633342063949101</c:v>
                </c:pt>
                <c:pt idx="155861">
                  <c:v>46.633449116943801</c:v>
                </c:pt>
                <c:pt idx="155862">
                  <c:v>46.633556169595799</c:v>
                </c:pt>
                <c:pt idx="155863">
                  <c:v>46.633663221905103</c:v>
                </c:pt>
                <c:pt idx="155864">
                  <c:v>46.633770273871697</c:v>
                </c:pt>
                <c:pt idx="155865">
                  <c:v>46.633877325495703</c:v>
                </c:pt>
                <c:pt idx="155866">
                  <c:v>46.633984376777001</c:v>
                </c:pt>
                <c:pt idx="155867">
                  <c:v>46.634091427715703</c:v>
                </c:pt>
                <c:pt idx="155868">
                  <c:v>46.634198478311703</c:v>
                </c:pt>
                <c:pt idx="155869">
                  <c:v>46.634305528565001</c:v>
                </c:pt>
                <c:pt idx="155870">
                  <c:v>46.634412578475697</c:v>
                </c:pt>
                <c:pt idx="155871">
                  <c:v>46.634519628043698</c:v>
                </c:pt>
                <c:pt idx="155872">
                  <c:v>46.634626677269097</c:v>
                </c:pt>
                <c:pt idx="155873">
                  <c:v>46.634733726151801</c:v>
                </c:pt>
                <c:pt idx="155874">
                  <c:v>46.634840774691803</c:v>
                </c:pt>
                <c:pt idx="155875">
                  <c:v>46.634947822889202</c:v>
                </c:pt>
                <c:pt idx="155876">
                  <c:v>46.635054870744</c:v>
                </c:pt>
                <c:pt idx="155877">
                  <c:v>46.635161918256102</c:v>
                </c:pt>
                <c:pt idx="155878">
                  <c:v>46.635268965425503</c:v>
                </c:pt>
                <c:pt idx="155879">
                  <c:v>46.635376012252301</c:v>
                </c:pt>
                <c:pt idx="155880">
                  <c:v>46.635483058736497</c:v>
                </c:pt>
                <c:pt idx="155881">
                  <c:v>46.635590104877998</c:v>
                </c:pt>
                <c:pt idx="155882">
                  <c:v>46.635697150676897</c:v>
                </c:pt>
                <c:pt idx="155883">
                  <c:v>46.635804196133101</c:v>
                </c:pt>
                <c:pt idx="155884">
                  <c:v>46.635911241246703</c:v>
                </c:pt>
                <c:pt idx="155885">
                  <c:v>46.636018286017602</c:v>
                </c:pt>
                <c:pt idx="155886">
                  <c:v>46.6361253304459</c:v>
                </c:pt>
                <c:pt idx="155887">
                  <c:v>46.636232374531602</c:v>
                </c:pt>
                <c:pt idx="155888">
                  <c:v>46.636339418274602</c:v>
                </c:pt>
                <c:pt idx="155889">
                  <c:v>46.6364464616749</c:v>
                </c:pt>
                <c:pt idx="155890">
                  <c:v>46.636553504732703</c:v>
                </c:pt>
                <c:pt idx="155891">
                  <c:v>46.636660547447804</c:v>
                </c:pt>
                <c:pt idx="155892">
                  <c:v>46.636767589820302</c:v>
                </c:pt>
                <c:pt idx="155893">
                  <c:v>46.636874631850098</c:v>
                </c:pt>
                <c:pt idx="155894">
                  <c:v>46.636981673537299</c:v>
                </c:pt>
                <c:pt idx="155895">
                  <c:v>46.637088714881898</c:v>
                </c:pt>
                <c:pt idx="155896">
                  <c:v>46.637195755883802</c:v>
                </c:pt>
                <c:pt idx="155897">
                  <c:v>46.637302796543203</c:v>
                </c:pt>
                <c:pt idx="155898">
                  <c:v>46.637409836859902</c:v>
                </c:pt>
                <c:pt idx="155899">
                  <c:v>46.637516876833899</c:v>
                </c:pt>
                <c:pt idx="155900">
                  <c:v>46.637623916465401</c:v>
                </c:pt>
                <c:pt idx="155901">
                  <c:v>46.637730955754201</c:v>
                </c:pt>
                <c:pt idx="155902">
                  <c:v>46.637837994700398</c:v>
                </c:pt>
                <c:pt idx="155903">
                  <c:v>46.6379450333039</c:v>
                </c:pt>
                <c:pt idx="155904">
                  <c:v>46.6380520715649</c:v>
                </c:pt>
                <c:pt idx="155905">
                  <c:v>46.638159109483198</c:v>
                </c:pt>
                <c:pt idx="155906">
                  <c:v>46.6382661470589</c:v>
                </c:pt>
                <c:pt idx="155907">
                  <c:v>46.638373184292</c:v>
                </c:pt>
                <c:pt idx="155908">
                  <c:v>46.638480221182498</c:v>
                </c:pt>
                <c:pt idx="155909">
                  <c:v>46.6385872577303</c:v>
                </c:pt>
                <c:pt idx="155910">
                  <c:v>46.6386942939356</c:v>
                </c:pt>
                <c:pt idx="155911">
                  <c:v>46.638801329798198</c:v>
                </c:pt>
                <c:pt idx="155912">
                  <c:v>46.638908365318201</c:v>
                </c:pt>
                <c:pt idx="155913">
                  <c:v>46.639015400495602</c:v>
                </c:pt>
                <c:pt idx="155914">
                  <c:v>46.6391224353304</c:v>
                </c:pt>
                <c:pt idx="155915">
                  <c:v>46.639229469822602</c:v>
                </c:pt>
                <c:pt idx="155916">
                  <c:v>46.639336503972203</c:v>
                </c:pt>
                <c:pt idx="155917">
                  <c:v>46.639443537779201</c:v>
                </c:pt>
                <c:pt idx="155918">
                  <c:v>46.639550571243603</c:v>
                </c:pt>
                <c:pt idx="155919">
                  <c:v>46.639657604365297</c:v>
                </c:pt>
                <c:pt idx="155920">
                  <c:v>46.639764637144502</c:v>
                </c:pt>
                <c:pt idx="155921">
                  <c:v>46.639871669580998</c:v>
                </c:pt>
                <c:pt idx="155922">
                  <c:v>46.639978701674998</c:v>
                </c:pt>
                <c:pt idx="155923">
                  <c:v>46.640085733426403</c:v>
                </c:pt>
                <c:pt idx="155924">
                  <c:v>46.640192764835099</c:v>
                </c:pt>
                <c:pt idx="155925">
                  <c:v>46.640299795901299</c:v>
                </c:pt>
                <c:pt idx="155926">
                  <c:v>46.640406826624798</c:v>
                </c:pt>
                <c:pt idx="155927">
                  <c:v>46.6405138570058</c:v>
                </c:pt>
                <c:pt idx="155928">
                  <c:v>46.6406208870442</c:v>
                </c:pt>
                <c:pt idx="155929">
                  <c:v>46.640727916739998</c:v>
                </c:pt>
                <c:pt idx="155930">
                  <c:v>46.640834946093101</c:v>
                </c:pt>
                <c:pt idx="155931">
                  <c:v>46.640941975103701</c:v>
                </c:pt>
                <c:pt idx="155932">
                  <c:v>46.641049003771698</c:v>
                </c:pt>
                <c:pt idx="155933">
                  <c:v>46.6411560320972</c:v>
                </c:pt>
                <c:pt idx="155934">
                  <c:v>46.64126306008</c:v>
                </c:pt>
                <c:pt idx="155935">
                  <c:v>46.641370087720198</c:v>
                </c:pt>
                <c:pt idx="155936">
                  <c:v>46.641477115017899</c:v>
                </c:pt>
                <c:pt idx="155937">
                  <c:v>46.641584141972999</c:v>
                </c:pt>
                <c:pt idx="155938">
                  <c:v>46.641691168585403</c:v>
                </c:pt>
                <c:pt idx="155939">
                  <c:v>46.641798194855298</c:v>
                </c:pt>
                <c:pt idx="155940">
                  <c:v>46.641905220782697</c:v>
                </c:pt>
                <c:pt idx="155941">
                  <c:v>46.642012246367401</c:v>
                </c:pt>
                <c:pt idx="155942">
                  <c:v>46.642119271609602</c:v>
                </c:pt>
                <c:pt idx="155943">
                  <c:v>46.642226296509101</c:v>
                </c:pt>
                <c:pt idx="155944">
                  <c:v>46.642333321066197</c:v>
                </c:pt>
                <c:pt idx="155945">
                  <c:v>46.642440345280598</c:v>
                </c:pt>
                <c:pt idx="155946">
                  <c:v>46.642547369152403</c:v>
                </c:pt>
                <c:pt idx="155947">
                  <c:v>46.642654392681699</c:v>
                </c:pt>
                <c:pt idx="155948">
                  <c:v>46.642761415868399</c:v>
                </c:pt>
                <c:pt idx="155949">
                  <c:v>46.642868438712597</c:v>
                </c:pt>
                <c:pt idx="155950">
                  <c:v>46.6429754612141</c:v>
                </c:pt>
                <c:pt idx="155951">
                  <c:v>46.643082483373099</c:v>
                </c:pt>
                <c:pt idx="155952">
                  <c:v>46.643189505189603</c:v>
                </c:pt>
                <c:pt idx="155953">
                  <c:v>46.643296526663399</c:v>
                </c:pt>
                <c:pt idx="155954">
                  <c:v>46.643403547794698</c:v>
                </c:pt>
                <c:pt idx="155955">
                  <c:v>46.643510568583402</c:v>
                </c:pt>
                <c:pt idx="155956">
                  <c:v>46.643617589029603</c:v>
                </c:pt>
                <c:pt idx="155957">
                  <c:v>46.643724609133201</c:v>
                </c:pt>
                <c:pt idx="155958">
                  <c:v>46.643831628894297</c:v>
                </c:pt>
                <c:pt idx="155959">
                  <c:v>46.643938648312698</c:v>
                </c:pt>
                <c:pt idx="155960">
                  <c:v>46.644045667388603</c:v>
                </c:pt>
                <c:pt idx="155961">
                  <c:v>46.644152686121998</c:v>
                </c:pt>
                <c:pt idx="155962">
                  <c:v>46.644259704512798</c:v>
                </c:pt>
                <c:pt idx="155963">
                  <c:v>46.644366722561102</c:v>
                </c:pt>
                <c:pt idx="155964">
                  <c:v>46.644473740266797</c:v>
                </c:pt>
                <c:pt idx="155965">
                  <c:v>46.644580757629903</c:v>
                </c:pt>
                <c:pt idx="155966">
                  <c:v>46.6446877746505</c:v>
                </c:pt>
                <c:pt idx="155967">
                  <c:v>46.644794791328501</c:v>
                </c:pt>
                <c:pt idx="155968">
                  <c:v>46.644901807663999</c:v>
                </c:pt>
                <c:pt idx="155969">
                  <c:v>46.645008823656902</c:v>
                </c:pt>
                <c:pt idx="155970">
                  <c:v>46.645115839307302</c:v>
                </c:pt>
                <c:pt idx="155971">
                  <c:v>46.645222854615099</c:v>
                </c:pt>
                <c:pt idx="155972">
                  <c:v>46.645329869580401</c:v>
                </c:pt>
                <c:pt idx="155973">
                  <c:v>46.6454368842032</c:v>
                </c:pt>
                <c:pt idx="155974">
                  <c:v>46.645543898483403</c:v>
                </c:pt>
                <c:pt idx="155975">
                  <c:v>46.645650912420997</c:v>
                </c:pt>
                <c:pt idx="155976">
                  <c:v>46.645757926016202</c:v>
                </c:pt>
                <c:pt idx="155977">
                  <c:v>46.645864939268698</c:v>
                </c:pt>
                <c:pt idx="155978">
                  <c:v>46.645971952178797</c:v>
                </c:pt>
                <c:pt idx="155979">
                  <c:v>46.646078964746302</c:v>
                </c:pt>
                <c:pt idx="155980">
                  <c:v>46.646185976971204</c:v>
                </c:pt>
                <c:pt idx="155981">
                  <c:v>46.646292988853602</c:v>
                </c:pt>
                <c:pt idx="155982">
                  <c:v>46.646400000393498</c:v>
                </c:pt>
                <c:pt idx="155983">
                  <c:v>46.646507011590899</c:v>
                </c:pt>
                <c:pt idx="155984">
                  <c:v>46.646614022445704</c:v>
                </c:pt>
                <c:pt idx="155985">
                  <c:v>46.646721032957998</c:v>
                </c:pt>
                <c:pt idx="155986">
                  <c:v>46.646828043127698</c:v>
                </c:pt>
                <c:pt idx="155987">
                  <c:v>46.646935052955001</c:v>
                </c:pt>
                <c:pt idx="155988">
                  <c:v>46.647042062439702</c:v>
                </c:pt>
                <c:pt idx="155989">
                  <c:v>46.647149071581801</c:v>
                </c:pt>
                <c:pt idx="155990">
                  <c:v>46.647256080381503</c:v>
                </c:pt>
                <c:pt idx="155991">
                  <c:v>46.647363088838603</c:v>
                </c:pt>
                <c:pt idx="155992">
                  <c:v>46.647470096953199</c:v>
                </c:pt>
                <c:pt idx="155993">
                  <c:v>46.647577104725201</c:v>
                </c:pt>
                <c:pt idx="155994">
                  <c:v>46.647684112154799</c:v>
                </c:pt>
                <c:pt idx="155995">
                  <c:v>46.647791119241802</c:v>
                </c:pt>
                <c:pt idx="155996">
                  <c:v>46.647898125986302</c:v>
                </c:pt>
                <c:pt idx="155997">
                  <c:v>46.648005132388299</c:v>
                </c:pt>
                <c:pt idx="155998">
                  <c:v>46.6481121384478</c:v>
                </c:pt>
                <c:pt idx="155999">
                  <c:v>46.648219144164699</c:v>
                </c:pt>
                <c:pt idx="156000">
                  <c:v>46.648326149539201</c:v>
                </c:pt>
                <c:pt idx="156001">
                  <c:v>46.648433154571102</c:v>
                </c:pt>
                <c:pt idx="156002">
                  <c:v>46.648540159260499</c:v>
                </c:pt>
                <c:pt idx="156003">
                  <c:v>46.6486471636074</c:v>
                </c:pt>
                <c:pt idx="156004">
                  <c:v>46.648754167611798</c:v>
                </c:pt>
                <c:pt idx="156005">
                  <c:v>46.648861171273602</c:v>
                </c:pt>
                <c:pt idx="156006">
                  <c:v>46.648968174593001</c:v>
                </c:pt>
                <c:pt idx="156007">
                  <c:v>46.649075177569898</c:v>
                </c:pt>
                <c:pt idx="156008">
                  <c:v>46.6491821802042</c:v>
                </c:pt>
                <c:pt idx="156009">
                  <c:v>46.649289182496098</c:v>
                </c:pt>
                <c:pt idx="156010">
                  <c:v>46.649396184445401</c:v>
                </c:pt>
                <c:pt idx="156011">
                  <c:v>46.6495031860522</c:v>
                </c:pt>
                <c:pt idx="156012">
                  <c:v>46.649610187316497</c:v>
                </c:pt>
                <c:pt idx="156013">
                  <c:v>46.649717188238398</c:v>
                </c:pt>
                <c:pt idx="156014">
                  <c:v>46.649824188817703</c:v>
                </c:pt>
                <c:pt idx="156015">
                  <c:v>46.649931189054499</c:v>
                </c:pt>
                <c:pt idx="156016">
                  <c:v>46.650038188948898</c:v>
                </c:pt>
                <c:pt idx="156017">
                  <c:v>46.650145188500701</c:v>
                </c:pt>
                <c:pt idx="156018">
                  <c:v>46.650252187710002</c:v>
                </c:pt>
                <c:pt idx="156019">
                  <c:v>46.6503591865769</c:v>
                </c:pt>
                <c:pt idx="156020">
                  <c:v>46.650466185101202</c:v>
                </c:pt>
                <c:pt idx="156021">
                  <c:v>46.6505731832831</c:v>
                </c:pt>
                <c:pt idx="156022">
                  <c:v>46.650680181122397</c:v>
                </c:pt>
                <c:pt idx="156023">
                  <c:v>46.650787178619296</c:v>
                </c:pt>
                <c:pt idx="156024">
                  <c:v>46.650894175773701</c:v>
                </c:pt>
                <c:pt idx="156025">
                  <c:v>46.651001172585602</c:v>
                </c:pt>
                <c:pt idx="156026">
                  <c:v>46.651108169055</c:v>
                </c:pt>
                <c:pt idx="156027">
                  <c:v>46.651215165181902</c:v>
                </c:pt>
                <c:pt idx="156028">
                  <c:v>46.651322160966401</c:v>
                </c:pt>
                <c:pt idx="156029">
                  <c:v>46.651429156408298</c:v>
                </c:pt>
                <c:pt idx="156030">
                  <c:v>46.651536151507798</c:v>
                </c:pt>
                <c:pt idx="156031">
                  <c:v>46.651643146264803</c:v>
                </c:pt>
                <c:pt idx="156032">
                  <c:v>46.651750140679297</c:v>
                </c:pt>
                <c:pt idx="156033">
                  <c:v>46.651857134751303</c:v>
                </c:pt>
                <c:pt idx="156034">
                  <c:v>46.651964128480898</c:v>
                </c:pt>
                <c:pt idx="156035">
                  <c:v>46.652071121867998</c:v>
                </c:pt>
                <c:pt idx="156036">
                  <c:v>46.652178114912502</c:v>
                </c:pt>
                <c:pt idx="156037">
                  <c:v>46.652285107614702</c:v>
                </c:pt>
                <c:pt idx="156038">
                  <c:v>46.6523920999743</c:v>
                </c:pt>
                <c:pt idx="156039">
                  <c:v>46.652499091991501</c:v>
                </c:pt>
                <c:pt idx="156040">
                  <c:v>46.6526060836662</c:v>
                </c:pt>
                <c:pt idx="156041">
                  <c:v>46.652713074998402</c:v>
                </c:pt>
                <c:pt idx="156042">
                  <c:v>46.652820065988202</c:v>
                </c:pt>
                <c:pt idx="156043">
                  <c:v>46.652927056635498</c:v>
                </c:pt>
                <c:pt idx="156044">
                  <c:v>46.653034046940299</c:v>
                </c:pt>
                <c:pt idx="156045">
                  <c:v>46.653141036902703</c:v>
                </c:pt>
                <c:pt idx="156046">
                  <c:v>46.653248026522597</c:v>
                </c:pt>
                <c:pt idx="156047">
                  <c:v>46.653355015800003</c:v>
                </c:pt>
                <c:pt idx="156048">
                  <c:v>46.653462004734997</c:v>
                </c:pt>
                <c:pt idx="156049">
                  <c:v>46.653568993327497</c:v>
                </c:pt>
                <c:pt idx="156050">
                  <c:v>46.6536759815775</c:v>
                </c:pt>
                <c:pt idx="156051">
                  <c:v>46.6537829694851</c:v>
                </c:pt>
                <c:pt idx="156052">
                  <c:v>46.653889957050197</c:v>
                </c:pt>
                <c:pt idx="156053">
                  <c:v>46.653996944272897</c:v>
                </c:pt>
                <c:pt idx="156054">
                  <c:v>46.654103931153102</c:v>
                </c:pt>
                <c:pt idx="156055">
                  <c:v>46.654210917690897</c:v>
                </c:pt>
                <c:pt idx="156056">
                  <c:v>46.654317903886103</c:v>
                </c:pt>
                <c:pt idx="156057">
                  <c:v>46.654424889738998</c:v>
                </c:pt>
                <c:pt idx="156058">
                  <c:v>46.654531875249397</c:v>
                </c:pt>
                <c:pt idx="156059">
                  <c:v>46.6546388604173</c:v>
                </c:pt>
                <c:pt idx="156060">
                  <c:v>46.6547458452428</c:v>
                </c:pt>
                <c:pt idx="156061">
                  <c:v>46.654852829725897</c:v>
                </c:pt>
                <c:pt idx="156062">
                  <c:v>46.654959813866498</c:v>
                </c:pt>
                <c:pt idx="156063">
                  <c:v>46.655066797664603</c:v>
                </c:pt>
                <c:pt idx="156064">
                  <c:v>46.655173781120297</c:v>
                </c:pt>
                <c:pt idx="156065">
                  <c:v>46.655280764233602</c:v>
                </c:pt>
                <c:pt idx="156066">
                  <c:v>46.655387747004397</c:v>
                </c:pt>
                <c:pt idx="156067">
                  <c:v>46.655494729432803</c:v>
                </c:pt>
                <c:pt idx="156068">
                  <c:v>46.655601711518699</c:v>
                </c:pt>
                <c:pt idx="156069">
                  <c:v>46.655708693262198</c:v>
                </c:pt>
                <c:pt idx="156070">
                  <c:v>46.655815674663302</c:v>
                </c:pt>
                <c:pt idx="156071">
                  <c:v>46.655922655721902</c:v>
                </c:pt>
                <c:pt idx="156072">
                  <c:v>46.656029636438099</c:v>
                </c:pt>
                <c:pt idx="156073">
                  <c:v>46.6561366168118</c:v>
                </c:pt>
                <c:pt idx="156074">
                  <c:v>46.656243596843098</c:v>
                </c:pt>
                <c:pt idx="156075">
                  <c:v>46.656350576531999</c:v>
                </c:pt>
                <c:pt idx="156076">
                  <c:v>46.656457555878497</c:v>
                </c:pt>
                <c:pt idx="156077">
                  <c:v>46.656564534882499</c:v>
                </c:pt>
                <c:pt idx="156078">
                  <c:v>46.656671513543998</c:v>
                </c:pt>
                <c:pt idx="156079">
                  <c:v>46.6567784918632</c:v>
                </c:pt>
                <c:pt idx="156080">
                  <c:v>46.656885469839899</c:v>
                </c:pt>
                <c:pt idx="156081">
                  <c:v>46.656992447474202</c:v>
                </c:pt>
                <c:pt idx="156082">
                  <c:v>46.657099424766102</c:v>
                </c:pt>
                <c:pt idx="156083">
                  <c:v>46.657206401715499</c:v>
                </c:pt>
                <c:pt idx="156084">
                  <c:v>46.657313378322598</c:v>
                </c:pt>
                <c:pt idx="156085">
                  <c:v>46.657420354587202</c:v>
                </c:pt>
                <c:pt idx="156086">
                  <c:v>46.657527330509303</c:v>
                </c:pt>
                <c:pt idx="156087">
                  <c:v>46.657634306089101</c:v>
                </c:pt>
                <c:pt idx="156088">
                  <c:v>46.657741281326402</c:v>
                </c:pt>
                <c:pt idx="156089">
                  <c:v>46.657848256221399</c:v>
                </c:pt>
                <c:pt idx="156090">
                  <c:v>46.657955230773901</c:v>
                </c:pt>
                <c:pt idx="156091">
                  <c:v>46.658062204983999</c:v>
                </c:pt>
                <c:pt idx="156092">
                  <c:v>46.658169178851601</c:v>
                </c:pt>
                <c:pt idx="156093">
                  <c:v>46.658276152376899</c:v>
                </c:pt>
                <c:pt idx="156094">
                  <c:v>46.658383125559702</c:v>
                </c:pt>
                <c:pt idx="156095">
                  <c:v>46.6584900984002</c:v>
                </c:pt>
                <c:pt idx="156096">
                  <c:v>46.658597070898203</c:v>
                </c:pt>
                <c:pt idx="156097">
                  <c:v>46.658704043053802</c:v>
                </c:pt>
                <c:pt idx="156098">
                  <c:v>46.658811014866998</c:v>
                </c:pt>
                <c:pt idx="156099">
                  <c:v>46.658917986337798</c:v>
                </c:pt>
                <c:pt idx="156100">
                  <c:v>46.659024957466201</c:v>
                </c:pt>
                <c:pt idx="156101">
                  <c:v>46.659131928252201</c:v>
                </c:pt>
                <c:pt idx="156102">
                  <c:v>46.659238898695797</c:v>
                </c:pt>
                <c:pt idx="156103">
                  <c:v>46.659345868796997</c:v>
                </c:pt>
                <c:pt idx="156104">
                  <c:v>46.659452838555801</c:v>
                </c:pt>
                <c:pt idx="156105">
                  <c:v>46.659559807972101</c:v>
                </c:pt>
                <c:pt idx="156106">
                  <c:v>46.659666777046098</c:v>
                </c:pt>
                <c:pt idx="156107">
                  <c:v>46.659773745777699</c:v>
                </c:pt>
                <c:pt idx="156108">
                  <c:v>46.659880714166903</c:v>
                </c:pt>
                <c:pt idx="156109">
                  <c:v>46.659987682213703</c:v>
                </c:pt>
                <c:pt idx="156110">
                  <c:v>46.660094649918101</c:v>
                </c:pt>
                <c:pt idx="156111">
                  <c:v>46.660201617280102</c:v>
                </c:pt>
                <c:pt idx="156112">
                  <c:v>46.660308584299699</c:v>
                </c:pt>
                <c:pt idx="156113">
                  <c:v>46.6604155509769</c:v>
                </c:pt>
                <c:pt idx="156114">
                  <c:v>46.660522517311698</c:v>
                </c:pt>
                <c:pt idx="156115">
                  <c:v>46.660629483304099</c:v>
                </c:pt>
                <c:pt idx="156116">
                  <c:v>46.660736448954196</c:v>
                </c:pt>
                <c:pt idx="156117">
                  <c:v>46.660843414261798</c:v>
                </c:pt>
                <c:pt idx="156118">
                  <c:v>46.660950379227103</c:v>
                </c:pt>
                <c:pt idx="156119">
                  <c:v>46.661057343849997</c:v>
                </c:pt>
                <c:pt idx="156120">
                  <c:v>46.661164308130502</c:v>
                </c:pt>
                <c:pt idx="156121">
                  <c:v>46.661271272068603</c:v>
                </c:pt>
                <c:pt idx="156122">
                  <c:v>46.661378235664301</c:v>
                </c:pt>
                <c:pt idx="156123">
                  <c:v>46.661485198917703</c:v>
                </c:pt>
                <c:pt idx="156124">
                  <c:v>46.6615921618287</c:v>
                </c:pt>
                <c:pt idx="156125">
                  <c:v>46.661699124397302</c:v>
                </c:pt>
                <c:pt idx="156126">
                  <c:v>46.6618060866235</c:v>
                </c:pt>
                <c:pt idx="156127">
                  <c:v>46.661913048507301</c:v>
                </c:pt>
                <c:pt idx="156128">
                  <c:v>46.662020010048799</c:v>
                </c:pt>
                <c:pt idx="156129">
                  <c:v>46.662126971247901</c:v>
                </c:pt>
                <c:pt idx="156130">
                  <c:v>46.662233932104598</c:v>
                </c:pt>
                <c:pt idx="156131">
                  <c:v>46.662340892619</c:v>
                </c:pt>
                <c:pt idx="156132">
                  <c:v>46.662447852790898</c:v>
                </c:pt>
                <c:pt idx="156133">
                  <c:v>46.662554812620499</c:v>
                </c:pt>
                <c:pt idx="156134">
                  <c:v>46.662661772107803</c:v>
                </c:pt>
                <c:pt idx="156135">
                  <c:v>46.662768731252598</c:v>
                </c:pt>
                <c:pt idx="156136">
                  <c:v>46.662875690055102</c:v>
                </c:pt>
                <c:pt idx="156137">
                  <c:v>46.662982648515303</c:v>
                </c:pt>
                <c:pt idx="156138">
                  <c:v>46.6630896066331</c:v>
                </c:pt>
                <c:pt idx="156139">
                  <c:v>46.663196564408501</c:v>
                </c:pt>
                <c:pt idx="156140">
                  <c:v>46.663303521841499</c:v>
                </c:pt>
                <c:pt idx="156141">
                  <c:v>46.6634104789322</c:v>
                </c:pt>
                <c:pt idx="156142">
                  <c:v>46.663517435680497</c:v>
                </c:pt>
                <c:pt idx="156143">
                  <c:v>46.663624392086497</c:v>
                </c:pt>
                <c:pt idx="156144">
                  <c:v>46.663731348150101</c:v>
                </c:pt>
                <c:pt idx="156145">
                  <c:v>46.663838303871302</c:v>
                </c:pt>
                <c:pt idx="156146">
                  <c:v>46.663945259250198</c:v>
                </c:pt>
                <c:pt idx="156147">
                  <c:v>46.664052214286798</c:v>
                </c:pt>
                <c:pt idx="156148">
                  <c:v>46.664159168981001</c:v>
                </c:pt>
                <c:pt idx="156149">
                  <c:v>46.664266123332801</c:v>
                </c:pt>
                <c:pt idx="156150">
                  <c:v>46.664373077342297</c:v>
                </c:pt>
                <c:pt idx="156151">
                  <c:v>46.664480031009397</c:v>
                </c:pt>
                <c:pt idx="156152">
                  <c:v>46.6645869843342</c:v>
                </c:pt>
                <c:pt idx="156153">
                  <c:v>46.664693937316599</c:v>
                </c:pt>
                <c:pt idx="156154">
                  <c:v>46.664800889956702</c:v>
                </c:pt>
                <c:pt idx="156155">
                  <c:v>46.6649078422545</c:v>
                </c:pt>
                <c:pt idx="156156">
                  <c:v>46.665014794209903</c:v>
                </c:pt>
                <c:pt idx="156157">
                  <c:v>46.665121745822901</c:v>
                </c:pt>
                <c:pt idx="156158">
                  <c:v>46.665228697093603</c:v>
                </c:pt>
                <c:pt idx="156159">
                  <c:v>46.665335648022001</c:v>
                </c:pt>
                <c:pt idx="156160">
                  <c:v>46.665442598608003</c:v>
                </c:pt>
                <c:pt idx="156161">
                  <c:v>46.6655495488517</c:v>
                </c:pt>
                <c:pt idx="156162">
                  <c:v>46.665656498753101</c:v>
                </c:pt>
                <c:pt idx="156163">
                  <c:v>46.665763448312099</c:v>
                </c:pt>
                <c:pt idx="156164">
                  <c:v>46.665870397528799</c:v>
                </c:pt>
                <c:pt idx="156165">
                  <c:v>46.665977346403103</c:v>
                </c:pt>
                <c:pt idx="156166">
                  <c:v>46.666084294935096</c:v>
                </c:pt>
                <c:pt idx="156167">
                  <c:v>46.6661912431248</c:v>
                </c:pt>
                <c:pt idx="156168">
                  <c:v>46.666298190972199</c:v>
                </c:pt>
                <c:pt idx="156169">
                  <c:v>46.666405138477202</c:v>
                </c:pt>
                <c:pt idx="156170">
                  <c:v>46.666512085639901</c:v>
                </c:pt>
                <c:pt idx="156171">
                  <c:v>46.666619032460197</c:v>
                </c:pt>
                <c:pt idx="156172">
                  <c:v>46.666725978938203</c:v>
                </c:pt>
                <c:pt idx="156173">
                  <c:v>46.666832925073997</c:v>
                </c:pt>
                <c:pt idx="156174">
                  <c:v>46.666939870867303</c:v>
                </c:pt>
                <c:pt idx="156175">
                  <c:v>46.667046816318397</c:v>
                </c:pt>
                <c:pt idx="156176">
                  <c:v>46.667153761427102</c:v>
                </c:pt>
                <c:pt idx="156177">
                  <c:v>46.667260706193503</c:v>
                </c:pt>
                <c:pt idx="156178">
                  <c:v>46.667367650617599</c:v>
                </c:pt>
                <c:pt idx="156179">
                  <c:v>46.667474594699399</c:v>
                </c:pt>
                <c:pt idx="156180">
                  <c:v>46.667581538438803</c:v>
                </c:pt>
                <c:pt idx="156181">
                  <c:v>46.667688481836002</c:v>
                </c:pt>
                <c:pt idx="156182">
                  <c:v>46.667795424890798</c:v>
                </c:pt>
                <c:pt idx="156183">
                  <c:v>46.667902367603297</c:v>
                </c:pt>
                <c:pt idx="156184">
                  <c:v>46.668009309973499</c:v>
                </c:pt>
                <c:pt idx="156185">
                  <c:v>46.668116252001397</c:v>
                </c:pt>
                <c:pt idx="156186">
                  <c:v>46.668223193686899</c:v>
                </c:pt>
                <c:pt idx="156187">
                  <c:v>46.668330135030203</c:v>
                </c:pt>
                <c:pt idx="156188">
                  <c:v>46.668437076031097</c:v>
                </c:pt>
                <c:pt idx="156189">
                  <c:v>46.6685440166898</c:v>
                </c:pt>
                <c:pt idx="156190">
                  <c:v>46.668650957006101</c:v>
                </c:pt>
                <c:pt idx="156191">
                  <c:v>46.668757896980097</c:v>
                </c:pt>
                <c:pt idx="156192">
                  <c:v>46.668864836611803</c:v>
                </c:pt>
                <c:pt idx="156193">
                  <c:v>46.668971775901198</c:v>
                </c:pt>
                <c:pt idx="156194">
                  <c:v>46.669078714848403</c:v>
                </c:pt>
                <c:pt idx="156195">
                  <c:v>46.669185653453198</c:v>
                </c:pt>
                <c:pt idx="156196">
                  <c:v>46.669292591715703</c:v>
                </c:pt>
                <c:pt idx="156197">
                  <c:v>46.669399529635903</c:v>
                </c:pt>
                <c:pt idx="156198">
                  <c:v>46.6695064672138</c:v>
                </c:pt>
                <c:pt idx="156199">
                  <c:v>46.6696134044494</c:v>
                </c:pt>
                <c:pt idx="156200">
                  <c:v>46.669720341342703</c:v>
                </c:pt>
                <c:pt idx="156201">
                  <c:v>46.669827277893702</c:v>
                </c:pt>
                <c:pt idx="156202">
                  <c:v>46.669934214102398</c:v>
                </c:pt>
                <c:pt idx="156203">
                  <c:v>46.670041149968903</c:v>
                </c:pt>
                <c:pt idx="156204">
                  <c:v>46.670148085492997</c:v>
                </c:pt>
                <c:pt idx="156205">
                  <c:v>46.670255020674901</c:v>
                </c:pt>
                <c:pt idx="156206">
                  <c:v>46.670361955514402</c:v>
                </c:pt>
                <c:pt idx="156207">
                  <c:v>46.670468890011698</c:v>
                </c:pt>
                <c:pt idx="156208">
                  <c:v>46.670575824166697</c:v>
                </c:pt>
                <c:pt idx="156209">
                  <c:v>46.670682757979399</c:v>
                </c:pt>
                <c:pt idx="156210">
                  <c:v>46.670789691449798</c:v>
                </c:pt>
                <c:pt idx="156211">
                  <c:v>46.6708966245779</c:v>
                </c:pt>
                <c:pt idx="156212">
                  <c:v>46.671003557363697</c:v>
                </c:pt>
                <c:pt idx="156213">
                  <c:v>46.671110489807297</c:v>
                </c:pt>
                <c:pt idx="156214">
                  <c:v>46.671217421908601</c:v>
                </c:pt>
                <c:pt idx="156215">
                  <c:v>46.6713243536676</c:v>
                </c:pt>
                <c:pt idx="156216">
                  <c:v>46.671431285084303</c:v>
                </c:pt>
                <c:pt idx="156217">
                  <c:v>46.671538216158702</c:v>
                </c:pt>
                <c:pt idx="156218">
                  <c:v>46.671645146890903</c:v>
                </c:pt>
                <c:pt idx="156219">
                  <c:v>46.6717520772808</c:v>
                </c:pt>
                <c:pt idx="156220">
                  <c:v>46.671859007328401</c:v>
                </c:pt>
                <c:pt idx="156221">
                  <c:v>46.671965937033697</c:v>
                </c:pt>
                <c:pt idx="156222">
                  <c:v>46.672072866396803</c:v>
                </c:pt>
                <c:pt idx="156223">
                  <c:v>46.672179795417598</c:v>
                </c:pt>
                <c:pt idx="156224">
                  <c:v>46.672286724096097</c:v>
                </c:pt>
                <c:pt idx="156225">
                  <c:v>46.672393652432397</c:v>
                </c:pt>
                <c:pt idx="156226">
                  <c:v>46.672500580426302</c:v>
                </c:pt>
                <c:pt idx="156227">
                  <c:v>46.672607508078102</c:v>
                </c:pt>
                <c:pt idx="156228">
                  <c:v>46.672714435387498</c:v>
                </c:pt>
                <c:pt idx="156229">
                  <c:v>46.672821362354703</c:v>
                </c:pt>
                <c:pt idx="156230">
                  <c:v>46.672928288979598</c:v>
                </c:pt>
                <c:pt idx="156231">
                  <c:v>46.673035215262303</c:v>
                </c:pt>
                <c:pt idx="156232">
                  <c:v>46.673142141202703</c:v>
                </c:pt>
                <c:pt idx="156233">
                  <c:v>46.6732490668008</c:v>
                </c:pt>
                <c:pt idx="156234">
                  <c:v>46.673355992056699</c:v>
                </c:pt>
                <c:pt idx="156235">
                  <c:v>46.673462916970301</c:v>
                </c:pt>
                <c:pt idx="156236">
                  <c:v>46.673569841541699</c:v>
                </c:pt>
                <c:pt idx="156237">
                  <c:v>46.6736767657708</c:v>
                </c:pt>
                <c:pt idx="156238">
                  <c:v>46.673783689657697</c:v>
                </c:pt>
                <c:pt idx="156239">
                  <c:v>46.673890613202303</c:v>
                </c:pt>
                <c:pt idx="156240">
                  <c:v>46.673997536404599</c:v>
                </c:pt>
                <c:pt idx="156241">
                  <c:v>46.674104459264697</c:v>
                </c:pt>
                <c:pt idx="156242">
                  <c:v>46.674211381782598</c:v>
                </c:pt>
                <c:pt idx="156243">
                  <c:v>46.674318303958202</c:v>
                </c:pt>
                <c:pt idx="156244">
                  <c:v>46.674425225791502</c:v>
                </c:pt>
                <c:pt idx="156245">
                  <c:v>46.674532147282598</c:v>
                </c:pt>
                <c:pt idx="156246">
                  <c:v>46.674639068431503</c:v>
                </c:pt>
                <c:pt idx="156247">
                  <c:v>46.674745989238097</c:v>
                </c:pt>
                <c:pt idx="156248">
                  <c:v>46.674852909702402</c:v>
                </c:pt>
                <c:pt idx="156249">
                  <c:v>46.674959829824601</c:v>
                </c:pt>
                <c:pt idx="156250">
                  <c:v>46.675066749604497</c:v>
                </c:pt>
                <c:pt idx="156251">
                  <c:v>46.675173669042103</c:v>
                </c:pt>
                <c:pt idx="156252">
                  <c:v>46.675280588137497</c:v>
                </c:pt>
                <c:pt idx="156253">
                  <c:v>46.675387506890701</c:v>
                </c:pt>
                <c:pt idx="156254">
                  <c:v>46.675494425301601</c:v>
                </c:pt>
                <c:pt idx="156255">
                  <c:v>46.675601343370303</c:v>
                </c:pt>
                <c:pt idx="156256">
                  <c:v>46.675708261096702</c:v>
                </c:pt>
                <c:pt idx="156257">
                  <c:v>46.675815178480903</c:v>
                </c:pt>
                <c:pt idx="156258">
                  <c:v>46.6759220955229</c:v>
                </c:pt>
                <c:pt idx="156259">
                  <c:v>46.676029012222699</c:v>
                </c:pt>
                <c:pt idx="156260">
                  <c:v>46.676135928580202</c:v>
                </c:pt>
                <c:pt idx="156261">
                  <c:v>46.6762428445955</c:v>
                </c:pt>
                <c:pt idx="156262">
                  <c:v>46.6763497602686</c:v>
                </c:pt>
                <c:pt idx="156263">
                  <c:v>46.676456675599397</c:v>
                </c:pt>
                <c:pt idx="156264">
                  <c:v>46.676563590588003</c:v>
                </c:pt>
                <c:pt idx="156265">
                  <c:v>46.676670505234398</c:v>
                </c:pt>
                <c:pt idx="156266">
                  <c:v>46.676777419538602</c:v>
                </c:pt>
                <c:pt idx="156267">
                  <c:v>46.676884333500503</c:v>
                </c:pt>
                <c:pt idx="156268">
                  <c:v>46.676991247120199</c:v>
                </c:pt>
                <c:pt idx="156269">
                  <c:v>46.677098160397698</c:v>
                </c:pt>
                <c:pt idx="156270">
                  <c:v>46.677205073332999</c:v>
                </c:pt>
                <c:pt idx="156271">
                  <c:v>46.677311985926004</c:v>
                </c:pt>
                <c:pt idx="156272">
                  <c:v>46.677418898176903</c:v>
                </c:pt>
                <c:pt idx="156273">
                  <c:v>46.677525810085498</c:v>
                </c:pt>
                <c:pt idx="156274">
                  <c:v>46.677632721651896</c:v>
                </c:pt>
                <c:pt idx="156275">
                  <c:v>46.677739632876097</c:v>
                </c:pt>
                <c:pt idx="156276">
                  <c:v>46.6778465437581</c:v>
                </c:pt>
                <c:pt idx="156277">
                  <c:v>46.677953454297899</c:v>
                </c:pt>
                <c:pt idx="156278">
                  <c:v>46.678060364495401</c:v>
                </c:pt>
                <c:pt idx="156279">
                  <c:v>46.678167274350798</c:v>
                </c:pt>
                <c:pt idx="156280">
                  <c:v>46.678274183863898</c:v>
                </c:pt>
                <c:pt idx="156281">
                  <c:v>46.678381093034801</c:v>
                </c:pt>
                <c:pt idx="156282">
                  <c:v>46.678488001863599</c:v>
                </c:pt>
                <c:pt idx="156283">
                  <c:v>46.6785949103501</c:v>
                </c:pt>
                <c:pt idx="156284">
                  <c:v>46.678701818494403</c:v>
                </c:pt>
                <c:pt idx="156285">
                  <c:v>46.678808726296502</c:v>
                </c:pt>
                <c:pt idx="156286">
                  <c:v>46.678915633756397</c:v>
                </c:pt>
                <c:pt idx="156287">
                  <c:v>46.679022540874101</c:v>
                </c:pt>
                <c:pt idx="156288">
                  <c:v>46.679129447649601</c:v>
                </c:pt>
                <c:pt idx="156289">
                  <c:v>46.679236354082903</c:v>
                </c:pt>
                <c:pt idx="156290">
                  <c:v>46.679343260174001</c:v>
                </c:pt>
                <c:pt idx="156291">
                  <c:v>46.679450165922901</c:v>
                </c:pt>
                <c:pt idx="156292">
                  <c:v>46.679557071329697</c:v>
                </c:pt>
                <c:pt idx="156293">
                  <c:v>46.679663976394203</c:v>
                </c:pt>
                <c:pt idx="156294">
                  <c:v>46.679770881116497</c:v>
                </c:pt>
                <c:pt idx="156295">
                  <c:v>46.6798777854966</c:v>
                </c:pt>
                <c:pt idx="156296">
                  <c:v>46.679984689534599</c:v>
                </c:pt>
                <c:pt idx="156297">
                  <c:v>46.680091593230301</c:v>
                </c:pt>
                <c:pt idx="156298">
                  <c:v>46.680198496583898</c:v>
                </c:pt>
                <c:pt idx="156299">
                  <c:v>46.680305399595298</c:v>
                </c:pt>
                <c:pt idx="156300">
                  <c:v>46.6804123022645</c:v>
                </c:pt>
                <c:pt idx="156301">
                  <c:v>46.680519204591498</c:v>
                </c:pt>
                <c:pt idx="156302">
                  <c:v>46.680626106576298</c:v>
                </c:pt>
                <c:pt idx="156303">
                  <c:v>46.680733008218901</c:v>
                </c:pt>
                <c:pt idx="156304">
                  <c:v>46.680839909519399</c:v>
                </c:pt>
                <c:pt idx="156305">
                  <c:v>46.6809468104776</c:v>
                </c:pt>
                <c:pt idx="156306">
                  <c:v>46.681053711093703</c:v>
                </c:pt>
                <c:pt idx="156307">
                  <c:v>46.681160611367602</c:v>
                </c:pt>
                <c:pt idx="156308">
                  <c:v>46.681267511299403</c:v>
                </c:pt>
                <c:pt idx="156309">
                  <c:v>46.6813744108889</c:v>
                </c:pt>
                <c:pt idx="156310">
                  <c:v>46.681481310136299</c:v>
                </c:pt>
                <c:pt idx="156311">
                  <c:v>46.6815882090415</c:v>
                </c:pt>
                <c:pt idx="156312">
                  <c:v>46.681695107604497</c:v>
                </c:pt>
                <c:pt idx="156313">
                  <c:v>46.681802005825404</c:v>
                </c:pt>
                <c:pt idx="156314">
                  <c:v>46.681908903704098</c:v>
                </c:pt>
                <c:pt idx="156315">
                  <c:v>46.682015801240603</c:v>
                </c:pt>
                <c:pt idx="156316">
                  <c:v>46.682122698434902</c:v>
                </c:pt>
                <c:pt idx="156317">
                  <c:v>46.682229595287097</c:v>
                </c:pt>
                <c:pt idx="156318">
                  <c:v>46.682336491797102</c:v>
                </c:pt>
                <c:pt idx="156319">
                  <c:v>46.682443387965002</c:v>
                </c:pt>
                <c:pt idx="156320">
                  <c:v>46.682550283790697</c:v>
                </c:pt>
                <c:pt idx="156321">
                  <c:v>46.682657179274202</c:v>
                </c:pt>
                <c:pt idx="156322">
                  <c:v>46.682764074415502</c:v>
                </c:pt>
                <c:pt idx="156323">
                  <c:v>46.682870969214697</c:v>
                </c:pt>
                <c:pt idx="156324">
                  <c:v>46.682977863671702</c:v>
                </c:pt>
                <c:pt idx="156325">
                  <c:v>46.683084757786602</c:v>
                </c:pt>
                <c:pt idx="156326">
                  <c:v>46.683191651559298</c:v>
                </c:pt>
                <c:pt idx="156327">
                  <c:v>46.683298544989903</c:v>
                </c:pt>
                <c:pt idx="156328">
                  <c:v>46.683405438078303</c:v>
                </c:pt>
                <c:pt idx="156329">
                  <c:v>46.683512330824499</c:v>
                </c:pt>
                <c:pt idx="156330">
                  <c:v>46.683619223228597</c:v>
                </c:pt>
                <c:pt idx="156331">
                  <c:v>46.683726115290497</c:v>
                </c:pt>
                <c:pt idx="156332">
                  <c:v>46.6838330070103</c:v>
                </c:pt>
                <c:pt idx="156333">
                  <c:v>46.683939898387997</c:v>
                </c:pt>
                <c:pt idx="156334">
                  <c:v>46.684046789423398</c:v>
                </c:pt>
                <c:pt idx="156335">
                  <c:v>46.6841536801168</c:v>
                </c:pt>
                <c:pt idx="156336">
                  <c:v>46.684260570467998</c:v>
                </c:pt>
                <c:pt idx="156337">
                  <c:v>46.684367460476999</c:v>
                </c:pt>
                <c:pt idx="156338">
                  <c:v>46.684474350143901</c:v>
                </c:pt>
                <c:pt idx="156339">
                  <c:v>46.684581239468599</c:v>
                </c:pt>
                <c:pt idx="156340">
                  <c:v>46.684688128451199</c:v>
                </c:pt>
                <c:pt idx="156341">
                  <c:v>46.684795017091702</c:v>
                </c:pt>
                <c:pt idx="156342">
                  <c:v>46.684901905389999</c:v>
                </c:pt>
                <c:pt idx="156343">
                  <c:v>46.685008793346199</c:v>
                </c:pt>
                <c:pt idx="156344">
                  <c:v>46.685115680960301</c:v>
                </c:pt>
                <c:pt idx="156345">
                  <c:v>46.685222568232199</c:v>
                </c:pt>
                <c:pt idx="156346">
                  <c:v>46.685329455161899</c:v>
                </c:pt>
                <c:pt idx="156347">
                  <c:v>46.6854363417496</c:v>
                </c:pt>
                <c:pt idx="156348">
                  <c:v>46.685543227995097</c:v>
                </c:pt>
                <c:pt idx="156349">
                  <c:v>46.685650113898397</c:v>
                </c:pt>
                <c:pt idx="156350">
                  <c:v>46.685756999459699</c:v>
                </c:pt>
                <c:pt idx="156351">
                  <c:v>46.685863884678803</c:v>
                </c:pt>
                <c:pt idx="156352">
                  <c:v>46.685970769555702</c:v>
                </c:pt>
                <c:pt idx="156353">
                  <c:v>46.686077654090603</c:v>
                </c:pt>
                <c:pt idx="156354">
                  <c:v>46.6861845382833</c:v>
                </c:pt>
                <c:pt idx="156355">
                  <c:v>46.686291422133898</c:v>
                </c:pt>
                <c:pt idx="156356">
                  <c:v>46.686398305642399</c:v>
                </c:pt>
                <c:pt idx="156357">
                  <c:v>46.686505188808702</c:v>
                </c:pt>
                <c:pt idx="156358">
                  <c:v>46.686612071632901</c:v>
                </c:pt>
                <c:pt idx="156359">
                  <c:v>46.686718954115001</c:v>
                </c:pt>
                <c:pt idx="156360">
                  <c:v>46.686825836254997</c:v>
                </c:pt>
                <c:pt idx="156361">
                  <c:v>46.686932718052802</c:v>
                </c:pt>
                <c:pt idx="156362">
                  <c:v>46.687039599508601</c:v>
                </c:pt>
                <c:pt idx="156363">
                  <c:v>46.687146480622197</c:v>
                </c:pt>
                <c:pt idx="156364">
                  <c:v>46.687253361393701</c:v>
                </c:pt>
                <c:pt idx="156365">
                  <c:v>46.6873602418231</c:v>
                </c:pt>
                <c:pt idx="156366">
                  <c:v>46.687467121910302</c:v>
                </c:pt>
                <c:pt idx="156367">
                  <c:v>46.687574001655499</c:v>
                </c:pt>
                <c:pt idx="156368">
                  <c:v>46.687680881058498</c:v>
                </c:pt>
                <c:pt idx="156369">
                  <c:v>46.687787760119498</c:v>
                </c:pt>
                <c:pt idx="156370">
                  <c:v>46.687894638838301</c:v>
                </c:pt>
                <c:pt idx="156371">
                  <c:v>46.688001517215</c:v>
                </c:pt>
                <c:pt idx="156372">
                  <c:v>46.6881083952496</c:v>
                </c:pt>
                <c:pt idx="156373">
                  <c:v>46.688215272942102</c:v>
                </c:pt>
                <c:pt idx="156374">
                  <c:v>46.6883221502925</c:v>
                </c:pt>
                <c:pt idx="156375">
                  <c:v>46.688429027300799</c:v>
                </c:pt>
                <c:pt idx="156376">
                  <c:v>46.688535903966901</c:v>
                </c:pt>
                <c:pt idx="156377">
                  <c:v>46.688642780290998</c:v>
                </c:pt>
                <c:pt idx="156378">
                  <c:v>46.688749656273004</c:v>
                </c:pt>
                <c:pt idx="156379">
                  <c:v>46.688856531912897</c:v>
                </c:pt>
                <c:pt idx="156380">
                  <c:v>46.688963407210601</c:v>
                </c:pt>
                <c:pt idx="156381">
                  <c:v>46.689070282166298</c:v>
                </c:pt>
                <c:pt idx="156382">
                  <c:v>46.689177156779898</c:v>
                </c:pt>
                <c:pt idx="156383">
                  <c:v>46.6892840310514</c:v>
                </c:pt>
                <c:pt idx="156384">
                  <c:v>46.689390904980797</c:v>
                </c:pt>
                <c:pt idx="156385">
                  <c:v>46.689497778568096</c:v>
                </c:pt>
                <c:pt idx="156386">
                  <c:v>46.689604651813298</c:v>
                </c:pt>
                <c:pt idx="156387">
                  <c:v>46.689711524716401</c:v>
                </c:pt>
                <c:pt idx="156388">
                  <c:v>46.689818397277399</c:v>
                </c:pt>
                <c:pt idx="156389">
                  <c:v>46.6899252694963</c:v>
                </c:pt>
                <c:pt idx="156390">
                  <c:v>46.690032141373202</c:v>
                </c:pt>
                <c:pt idx="156391">
                  <c:v>46.690139012907899</c:v>
                </c:pt>
                <c:pt idx="156392">
                  <c:v>46.690245884100598</c:v>
                </c:pt>
                <c:pt idx="156393">
                  <c:v>46.690352754951199</c:v>
                </c:pt>
                <c:pt idx="156394">
                  <c:v>46.690459625459702</c:v>
                </c:pt>
                <c:pt idx="156395">
                  <c:v>46.690566495626101</c:v>
                </c:pt>
                <c:pt idx="156396">
                  <c:v>46.690673365450401</c:v>
                </c:pt>
                <c:pt idx="156397">
                  <c:v>46.690780234932703</c:v>
                </c:pt>
                <c:pt idx="156398">
                  <c:v>46.6908871040729</c:v>
                </c:pt>
                <c:pt idx="156399">
                  <c:v>46.690993972870999</c:v>
                </c:pt>
                <c:pt idx="156400">
                  <c:v>46.691100841327</c:v>
                </c:pt>
                <c:pt idx="156401">
                  <c:v>46.691207709440903</c:v>
                </c:pt>
                <c:pt idx="156402">
                  <c:v>46.6913145772128</c:v>
                </c:pt>
                <c:pt idx="156403">
                  <c:v>46.6914214446426</c:v>
                </c:pt>
                <c:pt idx="156404">
                  <c:v>46.691528311730302</c:v>
                </c:pt>
                <c:pt idx="156405">
                  <c:v>46.691635178475899</c:v>
                </c:pt>
                <c:pt idx="156406">
                  <c:v>46.691742044879497</c:v>
                </c:pt>
                <c:pt idx="156407">
                  <c:v>46.691848910940998</c:v>
                </c:pt>
                <c:pt idx="156408">
                  <c:v>46.6919557766605</c:v>
                </c:pt>
                <c:pt idx="156409">
                  <c:v>46.692062642037797</c:v>
                </c:pt>
                <c:pt idx="156410">
                  <c:v>46.692169507073103</c:v>
                </c:pt>
                <c:pt idx="156411">
                  <c:v>46.692276371766397</c:v>
                </c:pt>
                <c:pt idx="156412">
                  <c:v>46.6923832361175</c:v>
                </c:pt>
                <c:pt idx="156413">
                  <c:v>46.692490100126697</c:v>
                </c:pt>
                <c:pt idx="156414">
                  <c:v>46.692596963793697</c:v>
                </c:pt>
                <c:pt idx="156415">
                  <c:v>46.692703827118699</c:v>
                </c:pt>
                <c:pt idx="156416">
                  <c:v>46.692810690101602</c:v>
                </c:pt>
                <c:pt idx="156417">
                  <c:v>46.6929175527425</c:v>
                </c:pt>
                <c:pt idx="156418">
                  <c:v>46.6930244150413</c:v>
                </c:pt>
                <c:pt idx="156419">
                  <c:v>46.693131276998002</c:v>
                </c:pt>
                <c:pt idx="156420">
                  <c:v>46.693238138612699</c:v>
                </c:pt>
                <c:pt idx="156421">
                  <c:v>46.693344999885397</c:v>
                </c:pt>
                <c:pt idx="156422">
                  <c:v>46.693451860815998</c:v>
                </c:pt>
                <c:pt idx="156423">
                  <c:v>46.6935587214045</c:v>
                </c:pt>
                <c:pt idx="156424">
                  <c:v>46.693665581650997</c:v>
                </c:pt>
                <c:pt idx="156425">
                  <c:v>46.693772441555403</c:v>
                </c:pt>
                <c:pt idx="156426">
                  <c:v>46.693879301117803</c:v>
                </c:pt>
                <c:pt idx="156427">
                  <c:v>46.693986160338198</c:v>
                </c:pt>
                <c:pt idx="156428">
                  <c:v>46.694093019216503</c:v>
                </c:pt>
                <c:pt idx="156429">
                  <c:v>46.694199877752702</c:v>
                </c:pt>
                <c:pt idx="156430">
                  <c:v>46.694306735946903</c:v>
                </c:pt>
                <c:pt idx="156431">
                  <c:v>46.694413593799098</c:v>
                </c:pt>
                <c:pt idx="156432">
                  <c:v>46.694520451309202</c:v>
                </c:pt>
                <c:pt idx="156433">
                  <c:v>46.694627308477301</c:v>
                </c:pt>
                <c:pt idx="156434">
                  <c:v>46.694734165303302</c:v>
                </c:pt>
                <c:pt idx="156435">
                  <c:v>46.694841021787298</c:v>
                </c:pt>
                <c:pt idx="156436">
                  <c:v>46.694947877929202</c:v>
                </c:pt>
                <c:pt idx="156437">
                  <c:v>46.695054733729201</c:v>
                </c:pt>
                <c:pt idx="156438">
                  <c:v>46.695161589187002</c:v>
                </c:pt>
                <c:pt idx="156439">
                  <c:v>46.695268444302897</c:v>
                </c:pt>
                <c:pt idx="156440">
                  <c:v>46.695375299076701</c:v>
                </c:pt>
                <c:pt idx="156441">
                  <c:v>46.6954821535085</c:v>
                </c:pt>
                <c:pt idx="156442">
                  <c:v>46.695589007598201</c:v>
                </c:pt>
                <c:pt idx="156443">
                  <c:v>46.695695861346003</c:v>
                </c:pt>
                <c:pt idx="156444">
                  <c:v>46.6958027147517</c:v>
                </c:pt>
                <c:pt idx="156445">
                  <c:v>46.695909567815299</c:v>
                </c:pt>
                <c:pt idx="156446">
                  <c:v>46.696016420536999</c:v>
                </c:pt>
                <c:pt idx="156447">
                  <c:v>46.696123272916601</c:v>
                </c:pt>
                <c:pt idx="156448">
                  <c:v>46.696230124954198</c:v>
                </c:pt>
                <c:pt idx="156449">
                  <c:v>46.696336976649697</c:v>
                </c:pt>
                <c:pt idx="156450">
                  <c:v>46.696443828003297</c:v>
                </c:pt>
                <c:pt idx="156451">
                  <c:v>46.696550679014798</c:v>
                </c:pt>
                <c:pt idx="156452">
                  <c:v>46.696657529684302</c:v>
                </c:pt>
                <c:pt idx="156453">
                  <c:v>46.6967643800118</c:v>
                </c:pt>
                <c:pt idx="156454">
                  <c:v>46.6968712299972</c:v>
                </c:pt>
                <c:pt idx="156455">
                  <c:v>46.696978079640701</c:v>
                </c:pt>
                <c:pt idx="156456">
                  <c:v>46.697084928942097</c:v>
                </c:pt>
                <c:pt idx="156457">
                  <c:v>46.697191777901502</c:v>
                </c:pt>
                <c:pt idx="156458">
                  <c:v>46.697298626518901</c:v>
                </c:pt>
                <c:pt idx="156459">
                  <c:v>46.697405474794301</c:v>
                </c:pt>
                <c:pt idx="156460">
                  <c:v>46.697512322727597</c:v>
                </c:pt>
                <c:pt idx="156461">
                  <c:v>46.697619170319001</c:v>
                </c:pt>
                <c:pt idx="156462">
                  <c:v>46.697726017568399</c:v>
                </c:pt>
                <c:pt idx="156463">
                  <c:v>46.6978328644757</c:v>
                </c:pt>
                <c:pt idx="156464">
                  <c:v>46.697939711041002</c:v>
                </c:pt>
                <c:pt idx="156465">
                  <c:v>46.698046557264398</c:v>
                </c:pt>
                <c:pt idx="156466">
                  <c:v>46.698153403145703</c:v>
                </c:pt>
                <c:pt idx="156467">
                  <c:v>46.698260248685003</c:v>
                </c:pt>
                <c:pt idx="156468">
                  <c:v>46.698367093882297</c:v>
                </c:pt>
                <c:pt idx="156469">
                  <c:v>46.6984739387376</c:v>
                </c:pt>
                <c:pt idx="156470">
                  <c:v>46.698580783250897</c:v>
                </c:pt>
                <c:pt idx="156471">
                  <c:v>46.698687627422302</c:v>
                </c:pt>
                <c:pt idx="156472">
                  <c:v>46.698794471251603</c:v>
                </c:pt>
                <c:pt idx="156473">
                  <c:v>46.698901314738897</c:v>
                </c:pt>
                <c:pt idx="156474">
                  <c:v>46.699008157884201</c:v>
                </c:pt>
                <c:pt idx="156475">
                  <c:v>46.699115000687499</c:v>
                </c:pt>
                <c:pt idx="156476">
                  <c:v>46.699221843148898</c:v>
                </c:pt>
                <c:pt idx="156477">
                  <c:v>46.699328685268199</c:v>
                </c:pt>
                <c:pt idx="156478">
                  <c:v>46.699435527045601</c:v>
                </c:pt>
                <c:pt idx="156479">
                  <c:v>46.699542368480898</c:v>
                </c:pt>
                <c:pt idx="156480">
                  <c:v>46.699649209574297</c:v>
                </c:pt>
                <c:pt idx="156481">
                  <c:v>46.699756050325597</c:v>
                </c:pt>
                <c:pt idx="156482">
                  <c:v>46.699862890734998</c:v>
                </c:pt>
                <c:pt idx="156483">
                  <c:v>46.699969730802401</c:v>
                </c:pt>
                <c:pt idx="156484">
                  <c:v>46.700076570527898</c:v>
                </c:pt>
                <c:pt idx="156485">
                  <c:v>46.700183409911297</c:v>
                </c:pt>
                <c:pt idx="156486">
                  <c:v>46.700290248952697</c:v>
                </c:pt>
                <c:pt idx="156487">
                  <c:v>46.700397087652199</c:v>
                </c:pt>
                <c:pt idx="156488">
                  <c:v>46.700503926009702</c:v>
                </c:pt>
                <c:pt idx="156489">
                  <c:v>46.7006107640252</c:v>
                </c:pt>
                <c:pt idx="156490">
                  <c:v>46.700717601698699</c:v>
                </c:pt>
                <c:pt idx="156491">
                  <c:v>46.700824439030299</c:v>
                </c:pt>
                <c:pt idx="156492">
                  <c:v>46.700931276019801</c:v>
                </c:pt>
                <c:pt idx="156493">
                  <c:v>46.701038112667398</c:v>
                </c:pt>
                <c:pt idx="156494">
                  <c:v>46.701144948973102</c:v>
                </c:pt>
                <c:pt idx="156495">
                  <c:v>46.701251784936701</c:v>
                </c:pt>
                <c:pt idx="156496">
                  <c:v>46.701358620558402</c:v>
                </c:pt>
                <c:pt idx="156497">
                  <c:v>46.701465455838097</c:v>
                </c:pt>
                <c:pt idx="156498">
                  <c:v>46.7015722907758</c:v>
                </c:pt>
                <c:pt idx="156499">
                  <c:v>46.701679125371598</c:v>
                </c:pt>
                <c:pt idx="156500">
                  <c:v>46.701785959625397</c:v>
                </c:pt>
                <c:pt idx="156501">
                  <c:v>46.701892793537198</c:v>
                </c:pt>
                <c:pt idx="156502">
                  <c:v>46.701999627107099</c:v>
                </c:pt>
                <c:pt idx="156503">
                  <c:v>46.702106460335003</c:v>
                </c:pt>
                <c:pt idx="156504">
                  <c:v>46.7022132932209</c:v>
                </c:pt>
                <c:pt idx="156505">
                  <c:v>46.702320125764899</c:v>
                </c:pt>
                <c:pt idx="156506">
                  <c:v>46.7024269579669</c:v>
                </c:pt>
                <c:pt idx="156507">
                  <c:v>46.702533789826902</c:v>
                </c:pt>
                <c:pt idx="156508">
                  <c:v>46.702640621344997</c:v>
                </c:pt>
                <c:pt idx="156509">
                  <c:v>46.702747452521201</c:v>
                </c:pt>
                <c:pt idx="156510">
                  <c:v>46.7028542833553</c:v>
                </c:pt>
                <c:pt idx="156511">
                  <c:v>46.7029611138476</c:v>
                </c:pt>
                <c:pt idx="156512">
                  <c:v>46.703067943997802</c:v>
                </c:pt>
                <c:pt idx="156513">
                  <c:v>46.703174773806097</c:v>
                </c:pt>
                <c:pt idx="156514">
                  <c:v>46.703281603272501</c:v>
                </c:pt>
                <c:pt idx="156515">
                  <c:v>46.703388432396899</c:v>
                </c:pt>
                <c:pt idx="156516">
                  <c:v>46.703495261179398</c:v>
                </c:pt>
                <c:pt idx="156517">
                  <c:v>46.703602089619899</c:v>
                </c:pt>
                <c:pt idx="156518">
                  <c:v>46.703708917718401</c:v>
                </c:pt>
                <c:pt idx="156519">
                  <c:v>46.703815745475097</c:v>
                </c:pt>
                <c:pt idx="156520">
                  <c:v>46.703922572889702</c:v>
                </c:pt>
                <c:pt idx="156521">
                  <c:v>46.704029399962401</c:v>
                </c:pt>
                <c:pt idx="156522">
                  <c:v>46.704136226693201</c:v>
                </c:pt>
                <c:pt idx="156523">
                  <c:v>46.704243053082003</c:v>
                </c:pt>
                <c:pt idx="156524">
                  <c:v>46.704349879128898</c:v>
                </c:pt>
                <c:pt idx="156525">
                  <c:v>46.704456704833902</c:v>
                </c:pt>
                <c:pt idx="156526">
                  <c:v>46.7045635301969</c:v>
                </c:pt>
                <c:pt idx="156527">
                  <c:v>46.704670355217999</c:v>
                </c:pt>
                <c:pt idx="156528">
                  <c:v>46.7047771798971</c:v>
                </c:pt>
                <c:pt idx="156529">
                  <c:v>46.704884004234302</c:v>
                </c:pt>
                <c:pt idx="156530">
                  <c:v>46.704990828229597</c:v>
                </c:pt>
                <c:pt idx="156531">
                  <c:v>46.705097651882902</c:v>
                </c:pt>
                <c:pt idx="156532">
                  <c:v>46.7052044751943</c:v>
                </c:pt>
                <c:pt idx="156533">
                  <c:v>46.705311298163799</c:v>
                </c:pt>
                <c:pt idx="156534">
                  <c:v>46.7054181207913</c:v>
                </c:pt>
                <c:pt idx="156535">
                  <c:v>46.705524943076902</c:v>
                </c:pt>
                <c:pt idx="156536">
                  <c:v>46.705631765020598</c:v>
                </c:pt>
                <c:pt idx="156537">
                  <c:v>46.705738586622303</c:v>
                </c:pt>
                <c:pt idx="156538">
                  <c:v>46.705845407882201</c:v>
                </c:pt>
                <c:pt idx="156539">
                  <c:v>46.705952228800101</c:v>
                </c:pt>
                <c:pt idx="156540">
                  <c:v>46.706059049376002</c:v>
                </c:pt>
                <c:pt idx="156541">
                  <c:v>46.706165869610103</c:v>
                </c:pt>
                <c:pt idx="156542">
                  <c:v>46.7062726895022</c:v>
                </c:pt>
                <c:pt idx="156543">
                  <c:v>46.706379509052397</c:v>
                </c:pt>
                <c:pt idx="156544">
                  <c:v>46.706486328260702</c:v>
                </c:pt>
                <c:pt idx="156545">
                  <c:v>46.706593147127101</c:v>
                </c:pt>
                <c:pt idx="156546">
                  <c:v>46.706699965651502</c:v>
                </c:pt>
                <c:pt idx="156547">
                  <c:v>46.706806783834097</c:v>
                </c:pt>
                <c:pt idx="156548">
                  <c:v>46.7069136016747</c:v>
                </c:pt>
                <c:pt idx="156549">
                  <c:v>46.707020419173404</c:v>
                </c:pt>
                <c:pt idx="156550">
                  <c:v>46.707127236330201</c:v>
                </c:pt>
                <c:pt idx="156551">
                  <c:v>46.7072340531451</c:v>
                </c:pt>
                <c:pt idx="156552">
                  <c:v>46.707340869618001</c:v>
                </c:pt>
                <c:pt idx="156553">
                  <c:v>46.707447685749102</c:v>
                </c:pt>
                <c:pt idx="156554">
                  <c:v>46.707554501538198</c:v>
                </c:pt>
                <c:pt idx="156555">
                  <c:v>46.707661316985501</c:v>
                </c:pt>
                <c:pt idx="156556">
                  <c:v>46.707768132090798</c:v>
                </c:pt>
                <c:pt idx="156557">
                  <c:v>46.707874946854197</c:v>
                </c:pt>
                <c:pt idx="156558">
                  <c:v>46.707981761275803</c:v>
                </c:pt>
                <c:pt idx="156559">
                  <c:v>46.708088575355397</c:v>
                </c:pt>
                <c:pt idx="156560">
                  <c:v>46.708195389093099</c:v>
                </c:pt>
                <c:pt idx="156561">
                  <c:v>46.708302202488902</c:v>
                </c:pt>
                <c:pt idx="156562">
                  <c:v>46.708409015542799</c:v>
                </c:pt>
                <c:pt idx="156563">
                  <c:v>46.708515828254797</c:v>
                </c:pt>
                <c:pt idx="156564">
                  <c:v>46.708622640625002</c:v>
                </c:pt>
                <c:pt idx="156565">
                  <c:v>46.708729452653202</c:v>
                </c:pt>
                <c:pt idx="156566">
                  <c:v>46.708836264339503</c:v>
                </c:pt>
                <c:pt idx="156567">
                  <c:v>46.708943075683898</c:v>
                </c:pt>
                <c:pt idx="156568">
                  <c:v>46.7090498866865</c:v>
                </c:pt>
                <c:pt idx="156569">
                  <c:v>46.709156697347098</c:v>
                </c:pt>
                <c:pt idx="156570">
                  <c:v>46.709263507665902</c:v>
                </c:pt>
                <c:pt idx="156571">
                  <c:v>46.709370317642701</c:v>
                </c:pt>
                <c:pt idx="156572">
                  <c:v>46.709477127277701</c:v>
                </c:pt>
                <c:pt idx="156573">
                  <c:v>46.709583936570802</c:v>
                </c:pt>
                <c:pt idx="156574">
                  <c:v>46.709690745522003</c:v>
                </c:pt>
                <c:pt idx="156575">
                  <c:v>46.709797554131299</c:v>
                </c:pt>
                <c:pt idx="156576">
                  <c:v>46.709904362398703</c:v>
                </c:pt>
                <c:pt idx="156577">
                  <c:v>46.7100111703243</c:v>
                </c:pt>
                <c:pt idx="156578">
                  <c:v>46.710117977907998</c:v>
                </c:pt>
                <c:pt idx="156579">
                  <c:v>46.710224785149698</c:v>
                </c:pt>
                <c:pt idx="156580">
                  <c:v>46.710331592049599</c:v>
                </c:pt>
                <c:pt idx="156581">
                  <c:v>46.7104383986077</c:v>
                </c:pt>
                <c:pt idx="156582">
                  <c:v>46.710545204823802</c:v>
                </c:pt>
                <c:pt idx="156583">
                  <c:v>46.710652010698098</c:v>
                </c:pt>
                <c:pt idx="156584">
                  <c:v>46.710758816230502</c:v>
                </c:pt>
                <c:pt idx="156585">
                  <c:v>46.710865621421</c:v>
                </c:pt>
                <c:pt idx="156586">
                  <c:v>46.710972426269599</c:v>
                </c:pt>
                <c:pt idx="156587">
                  <c:v>46.711079230776399</c:v>
                </c:pt>
                <c:pt idx="156588">
                  <c:v>46.711186034941299</c:v>
                </c:pt>
                <c:pt idx="156589">
                  <c:v>46.711292838764301</c:v>
                </c:pt>
                <c:pt idx="156590">
                  <c:v>46.711399642245503</c:v>
                </c:pt>
                <c:pt idx="156591">
                  <c:v>46.711506445384799</c:v>
                </c:pt>
                <c:pt idx="156592">
                  <c:v>46.711613248182204</c:v>
                </c:pt>
                <c:pt idx="156593">
                  <c:v>46.711720050637702</c:v>
                </c:pt>
                <c:pt idx="156594">
                  <c:v>46.7118268527514</c:v>
                </c:pt>
                <c:pt idx="156595">
                  <c:v>46.7119336545232</c:v>
                </c:pt>
                <c:pt idx="156596">
                  <c:v>46.712040455953201</c:v>
                </c:pt>
                <c:pt idx="156597">
                  <c:v>46.712147257041302</c:v>
                </c:pt>
                <c:pt idx="156598">
                  <c:v>46.712254057787497</c:v>
                </c:pt>
                <c:pt idx="156599">
                  <c:v>46.7123608581919</c:v>
                </c:pt>
                <c:pt idx="156600">
                  <c:v>46.712467658254504</c:v>
                </c:pt>
                <c:pt idx="156601">
                  <c:v>46.712574457975101</c:v>
                </c:pt>
                <c:pt idx="156602">
                  <c:v>46.7126812573539</c:v>
                </c:pt>
                <c:pt idx="156603">
                  <c:v>46.712788056390899</c:v>
                </c:pt>
                <c:pt idx="156604">
                  <c:v>46.712894855085999</c:v>
                </c:pt>
                <c:pt idx="156605">
                  <c:v>46.7130016534392</c:v>
                </c:pt>
                <c:pt idx="156606">
                  <c:v>46.713108451450601</c:v>
                </c:pt>
                <c:pt idx="156607">
                  <c:v>46.713215249120204</c:v>
                </c:pt>
                <c:pt idx="156608">
                  <c:v>46.7133220464478</c:v>
                </c:pt>
                <c:pt idx="156609">
                  <c:v>46.713428843433697</c:v>
                </c:pt>
                <c:pt idx="156610">
                  <c:v>46.713535640077701</c:v>
                </c:pt>
                <c:pt idx="156611">
                  <c:v>46.7136424363798</c:v>
                </c:pt>
                <c:pt idx="156612">
                  <c:v>46.713749232340099</c:v>
                </c:pt>
                <c:pt idx="156613">
                  <c:v>46.713856027958599</c:v>
                </c:pt>
                <c:pt idx="156614">
                  <c:v>46.7139628232352</c:v>
                </c:pt>
                <c:pt idx="156615">
                  <c:v>46.714069618170001</c:v>
                </c:pt>
                <c:pt idx="156616">
                  <c:v>46.714176412762903</c:v>
                </c:pt>
                <c:pt idx="156617">
                  <c:v>46.714283207013999</c:v>
                </c:pt>
                <c:pt idx="156618">
                  <c:v>46.714390000923302</c:v>
                </c:pt>
                <c:pt idx="156619">
                  <c:v>46.714496794490699</c:v>
                </c:pt>
                <c:pt idx="156620">
                  <c:v>46.714603587716297</c:v>
                </c:pt>
                <c:pt idx="156621">
                  <c:v>46.714710380600003</c:v>
                </c:pt>
                <c:pt idx="156622">
                  <c:v>46.714817173141903</c:v>
                </c:pt>
                <c:pt idx="156623">
                  <c:v>46.714923965342003</c:v>
                </c:pt>
                <c:pt idx="156624">
                  <c:v>46.715030757200203</c:v>
                </c:pt>
                <c:pt idx="156625">
                  <c:v>46.715137548716697</c:v>
                </c:pt>
                <c:pt idx="156626">
                  <c:v>46.7152443398912</c:v>
                </c:pt>
                <c:pt idx="156627">
                  <c:v>46.715351130724002</c:v>
                </c:pt>
                <c:pt idx="156628">
                  <c:v>46.715457921214899</c:v>
                </c:pt>
                <c:pt idx="156629">
                  <c:v>46.715564711364003</c:v>
                </c:pt>
                <c:pt idx="156630">
                  <c:v>46.7156715011713</c:v>
                </c:pt>
                <c:pt idx="156631">
                  <c:v>46.715778290636699</c:v>
                </c:pt>
                <c:pt idx="156632">
                  <c:v>46.715885079760398</c:v>
                </c:pt>
                <c:pt idx="156633">
                  <c:v>46.715991868542197</c:v>
                </c:pt>
                <c:pt idx="156634">
                  <c:v>46.716098656982098</c:v>
                </c:pt>
                <c:pt idx="156635">
                  <c:v>46.716205445080298</c:v>
                </c:pt>
                <c:pt idx="156636">
                  <c:v>46.7163122328366</c:v>
                </c:pt>
                <c:pt idx="156637">
                  <c:v>46.716419020251202</c:v>
                </c:pt>
                <c:pt idx="156638">
                  <c:v>46.716525807323897</c:v>
                </c:pt>
                <c:pt idx="156639">
                  <c:v>46.716632594054801</c:v>
                </c:pt>
                <c:pt idx="156640">
                  <c:v>46.716739380443798</c:v>
                </c:pt>
                <c:pt idx="156641">
                  <c:v>46.716846166491102</c:v>
                </c:pt>
                <c:pt idx="156642">
                  <c:v>46.7169529521965</c:v>
                </c:pt>
                <c:pt idx="156643">
                  <c:v>46.717059737560199</c:v>
                </c:pt>
                <c:pt idx="156644">
                  <c:v>46.717166522581998</c:v>
                </c:pt>
                <c:pt idx="156645">
                  <c:v>46.717273307261998</c:v>
                </c:pt>
                <c:pt idx="156646">
                  <c:v>46.717380091600198</c:v>
                </c:pt>
                <c:pt idx="156647">
                  <c:v>46.717486875596599</c:v>
                </c:pt>
                <c:pt idx="156648">
                  <c:v>46.7175936592512</c:v>
                </c:pt>
                <c:pt idx="156649">
                  <c:v>46.717700442564002</c:v>
                </c:pt>
                <c:pt idx="156650">
                  <c:v>46.717807225534997</c:v>
                </c:pt>
                <c:pt idx="156651">
                  <c:v>46.7179140081642</c:v>
                </c:pt>
                <c:pt idx="156652">
                  <c:v>46.718020790451597</c:v>
                </c:pt>
                <c:pt idx="156653">
                  <c:v>46.718127572397201</c:v>
                </c:pt>
                <c:pt idx="156654">
                  <c:v>46.718234354000998</c:v>
                </c:pt>
                <c:pt idx="156655">
                  <c:v>46.718341135262897</c:v>
                </c:pt>
                <c:pt idx="156656">
                  <c:v>46.718447916183102</c:v>
                </c:pt>
                <c:pt idx="156657">
                  <c:v>46.718554696761501</c:v>
                </c:pt>
                <c:pt idx="156658">
                  <c:v>46.718661476998101</c:v>
                </c:pt>
                <c:pt idx="156659">
                  <c:v>46.718768256892901</c:v>
                </c:pt>
                <c:pt idx="156660">
                  <c:v>46.718875036445901</c:v>
                </c:pt>
                <c:pt idx="156661">
                  <c:v>46.718981815657102</c:v>
                </c:pt>
                <c:pt idx="156662">
                  <c:v>46.719088594526603</c:v>
                </c:pt>
                <c:pt idx="156663">
                  <c:v>46.719195373054198</c:v>
                </c:pt>
                <c:pt idx="156664">
                  <c:v>46.719302151240001</c:v>
                </c:pt>
                <c:pt idx="156665">
                  <c:v>46.719408929084103</c:v>
                </c:pt>
                <c:pt idx="156666">
                  <c:v>46.7195157065864</c:v>
                </c:pt>
                <c:pt idx="156667">
                  <c:v>46.719622483746903</c:v>
                </c:pt>
                <c:pt idx="156668">
                  <c:v>46.7197292605656</c:v>
                </c:pt>
                <c:pt idx="156669">
                  <c:v>46.719836037042498</c:v>
                </c:pt>
                <c:pt idx="156670">
                  <c:v>46.719942813177603</c:v>
                </c:pt>
                <c:pt idx="156671">
                  <c:v>46.720049588971001</c:v>
                </c:pt>
                <c:pt idx="156672">
                  <c:v>46.7201563644226</c:v>
                </c:pt>
                <c:pt idx="156673">
                  <c:v>46.720263139532399</c:v>
                </c:pt>
                <c:pt idx="156674">
                  <c:v>46.720369914300399</c:v>
                </c:pt>
                <c:pt idx="156675">
                  <c:v>46.720476688726599</c:v>
                </c:pt>
                <c:pt idx="156676">
                  <c:v>46.720583462811099</c:v>
                </c:pt>
                <c:pt idx="156677">
                  <c:v>46.7206902365538</c:v>
                </c:pt>
                <c:pt idx="156678">
                  <c:v>46.720797009954701</c:v>
                </c:pt>
                <c:pt idx="156679">
                  <c:v>46.720903783013902</c:v>
                </c:pt>
                <c:pt idx="156680">
                  <c:v>46.721010555731297</c:v>
                </c:pt>
                <c:pt idx="156681">
                  <c:v>46.721117328106899</c:v>
                </c:pt>
                <c:pt idx="156682">
                  <c:v>46.721224100140702</c:v>
                </c:pt>
                <c:pt idx="156683">
                  <c:v>46.721330871832798</c:v>
                </c:pt>
                <c:pt idx="156684">
                  <c:v>46.721437643183101</c:v>
                </c:pt>
                <c:pt idx="156685">
                  <c:v>46.721544414191598</c:v>
                </c:pt>
                <c:pt idx="156686">
                  <c:v>46.721651184858402</c:v>
                </c:pt>
                <c:pt idx="156687">
                  <c:v>46.721757955183399</c:v>
                </c:pt>
                <c:pt idx="156688">
                  <c:v>46.721864725166697</c:v>
                </c:pt>
                <c:pt idx="156689">
                  <c:v>46.721971494808201</c:v>
                </c:pt>
                <c:pt idx="156690">
                  <c:v>46.7220782641079</c:v>
                </c:pt>
                <c:pt idx="156691">
                  <c:v>46.722185033065898</c:v>
                </c:pt>
                <c:pt idx="156692">
                  <c:v>46.722291801682097</c:v>
                </c:pt>
                <c:pt idx="156693">
                  <c:v>46.722398569956503</c:v>
                </c:pt>
                <c:pt idx="156694">
                  <c:v>46.722505337889203</c:v>
                </c:pt>
                <c:pt idx="156695">
                  <c:v>46.722612105480202</c:v>
                </c:pt>
                <c:pt idx="156696">
                  <c:v>46.722718872729402</c:v>
                </c:pt>
                <c:pt idx="156697">
                  <c:v>46.722825639636802</c:v>
                </c:pt>
                <c:pt idx="156698">
                  <c:v>46.722932406202503</c:v>
                </c:pt>
                <c:pt idx="156699">
                  <c:v>46.723039172426397</c:v>
                </c:pt>
                <c:pt idx="156700">
                  <c:v>46.723145938308598</c:v>
                </c:pt>
                <c:pt idx="156701">
                  <c:v>46.723252703849099</c:v>
                </c:pt>
                <c:pt idx="156702">
                  <c:v>46.7233594690478</c:v>
                </c:pt>
                <c:pt idx="156703">
                  <c:v>46.723466233904702</c:v>
                </c:pt>
                <c:pt idx="156704">
                  <c:v>46.723572998419897</c:v>
                </c:pt>
                <c:pt idx="156705">
                  <c:v>46.723679762593399</c:v>
                </c:pt>
                <c:pt idx="156706">
                  <c:v>46.723786526425101</c:v>
                </c:pt>
                <c:pt idx="156707">
                  <c:v>46.723893289915097</c:v>
                </c:pt>
                <c:pt idx="156708">
                  <c:v>46.7240000530633</c:v>
                </c:pt>
                <c:pt idx="156709">
                  <c:v>46.724106815869803</c:v>
                </c:pt>
                <c:pt idx="156710">
                  <c:v>46.724213578334599</c:v>
                </c:pt>
                <c:pt idx="156711">
                  <c:v>46.724320340457602</c:v>
                </c:pt>
                <c:pt idx="156712">
                  <c:v>46.724427102238899</c:v>
                </c:pt>
                <c:pt idx="156713">
                  <c:v>46.724533863678403</c:v>
                </c:pt>
                <c:pt idx="156714">
                  <c:v>46.7246406247762</c:v>
                </c:pt>
                <c:pt idx="156715">
                  <c:v>46.724747385532297</c:v>
                </c:pt>
                <c:pt idx="156716">
                  <c:v>46.724854145946601</c:v>
                </c:pt>
                <c:pt idx="156717">
                  <c:v>46.724960906019298</c:v>
                </c:pt>
                <c:pt idx="156718">
                  <c:v>46.725067665750203</c:v>
                </c:pt>
                <c:pt idx="156719">
                  <c:v>46.725174425139301</c:v>
                </c:pt>
                <c:pt idx="156720">
                  <c:v>46.725281184186798</c:v>
                </c:pt>
                <c:pt idx="156721">
                  <c:v>46.725387942892503</c:v>
                </c:pt>
                <c:pt idx="156722">
                  <c:v>46.725494701256402</c:v>
                </c:pt>
                <c:pt idx="156723">
                  <c:v>46.7256014592787</c:v>
                </c:pt>
                <c:pt idx="156724">
                  <c:v>46.725708216959198</c:v>
                </c:pt>
                <c:pt idx="156725">
                  <c:v>46.725814974298103</c:v>
                </c:pt>
                <c:pt idx="156726">
                  <c:v>46.725921731295202</c:v>
                </c:pt>
                <c:pt idx="156727">
                  <c:v>46.726028487950501</c:v>
                </c:pt>
                <c:pt idx="156728">
                  <c:v>46.726135244264199</c:v>
                </c:pt>
                <c:pt idx="156729">
                  <c:v>46.726242000236098</c:v>
                </c:pt>
                <c:pt idx="156730">
                  <c:v>46.726348755866397</c:v>
                </c:pt>
                <c:pt idx="156731">
                  <c:v>46.726455511154803</c:v>
                </c:pt>
                <c:pt idx="156732">
                  <c:v>46.726562266101602</c:v>
                </c:pt>
                <c:pt idx="156733">
                  <c:v>46.726669020706701</c:v>
                </c:pt>
                <c:pt idx="156734">
                  <c:v>46.7267757749701</c:v>
                </c:pt>
                <c:pt idx="156735">
                  <c:v>46.726882528891799</c:v>
                </c:pt>
                <c:pt idx="156736">
                  <c:v>46.726989282471699</c:v>
                </c:pt>
                <c:pt idx="156737">
                  <c:v>46.727096035709899</c:v>
                </c:pt>
                <c:pt idx="156738">
                  <c:v>46.727202788606498</c:v>
                </c:pt>
                <c:pt idx="156739">
                  <c:v>46.727309541161297</c:v>
                </c:pt>
                <c:pt idx="156740">
                  <c:v>46.727416293374397</c:v>
                </c:pt>
                <c:pt idx="156741">
                  <c:v>46.727523045245803</c:v>
                </c:pt>
                <c:pt idx="156742">
                  <c:v>46.727629796775503</c:v>
                </c:pt>
                <c:pt idx="156743">
                  <c:v>46.727736547963502</c:v>
                </c:pt>
                <c:pt idx="156744">
                  <c:v>46.727843298809802</c:v>
                </c:pt>
                <c:pt idx="156745">
                  <c:v>46.727950049314501</c:v>
                </c:pt>
                <c:pt idx="156746">
                  <c:v>46.7280567994774</c:v>
                </c:pt>
                <c:pt idx="156747">
                  <c:v>46.7281635492986</c:v>
                </c:pt>
                <c:pt idx="156748">
                  <c:v>46.728270298778099</c:v>
                </c:pt>
                <c:pt idx="156749">
                  <c:v>46.728377047915899</c:v>
                </c:pt>
                <c:pt idx="156750">
                  <c:v>46.728483796711998</c:v>
                </c:pt>
                <c:pt idx="156751">
                  <c:v>46.728590545166497</c:v>
                </c:pt>
                <c:pt idx="156752">
                  <c:v>46.728697293279197</c:v>
                </c:pt>
                <c:pt idx="156753">
                  <c:v>46.728804041050303</c:v>
                </c:pt>
                <c:pt idx="156754">
                  <c:v>46.728910788479602</c:v>
                </c:pt>
                <c:pt idx="156755">
                  <c:v>46.729017535567301</c:v>
                </c:pt>
                <c:pt idx="156756">
                  <c:v>46.7291242823133</c:v>
                </c:pt>
                <c:pt idx="156757">
                  <c:v>46.729231028717599</c:v>
                </c:pt>
                <c:pt idx="156758">
                  <c:v>46.729337774780198</c:v>
                </c:pt>
                <c:pt idx="156759">
                  <c:v>46.729444520501097</c:v>
                </c:pt>
                <c:pt idx="156760">
                  <c:v>46.729551265880303</c:v>
                </c:pt>
                <c:pt idx="156761">
                  <c:v>46.729658010917902</c:v>
                </c:pt>
                <c:pt idx="156762">
                  <c:v>46.7297647556138</c:v>
                </c:pt>
                <c:pt idx="156763">
                  <c:v>46.729871499967999</c:v>
                </c:pt>
                <c:pt idx="156764">
                  <c:v>46.729978243980497</c:v>
                </c:pt>
                <c:pt idx="156765">
                  <c:v>46.730084987651303</c:v>
                </c:pt>
                <c:pt idx="156766">
                  <c:v>46.730191730980501</c:v>
                </c:pt>
                <c:pt idx="156767">
                  <c:v>46.730298473967999</c:v>
                </c:pt>
                <c:pt idx="156768">
                  <c:v>46.730405216613804</c:v>
                </c:pt>
                <c:pt idx="156769">
                  <c:v>46.730511958917901</c:v>
                </c:pt>
                <c:pt idx="156770">
                  <c:v>46.730618700880399</c:v>
                </c:pt>
                <c:pt idx="156771">
                  <c:v>46.730725442501203</c:v>
                </c:pt>
                <c:pt idx="156772">
                  <c:v>46.730832183780301</c:v>
                </c:pt>
                <c:pt idx="156773">
                  <c:v>46.730938924717698</c:v>
                </c:pt>
                <c:pt idx="156774">
                  <c:v>46.731045665313502</c:v>
                </c:pt>
                <c:pt idx="156775">
                  <c:v>46.731152405567599</c:v>
                </c:pt>
                <c:pt idx="156776">
                  <c:v>46.731259145480102</c:v>
                </c:pt>
                <c:pt idx="156777">
                  <c:v>46.731365885050899</c:v>
                </c:pt>
                <c:pt idx="156778">
                  <c:v>46.731472624280002</c:v>
                </c:pt>
                <c:pt idx="156779">
                  <c:v>46.731579363167498</c:v>
                </c:pt>
                <c:pt idx="156780">
                  <c:v>46.731686101713301</c:v>
                </c:pt>
                <c:pt idx="156781">
                  <c:v>46.731792839917397</c:v>
                </c:pt>
                <c:pt idx="156782">
                  <c:v>46.731899577779899</c:v>
                </c:pt>
                <c:pt idx="156783">
                  <c:v>46.732006315300701</c:v>
                </c:pt>
                <c:pt idx="156784">
                  <c:v>46.732113052479903</c:v>
                </c:pt>
                <c:pt idx="156785">
                  <c:v>46.732219789317398</c:v>
                </c:pt>
                <c:pt idx="156786">
                  <c:v>46.7323265258132</c:v>
                </c:pt>
                <c:pt idx="156787">
                  <c:v>46.732433261967401</c:v>
                </c:pt>
                <c:pt idx="156788">
                  <c:v>46.732539997780002</c:v>
                </c:pt>
                <c:pt idx="156789">
                  <c:v>46.732646733250903</c:v>
                </c:pt>
                <c:pt idx="156790">
                  <c:v>46.732753468380103</c:v>
                </c:pt>
                <c:pt idx="156791">
                  <c:v>46.732860203167697</c:v>
                </c:pt>
                <c:pt idx="156792">
                  <c:v>46.732966937613597</c:v>
                </c:pt>
                <c:pt idx="156793">
                  <c:v>46.733073671717897</c:v>
                </c:pt>
                <c:pt idx="156794">
                  <c:v>46.733180405480603</c:v>
                </c:pt>
                <c:pt idx="156795">
                  <c:v>46.733287138901602</c:v>
                </c:pt>
                <c:pt idx="156796">
                  <c:v>46.733393871980901</c:v>
                </c:pt>
                <c:pt idx="156797">
                  <c:v>46.733500604718699</c:v>
                </c:pt>
                <c:pt idx="156798">
                  <c:v>46.733607337114798</c:v>
                </c:pt>
                <c:pt idx="156799">
                  <c:v>46.733714069169203</c:v>
                </c:pt>
                <c:pt idx="156800">
                  <c:v>46.733820800882</c:v>
                </c:pt>
                <c:pt idx="156801">
                  <c:v>46.733927532253098</c:v>
                </c:pt>
                <c:pt idx="156802">
                  <c:v>46.734034263282702</c:v>
                </c:pt>
                <c:pt idx="156803">
                  <c:v>46.734140993970499</c:v>
                </c:pt>
                <c:pt idx="156804">
                  <c:v>46.734247724316802</c:v>
                </c:pt>
                <c:pt idx="156805">
                  <c:v>46.734354454321398</c:v>
                </c:pt>
                <c:pt idx="156806">
                  <c:v>46.734461183984401</c:v>
                </c:pt>
                <c:pt idx="156807">
                  <c:v>46.734567913305703</c:v>
                </c:pt>
                <c:pt idx="156808">
                  <c:v>46.734674642285398</c:v>
                </c:pt>
                <c:pt idx="156809">
                  <c:v>46.7347813709235</c:v>
                </c:pt>
                <c:pt idx="156810">
                  <c:v>46.734888099220001</c:v>
                </c:pt>
                <c:pt idx="156811">
                  <c:v>46.734994827174802</c:v>
                </c:pt>
                <c:pt idx="156812">
                  <c:v>46.735101554788002</c:v>
                </c:pt>
                <c:pt idx="156813">
                  <c:v>46.735208282059602</c:v>
                </c:pt>
                <c:pt idx="156814">
                  <c:v>46.735315008989502</c:v>
                </c:pt>
                <c:pt idx="156815">
                  <c:v>46.735421735577901</c:v>
                </c:pt>
                <c:pt idx="156816">
                  <c:v>46.7355284618246</c:v>
                </c:pt>
                <c:pt idx="156817">
                  <c:v>46.735635187729699</c:v>
                </c:pt>
                <c:pt idx="156818">
                  <c:v>46.735741913293097</c:v>
                </c:pt>
                <c:pt idx="156819">
                  <c:v>46.735848638515002</c:v>
                </c:pt>
                <c:pt idx="156820">
                  <c:v>46.735955363395199</c:v>
                </c:pt>
                <c:pt idx="156821">
                  <c:v>46.736062087933803</c:v>
                </c:pt>
                <c:pt idx="156822">
                  <c:v>46.736168812130799</c:v>
                </c:pt>
                <c:pt idx="156823">
                  <c:v>46.736275535986202</c:v>
                </c:pt>
                <c:pt idx="156824">
                  <c:v>46.736382259499997</c:v>
                </c:pt>
                <c:pt idx="156825">
                  <c:v>46.7364889826721</c:v>
                </c:pt>
                <c:pt idx="156826">
                  <c:v>46.736595705502701</c:v>
                </c:pt>
                <c:pt idx="156827">
                  <c:v>46.736702427991602</c:v>
                </c:pt>
                <c:pt idx="156828">
                  <c:v>46.736809150138903</c:v>
                </c:pt>
                <c:pt idx="156829">
                  <c:v>46.736915871944603</c:v>
                </c:pt>
                <c:pt idx="156830">
                  <c:v>46.737022593408703</c:v>
                </c:pt>
                <c:pt idx="156831">
                  <c:v>46.737129314531202</c:v>
                </c:pt>
                <c:pt idx="156832">
                  <c:v>46.737236035312101</c:v>
                </c:pt>
                <c:pt idx="156833">
                  <c:v>46.737342755751399</c:v>
                </c:pt>
                <c:pt idx="156834">
                  <c:v>46.737449475849097</c:v>
                </c:pt>
                <c:pt idx="156835">
                  <c:v>46.737556195605201</c:v>
                </c:pt>
                <c:pt idx="156836">
                  <c:v>46.737662915019698</c:v>
                </c:pt>
                <c:pt idx="156837">
                  <c:v>46.737769634092601</c:v>
                </c:pt>
                <c:pt idx="156838">
                  <c:v>46.737876352823903</c:v>
                </c:pt>
                <c:pt idx="156839">
                  <c:v>46.737983071213598</c:v>
                </c:pt>
                <c:pt idx="156840">
                  <c:v>46.7380897892617</c:v>
                </c:pt>
                <c:pt idx="156841">
                  <c:v>46.738196506968201</c:v>
                </c:pt>
                <c:pt idx="156842">
                  <c:v>46.738303224333102</c:v>
                </c:pt>
                <c:pt idx="156843">
                  <c:v>46.738409941356402</c:v>
                </c:pt>
                <c:pt idx="156844">
                  <c:v>46.738516658038201</c:v>
                </c:pt>
                <c:pt idx="156845">
                  <c:v>46.7386233743783</c:v>
                </c:pt>
                <c:pt idx="156846">
                  <c:v>46.738730090376798</c:v>
                </c:pt>
                <c:pt idx="156847">
                  <c:v>46.738836806033802</c:v>
                </c:pt>
                <c:pt idx="156848">
                  <c:v>46.738943521349199</c:v>
                </c:pt>
                <c:pt idx="156849">
                  <c:v>46.739050236322903</c:v>
                </c:pt>
                <c:pt idx="156850">
                  <c:v>46.739156950955199</c:v>
                </c:pt>
                <c:pt idx="156851">
                  <c:v>46.739263665245801</c:v>
                </c:pt>
                <c:pt idx="156852">
                  <c:v>46.739370379194803</c:v>
                </c:pt>
                <c:pt idx="156853">
                  <c:v>46.739477092802296</c:v>
                </c:pt>
                <c:pt idx="156854">
                  <c:v>46.739583806068097</c:v>
                </c:pt>
                <c:pt idx="156855">
                  <c:v>46.739690518992397</c:v>
                </c:pt>
                <c:pt idx="156856">
                  <c:v>46.739797231575103</c:v>
                </c:pt>
                <c:pt idx="156857">
                  <c:v>46.739903943816302</c:v>
                </c:pt>
                <c:pt idx="156858">
                  <c:v>46.7400106557158</c:v>
                </c:pt>
                <c:pt idx="156859">
                  <c:v>46.740117367273797</c:v>
                </c:pt>
                <c:pt idx="156860">
                  <c:v>46.740224078490201</c:v>
                </c:pt>
                <c:pt idx="156861">
                  <c:v>46.740330789364997</c:v>
                </c:pt>
                <c:pt idx="156862">
                  <c:v>46.740437499898299</c:v>
                </c:pt>
                <c:pt idx="156863">
                  <c:v>46.74054421009</c:v>
                </c:pt>
                <c:pt idx="156864">
                  <c:v>46.740650919940101</c:v>
                </c:pt>
                <c:pt idx="156865">
                  <c:v>46.740757629448701</c:v>
                </c:pt>
                <c:pt idx="156866">
                  <c:v>46.740864338615701</c:v>
                </c:pt>
                <c:pt idx="156867">
                  <c:v>46.7409710474411</c:v>
                </c:pt>
                <c:pt idx="156868">
                  <c:v>46.741077755924898</c:v>
                </c:pt>
                <c:pt idx="156869">
                  <c:v>46.741184464067203</c:v>
                </c:pt>
                <c:pt idx="156870">
                  <c:v>46.741291171867999</c:v>
                </c:pt>
                <c:pt idx="156871">
                  <c:v>46.741397879327103</c:v>
                </c:pt>
                <c:pt idx="156872">
                  <c:v>46.741504586444698</c:v>
                </c:pt>
                <c:pt idx="156873">
                  <c:v>46.741611293220799</c:v>
                </c:pt>
                <c:pt idx="156874">
                  <c:v>46.741717999655201</c:v>
                </c:pt>
                <c:pt idx="156875">
                  <c:v>46.741824705748201</c:v>
                </c:pt>
                <c:pt idx="156876">
                  <c:v>46.7419314114995</c:v>
                </c:pt>
                <c:pt idx="156877">
                  <c:v>46.742038116909399</c:v>
                </c:pt>
                <c:pt idx="156878">
                  <c:v>46.742144821977597</c:v>
                </c:pt>
                <c:pt idx="156879">
                  <c:v>46.742251526704301</c:v>
                </c:pt>
                <c:pt idx="156880">
                  <c:v>46.742358231089497</c:v>
                </c:pt>
                <c:pt idx="156881">
                  <c:v>46.7424649351331</c:v>
                </c:pt>
                <c:pt idx="156882">
                  <c:v>46.742571638835102</c:v>
                </c:pt>
                <c:pt idx="156883">
                  <c:v>46.742678342195603</c:v>
                </c:pt>
                <c:pt idx="156884">
                  <c:v>46.742785045214603</c:v>
                </c:pt>
                <c:pt idx="156885">
                  <c:v>46.742891747892003</c:v>
                </c:pt>
                <c:pt idx="156886">
                  <c:v>46.742998450227901</c:v>
                </c:pt>
                <c:pt idx="156887">
                  <c:v>46.743105152222199</c:v>
                </c:pt>
                <c:pt idx="156888">
                  <c:v>46.743211853875003</c:v>
                </c:pt>
                <c:pt idx="156889">
                  <c:v>46.7433185551862</c:v>
                </c:pt>
                <c:pt idx="156890">
                  <c:v>46.743425256155902</c:v>
                </c:pt>
                <c:pt idx="156891">
                  <c:v>46.743531956783997</c:v>
                </c:pt>
                <c:pt idx="156892">
                  <c:v>46.743638657070598</c:v>
                </c:pt>
                <c:pt idx="156893">
                  <c:v>46.743745357015698</c:v>
                </c:pt>
                <c:pt idx="156894">
                  <c:v>46.743852056619303</c:v>
                </c:pt>
                <c:pt idx="156895">
                  <c:v>46.743958755881202</c:v>
                </c:pt>
                <c:pt idx="156896">
                  <c:v>46.744065454801699</c:v>
                </c:pt>
                <c:pt idx="156897">
                  <c:v>46.744172153380603</c:v>
                </c:pt>
                <c:pt idx="156898">
                  <c:v>46.744278851618098</c:v>
                </c:pt>
                <c:pt idx="156899">
                  <c:v>46.7443855495139</c:v>
                </c:pt>
                <c:pt idx="156900">
                  <c:v>46.744492247068301</c:v>
                </c:pt>
                <c:pt idx="156901">
                  <c:v>46.744598944281101</c:v>
                </c:pt>
                <c:pt idx="156902">
                  <c:v>46.744705641152301</c:v>
                </c:pt>
                <c:pt idx="156903">
                  <c:v>46.744812337682099</c:v>
                </c:pt>
                <c:pt idx="156904">
                  <c:v>46.744919033870303</c:v>
                </c:pt>
                <c:pt idx="156905">
                  <c:v>46.745025729717</c:v>
                </c:pt>
                <c:pt idx="156906">
                  <c:v>46.745132425222202</c:v>
                </c:pt>
                <c:pt idx="156907">
                  <c:v>46.745239120385897</c:v>
                </c:pt>
                <c:pt idx="156908">
                  <c:v>46.745345815207997</c:v>
                </c:pt>
                <c:pt idx="156909">
                  <c:v>46.745452509688597</c:v>
                </c:pt>
                <c:pt idx="156910">
                  <c:v>46.745559203827703</c:v>
                </c:pt>
                <c:pt idx="156911">
                  <c:v>46.745665897625301</c:v>
                </c:pt>
                <c:pt idx="156912">
                  <c:v>46.745772591081298</c:v>
                </c:pt>
                <c:pt idx="156913">
                  <c:v>46.745879284195901</c:v>
                </c:pt>
                <c:pt idx="156914">
                  <c:v>46.745985976968903</c:v>
                </c:pt>
                <c:pt idx="156915">
                  <c:v>46.746092669400397</c:v>
                </c:pt>
                <c:pt idx="156916">
                  <c:v>46.746199361490397</c:v>
                </c:pt>
                <c:pt idx="156917">
                  <c:v>46.746306053238897</c:v>
                </c:pt>
                <c:pt idx="156918">
                  <c:v>46.746412744645902</c:v>
                </c:pt>
                <c:pt idx="156919">
                  <c:v>46.746519435711299</c:v>
                </c:pt>
                <c:pt idx="156920">
                  <c:v>46.746626126435302</c:v>
                </c:pt>
                <c:pt idx="156921">
                  <c:v>46.746732816817698</c:v>
                </c:pt>
                <c:pt idx="156922">
                  <c:v>46.746839506858699</c:v>
                </c:pt>
                <c:pt idx="156923">
                  <c:v>46.746946196558099</c:v>
                </c:pt>
                <c:pt idx="156924">
                  <c:v>46.747052885916098</c:v>
                </c:pt>
                <c:pt idx="156925">
                  <c:v>46.747159574932503</c:v>
                </c:pt>
                <c:pt idx="156926">
                  <c:v>46.747266263607401</c:v>
                </c:pt>
                <c:pt idx="156927">
                  <c:v>46.747372951940797</c:v>
                </c:pt>
                <c:pt idx="156928">
                  <c:v>46.747479639932799</c:v>
                </c:pt>
                <c:pt idx="156929">
                  <c:v>46.7475863275832</c:v>
                </c:pt>
                <c:pt idx="156930">
                  <c:v>46.7476930148921</c:v>
                </c:pt>
                <c:pt idx="156931">
                  <c:v>46.747799701859599</c:v>
                </c:pt>
                <c:pt idx="156932">
                  <c:v>46.747906388485497</c:v>
                </c:pt>
                <c:pt idx="156933">
                  <c:v>46.748013074769901</c:v>
                </c:pt>
                <c:pt idx="156934">
                  <c:v>46.748119760712903</c:v>
                </c:pt>
                <c:pt idx="156935">
                  <c:v>46.748226446314398</c:v>
                </c:pt>
                <c:pt idx="156936">
                  <c:v>46.748333131574299</c:v>
                </c:pt>
                <c:pt idx="156937">
                  <c:v>46.748439816492798</c:v>
                </c:pt>
                <c:pt idx="156938">
                  <c:v>46.748546501069796</c:v>
                </c:pt>
                <c:pt idx="156939">
                  <c:v>46.748653185305301</c:v>
                </c:pt>
                <c:pt idx="156940">
                  <c:v>46.748759869199297</c:v>
                </c:pt>
                <c:pt idx="156941">
                  <c:v>46.748866552751799</c:v>
                </c:pt>
                <c:pt idx="156942">
                  <c:v>46.7489732359629</c:v>
                </c:pt>
                <c:pt idx="156943">
                  <c:v>46.7490799188324</c:v>
                </c:pt>
                <c:pt idx="156944">
                  <c:v>46.749186601360499</c:v>
                </c:pt>
                <c:pt idx="156945">
                  <c:v>46.749293283547097</c:v>
                </c:pt>
                <c:pt idx="156946">
                  <c:v>46.7493999653922</c:v>
                </c:pt>
                <c:pt idx="156947">
                  <c:v>46.749506646895902</c:v>
                </c:pt>
                <c:pt idx="156948">
                  <c:v>46.749613328057997</c:v>
                </c:pt>
                <c:pt idx="156949">
                  <c:v>46.749720008878697</c:v>
                </c:pt>
                <c:pt idx="156950">
                  <c:v>46.749826689357903</c:v>
                </c:pt>
                <c:pt idx="156951">
                  <c:v>46.7499333694957</c:v>
                </c:pt>
                <c:pt idx="156952">
                  <c:v>46.750040049291897</c:v>
                </c:pt>
                <c:pt idx="156953">
                  <c:v>46.750146728746699</c:v>
                </c:pt>
                <c:pt idx="156954">
                  <c:v>46.750253407860001</c:v>
                </c:pt>
                <c:pt idx="156955">
                  <c:v>46.7503600866319</c:v>
                </c:pt>
                <c:pt idx="156956">
                  <c:v>46.7504667650622</c:v>
                </c:pt>
                <c:pt idx="156957">
                  <c:v>46.750573443151197</c:v>
                </c:pt>
                <c:pt idx="156958">
                  <c:v>46.7506801208986</c:v>
                </c:pt>
                <c:pt idx="156959">
                  <c:v>46.750786798304603</c:v>
                </c:pt>
                <c:pt idx="156960">
                  <c:v>46.750893475369097</c:v>
                </c:pt>
                <c:pt idx="156961">
                  <c:v>46.751000152092097</c:v>
                </c:pt>
                <c:pt idx="156962">
                  <c:v>46.751106828473702</c:v>
                </c:pt>
                <c:pt idx="156963">
                  <c:v>46.7512135045138</c:v>
                </c:pt>
                <c:pt idx="156964">
                  <c:v>46.751320180212502</c:v>
                </c:pt>
                <c:pt idx="156965">
                  <c:v>46.751426855569697</c:v>
                </c:pt>
                <c:pt idx="156966">
                  <c:v>46.751533530585398</c:v>
                </c:pt>
                <c:pt idx="156967">
                  <c:v>46.751640205259697</c:v>
                </c:pt>
                <c:pt idx="156968">
                  <c:v>46.751746879592503</c:v>
                </c:pt>
                <c:pt idx="156969">
                  <c:v>46.751853553583899</c:v>
                </c:pt>
                <c:pt idx="156970">
                  <c:v>46.751960227233802</c:v>
                </c:pt>
                <c:pt idx="156971">
                  <c:v>46.752066900542303</c:v>
                </c:pt>
                <c:pt idx="156972">
                  <c:v>46.752173573509303</c:v>
                </c:pt>
                <c:pt idx="156973">
                  <c:v>46.752280246134902</c:v>
                </c:pt>
                <c:pt idx="156974">
                  <c:v>46.752386918418999</c:v>
                </c:pt>
                <c:pt idx="156975">
                  <c:v>46.752493590361702</c:v>
                </c:pt>
                <c:pt idx="156976">
                  <c:v>46.752600261962897</c:v>
                </c:pt>
                <c:pt idx="156977">
                  <c:v>46.752706933222697</c:v>
                </c:pt>
                <c:pt idx="156978">
                  <c:v>46.752813604140997</c:v>
                </c:pt>
                <c:pt idx="156979">
                  <c:v>46.752920274717901</c:v>
                </c:pt>
                <c:pt idx="156980">
                  <c:v>46.753026944953298</c:v>
                </c:pt>
                <c:pt idx="156981">
                  <c:v>46.7531336148473</c:v>
                </c:pt>
                <c:pt idx="156982">
                  <c:v>46.753240284399901</c:v>
                </c:pt>
                <c:pt idx="156983">
                  <c:v>46.753346953611</c:v>
                </c:pt>
                <c:pt idx="156984">
                  <c:v>46.753453622480698</c:v>
                </c:pt>
                <c:pt idx="156985">
                  <c:v>46.753560291008903</c:v>
                </c:pt>
                <c:pt idx="156986">
                  <c:v>46.753666959195797</c:v>
                </c:pt>
                <c:pt idx="156987">
                  <c:v>46.753773627041099</c:v>
                </c:pt>
                <c:pt idx="156988">
                  <c:v>46.753880294545098</c:v>
                </c:pt>
                <c:pt idx="156989">
                  <c:v>46.753986961707596</c:v>
                </c:pt>
                <c:pt idx="156990">
                  <c:v>46.754093628528601</c:v>
                </c:pt>
                <c:pt idx="156991">
                  <c:v>46.754200295008303</c:v>
                </c:pt>
                <c:pt idx="156992">
                  <c:v>46.754306961146497</c:v>
                </c:pt>
                <c:pt idx="156993">
                  <c:v>46.754413626943297</c:v>
                </c:pt>
                <c:pt idx="156994">
                  <c:v>46.754520292398603</c:v>
                </c:pt>
                <c:pt idx="156995">
                  <c:v>46.754626957512599</c:v>
                </c:pt>
                <c:pt idx="156996">
                  <c:v>46.754733622285002</c:v>
                </c:pt>
                <c:pt idx="156997">
                  <c:v>46.754840286716103</c:v>
                </c:pt>
                <c:pt idx="156998">
                  <c:v>46.754946950805802</c:v>
                </c:pt>
                <c:pt idx="156999">
                  <c:v>46.755053614554001</c:v>
                </c:pt>
                <c:pt idx="157000">
                  <c:v>46.755160277960798</c:v>
                </c:pt>
                <c:pt idx="157001">
                  <c:v>46.7552669410262</c:v>
                </c:pt>
                <c:pt idx="157002">
                  <c:v>46.755373603750201</c:v>
                </c:pt>
                <c:pt idx="157003">
                  <c:v>46.7554802661327</c:v>
                </c:pt>
                <c:pt idx="157004">
                  <c:v>46.755586928173898</c:v>
                </c:pt>
                <c:pt idx="157005">
                  <c:v>46.755693589873601</c:v>
                </c:pt>
                <c:pt idx="157006">
                  <c:v>46.755800251231904</c:v>
                </c:pt>
                <c:pt idx="157007">
                  <c:v>46.755906912248797</c:v>
                </c:pt>
                <c:pt idx="157008">
                  <c:v>46.756013572924303</c:v>
                </c:pt>
                <c:pt idx="157009">
                  <c:v>46.7561202332584</c:v>
                </c:pt>
                <c:pt idx="157010">
                  <c:v>46.756226893250997</c:v>
                </c:pt>
                <c:pt idx="157011">
                  <c:v>46.756333552902298</c:v>
                </c:pt>
                <c:pt idx="157012">
                  <c:v>46.756440212212098</c:v>
                </c:pt>
                <c:pt idx="157013">
                  <c:v>46.756546871180603</c:v>
                </c:pt>
                <c:pt idx="157014">
                  <c:v>46.7566535298076</c:v>
                </c:pt>
                <c:pt idx="157015">
                  <c:v>46.756760188093203</c:v>
                </c:pt>
                <c:pt idx="157016">
                  <c:v>46.756866846037397</c:v>
                </c:pt>
                <c:pt idx="157017">
                  <c:v>46.756973503640197</c:v>
                </c:pt>
                <c:pt idx="157018">
                  <c:v>46.757080160901701</c:v>
                </c:pt>
                <c:pt idx="157019">
                  <c:v>46.757186817821697</c:v>
                </c:pt>
                <c:pt idx="157020">
                  <c:v>46.757293474400299</c:v>
                </c:pt>
                <c:pt idx="157021">
                  <c:v>46.7574001306375</c:v>
                </c:pt>
                <c:pt idx="157022">
                  <c:v>46.757506786533298</c:v>
                </c:pt>
                <c:pt idx="157023">
                  <c:v>46.757613442087802</c:v>
                </c:pt>
                <c:pt idx="157024">
                  <c:v>46.757720097300798</c:v>
                </c:pt>
                <c:pt idx="157025">
                  <c:v>46.757826752172399</c:v>
                </c:pt>
                <c:pt idx="157026">
                  <c:v>46.757933406702698</c:v>
                </c:pt>
                <c:pt idx="157027">
                  <c:v>46.758040060891503</c:v>
                </c:pt>
                <c:pt idx="157028">
                  <c:v>46.758146714738999</c:v>
                </c:pt>
                <c:pt idx="157029">
                  <c:v>46.7582533682451</c:v>
                </c:pt>
                <c:pt idx="157030">
                  <c:v>46.7583600214097</c:v>
                </c:pt>
                <c:pt idx="157031">
                  <c:v>46.758466674233098</c:v>
                </c:pt>
                <c:pt idx="157032">
                  <c:v>46.758573326715002</c:v>
                </c:pt>
                <c:pt idx="157033">
                  <c:v>46.758679978855497</c:v>
                </c:pt>
                <c:pt idx="157034">
                  <c:v>46.758786630654598</c:v>
                </c:pt>
                <c:pt idx="157035">
                  <c:v>46.758893282112403</c:v>
                </c:pt>
                <c:pt idx="157036">
                  <c:v>46.7589999332288</c:v>
                </c:pt>
                <c:pt idx="157037">
                  <c:v>46.759106584003703</c:v>
                </c:pt>
                <c:pt idx="157038">
                  <c:v>46.759213234437397</c:v>
                </c:pt>
                <c:pt idx="157039">
                  <c:v>46.759319884529603</c:v>
                </c:pt>
                <c:pt idx="157040">
                  <c:v>46.7594265342805</c:v>
                </c:pt>
                <c:pt idx="157041">
                  <c:v>46.759533183690003</c:v>
                </c:pt>
                <c:pt idx="157042">
                  <c:v>46.759639832758097</c:v>
                </c:pt>
                <c:pt idx="157043">
                  <c:v>46.759746481484797</c:v>
                </c:pt>
                <c:pt idx="157044">
                  <c:v>46.759853129870201</c:v>
                </c:pt>
                <c:pt idx="157045">
                  <c:v>46.759959777914197</c:v>
                </c:pt>
                <c:pt idx="157046">
                  <c:v>46.760066425616799</c:v>
                </c:pt>
                <c:pt idx="157047">
                  <c:v>46.760173072977999</c:v>
                </c:pt>
                <c:pt idx="157048">
                  <c:v>46.760279719997897</c:v>
                </c:pt>
                <c:pt idx="157049">
                  <c:v>46.7603863666764</c:v>
                </c:pt>
                <c:pt idx="157050">
                  <c:v>46.760493013013601</c:v>
                </c:pt>
                <c:pt idx="157051">
                  <c:v>46.760599659009301</c:v>
                </c:pt>
                <c:pt idx="157052">
                  <c:v>46.760706304663799</c:v>
                </c:pt>
                <c:pt idx="157053">
                  <c:v>46.760812949976803</c:v>
                </c:pt>
                <c:pt idx="157054">
                  <c:v>46.760919594948497</c:v>
                </c:pt>
                <c:pt idx="157055">
                  <c:v>46.761026239578797</c:v>
                </c:pt>
                <c:pt idx="157056">
                  <c:v>46.761132883867802</c:v>
                </c:pt>
                <c:pt idx="157057">
                  <c:v>46.761239527815398</c:v>
                </c:pt>
                <c:pt idx="157058">
                  <c:v>46.7613461714217</c:v>
                </c:pt>
                <c:pt idx="157059">
                  <c:v>46.761452814686599</c:v>
                </c:pt>
                <c:pt idx="157060">
                  <c:v>46.761559457610097</c:v>
                </c:pt>
                <c:pt idx="157061">
                  <c:v>46.761666100192301</c:v>
                </c:pt>
                <c:pt idx="157062">
                  <c:v>46.761772742433102</c:v>
                </c:pt>
                <c:pt idx="157063">
                  <c:v>46.761879384332602</c:v>
                </c:pt>
                <c:pt idx="157064">
                  <c:v>46.7619860258907</c:v>
                </c:pt>
                <c:pt idx="157065">
                  <c:v>46.762092667107503</c:v>
                </c:pt>
                <c:pt idx="157066">
                  <c:v>46.762199307983003</c:v>
                </c:pt>
                <c:pt idx="157067">
                  <c:v>46.762305948517003</c:v>
                </c:pt>
                <c:pt idx="157068">
                  <c:v>46.7624125887098</c:v>
                </c:pt>
                <c:pt idx="157069">
                  <c:v>46.762519228561203</c:v>
                </c:pt>
                <c:pt idx="157070">
                  <c:v>46.762625868071197</c:v>
                </c:pt>
                <c:pt idx="157071">
                  <c:v>46.762732507239903</c:v>
                </c:pt>
                <c:pt idx="157072">
                  <c:v>46.7628391460673</c:v>
                </c:pt>
                <c:pt idx="157073">
                  <c:v>46.762945784553303</c:v>
                </c:pt>
                <c:pt idx="157074">
                  <c:v>46.763052422698003</c:v>
                </c:pt>
                <c:pt idx="157075">
                  <c:v>46.763159060501302</c:v>
                </c:pt>
                <c:pt idx="157076">
                  <c:v>46.763265697963298</c:v>
                </c:pt>
                <c:pt idx="157077">
                  <c:v>46.763372335084</c:v>
                </c:pt>
                <c:pt idx="157078">
                  <c:v>46.7634789718633</c:v>
                </c:pt>
                <c:pt idx="157079">
                  <c:v>46.763585608301298</c:v>
                </c:pt>
                <c:pt idx="157080">
                  <c:v>46.763692244397902</c:v>
                </c:pt>
                <c:pt idx="157081">
                  <c:v>46.763798880153303</c:v>
                </c:pt>
                <c:pt idx="157082">
                  <c:v>46.763905515567302</c:v>
                </c:pt>
                <c:pt idx="157083">
                  <c:v>46.7640121506399</c:v>
                </c:pt>
                <c:pt idx="157084">
                  <c:v>46.764118785371302</c:v>
                </c:pt>
                <c:pt idx="157085">
                  <c:v>46.764225419761303</c:v>
                </c:pt>
                <c:pt idx="157086">
                  <c:v>46.764332053810001</c:v>
                </c:pt>
                <c:pt idx="157087">
                  <c:v>46.764438687517298</c:v>
                </c:pt>
                <c:pt idx="157088">
                  <c:v>46.7645453208833</c:v>
                </c:pt>
                <c:pt idx="157089">
                  <c:v>46.764651953908</c:v>
                </c:pt>
                <c:pt idx="157090">
                  <c:v>46.764758586591398</c:v>
                </c:pt>
                <c:pt idx="157091">
                  <c:v>46.764865218933501</c:v>
                </c:pt>
                <c:pt idx="157092">
                  <c:v>46.764971850934202</c:v>
                </c:pt>
                <c:pt idx="157093">
                  <c:v>46.765078482593601</c:v>
                </c:pt>
                <c:pt idx="157094">
                  <c:v>46.765185113911699</c:v>
                </c:pt>
                <c:pt idx="157095">
                  <c:v>46.765291744888501</c:v>
                </c:pt>
                <c:pt idx="157096">
                  <c:v>46.765398375524001</c:v>
                </c:pt>
                <c:pt idx="157097">
                  <c:v>46.765505005818198</c:v>
                </c:pt>
                <c:pt idx="157098">
                  <c:v>46.765611635771002</c:v>
                </c:pt>
                <c:pt idx="157099">
                  <c:v>46.765718265382503</c:v>
                </c:pt>
                <c:pt idx="157100">
                  <c:v>46.765824894652702</c:v>
                </c:pt>
                <c:pt idx="157101">
                  <c:v>46.7659315235816</c:v>
                </c:pt>
                <c:pt idx="157102">
                  <c:v>46.766038152169202</c:v>
                </c:pt>
                <c:pt idx="157103">
                  <c:v>46.766144780415502</c:v>
                </c:pt>
                <c:pt idx="157104">
                  <c:v>46.7662514083205</c:v>
                </c:pt>
                <c:pt idx="157105">
                  <c:v>46.766358035884203</c:v>
                </c:pt>
                <c:pt idx="157106">
                  <c:v>46.766464663106497</c:v>
                </c:pt>
                <c:pt idx="157107">
                  <c:v>46.766571289987603</c:v>
                </c:pt>
                <c:pt idx="157108">
                  <c:v>46.7666779165273</c:v>
                </c:pt>
                <c:pt idx="157109">
                  <c:v>46.766784542725802</c:v>
                </c:pt>
                <c:pt idx="157110">
                  <c:v>46.766891168583001</c:v>
                </c:pt>
                <c:pt idx="157111">
                  <c:v>46.766997794098799</c:v>
                </c:pt>
                <c:pt idx="157112">
                  <c:v>46.767104419273402</c:v>
                </c:pt>
                <c:pt idx="157113">
                  <c:v>46.767211044106602</c:v>
                </c:pt>
                <c:pt idx="157114">
                  <c:v>46.767317668598601</c:v>
                </c:pt>
                <c:pt idx="157115">
                  <c:v>46.767424292749197</c:v>
                </c:pt>
                <c:pt idx="157116">
                  <c:v>46.767530916558599</c:v>
                </c:pt>
                <c:pt idx="157117">
                  <c:v>46.767637540026698</c:v>
                </c:pt>
                <c:pt idx="157118">
                  <c:v>46.767744163153502</c:v>
                </c:pt>
                <c:pt idx="157119">
                  <c:v>46.767850785938997</c:v>
                </c:pt>
                <c:pt idx="157120">
                  <c:v>46.767957408383197</c:v>
                </c:pt>
                <c:pt idx="157121">
                  <c:v>46.768064030486102</c:v>
                </c:pt>
                <c:pt idx="157122">
                  <c:v>46.768170652247697</c:v>
                </c:pt>
                <c:pt idx="157123">
                  <c:v>46.768277273668097</c:v>
                </c:pt>
                <c:pt idx="157124">
                  <c:v>46.768383894747103</c:v>
                </c:pt>
                <c:pt idx="157125">
                  <c:v>46.768490515484899</c:v>
                </c:pt>
                <c:pt idx="157126">
                  <c:v>46.7685971358814</c:v>
                </c:pt>
                <c:pt idx="157127">
                  <c:v>46.768703755936599</c:v>
                </c:pt>
                <c:pt idx="157128">
                  <c:v>46.768810375650503</c:v>
                </c:pt>
                <c:pt idx="157129">
                  <c:v>46.768916995023197</c:v>
                </c:pt>
                <c:pt idx="157130">
                  <c:v>46.769023614054497</c:v>
                </c:pt>
                <c:pt idx="157131">
                  <c:v>46.769130232744601</c:v>
                </c:pt>
                <c:pt idx="157132">
                  <c:v>46.769236851093403</c:v>
                </c:pt>
                <c:pt idx="157133">
                  <c:v>46.769343469101003</c:v>
                </c:pt>
                <c:pt idx="157134">
                  <c:v>46.769450086767201</c:v>
                </c:pt>
                <c:pt idx="157135">
                  <c:v>46.769556704092203</c:v>
                </c:pt>
                <c:pt idx="157136">
                  <c:v>46.769663321075903</c:v>
                </c:pt>
                <c:pt idx="157137">
                  <c:v>46.769769937718401</c:v>
                </c:pt>
                <c:pt idx="157138">
                  <c:v>46.769876554019497</c:v>
                </c:pt>
                <c:pt idx="157139">
                  <c:v>46.769983169979398</c:v>
                </c:pt>
                <c:pt idx="157140">
                  <c:v>46.770089785598103</c:v>
                </c:pt>
                <c:pt idx="157141">
                  <c:v>46.770196400875399</c:v>
                </c:pt>
                <c:pt idx="157142">
                  <c:v>46.7703030158115</c:v>
                </c:pt>
                <c:pt idx="157143">
                  <c:v>46.770409630406398</c:v>
                </c:pt>
                <c:pt idx="157144">
                  <c:v>46.770516244659902</c:v>
                </c:pt>
                <c:pt idx="157145">
                  <c:v>46.770622858572203</c:v>
                </c:pt>
                <c:pt idx="157146">
                  <c:v>46.770729472143302</c:v>
                </c:pt>
                <c:pt idx="157147">
                  <c:v>46.770836085373098</c:v>
                </c:pt>
                <c:pt idx="157148">
                  <c:v>46.770942698261599</c:v>
                </c:pt>
                <c:pt idx="157149">
                  <c:v>46.771049310808898</c:v>
                </c:pt>
                <c:pt idx="157150">
                  <c:v>46.771155923014902</c:v>
                </c:pt>
                <c:pt idx="157151">
                  <c:v>46.771262534879703</c:v>
                </c:pt>
                <c:pt idx="157152">
                  <c:v>46.771369146403202</c:v>
                </c:pt>
                <c:pt idx="157153">
                  <c:v>46.771475757585399</c:v>
                </c:pt>
                <c:pt idx="157154">
                  <c:v>46.771582368426401</c:v>
                </c:pt>
                <c:pt idx="157155">
                  <c:v>46.7716889789261</c:v>
                </c:pt>
                <c:pt idx="157156">
                  <c:v>46.771795589084597</c:v>
                </c:pt>
                <c:pt idx="157157">
                  <c:v>46.771902198901898</c:v>
                </c:pt>
                <c:pt idx="157158">
                  <c:v>46.772008808377898</c:v>
                </c:pt>
                <c:pt idx="157159">
                  <c:v>46.772115417512602</c:v>
                </c:pt>
                <c:pt idx="157160">
                  <c:v>46.772222026306103</c:v>
                </c:pt>
                <c:pt idx="157161">
                  <c:v>46.772328634758402</c:v>
                </c:pt>
                <c:pt idx="157162">
                  <c:v>46.772435242869399</c:v>
                </c:pt>
                <c:pt idx="157163">
                  <c:v>46.772541850639101</c:v>
                </c:pt>
                <c:pt idx="157164">
                  <c:v>46.7726484580677</c:v>
                </c:pt>
                <c:pt idx="157165">
                  <c:v>46.772755065154897</c:v>
                </c:pt>
                <c:pt idx="157166">
                  <c:v>46.772861671900998</c:v>
                </c:pt>
                <c:pt idx="157167">
                  <c:v>46.772968278305797</c:v>
                </c:pt>
                <c:pt idx="157168">
                  <c:v>46.7730748843694</c:v>
                </c:pt>
                <c:pt idx="157169">
                  <c:v>46.773181490091702</c:v>
                </c:pt>
                <c:pt idx="157170">
                  <c:v>46.7732880954728</c:v>
                </c:pt>
                <c:pt idx="157171">
                  <c:v>46.773394700512704</c:v>
                </c:pt>
                <c:pt idx="157172">
                  <c:v>46.773501305211298</c:v>
                </c:pt>
                <c:pt idx="157173">
                  <c:v>46.773607909568703</c:v>
                </c:pt>
                <c:pt idx="157174">
                  <c:v>46.773714513584899</c:v>
                </c:pt>
                <c:pt idx="157175">
                  <c:v>46.7738211172598</c:v>
                </c:pt>
                <c:pt idx="157176">
                  <c:v>46.773927720593498</c:v>
                </c:pt>
                <c:pt idx="157177">
                  <c:v>46.774034323586001</c:v>
                </c:pt>
                <c:pt idx="157178">
                  <c:v>46.774140926237202</c:v>
                </c:pt>
                <c:pt idx="157179">
                  <c:v>46.774247528547299</c:v>
                </c:pt>
                <c:pt idx="157180">
                  <c:v>46.774354130516102</c:v>
                </c:pt>
                <c:pt idx="157181">
                  <c:v>46.774460732143602</c:v>
                </c:pt>
                <c:pt idx="157182">
                  <c:v>46.774567333429999</c:v>
                </c:pt>
                <c:pt idx="157183">
                  <c:v>46.774673934375102</c:v>
                </c:pt>
                <c:pt idx="157184">
                  <c:v>46.774780534979001</c:v>
                </c:pt>
                <c:pt idx="157185">
                  <c:v>46.774887135241698</c:v>
                </c:pt>
                <c:pt idx="157186">
                  <c:v>46.7749937351632</c:v>
                </c:pt>
                <c:pt idx="157187">
                  <c:v>46.775100334743499</c:v>
                </c:pt>
                <c:pt idx="157188">
                  <c:v>46.775206933982503</c:v>
                </c:pt>
                <c:pt idx="157189">
                  <c:v>46.775313532880403</c:v>
                </c:pt>
                <c:pt idx="157190">
                  <c:v>46.775420131437002</c:v>
                </c:pt>
                <c:pt idx="157191">
                  <c:v>46.775526729652398</c:v>
                </c:pt>
                <c:pt idx="157192">
                  <c:v>46.775633327526599</c:v>
                </c:pt>
                <c:pt idx="157193">
                  <c:v>46.775739925059597</c:v>
                </c:pt>
                <c:pt idx="157194">
                  <c:v>46.7758465222513</c:v>
                </c:pt>
                <c:pt idx="157195">
                  <c:v>46.775953119101899</c:v>
                </c:pt>
                <c:pt idx="157196">
                  <c:v>46.776059715611296</c:v>
                </c:pt>
                <c:pt idx="157197">
                  <c:v>46.776166311779399</c:v>
                </c:pt>
                <c:pt idx="157198">
                  <c:v>46.776272907606398</c:v>
                </c:pt>
                <c:pt idx="157199">
                  <c:v>46.776379503092102</c:v>
                </c:pt>
                <c:pt idx="157200">
                  <c:v>46.776486098236603</c:v>
                </c:pt>
                <c:pt idx="157201">
                  <c:v>46.776592693040001</c:v>
                </c:pt>
                <c:pt idx="157202">
                  <c:v>46.776699287502097</c:v>
                </c:pt>
                <c:pt idx="157203">
                  <c:v>46.776805881623098</c:v>
                </c:pt>
                <c:pt idx="157204">
                  <c:v>46.776912475402803</c:v>
                </c:pt>
                <c:pt idx="157205">
                  <c:v>46.777019068841298</c:v>
                </c:pt>
                <c:pt idx="157206">
                  <c:v>46.777125661938697</c:v>
                </c:pt>
                <c:pt idx="157207">
                  <c:v>46.777232254694802</c:v>
                </c:pt>
                <c:pt idx="157208">
                  <c:v>46.777338847109803</c:v>
                </c:pt>
                <c:pt idx="157209">
                  <c:v>46.777445439183602</c:v>
                </c:pt>
                <c:pt idx="157210">
                  <c:v>46.777552030916098</c:v>
                </c:pt>
                <c:pt idx="157211">
                  <c:v>46.777658622307499</c:v>
                </c:pt>
                <c:pt idx="157212">
                  <c:v>46.777765213357704</c:v>
                </c:pt>
                <c:pt idx="157213">
                  <c:v>46.777871804066699</c:v>
                </c:pt>
                <c:pt idx="157214">
                  <c:v>46.777978394434598</c:v>
                </c:pt>
                <c:pt idx="157215">
                  <c:v>46.778084984461202</c:v>
                </c:pt>
                <c:pt idx="157216">
                  <c:v>46.778191574146597</c:v>
                </c:pt>
                <c:pt idx="157217">
                  <c:v>46.778298163490902</c:v>
                </c:pt>
                <c:pt idx="157218">
                  <c:v>46.778404752493998</c:v>
                </c:pt>
                <c:pt idx="157219">
                  <c:v>46.778511341155898</c:v>
                </c:pt>
                <c:pt idx="157220">
                  <c:v>46.778617929476603</c:v>
                </c:pt>
                <c:pt idx="157221">
                  <c:v>46.778724517456098</c:v>
                </c:pt>
                <c:pt idx="157222">
                  <c:v>46.778831105094497</c:v>
                </c:pt>
                <c:pt idx="157223">
                  <c:v>46.7789376923917</c:v>
                </c:pt>
                <c:pt idx="157224">
                  <c:v>46.779044279347701</c:v>
                </c:pt>
                <c:pt idx="157225">
                  <c:v>46.779150865962499</c:v>
                </c:pt>
                <c:pt idx="157226">
                  <c:v>46.779257452236202</c:v>
                </c:pt>
                <c:pt idx="157227">
                  <c:v>46.779364038168602</c:v>
                </c:pt>
                <c:pt idx="157228">
                  <c:v>46.779470623759998</c:v>
                </c:pt>
                <c:pt idx="157229">
                  <c:v>46.7795772090101</c:v>
                </c:pt>
                <c:pt idx="157230">
                  <c:v>46.779683793919098</c:v>
                </c:pt>
                <c:pt idx="157231">
                  <c:v>46.779790378486901</c:v>
                </c:pt>
                <c:pt idx="157232">
                  <c:v>46.779896962713501</c:v>
                </c:pt>
                <c:pt idx="157233">
                  <c:v>46.780003546598998</c:v>
                </c:pt>
                <c:pt idx="157234">
                  <c:v>46.780110130143299</c:v>
                </c:pt>
                <c:pt idx="157235">
                  <c:v>46.780216713346398</c:v>
                </c:pt>
                <c:pt idx="157236">
                  <c:v>46.780323296208401</c:v>
                </c:pt>
                <c:pt idx="157237">
                  <c:v>46.780429878729201</c:v>
                </c:pt>
                <c:pt idx="157238">
                  <c:v>46.780536460908799</c:v>
                </c:pt>
                <c:pt idx="157239">
                  <c:v>46.7806430427473</c:v>
                </c:pt>
                <c:pt idx="157240">
                  <c:v>46.780749624244699</c:v>
                </c:pt>
                <c:pt idx="157241">
                  <c:v>46.780856205400802</c:v>
                </c:pt>
                <c:pt idx="157242">
                  <c:v>46.780962786215802</c:v>
                </c:pt>
                <c:pt idx="157243">
                  <c:v>46.7810693666897</c:v>
                </c:pt>
                <c:pt idx="157244">
                  <c:v>46.781175946822401</c:v>
                </c:pt>
                <c:pt idx="157245">
                  <c:v>46.781282526614</c:v>
                </c:pt>
                <c:pt idx="157246">
                  <c:v>46.781389106064402</c:v>
                </c:pt>
                <c:pt idx="157247">
                  <c:v>46.781495685173603</c:v>
                </c:pt>
                <c:pt idx="157248">
                  <c:v>46.7816022639417</c:v>
                </c:pt>
                <c:pt idx="157249">
                  <c:v>46.781708842368701</c:v>
                </c:pt>
                <c:pt idx="157250">
                  <c:v>46.7818154204545</c:v>
                </c:pt>
                <c:pt idx="157251">
                  <c:v>46.781921998199103</c:v>
                </c:pt>
                <c:pt idx="157252">
                  <c:v>46.782028575602602</c:v>
                </c:pt>
                <c:pt idx="157253">
                  <c:v>46.782135152664999</c:v>
                </c:pt>
                <c:pt idx="157254">
                  <c:v>46.7822417293862</c:v>
                </c:pt>
                <c:pt idx="157255">
                  <c:v>46.782348305766298</c:v>
                </c:pt>
                <c:pt idx="157256">
                  <c:v>46.782454881805201</c:v>
                </c:pt>
                <c:pt idx="157257">
                  <c:v>46.782561457503</c:v>
                </c:pt>
                <c:pt idx="157258">
                  <c:v>46.782668032859704</c:v>
                </c:pt>
                <c:pt idx="157259">
                  <c:v>46.782774607875197</c:v>
                </c:pt>
                <c:pt idx="157260">
                  <c:v>46.782881182549602</c:v>
                </c:pt>
                <c:pt idx="157261">
                  <c:v>46.782987756882797</c:v>
                </c:pt>
                <c:pt idx="157262">
                  <c:v>46.783094330874903</c:v>
                </c:pt>
                <c:pt idx="157263">
                  <c:v>46.783200904525899</c:v>
                </c:pt>
                <c:pt idx="157264">
                  <c:v>46.783307477835699</c:v>
                </c:pt>
                <c:pt idx="157265">
                  <c:v>46.783414050804502</c:v>
                </c:pt>
                <c:pt idx="157266">
                  <c:v>46.783520623431997</c:v>
                </c:pt>
                <c:pt idx="157267">
                  <c:v>46.783627195718502</c:v>
                </c:pt>
                <c:pt idx="157268">
                  <c:v>46.783733767663797</c:v>
                </c:pt>
                <c:pt idx="157269">
                  <c:v>46.783840339267996</c:v>
                </c:pt>
                <c:pt idx="157270">
                  <c:v>46.7839469105311</c:v>
                </c:pt>
                <c:pt idx="157271">
                  <c:v>46.784053481453</c:v>
                </c:pt>
                <c:pt idx="157272">
                  <c:v>46.784160052033798</c:v>
                </c:pt>
                <c:pt idx="157273">
                  <c:v>46.784266622273499</c:v>
                </c:pt>
                <c:pt idx="157274">
                  <c:v>46.784373192172097</c:v>
                </c:pt>
                <c:pt idx="157275">
                  <c:v>46.7844797617296</c:v>
                </c:pt>
                <c:pt idx="157276">
                  <c:v>46.784586330945899</c:v>
                </c:pt>
                <c:pt idx="157277">
                  <c:v>46.784692899821103</c:v>
                </c:pt>
                <c:pt idx="157278">
                  <c:v>46.784799468355203</c:v>
                </c:pt>
                <c:pt idx="157279">
                  <c:v>46.7849060365482</c:v>
                </c:pt>
                <c:pt idx="157280">
                  <c:v>46.785012604400102</c:v>
                </c:pt>
                <c:pt idx="157281">
                  <c:v>46.7851191719108</c:v>
                </c:pt>
                <c:pt idx="157282">
                  <c:v>46.785225739080502</c:v>
                </c:pt>
                <c:pt idx="157283">
                  <c:v>46.785332305909002</c:v>
                </c:pt>
                <c:pt idx="157284">
                  <c:v>46.785438872396398</c:v>
                </c:pt>
                <c:pt idx="157285">
                  <c:v>46.785545438542698</c:v>
                </c:pt>
                <c:pt idx="157286">
                  <c:v>46.785652004347902</c:v>
                </c:pt>
                <c:pt idx="157287">
                  <c:v>46.785758569812003</c:v>
                </c:pt>
                <c:pt idx="157288">
                  <c:v>46.785865134935001</c:v>
                </c:pt>
                <c:pt idx="157289">
                  <c:v>46.785971699716903</c:v>
                </c:pt>
                <c:pt idx="157290">
                  <c:v>46.786078264157602</c:v>
                </c:pt>
                <c:pt idx="157291">
                  <c:v>46.786184828257298</c:v>
                </c:pt>
                <c:pt idx="157292">
                  <c:v>46.786291392015897</c:v>
                </c:pt>
                <c:pt idx="157293">
                  <c:v>46.786397955433401</c:v>
                </c:pt>
                <c:pt idx="157294">
                  <c:v>46.786504518509702</c:v>
                </c:pt>
                <c:pt idx="157295">
                  <c:v>46.786611081244999</c:v>
                </c:pt>
                <c:pt idx="157296">
                  <c:v>46.7867176436392</c:v>
                </c:pt>
                <c:pt idx="157297">
                  <c:v>46.786824205692199</c:v>
                </c:pt>
                <c:pt idx="157298">
                  <c:v>46.786930767404201</c:v>
                </c:pt>
                <c:pt idx="157299">
                  <c:v>46.787037328775099</c:v>
                </c:pt>
                <c:pt idx="157300">
                  <c:v>46.787143889804902</c:v>
                </c:pt>
                <c:pt idx="157301">
                  <c:v>46.787250450493602</c:v>
                </c:pt>
                <c:pt idx="157302">
                  <c:v>46.787357010841198</c:v>
                </c:pt>
                <c:pt idx="157303">
                  <c:v>46.787463570847699</c:v>
                </c:pt>
                <c:pt idx="157304">
                  <c:v>46.787570130513103</c:v>
                </c:pt>
                <c:pt idx="157305">
                  <c:v>46.787676689837497</c:v>
                </c:pt>
                <c:pt idx="157306">
                  <c:v>46.787783248820702</c:v>
                </c:pt>
                <c:pt idx="157307">
                  <c:v>46.787889807462903</c:v>
                </c:pt>
                <c:pt idx="157308">
                  <c:v>46.787996365764002</c:v>
                </c:pt>
                <c:pt idx="157309">
                  <c:v>46.788102923723997</c:v>
                </c:pt>
                <c:pt idx="157310">
                  <c:v>46.788209481342903</c:v>
                </c:pt>
                <c:pt idx="157311">
                  <c:v>46.7883160386207</c:v>
                </c:pt>
                <c:pt idx="157312">
                  <c:v>46.788422595557499</c:v>
                </c:pt>
                <c:pt idx="157313">
                  <c:v>46.788529152153203</c:v>
                </c:pt>
                <c:pt idx="157314">
                  <c:v>46.788635708407803</c:v>
                </c:pt>
                <c:pt idx="157315">
                  <c:v>46.7887422643213</c:v>
                </c:pt>
                <c:pt idx="157316">
                  <c:v>46.788848819893701</c:v>
                </c:pt>
                <c:pt idx="157317">
                  <c:v>46.788955375125099</c:v>
                </c:pt>
                <c:pt idx="157318">
                  <c:v>46.7890619300154</c:v>
                </c:pt>
                <c:pt idx="157319">
                  <c:v>46.789168484564598</c:v>
                </c:pt>
                <c:pt idx="157320">
                  <c:v>46.7892750387728</c:v>
                </c:pt>
                <c:pt idx="157321">
                  <c:v>46.789381592639799</c:v>
                </c:pt>
                <c:pt idx="157322">
                  <c:v>46.789488146165901</c:v>
                </c:pt>
                <c:pt idx="157323">
                  <c:v>46.789594699350801</c:v>
                </c:pt>
                <c:pt idx="157324">
                  <c:v>46.789701252194703</c:v>
                </c:pt>
                <c:pt idx="157325">
                  <c:v>46.789807804697503</c:v>
                </c:pt>
                <c:pt idx="157326">
                  <c:v>46.7899143568592</c:v>
                </c:pt>
                <c:pt idx="157327">
                  <c:v>46.790020908679899</c:v>
                </c:pt>
                <c:pt idx="157328">
                  <c:v>46.790127460159503</c:v>
                </c:pt>
                <c:pt idx="157329">
                  <c:v>46.790234011298097</c:v>
                </c:pt>
                <c:pt idx="157330">
                  <c:v>46.790340562095601</c:v>
                </c:pt>
                <c:pt idx="157331">
                  <c:v>46.790447112552002</c:v>
                </c:pt>
                <c:pt idx="157332">
                  <c:v>46.790553662667399</c:v>
                </c:pt>
                <c:pt idx="157333">
                  <c:v>46.790660212441701</c:v>
                </c:pt>
                <c:pt idx="157334">
                  <c:v>46.790766761874998</c:v>
                </c:pt>
                <c:pt idx="157335">
                  <c:v>46.7908733109672</c:v>
                </c:pt>
                <c:pt idx="157336">
                  <c:v>46.790979859718298</c:v>
                </c:pt>
                <c:pt idx="157337">
                  <c:v>46.7910864081284</c:v>
                </c:pt>
                <c:pt idx="157338">
                  <c:v>46.791192956197499</c:v>
                </c:pt>
                <c:pt idx="157339">
                  <c:v>46.791299503925501</c:v>
                </c:pt>
                <c:pt idx="157340">
                  <c:v>46.7914060513124</c:v>
                </c:pt>
                <c:pt idx="157341">
                  <c:v>46.791512598358302</c:v>
                </c:pt>
                <c:pt idx="157342">
                  <c:v>46.791619145063201</c:v>
                </c:pt>
                <c:pt idx="157343">
                  <c:v>46.791725691426997</c:v>
                </c:pt>
                <c:pt idx="157344">
                  <c:v>46.791832237449697</c:v>
                </c:pt>
                <c:pt idx="157345">
                  <c:v>46.791938783131499</c:v>
                </c:pt>
                <c:pt idx="157346">
                  <c:v>46.792045328472099</c:v>
                </c:pt>
                <c:pt idx="157347">
                  <c:v>46.792151873471802</c:v>
                </c:pt>
                <c:pt idx="157348">
                  <c:v>46.792258418130302</c:v>
                </c:pt>
                <c:pt idx="157349">
                  <c:v>46.792364962447898</c:v>
                </c:pt>
                <c:pt idx="157350">
                  <c:v>46.792471506424398</c:v>
                </c:pt>
                <c:pt idx="157351">
                  <c:v>46.792578050059902</c:v>
                </c:pt>
                <c:pt idx="157352">
                  <c:v>46.792684593354302</c:v>
                </c:pt>
                <c:pt idx="157353">
                  <c:v>46.792791136307699</c:v>
                </c:pt>
                <c:pt idx="157354">
                  <c:v>46.792897678920099</c:v>
                </c:pt>
                <c:pt idx="157355">
                  <c:v>46.793004221191403</c:v>
                </c:pt>
                <c:pt idx="157356">
                  <c:v>46.793110763121703</c:v>
                </c:pt>
                <c:pt idx="157357">
                  <c:v>46.793217304711</c:v>
                </c:pt>
                <c:pt idx="157358">
                  <c:v>46.7933238459592</c:v>
                </c:pt>
                <c:pt idx="157359">
                  <c:v>46.793430386866397</c:v>
                </c:pt>
                <c:pt idx="157360">
                  <c:v>46.793536927432598</c:v>
                </c:pt>
                <c:pt idx="157361">
                  <c:v>46.793643467657802</c:v>
                </c:pt>
                <c:pt idx="157362">
                  <c:v>46.793750007541902</c:v>
                </c:pt>
                <c:pt idx="157363">
                  <c:v>46.793856547084999</c:v>
                </c:pt>
                <c:pt idx="157364">
                  <c:v>46.7939630862871</c:v>
                </c:pt>
                <c:pt idx="157365">
                  <c:v>46.794069625148097</c:v>
                </c:pt>
                <c:pt idx="157366">
                  <c:v>46.794176163668197</c:v>
                </c:pt>
                <c:pt idx="157367">
                  <c:v>46.794282701847202</c:v>
                </c:pt>
                <c:pt idx="157368">
                  <c:v>46.794389239685202</c:v>
                </c:pt>
                <c:pt idx="157369">
                  <c:v>46.794495777182199</c:v>
                </c:pt>
                <c:pt idx="157370">
                  <c:v>46.7946023143381</c:v>
                </c:pt>
                <c:pt idx="157371">
                  <c:v>46.794708851153104</c:v>
                </c:pt>
                <c:pt idx="157372">
                  <c:v>46.794815387626997</c:v>
                </c:pt>
                <c:pt idx="157373">
                  <c:v>46.794921923759901</c:v>
                </c:pt>
                <c:pt idx="157374">
                  <c:v>46.795028459551801</c:v>
                </c:pt>
                <c:pt idx="157375">
                  <c:v>46.795134995002698</c:v>
                </c:pt>
                <c:pt idx="157376">
                  <c:v>46.795241530112598</c:v>
                </c:pt>
                <c:pt idx="157377">
                  <c:v>46.795348064881502</c:v>
                </c:pt>
                <c:pt idx="157378">
                  <c:v>46.795454599309302</c:v>
                </c:pt>
                <c:pt idx="157379">
                  <c:v>46.795561133396198</c:v>
                </c:pt>
                <c:pt idx="157380">
                  <c:v>46.795667667142098</c:v>
                </c:pt>
                <c:pt idx="157381">
                  <c:v>46.795774200546902</c:v>
                </c:pt>
                <c:pt idx="157382">
                  <c:v>46.795880733610701</c:v>
                </c:pt>
                <c:pt idx="157383">
                  <c:v>46.795987266333597</c:v>
                </c:pt>
                <c:pt idx="157384">
                  <c:v>46.796093798715397</c:v>
                </c:pt>
                <c:pt idx="157385">
                  <c:v>46.796200330756299</c:v>
                </c:pt>
                <c:pt idx="157386">
                  <c:v>46.796306862456099</c:v>
                </c:pt>
                <c:pt idx="157387">
                  <c:v>46.796413393814902</c:v>
                </c:pt>
                <c:pt idx="157388">
                  <c:v>46.796519924832801</c:v>
                </c:pt>
                <c:pt idx="157389">
                  <c:v>46.796626455509603</c:v>
                </c:pt>
                <c:pt idx="157390">
                  <c:v>46.796732985845502</c:v>
                </c:pt>
                <c:pt idx="157391">
                  <c:v>46.796839515840297</c:v>
                </c:pt>
                <c:pt idx="157392">
                  <c:v>46.796946045494202</c:v>
                </c:pt>
                <c:pt idx="157393">
                  <c:v>46.797052574807097</c:v>
                </c:pt>
                <c:pt idx="157394">
                  <c:v>46.797159103778903</c:v>
                </c:pt>
                <c:pt idx="157395">
                  <c:v>46.797265632409797</c:v>
                </c:pt>
                <c:pt idx="157396">
                  <c:v>46.797372160699702</c:v>
                </c:pt>
                <c:pt idx="157397">
                  <c:v>46.797478688648603</c:v>
                </c:pt>
                <c:pt idx="157398">
                  <c:v>46.7975852162566</c:v>
                </c:pt>
                <c:pt idx="157399">
                  <c:v>46.797691743523501</c:v>
                </c:pt>
                <c:pt idx="157400">
                  <c:v>46.797798270449498</c:v>
                </c:pt>
                <c:pt idx="157401">
                  <c:v>46.797904797034498</c:v>
                </c:pt>
                <c:pt idx="157402">
                  <c:v>46.798011323278402</c:v>
                </c:pt>
                <c:pt idx="157403">
                  <c:v>46.798117849181502</c:v>
                </c:pt>
                <c:pt idx="157404">
                  <c:v>46.798224374743498</c:v>
                </c:pt>
                <c:pt idx="157405">
                  <c:v>46.798330899964498</c:v>
                </c:pt>
                <c:pt idx="157406">
                  <c:v>46.7984374248446</c:v>
                </c:pt>
                <c:pt idx="157407">
                  <c:v>46.798543949383699</c:v>
                </c:pt>
                <c:pt idx="157408">
                  <c:v>46.798650473581802</c:v>
                </c:pt>
                <c:pt idx="157409">
                  <c:v>46.798756997439</c:v>
                </c:pt>
                <c:pt idx="157410">
                  <c:v>46.798863520955202</c:v>
                </c:pt>
                <c:pt idx="157411">
                  <c:v>46.7989700441304</c:v>
                </c:pt>
                <c:pt idx="157412">
                  <c:v>46.799076566964601</c:v>
                </c:pt>
                <c:pt idx="157413">
                  <c:v>46.799183089457898</c:v>
                </c:pt>
                <c:pt idx="157414">
                  <c:v>46.799289611610099</c:v>
                </c:pt>
                <c:pt idx="157415">
                  <c:v>46.799396133421503</c:v>
                </c:pt>
                <c:pt idx="157416">
                  <c:v>46.799502654891803</c:v>
                </c:pt>
                <c:pt idx="157417">
                  <c:v>46.7996091760212</c:v>
                </c:pt>
                <c:pt idx="157418">
                  <c:v>46.799715696809699</c:v>
                </c:pt>
                <c:pt idx="157419">
                  <c:v>46.799822217257102</c:v>
                </c:pt>
                <c:pt idx="157420">
                  <c:v>46.799928737363601</c:v>
                </c:pt>
                <c:pt idx="157421">
                  <c:v>46.800035257129203</c:v>
                </c:pt>
                <c:pt idx="157422">
                  <c:v>46.800141776553701</c:v>
                </c:pt>
                <c:pt idx="157423">
                  <c:v>46.800248295637402</c:v>
                </c:pt>
                <c:pt idx="157424">
                  <c:v>46.80035481438</c:v>
                </c:pt>
                <c:pt idx="157425">
                  <c:v>46.800461332781701</c:v>
                </c:pt>
                <c:pt idx="157426">
                  <c:v>46.800567850842498</c:v>
                </c:pt>
                <c:pt idx="157427">
                  <c:v>46.800674368562298</c:v>
                </c:pt>
                <c:pt idx="157428">
                  <c:v>46.800780885941101</c:v>
                </c:pt>
                <c:pt idx="157429">
                  <c:v>46.800887402979001</c:v>
                </c:pt>
                <c:pt idx="157430">
                  <c:v>46.800993919675903</c:v>
                </c:pt>
                <c:pt idx="157431">
                  <c:v>46.801100436031902</c:v>
                </c:pt>
                <c:pt idx="157432">
                  <c:v>46.801206952047004</c:v>
                </c:pt>
                <c:pt idx="157433">
                  <c:v>46.801313467721101</c:v>
                </c:pt>
                <c:pt idx="157434">
                  <c:v>46.801419983054203</c:v>
                </c:pt>
                <c:pt idx="157435">
                  <c:v>46.8015264980464</c:v>
                </c:pt>
                <c:pt idx="157436">
                  <c:v>46.8016330126976</c:v>
                </c:pt>
                <c:pt idx="157437">
                  <c:v>46.801739527007904</c:v>
                </c:pt>
                <c:pt idx="157438">
                  <c:v>46.801846040977303</c:v>
                </c:pt>
                <c:pt idx="157439">
                  <c:v>46.801952554605698</c:v>
                </c:pt>
                <c:pt idx="157440">
                  <c:v>46.802059067893197</c:v>
                </c:pt>
                <c:pt idx="157441">
                  <c:v>46.802165580839798</c:v>
                </c:pt>
                <c:pt idx="157442">
                  <c:v>46.802272093445403</c:v>
                </c:pt>
                <c:pt idx="157443">
                  <c:v>46.802378605709997</c:v>
                </c:pt>
                <c:pt idx="157444">
                  <c:v>46.8024851176338</c:v>
                </c:pt>
                <c:pt idx="157445">
                  <c:v>46.8025916292166</c:v>
                </c:pt>
                <c:pt idx="157446">
                  <c:v>46.802698140458403</c:v>
                </c:pt>
                <c:pt idx="157447">
                  <c:v>46.802804651359303</c:v>
                </c:pt>
                <c:pt idx="157448">
                  <c:v>46.802911161919297</c:v>
                </c:pt>
                <c:pt idx="157449">
                  <c:v>46.803017672138402</c:v>
                </c:pt>
                <c:pt idx="157450">
                  <c:v>46.803124182016496</c:v>
                </c:pt>
                <c:pt idx="157451">
                  <c:v>46.803230691553701</c:v>
                </c:pt>
                <c:pt idx="157452">
                  <c:v>46.803337200750001</c:v>
                </c:pt>
                <c:pt idx="157453">
                  <c:v>46.803443709605403</c:v>
                </c:pt>
                <c:pt idx="157454">
                  <c:v>46.803550218119803</c:v>
                </c:pt>
                <c:pt idx="157455">
                  <c:v>46.803656726293298</c:v>
                </c:pt>
                <c:pt idx="157456">
                  <c:v>46.803763234125903</c:v>
                </c:pt>
                <c:pt idx="157457">
                  <c:v>46.803869741617497</c:v>
                </c:pt>
                <c:pt idx="157458">
                  <c:v>46.803976248768301</c:v>
                </c:pt>
                <c:pt idx="157459">
                  <c:v>46.804082755578101</c:v>
                </c:pt>
                <c:pt idx="157460">
                  <c:v>46.804189262046997</c:v>
                </c:pt>
                <c:pt idx="157461">
                  <c:v>46.804295768175002</c:v>
                </c:pt>
                <c:pt idx="157462">
                  <c:v>46.804402273961998</c:v>
                </c:pt>
                <c:pt idx="157463">
                  <c:v>46.804508779408202</c:v>
                </c:pt>
                <c:pt idx="157464">
                  <c:v>46.804615284513403</c:v>
                </c:pt>
                <c:pt idx="157465">
                  <c:v>46.8047217892777</c:v>
                </c:pt>
                <c:pt idx="157466">
                  <c:v>46.804828293701199</c:v>
                </c:pt>
                <c:pt idx="157467">
                  <c:v>46.804934797783602</c:v>
                </c:pt>
                <c:pt idx="157468">
                  <c:v>46.8050413015252</c:v>
                </c:pt>
                <c:pt idx="157469">
                  <c:v>46.805147804925902</c:v>
                </c:pt>
                <c:pt idx="157470">
                  <c:v>46.805254307985699</c:v>
                </c:pt>
                <c:pt idx="157471">
                  <c:v>46.805360810704499</c:v>
                </c:pt>
                <c:pt idx="157472">
                  <c:v>46.805467313082502</c:v>
                </c:pt>
                <c:pt idx="157473">
                  <c:v>46.805573815119502</c:v>
                </c:pt>
                <c:pt idx="157474">
                  <c:v>46.805680316815703</c:v>
                </c:pt>
                <c:pt idx="157475">
                  <c:v>46.805786818170901</c:v>
                </c:pt>
                <c:pt idx="157476">
                  <c:v>46.805893319185301</c:v>
                </c:pt>
                <c:pt idx="157477">
                  <c:v>46.805999819858698</c:v>
                </c:pt>
                <c:pt idx="157478">
                  <c:v>46.806106320191297</c:v>
                </c:pt>
                <c:pt idx="157479">
                  <c:v>46.8062128201829</c:v>
                </c:pt>
                <c:pt idx="157480">
                  <c:v>46.806319319833698</c:v>
                </c:pt>
                <c:pt idx="157481">
                  <c:v>46.806425819143499</c:v>
                </c:pt>
                <c:pt idx="157482">
                  <c:v>46.806532318112502</c:v>
                </c:pt>
                <c:pt idx="157483">
                  <c:v>46.806638816740602</c:v>
                </c:pt>
                <c:pt idx="157484">
                  <c:v>46.806745315027698</c:v>
                </c:pt>
                <c:pt idx="157485">
                  <c:v>46.806851812974003</c:v>
                </c:pt>
                <c:pt idx="157486">
                  <c:v>46.806958310579397</c:v>
                </c:pt>
                <c:pt idx="157487">
                  <c:v>46.807064807843901</c:v>
                </c:pt>
                <c:pt idx="157488">
                  <c:v>46.8071713047675</c:v>
                </c:pt>
                <c:pt idx="157489">
                  <c:v>46.807277801350303</c:v>
                </c:pt>
                <c:pt idx="157490">
                  <c:v>46.807384297592101</c:v>
                </c:pt>
                <c:pt idx="157491">
                  <c:v>46.807490793493102</c:v>
                </c:pt>
                <c:pt idx="157492">
                  <c:v>46.807597289053099</c:v>
                </c:pt>
                <c:pt idx="157493">
                  <c:v>46.807703784272299</c:v>
                </c:pt>
                <c:pt idx="157494">
                  <c:v>46.807810279150601</c:v>
                </c:pt>
                <c:pt idx="157495">
                  <c:v>46.807916773688099</c:v>
                </c:pt>
                <c:pt idx="157496">
                  <c:v>46.8080232678846</c:v>
                </c:pt>
                <c:pt idx="157497">
                  <c:v>46.808129761740297</c:v>
                </c:pt>
                <c:pt idx="157498">
                  <c:v>46.808236255255103</c:v>
                </c:pt>
                <c:pt idx="157499">
                  <c:v>46.808342748428998</c:v>
                </c:pt>
                <c:pt idx="157500">
                  <c:v>46.808449241261997</c:v>
                </c:pt>
                <c:pt idx="157501">
                  <c:v>46.808555733754197</c:v>
                </c:pt>
                <c:pt idx="157502">
                  <c:v>46.808662225905501</c:v>
                </c:pt>
                <c:pt idx="157503">
                  <c:v>46.8087687177159</c:v>
                </c:pt>
                <c:pt idx="157504">
                  <c:v>46.808875209185501</c:v>
                </c:pt>
                <c:pt idx="157505">
                  <c:v>46.808981700314099</c:v>
                </c:pt>
                <c:pt idx="157506">
                  <c:v>46.8090881911019</c:v>
                </c:pt>
                <c:pt idx="157507">
                  <c:v>46.809194681548902</c:v>
                </c:pt>
                <c:pt idx="157508">
                  <c:v>46.809301171655001</c:v>
                </c:pt>
                <c:pt idx="157509">
                  <c:v>46.809407661420202</c:v>
                </c:pt>
                <c:pt idx="157510">
                  <c:v>46.8095141508445</c:v>
                </c:pt>
                <c:pt idx="157511">
                  <c:v>46.809620639927999</c:v>
                </c:pt>
                <c:pt idx="157512">
                  <c:v>46.809727128670602</c:v>
                </c:pt>
                <c:pt idx="157513">
                  <c:v>46.8098336170724</c:v>
                </c:pt>
                <c:pt idx="157514">
                  <c:v>46.8099401051333</c:v>
                </c:pt>
                <c:pt idx="157515">
                  <c:v>46.810046592853297</c:v>
                </c:pt>
                <c:pt idx="157516">
                  <c:v>46.810153080232503</c:v>
                </c:pt>
                <c:pt idx="157517">
                  <c:v>46.810259567270897</c:v>
                </c:pt>
                <c:pt idx="157518">
                  <c:v>46.810366053968302</c:v>
                </c:pt>
                <c:pt idx="157519">
                  <c:v>46.810472540325001</c:v>
                </c:pt>
                <c:pt idx="157520">
                  <c:v>46.810579026340697</c:v>
                </c:pt>
                <c:pt idx="157521">
                  <c:v>46.810685512015603</c:v>
                </c:pt>
                <c:pt idx="157522">
                  <c:v>46.810791997349703</c:v>
                </c:pt>
                <c:pt idx="157523">
                  <c:v>46.8108984823429</c:v>
                </c:pt>
                <c:pt idx="157524">
                  <c:v>46.811004966995299</c:v>
                </c:pt>
                <c:pt idx="157525">
                  <c:v>46.8111114513068</c:v>
                </c:pt>
                <c:pt idx="157526">
                  <c:v>46.811217935277497</c:v>
                </c:pt>
                <c:pt idx="157527">
                  <c:v>46.811324418907297</c:v>
                </c:pt>
                <c:pt idx="157528">
                  <c:v>46.8114309021963</c:v>
                </c:pt>
                <c:pt idx="157529">
                  <c:v>46.811537385144398</c:v>
                </c:pt>
                <c:pt idx="157530">
                  <c:v>46.811643867751698</c:v>
                </c:pt>
                <c:pt idx="157531">
                  <c:v>46.811750350018102</c:v>
                </c:pt>
                <c:pt idx="157532">
                  <c:v>46.8118568319437</c:v>
                </c:pt>
                <c:pt idx="157533">
                  <c:v>46.811963313528501</c:v>
                </c:pt>
                <c:pt idx="157534">
                  <c:v>46.812069794772498</c:v>
                </c:pt>
                <c:pt idx="157535">
                  <c:v>46.812176275675597</c:v>
                </c:pt>
                <c:pt idx="157536">
                  <c:v>46.812282756237799</c:v>
                </c:pt>
                <c:pt idx="157537">
                  <c:v>46.812389236459197</c:v>
                </c:pt>
                <c:pt idx="157538">
                  <c:v>46.812495716339797</c:v>
                </c:pt>
                <c:pt idx="157539">
                  <c:v>46.812602195879599</c:v>
                </c:pt>
                <c:pt idx="157540">
                  <c:v>46.812708675078497</c:v>
                </c:pt>
                <c:pt idx="157541">
                  <c:v>46.812815153936597</c:v>
                </c:pt>
                <c:pt idx="157542">
                  <c:v>46.8129216324539</c:v>
                </c:pt>
                <c:pt idx="157543">
                  <c:v>46.813028110630299</c:v>
                </c:pt>
                <c:pt idx="157544">
                  <c:v>46.8131345884659</c:v>
                </c:pt>
                <c:pt idx="157545">
                  <c:v>46.813241065960703</c:v>
                </c:pt>
                <c:pt idx="157546">
                  <c:v>46.813347543114702</c:v>
                </c:pt>
                <c:pt idx="157547">
                  <c:v>46.813454019927804</c:v>
                </c:pt>
                <c:pt idx="157548">
                  <c:v>46.8135604964002</c:v>
                </c:pt>
                <c:pt idx="157549">
                  <c:v>46.8136669725316</c:v>
                </c:pt>
                <c:pt idx="157550">
                  <c:v>46.813773448322301</c:v>
                </c:pt>
                <c:pt idx="157551">
                  <c:v>46.813879923772198</c:v>
                </c:pt>
                <c:pt idx="157552">
                  <c:v>46.813986398881198</c:v>
                </c:pt>
                <c:pt idx="157553">
                  <c:v>46.8140928736494</c:v>
                </c:pt>
                <c:pt idx="157554">
                  <c:v>46.814199348076798</c:v>
                </c:pt>
                <c:pt idx="157555">
                  <c:v>46.814305822163398</c:v>
                </c:pt>
                <c:pt idx="157556">
                  <c:v>46.8144122959092</c:v>
                </c:pt>
                <c:pt idx="157557">
                  <c:v>46.814518769314198</c:v>
                </c:pt>
                <c:pt idx="157558">
                  <c:v>46.814625242378298</c:v>
                </c:pt>
                <c:pt idx="157559">
                  <c:v>46.814731715101601</c:v>
                </c:pt>
                <c:pt idx="157560">
                  <c:v>46.814838187484199</c:v>
                </c:pt>
                <c:pt idx="157561">
                  <c:v>46.814944659525899</c:v>
                </c:pt>
                <c:pt idx="157562">
                  <c:v>46.815051131226802</c:v>
                </c:pt>
                <c:pt idx="157563">
                  <c:v>46.815157602586901</c:v>
                </c:pt>
                <c:pt idx="157564">
                  <c:v>46.815264073606201</c:v>
                </c:pt>
                <c:pt idx="157565">
                  <c:v>46.815370544284697</c:v>
                </c:pt>
                <c:pt idx="157566">
                  <c:v>46.815477014622402</c:v>
                </c:pt>
                <c:pt idx="157567">
                  <c:v>46.815583484619303</c:v>
                </c:pt>
                <c:pt idx="157568">
                  <c:v>46.815689954275399</c:v>
                </c:pt>
                <c:pt idx="157569">
                  <c:v>46.815796423590598</c:v>
                </c:pt>
                <c:pt idx="157570">
                  <c:v>46.815902892565099</c:v>
                </c:pt>
                <c:pt idx="157571">
                  <c:v>46.816009361198802</c:v>
                </c:pt>
                <c:pt idx="157572">
                  <c:v>46.8161158294917</c:v>
                </c:pt>
                <c:pt idx="157573">
                  <c:v>46.816222297443801</c:v>
                </c:pt>
                <c:pt idx="157574">
                  <c:v>46.816328765055097</c:v>
                </c:pt>
                <c:pt idx="157575">
                  <c:v>46.816435232325603</c:v>
                </c:pt>
                <c:pt idx="157576">
                  <c:v>46.816541699255403</c:v>
                </c:pt>
                <c:pt idx="157577">
                  <c:v>46.816648165844299</c:v>
                </c:pt>
                <c:pt idx="157578">
                  <c:v>46.816754632092398</c:v>
                </c:pt>
                <c:pt idx="157579">
                  <c:v>46.816861097999798</c:v>
                </c:pt>
                <c:pt idx="157580">
                  <c:v>46.816967563566301</c:v>
                </c:pt>
                <c:pt idx="157581">
                  <c:v>46.817074028792099</c:v>
                </c:pt>
                <c:pt idx="157582">
                  <c:v>46.8171804936771</c:v>
                </c:pt>
                <c:pt idx="157583">
                  <c:v>46.817286958221302</c:v>
                </c:pt>
                <c:pt idx="157584">
                  <c:v>46.817393422424701</c:v>
                </c:pt>
                <c:pt idx="157585">
                  <c:v>46.817499886287401</c:v>
                </c:pt>
                <c:pt idx="157586">
                  <c:v>46.817606349809203</c:v>
                </c:pt>
                <c:pt idx="157587">
                  <c:v>46.817712812990301</c:v>
                </c:pt>
                <c:pt idx="157588">
                  <c:v>46.817819275830601</c:v>
                </c:pt>
                <c:pt idx="157589">
                  <c:v>46.817925738330104</c:v>
                </c:pt>
                <c:pt idx="157590">
                  <c:v>46.818032200488901</c:v>
                </c:pt>
                <c:pt idx="157591">
                  <c:v>46.818138662306801</c:v>
                </c:pt>
                <c:pt idx="157592">
                  <c:v>46.818245123784003</c:v>
                </c:pt>
                <c:pt idx="157593">
                  <c:v>46.818351584920499</c:v>
                </c:pt>
                <c:pt idx="157594">
                  <c:v>46.818458045716099</c:v>
                </c:pt>
                <c:pt idx="157595">
                  <c:v>46.818564506171001</c:v>
                </c:pt>
                <c:pt idx="157596">
                  <c:v>46.818670966285097</c:v>
                </c:pt>
                <c:pt idx="157597">
                  <c:v>46.818777426058404</c:v>
                </c:pt>
                <c:pt idx="157598">
                  <c:v>46.818883885490997</c:v>
                </c:pt>
                <c:pt idx="157599">
                  <c:v>46.818990344582801</c:v>
                </c:pt>
                <c:pt idx="157600">
                  <c:v>46.8190968033338</c:v>
                </c:pt>
                <c:pt idx="157601">
                  <c:v>46.8192032617441</c:v>
                </c:pt>
                <c:pt idx="157602">
                  <c:v>46.819309719813603</c:v>
                </c:pt>
                <c:pt idx="157603">
                  <c:v>46.819416177542301</c:v>
                </c:pt>
                <c:pt idx="157604">
                  <c:v>46.819522634930301</c:v>
                </c:pt>
                <c:pt idx="157605">
                  <c:v>46.819629091977497</c:v>
                </c:pt>
                <c:pt idx="157606">
                  <c:v>46.819735548684001</c:v>
                </c:pt>
                <c:pt idx="157607">
                  <c:v>46.819842005049701</c:v>
                </c:pt>
                <c:pt idx="157608">
                  <c:v>46.819948461074603</c:v>
                </c:pt>
                <c:pt idx="157609">
                  <c:v>46.820054916758799</c:v>
                </c:pt>
                <c:pt idx="157610">
                  <c:v>46.820161372102298</c:v>
                </c:pt>
                <c:pt idx="157611">
                  <c:v>46.8202678271049</c:v>
                </c:pt>
                <c:pt idx="157612">
                  <c:v>46.820374281766902</c:v>
                </c:pt>
                <c:pt idx="157613">
                  <c:v>46.820480736088001</c:v>
                </c:pt>
                <c:pt idx="157614">
                  <c:v>46.820587190068402</c:v>
                </c:pt>
                <c:pt idx="157615">
                  <c:v>46.820693643708097</c:v>
                </c:pt>
                <c:pt idx="157616">
                  <c:v>46.820800097007002</c:v>
                </c:pt>
                <c:pt idx="157617">
                  <c:v>46.820906549965201</c:v>
                </c:pt>
                <c:pt idx="157618">
                  <c:v>46.821013002582703</c:v>
                </c:pt>
                <c:pt idx="157619">
                  <c:v>46.8211194548593</c:v>
                </c:pt>
                <c:pt idx="157620">
                  <c:v>46.821225906795298</c:v>
                </c:pt>
                <c:pt idx="157621">
                  <c:v>46.821332358390499</c:v>
                </c:pt>
                <c:pt idx="157622">
                  <c:v>46.821438809644903</c:v>
                </c:pt>
                <c:pt idx="157623">
                  <c:v>46.8215452605587</c:v>
                </c:pt>
                <c:pt idx="157624">
                  <c:v>46.821651711131601</c:v>
                </c:pt>
                <c:pt idx="157625">
                  <c:v>46.821758161363903</c:v>
                </c:pt>
                <c:pt idx="157626">
                  <c:v>46.8218646112554</c:v>
                </c:pt>
                <c:pt idx="157627">
                  <c:v>46.821971060806099</c:v>
                </c:pt>
                <c:pt idx="157628">
                  <c:v>46.8220775100162</c:v>
                </c:pt>
                <c:pt idx="157629">
                  <c:v>46.822183958885397</c:v>
                </c:pt>
                <c:pt idx="157630">
                  <c:v>46.822290407414002</c:v>
                </c:pt>
                <c:pt idx="157631">
                  <c:v>46.822396855601802</c:v>
                </c:pt>
                <c:pt idx="157632">
                  <c:v>46.822503303448897</c:v>
                </c:pt>
                <c:pt idx="157633">
                  <c:v>46.822609750955301</c:v>
                </c:pt>
                <c:pt idx="157634">
                  <c:v>46.822716198120901</c:v>
                </c:pt>
                <c:pt idx="157635">
                  <c:v>46.822822644945802</c:v>
                </c:pt>
                <c:pt idx="157636">
                  <c:v>46.822929091429998</c:v>
                </c:pt>
                <c:pt idx="157637">
                  <c:v>46.823035537573503</c:v>
                </c:pt>
                <c:pt idx="157638">
                  <c:v>46.823141983376203</c:v>
                </c:pt>
                <c:pt idx="157639">
                  <c:v>46.823248428838198</c:v>
                </c:pt>
                <c:pt idx="157640">
                  <c:v>46.823354873959502</c:v>
                </c:pt>
                <c:pt idx="157641">
                  <c:v>46.823461318740002</c:v>
                </c:pt>
                <c:pt idx="157642">
                  <c:v>46.823567763179902</c:v>
                </c:pt>
                <c:pt idx="157643">
                  <c:v>46.823674207278998</c:v>
                </c:pt>
                <c:pt idx="157644">
                  <c:v>46.823780651037403</c:v>
                </c:pt>
                <c:pt idx="157645">
                  <c:v>46.823887094455102</c:v>
                </c:pt>
                <c:pt idx="157646">
                  <c:v>46.823993537532097</c:v>
                </c:pt>
                <c:pt idx="157647">
                  <c:v>46.8240999802684</c:v>
                </c:pt>
                <c:pt idx="157648">
                  <c:v>46.824206422663899</c:v>
                </c:pt>
                <c:pt idx="157649">
                  <c:v>46.824312864718699</c:v>
                </c:pt>
                <c:pt idx="157650">
                  <c:v>46.824419306432802</c:v>
                </c:pt>
                <c:pt idx="157651">
                  <c:v>46.824525747806298</c:v>
                </c:pt>
                <c:pt idx="157652">
                  <c:v>46.824632188838997</c:v>
                </c:pt>
                <c:pt idx="157653">
                  <c:v>46.824738629530998</c:v>
                </c:pt>
                <c:pt idx="157654">
                  <c:v>46.824845069882201</c:v>
                </c:pt>
                <c:pt idx="157655">
                  <c:v>46.824951509892799</c:v>
                </c:pt>
                <c:pt idx="157656">
                  <c:v>46.825057949562698</c:v>
                </c:pt>
                <c:pt idx="157657">
                  <c:v>46.825164388891899</c:v>
                </c:pt>
                <c:pt idx="157658">
                  <c:v>46.825270827880303</c:v>
                </c:pt>
                <c:pt idx="157659">
                  <c:v>46.825377266528101</c:v>
                </c:pt>
                <c:pt idx="157660">
                  <c:v>46.8254837048352</c:v>
                </c:pt>
                <c:pt idx="157661">
                  <c:v>46.825590142801502</c:v>
                </c:pt>
                <c:pt idx="157662">
                  <c:v>46.825696580427199</c:v>
                </c:pt>
                <c:pt idx="157663">
                  <c:v>46.825803017712197</c:v>
                </c:pt>
                <c:pt idx="157664">
                  <c:v>46.825909454656397</c:v>
                </c:pt>
                <c:pt idx="157665">
                  <c:v>46.826015891259999</c:v>
                </c:pt>
                <c:pt idx="157666">
                  <c:v>46.826122327522903</c:v>
                </c:pt>
                <c:pt idx="157667">
                  <c:v>46.826228763445101</c:v>
                </c:pt>
                <c:pt idx="157668">
                  <c:v>46.826335199026602</c:v>
                </c:pt>
                <c:pt idx="157669">
                  <c:v>46.826441634267397</c:v>
                </c:pt>
                <c:pt idx="157670">
                  <c:v>46.826548069167501</c:v>
                </c:pt>
                <c:pt idx="157671">
                  <c:v>46.826654503726999</c:v>
                </c:pt>
                <c:pt idx="157672">
                  <c:v>46.8267609379457</c:v>
                </c:pt>
                <c:pt idx="157673">
                  <c:v>46.826867371823802</c:v>
                </c:pt>
                <c:pt idx="157674">
                  <c:v>46.826973805361099</c:v>
                </c:pt>
                <c:pt idx="157675">
                  <c:v>46.827080238557798</c:v>
                </c:pt>
                <c:pt idx="157676">
                  <c:v>46.827186671413799</c:v>
                </c:pt>
                <c:pt idx="157677">
                  <c:v>46.827293103929101</c:v>
                </c:pt>
                <c:pt idx="157678">
                  <c:v>46.827399536103798</c:v>
                </c:pt>
                <c:pt idx="157679">
                  <c:v>46.827505967937697</c:v>
                </c:pt>
                <c:pt idx="157680">
                  <c:v>46.827612399430997</c:v>
                </c:pt>
                <c:pt idx="157681">
                  <c:v>46.827718830583599</c:v>
                </c:pt>
                <c:pt idx="157682">
                  <c:v>46.827825261395503</c:v>
                </c:pt>
                <c:pt idx="157683">
                  <c:v>46.827931691866802</c:v>
                </c:pt>
                <c:pt idx="157684">
                  <c:v>46.828038121997402</c:v>
                </c:pt>
                <c:pt idx="157685">
                  <c:v>46.828144551787297</c:v>
                </c:pt>
                <c:pt idx="157686">
                  <c:v>46.828250981236501</c:v>
                </c:pt>
                <c:pt idx="157687">
                  <c:v>46.828357410345099</c:v>
                </c:pt>
                <c:pt idx="157688">
                  <c:v>46.828463839112999</c:v>
                </c:pt>
                <c:pt idx="157689">
                  <c:v>46.828570267540201</c:v>
                </c:pt>
                <c:pt idx="157690">
                  <c:v>46.828676695626697</c:v>
                </c:pt>
                <c:pt idx="157691">
                  <c:v>46.828783123372602</c:v>
                </c:pt>
                <c:pt idx="157692">
                  <c:v>46.828889550777802</c:v>
                </c:pt>
                <c:pt idx="157693">
                  <c:v>46.828995977842403</c:v>
                </c:pt>
                <c:pt idx="157694">
                  <c:v>46.829102404566299</c:v>
                </c:pt>
                <c:pt idx="157695">
                  <c:v>46.829208830949497</c:v>
                </c:pt>
                <c:pt idx="157696">
                  <c:v>46.829315256992103</c:v>
                </c:pt>
                <c:pt idx="157697">
                  <c:v>46.829421682693997</c:v>
                </c:pt>
                <c:pt idx="157698">
                  <c:v>46.8295281080552</c:v>
                </c:pt>
                <c:pt idx="157699">
                  <c:v>46.829634533075797</c:v>
                </c:pt>
                <c:pt idx="157700">
                  <c:v>46.829740957755803</c:v>
                </c:pt>
                <c:pt idx="157701">
                  <c:v>46.829847382095103</c:v>
                </c:pt>
                <c:pt idx="157702">
                  <c:v>46.829953806093698</c:v>
                </c:pt>
                <c:pt idx="157703">
                  <c:v>46.830060229751702</c:v>
                </c:pt>
                <c:pt idx="157704">
                  <c:v>46.830166653069</c:v>
                </c:pt>
                <c:pt idx="157705">
                  <c:v>46.8302730760456</c:v>
                </c:pt>
                <c:pt idx="157706">
                  <c:v>46.830379498681602</c:v>
                </c:pt>
                <c:pt idx="157707">
                  <c:v>46.830485920976997</c:v>
                </c:pt>
                <c:pt idx="157708">
                  <c:v>46.830592342931702</c:v>
                </c:pt>
                <c:pt idx="157709">
                  <c:v>46.830698764545801</c:v>
                </c:pt>
                <c:pt idx="157710">
                  <c:v>46.830805185819202</c:v>
                </c:pt>
                <c:pt idx="157711">
                  <c:v>46.830911606751997</c:v>
                </c:pt>
                <c:pt idx="157712">
                  <c:v>46.831018027344101</c:v>
                </c:pt>
                <c:pt idx="157713">
                  <c:v>46.831124447595599</c:v>
                </c:pt>
                <c:pt idx="157714">
                  <c:v>46.831230867506498</c:v>
                </c:pt>
                <c:pt idx="157715">
                  <c:v>46.8313372870767</c:v>
                </c:pt>
                <c:pt idx="157716">
                  <c:v>46.831443706306302</c:v>
                </c:pt>
                <c:pt idx="157717">
                  <c:v>46.8315501251952</c:v>
                </c:pt>
                <c:pt idx="157718">
                  <c:v>46.831656543743499</c:v>
                </c:pt>
                <c:pt idx="157719">
                  <c:v>46.8317629619511</c:v>
                </c:pt>
                <c:pt idx="157720">
                  <c:v>46.831869379818201</c:v>
                </c:pt>
                <c:pt idx="157721">
                  <c:v>46.831975797344597</c:v>
                </c:pt>
                <c:pt idx="157722">
                  <c:v>46.832082214530303</c:v>
                </c:pt>
                <c:pt idx="157723">
                  <c:v>46.832188631375402</c:v>
                </c:pt>
                <c:pt idx="157724">
                  <c:v>46.832295047879903</c:v>
                </c:pt>
                <c:pt idx="157725">
                  <c:v>46.832401464043798</c:v>
                </c:pt>
                <c:pt idx="157726">
                  <c:v>46.832507879867002</c:v>
                </c:pt>
                <c:pt idx="157727">
                  <c:v>46.8326142953496</c:v>
                </c:pt>
                <c:pt idx="157728">
                  <c:v>46.8327207104916</c:v>
                </c:pt>
                <c:pt idx="157729">
                  <c:v>46.832827125293001</c:v>
                </c:pt>
                <c:pt idx="157730">
                  <c:v>46.832933539753697</c:v>
                </c:pt>
                <c:pt idx="157731">
                  <c:v>46.833039953873801</c:v>
                </c:pt>
                <c:pt idx="157732">
                  <c:v>46.833146367653299</c:v>
                </c:pt>
                <c:pt idx="157733">
                  <c:v>46.833252781092199</c:v>
                </c:pt>
                <c:pt idx="157734">
                  <c:v>46.8333591941904</c:v>
                </c:pt>
                <c:pt idx="157735">
                  <c:v>46.833465606948003</c:v>
                </c:pt>
                <c:pt idx="157736">
                  <c:v>46.833572019365</c:v>
                </c:pt>
                <c:pt idx="157737">
                  <c:v>46.833678431441399</c:v>
                </c:pt>
                <c:pt idx="157738">
                  <c:v>46.833784843177199</c:v>
                </c:pt>
                <c:pt idx="157739">
                  <c:v>46.8338912545724</c:v>
                </c:pt>
                <c:pt idx="157740">
                  <c:v>46.833997665626903</c:v>
                </c:pt>
                <c:pt idx="157741">
                  <c:v>46.8341040763408</c:v>
                </c:pt>
                <c:pt idx="157742">
                  <c:v>46.834210486714198</c:v>
                </c:pt>
                <c:pt idx="157743">
                  <c:v>46.834316896746898</c:v>
                </c:pt>
                <c:pt idx="157744">
                  <c:v>46.834423306439</c:v>
                </c:pt>
                <c:pt idx="157745">
                  <c:v>46.834529715790502</c:v>
                </c:pt>
                <c:pt idx="157746">
                  <c:v>46.834636124801399</c:v>
                </c:pt>
                <c:pt idx="157747">
                  <c:v>46.834742533471697</c:v>
                </c:pt>
                <c:pt idx="157748">
                  <c:v>46.834848941801297</c:v>
                </c:pt>
                <c:pt idx="157749">
                  <c:v>46.834955349790398</c:v>
                </c:pt>
                <c:pt idx="157750">
                  <c:v>46.835061757438901</c:v>
                </c:pt>
                <c:pt idx="157751">
                  <c:v>46.835168164746797</c:v>
                </c:pt>
                <c:pt idx="157752">
                  <c:v>46.835274571714002</c:v>
                </c:pt>
                <c:pt idx="157753">
                  <c:v>46.835380978340702</c:v>
                </c:pt>
                <c:pt idx="157754">
                  <c:v>46.835487384626802</c:v>
                </c:pt>
                <c:pt idx="157755">
                  <c:v>46.835593790572297</c:v>
                </c:pt>
                <c:pt idx="157756">
                  <c:v>46.8357001961771</c:v>
                </c:pt>
                <c:pt idx="157757">
                  <c:v>46.835806601441398</c:v>
                </c:pt>
                <c:pt idx="157758">
                  <c:v>46.835913006365097</c:v>
                </c:pt>
                <c:pt idx="157759">
                  <c:v>46.836019410948197</c:v>
                </c:pt>
                <c:pt idx="157760">
                  <c:v>46.836125815190698</c:v>
                </c:pt>
                <c:pt idx="157761">
                  <c:v>46.8362322190927</c:v>
                </c:pt>
                <c:pt idx="157762">
                  <c:v>46.836338622653997</c:v>
                </c:pt>
                <c:pt idx="157763">
                  <c:v>46.836445025874703</c:v>
                </c:pt>
                <c:pt idx="157764">
                  <c:v>46.836551428754902</c:v>
                </c:pt>
                <c:pt idx="157765">
                  <c:v>46.836657831294403</c:v>
                </c:pt>
                <c:pt idx="157766">
                  <c:v>46.836764233493398</c:v>
                </c:pt>
                <c:pt idx="157767">
                  <c:v>46.836870635351801</c:v>
                </c:pt>
                <c:pt idx="157768">
                  <c:v>46.836977036869598</c:v>
                </c:pt>
                <c:pt idx="157769">
                  <c:v>46.837083438046903</c:v>
                </c:pt>
                <c:pt idx="157770">
                  <c:v>46.837189838883504</c:v>
                </c:pt>
                <c:pt idx="157771">
                  <c:v>46.837296239379597</c:v>
                </c:pt>
                <c:pt idx="157772">
                  <c:v>46.8374026395351</c:v>
                </c:pt>
                <c:pt idx="157773">
                  <c:v>46.837509039350003</c:v>
                </c:pt>
                <c:pt idx="157774">
                  <c:v>46.8376154388244</c:v>
                </c:pt>
                <c:pt idx="157775">
                  <c:v>46.8377218379581</c:v>
                </c:pt>
                <c:pt idx="157776">
                  <c:v>46.837828236751299</c:v>
                </c:pt>
                <c:pt idx="157777">
                  <c:v>46.837934635203901</c:v>
                </c:pt>
                <c:pt idx="157778">
                  <c:v>46.838041033316003</c:v>
                </c:pt>
                <c:pt idx="157779">
                  <c:v>46.838147431087499</c:v>
                </c:pt>
                <c:pt idx="157780">
                  <c:v>46.838253828518397</c:v>
                </c:pt>
                <c:pt idx="157781">
                  <c:v>46.838360225608703</c:v>
                </c:pt>
                <c:pt idx="157782">
                  <c:v>46.838466622358503</c:v>
                </c:pt>
                <c:pt idx="157783">
                  <c:v>46.838573018767697</c:v>
                </c:pt>
                <c:pt idx="157784">
                  <c:v>46.838679414836299</c:v>
                </c:pt>
                <c:pt idx="157785">
                  <c:v>46.838785810564403</c:v>
                </c:pt>
                <c:pt idx="157786">
                  <c:v>46.8388922059519</c:v>
                </c:pt>
                <c:pt idx="157787">
                  <c:v>46.838998600998799</c:v>
                </c:pt>
                <c:pt idx="157788">
                  <c:v>46.839104995705199</c:v>
                </c:pt>
                <c:pt idx="157789">
                  <c:v>46.8392113900711</c:v>
                </c:pt>
                <c:pt idx="157790">
                  <c:v>46.839317784096302</c:v>
                </c:pt>
                <c:pt idx="157791">
                  <c:v>46.839424177780998</c:v>
                </c:pt>
                <c:pt idx="157792">
                  <c:v>46.839530571125202</c:v>
                </c:pt>
                <c:pt idx="157793">
                  <c:v>46.8396369641288</c:v>
                </c:pt>
                <c:pt idx="157794">
                  <c:v>46.8397433567918</c:v>
                </c:pt>
                <c:pt idx="157795">
                  <c:v>46.8398497491143</c:v>
                </c:pt>
                <c:pt idx="157796">
                  <c:v>46.839956141096302</c:v>
                </c:pt>
                <c:pt idx="157797">
                  <c:v>46.840062532737598</c:v>
                </c:pt>
                <c:pt idx="157798">
                  <c:v>46.840168924038501</c:v>
                </c:pt>
                <c:pt idx="157799">
                  <c:v>46.840275314998799</c:v>
                </c:pt>
                <c:pt idx="157800">
                  <c:v>46.840381705618498</c:v>
                </c:pt>
                <c:pt idx="157801">
                  <c:v>46.840488095897697</c:v>
                </c:pt>
                <c:pt idx="157802">
                  <c:v>46.840594485836299</c:v>
                </c:pt>
                <c:pt idx="157803">
                  <c:v>46.840700875434401</c:v>
                </c:pt>
                <c:pt idx="157804">
                  <c:v>46.840807264692003</c:v>
                </c:pt>
                <c:pt idx="157805">
                  <c:v>46.840913653609</c:v>
                </c:pt>
                <c:pt idx="157806">
                  <c:v>46.841020042185498</c:v>
                </c:pt>
                <c:pt idx="157807">
                  <c:v>46.841126430421397</c:v>
                </c:pt>
                <c:pt idx="157808">
                  <c:v>46.841232818316797</c:v>
                </c:pt>
                <c:pt idx="157809">
                  <c:v>46.841339205871698</c:v>
                </c:pt>
                <c:pt idx="157810">
                  <c:v>46.841445593086</c:v>
                </c:pt>
                <c:pt idx="157811">
                  <c:v>46.841551979959803</c:v>
                </c:pt>
                <c:pt idx="157812">
                  <c:v>46.841658366493</c:v>
                </c:pt>
                <c:pt idx="157813">
                  <c:v>46.841764752685698</c:v>
                </c:pt>
                <c:pt idx="157814">
                  <c:v>46.841871138537897</c:v>
                </c:pt>
                <c:pt idx="157815">
                  <c:v>46.841977524049597</c:v>
                </c:pt>
                <c:pt idx="157816">
                  <c:v>46.842083909220698</c:v>
                </c:pt>
                <c:pt idx="157817">
                  <c:v>46.842190294051299</c:v>
                </c:pt>
                <c:pt idx="157818">
                  <c:v>46.842296678541302</c:v>
                </c:pt>
                <c:pt idx="157819">
                  <c:v>46.842403062690899</c:v>
                </c:pt>
                <c:pt idx="157820">
                  <c:v>46.842509446499903</c:v>
                </c:pt>
                <c:pt idx="157821">
                  <c:v>46.842615829968402</c:v>
                </c:pt>
                <c:pt idx="157822">
                  <c:v>46.842722213096302</c:v>
                </c:pt>
                <c:pt idx="157823">
                  <c:v>46.842828595883802</c:v>
                </c:pt>
                <c:pt idx="157824">
                  <c:v>46.842934978330703</c:v>
                </c:pt>
                <c:pt idx="157825">
                  <c:v>46.843041360437098</c:v>
                </c:pt>
                <c:pt idx="157826">
                  <c:v>46.843147742202902</c:v>
                </c:pt>
                <c:pt idx="157827">
                  <c:v>46.843254123628299</c:v>
                </c:pt>
                <c:pt idx="157828">
                  <c:v>46.843360504713203</c:v>
                </c:pt>
                <c:pt idx="157829">
                  <c:v>46.843466885457502</c:v>
                </c:pt>
                <c:pt idx="157830">
                  <c:v>46.843573265861302</c:v>
                </c:pt>
                <c:pt idx="157831">
                  <c:v>46.843679645924603</c:v>
                </c:pt>
                <c:pt idx="157832">
                  <c:v>46.843786025647297</c:v>
                </c:pt>
                <c:pt idx="157833">
                  <c:v>46.8438924050296</c:v>
                </c:pt>
                <c:pt idx="157834">
                  <c:v>46.843998784071402</c:v>
                </c:pt>
                <c:pt idx="157835">
                  <c:v>46.8441051627726</c:v>
                </c:pt>
                <c:pt idx="157836">
                  <c:v>46.844211541133397</c:v>
                </c:pt>
                <c:pt idx="157837">
                  <c:v>46.844317919153603</c:v>
                </c:pt>
                <c:pt idx="157838">
                  <c:v>46.844424296833303</c:v>
                </c:pt>
                <c:pt idx="157839">
                  <c:v>46.844530674172503</c:v>
                </c:pt>
                <c:pt idx="157840">
                  <c:v>46.844637051171198</c:v>
                </c:pt>
                <c:pt idx="157841">
                  <c:v>46.8447434278294</c:v>
                </c:pt>
                <c:pt idx="157842">
                  <c:v>46.844849804147202</c:v>
                </c:pt>
                <c:pt idx="157843">
                  <c:v>46.844956180124399</c:v>
                </c:pt>
                <c:pt idx="157844">
                  <c:v>46.845062555761103</c:v>
                </c:pt>
                <c:pt idx="157845">
                  <c:v>46.845168931057302</c:v>
                </c:pt>
                <c:pt idx="157846">
                  <c:v>46.845275306013001</c:v>
                </c:pt>
                <c:pt idx="157847">
                  <c:v>46.845381680628201</c:v>
                </c:pt>
                <c:pt idx="157848">
                  <c:v>46.845488054902901</c:v>
                </c:pt>
                <c:pt idx="157849">
                  <c:v>46.845594428837103</c:v>
                </c:pt>
                <c:pt idx="157850">
                  <c:v>46.845700802430898</c:v>
                </c:pt>
                <c:pt idx="157851">
                  <c:v>46.845807175684101</c:v>
                </c:pt>
                <c:pt idx="157852">
                  <c:v>46.845913548596897</c:v>
                </c:pt>
                <c:pt idx="157853">
                  <c:v>46.846019921169102</c:v>
                </c:pt>
                <c:pt idx="157854">
                  <c:v>46.8461262934009</c:v>
                </c:pt>
                <c:pt idx="157855">
                  <c:v>46.846232665292099</c:v>
                </c:pt>
                <c:pt idx="157856">
                  <c:v>46.846339036842899</c:v>
                </c:pt>
                <c:pt idx="157857">
                  <c:v>46.846445408053199</c:v>
                </c:pt>
                <c:pt idx="157858">
                  <c:v>46.8465517789231</c:v>
                </c:pt>
                <c:pt idx="157859">
                  <c:v>46.846658149452402</c:v>
                </c:pt>
                <c:pt idx="157860">
                  <c:v>46.846764519641297</c:v>
                </c:pt>
                <c:pt idx="157861">
                  <c:v>46.846870889489601</c:v>
                </c:pt>
                <c:pt idx="157862">
                  <c:v>46.846977258997498</c:v>
                </c:pt>
                <c:pt idx="157863">
                  <c:v>46.847083628164903</c:v>
                </c:pt>
                <c:pt idx="157864">
                  <c:v>46.847189996991901</c:v>
                </c:pt>
                <c:pt idx="157865">
                  <c:v>46.8472963654783</c:v>
                </c:pt>
                <c:pt idx="157866">
                  <c:v>46.8474027336243</c:v>
                </c:pt>
                <c:pt idx="157867">
                  <c:v>46.8475091014298</c:v>
                </c:pt>
                <c:pt idx="157868">
                  <c:v>46.847615468894901</c:v>
                </c:pt>
                <c:pt idx="157869">
                  <c:v>46.847721836019403</c:v>
                </c:pt>
                <c:pt idx="157870">
                  <c:v>46.847828202803498</c:v>
                </c:pt>
                <c:pt idx="157871">
                  <c:v>46.847934569247101</c:v>
                </c:pt>
                <c:pt idx="157872">
                  <c:v>46.848040935350298</c:v>
                </c:pt>
                <c:pt idx="157873">
                  <c:v>46.848147301113002</c:v>
                </c:pt>
                <c:pt idx="157874">
                  <c:v>46.8482536665352</c:v>
                </c:pt>
                <c:pt idx="157875">
                  <c:v>46.848360031616899</c:v>
                </c:pt>
                <c:pt idx="157876">
                  <c:v>46.848466396358198</c:v>
                </c:pt>
                <c:pt idx="157877">
                  <c:v>46.848572760758998</c:v>
                </c:pt>
                <c:pt idx="157878">
                  <c:v>46.848679124819398</c:v>
                </c:pt>
                <c:pt idx="157879">
                  <c:v>46.848785488539299</c:v>
                </c:pt>
                <c:pt idx="157880">
                  <c:v>46.848891851918701</c:v>
                </c:pt>
                <c:pt idx="157881">
                  <c:v>46.848998214957703</c:v>
                </c:pt>
                <c:pt idx="157882">
                  <c:v>46.849104577656199</c:v>
                </c:pt>
                <c:pt idx="157883">
                  <c:v>46.849210940014203</c:v>
                </c:pt>
                <c:pt idx="157884">
                  <c:v>46.8493173020318</c:v>
                </c:pt>
                <c:pt idx="157885">
                  <c:v>46.849423663708997</c:v>
                </c:pt>
                <c:pt idx="157886">
                  <c:v>46.849530025045702</c:v>
                </c:pt>
                <c:pt idx="157887">
                  <c:v>46.849636386041901</c:v>
                </c:pt>
                <c:pt idx="157888">
                  <c:v>46.8497427466977</c:v>
                </c:pt>
                <c:pt idx="157889">
                  <c:v>46.849849107013</c:v>
                </c:pt>
                <c:pt idx="157890">
                  <c:v>46.8499554669879</c:v>
                </c:pt>
                <c:pt idx="157891">
                  <c:v>46.850061826622301</c:v>
                </c:pt>
                <c:pt idx="157892">
                  <c:v>46.850168185916303</c:v>
                </c:pt>
                <c:pt idx="157893">
                  <c:v>46.850274544869897</c:v>
                </c:pt>
                <c:pt idx="157894">
                  <c:v>46.850380903483</c:v>
                </c:pt>
                <c:pt idx="157895">
                  <c:v>46.850487261755603</c:v>
                </c:pt>
                <c:pt idx="157896">
                  <c:v>46.8505936196878</c:v>
                </c:pt>
                <c:pt idx="157897">
                  <c:v>46.850699977279596</c:v>
                </c:pt>
                <c:pt idx="157898">
                  <c:v>46.850806334530901</c:v>
                </c:pt>
                <c:pt idx="157899">
                  <c:v>46.850912691441799</c:v>
                </c:pt>
                <c:pt idx="157900">
                  <c:v>46.851019048012198</c:v>
                </c:pt>
                <c:pt idx="157901">
                  <c:v>46.851125404242197</c:v>
                </c:pt>
                <c:pt idx="157902">
                  <c:v>46.851231760131803</c:v>
                </c:pt>
                <c:pt idx="157903">
                  <c:v>46.851338115680903</c:v>
                </c:pt>
                <c:pt idx="157904">
                  <c:v>46.851444470889597</c:v>
                </c:pt>
                <c:pt idx="157905">
                  <c:v>46.851550825757897</c:v>
                </c:pt>
                <c:pt idx="157906">
                  <c:v>46.851657180285699</c:v>
                </c:pt>
                <c:pt idx="157907">
                  <c:v>46.8517635344732</c:v>
                </c:pt>
                <c:pt idx="157908">
                  <c:v>46.851869888320103</c:v>
                </c:pt>
                <c:pt idx="157909">
                  <c:v>46.851976241826698</c:v>
                </c:pt>
                <c:pt idx="157910">
                  <c:v>46.852082594992801</c:v>
                </c:pt>
                <c:pt idx="157911">
                  <c:v>46.852188947818497</c:v>
                </c:pt>
                <c:pt idx="157912">
                  <c:v>46.852295300303702</c:v>
                </c:pt>
                <c:pt idx="157913">
                  <c:v>46.852401652448599</c:v>
                </c:pt>
                <c:pt idx="157914">
                  <c:v>46.852508004253004</c:v>
                </c:pt>
                <c:pt idx="157915">
                  <c:v>46.852614355717002</c:v>
                </c:pt>
                <c:pt idx="157916">
                  <c:v>46.8527207068405</c:v>
                </c:pt>
                <c:pt idx="157917">
                  <c:v>46.852827057623699</c:v>
                </c:pt>
                <c:pt idx="157918">
                  <c:v>46.852933408066399</c:v>
                </c:pt>
                <c:pt idx="157919">
                  <c:v>46.853039758168698</c:v>
                </c:pt>
                <c:pt idx="157920">
                  <c:v>46.853146107930598</c:v>
                </c:pt>
                <c:pt idx="157921">
                  <c:v>46.853252457352099</c:v>
                </c:pt>
                <c:pt idx="157922">
                  <c:v>46.853358806433199</c:v>
                </c:pt>
                <c:pt idx="157923">
                  <c:v>46.853465155173801</c:v>
                </c:pt>
                <c:pt idx="157924">
                  <c:v>46.853571503574003</c:v>
                </c:pt>
                <c:pt idx="157925">
                  <c:v>46.853677851633897</c:v>
                </c:pt>
                <c:pt idx="157926">
                  <c:v>46.853784199353299</c:v>
                </c:pt>
                <c:pt idx="157927">
                  <c:v>46.853890546732302</c:v>
                </c:pt>
                <c:pt idx="157928">
                  <c:v>46.853996893770898</c:v>
                </c:pt>
                <c:pt idx="157929">
                  <c:v>46.854103240469101</c:v>
                </c:pt>
                <c:pt idx="157930">
                  <c:v>46.854209586826798</c:v>
                </c:pt>
                <c:pt idx="157931">
                  <c:v>46.854315932844202</c:v>
                </c:pt>
                <c:pt idx="157932">
                  <c:v>46.854422278521199</c:v>
                </c:pt>
                <c:pt idx="157933">
                  <c:v>46.854528623857803</c:v>
                </c:pt>
                <c:pt idx="157934">
                  <c:v>46.854634968853901</c:v>
                </c:pt>
                <c:pt idx="157935">
                  <c:v>46.854741313509699</c:v>
                </c:pt>
                <c:pt idx="157936">
                  <c:v>46.854847657825097</c:v>
                </c:pt>
                <c:pt idx="157937">
                  <c:v>46.854954001800003</c:v>
                </c:pt>
                <c:pt idx="157938">
                  <c:v>46.855060345434602</c:v>
                </c:pt>
                <c:pt idx="157939">
                  <c:v>46.855166688728801</c:v>
                </c:pt>
                <c:pt idx="157940">
                  <c:v>46.8552730316826</c:v>
                </c:pt>
                <c:pt idx="157941">
                  <c:v>46.8553793742959</c:v>
                </c:pt>
                <c:pt idx="157942">
                  <c:v>46.8554857165689</c:v>
                </c:pt>
                <c:pt idx="157943">
                  <c:v>46.8555920585015</c:v>
                </c:pt>
                <c:pt idx="157944">
                  <c:v>46.855698400093701</c:v>
                </c:pt>
                <c:pt idx="157945">
                  <c:v>46.855804741345601</c:v>
                </c:pt>
                <c:pt idx="157946">
                  <c:v>46.855911082257002</c:v>
                </c:pt>
                <c:pt idx="157947">
                  <c:v>46.856017422828003</c:v>
                </c:pt>
                <c:pt idx="157948">
                  <c:v>46.856123763058697</c:v>
                </c:pt>
                <c:pt idx="157949">
                  <c:v>46.856230102948899</c:v>
                </c:pt>
                <c:pt idx="157950">
                  <c:v>46.856336442498801</c:v>
                </c:pt>
                <c:pt idx="157951">
                  <c:v>46.856442781708303</c:v>
                </c:pt>
                <c:pt idx="157952">
                  <c:v>46.856549120577498</c:v>
                </c:pt>
                <c:pt idx="157953">
                  <c:v>46.8566554591062</c:v>
                </c:pt>
                <c:pt idx="157954">
                  <c:v>46.856761797294503</c:v>
                </c:pt>
                <c:pt idx="157955">
                  <c:v>46.856868135142498</c:v>
                </c:pt>
                <c:pt idx="157956">
                  <c:v>46.856974472650101</c:v>
                </c:pt>
                <c:pt idx="157957">
                  <c:v>46.857080809817397</c:v>
                </c:pt>
                <c:pt idx="157958">
                  <c:v>46.8571871466442</c:v>
                </c:pt>
                <c:pt idx="157959">
                  <c:v>46.857293483130697</c:v>
                </c:pt>
                <c:pt idx="157960">
                  <c:v>46.8573998192768</c:v>
                </c:pt>
                <c:pt idx="157961">
                  <c:v>46.857506155082497</c:v>
                </c:pt>
                <c:pt idx="157962">
                  <c:v>46.857612490547801</c:v>
                </c:pt>
                <c:pt idx="157963">
                  <c:v>46.857718825672798</c:v>
                </c:pt>
                <c:pt idx="157964">
                  <c:v>46.857825160457402</c:v>
                </c:pt>
                <c:pt idx="157965">
                  <c:v>46.857931494901699</c:v>
                </c:pt>
                <c:pt idx="157966">
                  <c:v>46.858037829005603</c:v>
                </c:pt>
                <c:pt idx="157967">
                  <c:v>46.858144162769101</c:v>
                </c:pt>
                <c:pt idx="157968">
                  <c:v>46.858250496192198</c:v>
                </c:pt>
                <c:pt idx="157969">
                  <c:v>46.858356829275003</c:v>
                </c:pt>
                <c:pt idx="157970">
                  <c:v>46.858463162017401</c:v>
                </c:pt>
                <c:pt idx="157971">
                  <c:v>46.858569494419498</c:v>
                </c:pt>
                <c:pt idx="157972">
                  <c:v>46.858675826481203</c:v>
                </c:pt>
                <c:pt idx="157973">
                  <c:v>46.858782158202501</c:v>
                </c:pt>
                <c:pt idx="157974">
                  <c:v>46.858888489583499</c:v>
                </c:pt>
                <c:pt idx="157975">
                  <c:v>46.858994820624197</c:v>
                </c:pt>
                <c:pt idx="157976">
                  <c:v>46.859101151324403</c:v>
                </c:pt>
                <c:pt idx="157977">
                  <c:v>46.859207481684301</c:v>
                </c:pt>
                <c:pt idx="157978">
                  <c:v>46.859313811703899</c:v>
                </c:pt>
                <c:pt idx="157979">
                  <c:v>46.859420141383097</c:v>
                </c:pt>
                <c:pt idx="157980">
                  <c:v>46.859526470722003</c:v>
                </c:pt>
                <c:pt idx="157981">
                  <c:v>46.859632799720501</c:v>
                </c:pt>
                <c:pt idx="157982">
                  <c:v>46.8597391283786</c:v>
                </c:pt>
                <c:pt idx="157983">
                  <c:v>46.859845456696398</c:v>
                </c:pt>
                <c:pt idx="157984">
                  <c:v>46.859951784673903</c:v>
                </c:pt>
                <c:pt idx="157985">
                  <c:v>46.860058112311002</c:v>
                </c:pt>
                <c:pt idx="157986">
                  <c:v>46.8601644396078</c:v>
                </c:pt>
                <c:pt idx="157987">
                  <c:v>46.860270766564199</c:v>
                </c:pt>
                <c:pt idx="157988">
                  <c:v>46.860377093180297</c:v>
                </c:pt>
                <c:pt idx="157989">
                  <c:v>46.860483419456003</c:v>
                </c:pt>
                <c:pt idx="157990">
                  <c:v>46.860589745391401</c:v>
                </c:pt>
                <c:pt idx="157991">
                  <c:v>46.860696070986499</c:v>
                </c:pt>
                <c:pt idx="157992">
                  <c:v>46.860802396241198</c:v>
                </c:pt>
                <c:pt idx="157993">
                  <c:v>46.860908721155603</c:v>
                </c:pt>
                <c:pt idx="157994">
                  <c:v>46.861015045729602</c:v>
                </c:pt>
                <c:pt idx="157995">
                  <c:v>46.8611213699633</c:v>
                </c:pt>
                <c:pt idx="157996">
                  <c:v>46.861227693856698</c:v>
                </c:pt>
                <c:pt idx="157997">
                  <c:v>46.861334017409703</c:v>
                </c:pt>
                <c:pt idx="157998">
                  <c:v>46.861440340622401</c:v>
                </c:pt>
                <c:pt idx="157999">
                  <c:v>46.861546663494799</c:v>
                </c:pt>
                <c:pt idx="158000">
                  <c:v>46.861652986026897</c:v>
                </c:pt>
                <c:pt idx="158001">
                  <c:v>46.861759308218602</c:v>
                </c:pt>
                <c:pt idx="158002">
                  <c:v>46.86186563007</c:v>
                </c:pt>
                <c:pt idx="158003">
                  <c:v>46.861971951580998</c:v>
                </c:pt>
                <c:pt idx="158004">
                  <c:v>46.862078272751802</c:v>
                </c:pt>
                <c:pt idx="158005">
                  <c:v>46.862184593582199</c:v>
                </c:pt>
                <c:pt idx="158006">
                  <c:v>46.862290914072297</c:v>
                </c:pt>
                <c:pt idx="158007">
                  <c:v>46.862397234222001</c:v>
                </c:pt>
                <c:pt idx="158008">
                  <c:v>46.862503554031498</c:v>
                </c:pt>
                <c:pt idx="158009">
                  <c:v>46.862609873500602</c:v>
                </c:pt>
                <c:pt idx="158010">
                  <c:v>46.862716192629399</c:v>
                </c:pt>
                <c:pt idx="158011">
                  <c:v>46.862822511417903</c:v>
                </c:pt>
                <c:pt idx="158012">
                  <c:v>46.8629288298661</c:v>
                </c:pt>
                <c:pt idx="158013">
                  <c:v>46.863035147973903</c:v>
                </c:pt>
                <c:pt idx="158014">
                  <c:v>46.863141465741499</c:v>
                </c:pt>
                <c:pt idx="158015">
                  <c:v>46.863247783168703</c:v>
                </c:pt>
                <c:pt idx="158016">
                  <c:v>46.863354100255599</c:v>
                </c:pt>
                <c:pt idx="158017">
                  <c:v>46.863460417002202</c:v>
                </c:pt>
                <c:pt idx="158018">
                  <c:v>46.863566733408497</c:v>
                </c:pt>
                <c:pt idx="158019">
                  <c:v>46.8636730494745</c:v>
                </c:pt>
                <c:pt idx="158020">
                  <c:v>46.863779365200202</c:v>
                </c:pt>
                <c:pt idx="158021">
                  <c:v>46.863885680585497</c:v>
                </c:pt>
                <c:pt idx="158022">
                  <c:v>46.863991995630599</c:v>
                </c:pt>
                <c:pt idx="158023">
                  <c:v>46.8640983103354</c:v>
                </c:pt>
                <c:pt idx="158024">
                  <c:v>46.864204624699802</c:v>
                </c:pt>
                <c:pt idx="158025">
                  <c:v>46.864310938724003</c:v>
                </c:pt>
                <c:pt idx="158026">
                  <c:v>46.864417252407797</c:v>
                </c:pt>
                <c:pt idx="158027">
                  <c:v>46.864523565751398</c:v>
                </c:pt>
                <c:pt idx="158028">
                  <c:v>46.864629878754599</c:v>
                </c:pt>
                <c:pt idx="158029">
                  <c:v>46.864736191417599</c:v>
                </c:pt>
                <c:pt idx="158030">
                  <c:v>46.864842503740199</c:v>
                </c:pt>
                <c:pt idx="158031">
                  <c:v>46.864948815722599</c:v>
                </c:pt>
                <c:pt idx="158032">
                  <c:v>46.865055127364599</c:v>
                </c:pt>
                <c:pt idx="158033">
                  <c:v>46.865161438666398</c:v>
                </c:pt>
                <c:pt idx="158034">
                  <c:v>46.865267749627897</c:v>
                </c:pt>
                <c:pt idx="158035">
                  <c:v>46.865374060249103</c:v>
                </c:pt>
                <c:pt idx="158036">
                  <c:v>46.865480370529902</c:v>
                </c:pt>
                <c:pt idx="158037">
                  <c:v>46.8655866804705</c:v>
                </c:pt>
                <c:pt idx="158038">
                  <c:v>46.865692990070897</c:v>
                </c:pt>
                <c:pt idx="158039">
                  <c:v>46.865799299330902</c:v>
                </c:pt>
                <c:pt idx="158040">
                  <c:v>46.8659056082506</c:v>
                </c:pt>
                <c:pt idx="158041">
                  <c:v>46.866011916830097</c:v>
                </c:pt>
                <c:pt idx="158042">
                  <c:v>46.866118225069201</c:v>
                </c:pt>
                <c:pt idx="158043">
                  <c:v>46.866224532968097</c:v>
                </c:pt>
                <c:pt idx="158044">
                  <c:v>46.8663308405267</c:v>
                </c:pt>
                <c:pt idx="158045">
                  <c:v>46.866437147745103</c:v>
                </c:pt>
                <c:pt idx="158046">
                  <c:v>46.866543454623098</c:v>
                </c:pt>
                <c:pt idx="158047">
                  <c:v>46.8666497611609</c:v>
                </c:pt>
                <c:pt idx="158048">
                  <c:v>46.866756067358402</c:v>
                </c:pt>
                <c:pt idx="158049">
                  <c:v>46.866862373215596</c:v>
                </c:pt>
                <c:pt idx="158050">
                  <c:v>46.866968678732498</c:v>
                </c:pt>
                <c:pt idx="158051">
                  <c:v>46.867074983909198</c:v>
                </c:pt>
                <c:pt idx="158052">
                  <c:v>46.867181288745499</c:v>
                </c:pt>
                <c:pt idx="158053">
                  <c:v>46.867287593241699</c:v>
                </c:pt>
                <c:pt idx="158054">
                  <c:v>46.867393897397498</c:v>
                </c:pt>
                <c:pt idx="158055">
                  <c:v>46.867500201213097</c:v>
                </c:pt>
                <c:pt idx="158056">
                  <c:v>46.867606504688403</c:v>
                </c:pt>
                <c:pt idx="158057">
                  <c:v>46.867712807823402</c:v>
                </c:pt>
                <c:pt idx="158058">
                  <c:v>46.8678191106182</c:v>
                </c:pt>
                <c:pt idx="158059">
                  <c:v>46.867925413072697</c:v>
                </c:pt>
                <c:pt idx="158060">
                  <c:v>46.868031715186902</c:v>
                </c:pt>
                <c:pt idx="158061">
                  <c:v>46.868138016960899</c:v>
                </c:pt>
                <c:pt idx="158062">
                  <c:v>46.868244318394602</c:v>
                </c:pt>
                <c:pt idx="158063">
                  <c:v>46.868350619488098</c:v>
                </c:pt>
                <c:pt idx="158064">
                  <c:v>46.868456920241201</c:v>
                </c:pt>
                <c:pt idx="158065">
                  <c:v>46.868563220654202</c:v>
                </c:pt>
                <c:pt idx="158066">
                  <c:v>46.868669520726897</c:v>
                </c:pt>
                <c:pt idx="158067">
                  <c:v>46.868775820459298</c:v>
                </c:pt>
                <c:pt idx="158068">
                  <c:v>46.868882119851399</c:v>
                </c:pt>
                <c:pt idx="158069">
                  <c:v>46.868988418903299</c:v>
                </c:pt>
                <c:pt idx="158070">
                  <c:v>46.869094717614999</c:v>
                </c:pt>
                <c:pt idx="158071">
                  <c:v>46.869201015986398</c:v>
                </c:pt>
                <c:pt idx="158072">
                  <c:v>46.869307314017497</c:v>
                </c:pt>
                <c:pt idx="158073">
                  <c:v>46.869413611708403</c:v>
                </c:pt>
                <c:pt idx="158074">
                  <c:v>46.8695199090591</c:v>
                </c:pt>
                <c:pt idx="158075">
                  <c:v>46.869626206069498</c:v>
                </c:pt>
                <c:pt idx="158076">
                  <c:v>46.869732502739602</c:v>
                </c:pt>
                <c:pt idx="158077">
                  <c:v>46.869838799069498</c:v>
                </c:pt>
                <c:pt idx="158078">
                  <c:v>46.869945095059201</c:v>
                </c:pt>
                <c:pt idx="158079">
                  <c:v>46.870051390708603</c:v>
                </c:pt>
                <c:pt idx="158080">
                  <c:v>46.870157686017798</c:v>
                </c:pt>
                <c:pt idx="158081">
                  <c:v>46.870263980986699</c:v>
                </c:pt>
                <c:pt idx="158082">
                  <c:v>46.8703702756154</c:v>
                </c:pt>
                <c:pt idx="158083">
                  <c:v>46.8704765699039</c:v>
                </c:pt>
                <c:pt idx="158084">
                  <c:v>46.8705828638521</c:v>
                </c:pt>
                <c:pt idx="158085">
                  <c:v>46.870689157459999</c:v>
                </c:pt>
                <c:pt idx="158086">
                  <c:v>46.870795450727798</c:v>
                </c:pt>
                <c:pt idx="158087">
                  <c:v>46.870901743655303</c:v>
                </c:pt>
                <c:pt idx="158088">
                  <c:v>46.8710080362425</c:v>
                </c:pt>
                <c:pt idx="158089">
                  <c:v>46.871114328489597</c:v>
                </c:pt>
                <c:pt idx="158090">
                  <c:v>46.8712206203964</c:v>
                </c:pt>
                <c:pt idx="158091">
                  <c:v>46.871326911963003</c:v>
                </c:pt>
                <c:pt idx="158092">
                  <c:v>46.871433203189298</c:v>
                </c:pt>
                <c:pt idx="158093">
                  <c:v>46.8715394940754</c:v>
                </c:pt>
                <c:pt idx="158094">
                  <c:v>46.8716457846213</c:v>
                </c:pt>
                <c:pt idx="158095">
                  <c:v>46.871752074827</c:v>
                </c:pt>
                <c:pt idx="158096">
                  <c:v>46.8718583646924</c:v>
                </c:pt>
                <c:pt idx="158097">
                  <c:v>46.871964654217599</c:v>
                </c:pt>
                <c:pt idx="158098">
                  <c:v>46.872070943402598</c:v>
                </c:pt>
                <c:pt idx="158099">
                  <c:v>46.872177232247402</c:v>
                </c:pt>
                <c:pt idx="158100">
                  <c:v>46.8722835207519</c:v>
                </c:pt>
                <c:pt idx="158101">
                  <c:v>46.872389808916203</c:v>
                </c:pt>
                <c:pt idx="158102">
                  <c:v>46.872496096740299</c:v>
                </c:pt>
                <c:pt idx="158103">
                  <c:v>46.872602384224201</c:v>
                </c:pt>
                <c:pt idx="158104">
                  <c:v>46.872708671367903</c:v>
                </c:pt>
                <c:pt idx="158105">
                  <c:v>46.872814958171404</c:v>
                </c:pt>
                <c:pt idx="158106">
                  <c:v>46.872921244634597</c:v>
                </c:pt>
                <c:pt idx="158107">
                  <c:v>46.873027530757597</c:v>
                </c:pt>
                <c:pt idx="158108">
                  <c:v>46.873133816540403</c:v>
                </c:pt>
                <c:pt idx="158109">
                  <c:v>46.873240101983001</c:v>
                </c:pt>
                <c:pt idx="158110">
                  <c:v>46.873346387085398</c:v>
                </c:pt>
                <c:pt idx="158111">
                  <c:v>46.873452671847602</c:v>
                </c:pt>
                <c:pt idx="158112">
                  <c:v>46.873558956269598</c:v>
                </c:pt>
                <c:pt idx="158113">
                  <c:v>46.8736652403514</c:v>
                </c:pt>
                <c:pt idx="158114">
                  <c:v>46.873771524092902</c:v>
                </c:pt>
                <c:pt idx="158115">
                  <c:v>46.873877807494303</c:v>
                </c:pt>
                <c:pt idx="158116">
                  <c:v>46.873984090555403</c:v>
                </c:pt>
                <c:pt idx="158117">
                  <c:v>46.874090373276402</c:v>
                </c:pt>
                <c:pt idx="158118">
                  <c:v>46.874196655657101</c:v>
                </c:pt>
                <c:pt idx="158119">
                  <c:v>46.874302937697699</c:v>
                </c:pt>
                <c:pt idx="158120">
                  <c:v>46.874409219397997</c:v>
                </c:pt>
                <c:pt idx="158121">
                  <c:v>46.8745155007582</c:v>
                </c:pt>
                <c:pt idx="158122">
                  <c:v>46.874621781778103</c:v>
                </c:pt>
                <c:pt idx="158123">
                  <c:v>46.874728062457898</c:v>
                </c:pt>
                <c:pt idx="158124">
                  <c:v>46.874834342797499</c:v>
                </c:pt>
                <c:pt idx="158125">
                  <c:v>46.8749406227968</c:v>
                </c:pt>
                <c:pt idx="158126">
                  <c:v>46.875046902455999</c:v>
                </c:pt>
                <c:pt idx="158127">
                  <c:v>46.875153181774998</c:v>
                </c:pt>
                <c:pt idx="158128">
                  <c:v>46.875259460753803</c:v>
                </c:pt>
                <c:pt idx="158129">
                  <c:v>46.8753657393924</c:v>
                </c:pt>
                <c:pt idx="158130">
                  <c:v>46.875472017690797</c:v>
                </c:pt>
                <c:pt idx="158131">
                  <c:v>46.875578295648999</c:v>
                </c:pt>
                <c:pt idx="158132">
                  <c:v>46.875684573267101</c:v>
                </c:pt>
                <c:pt idx="158133">
                  <c:v>46.875790850544902</c:v>
                </c:pt>
                <c:pt idx="158134">
                  <c:v>46.875897127482602</c:v>
                </c:pt>
                <c:pt idx="158135">
                  <c:v>46.876003404080102</c:v>
                </c:pt>
                <c:pt idx="158136">
                  <c:v>46.8761096803374</c:v>
                </c:pt>
                <c:pt idx="158137">
                  <c:v>46.876215956254498</c:v>
                </c:pt>
                <c:pt idx="158138">
                  <c:v>46.876322231831502</c:v>
                </c:pt>
                <c:pt idx="158139">
                  <c:v>46.876428507068198</c:v>
                </c:pt>
                <c:pt idx="158140">
                  <c:v>46.8765347819648</c:v>
                </c:pt>
                <c:pt idx="158141">
                  <c:v>46.876641056521201</c:v>
                </c:pt>
                <c:pt idx="158142">
                  <c:v>46.876747330737501</c:v>
                </c:pt>
                <c:pt idx="158143">
                  <c:v>46.876853604613601</c:v>
                </c:pt>
                <c:pt idx="158144">
                  <c:v>46.876959878149499</c:v>
                </c:pt>
                <c:pt idx="158145">
                  <c:v>46.877066151345197</c:v>
                </c:pt>
                <c:pt idx="158146">
                  <c:v>46.877172424200701</c:v>
                </c:pt>
                <c:pt idx="158147">
                  <c:v>46.877278696716097</c:v>
                </c:pt>
                <c:pt idx="158148">
                  <c:v>46.877384968891299</c:v>
                </c:pt>
                <c:pt idx="158149">
                  <c:v>46.8774912407263</c:v>
                </c:pt>
                <c:pt idx="158150">
                  <c:v>46.8775975122212</c:v>
                </c:pt>
                <c:pt idx="158151">
                  <c:v>46.8777037833759</c:v>
                </c:pt>
                <c:pt idx="158152">
                  <c:v>46.877810054190498</c:v>
                </c:pt>
                <c:pt idx="158153">
                  <c:v>46.877916324664902</c:v>
                </c:pt>
                <c:pt idx="158154">
                  <c:v>46.878022594799098</c:v>
                </c:pt>
                <c:pt idx="158155">
                  <c:v>46.878128864593101</c:v>
                </c:pt>
                <c:pt idx="158156">
                  <c:v>46.878235134047003</c:v>
                </c:pt>
                <c:pt idx="158157">
                  <c:v>46.878341403160803</c:v>
                </c:pt>
                <c:pt idx="158158">
                  <c:v>46.878447671934403</c:v>
                </c:pt>
                <c:pt idx="158159">
                  <c:v>46.878553940367802</c:v>
                </c:pt>
                <c:pt idx="158160">
                  <c:v>46.878660208461099</c:v>
                </c:pt>
                <c:pt idx="158161">
                  <c:v>46.878766476214203</c:v>
                </c:pt>
                <c:pt idx="158162">
                  <c:v>46.878872743627099</c:v>
                </c:pt>
                <c:pt idx="158163">
                  <c:v>46.878979010699901</c:v>
                </c:pt>
                <c:pt idx="158164">
                  <c:v>46.879085277432601</c:v>
                </c:pt>
                <c:pt idx="158165">
                  <c:v>46.879191543825101</c:v>
                </c:pt>
                <c:pt idx="158166">
                  <c:v>46.8792978098775</c:v>
                </c:pt>
                <c:pt idx="158167">
                  <c:v>46.879404075589697</c:v>
                </c:pt>
                <c:pt idx="158168">
                  <c:v>46.879510340961701</c:v>
                </c:pt>
                <c:pt idx="158169">
                  <c:v>46.879616605993697</c:v>
                </c:pt>
                <c:pt idx="158170">
                  <c:v>46.879722870685399</c:v>
                </c:pt>
                <c:pt idx="158171">
                  <c:v>46.879829135036999</c:v>
                </c:pt>
                <c:pt idx="158172">
                  <c:v>46.879935399048499</c:v>
                </c:pt>
                <c:pt idx="158173">
                  <c:v>46.880041662719897</c:v>
                </c:pt>
                <c:pt idx="158174">
                  <c:v>46.880147926051102</c:v>
                </c:pt>
                <c:pt idx="158175">
                  <c:v>46.880254189042098</c:v>
                </c:pt>
                <c:pt idx="158176">
                  <c:v>46.8803604516931</c:v>
                </c:pt>
                <c:pt idx="158177">
                  <c:v>46.880466714003802</c:v>
                </c:pt>
                <c:pt idx="158178">
                  <c:v>46.880572975974502</c:v>
                </c:pt>
                <c:pt idx="158179">
                  <c:v>46.880679237605001</c:v>
                </c:pt>
                <c:pt idx="158180">
                  <c:v>46.880785498895399</c:v>
                </c:pt>
                <c:pt idx="158181">
                  <c:v>46.880891759845603</c:v>
                </c:pt>
                <c:pt idx="158182">
                  <c:v>46.880998020455799</c:v>
                </c:pt>
                <c:pt idx="158183">
                  <c:v>46.881104280725701</c:v>
                </c:pt>
                <c:pt idx="158184">
                  <c:v>46.881210540655601</c:v>
                </c:pt>
                <c:pt idx="158185">
                  <c:v>46.881316800245301</c:v>
                </c:pt>
                <c:pt idx="158186">
                  <c:v>46.8814230594949</c:v>
                </c:pt>
                <c:pt idx="158187">
                  <c:v>46.881529318404397</c:v>
                </c:pt>
                <c:pt idx="158188">
                  <c:v>46.8816355769738</c:v>
                </c:pt>
                <c:pt idx="158189">
                  <c:v>46.881741835203002</c:v>
                </c:pt>
                <c:pt idx="158190">
                  <c:v>46.881848093092103</c:v>
                </c:pt>
                <c:pt idx="158191">
                  <c:v>46.881954350641102</c:v>
                </c:pt>
                <c:pt idx="158192">
                  <c:v>46.882060607849901</c:v>
                </c:pt>
                <c:pt idx="158193">
                  <c:v>46.882166864718698</c:v>
                </c:pt>
                <c:pt idx="158194">
                  <c:v>46.882273121247302</c:v>
                </c:pt>
                <c:pt idx="158195">
                  <c:v>46.882379377435797</c:v>
                </c:pt>
                <c:pt idx="158196">
                  <c:v>46.882485633284197</c:v>
                </c:pt>
                <c:pt idx="158197">
                  <c:v>46.882591888792398</c:v>
                </c:pt>
                <c:pt idx="158198">
                  <c:v>46.882698143960603</c:v>
                </c:pt>
                <c:pt idx="158199">
                  <c:v>46.882804398788601</c:v>
                </c:pt>
                <c:pt idx="158200">
                  <c:v>46.882910653276603</c:v>
                </c:pt>
                <c:pt idx="158201">
                  <c:v>46.883016907424398</c:v>
                </c:pt>
                <c:pt idx="158202">
                  <c:v>46.883123161232099</c:v>
                </c:pt>
                <c:pt idx="158203">
                  <c:v>46.883229414699699</c:v>
                </c:pt>
                <c:pt idx="158204">
                  <c:v>46.883335667827197</c:v>
                </c:pt>
                <c:pt idx="158205">
                  <c:v>46.883441920614601</c:v>
                </c:pt>
                <c:pt idx="158206">
                  <c:v>46.883548173061897</c:v>
                </c:pt>
                <c:pt idx="158207">
                  <c:v>46.883654425168999</c:v>
                </c:pt>
                <c:pt idx="158208">
                  <c:v>46.883760676936099</c:v>
                </c:pt>
                <c:pt idx="158209">
                  <c:v>46.883866928363098</c:v>
                </c:pt>
                <c:pt idx="158210">
                  <c:v>46.883973179449903</c:v>
                </c:pt>
                <c:pt idx="158211">
                  <c:v>46.884079430196699</c:v>
                </c:pt>
                <c:pt idx="158212">
                  <c:v>46.884185680603402</c:v>
                </c:pt>
                <c:pt idx="158213">
                  <c:v>46.884291930669903</c:v>
                </c:pt>
                <c:pt idx="158214">
                  <c:v>46.884398180396403</c:v>
                </c:pt>
                <c:pt idx="158215">
                  <c:v>46.884504429782801</c:v>
                </c:pt>
                <c:pt idx="158216">
                  <c:v>46.884610678829098</c:v>
                </c:pt>
                <c:pt idx="158217">
                  <c:v>46.884716927535301</c:v>
                </c:pt>
                <c:pt idx="158218">
                  <c:v>46.884823175901403</c:v>
                </c:pt>
                <c:pt idx="158219">
                  <c:v>46.884929423927403</c:v>
                </c:pt>
                <c:pt idx="158220">
                  <c:v>46.885035671613302</c:v>
                </c:pt>
                <c:pt idx="158221">
                  <c:v>46.8851419189591</c:v>
                </c:pt>
                <c:pt idx="158222">
                  <c:v>46.885248165964803</c:v>
                </c:pt>
                <c:pt idx="158223">
                  <c:v>46.885354412630498</c:v>
                </c:pt>
                <c:pt idx="158224">
                  <c:v>46.885460658956099</c:v>
                </c:pt>
                <c:pt idx="158225">
                  <c:v>46.885566904941498</c:v>
                </c:pt>
                <c:pt idx="158226">
                  <c:v>46.885673150586904</c:v>
                </c:pt>
                <c:pt idx="158227">
                  <c:v>46.8857793958922</c:v>
                </c:pt>
                <c:pt idx="158228">
                  <c:v>46.885885640857502</c:v>
                </c:pt>
                <c:pt idx="158229">
                  <c:v>46.885991885482603</c:v>
                </c:pt>
                <c:pt idx="158230">
                  <c:v>46.886098129767703</c:v>
                </c:pt>
                <c:pt idx="158231">
                  <c:v>46.886204373712701</c:v>
                </c:pt>
                <c:pt idx="158232">
                  <c:v>46.886310617317598</c:v>
                </c:pt>
                <c:pt idx="158233">
                  <c:v>46.886416860582401</c:v>
                </c:pt>
                <c:pt idx="158234">
                  <c:v>46.886523103507201</c:v>
                </c:pt>
                <c:pt idx="158235">
                  <c:v>46.886629346091901</c:v>
                </c:pt>
                <c:pt idx="158236">
                  <c:v>46.886735588336499</c:v>
                </c:pt>
                <c:pt idx="158237">
                  <c:v>46.886841830241003</c:v>
                </c:pt>
                <c:pt idx="158238">
                  <c:v>46.886948071805499</c:v>
                </c:pt>
                <c:pt idx="158239">
                  <c:v>46.8870543130299</c:v>
                </c:pt>
                <c:pt idx="158240">
                  <c:v>46.8871605539142</c:v>
                </c:pt>
                <c:pt idx="158241">
                  <c:v>46.887266794458498</c:v>
                </c:pt>
                <c:pt idx="158242">
                  <c:v>46.887373034662701</c:v>
                </c:pt>
                <c:pt idx="158243">
                  <c:v>46.887479274526797</c:v>
                </c:pt>
                <c:pt idx="158244">
                  <c:v>46.887585514050897</c:v>
                </c:pt>
                <c:pt idx="158245">
                  <c:v>46.887691753234897</c:v>
                </c:pt>
                <c:pt idx="158246">
                  <c:v>46.887797992078902</c:v>
                </c:pt>
                <c:pt idx="158247">
                  <c:v>46.887904230582699</c:v>
                </c:pt>
                <c:pt idx="158248">
                  <c:v>46.8880104687466</c:v>
                </c:pt>
                <c:pt idx="158249">
                  <c:v>46.888116706570301</c:v>
                </c:pt>
                <c:pt idx="158250">
                  <c:v>46.888222944054</c:v>
                </c:pt>
                <c:pt idx="158251">
                  <c:v>46.888329181197697</c:v>
                </c:pt>
                <c:pt idx="158252">
                  <c:v>46.888435418001301</c:v>
                </c:pt>
                <c:pt idx="158253">
                  <c:v>46.888541654464802</c:v>
                </c:pt>
                <c:pt idx="158254">
                  <c:v>46.888647890588302</c:v>
                </c:pt>
                <c:pt idx="158255">
                  <c:v>46.888754126371701</c:v>
                </c:pt>
                <c:pt idx="158256">
                  <c:v>46.888860361815098</c:v>
                </c:pt>
                <c:pt idx="158257">
                  <c:v>46.888966596918401</c:v>
                </c:pt>
                <c:pt idx="158258">
                  <c:v>46.889072831681702</c:v>
                </c:pt>
                <c:pt idx="158259">
                  <c:v>46.889179066105001</c:v>
                </c:pt>
                <c:pt idx="158260">
                  <c:v>46.889285300188199</c:v>
                </c:pt>
                <c:pt idx="158261">
                  <c:v>46.889391533931303</c:v>
                </c:pt>
                <c:pt idx="158262">
                  <c:v>46.889497767334397</c:v>
                </c:pt>
                <c:pt idx="158263">
                  <c:v>46.889604000397497</c:v>
                </c:pt>
                <c:pt idx="158264">
                  <c:v>46.889710233120503</c:v>
                </c:pt>
                <c:pt idx="158265">
                  <c:v>46.889816465503401</c:v>
                </c:pt>
                <c:pt idx="158266">
                  <c:v>46.889922697546403</c:v>
                </c:pt>
                <c:pt idx="158267">
                  <c:v>46.890028929249297</c:v>
                </c:pt>
                <c:pt idx="158268">
                  <c:v>46.890135160612097</c:v>
                </c:pt>
                <c:pt idx="158269">
                  <c:v>46.890241391634902</c:v>
                </c:pt>
                <c:pt idx="158270">
                  <c:v>46.890347622317698</c:v>
                </c:pt>
                <c:pt idx="158271">
                  <c:v>46.8904538526604</c:v>
                </c:pt>
                <c:pt idx="158272">
                  <c:v>46.8905600826631</c:v>
                </c:pt>
                <c:pt idx="158273">
                  <c:v>46.890666312325799</c:v>
                </c:pt>
                <c:pt idx="158274">
                  <c:v>46.890772541648502</c:v>
                </c:pt>
                <c:pt idx="158275">
                  <c:v>46.890878770631097</c:v>
                </c:pt>
                <c:pt idx="158276">
                  <c:v>46.890984999273698</c:v>
                </c:pt>
                <c:pt idx="158277">
                  <c:v>46.891091227576197</c:v>
                </c:pt>
                <c:pt idx="158278">
                  <c:v>46.891197455538801</c:v>
                </c:pt>
                <c:pt idx="158279">
                  <c:v>46.891303683161297</c:v>
                </c:pt>
                <c:pt idx="158280">
                  <c:v>46.891409910443699</c:v>
                </c:pt>
                <c:pt idx="158281">
                  <c:v>46.891516137386198</c:v>
                </c:pt>
                <c:pt idx="158282">
                  <c:v>46.891622363988603</c:v>
                </c:pt>
                <c:pt idx="158283">
                  <c:v>46.891728590250999</c:v>
                </c:pt>
                <c:pt idx="158284">
                  <c:v>46.8918348161734</c:v>
                </c:pt>
                <c:pt idx="158285">
                  <c:v>46.8919410417558</c:v>
                </c:pt>
                <c:pt idx="158286">
                  <c:v>46.892047266998098</c:v>
                </c:pt>
                <c:pt idx="158287">
                  <c:v>46.892153491900501</c:v>
                </c:pt>
                <c:pt idx="158288">
                  <c:v>46.892259716462803</c:v>
                </c:pt>
                <c:pt idx="158289">
                  <c:v>46.892365940685103</c:v>
                </c:pt>
                <c:pt idx="158290">
                  <c:v>46.892472164567401</c:v>
                </c:pt>
                <c:pt idx="158291">
                  <c:v>46.892578388109598</c:v>
                </c:pt>
                <c:pt idx="158292">
                  <c:v>46.8926846113119</c:v>
                </c:pt>
                <c:pt idx="158293">
                  <c:v>46.8927908341742</c:v>
                </c:pt>
                <c:pt idx="158294">
                  <c:v>46.892897056696398</c:v>
                </c:pt>
                <c:pt idx="158295">
                  <c:v>46.893003278878602</c:v>
                </c:pt>
                <c:pt idx="158296">
                  <c:v>46.893109500720897</c:v>
                </c:pt>
                <c:pt idx="158297">
                  <c:v>46.893215722223097</c:v>
                </c:pt>
                <c:pt idx="158298">
                  <c:v>46.893321943385303</c:v>
                </c:pt>
                <c:pt idx="158299">
                  <c:v>46.893428164207499</c:v>
                </c:pt>
                <c:pt idx="158300">
                  <c:v>46.893534384689701</c:v>
                </c:pt>
                <c:pt idx="158301">
                  <c:v>46.893640604831901</c:v>
                </c:pt>
                <c:pt idx="158302">
                  <c:v>46.8937468246341</c:v>
                </c:pt>
                <c:pt idx="158303">
                  <c:v>46.893853044096304</c:v>
                </c:pt>
                <c:pt idx="158304">
                  <c:v>46.893959263218498</c:v>
                </c:pt>
                <c:pt idx="158305">
                  <c:v>46.894065482000698</c:v>
                </c:pt>
                <c:pt idx="158306">
                  <c:v>46.894171700442897</c:v>
                </c:pt>
                <c:pt idx="158307">
                  <c:v>46.8942779185451</c:v>
                </c:pt>
                <c:pt idx="158308">
                  <c:v>46.894384136307302</c:v>
                </c:pt>
                <c:pt idx="158309">
                  <c:v>46.894490353729502</c:v>
                </c:pt>
                <c:pt idx="158310">
                  <c:v>46.8945965708118</c:v>
                </c:pt>
                <c:pt idx="158311">
                  <c:v>46.894702787554003</c:v>
                </c:pt>
                <c:pt idx="158312">
                  <c:v>46.894809003956297</c:v>
                </c:pt>
                <c:pt idx="158313">
                  <c:v>46.894915220018497</c:v>
                </c:pt>
                <c:pt idx="158314">
                  <c:v>46.895021435740802</c:v>
                </c:pt>
                <c:pt idx="158315">
                  <c:v>46.895127651123097</c:v>
                </c:pt>
                <c:pt idx="158316">
                  <c:v>46.895233866165398</c:v>
                </c:pt>
                <c:pt idx="158317">
                  <c:v>46.895340080867697</c:v>
                </c:pt>
                <c:pt idx="158318">
                  <c:v>46.895446295230002</c:v>
                </c:pt>
                <c:pt idx="158319">
                  <c:v>46.895552509252397</c:v>
                </c:pt>
                <c:pt idx="158320">
                  <c:v>46.895658722934698</c:v>
                </c:pt>
                <c:pt idx="158321">
                  <c:v>46.895764936277097</c:v>
                </c:pt>
                <c:pt idx="158322">
                  <c:v>46.8958711492795</c:v>
                </c:pt>
                <c:pt idx="158323">
                  <c:v>46.895977361941902</c:v>
                </c:pt>
                <c:pt idx="158324">
                  <c:v>46.896083574264402</c:v>
                </c:pt>
                <c:pt idx="158325">
                  <c:v>46.8961897862469</c:v>
                </c:pt>
                <c:pt idx="158326">
                  <c:v>46.896295997889403</c:v>
                </c:pt>
                <c:pt idx="158327">
                  <c:v>46.896402209191898</c:v>
                </c:pt>
                <c:pt idx="158328">
                  <c:v>46.896508420154397</c:v>
                </c:pt>
                <c:pt idx="158329">
                  <c:v>46.896614630777002</c:v>
                </c:pt>
                <c:pt idx="158330">
                  <c:v>46.896720841059597</c:v>
                </c:pt>
                <c:pt idx="158331">
                  <c:v>46.896827051002298</c:v>
                </c:pt>
                <c:pt idx="158332">
                  <c:v>46.896933260604897</c:v>
                </c:pt>
                <c:pt idx="158333">
                  <c:v>46.8970394698676</c:v>
                </c:pt>
                <c:pt idx="158334">
                  <c:v>46.897145678790402</c:v>
                </c:pt>
                <c:pt idx="158335">
                  <c:v>46.897251887373102</c:v>
                </c:pt>
                <c:pt idx="158336">
                  <c:v>46.8973580956159</c:v>
                </c:pt>
                <c:pt idx="158337">
                  <c:v>46.897464303518802</c:v>
                </c:pt>
                <c:pt idx="158338">
                  <c:v>46.897570511081703</c:v>
                </c:pt>
                <c:pt idx="158339">
                  <c:v>46.897676718304602</c:v>
                </c:pt>
                <c:pt idx="158340">
                  <c:v>46.897782925187499</c:v>
                </c:pt>
                <c:pt idx="158341">
                  <c:v>46.897889131730501</c:v>
                </c:pt>
                <c:pt idx="158342">
                  <c:v>46.897995337933601</c:v>
                </c:pt>
                <c:pt idx="158343">
                  <c:v>46.898101543796699</c:v>
                </c:pt>
                <c:pt idx="158344">
                  <c:v>46.898207749319802</c:v>
                </c:pt>
                <c:pt idx="158345">
                  <c:v>46.898313954503003</c:v>
                </c:pt>
                <c:pt idx="158346">
                  <c:v>46.898420159346202</c:v>
                </c:pt>
                <c:pt idx="158347">
                  <c:v>46.898526363849498</c:v>
                </c:pt>
                <c:pt idx="158348">
                  <c:v>46.8986325680128</c:v>
                </c:pt>
                <c:pt idx="158349">
                  <c:v>46.8987387718362</c:v>
                </c:pt>
                <c:pt idx="158350">
                  <c:v>46.898844975319598</c:v>
                </c:pt>
                <c:pt idx="158351">
                  <c:v>46.898951178463101</c:v>
                </c:pt>
                <c:pt idx="158352">
                  <c:v>46.899057381266601</c:v>
                </c:pt>
                <c:pt idx="158353">
                  <c:v>46.8991635837302</c:v>
                </c:pt>
                <c:pt idx="158354">
                  <c:v>46.899269785853797</c:v>
                </c:pt>
                <c:pt idx="158355">
                  <c:v>46.899375987637498</c:v>
                </c:pt>
                <c:pt idx="158356">
                  <c:v>46.899482189081297</c:v>
                </c:pt>
                <c:pt idx="158357">
                  <c:v>46.899588390185102</c:v>
                </c:pt>
                <c:pt idx="158358">
                  <c:v>46.899694590948897</c:v>
                </c:pt>
                <c:pt idx="158359">
                  <c:v>46.899800791372897</c:v>
                </c:pt>
                <c:pt idx="158360">
                  <c:v>46.899906991456902</c:v>
                </c:pt>
                <c:pt idx="158361">
                  <c:v>46.900013191200898</c:v>
                </c:pt>
                <c:pt idx="158362">
                  <c:v>46.900119390604999</c:v>
                </c:pt>
                <c:pt idx="158363">
                  <c:v>46.900225589669198</c:v>
                </c:pt>
                <c:pt idx="158364">
                  <c:v>46.900331788393501</c:v>
                </c:pt>
                <c:pt idx="158365">
                  <c:v>46.900437986777803</c:v>
                </c:pt>
                <c:pt idx="158366">
                  <c:v>46.900544184822202</c:v>
                </c:pt>
                <c:pt idx="158367">
                  <c:v>46.900650382526599</c:v>
                </c:pt>
                <c:pt idx="158368">
                  <c:v>46.900756579891102</c:v>
                </c:pt>
                <c:pt idx="158369">
                  <c:v>46.900862776915702</c:v>
                </c:pt>
                <c:pt idx="158370">
                  <c:v>46.900968973600399</c:v>
                </c:pt>
                <c:pt idx="158371">
                  <c:v>46.901075169945202</c:v>
                </c:pt>
                <c:pt idx="158372">
                  <c:v>46.901181365950002</c:v>
                </c:pt>
                <c:pt idx="158373">
                  <c:v>46.9012875616149</c:v>
                </c:pt>
                <c:pt idx="158374">
                  <c:v>46.901393756939903</c:v>
                </c:pt>
                <c:pt idx="158375">
                  <c:v>46.901499951924897</c:v>
                </c:pt>
                <c:pt idx="158376">
                  <c:v>46.901606146570003</c:v>
                </c:pt>
                <c:pt idx="158377">
                  <c:v>46.9017123408752</c:v>
                </c:pt>
                <c:pt idx="158378">
                  <c:v>46.901818534840501</c:v>
                </c:pt>
                <c:pt idx="158379">
                  <c:v>46.9019247284659</c:v>
                </c:pt>
                <c:pt idx="158380">
                  <c:v>46.902030921751397</c:v>
                </c:pt>
                <c:pt idx="158381">
                  <c:v>46.902137114696899</c:v>
                </c:pt>
                <c:pt idx="158382">
                  <c:v>46.902243307302498</c:v>
                </c:pt>
                <c:pt idx="158383">
                  <c:v>46.902349499568203</c:v>
                </c:pt>
                <c:pt idx="158384">
                  <c:v>46.902455691494097</c:v>
                </c:pt>
                <c:pt idx="158385">
                  <c:v>46.902561883079997</c:v>
                </c:pt>
                <c:pt idx="158386">
                  <c:v>46.902668074325902</c:v>
                </c:pt>
                <c:pt idx="158387">
                  <c:v>46.902774265231997</c:v>
                </c:pt>
                <c:pt idx="158388">
                  <c:v>46.902880455798197</c:v>
                </c:pt>
                <c:pt idx="158389">
                  <c:v>46.902986646024402</c:v>
                </c:pt>
                <c:pt idx="158390">
                  <c:v>46.903092835910797</c:v>
                </c:pt>
                <c:pt idx="158391">
                  <c:v>46.903199025457198</c:v>
                </c:pt>
                <c:pt idx="158392">
                  <c:v>46.903305214663803</c:v>
                </c:pt>
                <c:pt idx="158393">
                  <c:v>46.903411403530399</c:v>
                </c:pt>
                <c:pt idx="158394">
                  <c:v>46.903517592057199</c:v>
                </c:pt>
                <c:pt idx="158395">
                  <c:v>46.903623780243997</c:v>
                </c:pt>
                <c:pt idx="158396">
                  <c:v>46.903729968091</c:v>
                </c:pt>
                <c:pt idx="158397">
                  <c:v>46.903836155598</c:v>
                </c:pt>
                <c:pt idx="158398">
                  <c:v>46.903942342765198</c:v>
                </c:pt>
                <c:pt idx="158399">
                  <c:v>46.904048529592401</c:v>
                </c:pt>
                <c:pt idx="158400">
                  <c:v>46.904154716079802</c:v>
                </c:pt>
                <c:pt idx="158401">
                  <c:v>46.9042609022272</c:v>
                </c:pt>
                <c:pt idx="158402">
                  <c:v>46.904367088034803</c:v>
                </c:pt>
                <c:pt idx="158403">
                  <c:v>46.904473273502497</c:v>
                </c:pt>
                <c:pt idx="158404">
                  <c:v>46.904579458630302</c:v>
                </c:pt>
                <c:pt idx="158405">
                  <c:v>46.904685643418198</c:v>
                </c:pt>
                <c:pt idx="158406">
                  <c:v>46.904791827866198</c:v>
                </c:pt>
                <c:pt idx="158407">
                  <c:v>46.904898011974304</c:v>
                </c:pt>
                <c:pt idx="158408">
                  <c:v>46.905004195742599</c:v>
                </c:pt>
                <c:pt idx="158409">
                  <c:v>46.9051103791709</c:v>
                </c:pt>
                <c:pt idx="158410">
                  <c:v>46.905216562259398</c:v>
                </c:pt>
                <c:pt idx="158411">
                  <c:v>46.905322745008</c:v>
                </c:pt>
                <c:pt idx="158412">
                  <c:v>46.9054289274167</c:v>
                </c:pt>
                <c:pt idx="158413">
                  <c:v>46.905535109485498</c:v>
                </c:pt>
                <c:pt idx="158414">
                  <c:v>46.905641291214501</c:v>
                </c:pt>
                <c:pt idx="158415">
                  <c:v>46.905747472603601</c:v>
                </c:pt>
                <c:pt idx="158416">
                  <c:v>46.905853653652798</c:v>
                </c:pt>
                <c:pt idx="158417">
                  <c:v>46.9059598343621</c:v>
                </c:pt>
                <c:pt idx="158418">
                  <c:v>46.906066014731501</c:v>
                </c:pt>
                <c:pt idx="158419">
                  <c:v>46.906172194761098</c:v>
                </c:pt>
                <c:pt idx="158420">
                  <c:v>46.9062783744508</c:v>
                </c:pt>
                <c:pt idx="158421">
                  <c:v>46.906384553800599</c:v>
                </c:pt>
                <c:pt idx="158422">
                  <c:v>46.906490732810603</c:v>
                </c:pt>
                <c:pt idx="158423">
                  <c:v>46.906596911480598</c:v>
                </c:pt>
                <c:pt idx="158424">
                  <c:v>46.906703089810897</c:v>
                </c:pt>
                <c:pt idx="158425">
                  <c:v>46.906809267801201</c:v>
                </c:pt>
                <c:pt idx="158426">
                  <c:v>46.906915445451702</c:v>
                </c:pt>
                <c:pt idx="158427">
                  <c:v>46.907021622762301</c:v>
                </c:pt>
                <c:pt idx="158428">
                  <c:v>46.907127799733097</c:v>
                </c:pt>
                <c:pt idx="158429">
                  <c:v>46.907233976363997</c:v>
                </c:pt>
                <c:pt idx="158430">
                  <c:v>46.907340152655003</c:v>
                </c:pt>
                <c:pt idx="158431">
                  <c:v>46.907446328606198</c:v>
                </c:pt>
                <c:pt idx="158432">
                  <c:v>46.907552504217499</c:v>
                </c:pt>
                <c:pt idx="158433">
                  <c:v>46.907658679488897</c:v>
                </c:pt>
                <c:pt idx="158434">
                  <c:v>46.907764854420499</c:v>
                </c:pt>
                <c:pt idx="158435">
                  <c:v>46.907871029012199</c:v>
                </c:pt>
                <c:pt idx="158436">
                  <c:v>46.907977203264103</c:v>
                </c:pt>
                <c:pt idx="158437">
                  <c:v>46.908083377176098</c:v>
                </c:pt>
                <c:pt idx="158438">
                  <c:v>46.908189550748297</c:v>
                </c:pt>
                <c:pt idx="158439">
                  <c:v>46.908295723980601</c:v>
                </c:pt>
                <c:pt idx="158440">
                  <c:v>46.908401896873102</c:v>
                </c:pt>
                <c:pt idx="158441">
                  <c:v>46.9085080694257</c:v>
                </c:pt>
                <c:pt idx="158442">
                  <c:v>46.908614241638503</c:v>
                </c:pt>
                <c:pt idx="158443">
                  <c:v>46.908720413511404</c:v>
                </c:pt>
                <c:pt idx="158444">
                  <c:v>46.908826585044501</c:v>
                </c:pt>
                <c:pt idx="158445">
                  <c:v>46.908932756237697</c:v>
                </c:pt>
                <c:pt idx="158446">
                  <c:v>46.909038927091103</c:v>
                </c:pt>
                <c:pt idx="158447">
                  <c:v>46.9091450976047</c:v>
                </c:pt>
                <c:pt idx="158448">
                  <c:v>46.909251267778401</c:v>
                </c:pt>
                <c:pt idx="158449">
                  <c:v>46.909357437612201</c:v>
                </c:pt>
                <c:pt idx="158450">
                  <c:v>46.909463607106197</c:v>
                </c:pt>
                <c:pt idx="158451">
                  <c:v>46.909569776260398</c:v>
                </c:pt>
                <c:pt idx="158452">
                  <c:v>46.909675945074703</c:v>
                </c:pt>
                <c:pt idx="158453">
                  <c:v>46.909782113549298</c:v>
                </c:pt>
                <c:pt idx="158454">
                  <c:v>46.909888281683898</c:v>
                </c:pt>
                <c:pt idx="158455">
                  <c:v>46.909994449478802</c:v>
                </c:pt>
                <c:pt idx="158456">
                  <c:v>46.910100616933804</c:v>
                </c:pt>
                <c:pt idx="158457">
                  <c:v>46.910206784048903</c:v>
                </c:pt>
                <c:pt idx="158458">
                  <c:v>46.910312950824299</c:v>
                </c:pt>
                <c:pt idx="158459">
                  <c:v>46.910419117259799</c:v>
                </c:pt>
                <c:pt idx="158460">
                  <c:v>46.910525283355398</c:v>
                </c:pt>
                <c:pt idx="158461">
                  <c:v>46.9106314491113</c:v>
                </c:pt>
                <c:pt idx="158462">
                  <c:v>46.910737614527299</c:v>
                </c:pt>
                <c:pt idx="158463">
                  <c:v>46.910843779603503</c:v>
                </c:pt>
                <c:pt idx="158464">
                  <c:v>46.910949944339897</c:v>
                </c:pt>
                <c:pt idx="158465">
                  <c:v>46.911056108736403</c:v>
                </c:pt>
                <c:pt idx="158466">
                  <c:v>46.911162272793099</c:v>
                </c:pt>
                <c:pt idx="158467">
                  <c:v>46.911268436509999</c:v>
                </c:pt>
                <c:pt idx="158468">
                  <c:v>46.911374599887097</c:v>
                </c:pt>
                <c:pt idx="158469">
                  <c:v>46.911480762924398</c:v>
                </c:pt>
                <c:pt idx="158470">
                  <c:v>46.911586925621798</c:v>
                </c:pt>
                <c:pt idx="158471">
                  <c:v>46.911693087979501</c:v>
                </c:pt>
                <c:pt idx="158472">
                  <c:v>46.911799249997301</c:v>
                </c:pt>
                <c:pt idx="158473">
                  <c:v>46.911905411675299</c:v>
                </c:pt>
                <c:pt idx="158474">
                  <c:v>46.912011573013402</c:v>
                </c:pt>
                <c:pt idx="158475">
                  <c:v>46.912117734011801</c:v>
                </c:pt>
                <c:pt idx="158476">
                  <c:v>46.912223894670397</c:v>
                </c:pt>
                <c:pt idx="158477">
                  <c:v>46.912330054989098</c:v>
                </c:pt>
                <c:pt idx="158478">
                  <c:v>46.912436214967997</c:v>
                </c:pt>
                <c:pt idx="158479">
                  <c:v>46.912542374607199</c:v>
                </c:pt>
                <c:pt idx="158480">
                  <c:v>46.912648533906498</c:v>
                </c:pt>
                <c:pt idx="158481">
                  <c:v>46.912754692866002</c:v>
                </c:pt>
                <c:pt idx="158482">
                  <c:v>46.912860851485704</c:v>
                </c:pt>
                <c:pt idx="158483">
                  <c:v>46.912967009765602</c:v>
                </c:pt>
                <c:pt idx="158484">
                  <c:v>46.913073167705697</c:v>
                </c:pt>
                <c:pt idx="158485">
                  <c:v>46.913179325305997</c:v>
                </c:pt>
                <c:pt idx="158486">
                  <c:v>46.913285482566501</c:v>
                </c:pt>
                <c:pt idx="158487">
                  <c:v>46.913391639487202</c:v>
                </c:pt>
                <c:pt idx="158488">
                  <c:v>46.9134977960681</c:v>
                </c:pt>
                <c:pt idx="158489">
                  <c:v>46.913603952309202</c:v>
                </c:pt>
                <c:pt idx="158490">
                  <c:v>46.913710108210502</c:v>
                </c:pt>
                <c:pt idx="158491">
                  <c:v>46.913816263771999</c:v>
                </c:pt>
                <c:pt idx="158492">
                  <c:v>46.9139224189937</c:v>
                </c:pt>
                <c:pt idx="158493">
                  <c:v>46.914028573875598</c:v>
                </c:pt>
                <c:pt idx="158494">
                  <c:v>46.9141347284178</c:v>
                </c:pt>
                <c:pt idx="158495">
                  <c:v>46.914240882620099</c:v>
                </c:pt>
                <c:pt idx="158496">
                  <c:v>46.914347036482603</c:v>
                </c:pt>
                <c:pt idx="158497">
                  <c:v>46.914453190005403</c:v>
                </c:pt>
                <c:pt idx="158498">
                  <c:v>46.914559343188401</c:v>
                </c:pt>
                <c:pt idx="158499">
                  <c:v>46.914665496031503</c:v>
                </c:pt>
                <c:pt idx="158500">
                  <c:v>46.914771648534902</c:v>
                </c:pt>
                <c:pt idx="158501">
                  <c:v>46.914877800698598</c:v>
                </c:pt>
                <c:pt idx="158502">
                  <c:v>46.914983952522398</c:v>
                </c:pt>
                <c:pt idx="158503">
                  <c:v>46.915090104006403</c:v>
                </c:pt>
                <c:pt idx="158504">
                  <c:v>46.915196255150697</c:v>
                </c:pt>
                <c:pt idx="158505">
                  <c:v>46.915302405955202</c:v>
                </c:pt>
                <c:pt idx="158506">
                  <c:v>46.915408556419898</c:v>
                </c:pt>
                <c:pt idx="158507">
                  <c:v>46.915514706544798</c:v>
                </c:pt>
                <c:pt idx="158508">
                  <c:v>46.915620856329902</c:v>
                </c:pt>
                <c:pt idx="158509">
                  <c:v>46.915727005775302</c:v>
                </c:pt>
                <c:pt idx="158510">
                  <c:v>46.9158331548809</c:v>
                </c:pt>
                <c:pt idx="158511">
                  <c:v>46.915939303646702</c:v>
                </c:pt>
                <c:pt idx="158512">
                  <c:v>46.916045452072801</c:v>
                </c:pt>
                <c:pt idx="158513">
                  <c:v>46.916151600159097</c:v>
                </c:pt>
                <c:pt idx="158514">
                  <c:v>46.916257747905597</c:v>
                </c:pt>
                <c:pt idx="158515">
                  <c:v>46.916363895312301</c:v>
                </c:pt>
                <c:pt idx="158516">
                  <c:v>46.916470042379302</c:v>
                </c:pt>
                <c:pt idx="158517">
                  <c:v>46.9165761891065</c:v>
                </c:pt>
                <c:pt idx="158518">
                  <c:v>46.916682335493903</c:v>
                </c:pt>
                <c:pt idx="158519">
                  <c:v>46.916788481541602</c:v>
                </c:pt>
                <c:pt idx="158520">
                  <c:v>46.916894627249498</c:v>
                </c:pt>
                <c:pt idx="158521">
                  <c:v>46.917000772617698</c:v>
                </c:pt>
                <c:pt idx="158522">
                  <c:v>46.917106917646102</c:v>
                </c:pt>
                <c:pt idx="158523">
                  <c:v>46.917213062334703</c:v>
                </c:pt>
                <c:pt idx="158524">
                  <c:v>46.917319206683501</c:v>
                </c:pt>
                <c:pt idx="158525">
                  <c:v>46.917425350692596</c:v>
                </c:pt>
                <c:pt idx="158526">
                  <c:v>46.917531494362002</c:v>
                </c:pt>
                <c:pt idx="158527">
                  <c:v>46.917637637691598</c:v>
                </c:pt>
                <c:pt idx="158528">
                  <c:v>46.917743780681398</c:v>
                </c:pt>
                <c:pt idx="158529">
                  <c:v>46.917849923331502</c:v>
                </c:pt>
                <c:pt idx="158530">
                  <c:v>46.917956065641803</c:v>
                </c:pt>
                <c:pt idx="158531">
                  <c:v>46.918062207612401</c:v>
                </c:pt>
                <c:pt idx="158532">
                  <c:v>46.918168349243203</c:v>
                </c:pt>
                <c:pt idx="158533">
                  <c:v>46.918274490534301</c:v>
                </c:pt>
                <c:pt idx="158534">
                  <c:v>46.918380631485597</c:v>
                </c:pt>
                <c:pt idx="158535">
                  <c:v>46.918486772097197</c:v>
                </c:pt>
                <c:pt idx="158536">
                  <c:v>46.918592912369</c:v>
                </c:pt>
                <c:pt idx="158537">
                  <c:v>46.9186990523011</c:v>
                </c:pt>
                <c:pt idx="158538">
                  <c:v>46.918805191893497</c:v>
                </c:pt>
                <c:pt idx="158539">
                  <c:v>46.918911331146099</c:v>
                </c:pt>
                <c:pt idx="158540">
                  <c:v>46.919017470058897</c:v>
                </c:pt>
                <c:pt idx="158541">
                  <c:v>46.919123608631999</c:v>
                </c:pt>
                <c:pt idx="158542">
                  <c:v>46.919229746865398</c:v>
                </c:pt>
                <c:pt idx="158543">
                  <c:v>46.919335884759001</c:v>
                </c:pt>
                <c:pt idx="158544">
                  <c:v>46.9194420223129</c:v>
                </c:pt>
                <c:pt idx="158545">
                  <c:v>46.919548159527103</c:v>
                </c:pt>
                <c:pt idx="158546">
                  <c:v>46.919654296401497</c:v>
                </c:pt>
                <c:pt idx="158547">
                  <c:v>46.919760432936201</c:v>
                </c:pt>
                <c:pt idx="158548">
                  <c:v>46.919866569131202</c:v>
                </c:pt>
                <c:pt idx="158549">
                  <c:v>46.919972704986399</c:v>
                </c:pt>
                <c:pt idx="158550">
                  <c:v>46.920078840501901</c:v>
                </c:pt>
                <c:pt idx="158551">
                  <c:v>46.9201849756776</c:v>
                </c:pt>
                <c:pt idx="158552">
                  <c:v>46.920291110513702</c:v>
                </c:pt>
                <c:pt idx="158553">
                  <c:v>46.920397245010001</c:v>
                </c:pt>
                <c:pt idx="158554">
                  <c:v>46.920503379166597</c:v>
                </c:pt>
                <c:pt idx="158555">
                  <c:v>46.920609512983397</c:v>
                </c:pt>
                <c:pt idx="158556">
                  <c:v>46.9207156464606</c:v>
                </c:pt>
                <c:pt idx="158557">
                  <c:v>46.920821779598</c:v>
                </c:pt>
                <c:pt idx="158558">
                  <c:v>46.920927912395598</c:v>
                </c:pt>
                <c:pt idx="158559">
                  <c:v>46.921034044853599</c:v>
                </c:pt>
                <c:pt idx="158560">
                  <c:v>46.921140176971797</c:v>
                </c:pt>
                <c:pt idx="158561">
                  <c:v>46.921246308750398</c:v>
                </c:pt>
                <c:pt idx="158562">
                  <c:v>46.921352440189096</c:v>
                </c:pt>
                <c:pt idx="158563">
                  <c:v>46.921458571288198</c:v>
                </c:pt>
                <c:pt idx="158564">
                  <c:v>46.921564702047597</c:v>
                </c:pt>
                <c:pt idx="158565">
                  <c:v>46.9216708324672</c:v>
                </c:pt>
                <c:pt idx="158566">
                  <c:v>46.921776962547199</c:v>
                </c:pt>
                <c:pt idx="158567">
                  <c:v>46.921883092287402</c:v>
                </c:pt>
                <c:pt idx="158568">
                  <c:v>46.921989221687902</c:v>
                </c:pt>
                <c:pt idx="158569">
                  <c:v>46.922095350748698</c:v>
                </c:pt>
                <c:pt idx="158570">
                  <c:v>46.922201479469798</c:v>
                </c:pt>
                <c:pt idx="158571">
                  <c:v>46.922307607851202</c:v>
                </c:pt>
                <c:pt idx="158572">
                  <c:v>46.922413735892903</c:v>
                </c:pt>
                <c:pt idx="158573">
                  <c:v>46.9225198635949</c:v>
                </c:pt>
                <c:pt idx="158574">
                  <c:v>46.922625990957101</c:v>
                </c:pt>
                <c:pt idx="158575">
                  <c:v>46.922732117979699</c:v>
                </c:pt>
                <c:pt idx="158576">
                  <c:v>46.922838244662501</c:v>
                </c:pt>
                <c:pt idx="158577">
                  <c:v>46.922944371005698</c:v>
                </c:pt>
                <c:pt idx="158578">
                  <c:v>46.9230504970091</c:v>
                </c:pt>
                <c:pt idx="158579">
                  <c:v>46.923156622672899</c:v>
                </c:pt>
                <c:pt idx="158580">
                  <c:v>46.923262747997001</c:v>
                </c:pt>
                <c:pt idx="158581">
                  <c:v>46.9233688729813</c:v>
                </c:pt>
                <c:pt idx="158582">
                  <c:v>46.923474997626002</c:v>
                </c:pt>
                <c:pt idx="158583">
                  <c:v>46.923581121930901</c:v>
                </c:pt>
                <c:pt idx="158584">
                  <c:v>46.923687245896197</c:v>
                </c:pt>
                <c:pt idx="158585">
                  <c:v>46.923793369521803</c:v>
                </c:pt>
                <c:pt idx="158586">
                  <c:v>46.923899492807699</c:v>
                </c:pt>
                <c:pt idx="158587">
                  <c:v>46.924005615753899</c:v>
                </c:pt>
                <c:pt idx="158588">
                  <c:v>46.924111738360402</c:v>
                </c:pt>
                <c:pt idx="158589">
                  <c:v>46.924217860627202</c:v>
                </c:pt>
                <c:pt idx="158590">
                  <c:v>46.924323982554299</c:v>
                </c:pt>
                <c:pt idx="158591">
                  <c:v>46.924430104141798</c:v>
                </c:pt>
                <c:pt idx="158592">
                  <c:v>46.924536225389502</c:v>
                </c:pt>
                <c:pt idx="158593">
                  <c:v>46.924642346297603</c:v>
                </c:pt>
                <c:pt idx="158594">
                  <c:v>46.924748466865999</c:v>
                </c:pt>
                <c:pt idx="158595">
                  <c:v>46.9248545870947</c:v>
                </c:pt>
                <c:pt idx="158596">
                  <c:v>46.924960706983697</c:v>
                </c:pt>
                <c:pt idx="158597">
                  <c:v>46.925066826532998</c:v>
                </c:pt>
                <c:pt idx="158598">
                  <c:v>46.925172945742702</c:v>
                </c:pt>
                <c:pt idx="158599">
                  <c:v>46.925279064612702</c:v>
                </c:pt>
                <c:pt idx="158600">
                  <c:v>46.925385183143</c:v>
                </c:pt>
                <c:pt idx="158601">
                  <c:v>46.925491301333601</c:v>
                </c:pt>
                <c:pt idx="158602">
                  <c:v>46.925597419184598</c:v>
                </c:pt>
                <c:pt idx="158603">
                  <c:v>46.925703536695899</c:v>
                </c:pt>
                <c:pt idx="158604">
                  <c:v>46.925809653867503</c:v>
                </c:pt>
                <c:pt idx="158605">
                  <c:v>46.925915770699397</c:v>
                </c:pt>
                <c:pt idx="158606">
                  <c:v>46.926021887191702</c:v>
                </c:pt>
                <c:pt idx="158607">
                  <c:v>46.926128003344303</c:v>
                </c:pt>
                <c:pt idx="158608">
                  <c:v>46.926234119157201</c:v>
                </c:pt>
                <c:pt idx="158609">
                  <c:v>46.926340234630501</c:v>
                </c:pt>
                <c:pt idx="158610">
                  <c:v>46.926446349764099</c:v>
                </c:pt>
                <c:pt idx="158611">
                  <c:v>46.926552464558</c:v>
                </c:pt>
                <c:pt idx="158612">
                  <c:v>46.926658579012297</c:v>
                </c:pt>
                <c:pt idx="158613">
                  <c:v>46.926764693126898</c:v>
                </c:pt>
                <c:pt idx="158614">
                  <c:v>46.926870806901803</c:v>
                </c:pt>
                <c:pt idx="158615">
                  <c:v>46.926976920337097</c:v>
                </c:pt>
                <c:pt idx="158616">
                  <c:v>46.927083033432702</c:v>
                </c:pt>
                <c:pt idx="158617">
                  <c:v>46.927189146188702</c:v>
                </c:pt>
                <c:pt idx="158618">
                  <c:v>46.927295258605</c:v>
                </c:pt>
                <c:pt idx="158619">
                  <c:v>46.9274013706817</c:v>
                </c:pt>
                <c:pt idx="158620">
                  <c:v>46.927507482418697</c:v>
                </c:pt>
                <c:pt idx="158621">
                  <c:v>46.927613593815998</c:v>
                </c:pt>
                <c:pt idx="158622">
                  <c:v>46.927719704873702</c:v>
                </c:pt>
                <c:pt idx="158623">
                  <c:v>46.927825815591703</c:v>
                </c:pt>
                <c:pt idx="158624">
                  <c:v>46.9279319259701</c:v>
                </c:pt>
                <c:pt idx="158625">
                  <c:v>46.9280380360089</c:v>
                </c:pt>
                <c:pt idx="158626">
                  <c:v>46.928144145707897</c:v>
                </c:pt>
                <c:pt idx="158627">
                  <c:v>46.928250255067397</c:v>
                </c:pt>
                <c:pt idx="158628">
                  <c:v>46.9283563640872</c:v>
                </c:pt>
                <c:pt idx="158629">
                  <c:v>46.928462472767301</c:v>
                </c:pt>
                <c:pt idx="158630">
                  <c:v>46.928568581107797</c:v>
                </c:pt>
                <c:pt idx="158631">
                  <c:v>46.928674689108703</c:v>
                </c:pt>
                <c:pt idx="158632">
                  <c:v>46.9287807967699</c:v>
                </c:pt>
                <c:pt idx="158633">
                  <c:v>46.928886904091499</c:v>
                </c:pt>
                <c:pt idx="158634">
                  <c:v>46.928993011073402</c:v>
                </c:pt>
                <c:pt idx="158635">
                  <c:v>46.929099117715701</c:v>
                </c:pt>
                <c:pt idx="158636">
                  <c:v>46.929205224018403</c:v>
                </c:pt>
                <c:pt idx="158637">
                  <c:v>46.929311329981402</c:v>
                </c:pt>
                <c:pt idx="158638">
                  <c:v>46.929417435604798</c:v>
                </c:pt>
                <c:pt idx="158639">
                  <c:v>46.929523540888503</c:v>
                </c:pt>
                <c:pt idx="158640">
                  <c:v>46.929629645832598</c:v>
                </c:pt>
                <c:pt idx="158641">
                  <c:v>46.929735750437104</c:v>
                </c:pt>
                <c:pt idx="158642">
                  <c:v>46.929841854701998</c:v>
                </c:pt>
                <c:pt idx="158643">
                  <c:v>46.929947958627203</c:v>
                </c:pt>
                <c:pt idx="158644">
                  <c:v>46.930054062212797</c:v>
                </c:pt>
                <c:pt idx="158645">
                  <c:v>46.930160165458801</c:v>
                </c:pt>
                <c:pt idx="158646">
                  <c:v>46.930266268365102</c:v>
                </c:pt>
                <c:pt idx="158647">
                  <c:v>46.930372370931799</c:v>
                </c:pt>
                <c:pt idx="158648">
                  <c:v>46.9304784731589</c:v>
                </c:pt>
                <c:pt idx="158649">
                  <c:v>46.930584575046403</c:v>
                </c:pt>
                <c:pt idx="158650">
                  <c:v>46.930690676594203</c:v>
                </c:pt>
                <c:pt idx="158651">
                  <c:v>46.930796777802399</c:v>
                </c:pt>
                <c:pt idx="158652">
                  <c:v>46.930902878670999</c:v>
                </c:pt>
                <c:pt idx="158653">
                  <c:v>46.931008979200001</c:v>
                </c:pt>
                <c:pt idx="158654">
                  <c:v>46.9311150793894</c:v>
                </c:pt>
                <c:pt idx="158655">
                  <c:v>46.931221179239103</c:v>
                </c:pt>
                <c:pt idx="158656">
                  <c:v>46.931327278749301</c:v>
                </c:pt>
                <c:pt idx="158657">
                  <c:v>46.931433377919802</c:v>
                </c:pt>
                <c:pt idx="158658">
                  <c:v>46.9315394767507</c:v>
                </c:pt>
                <c:pt idx="158659">
                  <c:v>46.931645575242001</c:v>
                </c:pt>
                <c:pt idx="158660">
                  <c:v>46.931751673393599</c:v>
                </c:pt>
                <c:pt idx="158661">
                  <c:v>46.931857771205699</c:v>
                </c:pt>
                <c:pt idx="158662">
                  <c:v>46.931963868678103</c:v>
                </c:pt>
                <c:pt idx="158663">
                  <c:v>46.932069965811003</c:v>
                </c:pt>
                <c:pt idx="158664">
                  <c:v>46.932176062604199</c:v>
                </c:pt>
                <c:pt idx="158665">
                  <c:v>46.932282159057898</c:v>
                </c:pt>
                <c:pt idx="158666">
                  <c:v>46.932388255171901</c:v>
                </c:pt>
                <c:pt idx="158667">
                  <c:v>46.9324943509463</c:v>
                </c:pt>
                <c:pt idx="158668">
                  <c:v>46.932600446381102</c:v>
                </c:pt>
                <c:pt idx="158669">
                  <c:v>46.932706541476399</c:v>
                </c:pt>
                <c:pt idx="158670">
                  <c:v>46.932812636232001</c:v>
                </c:pt>
                <c:pt idx="158671">
                  <c:v>46.932918730647998</c:v>
                </c:pt>
                <c:pt idx="158672">
                  <c:v>46.933024824724399</c:v>
                </c:pt>
                <c:pt idx="158673">
                  <c:v>46.933130918461202</c:v>
                </c:pt>
                <c:pt idx="158674">
                  <c:v>46.933237011858502</c:v>
                </c:pt>
                <c:pt idx="158675">
                  <c:v>46.933343104916098</c:v>
                </c:pt>
                <c:pt idx="158676">
                  <c:v>46.933449197634097</c:v>
                </c:pt>
                <c:pt idx="158677">
                  <c:v>46.933555290012599</c:v>
                </c:pt>
                <c:pt idx="158678">
                  <c:v>46.933661382051397</c:v>
                </c:pt>
                <c:pt idx="158679">
                  <c:v>46.933767473750699</c:v>
                </c:pt>
                <c:pt idx="158680">
                  <c:v>46.933873565110297</c:v>
                </c:pt>
                <c:pt idx="158681">
                  <c:v>46.933979656130397</c:v>
                </c:pt>
                <c:pt idx="158682">
                  <c:v>46.934085746810901</c:v>
                </c:pt>
                <c:pt idx="158683">
                  <c:v>46.934191837151801</c:v>
                </c:pt>
                <c:pt idx="158684">
                  <c:v>46.934297927153096</c:v>
                </c:pt>
                <c:pt idx="158685">
                  <c:v>46.934404016814803</c:v>
                </c:pt>
                <c:pt idx="158686">
                  <c:v>46.934510106136997</c:v>
                </c:pt>
                <c:pt idx="158687">
                  <c:v>46.934616195119602</c:v>
                </c:pt>
                <c:pt idx="158688">
                  <c:v>46.934722283762603</c:v>
                </c:pt>
                <c:pt idx="158689">
                  <c:v>46.934828372065901</c:v>
                </c:pt>
                <c:pt idx="158690">
                  <c:v>46.934934460029801</c:v>
                </c:pt>
                <c:pt idx="158691">
                  <c:v>46.935040547653998</c:v>
                </c:pt>
                <c:pt idx="158692">
                  <c:v>46.935146634938697</c:v>
                </c:pt>
                <c:pt idx="158693">
                  <c:v>46.935252721883799</c:v>
                </c:pt>
                <c:pt idx="158694">
                  <c:v>46.935358808489298</c:v>
                </c:pt>
                <c:pt idx="158695">
                  <c:v>46.935464894755299</c:v>
                </c:pt>
                <c:pt idx="158696">
                  <c:v>46.935570980681597</c:v>
                </c:pt>
                <c:pt idx="158697">
                  <c:v>46.935677066268397</c:v>
                </c:pt>
                <c:pt idx="158698">
                  <c:v>46.9357831515157</c:v>
                </c:pt>
                <c:pt idx="158699">
                  <c:v>46.9358892364233</c:v>
                </c:pt>
                <c:pt idx="158700">
                  <c:v>46.935995320991402</c:v>
                </c:pt>
                <c:pt idx="158701">
                  <c:v>46.936101405219901</c:v>
                </c:pt>
                <c:pt idx="158702">
                  <c:v>46.936207489108902</c:v>
                </c:pt>
                <c:pt idx="158703">
                  <c:v>46.9363135726583</c:v>
                </c:pt>
                <c:pt idx="158704">
                  <c:v>46.9364196558681</c:v>
                </c:pt>
                <c:pt idx="158705">
                  <c:v>46.936525738738403</c:v>
                </c:pt>
                <c:pt idx="158706">
                  <c:v>46.936631821269103</c:v>
                </c:pt>
                <c:pt idx="158707">
                  <c:v>46.936737903460298</c:v>
                </c:pt>
                <c:pt idx="158708">
                  <c:v>46.936843985311803</c:v>
                </c:pt>
                <c:pt idx="158709">
                  <c:v>46.936950066823897</c:v>
                </c:pt>
                <c:pt idx="158710">
                  <c:v>46.937056147996302</c:v>
                </c:pt>
                <c:pt idx="158711">
                  <c:v>46.937162228829202</c:v>
                </c:pt>
                <c:pt idx="158712">
                  <c:v>46.937268309322597</c:v>
                </c:pt>
                <c:pt idx="158713">
                  <c:v>46.937374389476403</c:v>
                </c:pt>
                <c:pt idx="158714">
                  <c:v>46.937480469290698</c:v>
                </c:pt>
                <c:pt idx="158715">
                  <c:v>46.937586548765402</c:v>
                </c:pt>
                <c:pt idx="158716">
                  <c:v>46.937692627900503</c:v>
                </c:pt>
                <c:pt idx="158717">
                  <c:v>46.9377987066961</c:v>
                </c:pt>
                <c:pt idx="158718">
                  <c:v>46.937904785152199</c:v>
                </c:pt>
                <c:pt idx="158719">
                  <c:v>46.938010863268701</c:v>
                </c:pt>
                <c:pt idx="158720">
                  <c:v>46.9381169410456</c:v>
                </c:pt>
                <c:pt idx="158721">
                  <c:v>46.938223018483001</c:v>
                </c:pt>
                <c:pt idx="158722">
                  <c:v>46.938329095580897</c:v>
                </c:pt>
                <c:pt idx="158723">
                  <c:v>46.938435172339197</c:v>
                </c:pt>
                <c:pt idx="158724">
                  <c:v>46.938541248758</c:v>
                </c:pt>
                <c:pt idx="158725">
                  <c:v>46.938647324837198</c:v>
                </c:pt>
                <c:pt idx="158726">
                  <c:v>46.9387534005769</c:v>
                </c:pt>
                <c:pt idx="158727">
                  <c:v>46.938859475977097</c:v>
                </c:pt>
                <c:pt idx="158728">
                  <c:v>46.938965551037697</c:v>
                </c:pt>
                <c:pt idx="158729">
                  <c:v>46.9390716257588</c:v>
                </c:pt>
                <c:pt idx="158730">
                  <c:v>46.939177700140299</c:v>
                </c:pt>
                <c:pt idx="158731">
                  <c:v>46.9392837741824</c:v>
                </c:pt>
                <c:pt idx="158732">
                  <c:v>46.939389847884797</c:v>
                </c:pt>
                <c:pt idx="158733">
                  <c:v>46.939495921247797</c:v>
                </c:pt>
                <c:pt idx="158734">
                  <c:v>46.9396019942712</c:v>
                </c:pt>
                <c:pt idx="158735">
                  <c:v>46.939708066955099</c:v>
                </c:pt>
                <c:pt idx="158736">
                  <c:v>46.939814139299401</c:v>
                </c:pt>
                <c:pt idx="158737">
                  <c:v>46.939920211304297</c:v>
                </c:pt>
                <c:pt idx="158738">
                  <c:v>46.940026282969598</c:v>
                </c:pt>
                <c:pt idx="158739">
                  <c:v>46.940132354295301</c:v>
                </c:pt>
                <c:pt idx="158740">
                  <c:v>46.940238425281599</c:v>
                </c:pt>
                <c:pt idx="158741">
                  <c:v>46.940344495928301</c:v>
                </c:pt>
                <c:pt idx="158742">
                  <c:v>46.940450566235498</c:v>
                </c:pt>
                <c:pt idx="158743">
                  <c:v>46.940556636203198</c:v>
                </c:pt>
                <c:pt idx="158744">
                  <c:v>46.9406627058314</c:v>
                </c:pt>
                <c:pt idx="158745">
                  <c:v>46.940768775119999</c:v>
                </c:pt>
                <c:pt idx="158746">
                  <c:v>46.9408748440691</c:v>
                </c:pt>
                <c:pt idx="158747">
                  <c:v>46.940980912678803</c:v>
                </c:pt>
                <c:pt idx="158748">
                  <c:v>46.941086980948803</c:v>
                </c:pt>
                <c:pt idx="158749">
                  <c:v>46.941193048879398</c:v>
                </c:pt>
                <c:pt idx="158750">
                  <c:v>46.941299116470503</c:v>
                </c:pt>
                <c:pt idx="158751">
                  <c:v>46.941405183721997</c:v>
                </c:pt>
                <c:pt idx="158752">
                  <c:v>46.9415112506341</c:v>
                </c:pt>
                <c:pt idx="158753">
                  <c:v>46.9416173172066</c:v>
                </c:pt>
                <c:pt idx="158754">
                  <c:v>46.941723383439601</c:v>
                </c:pt>
                <c:pt idx="158755">
                  <c:v>46.941829449333099</c:v>
                </c:pt>
                <c:pt idx="158756">
                  <c:v>46.941935514887099</c:v>
                </c:pt>
                <c:pt idx="158757">
                  <c:v>46.942041580101602</c:v>
                </c:pt>
                <c:pt idx="158758">
                  <c:v>46.9421476449766</c:v>
                </c:pt>
                <c:pt idx="158759">
                  <c:v>46.942253709512102</c:v>
                </c:pt>
                <c:pt idx="158760">
                  <c:v>46.942359773708098</c:v>
                </c:pt>
                <c:pt idx="158761">
                  <c:v>46.942465837564598</c:v>
                </c:pt>
                <c:pt idx="158762">
                  <c:v>46.9425719010815</c:v>
                </c:pt>
                <c:pt idx="158763">
                  <c:v>46.942677964258998</c:v>
                </c:pt>
                <c:pt idx="158764">
                  <c:v>46.942784027096998</c:v>
                </c:pt>
                <c:pt idx="158765">
                  <c:v>46.942890089595501</c:v>
                </c:pt>
                <c:pt idx="158766">
                  <c:v>46.9429961517545</c:v>
                </c:pt>
                <c:pt idx="158767">
                  <c:v>46.943102213574001</c:v>
                </c:pt>
                <c:pt idx="158768">
                  <c:v>46.943208275053998</c:v>
                </c:pt>
                <c:pt idx="158769">
                  <c:v>46.943314336194497</c:v>
                </c:pt>
                <c:pt idx="158770">
                  <c:v>46.943420396995499</c:v>
                </c:pt>
                <c:pt idx="158771">
                  <c:v>46.943526457456997</c:v>
                </c:pt>
                <c:pt idx="158772">
                  <c:v>46.943632517578997</c:v>
                </c:pt>
                <c:pt idx="158773">
                  <c:v>46.9437385773616</c:v>
                </c:pt>
                <c:pt idx="158774">
                  <c:v>46.943844636804599</c:v>
                </c:pt>
                <c:pt idx="158775">
                  <c:v>46.9439506959082</c:v>
                </c:pt>
                <c:pt idx="158776">
                  <c:v>46.944056754672197</c:v>
                </c:pt>
                <c:pt idx="158777">
                  <c:v>46.944162813096803</c:v>
                </c:pt>
                <c:pt idx="158778">
                  <c:v>46.944268871181997</c:v>
                </c:pt>
                <c:pt idx="158779">
                  <c:v>46.944374928927601</c:v>
                </c:pt>
                <c:pt idx="158780">
                  <c:v>46.944480986333701</c:v>
                </c:pt>
                <c:pt idx="158781">
                  <c:v>46.944587043400396</c:v>
                </c:pt>
                <c:pt idx="158782">
                  <c:v>46.944693100127601</c:v>
                </c:pt>
                <c:pt idx="158783">
                  <c:v>46.944799156515302</c:v>
                </c:pt>
                <c:pt idx="158784">
                  <c:v>46.944905212563498</c:v>
                </c:pt>
                <c:pt idx="158785">
                  <c:v>46.945011268272303</c:v>
                </c:pt>
                <c:pt idx="158786">
                  <c:v>46.945117323641597</c:v>
                </c:pt>
                <c:pt idx="158787">
                  <c:v>46.9452233786714</c:v>
                </c:pt>
                <c:pt idx="158788">
                  <c:v>46.9453294333617</c:v>
                </c:pt>
                <c:pt idx="158789">
                  <c:v>46.945435487712601</c:v>
                </c:pt>
                <c:pt idx="158790">
                  <c:v>46.945541541723998</c:v>
                </c:pt>
                <c:pt idx="158791">
                  <c:v>46.945647595395897</c:v>
                </c:pt>
                <c:pt idx="158792">
                  <c:v>46.945753648728399</c:v>
                </c:pt>
                <c:pt idx="158793">
                  <c:v>46.945859701721297</c:v>
                </c:pt>
                <c:pt idx="158794">
                  <c:v>46.945965754374903</c:v>
                </c:pt>
                <c:pt idx="158795">
                  <c:v>46.946071806688899</c:v>
                </c:pt>
                <c:pt idx="158796">
                  <c:v>46.946177858663503</c:v>
                </c:pt>
                <c:pt idx="158797">
                  <c:v>46.946283910298597</c:v>
                </c:pt>
                <c:pt idx="158798">
                  <c:v>46.946389961594299</c:v>
                </c:pt>
                <c:pt idx="158799">
                  <c:v>46.946496012550497</c:v>
                </c:pt>
                <c:pt idx="158800">
                  <c:v>46.946602063167298</c:v>
                </c:pt>
                <c:pt idx="158801">
                  <c:v>46.9467081134446</c:v>
                </c:pt>
                <c:pt idx="158802">
                  <c:v>46.946814163382399</c:v>
                </c:pt>
                <c:pt idx="158803">
                  <c:v>46.9469202129808</c:v>
                </c:pt>
                <c:pt idx="158804">
                  <c:v>46.947026262239703</c:v>
                </c:pt>
                <c:pt idx="158805">
                  <c:v>46.947132311159102</c:v>
                </c:pt>
                <c:pt idx="158806">
                  <c:v>46.947238359739202</c:v>
                </c:pt>
                <c:pt idx="158807">
                  <c:v>46.947344407979699</c:v>
                </c:pt>
                <c:pt idx="158808">
                  <c:v>46.947450455880798</c:v>
                </c:pt>
                <c:pt idx="158809">
                  <c:v>46.947556503442499</c:v>
                </c:pt>
                <c:pt idx="158810">
                  <c:v>46.947662550664703</c:v>
                </c:pt>
                <c:pt idx="158811">
                  <c:v>46.947768597547501</c:v>
                </c:pt>
                <c:pt idx="158812">
                  <c:v>46.947874644090803</c:v>
                </c:pt>
                <c:pt idx="158813">
                  <c:v>46.947980690294699</c:v>
                </c:pt>
                <c:pt idx="158814">
                  <c:v>46.948086736159098</c:v>
                </c:pt>
                <c:pt idx="158815">
                  <c:v>46.948192781684099</c:v>
                </c:pt>
                <c:pt idx="158816">
                  <c:v>46.948298826869603</c:v>
                </c:pt>
                <c:pt idx="158817">
                  <c:v>46.948404871715702</c:v>
                </c:pt>
                <c:pt idx="158818">
                  <c:v>46.948510916222403</c:v>
                </c:pt>
                <c:pt idx="158819">
                  <c:v>46.9486169603896</c:v>
                </c:pt>
                <c:pt idx="158820">
                  <c:v>46.948723004217399</c:v>
                </c:pt>
                <c:pt idx="158821">
                  <c:v>46.948829047705701</c:v>
                </c:pt>
                <c:pt idx="158822">
                  <c:v>46.948935090854597</c:v>
                </c:pt>
                <c:pt idx="158823">
                  <c:v>46.949041133664103</c:v>
                </c:pt>
                <c:pt idx="158824">
                  <c:v>46.949147176134097</c:v>
                </c:pt>
                <c:pt idx="158825">
                  <c:v>46.949253218264801</c:v>
                </c:pt>
                <c:pt idx="158826">
                  <c:v>46.9493592600559</c:v>
                </c:pt>
                <c:pt idx="158827">
                  <c:v>46.949465301507701</c:v>
                </c:pt>
                <c:pt idx="158828">
                  <c:v>46.949571342619997</c:v>
                </c:pt>
                <c:pt idx="158829">
                  <c:v>46.949677383392903</c:v>
                </c:pt>
                <c:pt idx="158830">
                  <c:v>46.949783423826403</c:v>
                </c:pt>
                <c:pt idx="158831">
                  <c:v>46.9498894639204</c:v>
                </c:pt>
                <c:pt idx="158832">
                  <c:v>46.949995503674998</c:v>
                </c:pt>
                <c:pt idx="158833">
                  <c:v>46.950101543090199</c:v>
                </c:pt>
                <c:pt idx="158834">
                  <c:v>46.950207582166001</c:v>
                </c:pt>
                <c:pt idx="158835">
                  <c:v>46.9503136209023</c:v>
                </c:pt>
                <c:pt idx="158836">
                  <c:v>46.9504196592992</c:v>
                </c:pt>
                <c:pt idx="158837">
                  <c:v>46.950525697356703</c:v>
                </c:pt>
                <c:pt idx="158838">
                  <c:v>46.950631735074801</c:v>
                </c:pt>
                <c:pt idx="158839">
                  <c:v>46.9507377724535</c:v>
                </c:pt>
                <c:pt idx="158840">
                  <c:v>46.950843809492703</c:v>
                </c:pt>
                <c:pt idx="158841">
                  <c:v>46.9509498461926</c:v>
                </c:pt>
                <c:pt idx="158842">
                  <c:v>46.951055882553</c:v>
                </c:pt>
                <c:pt idx="158843">
                  <c:v>46.951161918574002</c:v>
                </c:pt>
                <c:pt idx="158844">
                  <c:v>46.951267954255599</c:v>
                </c:pt>
                <c:pt idx="158845">
                  <c:v>46.951373989597798</c:v>
                </c:pt>
                <c:pt idx="158846">
                  <c:v>46.951480024600599</c:v>
                </c:pt>
                <c:pt idx="158847">
                  <c:v>46.951586059263903</c:v>
                </c:pt>
                <c:pt idx="158848">
                  <c:v>46.951692093587901</c:v>
                </c:pt>
                <c:pt idx="158849">
                  <c:v>46.951798127572502</c:v>
                </c:pt>
                <c:pt idx="158850">
                  <c:v>46.951904161217598</c:v>
                </c:pt>
                <c:pt idx="158851">
                  <c:v>46.952010194523403</c:v>
                </c:pt>
                <c:pt idx="158852">
                  <c:v>46.952116227489697</c:v>
                </c:pt>
                <c:pt idx="158853">
                  <c:v>46.952222260116599</c:v>
                </c:pt>
                <c:pt idx="158854">
                  <c:v>46.952328292404196</c:v>
                </c:pt>
                <c:pt idx="158855">
                  <c:v>46.952434324352303</c:v>
                </c:pt>
                <c:pt idx="158856">
                  <c:v>46.952540355961098</c:v>
                </c:pt>
                <c:pt idx="158857">
                  <c:v>46.952646387230402</c:v>
                </c:pt>
                <c:pt idx="158858">
                  <c:v>46.952752418160301</c:v>
                </c:pt>
                <c:pt idx="158859">
                  <c:v>46.952858448750902</c:v>
                </c:pt>
                <c:pt idx="158860">
                  <c:v>46.952964479002098</c:v>
                </c:pt>
                <c:pt idx="158861">
                  <c:v>46.953070508913797</c:v>
                </c:pt>
                <c:pt idx="158862">
                  <c:v>46.953176538486197</c:v>
                </c:pt>
                <c:pt idx="158863">
                  <c:v>46.953282567719199</c:v>
                </c:pt>
                <c:pt idx="158864">
                  <c:v>46.953388596612797</c:v>
                </c:pt>
                <c:pt idx="158865">
                  <c:v>46.953494625166996</c:v>
                </c:pt>
                <c:pt idx="158866">
                  <c:v>46.953600653381798</c:v>
                </c:pt>
                <c:pt idx="158867">
                  <c:v>46.953706681257202</c:v>
                </c:pt>
                <c:pt idx="158868">
                  <c:v>46.953812708793201</c:v>
                </c:pt>
                <c:pt idx="158869">
                  <c:v>46.953918735989902</c:v>
                </c:pt>
                <c:pt idx="158870">
                  <c:v>46.954024762847197</c:v>
                </c:pt>
                <c:pt idx="158871">
                  <c:v>46.954130789365003</c:v>
                </c:pt>
                <c:pt idx="158872">
                  <c:v>46.954236815543602</c:v>
                </c:pt>
                <c:pt idx="158873">
                  <c:v>46.954342841382697</c:v>
                </c:pt>
                <c:pt idx="158874">
                  <c:v>46.954448866882402</c:v>
                </c:pt>
                <c:pt idx="158875">
                  <c:v>46.9545548920428</c:v>
                </c:pt>
                <c:pt idx="158876">
                  <c:v>46.954660916863801</c:v>
                </c:pt>
                <c:pt idx="158877">
                  <c:v>46.954766941345397</c:v>
                </c:pt>
                <c:pt idx="158878">
                  <c:v>46.954872965487603</c:v>
                </c:pt>
                <c:pt idx="158879">
                  <c:v>46.954978989290503</c:v>
                </c:pt>
                <c:pt idx="158880">
                  <c:v>46.955085012753997</c:v>
                </c:pt>
                <c:pt idx="158881">
                  <c:v>46.955191035878102</c:v>
                </c:pt>
                <c:pt idx="158882">
                  <c:v>46.9552970586629</c:v>
                </c:pt>
                <c:pt idx="158883">
                  <c:v>46.955403081108301</c:v>
                </c:pt>
                <c:pt idx="158884">
                  <c:v>46.955509103214297</c:v>
                </c:pt>
                <c:pt idx="158885">
                  <c:v>46.955615124980902</c:v>
                </c:pt>
                <c:pt idx="158886">
                  <c:v>46.955721146408202</c:v>
                </c:pt>
                <c:pt idx="158887">
                  <c:v>46.955827167496103</c:v>
                </c:pt>
                <c:pt idx="158888">
                  <c:v>46.9559331882447</c:v>
                </c:pt>
                <c:pt idx="158889">
                  <c:v>46.956039208653898</c:v>
                </c:pt>
                <c:pt idx="158890">
                  <c:v>46.956145228723699</c:v>
                </c:pt>
                <c:pt idx="158891">
                  <c:v>46.956251248454201</c:v>
                </c:pt>
                <c:pt idx="158892">
                  <c:v>46.956357267845299</c:v>
                </c:pt>
                <c:pt idx="158893">
                  <c:v>46.956463286896998</c:v>
                </c:pt>
                <c:pt idx="158894">
                  <c:v>46.956569305609399</c:v>
                </c:pt>
                <c:pt idx="158895">
                  <c:v>46.956675323982402</c:v>
                </c:pt>
                <c:pt idx="158896">
                  <c:v>46.9567813420161</c:v>
                </c:pt>
                <c:pt idx="158897">
                  <c:v>46.9568873597104</c:v>
                </c:pt>
                <c:pt idx="158898">
                  <c:v>46.956993377065402</c:v>
                </c:pt>
                <c:pt idx="158899">
                  <c:v>46.957099394080998</c:v>
                </c:pt>
                <c:pt idx="158900">
                  <c:v>46.957205410757297</c:v>
                </c:pt>
                <c:pt idx="158901">
                  <c:v>46.957311427094197</c:v>
                </c:pt>
                <c:pt idx="158902">
                  <c:v>46.957417443091799</c:v>
                </c:pt>
                <c:pt idx="158903">
                  <c:v>46.957523458750003</c:v>
                </c:pt>
                <c:pt idx="158904">
                  <c:v>46.957629474068902</c:v>
                </c:pt>
                <c:pt idx="158905">
                  <c:v>46.957735489048403</c:v>
                </c:pt>
                <c:pt idx="158906">
                  <c:v>46.957841503688599</c:v>
                </c:pt>
                <c:pt idx="158907">
                  <c:v>46.957947517989403</c:v>
                </c:pt>
                <c:pt idx="158908">
                  <c:v>46.958053531950902</c:v>
                </c:pt>
                <c:pt idx="158909">
                  <c:v>46.958159545573103</c:v>
                </c:pt>
                <c:pt idx="158910">
                  <c:v>46.958265558855899</c:v>
                </c:pt>
                <c:pt idx="158911">
                  <c:v>46.958371571799397</c:v>
                </c:pt>
                <c:pt idx="158912">
                  <c:v>46.958477584403497</c:v>
                </c:pt>
                <c:pt idx="158913">
                  <c:v>46.958583596668397</c:v>
                </c:pt>
                <c:pt idx="158914">
                  <c:v>46.958689608593801</c:v>
                </c:pt>
                <c:pt idx="158915">
                  <c:v>46.958795620179998</c:v>
                </c:pt>
                <c:pt idx="158916">
                  <c:v>46.958901631426798</c:v>
                </c:pt>
                <c:pt idx="158917">
                  <c:v>46.9590076423342</c:v>
                </c:pt>
                <c:pt idx="158918">
                  <c:v>46.959113652902403</c:v>
                </c:pt>
                <c:pt idx="158919">
                  <c:v>46.959219663131201</c:v>
                </c:pt>
                <c:pt idx="158920">
                  <c:v>46.959325673020601</c:v>
                </c:pt>
                <c:pt idx="158921">
                  <c:v>46.959431682570802</c:v>
                </c:pt>
                <c:pt idx="158922">
                  <c:v>46.959537691781598</c:v>
                </c:pt>
                <c:pt idx="158923">
                  <c:v>46.959643700653103</c:v>
                </c:pt>
                <c:pt idx="158924">
                  <c:v>46.959749709185303</c:v>
                </c:pt>
                <c:pt idx="158925">
                  <c:v>46.959855717378097</c:v>
                </c:pt>
                <c:pt idx="158926">
                  <c:v>46.959961725231601</c:v>
                </c:pt>
                <c:pt idx="158927">
                  <c:v>46.960067732745799</c:v>
                </c:pt>
                <c:pt idx="158928">
                  <c:v>46.960173739920698</c:v>
                </c:pt>
                <c:pt idx="158929">
                  <c:v>46.960279746756299</c:v>
                </c:pt>
                <c:pt idx="158930">
                  <c:v>46.960385753252503</c:v>
                </c:pt>
                <c:pt idx="158931">
                  <c:v>46.9604917594094</c:v>
                </c:pt>
                <c:pt idx="158932">
                  <c:v>46.960597765227099</c:v>
                </c:pt>
                <c:pt idx="158933">
                  <c:v>46.9607037707054</c:v>
                </c:pt>
                <c:pt idx="158934">
                  <c:v>46.960809775844297</c:v>
                </c:pt>
                <c:pt idx="158935">
                  <c:v>46.960915780644001</c:v>
                </c:pt>
                <c:pt idx="158936">
                  <c:v>46.9610217851043</c:v>
                </c:pt>
                <c:pt idx="158937">
                  <c:v>46.961127789225401</c:v>
                </c:pt>
                <c:pt idx="158938">
                  <c:v>46.961233793007104</c:v>
                </c:pt>
                <c:pt idx="158939">
                  <c:v>46.9613397964496</c:v>
                </c:pt>
                <c:pt idx="158940">
                  <c:v>46.961445799552699</c:v>
                </c:pt>
                <c:pt idx="158941">
                  <c:v>46.9615518023165</c:v>
                </c:pt>
                <c:pt idx="158942">
                  <c:v>46.961657804741002</c:v>
                </c:pt>
                <c:pt idx="158943">
                  <c:v>46.961763806826198</c:v>
                </c:pt>
                <c:pt idx="158944">
                  <c:v>46.961869808572096</c:v>
                </c:pt>
                <c:pt idx="158945">
                  <c:v>46.961975809978703</c:v>
                </c:pt>
                <c:pt idx="158946">
                  <c:v>46.962081811045998</c:v>
                </c:pt>
                <c:pt idx="158947">
                  <c:v>46.962187811774001</c:v>
                </c:pt>
                <c:pt idx="158948">
                  <c:v>46.962293812162699</c:v>
                </c:pt>
                <c:pt idx="158949">
                  <c:v>46.962399812212098</c:v>
                </c:pt>
                <c:pt idx="158950">
                  <c:v>46.962505811922199</c:v>
                </c:pt>
                <c:pt idx="158951">
                  <c:v>46.962611811293002</c:v>
                </c:pt>
                <c:pt idx="158952">
                  <c:v>46.962717810324499</c:v>
                </c:pt>
                <c:pt idx="158953">
                  <c:v>46.962823809016697</c:v>
                </c:pt>
                <c:pt idx="158954">
                  <c:v>46.962929807369598</c:v>
                </c:pt>
                <c:pt idx="158955">
                  <c:v>46.963035805383299</c:v>
                </c:pt>
                <c:pt idx="158956">
                  <c:v>46.963141803057603</c:v>
                </c:pt>
                <c:pt idx="158957">
                  <c:v>46.963247800392701</c:v>
                </c:pt>
                <c:pt idx="158958">
                  <c:v>46.9633537973884</c:v>
                </c:pt>
                <c:pt idx="158959">
                  <c:v>46.963459794044901</c:v>
                </c:pt>
                <c:pt idx="158960">
                  <c:v>46.963565790362097</c:v>
                </c:pt>
                <c:pt idx="158961">
                  <c:v>46.963671786340001</c:v>
                </c:pt>
                <c:pt idx="158962">
                  <c:v>46.9637777819786</c:v>
                </c:pt>
                <c:pt idx="158963">
                  <c:v>46.963883777277999</c:v>
                </c:pt>
                <c:pt idx="158964">
                  <c:v>46.963989772238101</c:v>
                </c:pt>
                <c:pt idx="158965">
                  <c:v>46.964095766858797</c:v>
                </c:pt>
                <c:pt idx="158966">
                  <c:v>46.964201761140302</c:v>
                </c:pt>
                <c:pt idx="158967">
                  <c:v>46.964307755082601</c:v>
                </c:pt>
                <c:pt idx="158968">
                  <c:v>46.964413748685502</c:v>
                </c:pt>
                <c:pt idx="158969">
                  <c:v>46.964519741949204</c:v>
                </c:pt>
                <c:pt idx="158970">
                  <c:v>46.9646257348736</c:v>
                </c:pt>
                <c:pt idx="158971">
                  <c:v>46.964731727458698</c:v>
                </c:pt>
                <c:pt idx="158972">
                  <c:v>46.964837719704498</c:v>
                </c:pt>
                <c:pt idx="158973">
                  <c:v>46.964943711611099</c:v>
                </c:pt>
                <c:pt idx="158974">
                  <c:v>46.965049703178401</c:v>
                </c:pt>
                <c:pt idx="158975">
                  <c:v>46.965155694406498</c:v>
                </c:pt>
                <c:pt idx="158976">
                  <c:v>46.965261685295197</c:v>
                </c:pt>
                <c:pt idx="158977">
                  <c:v>46.965367675844703</c:v>
                </c:pt>
                <c:pt idx="158978">
                  <c:v>46.965473666054997</c:v>
                </c:pt>
                <c:pt idx="158979">
                  <c:v>46.9655796559259</c:v>
                </c:pt>
                <c:pt idx="158980">
                  <c:v>46.965685645457597</c:v>
                </c:pt>
                <c:pt idx="158981">
                  <c:v>46.965791634650103</c:v>
                </c:pt>
                <c:pt idx="158982">
                  <c:v>46.965897623503302</c:v>
                </c:pt>
                <c:pt idx="158983">
                  <c:v>46.966003612017197</c:v>
                </c:pt>
                <c:pt idx="158984">
                  <c:v>46.9661096001918</c:v>
                </c:pt>
                <c:pt idx="158985">
                  <c:v>46.966215588027197</c:v>
                </c:pt>
                <c:pt idx="158986">
                  <c:v>46.966321575523402</c:v>
                </c:pt>
                <c:pt idx="158987">
                  <c:v>46.966427562680302</c:v>
                </c:pt>
                <c:pt idx="158988">
                  <c:v>46.966533549497903</c:v>
                </c:pt>
                <c:pt idx="158989">
                  <c:v>46.966639535976299</c:v>
                </c:pt>
                <c:pt idx="158990">
                  <c:v>46.966745522115403</c:v>
                </c:pt>
                <c:pt idx="158991">
                  <c:v>46.966851507915301</c:v>
                </c:pt>
                <c:pt idx="158992">
                  <c:v>46.966957493375901</c:v>
                </c:pt>
                <c:pt idx="158993">
                  <c:v>46.967063478497302</c:v>
                </c:pt>
                <c:pt idx="158994">
                  <c:v>46.967169463279397</c:v>
                </c:pt>
                <c:pt idx="158995">
                  <c:v>46.967275447722301</c:v>
                </c:pt>
                <c:pt idx="158996">
                  <c:v>46.967381431825899</c:v>
                </c:pt>
                <c:pt idx="158997">
                  <c:v>46.967487415590298</c:v>
                </c:pt>
                <c:pt idx="158998">
                  <c:v>46.967593399015399</c:v>
                </c:pt>
                <c:pt idx="158999">
                  <c:v>46.967699382101301</c:v>
                </c:pt>
                <c:pt idx="159000">
                  <c:v>46.967805364847997</c:v>
                </c:pt>
                <c:pt idx="159001">
                  <c:v>46.967911347255402</c:v>
                </c:pt>
                <c:pt idx="159002">
                  <c:v>46.968017329323501</c:v>
                </c:pt>
                <c:pt idx="159003">
                  <c:v>46.968123311052501</c:v>
                </c:pt>
                <c:pt idx="159004">
                  <c:v>46.968229292442203</c:v>
                </c:pt>
                <c:pt idx="159005">
                  <c:v>46.968335273492599</c:v>
                </c:pt>
                <c:pt idx="159006">
                  <c:v>46.968441254203803</c:v>
                </c:pt>
                <c:pt idx="159007">
                  <c:v>46.968547234575801</c:v>
                </c:pt>
                <c:pt idx="159008">
                  <c:v>46.968653214608601</c:v>
                </c:pt>
                <c:pt idx="159009">
                  <c:v>46.968759194302102</c:v>
                </c:pt>
                <c:pt idx="159010">
                  <c:v>46.968865173656397</c:v>
                </c:pt>
                <c:pt idx="159011">
                  <c:v>46.968971152671401</c:v>
                </c:pt>
                <c:pt idx="159012">
                  <c:v>46.969077131347198</c:v>
                </c:pt>
                <c:pt idx="159013">
                  <c:v>46.969183109683897</c:v>
                </c:pt>
                <c:pt idx="159014">
                  <c:v>46.969289087681197</c:v>
                </c:pt>
                <c:pt idx="159015">
                  <c:v>46.969395065339398</c:v>
                </c:pt>
                <c:pt idx="159016">
                  <c:v>46.969501042658301</c:v>
                </c:pt>
                <c:pt idx="159017">
                  <c:v>46.969607019637998</c:v>
                </c:pt>
                <c:pt idx="159018">
                  <c:v>46.969712996278403</c:v>
                </c:pt>
                <c:pt idx="159019">
                  <c:v>46.969818972579702</c:v>
                </c:pt>
                <c:pt idx="159020">
                  <c:v>46.969924948541703</c:v>
                </c:pt>
                <c:pt idx="159021">
                  <c:v>46.970030924164497</c:v>
                </c:pt>
                <c:pt idx="159022">
                  <c:v>46.9701368994481</c:v>
                </c:pt>
                <c:pt idx="159023">
                  <c:v>46.970242874392497</c:v>
                </c:pt>
                <c:pt idx="159024">
                  <c:v>46.970348848997702</c:v>
                </c:pt>
                <c:pt idx="159025">
                  <c:v>46.970454823263601</c:v>
                </c:pt>
                <c:pt idx="159026">
                  <c:v>46.970560797190302</c:v>
                </c:pt>
                <c:pt idx="159027">
                  <c:v>46.970666770777903</c:v>
                </c:pt>
                <c:pt idx="159028">
                  <c:v>46.970772744026199</c:v>
                </c:pt>
                <c:pt idx="159029">
                  <c:v>46.970878716935303</c:v>
                </c:pt>
                <c:pt idx="159030">
                  <c:v>46.970984689505102</c:v>
                </c:pt>
                <c:pt idx="159031">
                  <c:v>46.971090661735801</c:v>
                </c:pt>
                <c:pt idx="159032">
                  <c:v>46.971196633627301</c:v>
                </c:pt>
                <c:pt idx="159033">
                  <c:v>46.971302605179503</c:v>
                </c:pt>
                <c:pt idx="159034">
                  <c:v>46.971408576392598</c:v>
                </c:pt>
                <c:pt idx="159035">
                  <c:v>46.971514547266402</c:v>
                </c:pt>
                <c:pt idx="159036">
                  <c:v>46.971620517801099</c:v>
                </c:pt>
                <c:pt idx="159037">
                  <c:v>46.971726487996499</c:v>
                </c:pt>
                <c:pt idx="159038">
                  <c:v>46.971832457852798</c:v>
                </c:pt>
                <c:pt idx="159039">
                  <c:v>46.9719384273698</c:v>
                </c:pt>
                <c:pt idx="159040">
                  <c:v>46.972044396547702</c:v>
                </c:pt>
                <c:pt idx="159041">
                  <c:v>46.972150365386298</c:v>
                </c:pt>
                <c:pt idx="159042">
                  <c:v>46.972256333885802</c:v>
                </c:pt>
                <c:pt idx="159043">
                  <c:v>46.972362302046001</c:v>
                </c:pt>
                <c:pt idx="159044">
                  <c:v>46.9724682698671</c:v>
                </c:pt>
                <c:pt idx="159045">
                  <c:v>46.972574237348901</c:v>
                </c:pt>
                <c:pt idx="159046">
                  <c:v>46.972680204491603</c:v>
                </c:pt>
                <c:pt idx="159047">
                  <c:v>46.972786171295098</c:v>
                </c:pt>
                <c:pt idx="159048">
                  <c:v>46.972892137759402</c:v>
                </c:pt>
                <c:pt idx="159049">
                  <c:v>46.9729981038845</c:v>
                </c:pt>
                <c:pt idx="159050">
                  <c:v>46.973104069670399</c:v>
                </c:pt>
                <c:pt idx="159051">
                  <c:v>46.973210035117098</c:v>
                </c:pt>
                <c:pt idx="159052">
                  <c:v>46.973316000224699</c:v>
                </c:pt>
                <c:pt idx="159053">
                  <c:v>46.973421964993001</c:v>
                </c:pt>
                <c:pt idx="159054">
                  <c:v>46.973527929422197</c:v>
                </c:pt>
                <c:pt idx="159055">
                  <c:v>46.973633893512201</c:v>
                </c:pt>
                <c:pt idx="159056">
                  <c:v>46.973739857262998</c:v>
                </c:pt>
                <c:pt idx="159057">
                  <c:v>46.973845820674597</c:v>
                </c:pt>
                <c:pt idx="159058">
                  <c:v>46.973951783747097</c:v>
                </c:pt>
                <c:pt idx="159059">
                  <c:v>46.974057746480298</c:v>
                </c:pt>
                <c:pt idx="159060">
                  <c:v>46.9741637088744</c:v>
                </c:pt>
                <c:pt idx="159061">
                  <c:v>46.974269670929402</c:v>
                </c:pt>
                <c:pt idx="159062">
                  <c:v>46.974375632645099</c:v>
                </c:pt>
                <c:pt idx="159063">
                  <c:v>46.974481594021697</c:v>
                </c:pt>
                <c:pt idx="159064">
                  <c:v>46.974587555059102</c:v>
                </c:pt>
                <c:pt idx="159065">
                  <c:v>46.974693515757302</c:v>
                </c:pt>
                <c:pt idx="159066">
                  <c:v>46.974799476116303</c:v>
                </c:pt>
                <c:pt idx="159067">
                  <c:v>46.974905436136197</c:v>
                </c:pt>
                <c:pt idx="159068">
                  <c:v>46.9750113958169</c:v>
                </c:pt>
                <c:pt idx="159069">
                  <c:v>46.975117355158503</c:v>
                </c:pt>
                <c:pt idx="159070">
                  <c:v>46.9752233141609</c:v>
                </c:pt>
                <c:pt idx="159071">
                  <c:v>46.975329272824098</c:v>
                </c:pt>
                <c:pt idx="159072">
                  <c:v>46.975435231148097</c:v>
                </c:pt>
                <c:pt idx="159073">
                  <c:v>46.975541189132997</c:v>
                </c:pt>
                <c:pt idx="159074">
                  <c:v>46.975647146778698</c:v>
                </c:pt>
                <c:pt idx="159075">
                  <c:v>46.9757531040853</c:v>
                </c:pt>
                <c:pt idx="159076">
                  <c:v>46.975859061052702</c:v>
                </c:pt>
                <c:pt idx="159077">
                  <c:v>46.975965017680899</c:v>
                </c:pt>
                <c:pt idx="159078">
                  <c:v>46.976070973970003</c:v>
                </c:pt>
                <c:pt idx="159079">
                  <c:v>46.976176929920001</c:v>
                </c:pt>
                <c:pt idx="159080">
                  <c:v>46.976282885530701</c:v>
                </c:pt>
                <c:pt idx="159081">
                  <c:v>46.9763888408024</c:v>
                </c:pt>
                <c:pt idx="159082">
                  <c:v>46.976494795734801</c:v>
                </c:pt>
                <c:pt idx="159083">
                  <c:v>46.976600750328103</c:v>
                </c:pt>
                <c:pt idx="159084">
                  <c:v>46.976706704582298</c:v>
                </c:pt>
                <c:pt idx="159085">
                  <c:v>46.976812658497302</c:v>
                </c:pt>
                <c:pt idx="159086">
                  <c:v>46.976918612073199</c:v>
                </c:pt>
                <c:pt idx="159087">
                  <c:v>46.977024565309897</c:v>
                </c:pt>
                <c:pt idx="159088">
                  <c:v>46.977130518207503</c:v>
                </c:pt>
                <c:pt idx="159089">
                  <c:v>46.977236470765902</c:v>
                </c:pt>
                <c:pt idx="159090">
                  <c:v>46.977342422985203</c:v>
                </c:pt>
                <c:pt idx="159091">
                  <c:v>46.977448374865297</c:v>
                </c:pt>
                <c:pt idx="159092">
                  <c:v>46.977554326406299</c:v>
                </c:pt>
                <c:pt idx="159093">
                  <c:v>46.977660277608202</c:v>
                </c:pt>
                <c:pt idx="159094">
                  <c:v>46.977766228470898</c:v>
                </c:pt>
                <c:pt idx="159095">
                  <c:v>46.977872178994403</c:v>
                </c:pt>
                <c:pt idx="159096">
                  <c:v>46.977978129178901</c:v>
                </c:pt>
                <c:pt idx="159097">
                  <c:v>46.9780840790242</c:v>
                </c:pt>
                <c:pt idx="159098">
                  <c:v>46.9781900285303</c:v>
                </c:pt>
                <c:pt idx="159099">
                  <c:v>46.9782959776974</c:v>
                </c:pt>
                <c:pt idx="159100">
                  <c:v>46.978401926525301</c:v>
                </c:pt>
                <c:pt idx="159101">
                  <c:v>46.978507875014003</c:v>
                </c:pt>
                <c:pt idx="159102">
                  <c:v>46.978613823163599</c:v>
                </c:pt>
                <c:pt idx="159103">
                  <c:v>46.978719770974102</c:v>
                </c:pt>
                <c:pt idx="159104">
                  <c:v>46.978825718445499</c:v>
                </c:pt>
                <c:pt idx="159105">
                  <c:v>46.978931665577697</c:v>
                </c:pt>
                <c:pt idx="159106">
                  <c:v>46.979037612370803</c:v>
                </c:pt>
                <c:pt idx="159107">
                  <c:v>46.979143558824802</c:v>
                </c:pt>
                <c:pt idx="159108">
                  <c:v>46.979249504939702</c:v>
                </c:pt>
                <c:pt idx="159109">
                  <c:v>46.979355450715403</c:v>
                </c:pt>
                <c:pt idx="159110">
                  <c:v>46.979461396151997</c:v>
                </c:pt>
                <c:pt idx="159111">
                  <c:v>46.979567341249499</c:v>
                </c:pt>
                <c:pt idx="159112">
                  <c:v>46.979673286007902</c:v>
                </c:pt>
                <c:pt idx="159113">
                  <c:v>46.979779230427198</c:v>
                </c:pt>
                <c:pt idx="159114">
                  <c:v>46.979885174507302</c:v>
                </c:pt>
                <c:pt idx="159115">
                  <c:v>46.9799911182483</c:v>
                </c:pt>
                <c:pt idx="159116">
                  <c:v>46.980097061650198</c:v>
                </c:pt>
                <c:pt idx="159117">
                  <c:v>46.980203004712997</c:v>
                </c:pt>
                <c:pt idx="159118">
                  <c:v>46.980308947436697</c:v>
                </c:pt>
                <c:pt idx="159119">
                  <c:v>46.980414889821198</c:v>
                </c:pt>
                <c:pt idx="159120">
                  <c:v>46.980520831866698</c:v>
                </c:pt>
                <c:pt idx="159121">
                  <c:v>46.980626773573</c:v>
                </c:pt>
                <c:pt idx="159122">
                  <c:v>46.980732714940203</c:v>
                </c:pt>
                <c:pt idx="159123">
                  <c:v>46.980838655968299</c:v>
                </c:pt>
                <c:pt idx="159124">
                  <c:v>46.980944596657302</c:v>
                </c:pt>
                <c:pt idx="159125">
                  <c:v>46.981050537007199</c:v>
                </c:pt>
                <c:pt idx="159126">
                  <c:v>46.981156477017997</c:v>
                </c:pt>
                <c:pt idx="159127">
                  <c:v>46.981262416689702</c:v>
                </c:pt>
                <c:pt idx="159128">
                  <c:v>46.981368356022301</c:v>
                </c:pt>
                <c:pt idx="159129">
                  <c:v>46.981474295015801</c:v>
                </c:pt>
                <c:pt idx="159130">
                  <c:v>46.981580233670201</c:v>
                </c:pt>
                <c:pt idx="159131">
                  <c:v>46.981686171985402</c:v>
                </c:pt>
                <c:pt idx="159132">
                  <c:v>46.981792109961603</c:v>
                </c:pt>
                <c:pt idx="159133">
                  <c:v>46.981898047598698</c:v>
                </c:pt>
                <c:pt idx="159134">
                  <c:v>46.9820039848967</c:v>
                </c:pt>
                <c:pt idx="159135">
                  <c:v>46.982109921855603</c:v>
                </c:pt>
                <c:pt idx="159136">
                  <c:v>46.982215858475399</c:v>
                </c:pt>
                <c:pt idx="159137">
                  <c:v>46.982321794756103</c:v>
                </c:pt>
                <c:pt idx="159138">
                  <c:v>46.982427730697701</c:v>
                </c:pt>
                <c:pt idx="159139">
                  <c:v>46.982533666300199</c:v>
                </c:pt>
                <c:pt idx="159140">
                  <c:v>46.982639601563598</c:v>
                </c:pt>
                <c:pt idx="159141">
                  <c:v>46.982745536487997</c:v>
                </c:pt>
                <c:pt idx="159142">
                  <c:v>46.982851471073197</c:v>
                </c:pt>
                <c:pt idx="159143">
                  <c:v>46.982957405319397</c:v>
                </c:pt>
                <c:pt idx="159144">
                  <c:v>46.983063339226497</c:v>
                </c:pt>
                <c:pt idx="159145">
                  <c:v>46.983169272794498</c:v>
                </c:pt>
                <c:pt idx="159146">
                  <c:v>46.9832752060234</c:v>
                </c:pt>
                <c:pt idx="159147">
                  <c:v>46.983381138913202</c:v>
                </c:pt>
                <c:pt idx="159148">
                  <c:v>46.983487071463898</c:v>
                </c:pt>
                <c:pt idx="159149">
                  <c:v>46.983593003675601</c:v>
                </c:pt>
                <c:pt idx="159150">
                  <c:v>46.983698935548198</c:v>
                </c:pt>
                <c:pt idx="159151">
                  <c:v>46.983804867081702</c:v>
                </c:pt>
                <c:pt idx="159152">
                  <c:v>46.983910798276099</c:v>
                </c:pt>
                <c:pt idx="159153">
                  <c:v>46.984016729131497</c:v>
                </c:pt>
                <c:pt idx="159154">
                  <c:v>46.984122659647703</c:v>
                </c:pt>
                <c:pt idx="159155">
                  <c:v>46.984228589825001</c:v>
                </c:pt>
                <c:pt idx="159156">
                  <c:v>46.984334519663101</c:v>
                </c:pt>
                <c:pt idx="159157">
                  <c:v>46.984440449162101</c:v>
                </c:pt>
                <c:pt idx="159158">
                  <c:v>46.984546378322101</c:v>
                </c:pt>
                <c:pt idx="159159">
                  <c:v>46.984652307143001</c:v>
                </c:pt>
                <c:pt idx="159160">
                  <c:v>46.984758235624902</c:v>
                </c:pt>
                <c:pt idx="159161">
                  <c:v>46.984864163767703</c:v>
                </c:pt>
                <c:pt idx="159162">
                  <c:v>46.984970091571398</c:v>
                </c:pt>
                <c:pt idx="159163">
                  <c:v>46.985076019036001</c:v>
                </c:pt>
                <c:pt idx="159164">
                  <c:v>46.985181946161603</c:v>
                </c:pt>
                <c:pt idx="159165">
                  <c:v>46.985287872948099</c:v>
                </c:pt>
                <c:pt idx="159166">
                  <c:v>46.985393799395602</c:v>
                </c:pt>
                <c:pt idx="159167">
                  <c:v>46.985499725503999</c:v>
                </c:pt>
                <c:pt idx="159168">
                  <c:v>46.985605651273303</c:v>
                </c:pt>
                <c:pt idx="159169">
                  <c:v>46.985711576703601</c:v>
                </c:pt>
                <c:pt idx="159170">
                  <c:v>46.985817501794799</c:v>
                </c:pt>
                <c:pt idx="159171">
                  <c:v>46.985923426546996</c:v>
                </c:pt>
                <c:pt idx="159172">
                  <c:v>46.986029350960102</c:v>
                </c:pt>
                <c:pt idx="159173">
                  <c:v>46.986135275034201</c:v>
                </c:pt>
                <c:pt idx="159174">
                  <c:v>46.9862411987692</c:v>
                </c:pt>
                <c:pt idx="159175">
                  <c:v>46.9863471221651</c:v>
                </c:pt>
                <c:pt idx="159176">
                  <c:v>46.986453045222</c:v>
                </c:pt>
                <c:pt idx="159177">
                  <c:v>46.9865589679398</c:v>
                </c:pt>
                <c:pt idx="159178">
                  <c:v>46.9866648903186</c:v>
                </c:pt>
                <c:pt idx="159179">
                  <c:v>46.986770812358401</c:v>
                </c:pt>
                <c:pt idx="159180">
                  <c:v>46.986876734059102</c:v>
                </c:pt>
                <c:pt idx="159181">
                  <c:v>46.986982655420697</c:v>
                </c:pt>
                <c:pt idx="159182">
                  <c:v>46.987088576443398</c:v>
                </c:pt>
                <c:pt idx="159183">
                  <c:v>46.9871944971269</c:v>
                </c:pt>
                <c:pt idx="159184">
                  <c:v>46.987300417471403</c:v>
                </c:pt>
                <c:pt idx="159185">
                  <c:v>46.987406337476898</c:v>
                </c:pt>
                <c:pt idx="159186">
                  <c:v>46.987512257143401</c:v>
                </c:pt>
                <c:pt idx="159187">
                  <c:v>46.987618176470797</c:v>
                </c:pt>
                <c:pt idx="159188">
                  <c:v>46.9877240954591</c:v>
                </c:pt>
                <c:pt idx="159189">
                  <c:v>46.987830014108503</c:v>
                </c:pt>
                <c:pt idx="159190">
                  <c:v>46.987935932418701</c:v>
                </c:pt>
                <c:pt idx="159191">
                  <c:v>46.988041850389997</c:v>
                </c:pt>
                <c:pt idx="159192">
                  <c:v>46.988147768022202</c:v>
                </c:pt>
                <c:pt idx="159193">
                  <c:v>46.988253685315399</c:v>
                </c:pt>
                <c:pt idx="159194">
                  <c:v>46.988359602269597</c:v>
                </c:pt>
                <c:pt idx="159195">
                  <c:v>46.988465518884702</c:v>
                </c:pt>
                <c:pt idx="159196">
                  <c:v>46.9885714351608</c:v>
                </c:pt>
                <c:pt idx="159197">
                  <c:v>46.988677351097898</c:v>
                </c:pt>
                <c:pt idx="159198">
                  <c:v>46.988783266695897</c:v>
                </c:pt>
                <c:pt idx="159199">
                  <c:v>46.988889181954903</c:v>
                </c:pt>
                <c:pt idx="159200">
                  <c:v>46.988995096874902</c:v>
                </c:pt>
                <c:pt idx="159201">
                  <c:v>46.989101011455901</c:v>
                </c:pt>
                <c:pt idx="159202">
                  <c:v>46.9892069256978</c:v>
                </c:pt>
                <c:pt idx="159203">
                  <c:v>46.9893128396007</c:v>
                </c:pt>
                <c:pt idx="159204">
                  <c:v>46.9894187531646</c:v>
                </c:pt>
                <c:pt idx="159205">
                  <c:v>46.989524666389499</c:v>
                </c:pt>
                <c:pt idx="159206">
                  <c:v>46.989630579275399</c:v>
                </c:pt>
                <c:pt idx="159207">
                  <c:v>46.9897364918222</c:v>
                </c:pt>
                <c:pt idx="159208">
                  <c:v>46.98984240403</c:v>
                </c:pt>
                <c:pt idx="159209">
                  <c:v>46.989948315898801</c:v>
                </c:pt>
                <c:pt idx="159210">
                  <c:v>46.990054227428601</c:v>
                </c:pt>
                <c:pt idx="159211">
                  <c:v>46.990160138619402</c:v>
                </c:pt>
                <c:pt idx="159212">
                  <c:v>46.990266049471202</c:v>
                </c:pt>
                <c:pt idx="159213">
                  <c:v>46.990371959983896</c:v>
                </c:pt>
                <c:pt idx="159214">
                  <c:v>46.990477870157697</c:v>
                </c:pt>
                <c:pt idx="159215">
                  <c:v>46.990583779992399</c:v>
                </c:pt>
                <c:pt idx="159216">
                  <c:v>46.9906896894882</c:v>
                </c:pt>
                <c:pt idx="159217">
                  <c:v>46.990795598644901</c:v>
                </c:pt>
                <c:pt idx="159218">
                  <c:v>46.990901507462603</c:v>
                </c:pt>
                <c:pt idx="159219">
                  <c:v>46.991007415941297</c:v>
                </c:pt>
                <c:pt idx="159220">
                  <c:v>46.991113324080999</c:v>
                </c:pt>
                <c:pt idx="159221">
                  <c:v>46.991219231881701</c:v>
                </c:pt>
                <c:pt idx="159222">
                  <c:v>46.991325139343502</c:v>
                </c:pt>
                <c:pt idx="159223">
                  <c:v>46.991431046466197</c:v>
                </c:pt>
                <c:pt idx="159224">
                  <c:v>46.991536953249899</c:v>
                </c:pt>
                <c:pt idx="159225">
                  <c:v>46.991642859694601</c:v>
                </c:pt>
                <c:pt idx="159226">
                  <c:v>46.991748765800303</c:v>
                </c:pt>
                <c:pt idx="159227">
                  <c:v>46.991854671566998</c:v>
                </c:pt>
                <c:pt idx="159228">
                  <c:v>46.9919605769947</c:v>
                </c:pt>
                <c:pt idx="159229">
                  <c:v>46.992066482083402</c:v>
                </c:pt>
                <c:pt idx="159230">
                  <c:v>46.992172386833197</c:v>
                </c:pt>
                <c:pt idx="159231">
                  <c:v>46.992278291243899</c:v>
                </c:pt>
                <c:pt idx="159232">
                  <c:v>46.992384195315701</c:v>
                </c:pt>
                <c:pt idx="159233">
                  <c:v>46.992490099048403</c:v>
                </c:pt>
                <c:pt idx="159234">
                  <c:v>46.992596002442198</c:v>
                </c:pt>
                <c:pt idx="159235">
                  <c:v>46.992701905497</c:v>
                </c:pt>
                <c:pt idx="159236">
                  <c:v>46.992807808212802</c:v>
                </c:pt>
                <c:pt idx="159237">
                  <c:v>46.992913710589598</c:v>
                </c:pt>
                <c:pt idx="159238">
                  <c:v>46.993019612627499</c:v>
                </c:pt>
                <c:pt idx="159239">
                  <c:v>46.993125514326302</c:v>
                </c:pt>
                <c:pt idx="159240">
                  <c:v>46.993231415686203</c:v>
                </c:pt>
                <c:pt idx="159241">
                  <c:v>46.993337316707098</c:v>
                </c:pt>
                <c:pt idx="159242">
                  <c:v>46.993443217389</c:v>
                </c:pt>
                <c:pt idx="159243">
                  <c:v>46.993549117731902</c:v>
                </c:pt>
                <c:pt idx="159244">
                  <c:v>46.993655017735797</c:v>
                </c:pt>
                <c:pt idx="159245">
                  <c:v>46.993760917400799</c:v>
                </c:pt>
                <c:pt idx="159246">
                  <c:v>46.993866816726801</c:v>
                </c:pt>
                <c:pt idx="159247">
                  <c:v>46.993972715713802</c:v>
                </c:pt>
                <c:pt idx="159248">
                  <c:v>46.994078614361896</c:v>
                </c:pt>
                <c:pt idx="159249">
                  <c:v>46.994184512670998</c:v>
                </c:pt>
                <c:pt idx="159250">
                  <c:v>46.994290410641099</c:v>
                </c:pt>
                <c:pt idx="159251">
                  <c:v>46.994396308272201</c:v>
                </c:pt>
                <c:pt idx="159252">
                  <c:v>46.994502205564402</c:v>
                </c:pt>
                <c:pt idx="159253">
                  <c:v>46.994608102517603</c:v>
                </c:pt>
                <c:pt idx="159254">
                  <c:v>46.994713999131797</c:v>
                </c:pt>
                <c:pt idx="159255">
                  <c:v>46.994819895407097</c:v>
                </c:pt>
                <c:pt idx="159256">
                  <c:v>46.994925791343398</c:v>
                </c:pt>
                <c:pt idx="159257">
                  <c:v>46.995031686940699</c:v>
                </c:pt>
                <c:pt idx="159258">
                  <c:v>46.995137582199099</c:v>
                </c:pt>
                <c:pt idx="159259">
                  <c:v>46.9952434771185</c:v>
                </c:pt>
                <c:pt idx="159260">
                  <c:v>46.995349371699</c:v>
                </c:pt>
                <c:pt idx="159261">
                  <c:v>46.9954552659405</c:v>
                </c:pt>
                <c:pt idx="159262">
                  <c:v>46.995561159843</c:v>
                </c:pt>
                <c:pt idx="159263">
                  <c:v>46.995667053406599</c:v>
                </c:pt>
                <c:pt idx="159264">
                  <c:v>46.995772946631199</c:v>
                </c:pt>
                <c:pt idx="159265">
                  <c:v>46.995878839516898</c:v>
                </c:pt>
                <c:pt idx="159266">
                  <c:v>46.995984732063597</c:v>
                </c:pt>
                <c:pt idx="159267">
                  <c:v>46.996090624271403</c:v>
                </c:pt>
                <c:pt idx="159268">
                  <c:v>46.996196516140202</c:v>
                </c:pt>
                <c:pt idx="159269">
                  <c:v>46.996302407670001</c:v>
                </c:pt>
                <c:pt idx="159270">
                  <c:v>46.996408298860999</c:v>
                </c:pt>
                <c:pt idx="159271">
                  <c:v>46.996514189712897</c:v>
                </c:pt>
                <c:pt idx="159272">
                  <c:v>46.996620080225902</c:v>
                </c:pt>
                <c:pt idx="159273">
                  <c:v>46.9967259704</c:v>
                </c:pt>
                <c:pt idx="159274">
                  <c:v>46.996831860235098</c:v>
                </c:pt>
                <c:pt idx="159275">
                  <c:v>46.996937749731302</c:v>
                </c:pt>
                <c:pt idx="159276">
                  <c:v>46.997043638888599</c:v>
                </c:pt>
                <c:pt idx="159277">
                  <c:v>46.997149527706902</c:v>
                </c:pt>
                <c:pt idx="159278">
                  <c:v>46.997255416186199</c:v>
                </c:pt>
                <c:pt idx="159279">
                  <c:v>46.997361304326603</c:v>
                </c:pt>
                <c:pt idx="159280">
                  <c:v>46.997467192128099</c:v>
                </c:pt>
                <c:pt idx="159281">
                  <c:v>46.997573079590701</c:v>
                </c:pt>
                <c:pt idx="159282">
                  <c:v>46.997678966714297</c:v>
                </c:pt>
                <c:pt idx="159283">
                  <c:v>46.997784853498899</c:v>
                </c:pt>
                <c:pt idx="159284">
                  <c:v>46.997890739944701</c:v>
                </c:pt>
                <c:pt idx="159285">
                  <c:v>46.997996626051503</c:v>
                </c:pt>
                <c:pt idx="159286">
                  <c:v>46.998102511819297</c:v>
                </c:pt>
                <c:pt idx="159287">
                  <c:v>46.998208397248298</c:v>
                </c:pt>
                <c:pt idx="159288">
                  <c:v>46.998314282338299</c:v>
                </c:pt>
                <c:pt idx="159289">
                  <c:v>46.9984201670894</c:v>
                </c:pt>
                <c:pt idx="159290">
                  <c:v>46.9985260515015</c:v>
                </c:pt>
                <c:pt idx="159291">
                  <c:v>46.998631935574799</c:v>
                </c:pt>
                <c:pt idx="159292">
                  <c:v>46.998737819309099</c:v>
                </c:pt>
                <c:pt idx="159293">
                  <c:v>46.998843702704399</c:v>
                </c:pt>
                <c:pt idx="159294">
                  <c:v>46.998949585760897</c:v>
                </c:pt>
                <c:pt idx="159295">
                  <c:v>46.999055468478403</c:v>
                </c:pt>
                <c:pt idx="159296">
                  <c:v>46.999161350857001</c:v>
                </c:pt>
                <c:pt idx="159297">
                  <c:v>46.999267232896699</c:v>
                </c:pt>
                <c:pt idx="159298">
                  <c:v>46.999373114597503</c:v>
                </c:pt>
                <c:pt idx="159299">
                  <c:v>46.9994789959594</c:v>
                </c:pt>
                <c:pt idx="159300">
                  <c:v>46.999584876982297</c:v>
                </c:pt>
                <c:pt idx="159301">
                  <c:v>46.999690757666301</c:v>
                </c:pt>
                <c:pt idx="159302">
                  <c:v>46.999796638011397</c:v>
                </c:pt>
                <c:pt idx="159303">
                  <c:v>46.999902518017599</c:v>
                </c:pt>
                <c:pt idx="159304">
                  <c:v>47.000008397684901</c:v>
                </c:pt>
                <c:pt idx="159305">
                  <c:v>47.000114277013303</c:v>
                </c:pt>
                <c:pt idx="159306">
                  <c:v>47.000220156002698</c:v>
                </c:pt>
                <c:pt idx="159307">
                  <c:v>47.000326034653298</c:v>
                </c:pt>
                <c:pt idx="159308">
                  <c:v>47.000431912964899</c:v>
                </c:pt>
                <c:pt idx="159309">
                  <c:v>47.000537790937699</c:v>
                </c:pt>
                <c:pt idx="159310">
                  <c:v>47.000643668571499</c:v>
                </c:pt>
                <c:pt idx="159311">
                  <c:v>47.000749545866398</c:v>
                </c:pt>
                <c:pt idx="159312">
                  <c:v>47.000855422822397</c:v>
                </c:pt>
                <c:pt idx="159313">
                  <c:v>47.000961299439503</c:v>
                </c:pt>
                <c:pt idx="159314">
                  <c:v>47.0010671757178</c:v>
                </c:pt>
                <c:pt idx="159315">
                  <c:v>47.001173051657098</c:v>
                </c:pt>
                <c:pt idx="159316">
                  <c:v>47.001278927257502</c:v>
                </c:pt>
                <c:pt idx="159317">
                  <c:v>47.001384802518999</c:v>
                </c:pt>
                <c:pt idx="159318">
                  <c:v>47.001490677441602</c:v>
                </c:pt>
                <c:pt idx="159319">
                  <c:v>47.001596552025397</c:v>
                </c:pt>
                <c:pt idx="159320">
                  <c:v>47.001702426270199</c:v>
                </c:pt>
                <c:pt idx="159321">
                  <c:v>47.001808300176101</c:v>
                </c:pt>
                <c:pt idx="159322">
                  <c:v>47.001914173743202</c:v>
                </c:pt>
                <c:pt idx="159323">
                  <c:v>47.002020046971303</c:v>
                </c:pt>
                <c:pt idx="159324">
                  <c:v>47.002125919860603</c:v>
                </c:pt>
                <c:pt idx="159325">
                  <c:v>47.002231792410903</c:v>
                </c:pt>
                <c:pt idx="159326">
                  <c:v>47.002337664622402</c:v>
                </c:pt>
                <c:pt idx="159327">
                  <c:v>47.002443536495001</c:v>
                </c:pt>
                <c:pt idx="159328">
                  <c:v>47.002549408028699</c:v>
                </c:pt>
                <c:pt idx="159329">
                  <c:v>47.002655279223497</c:v>
                </c:pt>
                <c:pt idx="159330">
                  <c:v>47.0027611500795</c:v>
                </c:pt>
                <c:pt idx="159331">
                  <c:v>47.002867020596497</c:v>
                </c:pt>
                <c:pt idx="159332">
                  <c:v>47.0029728907747</c:v>
                </c:pt>
                <c:pt idx="159333">
                  <c:v>47.003078760614002</c:v>
                </c:pt>
                <c:pt idx="159334">
                  <c:v>47.003184630114397</c:v>
                </c:pt>
                <c:pt idx="159335">
                  <c:v>47.003290499275998</c:v>
                </c:pt>
                <c:pt idx="159336">
                  <c:v>47.003396368098599</c:v>
                </c:pt>
                <c:pt idx="159337">
                  <c:v>47.003502236582399</c:v>
                </c:pt>
                <c:pt idx="159338">
                  <c:v>47.003608104727299</c:v>
                </c:pt>
                <c:pt idx="159339">
                  <c:v>47.003713972533298</c:v>
                </c:pt>
                <c:pt idx="159340">
                  <c:v>47.003819840000503</c:v>
                </c:pt>
                <c:pt idx="159341">
                  <c:v>47.003925707128801</c:v>
                </c:pt>
                <c:pt idx="159342">
                  <c:v>47.004031573918198</c:v>
                </c:pt>
                <c:pt idx="159343">
                  <c:v>47.004137440368702</c:v>
                </c:pt>
                <c:pt idx="159344">
                  <c:v>47.004243306480397</c:v>
                </c:pt>
                <c:pt idx="159345">
                  <c:v>47.0043491722532</c:v>
                </c:pt>
                <c:pt idx="159346">
                  <c:v>47.004455037687102</c:v>
                </c:pt>
                <c:pt idx="159347">
                  <c:v>47.004560902782202</c:v>
                </c:pt>
                <c:pt idx="159348">
                  <c:v>47.004666767538403</c:v>
                </c:pt>
                <c:pt idx="159349">
                  <c:v>47.004772631955703</c:v>
                </c:pt>
                <c:pt idx="159350">
                  <c:v>47.004878496034202</c:v>
                </c:pt>
                <c:pt idx="159351">
                  <c:v>47.0049843597738</c:v>
                </c:pt>
                <c:pt idx="159352">
                  <c:v>47.005090223174598</c:v>
                </c:pt>
                <c:pt idx="159353">
                  <c:v>47.005196086236502</c:v>
                </c:pt>
                <c:pt idx="159354">
                  <c:v>47.005301948959499</c:v>
                </c:pt>
                <c:pt idx="159355">
                  <c:v>47.005407811343701</c:v>
                </c:pt>
                <c:pt idx="159356">
                  <c:v>47.005513673388997</c:v>
                </c:pt>
                <c:pt idx="159357">
                  <c:v>47.005619535095498</c:v>
                </c:pt>
                <c:pt idx="159358">
                  <c:v>47.005725396463099</c:v>
                </c:pt>
                <c:pt idx="159359">
                  <c:v>47.005831257491899</c:v>
                </c:pt>
                <c:pt idx="159360">
                  <c:v>47.005937118181798</c:v>
                </c:pt>
                <c:pt idx="159361">
                  <c:v>47.006042978532903</c:v>
                </c:pt>
                <c:pt idx="159362">
                  <c:v>47.006148838545101</c:v>
                </c:pt>
                <c:pt idx="159363">
                  <c:v>47.006254698218498</c:v>
                </c:pt>
                <c:pt idx="159364">
                  <c:v>47.006360557553002</c:v>
                </c:pt>
                <c:pt idx="159365">
                  <c:v>47.006466416548598</c:v>
                </c:pt>
                <c:pt idx="159366">
                  <c:v>47.0065722752055</c:v>
                </c:pt>
                <c:pt idx="159367">
                  <c:v>47.006678133523501</c:v>
                </c:pt>
                <c:pt idx="159368">
                  <c:v>47.006783991502601</c:v>
                </c:pt>
                <c:pt idx="159369">
                  <c:v>47.006889849142901</c:v>
                </c:pt>
                <c:pt idx="159370">
                  <c:v>47.0069957064443</c:v>
                </c:pt>
                <c:pt idx="159371">
                  <c:v>47.007101563406998</c:v>
                </c:pt>
                <c:pt idx="159372">
                  <c:v>47.007207420030703</c:v>
                </c:pt>
                <c:pt idx="159373">
                  <c:v>47.007313276315699</c:v>
                </c:pt>
                <c:pt idx="159374">
                  <c:v>47.007419132261802</c:v>
                </c:pt>
                <c:pt idx="159375">
                  <c:v>47.007524987869097</c:v>
                </c:pt>
                <c:pt idx="159376">
                  <c:v>47.007630843137498</c:v>
                </c:pt>
                <c:pt idx="159377">
                  <c:v>47.007736698067099</c:v>
                </c:pt>
                <c:pt idx="159378">
                  <c:v>47.007842552657898</c:v>
                </c:pt>
                <c:pt idx="159379">
                  <c:v>47.007948406909797</c:v>
                </c:pt>
                <c:pt idx="159380">
                  <c:v>47.008054260822902</c:v>
                </c:pt>
                <c:pt idx="159381">
                  <c:v>47.008160114397199</c:v>
                </c:pt>
                <c:pt idx="159382">
                  <c:v>47.008265967632603</c:v>
                </c:pt>
                <c:pt idx="159383">
                  <c:v>47.008371820529298</c:v>
                </c:pt>
                <c:pt idx="159384">
                  <c:v>47.0084776730871</c:v>
                </c:pt>
                <c:pt idx="159385">
                  <c:v>47.008583525306001</c:v>
                </c:pt>
                <c:pt idx="159386">
                  <c:v>47.008689377186201</c:v>
                </c:pt>
                <c:pt idx="159387">
                  <c:v>47.0087952287275</c:v>
                </c:pt>
                <c:pt idx="159388">
                  <c:v>47.008901079929998</c:v>
                </c:pt>
                <c:pt idx="159389">
                  <c:v>47.009006930793703</c:v>
                </c:pt>
                <c:pt idx="159390">
                  <c:v>47.009112781318599</c:v>
                </c:pt>
                <c:pt idx="159391">
                  <c:v>47.009218631504602</c:v>
                </c:pt>
                <c:pt idx="159392">
                  <c:v>47.009324481351896</c:v>
                </c:pt>
                <c:pt idx="159393">
                  <c:v>47.009430330860297</c:v>
                </c:pt>
                <c:pt idx="159394">
                  <c:v>47.009536180029897</c:v>
                </c:pt>
                <c:pt idx="159395">
                  <c:v>47.009642028860704</c:v>
                </c:pt>
                <c:pt idx="159396">
                  <c:v>47.009747877352602</c:v>
                </c:pt>
                <c:pt idx="159397">
                  <c:v>47.009853725505799</c:v>
                </c:pt>
                <c:pt idx="159398">
                  <c:v>47.009959573320103</c:v>
                </c:pt>
                <c:pt idx="159399">
                  <c:v>47.010065420795698</c:v>
                </c:pt>
                <c:pt idx="159400">
                  <c:v>47.0101712679324</c:v>
                </c:pt>
                <c:pt idx="159401">
                  <c:v>47.0102771147304</c:v>
                </c:pt>
                <c:pt idx="159402">
                  <c:v>47.010382961189499</c:v>
                </c:pt>
                <c:pt idx="159403">
                  <c:v>47.010488807309798</c:v>
                </c:pt>
                <c:pt idx="159404">
                  <c:v>47.010594653091303</c:v>
                </c:pt>
                <c:pt idx="159405">
                  <c:v>47.010700498534</c:v>
                </c:pt>
                <c:pt idx="159406">
                  <c:v>47.010806343637903</c:v>
                </c:pt>
                <c:pt idx="159407">
                  <c:v>47.010912188402997</c:v>
                </c:pt>
                <c:pt idx="159408">
                  <c:v>47.011018032829298</c:v>
                </c:pt>
                <c:pt idx="159409">
                  <c:v>47.011123876916798</c:v>
                </c:pt>
                <c:pt idx="159410">
                  <c:v>47.011229720665497</c:v>
                </c:pt>
                <c:pt idx="159411">
                  <c:v>47.011335564075502</c:v>
                </c:pt>
                <c:pt idx="159412">
                  <c:v>47.011441407146599</c:v>
                </c:pt>
                <c:pt idx="159413">
                  <c:v>47.011547249878902</c:v>
                </c:pt>
                <c:pt idx="159414">
                  <c:v>47.011653092272397</c:v>
                </c:pt>
                <c:pt idx="159415">
                  <c:v>47.011758934327197</c:v>
                </c:pt>
                <c:pt idx="159416">
                  <c:v>47.011864776043097</c:v>
                </c:pt>
                <c:pt idx="159417">
                  <c:v>47.011970617420303</c:v>
                </c:pt>
                <c:pt idx="159418">
                  <c:v>47.012076458458701</c:v>
                </c:pt>
                <c:pt idx="159419">
                  <c:v>47.012182299158198</c:v>
                </c:pt>
                <c:pt idx="159420">
                  <c:v>47.012288139519001</c:v>
                </c:pt>
                <c:pt idx="159421">
                  <c:v>47.012393979541002</c:v>
                </c:pt>
                <c:pt idx="159422">
                  <c:v>47.012499819224303</c:v>
                </c:pt>
                <c:pt idx="159423">
                  <c:v>47.012605658568702</c:v>
                </c:pt>
                <c:pt idx="159424">
                  <c:v>47.012711497574401</c:v>
                </c:pt>
                <c:pt idx="159425">
                  <c:v>47.012817336241298</c:v>
                </c:pt>
                <c:pt idx="159426">
                  <c:v>47.012923174569302</c:v>
                </c:pt>
                <c:pt idx="159427">
                  <c:v>47.013029012558697</c:v>
                </c:pt>
                <c:pt idx="159428">
                  <c:v>47.013134850209198</c:v>
                </c:pt>
                <c:pt idx="159429">
                  <c:v>47.013240687520998</c:v>
                </c:pt>
                <c:pt idx="159430">
                  <c:v>47.013346524493997</c:v>
                </c:pt>
                <c:pt idx="159431">
                  <c:v>47.013452361128202</c:v>
                </c:pt>
                <c:pt idx="159432">
                  <c:v>47.013558197423599</c:v>
                </c:pt>
                <c:pt idx="159433">
                  <c:v>47.013664033380302</c:v>
                </c:pt>
                <c:pt idx="159434">
                  <c:v>47.013769868998203</c:v>
                </c:pt>
                <c:pt idx="159435">
                  <c:v>47.013875704277297</c:v>
                </c:pt>
                <c:pt idx="159436">
                  <c:v>47.013981539217703</c:v>
                </c:pt>
                <c:pt idx="159437">
                  <c:v>47.014087373819201</c:v>
                </c:pt>
                <c:pt idx="159438">
                  <c:v>47.014193208082098</c:v>
                </c:pt>
                <c:pt idx="159439">
                  <c:v>47.014299042006101</c:v>
                </c:pt>
                <c:pt idx="159440">
                  <c:v>47.014404875591403</c:v>
                </c:pt>
                <c:pt idx="159441">
                  <c:v>47.014510708837904</c:v>
                </c:pt>
                <c:pt idx="159442">
                  <c:v>47.014616541745703</c:v>
                </c:pt>
                <c:pt idx="159443">
                  <c:v>47.014722374314701</c:v>
                </c:pt>
                <c:pt idx="159444">
                  <c:v>47.014828206544998</c:v>
                </c:pt>
                <c:pt idx="159445">
                  <c:v>47.014934038436401</c:v>
                </c:pt>
                <c:pt idx="159446">
                  <c:v>47.015039869989202</c:v>
                </c:pt>
                <c:pt idx="159447">
                  <c:v>47.015145701203103</c:v>
                </c:pt>
                <c:pt idx="159448">
                  <c:v>47.015251532078302</c:v>
                </c:pt>
                <c:pt idx="159449">
                  <c:v>47.0153573626148</c:v>
                </c:pt>
                <c:pt idx="159450">
                  <c:v>47.015463192812497</c:v>
                </c:pt>
                <c:pt idx="159451">
                  <c:v>47.0155690226714</c:v>
                </c:pt>
                <c:pt idx="159452">
                  <c:v>47.015674852191601</c:v>
                </c:pt>
                <c:pt idx="159453">
                  <c:v>47.015780681373101</c:v>
                </c:pt>
                <c:pt idx="159454">
                  <c:v>47.0158865102158</c:v>
                </c:pt>
                <c:pt idx="159455">
                  <c:v>47.015992338719698</c:v>
                </c:pt>
                <c:pt idx="159456">
                  <c:v>47.016098166884902</c:v>
                </c:pt>
                <c:pt idx="159457">
                  <c:v>47.016203994711397</c:v>
                </c:pt>
                <c:pt idx="159458">
                  <c:v>47.016309822199098</c:v>
                </c:pt>
                <c:pt idx="159459">
                  <c:v>47.016415649347998</c:v>
                </c:pt>
                <c:pt idx="159460">
                  <c:v>47.016521476158204</c:v>
                </c:pt>
                <c:pt idx="159461">
                  <c:v>47.016627302629701</c:v>
                </c:pt>
                <c:pt idx="159462">
                  <c:v>47.016733128762503</c:v>
                </c:pt>
                <c:pt idx="159463">
                  <c:v>47.016838954556498</c:v>
                </c:pt>
                <c:pt idx="159464">
                  <c:v>47.016944780011698</c:v>
                </c:pt>
                <c:pt idx="159465">
                  <c:v>47.017050605128198</c:v>
                </c:pt>
                <c:pt idx="159466">
                  <c:v>47.017156429906002</c:v>
                </c:pt>
                <c:pt idx="159467">
                  <c:v>47.017262254345098</c:v>
                </c:pt>
                <c:pt idx="159468">
                  <c:v>47.017368078445401</c:v>
                </c:pt>
                <c:pt idx="159469">
                  <c:v>47.017473902206902</c:v>
                </c:pt>
                <c:pt idx="159470">
                  <c:v>47.017579725629801</c:v>
                </c:pt>
                <c:pt idx="159471">
                  <c:v>47.017685548713899</c:v>
                </c:pt>
                <c:pt idx="159472">
                  <c:v>47.017791371459303</c:v>
                </c:pt>
                <c:pt idx="159473">
                  <c:v>47.017897193865998</c:v>
                </c:pt>
                <c:pt idx="159474">
                  <c:v>47.0180030159339</c:v>
                </c:pt>
                <c:pt idx="159475">
                  <c:v>47.0181088376631</c:v>
                </c:pt>
                <c:pt idx="159476">
                  <c:v>47.018214659053498</c:v>
                </c:pt>
                <c:pt idx="159477">
                  <c:v>47.018320480105302</c:v>
                </c:pt>
                <c:pt idx="159478">
                  <c:v>47.018426300818298</c:v>
                </c:pt>
                <c:pt idx="159479">
                  <c:v>47.0185321211926</c:v>
                </c:pt>
                <c:pt idx="159480">
                  <c:v>47.018637941228199</c:v>
                </c:pt>
                <c:pt idx="159481">
                  <c:v>47.018743760925098</c:v>
                </c:pt>
                <c:pt idx="159482">
                  <c:v>47.018849580283202</c:v>
                </c:pt>
                <c:pt idx="159483">
                  <c:v>47.018955399302598</c:v>
                </c:pt>
                <c:pt idx="159484">
                  <c:v>47.0190612179833</c:v>
                </c:pt>
                <c:pt idx="159485">
                  <c:v>47.0191670363253</c:v>
                </c:pt>
                <c:pt idx="159486">
                  <c:v>47.019272854328598</c:v>
                </c:pt>
                <c:pt idx="159487">
                  <c:v>47.019378671993202</c:v>
                </c:pt>
                <c:pt idx="159488">
                  <c:v>47.019484489318998</c:v>
                </c:pt>
                <c:pt idx="159489">
                  <c:v>47.0195903063061</c:v>
                </c:pt>
                <c:pt idx="159490">
                  <c:v>47.019696122954599</c:v>
                </c:pt>
                <c:pt idx="159491">
                  <c:v>47.019801939264298</c:v>
                </c:pt>
                <c:pt idx="159492">
                  <c:v>47.019907755235302</c:v>
                </c:pt>
                <c:pt idx="159493">
                  <c:v>47.020013570867597</c:v>
                </c:pt>
                <c:pt idx="159494">
                  <c:v>47.020119386161198</c:v>
                </c:pt>
                <c:pt idx="159495">
                  <c:v>47.020225201116098</c:v>
                </c:pt>
                <c:pt idx="159496">
                  <c:v>47.020331015732197</c:v>
                </c:pt>
                <c:pt idx="159497">
                  <c:v>47.0204368300097</c:v>
                </c:pt>
                <c:pt idx="159498">
                  <c:v>47.020542643948502</c:v>
                </c:pt>
                <c:pt idx="159499">
                  <c:v>47.020648457548603</c:v>
                </c:pt>
                <c:pt idx="159500">
                  <c:v>47.020754270810002</c:v>
                </c:pt>
                <c:pt idx="159501">
                  <c:v>47.0208600837326</c:v>
                </c:pt>
                <c:pt idx="159502">
                  <c:v>47.020965896316604</c:v>
                </c:pt>
                <c:pt idx="159503">
                  <c:v>47.021071708561898</c:v>
                </c:pt>
                <c:pt idx="159504">
                  <c:v>47.021177520468498</c:v>
                </c:pt>
                <c:pt idx="159505">
                  <c:v>47.021283332036397</c:v>
                </c:pt>
                <c:pt idx="159506">
                  <c:v>47.021389143265601</c:v>
                </c:pt>
                <c:pt idx="159507">
                  <c:v>47.021494954156097</c:v>
                </c:pt>
                <c:pt idx="159508">
                  <c:v>47.021600764707898</c:v>
                </c:pt>
                <c:pt idx="159509">
                  <c:v>47.021706574920998</c:v>
                </c:pt>
                <c:pt idx="159510">
                  <c:v>47.021812384795503</c:v>
                </c:pt>
                <c:pt idx="159511">
                  <c:v>47.021918194331199</c:v>
                </c:pt>
                <c:pt idx="159512">
                  <c:v>47.022024003528301</c:v>
                </c:pt>
                <c:pt idx="159513">
                  <c:v>47.022129812386702</c:v>
                </c:pt>
                <c:pt idx="159514">
                  <c:v>47.022235620906301</c:v>
                </c:pt>
                <c:pt idx="159515">
                  <c:v>47.022341429087398</c:v>
                </c:pt>
                <c:pt idx="159516">
                  <c:v>47.0224472369297</c:v>
                </c:pt>
                <c:pt idx="159517">
                  <c:v>47.022553044433302</c:v>
                </c:pt>
                <c:pt idx="159518">
                  <c:v>47.022658851598301</c:v>
                </c:pt>
                <c:pt idx="159519">
                  <c:v>47.022764658424599</c:v>
                </c:pt>
                <c:pt idx="159520">
                  <c:v>47.022870464912202</c:v>
                </c:pt>
                <c:pt idx="159521">
                  <c:v>47.022976271061097</c:v>
                </c:pt>
                <c:pt idx="159522">
                  <c:v>47.023082076871397</c:v>
                </c:pt>
                <c:pt idx="159523">
                  <c:v>47.023187882342903</c:v>
                </c:pt>
                <c:pt idx="159524">
                  <c:v>47.0232936874758</c:v>
                </c:pt>
                <c:pt idx="159525">
                  <c:v>47.023399492270102</c:v>
                </c:pt>
                <c:pt idx="159526">
                  <c:v>47.023505296725602</c:v>
                </c:pt>
                <c:pt idx="159527">
                  <c:v>47.023611100842501</c:v>
                </c:pt>
                <c:pt idx="159528">
                  <c:v>47.023716904620699</c:v>
                </c:pt>
                <c:pt idx="159529">
                  <c:v>47.023822708060301</c:v>
                </c:pt>
                <c:pt idx="159530">
                  <c:v>47.023928511161202</c:v>
                </c:pt>
                <c:pt idx="159531">
                  <c:v>47.024034313923401</c:v>
                </c:pt>
                <c:pt idx="159532">
                  <c:v>47.024140116346899</c:v>
                </c:pt>
                <c:pt idx="159533">
                  <c:v>47.024245918431802</c:v>
                </c:pt>
                <c:pt idx="159534">
                  <c:v>47.024351720178103</c:v>
                </c:pt>
                <c:pt idx="159535">
                  <c:v>47.024457521585603</c:v>
                </c:pt>
                <c:pt idx="159536">
                  <c:v>47.024563322654501</c:v>
                </c:pt>
                <c:pt idx="159537">
                  <c:v>47.024669123384797</c:v>
                </c:pt>
                <c:pt idx="159538">
                  <c:v>47.024774923776299</c:v>
                </c:pt>
                <c:pt idx="159539">
                  <c:v>47.024880723829298</c:v>
                </c:pt>
                <c:pt idx="159540">
                  <c:v>47.024986523543497</c:v>
                </c:pt>
                <c:pt idx="159541">
                  <c:v>47.0250923229192</c:v>
                </c:pt>
                <c:pt idx="159542">
                  <c:v>47.025198121956102</c:v>
                </c:pt>
                <c:pt idx="159543">
                  <c:v>47.025303920654402</c:v>
                </c:pt>
                <c:pt idx="159544">
                  <c:v>47.0254097190141</c:v>
                </c:pt>
                <c:pt idx="159545">
                  <c:v>47.025515517035103</c:v>
                </c:pt>
                <c:pt idx="159546">
                  <c:v>47.025621314717398</c:v>
                </c:pt>
                <c:pt idx="159547">
                  <c:v>47.025727112061098</c:v>
                </c:pt>
                <c:pt idx="159548">
                  <c:v>47.025832909066203</c:v>
                </c:pt>
                <c:pt idx="159549">
                  <c:v>47.025938705732599</c:v>
                </c:pt>
                <c:pt idx="159550">
                  <c:v>47.026044502060401</c:v>
                </c:pt>
                <c:pt idx="159551">
                  <c:v>47.026150298049501</c:v>
                </c:pt>
                <c:pt idx="159552">
                  <c:v>47.026256093699999</c:v>
                </c:pt>
                <c:pt idx="159553">
                  <c:v>47.026361889011802</c:v>
                </c:pt>
                <c:pt idx="159554">
                  <c:v>47.026467683984997</c:v>
                </c:pt>
                <c:pt idx="159555">
                  <c:v>47.026573478619497</c:v>
                </c:pt>
                <c:pt idx="159556">
                  <c:v>47.026679272915402</c:v>
                </c:pt>
                <c:pt idx="159557">
                  <c:v>47.026785066872698</c:v>
                </c:pt>
                <c:pt idx="159558">
                  <c:v>47.026890860491399</c:v>
                </c:pt>
                <c:pt idx="159559">
                  <c:v>47.026996653771398</c:v>
                </c:pt>
                <c:pt idx="159560">
                  <c:v>47.027102446712703</c:v>
                </c:pt>
                <c:pt idx="159561">
                  <c:v>47.027208239315499</c:v>
                </c:pt>
                <c:pt idx="159562">
                  <c:v>47.0273140315796</c:v>
                </c:pt>
                <c:pt idx="159563">
                  <c:v>47.027419823504999</c:v>
                </c:pt>
                <c:pt idx="159564">
                  <c:v>47.027525615091903</c:v>
                </c:pt>
                <c:pt idx="159565">
                  <c:v>47.027631406340099</c:v>
                </c:pt>
                <c:pt idx="159566">
                  <c:v>47.0277371972496</c:v>
                </c:pt>
                <c:pt idx="159567">
                  <c:v>47.027842987820598</c:v>
                </c:pt>
                <c:pt idx="159568">
                  <c:v>47.027948778052902</c:v>
                </c:pt>
                <c:pt idx="159569">
                  <c:v>47.028054567946597</c:v>
                </c:pt>
                <c:pt idx="159570">
                  <c:v>47.028160357501697</c:v>
                </c:pt>
                <c:pt idx="159571">
                  <c:v>47.028266146718202</c:v>
                </c:pt>
                <c:pt idx="159572">
                  <c:v>47.028371935595999</c:v>
                </c:pt>
                <c:pt idx="159573">
                  <c:v>47.0284777241352</c:v>
                </c:pt>
                <c:pt idx="159574">
                  <c:v>47.0285835123358</c:v>
                </c:pt>
                <c:pt idx="159575">
                  <c:v>47.028689300197797</c:v>
                </c:pt>
                <c:pt idx="159576">
                  <c:v>47.0287950877211</c:v>
                </c:pt>
                <c:pt idx="159577">
                  <c:v>47.028900874905901</c:v>
                </c:pt>
                <c:pt idx="159578">
                  <c:v>47.029006661752</c:v>
                </c:pt>
                <c:pt idx="159579">
                  <c:v>47.029112448259497</c:v>
                </c:pt>
                <c:pt idx="159580">
                  <c:v>47.029218234428399</c:v>
                </c:pt>
                <c:pt idx="159581">
                  <c:v>47.029324020258699</c:v>
                </c:pt>
                <c:pt idx="159582">
                  <c:v>47.029429805750397</c:v>
                </c:pt>
                <c:pt idx="159583">
                  <c:v>47.0295355909034</c:v>
                </c:pt>
                <c:pt idx="159584">
                  <c:v>47.029641375717901</c:v>
                </c:pt>
                <c:pt idx="159585">
                  <c:v>47.0297471601937</c:v>
                </c:pt>
                <c:pt idx="159586">
                  <c:v>47.029852944330997</c:v>
                </c:pt>
                <c:pt idx="159587">
                  <c:v>47.0299587281296</c:v>
                </c:pt>
                <c:pt idx="159588">
                  <c:v>47.0300645115896</c:v>
                </c:pt>
                <c:pt idx="159589">
                  <c:v>47.030170294710999</c:v>
                </c:pt>
                <c:pt idx="159590">
                  <c:v>47.030276077493902</c:v>
                </c:pt>
                <c:pt idx="159591">
                  <c:v>47.030381859938103</c:v>
                </c:pt>
                <c:pt idx="159592">
                  <c:v>47.030487642043703</c:v>
                </c:pt>
                <c:pt idx="159593">
                  <c:v>47.0305934238107</c:v>
                </c:pt>
                <c:pt idx="159594">
                  <c:v>47.030699205239202</c:v>
                </c:pt>
                <c:pt idx="159595">
                  <c:v>47.030804986329002</c:v>
                </c:pt>
                <c:pt idx="159596">
                  <c:v>47.030910767080201</c:v>
                </c:pt>
                <c:pt idx="159597">
                  <c:v>47.031016547492897</c:v>
                </c:pt>
                <c:pt idx="159598">
                  <c:v>47.031122327566898</c:v>
                </c:pt>
                <c:pt idx="159599">
                  <c:v>47.031228107302397</c:v>
                </c:pt>
                <c:pt idx="159600">
                  <c:v>47.031333886699201</c:v>
                </c:pt>
                <c:pt idx="159601">
                  <c:v>47.031439665757503</c:v>
                </c:pt>
                <c:pt idx="159602">
                  <c:v>47.031545444477203</c:v>
                </c:pt>
                <c:pt idx="159603">
                  <c:v>47.031651222858301</c:v>
                </c:pt>
                <c:pt idx="159604">
                  <c:v>47.031757000900797</c:v>
                </c:pt>
                <c:pt idx="159605">
                  <c:v>47.031862778604697</c:v>
                </c:pt>
                <c:pt idx="159606">
                  <c:v>47.031968555970003</c:v>
                </c:pt>
                <c:pt idx="159607">
                  <c:v>47.0320743329968</c:v>
                </c:pt>
                <c:pt idx="159608">
                  <c:v>47.032180109684901</c:v>
                </c:pt>
                <c:pt idx="159609">
                  <c:v>47.032285886034501</c:v>
                </c:pt>
                <c:pt idx="159610">
                  <c:v>47.032391662045498</c:v>
                </c:pt>
                <c:pt idx="159611">
                  <c:v>47.032497437718</c:v>
                </c:pt>
                <c:pt idx="159612">
                  <c:v>47.0326032130518</c:v>
                </c:pt>
                <c:pt idx="159613">
                  <c:v>47.032708988047098</c:v>
                </c:pt>
                <c:pt idx="159614">
                  <c:v>47.032814762703801</c:v>
                </c:pt>
                <c:pt idx="159615">
                  <c:v>47.032920537021901</c:v>
                </c:pt>
                <c:pt idx="159616">
                  <c:v>47.0330263110014</c:v>
                </c:pt>
                <c:pt idx="159617">
                  <c:v>47.033132084642403</c:v>
                </c:pt>
                <c:pt idx="159618">
                  <c:v>47.033237857944798</c:v>
                </c:pt>
                <c:pt idx="159619">
                  <c:v>47.033343630908597</c:v>
                </c:pt>
                <c:pt idx="159620">
                  <c:v>47.033449403533901</c:v>
                </c:pt>
                <c:pt idx="159621">
                  <c:v>47.033555175820602</c:v>
                </c:pt>
                <c:pt idx="159622">
                  <c:v>47.033660947768702</c:v>
                </c:pt>
                <c:pt idx="159623">
                  <c:v>47.0337667193782</c:v>
                </c:pt>
                <c:pt idx="159624">
                  <c:v>47.033872490649202</c:v>
                </c:pt>
                <c:pt idx="159625">
                  <c:v>47.033978261581701</c:v>
                </c:pt>
                <c:pt idx="159626">
                  <c:v>47.0340840321755</c:v>
                </c:pt>
                <c:pt idx="159627">
                  <c:v>47.034189802430802</c:v>
                </c:pt>
                <c:pt idx="159628">
                  <c:v>47.034295572347602</c:v>
                </c:pt>
                <c:pt idx="159629">
                  <c:v>47.034401341925701</c:v>
                </c:pt>
                <c:pt idx="159630">
                  <c:v>47.034507111165397</c:v>
                </c:pt>
                <c:pt idx="159631">
                  <c:v>47.034612880066398</c:v>
                </c:pt>
                <c:pt idx="159632">
                  <c:v>47.034718648628903</c:v>
                </c:pt>
                <c:pt idx="159633">
                  <c:v>47.034824416852899</c:v>
                </c:pt>
                <c:pt idx="159634">
                  <c:v>47.0349301847383</c:v>
                </c:pt>
                <c:pt idx="159635">
                  <c:v>47.035035952285099</c:v>
                </c:pt>
                <c:pt idx="159636">
                  <c:v>47.035141719493403</c:v>
                </c:pt>
                <c:pt idx="159637">
                  <c:v>47.035247486363097</c:v>
                </c:pt>
                <c:pt idx="159638">
                  <c:v>47.035353252894303</c:v>
                </c:pt>
                <c:pt idx="159639">
                  <c:v>47.0354590190869</c:v>
                </c:pt>
                <c:pt idx="159640">
                  <c:v>47.035564784941002</c:v>
                </c:pt>
                <c:pt idx="159641">
                  <c:v>47.035670550456601</c:v>
                </c:pt>
                <c:pt idx="159642">
                  <c:v>47.035776315633598</c:v>
                </c:pt>
                <c:pt idx="159643">
                  <c:v>47.035882080472</c:v>
                </c:pt>
                <c:pt idx="159644">
                  <c:v>47.035987844971899</c:v>
                </c:pt>
                <c:pt idx="159645">
                  <c:v>47.036093609133303</c:v>
                </c:pt>
                <c:pt idx="159646">
                  <c:v>47.036199372956098</c:v>
                </c:pt>
                <c:pt idx="159647">
                  <c:v>47.036305136440397</c:v>
                </c:pt>
                <c:pt idx="159648">
                  <c:v>47.036410899586102</c:v>
                </c:pt>
                <c:pt idx="159649">
                  <c:v>47.036516662393304</c:v>
                </c:pt>
                <c:pt idx="159650">
                  <c:v>47.036622424862003</c:v>
                </c:pt>
                <c:pt idx="159651">
                  <c:v>47.0367281869921</c:v>
                </c:pt>
                <c:pt idx="159652">
                  <c:v>47.036833948783702</c:v>
                </c:pt>
                <c:pt idx="159653">
                  <c:v>47.036939710236801</c:v>
                </c:pt>
                <c:pt idx="159654">
                  <c:v>47.037045471351298</c:v>
                </c:pt>
                <c:pt idx="159655">
                  <c:v>47.0371512321273</c:v>
                </c:pt>
                <c:pt idx="159656">
                  <c:v>47.037256992564799</c:v>
                </c:pt>
                <c:pt idx="159657">
                  <c:v>47.037362752663697</c:v>
                </c:pt>
                <c:pt idx="159658">
                  <c:v>47.037468512424098</c:v>
                </c:pt>
                <c:pt idx="159659">
                  <c:v>47.037574271845997</c:v>
                </c:pt>
                <c:pt idx="159660">
                  <c:v>47.037680030929401</c:v>
                </c:pt>
                <c:pt idx="159661">
                  <c:v>47.037785789674203</c:v>
                </c:pt>
                <c:pt idx="159662">
                  <c:v>47.037891548080502</c:v>
                </c:pt>
                <c:pt idx="159663">
                  <c:v>47.037997306148299</c:v>
                </c:pt>
                <c:pt idx="159664">
                  <c:v>47.0381030638775</c:v>
                </c:pt>
                <c:pt idx="159665">
                  <c:v>47.038208821268299</c:v>
                </c:pt>
                <c:pt idx="159666">
                  <c:v>47.038314578320502</c:v>
                </c:pt>
                <c:pt idx="159667">
                  <c:v>47.038420335034203</c:v>
                </c:pt>
                <c:pt idx="159668">
                  <c:v>47.038526091409402</c:v>
                </c:pt>
                <c:pt idx="159669">
                  <c:v>47.038631847445998</c:v>
                </c:pt>
                <c:pt idx="159670">
                  <c:v>47.038737603144199</c:v>
                </c:pt>
                <c:pt idx="159671">
                  <c:v>47.038843358503797</c:v>
                </c:pt>
                <c:pt idx="159672">
                  <c:v>47.0389491135249</c:v>
                </c:pt>
                <c:pt idx="159673">
                  <c:v>47.039054868207501</c:v>
                </c:pt>
                <c:pt idx="159674">
                  <c:v>47.039160622551599</c:v>
                </c:pt>
                <c:pt idx="159675">
                  <c:v>47.039266376557201</c:v>
                </c:pt>
                <c:pt idx="159676">
                  <c:v>47.039372130224301</c:v>
                </c:pt>
                <c:pt idx="159677">
                  <c:v>47.039477883552898</c:v>
                </c:pt>
                <c:pt idx="159678">
                  <c:v>47.039583636542901</c:v>
                </c:pt>
                <c:pt idx="159679">
                  <c:v>47.0396893891945</c:v>
                </c:pt>
                <c:pt idx="159680">
                  <c:v>47.039795141507497</c:v>
                </c:pt>
                <c:pt idx="159681">
                  <c:v>47.039900893482098</c:v>
                </c:pt>
                <c:pt idx="159682">
                  <c:v>47.040006645118098</c:v>
                </c:pt>
                <c:pt idx="159683">
                  <c:v>47.040112396415701</c:v>
                </c:pt>
                <c:pt idx="159684">
                  <c:v>47.040218147374702</c:v>
                </c:pt>
                <c:pt idx="159685">
                  <c:v>47.040323897995201</c:v>
                </c:pt>
                <c:pt idx="159686">
                  <c:v>47.040429648277303</c:v>
                </c:pt>
                <c:pt idx="159687">
                  <c:v>47.040535398220797</c:v>
                </c:pt>
                <c:pt idx="159688">
                  <c:v>47.040641147825902</c:v>
                </c:pt>
                <c:pt idx="159689">
                  <c:v>47.040746897092397</c:v>
                </c:pt>
                <c:pt idx="159690">
                  <c:v>47.040852646020497</c:v>
                </c:pt>
                <c:pt idx="159691">
                  <c:v>47.040958394610101</c:v>
                </c:pt>
                <c:pt idx="159692">
                  <c:v>47.041064142861103</c:v>
                </c:pt>
                <c:pt idx="159693">
                  <c:v>47.041169890773702</c:v>
                </c:pt>
                <c:pt idx="159694">
                  <c:v>47.041275638347798</c:v>
                </c:pt>
                <c:pt idx="159695">
                  <c:v>47.041381385583399</c:v>
                </c:pt>
                <c:pt idx="159696">
                  <c:v>47.041487132480597</c:v>
                </c:pt>
                <c:pt idx="159697">
                  <c:v>47.0415928790392</c:v>
                </c:pt>
                <c:pt idx="159698">
                  <c:v>47.041698625259301</c:v>
                </c:pt>
                <c:pt idx="159699">
                  <c:v>47.041804371140998</c:v>
                </c:pt>
                <c:pt idx="159700">
                  <c:v>47.0419101166842</c:v>
                </c:pt>
                <c:pt idx="159701">
                  <c:v>47.042015861888899</c:v>
                </c:pt>
                <c:pt idx="159702">
                  <c:v>47.042121606755103</c:v>
                </c:pt>
                <c:pt idx="159703">
                  <c:v>47.042227351282797</c:v>
                </c:pt>
                <c:pt idx="159704">
                  <c:v>47.042333095472102</c:v>
                </c:pt>
                <c:pt idx="159705">
                  <c:v>47.042438839322898</c:v>
                </c:pt>
                <c:pt idx="159706">
                  <c:v>47.042544582835198</c:v>
                </c:pt>
                <c:pt idx="159707">
                  <c:v>47.042650326009003</c:v>
                </c:pt>
                <c:pt idx="159708">
                  <c:v>47.042756068844398</c:v>
                </c:pt>
                <c:pt idx="159709">
                  <c:v>47.042861811341297</c:v>
                </c:pt>
                <c:pt idx="159710">
                  <c:v>47.0429675534997</c:v>
                </c:pt>
                <c:pt idx="159711">
                  <c:v>47.043073295319601</c:v>
                </c:pt>
                <c:pt idx="159712">
                  <c:v>47.043179036801099</c:v>
                </c:pt>
                <c:pt idx="159713">
                  <c:v>47.043284777944102</c:v>
                </c:pt>
                <c:pt idx="159714">
                  <c:v>47.043390518748602</c:v>
                </c:pt>
                <c:pt idx="159715">
                  <c:v>47.043496259214699</c:v>
                </c:pt>
                <c:pt idx="159716">
                  <c:v>47.0436019993423</c:v>
                </c:pt>
                <c:pt idx="159717">
                  <c:v>47.043707739131399</c:v>
                </c:pt>
                <c:pt idx="159718">
                  <c:v>47.043813478582102</c:v>
                </c:pt>
                <c:pt idx="159719">
                  <c:v>47.043919217694302</c:v>
                </c:pt>
                <c:pt idx="159720">
                  <c:v>47.044024956468</c:v>
                </c:pt>
                <c:pt idx="159721">
                  <c:v>47.044130694903302</c:v>
                </c:pt>
                <c:pt idx="159722">
                  <c:v>47.044236433000101</c:v>
                </c:pt>
                <c:pt idx="159723">
                  <c:v>47.044342170758497</c:v>
                </c:pt>
                <c:pt idx="159724">
                  <c:v>47.044447908178398</c:v>
                </c:pt>
                <c:pt idx="159725">
                  <c:v>47.044553645259903</c:v>
                </c:pt>
                <c:pt idx="159726">
                  <c:v>47.044659382002898</c:v>
                </c:pt>
                <c:pt idx="159727">
                  <c:v>47.044765118407398</c:v>
                </c:pt>
                <c:pt idx="159728">
                  <c:v>47.044870854473501</c:v>
                </c:pt>
                <c:pt idx="159729">
                  <c:v>47.044976590201202</c:v>
                </c:pt>
                <c:pt idx="159730">
                  <c:v>47.0450823255904</c:v>
                </c:pt>
                <c:pt idx="159731">
                  <c:v>47.045188060641102</c:v>
                </c:pt>
                <c:pt idx="159732">
                  <c:v>47.045293795353402</c:v>
                </c:pt>
                <c:pt idx="159733">
                  <c:v>47.045399529727199</c:v>
                </c:pt>
                <c:pt idx="159734">
                  <c:v>47.0455052637626</c:v>
                </c:pt>
                <c:pt idx="159735">
                  <c:v>47.045610997459598</c:v>
                </c:pt>
                <c:pt idx="159736">
                  <c:v>47.0457167308181</c:v>
                </c:pt>
                <c:pt idx="159737">
                  <c:v>47.045822463838199</c:v>
                </c:pt>
                <c:pt idx="159738">
                  <c:v>47.045928196519803</c:v>
                </c:pt>
                <c:pt idx="159739">
                  <c:v>47.046033928862997</c:v>
                </c:pt>
                <c:pt idx="159740">
                  <c:v>47.046139660867702</c:v>
                </c:pt>
                <c:pt idx="159741">
                  <c:v>47.046245392533997</c:v>
                </c:pt>
                <c:pt idx="159742">
                  <c:v>47.046351123861903</c:v>
                </c:pt>
                <c:pt idx="159743">
                  <c:v>47.0464568548513</c:v>
                </c:pt>
                <c:pt idx="159744">
                  <c:v>47.046562585502301</c:v>
                </c:pt>
                <c:pt idx="159745">
                  <c:v>47.046668315814898</c:v>
                </c:pt>
                <c:pt idx="159746">
                  <c:v>47.046774045789</c:v>
                </c:pt>
                <c:pt idx="159747">
                  <c:v>47.046879775424699</c:v>
                </c:pt>
                <c:pt idx="159748">
                  <c:v>47.046985504722002</c:v>
                </c:pt>
                <c:pt idx="159749">
                  <c:v>47.047091233680803</c:v>
                </c:pt>
                <c:pt idx="159750">
                  <c:v>47.0471969623012</c:v>
                </c:pt>
                <c:pt idx="159751">
                  <c:v>47.047302690583201</c:v>
                </c:pt>
                <c:pt idx="159752">
                  <c:v>47.0474084185267</c:v>
                </c:pt>
                <c:pt idx="159753">
                  <c:v>47.047514146131903</c:v>
                </c:pt>
                <c:pt idx="159754">
                  <c:v>47.047619873398602</c:v>
                </c:pt>
                <c:pt idx="159755">
                  <c:v>47.0477256003268</c:v>
                </c:pt>
                <c:pt idx="159756">
                  <c:v>47.0478313269167</c:v>
                </c:pt>
                <c:pt idx="159757">
                  <c:v>47.047937053168098</c:v>
                </c:pt>
                <c:pt idx="159758">
                  <c:v>47.048042779081101</c:v>
                </c:pt>
                <c:pt idx="159759">
                  <c:v>47.0481485046557</c:v>
                </c:pt>
                <c:pt idx="159760">
                  <c:v>47.048254229891903</c:v>
                </c:pt>
                <c:pt idx="159761">
                  <c:v>47.048359954789703</c:v>
                </c:pt>
                <c:pt idx="159762">
                  <c:v>47.048465679349</c:v>
                </c:pt>
                <c:pt idx="159763">
                  <c:v>47.048571403569902</c:v>
                </c:pt>
                <c:pt idx="159764">
                  <c:v>47.0486771274525</c:v>
                </c:pt>
                <c:pt idx="159765">
                  <c:v>47.048782850996503</c:v>
                </c:pt>
                <c:pt idx="159766">
                  <c:v>47.048888574202202</c:v>
                </c:pt>
                <c:pt idx="159767">
                  <c:v>47.048994297069498</c:v>
                </c:pt>
                <c:pt idx="159768">
                  <c:v>47.049100019598399</c:v>
                </c:pt>
                <c:pt idx="159769">
                  <c:v>47.049205741788803</c:v>
                </c:pt>
                <c:pt idx="159770">
                  <c:v>47.049311463640898</c:v>
                </c:pt>
                <c:pt idx="159771">
                  <c:v>47.049417185154503</c:v>
                </c:pt>
                <c:pt idx="159772">
                  <c:v>47.049522906329798</c:v>
                </c:pt>
                <c:pt idx="159773">
                  <c:v>47.049628627166598</c:v>
                </c:pt>
                <c:pt idx="159774">
                  <c:v>47.049734347665101</c:v>
                </c:pt>
                <c:pt idx="159775">
                  <c:v>47.049840067825102</c:v>
                </c:pt>
                <c:pt idx="159776">
                  <c:v>47.049945787646699</c:v>
                </c:pt>
                <c:pt idx="159777">
                  <c:v>47.05005150713</c:v>
                </c:pt>
                <c:pt idx="159778">
                  <c:v>47.050157226274798</c:v>
                </c:pt>
                <c:pt idx="159779">
                  <c:v>47.050262945081201</c:v>
                </c:pt>
                <c:pt idx="159780">
                  <c:v>47.0503686635493</c:v>
                </c:pt>
                <c:pt idx="159781">
                  <c:v>47.050474381678903</c:v>
                </c:pt>
                <c:pt idx="159782">
                  <c:v>47.050580099470203</c:v>
                </c:pt>
                <c:pt idx="159783">
                  <c:v>47.050685816923</c:v>
                </c:pt>
                <c:pt idx="159784">
                  <c:v>47.050791534037501</c:v>
                </c:pt>
                <c:pt idx="159785">
                  <c:v>47.050897250813598</c:v>
                </c:pt>
                <c:pt idx="159786">
                  <c:v>47.0510029672512</c:v>
                </c:pt>
                <c:pt idx="159787">
                  <c:v>47.051108683350499</c:v>
                </c:pt>
                <c:pt idx="159788">
                  <c:v>47.051214399111402</c:v>
                </c:pt>
                <c:pt idx="159789">
                  <c:v>47.051320114534001</c:v>
                </c:pt>
                <c:pt idx="159790">
                  <c:v>47.051425829618097</c:v>
                </c:pt>
                <c:pt idx="159791">
                  <c:v>47.051531544363897</c:v>
                </c:pt>
                <c:pt idx="159792">
                  <c:v>47.051637258771201</c:v>
                </c:pt>
                <c:pt idx="159793">
                  <c:v>47.051742972840202</c:v>
                </c:pt>
                <c:pt idx="159794">
                  <c:v>47.0518486865708</c:v>
                </c:pt>
                <c:pt idx="159795">
                  <c:v>47.051954399963002</c:v>
                </c:pt>
                <c:pt idx="159796">
                  <c:v>47.0520601130169</c:v>
                </c:pt>
                <c:pt idx="159797">
                  <c:v>47.052165825732303</c:v>
                </c:pt>
                <c:pt idx="159798">
                  <c:v>47.052271538109402</c:v>
                </c:pt>
                <c:pt idx="159799">
                  <c:v>47.052377250148098</c:v>
                </c:pt>
                <c:pt idx="159800">
                  <c:v>47.052482961848497</c:v>
                </c:pt>
                <c:pt idx="159801">
                  <c:v>47.052588673210401</c:v>
                </c:pt>
                <c:pt idx="159802">
                  <c:v>47.052694384234002</c:v>
                </c:pt>
                <c:pt idx="159803">
                  <c:v>47.052800094919299</c:v>
                </c:pt>
                <c:pt idx="159804">
                  <c:v>47.0529058052661</c:v>
                </c:pt>
                <c:pt idx="159805">
                  <c:v>47.053011515274598</c:v>
                </c:pt>
                <c:pt idx="159806">
                  <c:v>47.0531172249447</c:v>
                </c:pt>
                <c:pt idx="159807">
                  <c:v>47.053222934276398</c:v>
                </c:pt>
                <c:pt idx="159808">
                  <c:v>47.053328643269801</c:v>
                </c:pt>
                <c:pt idx="159809">
                  <c:v>47.0534343519248</c:v>
                </c:pt>
                <c:pt idx="159810">
                  <c:v>47.053540060241502</c:v>
                </c:pt>
                <c:pt idx="159811">
                  <c:v>47.053645768219802</c:v>
                </c:pt>
                <c:pt idx="159812">
                  <c:v>47.053751475859698</c:v>
                </c:pt>
                <c:pt idx="159813">
                  <c:v>47.053857183161298</c:v>
                </c:pt>
                <c:pt idx="159814">
                  <c:v>47.053962890124502</c:v>
                </c:pt>
                <c:pt idx="159815">
                  <c:v>47.054068596749303</c:v>
                </c:pt>
                <c:pt idx="159816">
                  <c:v>47.054174303035801</c:v>
                </c:pt>
                <c:pt idx="159817">
                  <c:v>47.054280008983902</c:v>
                </c:pt>
                <c:pt idx="159818">
                  <c:v>47.0543857145937</c:v>
                </c:pt>
                <c:pt idx="159819">
                  <c:v>47.054491419865101</c:v>
                </c:pt>
                <c:pt idx="159820">
                  <c:v>47.0545971247982</c:v>
                </c:pt>
                <c:pt idx="159821">
                  <c:v>47.054702829392902</c:v>
                </c:pt>
                <c:pt idx="159822">
                  <c:v>47.0548085336493</c:v>
                </c:pt>
                <c:pt idx="159823">
                  <c:v>47.054914237567303</c:v>
                </c:pt>
                <c:pt idx="159824">
                  <c:v>47.055019941147002</c:v>
                </c:pt>
                <c:pt idx="159825">
                  <c:v>47.055125644388298</c:v>
                </c:pt>
                <c:pt idx="159826">
                  <c:v>47.055231347291297</c:v>
                </c:pt>
                <c:pt idx="159827">
                  <c:v>47.0553370498559</c:v>
                </c:pt>
                <c:pt idx="159828">
                  <c:v>47.0554427520822</c:v>
                </c:pt>
                <c:pt idx="159829">
                  <c:v>47.055548453970097</c:v>
                </c:pt>
                <c:pt idx="159830">
                  <c:v>47.055654155519697</c:v>
                </c:pt>
                <c:pt idx="159831">
                  <c:v>47.055759856730901</c:v>
                </c:pt>
                <c:pt idx="159832">
                  <c:v>47.055865557603902</c:v>
                </c:pt>
                <c:pt idx="159833">
                  <c:v>47.055971258138399</c:v>
                </c:pt>
                <c:pt idx="159834">
                  <c:v>47.0560769583347</c:v>
                </c:pt>
                <c:pt idx="159835">
                  <c:v>47.056182658192597</c:v>
                </c:pt>
                <c:pt idx="159836">
                  <c:v>47.056288357712099</c:v>
                </c:pt>
                <c:pt idx="159837">
                  <c:v>47.056394056893403</c:v>
                </c:pt>
                <c:pt idx="159838">
                  <c:v>47.056499755736297</c:v>
                </c:pt>
                <c:pt idx="159839">
                  <c:v>47.056605454240803</c:v>
                </c:pt>
                <c:pt idx="159840">
                  <c:v>47.056711152407097</c:v>
                </c:pt>
                <c:pt idx="159841">
                  <c:v>47.056816850235002</c:v>
                </c:pt>
                <c:pt idx="159842">
                  <c:v>47.056922547724596</c:v>
                </c:pt>
                <c:pt idx="159843">
                  <c:v>47.057028244875802</c:v>
                </c:pt>
                <c:pt idx="159844">
                  <c:v>47.057133941688697</c:v>
                </c:pt>
                <c:pt idx="159845">
                  <c:v>47.057239638163303</c:v>
                </c:pt>
                <c:pt idx="159846">
                  <c:v>47.057345334299598</c:v>
                </c:pt>
                <c:pt idx="159847">
                  <c:v>47.057451030097504</c:v>
                </c:pt>
                <c:pt idx="159848">
                  <c:v>47.057556725557099</c:v>
                </c:pt>
                <c:pt idx="159849">
                  <c:v>47.057662420678398</c:v>
                </c:pt>
                <c:pt idx="159850">
                  <c:v>47.0577681154614</c:v>
                </c:pt>
                <c:pt idx="159851">
                  <c:v>47.057873809906098</c:v>
                </c:pt>
                <c:pt idx="159852">
                  <c:v>47.057979504012401</c:v>
                </c:pt>
                <c:pt idx="159853">
                  <c:v>47.0580851977804</c:v>
                </c:pt>
                <c:pt idx="159854">
                  <c:v>47.058190891210103</c:v>
                </c:pt>
                <c:pt idx="159855">
                  <c:v>47.058296584301502</c:v>
                </c:pt>
                <c:pt idx="159856">
                  <c:v>47.058402277054597</c:v>
                </c:pt>
                <c:pt idx="159857">
                  <c:v>47.058507969469403</c:v>
                </c:pt>
                <c:pt idx="159858">
                  <c:v>47.058613661545799</c:v>
                </c:pt>
                <c:pt idx="159859">
                  <c:v>47.058719353283998</c:v>
                </c:pt>
                <c:pt idx="159860">
                  <c:v>47.0588250446838</c:v>
                </c:pt>
                <c:pt idx="159861">
                  <c:v>47.0589307357453</c:v>
                </c:pt>
                <c:pt idx="159862">
                  <c:v>47.059036426468502</c:v>
                </c:pt>
                <c:pt idx="159863">
                  <c:v>47.059142116853401</c:v>
                </c:pt>
                <c:pt idx="159864">
                  <c:v>47.059247806899997</c:v>
                </c:pt>
                <c:pt idx="159865">
                  <c:v>47.059353496608303</c:v>
                </c:pt>
                <c:pt idx="159866">
                  <c:v>47.059459185978298</c:v>
                </c:pt>
                <c:pt idx="159867">
                  <c:v>47.059564875009997</c:v>
                </c:pt>
                <c:pt idx="159868">
                  <c:v>47.059670563703399</c:v>
                </c:pt>
                <c:pt idx="159869">
                  <c:v>47.059776252058498</c:v>
                </c:pt>
                <c:pt idx="159870">
                  <c:v>47.0598819400753</c:v>
                </c:pt>
                <c:pt idx="159871">
                  <c:v>47.059987627753799</c:v>
                </c:pt>
                <c:pt idx="159872">
                  <c:v>47.060093315094001</c:v>
                </c:pt>
                <c:pt idx="159873">
                  <c:v>47.060199002095899</c:v>
                </c:pt>
                <c:pt idx="159874">
                  <c:v>47.060304688759501</c:v>
                </c:pt>
                <c:pt idx="159875">
                  <c:v>47.0604103750848</c:v>
                </c:pt>
                <c:pt idx="159876">
                  <c:v>47.060516061071802</c:v>
                </c:pt>
                <c:pt idx="159877">
                  <c:v>47.060621746720599</c:v>
                </c:pt>
                <c:pt idx="159878">
                  <c:v>47.060727432031001</c:v>
                </c:pt>
                <c:pt idx="159879">
                  <c:v>47.060833117003099</c:v>
                </c:pt>
                <c:pt idx="159880">
                  <c:v>47.060938801637</c:v>
                </c:pt>
                <c:pt idx="159881">
                  <c:v>47.061044485932598</c:v>
                </c:pt>
                <c:pt idx="159882">
                  <c:v>47.061150169889899</c:v>
                </c:pt>
                <c:pt idx="159883">
                  <c:v>47.061255853508897</c:v>
                </c:pt>
                <c:pt idx="159884">
                  <c:v>47.061361536789597</c:v>
                </c:pt>
                <c:pt idx="159885">
                  <c:v>47.061467219732002</c:v>
                </c:pt>
                <c:pt idx="159886">
                  <c:v>47.061572902336202</c:v>
                </c:pt>
                <c:pt idx="159887">
                  <c:v>47.061678584601999</c:v>
                </c:pt>
                <c:pt idx="159888">
                  <c:v>47.0617842665296</c:v>
                </c:pt>
                <c:pt idx="159889">
                  <c:v>47.061889948119003</c:v>
                </c:pt>
                <c:pt idx="159890">
                  <c:v>47.061995629370003</c:v>
                </c:pt>
                <c:pt idx="159891">
                  <c:v>47.062101310282799</c:v>
                </c:pt>
                <c:pt idx="159892">
                  <c:v>47.062206990857298</c:v>
                </c:pt>
                <c:pt idx="159893">
                  <c:v>47.062312671093501</c:v>
                </c:pt>
                <c:pt idx="159894">
                  <c:v>47.0624183509914</c:v>
                </c:pt>
                <c:pt idx="159895">
                  <c:v>47.062524030551103</c:v>
                </c:pt>
                <c:pt idx="159896">
                  <c:v>47.062629709772501</c:v>
                </c:pt>
                <c:pt idx="159897">
                  <c:v>47.062735388655597</c:v>
                </c:pt>
                <c:pt idx="159898">
                  <c:v>47.062841067200502</c:v>
                </c:pt>
                <c:pt idx="159899">
                  <c:v>47.062946745407103</c:v>
                </c:pt>
                <c:pt idx="159900">
                  <c:v>47.063052423275401</c:v>
                </c:pt>
                <c:pt idx="159901">
                  <c:v>47.063158100805403</c:v>
                </c:pt>
                <c:pt idx="159902">
                  <c:v>47.0632637779972</c:v>
                </c:pt>
                <c:pt idx="159903">
                  <c:v>47.0633694548508</c:v>
                </c:pt>
                <c:pt idx="159904">
                  <c:v>47.063475131365998</c:v>
                </c:pt>
                <c:pt idx="159905">
                  <c:v>47.063580807542998</c:v>
                </c:pt>
                <c:pt idx="159906">
                  <c:v>47.063686483381801</c:v>
                </c:pt>
                <c:pt idx="159907">
                  <c:v>47.0637921588823</c:v>
                </c:pt>
                <c:pt idx="159908">
                  <c:v>47.063897834044496</c:v>
                </c:pt>
                <c:pt idx="159909">
                  <c:v>47.064003508868502</c:v>
                </c:pt>
                <c:pt idx="159910">
                  <c:v>47.064109183354198</c:v>
                </c:pt>
                <c:pt idx="159911">
                  <c:v>47.064214857501703</c:v>
                </c:pt>
                <c:pt idx="159912">
                  <c:v>47.064320531310898</c:v>
                </c:pt>
                <c:pt idx="159913">
                  <c:v>47.064426204781803</c:v>
                </c:pt>
                <c:pt idx="159914">
                  <c:v>47.064531877914597</c:v>
                </c:pt>
                <c:pt idx="159915">
                  <c:v>47.064637550709001</c:v>
                </c:pt>
                <c:pt idx="159916">
                  <c:v>47.064743223165202</c:v>
                </c:pt>
                <c:pt idx="159917">
                  <c:v>47.064848895283198</c:v>
                </c:pt>
                <c:pt idx="159918">
                  <c:v>47.064954567062898</c:v>
                </c:pt>
                <c:pt idx="159919">
                  <c:v>47.065060238504302</c:v>
                </c:pt>
                <c:pt idx="159920">
                  <c:v>47.0651659096076</c:v>
                </c:pt>
                <c:pt idx="159921">
                  <c:v>47.065271580372503</c:v>
                </c:pt>
                <c:pt idx="159922">
                  <c:v>47.065377250799301</c:v>
                </c:pt>
                <c:pt idx="159923">
                  <c:v>47.065482920887803</c:v>
                </c:pt>
                <c:pt idx="159924">
                  <c:v>47.065588590638001</c:v>
                </c:pt>
                <c:pt idx="159925">
                  <c:v>47.065694260050002</c:v>
                </c:pt>
                <c:pt idx="159926">
                  <c:v>47.065799929123799</c:v>
                </c:pt>
                <c:pt idx="159927">
                  <c:v>47.065905597859398</c:v>
                </c:pt>
                <c:pt idx="159928">
                  <c:v>47.066011266256702</c:v>
                </c:pt>
                <c:pt idx="159929">
                  <c:v>47.066116934315701</c:v>
                </c:pt>
                <c:pt idx="159930">
                  <c:v>47.066222602036603</c:v>
                </c:pt>
                <c:pt idx="159931">
                  <c:v>47.066328269419202</c:v>
                </c:pt>
                <c:pt idx="159932">
                  <c:v>47.066433936463497</c:v>
                </c:pt>
                <c:pt idx="159933">
                  <c:v>47.066539603169701</c:v>
                </c:pt>
                <c:pt idx="159934">
                  <c:v>47.066645269537602</c:v>
                </c:pt>
                <c:pt idx="159935">
                  <c:v>47.066750935567299</c:v>
                </c:pt>
                <c:pt idx="159936">
                  <c:v>47.066856601258699</c:v>
                </c:pt>
                <c:pt idx="159937">
                  <c:v>47.066962266611903</c:v>
                </c:pt>
                <c:pt idx="159938">
                  <c:v>47.067067931626902</c:v>
                </c:pt>
                <c:pt idx="159939">
                  <c:v>47.067173596303697</c:v>
                </c:pt>
                <c:pt idx="159940">
                  <c:v>47.067279260642302</c:v>
                </c:pt>
                <c:pt idx="159941">
                  <c:v>47.067384924642603</c:v>
                </c:pt>
                <c:pt idx="159942">
                  <c:v>47.0674905883047</c:v>
                </c:pt>
                <c:pt idx="159943">
                  <c:v>47.067596251628601</c:v>
                </c:pt>
                <c:pt idx="159944">
                  <c:v>47.067701914614297</c:v>
                </c:pt>
                <c:pt idx="159945">
                  <c:v>47.067807577261703</c:v>
                </c:pt>
                <c:pt idx="159946">
                  <c:v>47.067913239570899</c:v>
                </c:pt>
                <c:pt idx="159947">
                  <c:v>47.068018901541997</c:v>
                </c:pt>
                <c:pt idx="159948">
                  <c:v>47.068124563174798</c:v>
                </c:pt>
                <c:pt idx="159949">
                  <c:v>47.068230224469403</c:v>
                </c:pt>
                <c:pt idx="159950">
                  <c:v>47.068335885425697</c:v>
                </c:pt>
                <c:pt idx="159951">
                  <c:v>47.0684415460439</c:v>
                </c:pt>
                <c:pt idx="159952">
                  <c:v>47.068547206323899</c:v>
                </c:pt>
                <c:pt idx="159953">
                  <c:v>47.068652866265602</c:v>
                </c:pt>
                <c:pt idx="159954">
                  <c:v>47.0687585258692</c:v>
                </c:pt>
                <c:pt idx="159955">
                  <c:v>47.068864185134501</c:v>
                </c:pt>
                <c:pt idx="159956">
                  <c:v>47.068969844061598</c:v>
                </c:pt>
                <c:pt idx="159957">
                  <c:v>47.069075502650499</c:v>
                </c:pt>
                <c:pt idx="159958">
                  <c:v>47.069181160901202</c:v>
                </c:pt>
                <c:pt idx="159959">
                  <c:v>47.069286818813801</c:v>
                </c:pt>
                <c:pt idx="159960">
                  <c:v>47.069392476388103</c:v>
                </c:pt>
                <c:pt idx="159961">
                  <c:v>47.069498133624201</c:v>
                </c:pt>
                <c:pt idx="159962">
                  <c:v>47.069603790522102</c:v>
                </c:pt>
                <c:pt idx="159963">
                  <c:v>47.069709447081799</c:v>
                </c:pt>
                <c:pt idx="159964">
                  <c:v>47.069815103303299</c:v>
                </c:pt>
                <c:pt idx="159965">
                  <c:v>47.069920759186701</c:v>
                </c:pt>
                <c:pt idx="159966">
                  <c:v>47.070026414731799</c:v>
                </c:pt>
                <c:pt idx="159967">
                  <c:v>47.070132069938701</c:v>
                </c:pt>
                <c:pt idx="159968">
                  <c:v>47.070237724807498</c:v>
                </c:pt>
                <c:pt idx="159969">
                  <c:v>47.070343379337999</c:v>
                </c:pt>
                <c:pt idx="159970">
                  <c:v>47.070449033530402</c:v>
                </c:pt>
                <c:pt idx="159971">
                  <c:v>47.0705546873846</c:v>
                </c:pt>
                <c:pt idx="159972">
                  <c:v>47.070660340900503</c:v>
                </c:pt>
                <c:pt idx="159973">
                  <c:v>47.0707659940783</c:v>
                </c:pt>
                <c:pt idx="159974">
                  <c:v>47.070871646917901</c:v>
                </c:pt>
                <c:pt idx="159975">
                  <c:v>47.070977299419397</c:v>
                </c:pt>
                <c:pt idx="159976">
                  <c:v>47.071082951582603</c:v>
                </c:pt>
                <c:pt idx="159977">
                  <c:v>47.071188603407599</c:v>
                </c:pt>
                <c:pt idx="159978">
                  <c:v>47.071294254894497</c:v>
                </c:pt>
                <c:pt idx="159979">
                  <c:v>47.071399906043197</c:v>
                </c:pt>
                <c:pt idx="159980">
                  <c:v>47.071505556853701</c:v>
                </c:pt>
                <c:pt idx="159981">
                  <c:v>47.0716112073261</c:v>
                </c:pt>
                <c:pt idx="159982">
                  <c:v>47.071716857460203</c:v>
                </c:pt>
                <c:pt idx="159983">
                  <c:v>47.071822507256201</c:v>
                </c:pt>
                <c:pt idx="159984">
                  <c:v>47.071928156714002</c:v>
                </c:pt>
                <c:pt idx="159985">
                  <c:v>47.072033805833598</c:v>
                </c:pt>
                <c:pt idx="159986">
                  <c:v>47.072139454615098</c:v>
                </c:pt>
                <c:pt idx="159987">
                  <c:v>47.0722451030583</c:v>
                </c:pt>
                <c:pt idx="159988">
                  <c:v>47.072350751163498</c:v>
                </c:pt>
                <c:pt idx="159989">
                  <c:v>47.072456398930399</c:v>
                </c:pt>
                <c:pt idx="159990">
                  <c:v>47.072562046359202</c:v>
                </c:pt>
                <c:pt idx="159991">
                  <c:v>47.072667693449802</c:v>
                </c:pt>
                <c:pt idx="159992">
                  <c:v>47.072773340202197</c:v>
                </c:pt>
                <c:pt idx="159993">
                  <c:v>47.072878986616502</c:v>
                </c:pt>
                <c:pt idx="159994">
                  <c:v>47.072984632692602</c:v>
                </c:pt>
                <c:pt idx="159995">
                  <c:v>47.073090278430499</c:v>
                </c:pt>
                <c:pt idx="159996">
                  <c:v>47.073195923830298</c:v>
                </c:pt>
                <c:pt idx="159997">
                  <c:v>47.0733015688919</c:v>
                </c:pt>
                <c:pt idx="159998">
                  <c:v>47.073407213615397</c:v>
                </c:pt>
                <c:pt idx="159999">
                  <c:v>47.073512858000697</c:v>
                </c:pt>
                <c:pt idx="160000">
                  <c:v>47.0736185020478</c:v>
                </c:pt>
                <c:pt idx="160001">
                  <c:v>47.073724145756799</c:v>
                </c:pt>
                <c:pt idx="160002">
                  <c:v>47.073829789127601</c:v>
                </c:pt>
                <c:pt idx="160003">
                  <c:v>47.073935432160297</c:v>
                </c:pt>
                <c:pt idx="160004">
                  <c:v>47.074041074854797</c:v>
                </c:pt>
                <c:pt idx="160005">
                  <c:v>47.0741467172112</c:v>
                </c:pt>
                <c:pt idx="160006">
                  <c:v>47.074252359229398</c:v>
                </c:pt>
                <c:pt idx="160007">
                  <c:v>47.074358000909399</c:v>
                </c:pt>
                <c:pt idx="160008">
                  <c:v>47.074463642251402</c:v>
                </c:pt>
                <c:pt idx="160009">
                  <c:v>47.074569283255101</c:v>
                </c:pt>
                <c:pt idx="160010">
                  <c:v>47.074674923920703</c:v>
                </c:pt>
                <c:pt idx="160011">
                  <c:v>47.074780564248201</c:v>
                </c:pt>
                <c:pt idx="160012">
                  <c:v>47.074886204237501</c:v>
                </c:pt>
                <c:pt idx="160013">
                  <c:v>47.074991843888697</c:v>
                </c:pt>
                <c:pt idx="160014">
                  <c:v>47.075097483201802</c:v>
                </c:pt>
                <c:pt idx="160015">
                  <c:v>47.075203122176703</c:v>
                </c:pt>
                <c:pt idx="160016">
                  <c:v>47.0753087608134</c:v>
                </c:pt>
                <c:pt idx="160017">
                  <c:v>47.075414399111999</c:v>
                </c:pt>
                <c:pt idx="160018">
                  <c:v>47.075520037072501</c:v>
                </c:pt>
                <c:pt idx="160019">
                  <c:v>47.075625674694798</c:v>
                </c:pt>
                <c:pt idx="160020">
                  <c:v>47.075731311978998</c:v>
                </c:pt>
                <c:pt idx="160021">
                  <c:v>47.075836948925101</c:v>
                </c:pt>
                <c:pt idx="160022">
                  <c:v>47.075942585532999</c:v>
                </c:pt>
                <c:pt idx="160023">
                  <c:v>47.0760482218028</c:v>
                </c:pt>
                <c:pt idx="160024">
                  <c:v>47.076153857734496</c:v>
                </c:pt>
                <c:pt idx="160025">
                  <c:v>47.076259493328003</c:v>
                </c:pt>
                <c:pt idx="160026">
                  <c:v>47.076365128583397</c:v>
                </c:pt>
                <c:pt idx="160027">
                  <c:v>47.076470763500701</c:v>
                </c:pt>
                <c:pt idx="160028">
                  <c:v>47.076576398079901</c:v>
                </c:pt>
                <c:pt idx="160029">
                  <c:v>47.076682032320903</c:v>
                </c:pt>
                <c:pt idx="160030">
                  <c:v>47.076787666223801</c:v>
                </c:pt>
                <c:pt idx="160031">
                  <c:v>47.076893299788601</c:v>
                </c:pt>
                <c:pt idx="160032">
                  <c:v>47.076998933015197</c:v>
                </c:pt>
                <c:pt idx="160033">
                  <c:v>47.077104565903703</c:v>
                </c:pt>
                <c:pt idx="160034">
                  <c:v>47.077210198454097</c:v>
                </c:pt>
                <c:pt idx="160035">
                  <c:v>47.0773158306664</c:v>
                </c:pt>
                <c:pt idx="160036">
                  <c:v>47.077421462540599</c:v>
                </c:pt>
                <c:pt idx="160037">
                  <c:v>47.077527094076601</c:v>
                </c:pt>
                <c:pt idx="160038">
                  <c:v>47.077632725274498</c:v>
                </c:pt>
                <c:pt idx="160039">
                  <c:v>47.077738356134397</c:v>
                </c:pt>
                <c:pt idx="160040">
                  <c:v>47.077843986655999</c:v>
                </c:pt>
                <c:pt idx="160041">
                  <c:v>47.077949616839597</c:v>
                </c:pt>
                <c:pt idx="160042">
                  <c:v>47.078055246685103</c:v>
                </c:pt>
                <c:pt idx="160043">
                  <c:v>47.078160876192499</c:v>
                </c:pt>
                <c:pt idx="160044">
                  <c:v>47.078266505361697</c:v>
                </c:pt>
                <c:pt idx="160045">
                  <c:v>47.078372134192797</c:v>
                </c:pt>
                <c:pt idx="160046">
                  <c:v>47.0784777626859</c:v>
                </c:pt>
                <c:pt idx="160047">
                  <c:v>47.078583390840798</c:v>
                </c:pt>
                <c:pt idx="160048">
                  <c:v>47.078689018657599</c:v>
                </c:pt>
                <c:pt idx="160049">
                  <c:v>47.078794646136302</c:v>
                </c:pt>
                <c:pt idx="160050">
                  <c:v>47.078900273276901</c:v>
                </c:pt>
                <c:pt idx="160051">
                  <c:v>47.079005900079402</c:v>
                </c:pt>
                <c:pt idx="160052">
                  <c:v>47.079111526543798</c:v>
                </c:pt>
                <c:pt idx="160053">
                  <c:v>47.079217152670097</c:v>
                </c:pt>
                <c:pt idx="160054">
                  <c:v>47.079322778458298</c:v>
                </c:pt>
                <c:pt idx="160055">
                  <c:v>47.079428403908402</c:v>
                </c:pt>
                <c:pt idx="160056">
                  <c:v>47.079534029020401</c:v>
                </c:pt>
                <c:pt idx="160057">
                  <c:v>47.079639653794302</c:v>
                </c:pt>
                <c:pt idx="160058">
                  <c:v>47.079745278230199</c:v>
                </c:pt>
                <c:pt idx="160059">
                  <c:v>47.079850902327898</c:v>
                </c:pt>
                <c:pt idx="160060">
                  <c:v>47.0799565260875</c:v>
                </c:pt>
                <c:pt idx="160061">
                  <c:v>47.080062149508997</c:v>
                </c:pt>
                <c:pt idx="160062">
                  <c:v>47.080167772592503</c:v>
                </c:pt>
                <c:pt idx="160063">
                  <c:v>47.080273395337798</c:v>
                </c:pt>
                <c:pt idx="160064">
                  <c:v>47.080379017745102</c:v>
                </c:pt>
                <c:pt idx="160065">
                  <c:v>47.080484639814301</c:v>
                </c:pt>
                <c:pt idx="160066">
                  <c:v>47.080590261545403</c:v>
                </c:pt>
                <c:pt idx="160067">
                  <c:v>47.0806958829384</c:v>
                </c:pt>
                <c:pt idx="160068">
                  <c:v>47.0808015039933</c:v>
                </c:pt>
                <c:pt idx="160069">
                  <c:v>47.080907124710102</c:v>
                </c:pt>
                <c:pt idx="160070">
                  <c:v>47.081012745088898</c:v>
                </c:pt>
                <c:pt idx="160071">
                  <c:v>47.081118365129498</c:v>
                </c:pt>
                <c:pt idx="160072">
                  <c:v>47.0812239848321</c:v>
                </c:pt>
                <c:pt idx="160073">
                  <c:v>47.081329604196597</c:v>
                </c:pt>
                <c:pt idx="160074">
                  <c:v>47.081435223223103</c:v>
                </c:pt>
                <c:pt idx="160075">
                  <c:v>47.081540841911398</c:v>
                </c:pt>
                <c:pt idx="160076">
                  <c:v>47.081646460261702</c:v>
                </c:pt>
                <c:pt idx="160077">
                  <c:v>47.081752078273901</c:v>
                </c:pt>
                <c:pt idx="160078">
                  <c:v>47.081857695948003</c:v>
                </c:pt>
                <c:pt idx="160079">
                  <c:v>47.081963313284099</c:v>
                </c:pt>
                <c:pt idx="160080">
                  <c:v>47.082068930282098</c:v>
                </c:pt>
                <c:pt idx="160081">
                  <c:v>47.082174546941999</c:v>
                </c:pt>
                <c:pt idx="160082">
                  <c:v>47.082280163263803</c:v>
                </c:pt>
                <c:pt idx="160083">
                  <c:v>47.082385779247602</c:v>
                </c:pt>
                <c:pt idx="160084">
                  <c:v>47.082491394893303</c:v>
                </c:pt>
                <c:pt idx="160085">
                  <c:v>47.082597010200999</c:v>
                </c:pt>
                <c:pt idx="160086">
                  <c:v>47.082702625170498</c:v>
                </c:pt>
                <c:pt idx="160087">
                  <c:v>47.082808239801999</c:v>
                </c:pt>
                <c:pt idx="160088">
                  <c:v>47.082913854095501</c:v>
                </c:pt>
                <c:pt idx="160089">
                  <c:v>47.0830194680509</c:v>
                </c:pt>
                <c:pt idx="160090">
                  <c:v>47.0831250816682</c:v>
                </c:pt>
                <c:pt idx="160091">
                  <c:v>47.083230694947503</c:v>
                </c:pt>
                <c:pt idx="160092">
                  <c:v>47.0833363078887</c:v>
                </c:pt>
                <c:pt idx="160093">
                  <c:v>47.083441920491801</c:v>
                </c:pt>
                <c:pt idx="160094">
                  <c:v>47.083547532756903</c:v>
                </c:pt>
                <c:pt idx="160095">
                  <c:v>47.083653144684</c:v>
                </c:pt>
                <c:pt idx="160096">
                  <c:v>47.083758756272999</c:v>
                </c:pt>
                <c:pt idx="160097">
                  <c:v>47.083864367523901</c:v>
                </c:pt>
                <c:pt idx="160098">
                  <c:v>47.083969978436798</c:v>
                </c:pt>
                <c:pt idx="160099">
                  <c:v>47.084075589011597</c:v>
                </c:pt>
                <c:pt idx="160100">
                  <c:v>47.084181199248398</c:v>
                </c:pt>
                <c:pt idx="160101">
                  <c:v>47.084286809147102</c:v>
                </c:pt>
                <c:pt idx="160102">
                  <c:v>47.0843924187078</c:v>
                </c:pt>
                <c:pt idx="160103">
                  <c:v>47.084498027930401</c:v>
                </c:pt>
                <c:pt idx="160104">
                  <c:v>47.084603636814997</c:v>
                </c:pt>
                <c:pt idx="160105">
                  <c:v>47.084709245361601</c:v>
                </c:pt>
                <c:pt idx="160106">
                  <c:v>47.084814853570101</c:v>
                </c:pt>
                <c:pt idx="160107">
                  <c:v>47.084920461440497</c:v>
                </c:pt>
                <c:pt idx="160108">
                  <c:v>47.085026068972901</c:v>
                </c:pt>
                <c:pt idx="160109">
                  <c:v>47.0851316761673</c:v>
                </c:pt>
                <c:pt idx="160110">
                  <c:v>47.085237283023602</c:v>
                </c:pt>
                <c:pt idx="160111">
                  <c:v>47.085342889541899</c:v>
                </c:pt>
                <c:pt idx="160112">
                  <c:v>47.085448495722197</c:v>
                </c:pt>
                <c:pt idx="160113">
                  <c:v>47.085554101564398</c:v>
                </c:pt>
                <c:pt idx="160114">
                  <c:v>47.085659707068601</c:v>
                </c:pt>
                <c:pt idx="160115">
                  <c:v>47.085765312234798</c:v>
                </c:pt>
                <c:pt idx="160116">
                  <c:v>47.085870917062898</c:v>
                </c:pt>
                <c:pt idx="160117">
                  <c:v>47.085976521553</c:v>
                </c:pt>
                <c:pt idx="160118">
                  <c:v>47.086082125705097</c:v>
                </c:pt>
                <c:pt idx="160119">
                  <c:v>47.086187729519096</c:v>
                </c:pt>
                <c:pt idx="160120">
                  <c:v>47.086293332995098</c:v>
                </c:pt>
                <c:pt idx="160121">
                  <c:v>47.086398936133101</c:v>
                </c:pt>
                <c:pt idx="160122">
                  <c:v>47.086504538932999</c:v>
                </c:pt>
                <c:pt idx="160123">
                  <c:v>47.086610141394999</c:v>
                </c:pt>
                <c:pt idx="160124">
                  <c:v>47.086715743518901</c:v>
                </c:pt>
                <c:pt idx="160125">
                  <c:v>47.086821345304699</c:v>
                </c:pt>
                <c:pt idx="160126">
                  <c:v>47.086926946752598</c:v>
                </c:pt>
                <c:pt idx="160127">
                  <c:v>47.0870325478624</c:v>
                </c:pt>
                <c:pt idx="160128">
                  <c:v>47.087138148634303</c:v>
                </c:pt>
                <c:pt idx="160129">
                  <c:v>47.087243749068101</c:v>
                </c:pt>
                <c:pt idx="160130">
                  <c:v>47.087349349163802</c:v>
                </c:pt>
                <c:pt idx="160131">
                  <c:v>47.087454948921597</c:v>
                </c:pt>
                <c:pt idx="160132">
                  <c:v>47.087560548341301</c:v>
                </c:pt>
                <c:pt idx="160133">
                  <c:v>47.0876661474231</c:v>
                </c:pt>
                <c:pt idx="160134">
                  <c:v>47.087771746166801</c:v>
                </c:pt>
                <c:pt idx="160135">
                  <c:v>47.087877344572497</c:v>
                </c:pt>
                <c:pt idx="160136">
                  <c:v>47.087982942640203</c:v>
                </c:pt>
                <c:pt idx="160137">
                  <c:v>47.088088540369903</c:v>
                </c:pt>
                <c:pt idx="160138">
                  <c:v>47.088194137761597</c:v>
                </c:pt>
                <c:pt idx="160139">
                  <c:v>47.088299734815202</c:v>
                </c:pt>
                <c:pt idx="160140">
                  <c:v>47.0884053315309</c:v>
                </c:pt>
                <c:pt idx="160141">
                  <c:v>47.088510927908601</c:v>
                </c:pt>
                <c:pt idx="160142">
                  <c:v>47.088616523948197</c:v>
                </c:pt>
                <c:pt idx="160143">
                  <c:v>47.088722119649901</c:v>
                </c:pt>
                <c:pt idx="160144">
                  <c:v>47.088827715013501</c:v>
                </c:pt>
                <c:pt idx="160145">
                  <c:v>47.088933310039202</c:v>
                </c:pt>
                <c:pt idx="160146">
                  <c:v>47.089038904726799</c:v>
                </c:pt>
                <c:pt idx="160147">
                  <c:v>47.089144499076497</c:v>
                </c:pt>
                <c:pt idx="160148">
                  <c:v>47.089250093088097</c:v>
                </c:pt>
                <c:pt idx="160149">
                  <c:v>47.089355686761799</c:v>
                </c:pt>
                <c:pt idx="160150">
                  <c:v>47.089461280097403</c:v>
                </c:pt>
                <c:pt idx="160151">
                  <c:v>47.089566873095102</c:v>
                </c:pt>
                <c:pt idx="160152">
                  <c:v>47.089672465754703</c:v>
                </c:pt>
                <c:pt idx="160153">
                  <c:v>47.089778058076398</c:v>
                </c:pt>
                <c:pt idx="160154">
                  <c:v>47.089883650060102</c:v>
                </c:pt>
                <c:pt idx="160155">
                  <c:v>47.089989241705801</c:v>
                </c:pt>
                <c:pt idx="160156">
                  <c:v>47.090094833013502</c:v>
                </c:pt>
                <c:pt idx="160157">
                  <c:v>47.090200423983198</c:v>
                </c:pt>
                <c:pt idx="160158">
                  <c:v>47.090306014614903</c:v>
                </c:pt>
                <c:pt idx="160159">
                  <c:v>47.090411604908702</c:v>
                </c:pt>
                <c:pt idx="160160">
                  <c:v>47.090517194864397</c:v>
                </c:pt>
                <c:pt idx="160161">
                  <c:v>47.0906227844822</c:v>
                </c:pt>
                <c:pt idx="160162">
                  <c:v>47.090728373761998</c:v>
                </c:pt>
                <c:pt idx="160163">
                  <c:v>47.090833962703798</c:v>
                </c:pt>
                <c:pt idx="160164">
                  <c:v>47.090939551307599</c:v>
                </c:pt>
                <c:pt idx="160165">
                  <c:v>47.091045139573502</c:v>
                </c:pt>
                <c:pt idx="160166">
                  <c:v>47.0911507275014</c:v>
                </c:pt>
                <c:pt idx="160167">
                  <c:v>47.091256315091201</c:v>
                </c:pt>
                <c:pt idx="160168">
                  <c:v>47.091361902343202</c:v>
                </c:pt>
                <c:pt idx="160169">
                  <c:v>47.091467489257099</c:v>
                </c:pt>
                <c:pt idx="160170">
                  <c:v>47.091573075833097</c:v>
                </c:pt>
                <c:pt idx="160171">
                  <c:v>47.091678662071097</c:v>
                </c:pt>
                <c:pt idx="160172">
                  <c:v>47.091784247971098</c:v>
                </c:pt>
                <c:pt idx="160173">
                  <c:v>47.091889833533102</c:v>
                </c:pt>
                <c:pt idx="160174">
                  <c:v>47.0919954187572</c:v>
                </c:pt>
                <c:pt idx="160175">
                  <c:v>47.0921010036433</c:v>
                </c:pt>
                <c:pt idx="160176">
                  <c:v>47.092206588191402</c:v>
                </c:pt>
                <c:pt idx="160177">
                  <c:v>47.092312172401599</c:v>
                </c:pt>
                <c:pt idx="160178">
                  <c:v>47.092417756273797</c:v>
                </c:pt>
                <c:pt idx="160179">
                  <c:v>47.092523339808103</c:v>
                </c:pt>
                <c:pt idx="160180">
                  <c:v>47.092628923004398</c:v>
                </c:pt>
                <c:pt idx="160181">
                  <c:v>47.092734505862701</c:v>
                </c:pt>
                <c:pt idx="160182">
                  <c:v>47.092840088382999</c:v>
                </c:pt>
                <c:pt idx="160183">
                  <c:v>47.092945670565399</c:v>
                </c:pt>
                <c:pt idx="160184">
                  <c:v>47.0930512524099</c:v>
                </c:pt>
                <c:pt idx="160185">
                  <c:v>47.093156833916296</c:v>
                </c:pt>
                <c:pt idx="160186">
                  <c:v>47.093262415084901</c:v>
                </c:pt>
                <c:pt idx="160187">
                  <c:v>47.093367995915401</c:v>
                </c:pt>
                <c:pt idx="160188">
                  <c:v>47.093473576408002</c:v>
                </c:pt>
                <c:pt idx="160189">
                  <c:v>47.093579156562697</c:v>
                </c:pt>
                <c:pt idx="160190">
                  <c:v>47.093684736379402</c:v>
                </c:pt>
                <c:pt idx="160191">
                  <c:v>47.0937903158582</c:v>
                </c:pt>
                <c:pt idx="160192">
                  <c:v>47.093895894999001</c:v>
                </c:pt>
                <c:pt idx="160193">
                  <c:v>47.094001473801796</c:v>
                </c:pt>
                <c:pt idx="160194">
                  <c:v>47.0941070522667</c:v>
                </c:pt>
                <c:pt idx="160195">
                  <c:v>47.094212630393699</c:v>
                </c:pt>
                <c:pt idx="160196">
                  <c:v>47.094318208182699</c:v>
                </c:pt>
                <c:pt idx="160197">
                  <c:v>47.094423785633801</c:v>
                </c:pt>
                <c:pt idx="160198">
                  <c:v>47.094529362746897</c:v>
                </c:pt>
                <c:pt idx="160199">
                  <c:v>47.094634939522102</c:v>
                </c:pt>
                <c:pt idx="160200">
                  <c:v>47.094740515959302</c:v>
                </c:pt>
                <c:pt idx="160201">
                  <c:v>47.094846092058603</c:v>
                </c:pt>
                <c:pt idx="160202">
                  <c:v>47.094951667819998</c:v>
                </c:pt>
                <c:pt idx="160203">
                  <c:v>47.095057243243403</c:v>
                </c:pt>
                <c:pt idx="160204">
                  <c:v>47.095162818328902</c:v>
                </c:pt>
                <c:pt idx="160205">
                  <c:v>47.095268393076402</c:v>
                </c:pt>
                <c:pt idx="160206">
                  <c:v>47.095373967485997</c:v>
                </c:pt>
                <c:pt idx="160207">
                  <c:v>47.095479541557701</c:v>
                </c:pt>
                <c:pt idx="160208">
                  <c:v>47.095585115291399</c:v>
                </c:pt>
                <c:pt idx="160209">
                  <c:v>47.095690688687199</c:v>
                </c:pt>
                <c:pt idx="160210">
                  <c:v>47.0957962617451</c:v>
                </c:pt>
                <c:pt idx="160211">
                  <c:v>47.095901834465103</c:v>
                </c:pt>
                <c:pt idx="160212">
                  <c:v>47.0960074068471</c:v>
                </c:pt>
                <c:pt idx="160213">
                  <c:v>47.096112978891199</c:v>
                </c:pt>
                <c:pt idx="160214">
                  <c:v>47.096218550597399</c:v>
                </c:pt>
                <c:pt idx="160215">
                  <c:v>47.096324121965601</c:v>
                </c:pt>
                <c:pt idx="160216">
                  <c:v>47.096429692995898</c:v>
                </c:pt>
                <c:pt idx="160217">
                  <c:v>47.096535263688303</c:v>
                </c:pt>
                <c:pt idx="160218">
                  <c:v>47.096640834042802</c:v>
                </c:pt>
                <c:pt idx="160219">
                  <c:v>47.096746404059303</c:v>
                </c:pt>
                <c:pt idx="160220">
                  <c:v>47.096851973737898</c:v>
                </c:pt>
                <c:pt idx="160221">
                  <c:v>47.096957543078702</c:v>
                </c:pt>
                <c:pt idx="160222">
                  <c:v>47.097063112081401</c:v>
                </c:pt>
                <c:pt idx="160223">
                  <c:v>47.0971686807463</c:v>
                </c:pt>
                <c:pt idx="160224">
                  <c:v>47.097274249073301</c:v>
                </c:pt>
                <c:pt idx="160225">
                  <c:v>47.097379817062297</c:v>
                </c:pt>
                <c:pt idx="160226">
                  <c:v>47.097485384713401</c:v>
                </c:pt>
                <c:pt idx="160227">
                  <c:v>47.0975909520267</c:v>
                </c:pt>
                <c:pt idx="160228">
                  <c:v>47.097696519002</c:v>
                </c:pt>
                <c:pt idx="160229">
                  <c:v>47.097802085639401</c:v>
                </c:pt>
                <c:pt idx="160230">
                  <c:v>47.097907651938897</c:v>
                </c:pt>
                <c:pt idx="160231">
                  <c:v>47.098013217900402</c:v>
                </c:pt>
                <c:pt idx="160232">
                  <c:v>47.0981187835241</c:v>
                </c:pt>
                <c:pt idx="160233">
                  <c:v>47.0982243488099</c:v>
                </c:pt>
                <c:pt idx="160234">
                  <c:v>47.098329913757702</c:v>
                </c:pt>
                <c:pt idx="160235">
                  <c:v>47.098435478367698</c:v>
                </c:pt>
                <c:pt idx="160236">
                  <c:v>47.098541042639702</c:v>
                </c:pt>
                <c:pt idx="160237">
                  <c:v>47.098646606573901</c:v>
                </c:pt>
                <c:pt idx="160238">
                  <c:v>47.098752170170101</c:v>
                </c:pt>
                <c:pt idx="160239">
                  <c:v>47.098857733428503</c:v>
                </c:pt>
                <c:pt idx="160240">
                  <c:v>47.098963296348899</c:v>
                </c:pt>
                <c:pt idx="160241">
                  <c:v>47.099068858931503</c:v>
                </c:pt>
                <c:pt idx="160242">
                  <c:v>47.099174421176102</c:v>
                </c:pt>
                <c:pt idx="160243">
                  <c:v>47.099279983082901</c:v>
                </c:pt>
                <c:pt idx="160244">
                  <c:v>47.099385544651803</c:v>
                </c:pt>
                <c:pt idx="160245">
                  <c:v>47.099491105882798</c:v>
                </c:pt>
                <c:pt idx="160246">
                  <c:v>47.099596666775803</c:v>
                </c:pt>
                <c:pt idx="160247">
                  <c:v>47.099702227331001</c:v>
                </c:pt>
                <c:pt idx="160248">
                  <c:v>47.099807787548301</c:v>
                </c:pt>
                <c:pt idx="160249">
                  <c:v>47.099913347427702</c:v>
                </c:pt>
                <c:pt idx="160250">
                  <c:v>47.100018906969296</c:v>
                </c:pt>
                <c:pt idx="160251">
                  <c:v>47.1001244661729</c:v>
                </c:pt>
                <c:pt idx="160252">
                  <c:v>47.100230025038698</c:v>
                </c:pt>
                <c:pt idx="160253">
                  <c:v>47.100335583566498</c:v>
                </c:pt>
                <c:pt idx="160254">
                  <c:v>47.100441141756498</c:v>
                </c:pt>
                <c:pt idx="160255">
                  <c:v>47.1005466996086</c:v>
                </c:pt>
                <c:pt idx="160256">
                  <c:v>47.100652257122803</c:v>
                </c:pt>
                <c:pt idx="160257">
                  <c:v>47.1007578142992</c:v>
                </c:pt>
                <c:pt idx="160258">
                  <c:v>47.100863371137599</c:v>
                </c:pt>
                <c:pt idx="160259">
                  <c:v>47.100968927638199</c:v>
                </c:pt>
                <c:pt idx="160260">
                  <c:v>47.1010744838009</c:v>
                </c:pt>
                <c:pt idx="160261">
                  <c:v>47.101180039625703</c:v>
                </c:pt>
                <c:pt idx="160262">
                  <c:v>47.101285595112699</c:v>
                </c:pt>
                <c:pt idx="160263">
                  <c:v>47.101391150261797</c:v>
                </c:pt>
                <c:pt idx="160264">
                  <c:v>47.101496705072996</c:v>
                </c:pt>
                <c:pt idx="160265">
                  <c:v>47.101602259546297</c:v>
                </c:pt>
                <c:pt idx="160266">
                  <c:v>47.101707813681799</c:v>
                </c:pt>
                <c:pt idx="160267">
                  <c:v>47.101813367479402</c:v>
                </c:pt>
                <c:pt idx="160268">
                  <c:v>47.101918920939099</c:v>
                </c:pt>
                <c:pt idx="160269">
                  <c:v>47.102024474060997</c:v>
                </c:pt>
                <c:pt idx="160270">
                  <c:v>47.102130026845003</c:v>
                </c:pt>
                <c:pt idx="160271">
                  <c:v>47.102235579291097</c:v>
                </c:pt>
                <c:pt idx="160272">
                  <c:v>47.102341131399399</c:v>
                </c:pt>
                <c:pt idx="160273">
                  <c:v>47.102446683169802</c:v>
                </c:pt>
                <c:pt idx="160274">
                  <c:v>47.1025522346023</c:v>
                </c:pt>
                <c:pt idx="160275">
                  <c:v>47.102657785696998</c:v>
                </c:pt>
                <c:pt idx="160276">
                  <c:v>47.102763336453798</c:v>
                </c:pt>
                <c:pt idx="160277">
                  <c:v>47.102868886872798</c:v>
                </c:pt>
                <c:pt idx="160278">
                  <c:v>47.1029744369539</c:v>
                </c:pt>
                <c:pt idx="160279">
                  <c:v>47.103079986697203</c:v>
                </c:pt>
                <c:pt idx="160280">
                  <c:v>47.1031855361026</c:v>
                </c:pt>
                <c:pt idx="160281">
                  <c:v>47.103291085170099</c:v>
                </c:pt>
                <c:pt idx="160282">
                  <c:v>47.103396633899798</c:v>
                </c:pt>
                <c:pt idx="160283">
                  <c:v>47.103502182291599</c:v>
                </c:pt>
                <c:pt idx="160284">
                  <c:v>47.103607730345601</c:v>
                </c:pt>
                <c:pt idx="160285">
                  <c:v>47.103713278061697</c:v>
                </c:pt>
                <c:pt idx="160286">
                  <c:v>47.103818825440001</c:v>
                </c:pt>
                <c:pt idx="160287">
                  <c:v>47.103924372480499</c:v>
                </c:pt>
                <c:pt idx="160288">
                  <c:v>47.104029919182999</c:v>
                </c:pt>
                <c:pt idx="160289">
                  <c:v>47.104135465547799</c:v>
                </c:pt>
                <c:pt idx="160290">
                  <c:v>47.1042410115747</c:v>
                </c:pt>
                <c:pt idx="160291">
                  <c:v>47.104346557263803</c:v>
                </c:pt>
                <c:pt idx="160292">
                  <c:v>47.104452102614999</c:v>
                </c:pt>
                <c:pt idx="160293">
                  <c:v>47.104557647628397</c:v>
                </c:pt>
                <c:pt idx="160294">
                  <c:v>47.104663192303903</c:v>
                </c:pt>
                <c:pt idx="160295">
                  <c:v>47.104768736641603</c:v>
                </c:pt>
                <c:pt idx="160296">
                  <c:v>47.104874280641397</c:v>
                </c:pt>
                <c:pt idx="160297">
                  <c:v>47.104979824303499</c:v>
                </c:pt>
                <c:pt idx="160298">
                  <c:v>47.105085367627602</c:v>
                </c:pt>
                <c:pt idx="160299">
                  <c:v>47.105190910613999</c:v>
                </c:pt>
                <c:pt idx="160300">
                  <c:v>47.105296453262497</c:v>
                </c:pt>
                <c:pt idx="160301">
                  <c:v>47.105401995573203</c:v>
                </c:pt>
                <c:pt idx="160302">
                  <c:v>47.105507537546004</c:v>
                </c:pt>
                <c:pt idx="160303">
                  <c:v>47.105613079180998</c:v>
                </c:pt>
                <c:pt idx="160304">
                  <c:v>47.1057186204782</c:v>
                </c:pt>
                <c:pt idx="160305">
                  <c:v>47.105824161437603</c:v>
                </c:pt>
                <c:pt idx="160306">
                  <c:v>47.1059297020591</c:v>
                </c:pt>
                <c:pt idx="160307">
                  <c:v>47.106035242342799</c:v>
                </c:pt>
                <c:pt idx="160308">
                  <c:v>47.106140782288698</c:v>
                </c:pt>
                <c:pt idx="160309">
                  <c:v>47.106246321896798</c:v>
                </c:pt>
                <c:pt idx="160310">
                  <c:v>47.106351861166999</c:v>
                </c:pt>
                <c:pt idx="160311">
                  <c:v>47.106457400099401</c:v>
                </c:pt>
                <c:pt idx="160312">
                  <c:v>47.106562938693997</c:v>
                </c:pt>
                <c:pt idx="160313">
                  <c:v>47.106668476950802</c:v>
                </c:pt>
                <c:pt idx="160314">
                  <c:v>47.106774014869799</c:v>
                </c:pt>
                <c:pt idx="160315">
                  <c:v>47.106879552450899</c:v>
                </c:pt>
                <c:pt idx="160316">
                  <c:v>47.106985089694199</c:v>
                </c:pt>
                <c:pt idx="160317">
                  <c:v>47.1070906265997</c:v>
                </c:pt>
                <c:pt idx="160318">
                  <c:v>47.107196163167401</c:v>
                </c:pt>
                <c:pt idx="160319">
                  <c:v>47.107301699397297</c:v>
                </c:pt>
                <c:pt idx="160320">
                  <c:v>47.107407235289401</c:v>
                </c:pt>
                <c:pt idx="160321">
                  <c:v>47.107512770843599</c:v>
                </c:pt>
                <c:pt idx="160322">
                  <c:v>47.107618306060097</c:v>
                </c:pt>
                <c:pt idx="160323">
                  <c:v>47.107723840938696</c:v>
                </c:pt>
                <c:pt idx="160324">
                  <c:v>47.107829375479596</c:v>
                </c:pt>
                <c:pt idx="160325">
                  <c:v>47.107934909682598</c:v>
                </c:pt>
                <c:pt idx="160326">
                  <c:v>47.1080404435478</c:v>
                </c:pt>
                <c:pt idx="160327">
                  <c:v>47.108145977075203</c:v>
                </c:pt>
                <c:pt idx="160328">
                  <c:v>47.1082515102648</c:v>
                </c:pt>
                <c:pt idx="160329">
                  <c:v>47.108357043116598</c:v>
                </c:pt>
                <c:pt idx="160330">
                  <c:v>47.108462575630597</c:v>
                </c:pt>
                <c:pt idx="160331">
                  <c:v>47.108568107806803</c:v>
                </c:pt>
                <c:pt idx="160332">
                  <c:v>47.108673639645303</c:v>
                </c:pt>
                <c:pt idx="160333">
                  <c:v>47.108779171145898</c:v>
                </c:pt>
                <c:pt idx="160334">
                  <c:v>47.1088847023087</c:v>
                </c:pt>
                <c:pt idx="160335">
                  <c:v>47.108990233133703</c:v>
                </c:pt>
                <c:pt idx="160336">
                  <c:v>47.1090957636209</c:v>
                </c:pt>
                <c:pt idx="160337">
                  <c:v>47.109201293770298</c:v>
                </c:pt>
                <c:pt idx="160338">
                  <c:v>47.109306823582003</c:v>
                </c:pt>
                <c:pt idx="160339">
                  <c:v>47.109412353055802</c:v>
                </c:pt>
                <c:pt idx="160340">
                  <c:v>47.109517882191902</c:v>
                </c:pt>
                <c:pt idx="160341">
                  <c:v>47.109623410990103</c:v>
                </c:pt>
                <c:pt idx="160342">
                  <c:v>47.109728939450598</c:v>
                </c:pt>
                <c:pt idx="160343">
                  <c:v>47.1098344675733</c:v>
                </c:pt>
                <c:pt idx="160344">
                  <c:v>47.109939995358197</c:v>
                </c:pt>
                <c:pt idx="160345">
                  <c:v>47.110045522805301</c:v>
                </c:pt>
                <c:pt idx="160346">
                  <c:v>47.110151049914698</c:v>
                </c:pt>
                <c:pt idx="160347">
                  <c:v>47.110256576686197</c:v>
                </c:pt>
                <c:pt idx="160348">
                  <c:v>47.110362103120003</c:v>
                </c:pt>
                <c:pt idx="160349">
                  <c:v>47.110467629215997</c:v>
                </c:pt>
                <c:pt idx="160350">
                  <c:v>47.110573154974198</c:v>
                </c:pt>
                <c:pt idx="160351">
                  <c:v>47.110678680394599</c:v>
                </c:pt>
                <c:pt idx="160352">
                  <c:v>47.110784205477302</c:v>
                </c:pt>
                <c:pt idx="160353">
                  <c:v>47.110889730222098</c:v>
                </c:pt>
                <c:pt idx="160354">
                  <c:v>47.110995254629202</c:v>
                </c:pt>
                <c:pt idx="160355">
                  <c:v>47.111100778698599</c:v>
                </c:pt>
                <c:pt idx="160356">
                  <c:v>47.111206302430098</c:v>
                </c:pt>
                <c:pt idx="160357">
                  <c:v>47.111311825823897</c:v>
                </c:pt>
                <c:pt idx="160358">
                  <c:v>47.111417348879897</c:v>
                </c:pt>
                <c:pt idx="160359">
                  <c:v>47.111522871598197</c:v>
                </c:pt>
                <c:pt idx="160360">
                  <c:v>47.111628393978599</c:v>
                </c:pt>
                <c:pt idx="160361">
                  <c:v>47.111733916021301</c:v>
                </c:pt>
                <c:pt idx="160362">
                  <c:v>47.111839437726303</c:v>
                </c:pt>
                <c:pt idx="160363">
                  <c:v>47.1119449590934</c:v>
                </c:pt>
                <c:pt idx="160364">
                  <c:v>47.112050480122797</c:v>
                </c:pt>
                <c:pt idx="160365">
                  <c:v>47.112156000814501</c:v>
                </c:pt>
                <c:pt idx="160366">
                  <c:v>47.112261521168399</c:v>
                </c:pt>
                <c:pt idx="160367">
                  <c:v>47.112367041184498</c:v>
                </c:pt>
                <c:pt idx="160368">
                  <c:v>47.112472560862898</c:v>
                </c:pt>
                <c:pt idx="160369">
                  <c:v>47.112578080203498</c:v>
                </c:pt>
                <c:pt idx="160370">
                  <c:v>47.112683599206299</c:v>
                </c:pt>
                <c:pt idx="160371">
                  <c:v>47.112789117871401</c:v>
                </c:pt>
                <c:pt idx="160372">
                  <c:v>47.112894636198703</c:v>
                </c:pt>
                <c:pt idx="160373">
                  <c:v>47.113000154188299</c:v>
                </c:pt>
                <c:pt idx="160374">
                  <c:v>47.113105671840103</c:v>
                </c:pt>
                <c:pt idx="160375">
                  <c:v>47.1132111891542</c:v>
                </c:pt>
                <c:pt idx="160376">
                  <c:v>47.113316706130497</c:v>
                </c:pt>
                <c:pt idx="160377">
                  <c:v>47.113422222769103</c:v>
                </c:pt>
                <c:pt idx="160378">
                  <c:v>47.113527739069902</c:v>
                </c:pt>
                <c:pt idx="160379">
                  <c:v>47.113633255033001</c:v>
                </c:pt>
                <c:pt idx="160380">
                  <c:v>47.113738770658301</c:v>
                </c:pt>
                <c:pt idx="160381">
                  <c:v>47.113844285945902</c:v>
                </c:pt>
                <c:pt idx="160382">
                  <c:v>47.113949800895703</c:v>
                </c:pt>
                <c:pt idx="160383">
                  <c:v>47.114055315507798</c:v>
                </c:pt>
                <c:pt idx="160384">
                  <c:v>47.114160829782101</c:v>
                </c:pt>
                <c:pt idx="160385">
                  <c:v>47.114266343718697</c:v>
                </c:pt>
                <c:pt idx="160386">
                  <c:v>47.1143718573176</c:v>
                </c:pt>
                <c:pt idx="160387">
                  <c:v>47.114477370578697</c:v>
                </c:pt>
                <c:pt idx="160388">
                  <c:v>47.114582883502102</c:v>
                </c:pt>
                <c:pt idx="160389">
                  <c:v>47.114688396087701</c:v>
                </c:pt>
                <c:pt idx="160390">
                  <c:v>47.114793908335599</c:v>
                </c:pt>
                <c:pt idx="160391">
                  <c:v>47.114899420245798</c:v>
                </c:pt>
                <c:pt idx="160392">
                  <c:v>47.115004931818298</c:v>
                </c:pt>
                <c:pt idx="160393">
                  <c:v>47.115110443052998</c:v>
                </c:pt>
                <c:pt idx="160394">
                  <c:v>47.1152159539499</c:v>
                </c:pt>
                <c:pt idx="160395">
                  <c:v>47.115321464509201</c:v>
                </c:pt>
                <c:pt idx="160396">
                  <c:v>47.115426974730703</c:v>
                </c:pt>
                <c:pt idx="160397">
                  <c:v>47.115532484614498</c:v>
                </c:pt>
                <c:pt idx="160398">
                  <c:v>47.115637994160501</c:v>
                </c:pt>
                <c:pt idx="160399">
                  <c:v>47.115743503368897</c:v>
                </c:pt>
                <c:pt idx="160400">
                  <c:v>47.115849012239501</c:v>
                </c:pt>
                <c:pt idx="160401">
                  <c:v>47.115954520772398</c:v>
                </c:pt>
                <c:pt idx="160402">
                  <c:v>47.116060028967503</c:v>
                </c:pt>
                <c:pt idx="160403">
                  <c:v>47.116165536825001</c:v>
                </c:pt>
                <c:pt idx="160404">
                  <c:v>47.1162710443447</c:v>
                </c:pt>
                <c:pt idx="160405">
                  <c:v>47.116376551526699</c:v>
                </c:pt>
                <c:pt idx="160406">
                  <c:v>47.116482058370899</c:v>
                </c:pt>
                <c:pt idx="160407">
                  <c:v>47.116587564877499</c:v>
                </c:pt>
                <c:pt idx="160408">
                  <c:v>47.116693071046299</c:v>
                </c:pt>
                <c:pt idx="160409">
                  <c:v>47.1167985768775</c:v>
                </c:pt>
                <c:pt idx="160410">
                  <c:v>47.116904082370901</c:v>
                </c:pt>
                <c:pt idx="160411">
                  <c:v>47.117009587526603</c:v>
                </c:pt>
                <c:pt idx="160412">
                  <c:v>47.117115092344498</c:v>
                </c:pt>
                <c:pt idx="160413">
                  <c:v>47.117220596824801</c:v>
                </c:pt>
                <c:pt idx="160414">
                  <c:v>47.117326100967396</c:v>
                </c:pt>
                <c:pt idx="160415">
                  <c:v>47.1174316047722</c:v>
                </c:pt>
                <c:pt idx="160416">
                  <c:v>47.117537108239397</c:v>
                </c:pt>
                <c:pt idx="160417">
                  <c:v>47.117642611368801</c:v>
                </c:pt>
                <c:pt idx="160418">
                  <c:v>47.117748114160499</c:v>
                </c:pt>
                <c:pt idx="160419">
                  <c:v>47.117853616614603</c:v>
                </c:pt>
                <c:pt idx="160420">
                  <c:v>47.117959118730901</c:v>
                </c:pt>
                <c:pt idx="160421">
                  <c:v>47.1180646205095</c:v>
                </c:pt>
                <c:pt idx="160422">
                  <c:v>47.118170121950399</c:v>
                </c:pt>
                <c:pt idx="160423">
                  <c:v>47.118275623053599</c:v>
                </c:pt>
                <c:pt idx="160424">
                  <c:v>47.118381123819198</c:v>
                </c:pt>
                <c:pt idx="160425">
                  <c:v>47.118486624246998</c:v>
                </c:pt>
                <c:pt idx="160426">
                  <c:v>47.118592124337098</c:v>
                </c:pt>
                <c:pt idx="160427">
                  <c:v>47.118697624089499</c:v>
                </c:pt>
                <c:pt idx="160428">
                  <c:v>47.1188031235042</c:v>
                </c:pt>
                <c:pt idx="160429">
                  <c:v>47.118908622581301</c:v>
                </c:pt>
                <c:pt idx="160430">
                  <c:v>47.119014121320603</c:v>
                </c:pt>
                <c:pt idx="160431">
                  <c:v>47.119119619722298</c:v>
                </c:pt>
                <c:pt idx="160432">
                  <c:v>47.1192251177862</c:v>
                </c:pt>
                <c:pt idx="160433">
                  <c:v>47.119330615512503</c:v>
                </c:pt>
                <c:pt idx="160434">
                  <c:v>47.119436112901099</c:v>
                </c:pt>
                <c:pt idx="160435">
                  <c:v>47.119541609952002</c:v>
                </c:pt>
                <c:pt idx="160436">
                  <c:v>47.119647106665198</c:v>
                </c:pt>
                <c:pt idx="160437">
                  <c:v>47.119752603040702</c:v>
                </c:pt>
                <c:pt idx="160438">
                  <c:v>47.119858099078499</c:v>
                </c:pt>
                <c:pt idx="160439">
                  <c:v>47.119963594778703</c:v>
                </c:pt>
                <c:pt idx="160440">
                  <c:v>47.120069090141101</c:v>
                </c:pt>
                <c:pt idx="160441">
                  <c:v>47.120174585165898</c:v>
                </c:pt>
                <c:pt idx="160442">
                  <c:v>47.120280079853003</c:v>
                </c:pt>
                <c:pt idx="160443">
                  <c:v>47.120385574202501</c:v>
                </c:pt>
                <c:pt idx="160444">
                  <c:v>47.1204910682142</c:v>
                </c:pt>
                <c:pt idx="160445">
                  <c:v>47.120596561888298</c:v>
                </c:pt>
                <c:pt idx="160446">
                  <c:v>47.120702055224697</c:v>
                </c:pt>
                <c:pt idx="160447">
                  <c:v>47.120807548223397</c:v>
                </c:pt>
                <c:pt idx="160448">
                  <c:v>47.120913040884503</c:v>
                </c:pt>
                <c:pt idx="160449">
                  <c:v>47.121018533207803</c:v>
                </c:pt>
                <c:pt idx="160450">
                  <c:v>47.121124025193502</c:v>
                </c:pt>
                <c:pt idx="160451">
                  <c:v>47.121229516841602</c:v>
                </c:pt>
                <c:pt idx="160452">
                  <c:v>47.121335008151902</c:v>
                </c:pt>
                <c:pt idx="160453">
                  <c:v>47.121440499124603</c:v>
                </c:pt>
                <c:pt idx="160454">
                  <c:v>47.121545989759703</c:v>
                </c:pt>
                <c:pt idx="160455">
                  <c:v>47.121651480056997</c:v>
                </c:pt>
                <c:pt idx="160456">
                  <c:v>47.121756970016698</c:v>
                </c:pt>
                <c:pt idx="160457">
                  <c:v>47.121862459638798</c:v>
                </c:pt>
                <c:pt idx="160458">
                  <c:v>47.1219679489231</c:v>
                </c:pt>
                <c:pt idx="160459">
                  <c:v>47.122073437869801</c:v>
                </c:pt>
                <c:pt idx="160460">
                  <c:v>47.122178926478902</c:v>
                </c:pt>
                <c:pt idx="160461">
                  <c:v>47.122284414750297</c:v>
                </c:pt>
                <c:pt idx="160462">
                  <c:v>47.122389902683999</c:v>
                </c:pt>
                <c:pt idx="160463">
                  <c:v>47.1224953902801</c:v>
                </c:pt>
                <c:pt idx="160464">
                  <c:v>47.122600877538503</c:v>
                </c:pt>
                <c:pt idx="160465">
                  <c:v>47.122706364459297</c:v>
                </c:pt>
                <c:pt idx="160466">
                  <c:v>47.1228118510424</c:v>
                </c:pt>
                <c:pt idx="160467">
                  <c:v>47.122917337287802</c:v>
                </c:pt>
                <c:pt idx="160468">
                  <c:v>47.123022823195598</c:v>
                </c:pt>
                <c:pt idx="160469">
                  <c:v>47.1231283087658</c:v>
                </c:pt>
                <c:pt idx="160470">
                  <c:v>47.123233793998303</c:v>
                </c:pt>
                <c:pt idx="160471">
                  <c:v>47.123339278893098</c:v>
                </c:pt>
                <c:pt idx="160472">
                  <c:v>47.123444763450301</c:v>
                </c:pt>
                <c:pt idx="160473">
                  <c:v>47.123550247669897</c:v>
                </c:pt>
                <c:pt idx="160474">
                  <c:v>47.1236557315518</c:v>
                </c:pt>
                <c:pt idx="160475">
                  <c:v>47.123761215096103</c:v>
                </c:pt>
                <c:pt idx="160476">
                  <c:v>47.123866698302699</c:v>
                </c:pt>
                <c:pt idx="160477">
                  <c:v>47.123972181171702</c:v>
                </c:pt>
                <c:pt idx="160478">
                  <c:v>47.124077663702998</c:v>
                </c:pt>
                <c:pt idx="160479">
                  <c:v>47.124183145896701</c:v>
                </c:pt>
                <c:pt idx="160480">
                  <c:v>47.124288627752797</c:v>
                </c:pt>
                <c:pt idx="160481">
                  <c:v>47.124394109271201</c:v>
                </c:pt>
                <c:pt idx="160482">
                  <c:v>47.124499590451997</c:v>
                </c:pt>
                <c:pt idx="160483">
                  <c:v>47.1246050712952</c:v>
                </c:pt>
                <c:pt idx="160484">
                  <c:v>47.124710551800703</c:v>
                </c:pt>
                <c:pt idx="160485">
                  <c:v>47.1248160319685</c:v>
                </c:pt>
                <c:pt idx="160486">
                  <c:v>47.124921511798803</c:v>
                </c:pt>
                <c:pt idx="160487">
                  <c:v>47.125026991291399</c:v>
                </c:pt>
                <c:pt idx="160488">
                  <c:v>47.125132470446403</c:v>
                </c:pt>
                <c:pt idx="160489">
                  <c:v>47.125237949263798</c:v>
                </c:pt>
                <c:pt idx="160490">
                  <c:v>47.125343427743502</c:v>
                </c:pt>
                <c:pt idx="160491">
                  <c:v>47.125448905885598</c:v>
                </c:pt>
                <c:pt idx="160492">
                  <c:v>47.125554383690101</c:v>
                </c:pt>
                <c:pt idx="160493">
                  <c:v>47.125659861156898</c:v>
                </c:pt>
                <c:pt idx="160494">
                  <c:v>47.1257653382862</c:v>
                </c:pt>
                <c:pt idx="160495">
                  <c:v>47.125870815077803</c:v>
                </c:pt>
                <c:pt idx="160496">
                  <c:v>47.1259762915317</c:v>
                </c:pt>
                <c:pt idx="160497">
                  <c:v>47.126081767648103</c:v>
                </c:pt>
                <c:pt idx="160498">
                  <c:v>47.126187243426898</c:v>
                </c:pt>
                <c:pt idx="160499">
                  <c:v>47.126292718868001</c:v>
                </c:pt>
                <c:pt idx="160500">
                  <c:v>47.126398193971497</c:v>
                </c:pt>
                <c:pt idx="160501">
                  <c:v>47.126503668737399</c:v>
                </c:pt>
                <c:pt idx="160502">
                  <c:v>47.126609143165602</c:v>
                </c:pt>
                <c:pt idx="160503">
                  <c:v>47.126714617256297</c:v>
                </c:pt>
                <c:pt idx="160504">
                  <c:v>47.1268200910093</c:v>
                </c:pt>
                <c:pt idx="160505">
                  <c:v>47.126925564424802</c:v>
                </c:pt>
                <c:pt idx="160506">
                  <c:v>47.127031037502597</c:v>
                </c:pt>
                <c:pt idx="160507">
                  <c:v>47.127136510242799</c:v>
                </c:pt>
                <c:pt idx="160508">
                  <c:v>47.127241982645401</c:v>
                </c:pt>
                <c:pt idx="160509">
                  <c:v>47.127347454710403</c:v>
                </c:pt>
                <c:pt idx="160510">
                  <c:v>47.127452926437797</c:v>
                </c:pt>
                <c:pt idx="160511">
                  <c:v>47.127558397827599</c:v>
                </c:pt>
                <c:pt idx="160512">
                  <c:v>47.1276638688798</c:v>
                </c:pt>
                <c:pt idx="160513">
                  <c:v>47.127769339594401</c:v>
                </c:pt>
                <c:pt idx="160514">
                  <c:v>47.127874809971303</c:v>
                </c:pt>
                <c:pt idx="160515">
                  <c:v>47.127980280010703</c:v>
                </c:pt>
                <c:pt idx="160516">
                  <c:v>47.128085749712497</c:v>
                </c:pt>
                <c:pt idx="160517">
                  <c:v>47.128191219076697</c:v>
                </c:pt>
                <c:pt idx="160518">
                  <c:v>47.128296688103198</c:v>
                </c:pt>
                <c:pt idx="160519">
                  <c:v>47.128402156792198</c:v>
                </c:pt>
                <c:pt idx="160520">
                  <c:v>47.128507625143598</c:v>
                </c:pt>
                <c:pt idx="160521">
                  <c:v>47.128613093157398</c:v>
                </c:pt>
                <c:pt idx="160522">
                  <c:v>47.128718560833597</c:v>
                </c:pt>
                <c:pt idx="160523">
                  <c:v>47.128824028172197</c:v>
                </c:pt>
                <c:pt idx="160524">
                  <c:v>47.128929495173203</c:v>
                </c:pt>
                <c:pt idx="160525">
                  <c:v>47.129034961836602</c:v>
                </c:pt>
                <c:pt idx="160526">
                  <c:v>47.129140428162401</c:v>
                </c:pt>
                <c:pt idx="160527">
                  <c:v>47.129245894150699</c:v>
                </c:pt>
                <c:pt idx="160528">
                  <c:v>47.129351359801298</c:v>
                </c:pt>
                <c:pt idx="160529">
                  <c:v>47.129456825114403</c:v>
                </c:pt>
                <c:pt idx="160530">
                  <c:v>47.129562290089901</c:v>
                </c:pt>
                <c:pt idx="160531">
                  <c:v>47.129667754727798</c:v>
                </c:pt>
                <c:pt idx="160532">
                  <c:v>47.129773219028102</c:v>
                </c:pt>
                <c:pt idx="160533">
                  <c:v>47.1298786829908</c:v>
                </c:pt>
                <c:pt idx="160534">
                  <c:v>47.129984146616003</c:v>
                </c:pt>
                <c:pt idx="160535">
                  <c:v>47.1300896099036</c:v>
                </c:pt>
                <c:pt idx="160536">
                  <c:v>47.130195072853603</c:v>
                </c:pt>
                <c:pt idx="160537">
                  <c:v>47.130300535465999</c:v>
                </c:pt>
                <c:pt idx="160538">
                  <c:v>47.130405997740802</c:v>
                </c:pt>
                <c:pt idx="160539">
                  <c:v>47.130511459678097</c:v>
                </c:pt>
                <c:pt idx="160540">
                  <c:v>47.130616921277799</c:v>
                </c:pt>
                <c:pt idx="160541">
                  <c:v>47.130722382539901</c:v>
                </c:pt>
                <c:pt idx="160542">
                  <c:v>47.130827843464502</c:v>
                </c:pt>
                <c:pt idx="160543">
                  <c:v>47.130933304051403</c:v>
                </c:pt>
                <c:pt idx="160544">
                  <c:v>47.131038764300797</c:v>
                </c:pt>
                <c:pt idx="160545">
                  <c:v>47.131144224212697</c:v>
                </c:pt>
                <c:pt idx="160546">
                  <c:v>47.131249683786997</c:v>
                </c:pt>
                <c:pt idx="160547">
                  <c:v>47.131355143023697</c:v>
                </c:pt>
                <c:pt idx="160548">
                  <c:v>47.131460601922797</c:v>
                </c:pt>
                <c:pt idx="160549">
                  <c:v>47.131566060484403</c:v>
                </c:pt>
                <c:pt idx="160550">
                  <c:v>47.131671518708401</c:v>
                </c:pt>
                <c:pt idx="160551">
                  <c:v>47.1317769765948</c:v>
                </c:pt>
                <c:pt idx="160552">
                  <c:v>47.131882434143698</c:v>
                </c:pt>
                <c:pt idx="160553">
                  <c:v>47.131987891355003</c:v>
                </c:pt>
                <c:pt idx="160554">
                  <c:v>47.1320933482288</c:v>
                </c:pt>
                <c:pt idx="160555">
                  <c:v>47.132198804764997</c:v>
                </c:pt>
                <c:pt idx="160556">
                  <c:v>47.1323042609637</c:v>
                </c:pt>
                <c:pt idx="160557">
                  <c:v>47.132409716824803</c:v>
                </c:pt>
                <c:pt idx="160558">
                  <c:v>47.132515172348299</c:v>
                </c:pt>
                <c:pt idx="160559">
                  <c:v>47.132620627534301</c:v>
                </c:pt>
                <c:pt idx="160560">
                  <c:v>47.132726082382703</c:v>
                </c:pt>
                <c:pt idx="160561">
                  <c:v>47.132831536893598</c:v>
                </c:pt>
                <c:pt idx="160562">
                  <c:v>47.132936991066899</c:v>
                </c:pt>
                <c:pt idx="160563">
                  <c:v>47.133042444902699</c:v>
                </c:pt>
                <c:pt idx="160564">
                  <c:v>47.133147898400999</c:v>
                </c:pt>
                <c:pt idx="160565">
                  <c:v>47.133253351561599</c:v>
                </c:pt>
                <c:pt idx="160566">
                  <c:v>47.133358804384798</c:v>
                </c:pt>
                <c:pt idx="160567">
                  <c:v>47.133464256870397</c:v>
                </c:pt>
                <c:pt idx="160568">
                  <c:v>47.133569709018403</c:v>
                </c:pt>
                <c:pt idx="160569">
                  <c:v>47.133675160828901</c:v>
                </c:pt>
                <c:pt idx="160570">
                  <c:v>47.133780612301898</c:v>
                </c:pt>
                <c:pt idx="160571">
                  <c:v>47.133886063437302</c:v>
                </c:pt>
                <c:pt idx="160572">
                  <c:v>47.133991514235198</c:v>
                </c:pt>
                <c:pt idx="160573">
                  <c:v>47.134096964695601</c:v>
                </c:pt>
                <c:pt idx="160574">
                  <c:v>47.134202414818397</c:v>
                </c:pt>
                <c:pt idx="160575">
                  <c:v>47.134307864603699</c:v>
                </c:pt>
                <c:pt idx="160576">
                  <c:v>47.1344133140514</c:v>
                </c:pt>
                <c:pt idx="160577">
                  <c:v>47.134518763161601</c:v>
                </c:pt>
                <c:pt idx="160578">
                  <c:v>47.134624211934302</c:v>
                </c:pt>
                <c:pt idx="160579">
                  <c:v>47.134729660369402</c:v>
                </c:pt>
                <c:pt idx="160580">
                  <c:v>47.134835108467001</c:v>
                </c:pt>
                <c:pt idx="160581">
                  <c:v>47.1349405562271</c:v>
                </c:pt>
                <c:pt idx="160582">
                  <c:v>47.135046003649698</c:v>
                </c:pt>
                <c:pt idx="160583">
                  <c:v>47.135151450734703</c:v>
                </c:pt>
                <c:pt idx="160584">
                  <c:v>47.135256897482201</c:v>
                </c:pt>
                <c:pt idx="160585">
                  <c:v>47.135362343892098</c:v>
                </c:pt>
                <c:pt idx="160586">
                  <c:v>47.135467789964601</c:v>
                </c:pt>
                <c:pt idx="160587">
                  <c:v>47.135573235699503</c:v>
                </c:pt>
                <c:pt idx="160588">
                  <c:v>47.135678681096898</c:v>
                </c:pt>
                <c:pt idx="160589">
                  <c:v>47.1357841261568</c:v>
                </c:pt>
                <c:pt idx="160590">
                  <c:v>47.135889570879101</c:v>
                </c:pt>
                <c:pt idx="160591">
                  <c:v>47.135995015264001</c:v>
                </c:pt>
                <c:pt idx="160592">
                  <c:v>47.136100459311301</c:v>
                </c:pt>
                <c:pt idx="160593">
                  <c:v>47.1362059030211</c:v>
                </c:pt>
                <c:pt idx="160594">
                  <c:v>47.136311346393398</c:v>
                </c:pt>
                <c:pt idx="160595">
                  <c:v>47.136416789428203</c:v>
                </c:pt>
                <c:pt idx="160596">
                  <c:v>47.136522232125401</c:v>
                </c:pt>
                <c:pt idx="160597">
                  <c:v>47.136627674485197</c:v>
                </c:pt>
                <c:pt idx="160598">
                  <c:v>47.136733116507401</c:v>
                </c:pt>
                <c:pt idx="160599">
                  <c:v>47.136838558192103</c:v>
                </c:pt>
                <c:pt idx="160600">
                  <c:v>47.136943999539298</c:v>
                </c:pt>
                <c:pt idx="160601">
                  <c:v>47.137049440548999</c:v>
                </c:pt>
                <c:pt idx="160602">
                  <c:v>47.1371548812212</c:v>
                </c:pt>
                <c:pt idx="160603">
                  <c:v>47.1372603215559</c:v>
                </c:pt>
                <c:pt idx="160604">
                  <c:v>47.137365761553099</c:v>
                </c:pt>
                <c:pt idx="160605">
                  <c:v>47.137471201212797</c:v>
                </c:pt>
                <c:pt idx="160606">
                  <c:v>47.137576640535002</c:v>
                </c:pt>
                <c:pt idx="160607">
                  <c:v>47.137682079519699</c:v>
                </c:pt>
                <c:pt idx="160608">
                  <c:v>47.137787518166803</c:v>
                </c:pt>
                <c:pt idx="160609">
                  <c:v>47.137892956476499</c:v>
                </c:pt>
                <c:pt idx="160610">
                  <c:v>47.137998394448701</c:v>
                </c:pt>
                <c:pt idx="160611">
                  <c:v>47.138103832083402</c:v>
                </c:pt>
                <c:pt idx="160612">
                  <c:v>47.138209269380603</c:v>
                </c:pt>
                <c:pt idx="160613">
                  <c:v>47.138314706340203</c:v>
                </c:pt>
                <c:pt idx="160614">
                  <c:v>47.138420142962403</c:v>
                </c:pt>
                <c:pt idx="160615">
                  <c:v>47.138525579247101</c:v>
                </c:pt>
                <c:pt idx="160616">
                  <c:v>47.138631015194399</c:v>
                </c:pt>
                <c:pt idx="160617">
                  <c:v>47.138736450804103</c:v>
                </c:pt>
                <c:pt idx="160618">
                  <c:v>47.1388418860763</c:v>
                </c:pt>
                <c:pt idx="160619">
                  <c:v>47.138947321011003</c:v>
                </c:pt>
                <c:pt idx="160620">
                  <c:v>47.139052755608297</c:v>
                </c:pt>
                <c:pt idx="160621">
                  <c:v>47.139158189868098</c:v>
                </c:pt>
                <c:pt idx="160622">
                  <c:v>47.139263623790299</c:v>
                </c:pt>
                <c:pt idx="160623">
                  <c:v>47.139369057375099</c:v>
                </c:pt>
                <c:pt idx="160624">
                  <c:v>47.139474490622398</c:v>
                </c:pt>
                <c:pt idx="160625">
                  <c:v>47.139579923532303</c:v>
                </c:pt>
                <c:pt idx="160626">
                  <c:v>47.1396853561046</c:v>
                </c:pt>
                <c:pt idx="160627">
                  <c:v>47.139790788339504</c:v>
                </c:pt>
                <c:pt idx="160628">
                  <c:v>47.139896220236899</c:v>
                </c:pt>
                <c:pt idx="160629">
                  <c:v>47.140001651796801</c:v>
                </c:pt>
                <c:pt idx="160630">
                  <c:v>47.140107083019203</c:v>
                </c:pt>
                <c:pt idx="160631">
                  <c:v>47.140212513904203</c:v>
                </c:pt>
                <c:pt idx="160632">
                  <c:v>47.140317944451702</c:v>
                </c:pt>
                <c:pt idx="160633">
                  <c:v>47.140423374661701</c:v>
                </c:pt>
                <c:pt idx="160634">
                  <c:v>47.140528804534199</c:v>
                </c:pt>
                <c:pt idx="160635">
                  <c:v>47.140634234069303</c:v>
                </c:pt>
                <c:pt idx="160636">
                  <c:v>47.140739663266899</c:v>
                </c:pt>
                <c:pt idx="160637">
                  <c:v>47.140845092127002</c:v>
                </c:pt>
                <c:pt idx="160638">
                  <c:v>47.140950520649596</c:v>
                </c:pt>
                <c:pt idx="160639">
                  <c:v>47.141055948834797</c:v>
                </c:pt>
                <c:pt idx="160640">
                  <c:v>47.141161376682597</c:v>
                </c:pt>
                <c:pt idx="160641">
                  <c:v>47.141266804192803</c:v>
                </c:pt>
                <c:pt idx="160642">
                  <c:v>47.141372231365601</c:v>
                </c:pt>
                <c:pt idx="160643">
                  <c:v>47.141477658200898</c:v>
                </c:pt>
                <c:pt idx="160644">
                  <c:v>47.141583084698802</c:v>
                </c:pt>
                <c:pt idx="160645">
                  <c:v>47.141688510859197</c:v>
                </c:pt>
                <c:pt idx="160646">
                  <c:v>47.141793936682198</c:v>
                </c:pt>
                <c:pt idx="160647">
                  <c:v>47.141899362167699</c:v>
                </c:pt>
                <c:pt idx="160648">
                  <c:v>47.142004787315699</c:v>
                </c:pt>
                <c:pt idx="160649">
                  <c:v>47.142110212126298</c:v>
                </c:pt>
                <c:pt idx="160650">
                  <c:v>47.142215636599403</c:v>
                </c:pt>
                <c:pt idx="160651">
                  <c:v>47.142321060735</c:v>
                </c:pt>
                <c:pt idx="160652">
                  <c:v>47.142426484533303</c:v>
                </c:pt>
                <c:pt idx="160653">
                  <c:v>47.142531907993998</c:v>
                </c:pt>
                <c:pt idx="160654">
                  <c:v>47.142637331117299</c:v>
                </c:pt>
                <c:pt idx="160655">
                  <c:v>47.1427427539032</c:v>
                </c:pt>
                <c:pt idx="160656">
                  <c:v>47.142848176351599</c:v>
                </c:pt>
                <c:pt idx="160657">
                  <c:v>47.142953598462597</c:v>
                </c:pt>
                <c:pt idx="160658">
                  <c:v>47.143059020236102</c:v>
                </c:pt>
                <c:pt idx="160659">
                  <c:v>47.143164441672099</c:v>
                </c:pt>
                <c:pt idx="160660">
                  <c:v>47.143269862770801</c:v>
                </c:pt>
                <c:pt idx="160661">
                  <c:v>47.143375283531903</c:v>
                </c:pt>
                <c:pt idx="160662">
                  <c:v>47.143480703955703</c:v>
                </c:pt>
                <c:pt idx="160663">
                  <c:v>47.143586124042002</c:v>
                </c:pt>
                <c:pt idx="160664">
                  <c:v>47.143691543790801</c:v>
                </c:pt>
                <c:pt idx="160665">
                  <c:v>47.143796963202298</c:v>
                </c:pt>
                <c:pt idx="160666">
                  <c:v>47.143902382276202</c:v>
                </c:pt>
                <c:pt idx="160667">
                  <c:v>47.144007801012798</c:v>
                </c:pt>
                <c:pt idx="160668">
                  <c:v>47.144113219411899</c:v>
                </c:pt>
                <c:pt idx="160669">
                  <c:v>47.1442186374736</c:v>
                </c:pt>
                <c:pt idx="160670">
                  <c:v>47.144324055197799</c:v>
                </c:pt>
                <c:pt idx="160671">
                  <c:v>47.144429472584598</c:v>
                </c:pt>
                <c:pt idx="160672">
                  <c:v>47.144534889634002</c:v>
                </c:pt>
                <c:pt idx="160673">
                  <c:v>47.144640306345899</c:v>
                </c:pt>
                <c:pt idx="160674">
                  <c:v>47.144745722720401</c:v>
                </c:pt>
                <c:pt idx="160675">
                  <c:v>47.144851138757502</c:v>
                </c:pt>
                <c:pt idx="160676">
                  <c:v>47.144956554457202</c:v>
                </c:pt>
                <c:pt idx="160677">
                  <c:v>47.145061969819402</c:v>
                </c:pt>
                <c:pt idx="160678">
                  <c:v>47.1451673848442</c:v>
                </c:pt>
                <c:pt idx="160679">
                  <c:v>47.145272799531597</c:v>
                </c:pt>
                <c:pt idx="160680">
                  <c:v>47.1453782138815</c:v>
                </c:pt>
                <c:pt idx="160681">
                  <c:v>47.145483627894102</c:v>
                </c:pt>
                <c:pt idx="160682">
                  <c:v>47.145589041569202</c:v>
                </c:pt>
                <c:pt idx="160683">
                  <c:v>47.145694454906902</c:v>
                </c:pt>
                <c:pt idx="160684">
                  <c:v>47.145799867907201</c:v>
                </c:pt>
                <c:pt idx="160685">
                  <c:v>47.145905280569998</c:v>
                </c:pt>
                <c:pt idx="160686">
                  <c:v>47.146010692895501</c:v>
                </c:pt>
                <c:pt idx="160687">
                  <c:v>47.146116104883497</c:v>
                </c:pt>
                <c:pt idx="160688">
                  <c:v>47.146221516534098</c:v>
                </c:pt>
                <c:pt idx="160689">
                  <c:v>47.146326927847298</c:v>
                </c:pt>
                <c:pt idx="160690">
                  <c:v>47.146432338823097</c:v>
                </c:pt>
                <c:pt idx="160691">
                  <c:v>47.146537749461501</c:v>
                </c:pt>
                <c:pt idx="160692">
                  <c:v>47.146643159762498</c:v>
                </c:pt>
                <c:pt idx="160693">
                  <c:v>47.146748569726</c:v>
                </c:pt>
                <c:pt idx="160694">
                  <c:v>47.146853979352201</c:v>
                </c:pt>
                <c:pt idx="160695">
                  <c:v>47.146959388640902</c:v>
                </c:pt>
                <c:pt idx="160696">
                  <c:v>47.147064797592201</c:v>
                </c:pt>
                <c:pt idx="160697">
                  <c:v>47.147170206206198</c:v>
                </c:pt>
                <c:pt idx="160698">
                  <c:v>47.147275614482702</c:v>
                </c:pt>
                <c:pt idx="160699">
                  <c:v>47.147381022421797</c:v>
                </c:pt>
                <c:pt idx="160700">
                  <c:v>47.147486430023598</c:v>
                </c:pt>
                <c:pt idx="160701">
                  <c:v>47.147591837287898</c:v>
                </c:pt>
                <c:pt idx="160702">
                  <c:v>47.147697244214797</c:v>
                </c:pt>
                <c:pt idx="160703">
                  <c:v>47.147802650804302</c:v>
                </c:pt>
                <c:pt idx="160704">
                  <c:v>47.147908057056497</c:v>
                </c:pt>
                <c:pt idx="160705">
                  <c:v>47.1480134629712</c:v>
                </c:pt>
                <c:pt idx="160706">
                  <c:v>47.148118868548501</c:v>
                </c:pt>
                <c:pt idx="160707">
                  <c:v>47.1482242737885</c:v>
                </c:pt>
                <c:pt idx="160708">
                  <c:v>47.148329678690999</c:v>
                </c:pt>
                <c:pt idx="160709">
                  <c:v>47.148435083256203</c:v>
                </c:pt>
                <c:pt idx="160710">
                  <c:v>47.148540487483999</c:v>
                </c:pt>
                <c:pt idx="160711">
                  <c:v>47.1486458913744</c:v>
                </c:pt>
                <c:pt idx="160712">
                  <c:v>47.148751294927301</c:v>
                </c:pt>
                <c:pt idx="160713">
                  <c:v>47.1488566981429</c:v>
                </c:pt>
                <c:pt idx="160714">
                  <c:v>47.148962101021198</c:v>
                </c:pt>
                <c:pt idx="160715">
                  <c:v>47.149067503562001</c:v>
                </c:pt>
                <c:pt idx="160716">
                  <c:v>47.149172905765397</c:v>
                </c:pt>
                <c:pt idx="160717">
                  <c:v>47.149278307631498</c:v>
                </c:pt>
                <c:pt idx="160718">
                  <c:v>47.149383709160197</c:v>
                </c:pt>
                <c:pt idx="160719">
                  <c:v>47.149489110351503</c:v>
                </c:pt>
                <c:pt idx="160720">
                  <c:v>47.1495945112054</c:v>
                </c:pt>
                <c:pt idx="160721">
                  <c:v>47.149699911722003</c:v>
                </c:pt>
                <c:pt idx="160722">
                  <c:v>47.149805311901098</c:v>
                </c:pt>
                <c:pt idx="160723">
                  <c:v>47.149910711742898</c:v>
                </c:pt>
                <c:pt idx="160724">
                  <c:v>47.150016111247297</c:v>
                </c:pt>
                <c:pt idx="160725">
                  <c:v>47.150121510414401</c:v>
                </c:pt>
                <c:pt idx="160726">
                  <c:v>47.150226909244097</c:v>
                </c:pt>
                <c:pt idx="160727">
                  <c:v>47.150332307736299</c:v>
                </c:pt>
                <c:pt idx="160728">
                  <c:v>47.150437705891299</c:v>
                </c:pt>
                <c:pt idx="160729">
                  <c:v>47.150543103708799</c:v>
                </c:pt>
                <c:pt idx="160730">
                  <c:v>47.150648501189004</c:v>
                </c:pt>
                <c:pt idx="160731">
                  <c:v>47.1507538983318</c:v>
                </c:pt>
                <c:pt idx="160732">
                  <c:v>47.150859295137302</c:v>
                </c:pt>
                <c:pt idx="160733">
                  <c:v>47.150964691605303</c:v>
                </c:pt>
                <c:pt idx="160734">
                  <c:v>47.151070087736102</c:v>
                </c:pt>
                <c:pt idx="160735">
                  <c:v>47.1511754835294</c:v>
                </c:pt>
                <c:pt idx="160736">
                  <c:v>47.151280878985403</c:v>
                </c:pt>
                <c:pt idx="160737">
                  <c:v>47.151386274104098</c:v>
                </c:pt>
                <c:pt idx="160738">
                  <c:v>47.151491668885299</c:v>
                </c:pt>
                <c:pt idx="160739">
                  <c:v>47.151597063329199</c:v>
                </c:pt>
                <c:pt idx="160740">
                  <c:v>47.151702457435803</c:v>
                </c:pt>
                <c:pt idx="160741">
                  <c:v>47.151807851205</c:v>
                </c:pt>
                <c:pt idx="160742">
                  <c:v>47.151913244636802</c:v>
                </c:pt>
                <c:pt idx="160743">
                  <c:v>47.152018637731302</c:v>
                </c:pt>
                <c:pt idx="160744">
                  <c:v>47.152124030488402</c:v>
                </c:pt>
                <c:pt idx="160745">
                  <c:v>47.152229422908199</c:v>
                </c:pt>
                <c:pt idx="160746">
                  <c:v>47.152334814990702</c:v>
                </c:pt>
                <c:pt idx="160747">
                  <c:v>47.152440206735697</c:v>
                </c:pt>
                <c:pt idx="160748">
                  <c:v>47.152545598143497</c:v>
                </c:pt>
                <c:pt idx="160749">
                  <c:v>47.152650989213797</c:v>
                </c:pt>
                <c:pt idx="160750">
                  <c:v>47.152756379946901</c:v>
                </c:pt>
                <c:pt idx="160751">
                  <c:v>47.152861770342597</c:v>
                </c:pt>
                <c:pt idx="160752">
                  <c:v>47.152967160400898</c:v>
                </c:pt>
                <c:pt idx="160753">
                  <c:v>47.153072550121898</c:v>
                </c:pt>
                <c:pt idx="160754">
                  <c:v>47.153177939505497</c:v>
                </c:pt>
                <c:pt idx="160755">
                  <c:v>47.153283328551801</c:v>
                </c:pt>
                <c:pt idx="160756">
                  <c:v>47.153388717260803</c:v>
                </c:pt>
                <c:pt idx="160757">
                  <c:v>47.153494105632497</c:v>
                </c:pt>
                <c:pt idx="160758">
                  <c:v>47.153599493666697</c:v>
                </c:pt>
                <c:pt idx="160759">
                  <c:v>47.153704881363701</c:v>
                </c:pt>
                <c:pt idx="160760">
                  <c:v>47.153810268723298</c:v>
                </c:pt>
                <c:pt idx="160761">
                  <c:v>47.1539156557456</c:v>
                </c:pt>
                <c:pt idx="160762">
                  <c:v>47.1540210424305</c:v>
                </c:pt>
                <c:pt idx="160763">
                  <c:v>47.154126428778099</c:v>
                </c:pt>
                <c:pt idx="160764">
                  <c:v>47.154231814788403</c:v>
                </c:pt>
                <c:pt idx="160765">
                  <c:v>47.154337200461399</c:v>
                </c:pt>
                <c:pt idx="160766">
                  <c:v>47.154442585797</c:v>
                </c:pt>
                <c:pt idx="160767">
                  <c:v>47.154547970795299</c:v>
                </c:pt>
                <c:pt idx="160768">
                  <c:v>47.154653355456297</c:v>
                </c:pt>
                <c:pt idx="160769">
                  <c:v>47.154758739779901</c:v>
                </c:pt>
                <c:pt idx="160770">
                  <c:v>47.154864123766203</c:v>
                </c:pt>
                <c:pt idx="160771">
                  <c:v>47.154969507415203</c:v>
                </c:pt>
                <c:pt idx="160772">
                  <c:v>47.155074890726802</c:v>
                </c:pt>
                <c:pt idx="160773">
                  <c:v>47.155180273701198</c:v>
                </c:pt>
                <c:pt idx="160774">
                  <c:v>47.155285656338201</c:v>
                </c:pt>
                <c:pt idx="160775">
                  <c:v>47.155391038637902</c:v>
                </c:pt>
                <c:pt idx="160776">
                  <c:v>47.155496420600301</c:v>
                </c:pt>
                <c:pt idx="160777">
                  <c:v>47.155601802225299</c:v>
                </c:pt>
                <c:pt idx="160778">
                  <c:v>47.155707183513101</c:v>
                </c:pt>
                <c:pt idx="160779">
                  <c:v>47.155812564463503</c:v>
                </c:pt>
                <c:pt idx="160780">
                  <c:v>47.155917945076602</c:v>
                </c:pt>
                <c:pt idx="160781">
                  <c:v>47.1560233253524</c:v>
                </c:pt>
                <c:pt idx="160782">
                  <c:v>47.156128705290897</c:v>
                </c:pt>
                <c:pt idx="160783">
                  <c:v>47.156234084892098</c:v>
                </c:pt>
                <c:pt idx="160784">
                  <c:v>47.156339464155899</c:v>
                </c:pt>
                <c:pt idx="160785">
                  <c:v>47.156444843082497</c:v>
                </c:pt>
                <c:pt idx="160786">
                  <c:v>47.156550221671701</c:v>
                </c:pt>
                <c:pt idx="160787">
                  <c:v>47.156655599923603</c:v>
                </c:pt>
                <c:pt idx="160788">
                  <c:v>47.156760977838303</c:v>
                </c:pt>
                <c:pt idx="160789">
                  <c:v>47.156866355415602</c:v>
                </c:pt>
                <c:pt idx="160790">
                  <c:v>47.156971732655599</c:v>
                </c:pt>
                <c:pt idx="160791">
                  <c:v>47.157077109558301</c:v>
                </c:pt>
                <c:pt idx="160792">
                  <c:v>47.157182486123702</c:v>
                </c:pt>
                <c:pt idx="160793">
                  <c:v>47.1572878623519</c:v>
                </c:pt>
                <c:pt idx="160794">
                  <c:v>47.157393238242697</c:v>
                </c:pt>
                <c:pt idx="160795">
                  <c:v>47.1574986137962</c:v>
                </c:pt>
                <c:pt idx="160796">
                  <c:v>47.157603989012401</c:v>
                </c:pt>
                <c:pt idx="160797">
                  <c:v>47.1577093638913</c:v>
                </c:pt>
                <c:pt idx="160798">
                  <c:v>47.157814738432897</c:v>
                </c:pt>
                <c:pt idx="160799">
                  <c:v>47.157920112637299</c:v>
                </c:pt>
                <c:pt idx="160800">
                  <c:v>47.1580254865043</c:v>
                </c:pt>
                <c:pt idx="160801">
                  <c:v>47.158130860034099</c:v>
                </c:pt>
                <c:pt idx="160802">
                  <c:v>47.158236233226503</c:v>
                </c:pt>
                <c:pt idx="160803">
                  <c:v>47.158341606081699</c:v>
                </c:pt>
                <c:pt idx="160804">
                  <c:v>47.1584469785995</c:v>
                </c:pt>
                <c:pt idx="160805">
                  <c:v>47.158552350780099</c:v>
                </c:pt>
                <c:pt idx="160806">
                  <c:v>47.158657722623403</c:v>
                </c:pt>
                <c:pt idx="160807">
                  <c:v>47.158763094129398</c:v>
                </c:pt>
                <c:pt idx="160808">
                  <c:v>47.158868465298198</c:v>
                </c:pt>
                <c:pt idx="160809">
                  <c:v>47.158973836129597</c:v>
                </c:pt>
                <c:pt idx="160810">
                  <c:v>47.159079206623801</c:v>
                </c:pt>
                <c:pt idx="160811">
                  <c:v>47.159184576780603</c:v>
                </c:pt>
                <c:pt idx="160812">
                  <c:v>47.159289946600197</c:v>
                </c:pt>
                <c:pt idx="160813">
                  <c:v>47.159395316082602</c:v>
                </c:pt>
                <c:pt idx="160814">
                  <c:v>47.159500685227599</c:v>
                </c:pt>
                <c:pt idx="160815">
                  <c:v>47.1596060540354</c:v>
                </c:pt>
                <c:pt idx="160816">
                  <c:v>47.1597114225059</c:v>
                </c:pt>
                <c:pt idx="160817">
                  <c:v>47.159816790639098</c:v>
                </c:pt>
                <c:pt idx="160818">
                  <c:v>47.159922158435002</c:v>
                </c:pt>
                <c:pt idx="160819">
                  <c:v>47.160027525893703</c:v>
                </c:pt>
                <c:pt idx="160820">
                  <c:v>47.160132893015103</c:v>
                </c:pt>
                <c:pt idx="160821">
                  <c:v>47.1602382597992</c:v>
                </c:pt>
                <c:pt idx="160822">
                  <c:v>47.160343626246103</c:v>
                </c:pt>
                <c:pt idx="160823">
                  <c:v>47.160448992355597</c:v>
                </c:pt>
                <c:pt idx="160824">
                  <c:v>47.160554358127897</c:v>
                </c:pt>
                <c:pt idx="160825">
                  <c:v>47.160659723563001</c:v>
                </c:pt>
                <c:pt idx="160826">
                  <c:v>47.160765088660803</c:v>
                </c:pt>
                <c:pt idx="160827">
                  <c:v>47.160870453421303</c:v>
                </c:pt>
                <c:pt idx="160828">
                  <c:v>47.160975817844601</c:v>
                </c:pt>
                <c:pt idx="160829">
                  <c:v>47.161081181930598</c:v>
                </c:pt>
                <c:pt idx="160830">
                  <c:v>47.1611865456793</c:v>
                </c:pt>
                <c:pt idx="160831">
                  <c:v>47.161291909090799</c:v>
                </c:pt>
                <c:pt idx="160832">
                  <c:v>47.161397272164997</c:v>
                </c:pt>
                <c:pt idx="160833">
                  <c:v>47.1615026349019</c:v>
                </c:pt>
                <c:pt idx="160834">
                  <c:v>47.161607997301701</c:v>
                </c:pt>
                <c:pt idx="160835">
                  <c:v>47.1617133593641</c:v>
                </c:pt>
                <c:pt idx="160836">
                  <c:v>47.161818721089297</c:v>
                </c:pt>
                <c:pt idx="160837">
                  <c:v>47.161924082477199</c:v>
                </c:pt>
                <c:pt idx="160838">
                  <c:v>47.162029443527899</c:v>
                </c:pt>
                <c:pt idx="160839">
                  <c:v>47.162134804241298</c:v>
                </c:pt>
                <c:pt idx="160840">
                  <c:v>47.162240164617501</c:v>
                </c:pt>
                <c:pt idx="160841">
                  <c:v>47.162345524656502</c:v>
                </c:pt>
                <c:pt idx="160842">
                  <c:v>47.162450884358201</c:v>
                </c:pt>
                <c:pt idx="160843">
                  <c:v>47.162556243722598</c:v>
                </c:pt>
                <c:pt idx="160844">
                  <c:v>47.1626616027498</c:v>
                </c:pt>
                <c:pt idx="160845">
                  <c:v>47.162766961439701</c:v>
                </c:pt>
                <c:pt idx="160846">
                  <c:v>47.162872319792399</c:v>
                </c:pt>
                <c:pt idx="160847">
                  <c:v>47.162977677807902</c:v>
                </c:pt>
                <c:pt idx="160848">
                  <c:v>47.163083035486103</c:v>
                </c:pt>
                <c:pt idx="160849">
                  <c:v>47.163188392827102</c:v>
                </c:pt>
                <c:pt idx="160850">
                  <c:v>47.1632937498308</c:v>
                </c:pt>
                <c:pt idx="160851">
                  <c:v>47.163399106497302</c:v>
                </c:pt>
                <c:pt idx="160852">
                  <c:v>47.163504462826602</c:v>
                </c:pt>
                <c:pt idx="160853">
                  <c:v>47.1636098188186</c:v>
                </c:pt>
                <c:pt idx="160854">
                  <c:v>47.163715174473403</c:v>
                </c:pt>
                <c:pt idx="160855">
                  <c:v>47.163820529791003</c:v>
                </c:pt>
                <c:pt idx="160856">
                  <c:v>47.163925884771302</c:v>
                </c:pt>
                <c:pt idx="160857">
                  <c:v>47.164031239414399</c:v>
                </c:pt>
                <c:pt idx="160858">
                  <c:v>47.164136593720301</c:v>
                </c:pt>
                <c:pt idx="160859">
                  <c:v>47.1642419476889</c:v>
                </c:pt>
                <c:pt idx="160860">
                  <c:v>47.164347301320298</c:v>
                </c:pt>
                <c:pt idx="160861">
                  <c:v>47.1644526546145</c:v>
                </c:pt>
                <c:pt idx="160862">
                  <c:v>47.1645580075715</c:v>
                </c:pt>
                <c:pt idx="160863">
                  <c:v>47.164663360191199</c:v>
                </c:pt>
                <c:pt idx="160864">
                  <c:v>47.164768712473702</c:v>
                </c:pt>
                <c:pt idx="160865">
                  <c:v>47.164874064418903</c:v>
                </c:pt>
                <c:pt idx="160866">
                  <c:v>47.164979416027002</c:v>
                </c:pt>
                <c:pt idx="160867">
                  <c:v>47.165084767297799</c:v>
                </c:pt>
                <c:pt idx="160868">
                  <c:v>47.1651901182315</c:v>
                </c:pt>
                <c:pt idx="160869">
                  <c:v>47.1652954688279</c:v>
                </c:pt>
                <c:pt idx="160870">
                  <c:v>47.165400819086997</c:v>
                </c:pt>
                <c:pt idx="160871">
                  <c:v>47.165506169008999</c:v>
                </c:pt>
                <c:pt idx="160872">
                  <c:v>47.1656115185937</c:v>
                </c:pt>
                <c:pt idx="160873">
                  <c:v>47.165716867841297</c:v>
                </c:pt>
                <c:pt idx="160874">
                  <c:v>47.1658222167516</c:v>
                </c:pt>
                <c:pt idx="160875">
                  <c:v>47.165927565324701</c:v>
                </c:pt>
                <c:pt idx="160876">
                  <c:v>47.166032913560599</c:v>
                </c:pt>
                <c:pt idx="160877">
                  <c:v>47.166138261459302</c:v>
                </c:pt>
                <c:pt idx="160878">
                  <c:v>47.166243609020697</c:v>
                </c:pt>
                <c:pt idx="160879">
                  <c:v>47.166348956245002</c:v>
                </c:pt>
                <c:pt idx="160880">
                  <c:v>47.166454303132099</c:v>
                </c:pt>
                <c:pt idx="160881">
                  <c:v>47.166559649681901</c:v>
                </c:pt>
                <c:pt idx="160882">
                  <c:v>47.1666649958946</c:v>
                </c:pt>
                <c:pt idx="160883">
                  <c:v>47.166770341769997</c:v>
                </c:pt>
                <c:pt idx="160884">
                  <c:v>47.166875687308298</c:v>
                </c:pt>
                <c:pt idx="160885">
                  <c:v>47.166981032509298</c:v>
                </c:pt>
                <c:pt idx="160886">
                  <c:v>47.167086377373103</c:v>
                </c:pt>
                <c:pt idx="160887">
                  <c:v>47.167191721899798</c:v>
                </c:pt>
                <c:pt idx="160888">
                  <c:v>47.167297066089198</c:v>
                </c:pt>
                <c:pt idx="160889">
                  <c:v>47.167402409941502</c:v>
                </c:pt>
                <c:pt idx="160890">
                  <c:v>47.167507753456498</c:v>
                </c:pt>
                <c:pt idx="160891">
                  <c:v>47.167613096634398</c:v>
                </c:pt>
                <c:pt idx="160892">
                  <c:v>47.167718439475003</c:v>
                </c:pt>
                <c:pt idx="160893">
                  <c:v>47.167823781978498</c:v>
                </c:pt>
                <c:pt idx="160894">
                  <c:v>47.167929124144798</c:v>
                </c:pt>
                <c:pt idx="160895">
                  <c:v>47.168034465973797</c:v>
                </c:pt>
                <c:pt idx="160896">
                  <c:v>47.1681398074657</c:v>
                </c:pt>
                <c:pt idx="160897">
                  <c:v>47.1682451486204</c:v>
                </c:pt>
                <c:pt idx="160898">
                  <c:v>47.168350489437898</c:v>
                </c:pt>
                <c:pt idx="160899">
                  <c:v>47.168455829918301</c:v>
                </c:pt>
                <c:pt idx="160900">
                  <c:v>47.168561170061402</c:v>
                </c:pt>
                <c:pt idx="160901">
                  <c:v>47.1686665098674</c:v>
                </c:pt>
                <c:pt idx="160902">
                  <c:v>47.168771849336203</c:v>
                </c:pt>
                <c:pt idx="160903">
                  <c:v>47.168877188467803</c:v>
                </c:pt>
                <c:pt idx="160904">
                  <c:v>47.168982527262202</c:v>
                </c:pt>
                <c:pt idx="160905">
                  <c:v>47.169087865719398</c:v>
                </c:pt>
                <c:pt idx="160906">
                  <c:v>47.169193203839498</c:v>
                </c:pt>
                <c:pt idx="160907">
                  <c:v>47.169298541622297</c:v>
                </c:pt>
                <c:pt idx="160908">
                  <c:v>47.169403879068</c:v>
                </c:pt>
                <c:pt idx="160909">
                  <c:v>47.1695092161765</c:v>
                </c:pt>
                <c:pt idx="160910">
                  <c:v>47.169614552947898</c:v>
                </c:pt>
                <c:pt idx="160911">
                  <c:v>47.169719889382101</c:v>
                </c:pt>
                <c:pt idx="160912">
                  <c:v>47.169825225479102</c:v>
                </c:pt>
                <c:pt idx="160913">
                  <c:v>47.1699305612389</c:v>
                </c:pt>
                <c:pt idx="160914">
                  <c:v>47.170035896661602</c:v>
                </c:pt>
                <c:pt idx="160915">
                  <c:v>47.170141231747003</c:v>
                </c:pt>
                <c:pt idx="160916">
                  <c:v>47.1702465664954</c:v>
                </c:pt>
                <c:pt idx="160917">
                  <c:v>47.170351900906503</c:v>
                </c:pt>
                <c:pt idx="160918">
                  <c:v>47.170457234980503</c:v>
                </c:pt>
                <c:pt idx="160919">
                  <c:v>47.170562568717301</c:v>
                </c:pt>
                <c:pt idx="160920">
                  <c:v>47.170667902117003</c:v>
                </c:pt>
                <c:pt idx="160921">
                  <c:v>47.170773235179503</c:v>
                </c:pt>
                <c:pt idx="160922">
                  <c:v>47.170878567904801</c:v>
                </c:pt>
                <c:pt idx="160923">
                  <c:v>47.170983900293002</c:v>
                </c:pt>
                <c:pt idx="160924">
                  <c:v>47.171089232344002</c:v>
                </c:pt>
                <c:pt idx="160925">
                  <c:v>47.171194564057899</c:v>
                </c:pt>
                <c:pt idx="160926">
                  <c:v>47.171299895434601</c:v>
                </c:pt>
                <c:pt idx="160927">
                  <c:v>47.1714052264741</c:v>
                </c:pt>
                <c:pt idx="160928">
                  <c:v>47.171510557176497</c:v>
                </c:pt>
                <c:pt idx="160929">
                  <c:v>47.171615887541797</c:v>
                </c:pt>
                <c:pt idx="160930">
                  <c:v>47.171721217569797</c:v>
                </c:pt>
                <c:pt idx="160931">
                  <c:v>47.1718265472608</c:v>
                </c:pt>
                <c:pt idx="160932">
                  <c:v>47.171931876614501</c:v>
                </c:pt>
                <c:pt idx="160933">
                  <c:v>47.172037205631199</c:v>
                </c:pt>
                <c:pt idx="160934">
                  <c:v>47.172142534310602</c:v>
                </c:pt>
                <c:pt idx="160935">
                  <c:v>47.172247862653002</c:v>
                </c:pt>
                <c:pt idx="160936">
                  <c:v>47.1723531906582</c:v>
                </c:pt>
                <c:pt idx="160937">
                  <c:v>47.172458518326202</c:v>
                </c:pt>
                <c:pt idx="160938">
                  <c:v>47.172563845657102</c:v>
                </c:pt>
                <c:pt idx="160939">
                  <c:v>47.172669172650799</c:v>
                </c:pt>
                <c:pt idx="160940">
                  <c:v>47.172774499307501</c:v>
                </c:pt>
                <c:pt idx="160941">
                  <c:v>47.1728798256269</c:v>
                </c:pt>
                <c:pt idx="160942">
                  <c:v>47.172985151609304</c:v>
                </c:pt>
                <c:pt idx="160943">
                  <c:v>47.173090477254398</c:v>
                </c:pt>
                <c:pt idx="160944">
                  <c:v>47.173195802562503</c:v>
                </c:pt>
                <c:pt idx="160945">
                  <c:v>47.173301127533399</c:v>
                </c:pt>
                <c:pt idx="160946">
                  <c:v>47.1734064521672</c:v>
                </c:pt>
                <c:pt idx="160947">
                  <c:v>47.173511776463798</c:v>
                </c:pt>
                <c:pt idx="160948">
                  <c:v>47.1736171004233</c:v>
                </c:pt>
                <c:pt idx="160949">
                  <c:v>47.1737224240457</c:v>
                </c:pt>
                <c:pt idx="160950">
                  <c:v>47.173827747331003</c:v>
                </c:pt>
                <c:pt idx="160951">
                  <c:v>47.173933070279098</c:v>
                </c:pt>
                <c:pt idx="160952">
                  <c:v>47.174038392890097</c:v>
                </c:pt>
                <c:pt idx="160953">
                  <c:v>47.1741437151639</c:v>
                </c:pt>
                <c:pt idx="160954">
                  <c:v>47.174249037100601</c:v>
                </c:pt>
                <c:pt idx="160955">
                  <c:v>47.174354358700199</c:v>
                </c:pt>
                <c:pt idx="160956">
                  <c:v>47.174459679962702</c:v>
                </c:pt>
                <c:pt idx="160957">
                  <c:v>47.174565000888101</c:v>
                </c:pt>
                <c:pt idx="160958">
                  <c:v>47.174670321476299</c:v>
                </c:pt>
                <c:pt idx="160959">
                  <c:v>47.1747756417274</c:v>
                </c:pt>
                <c:pt idx="160960">
                  <c:v>47.174880961641399</c:v>
                </c:pt>
                <c:pt idx="160961">
                  <c:v>47.174986281218303</c:v>
                </c:pt>
                <c:pt idx="160962">
                  <c:v>47.175091600458003</c:v>
                </c:pt>
                <c:pt idx="160963">
                  <c:v>47.175196919360701</c:v>
                </c:pt>
                <c:pt idx="160964">
                  <c:v>47.175302237926203</c:v>
                </c:pt>
                <c:pt idx="160965">
                  <c:v>47.175407556154603</c:v>
                </c:pt>
                <c:pt idx="160966">
                  <c:v>47.1755128740459</c:v>
                </c:pt>
                <c:pt idx="160967">
                  <c:v>47.175618191600002</c:v>
                </c:pt>
                <c:pt idx="160968">
                  <c:v>47.1757235088171</c:v>
                </c:pt>
                <c:pt idx="160969">
                  <c:v>47.175828825697003</c:v>
                </c:pt>
                <c:pt idx="160970">
                  <c:v>47.175934142239903</c:v>
                </c:pt>
                <c:pt idx="160971">
                  <c:v>47.176039458445601</c:v>
                </c:pt>
                <c:pt idx="160972">
                  <c:v>47.176144774314203</c:v>
                </c:pt>
                <c:pt idx="160973">
                  <c:v>47.176250089845801</c:v>
                </c:pt>
                <c:pt idx="160974">
                  <c:v>47.176355405040198</c:v>
                </c:pt>
                <c:pt idx="160975">
                  <c:v>47.176460719897499</c:v>
                </c:pt>
                <c:pt idx="160976">
                  <c:v>47.176566034417696</c:v>
                </c:pt>
                <c:pt idx="160977">
                  <c:v>47.176671348600799</c:v>
                </c:pt>
                <c:pt idx="160978">
                  <c:v>47.176776662446798</c:v>
                </c:pt>
                <c:pt idx="160979">
                  <c:v>47.176881975955702</c:v>
                </c:pt>
                <c:pt idx="160980">
                  <c:v>47.176987289127503</c:v>
                </c:pt>
                <c:pt idx="160981">
                  <c:v>47.177092601962201</c:v>
                </c:pt>
                <c:pt idx="160982">
                  <c:v>47.177197914459803</c:v>
                </c:pt>
                <c:pt idx="160983">
                  <c:v>47.177303226620303</c:v>
                </c:pt>
                <c:pt idx="160984">
                  <c:v>47.1774085384437</c:v>
                </c:pt>
                <c:pt idx="160985">
                  <c:v>47.177513849930001</c:v>
                </c:pt>
                <c:pt idx="160986">
                  <c:v>47.177619161079299</c:v>
                </c:pt>
                <c:pt idx="160987">
                  <c:v>47.177724471891402</c:v>
                </c:pt>
                <c:pt idx="160988">
                  <c:v>47.177829782366402</c:v>
                </c:pt>
                <c:pt idx="160989">
                  <c:v>47.177935092504399</c:v>
                </c:pt>
                <c:pt idx="160990">
                  <c:v>47.178040402305299</c:v>
                </c:pt>
                <c:pt idx="160991">
                  <c:v>47.178145711769098</c:v>
                </c:pt>
                <c:pt idx="160992">
                  <c:v>47.1782510208958</c:v>
                </c:pt>
                <c:pt idx="160993">
                  <c:v>47.1783563296854</c:v>
                </c:pt>
                <c:pt idx="160994">
                  <c:v>47.178461638137897</c:v>
                </c:pt>
                <c:pt idx="160995">
                  <c:v>47.178566946253298</c:v>
                </c:pt>
                <c:pt idx="160996">
                  <c:v>47.178672254031703</c:v>
                </c:pt>
                <c:pt idx="160997">
                  <c:v>47.178777561472998</c:v>
                </c:pt>
                <c:pt idx="160998">
                  <c:v>47.178882868577197</c:v>
                </c:pt>
                <c:pt idx="160999">
                  <c:v>47.178988175344301</c:v>
                </c:pt>
                <c:pt idx="161000">
                  <c:v>47.179093481774302</c:v>
                </c:pt>
                <c:pt idx="161001">
                  <c:v>47.1791987878673</c:v>
                </c:pt>
                <c:pt idx="161002">
                  <c:v>47.179304093623202</c:v>
                </c:pt>
                <c:pt idx="161003">
                  <c:v>47.179409399042001</c:v>
                </c:pt>
                <c:pt idx="161004">
                  <c:v>47.179514704123797</c:v>
                </c:pt>
                <c:pt idx="161005">
                  <c:v>47.179620008868397</c:v>
                </c:pt>
                <c:pt idx="161006">
                  <c:v>47.179725313276002</c:v>
                </c:pt>
                <c:pt idx="161007">
                  <c:v>47.179830617346603</c:v>
                </c:pt>
                <c:pt idx="161008">
                  <c:v>47.179935921080002</c:v>
                </c:pt>
                <c:pt idx="161009">
                  <c:v>47.180041224476398</c:v>
                </c:pt>
                <c:pt idx="161010">
                  <c:v>47.180146527535797</c:v>
                </c:pt>
                <c:pt idx="161011">
                  <c:v>47.180251830258001</c:v>
                </c:pt>
                <c:pt idx="161012">
                  <c:v>47.180357132643202</c:v>
                </c:pt>
                <c:pt idx="161013">
                  <c:v>47.1804624346913</c:v>
                </c:pt>
                <c:pt idx="161014">
                  <c:v>47.180567736402402</c:v>
                </c:pt>
                <c:pt idx="161015">
                  <c:v>47.180673037776401</c:v>
                </c:pt>
                <c:pt idx="161016">
                  <c:v>47.180778338813397</c:v>
                </c:pt>
                <c:pt idx="161017">
                  <c:v>47.180883639513297</c:v>
                </c:pt>
                <c:pt idx="161018">
                  <c:v>47.180988939876102</c:v>
                </c:pt>
                <c:pt idx="161019">
                  <c:v>47.181094239901903</c:v>
                </c:pt>
                <c:pt idx="161020">
                  <c:v>47.181199539590601</c:v>
                </c:pt>
                <c:pt idx="161021">
                  <c:v>47.181304838942303</c:v>
                </c:pt>
                <c:pt idx="161022">
                  <c:v>47.181410137956902</c:v>
                </c:pt>
                <c:pt idx="161023">
                  <c:v>47.181515436634399</c:v>
                </c:pt>
                <c:pt idx="161024">
                  <c:v>47.181620734974899</c:v>
                </c:pt>
                <c:pt idx="161025">
                  <c:v>47.181726032978403</c:v>
                </c:pt>
                <c:pt idx="161026">
                  <c:v>47.181831330644798</c:v>
                </c:pt>
                <c:pt idx="161027">
                  <c:v>47.181936627974103</c:v>
                </c:pt>
                <c:pt idx="161028">
                  <c:v>47.182041924966498</c:v>
                </c:pt>
                <c:pt idx="161029">
                  <c:v>47.182147221621697</c:v>
                </c:pt>
                <c:pt idx="161030">
                  <c:v>47.182252517939901</c:v>
                </c:pt>
                <c:pt idx="161031">
                  <c:v>47.182357813921101</c:v>
                </c:pt>
                <c:pt idx="161032">
                  <c:v>47.182463109565298</c:v>
                </c:pt>
                <c:pt idx="161033">
                  <c:v>47.182568404872299</c:v>
                </c:pt>
                <c:pt idx="161034">
                  <c:v>47.182673699842397</c:v>
                </c:pt>
                <c:pt idx="161035">
                  <c:v>47.182778994475399</c:v>
                </c:pt>
                <c:pt idx="161036">
                  <c:v>47.182884288771398</c:v>
                </c:pt>
                <c:pt idx="161037">
                  <c:v>47.182989582730301</c:v>
                </c:pt>
                <c:pt idx="161038">
                  <c:v>47.1830948763522</c:v>
                </c:pt>
                <c:pt idx="161039">
                  <c:v>47.183200169637097</c:v>
                </c:pt>
                <c:pt idx="161040">
                  <c:v>47.183305462584897</c:v>
                </c:pt>
                <c:pt idx="161041">
                  <c:v>47.183410755195702</c:v>
                </c:pt>
                <c:pt idx="161042">
                  <c:v>47.183516047469404</c:v>
                </c:pt>
                <c:pt idx="161043">
                  <c:v>47.183621339406201</c:v>
                </c:pt>
                <c:pt idx="161044">
                  <c:v>47.183726631005896</c:v>
                </c:pt>
                <c:pt idx="161045">
                  <c:v>47.183831922268503</c:v>
                </c:pt>
                <c:pt idx="161046">
                  <c:v>47.183937213194199</c:v>
                </c:pt>
                <c:pt idx="161047">
                  <c:v>47.184042503782798</c:v>
                </c:pt>
                <c:pt idx="161048">
                  <c:v>47.184147794034402</c:v>
                </c:pt>
                <c:pt idx="161049">
                  <c:v>47.184253083948903</c:v>
                </c:pt>
                <c:pt idx="161050">
                  <c:v>47.1843583735265</c:v>
                </c:pt>
                <c:pt idx="161051">
                  <c:v>47.184463662767001</c:v>
                </c:pt>
                <c:pt idx="161052">
                  <c:v>47.184568951670499</c:v>
                </c:pt>
                <c:pt idx="161053">
                  <c:v>47.184674240237001</c:v>
                </c:pt>
                <c:pt idx="161054">
                  <c:v>47.1847795284664</c:v>
                </c:pt>
                <c:pt idx="161055">
                  <c:v>47.184884816358903</c:v>
                </c:pt>
                <c:pt idx="161056">
                  <c:v>47.184990103914302</c:v>
                </c:pt>
                <c:pt idx="161057">
                  <c:v>47.185095391132698</c:v>
                </c:pt>
                <c:pt idx="161058">
                  <c:v>47.185200678014098</c:v>
                </c:pt>
                <c:pt idx="161059">
                  <c:v>47.185305964558502</c:v>
                </c:pt>
                <c:pt idx="161060">
                  <c:v>47.185411250765803</c:v>
                </c:pt>
                <c:pt idx="161061">
                  <c:v>47.1855165366362</c:v>
                </c:pt>
                <c:pt idx="161062">
                  <c:v>47.185621822169502</c:v>
                </c:pt>
                <c:pt idx="161063">
                  <c:v>47.1857271073658</c:v>
                </c:pt>
                <c:pt idx="161064">
                  <c:v>47.185832392225201</c:v>
                </c:pt>
                <c:pt idx="161065">
                  <c:v>47.1859376767475</c:v>
                </c:pt>
                <c:pt idx="161066">
                  <c:v>47.186042960932802</c:v>
                </c:pt>
                <c:pt idx="161067">
                  <c:v>47.186148244781101</c:v>
                </c:pt>
                <c:pt idx="161068">
                  <c:v>47.186253528292397</c:v>
                </c:pt>
                <c:pt idx="161069">
                  <c:v>47.186358811466697</c:v>
                </c:pt>
                <c:pt idx="161070">
                  <c:v>47.186464094304</c:v>
                </c:pt>
                <c:pt idx="161071">
                  <c:v>47.1865693768043</c:v>
                </c:pt>
                <c:pt idx="161072">
                  <c:v>47.186674658967597</c:v>
                </c:pt>
                <c:pt idx="161073">
                  <c:v>47.186779940793897</c:v>
                </c:pt>
                <c:pt idx="161074">
                  <c:v>47.186885222283202</c:v>
                </c:pt>
                <c:pt idx="161075">
                  <c:v>47.186990503435503</c:v>
                </c:pt>
                <c:pt idx="161076">
                  <c:v>47.187095784250801</c:v>
                </c:pt>
                <c:pt idx="161077">
                  <c:v>47.187201064729102</c:v>
                </c:pt>
                <c:pt idx="161078">
                  <c:v>47.1873063448704</c:v>
                </c:pt>
                <c:pt idx="161079">
                  <c:v>47.187411624674702</c:v>
                </c:pt>
                <c:pt idx="161080">
                  <c:v>47.1875169041421</c:v>
                </c:pt>
                <c:pt idx="161081">
                  <c:v>47.187622183272403</c:v>
                </c:pt>
                <c:pt idx="161082">
                  <c:v>47.187727462065801</c:v>
                </c:pt>
                <c:pt idx="161083">
                  <c:v>47.187832740522097</c:v>
                </c:pt>
                <c:pt idx="161084">
                  <c:v>47.187938018641503</c:v>
                </c:pt>
                <c:pt idx="161085">
                  <c:v>47.188043296423899</c:v>
                </c:pt>
                <c:pt idx="161086">
                  <c:v>47.188148573869299</c:v>
                </c:pt>
                <c:pt idx="161087">
                  <c:v>47.188253850977702</c:v>
                </c:pt>
                <c:pt idx="161088">
                  <c:v>47.188359127749202</c:v>
                </c:pt>
                <c:pt idx="161089">
                  <c:v>47.188464404183598</c:v>
                </c:pt>
                <c:pt idx="161090">
                  <c:v>47.188569680281098</c:v>
                </c:pt>
                <c:pt idx="161091">
                  <c:v>47.188674956041602</c:v>
                </c:pt>
                <c:pt idx="161092">
                  <c:v>47.188780231465103</c:v>
                </c:pt>
                <c:pt idx="161093">
                  <c:v>47.188885506551699</c:v>
                </c:pt>
                <c:pt idx="161094">
                  <c:v>47.1889907813012</c:v>
                </c:pt>
                <c:pt idx="161095">
                  <c:v>47.189096055713797</c:v>
                </c:pt>
                <c:pt idx="161096">
                  <c:v>47.189201329789498</c:v>
                </c:pt>
                <c:pt idx="161097">
                  <c:v>47.189306603528102</c:v>
                </c:pt>
                <c:pt idx="161098">
                  <c:v>47.189411876929803</c:v>
                </c:pt>
                <c:pt idx="161099">
                  <c:v>47.189517149994501</c:v>
                </c:pt>
                <c:pt idx="161100">
                  <c:v>47.189622422722202</c:v>
                </c:pt>
                <c:pt idx="161101">
                  <c:v>47.189727695113</c:v>
                </c:pt>
                <c:pt idx="161102">
                  <c:v>47.189832967166801</c:v>
                </c:pt>
                <c:pt idx="161103">
                  <c:v>47.189938238883599</c:v>
                </c:pt>
                <c:pt idx="161104">
                  <c:v>47.1900435102635</c:v>
                </c:pt>
                <c:pt idx="161105">
                  <c:v>47.190148781306398</c:v>
                </c:pt>
                <c:pt idx="161106">
                  <c:v>47.1902540520123</c:v>
                </c:pt>
                <c:pt idx="161107">
                  <c:v>47.190359322381298</c:v>
                </c:pt>
                <c:pt idx="161108">
                  <c:v>47.190464592413299</c:v>
                </c:pt>
                <c:pt idx="161109">
                  <c:v>47.190569862108397</c:v>
                </c:pt>
                <c:pt idx="161110">
                  <c:v>47.190675131466499</c:v>
                </c:pt>
                <c:pt idx="161111">
                  <c:v>47.190780400487597</c:v>
                </c:pt>
                <c:pt idx="161112">
                  <c:v>47.190885669171799</c:v>
                </c:pt>
                <c:pt idx="161113">
                  <c:v>47.190990937518997</c:v>
                </c:pt>
                <c:pt idx="161114">
                  <c:v>47.191096205529298</c:v>
                </c:pt>
                <c:pt idx="161115">
                  <c:v>47.191201473202597</c:v>
                </c:pt>
                <c:pt idx="161116">
                  <c:v>47.191306740538998</c:v>
                </c:pt>
                <c:pt idx="161117">
                  <c:v>47.191412007538403</c:v>
                </c:pt>
                <c:pt idx="161118">
                  <c:v>47.191517274200798</c:v>
                </c:pt>
                <c:pt idx="161119">
                  <c:v>47.191622540526403</c:v>
                </c:pt>
                <c:pt idx="161120">
                  <c:v>47.191727806514898</c:v>
                </c:pt>
                <c:pt idx="161121">
                  <c:v>47.191833072166503</c:v>
                </c:pt>
                <c:pt idx="161122">
                  <c:v>47.191938337481197</c:v>
                </c:pt>
                <c:pt idx="161123">
                  <c:v>47.192043602459002</c:v>
                </c:pt>
                <c:pt idx="161124">
                  <c:v>47.192148867099696</c:v>
                </c:pt>
                <c:pt idx="161125">
                  <c:v>47.192254131403601</c:v>
                </c:pt>
                <c:pt idx="161126">
                  <c:v>47.192359395370502</c:v>
                </c:pt>
                <c:pt idx="161127">
                  <c:v>47.1924646590004</c:v>
                </c:pt>
                <c:pt idx="161128">
                  <c:v>47.192569922293501</c:v>
                </c:pt>
                <c:pt idx="161129">
                  <c:v>47.192675185249499</c:v>
                </c:pt>
                <c:pt idx="161130">
                  <c:v>47.192780447868699</c:v>
                </c:pt>
                <c:pt idx="161131">
                  <c:v>47.192885710150897</c:v>
                </c:pt>
                <c:pt idx="161132">
                  <c:v>47.192990972096197</c:v>
                </c:pt>
                <c:pt idx="161133">
                  <c:v>47.193096233704502</c:v>
                </c:pt>
                <c:pt idx="161134">
                  <c:v>47.193201494975902</c:v>
                </c:pt>
                <c:pt idx="161135">
                  <c:v>47.193306755910399</c:v>
                </c:pt>
                <c:pt idx="161136">
                  <c:v>47.193412016507899</c:v>
                </c:pt>
                <c:pt idx="161137">
                  <c:v>47.193517276768503</c:v>
                </c:pt>
                <c:pt idx="161138">
                  <c:v>47.193622536692203</c:v>
                </c:pt>
                <c:pt idx="161139">
                  <c:v>47.193727796278999</c:v>
                </c:pt>
                <c:pt idx="161140">
                  <c:v>47.193833055528799</c:v>
                </c:pt>
                <c:pt idx="161141">
                  <c:v>47.193938314441702</c:v>
                </c:pt>
                <c:pt idx="161142">
                  <c:v>47.194043573017701</c:v>
                </c:pt>
                <c:pt idx="161143">
                  <c:v>47.194148831256797</c:v>
                </c:pt>
                <c:pt idx="161144">
                  <c:v>47.194254089158903</c:v>
                </c:pt>
                <c:pt idx="161145">
                  <c:v>47.194359346724099</c:v>
                </c:pt>
                <c:pt idx="161146">
                  <c:v>47.194464603952397</c:v>
                </c:pt>
                <c:pt idx="161147">
                  <c:v>47.194569860843799</c:v>
                </c:pt>
                <c:pt idx="161148">
                  <c:v>47.194675117398198</c:v>
                </c:pt>
                <c:pt idx="161149">
                  <c:v>47.194780373615799</c:v>
                </c:pt>
                <c:pt idx="161150">
                  <c:v>47.194885629496397</c:v>
                </c:pt>
                <c:pt idx="161151">
                  <c:v>47.194990885040099</c:v>
                </c:pt>
                <c:pt idx="161152">
                  <c:v>47.195096140246903</c:v>
                </c:pt>
                <c:pt idx="161153">
                  <c:v>47.195201395116797</c:v>
                </c:pt>
                <c:pt idx="161154">
                  <c:v>47.195306649649801</c:v>
                </c:pt>
                <c:pt idx="161155">
                  <c:v>47.195411903845802</c:v>
                </c:pt>
                <c:pt idx="161156">
                  <c:v>47.195517157704998</c:v>
                </c:pt>
                <c:pt idx="161157">
                  <c:v>47.195622411227198</c:v>
                </c:pt>
                <c:pt idx="161158">
                  <c:v>47.195727664412502</c:v>
                </c:pt>
                <c:pt idx="161159">
                  <c:v>47.195832917261001</c:v>
                </c:pt>
                <c:pt idx="161160">
                  <c:v>47.195938169772496</c:v>
                </c:pt>
                <c:pt idx="161161">
                  <c:v>47.196043421947103</c:v>
                </c:pt>
                <c:pt idx="161162">
                  <c:v>47.196148673784897</c:v>
                </c:pt>
                <c:pt idx="161163">
                  <c:v>47.196253925285703</c:v>
                </c:pt>
                <c:pt idx="161164">
                  <c:v>47.196359176449597</c:v>
                </c:pt>
                <c:pt idx="161165">
                  <c:v>47.196464427276602</c:v>
                </c:pt>
                <c:pt idx="161166">
                  <c:v>47.196569677766703</c:v>
                </c:pt>
                <c:pt idx="161167">
                  <c:v>47.196674927919901</c:v>
                </c:pt>
                <c:pt idx="161168">
                  <c:v>47.196780177736301</c:v>
                </c:pt>
                <c:pt idx="161169">
                  <c:v>47.196885427215697</c:v>
                </c:pt>
                <c:pt idx="161170">
                  <c:v>47.196990676358197</c:v>
                </c:pt>
                <c:pt idx="161171">
                  <c:v>47.1970959251639</c:v>
                </c:pt>
                <c:pt idx="161172">
                  <c:v>47.1972011736326</c:v>
                </c:pt>
                <c:pt idx="161173">
                  <c:v>47.197306421764502</c:v>
                </c:pt>
                <c:pt idx="161174">
                  <c:v>47.197411669559401</c:v>
                </c:pt>
                <c:pt idx="161175">
                  <c:v>47.197516917017502</c:v>
                </c:pt>
                <c:pt idx="161176">
                  <c:v>47.1976221641387</c:v>
                </c:pt>
                <c:pt idx="161177">
                  <c:v>47.197727410923001</c:v>
                </c:pt>
                <c:pt idx="161178">
                  <c:v>47.197832657370498</c:v>
                </c:pt>
                <c:pt idx="161179">
                  <c:v>47.197937903480998</c:v>
                </c:pt>
                <c:pt idx="161180">
                  <c:v>47.198043149254602</c:v>
                </c:pt>
                <c:pt idx="161181">
                  <c:v>47.198148394691401</c:v>
                </c:pt>
                <c:pt idx="161182">
                  <c:v>47.198253639791297</c:v>
                </c:pt>
                <c:pt idx="161183">
                  <c:v>47.198358884554303</c:v>
                </c:pt>
                <c:pt idx="161184">
                  <c:v>47.198464128980397</c:v>
                </c:pt>
                <c:pt idx="161185">
                  <c:v>47.198569373069702</c:v>
                </c:pt>
                <c:pt idx="161186">
                  <c:v>47.198674616822103</c:v>
                </c:pt>
                <c:pt idx="161187">
                  <c:v>47.1987798602376</c:v>
                </c:pt>
                <c:pt idx="161188">
                  <c:v>47.198885103316201</c:v>
                </c:pt>
                <c:pt idx="161189">
                  <c:v>47.198990346057897</c:v>
                </c:pt>
                <c:pt idx="161190">
                  <c:v>47.199095588462797</c:v>
                </c:pt>
                <c:pt idx="161191">
                  <c:v>47.199200830530799</c:v>
                </c:pt>
                <c:pt idx="161192">
                  <c:v>47.199306072261898</c:v>
                </c:pt>
                <c:pt idx="161193">
                  <c:v>47.199411313656199</c:v>
                </c:pt>
                <c:pt idx="161194">
                  <c:v>47.199516554713597</c:v>
                </c:pt>
                <c:pt idx="161195">
                  <c:v>47.199621795434098</c:v>
                </c:pt>
                <c:pt idx="161196">
                  <c:v>47.199727035817801</c:v>
                </c:pt>
                <c:pt idx="161197">
                  <c:v>47.199832275864601</c:v>
                </c:pt>
                <c:pt idx="161198">
                  <c:v>47.199937515574497</c:v>
                </c:pt>
                <c:pt idx="161199">
                  <c:v>47.200042754947603</c:v>
                </c:pt>
                <c:pt idx="161200">
                  <c:v>47.200147993983798</c:v>
                </c:pt>
                <c:pt idx="161201">
                  <c:v>47.200253232683202</c:v>
                </c:pt>
                <c:pt idx="161202">
                  <c:v>47.200358471045703</c:v>
                </c:pt>
                <c:pt idx="161203">
                  <c:v>47.2004637090713</c:v>
                </c:pt>
                <c:pt idx="161204">
                  <c:v>47.2005689467601</c:v>
                </c:pt>
                <c:pt idx="161205">
                  <c:v>47.200674184112003</c:v>
                </c:pt>
                <c:pt idx="161206">
                  <c:v>47.200779421127002</c:v>
                </c:pt>
                <c:pt idx="161207">
                  <c:v>47.200884657805297</c:v>
                </c:pt>
                <c:pt idx="161208">
                  <c:v>47.200989894146602</c:v>
                </c:pt>
                <c:pt idx="161209">
                  <c:v>47.201095130151103</c:v>
                </c:pt>
                <c:pt idx="161210">
                  <c:v>47.201200365818799</c:v>
                </c:pt>
                <c:pt idx="161211">
                  <c:v>47.201305601149599</c:v>
                </c:pt>
                <c:pt idx="161212">
                  <c:v>47.201410836143502</c:v>
                </c:pt>
                <c:pt idx="161213">
                  <c:v>47.201516070800601</c:v>
                </c:pt>
                <c:pt idx="161214">
                  <c:v>47.201621305120902</c:v>
                </c:pt>
                <c:pt idx="161215">
                  <c:v>47.2017265391043</c:v>
                </c:pt>
                <c:pt idx="161216">
                  <c:v>47.2018317727509</c:v>
                </c:pt>
                <c:pt idx="161217">
                  <c:v>47.201937006060597</c:v>
                </c:pt>
                <c:pt idx="161218">
                  <c:v>47.202042239033503</c:v>
                </c:pt>
                <c:pt idx="161219">
                  <c:v>47.202147471669498</c:v>
                </c:pt>
                <c:pt idx="161220">
                  <c:v>47.202252703968703</c:v>
                </c:pt>
                <c:pt idx="161221">
                  <c:v>47.202357935931097</c:v>
                </c:pt>
                <c:pt idx="161222">
                  <c:v>47.202463167556601</c:v>
                </c:pt>
                <c:pt idx="161223">
                  <c:v>47.202568398845301</c:v>
                </c:pt>
                <c:pt idx="161224">
                  <c:v>47.202673629797097</c:v>
                </c:pt>
                <c:pt idx="161225">
                  <c:v>47.202778860412103</c:v>
                </c:pt>
                <c:pt idx="161226">
                  <c:v>47.202884090690297</c:v>
                </c:pt>
                <c:pt idx="161227">
                  <c:v>47.202989320631701</c:v>
                </c:pt>
                <c:pt idx="161228">
                  <c:v>47.203094550236202</c:v>
                </c:pt>
                <c:pt idx="161229">
                  <c:v>47.203199779503898</c:v>
                </c:pt>
                <c:pt idx="161230">
                  <c:v>47.203305008434697</c:v>
                </c:pt>
                <c:pt idx="161231">
                  <c:v>47.203410237028699</c:v>
                </c:pt>
                <c:pt idx="161232">
                  <c:v>47.203515465285903</c:v>
                </c:pt>
                <c:pt idx="161233">
                  <c:v>47.203620693206297</c:v>
                </c:pt>
                <c:pt idx="161234">
                  <c:v>47.2037259207899</c:v>
                </c:pt>
                <c:pt idx="161235">
                  <c:v>47.203831148036599</c:v>
                </c:pt>
                <c:pt idx="161236">
                  <c:v>47.203936374946501</c:v>
                </c:pt>
                <c:pt idx="161237">
                  <c:v>47.204041601519599</c:v>
                </c:pt>
                <c:pt idx="161238">
                  <c:v>47.2041468277558</c:v>
                </c:pt>
                <c:pt idx="161239">
                  <c:v>47.204252053655303</c:v>
                </c:pt>
                <c:pt idx="161240">
                  <c:v>47.204357279217902</c:v>
                </c:pt>
                <c:pt idx="161241">
                  <c:v>47.204462504443697</c:v>
                </c:pt>
                <c:pt idx="161242">
                  <c:v>47.204567729332702</c:v>
                </c:pt>
                <c:pt idx="161243">
                  <c:v>47.204672953884803</c:v>
                </c:pt>
                <c:pt idx="161244">
                  <c:v>47.204778178100199</c:v>
                </c:pt>
                <c:pt idx="161245">
                  <c:v>47.204883401978698</c:v>
                </c:pt>
                <c:pt idx="161246">
                  <c:v>47.2049886255205</c:v>
                </c:pt>
                <c:pt idx="161247">
                  <c:v>47.205093848725397</c:v>
                </c:pt>
                <c:pt idx="161248">
                  <c:v>47.205199071593498</c:v>
                </c:pt>
                <c:pt idx="161249">
                  <c:v>47.205304294124801</c:v>
                </c:pt>
                <c:pt idx="161250">
                  <c:v>47.2054095163193</c:v>
                </c:pt>
                <c:pt idx="161251">
                  <c:v>47.205514738177001</c:v>
                </c:pt>
                <c:pt idx="161252">
                  <c:v>47.205619959697898</c:v>
                </c:pt>
                <c:pt idx="161253">
                  <c:v>47.205725180881899</c:v>
                </c:pt>
                <c:pt idx="161254">
                  <c:v>47.205830401729202</c:v>
                </c:pt>
                <c:pt idx="161255">
                  <c:v>47.2059356222397</c:v>
                </c:pt>
                <c:pt idx="161256">
                  <c:v>47.206040842413302</c:v>
                </c:pt>
                <c:pt idx="161257">
                  <c:v>47.206146062250198</c:v>
                </c:pt>
                <c:pt idx="161258">
                  <c:v>47.206251281750298</c:v>
                </c:pt>
                <c:pt idx="161259">
                  <c:v>47.2063565009135</c:v>
                </c:pt>
                <c:pt idx="161260">
                  <c:v>47.206461719739998</c:v>
                </c:pt>
                <c:pt idx="161261">
                  <c:v>47.206566938229699</c:v>
                </c:pt>
                <c:pt idx="161262">
                  <c:v>47.206672156382602</c:v>
                </c:pt>
                <c:pt idx="161263">
                  <c:v>47.206777374198701</c:v>
                </c:pt>
                <c:pt idx="161264">
                  <c:v>47.206882591677903</c:v>
                </c:pt>
                <c:pt idx="161265">
                  <c:v>47.2069878088205</c:v>
                </c:pt>
                <c:pt idx="161266">
                  <c:v>47.2070930256262</c:v>
                </c:pt>
                <c:pt idx="161267">
                  <c:v>47.207198242095103</c:v>
                </c:pt>
                <c:pt idx="161268">
                  <c:v>47.207303458227202</c:v>
                </c:pt>
                <c:pt idx="161269">
                  <c:v>47.207408674022602</c:v>
                </c:pt>
                <c:pt idx="161270">
                  <c:v>47.207513889481099</c:v>
                </c:pt>
                <c:pt idx="161271">
                  <c:v>47.207619104602898</c:v>
                </c:pt>
                <c:pt idx="161272">
                  <c:v>47.2077243193879</c:v>
                </c:pt>
                <c:pt idx="161273">
                  <c:v>47.207829533836097</c:v>
                </c:pt>
                <c:pt idx="161274">
                  <c:v>47.207934747947498</c:v>
                </c:pt>
                <c:pt idx="161275">
                  <c:v>47.2080399617222</c:v>
                </c:pt>
                <c:pt idx="161276">
                  <c:v>47.208145175159999</c:v>
                </c:pt>
                <c:pt idx="161277">
                  <c:v>47.208250388261099</c:v>
                </c:pt>
                <c:pt idx="161278">
                  <c:v>47.208355601025403</c:v>
                </c:pt>
                <c:pt idx="161279">
                  <c:v>47.208460813453001</c:v>
                </c:pt>
                <c:pt idx="161280">
                  <c:v>47.208566025543703</c:v>
                </c:pt>
                <c:pt idx="161281">
                  <c:v>47.2086712372977</c:v>
                </c:pt>
                <c:pt idx="161282">
                  <c:v>47.2087764487149</c:v>
                </c:pt>
                <c:pt idx="161283">
                  <c:v>47.208881659795303</c:v>
                </c:pt>
                <c:pt idx="161284">
                  <c:v>47.208986870539</c:v>
                </c:pt>
                <c:pt idx="161285">
                  <c:v>47.209092080945901</c:v>
                </c:pt>
                <c:pt idx="161286">
                  <c:v>47.209197291015997</c:v>
                </c:pt>
                <c:pt idx="161287">
                  <c:v>47.209302500749402</c:v>
                </c:pt>
                <c:pt idx="161288">
                  <c:v>47.209407710146003</c:v>
                </c:pt>
                <c:pt idx="161289">
                  <c:v>47.2095129192058</c:v>
                </c:pt>
                <c:pt idx="161290">
                  <c:v>47.209618127928799</c:v>
                </c:pt>
                <c:pt idx="161291">
                  <c:v>47.209723336315101</c:v>
                </c:pt>
                <c:pt idx="161292">
                  <c:v>47.209828544364697</c:v>
                </c:pt>
                <c:pt idx="161293">
                  <c:v>47.209933752077397</c:v>
                </c:pt>
                <c:pt idx="161294">
                  <c:v>47.210038959453399</c:v>
                </c:pt>
                <c:pt idx="161295">
                  <c:v>47.210144166492697</c:v>
                </c:pt>
                <c:pt idx="161296">
                  <c:v>47.210249373195197</c:v>
                </c:pt>
                <c:pt idx="161297">
                  <c:v>47.210354579560899</c:v>
                </c:pt>
                <c:pt idx="161298">
                  <c:v>47.210459785589897</c:v>
                </c:pt>
                <c:pt idx="161299">
                  <c:v>47.210564991282098</c:v>
                </c:pt>
                <c:pt idx="161300">
                  <c:v>47.210670196637601</c:v>
                </c:pt>
                <c:pt idx="161301">
                  <c:v>47.210775401656299</c:v>
                </c:pt>
                <c:pt idx="161302">
                  <c:v>47.2108806063383</c:v>
                </c:pt>
                <c:pt idx="161303">
                  <c:v>47.210985810683503</c:v>
                </c:pt>
                <c:pt idx="161304">
                  <c:v>47.211091014691903</c:v>
                </c:pt>
                <c:pt idx="161305">
                  <c:v>47.211196218363703</c:v>
                </c:pt>
                <c:pt idx="161306">
                  <c:v>47.2113014216986</c:v>
                </c:pt>
                <c:pt idx="161307">
                  <c:v>47.211406624696799</c:v>
                </c:pt>
                <c:pt idx="161308">
                  <c:v>47.211511827358301</c:v>
                </c:pt>
                <c:pt idx="161309">
                  <c:v>47.211617029683097</c:v>
                </c:pt>
                <c:pt idx="161310">
                  <c:v>47.211722231670997</c:v>
                </c:pt>
                <c:pt idx="161311">
                  <c:v>47.211827433322298</c:v>
                </c:pt>
                <c:pt idx="161312">
                  <c:v>47.211932634636803</c:v>
                </c:pt>
                <c:pt idx="161313">
                  <c:v>47.212037835614503</c:v>
                </c:pt>
                <c:pt idx="161314">
                  <c:v>47.212143036255597</c:v>
                </c:pt>
                <c:pt idx="161315">
                  <c:v>47.212248236559901</c:v>
                </c:pt>
                <c:pt idx="161316">
                  <c:v>47.212353436527401</c:v>
                </c:pt>
                <c:pt idx="161317">
                  <c:v>47.212458636158203</c:v>
                </c:pt>
                <c:pt idx="161318">
                  <c:v>47.212563835452301</c:v>
                </c:pt>
                <c:pt idx="161319">
                  <c:v>47.2126690344097</c:v>
                </c:pt>
                <c:pt idx="161320">
                  <c:v>47.212774233030302</c:v>
                </c:pt>
                <c:pt idx="161321">
                  <c:v>47.2128794313142</c:v>
                </c:pt>
                <c:pt idx="161322">
                  <c:v>47.2129846292613</c:v>
                </c:pt>
                <c:pt idx="161323">
                  <c:v>47.213089826871702</c:v>
                </c:pt>
                <c:pt idx="161324">
                  <c:v>47.213195024145399</c:v>
                </c:pt>
                <c:pt idx="161325">
                  <c:v>47.213300221082399</c:v>
                </c:pt>
                <c:pt idx="161326">
                  <c:v>47.213405417682601</c:v>
                </c:pt>
                <c:pt idx="161327">
                  <c:v>47.213510613946198</c:v>
                </c:pt>
                <c:pt idx="161328">
                  <c:v>47.213615809872998</c:v>
                </c:pt>
                <c:pt idx="161329">
                  <c:v>47.213721005463</c:v>
                </c:pt>
                <c:pt idx="161330">
                  <c:v>47.213826200716397</c:v>
                </c:pt>
                <c:pt idx="161331">
                  <c:v>47.213931395632997</c:v>
                </c:pt>
                <c:pt idx="161332">
                  <c:v>47.214036590212899</c:v>
                </c:pt>
                <c:pt idx="161333">
                  <c:v>47.214141784456103</c:v>
                </c:pt>
                <c:pt idx="161334">
                  <c:v>47.214246978362603</c:v>
                </c:pt>
                <c:pt idx="161335">
                  <c:v>47.214352171932298</c:v>
                </c:pt>
                <c:pt idx="161336">
                  <c:v>47.214457365165401</c:v>
                </c:pt>
                <c:pt idx="161337">
                  <c:v>47.214562558061701</c:v>
                </c:pt>
                <c:pt idx="161338">
                  <c:v>47.214667750621302</c:v>
                </c:pt>
                <c:pt idx="161339">
                  <c:v>47.214772942844199</c:v>
                </c:pt>
                <c:pt idx="161340">
                  <c:v>47.214878134730398</c:v>
                </c:pt>
                <c:pt idx="161341">
                  <c:v>47.214983326279899</c:v>
                </c:pt>
                <c:pt idx="161342">
                  <c:v>47.215088517492703</c:v>
                </c:pt>
                <c:pt idx="161343">
                  <c:v>47.215193708368702</c:v>
                </c:pt>
                <c:pt idx="161344">
                  <c:v>47.215298898908102</c:v>
                </c:pt>
                <c:pt idx="161345">
                  <c:v>47.215404089110699</c:v>
                </c:pt>
                <c:pt idx="161346">
                  <c:v>47.215509278976697</c:v>
                </c:pt>
                <c:pt idx="161347">
                  <c:v>47.215614468505898</c:v>
                </c:pt>
                <c:pt idx="161348">
                  <c:v>47.2157196576985</c:v>
                </c:pt>
                <c:pt idx="161349">
                  <c:v>47.215824846554298</c:v>
                </c:pt>
                <c:pt idx="161350">
                  <c:v>47.215930035073498</c:v>
                </c:pt>
                <c:pt idx="161351">
                  <c:v>47.216035223255901</c:v>
                </c:pt>
                <c:pt idx="161352">
                  <c:v>47.216140411101598</c:v>
                </c:pt>
                <c:pt idx="161353">
                  <c:v>47.216245598610698</c:v>
                </c:pt>
                <c:pt idx="161354">
                  <c:v>47.216350785783</c:v>
                </c:pt>
                <c:pt idx="161355">
                  <c:v>47.216455972618697</c:v>
                </c:pt>
                <c:pt idx="161356">
                  <c:v>47.216561159117603</c:v>
                </c:pt>
                <c:pt idx="161357">
                  <c:v>47.216666345279897</c:v>
                </c:pt>
                <c:pt idx="161358">
                  <c:v>47.216771531105501</c:v>
                </c:pt>
                <c:pt idx="161359">
                  <c:v>47.216876716594399</c:v>
                </c:pt>
                <c:pt idx="161360">
                  <c:v>47.2169819017466</c:v>
                </c:pt>
                <c:pt idx="161361">
                  <c:v>47.217087086562103</c:v>
                </c:pt>
                <c:pt idx="161362">
                  <c:v>47.217192271040901</c:v>
                </c:pt>
                <c:pt idx="161363">
                  <c:v>47.2172974551831</c:v>
                </c:pt>
                <c:pt idx="161364">
                  <c:v>47.217402638988503</c:v>
                </c:pt>
                <c:pt idx="161365">
                  <c:v>47.2175078224573</c:v>
                </c:pt>
                <c:pt idx="161366">
                  <c:v>47.217613005589399</c:v>
                </c:pt>
                <c:pt idx="161367">
                  <c:v>47.217718188384801</c:v>
                </c:pt>
                <c:pt idx="161368">
                  <c:v>47.217823370843497</c:v>
                </c:pt>
                <c:pt idx="161369">
                  <c:v>47.217928552965503</c:v>
                </c:pt>
                <c:pt idx="161370">
                  <c:v>47.218033734750897</c:v>
                </c:pt>
                <c:pt idx="161371">
                  <c:v>47.218138916199599</c:v>
                </c:pt>
                <c:pt idx="161372">
                  <c:v>47.218244097311597</c:v>
                </c:pt>
                <c:pt idx="161373">
                  <c:v>47.218349278086897</c:v>
                </c:pt>
                <c:pt idx="161374">
                  <c:v>47.218454458525599</c:v>
                </c:pt>
                <c:pt idx="161375">
                  <c:v>47.218559638627603</c:v>
                </c:pt>
                <c:pt idx="161376">
                  <c:v>47.218664818392902</c:v>
                </c:pt>
                <c:pt idx="161377">
                  <c:v>47.218769997821497</c:v>
                </c:pt>
                <c:pt idx="161378">
                  <c:v>47.2188751769135</c:v>
                </c:pt>
                <c:pt idx="161379">
                  <c:v>47.218980355668798</c:v>
                </c:pt>
                <c:pt idx="161380">
                  <c:v>47.219085534087498</c:v>
                </c:pt>
                <c:pt idx="161381">
                  <c:v>47.2191907121694</c:v>
                </c:pt>
                <c:pt idx="161382">
                  <c:v>47.219295889914697</c:v>
                </c:pt>
                <c:pt idx="161383">
                  <c:v>47.219401067323403</c:v>
                </c:pt>
                <c:pt idx="161384">
                  <c:v>47.219506244395298</c:v>
                </c:pt>
                <c:pt idx="161385">
                  <c:v>47.219611421130601</c:v>
                </c:pt>
                <c:pt idx="161386">
                  <c:v>47.219716597529299</c:v>
                </c:pt>
                <c:pt idx="161387">
                  <c:v>47.219821773591299</c:v>
                </c:pt>
                <c:pt idx="161388">
                  <c:v>47.219926949316601</c:v>
                </c:pt>
                <c:pt idx="161389">
                  <c:v>47.220032124705298</c:v>
                </c:pt>
                <c:pt idx="161390">
                  <c:v>47.220137299757297</c:v>
                </c:pt>
                <c:pt idx="161391">
                  <c:v>47.220242474472698</c:v>
                </c:pt>
                <c:pt idx="161392">
                  <c:v>47.220347648851401</c:v>
                </c:pt>
                <c:pt idx="161393">
                  <c:v>47.2204528228934</c:v>
                </c:pt>
                <c:pt idx="161394">
                  <c:v>47.220557996598799</c:v>
                </c:pt>
                <c:pt idx="161395">
                  <c:v>47.220663169967601</c:v>
                </c:pt>
                <c:pt idx="161396">
                  <c:v>47.220768342999698</c:v>
                </c:pt>
                <c:pt idx="161397">
                  <c:v>47.220873515695097</c:v>
                </c:pt>
                <c:pt idx="161398">
                  <c:v>47.220978688053897</c:v>
                </c:pt>
                <c:pt idx="161399">
                  <c:v>47.221083860076099</c:v>
                </c:pt>
                <c:pt idx="161400">
                  <c:v>47.221189031761597</c:v>
                </c:pt>
                <c:pt idx="161401">
                  <c:v>47.221294203110503</c:v>
                </c:pt>
                <c:pt idx="161402">
                  <c:v>47.221399374122697</c:v>
                </c:pt>
                <c:pt idx="161403">
                  <c:v>47.2215045447983</c:v>
                </c:pt>
                <c:pt idx="161404">
                  <c:v>47.221609715137198</c:v>
                </c:pt>
                <c:pt idx="161405">
                  <c:v>47.221714885139498</c:v>
                </c:pt>
                <c:pt idx="161406">
                  <c:v>47.2218200548051</c:v>
                </c:pt>
                <c:pt idx="161407">
                  <c:v>47.221925224134203</c:v>
                </c:pt>
                <c:pt idx="161408">
                  <c:v>47.222030393126502</c:v>
                </c:pt>
                <c:pt idx="161409">
                  <c:v>47.222135561782302</c:v>
                </c:pt>
                <c:pt idx="161410">
                  <c:v>47.222240730101397</c:v>
                </c:pt>
                <c:pt idx="161411">
                  <c:v>47.222345898083802</c:v>
                </c:pt>
                <c:pt idx="161412">
                  <c:v>47.2224510657297</c:v>
                </c:pt>
                <c:pt idx="161413">
                  <c:v>47.222556233038901</c:v>
                </c:pt>
                <c:pt idx="161414">
                  <c:v>47.222661400011503</c:v>
                </c:pt>
                <c:pt idx="161415">
                  <c:v>47.222766566647401</c:v>
                </c:pt>
                <c:pt idx="161416">
                  <c:v>47.2228717329467</c:v>
                </c:pt>
                <c:pt idx="161417">
                  <c:v>47.222976898909401</c:v>
                </c:pt>
                <c:pt idx="161418">
                  <c:v>47.223082064535497</c:v>
                </c:pt>
                <c:pt idx="161419">
                  <c:v>47.223187229824902</c:v>
                </c:pt>
                <c:pt idx="161420">
                  <c:v>47.223292394777701</c:v>
                </c:pt>
                <c:pt idx="161421">
                  <c:v>47.223397559393902</c:v>
                </c:pt>
                <c:pt idx="161422">
                  <c:v>47.223502723673398</c:v>
                </c:pt>
                <c:pt idx="161423">
                  <c:v>47.223607887616403</c:v>
                </c:pt>
                <c:pt idx="161424">
                  <c:v>47.223713051222703</c:v>
                </c:pt>
                <c:pt idx="161425">
                  <c:v>47.223818214492397</c:v>
                </c:pt>
                <c:pt idx="161426">
                  <c:v>47.2239233774255</c:v>
                </c:pt>
                <c:pt idx="161427">
                  <c:v>47.224028540021898</c:v>
                </c:pt>
                <c:pt idx="161428">
                  <c:v>47.224133702281797</c:v>
                </c:pt>
                <c:pt idx="161429">
                  <c:v>47.224238864204999</c:v>
                </c:pt>
                <c:pt idx="161430">
                  <c:v>47.224344025791602</c:v>
                </c:pt>
                <c:pt idx="161431">
                  <c:v>47.224449187041699</c:v>
                </c:pt>
                <c:pt idx="161432">
                  <c:v>47.224554347955099</c:v>
                </c:pt>
                <c:pt idx="161433">
                  <c:v>47.224659508531801</c:v>
                </c:pt>
                <c:pt idx="161434">
                  <c:v>47.224764668772004</c:v>
                </c:pt>
                <c:pt idx="161435">
                  <c:v>47.224869828675601</c:v>
                </c:pt>
                <c:pt idx="161436">
                  <c:v>47.224974988242501</c:v>
                </c:pt>
                <c:pt idx="161437">
                  <c:v>47.225080147472902</c:v>
                </c:pt>
                <c:pt idx="161438">
                  <c:v>47.225185306366598</c:v>
                </c:pt>
                <c:pt idx="161439">
                  <c:v>47.225290464923802</c:v>
                </c:pt>
                <c:pt idx="161440">
                  <c:v>47.225395623144301</c:v>
                </c:pt>
                <c:pt idx="161441">
                  <c:v>47.225500781028202</c:v>
                </c:pt>
                <c:pt idx="161442">
                  <c:v>47.225605938575598</c:v>
                </c:pt>
                <c:pt idx="161443">
                  <c:v>47.225711095786302</c:v>
                </c:pt>
                <c:pt idx="161444">
                  <c:v>47.225816252660501</c:v>
                </c:pt>
                <c:pt idx="161445">
                  <c:v>47.225921409198001</c:v>
                </c:pt>
                <c:pt idx="161446">
                  <c:v>47.226026565398897</c:v>
                </c:pt>
                <c:pt idx="161447">
                  <c:v>47.2261317212633</c:v>
                </c:pt>
                <c:pt idx="161448">
                  <c:v>47.226236876791098</c:v>
                </c:pt>
                <c:pt idx="161449">
                  <c:v>47.226342031982199</c:v>
                </c:pt>
                <c:pt idx="161450">
                  <c:v>47.226447186836801</c:v>
                </c:pt>
                <c:pt idx="161451">
                  <c:v>47.226552341354797</c:v>
                </c:pt>
                <c:pt idx="161452">
                  <c:v>47.226657495536102</c:v>
                </c:pt>
                <c:pt idx="161453">
                  <c:v>47.226762649380902</c:v>
                </c:pt>
                <c:pt idx="161454">
                  <c:v>47.226867802889103</c:v>
                </c:pt>
                <c:pt idx="161455">
                  <c:v>47.226972956060798</c:v>
                </c:pt>
                <c:pt idx="161456">
                  <c:v>47.227078108895803</c:v>
                </c:pt>
                <c:pt idx="161457">
                  <c:v>47.227183261394202</c:v>
                </c:pt>
                <c:pt idx="161458">
                  <c:v>47.227288413556103</c:v>
                </c:pt>
                <c:pt idx="161459">
                  <c:v>47.227393565381398</c:v>
                </c:pt>
                <c:pt idx="161460">
                  <c:v>47.227498716870102</c:v>
                </c:pt>
                <c:pt idx="161461">
                  <c:v>47.2276038680222</c:v>
                </c:pt>
                <c:pt idx="161462">
                  <c:v>47.2277090188378</c:v>
                </c:pt>
                <c:pt idx="161463">
                  <c:v>47.227814169316702</c:v>
                </c:pt>
                <c:pt idx="161464">
                  <c:v>47.227919319459097</c:v>
                </c:pt>
                <c:pt idx="161465">
                  <c:v>47.228024469264902</c:v>
                </c:pt>
                <c:pt idx="161466">
                  <c:v>47.228129618734201</c:v>
                </c:pt>
                <c:pt idx="161467">
                  <c:v>47.228234767866802</c:v>
                </c:pt>
                <c:pt idx="161468">
                  <c:v>47.228339916662897</c:v>
                </c:pt>
                <c:pt idx="161469">
                  <c:v>47.228445065122401</c:v>
                </c:pt>
                <c:pt idx="161470">
                  <c:v>47.228550213245398</c:v>
                </c:pt>
                <c:pt idx="161471">
                  <c:v>47.228655361031798</c:v>
                </c:pt>
                <c:pt idx="161472">
                  <c:v>47.228760508481599</c:v>
                </c:pt>
                <c:pt idx="161473">
                  <c:v>47.228865655594802</c:v>
                </c:pt>
                <c:pt idx="161474">
                  <c:v>47.228970802371499</c:v>
                </c:pt>
                <c:pt idx="161475">
                  <c:v>47.229075948811598</c:v>
                </c:pt>
                <c:pt idx="161476">
                  <c:v>47.229181094915099</c:v>
                </c:pt>
                <c:pt idx="161477">
                  <c:v>47.2292862406821</c:v>
                </c:pt>
                <c:pt idx="161478">
                  <c:v>47.229391386112503</c:v>
                </c:pt>
                <c:pt idx="161479">
                  <c:v>47.229496531206401</c:v>
                </c:pt>
                <c:pt idx="161480">
                  <c:v>47.2296016759637</c:v>
                </c:pt>
                <c:pt idx="161481">
                  <c:v>47.229706820384401</c:v>
                </c:pt>
                <c:pt idx="161482">
                  <c:v>47.229811964468603</c:v>
                </c:pt>
                <c:pt idx="161483">
                  <c:v>47.229917108216199</c:v>
                </c:pt>
                <c:pt idx="161484">
                  <c:v>47.230022251627297</c:v>
                </c:pt>
                <c:pt idx="161485">
                  <c:v>47.230127394701803</c:v>
                </c:pt>
                <c:pt idx="161486">
                  <c:v>47.230232537439697</c:v>
                </c:pt>
                <c:pt idx="161487">
                  <c:v>47.230337679841099</c:v>
                </c:pt>
                <c:pt idx="161488">
                  <c:v>47.230442821906003</c:v>
                </c:pt>
                <c:pt idx="161489">
                  <c:v>47.230547963634301</c:v>
                </c:pt>
                <c:pt idx="161490">
                  <c:v>47.2306531050261</c:v>
                </c:pt>
                <c:pt idx="161491">
                  <c:v>47.230758246081301</c:v>
                </c:pt>
                <c:pt idx="161492">
                  <c:v>47.230863386799903</c:v>
                </c:pt>
                <c:pt idx="161493">
                  <c:v>47.230968527182</c:v>
                </c:pt>
                <c:pt idx="161494">
                  <c:v>47.231073667227598</c:v>
                </c:pt>
                <c:pt idx="161495">
                  <c:v>47.231178806936597</c:v>
                </c:pt>
                <c:pt idx="161496">
                  <c:v>47.231283946309098</c:v>
                </c:pt>
                <c:pt idx="161497">
                  <c:v>47.2313890853451</c:v>
                </c:pt>
                <c:pt idx="161498">
                  <c:v>47.231494224044503</c:v>
                </c:pt>
                <c:pt idx="161499">
                  <c:v>47.231599362407302</c:v>
                </c:pt>
                <c:pt idx="161500">
                  <c:v>47.231704500433601</c:v>
                </c:pt>
                <c:pt idx="161501">
                  <c:v>47.231809638123401</c:v>
                </c:pt>
                <c:pt idx="161502">
                  <c:v>47.231914775476703</c:v>
                </c:pt>
                <c:pt idx="161503">
                  <c:v>47.232019912493399</c:v>
                </c:pt>
                <c:pt idx="161504">
                  <c:v>47.232125049173597</c:v>
                </c:pt>
                <c:pt idx="161505">
                  <c:v>47.232230185517203</c:v>
                </c:pt>
                <c:pt idx="161506">
                  <c:v>47.232335321524303</c:v>
                </c:pt>
                <c:pt idx="161507">
                  <c:v>47.232440457194897</c:v>
                </c:pt>
                <c:pt idx="161508">
                  <c:v>47.232545592528901</c:v>
                </c:pt>
                <c:pt idx="161509">
                  <c:v>47.232650727526497</c:v>
                </c:pt>
                <c:pt idx="161510">
                  <c:v>47.232755862187503</c:v>
                </c:pt>
                <c:pt idx="161511">
                  <c:v>47.232860996511903</c:v>
                </c:pt>
                <c:pt idx="161512">
                  <c:v>47.232966130499896</c:v>
                </c:pt>
                <c:pt idx="161513">
                  <c:v>47.233071264151299</c:v>
                </c:pt>
                <c:pt idx="161514">
                  <c:v>47.233176397466202</c:v>
                </c:pt>
                <c:pt idx="161515">
                  <c:v>47.233281530444501</c:v>
                </c:pt>
                <c:pt idx="161516">
                  <c:v>47.233386663086399</c:v>
                </c:pt>
                <c:pt idx="161517">
                  <c:v>47.2334917953917</c:v>
                </c:pt>
                <c:pt idx="161518">
                  <c:v>47.233596927360502</c:v>
                </c:pt>
                <c:pt idx="161519">
                  <c:v>47.233702058992797</c:v>
                </c:pt>
                <c:pt idx="161520">
                  <c:v>47.233807190288601</c:v>
                </c:pt>
                <c:pt idx="161521">
                  <c:v>47.2339123212479</c:v>
                </c:pt>
                <c:pt idx="161522">
                  <c:v>47.234017451870599</c:v>
                </c:pt>
                <c:pt idx="161523">
                  <c:v>47.2341225821568</c:v>
                </c:pt>
                <c:pt idx="161524">
                  <c:v>47.234227712106602</c:v>
                </c:pt>
                <c:pt idx="161525">
                  <c:v>47.234332841719798</c:v>
                </c:pt>
                <c:pt idx="161526">
                  <c:v>47.234437970996503</c:v>
                </c:pt>
                <c:pt idx="161527">
                  <c:v>47.234543099936701</c:v>
                </c:pt>
                <c:pt idx="161528">
                  <c:v>47.234648228540301</c:v>
                </c:pt>
                <c:pt idx="161529">
                  <c:v>47.234753356807502</c:v>
                </c:pt>
                <c:pt idx="161530">
                  <c:v>47.234858484738197</c:v>
                </c:pt>
                <c:pt idx="161531">
                  <c:v>47.234963612332301</c:v>
                </c:pt>
                <c:pt idx="161532">
                  <c:v>47.235068739589998</c:v>
                </c:pt>
                <c:pt idx="161533">
                  <c:v>47.235173866511197</c:v>
                </c:pt>
                <c:pt idx="161534">
                  <c:v>47.235278993095797</c:v>
                </c:pt>
                <c:pt idx="161535">
                  <c:v>47.235384119343998</c:v>
                </c:pt>
                <c:pt idx="161536">
                  <c:v>47.2354892452556</c:v>
                </c:pt>
                <c:pt idx="161537">
                  <c:v>47.235594370830697</c:v>
                </c:pt>
                <c:pt idx="161538">
                  <c:v>47.235699496069401</c:v>
                </c:pt>
                <c:pt idx="161539">
                  <c:v>47.235804620971599</c:v>
                </c:pt>
                <c:pt idx="161540">
                  <c:v>47.235909745537199</c:v>
                </c:pt>
                <c:pt idx="161541">
                  <c:v>47.2360148697664</c:v>
                </c:pt>
                <c:pt idx="161542">
                  <c:v>47.236119993659102</c:v>
                </c:pt>
                <c:pt idx="161543">
                  <c:v>47.236225117215298</c:v>
                </c:pt>
                <c:pt idx="161544">
                  <c:v>47.236330240434903</c:v>
                </c:pt>
                <c:pt idx="161545">
                  <c:v>47.236435363318101</c:v>
                </c:pt>
                <c:pt idx="161546">
                  <c:v>47.2365404858649</c:v>
                </c:pt>
                <c:pt idx="161547">
                  <c:v>47.236645608075101</c:v>
                </c:pt>
                <c:pt idx="161548">
                  <c:v>47.236750729948803</c:v>
                </c:pt>
                <c:pt idx="161549">
                  <c:v>47.236855851486098</c:v>
                </c:pt>
                <c:pt idx="161550">
                  <c:v>47.236960972686802</c:v>
                </c:pt>
                <c:pt idx="161551">
                  <c:v>47.2370660935511</c:v>
                </c:pt>
                <c:pt idx="161552">
                  <c:v>47.237171214078899</c:v>
                </c:pt>
                <c:pt idx="161553">
                  <c:v>47.237276334270298</c:v>
                </c:pt>
                <c:pt idx="161554">
                  <c:v>47.237381454125099</c:v>
                </c:pt>
                <c:pt idx="161555">
                  <c:v>47.237486573643402</c:v>
                </c:pt>
                <c:pt idx="161556">
                  <c:v>47.237591692825298</c:v>
                </c:pt>
                <c:pt idx="161557">
                  <c:v>47.237696811670702</c:v>
                </c:pt>
                <c:pt idx="161558">
                  <c:v>47.2378019301797</c:v>
                </c:pt>
                <c:pt idx="161559">
                  <c:v>47.237907048352099</c:v>
                </c:pt>
                <c:pt idx="161560">
                  <c:v>47.238012166188099</c:v>
                </c:pt>
                <c:pt idx="161561">
                  <c:v>47.2381172836876</c:v>
                </c:pt>
                <c:pt idx="161562">
                  <c:v>47.238222400850603</c:v>
                </c:pt>
                <c:pt idx="161563">
                  <c:v>47.238327517677199</c:v>
                </c:pt>
                <c:pt idx="161564">
                  <c:v>47.238432634167303</c:v>
                </c:pt>
                <c:pt idx="161565">
                  <c:v>47.238537750320901</c:v>
                </c:pt>
                <c:pt idx="161566">
                  <c:v>47.2386428661381</c:v>
                </c:pt>
                <c:pt idx="161567">
                  <c:v>47.238747981618801</c:v>
                </c:pt>
                <c:pt idx="161568">
                  <c:v>47.238853096763002</c:v>
                </c:pt>
                <c:pt idx="161569">
                  <c:v>47.238958211570797</c:v>
                </c:pt>
                <c:pt idx="161570">
                  <c:v>47.2390633260421</c:v>
                </c:pt>
                <c:pt idx="161571">
                  <c:v>47.239168440176897</c:v>
                </c:pt>
                <c:pt idx="161572">
                  <c:v>47.239273553975302</c:v>
                </c:pt>
                <c:pt idx="161573">
                  <c:v>47.239378667437201</c:v>
                </c:pt>
                <c:pt idx="161574">
                  <c:v>47.239483780562701</c:v>
                </c:pt>
                <c:pt idx="161575">
                  <c:v>47.239588893351701</c:v>
                </c:pt>
                <c:pt idx="161576">
                  <c:v>47.239694005804203</c:v>
                </c:pt>
                <c:pt idx="161577">
                  <c:v>47.239799117920299</c:v>
                </c:pt>
                <c:pt idx="161578">
                  <c:v>47.239904229699903</c:v>
                </c:pt>
                <c:pt idx="161579">
                  <c:v>47.2400093411431</c:v>
                </c:pt>
                <c:pt idx="161580">
                  <c:v>47.240114452249799</c:v>
                </c:pt>
                <c:pt idx="161581">
                  <c:v>47.240219563020098</c:v>
                </c:pt>
                <c:pt idx="161582">
                  <c:v>47.240324673453898</c:v>
                </c:pt>
                <c:pt idx="161583">
                  <c:v>47.240429783551299</c:v>
                </c:pt>
                <c:pt idx="161584">
                  <c:v>47.240534893312201</c:v>
                </c:pt>
                <c:pt idx="161585">
                  <c:v>47.240640002736697</c:v>
                </c:pt>
                <c:pt idx="161586">
                  <c:v>47.240745111824801</c:v>
                </c:pt>
                <c:pt idx="161587">
                  <c:v>47.240850220576398</c:v>
                </c:pt>
                <c:pt idx="161588">
                  <c:v>47.240955328991497</c:v>
                </c:pt>
                <c:pt idx="161589">
                  <c:v>47.241060437070203</c:v>
                </c:pt>
                <c:pt idx="161590">
                  <c:v>47.241165544812503</c:v>
                </c:pt>
                <c:pt idx="161591">
                  <c:v>47.241270652218297</c:v>
                </c:pt>
                <c:pt idx="161592">
                  <c:v>47.241375759287699</c:v>
                </c:pt>
                <c:pt idx="161593">
                  <c:v>47.241480866020602</c:v>
                </c:pt>
                <c:pt idx="161594">
                  <c:v>47.241585972417099</c:v>
                </c:pt>
                <c:pt idx="161595">
                  <c:v>47.241691078477203</c:v>
                </c:pt>
                <c:pt idx="161596">
                  <c:v>47.241796184200801</c:v>
                </c:pt>
                <c:pt idx="161597">
                  <c:v>47.241901289588</c:v>
                </c:pt>
                <c:pt idx="161598">
                  <c:v>47.2420063946388</c:v>
                </c:pt>
                <c:pt idx="161599">
                  <c:v>47.2421114993532</c:v>
                </c:pt>
                <c:pt idx="161600">
                  <c:v>47.242216603731102</c:v>
                </c:pt>
                <c:pt idx="161601">
                  <c:v>47.242321707772497</c:v>
                </c:pt>
                <c:pt idx="161602">
                  <c:v>47.2424268114776</c:v>
                </c:pt>
                <c:pt idx="161603">
                  <c:v>47.242531914846197</c:v>
                </c:pt>
                <c:pt idx="161604">
                  <c:v>47.242637017878401</c:v>
                </c:pt>
                <c:pt idx="161605">
                  <c:v>47.242742120574199</c:v>
                </c:pt>
                <c:pt idx="161606">
                  <c:v>47.242847222933499</c:v>
                </c:pt>
                <c:pt idx="161607">
                  <c:v>47.242952324956399</c:v>
                </c:pt>
                <c:pt idx="161608">
                  <c:v>47.243057426642899</c:v>
                </c:pt>
                <c:pt idx="161609">
                  <c:v>47.243162527993</c:v>
                </c:pt>
                <c:pt idx="161610">
                  <c:v>47.243267629006702</c:v>
                </c:pt>
                <c:pt idx="161611">
                  <c:v>47.243372729683898</c:v>
                </c:pt>
                <c:pt idx="161612">
                  <c:v>47.243477830024702</c:v>
                </c:pt>
                <c:pt idx="161613">
                  <c:v>47.243582930029099</c:v>
                </c:pt>
                <c:pt idx="161614">
                  <c:v>47.243688029697097</c:v>
                </c:pt>
                <c:pt idx="161615">
                  <c:v>47.243793129028703</c:v>
                </c:pt>
                <c:pt idx="161616">
                  <c:v>47.243898228023902</c:v>
                </c:pt>
                <c:pt idx="161617">
                  <c:v>47.244003326682602</c:v>
                </c:pt>
                <c:pt idx="161618">
                  <c:v>47.244108425004903</c:v>
                </c:pt>
                <c:pt idx="161619">
                  <c:v>47.244213522990897</c:v>
                </c:pt>
                <c:pt idx="161620">
                  <c:v>47.244318620640399</c:v>
                </c:pt>
                <c:pt idx="161621">
                  <c:v>47.244423717953502</c:v>
                </c:pt>
                <c:pt idx="161622">
                  <c:v>47.244528814930199</c:v>
                </c:pt>
                <c:pt idx="161623">
                  <c:v>47.244633911570503</c:v>
                </c:pt>
                <c:pt idx="161624">
                  <c:v>47.244739007874401</c:v>
                </c:pt>
                <c:pt idx="161625">
                  <c:v>47.244844103841899</c:v>
                </c:pt>
                <c:pt idx="161626">
                  <c:v>47.244949199472899</c:v>
                </c:pt>
                <c:pt idx="161627">
                  <c:v>47.245054294767598</c:v>
                </c:pt>
                <c:pt idx="161628">
                  <c:v>47.245159389725899</c:v>
                </c:pt>
                <c:pt idx="161629">
                  <c:v>47.2452644843478</c:v>
                </c:pt>
                <c:pt idx="161630">
                  <c:v>47.245369578633301</c:v>
                </c:pt>
                <c:pt idx="161631">
                  <c:v>47.245474672582397</c:v>
                </c:pt>
                <c:pt idx="161632">
                  <c:v>47.245579766195</c:v>
                </c:pt>
                <c:pt idx="161633">
                  <c:v>47.245684859471297</c:v>
                </c:pt>
                <c:pt idx="161634">
                  <c:v>47.245789952411201</c:v>
                </c:pt>
                <c:pt idx="161635">
                  <c:v>47.245895045014699</c:v>
                </c:pt>
                <c:pt idx="161636">
                  <c:v>47.246000137281897</c:v>
                </c:pt>
                <c:pt idx="161637">
                  <c:v>47.246105229212603</c:v>
                </c:pt>
                <c:pt idx="161638">
                  <c:v>47.246210320806902</c:v>
                </c:pt>
                <c:pt idx="161639">
                  <c:v>47.246315412064902</c:v>
                </c:pt>
                <c:pt idx="161640">
                  <c:v>47.246420502986403</c:v>
                </c:pt>
                <c:pt idx="161641">
                  <c:v>47.246525593571597</c:v>
                </c:pt>
                <c:pt idx="161642">
                  <c:v>47.246630683820399</c:v>
                </c:pt>
                <c:pt idx="161643">
                  <c:v>47.246735773732802</c:v>
                </c:pt>
                <c:pt idx="161644">
                  <c:v>47.246840863308798</c:v>
                </c:pt>
                <c:pt idx="161645">
                  <c:v>47.246945952548401</c:v>
                </c:pt>
                <c:pt idx="161646">
                  <c:v>47.247051041451698</c:v>
                </c:pt>
                <c:pt idx="161647">
                  <c:v>47.247156130018503</c:v>
                </c:pt>
                <c:pt idx="161648">
                  <c:v>47.247261218249001</c:v>
                </c:pt>
                <c:pt idx="161649">
                  <c:v>47.247366306143199</c:v>
                </c:pt>
                <c:pt idx="161650">
                  <c:v>47.247471393700899</c:v>
                </c:pt>
                <c:pt idx="161651">
                  <c:v>47.247576480922298</c:v>
                </c:pt>
                <c:pt idx="161652">
                  <c:v>47.247681567807199</c:v>
                </c:pt>
                <c:pt idx="161653">
                  <c:v>47.247786654355899</c:v>
                </c:pt>
                <c:pt idx="161654">
                  <c:v>47.2478917405681</c:v>
                </c:pt>
                <c:pt idx="161655">
                  <c:v>47.247996826444002</c:v>
                </c:pt>
                <c:pt idx="161656">
                  <c:v>47.248101911983497</c:v>
                </c:pt>
                <c:pt idx="161657">
                  <c:v>47.2482069971866</c:v>
                </c:pt>
                <c:pt idx="161658">
                  <c:v>47.248312082053303</c:v>
                </c:pt>
                <c:pt idx="161659">
                  <c:v>47.2484171665837</c:v>
                </c:pt>
                <c:pt idx="161660">
                  <c:v>47.248522250777803</c:v>
                </c:pt>
                <c:pt idx="161661">
                  <c:v>47.248627334635401</c:v>
                </c:pt>
                <c:pt idx="161662">
                  <c:v>47.248732418156699</c:v>
                </c:pt>
                <c:pt idx="161663">
                  <c:v>47.248837501341697</c:v>
                </c:pt>
                <c:pt idx="161664">
                  <c:v>47.248942584190203</c:v>
                </c:pt>
                <c:pt idx="161665">
                  <c:v>47.249047666702502</c:v>
                </c:pt>
                <c:pt idx="161666">
                  <c:v>47.249152748878302</c:v>
                </c:pt>
                <c:pt idx="161667">
                  <c:v>47.249257830717802</c:v>
                </c:pt>
                <c:pt idx="161668">
                  <c:v>47.249362912220903</c:v>
                </c:pt>
                <c:pt idx="161669">
                  <c:v>47.249467993387697</c:v>
                </c:pt>
                <c:pt idx="161670">
                  <c:v>47.249573074218198</c:v>
                </c:pt>
                <c:pt idx="161671">
                  <c:v>47.2496781547122</c:v>
                </c:pt>
                <c:pt idx="161672">
                  <c:v>47.249783234869902</c:v>
                </c:pt>
                <c:pt idx="161673">
                  <c:v>47.249888314691297</c:v>
                </c:pt>
                <c:pt idx="161674">
                  <c:v>47.2499933941763</c:v>
                </c:pt>
                <c:pt idx="161675">
                  <c:v>47.250098473324996</c:v>
                </c:pt>
                <c:pt idx="161676">
                  <c:v>47.2502035521373</c:v>
                </c:pt>
                <c:pt idx="161677">
                  <c:v>47.250308630613297</c:v>
                </c:pt>
                <c:pt idx="161678">
                  <c:v>47.250413708752902</c:v>
                </c:pt>
                <c:pt idx="161679">
                  <c:v>47.250518786556199</c:v>
                </c:pt>
                <c:pt idx="161680">
                  <c:v>47.250623864023098</c:v>
                </c:pt>
                <c:pt idx="161681">
                  <c:v>47.250728941153703</c:v>
                </c:pt>
                <c:pt idx="161682">
                  <c:v>47.250834017947902</c:v>
                </c:pt>
                <c:pt idx="161683">
                  <c:v>47.250939094405801</c:v>
                </c:pt>
                <c:pt idx="161684">
                  <c:v>47.2510441705274</c:v>
                </c:pt>
                <c:pt idx="161685">
                  <c:v>47.2511492463126</c:v>
                </c:pt>
                <c:pt idx="161686">
                  <c:v>47.2512543217615</c:v>
                </c:pt>
                <c:pt idx="161687">
                  <c:v>47.251359396874001</c:v>
                </c:pt>
                <c:pt idx="161688">
                  <c:v>47.251464471650202</c:v>
                </c:pt>
                <c:pt idx="161689">
                  <c:v>47.251569546090103</c:v>
                </c:pt>
                <c:pt idx="161690">
                  <c:v>47.251674620193597</c:v>
                </c:pt>
                <c:pt idx="161691">
                  <c:v>47.251779693960898</c:v>
                </c:pt>
                <c:pt idx="161692">
                  <c:v>47.251884767391701</c:v>
                </c:pt>
                <c:pt idx="161693">
                  <c:v>47.251989840486303</c:v>
                </c:pt>
                <c:pt idx="161694">
                  <c:v>47.252094913244498</c:v>
                </c:pt>
                <c:pt idx="161695">
                  <c:v>47.252199985666401</c:v>
                </c:pt>
                <c:pt idx="161696">
                  <c:v>47.252305057751997</c:v>
                </c:pt>
                <c:pt idx="161697">
                  <c:v>47.2524101295012</c:v>
                </c:pt>
                <c:pt idx="161698">
                  <c:v>47.252515200914097</c:v>
                </c:pt>
                <c:pt idx="161699">
                  <c:v>47.2526202719907</c:v>
                </c:pt>
                <c:pt idx="161700">
                  <c:v>47.252725342730898</c:v>
                </c:pt>
                <c:pt idx="161701">
                  <c:v>47.252830413134902</c:v>
                </c:pt>
                <c:pt idx="161702">
                  <c:v>47.252935483202499</c:v>
                </c:pt>
                <c:pt idx="161703">
                  <c:v>47.253040552933797</c:v>
                </c:pt>
                <c:pt idx="161704">
                  <c:v>47.253145622328802</c:v>
                </c:pt>
                <c:pt idx="161705">
                  <c:v>47.2532506913874</c:v>
                </c:pt>
                <c:pt idx="161706">
                  <c:v>47.253355760109798</c:v>
                </c:pt>
                <c:pt idx="161707">
                  <c:v>47.253460828495797</c:v>
                </c:pt>
                <c:pt idx="161708">
                  <c:v>47.253565896545503</c:v>
                </c:pt>
                <c:pt idx="161709">
                  <c:v>47.253670964258902</c:v>
                </c:pt>
                <c:pt idx="161710">
                  <c:v>47.253776031636001</c:v>
                </c:pt>
                <c:pt idx="161711">
                  <c:v>47.2538810986768</c:v>
                </c:pt>
                <c:pt idx="161712">
                  <c:v>47.253986165381299</c:v>
                </c:pt>
                <c:pt idx="161713">
                  <c:v>47.254091231749399</c:v>
                </c:pt>
                <c:pt idx="161714">
                  <c:v>47.254196297781299</c:v>
                </c:pt>
                <c:pt idx="161715">
                  <c:v>47.254301363476799</c:v>
                </c:pt>
                <c:pt idx="161716">
                  <c:v>47.254406428836099</c:v>
                </c:pt>
                <c:pt idx="161717">
                  <c:v>47.254511493858999</c:v>
                </c:pt>
                <c:pt idx="161718">
                  <c:v>47.2546165585456</c:v>
                </c:pt>
                <c:pt idx="161719">
                  <c:v>47.2547216228959</c:v>
                </c:pt>
                <c:pt idx="161720">
                  <c:v>47.25482668691</c:v>
                </c:pt>
                <c:pt idx="161721">
                  <c:v>47.254931750587701</c:v>
                </c:pt>
                <c:pt idx="161722">
                  <c:v>47.255036813929102</c:v>
                </c:pt>
                <c:pt idx="161723">
                  <c:v>47.255141876934204</c:v>
                </c:pt>
                <c:pt idx="161724">
                  <c:v>47.255246939603097</c:v>
                </c:pt>
                <c:pt idx="161725">
                  <c:v>47.255352001935599</c:v>
                </c:pt>
                <c:pt idx="161726">
                  <c:v>47.2554570639318</c:v>
                </c:pt>
                <c:pt idx="161727">
                  <c:v>47.255562125591801</c:v>
                </c:pt>
                <c:pt idx="161728">
                  <c:v>47.255667186915403</c:v>
                </c:pt>
                <c:pt idx="161729">
                  <c:v>47.255772247902797</c:v>
                </c:pt>
                <c:pt idx="161730">
                  <c:v>47.255877308553899</c:v>
                </c:pt>
                <c:pt idx="161731">
                  <c:v>47.255982368868601</c:v>
                </c:pt>
                <c:pt idx="161732">
                  <c:v>47.256087428847103</c:v>
                </c:pt>
                <c:pt idx="161733">
                  <c:v>47.256192488489297</c:v>
                </c:pt>
                <c:pt idx="161734">
                  <c:v>47.256297547795199</c:v>
                </c:pt>
                <c:pt idx="161735">
                  <c:v>47.256402606764901</c:v>
                </c:pt>
                <c:pt idx="161736">
                  <c:v>47.256507665398203</c:v>
                </c:pt>
                <c:pt idx="161737">
                  <c:v>47.256612723695298</c:v>
                </c:pt>
                <c:pt idx="161738">
                  <c:v>47.2567177816561</c:v>
                </c:pt>
                <c:pt idx="161739">
                  <c:v>47.256822839280602</c:v>
                </c:pt>
                <c:pt idx="161740">
                  <c:v>47.256927896568797</c:v>
                </c:pt>
                <c:pt idx="161741">
                  <c:v>47.257032953520699</c:v>
                </c:pt>
                <c:pt idx="161742">
                  <c:v>47.257138010136401</c:v>
                </c:pt>
                <c:pt idx="161743">
                  <c:v>47.257243066415803</c:v>
                </c:pt>
                <c:pt idx="161744">
                  <c:v>47.257348122358898</c:v>
                </c:pt>
                <c:pt idx="161745">
                  <c:v>47.257453177965701</c:v>
                </c:pt>
                <c:pt idx="161746">
                  <c:v>47.257558233236303</c:v>
                </c:pt>
                <c:pt idx="161747">
                  <c:v>47.257663288170598</c:v>
                </c:pt>
                <c:pt idx="161748">
                  <c:v>47.2577683427686</c:v>
                </c:pt>
                <c:pt idx="161749">
                  <c:v>47.257873397030302</c:v>
                </c:pt>
                <c:pt idx="161750">
                  <c:v>47.257978450955797</c:v>
                </c:pt>
                <c:pt idx="161751">
                  <c:v>47.258083504544999</c:v>
                </c:pt>
                <c:pt idx="161752">
                  <c:v>47.258188557797901</c:v>
                </c:pt>
                <c:pt idx="161753">
                  <c:v>47.258293610714603</c:v>
                </c:pt>
                <c:pt idx="161754">
                  <c:v>47.258398663294997</c:v>
                </c:pt>
                <c:pt idx="161755">
                  <c:v>47.258503715539199</c:v>
                </c:pt>
                <c:pt idx="161756">
                  <c:v>47.2586087674471</c:v>
                </c:pt>
                <c:pt idx="161757">
                  <c:v>47.258713819018702</c:v>
                </c:pt>
                <c:pt idx="161758">
                  <c:v>47.258818870253997</c:v>
                </c:pt>
                <c:pt idx="161759">
                  <c:v>47.258923921153098</c:v>
                </c:pt>
                <c:pt idx="161760">
                  <c:v>47.259028971715999</c:v>
                </c:pt>
                <c:pt idx="161761">
                  <c:v>47.2591340219426</c:v>
                </c:pt>
                <c:pt idx="161762">
                  <c:v>47.259239071832901</c:v>
                </c:pt>
                <c:pt idx="161763">
                  <c:v>47.259344121387002</c:v>
                </c:pt>
                <c:pt idx="161764">
                  <c:v>47.259449170604803</c:v>
                </c:pt>
                <c:pt idx="161765">
                  <c:v>47.259554219486397</c:v>
                </c:pt>
                <c:pt idx="161766">
                  <c:v>47.259659268031697</c:v>
                </c:pt>
                <c:pt idx="161767">
                  <c:v>47.259764316240698</c:v>
                </c:pt>
                <c:pt idx="161768">
                  <c:v>47.259869364113499</c:v>
                </c:pt>
                <c:pt idx="161769">
                  <c:v>47.259974411650099</c:v>
                </c:pt>
                <c:pt idx="161770">
                  <c:v>47.260079458850399</c:v>
                </c:pt>
                <c:pt idx="161771">
                  <c:v>47.260184505714498</c:v>
                </c:pt>
                <c:pt idx="161772">
                  <c:v>47.260289552242298</c:v>
                </c:pt>
                <c:pt idx="161773">
                  <c:v>47.260394598433898</c:v>
                </c:pt>
                <c:pt idx="161774">
                  <c:v>47.260499644289197</c:v>
                </c:pt>
                <c:pt idx="161775">
                  <c:v>47.260604689808297</c:v>
                </c:pt>
                <c:pt idx="161776">
                  <c:v>47.260709734991202</c:v>
                </c:pt>
                <c:pt idx="161777">
                  <c:v>47.260814779837801</c:v>
                </c:pt>
                <c:pt idx="161778">
                  <c:v>47.2609198243481</c:v>
                </c:pt>
                <c:pt idx="161779">
                  <c:v>47.261024868522298</c:v>
                </c:pt>
                <c:pt idx="161780">
                  <c:v>47.261129912360197</c:v>
                </c:pt>
                <c:pt idx="161781">
                  <c:v>47.261234955861802</c:v>
                </c:pt>
                <c:pt idx="161782">
                  <c:v>47.2613399990273</c:v>
                </c:pt>
                <c:pt idx="161783">
                  <c:v>47.261445041856497</c:v>
                </c:pt>
                <c:pt idx="161784">
                  <c:v>47.261550084349402</c:v>
                </c:pt>
                <c:pt idx="161785">
                  <c:v>47.261655126506099</c:v>
                </c:pt>
                <c:pt idx="161786">
                  <c:v>47.261760168326603</c:v>
                </c:pt>
                <c:pt idx="161787">
                  <c:v>47.2618652098109</c:v>
                </c:pt>
                <c:pt idx="161788">
                  <c:v>47.261970250958903</c:v>
                </c:pt>
                <c:pt idx="161789">
                  <c:v>47.262075291770799</c:v>
                </c:pt>
                <c:pt idx="161790">
                  <c:v>47.262180332246302</c:v>
                </c:pt>
                <c:pt idx="161791">
                  <c:v>47.262285372385698</c:v>
                </c:pt>
                <c:pt idx="161792">
                  <c:v>47.2623904121888</c:v>
                </c:pt>
                <c:pt idx="161793">
                  <c:v>47.262495451655802</c:v>
                </c:pt>
                <c:pt idx="161794">
                  <c:v>47.262600490786397</c:v>
                </c:pt>
                <c:pt idx="161795">
                  <c:v>47.262705529580899</c:v>
                </c:pt>
                <c:pt idx="161796">
                  <c:v>47.2628105680392</c:v>
                </c:pt>
                <c:pt idx="161797">
                  <c:v>47.262915606161201</c:v>
                </c:pt>
                <c:pt idx="161798">
                  <c:v>47.263020643947002</c:v>
                </c:pt>
                <c:pt idx="161799">
                  <c:v>47.263125681396602</c:v>
                </c:pt>
                <c:pt idx="161800">
                  <c:v>47.263230718510002</c:v>
                </c:pt>
                <c:pt idx="161801">
                  <c:v>47.263335755287102</c:v>
                </c:pt>
                <c:pt idx="161802">
                  <c:v>47.263440791728101</c:v>
                </c:pt>
                <c:pt idx="161803">
                  <c:v>47.2635458278328</c:v>
                </c:pt>
                <c:pt idx="161804">
                  <c:v>47.263650863601399</c:v>
                </c:pt>
                <c:pt idx="161805">
                  <c:v>47.263755899033697</c:v>
                </c:pt>
                <c:pt idx="161806">
                  <c:v>47.263860934129802</c:v>
                </c:pt>
                <c:pt idx="161807">
                  <c:v>47.2639659688897</c:v>
                </c:pt>
                <c:pt idx="161808">
                  <c:v>47.264071003313397</c:v>
                </c:pt>
                <c:pt idx="161809">
                  <c:v>47.264176037400901</c:v>
                </c:pt>
                <c:pt idx="161810">
                  <c:v>47.264281071152197</c:v>
                </c:pt>
                <c:pt idx="161811">
                  <c:v>47.264386104567301</c:v>
                </c:pt>
                <c:pt idx="161812">
                  <c:v>47.264491137646203</c:v>
                </c:pt>
                <c:pt idx="161813">
                  <c:v>47.264596170388799</c:v>
                </c:pt>
                <c:pt idx="161814">
                  <c:v>47.264701202795301</c:v>
                </c:pt>
                <c:pt idx="161815">
                  <c:v>47.264806234865603</c:v>
                </c:pt>
                <c:pt idx="161816">
                  <c:v>47.264911266599697</c:v>
                </c:pt>
                <c:pt idx="161817">
                  <c:v>47.265016297997597</c:v>
                </c:pt>
                <c:pt idx="161818">
                  <c:v>47.265121329059198</c:v>
                </c:pt>
                <c:pt idx="161819">
                  <c:v>47.265226359784698</c:v>
                </c:pt>
                <c:pt idx="161820">
                  <c:v>47.265331390173998</c:v>
                </c:pt>
                <c:pt idx="161821">
                  <c:v>47.265436420227097</c:v>
                </c:pt>
                <c:pt idx="161822">
                  <c:v>47.265541449944003</c:v>
                </c:pt>
                <c:pt idx="161823">
                  <c:v>47.265646479324801</c:v>
                </c:pt>
                <c:pt idx="161824">
                  <c:v>47.265751508369299</c:v>
                </c:pt>
                <c:pt idx="161825">
                  <c:v>47.265856537077603</c:v>
                </c:pt>
                <c:pt idx="161826">
                  <c:v>47.2659615654498</c:v>
                </c:pt>
                <c:pt idx="161827">
                  <c:v>47.266066593485803</c:v>
                </c:pt>
                <c:pt idx="161828">
                  <c:v>47.266171621185599</c:v>
                </c:pt>
                <c:pt idx="161829">
                  <c:v>47.266276648549201</c:v>
                </c:pt>
                <c:pt idx="161830">
                  <c:v>47.266381675576604</c:v>
                </c:pt>
                <c:pt idx="161831">
                  <c:v>47.266486702267798</c:v>
                </c:pt>
                <c:pt idx="161832">
                  <c:v>47.266591728622899</c:v>
                </c:pt>
                <c:pt idx="161833">
                  <c:v>47.2666967546417</c:v>
                </c:pt>
                <c:pt idx="161834">
                  <c:v>47.2668017803244</c:v>
                </c:pt>
                <c:pt idx="161835">
                  <c:v>47.266906805670899</c:v>
                </c:pt>
                <c:pt idx="161836">
                  <c:v>47.267011830681298</c:v>
                </c:pt>
                <c:pt idx="161837">
                  <c:v>47.267116855355397</c:v>
                </c:pt>
                <c:pt idx="161838">
                  <c:v>47.267221879693402</c:v>
                </c:pt>
                <c:pt idx="161839">
                  <c:v>47.267326903695199</c:v>
                </c:pt>
                <c:pt idx="161840">
                  <c:v>47.267431927360903</c:v>
                </c:pt>
                <c:pt idx="161841">
                  <c:v>47.267536950690399</c:v>
                </c:pt>
                <c:pt idx="161842">
                  <c:v>47.267641973683702</c:v>
                </c:pt>
                <c:pt idx="161843">
                  <c:v>47.267746996340797</c:v>
                </c:pt>
                <c:pt idx="161844">
                  <c:v>47.267852018661799</c:v>
                </c:pt>
                <c:pt idx="161845">
                  <c:v>47.2679570406466</c:v>
                </c:pt>
                <c:pt idx="161846">
                  <c:v>47.268062062295201</c:v>
                </c:pt>
                <c:pt idx="161847">
                  <c:v>47.2681670836077</c:v>
                </c:pt>
                <c:pt idx="161848">
                  <c:v>47.268272104584</c:v>
                </c:pt>
                <c:pt idx="161849">
                  <c:v>47.268377125224099</c:v>
                </c:pt>
                <c:pt idx="161850">
                  <c:v>47.268482145528097</c:v>
                </c:pt>
                <c:pt idx="161851">
                  <c:v>47.268587165495902</c:v>
                </c:pt>
                <c:pt idx="161852">
                  <c:v>47.268692185127598</c:v>
                </c:pt>
                <c:pt idx="161853">
                  <c:v>47.268797204423002</c:v>
                </c:pt>
                <c:pt idx="161854">
                  <c:v>47.268902223382398</c:v>
                </c:pt>
                <c:pt idx="161855">
                  <c:v>47.2690072420056</c:v>
                </c:pt>
                <c:pt idx="161856">
                  <c:v>47.269112260292601</c:v>
                </c:pt>
                <c:pt idx="161857">
                  <c:v>47.269217278243502</c:v>
                </c:pt>
                <c:pt idx="161858">
                  <c:v>47.269322295858203</c:v>
                </c:pt>
                <c:pt idx="161859">
                  <c:v>47.269427313136802</c:v>
                </c:pt>
                <c:pt idx="161860">
                  <c:v>47.269532330079201</c:v>
                </c:pt>
                <c:pt idx="161861">
                  <c:v>47.269637346685499</c:v>
                </c:pt>
                <c:pt idx="161862">
                  <c:v>47.269742362955597</c:v>
                </c:pt>
                <c:pt idx="161863">
                  <c:v>47.269847378889601</c:v>
                </c:pt>
                <c:pt idx="161864">
                  <c:v>47.269952394487397</c:v>
                </c:pt>
                <c:pt idx="161865">
                  <c:v>47.2700574097491</c:v>
                </c:pt>
                <c:pt idx="161866">
                  <c:v>47.270162424674602</c:v>
                </c:pt>
                <c:pt idx="161867">
                  <c:v>47.270267439264003</c:v>
                </c:pt>
                <c:pt idx="161868">
                  <c:v>47.270372453517297</c:v>
                </c:pt>
                <c:pt idx="161869">
                  <c:v>47.270477467434397</c:v>
                </c:pt>
                <c:pt idx="161870">
                  <c:v>47.270582481015303</c:v>
                </c:pt>
                <c:pt idx="161871">
                  <c:v>47.270687494260201</c:v>
                </c:pt>
                <c:pt idx="161872">
                  <c:v>47.270792507168899</c:v>
                </c:pt>
                <c:pt idx="161873">
                  <c:v>47.270897519741403</c:v>
                </c:pt>
                <c:pt idx="161874">
                  <c:v>47.2710025319778</c:v>
                </c:pt>
                <c:pt idx="161875">
                  <c:v>47.271107543878102</c:v>
                </c:pt>
                <c:pt idx="161876">
                  <c:v>47.271212555442297</c:v>
                </c:pt>
                <c:pt idx="161877">
                  <c:v>47.271317566670298</c:v>
                </c:pt>
                <c:pt idx="161878">
                  <c:v>47.271422577562198</c:v>
                </c:pt>
                <c:pt idx="161879">
                  <c:v>47.271527588117898</c:v>
                </c:pt>
                <c:pt idx="161880">
                  <c:v>47.271632598337597</c:v>
                </c:pt>
                <c:pt idx="161881">
                  <c:v>47.271737608221102</c:v>
                </c:pt>
                <c:pt idx="161882">
                  <c:v>47.271842617768399</c:v>
                </c:pt>
                <c:pt idx="161883">
                  <c:v>47.271947626979703</c:v>
                </c:pt>
                <c:pt idx="161884">
                  <c:v>47.272052635854799</c:v>
                </c:pt>
                <c:pt idx="161885">
                  <c:v>47.272157644393801</c:v>
                </c:pt>
                <c:pt idx="161886">
                  <c:v>47.272262652596702</c:v>
                </c:pt>
                <c:pt idx="161887">
                  <c:v>47.272367660463402</c:v>
                </c:pt>
                <c:pt idx="161888">
                  <c:v>47.272472667994002</c:v>
                </c:pt>
                <c:pt idx="161889">
                  <c:v>47.2725776751886</c:v>
                </c:pt>
                <c:pt idx="161890">
                  <c:v>47.272682682046899</c:v>
                </c:pt>
                <c:pt idx="161891">
                  <c:v>47.272787688569203</c:v>
                </c:pt>
                <c:pt idx="161892">
                  <c:v>47.272892694755399</c:v>
                </c:pt>
                <c:pt idx="161893">
                  <c:v>47.272997700605401</c:v>
                </c:pt>
                <c:pt idx="161894">
                  <c:v>47.273102706119303</c:v>
                </c:pt>
                <c:pt idx="161895">
                  <c:v>47.273207711297196</c:v>
                </c:pt>
                <c:pt idx="161896">
                  <c:v>47.273312716138904</c:v>
                </c:pt>
                <c:pt idx="161897">
                  <c:v>47.273417720644503</c:v>
                </c:pt>
                <c:pt idx="161898">
                  <c:v>47.273522724813901</c:v>
                </c:pt>
                <c:pt idx="161899">
                  <c:v>47.273627728647298</c:v>
                </c:pt>
                <c:pt idx="161900">
                  <c:v>47.273732732144602</c:v>
                </c:pt>
                <c:pt idx="161901">
                  <c:v>47.273837735305698</c:v>
                </c:pt>
                <c:pt idx="161902">
                  <c:v>47.273942738130799</c:v>
                </c:pt>
                <c:pt idx="161903">
                  <c:v>47.2740477406197</c:v>
                </c:pt>
                <c:pt idx="161904">
                  <c:v>47.2741527427726</c:v>
                </c:pt>
                <c:pt idx="161905">
                  <c:v>47.274257744589299</c:v>
                </c:pt>
                <c:pt idx="161906">
                  <c:v>47.274362746069997</c:v>
                </c:pt>
                <c:pt idx="161907">
                  <c:v>47.274467747214501</c:v>
                </c:pt>
                <c:pt idx="161908">
                  <c:v>47.274572748022898</c:v>
                </c:pt>
                <c:pt idx="161909">
                  <c:v>47.2746777484953</c:v>
                </c:pt>
                <c:pt idx="161910">
                  <c:v>47.274782748631502</c:v>
                </c:pt>
                <c:pt idx="161911">
                  <c:v>47.274887748431702</c:v>
                </c:pt>
                <c:pt idx="161912">
                  <c:v>47.274992747895702</c:v>
                </c:pt>
                <c:pt idx="161913">
                  <c:v>47.2750977470237</c:v>
                </c:pt>
                <c:pt idx="161914">
                  <c:v>47.275202745815498</c:v>
                </c:pt>
                <c:pt idx="161915">
                  <c:v>47.275307744271302</c:v>
                </c:pt>
                <c:pt idx="161916">
                  <c:v>47.275412742390998</c:v>
                </c:pt>
                <c:pt idx="161917">
                  <c:v>47.2755177401746</c:v>
                </c:pt>
                <c:pt idx="161918">
                  <c:v>47.275622737622101</c:v>
                </c:pt>
                <c:pt idx="161919">
                  <c:v>47.275727734733501</c:v>
                </c:pt>
                <c:pt idx="161920">
                  <c:v>47.2758327315088</c:v>
                </c:pt>
                <c:pt idx="161921">
                  <c:v>47.275937727948097</c:v>
                </c:pt>
                <c:pt idx="161922">
                  <c:v>47.276042724051301</c:v>
                </c:pt>
                <c:pt idx="161923">
                  <c:v>47.276147719818297</c:v>
                </c:pt>
                <c:pt idx="161924">
                  <c:v>47.276252715249299</c:v>
                </c:pt>
                <c:pt idx="161925">
                  <c:v>47.2763577103442</c:v>
                </c:pt>
                <c:pt idx="161926">
                  <c:v>47.2764627051031</c:v>
                </c:pt>
                <c:pt idx="161927">
                  <c:v>47.276567699525799</c:v>
                </c:pt>
                <c:pt idx="161928">
                  <c:v>47.276672693612497</c:v>
                </c:pt>
                <c:pt idx="161929">
                  <c:v>47.276777687363101</c:v>
                </c:pt>
                <c:pt idx="161930">
                  <c:v>47.276882680777597</c:v>
                </c:pt>
                <c:pt idx="161931">
                  <c:v>47.276987673856098</c:v>
                </c:pt>
                <c:pt idx="161932">
                  <c:v>47.277092666598499</c:v>
                </c:pt>
                <c:pt idx="161933">
                  <c:v>47.277197659004798</c:v>
                </c:pt>
                <c:pt idx="161934">
                  <c:v>47.277302651074997</c:v>
                </c:pt>
                <c:pt idx="161935">
                  <c:v>47.277407642809202</c:v>
                </c:pt>
                <c:pt idx="161936">
                  <c:v>47.277512634207298</c:v>
                </c:pt>
                <c:pt idx="161937">
                  <c:v>47.277617625269301</c:v>
                </c:pt>
                <c:pt idx="161938">
                  <c:v>47.277722615995302</c:v>
                </c:pt>
                <c:pt idx="161939">
                  <c:v>47.277827606385202</c:v>
                </c:pt>
                <c:pt idx="161940">
                  <c:v>47.277932596439001</c:v>
                </c:pt>
                <c:pt idx="161941">
                  <c:v>47.278037586156799</c:v>
                </c:pt>
                <c:pt idx="161942">
                  <c:v>47.278142575538503</c:v>
                </c:pt>
                <c:pt idx="161943">
                  <c:v>47.278247564584099</c:v>
                </c:pt>
                <c:pt idx="161944">
                  <c:v>47.278352553293701</c:v>
                </c:pt>
                <c:pt idx="161945">
                  <c:v>47.278457541667201</c:v>
                </c:pt>
                <c:pt idx="161946">
                  <c:v>47.278562529704701</c:v>
                </c:pt>
                <c:pt idx="161947">
                  <c:v>47.278667517406099</c:v>
                </c:pt>
                <c:pt idx="161948">
                  <c:v>47.278772504771403</c:v>
                </c:pt>
                <c:pt idx="161949">
                  <c:v>47.278877491800699</c:v>
                </c:pt>
                <c:pt idx="161950">
                  <c:v>47.278982478494001</c:v>
                </c:pt>
                <c:pt idx="161951">
                  <c:v>47.279087464851102</c:v>
                </c:pt>
                <c:pt idx="161952">
                  <c:v>47.279192450872301</c:v>
                </c:pt>
                <c:pt idx="161953">
                  <c:v>47.2792974365574</c:v>
                </c:pt>
                <c:pt idx="161954">
                  <c:v>47.279402421906397</c:v>
                </c:pt>
                <c:pt idx="161955">
                  <c:v>47.2795074069194</c:v>
                </c:pt>
                <c:pt idx="161956">
                  <c:v>47.279612391596302</c:v>
                </c:pt>
                <c:pt idx="161957">
                  <c:v>47.279717375937203</c:v>
                </c:pt>
                <c:pt idx="161958">
                  <c:v>47.279822359942102</c:v>
                </c:pt>
                <c:pt idx="161959">
                  <c:v>47.279927343610801</c:v>
                </c:pt>
                <c:pt idx="161960">
                  <c:v>47.280032326943598</c:v>
                </c:pt>
                <c:pt idx="161961">
                  <c:v>47.280137309940301</c:v>
                </c:pt>
                <c:pt idx="161962">
                  <c:v>47.280242292601002</c:v>
                </c:pt>
                <c:pt idx="161963">
                  <c:v>47.280347274925603</c:v>
                </c:pt>
                <c:pt idx="161964">
                  <c:v>47.280452256914202</c:v>
                </c:pt>
                <c:pt idx="161965">
                  <c:v>47.2805572385668</c:v>
                </c:pt>
                <c:pt idx="161966">
                  <c:v>47.280662219883297</c:v>
                </c:pt>
                <c:pt idx="161967">
                  <c:v>47.280767200863799</c:v>
                </c:pt>
                <c:pt idx="161968">
                  <c:v>47.280872181508201</c:v>
                </c:pt>
                <c:pt idx="161969">
                  <c:v>47.280977161816701</c:v>
                </c:pt>
                <c:pt idx="161970">
                  <c:v>47.281082141789</c:v>
                </c:pt>
                <c:pt idx="161971">
                  <c:v>47.281187121425397</c:v>
                </c:pt>
                <c:pt idx="161972">
                  <c:v>47.2812921007257</c:v>
                </c:pt>
                <c:pt idx="161973">
                  <c:v>47.281397079690002</c:v>
                </c:pt>
                <c:pt idx="161974">
                  <c:v>47.281502058318303</c:v>
                </c:pt>
                <c:pt idx="161975">
                  <c:v>47.281607036610502</c:v>
                </c:pt>
                <c:pt idx="161976">
                  <c:v>47.2817120145667</c:v>
                </c:pt>
                <c:pt idx="161977">
                  <c:v>47.281816992186897</c:v>
                </c:pt>
                <c:pt idx="161978">
                  <c:v>47.281921969471099</c:v>
                </c:pt>
                <c:pt idx="161979">
                  <c:v>47.282026946419201</c:v>
                </c:pt>
                <c:pt idx="161980">
                  <c:v>47.282131923031301</c:v>
                </c:pt>
                <c:pt idx="161981">
                  <c:v>47.282236899307399</c:v>
                </c:pt>
                <c:pt idx="161982">
                  <c:v>47.282341875247504</c:v>
                </c:pt>
                <c:pt idx="161983">
                  <c:v>47.2824468508515</c:v>
                </c:pt>
                <c:pt idx="161984">
                  <c:v>47.282551826119601</c:v>
                </c:pt>
                <c:pt idx="161985">
                  <c:v>47.282656801051601</c:v>
                </c:pt>
                <c:pt idx="161986">
                  <c:v>47.2827617756476</c:v>
                </c:pt>
                <c:pt idx="161987">
                  <c:v>47.282866749907598</c:v>
                </c:pt>
                <c:pt idx="161988">
                  <c:v>47.282971723831601</c:v>
                </c:pt>
                <c:pt idx="161989">
                  <c:v>47.283076697419602</c:v>
                </c:pt>
                <c:pt idx="161990">
                  <c:v>47.283181670671503</c:v>
                </c:pt>
                <c:pt idx="161991">
                  <c:v>47.283286643587502</c:v>
                </c:pt>
                <c:pt idx="161992">
                  <c:v>47.2833916161674</c:v>
                </c:pt>
                <c:pt idx="161993">
                  <c:v>47.283496588411303</c:v>
                </c:pt>
                <c:pt idx="161994">
                  <c:v>47.283601560319298</c:v>
                </c:pt>
                <c:pt idx="161995">
                  <c:v>47.283706531891198</c:v>
                </c:pt>
                <c:pt idx="161996">
                  <c:v>47.283811503127097</c:v>
                </c:pt>
                <c:pt idx="161997">
                  <c:v>47.283916474027002</c:v>
                </c:pt>
                <c:pt idx="161998">
                  <c:v>47.284021444590898</c:v>
                </c:pt>
                <c:pt idx="161999">
                  <c:v>47.2841264148188</c:v>
                </c:pt>
                <c:pt idx="162000">
                  <c:v>47.284231384710701</c:v>
                </c:pt>
                <c:pt idx="162001">
                  <c:v>47.2843363542666</c:v>
                </c:pt>
                <c:pt idx="162002">
                  <c:v>47.284441323486497</c:v>
                </c:pt>
                <c:pt idx="162003">
                  <c:v>47.284546292370401</c:v>
                </c:pt>
                <c:pt idx="162004">
                  <c:v>47.284651260918302</c:v>
                </c:pt>
                <c:pt idx="162005">
                  <c:v>47.284756229130302</c:v>
                </c:pt>
                <c:pt idx="162006">
                  <c:v>47.284861197006201</c:v>
                </c:pt>
                <c:pt idx="162007">
                  <c:v>47.284966164546098</c:v>
                </c:pt>
                <c:pt idx="162008">
                  <c:v>47.285071131750101</c:v>
                </c:pt>
                <c:pt idx="162009">
                  <c:v>47.285176098618003</c:v>
                </c:pt>
                <c:pt idx="162010">
                  <c:v>47.285281065150002</c:v>
                </c:pt>
                <c:pt idx="162011">
                  <c:v>47.285386031346</c:v>
                </c:pt>
                <c:pt idx="162012">
                  <c:v>47.285490997205898</c:v>
                </c:pt>
                <c:pt idx="162013">
                  <c:v>47.2855959627299</c:v>
                </c:pt>
                <c:pt idx="162014">
                  <c:v>47.285700927917901</c:v>
                </c:pt>
                <c:pt idx="162015">
                  <c:v>47.28580589277</c:v>
                </c:pt>
                <c:pt idx="162016">
                  <c:v>47.285910857285998</c:v>
                </c:pt>
                <c:pt idx="162017">
                  <c:v>47.286015821466101</c:v>
                </c:pt>
                <c:pt idx="162018">
                  <c:v>47.286120785310203</c:v>
                </c:pt>
                <c:pt idx="162019">
                  <c:v>47.286225748818303</c:v>
                </c:pt>
                <c:pt idx="162020">
                  <c:v>47.286330711990402</c:v>
                </c:pt>
                <c:pt idx="162021">
                  <c:v>47.2864356748265</c:v>
                </c:pt>
                <c:pt idx="162022">
                  <c:v>47.286540637326702</c:v>
                </c:pt>
                <c:pt idx="162023">
                  <c:v>47.286645599490903</c:v>
                </c:pt>
                <c:pt idx="162024">
                  <c:v>47.286750561319103</c:v>
                </c:pt>
                <c:pt idx="162025">
                  <c:v>47.2868555228114</c:v>
                </c:pt>
                <c:pt idx="162026">
                  <c:v>47.286960483967597</c:v>
                </c:pt>
                <c:pt idx="162027">
                  <c:v>47.287065444787899</c:v>
                </c:pt>
                <c:pt idx="162028">
                  <c:v>47.287170405272299</c:v>
                </c:pt>
                <c:pt idx="162029">
                  <c:v>47.287275365420598</c:v>
                </c:pt>
                <c:pt idx="162030">
                  <c:v>47.287380325233002</c:v>
                </c:pt>
                <c:pt idx="162031">
                  <c:v>47.287485284709497</c:v>
                </c:pt>
                <c:pt idx="162032">
                  <c:v>47.287590243849898</c:v>
                </c:pt>
                <c:pt idx="162033">
                  <c:v>47.287695202654398</c:v>
                </c:pt>
                <c:pt idx="162034">
                  <c:v>47.287800161123002</c:v>
                </c:pt>
                <c:pt idx="162035">
                  <c:v>47.287905119255498</c:v>
                </c:pt>
                <c:pt idx="162036">
                  <c:v>47.2880100770521</c:v>
                </c:pt>
                <c:pt idx="162037">
                  <c:v>47.288115034512799</c:v>
                </c:pt>
                <c:pt idx="162038">
                  <c:v>47.288219991637497</c:v>
                </c:pt>
                <c:pt idx="162039">
                  <c:v>47.288324948426201</c:v>
                </c:pt>
                <c:pt idx="162040">
                  <c:v>47.288429904879003</c:v>
                </c:pt>
                <c:pt idx="162041">
                  <c:v>47.288534860995803</c:v>
                </c:pt>
                <c:pt idx="162042">
                  <c:v>47.288639816776602</c:v>
                </c:pt>
                <c:pt idx="162043">
                  <c:v>47.288744772221598</c:v>
                </c:pt>
                <c:pt idx="162044">
                  <c:v>47.288849727330501</c:v>
                </c:pt>
                <c:pt idx="162045">
                  <c:v>47.288954682103501</c:v>
                </c:pt>
                <c:pt idx="162046">
                  <c:v>47.2890596365406</c:v>
                </c:pt>
                <c:pt idx="162047">
                  <c:v>47.289164590641697</c:v>
                </c:pt>
                <c:pt idx="162048">
                  <c:v>47.2892695444068</c:v>
                </c:pt>
                <c:pt idx="162049">
                  <c:v>47.289374497836</c:v>
                </c:pt>
                <c:pt idx="162050">
                  <c:v>47.289479450929299</c:v>
                </c:pt>
                <c:pt idx="162051">
                  <c:v>47.289584403686597</c:v>
                </c:pt>
                <c:pt idx="162052">
                  <c:v>47.289689356107999</c:v>
                </c:pt>
                <c:pt idx="162053">
                  <c:v>47.2897943081934</c:v>
                </c:pt>
                <c:pt idx="162054">
                  <c:v>47.289899259942899</c:v>
                </c:pt>
                <c:pt idx="162055">
                  <c:v>47.290004211356397</c:v>
                </c:pt>
                <c:pt idx="162056">
                  <c:v>47.290109162434</c:v>
                </c:pt>
                <c:pt idx="162057">
                  <c:v>47.290214113175701</c:v>
                </c:pt>
                <c:pt idx="162058">
                  <c:v>47.2903190635814</c:v>
                </c:pt>
                <c:pt idx="162059">
                  <c:v>47.290424013651197</c:v>
                </c:pt>
                <c:pt idx="162060">
                  <c:v>47.290528963385</c:v>
                </c:pt>
                <c:pt idx="162061">
                  <c:v>47.290633912783001</c:v>
                </c:pt>
                <c:pt idx="162062">
                  <c:v>47.2907388618449</c:v>
                </c:pt>
                <c:pt idx="162063">
                  <c:v>47.290843810570998</c:v>
                </c:pt>
                <c:pt idx="162064">
                  <c:v>47.2909487589611</c:v>
                </c:pt>
                <c:pt idx="162065">
                  <c:v>47.291053707015301</c:v>
                </c:pt>
                <c:pt idx="162066">
                  <c:v>47.2911586547336</c:v>
                </c:pt>
                <c:pt idx="162067">
                  <c:v>47.291263602115897</c:v>
                </c:pt>
                <c:pt idx="162068">
                  <c:v>47.2913685491623</c:v>
                </c:pt>
                <c:pt idx="162069">
                  <c:v>47.2914734958728</c:v>
                </c:pt>
                <c:pt idx="162070">
                  <c:v>47.2915784422473</c:v>
                </c:pt>
                <c:pt idx="162071">
                  <c:v>47.291683388285897</c:v>
                </c:pt>
                <c:pt idx="162072">
                  <c:v>47.291788333988698</c:v>
                </c:pt>
                <c:pt idx="162073">
                  <c:v>47.291893279355399</c:v>
                </c:pt>
                <c:pt idx="162074">
                  <c:v>47.291998224386298</c:v>
                </c:pt>
                <c:pt idx="162075">
                  <c:v>47.292103169081201</c:v>
                </c:pt>
                <c:pt idx="162076">
                  <c:v>47.292208113440303</c:v>
                </c:pt>
                <c:pt idx="162077">
                  <c:v>47.292313057463403</c:v>
                </c:pt>
                <c:pt idx="162078">
                  <c:v>47.292418001150601</c:v>
                </c:pt>
                <c:pt idx="162079">
                  <c:v>47.292522944501798</c:v>
                </c:pt>
                <c:pt idx="162080">
                  <c:v>47.292627887517199</c:v>
                </c:pt>
                <c:pt idx="162081">
                  <c:v>47.292732830196698</c:v>
                </c:pt>
                <c:pt idx="162082">
                  <c:v>47.292837772540203</c:v>
                </c:pt>
                <c:pt idx="162083">
                  <c:v>47.292942714547799</c:v>
                </c:pt>
                <c:pt idx="162084">
                  <c:v>47.2930476562195</c:v>
                </c:pt>
                <c:pt idx="162085">
                  <c:v>47.293152597555299</c:v>
                </c:pt>
                <c:pt idx="162086">
                  <c:v>47.293257538555203</c:v>
                </c:pt>
                <c:pt idx="162087">
                  <c:v>47.293362479219198</c:v>
                </c:pt>
                <c:pt idx="162088">
                  <c:v>47.293467419547298</c:v>
                </c:pt>
                <c:pt idx="162089">
                  <c:v>47.293572359539503</c:v>
                </c:pt>
                <c:pt idx="162090">
                  <c:v>47.293677299195799</c:v>
                </c:pt>
                <c:pt idx="162091">
                  <c:v>47.293782238516101</c:v>
                </c:pt>
                <c:pt idx="162092">
                  <c:v>47.293887177500601</c:v>
                </c:pt>
                <c:pt idx="162093">
                  <c:v>47.293992116149198</c:v>
                </c:pt>
                <c:pt idx="162094">
                  <c:v>47.294097054461901</c:v>
                </c:pt>
                <c:pt idx="162095">
                  <c:v>47.294201992438602</c:v>
                </c:pt>
                <c:pt idx="162096">
                  <c:v>47.2943069300795</c:v>
                </c:pt>
                <c:pt idx="162097">
                  <c:v>47.294411867384497</c:v>
                </c:pt>
                <c:pt idx="162098">
                  <c:v>47.294516804353599</c:v>
                </c:pt>
                <c:pt idx="162099">
                  <c:v>47.294621740986798</c:v>
                </c:pt>
                <c:pt idx="162100">
                  <c:v>47.294726677284103</c:v>
                </c:pt>
                <c:pt idx="162101">
                  <c:v>47.294831613245499</c:v>
                </c:pt>
                <c:pt idx="162102">
                  <c:v>47.294936548871</c:v>
                </c:pt>
                <c:pt idx="162103">
                  <c:v>47.295041484160599</c:v>
                </c:pt>
                <c:pt idx="162104">
                  <c:v>47.295146419114403</c:v>
                </c:pt>
                <c:pt idx="162105">
                  <c:v>47.295251353732198</c:v>
                </c:pt>
                <c:pt idx="162106">
                  <c:v>47.295356288014197</c:v>
                </c:pt>
                <c:pt idx="162107">
                  <c:v>47.295461221960302</c:v>
                </c:pt>
                <c:pt idx="162108">
                  <c:v>47.295566155570498</c:v>
                </c:pt>
                <c:pt idx="162109">
                  <c:v>47.295671088844799</c:v>
                </c:pt>
                <c:pt idx="162110">
                  <c:v>47.295776021783198</c:v>
                </c:pt>
                <c:pt idx="162111">
                  <c:v>47.295880954385801</c:v>
                </c:pt>
                <c:pt idx="162112">
                  <c:v>47.295985886652403</c:v>
                </c:pt>
                <c:pt idx="162113">
                  <c:v>47.296090818583203</c:v>
                </c:pt>
                <c:pt idx="162114">
                  <c:v>47.2961957501781</c:v>
                </c:pt>
                <c:pt idx="162115">
                  <c:v>47.296300681437202</c:v>
                </c:pt>
                <c:pt idx="162116">
                  <c:v>47.296405612360303</c:v>
                </c:pt>
                <c:pt idx="162117">
                  <c:v>47.296510542947601</c:v>
                </c:pt>
                <c:pt idx="162118">
                  <c:v>47.296615473198997</c:v>
                </c:pt>
                <c:pt idx="162119">
                  <c:v>47.296720403114598</c:v>
                </c:pt>
                <c:pt idx="162120">
                  <c:v>47.296825332694297</c:v>
                </c:pt>
                <c:pt idx="162121">
                  <c:v>47.296930261938101</c:v>
                </c:pt>
                <c:pt idx="162122">
                  <c:v>47.297035190846003</c:v>
                </c:pt>
                <c:pt idx="162123">
                  <c:v>47.297140119418103</c:v>
                </c:pt>
                <c:pt idx="162124">
                  <c:v>47.297245047654201</c:v>
                </c:pt>
                <c:pt idx="162125">
                  <c:v>47.297349975554603</c:v>
                </c:pt>
                <c:pt idx="162126">
                  <c:v>47.297454903118997</c:v>
                </c:pt>
                <c:pt idx="162127">
                  <c:v>47.297559830347602</c:v>
                </c:pt>
                <c:pt idx="162128">
                  <c:v>47.297664757240398</c:v>
                </c:pt>
                <c:pt idx="162129">
                  <c:v>47.297769683797299</c:v>
                </c:pt>
                <c:pt idx="162130">
                  <c:v>47.297874610018297</c:v>
                </c:pt>
                <c:pt idx="162131">
                  <c:v>47.297979535903401</c:v>
                </c:pt>
                <c:pt idx="162132">
                  <c:v>47.298084461452703</c:v>
                </c:pt>
                <c:pt idx="162133">
                  <c:v>47.298189386666202</c:v>
                </c:pt>
                <c:pt idx="162134">
                  <c:v>47.298294311543799</c:v>
                </c:pt>
                <c:pt idx="162135">
                  <c:v>47.298399236085501</c:v>
                </c:pt>
                <c:pt idx="162136">
                  <c:v>47.298504160291401</c:v>
                </c:pt>
                <c:pt idx="162137">
                  <c:v>47.298609084161399</c:v>
                </c:pt>
                <c:pt idx="162138">
                  <c:v>47.298714007695601</c:v>
                </c:pt>
                <c:pt idx="162139">
                  <c:v>47.298818930893901</c:v>
                </c:pt>
                <c:pt idx="162140">
                  <c:v>47.2989238537563</c:v>
                </c:pt>
                <c:pt idx="162141">
                  <c:v>47.299028776283002</c:v>
                </c:pt>
                <c:pt idx="162142">
                  <c:v>47.299133698473703</c:v>
                </c:pt>
                <c:pt idx="162143">
                  <c:v>47.299238620328701</c:v>
                </c:pt>
                <c:pt idx="162144">
                  <c:v>47.299343541847797</c:v>
                </c:pt>
                <c:pt idx="162145">
                  <c:v>47.299448463030998</c:v>
                </c:pt>
                <c:pt idx="162146">
                  <c:v>47.299553383878397</c:v>
                </c:pt>
                <c:pt idx="162147">
                  <c:v>47.299658304389901</c:v>
                </c:pt>
                <c:pt idx="162148">
                  <c:v>47.299763224565602</c:v>
                </c:pt>
                <c:pt idx="162149">
                  <c:v>47.299868144405501</c:v>
                </c:pt>
                <c:pt idx="162150">
                  <c:v>47.299973063909498</c:v>
                </c:pt>
                <c:pt idx="162151">
                  <c:v>47.300077983077699</c:v>
                </c:pt>
                <c:pt idx="162152">
                  <c:v>47.300182901910098</c:v>
                </c:pt>
                <c:pt idx="162153">
                  <c:v>47.300287820406602</c:v>
                </c:pt>
                <c:pt idx="162154">
                  <c:v>47.300392738567297</c:v>
                </c:pt>
                <c:pt idx="162155">
                  <c:v>47.300497656392103</c:v>
                </c:pt>
                <c:pt idx="162156">
                  <c:v>47.3006025738812</c:v>
                </c:pt>
                <c:pt idx="162157">
                  <c:v>47.300707491034302</c:v>
                </c:pt>
                <c:pt idx="162158">
                  <c:v>47.300812407851701</c:v>
                </c:pt>
                <c:pt idx="162159">
                  <c:v>47.300917324333199</c:v>
                </c:pt>
                <c:pt idx="162160">
                  <c:v>47.3010222404789</c:v>
                </c:pt>
                <c:pt idx="162161">
                  <c:v>47.3011271562888</c:v>
                </c:pt>
                <c:pt idx="162162">
                  <c:v>47.301232071762897</c:v>
                </c:pt>
                <c:pt idx="162163">
                  <c:v>47.301336986901099</c:v>
                </c:pt>
                <c:pt idx="162164">
                  <c:v>47.301441901703498</c:v>
                </c:pt>
                <c:pt idx="162165">
                  <c:v>47.301546816170003</c:v>
                </c:pt>
                <c:pt idx="162166">
                  <c:v>47.301651730300797</c:v>
                </c:pt>
                <c:pt idx="162167">
                  <c:v>47.301756644095697</c:v>
                </c:pt>
                <c:pt idx="162168">
                  <c:v>47.301861557554801</c:v>
                </c:pt>
                <c:pt idx="162169">
                  <c:v>47.301966470678103</c:v>
                </c:pt>
                <c:pt idx="162170">
                  <c:v>47.302071383465602</c:v>
                </c:pt>
                <c:pt idx="162171">
                  <c:v>47.302176295917299</c:v>
                </c:pt>
                <c:pt idx="162172">
                  <c:v>47.302281208033101</c:v>
                </c:pt>
                <c:pt idx="162173">
                  <c:v>47.3023861198131</c:v>
                </c:pt>
                <c:pt idx="162174">
                  <c:v>47.302491031257397</c:v>
                </c:pt>
                <c:pt idx="162175">
                  <c:v>47.302595942365798</c:v>
                </c:pt>
                <c:pt idx="162176">
                  <c:v>47.302700853138298</c:v>
                </c:pt>
                <c:pt idx="162177">
                  <c:v>47.302805763575101</c:v>
                </c:pt>
                <c:pt idx="162178">
                  <c:v>47.302910673676102</c:v>
                </c:pt>
                <c:pt idx="162179">
                  <c:v>47.303015583441301</c:v>
                </c:pt>
                <c:pt idx="162180">
                  <c:v>47.303120492870598</c:v>
                </c:pt>
                <c:pt idx="162181">
                  <c:v>47.303225401964198</c:v>
                </c:pt>
                <c:pt idx="162182">
                  <c:v>47.303330310721897</c:v>
                </c:pt>
                <c:pt idx="162183">
                  <c:v>47.3034352191439</c:v>
                </c:pt>
                <c:pt idx="162184">
                  <c:v>47.303540127230001</c:v>
                </c:pt>
                <c:pt idx="162185">
                  <c:v>47.303645034980399</c:v>
                </c:pt>
                <c:pt idx="162186">
                  <c:v>47.303749942394901</c:v>
                </c:pt>
                <c:pt idx="162187">
                  <c:v>47.303854849473602</c:v>
                </c:pt>
                <c:pt idx="162188">
                  <c:v>47.303959756216599</c:v>
                </c:pt>
                <c:pt idx="162189">
                  <c:v>47.304064662623702</c:v>
                </c:pt>
                <c:pt idx="162190">
                  <c:v>47.304169568695102</c:v>
                </c:pt>
                <c:pt idx="162191">
                  <c:v>47.304274474430599</c:v>
                </c:pt>
                <c:pt idx="162192">
                  <c:v>47.304379379830401</c:v>
                </c:pt>
                <c:pt idx="162193">
                  <c:v>47.3044842848944</c:v>
                </c:pt>
                <c:pt idx="162194">
                  <c:v>47.304589189622497</c:v>
                </c:pt>
                <c:pt idx="162195">
                  <c:v>47.304694094014899</c:v>
                </c:pt>
                <c:pt idx="162196">
                  <c:v>47.304798998071497</c:v>
                </c:pt>
                <c:pt idx="162197">
                  <c:v>47.304903901792301</c:v>
                </c:pt>
                <c:pt idx="162198">
                  <c:v>47.305008805177302</c:v>
                </c:pt>
                <c:pt idx="162199">
                  <c:v>47.3051137082266</c:v>
                </c:pt>
                <c:pt idx="162200">
                  <c:v>47.305218610940003</c:v>
                </c:pt>
                <c:pt idx="162201">
                  <c:v>47.305323513317703</c:v>
                </c:pt>
                <c:pt idx="162202">
                  <c:v>47.3054284153596</c:v>
                </c:pt>
                <c:pt idx="162203">
                  <c:v>47.305533317065702</c:v>
                </c:pt>
                <c:pt idx="162204">
                  <c:v>47.305638218436002</c:v>
                </c:pt>
                <c:pt idx="162205">
                  <c:v>47.305743119470499</c:v>
                </c:pt>
                <c:pt idx="162206">
                  <c:v>47.3058480201693</c:v>
                </c:pt>
                <c:pt idx="162207">
                  <c:v>47.305952920532299</c:v>
                </c:pt>
                <c:pt idx="162208">
                  <c:v>47.306057820559502</c:v>
                </c:pt>
                <c:pt idx="162209">
                  <c:v>47.306162720250903</c:v>
                </c:pt>
                <c:pt idx="162210">
                  <c:v>47.306267619606501</c:v>
                </c:pt>
                <c:pt idx="162211">
                  <c:v>47.306372518626397</c:v>
                </c:pt>
                <c:pt idx="162212">
                  <c:v>47.306477417310496</c:v>
                </c:pt>
                <c:pt idx="162213">
                  <c:v>47.3065823156589</c:v>
                </c:pt>
                <c:pt idx="162214">
                  <c:v>47.306687213671403</c:v>
                </c:pt>
                <c:pt idx="162215">
                  <c:v>47.306792111348202</c:v>
                </c:pt>
                <c:pt idx="162216">
                  <c:v>47.306897008689297</c:v>
                </c:pt>
                <c:pt idx="162217">
                  <c:v>47.307001905694499</c:v>
                </c:pt>
                <c:pt idx="162218">
                  <c:v>47.307106802363997</c:v>
                </c:pt>
                <c:pt idx="162219">
                  <c:v>47.307211698697799</c:v>
                </c:pt>
                <c:pt idx="162220">
                  <c:v>47.307316594695699</c:v>
                </c:pt>
                <c:pt idx="162221">
                  <c:v>47.307421490357903</c:v>
                </c:pt>
                <c:pt idx="162222">
                  <c:v>47.307526385684397</c:v>
                </c:pt>
                <c:pt idx="162223">
                  <c:v>47.307631280675103</c:v>
                </c:pt>
                <c:pt idx="162224">
                  <c:v>47.30773617533</c:v>
                </c:pt>
                <c:pt idx="162225">
                  <c:v>47.307841069649101</c:v>
                </c:pt>
                <c:pt idx="162226">
                  <c:v>47.307945963632498</c:v>
                </c:pt>
                <c:pt idx="162227">
                  <c:v>47.3080508572802</c:v>
                </c:pt>
                <c:pt idx="162228">
                  <c:v>47.3081557505921</c:v>
                </c:pt>
                <c:pt idx="162229">
                  <c:v>47.308260643568197</c:v>
                </c:pt>
                <c:pt idx="162230">
                  <c:v>47.308365536208598</c:v>
                </c:pt>
                <c:pt idx="162231">
                  <c:v>47.308470428513303</c:v>
                </c:pt>
                <c:pt idx="162232">
                  <c:v>47.308575320482099</c:v>
                </c:pt>
                <c:pt idx="162233">
                  <c:v>47.308680212115299</c:v>
                </c:pt>
                <c:pt idx="162234">
                  <c:v>47.308785103412703</c:v>
                </c:pt>
                <c:pt idx="162235">
                  <c:v>47.308889994374297</c:v>
                </c:pt>
                <c:pt idx="162236">
                  <c:v>47.308994885000203</c:v>
                </c:pt>
                <c:pt idx="162237">
                  <c:v>47.309099775290299</c:v>
                </c:pt>
                <c:pt idx="162238">
                  <c:v>47.3092046652447</c:v>
                </c:pt>
                <c:pt idx="162239">
                  <c:v>47.309309554863397</c:v>
                </c:pt>
                <c:pt idx="162240">
                  <c:v>47.309414444146299</c:v>
                </c:pt>
                <c:pt idx="162241">
                  <c:v>47.309519333093498</c:v>
                </c:pt>
                <c:pt idx="162242">
                  <c:v>47.309624221704901</c:v>
                </c:pt>
                <c:pt idx="162243">
                  <c:v>47.309729109980601</c:v>
                </c:pt>
                <c:pt idx="162244">
                  <c:v>47.309833997920599</c:v>
                </c:pt>
                <c:pt idx="162245">
                  <c:v>47.309938885524801</c:v>
                </c:pt>
                <c:pt idx="162246">
                  <c:v>47.3100437727933</c:v>
                </c:pt>
                <c:pt idx="162247">
                  <c:v>47.310148659726003</c:v>
                </c:pt>
                <c:pt idx="162248">
                  <c:v>47.310253546323104</c:v>
                </c:pt>
                <c:pt idx="162249">
                  <c:v>47.310358432584302</c:v>
                </c:pt>
                <c:pt idx="162250">
                  <c:v>47.310463318509903</c:v>
                </c:pt>
                <c:pt idx="162251">
                  <c:v>47.310568204099702</c:v>
                </c:pt>
                <c:pt idx="162252">
                  <c:v>47.310673089353799</c:v>
                </c:pt>
                <c:pt idx="162253">
                  <c:v>47.310777974272199</c:v>
                </c:pt>
                <c:pt idx="162254">
                  <c:v>47.310882858854796</c:v>
                </c:pt>
                <c:pt idx="162255">
                  <c:v>47.310987743101698</c:v>
                </c:pt>
                <c:pt idx="162256">
                  <c:v>47.311092627012897</c:v>
                </c:pt>
                <c:pt idx="162257">
                  <c:v>47.3111975105884</c:v>
                </c:pt>
                <c:pt idx="162258">
                  <c:v>47.3113023938281</c:v>
                </c:pt>
                <c:pt idx="162259">
                  <c:v>47.311407276732098</c:v>
                </c:pt>
                <c:pt idx="162260">
                  <c:v>47.311512159300399</c:v>
                </c:pt>
                <c:pt idx="162261">
                  <c:v>47.311617041532998</c:v>
                </c:pt>
                <c:pt idx="162262">
                  <c:v>47.3117219234299</c:v>
                </c:pt>
                <c:pt idx="162263">
                  <c:v>47.311826804991</c:v>
                </c:pt>
                <c:pt idx="162264">
                  <c:v>47.311931686216397</c:v>
                </c:pt>
                <c:pt idx="162265">
                  <c:v>47.312036567106098</c:v>
                </c:pt>
                <c:pt idx="162266">
                  <c:v>47.312141447660103</c:v>
                </c:pt>
                <c:pt idx="162267">
                  <c:v>47.312246327878398</c:v>
                </c:pt>
                <c:pt idx="162268">
                  <c:v>47.312351207760997</c:v>
                </c:pt>
                <c:pt idx="162269">
                  <c:v>47.312456087307801</c:v>
                </c:pt>
                <c:pt idx="162270">
                  <c:v>47.312560966519001</c:v>
                </c:pt>
                <c:pt idx="162271">
                  <c:v>47.312665845394399</c:v>
                </c:pt>
                <c:pt idx="162272">
                  <c:v>47.312770723934101</c:v>
                </c:pt>
                <c:pt idx="162273">
                  <c:v>47.312875602138199</c:v>
                </c:pt>
                <c:pt idx="162274">
                  <c:v>47.312980480006502</c:v>
                </c:pt>
                <c:pt idx="162275">
                  <c:v>47.313085357539101</c:v>
                </c:pt>
                <c:pt idx="162276">
                  <c:v>47.313190234735998</c:v>
                </c:pt>
                <c:pt idx="162277">
                  <c:v>47.313295111597199</c:v>
                </c:pt>
                <c:pt idx="162278">
                  <c:v>47.313399988122697</c:v>
                </c:pt>
                <c:pt idx="162279">
                  <c:v>47.313504864312499</c:v>
                </c:pt>
                <c:pt idx="162280">
                  <c:v>47.313609740166598</c:v>
                </c:pt>
                <c:pt idx="162281">
                  <c:v>47.313714615685001</c:v>
                </c:pt>
                <c:pt idx="162282">
                  <c:v>47.313819490867701</c:v>
                </c:pt>
                <c:pt idx="162283">
                  <c:v>47.313924365714797</c:v>
                </c:pt>
                <c:pt idx="162284">
                  <c:v>47.314029240226098</c:v>
                </c:pt>
                <c:pt idx="162285">
                  <c:v>47.314134114401703</c:v>
                </c:pt>
                <c:pt idx="162286">
                  <c:v>47.314238988241598</c:v>
                </c:pt>
                <c:pt idx="162287">
                  <c:v>47.314343861745897</c:v>
                </c:pt>
                <c:pt idx="162288">
                  <c:v>47.3144487349144</c:v>
                </c:pt>
                <c:pt idx="162289">
                  <c:v>47.3145536077473</c:v>
                </c:pt>
                <c:pt idx="162290">
                  <c:v>47.314658480244397</c:v>
                </c:pt>
                <c:pt idx="162291">
                  <c:v>47.314763352405897</c:v>
                </c:pt>
                <c:pt idx="162292">
                  <c:v>47.314868224231702</c:v>
                </c:pt>
                <c:pt idx="162293">
                  <c:v>47.314973095721797</c:v>
                </c:pt>
                <c:pt idx="162294">
                  <c:v>47.315077966876302</c:v>
                </c:pt>
                <c:pt idx="162295">
                  <c:v>47.315182837694998</c:v>
                </c:pt>
                <c:pt idx="162296">
                  <c:v>47.315287708178097</c:v>
                </c:pt>
                <c:pt idx="162297">
                  <c:v>47.315392578325401</c:v>
                </c:pt>
                <c:pt idx="162298">
                  <c:v>47.315497448137101</c:v>
                </c:pt>
                <c:pt idx="162299">
                  <c:v>47.315602317613198</c:v>
                </c:pt>
                <c:pt idx="162300">
                  <c:v>47.3157071867535</c:v>
                </c:pt>
                <c:pt idx="162301">
                  <c:v>47.315812055558197</c:v>
                </c:pt>
                <c:pt idx="162302">
                  <c:v>47.315916924027199</c:v>
                </c:pt>
                <c:pt idx="162303">
                  <c:v>47.316021792160498</c:v>
                </c:pt>
                <c:pt idx="162304">
                  <c:v>47.316126659958101</c:v>
                </c:pt>
                <c:pt idx="162305">
                  <c:v>47.316231527420101</c:v>
                </c:pt>
                <c:pt idx="162306">
                  <c:v>47.316336394546397</c:v>
                </c:pt>
                <c:pt idx="162307">
                  <c:v>47.316441261336998</c:v>
                </c:pt>
                <c:pt idx="162308">
                  <c:v>47.316546127792002</c:v>
                </c:pt>
                <c:pt idx="162309">
                  <c:v>47.316650993911303</c:v>
                </c:pt>
                <c:pt idx="162310">
                  <c:v>47.316755859694901</c:v>
                </c:pt>
                <c:pt idx="162311">
                  <c:v>47.316860725142902</c:v>
                </c:pt>
                <c:pt idx="162312">
                  <c:v>47.316965590255201</c:v>
                </c:pt>
                <c:pt idx="162313">
                  <c:v>47.317070455031804</c:v>
                </c:pt>
                <c:pt idx="162314">
                  <c:v>47.317175319472703</c:v>
                </c:pt>
                <c:pt idx="162315">
                  <c:v>47.317280183578099</c:v>
                </c:pt>
                <c:pt idx="162316">
                  <c:v>47.317385047347699</c:v>
                </c:pt>
                <c:pt idx="162317">
                  <c:v>47.317489910781703</c:v>
                </c:pt>
                <c:pt idx="162318">
                  <c:v>47.317594773880003</c:v>
                </c:pt>
                <c:pt idx="162319">
                  <c:v>47.317699636642701</c:v>
                </c:pt>
                <c:pt idx="162320">
                  <c:v>47.317804499069702</c:v>
                </c:pt>
                <c:pt idx="162321">
                  <c:v>47.317909361161099</c:v>
                </c:pt>
                <c:pt idx="162322">
                  <c:v>47.318014222916801</c:v>
                </c:pt>
                <c:pt idx="162323">
                  <c:v>47.3181190843368</c:v>
                </c:pt>
                <c:pt idx="162324">
                  <c:v>47.318223945421202</c:v>
                </c:pt>
                <c:pt idx="162325">
                  <c:v>47.318328806169902</c:v>
                </c:pt>
                <c:pt idx="162326">
                  <c:v>47.318433666583097</c:v>
                </c:pt>
                <c:pt idx="162327">
                  <c:v>47.318538526660497</c:v>
                </c:pt>
                <c:pt idx="162328">
                  <c:v>47.3186433864023</c:v>
                </c:pt>
                <c:pt idx="162329">
                  <c:v>47.318748245808401</c:v>
                </c:pt>
                <c:pt idx="162330">
                  <c:v>47.318853104878997</c:v>
                </c:pt>
                <c:pt idx="162331">
                  <c:v>47.318957963613798</c:v>
                </c:pt>
                <c:pt idx="162332">
                  <c:v>47.319062822013002</c:v>
                </c:pt>
                <c:pt idx="162333">
                  <c:v>47.319167680076603</c:v>
                </c:pt>
                <c:pt idx="162334">
                  <c:v>47.319272537804601</c:v>
                </c:pt>
                <c:pt idx="162335">
                  <c:v>47.319377395196902</c:v>
                </c:pt>
                <c:pt idx="162336">
                  <c:v>47.319482252253501</c:v>
                </c:pt>
                <c:pt idx="162337">
                  <c:v>47.319587108974503</c:v>
                </c:pt>
                <c:pt idx="162338">
                  <c:v>47.319691965359901</c:v>
                </c:pt>
                <c:pt idx="162339">
                  <c:v>47.319796821409597</c:v>
                </c:pt>
                <c:pt idx="162340">
                  <c:v>47.319901677123802</c:v>
                </c:pt>
                <c:pt idx="162341">
                  <c:v>47.320006532502198</c:v>
                </c:pt>
                <c:pt idx="162342">
                  <c:v>47.320111387545097</c:v>
                </c:pt>
                <c:pt idx="162343">
                  <c:v>47.3202162422523</c:v>
                </c:pt>
                <c:pt idx="162344">
                  <c:v>47.3203210966239</c:v>
                </c:pt>
                <c:pt idx="162345">
                  <c:v>47.320425950659804</c:v>
                </c:pt>
                <c:pt idx="162346">
                  <c:v>47.320530804360097</c:v>
                </c:pt>
                <c:pt idx="162347">
                  <c:v>47.3206356577249</c:v>
                </c:pt>
                <c:pt idx="162348">
                  <c:v>47.3207405107539</c:v>
                </c:pt>
                <c:pt idx="162349">
                  <c:v>47.320845363447397</c:v>
                </c:pt>
                <c:pt idx="162350">
                  <c:v>47.320950215805198</c:v>
                </c:pt>
                <c:pt idx="162351">
                  <c:v>47.321055067827402</c:v>
                </c:pt>
                <c:pt idx="162352">
                  <c:v>47.321159919514002</c:v>
                </c:pt>
                <c:pt idx="162353">
                  <c:v>47.3212647708649</c:v>
                </c:pt>
                <c:pt idx="162354">
                  <c:v>47.321369621880201</c:v>
                </c:pt>
                <c:pt idx="162355">
                  <c:v>47.321474472559999</c:v>
                </c:pt>
                <c:pt idx="162356">
                  <c:v>47.3215793229041</c:v>
                </c:pt>
                <c:pt idx="162357">
                  <c:v>47.321684172912597</c:v>
                </c:pt>
                <c:pt idx="162358">
                  <c:v>47.321789022585399</c:v>
                </c:pt>
                <c:pt idx="162359">
                  <c:v>47.321893871922697</c:v>
                </c:pt>
                <c:pt idx="162360">
                  <c:v>47.321998720924299</c:v>
                </c:pt>
                <c:pt idx="162361">
                  <c:v>47.322103569590297</c:v>
                </c:pt>
                <c:pt idx="162362">
                  <c:v>47.322208417920699</c:v>
                </c:pt>
                <c:pt idx="162363">
                  <c:v>47.322313265915597</c:v>
                </c:pt>
                <c:pt idx="162364">
                  <c:v>47.322418113574699</c:v>
                </c:pt>
                <c:pt idx="162365">
                  <c:v>47.322522960898297</c:v>
                </c:pt>
                <c:pt idx="162366">
                  <c:v>47.322627807886299</c:v>
                </c:pt>
                <c:pt idx="162367">
                  <c:v>47.322732654538697</c:v>
                </c:pt>
                <c:pt idx="162368">
                  <c:v>47.322837500855499</c:v>
                </c:pt>
                <c:pt idx="162369">
                  <c:v>47.322942346836598</c:v>
                </c:pt>
                <c:pt idx="162370">
                  <c:v>47.3230471924822</c:v>
                </c:pt>
                <c:pt idx="162371">
                  <c:v>47.323152037792198</c:v>
                </c:pt>
                <c:pt idx="162372">
                  <c:v>47.323256882766501</c:v>
                </c:pt>
                <c:pt idx="162373">
                  <c:v>47.323361727405299</c:v>
                </c:pt>
                <c:pt idx="162374">
                  <c:v>47.323466571708401</c:v>
                </c:pt>
                <c:pt idx="162375">
                  <c:v>47.323571415676</c:v>
                </c:pt>
                <c:pt idx="162376">
                  <c:v>47.323676259308002</c:v>
                </c:pt>
                <c:pt idx="162377">
                  <c:v>47.3237811026044</c:v>
                </c:pt>
                <c:pt idx="162378">
                  <c:v>47.323885945565102</c:v>
                </c:pt>
                <c:pt idx="162379">
                  <c:v>47.323990788190301</c:v>
                </c:pt>
                <c:pt idx="162380">
                  <c:v>47.324095630479903</c:v>
                </c:pt>
                <c:pt idx="162381">
                  <c:v>47.324200472433901</c:v>
                </c:pt>
                <c:pt idx="162382">
                  <c:v>47.324305314052303</c:v>
                </c:pt>
                <c:pt idx="162383">
                  <c:v>47.324410155335201</c:v>
                </c:pt>
                <c:pt idx="162384">
                  <c:v>47.324514996282403</c:v>
                </c:pt>
                <c:pt idx="162385">
                  <c:v>47.324619836894101</c:v>
                </c:pt>
                <c:pt idx="162386">
                  <c:v>47.324724677170103</c:v>
                </c:pt>
                <c:pt idx="162387">
                  <c:v>47.324829517110601</c:v>
                </c:pt>
                <c:pt idx="162388">
                  <c:v>47.324934356715502</c:v>
                </c:pt>
                <c:pt idx="162389">
                  <c:v>47.3250391959848</c:v>
                </c:pt>
                <c:pt idx="162390">
                  <c:v>47.325144034918601</c:v>
                </c:pt>
                <c:pt idx="162391">
                  <c:v>47.325248873516699</c:v>
                </c:pt>
                <c:pt idx="162392">
                  <c:v>47.3253537117793</c:v>
                </c:pt>
                <c:pt idx="162393">
                  <c:v>47.325458549706298</c:v>
                </c:pt>
                <c:pt idx="162394">
                  <c:v>47.325563387297699</c:v>
                </c:pt>
                <c:pt idx="162395">
                  <c:v>47.325668224553603</c:v>
                </c:pt>
                <c:pt idx="162396">
                  <c:v>47.325773061473797</c:v>
                </c:pt>
                <c:pt idx="162397">
                  <c:v>47.325877898058501</c:v>
                </c:pt>
                <c:pt idx="162398">
                  <c:v>47.325982734307701</c:v>
                </c:pt>
                <c:pt idx="162399">
                  <c:v>47.326087570221198</c:v>
                </c:pt>
                <c:pt idx="162400">
                  <c:v>47.326192405799198</c:v>
                </c:pt>
                <c:pt idx="162401">
                  <c:v>47.326297241041601</c:v>
                </c:pt>
                <c:pt idx="162402">
                  <c:v>47.326402075948501</c:v>
                </c:pt>
                <c:pt idx="162403">
                  <c:v>47.326506910519797</c:v>
                </c:pt>
                <c:pt idx="162404">
                  <c:v>47.326611744755503</c:v>
                </c:pt>
                <c:pt idx="162405">
                  <c:v>47.326716578655599</c:v>
                </c:pt>
                <c:pt idx="162406">
                  <c:v>47.326821412220198</c:v>
                </c:pt>
                <c:pt idx="162407">
                  <c:v>47.326926245449201</c:v>
                </c:pt>
                <c:pt idx="162408">
                  <c:v>47.327031078342699</c:v>
                </c:pt>
                <c:pt idx="162409">
                  <c:v>47.327135910900601</c:v>
                </c:pt>
                <c:pt idx="162410">
                  <c:v>47.3272407431229</c:v>
                </c:pt>
                <c:pt idx="162411">
                  <c:v>47.327345575009701</c:v>
                </c:pt>
                <c:pt idx="162412">
                  <c:v>47.327450406560899</c:v>
                </c:pt>
                <c:pt idx="162413">
                  <c:v>47.3275552377766</c:v>
                </c:pt>
                <c:pt idx="162414">
                  <c:v>47.327660068656698</c:v>
                </c:pt>
                <c:pt idx="162415">
                  <c:v>47.327764899201199</c:v>
                </c:pt>
                <c:pt idx="162416">
                  <c:v>47.327869729410203</c:v>
                </c:pt>
                <c:pt idx="162417">
                  <c:v>47.327974559283703</c:v>
                </c:pt>
                <c:pt idx="162418">
                  <c:v>47.3280793888216</c:v>
                </c:pt>
                <c:pt idx="162419">
                  <c:v>47.328184218023999</c:v>
                </c:pt>
                <c:pt idx="162420">
                  <c:v>47.328289046890802</c:v>
                </c:pt>
                <c:pt idx="162421">
                  <c:v>47.328393875422002</c:v>
                </c:pt>
                <c:pt idx="162422">
                  <c:v>47.328498703617697</c:v>
                </c:pt>
                <c:pt idx="162423">
                  <c:v>47.328603531477903</c:v>
                </c:pt>
                <c:pt idx="162424">
                  <c:v>47.328708359002498</c:v>
                </c:pt>
                <c:pt idx="162425">
                  <c:v>47.328813186191603</c:v>
                </c:pt>
                <c:pt idx="162426">
                  <c:v>47.328918013045097</c:v>
                </c:pt>
                <c:pt idx="162427">
                  <c:v>47.329022839563102</c:v>
                </c:pt>
                <c:pt idx="162428">
                  <c:v>47.329127665745503</c:v>
                </c:pt>
                <c:pt idx="162429">
                  <c:v>47.3292324915924</c:v>
                </c:pt>
                <c:pt idx="162430">
                  <c:v>47.3293373171038</c:v>
                </c:pt>
                <c:pt idx="162431">
                  <c:v>47.329442142279603</c:v>
                </c:pt>
                <c:pt idx="162432">
                  <c:v>47.329546967119903</c:v>
                </c:pt>
                <c:pt idx="162433">
                  <c:v>47.329651791624698</c:v>
                </c:pt>
                <c:pt idx="162434">
                  <c:v>47.329756615793897</c:v>
                </c:pt>
                <c:pt idx="162435">
                  <c:v>47.329861439627599</c:v>
                </c:pt>
                <c:pt idx="162436">
                  <c:v>47.329966263125797</c:v>
                </c:pt>
                <c:pt idx="162437">
                  <c:v>47.330071086288399</c:v>
                </c:pt>
                <c:pt idx="162438">
                  <c:v>47.330175909115503</c:v>
                </c:pt>
                <c:pt idx="162439">
                  <c:v>47.330280731607097</c:v>
                </c:pt>
                <c:pt idx="162440">
                  <c:v>47.3303855537632</c:v>
                </c:pt>
                <c:pt idx="162441">
                  <c:v>47.3304903755837</c:v>
                </c:pt>
                <c:pt idx="162442">
                  <c:v>47.330595197068703</c:v>
                </c:pt>
                <c:pt idx="162443">
                  <c:v>47.330700018218103</c:v>
                </c:pt>
                <c:pt idx="162444">
                  <c:v>47.330804839032098</c:v>
                </c:pt>
                <c:pt idx="162445">
                  <c:v>47.330909659510503</c:v>
                </c:pt>
                <c:pt idx="162446">
                  <c:v>47.331014479653398</c:v>
                </c:pt>
                <c:pt idx="162447">
                  <c:v>47.331119299460802</c:v>
                </c:pt>
                <c:pt idx="162448">
                  <c:v>47.331224118932703</c:v>
                </c:pt>
                <c:pt idx="162449">
                  <c:v>47.331328938068999</c:v>
                </c:pt>
                <c:pt idx="162450">
                  <c:v>47.331433756869899</c:v>
                </c:pt>
                <c:pt idx="162451">
                  <c:v>47.331538575335202</c:v>
                </c:pt>
                <c:pt idx="162452">
                  <c:v>47.331643393465001</c:v>
                </c:pt>
                <c:pt idx="162453">
                  <c:v>47.331748211259303</c:v>
                </c:pt>
                <c:pt idx="162454">
                  <c:v>47.331853028718101</c:v>
                </c:pt>
                <c:pt idx="162455">
                  <c:v>47.331957845841302</c:v>
                </c:pt>
                <c:pt idx="162456">
                  <c:v>47.332062662629099</c:v>
                </c:pt>
                <c:pt idx="162457">
                  <c:v>47.332167479081299</c:v>
                </c:pt>
                <c:pt idx="162458">
                  <c:v>47.332272295198102</c:v>
                </c:pt>
                <c:pt idx="162459">
                  <c:v>47.332377110979301</c:v>
                </c:pt>
                <c:pt idx="162460">
                  <c:v>47.332481926424997</c:v>
                </c:pt>
                <c:pt idx="162461">
                  <c:v>47.332586741535202</c:v>
                </c:pt>
                <c:pt idx="162462">
                  <c:v>47.332691556309904</c:v>
                </c:pt>
                <c:pt idx="162463">
                  <c:v>47.3327963707492</c:v>
                </c:pt>
                <c:pt idx="162464">
                  <c:v>47.332901184852901</c:v>
                </c:pt>
                <c:pt idx="162465">
                  <c:v>47.333005998621097</c:v>
                </c:pt>
                <c:pt idx="162466">
                  <c:v>47.333110812053803</c:v>
                </c:pt>
                <c:pt idx="162467">
                  <c:v>47.333215625150999</c:v>
                </c:pt>
                <c:pt idx="162468">
                  <c:v>47.333320437912697</c:v>
                </c:pt>
                <c:pt idx="162469">
                  <c:v>47.333425250338898</c:v>
                </c:pt>
                <c:pt idx="162470">
                  <c:v>47.333530062429702</c:v>
                </c:pt>
                <c:pt idx="162471">
                  <c:v>47.333634874184902</c:v>
                </c:pt>
                <c:pt idx="162472">
                  <c:v>47.333739685604598</c:v>
                </c:pt>
                <c:pt idx="162473">
                  <c:v>47.333844496688897</c:v>
                </c:pt>
                <c:pt idx="162474">
                  <c:v>47.333949307437599</c:v>
                </c:pt>
                <c:pt idx="162475">
                  <c:v>47.334054117850897</c:v>
                </c:pt>
                <c:pt idx="162476">
                  <c:v>47.334158927928698</c:v>
                </c:pt>
                <c:pt idx="162477">
                  <c:v>47.334263737670902</c:v>
                </c:pt>
                <c:pt idx="162478">
                  <c:v>47.334368547077702</c:v>
                </c:pt>
                <c:pt idx="162479">
                  <c:v>47.334473356149097</c:v>
                </c:pt>
                <c:pt idx="162480">
                  <c:v>47.334578164884903</c:v>
                </c:pt>
                <c:pt idx="162481">
                  <c:v>47.334682973285197</c:v>
                </c:pt>
                <c:pt idx="162482">
                  <c:v>47.334787781350101</c:v>
                </c:pt>
                <c:pt idx="162483">
                  <c:v>47.334892589079502</c:v>
                </c:pt>
                <c:pt idx="162484">
                  <c:v>47.334997396473398</c:v>
                </c:pt>
                <c:pt idx="162485">
                  <c:v>47.335102203531797</c:v>
                </c:pt>
                <c:pt idx="162486">
                  <c:v>47.335207010254798</c:v>
                </c:pt>
                <c:pt idx="162487">
                  <c:v>47.335311816642204</c:v>
                </c:pt>
                <c:pt idx="162488">
                  <c:v>47.335416622694197</c:v>
                </c:pt>
                <c:pt idx="162489">
                  <c:v>47.335521428410701</c:v>
                </c:pt>
                <c:pt idx="162490">
                  <c:v>47.3356262337918</c:v>
                </c:pt>
                <c:pt idx="162491">
                  <c:v>47.335731038837402</c:v>
                </c:pt>
                <c:pt idx="162492">
                  <c:v>47.3358358435474</c:v>
                </c:pt>
                <c:pt idx="162493">
                  <c:v>47.335940647922101</c:v>
                </c:pt>
                <c:pt idx="162494">
                  <c:v>47.336045451961198</c:v>
                </c:pt>
                <c:pt idx="162495">
                  <c:v>47.336150255664897</c:v>
                </c:pt>
                <c:pt idx="162496">
                  <c:v>47.336255059033199</c:v>
                </c:pt>
                <c:pt idx="162497">
                  <c:v>47.336359862065898</c:v>
                </c:pt>
                <c:pt idx="162498">
                  <c:v>47.336464664763199</c:v>
                </c:pt>
                <c:pt idx="162499">
                  <c:v>47.336569467125003</c:v>
                </c:pt>
                <c:pt idx="162500">
                  <c:v>47.336674269151402</c:v>
                </c:pt>
                <c:pt idx="162501">
                  <c:v>47.336779070842297</c:v>
                </c:pt>
                <c:pt idx="162502">
                  <c:v>47.336883872197802</c:v>
                </c:pt>
                <c:pt idx="162503">
                  <c:v>47.336988673217697</c:v>
                </c:pt>
                <c:pt idx="162504">
                  <c:v>47.3370934739023</c:v>
                </c:pt>
                <c:pt idx="162505">
                  <c:v>47.3371982742513</c:v>
                </c:pt>
                <c:pt idx="162506">
                  <c:v>47.337303074264902</c:v>
                </c:pt>
                <c:pt idx="162507">
                  <c:v>47.3374078739431</c:v>
                </c:pt>
                <c:pt idx="162508">
                  <c:v>47.337512673285801</c:v>
                </c:pt>
                <c:pt idx="162509">
                  <c:v>47.337617472292997</c:v>
                </c:pt>
                <c:pt idx="162510">
                  <c:v>47.337722270964797</c:v>
                </c:pt>
                <c:pt idx="162511">
                  <c:v>47.337827069301198</c:v>
                </c:pt>
                <c:pt idx="162512">
                  <c:v>47.337931867302103</c:v>
                </c:pt>
                <c:pt idx="162513">
                  <c:v>47.338036664967497</c:v>
                </c:pt>
                <c:pt idx="162514">
                  <c:v>47.3381414622975</c:v>
                </c:pt>
                <c:pt idx="162515">
                  <c:v>47.338246259292099</c:v>
                </c:pt>
                <c:pt idx="162516">
                  <c:v>47.3383510559512</c:v>
                </c:pt>
                <c:pt idx="162517">
                  <c:v>47.338455852274798</c:v>
                </c:pt>
                <c:pt idx="162518">
                  <c:v>47.338560648262998</c:v>
                </c:pt>
                <c:pt idx="162519">
                  <c:v>47.338665443915801</c:v>
                </c:pt>
                <c:pt idx="162520">
                  <c:v>47.338770239233099</c:v>
                </c:pt>
                <c:pt idx="162521">
                  <c:v>47.338875034215</c:v>
                </c:pt>
                <c:pt idx="162522">
                  <c:v>47.338979828861497</c:v>
                </c:pt>
                <c:pt idx="162523">
                  <c:v>47.339084623172504</c:v>
                </c:pt>
                <c:pt idx="162524">
                  <c:v>47.339189417148098</c:v>
                </c:pt>
                <c:pt idx="162525">
                  <c:v>47.339294210788204</c:v>
                </c:pt>
                <c:pt idx="162526">
                  <c:v>47.339399004092897</c:v>
                </c:pt>
                <c:pt idx="162527">
                  <c:v>47.3395037970622</c:v>
                </c:pt>
                <c:pt idx="162528">
                  <c:v>47.339608589695999</c:v>
                </c:pt>
                <c:pt idx="162529">
                  <c:v>47.3397133819944</c:v>
                </c:pt>
                <c:pt idx="162530">
                  <c:v>47.339818173957397</c:v>
                </c:pt>
                <c:pt idx="162531">
                  <c:v>47.339922965584996</c:v>
                </c:pt>
                <c:pt idx="162532">
                  <c:v>47.340027756877099</c:v>
                </c:pt>
                <c:pt idx="162533">
                  <c:v>47.340132547833797</c:v>
                </c:pt>
                <c:pt idx="162534">
                  <c:v>47.340237338454997</c:v>
                </c:pt>
                <c:pt idx="162535">
                  <c:v>47.3403421287409</c:v>
                </c:pt>
                <c:pt idx="162536">
                  <c:v>47.340446918691299</c:v>
                </c:pt>
                <c:pt idx="162537">
                  <c:v>47.3405517083063</c:v>
                </c:pt>
                <c:pt idx="162538">
                  <c:v>47.340656497585798</c:v>
                </c:pt>
                <c:pt idx="162539">
                  <c:v>47.340761286529997</c:v>
                </c:pt>
                <c:pt idx="162540">
                  <c:v>47.340866075138699</c:v>
                </c:pt>
                <c:pt idx="162541">
                  <c:v>47.340970863411997</c:v>
                </c:pt>
                <c:pt idx="162542">
                  <c:v>47.341075651349897</c:v>
                </c:pt>
                <c:pt idx="162543">
                  <c:v>47.341180438952399</c:v>
                </c:pt>
                <c:pt idx="162544">
                  <c:v>47.341285226219398</c:v>
                </c:pt>
                <c:pt idx="162545">
                  <c:v>47.341390013151099</c:v>
                </c:pt>
                <c:pt idx="162546">
                  <c:v>47.341494799747302</c:v>
                </c:pt>
                <c:pt idx="162547">
                  <c:v>47.341599586008101</c:v>
                </c:pt>
                <c:pt idx="162548">
                  <c:v>47.341704371933503</c:v>
                </c:pt>
                <c:pt idx="162549">
                  <c:v>47.3418091575235</c:v>
                </c:pt>
                <c:pt idx="162550">
                  <c:v>47.341913942778099</c:v>
                </c:pt>
                <c:pt idx="162551">
                  <c:v>47.342018727697301</c:v>
                </c:pt>
                <c:pt idx="162552">
                  <c:v>47.342123512280999</c:v>
                </c:pt>
                <c:pt idx="162553">
                  <c:v>47.342228296529399</c:v>
                </c:pt>
                <c:pt idx="162554">
                  <c:v>47.342333080442302</c:v>
                </c:pt>
                <c:pt idx="162555">
                  <c:v>47.3424378640199</c:v>
                </c:pt>
                <c:pt idx="162556">
                  <c:v>47.342542647262</c:v>
                </c:pt>
                <c:pt idx="162557">
                  <c:v>47.342647430168803</c:v>
                </c:pt>
                <c:pt idx="162558">
                  <c:v>47.342752212740102</c:v>
                </c:pt>
                <c:pt idx="162559">
                  <c:v>47.342856994976103</c:v>
                </c:pt>
                <c:pt idx="162560">
                  <c:v>47.342961776876599</c:v>
                </c:pt>
                <c:pt idx="162561">
                  <c:v>47.343066558441798</c:v>
                </c:pt>
                <c:pt idx="162562">
                  <c:v>47.3431713396715</c:v>
                </c:pt>
                <c:pt idx="162563">
                  <c:v>47.343276120565903</c:v>
                </c:pt>
                <c:pt idx="162564">
                  <c:v>47.343380901124902</c:v>
                </c:pt>
                <c:pt idx="162565">
                  <c:v>47.343485681348398</c:v>
                </c:pt>
                <c:pt idx="162566">
                  <c:v>47.343590461236602</c:v>
                </c:pt>
                <c:pt idx="162567">
                  <c:v>47.343695240789401</c:v>
                </c:pt>
                <c:pt idx="162568">
                  <c:v>47.343800020006803</c:v>
                </c:pt>
                <c:pt idx="162569">
                  <c:v>47.343904798888801</c:v>
                </c:pt>
                <c:pt idx="162570">
                  <c:v>47.344009577435401</c:v>
                </c:pt>
                <c:pt idx="162571">
                  <c:v>47.344114355646703</c:v>
                </c:pt>
                <c:pt idx="162572">
                  <c:v>47.3442191335225</c:v>
                </c:pt>
                <c:pt idx="162573">
                  <c:v>47.344323911063</c:v>
                </c:pt>
                <c:pt idx="162574">
                  <c:v>47.344428688268103</c:v>
                </c:pt>
                <c:pt idx="162575">
                  <c:v>47.3445334651378</c:v>
                </c:pt>
                <c:pt idx="162576">
                  <c:v>47.344638241672101</c:v>
                </c:pt>
                <c:pt idx="162577">
                  <c:v>47.344743017870996</c:v>
                </c:pt>
                <c:pt idx="162578">
                  <c:v>47.344847793734601</c:v>
                </c:pt>
                <c:pt idx="162579">
                  <c:v>47.344952569262801</c:v>
                </c:pt>
                <c:pt idx="162580">
                  <c:v>47.345057344455597</c:v>
                </c:pt>
                <c:pt idx="162581">
                  <c:v>47.345162119313002</c:v>
                </c:pt>
                <c:pt idx="162582">
                  <c:v>47.345266893835003</c:v>
                </c:pt>
                <c:pt idx="162583">
                  <c:v>47.345371668021698</c:v>
                </c:pt>
                <c:pt idx="162584">
                  <c:v>47.345476441872997</c:v>
                </c:pt>
                <c:pt idx="162585">
                  <c:v>47.345581215388997</c:v>
                </c:pt>
                <c:pt idx="162586">
                  <c:v>47.3456859885695</c:v>
                </c:pt>
                <c:pt idx="162587">
                  <c:v>47.345790761414698</c:v>
                </c:pt>
                <c:pt idx="162588">
                  <c:v>47.345895533924498</c:v>
                </c:pt>
                <c:pt idx="162589">
                  <c:v>47.346000306099</c:v>
                </c:pt>
                <c:pt idx="162590">
                  <c:v>47.346105077938098</c:v>
                </c:pt>
                <c:pt idx="162591">
                  <c:v>47.346209849441799</c:v>
                </c:pt>
                <c:pt idx="162592">
                  <c:v>47.346314620610201</c:v>
                </c:pt>
                <c:pt idx="162593">
                  <c:v>47.346419391443199</c:v>
                </c:pt>
                <c:pt idx="162594">
                  <c:v>47.346524161940799</c:v>
                </c:pt>
                <c:pt idx="162595">
                  <c:v>47.346628932103101</c:v>
                </c:pt>
                <c:pt idx="162596">
                  <c:v>47.346733701929999</c:v>
                </c:pt>
                <c:pt idx="162597">
                  <c:v>47.346838471421599</c:v>
                </c:pt>
                <c:pt idx="162598">
                  <c:v>47.346943240577701</c:v>
                </c:pt>
                <c:pt idx="162599">
                  <c:v>47.347048009398598</c:v>
                </c:pt>
                <c:pt idx="162600">
                  <c:v>47.347152777884098</c:v>
                </c:pt>
                <c:pt idx="162601">
                  <c:v>47.3472575460342</c:v>
                </c:pt>
                <c:pt idx="162602">
                  <c:v>47.347362313848997</c:v>
                </c:pt>
                <c:pt idx="162603">
                  <c:v>47.347467081328404</c:v>
                </c:pt>
                <c:pt idx="162604">
                  <c:v>47.347571848472498</c:v>
                </c:pt>
                <c:pt idx="162605">
                  <c:v>47.347676615281202</c:v>
                </c:pt>
                <c:pt idx="162606">
                  <c:v>47.347781381754601</c:v>
                </c:pt>
                <c:pt idx="162607">
                  <c:v>47.347886147892602</c:v>
                </c:pt>
                <c:pt idx="162608">
                  <c:v>47.347990913695298</c:v>
                </c:pt>
                <c:pt idx="162609">
                  <c:v>47.348095679162597</c:v>
                </c:pt>
                <c:pt idx="162610">
                  <c:v>47.348200444294598</c:v>
                </c:pt>
                <c:pt idx="162611">
                  <c:v>47.348305209091201</c:v>
                </c:pt>
                <c:pt idx="162612">
                  <c:v>47.348409973552499</c:v>
                </c:pt>
                <c:pt idx="162613">
                  <c:v>47.348514737678499</c:v>
                </c:pt>
                <c:pt idx="162614">
                  <c:v>47.348619501469102</c:v>
                </c:pt>
                <c:pt idx="162615">
                  <c:v>47.3487242649244</c:v>
                </c:pt>
                <c:pt idx="162616">
                  <c:v>47.3488290280443</c:v>
                </c:pt>
                <c:pt idx="162617">
                  <c:v>47.348933790828902</c:v>
                </c:pt>
                <c:pt idx="162618">
                  <c:v>47.349038553278199</c:v>
                </c:pt>
                <c:pt idx="162619">
                  <c:v>47.349143315392098</c:v>
                </c:pt>
                <c:pt idx="162620">
                  <c:v>47.349248077170699</c:v>
                </c:pt>
                <c:pt idx="162621">
                  <c:v>47.349352838614003</c:v>
                </c:pt>
                <c:pt idx="162622">
                  <c:v>47.349457599721902</c:v>
                </c:pt>
                <c:pt idx="162623">
                  <c:v>47.349562360494502</c:v>
                </c:pt>
                <c:pt idx="162624">
                  <c:v>47.349667120931798</c:v>
                </c:pt>
                <c:pt idx="162625">
                  <c:v>47.349771881033803</c:v>
                </c:pt>
                <c:pt idx="162626">
                  <c:v>47.349876640800403</c:v>
                </c:pt>
                <c:pt idx="162627">
                  <c:v>47.349981400231698</c:v>
                </c:pt>
                <c:pt idx="162628">
                  <c:v>47.350086159327603</c:v>
                </c:pt>
                <c:pt idx="162629">
                  <c:v>47.350190918088302</c:v>
                </c:pt>
                <c:pt idx="162630">
                  <c:v>47.350295676513603</c:v>
                </c:pt>
                <c:pt idx="162631">
                  <c:v>47.3504004346036</c:v>
                </c:pt>
                <c:pt idx="162632">
                  <c:v>47.350505192358199</c:v>
                </c:pt>
                <c:pt idx="162633">
                  <c:v>47.350609949777599</c:v>
                </c:pt>
                <c:pt idx="162634">
                  <c:v>47.350714706861602</c:v>
                </c:pt>
                <c:pt idx="162635">
                  <c:v>47.3508194636103</c:v>
                </c:pt>
                <c:pt idx="162636">
                  <c:v>47.3509242200237</c:v>
                </c:pt>
                <c:pt idx="162637">
                  <c:v>47.351028976101802</c:v>
                </c:pt>
                <c:pt idx="162638">
                  <c:v>47.351133731844598</c:v>
                </c:pt>
                <c:pt idx="162639">
                  <c:v>47.351238487251997</c:v>
                </c:pt>
                <c:pt idx="162640">
                  <c:v>47.351343242324198</c:v>
                </c:pt>
                <c:pt idx="162641">
                  <c:v>47.351447997061001</c:v>
                </c:pt>
                <c:pt idx="162642">
                  <c:v>47.351552751462499</c:v>
                </c:pt>
                <c:pt idx="162643">
                  <c:v>47.351657505528699</c:v>
                </c:pt>
                <c:pt idx="162644">
                  <c:v>47.351762259259601</c:v>
                </c:pt>
                <c:pt idx="162645">
                  <c:v>47.351867012655198</c:v>
                </c:pt>
                <c:pt idx="162646">
                  <c:v>47.351971765715497</c:v>
                </c:pt>
                <c:pt idx="162647">
                  <c:v>47.352076518440498</c:v>
                </c:pt>
                <c:pt idx="162648">
                  <c:v>47.352181270830101</c:v>
                </c:pt>
                <c:pt idx="162649">
                  <c:v>47.352286022884499</c:v>
                </c:pt>
                <c:pt idx="162650">
                  <c:v>47.352390774603599</c:v>
                </c:pt>
                <c:pt idx="162651">
                  <c:v>47.352495525987401</c:v>
                </c:pt>
                <c:pt idx="162652">
                  <c:v>47.352600277035798</c:v>
                </c:pt>
                <c:pt idx="162653">
                  <c:v>47.352705027749003</c:v>
                </c:pt>
                <c:pt idx="162654">
                  <c:v>47.352809778126897</c:v>
                </c:pt>
                <c:pt idx="162655">
                  <c:v>47.3529145281694</c:v>
                </c:pt>
                <c:pt idx="162656">
                  <c:v>47.353019277876697</c:v>
                </c:pt>
                <c:pt idx="162657">
                  <c:v>47.353124027248697</c:v>
                </c:pt>
                <c:pt idx="162658">
                  <c:v>47.353228776285398</c:v>
                </c:pt>
                <c:pt idx="162659">
                  <c:v>47.353333524986802</c:v>
                </c:pt>
                <c:pt idx="162660">
                  <c:v>47.3534382733529</c:v>
                </c:pt>
                <c:pt idx="162661">
                  <c:v>47.3535430213837</c:v>
                </c:pt>
                <c:pt idx="162662">
                  <c:v>47.353647769079302</c:v>
                </c:pt>
                <c:pt idx="162663">
                  <c:v>47.353752516439499</c:v>
                </c:pt>
                <c:pt idx="162664">
                  <c:v>47.353857263464498</c:v>
                </c:pt>
                <c:pt idx="162665">
                  <c:v>47.353962010154099</c:v>
                </c:pt>
                <c:pt idx="162666">
                  <c:v>47.354066756508502</c:v>
                </c:pt>
                <c:pt idx="162667">
                  <c:v>47.354171502527599</c:v>
                </c:pt>
                <c:pt idx="162668">
                  <c:v>47.354276248211498</c:v>
                </c:pt>
                <c:pt idx="162669">
                  <c:v>47.35438099356</c:v>
                </c:pt>
                <c:pt idx="162670">
                  <c:v>47.354485738573203</c:v>
                </c:pt>
                <c:pt idx="162671">
                  <c:v>47.354590483251201</c:v>
                </c:pt>
                <c:pt idx="162672">
                  <c:v>47.354695227593901</c:v>
                </c:pt>
                <c:pt idx="162673">
                  <c:v>47.354799971601302</c:v>
                </c:pt>
                <c:pt idx="162674">
                  <c:v>47.354904715273499</c:v>
                </c:pt>
                <c:pt idx="162675">
                  <c:v>47.355009458610397</c:v>
                </c:pt>
                <c:pt idx="162676">
                  <c:v>47.355114201611997</c:v>
                </c:pt>
                <c:pt idx="162677">
                  <c:v>47.355218944278299</c:v>
                </c:pt>
                <c:pt idx="162678">
                  <c:v>47.355323686609303</c:v>
                </c:pt>
                <c:pt idx="162679">
                  <c:v>47.355428428605101</c:v>
                </c:pt>
                <c:pt idx="162680">
                  <c:v>47.355533170265602</c:v>
                </c:pt>
                <c:pt idx="162681">
                  <c:v>47.355637911590897</c:v>
                </c:pt>
                <c:pt idx="162682">
                  <c:v>47.355742652580801</c:v>
                </c:pt>
                <c:pt idx="162683">
                  <c:v>47.3558473932355</c:v>
                </c:pt>
                <c:pt idx="162684">
                  <c:v>47.355952133555</c:v>
                </c:pt>
                <c:pt idx="162685">
                  <c:v>47.356056873539103</c:v>
                </c:pt>
                <c:pt idx="162686">
                  <c:v>47.3561616131881</c:v>
                </c:pt>
                <c:pt idx="162687">
                  <c:v>47.356266352501699</c:v>
                </c:pt>
                <c:pt idx="162688">
                  <c:v>47.356371091480099</c:v>
                </c:pt>
                <c:pt idx="162689">
                  <c:v>47.356475830123202</c:v>
                </c:pt>
                <c:pt idx="162690">
                  <c:v>47.356580568431099</c:v>
                </c:pt>
                <c:pt idx="162691">
                  <c:v>47.356685306403698</c:v>
                </c:pt>
                <c:pt idx="162692">
                  <c:v>47.356790044041098</c:v>
                </c:pt>
                <c:pt idx="162693">
                  <c:v>47.3568947813432</c:v>
                </c:pt>
                <c:pt idx="162694">
                  <c:v>47.356999518309998</c:v>
                </c:pt>
                <c:pt idx="162695">
                  <c:v>47.357104254941603</c:v>
                </c:pt>
                <c:pt idx="162696">
                  <c:v>47.357208991237997</c:v>
                </c:pt>
                <c:pt idx="162697">
                  <c:v>47.357313727198999</c:v>
                </c:pt>
                <c:pt idx="162698">
                  <c:v>47.357418462824903</c:v>
                </c:pt>
                <c:pt idx="162699">
                  <c:v>47.357523198115501</c:v>
                </c:pt>
                <c:pt idx="162700">
                  <c:v>47.357627933070802</c:v>
                </c:pt>
                <c:pt idx="162701">
                  <c:v>47.357732667690897</c:v>
                </c:pt>
                <c:pt idx="162702">
                  <c:v>47.357837401975701</c:v>
                </c:pt>
                <c:pt idx="162703">
                  <c:v>47.357942135925299</c:v>
                </c:pt>
                <c:pt idx="162704">
                  <c:v>47.358046869539699</c:v>
                </c:pt>
                <c:pt idx="162705">
                  <c:v>47.358151602818801</c:v>
                </c:pt>
                <c:pt idx="162706">
                  <c:v>47.358256335762697</c:v>
                </c:pt>
                <c:pt idx="162707">
                  <c:v>47.358361068371302</c:v>
                </c:pt>
                <c:pt idx="162708">
                  <c:v>47.358465800644701</c:v>
                </c:pt>
                <c:pt idx="162709">
                  <c:v>47.358570532582903</c:v>
                </c:pt>
                <c:pt idx="162710">
                  <c:v>47.358675264185798</c:v>
                </c:pt>
                <c:pt idx="162711">
                  <c:v>47.358779995453503</c:v>
                </c:pt>
                <c:pt idx="162712">
                  <c:v>47.358884726385902</c:v>
                </c:pt>
                <c:pt idx="162713">
                  <c:v>47.358989456983103</c:v>
                </c:pt>
                <c:pt idx="162714">
                  <c:v>47.359094187245098</c:v>
                </c:pt>
                <c:pt idx="162715">
                  <c:v>47.359198917171803</c:v>
                </c:pt>
                <c:pt idx="162716">
                  <c:v>47.359303646763301</c:v>
                </c:pt>
                <c:pt idx="162717">
                  <c:v>47.359408376019601</c:v>
                </c:pt>
                <c:pt idx="162718">
                  <c:v>47.359513104940703</c:v>
                </c:pt>
                <c:pt idx="162719">
                  <c:v>47.359617833526499</c:v>
                </c:pt>
                <c:pt idx="162720">
                  <c:v>47.359722561777097</c:v>
                </c:pt>
                <c:pt idx="162721">
                  <c:v>47.359827289692497</c:v>
                </c:pt>
                <c:pt idx="162722">
                  <c:v>47.359932017272598</c:v>
                </c:pt>
                <c:pt idx="162723">
                  <c:v>47.360036744517501</c:v>
                </c:pt>
                <c:pt idx="162724">
                  <c:v>47.360141471427198</c:v>
                </c:pt>
                <c:pt idx="162725">
                  <c:v>47.360246198001697</c:v>
                </c:pt>
                <c:pt idx="162726">
                  <c:v>47.360350924240997</c:v>
                </c:pt>
                <c:pt idx="162727">
                  <c:v>47.360455650144999</c:v>
                </c:pt>
                <c:pt idx="162728">
                  <c:v>47.360560375713803</c:v>
                </c:pt>
                <c:pt idx="162729">
                  <c:v>47.360665100947401</c:v>
                </c:pt>
                <c:pt idx="162730">
                  <c:v>47.3607698258458</c:v>
                </c:pt>
                <c:pt idx="162731">
                  <c:v>47.360874550409001</c:v>
                </c:pt>
                <c:pt idx="162732">
                  <c:v>47.360979274637003</c:v>
                </c:pt>
                <c:pt idx="162733">
                  <c:v>47.361083998529701</c:v>
                </c:pt>
                <c:pt idx="162734">
                  <c:v>47.361188722087199</c:v>
                </c:pt>
                <c:pt idx="162735">
                  <c:v>47.361293445309599</c:v>
                </c:pt>
                <c:pt idx="162736">
                  <c:v>47.3613981681967</c:v>
                </c:pt>
                <c:pt idx="162737">
                  <c:v>47.361502890748604</c:v>
                </c:pt>
                <c:pt idx="162738">
                  <c:v>47.361607612965301</c:v>
                </c:pt>
                <c:pt idx="162739">
                  <c:v>47.3617123348468</c:v>
                </c:pt>
                <c:pt idx="162740">
                  <c:v>47.3618170563931</c:v>
                </c:pt>
                <c:pt idx="162741">
                  <c:v>47.361921777604103</c:v>
                </c:pt>
                <c:pt idx="162742">
                  <c:v>47.362026498479999</c:v>
                </c:pt>
                <c:pt idx="162743">
                  <c:v>47.362131219020696</c:v>
                </c:pt>
                <c:pt idx="162744">
                  <c:v>47.362235939226203</c:v>
                </c:pt>
                <c:pt idx="162745">
                  <c:v>47.362340659096397</c:v>
                </c:pt>
                <c:pt idx="162746">
                  <c:v>47.362445378631499</c:v>
                </c:pt>
                <c:pt idx="162747">
                  <c:v>47.362550097831402</c:v>
                </c:pt>
                <c:pt idx="162748">
                  <c:v>47.3626548166961</c:v>
                </c:pt>
                <c:pt idx="162749">
                  <c:v>47.362759535225599</c:v>
                </c:pt>
                <c:pt idx="162750">
                  <c:v>47.3628642534199</c:v>
                </c:pt>
                <c:pt idx="162751">
                  <c:v>47.362968971278903</c:v>
                </c:pt>
                <c:pt idx="162752">
                  <c:v>47.363073688802899</c:v>
                </c:pt>
                <c:pt idx="162753">
                  <c:v>47.363178405991597</c:v>
                </c:pt>
                <c:pt idx="162754">
                  <c:v>47.363283122845097</c:v>
                </c:pt>
                <c:pt idx="162755">
                  <c:v>47.363387839363398</c:v>
                </c:pt>
                <c:pt idx="162756">
                  <c:v>47.3634925555466</c:v>
                </c:pt>
                <c:pt idx="162757">
                  <c:v>47.363597271394497</c:v>
                </c:pt>
                <c:pt idx="162758">
                  <c:v>47.363701986907301</c:v>
                </c:pt>
                <c:pt idx="162759">
                  <c:v>47.363806702084901</c:v>
                </c:pt>
                <c:pt idx="162760">
                  <c:v>47.363911416927301</c:v>
                </c:pt>
                <c:pt idx="162761">
                  <c:v>47.364016131434497</c:v>
                </c:pt>
                <c:pt idx="162762">
                  <c:v>47.3641208456065</c:v>
                </c:pt>
                <c:pt idx="162763">
                  <c:v>47.364225559443398</c:v>
                </c:pt>
                <c:pt idx="162764">
                  <c:v>47.364330272945097</c:v>
                </c:pt>
                <c:pt idx="162765">
                  <c:v>47.364434986111597</c:v>
                </c:pt>
                <c:pt idx="162766">
                  <c:v>47.364539698942899</c:v>
                </c:pt>
                <c:pt idx="162767">
                  <c:v>47.364644411439002</c:v>
                </c:pt>
                <c:pt idx="162768">
                  <c:v>47.364749123599999</c:v>
                </c:pt>
                <c:pt idx="162769">
                  <c:v>47.364853835425798</c:v>
                </c:pt>
                <c:pt idx="162770">
                  <c:v>47.364958546916398</c:v>
                </c:pt>
                <c:pt idx="162771">
                  <c:v>47.365063258071899</c:v>
                </c:pt>
                <c:pt idx="162772">
                  <c:v>47.365167968892202</c:v>
                </c:pt>
                <c:pt idx="162773">
                  <c:v>47.365272679377298</c:v>
                </c:pt>
                <c:pt idx="162774">
                  <c:v>47.365377389527197</c:v>
                </c:pt>
                <c:pt idx="162775">
                  <c:v>47.365482099342003</c:v>
                </c:pt>
                <c:pt idx="162776">
                  <c:v>47.365586808821597</c:v>
                </c:pt>
                <c:pt idx="162777">
                  <c:v>47.365691517965999</c:v>
                </c:pt>
                <c:pt idx="162778">
                  <c:v>47.365796226775302</c:v>
                </c:pt>
                <c:pt idx="162779">
                  <c:v>47.3659009352494</c:v>
                </c:pt>
                <c:pt idx="162780">
                  <c:v>47.366005643388398</c:v>
                </c:pt>
                <c:pt idx="162781">
                  <c:v>47.366110351192198</c:v>
                </c:pt>
                <c:pt idx="162782">
                  <c:v>47.366215058660799</c:v>
                </c:pt>
                <c:pt idx="162783">
                  <c:v>47.366319765794202</c:v>
                </c:pt>
                <c:pt idx="162784">
                  <c:v>47.366424472592598</c:v>
                </c:pt>
                <c:pt idx="162785">
                  <c:v>47.366529179055703</c:v>
                </c:pt>
                <c:pt idx="162786">
                  <c:v>47.366633885183703</c:v>
                </c:pt>
                <c:pt idx="162787">
                  <c:v>47.366738590976603</c:v>
                </c:pt>
                <c:pt idx="162788">
                  <c:v>47.366843296434197</c:v>
                </c:pt>
                <c:pt idx="162789">
                  <c:v>47.3669480015568</c:v>
                </c:pt>
                <c:pt idx="162790">
                  <c:v>47.367052706344197</c:v>
                </c:pt>
                <c:pt idx="162791">
                  <c:v>47.367157410796402</c:v>
                </c:pt>
                <c:pt idx="162792">
                  <c:v>47.367262114913501</c:v>
                </c:pt>
                <c:pt idx="162793">
                  <c:v>47.367366818695402</c:v>
                </c:pt>
                <c:pt idx="162794">
                  <c:v>47.367471522142203</c:v>
                </c:pt>
                <c:pt idx="162795">
                  <c:v>47.367576225253799</c:v>
                </c:pt>
                <c:pt idx="162796">
                  <c:v>47.367680928030303</c:v>
                </c:pt>
                <c:pt idx="162797">
                  <c:v>47.367785630471701</c:v>
                </c:pt>
                <c:pt idx="162798">
                  <c:v>47.3678903325779</c:v>
                </c:pt>
                <c:pt idx="162799">
                  <c:v>47.367995034349001</c:v>
                </c:pt>
                <c:pt idx="162800">
                  <c:v>47.368099735784902</c:v>
                </c:pt>
                <c:pt idx="162801">
                  <c:v>47.368204436885698</c:v>
                </c:pt>
                <c:pt idx="162802">
                  <c:v>47.368309137651302</c:v>
                </c:pt>
                <c:pt idx="162803">
                  <c:v>47.3684138380818</c:v>
                </c:pt>
                <c:pt idx="162804">
                  <c:v>47.368518538177199</c:v>
                </c:pt>
                <c:pt idx="162805">
                  <c:v>47.368623237937399</c:v>
                </c:pt>
                <c:pt idx="162806">
                  <c:v>47.3687279373625</c:v>
                </c:pt>
                <c:pt idx="162807">
                  <c:v>47.368832636452503</c:v>
                </c:pt>
                <c:pt idx="162808">
                  <c:v>47.368937335207299</c:v>
                </c:pt>
                <c:pt idx="162809">
                  <c:v>47.369042033626997</c:v>
                </c:pt>
                <c:pt idx="162810">
                  <c:v>47.369146731711602</c:v>
                </c:pt>
                <c:pt idx="162811">
                  <c:v>47.369251429461002</c:v>
                </c:pt>
                <c:pt idx="162812">
                  <c:v>47.369356126875402</c:v>
                </c:pt>
                <c:pt idx="162813">
                  <c:v>47.369460823954498</c:v>
                </c:pt>
                <c:pt idx="162814">
                  <c:v>47.3695655206986</c:v>
                </c:pt>
                <c:pt idx="162815">
                  <c:v>47.369670217107497</c:v>
                </c:pt>
                <c:pt idx="162816">
                  <c:v>47.369774913181402</c:v>
                </c:pt>
                <c:pt idx="162817">
                  <c:v>47.369879608920002</c:v>
                </c:pt>
                <c:pt idx="162818">
                  <c:v>47.369984304323602</c:v>
                </c:pt>
                <c:pt idx="162819">
                  <c:v>47.370088999392102</c:v>
                </c:pt>
                <c:pt idx="162820">
                  <c:v>47.370193694125398</c:v>
                </c:pt>
                <c:pt idx="162821">
                  <c:v>47.370298388523601</c:v>
                </c:pt>
                <c:pt idx="162822">
                  <c:v>47.370403082586698</c:v>
                </c:pt>
                <c:pt idx="162823">
                  <c:v>47.370507776314703</c:v>
                </c:pt>
                <c:pt idx="162824">
                  <c:v>47.370612469707503</c:v>
                </c:pt>
                <c:pt idx="162825">
                  <c:v>47.370717162765303</c:v>
                </c:pt>
                <c:pt idx="162826">
                  <c:v>47.370821855487897</c:v>
                </c:pt>
                <c:pt idx="162827">
                  <c:v>47.370926547875399</c:v>
                </c:pt>
                <c:pt idx="162828">
                  <c:v>47.371031239927902</c:v>
                </c:pt>
                <c:pt idx="162829">
                  <c:v>47.371135931645199</c:v>
                </c:pt>
                <c:pt idx="162830">
                  <c:v>47.371240623027397</c:v>
                </c:pt>
                <c:pt idx="162831">
                  <c:v>47.371345314074397</c:v>
                </c:pt>
                <c:pt idx="162832">
                  <c:v>47.371450004786396</c:v>
                </c:pt>
                <c:pt idx="162833">
                  <c:v>47.371554695163297</c:v>
                </c:pt>
                <c:pt idx="162834">
                  <c:v>47.371659385205</c:v>
                </c:pt>
                <c:pt idx="162835">
                  <c:v>47.371764074911702</c:v>
                </c:pt>
                <c:pt idx="162836">
                  <c:v>47.371868764283299</c:v>
                </c:pt>
                <c:pt idx="162837">
                  <c:v>47.371973453319697</c:v>
                </c:pt>
                <c:pt idx="162838">
                  <c:v>47.372078142021103</c:v>
                </c:pt>
                <c:pt idx="162839">
                  <c:v>47.372182830387402</c:v>
                </c:pt>
                <c:pt idx="162840">
                  <c:v>47.372287518418503</c:v>
                </c:pt>
                <c:pt idx="162841">
                  <c:v>47.372392206114597</c:v>
                </c:pt>
                <c:pt idx="162842">
                  <c:v>47.372496893475599</c:v>
                </c:pt>
                <c:pt idx="162843">
                  <c:v>47.372601580501403</c:v>
                </c:pt>
                <c:pt idx="162844">
                  <c:v>47.3727062671922</c:v>
                </c:pt>
                <c:pt idx="162845">
                  <c:v>47.372810953547898</c:v>
                </c:pt>
                <c:pt idx="162846">
                  <c:v>47.372915639568497</c:v>
                </c:pt>
                <c:pt idx="162847">
                  <c:v>47.373020325253997</c:v>
                </c:pt>
                <c:pt idx="162848">
                  <c:v>47.373125010604397</c:v>
                </c:pt>
                <c:pt idx="162849">
                  <c:v>47.373229695619699</c:v>
                </c:pt>
                <c:pt idx="162850">
                  <c:v>47.373334380300001</c:v>
                </c:pt>
                <c:pt idx="162851">
                  <c:v>47.373439064645098</c:v>
                </c:pt>
                <c:pt idx="162852">
                  <c:v>47.373543748655202</c:v>
                </c:pt>
                <c:pt idx="162853">
                  <c:v>47.373648432330199</c:v>
                </c:pt>
                <c:pt idx="162854">
                  <c:v>47.373753115670098</c:v>
                </c:pt>
                <c:pt idx="162855">
                  <c:v>47.373857798674898</c:v>
                </c:pt>
                <c:pt idx="162856">
                  <c:v>47.373962481344599</c:v>
                </c:pt>
                <c:pt idx="162857">
                  <c:v>47.3740671636793</c:v>
                </c:pt>
                <c:pt idx="162858">
                  <c:v>47.374171845678902</c:v>
                </c:pt>
                <c:pt idx="162859">
                  <c:v>47.374276527343397</c:v>
                </c:pt>
                <c:pt idx="162860">
                  <c:v>47.374381208672801</c:v>
                </c:pt>
                <c:pt idx="162861">
                  <c:v>47.374485889667199</c:v>
                </c:pt>
                <c:pt idx="162862">
                  <c:v>47.374590570326397</c:v>
                </c:pt>
                <c:pt idx="162863">
                  <c:v>47.374695250650603</c:v>
                </c:pt>
                <c:pt idx="162864">
                  <c:v>47.374799930639803</c:v>
                </c:pt>
                <c:pt idx="162865">
                  <c:v>47.374904610293797</c:v>
                </c:pt>
                <c:pt idx="162866">
                  <c:v>47.375009289612798</c:v>
                </c:pt>
                <c:pt idx="162867">
                  <c:v>47.3751139685967</c:v>
                </c:pt>
                <c:pt idx="162868">
                  <c:v>47.375218647245603</c:v>
                </c:pt>
                <c:pt idx="162869">
                  <c:v>47.3753233255593</c:v>
                </c:pt>
                <c:pt idx="162870">
                  <c:v>47.375428003538097</c:v>
                </c:pt>
                <c:pt idx="162871">
                  <c:v>47.375532681181703</c:v>
                </c:pt>
                <c:pt idx="162872">
                  <c:v>47.375637358490302</c:v>
                </c:pt>
                <c:pt idx="162873">
                  <c:v>47.375742035463801</c:v>
                </c:pt>
                <c:pt idx="162874">
                  <c:v>47.375846712102302</c:v>
                </c:pt>
                <c:pt idx="162875">
                  <c:v>47.375951388405703</c:v>
                </c:pt>
                <c:pt idx="162876">
                  <c:v>47.376056064374097</c:v>
                </c:pt>
                <c:pt idx="162877">
                  <c:v>47.3761607400073</c:v>
                </c:pt>
                <c:pt idx="162878">
                  <c:v>47.376265415305603</c:v>
                </c:pt>
                <c:pt idx="162879">
                  <c:v>47.376370090268701</c:v>
                </c:pt>
                <c:pt idx="162880">
                  <c:v>47.376474764896798</c:v>
                </c:pt>
                <c:pt idx="162881">
                  <c:v>47.376579439189896</c:v>
                </c:pt>
                <c:pt idx="162882">
                  <c:v>47.376684113147903</c:v>
                </c:pt>
                <c:pt idx="162883">
                  <c:v>47.376788786770902</c:v>
                </c:pt>
                <c:pt idx="162884">
                  <c:v>47.376893460058803</c:v>
                </c:pt>
                <c:pt idx="162885">
                  <c:v>47.376998133011597</c:v>
                </c:pt>
                <c:pt idx="162886">
                  <c:v>47.377102805629399</c:v>
                </c:pt>
                <c:pt idx="162887">
                  <c:v>47.377207477912201</c:v>
                </c:pt>
                <c:pt idx="162888">
                  <c:v>47.377312149859897</c:v>
                </c:pt>
                <c:pt idx="162889">
                  <c:v>47.3774168214726</c:v>
                </c:pt>
                <c:pt idx="162890">
                  <c:v>47.377521492750198</c:v>
                </c:pt>
                <c:pt idx="162891">
                  <c:v>47.377626163692803</c:v>
                </c:pt>
                <c:pt idx="162892">
                  <c:v>47.377730834300301</c:v>
                </c:pt>
                <c:pt idx="162893">
                  <c:v>47.377835504572801</c:v>
                </c:pt>
                <c:pt idx="162894">
                  <c:v>47.3779401745103</c:v>
                </c:pt>
                <c:pt idx="162895">
                  <c:v>47.378044844112701</c:v>
                </c:pt>
                <c:pt idx="162896">
                  <c:v>47.378149513380102</c:v>
                </c:pt>
                <c:pt idx="162897">
                  <c:v>47.378254182312403</c:v>
                </c:pt>
                <c:pt idx="162898">
                  <c:v>47.378358850909699</c:v>
                </c:pt>
                <c:pt idx="162899">
                  <c:v>47.378463519172001</c:v>
                </c:pt>
                <c:pt idx="162900">
                  <c:v>47.378568187099198</c:v>
                </c:pt>
                <c:pt idx="162901">
                  <c:v>47.378672854691402</c:v>
                </c:pt>
                <c:pt idx="162902">
                  <c:v>47.378777521948599</c:v>
                </c:pt>
                <c:pt idx="162903">
                  <c:v>47.378882188870797</c:v>
                </c:pt>
                <c:pt idx="162904">
                  <c:v>47.378986855457903</c:v>
                </c:pt>
                <c:pt idx="162905">
                  <c:v>47.379091521710002</c:v>
                </c:pt>
                <c:pt idx="162906">
                  <c:v>47.379196187627002</c:v>
                </c:pt>
                <c:pt idx="162907">
                  <c:v>47.379300853209003</c:v>
                </c:pt>
                <c:pt idx="162908">
                  <c:v>47.379405518455997</c:v>
                </c:pt>
                <c:pt idx="162909">
                  <c:v>47.379510183367998</c:v>
                </c:pt>
                <c:pt idx="162910">
                  <c:v>47.379614847945</c:v>
                </c:pt>
                <c:pt idx="162911">
                  <c:v>47.379719512186902</c:v>
                </c:pt>
                <c:pt idx="162912">
                  <c:v>47.379824176093798</c:v>
                </c:pt>
                <c:pt idx="162913">
                  <c:v>47.379928839665702</c:v>
                </c:pt>
                <c:pt idx="162914">
                  <c:v>47.380033502902599</c:v>
                </c:pt>
                <c:pt idx="162915">
                  <c:v>47.380138165804503</c:v>
                </c:pt>
                <c:pt idx="162916">
                  <c:v>47.380242828371301</c:v>
                </c:pt>
                <c:pt idx="162917">
                  <c:v>47.3803474906031</c:v>
                </c:pt>
                <c:pt idx="162918">
                  <c:v>47.380452152499899</c:v>
                </c:pt>
                <c:pt idx="162919">
                  <c:v>47.380556814061698</c:v>
                </c:pt>
                <c:pt idx="162920">
                  <c:v>47.380661475288498</c:v>
                </c:pt>
                <c:pt idx="162921">
                  <c:v>47.380766136180299</c:v>
                </c:pt>
                <c:pt idx="162922">
                  <c:v>47.380870796737099</c:v>
                </c:pt>
                <c:pt idx="162923">
                  <c:v>47.380975456958801</c:v>
                </c:pt>
                <c:pt idx="162924">
                  <c:v>47.381080116845602</c:v>
                </c:pt>
                <c:pt idx="162925">
                  <c:v>47.381184776397298</c:v>
                </c:pt>
                <c:pt idx="162926">
                  <c:v>47.3812894356141</c:v>
                </c:pt>
                <c:pt idx="162927">
                  <c:v>47.381394094495803</c:v>
                </c:pt>
                <c:pt idx="162928">
                  <c:v>47.3814987530425</c:v>
                </c:pt>
                <c:pt idx="162929">
                  <c:v>47.381603411254197</c:v>
                </c:pt>
                <c:pt idx="162930">
                  <c:v>47.381708069130902</c:v>
                </c:pt>
                <c:pt idx="162931">
                  <c:v>47.381812726672699</c:v>
                </c:pt>
                <c:pt idx="162932">
                  <c:v>47.381917383879397</c:v>
                </c:pt>
                <c:pt idx="162933">
                  <c:v>47.382022040751103</c:v>
                </c:pt>
                <c:pt idx="162934">
                  <c:v>47.382126697287802</c:v>
                </c:pt>
                <c:pt idx="162935">
                  <c:v>47.382231353489601</c:v>
                </c:pt>
                <c:pt idx="162936">
                  <c:v>47.382336009356301</c:v>
                </c:pt>
                <c:pt idx="162937">
                  <c:v>47.382440664888001</c:v>
                </c:pt>
                <c:pt idx="162938">
                  <c:v>47.382545320084802</c:v>
                </c:pt>
                <c:pt idx="162939">
                  <c:v>47.382649974946503</c:v>
                </c:pt>
                <c:pt idx="162940">
                  <c:v>47.382754629473297</c:v>
                </c:pt>
                <c:pt idx="162941">
                  <c:v>47.382859283665098</c:v>
                </c:pt>
                <c:pt idx="162942">
                  <c:v>47.3829639375219</c:v>
                </c:pt>
                <c:pt idx="162943">
                  <c:v>47.383068591043703</c:v>
                </c:pt>
                <c:pt idx="162944">
                  <c:v>47.383173244230498</c:v>
                </c:pt>
                <c:pt idx="162945">
                  <c:v>47.383277897082301</c:v>
                </c:pt>
                <c:pt idx="162946">
                  <c:v>47.383382549599197</c:v>
                </c:pt>
                <c:pt idx="162947">
                  <c:v>47.383487201781001</c:v>
                </c:pt>
                <c:pt idx="162948">
                  <c:v>47.383591853627898</c:v>
                </c:pt>
                <c:pt idx="162949">
                  <c:v>47.383696505139802</c:v>
                </c:pt>
                <c:pt idx="162950">
                  <c:v>47.3838011563167</c:v>
                </c:pt>
                <c:pt idx="162951">
                  <c:v>47.383905807158598</c:v>
                </c:pt>
                <c:pt idx="162952">
                  <c:v>47.384010457665603</c:v>
                </c:pt>
                <c:pt idx="162953">
                  <c:v>47.384115107837601</c:v>
                </c:pt>
                <c:pt idx="162954">
                  <c:v>47.3842197576746</c:v>
                </c:pt>
                <c:pt idx="162955">
                  <c:v>47.384324407176599</c:v>
                </c:pt>
                <c:pt idx="162956">
                  <c:v>47.384429056343699</c:v>
                </c:pt>
                <c:pt idx="162957">
                  <c:v>47.384533705175798</c:v>
                </c:pt>
                <c:pt idx="162958">
                  <c:v>47.384638353672898</c:v>
                </c:pt>
                <c:pt idx="162959">
                  <c:v>47.384743001834998</c:v>
                </c:pt>
                <c:pt idx="162960">
                  <c:v>47.384847649662198</c:v>
                </c:pt>
                <c:pt idx="162961">
                  <c:v>47.384952297154399</c:v>
                </c:pt>
                <c:pt idx="162962">
                  <c:v>47.3850569443116</c:v>
                </c:pt>
                <c:pt idx="162963">
                  <c:v>47.385161591133901</c:v>
                </c:pt>
                <c:pt idx="162964">
                  <c:v>47.385266237621202</c:v>
                </c:pt>
                <c:pt idx="162965">
                  <c:v>47.385370883773497</c:v>
                </c:pt>
                <c:pt idx="162966">
                  <c:v>47.385475529590899</c:v>
                </c:pt>
                <c:pt idx="162967">
                  <c:v>47.385580175073301</c:v>
                </c:pt>
                <c:pt idx="162968">
                  <c:v>47.385684820220803</c:v>
                </c:pt>
                <c:pt idx="162969">
                  <c:v>47.385789465033298</c:v>
                </c:pt>
                <c:pt idx="162970">
                  <c:v>47.385894109510801</c:v>
                </c:pt>
                <c:pt idx="162971">
                  <c:v>47.385998753653404</c:v>
                </c:pt>
                <c:pt idx="162972">
                  <c:v>47.386103397461</c:v>
                </c:pt>
                <c:pt idx="162973">
                  <c:v>47.386208040933703</c:v>
                </c:pt>
                <c:pt idx="162974">
                  <c:v>47.386312684071399</c:v>
                </c:pt>
                <c:pt idx="162975">
                  <c:v>47.386417326874202</c:v>
                </c:pt>
                <c:pt idx="162976">
                  <c:v>47.386521969341999</c:v>
                </c:pt>
                <c:pt idx="162977">
                  <c:v>47.386626611474803</c:v>
                </c:pt>
                <c:pt idx="162978">
                  <c:v>47.3867312532727</c:v>
                </c:pt>
                <c:pt idx="162979">
                  <c:v>47.386835894735697</c:v>
                </c:pt>
                <c:pt idx="162980">
                  <c:v>47.386940535863701</c:v>
                </c:pt>
                <c:pt idx="162981">
                  <c:v>47.387045176656798</c:v>
                </c:pt>
                <c:pt idx="162982">
                  <c:v>47.387149817114903</c:v>
                </c:pt>
                <c:pt idx="162983">
                  <c:v>47.387254457238001</c:v>
                </c:pt>
                <c:pt idx="162984">
                  <c:v>47.387359097026298</c:v>
                </c:pt>
                <c:pt idx="162985">
                  <c:v>47.387463736479503</c:v>
                </c:pt>
                <c:pt idx="162986">
                  <c:v>47.387568375597901</c:v>
                </c:pt>
                <c:pt idx="162987">
                  <c:v>47.387673014381299</c:v>
                </c:pt>
                <c:pt idx="162988">
                  <c:v>47.387777652829797</c:v>
                </c:pt>
                <c:pt idx="162989">
                  <c:v>47.387882290943303</c:v>
                </c:pt>
                <c:pt idx="162990">
                  <c:v>47.387986928721901</c:v>
                </c:pt>
                <c:pt idx="162991">
                  <c:v>47.3880915661655</c:v>
                </c:pt>
                <c:pt idx="162992">
                  <c:v>47.388196203274198</c:v>
                </c:pt>
                <c:pt idx="162993">
                  <c:v>47.388300840047997</c:v>
                </c:pt>
                <c:pt idx="162994">
                  <c:v>47.388405476486902</c:v>
                </c:pt>
                <c:pt idx="162995">
                  <c:v>47.388510112590801</c:v>
                </c:pt>
                <c:pt idx="162996">
                  <c:v>47.388614748359799</c:v>
                </c:pt>
                <c:pt idx="162997">
                  <c:v>47.388719383793799</c:v>
                </c:pt>
                <c:pt idx="162998">
                  <c:v>47.388824018892997</c:v>
                </c:pt>
                <c:pt idx="162999">
                  <c:v>47.388928653657203</c:v>
                </c:pt>
                <c:pt idx="163000">
                  <c:v>47.389033288086402</c:v>
                </c:pt>
                <c:pt idx="163001">
                  <c:v>47.389137922180801</c:v>
                </c:pt>
                <c:pt idx="163002">
                  <c:v>47.3892425559402</c:v>
                </c:pt>
                <c:pt idx="163003">
                  <c:v>47.389347189364699</c:v>
                </c:pt>
                <c:pt idx="163004">
                  <c:v>47.389451822454298</c:v>
                </c:pt>
                <c:pt idx="163005">
                  <c:v>47.389556455208897</c:v>
                </c:pt>
                <c:pt idx="163006">
                  <c:v>47.389661087628703</c:v>
                </c:pt>
                <c:pt idx="163007">
                  <c:v>47.389765719713502</c:v>
                </c:pt>
                <c:pt idx="163008">
                  <c:v>47.389870351463401</c:v>
                </c:pt>
                <c:pt idx="163009">
                  <c:v>47.3899749828784</c:v>
                </c:pt>
                <c:pt idx="163010">
                  <c:v>47.390079613958399</c:v>
                </c:pt>
                <c:pt idx="163011">
                  <c:v>47.390184244703597</c:v>
                </c:pt>
                <c:pt idx="163012">
                  <c:v>47.390288875113797</c:v>
                </c:pt>
                <c:pt idx="163013">
                  <c:v>47.390393505189202</c:v>
                </c:pt>
                <c:pt idx="163014">
                  <c:v>47.390498134929601</c:v>
                </c:pt>
                <c:pt idx="163015">
                  <c:v>47.3906027643351</c:v>
                </c:pt>
                <c:pt idx="163016">
                  <c:v>47.390707393405698</c:v>
                </c:pt>
                <c:pt idx="163017">
                  <c:v>47.390812022141397</c:v>
                </c:pt>
                <c:pt idx="163018">
                  <c:v>47.390916650542103</c:v>
                </c:pt>
                <c:pt idx="163019">
                  <c:v>47.391021278608001</c:v>
                </c:pt>
                <c:pt idx="163020">
                  <c:v>47.391125906338999</c:v>
                </c:pt>
                <c:pt idx="163021">
                  <c:v>47.391230533734998</c:v>
                </c:pt>
                <c:pt idx="163022">
                  <c:v>47.391335160796203</c:v>
                </c:pt>
                <c:pt idx="163023">
                  <c:v>47.391439787522501</c:v>
                </c:pt>
                <c:pt idx="163024">
                  <c:v>47.391544413913799</c:v>
                </c:pt>
                <c:pt idx="163025">
                  <c:v>47.391649039970297</c:v>
                </c:pt>
                <c:pt idx="163026">
                  <c:v>47.391753665691802</c:v>
                </c:pt>
                <c:pt idx="163027">
                  <c:v>47.391858291078499</c:v>
                </c:pt>
                <c:pt idx="163028">
                  <c:v>47.391962916130304</c:v>
                </c:pt>
                <c:pt idx="163029">
                  <c:v>47.392067540847101</c:v>
                </c:pt>
                <c:pt idx="163030">
                  <c:v>47.392172165229098</c:v>
                </c:pt>
                <c:pt idx="163031">
                  <c:v>47.392276789276202</c:v>
                </c:pt>
                <c:pt idx="163032">
                  <c:v>47.392381412988399</c:v>
                </c:pt>
                <c:pt idx="163033">
                  <c:v>47.392486036365703</c:v>
                </c:pt>
                <c:pt idx="163034">
                  <c:v>47.3925906594081</c:v>
                </c:pt>
                <c:pt idx="163035">
                  <c:v>47.392695282115596</c:v>
                </c:pt>
                <c:pt idx="163036">
                  <c:v>47.3927999044882</c:v>
                </c:pt>
                <c:pt idx="163037">
                  <c:v>47.392904526526003</c:v>
                </c:pt>
                <c:pt idx="163038">
                  <c:v>47.393009148228799</c:v>
                </c:pt>
                <c:pt idx="163039">
                  <c:v>47.393113769596802</c:v>
                </c:pt>
                <c:pt idx="163040">
                  <c:v>47.393218390629897</c:v>
                </c:pt>
                <c:pt idx="163041">
                  <c:v>47.3933230113281</c:v>
                </c:pt>
                <c:pt idx="163042">
                  <c:v>47.393427631691402</c:v>
                </c:pt>
                <c:pt idx="163043">
                  <c:v>47.393532251719897</c:v>
                </c:pt>
                <c:pt idx="163044">
                  <c:v>47.393636871413499</c:v>
                </c:pt>
                <c:pt idx="163045">
                  <c:v>47.393741490772101</c:v>
                </c:pt>
                <c:pt idx="163046">
                  <c:v>47.393846109796002</c:v>
                </c:pt>
                <c:pt idx="163047">
                  <c:v>47.393950728484903</c:v>
                </c:pt>
                <c:pt idx="163048">
                  <c:v>47.394055346838897</c:v>
                </c:pt>
                <c:pt idx="163049">
                  <c:v>47.394159964858098</c:v>
                </c:pt>
                <c:pt idx="163050">
                  <c:v>47.394264582542398</c:v>
                </c:pt>
                <c:pt idx="163051">
                  <c:v>47.394369199891898</c:v>
                </c:pt>
                <c:pt idx="163052">
                  <c:v>47.394473816906498</c:v>
                </c:pt>
                <c:pt idx="163053">
                  <c:v>47.394578433586197</c:v>
                </c:pt>
                <c:pt idx="163054">
                  <c:v>47.394683049930997</c:v>
                </c:pt>
                <c:pt idx="163055">
                  <c:v>47.394787665940903</c:v>
                </c:pt>
                <c:pt idx="163056">
                  <c:v>47.394892281616002</c:v>
                </c:pt>
                <c:pt idx="163057">
                  <c:v>47.3949968969563</c:v>
                </c:pt>
                <c:pt idx="163058">
                  <c:v>47.395101511961599</c:v>
                </c:pt>
                <c:pt idx="163059">
                  <c:v>47.395206126632203</c:v>
                </c:pt>
                <c:pt idx="163060">
                  <c:v>47.395310740967801</c:v>
                </c:pt>
                <c:pt idx="163061">
                  <c:v>47.395415354968598</c:v>
                </c:pt>
                <c:pt idx="163062">
                  <c:v>47.395519968634503</c:v>
                </c:pt>
                <c:pt idx="163063">
                  <c:v>47.3956245819655</c:v>
                </c:pt>
                <c:pt idx="163064">
                  <c:v>47.395729194961802</c:v>
                </c:pt>
                <c:pt idx="163065">
                  <c:v>47.395833807623099</c:v>
                </c:pt>
                <c:pt idx="163066">
                  <c:v>47.395938419949601</c:v>
                </c:pt>
                <c:pt idx="163067">
                  <c:v>47.396043031941197</c:v>
                </c:pt>
                <c:pt idx="163068">
                  <c:v>47.396147643597999</c:v>
                </c:pt>
                <c:pt idx="163069">
                  <c:v>47.396252254919901</c:v>
                </c:pt>
                <c:pt idx="163070">
                  <c:v>47.396356865907002</c:v>
                </c:pt>
                <c:pt idx="163071">
                  <c:v>47.396461476559203</c:v>
                </c:pt>
                <c:pt idx="163072">
                  <c:v>47.396566086876597</c:v>
                </c:pt>
                <c:pt idx="163073">
                  <c:v>47.396670696859204</c:v>
                </c:pt>
                <c:pt idx="163074">
                  <c:v>47.396775306506797</c:v>
                </c:pt>
                <c:pt idx="163075">
                  <c:v>47.396879915819703</c:v>
                </c:pt>
                <c:pt idx="163076">
                  <c:v>47.396984524797702</c:v>
                </c:pt>
                <c:pt idx="163077">
                  <c:v>47.397089133440801</c:v>
                </c:pt>
                <c:pt idx="163078">
                  <c:v>47.397193741749099</c:v>
                </c:pt>
                <c:pt idx="163079">
                  <c:v>47.397298349722597</c:v>
                </c:pt>
                <c:pt idx="163080">
                  <c:v>47.397402957361201</c:v>
                </c:pt>
                <c:pt idx="163081">
                  <c:v>47.397507564664998</c:v>
                </c:pt>
                <c:pt idx="163082">
                  <c:v>47.397612171633902</c:v>
                </c:pt>
                <c:pt idx="163083">
                  <c:v>47.397716778267998</c:v>
                </c:pt>
                <c:pt idx="163084">
                  <c:v>47.397821384567301</c:v>
                </c:pt>
                <c:pt idx="163085">
                  <c:v>47.397925990531697</c:v>
                </c:pt>
                <c:pt idx="163086">
                  <c:v>47.398030596161298</c:v>
                </c:pt>
                <c:pt idx="163087">
                  <c:v>47.3981352014561</c:v>
                </c:pt>
                <c:pt idx="163088">
                  <c:v>47.398239806416001</c:v>
                </c:pt>
                <c:pt idx="163089">
                  <c:v>47.398344411041101</c:v>
                </c:pt>
                <c:pt idx="163090">
                  <c:v>47.398449015331401</c:v>
                </c:pt>
                <c:pt idx="163091">
                  <c:v>47.398553619286901</c:v>
                </c:pt>
                <c:pt idx="163092">
                  <c:v>47.3986582229075</c:v>
                </c:pt>
                <c:pt idx="163093">
                  <c:v>47.398762826193298</c:v>
                </c:pt>
                <c:pt idx="163094">
                  <c:v>47.398867429144197</c:v>
                </c:pt>
                <c:pt idx="163095">
                  <c:v>47.398972031760401</c:v>
                </c:pt>
                <c:pt idx="163096">
                  <c:v>47.399076634041698</c:v>
                </c:pt>
                <c:pt idx="163097">
                  <c:v>47.399181235988202</c:v>
                </c:pt>
                <c:pt idx="163098">
                  <c:v>47.399285837599898</c:v>
                </c:pt>
                <c:pt idx="163099">
                  <c:v>47.399390438876701</c:v>
                </c:pt>
                <c:pt idx="163100">
                  <c:v>47.399495039818703</c:v>
                </c:pt>
                <c:pt idx="163101">
                  <c:v>47.399599640425897</c:v>
                </c:pt>
                <c:pt idx="163102">
                  <c:v>47.399704240698298</c:v>
                </c:pt>
                <c:pt idx="163103">
                  <c:v>47.399808840635899</c:v>
                </c:pt>
                <c:pt idx="163104">
                  <c:v>47.399913440238699</c:v>
                </c:pt>
                <c:pt idx="163105">
                  <c:v>47.400018039506598</c:v>
                </c:pt>
                <c:pt idx="163106">
                  <c:v>47.400122638439797</c:v>
                </c:pt>
                <c:pt idx="163107">
                  <c:v>47.400227237038102</c:v>
                </c:pt>
                <c:pt idx="163108">
                  <c:v>47.4003318353016</c:v>
                </c:pt>
                <c:pt idx="163109">
                  <c:v>47.400436433230297</c:v>
                </c:pt>
                <c:pt idx="163110">
                  <c:v>47.400541030824201</c:v>
                </c:pt>
                <c:pt idx="163111">
                  <c:v>47.400645628083304</c:v>
                </c:pt>
                <c:pt idx="163112">
                  <c:v>47.400750225007599</c:v>
                </c:pt>
                <c:pt idx="163113">
                  <c:v>47.4008548215971</c:v>
                </c:pt>
                <c:pt idx="163114">
                  <c:v>47.400959417851702</c:v>
                </c:pt>
                <c:pt idx="163115">
                  <c:v>47.401064013771602</c:v>
                </c:pt>
                <c:pt idx="163116">
                  <c:v>47.401168609356702</c:v>
                </c:pt>
                <c:pt idx="163117">
                  <c:v>47.401273204606902</c:v>
                </c:pt>
                <c:pt idx="163118">
                  <c:v>47.4013777995224</c:v>
                </c:pt>
                <c:pt idx="163119">
                  <c:v>47.401482394103098</c:v>
                </c:pt>
                <c:pt idx="163120">
                  <c:v>47.401586988348903</c:v>
                </c:pt>
                <c:pt idx="163121">
                  <c:v>47.40169158226</c:v>
                </c:pt>
                <c:pt idx="163122">
                  <c:v>47.401796175836303</c:v>
                </c:pt>
                <c:pt idx="163123">
                  <c:v>47.401900769077798</c:v>
                </c:pt>
                <c:pt idx="163124">
                  <c:v>47.4020053619845</c:v>
                </c:pt>
                <c:pt idx="163125">
                  <c:v>47.402109954556302</c:v>
                </c:pt>
                <c:pt idx="163126">
                  <c:v>47.402214546793402</c:v>
                </c:pt>
                <c:pt idx="163127">
                  <c:v>47.402319138695802</c:v>
                </c:pt>
                <c:pt idx="163128">
                  <c:v>47.402423730263301</c:v>
                </c:pt>
                <c:pt idx="163129">
                  <c:v>47.402528321496</c:v>
                </c:pt>
                <c:pt idx="163130">
                  <c:v>47.402632912393997</c:v>
                </c:pt>
                <c:pt idx="163131">
                  <c:v>47.402737502957102</c:v>
                </c:pt>
                <c:pt idx="163132">
                  <c:v>47.402842093185498</c:v>
                </c:pt>
                <c:pt idx="163133">
                  <c:v>47.402946683079101</c:v>
                </c:pt>
                <c:pt idx="163134">
                  <c:v>47.403051272637903</c:v>
                </c:pt>
                <c:pt idx="163135">
                  <c:v>47.403155861861897</c:v>
                </c:pt>
                <c:pt idx="163136">
                  <c:v>47.403260450751198</c:v>
                </c:pt>
                <c:pt idx="163137">
                  <c:v>47.403365039305697</c:v>
                </c:pt>
                <c:pt idx="163138">
                  <c:v>47.403469627525403</c:v>
                </c:pt>
                <c:pt idx="163139">
                  <c:v>47.403574215410302</c:v>
                </c:pt>
                <c:pt idx="163140">
                  <c:v>47.4036788029604</c:v>
                </c:pt>
                <c:pt idx="163141">
                  <c:v>47.403783390175803</c:v>
                </c:pt>
                <c:pt idx="163142">
                  <c:v>47.4038879770563</c:v>
                </c:pt>
                <c:pt idx="163143">
                  <c:v>47.403992563602102</c:v>
                </c:pt>
                <c:pt idx="163144">
                  <c:v>47.404097149813197</c:v>
                </c:pt>
                <c:pt idx="163145">
                  <c:v>47.404201735689497</c:v>
                </c:pt>
                <c:pt idx="163146">
                  <c:v>47.404306321230997</c:v>
                </c:pt>
                <c:pt idx="163147">
                  <c:v>47.404410906437697</c:v>
                </c:pt>
                <c:pt idx="163148">
                  <c:v>47.404515491309603</c:v>
                </c:pt>
                <c:pt idx="163149">
                  <c:v>47.4046200758468</c:v>
                </c:pt>
                <c:pt idx="163150">
                  <c:v>47.404724660049297</c:v>
                </c:pt>
                <c:pt idx="163151">
                  <c:v>47.4048292439169</c:v>
                </c:pt>
                <c:pt idx="163152">
                  <c:v>47.404933827449803</c:v>
                </c:pt>
                <c:pt idx="163153">
                  <c:v>47.405038410647997</c:v>
                </c:pt>
                <c:pt idx="163154">
                  <c:v>47.405142993511298</c:v>
                </c:pt>
                <c:pt idx="163155">
                  <c:v>47.405247576039997</c:v>
                </c:pt>
                <c:pt idx="163156">
                  <c:v>47.405352158233804</c:v>
                </c:pt>
                <c:pt idx="163157">
                  <c:v>47.405456740092902</c:v>
                </c:pt>
                <c:pt idx="163158">
                  <c:v>47.405561321617299</c:v>
                </c:pt>
                <c:pt idx="163159">
                  <c:v>47.405665902806803</c:v>
                </c:pt>
                <c:pt idx="163160">
                  <c:v>47.405770483661698</c:v>
                </c:pt>
                <c:pt idx="163161">
                  <c:v>47.4058750641817</c:v>
                </c:pt>
                <c:pt idx="163162">
                  <c:v>47.4059796443671</c:v>
                </c:pt>
                <c:pt idx="163163">
                  <c:v>47.406084224217601</c:v>
                </c:pt>
                <c:pt idx="163164">
                  <c:v>47.4061888037335</c:v>
                </c:pt>
                <c:pt idx="163165">
                  <c:v>47.406293382914498</c:v>
                </c:pt>
                <c:pt idx="163166">
                  <c:v>47.406397961760902</c:v>
                </c:pt>
                <c:pt idx="163167">
                  <c:v>47.406502540272399</c:v>
                </c:pt>
                <c:pt idx="163168">
                  <c:v>47.406607118449301</c:v>
                </c:pt>
                <c:pt idx="163169">
                  <c:v>47.406711696291303</c:v>
                </c:pt>
                <c:pt idx="163170">
                  <c:v>47.406816273798697</c:v>
                </c:pt>
                <c:pt idx="163171">
                  <c:v>47.406920850971296</c:v>
                </c:pt>
                <c:pt idx="163172">
                  <c:v>47.407025427809103</c:v>
                </c:pt>
                <c:pt idx="163173">
                  <c:v>47.407130004312201</c:v>
                </c:pt>
                <c:pt idx="163174">
                  <c:v>47.407234580480598</c:v>
                </c:pt>
                <c:pt idx="163175">
                  <c:v>47.407339156314201</c:v>
                </c:pt>
                <c:pt idx="163176">
                  <c:v>47.407443731813103</c:v>
                </c:pt>
                <c:pt idx="163177">
                  <c:v>47.407548306977297</c:v>
                </c:pt>
                <c:pt idx="163178">
                  <c:v>47.407652881806698</c:v>
                </c:pt>
                <c:pt idx="163179">
                  <c:v>47.407757456301397</c:v>
                </c:pt>
                <c:pt idx="163180">
                  <c:v>47.407862030461402</c:v>
                </c:pt>
                <c:pt idx="163181">
                  <c:v>47.407966604286599</c:v>
                </c:pt>
                <c:pt idx="163182">
                  <c:v>47.408071177777103</c:v>
                </c:pt>
                <c:pt idx="163183">
                  <c:v>47.408175750932799</c:v>
                </c:pt>
                <c:pt idx="163184">
                  <c:v>47.4082803237539</c:v>
                </c:pt>
                <c:pt idx="163185">
                  <c:v>47.4083848962402</c:v>
                </c:pt>
                <c:pt idx="163186">
                  <c:v>47.4084894683917</c:v>
                </c:pt>
                <c:pt idx="163187">
                  <c:v>47.408594040208598</c:v>
                </c:pt>
                <c:pt idx="163188">
                  <c:v>47.408698611690703</c:v>
                </c:pt>
                <c:pt idx="163189">
                  <c:v>47.408803182838099</c:v>
                </c:pt>
                <c:pt idx="163190">
                  <c:v>47.408907753650801</c:v>
                </c:pt>
                <c:pt idx="163191">
                  <c:v>47.409012324128703</c:v>
                </c:pt>
                <c:pt idx="163192">
                  <c:v>47.409116894272003</c:v>
                </c:pt>
                <c:pt idx="163193">
                  <c:v>47.409221464080503</c:v>
                </c:pt>
                <c:pt idx="163194">
                  <c:v>47.409326033554301</c:v>
                </c:pt>
                <c:pt idx="163195">
                  <c:v>47.409430602693398</c:v>
                </c:pt>
                <c:pt idx="163196">
                  <c:v>47.409535171497701</c:v>
                </c:pt>
                <c:pt idx="163197">
                  <c:v>47.409639739967403</c:v>
                </c:pt>
                <c:pt idx="163198">
                  <c:v>47.409744308102297</c:v>
                </c:pt>
                <c:pt idx="163199">
                  <c:v>47.409848875902497</c:v>
                </c:pt>
                <c:pt idx="163200">
                  <c:v>47.409953443368003</c:v>
                </c:pt>
                <c:pt idx="163201">
                  <c:v>47.410058010498801</c:v>
                </c:pt>
                <c:pt idx="163202">
                  <c:v>47.410162577294898</c:v>
                </c:pt>
                <c:pt idx="163203">
                  <c:v>47.4102671437563</c:v>
                </c:pt>
                <c:pt idx="163204">
                  <c:v>47.410371709882902</c:v>
                </c:pt>
                <c:pt idx="163205">
                  <c:v>47.410476275674903</c:v>
                </c:pt>
                <c:pt idx="163206">
                  <c:v>47.410580841132202</c:v>
                </c:pt>
                <c:pt idx="163207">
                  <c:v>47.4106854062547</c:v>
                </c:pt>
                <c:pt idx="163208">
                  <c:v>47.410789971042597</c:v>
                </c:pt>
                <c:pt idx="163209">
                  <c:v>47.4108945354957</c:v>
                </c:pt>
                <c:pt idx="163210">
                  <c:v>47.410999099614102</c:v>
                </c:pt>
                <c:pt idx="163211">
                  <c:v>47.411103663397903</c:v>
                </c:pt>
                <c:pt idx="163212">
                  <c:v>47.411208226846902</c:v>
                </c:pt>
                <c:pt idx="163213">
                  <c:v>47.4113127899613</c:v>
                </c:pt>
                <c:pt idx="163214">
                  <c:v>47.411417352740898</c:v>
                </c:pt>
                <c:pt idx="163215">
                  <c:v>47.411521915185901</c:v>
                </c:pt>
                <c:pt idx="163216">
                  <c:v>47.411626477296103</c:v>
                </c:pt>
                <c:pt idx="163217">
                  <c:v>47.411731039071697</c:v>
                </c:pt>
                <c:pt idx="163218">
                  <c:v>47.411835600512603</c:v>
                </c:pt>
                <c:pt idx="163219">
                  <c:v>47.411940161618702</c:v>
                </c:pt>
                <c:pt idx="163220">
                  <c:v>47.412044722390199</c:v>
                </c:pt>
                <c:pt idx="163221">
                  <c:v>47.412149282827002</c:v>
                </c:pt>
                <c:pt idx="163222">
                  <c:v>47.412253842929097</c:v>
                </c:pt>
                <c:pt idx="163223">
                  <c:v>47.412358402696498</c:v>
                </c:pt>
                <c:pt idx="163224">
                  <c:v>47.412462962129297</c:v>
                </c:pt>
                <c:pt idx="163225">
                  <c:v>47.412567521227302</c:v>
                </c:pt>
                <c:pt idx="163226">
                  <c:v>47.412672079990699</c:v>
                </c:pt>
                <c:pt idx="163227">
                  <c:v>47.412776638419402</c:v>
                </c:pt>
                <c:pt idx="163228">
                  <c:v>47.412881196513403</c:v>
                </c:pt>
                <c:pt idx="163229">
                  <c:v>47.412985754272697</c:v>
                </c:pt>
                <c:pt idx="163230">
                  <c:v>47.413090311697303</c:v>
                </c:pt>
                <c:pt idx="163231">
                  <c:v>47.413194868787301</c:v>
                </c:pt>
                <c:pt idx="163232">
                  <c:v>47.413299425542597</c:v>
                </c:pt>
                <c:pt idx="163233">
                  <c:v>47.413403981963199</c:v>
                </c:pt>
                <c:pt idx="163234">
                  <c:v>47.413508538049101</c:v>
                </c:pt>
                <c:pt idx="163235">
                  <c:v>47.413613093800301</c:v>
                </c:pt>
                <c:pt idx="163236">
                  <c:v>47.413717649216899</c:v>
                </c:pt>
                <c:pt idx="163237">
                  <c:v>47.413822204298803</c:v>
                </c:pt>
                <c:pt idx="163238">
                  <c:v>47.413926759046099</c:v>
                </c:pt>
                <c:pt idx="163239">
                  <c:v>47.414031313458601</c:v>
                </c:pt>
                <c:pt idx="163240">
                  <c:v>47.414135867536501</c:v>
                </c:pt>
                <c:pt idx="163241">
                  <c:v>47.4142404212798</c:v>
                </c:pt>
                <c:pt idx="163242">
                  <c:v>47.414344974688298</c:v>
                </c:pt>
                <c:pt idx="163243">
                  <c:v>47.414449527762201</c:v>
                </c:pt>
                <c:pt idx="163244">
                  <c:v>47.414554080501397</c:v>
                </c:pt>
                <c:pt idx="163245">
                  <c:v>47.414658632905997</c:v>
                </c:pt>
                <c:pt idx="163246">
                  <c:v>47.414763184975897</c:v>
                </c:pt>
                <c:pt idx="163247">
                  <c:v>47.414867736711102</c:v>
                </c:pt>
                <c:pt idx="163248">
                  <c:v>47.414972288111699</c:v>
                </c:pt>
                <c:pt idx="163249">
                  <c:v>47.415076839177601</c:v>
                </c:pt>
                <c:pt idx="163250">
                  <c:v>47.415181389908902</c:v>
                </c:pt>
                <c:pt idx="163251">
                  <c:v>47.415285940305502</c:v>
                </c:pt>
                <c:pt idx="163252">
                  <c:v>47.4153904903675</c:v>
                </c:pt>
                <c:pt idx="163253">
                  <c:v>47.415495040094697</c:v>
                </c:pt>
                <c:pt idx="163254">
                  <c:v>47.4155995894874</c:v>
                </c:pt>
                <c:pt idx="163255">
                  <c:v>47.415704138545401</c:v>
                </c:pt>
                <c:pt idx="163256">
                  <c:v>47.415808687268701</c:v>
                </c:pt>
                <c:pt idx="163257">
                  <c:v>47.415913235657399</c:v>
                </c:pt>
                <c:pt idx="163258">
                  <c:v>47.416017783711403</c:v>
                </c:pt>
                <c:pt idx="163259">
                  <c:v>47.416122331430799</c:v>
                </c:pt>
                <c:pt idx="163260">
                  <c:v>47.4162268788155</c:v>
                </c:pt>
                <c:pt idx="163261">
                  <c:v>47.4163314258656</c:v>
                </c:pt>
                <c:pt idx="163262">
                  <c:v>47.416435972581098</c:v>
                </c:pt>
                <c:pt idx="163263">
                  <c:v>47.416540518961803</c:v>
                </c:pt>
                <c:pt idx="163264">
                  <c:v>47.416645065007998</c:v>
                </c:pt>
                <c:pt idx="163265">
                  <c:v>47.416749610719499</c:v>
                </c:pt>
                <c:pt idx="163266">
                  <c:v>47.416854156096399</c:v>
                </c:pt>
                <c:pt idx="163267">
                  <c:v>47.416958701138597</c:v>
                </c:pt>
                <c:pt idx="163268">
                  <c:v>47.417063245846201</c:v>
                </c:pt>
                <c:pt idx="163269">
                  <c:v>47.417167790219096</c:v>
                </c:pt>
                <c:pt idx="163270">
                  <c:v>47.417272334257497</c:v>
                </c:pt>
                <c:pt idx="163271">
                  <c:v>47.417376877961097</c:v>
                </c:pt>
                <c:pt idx="163272">
                  <c:v>47.417481421330201</c:v>
                </c:pt>
                <c:pt idx="163273">
                  <c:v>47.417585964364598</c:v>
                </c:pt>
                <c:pt idx="163274">
                  <c:v>47.4176905070644</c:v>
                </c:pt>
                <c:pt idx="163275">
                  <c:v>47.4177950494295</c:v>
                </c:pt>
                <c:pt idx="163276">
                  <c:v>47.417899591459999</c:v>
                </c:pt>
                <c:pt idx="163277">
                  <c:v>47.418004133155897</c:v>
                </c:pt>
                <c:pt idx="163278">
                  <c:v>47.4181086745171</c:v>
                </c:pt>
                <c:pt idx="163279">
                  <c:v>47.418213215543801</c:v>
                </c:pt>
                <c:pt idx="163280">
                  <c:v>47.418317756235801</c:v>
                </c:pt>
                <c:pt idx="163281">
                  <c:v>47.4184222965931</c:v>
                </c:pt>
                <c:pt idx="163282">
                  <c:v>47.418526836615897</c:v>
                </c:pt>
                <c:pt idx="163283">
                  <c:v>47.418631376303999</c:v>
                </c:pt>
                <c:pt idx="163284">
                  <c:v>47.4187359156575</c:v>
                </c:pt>
                <c:pt idx="163285">
                  <c:v>47.418840454676399</c:v>
                </c:pt>
                <c:pt idx="163286">
                  <c:v>47.418944993360697</c:v>
                </c:pt>
                <c:pt idx="163287">
                  <c:v>47.4190495317103</c:v>
                </c:pt>
                <c:pt idx="163288">
                  <c:v>47.419154069725302</c:v>
                </c:pt>
                <c:pt idx="163289">
                  <c:v>47.419258607405801</c:v>
                </c:pt>
                <c:pt idx="163290">
                  <c:v>47.4193631447515</c:v>
                </c:pt>
                <c:pt idx="163291">
                  <c:v>47.419467681762697</c:v>
                </c:pt>
                <c:pt idx="163292">
                  <c:v>47.419572218439299</c:v>
                </c:pt>
                <c:pt idx="163293">
                  <c:v>47.4196767547812</c:v>
                </c:pt>
                <c:pt idx="163294">
                  <c:v>47.419781290788599</c:v>
                </c:pt>
                <c:pt idx="163295">
                  <c:v>47.419885826461297</c:v>
                </c:pt>
                <c:pt idx="163296">
                  <c:v>47.4199903617994</c:v>
                </c:pt>
                <c:pt idx="163297">
                  <c:v>47.420094896802901</c:v>
                </c:pt>
                <c:pt idx="163298">
                  <c:v>47.4201994314719</c:v>
                </c:pt>
                <c:pt idx="163299">
                  <c:v>47.420303965806198</c:v>
                </c:pt>
                <c:pt idx="163300">
                  <c:v>47.420408499805802</c:v>
                </c:pt>
                <c:pt idx="163301">
                  <c:v>47.420513033470897</c:v>
                </c:pt>
                <c:pt idx="163302">
                  <c:v>47.420617566801397</c:v>
                </c:pt>
                <c:pt idx="163303">
                  <c:v>47.420722099797302</c:v>
                </c:pt>
                <c:pt idx="163304">
                  <c:v>47.420826632458599</c:v>
                </c:pt>
                <c:pt idx="163305">
                  <c:v>47.420931164785301</c:v>
                </c:pt>
                <c:pt idx="163306">
                  <c:v>47.421035696777402</c:v>
                </c:pt>
                <c:pt idx="163307">
                  <c:v>47.421140228434801</c:v>
                </c:pt>
                <c:pt idx="163308">
                  <c:v>47.421244759757698</c:v>
                </c:pt>
                <c:pt idx="163309">
                  <c:v>47.421349290746001</c:v>
                </c:pt>
                <c:pt idx="163310">
                  <c:v>47.421453821399702</c:v>
                </c:pt>
                <c:pt idx="163311">
                  <c:v>47.421558351718801</c:v>
                </c:pt>
                <c:pt idx="163312">
                  <c:v>47.421662881703398</c:v>
                </c:pt>
                <c:pt idx="163313">
                  <c:v>47.421767411353301</c:v>
                </c:pt>
                <c:pt idx="163314">
                  <c:v>47.421871940668602</c:v>
                </c:pt>
                <c:pt idx="163315">
                  <c:v>47.421976469649401</c:v>
                </c:pt>
                <c:pt idx="163316">
                  <c:v>47.422080998295499</c:v>
                </c:pt>
                <c:pt idx="163317">
                  <c:v>47.422185526607102</c:v>
                </c:pt>
                <c:pt idx="163318">
                  <c:v>47.422290054584103</c:v>
                </c:pt>
                <c:pt idx="163319">
                  <c:v>47.422394582226502</c:v>
                </c:pt>
                <c:pt idx="163320">
                  <c:v>47.4224991095343</c:v>
                </c:pt>
                <c:pt idx="163321">
                  <c:v>47.422603636507503</c:v>
                </c:pt>
                <c:pt idx="163322">
                  <c:v>47.422708163146197</c:v>
                </c:pt>
                <c:pt idx="163323">
                  <c:v>47.422812689450303</c:v>
                </c:pt>
                <c:pt idx="163324">
                  <c:v>47.422917215419801</c:v>
                </c:pt>
                <c:pt idx="163325">
                  <c:v>47.423021741054697</c:v>
                </c:pt>
                <c:pt idx="163326">
                  <c:v>47.423126266354998</c:v>
                </c:pt>
                <c:pt idx="163327">
                  <c:v>47.423230791320798</c:v>
                </c:pt>
                <c:pt idx="163328">
                  <c:v>47.423335315952002</c:v>
                </c:pt>
                <c:pt idx="163329">
                  <c:v>47.423439840248598</c:v>
                </c:pt>
                <c:pt idx="163330">
                  <c:v>47.423544364210599</c:v>
                </c:pt>
                <c:pt idx="163331">
                  <c:v>47.423648887838098</c:v>
                </c:pt>
                <c:pt idx="163332">
                  <c:v>47.423753411131003</c:v>
                </c:pt>
                <c:pt idx="163333">
                  <c:v>47.423857934089298</c:v>
                </c:pt>
                <c:pt idx="163334">
                  <c:v>47.423962456713099</c:v>
                </c:pt>
                <c:pt idx="163335">
                  <c:v>47.424066979002298</c:v>
                </c:pt>
                <c:pt idx="163336">
                  <c:v>47.424171500956902</c:v>
                </c:pt>
                <c:pt idx="163337">
                  <c:v>47.424276022576898</c:v>
                </c:pt>
                <c:pt idx="163338">
                  <c:v>47.424380543862398</c:v>
                </c:pt>
                <c:pt idx="163339">
                  <c:v>47.424485064813403</c:v>
                </c:pt>
                <c:pt idx="163340">
                  <c:v>47.4245895854297</c:v>
                </c:pt>
                <c:pt idx="163341">
                  <c:v>47.424694105711502</c:v>
                </c:pt>
                <c:pt idx="163342">
                  <c:v>47.424798625658802</c:v>
                </c:pt>
                <c:pt idx="163343">
                  <c:v>47.4249031452715</c:v>
                </c:pt>
                <c:pt idx="163344">
                  <c:v>47.425007664549597</c:v>
                </c:pt>
                <c:pt idx="163345">
                  <c:v>47.425112183493198</c:v>
                </c:pt>
                <c:pt idx="163346">
                  <c:v>47.425216702102198</c:v>
                </c:pt>
                <c:pt idx="163347">
                  <c:v>47.425321220376702</c:v>
                </c:pt>
                <c:pt idx="163348">
                  <c:v>47.425425738316598</c:v>
                </c:pt>
                <c:pt idx="163349">
                  <c:v>47.425530255921899</c:v>
                </c:pt>
                <c:pt idx="163350">
                  <c:v>47.425634773192698</c:v>
                </c:pt>
                <c:pt idx="163351">
                  <c:v>47.425739290129002</c:v>
                </c:pt>
                <c:pt idx="163352">
                  <c:v>47.425843806730697</c:v>
                </c:pt>
                <c:pt idx="163353">
                  <c:v>47.425948322997797</c:v>
                </c:pt>
                <c:pt idx="163354">
                  <c:v>47.426052838930502</c:v>
                </c:pt>
                <c:pt idx="163355">
                  <c:v>47.426157354528499</c:v>
                </c:pt>
                <c:pt idx="163356">
                  <c:v>47.426261869792</c:v>
                </c:pt>
                <c:pt idx="163357">
                  <c:v>47.426366384721</c:v>
                </c:pt>
                <c:pt idx="163358">
                  <c:v>47.426470899315397</c:v>
                </c:pt>
                <c:pt idx="163359">
                  <c:v>47.4265754135753</c:v>
                </c:pt>
                <c:pt idx="163360">
                  <c:v>47.4266799275007</c:v>
                </c:pt>
                <c:pt idx="163361">
                  <c:v>47.426784441091499</c:v>
                </c:pt>
                <c:pt idx="163362">
                  <c:v>47.426888954347802</c:v>
                </c:pt>
                <c:pt idx="163363">
                  <c:v>47.426993467269497</c:v>
                </c:pt>
                <c:pt idx="163364">
                  <c:v>47.427097979856697</c:v>
                </c:pt>
                <c:pt idx="163365">
                  <c:v>47.427202492109302</c:v>
                </c:pt>
                <c:pt idx="163366">
                  <c:v>47.427307004027497</c:v>
                </c:pt>
                <c:pt idx="163367">
                  <c:v>47.427411515611098</c:v>
                </c:pt>
                <c:pt idx="163368">
                  <c:v>47.427516026860097</c:v>
                </c:pt>
                <c:pt idx="163369">
                  <c:v>47.4276205377747</c:v>
                </c:pt>
                <c:pt idx="163370">
                  <c:v>47.427725048354702</c:v>
                </c:pt>
                <c:pt idx="163371">
                  <c:v>47.427829558600102</c:v>
                </c:pt>
                <c:pt idx="163372">
                  <c:v>47.427934068511099</c:v>
                </c:pt>
                <c:pt idx="163373">
                  <c:v>47.428038578087502</c:v>
                </c:pt>
                <c:pt idx="163374">
                  <c:v>47.428143087329403</c:v>
                </c:pt>
                <c:pt idx="163375">
                  <c:v>47.428247596236702</c:v>
                </c:pt>
                <c:pt idx="163376">
                  <c:v>47.428352104809598</c:v>
                </c:pt>
                <c:pt idx="163377">
                  <c:v>47.428456613047899</c:v>
                </c:pt>
                <c:pt idx="163378">
                  <c:v>47.428561120951699</c:v>
                </c:pt>
                <c:pt idx="163379">
                  <c:v>47.428665628521003</c:v>
                </c:pt>
                <c:pt idx="163380">
                  <c:v>47.428770135755698</c:v>
                </c:pt>
                <c:pt idx="163381">
                  <c:v>47.428874642655998</c:v>
                </c:pt>
                <c:pt idx="163382">
                  <c:v>47.428979149221703</c:v>
                </c:pt>
                <c:pt idx="163383">
                  <c:v>47.429083655452899</c:v>
                </c:pt>
                <c:pt idx="163384">
                  <c:v>47.4291881613496</c:v>
                </c:pt>
                <c:pt idx="163385">
                  <c:v>47.429292666911799</c:v>
                </c:pt>
                <c:pt idx="163386">
                  <c:v>47.429397172139403</c:v>
                </c:pt>
                <c:pt idx="163387">
                  <c:v>47.429501677032597</c:v>
                </c:pt>
                <c:pt idx="163388">
                  <c:v>47.429606181591197</c:v>
                </c:pt>
                <c:pt idx="163389">
                  <c:v>47.429710685815301</c:v>
                </c:pt>
                <c:pt idx="163390">
                  <c:v>47.429815189705003</c:v>
                </c:pt>
                <c:pt idx="163391">
                  <c:v>47.429919693260103</c:v>
                </c:pt>
                <c:pt idx="163392">
                  <c:v>47.430024196480701</c:v>
                </c:pt>
                <c:pt idx="163393">
                  <c:v>47.430128699366797</c:v>
                </c:pt>
                <c:pt idx="163394">
                  <c:v>47.430233201918398</c:v>
                </c:pt>
                <c:pt idx="163395">
                  <c:v>47.430337704135503</c:v>
                </c:pt>
                <c:pt idx="163396">
                  <c:v>47.4304422060181</c:v>
                </c:pt>
                <c:pt idx="163397">
                  <c:v>47.430546707566201</c:v>
                </c:pt>
                <c:pt idx="163398">
                  <c:v>47.4306512087797</c:v>
                </c:pt>
                <c:pt idx="163399">
                  <c:v>47.430755709658797</c:v>
                </c:pt>
                <c:pt idx="163400">
                  <c:v>47.430860210203399</c:v>
                </c:pt>
                <c:pt idx="163401">
                  <c:v>47.430964710413498</c:v>
                </c:pt>
                <c:pt idx="163402">
                  <c:v>47.431069210289103</c:v>
                </c:pt>
                <c:pt idx="163403">
                  <c:v>47.431173709830198</c:v>
                </c:pt>
                <c:pt idx="163404">
                  <c:v>47.431278209036797</c:v>
                </c:pt>
                <c:pt idx="163405">
                  <c:v>47.431382707909002</c:v>
                </c:pt>
                <c:pt idx="163406">
                  <c:v>47.431487206446597</c:v>
                </c:pt>
                <c:pt idx="163407">
                  <c:v>47.431591704649698</c:v>
                </c:pt>
                <c:pt idx="163408">
                  <c:v>47.431696202518403</c:v>
                </c:pt>
                <c:pt idx="163409">
                  <c:v>47.431800700052499</c:v>
                </c:pt>
                <c:pt idx="163410">
                  <c:v>47.431905197252199</c:v>
                </c:pt>
                <c:pt idx="163411">
                  <c:v>47.432009694117397</c:v>
                </c:pt>
                <c:pt idx="163412">
                  <c:v>47.4321141906481</c:v>
                </c:pt>
                <c:pt idx="163413">
                  <c:v>47.432218686844301</c:v>
                </c:pt>
                <c:pt idx="163414">
                  <c:v>47.432323182706</c:v>
                </c:pt>
                <c:pt idx="163415">
                  <c:v>47.432427678233303</c:v>
                </c:pt>
                <c:pt idx="163416">
                  <c:v>47.432532173426097</c:v>
                </c:pt>
                <c:pt idx="163417">
                  <c:v>47.432636668284403</c:v>
                </c:pt>
                <c:pt idx="163418">
                  <c:v>47.432741162808199</c:v>
                </c:pt>
                <c:pt idx="163419">
                  <c:v>47.4328456569975</c:v>
                </c:pt>
                <c:pt idx="163420">
                  <c:v>47.432950150852399</c:v>
                </c:pt>
                <c:pt idx="163421">
                  <c:v>47.433054644372703</c:v>
                </c:pt>
                <c:pt idx="163422">
                  <c:v>47.433159137558697</c:v>
                </c:pt>
                <c:pt idx="163423">
                  <c:v>47.433263630410103</c:v>
                </c:pt>
                <c:pt idx="163424">
                  <c:v>47.433368122927</c:v>
                </c:pt>
                <c:pt idx="163425">
                  <c:v>47.433472615109501</c:v>
                </c:pt>
                <c:pt idx="163426">
                  <c:v>47.4335771069576</c:v>
                </c:pt>
                <c:pt idx="163427">
                  <c:v>47.433681598471097</c:v>
                </c:pt>
                <c:pt idx="163428">
                  <c:v>47.433786089650198</c:v>
                </c:pt>
                <c:pt idx="163429">
                  <c:v>47.433890580494797</c:v>
                </c:pt>
                <c:pt idx="163430">
                  <c:v>47.433995071005</c:v>
                </c:pt>
                <c:pt idx="163431">
                  <c:v>47.434099561180602</c:v>
                </c:pt>
                <c:pt idx="163432">
                  <c:v>47.434204051021901</c:v>
                </c:pt>
                <c:pt idx="163433">
                  <c:v>47.434308540528598</c:v>
                </c:pt>
                <c:pt idx="163434">
                  <c:v>47.434413029700899</c:v>
                </c:pt>
                <c:pt idx="163435">
                  <c:v>47.434517518538797</c:v>
                </c:pt>
                <c:pt idx="163436">
                  <c:v>47.434622007042101</c:v>
                </c:pt>
                <c:pt idx="163437">
                  <c:v>47.434726495211102</c:v>
                </c:pt>
                <c:pt idx="163438">
                  <c:v>47.434830983045501</c:v>
                </c:pt>
                <c:pt idx="163439">
                  <c:v>47.434935470545497</c:v>
                </c:pt>
                <c:pt idx="163440">
                  <c:v>47.435039957711098</c:v>
                </c:pt>
                <c:pt idx="163441">
                  <c:v>47.435144444542203</c:v>
                </c:pt>
                <c:pt idx="163442">
                  <c:v>47.435248931038799</c:v>
                </c:pt>
                <c:pt idx="163443">
                  <c:v>47.435353417201</c:v>
                </c:pt>
                <c:pt idx="163444">
                  <c:v>47.435457903028798</c:v>
                </c:pt>
                <c:pt idx="163445">
                  <c:v>47.435562388522001</c:v>
                </c:pt>
                <c:pt idx="163446">
                  <c:v>47.435666873680901</c:v>
                </c:pt>
                <c:pt idx="163447">
                  <c:v>47.435771358505299</c:v>
                </c:pt>
                <c:pt idx="163448">
                  <c:v>47.435875842995202</c:v>
                </c:pt>
                <c:pt idx="163449">
                  <c:v>47.435980327150702</c:v>
                </c:pt>
                <c:pt idx="163450">
                  <c:v>47.436084810971799</c:v>
                </c:pt>
                <c:pt idx="163451">
                  <c:v>47.436189294458401</c:v>
                </c:pt>
                <c:pt idx="163452">
                  <c:v>47.436293777610601</c:v>
                </c:pt>
                <c:pt idx="163453">
                  <c:v>47.436398260428298</c:v>
                </c:pt>
                <c:pt idx="163454">
                  <c:v>47.4365027429116</c:v>
                </c:pt>
                <c:pt idx="163455">
                  <c:v>47.436607225060499</c:v>
                </c:pt>
                <c:pt idx="163456">
                  <c:v>47.436711706874902</c:v>
                </c:pt>
                <c:pt idx="163457">
                  <c:v>47.436816188354904</c:v>
                </c:pt>
                <c:pt idx="163458">
                  <c:v>47.436920669500402</c:v>
                </c:pt>
                <c:pt idx="163459">
                  <c:v>47.437025150311499</c:v>
                </c:pt>
                <c:pt idx="163460">
                  <c:v>47.437129630788199</c:v>
                </c:pt>
                <c:pt idx="163461">
                  <c:v>47.437234110930397</c:v>
                </c:pt>
                <c:pt idx="163462">
                  <c:v>47.4373385907382</c:v>
                </c:pt>
                <c:pt idx="163463">
                  <c:v>47.4374430702116</c:v>
                </c:pt>
                <c:pt idx="163464">
                  <c:v>47.437547549350498</c:v>
                </c:pt>
                <c:pt idx="163465">
                  <c:v>47.4376520281551</c:v>
                </c:pt>
                <c:pt idx="163466">
                  <c:v>47.437756506625199</c:v>
                </c:pt>
                <c:pt idx="163467">
                  <c:v>47.437860984760803</c:v>
                </c:pt>
                <c:pt idx="163468">
                  <c:v>47.437965462562097</c:v>
                </c:pt>
                <c:pt idx="163469">
                  <c:v>47.438069940028903</c:v>
                </c:pt>
                <c:pt idx="163470">
                  <c:v>47.438174417161299</c:v>
                </c:pt>
                <c:pt idx="163471">
                  <c:v>47.4382788939592</c:v>
                </c:pt>
                <c:pt idx="163472">
                  <c:v>47.438383370422798</c:v>
                </c:pt>
                <c:pt idx="163473">
                  <c:v>47.438487846551901</c:v>
                </c:pt>
                <c:pt idx="163474">
                  <c:v>47.438592322346601</c:v>
                </c:pt>
                <c:pt idx="163475">
                  <c:v>47.438696797806898</c:v>
                </c:pt>
                <c:pt idx="163476">
                  <c:v>47.4388012729328</c:v>
                </c:pt>
                <c:pt idx="163477">
                  <c:v>47.438905747724299</c:v>
                </c:pt>
                <c:pt idx="163478">
                  <c:v>47.439010222181302</c:v>
                </c:pt>
                <c:pt idx="163479">
                  <c:v>47.439114696303903</c:v>
                </c:pt>
                <c:pt idx="163480">
                  <c:v>47.439219170092201</c:v>
                </c:pt>
                <c:pt idx="163481">
                  <c:v>47.439323643545997</c:v>
                </c:pt>
                <c:pt idx="163482">
                  <c:v>47.439428116665397</c:v>
                </c:pt>
                <c:pt idx="163483">
                  <c:v>47.439532589450401</c:v>
                </c:pt>
                <c:pt idx="163484">
                  <c:v>47.439637061900903</c:v>
                </c:pt>
                <c:pt idx="163485">
                  <c:v>47.439741534017102</c:v>
                </c:pt>
                <c:pt idx="163486">
                  <c:v>47.439846005798898</c:v>
                </c:pt>
                <c:pt idx="163487">
                  <c:v>47.439950477246299</c:v>
                </c:pt>
                <c:pt idx="163488">
                  <c:v>47.440054948359197</c:v>
                </c:pt>
                <c:pt idx="163489">
                  <c:v>47.4401594191378</c:v>
                </c:pt>
                <c:pt idx="163490">
                  <c:v>47.4402638895819</c:v>
                </c:pt>
                <c:pt idx="163491">
                  <c:v>47.440368359691703</c:v>
                </c:pt>
                <c:pt idx="163492">
                  <c:v>47.440472829466998</c:v>
                </c:pt>
                <c:pt idx="163493">
                  <c:v>47.440577298908003</c:v>
                </c:pt>
                <c:pt idx="163494">
                  <c:v>47.440681768014599</c:v>
                </c:pt>
                <c:pt idx="163495">
                  <c:v>47.4407862367867</c:v>
                </c:pt>
                <c:pt idx="163496">
                  <c:v>47.440890705224497</c:v>
                </c:pt>
                <c:pt idx="163497">
                  <c:v>47.440995173327899</c:v>
                </c:pt>
                <c:pt idx="163498">
                  <c:v>47.441099641096898</c:v>
                </c:pt>
                <c:pt idx="163499">
                  <c:v>47.441204108531402</c:v>
                </c:pt>
                <c:pt idx="163500">
                  <c:v>47.441308575631602</c:v>
                </c:pt>
                <c:pt idx="163501">
                  <c:v>47.4414130423974</c:v>
                </c:pt>
                <c:pt idx="163502">
                  <c:v>47.441517508828902</c:v>
                </c:pt>
                <c:pt idx="163503">
                  <c:v>47.441621974925901</c:v>
                </c:pt>
                <c:pt idx="163504">
                  <c:v>47.441726440688498</c:v>
                </c:pt>
                <c:pt idx="163505">
                  <c:v>47.441830906116799</c:v>
                </c:pt>
                <c:pt idx="163506">
                  <c:v>47.441935371210697</c:v>
                </c:pt>
                <c:pt idx="163507">
                  <c:v>47.442039835970199</c:v>
                </c:pt>
                <c:pt idx="163508">
                  <c:v>47.442144300395299</c:v>
                </c:pt>
                <c:pt idx="163509">
                  <c:v>47.442248764486003</c:v>
                </c:pt>
                <c:pt idx="163510">
                  <c:v>47.442353228242403</c:v>
                </c:pt>
                <c:pt idx="163511">
                  <c:v>47.442457691664302</c:v>
                </c:pt>
                <c:pt idx="163512">
                  <c:v>47.442562154751897</c:v>
                </c:pt>
                <c:pt idx="163513">
                  <c:v>47.442666617505097</c:v>
                </c:pt>
                <c:pt idx="163514">
                  <c:v>47.442771079924</c:v>
                </c:pt>
                <c:pt idx="163515">
                  <c:v>47.442875542008402</c:v>
                </c:pt>
                <c:pt idx="163516">
                  <c:v>47.4429800037585</c:v>
                </c:pt>
                <c:pt idx="163517">
                  <c:v>47.443084465174202</c:v>
                </c:pt>
                <c:pt idx="163518">
                  <c:v>47.443188926255601</c:v>
                </c:pt>
                <c:pt idx="163519">
                  <c:v>47.443293387002598</c:v>
                </c:pt>
                <c:pt idx="163520">
                  <c:v>47.443397847415198</c:v>
                </c:pt>
                <c:pt idx="163521">
                  <c:v>47.443502307493397</c:v>
                </c:pt>
                <c:pt idx="163522">
                  <c:v>47.443606767237299</c:v>
                </c:pt>
                <c:pt idx="163523">
                  <c:v>47.443711226646798</c:v>
                </c:pt>
                <c:pt idx="163524">
                  <c:v>47.443815685721901</c:v>
                </c:pt>
                <c:pt idx="163525">
                  <c:v>47.443920144462702</c:v>
                </c:pt>
                <c:pt idx="163526">
                  <c:v>47.444024602869099</c:v>
                </c:pt>
                <c:pt idx="163527">
                  <c:v>47.444129060941101</c:v>
                </c:pt>
                <c:pt idx="163528">
                  <c:v>47.4442335186788</c:v>
                </c:pt>
                <c:pt idx="163529">
                  <c:v>47.444337976082203</c:v>
                </c:pt>
                <c:pt idx="163530">
                  <c:v>47.444442433151103</c:v>
                </c:pt>
                <c:pt idx="163531">
                  <c:v>47.4445468898857</c:v>
                </c:pt>
                <c:pt idx="163532">
                  <c:v>47.444651346286001</c:v>
                </c:pt>
                <c:pt idx="163533">
                  <c:v>47.444755802351899</c:v>
                </c:pt>
                <c:pt idx="163534">
                  <c:v>47.444860258083402</c:v>
                </c:pt>
                <c:pt idx="163535">
                  <c:v>47.444964713480601</c:v>
                </c:pt>
                <c:pt idx="163536">
                  <c:v>47.445069168543498</c:v>
                </c:pt>
                <c:pt idx="163537">
                  <c:v>47.445173623271998</c:v>
                </c:pt>
                <c:pt idx="163538">
                  <c:v>47.445278077666103</c:v>
                </c:pt>
                <c:pt idx="163539">
                  <c:v>47.445382531725897</c:v>
                </c:pt>
                <c:pt idx="163540">
                  <c:v>47.445486985451303</c:v>
                </c:pt>
                <c:pt idx="163541">
                  <c:v>47.445591438842399</c:v>
                </c:pt>
                <c:pt idx="163542">
                  <c:v>47.445695891899099</c:v>
                </c:pt>
                <c:pt idx="163543">
                  <c:v>47.445800344621603</c:v>
                </c:pt>
                <c:pt idx="163544">
                  <c:v>47.445904797009597</c:v>
                </c:pt>
                <c:pt idx="163545">
                  <c:v>47.446009249063302</c:v>
                </c:pt>
                <c:pt idx="163546">
                  <c:v>47.446113700782703</c:v>
                </c:pt>
                <c:pt idx="163547">
                  <c:v>47.446218152167702</c:v>
                </c:pt>
                <c:pt idx="163548">
                  <c:v>47.446322603218398</c:v>
                </c:pt>
                <c:pt idx="163549">
                  <c:v>47.446427053934798</c:v>
                </c:pt>
                <c:pt idx="163550">
                  <c:v>47.446531504316802</c:v>
                </c:pt>
                <c:pt idx="163551">
                  <c:v>47.446635954364503</c:v>
                </c:pt>
                <c:pt idx="163552">
                  <c:v>47.446740404077801</c:v>
                </c:pt>
                <c:pt idx="163553">
                  <c:v>47.446844853456803</c:v>
                </c:pt>
                <c:pt idx="163554">
                  <c:v>47.446949302501501</c:v>
                </c:pt>
                <c:pt idx="163555">
                  <c:v>47.447053751211797</c:v>
                </c:pt>
                <c:pt idx="163556">
                  <c:v>47.447158199587903</c:v>
                </c:pt>
                <c:pt idx="163557">
                  <c:v>47.447262647629501</c:v>
                </c:pt>
                <c:pt idx="163558">
                  <c:v>47.447367095336901</c:v>
                </c:pt>
                <c:pt idx="163559">
                  <c:v>47.447471542709899</c:v>
                </c:pt>
                <c:pt idx="163560">
                  <c:v>47.4475759897486</c:v>
                </c:pt>
                <c:pt idx="163561">
                  <c:v>47.447680436452998</c:v>
                </c:pt>
                <c:pt idx="163562">
                  <c:v>47.4477848828231</c:v>
                </c:pt>
                <c:pt idx="163563">
                  <c:v>47.4478893288588</c:v>
                </c:pt>
                <c:pt idx="163564">
                  <c:v>47.447993774560203</c:v>
                </c:pt>
                <c:pt idx="163565">
                  <c:v>47.448098219927303</c:v>
                </c:pt>
                <c:pt idx="163566">
                  <c:v>47.44820266496</c:v>
                </c:pt>
                <c:pt idx="163567">
                  <c:v>47.448307109658501</c:v>
                </c:pt>
                <c:pt idx="163568">
                  <c:v>47.448411554022599</c:v>
                </c:pt>
                <c:pt idx="163569">
                  <c:v>47.4485159980524</c:v>
                </c:pt>
                <c:pt idx="163570">
                  <c:v>47.448620441747899</c:v>
                </c:pt>
                <c:pt idx="163571">
                  <c:v>47.448724885109101</c:v>
                </c:pt>
                <c:pt idx="163572">
                  <c:v>47.448829328135901</c:v>
                </c:pt>
                <c:pt idx="163573">
                  <c:v>47.448933770828503</c:v>
                </c:pt>
                <c:pt idx="163574">
                  <c:v>47.449038213186697</c:v>
                </c:pt>
                <c:pt idx="163575">
                  <c:v>47.449142655210601</c:v>
                </c:pt>
                <c:pt idx="163576">
                  <c:v>47.449247096900301</c:v>
                </c:pt>
                <c:pt idx="163577">
                  <c:v>47.449351538255598</c:v>
                </c:pt>
                <c:pt idx="163578">
                  <c:v>47.4494559792766</c:v>
                </c:pt>
                <c:pt idx="163579">
                  <c:v>47.449560419963298</c:v>
                </c:pt>
                <c:pt idx="163580">
                  <c:v>47.4496648603157</c:v>
                </c:pt>
                <c:pt idx="163581">
                  <c:v>47.449769300333799</c:v>
                </c:pt>
                <c:pt idx="163582">
                  <c:v>47.449873740017502</c:v>
                </c:pt>
                <c:pt idx="163583">
                  <c:v>47.449978179367001</c:v>
                </c:pt>
                <c:pt idx="163584">
                  <c:v>47.450082618382197</c:v>
                </c:pt>
                <c:pt idx="163585">
                  <c:v>47.450187057063097</c:v>
                </c:pt>
                <c:pt idx="163586">
                  <c:v>47.450291495409701</c:v>
                </c:pt>
                <c:pt idx="163587">
                  <c:v>47.450395933421902</c:v>
                </c:pt>
                <c:pt idx="163588">
                  <c:v>47.450500371099899</c:v>
                </c:pt>
                <c:pt idx="163589">
                  <c:v>47.4506048084436</c:v>
                </c:pt>
                <c:pt idx="163590">
                  <c:v>47.450709245452998</c:v>
                </c:pt>
                <c:pt idx="163591">
                  <c:v>47.4508136821281</c:v>
                </c:pt>
                <c:pt idx="163592">
                  <c:v>47.450918118468898</c:v>
                </c:pt>
                <c:pt idx="163593">
                  <c:v>47.451022554475401</c:v>
                </c:pt>
                <c:pt idx="163594">
                  <c:v>47.451126990147699</c:v>
                </c:pt>
                <c:pt idx="163595">
                  <c:v>47.451231425485602</c:v>
                </c:pt>
                <c:pt idx="163596">
                  <c:v>47.451335860489301</c:v>
                </c:pt>
                <c:pt idx="163597">
                  <c:v>47.451440295158598</c:v>
                </c:pt>
                <c:pt idx="163598">
                  <c:v>47.451544729493698</c:v>
                </c:pt>
                <c:pt idx="163599">
                  <c:v>47.451649163494501</c:v>
                </c:pt>
                <c:pt idx="163600">
                  <c:v>47.451753597161002</c:v>
                </c:pt>
                <c:pt idx="163601">
                  <c:v>47.451858030493199</c:v>
                </c:pt>
                <c:pt idx="163602">
                  <c:v>47.451962463491199</c:v>
                </c:pt>
                <c:pt idx="163603">
                  <c:v>47.452066896154797</c:v>
                </c:pt>
                <c:pt idx="163604">
                  <c:v>47.452171328484198</c:v>
                </c:pt>
                <c:pt idx="163605">
                  <c:v>47.452275760479303</c:v>
                </c:pt>
                <c:pt idx="163606">
                  <c:v>47.452380192140197</c:v>
                </c:pt>
                <c:pt idx="163607">
                  <c:v>47.452484623466702</c:v>
                </c:pt>
                <c:pt idx="163608">
                  <c:v>47.452589054458997</c:v>
                </c:pt>
                <c:pt idx="163609">
                  <c:v>47.452693485117003</c:v>
                </c:pt>
                <c:pt idx="163610">
                  <c:v>47.452797915440698</c:v>
                </c:pt>
                <c:pt idx="163611">
                  <c:v>47.452902345430203</c:v>
                </c:pt>
                <c:pt idx="163612">
                  <c:v>47.453006775085399</c:v>
                </c:pt>
                <c:pt idx="163613">
                  <c:v>47.453111204406298</c:v>
                </c:pt>
                <c:pt idx="163614">
                  <c:v>47.453215633392901</c:v>
                </c:pt>
                <c:pt idx="163615">
                  <c:v>47.4533200620453</c:v>
                </c:pt>
                <c:pt idx="163616">
                  <c:v>47.453424490363403</c:v>
                </c:pt>
                <c:pt idx="163617">
                  <c:v>47.453528918347203</c:v>
                </c:pt>
                <c:pt idx="163618">
                  <c:v>47.453633345996799</c:v>
                </c:pt>
                <c:pt idx="163619">
                  <c:v>47.453737773312099</c:v>
                </c:pt>
                <c:pt idx="163620">
                  <c:v>47.453842200293202</c:v>
                </c:pt>
                <c:pt idx="163621">
                  <c:v>47.453946626940002</c:v>
                </c:pt>
                <c:pt idx="163622">
                  <c:v>47.454051053252499</c:v>
                </c:pt>
                <c:pt idx="163623">
                  <c:v>47.454155479230799</c:v>
                </c:pt>
                <c:pt idx="163624">
                  <c:v>47.454259904874803</c:v>
                </c:pt>
                <c:pt idx="163625">
                  <c:v>47.454364330184603</c:v>
                </c:pt>
                <c:pt idx="163626">
                  <c:v>47.4544687551601</c:v>
                </c:pt>
                <c:pt idx="163627">
                  <c:v>47.454573179801301</c:v>
                </c:pt>
                <c:pt idx="163628">
                  <c:v>47.454677604108298</c:v>
                </c:pt>
                <c:pt idx="163629">
                  <c:v>47.454782028081098</c:v>
                </c:pt>
                <c:pt idx="163630">
                  <c:v>47.454886451719503</c:v>
                </c:pt>
                <c:pt idx="163631">
                  <c:v>47.454990875023803</c:v>
                </c:pt>
                <c:pt idx="163632">
                  <c:v>47.4550952979938</c:v>
                </c:pt>
                <c:pt idx="163633">
                  <c:v>47.455199720629501</c:v>
                </c:pt>
                <c:pt idx="163634">
                  <c:v>47.455304142930999</c:v>
                </c:pt>
                <c:pt idx="163635">
                  <c:v>47.4554085648982</c:v>
                </c:pt>
                <c:pt idx="163636">
                  <c:v>47.455512986531197</c:v>
                </c:pt>
                <c:pt idx="163637">
                  <c:v>47.455617407829997</c:v>
                </c:pt>
                <c:pt idx="163638">
                  <c:v>47.455721828794502</c:v>
                </c:pt>
                <c:pt idx="163639">
                  <c:v>47.455826249424803</c:v>
                </c:pt>
                <c:pt idx="163640">
                  <c:v>47.4559306697208</c:v>
                </c:pt>
                <c:pt idx="163641">
                  <c:v>47.456035089682601</c:v>
                </c:pt>
                <c:pt idx="163642">
                  <c:v>47.456139509310098</c:v>
                </c:pt>
                <c:pt idx="163643">
                  <c:v>47.456243928603499</c:v>
                </c:pt>
                <c:pt idx="163644">
                  <c:v>47.456348347562503</c:v>
                </c:pt>
                <c:pt idx="163645">
                  <c:v>47.456452766187397</c:v>
                </c:pt>
                <c:pt idx="163646">
                  <c:v>47.456557184478001</c:v>
                </c:pt>
                <c:pt idx="163647">
                  <c:v>47.456661602434302</c:v>
                </c:pt>
                <c:pt idx="163648">
                  <c:v>47.456766020056499</c:v>
                </c:pt>
                <c:pt idx="163649">
                  <c:v>47.456870437344399</c:v>
                </c:pt>
                <c:pt idx="163650">
                  <c:v>47.456974854298103</c:v>
                </c:pt>
                <c:pt idx="163651">
                  <c:v>47.457079270917497</c:v>
                </c:pt>
                <c:pt idx="163652">
                  <c:v>47.457183687202701</c:v>
                </c:pt>
                <c:pt idx="163653">
                  <c:v>47.457288103153701</c:v>
                </c:pt>
                <c:pt idx="163654">
                  <c:v>47.457392518770497</c:v>
                </c:pt>
                <c:pt idx="163655">
                  <c:v>47.457496934052998</c:v>
                </c:pt>
                <c:pt idx="163656">
                  <c:v>47.457601349001301</c:v>
                </c:pt>
                <c:pt idx="163657">
                  <c:v>47.457705763615401</c:v>
                </c:pt>
                <c:pt idx="163658">
                  <c:v>47.457810177895297</c:v>
                </c:pt>
                <c:pt idx="163659">
                  <c:v>47.457914591841003</c:v>
                </c:pt>
                <c:pt idx="163660">
                  <c:v>47.4580190054524</c:v>
                </c:pt>
                <c:pt idx="163661">
                  <c:v>47.458123418729599</c:v>
                </c:pt>
                <c:pt idx="163662">
                  <c:v>47.458227831672602</c:v>
                </c:pt>
                <c:pt idx="163663">
                  <c:v>47.458332244281401</c:v>
                </c:pt>
                <c:pt idx="163664">
                  <c:v>47.458436656555897</c:v>
                </c:pt>
                <c:pt idx="163665">
                  <c:v>47.458541068496302</c:v>
                </c:pt>
                <c:pt idx="163666">
                  <c:v>47.458645480102398</c:v>
                </c:pt>
                <c:pt idx="163667">
                  <c:v>47.458749891374303</c:v>
                </c:pt>
                <c:pt idx="163668">
                  <c:v>47.458854302311998</c:v>
                </c:pt>
                <c:pt idx="163669">
                  <c:v>47.458958712915603</c:v>
                </c:pt>
                <c:pt idx="163670">
                  <c:v>47.459063123184798</c:v>
                </c:pt>
                <c:pt idx="163671">
                  <c:v>47.459167533119903</c:v>
                </c:pt>
                <c:pt idx="163672">
                  <c:v>47.459271942720797</c:v>
                </c:pt>
                <c:pt idx="163673">
                  <c:v>47.459376351987501</c:v>
                </c:pt>
                <c:pt idx="163674">
                  <c:v>47.459480760919902</c:v>
                </c:pt>
                <c:pt idx="163675">
                  <c:v>47.459585169518199</c:v>
                </c:pt>
                <c:pt idx="163676">
                  <c:v>47.459689577782299</c:v>
                </c:pt>
                <c:pt idx="163677">
                  <c:v>47.459793985712103</c:v>
                </c:pt>
                <c:pt idx="163678">
                  <c:v>47.459898393307803</c:v>
                </c:pt>
                <c:pt idx="163679">
                  <c:v>47.4600028005692</c:v>
                </c:pt>
                <c:pt idx="163680">
                  <c:v>47.460107207496499</c:v>
                </c:pt>
                <c:pt idx="163681">
                  <c:v>47.460211614089602</c:v>
                </c:pt>
                <c:pt idx="163682">
                  <c:v>47.460316020348401</c:v>
                </c:pt>
                <c:pt idx="163683">
                  <c:v>47.460420426273103</c:v>
                </c:pt>
                <c:pt idx="163684">
                  <c:v>47.460524831863601</c:v>
                </c:pt>
                <c:pt idx="163685">
                  <c:v>47.460629237119903</c:v>
                </c:pt>
                <c:pt idx="163686">
                  <c:v>47.460733642042001</c:v>
                </c:pt>
                <c:pt idx="163687">
                  <c:v>47.460838046629902</c:v>
                </c:pt>
                <c:pt idx="163688">
                  <c:v>47.4609424508836</c:v>
                </c:pt>
                <c:pt idx="163689">
                  <c:v>47.461046854803101</c:v>
                </c:pt>
                <c:pt idx="163690">
                  <c:v>47.461151258388398</c:v>
                </c:pt>
                <c:pt idx="163691">
                  <c:v>47.461255661639598</c:v>
                </c:pt>
                <c:pt idx="163692">
                  <c:v>47.461360064556501</c:v>
                </c:pt>
                <c:pt idx="163693">
                  <c:v>47.461464467139301</c:v>
                </c:pt>
                <c:pt idx="163694">
                  <c:v>47.461568869387897</c:v>
                </c:pt>
                <c:pt idx="163695">
                  <c:v>47.461673271302303</c:v>
                </c:pt>
                <c:pt idx="163696">
                  <c:v>47.461777672882597</c:v>
                </c:pt>
                <c:pt idx="163697">
                  <c:v>47.461882074128603</c:v>
                </c:pt>
                <c:pt idx="163698">
                  <c:v>47.461986475040497</c:v>
                </c:pt>
                <c:pt idx="163699">
                  <c:v>47.462090875618202</c:v>
                </c:pt>
                <c:pt idx="163700">
                  <c:v>47.462195275861703</c:v>
                </c:pt>
                <c:pt idx="163701">
                  <c:v>47.462299675771</c:v>
                </c:pt>
                <c:pt idx="163702">
                  <c:v>47.4624040753462</c:v>
                </c:pt>
                <c:pt idx="163703">
                  <c:v>47.462508474587203</c:v>
                </c:pt>
                <c:pt idx="163704">
                  <c:v>47.462612873494002</c:v>
                </c:pt>
                <c:pt idx="163705">
                  <c:v>47.462717272066698</c:v>
                </c:pt>
                <c:pt idx="163706">
                  <c:v>47.462821670305097</c:v>
                </c:pt>
                <c:pt idx="163707">
                  <c:v>47.462926068209498</c:v>
                </c:pt>
                <c:pt idx="163708">
                  <c:v>47.463030465779603</c:v>
                </c:pt>
                <c:pt idx="163709">
                  <c:v>47.463134863015597</c:v>
                </c:pt>
                <c:pt idx="163710">
                  <c:v>47.463239259917401</c:v>
                </c:pt>
                <c:pt idx="163711">
                  <c:v>47.463343656485002</c:v>
                </c:pt>
                <c:pt idx="163712">
                  <c:v>47.463448052718498</c:v>
                </c:pt>
                <c:pt idx="163713">
                  <c:v>47.463552448617797</c:v>
                </c:pt>
                <c:pt idx="163714">
                  <c:v>47.463656844182999</c:v>
                </c:pt>
                <c:pt idx="163715">
                  <c:v>47.463761239413998</c:v>
                </c:pt>
                <c:pt idx="163716">
                  <c:v>47.4638656343108</c:v>
                </c:pt>
                <c:pt idx="163717">
                  <c:v>47.463970028873497</c:v>
                </c:pt>
                <c:pt idx="163718">
                  <c:v>47.464074423101998</c:v>
                </c:pt>
                <c:pt idx="163719">
                  <c:v>47.464178816996302</c:v>
                </c:pt>
                <c:pt idx="163720">
                  <c:v>47.464283210556502</c:v>
                </c:pt>
                <c:pt idx="163721">
                  <c:v>47.464387603782598</c:v>
                </c:pt>
                <c:pt idx="163722">
                  <c:v>47.464491996674496</c:v>
                </c:pt>
                <c:pt idx="163723">
                  <c:v>47.464596389232199</c:v>
                </c:pt>
                <c:pt idx="163724">
                  <c:v>47.464700781455797</c:v>
                </c:pt>
                <c:pt idx="163725">
                  <c:v>47.464805173345297</c:v>
                </c:pt>
                <c:pt idx="163726">
                  <c:v>47.464909564900601</c:v>
                </c:pt>
                <c:pt idx="163727">
                  <c:v>47.465013956121702</c:v>
                </c:pt>
                <c:pt idx="163728">
                  <c:v>47.465118347008698</c:v>
                </c:pt>
                <c:pt idx="163729">
                  <c:v>47.465222737561596</c:v>
                </c:pt>
                <c:pt idx="163730">
                  <c:v>47.465327127780299</c:v>
                </c:pt>
                <c:pt idx="163731">
                  <c:v>47.465431517664797</c:v>
                </c:pt>
                <c:pt idx="163732">
                  <c:v>47.465535907215198</c:v>
                </c:pt>
                <c:pt idx="163733">
                  <c:v>47.465640296431502</c:v>
                </c:pt>
                <c:pt idx="163734">
                  <c:v>47.465744685313702</c:v>
                </c:pt>
                <c:pt idx="163735">
                  <c:v>47.465849073861698</c:v>
                </c:pt>
                <c:pt idx="163736">
                  <c:v>47.465953462075497</c:v>
                </c:pt>
                <c:pt idx="163737">
                  <c:v>47.466057849955298</c:v>
                </c:pt>
                <c:pt idx="163738">
                  <c:v>47.466162237500797</c:v>
                </c:pt>
                <c:pt idx="163739">
                  <c:v>47.466266624712297</c:v>
                </c:pt>
                <c:pt idx="163740">
                  <c:v>47.466371011589601</c:v>
                </c:pt>
                <c:pt idx="163741">
                  <c:v>47.4664753981328</c:v>
                </c:pt>
                <c:pt idx="163742">
                  <c:v>47.466579784341803</c:v>
                </c:pt>
                <c:pt idx="163743">
                  <c:v>47.466684170216801</c:v>
                </c:pt>
                <c:pt idx="163744">
                  <c:v>47.466788555757503</c:v>
                </c:pt>
                <c:pt idx="163745">
                  <c:v>47.4668929409642</c:v>
                </c:pt>
                <c:pt idx="163746">
                  <c:v>47.4669973258368</c:v>
                </c:pt>
                <c:pt idx="163747">
                  <c:v>47.467101710375204</c:v>
                </c:pt>
                <c:pt idx="163748">
                  <c:v>47.467206094579403</c:v>
                </c:pt>
                <c:pt idx="163749">
                  <c:v>47.467310478449598</c:v>
                </c:pt>
                <c:pt idx="163750">
                  <c:v>47.467414861985603</c:v>
                </c:pt>
                <c:pt idx="163751">
                  <c:v>47.467519245187503</c:v>
                </c:pt>
                <c:pt idx="163752">
                  <c:v>47.4676236280553</c:v>
                </c:pt>
                <c:pt idx="163753">
                  <c:v>47.467728010588999</c:v>
                </c:pt>
                <c:pt idx="163754">
                  <c:v>47.467832392788502</c:v>
                </c:pt>
                <c:pt idx="163755">
                  <c:v>47.467936774654</c:v>
                </c:pt>
                <c:pt idx="163756">
                  <c:v>47.468041156185301</c:v>
                </c:pt>
                <c:pt idx="163757">
                  <c:v>47.468145537382497</c:v>
                </c:pt>
                <c:pt idx="163758">
                  <c:v>47.468249918245597</c:v>
                </c:pt>
                <c:pt idx="163759">
                  <c:v>47.468354298774599</c:v>
                </c:pt>
                <c:pt idx="163760">
                  <c:v>47.468458678969398</c:v>
                </c:pt>
                <c:pt idx="163761">
                  <c:v>47.468563058830199</c:v>
                </c:pt>
                <c:pt idx="163762">
                  <c:v>47.468667438356803</c:v>
                </c:pt>
                <c:pt idx="163763">
                  <c:v>47.468771817549303</c:v>
                </c:pt>
                <c:pt idx="163764">
                  <c:v>47.468876196407699</c:v>
                </c:pt>
                <c:pt idx="163765">
                  <c:v>47.468980574932097</c:v>
                </c:pt>
                <c:pt idx="163766">
                  <c:v>47.469084953122298</c:v>
                </c:pt>
                <c:pt idx="163767">
                  <c:v>47.469189330978402</c:v>
                </c:pt>
                <c:pt idx="163768">
                  <c:v>47.469293708500402</c:v>
                </c:pt>
                <c:pt idx="163769">
                  <c:v>47.469398085688198</c:v>
                </c:pt>
                <c:pt idx="163770">
                  <c:v>47.469502462542003</c:v>
                </c:pt>
                <c:pt idx="163771">
                  <c:v>47.469606839061697</c:v>
                </c:pt>
                <c:pt idx="163772">
                  <c:v>47.469711215247301</c:v>
                </c:pt>
                <c:pt idx="163773">
                  <c:v>47.469815591098801</c:v>
                </c:pt>
                <c:pt idx="163774">
                  <c:v>47.469919966616203</c:v>
                </c:pt>
                <c:pt idx="163775">
                  <c:v>47.470024341799501</c:v>
                </c:pt>
                <c:pt idx="163776">
                  <c:v>47.470128716648702</c:v>
                </c:pt>
                <c:pt idx="163777">
                  <c:v>47.470233091163799</c:v>
                </c:pt>
                <c:pt idx="163778">
                  <c:v>47.470337465344798</c:v>
                </c:pt>
                <c:pt idx="163779">
                  <c:v>47.4704418391917</c:v>
                </c:pt>
                <c:pt idx="163780">
                  <c:v>47.470546212704598</c:v>
                </c:pt>
                <c:pt idx="163781">
                  <c:v>47.470650585883298</c:v>
                </c:pt>
                <c:pt idx="163782">
                  <c:v>47.470754958727902</c:v>
                </c:pt>
                <c:pt idx="163783">
                  <c:v>47.470859331238501</c:v>
                </c:pt>
                <c:pt idx="163784">
                  <c:v>47.470963703415002</c:v>
                </c:pt>
                <c:pt idx="163785">
                  <c:v>47.471068075257399</c:v>
                </c:pt>
                <c:pt idx="163786">
                  <c:v>47.471172446765699</c:v>
                </c:pt>
                <c:pt idx="163787">
                  <c:v>47.471276817939902</c:v>
                </c:pt>
                <c:pt idx="163788">
                  <c:v>47.471381188780001</c:v>
                </c:pt>
                <c:pt idx="163789">
                  <c:v>47.471485559286101</c:v>
                </c:pt>
                <c:pt idx="163790">
                  <c:v>47.471589929457998</c:v>
                </c:pt>
                <c:pt idx="163791">
                  <c:v>47.471694299295898</c:v>
                </c:pt>
                <c:pt idx="163792">
                  <c:v>47.4717986687997</c:v>
                </c:pt>
                <c:pt idx="163793">
                  <c:v>47.471903037969497</c:v>
                </c:pt>
                <c:pt idx="163794">
                  <c:v>47.472007406805098</c:v>
                </c:pt>
                <c:pt idx="163795">
                  <c:v>47.472111775306701</c:v>
                </c:pt>
                <c:pt idx="163796">
                  <c:v>47.472216143474199</c:v>
                </c:pt>
                <c:pt idx="163797">
                  <c:v>47.4723205113077</c:v>
                </c:pt>
                <c:pt idx="163798">
                  <c:v>47.472424878806997</c:v>
                </c:pt>
                <c:pt idx="163799">
                  <c:v>47.472529245972297</c:v>
                </c:pt>
                <c:pt idx="163800">
                  <c:v>47.472633612803598</c:v>
                </c:pt>
                <c:pt idx="163801">
                  <c:v>47.472737979300703</c:v>
                </c:pt>
                <c:pt idx="163802">
                  <c:v>47.472842345463803</c:v>
                </c:pt>
                <c:pt idx="163803">
                  <c:v>47.472946711292799</c:v>
                </c:pt>
                <c:pt idx="163804">
                  <c:v>47.473051076787797</c:v>
                </c:pt>
                <c:pt idx="163805">
                  <c:v>47.473155441948698</c:v>
                </c:pt>
                <c:pt idx="163806">
                  <c:v>47.473259806775502</c:v>
                </c:pt>
                <c:pt idx="163807">
                  <c:v>47.473364171268202</c:v>
                </c:pt>
                <c:pt idx="163808">
                  <c:v>47.473468535427003</c:v>
                </c:pt>
                <c:pt idx="163809">
                  <c:v>47.4735728992516</c:v>
                </c:pt>
                <c:pt idx="163810">
                  <c:v>47.4736772627422</c:v>
                </c:pt>
                <c:pt idx="163811">
                  <c:v>47.473781625898702</c:v>
                </c:pt>
                <c:pt idx="163812">
                  <c:v>47.4738859887212</c:v>
                </c:pt>
                <c:pt idx="163813">
                  <c:v>47.473990351209601</c:v>
                </c:pt>
                <c:pt idx="163814">
                  <c:v>47.474094713363897</c:v>
                </c:pt>
                <c:pt idx="163815">
                  <c:v>47.474199075184202</c:v>
                </c:pt>
                <c:pt idx="163816">
                  <c:v>47.474303436670503</c:v>
                </c:pt>
                <c:pt idx="163817">
                  <c:v>47.4744077978227</c:v>
                </c:pt>
                <c:pt idx="163818">
                  <c:v>47.474512158640799</c:v>
                </c:pt>
                <c:pt idx="163819">
                  <c:v>47.474616519124901</c:v>
                </c:pt>
                <c:pt idx="163820">
                  <c:v>47.474720879274997</c:v>
                </c:pt>
                <c:pt idx="163821">
                  <c:v>47.474825239090997</c:v>
                </c:pt>
                <c:pt idx="163822">
                  <c:v>47.474929598572899</c:v>
                </c:pt>
                <c:pt idx="163823">
                  <c:v>47.475033957720903</c:v>
                </c:pt>
                <c:pt idx="163824">
                  <c:v>47.475138316534697</c:v>
                </c:pt>
                <c:pt idx="163825">
                  <c:v>47.475242675014499</c:v>
                </c:pt>
                <c:pt idx="163826">
                  <c:v>47.475347033160297</c:v>
                </c:pt>
                <c:pt idx="163827">
                  <c:v>47.475451390972097</c:v>
                </c:pt>
                <c:pt idx="163828">
                  <c:v>47.4755557484498</c:v>
                </c:pt>
                <c:pt idx="163829">
                  <c:v>47.475660105593398</c:v>
                </c:pt>
                <c:pt idx="163830">
                  <c:v>47.475764462402999</c:v>
                </c:pt>
                <c:pt idx="163831">
                  <c:v>47.475868818878602</c:v>
                </c:pt>
                <c:pt idx="163832">
                  <c:v>47.475973175020201</c:v>
                </c:pt>
                <c:pt idx="163833">
                  <c:v>47.476077530827702</c:v>
                </c:pt>
                <c:pt idx="163834">
                  <c:v>47.476181886301198</c:v>
                </c:pt>
                <c:pt idx="163835">
                  <c:v>47.476286241440597</c:v>
                </c:pt>
                <c:pt idx="163836">
                  <c:v>47.476390596245999</c:v>
                </c:pt>
                <c:pt idx="163837">
                  <c:v>47.476494950717402</c:v>
                </c:pt>
                <c:pt idx="163838">
                  <c:v>47.476599304854801</c:v>
                </c:pt>
                <c:pt idx="163839">
                  <c:v>47.476703658658103</c:v>
                </c:pt>
                <c:pt idx="163840">
                  <c:v>47.4768080121274</c:v>
                </c:pt>
                <c:pt idx="163841">
                  <c:v>47.476912365262699</c:v>
                </c:pt>
                <c:pt idx="163842">
                  <c:v>47.477016718063901</c:v>
                </c:pt>
                <c:pt idx="163843">
                  <c:v>47.477121070531197</c:v>
                </c:pt>
                <c:pt idx="163844">
                  <c:v>47.477225422664397</c:v>
                </c:pt>
                <c:pt idx="163845">
                  <c:v>47.477329774463499</c:v>
                </c:pt>
                <c:pt idx="163846">
                  <c:v>47.477434125928703</c:v>
                </c:pt>
                <c:pt idx="163847">
                  <c:v>47.477538477059802</c:v>
                </c:pt>
                <c:pt idx="163848">
                  <c:v>47.477642827856997</c:v>
                </c:pt>
                <c:pt idx="163849">
                  <c:v>47.477747178320101</c:v>
                </c:pt>
                <c:pt idx="163850">
                  <c:v>47.4778515284492</c:v>
                </c:pt>
                <c:pt idx="163851">
                  <c:v>47.477955878244202</c:v>
                </c:pt>
                <c:pt idx="163852">
                  <c:v>47.478060227705299</c:v>
                </c:pt>
                <c:pt idx="163853">
                  <c:v>47.478164576832299</c:v>
                </c:pt>
                <c:pt idx="163854">
                  <c:v>47.4782689256254</c:v>
                </c:pt>
                <c:pt idx="163855">
                  <c:v>47.478373274084397</c:v>
                </c:pt>
                <c:pt idx="163856">
                  <c:v>47.478477622209397</c:v>
                </c:pt>
                <c:pt idx="163857">
                  <c:v>47.478581970000398</c:v>
                </c:pt>
                <c:pt idx="163858">
                  <c:v>47.478686317457402</c:v>
                </c:pt>
                <c:pt idx="163859">
                  <c:v>47.478790664580401</c:v>
                </c:pt>
                <c:pt idx="163860">
                  <c:v>47.478895011369403</c:v>
                </c:pt>
                <c:pt idx="163861">
                  <c:v>47.4789993578243</c:v>
                </c:pt>
                <c:pt idx="163862">
                  <c:v>47.479103703945299</c:v>
                </c:pt>
                <c:pt idx="163863">
                  <c:v>47.4792080497323</c:v>
                </c:pt>
                <c:pt idx="163864">
                  <c:v>47.479312395185303</c:v>
                </c:pt>
                <c:pt idx="163865">
                  <c:v>47.479416740304202</c:v>
                </c:pt>
                <c:pt idx="163866">
                  <c:v>47.479521085089203</c:v>
                </c:pt>
                <c:pt idx="163867">
                  <c:v>47.479625429540199</c:v>
                </c:pt>
                <c:pt idx="163868">
                  <c:v>47.479729773657098</c:v>
                </c:pt>
                <c:pt idx="163869">
                  <c:v>47.479834117440099</c:v>
                </c:pt>
                <c:pt idx="163870">
                  <c:v>47.479938460889102</c:v>
                </c:pt>
                <c:pt idx="163871">
                  <c:v>47.4800428040041</c:v>
                </c:pt>
                <c:pt idx="163872">
                  <c:v>47.4801471467851</c:v>
                </c:pt>
                <c:pt idx="163873">
                  <c:v>47.480251489232103</c:v>
                </c:pt>
                <c:pt idx="163874">
                  <c:v>47.480355831345101</c:v>
                </c:pt>
                <c:pt idx="163875">
                  <c:v>47.480460173124101</c:v>
                </c:pt>
                <c:pt idx="163876">
                  <c:v>47.480564514569103</c:v>
                </c:pt>
                <c:pt idx="163877">
                  <c:v>47.4806688556802</c:v>
                </c:pt>
                <c:pt idx="163878">
                  <c:v>47.4807731964572</c:v>
                </c:pt>
                <c:pt idx="163879">
                  <c:v>47.480877536900302</c:v>
                </c:pt>
                <c:pt idx="163880">
                  <c:v>47.480981877009398</c:v>
                </c:pt>
                <c:pt idx="163881">
                  <c:v>47.481086216784497</c:v>
                </c:pt>
                <c:pt idx="163882">
                  <c:v>47.481190556225599</c:v>
                </c:pt>
                <c:pt idx="163883">
                  <c:v>47.481294895332802</c:v>
                </c:pt>
                <c:pt idx="163884">
                  <c:v>47.481399234105901</c:v>
                </c:pt>
                <c:pt idx="163885">
                  <c:v>47.481503572545101</c:v>
                </c:pt>
                <c:pt idx="163886">
                  <c:v>47.481607910650297</c:v>
                </c:pt>
                <c:pt idx="163887">
                  <c:v>47.481712248421502</c:v>
                </c:pt>
                <c:pt idx="163888">
                  <c:v>47.481816585858802</c:v>
                </c:pt>
                <c:pt idx="163889">
                  <c:v>47.481920922962097</c:v>
                </c:pt>
                <c:pt idx="163890">
                  <c:v>47.482025259731401</c:v>
                </c:pt>
                <c:pt idx="163891">
                  <c:v>47.4821295961667</c:v>
                </c:pt>
                <c:pt idx="163892">
                  <c:v>47.482233932268102</c:v>
                </c:pt>
                <c:pt idx="163893">
                  <c:v>47.482338268035498</c:v>
                </c:pt>
                <c:pt idx="163894">
                  <c:v>47.482442603468897</c:v>
                </c:pt>
                <c:pt idx="163895">
                  <c:v>47.482546938568298</c:v>
                </c:pt>
                <c:pt idx="163896">
                  <c:v>47.482651273333801</c:v>
                </c:pt>
                <c:pt idx="163897">
                  <c:v>47.482755607765299</c:v>
                </c:pt>
                <c:pt idx="163898">
                  <c:v>47.482859941862898</c:v>
                </c:pt>
                <c:pt idx="163899">
                  <c:v>47.4829642756265</c:v>
                </c:pt>
                <c:pt idx="163900">
                  <c:v>47.483068609056097</c:v>
                </c:pt>
                <c:pt idx="163901">
                  <c:v>47.483172942151697</c:v>
                </c:pt>
                <c:pt idx="163902">
                  <c:v>47.483277274913497</c:v>
                </c:pt>
                <c:pt idx="163903">
                  <c:v>47.483381607341201</c:v>
                </c:pt>
                <c:pt idx="163904">
                  <c:v>47.483485939434999</c:v>
                </c:pt>
                <c:pt idx="163905">
                  <c:v>47.483590271194799</c:v>
                </c:pt>
                <c:pt idx="163906">
                  <c:v>47.483694602620702</c:v>
                </c:pt>
                <c:pt idx="163907">
                  <c:v>47.483798933712599</c:v>
                </c:pt>
                <c:pt idx="163908">
                  <c:v>47.483903264470499</c:v>
                </c:pt>
                <c:pt idx="163909">
                  <c:v>47.4840075948945</c:v>
                </c:pt>
                <c:pt idx="163910">
                  <c:v>47.484111924984603</c:v>
                </c:pt>
                <c:pt idx="163911">
                  <c:v>47.484216254740701</c:v>
                </c:pt>
                <c:pt idx="163912">
                  <c:v>47.484320584162802</c:v>
                </c:pt>
                <c:pt idx="163913">
                  <c:v>47.484424913250997</c:v>
                </c:pt>
                <c:pt idx="163914">
                  <c:v>47.484529242005301</c:v>
                </c:pt>
                <c:pt idx="163915">
                  <c:v>47.484633570425601</c:v>
                </c:pt>
                <c:pt idx="163916">
                  <c:v>47.484737898512002</c:v>
                </c:pt>
                <c:pt idx="163917">
                  <c:v>47.484842226264398</c:v>
                </c:pt>
                <c:pt idx="163918">
                  <c:v>47.484946553682803</c:v>
                </c:pt>
                <c:pt idx="163919">
                  <c:v>47.485050880767403</c:v>
                </c:pt>
                <c:pt idx="163920">
                  <c:v>47.485155207517998</c:v>
                </c:pt>
                <c:pt idx="163921">
                  <c:v>47.485259533934602</c:v>
                </c:pt>
                <c:pt idx="163922">
                  <c:v>47.485363860017301</c:v>
                </c:pt>
                <c:pt idx="163923">
                  <c:v>47.485468185766102</c:v>
                </c:pt>
                <c:pt idx="163924">
                  <c:v>47.485572511180898</c:v>
                </c:pt>
                <c:pt idx="163925">
                  <c:v>47.485676836261803</c:v>
                </c:pt>
                <c:pt idx="163926">
                  <c:v>47.485781161008802</c:v>
                </c:pt>
                <c:pt idx="163927">
                  <c:v>47.485885485421797</c:v>
                </c:pt>
                <c:pt idx="163928">
                  <c:v>47.4859898095009</c:v>
                </c:pt>
                <c:pt idx="163929">
                  <c:v>47.486094133245999</c:v>
                </c:pt>
                <c:pt idx="163930">
                  <c:v>47.486198456657299</c:v>
                </c:pt>
                <c:pt idx="163931">
                  <c:v>47.486302779734601</c:v>
                </c:pt>
                <c:pt idx="163932">
                  <c:v>47.486407102477898</c:v>
                </c:pt>
                <c:pt idx="163933">
                  <c:v>47.486511424887397</c:v>
                </c:pt>
                <c:pt idx="163934">
                  <c:v>47.486615746962897</c:v>
                </c:pt>
                <c:pt idx="163935">
                  <c:v>47.4867200687045</c:v>
                </c:pt>
                <c:pt idx="163936">
                  <c:v>47.486824390112197</c:v>
                </c:pt>
                <c:pt idx="163937">
                  <c:v>47.486928711185897</c:v>
                </c:pt>
                <c:pt idx="163938">
                  <c:v>47.487033031925698</c:v>
                </c:pt>
                <c:pt idx="163939">
                  <c:v>47.487137352331601</c:v>
                </c:pt>
                <c:pt idx="163940">
                  <c:v>47.487241672403599</c:v>
                </c:pt>
                <c:pt idx="163941">
                  <c:v>47.487345992141698</c:v>
                </c:pt>
                <c:pt idx="163942">
                  <c:v>47.4874503115458</c:v>
                </c:pt>
                <c:pt idx="163943">
                  <c:v>47.487554630616003</c:v>
                </c:pt>
                <c:pt idx="163944">
                  <c:v>47.487658949352301</c:v>
                </c:pt>
                <c:pt idx="163945">
                  <c:v>47.487763267754701</c:v>
                </c:pt>
                <c:pt idx="163946">
                  <c:v>47.487867585823203</c:v>
                </c:pt>
                <c:pt idx="163947">
                  <c:v>47.4879719035577</c:v>
                </c:pt>
                <c:pt idx="163948">
                  <c:v>47.488076220958398</c:v>
                </c:pt>
                <c:pt idx="163949">
                  <c:v>47.488180538025098</c:v>
                </c:pt>
                <c:pt idx="163950">
                  <c:v>47.488284854758</c:v>
                </c:pt>
                <c:pt idx="163951">
                  <c:v>47.488389171156904</c:v>
                </c:pt>
                <c:pt idx="163952">
                  <c:v>47.488493487221902</c:v>
                </c:pt>
                <c:pt idx="163953">
                  <c:v>47.488597802953002</c:v>
                </c:pt>
                <c:pt idx="163954">
                  <c:v>47.488702118350197</c:v>
                </c:pt>
                <c:pt idx="163955">
                  <c:v>47.488806433413501</c:v>
                </c:pt>
                <c:pt idx="163956">
                  <c:v>47.488910748142899</c:v>
                </c:pt>
                <c:pt idx="163957">
                  <c:v>47.4890150625384</c:v>
                </c:pt>
                <c:pt idx="163958">
                  <c:v>47.489119376600001</c:v>
                </c:pt>
                <c:pt idx="163959">
                  <c:v>47.489223690327698</c:v>
                </c:pt>
                <c:pt idx="163960">
                  <c:v>47.489328003721504</c:v>
                </c:pt>
                <c:pt idx="163961">
                  <c:v>47.489432316781397</c:v>
                </c:pt>
                <c:pt idx="163962">
                  <c:v>47.489536629507398</c:v>
                </c:pt>
                <c:pt idx="163963">
                  <c:v>47.489640941899502</c:v>
                </c:pt>
                <c:pt idx="163964">
                  <c:v>47.4897452539577</c:v>
                </c:pt>
                <c:pt idx="163965">
                  <c:v>47.489849565682</c:v>
                </c:pt>
                <c:pt idx="163966">
                  <c:v>47.489953877072502</c:v>
                </c:pt>
                <c:pt idx="163967">
                  <c:v>47.490058188128998</c:v>
                </c:pt>
                <c:pt idx="163968">
                  <c:v>47.490162498851603</c:v>
                </c:pt>
                <c:pt idx="163969">
                  <c:v>47.490266809240403</c:v>
                </c:pt>
                <c:pt idx="163970">
                  <c:v>47.490371119295297</c:v>
                </c:pt>
                <c:pt idx="163971">
                  <c:v>47.4904754290162</c:v>
                </c:pt>
                <c:pt idx="163972">
                  <c:v>47.490579738403298</c:v>
                </c:pt>
                <c:pt idx="163973">
                  <c:v>47.490684047456497</c:v>
                </c:pt>
                <c:pt idx="163974">
                  <c:v>47.490788356175798</c:v>
                </c:pt>
                <c:pt idx="163975">
                  <c:v>47.490892664561301</c:v>
                </c:pt>
                <c:pt idx="163976">
                  <c:v>47.490996972612798</c:v>
                </c:pt>
                <c:pt idx="163977">
                  <c:v>47.491101280330497</c:v>
                </c:pt>
                <c:pt idx="163978">
                  <c:v>47.491205587714298</c:v>
                </c:pt>
                <c:pt idx="163979">
                  <c:v>47.4913098947642</c:v>
                </c:pt>
                <c:pt idx="163980">
                  <c:v>47.491414201480303</c:v>
                </c:pt>
                <c:pt idx="163981">
                  <c:v>47.491518507862402</c:v>
                </c:pt>
                <c:pt idx="163982">
                  <c:v>47.491622813910702</c:v>
                </c:pt>
                <c:pt idx="163983">
                  <c:v>47.491727119625097</c:v>
                </c:pt>
                <c:pt idx="163984">
                  <c:v>47.491831425005699</c:v>
                </c:pt>
                <c:pt idx="163985">
                  <c:v>47.491935730052298</c:v>
                </c:pt>
                <c:pt idx="163986">
                  <c:v>47.492040034765203</c:v>
                </c:pt>
                <c:pt idx="163987">
                  <c:v>47.492144339144097</c:v>
                </c:pt>
                <c:pt idx="163988">
                  <c:v>47.4922486431891</c:v>
                </c:pt>
                <c:pt idx="163989">
                  <c:v>47.492352946900297</c:v>
                </c:pt>
                <c:pt idx="163990">
                  <c:v>47.492457250277603</c:v>
                </c:pt>
                <c:pt idx="163991">
                  <c:v>47.492561553321103</c:v>
                </c:pt>
                <c:pt idx="163992">
                  <c:v>47.492665856030698</c:v>
                </c:pt>
                <c:pt idx="163993">
                  <c:v>47.492770158406401</c:v>
                </c:pt>
                <c:pt idx="163994">
                  <c:v>47.492874460448299</c:v>
                </c:pt>
                <c:pt idx="163995">
                  <c:v>47.492978762156298</c:v>
                </c:pt>
                <c:pt idx="163996">
                  <c:v>47.493083063530399</c:v>
                </c:pt>
                <c:pt idx="163997">
                  <c:v>47.493187364570701</c:v>
                </c:pt>
                <c:pt idx="163998">
                  <c:v>47.493291665277198</c:v>
                </c:pt>
                <c:pt idx="163999">
                  <c:v>47.493395965649697</c:v>
                </c:pt>
                <c:pt idx="164000">
                  <c:v>47.493500265688397</c:v>
                </c:pt>
                <c:pt idx="164001">
                  <c:v>47.493604565393298</c:v>
                </c:pt>
                <c:pt idx="164002">
                  <c:v>47.493708864764301</c:v>
                </c:pt>
                <c:pt idx="164003">
                  <c:v>47.493813163801498</c:v>
                </c:pt>
                <c:pt idx="164004">
                  <c:v>47.493917462504797</c:v>
                </c:pt>
                <c:pt idx="164005">
                  <c:v>47.494021760874197</c:v>
                </c:pt>
                <c:pt idx="164006">
                  <c:v>47.494126058909799</c:v>
                </c:pt>
                <c:pt idx="164007">
                  <c:v>47.494230356611602</c:v>
                </c:pt>
                <c:pt idx="164008">
                  <c:v>47.4943346539795</c:v>
                </c:pt>
                <c:pt idx="164009">
                  <c:v>47.4944389510135</c:v>
                </c:pt>
                <c:pt idx="164010">
                  <c:v>47.4945432477137</c:v>
                </c:pt>
                <c:pt idx="164011">
                  <c:v>47.494647544080102</c:v>
                </c:pt>
                <c:pt idx="164012">
                  <c:v>47.494751840112599</c:v>
                </c:pt>
                <c:pt idx="164013">
                  <c:v>47.494856135811297</c:v>
                </c:pt>
                <c:pt idx="164014">
                  <c:v>47.494960431176096</c:v>
                </c:pt>
                <c:pt idx="164015">
                  <c:v>47.495064726207097</c:v>
                </c:pt>
                <c:pt idx="164016">
                  <c:v>47.495169020904299</c:v>
                </c:pt>
                <c:pt idx="164017">
                  <c:v>47.495273315267603</c:v>
                </c:pt>
                <c:pt idx="164018">
                  <c:v>47.495377609297101</c:v>
                </c:pt>
                <c:pt idx="164019">
                  <c:v>47.495481902992701</c:v>
                </c:pt>
                <c:pt idx="164020">
                  <c:v>47.495586196354601</c:v>
                </c:pt>
                <c:pt idx="164021">
                  <c:v>47.495690489382497</c:v>
                </c:pt>
                <c:pt idx="164022">
                  <c:v>47.4957947820767</c:v>
                </c:pt>
                <c:pt idx="164023">
                  <c:v>47.495899074436998</c:v>
                </c:pt>
                <c:pt idx="164024">
                  <c:v>47.496003366463498</c:v>
                </c:pt>
                <c:pt idx="164025">
                  <c:v>47.496107658156099</c:v>
                </c:pt>
                <c:pt idx="164026">
                  <c:v>47.496211949515001</c:v>
                </c:pt>
                <c:pt idx="164027">
                  <c:v>47.496316240539997</c:v>
                </c:pt>
                <c:pt idx="164028">
                  <c:v>47.496420531231102</c:v>
                </c:pt>
                <c:pt idx="164029">
                  <c:v>47.496524821588501</c:v>
                </c:pt>
                <c:pt idx="164030">
                  <c:v>47.496629111612002</c:v>
                </c:pt>
                <c:pt idx="164031">
                  <c:v>47.496733401301697</c:v>
                </c:pt>
                <c:pt idx="164032">
                  <c:v>47.4968376906576</c:v>
                </c:pt>
                <c:pt idx="164033">
                  <c:v>47.496941979679697</c:v>
                </c:pt>
                <c:pt idx="164034">
                  <c:v>47.497046268367903</c:v>
                </c:pt>
                <c:pt idx="164035">
                  <c:v>47.497150556722303</c:v>
                </c:pt>
                <c:pt idx="164036">
                  <c:v>47.497254844742898</c:v>
                </c:pt>
                <c:pt idx="164037">
                  <c:v>47.4973591324297</c:v>
                </c:pt>
                <c:pt idx="164038">
                  <c:v>47.497463419782697</c:v>
                </c:pt>
                <c:pt idx="164039">
                  <c:v>47.497567706801803</c:v>
                </c:pt>
                <c:pt idx="164040">
                  <c:v>47.497671993487202</c:v>
                </c:pt>
                <c:pt idx="164041">
                  <c:v>47.497776279838703</c:v>
                </c:pt>
                <c:pt idx="164042">
                  <c:v>47.497880565856399</c:v>
                </c:pt>
                <c:pt idx="164043">
                  <c:v>47.497984851540302</c:v>
                </c:pt>
                <c:pt idx="164044">
                  <c:v>47.4980891368904</c:v>
                </c:pt>
                <c:pt idx="164045">
                  <c:v>47.498193421906699</c:v>
                </c:pt>
                <c:pt idx="164046">
                  <c:v>47.498297706589199</c:v>
                </c:pt>
                <c:pt idx="164047">
                  <c:v>47.4984019909379</c:v>
                </c:pt>
                <c:pt idx="164048">
                  <c:v>47.498506274952703</c:v>
                </c:pt>
                <c:pt idx="164049">
                  <c:v>47.4986105586338</c:v>
                </c:pt>
                <c:pt idx="164050">
                  <c:v>47.498714841981098</c:v>
                </c:pt>
                <c:pt idx="164051">
                  <c:v>47.498819124994498</c:v>
                </c:pt>
                <c:pt idx="164052">
                  <c:v>47.498923407674198</c:v>
                </c:pt>
                <c:pt idx="164053">
                  <c:v>47.4990276900201</c:v>
                </c:pt>
                <c:pt idx="164054">
                  <c:v>47.499131972032103</c:v>
                </c:pt>
                <c:pt idx="164055">
                  <c:v>47.4992362537104</c:v>
                </c:pt>
                <c:pt idx="164056">
                  <c:v>47.499340535054898</c:v>
                </c:pt>
                <c:pt idx="164057">
                  <c:v>47.499444816065498</c:v>
                </c:pt>
                <c:pt idx="164058">
                  <c:v>47.499549096742399</c:v>
                </c:pt>
                <c:pt idx="164059">
                  <c:v>47.499653377085501</c:v>
                </c:pt>
                <c:pt idx="164060">
                  <c:v>47.499757657094797</c:v>
                </c:pt>
                <c:pt idx="164061">
                  <c:v>47.499861936770301</c:v>
                </c:pt>
                <c:pt idx="164062">
                  <c:v>47.499966216112</c:v>
                </c:pt>
                <c:pt idx="164063">
                  <c:v>47.500070495119999</c:v>
                </c:pt>
                <c:pt idx="164064">
                  <c:v>47.5001747737941</c:v>
                </c:pt>
                <c:pt idx="164065">
                  <c:v>47.500279052134502</c:v>
                </c:pt>
                <c:pt idx="164066">
                  <c:v>47.500383330140998</c:v>
                </c:pt>
                <c:pt idx="164067">
                  <c:v>47.500487607813803</c:v>
                </c:pt>
                <c:pt idx="164068">
                  <c:v>47.500591885152801</c:v>
                </c:pt>
                <c:pt idx="164069">
                  <c:v>47.500696162158</c:v>
                </c:pt>
                <c:pt idx="164070">
                  <c:v>47.500800438829401</c:v>
                </c:pt>
                <c:pt idx="164071">
                  <c:v>47.500904715167103</c:v>
                </c:pt>
                <c:pt idx="164072">
                  <c:v>47.501008991170998</c:v>
                </c:pt>
                <c:pt idx="164073">
                  <c:v>47.501113266841102</c:v>
                </c:pt>
                <c:pt idx="164074">
                  <c:v>47.5012175421774</c:v>
                </c:pt>
                <c:pt idx="164075">
                  <c:v>47.5013218171799</c:v>
                </c:pt>
                <c:pt idx="164076">
                  <c:v>47.5014260918487</c:v>
                </c:pt>
                <c:pt idx="164077">
                  <c:v>47.501530366183701</c:v>
                </c:pt>
                <c:pt idx="164078">
                  <c:v>47.501634640184903</c:v>
                </c:pt>
                <c:pt idx="164079">
                  <c:v>47.5017389138524</c:v>
                </c:pt>
                <c:pt idx="164080">
                  <c:v>47.501843187186097</c:v>
                </c:pt>
                <c:pt idx="164081">
                  <c:v>47.501947460186003</c:v>
                </c:pt>
                <c:pt idx="164082">
                  <c:v>47.502051732852102</c:v>
                </c:pt>
                <c:pt idx="164083">
                  <c:v>47.502156005184503</c:v>
                </c:pt>
                <c:pt idx="164084">
                  <c:v>47.502260277183098</c:v>
                </c:pt>
                <c:pt idx="164085">
                  <c:v>47.5023645488479</c:v>
                </c:pt>
                <c:pt idx="164086">
                  <c:v>47.502468820178997</c:v>
                </c:pt>
                <c:pt idx="164087">
                  <c:v>47.502573091176302</c:v>
                </c:pt>
                <c:pt idx="164088">
                  <c:v>47.502677361839901</c:v>
                </c:pt>
                <c:pt idx="164089">
                  <c:v>47.5027816321697</c:v>
                </c:pt>
                <c:pt idx="164090">
                  <c:v>47.502885902165701</c:v>
                </c:pt>
                <c:pt idx="164091">
                  <c:v>47.502990171828003</c:v>
                </c:pt>
                <c:pt idx="164092">
                  <c:v>47.503094441156499</c:v>
                </c:pt>
                <c:pt idx="164093">
                  <c:v>47.503198710151203</c:v>
                </c:pt>
                <c:pt idx="164094">
                  <c:v>47.503302978812201</c:v>
                </c:pt>
                <c:pt idx="164095">
                  <c:v>47.503407247139499</c:v>
                </c:pt>
                <c:pt idx="164096">
                  <c:v>47.503511515132999</c:v>
                </c:pt>
                <c:pt idx="164097">
                  <c:v>47.5036157827927</c:v>
                </c:pt>
                <c:pt idx="164098">
                  <c:v>47.503720050118702</c:v>
                </c:pt>
                <c:pt idx="164099">
                  <c:v>47.503824317110997</c:v>
                </c:pt>
                <c:pt idx="164100">
                  <c:v>47.503928583769401</c:v>
                </c:pt>
                <c:pt idx="164101">
                  <c:v>47.504032850094198</c:v>
                </c:pt>
                <c:pt idx="164102">
                  <c:v>47.504137116085197</c:v>
                </c:pt>
                <c:pt idx="164103">
                  <c:v>47.504241381742403</c:v>
                </c:pt>
                <c:pt idx="164104">
                  <c:v>47.504345647065897</c:v>
                </c:pt>
                <c:pt idx="164105">
                  <c:v>47.504449912055698</c:v>
                </c:pt>
                <c:pt idx="164106">
                  <c:v>47.5045541767117</c:v>
                </c:pt>
                <c:pt idx="164107">
                  <c:v>47.504658441034003</c:v>
                </c:pt>
                <c:pt idx="164108">
                  <c:v>47.5047627050225</c:v>
                </c:pt>
                <c:pt idx="164109">
                  <c:v>47.504866968677298</c:v>
                </c:pt>
                <c:pt idx="164110">
                  <c:v>47.504971231998397</c:v>
                </c:pt>
                <c:pt idx="164111">
                  <c:v>47.505075494985697</c:v>
                </c:pt>
                <c:pt idx="164112">
                  <c:v>47.505179757639198</c:v>
                </c:pt>
                <c:pt idx="164113">
                  <c:v>47.505284019959099</c:v>
                </c:pt>
                <c:pt idx="164114">
                  <c:v>47.505388281945201</c:v>
                </c:pt>
                <c:pt idx="164115">
                  <c:v>47.505492543597597</c:v>
                </c:pt>
                <c:pt idx="164116">
                  <c:v>47.505596804916202</c:v>
                </c:pt>
                <c:pt idx="164117">
                  <c:v>47.5057010659011</c:v>
                </c:pt>
                <c:pt idx="164118">
                  <c:v>47.505805326552299</c:v>
                </c:pt>
                <c:pt idx="164119">
                  <c:v>47.505909586869798</c:v>
                </c:pt>
                <c:pt idx="164120">
                  <c:v>47.506013846853499</c:v>
                </c:pt>
                <c:pt idx="164121">
                  <c:v>47.5061181065035</c:v>
                </c:pt>
                <c:pt idx="164122">
                  <c:v>47.506222365819802</c:v>
                </c:pt>
                <c:pt idx="164123">
                  <c:v>47.506326624802298</c:v>
                </c:pt>
                <c:pt idx="164124">
                  <c:v>47.506430883451202</c:v>
                </c:pt>
                <c:pt idx="164125">
                  <c:v>47.5065351417663</c:v>
                </c:pt>
                <c:pt idx="164126">
                  <c:v>47.506639399747598</c:v>
                </c:pt>
                <c:pt idx="164127">
                  <c:v>47.506743657395297</c:v>
                </c:pt>
                <c:pt idx="164128">
                  <c:v>47.506847914709198</c:v>
                </c:pt>
                <c:pt idx="164129">
                  <c:v>47.506952171689498</c:v>
                </c:pt>
                <c:pt idx="164130">
                  <c:v>47.507056428336</c:v>
                </c:pt>
                <c:pt idx="164131">
                  <c:v>47.507160684648703</c:v>
                </c:pt>
                <c:pt idx="164132">
                  <c:v>47.507264940627799</c:v>
                </c:pt>
                <c:pt idx="164133">
                  <c:v>47.507369196273203</c:v>
                </c:pt>
                <c:pt idx="164134">
                  <c:v>47.507473451584801</c:v>
                </c:pt>
                <c:pt idx="164135">
                  <c:v>47.507577706562799</c:v>
                </c:pt>
                <c:pt idx="164136">
                  <c:v>47.507681961206998</c:v>
                </c:pt>
                <c:pt idx="164137">
                  <c:v>47.507786215517498</c:v>
                </c:pt>
                <c:pt idx="164138">
                  <c:v>47.507890469494299</c:v>
                </c:pt>
                <c:pt idx="164139">
                  <c:v>47.507994723137401</c:v>
                </c:pt>
                <c:pt idx="164140">
                  <c:v>47.508098976446803</c:v>
                </c:pt>
                <c:pt idx="164141">
                  <c:v>47.508203229422499</c:v>
                </c:pt>
                <c:pt idx="164142">
                  <c:v>47.508307482064502</c:v>
                </c:pt>
                <c:pt idx="164143">
                  <c:v>47.5084117343727</c:v>
                </c:pt>
                <c:pt idx="164144">
                  <c:v>47.508515986347298</c:v>
                </c:pt>
                <c:pt idx="164145">
                  <c:v>47.508620237988197</c:v>
                </c:pt>
                <c:pt idx="164146">
                  <c:v>47.508724489295403</c:v>
                </c:pt>
                <c:pt idx="164147">
                  <c:v>47.508828740268797</c:v>
                </c:pt>
                <c:pt idx="164148">
                  <c:v>47.508932990908598</c:v>
                </c:pt>
                <c:pt idx="164149">
                  <c:v>47.509037241214699</c:v>
                </c:pt>
                <c:pt idx="164150">
                  <c:v>47.509141491187101</c:v>
                </c:pt>
                <c:pt idx="164151">
                  <c:v>47.509245740825797</c:v>
                </c:pt>
                <c:pt idx="164152">
                  <c:v>47.509349990130801</c:v>
                </c:pt>
                <c:pt idx="164153">
                  <c:v>47.509454239102098</c:v>
                </c:pt>
                <c:pt idx="164154">
                  <c:v>47.509558487739703</c:v>
                </c:pt>
                <c:pt idx="164155">
                  <c:v>47.509662736043602</c:v>
                </c:pt>
                <c:pt idx="164156">
                  <c:v>47.509766984013801</c:v>
                </c:pt>
                <c:pt idx="164157">
                  <c:v>47.509871231650401</c:v>
                </c:pt>
                <c:pt idx="164158">
                  <c:v>47.509975478953201</c:v>
                </c:pt>
                <c:pt idx="164159">
                  <c:v>47.510079725922402</c:v>
                </c:pt>
                <c:pt idx="164160">
                  <c:v>47.510183972557897</c:v>
                </c:pt>
                <c:pt idx="164161">
                  <c:v>47.510288218859699</c:v>
                </c:pt>
                <c:pt idx="164162">
                  <c:v>47.510392464827802</c:v>
                </c:pt>
                <c:pt idx="164163">
                  <c:v>47.510496710462199</c:v>
                </c:pt>
                <c:pt idx="164164">
                  <c:v>47.510600955763003</c:v>
                </c:pt>
                <c:pt idx="164165">
                  <c:v>47.510705200730101</c:v>
                </c:pt>
                <c:pt idx="164166">
                  <c:v>47.5108094453634</c:v>
                </c:pt>
                <c:pt idx="164167">
                  <c:v>47.510913689663198</c:v>
                </c:pt>
                <c:pt idx="164168">
                  <c:v>47.511017933629198</c:v>
                </c:pt>
                <c:pt idx="164169">
                  <c:v>47.511122177261598</c:v>
                </c:pt>
                <c:pt idx="164170">
                  <c:v>47.511226420560298</c:v>
                </c:pt>
                <c:pt idx="164171">
                  <c:v>47.5113306635253</c:v>
                </c:pt>
                <c:pt idx="164172">
                  <c:v>47.511434906156602</c:v>
                </c:pt>
                <c:pt idx="164173">
                  <c:v>47.511539148454297</c:v>
                </c:pt>
                <c:pt idx="164174">
                  <c:v>47.5116433904183</c:v>
                </c:pt>
                <c:pt idx="164175">
                  <c:v>47.511747632048603</c:v>
                </c:pt>
                <c:pt idx="164176">
                  <c:v>47.5118518733453</c:v>
                </c:pt>
                <c:pt idx="164177">
                  <c:v>47.511956114308298</c:v>
                </c:pt>
                <c:pt idx="164178">
                  <c:v>47.512060354937603</c:v>
                </c:pt>
                <c:pt idx="164179">
                  <c:v>47.512164595233301</c:v>
                </c:pt>
                <c:pt idx="164180">
                  <c:v>47.5122688351953</c:v>
                </c:pt>
                <c:pt idx="164181">
                  <c:v>47.5123730748236</c:v>
                </c:pt>
                <c:pt idx="164182">
                  <c:v>47.5124773141183</c:v>
                </c:pt>
                <c:pt idx="164183">
                  <c:v>47.512581553079301</c:v>
                </c:pt>
                <c:pt idx="164184">
                  <c:v>47.512685791706701</c:v>
                </c:pt>
                <c:pt idx="164185">
                  <c:v>47.512790030000403</c:v>
                </c:pt>
                <c:pt idx="164186">
                  <c:v>47.512894267960398</c:v>
                </c:pt>
                <c:pt idx="164187">
                  <c:v>47.5129985055868</c:v>
                </c:pt>
                <c:pt idx="164188">
                  <c:v>47.513102742879497</c:v>
                </c:pt>
                <c:pt idx="164189">
                  <c:v>47.5132069798386</c:v>
                </c:pt>
                <c:pt idx="164190">
                  <c:v>47.513311216463997</c:v>
                </c:pt>
                <c:pt idx="164191">
                  <c:v>47.513415452755801</c:v>
                </c:pt>
                <c:pt idx="164192">
                  <c:v>47.513519688713899</c:v>
                </c:pt>
                <c:pt idx="164193">
                  <c:v>47.513623924338397</c:v>
                </c:pt>
                <c:pt idx="164194">
                  <c:v>47.513728159629203</c:v>
                </c:pt>
                <c:pt idx="164195">
                  <c:v>47.513832394586402</c:v>
                </c:pt>
                <c:pt idx="164196">
                  <c:v>47.513936629209901</c:v>
                </c:pt>
                <c:pt idx="164197">
                  <c:v>47.514040863499801</c:v>
                </c:pt>
                <c:pt idx="164198">
                  <c:v>47.514145097456002</c:v>
                </c:pt>
                <c:pt idx="164199">
                  <c:v>47.514249331078602</c:v>
                </c:pt>
                <c:pt idx="164200">
                  <c:v>47.514353564367497</c:v>
                </c:pt>
                <c:pt idx="164201">
                  <c:v>47.514457797322898</c:v>
                </c:pt>
                <c:pt idx="164202">
                  <c:v>47.5145620299445</c:v>
                </c:pt>
                <c:pt idx="164203">
                  <c:v>47.514666262232502</c:v>
                </c:pt>
                <c:pt idx="164204">
                  <c:v>47.514770494186898</c:v>
                </c:pt>
                <c:pt idx="164205">
                  <c:v>47.514874725807701</c:v>
                </c:pt>
                <c:pt idx="164206">
                  <c:v>47.514978957094797</c:v>
                </c:pt>
                <c:pt idx="164207">
                  <c:v>47.515083188048301</c:v>
                </c:pt>
                <c:pt idx="164208">
                  <c:v>47.515187418668098</c:v>
                </c:pt>
                <c:pt idx="164209">
                  <c:v>47.515291648954303</c:v>
                </c:pt>
                <c:pt idx="164210">
                  <c:v>47.515395878906901</c:v>
                </c:pt>
                <c:pt idx="164211">
                  <c:v>47.515500108525899</c:v>
                </c:pt>
                <c:pt idx="164212">
                  <c:v>47.515604337811197</c:v>
                </c:pt>
                <c:pt idx="164213">
                  <c:v>47.515708566762903</c:v>
                </c:pt>
                <c:pt idx="164214">
                  <c:v>47.515812795380903</c:v>
                </c:pt>
                <c:pt idx="164215">
                  <c:v>47.515917023665402</c:v>
                </c:pt>
                <c:pt idx="164216">
                  <c:v>47.516021251616202</c:v>
                </c:pt>
                <c:pt idx="164217">
                  <c:v>47.516125479233402</c:v>
                </c:pt>
                <c:pt idx="164218">
                  <c:v>47.516229706517002</c:v>
                </c:pt>
                <c:pt idx="164219">
                  <c:v>47.516333933466903</c:v>
                </c:pt>
                <c:pt idx="164220">
                  <c:v>47.516438160083197</c:v>
                </c:pt>
                <c:pt idx="164221">
                  <c:v>47.516542386365899</c:v>
                </c:pt>
                <c:pt idx="164222">
                  <c:v>47.516646612315</c:v>
                </c:pt>
                <c:pt idx="164223">
                  <c:v>47.516750837930502</c:v>
                </c:pt>
                <c:pt idx="164224">
                  <c:v>47.516855063212297</c:v>
                </c:pt>
                <c:pt idx="164225">
                  <c:v>47.5169592881605</c:v>
                </c:pt>
                <c:pt idx="164226">
                  <c:v>47.517063512775202</c:v>
                </c:pt>
                <c:pt idx="164227">
                  <c:v>47.517167737056198</c:v>
                </c:pt>
                <c:pt idx="164228">
                  <c:v>47.517271961003601</c:v>
                </c:pt>
                <c:pt idx="164229">
                  <c:v>47.517376184617298</c:v>
                </c:pt>
                <c:pt idx="164230">
                  <c:v>47.517480407897501</c:v>
                </c:pt>
                <c:pt idx="164231">
                  <c:v>47.517584630844098</c:v>
                </c:pt>
                <c:pt idx="164232">
                  <c:v>47.517688853457003</c:v>
                </c:pt>
                <c:pt idx="164233">
                  <c:v>47.5177930757364</c:v>
                </c:pt>
                <c:pt idx="164234">
                  <c:v>47.517897297682097</c:v>
                </c:pt>
                <c:pt idx="164235">
                  <c:v>47.518001519294202</c:v>
                </c:pt>
                <c:pt idx="164236">
                  <c:v>47.5181057405727</c:v>
                </c:pt>
                <c:pt idx="164237">
                  <c:v>47.518209961517698</c:v>
                </c:pt>
                <c:pt idx="164238">
                  <c:v>47.518314182128996</c:v>
                </c:pt>
                <c:pt idx="164239">
                  <c:v>47.518418402406702</c:v>
                </c:pt>
                <c:pt idx="164240">
                  <c:v>47.518522622350801</c:v>
                </c:pt>
                <c:pt idx="164241">
                  <c:v>47.5186268419614</c:v>
                </c:pt>
                <c:pt idx="164242">
                  <c:v>47.518731061238299</c:v>
                </c:pt>
                <c:pt idx="164243">
                  <c:v>47.518835280181598</c:v>
                </c:pt>
                <c:pt idx="164244">
                  <c:v>47.518939498791397</c:v>
                </c:pt>
                <c:pt idx="164245">
                  <c:v>47.519043717067497</c:v>
                </c:pt>
                <c:pt idx="164246">
                  <c:v>47.519147935009997</c:v>
                </c:pt>
                <c:pt idx="164247">
                  <c:v>47.519252152619003</c:v>
                </c:pt>
                <c:pt idx="164248">
                  <c:v>47.519356369894403</c:v>
                </c:pt>
                <c:pt idx="164249">
                  <c:v>47.519460586836097</c:v>
                </c:pt>
                <c:pt idx="164250">
                  <c:v>47.519564803444297</c:v>
                </c:pt>
                <c:pt idx="164251">
                  <c:v>47.519669019718897</c:v>
                </c:pt>
                <c:pt idx="164252">
                  <c:v>47.519773235659898</c:v>
                </c:pt>
                <c:pt idx="164253">
                  <c:v>47.519877451267298</c:v>
                </c:pt>
                <c:pt idx="164254">
                  <c:v>47.519981666541199</c:v>
                </c:pt>
                <c:pt idx="164255">
                  <c:v>47.5200858814814</c:v>
                </c:pt>
                <c:pt idx="164256">
                  <c:v>47.520190096088101</c:v>
                </c:pt>
                <c:pt idx="164257">
                  <c:v>47.520294310361201</c:v>
                </c:pt>
                <c:pt idx="164258">
                  <c:v>47.520398524300703</c:v>
                </c:pt>
                <c:pt idx="164259">
                  <c:v>47.520502737906597</c:v>
                </c:pt>
                <c:pt idx="164260">
                  <c:v>47.520606951178998</c:v>
                </c:pt>
                <c:pt idx="164261">
                  <c:v>47.520711164117699</c:v>
                </c:pt>
                <c:pt idx="164262">
                  <c:v>47.520815376722901</c:v>
                </c:pt>
                <c:pt idx="164263">
                  <c:v>47.520919588994602</c:v>
                </c:pt>
                <c:pt idx="164264">
                  <c:v>47.521023800932603</c:v>
                </c:pt>
                <c:pt idx="164265">
                  <c:v>47.521128012537098</c:v>
                </c:pt>
                <c:pt idx="164266">
                  <c:v>47.521232223807999</c:v>
                </c:pt>
                <c:pt idx="164267">
                  <c:v>47.521336434745301</c:v>
                </c:pt>
                <c:pt idx="164268">
                  <c:v>47.521440645349102</c:v>
                </c:pt>
                <c:pt idx="164269">
                  <c:v>47.521544855619297</c:v>
                </c:pt>
                <c:pt idx="164270">
                  <c:v>47.521649065555899</c:v>
                </c:pt>
                <c:pt idx="164271">
                  <c:v>47.5217532751589</c:v>
                </c:pt>
                <c:pt idx="164272">
                  <c:v>47.521857484428402</c:v>
                </c:pt>
                <c:pt idx="164273">
                  <c:v>47.521961693364403</c:v>
                </c:pt>
                <c:pt idx="164274">
                  <c:v>47.522065901966698</c:v>
                </c:pt>
                <c:pt idx="164275">
                  <c:v>47.5221701102355</c:v>
                </c:pt>
                <c:pt idx="164276">
                  <c:v>47.522274318170801</c:v>
                </c:pt>
                <c:pt idx="164277">
                  <c:v>47.522378525772403</c:v>
                </c:pt>
                <c:pt idx="164278">
                  <c:v>47.522482733040597</c:v>
                </c:pt>
                <c:pt idx="164279">
                  <c:v>47.522586939975099</c:v>
                </c:pt>
                <c:pt idx="164280">
                  <c:v>47.522691146576101</c:v>
                </c:pt>
                <c:pt idx="164281">
                  <c:v>47.522795352843602</c:v>
                </c:pt>
                <c:pt idx="164282">
                  <c:v>47.522899558777503</c:v>
                </c:pt>
                <c:pt idx="164283">
                  <c:v>47.523003764377798</c:v>
                </c:pt>
                <c:pt idx="164284">
                  <c:v>47.523107969644599</c:v>
                </c:pt>
                <c:pt idx="164285">
                  <c:v>47.5232121745778</c:v>
                </c:pt>
                <c:pt idx="164286">
                  <c:v>47.523316379177501</c:v>
                </c:pt>
                <c:pt idx="164287">
                  <c:v>47.523420583443702</c:v>
                </c:pt>
                <c:pt idx="164288">
                  <c:v>47.523524787376203</c:v>
                </c:pt>
                <c:pt idx="164289">
                  <c:v>47.523628990975297</c:v>
                </c:pt>
                <c:pt idx="164290">
                  <c:v>47.523733194240798</c:v>
                </c:pt>
                <c:pt idx="164291">
                  <c:v>47.523837397172699</c:v>
                </c:pt>
                <c:pt idx="164292">
                  <c:v>47.523941599771099</c:v>
                </c:pt>
                <c:pt idx="164293">
                  <c:v>47.524045802035999</c:v>
                </c:pt>
                <c:pt idx="164294">
                  <c:v>47.5241500039673</c:v>
                </c:pt>
                <c:pt idx="164295">
                  <c:v>47.5242542055651</c:v>
                </c:pt>
                <c:pt idx="164296">
                  <c:v>47.5243584068293</c:v>
                </c:pt>
                <c:pt idx="164297">
                  <c:v>47.52446260776</c:v>
                </c:pt>
                <c:pt idx="164298">
                  <c:v>47.5245668083572</c:v>
                </c:pt>
                <c:pt idx="164299">
                  <c:v>47.5246710086208</c:v>
                </c:pt>
                <c:pt idx="164300">
                  <c:v>47.524775208550899</c:v>
                </c:pt>
                <c:pt idx="164301">
                  <c:v>47.524879408147399</c:v>
                </c:pt>
                <c:pt idx="164302">
                  <c:v>47.524983607410498</c:v>
                </c:pt>
                <c:pt idx="164303">
                  <c:v>47.525087806339897</c:v>
                </c:pt>
                <c:pt idx="164304">
                  <c:v>47.525192004935903</c:v>
                </c:pt>
                <c:pt idx="164305">
                  <c:v>47.525296203198302</c:v>
                </c:pt>
                <c:pt idx="164306">
                  <c:v>47.5254004011272</c:v>
                </c:pt>
                <c:pt idx="164307">
                  <c:v>47.525504598722598</c:v>
                </c:pt>
                <c:pt idx="164308">
                  <c:v>47.525608795984397</c:v>
                </c:pt>
                <c:pt idx="164309">
                  <c:v>47.525712992912702</c:v>
                </c:pt>
                <c:pt idx="164310">
                  <c:v>47.525817189507499</c:v>
                </c:pt>
                <c:pt idx="164311">
                  <c:v>47.525921385768797</c:v>
                </c:pt>
                <c:pt idx="164312">
                  <c:v>47.526025581696501</c:v>
                </c:pt>
                <c:pt idx="164313">
                  <c:v>47.526129777290699</c:v>
                </c:pt>
                <c:pt idx="164314">
                  <c:v>47.526233972551402</c:v>
                </c:pt>
                <c:pt idx="164315">
                  <c:v>47.526338167478599</c:v>
                </c:pt>
                <c:pt idx="164316">
                  <c:v>47.526442362072302</c:v>
                </c:pt>
                <c:pt idx="164317">
                  <c:v>47.526546556332399</c:v>
                </c:pt>
                <c:pt idx="164318">
                  <c:v>47.526650750259002</c:v>
                </c:pt>
                <c:pt idx="164319">
                  <c:v>47.526754943852197</c:v>
                </c:pt>
                <c:pt idx="164320">
                  <c:v>47.526859137111799</c:v>
                </c:pt>
                <c:pt idx="164321">
                  <c:v>47.526963330037802</c:v>
                </c:pt>
                <c:pt idx="164322">
                  <c:v>47.527067522630396</c:v>
                </c:pt>
                <c:pt idx="164323">
                  <c:v>47.527171714889498</c:v>
                </c:pt>
                <c:pt idx="164324">
                  <c:v>47.527275906814999</c:v>
                </c:pt>
                <c:pt idx="164325">
                  <c:v>47.527380098407001</c:v>
                </c:pt>
                <c:pt idx="164326">
                  <c:v>47.527484289665601</c:v>
                </c:pt>
                <c:pt idx="164327">
                  <c:v>47.527588480590602</c:v>
                </c:pt>
                <c:pt idx="164328">
                  <c:v>47.527692671182102</c:v>
                </c:pt>
                <c:pt idx="164329">
                  <c:v>47.527796861440102</c:v>
                </c:pt>
                <c:pt idx="164330">
                  <c:v>47.527901051364601</c:v>
                </c:pt>
                <c:pt idx="164331">
                  <c:v>47.5280052409557</c:v>
                </c:pt>
                <c:pt idx="164332">
                  <c:v>47.528109430213199</c:v>
                </c:pt>
                <c:pt idx="164333">
                  <c:v>47.528213619137198</c:v>
                </c:pt>
                <c:pt idx="164334">
                  <c:v>47.528317807727703</c:v>
                </c:pt>
                <c:pt idx="164335">
                  <c:v>47.528421995984701</c:v>
                </c:pt>
                <c:pt idx="164336">
                  <c:v>47.528526183908198</c:v>
                </c:pt>
                <c:pt idx="164337">
                  <c:v>47.528630371498203</c:v>
                </c:pt>
                <c:pt idx="164338">
                  <c:v>47.528734558754699</c:v>
                </c:pt>
                <c:pt idx="164339">
                  <c:v>47.528838745677703</c:v>
                </c:pt>
                <c:pt idx="164340">
                  <c:v>47.528942932267299</c:v>
                </c:pt>
                <c:pt idx="164341">
                  <c:v>47.529047118523302</c:v>
                </c:pt>
                <c:pt idx="164342">
                  <c:v>47.529151304445897</c:v>
                </c:pt>
                <c:pt idx="164343">
                  <c:v>47.529255490034899</c:v>
                </c:pt>
                <c:pt idx="164344">
                  <c:v>47.5293596752905</c:v>
                </c:pt>
                <c:pt idx="164345">
                  <c:v>47.529463860212601</c:v>
                </c:pt>
                <c:pt idx="164346">
                  <c:v>47.529568044801202</c:v>
                </c:pt>
                <c:pt idx="164347">
                  <c:v>47.529672229056303</c:v>
                </c:pt>
                <c:pt idx="164348">
                  <c:v>47.529776412977903</c:v>
                </c:pt>
                <c:pt idx="164349">
                  <c:v>47.529880596566102</c:v>
                </c:pt>
                <c:pt idx="164350">
                  <c:v>47.529984779820701</c:v>
                </c:pt>
                <c:pt idx="164351">
                  <c:v>47.5300889627419</c:v>
                </c:pt>
                <c:pt idx="164352">
                  <c:v>47.530193145329598</c:v>
                </c:pt>
                <c:pt idx="164353">
                  <c:v>47.530297327583803</c:v>
                </c:pt>
                <c:pt idx="164354">
                  <c:v>47.5304015095046</c:v>
                </c:pt>
                <c:pt idx="164355">
                  <c:v>47.530505691091797</c:v>
                </c:pt>
                <c:pt idx="164356">
                  <c:v>47.5306098723456</c:v>
                </c:pt>
                <c:pt idx="164357">
                  <c:v>47.530714053265903</c:v>
                </c:pt>
                <c:pt idx="164358">
                  <c:v>47.530818233852798</c:v>
                </c:pt>
                <c:pt idx="164359">
                  <c:v>47.530922414106101</c:v>
                </c:pt>
                <c:pt idx="164360">
                  <c:v>47.531026594026002</c:v>
                </c:pt>
                <c:pt idx="164361">
                  <c:v>47.531130773612396</c:v>
                </c:pt>
                <c:pt idx="164362">
                  <c:v>47.531234952865397</c:v>
                </c:pt>
                <c:pt idx="164363">
                  <c:v>47.531339131784897</c:v>
                </c:pt>
                <c:pt idx="164364">
                  <c:v>47.531443310370904</c:v>
                </c:pt>
                <c:pt idx="164365">
                  <c:v>47.531547488623403</c:v>
                </c:pt>
                <c:pt idx="164366">
                  <c:v>47.531651666542501</c:v>
                </c:pt>
                <c:pt idx="164367">
                  <c:v>47.531755844128199</c:v>
                </c:pt>
                <c:pt idx="164368">
                  <c:v>47.531860021380297</c:v>
                </c:pt>
                <c:pt idx="164369">
                  <c:v>47.531964198299001</c:v>
                </c:pt>
                <c:pt idx="164370">
                  <c:v>47.532068374884297</c:v>
                </c:pt>
                <c:pt idx="164371">
                  <c:v>47.532172551136</c:v>
                </c:pt>
                <c:pt idx="164372">
                  <c:v>47.532276727054303</c:v>
                </c:pt>
                <c:pt idx="164373">
                  <c:v>47.532380902639197</c:v>
                </c:pt>
                <c:pt idx="164374">
                  <c:v>47.532485077890598</c:v>
                </c:pt>
                <c:pt idx="164375">
                  <c:v>47.532589252808599</c:v>
                </c:pt>
                <c:pt idx="164376">
                  <c:v>47.532693427392999</c:v>
                </c:pt>
                <c:pt idx="164377">
                  <c:v>47.532797601644099</c:v>
                </c:pt>
                <c:pt idx="164378">
                  <c:v>47.532901775561697</c:v>
                </c:pt>
                <c:pt idx="164379">
                  <c:v>47.533005949145803</c:v>
                </c:pt>
                <c:pt idx="164380">
                  <c:v>47.533110122396501</c:v>
                </c:pt>
                <c:pt idx="164381">
                  <c:v>47.533214295313698</c:v>
                </c:pt>
                <c:pt idx="164382">
                  <c:v>47.533318467897502</c:v>
                </c:pt>
                <c:pt idx="164383">
                  <c:v>47.533422640147897</c:v>
                </c:pt>
                <c:pt idx="164384">
                  <c:v>47.5335268120647</c:v>
                </c:pt>
                <c:pt idx="164385">
                  <c:v>47.533630983648202</c:v>
                </c:pt>
                <c:pt idx="164386">
                  <c:v>47.533735154898203</c:v>
                </c:pt>
                <c:pt idx="164387">
                  <c:v>47.533839325814803</c:v>
                </c:pt>
                <c:pt idx="164388">
                  <c:v>47.533943496397903</c:v>
                </c:pt>
                <c:pt idx="164389">
                  <c:v>47.534047666647602</c:v>
                </c:pt>
                <c:pt idx="164390">
                  <c:v>47.534151836563801</c:v>
                </c:pt>
                <c:pt idx="164391">
                  <c:v>47.534256006146599</c:v>
                </c:pt>
                <c:pt idx="164392">
                  <c:v>47.534360175396003</c:v>
                </c:pt>
                <c:pt idx="164393">
                  <c:v>47.5344643443119</c:v>
                </c:pt>
                <c:pt idx="164394">
                  <c:v>47.534568512894403</c:v>
                </c:pt>
                <c:pt idx="164395">
                  <c:v>47.534672681143398</c:v>
                </c:pt>
                <c:pt idx="164396">
                  <c:v>47.534776849059099</c:v>
                </c:pt>
                <c:pt idx="164397">
                  <c:v>47.5348810166413</c:v>
                </c:pt>
                <c:pt idx="164398">
                  <c:v>47.534985183890001</c:v>
                </c:pt>
                <c:pt idx="164399">
                  <c:v>47.5350893508054</c:v>
                </c:pt>
                <c:pt idx="164400">
                  <c:v>47.535193517387299</c:v>
                </c:pt>
                <c:pt idx="164401">
                  <c:v>47.535297683635697</c:v>
                </c:pt>
                <c:pt idx="164402">
                  <c:v>47.535401849550802</c:v>
                </c:pt>
                <c:pt idx="164403">
                  <c:v>47.535506015132398</c:v>
                </c:pt>
                <c:pt idx="164404">
                  <c:v>47.535610180380601</c:v>
                </c:pt>
                <c:pt idx="164405">
                  <c:v>47.535714345295403</c:v>
                </c:pt>
                <c:pt idx="164406">
                  <c:v>47.535818509876698</c:v>
                </c:pt>
                <c:pt idx="164407">
                  <c:v>47.535922674124599</c:v>
                </c:pt>
                <c:pt idx="164408">
                  <c:v>47.536026838039099</c:v>
                </c:pt>
                <c:pt idx="164409">
                  <c:v>47.536131001620198</c:v>
                </c:pt>
                <c:pt idx="164410">
                  <c:v>47.536235164867897</c:v>
                </c:pt>
                <c:pt idx="164411">
                  <c:v>47.536339327782201</c:v>
                </c:pt>
                <c:pt idx="164412">
                  <c:v>47.536443490362998</c:v>
                </c:pt>
                <c:pt idx="164413">
                  <c:v>47.536547652610402</c:v>
                </c:pt>
                <c:pt idx="164414">
                  <c:v>47.536651814524397</c:v>
                </c:pt>
                <c:pt idx="164415">
                  <c:v>47.536755976104999</c:v>
                </c:pt>
                <c:pt idx="164416">
                  <c:v>47.5368601373522</c:v>
                </c:pt>
                <c:pt idx="164417">
                  <c:v>47.536964298266</c:v>
                </c:pt>
                <c:pt idx="164418">
                  <c:v>47.537068458846299</c:v>
                </c:pt>
                <c:pt idx="164419">
                  <c:v>47.537172619093297</c:v>
                </c:pt>
                <c:pt idx="164420">
                  <c:v>47.537276779006802</c:v>
                </c:pt>
                <c:pt idx="164421">
                  <c:v>47.537380938586999</c:v>
                </c:pt>
                <c:pt idx="164422">
                  <c:v>47.537485097833702</c:v>
                </c:pt>
                <c:pt idx="164423">
                  <c:v>47.537589256746998</c:v>
                </c:pt>
                <c:pt idx="164424">
                  <c:v>47.537693415326999</c:v>
                </c:pt>
                <c:pt idx="164425">
                  <c:v>47.537797573573499</c:v>
                </c:pt>
                <c:pt idx="164426">
                  <c:v>47.537901731486599</c:v>
                </c:pt>
                <c:pt idx="164427">
                  <c:v>47.538005889066298</c:v>
                </c:pt>
                <c:pt idx="164428">
                  <c:v>47.538110046312603</c:v>
                </c:pt>
                <c:pt idx="164429">
                  <c:v>47.5382142032256</c:v>
                </c:pt>
                <c:pt idx="164430">
                  <c:v>47.538318359805103</c:v>
                </c:pt>
                <c:pt idx="164431">
                  <c:v>47.538422516051199</c:v>
                </c:pt>
                <c:pt idx="164432">
                  <c:v>47.538526671964</c:v>
                </c:pt>
                <c:pt idx="164433">
                  <c:v>47.538630827543301</c:v>
                </c:pt>
                <c:pt idx="164434">
                  <c:v>47.5387349827893</c:v>
                </c:pt>
                <c:pt idx="164435">
                  <c:v>47.5388391377018</c:v>
                </c:pt>
                <c:pt idx="164436">
                  <c:v>47.538943292280997</c:v>
                </c:pt>
                <c:pt idx="164437">
                  <c:v>47.539047446526801</c:v>
                </c:pt>
                <c:pt idx="164438">
                  <c:v>47.539151600439098</c:v>
                </c:pt>
                <c:pt idx="164439">
                  <c:v>47.5392557540181</c:v>
                </c:pt>
                <c:pt idx="164440">
                  <c:v>47.539359907263801</c:v>
                </c:pt>
                <c:pt idx="164441">
                  <c:v>47.539464060176002</c:v>
                </c:pt>
                <c:pt idx="164442">
                  <c:v>47.539568212754801</c:v>
                </c:pt>
                <c:pt idx="164443">
                  <c:v>47.5396723650003</c:v>
                </c:pt>
                <c:pt idx="164444">
                  <c:v>47.539776516912397</c:v>
                </c:pt>
                <c:pt idx="164445">
                  <c:v>47.539880668491101</c:v>
                </c:pt>
                <c:pt idx="164446">
                  <c:v>47.539984819736397</c:v>
                </c:pt>
                <c:pt idx="164447">
                  <c:v>47.540088970648299</c:v>
                </c:pt>
                <c:pt idx="164448">
                  <c:v>47.540193121226899</c:v>
                </c:pt>
                <c:pt idx="164449">
                  <c:v>47.540297271472099</c:v>
                </c:pt>
                <c:pt idx="164450">
                  <c:v>47.540401421383898</c:v>
                </c:pt>
                <c:pt idx="164451">
                  <c:v>47.540505570962303</c:v>
                </c:pt>
                <c:pt idx="164452">
                  <c:v>47.540609720207399</c:v>
                </c:pt>
                <c:pt idx="164453">
                  <c:v>47.540713869119102</c:v>
                </c:pt>
                <c:pt idx="164454">
                  <c:v>47.540818017697397</c:v>
                </c:pt>
                <c:pt idx="164455">
                  <c:v>47.540922165942398</c:v>
                </c:pt>
                <c:pt idx="164456">
                  <c:v>47.541026313853997</c:v>
                </c:pt>
                <c:pt idx="164457">
                  <c:v>47.541130461432203</c:v>
                </c:pt>
                <c:pt idx="164458">
                  <c:v>47.541234608677001</c:v>
                </c:pt>
                <c:pt idx="164459">
                  <c:v>47.541338755588498</c:v>
                </c:pt>
                <c:pt idx="164460">
                  <c:v>47.541442902166601</c:v>
                </c:pt>
                <c:pt idx="164461">
                  <c:v>47.541547048411303</c:v>
                </c:pt>
                <c:pt idx="164462">
                  <c:v>47.541651194322696</c:v>
                </c:pt>
                <c:pt idx="164463">
                  <c:v>47.541755339900703</c:v>
                </c:pt>
                <c:pt idx="164464">
                  <c:v>47.541859485145402</c:v>
                </c:pt>
                <c:pt idx="164465">
                  <c:v>47.541963630056699</c:v>
                </c:pt>
                <c:pt idx="164466">
                  <c:v>47.542067774634702</c:v>
                </c:pt>
                <c:pt idx="164467">
                  <c:v>47.542171918879298</c:v>
                </c:pt>
                <c:pt idx="164468">
                  <c:v>47.542276062790499</c:v>
                </c:pt>
                <c:pt idx="164469">
                  <c:v>47.542380206368399</c:v>
                </c:pt>
                <c:pt idx="164470">
                  <c:v>47.542484349612899</c:v>
                </c:pt>
                <c:pt idx="164471">
                  <c:v>47.542588492524096</c:v>
                </c:pt>
                <c:pt idx="164472">
                  <c:v>47.542692635101901</c:v>
                </c:pt>
                <c:pt idx="164473">
                  <c:v>47.542796777346297</c:v>
                </c:pt>
                <c:pt idx="164474">
                  <c:v>47.542900919257498</c:v>
                </c:pt>
                <c:pt idx="164475">
                  <c:v>47.543005060835199</c:v>
                </c:pt>
                <c:pt idx="164476">
                  <c:v>47.543109202079599</c:v>
                </c:pt>
                <c:pt idx="164477">
                  <c:v>47.543213342990697</c:v>
                </c:pt>
                <c:pt idx="164478">
                  <c:v>47.543317483568401</c:v>
                </c:pt>
                <c:pt idx="164479">
                  <c:v>47.543421623812797</c:v>
                </c:pt>
                <c:pt idx="164480">
                  <c:v>47.543525763723899</c:v>
                </c:pt>
                <c:pt idx="164481">
                  <c:v>47.5436299033016</c:v>
                </c:pt>
                <c:pt idx="164482">
                  <c:v>47.5437340425459</c:v>
                </c:pt>
                <c:pt idx="164483">
                  <c:v>47.543838181456898</c:v>
                </c:pt>
                <c:pt idx="164484">
                  <c:v>47.543942320034603</c:v>
                </c:pt>
                <c:pt idx="164485">
                  <c:v>47.544046458278899</c:v>
                </c:pt>
                <c:pt idx="164486">
                  <c:v>47.544150596189901</c:v>
                </c:pt>
                <c:pt idx="164487">
                  <c:v>47.544254733767602</c:v>
                </c:pt>
                <c:pt idx="164488">
                  <c:v>47.544358871011902</c:v>
                </c:pt>
                <c:pt idx="164489">
                  <c:v>47.5444630079229</c:v>
                </c:pt>
                <c:pt idx="164490">
                  <c:v>47.544567144500597</c:v>
                </c:pt>
                <c:pt idx="164491">
                  <c:v>47.5446712807449</c:v>
                </c:pt>
                <c:pt idx="164492">
                  <c:v>47.544775416655902</c:v>
                </c:pt>
                <c:pt idx="164493">
                  <c:v>47.544879552233603</c:v>
                </c:pt>
                <c:pt idx="164494">
                  <c:v>47.544983687477902</c:v>
                </c:pt>
                <c:pt idx="164495">
                  <c:v>47.545087822388901</c:v>
                </c:pt>
                <c:pt idx="164496">
                  <c:v>47.545191956966598</c:v>
                </c:pt>
                <c:pt idx="164497">
                  <c:v>47.545296091211</c:v>
                </c:pt>
                <c:pt idx="164498">
                  <c:v>47.545400225122002</c:v>
                </c:pt>
                <c:pt idx="164499">
                  <c:v>47.545504358699702</c:v>
                </c:pt>
                <c:pt idx="164500">
                  <c:v>47.545608491944101</c:v>
                </c:pt>
                <c:pt idx="164501">
                  <c:v>47.545712624855199</c:v>
                </c:pt>
                <c:pt idx="164502">
                  <c:v>47.545816757432902</c:v>
                </c:pt>
                <c:pt idx="164503">
                  <c:v>47.545920889677298</c:v>
                </c:pt>
                <c:pt idx="164504">
                  <c:v>47.546025021588399</c:v>
                </c:pt>
                <c:pt idx="164505">
                  <c:v>47.546129153166198</c:v>
                </c:pt>
                <c:pt idx="164506">
                  <c:v>47.546233284410697</c:v>
                </c:pt>
                <c:pt idx="164507">
                  <c:v>47.546337415321901</c:v>
                </c:pt>
                <c:pt idx="164508">
                  <c:v>47.546441545899697</c:v>
                </c:pt>
                <c:pt idx="164509">
                  <c:v>47.546545676144298</c:v>
                </c:pt>
                <c:pt idx="164510">
                  <c:v>47.546649806055498</c:v>
                </c:pt>
                <c:pt idx="164511">
                  <c:v>47.546753935633397</c:v>
                </c:pt>
                <c:pt idx="164512">
                  <c:v>47.546858064878002</c:v>
                </c:pt>
                <c:pt idx="164513">
                  <c:v>47.546962193789298</c:v>
                </c:pt>
                <c:pt idx="164514">
                  <c:v>47.5470663223673</c:v>
                </c:pt>
                <c:pt idx="164515">
                  <c:v>47.547170450612001</c:v>
                </c:pt>
                <c:pt idx="164516">
                  <c:v>47.5472745785233</c:v>
                </c:pt>
                <c:pt idx="164517">
                  <c:v>47.547378706101398</c:v>
                </c:pt>
                <c:pt idx="164518">
                  <c:v>47.547482833346201</c:v>
                </c:pt>
                <c:pt idx="164519">
                  <c:v>47.547586960257703</c:v>
                </c:pt>
                <c:pt idx="164520">
                  <c:v>47.547691086835798</c:v>
                </c:pt>
                <c:pt idx="164521">
                  <c:v>47.547795213080697</c:v>
                </c:pt>
                <c:pt idx="164522">
                  <c:v>47.547899338992302</c:v>
                </c:pt>
                <c:pt idx="164523">
                  <c:v>47.548003464570499</c:v>
                </c:pt>
                <c:pt idx="164524">
                  <c:v>47.548107589815501</c:v>
                </c:pt>
                <c:pt idx="164525">
                  <c:v>47.548211714727202</c:v>
                </c:pt>
                <c:pt idx="164526">
                  <c:v>47.548315839305602</c:v>
                </c:pt>
                <c:pt idx="164527">
                  <c:v>47.5484199635507</c:v>
                </c:pt>
                <c:pt idx="164528">
                  <c:v>47.548524087462503</c:v>
                </c:pt>
                <c:pt idx="164529">
                  <c:v>47.548628211040999</c:v>
                </c:pt>
                <c:pt idx="164530">
                  <c:v>47.5487323342862</c:v>
                </c:pt>
                <c:pt idx="164531">
                  <c:v>47.548836457198099</c:v>
                </c:pt>
                <c:pt idx="164532">
                  <c:v>47.548940579776698</c:v>
                </c:pt>
                <c:pt idx="164533">
                  <c:v>47.549044702022101</c:v>
                </c:pt>
                <c:pt idx="164534">
                  <c:v>47.549148823934203</c:v>
                </c:pt>
                <c:pt idx="164535">
                  <c:v>47.549252945512897</c:v>
                </c:pt>
                <c:pt idx="164536">
                  <c:v>47.549357066758397</c:v>
                </c:pt>
                <c:pt idx="164537">
                  <c:v>47.549461187670602</c:v>
                </c:pt>
                <c:pt idx="164538">
                  <c:v>47.549565308249598</c:v>
                </c:pt>
                <c:pt idx="164539">
                  <c:v>47.5496694284952</c:v>
                </c:pt>
                <c:pt idx="164540">
                  <c:v>47.5497735484076</c:v>
                </c:pt>
                <c:pt idx="164541">
                  <c:v>47.549877667986699</c:v>
                </c:pt>
                <c:pt idx="164542">
                  <c:v>47.549981787232497</c:v>
                </c:pt>
                <c:pt idx="164543">
                  <c:v>47.550085906145</c:v>
                </c:pt>
                <c:pt idx="164544">
                  <c:v>47.550190024724301</c:v>
                </c:pt>
                <c:pt idx="164545">
                  <c:v>47.550294142970301</c:v>
                </c:pt>
                <c:pt idx="164546">
                  <c:v>47.550398260883</c:v>
                </c:pt>
                <c:pt idx="164547">
                  <c:v>47.550502378462497</c:v>
                </c:pt>
                <c:pt idx="164548">
                  <c:v>47.5506064957086</c:v>
                </c:pt>
                <c:pt idx="164549">
                  <c:v>47.550710612621501</c:v>
                </c:pt>
                <c:pt idx="164550">
                  <c:v>47.5508147292012</c:v>
                </c:pt>
                <c:pt idx="164551">
                  <c:v>47.550918845447498</c:v>
                </c:pt>
                <c:pt idx="164552">
                  <c:v>47.551022961360601</c:v>
                </c:pt>
                <c:pt idx="164553">
                  <c:v>47.551127076940503</c:v>
                </c:pt>
                <c:pt idx="164554">
                  <c:v>47.551231192186997</c:v>
                </c:pt>
                <c:pt idx="164555">
                  <c:v>47.551335307100302</c:v>
                </c:pt>
                <c:pt idx="164556">
                  <c:v>47.551439421680399</c:v>
                </c:pt>
                <c:pt idx="164557">
                  <c:v>47.551543535927202</c:v>
                </c:pt>
                <c:pt idx="164558">
                  <c:v>47.551647649840703</c:v>
                </c:pt>
                <c:pt idx="164559">
                  <c:v>47.551751763420903</c:v>
                </c:pt>
                <c:pt idx="164560">
                  <c:v>47.551855876667901</c:v>
                </c:pt>
                <c:pt idx="164561">
                  <c:v>47.551959989581697</c:v>
                </c:pt>
                <c:pt idx="164562">
                  <c:v>47.552064102162198</c:v>
                </c:pt>
                <c:pt idx="164563">
                  <c:v>47.552168214409399</c:v>
                </c:pt>
                <c:pt idx="164564">
                  <c:v>47.552272326323397</c:v>
                </c:pt>
                <c:pt idx="164565">
                  <c:v>47.552376437904101</c:v>
                </c:pt>
                <c:pt idx="164566">
                  <c:v>47.552480549151603</c:v>
                </c:pt>
                <c:pt idx="164567">
                  <c:v>47.552584660065797</c:v>
                </c:pt>
                <c:pt idx="164568">
                  <c:v>47.552688770646803</c:v>
                </c:pt>
                <c:pt idx="164569">
                  <c:v>47.552792880894501</c:v>
                </c:pt>
                <c:pt idx="164570">
                  <c:v>47.552896990809003</c:v>
                </c:pt>
                <c:pt idx="164571">
                  <c:v>47.553001100390198</c:v>
                </c:pt>
                <c:pt idx="164572">
                  <c:v>47.553105209638197</c:v>
                </c:pt>
                <c:pt idx="164573">
                  <c:v>47.553209318553002</c:v>
                </c:pt>
                <c:pt idx="164574">
                  <c:v>47.553313427134498</c:v>
                </c:pt>
                <c:pt idx="164575">
                  <c:v>47.5534175353827</c:v>
                </c:pt>
                <c:pt idx="164576">
                  <c:v>47.553521643297699</c:v>
                </c:pt>
                <c:pt idx="164577">
                  <c:v>47.553625750879498</c:v>
                </c:pt>
                <c:pt idx="164578">
                  <c:v>47.553729858128001</c:v>
                </c:pt>
                <c:pt idx="164579">
                  <c:v>47.553833965043303</c:v>
                </c:pt>
                <c:pt idx="164580">
                  <c:v>47.553938071625403</c:v>
                </c:pt>
                <c:pt idx="164581">
                  <c:v>47.554042177874202</c:v>
                </c:pt>
                <c:pt idx="164582">
                  <c:v>47.554146283789798</c:v>
                </c:pt>
                <c:pt idx="164583">
                  <c:v>47.5542503893722</c:v>
                </c:pt>
                <c:pt idx="164584">
                  <c:v>47.5543544946213</c:v>
                </c:pt>
                <c:pt idx="164585">
                  <c:v>47.554458599537199</c:v>
                </c:pt>
                <c:pt idx="164586">
                  <c:v>47.554562704119903</c:v>
                </c:pt>
                <c:pt idx="164587">
                  <c:v>47.554666808369298</c:v>
                </c:pt>
                <c:pt idx="164588">
                  <c:v>47.554770912285498</c:v>
                </c:pt>
                <c:pt idx="164589">
                  <c:v>47.554875015868497</c:v>
                </c:pt>
                <c:pt idx="164590">
                  <c:v>47.554979119118201</c:v>
                </c:pt>
                <c:pt idx="164591">
                  <c:v>47.555083222034703</c:v>
                </c:pt>
                <c:pt idx="164592">
                  <c:v>47.555187324617997</c:v>
                </c:pt>
                <c:pt idx="164593">
                  <c:v>47.555291426868102</c:v>
                </c:pt>
                <c:pt idx="164594">
                  <c:v>47.555395528784999</c:v>
                </c:pt>
                <c:pt idx="164595">
                  <c:v>47.555499630368601</c:v>
                </c:pt>
                <c:pt idx="164596">
                  <c:v>47.555603731619001</c:v>
                </c:pt>
                <c:pt idx="164597">
                  <c:v>47.5557078325362</c:v>
                </c:pt>
                <c:pt idx="164598">
                  <c:v>47.555811933120196</c:v>
                </c:pt>
                <c:pt idx="164599">
                  <c:v>47.555916033370998</c:v>
                </c:pt>
                <c:pt idx="164600">
                  <c:v>47.556020133288499</c:v>
                </c:pt>
                <c:pt idx="164601">
                  <c:v>47.556124232872797</c:v>
                </c:pt>
                <c:pt idx="164602">
                  <c:v>47.556228332123901</c:v>
                </c:pt>
                <c:pt idx="164603">
                  <c:v>47.556332431041902</c:v>
                </c:pt>
                <c:pt idx="164604">
                  <c:v>47.556436529626502</c:v>
                </c:pt>
                <c:pt idx="164605">
                  <c:v>47.556540627878</c:v>
                </c:pt>
                <c:pt idx="164606">
                  <c:v>47.556644725796303</c:v>
                </c:pt>
                <c:pt idx="164607">
                  <c:v>47.556748823381398</c:v>
                </c:pt>
                <c:pt idx="164608">
                  <c:v>47.556852920633197</c:v>
                </c:pt>
                <c:pt idx="164609">
                  <c:v>47.556957017551902</c:v>
                </c:pt>
                <c:pt idx="164610">
                  <c:v>47.557061114137298</c:v>
                </c:pt>
                <c:pt idx="164611">
                  <c:v>47.557165210389599</c:v>
                </c:pt>
                <c:pt idx="164612">
                  <c:v>47.557269306308598</c:v>
                </c:pt>
                <c:pt idx="164613">
                  <c:v>47.557373401894502</c:v>
                </c:pt>
                <c:pt idx="164614">
                  <c:v>47.557477497147097</c:v>
                </c:pt>
                <c:pt idx="164615">
                  <c:v>47.557581592066498</c:v>
                </c:pt>
                <c:pt idx="164616">
                  <c:v>47.557685686652803</c:v>
                </c:pt>
                <c:pt idx="164617">
                  <c:v>47.5577897809058</c:v>
                </c:pt>
                <c:pt idx="164618">
                  <c:v>47.557893874825702</c:v>
                </c:pt>
                <c:pt idx="164619">
                  <c:v>47.557997968412302</c:v>
                </c:pt>
                <c:pt idx="164620">
                  <c:v>47.558102061665799</c:v>
                </c:pt>
                <c:pt idx="164621">
                  <c:v>47.558206154586003</c:v>
                </c:pt>
                <c:pt idx="164622">
                  <c:v>47.558310247173097</c:v>
                </c:pt>
                <c:pt idx="164623">
                  <c:v>47.558414339427003</c:v>
                </c:pt>
                <c:pt idx="164624">
                  <c:v>47.5585184313477</c:v>
                </c:pt>
                <c:pt idx="164625">
                  <c:v>47.558622522935202</c:v>
                </c:pt>
                <c:pt idx="164626">
                  <c:v>47.558726614189503</c:v>
                </c:pt>
                <c:pt idx="164627">
                  <c:v>47.558830705110601</c:v>
                </c:pt>
                <c:pt idx="164628">
                  <c:v>47.558934795698597</c:v>
                </c:pt>
                <c:pt idx="164629">
                  <c:v>47.559038885953299</c:v>
                </c:pt>
                <c:pt idx="164630">
                  <c:v>47.559142975874899</c:v>
                </c:pt>
                <c:pt idx="164631">
                  <c:v>47.559247065463303</c:v>
                </c:pt>
                <c:pt idx="164632">
                  <c:v>47.559351154718499</c:v>
                </c:pt>
                <c:pt idx="164633">
                  <c:v>47.5594552436405</c:v>
                </c:pt>
                <c:pt idx="164634">
                  <c:v>47.559559332229398</c:v>
                </c:pt>
                <c:pt idx="164635">
                  <c:v>47.559663420485002</c:v>
                </c:pt>
                <c:pt idx="164636">
                  <c:v>47.559767508407496</c:v>
                </c:pt>
                <c:pt idx="164637">
                  <c:v>47.559871595996803</c:v>
                </c:pt>
                <c:pt idx="164638">
                  <c:v>47.559975683253001</c:v>
                </c:pt>
                <c:pt idx="164639">
                  <c:v>47.560079770176003</c:v>
                </c:pt>
                <c:pt idx="164640">
                  <c:v>47.560183856765804</c:v>
                </c:pt>
                <c:pt idx="164641">
                  <c:v>47.560287943022402</c:v>
                </c:pt>
                <c:pt idx="164642">
                  <c:v>47.560392028945799</c:v>
                </c:pt>
                <c:pt idx="164643">
                  <c:v>47.5604961145361</c:v>
                </c:pt>
                <c:pt idx="164644">
                  <c:v>47.5606001997932</c:v>
                </c:pt>
                <c:pt idx="164645">
                  <c:v>47.560704284717197</c:v>
                </c:pt>
                <c:pt idx="164646">
                  <c:v>47.560808369307999</c:v>
                </c:pt>
                <c:pt idx="164647">
                  <c:v>47.560912453565599</c:v>
                </c:pt>
                <c:pt idx="164648">
                  <c:v>47.561016537489998</c:v>
                </c:pt>
                <c:pt idx="164649">
                  <c:v>47.561120621081301</c:v>
                </c:pt>
                <c:pt idx="164650">
                  <c:v>47.561224704339402</c:v>
                </c:pt>
                <c:pt idx="164651">
                  <c:v>47.561328787264401</c:v>
                </c:pt>
                <c:pt idx="164652">
                  <c:v>47.561432869856198</c:v>
                </c:pt>
                <c:pt idx="164653">
                  <c:v>47.5615369521148</c:v>
                </c:pt>
                <c:pt idx="164654">
                  <c:v>47.561641034040299</c:v>
                </c:pt>
                <c:pt idx="164655">
                  <c:v>47.561745115632597</c:v>
                </c:pt>
                <c:pt idx="164656">
                  <c:v>47.561849196891799</c:v>
                </c:pt>
                <c:pt idx="164657">
                  <c:v>47.5619532778178</c:v>
                </c:pt>
                <c:pt idx="164658">
                  <c:v>47.562057358410698</c:v>
                </c:pt>
                <c:pt idx="164659">
                  <c:v>47.562161438670401</c:v>
                </c:pt>
                <c:pt idx="164660">
                  <c:v>47.562265518597002</c:v>
                </c:pt>
                <c:pt idx="164661">
                  <c:v>47.562369598190401</c:v>
                </c:pt>
                <c:pt idx="164662">
                  <c:v>47.562473677450598</c:v>
                </c:pt>
                <c:pt idx="164663">
                  <c:v>47.562577756377799</c:v>
                </c:pt>
                <c:pt idx="164664">
                  <c:v>47.562681834971698</c:v>
                </c:pt>
                <c:pt idx="164665">
                  <c:v>47.562785913232503</c:v>
                </c:pt>
                <c:pt idx="164666">
                  <c:v>47.562889991160198</c:v>
                </c:pt>
                <c:pt idx="164667">
                  <c:v>47.562994068754698</c:v>
                </c:pt>
                <c:pt idx="164668">
                  <c:v>47.563098146016102</c:v>
                </c:pt>
                <c:pt idx="164669">
                  <c:v>47.563202222944398</c:v>
                </c:pt>
                <c:pt idx="164670">
                  <c:v>47.563306299539498</c:v>
                </c:pt>
                <c:pt idx="164671">
                  <c:v>47.563410375801404</c:v>
                </c:pt>
                <c:pt idx="164672">
                  <c:v>47.5635144517302</c:v>
                </c:pt>
                <c:pt idx="164673">
                  <c:v>47.5636185273259</c:v>
                </c:pt>
                <c:pt idx="164674">
                  <c:v>47.563722602588498</c:v>
                </c:pt>
                <c:pt idx="164675">
                  <c:v>47.563826677517902</c:v>
                </c:pt>
                <c:pt idx="164676">
                  <c:v>47.563930752114203</c:v>
                </c:pt>
                <c:pt idx="164677">
                  <c:v>47.564034826377302</c:v>
                </c:pt>
                <c:pt idx="164678">
                  <c:v>47.564138900307299</c:v>
                </c:pt>
                <c:pt idx="164679">
                  <c:v>47.5642429739042</c:v>
                </c:pt>
                <c:pt idx="164680">
                  <c:v>47.564347047167999</c:v>
                </c:pt>
                <c:pt idx="164681">
                  <c:v>47.564451120098603</c:v>
                </c:pt>
                <c:pt idx="164682">
                  <c:v>47.564555192696098</c:v>
                </c:pt>
                <c:pt idx="164683">
                  <c:v>47.564659264960397</c:v>
                </c:pt>
                <c:pt idx="164684">
                  <c:v>47.564763336891701</c:v>
                </c:pt>
                <c:pt idx="164685">
                  <c:v>47.564867408489803</c:v>
                </c:pt>
                <c:pt idx="164686">
                  <c:v>47.564971479754803</c:v>
                </c:pt>
                <c:pt idx="164687">
                  <c:v>47.5650755506867</c:v>
                </c:pt>
                <c:pt idx="164688">
                  <c:v>47.565179621285402</c:v>
                </c:pt>
                <c:pt idx="164689">
                  <c:v>47.565283691551002</c:v>
                </c:pt>
                <c:pt idx="164690">
                  <c:v>47.5653877614835</c:v>
                </c:pt>
                <c:pt idx="164691">
                  <c:v>47.565491831082902</c:v>
                </c:pt>
                <c:pt idx="164692">
                  <c:v>47.565595900349201</c:v>
                </c:pt>
                <c:pt idx="164693">
                  <c:v>47.565699969282299</c:v>
                </c:pt>
                <c:pt idx="164694">
                  <c:v>47.565804037882401</c:v>
                </c:pt>
                <c:pt idx="164695">
                  <c:v>47.565908106149301</c:v>
                </c:pt>
                <c:pt idx="164696">
                  <c:v>47.566012174083099</c:v>
                </c:pt>
                <c:pt idx="164697">
                  <c:v>47.566116241683801</c:v>
                </c:pt>
                <c:pt idx="164698">
                  <c:v>47.566220308951401</c:v>
                </c:pt>
                <c:pt idx="164699">
                  <c:v>47.566324375885898</c:v>
                </c:pt>
                <c:pt idx="164700">
                  <c:v>47.5664284424873</c:v>
                </c:pt>
                <c:pt idx="164701">
                  <c:v>47.5665325087555</c:v>
                </c:pt>
                <c:pt idx="164702">
                  <c:v>47.566636574690698</c:v>
                </c:pt>
                <c:pt idx="164703">
                  <c:v>47.5667406402927</c:v>
                </c:pt>
                <c:pt idx="164704">
                  <c:v>47.566844705561699</c:v>
                </c:pt>
                <c:pt idx="164705">
                  <c:v>47.566948770497497</c:v>
                </c:pt>
                <c:pt idx="164706">
                  <c:v>47.567052835100199</c:v>
                </c:pt>
                <c:pt idx="164707">
                  <c:v>47.567156899369898</c:v>
                </c:pt>
                <c:pt idx="164708">
                  <c:v>47.567260963306403</c:v>
                </c:pt>
                <c:pt idx="164709">
                  <c:v>47.567365026909798</c:v>
                </c:pt>
                <c:pt idx="164710">
                  <c:v>47.567469090180197</c:v>
                </c:pt>
                <c:pt idx="164711">
                  <c:v>47.567573153117401</c:v>
                </c:pt>
                <c:pt idx="164712">
                  <c:v>47.567677215721602</c:v>
                </c:pt>
                <c:pt idx="164713">
                  <c:v>47.567781277992601</c:v>
                </c:pt>
                <c:pt idx="164714">
                  <c:v>47.567885339930598</c:v>
                </c:pt>
                <c:pt idx="164715">
                  <c:v>47.567989401535399</c:v>
                </c:pt>
                <c:pt idx="164716">
                  <c:v>47.568093462807198</c:v>
                </c:pt>
                <c:pt idx="164717">
                  <c:v>47.568197523745901</c:v>
                </c:pt>
                <c:pt idx="164718">
                  <c:v>47.568301584351502</c:v>
                </c:pt>
                <c:pt idx="164719">
                  <c:v>47.568405644624001</c:v>
                </c:pt>
                <c:pt idx="164720">
                  <c:v>47.568509704563397</c:v>
                </c:pt>
                <c:pt idx="164721">
                  <c:v>47.568613764169697</c:v>
                </c:pt>
                <c:pt idx="164722">
                  <c:v>47.568717823442903</c:v>
                </c:pt>
                <c:pt idx="164723">
                  <c:v>47.568821882383098</c:v>
                </c:pt>
                <c:pt idx="164724">
                  <c:v>47.568925940990198</c:v>
                </c:pt>
                <c:pt idx="164725">
                  <c:v>47.569029999264203</c:v>
                </c:pt>
                <c:pt idx="164726">
                  <c:v>47.569134057205098</c:v>
                </c:pt>
                <c:pt idx="164727">
                  <c:v>47.569238114812897</c:v>
                </c:pt>
                <c:pt idx="164728">
                  <c:v>47.569342172087602</c:v>
                </c:pt>
                <c:pt idx="164729">
                  <c:v>47.569446229029303</c:v>
                </c:pt>
                <c:pt idx="164730">
                  <c:v>47.569550285637902</c:v>
                </c:pt>
                <c:pt idx="164731">
                  <c:v>47.569654341913399</c:v>
                </c:pt>
                <c:pt idx="164732">
                  <c:v>47.5697583978559</c:v>
                </c:pt>
                <c:pt idx="164733">
                  <c:v>47.569862453465198</c:v>
                </c:pt>
                <c:pt idx="164734">
                  <c:v>47.569966508741501</c:v>
                </c:pt>
                <c:pt idx="164735">
                  <c:v>47.570070563684801</c:v>
                </c:pt>
                <c:pt idx="164736">
                  <c:v>47.570174618294899</c:v>
                </c:pt>
                <c:pt idx="164737">
                  <c:v>47.570278672572002</c:v>
                </c:pt>
                <c:pt idx="164738">
                  <c:v>47.570382726516002</c:v>
                </c:pt>
                <c:pt idx="164739">
                  <c:v>47.570486780126998</c:v>
                </c:pt>
                <c:pt idx="164740">
                  <c:v>47.5705908334049</c:v>
                </c:pt>
                <c:pt idx="164741">
                  <c:v>47.570694886349699</c:v>
                </c:pt>
                <c:pt idx="164742">
                  <c:v>47.570798938961403</c:v>
                </c:pt>
                <c:pt idx="164743">
                  <c:v>47.570902991240096</c:v>
                </c:pt>
                <c:pt idx="164744">
                  <c:v>47.571007043185702</c:v>
                </c:pt>
                <c:pt idx="164745">
                  <c:v>47.571111094798297</c:v>
                </c:pt>
                <c:pt idx="164746">
                  <c:v>47.571215146077797</c:v>
                </c:pt>
                <c:pt idx="164747">
                  <c:v>47.571319197024302</c:v>
                </c:pt>
                <c:pt idx="164748">
                  <c:v>47.571423247637703</c:v>
                </c:pt>
                <c:pt idx="164749">
                  <c:v>47.571527297918003</c:v>
                </c:pt>
                <c:pt idx="164750">
                  <c:v>47.571631347865299</c:v>
                </c:pt>
                <c:pt idx="164751">
                  <c:v>47.5717353974795</c:v>
                </c:pt>
                <c:pt idx="164752">
                  <c:v>47.571839446760698</c:v>
                </c:pt>
                <c:pt idx="164753">
                  <c:v>47.571943495708801</c:v>
                </c:pt>
                <c:pt idx="164754">
                  <c:v>47.572047544323901</c:v>
                </c:pt>
                <c:pt idx="164755">
                  <c:v>47.572151592605898</c:v>
                </c:pt>
                <c:pt idx="164756">
                  <c:v>47.5722556405548</c:v>
                </c:pt>
                <c:pt idx="164757">
                  <c:v>47.572359688170799</c:v>
                </c:pt>
                <c:pt idx="164758">
                  <c:v>47.572463735453603</c:v>
                </c:pt>
                <c:pt idx="164759">
                  <c:v>47.572567782403503</c:v>
                </c:pt>
                <c:pt idx="164760">
                  <c:v>47.572671829020202</c:v>
                </c:pt>
                <c:pt idx="164761">
                  <c:v>47.572775875304004</c:v>
                </c:pt>
                <c:pt idx="164762">
                  <c:v>47.572879921254703</c:v>
                </c:pt>
                <c:pt idx="164763">
                  <c:v>47.5729839668723</c:v>
                </c:pt>
                <c:pt idx="164764">
                  <c:v>47.573088012156902</c:v>
                </c:pt>
                <c:pt idx="164765">
                  <c:v>47.5731920571085</c:v>
                </c:pt>
                <c:pt idx="164766">
                  <c:v>47.573296101727003</c:v>
                </c:pt>
                <c:pt idx="164767">
                  <c:v>47.573400146012503</c:v>
                </c:pt>
                <c:pt idx="164768">
                  <c:v>47.573504189965</c:v>
                </c:pt>
                <c:pt idx="164769">
                  <c:v>47.573608233584402</c:v>
                </c:pt>
                <c:pt idx="164770">
                  <c:v>47.573712276870801</c:v>
                </c:pt>
                <c:pt idx="164771">
                  <c:v>47.573816319824097</c:v>
                </c:pt>
                <c:pt idx="164772">
                  <c:v>47.573920362444497</c:v>
                </c:pt>
                <c:pt idx="164773">
                  <c:v>47.574024404731801</c:v>
                </c:pt>
                <c:pt idx="164774">
                  <c:v>47.574128446685997</c:v>
                </c:pt>
                <c:pt idx="164775">
                  <c:v>47.574232488307302</c:v>
                </c:pt>
                <c:pt idx="164776">
                  <c:v>47.574336529595499</c:v>
                </c:pt>
                <c:pt idx="164777">
                  <c:v>47.5744405705506</c:v>
                </c:pt>
                <c:pt idx="164778">
                  <c:v>47.574544611172797</c:v>
                </c:pt>
                <c:pt idx="164779">
                  <c:v>47.574648651461899</c:v>
                </c:pt>
                <c:pt idx="164780">
                  <c:v>47.574752691417999</c:v>
                </c:pt>
                <c:pt idx="164781">
                  <c:v>47.574856731041102</c:v>
                </c:pt>
                <c:pt idx="164782">
                  <c:v>47.574960770331202</c:v>
                </c:pt>
                <c:pt idx="164783">
                  <c:v>47.5750648092882</c:v>
                </c:pt>
                <c:pt idx="164784">
                  <c:v>47.575168847912202</c:v>
                </c:pt>
                <c:pt idx="164785">
                  <c:v>47.575272886203201</c:v>
                </c:pt>
                <c:pt idx="164786">
                  <c:v>47.575376924161198</c:v>
                </c:pt>
                <c:pt idx="164787">
                  <c:v>47.575480961786198</c:v>
                </c:pt>
                <c:pt idx="164788">
                  <c:v>47.575584999078103</c:v>
                </c:pt>
                <c:pt idx="164789">
                  <c:v>47.575689036037097</c:v>
                </c:pt>
                <c:pt idx="164790">
                  <c:v>47.575793072662997</c:v>
                </c:pt>
                <c:pt idx="164791">
                  <c:v>47.5758971089559</c:v>
                </c:pt>
                <c:pt idx="164792">
                  <c:v>47.5760011449158</c:v>
                </c:pt>
                <c:pt idx="164793">
                  <c:v>47.576105180542697</c:v>
                </c:pt>
                <c:pt idx="164794">
                  <c:v>47.576209215836599</c:v>
                </c:pt>
                <c:pt idx="164795">
                  <c:v>47.576313250797497</c:v>
                </c:pt>
                <c:pt idx="164796">
                  <c:v>47.5764172854253</c:v>
                </c:pt>
                <c:pt idx="164797">
                  <c:v>47.5765213197202</c:v>
                </c:pt>
                <c:pt idx="164798">
                  <c:v>47.576625353682097</c:v>
                </c:pt>
                <c:pt idx="164799">
                  <c:v>47.576729387310898</c:v>
                </c:pt>
                <c:pt idx="164800">
                  <c:v>47.576833420606803</c:v>
                </c:pt>
                <c:pt idx="164801">
                  <c:v>47.576937453569599</c:v>
                </c:pt>
                <c:pt idx="164802">
                  <c:v>47.577041486199498</c:v>
                </c:pt>
                <c:pt idx="164803">
                  <c:v>47.577145518496302</c:v>
                </c:pt>
                <c:pt idx="164804">
                  <c:v>47.577249550460202</c:v>
                </c:pt>
                <c:pt idx="164805">
                  <c:v>47.577353582091</c:v>
                </c:pt>
                <c:pt idx="164806">
                  <c:v>47.577457613388901</c:v>
                </c:pt>
                <c:pt idx="164807">
                  <c:v>47.5775616443538</c:v>
                </c:pt>
                <c:pt idx="164808">
                  <c:v>47.577665674985603</c:v>
                </c:pt>
                <c:pt idx="164809">
                  <c:v>47.577769705284503</c:v>
                </c:pt>
                <c:pt idx="164810">
                  <c:v>47.5778737352504</c:v>
                </c:pt>
                <c:pt idx="164811">
                  <c:v>47.5779777648833</c:v>
                </c:pt>
                <c:pt idx="164812">
                  <c:v>47.578081794183198</c:v>
                </c:pt>
                <c:pt idx="164813">
                  <c:v>47.5781858231501</c:v>
                </c:pt>
                <c:pt idx="164814">
                  <c:v>47.578289851784099</c:v>
                </c:pt>
                <c:pt idx="164815">
                  <c:v>47.578393880085002</c:v>
                </c:pt>
                <c:pt idx="164816">
                  <c:v>47.578497908053002</c:v>
                </c:pt>
                <c:pt idx="164817">
                  <c:v>47.5786019356879</c:v>
                </c:pt>
                <c:pt idx="164818">
                  <c:v>47.578705962989901</c:v>
                </c:pt>
                <c:pt idx="164819">
                  <c:v>47.578809989958998</c:v>
                </c:pt>
                <c:pt idx="164820">
                  <c:v>47.578914016595</c:v>
                </c:pt>
                <c:pt idx="164821">
                  <c:v>47.579018042897999</c:v>
                </c:pt>
                <c:pt idx="164822">
                  <c:v>47.579122068868102</c:v>
                </c:pt>
                <c:pt idx="164823">
                  <c:v>47.579226094505202</c:v>
                </c:pt>
                <c:pt idx="164824">
                  <c:v>47.579330119809299</c:v>
                </c:pt>
                <c:pt idx="164825">
                  <c:v>47.5794341447805</c:v>
                </c:pt>
                <c:pt idx="164826">
                  <c:v>47.579538169418598</c:v>
                </c:pt>
                <c:pt idx="164827">
                  <c:v>47.579642193723799</c:v>
                </c:pt>
                <c:pt idx="164828">
                  <c:v>47.579746217695998</c:v>
                </c:pt>
                <c:pt idx="164829">
                  <c:v>47.579850241335301</c:v>
                </c:pt>
                <c:pt idx="164830">
                  <c:v>47.5799542646416</c:v>
                </c:pt>
                <c:pt idx="164831">
                  <c:v>47.580058287614897</c:v>
                </c:pt>
                <c:pt idx="164832">
                  <c:v>47.580162310255197</c:v>
                </c:pt>
                <c:pt idx="164833">
                  <c:v>47.580266332562601</c:v>
                </c:pt>
                <c:pt idx="164834">
                  <c:v>47.580370354537003</c:v>
                </c:pt>
                <c:pt idx="164835">
                  <c:v>47.580474376178401</c:v>
                </c:pt>
                <c:pt idx="164836">
                  <c:v>47.580578397486903</c:v>
                </c:pt>
                <c:pt idx="164837">
                  <c:v>47.580682418462402</c:v>
                </c:pt>
                <c:pt idx="164838">
                  <c:v>47.580786439104997</c:v>
                </c:pt>
                <c:pt idx="164839">
                  <c:v>47.580890459414597</c:v>
                </c:pt>
                <c:pt idx="164840">
                  <c:v>47.580994479391201</c:v>
                </c:pt>
                <c:pt idx="164841">
                  <c:v>47.581098499034901</c:v>
                </c:pt>
                <c:pt idx="164842">
                  <c:v>47.581202518345599</c:v>
                </c:pt>
                <c:pt idx="164843">
                  <c:v>47.5813065373233</c:v>
                </c:pt>
                <c:pt idx="164844">
                  <c:v>47.581410555968198</c:v>
                </c:pt>
                <c:pt idx="164845">
                  <c:v>47.58151457428</c:v>
                </c:pt>
                <c:pt idx="164846">
                  <c:v>47.581618592258899</c:v>
                </c:pt>
                <c:pt idx="164847">
                  <c:v>47.581722609904801</c:v>
                </c:pt>
                <c:pt idx="164848">
                  <c:v>47.581826627217801</c:v>
                </c:pt>
                <c:pt idx="164849">
                  <c:v>47.581930644197897</c:v>
                </c:pt>
                <c:pt idx="164850">
                  <c:v>47.582034660844997</c:v>
                </c:pt>
                <c:pt idx="164851">
                  <c:v>47.582138677159101</c:v>
                </c:pt>
                <c:pt idx="164852">
                  <c:v>47.582242693140302</c:v>
                </c:pt>
                <c:pt idx="164853">
                  <c:v>47.582346708788599</c:v>
                </c:pt>
                <c:pt idx="164854">
                  <c:v>47.5824507241039</c:v>
                </c:pt>
                <c:pt idx="164855">
                  <c:v>47.582554739086198</c:v>
                </c:pt>
                <c:pt idx="164856">
                  <c:v>47.5826587537357</c:v>
                </c:pt>
                <c:pt idx="164857">
                  <c:v>47.582762768052099</c:v>
                </c:pt>
                <c:pt idx="164858">
                  <c:v>47.582866782035701</c:v>
                </c:pt>
                <c:pt idx="164859">
                  <c:v>47.5829707956863</c:v>
                </c:pt>
                <c:pt idx="164860">
                  <c:v>47.583074809003897</c:v>
                </c:pt>
                <c:pt idx="164861">
                  <c:v>47.583178821988703</c:v>
                </c:pt>
                <c:pt idx="164862">
                  <c:v>47.5832828346404</c:v>
                </c:pt>
                <c:pt idx="164863">
                  <c:v>47.5833868469593</c:v>
                </c:pt>
                <c:pt idx="164864">
                  <c:v>47.583490858945197</c:v>
                </c:pt>
                <c:pt idx="164865">
                  <c:v>47.583594870598198</c:v>
                </c:pt>
                <c:pt idx="164866">
                  <c:v>47.583698881918302</c:v>
                </c:pt>
                <c:pt idx="164867">
                  <c:v>47.583802892905403</c:v>
                </c:pt>
                <c:pt idx="164868">
                  <c:v>47.583906903559601</c:v>
                </c:pt>
                <c:pt idx="164869">
                  <c:v>47.584010913880803</c:v>
                </c:pt>
                <c:pt idx="164870">
                  <c:v>47.584114923869201</c:v>
                </c:pt>
                <c:pt idx="164871">
                  <c:v>47.584218933524603</c:v>
                </c:pt>
                <c:pt idx="164872">
                  <c:v>47.584322942847102</c:v>
                </c:pt>
                <c:pt idx="164873">
                  <c:v>47.584426951836598</c:v>
                </c:pt>
                <c:pt idx="164874">
                  <c:v>47.584530960493296</c:v>
                </c:pt>
                <c:pt idx="164875">
                  <c:v>47.584634968816999</c:v>
                </c:pt>
                <c:pt idx="164876">
                  <c:v>47.584738976807799</c:v>
                </c:pt>
                <c:pt idx="164877">
                  <c:v>47.584842984465602</c:v>
                </c:pt>
                <c:pt idx="164878">
                  <c:v>47.584946991790602</c:v>
                </c:pt>
                <c:pt idx="164879">
                  <c:v>47.585050998782599</c:v>
                </c:pt>
                <c:pt idx="164880">
                  <c:v>47.585155005441699</c:v>
                </c:pt>
                <c:pt idx="164881">
                  <c:v>47.585259011767903</c:v>
                </c:pt>
                <c:pt idx="164882">
                  <c:v>47.585363017761203</c:v>
                </c:pt>
                <c:pt idx="164883">
                  <c:v>47.5854670234216</c:v>
                </c:pt>
                <c:pt idx="164884">
                  <c:v>47.585571028749001</c:v>
                </c:pt>
                <c:pt idx="164885">
                  <c:v>47.585675033743598</c:v>
                </c:pt>
                <c:pt idx="164886">
                  <c:v>47.5857790384052</c:v>
                </c:pt>
                <c:pt idx="164887">
                  <c:v>47.585883042733997</c:v>
                </c:pt>
                <c:pt idx="164888">
                  <c:v>47.585987046729798</c:v>
                </c:pt>
                <c:pt idx="164889">
                  <c:v>47.586091050392703</c:v>
                </c:pt>
                <c:pt idx="164890">
                  <c:v>47.586195053722697</c:v>
                </c:pt>
                <c:pt idx="164891">
                  <c:v>47.586299056719803</c:v>
                </c:pt>
                <c:pt idx="164892">
                  <c:v>47.586403059383997</c:v>
                </c:pt>
                <c:pt idx="164893">
                  <c:v>47.586507061715302</c:v>
                </c:pt>
                <c:pt idx="164894">
                  <c:v>47.586611063713697</c:v>
                </c:pt>
                <c:pt idx="164895">
                  <c:v>47.586715065379202</c:v>
                </c:pt>
                <c:pt idx="164896">
                  <c:v>47.586819066711698</c:v>
                </c:pt>
                <c:pt idx="164897">
                  <c:v>47.586923067711403</c:v>
                </c:pt>
                <c:pt idx="164898">
                  <c:v>47.587027068378198</c:v>
                </c:pt>
                <c:pt idx="164899">
                  <c:v>47.587131068712097</c:v>
                </c:pt>
                <c:pt idx="164900">
                  <c:v>47.587235068713099</c:v>
                </c:pt>
                <c:pt idx="164901">
                  <c:v>47.587339068381198</c:v>
                </c:pt>
                <c:pt idx="164902">
                  <c:v>47.5874430677164</c:v>
                </c:pt>
                <c:pt idx="164903">
                  <c:v>47.587547066718699</c:v>
                </c:pt>
                <c:pt idx="164904">
                  <c:v>47.587651065388201</c:v>
                </c:pt>
                <c:pt idx="164905">
                  <c:v>47.5877550637247</c:v>
                </c:pt>
                <c:pt idx="164906">
                  <c:v>47.587859061728302</c:v>
                </c:pt>
                <c:pt idx="164907">
                  <c:v>47.587963059399101</c:v>
                </c:pt>
                <c:pt idx="164908">
                  <c:v>47.588067056737003</c:v>
                </c:pt>
                <c:pt idx="164909">
                  <c:v>47.588171053742002</c:v>
                </c:pt>
                <c:pt idx="164910">
                  <c:v>47.588275050414097</c:v>
                </c:pt>
                <c:pt idx="164911">
                  <c:v>47.588379046753303</c:v>
                </c:pt>
                <c:pt idx="164912">
                  <c:v>47.588483042759599</c:v>
                </c:pt>
                <c:pt idx="164913">
                  <c:v>47.588587038433097</c:v>
                </c:pt>
                <c:pt idx="164914">
                  <c:v>47.5886910337736</c:v>
                </c:pt>
                <c:pt idx="164915">
                  <c:v>47.588795028781298</c:v>
                </c:pt>
                <c:pt idx="164916">
                  <c:v>47.588899023456101</c:v>
                </c:pt>
                <c:pt idx="164917">
                  <c:v>47.589003017798099</c:v>
                </c:pt>
                <c:pt idx="164918">
                  <c:v>47.589107011807101</c:v>
                </c:pt>
                <c:pt idx="164919">
                  <c:v>47.5892110054833</c:v>
                </c:pt>
                <c:pt idx="164920">
                  <c:v>47.589314998826602</c:v>
                </c:pt>
                <c:pt idx="164921">
                  <c:v>47.589418991837</c:v>
                </c:pt>
                <c:pt idx="164922">
                  <c:v>47.589522984514602</c:v>
                </c:pt>
                <c:pt idx="164923">
                  <c:v>47.5896269768593</c:v>
                </c:pt>
                <c:pt idx="164924">
                  <c:v>47.589730968871102</c:v>
                </c:pt>
                <c:pt idx="164925">
                  <c:v>47.58983496055</c:v>
                </c:pt>
                <c:pt idx="164926">
                  <c:v>47.589938951896102</c:v>
                </c:pt>
                <c:pt idx="164927">
                  <c:v>47.590042942909299</c:v>
                </c:pt>
                <c:pt idx="164928">
                  <c:v>47.5901469335897</c:v>
                </c:pt>
                <c:pt idx="164929">
                  <c:v>47.590250923937198</c:v>
                </c:pt>
                <c:pt idx="164930">
                  <c:v>47.590354913951799</c:v>
                </c:pt>
                <c:pt idx="164931">
                  <c:v>47.590458903633497</c:v>
                </c:pt>
                <c:pt idx="164932">
                  <c:v>47.590562892982398</c:v>
                </c:pt>
                <c:pt idx="164933">
                  <c:v>47.590666881998501</c:v>
                </c:pt>
                <c:pt idx="164934">
                  <c:v>47.590770870681602</c:v>
                </c:pt>
                <c:pt idx="164935">
                  <c:v>47.590874859031999</c:v>
                </c:pt>
                <c:pt idx="164936">
                  <c:v>47.590978847049399</c:v>
                </c:pt>
                <c:pt idx="164937">
                  <c:v>47.591082834734003</c:v>
                </c:pt>
                <c:pt idx="164938">
                  <c:v>47.591186822085803</c:v>
                </c:pt>
                <c:pt idx="164939">
                  <c:v>47.591290809104699</c:v>
                </c:pt>
                <c:pt idx="164940">
                  <c:v>47.591394795790698</c:v>
                </c:pt>
                <c:pt idx="164941">
                  <c:v>47.591498782143901</c:v>
                </c:pt>
                <c:pt idx="164942">
                  <c:v>47.591602768164201</c:v>
                </c:pt>
                <c:pt idx="164943">
                  <c:v>47.591706753851703</c:v>
                </c:pt>
                <c:pt idx="164944">
                  <c:v>47.591810739206302</c:v>
                </c:pt>
                <c:pt idx="164945">
                  <c:v>47.591914724228097</c:v>
                </c:pt>
                <c:pt idx="164946">
                  <c:v>47.592018708917102</c:v>
                </c:pt>
                <c:pt idx="164947">
                  <c:v>47.592122693273197</c:v>
                </c:pt>
                <c:pt idx="164948">
                  <c:v>47.592226677296402</c:v>
                </c:pt>
                <c:pt idx="164949">
                  <c:v>47.592330660986804</c:v>
                </c:pt>
                <c:pt idx="164950">
                  <c:v>47.592434644344401</c:v>
                </c:pt>
                <c:pt idx="164951">
                  <c:v>47.592538627369102</c:v>
                </c:pt>
                <c:pt idx="164952">
                  <c:v>47.592642610060999</c:v>
                </c:pt>
                <c:pt idx="164953">
                  <c:v>47.592746592420099</c:v>
                </c:pt>
                <c:pt idx="164954">
                  <c:v>47.592850574446302</c:v>
                </c:pt>
                <c:pt idx="164955">
                  <c:v>47.592954556139603</c:v>
                </c:pt>
                <c:pt idx="164956">
                  <c:v>47.593058537500198</c:v>
                </c:pt>
                <c:pt idx="164957">
                  <c:v>47.593162518527897</c:v>
                </c:pt>
                <c:pt idx="164958">
                  <c:v>47.5932664992227</c:v>
                </c:pt>
                <c:pt idx="164959">
                  <c:v>47.593370479584799</c:v>
                </c:pt>
                <c:pt idx="164960">
                  <c:v>47.593474459614001</c:v>
                </c:pt>
                <c:pt idx="164961">
                  <c:v>47.593578439310299</c:v>
                </c:pt>
                <c:pt idx="164962">
                  <c:v>47.5936824186739</c:v>
                </c:pt>
                <c:pt idx="164963">
                  <c:v>47.593786397704598</c:v>
                </c:pt>
                <c:pt idx="164964">
                  <c:v>47.593890376402499</c:v>
                </c:pt>
                <c:pt idx="164965">
                  <c:v>47.593994354767503</c:v>
                </c:pt>
                <c:pt idx="164966">
                  <c:v>47.594098332799703</c:v>
                </c:pt>
                <c:pt idx="164967">
                  <c:v>47.594202310499199</c:v>
                </c:pt>
                <c:pt idx="164968">
                  <c:v>47.594306287865699</c:v>
                </c:pt>
                <c:pt idx="164969">
                  <c:v>47.594410264899501</c:v>
                </c:pt>
                <c:pt idx="164970">
                  <c:v>47.5945142416004</c:v>
                </c:pt>
                <c:pt idx="164971">
                  <c:v>47.594618217968602</c:v>
                </c:pt>
                <c:pt idx="164972">
                  <c:v>47.5947221940039</c:v>
                </c:pt>
                <c:pt idx="164973">
                  <c:v>47.594826169706302</c:v>
                </c:pt>
                <c:pt idx="164974">
                  <c:v>47.594930145075999</c:v>
                </c:pt>
                <c:pt idx="164975">
                  <c:v>47.595034120112899</c:v>
                </c:pt>
                <c:pt idx="164976">
                  <c:v>47.595138094816903</c:v>
                </c:pt>
                <c:pt idx="164977">
                  <c:v>47.595242069188103</c:v>
                </c:pt>
                <c:pt idx="164978">
                  <c:v>47.595346043226499</c:v>
                </c:pt>
                <c:pt idx="164979">
                  <c:v>47.595450016932098</c:v>
                </c:pt>
                <c:pt idx="164980">
                  <c:v>47.5955539903049</c:v>
                </c:pt>
                <c:pt idx="164981">
                  <c:v>47.595657963344898</c:v>
                </c:pt>
                <c:pt idx="164982">
                  <c:v>47.595761936052</c:v>
                </c:pt>
                <c:pt idx="164983">
                  <c:v>47.595865908426397</c:v>
                </c:pt>
                <c:pt idx="164984">
                  <c:v>47.595969880467997</c:v>
                </c:pt>
                <c:pt idx="164985">
                  <c:v>47.596073852176701</c:v>
                </c:pt>
                <c:pt idx="164986">
                  <c:v>47.596177823552701</c:v>
                </c:pt>
                <c:pt idx="164987">
                  <c:v>47.596281794595797</c:v>
                </c:pt>
                <c:pt idx="164988">
                  <c:v>47.596385765306103</c:v>
                </c:pt>
                <c:pt idx="164989">
                  <c:v>47.596489735683697</c:v>
                </c:pt>
                <c:pt idx="164990">
                  <c:v>47.596593705728402</c:v>
                </c:pt>
                <c:pt idx="164991">
                  <c:v>47.596697675440403</c:v>
                </c:pt>
                <c:pt idx="164992">
                  <c:v>47.5968016448195</c:v>
                </c:pt>
                <c:pt idx="164993">
                  <c:v>47.5969056138658</c:v>
                </c:pt>
                <c:pt idx="164994">
                  <c:v>47.597009582579403</c:v>
                </c:pt>
                <c:pt idx="164995">
                  <c:v>47.597113550960103</c:v>
                </c:pt>
                <c:pt idx="164996">
                  <c:v>47.597217519008097</c:v>
                </c:pt>
                <c:pt idx="164997">
                  <c:v>47.597321486723303</c:v>
                </c:pt>
                <c:pt idx="164998">
                  <c:v>47.597425454105696</c:v>
                </c:pt>
                <c:pt idx="164999">
                  <c:v>47.597529421155201</c:v>
                </c:pt>
                <c:pt idx="165000">
                  <c:v>47.597633387872001</c:v>
                </c:pt>
                <c:pt idx="165001">
                  <c:v>47.597737354256097</c:v>
                </c:pt>
                <c:pt idx="165002">
                  <c:v>47.597841320307303</c:v>
                </c:pt>
                <c:pt idx="165003">
                  <c:v>47.597945286025698</c:v>
                </c:pt>
                <c:pt idx="165004">
                  <c:v>47.598049251411403</c:v>
                </c:pt>
                <c:pt idx="165005">
                  <c:v>47.598153216464198</c:v>
                </c:pt>
                <c:pt idx="165006">
                  <c:v>47.598257181184302</c:v>
                </c:pt>
                <c:pt idx="165007">
                  <c:v>47.598361145571602</c:v>
                </c:pt>
                <c:pt idx="165008">
                  <c:v>47.598465109626098</c:v>
                </c:pt>
                <c:pt idx="165009">
                  <c:v>47.598569073347903</c:v>
                </c:pt>
                <c:pt idx="165010">
                  <c:v>47.598673036736898</c:v>
                </c:pt>
                <c:pt idx="165011">
                  <c:v>47.598776999793003</c:v>
                </c:pt>
                <c:pt idx="165012">
                  <c:v>47.598880962516397</c:v>
                </c:pt>
                <c:pt idx="165013">
                  <c:v>47.5989849249071</c:v>
                </c:pt>
                <c:pt idx="165014">
                  <c:v>47.5990888869649</c:v>
                </c:pt>
                <c:pt idx="165015">
                  <c:v>47.599192848690002</c:v>
                </c:pt>
                <c:pt idx="165016">
                  <c:v>47.599296810082301</c:v>
                </c:pt>
                <c:pt idx="165017">
                  <c:v>47.599400771141902</c:v>
                </c:pt>
                <c:pt idx="165018">
                  <c:v>47.599504731868699</c:v>
                </c:pt>
                <c:pt idx="165019">
                  <c:v>47.599608692262699</c:v>
                </c:pt>
                <c:pt idx="165020">
                  <c:v>47.599712652323902</c:v>
                </c:pt>
                <c:pt idx="165021">
                  <c:v>47.5998166120524</c:v>
                </c:pt>
                <c:pt idx="165022">
                  <c:v>47.599920571448102</c:v>
                </c:pt>
                <c:pt idx="165023">
                  <c:v>47.600024530511</c:v>
                </c:pt>
                <c:pt idx="165024">
                  <c:v>47.6001284892412</c:v>
                </c:pt>
                <c:pt idx="165025">
                  <c:v>47.600232447638597</c:v>
                </c:pt>
                <c:pt idx="165026">
                  <c:v>47.600336405703203</c:v>
                </c:pt>
                <c:pt idx="165027">
                  <c:v>47.600440363435098</c:v>
                </c:pt>
                <c:pt idx="165028">
                  <c:v>47.600544320834302</c:v>
                </c:pt>
                <c:pt idx="165029">
                  <c:v>47.600648277900603</c:v>
                </c:pt>
                <c:pt idx="165030">
                  <c:v>47.600752234634299</c:v>
                </c:pt>
                <c:pt idx="165031">
                  <c:v>47.600856191035099</c:v>
                </c:pt>
                <c:pt idx="165032">
                  <c:v>47.600960147103201</c:v>
                </c:pt>
                <c:pt idx="165033">
                  <c:v>47.601064102838599</c:v>
                </c:pt>
                <c:pt idx="165034">
                  <c:v>47.6011680582412</c:v>
                </c:pt>
                <c:pt idx="165035">
                  <c:v>47.601272013310997</c:v>
                </c:pt>
                <c:pt idx="165036">
                  <c:v>47.601375968048103</c:v>
                </c:pt>
                <c:pt idx="165037">
                  <c:v>47.601479922452498</c:v>
                </c:pt>
                <c:pt idx="165038">
                  <c:v>47.601583876524003</c:v>
                </c:pt>
                <c:pt idx="165039">
                  <c:v>47.601687830262897</c:v>
                </c:pt>
                <c:pt idx="165040">
                  <c:v>47.601791783669</c:v>
                </c:pt>
                <c:pt idx="165041">
                  <c:v>47.601895736742399</c:v>
                </c:pt>
                <c:pt idx="165042">
                  <c:v>47.601999689483002</c:v>
                </c:pt>
                <c:pt idx="165043">
                  <c:v>47.6021036418908</c:v>
                </c:pt>
                <c:pt idx="165044">
                  <c:v>47.6022075939659</c:v>
                </c:pt>
                <c:pt idx="165045">
                  <c:v>47.602311545708297</c:v>
                </c:pt>
                <c:pt idx="165046">
                  <c:v>47.602415497118002</c:v>
                </c:pt>
                <c:pt idx="165047">
                  <c:v>47.602519448194897</c:v>
                </c:pt>
                <c:pt idx="165048">
                  <c:v>47.602623398939002</c:v>
                </c:pt>
                <c:pt idx="165049">
                  <c:v>47.602727349350502</c:v>
                </c:pt>
                <c:pt idx="165050">
                  <c:v>47.602831299429198</c:v>
                </c:pt>
                <c:pt idx="165051">
                  <c:v>47.602935249175097</c:v>
                </c:pt>
                <c:pt idx="165052">
                  <c:v>47.603039198588398</c:v>
                </c:pt>
                <c:pt idx="165053">
                  <c:v>47.603143147668803</c:v>
                </c:pt>
                <c:pt idx="165054">
                  <c:v>47.603247096416602</c:v>
                </c:pt>
                <c:pt idx="165055">
                  <c:v>47.603351044831598</c:v>
                </c:pt>
                <c:pt idx="165056">
                  <c:v>47.603454992913903</c:v>
                </c:pt>
                <c:pt idx="165057">
                  <c:v>47.603558940663497</c:v>
                </c:pt>
                <c:pt idx="165058">
                  <c:v>47.603662888080301</c:v>
                </c:pt>
                <c:pt idx="165059">
                  <c:v>47.6037668351645</c:v>
                </c:pt>
                <c:pt idx="165060">
                  <c:v>47.603870781915901</c:v>
                </c:pt>
                <c:pt idx="165061">
                  <c:v>47.603974728334499</c:v>
                </c:pt>
                <c:pt idx="165062">
                  <c:v>47.604078674420499</c:v>
                </c:pt>
                <c:pt idx="165063">
                  <c:v>47.604182620173702</c:v>
                </c:pt>
                <c:pt idx="165064">
                  <c:v>47.604286565594201</c:v>
                </c:pt>
                <c:pt idx="165065">
                  <c:v>47.604390510682002</c:v>
                </c:pt>
                <c:pt idx="165066">
                  <c:v>47.604494455436999</c:v>
                </c:pt>
                <c:pt idx="165067">
                  <c:v>47.604598399859398</c:v>
                </c:pt>
                <c:pt idx="165068">
                  <c:v>47.604702343949</c:v>
                </c:pt>
                <c:pt idx="165069">
                  <c:v>47.604806287705898</c:v>
                </c:pt>
                <c:pt idx="165070">
                  <c:v>47.604910231130098</c:v>
                </c:pt>
                <c:pt idx="165071">
                  <c:v>47.605014174221601</c:v>
                </c:pt>
                <c:pt idx="165072">
                  <c:v>47.6051181169804</c:v>
                </c:pt>
                <c:pt idx="165073">
                  <c:v>47.605222059406401</c:v>
                </c:pt>
                <c:pt idx="165074">
                  <c:v>47.605326001499797</c:v>
                </c:pt>
                <c:pt idx="165075">
                  <c:v>47.605429943260397</c:v>
                </c:pt>
                <c:pt idx="165076">
                  <c:v>47.605533884688299</c:v>
                </c:pt>
                <c:pt idx="165077">
                  <c:v>47.605637825783603</c:v>
                </c:pt>
                <c:pt idx="165078">
                  <c:v>47.605741766546103</c:v>
                </c:pt>
                <c:pt idx="165079">
                  <c:v>47.605845706975899</c:v>
                </c:pt>
                <c:pt idx="165080">
                  <c:v>47.605949647072997</c:v>
                </c:pt>
                <c:pt idx="165081">
                  <c:v>47.606053586837398</c:v>
                </c:pt>
                <c:pt idx="165082">
                  <c:v>47.606157526269101</c:v>
                </c:pt>
                <c:pt idx="165083">
                  <c:v>47.6062614653681</c:v>
                </c:pt>
                <c:pt idx="165084">
                  <c:v>47.606365404134401</c:v>
                </c:pt>
                <c:pt idx="165085">
                  <c:v>47.606469342567998</c:v>
                </c:pt>
                <c:pt idx="165086">
                  <c:v>47.606573280668897</c:v>
                </c:pt>
                <c:pt idx="165087">
                  <c:v>47.606677218437099</c:v>
                </c:pt>
                <c:pt idx="165088">
                  <c:v>47.606781155872604</c:v>
                </c:pt>
                <c:pt idx="165089">
                  <c:v>47.606885092975503</c:v>
                </c:pt>
                <c:pt idx="165090">
                  <c:v>47.606989029745598</c:v>
                </c:pt>
                <c:pt idx="165091">
                  <c:v>47.607092966182996</c:v>
                </c:pt>
                <c:pt idx="165092">
                  <c:v>47.607196902287797</c:v>
                </c:pt>
                <c:pt idx="165093">
                  <c:v>47.6073008380598</c:v>
                </c:pt>
                <c:pt idx="165094">
                  <c:v>47.607404773499198</c:v>
                </c:pt>
                <c:pt idx="165095">
                  <c:v>47.607508708605899</c:v>
                </c:pt>
                <c:pt idx="165096">
                  <c:v>47.607612643379802</c:v>
                </c:pt>
                <c:pt idx="165097">
                  <c:v>47.607716577821101</c:v>
                </c:pt>
                <c:pt idx="165098">
                  <c:v>47.607820511929802</c:v>
                </c:pt>
                <c:pt idx="165099">
                  <c:v>47.607924445705699</c:v>
                </c:pt>
                <c:pt idx="165100">
                  <c:v>47.608028379148998</c:v>
                </c:pt>
                <c:pt idx="165101">
                  <c:v>47.608132312259499</c:v>
                </c:pt>
                <c:pt idx="165102">
                  <c:v>47.608236245037403</c:v>
                </c:pt>
                <c:pt idx="165103">
                  <c:v>47.608340177482603</c:v>
                </c:pt>
                <c:pt idx="165104">
                  <c:v>47.608444109595098</c:v>
                </c:pt>
                <c:pt idx="165105">
                  <c:v>47.608548041375002</c:v>
                </c:pt>
                <c:pt idx="165106">
                  <c:v>47.608651972822202</c:v>
                </c:pt>
                <c:pt idx="165107">
                  <c:v>47.608755903936697</c:v>
                </c:pt>
                <c:pt idx="165108">
                  <c:v>47.608859834718501</c:v>
                </c:pt>
                <c:pt idx="165109">
                  <c:v>47.608963765167601</c:v>
                </c:pt>
                <c:pt idx="165110">
                  <c:v>47.609067695284097</c:v>
                </c:pt>
                <c:pt idx="165111">
                  <c:v>47.609171625067901</c:v>
                </c:pt>
                <c:pt idx="165112">
                  <c:v>47.609275554519101</c:v>
                </c:pt>
                <c:pt idx="165113">
                  <c:v>47.609379483637603</c:v>
                </c:pt>
                <c:pt idx="165114">
                  <c:v>47.609483412423401</c:v>
                </c:pt>
                <c:pt idx="165115">
                  <c:v>47.609587340876502</c:v>
                </c:pt>
                <c:pt idx="165116">
                  <c:v>47.609691268996997</c:v>
                </c:pt>
                <c:pt idx="165117">
                  <c:v>47.609795196784802</c:v>
                </c:pt>
                <c:pt idx="165118">
                  <c:v>47.609899124239902</c:v>
                </c:pt>
                <c:pt idx="165119">
                  <c:v>47.610003051362398</c:v>
                </c:pt>
                <c:pt idx="165120">
                  <c:v>47.610106978152203</c:v>
                </c:pt>
                <c:pt idx="165121">
                  <c:v>47.610210904609403</c:v>
                </c:pt>
                <c:pt idx="165122">
                  <c:v>47.610314830733898</c:v>
                </c:pt>
                <c:pt idx="165123">
                  <c:v>47.610418756525704</c:v>
                </c:pt>
                <c:pt idx="165124">
                  <c:v>47.610522681984897</c:v>
                </c:pt>
                <c:pt idx="165125">
                  <c:v>47.610626607111399</c:v>
                </c:pt>
                <c:pt idx="165126">
                  <c:v>47.610730531905297</c:v>
                </c:pt>
                <c:pt idx="165127">
                  <c:v>47.610834456366497</c:v>
                </c:pt>
                <c:pt idx="165128">
                  <c:v>47.610938380495099</c:v>
                </c:pt>
                <c:pt idx="165129">
                  <c:v>47.611042304290997</c:v>
                </c:pt>
                <c:pt idx="165130">
                  <c:v>47.611146227754297</c:v>
                </c:pt>
                <c:pt idx="165131">
                  <c:v>47.611250150884899</c:v>
                </c:pt>
                <c:pt idx="165132">
                  <c:v>47.611354073682797</c:v>
                </c:pt>
                <c:pt idx="165133">
                  <c:v>47.611457996148197</c:v>
                </c:pt>
                <c:pt idx="165134">
                  <c:v>47.611561918280799</c:v>
                </c:pt>
                <c:pt idx="165135">
                  <c:v>47.611665840080803</c:v>
                </c:pt>
                <c:pt idx="165136">
                  <c:v>47.611769761548203</c:v>
                </c:pt>
                <c:pt idx="165137">
                  <c:v>47.611873682682997</c:v>
                </c:pt>
                <c:pt idx="165138">
                  <c:v>47.611977603485101</c:v>
                </c:pt>
                <c:pt idx="165139">
                  <c:v>47.612081523954501</c:v>
                </c:pt>
                <c:pt idx="165140">
                  <c:v>47.612185444091303</c:v>
                </c:pt>
                <c:pt idx="165141">
                  <c:v>47.612289363895499</c:v>
                </c:pt>
                <c:pt idx="165142">
                  <c:v>47.612393283366998</c:v>
                </c:pt>
                <c:pt idx="165143">
                  <c:v>47.612497202505899</c:v>
                </c:pt>
                <c:pt idx="165144">
                  <c:v>47.612601121312203</c:v>
                </c:pt>
                <c:pt idx="165145">
                  <c:v>47.612705039785801</c:v>
                </c:pt>
                <c:pt idx="165146">
                  <c:v>47.612808957926802</c:v>
                </c:pt>
                <c:pt idx="165147">
                  <c:v>47.612912875735198</c:v>
                </c:pt>
                <c:pt idx="165148">
                  <c:v>47.613016793210903</c:v>
                </c:pt>
                <c:pt idx="165149">
                  <c:v>47.613120710354004</c:v>
                </c:pt>
                <c:pt idx="165150">
                  <c:v>47.613224627164499</c:v>
                </c:pt>
                <c:pt idx="165151">
                  <c:v>47.613328543642297</c:v>
                </c:pt>
                <c:pt idx="165152">
                  <c:v>47.613432459787496</c:v>
                </c:pt>
                <c:pt idx="165153">
                  <c:v>47.613536375600098</c:v>
                </c:pt>
                <c:pt idx="165154">
                  <c:v>47.613640291080102</c:v>
                </c:pt>
                <c:pt idx="165155">
                  <c:v>47.613744206227402</c:v>
                </c:pt>
                <c:pt idx="165156">
                  <c:v>47.613848121042103</c:v>
                </c:pt>
                <c:pt idx="165157">
                  <c:v>47.6139520355242</c:v>
                </c:pt>
                <c:pt idx="165158">
                  <c:v>47.614055949673698</c:v>
                </c:pt>
                <c:pt idx="165159">
                  <c:v>47.614159863490599</c:v>
                </c:pt>
                <c:pt idx="165160">
                  <c:v>47.614263776974802</c:v>
                </c:pt>
                <c:pt idx="165161">
                  <c:v>47.6143676901264</c:v>
                </c:pt>
                <c:pt idx="165162">
                  <c:v>47.6144716029454</c:v>
                </c:pt>
                <c:pt idx="165163">
                  <c:v>47.614575515431802</c:v>
                </c:pt>
                <c:pt idx="165164">
                  <c:v>47.6146794275856</c:v>
                </c:pt>
                <c:pt idx="165165">
                  <c:v>47.614783339406699</c:v>
                </c:pt>
                <c:pt idx="165166">
                  <c:v>47.6148872508953</c:v>
                </c:pt>
                <c:pt idx="165167">
                  <c:v>47.614991162051197</c:v>
                </c:pt>
                <c:pt idx="165168">
                  <c:v>47.615095072874503</c:v>
                </c:pt>
                <c:pt idx="165169">
                  <c:v>47.615198983365197</c:v>
                </c:pt>
                <c:pt idx="165170">
                  <c:v>47.6153028935233</c:v>
                </c:pt>
                <c:pt idx="165171">
                  <c:v>47.615406803348797</c:v>
                </c:pt>
                <c:pt idx="165172">
                  <c:v>47.615510712841697</c:v>
                </c:pt>
                <c:pt idx="165173">
                  <c:v>47.615614622001999</c:v>
                </c:pt>
                <c:pt idx="165174">
                  <c:v>47.615718530829703</c:v>
                </c:pt>
                <c:pt idx="165175">
                  <c:v>47.615822439324802</c:v>
                </c:pt>
                <c:pt idx="165176">
                  <c:v>47.615926347487203</c:v>
                </c:pt>
                <c:pt idx="165177">
                  <c:v>47.616030255317099</c:v>
                </c:pt>
                <c:pt idx="165178">
                  <c:v>47.616134162814397</c:v>
                </c:pt>
                <c:pt idx="165179">
                  <c:v>47.616238069979097</c:v>
                </c:pt>
                <c:pt idx="165180">
                  <c:v>47.6163419768111</c:v>
                </c:pt>
                <c:pt idx="165181">
                  <c:v>47.616445883310597</c:v>
                </c:pt>
                <c:pt idx="165182">
                  <c:v>47.616549789477503</c:v>
                </c:pt>
                <c:pt idx="165183">
                  <c:v>47.616653695311797</c:v>
                </c:pt>
                <c:pt idx="165184">
                  <c:v>47.6167576008135</c:v>
                </c:pt>
                <c:pt idx="165185">
                  <c:v>47.616861505982598</c:v>
                </c:pt>
                <c:pt idx="165186">
                  <c:v>47.616965410819098</c:v>
                </c:pt>
                <c:pt idx="165187">
                  <c:v>47.6170693153231</c:v>
                </c:pt>
                <c:pt idx="165188">
                  <c:v>47.617173219494397</c:v>
                </c:pt>
                <c:pt idx="165189">
                  <c:v>47.617277123333103</c:v>
                </c:pt>
                <c:pt idx="165190">
                  <c:v>47.617381026839297</c:v>
                </c:pt>
                <c:pt idx="165191">
                  <c:v>47.6174849300129</c:v>
                </c:pt>
                <c:pt idx="165192">
                  <c:v>47.617588832853897</c:v>
                </c:pt>
                <c:pt idx="165193">
                  <c:v>47.617692735362297</c:v>
                </c:pt>
                <c:pt idx="165194">
                  <c:v>47.617796637538099</c:v>
                </c:pt>
                <c:pt idx="165195">
                  <c:v>47.617900539381303</c:v>
                </c:pt>
                <c:pt idx="165196">
                  <c:v>47.618004440892001</c:v>
                </c:pt>
                <c:pt idx="165197">
                  <c:v>47.618108342070101</c:v>
                </c:pt>
                <c:pt idx="165198">
                  <c:v>47.618212242915597</c:v>
                </c:pt>
                <c:pt idx="165199">
                  <c:v>47.618316143428501</c:v>
                </c:pt>
                <c:pt idx="165200">
                  <c:v>47.6184200436089</c:v>
                </c:pt>
                <c:pt idx="165201">
                  <c:v>47.618523943456701</c:v>
                </c:pt>
                <c:pt idx="165202">
                  <c:v>47.618627842971897</c:v>
                </c:pt>
                <c:pt idx="165203">
                  <c:v>47.618731742154502</c:v>
                </c:pt>
                <c:pt idx="165204">
                  <c:v>47.618835641004502</c:v>
                </c:pt>
                <c:pt idx="165205">
                  <c:v>47.618939539522003</c:v>
                </c:pt>
                <c:pt idx="165206">
                  <c:v>47.6190434377069</c:v>
                </c:pt>
                <c:pt idx="165207">
                  <c:v>47.619147335559298</c:v>
                </c:pt>
                <c:pt idx="165208">
                  <c:v>47.619251233079098</c:v>
                </c:pt>
                <c:pt idx="165209">
                  <c:v>47.6193551302663</c:v>
                </c:pt>
                <c:pt idx="165210">
                  <c:v>47.619459027120897</c:v>
                </c:pt>
                <c:pt idx="165211">
                  <c:v>47.619562923643002</c:v>
                </c:pt>
                <c:pt idx="165212">
                  <c:v>47.619666819832503</c:v>
                </c:pt>
                <c:pt idx="165213">
                  <c:v>47.619770715689498</c:v>
                </c:pt>
                <c:pt idx="165214">
                  <c:v>47.619874611213902</c:v>
                </c:pt>
                <c:pt idx="165215">
                  <c:v>47.619978506405701</c:v>
                </c:pt>
                <c:pt idx="165216">
                  <c:v>47.620082401265002</c:v>
                </c:pt>
                <c:pt idx="165217">
                  <c:v>47.620186295791697</c:v>
                </c:pt>
                <c:pt idx="165218">
                  <c:v>47.620290189985901</c:v>
                </c:pt>
                <c:pt idx="165219">
                  <c:v>47.620394083847501</c:v>
                </c:pt>
                <c:pt idx="165220">
                  <c:v>47.620497977376502</c:v>
                </c:pt>
                <c:pt idx="165221">
                  <c:v>47.620601870572997</c:v>
                </c:pt>
                <c:pt idx="165222">
                  <c:v>47.620705763437002</c:v>
                </c:pt>
                <c:pt idx="165223">
                  <c:v>47.620809655968401</c:v>
                </c:pt>
                <c:pt idx="165224">
                  <c:v>47.620913548167202</c:v>
                </c:pt>
                <c:pt idx="165225">
                  <c:v>47.621017440033498</c:v>
                </c:pt>
                <c:pt idx="165226">
                  <c:v>47.621121331567203</c:v>
                </c:pt>
                <c:pt idx="165227">
                  <c:v>47.621225222768402</c:v>
                </c:pt>
                <c:pt idx="165228">
                  <c:v>47.621329113637103</c:v>
                </c:pt>
                <c:pt idx="165229">
                  <c:v>47.621433004173198</c:v>
                </c:pt>
                <c:pt idx="165230">
                  <c:v>47.621536894376703</c:v>
                </c:pt>
                <c:pt idx="165231">
                  <c:v>47.621640784247802</c:v>
                </c:pt>
                <c:pt idx="165232">
                  <c:v>47.621744673786203</c:v>
                </c:pt>
                <c:pt idx="165233">
                  <c:v>47.621848562992199</c:v>
                </c:pt>
                <c:pt idx="165234">
                  <c:v>47.621952451865603</c:v>
                </c:pt>
                <c:pt idx="165235">
                  <c:v>47.622056340406402</c:v>
                </c:pt>
                <c:pt idx="165236">
                  <c:v>47.622160228614703</c:v>
                </c:pt>
                <c:pt idx="165237">
                  <c:v>47.622264116490499</c:v>
                </c:pt>
                <c:pt idx="165238">
                  <c:v>47.622368004033703</c:v>
                </c:pt>
                <c:pt idx="165239">
                  <c:v>47.622471891244402</c:v>
                </c:pt>
                <c:pt idx="165240">
                  <c:v>47.622575778122602</c:v>
                </c:pt>
                <c:pt idx="165241">
                  <c:v>47.622679664668297</c:v>
                </c:pt>
                <c:pt idx="165242">
                  <c:v>47.622783550881401</c:v>
                </c:pt>
                <c:pt idx="165243">
                  <c:v>47.6228874367619</c:v>
                </c:pt>
                <c:pt idx="165244">
                  <c:v>47.62299132231</c:v>
                </c:pt>
                <c:pt idx="165245">
                  <c:v>47.623095207525502</c:v>
                </c:pt>
                <c:pt idx="165246">
                  <c:v>47.623199092408498</c:v>
                </c:pt>
                <c:pt idx="165247">
                  <c:v>47.623302976959003</c:v>
                </c:pt>
                <c:pt idx="165248">
                  <c:v>47.623406861176903</c:v>
                </c:pt>
                <c:pt idx="165249">
                  <c:v>47.623510745062298</c:v>
                </c:pt>
                <c:pt idx="165250">
                  <c:v>47.623614628615201</c:v>
                </c:pt>
                <c:pt idx="165251">
                  <c:v>47.623718511835598</c:v>
                </c:pt>
                <c:pt idx="165252">
                  <c:v>47.623822394723497</c:v>
                </c:pt>
                <c:pt idx="165253">
                  <c:v>47.623926277278798</c:v>
                </c:pt>
                <c:pt idx="165254">
                  <c:v>47.624030159501601</c:v>
                </c:pt>
                <c:pt idx="165255">
                  <c:v>47.624134041391898</c:v>
                </c:pt>
                <c:pt idx="165256">
                  <c:v>47.624237922949703</c:v>
                </c:pt>
                <c:pt idx="165257">
                  <c:v>47.624341804174897</c:v>
                </c:pt>
                <c:pt idx="165258">
                  <c:v>47.624445685067698</c:v>
                </c:pt>
                <c:pt idx="165259">
                  <c:v>47.624549565627902</c:v>
                </c:pt>
                <c:pt idx="165260">
                  <c:v>47.6246534458556</c:v>
                </c:pt>
                <c:pt idx="165261">
                  <c:v>47.624757325750799</c:v>
                </c:pt>
                <c:pt idx="165262">
                  <c:v>47.6248612053136</c:v>
                </c:pt>
                <c:pt idx="165263">
                  <c:v>47.624965084543703</c:v>
                </c:pt>
                <c:pt idx="165264">
                  <c:v>47.6250689634414</c:v>
                </c:pt>
                <c:pt idx="165265">
                  <c:v>47.625172842006599</c:v>
                </c:pt>
                <c:pt idx="165266">
                  <c:v>47.625276720239299</c:v>
                </c:pt>
                <c:pt idx="165267">
                  <c:v>47.625380598139401</c:v>
                </c:pt>
                <c:pt idx="165268">
                  <c:v>47.625484475707097</c:v>
                </c:pt>
                <c:pt idx="165269">
                  <c:v>47.625588352942302</c:v>
                </c:pt>
                <c:pt idx="165270">
                  <c:v>47.625692229844901</c:v>
                </c:pt>
                <c:pt idx="165271">
                  <c:v>47.625796106415102</c:v>
                </c:pt>
                <c:pt idx="165272">
                  <c:v>47.625899982652697</c:v>
                </c:pt>
                <c:pt idx="165273">
                  <c:v>47.626003858557901</c:v>
                </c:pt>
                <c:pt idx="165274">
                  <c:v>47.6261077341305</c:v>
                </c:pt>
                <c:pt idx="165275">
                  <c:v>47.626211609370699</c:v>
                </c:pt>
                <c:pt idx="165276">
                  <c:v>47.6263154842784</c:v>
                </c:pt>
                <c:pt idx="165277">
                  <c:v>47.626419358853497</c:v>
                </c:pt>
                <c:pt idx="165278">
                  <c:v>47.626523233096201</c:v>
                </c:pt>
                <c:pt idx="165279">
                  <c:v>47.626627107006399</c:v>
                </c:pt>
                <c:pt idx="165280">
                  <c:v>47.626730980584099</c:v>
                </c:pt>
                <c:pt idx="165281">
                  <c:v>47.626834853829301</c:v>
                </c:pt>
                <c:pt idx="165282">
                  <c:v>47.626938726742097</c:v>
                </c:pt>
                <c:pt idx="165283">
                  <c:v>47.627042599322301</c:v>
                </c:pt>
                <c:pt idx="165284">
                  <c:v>47.627146471570001</c:v>
                </c:pt>
                <c:pt idx="165285">
                  <c:v>47.627250343485301</c:v>
                </c:pt>
                <c:pt idx="165286">
                  <c:v>47.627354215068003</c:v>
                </c:pt>
                <c:pt idx="165287">
                  <c:v>47.627458086318299</c:v>
                </c:pt>
                <c:pt idx="165288">
                  <c:v>47.627561957236097</c:v>
                </c:pt>
                <c:pt idx="165289">
                  <c:v>47.627665827821502</c:v>
                </c:pt>
                <c:pt idx="165290">
                  <c:v>47.627769698074303</c:v>
                </c:pt>
                <c:pt idx="165291">
                  <c:v>47.627873567994698</c:v>
                </c:pt>
                <c:pt idx="165292">
                  <c:v>47.627977437582601</c:v>
                </c:pt>
                <c:pt idx="165293">
                  <c:v>47.628081306837998</c:v>
                </c:pt>
                <c:pt idx="165294">
                  <c:v>47.628185175760898</c:v>
                </c:pt>
                <c:pt idx="165295">
                  <c:v>47.628289044351398</c:v>
                </c:pt>
                <c:pt idx="165296">
                  <c:v>47.628392912609399</c:v>
                </c:pt>
                <c:pt idx="165297">
                  <c:v>47.628496780534903</c:v>
                </c:pt>
                <c:pt idx="165298">
                  <c:v>47.6286006481279</c:v>
                </c:pt>
                <c:pt idx="165299">
                  <c:v>47.628704515388499</c:v>
                </c:pt>
                <c:pt idx="165300">
                  <c:v>47.628808382316599</c:v>
                </c:pt>
                <c:pt idx="165301">
                  <c:v>47.628912248912201</c:v>
                </c:pt>
                <c:pt idx="165302">
                  <c:v>47.629016115175403</c:v>
                </c:pt>
                <c:pt idx="165303">
                  <c:v>47.629119981106101</c:v>
                </c:pt>
                <c:pt idx="165304">
                  <c:v>47.629223846704299</c:v>
                </c:pt>
                <c:pt idx="165305">
                  <c:v>47.629327711970099</c:v>
                </c:pt>
                <c:pt idx="165306">
                  <c:v>47.6294315769034</c:v>
                </c:pt>
                <c:pt idx="165307">
                  <c:v>47.629535441504203</c:v>
                </c:pt>
                <c:pt idx="165308">
                  <c:v>47.629639305772599</c:v>
                </c:pt>
                <c:pt idx="165309">
                  <c:v>47.629743169708497</c:v>
                </c:pt>
                <c:pt idx="165310">
                  <c:v>47.629847033311897</c:v>
                </c:pt>
                <c:pt idx="165311">
                  <c:v>47.629950896582997</c:v>
                </c:pt>
                <c:pt idx="165312">
                  <c:v>47.630054759521499</c:v>
                </c:pt>
                <c:pt idx="165313">
                  <c:v>47.630158622127603</c:v>
                </c:pt>
                <c:pt idx="165314">
                  <c:v>47.6302624844012</c:v>
                </c:pt>
                <c:pt idx="165315">
                  <c:v>47.630366346342399</c:v>
                </c:pt>
                <c:pt idx="165316">
                  <c:v>47.630470207951099</c:v>
                </c:pt>
                <c:pt idx="165317">
                  <c:v>47.6305740692274</c:v>
                </c:pt>
                <c:pt idx="165318">
                  <c:v>47.630677930171203</c:v>
                </c:pt>
                <c:pt idx="165319">
                  <c:v>47.630781790782599</c:v>
                </c:pt>
                <c:pt idx="165320">
                  <c:v>47.630885651061497</c:v>
                </c:pt>
                <c:pt idx="165321">
                  <c:v>47.630989511008003</c:v>
                </c:pt>
                <c:pt idx="165322">
                  <c:v>47.631093370621997</c:v>
                </c:pt>
                <c:pt idx="165323">
                  <c:v>47.631197229903599</c:v>
                </c:pt>
                <c:pt idx="165324">
                  <c:v>47.631301088852702</c:v>
                </c:pt>
                <c:pt idx="165325">
                  <c:v>47.631404947469399</c:v>
                </c:pt>
                <c:pt idx="165326">
                  <c:v>47.631508805753697</c:v>
                </c:pt>
                <c:pt idx="165327">
                  <c:v>47.631612663705504</c:v>
                </c:pt>
                <c:pt idx="165328">
                  <c:v>47.631716521324897</c:v>
                </c:pt>
                <c:pt idx="165329">
                  <c:v>47.631820378611799</c:v>
                </c:pt>
                <c:pt idx="165330">
                  <c:v>47.631924235566302</c:v>
                </c:pt>
                <c:pt idx="165331">
                  <c:v>47.632028092188399</c:v>
                </c:pt>
                <c:pt idx="165332">
                  <c:v>47.632131948477998</c:v>
                </c:pt>
                <c:pt idx="165333">
                  <c:v>47.632235804435197</c:v>
                </c:pt>
                <c:pt idx="165334">
                  <c:v>47.632339660059898</c:v>
                </c:pt>
                <c:pt idx="165335">
                  <c:v>47.6324435153523</c:v>
                </c:pt>
                <c:pt idx="165336">
                  <c:v>47.632547370312203</c:v>
                </c:pt>
                <c:pt idx="165337">
                  <c:v>47.6326512249396</c:v>
                </c:pt>
                <c:pt idx="165338">
                  <c:v>47.632755079234698</c:v>
                </c:pt>
                <c:pt idx="165339">
                  <c:v>47.632858933197298</c:v>
                </c:pt>
                <c:pt idx="165340">
                  <c:v>47.632962786827399</c:v>
                </c:pt>
                <c:pt idx="165341">
                  <c:v>47.6330666401252</c:v>
                </c:pt>
                <c:pt idx="165342">
                  <c:v>47.633170493090503</c:v>
                </c:pt>
                <c:pt idx="165343">
                  <c:v>47.6332743457234</c:v>
                </c:pt>
                <c:pt idx="165344">
                  <c:v>47.633378198023898</c:v>
                </c:pt>
                <c:pt idx="165345">
                  <c:v>47.633482049991997</c:v>
                </c:pt>
                <c:pt idx="165346">
                  <c:v>47.633585901627598</c:v>
                </c:pt>
                <c:pt idx="165347">
                  <c:v>47.633689752930799</c:v>
                </c:pt>
                <c:pt idx="165348">
                  <c:v>47.633793603901601</c:v>
                </c:pt>
                <c:pt idx="165349">
                  <c:v>47.633897454539998</c:v>
                </c:pt>
                <c:pt idx="165350">
                  <c:v>47.634001304846002</c:v>
                </c:pt>
                <c:pt idx="165351">
                  <c:v>47.634105154819501</c:v>
                </c:pt>
                <c:pt idx="165352">
                  <c:v>47.634209004460601</c:v>
                </c:pt>
                <c:pt idx="165353">
                  <c:v>47.634312853769302</c:v>
                </c:pt>
                <c:pt idx="165354">
                  <c:v>47.634416702745703</c:v>
                </c:pt>
                <c:pt idx="165355">
                  <c:v>47.634520551389599</c:v>
                </c:pt>
                <c:pt idx="165356">
                  <c:v>47.634624399701003</c:v>
                </c:pt>
                <c:pt idx="165357">
                  <c:v>47.634728247680101</c:v>
                </c:pt>
                <c:pt idx="165358">
                  <c:v>47.6348320953268</c:v>
                </c:pt>
                <c:pt idx="165359">
                  <c:v>47.634935942641</c:v>
                </c:pt>
                <c:pt idx="165360">
                  <c:v>47.635039789622901</c:v>
                </c:pt>
                <c:pt idx="165361">
                  <c:v>47.635143636272304</c:v>
                </c:pt>
                <c:pt idx="165362">
                  <c:v>47.635247482589399</c:v>
                </c:pt>
                <c:pt idx="165363">
                  <c:v>47.635351328573996</c:v>
                </c:pt>
                <c:pt idx="165364">
                  <c:v>47.635455174226301</c:v>
                </c:pt>
                <c:pt idx="165365">
                  <c:v>47.635559019546101</c:v>
                </c:pt>
                <c:pt idx="165366">
                  <c:v>47.6356628645336</c:v>
                </c:pt>
                <c:pt idx="165367">
                  <c:v>47.635766709188601</c:v>
                </c:pt>
                <c:pt idx="165368">
                  <c:v>47.635870553511197</c:v>
                </c:pt>
                <c:pt idx="165369">
                  <c:v>47.635974397501499</c:v>
                </c:pt>
                <c:pt idx="165370">
                  <c:v>47.636078241159296</c:v>
                </c:pt>
                <c:pt idx="165371">
                  <c:v>47.636182084484801</c:v>
                </c:pt>
                <c:pt idx="165372">
                  <c:v>47.6362859274779</c:v>
                </c:pt>
                <c:pt idx="165373">
                  <c:v>47.6363897701385</c:v>
                </c:pt>
                <c:pt idx="165374">
                  <c:v>47.636493612466801</c:v>
                </c:pt>
                <c:pt idx="165375">
                  <c:v>47.636597454462702</c:v>
                </c:pt>
                <c:pt idx="165376">
                  <c:v>47.636701296126198</c:v>
                </c:pt>
                <c:pt idx="165377">
                  <c:v>47.636805137457301</c:v>
                </c:pt>
                <c:pt idx="165378">
                  <c:v>47.636908978456098</c:v>
                </c:pt>
                <c:pt idx="165379">
                  <c:v>47.637012819122397</c:v>
                </c:pt>
                <c:pt idx="165380">
                  <c:v>47.637116659456403</c:v>
                </c:pt>
                <c:pt idx="165381">
                  <c:v>47.637220499457896</c:v>
                </c:pt>
                <c:pt idx="165382">
                  <c:v>47.637324339127098</c:v>
                </c:pt>
                <c:pt idx="165383">
                  <c:v>47.6374281784639</c:v>
                </c:pt>
                <c:pt idx="165384">
                  <c:v>47.637532017468402</c:v>
                </c:pt>
                <c:pt idx="165385">
                  <c:v>47.637635856140399</c:v>
                </c:pt>
                <c:pt idx="165386">
                  <c:v>47.637739694480103</c:v>
                </c:pt>
                <c:pt idx="165387">
                  <c:v>47.637843532487402</c:v>
                </c:pt>
                <c:pt idx="165388">
                  <c:v>47.637947370162301</c:v>
                </c:pt>
                <c:pt idx="165389">
                  <c:v>47.638051207504802</c:v>
                </c:pt>
                <c:pt idx="165390">
                  <c:v>47.638155044515003</c:v>
                </c:pt>
                <c:pt idx="165391">
                  <c:v>47.638258881192797</c:v>
                </c:pt>
                <c:pt idx="165392">
                  <c:v>47.6383627175382</c:v>
                </c:pt>
                <c:pt idx="165393">
                  <c:v>47.638466553551297</c:v>
                </c:pt>
                <c:pt idx="165394">
                  <c:v>47.638570389232001</c:v>
                </c:pt>
                <c:pt idx="165395">
                  <c:v>47.638674224580299</c:v>
                </c:pt>
                <c:pt idx="165396">
                  <c:v>47.638778059596198</c:v>
                </c:pt>
                <c:pt idx="165397">
                  <c:v>47.638881894279798</c:v>
                </c:pt>
                <c:pt idx="165398">
                  <c:v>47.638985728630999</c:v>
                </c:pt>
                <c:pt idx="165399">
                  <c:v>47.6390895626499</c:v>
                </c:pt>
                <c:pt idx="165400">
                  <c:v>47.639193396336402</c:v>
                </c:pt>
                <c:pt idx="165401">
                  <c:v>47.639297229690499</c:v>
                </c:pt>
                <c:pt idx="165402">
                  <c:v>47.639401062712302</c:v>
                </c:pt>
                <c:pt idx="165403">
                  <c:v>47.6395048954017</c:v>
                </c:pt>
                <c:pt idx="165404">
                  <c:v>47.639608727758699</c:v>
                </c:pt>
                <c:pt idx="165405">
                  <c:v>47.639712559783398</c:v>
                </c:pt>
                <c:pt idx="165406">
                  <c:v>47.639816391475698</c:v>
                </c:pt>
                <c:pt idx="165407">
                  <c:v>47.639920222835698</c:v>
                </c:pt>
                <c:pt idx="165408">
                  <c:v>47.6400240538633</c:v>
                </c:pt>
                <c:pt idx="165409">
                  <c:v>47.640127884558602</c:v>
                </c:pt>
                <c:pt idx="165410">
                  <c:v>47.640231714921498</c:v>
                </c:pt>
                <c:pt idx="165411">
                  <c:v>47.640335544952002</c:v>
                </c:pt>
                <c:pt idx="165412">
                  <c:v>47.640439374650299</c:v>
                </c:pt>
                <c:pt idx="165413">
                  <c:v>47.640543204016097</c:v>
                </c:pt>
                <c:pt idx="165414">
                  <c:v>47.640647033049603</c:v>
                </c:pt>
                <c:pt idx="165415">
                  <c:v>47.640750861750803</c:v>
                </c:pt>
                <c:pt idx="165416">
                  <c:v>47.640854690119603</c:v>
                </c:pt>
                <c:pt idx="165417">
                  <c:v>47.640958518156097</c:v>
                </c:pt>
                <c:pt idx="165418">
                  <c:v>47.641062345860199</c:v>
                </c:pt>
                <c:pt idx="165419">
                  <c:v>47.641166173232001</c:v>
                </c:pt>
                <c:pt idx="165420">
                  <c:v>47.641270000271398</c:v>
                </c:pt>
                <c:pt idx="165421">
                  <c:v>47.641373826978501</c:v>
                </c:pt>
                <c:pt idx="165422">
                  <c:v>47.641477653353299</c:v>
                </c:pt>
                <c:pt idx="165423">
                  <c:v>47.641581479395697</c:v>
                </c:pt>
                <c:pt idx="165424">
                  <c:v>47.641685305105803</c:v>
                </c:pt>
                <c:pt idx="165425">
                  <c:v>47.641789130483502</c:v>
                </c:pt>
                <c:pt idx="165426">
                  <c:v>47.641892955529002</c:v>
                </c:pt>
                <c:pt idx="165427">
                  <c:v>47.641996780242003</c:v>
                </c:pt>
                <c:pt idx="165428">
                  <c:v>47.642100604622797</c:v>
                </c:pt>
                <c:pt idx="165429">
                  <c:v>47.642204428671199</c:v>
                </c:pt>
                <c:pt idx="165430">
                  <c:v>47.642308252387302</c:v>
                </c:pt>
                <c:pt idx="165431">
                  <c:v>47.642412075770999</c:v>
                </c:pt>
                <c:pt idx="165432">
                  <c:v>47.642515898822403</c:v>
                </c:pt>
                <c:pt idx="165433">
                  <c:v>47.6426197215415</c:v>
                </c:pt>
                <c:pt idx="165434">
                  <c:v>47.642723543928298</c:v>
                </c:pt>
                <c:pt idx="165435">
                  <c:v>47.642827365982697</c:v>
                </c:pt>
                <c:pt idx="165436">
                  <c:v>47.642931187704797</c:v>
                </c:pt>
                <c:pt idx="165437">
                  <c:v>47.643035009094604</c:v>
                </c:pt>
                <c:pt idx="165438">
                  <c:v>47.643138830152097</c:v>
                </c:pt>
                <c:pt idx="165439">
                  <c:v>47.643242650877198</c:v>
                </c:pt>
                <c:pt idx="165440">
                  <c:v>47.6433464712701</c:v>
                </c:pt>
                <c:pt idx="165441">
                  <c:v>47.643450291330502</c:v>
                </c:pt>
                <c:pt idx="165442">
                  <c:v>47.643554111058698</c:v>
                </c:pt>
                <c:pt idx="165443">
                  <c:v>47.643657930454602</c:v>
                </c:pt>
                <c:pt idx="165444">
                  <c:v>47.643761749518099</c:v>
                </c:pt>
                <c:pt idx="165445">
                  <c:v>47.643865568249403</c:v>
                </c:pt>
                <c:pt idx="165446">
                  <c:v>47.643969386648301</c:v>
                </c:pt>
                <c:pt idx="165447">
                  <c:v>47.6440732047149</c:v>
                </c:pt>
                <c:pt idx="165448">
                  <c:v>47.644177022449199</c:v>
                </c:pt>
                <c:pt idx="165449">
                  <c:v>47.644280839851199</c:v>
                </c:pt>
                <c:pt idx="165450">
                  <c:v>47.644384656920799</c:v>
                </c:pt>
                <c:pt idx="165451">
                  <c:v>47.6444884736582</c:v>
                </c:pt>
                <c:pt idx="165452">
                  <c:v>47.644592290063301</c:v>
                </c:pt>
                <c:pt idx="165453">
                  <c:v>47.644696106136003</c:v>
                </c:pt>
                <c:pt idx="165454">
                  <c:v>47.644799921876498</c:v>
                </c:pt>
                <c:pt idx="165455">
                  <c:v>47.644903737284601</c:v>
                </c:pt>
                <c:pt idx="165456">
                  <c:v>47.645007552360397</c:v>
                </c:pt>
                <c:pt idx="165457">
                  <c:v>47.645111367104001</c:v>
                </c:pt>
                <c:pt idx="165458">
                  <c:v>47.645215181515198</c:v>
                </c:pt>
                <c:pt idx="165459">
                  <c:v>47.645318995594103</c:v>
                </c:pt>
                <c:pt idx="165460">
                  <c:v>47.645422809340701</c:v>
                </c:pt>
                <c:pt idx="165461">
                  <c:v>47.645526622755099</c:v>
                </c:pt>
                <c:pt idx="165462">
                  <c:v>47.645630435837099</c:v>
                </c:pt>
                <c:pt idx="165463">
                  <c:v>47.645734248586798</c:v>
                </c:pt>
                <c:pt idx="165464">
                  <c:v>47.645838061004298</c:v>
                </c:pt>
                <c:pt idx="165465">
                  <c:v>47.645941873089399</c:v>
                </c:pt>
                <c:pt idx="165466">
                  <c:v>47.646045684842299</c:v>
                </c:pt>
                <c:pt idx="165467">
                  <c:v>47.646149496262801</c:v>
                </c:pt>
                <c:pt idx="165468">
                  <c:v>47.646253307351103</c:v>
                </c:pt>
                <c:pt idx="165469">
                  <c:v>47.646357118107098</c:v>
                </c:pt>
                <c:pt idx="165470">
                  <c:v>47.6464609285308</c:v>
                </c:pt>
                <c:pt idx="165471">
                  <c:v>47.646564738622203</c:v>
                </c:pt>
                <c:pt idx="165472">
                  <c:v>47.6466685483813</c:v>
                </c:pt>
                <c:pt idx="165473">
                  <c:v>47.646772357808103</c:v>
                </c:pt>
                <c:pt idx="165474">
                  <c:v>47.646876166902601</c:v>
                </c:pt>
                <c:pt idx="165475">
                  <c:v>47.646979975664898</c:v>
                </c:pt>
                <c:pt idx="165476">
                  <c:v>47.647083784094903</c:v>
                </c:pt>
                <c:pt idx="165477">
                  <c:v>47.647187592192601</c:v>
                </c:pt>
                <c:pt idx="165478">
                  <c:v>47.647291399958</c:v>
                </c:pt>
                <c:pt idx="165479">
                  <c:v>47.647395207391099</c:v>
                </c:pt>
                <c:pt idx="165480">
                  <c:v>47.647499014491999</c:v>
                </c:pt>
                <c:pt idx="165481">
                  <c:v>47.647602821260598</c:v>
                </c:pt>
                <c:pt idx="165482">
                  <c:v>47.647706627696898</c:v>
                </c:pt>
                <c:pt idx="165483">
                  <c:v>47.647810433800899</c:v>
                </c:pt>
                <c:pt idx="165484">
                  <c:v>47.6479142395727</c:v>
                </c:pt>
                <c:pt idx="165485">
                  <c:v>47.648018045012101</c:v>
                </c:pt>
                <c:pt idx="165486">
                  <c:v>47.648121850119402</c:v>
                </c:pt>
                <c:pt idx="165487">
                  <c:v>47.648225654894297</c:v>
                </c:pt>
                <c:pt idx="165488">
                  <c:v>47.648329459336999</c:v>
                </c:pt>
                <c:pt idx="165489">
                  <c:v>47.648433263447401</c:v>
                </c:pt>
                <c:pt idx="165490">
                  <c:v>47.648537067225497</c:v>
                </c:pt>
                <c:pt idx="165491">
                  <c:v>47.6486408706714</c:v>
                </c:pt>
                <c:pt idx="165492">
                  <c:v>47.648744673784996</c:v>
                </c:pt>
                <c:pt idx="165493">
                  <c:v>47.6488484765663</c:v>
                </c:pt>
                <c:pt idx="165494">
                  <c:v>47.648952279015397</c:v>
                </c:pt>
                <c:pt idx="165495">
                  <c:v>47.649056081132201</c:v>
                </c:pt>
                <c:pt idx="165496">
                  <c:v>47.649159882916699</c:v>
                </c:pt>
                <c:pt idx="165497">
                  <c:v>47.649263684368997</c:v>
                </c:pt>
                <c:pt idx="165498">
                  <c:v>47.649367485489101</c:v>
                </c:pt>
                <c:pt idx="165499">
                  <c:v>47.6494712862768</c:v>
                </c:pt>
                <c:pt idx="165500">
                  <c:v>47.649575086732298</c:v>
                </c:pt>
                <c:pt idx="165501">
                  <c:v>47.649678886855597</c:v>
                </c:pt>
                <c:pt idx="165502">
                  <c:v>47.649782686646603</c:v>
                </c:pt>
                <c:pt idx="165503">
                  <c:v>47.649886486105302</c:v>
                </c:pt>
                <c:pt idx="165504">
                  <c:v>47.649990285231802</c:v>
                </c:pt>
                <c:pt idx="165505">
                  <c:v>47.650094084026101</c:v>
                </c:pt>
                <c:pt idx="165506">
                  <c:v>47.650197882488101</c:v>
                </c:pt>
                <c:pt idx="165507">
                  <c:v>47.650301680617801</c:v>
                </c:pt>
                <c:pt idx="165508">
                  <c:v>47.650405478415301</c:v>
                </c:pt>
                <c:pt idx="165509">
                  <c:v>47.650509275880601</c:v>
                </c:pt>
                <c:pt idx="165510">
                  <c:v>47.650613073013602</c:v>
                </c:pt>
                <c:pt idx="165511">
                  <c:v>47.650716869814303</c:v>
                </c:pt>
                <c:pt idx="165512">
                  <c:v>47.650820666282897</c:v>
                </c:pt>
                <c:pt idx="165513">
                  <c:v>47.650924462419098</c:v>
                </c:pt>
                <c:pt idx="165514">
                  <c:v>47.6510282582231</c:v>
                </c:pt>
                <c:pt idx="165515">
                  <c:v>47.651132053694901</c:v>
                </c:pt>
                <c:pt idx="165516">
                  <c:v>47.651235848834503</c:v>
                </c:pt>
                <c:pt idx="165517">
                  <c:v>47.651339643641798</c:v>
                </c:pt>
                <c:pt idx="165518">
                  <c:v>47.6514434381169</c:v>
                </c:pt>
                <c:pt idx="165519">
                  <c:v>47.651547232259702</c:v>
                </c:pt>
                <c:pt idx="165520">
                  <c:v>47.651651026070297</c:v>
                </c:pt>
                <c:pt idx="165521">
                  <c:v>47.6517548195486</c:v>
                </c:pt>
                <c:pt idx="165522">
                  <c:v>47.651858612694802</c:v>
                </c:pt>
                <c:pt idx="165523">
                  <c:v>47.651962405508698</c:v>
                </c:pt>
                <c:pt idx="165524">
                  <c:v>47.652066197990301</c:v>
                </c:pt>
                <c:pt idx="165525">
                  <c:v>47.652169990139797</c:v>
                </c:pt>
                <c:pt idx="165526">
                  <c:v>47.652273781957</c:v>
                </c:pt>
                <c:pt idx="165527">
                  <c:v>47.652377573441903</c:v>
                </c:pt>
                <c:pt idx="165528">
                  <c:v>47.652481364594699</c:v>
                </c:pt>
                <c:pt idx="165529">
                  <c:v>47.652585155415203</c:v>
                </c:pt>
                <c:pt idx="165530">
                  <c:v>47.652688945903499</c:v>
                </c:pt>
                <c:pt idx="165531">
                  <c:v>47.652792736059602</c:v>
                </c:pt>
                <c:pt idx="165532">
                  <c:v>47.652896525883399</c:v>
                </c:pt>
                <c:pt idx="165533">
                  <c:v>47.653000315375103</c:v>
                </c:pt>
                <c:pt idx="165534">
                  <c:v>47.653104104534499</c:v>
                </c:pt>
                <c:pt idx="165535">
                  <c:v>47.653207893361603</c:v>
                </c:pt>
                <c:pt idx="165536">
                  <c:v>47.6533116818566</c:v>
                </c:pt>
                <c:pt idx="165537">
                  <c:v>47.653415470019397</c:v>
                </c:pt>
                <c:pt idx="165538">
                  <c:v>47.653519257849901</c:v>
                </c:pt>
                <c:pt idx="165539">
                  <c:v>47.653623045348198</c:v>
                </c:pt>
                <c:pt idx="165540">
                  <c:v>47.653726832514302</c:v>
                </c:pt>
                <c:pt idx="165541">
                  <c:v>47.653830619348199</c:v>
                </c:pt>
                <c:pt idx="165542">
                  <c:v>47.653934405849903</c:v>
                </c:pt>
                <c:pt idx="165543">
                  <c:v>47.654038192019399</c:v>
                </c:pt>
                <c:pt idx="165544">
                  <c:v>47.654141977856597</c:v>
                </c:pt>
                <c:pt idx="165545">
                  <c:v>47.6542457633617</c:v>
                </c:pt>
                <c:pt idx="165546">
                  <c:v>47.654349548534498</c:v>
                </c:pt>
                <c:pt idx="165547">
                  <c:v>47.654453333375102</c:v>
                </c:pt>
                <c:pt idx="165548">
                  <c:v>47.654557117883598</c:v>
                </c:pt>
                <c:pt idx="165549">
                  <c:v>47.654660902059803</c:v>
                </c:pt>
                <c:pt idx="165550">
                  <c:v>47.6547646859038</c:v>
                </c:pt>
                <c:pt idx="165551">
                  <c:v>47.654868469415597</c:v>
                </c:pt>
                <c:pt idx="165552">
                  <c:v>47.654972252595201</c:v>
                </c:pt>
                <c:pt idx="165553">
                  <c:v>47.655076035442598</c:v>
                </c:pt>
                <c:pt idx="165554">
                  <c:v>47.655179817957801</c:v>
                </c:pt>
                <c:pt idx="165555">
                  <c:v>47.655283600140898</c:v>
                </c:pt>
                <c:pt idx="165556">
                  <c:v>47.655387381991702</c:v>
                </c:pt>
                <c:pt idx="165557">
                  <c:v>47.655491163510298</c:v>
                </c:pt>
                <c:pt idx="165558">
                  <c:v>47.655594944696702</c:v>
                </c:pt>
                <c:pt idx="165559">
                  <c:v>47.655698725550998</c:v>
                </c:pt>
                <c:pt idx="165560">
                  <c:v>47.655802506073002</c:v>
                </c:pt>
                <c:pt idx="165561">
                  <c:v>47.655906286262798</c:v>
                </c:pt>
                <c:pt idx="165562">
                  <c:v>47.656010066120501</c:v>
                </c:pt>
                <c:pt idx="165563">
                  <c:v>47.656113845645898</c:v>
                </c:pt>
                <c:pt idx="165564">
                  <c:v>47.656217624839201</c:v>
                </c:pt>
                <c:pt idx="165565">
                  <c:v>47.656321403700296</c:v>
                </c:pt>
                <c:pt idx="165566">
                  <c:v>47.656425182229199</c:v>
                </c:pt>
                <c:pt idx="165567">
                  <c:v>47.656528960425902</c:v>
                </c:pt>
                <c:pt idx="165568">
                  <c:v>47.656632738290398</c:v>
                </c:pt>
                <c:pt idx="165569">
                  <c:v>47.6567365158228</c:v>
                </c:pt>
                <c:pt idx="165570">
                  <c:v>47.656840293022903</c:v>
                </c:pt>
                <c:pt idx="165571">
                  <c:v>47.656944069890898</c:v>
                </c:pt>
                <c:pt idx="165572">
                  <c:v>47.6570478464267</c:v>
                </c:pt>
                <c:pt idx="165573">
                  <c:v>47.657151622630302</c:v>
                </c:pt>
                <c:pt idx="165574">
                  <c:v>47.657255398501803</c:v>
                </c:pt>
                <c:pt idx="165575">
                  <c:v>47.657359174041098</c:v>
                </c:pt>
                <c:pt idx="165576">
                  <c:v>47.657462949248099</c:v>
                </c:pt>
                <c:pt idx="165577">
                  <c:v>47.6575667241231</c:v>
                </c:pt>
                <c:pt idx="165578">
                  <c:v>47.657670498665802</c:v>
                </c:pt>
                <c:pt idx="165579">
                  <c:v>47.657774272876402</c:v>
                </c:pt>
                <c:pt idx="165580">
                  <c:v>47.657878046754803</c:v>
                </c:pt>
                <c:pt idx="165581">
                  <c:v>47.657981820301003</c:v>
                </c:pt>
                <c:pt idx="165582">
                  <c:v>47.658085593514997</c:v>
                </c:pt>
                <c:pt idx="165583">
                  <c:v>47.658189366396897</c:v>
                </c:pt>
                <c:pt idx="165584">
                  <c:v>47.658293138946597</c:v>
                </c:pt>
                <c:pt idx="165585">
                  <c:v>47.658396911164203</c:v>
                </c:pt>
                <c:pt idx="165586">
                  <c:v>47.658500683049603</c:v>
                </c:pt>
                <c:pt idx="165587">
                  <c:v>47.658604454602802</c:v>
                </c:pt>
                <c:pt idx="165588">
                  <c:v>47.658708225823801</c:v>
                </c:pt>
                <c:pt idx="165589">
                  <c:v>47.6588119967127</c:v>
                </c:pt>
                <c:pt idx="165590">
                  <c:v>47.658915767269498</c:v>
                </c:pt>
                <c:pt idx="165591">
                  <c:v>47.659019537493997</c:v>
                </c:pt>
                <c:pt idx="165592">
                  <c:v>47.659123307386501</c:v>
                </c:pt>
                <c:pt idx="165593">
                  <c:v>47.659227076946699</c:v>
                </c:pt>
                <c:pt idx="165594">
                  <c:v>47.659330846174797</c:v>
                </c:pt>
                <c:pt idx="165595">
                  <c:v>47.659434615070701</c:v>
                </c:pt>
                <c:pt idx="165596">
                  <c:v>47.659538383634498</c:v>
                </c:pt>
                <c:pt idx="165597">
                  <c:v>47.659642151866201</c:v>
                </c:pt>
                <c:pt idx="165598">
                  <c:v>47.659745919765697</c:v>
                </c:pt>
                <c:pt idx="165599">
                  <c:v>47.659849687333001</c:v>
                </c:pt>
                <c:pt idx="165600">
                  <c:v>47.659953454568203</c:v>
                </c:pt>
                <c:pt idx="165601">
                  <c:v>47.660057221471199</c:v>
                </c:pt>
                <c:pt idx="165602">
                  <c:v>47.660160988042101</c:v>
                </c:pt>
                <c:pt idx="165603">
                  <c:v>47.660264754280803</c:v>
                </c:pt>
                <c:pt idx="165604">
                  <c:v>47.660368520187397</c:v>
                </c:pt>
                <c:pt idx="165605">
                  <c:v>47.660472285761799</c:v>
                </c:pt>
                <c:pt idx="165606">
                  <c:v>47.660576051004099</c:v>
                </c:pt>
                <c:pt idx="165607">
                  <c:v>47.6606798159143</c:v>
                </c:pt>
                <c:pt idx="165608">
                  <c:v>47.6607835804923</c:v>
                </c:pt>
                <c:pt idx="165609">
                  <c:v>47.6608873447381</c:v>
                </c:pt>
                <c:pt idx="165610">
                  <c:v>47.660991108651899</c:v>
                </c:pt>
                <c:pt idx="165611">
                  <c:v>47.661094872233498</c:v>
                </c:pt>
                <c:pt idx="165612">
                  <c:v>47.661198635482897</c:v>
                </c:pt>
                <c:pt idx="165613">
                  <c:v>47.661302398400203</c:v>
                </c:pt>
                <c:pt idx="165614">
                  <c:v>47.661406160985401</c:v>
                </c:pt>
                <c:pt idx="165615">
                  <c:v>47.661509923238398</c:v>
                </c:pt>
                <c:pt idx="165616">
                  <c:v>47.661613685159402</c:v>
                </c:pt>
                <c:pt idx="165617">
                  <c:v>47.661717446748099</c:v>
                </c:pt>
                <c:pt idx="165618">
                  <c:v>47.661821208004802</c:v>
                </c:pt>
                <c:pt idx="165619">
                  <c:v>47.661924968929299</c:v>
                </c:pt>
                <c:pt idx="165620">
                  <c:v>47.662028729521701</c:v>
                </c:pt>
                <c:pt idx="165621">
                  <c:v>47.662132489781897</c:v>
                </c:pt>
                <c:pt idx="165622">
                  <c:v>47.662236249710098</c:v>
                </c:pt>
                <c:pt idx="165623">
                  <c:v>47.662340009306099</c:v>
                </c:pt>
                <c:pt idx="165624">
                  <c:v>47.66244376857</c:v>
                </c:pt>
                <c:pt idx="165625">
                  <c:v>47.662547527501701</c:v>
                </c:pt>
                <c:pt idx="165626">
                  <c:v>47.662651286101301</c:v>
                </c:pt>
                <c:pt idx="165627">
                  <c:v>47.662755044368801</c:v>
                </c:pt>
                <c:pt idx="165628">
                  <c:v>47.6628588023042</c:v>
                </c:pt>
                <c:pt idx="165629">
                  <c:v>47.662962559907498</c:v>
                </c:pt>
                <c:pt idx="165630">
                  <c:v>47.663066317178703</c:v>
                </c:pt>
                <c:pt idx="165631">
                  <c:v>47.663170074117701</c:v>
                </c:pt>
                <c:pt idx="165632">
                  <c:v>47.663273830724599</c:v>
                </c:pt>
                <c:pt idx="165633">
                  <c:v>47.663377586999403</c:v>
                </c:pt>
                <c:pt idx="165634">
                  <c:v>47.663481342942099</c:v>
                </c:pt>
                <c:pt idx="165635">
                  <c:v>47.663585098552602</c:v>
                </c:pt>
                <c:pt idx="165636">
                  <c:v>47.663688853831097</c:v>
                </c:pt>
                <c:pt idx="165637">
                  <c:v>47.663792608777499</c:v>
                </c:pt>
                <c:pt idx="165638">
                  <c:v>47.6638963633917</c:v>
                </c:pt>
                <c:pt idx="165639">
                  <c:v>47.664000117673801</c:v>
                </c:pt>
                <c:pt idx="165640">
                  <c:v>47.664103871623801</c:v>
                </c:pt>
                <c:pt idx="165641">
                  <c:v>47.664207625241801</c:v>
                </c:pt>
                <c:pt idx="165642">
                  <c:v>47.6643113785276</c:v>
                </c:pt>
                <c:pt idx="165643">
                  <c:v>47.664415131481299</c:v>
                </c:pt>
                <c:pt idx="165644">
                  <c:v>47.664518884102897</c:v>
                </c:pt>
                <c:pt idx="165645">
                  <c:v>47.664622636392401</c:v>
                </c:pt>
                <c:pt idx="165646">
                  <c:v>47.664726388349699</c:v>
                </c:pt>
                <c:pt idx="165647">
                  <c:v>47.664830139975003</c:v>
                </c:pt>
                <c:pt idx="165648">
                  <c:v>47.664933891268198</c:v>
                </c:pt>
                <c:pt idx="165649">
                  <c:v>47.665037642229301</c:v>
                </c:pt>
                <c:pt idx="165650">
                  <c:v>47.665141392858303</c:v>
                </c:pt>
                <c:pt idx="165651">
                  <c:v>47.665245143155197</c:v>
                </c:pt>
                <c:pt idx="165652">
                  <c:v>47.665348893119997</c:v>
                </c:pt>
                <c:pt idx="165653">
                  <c:v>47.665452642752697</c:v>
                </c:pt>
                <c:pt idx="165654">
                  <c:v>47.665556392053297</c:v>
                </c:pt>
                <c:pt idx="165655">
                  <c:v>47.665660141021903</c:v>
                </c:pt>
                <c:pt idx="165656">
                  <c:v>47.665763889658301</c:v>
                </c:pt>
                <c:pt idx="165657">
                  <c:v>47.665867637962599</c:v>
                </c:pt>
                <c:pt idx="165658">
                  <c:v>47.665971385934903</c:v>
                </c:pt>
                <c:pt idx="165659">
                  <c:v>47.666075133575099</c:v>
                </c:pt>
                <c:pt idx="165660">
                  <c:v>47.666178880883102</c:v>
                </c:pt>
                <c:pt idx="165661">
                  <c:v>47.666282627859097</c:v>
                </c:pt>
                <c:pt idx="165662">
                  <c:v>47.666386374502999</c:v>
                </c:pt>
                <c:pt idx="165663">
                  <c:v>47.666490120814899</c:v>
                </c:pt>
                <c:pt idx="165664">
                  <c:v>47.666593866794599</c:v>
                </c:pt>
                <c:pt idx="165665">
                  <c:v>47.666697612442299</c:v>
                </c:pt>
                <c:pt idx="165666">
                  <c:v>47.666801357757798</c:v>
                </c:pt>
                <c:pt idx="165667">
                  <c:v>47.666905102741303</c:v>
                </c:pt>
                <c:pt idx="165668">
                  <c:v>47.6670088473928</c:v>
                </c:pt>
                <c:pt idx="165669">
                  <c:v>47.667112591712097</c:v>
                </c:pt>
                <c:pt idx="165670">
                  <c:v>47.667216335699401</c:v>
                </c:pt>
                <c:pt idx="165671">
                  <c:v>47.667320079354603</c:v>
                </c:pt>
                <c:pt idx="165672">
                  <c:v>47.667423822677698</c:v>
                </c:pt>
                <c:pt idx="165673">
                  <c:v>47.667527565668699</c:v>
                </c:pt>
                <c:pt idx="165674">
                  <c:v>47.667631308327699</c:v>
                </c:pt>
                <c:pt idx="165675">
                  <c:v>47.667735050654599</c:v>
                </c:pt>
                <c:pt idx="165676">
                  <c:v>47.667838792649398</c:v>
                </c:pt>
                <c:pt idx="165677">
                  <c:v>47.667942534312203</c:v>
                </c:pt>
                <c:pt idx="165678">
                  <c:v>47.668046275642901</c:v>
                </c:pt>
                <c:pt idx="165679">
                  <c:v>47.668150016641498</c:v>
                </c:pt>
                <c:pt idx="165680">
                  <c:v>47.668253757308101</c:v>
                </c:pt>
                <c:pt idx="165681">
                  <c:v>47.668357497642603</c:v>
                </c:pt>
                <c:pt idx="165682">
                  <c:v>47.668461237644998</c:v>
                </c:pt>
                <c:pt idx="165683">
                  <c:v>47.668564977315398</c:v>
                </c:pt>
                <c:pt idx="165684">
                  <c:v>47.668668716653698</c:v>
                </c:pt>
                <c:pt idx="165685">
                  <c:v>47.668772455659997</c:v>
                </c:pt>
                <c:pt idx="165686">
                  <c:v>47.668876194334104</c:v>
                </c:pt>
                <c:pt idx="165687">
                  <c:v>47.668979932676301</c:v>
                </c:pt>
                <c:pt idx="165688">
                  <c:v>47.669083670686398</c:v>
                </c:pt>
                <c:pt idx="165689">
                  <c:v>47.669187408364401</c:v>
                </c:pt>
                <c:pt idx="165690">
                  <c:v>47.669291145710297</c:v>
                </c:pt>
                <c:pt idx="165691">
                  <c:v>47.669394882724198</c:v>
                </c:pt>
                <c:pt idx="165692">
                  <c:v>47.669498619406099</c:v>
                </c:pt>
                <c:pt idx="165693">
                  <c:v>47.669602355755899</c:v>
                </c:pt>
                <c:pt idx="165694">
                  <c:v>47.669706091773698</c:v>
                </c:pt>
                <c:pt idx="165695">
                  <c:v>47.669809827459403</c:v>
                </c:pt>
                <c:pt idx="165696">
                  <c:v>47.669913562813001</c:v>
                </c:pt>
                <c:pt idx="165697">
                  <c:v>47.670017297834598</c:v>
                </c:pt>
                <c:pt idx="165698">
                  <c:v>47.6701210325242</c:v>
                </c:pt>
                <c:pt idx="165699">
                  <c:v>47.670224766881702</c:v>
                </c:pt>
                <c:pt idx="165700">
                  <c:v>47.670328500907203</c:v>
                </c:pt>
                <c:pt idx="165701">
                  <c:v>47.670432234600597</c:v>
                </c:pt>
                <c:pt idx="165702">
                  <c:v>47.670535967962003</c:v>
                </c:pt>
                <c:pt idx="165703">
                  <c:v>47.670639700991302</c:v>
                </c:pt>
                <c:pt idx="165704">
                  <c:v>47.6707434336886</c:v>
                </c:pt>
                <c:pt idx="165705">
                  <c:v>47.670847166053903</c:v>
                </c:pt>
                <c:pt idx="165706">
                  <c:v>47.670950898087099</c:v>
                </c:pt>
                <c:pt idx="165707">
                  <c:v>47.671054629788301</c:v>
                </c:pt>
                <c:pt idx="165708">
                  <c:v>47.671158361157502</c:v>
                </c:pt>
                <c:pt idx="165709">
                  <c:v>47.671262092194603</c:v>
                </c:pt>
                <c:pt idx="165710">
                  <c:v>47.671365822899702</c:v>
                </c:pt>
                <c:pt idx="165711">
                  <c:v>47.671469553272701</c:v>
                </c:pt>
                <c:pt idx="165712">
                  <c:v>47.671573283313798</c:v>
                </c:pt>
                <c:pt idx="165713">
                  <c:v>47.671677013022702</c:v>
                </c:pt>
                <c:pt idx="165714">
                  <c:v>47.671780742399697</c:v>
                </c:pt>
                <c:pt idx="165715">
                  <c:v>47.671884471444599</c:v>
                </c:pt>
                <c:pt idx="165716">
                  <c:v>47.6719882001576</c:v>
                </c:pt>
                <c:pt idx="165717">
                  <c:v>47.6720919285384</c:v>
                </c:pt>
                <c:pt idx="165718">
                  <c:v>47.672195656587299</c:v>
                </c:pt>
                <c:pt idx="165719">
                  <c:v>47.672299384304097</c:v>
                </c:pt>
                <c:pt idx="165720">
                  <c:v>47.672403111688901</c:v>
                </c:pt>
                <c:pt idx="165721">
                  <c:v>47.672506838741697</c:v>
                </c:pt>
                <c:pt idx="165722">
                  <c:v>47.672610565462499</c:v>
                </c:pt>
                <c:pt idx="165723">
                  <c:v>47.6727142918512</c:v>
                </c:pt>
                <c:pt idx="165724">
                  <c:v>47.6728180179079</c:v>
                </c:pt>
                <c:pt idx="165725">
                  <c:v>47.6729217436326</c:v>
                </c:pt>
                <c:pt idx="165726">
                  <c:v>47.673025469025298</c:v>
                </c:pt>
                <c:pt idx="165727">
                  <c:v>47.673129194086002</c:v>
                </c:pt>
                <c:pt idx="165728">
                  <c:v>47.673232918814698</c:v>
                </c:pt>
                <c:pt idx="165729">
                  <c:v>47.6733366432113</c:v>
                </c:pt>
                <c:pt idx="165730">
                  <c:v>47.673440367275902</c:v>
                </c:pt>
                <c:pt idx="165731">
                  <c:v>47.673544091008601</c:v>
                </c:pt>
                <c:pt idx="165732">
                  <c:v>47.6736478144092</c:v>
                </c:pt>
                <c:pt idx="165733">
                  <c:v>47.673751537477798</c:v>
                </c:pt>
                <c:pt idx="165734">
                  <c:v>47.673855260214403</c:v>
                </c:pt>
                <c:pt idx="165735">
                  <c:v>47.673958982618998</c:v>
                </c:pt>
                <c:pt idx="165736">
                  <c:v>47.674062704691501</c:v>
                </c:pt>
                <c:pt idx="165737">
                  <c:v>47.674166426432102</c:v>
                </c:pt>
                <c:pt idx="165738">
                  <c:v>47.674270147840701</c:v>
                </c:pt>
                <c:pt idx="165739">
                  <c:v>47.674373868917201</c:v>
                </c:pt>
                <c:pt idx="165740">
                  <c:v>47.674477589661798</c:v>
                </c:pt>
                <c:pt idx="165741">
                  <c:v>47.674581310074402</c:v>
                </c:pt>
                <c:pt idx="165742">
                  <c:v>47.674685030154897</c:v>
                </c:pt>
                <c:pt idx="165743">
                  <c:v>47.674788749903499</c:v>
                </c:pt>
                <c:pt idx="165744">
                  <c:v>47.674892469320099</c:v>
                </c:pt>
                <c:pt idx="165745">
                  <c:v>47.674996188404698</c:v>
                </c:pt>
                <c:pt idx="165746">
                  <c:v>47.675099907157197</c:v>
                </c:pt>
                <c:pt idx="165747">
                  <c:v>47.675203625577801</c:v>
                </c:pt>
                <c:pt idx="165748">
                  <c:v>47.675307343666397</c:v>
                </c:pt>
                <c:pt idx="165749">
                  <c:v>47.675411061422999</c:v>
                </c:pt>
                <c:pt idx="165750">
                  <c:v>47.675514778847599</c:v>
                </c:pt>
                <c:pt idx="165751">
                  <c:v>47.675618495940199</c:v>
                </c:pt>
                <c:pt idx="165752">
                  <c:v>47.675722212700798</c:v>
                </c:pt>
                <c:pt idx="165753">
                  <c:v>47.675825929129502</c:v>
                </c:pt>
                <c:pt idx="165754">
                  <c:v>47.675929645226098</c:v>
                </c:pt>
                <c:pt idx="165755">
                  <c:v>47.6760333609908</c:v>
                </c:pt>
                <c:pt idx="165756">
                  <c:v>47.676137076423501</c:v>
                </c:pt>
                <c:pt idx="165757">
                  <c:v>47.676240791524201</c:v>
                </c:pt>
                <c:pt idx="165758">
                  <c:v>47.676344506292899</c:v>
                </c:pt>
                <c:pt idx="165759">
                  <c:v>47.676448220729597</c:v>
                </c:pt>
                <c:pt idx="165760">
                  <c:v>47.6765519348344</c:v>
                </c:pt>
                <c:pt idx="165761">
                  <c:v>47.676655648607102</c:v>
                </c:pt>
                <c:pt idx="165762">
                  <c:v>47.676759362047903</c:v>
                </c:pt>
                <c:pt idx="165763">
                  <c:v>47.676863075156703</c:v>
                </c:pt>
                <c:pt idx="165764">
                  <c:v>47.676966787933601</c:v>
                </c:pt>
                <c:pt idx="165765">
                  <c:v>47.677070500378399</c:v>
                </c:pt>
                <c:pt idx="165766">
                  <c:v>47.677174212491302</c:v>
                </c:pt>
                <c:pt idx="165767">
                  <c:v>47.677277924272197</c:v>
                </c:pt>
                <c:pt idx="165768">
                  <c:v>47.677381635721197</c:v>
                </c:pt>
                <c:pt idx="165769">
                  <c:v>47.677485346838203</c:v>
                </c:pt>
                <c:pt idx="165770">
                  <c:v>47.677589057623202</c:v>
                </c:pt>
                <c:pt idx="165771">
                  <c:v>47.677692768076199</c:v>
                </c:pt>
                <c:pt idx="165772">
                  <c:v>47.677796478197301</c:v>
                </c:pt>
                <c:pt idx="165773">
                  <c:v>47.677900187986403</c:v>
                </c:pt>
                <c:pt idx="165774">
                  <c:v>47.678003897443503</c:v>
                </c:pt>
                <c:pt idx="165775">
                  <c:v>47.678107606568702</c:v>
                </c:pt>
                <c:pt idx="165776">
                  <c:v>47.678211315361899</c:v>
                </c:pt>
                <c:pt idx="165777">
                  <c:v>47.678315023823103</c:v>
                </c:pt>
                <c:pt idx="165778">
                  <c:v>47.678418731952398</c:v>
                </c:pt>
                <c:pt idx="165779">
                  <c:v>47.678522439749699</c:v>
                </c:pt>
                <c:pt idx="165780">
                  <c:v>47.678626147215098</c:v>
                </c:pt>
                <c:pt idx="165781">
                  <c:v>47.678729854348497</c:v>
                </c:pt>
                <c:pt idx="165782">
                  <c:v>47.678833561149901</c:v>
                </c:pt>
                <c:pt idx="165783">
                  <c:v>47.678937267619403</c:v>
                </c:pt>
                <c:pt idx="165784">
                  <c:v>47.679040973756898</c:v>
                </c:pt>
                <c:pt idx="165785">
                  <c:v>47.679144679562498</c:v>
                </c:pt>
                <c:pt idx="165786">
                  <c:v>47.679248385036097</c:v>
                </c:pt>
                <c:pt idx="165787">
                  <c:v>47.679352090177801</c:v>
                </c:pt>
                <c:pt idx="165788">
                  <c:v>47.679455794987497</c:v>
                </c:pt>
                <c:pt idx="165789">
                  <c:v>47.679559499465299</c:v>
                </c:pt>
                <c:pt idx="165790">
                  <c:v>47.679663203611099</c:v>
                </c:pt>
                <c:pt idx="165791">
                  <c:v>47.679766907424998</c:v>
                </c:pt>
                <c:pt idx="165792">
                  <c:v>47.679870610906903</c:v>
                </c:pt>
                <c:pt idx="165793">
                  <c:v>47.679974314056899</c:v>
                </c:pt>
                <c:pt idx="165794">
                  <c:v>47.680078016875001</c:v>
                </c:pt>
                <c:pt idx="165795">
                  <c:v>47.680181719361101</c:v>
                </c:pt>
                <c:pt idx="165796">
                  <c:v>47.680285421515201</c:v>
                </c:pt>
                <c:pt idx="165797">
                  <c:v>47.680389123337399</c:v>
                </c:pt>
                <c:pt idx="165798">
                  <c:v>47.680492824827702</c:v>
                </c:pt>
                <c:pt idx="165799">
                  <c:v>47.680596525985997</c:v>
                </c:pt>
                <c:pt idx="165800">
                  <c:v>47.680700226812398</c:v>
                </c:pt>
                <c:pt idx="165801">
                  <c:v>47.680803927306897</c:v>
                </c:pt>
                <c:pt idx="165802">
                  <c:v>47.680907627469402</c:v>
                </c:pt>
                <c:pt idx="165803">
                  <c:v>47.681011327299998</c:v>
                </c:pt>
                <c:pt idx="165804">
                  <c:v>47.681115026798601</c:v>
                </c:pt>
                <c:pt idx="165805">
                  <c:v>47.681218725965401</c:v>
                </c:pt>
                <c:pt idx="165806">
                  <c:v>47.681322424800101</c:v>
                </c:pt>
                <c:pt idx="165807">
                  <c:v>47.681426123302998</c:v>
                </c:pt>
                <c:pt idx="165808">
                  <c:v>47.681529821473902</c:v>
                </c:pt>
                <c:pt idx="165809">
                  <c:v>47.681633519312904</c:v>
                </c:pt>
                <c:pt idx="165810">
                  <c:v>47.681737216819997</c:v>
                </c:pt>
                <c:pt idx="165811">
                  <c:v>47.681840913995103</c:v>
                </c:pt>
                <c:pt idx="165812">
                  <c:v>47.6819446108384</c:v>
                </c:pt>
                <c:pt idx="165813">
                  <c:v>47.682048307349703</c:v>
                </c:pt>
                <c:pt idx="165814">
                  <c:v>47.682152003528998</c:v>
                </c:pt>
                <c:pt idx="165815">
                  <c:v>47.682255699376498</c:v>
                </c:pt>
                <c:pt idx="165816">
                  <c:v>47.682359394892003</c:v>
                </c:pt>
                <c:pt idx="165817">
                  <c:v>47.682463090075601</c:v>
                </c:pt>
                <c:pt idx="165818">
                  <c:v>47.682566784927303</c:v>
                </c:pt>
                <c:pt idx="165819">
                  <c:v>47.682670479447097</c:v>
                </c:pt>
                <c:pt idx="165820">
                  <c:v>47.682774173634897</c:v>
                </c:pt>
                <c:pt idx="165821">
                  <c:v>47.682877867490902</c:v>
                </c:pt>
                <c:pt idx="165822">
                  <c:v>47.682981561014898</c:v>
                </c:pt>
                <c:pt idx="165823">
                  <c:v>47.683085254207001</c:v>
                </c:pt>
                <c:pt idx="165824">
                  <c:v>47.683188947067201</c:v>
                </c:pt>
                <c:pt idx="165825">
                  <c:v>47.6832926395955</c:v>
                </c:pt>
                <c:pt idx="165826">
                  <c:v>47.683396331791897</c:v>
                </c:pt>
                <c:pt idx="165827">
                  <c:v>47.6835000236563</c:v>
                </c:pt>
                <c:pt idx="165828">
                  <c:v>47.683603715188902</c:v>
                </c:pt>
                <c:pt idx="165829">
                  <c:v>47.683707406389502</c:v>
                </c:pt>
                <c:pt idx="165830">
                  <c:v>47.6838110972583</c:v>
                </c:pt>
                <c:pt idx="165831">
                  <c:v>47.683914787795104</c:v>
                </c:pt>
                <c:pt idx="165832">
                  <c:v>47.684018478000098</c:v>
                </c:pt>
                <c:pt idx="165833">
                  <c:v>47.684122167873099</c:v>
                </c:pt>
                <c:pt idx="165834">
                  <c:v>47.684225857414198</c:v>
                </c:pt>
                <c:pt idx="165835">
                  <c:v>47.684329546623403</c:v>
                </c:pt>
                <c:pt idx="165836">
                  <c:v>47.684433235500798</c:v>
                </c:pt>
                <c:pt idx="165837">
                  <c:v>47.684536924046199</c:v>
                </c:pt>
                <c:pt idx="165838">
                  <c:v>47.684640612259699</c:v>
                </c:pt>
                <c:pt idx="165839">
                  <c:v>47.684744300141404</c:v>
                </c:pt>
                <c:pt idx="165840">
                  <c:v>47.6848479876911</c:v>
                </c:pt>
                <c:pt idx="165841">
                  <c:v>47.684951674908902</c:v>
                </c:pt>
                <c:pt idx="165842">
                  <c:v>47.685055361794902</c:v>
                </c:pt>
                <c:pt idx="165843">
                  <c:v>47.685159048349</c:v>
                </c:pt>
                <c:pt idx="165844">
                  <c:v>47.685262734571097</c:v>
                </c:pt>
                <c:pt idx="165845">
                  <c:v>47.685366420461399</c:v>
                </c:pt>
                <c:pt idx="165846">
                  <c:v>47.6854701060198</c:v>
                </c:pt>
                <c:pt idx="165847">
                  <c:v>47.685573791246298</c:v>
                </c:pt>
                <c:pt idx="165848">
                  <c:v>47.685677476140903</c:v>
                </c:pt>
                <c:pt idx="165849">
                  <c:v>47.685781160703598</c:v>
                </c:pt>
                <c:pt idx="165850">
                  <c:v>47.685884844934499</c:v>
                </c:pt>
                <c:pt idx="165851">
                  <c:v>47.685988528833398</c:v>
                </c:pt>
                <c:pt idx="165852">
                  <c:v>47.686092212400503</c:v>
                </c:pt>
                <c:pt idx="165853">
                  <c:v>47.686195895635699</c:v>
                </c:pt>
                <c:pt idx="165854">
                  <c:v>47.686299578539</c:v>
                </c:pt>
                <c:pt idx="165855">
                  <c:v>47.686403261110399</c:v>
                </c:pt>
                <c:pt idx="165856">
                  <c:v>47.686506943349997</c:v>
                </c:pt>
                <c:pt idx="165857">
                  <c:v>47.6866106252577</c:v>
                </c:pt>
                <c:pt idx="165858">
                  <c:v>47.686714306833501</c:v>
                </c:pt>
                <c:pt idx="165859">
                  <c:v>47.686817988077401</c:v>
                </c:pt>
                <c:pt idx="165860">
                  <c:v>47.686921668989399</c:v>
                </c:pt>
                <c:pt idx="165861">
                  <c:v>47.687025349569602</c:v>
                </c:pt>
                <c:pt idx="165862">
                  <c:v>47.687129029817903</c:v>
                </c:pt>
                <c:pt idx="165863">
                  <c:v>47.687232709734303</c:v>
                </c:pt>
                <c:pt idx="165864">
                  <c:v>47.687336389318901</c:v>
                </c:pt>
                <c:pt idx="165865">
                  <c:v>47.687440068571597</c:v>
                </c:pt>
                <c:pt idx="165866">
                  <c:v>47.687543747492398</c:v>
                </c:pt>
                <c:pt idx="165867">
                  <c:v>47.687647426081398</c:v>
                </c:pt>
                <c:pt idx="165868">
                  <c:v>47.687751104338503</c:v>
                </c:pt>
                <c:pt idx="165869">
                  <c:v>47.687854782263699</c:v>
                </c:pt>
                <c:pt idx="165870">
                  <c:v>47.6879584598571</c:v>
                </c:pt>
                <c:pt idx="165871">
                  <c:v>47.6880621371186</c:v>
                </c:pt>
                <c:pt idx="165872">
                  <c:v>47.688165814048197</c:v>
                </c:pt>
                <c:pt idx="165873">
                  <c:v>47.688269490646</c:v>
                </c:pt>
                <c:pt idx="165874">
                  <c:v>47.688373166911902</c:v>
                </c:pt>
                <c:pt idx="165875">
                  <c:v>47.688476842846001</c:v>
                </c:pt>
                <c:pt idx="165876">
                  <c:v>47.688580518448198</c:v>
                </c:pt>
                <c:pt idx="165877">
                  <c:v>47.688684193718501</c:v>
                </c:pt>
                <c:pt idx="165878">
                  <c:v>47.688787868657002</c:v>
                </c:pt>
                <c:pt idx="165879">
                  <c:v>47.688891543263601</c:v>
                </c:pt>
                <c:pt idx="165880">
                  <c:v>47.688995217538398</c:v>
                </c:pt>
                <c:pt idx="165881">
                  <c:v>47.689098891481301</c:v>
                </c:pt>
                <c:pt idx="165882">
                  <c:v>47.689202565092401</c:v>
                </c:pt>
                <c:pt idx="165883">
                  <c:v>47.689306238371699</c:v>
                </c:pt>
                <c:pt idx="165884">
                  <c:v>47.689409911318997</c:v>
                </c:pt>
                <c:pt idx="165885">
                  <c:v>47.689513583934598</c:v>
                </c:pt>
                <c:pt idx="165886">
                  <c:v>47.689617256218298</c:v>
                </c:pt>
                <c:pt idx="165887">
                  <c:v>47.689720928170097</c:v>
                </c:pt>
                <c:pt idx="165888">
                  <c:v>47.6898245997901</c:v>
                </c:pt>
                <c:pt idx="165889">
                  <c:v>47.689928271078202</c:v>
                </c:pt>
                <c:pt idx="165890">
                  <c:v>47.690031942034601</c:v>
                </c:pt>
                <c:pt idx="165891">
                  <c:v>47.690135612658999</c:v>
                </c:pt>
                <c:pt idx="165892">
                  <c:v>47.690239282951602</c:v>
                </c:pt>
                <c:pt idx="165893">
                  <c:v>47.690342952912403</c:v>
                </c:pt>
                <c:pt idx="165894">
                  <c:v>47.690446622541401</c:v>
                </c:pt>
                <c:pt idx="165895">
                  <c:v>47.690550291838498</c:v>
                </c:pt>
                <c:pt idx="165896">
                  <c:v>47.6906539608038</c:v>
                </c:pt>
                <c:pt idx="165897">
                  <c:v>47.690757629437201</c:v>
                </c:pt>
                <c:pt idx="165898">
                  <c:v>47.690861297738799</c:v>
                </c:pt>
                <c:pt idx="165899">
                  <c:v>47.690964965708602</c:v>
                </c:pt>
                <c:pt idx="165900">
                  <c:v>47.691068633346497</c:v>
                </c:pt>
                <c:pt idx="165901">
                  <c:v>47.691172300652703</c:v>
                </c:pt>
                <c:pt idx="165902">
                  <c:v>47.6912759676269</c:v>
                </c:pt>
                <c:pt idx="165903">
                  <c:v>47.691379634269403</c:v>
                </c:pt>
                <c:pt idx="165904">
                  <c:v>47.691483300580003</c:v>
                </c:pt>
                <c:pt idx="165905">
                  <c:v>47.691586966558802</c:v>
                </c:pt>
                <c:pt idx="165906">
                  <c:v>47.691690632205798</c:v>
                </c:pt>
                <c:pt idx="165907">
                  <c:v>47.6917942975209</c:v>
                </c:pt>
                <c:pt idx="165908">
                  <c:v>47.691897962504299</c:v>
                </c:pt>
                <c:pt idx="165909">
                  <c:v>47.692001627155797</c:v>
                </c:pt>
                <c:pt idx="165910">
                  <c:v>47.692105291475499</c:v>
                </c:pt>
                <c:pt idx="165911">
                  <c:v>47.6922089554633</c:v>
                </c:pt>
                <c:pt idx="165912">
                  <c:v>47.692312619119399</c:v>
                </c:pt>
                <c:pt idx="165913">
                  <c:v>47.692416282443602</c:v>
                </c:pt>
                <c:pt idx="165914">
                  <c:v>47.692519945435997</c:v>
                </c:pt>
                <c:pt idx="165915">
                  <c:v>47.692623608096604</c:v>
                </c:pt>
                <c:pt idx="165916">
                  <c:v>47.692727270425401</c:v>
                </c:pt>
                <c:pt idx="165917">
                  <c:v>47.692830932422297</c:v>
                </c:pt>
                <c:pt idx="165918">
                  <c:v>47.692934594087497</c:v>
                </c:pt>
                <c:pt idx="165919">
                  <c:v>47.693038255420802</c:v>
                </c:pt>
                <c:pt idx="165920">
                  <c:v>47.693141916422299</c:v>
                </c:pt>
                <c:pt idx="165921">
                  <c:v>47.693245577092</c:v>
                </c:pt>
                <c:pt idx="165922">
                  <c:v>47.693349237429999</c:v>
                </c:pt>
                <c:pt idx="165923">
                  <c:v>47.693452897436103</c:v>
                </c:pt>
                <c:pt idx="165924">
                  <c:v>47.693556557110398</c:v>
                </c:pt>
                <c:pt idx="165925">
                  <c:v>47.693660216452798</c:v>
                </c:pt>
                <c:pt idx="165926">
                  <c:v>47.693763875463503</c:v>
                </c:pt>
                <c:pt idx="165927">
                  <c:v>47.693867534142399</c:v>
                </c:pt>
                <c:pt idx="165928">
                  <c:v>47.693971192489499</c:v>
                </c:pt>
                <c:pt idx="165929">
                  <c:v>47.694074850504798</c:v>
                </c:pt>
                <c:pt idx="165930">
                  <c:v>47.694178508188301</c:v>
                </c:pt>
                <c:pt idx="165931">
                  <c:v>47.694282165539903</c:v>
                </c:pt>
                <c:pt idx="165932">
                  <c:v>47.694385822559802</c:v>
                </c:pt>
                <c:pt idx="165933">
                  <c:v>47.694489479247899</c:v>
                </c:pt>
                <c:pt idx="165934">
                  <c:v>47.694593135604201</c:v>
                </c:pt>
                <c:pt idx="165935">
                  <c:v>47.694696791628701</c:v>
                </c:pt>
                <c:pt idx="165936">
                  <c:v>47.694800447321398</c:v>
                </c:pt>
                <c:pt idx="165937">
                  <c:v>47.694904102682301</c:v>
                </c:pt>
                <c:pt idx="165938">
                  <c:v>47.695007757711402</c:v>
                </c:pt>
                <c:pt idx="165939">
                  <c:v>47.6951114124087</c:v>
                </c:pt>
                <c:pt idx="165940">
                  <c:v>47.695215066774303</c:v>
                </c:pt>
                <c:pt idx="165941">
                  <c:v>47.695318720807997</c:v>
                </c:pt>
                <c:pt idx="165942">
                  <c:v>47.695422374510002</c:v>
                </c:pt>
                <c:pt idx="165943">
                  <c:v>47.695526027880099</c:v>
                </c:pt>
                <c:pt idx="165944">
                  <c:v>47.695629680918501</c:v>
                </c:pt>
                <c:pt idx="165945">
                  <c:v>47.6957333336251</c:v>
                </c:pt>
                <c:pt idx="165946">
                  <c:v>47.695836986000003</c:v>
                </c:pt>
                <c:pt idx="165947">
                  <c:v>47.695940638042998</c:v>
                </c:pt>
                <c:pt idx="165948">
                  <c:v>47.696044289754298</c:v>
                </c:pt>
                <c:pt idx="165949">
                  <c:v>47.696147941133702</c:v>
                </c:pt>
                <c:pt idx="165950">
                  <c:v>47.696251592181397</c:v>
                </c:pt>
                <c:pt idx="165951">
                  <c:v>47.696355242897397</c:v>
                </c:pt>
                <c:pt idx="165952">
                  <c:v>47.696458893281502</c:v>
                </c:pt>
                <c:pt idx="165953">
                  <c:v>47.696562543333897</c:v>
                </c:pt>
                <c:pt idx="165954">
                  <c:v>47.696666193054497</c:v>
                </c:pt>
                <c:pt idx="165955">
                  <c:v>47.696769842443302</c:v>
                </c:pt>
                <c:pt idx="165956">
                  <c:v>47.696873491500298</c:v>
                </c:pt>
                <c:pt idx="165957">
                  <c:v>47.696977140225599</c:v>
                </c:pt>
                <c:pt idx="165958">
                  <c:v>47.697080788619097</c:v>
                </c:pt>
                <c:pt idx="165959">
                  <c:v>47.697184436680899</c:v>
                </c:pt>
                <c:pt idx="165960">
                  <c:v>47.6972880844108</c:v>
                </c:pt>
                <c:pt idx="165961">
                  <c:v>47.697391731808999</c:v>
                </c:pt>
                <c:pt idx="165962">
                  <c:v>47.697495378875502</c:v>
                </c:pt>
                <c:pt idx="165963">
                  <c:v>47.697599025610103</c:v>
                </c:pt>
                <c:pt idx="165964">
                  <c:v>47.697702672013101</c:v>
                </c:pt>
                <c:pt idx="165965">
                  <c:v>47.697806318084197</c:v>
                </c:pt>
                <c:pt idx="165966">
                  <c:v>47.697909963823598</c:v>
                </c:pt>
                <c:pt idx="165967">
                  <c:v>47.698013609231197</c:v>
                </c:pt>
                <c:pt idx="165968">
                  <c:v>47.6981172543071</c:v>
                </c:pt>
                <c:pt idx="165969">
                  <c:v>47.698220899051201</c:v>
                </c:pt>
                <c:pt idx="165970">
                  <c:v>47.698324543463499</c:v>
                </c:pt>
                <c:pt idx="165971">
                  <c:v>47.698428187544103</c:v>
                </c:pt>
                <c:pt idx="165972">
                  <c:v>47.698531831293003</c:v>
                </c:pt>
                <c:pt idx="165973">
                  <c:v>47.698635474710002</c:v>
                </c:pt>
                <c:pt idx="165974">
                  <c:v>47.698739117795398</c:v>
                </c:pt>
                <c:pt idx="165975">
                  <c:v>47.698842760548899</c:v>
                </c:pt>
                <c:pt idx="165976">
                  <c:v>47.698946402970797</c:v>
                </c:pt>
                <c:pt idx="165977">
                  <c:v>47.699050045060801</c:v>
                </c:pt>
                <c:pt idx="165978">
                  <c:v>47.699153686819201</c:v>
                </c:pt>
                <c:pt idx="165979">
                  <c:v>47.6992573282457</c:v>
                </c:pt>
                <c:pt idx="165980">
                  <c:v>47.699360969340603</c:v>
                </c:pt>
                <c:pt idx="165981">
                  <c:v>47.699464610103597</c:v>
                </c:pt>
                <c:pt idx="165982">
                  <c:v>47.699568250535002</c:v>
                </c:pt>
                <c:pt idx="165983">
                  <c:v>47.699671890634598</c:v>
                </c:pt>
                <c:pt idx="165984">
                  <c:v>47.699775530402398</c:v>
                </c:pt>
                <c:pt idx="165985">
                  <c:v>47.699879169838503</c:v>
                </c:pt>
                <c:pt idx="165986">
                  <c:v>47.699982808942899</c:v>
                </c:pt>
                <c:pt idx="165987">
                  <c:v>47.700086447715499</c:v>
                </c:pt>
                <c:pt idx="165988">
                  <c:v>47.700190086156397</c:v>
                </c:pt>
                <c:pt idx="165989">
                  <c:v>47.700293724265599</c:v>
                </c:pt>
                <c:pt idx="165990">
                  <c:v>47.700397362042999</c:v>
                </c:pt>
                <c:pt idx="165991">
                  <c:v>47.700500999488703</c:v>
                </c:pt>
                <c:pt idx="165992">
                  <c:v>47.700604636602598</c:v>
                </c:pt>
                <c:pt idx="165993">
                  <c:v>47.700708273384798</c:v>
                </c:pt>
                <c:pt idx="165994">
                  <c:v>47.700811909835302</c:v>
                </c:pt>
                <c:pt idx="165995">
                  <c:v>47.700915545954103</c:v>
                </c:pt>
                <c:pt idx="165996">
                  <c:v>47.701019181741103</c:v>
                </c:pt>
                <c:pt idx="165997">
                  <c:v>47.701122817196399</c:v>
                </c:pt>
                <c:pt idx="165998">
                  <c:v>47.70122645232</c:v>
                </c:pt>
                <c:pt idx="165999">
                  <c:v>47.701330087111799</c:v>
                </c:pt>
                <c:pt idx="166000">
                  <c:v>47.701433721571902</c:v>
                </c:pt>
                <c:pt idx="166001">
                  <c:v>47.701537355700303</c:v>
                </c:pt>
                <c:pt idx="166002">
                  <c:v>47.701640989497001</c:v>
                </c:pt>
                <c:pt idx="166003">
                  <c:v>47.701744622961897</c:v>
                </c:pt>
                <c:pt idx="166004">
                  <c:v>47.701848256095097</c:v>
                </c:pt>
                <c:pt idx="166005">
                  <c:v>47.701951888896602</c:v>
                </c:pt>
                <c:pt idx="166006">
                  <c:v>47.702055521366397</c:v>
                </c:pt>
                <c:pt idx="166007">
                  <c:v>47.702159153504503</c:v>
                </c:pt>
                <c:pt idx="166008">
                  <c:v>47.702262785310801</c:v>
                </c:pt>
                <c:pt idx="166009">
                  <c:v>47.702366416785402</c:v>
                </c:pt>
                <c:pt idx="166010">
                  <c:v>47.702470047928301</c:v>
                </c:pt>
                <c:pt idx="166011">
                  <c:v>47.702573678739597</c:v>
                </c:pt>
                <c:pt idx="166012">
                  <c:v>47.702677309218998</c:v>
                </c:pt>
                <c:pt idx="166013">
                  <c:v>47.702780939366797</c:v>
                </c:pt>
                <c:pt idx="166014">
                  <c:v>47.702884569182899</c:v>
                </c:pt>
                <c:pt idx="166015">
                  <c:v>47.7029881986672</c:v>
                </c:pt>
                <c:pt idx="166016">
                  <c:v>47.703091827819897</c:v>
                </c:pt>
                <c:pt idx="166017">
                  <c:v>47.703195456640799</c:v>
                </c:pt>
                <c:pt idx="166018">
                  <c:v>47.703299085129999</c:v>
                </c:pt>
                <c:pt idx="166019">
                  <c:v>47.703402713287602</c:v>
                </c:pt>
                <c:pt idx="166020">
                  <c:v>47.703506341113403</c:v>
                </c:pt>
                <c:pt idx="166021">
                  <c:v>47.703609968607502</c:v>
                </c:pt>
                <c:pt idx="166022">
                  <c:v>47.703713595769898</c:v>
                </c:pt>
                <c:pt idx="166023">
                  <c:v>47.703817222600598</c:v>
                </c:pt>
                <c:pt idx="166024">
                  <c:v>47.703920849099603</c:v>
                </c:pt>
                <c:pt idx="166025">
                  <c:v>47.704024475266998</c:v>
                </c:pt>
                <c:pt idx="166026">
                  <c:v>47.704128101102597</c:v>
                </c:pt>
                <c:pt idx="166027">
                  <c:v>47.704231726606501</c:v>
                </c:pt>
                <c:pt idx="166028">
                  <c:v>47.704335351778703</c:v>
                </c:pt>
                <c:pt idx="166029">
                  <c:v>47.704438976619201</c:v>
                </c:pt>
                <c:pt idx="166030">
                  <c:v>47.704542601128097</c:v>
                </c:pt>
                <c:pt idx="166031">
                  <c:v>47.704646225305197</c:v>
                </c:pt>
                <c:pt idx="166032">
                  <c:v>47.704749849150701</c:v>
                </c:pt>
                <c:pt idx="166033">
                  <c:v>47.704853472664396</c:v>
                </c:pt>
                <c:pt idx="166034">
                  <c:v>47.704957095846503</c:v>
                </c:pt>
                <c:pt idx="166035">
                  <c:v>47.705060718696899</c:v>
                </c:pt>
                <c:pt idx="166036">
                  <c:v>47.7051643412156</c:v>
                </c:pt>
                <c:pt idx="166037">
                  <c:v>47.705267963402598</c:v>
                </c:pt>
                <c:pt idx="166038">
                  <c:v>47.7053715852579</c:v>
                </c:pt>
                <c:pt idx="166039">
                  <c:v>47.7054752067815</c:v>
                </c:pt>
                <c:pt idx="166040">
                  <c:v>47.705578827973497</c:v>
                </c:pt>
                <c:pt idx="166041">
                  <c:v>47.705682448833798</c:v>
                </c:pt>
                <c:pt idx="166042">
                  <c:v>47.705786069362397</c:v>
                </c:pt>
                <c:pt idx="166043">
                  <c:v>47.705889689559299</c:v>
                </c:pt>
                <c:pt idx="166044">
                  <c:v>47.7059933094245</c:v>
                </c:pt>
                <c:pt idx="166045">
                  <c:v>47.706096928957997</c:v>
                </c:pt>
                <c:pt idx="166046">
                  <c:v>47.706200548159899</c:v>
                </c:pt>
                <c:pt idx="166047">
                  <c:v>47.706304167030098</c:v>
                </c:pt>
                <c:pt idx="166048">
                  <c:v>47.706407785568601</c:v>
                </c:pt>
                <c:pt idx="166049">
                  <c:v>47.706511403775501</c:v>
                </c:pt>
                <c:pt idx="166050">
                  <c:v>47.706615021650698</c:v>
                </c:pt>
                <c:pt idx="166051">
                  <c:v>47.7067186391942</c:v>
                </c:pt>
                <c:pt idx="166052">
                  <c:v>47.706822256405999</c:v>
                </c:pt>
                <c:pt idx="166053">
                  <c:v>47.706925873286202</c:v>
                </c:pt>
                <c:pt idx="166054">
                  <c:v>47.707029489834703</c:v>
                </c:pt>
                <c:pt idx="166055">
                  <c:v>47.707133106051501</c:v>
                </c:pt>
                <c:pt idx="166056">
                  <c:v>47.707236721936702</c:v>
                </c:pt>
                <c:pt idx="166057">
                  <c:v>47.707340337490201</c:v>
                </c:pt>
                <c:pt idx="166058">
                  <c:v>47.707443952711998</c:v>
                </c:pt>
                <c:pt idx="166059">
                  <c:v>47.707547567602198</c:v>
                </c:pt>
                <c:pt idx="166060">
                  <c:v>47.707651182160703</c:v>
                </c:pt>
                <c:pt idx="166061">
                  <c:v>47.707754796387597</c:v>
                </c:pt>
                <c:pt idx="166062">
                  <c:v>47.707858410282697</c:v>
                </c:pt>
                <c:pt idx="166063">
                  <c:v>47.707962023846299</c:v>
                </c:pt>
                <c:pt idx="166064">
                  <c:v>47.708065637078199</c:v>
                </c:pt>
                <c:pt idx="166065">
                  <c:v>47.708169249978397</c:v>
                </c:pt>
                <c:pt idx="166066">
                  <c:v>47.708272862546899</c:v>
                </c:pt>
                <c:pt idx="166067">
                  <c:v>47.708376474783798</c:v>
                </c:pt>
                <c:pt idx="166068">
                  <c:v>47.7084800866891</c:v>
                </c:pt>
                <c:pt idx="166069">
                  <c:v>47.7085836982627</c:v>
                </c:pt>
                <c:pt idx="166070">
                  <c:v>47.708687309504597</c:v>
                </c:pt>
                <c:pt idx="166071">
                  <c:v>47.708790920414899</c:v>
                </c:pt>
                <c:pt idx="166072">
                  <c:v>47.708894530993597</c:v>
                </c:pt>
                <c:pt idx="166073">
                  <c:v>47.708998141240599</c:v>
                </c:pt>
                <c:pt idx="166074">
                  <c:v>47.709101751155899</c:v>
                </c:pt>
                <c:pt idx="166075">
                  <c:v>47.709205360739602</c:v>
                </c:pt>
                <c:pt idx="166076">
                  <c:v>47.709308969991703</c:v>
                </c:pt>
                <c:pt idx="166077">
                  <c:v>47.709412578912101</c:v>
                </c:pt>
                <c:pt idx="166078">
                  <c:v>47.709516187500903</c:v>
                </c:pt>
                <c:pt idx="166079">
                  <c:v>47.709619795758002</c:v>
                </c:pt>
                <c:pt idx="166080">
                  <c:v>47.709723403683498</c:v>
                </c:pt>
                <c:pt idx="166081">
                  <c:v>47.709827011277397</c:v>
                </c:pt>
                <c:pt idx="166082">
                  <c:v>47.709930618539602</c:v>
                </c:pt>
                <c:pt idx="166083">
                  <c:v>47.710034225470203</c:v>
                </c:pt>
                <c:pt idx="166084">
                  <c:v>47.710137832069101</c:v>
                </c:pt>
                <c:pt idx="166085">
                  <c:v>47.710241438336404</c:v>
                </c:pt>
                <c:pt idx="166086">
                  <c:v>47.710345044272103</c:v>
                </c:pt>
                <c:pt idx="166087">
                  <c:v>47.710448649876099</c:v>
                </c:pt>
                <c:pt idx="166088">
                  <c:v>47.7105522551485</c:v>
                </c:pt>
                <c:pt idx="166089">
                  <c:v>47.710655860089297</c:v>
                </c:pt>
                <c:pt idx="166090">
                  <c:v>47.710759464698498</c:v>
                </c:pt>
                <c:pt idx="166091">
                  <c:v>47.710863068976003</c:v>
                </c:pt>
                <c:pt idx="166092">
                  <c:v>47.710966672921899</c:v>
                </c:pt>
                <c:pt idx="166093">
                  <c:v>47.711070276536098</c:v>
                </c:pt>
                <c:pt idx="166094">
                  <c:v>47.711173879818801</c:v>
                </c:pt>
                <c:pt idx="166095">
                  <c:v>47.711277482769802</c:v>
                </c:pt>
                <c:pt idx="166096">
                  <c:v>47.7113810853891</c:v>
                </c:pt>
                <c:pt idx="166097">
                  <c:v>47.711484687676901</c:v>
                </c:pt>
                <c:pt idx="166098">
                  <c:v>47.711588289633099</c:v>
                </c:pt>
                <c:pt idx="166099">
                  <c:v>47.711691891257601</c:v>
                </c:pt>
                <c:pt idx="166100">
                  <c:v>47.7117954925505</c:v>
                </c:pt>
                <c:pt idx="166101">
                  <c:v>47.711899093511803</c:v>
                </c:pt>
                <c:pt idx="166102">
                  <c:v>47.712002694141397</c:v>
                </c:pt>
                <c:pt idx="166103">
                  <c:v>47.712106294439501</c:v>
                </c:pt>
                <c:pt idx="166104">
                  <c:v>47.712209894405902</c:v>
                </c:pt>
                <c:pt idx="166105">
                  <c:v>47.7123134940407</c:v>
                </c:pt>
                <c:pt idx="166106">
                  <c:v>47.712417093343902</c:v>
                </c:pt>
                <c:pt idx="166107">
                  <c:v>47.712520692315501</c:v>
                </c:pt>
                <c:pt idx="166108">
                  <c:v>47.712624290955503</c:v>
                </c:pt>
                <c:pt idx="166109">
                  <c:v>47.712727889263903</c:v>
                </c:pt>
                <c:pt idx="166110">
                  <c:v>47.712831487240599</c:v>
                </c:pt>
                <c:pt idx="166111">
                  <c:v>47.7129350848858</c:v>
                </c:pt>
                <c:pt idx="166112">
                  <c:v>47.713038682199297</c:v>
                </c:pt>
                <c:pt idx="166113">
                  <c:v>47.713142279181298</c:v>
                </c:pt>
                <c:pt idx="166114">
                  <c:v>47.713245875831603</c:v>
                </c:pt>
                <c:pt idx="166115">
                  <c:v>47.713349472150298</c:v>
                </c:pt>
                <c:pt idx="166116">
                  <c:v>47.713453068137497</c:v>
                </c:pt>
                <c:pt idx="166117">
                  <c:v>47.713556663793</c:v>
                </c:pt>
                <c:pt idx="166118">
                  <c:v>47.713660259116899</c:v>
                </c:pt>
                <c:pt idx="166119">
                  <c:v>47.713763854109303</c:v>
                </c:pt>
                <c:pt idx="166120">
                  <c:v>47.713867448770003</c:v>
                </c:pt>
                <c:pt idx="166121">
                  <c:v>47.7139710430991</c:v>
                </c:pt>
                <c:pt idx="166122">
                  <c:v>47.714074637096701</c:v>
                </c:pt>
                <c:pt idx="166123">
                  <c:v>47.714178230762599</c:v>
                </c:pt>
                <c:pt idx="166124">
                  <c:v>47.714281824097</c:v>
                </c:pt>
                <c:pt idx="166125">
                  <c:v>47.714385417099699</c:v>
                </c:pt>
                <c:pt idx="166126">
                  <c:v>47.714489009770901</c:v>
                </c:pt>
                <c:pt idx="166127">
                  <c:v>47.7145926021105</c:v>
                </c:pt>
                <c:pt idx="166128">
                  <c:v>47.714696194118403</c:v>
                </c:pt>
                <c:pt idx="166129">
                  <c:v>47.714799785794803</c:v>
                </c:pt>
                <c:pt idx="166130">
                  <c:v>47.714903377139599</c:v>
                </c:pt>
                <c:pt idx="166131">
                  <c:v>47.715006968152899</c:v>
                </c:pt>
                <c:pt idx="166132">
                  <c:v>47.715110558834503</c:v>
                </c:pt>
                <c:pt idx="166133">
                  <c:v>47.715214149184597</c:v>
                </c:pt>
                <c:pt idx="166134">
                  <c:v>47.715317739203002</c:v>
                </c:pt>
                <c:pt idx="166135">
                  <c:v>47.715421328889903</c:v>
                </c:pt>
                <c:pt idx="166136">
                  <c:v>47.715524918245201</c:v>
                </c:pt>
                <c:pt idx="166137">
                  <c:v>47.715628507268903</c:v>
                </c:pt>
                <c:pt idx="166138">
                  <c:v>47.715732095961101</c:v>
                </c:pt>
                <c:pt idx="166139">
                  <c:v>47.715835684321597</c:v>
                </c:pt>
                <c:pt idx="166140">
                  <c:v>47.715939272350603</c:v>
                </c:pt>
                <c:pt idx="166141">
                  <c:v>47.716042860047999</c:v>
                </c:pt>
                <c:pt idx="166142">
                  <c:v>47.716146447413898</c:v>
                </c:pt>
                <c:pt idx="166143">
                  <c:v>47.716250034448102</c:v>
                </c:pt>
                <c:pt idx="166144">
                  <c:v>47.716353621150802</c:v>
                </c:pt>
                <c:pt idx="166145">
                  <c:v>47.716457207521898</c:v>
                </c:pt>
                <c:pt idx="166146">
                  <c:v>47.716560793561499</c:v>
                </c:pt>
                <c:pt idx="166147">
                  <c:v>47.716664379269503</c:v>
                </c:pt>
                <c:pt idx="166148">
                  <c:v>47.716767964645904</c:v>
                </c:pt>
                <c:pt idx="166149">
                  <c:v>47.716871549690701</c:v>
                </c:pt>
                <c:pt idx="166150">
                  <c:v>47.716975134404002</c:v>
                </c:pt>
                <c:pt idx="166151">
                  <c:v>47.7170787187857</c:v>
                </c:pt>
                <c:pt idx="166152">
                  <c:v>47.717182302835802</c:v>
                </c:pt>
                <c:pt idx="166153">
                  <c:v>47.7172858865544</c:v>
                </c:pt>
                <c:pt idx="166154">
                  <c:v>47.717389469941402</c:v>
                </c:pt>
                <c:pt idx="166155">
                  <c:v>47.7174930529969</c:v>
                </c:pt>
                <c:pt idx="166156">
                  <c:v>47.717596635720803</c:v>
                </c:pt>
                <c:pt idx="166157">
                  <c:v>47.717700218113102</c:v>
                </c:pt>
                <c:pt idx="166158">
                  <c:v>47.717803800173897</c:v>
                </c:pt>
                <c:pt idx="166159">
                  <c:v>47.717907381903203</c:v>
                </c:pt>
                <c:pt idx="166160">
                  <c:v>47.718010963300799</c:v>
                </c:pt>
                <c:pt idx="166161">
                  <c:v>47.718114544366898</c:v>
                </c:pt>
                <c:pt idx="166162">
                  <c:v>47.718218125101501</c:v>
                </c:pt>
                <c:pt idx="166163">
                  <c:v>47.718321705504501</c:v>
                </c:pt>
                <c:pt idx="166164">
                  <c:v>47.718425285575996</c:v>
                </c:pt>
                <c:pt idx="166165">
                  <c:v>47.718528865315903</c:v>
                </c:pt>
                <c:pt idx="166166">
                  <c:v>47.7186324447242</c:v>
                </c:pt>
                <c:pt idx="166167">
                  <c:v>47.718736023801</c:v>
                </c:pt>
                <c:pt idx="166168">
                  <c:v>47.718839602546304</c:v>
                </c:pt>
                <c:pt idx="166169">
                  <c:v>47.718943180959997</c:v>
                </c:pt>
                <c:pt idx="166170">
                  <c:v>47.7190467590422</c:v>
                </c:pt>
                <c:pt idx="166171">
                  <c:v>47.719150336792801</c:v>
                </c:pt>
                <c:pt idx="166172">
                  <c:v>47.719253914211897</c:v>
                </c:pt>
                <c:pt idx="166173">
                  <c:v>47.719357491299398</c:v>
                </c:pt>
                <c:pt idx="166174">
                  <c:v>47.719461068055402</c:v>
                </c:pt>
                <c:pt idx="166175">
                  <c:v>47.719564644479902</c:v>
                </c:pt>
                <c:pt idx="166176">
                  <c:v>47.7196682205728</c:v>
                </c:pt>
                <c:pt idx="166177">
                  <c:v>47.7197717963342</c:v>
                </c:pt>
                <c:pt idx="166178">
                  <c:v>47.719875371763997</c:v>
                </c:pt>
                <c:pt idx="166179">
                  <c:v>47.719978946862298</c:v>
                </c:pt>
                <c:pt idx="166180">
                  <c:v>47.720082521629102</c:v>
                </c:pt>
                <c:pt idx="166181">
                  <c:v>47.720186096064303</c:v>
                </c:pt>
                <c:pt idx="166182">
                  <c:v>47.720289670168</c:v>
                </c:pt>
                <c:pt idx="166183">
                  <c:v>47.720393243940201</c:v>
                </c:pt>
                <c:pt idx="166184">
                  <c:v>47.720496817380898</c:v>
                </c:pt>
                <c:pt idx="166185">
                  <c:v>47.720600390489999</c:v>
                </c:pt>
                <c:pt idx="166186">
                  <c:v>47.720703963267603</c:v>
                </c:pt>
                <c:pt idx="166187">
                  <c:v>47.720807535713597</c:v>
                </c:pt>
                <c:pt idx="166188">
                  <c:v>47.720911107828101</c:v>
                </c:pt>
                <c:pt idx="166189">
                  <c:v>47.721014679611201</c:v>
                </c:pt>
                <c:pt idx="166190">
                  <c:v>47.721118251062599</c:v>
                </c:pt>
                <c:pt idx="166191">
                  <c:v>47.721221822182599</c:v>
                </c:pt>
                <c:pt idx="166192">
                  <c:v>47.721325392971004</c:v>
                </c:pt>
                <c:pt idx="166193">
                  <c:v>47.721428963427996</c:v>
                </c:pt>
                <c:pt idx="166194">
                  <c:v>47.7215325335534</c:v>
                </c:pt>
                <c:pt idx="166195">
                  <c:v>47.721636103347201</c:v>
                </c:pt>
                <c:pt idx="166196">
                  <c:v>47.721739672809598</c:v>
                </c:pt>
                <c:pt idx="166197">
                  <c:v>47.721843241940498</c:v>
                </c:pt>
                <c:pt idx="166198">
                  <c:v>47.721946810739801</c:v>
                </c:pt>
                <c:pt idx="166199">
                  <c:v>47.722050379207602</c:v>
                </c:pt>
                <c:pt idx="166200">
                  <c:v>47.722153947343898</c:v>
                </c:pt>
                <c:pt idx="166201">
                  <c:v>47.722257515148698</c:v>
                </c:pt>
                <c:pt idx="166202">
                  <c:v>47.722361082622001</c:v>
                </c:pt>
                <c:pt idx="166203">
                  <c:v>47.722464649763801</c:v>
                </c:pt>
                <c:pt idx="166204">
                  <c:v>47.722568216573997</c:v>
                </c:pt>
                <c:pt idx="166205">
                  <c:v>47.722671783052803</c:v>
                </c:pt>
                <c:pt idx="166206">
                  <c:v>47.722775349199999</c:v>
                </c:pt>
                <c:pt idx="166207">
                  <c:v>47.722878915015698</c:v>
                </c:pt>
                <c:pt idx="166208">
                  <c:v>47.722982480500001</c:v>
                </c:pt>
                <c:pt idx="166209">
                  <c:v>47.7230860456527</c:v>
                </c:pt>
                <c:pt idx="166210">
                  <c:v>47.723189610473902</c:v>
                </c:pt>
                <c:pt idx="166211">
                  <c:v>47.7232931749637</c:v>
                </c:pt>
                <c:pt idx="166212">
                  <c:v>47.723396739121902</c:v>
                </c:pt>
                <c:pt idx="166213">
                  <c:v>47.723500302948601</c:v>
                </c:pt>
                <c:pt idx="166214">
                  <c:v>47.723603866443803</c:v>
                </c:pt>
                <c:pt idx="166215">
                  <c:v>47.7237074296076</c:v>
                </c:pt>
                <c:pt idx="166216">
                  <c:v>47.723810992439802</c:v>
                </c:pt>
                <c:pt idx="166217">
                  <c:v>47.723914554940499</c:v>
                </c:pt>
                <c:pt idx="166218">
                  <c:v>47.7240181171098</c:v>
                </c:pt>
                <c:pt idx="166219">
                  <c:v>47.724121678947498</c:v>
                </c:pt>
                <c:pt idx="166220">
                  <c:v>47.724225240453798</c:v>
                </c:pt>
                <c:pt idx="166221">
                  <c:v>47.724328801628602</c:v>
                </c:pt>
                <c:pt idx="166222">
                  <c:v>47.724432362471802</c:v>
                </c:pt>
                <c:pt idx="166223">
                  <c:v>47.724535922983598</c:v>
                </c:pt>
                <c:pt idx="166224">
                  <c:v>47.724639483163898</c:v>
                </c:pt>
                <c:pt idx="166225">
                  <c:v>47.724743043012701</c:v>
                </c:pt>
                <c:pt idx="166226">
                  <c:v>47.7248466025301</c:v>
                </c:pt>
                <c:pt idx="166227">
                  <c:v>47.724950161715903</c:v>
                </c:pt>
                <c:pt idx="166228">
                  <c:v>47.725053720570301</c:v>
                </c:pt>
                <c:pt idx="166229">
                  <c:v>47.725157279093096</c:v>
                </c:pt>
                <c:pt idx="166230">
                  <c:v>47.725260837284502</c:v>
                </c:pt>
                <c:pt idx="166231">
                  <c:v>47.725364395144403</c:v>
                </c:pt>
                <c:pt idx="166232">
                  <c:v>47.725467952672901</c:v>
                </c:pt>
                <c:pt idx="166233">
                  <c:v>47.725571509869802</c:v>
                </c:pt>
                <c:pt idx="166234">
                  <c:v>47.725675066735299</c:v>
                </c:pt>
                <c:pt idx="166235">
                  <c:v>47.725778623269299</c:v>
                </c:pt>
                <c:pt idx="166236">
                  <c:v>47.725882179471803</c:v>
                </c:pt>
                <c:pt idx="166237">
                  <c:v>47.725985735342903</c:v>
                </c:pt>
                <c:pt idx="166238">
                  <c:v>47.726089290882499</c:v>
                </c:pt>
                <c:pt idx="166239">
                  <c:v>47.726192846090598</c:v>
                </c:pt>
                <c:pt idx="166240">
                  <c:v>47.7262964009672</c:v>
                </c:pt>
                <c:pt idx="166241">
                  <c:v>47.726399955512399</c:v>
                </c:pt>
                <c:pt idx="166242">
                  <c:v>47.726503509726101</c:v>
                </c:pt>
                <c:pt idx="166243">
                  <c:v>47.726607063608299</c:v>
                </c:pt>
                <c:pt idx="166244">
                  <c:v>47.7267106171591</c:v>
                </c:pt>
                <c:pt idx="166245">
                  <c:v>47.726814170378297</c:v>
                </c:pt>
                <c:pt idx="166246">
                  <c:v>47.726917723266197</c:v>
                </c:pt>
                <c:pt idx="166247">
                  <c:v>47.727021275822501</c:v>
                </c:pt>
                <c:pt idx="166248">
                  <c:v>47.727124828047501</c:v>
                </c:pt>
                <c:pt idx="166249">
                  <c:v>47.727228379940897</c:v>
                </c:pt>
                <c:pt idx="166250">
                  <c:v>47.727331931502903</c:v>
                </c:pt>
                <c:pt idx="166251">
                  <c:v>47.727435482733398</c:v>
                </c:pt>
                <c:pt idx="166252">
                  <c:v>47.727539033632503</c:v>
                </c:pt>
                <c:pt idx="166253">
                  <c:v>47.727642584200098</c:v>
                </c:pt>
                <c:pt idx="166254">
                  <c:v>47.727746134436202</c:v>
                </c:pt>
                <c:pt idx="166255">
                  <c:v>47.727849684340903</c:v>
                </c:pt>
                <c:pt idx="166256">
                  <c:v>47.727953233914199</c:v>
                </c:pt>
                <c:pt idx="166257">
                  <c:v>47.728056783155999</c:v>
                </c:pt>
                <c:pt idx="166258">
                  <c:v>47.728160332066302</c:v>
                </c:pt>
                <c:pt idx="166259">
                  <c:v>47.728263880645201</c:v>
                </c:pt>
                <c:pt idx="166260">
                  <c:v>47.728367428892597</c:v>
                </c:pt>
                <c:pt idx="166261">
                  <c:v>47.728470976808602</c:v>
                </c:pt>
                <c:pt idx="166262">
                  <c:v>47.728574524393203</c:v>
                </c:pt>
                <c:pt idx="166263">
                  <c:v>47.7286780716463</c:v>
                </c:pt>
                <c:pt idx="166264">
                  <c:v>47.728781618567901</c:v>
                </c:pt>
                <c:pt idx="166265">
                  <c:v>47.728885165158097</c:v>
                </c:pt>
                <c:pt idx="166266">
                  <c:v>47.728988711416903</c:v>
                </c:pt>
                <c:pt idx="166267">
                  <c:v>47.729092257344199</c:v>
                </c:pt>
                <c:pt idx="166268">
                  <c:v>47.729195802940097</c:v>
                </c:pt>
                <c:pt idx="166269">
                  <c:v>47.729299348204499</c:v>
                </c:pt>
                <c:pt idx="166270">
                  <c:v>47.729402893137497</c:v>
                </c:pt>
                <c:pt idx="166271">
                  <c:v>47.729506437739097</c:v>
                </c:pt>
                <c:pt idx="166272">
                  <c:v>47.729609982009201</c:v>
                </c:pt>
                <c:pt idx="166273">
                  <c:v>47.729713525947901</c:v>
                </c:pt>
                <c:pt idx="166274">
                  <c:v>47.729817069555097</c:v>
                </c:pt>
                <c:pt idx="166275">
                  <c:v>47.729920612831002</c:v>
                </c:pt>
                <c:pt idx="166276">
                  <c:v>47.730024155775297</c:v>
                </c:pt>
                <c:pt idx="166277">
                  <c:v>47.730127698388301</c:v>
                </c:pt>
                <c:pt idx="166278">
                  <c:v>47.730231240669802</c:v>
                </c:pt>
                <c:pt idx="166279">
                  <c:v>47.730334782619899</c:v>
                </c:pt>
                <c:pt idx="166280">
                  <c:v>47.730438324238598</c:v>
                </c:pt>
                <c:pt idx="166281">
                  <c:v>47.730541865525801</c:v>
                </c:pt>
                <c:pt idx="166282">
                  <c:v>47.730645406481599</c:v>
                </c:pt>
                <c:pt idx="166283">
                  <c:v>47.730748947106001</c:v>
                </c:pt>
                <c:pt idx="166284">
                  <c:v>47.730852487398998</c:v>
                </c:pt>
                <c:pt idx="166285">
                  <c:v>47.730956027360499</c:v>
                </c:pt>
                <c:pt idx="166286">
                  <c:v>47.731059566990602</c:v>
                </c:pt>
                <c:pt idx="166287">
                  <c:v>47.731163106289301</c:v>
                </c:pt>
                <c:pt idx="166288">
                  <c:v>47.731266645256603</c:v>
                </c:pt>
                <c:pt idx="166289">
                  <c:v>47.731370183892501</c:v>
                </c:pt>
                <c:pt idx="166290">
                  <c:v>47.731473722196903</c:v>
                </c:pt>
                <c:pt idx="166291">
                  <c:v>47.7315772601699</c:v>
                </c:pt>
                <c:pt idx="166292">
                  <c:v>47.731680797811499</c:v>
                </c:pt>
                <c:pt idx="166293">
                  <c:v>47.731784335121702</c:v>
                </c:pt>
                <c:pt idx="166294">
                  <c:v>47.731887872100501</c:v>
                </c:pt>
                <c:pt idx="166295">
                  <c:v>47.731991408747902</c:v>
                </c:pt>
                <c:pt idx="166296">
                  <c:v>47.7320949450638</c:v>
                </c:pt>
                <c:pt idx="166297">
                  <c:v>47.7321984810484</c:v>
                </c:pt>
                <c:pt idx="166298">
                  <c:v>47.732302016701503</c:v>
                </c:pt>
                <c:pt idx="166299">
                  <c:v>47.732405552023202</c:v>
                </c:pt>
                <c:pt idx="166300">
                  <c:v>47.732509087013497</c:v>
                </c:pt>
                <c:pt idx="166301">
                  <c:v>47.732612621672402</c:v>
                </c:pt>
                <c:pt idx="166302">
                  <c:v>47.732716155999903</c:v>
                </c:pt>
                <c:pt idx="166303">
                  <c:v>47.732819689996099</c:v>
                </c:pt>
                <c:pt idx="166304">
                  <c:v>47.732923223660798</c:v>
                </c:pt>
                <c:pt idx="166305">
                  <c:v>47.733026756994001</c:v>
                </c:pt>
                <c:pt idx="166306">
                  <c:v>47.733130289995998</c:v>
                </c:pt>
                <c:pt idx="166307">
                  <c:v>47.733233822666399</c:v>
                </c:pt>
                <c:pt idx="166308">
                  <c:v>47.733337355005503</c:v>
                </c:pt>
                <c:pt idx="166309">
                  <c:v>47.733440887013202</c:v>
                </c:pt>
                <c:pt idx="166310">
                  <c:v>47.733544418689497</c:v>
                </c:pt>
                <c:pt idx="166311">
                  <c:v>47.733647950034403</c:v>
                </c:pt>
                <c:pt idx="166312">
                  <c:v>47.733751481048003</c:v>
                </c:pt>
                <c:pt idx="166313">
                  <c:v>47.7338550117301</c:v>
                </c:pt>
                <c:pt idx="166314">
                  <c:v>47.733958542080799</c:v>
                </c:pt>
                <c:pt idx="166315">
                  <c:v>47.734062072100102</c:v>
                </c:pt>
                <c:pt idx="166316">
                  <c:v>47.734165601788099</c:v>
                </c:pt>
                <c:pt idx="166317">
                  <c:v>47.7342691311446</c:v>
                </c:pt>
                <c:pt idx="166318">
                  <c:v>47.734372660169797</c:v>
                </c:pt>
                <c:pt idx="166319">
                  <c:v>47.734476188863603</c:v>
                </c:pt>
                <c:pt idx="166320">
                  <c:v>47.734579717225998</c:v>
                </c:pt>
                <c:pt idx="166321">
                  <c:v>47.734683245257003</c:v>
                </c:pt>
                <c:pt idx="166322">
                  <c:v>47.734786772956603</c:v>
                </c:pt>
                <c:pt idx="166323">
                  <c:v>47.7348903003248</c:v>
                </c:pt>
                <c:pt idx="166324">
                  <c:v>47.734993827361698</c:v>
                </c:pt>
                <c:pt idx="166325">
                  <c:v>47.7350973540672</c:v>
                </c:pt>
                <c:pt idx="166326">
                  <c:v>47.735200880441297</c:v>
                </c:pt>
                <c:pt idx="166327">
                  <c:v>47.735304406483998</c:v>
                </c:pt>
                <c:pt idx="166328">
                  <c:v>47.7354079321954</c:v>
                </c:pt>
                <c:pt idx="166329">
                  <c:v>47.735511457575299</c:v>
                </c:pt>
                <c:pt idx="166330">
                  <c:v>47.7356149826239</c:v>
                </c:pt>
                <c:pt idx="166331">
                  <c:v>47.735718507341097</c:v>
                </c:pt>
                <c:pt idx="166332">
                  <c:v>47.735822031726997</c:v>
                </c:pt>
                <c:pt idx="166333">
                  <c:v>47.7359255557814</c:v>
                </c:pt>
                <c:pt idx="166334">
                  <c:v>47.736029079504497</c:v>
                </c:pt>
                <c:pt idx="166335">
                  <c:v>47.736132602896298</c:v>
                </c:pt>
                <c:pt idx="166336">
                  <c:v>47.736236125956601</c:v>
                </c:pt>
                <c:pt idx="166337">
                  <c:v>47.7363396486856</c:v>
                </c:pt>
                <c:pt idx="166338">
                  <c:v>47.736443171083202</c:v>
                </c:pt>
                <c:pt idx="166339">
                  <c:v>47.736546693149499</c:v>
                </c:pt>
                <c:pt idx="166340">
                  <c:v>47.736650214884399</c:v>
                </c:pt>
                <c:pt idx="166341">
                  <c:v>47.736753736287902</c:v>
                </c:pt>
                <c:pt idx="166342">
                  <c:v>47.7368572573601</c:v>
                </c:pt>
                <c:pt idx="166343">
                  <c:v>47.736960778100901</c:v>
                </c:pt>
                <c:pt idx="166344">
                  <c:v>47.737064298510298</c:v>
                </c:pt>
                <c:pt idx="166345">
                  <c:v>47.737167818588397</c:v>
                </c:pt>
                <c:pt idx="166346">
                  <c:v>47.737271338335098</c:v>
                </c:pt>
                <c:pt idx="166347">
                  <c:v>47.737374857750503</c:v>
                </c:pt>
                <c:pt idx="166348">
                  <c:v>47.737478376834503</c:v>
                </c:pt>
                <c:pt idx="166349">
                  <c:v>47.737581895587198</c:v>
                </c:pt>
                <c:pt idx="166350">
                  <c:v>47.737685414008503</c:v>
                </c:pt>
                <c:pt idx="166351">
                  <c:v>47.737788932098397</c:v>
                </c:pt>
                <c:pt idx="166352">
                  <c:v>47.737892449857</c:v>
                </c:pt>
                <c:pt idx="166353">
                  <c:v>47.737995967284299</c:v>
                </c:pt>
                <c:pt idx="166354">
                  <c:v>47.7380994843802</c:v>
                </c:pt>
                <c:pt idx="166355">
                  <c:v>47.738203001144697</c:v>
                </c:pt>
                <c:pt idx="166356">
                  <c:v>47.738306517577897</c:v>
                </c:pt>
                <c:pt idx="166357">
                  <c:v>47.738410033679799</c:v>
                </c:pt>
                <c:pt idx="166358">
                  <c:v>47.738513549450303</c:v>
                </c:pt>
                <c:pt idx="166359">
                  <c:v>47.738617064889397</c:v>
                </c:pt>
                <c:pt idx="166360">
                  <c:v>47.738720579997299</c:v>
                </c:pt>
                <c:pt idx="166361">
                  <c:v>47.738824094773697</c:v>
                </c:pt>
                <c:pt idx="166362">
                  <c:v>47.738927609218898</c:v>
                </c:pt>
                <c:pt idx="166363">
                  <c:v>47.739031123332701</c:v>
                </c:pt>
                <c:pt idx="166364">
                  <c:v>47.7391346371151</c:v>
                </c:pt>
                <c:pt idx="166365">
                  <c:v>47.739238150566202</c:v>
                </c:pt>
                <c:pt idx="166366">
                  <c:v>47.739341663685998</c:v>
                </c:pt>
                <c:pt idx="166367">
                  <c:v>47.739445176474398</c:v>
                </c:pt>
                <c:pt idx="166368">
                  <c:v>47.739548688931599</c:v>
                </c:pt>
                <c:pt idx="166369">
                  <c:v>47.739652201057297</c:v>
                </c:pt>
                <c:pt idx="166370">
                  <c:v>47.739755712851803</c:v>
                </c:pt>
                <c:pt idx="166371">
                  <c:v>47.739859224314898</c:v>
                </c:pt>
                <c:pt idx="166372">
                  <c:v>47.739962735446603</c:v>
                </c:pt>
                <c:pt idx="166373">
                  <c:v>47.740066246247103</c:v>
                </c:pt>
                <c:pt idx="166374">
                  <c:v>47.740169756716199</c:v>
                </c:pt>
                <c:pt idx="166375">
                  <c:v>47.740273266853997</c:v>
                </c:pt>
                <c:pt idx="166376">
                  <c:v>47.740376776660497</c:v>
                </c:pt>
                <c:pt idx="166377">
                  <c:v>47.7404802861356</c:v>
                </c:pt>
                <c:pt idx="166378">
                  <c:v>47.740583795279399</c:v>
                </c:pt>
                <c:pt idx="166379">
                  <c:v>47.7406873040919</c:v>
                </c:pt>
                <c:pt idx="166380">
                  <c:v>47.740790812573103</c:v>
                </c:pt>
                <c:pt idx="166381">
                  <c:v>47.740894320722902</c:v>
                </c:pt>
                <c:pt idx="166382">
                  <c:v>47.740997828541403</c:v>
                </c:pt>
                <c:pt idx="166383">
                  <c:v>47.741101336028599</c:v>
                </c:pt>
                <c:pt idx="166384">
                  <c:v>47.741204843184498</c:v>
                </c:pt>
                <c:pt idx="166385">
                  <c:v>47.741308350009099</c:v>
                </c:pt>
                <c:pt idx="166386">
                  <c:v>47.741411856502403</c:v>
                </c:pt>
                <c:pt idx="166387">
                  <c:v>47.741515362664302</c:v>
                </c:pt>
                <c:pt idx="166388">
                  <c:v>47.741618868494903</c:v>
                </c:pt>
                <c:pt idx="166389">
                  <c:v>47.7417223739942</c:v>
                </c:pt>
                <c:pt idx="166390">
                  <c:v>47.741825879162199</c:v>
                </c:pt>
                <c:pt idx="166391">
                  <c:v>47.741929383998901</c:v>
                </c:pt>
                <c:pt idx="166392">
                  <c:v>47.742032888504298</c:v>
                </c:pt>
                <c:pt idx="166393">
                  <c:v>47.742136392678397</c:v>
                </c:pt>
                <c:pt idx="166394">
                  <c:v>47.742239896521099</c:v>
                </c:pt>
                <c:pt idx="166395">
                  <c:v>47.742343400032603</c:v>
                </c:pt>
                <c:pt idx="166396">
                  <c:v>47.742446903212702</c:v>
                </c:pt>
                <c:pt idx="166397">
                  <c:v>47.742550406061603</c:v>
                </c:pt>
                <c:pt idx="166398">
                  <c:v>47.742653908579101</c:v>
                </c:pt>
                <c:pt idx="166399">
                  <c:v>47.7427574107654</c:v>
                </c:pt>
                <c:pt idx="166400">
                  <c:v>47.742860912620301</c:v>
                </c:pt>
                <c:pt idx="166401">
                  <c:v>47.742964414143998</c:v>
                </c:pt>
                <c:pt idx="166402">
                  <c:v>47.743067915336297</c:v>
                </c:pt>
                <c:pt idx="166403">
                  <c:v>47.743171416197299</c:v>
                </c:pt>
                <c:pt idx="166404">
                  <c:v>47.743274916727103</c:v>
                </c:pt>
                <c:pt idx="166405">
                  <c:v>47.743378416925502</c:v>
                </c:pt>
                <c:pt idx="166406">
                  <c:v>47.743481916792703</c:v>
                </c:pt>
                <c:pt idx="166407">
                  <c:v>47.7435854163285</c:v>
                </c:pt>
                <c:pt idx="166408">
                  <c:v>47.743688915533099</c:v>
                </c:pt>
                <c:pt idx="166409">
                  <c:v>47.7437924144064</c:v>
                </c:pt>
                <c:pt idx="166410">
                  <c:v>47.743895912948403</c:v>
                </c:pt>
                <c:pt idx="166411">
                  <c:v>47.743999411159102</c:v>
                </c:pt>
                <c:pt idx="166412">
                  <c:v>47.744102909038503</c:v>
                </c:pt>
                <c:pt idx="166413">
                  <c:v>47.744206406586599</c:v>
                </c:pt>
                <c:pt idx="166414">
                  <c:v>47.744309903803398</c:v>
                </c:pt>
                <c:pt idx="166415">
                  <c:v>47.744413400688998</c:v>
                </c:pt>
                <c:pt idx="166416">
                  <c:v>47.744516897243201</c:v>
                </c:pt>
                <c:pt idx="166417">
                  <c:v>47.744620393466199</c:v>
                </c:pt>
                <c:pt idx="166418">
                  <c:v>47.7447238893579</c:v>
                </c:pt>
                <c:pt idx="166419">
                  <c:v>47.744827384918302</c:v>
                </c:pt>
                <c:pt idx="166420">
                  <c:v>47.7449308801475</c:v>
                </c:pt>
                <c:pt idx="166421">
                  <c:v>47.7450343750453</c:v>
                </c:pt>
                <c:pt idx="166422">
                  <c:v>47.745137869611902</c:v>
                </c:pt>
                <c:pt idx="166423">
                  <c:v>47.7452413638472</c:v>
                </c:pt>
                <c:pt idx="166424">
                  <c:v>47.745344857751199</c:v>
                </c:pt>
                <c:pt idx="166425">
                  <c:v>47.745448351324001</c:v>
                </c:pt>
                <c:pt idx="166426">
                  <c:v>47.745551844565497</c:v>
                </c:pt>
                <c:pt idx="166427">
                  <c:v>47.745655337475696</c:v>
                </c:pt>
                <c:pt idx="166428">
                  <c:v>47.745758830054598</c:v>
                </c:pt>
                <c:pt idx="166429">
                  <c:v>47.745862322302301</c:v>
                </c:pt>
                <c:pt idx="166430">
                  <c:v>47.7459658142187</c:v>
                </c:pt>
                <c:pt idx="166431">
                  <c:v>47.7460693058038</c:v>
                </c:pt>
                <c:pt idx="166432">
                  <c:v>47.746172797057604</c:v>
                </c:pt>
                <c:pt idx="166433">
                  <c:v>47.746276287980201</c:v>
                </c:pt>
                <c:pt idx="166434">
                  <c:v>47.746379778571601</c:v>
                </c:pt>
                <c:pt idx="166435">
                  <c:v>47.746483268831597</c:v>
                </c:pt>
                <c:pt idx="166436">
                  <c:v>47.746586758760401</c:v>
                </c:pt>
                <c:pt idx="166437">
                  <c:v>47.746690248358</c:v>
                </c:pt>
                <c:pt idx="166438">
                  <c:v>47.746793737624202</c:v>
                </c:pt>
                <c:pt idx="166439">
                  <c:v>47.746897226559298</c:v>
                </c:pt>
                <c:pt idx="166440">
                  <c:v>47.747000715162997</c:v>
                </c:pt>
                <c:pt idx="166441">
                  <c:v>47.747104203435498</c:v>
                </c:pt>
                <c:pt idx="166442">
                  <c:v>47.747207691376801</c:v>
                </c:pt>
                <c:pt idx="166443">
                  <c:v>47.747311178986799</c:v>
                </c:pt>
                <c:pt idx="166444">
                  <c:v>47.747414666265499</c:v>
                </c:pt>
                <c:pt idx="166445">
                  <c:v>47.747518153213001</c:v>
                </c:pt>
                <c:pt idx="166446">
                  <c:v>47.747621639829198</c:v>
                </c:pt>
                <c:pt idx="166447">
                  <c:v>47.747725126114197</c:v>
                </c:pt>
                <c:pt idx="166448">
                  <c:v>47.747828612067899</c:v>
                </c:pt>
                <c:pt idx="166449">
                  <c:v>47.747932097690402</c:v>
                </c:pt>
                <c:pt idx="166450">
                  <c:v>47.748035582981601</c:v>
                </c:pt>
                <c:pt idx="166451">
                  <c:v>47.748139067941601</c:v>
                </c:pt>
                <c:pt idx="166452">
                  <c:v>47.748242552570296</c:v>
                </c:pt>
                <c:pt idx="166453">
                  <c:v>47.748346036867801</c:v>
                </c:pt>
                <c:pt idx="166454">
                  <c:v>47.748449520834001</c:v>
                </c:pt>
                <c:pt idx="166455">
                  <c:v>47.748553004469002</c:v>
                </c:pt>
                <c:pt idx="166456">
                  <c:v>47.748656487772799</c:v>
                </c:pt>
                <c:pt idx="166457">
                  <c:v>47.748759970745297</c:v>
                </c:pt>
                <c:pt idx="166458">
                  <c:v>47.748863453386598</c:v>
                </c:pt>
                <c:pt idx="166459">
                  <c:v>47.7489669356966</c:v>
                </c:pt>
                <c:pt idx="166460">
                  <c:v>47.749070417675398</c:v>
                </c:pt>
                <c:pt idx="166461">
                  <c:v>47.749173899322997</c:v>
                </c:pt>
                <c:pt idx="166462">
                  <c:v>47.749277380639299</c:v>
                </c:pt>
                <c:pt idx="166463">
                  <c:v>47.749380861624402</c:v>
                </c:pt>
                <c:pt idx="166464">
                  <c:v>47.749484342278301</c:v>
                </c:pt>
                <c:pt idx="166465">
                  <c:v>47.749587822600901</c:v>
                </c:pt>
                <c:pt idx="166466">
                  <c:v>47.749691302592304</c:v>
                </c:pt>
                <c:pt idx="166467">
                  <c:v>47.749794782252501</c:v>
                </c:pt>
                <c:pt idx="166468">
                  <c:v>47.7498982615814</c:v>
                </c:pt>
                <c:pt idx="166469">
                  <c:v>47.750001740579201</c:v>
                </c:pt>
                <c:pt idx="166470">
                  <c:v>47.750105219245597</c:v>
                </c:pt>
                <c:pt idx="166471">
                  <c:v>47.750208697580902</c:v>
                </c:pt>
                <c:pt idx="166472">
                  <c:v>47.750312175584902</c:v>
                </c:pt>
                <c:pt idx="166473">
                  <c:v>47.750415653257697</c:v>
                </c:pt>
                <c:pt idx="166474">
                  <c:v>47.750519130599301</c:v>
                </c:pt>
                <c:pt idx="166475">
                  <c:v>47.750622607609699</c:v>
                </c:pt>
                <c:pt idx="166476">
                  <c:v>47.7507260842889</c:v>
                </c:pt>
                <c:pt idx="166477">
                  <c:v>47.750829560636802</c:v>
                </c:pt>
                <c:pt idx="166478">
                  <c:v>47.7509330366535</c:v>
                </c:pt>
                <c:pt idx="166479">
                  <c:v>47.751036512338999</c:v>
                </c:pt>
                <c:pt idx="166480">
                  <c:v>47.7511399876932</c:v>
                </c:pt>
                <c:pt idx="166481">
                  <c:v>47.751243462716303</c:v>
                </c:pt>
                <c:pt idx="166482">
                  <c:v>47.751346937408101</c:v>
                </c:pt>
                <c:pt idx="166483">
                  <c:v>47.751450411768801</c:v>
                </c:pt>
                <c:pt idx="166484">
                  <c:v>47.751553885798202</c:v>
                </c:pt>
                <c:pt idx="166485">
                  <c:v>47.751657359496399</c:v>
                </c:pt>
                <c:pt idx="166486">
                  <c:v>47.751760832863397</c:v>
                </c:pt>
                <c:pt idx="166487">
                  <c:v>47.751864305899197</c:v>
                </c:pt>
                <c:pt idx="166488">
                  <c:v>47.751967778603799</c:v>
                </c:pt>
                <c:pt idx="166489">
                  <c:v>47.752071250977103</c:v>
                </c:pt>
                <c:pt idx="166490">
                  <c:v>47.752174723019301</c:v>
                </c:pt>
                <c:pt idx="166491">
                  <c:v>47.752278194730302</c:v>
                </c:pt>
                <c:pt idx="166492">
                  <c:v>47.752381666109997</c:v>
                </c:pt>
                <c:pt idx="166493">
                  <c:v>47.752485137158601</c:v>
                </c:pt>
                <c:pt idx="166494">
                  <c:v>47.7525886078759</c:v>
                </c:pt>
                <c:pt idx="166495">
                  <c:v>47.7526920782621</c:v>
                </c:pt>
                <c:pt idx="166496">
                  <c:v>47.752795548317003</c:v>
                </c:pt>
                <c:pt idx="166497">
                  <c:v>47.7528990180408</c:v>
                </c:pt>
                <c:pt idx="166498">
                  <c:v>47.753002487433399</c:v>
                </c:pt>
                <c:pt idx="166499">
                  <c:v>47.7531059564947</c:v>
                </c:pt>
                <c:pt idx="166500">
                  <c:v>47.753209425224902</c:v>
                </c:pt>
                <c:pt idx="166501">
                  <c:v>47.7533128936238</c:v>
                </c:pt>
                <c:pt idx="166502">
                  <c:v>47.753416361691599</c:v>
                </c:pt>
                <c:pt idx="166503">
                  <c:v>47.7535198294282</c:v>
                </c:pt>
                <c:pt idx="166504">
                  <c:v>47.753623296833602</c:v>
                </c:pt>
                <c:pt idx="166505">
                  <c:v>47.7537267639078</c:v>
                </c:pt>
                <c:pt idx="166506">
                  <c:v>47.753830230650799</c:v>
                </c:pt>
                <c:pt idx="166507">
                  <c:v>47.753933697062699</c:v>
                </c:pt>
                <c:pt idx="166508">
                  <c:v>47.754037163143302</c:v>
                </c:pt>
                <c:pt idx="166509">
                  <c:v>47.754140628892799</c:v>
                </c:pt>
                <c:pt idx="166510">
                  <c:v>47.754244094310998</c:v>
                </c:pt>
                <c:pt idx="166511">
                  <c:v>47.754347559398099</c:v>
                </c:pt>
                <c:pt idx="166512">
                  <c:v>47.754451024154001</c:v>
                </c:pt>
                <c:pt idx="166513">
                  <c:v>47.754554488578798</c:v>
                </c:pt>
                <c:pt idx="166514">
                  <c:v>47.754657952672297</c:v>
                </c:pt>
                <c:pt idx="166515">
                  <c:v>47.754761416434697</c:v>
                </c:pt>
                <c:pt idx="166516">
                  <c:v>47.754864879865899</c:v>
                </c:pt>
                <c:pt idx="166517">
                  <c:v>47.754968342965903</c:v>
                </c:pt>
                <c:pt idx="166518">
                  <c:v>47.755071805734701</c:v>
                </c:pt>
                <c:pt idx="166519">
                  <c:v>47.755175268172401</c:v>
                </c:pt>
                <c:pt idx="166520">
                  <c:v>47.755278730278803</c:v>
                </c:pt>
                <c:pt idx="166521">
                  <c:v>47.755382192054199</c:v>
                </c:pt>
                <c:pt idx="166522">
                  <c:v>47.755485653498297</c:v>
                </c:pt>
                <c:pt idx="166523">
                  <c:v>47.755589114611297</c:v>
                </c:pt>
                <c:pt idx="166524">
                  <c:v>47.755692575393098</c:v>
                </c:pt>
                <c:pt idx="166525">
                  <c:v>47.755796035843701</c:v>
                </c:pt>
                <c:pt idx="166526">
                  <c:v>47.755899495963099</c:v>
                </c:pt>
                <c:pt idx="166527">
                  <c:v>47.756002955751399</c:v>
                </c:pt>
                <c:pt idx="166528">
                  <c:v>47.756106415208599</c:v>
                </c:pt>
                <c:pt idx="166529">
                  <c:v>47.756209874334502</c:v>
                </c:pt>
                <c:pt idx="166530">
                  <c:v>47.756313333129299</c:v>
                </c:pt>
                <c:pt idx="166531">
                  <c:v>47.756416791592997</c:v>
                </c:pt>
                <c:pt idx="166532">
                  <c:v>47.756520249725497</c:v>
                </c:pt>
                <c:pt idx="166533">
                  <c:v>47.756623707526799</c:v>
                </c:pt>
                <c:pt idx="166534">
                  <c:v>47.756727164996903</c:v>
                </c:pt>
                <c:pt idx="166535">
                  <c:v>47.756830622135901</c:v>
                </c:pt>
                <c:pt idx="166536">
                  <c:v>47.7569340789438</c:v>
                </c:pt>
                <c:pt idx="166537">
                  <c:v>47.757037535420501</c:v>
                </c:pt>
                <c:pt idx="166538">
                  <c:v>47.757140991565997</c:v>
                </c:pt>
                <c:pt idx="166539">
                  <c:v>47.757244447380401</c:v>
                </c:pt>
                <c:pt idx="166540">
                  <c:v>47.7573479028636</c:v>
                </c:pt>
                <c:pt idx="166541">
                  <c:v>47.7574513580157</c:v>
                </c:pt>
                <c:pt idx="166542">
                  <c:v>47.757554812836602</c:v>
                </c:pt>
                <c:pt idx="166543">
                  <c:v>47.757658267326399</c:v>
                </c:pt>
                <c:pt idx="166544">
                  <c:v>47.757761721484997</c:v>
                </c:pt>
                <c:pt idx="166545">
                  <c:v>47.757865175312503</c:v>
                </c:pt>
                <c:pt idx="166546">
                  <c:v>47.757968628808797</c:v>
                </c:pt>
                <c:pt idx="166547">
                  <c:v>47.758072081973999</c:v>
                </c:pt>
                <c:pt idx="166548">
                  <c:v>47.758175534807997</c:v>
                </c:pt>
                <c:pt idx="166549">
                  <c:v>47.758278987310902</c:v>
                </c:pt>
                <c:pt idx="166550">
                  <c:v>47.758382439482702</c:v>
                </c:pt>
                <c:pt idx="166551">
                  <c:v>47.758485891323303</c:v>
                </c:pt>
                <c:pt idx="166552">
                  <c:v>47.758589342832799</c:v>
                </c:pt>
                <c:pt idx="166553">
                  <c:v>47.758692794011097</c:v>
                </c:pt>
                <c:pt idx="166554">
                  <c:v>47.758796244858303</c:v>
                </c:pt>
                <c:pt idx="166555">
                  <c:v>47.758899695374403</c:v>
                </c:pt>
                <c:pt idx="166556">
                  <c:v>47.759003145559298</c:v>
                </c:pt>
                <c:pt idx="166557">
                  <c:v>47.759106595413101</c:v>
                </c:pt>
                <c:pt idx="166558">
                  <c:v>47.759210044935699</c:v>
                </c:pt>
                <c:pt idx="166559">
                  <c:v>47.759313494127298</c:v>
                </c:pt>
                <c:pt idx="166560">
                  <c:v>47.759416942987698</c:v>
                </c:pt>
                <c:pt idx="166561">
                  <c:v>47.759520391516901</c:v>
                </c:pt>
                <c:pt idx="166562">
                  <c:v>47.759623839714997</c:v>
                </c:pt>
                <c:pt idx="166563">
                  <c:v>47.759727287582002</c:v>
                </c:pt>
                <c:pt idx="166564">
                  <c:v>47.759830735117902</c:v>
                </c:pt>
                <c:pt idx="166565">
                  <c:v>47.759934182322702</c:v>
                </c:pt>
                <c:pt idx="166566">
                  <c:v>47.760037629196297</c:v>
                </c:pt>
                <c:pt idx="166567">
                  <c:v>47.760141075738801</c:v>
                </c:pt>
                <c:pt idx="166568">
                  <c:v>47.760244521950199</c:v>
                </c:pt>
                <c:pt idx="166569">
                  <c:v>47.760347967830398</c:v>
                </c:pt>
                <c:pt idx="166570">
                  <c:v>47.760451413379599</c:v>
                </c:pt>
                <c:pt idx="166571">
                  <c:v>47.760554858597601</c:v>
                </c:pt>
                <c:pt idx="166572">
                  <c:v>47.760658303484497</c:v>
                </c:pt>
                <c:pt idx="166573">
                  <c:v>47.760761748040203</c:v>
                </c:pt>
                <c:pt idx="166574">
                  <c:v>47.760865192264902</c:v>
                </c:pt>
                <c:pt idx="166575">
                  <c:v>47.760968636158402</c:v>
                </c:pt>
                <c:pt idx="166576">
                  <c:v>47.761072079720897</c:v>
                </c:pt>
                <c:pt idx="166577">
                  <c:v>47.7611755229522</c:v>
                </c:pt>
                <c:pt idx="166578">
                  <c:v>47.761278965852398</c:v>
                </c:pt>
                <c:pt idx="166579">
                  <c:v>47.761382408421497</c:v>
                </c:pt>
                <c:pt idx="166580">
                  <c:v>47.761485850659497</c:v>
                </c:pt>
                <c:pt idx="166581">
                  <c:v>47.761589292566299</c:v>
                </c:pt>
                <c:pt idx="166582">
                  <c:v>47.761692734142102</c:v>
                </c:pt>
                <c:pt idx="166583">
                  <c:v>47.761796175386799</c:v>
                </c:pt>
                <c:pt idx="166584">
                  <c:v>47.761899616300298</c:v>
                </c:pt>
                <c:pt idx="166585">
                  <c:v>47.762003056882797</c:v>
                </c:pt>
                <c:pt idx="166586">
                  <c:v>47.762106497134099</c:v>
                </c:pt>
                <c:pt idx="166587">
                  <c:v>47.762209937054301</c:v>
                </c:pt>
                <c:pt idx="166588">
                  <c:v>47.762313376643498</c:v>
                </c:pt>
                <c:pt idx="166589">
                  <c:v>47.762416815901503</c:v>
                </c:pt>
                <c:pt idx="166590">
                  <c:v>47.762520254828402</c:v>
                </c:pt>
                <c:pt idx="166591">
                  <c:v>47.762623693424302</c:v>
                </c:pt>
                <c:pt idx="166592">
                  <c:v>47.762727131688997</c:v>
                </c:pt>
                <c:pt idx="166593">
                  <c:v>47.7628305696227</c:v>
                </c:pt>
                <c:pt idx="166594">
                  <c:v>47.762934007225198</c:v>
                </c:pt>
                <c:pt idx="166595">
                  <c:v>47.763037444496597</c:v>
                </c:pt>
                <c:pt idx="166596">
                  <c:v>47.763140881437003</c:v>
                </c:pt>
                <c:pt idx="166597">
                  <c:v>47.763244318046297</c:v>
                </c:pt>
                <c:pt idx="166598">
                  <c:v>47.763347754324499</c:v>
                </c:pt>
                <c:pt idx="166599">
                  <c:v>47.763451190271503</c:v>
                </c:pt>
                <c:pt idx="166600">
                  <c:v>47.763554625887501</c:v>
                </c:pt>
                <c:pt idx="166601">
                  <c:v>47.7636580611724</c:v>
                </c:pt>
                <c:pt idx="166602">
                  <c:v>47.7637614961263</c:v>
                </c:pt>
                <c:pt idx="166603">
                  <c:v>47.763864930749001</c:v>
                </c:pt>
                <c:pt idx="166604">
                  <c:v>47.763968365040597</c:v>
                </c:pt>
                <c:pt idx="166605">
                  <c:v>47.764071799001201</c:v>
                </c:pt>
                <c:pt idx="166606">
                  <c:v>47.764175232630699</c:v>
                </c:pt>
                <c:pt idx="166607">
                  <c:v>47.764278665929098</c:v>
                </c:pt>
                <c:pt idx="166608">
                  <c:v>47.764382098896398</c:v>
                </c:pt>
                <c:pt idx="166609">
                  <c:v>47.7644855315326</c:v>
                </c:pt>
                <c:pt idx="166610">
                  <c:v>47.764588963837802</c:v>
                </c:pt>
                <c:pt idx="166611">
                  <c:v>47.764692395811899</c:v>
                </c:pt>
                <c:pt idx="166612">
                  <c:v>47.764795827454897</c:v>
                </c:pt>
                <c:pt idx="166613">
                  <c:v>47.764899258766803</c:v>
                </c:pt>
                <c:pt idx="166614">
                  <c:v>47.765002689747703</c:v>
                </c:pt>
                <c:pt idx="166615">
                  <c:v>47.765106120397498</c:v>
                </c:pt>
                <c:pt idx="166616">
                  <c:v>47.7652095507162</c:v>
                </c:pt>
                <c:pt idx="166617">
                  <c:v>47.765312980703797</c:v>
                </c:pt>
                <c:pt idx="166618">
                  <c:v>47.765416410360402</c:v>
                </c:pt>
                <c:pt idx="166619">
                  <c:v>47.765519839685901</c:v>
                </c:pt>
                <c:pt idx="166620">
                  <c:v>47.765623268680301</c:v>
                </c:pt>
                <c:pt idx="166621">
                  <c:v>47.765726697343702</c:v>
                </c:pt>
                <c:pt idx="166622">
                  <c:v>47.765830125675997</c:v>
                </c:pt>
                <c:pt idx="166623">
                  <c:v>47.765933553677201</c:v>
                </c:pt>
                <c:pt idx="166624">
                  <c:v>47.766036981347398</c:v>
                </c:pt>
                <c:pt idx="166625">
                  <c:v>47.766140408686503</c:v>
                </c:pt>
                <c:pt idx="166626">
                  <c:v>47.766243835694503</c:v>
                </c:pt>
                <c:pt idx="166627">
                  <c:v>47.766347262371497</c:v>
                </c:pt>
                <c:pt idx="166628">
                  <c:v>47.766450688717498</c:v>
                </c:pt>
                <c:pt idx="166629">
                  <c:v>47.766554114732301</c:v>
                </c:pt>
                <c:pt idx="166630">
                  <c:v>47.766657540416098</c:v>
                </c:pt>
                <c:pt idx="166631">
                  <c:v>47.766760965768903</c:v>
                </c:pt>
                <c:pt idx="166632">
                  <c:v>47.766864390790602</c:v>
                </c:pt>
                <c:pt idx="166633">
                  <c:v>47.766967815481202</c:v>
                </c:pt>
                <c:pt idx="166634">
                  <c:v>47.767071239840803</c:v>
                </c:pt>
                <c:pt idx="166635">
                  <c:v>47.767174663869397</c:v>
                </c:pt>
                <c:pt idx="166636">
                  <c:v>47.767278087566801</c:v>
                </c:pt>
                <c:pt idx="166637">
                  <c:v>47.767381510933298</c:v>
                </c:pt>
                <c:pt idx="166638">
                  <c:v>47.767484933968703</c:v>
                </c:pt>
                <c:pt idx="166639">
                  <c:v>47.767588356673002</c:v>
                </c:pt>
                <c:pt idx="166640">
                  <c:v>47.767691779046302</c:v>
                </c:pt>
                <c:pt idx="166641">
                  <c:v>47.767795201088497</c:v>
                </c:pt>
                <c:pt idx="166642">
                  <c:v>47.767898622799798</c:v>
                </c:pt>
                <c:pt idx="166643">
                  <c:v>47.768002044179902</c:v>
                </c:pt>
                <c:pt idx="166644">
                  <c:v>47.768105465228999</c:v>
                </c:pt>
                <c:pt idx="166645">
                  <c:v>47.768208885947097</c:v>
                </c:pt>
                <c:pt idx="166646">
                  <c:v>47.768312306334103</c:v>
                </c:pt>
                <c:pt idx="166647">
                  <c:v>47.768415726390103</c:v>
                </c:pt>
                <c:pt idx="166648">
                  <c:v>47.768519146115104</c:v>
                </c:pt>
                <c:pt idx="166649">
                  <c:v>47.768622565508998</c:v>
                </c:pt>
                <c:pt idx="166650">
                  <c:v>47.768725984571901</c:v>
                </c:pt>
                <c:pt idx="166651">
                  <c:v>47.768829403303698</c:v>
                </c:pt>
                <c:pt idx="166652">
                  <c:v>47.768932821704503</c:v>
                </c:pt>
                <c:pt idx="166653">
                  <c:v>47.769036239774302</c:v>
                </c:pt>
                <c:pt idx="166654">
                  <c:v>47.769139657513101</c:v>
                </c:pt>
                <c:pt idx="166655">
                  <c:v>47.769243074920801</c:v>
                </c:pt>
                <c:pt idx="166656">
                  <c:v>47.769346491997503</c:v>
                </c:pt>
                <c:pt idx="166657">
                  <c:v>47.769449908743098</c:v>
                </c:pt>
                <c:pt idx="166658">
                  <c:v>47.769553325157801</c:v>
                </c:pt>
                <c:pt idx="166659">
                  <c:v>47.769656741241398</c:v>
                </c:pt>
                <c:pt idx="166660">
                  <c:v>47.769760156994003</c:v>
                </c:pt>
                <c:pt idx="166661">
                  <c:v>47.769863572415503</c:v>
                </c:pt>
                <c:pt idx="166662">
                  <c:v>47.769966987506002</c:v>
                </c:pt>
                <c:pt idx="166663">
                  <c:v>47.770070402265603</c:v>
                </c:pt>
                <c:pt idx="166664">
                  <c:v>47.770173816693998</c:v>
                </c:pt>
                <c:pt idx="166665">
                  <c:v>47.7702772307915</c:v>
                </c:pt>
                <c:pt idx="166666">
                  <c:v>47.770380644558003</c:v>
                </c:pt>
                <c:pt idx="166667">
                  <c:v>47.7704840579934</c:v>
                </c:pt>
                <c:pt idx="166668">
                  <c:v>47.770587471097798</c:v>
                </c:pt>
                <c:pt idx="166669">
                  <c:v>47.770690883871197</c:v>
                </c:pt>
                <c:pt idx="166670">
                  <c:v>47.770794296313603</c:v>
                </c:pt>
                <c:pt idx="166671">
                  <c:v>47.770897708424897</c:v>
                </c:pt>
                <c:pt idx="166672">
                  <c:v>47.771001120205298</c:v>
                </c:pt>
                <c:pt idx="166673">
                  <c:v>47.771104531654601</c:v>
                </c:pt>
                <c:pt idx="166674">
                  <c:v>47.771207942772897</c:v>
                </c:pt>
                <c:pt idx="166675">
                  <c:v>47.7713113535603</c:v>
                </c:pt>
                <c:pt idx="166676">
                  <c:v>47.771414764016598</c:v>
                </c:pt>
                <c:pt idx="166677">
                  <c:v>47.771518174141903</c:v>
                </c:pt>
                <c:pt idx="166678">
                  <c:v>47.771621583936202</c:v>
                </c:pt>
                <c:pt idx="166679">
                  <c:v>47.771724993399502</c:v>
                </c:pt>
                <c:pt idx="166680">
                  <c:v>47.771828402531803</c:v>
                </c:pt>
                <c:pt idx="166681">
                  <c:v>47.771931811333097</c:v>
                </c:pt>
                <c:pt idx="166682">
                  <c:v>47.7720352198033</c:v>
                </c:pt>
                <c:pt idx="166683">
                  <c:v>47.772138627942603</c:v>
                </c:pt>
                <c:pt idx="166684">
                  <c:v>47.772242035750899</c:v>
                </c:pt>
                <c:pt idx="166685">
                  <c:v>47.772345443228197</c:v>
                </c:pt>
                <c:pt idx="166686">
                  <c:v>47.772448850374502</c:v>
                </c:pt>
                <c:pt idx="166687">
                  <c:v>47.772552257189702</c:v>
                </c:pt>
                <c:pt idx="166688">
                  <c:v>47.772655663674001</c:v>
                </c:pt>
                <c:pt idx="166689">
                  <c:v>47.772759069827302</c:v>
                </c:pt>
                <c:pt idx="166690">
                  <c:v>47.772862475649603</c:v>
                </c:pt>
                <c:pt idx="166691">
                  <c:v>47.772965881140998</c:v>
                </c:pt>
                <c:pt idx="166692">
                  <c:v>47.7730692863013</c:v>
                </c:pt>
                <c:pt idx="166693">
                  <c:v>47.773172691130597</c:v>
                </c:pt>
                <c:pt idx="166694">
                  <c:v>47.773276095628901</c:v>
                </c:pt>
                <c:pt idx="166695">
                  <c:v>47.773379499796299</c:v>
                </c:pt>
                <c:pt idx="166696">
                  <c:v>47.773482903632598</c:v>
                </c:pt>
                <c:pt idx="166697">
                  <c:v>47.773586307137997</c:v>
                </c:pt>
                <c:pt idx="166698">
                  <c:v>47.773689710312397</c:v>
                </c:pt>
                <c:pt idx="166699">
                  <c:v>47.773793113155797</c:v>
                </c:pt>
                <c:pt idx="166700">
                  <c:v>47.773896515668199</c:v>
                </c:pt>
                <c:pt idx="166701">
                  <c:v>47.7739999178497</c:v>
                </c:pt>
                <c:pt idx="166702">
                  <c:v>47.774103319700103</c:v>
                </c:pt>
                <c:pt idx="166703">
                  <c:v>47.774206721219599</c:v>
                </c:pt>
                <c:pt idx="166704">
                  <c:v>47.774310122408103</c:v>
                </c:pt>
                <c:pt idx="166705">
                  <c:v>47.774413523265601</c:v>
                </c:pt>
                <c:pt idx="166706">
                  <c:v>47.774516923792198</c:v>
                </c:pt>
                <c:pt idx="166707">
                  <c:v>47.774620323987698</c:v>
                </c:pt>
                <c:pt idx="166708">
                  <c:v>47.774723723852297</c:v>
                </c:pt>
                <c:pt idx="166709">
                  <c:v>47.774827123385897</c:v>
                </c:pt>
                <c:pt idx="166710">
                  <c:v>47.774930522588598</c:v>
                </c:pt>
                <c:pt idx="166711">
                  <c:v>47.775033921460299</c:v>
                </c:pt>
                <c:pt idx="166712">
                  <c:v>47.775137320001001</c:v>
                </c:pt>
                <c:pt idx="166713">
                  <c:v>47.775240718210704</c:v>
                </c:pt>
                <c:pt idx="166714">
                  <c:v>47.775344116089499</c:v>
                </c:pt>
                <c:pt idx="166715">
                  <c:v>47.775447513637303</c:v>
                </c:pt>
                <c:pt idx="166716">
                  <c:v>47.775550910854101</c:v>
                </c:pt>
                <c:pt idx="166717">
                  <c:v>47.775654307739998</c:v>
                </c:pt>
                <c:pt idx="166718">
                  <c:v>47.775757704294897</c:v>
                </c:pt>
                <c:pt idx="166719">
                  <c:v>47.775861100518803</c:v>
                </c:pt>
                <c:pt idx="166720">
                  <c:v>47.775964496411802</c:v>
                </c:pt>
                <c:pt idx="166721">
                  <c:v>47.776067891973803</c:v>
                </c:pt>
                <c:pt idx="166722">
                  <c:v>47.776171287204797</c:v>
                </c:pt>
                <c:pt idx="166723">
                  <c:v>47.776274682104898</c:v>
                </c:pt>
                <c:pt idx="166724">
                  <c:v>47.776378076674099</c:v>
                </c:pt>
                <c:pt idx="166725">
                  <c:v>47.776481470912302</c:v>
                </c:pt>
                <c:pt idx="166726">
                  <c:v>47.776584864819498</c:v>
                </c:pt>
                <c:pt idx="166727">
                  <c:v>47.776688258395801</c:v>
                </c:pt>
                <c:pt idx="166728">
                  <c:v>47.776791651641098</c:v>
                </c:pt>
                <c:pt idx="166729">
                  <c:v>47.776895044555403</c:v>
                </c:pt>
                <c:pt idx="166730">
                  <c:v>47.7769984371389</c:v>
                </c:pt>
                <c:pt idx="166731">
                  <c:v>47.777101829391299</c:v>
                </c:pt>
                <c:pt idx="166732">
                  <c:v>47.777205221312897</c:v>
                </c:pt>
                <c:pt idx="166733">
                  <c:v>47.777308612903397</c:v>
                </c:pt>
                <c:pt idx="166734">
                  <c:v>47.777412004162997</c:v>
                </c:pt>
                <c:pt idx="166735">
                  <c:v>47.777515395091697</c:v>
                </c:pt>
                <c:pt idx="166736">
                  <c:v>47.777618785689398</c:v>
                </c:pt>
                <c:pt idx="166737">
                  <c:v>47.7777221759562</c:v>
                </c:pt>
                <c:pt idx="166738">
                  <c:v>47.777825565892101</c:v>
                </c:pt>
                <c:pt idx="166739">
                  <c:v>47.777928955497003</c:v>
                </c:pt>
                <c:pt idx="166740">
                  <c:v>47.778032344770899</c:v>
                </c:pt>
                <c:pt idx="166741">
                  <c:v>47.778135733713903</c:v>
                </c:pt>
                <c:pt idx="166742">
                  <c:v>47.778239122325999</c:v>
                </c:pt>
                <c:pt idx="166743">
                  <c:v>47.778342510607096</c:v>
                </c:pt>
                <c:pt idx="166744">
                  <c:v>47.778445898557401</c:v>
                </c:pt>
                <c:pt idx="166745">
                  <c:v>47.778549286176599</c:v>
                </c:pt>
                <c:pt idx="166746">
                  <c:v>47.778652673464997</c:v>
                </c:pt>
                <c:pt idx="166747">
                  <c:v>47.778756060422403</c:v>
                </c:pt>
                <c:pt idx="166748">
                  <c:v>47.778859447048802</c:v>
                </c:pt>
                <c:pt idx="166749">
                  <c:v>47.778962833344401</c:v>
                </c:pt>
                <c:pt idx="166750">
                  <c:v>47.779066219309001</c:v>
                </c:pt>
                <c:pt idx="166751">
                  <c:v>47.779169604942602</c:v>
                </c:pt>
                <c:pt idx="166752">
                  <c:v>47.779272990245403</c:v>
                </c:pt>
                <c:pt idx="166753">
                  <c:v>47.779376375217197</c:v>
                </c:pt>
                <c:pt idx="166754">
                  <c:v>47.779479759858098</c:v>
                </c:pt>
                <c:pt idx="166755">
                  <c:v>47.7795831441681</c:v>
                </c:pt>
                <c:pt idx="166756">
                  <c:v>47.779686528147103</c:v>
                </c:pt>
                <c:pt idx="166757">
                  <c:v>47.779789911795298</c:v>
                </c:pt>
                <c:pt idx="166758">
                  <c:v>47.779893295112501</c:v>
                </c:pt>
                <c:pt idx="166759">
                  <c:v>47.779996678098797</c:v>
                </c:pt>
                <c:pt idx="166760">
                  <c:v>47.780100060754101</c:v>
                </c:pt>
                <c:pt idx="166761">
                  <c:v>47.780203443078598</c:v>
                </c:pt>
                <c:pt idx="166762">
                  <c:v>47.780306825072103</c:v>
                </c:pt>
                <c:pt idx="166763">
                  <c:v>47.7804102067347</c:v>
                </c:pt>
                <c:pt idx="166764">
                  <c:v>47.780513588066398</c:v>
                </c:pt>
                <c:pt idx="166765">
                  <c:v>47.780616969067196</c:v>
                </c:pt>
                <c:pt idx="166766">
                  <c:v>47.780720349737003</c:v>
                </c:pt>
                <c:pt idx="166767">
                  <c:v>47.780823730076001</c:v>
                </c:pt>
                <c:pt idx="166768">
                  <c:v>47.780927110084001</c:v>
                </c:pt>
                <c:pt idx="166769">
                  <c:v>47.7810304897612</c:v>
                </c:pt>
                <c:pt idx="166770">
                  <c:v>47.7811338691074</c:v>
                </c:pt>
                <c:pt idx="166771">
                  <c:v>47.7812372481227</c:v>
                </c:pt>
                <c:pt idx="166772">
                  <c:v>47.781340626807101</c:v>
                </c:pt>
                <c:pt idx="166773">
                  <c:v>47.781444005160601</c:v>
                </c:pt>
                <c:pt idx="166774">
                  <c:v>47.781547383183202</c:v>
                </c:pt>
                <c:pt idx="166775">
                  <c:v>47.781650760874903</c:v>
                </c:pt>
                <c:pt idx="166776">
                  <c:v>47.781754138235698</c:v>
                </c:pt>
                <c:pt idx="166777">
                  <c:v>47.7818575152656</c:v>
                </c:pt>
                <c:pt idx="166778">
                  <c:v>47.781960891964602</c:v>
                </c:pt>
                <c:pt idx="166779">
                  <c:v>47.782064268332597</c:v>
                </c:pt>
                <c:pt idx="166780">
                  <c:v>47.7821676443698</c:v>
                </c:pt>
                <c:pt idx="166781">
                  <c:v>47.782271020076102</c:v>
                </c:pt>
                <c:pt idx="166782">
                  <c:v>47.782374395451498</c:v>
                </c:pt>
                <c:pt idx="166783">
                  <c:v>47.782477770496001</c:v>
                </c:pt>
                <c:pt idx="166784">
                  <c:v>47.782581145209598</c:v>
                </c:pt>
                <c:pt idx="166785">
                  <c:v>47.782684519592301</c:v>
                </c:pt>
                <c:pt idx="166786">
                  <c:v>47.782787893644198</c:v>
                </c:pt>
                <c:pt idx="166787">
                  <c:v>47.782891267365102</c:v>
                </c:pt>
                <c:pt idx="166788">
                  <c:v>47.782994640755099</c:v>
                </c:pt>
                <c:pt idx="166789">
                  <c:v>47.783098013814303</c:v>
                </c:pt>
                <c:pt idx="166790">
                  <c:v>47.783201386542501</c:v>
                </c:pt>
                <c:pt idx="166791">
                  <c:v>47.783304758939899</c:v>
                </c:pt>
                <c:pt idx="166792">
                  <c:v>47.783408131006397</c:v>
                </c:pt>
                <c:pt idx="166793">
                  <c:v>47.783511502742002</c:v>
                </c:pt>
                <c:pt idx="166794">
                  <c:v>47.7836148741467</c:v>
                </c:pt>
                <c:pt idx="166795">
                  <c:v>47.783718245220598</c:v>
                </c:pt>
                <c:pt idx="166796">
                  <c:v>47.783821615963497</c:v>
                </c:pt>
                <c:pt idx="166797">
                  <c:v>47.783924986375602</c:v>
                </c:pt>
                <c:pt idx="166798">
                  <c:v>47.784028356456801</c:v>
                </c:pt>
                <c:pt idx="166799">
                  <c:v>47.7841317262071</c:v>
                </c:pt>
                <c:pt idx="166800">
                  <c:v>47.784235095626599</c:v>
                </c:pt>
                <c:pt idx="166801">
                  <c:v>47.784338464715098</c:v>
                </c:pt>
                <c:pt idx="166802">
                  <c:v>47.784441833472798</c:v>
                </c:pt>
                <c:pt idx="166803">
                  <c:v>47.784545201899597</c:v>
                </c:pt>
                <c:pt idx="166804">
                  <c:v>47.784648569995603</c:v>
                </c:pt>
                <c:pt idx="166805">
                  <c:v>47.784751937760603</c:v>
                </c:pt>
                <c:pt idx="166806">
                  <c:v>47.784855305194803</c:v>
                </c:pt>
                <c:pt idx="166807">
                  <c:v>47.784958672298202</c:v>
                </c:pt>
                <c:pt idx="166808">
                  <c:v>47.785062039070603</c:v>
                </c:pt>
                <c:pt idx="166809">
                  <c:v>47.785165405512203</c:v>
                </c:pt>
                <c:pt idx="166810">
                  <c:v>47.785268771623002</c:v>
                </c:pt>
                <c:pt idx="166811">
                  <c:v>47.785372137402803</c:v>
                </c:pt>
                <c:pt idx="166812">
                  <c:v>47.785475502851803</c:v>
                </c:pt>
                <c:pt idx="166813">
                  <c:v>47.785578867969903</c:v>
                </c:pt>
                <c:pt idx="166814">
                  <c:v>47.785682232757203</c:v>
                </c:pt>
                <c:pt idx="166815">
                  <c:v>47.785785597213597</c:v>
                </c:pt>
                <c:pt idx="166816">
                  <c:v>47.785888961339197</c:v>
                </c:pt>
                <c:pt idx="166817">
                  <c:v>47.785992325133897</c:v>
                </c:pt>
                <c:pt idx="166818">
                  <c:v>47.786095688597698</c:v>
                </c:pt>
                <c:pt idx="166819">
                  <c:v>47.786199051730698</c:v>
                </c:pt>
                <c:pt idx="166820">
                  <c:v>47.786302414532798</c:v>
                </c:pt>
                <c:pt idx="166821">
                  <c:v>47.786405777003999</c:v>
                </c:pt>
                <c:pt idx="166822">
                  <c:v>47.7865091391444</c:v>
                </c:pt>
                <c:pt idx="166823">
                  <c:v>47.786612500954</c:v>
                </c:pt>
                <c:pt idx="166824">
                  <c:v>47.7867158624327</c:v>
                </c:pt>
                <c:pt idx="166825">
                  <c:v>47.786819223580601</c:v>
                </c:pt>
                <c:pt idx="166826">
                  <c:v>47.786922584397502</c:v>
                </c:pt>
                <c:pt idx="166827">
                  <c:v>47.787025944883702</c:v>
                </c:pt>
                <c:pt idx="166828">
                  <c:v>47.787129305039002</c:v>
                </c:pt>
                <c:pt idx="166829">
                  <c:v>47.787232664863502</c:v>
                </c:pt>
                <c:pt idx="166830">
                  <c:v>47.787336024357103</c:v>
                </c:pt>
                <c:pt idx="166831">
                  <c:v>47.787439383519803</c:v>
                </c:pt>
                <c:pt idx="166832">
                  <c:v>47.787542742351803</c:v>
                </c:pt>
                <c:pt idx="166833">
                  <c:v>47.787646100852903</c:v>
                </c:pt>
                <c:pt idx="166834">
                  <c:v>47.787749459023097</c:v>
                </c:pt>
                <c:pt idx="166835">
                  <c:v>47.787852816862497</c:v>
                </c:pt>
                <c:pt idx="166836">
                  <c:v>47.787956174371097</c:v>
                </c:pt>
                <c:pt idx="166837">
                  <c:v>47.788059531548797</c:v>
                </c:pt>
                <c:pt idx="166838">
                  <c:v>47.788162888395703</c:v>
                </c:pt>
                <c:pt idx="166839">
                  <c:v>47.788266244911703</c:v>
                </c:pt>
                <c:pt idx="166840">
                  <c:v>47.788369601096903</c:v>
                </c:pt>
                <c:pt idx="166841">
                  <c:v>47.788472956951303</c:v>
                </c:pt>
                <c:pt idx="166842">
                  <c:v>47.788576312474902</c:v>
                </c:pt>
                <c:pt idx="166843">
                  <c:v>47.788679667667601</c:v>
                </c:pt>
                <c:pt idx="166844">
                  <c:v>47.7887830225295</c:v>
                </c:pt>
                <c:pt idx="166845">
                  <c:v>47.7888863770605</c:v>
                </c:pt>
                <c:pt idx="166846">
                  <c:v>47.788989731260699</c:v>
                </c:pt>
                <c:pt idx="166847">
                  <c:v>47.789093085130197</c:v>
                </c:pt>
                <c:pt idx="166848">
                  <c:v>47.789196438668696</c:v>
                </c:pt>
                <c:pt idx="166849">
                  <c:v>47.789299791876502</c:v>
                </c:pt>
                <c:pt idx="166850">
                  <c:v>47.7894031447534</c:v>
                </c:pt>
                <c:pt idx="166851">
                  <c:v>47.789506497299499</c:v>
                </c:pt>
                <c:pt idx="166852">
                  <c:v>47.789609849514797</c:v>
                </c:pt>
                <c:pt idx="166853">
                  <c:v>47.789713201399202</c:v>
                </c:pt>
                <c:pt idx="166854">
                  <c:v>47.7898165529529</c:v>
                </c:pt>
                <c:pt idx="166855">
                  <c:v>47.789919904175697</c:v>
                </c:pt>
                <c:pt idx="166856">
                  <c:v>47.790023255067702</c:v>
                </c:pt>
                <c:pt idx="166857">
                  <c:v>47.790126605628899</c:v>
                </c:pt>
                <c:pt idx="166858">
                  <c:v>47.790229955859203</c:v>
                </c:pt>
                <c:pt idx="166859">
                  <c:v>47.7903333057588</c:v>
                </c:pt>
                <c:pt idx="166860">
                  <c:v>47.790436655327497</c:v>
                </c:pt>
                <c:pt idx="166861">
                  <c:v>47.790540004565401</c:v>
                </c:pt>
                <c:pt idx="166862">
                  <c:v>47.790643353472603</c:v>
                </c:pt>
                <c:pt idx="166863">
                  <c:v>47.790746702048899</c:v>
                </c:pt>
                <c:pt idx="166864">
                  <c:v>47.790850050294402</c:v>
                </c:pt>
                <c:pt idx="166865">
                  <c:v>47.790953398208998</c:v>
                </c:pt>
                <c:pt idx="166866">
                  <c:v>47.791056745792901</c:v>
                </c:pt>
                <c:pt idx="166867">
                  <c:v>47.791160093046003</c:v>
                </c:pt>
                <c:pt idx="166868">
                  <c:v>47.791263439968297</c:v>
                </c:pt>
                <c:pt idx="166869">
                  <c:v>47.791366786559699</c:v>
                </c:pt>
                <c:pt idx="166870">
                  <c:v>47.7914701328204</c:v>
                </c:pt>
                <c:pt idx="166871">
                  <c:v>47.791573478750202</c:v>
                </c:pt>
                <c:pt idx="166872">
                  <c:v>47.791676824349302</c:v>
                </c:pt>
                <c:pt idx="166873">
                  <c:v>47.791780169617503</c:v>
                </c:pt>
                <c:pt idx="166874">
                  <c:v>47.791883514555003</c:v>
                </c:pt>
                <c:pt idx="166875">
                  <c:v>47.791986859161597</c:v>
                </c:pt>
                <c:pt idx="166876">
                  <c:v>47.792090203437503</c:v>
                </c:pt>
                <c:pt idx="166877">
                  <c:v>47.792193547382603</c:v>
                </c:pt>
                <c:pt idx="166878">
                  <c:v>47.792296890996802</c:v>
                </c:pt>
                <c:pt idx="166879">
                  <c:v>47.792400234280301</c:v>
                </c:pt>
                <c:pt idx="166880">
                  <c:v>47.792503577232999</c:v>
                </c:pt>
                <c:pt idx="166881">
                  <c:v>47.792606919854897</c:v>
                </c:pt>
                <c:pt idx="166882">
                  <c:v>47.792710262146002</c:v>
                </c:pt>
                <c:pt idx="166883">
                  <c:v>47.7928136041063</c:v>
                </c:pt>
                <c:pt idx="166884">
                  <c:v>47.792916945735797</c:v>
                </c:pt>
                <c:pt idx="166885">
                  <c:v>47.793020287034601</c:v>
                </c:pt>
                <c:pt idx="166886">
                  <c:v>47.793123628002498</c:v>
                </c:pt>
                <c:pt idx="166887">
                  <c:v>47.793226968639701</c:v>
                </c:pt>
                <c:pt idx="166888">
                  <c:v>47.793330308946103</c:v>
                </c:pt>
                <c:pt idx="166889">
                  <c:v>47.793433648921699</c:v>
                </c:pt>
                <c:pt idx="166890">
                  <c:v>47.793536988566501</c:v>
                </c:pt>
                <c:pt idx="166891">
                  <c:v>47.793640327880503</c:v>
                </c:pt>
                <c:pt idx="166892">
                  <c:v>47.793743666863797</c:v>
                </c:pt>
                <c:pt idx="166893">
                  <c:v>47.793847005516199</c:v>
                </c:pt>
                <c:pt idx="166894">
                  <c:v>47.793950343837899</c:v>
                </c:pt>
                <c:pt idx="166895">
                  <c:v>47.794053681828899</c:v>
                </c:pt>
                <c:pt idx="166896">
                  <c:v>47.794157019488999</c:v>
                </c:pt>
                <c:pt idx="166897">
                  <c:v>47.794260356818398</c:v>
                </c:pt>
                <c:pt idx="166898">
                  <c:v>47.794363693816997</c:v>
                </c:pt>
                <c:pt idx="166899">
                  <c:v>47.794467030484803</c:v>
                </c:pt>
                <c:pt idx="166900">
                  <c:v>47.794570366821802</c:v>
                </c:pt>
                <c:pt idx="166901">
                  <c:v>47.794673702828099</c:v>
                </c:pt>
                <c:pt idx="166902">
                  <c:v>47.794777038503597</c:v>
                </c:pt>
                <c:pt idx="166903">
                  <c:v>47.7948803738484</c:v>
                </c:pt>
                <c:pt idx="166904">
                  <c:v>47.794983708862397</c:v>
                </c:pt>
                <c:pt idx="166905">
                  <c:v>47.7950870435456</c:v>
                </c:pt>
                <c:pt idx="166906">
                  <c:v>47.795190377898003</c:v>
                </c:pt>
                <c:pt idx="166907">
                  <c:v>47.795293711919697</c:v>
                </c:pt>
                <c:pt idx="166908">
                  <c:v>47.795397045610599</c:v>
                </c:pt>
                <c:pt idx="166909">
                  <c:v>47.7955003789708</c:v>
                </c:pt>
                <c:pt idx="166910">
                  <c:v>47.795603712000201</c:v>
                </c:pt>
                <c:pt idx="166911">
                  <c:v>47.795707044698801</c:v>
                </c:pt>
                <c:pt idx="166912">
                  <c:v>47.795810377066701</c:v>
                </c:pt>
                <c:pt idx="166913">
                  <c:v>47.7959137091038</c:v>
                </c:pt>
                <c:pt idx="166914">
                  <c:v>47.796017040810199</c:v>
                </c:pt>
                <c:pt idx="166915">
                  <c:v>47.796120372185797</c:v>
                </c:pt>
                <c:pt idx="166916">
                  <c:v>47.796223703230602</c:v>
                </c:pt>
                <c:pt idx="166917">
                  <c:v>47.796327033944699</c:v>
                </c:pt>
                <c:pt idx="166918">
                  <c:v>47.796430364328103</c:v>
                </c:pt>
                <c:pt idx="166919">
                  <c:v>47.796533694380699</c:v>
                </c:pt>
                <c:pt idx="166920">
                  <c:v>47.796637024102502</c:v>
                </c:pt>
                <c:pt idx="166921">
                  <c:v>47.796740353493597</c:v>
                </c:pt>
                <c:pt idx="166922">
                  <c:v>47.796843682553998</c:v>
                </c:pt>
                <c:pt idx="166923">
                  <c:v>47.796947011283599</c:v>
                </c:pt>
                <c:pt idx="166924">
                  <c:v>47.7970503396824</c:v>
                </c:pt>
                <c:pt idx="166925">
                  <c:v>47.7971536677505</c:v>
                </c:pt>
                <c:pt idx="166926">
                  <c:v>47.797256995487899</c:v>
                </c:pt>
                <c:pt idx="166927">
                  <c:v>47.797360322894498</c:v>
                </c:pt>
                <c:pt idx="166928">
                  <c:v>47.797463649970403</c:v>
                </c:pt>
                <c:pt idx="166929">
                  <c:v>47.797566976715501</c:v>
                </c:pt>
                <c:pt idx="166930">
                  <c:v>47.797670303129898</c:v>
                </c:pt>
                <c:pt idx="166931">
                  <c:v>47.797773629213602</c:v>
                </c:pt>
                <c:pt idx="166932">
                  <c:v>47.797876954966497</c:v>
                </c:pt>
                <c:pt idx="166933">
                  <c:v>47.7979802803887</c:v>
                </c:pt>
                <c:pt idx="166934">
                  <c:v>47.798083605480201</c:v>
                </c:pt>
                <c:pt idx="166935">
                  <c:v>47.798186930240902</c:v>
                </c:pt>
                <c:pt idx="166936">
                  <c:v>47.798290254670903</c:v>
                </c:pt>
                <c:pt idx="166937">
                  <c:v>47.798393578770103</c:v>
                </c:pt>
                <c:pt idx="166938">
                  <c:v>47.798496902538702</c:v>
                </c:pt>
                <c:pt idx="166939">
                  <c:v>47.798600225976401</c:v>
                </c:pt>
                <c:pt idx="166940">
                  <c:v>47.798703549083498</c:v>
                </c:pt>
                <c:pt idx="166941">
                  <c:v>47.798806871859803</c:v>
                </c:pt>
                <c:pt idx="166942">
                  <c:v>47.798910194305499</c:v>
                </c:pt>
                <c:pt idx="166943">
                  <c:v>47.799013516420302</c:v>
                </c:pt>
                <c:pt idx="166944">
                  <c:v>47.799116838204498</c:v>
                </c:pt>
                <c:pt idx="166945">
                  <c:v>47.799220159657899</c:v>
                </c:pt>
                <c:pt idx="166946">
                  <c:v>47.7993234807806</c:v>
                </c:pt>
                <c:pt idx="166947">
                  <c:v>47.799426801572601</c:v>
                </c:pt>
                <c:pt idx="166948">
                  <c:v>47.7995301220339</c:v>
                </c:pt>
                <c:pt idx="166949">
                  <c:v>47.799633442164399</c:v>
                </c:pt>
                <c:pt idx="166950">
                  <c:v>47.799736761964297</c:v>
                </c:pt>
                <c:pt idx="166951">
                  <c:v>47.799840081433402</c:v>
                </c:pt>
                <c:pt idx="166952">
                  <c:v>47.799943400571799</c:v>
                </c:pt>
                <c:pt idx="166953">
                  <c:v>47.800046719379502</c:v>
                </c:pt>
                <c:pt idx="166954">
                  <c:v>47.800150037856397</c:v>
                </c:pt>
                <c:pt idx="166955">
                  <c:v>47.800253356002699</c:v>
                </c:pt>
                <c:pt idx="166956">
                  <c:v>47.8003566738182</c:v>
                </c:pt>
                <c:pt idx="166957">
                  <c:v>47.800459991303001</c:v>
                </c:pt>
                <c:pt idx="166958">
                  <c:v>47.8005633084572</c:v>
                </c:pt>
                <c:pt idx="166959">
                  <c:v>47.800666625280599</c:v>
                </c:pt>
                <c:pt idx="166960">
                  <c:v>47.800769941773297</c:v>
                </c:pt>
                <c:pt idx="166961">
                  <c:v>47.800873257935301</c:v>
                </c:pt>
                <c:pt idx="166962">
                  <c:v>47.800976573766597</c:v>
                </c:pt>
                <c:pt idx="166963">
                  <c:v>47.8010798892671</c:v>
                </c:pt>
                <c:pt idx="166964">
                  <c:v>47.801183204437002</c:v>
                </c:pt>
                <c:pt idx="166965">
                  <c:v>47.801286519276204</c:v>
                </c:pt>
                <c:pt idx="166966">
                  <c:v>47.801389833784697</c:v>
                </c:pt>
                <c:pt idx="166967">
                  <c:v>47.801493147962503</c:v>
                </c:pt>
                <c:pt idx="166968">
                  <c:v>47.801596461809503</c:v>
                </c:pt>
                <c:pt idx="166969">
                  <c:v>47.801699775325901</c:v>
                </c:pt>
                <c:pt idx="166970">
                  <c:v>47.801803088511598</c:v>
                </c:pt>
                <c:pt idx="166971">
                  <c:v>47.801906401366601</c:v>
                </c:pt>
                <c:pt idx="166972">
                  <c:v>47.802009713890897</c:v>
                </c:pt>
                <c:pt idx="166973">
                  <c:v>47.802113026084498</c:v>
                </c:pt>
                <c:pt idx="166974">
                  <c:v>47.802216337947399</c:v>
                </c:pt>
                <c:pt idx="166975">
                  <c:v>47.8023196494796</c:v>
                </c:pt>
                <c:pt idx="166976">
                  <c:v>47.802422960681099</c:v>
                </c:pt>
                <c:pt idx="166977">
                  <c:v>47.802526271551898</c:v>
                </c:pt>
                <c:pt idx="166978">
                  <c:v>47.802629582092102</c:v>
                </c:pt>
                <c:pt idx="166979">
                  <c:v>47.802732892301499</c:v>
                </c:pt>
                <c:pt idx="166980">
                  <c:v>47.802836202180302</c:v>
                </c:pt>
                <c:pt idx="166981">
                  <c:v>47.802939511728397</c:v>
                </c:pt>
                <c:pt idx="166982">
                  <c:v>47.803042820945699</c:v>
                </c:pt>
                <c:pt idx="166983">
                  <c:v>47.803146129832498</c:v>
                </c:pt>
                <c:pt idx="166984">
                  <c:v>47.803249438388498</c:v>
                </c:pt>
                <c:pt idx="166985">
                  <c:v>47.803352746613797</c:v>
                </c:pt>
                <c:pt idx="166986">
                  <c:v>47.803456054508501</c:v>
                </c:pt>
                <c:pt idx="166987">
                  <c:v>47.803559362072498</c:v>
                </c:pt>
                <c:pt idx="166988">
                  <c:v>47.803662669305801</c:v>
                </c:pt>
                <c:pt idx="166989">
                  <c:v>47.803765976208403</c:v>
                </c:pt>
                <c:pt idx="166990">
                  <c:v>47.803869282780397</c:v>
                </c:pt>
                <c:pt idx="166991">
                  <c:v>47.803972589021697</c:v>
                </c:pt>
                <c:pt idx="166992">
                  <c:v>47.804075894932303</c:v>
                </c:pt>
                <c:pt idx="166993">
                  <c:v>47.804179200512202</c:v>
                </c:pt>
                <c:pt idx="166994">
                  <c:v>47.804282505761499</c:v>
                </c:pt>
                <c:pt idx="166995">
                  <c:v>47.804385810680103</c:v>
                </c:pt>
                <c:pt idx="166996">
                  <c:v>47.804489115267998</c:v>
                </c:pt>
                <c:pt idx="166997">
                  <c:v>47.8045924195252</c:v>
                </c:pt>
                <c:pt idx="166998">
                  <c:v>47.8046957234518</c:v>
                </c:pt>
                <c:pt idx="166999">
                  <c:v>47.8047990270477</c:v>
                </c:pt>
                <c:pt idx="167000">
                  <c:v>47.804902330312999</c:v>
                </c:pt>
                <c:pt idx="167001">
                  <c:v>47.805005633247603</c:v>
                </c:pt>
                <c:pt idx="167002">
                  <c:v>47.8051089358515</c:v>
                </c:pt>
                <c:pt idx="167003">
                  <c:v>47.805212238124803</c:v>
                </c:pt>
                <c:pt idx="167004">
                  <c:v>47.805315540067397</c:v>
                </c:pt>
                <c:pt idx="167005">
                  <c:v>47.805418841679298</c:v>
                </c:pt>
                <c:pt idx="167006">
                  <c:v>47.805522142960598</c:v>
                </c:pt>
                <c:pt idx="167007">
                  <c:v>47.805625443911197</c:v>
                </c:pt>
                <c:pt idx="167008">
                  <c:v>47.805728744531201</c:v>
                </c:pt>
                <c:pt idx="167009">
                  <c:v>47.805832044820498</c:v>
                </c:pt>
                <c:pt idx="167010">
                  <c:v>47.805935344779101</c:v>
                </c:pt>
                <c:pt idx="167011">
                  <c:v>47.806038644407103</c:v>
                </c:pt>
                <c:pt idx="167012">
                  <c:v>47.806141943704503</c:v>
                </c:pt>
                <c:pt idx="167013">
                  <c:v>47.806245242671203</c:v>
                </c:pt>
                <c:pt idx="167014">
                  <c:v>47.806348541307202</c:v>
                </c:pt>
                <c:pt idx="167015">
                  <c:v>47.806451839612599</c:v>
                </c:pt>
                <c:pt idx="167016">
                  <c:v>47.806555137587402</c:v>
                </c:pt>
                <c:pt idx="167017">
                  <c:v>47.806658435231498</c:v>
                </c:pt>
                <c:pt idx="167018">
                  <c:v>47.806761732544899</c:v>
                </c:pt>
                <c:pt idx="167019">
                  <c:v>47.8068650295277</c:v>
                </c:pt>
                <c:pt idx="167020">
                  <c:v>47.806968326179899</c:v>
                </c:pt>
                <c:pt idx="167021">
                  <c:v>47.807071622501397</c:v>
                </c:pt>
                <c:pt idx="167022">
                  <c:v>47.807174918492301</c:v>
                </c:pt>
                <c:pt idx="167023">
                  <c:v>47.807278214152497</c:v>
                </c:pt>
                <c:pt idx="167024">
                  <c:v>47.807381509482099</c:v>
                </c:pt>
                <c:pt idx="167025">
                  <c:v>47.807484804481099</c:v>
                </c:pt>
                <c:pt idx="167026">
                  <c:v>47.807588099149399</c:v>
                </c:pt>
                <c:pt idx="167027">
                  <c:v>47.807691393487097</c:v>
                </c:pt>
                <c:pt idx="167028">
                  <c:v>47.807794687494102</c:v>
                </c:pt>
                <c:pt idx="167029">
                  <c:v>47.807897981170498</c:v>
                </c:pt>
                <c:pt idx="167030">
                  <c:v>47.8080012745163</c:v>
                </c:pt>
                <c:pt idx="167031">
                  <c:v>47.808104567531402</c:v>
                </c:pt>
                <c:pt idx="167032">
                  <c:v>47.808207860216001</c:v>
                </c:pt>
                <c:pt idx="167033">
                  <c:v>47.8083111525698</c:v>
                </c:pt>
                <c:pt idx="167034">
                  <c:v>47.808414444593097</c:v>
                </c:pt>
                <c:pt idx="167035">
                  <c:v>47.808517736285701</c:v>
                </c:pt>
                <c:pt idx="167036">
                  <c:v>47.808621027647703</c:v>
                </c:pt>
                <c:pt idx="167037">
                  <c:v>47.808724318679097</c:v>
                </c:pt>
                <c:pt idx="167038">
                  <c:v>47.808827609379797</c:v>
                </c:pt>
                <c:pt idx="167039">
                  <c:v>47.808930899749903</c:v>
                </c:pt>
                <c:pt idx="167040">
                  <c:v>47.809034189789401</c:v>
                </c:pt>
                <c:pt idx="167041">
                  <c:v>47.809137479498297</c:v>
                </c:pt>
                <c:pt idx="167042">
                  <c:v>47.809240768876599</c:v>
                </c:pt>
                <c:pt idx="167043">
                  <c:v>47.8093440579242</c:v>
                </c:pt>
                <c:pt idx="167044">
                  <c:v>47.8094473466412</c:v>
                </c:pt>
                <c:pt idx="167045">
                  <c:v>47.809550635027598</c:v>
                </c:pt>
                <c:pt idx="167046">
                  <c:v>47.809653923083403</c:v>
                </c:pt>
                <c:pt idx="167047">
                  <c:v>47.809757210808499</c:v>
                </c:pt>
                <c:pt idx="167048">
                  <c:v>47.809860498203101</c:v>
                </c:pt>
                <c:pt idx="167049">
                  <c:v>47.809963785267001</c:v>
                </c:pt>
                <c:pt idx="167050">
                  <c:v>47.810067072000301</c:v>
                </c:pt>
                <c:pt idx="167051">
                  <c:v>47.810170358402999</c:v>
                </c:pt>
                <c:pt idx="167052">
                  <c:v>47.810273644475103</c:v>
                </c:pt>
                <c:pt idx="167053">
                  <c:v>47.810376930216599</c:v>
                </c:pt>
                <c:pt idx="167054">
                  <c:v>47.8104802156275</c:v>
                </c:pt>
                <c:pt idx="167055">
                  <c:v>47.8105835007078</c:v>
                </c:pt>
                <c:pt idx="167056">
                  <c:v>47.810686785457499</c:v>
                </c:pt>
                <c:pt idx="167057">
                  <c:v>47.810790069876496</c:v>
                </c:pt>
                <c:pt idx="167058">
                  <c:v>47.810893353965</c:v>
                </c:pt>
                <c:pt idx="167059">
                  <c:v>47.810996637722802</c:v>
                </c:pt>
                <c:pt idx="167060">
                  <c:v>47.811099921150102</c:v>
                </c:pt>
                <c:pt idx="167061">
                  <c:v>47.811203204246702</c:v>
                </c:pt>
                <c:pt idx="167062">
                  <c:v>47.8113064870128</c:v>
                </c:pt>
                <c:pt idx="167063">
                  <c:v>47.811409769448296</c:v>
                </c:pt>
                <c:pt idx="167064">
                  <c:v>47.811513051553099</c:v>
                </c:pt>
                <c:pt idx="167065">
                  <c:v>47.8116163333274</c:v>
                </c:pt>
                <c:pt idx="167066">
                  <c:v>47.811719614771</c:v>
                </c:pt>
                <c:pt idx="167067">
                  <c:v>47.811822895884099</c:v>
                </c:pt>
                <c:pt idx="167068">
                  <c:v>47.811926176666603</c:v>
                </c:pt>
                <c:pt idx="167069">
                  <c:v>47.812029457118399</c:v>
                </c:pt>
                <c:pt idx="167070">
                  <c:v>47.8121327372397</c:v>
                </c:pt>
                <c:pt idx="167071">
                  <c:v>47.812236017030401</c:v>
                </c:pt>
                <c:pt idx="167072">
                  <c:v>47.812339296490499</c:v>
                </c:pt>
                <c:pt idx="167073">
                  <c:v>47.812442575620103</c:v>
                </c:pt>
                <c:pt idx="167074">
                  <c:v>47.812545854419</c:v>
                </c:pt>
                <c:pt idx="167075">
                  <c:v>47.812649132887302</c:v>
                </c:pt>
                <c:pt idx="167076">
                  <c:v>47.812752411025102</c:v>
                </c:pt>
                <c:pt idx="167077">
                  <c:v>47.8128556888323</c:v>
                </c:pt>
                <c:pt idx="167078">
                  <c:v>47.812958966308898</c:v>
                </c:pt>
                <c:pt idx="167079">
                  <c:v>47.813062243454901</c:v>
                </c:pt>
                <c:pt idx="167080">
                  <c:v>47.813165520270303</c:v>
                </c:pt>
                <c:pt idx="167081">
                  <c:v>47.813268796755203</c:v>
                </c:pt>
                <c:pt idx="167082">
                  <c:v>47.813372072909502</c:v>
                </c:pt>
                <c:pt idx="167083">
                  <c:v>47.813475348733199</c:v>
                </c:pt>
                <c:pt idx="167084">
                  <c:v>47.813578624226302</c:v>
                </c:pt>
                <c:pt idx="167085">
                  <c:v>47.813681899388797</c:v>
                </c:pt>
                <c:pt idx="167086">
                  <c:v>47.813785174220797</c:v>
                </c:pt>
                <c:pt idx="167087">
                  <c:v>47.813888448722203</c:v>
                </c:pt>
                <c:pt idx="167088">
                  <c:v>47.813991722893</c:v>
                </c:pt>
                <c:pt idx="167089">
                  <c:v>47.814094996733303</c:v>
                </c:pt>
                <c:pt idx="167090">
                  <c:v>47.814198270242898</c:v>
                </c:pt>
                <c:pt idx="167091">
                  <c:v>47.814301543421998</c:v>
                </c:pt>
                <c:pt idx="167092">
                  <c:v>47.814404816270603</c:v>
                </c:pt>
                <c:pt idx="167093">
                  <c:v>47.8145080887886</c:v>
                </c:pt>
                <c:pt idx="167094">
                  <c:v>47.814611360976002</c:v>
                </c:pt>
                <c:pt idx="167095">
                  <c:v>47.814714632832803</c:v>
                </c:pt>
                <c:pt idx="167096">
                  <c:v>47.814817904359103</c:v>
                </c:pt>
                <c:pt idx="167097">
                  <c:v>47.814921175554801</c:v>
                </c:pt>
                <c:pt idx="167098">
                  <c:v>47.815024446419997</c:v>
                </c:pt>
                <c:pt idx="167099">
                  <c:v>47.815127716954599</c:v>
                </c:pt>
                <c:pt idx="167100">
                  <c:v>47.8152309871586</c:v>
                </c:pt>
                <c:pt idx="167101">
                  <c:v>47.815334257032099</c:v>
                </c:pt>
                <c:pt idx="167102">
                  <c:v>47.815437526575003</c:v>
                </c:pt>
                <c:pt idx="167103">
                  <c:v>47.815540795787399</c:v>
                </c:pt>
                <c:pt idx="167104">
                  <c:v>47.8156440646692</c:v>
                </c:pt>
                <c:pt idx="167105">
                  <c:v>47.815747333220401</c:v>
                </c:pt>
                <c:pt idx="167106">
                  <c:v>47.815850601441099</c:v>
                </c:pt>
                <c:pt idx="167107">
                  <c:v>47.815953869331302</c:v>
                </c:pt>
                <c:pt idx="167108">
                  <c:v>47.816057136890898</c:v>
                </c:pt>
                <c:pt idx="167109">
                  <c:v>47.816160404119898</c:v>
                </c:pt>
                <c:pt idx="167110">
                  <c:v>47.816263671018397</c:v>
                </c:pt>
                <c:pt idx="167111">
                  <c:v>47.816366937586402</c:v>
                </c:pt>
                <c:pt idx="167112">
                  <c:v>47.816470203823798</c:v>
                </c:pt>
                <c:pt idx="167113">
                  <c:v>47.816573469730599</c:v>
                </c:pt>
                <c:pt idx="167114">
                  <c:v>47.816676735306899</c:v>
                </c:pt>
                <c:pt idx="167115">
                  <c:v>47.816780000552697</c:v>
                </c:pt>
                <c:pt idx="167116">
                  <c:v>47.816883265467901</c:v>
                </c:pt>
                <c:pt idx="167117">
                  <c:v>47.816986530052603</c:v>
                </c:pt>
                <c:pt idx="167118">
                  <c:v>47.817089794306703</c:v>
                </c:pt>
                <c:pt idx="167119">
                  <c:v>47.817193058230302</c:v>
                </c:pt>
                <c:pt idx="167120">
                  <c:v>47.817296321823399</c:v>
                </c:pt>
                <c:pt idx="167121">
                  <c:v>47.817399585085901</c:v>
                </c:pt>
                <c:pt idx="167122">
                  <c:v>47.817502848017902</c:v>
                </c:pt>
                <c:pt idx="167123">
                  <c:v>47.817606110619401</c:v>
                </c:pt>
                <c:pt idx="167124">
                  <c:v>47.817709372890299</c:v>
                </c:pt>
                <c:pt idx="167125">
                  <c:v>47.817812634830702</c:v>
                </c:pt>
                <c:pt idx="167126">
                  <c:v>47.817915896440503</c:v>
                </c:pt>
                <c:pt idx="167127">
                  <c:v>47.818019157719803</c:v>
                </c:pt>
                <c:pt idx="167128">
                  <c:v>47.818122418668601</c:v>
                </c:pt>
                <c:pt idx="167129">
                  <c:v>47.818225679286897</c:v>
                </c:pt>
                <c:pt idx="167130">
                  <c:v>47.818328939574599</c:v>
                </c:pt>
                <c:pt idx="167131">
                  <c:v>47.818432199531799</c:v>
                </c:pt>
                <c:pt idx="167132">
                  <c:v>47.818535459158497</c:v>
                </c:pt>
                <c:pt idx="167133">
                  <c:v>47.8186387184547</c:v>
                </c:pt>
                <c:pt idx="167134">
                  <c:v>47.818741977420302</c:v>
                </c:pt>
                <c:pt idx="167135">
                  <c:v>47.818845236055402</c:v>
                </c:pt>
                <c:pt idx="167136">
                  <c:v>47.818948494360001</c:v>
                </c:pt>
                <c:pt idx="167137">
                  <c:v>47.819051752334097</c:v>
                </c:pt>
                <c:pt idx="167138">
                  <c:v>47.819155009977599</c:v>
                </c:pt>
                <c:pt idx="167139">
                  <c:v>47.819258267290699</c:v>
                </c:pt>
                <c:pt idx="167140">
                  <c:v>47.819361524273198</c:v>
                </c:pt>
                <c:pt idx="167141">
                  <c:v>47.819464780925202</c:v>
                </c:pt>
                <c:pt idx="167142">
                  <c:v>47.819568037246697</c:v>
                </c:pt>
                <c:pt idx="167143">
                  <c:v>47.819671293237597</c:v>
                </c:pt>
                <c:pt idx="167144">
                  <c:v>47.819774548898103</c:v>
                </c:pt>
                <c:pt idx="167145">
                  <c:v>47.819877804228</c:v>
                </c:pt>
                <c:pt idx="167146">
                  <c:v>47.819981059227402</c:v>
                </c:pt>
                <c:pt idx="167147">
                  <c:v>47.820084313896402</c:v>
                </c:pt>
                <c:pt idx="167148">
                  <c:v>47.8201875682348</c:v>
                </c:pt>
                <c:pt idx="167149">
                  <c:v>47.820290822242697</c:v>
                </c:pt>
                <c:pt idx="167150">
                  <c:v>47.820394075920099</c:v>
                </c:pt>
                <c:pt idx="167151">
                  <c:v>47.820497329266999</c:v>
                </c:pt>
                <c:pt idx="167152">
                  <c:v>47.820600582283298</c:v>
                </c:pt>
                <c:pt idx="167153">
                  <c:v>47.820703834969201</c:v>
                </c:pt>
                <c:pt idx="167154">
                  <c:v>47.820807087324603</c:v>
                </c:pt>
                <c:pt idx="167155">
                  <c:v>47.820910339349503</c:v>
                </c:pt>
                <c:pt idx="167156">
                  <c:v>47.821013591043901</c:v>
                </c:pt>
                <c:pt idx="167157">
                  <c:v>47.821116842407697</c:v>
                </c:pt>
                <c:pt idx="167158">
                  <c:v>47.821220093441099</c:v>
                </c:pt>
                <c:pt idx="167159">
                  <c:v>47.821323344143998</c:v>
                </c:pt>
                <c:pt idx="167160">
                  <c:v>47.821426594516403</c:v>
                </c:pt>
                <c:pt idx="167161">
                  <c:v>47.821529844558299</c:v>
                </c:pt>
                <c:pt idx="167162">
                  <c:v>47.8216330942697</c:v>
                </c:pt>
                <c:pt idx="167163">
                  <c:v>47.821736343650599</c:v>
                </c:pt>
                <c:pt idx="167164">
                  <c:v>47.821839592700996</c:v>
                </c:pt>
                <c:pt idx="167165">
                  <c:v>47.821942841420899</c:v>
                </c:pt>
                <c:pt idx="167166">
                  <c:v>47.8220460898103</c:v>
                </c:pt>
                <c:pt idx="167167">
                  <c:v>47.822149337869298</c:v>
                </c:pt>
                <c:pt idx="167168">
                  <c:v>47.822252585597703</c:v>
                </c:pt>
                <c:pt idx="167169">
                  <c:v>47.822355832995697</c:v>
                </c:pt>
                <c:pt idx="167170">
                  <c:v>47.822459080063197</c:v>
                </c:pt>
                <c:pt idx="167171">
                  <c:v>47.822562326800202</c:v>
                </c:pt>
                <c:pt idx="167172">
                  <c:v>47.822665573206699</c:v>
                </c:pt>
                <c:pt idx="167173">
                  <c:v>47.8227688192827</c:v>
                </c:pt>
                <c:pt idx="167174">
                  <c:v>47.8228720650282</c:v>
                </c:pt>
                <c:pt idx="167175">
                  <c:v>47.822975310443297</c:v>
                </c:pt>
                <c:pt idx="167176">
                  <c:v>47.8230785555279</c:v>
                </c:pt>
                <c:pt idx="167177">
                  <c:v>47.823181800282001</c:v>
                </c:pt>
                <c:pt idx="167178">
                  <c:v>47.823285044705599</c:v>
                </c:pt>
                <c:pt idx="167179">
                  <c:v>47.823388288798803</c:v>
                </c:pt>
                <c:pt idx="167180">
                  <c:v>47.823491532561498</c:v>
                </c:pt>
                <c:pt idx="167181">
                  <c:v>47.823594775993698</c:v>
                </c:pt>
                <c:pt idx="167182">
                  <c:v>47.823698019095403</c:v>
                </c:pt>
                <c:pt idx="167183">
                  <c:v>47.823801261866699</c:v>
                </c:pt>
                <c:pt idx="167184">
                  <c:v>47.8239045043075</c:v>
                </c:pt>
                <c:pt idx="167185">
                  <c:v>47.824007746417799</c:v>
                </c:pt>
                <c:pt idx="167186">
                  <c:v>47.824110988197603</c:v>
                </c:pt>
                <c:pt idx="167187">
                  <c:v>47.824214229646998</c:v>
                </c:pt>
                <c:pt idx="167188">
                  <c:v>47.824317470765997</c:v>
                </c:pt>
                <c:pt idx="167189">
                  <c:v>47.824420711554403</c:v>
                </c:pt>
                <c:pt idx="167190">
                  <c:v>47.824523952012399</c:v>
                </c:pt>
                <c:pt idx="167191">
                  <c:v>47.8246271921399</c:v>
                </c:pt>
                <c:pt idx="167192">
                  <c:v>47.824730431936999</c:v>
                </c:pt>
                <c:pt idx="167193">
                  <c:v>47.824833671403603</c:v>
                </c:pt>
                <c:pt idx="167194">
                  <c:v>47.824936910539698</c:v>
                </c:pt>
                <c:pt idx="167195">
                  <c:v>47.825040149345398</c:v>
                </c:pt>
                <c:pt idx="167196">
                  <c:v>47.825143387820603</c:v>
                </c:pt>
                <c:pt idx="167197">
                  <c:v>47.825246625965399</c:v>
                </c:pt>
                <c:pt idx="167198">
                  <c:v>47.825349863779699</c:v>
                </c:pt>
                <c:pt idx="167199">
                  <c:v>47.825453101263598</c:v>
                </c:pt>
                <c:pt idx="167200">
                  <c:v>47.825556338416902</c:v>
                </c:pt>
                <c:pt idx="167201">
                  <c:v>47.825659575239897</c:v>
                </c:pt>
                <c:pt idx="167202">
                  <c:v>47.825762811732403</c:v>
                </c:pt>
                <c:pt idx="167203">
                  <c:v>47.825866047894401</c:v>
                </c:pt>
                <c:pt idx="167204">
                  <c:v>47.825969283726003</c:v>
                </c:pt>
                <c:pt idx="167205">
                  <c:v>47.826072519227203</c:v>
                </c:pt>
                <c:pt idx="167206">
                  <c:v>47.826175754397902</c:v>
                </c:pt>
                <c:pt idx="167207">
                  <c:v>47.826278989238098</c:v>
                </c:pt>
                <c:pt idx="167208">
                  <c:v>47.826382223747899</c:v>
                </c:pt>
                <c:pt idx="167209">
                  <c:v>47.826485457927298</c:v>
                </c:pt>
                <c:pt idx="167210">
                  <c:v>47.826588691776202</c:v>
                </c:pt>
                <c:pt idx="167211">
                  <c:v>47.826691925294703</c:v>
                </c:pt>
                <c:pt idx="167212">
                  <c:v>47.826795158482703</c:v>
                </c:pt>
                <c:pt idx="167213">
                  <c:v>47.826898391340301</c:v>
                </c:pt>
                <c:pt idx="167214">
                  <c:v>47.827001623867503</c:v>
                </c:pt>
                <c:pt idx="167215">
                  <c:v>47.827104856064203</c:v>
                </c:pt>
                <c:pt idx="167216">
                  <c:v>47.827208087930501</c:v>
                </c:pt>
                <c:pt idx="167217">
                  <c:v>47.827311319466297</c:v>
                </c:pt>
                <c:pt idx="167218">
                  <c:v>47.827414550671698</c:v>
                </c:pt>
                <c:pt idx="167219">
                  <c:v>47.827517781546703</c:v>
                </c:pt>
                <c:pt idx="167220">
                  <c:v>47.827621012091299</c:v>
                </c:pt>
                <c:pt idx="167221">
                  <c:v>47.827724242305401</c:v>
                </c:pt>
                <c:pt idx="167222">
                  <c:v>47.827827472189</c:v>
                </c:pt>
                <c:pt idx="167223">
                  <c:v>47.827930701742297</c:v>
                </c:pt>
                <c:pt idx="167224">
                  <c:v>47.828033930965098</c:v>
                </c:pt>
                <c:pt idx="167225">
                  <c:v>47.828137159857498</c:v>
                </c:pt>
                <c:pt idx="167226">
                  <c:v>47.828240388419502</c:v>
                </c:pt>
                <c:pt idx="167227">
                  <c:v>47.828343616650997</c:v>
                </c:pt>
                <c:pt idx="167228">
                  <c:v>47.828446844552097</c:v>
                </c:pt>
                <c:pt idx="167229">
                  <c:v>47.828550072122802</c:v>
                </c:pt>
                <c:pt idx="167230">
                  <c:v>47.828653299363097</c:v>
                </c:pt>
                <c:pt idx="167231">
                  <c:v>47.828756526272997</c:v>
                </c:pt>
                <c:pt idx="167232">
                  <c:v>47.828859752852402</c:v>
                </c:pt>
                <c:pt idx="167233">
                  <c:v>47.828962979101398</c:v>
                </c:pt>
                <c:pt idx="167234">
                  <c:v>47.829066205019998</c:v>
                </c:pt>
                <c:pt idx="167235">
                  <c:v>47.829169430608196</c:v>
                </c:pt>
                <c:pt idx="167236">
                  <c:v>47.8292726558659</c:v>
                </c:pt>
                <c:pt idx="167237">
                  <c:v>47.8293758807933</c:v>
                </c:pt>
                <c:pt idx="167238">
                  <c:v>47.829479105390199</c:v>
                </c:pt>
                <c:pt idx="167239">
                  <c:v>47.829582329656702</c:v>
                </c:pt>
                <c:pt idx="167240">
                  <c:v>47.829685553592803</c:v>
                </c:pt>
                <c:pt idx="167241">
                  <c:v>47.829788777198502</c:v>
                </c:pt>
                <c:pt idx="167242">
                  <c:v>47.829892000473798</c:v>
                </c:pt>
                <c:pt idx="167243">
                  <c:v>47.829995223418699</c:v>
                </c:pt>
                <c:pt idx="167244">
                  <c:v>47.830098446033197</c:v>
                </c:pt>
                <c:pt idx="167245">
                  <c:v>47.830201668317201</c:v>
                </c:pt>
                <c:pt idx="167246">
                  <c:v>47.830304890270902</c:v>
                </c:pt>
                <c:pt idx="167247">
                  <c:v>47.830408111894201</c:v>
                </c:pt>
                <c:pt idx="167248">
                  <c:v>47.830511333186998</c:v>
                </c:pt>
                <c:pt idx="167249">
                  <c:v>47.830614554149498</c:v>
                </c:pt>
                <c:pt idx="167250">
                  <c:v>47.830717774781498</c:v>
                </c:pt>
                <c:pt idx="167251">
                  <c:v>47.830820995083201</c:v>
                </c:pt>
                <c:pt idx="167252">
                  <c:v>47.830924215054402</c:v>
                </c:pt>
                <c:pt idx="167253">
                  <c:v>47.831027434695301</c:v>
                </c:pt>
                <c:pt idx="167254">
                  <c:v>47.831130654005698</c:v>
                </c:pt>
                <c:pt idx="167255">
                  <c:v>47.831233872985798</c:v>
                </c:pt>
                <c:pt idx="167256">
                  <c:v>47.831337091635497</c:v>
                </c:pt>
                <c:pt idx="167257">
                  <c:v>47.831440309954701</c:v>
                </c:pt>
                <c:pt idx="167258">
                  <c:v>47.831543527943602</c:v>
                </c:pt>
                <c:pt idx="167259">
                  <c:v>47.8316467456021</c:v>
                </c:pt>
                <c:pt idx="167260">
                  <c:v>47.831749962930203</c:v>
                </c:pt>
                <c:pt idx="167261">
                  <c:v>47.831853179927897</c:v>
                </c:pt>
                <c:pt idx="167262">
                  <c:v>47.831956396595203</c:v>
                </c:pt>
                <c:pt idx="167263">
                  <c:v>47.832059612932099</c:v>
                </c:pt>
                <c:pt idx="167264">
                  <c:v>47.832162828938699</c:v>
                </c:pt>
                <c:pt idx="167265">
                  <c:v>47.832266044614798</c:v>
                </c:pt>
                <c:pt idx="167266">
                  <c:v>47.832369259960601</c:v>
                </c:pt>
                <c:pt idx="167267">
                  <c:v>47.832472474976001</c:v>
                </c:pt>
                <c:pt idx="167268">
                  <c:v>47.832575689660999</c:v>
                </c:pt>
                <c:pt idx="167269">
                  <c:v>47.832678904015602</c:v>
                </c:pt>
                <c:pt idx="167270">
                  <c:v>47.832782118039901</c:v>
                </c:pt>
                <c:pt idx="167271">
                  <c:v>47.832885331733799</c:v>
                </c:pt>
                <c:pt idx="167272">
                  <c:v>47.832988545097301</c:v>
                </c:pt>
                <c:pt idx="167273">
                  <c:v>47.833091758130401</c:v>
                </c:pt>
                <c:pt idx="167274">
                  <c:v>47.833194970833098</c:v>
                </c:pt>
                <c:pt idx="167275">
                  <c:v>47.8332981832055</c:v>
                </c:pt>
                <c:pt idx="167276">
                  <c:v>47.833401395247499</c:v>
                </c:pt>
                <c:pt idx="167277">
                  <c:v>47.833504606959103</c:v>
                </c:pt>
                <c:pt idx="167278">
                  <c:v>47.833607818340298</c:v>
                </c:pt>
                <c:pt idx="167279">
                  <c:v>47.833711029391203</c:v>
                </c:pt>
                <c:pt idx="167280">
                  <c:v>47.8338142401117</c:v>
                </c:pt>
                <c:pt idx="167281">
                  <c:v>47.8339174505019</c:v>
                </c:pt>
                <c:pt idx="167282">
                  <c:v>47.834020660561599</c:v>
                </c:pt>
                <c:pt idx="167283">
                  <c:v>47.834123870291002</c:v>
                </c:pt>
                <c:pt idx="167284">
                  <c:v>47.834227079690102</c:v>
                </c:pt>
                <c:pt idx="167285">
                  <c:v>47.8343302887588</c:v>
                </c:pt>
                <c:pt idx="167286">
                  <c:v>47.834433497497102</c:v>
                </c:pt>
                <c:pt idx="167287">
                  <c:v>47.834536705905002</c:v>
                </c:pt>
                <c:pt idx="167288">
                  <c:v>47.834639913982599</c:v>
                </c:pt>
                <c:pt idx="167289">
                  <c:v>47.8347431217299</c:v>
                </c:pt>
                <c:pt idx="167290">
                  <c:v>47.8348463291467</c:v>
                </c:pt>
                <c:pt idx="167291">
                  <c:v>47.834949536233196</c:v>
                </c:pt>
                <c:pt idx="167292">
                  <c:v>47.835052742989397</c:v>
                </c:pt>
                <c:pt idx="167293">
                  <c:v>47.835155949415203</c:v>
                </c:pt>
                <c:pt idx="167294">
                  <c:v>47.835259155510599</c:v>
                </c:pt>
                <c:pt idx="167295">
                  <c:v>47.835362361275699</c:v>
                </c:pt>
                <c:pt idx="167296">
                  <c:v>47.835465566710504</c:v>
                </c:pt>
                <c:pt idx="167297">
                  <c:v>47.835568771814899</c:v>
                </c:pt>
                <c:pt idx="167298">
                  <c:v>47.835671976588898</c:v>
                </c:pt>
                <c:pt idx="167299">
                  <c:v>47.835775181032602</c:v>
                </c:pt>
                <c:pt idx="167300">
                  <c:v>47.835878385145897</c:v>
                </c:pt>
                <c:pt idx="167301">
                  <c:v>47.835981588928902</c:v>
                </c:pt>
                <c:pt idx="167302">
                  <c:v>47.836084792381598</c:v>
                </c:pt>
                <c:pt idx="167303">
                  <c:v>47.836187995503899</c:v>
                </c:pt>
                <c:pt idx="167304">
                  <c:v>47.836291198295903</c:v>
                </c:pt>
                <c:pt idx="167305">
                  <c:v>47.836394400757499</c:v>
                </c:pt>
                <c:pt idx="167306">
                  <c:v>47.836497602888699</c:v>
                </c:pt>
                <c:pt idx="167307">
                  <c:v>47.836600804689702</c:v>
                </c:pt>
                <c:pt idx="167308">
                  <c:v>47.836704006160303</c:v>
                </c:pt>
                <c:pt idx="167309">
                  <c:v>47.836807207300502</c:v>
                </c:pt>
                <c:pt idx="167310">
                  <c:v>47.836910408110498</c:v>
                </c:pt>
                <c:pt idx="167311">
                  <c:v>47.837013608589999</c:v>
                </c:pt>
                <c:pt idx="167312">
                  <c:v>47.837116808739303</c:v>
                </c:pt>
                <c:pt idx="167313">
                  <c:v>47.837220008558198</c:v>
                </c:pt>
                <c:pt idx="167314">
                  <c:v>47.837323208046797</c:v>
                </c:pt>
                <c:pt idx="167315">
                  <c:v>47.837426407205001</c:v>
                </c:pt>
                <c:pt idx="167316">
                  <c:v>47.837529606032902</c:v>
                </c:pt>
                <c:pt idx="167317">
                  <c:v>47.8376328045305</c:v>
                </c:pt>
                <c:pt idx="167318">
                  <c:v>47.837736002697802</c:v>
                </c:pt>
                <c:pt idx="167319">
                  <c:v>47.837839200534702</c:v>
                </c:pt>
                <c:pt idx="167320">
                  <c:v>47.837942398041299</c:v>
                </c:pt>
                <c:pt idx="167321">
                  <c:v>47.838045595217601</c:v>
                </c:pt>
                <c:pt idx="167322">
                  <c:v>47.8381487920635</c:v>
                </c:pt>
                <c:pt idx="167323">
                  <c:v>47.838251988579103</c:v>
                </c:pt>
                <c:pt idx="167324">
                  <c:v>47.838355184764403</c:v>
                </c:pt>
                <c:pt idx="167325">
                  <c:v>47.8384583806194</c:v>
                </c:pt>
                <c:pt idx="167326">
                  <c:v>47.838561576144102</c:v>
                </c:pt>
                <c:pt idx="167327">
                  <c:v>47.838664771338401</c:v>
                </c:pt>
                <c:pt idx="167328">
                  <c:v>47.838767966202496</c:v>
                </c:pt>
                <c:pt idx="167329">
                  <c:v>47.838871160736197</c:v>
                </c:pt>
                <c:pt idx="167330">
                  <c:v>47.838974354939502</c:v>
                </c:pt>
                <c:pt idx="167331">
                  <c:v>47.839077548812597</c:v>
                </c:pt>
                <c:pt idx="167332">
                  <c:v>47.839180742355403</c:v>
                </c:pt>
                <c:pt idx="167333">
                  <c:v>47.839283935567799</c:v>
                </c:pt>
                <c:pt idx="167334">
                  <c:v>47.8393871284499</c:v>
                </c:pt>
                <c:pt idx="167335">
                  <c:v>47.839490321001797</c:v>
                </c:pt>
                <c:pt idx="167336">
                  <c:v>47.839593513223299</c:v>
                </c:pt>
                <c:pt idx="167337">
                  <c:v>47.839696705114498</c:v>
                </c:pt>
                <c:pt idx="167338">
                  <c:v>47.839799896675402</c:v>
                </c:pt>
                <c:pt idx="167339">
                  <c:v>47.839903087906002</c:v>
                </c:pt>
                <c:pt idx="167340">
                  <c:v>47.8400062788062</c:v>
                </c:pt>
                <c:pt idx="167341">
                  <c:v>47.840109469376202</c:v>
                </c:pt>
                <c:pt idx="167342">
                  <c:v>47.840212659615901</c:v>
                </c:pt>
                <c:pt idx="167343">
                  <c:v>47.840315849525297</c:v>
                </c:pt>
                <c:pt idx="167344">
                  <c:v>47.840419039104297</c:v>
                </c:pt>
                <c:pt idx="167345">
                  <c:v>47.840522228353102</c:v>
                </c:pt>
                <c:pt idx="167346">
                  <c:v>47.840625417271603</c:v>
                </c:pt>
                <c:pt idx="167347">
                  <c:v>47.840728605859702</c:v>
                </c:pt>
                <c:pt idx="167348">
                  <c:v>47.840831794117598</c:v>
                </c:pt>
                <c:pt idx="167349">
                  <c:v>47.840934982045198</c:v>
                </c:pt>
                <c:pt idx="167350">
                  <c:v>47.841038169642502</c:v>
                </c:pt>
                <c:pt idx="167351">
                  <c:v>47.841141356909397</c:v>
                </c:pt>
                <c:pt idx="167352">
                  <c:v>47.841244543846102</c:v>
                </c:pt>
                <c:pt idx="167353">
                  <c:v>47.841347730452497</c:v>
                </c:pt>
                <c:pt idx="167354">
                  <c:v>47.841450916728597</c:v>
                </c:pt>
                <c:pt idx="167355">
                  <c:v>47.8415541026745</c:v>
                </c:pt>
                <c:pt idx="167356">
                  <c:v>47.841657288290001</c:v>
                </c:pt>
                <c:pt idx="167357">
                  <c:v>47.841760473575199</c:v>
                </c:pt>
                <c:pt idx="167358">
                  <c:v>47.841863658530201</c:v>
                </c:pt>
                <c:pt idx="167359">
                  <c:v>47.8419668431548</c:v>
                </c:pt>
                <c:pt idx="167360">
                  <c:v>47.842070027449203</c:v>
                </c:pt>
                <c:pt idx="167361">
                  <c:v>47.842173211413296</c:v>
                </c:pt>
                <c:pt idx="167362">
                  <c:v>47.842276395047101</c:v>
                </c:pt>
                <c:pt idx="167363">
                  <c:v>47.842379578350702</c:v>
                </c:pt>
                <c:pt idx="167364">
                  <c:v>47.8424827613239</c:v>
                </c:pt>
                <c:pt idx="167365">
                  <c:v>47.842585943966903</c:v>
                </c:pt>
                <c:pt idx="167366">
                  <c:v>47.842689126279602</c:v>
                </c:pt>
                <c:pt idx="167367">
                  <c:v>47.842792308261998</c:v>
                </c:pt>
                <c:pt idx="167368">
                  <c:v>47.842895489914198</c:v>
                </c:pt>
                <c:pt idx="167369">
                  <c:v>47.842998671236003</c:v>
                </c:pt>
                <c:pt idx="167370">
                  <c:v>47.843101852227598</c:v>
                </c:pt>
                <c:pt idx="167371">
                  <c:v>47.843205032889003</c:v>
                </c:pt>
                <c:pt idx="167372">
                  <c:v>47.843308213219998</c:v>
                </c:pt>
                <c:pt idx="167373">
                  <c:v>47.843411393220798</c:v>
                </c:pt>
                <c:pt idx="167374">
                  <c:v>47.843514572891301</c:v>
                </c:pt>
                <c:pt idx="167375">
                  <c:v>47.843617752231502</c:v>
                </c:pt>
                <c:pt idx="167376">
                  <c:v>47.843720931241499</c:v>
                </c:pt>
                <c:pt idx="167377">
                  <c:v>47.843824109921201</c:v>
                </c:pt>
                <c:pt idx="167378">
                  <c:v>47.843927288270599</c:v>
                </c:pt>
                <c:pt idx="167379">
                  <c:v>47.844030466289801</c:v>
                </c:pt>
                <c:pt idx="167380">
                  <c:v>47.844133643978701</c:v>
                </c:pt>
                <c:pt idx="167381">
                  <c:v>47.844236821337397</c:v>
                </c:pt>
                <c:pt idx="167382">
                  <c:v>47.844339998365797</c:v>
                </c:pt>
                <c:pt idx="167383">
                  <c:v>47.844443175063901</c:v>
                </c:pt>
                <c:pt idx="167384">
                  <c:v>47.844546351431703</c:v>
                </c:pt>
                <c:pt idx="167385">
                  <c:v>47.8446495274694</c:v>
                </c:pt>
                <c:pt idx="167386">
                  <c:v>47.844752703176702</c:v>
                </c:pt>
                <c:pt idx="167387">
                  <c:v>47.844855878553801</c:v>
                </c:pt>
                <c:pt idx="167388">
                  <c:v>47.844959053600597</c:v>
                </c:pt>
                <c:pt idx="167389">
                  <c:v>47.845062228317197</c:v>
                </c:pt>
                <c:pt idx="167390">
                  <c:v>47.8451654027036</c:v>
                </c:pt>
                <c:pt idx="167391">
                  <c:v>47.845268576759601</c:v>
                </c:pt>
                <c:pt idx="167392">
                  <c:v>47.845371750485498</c:v>
                </c:pt>
                <c:pt idx="167393">
                  <c:v>47.845474923881</c:v>
                </c:pt>
                <c:pt idx="167394">
                  <c:v>47.845578096946397</c:v>
                </c:pt>
                <c:pt idx="167395">
                  <c:v>47.8456812696814</c:v>
                </c:pt>
                <c:pt idx="167396">
                  <c:v>47.845784442086298</c:v>
                </c:pt>
                <c:pt idx="167397">
                  <c:v>47.845887614160901</c:v>
                </c:pt>
                <c:pt idx="167398">
                  <c:v>47.845990785905201</c:v>
                </c:pt>
                <c:pt idx="167399">
                  <c:v>47.846093957319297</c:v>
                </c:pt>
                <c:pt idx="167400">
                  <c:v>47.846197128403197</c:v>
                </c:pt>
                <c:pt idx="167401">
                  <c:v>47.846300299156802</c:v>
                </c:pt>
                <c:pt idx="167402">
                  <c:v>47.846403469580203</c:v>
                </c:pt>
                <c:pt idx="167403">
                  <c:v>47.846506639673301</c:v>
                </c:pt>
                <c:pt idx="167404">
                  <c:v>47.846609809436202</c:v>
                </c:pt>
                <c:pt idx="167405">
                  <c:v>47.846712978868901</c:v>
                </c:pt>
                <c:pt idx="167406">
                  <c:v>47.846816147971303</c:v>
                </c:pt>
                <c:pt idx="167407">
                  <c:v>47.846919316743502</c:v>
                </c:pt>
                <c:pt idx="167408">
                  <c:v>47.847022485185398</c:v>
                </c:pt>
                <c:pt idx="167409">
                  <c:v>47.847125653297198</c:v>
                </c:pt>
                <c:pt idx="167410">
                  <c:v>47.847228821078701</c:v>
                </c:pt>
                <c:pt idx="167411">
                  <c:v>47.847331988529902</c:v>
                </c:pt>
                <c:pt idx="167412">
                  <c:v>47.847435155650999</c:v>
                </c:pt>
                <c:pt idx="167413">
                  <c:v>47.8475383224418</c:v>
                </c:pt>
                <c:pt idx="167414">
                  <c:v>47.847641488902298</c:v>
                </c:pt>
                <c:pt idx="167415">
                  <c:v>47.847744655032699</c:v>
                </c:pt>
                <c:pt idx="167416">
                  <c:v>47.847847820832797</c:v>
                </c:pt>
                <c:pt idx="167417">
                  <c:v>47.847950986302699</c:v>
                </c:pt>
                <c:pt idx="167418">
                  <c:v>47.848054151442398</c:v>
                </c:pt>
                <c:pt idx="167419">
                  <c:v>47.8481573162518</c:v>
                </c:pt>
                <c:pt idx="167420">
                  <c:v>47.848260480731099</c:v>
                </c:pt>
                <c:pt idx="167421">
                  <c:v>47.848363644880102</c:v>
                </c:pt>
                <c:pt idx="167422">
                  <c:v>47.848466808698902</c:v>
                </c:pt>
                <c:pt idx="167423">
                  <c:v>47.848569972187398</c:v>
                </c:pt>
                <c:pt idx="167424">
                  <c:v>47.848673135345798</c:v>
                </c:pt>
                <c:pt idx="167425">
                  <c:v>47.848776298173902</c:v>
                </c:pt>
                <c:pt idx="167426">
                  <c:v>47.848879460671803</c:v>
                </c:pt>
                <c:pt idx="167427">
                  <c:v>47.8489826228396</c:v>
                </c:pt>
                <c:pt idx="167428">
                  <c:v>47.849085784677101</c:v>
                </c:pt>
                <c:pt idx="167429">
                  <c:v>47.849188946184299</c:v>
                </c:pt>
                <c:pt idx="167430">
                  <c:v>47.8492921073614</c:v>
                </c:pt>
                <c:pt idx="167431">
                  <c:v>47.849395268208298</c:v>
                </c:pt>
                <c:pt idx="167432">
                  <c:v>47.8494984287249</c:v>
                </c:pt>
                <c:pt idx="167433">
                  <c:v>47.849601588911398</c:v>
                </c:pt>
                <c:pt idx="167434">
                  <c:v>47.8497047487676</c:v>
                </c:pt>
                <c:pt idx="167435">
                  <c:v>47.849807908293698</c:v>
                </c:pt>
                <c:pt idx="167436">
                  <c:v>47.849911067489501</c:v>
                </c:pt>
                <c:pt idx="167437">
                  <c:v>47.8500142263551</c:v>
                </c:pt>
                <c:pt idx="167438">
                  <c:v>47.850117384890602</c:v>
                </c:pt>
                <c:pt idx="167439">
                  <c:v>47.850220543095801</c:v>
                </c:pt>
                <c:pt idx="167440">
                  <c:v>47.850323700970797</c:v>
                </c:pt>
                <c:pt idx="167441">
                  <c:v>47.850426858515597</c:v>
                </c:pt>
                <c:pt idx="167442">
                  <c:v>47.8505300157303</c:v>
                </c:pt>
                <c:pt idx="167443">
                  <c:v>47.8506331726147</c:v>
                </c:pt>
                <c:pt idx="167444">
                  <c:v>47.850736329168903</c:v>
                </c:pt>
                <c:pt idx="167445">
                  <c:v>47.850839485393003</c:v>
                </c:pt>
                <c:pt idx="167446">
                  <c:v>47.8509426412868</c:v>
                </c:pt>
                <c:pt idx="167447">
                  <c:v>47.851045796850499</c:v>
                </c:pt>
                <c:pt idx="167448">
                  <c:v>47.851148952083904</c:v>
                </c:pt>
                <c:pt idx="167449">
                  <c:v>47.851252106987197</c:v>
                </c:pt>
                <c:pt idx="167450">
                  <c:v>47.8513552615603</c:v>
                </c:pt>
                <c:pt idx="167451">
                  <c:v>47.851458415803201</c:v>
                </c:pt>
                <c:pt idx="167452">
                  <c:v>47.851561569715898</c:v>
                </c:pt>
                <c:pt idx="167453">
                  <c:v>47.851664723298398</c:v>
                </c:pt>
                <c:pt idx="167454">
                  <c:v>47.851767876550703</c:v>
                </c:pt>
                <c:pt idx="167455">
                  <c:v>47.851871029472903</c:v>
                </c:pt>
                <c:pt idx="167456">
                  <c:v>47.851974182064801</c:v>
                </c:pt>
                <c:pt idx="167457">
                  <c:v>47.852077334326601</c:v>
                </c:pt>
                <c:pt idx="167458">
                  <c:v>47.852180486258199</c:v>
                </c:pt>
                <c:pt idx="167459">
                  <c:v>47.852283637859699</c:v>
                </c:pt>
                <c:pt idx="167460">
                  <c:v>47.852386789130897</c:v>
                </c:pt>
                <c:pt idx="167461">
                  <c:v>47.852489940071997</c:v>
                </c:pt>
                <c:pt idx="167462">
                  <c:v>47.852593090682902</c:v>
                </c:pt>
                <c:pt idx="167463">
                  <c:v>47.852696240963603</c:v>
                </c:pt>
                <c:pt idx="167464">
                  <c:v>47.8527993909141</c:v>
                </c:pt>
                <c:pt idx="167465">
                  <c:v>47.852902540534501</c:v>
                </c:pt>
                <c:pt idx="167466">
                  <c:v>47.853005689824599</c:v>
                </c:pt>
                <c:pt idx="167467">
                  <c:v>47.853108838784699</c:v>
                </c:pt>
                <c:pt idx="167468">
                  <c:v>47.853211987414497</c:v>
                </c:pt>
                <c:pt idx="167469">
                  <c:v>47.853315135714197</c:v>
                </c:pt>
                <c:pt idx="167470">
                  <c:v>47.853418283683702</c:v>
                </c:pt>
                <c:pt idx="167471">
                  <c:v>47.853521431323003</c:v>
                </c:pt>
                <c:pt idx="167472">
                  <c:v>47.8536245786322</c:v>
                </c:pt>
                <c:pt idx="167473">
                  <c:v>47.853727725611201</c:v>
                </c:pt>
                <c:pt idx="167474">
                  <c:v>47.853830872260097</c:v>
                </c:pt>
                <c:pt idx="167475">
                  <c:v>47.853934018578798</c:v>
                </c:pt>
                <c:pt idx="167476">
                  <c:v>47.854037164567302</c:v>
                </c:pt>
                <c:pt idx="167477">
                  <c:v>47.854140310225702</c:v>
                </c:pt>
                <c:pt idx="167478">
                  <c:v>47.854243455553799</c:v>
                </c:pt>
                <c:pt idx="167479">
                  <c:v>47.854346600551899</c:v>
                </c:pt>
                <c:pt idx="167480">
                  <c:v>47.854449745219803</c:v>
                </c:pt>
                <c:pt idx="167481">
                  <c:v>47.854552889557503</c:v>
                </c:pt>
                <c:pt idx="167482">
                  <c:v>47.854656033565099</c:v>
                </c:pt>
                <c:pt idx="167483">
                  <c:v>47.854759177242499</c:v>
                </c:pt>
                <c:pt idx="167484">
                  <c:v>47.854862320589703</c:v>
                </c:pt>
                <c:pt idx="167485">
                  <c:v>47.854965463606803</c:v>
                </c:pt>
                <c:pt idx="167486">
                  <c:v>47.855068606293798</c:v>
                </c:pt>
                <c:pt idx="167487">
                  <c:v>47.855171748650598</c:v>
                </c:pt>
                <c:pt idx="167488">
                  <c:v>47.8552748906773</c:v>
                </c:pt>
                <c:pt idx="167489">
                  <c:v>47.8553780323738</c:v>
                </c:pt>
                <c:pt idx="167490">
                  <c:v>47.855481173740102</c:v>
                </c:pt>
                <c:pt idx="167491">
                  <c:v>47.855584314776401</c:v>
                </c:pt>
                <c:pt idx="167492">
                  <c:v>47.855687455482403</c:v>
                </c:pt>
                <c:pt idx="167493">
                  <c:v>47.855790595858402</c:v>
                </c:pt>
                <c:pt idx="167494">
                  <c:v>47.855893735904097</c:v>
                </c:pt>
                <c:pt idx="167495">
                  <c:v>47.855996875619802</c:v>
                </c:pt>
                <c:pt idx="167496">
                  <c:v>47.856100015005303</c:v>
                </c:pt>
                <c:pt idx="167497">
                  <c:v>47.856203154060601</c:v>
                </c:pt>
                <c:pt idx="167498">
                  <c:v>47.856306292785902</c:v>
                </c:pt>
                <c:pt idx="167499">
                  <c:v>47.8564094311809</c:v>
                </c:pt>
                <c:pt idx="167500">
                  <c:v>47.856512569245901</c:v>
                </c:pt>
                <c:pt idx="167501">
                  <c:v>47.856615706980698</c:v>
                </c:pt>
                <c:pt idx="167502">
                  <c:v>47.856718844385398</c:v>
                </c:pt>
                <c:pt idx="167503">
                  <c:v>47.856821981459902</c:v>
                </c:pt>
                <c:pt idx="167504">
                  <c:v>47.856925118204302</c:v>
                </c:pt>
                <c:pt idx="167505">
                  <c:v>47.857028254618598</c:v>
                </c:pt>
                <c:pt idx="167506">
                  <c:v>47.857131390702698</c:v>
                </c:pt>
                <c:pt idx="167507">
                  <c:v>47.8572345264568</c:v>
                </c:pt>
                <c:pt idx="167508">
                  <c:v>47.857337661880699</c:v>
                </c:pt>
                <c:pt idx="167509">
                  <c:v>47.857440796974402</c:v>
                </c:pt>
                <c:pt idx="167510">
                  <c:v>47.8575439317381</c:v>
                </c:pt>
                <c:pt idx="167511">
                  <c:v>47.857647066171602</c:v>
                </c:pt>
                <c:pt idx="167512">
                  <c:v>47.8577502002749</c:v>
                </c:pt>
                <c:pt idx="167513">
                  <c:v>47.857853334048201</c:v>
                </c:pt>
                <c:pt idx="167514">
                  <c:v>47.857956467491398</c:v>
                </c:pt>
                <c:pt idx="167515">
                  <c:v>47.858059600604399</c:v>
                </c:pt>
                <c:pt idx="167516">
                  <c:v>47.858162733387303</c:v>
                </c:pt>
                <c:pt idx="167517">
                  <c:v>47.858265865840103</c:v>
                </c:pt>
                <c:pt idx="167518">
                  <c:v>47.8583689979627</c:v>
                </c:pt>
                <c:pt idx="167519">
                  <c:v>47.858472129755299</c:v>
                </c:pt>
                <c:pt idx="167520">
                  <c:v>47.858575261217702</c:v>
                </c:pt>
                <c:pt idx="167521">
                  <c:v>47.858678392350001</c:v>
                </c:pt>
                <c:pt idx="167522">
                  <c:v>47.858781523152203</c:v>
                </c:pt>
                <c:pt idx="167523">
                  <c:v>47.858884653624301</c:v>
                </c:pt>
                <c:pt idx="167524">
                  <c:v>47.858987783766302</c:v>
                </c:pt>
                <c:pt idx="167525">
                  <c:v>47.8590909135782</c:v>
                </c:pt>
                <c:pt idx="167526">
                  <c:v>47.859194043059901</c:v>
                </c:pt>
                <c:pt idx="167527">
                  <c:v>47.859297172211598</c:v>
                </c:pt>
                <c:pt idx="167528">
                  <c:v>47.859400301033098</c:v>
                </c:pt>
                <c:pt idx="167529">
                  <c:v>47.859503429524501</c:v>
                </c:pt>
                <c:pt idx="167530">
                  <c:v>47.8596065576859</c:v>
                </c:pt>
                <c:pt idx="167531">
                  <c:v>47.859709685517103</c:v>
                </c:pt>
                <c:pt idx="167532">
                  <c:v>47.859812813018202</c:v>
                </c:pt>
                <c:pt idx="167533">
                  <c:v>47.859915940189303</c:v>
                </c:pt>
                <c:pt idx="167534">
                  <c:v>47.860019067030201</c:v>
                </c:pt>
                <c:pt idx="167535">
                  <c:v>47.860122193541002</c:v>
                </c:pt>
                <c:pt idx="167536">
                  <c:v>47.8602253197217</c:v>
                </c:pt>
                <c:pt idx="167537">
                  <c:v>47.860328445572399</c:v>
                </c:pt>
                <c:pt idx="167538">
                  <c:v>47.860431571092903</c:v>
                </c:pt>
                <c:pt idx="167539">
                  <c:v>47.860534696283302</c:v>
                </c:pt>
                <c:pt idx="167540">
                  <c:v>47.860637821143698</c:v>
                </c:pt>
                <c:pt idx="167541">
                  <c:v>47.860740945673903</c:v>
                </c:pt>
                <c:pt idx="167542">
                  <c:v>47.860844069874098</c:v>
                </c:pt>
                <c:pt idx="167543">
                  <c:v>47.860947193744103</c:v>
                </c:pt>
                <c:pt idx="167544">
                  <c:v>47.861050317284104</c:v>
                </c:pt>
                <c:pt idx="167545">
                  <c:v>47.861153440494</c:v>
                </c:pt>
                <c:pt idx="167546">
                  <c:v>47.8612565633738</c:v>
                </c:pt>
                <c:pt idx="167547">
                  <c:v>47.861359685923503</c:v>
                </c:pt>
                <c:pt idx="167548">
                  <c:v>47.861462808143102</c:v>
                </c:pt>
                <c:pt idx="167549">
                  <c:v>47.861565930032597</c:v>
                </c:pt>
                <c:pt idx="167550">
                  <c:v>47.861669051592102</c:v>
                </c:pt>
                <c:pt idx="167551">
                  <c:v>47.861772172821503</c:v>
                </c:pt>
                <c:pt idx="167552">
                  <c:v>47.8618752937208</c:v>
                </c:pt>
                <c:pt idx="167553">
                  <c:v>47.861978414289901</c:v>
                </c:pt>
                <c:pt idx="167554">
                  <c:v>47.862081534529104</c:v>
                </c:pt>
                <c:pt idx="167555">
                  <c:v>47.862184654438103</c:v>
                </c:pt>
                <c:pt idx="167556">
                  <c:v>47.862287774017098</c:v>
                </c:pt>
                <c:pt idx="167557">
                  <c:v>47.862390893266003</c:v>
                </c:pt>
                <c:pt idx="167558">
                  <c:v>47.862494012184797</c:v>
                </c:pt>
                <c:pt idx="167559">
                  <c:v>47.862597130773601</c:v>
                </c:pt>
                <c:pt idx="167560">
                  <c:v>47.862700249032201</c:v>
                </c:pt>
                <c:pt idx="167561">
                  <c:v>47.862803366960797</c:v>
                </c:pt>
                <c:pt idx="167562">
                  <c:v>47.862906484559304</c:v>
                </c:pt>
                <c:pt idx="167563">
                  <c:v>47.863009601827798</c:v>
                </c:pt>
                <c:pt idx="167564">
                  <c:v>47.863112718766203</c:v>
                </c:pt>
                <c:pt idx="167565">
                  <c:v>47.863215835374497</c:v>
                </c:pt>
                <c:pt idx="167566">
                  <c:v>47.863318951652801</c:v>
                </c:pt>
                <c:pt idx="167567">
                  <c:v>47.863422067601</c:v>
                </c:pt>
                <c:pt idx="167568">
                  <c:v>47.863525183219103</c:v>
                </c:pt>
                <c:pt idx="167569">
                  <c:v>47.863628298507102</c:v>
                </c:pt>
                <c:pt idx="167570">
                  <c:v>47.863731413465104</c:v>
                </c:pt>
                <c:pt idx="167571">
                  <c:v>47.863834528093101</c:v>
                </c:pt>
                <c:pt idx="167572">
                  <c:v>47.863937642390901</c:v>
                </c:pt>
                <c:pt idx="167573">
                  <c:v>47.864040756358797</c:v>
                </c:pt>
                <c:pt idx="167574">
                  <c:v>47.864143869996497</c:v>
                </c:pt>
                <c:pt idx="167575">
                  <c:v>47.864246983304199</c:v>
                </c:pt>
                <c:pt idx="167576">
                  <c:v>47.864350096281797</c:v>
                </c:pt>
                <c:pt idx="167577">
                  <c:v>47.864453208929397</c:v>
                </c:pt>
                <c:pt idx="167578">
                  <c:v>47.864556321246901</c:v>
                </c:pt>
                <c:pt idx="167579">
                  <c:v>47.864659433234401</c:v>
                </c:pt>
                <c:pt idx="167580">
                  <c:v>47.864762544891803</c:v>
                </c:pt>
                <c:pt idx="167581">
                  <c:v>47.864865656219202</c:v>
                </c:pt>
                <c:pt idx="167582">
                  <c:v>47.864968767216503</c:v>
                </c:pt>
                <c:pt idx="167583">
                  <c:v>47.8650718778838</c:v>
                </c:pt>
                <c:pt idx="167584">
                  <c:v>47.865174988221</c:v>
                </c:pt>
                <c:pt idx="167585">
                  <c:v>47.865278098228202</c:v>
                </c:pt>
                <c:pt idx="167586">
                  <c:v>47.865381207905401</c:v>
                </c:pt>
                <c:pt idx="167587">
                  <c:v>47.865484317252402</c:v>
                </c:pt>
                <c:pt idx="167588">
                  <c:v>47.865587426269499</c:v>
                </c:pt>
                <c:pt idx="167589">
                  <c:v>47.865690534956499</c:v>
                </c:pt>
                <c:pt idx="167590">
                  <c:v>47.865793643313403</c:v>
                </c:pt>
                <c:pt idx="167591">
                  <c:v>47.865896751340401</c:v>
                </c:pt>
                <c:pt idx="167592">
                  <c:v>47.865999859037203</c:v>
                </c:pt>
                <c:pt idx="167593">
                  <c:v>47.8661029664041</c:v>
                </c:pt>
                <c:pt idx="167594">
                  <c:v>47.8662060734409</c:v>
                </c:pt>
                <c:pt idx="167595">
                  <c:v>47.866309180147702</c:v>
                </c:pt>
                <c:pt idx="167596">
                  <c:v>47.866412286524401</c:v>
                </c:pt>
                <c:pt idx="167597">
                  <c:v>47.866515392571102</c:v>
                </c:pt>
                <c:pt idx="167598">
                  <c:v>47.866618498287799</c:v>
                </c:pt>
                <c:pt idx="167599">
                  <c:v>47.866721603674399</c:v>
                </c:pt>
                <c:pt idx="167600">
                  <c:v>47.866824708731002</c:v>
                </c:pt>
                <c:pt idx="167601">
                  <c:v>47.866927813457501</c:v>
                </c:pt>
                <c:pt idx="167602">
                  <c:v>47.867030917854102</c:v>
                </c:pt>
                <c:pt idx="167603">
                  <c:v>47.867134021920599</c:v>
                </c:pt>
                <c:pt idx="167604">
                  <c:v>47.867237125657098</c:v>
                </c:pt>
                <c:pt idx="167605">
                  <c:v>47.867340229063501</c:v>
                </c:pt>
                <c:pt idx="167606">
                  <c:v>47.867443332139999</c:v>
                </c:pt>
                <c:pt idx="167607">
                  <c:v>47.8675464348864</c:v>
                </c:pt>
                <c:pt idx="167608">
                  <c:v>47.867649537302803</c:v>
                </c:pt>
                <c:pt idx="167609">
                  <c:v>47.867752639389103</c:v>
                </c:pt>
                <c:pt idx="167610">
                  <c:v>47.867855741145497</c:v>
                </c:pt>
                <c:pt idx="167611">
                  <c:v>47.867958842571802</c:v>
                </c:pt>
                <c:pt idx="167612">
                  <c:v>47.868061943668103</c:v>
                </c:pt>
                <c:pt idx="167613">
                  <c:v>47.868165044434399</c:v>
                </c:pt>
                <c:pt idx="167614">
                  <c:v>47.868268144870697</c:v>
                </c:pt>
                <c:pt idx="167615">
                  <c:v>47.868371244976998</c:v>
                </c:pt>
                <c:pt idx="167616">
                  <c:v>47.868474344753203</c:v>
                </c:pt>
                <c:pt idx="167617">
                  <c:v>47.868577444199403</c:v>
                </c:pt>
                <c:pt idx="167618">
                  <c:v>47.868680543315698</c:v>
                </c:pt>
                <c:pt idx="167619">
                  <c:v>47.868783642101903</c:v>
                </c:pt>
                <c:pt idx="167620">
                  <c:v>47.868886740558096</c:v>
                </c:pt>
                <c:pt idx="167621">
                  <c:v>47.8689898386843</c:v>
                </c:pt>
                <c:pt idx="167622">
                  <c:v>47.869092936480399</c:v>
                </c:pt>
                <c:pt idx="167623">
                  <c:v>47.869196033946601</c:v>
                </c:pt>
                <c:pt idx="167624">
                  <c:v>47.869299131082798</c:v>
                </c:pt>
                <c:pt idx="167625">
                  <c:v>47.869402227888997</c:v>
                </c:pt>
                <c:pt idx="167626">
                  <c:v>47.8695053243651</c:v>
                </c:pt>
                <c:pt idx="167627">
                  <c:v>47.869608420511298</c:v>
                </c:pt>
                <c:pt idx="167628">
                  <c:v>47.869711516327399</c:v>
                </c:pt>
                <c:pt idx="167629">
                  <c:v>47.869814611813602</c:v>
                </c:pt>
                <c:pt idx="167630">
                  <c:v>47.869917706969701</c:v>
                </c:pt>
                <c:pt idx="167631">
                  <c:v>47.870020801795903</c:v>
                </c:pt>
                <c:pt idx="167632">
                  <c:v>47.8701238962921</c:v>
                </c:pt>
                <c:pt idx="167633">
                  <c:v>47.8702269904582</c:v>
                </c:pt>
                <c:pt idx="167634">
                  <c:v>47.870330084294402</c:v>
                </c:pt>
                <c:pt idx="167635">
                  <c:v>47.870433177800599</c:v>
                </c:pt>
                <c:pt idx="167636">
                  <c:v>47.8705362709767</c:v>
                </c:pt>
                <c:pt idx="167637">
                  <c:v>47.870639363822903</c:v>
                </c:pt>
                <c:pt idx="167638">
                  <c:v>47.870742456339102</c:v>
                </c:pt>
                <c:pt idx="167639">
                  <c:v>47.870845548525303</c:v>
                </c:pt>
                <c:pt idx="167640">
                  <c:v>47.870948640381599</c:v>
                </c:pt>
                <c:pt idx="167641">
                  <c:v>47.871051731907798</c:v>
                </c:pt>
                <c:pt idx="167642">
                  <c:v>47.871154823104</c:v>
                </c:pt>
                <c:pt idx="167643">
                  <c:v>47.871257913970297</c:v>
                </c:pt>
                <c:pt idx="167644">
                  <c:v>47.871361004506603</c:v>
                </c:pt>
                <c:pt idx="167645">
                  <c:v>47.871464094712898</c:v>
                </c:pt>
                <c:pt idx="167646">
                  <c:v>47.871567184589203</c:v>
                </c:pt>
                <c:pt idx="167647">
                  <c:v>47.871670274135496</c:v>
                </c:pt>
                <c:pt idx="167648">
                  <c:v>47.871773363351899</c:v>
                </c:pt>
                <c:pt idx="167649">
                  <c:v>47.871876452238197</c:v>
                </c:pt>
                <c:pt idx="167650">
                  <c:v>47.871979540794598</c:v>
                </c:pt>
                <c:pt idx="167651">
                  <c:v>47.872082629021001</c:v>
                </c:pt>
                <c:pt idx="167652">
                  <c:v>47.8721857169175</c:v>
                </c:pt>
                <c:pt idx="167653">
                  <c:v>47.872288804483901</c:v>
                </c:pt>
                <c:pt idx="167654">
                  <c:v>47.872391891720397</c:v>
                </c:pt>
                <c:pt idx="167655">
                  <c:v>47.872494978626897</c:v>
                </c:pt>
                <c:pt idx="167656">
                  <c:v>47.872598065203498</c:v>
                </c:pt>
                <c:pt idx="167657">
                  <c:v>47.872701151450002</c:v>
                </c:pt>
                <c:pt idx="167658">
                  <c:v>47.872804237366601</c:v>
                </c:pt>
                <c:pt idx="167659">
                  <c:v>47.872907322953303</c:v>
                </c:pt>
                <c:pt idx="167660">
                  <c:v>47.8730104082099</c:v>
                </c:pt>
                <c:pt idx="167661">
                  <c:v>47.8731134931366</c:v>
                </c:pt>
                <c:pt idx="167662">
                  <c:v>47.873216577733302</c:v>
                </c:pt>
                <c:pt idx="167663">
                  <c:v>47.8733196620001</c:v>
                </c:pt>
                <c:pt idx="167664">
                  <c:v>47.8734227459369</c:v>
                </c:pt>
                <c:pt idx="167665">
                  <c:v>47.873525829543802</c:v>
                </c:pt>
                <c:pt idx="167666">
                  <c:v>47.8736289128206</c:v>
                </c:pt>
                <c:pt idx="167667">
                  <c:v>47.873731995767599</c:v>
                </c:pt>
                <c:pt idx="167668">
                  <c:v>47.873835078384502</c:v>
                </c:pt>
                <c:pt idx="167669">
                  <c:v>47.8739381606715</c:v>
                </c:pt>
                <c:pt idx="167670">
                  <c:v>47.8740412426286</c:v>
                </c:pt>
                <c:pt idx="167671">
                  <c:v>47.874144324255603</c:v>
                </c:pt>
                <c:pt idx="167672">
                  <c:v>47.874247405552801</c:v>
                </c:pt>
                <c:pt idx="167673">
                  <c:v>47.874350486520001</c:v>
                </c:pt>
                <c:pt idx="167674">
                  <c:v>47.874453567157197</c:v>
                </c:pt>
                <c:pt idx="167675">
                  <c:v>47.874556647464502</c:v>
                </c:pt>
                <c:pt idx="167676">
                  <c:v>47.874659727441802</c:v>
                </c:pt>
                <c:pt idx="167677">
                  <c:v>47.874762807089198</c:v>
                </c:pt>
                <c:pt idx="167678">
                  <c:v>47.874865886406603</c:v>
                </c:pt>
                <c:pt idx="167679">
                  <c:v>47.874968965394103</c:v>
                </c:pt>
                <c:pt idx="167680">
                  <c:v>47.875072044051599</c:v>
                </c:pt>
                <c:pt idx="167681">
                  <c:v>47.875175122379197</c:v>
                </c:pt>
                <c:pt idx="167682">
                  <c:v>47.875278200376798</c:v>
                </c:pt>
                <c:pt idx="167683">
                  <c:v>47.8753812780445</c:v>
                </c:pt>
                <c:pt idx="167684">
                  <c:v>47.875484355382298</c:v>
                </c:pt>
                <c:pt idx="167685">
                  <c:v>47.875587432390098</c:v>
                </c:pt>
                <c:pt idx="167686">
                  <c:v>47.875690509067901</c:v>
                </c:pt>
                <c:pt idx="167687">
                  <c:v>47.875793585415899</c:v>
                </c:pt>
                <c:pt idx="167688">
                  <c:v>47.875896661433899</c:v>
                </c:pt>
                <c:pt idx="167689">
                  <c:v>47.875999737121901</c:v>
                </c:pt>
                <c:pt idx="167690">
                  <c:v>47.876102812480099</c:v>
                </c:pt>
                <c:pt idx="167691">
                  <c:v>47.876205887508199</c:v>
                </c:pt>
                <c:pt idx="167692">
                  <c:v>47.876308962206501</c:v>
                </c:pt>
                <c:pt idx="167693">
                  <c:v>47.876412036574798</c:v>
                </c:pt>
                <c:pt idx="167694">
                  <c:v>47.876515110613198</c:v>
                </c:pt>
                <c:pt idx="167695">
                  <c:v>47.8766181843217</c:v>
                </c:pt>
                <c:pt idx="167696">
                  <c:v>47.876721257700197</c:v>
                </c:pt>
                <c:pt idx="167697">
                  <c:v>47.876824330748804</c:v>
                </c:pt>
                <c:pt idx="167698">
                  <c:v>47.876927403467498</c:v>
                </c:pt>
                <c:pt idx="167699">
                  <c:v>47.877030475856202</c:v>
                </c:pt>
                <c:pt idx="167700">
                  <c:v>47.877133547915001</c:v>
                </c:pt>
                <c:pt idx="167701">
                  <c:v>47.877236619643902</c:v>
                </c:pt>
                <c:pt idx="167702">
                  <c:v>47.877339691042899</c:v>
                </c:pt>
                <c:pt idx="167703">
                  <c:v>47.877442762111897</c:v>
                </c:pt>
                <c:pt idx="167704">
                  <c:v>47.877545832851098</c:v>
                </c:pt>
                <c:pt idx="167705">
                  <c:v>47.877648903260301</c:v>
                </c:pt>
                <c:pt idx="167706">
                  <c:v>47.8777519733395</c:v>
                </c:pt>
                <c:pt idx="167707">
                  <c:v>47.8778550430889</c:v>
                </c:pt>
                <c:pt idx="167708">
                  <c:v>47.877958112508402</c:v>
                </c:pt>
                <c:pt idx="167709">
                  <c:v>47.8780611815979</c:v>
                </c:pt>
                <c:pt idx="167710">
                  <c:v>47.8781642503575</c:v>
                </c:pt>
                <c:pt idx="167711">
                  <c:v>47.878267318787202</c:v>
                </c:pt>
                <c:pt idx="167712">
                  <c:v>47.878370386886999</c:v>
                </c:pt>
                <c:pt idx="167713">
                  <c:v>47.878473454656898</c:v>
                </c:pt>
                <c:pt idx="167714">
                  <c:v>47.8785765220969</c:v>
                </c:pt>
                <c:pt idx="167715">
                  <c:v>47.878679589206897</c:v>
                </c:pt>
                <c:pt idx="167716">
                  <c:v>47.878782655987102</c:v>
                </c:pt>
                <c:pt idx="167717">
                  <c:v>47.878885722437303</c:v>
                </c:pt>
                <c:pt idx="167718">
                  <c:v>47.878988788557699</c:v>
                </c:pt>
                <c:pt idx="167719">
                  <c:v>47.879091854348097</c:v>
                </c:pt>
                <c:pt idx="167720">
                  <c:v>47.879194919808697</c:v>
                </c:pt>
                <c:pt idx="167721">
                  <c:v>47.879297984939299</c:v>
                </c:pt>
                <c:pt idx="167722">
                  <c:v>47.879401049739997</c:v>
                </c:pt>
                <c:pt idx="167723">
                  <c:v>47.879504114210803</c:v>
                </c:pt>
                <c:pt idx="167724">
                  <c:v>47.879607178351698</c:v>
                </c:pt>
                <c:pt idx="167725">
                  <c:v>47.879710242162801</c:v>
                </c:pt>
                <c:pt idx="167726">
                  <c:v>47.8798133056439</c:v>
                </c:pt>
                <c:pt idx="167727">
                  <c:v>47.879916368795101</c:v>
                </c:pt>
                <c:pt idx="167728">
                  <c:v>47.880019431616503</c:v>
                </c:pt>
                <c:pt idx="167729">
                  <c:v>47.880122494107901</c:v>
                </c:pt>
                <c:pt idx="167730">
                  <c:v>47.880225556269401</c:v>
                </c:pt>
                <c:pt idx="167731">
                  <c:v>47.880328618101103</c:v>
                </c:pt>
                <c:pt idx="167732">
                  <c:v>47.8804316796028</c:v>
                </c:pt>
                <c:pt idx="167733">
                  <c:v>47.880534740774699</c:v>
                </c:pt>
                <c:pt idx="167734">
                  <c:v>47.8806378016167</c:v>
                </c:pt>
                <c:pt idx="167735">
                  <c:v>47.880740862128803</c:v>
                </c:pt>
                <c:pt idx="167736">
                  <c:v>47.880843922311001</c:v>
                </c:pt>
                <c:pt idx="167737">
                  <c:v>47.880946982163302</c:v>
                </c:pt>
                <c:pt idx="167738">
                  <c:v>47.881050041685697</c:v>
                </c:pt>
                <c:pt idx="167739">
                  <c:v>47.881153100878301</c:v>
                </c:pt>
                <c:pt idx="167740">
                  <c:v>47.881256159741</c:v>
                </c:pt>
                <c:pt idx="167741">
                  <c:v>47.881359218273701</c:v>
                </c:pt>
                <c:pt idx="167742">
                  <c:v>47.881462276476597</c:v>
                </c:pt>
                <c:pt idx="167743">
                  <c:v>47.881565334349602</c:v>
                </c:pt>
                <c:pt idx="167744">
                  <c:v>47.881668391892802</c:v>
                </c:pt>
                <c:pt idx="167745">
                  <c:v>47.881771449106097</c:v>
                </c:pt>
                <c:pt idx="167746">
                  <c:v>47.881874505989401</c:v>
                </c:pt>
                <c:pt idx="167747">
                  <c:v>47.8819775625429</c:v>
                </c:pt>
                <c:pt idx="167748">
                  <c:v>47.882080618766601</c:v>
                </c:pt>
                <c:pt idx="167749">
                  <c:v>47.882183674660297</c:v>
                </c:pt>
                <c:pt idx="167750">
                  <c:v>47.882286730224202</c:v>
                </c:pt>
                <c:pt idx="167751">
                  <c:v>47.882389785458201</c:v>
                </c:pt>
                <c:pt idx="167752">
                  <c:v>47.882492840362403</c:v>
                </c:pt>
                <c:pt idx="167753">
                  <c:v>47.882595894936699</c:v>
                </c:pt>
                <c:pt idx="167754">
                  <c:v>47.882698949181098</c:v>
                </c:pt>
                <c:pt idx="167755">
                  <c:v>47.882802003095598</c:v>
                </c:pt>
                <c:pt idx="167756">
                  <c:v>47.882905056680301</c:v>
                </c:pt>
                <c:pt idx="167757">
                  <c:v>47.883008109935098</c:v>
                </c:pt>
                <c:pt idx="167758">
                  <c:v>47.883111162859997</c:v>
                </c:pt>
                <c:pt idx="167759">
                  <c:v>47.883214215455098</c:v>
                </c:pt>
                <c:pt idx="167760">
                  <c:v>47.883317267720301</c:v>
                </c:pt>
                <c:pt idx="167761">
                  <c:v>47.883420319655698</c:v>
                </c:pt>
                <c:pt idx="167762">
                  <c:v>47.883523371261198</c:v>
                </c:pt>
                <c:pt idx="167763">
                  <c:v>47.8836264225368</c:v>
                </c:pt>
                <c:pt idx="167764">
                  <c:v>47.883729473482603</c:v>
                </c:pt>
                <c:pt idx="167765">
                  <c:v>47.883832524098501</c:v>
                </c:pt>
                <c:pt idx="167766">
                  <c:v>47.883935574384601</c:v>
                </c:pt>
                <c:pt idx="167767">
                  <c:v>47.884038624340803</c:v>
                </c:pt>
                <c:pt idx="167768">
                  <c:v>47.8841416739672</c:v>
                </c:pt>
                <c:pt idx="167769">
                  <c:v>47.884244723263699</c:v>
                </c:pt>
                <c:pt idx="167770">
                  <c:v>47.884347772230299</c:v>
                </c:pt>
                <c:pt idx="167771">
                  <c:v>47.884450820867201</c:v>
                </c:pt>
                <c:pt idx="167772">
                  <c:v>47.884553869174098</c:v>
                </c:pt>
                <c:pt idx="167773">
                  <c:v>47.884656917151197</c:v>
                </c:pt>
                <c:pt idx="167774">
                  <c:v>47.884759964798498</c:v>
                </c:pt>
                <c:pt idx="167775">
                  <c:v>47.8848630121159</c:v>
                </c:pt>
                <c:pt idx="167776">
                  <c:v>47.884966059103498</c:v>
                </c:pt>
                <c:pt idx="167777">
                  <c:v>47.885069105761197</c:v>
                </c:pt>
                <c:pt idx="167778">
                  <c:v>47.885172152089098</c:v>
                </c:pt>
                <c:pt idx="167779">
                  <c:v>47.885275198087101</c:v>
                </c:pt>
                <c:pt idx="167780">
                  <c:v>47.885378243755298</c:v>
                </c:pt>
                <c:pt idx="167781">
                  <c:v>47.885481289093697</c:v>
                </c:pt>
                <c:pt idx="167782">
                  <c:v>47.885584334102198</c:v>
                </c:pt>
                <c:pt idx="167783">
                  <c:v>47.885687378780901</c:v>
                </c:pt>
                <c:pt idx="167784">
                  <c:v>47.885790423129698</c:v>
                </c:pt>
                <c:pt idx="167785">
                  <c:v>47.885893467148698</c:v>
                </c:pt>
                <c:pt idx="167786">
                  <c:v>47.885996510837899</c:v>
                </c:pt>
                <c:pt idx="167787">
                  <c:v>47.886099554197202</c:v>
                </c:pt>
                <c:pt idx="167788">
                  <c:v>47.886202597226699</c:v>
                </c:pt>
                <c:pt idx="167789">
                  <c:v>47.886305639926398</c:v>
                </c:pt>
                <c:pt idx="167790">
                  <c:v>47.886408682296199</c:v>
                </c:pt>
                <c:pt idx="167791">
                  <c:v>47.886511724336302</c:v>
                </c:pt>
                <c:pt idx="167792">
                  <c:v>47.886614766046399</c:v>
                </c:pt>
                <c:pt idx="167793">
                  <c:v>47.886717807426798</c:v>
                </c:pt>
                <c:pt idx="167794">
                  <c:v>47.886820848477299</c:v>
                </c:pt>
                <c:pt idx="167795">
                  <c:v>47.886923889198002</c:v>
                </c:pt>
                <c:pt idx="167796">
                  <c:v>47.887026929588899</c:v>
                </c:pt>
                <c:pt idx="167797">
                  <c:v>47.887129969649997</c:v>
                </c:pt>
                <c:pt idx="167798">
                  <c:v>47.887233009381198</c:v>
                </c:pt>
                <c:pt idx="167799">
                  <c:v>47.887336048782601</c:v>
                </c:pt>
                <c:pt idx="167800">
                  <c:v>47.887439087854197</c:v>
                </c:pt>
                <c:pt idx="167801">
                  <c:v>47.887542126596003</c:v>
                </c:pt>
                <c:pt idx="167802">
                  <c:v>47.887645165008003</c:v>
                </c:pt>
                <c:pt idx="167803">
                  <c:v>47.887748203090098</c:v>
                </c:pt>
                <c:pt idx="167804">
                  <c:v>47.887851240842501</c:v>
                </c:pt>
                <c:pt idx="167805">
                  <c:v>47.887954278264999</c:v>
                </c:pt>
                <c:pt idx="167806">
                  <c:v>47.888057315357699</c:v>
                </c:pt>
                <c:pt idx="167807">
                  <c:v>47.8881603521206</c:v>
                </c:pt>
                <c:pt idx="167808">
                  <c:v>47.888263388553597</c:v>
                </c:pt>
                <c:pt idx="167809">
                  <c:v>47.888366424656901</c:v>
                </c:pt>
                <c:pt idx="167810">
                  <c:v>47.888469460430301</c:v>
                </c:pt>
                <c:pt idx="167811">
                  <c:v>47.888572495874001</c:v>
                </c:pt>
                <c:pt idx="167812">
                  <c:v>47.888675530987797</c:v>
                </c:pt>
                <c:pt idx="167813">
                  <c:v>47.888778565771901</c:v>
                </c:pt>
                <c:pt idx="167814">
                  <c:v>47.8888816002261</c:v>
                </c:pt>
                <c:pt idx="167815">
                  <c:v>47.8889846343505</c:v>
                </c:pt>
                <c:pt idx="167816">
                  <c:v>47.889087668145102</c:v>
                </c:pt>
                <c:pt idx="167817">
                  <c:v>47.889190701609998</c:v>
                </c:pt>
                <c:pt idx="167818">
                  <c:v>47.889293734745003</c:v>
                </c:pt>
                <c:pt idx="167819">
                  <c:v>47.889396767550203</c:v>
                </c:pt>
                <c:pt idx="167820">
                  <c:v>47.889499800025597</c:v>
                </c:pt>
                <c:pt idx="167821">
                  <c:v>47.889602832171299</c:v>
                </c:pt>
                <c:pt idx="167822">
                  <c:v>47.889705863987103</c:v>
                </c:pt>
                <c:pt idx="167823">
                  <c:v>47.889808895473102</c:v>
                </c:pt>
                <c:pt idx="167824">
                  <c:v>47.889911926629303</c:v>
                </c:pt>
                <c:pt idx="167825">
                  <c:v>47.890014957455797</c:v>
                </c:pt>
                <c:pt idx="167826">
                  <c:v>47.890117987952401</c:v>
                </c:pt>
                <c:pt idx="167827">
                  <c:v>47.890221018119298</c:v>
                </c:pt>
                <c:pt idx="167828">
                  <c:v>47.890324047956398</c:v>
                </c:pt>
                <c:pt idx="167829">
                  <c:v>47.890427077463599</c:v>
                </c:pt>
                <c:pt idx="167830">
                  <c:v>47.890530106641101</c:v>
                </c:pt>
                <c:pt idx="167831">
                  <c:v>47.890633135488798</c:v>
                </c:pt>
                <c:pt idx="167832">
                  <c:v>47.890736164006803</c:v>
                </c:pt>
                <c:pt idx="167833">
                  <c:v>47.890839192194903</c:v>
                </c:pt>
                <c:pt idx="167834">
                  <c:v>47.890942220053198</c:v>
                </c:pt>
                <c:pt idx="167835">
                  <c:v>47.8910452475818</c:v>
                </c:pt>
                <c:pt idx="167836">
                  <c:v>47.891148274780598</c:v>
                </c:pt>
                <c:pt idx="167837">
                  <c:v>47.891251301649604</c:v>
                </c:pt>
                <c:pt idx="167838">
                  <c:v>47.891354328188797</c:v>
                </c:pt>
                <c:pt idx="167839">
                  <c:v>47.891457354398298</c:v>
                </c:pt>
                <c:pt idx="167840">
                  <c:v>47.891560380277902</c:v>
                </c:pt>
                <c:pt idx="167841">
                  <c:v>47.891663405827799</c:v>
                </c:pt>
                <c:pt idx="167842">
                  <c:v>47.891766431047898</c:v>
                </c:pt>
                <c:pt idx="167843">
                  <c:v>47.891869455938298</c:v>
                </c:pt>
                <c:pt idx="167844">
                  <c:v>47.891972480498801</c:v>
                </c:pt>
                <c:pt idx="167845">
                  <c:v>47.892075504729597</c:v>
                </c:pt>
                <c:pt idx="167846">
                  <c:v>47.892178528630602</c:v>
                </c:pt>
                <c:pt idx="167847">
                  <c:v>47.892281552201901</c:v>
                </c:pt>
                <c:pt idx="167848">
                  <c:v>47.892384575443401</c:v>
                </c:pt>
                <c:pt idx="167849">
                  <c:v>47.892487598355103</c:v>
                </c:pt>
                <c:pt idx="167850">
                  <c:v>47.892590620937</c:v>
                </c:pt>
                <c:pt idx="167851">
                  <c:v>47.892693643189197</c:v>
                </c:pt>
                <c:pt idx="167852">
                  <c:v>47.892796665111597</c:v>
                </c:pt>
                <c:pt idx="167853">
                  <c:v>47.892899686704297</c:v>
                </c:pt>
                <c:pt idx="167854">
                  <c:v>47.893002707967199</c:v>
                </c:pt>
                <c:pt idx="167855">
                  <c:v>47.893105728900302</c:v>
                </c:pt>
                <c:pt idx="167856">
                  <c:v>47.8932087495037</c:v>
                </c:pt>
                <c:pt idx="167857">
                  <c:v>47.893311769777299</c:v>
                </c:pt>
                <c:pt idx="167858">
                  <c:v>47.893414789721099</c:v>
                </c:pt>
                <c:pt idx="167859">
                  <c:v>47.893517809335201</c:v>
                </c:pt>
                <c:pt idx="167860">
                  <c:v>47.893620828619497</c:v>
                </c:pt>
                <c:pt idx="167861">
                  <c:v>47.893723847574101</c:v>
                </c:pt>
                <c:pt idx="167862">
                  <c:v>47.8938268661989</c:v>
                </c:pt>
                <c:pt idx="167863">
                  <c:v>47.893929884494</c:v>
                </c:pt>
                <c:pt idx="167864">
                  <c:v>47.894032902459301</c:v>
                </c:pt>
                <c:pt idx="167865">
                  <c:v>47.894135920094897</c:v>
                </c:pt>
                <c:pt idx="167866">
                  <c:v>47.894238937400701</c:v>
                </c:pt>
                <c:pt idx="167867">
                  <c:v>47.894341954376799</c:v>
                </c:pt>
                <c:pt idx="167868">
                  <c:v>47.894444971023098</c:v>
                </c:pt>
                <c:pt idx="167869">
                  <c:v>47.8945479873396</c:v>
                </c:pt>
                <c:pt idx="167870">
                  <c:v>47.894651003326501</c:v>
                </c:pt>
                <c:pt idx="167871">
                  <c:v>47.894754018983598</c:v>
                </c:pt>
                <c:pt idx="167872">
                  <c:v>47.894857034310903</c:v>
                </c:pt>
                <c:pt idx="167873">
                  <c:v>47.894960049308501</c:v>
                </c:pt>
                <c:pt idx="167874">
                  <c:v>47.895063063976302</c:v>
                </c:pt>
                <c:pt idx="167875">
                  <c:v>47.895166078314404</c:v>
                </c:pt>
                <c:pt idx="167876">
                  <c:v>47.895269092322799</c:v>
                </c:pt>
                <c:pt idx="167877">
                  <c:v>47.895372106001403</c:v>
                </c:pt>
                <c:pt idx="167878">
                  <c:v>47.895475119350301</c:v>
                </c:pt>
                <c:pt idx="167879">
                  <c:v>47.895578132369501</c:v>
                </c:pt>
                <c:pt idx="167880">
                  <c:v>47.895681145058902</c:v>
                </c:pt>
                <c:pt idx="167881">
                  <c:v>47.895784157418603</c:v>
                </c:pt>
                <c:pt idx="167882">
                  <c:v>47.895887169448599</c:v>
                </c:pt>
                <c:pt idx="167883">
                  <c:v>47.895990181148797</c:v>
                </c:pt>
                <c:pt idx="167884">
                  <c:v>47.896093192519302</c:v>
                </c:pt>
                <c:pt idx="167885">
                  <c:v>47.896196203560002</c:v>
                </c:pt>
                <c:pt idx="167886">
                  <c:v>47.896299214271103</c:v>
                </c:pt>
                <c:pt idx="167887">
                  <c:v>47.896402224652398</c:v>
                </c:pt>
                <c:pt idx="167888">
                  <c:v>47.896505234703902</c:v>
                </c:pt>
                <c:pt idx="167889">
                  <c:v>47.896608244425799</c:v>
                </c:pt>
                <c:pt idx="167890">
                  <c:v>47.896711253817898</c:v>
                </c:pt>
                <c:pt idx="167891">
                  <c:v>47.896814262880298</c:v>
                </c:pt>
                <c:pt idx="167892">
                  <c:v>47.896917271612999</c:v>
                </c:pt>
                <c:pt idx="167893">
                  <c:v>47.897020280016001</c:v>
                </c:pt>
                <c:pt idx="167894">
                  <c:v>47.897123288089198</c:v>
                </c:pt>
                <c:pt idx="167895">
                  <c:v>47.897226295832702</c:v>
                </c:pt>
                <c:pt idx="167896">
                  <c:v>47.897329303246501</c:v>
                </c:pt>
                <c:pt idx="167897">
                  <c:v>47.897432310330601</c:v>
                </c:pt>
                <c:pt idx="167898">
                  <c:v>47.897535317085001</c:v>
                </c:pt>
                <c:pt idx="167899">
                  <c:v>47.897638323509597</c:v>
                </c:pt>
                <c:pt idx="167900">
                  <c:v>47.8977413296045</c:v>
                </c:pt>
                <c:pt idx="167901">
                  <c:v>47.897844335369797</c:v>
                </c:pt>
                <c:pt idx="167902">
                  <c:v>47.897947340805302</c:v>
                </c:pt>
                <c:pt idx="167903">
                  <c:v>47.898050345911102</c:v>
                </c:pt>
                <c:pt idx="167904">
                  <c:v>47.898153350687103</c:v>
                </c:pt>
                <c:pt idx="167905">
                  <c:v>47.898256355133498</c:v>
                </c:pt>
                <c:pt idx="167906">
                  <c:v>47.8983593592502</c:v>
                </c:pt>
                <c:pt idx="167907">
                  <c:v>47.898462363037197</c:v>
                </c:pt>
                <c:pt idx="167908">
                  <c:v>47.898565366494402</c:v>
                </c:pt>
                <c:pt idx="167909">
                  <c:v>47.898668369622001</c:v>
                </c:pt>
                <c:pt idx="167910">
                  <c:v>47.898771372419802</c:v>
                </c:pt>
                <c:pt idx="167911">
                  <c:v>47.898874374888003</c:v>
                </c:pt>
                <c:pt idx="167912">
                  <c:v>47.898977377026398</c:v>
                </c:pt>
                <c:pt idx="167913">
                  <c:v>47.899080378835102</c:v>
                </c:pt>
                <c:pt idx="167914">
                  <c:v>47.899183380314199</c:v>
                </c:pt>
                <c:pt idx="167915">
                  <c:v>47.899286381463497</c:v>
                </c:pt>
                <c:pt idx="167916">
                  <c:v>47.899389382283204</c:v>
                </c:pt>
                <c:pt idx="167917">
                  <c:v>47.899492382773097</c:v>
                </c:pt>
                <c:pt idx="167918">
                  <c:v>47.899595382933398</c:v>
                </c:pt>
                <c:pt idx="167919">
                  <c:v>47.899698382763901</c:v>
                </c:pt>
                <c:pt idx="167920">
                  <c:v>47.899801382264798</c:v>
                </c:pt>
                <c:pt idx="167921">
                  <c:v>47.899904381436002</c:v>
                </c:pt>
                <c:pt idx="167922">
                  <c:v>47.900007380277501</c:v>
                </c:pt>
                <c:pt idx="167923">
                  <c:v>47.9001103787893</c:v>
                </c:pt>
                <c:pt idx="167924">
                  <c:v>47.900213376971401</c:v>
                </c:pt>
                <c:pt idx="167925">
                  <c:v>47.900316374823802</c:v>
                </c:pt>
                <c:pt idx="167926">
                  <c:v>47.900419372346498</c:v>
                </c:pt>
                <c:pt idx="167927">
                  <c:v>47.900522369539601</c:v>
                </c:pt>
                <c:pt idx="167928">
                  <c:v>47.900625366402899</c:v>
                </c:pt>
                <c:pt idx="167929">
                  <c:v>47.900728362936597</c:v>
                </c:pt>
                <c:pt idx="167930">
                  <c:v>47.900831359140597</c:v>
                </c:pt>
                <c:pt idx="167931">
                  <c:v>47.900934355014897</c:v>
                </c:pt>
                <c:pt idx="167932">
                  <c:v>47.901037350559498</c:v>
                </c:pt>
                <c:pt idx="167933">
                  <c:v>47.9011403457745</c:v>
                </c:pt>
                <c:pt idx="167934">
                  <c:v>47.901243340659803</c:v>
                </c:pt>
                <c:pt idx="167935">
                  <c:v>47.901346335215401</c:v>
                </c:pt>
                <c:pt idx="167936">
                  <c:v>47.901449329441299</c:v>
                </c:pt>
                <c:pt idx="167937">
                  <c:v>47.901552323337498</c:v>
                </c:pt>
                <c:pt idx="167938">
                  <c:v>47.901655316904098</c:v>
                </c:pt>
                <c:pt idx="167939">
                  <c:v>47.901758310140998</c:v>
                </c:pt>
                <c:pt idx="167940">
                  <c:v>47.9018613030482</c:v>
                </c:pt>
                <c:pt idx="167941">
                  <c:v>47.901964295625802</c:v>
                </c:pt>
                <c:pt idx="167942">
                  <c:v>47.902067287873699</c:v>
                </c:pt>
                <c:pt idx="167943">
                  <c:v>47.902170279791903</c:v>
                </c:pt>
                <c:pt idx="167944">
                  <c:v>47.902273271380402</c:v>
                </c:pt>
                <c:pt idx="167945">
                  <c:v>47.902376262639301</c:v>
                </c:pt>
                <c:pt idx="167946">
                  <c:v>47.902479253568501</c:v>
                </c:pt>
                <c:pt idx="167947">
                  <c:v>47.902582244168002</c:v>
                </c:pt>
                <c:pt idx="167948">
                  <c:v>47.902685234437897</c:v>
                </c:pt>
                <c:pt idx="167949">
                  <c:v>47.902788224378099</c:v>
                </c:pt>
                <c:pt idx="167950">
                  <c:v>47.902891213988703</c:v>
                </c:pt>
                <c:pt idx="167951">
                  <c:v>47.9029942032696</c:v>
                </c:pt>
                <c:pt idx="167952">
                  <c:v>47.903097192220898</c:v>
                </c:pt>
                <c:pt idx="167953">
                  <c:v>47.903200180842397</c:v>
                </c:pt>
                <c:pt idx="167954">
                  <c:v>47.903303169134396</c:v>
                </c:pt>
                <c:pt idx="167955">
                  <c:v>47.903406157096597</c:v>
                </c:pt>
                <c:pt idx="167956">
                  <c:v>47.903509144729199</c:v>
                </c:pt>
                <c:pt idx="167957">
                  <c:v>47.903612132032201</c:v>
                </c:pt>
                <c:pt idx="167958">
                  <c:v>47.903715119005497</c:v>
                </c:pt>
                <c:pt idx="167959">
                  <c:v>47.903818105649101</c:v>
                </c:pt>
                <c:pt idx="167960">
                  <c:v>47.903921091963099</c:v>
                </c:pt>
                <c:pt idx="167961">
                  <c:v>47.904024077947497</c:v>
                </c:pt>
                <c:pt idx="167962">
                  <c:v>47.904127063602203</c:v>
                </c:pt>
                <c:pt idx="167963">
                  <c:v>47.904230048927303</c:v>
                </c:pt>
                <c:pt idx="167964">
                  <c:v>47.904333033922697</c:v>
                </c:pt>
                <c:pt idx="167965">
                  <c:v>47.904436018588399</c:v>
                </c:pt>
                <c:pt idx="167966">
                  <c:v>47.904539002924501</c:v>
                </c:pt>
                <c:pt idx="167967">
                  <c:v>47.904641986930997</c:v>
                </c:pt>
                <c:pt idx="167968">
                  <c:v>47.904744970607801</c:v>
                </c:pt>
                <c:pt idx="167969">
                  <c:v>47.904847953954999</c:v>
                </c:pt>
                <c:pt idx="167970">
                  <c:v>47.904950936972597</c:v>
                </c:pt>
                <c:pt idx="167971">
                  <c:v>47.905053919660503</c:v>
                </c:pt>
                <c:pt idx="167972">
                  <c:v>47.905156902018803</c:v>
                </c:pt>
                <c:pt idx="167973">
                  <c:v>47.905259884047403</c:v>
                </c:pt>
                <c:pt idx="167974">
                  <c:v>47.905362865746397</c:v>
                </c:pt>
                <c:pt idx="167975">
                  <c:v>47.905465847115799</c:v>
                </c:pt>
                <c:pt idx="167976">
                  <c:v>47.905568828155502</c:v>
                </c:pt>
                <c:pt idx="167977">
                  <c:v>47.905671808865598</c:v>
                </c:pt>
                <c:pt idx="167978">
                  <c:v>47.905774789246003</c:v>
                </c:pt>
                <c:pt idx="167979">
                  <c:v>47.9058777692969</c:v>
                </c:pt>
                <c:pt idx="167980">
                  <c:v>47.905980749018099</c:v>
                </c:pt>
                <c:pt idx="167981">
                  <c:v>47.906083728409698</c:v>
                </c:pt>
                <c:pt idx="167982">
                  <c:v>47.906186707471598</c:v>
                </c:pt>
                <c:pt idx="167983">
                  <c:v>47.906289686203898</c:v>
                </c:pt>
                <c:pt idx="167984">
                  <c:v>47.906392664606599</c:v>
                </c:pt>
                <c:pt idx="167985">
                  <c:v>47.906495642679701</c:v>
                </c:pt>
                <c:pt idx="167986">
                  <c:v>47.906598620423097</c:v>
                </c:pt>
                <c:pt idx="167987">
                  <c:v>47.906701597836999</c:v>
                </c:pt>
                <c:pt idx="167988">
                  <c:v>47.906804574921097</c:v>
                </c:pt>
                <c:pt idx="167989">
                  <c:v>47.906907551675701</c:v>
                </c:pt>
                <c:pt idx="167990">
                  <c:v>47.907010528100699</c:v>
                </c:pt>
                <c:pt idx="167991">
                  <c:v>47.907113504195998</c:v>
                </c:pt>
                <c:pt idx="167992">
                  <c:v>47.907216479961797</c:v>
                </c:pt>
                <c:pt idx="167993">
                  <c:v>47.907319455397896</c:v>
                </c:pt>
                <c:pt idx="167994">
                  <c:v>47.907422430504397</c:v>
                </c:pt>
                <c:pt idx="167995">
                  <c:v>47.907525405281199</c:v>
                </c:pt>
                <c:pt idx="167996">
                  <c:v>47.9076283797285</c:v>
                </c:pt>
                <c:pt idx="167997">
                  <c:v>47.907731353846202</c:v>
                </c:pt>
                <c:pt idx="167998">
                  <c:v>47.907834327634198</c:v>
                </c:pt>
                <c:pt idx="167999">
                  <c:v>47.907937301092602</c:v>
                </c:pt>
                <c:pt idx="168000">
                  <c:v>47.908040274221499</c:v>
                </c:pt>
                <c:pt idx="168001">
                  <c:v>47.908143247020703</c:v>
                </c:pt>
                <c:pt idx="168002">
                  <c:v>47.908246219490302</c:v>
                </c:pt>
                <c:pt idx="168003">
                  <c:v>47.9083491916303</c:v>
                </c:pt>
                <c:pt idx="168004">
                  <c:v>47.9084521634407</c:v>
                </c:pt>
                <c:pt idx="168005">
                  <c:v>47.9085551349215</c:v>
                </c:pt>
                <c:pt idx="168006">
                  <c:v>47.9086581060727</c:v>
                </c:pt>
                <c:pt idx="168007">
                  <c:v>47.908761076894301</c:v>
                </c:pt>
                <c:pt idx="168008">
                  <c:v>47.908864047386203</c:v>
                </c:pt>
                <c:pt idx="168009">
                  <c:v>47.908967017548598</c:v>
                </c:pt>
                <c:pt idx="168010">
                  <c:v>47.9090699873814</c:v>
                </c:pt>
                <c:pt idx="168011">
                  <c:v>47.909172956884603</c:v>
                </c:pt>
                <c:pt idx="168012">
                  <c:v>47.9092759260582</c:v>
                </c:pt>
                <c:pt idx="168013">
                  <c:v>47.909378894902197</c:v>
                </c:pt>
                <c:pt idx="168014">
                  <c:v>47.909481863416602</c:v>
                </c:pt>
                <c:pt idx="168015">
                  <c:v>47.909584831601499</c:v>
                </c:pt>
                <c:pt idx="168016">
                  <c:v>47.909687799456698</c:v>
                </c:pt>
                <c:pt idx="168017">
                  <c:v>47.909790766982297</c:v>
                </c:pt>
                <c:pt idx="168018">
                  <c:v>47.909893734178397</c:v>
                </c:pt>
                <c:pt idx="168019">
                  <c:v>47.909996701044797</c:v>
                </c:pt>
                <c:pt idx="168020">
                  <c:v>47.910099667581697</c:v>
                </c:pt>
                <c:pt idx="168021">
                  <c:v>47.910202633788998</c:v>
                </c:pt>
                <c:pt idx="168022">
                  <c:v>47.9103055996667</c:v>
                </c:pt>
                <c:pt idx="168023">
                  <c:v>47.910408565214802</c:v>
                </c:pt>
                <c:pt idx="168024">
                  <c:v>47.910511530433297</c:v>
                </c:pt>
                <c:pt idx="168025">
                  <c:v>47.910614495322299</c:v>
                </c:pt>
                <c:pt idx="168026">
                  <c:v>47.910717459881603</c:v>
                </c:pt>
                <c:pt idx="168027">
                  <c:v>47.9108204241114</c:v>
                </c:pt>
                <c:pt idx="168028">
                  <c:v>47.910923388011597</c:v>
                </c:pt>
                <c:pt idx="168029">
                  <c:v>47.911026351582201</c:v>
                </c:pt>
                <c:pt idx="168030">
                  <c:v>47.911129314823299</c:v>
                </c:pt>
                <c:pt idx="168031">
                  <c:v>47.911232277734797</c:v>
                </c:pt>
                <c:pt idx="168032">
                  <c:v>47.911335240316703</c:v>
                </c:pt>
                <c:pt idx="168033">
                  <c:v>47.911438202569002</c:v>
                </c:pt>
                <c:pt idx="168034">
                  <c:v>47.911541164491702</c:v>
                </c:pt>
                <c:pt idx="168035">
                  <c:v>47.911644126084902</c:v>
                </c:pt>
                <c:pt idx="168036">
                  <c:v>47.911747087348502</c:v>
                </c:pt>
                <c:pt idx="168037">
                  <c:v>47.911850048282503</c:v>
                </c:pt>
                <c:pt idx="168038">
                  <c:v>47.911953008886996</c:v>
                </c:pt>
                <c:pt idx="168039">
                  <c:v>47.912055969161898</c:v>
                </c:pt>
                <c:pt idx="168040">
                  <c:v>47.912158929107299</c:v>
                </c:pt>
                <c:pt idx="168041">
                  <c:v>47.912261888723002</c:v>
                </c:pt>
                <c:pt idx="168042">
                  <c:v>47.912364848009197</c:v>
                </c:pt>
                <c:pt idx="168043">
                  <c:v>47.9124678069659</c:v>
                </c:pt>
                <c:pt idx="168044">
                  <c:v>47.912570765592903</c:v>
                </c:pt>
                <c:pt idx="168045">
                  <c:v>47.912673723890499</c:v>
                </c:pt>
                <c:pt idx="168046">
                  <c:v>47.912776681858404</c:v>
                </c:pt>
                <c:pt idx="168047">
                  <c:v>47.912879639496801</c:v>
                </c:pt>
                <c:pt idx="168048">
                  <c:v>47.912982596805698</c:v>
                </c:pt>
                <c:pt idx="168049">
                  <c:v>47.913085553784903</c:v>
                </c:pt>
                <c:pt idx="168050">
                  <c:v>47.913188510434701</c:v>
                </c:pt>
                <c:pt idx="168051">
                  <c:v>47.913291466754799</c:v>
                </c:pt>
                <c:pt idx="168052">
                  <c:v>47.913394422745498</c:v>
                </c:pt>
                <c:pt idx="168053">
                  <c:v>47.913497378406497</c:v>
                </c:pt>
                <c:pt idx="168054">
                  <c:v>47.913600333738003</c:v>
                </c:pt>
                <c:pt idx="168055">
                  <c:v>47.913703288740003</c:v>
                </c:pt>
                <c:pt idx="168056">
                  <c:v>47.913806243412402</c:v>
                </c:pt>
                <c:pt idx="168057">
                  <c:v>47.913909197755302</c:v>
                </c:pt>
                <c:pt idx="168058">
                  <c:v>47.914012151768603</c:v>
                </c:pt>
                <c:pt idx="168059">
                  <c:v>47.914115105452296</c:v>
                </c:pt>
                <c:pt idx="168060">
                  <c:v>47.914218058806597</c:v>
                </c:pt>
                <c:pt idx="168061">
                  <c:v>47.914321011831298</c:v>
                </c:pt>
                <c:pt idx="168062">
                  <c:v>47.914423964526399</c:v>
                </c:pt>
                <c:pt idx="168063">
                  <c:v>47.914526916892001</c:v>
                </c:pt>
                <c:pt idx="168064">
                  <c:v>47.914629868928003</c:v>
                </c:pt>
                <c:pt idx="168065">
                  <c:v>47.914732820634498</c:v>
                </c:pt>
                <c:pt idx="168066">
                  <c:v>47.9148357720115</c:v>
                </c:pt>
                <c:pt idx="168067">
                  <c:v>47.914938723058903</c:v>
                </c:pt>
                <c:pt idx="168068">
                  <c:v>47.915041673776798</c:v>
                </c:pt>
                <c:pt idx="168069">
                  <c:v>47.915144624165201</c:v>
                </c:pt>
                <c:pt idx="168070">
                  <c:v>47.915247574223997</c:v>
                </c:pt>
                <c:pt idx="168071">
                  <c:v>47.9153505239533</c:v>
                </c:pt>
                <c:pt idx="168072">
                  <c:v>47.915453473353097</c:v>
                </c:pt>
                <c:pt idx="168073">
                  <c:v>47.9155564224233</c:v>
                </c:pt>
                <c:pt idx="168074">
                  <c:v>47.915659371163997</c:v>
                </c:pt>
                <c:pt idx="168075">
                  <c:v>47.915762319575201</c:v>
                </c:pt>
                <c:pt idx="168076">
                  <c:v>47.915865267656798</c:v>
                </c:pt>
                <c:pt idx="168077">
                  <c:v>47.915968215408903</c:v>
                </c:pt>
                <c:pt idx="168078">
                  <c:v>47.9160711628315</c:v>
                </c:pt>
                <c:pt idx="168079">
                  <c:v>47.916174109924498</c:v>
                </c:pt>
                <c:pt idx="168080">
                  <c:v>47.916277056688102</c:v>
                </c:pt>
                <c:pt idx="168081">
                  <c:v>47.9163800031221</c:v>
                </c:pt>
                <c:pt idx="168082">
                  <c:v>47.916482949226598</c:v>
                </c:pt>
                <c:pt idx="168083">
                  <c:v>47.916585895001496</c:v>
                </c:pt>
                <c:pt idx="168084">
                  <c:v>47.916688840447001</c:v>
                </c:pt>
                <c:pt idx="168085">
                  <c:v>47.9167917855629</c:v>
                </c:pt>
                <c:pt idx="168086">
                  <c:v>47.916894730349298</c:v>
                </c:pt>
                <c:pt idx="168087">
                  <c:v>47.916997674806197</c:v>
                </c:pt>
                <c:pt idx="168088">
                  <c:v>47.917100618933603</c:v>
                </c:pt>
                <c:pt idx="168089">
                  <c:v>47.917203562731402</c:v>
                </c:pt>
                <c:pt idx="168090">
                  <c:v>47.9173065061998</c:v>
                </c:pt>
                <c:pt idx="168091">
                  <c:v>47.917409449338599</c:v>
                </c:pt>
                <c:pt idx="168092">
                  <c:v>47.917512392147898</c:v>
                </c:pt>
                <c:pt idx="168093">
                  <c:v>47.917615334627797</c:v>
                </c:pt>
                <c:pt idx="168094">
                  <c:v>47.917718276778103</c:v>
                </c:pt>
                <c:pt idx="168095">
                  <c:v>47.917821218598803</c:v>
                </c:pt>
                <c:pt idx="168096">
                  <c:v>47.917924160090102</c:v>
                </c:pt>
                <c:pt idx="168097">
                  <c:v>47.918027101251901</c:v>
                </c:pt>
                <c:pt idx="168098">
                  <c:v>47.918130042084201</c:v>
                </c:pt>
                <c:pt idx="168099">
                  <c:v>47.918232982587</c:v>
                </c:pt>
                <c:pt idx="168100">
                  <c:v>47.9183359227602</c:v>
                </c:pt>
                <c:pt idx="168101">
                  <c:v>47.918438862603999</c:v>
                </c:pt>
                <c:pt idx="168102">
                  <c:v>47.918541802118199</c:v>
                </c:pt>
                <c:pt idx="168103">
                  <c:v>47.918644741302998</c:v>
                </c:pt>
                <c:pt idx="168104">
                  <c:v>47.918747680158297</c:v>
                </c:pt>
                <c:pt idx="168105">
                  <c:v>47.918850618683997</c:v>
                </c:pt>
                <c:pt idx="168106">
                  <c:v>47.918953556880297</c:v>
                </c:pt>
                <c:pt idx="168107">
                  <c:v>47.919056494747103</c:v>
                </c:pt>
                <c:pt idx="168108">
                  <c:v>47.919159432284303</c:v>
                </c:pt>
                <c:pt idx="168109">
                  <c:v>47.919262369492102</c:v>
                </c:pt>
                <c:pt idx="168110">
                  <c:v>47.919365306370402</c:v>
                </c:pt>
                <c:pt idx="168111">
                  <c:v>47.919468242919201</c:v>
                </c:pt>
                <c:pt idx="168112">
                  <c:v>47.919571179138501</c:v>
                </c:pt>
                <c:pt idx="168113">
                  <c:v>47.9196741150283</c:v>
                </c:pt>
                <c:pt idx="168114">
                  <c:v>47.919777050588699</c:v>
                </c:pt>
                <c:pt idx="168115">
                  <c:v>47.919879985819499</c:v>
                </c:pt>
                <c:pt idx="168116">
                  <c:v>47.919982920720898</c:v>
                </c:pt>
                <c:pt idx="168117">
                  <c:v>47.920085855292697</c:v>
                </c:pt>
                <c:pt idx="168118">
                  <c:v>47.920188789535104</c:v>
                </c:pt>
                <c:pt idx="168119">
                  <c:v>47.920291723448003</c:v>
                </c:pt>
                <c:pt idx="168120">
                  <c:v>47.920394657031402</c:v>
                </c:pt>
                <c:pt idx="168121">
                  <c:v>47.9204975902854</c:v>
                </c:pt>
                <c:pt idx="168122">
                  <c:v>47.920600523209799</c:v>
                </c:pt>
                <c:pt idx="168123">
                  <c:v>47.920703455804798</c:v>
                </c:pt>
                <c:pt idx="168124">
                  <c:v>47.920806388070297</c:v>
                </c:pt>
                <c:pt idx="168125">
                  <c:v>47.920909320006302</c:v>
                </c:pt>
                <c:pt idx="168126">
                  <c:v>47.9210122516129</c:v>
                </c:pt>
                <c:pt idx="168127">
                  <c:v>47.921115182889899</c:v>
                </c:pt>
                <c:pt idx="168128">
                  <c:v>47.921218113837497</c:v>
                </c:pt>
                <c:pt idx="168129">
                  <c:v>47.921321044455702</c:v>
                </c:pt>
                <c:pt idx="168130">
                  <c:v>47.9214239747443</c:v>
                </c:pt>
                <c:pt idx="168131">
                  <c:v>47.921526904703498</c:v>
                </c:pt>
                <c:pt idx="168132">
                  <c:v>47.921629834333203</c:v>
                </c:pt>
                <c:pt idx="168133">
                  <c:v>47.9217327636335</c:v>
                </c:pt>
                <c:pt idx="168134">
                  <c:v>47.921835692604198</c:v>
                </c:pt>
                <c:pt idx="168135">
                  <c:v>47.921938621245602</c:v>
                </c:pt>
                <c:pt idx="168136">
                  <c:v>47.922041549557399</c:v>
                </c:pt>
                <c:pt idx="168137">
                  <c:v>47.922144477539803</c:v>
                </c:pt>
                <c:pt idx="168138">
                  <c:v>47.922247405192699</c:v>
                </c:pt>
                <c:pt idx="168139">
                  <c:v>47.922350332516103</c:v>
                </c:pt>
                <c:pt idx="168140">
                  <c:v>47.9224532595101</c:v>
                </c:pt>
                <c:pt idx="168141">
                  <c:v>47.922556186174702</c:v>
                </c:pt>
                <c:pt idx="168142">
                  <c:v>47.922659112509798</c:v>
                </c:pt>
                <c:pt idx="168143">
                  <c:v>47.922762038515401</c:v>
                </c:pt>
                <c:pt idx="168144">
                  <c:v>47.922864964191497</c:v>
                </c:pt>
                <c:pt idx="168145">
                  <c:v>47.922967889538199</c:v>
                </c:pt>
                <c:pt idx="168146">
                  <c:v>47.923070814555501</c:v>
                </c:pt>
                <c:pt idx="168147">
                  <c:v>47.923173739243303</c:v>
                </c:pt>
                <c:pt idx="168148">
                  <c:v>47.923276663601598</c:v>
                </c:pt>
                <c:pt idx="168149">
                  <c:v>47.9233795876305</c:v>
                </c:pt>
                <c:pt idx="168150">
                  <c:v>47.923482511329901</c:v>
                </c:pt>
                <c:pt idx="168151">
                  <c:v>47.923585434699902</c:v>
                </c:pt>
                <c:pt idx="168152">
                  <c:v>47.923688357740502</c:v>
                </c:pt>
                <c:pt idx="168153">
                  <c:v>47.923791280451603</c:v>
                </c:pt>
                <c:pt idx="168154">
                  <c:v>47.923894202833203</c:v>
                </c:pt>
                <c:pt idx="168155">
                  <c:v>47.923997124885403</c:v>
                </c:pt>
                <c:pt idx="168156">
                  <c:v>47.924100046608203</c:v>
                </c:pt>
                <c:pt idx="168157">
                  <c:v>47.924202968001502</c:v>
                </c:pt>
                <c:pt idx="168158">
                  <c:v>47.924305889065401</c:v>
                </c:pt>
                <c:pt idx="168159">
                  <c:v>47.9244088097998</c:v>
                </c:pt>
                <c:pt idx="168160">
                  <c:v>47.924511730204799</c:v>
                </c:pt>
                <c:pt idx="168161">
                  <c:v>47.924614650280397</c:v>
                </c:pt>
                <c:pt idx="168162">
                  <c:v>47.924717570026502</c:v>
                </c:pt>
                <c:pt idx="168163">
                  <c:v>47.9248204894431</c:v>
                </c:pt>
                <c:pt idx="168164">
                  <c:v>47.924923408530397</c:v>
                </c:pt>
                <c:pt idx="168165">
                  <c:v>47.925026327288201</c:v>
                </c:pt>
                <c:pt idx="168166">
                  <c:v>47.925129245716597</c:v>
                </c:pt>
                <c:pt idx="168167">
                  <c:v>47.925232163815501</c:v>
                </c:pt>
                <c:pt idx="168168">
                  <c:v>47.925335081584997</c:v>
                </c:pt>
                <c:pt idx="168169">
                  <c:v>47.9254379990251</c:v>
                </c:pt>
                <c:pt idx="168170">
                  <c:v>47.925540916135702</c:v>
                </c:pt>
                <c:pt idx="168171">
                  <c:v>47.925643832916997</c:v>
                </c:pt>
                <c:pt idx="168172">
                  <c:v>47.925746749368798</c:v>
                </c:pt>
                <c:pt idx="168173">
                  <c:v>47.9258496654911</c:v>
                </c:pt>
                <c:pt idx="168174">
                  <c:v>47.925952581284101</c:v>
                </c:pt>
                <c:pt idx="168175">
                  <c:v>47.926055496747601</c:v>
                </c:pt>
                <c:pt idx="168176">
                  <c:v>47.926158411881701</c:v>
                </c:pt>
                <c:pt idx="168177">
                  <c:v>47.926261326686301</c:v>
                </c:pt>
                <c:pt idx="168178">
                  <c:v>47.9263642411616</c:v>
                </c:pt>
                <c:pt idx="168179">
                  <c:v>47.9264671553074</c:v>
                </c:pt>
                <c:pt idx="168180">
                  <c:v>47.926570069123798</c:v>
                </c:pt>
                <c:pt idx="168181">
                  <c:v>47.926672982610803</c:v>
                </c:pt>
                <c:pt idx="168182">
                  <c:v>47.926775895768401</c:v>
                </c:pt>
                <c:pt idx="168183">
                  <c:v>47.926878808596598</c:v>
                </c:pt>
                <c:pt idx="168184">
                  <c:v>47.926981721095302</c:v>
                </c:pt>
                <c:pt idx="168185">
                  <c:v>47.927084633264698</c:v>
                </c:pt>
                <c:pt idx="168186">
                  <c:v>47.927187545104601</c:v>
                </c:pt>
                <c:pt idx="168187">
                  <c:v>47.927290456615097</c:v>
                </c:pt>
                <c:pt idx="168188">
                  <c:v>47.927393367796199</c:v>
                </c:pt>
                <c:pt idx="168189">
                  <c:v>47.927496278647901</c:v>
                </c:pt>
                <c:pt idx="168190">
                  <c:v>47.927599189170103</c:v>
                </c:pt>
                <c:pt idx="168191">
                  <c:v>47.927702099363003</c:v>
                </c:pt>
                <c:pt idx="168192">
                  <c:v>47.927805009226503</c:v>
                </c:pt>
                <c:pt idx="168193">
                  <c:v>47.927907918760503</c:v>
                </c:pt>
                <c:pt idx="168194">
                  <c:v>47.928010827965203</c:v>
                </c:pt>
                <c:pt idx="168195">
                  <c:v>47.928113736840402</c:v>
                </c:pt>
                <c:pt idx="168196">
                  <c:v>47.9282166453863</c:v>
                </c:pt>
                <c:pt idx="168197">
                  <c:v>47.928319553602698</c:v>
                </c:pt>
                <c:pt idx="168198">
                  <c:v>47.928422461489802</c:v>
                </c:pt>
                <c:pt idx="168199">
                  <c:v>47.928525369047499</c:v>
                </c:pt>
                <c:pt idx="168200">
                  <c:v>47.928628276275703</c:v>
                </c:pt>
                <c:pt idx="168201">
                  <c:v>47.928731183174598</c:v>
                </c:pt>
                <c:pt idx="168202">
                  <c:v>47.928834089744001</c:v>
                </c:pt>
                <c:pt idx="168203">
                  <c:v>47.928936995984103</c:v>
                </c:pt>
                <c:pt idx="168204">
                  <c:v>47.929039901894797</c:v>
                </c:pt>
                <c:pt idx="168205">
                  <c:v>47.929142807475998</c:v>
                </c:pt>
                <c:pt idx="168206">
                  <c:v>47.929245712727898</c:v>
                </c:pt>
                <c:pt idx="168207">
                  <c:v>47.929348617650398</c:v>
                </c:pt>
                <c:pt idx="168208">
                  <c:v>47.929451522243497</c:v>
                </c:pt>
                <c:pt idx="168209">
                  <c:v>47.929554426507202</c:v>
                </c:pt>
                <c:pt idx="168210">
                  <c:v>47.9296573304416</c:v>
                </c:pt>
                <c:pt idx="168211">
                  <c:v>47.929760234046498</c:v>
                </c:pt>
                <c:pt idx="168212">
                  <c:v>47.929863137322101</c:v>
                </c:pt>
                <c:pt idx="168213">
                  <c:v>47.929966040268297</c:v>
                </c:pt>
                <c:pt idx="168214">
                  <c:v>47.930068942885001</c:v>
                </c:pt>
                <c:pt idx="168215">
                  <c:v>47.930171845172502</c:v>
                </c:pt>
                <c:pt idx="168216">
                  <c:v>47.930274747130497</c:v>
                </c:pt>
                <c:pt idx="168217">
                  <c:v>47.930377648759098</c:v>
                </c:pt>
                <c:pt idx="168218">
                  <c:v>47.930480550058398</c:v>
                </c:pt>
                <c:pt idx="168219">
                  <c:v>47.930583451028298</c:v>
                </c:pt>
                <c:pt idx="168220">
                  <c:v>47.930686351668797</c:v>
                </c:pt>
                <c:pt idx="168221">
                  <c:v>47.930789251979903</c:v>
                </c:pt>
                <c:pt idx="168222">
                  <c:v>47.9308921519617</c:v>
                </c:pt>
                <c:pt idx="168223">
                  <c:v>47.930995051614097</c:v>
                </c:pt>
                <c:pt idx="168224">
                  <c:v>47.931097950937101</c:v>
                </c:pt>
                <c:pt idx="168225">
                  <c:v>47.931200849930804</c:v>
                </c:pt>
                <c:pt idx="168226">
                  <c:v>47.931303748594999</c:v>
                </c:pt>
                <c:pt idx="168227">
                  <c:v>47.93140664693</c:v>
                </c:pt>
                <c:pt idx="168228">
                  <c:v>47.931509544935501</c:v>
                </c:pt>
                <c:pt idx="168229">
                  <c:v>47.931612442611701</c:v>
                </c:pt>
                <c:pt idx="168230">
                  <c:v>47.931715339958501</c:v>
                </c:pt>
                <c:pt idx="168231">
                  <c:v>47.9318182369759</c:v>
                </c:pt>
                <c:pt idx="168232">
                  <c:v>47.931921133663998</c:v>
                </c:pt>
                <c:pt idx="168233">
                  <c:v>47.932024030022703</c:v>
                </c:pt>
                <c:pt idx="168234">
                  <c:v>47.932126926052</c:v>
                </c:pt>
                <c:pt idx="168235">
                  <c:v>47.932229821752003</c:v>
                </c:pt>
                <c:pt idx="168236">
                  <c:v>47.932332717122698</c:v>
                </c:pt>
                <c:pt idx="168237">
                  <c:v>47.9324356121639</c:v>
                </c:pt>
                <c:pt idx="168238">
                  <c:v>47.932538506875801</c:v>
                </c:pt>
                <c:pt idx="168239">
                  <c:v>47.932641401258401</c:v>
                </c:pt>
                <c:pt idx="168240">
                  <c:v>47.932744295311601</c:v>
                </c:pt>
                <c:pt idx="168241">
                  <c:v>47.9328471890354</c:v>
                </c:pt>
                <c:pt idx="168242">
                  <c:v>47.932950082429898</c:v>
                </c:pt>
                <c:pt idx="168243">
                  <c:v>47.933052975495102</c:v>
                </c:pt>
                <c:pt idx="168244">
                  <c:v>47.933155868230898</c:v>
                </c:pt>
                <c:pt idx="168245">
                  <c:v>47.933258760637301</c:v>
                </c:pt>
                <c:pt idx="168246">
                  <c:v>47.933361652714403</c:v>
                </c:pt>
                <c:pt idx="168247">
                  <c:v>47.933464544462097</c:v>
                </c:pt>
                <c:pt idx="168248">
                  <c:v>47.933567435880498</c:v>
                </c:pt>
                <c:pt idx="168249">
                  <c:v>47.933670326969597</c:v>
                </c:pt>
                <c:pt idx="168250">
                  <c:v>47.933773217729303</c:v>
                </c:pt>
                <c:pt idx="168251">
                  <c:v>47.933876108159602</c:v>
                </c:pt>
                <c:pt idx="168252">
                  <c:v>47.933978998260599</c:v>
                </c:pt>
                <c:pt idx="168253">
                  <c:v>47.934081888032303</c:v>
                </c:pt>
                <c:pt idx="168254">
                  <c:v>47.934184777474599</c:v>
                </c:pt>
                <c:pt idx="168255">
                  <c:v>47.934287666587601</c:v>
                </c:pt>
                <c:pt idx="168256">
                  <c:v>47.934390555371301</c:v>
                </c:pt>
                <c:pt idx="168257">
                  <c:v>47.934493443825602</c:v>
                </c:pt>
                <c:pt idx="168258">
                  <c:v>47.934596331950601</c:v>
                </c:pt>
                <c:pt idx="168259">
                  <c:v>47.9346992197462</c:v>
                </c:pt>
                <c:pt idx="168260">
                  <c:v>47.934802107212498</c:v>
                </c:pt>
                <c:pt idx="168261">
                  <c:v>47.934904994349502</c:v>
                </c:pt>
                <c:pt idx="168262">
                  <c:v>47.935007881157098</c:v>
                </c:pt>
                <c:pt idx="168263">
                  <c:v>47.9351107676354</c:v>
                </c:pt>
                <c:pt idx="168264">
                  <c:v>47.935213653784402</c:v>
                </c:pt>
                <c:pt idx="168265">
                  <c:v>47.935316539604102</c:v>
                </c:pt>
                <c:pt idx="168266">
                  <c:v>47.935419425094402</c:v>
                </c:pt>
                <c:pt idx="168267">
                  <c:v>47.935522310255401</c:v>
                </c:pt>
                <c:pt idx="168268">
                  <c:v>47.935625195086999</c:v>
                </c:pt>
                <c:pt idx="168269">
                  <c:v>47.935728079589403</c:v>
                </c:pt>
                <c:pt idx="168270">
                  <c:v>47.935830963762399</c:v>
                </c:pt>
                <c:pt idx="168271">
                  <c:v>47.935933847606101</c:v>
                </c:pt>
                <c:pt idx="168272">
                  <c:v>47.936036731120502</c:v>
                </c:pt>
                <c:pt idx="168273">
                  <c:v>47.936139614305503</c:v>
                </c:pt>
                <c:pt idx="168274">
                  <c:v>47.936242497161302</c:v>
                </c:pt>
                <c:pt idx="168275">
                  <c:v>47.936345379687701</c:v>
                </c:pt>
                <c:pt idx="168276">
                  <c:v>47.936448261884799</c:v>
                </c:pt>
                <c:pt idx="168277">
                  <c:v>47.936551143752503</c:v>
                </c:pt>
                <c:pt idx="168278">
                  <c:v>47.936654025290999</c:v>
                </c:pt>
                <c:pt idx="168279">
                  <c:v>47.9367569065002</c:v>
                </c:pt>
                <c:pt idx="168280">
                  <c:v>47.936859787380001</c:v>
                </c:pt>
                <c:pt idx="168281">
                  <c:v>47.936962667930501</c:v>
                </c:pt>
                <c:pt idx="168282">
                  <c:v>47.937065548151701</c:v>
                </c:pt>
                <c:pt idx="168283">
                  <c:v>47.937168428043599</c:v>
                </c:pt>
                <c:pt idx="168284">
                  <c:v>47.937271307606203</c:v>
                </c:pt>
                <c:pt idx="168285">
                  <c:v>47.937374186839499</c:v>
                </c:pt>
                <c:pt idx="168286">
                  <c:v>47.937477065743501</c:v>
                </c:pt>
                <c:pt idx="168287">
                  <c:v>47.937579944318102</c:v>
                </c:pt>
                <c:pt idx="168288">
                  <c:v>47.937682822563502</c:v>
                </c:pt>
                <c:pt idx="168289">
                  <c:v>47.937785700479601</c:v>
                </c:pt>
                <c:pt idx="168290">
                  <c:v>47.9378885780663</c:v>
                </c:pt>
                <c:pt idx="168291">
                  <c:v>47.937991455323797</c:v>
                </c:pt>
                <c:pt idx="168292">
                  <c:v>47.9380943322519</c:v>
                </c:pt>
                <c:pt idx="168293">
                  <c:v>47.938197208850802</c:v>
                </c:pt>
                <c:pt idx="168294">
                  <c:v>47.938300085120297</c:v>
                </c:pt>
                <c:pt idx="168295">
                  <c:v>47.938402961060604</c:v>
                </c:pt>
                <c:pt idx="168296">
                  <c:v>47.938505836671503</c:v>
                </c:pt>
                <c:pt idx="168297">
                  <c:v>47.938608711953201</c:v>
                </c:pt>
                <c:pt idx="168298">
                  <c:v>47.938711586905598</c:v>
                </c:pt>
                <c:pt idx="168299">
                  <c:v>47.9388144615287</c:v>
                </c:pt>
                <c:pt idx="168300">
                  <c:v>47.938917335822403</c:v>
                </c:pt>
                <c:pt idx="168301">
                  <c:v>47.939020209786896</c:v>
                </c:pt>
                <c:pt idx="168302">
                  <c:v>47.939123083422103</c:v>
                </c:pt>
                <c:pt idx="168303">
                  <c:v>47.939225956728102</c:v>
                </c:pt>
                <c:pt idx="168304">
                  <c:v>47.939328829704699</c:v>
                </c:pt>
                <c:pt idx="168305">
                  <c:v>47.939431702352003</c:v>
                </c:pt>
                <c:pt idx="168306">
                  <c:v>47.939534574670098</c:v>
                </c:pt>
                <c:pt idx="168307">
                  <c:v>47.9396374466588</c:v>
                </c:pt>
                <c:pt idx="168308">
                  <c:v>47.9397403183183</c:v>
                </c:pt>
                <c:pt idx="168309">
                  <c:v>47.939843189648499</c:v>
                </c:pt>
                <c:pt idx="168310">
                  <c:v>47.939946060649397</c:v>
                </c:pt>
                <c:pt idx="168311">
                  <c:v>47.940048931321101</c:v>
                </c:pt>
                <c:pt idx="168312">
                  <c:v>47.940151801663397</c:v>
                </c:pt>
                <c:pt idx="168313">
                  <c:v>47.940254671676499</c:v>
                </c:pt>
                <c:pt idx="168314">
                  <c:v>47.940357541360299</c:v>
                </c:pt>
                <c:pt idx="168315">
                  <c:v>47.940460410714799</c:v>
                </c:pt>
                <c:pt idx="168316">
                  <c:v>47.940563279740097</c:v>
                </c:pt>
                <c:pt idx="168317">
                  <c:v>47.940666148436001</c:v>
                </c:pt>
                <c:pt idx="168318">
                  <c:v>47.940769016802697</c:v>
                </c:pt>
                <c:pt idx="168319">
                  <c:v>47.940871884840199</c:v>
                </c:pt>
                <c:pt idx="168320">
                  <c:v>47.9409747525483</c:v>
                </c:pt>
                <c:pt idx="168321">
                  <c:v>47.941077619927199</c:v>
                </c:pt>
                <c:pt idx="168322">
                  <c:v>47.941180486976798</c:v>
                </c:pt>
                <c:pt idx="168323">
                  <c:v>47.941283353697202</c:v>
                </c:pt>
                <c:pt idx="168324">
                  <c:v>47.941386220088297</c:v>
                </c:pt>
                <c:pt idx="168325">
                  <c:v>47.941489086150099</c:v>
                </c:pt>
                <c:pt idx="168326">
                  <c:v>47.9415919518826</c:v>
                </c:pt>
                <c:pt idx="168327">
                  <c:v>47.941694817285899</c:v>
                </c:pt>
                <c:pt idx="168328">
                  <c:v>47.941797682359898</c:v>
                </c:pt>
                <c:pt idx="168329">
                  <c:v>47.941900547104702</c:v>
                </c:pt>
                <c:pt idx="168330">
                  <c:v>47.942003411520197</c:v>
                </c:pt>
                <c:pt idx="168331">
                  <c:v>47.942106275606399</c:v>
                </c:pt>
                <c:pt idx="168332">
                  <c:v>47.942209139363399</c:v>
                </c:pt>
                <c:pt idx="168333">
                  <c:v>47.942312002791098</c:v>
                </c:pt>
                <c:pt idx="168334">
                  <c:v>47.942414865889603</c:v>
                </c:pt>
                <c:pt idx="168335">
                  <c:v>47.9425177286588</c:v>
                </c:pt>
                <c:pt idx="168336">
                  <c:v>47.942620591098702</c:v>
                </c:pt>
                <c:pt idx="168337">
                  <c:v>47.942723453209403</c:v>
                </c:pt>
                <c:pt idx="168338">
                  <c:v>47.942826314990903</c:v>
                </c:pt>
                <c:pt idx="168339">
                  <c:v>47.942929176443101</c:v>
                </c:pt>
                <c:pt idx="168340">
                  <c:v>47.943032037565999</c:v>
                </c:pt>
                <c:pt idx="168341">
                  <c:v>47.943134898359702</c:v>
                </c:pt>
                <c:pt idx="168342">
                  <c:v>47.943237758824203</c:v>
                </c:pt>
                <c:pt idx="168343">
                  <c:v>47.943340618959397</c:v>
                </c:pt>
                <c:pt idx="168344">
                  <c:v>47.943443478765403</c:v>
                </c:pt>
                <c:pt idx="168345">
                  <c:v>47.943546338242101</c:v>
                </c:pt>
                <c:pt idx="168346">
                  <c:v>47.943649197389497</c:v>
                </c:pt>
                <c:pt idx="168347">
                  <c:v>47.943752056207799</c:v>
                </c:pt>
                <c:pt idx="168348">
                  <c:v>47.943854914696701</c:v>
                </c:pt>
                <c:pt idx="168349">
                  <c:v>47.9439577728565</c:v>
                </c:pt>
                <c:pt idx="168350">
                  <c:v>47.944060630686998</c:v>
                </c:pt>
                <c:pt idx="168351">
                  <c:v>47.944163488188302</c:v>
                </c:pt>
                <c:pt idx="168352">
                  <c:v>47.944266345360298</c:v>
                </c:pt>
                <c:pt idx="168353">
                  <c:v>47.944369202203099</c:v>
                </c:pt>
                <c:pt idx="168354">
                  <c:v>47.944472058716599</c:v>
                </c:pt>
                <c:pt idx="168355">
                  <c:v>47.944574914900898</c:v>
                </c:pt>
                <c:pt idx="168356">
                  <c:v>47.944677770756002</c:v>
                </c:pt>
                <c:pt idx="168357">
                  <c:v>47.944780626281897</c:v>
                </c:pt>
                <c:pt idx="168358">
                  <c:v>47.944883481478499</c:v>
                </c:pt>
                <c:pt idx="168359">
                  <c:v>47.944986336345899</c:v>
                </c:pt>
                <c:pt idx="168360">
                  <c:v>47.945089190884097</c:v>
                </c:pt>
                <c:pt idx="168361">
                  <c:v>47.945192045093002</c:v>
                </c:pt>
                <c:pt idx="168362">
                  <c:v>47.945294898972698</c:v>
                </c:pt>
                <c:pt idx="168363">
                  <c:v>47.945397752523199</c:v>
                </c:pt>
                <c:pt idx="168364">
                  <c:v>47.9455006057444</c:v>
                </c:pt>
                <c:pt idx="168365">
                  <c:v>47.945603458636498</c:v>
                </c:pt>
                <c:pt idx="168366">
                  <c:v>47.945706311199302</c:v>
                </c:pt>
                <c:pt idx="168367">
                  <c:v>47.945809163432898</c:v>
                </c:pt>
                <c:pt idx="168368">
                  <c:v>47.9459120153372</c:v>
                </c:pt>
                <c:pt idx="168369">
                  <c:v>47.9460148669124</c:v>
                </c:pt>
                <c:pt idx="168370">
                  <c:v>47.946117718158298</c:v>
                </c:pt>
                <c:pt idx="168371">
                  <c:v>47.946220569075003</c:v>
                </c:pt>
                <c:pt idx="168372">
                  <c:v>47.946323419662498</c:v>
                </c:pt>
                <c:pt idx="168373">
                  <c:v>47.946426269920799</c:v>
                </c:pt>
                <c:pt idx="168374">
                  <c:v>47.946529119849899</c:v>
                </c:pt>
                <c:pt idx="168375">
                  <c:v>47.946631969449697</c:v>
                </c:pt>
                <c:pt idx="168376">
                  <c:v>47.946734818720302</c:v>
                </c:pt>
                <c:pt idx="168377">
                  <c:v>47.946837667661804</c:v>
                </c:pt>
                <c:pt idx="168378">
                  <c:v>47.946940516273997</c:v>
                </c:pt>
                <c:pt idx="168379">
                  <c:v>47.947043364556997</c:v>
                </c:pt>
                <c:pt idx="168380">
                  <c:v>47.947146212510802</c:v>
                </c:pt>
                <c:pt idx="168381">
                  <c:v>47.947249060135398</c:v>
                </c:pt>
                <c:pt idx="168382">
                  <c:v>47.9473519074308</c:v>
                </c:pt>
                <c:pt idx="168383">
                  <c:v>47.947454754396901</c:v>
                </c:pt>
                <c:pt idx="168384">
                  <c:v>47.9475576010339</c:v>
                </c:pt>
                <c:pt idx="168385">
                  <c:v>47.947660447341697</c:v>
                </c:pt>
                <c:pt idx="168386">
                  <c:v>47.9477632933203</c:v>
                </c:pt>
                <c:pt idx="168387">
                  <c:v>47.947866138969601</c:v>
                </c:pt>
                <c:pt idx="168388">
                  <c:v>47.947968984289801</c:v>
                </c:pt>
                <c:pt idx="168389">
                  <c:v>47.948071829280799</c:v>
                </c:pt>
                <c:pt idx="168390">
                  <c:v>47.948174673942503</c:v>
                </c:pt>
                <c:pt idx="168391">
                  <c:v>47.948277518275098</c:v>
                </c:pt>
                <c:pt idx="168392">
                  <c:v>47.948380362278499</c:v>
                </c:pt>
                <c:pt idx="168393">
                  <c:v>47.948483205952698</c:v>
                </c:pt>
                <c:pt idx="168394">
                  <c:v>47.948586049297703</c:v>
                </c:pt>
                <c:pt idx="168395">
                  <c:v>47.948688892313498</c:v>
                </c:pt>
                <c:pt idx="168396">
                  <c:v>47.9487917350001</c:v>
                </c:pt>
                <c:pt idx="168397">
                  <c:v>47.9488945773575</c:v>
                </c:pt>
                <c:pt idx="168398">
                  <c:v>47.948997419385798</c:v>
                </c:pt>
                <c:pt idx="168399">
                  <c:v>47.949100261084801</c:v>
                </c:pt>
                <c:pt idx="168400">
                  <c:v>47.949203102454597</c:v>
                </c:pt>
                <c:pt idx="168401">
                  <c:v>47.949305943495297</c:v>
                </c:pt>
                <c:pt idx="168402">
                  <c:v>47.949408784206803</c:v>
                </c:pt>
                <c:pt idx="168403">
                  <c:v>47.9495116245891</c:v>
                </c:pt>
                <c:pt idx="168404">
                  <c:v>47.949614464642202</c:v>
                </c:pt>
                <c:pt idx="168405">
                  <c:v>47.949717304366203</c:v>
                </c:pt>
                <c:pt idx="168406">
                  <c:v>47.949820143760903</c:v>
                </c:pt>
                <c:pt idx="168407">
                  <c:v>47.9499229828265</c:v>
                </c:pt>
                <c:pt idx="168408">
                  <c:v>47.950025821562903</c:v>
                </c:pt>
                <c:pt idx="168409">
                  <c:v>47.950128659970098</c:v>
                </c:pt>
                <c:pt idx="168410">
                  <c:v>47.950231498048197</c:v>
                </c:pt>
                <c:pt idx="168411">
                  <c:v>47.950334335797002</c:v>
                </c:pt>
                <c:pt idx="168412">
                  <c:v>47.950437173216699</c:v>
                </c:pt>
                <c:pt idx="168413">
                  <c:v>47.950540010307201</c:v>
                </c:pt>
                <c:pt idx="168414">
                  <c:v>47.9506428470686</c:v>
                </c:pt>
                <c:pt idx="168415">
                  <c:v>47.950745683500699</c:v>
                </c:pt>
                <c:pt idx="168416">
                  <c:v>47.950848519603703</c:v>
                </c:pt>
                <c:pt idx="168417">
                  <c:v>47.950951355377597</c:v>
                </c:pt>
                <c:pt idx="168418">
                  <c:v>47.951054190822298</c:v>
                </c:pt>
                <c:pt idx="168419">
                  <c:v>47.951157025937803</c:v>
                </c:pt>
                <c:pt idx="168420">
                  <c:v>47.9512598607241</c:v>
                </c:pt>
                <c:pt idx="168421">
                  <c:v>47.951362695181302</c:v>
                </c:pt>
                <c:pt idx="168422">
                  <c:v>47.951465529309303</c:v>
                </c:pt>
                <c:pt idx="168423">
                  <c:v>47.951568363108102</c:v>
                </c:pt>
                <c:pt idx="168424">
                  <c:v>47.951671196577799</c:v>
                </c:pt>
                <c:pt idx="168425">
                  <c:v>47.951774029718301</c:v>
                </c:pt>
                <c:pt idx="168426">
                  <c:v>47.951876862529701</c:v>
                </c:pt>
                <c:pt idx="168427">
                  <c:v>47.9519796950119</c:v>
                </c:pt>
                <c:pt idx="168428">
                  <c:v>47.952082527164897</c:v>
                </c:pt>
                <c:pt idx="168429">
                  <c:v>47.9521853589888</c:v>
                </c:pt>
                <c:pt idx="168430">
                  <c:v>47.9522881904835</c:v>
                </c:pt>
                <c:pt idx="168431">
                  <c:v>47.952391021649099</c:v>
                </c:pt>
                <c:pt idx="168432">
                  <c:v>47.952493852485503</c:v>
                </c:pt>
                <c:pt idx="168433">
                  <c:v>47.952596682992798</c:v>
                </c:pt>
                <c:pt idx="168434">
                  <c:v>47.952699513170899</c:v>
                </c:pt>
                <c:pt idx="168435">
                  <c:v>47.952802343019897</c:v>
                </c:pt>
                <c:pt idx="168436">
                  <c:v>47.952905172539701</c:v>
                </c:pt>
                <c:pt idx="168437">
                  <c:v>47.953008001730403</c:v>
                </c:pt>
                <c:pt idx="168438">
                  <c:v>47.953110830591903</c:v>
                </c:pt>
                <c:pt idx="168439">
                  <c:v>47.953213659124302</c:v>
                </c:pt>
                <c:pt idx="168440">
                  <c:v>47.953316487327498</c:v>
                </c:pt>
                <c:pt idx="168441">
                  <c:v>47.9534193152016</c:v>
                </c:pt>
                <c:pt idx="168442">
                  <c:v>47.9535221427466</c:v>
                </c:pt>
                <c:pt idx="168443">
                  <c:v>47.953624969962398</c:v>
                </c:pt>
                <c:pt idx="168444">
                  <c:v>47.953727796849101</c:v>
                </c:pt>
                <c:pt idx="168445">
                  <c:v>47.953830623406603</c:v>
                </c:pt>
                <c:pt idx="168446">
                  <c:v>47.953933449635002</c:v>
                </c:pt>
                <c:pt idx="168447">
                  <c:v>47.9540362755342</c:v>
                </c:pt>
                <c:pt idx="168448">
                  <c:v>47.954139101104303</c:v>
                </c:pt>
                <c:pt idx="168449">
                  <c:v>47.954241926345297</c:v>
                </c:pt>
                <c:pt idx="168450">
                  <c:v>47.954344751257103</c:v>
                </c:pt>
                <c:pt idx="168451">
                  <c:v>47.9544475758399</c:v>
                </c:pt>
                <c:pt idx="168452">
                  <c:v>47.954550400093403</c:v>
                </c:pt>
                <c:pt idx="168453">
                  <c:v>47.954653224017903</c:v>
                </c:pt>
                <c:pt idx="168454">
                  <c:v>47.954756047613202</c:v>
                </c:pt>
                <c:pt idx="168455">
                  <c:v>47.954858870879399</c:v>
                </c:pt>
                <c:pt idx="168456">
                  <c:v>47.954961693816401</c:v>
                </c:pt>
                <c:pt idx="168457">
                  <c:v>47.9550645164244</c:v>
                </c:pt>
                <c:pt idx="168458">
                  <c:v>47.955167338703198</c:v>
                </c:pt>
                <c:pt idx="168459">
                  <c:v>47.955270160652901</c:v>
                </c:pt>
                <c:pt idx="168460">
                  <c:v>47.955372982273403</c:v>
                </c:pt>
                <c:pt idx="168461">
                  <c:v>47.955475803564802</c:v>
                </c:pt>
                <c:pt idx="168462">
                  <c:v>47.955578624527199</c:v>
                </c:pt>
                <c:pt idx="168463">
                  <c:v>47.955681445160401</c:v>
                </c:pt>
                <c:pt idx="168464">
                  <c:v>47.955784265464402</c:v>
                </c:pt>
                <c:pt idx="168465">
                  <c:v>47.9558870854394</c:v>
                </c:pt>
                <c:pt idx="168466">
                  <c:v>47.955989905085197</c:v>
                </c:pt>
                <c:pt idx="168467">
                  <c:v>47.956092724401898</c:v>
                </c:pt>
                <c:pt idx="168468">
                  <c:v>47.956195543389498</c:v>
                </c:pt>
                <c:pt idx="168469">
                  <c:v>47.956298362048003</c:v>
                </c:pt>
                <c:pt idx="168470">
                  <c:v>47.956401180377398</c:v>
                </c:pt>
                <c:pt idx="168471">
                  <c:v>47.956503998377698</c:v>
                </c:pt>
                <c:pt idx="168472">
                  <c:v>47.956606816048797</c:v>
                </c:pt>
                <c:pt idx="168473">
                  <c:v>47.956709633390901</c:v>
                </c:pt>
                <c:pt idx="168474">
                  <c:v>47.956812450403802</c:v>
                </c:pt>
                <c:pt idx="168475">
                  <c:v>47.956915267087602</c:v>
                </c:pt>
                <c:pt idx="168476">
                  <c:v>47.9570180834423</c:v>
                </c:pt>
                <c:pt idx="168477">
                  <c:v>47.957120899467903</c:v>
                </c:pt>
                <c:pt idx="168478">
                  <c:v>47.957223715164503</c:v>
                </c:pt>
                <c:pt idx="168479">
                  <c:v>47.957326530531901</c:v>
                </c:pt>
                <c:pt idx="168480">
                  <c:v>47.957429345570198</c:v>
                </c:pt>
                <c:pt idx="168481">
                  <c:v>47.957532160279399</c:v>
                </c:pt>
                <c:pt idx="168482">
                  <c:v>47.957634974659499</c:v>
                </c:pt>
                <c:pt idx="168483">
                  <c:v>47.957737788710403</c:v>
                </c:pt>
                <c:pt idx="168484">
                  <c:v>47.957840602432398</c:v>
                </c:pt>
                <c:pt idx="168485">
                  <c:v>47.957943415825198</c:v>
                </c:pt>
                <c:pt idx="168486">
                  <c:v>47.958046228888897</c:v>
                </c:pt>
                <c:pt idx="168487">
                  <c:v>47.9581490416235</c:v>
                </c:pt>
                <c:pt idx="168488">
                  <c:v>47.958251854029001</c:v>
                </c:pt>
                <c:pt idx="168489">
                  <c:v>47.9583546661054</c:v>
                </c:pt>
                <c:pt idx="168490">
                  <c:v>47.958457477852697</c:v>
                </c:pt>
                <c:pt idx="168491">
                  <c:v>47.958560289270999</c:v>
                </c:pt>
                <c:pt idx="168492">
                  <c:v>47.958663100360098</c:v>
                </c:pt>
                <c:pt idx="168493">
                  <c:v>47.958765911120203</c:v>
                </c:pt>
                <c:pt idx="168494">
                  <c:v>47.958868721551198</c:v>
                </c:pt>
                <c:pt idx="168495">
                  <c:v>47.958971531652999</c:v>
                </c:pt>
                <c:pt idx="168496">
                  <c:v>47.959074341425797</c:v>
                </c:pt>
                <c:pt idx="168497">
                  <c:v>47.9591771508696</c:v>
                </c:pt>
                <c:pt idx="168498">
                  <c:v>47.959279959984201</c:v>
                </c:pt>
                <c:pt idx="168499">
                  <c:v>47.9593827687697</c:v>
                </c:pt>
                <c:pt idx="168500">
                  <c:v>47.959485577226197</c:v>
                </c:pt>
                <c:pt idx="168501">
                  <c:v>47.959588385353598</c:v>
                </c:pt>
                <c:pt idx="168502">
                  <c:v>47.959691193151897</c:v>
                </c:pt>
                <c:pt idx="168503">
                  <c:v>47.959794000621102</c:v>
                </c:pt>
                <c:pt idx="168504">
                  <c:v>47.959896807761297</c:v>
                </c:pt>
                <c:pt idx="168505">
                  <c:v>47.959999614572297</c:v>
                </c:pt>
                <c:pt idx="168506">
                  <c:v>47.960102421054302</c:v>
                </c:pt>
                <c:pt idx="168507">
                  <c:v>47.960205227207197</c:v>
                </c:pt>
                <c:pt idx="168508">
                  <c:v>47.960308033031097</c:v>
                </c:pt>
                <c:pt idx="168509">
                  <c:v>47.960410838525902</c:v>
                </c:pt>
                <c:pt idx="168510">
                  <c:v>47.960513643691598</c:v>
                </c:pt>
                <c:pt idx="168511">
                  <c:v>47.960616448528199</c:v>
                </c:pt>
                <c:pt idx="168512">
                  <c:v>47.960719253035798</c:v>
                </c:pt>
                <c:pt idx="168513">
                  <c:v>47.960822057214301</c:v>
                </c:pt>
                <c:pt idx="168514">
                  <c:v>47.960924861063702</c:v>
                </c:pt>
                <c:pt idx="168515">
                  <c:v>47.961027664584101</c:v>
                </c:pt>
                <c:pt idx="168516">
                  <c:v>47.961130467775398</c:v>
                </c:pt>
                <c:pt idx="168517">
                  <c:v>47.961233270637599</c:v>
                </c:pt>
                <c:pt idx="168518">
                  <c:v>47.961336073170798</c:v>
                </c:pt>
                <c:pt idx="168519">
                  <c:v>47.961438875374903</c:v>
                </c:pt>
                <c:pt idx="168520">
                  <c:v>47.961541677249897</c:v>
                </c:pt>
                <c:pt idx="168521">
                  <c:v>47.961644478795897</c:v>
                </c:pt>
                <c:pt idx="168522">
                  <c:v>47.961747280012801</c:v>
                </c:pt>
                <c:pt idx="168523">
                  <c:v>47.961850080900703</c:v>
                </c:pt>
                <c:pt idx="168524">
                  <c:v>47.961952881459503</c:v>
                </c:pt>
                <c:pt idx="168525">
                  <c:v>47.9620556816893</c:v>
                </c:pt>
                <c:pt idx="168526">
                  <c:v>47.962158481590002</c:v>
                </c:pt>
                <c:pt idx="168527">
                  <c:v>47.962261281161702</c:v>
                </c:pt>
                <c:pt idx="168528">
                  <c:v>47.962364080404299</c:v>
                </c:pt>
                <c:pt idx="168529">
                  <c:v>47.962466879317802</c:v>
                </c:pt>
                <c:pt idx="168530">
                  <c:v>47.962569677902302</c:v>
                </c:pt>
                <c:pt idx="168531">
                  <c:v>47.962672476157799</c:v>
                </c:pt>
                <c:pt idx="168532">
                  <c:v>47.962775274084201</c:v>
                </c:pt>
                <c:pt idx="168533">
                  <c:v>47.962878071681502</c:v>
                </c:pt>
                <c:pt idx="168534">
                  <c:v>47.962980868949899</c:v>
                </c:pt>
                <c:pt idx="168535">
                  <c:v>47.963083665889101</c:v>
                </c:pt>
                <c:pt idx="168536">
                  <c:v>47.963186462499301</c:v>
                </c:pt>
                <c:pt idx="168537">
                  <c:v>47.963289258780499</c:v>
                </c:pt>
                <c:pt idx="168538">
                  <c:v>47.963392054732701</c:v>
                </c:pt>
                <c:pt idx="168539">
                  <c:v>47.963494850355801</c:v>
                </c:pt>
                <c:pt idx="168540">
                  <c:v>47.963597645649799</c:v>
                </c:pt>
                <c:pt idx="168541">
                  <c:v>47.963700440614801</c:v>
                </c:pt>
                <c:pt idx="168542">
                  <c:v>47.963803235250801</c:v>
                </c:pt>
                <c:pt idx="168543">
                  <c:v>47.963906029557798</c:v>
                </c:pt>
                <c:pt idx="168544">
                  <c:v>47.9640088235357</c:v>
                </c:pt>
                <c:pt idx="168545">
                  <c:v>47.9641116171845</c:v>
                </c:pt>
                <c:pt idx="168546">
                  <c:v>47.964214410504397</c:v>
                </c:pt>
                <c:pt idx="168547">
                  <c:v>47.964317203495199</c:v>
                </c:pt>
                <c:pt idx="168548">
                  <c:v>47.964419996156998</c:v>
                </c:pt>
                <c:pt idx="168549">
                  <c:v>47.964522788489703</c:v>
                </c:pt>
                <c:pt idx="168550">
                  <c:v>47.964625580493397</c:v>
                </c:pt>
                <c:pt idx="168551">
                  <c:v>47.964728372168103</c:v>
                </c:pt>
                <c:pt idx="168552">
                  <c:v>47.9648311635138</c:v>
                </c:pt>
                <c:pt idx="168553">
                  <c:v>47.964933954530402</c:v>
                </c:pt>
                <c:pt idx="168554">
                  <c:v>47.965036745218001</c:v>
                </c:pt>
                <c:pt idx="168555">
                  <c:v>47.965139535576597</c:v>
                </c:pt>
                <c:pt idx="168556">
                  <c:v>47.965242325606198</c:v>
                </c:pt>
                <c:pt idx="168557">
                  <c:v>47.965345115306803</c:v>
                </c:pt>
                <c:pt idx="168558">
                  <c:v>47.9654479046783</c:v>
                </c:pt>
                <c:pt idx="168559">
                  <c:v>47.9655506937208</c:v>
                </c:pt>
                <c:pt idx="168560">
                  <c:v>47.965653482434298</c:v>
                </c:pt>
                <c:pt idx="168561">
                  <c:v>47.965756270818702</c:v>
                </c:pt>
                <c:pt idx="168562">
                  <c:v>47.965859058874202</c:v>
                </c:pt>
                <c:pt idx="168563">
                  <c:v>47.965961846600599</c:v>
                </c:pt>
                <c:pt idx="168564">
                  <c:v>47.966064633998002</c:v>
                </c:pt>
                <c:pt idx="168565">
                  <c:v>47.966167421066501</c:v>
                </c:pt>
                <c:pt idx="168566">
                  <c:v>47.966270207805898</c:v>
                </c:pt>
                <c:pt idx="168567">
                  <c:v>47.966372994216201</c:v>
                </c:pt>
                <c:pt idx="168568">
                  <c:v>47.9664757802976</c:v>
                </c:pt>
                <c:pt idx="168569">
                  <c:v>47.966578566050003</c:v>
                </c:pt>
                <c:pt idx="168570">
                  <c:v>47.966681351473298</c:v>
                </c:pt>
                <c:pt idx="168571">
                  <c:v>47.966784136567703</c:v>
                </c:pt>
                <c:pt idx="168572">
                  <c:v>47.966886921333</c:v>
                </c:pt>
                <c:pt idx="168573">
                  <c:v>47.9669897057694</c:v>
                </c:pt>
                <c:pt idx="168574">
                  <c:v>47.967092489876698</c:v>
                </c:pt>
                <c:pt idx="168575">
                  <c:v>47.967195273655001</c:v>
                </c:pt>
                <c:pt idx="168576">
                  <c:v>47.967298057104401</c:v>
                </c:pt>
                <c:pt idx="168577">
                  <c:v>47.967400840224698</c:v>
                </c:pt>
                <c:pt idx="168578">
                  <c:v>47.967503623016</c:v>
                </c:pt>
                <c:pt idx="168579">
                  <c:v>47.967606405478399</c:v>
                </c:pt>
                <c:pt idx="168580">
                  <c:v>47.967709187611703</c:v>
                </c:pt>
                <c:pt idx="168581">
                  <c:v>47.967811969416097</c:v>
                </c:pt>
                <c:pt idx="168582">
                  <c:v>47.967914750891403</c:v>
                </c:pt>
                <c:pt idx="168583">
                  <c:v>47.968017532037699</c:v>
                </c:pt>
                <c:pt idx="168584">
                  <c:v>47.968120312855099</c:v>
                </c:pt>
                <c:pt idx="168585">
                  <c:v>47.968223093343497</c:v>
                </c:pt>
                <c:pt idx="168586">
                  <c:v>47.968325873502799</c:v>
                </c:pt>
                <c:pt idx="168587">
                  <c:v>47.968428653333198</c:v>
                </c:pt>
                <c:pt idx="168588">
                  <c:v>47.968531432834602</c:v>
                </c:pt>
                <c:pt idx="168589">
                  <c:v>47.968634212006997</c:v>
                </c:pt>
                <c:pt idx="168590">
                  <c:v>47.968736990850402</c:v>
                </c:pt>
                <c:pt idx="168591">
                  <c:v>47.968839769364898</c:v>
                </c:pt>
                <c:pt idx="168592">
                  <c:v>47.968942547550299</c:v>
                </c:pt>
                <c:pt idx="168593">
                  <c:v>47.969045325406803</c:v>
                </c:pt>
                <c:pt idx="168594">
                  <c:v>47.969148102934298</c:v>
                </c:pt>
                <c:pt idx="168595">
                  <c:v>47.969250880132797</c:v>
                </c:pt>
                <c:pt idx="168596">
                  <c:v>47.969353657002301</c:v>
                </c:pt>
                <c:pt idx="168597">
                  <c:v>47.969456433542803</c:v>
                </c:pt>
                <c:pt idx="168598">
                  <c:v>47.969559209754401</c:v>
                </c:pt>
                <c:pt idx="168599">
                  <c:v>47.969661985637003</c:v>
                </c:pt>
                <c:pt idx="168600">
                  <c:v>47.969764761190604</c:v>
                </c:pt>
                <c:pt idx="168601">
                  <c:v>47.969867536415201</c:v>
                </c:pt>
                <c:pt idx="168602">
                  <c:v>47.969970311310902</c:v>
                </c:pt>
                <c:pt idx="168603">
                  <c:v>47.970073085877502</c:v>
                </c:pt>
                <c:pt idx="168604">
                  <c:v>47.970175860115297</c:v>
                </c:pt>
                <c:pt idx="168605">
                  <c:v>47.970278634023998</c:v>
                </c:pt>
                <c:pt idx="168606">
                  <c:v>47.970381407603803</c:v>
                </c:pt>
                <c:pt idx="168607">
                  <c:v>47.970484180854598</c:v>
                </c:pt>
                <c:pt idx="168608">
                  <c:v>47.970586953776397</c:v>
                </c:pt>
                <c:pt idx="168609">
                  <c:v>47.970689726369301</c:v>
                </c:pt>
                <c:pt idx="168610">
                  <c:v>47.970792498633202</c:v>
                </c:pt>
                <c:pt idx="168611">
                  <c:v>47.9708952705681</c:v>
                </c:pt>
                <c:pt idx="168612">
                  <c:v>47.970998042174102</c:v>
                </c:pt>
                <c:pt idx="168613">
                  <c:v>47.971100813451102</c:v>
                </c:pt>
                <c:pt idx="168614">
                  <c:v>47.971203584399099</c:v>
                </c:pt>
                <c:pt idx="168615">
                  <c:v>47.9713063550182</c:v>
                </c:pt>
                <c:pt idx="168616">
                  <c:v>47.971409125308398</c:v>
                </c:pt>
                <c:pt idx="168617">
                  <c:v>47.971511895269501</c:v>
                </c:pt>
                <c:pt idx="168618">
                  <c:v>47.971614664901701</c:v>
                </c:pt>
                <c:pt idx="168619">
                  <c:v>47.971717434204997</c:v>
                </c:pt>
                <c:pt idx="168620">
                  <c:v>47.971820203179298</c:v>
                </c:pt>
                <c:pt idx="168621">
                  <c:v>47.971922971824597</c:v>
                </c:pt>
                <c:pt idx="168622">
                  <c:v>47.972025740141</c:v>
                </c:pt>
                <c:pt idx="168623">
                  <c:v>47.972128508128499</c:v>
                </c:pt>
                <c:pt idx="168624">
                  <c:v>47.972231275786903</c:v>
                </c:pt>
                <c:pt idx="168625">
                  <c:v>47.972334043116497</c:v>
                </c:pt>
                <c:pt idx="168626">
                  <c:v>47.972436810117102</c:v>
                </c:pt>
                <c:pt idx="168627">
                  <c:v>47.972539576788698</c:v>
                </c:pt>
                <c:pt idx="168628">
                  <c:v>47.972642343131398</c:v>
                </c:pt>
                <c:pt idx="168629">
                  <c:v>47.972745109145201</c:v>
                </c:pt>
                <c:pt idx="168630">
                  <c:v>47.972847874830002</c:v>
                </c:pt>
                <c:pt idx="168631">
                  <c:v>47.9729506401858</c:v>
                </c:pt>
                <c:pt idx="168632">
                  <c:v>47.973053405212703</c:v>
                </c:pt>
                <c:pt idx="168633">
                  <c:v>47.973156169910702</c:v>
                </c:pt>
                <c:pt idx="168634">
                  <c:v>47.973258934279798</c:v>
                </c:pt>
                <c:pt idx="168635">
                  <c:v>47.973361698319799</c:v>
                </c:pt>
                <c:pt idx="168636">
                  <c:v>47.973464462030996</c:v>
                </c:pt>
                <c:pt idx="168637">
                  <c:v>47.973567225413198</c:v>
                </c:pt>
                <c:pt idx="168638">
                  <c:v>47.973669988466497</c:v>
                </c:pt>
                <c:pt idx="168639">
                  <c:v>47.973772751190801</c:v>
                </c:pt>
                <c:pt idx="168640">
                  <c:v>47.9738755135863</c:v>
                </c:pt>
                <c:pt idx="168641">
                  <c:v>47.973978275652698</c:v>
                </c:pt>
                <c:pt idx="168642">
                  <c:v>47.974081037390299</c:v>
                </c:pt>
                <c:pt idx="168643">
                  <c:v>47.974183798798897</c:v>
                </c:pt>
                <c:pt idx="168644">
                  <c:v>47.9742865598786</c:v>
                </c:pt>
                <c:pt idx="168645">
                  <c:v>47.9743893206293</c:v>
                </c:pt>
                <c:pt idx="168646">
                  <c:v>47.974492081051203</c:v>
                </c:pt>
                <c:pt idx="168647">
                  <c:v>47.974594841144103</c:v>
                </c:pt>
                <c:pt idx="168648">
                  <c:v>47.974697600908101</c:v>
                </c:pt>
                <c:pt idx="168649">
                  <c:v>47.974800360343103</c:v>
                </c:pt>
                <c:pt idx="168650">
                  <c:v>47.974903119449202</c:v>
                </c:pt>
                <c:pt idx="168651">
                  <c:v>47.975005878226398</c:v>
                </c:pt>
                <c:pt idx="168652">
                  <c:v>47.975108636674697</c:v>
                </c:pt>
                <c:pt idx="168653">
                  <c:v>47.975211394794101</c:v>
                </c:pt>
                <c:pt idx="168654">
                  <c:v>47.975314152584502</c:v>
                </c:pt>
                <c:pt idx="168655">
                  <c:v>47.975416910046</c:v>
                </c:pt>
                <c:pt idx="168656">
                  <c:v>47.975519667178702</c:v>
                </c:pt>
                <c:pt idx="168657">
                  <c:v>47.975622423982301</c:v>
                </c:pt>
                <c:pt idx="168658">
                  <c:v>47.975725180457097</c:v>
                </c:pt>
                <c:pt idx="168659">
                  <c:v>47.975827936602997</c:v>
                </c:pt>
                <c:pt idx="168660">
                  <c:v>47.975930692419901</c:v>
                </c:pt>
                <c:pt idx="168661">
                  <c:v>47.976033447908002</c:v>
                </c:pt>
                <c:pt idx="168662">
                  <c:v>47.976136203067099</c:v>
                </c:pt>
                <c:pt idx="168663">
                  <c:v>47.976238957897301</c:v>
                </c:pt>
                <c:pt idx="168664">
                  <c:v>47.9763417123986</c:v>
                </c:pt>
                <c:pt idx="168665">
                  <c:v>47.976444466571003</c:v>
                </c:pt>
                <c:pt idx="168666">
                  <c:v>47.976547220414503</c:v>
                </c:pt>
                <c:pt idx="168667">
                  <c:v>47.976649973929099</c:v>
                </c:pt>
                <c:pt idx="168668">
                  <c:v>47.9767527271148</c:v>
                </c:pt>
                <c:pt idx="168669">
                  <c:v>47.976855479971498</c:v>
                </c:pt>
                <c:pt idx="168670">
                  <c:v>47.976958232499399</c:v>
                </c:pt>
                <c:pt idx="168671">
                  <c:v>47.977060984698397</c:v>
                </c:pt>
                <c:pt idx="168672">
                  <c:v>47.9771637365684</c:v>
                </c:pt>
                <c:pt idx="168673">
                  <c:v>47.977266488109599</c:v>
                </c:pt>
                <c:pt idx="168674">
                  <c:v>47.977369239321902</c:v>
                </c:pt>
                <c:pt idx="168675">
                  <c:v>47.977471990205302</c:v>
                </c:pt>
                <c:pt idx="168676">
                  <c:v>47.9775747407597</c:v>
                </c:pt>
                <c:pt idx="168677">
                  <c:v>47.9776774909853</c:v>
                </c:pt>
                <c:pt idx="168678">
                  <c:v>47.977780240881998</c:v>
                </c:pt>
                <c:pt idx="168679">
                  <c:v>47.9778829904498</c:v>
                </c:pt>
                <c:pt idx="168680">
                  <c:v>47.977985739688698</c:v>
                </c:pt>
                <c:pt idx="168681">
                  <c:v>47.978088488598701</c:v>
                </c:pt>
                <c:pt idx="168682">
                  <c:v>47.9781912371798</c:v>
                </c:pt>
                <c:pt idx="168683">
                  <c:v>47.978293985432103</c:v>
                </c:pt>
                <c:pt idx="168684">
                  <c:v>47.978396733355403</c:v>
                </c:pt>
                <c:pt idx="168685">
                  <c:v>47.9784994809499</c:v>
                </c:pt>
                <c:pt idx="168686">
                  <c:v>47.978602228215401</c:v>
                </c:pt>
                <c:pt idx="168687">
                  <c:v>47.978704975152098</c:v>
                </c:pt>
                <c:pt idx="168688">
                  <c:v>47.9788077217599</c:v>
                </c:pt>
                <c:pt idx="168689">
                  <c:v>47.978910468038897</c:v>
                </c:pt>
                <c:pt idx="168690">
                  <c:v>47.9790132139889</c:v>
                </c:pt>
                <c:pt idx="168691">
                  <c:v>47.979115959610098</c:v>
                </c:pt>
                <c:pt idx="168692">
                  <c:v>47.979218704902301</c:v>
                </c:pt>
                <c:pt idx="168693">
                  <c:v>47.979321449865701</c:v>
                </c:pt>
                <c:pt idx="168694">
                  <c:v>47.979424194500297</c:v>
                </c:pt>
                <c:pt idx="168695">
                  <c:v>47.979526938805897</c:v>
                </c:pt>
                <c:pt idx="168696">
                  <c:v>47.979629682782701</c:v>
                </c:pt>
                <c:pt idx="168697">
                  <c:v>47.979732426430601</c:v>
                </c:pt>
                <c:pt idx="168698">
                  <c:v>47.979835169749599</c:v>
                </c:pt>
                <c:pt idx="168699">
                  <c:v>47.9799379127397</c:v>
                </c:pt>
                <c:pt idx="168700">
                  <c:v>47.980040655400998</c:v>
                </c:pt>
                <c:pt idx="168701">
                  <c:v>47.9801433977334</c:v>
                </c:pt>
                <c:pt idx="168702">
                  <c:v>47.980246139736998</c:v>
                </c:pt>
                <c:pt idx="168703">
                  <c:v>47.980348881411601</c:v>
                </c:pt>
                <c:pt idx="168704">
                  <c:v>47.9804516227574</c:v>
                </c:pt>
                <c:pt idx="168705">
                  <c:v>47.980554363774402</c:v>
                </c:pt>
                <c:pt idx="168706">
                  <c:v>47.980657104462502</c:v>
                </c:pt>
                <c:pt idx="168707">
                  <c:v>47.980759844821698</c:v>
                </c:pt>
                <c:pt idx="168708">
                  <c:v>47.980862584851998</c:v>
                </c:pt>
                <c:pt idx="168709">
                  <c:v>47.980965324553502</c:v>
                </c:pt>
                <c:pt idx="168710">
                  <c:v>47.981068063926102</c:v>
                </c:pt>
                <c:pt idx="168711">
                  <c:v>47.981170802969899</c:v>
                </c:pt>
                <c:pt idx="168712">
                  <c:v>47.9812735416848</c:v>
                </c:pt>
                <c:pt idx="168713">
                  <c:v>47.981376280070897</c:v>
                </c:pt>
                <c:pt idx="168714">
                  <c:v>47.981479018128098</c:v>
                </c:pt>
                <c:pt idx="168715">
                  <c:v>47.981581755856404</c:v>
                </c:pt>
                <c:pt idx="168716">
                  <c:v>47.981684493255898</c:v>
                </c:pt>
                <c:pt idx="168717">
                  <c:v>47.981787230326503</c:v>
                </c:pt>
                <c:pt idx="168718">
                  <c:v>47.981889967068298</c:v>
                </c:pt>
                <c:pt idx="168719">
                  <c:v>47.981992703481197</c:v>
                </c:pt>
                <c:pt idx="168720">
                  <c:v>47.982095439565299</c:v>
                </c:pt>
                <c:pt idx="168721">
                  <c:v>47.982198175320498</c:v>
                </c:pt>
                <c:pt idx="168722">
                  <c:v>47.982300910746901</c:v>
                </c:pt>
                <c:pt idx="168723">
                  <c:v>47.9824036458444</c:v>
                </c:pt>
                <c:pt idx="168724">
                  <c:v>47.982506380613103</c:v>
                </c:pt>
                <c:pt idx="168725">
                  <c:v>47.982609115053002</c:v>
                </c:pt>
                <c:pt idx="168726">
                  <c:v>47.982711849163998</c:v>
                </c:pt>
                <c:pt idx="168727">
                  <c:v>47.982814582946098</c:v>
                </c:pt>
                <c:pt idx="168728">
                  <c:v>47.982917316399401</c:v>
                </c:pt>
                <c:pt idx="168729">
                  <c:v>47.983020049523901</c:v>
                </c:pt>
                <c:pt idx="168730">
                  <c:v>47.983122782319597</c:v>
                </c:pt>
                <c:pt idx="168731">
                  <c:v>47.983225514786298</c:v>
                </c:pt>
                <c:pt idx="168732">
                  <c:v>47.983328246924302</c:v>
                </c:pt>
                <c:pt idx="168733">
                  <c:v>47.983430978733402</c:v>
                </c:pt>
                <c:pt idx="168734">
                  <c:v>47.983533710213699</c:v>
                </c:pt>
                <c:pt idx="168735">
                  <c:v>47.983636441365199</c:v>
                </c:pt>
                <c:pt idx="168736">
                  <c:v>47.983739172187803</c:v>
                </c:pt>
                <c:pt idx="168737">
                  <c:v>47.983841902681597</c:v>
                </c:pt>
                <c:pt idx="168738">
                  <c:v>47.983944632846502</c:v>
                </c:pt>
                <c:pt idx="168739">
                  <c:v>47.984047362682603</c:v>
                </c:pt>
                <c:pt idx="168740">
                  <c:v>47.984150092189999</c:v>
                </c:pt>
                <c:pt idx="168741">
                  <c:v>47.984252821368401</c:v>
                </c:pt>
                <c:pt idx="168742">
                  <c:v>47.984355550218098</c:v>
                </c:pt>
                <c:pt idx="168743">
                  <c:v>47.984458278738899</c:v>
                </c:pt>
                <c:pt idx="168744">
                  <c:v>47.984561006930903</c:v>
                </c:pt>
                <c:pt idx="168745">
                  <c:v>47.984663734793997</c:v>
                </c:pt>
                <c:pt idx="168746">
                  <c:v>47.984766462328402</c:v>
                </c:pt>
                <c:pt idx="168747">
                  <c:v>47.984869189533903</c:v>
                </c:pt>
                <c:pt idx="168748">
                  <c:v>47.984971916410601</c:v>
                </c:pt>
                <c:pt idx="168749">
                  <c:v>47.985074642958502</c:v>
                </c:pt>
                <c:pt idx="168750">
                  <c:v>47.985177369177499</c:v>
                </c:pt>
                <c:pt idx="168751">
                  <c:v>47.9852800950678</c:v>
                </c:pt>
                <c:pt idx="168752">
                  <c:v>47.985382820629198</c:v>
                </c:pt>
                <c:pt idx="168753">
                  <c:v>47.985485545861799</c:v>
                </c:pt>
                <c:pt idx="168754">
                  <c:v>47.985588270765597</c:v>
                </c:pt>
                <c:pt idx="168755">
                  <c:v>47.985690995340597</c:v>
                </c:pt>
                <c:pt idx="168756">
                  <c:v>47.985793719586802</c:v>
                </c:pt>
                <c:pt idx="168757">
                  <c:v>47.985896443504203</c:v>
                </c:pt>
                <c:pt idx="168758">
                  <c:v>47.9859991670927</c:v>
                </c:pt>
                <c:pt idx="168759">
                  <c:v>47.986101890352501</c:v>
                </c:pt>
                <c:pt idx="168760">
                  <c:v>47.986204613283398</c:v>
                </c:pt>
                <c:pt idx="168761">
                  <c:v>47.986307335885499</c:v>
                </c:pt>
                <c:pt idx="168762">
                  <c:v>47.986410058158803</c:v>
                </c:pt>
                <c:pt idx="168763">
                  <c:v>47.986512780103403</c:v>
                </c:pt>
                <c:pt idx="168764">
                  <c:v>47.986615501719101</c:v>
                </c:pt>
                <c:pt idx="168765">
                  <c:v>47.986718223006001</c:v>
                </c:pt>
                <c:pt idx="168766">
                  <c:v>47.986820943964098</c:v>
                </c:pt>
                <c:pt idx="168767">
                  <c:v>47.986923664593398</c:v>
                </c:pt>
                <c:pt idx="168768">
                  <c:v>47.987026384893902</c:v>
                </c:pt>
                <c:pt idx="168769">
                  <c:v>47.987129104865602</c:v>
                </c:pt>
                <c:pt idx="168770">
                  <c:v>47.987231824508598</c:v>
                </c:pt>
                <c:pt idx="168771">
                  <c:v>47.987334543822698</c:v>
                </c:pt>
                <c:pt idx="168772">
                  <c:v>47.987437262808001</c:v>
                </c:pt>
                <c:pt idx="168773">
                  <c:v>47.987539981464501</c:v>
                </c:pt>
                <c:pt idx="168774">
                  <c:v>47.987642699792303</c:v>
                </c:pt>
                <c:pt idx="168775">
                  <c:v>47.987745417791203</c:v>
                </c:pt>
                <c:pt idx="168776">
                  <c:v>47.987848135461398</c:v>
                </c:pt>
                <c:pt idx="168777">
                  <c:v>47.987950852802697</c:v>
                </c:pt>
                <c:pt idx="168778">
                  <c:v>47.9880535698153</c:v>
                </c:pt>
                <c:pt idx="168779">
                  <c:v>47.988156286499098</c:v>
                </c:pt>
                <c:pt idx="168780">
                  <c:v>47.9882590028541</c:v>
                </c:pt>
                <c:pt idx="168781">
                  <c:v>47.988361718880299</c:v>
                </c:pt>
                <c:pt idx="168782">
                  <c:v>47.988464434577701</c:v>
                </c:pt>
                <c:pt idx="168783">
                  <c:v>47.988567149946299</c:v>
                </c:pt>
                <c:pt idx="168784">
                  <c:v>47.9886698649862</c:v>
                </c:pt>
                <c:pt idx="168785">
                  <c:v>47.988772579697297</c:v>
                </c:pt>
                <c:pt idx="168786">
                  <c:v>47.988875294079598</c:v>
                </c:pt>
                <c:pt idx="168787">
                  <c:v>47.988978008133103</c:v>
                </c:pt>
                <c:pt idx="168788">
                  <c:v>47.989080721857803</c:v>
                </c:pt>
                <c:pt idx="168789">
                  <c:v>47.9891834352538</c:v>
                </c:pt>
                <c:pt idx="168790">
                  <c:v>47.989286148321</c:v>
                </c:pt>
                <c:pt idx="168791">
                  <c:v>47.989388861059403</c:v>
                </c:pt>
                <c:pt idx="168792">
                  <c:v>47.989491573469003</c:v>
                </c:pt>
                <c:pt idx="168793">
                  <c:v>47.989594285549899</c:v>
                </c:pt>
                <c:pt idx="168794">
                  <c:v>47.989696997301998</c:v>
                </c:pt>
                <c:pt idx="168795">
                  <c:v>47.9897997087253</c:v>
                </c:pt>
                <c:pt idx="168796">
                  <c:v>47.989902419819899</c:v>
                </c:pt>
                <c:pt idx="168797">
                  <c:v>47.990005130585601</c:v>
                </c:pt>
                <c:pt idx="168798">
                  <c:v>47.990107841022599</c:v>
                </c:pt>
                <c:pt idx="168799">
                  <c:v>47.9902105511309</c:v>
                </c:pt>
                <c:pt idx="168800">
                  <c:v>47.990313260910398</c:v>
                </c:pt>
                <c:pt idx="168801">
                  <c:v>47.990415970361099</c:v>
                </c:pt>
                <c:pt idx="168802">
                  <c:v>47.990518679483003</c:v>
                </c:pt>
                <c:pt idx="168803">
                  <c:v>47.990621388276203</c:v>
                </c:pt>
                <c:pt idx="168804">
                  <c:v>47.9907240967406</c:v>
                </c:pt>
                <c:pt idx="168805">
                  <c:v>47.990826804876299</c:v>
                </c:pt>
                <c:pt idx="168806">
                  <c:v>47.990929512683202</c:v>
                </c:pt>
                <c:pt idx="168807">
                  <c:v>47.991032220161401</c:v>
                </c:pt>
                <c:pt idx="168808">
                  <c:v>47.991134927310704</c:v>
                </c:pt>
                <c:pt idx="168809">
                  <c:v>47.991237634131402</c:v>
                </c:pt>
                <c:pt idx="168810">
                  <c:v>47.991340340623303</c:v>
                </c:pt>
                <c:pt idx="168811">
                  <c:v>47.991443046786401</c:v>
                </c:pt>
                <c:pt idx="168812">
                  <c:v>47.991545752620802</c:v>
                </c:pt>
                <c:pt idx="168813">
                  <c:v>47.991648458126399</c:v>
                </c:pt>
                <c:pt idx="168814">
                  <c:v>47.991751163303199</c:v>
                </c:pt>
                <c:pt idx="168815">
                  <c:v>47.991853868151402</c:v>
                </c:pt>
                <c:pt idx="168816">
                  <c:v>47.991956572670702</c:v>
                </c:pt>
                <c:pt idx="168817">
                  <c:v>47.992059276861397</c:v>
                </c:pt>
                <c:pt idx="168818">
                  <c:v>47.992161980723203</c:v>
                </c:pt>
                <c:pt idx="168819">
                  <c:v>47.992264684256298</c:v>
                </c:pt>
                <c:pt idx="168820">
                  <c:v>47.992367387460703</c:v>
                </c:pt>
                <c:pt idx="168821">
                  <c:v>47.992470090336397</c:v>
                </c:pt>
                <c:pt idx="168822">
                  <c:v>47.992572792883301</c:v>
                </c:pt>
                <c:pt idx="168823">
                  <c:v>47.992675495101402</c:v>
                </c:pt>
                <c:pt idx="168824">
                  <c:v>47.992778196990798</c:v>
                </c:pt>
                <c:pt idx="168825">
                  <c:v>47.992880898551498</c:v>
                </c:pt>
                <c:pt idx="168826">
                  <c:v>47.9929835997834</c:v>
                </c:pt>
                <c:pt idx="168827">
                  <c:v>47.993086300686599</c:v>
                </c:pt>
                <c:pt idx="168828">
                  <c:v>47.993189001261101</c:v>
                </c:pt>
                <c:pt idx="168829">
                  <c:v>47.993291701506799</c:v>
                </c:pt>
                <c:pt idx="168830">
                  <c:v>47.993394401423799</c:v>
                </c:pt>
                <c:pt idx="168831">
                  <c:v>47.993497101012103</c:v>
                </c:pt>
                <c:pt idx="168832">
                  <c:v>47.993599800271603</c:v>
                </c:pt>
                <c:pt idx="168833">
                  <c:v>47.993702499202399</c:v>
                </c:pt>
                <c:pt idx="168834">
                  <c:v>47.993805197804498</c:v>
                </c:pt>
                <c:pt idx="168835">
                  <c:v>47.993907896077801</c:v>
                </c:pt>
                <c:pt idx="168836">
                  <c:v>47.994010594022399</c:v>
                </c:pt>
                <c:pt idx="168837">
                  <c:v>47.9941132916383</c:v>
                </c:pt>
                <c:pt idx="168838">
                  <c:v>47.994215988925397</c:v>
                </c:pt>
                <c:pt idx="168839">
                  <c:v>47.994318685883897</c:v>
                </c:pt>
                <c:pt idx="168840">
                  <c:v>47.9944213825136</c:v>
                </c:pt>
                <c:pt idx="168841">
                  <c:v>47.994524078814599</c:v>
                </c:pt>
                <c:pt idx="168842">
                  <c:v>47.994626774786802</c:v>
                </c:pt>
                <c:pt idx="168843">
                  <c:v>47.9947294704304</c:v>
                </c:pt>
                <c:pt idx="168844">
                  <c:v>47.994832165745201</c:v>
                </c:pt>
                <c:pt idx="168845">
                  <c:v>47.994934860731298</c:v>
                </c:pt>
                <c:pt idx="168846">
                  <c:v>47.995037555388699</c:v>
                </c:pt>
                <c:pt idx="168847">
                  <c:v>47.995140249717302</c:v>
                </c:pt>
                <c:pt idx="168848">
                  <c:v>47.995242943717301</c:v>
                </c:pt>
                <c:pt idx="168849">
                  <c:v>47.995345637388503</c:v>
                </c:pt>
                <c:pt idx="168850">
                  <c:v>47.995448330731101</c:v>
                </c:pt>
                <c:pt idx="168851">
                  <c:v>47.995551023744902</c:v>
                </c:pt>
                <c:pt idx="168852">
                  <c:v>47.995653716429999</c:v>
                </c:pt>
                <c:pt idx="168853">
                  <c:v>47.995756408786399</c:v>
                </c:pt>
                <c:pt idx="168854">
                  <c:v>47.995859100814002</c:v>
                </c:pt>
                <c:pt idx="168855">
                  <c:v>47.995961792513</c:v>
                </c:pt>
                <c:pt idx="168856">
                  <c:v>47.996064483883302</c:v>
                </c:pt>
                <c:pt idx="168857">
                  <c:v>47.996167174924899</c:v>
                </c:pt>
                <c:pt idx="168858">
                  <c:v>47.9962698656377</c:v>
                </c:pt>
                <c:pt idx="168859">
                  <c:v>47.996372556021903</c:v>
                </c:pt>
                <c:pt idx="168860">
                  <c:v>47.996475246077303</c:v>
                </c:pt>
                <c:pt idx="168861">
                  <c:v>47.996577935804098</c:v>
                </c:pt>
                <c:pt idx="168862">
                  <c:v>47.996680625202103</c:v>
                </c:pt>
                <c:pt idx="168863">
                  <c:v>47.996783314271497</c:v>
                </c:pt>
                <c:pt idx="168864">
                  <c:v>47.996886003012101</c:v>
                </c:pt>
                <c:pt idx="168865">
                  <c:v>47.9969886914241</c:v>
                </c:pt>
                <c:pt idx="168866">
                  <c:v>47.997091379507303</c:v>
                </c:pt>
                <c:pt idx="168867">
                  <c:v>47.997194067261901</c:v>
                </c:pt>
                <c:pt idx="168868">
                  <c:v>47.997296754687703</c:v>
                </c:pt>
                <c:pt idx="168869">
                  <c:v>47.9973994417849</c:v>
                </c:pt>
                <c:pt idx="168870">
                  <c:v>47.9975021285534</c:v>
                </c:pt>
                <c:pt idx="168871">
                  <c:v>47.997604814993203</c:v>
                </c:pt>
                <c:pt idx="168872">
                  <c:v>47.997707501104301</c:v>
                </c:pt>
                <c:pt idx="168873">
                  <c:v>47.997810186886703</c:v>
                </c:pt>
                <c:pt idx="168874">
                  <c:v>47.9979128723404</c:v>
                </c:pt>
                <c:pt idx="168875">
                  <c:v>47.998015557465401</c:v>
                </c:pt>
                <c:pt idx="168876">
                  <c:v>47.998118242261803</c:v>
                </c:pt>
                <c:pt idx="168877">
                  <c:v>47.998220926729502</c:v>
                </c:pt>
                <c:pt idx="168878">
                  <c:v>47.998323610868397</c:v>
                </c:pt>
                <c:pt idx="168879">
                  <c:v>47.998426294678701</c:v>
                </c:pt>
                <c:pt idx="168880">
                  <c:v>47.998528978160401</c:v>
                </c:pt>
                <c:pt idx="168881">
                  <c:v>47.998631661313297</c:v>
                </c:pt>
                <c:pt idx="168882">
                  <c:v>47.998734344137503</c:v>
                </c:pt>
                <c:pt idx="168883">
                  <c:v>47.998837026633097</c:v>
                </c:pt>
                <c:pt idx="168884">
                  <c:v>47.998939708800002</c:v>
                </c:pt>
                <c:pt idx="168885">
                  <c:v>47.999042390638202</c:v>
                </c:pt>
                <c:pt idx="168886">
                  <c:v>47.999145072147797</c:v>
                </c:pt>
                <c:pt idx="168887">
                  <c:v>47.999247753328703</c:v>
                </c:pt>
                <c:pt idx="168888">
                  <c:v>47.999350434180897</c:v>
                </c:pt>
                <c:pt idx="168889">
                  <c:v>47.999453114704401</c:v>
                </c:pt>
                <c:pt idx="168890">
                  <c:v>47.999555794899202</c:v>
                </c:pt>
                <c:pt idx="168891">
                  <c:v>47.999658474765397</c:v>
                </c:pt>
                <c:pt idx="168892">
                  <c:v>47.999761154303002</c:v>
                </c:pt>
                <c:pt idx="168893">
                  <c:v>47.999863833511803</c:v>
                </c:pt>
                <c:pt idx="168894">
                  <c:v>47.999966512392</c:v>
                </c:pt>
                <c:pt idx="168895">
                  <c:v>48.000069190943499</c:v>
                </c:pt>
                <c:pt idx="168896">
                  <c:v>48.000171869166401</c:v>
                </c:pt>
                <c:pt idx="168897">
                  <c:v>48.000274547060499</c:v>
                </c:pt>
                <c:pt idx="168898">
                  <c:v>48.000377224626099</c:v>
                </c:pt>
                <c:pt idx="168899">
                  <c:v>48.000479901862903</c:v>
                </c:pt>
                <c:pt idx="168900">
                  <c:v>48.000582578771102</c:v>
                </c:pt>
                <c:pt idx="168901">
                  <c:v>48.000685255350703</c:v>
                </c:pt>
                <c:pt idx="168902">
                  <c:v>48.0007879316016</c:v>
                </c:pt>
                <c:pt idx="168903">
                  <c:v>48.0008906075238</c:v>
                </c:pt>
                <c:pt idx="168904">
                  <c:v>48.000993283117403</c:v>
                </c:pt>
                <c:pt idx="168905">
                  <c:v>48.001095958382301</c:v>
                </c:pt>
                <c:pt idx="168906">
                  <c:v>48.001198633318502</c:v>
                </c:pt>
                <c:pt idx="168907">
                  <c:v>48.001301307926099</c:v>
                </c:pt>
                <c:pt idx="168908">
                  <c:v>48.001403982205098</c:v>
                </c:pt>
                <c:pt idx="168909">
                  <c:v>48.001506656155399</c:v>
                </c:pt>
                <c:pt idx="168910">
                  <c:v>48.001609329776997</c:v>
                </c:pt>
                <c:pt idx="168911">
                  <c:v>48.001712003070097</c:v>
                </c:pt>
                <c:pt idx="168912">
                  <c:v>48.0018146760344</c:v>
                </c:pt>
                <c:pt idx="168913">
                  <c:v>48.001917348670098</c:v>
                </c:pt>
                <c:pt idx="168914">
                  <c:v>48.002020020977199</c:v>
                </c:pt>
                <c:pt idx="168915">
                  <c:v>48.002122692955602</c:v>
                </c:pt>
                <c:pt idx="168916">
                  <c:v>48.002225364605401</c:v>
                </c:pt>
                <c:pt idx="168917">
                  <c:v>48.002328035926503</c:v>
                </c:pt>
                <c:pt idx="168918">
                  <c:v>48.002430706919</c:v>
                </c:pt>
                <c:pt idx="168919">
                  <c:v>48.0025333775828</c:v>
                </c:pt>
                <c:pt idx="168920">
                  <c:v>48.002636047918003</c:v>
                </c:pt>
                <c:pt idx="168921">
                  <c:v>48.002738717924601</c:v>
                </c:pt>
                <c:pt idx="168922">
                  <c:v>48.002841387602601</c:v>
                </c:pt>
                <c:pt idx="168923">
                  <c:v>48.002944056951897</c:v>
                </c:pt>
                <c:pt idx="168924">
                  <c:v>48.003046725972503</c:v>
                </c:pt>
                <c:pt idx="168925">
                  <c:v>48.003149394664497</c:v>
                </c:pt>
                <c:pt idx="168926">
                  <c:v>48.003252063027901</c:v>
                </c:pt>
                <c:pt idx="168927">
                  <c:v>48.0033547310627</c:v>
                </c:pt>
                <c:pt idx="168928">
                  <c:v>48.003457398768802</c:v>
                </c:pt>
                <c:pt idx="168929">
                  <c:v>48.003560066146299</c:v>
                </c:pt>
                <c:pt idx="168930">
                  <c:v>48.003662733195199</c:v>
                </c:pt>
                <c:pt idx="168931">
                  <c:v>48.003765399915402</c:v>
                </c:pt>
                <c:pt idx="168932">
                  <c:v>48.003868066307099</c:v>
                </c:pt>
                <c:pt idx="168933">
                  <c:v>48.00397073237</c:v>
                </c:pt>
                <c:pt idx="168934">
                  <c:v>48.004073398104403</c:v>
                </c:pt>
                <c:pt idx="168935">
                  <c:v>48.004176063510101</c:v>
                </c:pt>
                <c:pt idx="168936">
                  <c:v>48.004278728587302</c:v>
                </c:pt>
                <c:pt idx="168937">
                  <c:v>48.004381393335798</c:v>
                </c:pt>
                <c:pt idx="168938">
                  <c:v>48.004484057755597</c:v>
                </c:pt>
                <c:pt idx="168939">
                  <c:v>48.004586721846898</c:v>
                </c:pt>
                <c:pt idx="168940">
                  <c:v>48.004689385609502</c:v>
                </c:pt>
                <c:pt idx="168941">
                  <c:v>48.004792049043601</c:v>
                </c:pt>
                <c:pt idx="168942">
                  <c:v>48.004894712148896</c:v>
                </c:pt>
                <c:pt idx="168943">
                  <c:v>48.004997374925701</c:v>
                </c:pt>
                <c:pt idx="168944">
                  <c:v>48.0051000373739</c:v>
                </c:pt>
                <c:pt idx="168945">
                  <c:v>48.005202699493502</c:v>
                </c:pt>
                <c:pt idx="168946">
                  <c:v>48.0053053612844</c:v>
                </c:pt>
                <c:pt idx="168947">
                  <c:v>48.005408022746799</c:v>
                </c:pt>
                <c:pt idx="168948">
                  <c:v>48.005510683880502</c:v>
                </c:pt>
                <c:pt idx="168949">
                  <c:v>48.005613344685599</c:v>
                </c:pt>
                <c:pt idx="168950">
                  <c:v>48.0057160051621</c:v>
                </c:pt>
                <c:pt idx="168951">
                  <c:v>48.005818665310002</c:v>
                </c:pt>
                <c:pt idx="168952">
                  <c:v>48.0059213251293</c:v>
                </c:pt>
                <c:pt idx="168953">
                  <c:v>48.006023984620001</c:v>
                </c:pt>
                <c:pt idx="168954">
                  <c:v>48.006126643782103</c:v>
                </c:pt>
                <c:pt idx="168955">
                  <c:v>48.006229302615601</c:v>
                </c:pt>
                <c:pt idx="168956">
                  <c:v>48.006331961120502</c:v>
                </c:pt>
                <c:pt idx="168957">
                  <c:v>48.006434619296698</c:v>
                </c:pt>
                <c:pt idx="168958">
                  <c:v>48.006537277144403</c:v>
                </c:pt>
                <c:pt idx="168959">
                  <c:v>48.006639934663497</c:v>
                </c:pt>
                <c:pt idx="168960">
                  <c:v>48.006742591854</c:v>
                </c:pt>
                <c:pt idx="168961">
                  <c:v>48.006845248715898</c:v>
                </c:pt>
                <c:pt idx="168962">
                  <c:v>48.006947905249199</c:v>
                </c:pt>
                <c:pt idx="168963">
                  <c:v>48.007050561453902</c:v>
                </c:pt>
                <c:pt idx="168964">
                  <c:v>48.00715321733</c:v>
                </c:pt>
                <c:pt idx="168965">
                  <c:v>48.007255872877501</c:v>
                </c:pt>
                <c:pt idx="168966">
                  <c:v>48.007358528096397</c:v>
                </c:pt>
                <c:pt idx="168967">
                  <c:v>48.007461182986702</c:v>
                </c:pt>
                <c:pt idx="168968">
                  <c:v>48.007563837548503</c:v>
                </c:pt>
                <c:pt idx="168969">
                  <c:v>48.007666491781599</c:v>
                </c:pt>
                <c:pt idx="168970">
                  <c:v>48.007769145686197</c:v>
                </c:pt>
                <c:pt idx="168971">
                  <c:v>48.007871799262197</c:v>
                </c:pt>
                <c:pt idx="168972">
                  <c:v>48.0079744525096</c:v>
                </c:pt>
                <c:pt idx="168973">
                  <c:v>48.008077105428399</c:v>
                </c:pt>
                <c:pt idx="168974">
                  <c:v>48.008179758018599</c:v>
                </c:pt>
                <c:pt idx="168975">
                  <c:v>48.008282410280302</c:v>
                </c:pt>
                <c:pt idx="168976">
                  <c:v>48.008385062213399</c:v>
                </c:pt>
                <c:pt idx="168977">
                  <c:v>48.0084877138178</c:v>
                </c:pt>
                <c:pt idx="168978">
                  <c:v>48.008590365093802</c:v>
                </c:pt>
                <c:pt idx="168979">
                  <c:v>48.0086930160411</c:v>
                </c:pt>
                <c:pt idx="168980">
                  <c:v>48.0087956666598</c:v>
                </c:pt>
                <c:pt idx="168981">
                  <c:v>48.008898316950003</c:v>
                </c:pt>
                <c:pt idx="168982">
                  <c:v>48.0090009669116</c:v>
                </c:pt>
                <c:pt idx="168983">
                  <c:v>48.009103616544699</c:v>
                </c:pt>
                <c:pt idx="168984">
                  <c:v>48.009206265849102</c:v>
                </c:pt>
                <c:pt idx="168985">
                  <c:v>48.009308914824999</c:v>
                </c:pt>
                <c:pt idx="168986">
                  <c:v>48.009411563472298</c:v>
                </c:pt>
                <c:pt idx="168987">
                  <c:v>48.0095142117911</c:v>
                </c:pt>
                <c:pt idx="168988">
                  <c:v>48.009616859781303</c:v>
                </c:pt>
                <c:pt idx="168989">
                  <c:v>48.009719507442902</c:v>
                </c:pt>
                <c:pt idx="168990">
                  <c:v>48.009822154775897</c:v>
                </c:pt>
                <c:pt idx="168991">
                  <c:v>48.0099248017804</c:v>
                </c:pt>
                <c:pt idx="168992">
                  <c:v>48.010027448456299</c:v>
                </c:pt>
                <c:pt idx="168993">
                  <c:v>48.010130094803699</c:v>
                </c:pt>
                <c:pt idx="168994">
                  <c:v>48.010232740822502</c:v>
                </c:pt>
                <c:pt idx="168995">
                  <c:v>48.0103353865127</c:v>
                </c:pt>
                <c:pt idx="168996">
                  <c:v>48.010438031874401</c:v>
                </c:pt>
                <c:pt idx="168997">
                  <c:v>48.010540676907503</c:v>
                </c:pt>
                <c:pt idx="168998">
                  <c:v>48.010643321612001</c:v>
                </c:pt>
                <c:pt idx="168999">
                  <c:v>48.010745965988001</c:v>
                </c:pt>
                <c:pt idx="169000">
                  <c:v>48.010848610035502</c:v>
                </c:pt>
                <c:pt idx="169001">
                  <c:v>48.010951253754399</c:v>
                </c:pt>
                <c:pt idx="169002">
                  <c:v>48.011053897144699</c:v>
                </c:pt>
                <c:pt idx="169003">
                  <c:v>48.0111565402065</c:v>
                </c:pt>
                <c:pt idx="169004">
                  <c:v>48.011259182939703</c:v>
                </c:pt>
                <c:pt idx="169005">
                  <c:v>48.011361825344402</c:v>
                </c:pt>
                <c:pt idx="169006">
                  <c:v>48.011464467420602</c:v>
                </c:pt>
                <c:pt idx="169007">
                  <c:v>48.011567109168098</c:v>
                </c:pt>
                <c:pt idx="169008">
                  <c:v>48.011669750587203</c:v>
                </c:pt>
                <c:pt idx="169009">
                  <c:v>48.011772391677702</c:v>
                </c:pt>
                <c:pt idx="169010">
                  <c:v>48.011875032439598</c:v>
                </c:pt>
                <c:pt idx="169011">
                  <c:v>48.011977672873002</c:v>
                </c:pt>
                <c:pt idx="169012">
                  <c:v>48.012080312977901</c:v>
                </c:pt>
                <c:pt idx="169013">
                  <c:v>48.012182952754202</c:v>
                </c:pt>
                <c:pt idx="169014">
                  <c:v>48.012285592201998</c:v>
                </c:pt>
                <c:pt idx="169015">
                  <c:v>48.012388231321196</c:v>
                </c:pt>
                <c:pt idx="169016">
                  <c:v>48.012490870111897</c:v>
                </c:pt>
                <c:pt idx="169017">
                  <c:v>48.012593508574099</c:v>
                </c:pt>
                <c:pt idx="169018">
                  <c:v>48.012696146707697</c:v>
                </c:pt>
                <c:pt idx="169019">
                  <c:v>48.012798784512803</c:v>
                </c:pt>
                <c:pt idx="169020">
                  <c:v>48.012901421989397</c:v>
                </c:pt>
                <c:pt idx="169021">
                  <c:v>48.013004059137401</c:v>
                </c:pt>
                <c:pt idx="169022">
                  <c:v>48.0131066959569</c:v>
                </c:pt>
                <c:pt idx="169023">
                  <c:v>48.013209332447801</c:v>
                </c:pt>
                <c:pt idx="169024">
                  <c:v>48.013311968610303</c:v>
                </c:pt>
                <c:pt idx="169025">
                  <c:v>48.013414604444201</c:v>
                </c:pt>
                <c:pt idx="169026">
                  <c:v>48.0135172399495</c:v>
                </c:pt>
                <c:pt idx="169027">
                  <c:v>48.013619875126402</c:v>
                </c:pt>
                <c:pt idx="169028">
                  <c:v>48.013722509974698</c:v>
                </c:pt>
                <c:pt idx="169029">
                  <c:v>48.013825144494497</c:v>
                </c:pt>
                <c:pt idx="169030">
                  <c:v>48.013927778685797</c:v>
                </c:pt>
                <c:pt idx="169031">
                  <c:v>48.0140304125485</c:v>
                </c:pt>
                <c:pt idx="169032">
                  <c:v>48.014133046082698</c:v>
                </c:pt>
                <c:pt idx="169033">
                  <c:v>48.014235679288397</c:v>
                </c:pt>
                <c:pt idx="169034">
                  <c:v>48.014338312165599</c:v>
                </c:pt>
                <c:pt idx="169035">
                  <c:v>48.014440944714302</c:v>
                </c:pt>
                <c:pt idx="169036">
                  <c:v>48.0145435769344</c:v>
                </c:pt>
                <c:pt idx="169037">
                  <c:v>48.0146462088261</c:v>
                </c:pt>
                <c:pt idx="169038">
                  <c:v>48.014748840389203</c:v>
                </c:pt>
                <c:pt idx="169039">
                  <c:v>48.0148514716238</c:v>
                </c:pt>
                <c:pt idx="169040">
                  <c:v>48.014954102529899</c:v>
                </c:pt>
                <c:pt idx="169041">
                  <c:v>48.0150567331075</c:v>
                </c:pt>
                <c:pt idx="169042">
                  <c:v>48.015159363356503</c:v>
                </c:pt>
                <c:pt idx="169043">
                  <c:v>48.0152619932771</c:v>
                </c:pt>
                <c:pt idx="169044">
                  <c:v>48.0153646228691</c:v>
                </c:pt>
                <c:pt idx="169045">
                  <c:v>48.015467252132702</c:v>
                </c:pt>
                <c:pt idx="169046">
                  <c:v>48.015569881067698</c:v>
                </c:pt>
                <c:pt idx="169047">
                  <c:v>48.015672509674197</c:v>
                </c:pt>
                <c:pt idx="169048">
                  <c:v>48.015775137952197</c:v>
                </c:pt>
                <c:pt idx="169049">
                  <c:v>48.015877765901699</c:v>
                </c:pt>
                <c:pt idx="169050">
                  <c:v>48.015980393522703</c:v>
                </c:pt>
                <c:pt idx="169051">
                  <c:v>48.016083020815302</c:v>
                </c:pt>
                <c:pt idx="169052">
                  <c:v>48.016185647779302</c:v>
                </c:pt>
                <c:pt idx="169053">
                  <c:v>48.016288274414798</c:v>
                </c:pt>
                <c:pt idx="169054">
                  <c:v>48.016390900721802</c:v>
                </c:pt>
                <c:pt idx="169055">
                  <c:v>48.016493526700302</c:v>
                </c:pt>
                <c:pt idx="169056">
                  <c:v>48.016596152350303</c:v>
                </c:pt>
                <c:pt idx="169057">
                  <c:v>48.016698777671799</c:v>
                </c:pt>
                <c:pt idx="169058">
                  <c:v>48.016801402664903</c:v>
                </c:pt>
                <c:pt idx="169059">
                  <c:v>48.016904027329403</c:v>
                </c:pt>
                <c:pt idx="169060">
                  <c:v>48.017006651665397</c:v>
                </c:pt>
                <c:pt idx="169061">
                  <c:v>48.017109275673</c:v>
                </c:pt>
                <c:pt idx="169062">
                  <c:v>48.017211899351999</c:v>
                </c:pt>
                <c:pt idx="169063">
                  <c:v>48.017314522702598</c:v>
                </c:pt>
                <c:pt idx="169064">
                  <c:v>48.0174171457247</c:v>
                </c:pt>
                <c:pt idx="169065">
                  <c:v>48.017519768418303</c:v>
                </c:pt>
                <c:pt idx="169066">
                  <c:v>48.017622390783401</c:v>
                </c:pt>
                <c:pt idx="169067">
                  <c:v>48.017725012820001</c:v>
                </c:pt>
                <c:pt idx="169068">
                  <c:v>48.017827634528103</c:v>
                </c:pt>
                <c:pt idx="169069">
                  <c:v>48.0179302559078</c:v>
                </c:pt>
                <c:pt idx="169070">
                  <c:v>48.018032876958998</c:v>
                </c:pt>
                <c:pt idx="169071">
                  <c:v>48.018135497681698</c:v>
                </c:pt>
                <c:pt idx="169072">
                  <c:v>48.018238118075899</c:v>
                </c:pt>
                <c:pt idx="169073">
                  <c:v>48.018340738141603</c:v>
                </c:pt>
                <c:pt idx="169074">
                  <c:v>48.018443357878901</c:v>
                </c:pt>
                <c:pt idx="169075">
                  <c:v>48.018545977287602</c:v>
                </c:pt>
                <c:pt idx="169076">
                  <c:v>48.018648596367903</c:v>
                </c:pt>
                <c:pt idx="169077">
                  <c:v>48.018751215119799</c:v>
                </c:pt>
                <c:pt idx="169078">
                  <c:v>48.018853833543098</c:v>
                </c:pt>
                <c:pt idx="169079">
                  <c:v>48.018956451637997</c:v>
                </c:pt>
                <c:pt idx="169080">
                  <c:v>48.019059069404399</c:v>
                </c:pt>
                <c:pt idx="169081">
                  <c:v>48.019161686842402</c:v>
                </c:pt>
                <c:pt idx="169082">
                  <c:v>48.0192643039518</c:v>
                </c:pt>
                <c:pt idx="169083">
                  <c:v>48.019366920732899</c:v>
                </c:pt>
                <c:pt idx="169084">
                  <c:v>48.019469537185401</c:v>
                </c:pt>
                <c:pt idx="169085">
                  <c:v>48.019572153309497</c:v>
                </c:pt>
                <c:pt idx="169086">
                  <c:v>48.019674769105102</c:v>
                </c:pt>
                <c:pt idx="169087">
                  <c:v>48.019777384572201</c:v>
                </c:pt>
                <c:pt idx="169088">
                  <c:v>48.019879999710902</c:v>
                </c:pt>
                <c:pt idx="169089">
                  <c:v>48.019982614521098</c:v>
                </c:pt>
                <c:pt idx="169090">
                  <c:v>48.020085229002902</c:v>
                </c:pt>
                <c:pt idx="169091">
                  <c:v>48.020187843156201</c:v>
                </c:pt>
                <c:pt idx="169092">
                  <c:v>48.020290456981002</c:v>
                </c:pt>
                <c:pt idx="169093">
                  <c:v>48.020393070477397</c:v>
                </c:pt>
                <c:pt idx="169094">
                  <c:v>48.020495683645301</c:v>
                </c:pt>
                <c:pt idx="169095">
                  <c:v>48.020598296484799</c:v>
                </c:pt>
                <c:pt idx="169096">
                  <c:v>48.020700908995799</c:v>
                </c:pt>
                <c:pt idx="169097">
                  <c:v>48.020803521178301</c:v>
                </c:pt>
                <c:pt idx="169098">
                  <c:v>48.020906133032497</c:v>
                </c:pt>
                <c:pt idx="169099">
                  <c:v>48.021008744558102</c:v>
                </c:pt>
                <c:pt idx="169100">
                  <c:v>48.021111355755302</c:v>
                </c:pt>
                <c:pt idx="169101">
                  <c:v>48.021213966624103</c:v>
                </c:pt>
                <c:pt idx="169102">
                  <c:v>48.021316577164399</c:v>
                </c:pt>
                <c:pt idx="169103">
                  <c:v>48.021419187376203</c:v>
                </c:pt>
                <c:pt idx="169104">
                  <c:v>48.021521797259602</c:v>
                </c:pt>
                <c:pt idx="169105">
                  <c:v>48.021624406814603</c:v>
                </c:pt>
                <c:pt idx="169106">
                  <c:v>48.021727016041098</c:v>
                </c:pt>
                <c:pt idx="169107">
                  <c:v>48.021829624939201</c:v>
                </c:pt>
                <c:pt idx="169108">
                  <c:v>48.021932233508899</c:v>
                </c:pt>
                <c:pt idx="169109">
                  <c:v>48.022034841750099</c:v>
                </c:pt>
                <c:pt idx="169110">
                  <c:v>48.0221374496628</c:v>
                </c:pt>
                <c:pt idx="169111">
                  <c:v>48.022240057247103</c:v>
                </c:pt>
                <c:pt idx="169112">
                  <c:v>48.022342664503</c:v>
                </c:pt>
                <c:pt idx="169113">
                  <c:v>48.022445271430499</c:v>
                </c:pt>
                <c:pt idx="169114">
                  <c:v>48.022547878029499</c:v>
                </c:pt>
                <c:pt idx="169115">
                  <c:v>48.022650484300101</c:v>
                </c:pt>
                <c:pt idx="169116">
                  <c:v>48.022753090242198</c:v>
                </c:pt>
                <c:pt idx="169117">
                  <c:v>48.022855695855903</c:v>
                </c:pt>
                <c:pt idx="169118">
                  <c:v>48.022958301141202</c:v>
                </c:pt>
                <c:pt idx="169119">
                  <c:v>48.023060906098003</c:v>
                </c:pt>
                <c:pt idx="169120">
                  <c:v>48.023163510726498</c:v>
                </c:pt>
                <c:pt idx="169121">
                  <c:v>48.023266115026502</c:v>
                </c:pt>
                <c:pt idx="169122">
                  <c:v>48.023368718998</c:v>
                </c:pt>
                <c:pt idx="169123">
                  <c:v>48.0234713226411</c:v>
                </c:pt>
                <c:pt idx="169124">
                  <c:v>48.023573925955901</c:v>
                </c:pt>
                <c:pt idx="169125">
                  <c:v>48.023676528942197</c:v>
                </c:pt>
                <c:pt idx="169126">
                  <c:v>48.023779131600001</c:v>
                </c:pt>
                <c:pt idx="169127">
                  <c:v>48.0238817339295</c:v>
                </c:pt>
                <c:pt idx="169128">
                  <c:v>48.0239843359305</c:v>
                </c:pt>
                <c:pt idx="169129">
                  <c:v>48.024086937603101</c:v>
                </c:pt>
                <c:pt idx="169130">
                  <c:v>48.024189538947297</c:v>
                </c:pt>
                <c:pt idx="169131">
                  <c:v>48.024292139963002</c:v>
                </c:pt>
                <c:pt idx="169132">
                  <c:v>48.024394740650401</c:v>
                </c:pt>
                <c:pt idx="169133">
                  <c:v>48.024497341009301</c:v>
                </c:pt>
                <c:pt idx="169134">
                  <c:v>48.024599941039803</c:v>
                </c:pt>
                <c:pt idx="169135">
                  <c:v>48.024702540741899</c:v>
                </c:pt>
                <c:pt idx="169136">
                  <c:v>48.024805140115603</c:v>
                </c:pt>
                <c:pt idx="169137">
                  <c:v>48.024907739160902</c:v>
                </c:pt>
                <c:pt idx="169138">
                  <c:v>48.025010337877802</c:v>
                </c:pt>
                <c:pt idx="169139">
                  <c:v>48.025112936266197</c:v>
                </c:pt>
                <c:pt idx="169140">
                  <c:v>48.0252155343263</c:v>
                </c:pt>
                <c:pt idx="169141">
                  <c:v>48.025318132057997</c:v>
                </c:pt>
                <c:pt idx="169142">
                  <c:v>48.025420729461203</c:v>
                </c:pt>
                <c:pt idx="169143">
                  <c:v>48.025523326536003</c:v>
                </c:pt>
                <c:pt idx="169144">
                  <c:v>48.025625923282497</c:v>
                </c:pt>
                <c:pt idx="169145">
                  <c:v>48.0257285197005</c:v>
                </c:pt>
                <c:pt idx="169146">
                  <c:v>48.025831115790098</c:v>
                </c:pt>
                <c:pt idx="169147">
                  <c:v>48.025933711551303</c:v>
                </c:pt>
                <c:pt idx="169148">
                  <c:v>48.026036306984203</c:v>
                </c:pt>
                <c:pt idx="169149">
                  <c:v>48.026138902088597</c:v>
                </c:pt>
                <c:pt idx="169150">
                  <c:v>48.0262414968646</c:v>
                </c:pt>
                <c:pt idx="169151">
                  <c:v>48.026344091312197</c:v>
                </c:pt>
                <c:pt idx="169152">
                  <c:v>48.026446685431502</c:v>
                </c:pt>
                <c:pt idx="169153">
                  <c:v>48.026549279222301</c:v>
                </c:pt>
                <c:pt idx="169154">
                  <c:v>48.026651872684802</c:v>
                </c:pt>
                <c:pt idx="169155">
                  <c:v>48.026754465818797</c:v>
                </c:pt>
                <c:pt idx="169156">
                  <c:v>48.0268570586245</c:v>
                </c:pt>
                <c:pt idx="169157">
                  <c:v>48.026959651101798</c:v>
                </c:pt>
                <c:pt idx="169158">
                  <c:v>48.027062243250597</c:v>
                </c:pt>
                <c:pt idx="169159">
                  <c:v>48.027164835071098</c:v>
                </c:pt>
                <c:pt idx="169160">
                  <c:v>48.027267426563199</c:v>
                </c:pt>
                <c:pt idx="169161">
                  <c:v>48.027370017727002</c:v>
                </c:pt>
                <c:pt idx="169162">
                  <c:v>48.027472608562299</c:v>
                </c:pt>
                <c:pt idx="169163">
                  <c:v>48.027575199069297</c:v>
                </c:pt>
                <c:pt idx="169164">
                  <c:v>48.027677789247797</c:v>
                </c:pt>
                <c:pt idx="169165">
                  <c:v>48.027780379097997</c:v>
                </c:pt>
                <c:pt idx="169166">
                  <c:v>48.027882968619799</c:v>
                </c:pt>
                <c:pt idx="169167">
                  <c:v>48.027985557813203</c:v>
                </c:pt>
                <c:pt idx="169168">
                  <c:v>48.0280881466783</c:v>
                </c:pt>
                <c:pt idx="169169">
                  <c:v>48.028190735214999</c:v>
                </c:pt>
                <c:pt idx="169170">
                  <c:v>48.028293323423298</c:v>
                </c:pt>
                <c:pt idx="169171">
                  <c:v>48.0283959113032</c:v>
                </c:pt>
                <c:pt idx="169172">
                  <c:v>48.028498498854702</c:v>
                </c:pt>
                <c:pt idx="169173">
                  <c:v>48.028601086077899</c:v>
                </c:pt>
                <c:pt idx="169174">
                  <c:v>48.028703672972703</c:v>
                </c:pt>
                <c:pt idx="169175">
                  <c:v>48.028806259539103</c:v>
                </c:pt>
                <c:pt idx="169176">
                  <c:v>48.028908845777202</c:v>
                </c:pt>
                <c:pt idx="169177">
                  <c:v>48.029011431686897</c:v>
                </c:pt>
                <c:pt idx="169178">
                  <c:v>48.029114017268199</c:v>
                </c:pt>
                <c:pt idx="169179">
                  <c:v>48.029216602521103</c:v>
                </c:pt>
                <c:pt idx="169180">
                  <c:v>48.029319187445701</c:v>
                </c:pt>
                <c:pt idx="169181">
                  <c:v>48.0294217720419</c:v>
                </c:pt>
                <c:pt idx="169182">
                  <c:v>48.0295243563098</c:v>
                </c:pt>
                <c:pt idx="169183">
                  <c:v>48.029626940249301</c:v>
                </c:pt>
                <c:pt idx="169184">
                  <c:v>48.029729523860397</c:v>
                </c:pt>
                <c:pt idx="169185">
                  <c:v>48.0298321071432</c:v>
                </c:pt>
                <c:pt idx="169186">
                  <c:v>48.029934690097598</c:v>
                </c:pt>
                <c:pt idx="169187">
                  <c:v>48.030037272723597</c:v>
                </c:pt>
                <c:pt idx="169188">
                  <c:v>48.030139855021297</c:v>
                </c:pt>
                <c:pt idx="169189">
                  <c:v>48.030242436990598</c:v>
                </c:pt>
                <c:pt idx="169190">
                  <c:v>48.0303450186316</c:v>
                </c:pt>
                <c:pt idx="169191">
                  <c:v>48.030447599944303</c:v>
                </c:pt>
                <c:pt idx="169192">
                  <c:v>48.0305501809285</c:v>
                </c:pt>
                <c:pt idx="169193">
                  <c:v>48.030652761584399</c:v>
                </c:pt>
                <c:pt idx="169194">
                  <c:v>48.030755341911998</c:v>
                </c:pt>
                <c:pt idx="169195">
                  <c:v>48.030857921911199</c:v>
                </c:pt>
                <c:pt idx="169196">
                  <c:v>48.030960501582101</c:v>
                </c:pt>
                <c:pt idx="169197">
                  <c:v>48.031063080924604</c:v>
                </c:pt>
                <c:pt idx="169198">
                  <c:v>48.0311656599388</c:v>
                </c:pt>
                <c:pt idx="169199">
                  <c:v>48.031268238624598</c:v>
                </c:pt>
                <c:pt idx="169200">
                  <c:v>48.031370816982097</c:v>
                </c:pt>
                <c:pt idx="169201">
                  <c:v>48.031473395011197</c:v>
                </c:pt>
                <c:pt idx="169202">
                  <c:v>48.031575972711998</c:v>
                </c:pt>
                <c:pt idx="169203">
                  <c:v>48.031678550084401</c:v>
                </c:pt>
                <c:pt idx="169204">
                  <c:v>48.031781127128603</c:v>
                </c:pt>
                <c:pt idx="169205">
                  <c:v>48.031883703844301</c:v>
                </c:pt>
                <c:pt idx="169206">
                  <c:v>48.031986280231799</c:v>
                </c:pt>
                <c:pt idx="169207">
                  <c:v>48.032088856290798</c:v>
                </c:pt>
                <c:pt idx="169208">
                  <c:v>48.032191432021598</c:v>
                </c:pt>
                <c:pt idx="169209">
                  <c:v>48.032294007423999</c:v>
                </c:pt>
                <c:pt idx="169210">
                  <c:v>48.032396582498102</c:v>
                </c:pt>
                <c:pt idx="169211">
                  <c:v>48.032499157243898</c:v>
                </c:pt>
                <c:pt idx="169212">
                  <c:v>48.032601731661302</c:v>
                </c:pt>
                <c:pt idx="169213">
                  <c:v>48.0327043057504</c:v>
                </c:pt>
                <c:pt idx="169214">
                  <c:v>48.032806879511099</c:v>
                </c:pt>
                <c:pt idx="169215">
                  <c:v>48.0329094529435</c:v>
                </c:pt>
                <c:pt idx="169216">
                  <c:v>48.033012026047601</c:v>
                </c:pt>
                <c:pt idx="169217">
                  <c:v>48.033114598823403</c:v>
                </c:pt>
                <c:pt idx="169218">
                  <c:v>48.033217171270799</c:v>
                </c:pt>
                <c:pt idx="169219">
                  <c:v>48.033319743390003</c:v>
                </c:pt>
                <c:pt idx="169220">
                  <c:v>48.0334223151808</c:v>
                </c:pt>
                <c:pt idx="169221">
                  <c:v>48.0335248866432</c:v>
                </c:pt>
                <c:pt idx="169222">
                  <c:v>48.033627457777399</c:v>
                </c:pt>
                <c:pt idx="169223">
                  <c:v>48.0337300285832</c:v>
                </c:pt>
                <c:pt idx="169224">
                  <c:v>48.033832599060702</c:v>
                </c:pt>
                <c:pt idx="169225">
                  <c:v>48.033935169209897</c:v>
                </c:pt>
                <c:pt idx="169226">
                  <c:v>48.034037739030801</c:v>
                </c:pt>
                <c:pt idx="169227">
                  <c:v>48.034140308523298</c:v>
                </c:pt>
                <c:pt idx="169228">
                  <c:v>48.034242877687603</c:v>
                </c:pt>
                <c:pt idx="169229">
                  <c:v>48.034345446523503</c:v>
                </c:pt>
                <c:pt idx="169230">
                  <c:v>48.034448015031103</c:v>
                </c:pt>
                <c:pt idx="169231">
                  <c:v>48.034550583210397</c:v>
                </c:pt>
                <c:pt idx="169232">
                  <c:v>48.034653151061399</c:v>
                </c:pt>
                <c:pt idx="169233">
                  <c:v>48.034755718584101</c:v>
                </c:pt>
                <c:pt idx="169234">
                  <c:v>48.034858285778398</c:v>
                </c:pt>
                <c:pt idx="169235">
                  <c:v>48.034960852644502</c:v>
                </c:pt>
                <c:pt idx="169236">
                  <c:v>48.035063419182201</c:v>
                </c:pt>
                <c:pt idx="169237">
                  <c:v>48.0351659853917</c:v>
                </c:pt>
                <c:pt idx="169238">
                  <c:v>48.0352685512728</c:v>
                </c:pt>
                <c:pt idx="169239">
                  <c:v>48.035371116825701</c:v>
                </c:pt>
                <c:pt idx="169240">
                  <c:v>48.035473682050203</c:v>
                </c:pt>
                <c:pt idx="169241">
                  <c:v>48.035576246946398</c:v>
                </c:pt>
                <c:pt idx="169242">
                  <c:v>48.035678811514302</c:v>
                </c:pt>
                <c:pt idx="169243">
                  <c:v>48.035781375753999</c:v>
                </c:pt>
                <c:pt idx="169244">
                  <c:v>48.035883939665297</c:v>
                </c:pt>
                <c:pt idx="169245">
                  <c:v>48.035986503248303</c:v>
                </c:pt>
                <c:pt idx="169246">
                  <c:v>48.036089066503102</c:v>
                </c:pt>
                <c:pt idx="169247">
                  <c:v>48.036191629429503</c:v>
                </c:pt>
                <c:pt idx="169248">
                  <c:v>48.036294192027697</c:v>
                </c:pt>
                <c:pt idx="169249">
                  <c:v>48.036396754297499</c:v>
                </c:pt>
                <c:pt idx="169250">
                  <c:v>48.036499316239102</c:v>
                </c:pt>
                <c:pt idx="169251">
                  <c:v>48.036601877852299</c:v>
                </c:pt>
                <c:pt idx="169252">
                  <c:v>48.036704439137303</c:v>
                </c:pt>
                <c:pt idx="169253">
                  <c:v>48.036807000094001</c:v>
                </c:pt>
                <c:pt idx="169254">
                  <c:v>48.0369095607224</c:v>
                </c:pt>
                <c:pt idx="169255">
                  <c:v>48.037012121022499</c:v>
                </c:pt>
                <c:pt idx="169256">
                  <c:v>48.0371146809943</c:v>
                </c:pt>
                <c:pt idx="169257">
                  <c:v>48.037217240637801</c:v>
                </c:pt>
                <c:pt idx="169258">
                  <c:v>48.037319799953103</c:v>
                </c:pt>
                <c:pt idx="169259">
                  <c:v>48.037422358940098</c:v>
                </c:pt>
                <c:pt idx="169260">
                  <c:v>48.037524917598802</c:v>
                </c:pt>
                <c:pt idx="169261">
                  <c:v>48.037627475929199</c:v>
                </c:pt>
                <c:pt idx="169262">
                  <c:v>48.037730033931297</c:v>
                </c:pt>
                <c:pt idx="169263">
                  <c:v>48.037832591605103</c:v>
                </c:pt>
                <c:pt idx="169264">
                  <c:v>48.037935148950702</c:v>
                </c:pt>
                <c:pt idx="169265">
                  <c:v>48.038037705968001</c:v>
                </c:pt>
                <c:pt idx="169266">
                  <c:v>48.038140262657002</c:v>
                </c:pt>
                <c:pt idx="169267">
                  <c:v>48.038242819017803</c:v>
                </c:pt>
                <c:pt idx="169268">
                  <c:v>48.038345375050199</c:v>
                </c:pt>
                <c:pt idx="169269">
                  <c:v>48.038447930754401</c:v>
                </c:pt>
                <c:pt idx="169270">
                  <c:v>48.038550486130397</c:v>
                </c:pt>
                <c:pt idx="169271">
                  <c:v>48.038653041178002</c:v>
                </c:pt>
                <c:pt idx="169272">
                  <c:v>48.038755595897399</c:v>
                </c:pt>
                <c:pt idx="169273">
                  <c:v>48.038858150288497</c:v>
                </c:pt>
                <c:pt idx="169274">
                  <c:v>48.038960704351403</c:v>
                </c:pt>
                <c:pt idx="169275">
                  <c:v>48.039063258085903</c:v>
                </c:pt>
                <c:pt idx="169276">
                  <c:v>48.039165811492197</c:v>
                </c:pt>
                <c:pt idx="169277">
                  <c:v>48.039268364570297</c:v>
                </c:pt>
                <c:pt idx="169278">
                  <c:v>48.039370917320099</c:v>
                </c:pt>
                <c:pt idx="169279">
                  <c:v>48.039473469741601</c:v>
                </c:pt>
                <c:pt idx="169280">
                  <c:v>48.039576021834897</c:v>
                </c:pt>
                <c:pt idx="169281">
                  <c:v>48.0396785735999</c:v>
                </c:pt>
                <c:pt idx="169282">
                  <c:v>48.039781125036598</c:v>
                </c:pt>
                <c:pt idx="169283">
                  <c:v>48.039883676145102</c:v>
                </c:pt>
                <c:pt idx="169284">
                  <c:v>48.039986226925301</c:v>
                </c:pt>
                <c:pt idx="169285">
                  <c:v>48.040088777377299</c:v>
                </c:pt>
                <c:pt idx="169286">
                  <c:v>48.040191327500999</c:v>
                </c:pt>
                <c:pt idx="169287">
                  <c:v>48.040293877296499</c:v>
                </c:pt>
                <c:pt idx="169288">
                  <c:v>48.040396426763699</c:v>
                </c:pt>
                <c:pt idx="169289">
                  <c:v>48.0404989759027</c:v>
                </c:pt>
                <c:pt idx="169290">
                  <c:v>48.040601524713402</c:v>
                </c:pt>
                <c:pt idx="169291">
                  <c:v>48.040704073195897</c:v>
                </c:pt>
                <c:pt idx="169292">
                  <c:v>48.0408066213501</c:v>
                </c:pt>
                <c:pt idx="169293">
                  <c:v>48.040909169175997</c:v>
                </c:pt>
                <c:pt idx="169294">
                  <c:v>48.0410117166738</c:v>
                </c:pt>
                <c:pt idx="169295">
                  <c:v>48.041114263843198</c:v>
                </c:pt>
                <c:pt idx="169296">
                  <c:v>48.041216810684503</c:v>
                </c:pt>
                <c:pt idx="169297">
                  <c:v>48.041319357197402</c:v>
                </c:pt>
                <c:pt idx="169298">
                  <c:v>48.041421903382201</c:v>
                </c:pt>
                <c:pt idx="169299">
                  <c:v>48.0415244492387</c:v>
                </c:pt>
                <c:pt idx="169300">
                  <c:v>48.041626994766901</c:v>
                </c:pt>
                <c:pt idx="169301">
                  <c:v>48.041729539967001</c:v>
                </c:pt>
                <c:pt idx="169302">
                  <c:v>48.041832084838802</c:v>
                </c:pt>
                <c:pt idx="169303">
                  <c:v>48.041934629382297</c:v>
                </c:pt>
                <c:pt idx="169304">
                  <c:v>48.042037173597599</c:v>
                </c:pt>
                <c:pt idx="169305">
                  <c:v>48.042139717484702</c:v>
                </c:pt>
                <c:pt idx="169306">
                  <c:v>48.042242261043498</c:v>
                </c:pt>
                <c:pt idx="169307">
                  <c:v>48.042344804274101</c:v>
                </c:pt>
                <c:pt idx="169308">
                  <c:v>48.042447347176498</c:v>
                </c:pt>
                <c:pt idx="169309">
                  <c:v>48.042549889750703</c:v>
                </c:pt>
                <c:pt idx="169310">
                  <c:v>48.042652431996601</c:v>
                </c:pt>
                <c:pt idx="169311">
                  <c:v>48.042754973914299</c:v>
                </c:pt>
                <c:pt idx="169312">
                  <c:v>48.042857515503698</c:v>
                </c:pt>
                <c:pt idx="169313">
                  <c:v>48.042960056764997</c:v>
                </c:pt>
                <c:pt idx="169314">
                  <c:v>48.043062597697997</c:v>
                </c:pt>
                <c:pt idx="169315">
                  <c:v>48.043165138302797</c:v>
                </c:pt>
                <c:pt idx="169316">
                  <c:v>48.043267678579298</c:v>
                </c:pt>
                <c:pt idx="169317">
                  <c:v>48.043370218527699</c:v>
                </c:pt>
                <c:pt idx="169318">
                  <c:v>48.0434727581478</c:v>
                </c:pt>
                <c:pt idx="169319">
                  <c:v>48.043575297439702</c:v>
                </c:pt>
                <c:pt idx="169320">
                  <c:v>48.043677836403397</c:v>
                </c:pt>
                <c:pt idx="169321">
                  <c:v>48.0437803750388</c:v>
                </c:pt>
                <c:pt idx="169322">
                  <c:v>48.043882913346103</c:v>
                </c:pt>
                <c:pt idx="169323">
                  <c:v>48.043985451325099</c:v>
                </c:pt>
                <c:pt idx="169324">
                  <c:v>48.044087988975903</c:v>
                </c:pt>
                <c:pt idx="169325">
                  <c:v>48.0441905262985</c:v>
                </c:pt>
                <c:pt idx="169326">
                  <c:v>48.044293063292898</c:v>
                </c:pt>
                <c:pt idx="169327">
                  <c:v>48.044395599959103</c:v>
                </c:pt>
                <c:pt idx="169328">
                  <c:v>48.044498136297101</c:v>
                </c:pt>
                <c:pt idx="169329">
                  <c:v>48.0446006723068</c:v>
                </c:pt>
                <c:pt idx="169330">
                  <c:v>48.044703207988398</c:v>
                </c:pt>
                <c:pt idx="169331">
                  <c:v>48.044805743341698</c:v>
                </c:pt>
                <c:pt idx="169332">
                  <c:v>48.044908278366798</c:v>
                </c:pt>
                <c:pt idx="169333">
                  <c:v>48.045010813063698</c:v>
                </c:pt>
                <c:pt idx="169334">
                  <c:v>48.045113347432498</c:v>
                </c:pt>
                <c:pt idx="169335">
                  <c:v>48.045215881472998</c:v>
                </c:pt>
                <c:pt idx="169336">
                  <c:v>48.045318415185299</c:v>
                </c:pt>
                <c:pt idx="169337">
                  <c:v>48.045420948569401</c:v>
                </c:pt>
                <c:pt idx="169338">
                  <c:v>48.045523481625303</c:v>
                </c:pt>
                <c:pt idx="169339">
                  <c:v>48.045626014353097</c:v>
                </c:pt>
                <c:pt idx="169340">
                  <c:v>48.045728546752599</c:v>
                </c:pt>
                <c:pt idx="169341">
                  <c:v>48.045831078823902</c:v>
                </c:pt>
                <c:pt idx="169342">
                  <c:v>48.045933610566998</c:v>
                </c:pt>
                <c:pt idx="169343">
                  <c:v>48.046036141981901</c:v>
                </c:pt>
                <c:pt idx="169344">
                  <c:v>48.046138673068697</c:v>
                </c:pt>
                <c:pt idx="169345">
                  <c:v>48.046241203827201</c:v>
                </c:pt>
                <c:pt idx="169346">
                  <c:v>48.046343734257597</c:v>
                </c:pt>
                <c:pt idx="169347">
                  <c:v>48.046446264359702</c:v>
                </c:pt>
                <c:pt idx="169348">
                  <c:v>48.046548794133699</c:v>
                </c:pt>
                <c:pt idx="169349">
                  <c:v>48.046651323579503</c:v>
                </c:pt>
                <c:pt idx="169350">
                  <c:v>48.046753852697101</c:v>
                </c:pt>
                <c:pt idx="169351">
                  <c:v>48.046856381486499</c:v>
                </c:pt>
                <c:pt idx="169352">
                  <c:v>48.046958909947698</c:v>
                </c:pt>
                <c:pt idx="169353">
                  <c:v>48.047061438080704</c:v>
                </c:pt>
                <c:pt idx="169354">
                  <c:v>48.047163965885602</c:v>
                </c:pt>
                <c:pt idx="169355">
                  <c:v>48.047266493362301</c:v>
                </c:pt>
                <c:pt idx="169356">
                  <c:v>48.0473690205108</c:v>
                </c:pt>
                <c:pt idx="169357">
                  <c:v>48.047471547331099</c:v>
                </c:pt>
                <c:pt idx="169358">
                  <c:v>48.047574073823199</c:v>
                </c:pt>
                <c:pt idx="169359">
                  <c:v>48.047676599987199</c:v>
                </c:pt>
                <c:pt idx="169360">
                  <c:v>48.047779125822899</c:v>
                </c:pt>
                <c:pt idx="169361">
                  <c:v>48.047881651330499</c:v>
                </c:pt>
                <c:pt idx="169362">
                  <c:v>48.047984176509999</c:v>
                </c:pt>
                <c:pt idx="169363">
                  <c:v>48.0480867013612</c:v>
                </c:pt>
                <c:pt idx="169364">
                  <c:v>48.0481892258843</c:v>
                </c:pt>
                <c:pt idx="169365">
                  <c:v>48.048291750079201</c:v>
                </c:pt>
                <c:pt idx="169366">
                  <c:v>48.048394273945902</c:v>
                </c:pt>
                <c:pt idx="169367">
                  <c:v>48.048496797484503</c:v>
                </c:pt>
                <c:pt idx="169368">
                  <c:v>48.048599320694898</c:v>
                </c:pt>
                <c:pt idx="169369">
                  <c:v>48.048701843577099</c:v>
                </c:pt>
                <c:pt idx="169370">
                  <c:v>48.048804366131201</c:v>
                </c:pt>
                <c:pt idx="169371">
                  <c:v>48.048906888357102</c:v>
                </c:pt>
                <c:pt idx="169372">
                  <c:v>48.049009410254797</c:v>
                </c:pt>
                <c:pt idx="169373">
                  <c:v>48.049111931824399</c:v>
                </c:pt>
                <c:pt idx="169374">
                  <c:v>48.049214453065801</c:v>
                </c:pt>
                <c:pt idx="169375">
                  <c:v>48.049316973979003</c:v>
                </c:pt>
                <c:pt idx="169376">
                  <c:v>48.049419494564098</c:v>
                </c:pt>
                <c:pt idx="169377">
                  <c:v>48.049522014821001</c:v>
                </c:pt>
                <c:pt idx="169378">
                  <c:v>48.049624534749803</c:v>
                </c:pt>
                <c:pt idx="169379">
                  <c:v>48.049727054350399</c:v>
                </c:pt>
                <c:pt idx="169380">
                  <c:v>48.049829573622901</c:v>
                </c:pt>
                <c:pt idx="169381">
                  <c:v>48.049932092567197</c:v>
                </c:pt>
                <c:pt idx="169382">
                  <c:v>48.0500346111833</c:v>
                </c:pt>
                <c:pt idx="169383">
                  <c:v>48.050137129471302</c:v>
                </c:pt>
                <c:pt idx="169384">
                  <c:v>48.050239647431198</c:v>
                </c:pt>
                <c:pt idx="169385">
                  <c:v>48.050342165062801</c:v>
                </c:pt>
                <c:pt idx="169386">
                  <c:v>48.050444682366397</c:v>
                </c:pt>
                <c:pt idx="169387">
                  <c:v>48.0505471993418</c:v>
                </c:pt>
                <c:pt idx="169388">
                  <c:v>48.050649715989003</c:v>
                </c:pt>
                <c:pt idx="169389">
                  <c:v>48.050752232308099</c:v>
                </c:pt>
                <c:pt idx="169390">
                  <c:v>48.050854748299102</c:v>
                </c:pt>
                <c:pt idx="169391">
                  <c:v>48.050957263961898</c:v>
                </c:pt>
                <c:pt idx="169392">
                  <c:v>48.051059779296502</c:v>
                </c:pt>
                <c:pt idx="169393">
                  <c:v>48.051162294302998</c:v>
                </c:pt>
                <c:pt idx="169394">
                  <c:v>48.051264808981401</c:v>
                </c:pt>
                <c:pt idx="169395">
                  <c:v>48.051367323331696</c:v>
                </c:pt>
                <c:pt idx="169396">
                  <c:v>48.0514698373538</c:v>
                </c:pt>
                <c:pt idx="169397">
                  <c:v>48.051572351047703</c:v>
                </c:pt>
                <c:pt idx="169398">
                  <c:v>48.051674864413499</c:v>
                </c:pt>
                <c:pt idx="169399">
                  <c:v>48.051777377451202</c:v>
                </c:pt>
                <c:pt idx="169400">
                  <c:v>48.051879890160798</c:v>
                </c:pt>
                <c:pt idx="169401">
                  <c:v>48.051982402542201</c:v>
                </c:pt>
                <c:pt idx="169402">
                  <c:v>48.052084914595497</c:v>
                </c:pt>
                <c:pt idx="169403">
                  <c:v>48.0521874263206</c:v>
                </c:pt>
                <c:pt idx="169404">
                  <c:v>48.052289937717703</c:v>
                </c:pt>
                <c:pt idx="169405">
                  <c:v>48.052392448786598</c:v>
                </c:pt>
                <c:pt idx="169406">
                  <c:v>48.052494959527301</c:v>
                </c:pt>
                <c:pt idx="169407">
                  <c:v>48.052597469939997</c:v>
                </c:pt>
                <c:pt idx="169408">
                  <c:v>48.052699980024499</c:v>
                </c:pt>
                <c:pt idx="169409">
                  <c:v>48.052802489780802</c:v>
                </c:pt>
                <c:pt idx="169410">
                  <c:v>48.052904999209098</c:v>
                </c:pt>
                <c:pt idx="169411">
                  <c:v>48.0530075083092</c:v>
                </c:pt>
                <c:pt idx="169412">
                  <c:v>48.053110017081302</c:v>
                </c:pt>
                <c:pt idx="169413">
                  <c:v>48.053212525525097</c:v>
                </c:pt>
                <c:pt idx="169414">
                  <c:v>48.053315033640899</c:v>
                </c:pt>
                <c:pt idx="169415">
                  <c:v>48.053417541428601</c:v>
                </c:pt>
                <c:pt idx="169416">
                  <c:v>48.053520048888103</c:v>
                </c:pt>
                <c:pt idx="169417">
                  <c:v>48.053622556019498</c:v>
                </c:pt>
                <c:pt idx="169418">
                  <c:v>48.053725062822799</c:v>
                </c:pt>
                <c:pt idx="169419">
                  <c:v>48.053827569298001</c:v>
                </c:pt>
                <c:pt idx="169420">
                  <c:v>48.053930075445102</c:v>
                </c:pt>
                <c:pt idx="169421">
                  <c:v>48.054032581264003</c:v>
                </c:pt>
                <c:pt idx="169422">
                  <c:v>48.054135086754897</c:v>
                </c:pt>
                <c:pt idx="169423">
                  <c:v>48.054237591917598</c:v>
                </c:pt>
                <c:pt idx="169424">
                  <c:v>48.054340096752199</c:v>
                </c:pt>
                <c:pt idx="169425">
                  <c:v>48.054442601258799</c:v>
                </c:pt>
                <c:pt idx="169426">
                  <c:v>48.054545105437199</c:v>
                </c:pt>
                <c:pt idx="169427">
                  <c:v>48.0546476092875</c:v>
                </c:pt>
                <c:pt idx="169428">
                  <c:v>48.0547501128097</c:v>
                </c:pt>
                <c:pt idx="169429">
                  <c:v>48.054852616003799</c:v>
                </c:pt>
                <c:pt idx="169430">
                  <c:v>48.0549551188697</c:v>
                </c:pt>
                <c:pt idx="169431">
                  <c:v>48.055057621407599</c:v>
                </c:pt>
                <c:pt idx="169432">
                  <c:v>48.055160123617398</c:v>
                </c:pt>
                <c:pt idx="169433">
                  <c:v>48.055262625499097</c:v>
                </c:pt>
                <c:pt idx="169434">
                  <c:v>48.055365127052703</c:v>
                </c:pt>
                <c:pt idx="169435">
                  <c:v>48.055467628278201</c:v>
                </c:pt>
                <c:pt idx="169436">
                  <c:v>48.055570129175599</c:v>
                </c:pt>
                <c:pt idx="169437">
                  <c:v>48.055672629744798</c:v>
                </c:pt>
                <c:pt idx="169438">
                  <c:v>48.055775129986003</c:v>
                </c:pt>
                <c:pt idx="169439">
                  <c:v>48.055877629899101</c:v>
                </c:pt>
                <c:pt idx="169440">
                  <c:v>48.055980129484198</c:v>
                </c:pt>
                <c:pt idx="169441">
                  <c:v>48.056082628741102</c:v>
                </c:pt>
                <c:pt idx="169442">
                  <c:v>48.056185127669899</c:v>
                </c:pt>
                <c:pt idx="169443">
                  <c:v>48.056287626270603</c:v>
                </c:pt>
                <c:pt idx="169444">
                  <c:v>48.056390124543299</c:v>
                </c:pt>
                <c:pt idx="169445">
                  <c:v>48.056492622487802</c:v>
                </c:pt>
                <c:pt idx="169446">
                  <c:v>48.056595120104298</c:v>
                </c:pt>
                <c:pt idx="169447">
                  <c:v>48.0566976173927</c:v>
                </c:pt>
                <c:pt idx="169448">
                  <c:v>48.056800114353003</c:v>
                </c:pt>
                <c:pt idx="169449">
                  <c:v>48.056902610985198</c:v>
                </c:pt>
                <c:pt idx="169450">
                  <c:v>48.057005107289399</c:v>
                </c:pt>
                <c:pt idx="169451">
                  <c:v>48.057107603265401</c:v>
                </c:pt>
                <c:pt idx="169452">
                  <c:v>48.057210098913401</c:v>
                </c:pt>
                <c:pt idx="169453">
                  <c:v>48.057312594233302</c:v>
                </c:pt>
                <c:pt idx="169454">
                  <c:v>48.057415089225103</c:v>
                </c:pt>
                <c:pt idx="169455">
                  <c:v>48.057517583888803</c:v>
                </c:pt>
                <c:pt idx="169456">
                  <c:v>48.057620078224502</c:v>
                </c:pt>
                <c:pt idx="169457">
                  <c:v>48.057722572232102</c:v>
                </c:pt>
                <c:pt idx="169458">
                  <c:v>48.057825065911601</c:v>
                </c:pt>
                <c:pt idx="169459">
                  <c:v>48.057927559263</c:v>
                </c:pt>
                <c:pt idx="169460">
                  <c:v>48.058030052286398</c:v>
                </c:pt>
                <c:pt idx="169461">
                  <c:v>48.058132544981703</c:v>
                </c:pt>
                <c:pt idx="169462">
                  <c:v>48.058235037348901</c:v>
                </c:pt>
                <c:pt idx="169463">
                  <c:v>48.058337529388098</c:v>
                </c:pt>
                <c:pt idx="169464">
                  <c:v>48.058440021099202</c:v>
                </c:pt>
                <c:pt idx="169465">
                  <c:v>48.058542512482198</c:v>
                </c:pt>
                <c:pt idx="169466">
                  <c:v>48.058645003537201</c:v>
                </c:pt>
                <c:pt idx="169467">
                  <c:v>48.058747494264097</c:v>
                </c:pt>
                <c:pt idx="169468">
                  <c:v>48.058849984662899</c:v>
                </c:pt>
                <c:pt idx="169469">
                  <c:v>48.058952474733601</c:v>
                </c:pt>
                <c:pt idx="169470">
                  <c:v>48.059054964476402</c:v>
                </c:pt>
                <c:pt idx="169471">
                  <c:v>48.059157453890997</c:v>
                </c:pt>
                <c:pt idx="169472">
                  <c:v>48.059259942977597</c:v>
                </c:pt>
                <c:pt idx="169473">
                  <c:v>48.059362431736098</c:v>
                </c:pt>
                <c:pt idx="169474">
                  <c:v>48.059464920166597</c:v>
                </c:pt>
                <c:pt idx="169475">
                  <c:v>48.059567408268997</c:v>
                </c:pt>
                <c:pt idx="169476">
                  <c:v>48.059669896043303</c:v>
                </c:pt>
                <c:pt idx="169477">
                  <c:v>48.059772383489701</c:v>
                </c:pt>
                <c:pt idx="169478">
                  <c:v>48.059874870607899</c:v>
                </c:pt>
                <c:pt idx="169479">
                  <c:v>48.059977357398097</c:v>
                </c:pt>
                <c:pt idx="169480">
                  <c:v>48.060079843860201</c:v>
                </c:pt>
                <c:pt idx="169481">
                  <c:v>48.060182329994298</c:v>
                </c:pt>
                <c:pt idx="169482">
                  <c:v>48.060284815800401</c:v>
                </c:pt>
                <c:pt idx="169483">
                  <c:v>48.060387301278404</c:v>
                </c:pt>
                <c:pt idx="169484">
                  <c:v>48.060489786428398</c:v>
                </c:pt>
                <c:pt idx="169485">
                  <c:v>48.0605922712503</c:v>
                </c:pt>
                <c:pt idx="169486">
                  <c:v>48.060694755744102</c:v>
                </c:pt>
                <c:pt idx="169487">
                  <c:v>48.060797239909903</c:v>
                </c:pt>
                <c:pt idx="169488">
                  <c:v>48.060899723747703</c:v>
                </c:pt>
                <c:pt idx="169489">
                  <c:v>48.061002207257403</c:v>
                </c:pt>
                <c:pt idx="169490">
                  <c:v>48.061104690439102</c:v>
                </c:pt>
                <c:pt idx="169491">
                  <c:v>48.0612071732928</c:v>
                </c:pt>
                <c:pt idx="169492">
                  <c:v>48.061309655818398</c:v>
                </c:pt>
                <c:pt idx="169493">
                  <c:v>48.061412138016003</c:v>
                </c:pt>
                <c:pt idx="169494">
                  <c:v>48.0615146198855</c:v>
                </c:pt>
                <c:pt idx="169495">
                  <c:v>48.061617101426997</c:v>
                </c:pt>
                <c:pt idx="169496">
                  <c:v>48.061719582640499</c:v>
                </c:pt>
                <c:pt idx="169497">
                  <c:v>48.061822063525902</c:v>
                </c:pt>
                <c:pt idx="169498">
                  <c:v>48.061924544083404</c:v>
                </c:pt>
                <c:pt idx="169499">
                  <c:v>48.062027024312698</c:v>
                </c:pt>
                <c:pt idx="169500">
                  <c:v>48.062129504214099</c:v>
                </c:pt>
                <c:pt idx="169501">
                  <c:v>48.062231983787399</c:v>
                </c:pt>
                <c:pt idx="169502">
                  <c:v>48.062334463032698</c:v>
                </c:pt>
                <c:pt idx="169503">
                  <c:v>48.062436941949898</c:v>
                </c:pt>
                <c:pt idx="169504">
                  <c:v>48.062539420539203</c:v>
                </c:pt>
                <c:pt idx="169505">
                  <c:v>48.0626418988004</c:v>
                </c:pt>
                <c:pt idx="169506">
                  <c:v>48.062744376733598</c:v>
                </c:pt>
                <c:pt idx="169507">
                  <c:v>48.062846854338702</c:v>
                </c:pt>
                <c:pt idx="169508">
                  <c:v>48.062949331615897</c:v>
                </c:pt>
                <c:pt idx="169509">
                  <c:v>48.063051808565</c:v>
                </c:pt>
                <c:pt idx="169510">
                  <c:v>48.063154285186101</c:v>
                </c:pt>
                <c:pt idx="169511">
                  <c:v>48.063256761479202</c:v>
                </c:pt>
                <c:pt idx="169512">
                  <c:v>48.063359237444303</c:v>
                </c:pt>
                <c:pt idx="169513">
                  <c:v>48.063461713081303</c:v>
                </c:pt>
                <c:pt idx="169514">
                  <c:v>48.063564188390302</c:v>
                </c:pt>
                <c:pt idx="169515">
                  <c:v>48.0636666633714</c:v>
                </c:pt>
                <c:pt idx="169516">
                  <c:v>48.063769138024398</c:v>
                </c:pt>
                <c:pt idx="169517">
                  <c:v>48.063871612349402</c:v>
                </c:pt>
                <c:pt idx="169518">
                  <c:v>48.063974086346299</c:v>
                </c:pt>
                <c:pt idx="169519">
                  <c:v>48.064076560015302</c:v>
                </c:pt>
                <c:pt idx="169520">
                  <c:v>48.064179033356297</c:v>
                </c:pt>
                <c:pt idx="169521">
                  <c:v>48.064281506369198</c:v>
                </c:pt>
                <c:pt idx="169522">
                  <c:v>48.064383979054199</c:v>
                </c:pt>
                <c:pt idx="169523">
                  <c:v>48.064486451411099</c:v>
                </c:pt>
                <c:pt idx="169524">
                  <c:v>48.064588923440098</c:v>
                </c:pt>
                <c:pt idx="169525">
                  <c:v>48.064691395140997</c:v>
                </c:pt>
                <c:pt idx="169526">
                  <c:v>48.064793866513902</c:v>
                </c:pt>
                <c:pt idx="169527">
                  <c:v>48.064896337558899</c:v>
                </c:pt>
                <c:pt idx="169528">
                  <c:v>48.064998808275803</c:v>
                </c:pt>
                <c:pt idx="169529">
                  <c:v>48.065101278664699</c:v>
                </c:pt>
                <c:pt idx="169530">
                  <c:v>48.0652037487257</c:v>
                </c:pt>
                <c:pt idx="169531">
                  <c:v>48.065306218458602</c:v>
                </c:pt>
                <c:pt idx="169532">
                  <c:v>48.065408687863503</c:v>
                </c:pt>
                <c:pt idx="169533">
                  <c:v>48.065511156940502</c:v>
                </c:pt>
                <c:pt idx="169534">
                  <c:v>48.065613625689402</c:v>
                </c:pt>
                <c:pt idx="169535">
                  <c:v>48.0657160941104</c:v>
                </c:pt>
                <c:pt idx="169536">
                  <c:v>48.065818562203297</c:v>
                </c:pt>
                <c:pt idx="169537">
                  <c:v>48.065921029968301</c:v>
                </c:pt>
                <c:pt idx="169538">
                  <c:v>48.066023497405297</c:v>
                </c:pt>
                <c:pt idx="169539">
                  <c:v>48.066125964514299</c:v>
                </c:pt>
                <c:pt idx="169540">
                  <c:v>48.066228431295301</c:v>
                </c:pt>
                <c:pt idx="169541">
                  <c:v>48.066330897748301</c:v>
                </c:pt>
                <c:pt idx="169542">
                  <c:v>48.066433363873301</c:v>
                </c:pt>
                <c:pt idx="169543">
                  <c:v>48.0665358296704</c:v>
                </c:pt>
                <c:pt idx="169544">
                  <c:v>48.066638295139398</c:v>
                </c:pt>
                <c:pt idx="169545">
                  <c:v>48.066740760280503</c:v>
                </c:pt>
                <c:pt idx="169546">
                  <c:v>48.066843225093599</c:v>
                </c:pt>
                <c:pt idx="169547">
                  <c:v>48.066945689578702</c:v>
                </c:pt>
                <c:pt idx="169548">
                  <c:v>48.067048153735897</c:v>
                </c:pt>
                <c:pt idx="169549">
                  <c:v>48.067150617564998</c:v>
                </c:pt>
                <c:pt idx="169550">
                  <c:v>48.067253081066198</c:v>
                </c:pt>
                <c:pt idx="169551">
                  <c:v>48.067355544239398</c:v>
                </c:pt>
                <c:pt idx="169552">
                  <c:v>48.067458007084603</c:v>
                </c:pt>
                <c:pt idx="169553">
                  <c:v>48.067560469601901</c:v>
                </c:pt>
                <c:pt idx="169554">
                  <c:v>48.067662931791197</c:v>
                </c:pt>
                <c:pt idx="169555">
                  <c:v>48.0677653936525</c:v>
                </c:pt>
                <c:pt idx="169556">
                  <c:v>48.067867855185803</c:v>
                </c:pt>
                <c:pt idx="169557">
                  <c:v>48.067970316391197</c:v>
                </c:pt>
                <c:pt idx="169558">
                  <c:v>48.068072777268597</c:v>
                </c:pt>
                <c:pt idx="169559">
                  <c:v>48.068175237817997</c:v>
                </c:pt>
                <c:pt idx="169560">
                  <c:v>48.068277698039502</c:v>
                </c:pt>
                <c:pt idx="169561">
                  <c:v>48.068380157932999</c:v>
                </c:pt>
                <c:pt idx="169562">
                  <c:v>48.068482617498503</c:v>
                </c:pt>
                <c:pt idx="169563">
                  <c:v>48.068585076736099</c:v>
                </c:pt>
                <c:pt idx="169564">
                  <c:v>48.068687535645701</c:v>
                </c:pt>
                <c:pt idx="169565">
                  <c:v>48.068789994227302</c:v>
                </c:pt>
                <c:pt idx="169566">
                  <c:v>48.068892452481002</c:v>
                </c:pt>
                <c:pt idx="169567">
                  <c:v>48.068994910406701</c:v>
                </c:pt>
                <c:pt idx="169568">
                  <c:v>48.069097368004499</c:v>
                </c:pt>
                <c:pt idx="169569">
                  <c:v>48.069199825274303</c:v>
                </c:pt>
                <c:pt idx="169570">
                  <c:v>48.0693022822161</c:v>
                </c:pt>
                <c:pt idx="169571">
                  <c:v>48.069404738830002</c:v>
                </c:pt>
                <c:pt idx="169572">
                  <c:v>48.069507195116003</c:v>
                </c:pt>
                <c:pt idx="169573">
                  <c:v>48.069609651074003</c:v>
                </c:pt>
                <c:pt idx="169574">
                  <c:v>48.069712106704003</c:v>
                </c:pt>
                <c:pt idx="169575">
                  <c:v>48.069814562006101</c:v>
                </c:pt>
                <c:pt idx="169576">
                  <c:v>48.069917016980199</c:v>
                </c:pt>
                <c:pt idx="169577">
                  <c:v>48.070019471626402</c:v>
                </c:pt>
                <c:pt idx="169578">
                  <c:v>48.070121925944598</c:v>
                </c:pt>
                <c:pt idx="169579">
                  <c:v>48.070224379934899</c:v>
                </c:pt>
                <c:pt idx="169580">
                  <c:v>48.0703268335972</c:v>
                </c:pt>
                <c:pt idx="169581">
                  <c:v>48.070429286931599</c:v>
                </c:pt>
                <c:pt idx="169582">
                  <c:v>48.070531739938097</c:v>
                </c:pt>
                <c:pt idx="169583">
                  <c:v>48.070634192616602</c:v>
                </c:pt>
                <c:pt idx="169584">
                  <c:v>48.070736644967198</c:v>
                </c:pt>
                <c:pt idx="169585">
                  <c:v>48.070839096989801</c:v>
                </c:pt>
                <c:pt idx="169586">
                  <c:v>48.070941548684502</c:v>
                </c:pt>
                <c:pt idx="169587">
                  <c:v>48.071044000051202</c:v>
                </c:pt>
                <c:pt idx="169588">
                  <c:v>48.071146451090002</c:v>
                </c:pt>
                <c:pt idx="169589">
                  <c:v>48.071248901800899</c:v>
                </c:pt>
                <c:pt idx="169590">
                  <c:v>48.071351352183797</c:v>
                </c:pt>
                <c:pt idx="169591">
                  <c:v>48.0714538022388</c:v>
                </c:pt>
                <c:pt idx="169592">
                  <c:v>48.071556251965902</c:v>
                </c:pt>
                <c:pt idx="169593">
                  <c:v>48.071658701365003</c:v>
                </c:pt>
                <c:pt idx="169594">
                  <c:v>48.071761150436203</c:v>
                </c:pt>
                <c:pt idx="169595">
                  <c:v>48.071863599179501</c:v>
                </c:pt>
                <c:pt idx="169596">
                  <c:v>48.071966047594898</c:v>
                </c:pt>
                <c:pt idx="169597">
                  <c:v>48.072068495682302</c:v>
                </c:pt>
                <c:pt idx="169598">
                  <c:v>48.072170943441797</c:v>
                </c:pt>
                <c:pt idx="169599">
                  <c:v>48.072273390873299</c:v>
                </c:pt>
                <c:pt idx="169600">
                  <c:v>48.072375837976999</c:v>
                </c:pt>
                <c:pt idx="169601">
                  <c:v>48.072478284752698</c:v>
                </c:pt>
                <c:pt idx="169602">
                  <c:v>48.072580731200503</c:v>
                </c:pt>
                <c:pt idx="169603">
                  <c:v>48.0726831773204</c:v>
                </c:pt>
                <c:pt idx="169604">
                  <c:v>48.072785623112303</c:v>
                </c:pt>
                <c:pt idx="169605">
                  <c:v>48.072888068576297</c:v>
                </c:pt>
                <c:pt idx="169606">
                  <c:v>48.072990513712398</c:v>
                </c:pt>
                <c:pt idx="169607">
                  <c:v>48.073092958520597</c:v>
                </c:pt>
                <c:pt idx="169608">
                  <c:v>48.073195403000902</c:v>
                </c:pt>
                <c:pt idx="169609">
                  <c:v>48.073297847153299</c:v>
                </c:pt>
                <c:pt idx="169610">
                  <c:v>48.073400290977702</c:v>
                </c:pt>
                <c:pt idx="169611">
                  <c:v>48.073502734474303</c:v>
                </c:pt>
                <c:pt idx="169612">
                  <c:v>48.073605177642897</c:v>
                </c:pt>
                <c:pt idx="169613">
                  <c:v>48.073707620483603</c:v>
                </c:pt>
                <c:pt idx="169614">
                  <c:v>48.073810062996401</c:v>
                </c:pt>
                <c:pt idx="169615">
                  <c:v>48.073912505181298</c:v>
                </c:pt>
                <c:pt idx="169616">
                  <c:v>48.074014947038201</c:v>
                </c:pt>
                <c:pt idx="169617">
                  <c:v>48.074117388567302</c:v>
                </c:pt>
                <c:pt idx="169618">
                  <c:v>48.074219829768502</c:v>
                </c:pt>
                <c:pt idx="169619">
                  <c:v>48.074322270641701</c:v>
                </c:pt>
                <c:pt idx="169620">
                  <c:v>48.074424711187099</c:v>
                </c:pt>
                <c:pt idx="169621">
                  <c:v>48.074527151404602</c:v>
                </c:pt>
                <c:pt idx="169622">
                  <c:v>48.074629591294098</c:v>
                </c:pt>
                <c:pt idx="169623">
                  <c:v>48.074732030855799</c:v>
                </c:pt>
                <c:pt idx="169624">
                  <c:v>48.074834470089499</c:v>
                </c:pt>
                <c:pt idx="169625">
                  <c:v>48.074936908995397</c:v>
                </c:pt>
                <c:pt idx="169626">
                  <c:v>48.075039347573302</c:v>
                </c:pt>
                <c:pt idx="169627">
                  <c:v>48.075141785823398</c:v>
                </c:pt>
                <c:pt idx="169628">
                  <c:v>48.0752442237455</c:v>
                </c:pt>
                <c:pt idx="169629">
                  <c:v>48.0753466613398</c:v>
                </c:pt>
                <c:pt idx="169630">
                  <c:v>48.0754490986062</c:v>
                </c:pt>
                <c:pt idx="169631">
                  <c:v>48.075551535544697</c:v>
                </c:pt>
                <c:pt idx="169632">
                  <c:v>48.075653972155301</c:v>
                </c:pt>
                <c:pt idx="169633">
                  <c:v>48.075756408437996</c:v>
                </c:pt>
                <c:pt idx="169634">
                  <c:v>48.075858844392798</c:v>
                </c:pt>
                <c:pt idx="169635">
                  <c:v>48.075961280019698</c:v>
                </c:pt>
                <c:pt idx="169636">
                  <c:v>48.076063715318703</c:v>
                </c:pt>
                <c:pt idx="169637">
                  <c:v>48.0761661502899</c:v>
                </c:pt>
                <c:pt idx="169638">
                  <c:v>48.076268584933104</c:v>
                </c:pt>
                <c:pt idx="169639">
                  <c:v>48.076371019248498</c:v>
                </c:pt>
                <c:pt idx="169640">
                  <c:v>48.076473453235998</c:v>
                </c:pt>
                <c:pt idx="169641">
                  <c:v>48.076575886895597</c:v>
                </c:pt>
                <c:pt idx="169642">
                  <c:v>48.076678320227401</c:v>
                </c:pt>
                <c:pt idx="169643">
                  <c:v>48.076780753231198</c:v>
                </c:pt>
                <c:pt idx="169644">
                  <c:v>48.076883185907199</c:v>
                </c:pt>
                <c:pt idx="169645">
                  <c:v>48.0769856182553</c:v>
                </c:pt>
                <c:pt idx="169646">
                  <c:v>48.077088050275499</c:v>
                </c:pt>
                <c:pt idx="169647">
                  <c:v>48.077190481967797</c:v>
                </c:pt>
                <c:pt idx="169648">
                  <c:v>48.0772929133323</c:v>
                </c:pt>
                <c:pt idx="169649">
                  <c:v>48.077395344368902</c:v>
                </c:pt>
                <c:pt idx="169650">
                  <c:v>48.077497775077603</c:v>
                </c:pt>
                <c:pt idx="169651">
                  <c:v>48.077600205458502</c:v>
                </c:pt>
                <c:pt idx="169652">
                  <c:v>48.0777026355115</c:v>
                </c:pt>
                <c:pt idx="169653">
                  <c:v>48.077805065236603</c:v>
                </c:pt>
                <c:pt idx="169654">
                  <c:v>48.077907494633799</c:v>
                </c:pt>
                <c:pt idx="169655">
                  <c:v>48.078009923703199</c:v>
                </c:pt>
                <c:pt idx="169656">
                  <c:v>48.078112352444698</c:v>
                </c:pt>
                <c:pt idx="169657">
                  <c:v>48.078214780858303</c:v>
                </c:pt>
                <c:pt idx="169658">
                  <c:v>48.0783172089441</c:v>
                </c:pt>
                <c:pt idx="169659">
                  <c:v>48.078419636702002</c:v>
                </c:pt>
                <c:pt idx="169660">
                  <c:v>48.078522064132102</c:v>
                </c:pt>
                <c:pt idx="169661">
                  <c:v>48.078624491234301</c:v>
                </c:pt>
                <c:pt idx="169662">
                  <c:v>48.078726918008599</c:v>
                </c:pt>
                <c:pt idx="169663">
                  <c:v>48.078829344455102</c:v>
                </c:pt>
                <c:pt idx="169664">
                  <c:v>48.078931770573703</c:v>
                </c:pt>
                <c:pt idx="169665">
                  <c:v>48.079034196364503</c:v>
                </c:pt>
                <c:pt idx="169666">
                  <c:v>48.079136621827402</c:v>
                </c:pt>
                <c:pt idx="169667">
                  <c:v>48.0792390469624</c:v>
                </c:pt>
                <c:pt idx="169668">
                  <c:v>48.079341471769602</c:v>
                </c:pt>
                <c:pt idx="169669">
                  <c:v>48.079443896248897</c:v>
                </c:pt>
                <c:pt idx="169670">
                  <c:v>48.079546320400397</c:v>
                </c:pt>
                <c:pt idx="169671">
                  <c:v>48.079648744224102</c:v>
                </c:pt>
                <c:pt idx="169672">
                  <c:v>48.079751167719898</c:v>
                </c:pt>
                <c:pt idx="169673">
                  <c:v>48.079853590887801</c:v>
                </c:pt>
                <c:pt idx="169674">
                  <c:v>48.079956013727902</c:v>
                </c:pt>
                <c:pt idx="169675">
                  <c:v>48.080058436240101</c:v>
                </c:pt>
                <c:pt idx="169676">
                  <c:v>48.080160858424499</c:v>
                </c:pt>
                <c:pt idx="169677">
                  <c:v>48.080263280281102</c:v>
                </c:pt>
                <c:pt idx="169678">
                  <c:v>48.080365701809797</c:v>
                </c:pt>
                <c:pt idx="169679">
                  <c:v>48.080468123010697</c:v>
                </c:pt>
                <c:pt idx="169680">
                  <c:v>48.080570543883702</c:v>
                </c:pt>
                <c:pt idx="169681">
                  <c:v>48.080672964428899</c:v>
                </c:pt>
                <c:pt idx="169682">
                  <c:v>48.080775384646302</c:v>
                </c:pt>
                <c:pt idx="169683">
                  <c:v>48.080877804535803</c:v>
                </c:pt>
                <c:pt idx="169684">
                  <c:v>48.080980224097502</c:v>
                </c:pt>
                <c:pt idx="169685">
                  <c:v>48.0810826433313</c:v>
                </c:pt>
                <c:pt idx="169686">
                  <c:v>48.081185062237303</c:v>
                </c:pt>
                <c:pt idx="169687">
                  <c:v>48.081287480815497</c:v>
                </c:pt>
                <c:pt idx="169688">
                  <c:v>48.081389899065798</c:v>
                </c:pt>
                <c:pt idx="169689">
                  <c:v>48.081492316988303</c:v>
                </c:pt>
                <c:pt idx="169690">
                  <c:v>48.081594734583</c:v>
                </c:pt>
                <c:pt idx="169691">
                  <c:v>48.081697151849802</c:v>
                </c:pt>
                <c:pt idx="169692">
                  <c:v>48.081799568788902</c:v>
                </c:pt>
                <c:pt idx="169693">
                  <c:v>48.081901985400101</c:v>
                </c:pt>
                <c:pt idx="169694">
                  <c:v>48.082004401683399</c:v>
                </c:pt>
                <c:pt idx="169695">
                  <c:v>48.082106817639001</c:v>
                </c:pt>
                <c:pt idx="169696">
                  <c:v>48.082209233266703</c:v>
                </c:pt>
                <c:pt idx="169697">
                  <c:v>48.082311648566602</c:v>
                </c:pt>
                <c:pt idx="169698">
                  <c:v>48.0824140635386</c:v>
                </c:pt>
                <c:pt idx="169699">
                  <c:v>48.082516478182903</c:v>
                </c:pt>
                <c:pt idx="169700">
                  <c:v>48.082618892499298</c:v>
                </c:pt>
                <c:pt idx="169701">
                  <c:v>48.082721306487898</c:v>
                </c:pt>
                <c:pt idx="169702">
                  <c:v>48.082823720148703</c:v>
                </c:pt>
                <c:pt idx="169703">
                  <c:v>48.082926133481699</c:v>
                </c:pt>
                <c:pt idx="169704">
                  <c:v>48.083028546486901</c:v>
                </c:pt>
                <c:pt idx="169705">
                  <c:v>48.083130959164201</c:v>
                </c:pt>
                <c:pt idx="169706">
                  <c:v>48.0832333715137</c:v>
                </c:pt>
                <c:pt idx="169707">
                  <c:v>48.083335783535397</c:v>
                </c:pt>
                <c:pt idx="169708">
                  <c:v>48.083438195229398</c:v>
                </c:pt>
                <c:pt idx="169709">
                  <c:v>48.083540606595399</c:v>
                </c:pt>
                <c:pt idx="169710">
                  <c:v>48.083643017633698</c:v>
                </c:pt>
                <c:pt idx="169711">
                  <c:v>48.083745428344201</c:v>
                </c:pt>
                <c:pt idx="169712">
                  <c:v>48.083847838726903</c:v>
                </c:pt>
                <c:pt idx="169713">
                  <c:v>48.083950248781697</c:v>
                </c:pt>
                <c:pt idx="169714">
                  <c:v>48.084052658508803</c:v>
                </c:pt>
                <c:pt idx="169715">
                  <c:v>48.084155067908</c:v>
                </c:pt>
                <c:pt idx="169716">
                  <c:v>48.084257476979502</c:v>
                </c:pt>
                <c:pt idx="169717">
                  <c:v>48.084359885723103</c:v>
                </c:pt>
                <c:pt idx="169718">
                  <c:v>48.084462294139001</c:v>
                </c:pt>
                <c:pt idx="169719">
                  <c:v>48.084564702226999</c:v>
                </c:pt>
                <c:pt idx="169720">
                  <c:v>48.084667109987301</c:v>
                </c:pt>
                <c:pt idx="169721">
                  <c:v>48.084769517419701</c:v>
                </c:pt>
                <c:pt idx="169722">
                  <c:v>48.0848719245244</c:v>
                </c:pt>
                <c:pt idx="169723">
                  <c:v>48.084974331301197</c:v>
                </c:pt>
                <c:pt idx="169724">
                  <c:v>48.085076737750299</c:v>
                </c:pt>
                <c:pt idx="169725">
                  <c:v>48.085179143871599</c:v>
                </c:pt>
                <c:pt idx="169726">
                  <c:v>48.085281549664998</c:v>
                </c:pt>
                <c:pt idx="169727">
                  <c:v>48.085383955130702</c:v>
                </c:pt>
                <c:pt idx="169728">
                  <c:v>48.085486360268597</c:v>
                </c:pt>
                <c:pt idx="169729">
                  <c:v>48.085588765078697</c:v>
                </c:pt>
                <c:pt idx="169730">
                  <c:v>48.085691169561002</c:v>
                </c:pt>
                <c:pt idx="169731">
                  <c:v>48.085793573715598</c:v>
                </c:pt>
                <c:pt idx="169732">
                  <c:v>48.0858959775423</c:v>
                </c:pt>
                <c:pt idx="169733">
                  <c:v>48.0859983810412</c:v>
                </c:pt>
                <c:pt idx="169734">
                  <c:v>48.086100784212398</c:v>
                </c:pt>
                <c:pt idx="169735">
                  <c:v>48.086203187055801</c:v>
                </c:pt>
                <c:pt idx="169736">
                  <c:v>48.086305589571403</c:v>
                </c:pt>
                <c:pt idx="169737">
                  <c:v>48.086407991759202</c:v>
                </c:pt>
                <c:pt idx="169738">
                  <c:v>48.086510393619299</c:v>
                </c:pt>
                <c:pt idx="169739">
                  <c:v>48.086612795151503</c:v>
                </c:pt>
                <c:pt idx="169740">
                  <c:v>48.086715196356003</c:v>
                </c:pt>
                <c:pt idx="169741">
                  <c:v>48.086817597232702</c:v>
                </c:pt>
                <c:pt idx="169742">
                  <c:v>48.0869199977816</c:v>
                </c:pt>
                <c:pt idx="169743">
                  <c:v>48.087022398002802</c:v>
                </c:pt>
                <c:pt idx="169744">
                  <c:v>48.087124797896202</c:v>
                </c:pt>
                <c:pt idx="169745">
                  <c:v>48.0872271974618</c:v>
                </c:pt>
                <c:pt idx="169746">
                  <c:v>48.087329596699597</c:v>
                </c:pt>
                <c:pt idx="169747">
                  <c:v>48.087431995609698</c:v>
                </c:pt>
                <c:pt idx="169748">
                  <c:v>48.087534394191998</c:v>
                </c:pt>
                <c:pt idx="169749">
                  <c:v>48.087636792446503</c:v>
                </c:pt>
                <c:pt idx="169750">
                  <c:v>48.087739190373298</c:v>
                </c:pt>
                <c:pt idx="169751">
                  <c:v>48.087841587972299</c:v>
                </c:pt>
                <c:pt idx="169752">
                  <c:v>48.087943985243498</c:v>
                </c:pt>
                <c:pt idx="169753">
                  <c:v>48.088046382186903</c:v>
                </c:pt>
                <c:pt idx="169754">
                  <c:v>48.088148778802598</c:v>
                </c:pt>
                <c:pt idx="169755">
                  <c:v>48.088251175090598</c:v>
                </c:pt>
                <c:pt idx="169756">
                  <c:v>48.088353571050803</c:v>
                </c:pt>
                <c:pt idx="169757">
                  <c:v>48.088455966683199</c:v>
                </c:pt>
                <c:pt idx="169758">
                  <c:v>48.088558361987801</c:v>
                </c:pt>
                <c:pt idx="169759">
                  <c:v>48.0886607569647</c:v>
                </c:pt>
                <c:pt idx="169760">
                  <c:v>48.088763151613897</c:v>
                </c:pt>
                <c:pt idx="169761">
                  <c:v>48.088865545935199</c:v>
                </c:pt>
                <c:pt idx="169762">
                  <c:v>48.088967939928899</c:v>
                </c:pt>
                <c:pt idx="169763">
                  <c:v>48.089070333594798</c:v>
                </c:pt>
                <c:pt idx="169764">
                  <c:v>48.089172726932901</c:v>
                </c:pt>
                <c:pt idx="169765">
                  <c:v>48.089275119943203</c:v>
                </c:pt>
                <c:pt idx="169766">
                  <c:v>48.089377512625902</c:v>
                </c:pt>
                <c:pt idx="169767">
                  <c:v>48.089479904980699</c:v>
                </c:pt>
                <c:pt idx="169768">
                  <c:v>48.089582297007802</c:v>
                </c:pt>
                <c:pt idx="169769">
                  <c:v>48.089684688707202</c:v>
                </c:pt>
                <c:pt idx="169770">
                  <c:v>48.0897870800788</c:v>
                </c:pt>
                <c:pt idx="169771">
                  <c:v>48.089889471122703</c:v>
                </c:pt>
                <c:pt idx="169772">
                  <c:v>48.089991861838897</c:v>
                </c:pt>
                <c:pt idx="169773">
                  <c:v>48.090094252227203</c:v>
                </c:pt>
                <c:pt idx="169774">
                  <c:v>48.0901966422879</c:v>
                </c:pt>
                <c:pt idx="169775">
                  <c:v>48.090299032020802</c:v>
                </c:pt>
                <c:pt idx="169776">
                  <c:v>48.090401421426002</c:v>
                </c:pt>
                <c:pt idx="169777">
                  <c:v>48.0905038105034</c:v>
                </c:pt>
                <c:pt idx="169778">
                  <c:v>48.090606199253102</c:v>
                </c:pt>
                <c:pt idx="169779">
                  <c:v>48.090708587675003</c:v>
                </c:pt>
                <c:pt idx="169780">
                  <c:v>48.090810975769301</c:v>
                </c:pt>
                <c:pt idx="169781">
                  <c:v>48.090913363535698</c:v>
                </c:pt>
                <c:pt idx="169782">
                  <c:v>48.091015750974499</c:v>
                </c:pt>
                <c:pt idx="169783">
                  <c:v>48.091118138085498</c:v>
                </c:pt>
                <c:pt idx="169784">
                  <c:v>48.091220524868802</c:v>
                </c:pt>
                <c:pt idx="169785">
                  <c:v>48.091322911324298</c:v>
                </c:pt>
                <c:pt idx="169786">
                  <c:v>48.091425297452197</c:v>
                </c:pt>
                <c:pt idx="169787">
                  <c:v>48.091527683252203</c:v>
                </c:pt>
                <c:pt idx="169788">
                  <c:v>48.091630068724598</c:v>
                </c:pt>
                <c:pt idx="169789">
                  <c:v>48.091732453869199</c:v>
                </c:pt>
                <c:pt idx="169790">
                  <c:v>48.091834838686196</c:v>
                </c:pt>
                <c:pt idx="169791">
                  <c:v>48.0919372231753</c:v>
                </c:pt>
                <c:pt idx="169792">
                  <c:v>48.092039607336801</c:v>
                </c:pt>
                <c:pt idx="169793">
                  <c:v>48.0921419911705</c:v>
                </c:pt>
                <c:pt idx="169794">
                  <c:v>48.092244374676604</c:v>
                </c:pt>
                <c:pt idx="169795">
                  <c:v>48.092346757854898</c:v>
                </c:pt>
                <c:pt idx="169796">
                  <c:v>48.092449140705497</c:v>
                </c:pt>
                <c:pt idx="169797">
                  <c:v>48.092551523228302</c:v>
                </c:pt>
                <c:pt idx="169798">
                  <c:v>48.092653905423496</c:v>
                </c:pt>
                <c:pt idx="169799">
                  <c:v>48.092756287290896</c:v>
                </c:pt>
                <c:pt idx="169800">
                  <c:v>48.092858668830601</c:v>
                </c:pt>
                <c:pt idx="169801">
                  <c:v>48.092961050042597</c:v>
                </c:pt>
                <c:pt idx="169802">
                  <c:v>48.093063430926897</c:v>
                </c:pt>
                <c:pt idx="169803">
                  <c:v>48.093165811483402</c:v>
                </c:pt>
                <c:pt idx="169804">
                  <c:v>48.093268191712298</c:v>
                </c:pt>
                <c:pt idx="169805">
                  <c:v>48.093370571613498</c:v>
                </c:pt>
                <c:pt idx="169806">
                  <c:v>48.093472951186897</c:v>
                </c:pt>
                <c:pt idx="169807">
                  <c:v>48.0935753304326</c:v>
                </c:pt>
                <c:pt idx="169808">
                  <c:v>48.0936777093507</c:v>
                </c:pt>
                <c:pt idx="169809">
                  <c:v>48.093780087940999</c:v>
                </c:pt>
                <c:pt idx="169810">
                  <c:v>48.093882466203603</c:v>
                </c:pt>
                <c:pt idx="169811">
                  <c:v>48.093984844138497</c:v>
                </c:pt>
                <c:pt idx="169812">
                  <c:v>48.094087221745703</c:v>
                </c:pt>
                <c:pt idx="169813">
                  <c:v>48.094189599025199</c:v>
                </c:pt>
                <c:pt idx="169814">
                  <c:v>48.0942919759771</c:v>
                </c:pt>
                <c:pt idx="169815">
                  <c:v>48.094394352601199</c:v>
                </c:pt>
                <c:pt idx="169816">
                  <c:v>48.094496728897603</c:v>
                </c:pt>
                <c:pt idx="169817">
                  <c:v>48.094599104866298</c:v>
                </c:pt>
                <c:pt idx="169818">
                  <c:v>48.094701480507297</c:v>
                </c:pt>
                <c:pt idx="169819">
                  <c:v>48.094803855820601</c:v>
                </c:pt>
                <c:pt idx="169820">
                  <c:v>48.094906230806302</c:v>
                </c:pt>
                <c:pt idx="169821">
                  <c:v>48.095008605464201</c:v>
                </c:pt>
                <c:pt idx="169822">
                  <c:v>48.095110979794399</c:v>
                </c:pt>
                <c:pt idx="169823">
                  <c:v>48.095213353797</c:v>
                </c:pt>
                <c:pt idx="169824">
                  <c:v>48.0953157274718</c:v>
                </c:pt>
                <c:pt idx="169825">
                  <c:v>48.095418100819003</c:v>
                </c:pt>
                <c:pt idx="169826">
                  <c:v>48.095520473838498</c:v>
                </c:pt>
                <c:pt idx="169827">
                  <c:v>48.095622846530297</c:v>
                </c:pt>
                <c:pt idx="169828">
                  <c:v>48.095725218894401</c:v>
                </c:pt>
                <c:pt idx="169829">
                  <c:v>48.095827590930803</c:v>
                </c:pt>
                <c:pt idx="169830">
                  <c:v>48.095929962639602</c:v>
                </c:pt>
                <c:pt idx="169831">
                  <c:v>48.096032334020599</c:v>
                </c:pt>
                <c:pt idx="169832">
                  <c:v>48.096134705074</c:v>
                </c:pt>
                <c:pt idx="169833">
                  <c:v>48.096237075799699</c:v>
                </c:pt>
                <c:pt idx="169834">
                  <c:v>48.096339446197703</c:v>
                </c:pt>
                <c:pt idx="169835">
                  <c:v>48.096441816268097</c:v>
                </c:pt>
                <c:pt idx="169836">
                  <c:v>48.096544186010703</c:v>
                </c:pt>
                <c:pt idx="169837">
                  <c:v>48.0966465554257</c:v>
                </c:pt>
                <c:pt idx="169838">
                  <c:v>48.096748924513001</c:v>
                </c:pt>
                <c:pt idx="169839">
                  <c:v>48.096851293272699</c:v>
                </c:pt>
                <c:pt idx="169840">
                  <c:v>48.096953661704603</c:v>
                </c:pt>
                <c:pt idx="169841">
                  <c:v>48.097056029808897</c:v>
                </c:pt>
                <c:pt idx="169842">
                  <c:v>48.097158397585503</c:v>
                </c:pt>
                <c:pt idx="169843">
                  <c:v>48.097260765034498</c:v>
                </c:pt>
                <c:pt idx="169844">
                  <c:v>48.097363132155799</c:v>
                </c:pt>
                <c:pt idx="169845">
                  <c:v>48.097465498949397</c:v>
                </c:pt>
                <c:pt idx="169846">
                  <c:v>48.0975678654153</c:v>
                </c:pt>
                <c:pt idx="169847">
                  <c:v>48.0976702315536</c:v>
                </c:pt>
                <c:pt idx="169848">
                  <c:v>48.097772597364198</c:v>
                </c:pt>
                <c:pt idx="169849">
                  <c:v>48.0978749628472</c:v>
                </c:pt>
                <c:pt idx="169850">
                  <c:v>48.097977328002401</c:v>
                </c:pt>
                <c:pt idx="169851">
                  <c:v>48.098079692830098</c:v>
                </c:pt>
                <c:pt idx="169852">
                  <c:v>48.09818205733</c:v>
                </c:pt>
                <c:pt idx="169853">
                  <c:v>48.098284421502299</c:v>
                </c:pt>
                <c:pt idx="169854">
                  <c:v>48.098386785347003</c:v>
                </c:pt>
                <c:pt idx="169855">
                  <c:v>48.098489148863997</c:v>
                </c:pt>
                <c:pt idx="169856">
                  <c:v>48.098591512053297</c:v>
                </c:pt>
                <c:pt idx="169857">
                  <c:v>48.098693874915</c:v>
                </c:pt>
                <c:pt idx="169858">
                  <c:v>48.098796237449001</c:v>
                </c:pt>
                <c:pt idx="169859">
                  <c:v>48.098898599655399</c:v>
                </c:pt>
                <c:pt idx="169860">
                  <c:v>48.099000961534102</c:v>
                </c:pt>
                <c:pt idx="169861">
                  <c:v>48.099103323085203</c:v>
                </c:pt>
                <c:pt idx="169862">
                  <c:v>48.0992056843086</c:v>
                </c:pt>
                <c:pt idx="169863">
                  <c:v>48.099308045204403</c:v>
                </c:pt>
                <c:pt idx="169864">
                  <c:v>48.099410405772502</c:v>
                </c:pt>
                <c:pt idx="169865">
                  <c:v>48.0995127660129</c:v>
                </c:pt>
                <c:pt idx="169866">
                  <c:v>48.099615125925801</c:v>
                </c:pt>
                <c:pt idx="169867">
                  <c:v>48.099717485510901</c:v>
                </c:pt>
                <c:pt idx="169868">
                  <c:v>48.099819844768497</c:v>
                </c:pt>
                <c:pt idx="169869">
                  <c:v>48.099922203698398</c:v>
                </c:pt>
                <c:pt idx="169870">
                  <c:v>48.100024562300597</c:v>
                </c:pt>
                <c:pt idx="169871">
                  <c:v>48.1001269205752</c:v>
                </c:pt>
                <c:pt idx="169872">
                  <c:v>48.1002292785222</c:v>
                </c:pt>
                <c:pt idx="169873">
                  <c:v>48.100331636141497</c:v>
                </c:pt>
                <c:pt idx="169874">
                  <c:v>48.100433993433199</c:v>
                </c:pt>
                <c:pt idx="169875">
                  <c:v>48.100536350397299</c:v>
                </c:pt>
                <c:pt idx="169876">
                  <c:v>48.100638707033703</c:v>
                </c:pt>
                <c:pt idx="169877">
                  <c:v>48.100741063342497</c:v>
                </c:pt>
                <c:pt idx="169878">
                  <c:v>48.100843419323702</c:v>
                </c:pt>
                <c:pt idx="169879">
                  <c:v>48.100945774977198</c:v>
                </c:pt>
                <c:pt idx="169880">
                  <c:v>48.101048130303099</c:v>
                </c:pt>
                <c:pt idx="169881">
                  <c:v>48.101150485301297</c:v>
                </c:pt>
                <c:pt idx="169882">
                  <c:v>48.101252839971998</c:v>
                </c:pt>
                <c:pt idx="169883">
                  <c:v>48.101355194314998</c:v>
                </c:pt>
                <c:pt idx="169884">
                  <c:v>48.101457548330401</c:v>
                </c:pt>
                <c:pt idx="169885">
                  <c:v>48.101559902018103</c:v>
                </c:pt>
                <c:pt idx="169886">
                  <c:v>48.101662255378201</c:v>
                </c:pt>
                <c:pt idx="169887">
                  <c:v>48.101764608410697</c:v>
                </c:pt>
                <c:pt idx="169888">
                  <c:v>48.101866961115597</c:v>
                </c:pt>
                <c:pt idx="169889">
                  <c:v>48.101969313492901</c:v>
                </c:pt>
                <c:pt idx="169890">
                  <c:v>48.102071665542503</c:v>
                </c:pt>
                <c:pt idx="169891">
                  <c:v>48.102174017264502</c:v>
                </c:pt>
                <c:pt idx="169892">
                  <c:v>48.102276368658899</c:v>
                </c:pt>
                <c:pt idx="169893">
                  <c:v>48.102378719725699</c:v>
                </c:pt>
                <c:pt idx="169894">
                  <c:v>48.102481070464897</c:v>
                </c:pt>
                <c:pt idx="169895">
                  <c:v>48.1025834208764</c:v>
                </c:pt>
                <c:pt idx="169896">
                  <c:v>48.102685770960299</c:v>
                </c:pt>
                <c:pt idx="169897">
                  <c:v>48.102788120716703</c:v>
                </c:pt>
                <c:pt idx="169898">
                  <c:v>48.102890470145397</c:v>
                </c:pt>
                <c:pt idx="169899">
                  <c:v>48.102992819246502</c:v>
                </c:pt>
                <c:pt idx="169900">
                  <c:v>48.103095168019898</c:v>
                </c:pt>
                <c:pt idx="169901">
                  <c:v>48.103197516465798</c:v>
                </c:pt>
                <c:pt idx="169902">
                  <c:v>48.103299864584102</c:v>
                </c:pt>
                <c:pt idx="169903">
                  <c:v>48.103402212374696</c:v>
                </c:pt>
                <c:pt idx="169904">
                  <c:v>48.103504559837802</c:v>
                </c:pt>
                <c:pt idx="169905">
                  <c:v>48.103606906973297</c:v>
                </c:pt>
                <c:pt idx="169906">
                  <c:v>48.103709253781098</c:v>
                </c:pt>
                <c:pt idx="169907">
                  <c:v>48.103811600261302</c:v>
                </c:pt>
                <c:pt idx="169908">
                  <c:v>48.103913946414004</c:v>
                </c:pt>
                <c:pt idx="169909">
                  <c:v>48.104016292239002</c:v>
                </c:pt>
                <c:pt idx="169910">
                  <c:v>48.104118637736498</c:v>
                </c:pt>
                <c:pt idx="169911">
                  <c:v>48.104220982906298</c:v>
                </c:pt>
                <c:pt idx="169912">
                  <c:v>48.104323327748503</c:v>
                </c:pt>
                <c:pt idx="169913">
                  <c:v>48.104425672263197</c:v>
                </c:pt>
                <c:pt idx="169914">
                  <c:v>48.104528016450203</c:v>
                </c:pt>
                <c:pt idx="169915">
                  <c:v>48.104630360309699</c:v>
                </c:pt>
                <c:pt idx="169916">
                  <c:v>48.104732703841599</c:v>
                </c:pt>
                <c:pt idx="169917">
                  <c:v>48.104835047045803</c:v>
                </c:pt>
                <c:pt idx="169918">
                  <c:v>48.104937389922497</c:v>
                </c:pt>
                <c:pt idx="169919">
                  <c:v>48.105039732471603</c:v>
                </c:pt>
                <c:pt idx="169920">
                  <c:v>48.105142074693099</c:v>
                </c:pt>
                <c:pt idx="169921">
                  <c:v>48.105244416586999</c:v>
                </c:pt>
                <c:pt idx="169922">
                  <c:v>48.105346758153303</c:v>
                </c:pt>
                <c:pt idx="169923">
                  <c:v>48.105449099392096</c:v>
                </c:pt>
                <c:pt idx="169924">
                  <c:v>48.105551440303202</c:v>
                </c:pt>
                <c:pt idx="169925">
                  <c:v>48.105653780886797</c:v>
                </c:pt>
                <c:pt idx="169926">
                  <c:v>48.105756121142797</c:v>
                </c:pt>
                <c:pt idx="169927">
                  <c:v>48.1058584610712</c:v>
                </c:pt>
                <c:pt idx="169928">
                  <c:v>48.105960800672001</c:v>
                </c:pt>
                <c:pt idx="169929">
                  <c:v>48.106063139945199</c:v>
                </c:pt>
                <c:pt idx="169930">
                  <c:v>48.106165478890901</c:v>
                </c:pt>
                <c:pt idx="169931">
                  <c:v>48.106267817509</c:v>
                </c:pt>
                <c:pt idx="169932">
                  <c:v>48.106370155799503</c:v>
                </c:pt>
                <c:pt idx="169933">
                  <c:v>48.106472493762404</c:v>
                </c:pt>
                <c:pt idx="169934">
                  <c:v>48.106574831397801</c:v>
                </c:pt>
                <c:pt idx="169935">
                  <c:v>48.106677168705502</c:v>
                </c:pt>
                <c:pt idx="169936">
                  <c:v>48.1067795056858</c:v>
                </c:pt>
                <c:pt idx="169937">
                  <c:v>48.106881842338403</c:v>
                </c:pt>
                <c:pt idx="169938">
                  <c:v>48.106984178663502</c:v>
                </c:pt>
                <c:pt idx="169939">
                  <c:v>48.107086514660999</c:v>
                </c:pt>
                <c:pt idx="169940">
                  <c:v>48.1071888503309</c:v>
                </c:pt>
                <c:pt idx="169941">
                  <c:v>48.107291185673297</c:v>
                </c:pt>
                <c:pt idx="169942">
                  <c:v>48.107393520688099</c:v>
                </c:pt>
                <c:pt idx="169943">
                  <c:v>48.107495855375298</c:v>
                </c:pt>
                <c:pt idx="169944">
                  <c:v>48.107598189735</c:v>
                </c:pt>
                <c:pt idx="169945">
                  <c:v>48.1077005237671</c:v>
                </c:pt>
                <c:pt idx="169946">
                  <c:v>48.107802857471597</c:v>
                </c:pt>
                <c:pt idx="169947">
                  <c:v>48.107905190848598</c:v>
                </c:pt>
                <c:pt idx="169948">
                  <c:v>48.108007523898003</c:v>
                </c:pt>
                <c:pt idx="169949">
                  <c:v>48.108109856619897</c:v>
                </c:pt>
                <c:pt idx="169950">
                  <c:v>48.108212189014203</c:v>
                </c:pt>
                <c:pt idx="169951">
                  <c:v>48.108314521080899</c:v>
                </c:pt>
                <c:pt idx="169952">
                  <c:v>48.108416852820099</c:v>
                </c:pt>
                <c:pt idx="169953">
                  <c:v>48.108519184231703</c:v>
                </c:pt>
                <c:pt idx="169954">
                  <c:v>48.108621515315797</c:v>
                </c:pt>
                <c:pt idx="169955">
                  <c:v>48.108723846072401</c:v>
                </c:pt>
                <c:pt idx="169956">
                  <c:v>48.108826176501303</c:v>
                </c:pt>
                <c:pt idx="169957">
                  <c:v>48.108928506602801</c:v>
                </c:pt>
                <c:pt idx="169958">
                  <c:v>48.109030836376697</c:v>
                </c:pt>
                <c:pt idx="169959">
                  <c:v>48.109133165823003</c:v>
                </c:pt>
                <c:pt idx="169960">
                  <c:v>48.1092354949418</c:v>
                </c:pt>
                <c:pt idx="169961">
                  <c:v>48.109337823733</c:v>
                </c:pt>
                <c:pt idx="169962">
                  <c:v>48.109440152196697</c:v>
                </c:pt>
                <c:pt idx="169963">
                  <c:v>48.109542480332799</c:v>
                </c:pt>
                <c:pt idx="169964">
                  <c:v>48.109644808141397</c:v>
                </c:pt>
                <c:pt idx="169965">
                  <c:v>48.109747135622499</c:v>
                </c:pt>
                <c:pt idx="169966">
                  <c:v>48.109849462775998</c:v>
                </c:pt>
                <c:pt idx="169967">
                  <c:v>48.109951789602</c:v>
                </c:pt>
                <c:pt idx="169968">
                  <c:v>48.1100541161004</c:v>
                </c:pt>
                <c:pt idx="169969">
                  <c:v>48.110156442271403</c:v>
                </c:pt>
                <c:pt idx="169970">
                  <c:v>48.110258768114697</c:v>
                </c:pt>
                <c:pt idx="169971">
                  <c:v>48.110361093630502</c:v>
                </c:pt>
                <c:pt idx="169972">
                  <c:v>48.110463418818803</c:v>
                </c:pt>
                <c:pt idx="169973">
                  <c:v>48.110565743679601</c:v>
                </c:pt>
                <c:pt idx="169974">
                  <c:v>48.110668068212803</c:v>
                </c:pt>
                <c:pt idx="169975">
                  <c:v>48.110770392418502</c:v>
                </c:pt>
                <c:pt idx="169976">
                  <c:v>48.110872716296697</c:v>
                </c:pt>
                <c:pt idx="169977">
                  <c:v>48.110975039847297</c:v>
                </c:pt>
                <c:pt idx="169978">
                  <c:v>48.1110773630704</c:v>
                </c:pt>
                <c:pt idx="169979">
                  <c:v>48.111179685966</c:v>
                </c:pt>
                <c:pt idx="169980">
                  <c:v>48.111282008534097</c:v>
                </c:pt>
                <c:pt idx="169981">
                  <c:v>48.111384330774598</c:v>
                </c:pt>
                <c:pt idx="169982">
                  <c:v>48.111486652687603</c:v>
                </c:pt>
                <c:pt idx="169983">
                  <c:v>48.111588974273097</c:v>
                </c:pt>
                <c:pt idx="169984">
                  <c:v>48.111691295531003</c:v>
                </c:pt>
                <c:pt idx="169985">
                  <c:v>48.111793616461497</c:v>
                </c:pt>
                <c:pt idx="169986">
                  <c:v>48.111895937064403</c:v>
                </c:pt>
                <c:pt idx="169987">
                  <c:v>48.111998257339799</c:v>
                </c:pt>
                <c:pt idx="169988">
                  <c:v>48.112100577287698</c:v>
                </c:pt>
                <c:pt idx="169989">
                  <c:v>48.112202896908002</c:v>
                </c:pt>
                <c:pt idx="169990">
                  <c:v>48.112305216200902</c:v>
                </c:pt>
                <c:pt idx="169991">
                  <c:v>48.112407535166199</c:v>
                </c:pt>
                <c:pt idx="169992">
                  <c:v>48.112509853803999</c:v>
                </c:pt>
                <c:pt idx="169993">
                  <c:v>48.112612172114297</c:v>
                </c:pt>
                <c:pt idx="169994">
                  <c:v>48.112714490097098</c:v>
                </c:pt>
                <c:pt idx="169995">
                  <c:v>48.112816807752402</c:v>
                </c:pt>
                <c:pt idx="169996">
                  <c:v>48.112919125080197</c:v>
                </c:pt>
                <c:pt idx="169997">
                  <c:v>48.113021442080402</c:v>
                </c:pt>
                <c:pt idx="169998">
                  <c:v>48.113123758753197</c:v>
                </c:pt>
                <c:pt idx="169999">
                  <c:v>48.113226075098503</c:v>
                </c:pt>
                <c:pt idx="170000">
                  <c:v>48.113328391116198</c:v>
                </c:pt>
                <c:pt idx="170001">
                  <c:v>48.113430706806398</c:v>
                </c:pt>
                <c:pt idx="170002">
                  <c:v>48.1135330221692</c:v>
                </c:pt>
                <c:pt idx="170003">
                  <c:v>48.1136353372044</c:v>
                </c:pt>
                <c:pt idx="170004">
                  <c:v>48.113737651912103</c:v>
                </c:pt>
                <c:pt idx="170005">
                  <c:v>48.113839966292403</c:v>
                </c:pt>
                <c:pt idx="170006">
                  <c:v>48.1139422803451</c:v>
                </c:pt>
                <c:pt idx="170007">
                  <c:v>48.1140445940703</c:v>
                </c:pt>
                <c:pt idx="170008">
                  <c:v>48.114146907468097</c:v>
                </c:pt>
                <c:pt idx="170009">
                  <c:v>48.114249220538298</c:v>
                </c:pt>
                <c:pt idx="170010">
                  <c:v>48.114351533281102</c:v>
                </c:pt>
                <c:pt idx="170011">
                  <c:v>48.114453845696303</c:v>
                </c:pt>
                <c:pt idx="170012">
                  <c:v>48.114556157784101</c:v>
                </c:pt>
                <c:pt idx="170013">
                  <c:v>48.114658469544402</c:v>
                </c:pt>
                <c:pt idx="170014">
                  <c:v>48.1147607809771</c:v>
                </c:pt>
                <c:pt idx="170015">
                  <c:v>48.114863092082402</c:v>
                </c:pt>
                <c:pt idx="170016">
                  <c:v>48.1149654028602</c:v>
                </c:pt>
                <c:pt idx="170017">
                  <c:v>48.115067713310502</c:v>
                </c:pt>
                <c:pt idx="170018">
                  <c:v>48.1151700234334</c:v>
                </c:pt>
                <c:pt idx="170019">
                  <c:v>48.115272333228702</c:v>
                </c:pt>
                <c:pt idx="170020">
                  <c:v>48.115374642696601</c:v>
                </c:pt>
                <c:pt idx="170021">
                  <c:v>48.115476951836897</c:v>
                </c:pt>
                <c:pt idx="170022">
                  <c:v>48.115579260649803</c:v>
                </c:pt>
                <c:pt idx="170023">
                  <c:v>48.115681569135198</c:v>
                </c:pt>
                <c:pt idx="170024">
                  <c:v>48.115783877293197</c:v>
                </c:pt>
                <c:pt idx="170025">
                  <c:v>48.1158861851236</c:v>
                </c:pt>
                <c:pt idx="170026">
                  <c:v>48.115988492626599</c:v>
                </c:pt>
                <c:pt idx="170027">
                  <c:v>48.116090799802002</c:v>
                </c:pt>
                <c:pt idx="170028">
                  <c:v>48.116193106650101</c:v>
                </c:pt>
                <c:pt idx="170029">
                  <c:v>48.116295413170597</c:v>
                </c:pt>
                <c:pt idx="170030">
                  <c:v>48.116397719363697</c:v>
                </c:pt>
                <c:pt idx="170031">
                  <c:v>48.1165000252293</c:v>
                </c:pt>
                <c:pt idx="170032">
                  <c:v>48.1166023307674</c:v>
                </c:pt>
                <c:pt idx="170033">
                  <c:v>48.116704635978003</c:v>
                </c:pt>
                <c:pt idx="170034">
                  <c:v>48.116806940861203</c:v>
                </c:pt>
                <c:pt idx="170035">
                  <c:v>48.116909245416899</c:v>
                </c:pt>
                <c:pt idx="170036">
                  <c:v>48.117011549645198</c:v>
                </c:pt>
                <c:pt idx="170037">
                  <c:v>48.117113853546002</c:v>
                </c:pt>
                <c:pt idx="170038">
                  <c:v>48.117216157119302</c:v>
                </c:pt>
                <c:pt idx="170039">
                  <c:v>48.117318460365098</c:v>
                </c:pt>
                <c:pt idx="170040">
                  <c:v>48.117420763283498</c:v>
                </c:pt>
                <c:pt idx="170041">
                  <c:v>48.117523065874401</c:v>
                </c:pt>
                <c:pt idx="170042">
                  <c:v>48.117625368137901</c:v>
                </c:pt>
                <c:pt idx="170043">
                  <c:v>48.117727670073897</c:v>
                </c:pt>
                <c:pt idx="170044">
                  <c:v>48.117829971682397</c:v>
                </c:pt>
                <c:pt idx="170045">
                  <c:v>48.1179322729635</c:v>
                </c:pt>
                <c:pt idx="170046">
                  <c:v>48.1180345739171</c:v>
                </c:pt>
                <c:pt idx="170047">
                  <c:v>48.118136874543303</c:v>
                </c:pt>
                <c:pt idx="170048">
                  <c:v>48.118239174842003</c:v>
                </c:pt>
                <c:pt idx="170049">
                  <c:v>48.118341474813299</c:v>
                </c:pt>
                <c:pt idx="170050">
                  <c:v>48.118443774457099</c:v>
                </c:pt>
                <c:pt idx="170051">
                  <c:v>48.118546073773402</c:v>
                </c:pt>
                <c:pt idx="170052">
                  <c:v>48.118648372762301</c:v>
                </c:pt>
                <c:pt idx="170053">
                  <c:v>48.118750671423797</c:v>
                </c:pt>
                <c:pt idx="170054">
                  <c:v>48.118852969757803</c:v>
                </c:pt>
                <c:pt idx="170055">
                  <c:v>48.118955267764299</c:v>
                </c:pt>
                <c:pt idx="170056">
                  <c:v>48.119057565443498</c:v>
                </c:pt>
                <c:pt idx="170057">
                  <c:v>48.119159862795101</c:v>
                </c:pt>
                <c:pt idx="170058">
                  <c:v>48.1192621598193</c:v>
                </c:pt>
                <c:pt idx="170059">
                  <c:v>48.119364456516102</c:v>
                </c:pt>
                <c:pt idx="170060">
                  <c:v>48.119466752885401</c:v>
                </c:pt>
                <c:pt idx="170061">
                  <c:v>48.119569048927303</c:v>
                </c:pt>
                <c:pt idx="170062">
                  <c:v>48.119671344641802</c:v>
                </c:pt>
                <c:pt idx="170063">
                  <c:v>48.119773640028797</c:v>
                </c:pt>
                <c:pt idx="170064">
                  <c:v>48.119875935088402</c:v>
                </c:pt>
                <c:pt idx="170065">
                  <c:v>48.119978229820497</c:v>
                </c:pt>
                <c:pt idx="170066">
                  <c:v>48.120080524225202</c:v>
                </c:pt>
                <c:pt idx="170067">
                  <c:v>48.120182818302503</c:v>
                </c:pt>
                <c:pt idx="170068">
                  <c:v>48.120285112052301</c:v>
                </c:pt>
                <c:pt idx="170069">
                  <c:v>48.120387405474702</c:v>
                </c:pt>
                <c:pt idx="170070">
                  <c:v>48.120489698569699</c:v>
                </c:pt>
                <c:pt idx="170071">
                  <c:v>48.1205919913372</c:v>
                </c:pt>
                <c:pt idx="170072">
                  <c:v>48.120694283777297</c:v>
                </c:pt>
                <c:pt idx="170073">
                  <c:v>48.120796575889997</c:v>
                </c:pt>
                <c:pt idx="170074">
                  <c:v>48.120898867675201</c:v>
                </c:pt>
                <c:pt idx="170075">
                  <c:v>48.121001159133002</c:v>
                </c:pt>
                <c:pt idx="170076">
                  <c:v>48.121103450263398</c:v>
                </c:pt>
                <c:pt idx="170077">
                  <c:v>48.121205741066397</c:v>
                </c:pt>
                <c:pt idx="170078">
                  <c:v>48.121308031541901</c:v>
                </c:pt>
                <c:pt idx="170079">
                  <c:v>48.121410321690099</c:v>
                </c:pt>
                <c:pt idx="170080">
                  <c:v>48.121512611510802</c:v>
                </c:pt>
                <c:pt idx="170081">
                  <c:v>48.121614901004101</c:v>
                </c:pt>
                <c:pt idx="170082">
                  <c:v>48.121717190169903</c:v>
                </c:pt>
                <c:pt idx="170083">
                  <c:v>48.121819479008302</c:v>
                </c:pt>
                <c:pt idx="170084">
                  <c:v>48.121921767519403</c:v>
                </c:pt>
                <c:pt idx="170085">
                  <c:v>48.122024055703001</c:v>
                </c:pt>
                <c:pt idx="170086">
                  <c:v>48.122126343559202</c:v>
                </c:pt>
                <c:pt idx="170087">
                  <c:v>48.1222286310879</c:v>
                </c:pt>
                <c:pt idx="170088">
                  <c:v>48.1223309182893</c:v>
                </c:pt>
                <c:pt idx="170089">
                  <c:v>48.122433205163297</c:v>
                </c:pt>
                <c:pt idx="170090">
                  <c:v>48.122535491709797</c:v>
                </c:pt>
                <c:pt idx="170091">
                  <c:v>48.122637777928901</c:v>
                </c:pt>
                <c:pt idx="170092">
                  <c:v>48.1227400638207</c:v>
                </c:pt>
                <c:pt idx="170093">
                  <c:v>48.122842349385003</c:v>
                </c:pt>
                <c:pt idx="170094">
                  <c:v>48.122944634621902</c:v>
                </c:pt>
                <c:pt idx="170095">
                  <c:v>48.123046919531397</c:v>
                </c:pt>
                <c:pt idx="170096">
                  <c:v>48.123149204113503</c:v>
                </c:pt>
                <c:pt idx="170097">
                  <c:v>48.123251488368197</c:v>
                </c:pt>
                <c:pt idx="170098">
                  <c:v>48.123353772295502</c:v>
                </c:pt>
                <c:pt idx="170099">
                  <c:v>48.123456055895304</c:v>
                </c:pt>
                <c:pt idx="170100">
                  <c:v>48.123558339167801</c:v>
                </c:pt>
                <c:pt idx="170101">
                  <c:v>48.123660622112901</c:v>
                </c:pt>
                <c:pt idx="170102">
                  <c:v>48.123762904730597</c:v>
                </c:pt>
                <c:pt idx="170103">
                  <c:v>48.123865187020897</c:v>
                </c:pt>
                <c:pt idx="170104">
                  <c:v>48.1239674689838</c:v>
                </c:pt>
                <c:pt idx="170105">
                  <c:v>48.124069750619299</c:v>
                </c:pt>
                <c:pt idx="170106">
                  <c:v>48.124172031927401</c:v>
                </c:pt>
                <c:pt idx="170107">
                  <c:v>48.124274312908099</c:v>
                </c:pt>
                <c:pt idx="170108">
                  <c:v>48.124376593561401</c:v>
                </c:pt>
                <c:pt idx="170109">
                  <c:v>48.124478873887398</c:v>
                </c:pt>
                <c:pt idx="170110">
                  <c:v>48.124581153885899</c:v>
                </c:pt>
                <c:pt idx="170111">
                  <c:v>48.124683433557102</c:v>
                </c:pt>
                <c:pt idx="170112">
                  <c:v>48.124785712900803</c:v>
                </c:pt>
                <c:pt idx="170113">
                  <c:v>48.124887991917198</c:v>
                </c:pt>
                <c:pt idx="170114">
                  <c:v>48.124990270606197</c:v>
                </c:pt>
                <c:pt idx="170115">
                  <c:v>48.1250925489678</c:v>
                </c:pt>
                <c:pt idx="170116">
                  <c:v>48.125194827001998</c:v>
                </c:pt>
                <c:pt idx="170117">
                  <c:v>48.1252971047088</c:v>
                </c:pt>
                <c:pt idx="170118">
                  <c:v>48.125399382088297</c:v>
                </c:pt>
                <c:pt idx="170119">
                  <c:v>48.125501659140397</c:v>
                </c:pt>
                <c:pt idx="170120">
                  <c:v>48.125603935865101</c:v>
                </c:pt>
                <c:pt idx="170121">
                  <c:v>48.125706212262401</c:v>
                </c:pt>
                <c:pt idx="170122">
                  <c:v>48.125808488332297</c:v>
                </c:pt>
                <c:pt idx="170123">
                  <c:v>48.125910764074902</c:v>
                </c:pt>
                <c:pt idx="170124">
                  <c:v>48.126013039489997</c:v>
                </c:pt>
                <c:pt idx="170125">
                  <c:v>48.126115314577902</c:v>
                </c:pt>
                <c:pt idx="170126">
                  <c:v>48.126217589338303</c:v>
                </c:pt>
                <c:pt idx="170127">
                  <c:v>48.1263198637714</c:v>
                </c:pt>
                <c:pt idx="170128">
                  <c:v>48.1264221378771</c:v>
                </c:pt>
                <c:pt idx="170129">
                  <c:v>48.126524411655403</c:v>
                </c:pt>
                <c:pt idx="170130">
                  <c:v>48.126626685106302</c:v>
                </c:pt>
                <c:pt idx="170131">
                  <c:v>48.126728958229897</c:v>
                </c:pt>
                <c:pt idx="170132">
                  <c:v>48.126831231026102</c:v>
                </c:pt>
                <c:pt idx="170133">
                  <c:v>48.126933503495003</c:v>
                </c:pt>
                <c:pt idx="170134">
                  <c:v>48.1270357756365</c:v>
                </c:pt>
                <c:pt idx="170135">
                  <c:v>48.1271380474506</c:v>
                </c:pt>
                <c:pt idx="170136">
                  <c:v>48.127240318937403</c:v>
                </c:pt>
                <c:pt idx="170137">
                  <c:v>48.127342590096802</c:v>
                </c:pt>
                <c:pt idx="170138">
                  <c:v>48.127444860928797</c:v>
                </c:pt>
                <c:pt idx="170139">
                  <c:v>48.127547131433502</c:v>
                </c:pt>
                <c:pt idx="170140">
                  <c:v>48.127649401610803</c:v>
                </c:pt>
                <c:pt idx="170141">
                  <c:v>48.1277516714608</c:v>
                </c:pt>
                <c:pt idx="170142">
                  <c:v>48.1278539409834</c:v>
                </c:pt>
                <c:pt idx="170143">
                  <c:v>48.127956210178603</c:v>
                </c:pt>
                <c:pt idx="170144">
                  <c:v>48.128058479046501</c:v>
                </c:pt>
                <c:pt idx="170145">
                  <c:v>48.128160747587003</c:v>
                </c:pt>
                <c:pt idx="170146">
                  <c:v>48.128263015800201</c:v>
                </c:pt>
                <c:pt idx="170147">
                  <c:v>48.128365283686101</c:v>
                </c:pt>
                <c:pt idx="170148">
                  <c:v>48.128467551244597</c:v>
                </c:pt>
                <c:pt idx="170149">
                  <c:v>48.128569818475697</c:v>
                </c:pt>
                <c:pt idx="170150">
                  <c:v>48.128672085379499</c:v>
                </c:pt>
                <c:pt idx="170151">
                  <c:v>48.128774351955897</c:v>
                </c:pt>
                <c:pt idx="170152">
                  <c:v>48.128876618204998</c:v>
                </c:pt>
                <c:pt idx="170153">
                  <c:v>48.128978884126802</c:v>
                </c:pt>
                <c:pt idx="170154">
                  <c:v>48.129081149721202</c:v>
                </c:pt>
                <c:pt idx="170155">
                  <c:v>48.129183414988198</c:v>
                </c:pt>
                <c:pt idx="170156">
                  <c:v>48.129285679928003</c:v>
                </c:pt>
                <c:pt idx="170157">
                  <c:v>48.129387944540298</c:v>
                </c:pt>
                <c:pt idx="170158">
                  <c:v>48.129490208825402</c:v>
                </c:pt>
                <c:pt idx="170159">
                  <c:v>48.129592472783102</c:v>
                </c:pt>
                <c:pt idx="170160">
                  <c:v>48.129694736413398</c:v>
                </c:pt>
                <c:pt idx="170161">
                  <c:v>48.129796999716497</c:v>
                </c:pt>
                <c:pt idx="170162">
                  <c:v>48.129899262692199</c:v>
                </c:pt>
                <c:pt idx="170163">
                  <c:v>48.130001525340496</c:v>
                </c:pt>
                <c:pt idx="170164">
                  <c:v>48.130103787661497</c:v>
                </c:pt>
                <c:pt idx="170165">
                  <c:v>48.1302060496552</c:v>
                </c:pt>
                <c:pt idx="170166">
                  <c:v>48.130308311321599</c:v>
                </c:pt>
                <c:pt idx="170167">
                  <c:v>48.130410572660601</c:v>
                </c:pt>
                <c:pt idx="170168">
                  <c:v>48.130512833672299</c:v>
                </c:pt>
                <c:pt idx="170169">
                  <c:v>48.130615094356699</c:v>
                </c:pt>
                <c:pt idx="170170">
                  <c:v>48.130717354713703</c:v>
                </c:pt>
                <c:pt idx="170171">
                  <c:v>48.130819614743402</c:v>
                </c:pt>
                <c:pt idx="170172">
                  <c:v>48.130921874445797</c:v>
                </c:pt>
                <c:pt idx="170173">
                  <c:v>48.131024133820901</c:v>
                </c:pt>
                <c:pt idx="170174">
                  <c:v>48.131126392868602</c:v>
                </c:pt>
                <c:pt idx="170175">
                  <c:v>48.131228651589097</c:v>
                </c:pt>
                <c:pt idx="170176">
                  <c:v>48.131330909982204</c:v>
                </c:pt>
                <c:pt idx="170177">
                  <c:v>48.131433168047998</c:v>
                </c:pt>
                <c:pt idx="170178">
                  <c:v>48.131535425786403</c:v>
                </c:pt>
                <c:pt idx="170179">
                  <c:v>48.131637683197603</c:v>
                </c:pt>
                <c:pt idx="170180">
                  <c:v>48.131739940281399</c:v>
                </c:pt>
                <c:pt idx="170181">
                  <c:v>48.131842197037898</c:v>
                </c:pt>
                <c:pt idx="170182">
                  <c:v>48.131944453467099</c:v>
                </c:pt>
                <c:pt idx="170183">
                  <c:v>48.132046709569003</c:v>
                </c:pt>
                <c:pt idx="170184">
                  <c:v>48.132148965343603</c:v>
                </c:pt>
                <c:pt idx="170185">
                  <c:v>48.132251220790799</c:v>
                </c:pt>
                <c:pt idx="170186">
                  <c:v>48.132353475910797</c:v>
                </c:pt>
                <c:pt idx="170187">
                  <c:v>48.132455730703398</c:v>
                </c:pt>
                <c:pt idx="170188">
                  <c:v>48.132557985168702</c:v>
                </c:pt>
                <c:pt idx="170189">
                  <c:v>48.132660239306702</c:v>
                </c:pt>
                <c:pt idx="170190">
                  <c:v>48.132762493117497</c:v>
                </c:pt>
                <c:pt idx="170191">
                  <c:v>48.132864746600902</c:v>
                </c:pt>
                <c:pt idx="170192">
                  <c:v>48.132966999757002</c:v>
                </c:pt>
                <c:pt idx="170193">
                  <c:v>48.133069252585798</c:v>
                </c:pt>
                <c:pt idx="170194">
                  <c:v>48.133171505087297</c:v>
                </c:pt>
                <c:pt idx="170195">
                  <c:v>48.133273757261499</c:v>
                </c:pt>
                <c:pt idx="170196">
                  <c:v>48.133376009108403</c:v>
                </c:pt>
                <c:pt idx="170197">
                  <c:v>48.133478260628003</c:v>
                </c:pt>
                <c:pt idx="170198">
                  <c:v>48.133580511820298</c:v>
                </c:pt>
                <c:pt idx="170199">
                  <c:v>48.133682762685297</c:v>
                </c:pt>
                <c:pt idx="170200">
                  <c:v>48.133785013222997</c:v>
                </c:pt>
                <c:pt idx="170201">
                  <c:v>48.133887263433401</c:v>
                </c:pt>
                <c:pt idx="170202">
                  <c:v>48.1339895133165</c:v>
                </c:pt>
                <c:pt idx="170203">
                  <c:v>48.134091762872401</c:v>
                </c:pt>
                <c:pt idx="170204">
                  <c:v>48.134194012100899</c:v>
                </c:pt>
                <c:pt idx="170205">
                  <c:v>48.134296261002198</c:v>
                </c:pt>
                <c:pt idx="170206">
                  <c:v>48.134398509576101</c:v>
                </c:pt>
                <c:pt idx="170207">
                  <c:v>48.134500757822799</c:v>
                </c:pt>
                <c:pt idx="170208">
                  <c:v>48.1346030057422</c:v>
                </c:pt>
                <c:pt idx="170209">
                  <c:v>48.134705253334303</c:v>
                </c:pt>
                <c:pt idx="170210">
                  <c:v>48.134807500599102</c:v>
                </c:pt>
                <c:pt idx="170211">
                  <c:v>48.134909747536597</c:v>
                </c:pt>
                <c:pt idx="170212">
                  <c:v>48.135011994146801</c:v>
                </c:pt>
                <c:pt idx="170213">
                  <c:v>48.1351142404298</c:v>
                </c:pt>
                <c:pt idx="170214">
                  <c:v>48.135216486385502</c:v>
                </c:pt>
                <c:pt idx="170215">
                  <c:v>48.1353187320139</c:v>
                </c:pt>
                <c:pt idx="170216">
                  <c:v>48.135420977315</c:v>
                </c:pt>
                <c:pt idx="170217">
                  <c:v>48.135523222288803</c:v>
                </c:pt>
                <c:pt idx="170218">
                  <c:v>48.135625466935402</c:v>
                </c:pt>
                <c:pt idx="170219">
                  <c:v>48.135727711254702</c:v>
                </c:pt>
                <c:pt idx="170220">
                  <c:v>48.135829955246699</c:v>
                </c:pt>
                <c:pt idx="170221">
                  <c:v>48.135932198911398</c:v>
                </c:pt>
                <c:pt idx="170222">
                  <c:v>48.136034442248899</c:v>
                </c:pt>
                <c:pt idx="170223">
                  <c:v>48.136136685259103</c:v>
                </c:pt>
                <c:pt idx="170224">
                  <c:v>48.136238927942003</c:v>
                </c:pt>
                <c:pt idx="170225">
                  <c:v>48.136341170297598</c:v>
                </c:pt>
                <c:pt idx="170226">
                  <c:v>48.136443412326003</c:v>
                </c:pt>
                <c:pt idx="170227">
                  <c:v>48.136545654027103</c:v>
                </c:pt>
                <c:pt idx="170228">
                  <c:v>48.136647895400998</c:v>
                </c:pt>
                <c:pt idx="170229">
                  <c:v>48.136750136447603</c:v>
                </c:pt>
                <c:pt idx="170230">
                  <c:v>48.136852377166903</c:v>
                </c:pt>
                <c:pt idx="170231">
                  <c:v>48.136954617558999</c:v>
                </c:pt>
                <c:pt idx="170232">
                  <c:v>48.137056857623797</c:v>
                </c:pt>
                <c:pt idx="170233">
                  <c:v>48.137159097361298</c:v>
                </c:pt>
                <c:pt idx="170234">
                  <c:v>48.137261336771601</c:v>
                </c:pt>
                <c:pt idx="170235">
                  <c:v>48.1373635758546</c:v>
                </c:pt>
                <c:pt idx="170236">
                  <c:v>48.137465814610302</c:v>
                </c:pt>
                <c:pt idx="170237">
                  <c:v>48.137568053038798</c:v>
                </c:pt>
                <c:pt idx="170238">
                  <c:v>48.137670291140097</c:v>
                </c:pt>
                <c:pt idx="170239">
                  <c:v>48.137772528913999</c:v>
                </c:pt>
                <c:pt idx="170240">
                  <c:v>48.137874766360802</c:v>
                </c:pt>
                <c:pt idx="170241">
                  <c:v>48.137977003480302</c:v>
                </c:pt>
                <c:pt idx="170242">
                  <c:v>48.138079240272504</c:v>
                </c:pt>
                <c:pt idx="170243">
                  <c:v>48.1381814767375</c:v>
                </c:pt>
                <c:pt idx="170244">
                  <c:v>48.1382837128752</c:v>
                </c:pt>
                <c:pt idx="170245">
                  <c:v>48.138385948685702</c:v>
                </c:pt>
                <c:pt idx="170246">
                  <c:v>48.138488184168899</c:v>
                </c:pt>
                <c:pt idx="170247">
                  <c:v>48.138590419324899</c:v>
                </c:pt>
                <c:pt idx="170248">
                  <c:v>48.138692654153601</c:v>
                </c:pt>
                <c:pt idx="170249">
                  <c:v>48.138794888655099</c:v>
                </c:pt>
                <c:pt idx="170250">
                  <c:v>48.138897122829398</c:v>
                </c:pt>
                <c:pt idx="170251">
                  <c:v>48.138999356676401</c:v>
                </c:pt>
                <c:pt idx="170252">
                  <c:v>48.139101590196098</c:v>
                </c:pt>
                <c:pt idx="170253">
                  <c:v>48.139203823388698</c:v>
                </c:pt>
                <c:pt idx="170254">
                  <c:v>48.139306056253901</c:v>
                </c:pt>
                <c:pt idx="170255">
                  <c:v>48.139408288791998</c:v>
                </c:pt>
                <c:pt idx="170256">
                  <c:v>48.139510521002798</c:v>
                </c:pt>
                <c:pt idx="170257">
                  <c:v>48.1396127528864</c:v>
                </c:pt>
                <c:pt idx="170258">
                  <c:v>48.139714984442698</c:v>
                </c:pt>
                <c:pt idx="170259">
                  <c:v>48.139817215671798</c:v>
                </c:pt>
                <c:pt idx="170260">
                  <c:v>48.1399194465737</c:v>
                </c:pt>
                <c:pt idx="170261">
                  <c:v>48.140021677148297</c:v>
                </c:pt>
                <c:pt idx="170262">
                  <c:v>48.140123907395797</c:v>
                </c:pt>
                <c:pt idx="170263">
                  <c:v>48.140226137315899</c:v>
                </c:pt>
                <c:pt idx="170264">
                  <c:v>48.140328366908903</c:v>
                </c:pt>
                <c:pt idx="170265">
                  <c:v>48.140430596174603</c:v>
                </c:pt>
                <c:pt idx="170266">
                  <c:v>48.140532825113098</c:v>
                </c:pt>
                <c:pt idx="170267">
                  <c:v>48.140635053724402</c:v>
                </c:pt>
                <c:pt idx="170268">
                  <c:v>48.140737282008402</c:v>
                </c:pt>
                <c:pt idx="170269">
                  <c:v>48.140839509965197</c:v>
                </c:pt>
                <c:pt idx="170270">
                  <c:v>48.140941737594801</c:v>
                </c:pt>
                <c:pt idx="170271">
                  <c:v>48.1410439648972</c:v>
                </c:pt>
                <c:pt idx="170272">
                  <c:v>48.141146191872402</c:v>
                </c:pt>
                <c:pt idx="170273">
                  <c:v>48.141248418520298</c:v>
                </c:pt>
                <c:pt idx="170274">
                  <c:v>48.141350644840998</c:v>
                </c:pt>
                <c:pt idx="170275">
                  <c:v>48.141452870834499</c:v>
                </c:pt>
                <c:pt idx="170276">
                  <c:v>48.141555096500802</c:v>
                </c:pt>
                <c:pt idx="170277">
                  <c:v>48.141657321839901</c:v>
                </c:pt>
                <c:pt idx="170278">
                  <c:v>48.141759546851702</c:v>
                </c:pt>
                <c:pt idx="170279">
                  <c:v>48.141861771536398</c:v>
                </c:pt>
                <c:pt idx="170280">
                  <c:v>48.141963995893803</c:v>
                </c:pt>
                <c:pt idx="170281">
                  <c:v>48.142066219923997</c:v>
                </c:pt>
                <c:pt idx="170282">
                  <c:v>48.142168443627099</c:v>
                </c:pt>
                <c:pt idx="170283">
                  <c:v>48.142270667002897</c:v>
                </c:pt>
                <c:pt idx="170284">
                  <c:v>48.142372890051398</c:v>
                </c:pt>
                <c:pt idx="170285">
                  <c:v>48.1424751127728</c:v>
                </c:pt>
                <c:pt idx="170286">
                  <c:v>48.142577335166997</c:v>
                </c:pt>
                <c:pt idx="170287">
                  <c:v>48.142679557233997</c:v>
                </c:pt>
                <c:pt idx="170288">
                  <c:v>48.142781778973799</c:v>
                </c:pt>
                <c:pt idx="170289">
                  <c:v>48.142884000386303</c:v>
                </c:pt>
                <c:pt idx="170290">
                  <c:v>48.142986221471702</c:v>
                </c:pt>
                <c:pt idx="170291">
                  <c:v>48.143088442229903</c:v>
                </c:pt>
                <c:pt idx="170292">
                  <c:v>48.1431906626608</c:v>
                </c:pt>
                <c:pt idx="170293">
                  <c:v>48.143292882764598</c:v>
                </c:pt>
                <c:pt idx="170294">
                  <c:v>48.143395102541199</c:v>
                </c:pt>
                <c:pt idx="170295">
                  <c:v>48.143497321990502</c:v>
                </c:pt>
                <c:pt idx="170296">
                  <c:v>48.1435995411127</c:v>
                </c:pt>
                <c:pt idx="170297">
                  <c:v>48.1437017599077</c:v>
                </c:pt>
                <c:pt idx="170298">
                  <c:v>48.143803978375502</c:v>
                </c:pt>
                <c:pt idx="170299">
                  <c:v>48.143906196516099</c:v>
                </c:pt>
                <c:pt idx="170300">
                  <c:v>48.144008414329498</c:v>
                </c:pt>
                <c:pt idx="170301">
                  <c:v>48.1441106318157</c:v>
                </c:pt>
                <c:pt idx="170302">
                  <c:v>48.144212848974803</c:v>
                </c:pt>
                <c:pt idx="170303">
                  <c:v>48.144315065806602</c:v>
                </c:pt>
                <c:pt idx="170304">
                  <c:v>48.144417282311302</c:v>
                </c:pt>
                <c:pt idx="170305">
                  <c:v>48.144519498488698</c:v>
                </c:pt>
                <c:pt idx="170306">
                  <c:v>48.144621714339003</c:v>
                </c:pt>
                <c:pt idx="170307">
                  <c:v>48.144723929862103</c:v>
                </c:pt>
                <c:pt idx="170308">
                  <c:v>48.144826145057998</c:v>
                </c:pt>
                <c:pt idx="170309">
                  <c:v>48.144928359926801</c:v>
                </c:pt>
                <c:pt idx="170310">
                  <c:v>48.145030574468301</c:v>
                </c:pt>
                <c:pt idx="170311">
                  <c:v>48.145132788682702</c:v>
                </c:pt>
                <c:pt idx="170312">
                  <c:v>48.145235002569898</c:v>
                </c:pt>
                <c:pt idx="170313">
                  <c:v>48.145337216129903</c:v>
                </c:pt>
                <c:pt idx="170314">
                  <c:v>48.145439429362703</c:v>
                </c:pt>
                <c:pt idx="170315">
                  <c:v>48.145541642268398</c:v>
                </c:pt>
                <c:pt idx="170316">
                  <c:v>48.145643854846902</c:v>
                </c:pt>
                <c:pt idx="170317">
                  <c:v>48.145746067098202</c:v>
                </c:pt>
                <c:pt idx="170318">
                  <c:v>48.145848279022402</c:v>
                </c:pt>
                <c:pt idx="170319">
                  <c:v>48.145950490619299</c:v>
                </c:pt>
                <c:pt idx="170320">
                  <c:v>48.146052701889197</c:v>
                </c:pt>
                <c:pt idx="170321">
                  <c:v>48.146154912831797</c:v>
                </c:pt>
                <c:pt idx="170322">
                  <c:v>48.146257123447299</c:v>
                </c:pt>
                <c:pt idx="170323">
                  <c:v>48.146359333735603</c:v>
                </c:pt>
                <c:pt idx="170324">
                  <c:v>48.146461543696702</c:v>
                </c:pt>
                <c:pt idx="170325">
                  <c:v>48.146563753330703</c:v>
                </c:pt>
                <c:pt idx="170326">
                  <c:v>48.146665962637499</c:v>
                </c:pt>
                <c:pt idx="170327">
                  <c:v>48.146768171617097</c:v>
                </c:pt>
                <c:pt idx="170328">
                  <c:v>48.146870380269597</c:v>
                </c:pt>
                <c:pt idx="170329">
                  <c:v>48.146972588594899</c:v>
                </c:pt>
                <c:pt idx="170330">
                  <c:v>48.147074796593103</c:v>
                </c:pt>
                <c:pt idx="170331">
                  <c:v>48.147177004264101</c:v>
                </c:pt>
                <c:pt idx="170332">
                  <c:v>48.147279211607902</c:v>
                </c:pt>
                <c:pt idx="170333">
                  <c:v>48.147381418624597</c:v>
                </c:pt>
                <c:pt idx="170334">
                  <c:v>48.147483625314102</c:v>
                </c:pt>
                <c:pt idx="170335">
                  <c:v>48.147585831676501</c:v>
                </c:pt>
                <c:pt idx="170336">
                  <c:v>48.147688037711703</c:v>
                </c:pt>
                <c:pt idx="170337">
                  <c:v>48.147790243419799</c:v>
                </c:pt>
                <c:pt idx="170338">
                  <c:v>48.147892448800803</c:v>
                </c:pt>
                <c:pt idx="170339">
                  <c:v>48.147994653854497</c:v>
                </c:pt>
                <c:pt idx="170340">
                  <c:v>48.148096858581098</c:v>
                </c:pt>
                <c:pt idx="170341">
                  <c:v>48.148199062980602</c:v>
                </c:pt>
                <c:pt idx="170342">
                  <c:v>48.148301267052901</c:v>
                </c:pt>
                <c:pt idx="170343">
                  <c:v>48.148403470798101</c:v>
                </c:pt>
                <c:pt idx="170344">
                  <c:v>48.148505674216104</c:v>
                </c:pt>
                <c:pt idx="170345">
                  <c:v>48.148607877307001</c:v>
                </c:pt>
                <c:pt idx="170346">
                  <c:v>48.148710080070799</c:v>
                </c:pt>
                <c:pt idx="170347">
                  <c:v>48.1488122825074</c:v>
                </c:pt>
                <c:pt idx="170348">
                  <c:v>48.148914484616903</c:v>
                </c:pt>
                <c:pt idx="170349">
                  <c:v>48.1490166863992</c:v>
                </c:pt>
                <c:pt idx="170350">
                  <c:v>48.149118887854399</c:v>
                </c:pt>
                <c:pt idx="170351">
                  <c:v>48.149221088982401</c:v>
                </c:pt>
                <c:pt idx="170352">
                  <c:v>48.149323289783297</c:v>
                </c:pt>
                <c:pt idx="170353">
                  <c:v>48.149425490257102</c:v>
                </c:pt>
                <c:pt idx="170354">
                  <c:v>48.149527690403801</c:v>
                </c:pt>
                <c:pt idx="170355">
                  <c:v>48.149629890223302</c:v>
                </c:pt>
                <c:pt idx="170356">
                  <c:v>48.149732089715599</c:v>
                </c:pt>
                <c:pt idx="170357">
                  <c:v>48.149834288880903</c:v>
                </c:pt>
                <c:pt idx="170358">
                  <c:v>48.149936487719003</c:v>
                </c:pt>
                <c:pt idx="170359">
                  <c:v>48.150038686229998</c:v>
                </c:pt>
                <c:pt idx="170360">
                  <c:v>48.150140884413801</c:v>
                </c:pt>
                <c:pt idx="170361">
                  <c:v>48.150243082270599</c:v>
                </c:pt>
                <c:pt idx="170362">
                  <c:v>48.150345279800199</c:v>
                </c:pt>
                <c:pt idx="170363">
                  <c:v>48.150447477002601</c:v>
                </c:pt>
                <c:pt idx="170364">
                  <c:v>48.150549673877997</c:v>
                </c:pt>
                <c:pt idx="170365">
                  <c:v>48.150651870426202</c:v>
                </c:pt>
                <c:pt idx="170366">
                  <c:v>48.150754066647302</c:v>
                </c:pt>
                <c:pt idx="170367">
                  <c:v>48.150856262541303</c:v>
                </c:pt>
                <c:pt idx="170368">
                  <c:v>48.1509584581082</c:v>
                </c:pt>
                <c:pt idx="170369">
                  <c:v>48.151060653347898</c:v>
                </c:pt>
                <c:pt idx="170370">
                  <c:v>48.151162848260597</c:v>
                </c:pt>
                <c:pt idx="170371">
                  <c:v>48.151265042846099</c:v>
                </c:pt>
                <c:pt idx="170372">
                  <c:v>48.151367237104502</c:v>
                </c:pt>
                <c:pt idx="170373">
                  <c:v>48.1514694310357</c:v>
                </c:pt>
                <c:pt idx="170374">
                  <c:v>48.151571624639899</c:v>
                </c:pt>
                <c:pt idx="170375">
                  <c:v>48.151673817917001</c:v>
                </c:pt>
                <c:pt idx="170376">
                  <c:v>48.151776010866897</c:v>
                </c:pt>
                <c:pt idx="170377">
                  <c:v>48.151878203489701</c:v>
                </c:pt>
                <c:pt idx="170378">
                  <c:v>48.1519803957855</c:v>
                </c:pt>
                <c:pt idx="170379">
                  <c:v>48.152082587754101</c:v>
                </c:pt>
                <c:pt idx="170380">
                  <c:v>48.152184779395597</c:v>
                </c:pt>
                <c:pt idx="170381">
                  <c:v>48.152286970710001</c:v>
                </c:pt>
                <c:pt idx="170382">
                  <c:v>48.1523891616973</c:v>
                </c:pt>
                <c:pt idx="170383">
                  <c:v>48.152491352357501</c:v>
                </c:pt>
                <c:pt idx="170384">
                  <c:v>48.152593542690603</c:v>
                </c:pt>
                <c:pt idx="170385">
                  <c:v>48.1526957326966</c:v>
                </c:pt>
                <c:pt idx="170386">
                  <c:v>48.152797922375498</c:v>
                </c:pt>
                <c:pt idx="170387">
                  <c:v>48.152900111727199</c:v>
                </c:pt>
                <c:pt idx="170388">
                  <c:v>48.153002300751901</c:v>
                </c:pt>
                <c:pt idx="170389">
                  <c:v>48.153104489449497</c:v>
                </c:pt>
                <c:pt idx="170390">
                  <c:v>48.153206677820002</c:v>
                </c:pt>
                <c:pt idx="170391">
                  <c:v>48.153308865863401</c:v>
                </c:pt>
                <c:pt idx="170392">
                  <c:v>48.153411053579703</c:v>
                </c:pt>
                <c:pt idx="170393">
                  <c:v>48.153513240968898</c:v>
                </c:pt>
                <c:pt idx="170394">
                  <c:v>48.153615428031003</c:v>
                </c:pt>
                <c:pt idx="170395">
                  <c:v>48.153717614766101</c:v>
                </c:pt>
                <c:pt idx="170396">
                  <c:v>48.153819801174002</c:v>
                </c:pt>
                <c:pt idx="170397">
                  <c:v>48.153921987254797</c:v>
                </c:pt>
                <c:pt idx="170398">
                  <c:v>48.154024173008601</c:v>
                </c:pt>
                <c:pt idx="170399">
                  <c:v>48.154126358435299</c:v>
                </c:pt>
                <c:pt idx="170400">
                  <c:v>48.154228543534799</c:v>
                </c:pt>
                <c:pt idx="170401">
                  <c:v>48.154330728307301</c:v>
                </c:pt>
                <c:pt idx="170402">
                  <c:v>48.154432912752704</c:v>
                </c:pt>
                <c:pt idx="170403">
                  <c:v>48.154535096871101</c:v>
                </c:pt>
                <c:pt idx="170404">
                  <c:v>48.1546372806623</c:v>
                </c:pt>
                <c:pt idx="170405">
                  <c:v>48.1547394641265</c:v>
                </c:pt>
                <c:pt idx="170406">
                  <c:v>48.154841647263602</c:v>
                </c:pt>
                <c:pt idx="170407">
                  <c:v>48.154943830073599</c:v>
                </c:pt>
                <c:pt idx="170408">
                  <c:v>48.155046012556497</c:v>
                </c:pt>
                <c:pt idx="170409">
                  <c:v>48.155148194712297</c:v>
                </c:pt>
                <c:pt idx="170410">
                  <c:v>48.155250376541098</c:v>
                </c:pt>
                <c:pt idx="170411">
                  <c:v>48.1553525580428</c:v>
                </c:pt>
                <c:pt idx="170412">
                  <c:v>48.155454739217397</c:v>
                </c:pt>
                <c:pt idx="170413">
                  <c:v>48.155556920065003</c:v>
                </c:pt>
                <c:pt idx="170414">
                  <c:v>48.155659100585503</c:v>
                </c:pt>
                <c:pt idx="170415">
                  <c:v>48.155761280778897</c:v>
                </c:pt>
                <c:pt idx="170416">
                  <c:v>48.1558634606452</c:v>
                </c:pt>
                <c:pt idx="170417">
                  <c:v>48.155965640184498</c:v>
                </c:pt>
                <c:pt idx="170418">
                  <c:v>48.156067819396696</c:v>
                </c:pt>
                <c:pt idx="170419">
                  <c:v>48.156169998281797</c:v>
                </c:pt>
                <c:pt idx="170420">
                  <c:v>48.156272176839899</c:v>
                </c:pt>
                <c:pt idx="170421">
                  <c:v>48.156374355070902</c:v>
                </c:pt>
                <c:pt idx="170422">
                  <c:v>48.156476532974899</c:v>
                </c:pt>
                <c:pt idx="170423">
                  <c:v>48.156578710551699</c:v>
                </c:pt>
                <c:pt idx="170424">
                  <c:v>48.156680887801599</c:v>
                </c:pt>
                <c:pt idx="170425">
                  <c:v>48.156783064724301</c:v>
                </c:pt>
                <c:pt idx="170426">
                  <c:v>48.156885241319998</c:v>
                </c:pt>
                <c:pt idx="170427">
                  <c:v>48.156987417588702</c:v>
                </c:pt>
                <c:pt idx="170428">
                  <c:v>48.157089593530301</c:v>
                </c:pt>
                <c:pt idx="170429">
                  <c:v>48.157191769144802</c:v>
                </c:pt>
                <c:pt idx="170430">
                  <c:v>48.157293944432297</c:v>
                </c:pt>
                <c:pt idx="170431">
                  <c:v>48.1573961193927</c:v>
                </c:pt>
                <c:pt idx="170432">
                  <c:v>48.157498294025999</c:v>
                </c:pt>
                <c:pt idx="170433">
                  <c:v>48.157600468332397</c:v>
                </c:pt>
                <c:pt idx="170434">
                  <c:v>48.157702642311598</c:v>
                </c:pt>
                <c:pt idx="170435">
                  <c:v>48.1578048159638</c:v>
                </c:pt>
                <c:pt idx="170436">
                  <c:v>48.157906989289003</c:v>
                </c:pt>
                <c:pt idx="170437">
                  <c:v>48.158009162287101</c:v>
                </c:pt>
                <c:pt idx="170438">
                  <c:v>48.1581113349582</c:v>
                </c:pt>
                <c:pt idx="170439">
                  <c:v>48.1582135073022</c:v>
                </c:pt>
                <c:pt idx="170440">
                  <c:v>48.158315679319202</c:v>
                </c:pt>
                <c:pt idx="170441">
                  <c:v>48.158417851009098</c:v>
                </c:pt>
                <c:pt idx="170442">
                  <c:v>48.158520022372002</c:v>
                </c:pt>
                <c:pt idx="170443">
                  <c:v>48.158622193407901</c:v>
                </c:pt>
                <c:pt idx="170444">
                  <c:v>48.158724364116701</c:v>
                </c:pt>
                <c:pt idx="170445">
                  <c:v>48.158826534498502</c:v>
                </c:pt>
                <c:pt idx="170446">
                  <c:v>48.158928704553198</c:v>
                </c:pt>
                <c:pt idx="170447">
                  <c:v>48.159030874280901</c:v>
                </c:pt>
                <c:pt idx="170448">
                  <c:v>48.159133043681599</c:v>
                </c:pt>
                <c:pt idx="170449">
                  <c:v>48.159235212755199</c:v>
                </c:pt>
                <c:pt idx="170450">
                  <c:v>48.1593373815018</c:v>
                </c:pt>
                <c:pt idx="170451">
                  <c:v>48.159439549921402</c:v>
                </c:pt>
                <c:pt idx="170452">
                  <c:v>48.159541718013898</c:v>
                </c:pt>
                <c:pt idx="170453">
                  <c:v>48.159643885779403</c:v>
                </c:pt>
                <c:pt idx="170454">
                  <c:v>48.159746053217802</c:v>
                </c:pt>
                <c:pt idx="170455">
                  <c:v>48.159848220329302</c:v>
                </c:pt>
                <c:pt idx="170456">
                  <c:v>48.159950387113703</c:v>
                </c:pt>
                <c:pt idx="170457">
                  <c:v>48.160052553571099</c:v>
                </c:pt>
                <c:pt idx="170458">
                  <c:v>48.160154719701403</c:v>
                </c:pt>
                <c:pt idx="170459">
                  <c:v>48.160256885504801</c:v>
                </c:pt>
                <c:pt idx="170460">
                  <c:v>48.1603590509811</c:v>
                </c:pt>
                <c:pt idx="170461">
                  <c:v>48.1604612161304</c:v>
                </c:pt>
                <c:pt idx="170462">
                  <c:v>48.160563380952603</c:v>
                </c:pt>
                <c:pt idx="170463">
                  <c:v>48.160665545447898</c:v>
                </c:pt>
                <c:pt idx="170464">
                  <c:v>48.160767709616103</c:v>
                </c:pt>
                <c:pt idx="170465">
                  <c:v>48.160869873457301</c:v>
                </c:pt>
                <c:pt idx="170466">
                  <c:v>48.160972036971501</c:v>
                </c:pt>
                <c:pt idx="170467">
                  <c:v>48.161074200158701</c:v>
                </c:pt>
                <c:pt idx="170468">
                  <c:v>48.161176363018797</c:v>
                </c:pt>
                <c:pt idx="170469">
                  <c:v>48.161278525552</c:v>
                </c:pt>
                <c:pt idx="170470">
                  <c:v>48.161380687758097</c:v>
                </c:pt>
                <c:pt idx="170471">
                  <c:v>48.161482849637203</c:v>
                </c:pt>
                <c:pt idx="170472">
                  <c:v>48.161585011189302</c:v>
                </c:pt>
                <c:pt idx="170473">
                  <c:v>48.161687172414403</c:v>
                </c:pt>
                <c:pt idx="170474">
                  <c:v>48.161789333312498</c:v>
                </c:pt>
                <c:pt idx="170475">
                  <c:v>48.161891493883601</c:v>
                </c:pt>
                <c:pt idx="170476">
                  <c:v>48.161993654127699</c:v>
                </c:pt>
                <c:pt idx="170477">
                  <c:v>48.162095814044797</c:v>
                </c:pt>
                <c:pt idx="170478">
                  <c:v>48.162197973634797</c:v>
                </c:pt>
                <c:pt idx="170479">
                  <c:v>48.162300132897897</c:v>
                </c:pt>
                <c:pt idx="170480">
                  <c:v>48.162402291833899</c:v>
                </c:pt>
                <c:pt idx="170481">
                  <c:v>48.162504450443002</c:v>
                </c:pt>
                <c:pt idx="170482">
                  <c:v>48.162606608725</c:v>
                </c:pt>
                <c:pt idx="170483">
                  <c:v>48.162708766680097</c:v>
                </c:pt>
                <c:pt idx="170484">
                  <c:v>48.162810924308197</c:v>
                </c:pt>
                <c:pt idx="170485">
                  <c:v>48.162913081609197</c:v>
                </c:pt>
                <c:pt idx="170486">
                  <c:v>48.163015238583299</c:v>
                </c:pt>
                <c:pt idx="170487">
                  <c:v>48.163117395230302</c:v>
                </c:pt>
                <c:pt idx="170488">
                  <c:v>48.163219551550398</c:v>
                </c:pt>
                <c:pt idx="170489">
                  <c:v>48.163321707543503</c:v>
                </c:pt>
                <c:pt idx="170490">
                  <c:v>48.163423863209601</c:v>
                </c:pt>
                <c:pt idx="170491">
                  <c:v>48.163526018548701</c:v>
                </c:pt>
                <c:pt idx="170492">
                  <c:v>48.163628173560802</c:v>
                </c:pt>
                <c:pt idx="170493">
                  <c:v>48.163730328245897</c:v>
                </c:pt>
                <c:pt idx="170494">
                  <c:v>48.163832482604001</c:v>
                </c:pt>
                <c:pt idx="170495">
                  <c:v>48.163934636635197</c:v>
                </c:pt>
                <c:pt idx="170496">
                  <c:v>48.164036790339303</c:v>
                </c:pt>
                <c:pt idx="170497">
                  <c:v>48.164138943716502</c:v>
                </c:pt>
                <c:pt idx="170498">
                  <c:v>48.164241096766702</c:v>
                </c:pt>
                <c:pt idx="170499">
                  <c:v>48.164343249489903</c:v>
                </c:pt>
                <c:pt idx="170500">
                  <c:v>48.164445401886098</c:v>
                </c:pt>
                <c:pt idx="170501">
                  <c:v>48.164547553955401</c:v>
                </c:pt>
                <c:pt idx="170502">
                  <c:v>48.164649705697599</c:v>
                </c:pt>
                <c:pt idx="170503">
                  <c:v>48.164751857112897</c:v>
                </c:pt>
                <c:pt idx="170504">
                  <c:v>48.164854008201203</c:v>
                </c:pt>
                <c:pt idx="170505">
                  <c:v>48.164956158962497</c:v>
                </c:pt>
                <c:pt idx="170506">
                  <c:v>48.165058309396898</c:v>
                </c:pt>
                <c:pt idx="170507">
                  <c:v>48.1651604595043</c:v>
                </c:pt>
                <c:pt idx="170508">
                  <c:v>48.165262609284703</c:v>
                </c:pt>
                <c:pt idx="170509">
                  <c:v>48.1653647587381</c:v>
                </c:pt>
                <c:pt idx="170510">
                  <c:v>48.165466907864598</c:v>
                </c:pt>
                <c:pt idx="170511">
                  <c:v>48.165569056664097</c:v>
                </c:pt>
                <c:pt idx="170512">
                  <c:v>48.165671205136597</c:v>
                </c:pt>
                <c:pt idx="170513">
                  <c:v>48.165773353282098</c:v>
                </c:pt>
                <c:pt idx="170514">
                  <c:v>48.1658755011007</c:v>
                </c:pt>
                <c:pt idx="170515">
                  <c:v>48.165977648592403</c:v>
                </c:pt>
                <c:pt idx="170516">
                  <c:v>48.166079795757</c:v>
                </c:pt>
                <c:pt idx="170517">
                  <c:v>48.166181942594697</c:v>
                </c:pt>
                <c:pt idx="170518">
                  <c:v>48.166284089105403</c:v>
                </c:pt>
                <c:pt idx="170519">
                  <c:v>48.166386235289202</c:v>
                </c:pt>
                <c:pt idx="170520">
                  <c:v>48.166488381146003</c:v>
                </c:pt>
                <c:pt idx="170521">
                  <c:v>48.166590526675897</c:v>
                </c:pt>
                <c:pt idx="170522">
                  <c:v>48.1666926718787</c:v>
                </c:pt>
                <c:pt idx="170523">
                  <c:v>48.166794816754702</c:v>
                </c:pt>
                <c:pt idx="170524">
                  <c:v>48.1668969613036</c:v>
                </c:pt>
                <c:pt idx="170525">
                  <c:v>48.166999105525697</c:v>
                </c:pt>
                <c:pt idx="170526">
                  <c:v>48.167101249420703</c:v>
                </c:pt>
                <c:pt idx="170527">
                  <c:v>48.167203392988803</c:v>
                </c:pt>
                <c:pt idx="170528">
                  <c:v>48.167305536230003</c:v>
                </c:pt>
                <c:pt idx="170529">
                  <c:v>48.167407679144198</c:v>
                </c:pt>
                <c:pt idx="170530">
                  <c:v>48.1675098217315</c:v>
                </c:pt>
                <c:pt idx="170531">
                  <c:v>48.167611963991803</c:v>
                </c:pt>
                <c:pt idx="170532">
                  <c:v>48.1677141059251</c:v>
                </c:pt>
                <c:pt idx="170533">
                  <c:v>48.167816247531498</c:v>
                </c:pt>
                <c:pt idx="170534">
                  <c:v>48.167918388811003</c:v>
                </c:pt>
                <c:pt idx="170535">
                  <c:v>48.168020529763503</c:v>
                </c:pt>
                <c:pt idx="170536">
                  <c:v>48.168122670389103</c:v>
                </c:pt>
                <c:pt idx="170537">
                  <c:v>48.168224810687697</c:v>
                </c:pt>
                <c:pt idx="170538">
                  <c:v>48.168326950659399</c:v>
                </c:pt>
                <c:pt idx="170539">
                  <c:v>48.168429090304201</c:v>
                </c:pt>
                <c:pt idx="170540">
                  <c:v>48.168531229621998</c:v>
                </c:pt>
                <c:pt idx="170541">
                  <c:v>48.168633368612902</c:v>
                </c:pt>
                <c:pt idx="170542">
                  <c:v>48.1687355072768</c:v>
                </c:pt>
                <c:pt idx="170543">
                  <c:v>48.168837645613799</c:v>
                </c:pt>
                <c:pt idx="170544">
                  <c:v>48.168939783623898</c:v>
                </c:pt>
                <c:pt idx="170545">
                  <c:v>48.169041921306999</c:v>
                </c:pt>
                <c:pt idx="170546">
                  <c:v>48.1691440586632</c:v>
                </c:pt>
                <c:pt idx="170547">
                  <c:v>48.169246195692402</c:v>
                </c:pt>
                <c:pt idx="170548">
                  <c:v>48.169348332394797</c:v>
                </c:pt>
                <c:pt idx="170549">
                  <c:v>48.169450468770201</c:v>
                </c:pt>
                <c:pt idx="170550">
                  <c:v>48.169552604818598</c:v>
                </c:pt>
                <c:pt idx="170551">
                  <c:v>48.169654740540203</c:v>
                </c:pt>
                <c:pt idx="170552">
                  <c:v>48.169756875934802</c:v>
                </c:pt>
                <c:pt idx="170553">
                  <c:v>48.169859011002501</c:v>
                </c:pt>
                <c:pt idx="170554">
                  <c:v>48.169961145743201</c:v>
                </c:pt>
                <c:pt idx="170555">
                  <c:v>48.170063280157102</c:v>
                </c:pt>
                <c:pt idx="170556">
                  <c:v>48.170165414244003</c:v>
                </c:pt>
                <c:pt idx="170557">
                  <c:v>48.170267548003999</c:v>
                </c:pt>
                <c:pt idx="170558">
                  <c:v>48.170369681437002</c:v>
                </c:pt>
                <c:pt idx="170559">
                  <c:v>48.170471814543198</c:v>
                </c:pt>
                <c:pt idx="170560">
                  <c:v>48.170573947322403</c:v>
                </c:pt>
                <c:pt idx="170561">
                  <c:v>48.170676079774701</c:v>
                </c:pt>
                <c:pt idx="170562">
                  <c:v>48.1707782119001</c:v>
                </c:pt>
                <c:pt idx="170563">
                  <c:v>48.170880343698599</c:v>
                </c:pt>
                <c:pt idx="170564">
                  <c:v>48.170982475170199</c:v>
                </c:pt>
                <c:pt idx="170565">
                  <c:v>48.1710846063148</c:v>
                </c:pt>
                <c:pt idx="170566">
                  <c:v>48.171186737132601</c:v>
                </c:pt>
                <c:pt idx="170567">
                  <c:v>48.171288867623403</c:v>
                </c:pt>
                <c:pt idx="170568">
                  <c:v>48.171390997787299</c:v>
                </c:pt>
                <c:pt idx="170569">
                  <c:v>48.171493127624302</c:v>
                </c:pt>
                <c:pt idx="170570">
                  <c:v>48.171595257134399</c:v>
                </c:pt>
                <c:pt idx="170571">
                  <c:v>48.171697386317597</c:v>
                </c:pt>
                <c:pt idx="170572">
                  <c:v>48.171799515173902</c:v>
                </c:pt>
                <c:pt idx="170573">
                  <c:v>48.171901643703301</c:v>
                </c:pt>
                <c:pt idx="170574">
                  <c:v>48.1720037719058</c:v>
                </c:pt>
                <c:pt idx="170575">
                  <c:v>48.1721058997813</c:v>
                </c:pt>
                <c:pt idx="170576">
                  <c:v>48.172208027330001</c:v>
                </c:pt>
                <c:pt idx="170577">
                  <c:v>48.172310154551802</c:v>
                </c:pt>
                <c:pt idx="170578">
                  <c:v>48.172412281446697</c:v>
                </c:pt>
                <c:pt idx="170579">
                  <c:v>48.172514408014599</c:v>
                </c:pt>
                <c:pt idx="170580">
                  <c:v>48.172616534255702</c:v>
                </c:pt>
                <c:pt idx="170581">
                  <c:v>48.172718660169899</c:v>
                </c:pt>
                <c:pt idx="170582">
                  <c:v>48.172820785757096</c:v>
                </c:pt>
                <c:pt idx="170583">
                  <c:v>48.172922911017501</c:v>
                </c:pt>
                <c:pt idx="170584">
                  <c:v>48.173025035950999</c:v>
                </c:pt>
                <c:pt idx="170585">
                  <c:v>48.173127160557598</c:v>
                </c:pt>
                <c:pt idx="170586">
                  <c:v>48.173229284837298</c:v>
                </c:pt>
                <c:pt idx="170587">
                  <c:v>48.173331408790098</c:v>
                </c:pt>
                <c:pt idx="170588">
                  <c:v>48.173433532416098</c:v>
                </c:pt>
                <c:pt idx="170589">
                  <c:v>48.173535655715099</c:v>
                </c:pt>
                <c:pt idx="170590">
                  <c:v>48.173637778687201</c:v>
                </c:pt>
                <c:pt idx="170591">
                  <c:v>48.173739901332503</c:v>
                </c:pt>
                <c:pt idx="170592">
                  <c:v>48.173842023650899</c:v>
                </c:pt>
                <c:pt idx="170593">
                  <c:v>48.173944145642402</c:v>
                </c:pt>
                <c:pt idx="170594">
                  <c:v>48.174046267306998</c:v>
                </c:pt>
                <c:pt idx="170595">
                  <c:v>48.174148388644703</c:v>
                </c:pt>
                <c:pt idx="170596">
                  <c:v>48.1742505096556</c:v>
                </c:pt>
                <c:pt idx="170597">
                  <c:v>48.174352630339499</c:v>
                </c:pt>
                <c:pt idx="170598">
                  <c:v>48.174454750696597</c:v>
                </c:pt>
                <c:pt idx="170599">
                  <c:v>48.174556870726803</c:v>
                </c:pt>
                <c:pt idx="170600">
                  <c:v>48.174658990430203</c:v>
                </c:pt>
                <c:pt idx="170601">
                  <c:v>48.174761109806603</c:v>
                </c:pt>
                <c:pt idx="170602">
                  <c:v>48.174863228856204</c:v>
                </c:pt>
                <c:pt idx="170603">
                  <c:v>48.174965347578897</c:v>
                </c:pt>
                <c:pt idx="170604">
                  <c:v>48.175067465974699</c:v>
                </c:pt>
                <c:pt idx="170605">
                  <c:v>48.175169584043701</c:v>
                </c:pt>
                <c:pt idx="170606">
                  <c:v>48.175271701785803</c:v>
                </c:pt>
                <c:pt idx="170607">
                  <c:v>48.175373819200999</c:v>
                </c:pt>
                <c:pt idx="170608">
                  <c:v>48.175475936289402</c:v>
                </c:pt>
                <c:pt idx="170609">
                  <c:v>48.175578053050799</c:v>
                </c:pt>
                <c:pt idx="170610">
                  <c:v>48.175680169485403</c:v>
                </c:pt>
                <c:pt idx="170611">
                  <c:v>48.175782285593201</c:v>
                </c:pt>
                <c:pt idx="170612">
                  <c:v>48.175884401374098</c:v>
                </c:pt>
                <c:pt idx="170613">
                  <c:v>48.175986516828097</c:v>
                </c:pt>
                <c:pt idx="170614">
                  <c:v>48.176088631955302</c:v>
                </c:pt>
                <c:pt idx="170615">
                  <c:v>48.176190746755601</c:v>
                </c:pt>
                <c:pt idx="170616">
                  <c:v>48.176292861229001</c:v>
                </c:pt>
                <c:pt idx="170617">
                  <c:v>48.176394975375601</c:v>
                </c:pt>
                <c:pt idx="170618">
                  <c:v>48.176497089195301</c:v>
                </c:pt>
                <c:pt idx="170619">
                  <c:v>48.176599202688202</c:v>
                </c:pt>
                <c:pt idx="170620">
                  <c:v>48.176701315854203</c:v>
                </c:pt>
                <c:pt idx="170621">
                  <c:v>48.176803428693297</c:v>
                </c:pt>
                <c:pt idx="170622">
                  <c:v>48.176905541205599</c:v>
                </c:pt>
                <c:pt idx="170623">
                  <c:v>48.177007653391101</c:v>
                </c:pt>
                <c:pt idx="170624">
                  <c:v>48.177109765249703</c:v>
                </c:pt>
                <c:pt idx="170625">
                  <c:v>48.177211876781399</c:v>
                </c:pt>
                <c:pt idx="170626">
                  <c:v>48.177313987986302</c:v>
                </c:pt>
                <c:pt idx="170627">
                  <c:v>48.177416098864398</c:v>
                </c:pt>
                <c:pt idx="170628">
                  <c:v>48.177518209415602</c:v>
                </c:pt>
                <c:pt idx="170629">
                  <c:v>48.1776203196399</c:v>
                </c:pt>
                <c:pt idx="170630">
                  <c:v>48.177722429537397</c:v>
                </c:pt>
                <c:pt idx="170631">
                  <c:v>48.177824539108101</c:v>
                </c:pt>
                <c:pt idx="170632">
                  <c:v>48.1779266483519</c:v>
                </c:pt>
                <c:pt idx="170633">
                  <c:v>48.178028757268898</c:v>
                </c:pt>
                <c:pt idx="170634">
                  <c:v>48.178130865859004</c:v>
                </c:pt>
                <c:pt idx="170635">
                  <c:v>48.178232974122302</c:v>
                </c:pt>
                <c:pt idx="170636">
                  <c:v>48.178335082058702</c:v>
                </c:pt>
                <c:pt idx="170637">
                  <c:v>48.178437189668301</c:v>
                </c:pt>
                <c:pt idx="170638">
                  <c:v>48.178539296951101</c:v>
                </c:pt>
                <c:pt idx="170639">
                  <c:v>48.1786414039071</c:v>
                </c:pt>
                <c:pt idx="170640">
                  <c:v>48.178743510536201</c:v>
                </c:pt>
                <c:pt idx="170641">
                  <c:v>48.178845616838402</c:v>
                </c:pt>
                <c:pt idx="170642">
                  <c:v>48.178947722813902</c:v>
                </c:pt>
                <c:pt idx="170643">
                  <c:v>48.179049828462503</c:v>
                </c:pt>
                <c:pt idx="170644">
                  <c:v>48.179151933784198</c:v>
                </c:pt>
                <c:pt idx="170645">
                  <c:v>48.179254038779199</c:v>
                </c:pt>
                <c:pt idx="170646">
                  <c:v>48.179356143447301</c:v>
                </c:pt>
                <c:pt idx="170647">
                  <c:v>48.179458247788602</c:v>
                </c:pt>
                <c:pt idx="170648">
                  <c:v>48.179560351803097</c:v>
                </c:pt>
                <c:pt idx="170649">
                  <c:v>48.1796624554907</c:v>
                </c:pt>
                <c:pt idx="170650">
                  <c:v>48.179764558851502</c:v>
                </c:pt>
                <c:pt idx="170651">
                  <c:v>48.179866661885498</c:v>
                </c:pt>
                <c:pt idx="170652">
                  <c:v>48.179968764592601</c:v>
                </c:pt>
                <c:pt idx="170653">
                  <c:v>48.180070866972997</c:v>
                </c:pt>
                <c:pt idx="170654">
                  <c:v>48.180172969026501</c:v>
                </c:pt>
                <c:pt idx="170655">
                  <c:v>48.180275070753197</c:v>
                </c:pt>
                <c:pt idx="170656">
                  <c:v>48.180377172153101</c:v>
                </c:pt>
                <c:pt idx="170657">
                  <c:v>48.180479273226197</c:v>
                </c:pt>
                <c:pt idx="170658">
                  <c:v>48.180581373972402</c:v>
                </c:pt>
                <c:pt idx="170659">
                  <c:v>48.180683474391799</c:v>
                </c:pt>
                <c:pt idx="170660">
                  <c:v>48.180785574484403</c:v>
                </c:pt>
                <c:pt idx="170661">
                  <c:v>48.1808876742503</c:v>
                </c:pt>
                <c:pt idx="170662">
                  <c:v>48.180989773689198</c:v>
                </c:pt>
                <c:pt idx="170663">
                  <c:v>48.181091872801403</c:v>
                </c:pt>
                <c:pt idx="170664">
                  <c:v>48.181193971586801</c:v>
                </c:pt>
                <c:pt idx="170665">
                  <c:v>48.181296070045398</c:v>
                </c:pt>
                <c:pt idx="170666">
                  <c:v>48.181398168177097</c:v>
                </c:pt>
                <c:pt idx="170667">
                  <c:v>48.181500265982102</c:v>
                </c:pt>
                <c:pt idx="170668">
                  <c:v>48.1816023634602</c:v>
                </c:pt>
                <c:pt idx="170669">
                  <c:v>48.181704460611499</c:v>
                </c:pt>
                <c:pt idx="170670">
                  <c:v>48.181806557436097</c:v>
                </c:pt>
                <c:pt idx="170671">
                  <c:v>48.181908653933803</c:v>
                </c:pt>
                <c:pt idx="170672">
                  <c:v>48.182010750104702</c:v>
                </c:pt>
                <c:pt idx="170673">
                  <c:v>48.1821128459489</c:v>
                </c:pt>
                <c:pt idx="170674">
                  <c:v>48.182214941466199</c:v>
                </c:pt>
                <c:pt idx="170675">
                  <c:v>48.182317036656698</c:v>
                </c:pt>
                <c:pt idx="170676">
                  <c:v>48.182419131520398</c:v>
                </c:pt>
                <c:pt idx="170677">
                  <c:v>48.182521226057403</c:v>
                </c:pt>
                <c:pt idx="170678">
                  <c:v>48.182623320267503</c:v>
                </c:pt>
                <c:pt idx="170679">
                  <c:v>48.182725414150902</c:v>
                </c:pt>
                <c:pt idx="170680">
                  <c:v>48.182827507707401</c:v>
                </c:pt>
                <c:pt idx="170681">
                  <c:v>48.1829296009372</c:v>
                </c:pt>
                <c:pt idx="170682">
                  <c:v>48.1830316938401</c:v>
                </c:pt>
                <c:pt idx="170683">
                  <c:v>48.183133786416299</c:v>
                </c:pt>
                <c:pt idx="170684">
                  <c:v>48.183235878665698</c:v>
                </c:pt>
                <c:pt idx="170685">
                  <c:v>48.183337970588298</c:v>
                </c:pt>
                <c:pt idx="170686">
                  <c:v>48.183440062184097</c:v>
                </c:pt>
                <c:pt idx="170687">
                  <c:v>48.183542153453097</c:v>
                </c:pt>
                <c:pt idx="170688">
                  <c:v>48.183644244395403</c:v>
                </c:pt>
                <c:pt idx="170689">
                  <c:v>48.183746335010802</c:v>
                </c:pt>
                <c:pt idx="170690">
                  <c:v>48.183848425299502</c:v>
                </c:pt>
                <c:pt idx="170691">
                  <c:v>48.183950515261401</c:v>
                </c:pt>
                <c:pt idx="170692">
                  <c:v>48.1840526048965</c:v>
                </c:pt>
                <c:pt idx="170693">
                  <c:v>48.184154694204899</c:v>
                </c:pt>
                <c:pt idx="170694">
                  <c:v>48.184256783186399</c:v>
                </c:pt>
                <c:pt idx="170695">
                  <c:v>48.184358871841198</c:v>
                </c:pt>
                <c:pt idx="170696">
                  <c:v>48.184460960169197</c:v>
                </c:pt>
                <c:pt idx="170697">
                  <c:v>48.184563048170403</c:v>
                </c:pt>
                <c:pt idx="170698">
                  <c:v>48.184665135844803</c:v>
                </c:pt>
                <c:pt idx="170699">
                  <c:v>48.184767223192502</c:v>
                </c:pt>
                <c:pt idx="170700">
                  <c:v>48.184869310213401</c:v>
                </c:pt>
                <c:pt idx="170701">
                  <c:v>48.184971396907599</c:v>
                </c:pt>
                <c:pt idx="170702">
                  <c:v>48.185073483274898</c:v>
                </c:pt>
                <c:pt idx="170703">
                  <c:v>48.185175569315497</c:v>
                </c:pt>
                <c:pt idx="170704">
                  <c:v>48.185277655029303</c:v>
                </c:pt>
                <c:pt idx="170705">
                  <c:v>48.185379740416401</c:v>
                </c:pt>
                <c:pt idx="170706">
                  <c:v>48.1854818254767</c:v>
                </c:pt>
                <c:pt idx="170707">
                  <c:v>48.185583910210198</c:v>
                </c:pt>
                <c:pt idx="170708">
                  <c:v>48.185685994617003</c:v>
                </c:pt>
                <c:pt idx="170709">
                  <c:v>48.185788078697001</c:v>
                </c:pt>
                <c:pt idx="170710">
                  <c:v>48.1858901624502</c:v>
                </c:pt>
                <c:pt idx="170711">
                  <c:v>48.185992245876697</c:v>
                </c:pt>
                <c:pt idx="170712">
                  <c:v>48.186094328976402</c:v>
                </c:pt>
                <c:pt idx="170713">
                  <c:v>48.1861964117493</c:v>
                </c:pt>
                <c:pt idx="170714">
                  <c:v>48.186298494195498</c:v>
                </c:pt>
                <c:pt idx="170715">
                  <c:v>48.186400576315002</c:v>
                </c:pt>
                <c:pt idx="170716">
                  <c:v>48.186502658107699</c:v>
                </c:pt>
                <c:pt idx="170717">
                  <c:v>48.186604739573603</c:v>
                </c:pt>
                <c:pt idx="170718">
                  <c:v>48.1867068207128</c:v>
                </c:pt>
                <c:pt idx="170719">
                  <c:v>48.186808901525197</c:v>
                </c:pt>
                <c:pt idx="170720">
                  <c:v>48.186910982010801</c:v>
                </c:pt>
                <c:pt idx="170721">
                  <c:v>48.187013062169797</c:v>
                </c:pt>
                <c:pt idx="170722">
                  <c:v>48.1871151420019</c:v>
                </c:pt>
                <c:pt idx="170723">
                  <c:v>48.187217221507403</c:v>
                </c:pt>
                <c:pt idx="170724">
                  <c:v>48.187319300685999</c:v>
                </c:pt>
                <c:pt idx="170725">
                  <c:v>48.187421379538002</c:v>
                </c:pt>
                <c:pt idx="170726">
                  <c:v>48.187523458063197</c:v>
                </c:pt>
                <c:pt idx="170727">
                  <c:v>48.187625536261599</c:v>
                </c:pt>
                <c:pt idx="170728">
                  <c:v>48.187727614133301</c:v>
                </c:pt>
                <c:pt idx="170729">
                  <c:v>48.187829691678203</c:v>
                </c:pt>
                <c:pt idx="170730">
                  <c:v>48.187931768896497</c:v>
                </c:pt>
                <c:pt idx="170731">
                  <c:v>48.188033845787899</c:v>
                </c:pt>
                <c:pt idx="170732">
                  <c:v>48.1881359223527</c:v>
                </c:pt>
                <c:pt idx="170733">
                  <c:v>48.188237998590701</c:v>
                </c:pt>
                <c:pt idx="170734">
                  <c:v>48.188340074501902</c:v>
                </c:pt>
                <c:pt idx="170735">
                  <c:v>48.188442150086502</c:v>
                </c:pt>
                <c:pt idx="170736">
                  <c:v>48.188544225344202</c:v>
                </c:pt>
                <c:pt idx="170737">
                  <c:v>48.188646300275302</c:v>
                </c:pt>
                <c:pt idx="170738">
                  <c:v>48.188748374879601</c:v>
                </c:pt>
                <c:pt idx="170739">
                  <c:v>48.188850449157201</c:v>
                </c:pt>
                <c:pt idx="170740">
                  <c:v>48.1889525231081</c:v>
                </c:pt>
                <c:pt idx="170741">
                  <c:v>48.189054596732198</c:v>
                </c:pt>
                <c:pt idx="170742">
                  <c:v>48.189156670029597</c:v>
                </c:pt>
                <c:pt idx="170743">
                  <c:v>48.189258743000302</c:v>
                </c:pt>
                <c:pt idx="170744">
                  <c:v>48.1893608156442</c:v>
                </c:pt>
                <c:pt idx="170745">
                  <c:v>48.189462887961398</c:v>
                </c:pt>
                <c:pt idx="170746">
                  <c:v>48.189564959951902</c:v>
                </c:pt>
                <c:pt idx="170747">
                  <c:v>48.189667031615699</c:v>
                </c:pt>
                <c:pt idx="170748">
                  <c:v>48.189769102952802</c:v>
                </c:pt>
                <c:pt idx="170749">
                  <c:v>48.189871173963098</c:v>
                </c:pt>
                <c:pt idx="170750">
                  <c:v>48.189973244646701</c:v>
                </c:pt>
                <c:pt idx="170751">
                  <c:v>48.190075315003597</c:v>
                </c:pt>
                <c:pt idx="170752">
                  <c:v>48.190177385033799</c:v>
                </c:pt>
                <c:pt idx="170753">
                  <c:v>48.190279454737201</c:v>
                </c:pt>
                <c:pt idx="170754">
                  <c:v>48.190381524114002</c:v>
                </c:pt>
                <c:pt idx="170755">
                  <c:v>48.190483593163997</c:v>
                </c:pt>
                <c:pt idx="170756">
                  <c:v>48.190585661887297</c:v>
                </c:pt>
                <c:pt idx="170757">
                  <c:v>48.190687730283898</c:v>
                </c:pt>
                <c:pt idx="170758">
                  <c:v>48.190789798353798</c:v>
                </c:pt>
                <c:pt idx="170759">
                  <c:v>48.190891866096997</c:v>
                </c:pt>
                <c:pt idx="170760">
                  <c:v>48.190993933513397</c:v>
                </c:pt>
                <c:pt idx="170761">
                  <c:v>48.191096000603203</c:v>
                </c:pt>
                <c:pt idx="170762">
                  <c:v>48.191198067366201</c:v>
                </c:pt>
                <c:pt idx="170763">
                  <c:v>48.191300133802599</c:v>
                </c:pt>
                <c:pt idx="170764">
                  <c:v>48.191402199912197</c:v>
                </c:pt>
                <c:pt idx="170765">
                  <c:v>48.191504265695102</c:v>
                </c:pt>
                <c:pt idx="170766">
                  <c:v>48.191606331151398</c:v>
                </c:pt>
                <c:pt idx="170767">
                  <c:v>48.191708396280902</c:v>
                </c:pt>
                <c:pt idx="170768">
                  <c:v>48.191810461083698</c:v>
                </c:pt>
                <c:pt idx="170769">
                  <c:v>48.1919125255599</c:v>
                </c:pt>
                <c:pt idx="170770">
                  <c:v>48.192014589709302</c:v>
                </c:pt>
                <c:pt idx="170771">
                  <c:v>48.192116653531997</c:v>
                </c:pt>
                <c:pt idx="170772">
                  <c:v>48.192218717027998</c:v>
                </c:pt>
                <c:pt idx="170773">
                  <c:v>48.192320780197399</c:v>
                </c:pt>
                <c:pt idx="170774">
                  <c:v>48.192422843039999</c:v>
                </c:pt>
                <c:pt idx="170775">
                  <c:v>48.192524905555999</c:v>
                </c:pt>
                <c:pt idx="170776">
                  <c:v>48.192626967745198</c:v>
                </c:pt>
                <c:pt idx="170777">
                  <c:v>48.192729029607797</c:v>
                </c:pt>
                <c:pt idx="170778">
                  <c:v>48.192831091143603</c:v>
                </c:pt>
                <c:pt idx="170779">
                  <c:v>48.192933152352801</c:v>
                </c:pt>
                <c:pt idx="170780">
                  <c:v>48.193035213235298</c:v>
                </c:pt>
                <c:pt idx="170781">
                  <c:v>48.193137273791102</c:v>
                </c:pt>
                <c:pt idx="170782">
                  <c:v>48.193239334020198</c:v>
                </c:pt>
                <c:pt idx="170783">
                  <c:v>48.193341393922701</c:v>
                </c:pt>
                <c:pt idx="170784">
                  <c:v>48.193443453498404</c:v>
                </c:pt>
                <c:pt idx="170785">
                  <c:v>48.193545512747498</c:v>
                </c:pt>
                <c:pt idx="170786">
                  <c:v>48.1936475716698</c:v>
                </c:pt>
                <c:pt idx="170787">
                  <c:v>48.193749630265501</c:v>
                </c:pt>
                <c:pt idx="170788">
                  <c:v>48.1938516885346</c:v>
                </c:pt>
                <c:pt idx="170789">
                  <c:v>48.1939537464769</c:v>
                </c:pt>
                <c:pt idx="170790">
                  <c:v>48.194055804092599</c:v>
                </c:pt>
                <c:pt idx="170791">
                  <c:v>48.194157861381498</c:v>
                </c:pt>
                <c:pt idx="170792">
                  <c:v>48.194259918343803</c:v>
                </c:pt>
                <c:pt idx="170793">
                  <c:v>48.1943619749795</c:v>
                </c:pt>
                <c:pt idx="170794">
                  <c:v>48.194464031288398</c:v>
                </c:pt>
                <c:pt idx="170795">
                  <c:v>48.194566087270701</c:v>
                </c:pt>
                <c:pt idx="170796">
                  <c:v>48.194668142926297</c:v>
                </c:pt>
                <c:pt idx="170797">
                  <c:v>48.194770198255299</c:v>
                </c:pt>
                <c:pt idx="170798">
                  <c:v>48.1948722532575</c:v>
                </c:pt>
                <c:pt idx="170799">
                  <c:v>48.194974307933101</c:v>
                </c:pt>
                <c:pt idx="170800">
                  <c:v>48.195076362282101</c:v>
                </c:pt>
                <c:pt idx="170801">
                  <c:v>48.195178416304302</c:v>
                </c:pt>
                <c:pt idx="170802">
                  <c:v>48.195280469999901</c:v>
                </c:pt>
                <c:pt idx="170803">
                  <c:v>48.195382523368899</c:v>
                </c:pt>
                <c:pt idx="170804">
                  <c:v>48.195484576411097</c:v>
                </c:pt>
                <c:pt idx="170805">
                  <c:v>48.195586629126701</c:v>
                </c:pt>
                <c:pt idx="170806">
                  <c:v>48.195688681515698</c:v>
                </c:pt>
                <c:pt idx="170807">
                  <c:v>48.195790733578001</c:v>
                </c:pt>
                <c:pt idx="170808">
                  <c:v>48.195892785313603</c:v>
                </c:pt>
                <c:pt idx="170809">
                  <c:v>48.195994836722598</c:v>
                </c:pt>
                <c:pt idx="170810">
                  <c:v>48.196096887804899</c:v>
                </c:pt>
                <c:pt idx="170811">
                  <c:v>48.196198938560499</c:v>
                </c:pt>
                <c:pt idx="170812">
                  <c:v>48.196300988989499</c:v>
                </c:pt>
                <c:pt idx="170813">
                  <c:v>48.196403039091898</c:v>
                </c:pt>
                <c:pt idx="170814">
                  <c:v>48.196505088867603</c:v>
                </c:pt>
                <c:pt idx="170815">
                  <c:v>48.196607138316601</c:v>
                </c:pt>
                <c:pt idx="170816">
                  <c:v>48.196709187438998</c:v>
                </c:pt>
                <c:pt idx="170817">
                  <c:v>48.196811236234801</c:v>
                </c:pt>
                <c:pt idx="170818">
                  <c:v>48.196913284703797</c:v>
                </c:pt>
                <c:pt idx="170819">
                  <c:v>48.197015332846298</c:v>
                </c:pt>
                <c:pt idx="170820">
                  <c:v>48.1971173806621</c:v>
                </c:pt>
                <c:pt idx="170821">
                  <c:v>48.1972194281512</c:v>
                </c:pt>
                <c:pt idx="170822">
                  <c:v>48.1973214753137</c:v>
                </c:pt>
                <c:pt idx="170823">
                  <c:v>48.197423522149599</c:v>
                </c:pt>
                <c:pt idx="170824">
                  <c:v>48.197525568658797</c:v>
                </c:pt>
                <c:pt idx="170825">
                  <c:v>48.197627614841402</c:v>
                </c:pt>
                <c:pt idx="170826">
                  <c:v>48.197729660697298</c:v>
                </c:pt>
                <c:pt idx="170827">
                  <c:v>48.197831706226602</c:v>
                </c:pt>
                <c:pt idx="170828">
                  <c:v>48.197933751429296</c:v>
                </c:pt>
                <c:pt idx="170829">
                  <c:v>48.198035796305298</c:v>
                </c:pt>
                <c:pt idx="170830">
                  <c:v>48.198137840854699</c:v>
                </c:pt>
                <c:pt idx="170831">
                  <c:v>48.198239885077399</c:v>
                </c:pt>
                <c:pt idx="170832">
                  <c:v>48.198341928973498</c:v>
                </c:pt>
                <c:pt idx="170833">
                  <c:v>48.198443972542997</c:v>
                </c:pt>
                <c:pt idx="170834">
                  <c:v>48.198546015785801</c:v>
                </c:pt>
                <c:pt idx="170835">
                  <c:v>48.198648058702098</c:v>
                </c:pt>
                <c:pt idx="170836">
                  <c:v>48.198750101291601</c:v>
                </c:pt>
                <c:pt idx="170837">
                  <c:v>48.198852143554603</c:v>
                </c:pt>
                <c:pt idx="170838">
                  <c:v>48.198954185490898</c:v>
                </c:pt>
                <c:pt idx="170839">
                  <c:v>48.199056227100598</c:v>
                </c:pt>
                <c:pt idx="170840">
                  <c:v>48.199158268383698</c:v>
                </c:pt>
                <c:pt idx="170841">
                  <c:v>48.199260309340097</c:v>
                </c:pt>
                <c:pt idx="170842">
                  <c:v>48.199362349970002</c:v>
                </c:pt>
                <c:pt idx="170843">
                  <c:v>48.199464390273199</c:v>
                </c:pt>
                <c:pt idx="170844">
                  <c:v>48.199566430249703</c:v>
                </c:pt>
                <c:pt idx="170845">
                  <c:v>48.199668469899699</c:v>
                </c:pt>
                <c:pt idx="170846">
                  <c:v>48.199770509223001</c:v>
                </c:pt>
                <c:pt idx="170847">
                  <c:v>48.199872548219801</c:v>
                </c:pt>
                <c:pt idx="170848">
                  <c:v>48.199974586889901</c:v>
                </c:pt>
                <c:pt idx="170849">
                  <c:v>48.2000766252334</c:v>
                </c:pt>
                <c:pt idx="170850">
                  <c:v>48.200178663250199</c:v>
                </c:pt>
                <c:pt idx="170851">
                  <c:v>48.200280700940503</c:v>
                </c:pt>
                <c:pt idx="170852">
                  <c:v>48.2003827383041</c:v>
                </c:pt>
                <c:pt idx="170853">
                  <c:v>48.200484775341103</c:v>
                </c:pt>
                <c:pt idx="170854">
                  <c:v>48.200586812051597</c:v>
                </c:pt>
                <c:pt idx="170855">
                  <c:v>48.200688848435398</c:v>
                </c:pt>
                <c:pt idx="170856">
                  <c:v>48.200790884492598</c:v>
                </c:pt>
                <c:pt idx="170857">
                  <c:v>48.200892920223197</c:v>
                </c:pt>
                <c:pt idx="170858">
                  <c:v>48.200994955627102</c:v>
                </c:pt>
                <c:pt idx="170859">
                  <c:v>48.201096990704499</c:v>
                </c:pt>
                <c:pt idx="170860">
                  <c:v>48.201199025455303</c:v>
                </c:pt>
                <c:pt idx="170861">
                  <c:v>48.201301059879498</c:v>
                </c:pt>
                <c:pt idx="170862">
                  <c:v>48.201403093977</c:v>
                </c:pt>
                <c:pt idx="170863">
                  <c:v>48.201505127748</c:v>
                </c:pt>
                <c:pt idx="170864">
                  <c:v>48.2016071611923</c:v>
                </c:pt>
                <c:pt idx="170865">
                  <c:v>48.201709194310098</c:v>
                </c:pt>
                <c:pt idx="170866">
                  <c:v>48.201811227101302</c:v>
                </c:pt>
                <c:pt idx="170867">
                  <c:v>48.201913259565799</c:v>
                </c:pt>
                <c:pt idx="170868">
                  <c:v>48.202015291703802</c:v>
                </c:pt>
                <c:pt idx="170869">
                  <c:v>48.202117323515203</c:v>
                </c:pt>
                <c:pt idx="170870">
                  <c:v>48.202219354999897</c:v>
                </c:pt>
                <c:pt idx="170871">
                  <c:v>48.202321386158097</c:v>
                </c:pt>
                <c:pt idx="170872">
                  <c:v>48.202423416989703</c:v>
                </c:pt>
                <c:pt idx="170873">
                  <c:v>48.2025254474947</c:v>
                </c:pt>
                <c:pt idx="170874">
                  <c:v>48.202627477673097</c:v>
                </c:pt>
                <c:pt idx="170875">
                  <c:v>48.2027295075249</c:v>
                </c:pt>
                <c:pt idx="170876">
                  <c:v>48.202831537050201</c:v>
                </c:pt>
                <c:pt idx="170877">
                  <c:v>48.202933566248802</c:v>
                </c:pt>
                <c:pt idx="170878">
                  <c:v>48.203035595120902</c:v>
                </c:pt>
                <c:pt idx="170879">
                  <c:v>48.203137623666301</c:v>
                </c:pt>
                <c:pt idx="170880">
                  <c:v>48.203239651885198</c:v>
                </c:pt>
                <c:pt idx="170881">
                  <c:v>48.203341679777502</c:v>
                </c:pt>
                <c:pt idx="170882">
                  <c:v>48.203443707343297</c:v>
                </c:pt>
                <c:pt idx="170883">
                  <c:v>48.203545734582399</c:v>
                </c:pt>
                <c:pt idx="170884">
                  <c:v>48.203647761494899</c:v>
                </c:pt>
                <c:pt idx="170885">
                  <c:v>48.203749788080898</c:v>
                </c:pt>
                <c:pt idx="170886">
                  <c:v>48.203851814340297</c:v>
                </c:pt>
                <c:pt idx="170887">
                  <c:v>48.203953840273201</c:v>
                </c:pt>
                <c:pt idx="170888">
                  <c:v>48.204055865879397</c:v>
                </c:pt>
                <c:pt idx="170889">
                  <c:v>48.204157891159099</c:v>
                </c:pt>
                <c:pt idx="170890">
                  <c:v>48.2042599161122</c:v>
                </c:pt>
                <c:pt idx="170891">
                  <c:v>48.2043619407387</c:v>
                </c:pt>
                <c:pt idx="170892">
                  <c:v>48.204463965038698</c:v>
                </c:pt>
                <c:pt idx="170893">
                  <c:v>48.204565989012103</c:v>
                </c:pt>
                <c:pt idx="170894">
                  <c:v>48.2046680126589</c:v>
                </c:pt>
                <c:pt idx="170895">
                  <c:v>48.204770035979102</c:v>
                </c:pt>
                <c:pt idx="170896">
                  <c:v>48.204872058972803</c:v>
                </c:pt>
                <c:pt idx="170897">
                  <c:v>48.204974081639897</c:v>
                </c:pt>
                <c:pt idx="170898">
                  <c:v>48.205076103980502</c:v>
                </c:pt>
                <c:pt idx="170899">
                  <c:v>48.2051781259945</c:v>
                </c:pt>
                <c:pt idx="170900">
                  <c:v>48.205280147681897</c:v>
                </c:pt>
                <c:pt idx="170901">
                  <c:v>48.2053821690427</c:v>
                </c:pt>
                <c:pt idx="170902">
                  <c:v>48.205484190077001</c:v>
                </c:pt>
                <c:pt idx="170903">
                  <c:v>48.205586210784801</c:v>
                </c:pt>
                <c:pt idx="170904">
                  <c:v>48.205688231165901</c:v>
                </c:pt>
                <c:pt idx="170905">
                  <c:v>48.205790251220598</c:v>
                </c:pt>
                <c:pt idx="170906">
                  <c:v>48.205892270948603</c:v>
                </c:pt>
                <c:pt idx="170907">
                  <c:v>48.205994290350098</c:v>
                </c:pt>
                <c:pt idx="170908">
                  <c:v>48.206096309425099</c:v>
                </c:pt>
                <c:pt idx="170909">
                  <c:v>48.2061983281735</c:v>
                </c:pt>
                <c:pt idx="170910">
                  <c:v>48.206300346595299</c:v>
                </c:pt>
                <c:pt idx="170911">
                  <c:v>48.206402364690597</c:v>
                </c:pt>
                <c:pt idx="170912">
                  <c:v>48.2065043824593</c:v>
                </c:pt>
                <c:pt idx="170913">
                  <c:v>48.206606399901503</c:v>
                </c:pt>
                <c:pt idx="170914">
                  <c:v>48.206708417017197</c:v>
                </c:pt>
                <c:pt idx="170915">
                  <c:v>48.206810433806297</c:v>
                </c:pt>
                <c:pt idx="170916">
                  <c:v>48.206912450268803</c:v>
                </c:pt>
                <c:pt idx="170917">
                  <c:v>48.2070144664048</c:v>
                </c:pt>
                <c:pt idx="170918">
                  <c:v>48.207116482214303</c:v>
                </c:pt>
                <c:pt idx="170919">
                  <c:v>48.207218497697198</c:v>
                </c:pt>
                <c:pt idx="170920">
                  <c:v>48.207320512853599</c:v>
                </c:pt>
                <c:pt idx="170921">
                  <c:v>48.207422527683399</c:v>
                </c:pt>
                <c:pt idx="170922">
                  <c:v>48.207524542186697</c:v>
                </c:pt>
                <c:pt idx="170923">
                  <c:v>48.2076265563635</c:v>
                </c:pt>
                <c:pt idx="170924">
                  <c:v>48.207728570213703</c:v>
                </c:pt>
                <c:pt idx="170925">
                  <c:v>48.207830583737298</c:v>
                </c:pt>
                <c:pt idx="170926">
                  <c:v>48.207932596934498</c:v>
                </c:pt>
                <c:pt idx="170927">
                  <c:v>48.208034609805097</c:v>
                </c:pt>
                <c:pt idx="170928">
                  <c:v>48.208136622349102</c:v>
                </c:pt>
                <c:pt idx="170929">
                  <c:v>48.208238634566698</c:v>
                </c:pt>
                <c:pt idx="170930">
                  <c:v>48.2083406464577</c:v>
                </c:pt>
                <c:pt idx="170931">
                  <c:v>48.2084426580222</c:v>
                </c:pt>
                <c:pt idx="170932">
                  <c:v>48.2085446692601</c:v>
                </c:pt>
                <c:pt idx="170933">
                  <c:v>48.208646680171498</c:v>
                </c:pt>
                <c:pt idx="170934">
                  <c:v>48.208748690756401</c:v>
                </c:pt>
                <c:pt idx="170935">
                  <c:v>48.208850701014804</c:v>
                </c:pt>
                <c:pt idx="170936">
                  <c:v>48.208952710946598</c:v>
                </c:pt>
                <c:pt idx="170937">
                  <c:v>48.209054720551897</c:v>
                </c:pt>
                <c:pt idx="170938">
                  <c:v>48.209156729830703</c:v>
                </c:pt>
                <c:pt idx="170939">
                  <c:v>48.209258738782999</c:v>
                </c:pt>
                <c:pt idx="170940">
                  <c:v>48.209360747408702</c:v>
                </c:pt>
                <c:pt idx="170941">
                  <c:v>48.209462755707897</c:v>
                </c:pt>
                <c:pt idx="170942">
                  <c:v>48.209564763680604</c:v>
                </c:pt>
                <c:pt idx="170943">
                  <c:v>48.209666771326802</c:v>
                </c:pt>
                <c:pt idx="170944">
                  <c:v>48.209768778646499</c:v>
                </c:pt>
                <c:pt idx="170945">
                  <c:v>48.209870785639602</c:v>
                </c:pt>
                <c:pt idx="170946">
                  <c:v>48.209972792306303</c:v>
                </c:pt>
                <c:pt idx="170947">
                  <c:v>48.210074798646403</c:v>
                </c:pt>
                <c:pt idx="170948">
                  <c:v>48.210176804660001</c:v>
                </c:pt>
                <c:pt idx="170949">
                  <c:v>48.210278810347098</c:v>
                </c:pt>
                <c:pt idx="170950">
                  <c:v>48.210380815707701</c:v>
                </c:pt>
                <c:pt idx="170951">
                  <c:v>48.210482820741802</c:v>
                </c:pt>
                <c:pt idx="170952">
                  <c:v>48.210584825449303</c:v>
                </c:pt>
                <c:pt idx="170953">
                  <c:v>48.210686829830401</c:v>
                </c:pt>
                <c:pt idx="170954">
                  <c:v>48.210788833884898</c:v>
                </c:pt>
                <c:pt idx="170955">
                  <c:v>48.210890837613</c:v>
                </c:pt>
                <c:pt idx="170956">
                  <c:v>48.210992841014502</c:v>
                </c:pt>
                <c:pt idx="170957">
                  <c:v>48.211094844089502</c:v>
                </c:pt>
                <c:pt idx="170958">
                  <c:v>48.211196846838099</c:v>
                </c:pt>
                <c:pt idx="170959">
                  <c:v>48.211298849260103</c:v>
                </c:pt>
                <c:pt idx="170960">
                  <c:v>48.211400851355599</c:v>
                </c:pt>
                <c:pt idx="170961">
                  <c:v>48.211502853124699</c:v>
                </c:pt>
                <c:pt idx="170962">
                  <c:v>48.211604854567199</c:v>
                </c:pt>
                <c:pt idx="170963">
                  <c:v>48.211706855683197</c:v>
                </c:pt>
                <c:pt idx="170964">
                  <c:v>48.2118088564728</c:v>
                </c:pt>
                <c:pt idx="170965">
                  <c:v>48.211910856935802</c:v>
                </c:pt>
                <c:pt idx="170966">
                  <c:v>48.212012857072402</c:v>
                </c:pt>
                <c:pt idx="170967">
                  <c:v>48.212114856882401</c:v>
                </c:pt>
                <c:pt idx="170968">
                  <c:v>48.212216856365998</c:v>
                </c:pt>
                <c:pt idx="170969">
                  <c:v>48.212318855523101</c:v>
                </c:pt>
                <c:pt idx="170970">
                  <c:v>48.212420854353603</c:v>
                </c:pt>
                <c:pt idx="170971">
                  <c:v>48.212522852857703</c:v>
                </c:pt>
                <c:pt idx="170972">
                  <c:v>48.212624851035301</c:v>
                </c:pt>
                <c:pt idx="170973">
                  <c:v>48.212726848886497</c:v>
                </c:pt>
                <c:pt idx="170974">
                  <c:v>48.212828846411099</c:v>
                </c:pt>
                <c:pt idx="170975">
                  <c:v>48.2129308436092</c:v>
                </c:pt>
                <c:pt idx="170976">
                  <c:v>48.213032840480899</c:v>
                </c:pt>
                <c:pt idx="170977">
                  <c:v>48.213134837026097</c:v>
                </c:pt>
                <c:pt idx="170978">
                  <c:v>48.2132368332448</c:v>
                </c:pt>
                <c:pt idx="170979">
                  <c:v>48.213338829137001</c:v>
                </c:pt>
                <c:pt idx="170980">
                  <c:v>48.213440824702701</c:v>
                </c:pt>
                <c:pt idx="170981">
                  <c:v>48.213542819941999</c:v>
                </c:pt>
                <c:pt idx="170982">
                  <c:v>48.213644814854803</c:v>
                </c:pt>
                <c:pt idx="170983">
                  <c:v>48.213746809441098</c:v>
                </c:pt>
                <c:pt idx="170984">
                  <c:v>48.213848803700898</c:v>
                </c:pt>
                <c:pt idx="170985">
                  <c:v>48.213950797634297</c:v>
                </c:pt>
                <c:pt idx="170986">
                  <c:v>48.214052791241102</c:v>
                </c:pt>
                <c:pt idx="170987">
                  <c:v>48.214154784521497</c:v>
                </c:pt>
                <c:pt idx="170988">
                  <c:v>48.214256777475498</c:v>
                </c:pt>
                <c:pt idx="170989">
                  <c:v>48.214358770102898</c:v>
                </c:pt>
                <c:pt idx="170990">
                  <c:v>48.214460762403903</c:v>
                </c:pt>
                <c:pt idx="170991">
                  <c:v>48.214562754378498</c:v>
                </c:pt>
                <c:pt idx="170992">
                  <c:v>48.2146647460265</c:v>
                </c:pt>
                <c:pt idx="170993">
                  <c:v>48.2147667373481</c:v>
                </c:pt>
                <c:pt idx="170994">
                  <c:v>48.214868728343198</c:v>
                </c:pt>
                <c:pt idx="170995">
                  <c:v>48.214970719011902</c:v>
                </c:pt>
                <c:pt idx="170996">
                  <c:v>48.215072709354097</c:v>
                </c:pt>
                <c:pt idx="170997">
                  <c:v>48.215174699369904</c:v>
                </c:pt>
                <c:pt idx="170998">
                  <c:v>48.215276689059102</c:v>
                </c:pt>
                <c:pt idx="170999">
                  <c:v>48.215378678421899</c:v>
                </c:pt>
                <c:pt idx="171000">
                  <c:v>48.215480667458301</c:v>
                </c:pt>
                <c:pt idx="171001">
                  <c:v>48.215582656168202</c:v>
                </c:pt>
                <c:pt idx="171002">
                  <c:v>48.2156846445517</c:v>
                </c:pt>
                <c:pt idx="171003">
                  <c:v>48.215786632608697</c:v>
                </c:pt>
                <c:pt idx="171004">
                  <c:v>48.2158886203392</c:v>
                </c:pt>
                <c:pt idx="171005">
                  <c:v>48.215990607743301</c:v>
                </c:pt>
                <c:pt idx="171006">
                  <c:v>48.2160925948209</c:v>
                </c:pt>
                <c:pt idx="171007">
                  <c:v>48.216194581572097</c:v>
                </c:pt>
                <c:pt idx="171008">
                  <c:v>48.2162965679968</c:v>
                </c:pt>
                <c:pt idx="171009">
                  <c:v>48.2163985540951</c:v>
                </c:pt>
                <c:pt idx="171010">
                  <c:v>48.2165005398669</c:v>
                </c:pt>
                <c:pt idx="171011">
                  <c:v>48.216602525312297</c:v>
                </c:pt>
                <c:pt idx="171012">
                  <c:v>48.2167045104312</c:v>
                </c:pt>
                <c:pt idx="171013">
                  <c:v>48.2168064952237</c:v>
                </c:pt>
                <c:pt idx="171014">
                  <c:v>48.216908479689799</c:v>
                </c:pt>
                <c:pt idx="171015">
                  <c:v>48.217010463829403</c:v>
                </c:pt>
                <c:pt idx="171016">
                  <c:v>48.217112447642499</c:v>
                </c:pt>
                <c:pt idx="171017">
                  <c:v>48.2172144311292</c:v>
                </c:pt>
                <c:pt idx="171018">
                  <c:v>48.217316414289499</c:v>
                </c:pt>
                <c:pt idx="171019">
                  <c:v>48.217418397123403</c:v>
                </c:pt>
                <c:pt idx="171020">
                  <c:v>48.217520379630798</c:v>
                </c:pt>
                <c:pt idx="171021">
                  <c:v>48.217622361811699</c:v>
                </c:pt>
                <c:pt idx="171022">
                  <c:v>48.217724343666298</c:v>
                </c:pt>
                <c:pt idx="171023">
                  <c:v>48.217826325194402</c:v>
                </c:pt>
                <c:pt idx="171024">
                  <c:v>48.217928306395997</c:v>
                </c:pt>
                <c:pt idx="171025">
                  <c:v>48.218030287271297</c:v>
                </c:pt>
                <c:pt idx="171026">
                  <c:v>48.218132267820003</c:v>
                </c:pt>
                <c:pt idx="171027">
                  <c:v>48.2182342480424</c:v>
                </c:pt>
                <c:pt idx="171028">
                  <c:v>48.218336227938401</c:v>
                </c:pt>
                <c:pt idx="171029">
                  <c:v>48.218438207507901</c:v>
                </c:pt>
                <c:pt idx="171030">
                  <c:v>48.2185401867509</c:v>
                </c:pt>
                <c:pt idx="171031">
                  <c:v>48.218642165667603</c:v>
                </c:pt>
                <c:pt idx="171032">
                  <c:v>48.218744144257798</c:v>
                </c:pt>
                <c:pt idx="171033">
                  <c:v>48.218846122521597</c:v>
                </c:pt>
                <c:pt idx="171034">
                  <c:v>48.218948100459002</c:v>
                </c:pt>
                <c:pt idx="171035">
                  <c:v>48.219050078069998</c:v>
                </c:pt>
                <c:pt idx="171036">
                  <c:v>48.219152055354499</c:v>
                </c:pt>
                <c:pt idx="171037">
                  <c:v>48.219254032312598</c:v>
                </c:pt>
                <c:pt idx="171038">
                  <c:v>48.219356008944303</c:v>
                </c:pt>
                <c:pt idx="171039">
                  <c:v>48.219457985249598</c:v>
                </c:pt>
                <c:pt idx="171040">
                  <c:v>48.219559961228498</c:v>
                </c:pt>
                <c:pt idx="171041">
                  <c:v>48.219661936880897</c:v>
                </c:pt>
                <c:pt idx="171042">
                  <c:v>48.219763912206901</c:v>
                </c:pt>
                <c:pt idx="171043">
                  <c:v>48.219865887206602</c:v>
                </c:pt>
                <c:pt idx="171044">
                  <c:v>48.219967861879802</c:v>
                </c:pt>
                <c:pt idx="171045">
                  <c:v>48.2200698362266</c:v>
                </c:pt>
                <c:pt idx="171046">
                  <c:v>48.220171810246903</c:v>
                </c:pt>
                <c:pt idx="171047">
                  <c:v>48.220273783940897</c:v>
                </c:pt>
                <c:pt idx="171048">
                  <c:v>48.220375757308503</c:v>
                </c:pt>
                <c:pt idx="171049">
                  <c:v>48.2204777303496</c:v>
                </c:pt>
                <c:pt idx="171050">
                  <c:v>48.220579703064402</c:v>
                </c:pt>
                <c:pt idx="171051">
                  <c:v>48.220681675452703</c:v>
                </c:pt>
                <c:pt idx="171052">
                  <c:v>48.2207836475147</c:v>
                </c:pt>
                <c:pt idx="171053">
                  <c:v>48.220885619250197</c:v>
                </c:pt>
                <c:pt idx="171054">
                  <c:v>48.220987590659298</c:v>
                </c:pt>
                <c:pt idx="171055">
                  <c:v>48.221089561742097</c:v>
                </c:pt>
                <c:pt idx="171056">
                  <c:v>48.221191532498402</c:v>
                </c:pt>
                <c:pt idx="171057">
                  <c:v>48.221293502928297</c:v>
                </c:pt>
                <c:pt idx="171058">
                  <c:v>48.221395473031897</c:v>
                </c:pt>
                <c:pt idx="171059">
                  <c:v>48.221497442809003</c:v>
                </c:pt>
                <c:pt idx="171060">
                  <c:v>48.221599412259799</c:v>
                </c:pt>
                <c:pt idx="171061">
                  <c:v>48.221701381384101</c:v>
                </c:pt>
                <c:pt idx="171062">
                  <c:v>48.221803350182</c:v>
                </c:pt>
                <c:pt idx="171063">
                  <c:v>48.221905318653597</c:v>
                </c:pt>
                <c:pt idx="171064">
                  <c:v>48.222007286798799</c:v>
                </c:pt>
                <c:pt idx="171065">
                  <c:v>48.2221092546175</c:v>
                </c:pt>
                <c:pt idx="171066">
                  <c:v>48.222211222109898</c:v>
                </c:pt>
                <c:pt idx="171067">
                  <c:v>48.222313189275901</c:v>
                </c:pt>
                <c:pt idx="171068">
                  <c:v>48.222415156115503</c:v>
                </c:pt>
                <c:pt idx="171069">
                  <c:v>48.222517122628801</c:v>
                </c:pt>
                <c:pt idx="171070">
                  <c:v>48.222619088815598</c:v>
                </c:pt>
                <c:pt idx="171071">
                  <c:v>48.222721054676001</c:v>
                </c:pt>
                <c:pt idx="171072">
                  <c:v>48.2228230202101</c:v>
                </c:pt>
                <c:pt idx="171073">
                  <c:v>48.222924985417798</c:v>
                </c:pt>
                <c:pt idx="171074">
                  <c:v>48.223026950299101</c:v>
                </c:pt>
                <c:pt idx="171075">
                  <c:v>48.223128914854001</c:v>
                </c:pt>
                <c:pt idx="171076">
                  <c:v>48.2232308790826</c:v>
                </c:pt>
                <c:pt idx="171077">
                  <c:v>48.223332842984703</c:v>
                </c:pt>
                <c:pt idx="171078">
                  <c:v>48.223434806560498</c:v>
                </c:pt>
                <c:pt idx="171079">
                  <c:v>48.223536769809897</c:v>
                </c:pt>
                <c:pt idx="171080">
                  <c:v>48.223638732733001</c:v>
                </c:pt>
                <c:pt idx="171081">
                  <c:v>48.223740695329603</c:v>
                </c:pt>
                <c:pt idx="171082">
                  <c:v>48.223842657599903</c:v>
                </c:pt>
                <c:pt idx="171083">
                  <c:v>48.223944619543801</c:v>
                </c:pt>
                <c:pt idx="171084">
                  <c:v>48.224046581161403</c:v>
                </c:pt>
                <c:pt idx="171085">
                  <c:v>48.224148542452603</c:v>
                </c:pt>
                <c:pt idx="171086">
                  <c:v>48.224250503417402</c:v>
                </c:pt>
                <c:pt idx="171087">
                  <c:v>48.224352464055798</c:v>
                </c:pt>
                <c:pt idx="171088">
                  <c:v>48.224454424367899</c:v>
                </c:pt>
                <c:pt idx="171089">
                  <c:v>48.224556384353598</c:v>
                </c:pt>
                <c:pt idx="171090">
                  <c:v>48.224658344012902</c:v>
                </c:pt>
                <c:pt idx="171091">
                  <c:v>48.224760303345903</c:v>
                </c:pt>
                <c:pt idx="171092">
                  <c:v>48.224862262352502</c:v>
                </c:pt>
                <c:pt idx="171093">
                  <c:v>48.224964221032799</c:v>
                </c:pt>
                <c:pt idx="171094">
                  <c:v>48.225066179386701</c:v>
                </c:pt>
                <c:pt idx="171095">
                  <c:v>48.225168137414201</c:v>
                </c:pt>
                <c:pt idx="171096">
                  <c:v>48.225270095115398</c:v>
                </c:pt>
                <c:pt idx="171097">
                  <c:v>48.225372052490201</c:v>
                </c:pt>
                <c:pt idx="171098">
                  <c:v>48.225474009538701</c:v>
                </c:pt>
                <c:pt idx="171099">
                  <c:v>48.225575966260799</c:v>
                </c:pt>
                <c:pt idx="171100">
                  <c:v>48.225677922656502</c:v>
                </c:pt>
                <c:pt idx="171101">
                  <c:v>48.225779878725902</c:v>
                </c:pt>
                <c:pt idx="171102">
                  <c:v>48.225881834469</c:v>
                </c:pt>
                <c:pt idx="171103">
                  <c:v>48.225983789885603</c:v>
                </c:pt>
                <c:pt idx="171104">
                  <c:v>48.226085744975997</c:v>
                </c:pt>
                <c:pt idx="171105">
                  <c:v>48.226187699740002</c:v>
                </c:pt>
                <c:pt idx="171106">
                  <c:v>48.226289654177599</c:v>
                </c:pt>
                <c:pt idx="171107">
                  <c:v>48.2263916082889</c:v>
                </c:pt>
                <c:pt idx="171108">
                  <c:v>48.226493562073898</c:v>
                </c:pt>
                <c:pt idx="171109">
                  <c:v>48.226595515532502</c:v>
                </c:pt>
                <c:pt idx="171110">
                  <c:v>48.226697468664803</c:v>
                </c:pt>
                <c:pt idx="171111">
                  <c:v>48.226799421470702</c:v>
                </c:pt>
                <c:pt idx="171112">
                  <c:v>48.226901373950298</c:v>
                </c:pt>
                <c:pt idx="171113">
                  <c:v>48.2270033261035</c:v>
                </c:pt>
                <c:pt idx="171114">
                  <c:v>48.227105277930399</c:v>
                </c:pt>
                <c:pt idx="171115">
                  <c:v>48.227207229431002</c:v>
                </c:pt>
                <c:pt idx="171116">
                  <c:v>48.227309180605197</c:v>
                </c:pt>
                <c:pt idx="171117">
                  <c:v>48.227411131453103</c:v>
                </c:pt>
                <c:pt idx="171118">
                  <c:v>48.2275130819746</c:v>
                </c:pt>
                <c:pt idx="171119">
                  <c:v>48.227615032169801</c:v>
                </c:pt>
                <c:pt idx="171120">
                  <c:v>48.2277169820387</c:v>
                </c:pt>
                <c:pt idx="171121">
                  <c:v>48.227818931581297</c:v>
                </c:pt>
                <c:pt idx="171122">
                  <c:v>48.227920880797498</c:v>
                </c:pt>
                <c:pt idx="171123">
                  <c:v>48.228022829687397</c:v>
                </c:pt>
                <c:pt idx="171124">
                  <c:v>48.228124778250901</c:v>
                </c:pt>
                <c:pt idx="171125">
                  <c:v>48.228226726488202</c:v>
                </c:pt>
                <c:pt idx="171126">
                  <c:v>48.228328674399101</c:v>
                </c:pt>
                <c:pt idx="171127">
                  <c:v>48.228430621983598</c:v>
                </c:pt>
                <c:pt idx="171128">
                  <c:v>48.228532569241899</c:v>
                </c:pt>
                <c:pt idx="171129">
                  <c:v>48.228634516173798</c:v>
                </c:pt>
                <c:pt idx="171130">
                  <c:v>48.228736462779402</c:v>
                </c:pt>
                <c:pt idx="171131">
                  <c:v>48.228838409058703</c:v>
                </c:pt>
                <c:pt idx="171132">
                  <c:v>48.228940355011702</c:v>
                </c:pt>
                <c:pt idx="171133">
                  <c:v>48.229042300638298</c:v>
                </c:pt>
                <c:pt idx="171134">
                  <c:v>48.229144245938599</c:v>
                </c:pt>
                <c:pt idx="171135">
                  <c:v>48.229246190912697</c:v>
                </c:pt>
                <c:pt idx="171136">
                  <c:v>48.229348135560301</c:v>
                </c:pt>
                <c:pt idx="171137">
                  <c:v>48.229450079881701</c:v>
                </c:pt>
                <c:pt idx="171138">
                  <c:v>48.229552023876799</c:v>
                </c:pt>
                <c:pt idx="171139">
                  <c:v>48.229653967545502</c:v>
                </c:pt>
                <c:pt idx="171140">
                  <c:v>48.229755910887903</c:v>
                </c:pt>
                <c:pt idx="171141">
                  <c:v>48.2298578539041</c:v>
                </c:pt>
                <c:pt idx="171142">
                  <c:v>48.229959796593903</c:v>
                </c:pt>
                <c:pt idx="171143">
                  <c:v>48.230061738957403</c:v>
                </c:pt>
                <c:pt idx="171144">
                  <c:v>48.2301636809946</c:v>
                </c:pt>
                <c:pt idx="171145">
                  <c:v>48.230265622705403</c:v>
                </c:pt>
                <c:pt idx="171146">
                  <c:v>48.230367564090002</c:v>
                </c:pt>
                <c:pt idx="171147">
                  <c:v>48.230469505148299</c:v>
                </c:pt>
                <c:pt idx="171148">
                  <c:v>48.230571445880301</c:v>
                </c:pt>
                <c:pt idx="171149">
                  <c:v>48.230673386285901</c:v>
                </c:pt>
                <c:pt idx="171150">
                  <c:v>48.230775326365297</c:v>
                </c:pt>
                <c:pt idx="171151">
                  <c:v>48.230877266118398</c:v>
                </c:pt>
                <c:pt idx="171152">
                  <c:v>48.230979205545097</c:v>
                </c:pt>
                <c:pt idx="171153">
                  <c:v>48.2310811446456</c:v>
                </c:pt>
                <c:pt idx="171154">
                  <c:v>48.231183083419701</c:v>
                </c:pt>
                <c:pt idx="171155">
                  <c:v>48.231285021867599</c:v>
                </c:pt>
                <c:pt idx="171156">
                  <c:v>48.231386959989202</c:v>
                </c:pt>
                <c:pt idx="171157">
                  <c:v>48.231488897784502</c:v>
                </c:pt>
                <c:pt idx="171158">
                  <c:v>48.231590835253499</c:v>
                </c:pt>
                <c:pt idx="171159">
                  <c:v>48.231692772396102</c:v>
                </c:pt>
                <c:pt idx="171160">
                  <c:v>48.231794709212501</c:v>
                </c:pt>
                <c:pt idx="171161">
                  <c:v>48.231896645702697</c:v>
                </c:pt>
                <c:pt idx="171162">
                  <c:v>48.231998581866499</c:v>
                </c:pt>
                <c:pt idx="171163">
                  <c:v>48.232100517703998</c:v>
                </c:pt>
                <c:pt idx="171164">
                  <c:v>48.232202453215201</c:v>
                </c:pt>
                <c:pt idx="171165">
                  <c:v>48.232304388400202</c:v>
                </c:pt>
                <c:pt idx="171166">
                  <c:v>48.2324063232589</c:v>
                </c:pt>
                <c:pt idx="171167">
                  <c:v>48.232508257791302</c:v>
                </c:pt>
                <c:pt idx="171168">
                  <c:v>48.232610191997402</c:v>
                </c:pt>
                <c:pt idx="171169">
                  <c:v>48.2327121258772</c:v>
                </c:pt>
                <c:pt idx="171170">
                  <c:v>48.232814059430702</c:v>
                </c:pt>
                <c:pt idx="171171">
                  <c:v>48.232915992658</c:v>
                </c:pt>
                <c:pt idx="171172">
                  <c:v>48.233017925558997</c:v>
                </c:pt>
                <c:pt idx="171173">
                  <c:v>48.233119858133698</c:v>
                </c:pt>
                <c:pt idx="171174">
                  <c:v>48.233221790382103</c:v>
                </c:pt>
                <c:pt idx="171175">
                  <c:v>48.233323722304199</c:v>
                </c:pt>
                <c:pt idx="171176">
                  <c:v>48.233425653900099</c:v>
                </c:pt>
                <c:pt idx="171177">
                  <c:v>48.233527585169703</c:v>
                </c:pt>
                <c:pt idx="171178">
                  <c:v>48.233629516112998</c:v>
                </c:pt>
                <c:pt idx="171179">
                  <c:v>48.233731446730097</c:v>
                </c:pt>
                <c:pt idx="171180">
                  <c:v>48.2338333770209</c:v>
                </c:pt>
                <c:pt idx="171181">
                  <c:v>48.233935306985401</c:v>
                </c:pt>
                <c:pt idx="171182">
                  <c:v>48.2340372366236</c:v>
                </c:pt>
                <c:pt idx="171183">
                  <c:v>48.234139165935602</c:v>
                </c:pt>
                <c:pt idx="171184">
                  <c:v>48.234241094921302</c:v>
                </c:pt>
                <c:pt idx="171185">
                  <c:v>48.234343023580799</c:v>
                </c:pt>
                <c:pt idx="171186">
                  <c:v>48.2344449519139</c:v>
                </c:pt>
                <c:pt idx="171187">
                  <c:v>48.234546879920899</c:v>
                </c:pt>
                <c:pt idx="171188">
                  <c:v>48.234648807601502</c:v>
                </c:pt>
                <c:pt idx="171189">
                  <c:v>48.234750734955902</c:v>
                </c:pt>
                <c:pt idx="171190">
                  <c:v>48.234852661984</c:v>
                </c:pt>
                <c:pt idx="171191">
                  <c:v>48.234954588685902</c:v>
                </c:pt>
                <c:pt idx="171192">
                  <c:v>48.235056515061501</c:v>
                </c:pt>
                <c:pt idx="171193">
                  <c:v>48.235158441110897</c:v>
                </c:pt>
                <c:pt idx="171194">
                  <c:v>48.235260366833998</c:v>
                </c:pt>
                <c:pt idx="171195">
                  <c:v>48.235362292230803</c:v>
                </c:pt>
                <c:pt idx="171196">
                  <c:v>48.235464217301399</c:v>
                </c:pt>
                <c:pt idx="171197">
                  <c:v>48.235566142045798</c:v>
                </c:pt>
                <c:pt idx="171198">
                  <c:v>48.235668066463901</c:v>
                </c:pt>
                <c:pt idx="171199">
                  <c:v>48.235769990555703</c:v>
                </c:pt>
                <c:pt idx="171200">
                  <c:v>48.235871914321301</c:v>
                </c:pt>
                <c:pt idx="171201">
                  <c:v>48.235973837760604</c:v>
                </c:pt>
                <c:pt idx="171202">
                  <c:v>48.236075760873703</c:v>
                </c:pt>
                <c:pt idx="171203">
                  <c:v>48.2361776836606</c:v>
                </c:pt>
                <c:pt idx="171204">
                  <c:v>48.236279606121201</c:v>
                </c:pt>
                <c:pt idx="171205">
                  <c:v>48.2363815282555</c:v>
                </c:pt>
                <c:pt idx="171206">
                  <c:v>48.236483450063602</c:v>
                </c:pt>
                <c:pt idx="171207">
                  <c:v>48.236585371545502</c:v>
                </c:pt>
                <c:pt idx="171208">
                  <c:v>48.236687292701099</c:v>
                </c:pt>
                <c:pt idx="171209">
                  <c:v>48.2367892135305</c:v>
                </c:pt>
                <c:pt idx="171210">
                  <c:v>48.236891134033598</c:v>
                </c:pt>
                <c:pt idx="171211">
                  <c:v>48.236993054210501</c:v>
                </c:pt>
                <c:pt idx="171212">
                  <c:v>48.237094974061201</c:v>
                </c:pt>
                <c:pt idx="171213">
                  <c:v>48.237196893585697</c:v>
                </c:pt>
                <c:pt idx="171214">
                  <c:v>48.237298812783798</c:v>
                </c:pt>
                <c:pt idx="171215">
                  <c:v>48.237400731655796</c:v>
                </c:pt>
                <c:pt idx="171216">
                  <c:v>48.237502650201499</c:v>
                </c:pt>
                <c:pt idx="171217">
                  <c:v>48.237604568420998</c:v>
                </c:pt>
                <c:pt idx="171218">
                  <c:v>48.237706486314302</c:v>
                </c:pt>
                <c:pt idx="171219">
                  <c:v>48.237808403881303</c:v>
                </c:pt>
                <c:pt idx="171220">
                  <c:v>48.237910321122101</c:v>
                </c:pt>
                <c:pt idx="171221">
                  <c:v>48.238012238036703</c:v>
                </c:pt>
                <c:pt idx="171222">
                  <c:v>48.238114154625102</c:v>
                </c:pt>
                <c:pt idx="171223">
                  <c:v>48.238216070887198</c:v>
                </c:pt>
                <c:pt idx="171224">
                  <c:v>48.238317986823098</c:v>
                </c:pt>
                <c:pt idx="171225">
                  <c:v>48.238419902432803</c:v>
                </c:pt>
                <c:pt idx="171226">
                  <c:v>48.238521817716197</c:v>
                </c:pt>
                <c:pt idx="171227">
                  <c:v>48.238623732673503</c:v>
                </c:pt>
                <c:pt idx="171228">
                  <c:v>48.238725647304499</c:v>
                </c:pt>
                <c:pt idx="171229">
                  <c:v>48.238827561609298</c:v>
                </c:pt>
                <c:pt idx="171230">
                  <c:v>48.238929475587803</c:v>
                </c:pt>
                <c:pt idx="171231">
                  <c:v>48.239031389240203</c:v>
                </c:pt>
                <c:pt idx="171232">
                  <c:v>48.239133302566302</c:v>
                </c:pt>
                <c:pt idx="171233">
                  <c:v>48.239235215566303</c:v>
                </c:pt>
                <c:pt idx="171234">
                  <c:v>48.239337128240003</c:v>
                </c:pt>
                <c:pt idx="171235">
                  <c:v>48.239439040587499</c:v>
                </c:pt>
                <c:pt idx="171236">
                  <c:v>48.239540952608799</c:v>
                </c:pt>
                <c:pt idx="171237">
                  <c:v>48.239642864303804</c:v>
                </c:pt>
                <c:pt idx="171238">
                  <c:v>48.239744775672698</c:v>
                </c:pt>
                <c:pt idx="171239">
                  <c:v>48.239846686715403</c:v>
                </c:pt>
                <c:pt idx="171240">
                  <c:v>48.239948597431798</c:v>
                </c:pt>
                <c:pt idx="171241">
                  <c:v>48.240050507822097</c:v>
                </c:pt>
                <c:pt idx="171242">
                  <c:v>48.240152417886101</c:v>
                </c:pt>
                <c:pt idx="171243">
                  <c:v>48.240254327623902</c:v>
                </c:pt>
                <c:pt idx="171244">
                  <c:v>48.240356237035499</c:v>
                </c:pt>
                <c:pt idx="171245">
                  <c:v>48.240458146120901</c:v>
                </c:pt>
                <c:pt idx="171246">
                  <c:v>48.240560054880198</c:v>
                </c:pt>
                <c:pt idx="171247">
                  <c:v>48.240661963313201</c:v>
                </c:pt>
                <c:pt idx="171248">
                  <c:v>48.24076387142</c:v>
                </c:pt>
                <c:pt idx="171249">
                  <c:v>48.240865779200597</c:v>
                </c:pt>
                <c:pt idx="171250">
                  <c:v>48.240967686654997</c:v>
                </c:pt>
                <c:pt idx="171251">
                  <c:v>48.241069593783301</c:v>
                </c:pt>
                <c:pt idx="171252">
                  <c:v>48.241171500585303</c:v>
                </c:pt>
                <c:pt idx="171253">
                  <c:v>48.241273407061101</c:v>
                </c:pt>
                <c:pt idx="171254">
                  <c:v>48.241375313210803</c:v>
                </c:pt>
                <c:pt idx="171255">
                  <c:v>48.241477219034202</c:v>
                </c:pt>
                <c:pt idx="171256">
                  <c:v>48.241579124531498</c:v>
                </c:pt>
                <c:pt idx="171257">
                  <c:v>48.241681029702498</c:v>
                </c:pt>
                <c:pt idx="171258">
                  <c:v>48.241782934547402</c:v>
                </c:pt>
                <c:pt idx="171259">
                  <c:v>48.241884839066103</c:v>
                </c:pt>
                <c:pt idx="171260">
                  <c:v>48.2419867432586</c:v>
                </c:pt>
                <c:pt idx="171261">
                  <c:v>48.242088647124902</c:v>
                </c:pt>
                <c:pt idx="171262">
                  <c:v>48.2421905506651</c:v>
                </c:pt>
                <c:pt idx="171263">
                  <c:v>48.242292453879003</c:v>
                </c:pt>
                <c:pt idx="171264">
                  <c:v>48.242394356766802</c:v>
                </c:pt>
                <c:pt idx="171265">
                  <c:v>48.242496259328298</c:v>
                </c:pt>
                <c:pt idx="171266">
                  <c:v>48.242598161563699</c:v>
                </c:pt>
                <c:pt idx="171267">
                  <c:v>48.242700063473002</c:v>
                </c:pt>
                <c:pt idx="171268">
                  <c:v>48.242801965056003</c:v>
                </c:pt>
                <c:pt idx="171269">
                  <c:v>48.242903866312901</c:v>
                </c:pt>
                <c:pt idx="171270">
                  <c:v>48.243005767243503</c:v>
                </c:pt>
                <c:pt idx="171271">
                  <c:v>48.243107667848101</c:v>
                </c:pt>
                <c:pt idx="171272">
                  <c:v>48.243209568126403</c:v>
                </c:pt>
                <c:pt idx="171273">
                  <c:v>48.243311468078602</c:v>
                </c:pt>
                <c:pt idx="171274">
                  <c:v>48.243413367704598</c:v>
                </c:pt>
                <c:pt idx="171275">
                  <c:v>48.243515267004398</c:v>
                </c:pt>
                <c:pt idx="171276">
                  <c:v>48.243617165978002</c:v>
                </c:pt>
                <c:pt idx="171277">
                  <c:v>48.243719064625502</c:v>
                </c:pt>
                <c:pt idx="171278">
                  <c:v>48.243820962946799</c:v>
                </c:pt>
                <c:pt idx="171279">
                  <c:v>48.2439228609419</c:v>
                </c:pt>
                <c:pt idx="171280">
                  <c:v>48.244024758610898</c:v>
                </c:pt>
                <c:pt idx="171281">
                  <c:v>48.2441266559537</c:v>
                </c:pt>
                <c:pt idx="171282">
                  <c:v>48.244228552970398</c:v>
                </c:pt>
                <c:pt idx="171283">
                  <c:v>48.2443304496609</c:v>
                </c:pt>
                <c:pt idx="171284">
                  <c:v>48.244432346025199</c:v>
                </c:pt>
                <c:pt idx="171285">
                  <c:v>48.244534242063303</c:v>
                </c:pt>
                <c:pt idx="171286">
                  <c:v>48.244636137775302</c:v>
                </c:pt>
                <c:pt idx="171287">
                  <c:v>48.244738033161198</c:v>
                </c:pt>
                <c:pt idx="171288">
                  <c:v>48.244839928220898</c:v>
                </c:pt>
                <c:pt idx="171289">
                  <c:v>48.244941822954402</c:v>
                </c:pt>
                <c:pt idx="171290">
                  <c:v>48.245043717361703</c:v>
                </c:pt>
                <c:pt idx="171291">
                  <c:v>48.245145611443</c:v>
                </c:pt>
                <c:pt idx="171292">
                  <c:v>48.245247505198002</c:v>
                </c:pt>
                <c:pt idx="171293">
                  <c:v>48.2453493986269</c:v>
                </c:pt>
                <c:pt idx="171294">
                  <c:v>48.245451291729701</c:v>
                </c:pt>
                <c:pt idx="171295">
                  <c:v>48.245553184506299</c:v>
                </c:pt>
                <c:pt idx="171296">
                  <c:v>48.245655076956702</c:v>
                </c:pt>
                <c:pt idx="171297">
                  <c:v>48.245756969081</c:v>
                </c:pt>
                <c:pt idx="171298">
                  <c:v>48.245858860879203</c:v>
                </c:pt>
                <c:pt idx="171299">
                  <c:v>48.245960752351202</c:v>
                </c:pt>
                <c:pt idx="171300">
                  <c:v>48.246062643497098</c:v>
                </c:pt>
                <c:pt idx="171301">
                  <c:v>48.246164534316797</c:v>
                </c:pt>
                <c:pt idx="171302">
                  <c:v>48.246266424810401</c:v>
                </c:pt>
                <c:pt idx="171303">
                  <c:v>48.246368314977801</c:v>
                </c:pt>
                <c:pt idx="171304">
                  <c:v>48.246470204819097</c:v>
                </c:pt>
                <c:pt idx="171305">
                  <c:v>48.246572094334297</c:v>
                </c:pt>
                <c:pt idx="171306">
                  <c:v>48.246673983523301</c:v>
                </c:pt>
                <c:pt idx="171307">
                  <c:v>48.246775872386202</c:v>
                </c:pt>
                <c:pt idx="171308">
                  <c:v>48.246877760922899</c:v>
                </c:pt>
                <c:pt idx="171309">
                  <c:v>48.2469796491335</c:v>
                </c:pt>
                <c:pt idx="171310">
                  <c:v>48.247081537017998</c:v>
                </c:pt>
                <c:pt idx="171311">
                  <c:v>48.247183424576299</c:v>
                </c:pt>
                <c:pt idx="171312">
                  <c:v>48.247285311808497</c:v>
                </c:pt>
                <c:pt idx="171313">
                  <c:v>48.247387198714598</c:v>
                </c:pt>
                <c:pt idx="171314">
                  <c:v>48.247489085294497</c:v>
                </c:pt>
                <c:pt idx="171315">
                  <c:v>48.247590971548298</c:v>
                </c:pt>
                <c:pt idx="171316">
                  <c:v>48.247692857475997</c:v>
                </c:pt>
                <c:pt idx="171317">
                  <c:v>48.247794743077499</c:v>
                </c:pt>
                <c:pt idx="171318">
                  <c:v>48.247896628352997</c:v>
                </c:pt>
                <c:pt idx="171319">
                  <c:v>48.247998513302299</c:v>
                </c:pt>
                <c:pt idx="171320">
                  <c:v>48.248100397925498</c:v>
                </c:pt>
                <c:pt idx="171321">
                  <c:v>48.248202282222501</c:v>
                </c:pt>
                <c:pt idx="171322">
                  <c:v>48.2483041661934</c:v>
                </c:pt>
                <c:pt idx="171323">
                  <c:v>48.248406049838202</c:v>
                </c:pt>
                <c:pt idx="171324">
                  <c:v>48.248507933156901</c:v>
                </c:pt>
                <c:pt idx="171325">
                  <c:v>48.248609816149497</c:v>
                </c:pt>
                <c:pt idx="171326">
                  <c:v>48.248711698815903</c:v>
                </c:pt>
                <c:pt idx="171327">
                  <c:v>48.248813581156298</c:v>
                </c:pt>
                <c:pt idx="171328">
                  <c:v>48.248915463170498</c:v>
                </c:pt>
                <c:pt idx="171329">
                  <c:v>48.249017344858601</c:v>
                </c:pt>
                <c:pt idx="171330">
                  <c:v>48.2491192262206</c:v>
                </c:pt>
                <c:pt idx="171331">
                  <c:v>48.249221107256403</c:v>
                </c:pt>
                <c:pt idx="171332">
                  <c:v>48.249322987966202</c:v>
                </c:pt>
                <c:pt idx="171333">
                  <c:v>48.249424868349799</c:v>
                </c:pt>
                <c:pt idx="171334">
                  <c:v>48.249526748407398</c:v>
                </c:pt>
                <c:pt idx="171335">
                  <c:v>48.249628628138801</c:v>
                </c:pt>
                <c:pt idx="171336">
                  <c:v>48.249730507544101</c:v>
                </c:pt>
                <c:pt idx="171337">
                  <c:v>48.249832386623403</c:v>
                </c:pt>
                <c:pt idx="171338">
                  <c:v>48.249934265376503</c:v>
                </c:pt>
                <c:pt idx="171339">
                  <c:v>48.250036143803499</c:v>
                </c:pt>
                <c:pt idx="171340">
                  <c:v>48.250138021904398</c:v>
                </c:pt>
                <c:pt idx="171341">
                  <c:v>48.250239899679201</c:v>
                </c:pt>
                <c:pt idx="171342">
                  <c:v>48.2503417771279</c:v>
                </c:pt>
                <c:pt idx="171343">
                  <c:v>48.250443654250503</c:v>
                </c:pt>
                <c:pt idx="171344">
                  <c:v>48.250545531047003</c:v>
                </c:pt>
                <c:pt idx="171345">
                  <c:v>48.250647407517398</c:v>
                </c:pt>
                <c:pt idx="171346">
                  <c:v>48.250749283661698</c:v>
                </c:pt>
                <c:pt idx="171347">
                  <c:v>48.2508511594799</c:v>
                </c:pt>
                <c:pt idx="171348">
                  <c:v>48.250953034972</c:v>
                </c:pt>
                <c:pt idx="171349">
                  <c:v>48.251054910138002</c:v>
                </c:pt>
                <c:pt idx="171350">
                  <c:v>48.251156784977901</c:v>
                </c:pt>
                <c:pt idx="171351">
                  <c:v>48.251258659491697</c:v>
                </c:pt>
                <c:pt idx="171352">
                  <c:v>48.251360533679502</c:v>
                </c:pt>
                <c:pt idx="171353">
                  <c:v>48.251462407541098</c:v>
                </c:pt>
                <c:pt idx="171354">
                  <c:v>48.251564281076703</c:v>
                </c:pt>
                <c:pt idx="171355">
                  <c:v>48.251666154286198</c:v>
                </c:pt>
                <c:pt idx="171356">
                  <c:v>48.251768027169497</c:v>
                </c:pt>
                <c:pt idx="171357">
                  <c:v>48.251869899726799</c:v>
                </c:pt>
                <c:pt idx="171358">
                  <c:v>48.251971771957997</c:v>
                </c:pt>
                <c:pt idx="171359">
                  <c:v>48.252073643863199</c:v>
                </c:pt>
                <c:pt idx="171360">
                  <c:v>48.252175515442197</c:v>
                </c:pt>
                <c:pt idx="171361">
                  <c:v>48.252277386695198</c:v>
                </c:pt>
                <c:pt idx="171362">
                  <c:v>48.252379257622103</c:v>
                </c:pt>
                <c:pt idx="171363">
                  <c:v>48.252481128222897</c:v>
                </c:pt>
                <c:pt idx="171364">
                  <c:v>48.252582998497601</c:v>
                </c:pt>
                <c:pt idx="171365">
                  <c:v>48.252684868446202</c:v>
                </c:pt>
                <c:pt idx="171366">
                  <c:v>48.252786738068799</c:v>
                </c:pt>
                <c:pt idx="171367">
                  <c:v>48.2528886073653</c:v>
                </c:pt>
                <c:pt idx="171368">
                  <c:v>48.252990476335697</c:v>
                </c:pt>
                <c:pt idx="171369">
                  <c:v>48.253092344980097</c:v>
                </c:pt>
                <c:pt idx="171370">
                  <c:v>48.2531942132983</c:v>
                </c:pt>
                <c:pt idx="171371">
                  <c:v>48.2532960812905</c:v>
                </c:pt>
                <c:pt idx="171372">
                  <c:v>48.253397948956703</c:v>
                </c:pt>
                <c:pt idx="171373">
                  <c:v>48.253499816296703</c:v>
                </c:pt>
                <c:pt idx="171374">
                  <c:v>48.253601683310698</c:v>
                </c:pt>
                <c:pt idx="171375">
                  <c:v>48.253703549998697</c:v>
                </c:pt>
                <c:pt idx="171376">
                  <c:v>48.2538054163605</c:v>
                </c:pt>
                <c:pt idx="171377">
                  <c:v>48.253907282396298</c:v>
                </c:pt>
                <c:pt idx="171378">
                  <c:v>48.254009148106</c:v>
                </c:pt>
                <c:pt idx="171379">
                  <c:v>48.254111013489698</c:v>
                </c:pt>
                <c:pt idx="171380">
                  <c:v>48.2542128785473</c:v>
                </c:pt>
                <c:pt idx="171381">
                  <c:v>48.254314743278897</c:v>
                </c:pt>
                <c:pt idx="171382">
                  <c:v>48.254416607684398</c:v>
                </c:pt>
                <c:pt idx="171383">
                  <c:v>48.254518471763802</c:v>
                </c:pt>
                <c:pt idx="171384">
                  <c:v>48.254620335517103</c:v>
                </c:pt>
                <c:pt idx="171385">
                  <c:v>48.254722198944499</c:v>
                </c:pt>
                <c:pt idx="171386">
                  <c:v>48.254824062045699</c:v>
                </c:pt>
                <c:pt idx="171387">
                  <c:v>48.254925924820903</c:v>
                </c:pt>
                <c:pt idx="171388">
                  <c:v>48.255027787270102</c:v>
                </c:pt>
                <c:pt idx="171389">
                  <c:v>48.255129649393197</c:v>
                </c:pt>
                <c:pt idx="171390">
                  <c:v>48.255231511190203</c:v>
                </c:pt>
                <c:pt idx="171391">
                  <c:v>48.255333372661198</c:v>
                </c:pt>
                <c:pt idx="171392">
                  <c:v>48.255435233806097</c:v>
                </c:pt>
                <c:pt idx="171393">
                  <c:v>48.255537094624998</c:v>
                </c:pt>
                <c:pt idx="171394">
                  <c:v>48.255638955117902</c:v>
                </c:pt>
                <c:pt idx="171395">
                  <c:v>48.255740815284703</c:v>
                </c:pt>
                <c:pt idx="171396">
                  <c:v>48.2558426751254</c:v>
                </c:pt>
                <c:pt idx="171397">
                  <c:v>48.255944534640101</c:v>
                </c:pt>
                <c:pt idx="171398">
                  <c:v>48.256046393828797</c:v>
                </c:pt>
                <c:pt idx="171399">
                  <c:v>48.256148252691403</c:v>
                </c:pt>
                <c:pt idx="171400">
                  <c:v>48.256250111227999</c:v>
                </c:pt>
                <c:pt idx="171401">
                  <c:v>48.256351969438597</c:v>
                </c:pt>
                <c:pt idx="171402">
                  <c:v>48.256453827323099</c:v>
                </c:pt>
                <c:pt idx="171403">
                  <c:v>48.256555684881498</c:v>
                </c:pt>
                <c:pt idx="171404">
                  <c:v>48.256657542113999</c:v>
                </c:pt>
                <c:pt idx="171405">
                  <c:v>48.256759399020403</c:v>
                </c:pt>
                <c:pt idx="171406">
                  <c:v>48.256861255600697</c:v>
                </c:pt>
                <c:pt idx="171407">
                  <c:v>48.2569631118551</c:v>
                </c:pt>
                <c:pt idx="171408">
                  <c:v>48.2570649677833</c:v>
                </c:pt>
                <c:pt idx="171409">
                  <c:v>48.257166823385603</c:v>
                </c:pt>
                <c:pt idx="171410">
                  <c:v>48.257268678661802</c:v>
                </c:pt>
                <c:pt idx="171411">
                  <c:v>48.257370533611997</c:v>
                </c:pt>
                <c:pt idx="171412">
                  <c:v>48.257472388236202</c:v>
                </c:pt>
                <c:pt idx="171413">
                  <c:v>48.257574242534403</c:v>
                </c:pt>
                <c:pt idx="171414">
                  <c:v>48.257676096506501</c:v>
                </c:pt>
                <c:pt idx="171415">
                  <c:v>48.257777950152601</c:v>
                </c:pt>
                <c:pt idx="171416">
                  <c:v>48.257879803472598</c:v>
                </c:pt>
                <c:pt idx="171417">
                  <c:v>48.257981656466697</c:v>
                </c:pt>
                <c:pt idx="171418">
                  <c:v>48.2580835091347</c:v>
                </c:pt>
                <c:pt idx="171419">
                  <c:v>48.258185361476698</c:v>
                </c:pt>
                <c:pt idx="171420">
                  <c:v>48.2582872134927</c:v>
                </c:pt>
                <c:pt idx="171421">
                  <c:v>48.258389065182698</c:v>
                </c:pt>
                <c:pt idx="171422">
                  <c:v>48.258490916546599</c:v>
                </c:pt>
                <c:pt idx="171423">
                  <c:v>48.258592767584503</c:v>
                </c:pt>
                <c:pt idx="171424">
                  <c:v>48.258694618296403</c:v>
                </c:pt>
                <c:pt idx="171425">
                  <c:v>48.258796468682299</c:v>
                </c:pt>
                <c:pt idx="171426">
                  <c:v>48.258898318742197</c:v>
                </c:pt>
                <c:pt idx="171427">
                  <c:v>48.259000168476099</c:v>
                </c:pt>
                <c:pt idx="171428">
                  <c:v>48.259102017883897</c:v>
                </c:pt>
                <c:pt idx="171429">
                  <c:v>48.259203866965798</c:v>
                </c:pt>
                <c:pt idx="171430">
                  <c:v>48.259305715721602</c:v>
                </c:pt>
                <c:pt idx="171431">
                  <c:v>48.259407564151402</c:v>
                </c:pt>
                <c:pt idx="171432">
                  <c:v>48.259509412255298</c:v>
                </c:pt>
                <c:pt idx="171433">
                  <c:v>48.259611260033097</c:v>
                </c:pt>
                <c:pt idx="171434">
                  <c:v>48.259713107484899</c:v>
                </c:pt>
                <c:pt idx="171435">
                  <c:v>48.259814954610697</c:v>
                </c:pt>
                <c:pt idx="171436">
                  <c:v>48.259916801410498</c:v>
                </c:pt>
                <c:pt idx="171437">
                  <c:v>48.260018647884301</c:v>
                </c:pt>
                <c:pt idx="171438">
                  <c:v>48.260120494032101</c:v>
                </c:pt>
                <c:pt idx="171439">
                  <c:v>48.260222339853897</c:v>
                </c:pt>
                <c:pt idx="171440">
                  <c:v>48.260324185349702</c:v>
                </c:pt>
                <c:pt idx="171441">
                  <c:v>48.260426030519497</c:v>
                </c:pt>
                <c:pt idx="171442">
                  <c:v>48.260527875363302</c:v>
                </c:pt>
                <c:pt idx="171443">
                  <c:v>48.260629719881102</c:v>
                </c:pt>
                <c:pt idx="171444">
                  <c:v>48.260731564072898</c:v>
                </c:pt>
                <c:pt idx="171445">
                  <c:v>48.260833407938698</c:v>
                </c:pt>
                <c:pt idx="171446">
                  <c:v>48.2609352514785</c:v>
                </c:pt>
                <c:pt idx="171447">
                  <c:v>48.261037094692298</c:v>
                </c:pt>
                <c:pt idx="171448">
                  <c:v>48.261138937580199</c:v>
                </c:pt>
                <c:pt idx="171449">
                  <c:v>48.261240780142003</c:v>
                </c:pt>
                <c:pt idx="171450">
                  <c:v>48.261342622377903</c:v>
                </c:pt>
                <c:pt idx="171451">
                  <c:v>48.261444464287699</c:v>
                </c:pt>
                <c:pt idx="171452">
                  <c:v>48.261546305871597</c:v>
                </c:pt>
                <c:pt idx="171453">
                  <c:v>48.261648147129499</c:v>
                </c:pt>
                <c:pt idx="171454">
                  <c:v>48.261749988061403</c:v>
                </c:pt>
                <c:pt idx="171455">
                  <c:v>48.261851828667403</c:v>
                </c:pt>
                <c:pt idx="171456">
                  <c:v>48.261953668947299</c:v>
                </c:pt>
                <c:pt idx="171457">
                  <c:v>48.262055508901298</c:v>
                </c:pt>
                <c:pt idx="171458">
                  <c:v>48.2621573485293</c:v>
                </c:pt>
                <c:pt idx="171459">
                  <c:v>48.262259187831297</c:v>
                </c:pt>
                <c:pt idx="171460">
                  <c:v>48.262361026807298</c:v>
                </c:pt>
                <c:pt idx="171461">
                  <c:v>48.262462865457302</c:v>
                </c:pt>
                <c:pt idx="171462">
                  <c:v>48.262564703781401</c:v>
                </c:pt>
                <c:pt idx="171463">
                  <c:v>48.262666541779502</c:v>
                </c:pt>
                <c:pt idx="171464">
                  <c:v>48.2627683794516</c:v>
                </c:pt>
                <c:pt idx="171465">
                  <c:v>48.262870216797801</c:v>
                </c:pt>
                <c:pt idx="171466">
                  <c:v>48.262972053817997</c:v>
                </c:pt>
                <c:pt idx="171467">
                  <c:v>48.263073890512203</c:v>
                </c:pt>
                <c:pt idx="171468">
                  <c:v>48.263175726880398</c:v>
                </c:pt>
                <c:pt idx="171469">
                  <c:v>48.263277562922703</c:v>
                </c:pt>
                <c:pt idx="171470">
                  <c:v>48.263379398639003</c:v>
                </c:pt>
                <c:pt idx="171471">
                  <c:v>48.2634812340293</c:v>
                </c:pt>
                <c:pt idx="171472">
                  <c:v>48.263583069093698</c:v>
                </c:pt>
                <c:pt idx="171473">
                  <c:v>48.2636849038321</c:v>
                </c:pt>
                <c:pt idx="171474">
                  <c:v>48.263786738244498</c:v>
                </c:pt>
                <c:pt idx="171475">
                  <c:v>48.263888572330998</c:v>
                </c:pt>
                <c:pt idx="171476">
                  <c:v>48.263990406091501</c:v>
                </c:pt>
                <c:pt idx="171477">
                  <c:v>48.264092239526001</c:v>
                </c:pt>
                <c:pt idx="171478">
                  <c:v>48.264194072634602</c:v>
                </c:pt>
                <c:pt idx="171479">
                  <c:v>48.264295905417299</c:v>
                </c:pt>
                <c:pt idx="171480">
                  <c:v>48.2643977378739</c:v>
                </c:pt>
                <c:pt idx="171481">
                  <c:v>48.264499570004702</c:v>
                </c:pt>
                <c:pt idx="171482">
                  <c:v>48.264601401809401</c:v>
                </c:pt>
                <c:pt idx="171483">
                  <c:v>48.264703233288202</c:v>
                </c:pt>
                <c:pt idx="171484">
                  <c:v>48.264805064441099</c:v>
                </c:pt>
                <c:pt idx="171485">
                  <c:v>48.264906895267998</c:v>
                </c:pt>
                <c:pt idx="171486">
                  <c:v>48.265008725768901</c:v>
                </c:pt>
                <c:pt idx="171487">
                  <c:v>48.265110555943899</c:v>
                </c:pt>
                <c:pt idx="171488">
                  <c:v>48.265212385792999</c:v>
                </c:pt>
                <c:pt idx="171489">
                  <c:v>48.265314215316103</c:v>
                </c:pt>
                <c:pt idx="171490">
                  <c:v>48.265416044513202</c:v>
                </c:pt>
                <c:pt idx="171491">
                  <c:v>48.265517873384503</c:v>
                </c:pt>
                <c:pt idx="171492">
                  <c:v>48.265619701929701</c:v>
                </c:pt>
                <c:pt idx="171493">
                  <c:v>48.265721530149001</c:v>
                </c:pt>
                <c:pt idx="171494">
                  <c:v>48.265823358042397</c:v>
                </c:pt>
                <c:pt idx="171495">
                  <c:v>48.265925185609802</c:v>
                </c:pt>
                <c:pt idx="171496">
                  <c:v>48.266027012851303</c:v>
                </c:pt>
                <c:pt idx="171497">
                  <c:v>48.2661288397669</c:v>
                </c:pt>
                <c:pt idx="171498">
                  <c:v>48.266230666356499</c:v>
                </c:pt>
                <c:pt idx="171499">
                  <c:v>48.266332492620201</c:v>
                </c:pt>
                <c:pt idx="171500">
                  <c:v>48.266434318557899</c:v>
                </c:pt>
                <c:pt idx="171501">
                  <c:v>48.266536144169699</c:v>
                </c:pt>
                <c:pt idx="171502">
                  <c:v>48.266637969455601</c:v>
                </c:pt>
                <c:pt idx="171503">
                  <c:v>48.2667397944155</c:v>
                </c:pt>
                <c:pt idx="171504">
                  <c:v>48.266841619049501</c:v>
                </c:pt>
                <c:pt idx="171505">
                  <c:v>48.266943443357597</c:v>
                </c:pt>
                <c:pt idx="171506">
                  <c:v>48.267045267339697</c:v>
                </c:pt>
                <c:pt idx="171507">
                  <c:v>48.267147090995998</c:v>
                </c:pt>
                <c:pt idx="171508">
                  <c:v>48.267248914326203</c:v>
                </c:pt>
                <c:pt idx="171509">
                  <c:v>48.267350737330602</c:v>
                </c:pt>
                <c:pt idx="171510">
                  <c:v>48.267452560008998</c:v>
                </c:pt>
                <c:pt idx="171511">
                  <c:v>48.267554382361503</c:v>
                </c:pt>
                <c:pt idx="171512">
                  <c:v>48.267656204388103</c:v>
                </c:pt>
                <c:pt idx="171513">
                  <c:v>48.267758026088799</c:v>
                </c:pt>
                <c:pt idx="171514">
                  <c:v>48.267859847463498</c:v>
                </c:pt>
                <c:pt idx="171515">
                  <c:v>48.267961668512299</c:v>
                </c:pt>
                <c:pt idx="171516">
                  <c:v>48.268063489235203</c:v>
                </c:pt>
                <c:pt idx="171517">
                  <c:v>48.268165309632202</c:v>
                </c:pt>
                <c:pt idx="171518">
                  <c:v>48.268267129703197</c:v>
                </c:pt>
                <c:pt idx="171519">
                  <c:v>48.268368949448401</c:v>
                </c:pt>
                <c:pt idx="171520">
                  <c:v>48.268470768867601</c:v>
                </c:pt>
                <c:pt idx="171521">
                  <c:v>48.268572587960897</c:v>
                </c:pt>
                <c:pt idx="171522">
                  <c:v>48.268674406728302</c:v>
                </c:pt>
                <c:pt idx="171523">
                  <c:v>48.268776225169802</c:v>
                </c:pt>
                <c:pt idx="171524">
                  <c:v>48.268878043285397</c:v>
                </c:pt>
                <c:pt idx="171525">
                  <c:v>48.268979861075003</c:v>
                </c:pt>
                <c:pt idx="171526">
                  <c:v>48.269081678538797</c:v>
                </c:pt>
                <c:pt idx="171527">
                  <c:v>48.2691834956766</c:v>
                </c:pt>
                <c:pt idx="171528">
                  <c:v>48.269285312488499</c:v>
                </c:pt>
                <c:pt idx="171529">
                  <c:v>48.2693871289746</c:v>
                </c:pt>
                <c:pt idx="171530">
                  <c:v>48.269488945134697</c:v>
                </c:pt>
                <c:pt idx="171531">
                  <c:v>48.269590760968903</c:v>
                </c:pt>
                <c:pt idx="171532">
                  <c:v>48.269692576477198</c:v>
                </c:pt>
                <c:pt idx="171533">
                  <c:v>48.269794391659602</c:v>
                </c:pt>
                <c:pt idx="171534">
                  <c:v>48.269896206516101</c:v>
                </c:pt>
                <c:pt idx="171535">
                  <c:v>48.269998021046703</c:v>
                </c:pt>
                <c:pt idx="171536">
                  <c:v>48.2700998352515</c:v>
                </c:pt>
                <c:pt idx="171537">
                  <c:v>48.2702016491303</c:v>
                </c:pt>
                <c:pt idx="171538">
                  <c:v>48.270303462683202</c:v>
                </c:pt>
                <c:pt idx="171539">
                  <c:v>48.2704052759102</c:v>
                </c:pt>
                <c:pt idx="171540">
                  <c:v>48.2705070888113</c:v>
                </c:pt>
                <c:pt idx="171541">
                  <c:v>48.270608901386602</c:v>
                </c:pt>
                <c:pt idx="171542">
                  <c:v>48.2707107136359</c:v>
                </c:pt>
                <c:pt idx="171543">
                  <c:v>48.2708125255593</c:v>
                </c:pt>
                <c:pt idx="171544">
                  <c:v>48.270914337156903</c:v>
                </c:pt>
                <c:pt idx="171545">
                  <c:v>48.2710161484286</c:v>
                </c:pt>
                <c:pt idx="171546">
                  <c:v>48.271117959374301</c:v>
                </c:pt>
                <c:pt idx="171547">
                  <c:v>48.271219769994197</c:v>
                </c:pt>
                <c:pt idx="171548">
                  <c:v>48.271321580288202</c:v>
                </c:pt>
                <c:pt idx="171549">
                  <c:v>48.271423390256302</c:v>
                </c:pt>
                <c:pt idx="171550">
                  <c:v>48.271525199898598</c:v>
                </c:pt>
                <c:pt idx="171551">
                  <c:v>48.271627009214903</c:v>
                </c:pt>
                <c:pt idx="171552">
                  <c:v>48.271728818205403</c:v>
                </c:pt>
                <c:pt idx="171553">
                  <c:v>48.271830626869999</c:v>
                </c:pt>
                <c:pt idx="171554">
                  <c:v>48.271932435208697</c:v>
                </c:pt>
                <c:pt idx="171555">
                  <c:v>48.272034243221498</c:v>
                </c:pt>
                <c:pt idx="171556">
                  <c:v>48.272136050908401</c:v>
                </c:pt>
                <c:pt idx="171557">
                  <c:v>48.272237858269499</c:v>
                </c:pt>
                <c:pt idx="171558">
                  <c:v>48.272339665304699</c:v>
                </c:pt>
                <c:pt idx="171559">
                  <c:v>48.272441472014002</c:v>
                </c:pt>
                <c:pt idx="171560">
                  <c:v>48.2725432783974</c:v>
                </c:pt>
                <c:pt idx="171561">
                  <c:v>48.272645084455</c:v>
                </c:pt>
                <c:pt idx="171562">
                  <c:v>48.272746890186703</c:v>
                </c:pt>
                <c:pt idx="171563">
                  <c:v>48.272848695592501</c:v>
                </c:pt>
                <c:pt idx="171564">
                  <c:v>48.272950500672501</c:v>
                </c:pt>
                <c:pt idx="171565">
                  <c:v>48.273052305426603</c:v>
                </c:pt>
                <c:pt idx="171566">
                  <c:v>48.273154109854801</c:v>
                </c:pt>
                <c:pt idx="171567">
                  <c:v>48.273255913957101</c:v>
                </c:pt>
                <c:pt idx="171568">
                  <c:v>48.273357717733603</c:v>
                </c:pt>
                <c:pt idx="171569">
                  <c:v>48.273459521184201</c:v>
                </c:pt>
                <c:pt idx="171570">
                  <c:v>48.273561324309</c:v>
                </c:pt>
                <c:pt idx="171571">
                  <c:v>48.273663127107902</c:v>
                </c:pt>
                <c:pt idx="171572">
                  <c:v>48.273764929580899</c:v>
                </c:pt>
                <c:pt idx="171573">
                  <c:v>48.273866731728099</c:v>
                </c:pt>
                <c:pt idx="171574">
                  <c:v>48.2739685335494</c:v>
                </c:pt>
                <c:pt idx="171575">
                  <c:v>48.274070335044897</c:v>
                </c:pt>
                <c:pt idx="171576">
                  <c:v>48.274172136214503</c:v>
                </c:pt>
                <c:pt idx="171577">
                  <c:v>48.274273937058197</c:v>
                </c:pt>
                <c:pt idx="171578">
                  <c:v>48.274375737576101</c:v>
                </c:pt>
                <c:pt idx="171579">
                  <c:v>48.274477537768099</c:v>
                </c:pt>
                <c:pt idx="171580">
                  <c:v>48.2745793376343</c:v>
                </c:pt>
                <c:pt idx="171581">
                  <c:v>48.274681137174603</c:v>
                </c:pt>
                <c:pt idx="171582">
                  <c:v>48.274782936389101</c:v>
                </c:pt>
                <c:pt idx="171583">
                  <c:v>48.274884735277702</c:v>
                </c:pt>
                <c:pt idx="171584">
                  <c:v>48.274986533840497</c:v>
                </c:pt>
                <c:pt idx="171585">
                  <c:v>48.275088332077402</c:v>
                </c:pt>
                <c:pt idx="171586">
                  <c:v>48.275190129988502</c:v>
                </c:pt>
                <c:pt idx="171587">
                  <c:v>48.275291927573697</c:v>
                </c:pt>
                <c:pt idx="171588">
                  <c:v>48.275393724833101</c:v>
                </c:pt>
                <c:pt idx="171589">
                  <c:v>48.275495521766601</c:v>
                </c:pt>
                <c:pt idx="171590">
                  <c:v>48.275597318374302</c:v>
                </c:pt>
                <c:pt idx="171591">
                  <c:v>48.275699114656199</c:v>
                </c:pt>
                <c:pt idx="171592">
                  <c:v>48.275800910612197</c:v>
                </c:pt>
                <c:pt idx="171593">
                  <c:v>48.275902706242398</c:v>
                </c:pt>
                <c:pt idx="171594">
                  <c:v>48.276004501546701</c:v>
                </c:pt>
                <c:pt idx="171595">
                  <c:v>48.276106296525199</c:v>
                </c:pt>
                <c:pt idx="171596">
                  <c:v>48.276208091177899</c:v>
                </c:pt>
                <c:pt idx="171597">
                  <c:v>48.276309885504702</c:v>
                </c:pt>
                <c:pt idx="171598">
                  <c:v>48.276411679505699</c:v>
                </c:pt>
                <c:pt idx="171599">
                  <c:v>48.276513473180898</c:v>
                </c:pt>
                <c:pt idx="171600">
                  <c:v>48.2766152665302</c:v>
                </c:pt>
                <c:pt idx="171601">
                  <c:v>48.276717059553697</c:v>
                </c:pt>
                <c:pt idx="171602">
                  <c:v>48.276818852251402</c:v>
                </c:pt>
                <c:pt idx="171603">
                  <c:v>48.276920644623203</c:v>
                </c:pt>
                <c:pt idx="171604">
                  <c:v>48.277022436669199</c:v>
                </c:pt>
                <c:pt idx="171605">
                  <c:v>48.277124228389397</c:v>
                </c:pt>
                <c:pt idx="171606">
                  <c:v>48.277226019783797</c:v>
                </c:pt>
                <c:pt idx="171607">
                  <c:v>48.277327810852299</c:v>
                </c:pt>
                <c:pt idx="171608">
                  <c:v>48.277429601595003</c:v>
                </c:pt>
                <c:pt idx="171609">
                  <c:v>48.277531392011902</c:v>
                </c:pt>
                <c:pt idx="171610">
                  <c:v>48.277633182102903</c:v>
                </c:pt>
                <c:pt idx="171611">
                  <c:v>48.277734971868199</c:v>
                </c:pt>
                <c:pt idx="171612">
                  <c:v>48.277836761307597</c:v>
                </c:pt>
                <c:pt idx="171613">
                  <c:v>48.277938550421197</c:v>
                </c:pt>
                <c:pt idx="171614">
                  <c:v>48.278040339208999</c:v>
                </c:pt>
                <c:pt idx="171615">
                  <c:v>48.278142127671003</c:v>
                </c:pt>
                <c:pt idx="171616">
                  <c:v>48.278243915807103</c:v>
                </c:pt>
                <c:pt idx="171617">
                  <c:v>48.278345703617397</c:v>
                </c:pt>
                <c:pt idx="171618">
                  <c:v>48.278447491102</c:v>
                </c:pt>
                <c:pt idx="171619">
                  <c:v>48.278549278260698</c:v>
                </c:pt>
                <c:pt idx="171620">
                  <c:v>48.278651065093598</c:v>
                </c:pt>
                <c:pt idx="171621">
                  <c:v>48.2787528516007</c:v>
                </c:pt>
                <c:pt idx="171622">
                  <c:v>48.278854637781897</c:v>
                </c:pt>
                <c:pt idx="171623">
                  <c:v>48.278956423637403</c:v>
                </c:pt>
                <c:pt idx="171624">
                  <c:v>48.279058209167097</c:v>
                </c:pt>
                <c:pt idx="171625">
                  <c:v>48.2791599943709</c:v>
                </c:pt>
                <c:pt idx="171626">
                  <c:v>48.279261779248998</c:v>
                </c:pt>
                <c:pt idx="171627">
                  <c:v>48.279363563801198</c:v>
                </c:pt>
                <c:pt idx="171628">
                  <c:v>48.279465348027699</c:v>
                </c:pt>
                <c:pt idx="171629">
                  <c:v>48.279567131928303</c:v>
                </c:pt>
                <c:pt idx="171630">
                  <c:v>48.279668915503102</c:v>
                </c:pt>
                <c:pt idx="171631">
                  <c:v>48.279770698752202</c:v>
                </c:pt>
                <c:pt idx="171632">
                  <c:v>48.279872481675397</c:v>
                </c:pt>
                <c:pt idx="171633">
                  <c:v>48.279974264272902</c:v>
                </c:pt>
                <c:pt idx="171634">
                  <c:v>48.280076046544501</c:v>
                </c:pt>
                <c:pt idx="171635">
                  <c:v>48.280177828490302</c:v>
                </c:pt>
                <c:pt idx="171636">
                  <c:v>48.280279610110398</c:v>
                </c:pt>
                <c:pt idx="171637">
                  <c:v>48.280381391404703</c:v>
                </c:pt>
                <c:pt idx="171638">
                  <c:v>48.280483172373103</c:v>
                </c:pt>
                <c:pt idx="171639">
                  <c:v>48.280584953015797</c:v>
                </c:pt>
                <c:pt idx="171640">
                  <c:v>48.280686733332701</c:v>
                </c:pt>
                <c:pt idx="171641">
                  <c:v>48.280788513323799</c:v>
                </c:pt>
                <c:pt idx="171642">
                  <c:v>48.280890292989099</c:v>
                </c:pt>
                <c:pt idx="171643">
                  <c:v>48.280992072328601</c:v>
                </c:pt>
                <c:pt idx="171644">
                  <c:v>48.281093851342298</c:v>
                </c:pt>
                <c:pt idx="171645">
                  <c:v>48.281195630030297</c:v>
                </c:pt>
                <c:pt idx="171646">
                  <c:v>48.281297408392398</c:v>
                </c:pt>
                <c:pt idx="171647">
                  <c:v>48.2813991864288</c:v>
                </c:pt>
                <c:pt idx="171648">
                  <c:v>48.281500964139397</c:v>
                </c:pt>
                <c:pt idx="171649">
                  <c:v>48.281602741524203</c:v>
                </c:pt>
                <c:pt idx="171650">
                  <c:v>48.281704518583297</c:v>
                </c:pt>
                <c:pt idx="171651">
                  <c:v>48.2818062953165</c:v>
                </c:pt>
                <c:pt idx="171652">
                  <c:v>48.281908071723997</c:v>
                </c:pt>
                <c:pt idx="171653">
                  <c:v>48.282009847805703</c:v>
                </c:pt>
                <c:pt idx="171654">
                  <c:v>48.282111623561597</c:v>
                </c:pt>
                <c:pt idx="171655">
                  <c:v>48.2822133989918</c:v>
                </c:pt>
                <c:pt idx="171656">
                  <c:v>48.282315174096098</c:v>
                </c:pt>
                <c:pt idx="171657">
                  <c:v>48.282416948874697</c:v>
                </c:pt>
                <c:pt idx="171658">
                  <c:v>48.282518723327598</c:v>
                </c:pt>
                <c:pt idx="171659">
                  <c:v>48.282620497454602</c:v>
                </c:pt>
                <c:pt idx="171660">
                  <c:v>48.282722271255899</c:v>
                </c:pt>
                <c:pt idx="171661">
                  <c:v>48.282824044731399</c:v>
                </c:pt>
                <c:pt idx="171662">
                  <c:v>48.2829258178812</c:v>
                </c:pt>
                <c:pt idx="171663">
                  <c:v>48.283027590705203</c:v>
                </c:pt>
                <c:pt idx="171664">
                  <c:v>48.2831293632034</c:v>
                </c:pt>
                <c:pt idx="171665">
                  <c:v>48.2832311353758</c:v>
                </c:pt>
                <c:pt idx="171666">
                  <c:v>48.283332907222501</c:v>
                </c:pt>
                <c:pt idx="171667">
                  <c:v>48.283434678743497</c:v>
                </c:pt>
                <c:pt idx="171668">
                  <c:v>48.283536449938602</c:v>
                </c:pt>
                <c:pt idx="171669">
                  <c:v>48.283638220808001</c:v>
                </c:pt>
                <c:pt idx="171670">
                  <c:v>48.283739991351702</c:v>
                </c:pt>
                <c:pt idx="171671">
                  <c:v>48.283841761569597</c:v>
                </c:pt>
                <c:pt idx="171672">
                  <c:v>48.283943531461702</c:v>
                </c:pt>
                <c:pt idx="171673">
                  <c:v>48.284045301028101</c:v>
                </c:pt>
                <c:pt idx="171674">
                  <c:v>48.284147070268702</c:v>
                </c:pt>
                <c:pt idx="171675">
                  <c:v>48.284248839183498</c:v>
                </c:pt>
                <c:pt idx="171676">
                  <c:v>48.284350607772701</c:v>
                </c:pt>
                <c:pt idx="171677">
                  <c:v>48.284452376036</c:v>
                </c:pt>
                <c:pt idx="171678">
                  <c:v>48.284554143973601</c:v>
                </c:pt>
                <c:pt idx="171679">
                  <c:v>48.284655911585503</c:v>
                </c:pt>
                <c:pt idx="171680">
                  <c:v>48.2847576788716</c:v>
                </c:pt>
                <c:pt idx="171681">
                  <c:v>48.284859445831998</c:v>
                </c:pt>
                <c:pt idx="171682">
                  <c:v>48.284961212466598</c:v>
                </c:pt>
                <c:pt idx="171683">
                  <c:v>48.2850629787754</c:v>
                </c:pt>
                <c:pt idx="171684">
                  <c:v>48.285164744758497</c:v>
                </c:pt>
                <c:pt idx="171685">
                  <c:v>48.285266510415902</c:v>
                </c:pt>
                <c:pt idx="171686">
                  <c:v>48.285368275747601</c:v>
                </c:pt>
                <c:pt idx="171687">
                  <c:v>48.285470040753502</c:v>
                </c:pt>
                <c:pt idx="171688">
                  <c:v>48.285571805433598</c:v>
                </c:pt>
                <c:pt idx="171689">
                  <c:v>48.285673569788003</c:v>
                </c:pt>
                <c:pt idx="171690">
                  <c:v>48.285775333816702</c:v>
                </c:pt>
                <c:pt idx="171691">
                  <c:v>48.285877097519602</c:v>
                </c:pt>
                <c:pt idx="171692">
                  <c:v>48.285978860896797</c:v>
                </c:pt>
                <c:pt idx="171693">
                  <c:v>48.286080623948301</c:v>
                </c:pt>
                <c:pt idx="171694">
                  <c:v>48.286182386674</c:v>
                </c:pt>
                <c:pt idx="171695">
                  <c:v>48.286284149074</c:v>
                </c:pt>
                <c:pt idx="171696">
                  <c:v>48.286385911148301</c:v>
                </c:pt>
                <c:pt idx="171697">
                  <c:v>48.286487672896797</c:v>
                </c:pt>
                <c:pt idx="171698">
                  <c:v>48.286589434319602</c:v>
                </c:pt>
                <c:pt idx="171699">
                  <c:v>48.286691195416701</c:v>
                </c:pt>
                <c:pt idx="171700">
                  <c:v>48.286792956188101</c:v>
                </c:pt>
                <c:pt idx="171701">
                  <c:v>48.286894716633697</c:v>
                </c:pt>
                <c:pt idx="171702">
                  <c:v>48.2869964767536</c:v>
                </c:pt>
                <c:pt idx="171703">
                  <c:v>48.287098236547699</c:v>
                </c:pt>
                <c:pt idx="171704">
                  <c:v>48.287199996016199</c:v>
                </c:pt>
                <c:pt idx="171705">
                  <c:v>48.2873017551589</c:v>
                </c:pt>
                <c:pt idx="171706">
                  <c:v>48.287403513975903</c:v>
                </c:pt>
                <c:pt idx="171707">
                  <c:v>48.2875052724672</c:v>
                </c:pt>
                <c:pt idx="171708">
                  <c:v>48.287607030632699</c:v>
                </c:pt>
                <c:pt idx="171709">
                  <c:v>48.2877087884726</c:v>
                </c:pt>
                <c:pt idx="171710">
                  <c:v>48.287810545986702</c:v>
                </c:pt>
                <c:pt idx="171711">
                  <c:v>48.287912303175098</c:v>
                </c:pt>
                <c:pt idx="171712">
                  <c:v>48.288014060037803</c:v>
                </c:pt>
                <c:pt idx="171713">
                  <c:v>48.288115816574802</c:v>
                </c:pt>
                <c:pt idx="171714">
                  <c:v>48.288217572786003</c:v>
                </c:pt>
                <c:pt idx="171715">
                  <c:v>48.288319328671598</c:v>
                </c:pt>
                <c:pt idx="171716">
                  <c:v>48.288421084231402</c:v>
                </c:pt>
                <c:pt idx="171717">
                  <c:v>48.2885228394655</c:v>
                </c:pt>
                <c:pt idx="171718">
                  <c:v>48.288624594373999</c:v>
                </c:pt>
                <c:pt idx="171719">
                  <c:v>48.2887263489567</c:v>
                </c:pt>
                <c:pt idx="171720">
                  <c:v>48.288828103213703</c:v>
                </c:pt>
                <c:pt idx="171721">
                  <c:v>48.288929857145</c:v>
                </c:pt>
                <c:pt idx="171722">
                  <c:v>48.289031610750499</c:v>
                </c:pt>
                <c:pt idx="171723">
                  <c:v>48.289133364030398</c:v>
                </c:pt>
                <c:pt idx="171724">
                  <c:v>48.289235116984599</c:v>
                </c:pt>
                <c:pt idx="171725">
                  <c:v>48.289336869613102</c:v>
                </c:pt>
                <c:pt idx="171726">
                  <c:v>48.289438621915899</c:v>
                </c:pt>
                <c:pt idx="171727">
                  <c:v>48.289540373892898</c:v>
                </c:pt>
                <c:pt idx="171728">
                  <c:v>48.289642125544297</c:v>
                </c:pt>
                <c:pt idx="171729">
                  <c:v>48.289743876869998</c:v>
                </c:pt>
                <c:pt idx="171730">
                  <c:v>48.289845627870001</c:v>
                </c:pt>
                <c:pt idx="171731">
                  <c:v>48.289947378544298</c:v>
                </c:pt>
                <c:pt idx="171732">
                  <c:v>48.290049128892903</c:v>
                </c:pt>
                <c:pt idx="171733">
                  <c:v>48.290150878915803</c:v>
                </c:pt>
                <c:pt idx="171734">
                  <c:v>48.290252628612997</c:v>
                </c:pt>
                <c:pt idx="171735">
                  <c:v>48.290354377984499</c:v>
                </c:pt>
                <c:pt idx="171736">
                  <c:v>48.290456127030303</c:v>
                </c:pt>
                <c:pt idx="171737">
                  <c:v>48.290557875750501</c:v>
                </c:pt>
                <c:pt idx="171738">
                  <c:v>48.290659624144901</c:v>
                </c:pt>
                <c:pt idx="171739">
                  <c:v>48.290761372213701</c:v>
                </c:pt>
                <c:pt idx="171740">
                  <c:v>48.290863119956697</c:v>
                </c:pt>
                <c:pt idx="171741">
                  <c:v>48.2909648673741</c:v>
                </c:pt>
                <c:pt idx="171742">
                  <c:v>48.291066614465798</c:v>
                </c:pt>
                <c:pt idx="171743">
                  <c:v>48.291168361231797</c:v>
                </c:pt>
                <c:pt idx="171744">
                  <c:v>48.291270107672197</c:v>
                </c:pt>
                <c:pt idx="171745">
                  <c:v>48.291371853786799</c:v>
                </c:pt>
                <c:pt idx="171746">
                  <c:v>48.291473599575802</c:v>
                </c:pt>
                <c:pt idx="171747">
                  <c:v>48.291575345039099</c:v>
                </c:pt>
                <c:pt idx="171748">
                  <c:v>48.291677090176698</c:v>
                </c:pt>
                <c:pt idx="171749">
                  <c:v>48.291778834988698</c:v>
                </c:pt>
                <c:pt idx="171750">
                  <c:v>48.291880579474899</c:v>
                </c:pt>
                <c:pt idx="171751">
                  <c:v>48.291982323635501</c:v>
                </c:pt>
                <c:pt idx="171752">
                  <c:v>48.292084067470398</c:v>
                </c:pt>
                <c:pt idx="171753">
                  <c:v>48.292185810979703</c:v>
                </c:pt>
                <c:pt idx="171754">
                  <c:v>48.292287554163302</c:v>
                </c:pt>
                <c:pt idx="171755">
                  <c:v>48.292389297021202</c:v>
                </c:pt>
                <c:pt idx="171756">
                  <c:v>48.292491039553397</c:v>
                </c:pt>
                <c:pt idx="171757">
                  <c:v>48.2925927817599</c:v>
                </c:pt>
                <c:pt idx="171758">
                  <c:v>48.292694523640797</c:v>
                </c:pt>
                <c:pt idx="171759">
                  <c:v>48.292796265196102</c:v>
                </c:pt>
                <c:pt idx="171760">
                  <c:v>48.292898006425602</c:v>
                </c:pt>
                <c:pt idx="171761">
                  <c:v>48.292999747329503</c:v>
                </c:pt>
                <c:pt idx="171762">
                  <c:v>48.293101487907798</c:v>
                </c:pt>
                <c:pt idx="171763">
                  <c:v>48.293203228160301</c:v>
                </c:pt>
                <c:pt idx="171764">
                  <c:v>48.293304968087199</c:v>
                </c:pt>
                <c:pt idx="171765">
                  <c:v>48.293406707688497</c:v>
                </c:pt>
                <c:pt idx="171766">
                  <c:v>48.293508446964097</c:v>
                </c:pt>
                <c:pt idx="171767">
                  <c:v>48.293610185913998</c:v>
                </c:pt>
                <c:pt idx="171768">
                  <c:v>48.2937119245383</c:v>
                </c:pt>
                <c:pt idx="171769">
                  <c:v>48.293813662836897</c:v>
                </c:pt>
                <c:pt idx="171770">
                  <c:v>48.293915400809901</c:v>
                </c:pt>
                <c:pt idx="171771">
                  <c:v>48.2940171384572</c:v>
                </c:pt>
                <c:pt idx="171772">
                  <c:v>48.2941188757788</c:v>
                </c:pt>
                <c:pt idx="171773">
                  <c:v>48.294220612774801</c:v>
                </c:pt>
                <c:pt idx="171774">
                  <c:v>48.294322349445203</c:v>
                </c:pt>
                <c:pt idx="171775">
                  <c:v>48.294424085789899</c:v>
                </c:pt>
                <c:pt idx="171776">
                  <c:v>48.294525821808897</c:v>
                </c:pt>
                <c:pt idx="171777">
                  <c:v>48.294627557502302</c:v>
                </c:pt>
                <c:pt idx="171778">
                  <c:v>48.294729292870102</c:v>
                </c:pt>
                <c:pt idx="171779">
                  <c:v>48.294831027912203</c:v>
                </c:pt>
                <c:pt idx="171780">
                  <c:v>48.294932762628697</c:v>
                </c:pt>
                <c:pt idx="171781">
                  <c:v>48.2950344970195</c:v>
                </c:pt>
                <c:pt idx="171782">
                  <c:v>48.295136231084697</c:v>
                </c:pt>
                <c:pt idx="171783">
                  <c:v>48.295237964824203</c:v>
                </c:pt>
                <c:pt idx="171784">
                  <c:v>48.295339698238102</c:v>
                </c:pt>
                <c:pt idx="171785">
                  <c:v>48.295441431326402</c:v>
                </c:pt>
                <c:pt idx="171786">
                  <c:v>48.295543164088997</c:v>
                </c:pt>
                <c:pt idx="171787">
                  <c:v>48.295644896525999</c:v>
                </c:pt>
                <c:pt idx="171788">
                  <c:v>48.295746628637303</c:v>
                </c:pt>
                <c:pt idx="171789">
                  <c:v>48.295848360423001</c:v>
                </c:pt>
                <c:pt idx="171790">
                  <c:v>48.2959500918831</c:v>
                </c:pt>
                <c:pt idx="171791">
                  <c:v>48.296051823017599</c:v>
                </c:pt>
                <c:pt idx="171792">
                  <c:v>48.2961535538264</c:v>
                </c:pt>
                <c:pt idx="171793">
                  <c:v>48.296255284309602</c:v>
                </c:pt>
                <c:pt idx="171794">
                  <c:v>48.296357014467098</c:v>
                </c:pt>
                <c:pt idx="171795">
                  <c:v>48.296458744299002</c:v>
                </c:pt>
                <c:pt idx="171796">
                  <c:v>48.2965604738053</c:v>
                </c:pt>
                <c:pt idx="171797">
                  <c:v>48.296662202985999</c:v>
                </c:pt>
                <c:pt idx="171798">
                  <c:v>48.296763931840999</c:v>
                </c:pt>
                <c:pt idx="171799">
                  <c:v>48.296865660370401</c:v>
                </c:pt>
                <c:pt idx="171800">
                  <c:v>48.296967388574203</c:v>
                </c:pt>
                <c:pt idx="171801">
                  <c:v>48.297069116452398</c:v>
                </c:pt>
                <c:pt idx="171802">
                  <c:v>48.297170844004903</c:v>
                </c:pt>
                <c:pt idx="171803">
                  <c:v>48.2972725712319</c:v>
                </c:pt>
                <c:pt idx="171804">
                  <c:v>48.297374298133199</c:v>
                </c:pt>
                <c:pt idx="171805">
                  <c:v>48.2974760247088</c:v>
                </c:pt>
                <c:pt idx="171806">
                  <c:v>48.297577750958901</c:v>
                </c:pt>
                <c:pt idx="171807">
                  <c:v>48.297679476883403</c:v>
                </c:pt>
                <c:pt idx="171808">
                  <c:v>48.297781202482199</c:v>
                </c:pt>
                <c:pt idx="171809">
                  <c:v>48.297882927755403</c:v>
                </c:pt>
                <c:pt idx="171810">
                  <c:v>48.297984652703001</c:v>
                </c:pt>
                <c:pt idx="171811">
                  <c:v>48.298086377324999</c:v>
                </c:pt>
                <c:pt idx="171812">
                  <c:v>48.298188101621399</c:v>
                </c:pt>
                <c:pt idx="171813">
                  <c:v>48.2982898255922</c:v>
                </c:pt>
                <c:pt idx="171814">
                  <c:v>48.298391549237301</c:v>
                </c:pt>
                <c:pt idx="171815">
                  <c:v>48.298493272556897</c:v>
                </c:pt>
                <c:pt idx="171816">
                  <c:v>48.2985949955508</c:v>
                </c:pt>
                <c:pt idx="171817">
                  <c:v>48.298696718219198</c:v>
                </c:pt>
                <c:pt idx="171818">
                  <c:v>48.298798440561903</c:v>
                </c:pt>
                <c:pt idx="171819">
                  <c:v>48.298900162579102</c:v>
                </c:pt>
                <c:pt idx="171820">
                  <c:v>48.299001884270602</c:v>
                </c:pt>
                <c:pt idx="171821">
                  <c:v>48.299103605636503</c:v>
                </c:pt>
                <c:pt idx="171822">
                  <c:v>48.299205326676798</c:v>
                </c:pt>
                <c:pt idx="171823">
                  <c:v>48.299307047391601</c:v>
                </c:pt>
                <c:pt idx="171824">
                  <c:v>48.299408767780697</c:v>
                </c:pt>
                <c:pt idx="171825">
                  <c:v>48.299510487844202</c:v>
                </c:pt>
                <c:pt idx="171826">
                  <c:v>48.2996122075822</c:v>
                </c:pt>
                <c:pt idx="171827">
                  <c:v>48.2997139269945</c:v>
                </c:pt>
                <c:pt idx="171828">
                  <c:v>48.2998156460812</c:v>
                </c:pt>
                <c:pt idx="171829">
                  <c:v>48.299917364842401</c:v>
                </c:pt>
                <c:pt idx="171830">
                  <c:v>48.300019083277903</c:v>
                </c:pt>
                <c:pt idx="171831">
                  <c:v>48.300120801387898</c:v>
                </c:pt>
                <c:pt idx="171832">
                  <c:v>48.300222519172301</c:v>
                </c:pt>
                <c:pt idx="171833">
                  <c:v>48.300324236631099</c:v>
                </c:pt>
                <c:pt idx="171834">
                  <c:v>48.300425953764297</c:v>
                </c:pt>
                <c:pt idx="171835">
                  <c:v>48.300527670571903</c:v>
                </c:pt>
                <c:pt idx="171836">
                  <c:v>48.300629387053903</c:v>
                </c:pt>
                <c:pt idx="171837">
                  <c:v>48.300731103210303</c:v>
                </c:pt>
                <c:pt idx="171838">
                  <c:v>48.300832819041197</c:v>
                </c:pt>
                <c:pt idx="171839">
                  <c:v>48.3009345345464</c:v>
                </c:pt>
                <c:pt idx="171840">
                  <c:v>48.301036249726103</c:v>
                </c:pt>
                <c:pt idx="171841">
                  <c:v>48.301137964580199</c:v>
                </c:pt>
                <c:pt idx="171842">
                  <c:v>48.301239679108797</c:v>
                </c:pt>
                <c:pt idx="171843">
                  <c:v>48.301341393311702</c:v>
                </c:pt>
                <c:pt idx="171844">
                  <c:v>48.301443107189101</c:v>
                </c:pt>
                <c:pt idx="171845">
                  <c:v>48.301544820740901</c:v>
                </c:pt>
                <c:pt idx="171846">
                  <c:v>48.301646533967102</c:v>
                </c:pt>
                <c:pt idx="171847">
                  <c:v>48.301748246867703</c:v>
                </c:pt>
                <c:pt idx="171848">
                  <c:v>48.301849959442798</c:v>
                </c:pt>
                <c:pt idx="171849">
                  <c:v>48.301951671692301</c:v>
                </c:pt>
                <c:pt idx="171850">
                  <c:v>48.302053383616197</c:v>
                </c:pt>
                <c:pt idx="171851">
                  <c:v>48.302155095214502</c:v>
                </c:pt>
                <c:pt idx="171852">
                  <c:v>48.3022568064873</c:v>
                </c:pt>
                <c:pt idx="171853">
                  <c:v>48.302358517434499</c:v>
                </c:pt>
                <c:pt idx="171854">
                  <c:v>48.302460228056198</c:v>
                </c:pt>
                <c:pt idx="171855">
                  <c:v>48.302561938352298</c:v>
                </c:pt>
                <c:pt idx="171856">
                  <c:v>48.302663648322799</c:v>
                </c:pt>
                <c:pt idx="171857">
                  <c:v>48.302765357967701</c:v>
                </c:pt>
                <c:pt idx="171858">
                  <c:v>48.302867067287103</c:v>
                </c:pt>
                <c:pt idx="171859">
                  <c:v>48.302968776280899</c:v>
                </c:pt>
                <c:pt idx="171860">
                  <c:v>48.303070484949203</c:v>
                </c:pt>
                <c:pt idx="171861">
                  <c:v>48.3031721932919</c:v>
                </c:pt>
                <c:pt idx="171862">
                  <c:v>48.303273901308998</c:v>
                </c:pt>
                <c:pt idx="171863">
                  <c:v>48.303375609000597</c:v>
                </c:pt>
                <c:pt idx="171864">
                  <c:v>48.303477316366603</c:v>
                </c:pt>
                <c:pt idx="171865">
                  <c:v>48.303579023407103</c:v>
                </c:pt>
                <c:pt idx="171866">
                  <c:v>48.303680730121997</c:v>
                </c:pt>
                <c:pt idx="171867">
                  <c:v>48.303782436511398</c:v>
                </c:pt>
                <c:pt idx="171868">
                  <c:v>48.3038841425752</c:v>
                </c:pt>
                <c:pt idx="171869">
                  <c:v>48.303985848313403</c:v>
                </c:pt>
                <c:pt idx="171870">
                  <c:v>48.304087553726099</c:v>
                </c:pt>
                <c:pt idx="171871">
                  <c:v>48.304189258813302</c:v>
                </c:pt>
                <c:pt idx="171872">
                  <c:v>48.3042909635749</c:v>
                </c:pt>
                <c:pt idx="171873">
                  <c:v>48.304392668010898</c:v>
                </c:pt>
                <c:pt idx="171874">
                  <c:v>48.304494372121397</c:v>
                </c:pt>
                <c:pt idx="171875">
                  <c:v>48.304596075906403</c:v>
                </c:pt>
                <c:pt idx="171876">
                  <c:v>48.304697779365803</c:v>
                </c:pt>
                <c:pt idx="171877">
                  <c:v>48.304799482499703</c:v>
                </c:pt>
                <c:pt idx="171878">
                  <c:v>48.304901185307997</c:v>
                </c:pt>
                <c:pt idx="171879">
                  <c:v>48.305002887790799</c:v>
                </c:pt>
                <c:pt idx="171880">
                  <c:v>48.305104589948101</c:v>
                </c:pt>
                <c:pt idx="171881">
                  <c:v>48.305206291779797</c:v>
                </c:pt>
                <c:pt idx="171882">
                  <c:v>48.305307993286</c:v>
                </c:pt>
                <c:pt idx="171883">
                  <c:v>48.305409694466597</c:v>
                </c:pt>
                <c:pt idx="171884">
                  <c:v>48.305511395321702</c:v>
                </c:pt>
                <c:pt idx="171885">
                  <c:v>48.305613095851299</c:v>
                </c:pt>
                <c:pt idx="171886">
                  <c:v>48.305714796055298</c:v>
                </c:pt>
                <c:pt idx="171887">
                  <c:v>48.305816495933797</c:v>
                </c:pt>
                <c:pt idx="171888">
                  <c:v>48.305918195486697</c:v>
                </c:pt>
                <c:pt idx="171889">
                  <c:v>48.306019894714197</c:v>
                </c:pt>
                <c:pt idx="171890">
                  <c:v>48.306121593616098</c:v>
                </c:pt>
                <c:pt idx="171891">
                  <c:v>48.306223292192399</c:v>
                </c:pt>
                <c:pt idx="171892">
                  <c:v>48.306324990443301</c:v>
                </c:pt>
                <c:pt idx="171893">
                  <c:v>48.306426688368603</c:v>
                </c:pt>
                <c:pt idx="171894">
                  <c:v>48.306528385968399</c:v>
                </c:pt>
                <c:pt idx="171895">
                  <c:v>48.306630083242702</c:v>
                </c:pt>
                <c:pt idx="171896">
                  <c:v>48.306731780191399</c:v>
                </c:pt>
                <c:pt idx="171897">
                  <c:v>48.306833476814603</c:v>
                </c:pt>
                <c:pt idx="171898">
                  <c:v>48.306935173112301</c:v>
                </c:pt>
                <c:pt idx="171899">
                  <c:v>48.307036869084499</c:v>
                </c:pt>
                <c:pt idx="171900">
                  <c:v>48.307138564731197</c:v>
                </c:pt>
                <c:pt idx="171901">
                  <c:v>48.307240260052303</c:v>
                </c:pt>
                <c:pt idx="171902">
                  <c:v>48.307341955047903</c:v>
                </c:pt>
                <c:pt idx="171903">
                  <c:v>48.307443649718003</c:v>
                </c:pt>
                <c:pt idx="171904">
                  <c:v>48.307545344062603</c:v>
                </c:pt>
                <c:pt idx="171905">
                  <c:v>48.307647038081697</c:v>
                </c:pt>
                <c:pt idx="171906">
                  <c:v>48.307748731775199</c:v>
                </c:pt>
                <c:pt idx="171907">
                  <c:v>48.3078504251433</c:v>
                </c:pt>
                <c:pt idx="171908">
                  <c:v>48.307952118185803</c:v>
                </c:pt>
                <c:pt idx="171909">
                  <c:v>48.308053810902898</c:v>
                </c:pt>
                <c:pt idx="171910">
                  <c:v>48.308155503294401</c:v>
                </c:pt>
                <c:pt idx="171911">
                  <c:v>48.308257195360397</c:v>
                </c:pt>
                <c:pt idx="171912">
                  <c:v>48.308358887100901</c:v>
                </c:pt>
                <c:pt idx="171913">
                  <c:v>48.308460578515898</c:v>
                </c:pt>
                <c:pt idx="171914">
                  <c:v>48.308562269605403</c:v>
                </c:pt>
                <c:pt idx="171915">
                  <c:v>48.308663960369401</c:v>
                </c:pt>
                <c:pt idx="171916">
                  <c:v>48.3087656508078</c:v>
                </c:pt>
                <c:pt idx="171917">
                  <c:v>48.308867340920798</c:v>
                </c:pt>
                <c:pt idx="171918">
                  <c:v>48.308969030708298</c:v>
                </c:pt>
                <c:pt idx="171919">
                  <c:v>48.309070720170297</c:v>
                </c:pt>
                <c:pt idx="171920">
                  <c:v>48.309172409306797</c:v>
                </c:pt>
                <c:pt idx="171921">
                  <c:v>48.309274098117697</c:v>
                </c:pt>
                <c:pt idx="171922">
                  <c:v>48.309375786603198</c:v>
                </c:pt>
                <c:pt idx="171923">
                  <c:v>48.309477474763199</c:v>
                </c:pt>
                <c:pt idx="171924">
                  <c:v>48.3095791625977</c:v>
                </c:pt>
                <c:pt idx="171925">
                  <c:v>48.309680850106702</c:v>
                </c:pt>
                <c:pt idx="171926">
                  <c:v>48.309782537290197</c:v>
                </c:pt>
                <c:pt idx="171927">
                  <c:v>48.309884224148199</c:v>
                </c:pt>
                <c:pt idx="171928">
                  <c:v>48.309985910680801</c:v>
                </c:pt>
                <c:pt idx="171929">
                  <c:v>48.310087596887797</c:v>
                </c:pt>
                <c:pt idx="171930">
                  <c:v>48.3101892827694</c:v>
                </c:pt>
                <c:pt idx="171931">
                  <c:v>48.310290968325397</c:v>
                </c:pt>
                <c:pt idx="171932">
                  <c:v>48.310392653556001</c:v>
                </c:pt>
                <c:pt idx="171933">
                  <c:v>48.310494338461098</c:v>
                </c:pt>
                <c:pt idx="171934">
                  <c:v>48.310596023040702</c:v>
                </c:pt>
                <c:pt idx="171935">
                  <c:v>48.3106977072948</c:v>
                </c:pt>
                <c:pt idx="171936">
                  <c:v>48.310799391223497</c:v>
                </c:pt>
                <c:pt idx="171937">
                  <c:v>48.310901074826603</c:v>
                </c:pt>
                <c:pt idx="171938">
                  <c:v>48.311002758104301</c:v>
                </c:pt>
                <c:pt idx="171939">
                  <c:v>48.3111044410565</c:v>
                </c:pt>
                <c:pt idx="171940">
                  <c:v>48.311206123683199</c:v>
                </c:pt>
                <c:pt idx="171941">
                  <c:v>48.311307805984498</c:v>
                </c:pt>
                <c:pt idx="171942">
                  <c:v>48.311409487960198</c:v>
                </c:pt>
                <c:pt idx="171943">
                  <c:v>48.311511169610498</c:v>
                </c:pt>
                <c:pt idx="171944">
                  <c:v>48.311612850935298</c:v>
                </c:pt>
                <c:pt idx="171945">
                  <c:v>48.311714531934697</c:v>
                </c:pt>
                <c:pt idx="171946">
                  <c:v>48.311816212608598</c:v>
                </c:pt>
                <c:pt idx="171947">
                  <c:v>48.311917892956998</c:v>
                </c:pt>
                <c:pt idx="171948">
                  <c:v>48.312019572979899</c:v>
                </c:pt>
                <c:pt idx="171949">
                  <c:v>48.3121212526774</c:v>
                </c:pt>
                <c:pt idx="171950">
                  <c:v>48.312222932049401</c:v>
                </c:pt>
                <c:pt idx="171951">
                  <c:v>48.312324611095903</c:v>
                </c:pt>
                <c:pt idx="171952">
                  <c:v>48.312426289816997</c:v>
                </c:pt>
                <c:pt idx="171953">
                  <c:v>48.312527968212599</c:v>
                </c:pt>
                <c:pt idx="171954">
                  <c:v>48.312629646282701</c:v>
                </c:pt>
                <c:pt idx="171955">
                  <c:v>48.312731324027403</c:v>
                </c:pt>
                <c:pt idx="171956">
                  <c:v>48.312833001446599</c:v>
                </c:pt>
                <c:pt idx="171957">
                  <c:v>48.312934678540302</c:v>
                </c:pt>
                <c:pt idx="171958">
                  <c:v>48.313036355308597</c:v>
                </c:pt>
                <c:pt idx="171959">
                  <c:v>48.3131380317515</c:v>
                </c:pt>
                <c:pt idx="171960">
                  <c:v>48.313239707868803</c:v>
                </c:pt>
                <c:pt idx="171961">
                  <c:v>48.313341383660799</c:v>
                </c:pt>
                <c:pt idx="171962">
                  <c:v>48.313443059127202</c:v>
                </c:pt>
                <c:pt idx="171963">
                  <c:v>48.313544734268199</c:v>
                </c:pt>
                <c:pt idx="171964">
                  <c:v>48.313646409083802</c:v>
                </c:pt>
                <c:pt idx="171965">
                  <c:v>48.313748083573898</c:v>
                </c:pt>
                <c:pt idx="171966">
                  <c:v>48.313849757738602</c:v>
                </c:pt>
                <c:pt idx="171967">
                  <c:v>48.313951431577799</c:v>
                </c:pt>
                <c:pt idx="171968">
                  <c:v>48.314053105091503</c:v>
                </c:pt>
                <c:pt idx="171969">
                  <c:v>48.3141547782798</c:v>
                </c:pt>
                <c:pt idx="171970">
                  <c:v>48.314256451142697</c:v>
                </c:pt>
                <c:pt idx="171971">
                  <c:v>48.314358123680101</c:v>
                </c:pt>
                <c:pt idx="171972">
                  <c:v>48.314459795892098</c:v>
                </c:pt>
                <c:pt idx="171973">
                  <c:v>48.314561467778603</c:v>
                </c:pt>
                <c:pt idx="171974">
                  <c:v>48.3146631393397</c:v>
                </c:pt>
                <c:pt idx="171975">
                  <c:v>48.314764810575397</c:v>
                </c:pt>
                <c:pt idx="171976">
                  <c:v>48.314866481485602</c:v>
                </c:pt>
                <c:pt idx="171977">
                  <c:v>48.3149681520703</c:v>
                </c:pt>
                <c:pt idx="171978">
                  <c:v>48.315069822329697</c:v>
                </c:pt>
                <c:pt idx="171979">
                  <c:v>48.315171492263502</c:v>
                </c:pt>
                <c:pt idx="171980">
                  <c:v>48.315273161872</c:v>
                </c:pt>
                <c:pt idx="171981">
                  <c:v>48.315374831154998</c:v>
                </c:pt>
                <c:pt idx="171982">
                  <c:v>48.315476500112602</c:v>
                </c:pt>
                <c:pt idx="171983">
                  <c:v>48.3155781687447</c:v>
                </c:pt>
                <c:pt idx="171984">
                  <c:v>48.315679837051498</c:v>
                </c:pt>
                <c:pt idx="171985">
                  <c:v>48.315781505032703</c:v>
                </c:pt>
                <c:pt idx="171986">
                  <c:v>48.315883172688601</c:v>
                </c:pt>
                <c:pt idx="171987">
                  <c:v>48.315984840018999</c:v>
                </c:pt>
                <c:pt idx="171988">
                  <c:v>48.316086507024004</c:v>
                </c:pt>
                <c:pt idx="171989">
                  <c:v>48.316188173703601</c:v>
                </c:pt>
                <c:pt idx="171990">
                  <c:v>48.316289840057799</c:v>
                </c:pt>
                <c:pt idx="171991">
                  <c:v>48.316391506086497</c:v>
                </c:pt>
                <c:pt idx="171992">
                  <c:v>48.316493171789801</c:v>
                </c:pt>
                <c:pt idx="171993">
                  <c:v>48.3165948371676</c:v>
                </c:pt>
                <c:pt idx="171994">
                  <c:v>48.316696502220097</c:v>
                </c:pt>
                <c:pt idx="171995">
                  <c:v>48.316798166947102</c:v>
                </c:pt>
                <c:pt idx="171996">
                  <c:v>48.316899831348699</c:v>
                </c:pt>
                <c:pt idx="171997">
                  <c:v>48.317001495424897</c:v>
                </c:pt>
                <c:pt idx="171998">
                  <c:v>48.317103159175701</c:v>
                </c:pt>
                <c:pt idx="171999">
                  <c:v>48.317204822601099</c:v>
                </c:pt>
                <c:pt idx="172000">
                  <c:v>48.317306485701003</c:v>
                </c:pt>
                <c:pt idx="172001">
                  <c:v>48.317408148475501</c:v>
                </c:pt>
                <c:pt idx="172002">
                  <c:v>48.317509810924697</c:v>
                </c:pt>
                <c:pt idx="172003">
                  <c:v>48.317611473048402</c:v>
                </c:pt>
                <c:pt idx="172004">
                  <c:v>48.317713134846699</c:v>
                </c:pt>
                <c:pt idx="172005">
                  <c:v>48.317814796319503</c:v>
                </c:pt>
                <c:pt idx="172006">
                  <c:v>48.317916457467</c:v>
                </c:pt>
                <c:pt idx="172007">
                  <c:v>48.318018118289103</c:v>
                </c:pt>
                <c:pt idx="172008">
                  <c:v>48.3181197787857</c:v>
                </c:pt>
                <c:pt idx="172009">
                  <c:v>48.318221438957003</c:v>
                </c:pt>
                <c:pt idx="172010">
                  <c:v>48.3183230988028</c:v>
                </c:pt>
                <c:pt idx="172011">
                  <c:v>48.318424758323303</c:v>
                </c:pt>
                <c:pt idx="172012">
                  <c:v>48.318526417518299</c:v>
                </c:pt>
                <c:pt idx="172013">
                  <c:v>48.318628076387903</c:v>
                </c:pt>
                <c:pt idx="172014">
                  <c:v>48.318729734932198</c:v>
                </c:pt>
                <c:pt idx="172015">
                  <c:v>48.318831393151001</c:v>
                </c:pt>
                <c:pt idx="172016">
                  <c:v>48.318933051044397</c:v>
                </c:pt>
                <c:pt idx="172017">
                  <c:v>48.319034708612499</c:v>
                </c:pt>
                <c:pt idx="172018">
                  <c:v>48.319136365855101</c:v>
                </c:pt>
                <c:pt idx="172019">
                  <c:v>48.319238022772403</c:v>
                </c:pt>
                <c:pt idx="172020">
                  <c:v>48.319339679364198</c:v>
                </c:pt>
                <c:pt idx="172021">
                  <c:v>48.3194413356307</c:v>
                </c:pt>
                <c:pt idx="172022">
                  <c:v>48.319542991571701</c:v>
                </c:pt>
                <c:pt idx="172023">
                  <c:v>48.319644647187403</c:v>
                </c:pt>
                <c:pt idx="172024">
                  <c:v>48.319746302477697</c:v>
                </c:pt>
                <c:pt idx="172025">
                  <c:v>48.319847957442597</c:v>
                </c:pt>
                <c:pt idx="172026">
                  <c:v>48.319949612082098</c:v>
                </c:pt>
                <c:pt idx="172027">
                  <c:v>48.320051266396199</c:v>
                </c:pt>
                <c:pt idx="172028">
                  <c:v>48.320152920384899</c:v>
                </c:pt>
                <c:pt idx="172029">
                  <c:v>48.320254574048299</c:v>
                </c:pt>
                <c:pt idx="172030">
                  <c:v>48.320356227386199</c:v>
                </c:pt>
                <c:pt idx="172031">
                  <c:v>48.320457880398799</c:v>
                </c:pt>
                <c:pt idx="172032">
                  <c:v>48.320559533085998</c:v>
                </c:pt>
                <c:pt idx="172033">
                  <c:v>48.320661185447797</c:v>
                </c:pt>
                <c:pt idx="172034">
                  <c:v>48.320762837484303</c:v>
                </c:pt>
                <c:pt idx="172035">
                  <c:v>48.320864489195301</c:v>
                </c:pt>
                <c:pt idx="172036">
                  <c:v>48.320966140581</c:v>
                </c:pt>
                <c:pt idx="172037">
                  <c:v>48.321067791641298</c:v>
                </c:pt>
                <c:pt idx="172038">
                  <c:v>48.321169442376203</c:v>
                </c:pt>
                <c:pt idx="172039">
                  <c:v>48.3212710927858</c:v>
                </c:pt>
                <c:pt idx="172040">
                  <c:v>48.321372742869897</c:v>
                </c:pt>
                <c:pt idx="172041">
                  <c:v>48.321474392628701</c:v>
                </c:pt>
                <c:pt idx="172042">
                  <c:v>48.321576042062198</c:v>
                </c:pt>
                <c:pt idx="172043">
                  <c:v>48.321677691170201</c:v>
                </c:pt>
                <c:pt idx="172044">
                  <c:v>48.321779339952897</c:v>
                </c:pt>
                <c:pt idx="172045">
                  <c:v>48.3218809884102</c:v>
                </c:pt>
                <c:pt idx="172046">
                  <c:v>48.321982636542202</c:v>
                </c:pt>
                <c:pt idx="172047">
                  <c:v>48.322084284348797</c:v>
                </c:pt>
                <c:pt idx="172048">
                  <c:v>48.322185931829999</c:v>
                </c:pt>
                <c:pt idx="172049">
                  <c:v>48.322287578985801</c:v>
                </c:pt>
                <c:pt idx="172050">
                  <c:v>48.322389225816302</c:v>
                </c:pt>
                <c:pt idx="172051">
                  <c:v>48.322490872321502</c:v>
                </c:pt>
                <c:pt idx="172052">
                  <c:v>48.322592518501203</c:v>
                </c:pt>
                <c:pt idx="172053">
                  <c:v>48.322694164355703</c:v>
                </c:pt>
                <c:pt idx="172054">
                  <c:v>48.322795809884703</c:v>
                </c:pt>
                <c:pt idx="172055">
                  <c:v>48.322897455088402</c:v>
                </c:pt>
                <c:pt idx="172056">
                  <c:v>48.322999099966701</c:v>
                </c:pt>
                <c:pt idx="172057">
                  <c:v>48.323100744519699</c:v>
                </c:pt>
                <c:pt idx="172058">
                  <c:v>48.323202388747298</c:v>
                </c:pt>
                <c:pt idx="172059">
                  <c:v>48.323304032649602</c:v>
                </c:pt>
                <c:pt idx="172060">
                  <c:v>48.3234056762265</c:v>
                </c:pt>
                <c:pt idx="172061">
                  <c:v>48.323507319478097</c:v>
                </c:pt>
                <c:pt idx="172062">
                  <c:v>48.3236089624043</c:v>
                </c:pt>
                <c:pt idx="172063">
                  <c:v>48.323710605005203</c:v>
                </c:pt>
                <c:pt idx="172064">
                  <c:v>48.323812247280699</c:v>
                </c:pt>
                <c:pt idx="172065">
                  <c:v>48.323913889230802</c:v>
                </c:pt>
                <c:pt idx="172066">
                  <c:v>48.324015530855597</c:v>
                </c:pt>
                <c:pt idx="172067">
                  <c:v>48.324117172155098</c:v>
                </c:pt>
                <c:pt idx="172068">
                  <c:v>48.3242188131292</c:v>
                </c:pt>
                <c:pt idx="172069">
                  <c:v>48.324320453778</c:v>
                </c:pt>
                <c:pt idx="172070">
                  <c:v>48.3244220941015</c:v>
                </c:pt>
                <c:pt idx="172071">
                  <c:v>48.3245237340996</c:v>
                </c:pt>
                <c:pt idx="172072">
                  <c:v>48.324625373772299</c:v>
                </c:pt>
                <c:pt idx="172073">
                  <c:v>48.324727013119798</c:v>
                </c:pt>
                <c:pt idx="172074">
                  <c:v>48.324828652141797</c:v>
                </c:pt>
                <c:pt idx="172075">
                  <c:v>48.324930290838601</c:v>
                </c:pt>
                <c:pt idx="172076">
                  <c:v>48.325031929209999</c:v>
                </c:pt>
                <c:pt idx="172077">
                  <c:v>48.325133567256103</c:v>
                </c:pt>
                <c:pt idx="172078">
                  <c:v>48.325235204976799</c:v>
                </c:pt>
                <c:pt idx="172079">
                  <c:v>48.325336842372202</c:v>
                </c:pt>
                <c:pt idx="172080">
                  <c:v>48.325438479442298</c:v>
                </c:pt>
                <c:pt idx="172081">
                  <c:v>48.325540116187</c:v>
                </c:pt>
                <c:pt idx="172082">
                  <c:v>48.325641752606401</c:v>
                </c:pt>
                <c:pt idx="172083">
                  <c:v>48.325743388700502</c:v>
                </c:pt>
                <c:pt idx="172084">
                  <c:v>48.325845024469302</c:v>
                </c:pt>
                <c:pt idx="172085">
                  <c:v>48.325946659912702</c:v>
                </c:pt>
                <c:pt idx="172086">
                  <c:v>48.326048295030802</c:v>
                </c:pt>
                <c:pt idx="172087">
                  <c:v>48.3261499298236</c:v>
                </c:pt>
                <c:pt idx="172088">
                  <c:v>48.326251564290999</c:v>
                </c:pt>
                <c:pt idx="172089">
                  <c:v>48.326353198433203</c:v>
                </c:pt>
                <c:pt idx="172090">
                  <c:v>48.32645483225</c:v>
                </c:pt>
                <c:pt idx="172091">
                  <c:v>48.326556465741398</c:v>
                </c:pt>
                <c:pt idx="172092">
                  <c:v>48.3266580989076</c:v>
                </c:pt>
                <c:pt idx="172093">
                  <c:v>48.326759731748503</c:v>
                </c:pt>
                <c:pt idx="172094">
                  <c:v>48.326861364263998</c:v>
                </c:pt>
                <c:pt idx="172095">
                  <c:v>48.326962996454199</c:v>
                </c:pt>
                <c:pt idx="172096">
                  <c:v>48.3270646283191</c:v>
                </c:pt>
                <c:pt idx="172097">
                  <c:v>48.3271662598587</c:v>
                </c:pt>
                <c:pt idx="172098">
                  <c:v>48.327267891072999</c:v>
                </c:pt>
                <c:pt idx="172099">
                  <c:v>48.327369521961899</c:v>
                </c:pt>
                <c:pt idx="172100">
                  <c:v>48.327471152525597</c:v>
                </c:pt>
                <c:pt idx="172101">
                  <c:v>48.327572782763902</c:v>
                </c:pt>
                <c:pt idx="172102">
                  <c:v>48.327674412676899</c:v>
                </c:pt>
                <c:pt idx="172103">
                  <c:v>48.327776042264603</c:v>
                </c:pt>
                <c:pt idx="172104">
                  <c:v>48.327877671527098</c:v>
                </c:pt>
                <c:pt idx="172105">
                  <c:v>48.3279793004642</c:v>
                </c:pt>
                <c:pt idx="172106">
                  <c:v>48.328080929076002</c:v>
                </c:pt>
                <c:pt idx="172107">
                  <c:v>48.328182557362503</c:v>
                </c:pt>
                <c:pt idx="172108">
                  <c:v>48.328284185323596</c:v>
                </c:pt>
                <c:pt idx="172109">
                  <c:v>48.328385812959503</c:v>
                </c:pt>
                <c:pt idx="172110">
                  <c:v>48.328487440270102</c:v>
                </c:pt>
                <c:pt idx="172111">
                  <c:v>48.3285890672554</c:v>
                </c:pt>
                <c:pt idx="172112">
                  <c:v>48.328690693915398</c:v>
                </c:pt>
                <c:pt idx="172113">
                  <c:v>48.328792320250102</c:v>
                </c:pt>
                <c:pt idx="172114">
                  <c:v>48.328893946259498</c:v>
                </c:pt>
                <c:pt idx="172115">
                  <c:v>48.328995571943601</c:v>
                </c:pt>
                <c:pt idx="172116">
                  <c:v>48.329097197302403</c:v>
                </c:pt>
                <c:pt idx="172117">
                  <c:v>48.329198822335897</c:v>
                </c:pt>
                <c:pt idx="172118">
                  <c:v>48.329300447044098</c:v>
                </c:pt>
                <c:pt idx="172119">
                  <c:v>48.329402071427097</c:v>
                </c:pt>
                <c:pt idx="172120">
                  <c:v>48.329503695484703</c:v>
                </c:pt>
                <c:pt idx="172121">
                  <c:v>48.329605319217002</c:v>
                </c:pt>
                <c:pt idx="172122">
                  <c:v>48.329706942624099</c:v>
                </c:pt>
                <c:pt idx="172123">
                  <c:v>48.329808565705903</c:v>
                </c:pt>
                <c:pt idx="172124">
                  <c:v>48.3299101884623</c:v>
                </c:pt>
                <c:pt idx="172125">
                  <c:v>48.330011810893502</c:v>
                </c:pt>
                <c:pt idx="172126">
                  <c:v>48.330113432999497</c:v>
                </c:pt>
                <c:pt idx="172127">
                  <c:v>48.330215054780098</c:v>
                </c:pt>
                <c:pt idx="172128">
                  <c:v>48.330316676235398</c:v>
                </c:pt>
                <c:pt idx="172129">
                  <c:v>48.330418297365497</c:v>
                </c:pt>
                <c:pt idx="172130">
                  <c:v>48.330519918170303</c:v>
                </c:pt>
                <c:pt idx="172131">
                  <c:v>48.330621538649801</c:v>
                </c:pt>
                <c:pt idx="172132">
                  <c:v>48.330723158803998</c:v>
                </c:pt>
                <c:pt idx="172133">
                  <c:v>48.330824778633001</c:v>
                </c:pt>
                <c:pt idx="172134">
                  <c:v>48.330926398136697</c:v>
                </c:pt>
                <c:pt idx="172135">
                  <c:v>48.331028017315099</c:v>
                </c:pt>
                <c:pt idx="172136">
                  <c:v>48.3311296361682</c:v>
                </c:pt>
                <c:pt idx="172137">
                  <c:v>48.3312312546961</c:v>
                </c:pt>
                <c:pt idx="172138">
                  <c:v>48.331332872898599</c:v>
                </c:pt>
                <c:pt idx="172139">
                  <c:v>48.331434490775898</c:v>
                </c:pt>
                <c:pt idx="172140">
                  <c:v>48.331536108328002</c:v>
                </c:pt>
                <c:pt idx="172141">
                  <c:v>48.331637725554799</c:v>
                </c:pt>
                <c:pt idx="172142">
                  <c:v>48.331739342456302</c:v>
                </c:pt>
                <c:pt idx="172143">
                  <c:v>48.331840959032498</c:v>
                </c:pt>
                <c:pt idx="172144">
                  <c:v>48.331942575283499</c:v>
                </c:pt>
                <c:pt idx="172145">
                  <c:v>48.332044191209199</c:v>
                </c:pt>
                <c:pt idx="172146">
                  <c:v>48.332145806809599</c:v>
                </c:pt>
                <c:pt idx="172147">
                  <c:v>48.332247422084798</c:v>
                </c:pt>
                <c:pt idx="172148">
                  <c:v>48.332349037034803</c:v>
                </c:pt>
                <c:pt idx="172149">
                  <c:v>48.3324506516594</c:v>
                </c:pt>
                <c:pt idx="172150">
                  <c:v>48.332552265958803</c:v>
                </c:pt>
                <c:pt idx="172151">
                  <c:v>48.332653879932998</c:v>
                </c:pt>
                <c:pt idx="172152">
                  <c:v>48.3327554935818</c:v>
                </c:pt>
                <c:pt idx="172153">
                  <c:v>48.3328571069055</c:v>
                </c:pt>
                <c:pt idx="172154">
                  <c:v>48.3329587199039</c:v>
                </c:pt>
                <c:pt idx="172155">
                  <c:v>48.333060332576999</c:v>
                </c:pt>
                <c:pt idx="172156">
                  <c:v>48.333161944924797</c:v>
                </c:pt>
                <c:pt idx="172157">
                  <c:v>48.3332635569475</c:v>
                </c:pt>
                <c:pt idx="172158">
                  <c:v>48.333365168644796</c:v>
                </c:pt>
                <c:pt idx="172159">
                  <c:v>48.333466780016899</c:v>
                </c:pt>
                <c:pt idx="172160">
                  <c:v>48.3335683910638</c:v>
                </c:pt>
                <c:pt idx="172161">
                  <c:v>48.3336700017854</c:v>
                </c:pt>
                <c:pt idx="172162">
                  <c:v>48.333771612181799</c:v>
                </c:pt>
                <c:pt idx="172163">
                  <c:v>48.333873222252898</c:v>
                </c:pt>
                <c:pt idx="172164">
                  <c:v>48.333974831998802</c:v>
                </c:pt>
                <c:pt idx="172165">
                  <c:v>48.334076441419398</c:v>
                </c:pt>
                <c:pt idx="172166">
                  <c:v>48.334178050514801</c:v>
                </c:pt>
                <c:pt idx="172167">
                  <c:v>48.334279659285002</c:v>
                </c:pt>
                <c:pt idx="172168">
                  <c:v>48.334381267729903</c:v>
                </c:pt>
                <c:pt idx="172169">
                  <c:v>48.334482875849602</c:v>
                </c:pt>
                <c:pt idx="172170">
                  <c:v>48.334584483644001</c:v>
                </c:pt>
                <c:pt idx="172171">
                  <c:v>48.334686091113198</c:v>
                </c:pt>
                <c:pt idx="172172">
                  <c:v>48.334787698257202</c:v>
                </c:pt>
                <c:pt idx="172173">
                  <c:v>48.334889305075897</c:v>
                </c:pt>
                <c:pt idx="172174">
                  <c:v>48.334990911569399</c:v>
                </c:pt>
                <c:pt idx="172175">
                  <c:v>48.3350925177376</c:v>
                </c:pt>
                <c:pt idx="172176">
                  <c:v>48.335194123580699</c:v>
                </c:pt>
                <c:pt idx="172177">
                  <c:v>48.335295729098497</c:v>
                </c:pt>
                <c:pt idx="172178">
                  <c:v>48.335397334291002</c:v>
                </c:pt>
                <c:pt idx="172179">
                  <c:v>48.335498939158299</c:v>
                </c:pt>
                <c:pt idx="172180">
                  <c:v>48.335600543700401</c:v>
                </c:pt>
                <c:pt idx="172181">
                  <c:v>48.335702147917303</c:v>
                </c:pt>
                <c:pt idx="172182">
                  <c:v>48.335803751809003</c:v>
                </c:pt>
                <c:pt idx="172183">
                  <c:v>48.335905355375402</c:v>
                </c:pt>
                <c:pt idx="172184">
                  <c:v>48.336006958616601</c:v>
                </c:pt>
                <c:pt idx="172185">
                  <c:v>48.336108561532598</c:v>
                </c:pt>
                <c:pt idx="172186">
                  <c:v>48.336210164123401</c:v>
                </c:pt>
                <c:pt idx="172187">
                  <c:v>48.336311766388903</c:v>
                </c:pt>
                <c:pt idx="172188">
                  <c:v>48.336413368329197</c:v>
                </c:pt>
                <c:pt idx="172189">
                  <c:v>48.336514969944297</c:v>
                </c:pt>
                <c:pt idx="172190">
                  <c:v>48.336616571234202</c:v>
                </c:pt>
                <c:pt idx="172191">
                  <c:v>48.3367181721989</c:v>
                </c:pt>
                <c:pt idx="172192">
                  <c:v>48.336819772838297</c:v>
                </c:pt>
                <c:pt idx="172193">
                  <c:v>48.336921373152499</c:v>
                </c:pt>
                <c:pt idx="172194">
                  <c:v>48.3370229731416</c:v>
                </c:pt>
                <c:pt idx="172195">
                  <c:v>48.337124572805401</c:v>
                </c:pt>
                <c:pt idx="172196">
                  <c:v>48.337226172144</c:v>
                </c:pt>
                <c:pt idx="172197">
                  <c:v>48.337327771157398</c:v>
                </c:pt>
                <c:pt idx="172198">
                  <c:v>48.337429369845502</c:v>
                </c:pt>
                <c:pt idx="172199">
                  <c:v>48.337530968208497</c:v>
                </c:pt>
                <c:pt idx="172200">
                  <c:v>48.337632566246299</c:v>
                </c:pt>
                <c:pt idx="172201">
                  <c:v>48.3377341639588</c:v>
                </c:pt>
                <c:pt idx="172202">
                  <c:v>48.337835761346199</c:v>
                </c:pt>
                <c:pt idx="172203">
                  <c:v>48.337937358408297</c:v>
                </c:pt>
                <c:pt idx="172204">
                  <c:v>48.338038955145301</c:v>
                </c:pt>
                <c:pt idx="172205">
                  <c:v>48.338140551556997</c:v>
                </c:pt>
                <c:pt idx="172206">
                  <c:v>48.338242147643598</c:v>
                </c:pt>
                <c:pt idx="172207">
                  <c:v>48.338343743404899</c:v>
                </c:pt>
                <c:pt idx="172208">
                  <c:v>48.338445338840998</c:v>
                </c:pt>
                <c:pt idx="172209">
                  <c:v>48.338546933952003</c:v>
                </c:pt>
                <c:pt idx="172210">
                  <c:v>48.3386485287377</c:v>
                </c:pt>
                <c:pt idx="172211">
                  <c:v>48.338750123198302</c:v>
                </c:pt>
                <c:pt idx="172212">
                  <c:v>48.338851717333597</c:v>
                </c:pt>
                <c:pt idx="172213">
                  <c:v>48.338953311143797</c:v>
                </c:pt>
                <c:pt idx="172214">
                  <c:v>48.339054904628703</c:v>
                </c:pt>
                <c:pt idx="172215">
                  <c:v>48.339156497788501</c:v>
                </c:pt>
                <c:pt idx="172216">
                  <c:v>48.339258090623098</c:v>
                </c:pt>
                <c:pt idx="172217">
                  <c:v>48.3393596831325</c:v>
                </c:pt>
                <c:pt idx="172218">
                  <c:v>48.339461275316701</c:v>
                </c:pt>
                <c:pt idx="172219">
                  <c:v>48.339562867175701</c:v>
                </c:pt>
                <c:pt idx="172220">
                  <c:v>48.339664458709599</c:v>
                </c:pt>
                <c:pt idx="172221">
                  <c:v>48.339766049918197</c:v>
                </c:pt>
                <c:pt idx="172222">
                  <c:v>48.3398676408017</c:v>
                </c:pt>
                <c:pt idx="172223">
                  <c:v>48.339969231360001</c:v>
                </c:pt>
                <c:pt idx="172224">
                  <c:v>48.340070821593102</c:v>
                </c:pt>
                <c:pt idx="172225">
                  <c:v>48.340172411501001</c:v>
                </c:pt>
                <c:pt idx="172226">
                  <c:v>48.340274001083699</c:v>
                </c:pt>
                <c:pt idx="172227">
                  <c:v>48.340375590341303</c:v>
                </c:pt>
                <c:pt idx="172228">
                  <c:v>48.340477179273698</c:v>
                </c:pt>
                <c:pt idx="172229">
                  <c:v>48.340578767880899</c:v>
                </c:pt>
                <c:pt idx="172230">
                  <c:v>48.340680356162899</c:v>
                </c:pt>
                <c:pt idx="172231">
                  <c:v>48.340781944119698</c:v>
                </c:pt>
                <c:pt idx="172232">
                  <c:v>48.340883531751402</c:v>
                </c:pt>
                <c:pt idx="172233">
                  <c:v>48.340985119057898</c:v>
                </c:pt>
                <c:pt idx="172234">
                  <c:v>48.341086706039299</c:v>
                </c:pt>
                <c:pt idx="172235">
                  <c:v>48.341188292695399</c:v>
                </c:pt>
                <c:pt idx="172236">
                  <c:v>48.341289879026398</c:v>
                </c:pt>
                <c:pt idx="172237">
                  <c:v>48.341391465032203</c:v>
                </c:pt>
                <c:pt idx="172238">
                  <c:v>48.341493050712899</c:v>
                </c:pt>
                <c:pt idx="172239">
                  <c:v>48.3415946360684</c:v>
                </c:pt>
                <c:pt idx="172240">
                  <c:v>48.341696221098701</c:v>
                </c:pt>
                <c:pt idx="172241">
                  <c:v>48.3417978058039</c:v>
                </c:pt>
                <c:pt idx="172242">
                  <c:v>48.341899390183897</c:v>
                </c:pt>
                <c:pt idx="172243">
                  <c:v>48.342000974238701</c:v>
                </c:pt>
                <c:pt idx="172244">
                  <c:v>48.342102557968403</c:v>
                </c:pt>
                <c:pt idx="172245">
                  <c:v>48.342204141372903</c:v>
                </c:pt>
                <c:pt idx="172246">
                  <c:v>48.342305724452203</c:v>
                </c:pt>
                <c:pt idx="172247">
                  <c:v>48.3424073072064</c:v>
                </c:pt>
                <c:pt idx="172248">
                  <c:v>48.342508889635397</c:v>
                </c:pt>
                <c:pt idx="172249">
                  <c:v>48.342610471739299</c:v>
                </c:pt>
                <c:pt idx="172250">
                  <c:v>48.342712053517999</c:v>
                </c:pt>
                <c:pt idx="172251">
                  <c:v>48.342813634971598</c:v>
                </c:pt>
                <c:pt idx="172252">
                  <c:v>48.342915216100003</c:v>
                </c:pt>
                <c:pt idx="172253">
                  <c:v>48.343016796903299</c:v>
                </c:pt>
                <c:pt idx="172254">
                  <c:v>48.343118377381401</c:v>
                </c:pt>
                <c:pt idx="172255">
                  <c:v>48.343219957534401</c:v>
                </c:pt>
                <c:pt idx="172256">
                  <c:v>48.343321537362201</c:v>
                </c:pt>
                <c:pt idx="172257">
                  <c:v>48.343423116864898</c:v>
                </c:pt>
                <c:pt idx="172258">
                  <c:v>48.343524696042401</c:v>
                </c:pt>
                <c:pt idx="172259">
                  <c:v>48.343626274894703</c:v>
                </c:pt>
                <c:pt idx="172260">
                  <c:v>48.343727853422003</c:v>
                </c:pt>
                <c:pt idx="172261">
                  <c:v>48.343829431624101</c:v>
                </c:pt>
                <c:pt idx="172262">
                  <c:v>48.343931009500999</c:v>
                </c:pt>
                <c:pt idx="172263">
                  <c:v>48.344032587052801</c:v>
                </c:pt>
                <c:pt idx="172264">
                  <c:v>48.344134164279502</c:v>
                </c:pt>
                <c:pt idx="172265">
                  <c:v>48.344235741181002</c:v>
                </c:pt>
                <c:pt idx="172266">
                  <c:v>48.344337317757301</c:v>
                </c:pt>
                <c:pt idx="172267">
                  <c:v>48.344438894008597</c:v>
                </c:pt>
                <c:pt idx="172268">
                  <c:v>48.344540469934699</c:v>
                </c:pt>
                <c:pt idx="172269">
                  <c:v>48.3446420455357</c:v>
                </c:pt>
                <c:pt idx="172270">
                  <c:v>48.344743620811499</c:v>
                </c:pt>
                <c:pt idx="172271">
                  <c:v>48.344845195762197</c:v>
                </c:pt>
                <c:pt idx="172272">
                  <c:v>48.3449467703878</c:v>
                </c:pt>
                <c:pt idx="172273">
                  <c:v>48.345048344688202</c:v>
                </c:pt>
                <c:pt idx="172274">
                  <c:v>48.345149918663502</c:v>
                </c:pt>
                <c:pt idx="172275">
                  <c:v>48.3452514923137</c:v>
                </c:pt>
                <c:pt idx="172276">
                  <c:v>48.345353065638797</c:v>
                </c:pt>
                <c:pt idx="172277">
                  <c:v>48.345454638638699</c:v>
                </c:pt>
                <c:pt idx="172278">
                  <c:v>48.3455562113135</c:v>
                </c:pt>
                <c:pt idx="172279">
                  <c:v>48.345657783663199</c:v>
                </c:pt>
                <c:pt idx="172280">
                  <c:v>48.345759355687697</c:v>
                </c:pt>
                <c:pt idx="172281">
                  <c:v>48.345860927387101</c:v>
                </c:pt>
                <c:pt idx="172282">
                  <c:v>48.345962498761402</c:v>
                </c:pt>
                <c:pt idx="172283">
                  <c:v>48.346064069810602</c:v>
                </c:pt>
                <c:pt idx="172284">
                  <c:v>48.3461656405347</c:v>
                </c:pt>
                <c:pt idx="172285">
                  <c:v>48.346267210933597</c:v>
                </c:pt>
                <c:pt idx="172286">
                  <c:v>48.346368781007499</c:v>
                </c:pt>
                <c:pt idx="172287">
                  <c:v>48.346470350756199</c:v>
                </c:pt>
                <c:pt idx="172288">
                  <c:v>48.346571920179798</c:v>
                </c:pt>
                <c:pt idx="172289">
                  <c:v>48.346673489278203</c:v>
                </c:pt>
                <c:pt idx="172290">
                  <c:v>48.346775058051598</c:v>
                </c:pt>
                <c:pt idx="172291">
                  <c:v>48.346876626499899</c:v>
                </c:pt>
                <c:pt idx="172292">
                  <c:v>48.346978194622999</c:v>
                </c:pt>
                <c:pt idx="172293">
                  <c:v>48.347079762420996</c:v>
                </c:pt>
                <c:pt idx="172294">
                  <c:v>48.347181329893999</c:v>
                </c:pt>
                <c:pt idx="172295">
                  <c:v>48.347282897041801</c:v>
                </c:pt>
                <c:pt idx="172296">
                  <c:v>48.347384463864501</c:v>
                </c:pt>
                <c:pt idx="172297">
                  <c:v>48.347486030362099</c:v>
                </c:pt>
                <c:pt idx="172298">
                  <c:v>48.347587596534602</c:v>
                </c:pt>
                <c:pt idx="172299">
                  <c:v>48.347689162381997</c:v>
                </c:pt>
                <c:pt idx="172300">
                  <c:v>48.347790727904297</c:v>
                </c:pt>
                <c:pt idx="172301">
                  <c:v>48.347892293101403</c:v>
                </c:pt>
                <c:pt idx="172302">
                  <c:v>48.347993857973499</c:v>
                </c:pt>
                <c:pt idx="172303">
                  <c:v>48.348095422520501</c:v>
                </c:pt>
                <c:pt idx="172304">
                  <c:v>48.348196986742401</c:v>
                </c:pt>
                <c:pt idx="172305">
                  <c:v>48.3482985506392</c:v>
                </c:pt>
                <c:pt idx="172306">
                  <c:v>48.348400114210897</c:v>
                </c:pt>
                <c:pt idx="172307">
                  <c:v>48.348501677457499</c:v>
                </c:pt>
                <c:pt idx="172308">
                  <c:v>48.348603240378999</c:v>
                </c:pt>
                <c:pt idx="172309">
                  <c:v>48.348704802975398</c:v>
                </c:pt>
                <c:pt idx="172310">
                  <c:v>48.348806365246702</c:v>
                </c:pt>
                <c:pt idx="172311">
                  <c:v>48.348907927192897</c:v>
                </c:pt>
                <c:pt idx="172312">
                  <c:v>48.349009488813998</c:v>
                </c:pt>
                <c:pt idx="172313">
                  <c:v>48.349111050110103</c:v>
                </c:pt>
                <c:pt idx="172314">
                  <c:v>48.349212611081001</c:v>
                </c:pt>
                <c:pt idx="172315">
                  <c:v>48.349314171726903</c:v>
                </c:pt>
                <c:pt idx="172316">
                  <c:v>48.349415732047703</c:v>
                </c:pt>
                <c:pt idx="172317">
                  <c:v>48.349517292043402</c:v>
                </c:pt>
                <c:pt idx="172318">
                  <c:v>48.349618851713998</c:v>
                </c:pt>
                <c:pt idx="172319">
                  <c:v>48.349720411059501</c:v>
                </c:pt>
                <c:pt idx="172320">
                  <c:v>48.349821970079901</c:v>
                </c:pt>
                <c:pt idx="172321">
                  <c:v>48.3499235287753</c:v>
                </c:pt>
                <c:pt idx="172322">
                  <c:v>48.350025087145603</c:v>
                </c:pt>
                <c:pt idx="172323">
                  <c:v>48.350126645190798</c:v>
                </c:pt>
                <c:pt idx="172324">
                  <c:v>48.350228202910898</c:v>
                </c:pt>
                <c:pt idx="172325">
                  <c:v>48.350329760305897</c:v>
                </c:pt>
                <c:pt idx="172326">
                  <c:v>48.3504313173759</c:v>
                </c:pt>
                <c:pt idx="172327">
                  <c:v>48.350532874120802</c:v>
                </c:pt>
                <c:pt idx="172328">
                  <c:v>48.350634430540602</c:v>
                </c:pt>
                <c:pt idx="172329">
                  <c:v>48.350735986635399</c:v>
                </c:pt>
                <c:pt idx="172330">
                  <c:v>48.350837542405003</c:v>
                </c:pt>
                <c:pt idx="172331">
                  <c:v>48.350939097849597</c:v>
                </c:pt>
                <c:pt idx="172332">
                  <c:v>48.351040652969203</c:v>
                </c:pt>
                <c:pt idx="172333">
                  <c:v>48.351142207763601</c:v>
                </c:pt>
                <c:pt idx="172334">
                  <c:v>48.351243762232997</c:v>
                </c:pt>
                <c:pt idx="172335">
                  <c:v>48.351345316377397</c:v>
                </c:pt>
                <c:pt idx="172336">
                  <c:v>48.351446870196597</c:v>
                </c:pt>
                <c:pt idx="172337">
                  <c:v>48.351548423690801</c:v>
                </c:pt>
                <c:pt idx="172338">
                  <c:v>48.351649976860003</c:v>
                </c:pt>
                <c:pt idx="172339">
                  <c:v>48.351751529704003</c:v>
                </c:pt>
                <c:pt idx="172340">
                  <c:v>48.351853082223002</c:v>
                </c:pt>
                <c:pt idx="172341">
                  <c:v>48.351954634416998</c:v>
                </c:pt>
                <c:pt idx="172342">
                  <c:v>48.3520561862859</c:v>
                </c:pt>
                <c:pt idx="172343">
                  <c:v>48.3521577378297</c:v>
                </c:pt>
                <c:pt idx="172344">
                  <c:v>48.352259289048497</c:v>
                </c:pt>
                <c:pt idx="172345">
                  <c:v>48.3523608399422</c:v>
                </c:pt>
                <c:pt idx="172346">
                  <c:v>48.352462390510901</c:v>
                </c:pt>
                <c:pt idx="172347">
                  <c:v>48.3525639407545</c:v>
                </c:pt>
                <c:pt idx="172348">
                  <c:v>48.352665490672997</c:v>
                </c:pt>
                <c:pt idx="172349">
                  <c:v>48.3527670402665</c:v>
                </c:pt>
                <c:pt idx="172350">
                  <c:v>48.352868589534999</c:v>
                </c:pt>
                <c:pt idx="172351">
                  <c:v>48.352970138478398</c:v>
                </c:pt>
                <c:pt idx="172352">
                  <c:v>48.353071687096701</c:v>
                </c:pt>
                <c:pt idx="172353">
                  <c:v>48.353173235390003</c:v>
                </c:pt>
                <c:pt idx="172354">
                  <c:v>48.353274783358302</c:v>
                </c:pt>
                <c:pt idx="172355">
                  <c:v>48.353376331001499</c:v>
                </c:pt>
                <c:pt idx="172356">
                  <c:v>48.353477878319701</c:v>
                </c:pt>
                <c:pt idx="172357">
                  <c:v>48.353579425312802</c:v>
                </c:pt>
                <c:pt idx="172358">
                  <c:v>48.3536809719809</c:v>
                </c:pt>
                <c:pt idx="172359">
                  <c:v>48.353782518323897</c:v>
                </c:pt>
                <c:pt idx="172360">
                  <c:v>48.353884064341898</c:v>
                </c:pt>
                <c:pt idx="172361">
                  <c:v>48.353985610034897</c:v>
                </c:pt>
                <c:pt idx="172362">
                  <c:v>48.354087155402802</c:v>
                </c:pt>
                <c:pt idx="172363">
                  <c:v>48.354188700445697</c:v>
                </c:pt>
                <c:pt idx="172364">
                  <c:v>48.354290245163497</c:v>
                </c:pt>
                <c:pt idx="172365">
                  <c:v>48.354391789556303</c:v>
                </c:pt>
                <c:pt idx="172366">
                  <c:v>48.354493333624099</c:v>
                </c:pt>
                <c:pt idx="172367">
                  <c:v>48.3545948773669</c:v>
                </c:pt>
                <c:pt idx="172368">
                  <c:v>48.354696420784599</c:v>
                </c:pt>
                <c:pt idx="172369">
                  <c:v>48.354797963877203</c:v>
                </c:pt>
                <c:pt idx="172370">
                  <c:v>48.354899506644898</c:v>
                </c:pt>
                <c:pt idx="172371">
                  <c:v>48.355001049087498</c:v>
                </c:pt>
                <c:pt idx="172372">
                  <c:v>48.355102591205103</c:v>
                </c:pt>
                <c:pt idx="172373">
                  <c:v>48.355204132997699</c:v>
                </c:pt>
                <c:pt idx="172374">
                  <c:v>48.3553056744652</c:v>
                </c:pt>
                <c:pt idx="172375">
                  <c:v>48.355407215607698</c:v>
                </c:pt>
                <c:pt idx="172376">
                  <c:v>48.355508756425202</c:v>
                </c:pt>
                <c:pt idx="172377">
                  <c:v>48.355610296917703</c:v>
                </c:pt>
                <c:pt idx="172378">
                  <c:v>48.355711837085103</c:v>
                </c:pt>
                <c:pt idx="172379">
                  <c:v>48.3558133769275</c:v>
                </c:pt>
                <c:pt idx="172380">
                  <c:v>48.355914916444902</c:v>
                </c:pt>
                <c:pt idx="172381">
                  <c:v>48.356016455637302</c:v>
                </c:pt>
                <c:pt idx="172382">
                  <c:v>48.3561179945047</c:v>
                </c:pt>
                <c:pt idx="172383">
                  <c:v>48.356219533047003</c:v>
                </c:pt>
                <c:pt idx="172384">
                  <c:v>48.356321071264297</c:v>
                </c:pt>
                <c:pt idx="172385">
                  <c:v>48.356422609156702</c:v>
                </c:pt>
                <c:pt idx="172386">
                  <c:v>48.356524146723999</c:v>
                </c:pt>
                <c:pt idx="172387">
                  <c:v>48.3566256839662</c:v>
                </c:pt>
                <c:pt idx="172388">
                  <c:v>48.356727220883499</c:v>
                </c:pt>
                <c:pt idx="172389">
                  <c:v>48.356828757475803</c:v>
                </c:pt>
                <c:pt idx="172390">
                  <c:v>48.356930293743098</c:v>
                </c:pt>
                <c:pt idx="172391">
                  <c:v>48.357031829685297</c:v>
                </c:pt>
                <c:pt idx="172392">
                  <c:v>48.357133365302502</c:v>
                </c:pt>
                <c:pt idx="172393">
                  <c:v>48.357234900594797</c:v>
                </c:pt>
                <c:pt idx="172394">
                  <c:v>48.357336435561997</c:v>
                </c:pt>
                <c:pt idx="172395">
                  <c:v>48.357437970204202</c:v>
                </c:pt>
                <c:pt idx="172396">
                  <c:v>48.357539504521498</c:v>
                </c:pt>
                <c:pt idx="172397">
                  <c:v>48.357641038513698</c:v>
                </c:pt>
                <c:pt idx="172398">
                  <c:v>48.357742572180896</c:v>
                </c:pt>
                <c:pt idx="172399">
                  <c:v>48.3578441055231</c:v>
                </c:pt>
                <c:pt idx="172400">
                  <c:v>48.357945638540301</c:v>
                </c:pt>
                <c:pt idx="172401">
                  <c:v>48.358047171232499</c:v>
                </c:pt>
                <c:pt idx="172402">
                  <c:v>48.358148703599802</c:v>
                </c:pt>
                <c:pt idx="172403">
                  <c:v>48.358250235641997</c:v>
                </c:pt>
                <c:pt idx="172404">
                  <c:v>48.358351767359203</c:v>
                </c:pt>
                <c:pt idx="172405">
                  <c:v>48.358453298751499</c:v>
                </c:pt>
                <c:pt idx="172406">
                  <c:v>48.358554829818701</c:v>
                </c:pt>
                <c:pt idx="172407">
                  <c:v>48.358656360561</c:v>
                </c:pt>
                <c:pt idx="172408">
                  <c:v>48.358757890978197</c:v>
                </c:pt>
                <c:pt idx="172409">
                  <c:v>48.358859421070498</c:v>
                </c:pt>
                <c:pt idx="172410">
                  <c:v>48.358960950837798</c:v>
                </c:pt>
                <c:pt idx="172411">
                  <c:v>48.359062480280102</c:v>
                </c:pt>
                <c:pt idx="172412">
                  <c:v>48.359164009397396</c:v>
                </c:pt>
                <c:pt idx="172413">
                  <c:v>48.359265538189703</c:v>
                </c:pt>
                <c:pt idx="172414">
                  <c:v>48.3593670666571</c:v>
                </c:pt>
                <c:pt idx="172415">
                  <c:v>48.359468594799402</c:v>
                </c:pt>
                <c:pt idx="172416">
                  <c:v>48.359570122616802</c:v>
                </c:pt>
                <c:pt idx="172417">
                  <c:v>48.359671650109199</c:v>
                </c:pt>
                <c:pt idx="172418">
                  <c:v>48.359773177276601</c:v>
                </c:pt>
                <c:pt idx="172419">
                  <c:v>48.359874704119001</c:v>
                </c:pt>
                <c:pt idx="172420">
                  <c:v>48.359976230636498</c:v>
                </c:pt>
                <c:pt idx="172421">
                  <c:v>48.3600777568289</c:v>
                </c:pt>
                <c:pt idx="172422">
                  <c:v>48.3601792826965</c:v>
                </c:pt>
                <c:pt idx="172423">
                  <c:v>48.360280808238997</c:v>
                </c:pt>
                <c:pt idx="172424">
                  <c:v>48.360382333456499</c:v>
                </c:pt>
                <c:pt idx="172425">
                  <c:v>48.360483858349099</c:v>
                </c:pt>
                <c:pt idx="172426">
                  <c:v>48.360585382916703</c:v>
                </c:pt>
                <c:pt idx="172427">
                  <c:v>48.360686907159298</c:v>
                </c:pt>
                <c:pt idx="172428">
                  <c:v>48.360788431076998</c:v>
                </c:pt>
                <c:pt idx="172429">
                  <c:v>48.360889954669702</c:v>
                </c:pt>
                <c:pt idx="172430">
                  <c:v>48.360991477937397</c:v>
                </c:pt>
                <c:pt idx="172431">
                  <c:v>48.361093000880203</c:v>
                </c:pt>
                <c:pt idx="172432">
                  <c:v>48.361194523498</c:v>
                </c:pt>
                <c:pt idx="172433">
                  <c:v>48.361296045790802</c:v>
                </c:pt>
                <c:pt idx="172434">
                  <c:v>48.361397567758701</c:v>
                </c:pt>
                <c:pt idx="172435">
                  <c:v>48.361499089401597</c:v>
                </c:pt>
                <c:pt idx="172436">
                  <c:v>48.361600610719499</c:v>
                </c:pt>
                <c:pt idx="172437">
                  <c:v>48.361702131712498</c:v>
                </c:pt>
                <c:pt idx="172438">
                  <c:v>48.361803652380502</c:v>
                </c:pt>
                <c:pt idx="172439">
                  <c:v>48.361905172723603</c:v>
                </c:pt>
                <c:pt idx="172440">
                  <c:v>48.362006692741701</c:v>
                </c:pt>
                <c:pt idx="172441">
                  <c:v>48.362108212434798</c:v>
                </c:pt>
                <c:pt idx="172442">
                  <c:v>48.362209731802999</c:v>
                </c:pt>
                <c:pt idx="172443">
                  <c:v>48.362311250846297</c:v>
                </c:pt>
                <c:pt idx="172444">
                  <c:v>48.3624127695646</c:v>
                </c:pt>
                <c:pt idx="172445">
                  <c:v>48.3625142879579</c:v>
                </c:pt>
                <c:pt idx="172446">
                  <c:v>48.362615806026298</c:v>
                </c:pt>
                <c:pt idx="172447">
                  <c:v>48.362717323769701</c:v>
                </c:pt>
                <c:pt idx="172448">
                  <c:v>48.362818841188201</c:v>
                </c:pt>
                <c:pt idx="172449">
                  <c:v>48.362920358281698</c:v>
                </c:pt>
                <c:pt idx="172450">
                  <c:v>48.3630218750503</c:v>
                </c:pt>
                <c:pt idx="172451">
                  <c:v>48.3631233914939</c:v>
                </c:pt>
                <c:pt idx="172452">
                  <c:v>48.363224907612597</c:v>
                </c:pt>
                <c:pt idx="172453">
                  <c:v>48.363326423406399</c:v>
                </c:pt>
                <c:pt idx="172454">
                  <c:v>48.363427938875198</c:v>
                </c:pt>
                <c:pt idx="172455">
                  <c:v>48.363529454019002</c:v>
                </c:pt>
                <c:pt idx="172456">
                  <c:v>48.363630968838002</c:v>
                </c:pt>
                <c:pt idx="172457">
                  <c:v>48.363732483332001</c:v>
                </c:pt>
                <c:pt idx="172458">
                  <c:v>48.363833997500997</c:v>
                </c:pt>
                <c:pt idx="172459">
                  <c:v>48.363935511345097</c:v>
                </c:pt>
                <c:pt idx="172460">
                  <c:v>48.364037024864302</c:v>
                </c:pt>
                <c:pt idx="172461">
                  <c:v>48.364138538058498</c:v>
                </c:pt>
                <c:pt idx="172462">
                  <c:v>48.364240050927798</c:v>
                </c:pt>
                <c:pt idx="172463">
                  <c:v>48.364341563472202</c:v>
                </c:pt>
                <c:pt idx="172464">
                  <c:v>48.364443075691597</c:v>
                </c:pt>
                <c:pt idx="172465">
                  <c:v>48.364544587586103</c:v>
                </c:pt>
                <c:pt idx="172466">
                  <c:v>48.364646099155699</c:v>
                </c:pt>
                <c:pt idx="172467">
                  <c:v>48.3647476104003</c:v>
                </c:pt>
                <c:pt idx="172468">
                  <c:v>48.364849121320098</c:v>
                </c:pt>
                <c:pt idx="172469">
                  <c:v>48.364950631914901</c:v>
                </c:pt>
                <c:pt idx="172470">
                  <c:v>48.365052142184702</c:v>
                </c:pt>
                <c:pt idx="172471">
                  <c:v>48.365153652129599</c:v>
                </c:pt>
                <c:pt idx="172472">
                  <c:v>48.365255161749701</c:v>
                </c:pt>
                <c:pt idx="172473">
                  <c:v>48.365356671044701</c:v>
                </c:pt>
                <c:pt idx="172474">
                  <c:v>48.365458180014897</c:v>
                </c:pt>
                <c:pt idx="172475">
                  <c:v>48.365559688660198</c:v>
                </c:pt>
                <c:pt idx="172476">
                  <c:v>48.365661196980497</c:v>
                </c:pt>
                <c:pt idx="172477">
                  <c:v>48.3657627049759</c:v>
                </c:pt>
                <c:pt idx="172478">
                  <c:v>48.3658642126464</c:v>
                </c:pt>
                <c:pt idx="172479">
                  <c:v>48.365965719991898</c:v>
                </c:pt>
                <c:pt idx="172480">
                  <c:v>48.3660672270126</c:v>
                </c:pt>
                <c:pt idx="172481">
                  <c:v>48.366168733708299</c:v>
                </c:pt>
                <c:pt idx="172482">
                  <c:v>48.366270240079203</c:v>
                </c:pt>
                <c:pt idx="172483">
                  <c:v>48.366371746125097</c:v>
                </c:pt>
                <c:pt idx="172484">
                  <c:v>48.366473251846102</c:v>
                </c:pt>
                <c:pt idx="172485">
                  <c:v>48.366574757242198</c:v>
                </c:pt>
                <c:pt idx="172486">
                  <c:v>48.366676262313298</c:v>
                </c:pt>
                <c:pt idx="172487">
                  <c:v>48.366777767059602</c:v>
                </c:pt>
                <c:pt idx="172488">
                  <c:v>48.366879271480997</c:v>
                </c:pt>
                <c:pt idx="172489">
                  <c:v>48.366980775577403</c:v>
                </c:pt>
                <c:pt idx="172490">
                  <c:v>48.367082279348999</c:v>
                </c:pt>
                <c:pt idx="172491">
                  <c:v>48.3671837827956</c:v>
                </c:pt>
                <c:pt idx="172492">
                  <c:v>48.367285285917397</c:v>
                </c:pt>
                <c:pt idx="172493">
                  <c:v>48.367386788714199</c:v>
                </c:pt>
                <c:pt idx="172494">
                  <c:v>48.367488291186199</c:v>
                </c:pt>
                <c:pt idx="172495">
                  <c:v>48.367589793333202</c:v>
                </c:pt>
                <c:pt idx="172496">
                  <c:v>48.367691295155304</c:v>
                </c:pt>
                <c:pt idx="172497">
                  <c:v>48.367792796652601</c:v>
                </c:pt>
                <c:pt idx="172498">
                  <c:v>48.367894297824897</c:v>
                </c:pt>
                <c:pt idx="172499">
                  <c:v>48.367995798672403</c:v>
                </c:pt>
                <c:pt idx="172500">
                  <c:v>48.368097299194901</c:v>
                </c:pt>
                <c:pt idx="172501">
                  <c:v>48.368198799392601</c:v>
                </c:pt>
                <c:pt idx="172502">
                  <c:v>48.3683002992653</c:v>
                </c:pt>
                <c:pt idx="172503">
                  <c:v>48.368401798813203</c:v>
                </c:pt>
                <c:pt idx="172504">
                  <c:v>48.368503298036202</c:v>
                </c:pt>
                <c:pt idx="172505">
                  <c:v>48.368604796934299</c:v>
                </c:pt>
                <c:pt idx="172506">
                  <c:v>48.368706295507501</c:v>
                </c:pt>
                <c:pt idx="172507">
                  <c:v>48.368807793755799</c:v>
                </c:pt>
                <c:pt idx="172508">
                  <c:v>48.368909291679202</c:v>
                </c:pt>
                <c:pt idx="172509">
                  <c:v>48.369010789277802</c:v>
                </c:pt>
                <c:pt idx="172510">
                  <c:v>48.369112286551399</c:v>
                </c:pt>
                <c:pt idx="172511">
                  <c:v>48.3692137835002</c:v>
                </c:pt>
                <c:pt idx="172512">
                  <c:v>48.369315280124098</c:v>
                </c:pt>
                <c:pt idx="172513">
                  <c:v>48.369416776423101</c:v>
                </c:pt>
                <c:pt idx="172514">
                  <c:v>48.369518272397301</c:v>
                </c:pt>
                <c:pt idx="172515">
                  <c:v>48.369619768046498</c:v>
                </c:pt>
                <c:pt idx="172516">
                  <c:v>48.369721263370899</c:v>
                </c:pt>
                <c:pt idx="172517">
                  <c:v>48.369822758370397</c:v>
                </c:pt>
                <c:pt idx="172518">
                  <c:v>48.369924253044999</c:v>
                </c:pt>
                <c:pt idx="172519">
                  <c:v>48.370025747394699</c:v>
                </c:pt>
                <c:pt idx="172520">
                  <c:v>48.370127241419603</c:v>
                </c:pt>
                <c:pt idx="172521">
                  <c:v>48.370228735119603</c:v>
                </c:pt>
                <c:pt idx="172522">
                  <c:v>48.370330228494701</c:v>
                </c:pt>
                <c:pt idx="172523">
                  <c:v>48.370431721545003</c:v>
                </c:pt>
                <c:pt idx="172524">
                  <c:v>48.370533214270402</c:v>
                </c:pt>
                <c:pt idx="172525">
                  <c:v>48.370634706670899</c:v>
                </c:pt>
                <c:pt idx="172526">
                  <c:v>48.370736198746499</c:v>
                </c:pt>
                <c:pt idx="172527">
                  <c:v>48.370837690497297</c:v>
                </c:pt>
                <c:pt idx="172528">
                  <c:v>48.370939181923198</c:v>
                </c:pt>
                <c:pt idx="172529">
                  <c:v>48.371040673024197</c:v>
                </c:pt>
                <c:pt idx="172530">
                  <c:v>48.3711421638004</c:v>
                </c:pt>
                <c:pt idx="172531">
                  <c:v>48.3712436542517</c:v>
                </c:pt>
                <c:pt idx="172532">
                  <c:v>48.371345144378203</c:v>
                </c:pt>
                <c:pt idx="172533">
                  <c:v>48.371446634179797</c:v>
                </c:pt>
                <c:pt idx="172534">
                  <c:v>48.371548123656503</c:v>
                </c:pt>
                <c:pt idx="172535">
                  <c:v>48.371649612808397</c:v>
                </c:pt>
                <c:pt idx="172536">
                  <c:v>48.371751101635397</c:v>
                </c:pt>
                <c:pt idx="172537">
                  <c:v>48.3718525901376</c:v>
                </c:pt>
                <c:pt idx="172538">
                  <c:v>48.3719540783149</c:v>
                </c:pt>
                <c:pt idx="172539">
                  <c:v>48.372055566167397</c:v>
                </c:pt>
                <c:pt idx="172540">
                  <c:v>48.372157053694899</c:v>
                </c:pt>
                <c:pt idx="172541">
                  <c:v>48.372258540897697</c:v>
                </c:pt>
                <c:pt idx="172542">
                  <c:v>48.372360027775599</c:v>
                </c:pt>
                <c:pt idx="172543">
                  <c:v>48.372461514328599</c:v>
                </c:pt>
                <c:pt idx="172544">
                  <c:v>48.372563000556802</c:v>
                </c:pt>
                <c:pt idx="172545">
                  <c:v>48.372664486460202</c:v>
                </c:pt>
                <c:pt idx="172546">
                  <c:v>48.3727659720387</c:v>
                </c:pt>
                <c:pt idx="172547">
                  <c:v>48.372867457292301</c:v>
                </c:pt>
                <c:pt idx="172548">
                  <c:v>48.3729689422211</c:v>
                </c:pt>
                <c:pt idx="172549">
                  <c:v>48.373070426825102</c:v>
                </c:pt>
                <c:pt idx="172550">
                  <c:v>48.373171911104201</c:v>
                </c:pt>
                <c:pt idx="172551">
                  <c:v>48.373273395058497</c:v>
                </c:pt>
                <c:pt idx="172552">
                  <c:v>48.373374878687898</c:v>
                </c:pt>
                <c:pt idx="172553">
                  <c:v>48.373476361992502</c:v>
                </c:pt>
                <c:pt idx="172554">
                  <c:v>48.373577844972303</c:v>
                </c:pt>
                <c:pt idx="172555">
                  <c:v>48.373679327627201</c:v>
                </c:pt>
                <c:pt idx="172556">
                  <c:v>48.373780809957303</c:v>
                </c:pt>
                <c:pt idx="172557">
                  <c:v>48.373882291962502</c:v>
                </c:pt>
                <c:pt idx="172558">
                  <c:v>48.373983773642998</c:v>
                </c:pt>
                <c:pt idx="172559">
                  <c:v>48.374085254998498</c:v>
                </c:pt>
                <c:pt idx="172560">
                  <c:v>48.374186736029301</c:v>
                </c:pt>
                <c:pt idx="172561">
                  <c:v>48.374288216735202</c:v>
                </c:pt>
                <c:pt idx="172562">
                  <c:v>48.3743896971163</c:v>
                </c:pt>
                <c:pt idx="172563">
                  <c:v>48.374491177172501</c:v>
                </c:pt>
                <c:pt idx="172564">
                  <c:v>48.374592656903999</c:v>
                </c:pt>
                <c:pt idx="172565">
                  <c:v>48.374694136310602</c:v>
                </c:pt>
                <c:pt idx="172566">
                  <c:v>48.374795615392301</c:v>
                </c:pt>
                <c:pt idx="172567">
                  <c:v>48.374897094149297</c:v>
                </c:pt>
                <c:pt idx="172568">
                  <c:v>48.374998572581397</c:v>
                </c:pt>
                <c:pt idx="172569">
                  <c:v>48.375100050688701</c:v>
                </c:pt>
                <c:pt idx="172570">
                  <c:v>48.375201528471202</c:v>
                </c:pt>
                <c:pt idx="172571">
                  <c:v>48.375303005928799</c:v>
                </c:pt>
                <c:pt idx="172572">
                  <c:v>48.3754044830617</c:v>
                </c:pt>
                <c:pt idx="172573">
                  <c:v>48.375505959869699</c:v>
                </c:pt>
                <c:pt idx="172574">
                  <c:v>48.375607436352901</c:v>
                </c:pt>
                <c:pt idx="172575">
                  <c:v>48.3757089125112</c:v>
                </c:pt>
                <c:pt idx="172576">
                  <c:v>48.375810388344803</c:v>
                </c:pt>
                <c:pt idx="172577">
                  <c:v>48.375911863853503</c:v>
                </c:pt>
                <c:pt idx="172578">
                  <c:v>48.376013339037499</c:v>
                </c:pt>
                <c:pt idx="172579">
                  <c:v>48.376114813896599</c:v>
                </c:pt>
                <c:pt idx="172580">
                  <c:v>48.376216288430903</c:v>
                </c:pt>
                <c:pt idx="172581">
                  <c:v>48.376317762640397</c:v>
                </c:pt>
                <c:pt idx="172582">
                  <c:v>48.376419236525102</c:v>
                </c:pt>
                <c:pt idx="172583">
                  <c:v>48.376520710085003</c:v>
                </c:pt>
                <c:pt idx="172584">
                  <c:v>48.376622183320102</c:v>
                </c:pt>
                <c:pt idx="172585">
                  <c:v>48.376723656230297</c:v>
                </c:pt>
                <c:pt idx="172586">
                  <c:v>48.376825128815803</c:v>
                </c:pt>
                <c:pt idx="172587">
                  <c:v>48.376926601076399</c:v>
                </c:pt>
                <c:pt idx="172588">
                  <c:v>48.377028073012298</c:v>
                </c:pt>
                <c:pt idx="172589">
                  <c:v>48.377129544623301</c:v>
                </c:pt>
                <c:pt idx="172590">
                  <c:v>48.377231015909601</c:v>
                </c:pt>
                <c:pt idx="172591">
                  <c:v>48.377332486870998</c:v>
                </c:pt>
                <c:pt idx="172592">
                  <c:v>48.377433957507698</c:v>
                </c:pt>
                <c:pt idx="172593">
                  <c:v>48.377535427819502</c:v>
                </c:pt>
                <c:pt idx="172594">
                  <c:v>48.377636897806603</c:v>
                </c:pt>
                <c:pt idx="172595">
                  <c:v>48.377738367468801</c:v>
                </c:pt>
                <c:pt idx="172596">
                  <c:v>48.377839836806302</c:v>
                </c:pt>
                <c:pt idx="172597">
                  <c:v>48.377941305818901</c:v>
                </c:pt>
                <c:pt idx="172598">
                  <c:v>48.378042774506802</c:v>
                </c:pt>
                <c:pt idx="172599">
                  <c:v>48.378144242869901</c:v>
                </c:pt>
                <c:pt idx="172600">
                  <c:v>48.378245710908203</c:v>
                </c:pt>
                <c:pt idx="172601">
                  <c:v>48.378347178621702</c:v>
                </c:pt>
                <c:pt idx="172602">
                  <c:v>48.378448646010398</c:v>
                </c:pt>
                <c:pt idx="172603">
                  <c:v>48.378550113074297</c:v>
                </c:pt>
                <c:pt idx="172604">
                  <c:v>48.3786515798134</c:v>
                </c:pt>
                <c:pt idx="172605">
                  <c:v>48.3787530462278</c:v>
                </c:pt>
                <c:pt idx="172606">
                  <c:v>48.378854512317297</c:v>
                </c:pt>
                <c:pt idx="172607">
                  <c:v>48.378955978082097</c:v>
                </c:pt>
                <c:pt idx="172608">
                  <c:v>48.3790574435221</c:v>
                </c:pt>
                <c:pt idx="172609">
                  <c:v>48.379158908637301</c:v>
                </c:pt>
                <c:pt idx="172610">
                  <c:v>48.379260373427798</c:v>
                </c:pt>
                <c:pt idx="172611">
                  <c:v>48.379361837893399</c:v>
                </c:pt>
                <c:pt idx="172612">
                  <c:v>48.379463302034303</c:v>
                </c:pt>
                <c:pt idx="172613">
                  <c:v>48.379564765850397</c:v>
                </c:pt>
                <c:pt idx="172614">
                  <c:v>48.379666229341701</c:v>
                </c:pt>
                <c:pt idx="172615">
                  <c:v>48.379767692508203</c:v>
                </c:pt>
                <c:pt idx="172616">
                  <c:v>48.379869155350001</c:v>
                </c:pt>
                <c:pt idx="172617">
                  <c:v>48.379970617867002</c:v>
                </c:pt>
                <c:pt idx="172618">
                  <c:v>48.3800720800592</c:v>
                </c:pt>
                <c:pt idx="172619">
                  <c:v>48.380173541926702</c:v>
                </c:pt>
                <c:pt idx="172620">
                  <c:v>48.3802750034694</c:v>
                </c:pt>
                <c:pt idx="172621">
                  <c:v>48.380376464687302</c:v>
                </c:pt>
                <c:pt idx="172622">
                  <c:v>48.380477925580401</c:v>
                </c:pt>
                <c:pt idx="172623">
                  <c:v>48.380579386148803</c:v>
                </c:pt>
                <c:pt idx="172624">
                  <c:v>48.380680846392401</c:v>
                </c:pt>
                <c:pt idx="172625">
                  <c:v>48.380782306311303</c:v>
                </c:pt>
                <c:pt idx="172626">
                  <c:v>48.380883765905303</c:v>
                </c:pt>
                <c:pt idx="172627">
                  <c:v>48.380985225174697</c:v>
                </c:pt>
                <c:pt idx="172628">
                  <c:v>48.381086684119197</c:v>
                </c:pt>
                <c:pt idx="172629">
                  <c:v>48.381188142738999</c:v>
                </c:pt>
                <c:pt idx="172630">
                  <c:v>48.381289601033998</c:v>
                </c:pt>
                <c:pt idx="172631">
                  <c:v>48.381391059004301</c:v>
                </c:pt>
                <c:pt idx="172632">
                  <c:v>48.3814925166498</c:v>
                </c:pt>
                <c:pt idx="172633">
                  <c:v>48.381593973970602</c:v>
                </c:pt>
                <c:pt idx="172634">
                  <c:v>48.381695430966602</c:v>
                </c:pt>
                <c:pt idx="172635">
                  <c:v>48.381796887637897</c:v>
                </c:pt>
                <c:pt idx="172636">
                  <c:v>48.381898343984297</c:v>
                </c:pt>
                <c:pt idx="172637">
                  <c:v>48.381999800006099</c:v>
                </c:pt>
                <c:pt idx="172638">
                  <c:v>48.382101255703098</c:v>
                </c:pt>
                <c:pt idx="172639">
                  <c:v>48.382202711075301</c:v>
                </c:pt>
                <c:pt idx="172640">
                  <c:v>48.3823041661228</c:v>
                </c:pt>
                <c:pt idx="172641">
                  <c:v>48.382405620845603</c:v>
                </c:pt>
                <c:pt idx="172642">
                  <c:v>48.382507075243602</c:v>
                </c:pt>
                <c:pt idx="172643">
                  <c:v>48.382608529316798</c:v>
                </c:pt>
                <c:pt idx="172644">
                  <c:v>48.382709983065297</c:v>
                </c:pt>
                <c:pt idx="172645">
                  <c:v>48.382811436489099</c:v>
                </c:pt>
                <c:pt idx="172646">
                  <c:v>48.382912889588098</c:v>
                </c:pt>
                <c:pt idx="172647">
                  <c:v>48.383014342362401</c:v>
                </c:pt>
                <c:pt idx="172648">
                  <c:v>48.3831157948119</c:v>
                </c:pt>
                <c:pt idx="172649">
                  <c:v>48.383217246936702</c:v>
                </c:pt>
                <c:pt idx="172650">
                  <c:v>48.383318698736701</c:v>
                </c:pt>
                <c:pt idx="172651">
                  <c:v>48.383420150212103</c:v>
                </c:pt>
                <c:pt idx="172652">
                  <c:v>48.383521601362602</c:v>
                </c:pt>
                <c:pt idx="172653">
                  <c:v>48.383623052188497</c:v>
                </c:pt>
                <c:pt idx="172654">
                  <c:v>48.383724502689603</c:v>
                </c:pt>
                <c:pt idx="172655">
                  <c:v>48.383825952865998</c:v>
                </c:pt>
                <c:pt idx="172656">
                  <c:v>48.383927402717603</c:v>
                </c:pt>
                <c:pt idx="172657">
                  <c:v>48.384028852244498</c:v>
                </c:pt>
                <c:pt idx="172658">
                  <c:v>48.384130301446703</c:v>
                </c:pt>
                <c:pt idx="172659">
                  <c:v>48.384231750324098</c:v>
                </c:pt>
                <c:pt idx="172660">
                  <c:v>48.384333198876803</c:v>
                </c:pt>
                <c:pt idx="172661">
                  <c:v>48.384434647104797</c:v>
                </c:pt>
                <c:pt idx="172662">
                  <c:v>48.384536095008102</c:v>
                </c:pt>
                <c:pt idx="172663">
                  <c:v>48.384637542586603</c:v>
                </c:pt>
                <c:pt idx="172664">
                  <c:v>48.3847389898405</c:v>
                </c:pt>
                <c:pt idx="172665">
                  <c:v>48.384840436769501</c:v>
                </c:pt>
                <c:pt idx="172666">
                  <c:v>48.384941883373898</c:v>
                </c:pt>
                <c:pt idx="172667">
                  <c:v>48.385043329653598</c:v>
                </c:pt>
                <c:pt idx="172668">
                  <c:v>48.385144775608502</c:v>
                </c:pt>
                <c:pt idx="172669">
                  <c:v>48.385246221238702</c:v>
                </c:pt>
                <c:pt idx="172670">
                  <c:v>48.385347666544199</c:v>
                </c:pt>
                <c:pt idx="172671">
                  <c:v>48.385449111524899</c:v>
                </c:pt>
                <c:pt idx="172672">
                  <c:v>48.385550556181002</c:v>
                </c:pt>
                <c:pt idx="172673">
                  <c:v>48.385652000512302</c:v>
                </c:pt>
                <c:pt idx="172674">
                  <c:v>48.385753444518997</c:v>
                </c:pt>
                <c:pt idx="172675">
                  <c:v>48.385854888200903</c:v>
                </c:pt>
                <c:pt idx="172676">
                  <c:v>48.385956331558098</c:v>
                </c:pt>
                <c:pt idx="172677">
                  <c:v>48.386057774590597</c:v>
                </c:pt>
                <c:pt idx="172678">
                  <c:v>48.386159217298299</c:v>
                </c:pt>
                <c:pt idx="172679">
                  <c:v>48.386260659681398</c:v>
                </c:pt>
                <c:pt idx="172680">
                  <c:v>48.386362101739799</c:v>
                </c:pt>
                <c:pt idx="172681">
                  <c:v>48.386463543473397</c:v>
                </c:pt>
                <c:pt idx="172682">
                  <c:v>48.386564984882398</c:v>
                </c:pt>
                <c:pt idx="172683">
                  <c:v>48.386666425966602</c:v>
                </c:pt>
                <c:pt idx="172684">
                  <c:v>48.386767866726103</c:v>
                </c:pt>
                <c:pt idx="172685">
                  <c:v>48.386869307161</c:v>
                </c:pt>
                <c:pt idx="172686">
                  <c:v>48.3869707472711</c:v>
                </c:pt>
                <c:pt idx="172687">
                  <c:v>48.387072187056503</c:v>
                </c:pt>
                <c:pt idx="172688">
                  <c:v>48.387173626517303</c:v>
                </c:pt>
                <c:pt idx="172689">
                  <c:v>48.387275065653299</c:v>
                </c:pt>
                <c:pt idx="172690">
                  <c:v>48.387376504464697</c:v>
                </c:pt>
                <c:pt idx="172691">
                  <c:v>48.3874779429513</c:v>
                </c:pt>
                <c:pt idx="172692">
                  <c:v>48.387579381113198</c:v>
                </c:pt>
                <c:pt idx="172693">
                  <c:v>48.3876808189505</c:v>
                </c:pt>
                <c:pt idx="172694">
                  <c:v>48.387782256462998</c:v>
                </c:pt>
                <c:pt idx="172695">
                  <c:v>48.387883693650899</c:v>
                </c:pt>
                <c:pt idx="172696">
                  <c:v>48.387985130514103</c:v>
                </c:pt>
                <c:pt idx="172697">
                  <c:v>48.388086567052603</c:v>
                </c:pt>
                <c:pt idx="172698">
                  <c:v>48.3881880032664</c:v>
                </c:pt>
                <c:pt idx="172699">
                  <c:v>48.3882894391555</c:v>
                </c:pt>
                <c:pt idx="172700">
                  <c:v>48.388390874719903</c:v>
                </c:pt>
                <c:pt idx="172701">
                  <c:v>48.388492309959602</c:v>
                </c:pt>
                <c:pt idx="172702">
                  <c:v>48.388593744874697</c:v>
                </c:pt>
                <c:pt idx="172703">
                  <c:v>48.388695179465003</c:v>
                </c:pt>
                <c:pt idx="172704">
                  <c:v>48.388796613730698</c:v>
                </c:pt>
                <c:pt idx="172705">
                  <c:v>48.388898047671702</c:v>
                </c:pt>
                <c:pt idx="172706">
                  <c:v>48.388999481288003</c:v>
                </c:pt>
                <c:pt idx="172707">
                  <c:v>48.3891009145796</c:v>
                </c:pt>
                <c:pt idx="172708">
                  <c:v>48.3892023475466</c:v>
                </c:pt>
                <c:pt idx="172709">
                  <c:v>48.389303780188897</c:v>
                </c:pt>
                <c:pt idx="172710">
                  <c:v>48.389405212506503</c:v>
                </c:pt>
                <c:pt idx="172711">
                  <c:v>48.389506644499399</c:v>
                </c:pt>
                <c:pt idx="172712">
                  <c:v>48.389608076167697</c:v>
                </c:pt>
                <c:pt idx="172713">
                  <c:v>48.389709507511199</c:v>
                </c:pt>
                <c:pt idx="172714">
                  <c:v>48.389810938530204</c:v>
                </c:pt>
                <c:pt idx="172715">
                  <c:v>48.389912369224398</c:v>
                </c:pt>
                <c:pt idx="172716">
                  <c:v>48.390013799593902</c:v>
                </c:pt>
                <c:pt idx="172717">
                  <c:v>48.390115229638802</c:v>
                </c:pt>
                <c:pt idx="172718">
                  <c:v>48.390216659359098</c:v>
                </c:pt>
                <c:pt idx="172719">
                  <c:v>48.390318088754597</c:v>
                </c:pt>
                <c:pt idx="172720">
                  <c:v>48.390419517825499</c:v>
                </c:pt>
                <c:pt idx="172721">
                  <c:v>48.390520946571698</c:v>
                </c:pt>
                <c:pt idx="172722">
                  <c:v>48.390622374993299</c:v>
                </c:pt>
                <c:pt idx="172723">
                  <c:v>48.390723803090196</c:v>
                </c:pt>
                <c:pt idx="172724">
                  <c:v>48.390825230862397</c:v>
                </c:pt>
                <c:pt idx="172725">
                  <c:v>48.390926658310001</c:v>
                </c:pt>
                <c:pt idx="172726">
                  <c:v>48.3910280854329</c:v>
                </c:pt>
                <c:pt idx="172727">
                  <c:v>48.391129512231203</c:v>
                </c:pt>
                <c:pt idx="172728">
                  <c:v>48.391230938704801</c:v>
                </c:pt>
                <c:pt idx="172729">
                  <c:v>48.391332364853703</c:v>
                </c:pt>
                <c:pt idx="172730">
                  <c:v>48.391433790678001</c:v>
                </c:pt>
                <c:pt idx="172731">
                  <c:v>48.391535216177601</c:v>
                </c:pt>
                <c:pt idx="172732">
                  <c:v>48.391636641352598</c:v>
                </c:pt>
                <c:pt idx="172733">
                  <c:v>48.391738066202898</c:v>
                </c:pt>
                <c:pt idx="172734">
                  <c:v>48.3918394907286</c:v>
                </c:pt>
                <c:pt idx="172735">
                  <c:v>48.391940914929599</c:v>
                </c:pt>
                <c:pt idx="172736">
                  <c:v>48.392042338806</c:v>
                </c:pt>
                <c:pt idx="172737">
                  <c:v>48.392143762357698</c:v>
                </c:pt>
                <c:pt idx="172738">
                  <c:v>48.392245185584798</c:v>
                </c:pt>
                <c:pt idx="172739">
                  <c:v>48.392346608487202</c:v>
                </c:pt>
                <c:pt idx="172740">
                  <c:v>48.392448031065001</c:v>
                </c:pt>
                <c:pt idx="172741">
                  <c:v>48.392549453318097</c:v>
                </c:pt>
                <c:pt idx="172742">
                  <c:v>48.392650875246602</c:v>
                </c:pt>
                <c:pt idx="172743">
                  <c:v>48.392752296850503</c:v>
                </c:pt>
                <c:pt idx="172744">
                  <c:v>48.3928537181297</c:v>
                </c:pt>
                <c:pt idx="172745">
                  <c:v>48.392955139084201</c:v>
                </c:pt>
                <c:pt idx="172746">
                  <c:v>48.393056559714204</c:v>
                </c:pt>
                <c:pt idx="172747">
                  <c:v>48.393157980019403</c:v>
                </c:pt>
                <c:pt idx="172748">
                  <c:v>48.393259400000098</c:v>
                </c:pt>
                <c:pt idx="172749">
                  <c:v>48.393360819656102</c:v>
                </c:pt>
                <c:pt idx="172750">
                  <c:v>48.393462238987503</c:v>
                </c:pt>
                <c:pt idx="172751">
                  <c:v>48.3935636579942</c:v>
                </c:pt>
                <c:pt idx="172752">
                  <c:v>48.393665076676399</c:v>
                </c:pt>
                <c:pt idx="172753">
                  <c:v>48.393766495033802</c:v>
                </c:pt>
                <c:pt idx="172754">
                  <c:v>48.3938679130667</c:v>
                </c:pt>
                <c:pt idx="172755">
                  <c:v>48.393969330774901</c:v>
                </c:pt>
                <c:pt idx="172756">
                  <c:v>48.394070748158498</c:v>
                </c:pt>
                <c:pt idx="172757">
                  <c:v>48.394172165217498</c:v>
                </c:pt>
                <c:pt idx="172758">
                  <c:v>48.394273581951801</c:v>
                </c:pt>
                <c:pt idx="172759">
                  <c:v>48.394374998361499</c:v>
                </c:pt>
                <c:pt idx="172760">
                  <c:v>48.394476414446601</c:v>
                </c:pt>
                <c:pt idx="172761">
                  <c:v>48.394577830207098</c:v>
                </c:pt>
                <c:pt idx="172762">
                  <c:v>48.394679245642898</c:v>
                </c:pt>
                <c:pt idx="172763">
                  <c:v>48.394780660754101</c:v>
                </c:pt>
                <c:pt idx="172764">
                  <c:v>48.3948820755407</c:v>
                </c:pt>
                <c:pt idx="172765">
                  <c:v>48.394983490002701</c:v>
                </c:pt>
                <c:pt idx="172766">
                  <c:v>48.395084904139999</c:v>
                </c:pt>
                <c:pt idx="172767">
                  <c:v>48.395186317952799</c:v>
                </c:pt>
                <c:pt idx="172768">
                  <c:v>48.395287731440902</c:v>
                </c:pt>
                <c:pt idx="172769">
                  <c:v>48.395389144604401</c:v>
                </c:pt>
                <c:pt idx="172770">
                  <c:v>48.395490557443303</c:v>
                </c:pt>
                <c:pt idx="172771">
                  <c:v>48.3955919699576</c:v>
                </c:pt>
                <c:pt idx="172772">
                  <c:v>48.395693382147201</c:v>
                </c:pt>
                <c:pt idx="172773">
                  <c:v>48.395794794012303</c:v>
                </c:pt>
                <c:pt idx="172774">
                  <c:v>48.395896205552702</c:v>
                </c:pt>
                <c:pt idx="172775">
                  <c:v>48.395997616768597</c:v>
                </c:pt>
                <c:pt idx="172776">
                  <c:v>48.396099027659801</c:v>
                </c:pt>
                <c:pt idx="172777">
                  <c:v>48.396200438226401</c:v>
                </c:pt>
                <c:pt idx="172778">
                  <c:v>48.396301848468397</c:v>
                </c:pt>
                <c:pt idx="172779">
                  <c:v>48.396403258385803</c:v>
                </c:pt>
                <c:pt idx="172780">
                  <c:v>48.396504667978697</c:v>
                </c:pt>
                <c:pt idx="172781">
                  <c:v>48.396606077246901</c:v>
                </c:pt>
                <c:pt idx="172782">
                  <c:v>48.3967074861905</c:v>
                </c:pt>
                <c:pt idx="172783">
                  <c:v>48.396808894809503</c:v>
                </c:pt>
                <c:pt idx="172784">
                  <c:v>48.396910303103901</c:v>
                </c:pt>
                <c:pt idx="172785">
                  <c:v>48.397011711073702</c:v>
                </c:pt>
                <c:pt idx="172786">
                  <c:v>48.397113118718899</c:v>
                </c:pt>
                <c:pt idx="172787">
                  <c:v>48.397214526039498</c:v>
                </c:pt>
                <c:pt idx="172788">
                  <c:v>48.3973159330355</c:v>
                </c:pt>
                <c:pt idx="172789">
                  <c:v>48.397417339706898</c:v>
                </c:pt>
                <c:pt idx="172790">
                  <c:v>48.397518746053699</c:v>
                </c:pt>
                <c:pt idx="172791">
                  <c:v>48.397620152075902</c:v>
                </c:pt>
                <c:pt idx="172792">
                  <c:v>48.3977215577736</c:v>
                </c:pt>
                <c:pt idx="172793">
                  <c:v>48.397822963146602</c:v>
                </c:pt>
                <c:pt idx="172794">
                  <c:v>48.397924368195099</c:v>
                </c:pt>
                <c:pt idx="172795">
                  <c:v>48.398025772918899</c:v>
                </c:pt>
                <c:pt idx="172796">
                  <c:v>48.398127177318202</c:v>
                </c:pt>
                <c:pt idx="172797">
                  <c:v>48.3982285813929</c:v>
                </c:pt>
                <c:pt idx="172798">
                  <c:v>48.398329985143</c:v>
                </c:pt>
                <c:pt idx="172799">
                  <c:v>48.398431388568603</c:v>
                </c:pt>
                <c:pt idx="172800">
                  <c:v>48.398532791669503</c:v>
                </c:pt>
                <c:pt idx="172801">
                  <c:v>48.398634194445897</c:v>
                </c:pt>
                <c:pt idx="172802">
                  <c:v>48.398735596897602</c:v>
                </c:pt>
                <c:pt idx="172803">
                  <c:v>48.398836999024802</c:v>
                </c:pt>
                <c:pt idx="172804">
                  <c:v>48.398938400827497</c:v>
                </c:pt>
                <c:pt idx="172805">
                  <c:v>48.399039802305502</c:v>
                </c:pt>
                <c:pt idx="172806">
                  <c:v>48.399141203458903</c:v>
                </c:pt>
                <c:pt idx="172807">
                  <c:v>48.399242604287799</c:v>
                </c:pt>
                <c:pt idx="172808">
                  <c:v>48.399344004792098</c:v>
                </c:pt>
                <c:pt idx="172809">
                  <c:v>48.3994454049719</c:v>
                </c:pt>
                <c:pt idx="172810">
                  <c:v>48.399546804827096</c:v>
                </c:pt>
                <c:pt idx="172811">
                  <c:v>48.399648204357597</c:v>
                </c:pt>
                <c:pt idx="172812">
                  <c:v>48.399749603563698</c:v>
                </c:pt>
                <c:pt idx="172813">
                  <c:v>48.399851002445097</c:v>
                </c:pt>
                <c:pt idx="172814">
                  <c:v>48.399952401001997</c:v>
                </c:pt>
                <c:pt idx="172815">
                  <c:v>48.4000537992343</c:v>
                </c:pt>
                <c:pt idx="172816">
                  <c:v>48.400155197142098</c:v>
                </c:pt>
                <c:pt idx="172817">
                  <c:v>48.400256594725199</c:v>
                </c:pt>
                <c:pt idx="172818">
                  <c:v>48.400357991983903</c:v>
                </c:pt>
                <c:pt idx="172819">
                  <c:v>48.400459388917902</c:v>
                </c:pt>
                <c:pt idx="172820">
                  <c:v>48.400560785527396</c:v>
                </c:pt>
                <c:pt idx="172821">
                  <c:v>48.400662181812301</c:v>
                </c:pt>
                <c:pt idx="172822">
                  <c:v>48.4007635777727</c:v>
                </c:pt>
                <c:pt idx="172823">
                  <c:v>48.400864973408503</c:v>
                </c:pt>
                <c:pt idx="172824">
                  <c:v>48.4009663687198</c:v>
                </c:pt>
                <c:pt idx="172825">
                  <c:v>48.4010677637065</c:v>
                </c:pt>
                <c:pt idx="172826">
                  <c:v>48.401169158368603</c:v>
                </c:pt>
                <c:pt idx="172827">
                  <c:v>48.401270552706201</c:v>
                </c:pt>
                <c:pt idx="172828">
                  <c:v>48.401371946719202</c:v>
                </c:pt>
                <c:pt idx="172829">
                  <c:v>48.401473340407698</c:v>
                </c:pt>
                <c:pt idx="172830">
                  <c:v>48.401574733771596</c:v>
                </c:pt>
                <c:pt idx="172831">
                  <c:v>48.401676126810997</c:v>
                </c:pt>
                <c:pt idx="172832">
                  <c:v>48.401777519525801</c:v>
                </c:pt>
                <c:pt idx="172833">
                  <c:v>48.4018789119161</c:v>
                </c:pt>
                <c:pt idx="172834">
                  <c:v>48.401980303981802</c:v>
                </c:pt>
                <c:pt idx="172835">
                  <c:v>48.402081695722998</c:v>
                </c:pt>
                <c:pt idx="172836">
                  <c:v>48.402183087139598</c:v>
                </c:pt>
                <c:pt idx="172837">
                  <c:v>48.402284478231699</c:v>
                </c:pt>
                <c:pt idx="172838">
                  <c:v>48.402385868999303</c:v>
                </c:pt>
                <c:pt idx="172839">
                  <c:v>48.402487259442303</c:v>
                </c:pt>
                <c:pt idx="172840">
                  <c:v>48.402588649560698</c:v>
                </c:pt>
                <c:pt idx="172841">
                  <c:v>48.402690039354603</c:v>
                </c:pt>
                <c:pt idx="172842">
                  <c:v>48.402791428824003</c:v>
                </c:pt>
                <c:pt idx="172843">
                  <c:v>48.402892817968898</c:v>
                </c:pt>
                <c:pt idx="172844">
                  <c:v>48.402994206789202</c:v>
                </c:pt>
                <c:pt idx="172845">
                  <c:v>48.403095595284903</c:v>
                </c:pt>
                <c:pt idx="172846">
                  <c:v>48.403196983456198</c:v>
                </c:pt>
                <c:pt idx="172847">
                  <c:v>48.403298371302903</c:v>
                </c:pt>
                <c:pt idx="172848">
                  <c:v>48.403399758825003</c:v>
                </c:pt>
                <c:pt idx="172849">
                  <c:v>48.403501146022698</c:v>
                </c:pt>
                <c:pt idx="172850">
                  <c:v>48.403602532895803</c:v>
                </c:pt>
                <c:pt idx="172851">
                  <c:v>48.403703919444297</c:v>
                </c:pt>
                <c:pt idx="172852">
                  <c:v>48.403805305668399</c:v>
                </c:pt>
                <c:pt idx="172853">
                  <c:v>48.403906691567897</c:v>
                </c:pt>
                <c:pt idx="172854">
                  <c:v>48.404008077142898</c:v>
                </c:pt>
                <c:pt idx="172855">
                  <c:v>48.404109462393301</c:v>
                </c:pt>
                <c:pt idx="172856">
                  <c:v>48.404210847319298</c:v>
                </c:pt>
                <c:pt idx="172857">
                  <c:v>48.404312231920699</c:v>
                </c:pt>
                <c:pt idx="172858">
                  <c:v>48.404413616197502</c:v>
                </c:pt>
                <c:pt idx="172859">
                  <c:v>48.4045150001499</c:v>
                </c:pt>
                <c:pt idx="172860">
                  <c:v>48.4046163837778</c:v>
                </c:pt>
                <c:pt idx="172861">
                  <c:v>48.404717767081102</c:v>
                </c:pt>
                <c:pt idx="172862">
                  <c:v>48.4048191500599</c:v>
                </c:pt>
                <c:pt idx="172863">
                  <c:v>48.4049205327142</c:v>
                </c:pt>
                <c:pt idx="172864">
                  <c:v>48.405021915043903</c:v>
                </c:pt>
                <c:pt idx="172865">
                  <c:v>48.405123297049201</c:v>
                </c:pt>
                <c:pt idx="172866">
                  <c:v>48.405224678729901</c:v>
                </c:pt>
                <c:pt idx="172867">
                  <c:v>48.405326060086097</c:v>
                </c:pt>
                <c:pt idx="172868">
                  <c:v>48.405427441117901</c:v>
                </c:pt>
                <c:pt idx="172869">
                  <c:v>48.405528821825101</c:v>
                </c:pt>
                <c:pt idx="172870">
                  <c:v>48.405630202207703</c:v>
                </c:pt>
                <c:pt idx="172871">
                  <c:v>48.405731582265901</c:v>
                </c:pt>
                <c:pt idx="172872">
                  <c:v>48.4058329619996</c:v>
                </c:pt>
                <c:pt idx="172873">
                  <c:v>48.405934341408802</c:v>
                </c:pt>
                <c:pt idx="172874">
                  <c:v>48.406035720493399</c:v>
                </c:pt>
                <c:pt idx="172875">
                  <c:v>48.406137099253598</c:v>
                </c:pt>
                <c:pt idx="172876">
                  <c:v>48.4062384776892</c:v>
                </c:pt>
                <c:pt idx="172877">
                  <c:v>48.406339855800397</c:v>
                </c:pt>
                <c:pt idx="172878">
                  <c:v>48.406441233587003</c:v>
                </c:pt>
                <c:pt idx="172879">
                  <c:v>48.406542611049098</c:v>
                </c:pt>
                <c:pt idx="172880">
                  <c:v>48.406643988186801</c:v>
                </c:pt>
                <c:pt idx="172881">
                  <c:v>48.4067453649999</c:v>
                </c:pt>
                <c:pt idx="172882">
                  <c:v>48.4068467414886</c:v>
                </c:pt>
                <c:pt idx="172883">
                  <c:v>48.406948117652703</c:v>
                </c:pt>
                <c:pt idx="172884">
                  <c:v>48.407049493492401</c:v>
                </c:pt>
                <c:pt idx="172885">
                  <c:v>48.407150869007502</c:v>
                </c:pt>
                <c:pt idx="172886">
                  <c:v>48.407252244198197</c:v>
                </c:pt>
                <c:pt idx="172887">
                  <c:v>48.407353619064402</c:v>
                </c:pt>
                <c:pt idx="172888">
                  <c:v>48.407454993606002</c:v>
                </c:pt>
                <c:pt idx="172889">
                  <c:v>48.407556367823197</c:v>
                </c:pt>
                <c:pt idx="172890">
                  <c:v>48.407657741715902</c:v>
                </c:pt>
                <c:pt idx="172891">
                  <c:v>48.407759115284101</c:v>
                </c:pt>
                <c:pt idx="172892">
                  <c:v>48.407860488527803</c:v>
                </c:pt>
                <c:pt idx="172893">
                  <c:v>48.407961861447099</c:v>
                </c:pt>
                <c:pt idx="172894">
                  <c:v>48.408063234041798</c:v>
                </c:pt>
                <c:pt idx="172895">
                  <c:v>48.408164606312098</c:v>
                </c:pt>
                <c:pt idx="172896">
                  <c:v>48.408265978257802</c:v>
                </c:pt>
                <c:pt idx="172897">
                  <c:v>48.4083673498791</c:v>
                </c:pt>
                <c:pt idx="172898">
                  <c:v>48.408468721176</c:v>
                </c:pt>
                <c:pt idx="172899">
                  <c:v>48.408570092148302</c:v>
                </c:pt>
                <c:pt idx="172900">
                  <c:v>48.4086714627961</c:v>
                </c:pt>
                <c:pt idx="172901">
                  <c:v>48.4087728331195</c:v>
                </c:pt>
                <c:pt idx="172902">
                  <c:v>48.408874203118401</c:v>
                </c:pt>
                <c:pt idx="172903">
                  <c:v>48.408975572792798</c:v>
                </c:pt>
                <c:pt idx="172904">
                  <c:v>48.409076942142804</c:v>
                </c:pt>
                <c:pt idx="172905">
                  <c:v>48.409178311168297</c:v>
                </c:pt>
                <c:pt idx="172906">
                  <c:v>48.4092796798693</c:v>
                </c:pt>
                <c:pt idx="172907">
                  <c:v>48.409381048245798</c:v>
                </c:pt>
                <c:pt idx="172908">
                  <c:v>48.409482416297799</c:v>
                </c:pt>
                <c:pt idx="172909">
                  <c:v>48.409583784025401</c:v>
                </c:pt>
                <c:pt idx="172910">
                  <c:v>48.409685151428498</c:v>
                </c:pt>
                <c:pt idx="172911">
                  <c:v>48.409786518507197</c:v>
                </c:pt>
                <c:pt idx="172912">
                  <c:v>48.409887885261398</c:v>
                </c:pt>
                <c:pt idx="172913">
                  <c:v>48.409989251691101</c:v>
                </c:pt>
                <c:pt idx="172914">
                  <c:v>48.4100906177963</c:v>
                </c:pt>
                <c:pt idx="172915">
                  <c:v>48.4101919835771</c:v>
                </c:pt>
                <c:pt idx="172916">
                  <c:v>48.410293349033402</c:v>
                </c:pt>
                <c:pt idx="172917">
                  <c:v>48.410394714165299</c:v>
                </c:pt>
                <c:pt idx="172918">
                  <c:v>48.410496078972699</c:v>
                </c:pt>
                <c:pt idx="172919">
                  <c:v>48.4105974434557</c:v>
                </c:pt>
                <c:pt idx="172920">
                  <c:v>48.410698807614096</c:v>
                </c:pt>
                <c:pt idx="172921">
                  <c:v>48.410800171448201</c:v>
                </c:pt>
                <c:pt idx="172922">
                  <c:v>48.410901534957702</c:v>
                </c:pt>
                <c:pt idx="172923">
                  <c:v>48.411002898142797</c:v>
                </c:pt>
                <c:pt idx="172924">
                  <c:v>48.411104261003501</c:v>
                </c:pt>
                <c:pt idx="172925">
                  <c:v>48.411205623539701</c:v>
                </c:pt>
                <c:pt idx="172926">
                  <c:v>48.411306985751501</c:v>
                </c:pt>
                <c:pt idx="172927">
                  <c:v>48.411408347638798</c:v>
                </c:pt>
                <c:pt idx="172928">
                  <c:v>48.411509709201603</c:v>
                </c:pt>
                <c:pt idx="172929">
                  <c:v>48.411611070440003</c:v>
                </c:pt>
                <c:pt idx="172930">
                  <c:v>48.411712431353997</c:v>
                </c:pt>
                <c:pt idx="172931">
                  <c:v>48.411813791943501</c:v>
                </c:pt>
                <c:pt idx="172932">
                  <c:v>48.411915152208501</c:v>
                </c:pt>
                <c:pt idx="172933">
                  <c:v>48.412016512149101</c:v>
                </c:pt>
                <c:pt idx="172934">
                  <c:v>48.412117871765297</c:v>
                </c:pt>
                <c:pt idx="172935">
                  <c:v>48.412219231057001</c:v>
                </c:pt>
                <c:pt idx="172936">
                  <c:v>48.412320590024301</c:v>
                </c:pt>
                <c:pt idx="172937">
                  <c:v>48.412421948667202</c:v>
                </c:pt>
                <c:pt idx="172938">
                  <c:v>48.412523306985598</c:v>
                </c:pt>
                <c:pt idx="172939">
                  <c:v>48.412624664979496</c:v>
                </c:pt>
                <c:pt idx="172940">
                  <c:v>48.412726022649103</c:v>
                </c:pt>
                <c:pt idx="172941">
                  <c:v>48.412827379994198</c:v>
                </c:pt>
                <c:pt idx="172942">
                  <c:v>48.412928737014802</c:v>
                </c:pt>
                <c:pt idx="172943">
                  <c:v>48.413030093711001</c:v>
                </c:pt>
                <c:pt idx="172944">
                  <c:v>48.413131450082801</c:v>
                </c:pt>
                <c:pt idx="172945">
                  <c:v>48.413232806130203</c:v>
                </c:pt>
                <c:pt idx="172946">
                  <c:v>48.413334161853101</c:v>
                </c:pt>
                <c:pt idx="172947">
                  <c:v>48.4134355172516</c:v>
                </c:pt>
                <c:pt idx="172948">
                  <c:v>48.413536872325601</c:v>
                </c:pt>
                <c:pt idx="172949">
                  <c:v>48.413638227075303</c:v>
                </c:pt>
                <c:pt idx="172950">
                  <c:v>48.413739581500501</c:v>
                </c:pt>
                <c:pt idx="172951">
                  <c:v>48.4138409356013</c:v>
                </c:pt>
                <c:pt idx="172952">
                  <c:v>48.413942289377601</c:v>
                </c:pt>
                <c:pt idx="172953">
                  <c:v>48.414043642829498</c:v>
                </c:pt>
                <c:pt idx="172954">
                  <c:v>48.414144995957102</c:v>
                </c:pt>
                <c:pt idx="172955">
                  <c:v>48.414246348760102</c:v>
                </c:pt>
                <c:pt idx="172956">
                  <c:v>48.414347701238803</c:v>
                </c:pt>
                <c:pt idx="172957">
                  <c:v>48.414449053393</c:v>
                </c:pt>
                <c:pt idx="172958">
                  <c:v>48.414550405222897</c:v>
                </c:pt>
                <c:pt idx="172959">
                  <c:v>48.414651756728297</c:v>
                </c:pt>
                <c:pt idx="172960">
                  <c:v>48.414753107909299</c:v>
                </c:pt>
                <c:pt idx="172961">
                  <c:v>48.414854458765802</c:v>
                </c:pt>
                <c:pt idx="172962">
                  <c:v>48.414955809298</c:v>
                </c:pt>
                <c:pt idx="172963">
                  <c:v>48.4150571595057</c:v>
                </c:pt>
                <c:pt idx="172964">
                  <c:v>48.415158509389101</c:v>
                </c:pt>
                <c:pt idx="172965">
                  <c:v>48.415259858947998</c:v>
                </c:pt>
                <c:pt idx="172966">
                  <c:v>48.415361208182503</c:v>
                </c:pt>
                <c:pt idx="172967">
                  <c:v>48.415462557092603</c:v>
                </c:pt>
                <c:pt idx="172968">
                  <c:v>48.415563905678297</c:v>
                </c:pt>
                <c:pt idx="172969">
                  <c:v>48.415665253939501</c:v>
                </c:pt>
                <c:pt idx="172970">
                  <c:v>48.415766601876399</c:v>
                </c:pt>
                <c:pt idx="172971">
                  <c:v>48.415867949488899</c:v>
                </c:pt>
                <c:pt idx="172972">
                  <c:v>48.415969296777</c:v>
                </c:pt>
                <c:pt idx="172973">
                  <c:v>48.416070643740603</c:v>
                </c:pt>
                <c:pt idx="172974">
                  <c:v>48.416171990379901</c:v>
                </c:pt>
                <c:pt idx="172975">
                  <c:v>48.416273336694701</c:v>
                </c:pt>
                <c:pt idx="172976">
                  <c:v>48.416374682685202</c:v>
                </c:pt>
                <c:pt idx="172977">
                  <c:v>48.416476028351198</c:v>
                </c:pt>
                <c:pt idx="172978">
                  <c:v>48.416577373692903</c:v>
                </c:pt>
                <c:pt idx="172979">
                  <c:v>48.416678718710102</c:v>
                </c:pt>
                <c:pt idx="172980">
                  <c:v>48.416780063403003</c:v>
                </c:pt>
                <c:pt idx="172981">
                  <c:v>48.416881407771498</c:v>
                </c:pt>
                <c:pt idx="172982">
                  <c:v>48.416982751815503</c:v>
                </c:pt>
                <c:pt idx="172983">
                  <c:v>48.417084095535202</c:v>
                </c:pt>
                <c:pt idx="172984">
                  <c:v>48.417185438930503</c:v>
                </c:pt>
                <c:pt idx="172985">
                  <c:v>48.417286782001398</c:v>
                </c:pt>
                <c:pt idx="172986">
                  <c:v>48.417388124747902</c:v>
                </c:pt>
                <c:pt idx="172987">
                  <c:v>48.41748946717</c:v>
                </c:pt>
                <c:pt idx="172988">
                  <c:v>48.4175908092678</c:v>
                </c:pt>
                <c:pt idx="172989">
                  <c:v>48.417692151041102</c:v>
                </c:pt>
                <c:pt idx="172990">
                  <c:v>48.417793492490098</c:v>
                </c:pt>
                <c:pt idx="172991">
                  <c:v>48.417894833614596</c:v>
                </c:pt>
                <c:pt idx="172992">
                  <c:v>48.417996174414803</c:v>
                </c:pt>
                <c:pt idx="172993">
                  <c:v>48.418097514890597</c:v>
                </c:pt>
                <c:pt idx="172994">
                  <c:v>48.418198855042</c:v>
                </c:pt>
                <c:pt idx="172995">
                  <c:v>48.418300194869097</c:v>
                </c:pt>
                <c:pt idx="172996">
                  <c:v>48.418401534371696</c:v>
                </c:pt>
                <c:pt idx="172997">
                  <c:v>48.418502873549997</c:v>
                </c:pt>
                <c:pt idx="172998">
                  <c:v>48.418604212403899</c:v>
                </c:pt>
                <c:pt idx="172999">
                  <c:v>48.418705550933502</c:v>
                </c:pt>
                <c:pt idx="173000">
                  <c:v>48.418806889138601</c:v>
                </c:pt>
                <c:pt idx="173001">
                  <c:v>48.418908227019401</c:v>
                </c:pt>
                <c:pt idx="173002">
                  <c:v>48.419009564575802</c:v>
                </c:pt>
                <c:pt idx="173003">
                  <c:v>48.419110901807798</c:v>
                </c:pt>
                <c:pt idx="173004">
                  <c:v>48.419212238715502</c:v>
                </c:pt>
                <c:pt idx="173005">
                  <c:v>48.419313575298801</c:v>
                </c:pt>
                <c:pt idx="173006">
                  <c:v>48.419414911557702</c:v>
                </c:pt>
                <c:pt idx="173007">
                  <c:v>48.419516247492297</c:v>
                </c:pt>
                <c:pt idx="173008">
                  <c:v>48.419617583102401</c:v>
                </c:pt>
                <c:pt idx="173009">
                  <c:v>48.419718918388298</c:v>
                </c:pt>
                <c:pt idx="173010">
                  <c:v>48.419820253349698</c:v>
                </c:pt>
                <c:pt idx="173011">
                  <c:v>48.419921587986799</c:v>
                </c:pt>
                <c:pt idx="173012">
                  <c:v>48.420022922299502</c:v>
                </c:pt>
                <c:pt idx="173013">
                  <c:v>48.420124256287899</c:v>
                </c:pt>
                <c:pt idx="173014">
                  <c:v>48.420225589951897</c:v>
                </c:pt>
                <c:pt idx="173015">
                  <c:v>48.420326923291597</c:v>
                </c:pt>
                <c:pt idx="173016">
                  <c:v>48.420428256306799</c:v>
                </c:pt>
                <c:pt idx="173017">
                  <c:v>48.420529588997802</c:v>
                </c:pt>
                <c:pt idx="173018">
                  <c:v>48.4206309213643</c:v>
                </c:pt>
                <c:pt idx="173019">
                  <c:v>48.420732253406499</c:v>
                </c:pt>
                <c:pt idx="173020">
                  <c:v>48.420833585124399</c:v>
                </c:pt>
                <c:pt idx="173021">
                  <c:v>48.420934916517901</c:v>
                </c:pt>
                <c:pt idx="173022">
                  <c:v>48.421036247587097</c:v>
                </c:pt>
                <c:pt idx="173023">
                  <c:v>48.421137578331901</c:v>
                </c:pt>
                <c:pt idx="173024">
                  <c:v>48.421238908752301</c:v>
                </c:pt>
                <c:pt idx="173025">
                  <c:v>48.421340238848401</c:v>
                </c:pt>
                <c:pt idx="173026">
                  <c:v>48.421441568620203</c:v>
                </c:pt>
                <c:pt idx="173027">
                  <c:v>48.421542898067599</c:v>
                </c:pt>
                <c:pt idx="173028">
                  <c:v>48.421644227190598</c:v>
                </c:pt>
                <c:pt idx="173029">
                  <c:v>48.421745555989297</c:v>
                </c:pt>
                <c:pt idx="173030">
                  <c:v>48.421846884463697</c:v>
                </c:pt>
                <c:pt idx="173031">
                  <c:v>48.4219482126137</c:v>
                </c:pt>
                <c:pt idx="173032">
                  <c:v>48.422049540439403</c:v>
                </c:pt>
                <c:pt idx="173033">
                  <c:v>48.4221508679408</c:v>
                </c:pt>
                <c:pt idx="173034">
                  <c:v>48.4222521951178</c:v>
                </c:pt>
                <c:pt idx="173035">
                  <c:v>48.4223535219704</c:v>
                </c:pt>
                <c:pt idx="173036">
                  <c:v>48.422454848498703</c:v>
                </c:pt>
                <c:pt idx="173037">
                  <c:v>48.422556174702699</c:v>
                </c:pt>
                <c:pt idx="173038">
                  <c:v>48.422657500582403</c:v>
                </c:pt>
                <c:pt idx="173039">
                  <c:v>48.422758826137702</c:v>
                </c:pt>
                <c:pt idx="173040">
                  <c:v>48.422860151368702</c:v>
                </c:pt>
                <c:pt idx="173041">
                  <c:v>48.422961476275297</c:v>
                </c:pt>
                <c:pt idx="173042">
                  <c:v>48.423062800857601</c:v>
                </c:pt>
                <c:pt idx="173043">
                  <c:v>48.423164125115598</c:v>
                </c:pt>
                <c:pt idx="173044">
                  <c:v>48.423265449049303</c:v>
                </c:pt>
                <c:pt idx="173045">
                  <c:v>48.423366772658603</c:v>
                </c:pt>
                <c:pt idx="173046">
                  <c:v>48.423468095943598</c:v>
                </c:pt>
                <c:pt idx="173047">
                  <c:v>48.4235694189043</c:v>
                </c:pt>
                <c:pt idx="173048">
                  <c:v>48.423670741540597</c:v>
                </c:pt>
                <c:pt idx="173049">
                  <c:v>48.423772063852603</c:v>
                </c:pt>
                <c:pt idx="173050">
                  <c:v>48.423873385840302</c:v>
                </c:pt>
                <c:pt idx="173051">
                  <c:v>48.423974707503703</c:v>
                </c:pt>
                <c:pt idx="173052">
                  <c:v>48.424076028842798</c:v>
                </c:pt>
                <c:pt idx="173053">
                  <c:v>48.424177349857501</c:v>
                </c:pt>
                <c:pt idx="173054">
                  <c:v>48.424278670547899</c:v>
                </c:pt>
                <c:pt idx="173055">
                  <c:v>48.424379990913998</c:v>
                </c:pt>
                <c:pt idx="173056">
                  <c:v>48.424481310955798</c:v>
                </c:pt>
                <c:pt idx="173057">
                  <c:v>48.4245826306732</c:v>
                </c:pt>
                <c:pt idx="173058">
                  <c:v>48.424683950066402</c:v>
                </c:pt>
                <c:pt idx="173059">
                  <c:v>48.424785269135199</c:v>
                </c:pt>
                <c:pt idx="173060">
                  <c:v>48.424886587879698</c:v>
                </c:pt>
                <c:pt idx="173061">
                  <c:v>48.424987906299897</c:v>
                </c:pt>
                <c:pt idx="173062">
                  <c:v>48.425089224395798</c:v>
                </c:pt>
                <c:pt idx="173063">
                  <c:v>48.4251905421674</c:v>
                </c:pt>
                <c:pt idx="173064">
                  <c:v>48.425291859614703</c:v>
                </c:pt>
                <c:pt idx="173065">
                  <c:v>48.4253931767376</c:v>
                </c:pt>
                <c:pt idx="173066">
                  <c:v>48.425494493536299</c:v>
                </c:pt>
                <c:pt idx="173067">
                  <c:v>48.425595810010698</c:v>
                </c:pt>
                <c:pt idx="173068">
                  <c:v>48.425697126160699</c:v>
                </c:pt>
                <c:pt idx="173069">
                  <c:v>48.425798441986402</c:v>
                </c:pt>
                <c:pt idx="173070">
                  <c:v>48.425899757487898</c:v>
                </c:pt>
                <c:pt idx="173071">
                  <c:v>48.426001072665002</c:v>
                </c:pt>
                <c:pt idx="173072">
                  <c:v>48.426102387517901</c:v>
                </c:pt>
                <c:pt idx="173073">
                  <c:v>48.426203702046401</c:v>
                </c:pt>
                <c:pt idx="173074">
                  <c:v>48.426305016250602</c:v>
                </c:pt>
                <c:pt idx="173075">
                  <c:v>48.426406330130597</c:v>
                </c:pt>
                <c:pt idx="173076">
                  <c:v>48.4265076436862</c:v>
                </c:pt>
                <c:pt idx="173077">
                  <c:v>48.426608956917597</c:v>
                </c:pt>
                <c:pt idx="173078">
                  <c:v>48.426710269824603</c:v>
                </c:pt>
                <c:pt idx="173079">
                  <c:v>48.426811582407403</c:v>
                </c:pt>
                <c:pt idx="173080">
                  <c:v>48.426912894665897</c:v>
                </c:pt>
                <c:pt idx="173081">
                  <c:v>48.427014206599999</c:v>
                </c:pt>
                <c:pt idx="173082">
                  <c:v>48.427115518209902</c:v>
                </c:pt>
                <c:pt idx="173083">
                  <c:v>48.427216829495499</c:v>
                </c:pt>
                <c:pt idx="173084">
                  <c:v>48.427318140456798</c:v>
                </c:pt>
                <c:pt idx="173085">
                  <c:v>48.427419451093897</c:v>
                </c:pt>
                <c:pt idx="173086">
                  <c:v>48.427520761406598</c:v>
                </c:pt>
                <c:pt idx="173087">
                  <c:v>48.427622071395</c:v>
                </c:pt>
                <c:pt idx="173088">
                  <c:v>48.427723381059202</c:v>
                </c:pt>
                <c:pt idx="173089">
                  <c:v>48.427824690399099</c:v>
                </c:pt>
                <c:pt idx="173090">
                  <c:v>48.427925999414697</c:v>
                </c:pt>
                <c:pt idx="173091">
                  <c:v>48.428027308106003</c:v>
                </c:pt>
                <c:pt idx="173092">
                  <c:v>48.428128616473003</c:v>
                </c:pt>
                <c:pt idx="173093">
                  <c:v>48.428229924515797</c:v>
                </c:pt>
                <c:pt idx="173094">
                  <c:v>48.428331232234299</c:v>
                </c:pt>
                <c:pt idx="173095">
                  <c:v>48.428432539628503</c:v>
                </c:pt>
                <c:pt idx="173096">
                  <c:v>48.4285338466984</c:v>
                </c:pt>
                <c:pt idx="173097">
                  <c:v>48.428635153444098</c:v>
                </c:pt>
                <c:pt idx="173098">
                  <c:v>48.428736459865497</c:v>
                </c:pt>
                <c:pt idx="173099">
                  <c:v>48.428837765962598</c:v>
                </c:pt>
                <c:pt idx="173100">
                  <c:v>48.4289390717354</c:v>
                </c:pt>
                <c:pt idx="173101">
                  <c:v>48.429040377184002</c:v>
                </c:pt>
                <c:pt idx="173102">
                  <c:v>48.429141682308298</c:v>
                </c:pt>
                <c:pt idx="173103">
                  <c:v>48.429242987108303</c:v>
                </c:pt>
                <c:pt idx="173104">
                  <c:v>48.429344291584002</c:v>
                </c:pt>
                <c:pt idx="173105">
                  <c:v>48.429445595735501</c:v>
                </c:pt>
                <c:pt idx="173106">
                  <c:v>48.429546899562801</c:v>
                </c:pt>
                <c:pt idx="173107">
                  <c:v>48.429648203065703</c:v>
                </c:pt>
                <c:pt idx="173108">
                  <c:v>48.429749506244399</c:v>
                </c:pt>
                <c:pt idx="173109">
                  <c:v>48.429850809098802</c:v>
                </c:pt>
                <c:pt idx="173110">
                  <c:v>48.429952111628999</c:v>
                </c:pt>
                <c:pt idx="173111">
                  <c:v>48.430053413834898</c:v>
                </c:pt>
                <c:pt idx="173112">
                  <c:v>48.430154715716597</c:v>
                </c:pt>
                <c:pt idx="173113">
                  <c:v>48.430256017273997</c:v>
                </c:pt>
                <c:pt idx="173114">
                  <c:v>48.430357318507099</c:v>
                </c:pt>
                <c:pt idx="173115">
                  <c:v>48.430458619416001</c:v>
                </c:pt>
                <c:pt idx="173116">
                  <c:v>48.430559920000597</c:v>
                </c:pt>
                <c:pt idx="173117">
                  <c:v>48.430661220261001</c:v>
                </c:pt>
                <c:pt idx="173118">
                  <c:v>48.430762520197099</c:v>
                </c:pt>
                <c:pt idx="173119">
                  <c:v>48.430863819808998</c:v>
                </c:pt>
                <c:pt idx="173120">
                  <c:v>48.430965119096598</c:v>
                </c:pt>
                <c:pt idx="173121">
                  <c:v>48.431066418059999</c:v>
                </c:pt>
                <c:pt idx="173122">
                  <c:v>48.4311677166991</c:v>
                </c:pt>
                <c:pt idx="173123">
                  <c:v>48.431269015014003</c:v>
                </c:pt>
                <c:pt idx="173124">
                  <c:v>48.431370313004599</c:v>
                </c:pt>
                <c:pt idx="173125">
                  <c:v>48.431471610670997</c:v>
                </c:pt>
                <c:pt idx="173126">
                  <c:v>48.431572908013102</c:v>
                </c:pt>
                <c:pt idx="173127">
                  <c:v>48.431674205031001</c:v>
                </c:pt>
                <c:pt idx="173128">
                  <c:v>48.431775501724601</c:v>
                </c:pt>
                <c:pt idx="173129">
                  <c:v>48.431876798094102</c:v>
                </c:pt>
                <c:pt idx="173130">
                  <c:v>48.431978094139197</c:v>
                </c:pt>
                <c:pt idx="173131">
                  <c:v>48.4320793898601</c:v>
                </c:pt>
                <c:pt idx="173132">
                  <c:v>48.432180685256803</c:v>
                </c:pt>
                <c:pt idx="173133">
                  <c:v>48.4322819803293</c:v>
                </c:pt>
                <c:pt idx="173134">
                  <c:v>48.432383275077498</c:v>
                </c:pt>
                <c:pt idx="173135">
                  <c:v>48.432484569501497</c:v>
                </c:pt>
                <c:pt idx="173136">
                  <c:v>48.432585863601197</c:v>
                </c:pt>
                <c:pt idx="173137">
                  <c:v>48.432687157376698</c:v>
                </c:pt>
                <c:pt idx="173138">
                  <c:v>48.432788450827999</c:v>
                </c:pt>
                <c:pt idx="173139">
                  <c:v>48.432889743955002</c:v>
                </c:pt>
                <c:pt idx="173140">
                  <c:v>48.432991036757898</c:v>
                </c:pt>
                <c:pt idx="173141">
                  <c:v>48.433092329236402</c:v>
                </c:pt>
                <c:pt idx="173142">
                  <c:v>48.433193621390799</c:v>
                </c:pt>
                <c:pt idx="173143">
                  <c:v>48.433294913220898</c:v>
                </c:pt>
                <c:pt idx="173144">
                  <c:v>48.433396204726797</c:v>
                </c:pt>
                <c:pt idx="173145">
                  <c:v>48.433497495908497</c:v>
                </c:pt>
                <c:pt idx="173146">
                  <c:v>48.433598786765998</c:v>
                </c:pt>
                <c:pt idx="173147">
                  <c:v>48.4337000772992</c:v>
                </c:pt>
                <c:pt idx="173148">
                  <c:v>48.433801367508202</c:v>
                </c:pt>
                <c:pt idx="173149">
                  <c:v>48.433902657392998</c:v>
                </c:pt>
                <c:pt idx="173150">
                  <c:v>48.434003946953602</c:v>
                </c:pt>
                <c:pt idx="173151">
                  <c:v>48.4341052361899</c:v>
                </c:pt>
                <c:pt idx="173152">
                  <c:v>48.434206525101999</c:v>
                </c:pt>
                <c:pt idx="173153">
                  <c:v>48.434307813689998</c:v>
                </c:pt>
                <c:pt idx="173154">
                  <c:v>48.434409101953698</c:v>
                </c:pt>
                <c:pt idx="173155">
                  <c:v>48.434510389893099</c:v>
                </c:pt>
                <c:pt idx="173156">
                  <c:v>48.4346116775084</c:v>
                </c:pt>
                <c:pt idx="173157">
                  <c:v>48.434712964799502</c:v>
                </c:pt>
                <c:pt idx="173158">
                  <c:v>48.434814251766298</c:v>
                </c:pt>
                <c:pt idx="173159">
                  <c:v>48.434915538409001</c:v>
                </c:pt>
                <c:pt idx="173160">
                  <c:v>48.435016824727398</c:v>
                </c:pt>
                <c:pt idx="173161">
                  <c:v>48.435118110721596</c:v>
                </c:pt>
                <c:pt idx="173162">
                  <c:v>48.435219396391602</c:v>
                </c:pt>
                <c:pt idx="173163">
                  <c:v>48.435320681737402</c:v>
                </c:pt>
                <c:pt idx="173164">
                  <c:v>48.435421966759002</c:v>
                </c:pt>
                <c:pt idx="173165">
                  <c:v>48.435523251456402</c:v>
                </c:pt>
                <c:pt idx="173166">
                  <c:v>48.435624535829596</c:v>
                </c:pt>
                <c:pt idx="173167">
                  <c:v>48.435725819878598</c:v>
                </c:pt>
                <c:pt idx="173168">
                  <c:v>48.435827103603401</c:v>
                </c:pt>
                <c:pt idx="173169">
                  <c:v>48.435928387003997</c:v>
                </c:pt>
                <c:pt idx="173170">
                  <c:v>48.436029670080401</c:v>
                </c:pt>
                <c:pt idx="173171">
                  <c:v>48.436130952832599</c:v>
                </c:pt>
                <c:pt idx="173172">
                  <c:v>48.436232235260597</c:v>
                </c:pt>
                <c:pt idx="173173">
                  <c:v>48.436333517364297</c:v>
                </c:pt>
                <c:pt idx="173174">
                  <c:v>48.436434799144003</c:v>
                </c:pt>
                <c:pt idx="173175">
                  <c:v>48.436536080599403</c:v>
                </c:pt>
                <c:pt idx="173176">
                  <c:v>48.436637361730597</c:v>
                </c:pt>
                <c:pt idx="173177">
                  <c:v>48.436738642537598</c:v>
                </c:pt>
                <c:pt idx="173178">
                  <c:v>48.436839923020401</c:v>
                </c:pt>
                <c:pt idx="173179">
                  <c:v>48.436941203179103</c:v>
                </c:pt>
                <c:pt idx="173180">
                  <c:v>48.437042483013499</c:v>
                </c:pt>
                <c:pt idx="173181">
                  <c:v>48.437143762523803</c:v>
                </c:pt>
                <c:pt idx="173182">
                  <c:v>48.4372450417099</c:v>
                </c:pt>
                <c:pt idx="173183">
                  <c:v>48.437346320571798</c:v>
                </c:pt>
                <c:pt idx="173184">
                  <c:v>48.437447599109497</c:v>
                </c:pt>
                <c:pt idx="173185">
                  <c:v>48.437548877323003</c:v>
                </c:pt>
                <c:pt idx="173186">
                  <c:v>48.437650155212403</c:v>
                </c:pt>
                <c:pt idx="173187">
                  <c:v>48.437751432777503</c:v>
                </c:pt>
                <c:pt idx="173188">
                  <c:v>48.437852710018497</c:v>
                </c:pt>
                <c:pt idx="173189">
                  <c:v>48.437953986935298</c:v>
                </c:pt>
                <c:pt idx="173190">
                  <c:v>48.4380552635279</c:v>
                </c:pt>
                <c:pt idx="173191">
                  <c:v>48.438156539796402</c:v>
                </c:pt>
                <c:pt idx="173192">
                  <c:v>48.438257815740599</c:v>
                </c:pt>
                <c:pt idx="173193">
                  <c:v>48.438359091360702</c:v>
                </c:pt>
                <c:pt idx="173194">
                  <c:v>48.438460366656699</c:v>
                </c:pt>
                <c:pt idx="173195">
                  <c:v>48.438561641628397</c:v>
                </c:pt>
                <c:pt idx="173196">
                  <c:v>48.438662916276002</c:v>
                </c:pt>
                <c:pt idx="173197">
                  <c:v>48.4387641905994</c:v>
                </c:pt>
                <c:pt idx="173198">
                  <c:v>48.438865464598599</c:v>
                </c:pt>
                <c:pt idx="173199">
                  <c:v>48.438966738273699</c:v>
                </c:pt>
                <c:pt idx="173200">
                  <c:v>48.439068011624599</c:v>
                </c:pt>
                <c:pt idx="173201">
                  <c:v>48.4391692846513</c:v>
                </c:pt>
                <c:pt idx="173202">
                  <c:v>48.4392705573539</c:v>
                </c:pt>
                <c:pt idx="173203">
                  <c:v>48.439371829732302</c:v>
                </c:pt>
                <c:pt idx="173204">
                  <c:v>48.439473101786497</c:v>
                </c:pt>
                <c:pt idx="173205">
                  <c:v>48.439574373516599</c:v>
                </c:pt>
                <c:pt idx="173206">
                  <c:v>48.439675644922502</c:v>
                </c:pt>
                <c:pt idx="173207">
                  <c:v>48.439776916004298</c:v>
                </c:pt>
                <c:pt idx="173208">
                  <c:v>48.439878186761803</c:v>
                </c:pt>
                <c:pt idx="173209">
                  <c:v>48.4399794571953</c:v>
                </c:pt>
                <c:pt idx="173210">
                  <c:v>48.440080727304597</c:v>
                </c:pt>
                <c:pt idx="173211">
                  <c:v>48.440181997089702</c:v>
                </c:pt>
                <c:pt idx="173212">
                  <c:v>48.440283266550601</c:v>
                </c:pt>
                <c:pt idx="173213">
                  <c:v>48.4403845356874</c:v>
                </c:pt>
                <c:pt idx="173214">
                  <c:v>48.440485804500099</c:v>
                </c:pt>
                <c:pt idx="173215">
                  <c:v>48.440587072988599</c:v>
                </c:pt>
                <c:pt idx="173216">
                  <c:v>48.440688341152899</c:v>
                </c:pt>
                <c:pt idx="173217">
                  <c:v>48.4407896089931</c:v>
                </c:pt>
                <c:pt idx="173218">
                  <c:v>48.440890876509201</c:v>
                </c:pt>
                <c:pt idx="173219">
                  <c:v>48.440992143701102</c:v>
                </c:pt>
                <c:pt idx="173220">
                  <c:v>48.441093410568897</c:v>
                </c:pt>
                <c:pt idx="173221">
                  <c:v>48.441194677112499</c:v>
                </c:pt>
                <c:pt idx="173222">
                  <c:v>48.441295943331902</c:v>
                </c:pt>
                <c:pt idx="173223">
                  <c:v>48.441397209227198</c:v>
                </c:pt>
                <c:pt idx="173224">
                  <c:v>48.441498474798401</c:v>
                </c:pt>
                <c:pt idx="173225">
                  <c:v>48.441599740045497</c:v>
                </c:pt>
                <c:pt idx="173226">
                  <c:v>48.441701004968301</c:v>
                </c:pt>
                <c:pt idx="173227">
                  <c:v>48.441802269567098</c:v>
                </c:pt>
                <c:pt idx="173228">
                  <c:v>48.441903533841703</c:v>
                </c:pt>
                <c:pt idx="173229">
                  <c:v>48.442004797792201</c:v>
                </c:pt>
                <c:pt idx="173230">
                  <c:v>48.4421060614185</c:v>
                </c:pt>
                <c:pt idx="173231">
                  <c:v>48.442207324720698</c:v>
                </c:pt>
                <c:pt idx="173232">
                  <c:v>48.442308587698797</c:v>
                </c:pt>
                <c:pt idx="173233">
                  <c:v>48.442409850352703</c:v>
                </c:pt>
                <c:pt idx="173234">
                  <c:v>48.442511112682503</c:v>
                </c:pt>
                <c:pt idx="173235">
                  <c:v>48.442612374688203</c:v>
                </c:pt>
                <c:pt idx="173236">
                  <c:v>48.442713636369703</c:v>
                </c:pt>
                <c:pt idx="173237">
                  <c:v>48.442814897727203</c:v>
                </c:pt>
                <c:pt idx="173238">
                  <c:v>48.442916158760397</c:v>
                </c:pt>
                <c:pt idx="173239">
                  <c:v>48.443017419469598</c:v>
                </c:pt>
                <c:pt idx="173240">
                  <c:v>48.443118679854599</c:v>
                </c:pt>
                <c:pt idx="173241">
                  <c:v>48.443219939915501</c:v>
                </c:pt>
                <c:pt idx="173242">
                  <c:v>48.443321199652303</c:v>
                </c:pt>
                <c:pt idx="173243">
                  <c:v>48.443422459064998</c:v>
                </c:pt>
                <c:pt idx="173244">
                  <c:v>48.4435237181535</c:v>
                </c:pt>
                <c:pt idx="173245">
                  <c:v>48.443624976917903</c:v>
                </c:pt>
                <c:pt idx="173246">
                  <c:v>48.443726235358199</c:v>
                </c:pt>
                <c:pt idx="173247">
                  <c:v>48.443827493474402</c:v>
                </c:pt>
                <c:pt idx="173248">
                  <c:v>48.443928751266398</c:v>
                </c:pt>
                <c:pt idx="173249">
                  <c:v>48.444030008734302</c:v>
                </c:pt>
                <c:pt idx="173250">
                  <c:v>48.444131265878198</c:v>
                </c:pt>
                <c:pt idx="173251">
                  <c:v>48.444232522697902</c:v>
                </c:pt>
                <c:pt idx="173252">
                  <c:v>48.444333779193499</c:v>
                </c:pt>
                <c:pt idx="173253">
                  <c:v>48.444435035364997</c:v>
                </c:pt>
                <c:pt idx="173254">
                  <c:v>48.444536291212302</c:v>
                </c:pt>
                <c:pt idx="173255">
                  <c:v>48.444637546735599</c:v>
                </c:pt>
                <c:pt idx="173256">
                  <c:v>48.444738801934697</c:v>
                </c:pt>
                <c:pt idx="173257">
                  <c:v>48.444840056809703</c:v>
                </c:pt>
                <c:pt idx="173258">
                  <c:v>48.444941311360701</c:v>
                </c:pt>
                <c:pt idx="173259">
                  <c:v>48.445042565587499</c:v>
                </c:pt>
                <c:pt idx="173260">
                  <c:v>48.445143819490198</c:v>
                </c:pt>
                <c:pt idx="173261">
                  <c:v>48.445245073068797</c:v>
                </c:pt>
                <c:pt idx="173262">
                  <c:v>48.445346326323303</c:v>
                </c:pt>
                <c:pt idx="173263">
                  <c:v>48.445447579253702</c:v>
                </c:pt>
                <c:pt idx="173264">
                  <c:v>48.445548831860002</c:v>
                </c:pt>
                <c:pt idx="173265">
                  <c:v>48.445650084142201</c:v>
                </c:pt>
                <c:pt idx="173266">
                  <c:v>48.445751336100301</c:v>
                </c:pt>
                <c:pt idx="173267">
                  <c:v>48.445852587734301</c:v>
                </c:pt>
                <c:pt idx="173268">
                  <c:v>48.445953839044201</c:v>
                </c:pt>
                <c:pt idx="173269">
                  <c:v>48.4460550900301</c:v>
                </c:pt>
                <c:pt idx="173270">
                  <c:v>48.4461563406918</c:v>
                </c:pt>
                <c:pt idx="173271">
                  <c:v>48.446257591029401</c:v>
                </c:pt>
                <c:pt idx="173272">
                  <c:v>48.446358841042901</c:v>
                </c:pt>
                <c:pt idx="173273">
                  <c:v>48.446460090732401</c:v>
                </c:pt>
                <c:pt idx="173274">
                  <c:v>48.446561340097702</c:v>
                </c:pt>
                <c:pt idx="173275">
                  <c:v>48.446662589138903</c:v>
                </c:pt>
                <c:pt idx="173276">
                  <c:v>48.446763837856103</c:v>
                </c:pt>
                <c:pt idx="173277">
                  <c:v>48.446865086249197</c:v>
                </c:pt>
                <c:pt idx="173278">
                  <c:v>48.446966334318198</c:v>
                </c:pt>
                <c:pt idx="173279">
                  <c:v>48.447067582063099</c:v>
                </c:pt>
                <c:pt idx="173280">
                  <c:v>48.4471688294839</c:v>
                </c:pt>
                <c:pt idx="173281">
                  <c:v>48.447270076580601</c:v>
                </c:pt>
                <c:pt idx="173282">
                  <c:v>48.447371323353302</c:v>
                </c:pt>
                <c:pt idx="173283">
                  <c:v>48.447472569801903</c:v>
                </c:pt>
                <c:pt idx="173284">
                  <c:v>48.447573815926297</c:v>
                </c:pt>
                <c:pt idx="173285">
                  <c:v>48.447675061726798</c:v>
                </c:pt>
                <c:pt idx="173286">
                  <c:v>48.4477763072031</c:v>
                </c:pt>
                <c:pt idx="173287">
                  <c:v>48.447877552355301</c:v>
                </c:pt>
                <c:pt idx="173288">
                  <c:v>48.447978797183502</c:v>
                </c:pt>
                <c:pt idx="173289">
                  <c:v>48.448080041687597</c:v>
                </c:pt>
                <c:pt idx="173290">
                  <c:v>48.448181285867598</c:v>
                </c:pt>
                <c:pt idx="173291">
                  <c:v>48.448282529723599</c:v>
                </c:pt>
                <c:pt idx="173292">
                  <c:v>48.4483837732555</c:v>
                </c:pt>
                <c:pt idx="173293">
                  <c:v>48.448485016463302</c:v>
                </c:pt>
                <c:pt idx="173294">
                  <c:v>48.448586259347003</c:v>
                </c:pt>
                <c:pt idx="173295">
                  <c:v>48.448687501906697</c:v>
                </c:pt>
                <c:pt idx="173296">
                  <c:v>48.448788744142298</c:v>
                </c:pt>
                <c:pt idx="173297">
                  <c:v>48.4488899860538</c:v>
                </c:pt>
                <c:pt idx="173298">
                  <c:v>48.448991227641301</c:v>
                </c:pt>
                <c:pt idx="173299">
                  <c:v>48.449092468904702</c:v>
                </c:pt>
                <c:pt idx="173300">
                  <c:v>48.449193709844003</c:v>
                </c:pt>
                <c:pt idx="173301">
                  <c:v>48.449294950459297</c:v>
                </c:pt>
                <c:pt idx="173302">
                  <c:v>48.449396190750498</c:v>
                </c:pt>
                <c:pt idx="173303">
                  <c:v>48.449497430717599</c:v>
                </c:pt>
                <c:pt idx="173304">
                  <c:v>48.4495986703607</c:v>
                </c:pt>
                <c:pt idx="173305">
                  <c:v>48.449699909679801</c:v>
                </c:pt>
                <c:pt idx="173306">
                  <c:v>48.449801148674702</c:v>
                </c:pt>
                <c:pt idx="173307">
                  <c:v>48.449902387345603</c:v>
                </c:pt>
                <c:pt idx="173308">
                  <c:v>48.450003625692503</c:v>
                </c:pt>
                <c:pt idx="173309">
                  <c:v>48.450104863715303</c:v>
                </c:pt>
                <c:pt idx="173310">
                  <c:v>48.450206101414103</c:v>
                </c:pt>
                <c:pt idx="173311">
                  <c:v>48.450307338788797</c:v>
                </c:pt>
                <c:pt idx="173312">
                  <c:v>48.450408575839397</c:v>
                </c:pt>
                <c:pt idx="173313">
                  <c:v>48.450509812565997</c:v>
                </c:pt>
                <c:pt idx="173314">
                  <c:v>48.450611048968497</c:v>
                </c:pt>
                <c:pt idx="173315">
                  <c:v>48.450712285046997</c:v>
                </c:pt>
                <c:pt idx="173316">
                  <c:v>48.450813520801503</c:v>
                </c:pt>
                <c:pt idx="173317">
                  <c:v>48.450914756231903</c:v>
                </c:pt>
                <c:pt idx="173318">
                  <c:v>48.451015991338203</c:v>
                </c:pt>
                <c:pt idx="173319">
                  <c:v>48.451117226120601</c:v>
                </c:pt>
                <c:pt idx="173320">
                  <c:v>48.451218460578801</c:v>
                </c:pt>
                <c:pt idx="173321">
                  <c:v>48.451319694713</c:v>
                </c:pt>
                <c:pt idx="173322">
                  <c:v>48.451420928523198</c:v>
                </c:pt>
                <c:pt idx="173323">
                  <c:v>48.451522162009397</c:v>
                </c:pt>
                <c:pt idx="173324">
                  <c:v>48.451623395171502</c:v>
                </c:pt>
                <c:pt idx="173325">
                  <c:v>48.451724628009501</c:v>
                </c:pt>
                <c:pt idx="173326">
                  <c:v>48.451825860523599</c:v>
                </c:pt>
                <c:pt idx="173327">
                  <c:v>48.451927092713603</c:v>
                </c:pt>
                <c:pt idx="173328">
                  <c:v>48.452028324579501</c:v>
                </c:pt>
                <c:pt idx="173329">
                  <c:v>48.452129556121399</c:v>
                </c:pt>
                <c:pt idx="173330">
                  <c:v>48.452230787339303</c:v>
                </c:pt>
                <c:pt idx="173331">
                  <c:v>48.4523320182332</c:v>
                </c:pt>
                <c:pt idx="173332">
                  <c:v>48.452433248802997</c:v>
                </c:pt>
                <c:pt idx="173333">
                  <c:v>48.452534479048801</c:v>
                </c:pt>
                <c:pt idx="173334">
                  <c:v>48.452635708970597</c:v>
                </c:pt>
                <c:pt idx="173335">
                  <c:v>48.4527369385683</c:v>
                </c:pt>
                <c:pt idx="173336">
                  <c:v>48.452838167842003</c:v>
                </c:pt>
                <c:pt idx="173337">
                  <c:v>48.452939396791699</c:v>
                </c:pt>
                <c:pt idx="173338">
                  <c:v>48.453040625417401</c:v>
                </c:pt>
                <c:pt idx="173339">
                  <c:v>48.453141853719004</c:v>
                </c:pt>
                <c:pt idx="173340">
                  <c:v>48.453243081696598</c:v>
                </c:pt>
                <c:pt idx="173341">
                  <c:v>48.4533443093502</c:v>
                </c:pt>
                <c:pt idx="173342">
                  <c:v>48.453445536679801</c:v>
                </c:pt>
                <c:pt idx="173343">
                  <c:v>48.453546763685402</c:v>
                </c:pt>
                <c:pt idx="173344">
                  <c:v>48.453647990366903</c:v>
                </c:pt>
                <c:pt idx="173345">
                  <c:v>48.453749216724397</c:v>
                </c:pt>
                <c:pt idx="173346">
                  <c:v>48.453850442757897</c:v>
                </c:pt>
                <c:pt idx="173347">
                  <c:v>48.453951668467397</c:v>
                </c:pt>
                <c:pt idx="173348">
                  <c:v>48.454052893852896</c:v>
                </c:pt>
                <c:pt idx="173349">
                  <c:v>48.454154118914303</c:v>
                </c:pt>
                <c:pt idx="173350">
                  <c:v>48.454255343651802</c:v>
                </c:pt>
                <c:pt idx="173351">
                  <c:v>48.454356568065201</c:v>
                </c:pt>
                <c:pt idx="173352">
                  <c:v>48.454457792154599</c:v>
                </c:pt>
                <c:pt idx="173353">
                  <c:v>48.454559015919997</c:v>
                </c:pt>
                <c:pt idx="173354">
                  <c:v>48.454660239361402</c:v>
                </c:pt>
                <c:pt idx="173355">
                  <c:v>48.4547614624788</c:v>
                </c:pt>
                <c:pt idx="173356">
                  <c:v>48.454862685272197</c:v>
                </c:pt>
                <c:pt idx="173357">
                  <c:v>48.4549639077416</c:v>
                </c:pt>
                <c:pt idx="173358">
                  <c:v>48.455065129886997</c:v>
                </c:pt>
                <c:pt idx="173359">
                  <c:v>48.455166351708399</c:v>
                </c:pt>
                <c:pt idx="173360">
                  <c:v>48.455267573205802</c:v>
                </c:pt>
                <c:pt idx="173361">
                  <c:v>48.455368794379098</c:v>
                </c:pt>
                <c:pt idx="173362">
                  <c:v>48.455470015228499</c:v>
                </c:pt>
                <c:pt idx="173363">
                  <c:v>48.455571235753901</c:v>
                </c:pt>
                <c:pt idx="173364">
                  <c:v>48.455672455955302</c:v>
                </c:pt>
                <c:pt idx="173365">
                  <c:v>48.455773675832603</c:v>
                </c:pt>
                <c:pt idx="173366">
                  <c:v>48.455874895386003</c:v>
                </c:pt>
                <c:pt idx="173367">
                  <c:v>48.455976114615403</c:v>
                </c:pt>
                <c:pt idx="173368">
                  <c:v>48.456077333520803</c:v>
                </c:pt>
                <c:pt idx="173369">
                  <c:v>48.456178552102202</c:v>
                </c:pt>
                <c:pt idx="173370">
                  <c:v>48.4562797703596</c:v>
                </c:pt>
                <c:pt idx="173371">
                  <c:v>48.456380988293098</c:v>
                </c:pt>
                <c:pt idx="173372">
                  <c:v>48.456482205902503</c:v>
                </c:pt>
                <c:pt idx="173373">
                  <c:v>48.456583423188</c:v>
                </c:pt>
                <c:pt idx="173374">
                  <c:v>48.456684640149398</c:v>
                </c:pt>
                <c:pt idx="173375">
                  <c:v>48.456785856786901</c:v>
                </c:pt>
                <c:pt idx="173376">
                  <c:v>48.456887073100397</c:v>
                </c:pt>
                <c:pt idx="173377">
                  <c:v>48.4569882890899</c:v>
                </c:pt>
                <c:pt idx="173378">
                  <c:v>48.457089504755402</c:v>
                </c:pt>
                <c:pt idx="173379">
                  <c:v>48.457190720096897</c:v>
                </c:pt>
                <c:pt idx="173380">
                  <c:v>48.457291935114498</c:v>
                </c:pt>
                <c:pt idx="173381">
                  <c:v>48.457393149808098</c:v>
                </c:pt>
                <c:pt idx="173382">
                  <c:v>48.457494364177599</c:v>
                </c:pt>
                <c:pt idx="173383">
                  <c:v>48.457595578223298</c:v>
                </c:pt>
                <c:pt idx="173384">
                  <c:v>48.457696791944898</c:v>
                </c:pt>
                <c:pt idx="173385">
                  <c:v>48.457798005342603</c:v>
                </c:pt>
                <c:pt idx="173386">
                  <c:v>48.457899218416301</c:v>
                </c:pt>
                <c:pt idx="173387">
                  <c:v>48.458000431165999</c:v>
                </c:pt>
                <c:pt idx="173388">
                  <c:v>48.458101643591696</c:v>
                </c:pt>
                <c:pt idx="173389">
                  <c:v>48.4582028556935</c:v>
                </c:pt>
                <c:pt idx="173390">
                  <c:v>48.458304067471303</c:v>
                </c:pt>
                <c:pt idx="173391">
                  <c:v>48.458405278925099</c:v>
                </c:pt>
                <c:pt idx="173392">
                  <c:v>48.458506490055001</c:v>
                </c:pt>
                <c:pt idx="173393">
                  <c:v>48.458607700860902</c:v>
                </c:pt>
                <c:pt idx="173394">
                  <c:v>48.458708911342796</c:v>
                </c:pt>
                <c:pt idx="173395">
                  <c:v>48.458810121500797</c:v>
                </c:pt>
                <c:pt idx="173396">
                  <c:v>48.458911331334697</c:v>
                </c:pt>
                <c:pt idx="173397">
                  <c:v>48.459012540844803</c:v>
                </c:pt>
                <c:pt idx="173398">
                  <c:v>48.459113750030802</c:v>
                </c:pt>
                <c:pt idx="173399">
                  <c:v>48.459214958893</c:v>
                </c:pt>
                <c:pt idx="173400">
                  <c:v>48.459316167431098</c:v>
                </c:pt>
                <c:pt idx="173401">
                  <c:v>48.459417375645302</c:v>
                </c:pt>
                <c:pt idx="173402">
                  <c:v>48.459518583535498</c:v>
                </c:pt>
                <c:pt idx="173403">
                  <c:v>48.459619791101801</c:v>
                </c:pt>
                <c:pt idx="173404">
                  <c:v>48.459720998344103</c:v>
                </c:pt>
                <c:pt idx="173405">
                  <c:v>48.459822205262498</c:v>
                </c:pt>
                <c:pt idx="173406">
                  <c:v>48.459923411856899</c:v>
                </c:pt>
                <c:pt idx="173407">
                  <c:v>48.460024618127299</c:v>
                </c:pt>
                <c:pt idx="173408">
                  <c:v>48.460125824073799</c:v>
                </c:pt>
                <c:pt idx="173409">
                  <c:v>48.460227029696398</c:v>
                </c:pt>
                <c:pt idx="173410">
                  <c:v>48.460328234995004</c:v>
                </c:pt>
                <c:pt idx="173411">
                  <c:v>48.460429439969602</c:v>
                </c:pt>
                <c:pt idx="173412">
                  <c:v>48.460530644620299</c:v>
                </c:pt>
                <c:pt idx="173413">
                  <c:v>48.460631848947102</c:v>
                </c:pt>
                <c:pt idx="173414">
                  <c:v>48.460733052949898</c:v>
                </c:pt>
                <c:pt idx="173415">
                  <c:v>48.460834256628701</c:v>
                </c:pt>
                <c:pt idx="173416">
                  <c:v>48.460935459983702</c:v>
                </c:pt>
                <c:pt idx="173417">
                  <c:v>48.461036663014603</c:v>
                </c:pt>
                <c:pt idx="173418">
                  <c:v>48.461137865721703</c:v>
                </c:pt>
                <c:pt idx="173419">
                  <c:v>48.461239068104803</c:v>
                </c:pt>
                <c:pt idx="173420">
                  <c:v>48.461340270163902</c:v>
                </c:pt>
                <c:pt idx="173421">
                  <c:v>48.4614414718991</c:v>
                </c:pt>
                <c:pt idx="173422">
                  <c:v>48.461542673310397</c:v>
                </c:pt>
                <c:pt idx="173423">
                  <c:v>48.461643874397701</c:v>
                </c:pt>
                <c:pt idx="173424">
                  <c:v>48.461745075161097</c:v>
                </c:pt>
                <c:pt idx="173425">
                  <c:v>48.4618462756006</c:v>
                </c:pt>
                <c:pt idx="173426">
                  <c:v>48.461947475716201</c:v>
                </c:pt>
                <c:pt idx="173427">
                  <c:v>48.462048675507802</c:v>
                </c:pt>
                <c:pt idx="173428">
                  <c:v>48.462149874975402</c:v>
                </c:pt>
                <c:pt idx="173429">
                  <c:v>48.462251074119202</c:v>
                </c:pt>
                <c:pt idx="173430">
                  <c:v>48.462352272939</c:v>
                </c:pt>
                <c:pt idx="173431">
                  <c:v>48.462453471434898</c:v>
                </c:pt>
                <c:pt idx="173432">
                  <c:v>48.462554669606803</c:v>
                </c:pt>
                <c:pt idx="173433">
                  <c:v>48.462655867454899</c:v>
                </c:pt>
                <c:pt idx="173434">
                  <c:v>48.462757064979002</c:v>
                </c:pt>
                <c:pt idx="173435">
                  <c:v>48.462858262179097</c:v>
                </c:pt>
                <c:pt idx="173436">
                  <c:v>48.462959459055398</c:v>
                </c:pt>
                <c:pt idx="173437">
                  <c:v>48.463060655607698</c:v>
                </c:pt>
                <c:pt idx="173438">
                  <c:v>48.463161851836198</c:v>
                </c:pt>
                <c:pt idx="173439">
                  <c:v>48.463263047740597</c:v>
                </c:pt>
                <c:pt idx="173440">
                  <c:v>48.463364243321202</c:v>
                </c:pt>
                <c:pt idx="173441">
                  <c:v>48.463465438577899</c:v>
                </c:pt>
                <c:pt idx="173442">
                  <c:v>48.463566633510602</c:v>
                </c:pt>
                <c:pt idx="173443">
                  <c:v>48.463667828119398</c:v>
                </c:pt>
                <c:pt idx="173444">
                  <c:v>48.463769022404399</c:v>
                </c:pt>
                <c:pt idx="173445">
                  <c:v>48.463870216365301</c:v>
                </c:pt>
                <c:pt idx="173446">
                  <c:v>48.463971410002401</c:v>
                </c:pt>
                <c:pt idx="173447">
                  <c:v>48.4640726033156</c:v>
                </c:pt>
                <c:pt idx="173448">
                  <c:v>48.464173796304898</c:v>
                </c:pt>
                <c:pt idx="173449">
                  <c:v>48.464274988970203</c:v>
                </c:pt>
                <c:pt idx="173450">
                  <c:v>48.4643761813116</c:v>
                </c:pt>
                <c:pt idx="173451">
                  <c:v>48.464477373329203</c:v>
                </c:pt>
                <c:pt idx="173452">
                  <c:v>48.464578565022798</c:v>
                </c:pt>
                <c:pt idx="173453">
                  <c:v>48.464679756392499</c:v>
                </c:pt>
                <c:pt idx="173454">
                  <c:v>48.4647809474383</c:v>
                </c:pt>
                <c:pt idx="173455">
                  <c:v>48.464882138160299</c:v>
                </c:pt>
                <c:pt idx="173456">
                  <c:v>48.464983328558297</c:v>
                </c:pt>
                <c:pt idx="173457">
                  <c:v>48.465084518632402</c:v>
                </c:pt>
                <c:pt idx="173458">
                  <c:v>48.465185708382599</c:v>
                </c:pt>
                <c:pt idx="173459">
                  <c:v>48.465286897808902</c:v>
                </c:pt>
                <c:pt idx="173460">
                  <c:v>48.465388086911297</c:v>
                </c:pt>
                <c:pt idx="173461">
                  <c:v>48.465489275689798</c:v>
                </c:pt>
                <c:pt idx="173462">
                  <c:v>48.465590464144398</c:v>
                </c:pt>
                <c:pt idx="173463">
                  <c:v>48.465691652275197</c:v>
                </c:pt>
                <c:pt idx="173464">
                  <c:v>48.465792840082003</c:v>
                </c:pt>
                <c:pt idx="173465">
                  <c:v>48.4658940275649</c:v>
                </c:pt>
                <c:pt idx="173466">
                  <c:v>48.465995214724003</c:v>
                </c:pt>
                <c:pt idx="173467">
                  <c:v>48.466096401559099</c:v>
                </c:pt>
                <c:pt idx="173468">
                  <c:v>48.466197588070401</c:v>
                </c:pt>
                <c:pt idx="173469">
                  <c:v>48.466298774257702</c:v>
                </c:pt>
                <c:pt idx="173470">
                  <c:v>48.466399960121201</c:v>
                </c:pt>
                <c:pt idx="173471">
                  <c:v>48.4665011456608</c:v>
                </c:pt>
                <c:pt idx="173472">
                  <c:v>48.466602330876498</c:v>
                </c:pt>
                <c:pt idx="173473">
                  <c:v>48.466703515768401</c:v>
                </c:pt>
                <c:pt idx="173474">
                  <c:v>48.466804700336297</c:v>
                </c:pt>
                <c:pt idx="173475">
                  <c:v>48.466905884580399</c:v>
                </c:pt>
                <c:pt idx="173476">
                  <c:v>48.4670070685006</c:v>
                </c:pt>
                <c:pt idx="173477">
                  <c:v>48.467108252096899</c:v>
                </c:pt>
                <c:pt idx="173478">
                  <c:v>48.467209435369298</c:v>
                </c:pt>
                <c:pt idx="173479">
                  <c:v>48.467310618317804</c:v>
                </c:pt>
                <c:pt idx="173480">
                  <c:v>48.4674118009425</c:v>
                </c:pt>
                <c:pt idx="173481">
                  <c:v>48.467512983243303</c:v>
                </c:pt>
                <c:pt idx="173482">
                  <c:v>48.467614165220198</c:v>
                </c:pt>
                <c:pt idx="173483">
                  <c:v>48.467715346873199</c:v>
                </c:pt>
                <c:pt idx="173484">
                  <c:v>48.467816528202398</c:v>
                </c:pt>
                <c:pt idx="173485">
                  <c:v>48.467917709207697</c:v>
                </c:pt>
                <c:pt idx="173486">
                  <c:v>48.468018889889102</c:v>
                </c:pt>
                <c:pt idx="173487">
                  <c:v>48.468120070246599</c:v>
                </c:pt>
                <c:pt idx="173488">
                  <c:v>48.468221250280301</c:v>
                </c:pt>
                <c:pt idx="173489">
                  <c:v>48.468322429990103</c:v>
                </c:pt>
                <c:pt idx="173490">
                  <c:v>48.468423609376103</c:v>
                </c:pt>
                <c:pt idx="173491">
                  <c:v>48.468524788438103</c:v>
                </c:pt>
                <c:pt idx="173492">
                  <c:v>48.468625967176301</c:v>
                </c:pt>
                <c:pt idx="173493">
                  <c:v>48.468727145590698</c:v>
                </c:pt>
                <c:pt idx="173494">
                  <c:v>48.468828323681201</c:v>
                </c:pt>
                <c:pt idx="173495">
                  <c:v>48.468929501447803</c:v>
                </c:pt>
                <c:pt idx="173496">
                  <c:v>48.469030678890597</c:v>
                </c:pt>
                <c:pt idx="173497">
                  <c:v>48.469131856009497</c:v>
                </c:pt>
                <c:pt idx="173498">
                  <c:v>48.469233032804503</c:v>
                </c:pt>
                <c:pt idx="173499">
                  <c:v>48.469334209275701</c:v>
                </c:pt>
                <c:pt idx="173500">
                  <c:v>48.469435385422997</c:v>
                </c:pt>
                <c:pt idx="173501">
                  <c:v>48.4695365612465</c:v>
                </c:pt>
                <c:pt idx="173502">
                  <c:v>48.469637736746101</c:v>
                </c:pt>
                <c:pt idx="173503">
                  <c:v>48.469738911921901</c:v>
                </c:pt>
                <c:pt idx="173504">
                  <c:v>48.4698400867738</c:v>
                </c:pt>
                <c:pt idx="173505">
                  <c:v>48.469941261301798</c:v>
                </c:pt>
                <c:pt idx="173506">
                  <c:v>48.470042435506002</c:v>
                </c:pt>
                <c:pt idx="173507">
                  <c:v>48.470143609386398</c:v>
                </c:pt>
                <c:pt idx="173508">
                  <c:v>48.470244782942899</c:v>
                </c:pt>
                <c:pt idx="173509">
                  <c:v>48.470345956175599</c:v>
                </c:pt>
                <c:pt idx="173510">
                  <c:v>48.470447129084398</c:v>
                </c:pt>
                <c:pt idx="173511">
                  <c:v>48.470548301669403</c:v>
                </c:pt>
                <c:pt idx="173512">
                  <c:v>48.4706494739305</c:v>
                </c:pt>
                <c:pt idx="173513">
                  <c:v>48.470750645867803</c:v>
                </c:pt>
                <c:pt idx="173514">
                  <c:v>48.470851817481197</c:v>
                </c:pt>
                <c:pt idx="173515">
                  <c:v>48.470952988770797</c:v>
                </c:pt>
                <c:pt idx="173516">
                  <c:v>48.471054159736603</c:v>
                </c:pt>
                <c:pt idx="173517">
                  <c:v>48.471155330378501</c:v>
                </c:pt>
                <c:pt idx="173518">
                  <c:v>48.471256500696597</c:v>
                </c:pt>
                <c:pt idx="173519">
                  <c:v>48.4713576706908</c:v>
                </c:pt>
                <c:pt idx="173520">
                  <c:v>48.471458840361201</c:v>
                </c:pt>
                <c:pt idx="173521">
                  <c:v>48.471560009707801</c:v>
                </c:pt>
                <c:pt idx="173522">
                  <c:v>48.4716611787305</c:v>
                </c:pt>
                <c:pt idx="173523">
                  <c:v>48.471762347429397</c:v>
                </c:pt>
                <c:pt idx="173524">
                  <c:v>48.4718635158045</c:v>
                </c:pt>
                <c:pt idx="173525">
                  <c:v>48.471964683855802</c:v>
                </c:pt>
                <c:pt idx="173526">
                  <c:v>48.472065851583203</c:v>
                </c:pt>
                <c:pt idx="173527">
                  <c:v>48.472167018986802</c:v>
                </c:pt>
                <c:pt idx="173528">
                  <c:v>48.472268186066501</c:v>
                </c:pt>
                <c:pt idx="173529">
                  <c:v>48.472369352822398</c:v>
                </c:pt>
                <c:pt idx="173530">
                  <c:v>48.4724705192545</c:v>
                </c:pt>
                <c:pt idx="173531">
                  <c:v>48.472571685362801</c:v>
                </c:pt>
                <c:pt idx="173532">
                  <c:v>48.472672851147301</c:v>
                </c:pt>
                <c:pt idx="173533">
                  <c:v>48.4727740166079</c:v>
                </c:pt>
                <c:pt idx="173534">
                  <c:v>48.472875181744698</c:v>
                </c:pt>
                <c:pt idx="173535">
                  <c:v>48.472976346557701</c:v>
                </c:pt>
                <c:pt idx="173536">
                  <c:v>48.473077511046903</c:v>
                </c:pt>
                <c:pt idx="173537">
                  <c:v>48.473178675212203</c:v>
                </c:pt>
                <c:pt idx="173538">
                  <c:v>48.473279839053802</c:v>
                </c:pt>
                <c:pt idx="173539">
                  <c:v>48.4733810025715</c:v>
                </c:pt>
                <c:pt idx="173540">
                  <c:v>48.473482165765397</c:v>
                </c:pt>
                <c:pt idx="173541">
                  <c:v>48.473583328635499</c:v>
                </c:pt>
                <c:pt idx="173542">
                  <c:v>48.4736844911818</c:v>
                </c:pt>
                <c:pt idx="173543">
                  <c:v>48.4737856534042</c:v>
                </c:pt>
                <c:pt idx="173544">
                  <c:v>48.473886815302897</c:v>
                </c:pt>
                <c:pt idx="173545">
                  <c:v>48.473987976877702</c:v>
                </c:pt>
                <c:pt idx="173546">
                  <c:v>48.474089138128697</c:v>
                </c:pt>
                <c:pt idx="173547">
                  <c:v>48.474190299055998</c:v>
                </c:pt>
                <c:pt idx="173548">
                  <c:v>48.474291459659398</c:v>
                </c:pt>
                <c:pt idx="173549">
                  <c:v>48.474392619939003</c:v>
                </c:pt>
                <c:pt idx="173550">
                  <c:v>48.4744937798948</c:v>
                </c:pt>
                <c:pt idx="173551">
                  <c:v>48.474594939526803</c:v>
                </c:pt>
                <c:pt idx="173552">
                  <c:v>48.474696098834997</c:v>
                </c:pt>
                <c:pt idx="173553">
                  <c:v>48.474797257819397</c:v>
                </c:pt>
                <c:pt idx="173554">
                  <c:v>48.474898416480002</c:v>
                </c:pt>
                <c:pt idx="173555">
                  <c:v>48.474999574816799</c:v>
                </c:pt>
                <c:pt idx="173556">
                  <c:v>48.475100732829802</c:v>
                </c:pt>
                <c:pt idx="173557">
                  <c:v>48.475201890519003</c:v>
                </c:pt>
                <c:pt idx="173558">
                  <c:v>48.475303047884402</c:v>
                </c:pt>
                <c:pt idx="173559">
                  <c:v>48.475404204926001</c:v>
                </c:pt>
                <c:pt idx="173560">
                  <c:v>48.475505361643798</c:v>
                </c:pt>
                <c:pt idx="173561">
                  <c:v>48.4756065180378</c:v>
                </c:pt>
                <c:pt idx="173562">
                  <c:v>48.475707674108101</c:v>
                </c:pt>
                <c:pt idx="173563">
                  <c:v>48.4758088298545</c:v>
                </c:pt>
                <c:pt idx="173564">
                  <c:v>48.475909985277099</c:v>
                </c:pt>
                <c:pt idx="173565">
                  <c:v>48.476011140376002</c:v>
                </c:pt>
                <c:pt idx="173566">
                  <c:v>48.476112295151097</c:v>
                </c:pt>
                <c:pt idx="173567">
                  <c:v>48.476213449602298</c:v>
                </c:pt>
                <c:pt idx="173568">
                  <c:v>48.476314603729797</c:v>
                </c:pt>
                <c:pt idx="173569">
                  <c:v>48.476415757533502</c:v>
                </c:pt>
                <c:pt idx="173570">
                  <c:v>48.476516911013498</c:v>
                </c:pt>
                <c:pt idx="173571">
                  <c:v>48.4766180641696</c:v>
                </c:pt>
                <c:pt idx="173572">
                  <c:v>48.476719217002</c:v>
                </c:pt>
                <c:pt idx="173573">
                  <c:v>48.476820369510499</c:v>
                </c:pt>
                <c:pt idx="173574">
                  <c:v>48.476921521695303</c:v>
                </c:pt>
                <c:pt idx="173575">
                  <c:v>48.477022673556299</c:v>
                </c:pt>
                <c:pt idx="173576">
                  <c:v>48.477123825093599</c:v>
                </c:pt>
                <c:pt idx="173577">
                  <c:v>48.477224976306999</c:v>
                </c:pt>
                <c:pt idx="173578">
                  <c:v>48.477326127196697</c:v>
                </c:pt>
                <c:pt idx="173579">
                  <c:v>48.477427277762601</c:v>
                </c:pt>
                <c:pt idx="173580">
                  <c:v>48.477528428004803</c:v>
                </c:pt>
                <c:pt idx="173581">
                  <c:v>48.477629577923103</c:v>
                </c:pt>
                <c:pt idx="173582">
                  <c:v>48.477730727517702</c:v>
                </c:pt>
                <c:pt idx="173583">
                  <c:v>48.4778318767885</c:v>
                </c:pt>
                <c:pt idx="173584">
                  <c:v>48.477933025735602</c:v>
                </c:pt>
                <c:pt idx="173585">
                  <c:v>48.478034174358903</c:v>
                </c:pt>
                <c:pt idx="173586">
                  <c:v>48.478135322658403</c:v>
                </c:pt>
                <c:pt idx="173587">
                  <c:v>48.478236470634101</c:v>
                </c:pt>
                <c:pt idx="173588">
                  <c:v>48.478337618286098</c:v>
                </c:pt>
                <c:pt idx="173589">
                  <c:v>48.4784387656143</c:v>
                </c:pt>
                <c:pt idx="173590">
                  <c:v>48.4785399126188</c:v>
                </c:pt>
                <c:pt idx="173591">
                  <c:v>48.478641059299498</c:v>
                </c:pt>
                <c:pt idx="173592">
                  <c:v>48.478742205656403</c:v>
                </c:pt>
                <c:pt idx="173593">
                  <c:v>48.478843351689598</c:v>
                </c:pt>
                <c:pt idx="173594">
                  <c:v>48.478944497398999</c:v>
                </c:pt>
                <c:pt idx="173595">
                  <c:v>48.479045642784598</c:v>
                </c:pt>
                <c:pt idx="173596">
                  <c:v>48.479146787846503</c:v>
                </c:pt>
                <c:pt idx="173597">
                  <c:v>48.479247932584698</c:v>
                </c:pt>
                <c:pt idx="173598">
                  <c:v>48.4793490769991</c:v>
                </c:pt>
                <c:pt idx="173599">
                  <c:v>48.479450221089699</c:v>
                </c:pt>
                <c:pt idx="173600">
                  <c:v>48.479551364856597</c:v>
                </c:pt>
                <c:pt idx="173601">
                  <c:v>48.479652508299701</c:v>
                </c:pt>
                <c:pt idx="173602">
                  <c:v>48.479753651419102</c:v>
                </c:pt>
                <c:pt idx="173603">
                  <c:v>48.479854794214702</c:v>
                </c:pt>
                <c:pt idx="173604">
                  <c:v>48.479955936686501</c:v>
                </c:pt>
                <c:pt idx="173605">
                  <c:v>48.480057078834697</c:v>
                </c:pt>
                <c:pt idx="173606">
                  <c:v>48.480158220659099</c:v>
                </c:pt>
                <c:pt idx="173607">
                  <c:v>48.4802593621597</c:v>
                </c:pt>
                <c:pt idx="173608">
                  <c:v>48.480360503336598</c:v>
                </c:pt>
                <c:pt idx="173609">
                  <c:v>48.480461644189702</c:v>
                </c:pt>
                <c:pt idx="173610">
                  <c:v>48.480562784719098</c:v>
                </c:pt>
                <c:pt idx="173611">
                  <c:v>48.480663924924798</c:v>
                </c:pt>
                <c:pt idx="173612">
                  <c:v>48.480765064806697</c:v>
                </c:pt>
                <c:pt idx="173613">
                  <c:v>48.480866204364901</c:v>
                </c:pt>
                <c:pt idx="173614">
                  <c:v>48.480967343599303</c:v>
                </c:pt>
                <c:pt idx="173615">
                  <c:v>48.481068482509997</c:v>
                </c:pt>
                <c:pt idx="173616">
                  <c:v>48.481169621097003</c:v>
                </c:pt>
                <c:pt idx="173617">
                  <c:v>48.4812707593602</c:v>
                </c:pt>
                <c:pt idx="173618">
                  <c:v>48.481371897299702</c:v>
                </c:pt>
                <c:pt idx="173619">
                  <c:v>48.481473034915403</c:v>
                </c:pt>
                <c:pt idx="173620">
                  <c:v>48.481574172207502</c:v>
                </c:pt>
                <c:pt idx="173621">
                  <c:v>48.481675309175799</c:v>
                </c:pt>
                <c:pt idx="173622">
                  <c:v>48.481776445820302</c:v>
                </c:pt>
                <c:pt idx="173623">
                  <c:v>48.481877582141202</c:v>
                </c:pt>
                <c:pt idx="173624">
                  <c:v>48.481978718138301</c:v>
                </c:pt>
                <c:pt idx="173625">
                  <c:v>48.482079853811697</c:v>
                </c:pt>
                <c:pt idx="173626">
                  <c:v>48.4821809891613</c:v>
                </c:pt>
                <c:pt idx="173627">
                  <c:v>48.482282124187201</c:v>
                </c:pt>
                <c:pt idx="173628">
                  <c:v>48.482383258889499</c:v>
                </c:pt>
                <c:pt idx="173629">
                  <c:v>48.482484393267903</c:v>
                </c:pt>
                <c:pt idx="173630">
                  <c:v>48.482585527322698</c:v>
                </c:pt>
                <c:pt idx="173631">
                  <c:v>48.482686661053698</c:v>
                </c:pt>
                <c:pt idx="173632">
                  <c:v>48.482787794460997</c:v>
                </c:pt>
                <c:pt idx="173633">
                  <c:v>48.4828889275446</c:v>
                </c:pt>
                <c:pt idx="173634">
                  <c:v>48.482990060304502</c:v>
                </c:pt>
                <c:pt idx="173635">
                  <c:v>48.483091192740702</c:v>
                </c:pt>
                <c:pt idx="173636">
                  <c:v>48.483192324853199</c:v>
                </c:pt>
                <c:pt idx="173637">
                  <c:v>48.483293456641903</c:v>
                </c:pt>
                <c:pt idx="173638">
                  <c:v>48.483394588106897</c:v>
                </c:pt>
                <c:pt idx="173639">
                  <c:v>48.483495719248197</c:v>
                </c:pt>
                <c:pt idx="173640">
                  <c:v>48.483596850065801</c:v>
                </c:pt>
                <c:pt idx="173641">
                  <c:v>48.483697980559697</c:v>
                </c:pt>
                <c:pt idx="173642">
                  <c:v>48.483799110729898</c:v>
                </c:pt>
                <c:pt idx="173643">
                  <c:v>48.483900240576297</c:v>
                </c:pt>
                <c:pt idx="173644">
                  <c:v>48.484001370099101</c:v>
                </c:pt>
                <c:pt idx="173645">
                  <c:v>48.484102499298103</c:v>
                </c:pt>
                <c:pt idx="173646">
                  <c:v>48.484203628173503</c:v>
                </c:pt>
                <c:pt idx="173647">
                  <c:v>48.484304756725102</c:v>
                </c:pt>
                <c:pt idx="173648">
                  <c:v>48.484405884953098</c:v>
                </c:pt>
                <c:pt idx="173649">
                  <c:v>48.4845070128573</c:v>
                </c:pt>
                <c:pt idx="173650">
                  <c:v>48.4846081404378</c:v>
                </c:pt>
                <c:pt idx="173651">
                  <c:v>48.484709267694697</c:v>
                </c:pt>
                <c:pt idx="173652">
                  <c:v>48.4848103946278</c:v>
                </c:pt>
                <c:pt idx="173653">
                  <c:v>48.484911521237201</c:v>
                </c:pt>
                <c:pt idx="173654">
                  <c:v>48.485012647523</c:v>
                </c:pt>
                <c:pt idx="173655">
                  <c:v>48.485113773484997</c:v>
                </c:pt>
                <c:pt idx="173656">
                  <c:v>48.485214899123399</c:v>
                </c:pt>
                <c:pt idx="173657">
                  <c:v>48.485316024437999</c:v>
                </c:pt>
                <c:pt idx="173658">
                  <c:v>48.485417149428997</c:v>
                </c:pt>
                <c:pt idx="173659">
                  <c:v>48.4855182740963</c:v>
                </c:pt>
                <c:pt idx="173660">
                  <c:v>48.485619398439802</c:v>
                </c:pt>
                <c:pt idx="173661">
                  <c:v>48.485720522459701</c:v>
                </c:pt>
                <c:pt idx="173662">
                  <c:v>48.485821646155898</c:v>
                </c:pt>
                <c:pt idx="173663">
                  <c:v>48.485922769528401</c:v>
                </c:pt>
                <c:pt idx="173664">
                  <c:v>48.4860238925773</c:v>
                </c:pt>
                <c:pt idx="173665">
                  <c:v>48.486125015302399</c:v>
                </c:pt>
                <c:pt idx="173666">
                  <c:v>48.486226137703802</c:v>
                </c:pt>
                <c:pt idx="173667">
                  <c:v>48.486327259781604</c:v>
                </c:pt>
                <c:pt idx="173668">
                  <c:v>48.486428381535703</c:v>
                </c:pt>
                <c:pt idx="173669">
                  <c:v>48.4865295029661</c:v>
                </c:pt>
                <c:pt idx="173670">
                  <c:v>48.486630624072802</c:v>
                </c:pt>
                <c:pt idx="173671">
                  <c:v>48.486731744855902</c:v>
                </c:pt>
                <c:pt idx="173672">
                  <c:v>48.486832865315201</c:v>
                </c:pt>
                <c:pt idx="173673">
                  <c:v>48.486933985450897</c:v>
                </c:pt>
                <c:pt idx="173674">
                  <c:v>48.487035105262898</c:v>
                </c:pt>
                <c:pt idx="173675">
                  <c:v>48.487136224751303</c:v>
                </c:pt>
                <c:pt idx="173676">
                  <c:v>48.487237343915901</c:v>
                </c:pt>
                <c:pt idx="173677">
                  <c:v>48.487338462756902</c:v>
                </c:pt>
                <c:pt idx="173678">
                  <c:v>48.487439581274202</c:v>
                </c:pt>
                <c:pt idx="173679">
                  <c:v>48.4875406994679</c:v>
                </c:pt>
                <c:pt idx="173680">
                  <c:v>48.487641817337902</c:v>
                </c:pt>
                <c:pt idx="173681">
                  <c:v>48.487742934884203</c:v>
                </c:pt>
                <c:pt idx="173682">
                  <c:v>48.487844052106801</c:v>
                </c:pt>
                <c:pt idx="173683">
                  <c:v>48.487945169005798</c:v>
                </c:pt>
                <c:pt idx="173684">
                  <c:v>48.488046285581099</c:v>
                </c:pt>
                <c:pt idx="173685">
                  <c:v>48.488147401832698</c:v>
                </c:pt>
                <c:pt idx="173686">
                  <c:v>48.488248517760702</c:v>
                </c:pt>
                <c:pt idx="173687">
                  <c:v>48.488349633364997</c:v>
                </c:pt>
                <c:pt idx="173688">
                  <c:v>48.488450748645697</c:v>
                </c:pt>
                <c:pt idx="173689">
                  <c:v>48.488551863602602</c:v>
                </c:pt>
                <c:pt idx="173690">
                  <c:v>48.488652978235997</c:v>
                </c:pt>
                <c:pt idx="173691">
                  <c:v>48.488754092545598</c:v>
                </c:pt>
                <c:pt idx="173692">
                  <c:v>48.488855206531603</c:v>
                </c:pt>
                <c:pt idx="173693">
                  <c:v>48.488956320193999</c:v>
                </c:pt>
                <c:pt idx="173694">
                  <c:v>48.4890574335327</c:v>
                </c:pt>
                <c:pt idx="173695">
                  <c:v>48.489158546547699</c:v>
                </c:pt>
                <c:pt idx="173696">
                  <c:v>48.489259659239103</c:v>
                </c:pt>
                <c:pt idx="173697">
                  <c:v>48.489360771606897</c:v>
                </c:pt>
                <c:pt idx="173698">
                  <c:v>48.489461883651003</c:v>
                </c:pt>
                <c:pt idx="173699">
                  <c:v>48.489562995371401</c:v>
                </c:pt>
                <c:pt idx="173700">
                  <c:v>48.489664106768203</c:v>
                </c:pt>
                <c:pt idx="173701">
                  <c:v>48.489765217841303</c:v>
                </c:pt>
                <c:pt idx="173702">
                  <c:v>48.4898663285908</c:v>
                </c:pt>
                <c:pt idx="173703">
                  <c:v>48.489967439016702</c:v>
                </c:pt>
                <c:pt idx="173704">
                  <c:v>48.490068549118902</c:v>
                </c:pt>
                <c:pt idx="173705">
                  <c:v>48.4901696588974</c:v>
                </c:pt>
                <c:pt idx="173706">
                  <c:v>48.490270768352303</c:v>
                </c:pt>
                <c:pt idx="173707">
                  <c:v>48.490371877483597</c:v>
                </c:pt>
                <c:pt idx="173708">
                  <c:v>48.490472986291202</c:v>
                </c:pt>
                <c:pt idx="173709">
                  <c:v>48.490574094775198</c:v>
                </c:pt>
                <c:pt idx="173710">
                  <c:v>48.490675202935499</c:v>
                </c:pt>
                <c:pt idx="173711">
                  <c:v>48.490776310772198</c:v>
                </c:pt>
                <c:pt idx="173712">
                  <c:v>48.490877418285301</c:v>
                </c:pt>
                <c:pt idx="173713">
                  <c:v>48.490978525474702</c:v>
                </c:pt>
                <c:pt idx="173714">
                  <c:v>48.491079632340501</c:v>
                </c:pt>
                <c:pt idx="173715">
                  <c:v>48.491180738882697</c:v>
                </c:pt>
                <c:pt idx="173716">
                  <c:v>48.491281845101298</c:v>
                </c:pt>
                <c:pt idx="173717">
                  <c:v>48.491382950996197</c:v>
                </c:pt>
                <c:pt idx="173718">
                  <c:v>48.491484056567401</c:v>
                </c:pt>
                <c:pt idx="173719">
                  <c:v>48.491585161815102</c:v>
                </c:pt>
                <c:pt idx="173720">
                  <c:v>48.491686266739102</c:v>
                </c:pt>
                <c:pt idx="173721">
                  <c:v>48.491787371339498</c:v>
                </c:pt>
                <c:pt idx="173722">
                  <c:v>48.4918884756162</c:v>
                </c:pt>
                <c:pt idx="173723">
                  <c:v>48.491989579569299</c:v>
                </c:pt>
                <c:pt idx="173724">
                  <c:v>48.492090683198803</c:v>
                </c:pt>
                <c:pt idx="173725">
                  <c:v>48.492191786504698</c:v>
                </c:pt>
                <c:pt idx="173726">
                  <c:v>48.492292889486997</c:v>
                </c:pt>
                <c:pt idx="173727">
                  <c:v>48.492393992145601</c:v>
                </c:pt>
                <c:pt idx="173728">
                  <c:v>48.492495094480603</c:v>
                </c:pt>
                <c:pt idx="173729">
                  <c:v>48.492596196492002</c:v>
                </c:pt>
                <c:pt idx="173730">
                  <c:v>48.492697298179799</c:v>
                </c:pt>
                <c:pt idx="173731">
                  <c:v>48.492798399544</c:v>
                </c:pt>
                <c:pt idx="173732">
                  <c:v>48.4928995005845</c:v>
                </c:pt>
                <c:pt idx="173733">
                  <c:v>48.493000601301397</c:v>
                </c:pt>
                <c:pt idx="173734">
                  <c:v>48.493101701694798</c:v>
                </c:pt>
                <c:pt idx="173735">
                  <c:v>48.493202801764497</c:v>
                </c:pt>
                <c:pt idx="173736">
                  <c:v>48.4933039015106</c:v>
                </c:pt>
                <c:pt idx="173737">
                  <c:v>48.493405000933002</c:v>
                </c:pt>
                <c:pt idx="173738">
                  <c:v>48.493506100031901</c:v>
                </c:pt>
                <c:pt idx="173739">
                  <c:v>48.493607198807197</c:v>
                </c:pt>
                <c:pt idx="173740">
                  <c:v>48.493708297258799</c:v>
                </c:pt>
                <c:pt idx="173741">
                  <c:v>48.493809395386798</c:v>
                </c:pt>
                <c:pt idx="173742">
                  <c:v>48.493910493191301</c:v>
                </c:pt>
                <c:pt idx="173743">
                  <c:v>48.494011590672102</c:v>
                </c:pt>
                <c:pt idx="173744">
                  <c:v>48.494112687829301</c:v>
                </c:pt>
                <c:pt idx="173745">
                  <c:v>48.494213784663003</c:v>
                </c:pt>
                <c:pt idx="173746">
                  <c:v>48.494314881172997</c:v>
                </c:pt>
                <c:pt idx="173747">
                  <c:v>48.494415977359402</c:v>
                </c:pt>
                <c:pt idx="173748">
                  <c:v>48.494517073222198</c:v>
                </c:pt>
                <c:pt idx="173749">
                  <c:v>48.494618168761498</c:v>
                </c:pt>
                <c:pt idx="173750">
                  <c:v>48.494719263977103</c:v>
                </c:pt>
                <c:pt idx="173751">
                  <c:v>48.494820358869099</c:v>
                </c:pt>
                <c:pt idx="173752">
                  <c:v>48.494921453437598</c:v>
                </c:pt>
                <c:pt idx="173753">
                  <c:v>48.495022547682403</c:v>
                </c:pt>
                <c:pt idx="173754">
                  <c:v>48.495123641603598</c:v>
                </c:pt>
                <c:pt idx="173755">
                  <c:v>48.495224735201298</c:v>
                </c:pt>
                <c:pt idx="173756">
                  <c:v>48.495325828475302</c:v>
                </c:pt>
                <c:pt idx="173757">
                  <c:v>48.495426921425803</c:v>
                </c:pt>
                <c:pt idx="173758">
                  <c:v>48.495528014052702</c:v>
                </c:pt>
                <c:pt idx="173759">
                  <c:v>48.495629106355999</c:v>
                </c:pt>
                <c:pt idx="173760">
                  <c:v>48.4957301983357</c:v>
                </c:pt>
                <c:pt idx="173761">
                  <c:v>48.495831289991798</c:v>
                </c:pt>
                <c:pt idx="173762">
                  <c:v>48.495932381324302</c:v>
                </c:pt>
                <c:pt idx="173763">
                  <c:v>48.496033472333302</c:v>
                </c:pt>
                <c:pt idx="173764">
                  <c:v>48.4961345630187</c:v>
                </c:pt>
                <c:pt idx="173765">
                  <c:v>48.496235653380403</c:v>
                </c:pt>
                <c:pt idx="173766">
                  <c:v>48.496336743418603</c:v>
                </c:pt>
                <c:pt idx="173767">
                  <c:v>48.496437833133299</c:v>
                </c:pt>
                <c:pt idx="173768">
                  <c:v>48.496538922524302</c:v>
                </c:pt>
                <c:pt idx="173769">
                  <c:v>48.496640011591801</c:v>
                </c:pt>
                <c:pt idx="173770">
                  <c:v>48.496741100335697</c:v>
                </c:pt>
                <c:pt idx="173771">
                  <c:v>48.496842188755998</c:v>
                </c:pt>
                <c:pt idx="173772">
                  <c:v>48.496943276852697</c:v>
                </c:pt>
                <c:pt idx="173773">
                  <c:v>48.4970443646259</c:v>
                </c:pt>
                <c:pt idx="173774">
                  <c:v>48.4971454520755</c:v>
                </c:pt>
                <c:pt idx="173775">
                  <c:v>48.497246539201498</c:v>
                </c:pt>
                <c:pt idx="173776">
                  <c:v>48.497347626003901</c:v>
                </c:pt>
                <c:pt idx="173777">
                  <c:v>48.4974487124828</c:v>
                </c:pt>
                <c:pt idx="173778">
                  <c:v>48.497549798638097</c:v>
                </c:pt>
                <c:pt idx="173779">
                  <c:v>48.497650884469799</c:v>
                </c:pt>
                <c:pt idx="173780">
                  <c:v>48.497751969977998</c:v>
                </c:pt>
                <c:pt idx="173781">
                  <c:v>48.497853055162601</c:v>
                </c:pt>
                <c:pt idx="173782">
                  <c:v>48.497954140023701</c:v>
                </c:pt>
                <c:pt idx="173783">
                  <c:v>48.498055224561099</c:v>
                </c:pt>
                <c:pt idx="173784">
                  <c:v>48.498156308775002</c:v>
                </c:pt>
                <c:pt idx="173785">
                  <c:v>48.498257392665401</c:v>
                </c:pt>
                <c:pt idx="173786">
                  <c:v>48.498358476232198</c:v>
                </c:pt>
                <c:pt idx="173787">
                  <c:v>48.4984595594754</c:v>
                </c:pt>
                <c:pt idx="173788">
                  <c:v>48.498560642395098</c:v>
                </c:pt>
                <c:pt idx="173789">
                  <c:v>48.498661724991202</c:v>
                </c:pt>
                <c:pt idx="173790">
                  <c:v>48.498762807263802</c:v>
                </c:pt>
                <c:pt idx="173791">
                  <c:v>48.498863889212799</c:v>
                </c:pt>
                <c:pt idx="173792">
                  <c:v>48.498964970838202</c:v>
                </c:pt>
                <c:pt idx="173793">
                  <c:v>48.499066052140101</c:v>
                </c:pt>
                <c:pt idx="173794">
                  <c:v>48.499167133118497</c:v>
                </c:pt>
                <c:pt idx="173795">
                  <c:v>48.499268213773298</c:v>
                </c:pt>
                <c:pt idx="173796">
                  <c:v>48.499369294104497</c:v>
                </c:pt>
                <c:pt idx="173797">
                  <c:v>48.4994703741122</c:v>
                </c:pt>
                <c:pt idx="173798">
                  <c:v>48.499571453796399</c:v>
                </c:pt>
                <c:pt idx="173799">
                  <c:v>48.499672533157003</c:v>
                </c:pt>
                <c:pt idx="173800">
                  <c:v>48.499773612193998</c:v>
                </c:pt>
                <c:pt idx="173801">
                  <c:v>48.499874690907497</c:v>
                </c:pt>
                <c:pt idx="173802">
                  <c:v>48.4999757692975</c:v>
                </c:pt>
                <c:pt idx="173803">
                  <c:v>48.5000768473639</c:v>
                </c:pt>
                <c:pt idx="173804">
                  <c:v>48.500177925106797</c:v>
                </c:pt>
                <c:pt idx="173805">
                  <c:v>48.500279002526199</c:v>
                </c:pt>
                <c:pt idx="173806">
                  <c:v>48.500380079621998</c:v>
                </c:pt>
                <c:pt idx="173807">
                  <c:v>48.500481156394201</c:v>
                </c:pt>
                <c:pt idx="173808">
                  <c:v>48.500582232842902</c:v>
                </c:pt>
                <c:pt idx="173809">
                  <c:v>48.5006833089681</c:v>
                </c:pt>
                <c:pt idx="173810">
                  <c:v>48.500784384769801</c:v>
                </c:pt>
                <c:pt idx="173811">
                  <c:v>48.5008854602479</c:v>
                </c:pt>
                <c:pt idx="173812">
                  <c:v>48.500986535402497</c:v>
                </c:pt>
                <c:pt idx="173813">
                  <c:v>48.501087610233498</c:v>
                </c:pt>
                <c:pt idx="173814">
                  <c:v>48.501188684741102</c:v>
                </c:pt>
                <c:pt idx="173815">
                  <c:v>48.501289758925097</c:v>
                </c:pt>
                <c:pt idx="173816">
                  <c:v>48.501390832785503</c:v>
                </c:pt>
                <c:pt idx="173817">
                  <c:v>48.5014919063224</c:v>
                </c:pt>
                <c:pt idx="173818">
                  <c:v>48.501592979535801</c:v>
                </c:pt>
                <c:pt idx="173819">
                  <c:v>48.501694052425698</c:v>
                </c:pt>
                <c:pt idx="173820">
                  <c:v>48.5017951249921</c:v>
                </c:pt>
                <c:pt idx="173821">
                  <c:v>48.501896197234899</c:v>
                </c:pt>
                <c:pt idx="173822">
                  <c:v>48.501997269154202</c:v>
                </c:pt>
                <c:pt idx="173823">
                  <c:v>48.502098340750003</c:v>
                </c:pt>
                <c:pt idx="173824">
                  <c:v>48.5021994120222</c:v>
                </c:pt>
                <c:pt idx="173825">
                  <c:v>48.502300482971002</c:v>
                </c:pt>
                <c:pt idx="173826">
                  <c:v>48.502401553596201</c:v>
                </c:pt>
                <c:pt idx="173827">
                  <c:v>48.502502623897897</c:v>
                </c:pt>
                <c:pt idx="173828">
                  <c:v>48.502603693876097</c:v>
                </c:pt>
                <c:pt idx="173829">
                  <c:v>48.502704763530801</c:v>
                </c:pt>
                <c:pt idx="173830">
                  <c:v>48.502805832861903</c:v>
                </c:pt>
                <c:pt idx="173831">
                  <c:v>48.502906901869601</c:v>
                </c:pt>
                <c:pt idx="173832">
                  <c:v>48.503007970553703</c:v>
                </c:pt>
                <c:pt idx="173833">
                  <c:v>48.503109038914303</c:v>
                </c:pt>
                <c:pt idx="173834">
                  <c:v>48.5032101069514</c:v>
                </c:pt>
                <c:pt idx="173835">
                  <c:v>48.503311174665001</c:v>
                </c:pt>
                <c:pt idx="173836">
                  <c:v>48.503412242055099</c:v>
                </c:pt>
                <c:pt idx="173837">
                  <c:v>48.503513309121701</c:v>
                </c:pt>
                <c:pt idx="173838">
                  <c:v>48.5036143758648</c:v>
                </c:pt>
                <c:pt idx="173839">
                  <c:v>48.503715442284303</c:v>
                </c:pt>
                <c:pt idx="173840">
                  <c:v>48.503816508380403</c:v>
                </c:pt>
                <c:pt idx="173841">
                  <c:v>48.503917574153</c:v>
                </c:pt>
                <c:pt idx="173842">
                  <c:v>48.504018639602002</c:v>
                </c:pt>
                <c:pt idx="173843">
                  <c:v>48.5041197047276</c:v>
                </c:pt>
                <c:pt idx="173844">
                  <c:v>48.504220769529603</c:v>
                </c:pt>
                <c:pt idx="173845">
                  <c:v>48.504321834008202</c:v>
                </c:pt>
                <c:pt idx="173846">
                  <c:v>48.504422898163199</c:v>
                </c:pt>
                <c:pt idx="173847">
                  <c:v>48.504523961994799</c:v>
                </c:pt>
                <c:pt idx="173848">
                  <c:v>48.504625025502897</c:v>
                </c:pt>
                <c:pt idx="173849">
                  <c:v>48.504726088687399</c:v>
                </c:pt>
                <c:pt idx="173850">
                  <c:v>48.504827151548497</c:v>
                </c:pt>
                <c:pt idx="173851">
                  <c:v>48.5049282140861</c:v>
                </c:pt>
                <c:pt idx="173852">
                  <c:v>48.505029276300199</c:v>
                </c:pt>
                <c:pt idx="173853">
                  <c:v>48.505130338190803</c:v>
                </c:pt>
                <c:pt idx="173854">
                  <c:v>48.505231399757903</c:v>
                </c:pt>
                <c:pt idx="173855">
                  <c:v>48.505332461001501</c:v>
                </c:pt>
                <c:pt idx="173856">
                  <c:v>48.505433521921603</c:v>
                </c:pt>
                <c:pt idx="173857">
                  <c:v>48.505534582518301</c:v>
                </c:pt>
                <c:pt idx="173858">
                  <c:v>48.505635642791397</c:v>
                </c:pt>
                <c:pt idx="173859">
                  <c:v>48.505736702741103</c:v>
                </c:pt>
                <c:pt idx="173860">
                  <c:v>48.5058377623673</c:v>
                </c:pt>
                <c:pt idx="173861">
                  <c:v>48.50593882167</c:v>
                </c:pt>
                <c:pt idx="173862">
                  <c:v>48.506039880649197</c:v>
                </c:pt>
                <c:pt idx="173863">
                  <c:v>48.506140939304998</c:v>
                </c:pt>
                <c:pt idx="173864">
                  <c:v>48.506241997637197</c:v>
                </c:pt>
                <c:pt idx="173865">
                  <c:v>48.506343055645999</c:v>
                </c:pt>
                <c:pt idx="173866">
                  <c:v>48.506444113331298</c:v>
                </c:pt>
                <c:pt idx="173867">
                  <c:v>48.506545170693101</c:v>
                </c:pt>
                <c:pt idx="173868">
                  <c:v>48.506646227731501</c:v>
                </c:pt>
                <c:pt idx="173869">
                  <c:v>48.506747284446398</c:v>
                </c:pt>
                <c:pt idx="173870">
                  <c:v>48.506848340837799</c:v>
                </c:pt>
                <c:pt idx="173871">
                  <c:v>48.506949396905704</c:v>
                </c:pt>
                <c:pt idx="173872">
                  <c:v>48.507050452650198</c:v>
                </c:pt>
                <c:pt idx="173873">
                  <c:v>48.507151508071203</c:v>
                </c:pt>
                <c:pt idx="173874">
                  <c:v>48.507252563168699</c:v>
                </c:pt>
                <c:pt idx="173875">
                  <c:v>48.507353617942698</c:v>
                </c:pt>
                <c:pt idx="173876">
                  <c:v>48.507454672393301</c:v>
                </c:pt>
                <c:pt idx="173877">
                  <c:v>48.507555726520501</c:v>
                </c:pt>
                <c:pt idx="173878">
                  <c:v>48.507656780324098</c:v>
                </c:pt>
                <c:pt idx="173879">
                  <c:v>48.507757833804298</c:v>
                </c:pt>
                <c:pt idx="173880">
                  <c:v>48.507858886961003</c:v>
                </c:pt>
                <c:pt idx="173881">
                  <c:v>48.507959939794297</c:v>
                </c:pt>
                <c:pt idx="173882">
                  <c:v>48.508060992304102</c:v>
                </c:pt>
                <c:pt idx="173883">
                  <c:v>48.508162044490398</c:v>
                </c:pt>
                <c:pt idx="173884">
                  <c:v>48.508263096353303</c:v>
                </c:pt>
                <c:pt idx="173885">
                  <c:v>48.508364147892799</c:v>
                </c:pt>
                <c:pt idx="173886">
                  <c:v>48.508465199108699</c:v>
                </c:pt>
                <c:pt idx="173887">
                  <c:v>48.508566250001202</c:v>
                </c:pt>
                <c:pt idx="173888">
                  <c:v>48.508667300570302</c:v>
                </c:pt>
                <c:pt idx="173889">
                  <c:v>48.508768350815899</c:v>
                </c:pt>
                <c:pt idx="173890">
                  <c:v>48.508869400738099</c:v>
                </c:pt>
                <c:pt idx="173891">
                  <c:v>48.508970450336797</c:v>
                </c:pt>
                <c:pt idx="173892">
                  <c:v>48.509071499611998</c:v>
                </c:pt>
                <c:pt idx="173893">
                  <c:v>48.509172548563797</c:v>
                </c:pt>
                <c:pt idx="173894">
                  <c:v>48.509273597192198</c:v>
                </c:pt>
                <c:pt idx="173895">
                  <c:v>48.509374645497097</c:v>
                </c:pt>
                <c:pt idx="173896">
                  <c:v>48.5094756934785</c:v>
                </c:pt>
                <c:pt idx="173897">
                  <c:v>48.509576741136598</c:v>
                </c:pt>
                <c:pt idx="173898">
                  <c:v>48.509677788471102</c:v>
                </c:pt>
                <c:pt idx="173899">
                  <c:v>48.509778835482201</c:v>
                </c:pt>
                <c:pt idx="173900">
                  <c:v>48.509879882169898</c:v>
                </c:pt>
                <c:pt idx="173901">
                  <c:v>48.509980928534198</c:v>
                </c:pt>
                <c:pt idx="173902">
                  <c:v>48.510081974575002</c:v>
                </c:pt>
                <c:pt idx="173903">
                  <c:v>48.510183020292303</c:v>
                </c:pt>
                <c:pt idx="173904">
                  <c:v>48.510284065686299</c:v>
                </c:pt>
                <c:pt idx="173905">
                  <c:v>48.510385110756701</c:v>
                </c:pt>
                <c:pt idx="173906">
                  <c:v>48.510486155503798</c:v>
                </c:pt>
                <c:pt idx="173907">
                  <c:v>48.5105871999274</c:v>
                </c:pt>
                <c:pt idx="173908">
                  <c:v>48.510688244027598</c:v>
                </c:pt>
                <c:pt idx="173909">
                  <c:v>48.5107892878043</c:v>
                </c:pt>
                <c:pt idx="173910">
                  <c:v>48.510890331257599</c:v>
                </c:pt>
                <c:pt idx="173911">
                  <c:v>48.510991374387501</c:v>
                </c:pt>
                <c:pt idx="173912">
                  <c:v>48.511092417194</c:v>
                </c:pt>
                <c:pt idx="173913">
                  <c:v>48.511193459677003</c:v>
                </c:pt>
                <c:pt idx="173914">
                  <c:v>48.511294501836602</c:v>
                </c:pt>
                <c:pt idx="173915">
                  <c:v>48.511395543672798</c:v>
                </c:pt>
                <c:pt idx="173916">
                  <c:v>48.511496585185498</c:v>
                </c:pt>
                <c:pt idx="173917">
                  <c:v>48.511597626374801</c:v>
                </c:pt>
                <c:pt idx="173918">
                  <c:v>48.511698667240701</c:v>
                </c:pt>
                <c:pt idx="173919">
                  <c:v>48.511799707783197</c:v>
                </c:pt>
                <c:pt idx="173920">
                  <c:v>48.511900748002198</c:v>
                </c:pt>
                <c:pt idx="173921">
                  <c:v>48.512001787897901</c:v>
                </c:pt>
                <c:pt idx="173922">
                  <c:v>48.512102827470102</c:v>
                </c:pt>
                <c:pt idx="173923">
                  <c:v>48.512203866718899</c:v>
                </c:pt>
                <c:pt idx="173924">
                  <c:v>48.5123049056442</c:v>
                </c:pt>
                <c:pt idx="173925">
                  <c:v>48.512405944246197</c:v>
                </c:pt>
                <c:pt idx="173926">
                  <c:v>48.512506982524698</c:v>
                </c:pt>
                <c:pt idx="173927">
                  <c:v>48.512608020479902</c:v>
                </c:pt>
                <c:pt idx="173928">
                  <c:v>48.512709058111597</c:v>
                </c:pt>
                <c:pt idx="173929">
                  <c:v>48.512810095419901</c:v>
                </c:pt>
                <c:pt idx="173930">
                  <c:v>48.512911132404803</c:v>
                </c:pt>
                <c:pt idx="173931">
                  <c:v>48.513012169066201</c:v>
                </c:pt>
                <c:pt idx="173932">
                  <c:v>48.513113205404302</c:v>
                </c:pt>
                <c:pt idx="173933">
                  <c:v>48.513214241419</c:v>
                </c:pt>
                <c:pt idx="173934">
                  <c:v>48.513315277110202</c:v>
                </c:pt>
                <c:pt idx="173935">
                  <c:v>48.5134163124781</c:v>
                </c:pt>
                <c:pt idx="173936">
                  <c:v>48.513517347522502</c:v>
                </c:pt>
                <c:pt idx="173937">
                  <c:v>48.5136183822435</c:v>
                </c:pt>
                <c:pt idx="173938">
                  <c:v>48.513719416641202</c:v>
                </c:pt>
                <c:pt idx="173939">
                  <c:v>48.5138204507154</c:v>
                </c:pt>
                <c:pt idx="173940">
                  <c:v>48.513921484466202</c:v>
                </c:pt>
                <c:pt idx="173941">
                  <c:v>48.5140225178937</c:v>
                </c:pt>
                <c:pt idx="173942">
                  <c:v>48.514123550997702</c:v>
                </c:pt>
                <c:pt idx="173943">
                  <c:v>48.514224583778301</c:v>
                </c:pt>
                <c:pt idx="173944">
                  <c:v>48.514325616235602</c:v>
                </c:pt>
                <c:pt idx="173945">
                  <c:v>48.514426648369401</c:v>
                </c:pt>
                <c:pt idx="173946">
                  <c:v>48.514527680179903</c:v>
                </c:pt>
                <c:pt idx="173947">
                  <c:v>48.514628711666901</c:v>
                </c:pt>
                <c:pt idx="173948">
                  <c:v>48.514729742830603</c:v>
                </c:pt>
                <c:pt idx="173949">
                  <c:v>48.514830773670802</c:v>
                </c:pt>
                <c:pt idx="173950">
                  <c:v>48.514931804187697</c:v>
                </c:pt>
                <c:pt idx="173951">
                  <c:v>48.515032834381202</c:v>
                </c:pt>
                <c:pt idx="173952">
                  <c:v>48.515133864251297</c:v>
                </c:pt>
                <c:pt idx="173953">
                  <c:v>48.515234893798002</c:v>
                </c:pt>
                <c:pt idx="173954">
                  <c:v>48.515335923021397</c:v>
                </c:pt>
                <c:pt idx="173955">
                  <c:v>48.515436951921302</c:v>
                </c:pt>
                <c:pt idx="173956">
                  <c:v>48.515537980497903</c:v>
                </c:pt>
                <c:pt idx="173957">
                  <c:v>48.515639008751002</c:v>
                </c:pt>
                <c:pt idx="173958">
                  <c:v>48.515740036680803</c:v>
                </c:pt>
                <c:pt idx="173959">
                  <c:v>48.515841064287201</c:v>
                </c:pt>
                <c:pt idx="173960">
                  <c:v>48.515942091570203</c:v>
                </c:pt>
                <c:pt idx="173961">
                  <c:v>48.5160431185299</c:v>
                </c:pt>
                <c:pt idx="173962">
                  <c:v>48.516144145166201</c:v>
                </c:pt>
                <c:pt idx="173963">
                  <c:v>48.516245171479099</c:v>
                </c:pt>
                <c:pt idx="173964">
                  <c:v>48.5163461974686</c:v>
                </c:pt>
                <c:pt idx="173965">
                  <c:v>48.516447223134698</c:v>
                </c:pt>
                <c:pt idx="173966">
                  <c:v>48.516548248477498</c:v>
                </c:pt>
                <c:pt idx="173967">
                  <c:v>48.516649273496903</c:v>
                </c:pt>
                <c:pt idx="173968">
                  <c:v>48.516750298192903</c:v>
                </c:pt>
                <c:pt idx="173969">
                  <c:v>48.5168513225655</c:v>
                </c:pt>
                <c:pt idx="173970">
                  <c:v>48.516952346614801</c:v>
                </c:pt>
                <c:pt idx="173971">
                  <c:v>48.517053370340697</c:v>
                </c:pt>
                <c:pt idx="173972">
                  <c:v>48.517154393743297</c:v>
                </c:pt>
                <c:pt idx="173973">
                  <c:v>48.517255416822501</c:v>
                </c:pt>
                <c:pt idx="173974">
                  <c:v>48.5173564395783</c:v>
                </c:pt>
                <c:pt idx="173975">
                  <c:v>48.517457462010697</c:v>
                </c:pt>
                <c:pt idx="173976">
                  <c:v>48.517558484119803</c:v>
                </c:pt>
                <c:pt idx="173977">
                  <c:v>48.517659505905499</c:v>
                </c:pt>
                <c:pt idx="173978">
                  <c:v>48.517760527367898</c:v>
                </c:pt>
                <c:pt idx="173979">
                  <c:v>48.5178615485069</c:v>
                </c:pt>
                <c:pt idx="173980">
                  <c:v>48.517962569322499</c:v>
                </c:pt>
                <c:pt idx="173981">
                  <c:v>48.518063589814801</c:v>
                </c:pt>
                <c:pt idx="173982">
                  <c:v>48.5181646099837</c:v>
                </c:pt>
                <c:pt idx="173983">
                  <c:v>48.518265629829301</c:v>
                </c:pt>
                <c:pt idx="173984">
                  <c:v>48.518366649351499</c:v>
                </c:pt>
                <c:pt idx="173985">
                  <c:v>48.518467668550301</c:v>
                </c:pt>
                <c:pt idx="173986">
                  <c:v>48.518568687425798</c:v>
                </c:pt>
                <c:pt idx="173987">
                  <c:v>48.518669705977999</c:v>
                </c:pt>
                <c:pt idx="173988">
                  <c:v>48.518770724206803</c:v>
                </c:pt>
                <c:pt idx="173989">
                  <c:v>48.518871742112204</c:v>
                </c:pt>
                <c:pt idx="173990">
                  <c:v>48.5189727596943</c:v>
                </c:pt>
                <c:pt idx="173991">
                  <c:v>48.5190737769531</c:v>
                </c:pt>
                <c:pt idx="173992">
                  <c:v>48.519174793888503</c:v>
                </c:pt>
                <c:pt idx="173993">
                  <c:v>48.519275810500503</c:v>
                </c:pt>
                <c:pt idx="173994">
                  <c:v>48.519376826789198</c:v>
                </c:pt>
                <c:pt idx="173995">
                  <c:v>48.519477842754597</c:v>
                </c:pt>
                <c:pt idx="173996">
                  <c:v>48.519578858396599</c:v>
                </c:pt>
                <c:pt idx="173997">
                  <c:v>48.519679873715297</c:v>
                </c:pt>
                <c:pt idx="173998">
                  <c:v>48.519780888710699</c:v>
                </c:pt>
                <c:pt idx="173999">
                  <c:v>48.519881903382696</c:v>
                </c:pt>
                <c:pt idx="174000">
                  <c:v>48.519982917731298</c:v>
                </c:pt>
                <c:pt idx="174001">
                  <c:v>48.520083931756602</c:v>
                </c:pt>
                <c:pt idx="174002">
                  <c:v>48.520184945458602</c:v>
                </c:pt>
                <c:pt idx="174003">
                  <c:v>48.520285958837299</c:v>
                </c:pt>
                <c:pt idx="174004">
                  <c:v>48.520386971892599</c:v>
                </c:pt>
                <c:pt idx="174005">
                  <c:v>48.520487984624602</c:v>
                </c:pt>
                <c:pt idx="174006">
                  <c:v>48.520588997033201</c:v>
                </c:pt>
                <c:pt idx="174007">
                  <c:v>48.520690009118503</c:v>
                </c:pt>
                <c:pt idx="174008">
                  <c:v>48.520791020880502</c:v>
                </c:pt>
                <c:pt idx="174009">
                  <c:v>48.520892032319203</c:v>
                </c:pt>
                <c:pt idx="174010">
                  <c:v>48.520993043434501</c:v>
                </c:pt>
                <c:pt idx="174011">
                  <c:v>48.521094054226502</c:v>
                </c:pt>
                <c:pt idx="174012">
                  <c:v>48.521195064695199</c:v>
                </c:pt>
                <c:pt idx="174013">
                  <c:v>48.5212960748405</c:v>
                </c:pt>
                <c:pt idx="174014">
                  <c:v>48.521397084662603</c:v>
                </c:pt>
                <c:pt idx="174015">
                  <c:v>48.521498094161302</c:v>
                </c:pt>
                <c:pt idx="174016">
                  <c:v>48.521599103336598</c:v>
                </c:pt>
                <c:pt idx="174017">
                  <c:v>48.521700112188697</c:v>
                </c:pt>
                <c:pt idx="174018">
                  <c:v>48.521801120717399</c:v>
                </c:pt>
                <c:pt idx="174019">
                  <c:v>48.521902128922903</c:v>
                </c:pt>
                <c:pt idx="174020">
                  <c:v>48.522003136804997</c:v>
                </c:pt>
                <c:pt idx="174021">
                  <c:v>48.522104144363702</c:v>
                </c:pt>
                <c:pt idx="174022">
                  <c:v>48.522205151599202</c:v>
                </c:pt>
                <c:pt idx="174023">
                  <c:v>48.522306158511398</c:v>
                </c:pt>
                <c:pt idx="174024">
                  <c:v>48.522407165100198</c:v>
                </c:pt>
                <c:pt idx="174025">
                  <c:v>48.5225081713657</c:v>
                </c:pt>
                <c:pt idx="174026">
                  <c:v>48.522609177307899</c:v>
                </c:pt>
                <c:pt idx="174027">
                  <c:v>48.522710182926801</c:v>
                </c:pt>
                <c:pt idx="174028">
                  <c:v>48.522811188222398</c:v>
                </c:pt>
                <c:pt idx="174029">
                  <c:v>48.522912193194699</c:v>
                </c:pt>
                <c:pt idx="174030">
                  <c:v>48.523013197843703</c:v>
                </c:pt>
                <c:pt idx="174031">
                  <c:v>48.523114202169303</c:v>
                </c:pt>
                <c:pt idx="174032">
                  <c:v>48.523215206171699</c:v>
                </c:pt>
                <c:pt idx="174033">
                  <c:v>48.523316209850798</c:v>
                </c:pt>
                <c:pt idx="174034">
                  <c:v>48.5234172132065</c:v>
                </c:pt>
                <c:pt idx="174035">
                  <c:v>48.523518216238998</c:v>
                </c:pt>
                <c:pt idx="174036">
                  <c:v>48.523619218948099</c:v>
                </c:pt>
                <c:pt idx="174037">
                  <c:v>48.523720221333903</c:v>
                </c:pt>
                <c:pt idx="174038">
                  <c:v>48.523821223396503</c:v>
                </c:pt>
                <c:pt idx="174039">
                  <c:v>48.523922225135699</c:v>
                </c:pt>
                <c:pt idx="174040">
                  <c:v>48.524023226551698</c:v>
                </c:pt>
                <c:pt idx="174041">
                  <c:v>48.5241242276443</c:v>
                </c:pt>
                <c:pt idx="174042">
                  <c:v>48.524225228413698</c:v>
                </c:pt>
                <c:pt idx="174043">
                  <c:v>48.524326228859799</c:v>
                </c:pt>
                <c:pt idx="174044">
                  <c:v>48.524427228982503</c:v>
                </c:pt>
                <c:pt idx="174045">
                  <c:v>48.524528228782003</c:v>
                </c:pt>
                <c:pt idx="174046">
                  <c:v>48.524629228258199</c:v>
                </c:pt>
                <c:pt idx="174047">
                  <c:v>48.524730227411098</c:v>
                </c:pt>
                <c:pt idx="174048">
                  <c:v>48.5248312262407</c:v>
                </c:pt>
                <c:pt idx="174049">
                  <c:v>48.524932224746998</c:v>
                </c:pt>
                <c:pt idx="174050">
                  <c:v>48.525033222930098</c:v>
                </c:pt>
                <c:pt idx="174051">
                  <c:v>48.525134220789802</c:v>
                </c:pt>
                <c:pt idx="174052">
                  <c:v>48.525235218326301</c:v>
                </c:pt>
                <c:pt idx="174053">
                  <c:v>48.525336215539497</c:v>
                </c:pt>
                <c:pt idx="174054">
                  <c:v>48.525437212429303</c:v>
                </c:pt>
                <c:pt idx="174055">
                  <c:v>48.525538208995997</c:v>
                </c:pt>
                <c:pt idx="174056">
                  <c:v>48.525639205239301</c:v>
                </c:pt>
                <c:pt idx="174057">
                  <c:v>48.525740201159302</c:v>
                </c:pt>
                <c:pt idx="174058">
                  <c:v>48.525841196756097</c:v>
                </c:pt>
                <c:pt idx="174059">
                  <c:v>48.525942192029603</c:v>
                </c:pt>
                <c:pt idx="174060">
                  <c:v>48.526043186979798</c:v>
                </c:pt>
                <c:pt idx="174061">
                  <c:v>48.526144181606803</c:v>
                </c:pt>
                <c:pt idx="174062">
                  <c:v>48.526245175910397</c:v>
                </c:pt>
                <c:pt idx="174063">
                  <c:v>48.5263461698908</c:v>
                </c:pt>
                <c:pt idx="174064">
                  <c:v>48.526447163547999</c:v>
                </c:pt>
                <c:pt idx="174065">
                  <c:v>48.526548156881802</c:v>
                </c:pt>
                <c:pt idx="174066">
                  <c:v>48.5266491498924</c:v>
                </c:pt>
                <c:pt idx="174067">
                  <c:v>48.526750142579701</c:v>
                </c:pt>
                <c:pt idx="174068">
                  <c:v>48.526851134943698</c:v>
                </c:pt>
                <c:pt idx="174069">
                  <c:v>48.526952126984497</c:v>
                </c:pt>
                <c:pt idx="174070">
                  <c:v>48.527053118702</c:v>
                </c:pt>
                <c:pt idx="174071">
                  <c:v>48.527154110096198</c:v>
                </c:pt>
                <c:pt idx="174072">
                  <c:v>48.527255101167199</c:v>
                </c:pt>
                <c:pt idx="174073">
                  <c:v>48.527356091914903</c:v>
                </c:pt>
                <c:pt idx="174074">
                  <c:v>48.527457082339403</c:v>
                </c:pt>
                <c:pt idx="174075">
                  <c:v>48.527558072440598</c:v>
                </c:pt>
                <c:pt idx="174076">
                  <c:v>48.527659062218497</c:v>
                </c:pt>
                <c:pt idx="174077">
                  <c:v>48.527760051673198</c:v>
                </c:pt>
                <c:pt idx="174078">
                  <c:v>48.527861040804602</c:v>
                </c:pt>
                <c:pt idx="174079">
                  <c:v>48.527962029612702</c:v>
                </c:pt>
                <c:pt idx="174080">
                  <c:v>48.528063018097598</c:v>
                </c:pt>
                <c:pt idx="174081">
                  <c:v>48.528164006259303</c:v>
                </c:pt>
                <c:pt idx="174082">
                  <c:v>48.528264994097697</c:v>
                </c:pt>
                <c:pt idx="174083">
                  <c:v>48.528365981612801</c:v>
                </c:pt>
                <c:pt idx="174084">
                  <c:v>48.5284669688047</c:v>
                </c:pt>
                <c:pt idx="174085">
                  <c:v>48.528567955673303</c:v>
                </c:pt>
                <c:pt idx="174086">
                  <c:v>48.528668942218701</c:v>
                </c:pt>
                <c:pt idx="174087">
                  <c:v>48.528769928440802</c:v>
                </c:pt>
                <c:pt idx="174088">
                  <c:v>48.528870914339699</c:v>
                </c:pt>
                <c:pt idx="174089">
                  <c:v>48.528971899915298</c:v>
                </c:pt>
                <c:pt idx="174090">
                  <c:v>48.5290728851677</c:v>
                </c:pt>
                <c:pt idx="174091">
                  <c:v>48.529173870096898</c:v>
                </c:pt>
                <c:pt idx="174092">
                  <c:v>48.529274854702798</c:v>
                </c:pt>
                <c:pt idx="174093">
                  <c:v>48.529375838985402</c:v>
                </c:pt>
                <c:pt idx="174094">
                  <c:v>48.529476822944901</c:v>
                </c:pt>
                <c:pt idx="174095">
                  <c:v>48.529577806581003</c:v>
                </c:pt>
                <c:pt idx="174096">
                  <c:v>48.529678789894</c:v>
                </c:pt>
                <c:pt idx="174097">
                  <c:v>48.5297797728837</c:v>
                </c:pt>
                <c:pt idx="174098">
                  <c:v>48.529880755550103</c:v>
                </c:pt>
                <c:pt idx="174099">
                  <c:v>48.529981737893401</c:v>
                </c:pt>
                <c:pt idx="174100">
                  <c:v>48.530082719913402</c:v>
                </c:pt>
                <c:pt idx="174101">
                  <c:v>48.530183701610099</c:v>
                </c:pt>
                <c:pt idx="174102">
                  <c:v>48.530284682983599</c:v>
                </c:pt>
                <c:pt idx="174103">
                  <c:v>48.530385664033901</c:v>
                </c:pt>
                <c:pt idx="174104">
                  <c:v>48.530486644760998</c:v>
                </c:pt>
                <c:pt idx="174105">
                  <c:v>48.530587625164799</c:v>
                </c:pt>
                <c:pt idx="174106">
                  <c:v>48.530688605245402</c:v>
                </c:pt>
                <c:pt idx="174107">
                  <c:v>48.5307895850028</c:v>
                </c:pt>
                <c:pt idx="174108">
                  <c:v>48.530890564436902</c:v>
                </c:pt>
                <c:pt idx="174109">
                  <c:v>48.530991543547898</c:v>
                </c:pt>
                <c:pt idx="174110">
                  <c:v>48.531092522335499</c:v>
                </c:pt>
                <c:pt idx="174111">
                  <c:v>48.531193500800001</c:v>
                </c:pt>
                <c:pt idx="174112">
                  <c:v>48.531294478941298</c:v>
                </c:pt>
                <c:pt idx="174113">
                  <c:v>48.531395456759299</c:v>
                </c:pt>
                <c:pt idx="174114">
                  <c:v>48.531496434254102</c:v>
                </c:pt>
                <c:pt idx="174115">
                  <c:v>48.5315974114257</c:v>
                </c:pt>
                <c:pt idx="174116">
                  <c:v>48.531698388274002</c:v>
                </c:pt>
                <c:pt idx="174117">
                  <c:v>48.531799364799198</c:v>
                </c:pt>
                <c:pt idx="174118">
                  <c:v>48.531900341001098</c:v>
                </c:pt>
                <c:pt idx="174119">
                  <c:v>48.5320013168798</c:v>
                </c:pt>
                <c:pt idx="174120">
                  <c:v>48.532102292435297</c:v>
                </c:pt>
                <c:pt idx="174121">
                  <c:v>48.532203267667597</c:v>
                </c:pt>
                <c:pt idx="174122">
                  <c:v>48.5323042425767</c:v>
                </c:pt>
                <c:pt idx="174123">
                  <c:v>48.532405217162498</c:v>
                </c:pt>
                <c:pt idx="174124">
                  <c:v>48.532506191425199</c:v>
                </c:pt>
                <c:pt idx="174125">
                  <c:v>48.532607165364603</c:v>
                </c:pt>
                <c:pt idx="174126">
                  <c:v>48.532708138980901</c:v>
                </c:pt>
                <c:pt idx="174127">
                  <c:v>48.532809112273902</c:v>
                </c:pt>
                <c:pt idx="174128">
                  <c:v>48.532910085243699</c:v>
                </c:pt>
                <c:pt idx="174129">
                  <c:v>48.533011057890299</c:v>
                </c:pt>
                <c:pt idx="174130">
                  <c:v>48.533112030213701</c:v>
                </c:pt>
                <c:pt idx="174131">
                  <c:v>48.533213002213898</c:v>
                </c:pt>
                <c:pt idx="174132">
                  <c:v>48.533313973890898</c:v>
                </c:pt>
                <c:pt idx="174133">
                  <c:v>48.533414945244701</c:v>
                </c:pt>
                <c:pt idx="174134">
                  <c:v>48.533515916275299</c:v>
                </c:pt>
                <c:pt idx="174135">
                  <c:v>48.533616886982699</c:v>
                </c:pt>
                <c:pt idx="174136">
                  <c:v>48.533717857366902</c:v>
                </c:pt>
                <c:pt idx="174137">
                  <c:v>48.533818827427901</c:v>
                </c:pt>
                <c:pt idx="174138">
                  <c:v>48.533919797165701</c:v>
                </c:pt>
                <c:pt idx="174139">
                  <c:v>48.534020766580397</c:v>
                </c:pt>
                <c:pt idx="174140">
                  <c:v>48.534121735671803</c:v>
                </c:pt>
                <c:pt idx="174141">
                  <c:v>48.534222704439998</c:v>
                </c:pt>
                <c:pt idx="174142">
                  <c:v>48.534323672885002</c:v>
                </c:pt>
                <c:pt idx="174143">
                  <c:v>48.5344246410069</c:v>
                </c:pt>
                <c:pt idx="174144">
                  <c:v>48.534525608805502</c:v>
                </c:pt>
                <c:pt idx="174145">
                  <c:v>48.534626576280999</c:v>
                </c:pt>
                <c:pt idx="174146">
                  <c:v>48.534727543433299</c:v>
                </c:pt>
                <c:pt idx="174147">
                  <c:v>48.5348285102624</c:v>
                </c:pt>
                <c:pt idx="174148">
                  <c:v>48.534929476768298</c:v>
                </c:pt>
                <c:pt idx="174149">
                  <c:v>48.535030442950998</c:v>
                </c:pt>
                <c:pt idx="174150">
                  <c:v>48.5351314088105</c:v>
                </c:pt>
                <c:pt idx="174151">
                  <c:v>48.535232374346897</c:v>
                </c:pt>
                <c:pt idx="174152">
                  <c:v>48.535333339559998</c:v>
                </c:pt>
                <c:pt idx="174153">
                  <c:v>48.53543430445</c:v>
                </c:pt>
                <c:pt idx="174154">
                  <c:v>48.535535269016798</c:v>
                </c:pt>
                <c:pt idx="174155">
                  <c:v>48.535636233260497</c:v>
                </c:pt>
                <c:pt idx="174156">
                  <c:v>48.5357371971809</c:v>
                </c:pt>
                <c:pt idx="174157">
                  <c:v>48.535838160778198</c:v>
                </c:pt>
                <c:pt idx="174158">
                  <c:v>48.535939124052298</c:v>
                </c:pt>
                <c:pt idx="174159">
                  <c:v>48.536040087003201</c:v>
                </c:pt>
                <c:pt idx="174160">
                  <c:v>48.536141049630999</c:v>
                </c:pt>
                <c:pt idx="174161">
                  <c:v>48.536242011935599</c:v>
                </c:pt>
                <c:pt idx="174162">
                  <c:v>48.536342973917002</c:v>
                </c:pt>
                <c:pt idx="174163">
                  <c:v>48.5364439355752</c:v>
                </c:pt>
                <c:pt idx="174164">
                  <c:v>48.5365448969103</c:v>
                </c:pt>
                <c:pt idx="174165">
                  <c:v>48.536645857922203</c:v>
                </c:pt>
                <c:pt idx="174166">
                  <c:v>48.536746818610901</c:v>
                </c:pt>
                <c:pt idx="174167">
                  <c:v>48.536847778976501</c:v>
                </c:pt>
                <c:pt idx="174168">
                  <c:v>48.536948739018897</c:v>
                </c:pt>
                <c:pt idx="174169">
                  <c:v>48.537049698738201</c:v>
                </c:pt>
                <c:pt idx="174170">
                  <c:v>48.537150658134202</c:v>
                </c:pt>
                <c:pt idx="174171">
                  <c:v>48.537251617207197</c:v>
                </c:pt>
                <c:pt idx="174172">
                  <c:v>48.537352575956902</c:v>
                </c:pt>
                <c:pt idx="174173">
                  <c:v>48.537453534383502</c:v>
                </c:pt>
                <c:pt idx="174174">
                  <c:v>48.537554492486898</c:v>
                </c:pt>
                <c:pt idx="174175">
                  <c:v>48.537655450267202</c:v>
                </c:pt>
                <c:pt idx="174176">
                  <c:v>48.537756407724302</c:v>
                </c:pt>
                <c:pt idx="174177">
                  <c:v>48.537857364858297</c:v>
                </c:pt>
                <c:pt idx="174178">
                  <c:v>48.537958321669102</c:v>
                </c:pt>
                <c:pt idx="174179">
                  <c:v>48.538059278156801</c:v>
                </c:pt>
                <c:pt idx="174180">
                  <c:v>48.538160234321303</c:v>
                </c:pt>
                <c:pt idx="174181">
                  <c:v>48.538261190162601</c:v>
                </c:pt>
                <c:pt idx="174182">
                  <c:v>48.5383621456808</c:v>
                </c:pt>
                <c:pt idx="174183">
                  <c:v>48.538463100875902</c:v>
                </c:pt>
                <c:pt idx="174184">
                  <c:v>48.538564055747798</c:v>
                </c:pt>
                <c:pt idx="174185">
                  <c:v>48.538665010296498</c:v>
                </c:pt>
                <c:pt idx="174186">
                  <c:v>48.538765964522099</c:v>
                </c:pt>
                <c:pt idx="174187">
                  <c:v>48.538866918424603</c:v>
                </c:pt>
                <c:pt idx="174188">
                  <c:v>48.538967872003902</c:v>
                </c:pt>
                <c:pt idx="174189">
                  <c:v>48.539068825260102</c:v>
                </c:pt>
                <c:pt idx="174190">
                  <c:v>48.539169778193099</c:v>
                </c:pt>
                <c:pt idx="174191">
                  <c:v>48.539270730802997</c:v>
                </c:pt>
                <c:pt idx="174192">
                  <c:v>48.539371683089797</c:v>
                </c:pt>
                <c:pt idx="174193">
                  <c:v>48.5394726350534</c:v>
                </c:pt>
                <c:pt idx="174194">
                  <c:v>48.539573586693898</c:v>
                </c:pt>
                <c:pt idx="174195">
                  <c:v>48.539674538011198</c:v>
                </c:pt>
                <c:pt idx="174196">
                  <c:v>48.5397754890054</c:v>
                </c:pt>
                <c:pt idx="174197">
                  <c:v>48.539876439676497</c:v>
                </c:pt>
                <c:pt idx="174198">
                  <c:v>48.539977390024397</c:v>
                </c:pt>
                <c:pt idx="174199">
                  <c:v>48.540078340049199</c:v>
                </c:pt>
                <c:pt idx="174200">
                  <c:v>48.540179289750903</c:v>
                </c:pt>
                <c:pt idx="174201">
                  <c:v>48.540280239129402</c:v>
                </c:pt>
                <c:pt idx="174202">
                  <c:v>48.540381188184803</c:v>
                </c:pt>
                <c:pt idx="174203">
                  <c:v>48.540482136917099</c:v>
                </c:pt>
                <c:pt idx="174204">
                  <c:v>48.540583085326197</c:v>
                </c:pt>
                <c:pt idx="174205">
                  <c:v>48.540684033412298</c:v>
                </c:pt>
                <c:pt idx="174206">
                  <c:v>48.540784981175101</c:v>
                </c:pt>
                <c:pt idx="174207">
                  <c:v>48.540885928614898</c:v>
                </c:pt>
                <c:pt idx="174208">
                  <c:v>48.540986875731598</c:v>
                </c:pt>
                <c:pt idx="174209">
                  <c:v>48.5410878225251</c:v>
                </c:pt>
                <c:pt idx="174210">
                  <c:v>48.541188768995497</c:v>
                </c:pt>
                <c:pt idx="174211">
                  <c:v>48.541289715142803</c:v>
                </c:pt>
                <c:pt idx="174212">
                  <c:v>48.541390660966897</c:v>
                </c:pt>
                <c:pt idx="174213">
                  <c:v>48.541491606468</c:v>
                </c:pt>
                <c:pt idx="174214">
                  <c:v>48.541592551645898</c:v>
                </c:pt>
                <c:pt idx="174215">
                  <c:v>48.541693496500699</c:v>
                </c:pt>
                <c:pt idx="174216">
                  <c:v>48.541794441032401</c:v>
                </c:pt>
                <c:pt idx="174217">
                  <c:v>48.541895385240998</c:v>
                </c:pt>
                <c:pt idx="174218">
                  <c:v>48.541996329126498</c:v>
                </c:pt>
                <c:pt idx="174219">
                  <c:v>48.5420972726888</c:v>
                </c:pt>
                <c:pt idx="174220">
                  <c:v>48.542198215928103</c:v>
                </c:pt>
                <c:pt idx="174221">
                  <c:v>48.542299158844202</c:v>
                </c:pt>
                <c:pt idx="174222">
                  <c:v>48.542400101437202</c:v>
                </c:pt>
                <c:pt idx="174223">
                  <c:v>48.542501043707098</c:v>
                </c:pt>
                <c:pt idx="174224">
                  <c:v>48.542601985653903</c:v>
                </c:pt>
                <c:pt idx="174225">
                  <c:v>48.542702927277602</c:v>
                </c:pt>
                <c:pt idx="174226">
                  <c:v>48.542803868578297</c:v>
                </c:pt>
                <c:pt idx="174227">
                  <c:v>48.542904809555701</c:v>
                </c:pt>
                <c:pt idx="174228">
                  <c:v>48.543005750210099</c:v>
                </c:pt>
                <c:pt idx="174229">
                  <c:v>48.5431066905414</c:v>
                </c:pt>
                <c:pt idx="174230">
                  <c:v>48.543207630549603</c:v>
                </c:pt>
                <c:pt idx="174231">
                  <c:v>48.5433085702347</c:v>
                </c:pt>
                <c:pt idx="174232">
                  <c:v>48.5434095095967</c:v>
                </c:pt>
                <c:pt idx="174233">
                  <c:v>48.543510448635601</c:v>
                </c:pt>
                <c:pt idx="174234">
                  <c:v>48.543611387351397</c:v>
                </c:pt>
                <c:pt idx="174235">
                  <c:v>48.543712325744004</c:v>
                </c:pt>
                <c:pt idx="174236">
                  <c:v>48.543813263813703</c:v>
                </c:pt>
                <c:pt idx="174237">
                  <c:v>48.543914201560199</c:v>
                </c:pt>
                <c:pt idx="174238">
                  <c:v>48.544015138983603</c:v>
                </c:pt>
                <c:pt idx="174239">
                  <c:v>48.544116076083903</c:v>
                </c:pt>
                <c:pt idx="174240">
                  <c:v>48.544217012861097</c:v>
                </c:pt>
                <c:pt idx="174241">
                  <c:v>48.5443179493153</c:v>
                </c:pt>
                <c:pt idx="174242">
                  <c:v>48.544418885446298</c:v>
                </c:pt>
                <c:pt idx="174243">
                  <c:v>48.544519821254298</c:v>
                </c:pt>
                <c:pt idx="174244">
                  <c:v>48.544620756739199</c:v>
                </c:pt>
                <c:pt idx="174245">
                  <c:v>48.544721691901003</c:v>
                </c:pt>
                <c:pt idx="174246">
                  <c:v>48.544822626739702</c:v>
                </c:pt>
                <c:pt idx="174247">
                  <c:v>48.544923561255303</c:v>
                </c:pt>
                <c:pt idx="174248">
                  <c:v>48.545024495447898</c:v>
                </c:pt>
                <c:pt idx="174249">
                  <c:v>48.545125429317302</c:v>
                </c:pt>
                <c:pt idx="174250">
                  <c:v>48.545226362863701</c:v>
                </c:pt>
                <c:pt idx="174251">
                  <c:v>48.545327296087002</c:v>
                </c:pt>
                <c:pt idx="174252">
                  <c:v>48.545428228987198</c:v>
                </c:pt>
                <c:pt idx="174253">
                  <c:v>48.545529161564403</c:v>
                </c:pt>
                <c:pt idx="174254">
                  <c:v>48.545630093818502</c:v>
                </c:pt>
                <c:pt idx="174255">
                  <c:v>48.545731025749497</c:v>
                </c:pt>
                <c:pt idx="174256">
                  <c:v>48.5458319573574</c:v>
                </c:pt>
                <c:pt idx="174257">
                  <c:v>48.545932888642199</c:v>
                </c:pt>
                <c:pt idx="174258">
                  <c:v>48.546033819603998</c:v>
                </c:pt>
                <c:pt idx="174259">
                  <c:v>48.5461347502427</c:v>
                </c:pt>
                <c:pt idx="174260">
                  <c:v>48.546235680558397</c:v>
                </c:pt>
                <c:pt idx="174261">
                  <c:v>48.546336610550902</c:v>
                </c:pt>
                <c:pt idx="174262">
                  <c:v>48.546437540220403</c:v>
                </c:pt>
                <c:pt idx="174263">
                  <c:v>48.546538469566897</c:v>
                </c:pt>
                <c:pt idx="174264">
                  <c:v>48.546639398590202</c:v>
                </c:pt>
                <c:pt idx="174265">
                  <c:v>48.5467403272905</c:v>
                </c:pt>
                <c:pt idx="174266">
                  <c:v>48.5468412556678</c:v>
                </c:pt>
                <c:pt idx="174267">
                  <c:v>48.546942183721903</c:v>
                </c:pt>
                <c:pt idx="174268">
                  <c:v>48.5470431114531</c:v>
                </c:pt>
                <c:pt idx="174269">
                  <c:v>48.547144038861099</c:v>
                </c:pt>
                <c:pt idx="174270">
                  <c:v>48.547244965946099</c:v>
                </c:pt>
                <c:pt idx="174271">
                  <c:v>48.547345892708002</c:v>
                </c:pt>
                <c:pt idx="174272">
                  <c:v>48.547446819146899</c:v>
                </c:pt>
                <c:pt idx="174273">
                  <c:v>48.547547745262698</c:v>
                </c:pt>
                <c:pt idx="174274">
                  <c:v>48.547648671055498</c:v>
                </c:pt>
                <c:pt idx="174275">
                  <c:v>48.5477495965252</c:v>
                </c:pt>
                <c:pt idx="174276">
                  <c:v>48.547850521671897</c:v>
                </c:pt>
                <c:pt idx="174277">
                  <c:v>48.547951446495503</c:v>
                </c:pt>
                <c:pt idx="174278">
                  <c:v>48.548052370995997</c:v>
                </c:pt>
                <c:pt idx="174279">
                  <c:v>48.548153295173499</c:v>
                </c:pt>
                <c:pt idx="174280">
                  <c:v>48.548254219028003</c:v>
                </c:pt>
                <c:pt idx="174281">
                  <c:v>48.548355142559402</c:v>
                </c:pt>
                <c:pt idx="174282">
                  <c:v>48.548456065767802</c:v>
                </c:pt>
                <c:pt idx="174283">
                  <c:v>48.548556988653097</c:v>
                </c:pt>
                <c:pt idx="174284">
                  <c:v>48.548657911215301</c:v>
                </c:pt>
                <c:pt idx="174285">
                  <c:v>48.548758833454599</c:v>
                </c:pt>
                <c:pt idx="174286">
                  <c:v>48.5488597553707</c:v>
                </c:pt>
                <c:pt idx="174287">
                  <c:v>48.548960676963901</c:v>
                </c:pt>
                <c:pt idx="174288">
                  <c:v>48.549061598233997</c:v>
                </c:pt>
                <c:pt idx="174289">
                  <c:v>48.549162519181003</c:v>
                </c:pt>
                <c:pt idx="174290">
                  <c:v>48.549263439805102</c:v>
                </c:pt>
                <c:pt idx="174291">
                  <c:v>48.549364360105997</c:v>
                </c:pt>
                <c:pt idx="174292">
                  <c:v>48.549465280084</c:v>
                </c:pt>
                <c:pt idx="174293">
                  <c:v>48.549566199738898</c:v>
                </c:pt>
                <c:pt idx="174294">
                  <c:v>48.549667119070797</c:v>
                </c:pt>
                <c:pt idx="174295">
                  <c:v>48.549768038079598</c:v>
                </c:pt>
                <c:pt idx="174296">
                  <c:v>48.549868956765401</c:v>
                </c:pt>
                <c:pt idx="174297">
                  <c:v>48.549969875128198</c:v>
                </c:pt>
                <c:pt idx="174298">
                  <c:v>48.550070793167897</c:v>
                </c:pt>
                <c:pt idx="174299">
                  <c:v>48.550171710884598</c:v>
                </c:pt>
                <c:pt idx="174300">
                  <c:v>48.5502726282783</c:v>
                </c:pt>
                <c:pt idx="174301">
                  <c:v>48.550373545348997</c:v>
                </c:pt>
                <c:pt idx="174302">
                  <c:v>48.550474462096602</c:v>
                </c:pt>
                <c:pt idx="174303">
                  <c:v>48.550575378521202</c:v>
                </c:pt>
                <c:pt idx="174304">
                  <c:v>48.550676294622797</c:v>
                </c:pt>
                <c:pt idx="174305">
                  <c:v>48.550777210401399</c:v>
                </c:pt>
                <c:pt idx="174306">
                  <c:v>48.550878125856897</c:v>
                </c:pt>
                <c:pt idx="174307">
                  <c:v>48.550979040989397</c:v>
                </c:pt>
                <c:pt idx="174308">
                  <c:v>48.551079955798897</c:v>
                </c:pt>
                <c:pt idx="174309">
                  <c:v>48.5511808702854</c:v>
                </c:pt>
                <c:pt idx="174310">
                  <c:v>48.551281784448797</c:v>
                </c:pt>
                <c:pt idx="174311">
                  <c:v>48.551382698289302</c:v>
                </c:pt>
                <c:pt idx="174312">
                  <c:v>48.551483611806702</c:v>
                </c:pt>
                <c:pt idx="174313">
                  <c:v>48.551584525001097</c:v>
                </c:pt>
                <c:pt idx="174314">
                  <c:v>48.5516854378725</c:v>
                </c:pt>
                <c:pt idx="174315">
                  <c:v>48.551786350420898</c:v>
                </c:pt>
                <c:pt idx="174316">
                  <c:v>48.551887262646297</c:v>
                </c:pt>
                <c:pt idx="174317">
                  <c:v>48.551988174548597</c:v>
                </c:pt>
                <c:pt idx="174318">
                  <c:v>48.552089086127999</c:v>
                </c:pt>
                <c:pt idx="174319">
                  <c:v>48.552189997384303</c:v>
                </c:pt>
                <c:pt idx="174320">
                  <c:v>48.552290908317602</c:v>
                </c:pt>
                <c:pt idx="174321">
                  <c:v>48.552391818927902</c:v>
                </c:pt>
                <c:pt idx="174322">
                  <c:v>48.552492729215302</c:v>
                </c:pt>
                <c:pt idx="174323">
                  <c:v>48.552593639179598</c:v>
                </c:pt>
                <c:pt idx="174324">
                  <c:v>48.552694548820902</c:v>
                </c:pt>
                <c:pt idx="174325">
                  <c:v>48.552795458139201</c:v>
                </c:pt>
                <c:pt idx="174326">
                  <c:v>48.552896367134501</c:v>
                </c:pt>
                <c:pt idx="174327">
                  <c:v>48.552997275806803</c:v>
                </c:pt>
                <c:pt idx="174328">
                  <c:v>48.553098184156099</c:v>
                </c:pt>
                <c:pt idx="174329">
                  <c:v>48.553199092182403</c:v>
                </c:pt>
                <c:pt idx="174330">
                  <c:v>48.553299999885702</c:v>
                </c:pt>
                <c:pt idx="174331">
                  <c:v>48.553400907266003</c:v>
                </c:pt>
                <c:pt idx="174332">
                  <c:v>48.553501814323297</c:v>
                </c:pt>
                <c:pt idx="174333">
                  <c:v>48.5536027210577</c:v>
                </c:pt>
                <c:pt idx="174334">
                  <c:v>48.553703627468998</c:v>
                </c:pt>
                <c:pt idx="174335">
                  <c:v>48.553804533557297</c:v>
                </c:pt>
                <c:pt idx="174336">
                  <c:v>48.553905439322698</c:v>
                </c:pt>
                <c:pt idx="174337">
                  <c:v>48.554006344765</c:v>
                </c:pt>
                <c:pt idx="174338">
                  <c:v>48.554107249884403</c:v>
                </c:pt>
                <c:pt idx="174339">
                  <c:v>48.554208154680801</c:v>
                </c:pt>
                <c:pt idx="174340">
                  <c:v>48.5543090591542</c:v>
                </c:pt>
                <c:pt idx="174341">
                  <c:v>48.554409963304501</c:v>
                </c:pt>
                <c:pt idx="174342">
                  <c:v>48.554510867132002</c:v>
                </c:pt>
                <c:pt idx="174343">
                  <c:v>48.554611770636399</c:v>
                </c:pt>
                <c:pt idx="174344">
                  <c:v>48.554712673817797</c:v>
                </c:pt>
                <c:pt idx="174345">
                  <c:v>48.554813576676302</c:v>
                </c:pt>
                <c:pt idx="174346">
                  <c:v>48.554914479211803</c:v>
                </c:pt>
                <c:pt idx="174347">
                  <c:v>48.555015381424298</c:v>
                </c:pt>
                <c:pt idx="174348">
                  <c:v>48.555116283313801</c:v>
                </c:pt>
                <c:pt idx="174349">
                  <c:v>48.555217184880398</c:v>
                </c:pt>
                <c:pt idx="174350">
                  <c:v>48.555318086123997</c:v>
                </c:pt>
                <c:pt idx="174351">
                  <c:v>48.555418987044597</c:v>
                </c:pt>
                <c:pt idx="174352">
                  <c:v>48.555519887642198</c:v>
                </c:pt>
                <c:pt idx="174353">
                  <c:v>48.555620787916801</c:v>
                </c:pt>
                <c:pt idx="174354">
                  <c:v>48.555721687868498</c:v>
                </c:pt>
                <c:pt idx="174355">
                  <c:v>48.555822587497197</c:v>
                </c:pt>
                <c:pt idx="174356">
                  <c:v>48.555923486802897</c:v>
                </c:pt>
                <c:pt idx="174357">
                  <c:v>48.556024385785697</c:v>
                </c:pt>
                <c:pt idx="174358">
                  <c:v>48.5561252844455</c:v>
                </c:pt>
                <c:pt idx="174359">
                  <c:v>48.556226182782297</c:v>
                </c:pt>
                <c:pt idx="174360">
                  <c:v>48.556327080796201</c:v>
                </c:pt>
                <c:pt idx="174361">
                  <c:v>48.5564279784871</c:v>
                </c:pt>
                <c:pt idx="174362">
                  <c:v>48.556528875855001</c:v>
                </c:pt>
                <c:pt idx="174363">
                  <c:v>48.556629772900003</c:v>
                </c:pt>
                <c:pt idx="174364">
                  <c:v>48.556730669621999</c:v>
                </c:pt>
                <c:pt idx="174365">
                  <c:v>48.556831566021003</c:v>
                </c:pt>
                <c:pt idx="174366">
                  <c:v>48.556932462097102</c:v>
                </c:pt>
                <c:pt idx="174367">
                  <c:v>48.557033357850202</c:v>
                </c:pt>
                <c:pt idx="174368">
                  <c:v>48.557134253280402</c:v>
                </c:pt>
                <c:pt idx="174369">
                  <c:v>48.557235148387598</c:v>
                </c:pt>
                <c:pt idx="174370">
                  <c:v>48.557336043171901</c:v>
                </c:pt>
                <c:pt idx="174371">
                  <c:v>48.557436937633199</c:v>
                </c:pt>
                <c:pt idx="174372">
                  <c:v>48.557537831771498</c:v>
                </c:pt>
                <c:pt idx="174373">
                  <c:v>48.557638725586898</c:v>
                </c:pt>
                <c:pt idx="174374">
                  <c:v>48.5577396190793</c:v>
                </c:pt>
                <c:pt idx="174375">
                  <c:v>48.557840512248802</c:v>
                </c:pt>
                <c:pt idx="174376">
                  <c:v>48.557941405095299</c:v>
                </c:pt>
                <c:pt idx="174377">
                  <c:v>48.558042297618897</c:v>
                </c:pt>
                <c:pt idx="174378">
                  <c:v>48.558143189819603</c:v>
                </c:pt>
                <c:pt idx="174379">
                  <c:v>48.558244081697303</c:v>
                </c:pt>
                <c:pt idx="174380">
                  <c:v>48.558344973251998</c:v>
                </c:pt>
                <c:pt idx="174381">
                  <c:v>48.558445864483801</c:v>
                </c:pt>
                <c:pt idx="174382">
                  <c:v>48.558546755392697</c:v>
                </c:pt>
                <c:pt idx="174383">
                  <c:v>48.558647645978603</c:v>
                </c:pt>
                <c:pt idx="174384">
                  <c:v>48.558748536241502</c:v>
                </c:pt>
                <c:pt idx="174385">
                  <c:v>48.558849426181602</c:v>
                </c:pt>
                <c:pt idx="174386">
                  <c:v>48.558950315798697</c:v>
                </c:pt>
                <c:pt idx="174387">
                  <c:v>48.5590512050928</c:v>
                </c:pt>
                <c:pt idx="174388">
                  <c:v>48.559152094063997</c:v>
                </c:pt>
                <c:pt idx="174389">
                  <c:v>48.559252982712302</c:v>
                </c:pt>
                <c:pt idx="174390">
                  <c:v>48.5593538710377</c:v>
                </c:pt>
                <c:pt idx="174391">
                  <c:v>48.559454759040101</c:v>
                </c:pt>
                <c:pt idx="174392">
                  <c:v>48.559555646719502</c:v>
                </c:pt>
                <c:pt idx="174393">
                  <c:v>48.559656534076098</c:v>
                </c:pt>
                <c:pt idx="174394">
                  <c:v>48.559757421109701</c:v>
                </c:pt>
                <c:pt idx="174395">
                  <c:v>48.559858307820399</c:v>
                </c:pt>
                <c:pt idx="174396">
                  <c:v>48.559959194208098</c:v>
                </c:pt>
                <c:pt idx="174397">
                  <c:v>48.560060080272997</c:v>
                </c:pt>
                <c:pt idx="174398">
                  <c:v>48.560160966014799</c:v>
                </c:pt>
                <c:pt idx="174399">
                  <c:v>48.5602618514338</c:v>
                </c:pt>
                <c:pt idx="174400">
                  <c:v>48.560362736529903</c:v>
                </c:pt>
                <c:pt idx="174401">
                  <c:v>48.560463621303001</c:v>
                </c:pt>
                <c:pt idx="174402">
                  <c:v>48.560564505753199</c:v>
                </c:pt>
                <c:pt idx="174403">
                  <c:v>48.560665389880498</c:v>
                </c:pt>
                <c:pt idx="174404">
                  <c:v>48.560766273684798</c:v>
                </c:pt>
                <c:pt idx="174405">
                  <c:v>48.5608671571662</c:v>
                </c:pt>
                <c:pt idx="174406">
                  <c:v>48.560968040324802</c:v>
                </c:pt>
                <c:pt idx="174407">
                  <c:v>48.561068923160398</c:v>
                </c:pt>
                <c:pt idx="174408">
                  <c:v>48.561169805673003</c:v>
                </c:pt>
                <c:pt idx="174409">
                  <c:v>48.561270687862802</c:v>
                </c:pt>
                <c:pt idx="174410">
                  <c:v>48.561371569729602</c:v>
                </c:pt>
                <c:pt idx="174411">
                  <c:v>48.561472451273602</c:v>
                </c:pt>
                <c:pt idx="174412">
                  <c:v>48.561573332494604</c:v>
                </c:pt>
                <c:pt idx="174413">
                  <c:v>48.561674213392699</c:v>
                </c:pt>
                <c:pt idx="174414">
                  <c:v>48.561775093967903</c:v>
                </c:pt>
                <c:pt idx="174415">
                  <c:v>48.5618759742202</c:v>
                </c:pt>
                <c:pt idx="174416">
                  <c:v>48.561976854149599</c:v>
                </c:pt>
                <c:pt idx="174417">
                  <c:v>48.562077733756098</c:v>
                </c:pt>
                <c:pt idx="174418">
                  <c:v>48.562178613039599</c:v>
                </c:pt>
                <c:pt idx="174419">
                  <c:v>48.5622794920003</c:v>
                </c:pt>
                <c:pt idx="174420">
                  <c:v>48.562380370638003</c:v>
                </c:pt>
                <c:pt idx="174421">
                  <c:v>48.562481248952899</c:v>
                </c:pt>
                <c:pt idx="174422">
                  <c:v>48.562582126944903</c:v>
                </c:pt>
                <c:pt idx="174423">
                  <c:v>48.562683004613902</c:v>
                </c:pt>
                <c:pt idx="174424">
                  <c:v>48.562783881960002</c:v>
                </c:pt>
                <c:pt idx="174425">
                  <c:v>48.562884758983301</c:v>
                </c:pt>
                <c:pt idx="174426">
                  <c:v>48.562985635683603</c:v>
                </c:pt>
                <c:pt idx="174427">
                  <c:v>48.563086512061098</c:v>
                </c:pt>
                <c:pt idx="174428">
                  <c:v>48.563187388115701</c:v>
                </c:pt>
                <c:pt idx="174429">
                  <c:v>48.563288263847298</c:v>
                </c:pt>
                <c:pt idx="174430">
                  <c:v>48.563389139256103</c:v>
                </c:pt>
                <c:pt idx="174431">
                  <c:v>48.563490014342001</c:v>
                </c:pt>
                <c:pt idx="174432">
                  <c:v>48.563590889104901</c:v>
                </c:pt>
                <c:pt idx="174433">
                  <c:v>48.563691763545002</c:v>
                </c:pt>
                <c:pt idx="174434">
                  <c:v>48.563792637662203</c:v>
                </c:pt>
                <c:pt idx="174435">
                  <c:v>48.563893511456598</c:v>
                </c:pt>
                <c:pt idx="174436">
                  <c:v>48.563994384928002</c:v>
                </c:pt>
                <c:pt idx="174437">
                  <c:v>48.564095258076499</c:v>
                </c:pt>
                <c:pt idx="174438">
                  <c:v>48.564196130902197</c:v>
                </c:pt>
                <c:pt idx="174439">
                  <c:v>48.564297003404903</c:v>
                </c:pt>
                <c:pt idx="174440">
                  <c:v>48.564397875584802</c:v>
                </c:pt>
                <c:pt idx="174441">
                  <c:v>48.564498747441803</c:v>
                </c:pt>
                <c:pt idx="174442">
                  <c:v>48.564599618975897</c:v>
                </c:pt>
                <c:pt idx="174443">
                  <c:v>48.564700490187199</c:v>
                </c:pt>
                <c:pt idx="174444">
                  <c:v>48.564801361075503</c:v>
                </c:pt>
                <c:pt idx="174445">
                  <c:v>48.564902231641</c:v>
                </c:pt>
                <c:pt idx="174446">
                  <c:v>48.565003101883597</c:v>
                </c:pt>
                <c:pt idx="174447">
                  <c:v>48.565103971803303</c:v>
                </c:pt>
                <c:pt idx="174448">
                  <c:v>48.565204841400202</c:v>
                </c:pt>
                <c:pt idx="174449">
                  <c:v>48.565305710674103</c:v>
                </c:pt>
                <c:pt idx="174450">
                  <c:v>48.565406579625197</c:v>
                </c:pt>
                <c:pt idx="174451">
                  <c:v>48.565507448253499</c:v>
                </c:pt>
                <c:pt idx="174452">
                  <c:v>48.565608316558802</c:v>
                </c:pt>
                <c:pt idx="174453">
                  <c:v>48.565709184541298</c:v>
                </c:pt>
                <c:pt idx="174454">
                  <c:v>48.565810052200902</c:v>
                </c:pt>
                <c:pt idx="174455">
                  <c:v>48.5659109195377</c:v>
                </c:pt>
                <c:pt idx="174456">
                  <c:v>48.566011786551599</c:v>
                </c:pt>
                <c:pt idx="174457">
                  <c:v>48.566112653242598</c:v>
                </c:pt>
                <c:pt idx="174458">
                  <c:v>48.566213519610699</c:v>
                </c:pt>
                <c:pt idx="174459">
                  <c:v>48.566314385656</c:v>
                </c:pt>
                <c:pt idx="174460">
                  <c:v>48.566415251378402</c:v>
                </c:pt>
                <c:pt idx="174461">
                  <c:v>48.566516116777997</c:v>
                </c:pt>
                <c:pt idx="174462">
                  <c:v>48.5666169818547</c:v>
                </c:pt>
                <c:pt idx="174463">
                  <c:v>48.566717846608498</c:v>
                </c:pt>
                <c:pt idx="174464">
                  <c:v>48.566818711039502</c:v>
                </c:pt>
                <c:pt idx="174465">
                  <c:v>48.566919575147601</c:v>
                </c:pt>
                <c:pt idx="174466">
                  <c:v>48.5670204389329</c:v>
                </c:pt>
                <c:pt idx="174467">
                  <c:v>48.5671213023953</c:v>
                </c:pt>
                <c:pt idx="174468">
                  <c:v>48.567222165534901</c:v>
                </c:pt>
                <c:pt idx="174469">
                  <c:v>48.567323028351503</c:v>
                </c:pt>
                <c:pt idx="174470">
                  <c:v>48.567423890845397</c:v>
                </c:pt>
                <c:pt idx="174471">
                  <c:v>48.5675247530164</c:v>
                </c:pt>
                <c:pt idx="174472">
                  <c:v>48.567625614864497</c:v>
                </c:pt>
                <c:pt idx="174473">
                  <c:v>48.567726476389801</c:v>
                </c:pt>
                <c:pt idx="174474">
                  <c:v>48.567827337592298</c:v>
                </c:pt>
                <c:pt idx="174475">
                  <c:v>48.567928198471897</c:v>
                </c:pt>
                <c:pt idx="174476">
                  <c:v>48.568029059028603</c:v>
                </c:pt>
                <c:pt idx="174477">
                  <c:v>48.568129919262503</c:v>
                </c:pt>
                <c:pt idx="174478">
                  <c:v>48.568230779173597</c:v>
                </c:pt>
                <c:pt idx="174479">
                  <c:v>48.568331638761798</c:v>
                </c:pt>
                <c:pt idx="174480">
                  <c:v>48.5684324980272</c:v>
                </c:pt>
                <c:pt idx="174481">
                  <c:v>48.568533356969702</c:v>
                </c:pt>
                <c:pt idx="174482">
                  <c:v>48.568634215589398</c:v>
                </c:pt>
                <c:pt idx="174483">
                  <c:v>48.568735073886302</c:v>
                </c:pt>
                <c:pt idx="174484">
                  <c:v>48.568835931860299</c:v>
                </c:pt>
                <c:pt idx="174485">
                  <c:v>48.568936789511497</c:v>
                </c:pt>
                <c:pt idx="174486">
                  <c:v>48.569037646839803</c:v>
                </c:pt>
                <c:pt idx="174487">
                  <c:v>48.569138503845302</c:v>
                </c:pt>
                <c:pt idx="174488">
                  <c:v>48.569239360528002</c:v>
                </c:pt>
                <c:pt idx="174489">
                  <c:v>48.569340216887802</c:v>
                </c:pt>
                <c:pt idx="174490">
                  <c:v>48.569441072924803</c:v>
                </c:pt>
                <c:pt idx="174491">
                  <c:v>48.569541928638998</c:v>
                </c:pt>
                <c:pt idx="174492">
                  <c:v>48.5696427840303</c:v>
                </c:pt>
                <c:pt idx="174493">
                  <c:v>48.569743639098803</c:v>
                </c:pt>
                <c:pt idx="174494">
                  <c:v>48.569844493844499</c:v>
                </c:pt>
                <c:pt idx="174495">
                  <c:v>48.569945348267403</c:v>
                </c:pt>
                <c:pt idx="174496">
                  <c:v>48.570046202367401</c:v>
                </c:pt>
                <c:pt idx="174497">
                  <c:v>48.570147056144599</c:v>
                </c:pt>
                <c:pt idx="174498">
                  <c:v>48.570247909598997</c:v>
                </c:pt>
                <c:pt idx="174499">
                  <c:v>48.570348762730603</c:v>
                </c:pt>
                <c:pt idx="174500">
                  <c:v>48.570449615539303</c:v>
                </c:pt>
                <c:pt idx="174501">
                  <c:v>48.570550468025203</c:v>
                </c:pt>
                <c:pt idx="174502">
                  <c:v>48.570651320188297</c:v>
                </c:pt>
                <c:pt idx="174503">
                  <c:v>48.570752172028598</c:v>
                </c:pt>
                <c:pt idx="174504">
                  <c:v>48.5708530235461</c:v>
                </c:pt>
                <c:pt idx="174505">
                  <c:v>48.570953874740702</c:v>
                </c:pt>
                <c:pt idx="174506">
                  <c:v>48.571054725612598</c:v>
                </c:pt>
                <c:pt idx="174507">
                  <c:v>48.571155576161601</c:v>
                </c:pt>
                <c:pt idx="174508">
                  <c:v>48.571256426387798</c:v>
                </c:pt>
                <c:pt idx="174509">
                  <c:v>48.571357276291202</c:v>
                </c:pt>
                <c:pt idx="174510">
                  <c:v>48.5714581258717</c:v>
                </c:pt>
                <c:pt idx="174511">
                  <c:v>48.571558975129498</c:v>
                </c:pt>
                <c:pt idx="174512">
                  <c:v>48.571659824064497</c:v>
                </c:pt>
                <c:pt idx="174513">
                  <c:v>48.571760672676596</c:v>
                </c:pt>
                <c:pt idx="174514">
                  <c:v>48.571861520965903</c:v>
                </c:pt>
                <c:pt idx="174515">
                  <c:v>48.571962368932503</c:v>
                </c:pt>
                <c:pt idx="174516">
                  <c:v>48.572063216576197</c:v>
                </c:pt>
                <c:pt idx="174517">
                  <c:v>48.572164063897098</c:v>
                </c:pt>
                <c:pt idx="174518">
                  <c:v>48.572264910895299</c:v>
                </c:pt>
                <c:pt idx="174519">
                  <c:v>48.572365757570601</c:v>
                </c:pt>
                <c:pt idx="174520">
                  <c:v>48.572466603923097</c:v>
                </c:pt>
                <c:pt idx="174521">
                  <c:v>48.5725674499528</c:v>
                </c:pt>
                <c:pt idx="174522">
                  <c:v>48.572668295659703</c:v>
                </c:pt>
                <c:pt idx="174523">
                  <c:v>48.572769141043899</c:v>
                </c:pt>
                <c:pt idx="174524">
                  <c:v>48.572869986105196</c:v>
                </c:pt>
                <c:pt idx="174525">
                  <c:v>48.572970830843701</c:v>
                </c:pt>
                <c:pt idx="174526">
                  <c:v>48.573071675259499</c:v>
                </c:pt>
                <c:pt idx="174527">
                  <c:v>48.573172519352397</c:v>
                </c:pt>
                <c:pt idx="174528">
                  <c:v>48.573273363122503</c:v>
                </c:pt>
                <c:pt idx="174529">
                  <c:v>48.573374206569902</c:v>
                </c:pt>
                <c:pt idx="174530">
                  <c:v>48.573475049694501</c:v>
                </c:pt>
                <c:pt idx="174531">
                  <c:v>48.573575892496201</c:v>
                </c:pt>
                <c:pt idx="174532">
                  <c:v>48.573676734975201</c:v>
                </c:pt>
                <c:pt idx="174533">
                  <c:v>48.573777577131402</c:v>
                </c:pt>
                <c:pt idx="174534">
                  <c:v>48.573878418964803</c:v>
                </c:pt>
                <c:pt idx="174535">
                  <c:v>48.573979260475497</c:v>
                </c:pt>
                <c:pt idx="174536">
                  <c:v>48.574080101663299</c:v>
                </c:pt>
                <c:pt idx="174537">
                  <c:v>48.5741809425284</c:v>
                </c:pt>
                <c:pt idx="174538">
                  <c:v>48.574281783070603</c:v>
                </c:pt>
                <c:pt idx="174539">
                  <c:v>48.574382623290099</c:v>
                </c:pt>
                <c:pt idx="174540">
                  <c:v>48.574483463186802</c:v>
                </c:pt>
                <c:pt idx="174541">
                  <c:v>48.574584302760798</c:v>
                </c:pt>
                <c:pt idx="174542">
                  <c:v>48.574685142011901</c:v>
                </c:pt>
                <c:pt idx="174543">
                  <c:v>48.574785980940298</c:v>
                </c:pt>
                <c:pt idx="174544">
                  <c:v>48.574886819545902</c:v>
                </c:pt>
                <c:pt idx="174545">
                  <c:v>48.5749876578287</c:v>
                </c:pt>
                <c:pt idx="174546">
                  <c:v>48.575088495788798</c:v>
                </c:pt>
                <c:pt idx="174547">
                  <c:v>48.575189333426003</c:v>
                </c:pt>
                <c:pt idx="174548">
                  <c:v>48.575290170740502</c:v>
                </c:pt>
                <c:pt idx="174549">
                  <c:v>48.5753910077323</c:v>
                </c:pt>
                <c:pt idx="174550">
                  <c:v>48.575491844401199</c:v>
                </c:pt>
                <c:pt idx="174551">
                  <c:v>48.575592680747398</c:v>
                </c:pt>
                <c:pt idx="174552">
                  <c:v>48.575693516770897</c:v>
                </c:pt>
                <c:pt idx="174553">
                  <c:v>48.575794352471497</c:v>
                </c:pt>
                <c:pt idx="174554">
                  <c:v>48.575895187849397</c:v>
                </c:pt>
                <c:pt idx="174555">
                  <c:v>48.575996022904498</c:v>
                </c:pt>
                <c:pt idx="174556">
                  <c:v>48.576096857636898</c:v>
                </c:pt>
                <c:pt idx="174557">
                  <c:v>48.576197692046499</c:v>
                </c:pt>
                <c:pt idx="174558">
                  <c:v>48.5762985261333</c:v>
                </c:pt>
                <c:pt idx="174559">
                  <c:v>48.576399359897401</c:v>
                </c:pt>
                <c:pt idx="174560">
                  <c:v>48.576500193338703</c:v>
                </c:pt>
                <c:pt idx="174561">
                  <c:v>48.576601026457297</c:v>
                </c:pt>
                <c:pt idx="174562">
                  <c:v>48.576701859253099</c:v>
                </c:pt>
                <c:pt idx="174563">
                  <c:v>48.576802691726101</c:v>
                </c:pt>
                <c:pt idx="174564">
                  <c:v>48.576903523876403</c:v>
                </c:pt>
                <c:pt idx="174565">
                  <c:v>48.577004355703998</c:v>
                </c:pt>
                <c:pt idx="174566">
                  <c:v>48.577105187208701</c:v>
                </c:pt>
                <c:pt idx="174567">
                  <c:v>48.577206018390797</c:v>
                </c:pt>
                <c:pt idx="174568">
                  <c:v>48.57730684925</c:v>
                </c:pt>
                <c:pt idx="174569">
                  <c:v>48.577407679786603</c:v>
                </c:pt>
                <c:pt idx="174570">
                  <c:v>48.5775085100003</c:v>
                </c:pt>
                <c:pt idx="174571">
                  <c:v>48.577609339891403</c:v>
                </c:pt>
                <c:pt idx="174572">
                  <c:v>48.5777101694596</c:v>
                </c:pt>
                <c:pt idx="174573">
                  <c:v>48.577810998705203</c:v>
                </c:pt>
                <c:pt idx="174574">
                  <c:v>48.577911827628</c:v>
                </c:pt>
                <c:pt idx="174575">
                  <c:v>48.578012656227997</c:v>
                </c:pt>
                <c:pt idx="174576">
                  <c:v>48.578113484505302</c:v>
                </c:pt>
                <c:pt idx="174577">
                  <c:v>48.578214312459899</c:v>
                </c:pt>
                <c:pt idx="174578">
                  <c:v>48.578315140091703</c:v>
                </c:pt>
                <c:pt idx="174579">
                  <c:v>48.578415967400801</c:v>
                </c:pt>
                <c:pt idx="174580">
                  <c:v>48.578516794387099</c:v>
                </c:pt>
                <c:pt idx="174581">
                  <c:v>48.578617621050697</c:v>
                </c:pt>
                <c:pt idx="174582">
                  <c:v>48.578718447391601</c:v>
                </c:pt>
                <c:pt idx="174583">
                  <c:v>48.5788192734097</c:v>
                </c:pt>
                <c:pt idx="174584">
                  <c:v>48.578920099105098</c:v>
                </c:pt>
                <c:pt idx="174585">
                  <c:v>48.579020924477703</c:v>
                </c:pt>
                <c:pt idx="174586">
                  <c:v>48.579121749527701</c:v>
                </c:pt>
                <c:pt idx="174587">
                  <c:v>48.5792225742548</c:v>
                </c:pt>
                <c:pt idx="174588">
                  <c:v>48.579323398659298</c:v>
                </c:pt>
                <c:pt idx="174589">
                  <c:v>48.579424222740997</c:v>
                </c:pt>
                <c:pt idx="174590">
                  <c:v>48.579525046500002</c:v>
                </c:pt>
                <c:pt idx="174591">
                  <c:v>48.579625869936301</c:v>
                </c:pt>
                <c:pt idx="174592">
                  <c:v>48.5797266930498</c:v>
                </c:pt>
                <c:pt idx="174593">
                  <c:v>48.579827515840698</c:v>
                </c:pt>
                <c:pt idx="174594">
                  <c:v>48.579928338308797</c:v>
                </c:pt>
                <c:pt idx="174595">
                  <c:v>48.580029160454103</c:v>
                </c:pt>
                <c:pt idx="174596">
                  <c:v>48.580129982276802</c:v>
                </c:pt>
                <c:pt idx="174597">
                  <c:v>48.580230803776701</c:v>
                </c:pt>
                <c:pt idx="174598">
                  <c:v>48.580331624953899</c:v>
                </c:pt>
                <c:pt idx="174599">
                  <c:v>48.580432445808398</c:v>
                </c:pt>
                <c:pt idx="174600">
                  <c:v>48.580533266340197</c:v>
                </c:pt>
                <c:pt idx="174601">
                  <c:v>48.580634086549203</c:v>
                </c:pt>
                <c:pt idx="174602">
                  <c:v>48.580734906435602</c:v>
                </c:pt>
                <c:pt idx="174603">
                  <c:v>48.580835725999201</c:v>
                </c:pt>
                <c:pt idx="174604">
                  <c:v>48.5809365452401</c:v>
                </c:pt>
                <c:pt idx="174605">
                  <c:v>48.581037364158298</c:v>
                </c:pt>
                <c:pt idx="174606">
                  <c:v>48.581138182753797</c:v>
                </c:pt>
                <c:pt idx="174607">
                  <c:v>48.581239001026503</c:v>
                </c:pt>
                <c:pt idx="174608">
                  <c:v>48.581339818976602</c:v>
                </c:pt>
                <c:pt idx="174609">
                  <c:v>48.581440636603901</c:v>
                </c:pt>
                <c:pt idx="174610">
                  <c:v>48.581541453908599</c:v>
                </c:pt>
                <c:pt idx="174611">
                  <c:v>48.581642270890498</c:v>
                </c:pt>
                <c:pt idx="174612">
                  <c:v>48.581743087549697</c:v>
                </c:pt>
                <c:pt idx="174613">
                  <c:v>48.581843903886202</c:v>
                </c:pt>
                <c:pt idx="174614">
                  <c:v>48.5819447199001</c:v>
                </c:pt>
                <c:pt idx="174615">
                  <c:v>48.582045535591199</c:v>
                </c:pt>
                <c:pt idx="174616">
                  <c:v>48.582146350959597</c:v>
                </c:pt>
                <c:pt idx="174617">
                  <c:v>48.582247166005303</c:v>
                </c:pt>
                <c:pt idx="174618">
                  <c:v>48.582347980728301</c:v>
                </c:pt>
                <c:pt idx="174619">
                  <c:v>48.582448795128599</c:v>
                </c:pt>
                <c:pt idx="174620">
                  <c:v>48.582549609206197</c:v>
                </c:pt>
                <c:pt idx="174621">
                  <c:v>48.582650422961102</c:v>
                </c:pt>
                <c:pt idx="174622">
                  <c:v>48.582751236393399</c:v>
                </c:pt>
                <c:pt idx="174623">
                  <c:v>48.582852049502897</c:v>
                </c:pt>
                <c:pt idx="174624">
                  <c:v>48.582952862289702</c:v>
                </c:pt>
                <c:pt idx="174625">
                  <c:v>48.583053674753899</c:v>
                </c:pt>
                <c:pt idx="174626">
                  <c:v>48.583154486895303</c:v>
                </c:pt>
                <c:pt idx="174627">
                  <c:v>48.5832552987141</c:v>
                </c:pt>
                <c:pt idx="174628">
                  <c:v>48.583356110210097</c:v>
                </c:pt>
                <c:pt idx="174629">
                  <c:v>48.583456921383501</c:v>
                </c:pt>
                <c:pt idx="174630">
                  <c:v>48.583557732234198</c:v>
                </c:pt>
                <c:pt idx="174631">
                  <c:v>48.583658542762201</c:v>
                </c:pt>
                <c:pt idx="174632">
                  <c:v>48.583759352967498</c:v>
                </c:pt>
                <c:pt idx="174633">
                  <c:v>48.5838601628502</c:v>
                </c:pt>
                <c:pt idx="174634">
                  <c:v>48.583960972410097</c:v>
                </c:pt>
                <c:pt idx="174635">
                  <c:v>48.584061781647399</c:v>
                </c:pt>
                <c:pt idx="174636">
                  <c:v>48.584162590562002</c:v>
                </c:pt>
                <c:pt idx="174637">
                  <c:v>48.584263399153897</c:v>
                </c:pt>
                <c:pt idx="174638">
                  <c:v>48.5843642074231</c:v>
                </c:pt>
                <c:pt idx="174639">
                  <c:v>48.584465015369702</c:v>
                </c:pt>
                <c:pt idx="174640">
                  <c:v>48.584565822993497</c:v>
                </c:pt>
                <c:pt idx="174641">
                  <c:v>48.584666630294699</c:v>
                </c:pt>
                <c:pt idx="174642">
                  <c:v>48.5847674372733</c:v>
                </c:pt>
                <c:pt idx="174643">
                  <c:v>48.584868243929101</c:v>
                </c:pt>
                <c:pt idx="174644">
                  <c:v>48.584969050262302</c:v>
                </c:pt>
                <c:pt idx="174645">
                  <c:v>48.585069856272803</c:v>
                </c:pt>
                <c:pt idx="174646">
                  <c:v>48.585170661960603</c:v>
                </c:pt>
                <c:pt idx="174647">
                  <c:v>48.585271467325803</c:v>
                </c:pt>
                <c:pt idx="174648">
                  <c:v>48.585372272368303</c:v>
                </c:pt>
                <c:pt idx="174649">
                  <c:v>48.585473077088103</c:v>
                </c:pt>
                <c:pt idx="174650">
                  <c:v>48.585573881485203</c:v>
                </c:pt>
                <c:pt idx="174651">
                  <c:v>48.585674685559702</c:v>
                </c:pt>
                <c:pt idx="174652">
                  <c:v>48.585775489311601</c:v>
                </c:pt>
                <c:pt idx="174653">
                  <c:v>48.5858762927407</c:v>
                </c:pt>
                <c:pt idx="174654">
                  <c:v>48.585977095847198</c:v>
                </c:pt>
                <c:pt idx="174655">
                  <c:v>48.586077898631103</c:v>
                </c:pt>
                <c:pt idx="174656">
                  <c:v>48.586178701092201</c:v>
                </c:pt>
                <c:pt idx="174657">
                  <c:v>48.586279503230799</c:v>
                </c:pt>
                <c:pt idx="174658">
                  <c:v>48.586380305046603</c:v>
                </c:pt>
                <c:pt idx="174659">
                  <c:v>48.5864811065398</c:v>
                </c:pt>
                <c:pt idx="174660">
                  <c:v>48.586581907710404</c:v>
                </c:pt>
                <c:pt idx="174661">
                  <c:v>48.5866827085582</c:v>
                </c:pt>
                <c:pt idx="174662">
                  <c:v>48.586783509083503</c:v>
                </c:pt>
                <c:pt idx="174663">
                  <c:v>48.586884309286098</c:v>
                </c:pt>
                <c:pt idx="174664">
                  <c:v>48.586985109166001</c:v>
                </c:pt>
                <c:pt idx="174665">
                  <c:v>48.587085908723303</c:v>
                </c:pt>
                <c:pt idx="174666">
                  <c:v>48.587186707957898</c:v>
                </c:pt>
                <c:pt idx="174667">
                  <c:v>48.587287506869899</c:v>
                </c:pt>
                <c:pt idx="174668">
                  <c:v>48.5873883054592</c:v>
                </c:pt>
                <c:pt idx="174669">
                  <c:v>48.5874891037259</c:v>
                </c:pt>
                <c:pt idx="174670">
                  <c:v>48.587589901669901</c:v>
                </c:pt>
                <c:pt idx="174671">
                  <c:v>48.587690699291301</c:v>
                </c:pt>
                <c:pt idx="174672">
                  <c:v>48.5877914965901</c:v>
                </c:pt>
                <c:pt idx="174673">
                  <c:v>48.587892293566199</c:v>
                </c:pt>
                <c:pt idx="174674">
                  <c:v>48.587993090219598</c:v>
                </c:pt>
                <c:pt idx="174675">
                  <c:v>48.588093886550404</c:v>
                </c:pt>
                <c:pt idx="174676">
                  <c:v>48.588194682558601</c:v>
                </c:pt>
                <c:pt idx="174677">
                  <c:v>48.588295478244198</c:v>
                </c:pt>
                <c:pt idx="174678">
                  <c:v>48.588396273607103</c:v>
                </c:pt>
                <c:pt idx="174679">
                  <c:v>48.5884970686473</c:v>
                </c:pt>
                <c:pt idx="174680">
                  <c:v>48.588597863364903</c:v>
                </c:pt>
                <c:pt idx="174681">
                  <c:v>48.588698657759998</c:v>
                </c:pt>
                <c:pt idx="174682">
                  <c:v>48.588799451832301</c:v>
                </c:pt>
                <c:pt idx="174683">
                  <c:v>48.588900245582003</c:v>
                </c:pt>
                <c:pt idx="174684">
                  <c:v>48.589001039009098</c:v>
                </c:pt>
                <c:pt idx="174685">
                  <c:v>48.589101832113599</c:v>
                </c:pt>
                <c:pt idx="174686">
                  <c:v>48.5892026248954</c:v>
                </c:pt>
                <c:pt idx="174687">
                  <c:v>48.5893034173546</c:v>
                </c:pt>
                <c:pt idx="174688">
                  <c:v>48.5894042094912</c:v>
                </c:pt>
                <c:pt idx="174689">
                  <c:v>48.589505001305199</c:v>
                </c:pt>
                <c:pt idx="174690">
                  <c:v>48.589605792796497</c:v>
                </c:pt>
                <c:pt idx="174691">
                  <c:v>48.589706583965203</c:v>
                </c:pt>
                <c:pt idx="174692">
                  <c:v>48.589807374811301</c:v>
                </c:pt>
                <c:pt idx="174693">
                  <c:v>48.589908165334698</c:v>
                </c:pt>
                <c:pt idx="174694">
                  <c:v>48.590008955535602</c:v>
                </c:pt>
                <c:pt idx="174695">
                  <c:v>48.590109745413798</c:v>
                </c:pt>
                <c:pt idx="174696">
                  <c:v>48.590210534969401</c:v>
                </c:pt>
                <c:pt idx="174697">
                  <c:v>48.590311324202403</c:v>
                </c:pt>
                <c:pt idx="174698">
                  <c:v>48.590412113112698</c:v>
                </c:pt>
                <c:pt idx="174699">
                  <c:v>48.5905129017005</c:v>
                </c:pt>
                <c:pt idx="174700">
                  <c:v>48.5906136899656</c:v>
                </c:pt>
                <c:pt idx="174701">
                  <c:v>48.590714477908101</c:v>
                </c:pt>
                <c:pt idx="174702">
                  <c:v>48.590815265528001</c:v>
                </c:pt>
                <c:pt idx="174703">
                  <c:v>48.5909160528253</c:v>
                </c:pt>
                <c:pt idx="174704">
                  <c:v>48.591016839799998</c:v>
                </c:pt>
                <c:pt idx="174705">
                  <c:v>48.591117626451997</c:v>
                </c:pt>
                <c:pt idx="174706">
                  <c:v>48.591218412781501</c:v>
                </c:pt>
                <c:pt idx="174707">
                  <c:v>48.591319198788298</c:v>
                </c:pt>
                <c:pt idx="174708">
                  <c:v>48.591419984472601</c:v>
                </c:pt>
                <c:pt idx="174709">
                  <c:v>48.591520769834197</c:v>
                </c:pt>
                <c:pt idx="174710">
                  <c:v>48.5916215548732</c:v>
                </c:pt>
                <c:pt idx="174711">
                  <c:v>48.591722339589701</c:v>
                </c:pt>
                <c:pt idx="174712">
                  <c:v>48.591823123983502</c:v>
                </c:pt>
                <c:pt idx="174713">
                  <c:v>48.591923908054703</c:v>
                </c:pt>
                <c:pt idx="174714">
                  <c:v>48.592024691803303</c:v>
                </c:pt>
                <c:pt idx="174715">
                  <c:v>48.592125475229402</c:v>
                </c:pt>
                <c:pt idx="174716">
                  <c:v>48.592226258332801</c:v>
                </c:pt>
                <c:pt idx="174717">
                  <c:v>48.592327041113599</c:v>
                </c:pt>
                <c:pt idx="174718">
                  <c:v>48.592427823571803</c:v>
                </c:pt>
                <c:pt idx="174719">
                  <c:v>48.5925286057075</c:v>
                </c:pt>
                <c:pt idx="174720">
                  <c:v>48.592629387520503</c:v>
                </c:pt>
                <c:pt idx="174721">
                  <c:v>48.592730169010899</c:v>
                </c:pt>
                <c:pt idx="174722">
                  <c:v>48.592830950178801</c:v>
                </c:pt>
                <c:pt idx="174723">
                  <c:v>48.592931731024102</c:v>
                </c:pt>
                <c:pt idx="174724">
                  <c:v>48.593032511546703</c:v>
                </c:pt>
                <c:pt idx="174725">
                  <c:v>48.593133291746803</c:v>
                </c:pt>
                <c:pt idx="174726">
                  <c:v>48.593234071624302</c:v>
                </c:pt>
                <c:pt idx="174727">
                  <c:v>48.5933348511792</c:v>
                </c:pt>
                <c:pt idx="174728">
                  <c:v>48.593435630411498</c:v>
                </c:pt>
                <c:pt idx="174729">
                  <c:v>48.593536409321302</c:v>
                </c:pt>
                <c:pt idx="174730">
                  <c:v>48.593637187908399</c:v>
                </c:pt>
                <c:pt idx="174731">
                  <c:v>48.593737966173002</c:v>
                </c:pt>
                <c:pt idx="174732">
                  <c:v>48.593838744114997</c:v>
                </c:pt>
                <c:pt idx="174733">
                  <c:v>48.593939521734399</c:v>
                </c:pt>
                <c:pt idx="174734">
                  <c:v>48.594040299031199</c:v>
                </c:pt>
                <c:pt idx="174735">
                  <c:v>48.5941410760054</c:v>
                </c:pt>
                <c:pt idx="174736">
                  <c:v>48.594241852657099</c:v>
                </c:pt>
                <c:pt idx="174737">
                  <c:v>48.594342628986197</c:v>
                </c:pt>
                <c:pt idx="174738">
                  <c:v>48.594443404992703</c:v>
                </c:pt>
                <c:pt idx="174739">
                  <c:v>48.5945441806766</c:v>
                </c:pt>
                <c:pt idx="174740">
                  <c:v>48.594644956038003</c:v>
                </c:pt>
                <c:pt idx="174741">
                  <c:v>48.594745731076799</c:v>
                </c:pt>
                <c:pt idx="174742">
                  <c:v>48.594846505793001</c:v>
                </c:pt>
                <c:pt idx="174743">
                  <c:v>48.594947280186602</c:v>
                </c:pt>
                <c:pt idx="174744">
                  <c:v>48.595048054257703</c:v>
                </c:pt>
                <c:pt idx="174745">
                  <c:v>48.595148828006202</c:v>
                </c:pt>
                <c:pt idx="174746">
                  <c:v>48.595249601432201</c:v>
                </c:pt>
                <c:pt idx="174747">
                  <c:v>48.595350374535499</c:v>
                </c:pt>
                <c:pt idx="174748">
                  <c:v>48.595451147316297</c:v>
                </c:pt>
                <c:pt idx="174749">
                  <c:v>48.5955519197746</c:v>
                </c:pt>
                <c:pt idx="174750">
                  <c:v>48.595652691910303</c:v>
                </c:pt>
                <c:pt idx="174751">
                  <c:v>48.595753463723398</c:v>
                </c:pt>
                <c:pt idx="174752">
                  <c:v>48.595854235213899</c:v>
                </c:pt>
                <c:pt idx="174753">
                  <c:v>48.595955006381899</c:v>
                </c:pt>
                <c:pt idx="174754">
                  <c:v>48.596055777227399</c:v>
                </c:pt>
                <c:pt idx="174755">
                  <c:v>48.596156547750198</c:v>
                </c:pt>
                <c:pt idx="174756">
                  <c:v>48.596257317950503</c:v>
                </c:pt>
                <c:pt idx="174757">
                  <c:v>48.5963580878283</c:v>
                </c:pt>
                <c:pt idx="174758">
                  <c:v>48.596458857383503</c:v>
                </c:pt>
                <c:pt idx="174759">
                  <c:v>48.596559626616198</c:v>
                </c:pt>
                <c:pt idx="174760">
                  <c:v>48.5966603955263</c:v>
                </c:pt>
                <c:pt idx="174761">
                  <c:v>48.596761164113801</c:v>
                </c:pt>
                <c:pt idx="174762">
                  <c:v>48.5968619323788</c:v>
                </c:pt>
                <c:pt idx="174763">
                  <c:v>48.596962700321299</c:v>
                </c:pt>
                <c:pt idx="174764">
                  <c:v>48.597063467941197</c:v>
                </c:pt>
                <c:pt idx="174765">
                  <c:v>48.597164235238502</c:v>
                </c:pt>
                <c:pt idx="174766">
                  <c:v>48.597265002213298</c:v>
                </c:pt>
                <c:pt idx="174767">
                  <c:v>48.5973657688656</c:v>
                </c:pt>
                <c:pt idx="174768">
                  <c:v>48.597466535195302</c:v>
                </c:pt>
                <c:pt idx="174769">
                  <c:v>48.597567301202403</c:v>
                </c:pt>
                <c:pt idx="174770">
                  <c:v>48.597668066887103</c:v>
                </c:pt>
                <c:pt idx="174771">
                  <c:v>48.597768832249102</c:v>
                </c:pt>
                <c:pt idx="174772">
                  <c:v>48.5978695972887</c:v>
                </c:pt>
                <c:pt idx="174773">
                  <c:v>48.597970362005697</c:v>
                </c:pt>
                <c:pt idx="174774">
                  <c:v>48.5980711264001</c:v>
                </c:pt>
                <c:pt idx="174775">
                  <c:v>48.598171890472102</c:v>
                </c:pt>
                <c:pt idx="174776">
                  <c:v>48.598272654221503</c:v>
                </c:pt>
                <c:pt idx="174777">
                  <c:v>48.598373417648297</c:v>
                </c:pt>
                <c:pt idx="174778">
                  <c:v>48.598474180752604</c:v>
                </c:pt>
                <c:pt idx="174779">
                  <c:v>48.598574943534402</c:v>
                </c:pt>
                <c:pt idx="174780">
                  <c:v>48.598675705993699</c:v>
                </c:pt>
                <c:pt idx="174781">
                  <c:v>48.598776468130403</c:v>
                </c:pt>
                <c:pt idx="174782">
                  <c:v>48.598877229944598</c:v>
                </c:pt>
                <c:pt idx="174783">
                  <c:v>48.5989779914362</c:v>
                </c:pt>
                <c:pt idx="174784">
                  <c:v>48.599078752605301</c:v>
                </c:pt>
                <c:pt idx="174785">
                  <c:v>48.599179513452</c:v>
                </c:pt>
                <c:pt idx="174786">
                  <c:v>48.599280273975999</c:v>
                </c:pt>
                <c:pt idx="174787">
                  <c:v>48.599381034177597</c:v>
                </c:pt>
                <c:pt idx="174788">
                  <c:v>48.599481794056601</c:v>
                </c:pt>
                <c:pt idx="174789">
                  <c:v>48.599582553613097</c:v>
                </c:pt>
                <c:pt idx="174790">
                  <c:v>48.599683312847098</c:v>
                </c:pt>
                <c:pt idx="174791">
                  <c:v>48.599784071758499</c:v>
                </c:pt>
                <c:pt idx="174792">
                  <c:v>48.599884830347499</c:v>
                </c:pt>
                <c:pt idx="174793">
                  <c:v>48.599985588613897</c:v>
                </c:pt>
                <c:pt idx="174794">
                  <c:v>48.600086346557802</c:v>
                </c:pt>
                <c:pt idx="174795">
                  <c:v>48.600187104179199</c:v>
                </c:pt>
                <c:pt idx="174796">
                  <c:v>48.600287861478101</c:v>
                </c:pt>
                <c:pt idx="174797">
                  <c:v>48.600388618454403</c:v>
                </c:pt>
                <c:pt idx="174798">
                  <c:v>48.600489375108197</c:v>
                </c:pt>
                <c:pt idx="174799">
                  <c:v>48.600590131439603</c:v>
                </c:pt>
                <c:pt idx="174800">
                  <c:v>48.600690887448401</c:v>
                </c:pt>
                <c:pt idx="174801">
                  <c:v>48.600791643134698</c:v>
                </c:pt>
                <c:pt idx="174802">
                  <c:v>48.600892398498502</c:v>
                </c:pt>
                <c:pt idx="174803">
                  <c:v>48.600993153539797</c:v>
                </c:pt>
                <c:pt idx="174804">
                  <c:v>48.601093908258498</c:v>
                </c:pt>
                <c:pt idx="174805">
                  <c:v>48.601194662654798</c:v>
                </c:pt>
                <c:pt idx="174806">
                  <c:v>48.601295416728597</c:v>
                </c:pt>
                <c:pt idx="174807">
                  <c:v>48.601396170479802</c:v>
                </c:pt>
                <c:pt idx="174808">
                  <c:v>48.601496923908599</c:v>
                </c:pt>
                <c:pt idx="174809">
                  <c:v>48.601597677014801</c:v>
                </c:pt>
                <c:pt idx="174810">
                  <c:v>48.601698429798603</c:v>
                </c:pt>
                <c:pt idx="174811">
                  <c:v>48.601799182259803</c:v>
                </c:pt>
                <c:pt idx="174812">
                  <c:v>48.601899934398602</c:v>
                </c:pt>
                <c:pt idx="174813">
                  <c:v>48.602000686214801</c:v>
                </c:pt>
                <c:pt idx="174814">
                  <c:v>48.602101437708598</c:v>
                </c:pt>
                <c:pt idx="174815">
                  <c:v>48.602202188879801</c:v>
                </c:pt>
                <c:pt idx="174816">
                  <c:v>48.602302939728602</c:v>
                </c:pt>
                <c:pt idx="174817">
                  <c:v>48.602403690254803</c:v>
                </c:pt>
                <c:pt idx="174818">
                  <c:v>48.602504440458603</c:v>
                </c:pt>
                <c:pt idx="174819">
                  <c:v>48.602605190339901</c:v>
                </c:pt>
                <c:pt idx="174820">
                  <c:v>48.602705939898698</c:v>
                </c:pt>
                <c:pt idx="174821">
                  <c:v>48.602806689135001</c:v>
                </c:pt>
                <c:pt idx="174822">
                  <c:v>48.602907438048803</c:v>
                </c:pt>
                <c:pt idx="174823">
                  <c:v>48.603008186640103</c:v>
                </c:pt>
                <c:pt idx="174824">
                  <c:v>48.603108934908903</c:v>
                </c:pt>
                <c:pt idx="174825">
                  <c:v>48.603209682855301</c:v>
                </c:pt>
                <c:pt idx="174826">
                  <c:v>48.603310430479098</c:v>
                </c:pt>
                <c:pt idx="174827">
                  <c:v>48.603411177780501</c:v>
                </c:pt>
                <c:pt idx="174828">
                  <c:v>48.603511924759403</c:v>
                </c:pt>
                <c:pt idx="174829">
                  <c:v>48.603612671415803</c:v>
                </c:pt>
                <c:pt idx="174830">
                  <c:v>48.603713417749802</c:v>
                </c:pt>
                <c:pt idx="174831">
                  <c:v>48.6038141637612</c:v>
                </c:pt>
                <c:pt idx="174832">
                  <c:v>48.603914909450197</c:v>
                </c:pt>
                <c:pt idx="174833">
                  <c:v>48.604015654816699</c:v>
                </c:pt>
                <c:pt idx="174834">
                  <c:v>48.6041163998607</c:v>
                </c:pt>
                <c:pt idx="174835">
                  <c:v>48.604217144582201</c:v>
                </c:pt>
                <c:pt idx="174836">
                  <c:v>48.604317888981299</c:v>
                </c:pt>
                <c:pt idx="174837">
                  <c:v>48.604418633057897</c:v>
                </c:pt>
                <c:pt idx="174838">
                  <c:v>48.604519376812</c:v>
                </c:pt>
                <c:pt idx="174839">
                  <c:v>48.604620120243702</c:v>
                </c:pt>
                <c:pt idx="174840">
                  <c:v>48.604720863352803</c:v>
                </c:pt>
                <c:pt idx="174841">
                  <c:v>48.604821606139602</c:v>
                </c:pt>
                <c:pt idx="174842">
                  <c:v>48.6049223486038</c:v>
                </c:pt>
                <c:pt idx="174843">
                  <c:v>48.605023090745597</c:v>
                </c:pt>
                <c:pt idx="174844">
                  <c:v>48.6051238325649</c:v>
                </c:pt>
                <c:pt idx="174845">
                  <c:v>48.605224574061701</c:v>
                </c:pt>
                <c:pt idx="174846">
                  <c:v>48.605325315236101</c:v>
                </c:pt>
                <c:pt idx="174847">
                  <c:v>48.605426056088</c:v>
                </c:pt>
                <c:pt idx="174848">
                  <c:v>48.605526796617397</c:v>
                </c:pt>
                <c:pt idx="174849">
                  <c:v>48.6056275368244</c:v>
                </c:pt>
                <c:pt idx="174850">
                  <c:v>48.605728276709002</c:v>
                </c:pt>
                <c:pt idx="174851">
                  <c:v>48.605829016271002</c:v>
                </c:pt>
                <c:pt idx="174852">
                  <c:v>48.605929755510601</c:v>
                </c:pt>
                <c:pt idx="174853">
                  <c:v>48.606030494427799</c:v>
                </c:pt>
                <c:pt idx="174854">
                  <c:v>48.606131233022502</c:v>
                </c:pt>
                <c:pt idx="174855">
                  <c:v>48.606231971294697</c:v>
                </c:pt>
                <c:pt idx="174856">
                  <c:v>48.606332709244498</c:v>
                </c:pt>
                <c:pt idx="174857">
                  <c:v>48.606433446871797</c:v>
                </c:pt>
                <c:pt idx="174858">
                  <c:v>48.606534184176702</c:v>
                </c:pt>
                <c:pt idx="174859">
                  <c:v>48.606634921159198</c:v>
                </c:pt>
                <c:pt idx="174860">
                  <c:v>48.606735657819101</c:v>
                </c:pt>
                <c:pt idx="174861">
                  <c:v>48.606836394156701</c:v>
                </c:pt>
                <c:pt idx="174862">
                  <c:v>48.606937130171701</c:v>
                </c:pt>
                <c:pt idx="174863">
                  <c:v>48.607037865864399</c:v>
                </c:pt>
                <c:pt idx="174864">
                  <c:v>48.607138601234603</c:v>
                </c:pt>
                <c:pt idx="174865">
                  <c:v>48.607239336282298</c:v>
                </c:pt>
                <c:pt idx="174866">
                  <c:v>48.607340071007599</c:v>
                </c:pt>
                <c:pt idx="174867">
                  <c:v>48.607440805410498</c:v>
                </c:pt>
                <c:pt idx="174868">
                  <c:v>48.607541539490903</c:v>
                </c:pt>
                <c:pt idx="174869">
                  <c:v>48.607642273248899</c:v>
                </c:pt>
                <c:pt idx="174870">
                  <c:v>48.607743006684402</c:v>
                </c:pt>
                <c:pt idx="174871">
                  <c:v>48.607843739797502</c:v>
                </c:pt>
                <c:pt idx="174872">
                  <c:v>48.607944472588102</c:v>
                </c:pt>
                <c:pt idx="174873">
                  <c:v>48.608045205056399</c:v>
                </c:pt>
                <c:pt idx="174874">
                  <c:v>48.608145937202103</c:v>
                </c:pt>
                <c:pt idx="174875">
                  <c:v>48.608246669025498</c:v>
                </c:pt>
                <c:pt idx="174876">
                  <c:v>48.608347400526398</c:v>
                </c:pt>
                <c:pt idx="174877">
                  <c:v>48.608448131704897</c:v>
                </c:pt>
                <c:pt idx="174878">
                  <c:v>48.608548862561001</c:v>
                </c:pt>
                <c:pt idx="174879">
                  <c:v>48.608649593094597</c:v>
                </c:pt>
                <c:pt idx="174880">
                  <c:v>48.608750323305799</c:v>
                </c:pt>
                <c:pt idx="174881">
                  <c:v>48.608851053194499</c:v>
                </c:pt>
                <c:pt idx="174882">
                  <c:v>48.608951782760897</c:v>
                </c:pt>
                <c:pt idx="174883">
                  <c:v>48.609052512004801</c:v>
                </c:pt>
                <c:pt idx="174884">
                  <c:v>48.609153240926297</c:v>
                </c:pt>
                <c:pt idx="174885">
                  <c:v>48.609253969525298</c:v>
                </c:pt>
                <c:pt idx="174886">
                  <c:v>48.609354697801997</c:v>
                </c:pt>
                <c:pt idx="174887">
                  <c:v>48.609455425756202</c:v>
                </c:pt>
                <c:pt idx="174888">
                  <c:v>48.609556153387999</c:v>
                </c:pt>
                <c:pt idx="174889">
                  <c:v>48.609656880697401</c:v>
                </c:pt>
                <c:pt idx="174890">
                  <c:v>48.609757607684301</c:v>
                </c:pt>
                <c:pt idx="174891">
                  <c:v>48.6098583343489</c:v>
                </c:pt>
                <c:pt idx="174892">
                  <c:v>48.609959060690997</c:v>
                </c:pt>
                <c:pt idx="174893">
                  <c:v>48.6100597867107</c:v>
                </c:pt>
                <c:pt idx="174894">
                  <c:v>48.610160512408001</c:v>
                </c:pt>
                <c:pt idx="174895">
                  <c:v>48.610261237782801</c:v>
                </c:pt>
                <c:pt idx="174896">
                  <c:v>48.610361962835299</c:v>
                </c:pt>
                <c:pt idx="174897">
                  <c:v>48.610462687565402</c:v>
                </c:pt>
                <c:pt idx="174898">
                  <c:v>48.610563411972997</c:v>
                </c:pt>
                <c:pt idx="174899">
                  <c:v>48.610664136058197</c:v>
                </c:pt>
                <c:pt idx="174900">
                  <c:v>48.610764859821003</c:v>
                </c:pt>
                <c:pt idx="174901">
                  <c:v>48.6108655832615</c:v>
                </c:pt>
                <c:pt idx="174902">
                  <c:v>48.610966306379503</c:v>
                </c:pt>
                <c:pt idx="174903">
                  <c:v>48.611067029175103</c:v>
                </c:pt>
                <c:pt idx="174904">
                  <c:v>48.611167751648303</c:v>
                </c:pt>
                <c:pt idx="174905">
                  <c:v>48.6112684737991</c:v>
                </c:pt>
                <c:pt idx="174906">
                  <c:v>48.611369195627503</c:v>
                </c:pt>
                <c:pt idx="174907">
                  <c:v>48.611469917133398</c:v>
                </c:pt>
                <c:pt idx="174908">
                  <c:v>48.611570638316998</c:v>
                </c:pt>
                <c:pt idx="174909">
                  <c:v>48.611671359178203</c:v>
                </c:pt>
                <c:pt idx="174910">
                  <c:v>48.611772079716999</c:v>
                </c:pt>
                <c:pt idx="174911">
                  <c:v>48.611872799933401</c:v>
                </c:pt>
                <c:pt idx="174912">
                  <c:v>48.611973519827401</c:v>
                </c:pt>
                <c:pt idx="174913">
                  <c:v>48.612074239399</c:v>
                </c:pt>
                <c:pt idx="174914">
                  <c:v>48.612174958648197</c:v>
                </c:pt>
                <c:pt idx="174915">
                  <c:v>48.612275677574999</c:v>
                </c:pt>
                <c:pt idx="174916">
                  <c:v>48.6123763961794</c:v>
                </c:pt>
                <c:pt idx="174917">
                  <c:v>48.612477114461498</c:v>
                </c:pt>
                <c:pt idx="174918">
                  <c:v>48.612577832421103</c:v>
                </c:pt>
                <c:pt idx="174919">
                  <c:v>48.612678550058298</c:v>
                </c:pt>
                <c:pt idx="174920">
                  <c:v>48.612779267373199</c:v>
                </c:pt>
                <c:pt idx="174921">
                  <c:v>48.612879984365698</c:v>
                </c:pt>
                <c:pt idx="174922">
                  <c:v>48.612980701035802</c:v>
                </c:pt>
                <c:pt idx="174923">
                  <c:v>48.613081417383498</c:v>
                </c:pt>
                <c:pt idx="174924">
                  <c:v>48.613182133408799</c:v>
                </c:pt>
                <c:pt idx="174925">
                  <c:v>48.613282849111698</c:v>
                </c:pt>
                <c:pt idx="174926">
                  <c:v>48.613383564492302</c:v>
                </c:pt>
                <c:pt idx="174927">
                  <c:v>48.613484279550399</c:v>
                </c:pt>
                <c:pt idx="174928">
                  <c:v>48.6135849942862</c:v>
                </c:pt>
                <c:pt idx="174929">
                  <c:v>48.613685708699698</c:v>
                </c:pt>
                <c:pt idx="174930">
                  <c:v>48.613786422790703</c:v>
                </c:pt>
                <c:pt idx="174931">
                  <c:v>48.613887136559399</c:v>
                </c:pt>
                <c:pt idx="174932">
                  <c:v>48.6139878500056</c:v>
                </c:pt>
                <c:pt idx="174933">
                  <c:v>48.614088563129499</c:v>
                </c:pt>
                <c:pt idx="174934">
                  <c:v>48.614189275931103</c:v>
                </c:pt>
                <c:pt idx="174935">
                  <c:v>48.614289988410199</c:v>
                </c:pt>
                <c:pt idx="174936">
                  <c:v>48.614390700567</c:v>
                </c:pt>
                <c:pt idx="174937">
                  <c:v>48.614491412401499</c:v>
                </c:pt>
                <c:pt idx="174938">
                  <c:v>48.614592123913503</c:v>
                </c:pt>
                <c:pt idx="174939">
                  <c:v>48.614692835103199</c:v>
                </c:pt>
                <c:pt idx="174940">
                  <c:v>48.6147935459705</c:v>
                </c:pt>
                <c:pt idx="174941">
                  <c:v>48.614894256515399</c:v>
                </c:pt>
                <c:pt idx="174942">
                  <c:v>48.614994966738003</c:v>
                </c:pt>
                <c:pt idx="174943">
                  <c:v>48.615095676638198</c:v>
                </c:pt>
                <c:pt idx="174944">
                  <c:v>48.615196386216098</c:v>
                </c:pt>
                <c:pt idx="174945">
                  <c:v>48.615297095471597</c:v>
                </c:pt>
                <c:pt idx="174946">
                  <c:v>48.615397804404701</c:v>
                </c:pt>
                <c:pt idx="174947">
                  <c:v>48.615498513015503</c:v>
                </c:pt>
                <c:pt idx="174948">
                  <c:v>48.615599221303903</c:v>
                </c:pt>
                <c:pt idx="174949">
                  <c:v>48.615699929270001</c:v>
                </c:pt>
                <c:pt idx="174950">
                  <c:v>48.615800636913697</c:v>
                </c:pt>
                <c:pt idx="174951">
                  <c:v>48.615901344234999</c:v>
                </c:pt>
                <c:pt idx="174952">
                  <c:v>48.616002051233998</c:v>
                </c:pt>
                <c:pt idx="174953">
                  <c:v>48.616102757910603</c:v>
                </c:pt>
                <c:pt idx="174954">
                  <c:v>48.616203464264899</c:v>
                </c:pt>
                <c:pt idx="174955">
                  <c:v>48.6163041702968</c:v>
                </c:pt>
                <c:pt idx="174956">
                  <c:v>48.616404876006399</c:v>
                </c:pt>
                <c:pt idx="174957">
                  <c:v>48.616505581393596</c:v>
                </c:pt>
                <c:pt idx="174958">
                  <c:v>48.616606286458499</c:v>
                </c:pt>
                <c:pt idx="174959">
                  <c:v>48.616706991200999</c:v>
                </c:pt>
                <c:pt idx="174960">
                  <c:v>48.616807695621198</c:v>
                </c:pt>
                <c:pt idx="174961">
                  <c:v>48.616908399719001</c:v>
                </c:pt>
                <c:pt idx="174962">
                  <c:v>48.617009103494503</c:v>
                </c:pt>
                <c:pt idx="174963">
                  <c:v>48.617109806947703</c:v>
                </c:pt>
                <c:pt idx="174964">
                  <c:v>48.6172105100785</c:v>
                </c:pt>
                <c:pt idx="174965">
                  <c:v>48.617311212886896</c:v>
                </c:pt>
                <c:pt idx="174966">
                  <c:v>48.617411915372998</c:v>
                </c:pt>
                <c:pt idx="174967">
                  <c:v>48.617512617536804</c:v>
                </c:pt>
                <c:pt idx="174968">
                  <c:v>48.6176133193783</c:v>
                </c:pt>
                <c:pt idx="174969">
                  <c:v>48.617714020897402</c:v>
                </c:pt>
                <c:pt idx="174970">
                  <c:v>48.617814722094103</c:v>
                </c:pt>
                <c:pt idx="174971">
                  <c:v>48.617915422968601</c:v>
                </c:pt>
                <c:pt idx="174972">
                  <c:v>48.618016123520697</c:v>
                </c:pt>
                <c:pt idx="174973">
                  <c:v>48.618116823750398</c:v>
                </c:pt>
                <c:pt idx="174974">
                  <c:v>48.618217523657897</c:v>
                </c:pt>
                <c:pt idx="174975">
                  <c:v>48.618318223243001</c:v>
                </c:pt>
                <c:pt idx="174976">
                  <c:v>48.618418922505697</c:v>
                </c:pt>
                <c:pt idx="174977">
                  <c:v>48.618519621446197</c:v>
                </c:pt>
                <c:pt idx="174978">
                  <c:v>48.618620320064302</c:v>
                </c:pt>
                <c:pt idx="174979">
                  <c:v>48.618721018360098</c:v>
                </c:pt>
                <c:pt idx="174980">
                  <c:v>48.6188217163335</c:v>
                </c:pt>
                <c:pt idx="174981">
                  <c:v>48.618922413984698</c:v>
                </c:pt>
                <c:pt idx="174982">
                  <c:v>48.619023111313503</c:v>
                </c:pt>
                <c:pt idx="174983">
                  <c:v>48.619123808319998</c:v>
                </c:pt>
                <c:pt idx="174984">
                  <c:v>48.619224505004098</c:v>
                </c:pt>
                <c:pt idx="174985">
                  <c:v>48.619325201366003</c:v>
                </c:pt>
                <c:pt idx="174986">
                  <c:v>48.619425897405499</c:v>
                </c:pt>
                <c:pt idx="174987">
                  <c:v>48.6195265931227</c:v>
                </c:pt>
                <c:pt idx="174988">
                  <c:v>48.619627288517599</c:v>
                </c:pt>
                <c:pt idx="174989">
                  <c:v>48.619727983590103</c:v>
                </c:pt>
                <c:pt idx="174990">
                  <c:v>48.619828678340397</c:v>
                </c:pt>
                <c:pt idx="174991">
                  <c:v>48.619929372768297</c:v>
                </c:pt>
                <c:pt idx="174992">
                  <c:v>48.620030066874001</c:v>
                </c:pt>
                <c:pt idx="174993">
                  <c:v>48.620130760657297</c:v>
                </c:pt>
                <c:pt idx="174994">
                  <c:v>48.620231454118297</c:v>
                </c:pt>
                <c:pt idx="174995">
                  <c:v>48.620332147256903</c:v>
                </c:pt>
                <c:pt idx="174996">
                  <c:v>48.620432840073299</c:v>
                </c:pt>
                <c:pt idx="174997">
                  <c:v>48.6205335325674</c:v>
                </c:pt>
                <c:pt idx="174998">
                  <c:v>48.620634224739199</c:v>
                </c:pt>
                <c:pt idx="174999">
                  <c:v>48.620734916588603</c:v>
                </c:pt>
                <c:pt idx="175000">
                  <c:v>48.620835608115797</c:v>
                </c:pt>
                <c:pt idx="175001">
                  <c:v>48.620936299320597</c:v>
                </c:pt>
                <c:pt idx="175002">
                  <c:v>48.621036990203201</c:v>
                </c:pt>
                <c:pt idx="175003">
                  <c:v>48.621137680763397</c:v>
                </c:pt>
                <c:pt idx="175004">
                  <c:v>48.621238371001297</c:v>
                </c:pt>
                <c:pt idx="175005">
                  <c:v>48.621339060917002</c:v>
                </c:pt>
                <c:pt idx="175006">
                  <c:v>48.621439750510298</c:v>
                </c:pt>
                <c:pt idx="175007">
                  <c:v>48.621540439781299</c:v>
                </c:pt>
                <c:pt idx="175008">
                  <c:v>48.621641128730097</c:v>
                </c:pt>
                <c:pt idx="175009">
                  <c:v>48.621741817356501</c:v>
                </c:pt>
                <c:pt idx="175010">
                  <c:v>48.621842505660702</c:v>
                </c:pt>
                <c:pt idx="175011">
                  <c:v>48.621943193642501</c:v>
                </c:pt>
                <c:pt idx="175012">
                  <c:v>48.622043881302098</c:v>
                </c:pt>
                <c:pt idx="175013">
                  <c:v>48.622144568639399</c:v>
                </c:pt>
                <c:pt idx="175014">
                  <c:v>48.622245255654299</c:v>
                </c:pt>
                <c:pt idx="175015">
                  <c:v>48.622345942347003</c:v>
                </c:pt>
                <c:pt idx="175016">
                  <c:v>48.622446628717398</c:v>
                </c:pt>
                <c:pt idx="175017">
                  <c:v>48.622547314765598</c:v>
                </c:pt>
                <c:pt idx="175018">
                  <c:v>48.622648000491402</c:v>
                </c:pt>
                <c:pt idx="175019">
                  <c:v>48.622748685894898</c:v>
                </c:pt>
                <c:pt idx="175020">
                  <c:v>48.622849370976198</c:v>
                </c:pt>
                <c:pt idx="175021">
                  <c:v>48.622950055735103</c:v>
                </c:pt>
                <c:pt idx="175022">
                  <c:v>48.623050740171799</c:v>
                </c:pt>
                <c:pt idx="175023">
                  <c:v>48.623151424286199</c:v>
                </c:pt>
                <c:pt idx="175024">
                  <c:v>48.623252108078297</c:v>
                </c:pt>
                <c:pt idx="175025">
                  <c:v>48.6233527915482</c:v>
                </c:pt>
                <c:pt idx="175026">
                  <c:v>48.6234534746958</c:v>
                </c:pt>
                <c:pt idx="175027">
                  <c:v>48.623554157521099</c:v>
                </c:pt>
                <c:pt idx="175028">
                  <c:v>48.623654840024102</c:v>
                </c:pt>
                <c:pt idx="175029">
                  <c:v>48.623755522204803</c:v>
                </c:pt>
                <c:pt idx="175030">
                  <c:v>48.623856204063202</c:v>
                </c:pt>
                <c:pt idx="175031">
                  <c:v>48.623956885599398</c:v>
                </c:pt>
                <c:pt idx="175032">
                  <c:v>48.624057566813299</c:v>
                </c:pt>
                <c:pt idx="175033">
                  <c:v>48.624158247704997</c:v>
                </c:pt>
                <c:pt idx="175034">
                  <c:v>48.624258928274401</c:v>
                </c:pt>
                <c:pt idx="175035">
                  <c:v>48.624359608521502</c:v>
                </c:pt>
                <c:pt idx="175036">
                  <c:v>48.624460288446301</c:v>
                </c:pt>
                <c:pt idx="175037">
                  <c:v>48.624560968048897</c:v>
                </c:pt>
                <c:pt idx="175038">
                  <c:v>48.624661647329198</c:v>
                </c:pt>
                <c:pt idx="175039">
                  <c:v>48.624762326287197</c:v>
                </c:pt>
                <c:pt idx="175040">
                  <c:v>48.624863004923</c:v>
                </c:pt>
                <c:pt idx="175041">
                  <c:v>48.624963683236501</c:v>
                </c:pt>
                <c:pt idx="175042">
                  <c:v>48.6250643612277</c:v>
                </c:pt>
                <c:pt idx="175043">
                  <c:v>48.625165038896697</c:v>
                </c:pt>
                <c:pt idx="175044">
                  <c:v>48.625265716243398</c:v>
                </c:pt>
                <c:pt idx="175045">
                  <c:v>48.625366393267903</c:v>
                </c:pt>
                <c:pt idx="175046">
                  <c:v>48.625467069970099</c:v>
                </c:pt>
                <c:pt idx="175047">
                  <c:v>48.625567746350001</c:v>
                </c:pt>
                <c:pt idx="175048">
                  <c:v>48.625668422407699</c:v>
                </c:pt>
                <c:pt idx="175049">
                  <c:v>48.625769098143202</c:v>
                </c:pt>
                <c:pt idx="175050">
                  <c:v>48.625869773556403</c:v>
                </c:pt>
                <c:pt idx="175051">
                  <c:v>48.625970448647301</c:v>
                </c:pt>
                <c:pt idx="175052">
                  <c:v>48.626071123415997</c:v>
                </c:pt>
                <c:pt idx="175053">
                  <c:v>48.626171797862398</c:v>
                </c:pt>
                <c:pt idx="175054">
                  <c:v>48.626272471986603</c:v>
                </c:pt>
                <c:pt idx="175055">
                  <c:v>48.626373145788499</c:v>
                </c:pt>
                <c:pt idx="175056">
                  <c:v>48.626473819268199</c:v>
                </c:pt>
                <c:pt idx="175057">
                  <c:v>48.626574492425597</c:v>
                </c:pt>
                <c:pt idx="175058">
                  <c:v>48.626675165260799</c:v>
                </c:pt>
                <c:pt idx="175059">
                  <c:v>48.6267758377737</c:v>
                </c:pt>
                <c:pt idx="175060">
                  <c:v>48.626876509964397</c:v>
                </c:pt>
                <c:pt idx="175061">
                  <c:v>48.626977181832899</c:v>
                </c:pt>
                <c:pt idx="175062">
                  <c:v>48.627077853379099</c:v>
                </c:pt>
                <c:pt idx="175063">
                  <c:v>48.627178524603103</c:v>
                </c:pt>
                <c:pt idx="175064">
                  <c:v>48.627279195504798</c:v>
                </c:pt>
                <c:pt idx="175065">
                  <c:v>48.627379866084297</c:v>
                </c:pt>
                <c:pt idx="175066">
                  <c:v>48.627480536341601</c:v>
                </c:pt>
                <c:pt idx="175067">
                  <c:v>48.627581206276602</c:v>
                </c:pt>
                <c:pt idx="175068">
                  <c:v>48.627681875889401</c:v>
                </c:pt>
                <c:pt idx="175069">
                  <c:v>48.627782545179898</c:v>
                </c:pt>
                <c:pt idx="175070">
                  <c:v>48.627883214148298</c:v>
                </c:pt>
                <c:pt idx="175071">
                  <c:v>48.627983882794297</c:v>
                </c:pt>
                <c:pt idx="175072">
                  <c:v>48.628084551118199</c:v>
                </c:pt>
                <c:pt idx="175073">
                  <c:v>48.6281852191198</c:v>
                </c:pt>
                <c:pt idx="175074">
                  <c:v>48.628285886799198</c:v>
                </c:pt>
                <c:pt idx="175075">
                  <c:v>48.6283865541564</c:v>
                </c:pt>
                <c:pt idx="175076">
                  <c:v>48.6284872211913</c:v>
                </c:pt>
                <c:pt idx="175077">
                  <c:v>48.628587887903997</c:v>
                </c:pt>
                <c:pt idx="175078">
                  <c:v>48.628688554294499</c:v>
                </c:pt>
                <c:pt idx="175079">
                  <c:v>48.628789220362798</c:v>
                </c:pt>
                <c:pt idx="175080">
                  <c:v>48.628889886108801</c:v>
                </c:pt>
                <c:pt idx="175081">
                  <c:v>48.628990551532603</c:v>
                </c:pt>
                <c:pt idx="175082">
                  <c:v>48.629091216634201</c:v>
                </c:pt>
                <c:pt idx="175083">
                  <c:v>48.629191881413597</c:v>
                </c:pt>
                <c:pt idx="175084">
                  <c:v>48.629292545870797</c:v>
                </c:pt>
                <c:pt idx="175085">
                  <c:v>48.629393210005702</c:v>
                </c:pt>
                <c:pt idx="175086">
                  <c:v>48.629493873818397</c:v>
                </c:pt>
                <c:pt idx="175087">
                  <c:v>48.629594537308897</c:v>
                </c:pt>
                <c:pt idx="175088">
                  <c:v>48.629695200477201</c:v>
                </c:pt>
                <c:pt idx="175089">
                  <c:v>48.629795863323302</c:v>
                </c:pt>
                <c:pt idx="175090">
                  <c:v>48.629896525847201</c:v>
                </c:pt>
                <c:pt idx="175091">
                  <c:v>48.629997188048797</c:v>
                </c:pt>
                <c:pt idx="175092">
                  <c:v>48.630097849928298</c:v>
                </c:pt>
                <c:pt idx="175093">
                  <c:v>48.630198511485503</c:v>
                </c:pt>
                <c:pt idx="175094">
                  <c:v>48.630299172720498</c:v>
                </c:pt>
                <c:pt idx="175095">
                  <c:v>48.630399833633398</c:v>
                </c:pt>
                <c:pt idx="175096">
                  <c:v>48.630500494224002</c:v>
                </c:pt>
                <c:pt idx="175097">
                  <c:v>48.630601154492403</c:v>
                </c:pt>
                <c:pt idx="175098">
                  <c:v>48.630701814438602</c:v>
                </c:pt>
                <c:pt idx="175099">
                  <c:v>48.630802474062598</c:v>
                </c:pt>
                <c:pt idx="175100">
                  <c:v>48.630903133364399</c:v>
                </c:pt>
                <c:pt idx="175101">
                  <c:v>48.631003792344004</c:v>
                </c:pt>
                <c:pt idx="175102">
                  <c:v>48.631104451001399</c:v>
                </c:pt>
                <c:pt idx="175103">
                  <c:v>48.631205109336499</c:v>
                </c:pt>
                <c:pt idx="175104">
                  <c:v>48.631305767349502</c:v>
                </c:pt>
                <c:pt idx="175105">
                  <c:v>48.631406425040304</c:v>
                </c:pt>
                <c:pt idx="175106">
                  <c:v>48.631507082408902</c:v>
                </c:pt>
                <c:pt idx="175107">
                  <c:v>48.631607739455298</c:v>
                </c:pt>
                <c:pt idx="175108">
                  <c:v>48.631708396179597</c:v>
                </c:pt>
                <c:pt idx="175109">
                  <c:v>48.631809052581602</c:v>
                </c:pt>
                <c:pt idx="175110">
                  <c:v>48.631909708661397</c:v>
                </c:pt>
                <c:pt idx="175111">
                  <c:v>48.632010364419003</c:v>
                </c:pt>
                <c:pt idx="175112">
                  <c:v>48.632111019854499</c:v>
                </c:pt>
                <c:pt idx="175113">
                  <c:v>48.632211674967699</c:v>
                </c:pt>
                <c:pt idx="175114">
                  <c:v>48.632312329758797</c:v>
                </c:pt>
                <c:pt idx="175115">
                  <c:v>48.632412984227699</c:v>
                </c:pt>
                <c:pt idx="175116">
                  <c:v>48.632513638374398</c:v>
                </c:pt>
                <c:pt idx="175117">
                  <c:v>48.632614292198902</c:v>
                </c:pt>
                <c:pt idx="175118">
                  <c:v>48.632714945701203</c:v>
                </c:pt>
                <c:pt idx="175119">
                  <c:v>48.6328155988814</c:v>
                </c:pt>
                <c:pt idx="175120">
                  <c:v>48.632916251739303</c:v>
                </c:pt>
                <c:pt idx="175121">
                  <c:v>48.633016904275102</c:v>
                </c:pt>
                <c:pt idx="175122">
                  <c:v>48.633117556488699</c:v>
                </c:pt>
                <c:pt idx="175123">
                  <c:v>48.6332182083801</c:v>
                </c:pt>
                <c:pt idx="175124">
                  <c:v>48.633318859949398</c:v>
                </c:pt>
                <c:pt idx="175125">
                  <c:v>48.6334195111965</c:v>
                </c:pt>
                <c:pt idx="175126">
                  <c:v>48.6335201621213</c:v>
                </c:pt>
                <c:pt idx="175127">
                  <c:v>48.633620812724097</c:v>
                </c:pt>
                <c:pt idx="175128">
                  <c:v>48.633721463004598</c:v>
                </c:pt>
                <c:pt idx="175129">
                  <c:v>48.633822112963003</c:v>
                </c:pt>
                <c:pt idx="175130">
                  <c:v>48.633922762599198</c:v>
                </c:pt>
                <c:pt idx="175131">
                  <c:v>48.634023411913198</c:v>
                </c:pt>
                <c:pt idx="175132">
                  <c:v>48.634124060905101</c:v>
                </c:pt>
                <c:pt idx="175133">
                  <c:v>48.634224709574703</c:v>
                </c:pt>
                <c:pt idx="175134">
                  <c:v>48.6343253579223</c:v>
                </c:pt>
                <c:pt idx="175135">
                  <c:v>48.634426005947603</c:v>
                </c:pt>
                <c:pt idx="175136">
                  <c:v>48.634526653650802</c:v>
                </c:pt>
                <c:pt idx="175137">
                  <c:v>48.634627301031898</c:v>
                </c:pt>
                <c:pt idx="175138">
                  <c:v>48.634727948090699</c:v>
                </c:pt>
                <c:pt idx="175139">
                  <c:v>48.634828594827397</c:v>
                </c:pt>
                <c:pt idx="175140">
                  <c:v>48.634929241241998</c:v>
                </c:pt>
                <c:pt idx="175141">
                  <c:v>48.635029887334298</c:v>
                </c:pt>
                <c:pt idx="175142">
                  <c:v>48.635130533104601</c:v>
                </c:pt>
                <c:pt idx="175143">
                  <c:v>48.635231178552601</c:v>
                </c:pt>
                <c:pt idx="175144">
                  <c:v>48.635331823678499</c:v>
                </c:pt>
                <c:pt idx="175145">
                  <c:v>48.6354324684823</c:v>
                </c:pt>
                <c:pt idx="175146">
                  <c:v>48.635533112963898</c:v>
                </c:pt>
                <c:pt idx="175147">
                  <c:v>48.635633757123301</c:v>
                </c:pt>
                <c:pt idx="175148">
                  <c:v>48.635734400960601</c:v>
                </c:pt>
                <c:pt idx="175149">
                  <c:v>48.635835044475698</c:v>
                </c:pt>
                <c:pt idx="175150">
                  <c:v>48.635935687668699</c:v>
                </c:pt>
                <c:pt idx="175151">
                  <c:v>48.636036330539604</c:v>
                </c:pt>
                <c:pt idx="175152">
                  <c:v>48.636136973088199</c:v>
                </c:pt>
                <c:pt idx="175153">
                  <c:v>48.636237615314798</c:v>
                </c:pt>
                <c:pt idx="175154">
                  <c:v>48.636338257219201</c:v>
                </c:pt>
                <c:pt idx="175155">
                  <c:v>48.636438898801401</c:v>
                </c:pt>
                <c:pt idx="175156">
                  <c:v>48.636539540061499</c:v>
                </c:pt>
                <c:pt idx="175157">
                  <c:v>48.6366401809995</c:v>
                </c:pt>
                <c:pt idx="175158">
                  <c:v>48.636740821615298</c:v>
                </c:pt>
                <c:pt idx="175159">
                  <c:v>48.636841461909</c:v>
                </c:pt>
                <c:pt idx="175160">
                  <c:v>48.6369421018805</c:v>
                </c:pt>
                <c:pt idx="175161">
                  <c:v>48.637042741529903</c:v>
                </c:pt>
                <c:pt idx="175162">
                  <c:v>48.637143380857196</c:v>
                </c:pt>
                <c:pt idx="175163">
                  <c:v>48.637244019862301</c:v>
                </c:pt>
                <c:pt idx="175164">
                  <c:v>48.637344658545203</c:v>
                </c:pt>
                <c:pt idx="175165">
                  <c:v>48.637445296906101</c:v>
                </c:pt>
                <c:pt idx="175166">
                  <c:v>48.637545934944796</c:v>
                </c:pt>
                <c:pt idx="175167">
                  <c:v>48.637646572661403</c:v>
                </c:pt>
                <c:pt idx="175168">
                  <c:v>48.637747210055799</c:v>
                </c:pt>
                <c:pt idx="175169">
                  <c:v>48.6378478471281</c:v>
                </c:pt>
                <c:pt idx="175170">
                  <c:v>48.637948483878297</c:v>
                </c:pt>
                <c:pt idx="175171">
                  <c:v>48.638049120306398</c:v>
                </c:pt>
                <c:pt idx="175172">
                  <c:v>48.638149756412297</c:v>
                </c:pt>
                <c:pt idx="175173">
                  <c:v>48.638250392196099</c:v>
                </c:pt>
                <c:pt idx="175174">
                  <c:v>48.638351027657798</c:v>
                </c:pt>
                <c:pt idx="175175">
                  <c:v>48.638451662797301</c:v>
                </c:pt>
                <c:pt idx="175176">
                  <c:v>48.638552297614702</c:v>
                </c:pt>
                <c:pt idx="175177">
                  <c:v>48.638652932109999</c:v>
                </c:pt>
                <c:pt idx="175178">
                  <c:v>48.638753566283199</c:v>
                </c:pt>
                <c:pt idx="175179">
                  <c:v>48.638854200134297</c:v>
                </c:pt>
                <c:pt idx="175180">
                  <c:v>48.638954833663199</c:v>
                </c:pt>
                <c:pt idx="175181">
                  <c:v>48.639055466869998</c:v>
                </c:pt>
                <c:pt idx="175182">
                  <c:v>48.6391560997547</c:v>
                </c:pt>
                <c:pt idx="175183">
                  <c:v>48.6392567323173</c:v>
                </c:pt>
                <c:pt idx="175184">
                  <c:v>48.639357364557803</c:v>
                </c:pt>
                <c:pt idx="175185">
                  <c:v>48.639457996476096</c:v>
                </c:pt>
                <c:pt idx="175186">
                  <c:v>48.6395586280724</c:v>
                </c:pt>
                <c:pt idx="175187">
                  <c:v>48.639659259346502</c:v>
                </c:pt>
                <c:pt idx="175188">
                  <c:v>48.6397598902985</c:v>
                </c:pt>
                <c:pt idx="175189">
                  <c:v>48.639860520928401</c:v>
                </c:pt>
                <c:pt idx="175190">
                  <c:v>48.6399611512362</c:v>
                </c:pt>
                <c:pt idx="175191">
                  <c:v>48.640061781221902</c:v>
                </c:pt>
                <c:pt idx="175192">
                  <c:v>48.640162410885502</c:v>
                </c:pt>
                <c:pt idx="175193">
                  <c:v>48.640263040226998</c:v>
                </c:pt>
                <c:pt idx="175194">
                  <c:v>48.640363669246298</c:v>
                </c:pt>
                <c:pt idx="175195">
                  <c:v>48.640464297943602</c:v>
                </c:pt>
                <c:pt idx="175196">
                  <c:v>48.640564926318703</c:v>
                </c:pt>
                <c:pt idx="175197">
                  <c:v>48.6406655543718</c:v>
                </c:pt>
                <c:pt idx="175198">
                  <c:v>48.640766182102702</c:v>
                </c:pt>
                <c:pt idx="175199">
                  <c:v>48.6408668095116</c:v>
                </c:pt>
                <c:pt idx="175200">
                  <c:v>48.640967436598302</c:v>
                </c:pt>
                <c:pt idx="175201">
                  <c:v>48.641068063363001</c:v>
                </c:pt>
                <c:pt idx="175202">
                  <c:v>48.641168689805603</c:v>
                </c:pt>
                <c:pt idx="175203">
                  <c:v>48.641269315926003</c:v>
                </c:pt>
                <c:pt idx="175204">
                  <c:v>48.641369941724399</c:v>
                </c:pt>
                <c:pt idx="175205">
                  <c:v>48.641470567200699</c:v>
                </c:pt>
                <c:pt idx="175206">
                  <c:v>48.641571192354803</c:v>
                </c:pt>
                <c:pt idx="175207">
                  <c:v>48.641671817186896</c:v>
                </c:pt>
                <c:pt idx="175208">
                  <c:v>48.641772441696901</c:v>
                </c:pt>
                <c:pt idx="175209">
                  <c:v>48.641873065884802</c:v>
                </c:pt>
                <c:pt idx="175210">
                  <c:v>48.6419736897506</c:v>
                </c:pt>
                <c:pt idx="175211">
                  <c:v>48.642074313294401</c:v>
                </c:pt>
                <c:pt idx="175212">
                  <c:v>48.642174936516</c:v>
                </c:pt>
                <c:pt idx="175213">
                  <c:v>48.642275559415602</c:v>
                </c:pt>
                <c:pt idx="175214">
                  <c:v>48.642376181993001</c:v>
                </c:pt>
                <c:pt idx="175215">
                  <c:v>48.642476804248403</c:v>
                </c:pt>
                <c:pt idx="175216">
                  <c:v>48.642577426181703</c:v>
                </c:pt>
                <c:pt idx="175217">
                  <c:v>48.642678047792998</c:v>
                </c:pt>
                <c:pt idx="175218">
                  <c:v>48.642778669082098</c:v>
                </c:pt>
                <c:pt idx="175219">
                  <c:v>48.642879290049201</c:v>
                </c:pt>
                <c:pt idx="175220">
                  <c:v>48.642979910694102</c:v>
                </c:pt>
                <c:pt idx="175221">
                  <c:v>48.643080531016999</c:v>
                </c:pt>
                <c:pt idx="175222">
                  <c:v>48.643181151017899</c:v>
                </c:pt>
                <c:pt idx="175223">
                  <c:v>48.643281770696603</c:v>
                </c:pt>
                <c:pt idx="175224">
                  <c:v>48.643382390053297</c:v>
                </c:pt>
                <c:pt idx="175225">
                  <c:v>48.643483009087902</c:v>
                </c:pt>
                <c:pt idx="175226">
                  <c:v>48.643583627800403</c:v>
                </c:pt>
                <c:pt idx="175227">
                  <c:v>48.643684246190901</c:v>
                </c:pt>
                <c:pt idx="175228">
                  <c:v>48.643784864259302</c:v>
                </c:pt>
                <c:pt idx="175229">
                  <c:v>48.643885482005601</c:v>
                </c:pt>
                <c:pt idx="175230">
                  <c:v>48.643986099429902</c:v>
                </c:pt>
                <c:pt idx="175231">
                  <c:v>48.644086716532001</c:v>
                </c:pt>
                <c:pt idx="175232">
                  <c:v>48.644187333312203</c:v>
                </c:pt>
                <c:pt idx="175233">
                  <c:v>48.644287949770202</c:v>
                </c:pt>
                <c:pt idx="175234">
                  <c:v>48.644388565906198</c:v>
                </c:pt>
                <c:pt idx="175235">
                  <c:v>48.644489181720097</c:v>
                </c:pt>
                <c:pt idx="175236">
                  <c:v>48.644589797211999</c:v>
                </c:pt>
                <c:pt idx="175237">
                  <c:v>48.644690412381799</c:v>
                </c:pt>
                <c:pt idx="175238">
                  <c:v>48.644791027229502</c:v>
                </c:pt>
                <c:pt idx="175239">
                  <c:v>48.644891641755201</c:v>
                </c:pt>
                <c:pt idx="175240">
                  <c:v>48.644992255958798</c:v>
                </c:pt>
                <c:pt idx="175241">
                  <c:v>48.645092869840397</c:v>
                </c:pt>
                <c:pt idx="175242">
                  <c:v>48.6451934833999</c:v>
                </c:pt>
                <c:pt idx="175243">
                  <c:v>48.6452940966374</c:v>
                </c:pt>
                <c:pt idx="175244">
                  <c:v>48.645394709552797</c:v>
                </c:pt>
                <c:pt idx="175245">
                  <c:v>48.645495322146097</c:v>
                </c:pt>
                <c:pt idx="175246">
                  <c:v>48.6455959344174</c:v>
                </c:pt>
                <c:pt idx="175247">
                  <c:v>48.6456965463667</c:v>
                </c:pt>
                <c:pt idx="175248">
                  <c:v>48.645797157993897</c:v>
                </c:pt>
                <c:pt idx="175249">
                  <c:v>48.645897769298998</c:v>
                </c:pt>
                <c:pt idx="175250">
                  <c:v>48.645998380282101</c:v>
                </c:pt>
                <c:pt idx="175251">
                  <c:v>48.646098990943202</c:v>
                </c:pt>
                <c:pt idx="175252">
                  <c:v>48.646199601282198</c:v>
                </c:pt>
                <c:pt idx="175253">
                  <c:v>48.646300211299099</c:v>
                </c:pt>
                <c:pt idx="175254">
                  <c:v>48.646400820994103</c:v>
                </c:pt>
                <c:pt idx="175255">
                  <c:v>48.646501430366897</c:v>
                </c:pt>
                <c:pt idx="175256">
                  <c:v>48.6466020394178</c:v>
                </c:pt>
                <c:pt idx="175257">
                  <c:v>48.646702648146601</c:v>
                </c:pt>
                <c:pt idx="175258">
                  <c:v>48.646803256553298</c:v>
                </c:pt>
                <c:pt idx="175259">
                  <c:v>48.646903864637999</c:v>
                </c:pt>
                <c:pt idx="175260">
                  <c:v>48.647004472400702</c:v>
                </c:pt>
                <c:pt idx="175261">
                  <c:v>48.647105079841303</c:v>
                </c:pt>
                <c:pt idx="175262">
                  <c:v>48.64720568696</c:v>
                </c:pt>
                <c:pt idx="175263">
                  <c:v>48.6473062937565</c:v>
                </c:pt>
                <c:pt idx="175264">
                  <c:v>48.647406900231097</c:v>
                </c:pt>
                <c:pt idx="175265">
                  <c:v>48.647507506383597</c:v>
                </c:pt>
                <c:pt idx="175266">
                  <c:v>48.647608112214002</c:v>
                </c:pt>
                <c:pt idx="175267">
                  <c:v>48.647708717722502</c:v>
                </c:pt>
                <c:pt idx="175268">
                  <c:v>48.647809322908898</c:v>
                </c:pt>
                <c:pt idx="175269">
                  <c:v>48.647909927773298</c:v>
                </c:pt>
                <c:pt idx="175270">
                  <c:v>48.648010532315602</c:v>
                </c:pt>
                <c:pt idx="175271">
                  <c:v>48.648111136536002</c:v>
                </c:pt>
                <c:pt idx="175272">
                  <c:v>48.648211740434299</c:v>
                </c:pt>
                <c:pt idx="175273">
                  <c:v>48.648312344010598</c:v>
                </c:pt>
                <c:pt idx="175274">
                  <c:v>48.648412947264802</c:v>
                </c:pt>
                <c:pt idx="175275">
                  <c:v>48.648513550197102</c:v>
                </c:pt>
                <c:pt idx="175276">
                  <c:v>48.648614152807298</c:v>
                </c:pt>
                <c:pt idx="175277">
                  <c:v>48.648714755095497</c:v>
                </c:pt>
                <c:pt idx="175278">
                  <c:v>48.6488153570617</c:v>
                </c:pt>
                <c:pt idx="175279">
                  <c:v>48.6489159587058</c:v>
                </c:pt>
                <c:pt idx="175280">
                  <c:v>48.649016560028002</c:v>
                </c:pt>
                <c:pt idx="175281">
                  <c:v>48.649117161028101</c:v>
                </c:pt>
                <c:pt idx="175282">
                  <c:v>48.649217761706197</c:v>
                </c:pt>
                <c:pt idx="175283">
                  <c:v>48.649318362062303</c:v>
                </c:pt>
                <c:pt idx="175284">
                  <c:v>48.649418962096398</c:v>
                </c:pt>
                <c:pt idx="175285">
                  <c:v>48.649519561808503</c:v>
                </c:pt>
                <c:pt idx="175286">
                  <c:v>48.649620161198499</c:v>
                </c:pt>
                <c:pt idx="175287">
                  <c:v>48.649720760266597</c:v>
                </c:pt>
                <c:pt idx="175288">
                  <c:v>48.649821359012599</c:v>
                </c:pt>
                <c:pt idx="175289">
                  <c:v>48.649921957436703</c:v>
                </c:pt>
                <c:pt idx="175290">
                  <c:v>48.650022555538698</c:v>
                </c:pt>
                <c:pt idx="175291">
                  <c:v>48.650123153318702</c:v>
                </c:pt>
                <c:pt idx="175292">
                  <c:v>48.650223750776803</c:v>
                </c:pt>
                <c:pt idx="175293">
                  <c:v>48.6503243479128</c:v>
                </c:pt>
                <c:pt idx="175294">
                  <c:v>48.650424944726801</c:v>
                </c:pt>
                <c:pt idx="175295">
                  <c:v>48.650525541218798</c:v>
                </c:pt>
                <c:pt idx="175296">
                  <c:v>48.650626137388798</c:v>
                </c:pt>
                <c:pt idx="175297">
                  <c:v>48.650726733236802</c:v>
                </c:pt>
                <c:pt idx="175298">
                  <c:v>48.650827328762801</c:v>
                </c:pt>
                <c:pt idx="175299">
                  <c:v>48.650927923966897</c:v>
                </c:pt>
                <c:pt idx="175300">
                  <c:v>48.651028518848896</c:v>
                </c:pt>
                <c:pt idx="175301">
                  <c:v>48.651129113408899</c:v>
                </c:pt>
                <c:pt idx="175302">
                  <c:v>48.651229707646998</c:v>
                </c:pt>
                <c:pt idx="175303">
                  <c:v>48.651330301563</c:v>
                </c:pt>
                <c:pt idx="175304">
                  <c:v>48.651430895156999</c:v>
                </c:pt>
                <c:pt idx="175305">
                  <c:v>48.6515314884291</c:v>
                </c:pt>
                <c:pt idx="175306">
                  <c:v>48.651632081379198</c:v>
                </c:pt>
                <c:pt idx="175307">
                  <c:v>48.651732674007199</c:v>
                </c:pt>
                <c:pt idx="175308">
                  <c:v>48.651833266313297</c:v>
                </c:pt>
                <c:pt idx="175309">
                  <c:v>48.651933858297397</c:v>
                </c:pt>
                <c:pt idx="175310">
                  <c:v>48.652034449959501</c:v>
                </c:pt>
                <c:pt idx="175311">
                  <c:v>48.652135041299701</c:v>
                </c:pt>
                <c:pt idx="175312">
                  <c:v>48.652235632317797</c:v>
                </c:pt>
                <c:pt idx="175313">
                  <c:v>48.652336223013997</c:v>
                </c:pt>
                <c:pt idx="175314">
                  <c:v>48.652436813388199</c:v>
                </c:pt>
                <c:pt idx="175315">
                  <c:v>48.652537403440398</c:v>
                </c:pt>
                <c:pt idx="175316">
                  <c:v>48.6526379931706</c:v>
                </c:pt>
                <c:pt idx="175317">
                  <c:v>48.652738582578799</c:v>
                </c:pt>
                <c:pt idx="175318">
                  <c:v>48.6528391716651</c:v>
                </c:pt>
                <c:pt idx="175319">
                  <c:v>48.652939760429398</c:v>
                </c:pt>
                <c:pt idx="175320">
                  <c:v>48.653040348871698</c:v>
                </c:pt>
                <c:pt idx="175321">
                  <c:v>48.653140936992003</c:v>
                </c:pt>
                <c:pt idx="175322">
                  <c:v>48.653241524790403</c:v>
                </c:pt>
                <c:pt idx="175323">
                  <c:v>48.653342112266799</c:v>
                </c:pt>
                <c:pt idx="175324">
                  <c:v>48.653442699421198</c:v>
                </c:pt>
                <c:pt idx="175325">
                  <c:v>48.653543286253701</c:v>
                </c:pt>
                <c:pt idx="175326">
                  <c:v>48.653643872764199</c:v>
                </c:pt>
                <c:pt idx="175327">
                  <c:v>48.653744458952701</c:v>
                </c:pt>
                <c:pt idx="175328">
                  <c:v>48.653845044819199</c:v>
                </c:pt>
                <c:pt idx="175329">
                  <c:v>48.6539456303638</c:v>
                </c:pt>
                <c:pt idx="175330">
                  <c:v>48.654046215586398</c:v>
                </c:pt>
                <c:pt idx="175331">
                  <c:v>48.654146800487098</c:v>
                </c:pt>
                <c:pt idx="175332">
                  <c:v>48.654247385065702</c:v>
                </c:pt>
                <c:pt idx="175333">
                  <c:v>48.654347969322501</c:v>
                </c:pt>
                <c:pt idx="175334">
                  <c:v>48.654448553257197</c:v>
                </c:pt>
                <c:pt idx="175335">
                  <c:v>48.654549136870003</c:v>
                </c:pt>
                <c:pt idx="175336">
                  <c:v>48.654649720160897</c:v>
                </c:pt>
                <c:pt idx="175337">
                  <c:v>48.654750303129703</c:v>
                </c:pt>
                <c:pt idx="175338">
                  <c:v>48.654850885776703</c:v>
                </c:pt>
                <c:pt idx="175339">
                  <c:v>48.654951468101601</c:v>
                </c:pt>
                <c:pt idx="175340">
                  <c:v>48.6550520501047</c:v>
                </c:pt>
                <c:pt idx="175341">
                  <c:v>48.655152631785697</c:v>
                </c:pt>
                <c:pt idx="175342">
                  <c:v>48.655253213144803</c:v>
                </c:pt>
                <c:pt idx="175343">
                  <c:v>48.655353794181998</c:v>
                </c:pt>
                <c:pt idx="175344">
                  <c:v>48.655454374897197</c:v>
                </c:pt>
                <c:pt idx="175345">
                  <c:v>48.655554955290498</c:v>
                </c:pt>
                <c:pt idx="175346">
                  <c:v>48.655655535361802</c:v>
                </c:pt>
                <c:pt idx="175347">
                  <c:v>48.655756115111103</c:v>
                </c:pt>
                <c:pt idx="175348">
                  <c:v>48.6558566945385</c:v>
                </c:pt>
                <c:pt idx="175349">
                  <c:v>48.655957273643999</c:v>
                </c:pt>
                <c:pt idx="175350">
                  <c:v>48.656057852427502</c:v>
                </c:pt>
                <c:pt idx="175351">
                  <c:v>48.6561584308891</c:v>
                </c:pt>
                <c:pt idx="175352">
                  <c:v>48.656259009028702</c:v>
                </c:pt>
                <c:pt idx="175353">
                  <c:v>48.656359586846399</c:v>
                </c:pt>
                <c:pt idx="175354">
                  <c:v>48.656460164342199</c:v>
                </c:pt>
                <c:pt idx="175355">
                  <c:v>48.656560741516003</c:v>
                </c:pt>
                <c:pt idx="175356">
                  <c:v>48.656661318367902</c:v>
                </c:pt>
                <c:pt idx="175357">
                  <c:v>48.656761894897798</c:v>
                </c:pt>
                <c:pt idx="175358">
                  <c:v>48.656862471105804</c:v>
                </c:pt>
                <c:pt idx="175359">
                  <c:v>48.656963046991898</c:v>
                </c:pt>
                <c:pt idx="175360">
                  <c:v>48.657063622556002</c:v>
                </c:pt>
                <c:pt idx="175361">
                  <c:v>48.657164197798203</c:v>
                </c:pt>
                <c:pt idx="175362">
                  <c:v>48.657264772718499</c:v>
                </c:pt>
                <c:pt idx="175363">
                  <c:v>48.657365347316798</c:v>
                </c:pt>
                <c:pt idx="175364">
                  <c:v>48.6574659215932</c:v>
                </c:pt>
                <c:pt idx="175365">
                  <c:v>48.657566495547698</c:v>
                </c:pt>
                <c:pt idx="175366">
                  <c:v>48.657667069180199</c:v>
                </c:pt>
                <c:pt idx="175367">
                  <c:v>48.657767642490803</c:v>
                </c:pt>
                <c:pt idx="175368">
                  <c:v>48.657868215479503</c:v>
                </c:pt>
                <c:pt idx="175369">
                  <c:v>48.657968788146299</c:v>
                </c:pt>
                <c:pt idx="175370">
                  <c:v>48.658069360491197</c:v>
                </c:pt>
                <c:pt idx="175371">
                  <c:v>48.658169932514099</c:v>
                </c:pt>
                <c:pt idx="175372">
                  <c:v>48.658270504215103</c:v>
                </c:pt>
                <c:pt idx="175373">
                  <c:v>48.658371075594196</c:v>
                </c:pt>
                <c:pt idx="175374">
                  <c:v>48.6584716466513</c:v>
                </c:pt>
                <c:pt idx="175375">
                  <c:v>48.658572217386499</c:v>
                </c:pt>
                <c:pt idx="175376">
                  <c:v>48.658672787799901</c:v>
                </c:pt>
                <c:pt idx="175377">
                  <c:v>48.658773357891299</c:v>
                </c:pt>
                <c:pt idx="175378">
                  <c:v>48.6588739276608</c:v>
                </c:pt>
                <c:pt idx="175379">
                  <c:v>48.658974497108296</c:v>
                </c:pt>
                <c:pt idx="175380">
                  <c:v>48.659075066234003</c:v>
                </c:pt>
                <c:pt idx="175381">
                  <c:v>48.659175635037698</c:v>
                </c:pt>
                <c:pt idx="175382">
                  <c:v>48.659276203519603</c:v>
                </c:pt>
                <c:pt idx="175383">
                  <c:v>48.659376771679497</c:v>
                </c:pt>
                <c:pt idx="175384">
                  <c:v>48.659477339517501</c:v>
                </c:pt>
                <c:pt idx="175385">
                  <c:v>48.659577907033601</c:v>
                </c:pt>
                <c:pt idx="175386">
                  <c:v>48.659678474227803</c:v>
                </c:pt>
                <c:pt idx="175387">
                  <c:v>48.659779041100101</c:v>
                </c:pt>
                <c:pt idx="175388">
                  <c:v>48.659879607650502</c:v>
                </c:pt>
                <c:pt idx="175389">
                  <c:v>48.659980173878999</c:v>
                </c:pt>
                <c:pt idx="175390">
                  <c:v>48.660080739785499</c:v>
                </c:pt>
                <c:pt idx="175391">
                  <c:v>48.660181305370202</c:v>
                </c:pt>
                <c:pt idx="175392">
                  <c:v>48.660281870633</c:v>
                </c:pt>
                <c:pt idx="175393">
                  <c:v>48.660382435573901</c:v>
                </c:pt>
                <c:pt idx="175394">
                  <c:v>48.660483000192798</c:v>
                </c:pt>
                <c:pt idx="175395">
                  <c:v>48.660583564489897</c:v>
                </c:pt>
                <c:pt idx="175396">
                  <c:v>48.6606841284651</c:v>
                </c:pt>
                <c:pt idx="175397">
                  <c:v>48.660784692118398</c:v>
                </c:pt>
                <c:pt idx="175398">
                  <c:v>48.660885255449799</c:v>
                </c:pt>
                <c:pt idx="175399">
                  <c:v>48.660985818459203</c:v>
                </c:pt>
                <c:pt idx="175400">
                  <c:v>48.661086381146802</c:v>
                </c:pt>
                <c:pt idx="175401">
                  <c:v>48.661186943512497</c:v>
                </c:pt>
                <c:pt idx="175402">
                  <c:v>48.661287505556402</c:v>
                </c:pt>
                <c:pt idx="175403">
                  <c:v>48.661388067278303</c:v>
                </c:pt>
                <c:pt idx="175404">
                  <c:v>48.661488628678299</c:v>
                </c:pt>
                <c:pt idx="175405">
                  <c:v>48.661589189756498</c:v>
                </c:pt>
                <c:pt idx="175406">
                  <c:v>48.6616897505127</c:v>
                </c:pt>
                <c:pt idx="175407">
                  <c:v>48.661790310947097</c:v>
                </c:pt>
                <c:pt idx="175408">
                  <c:v>48.661890871059597</c:v>
                </c:pt>
                <c:pt idx="175409">
                  <c:v>48.6619914308502</c:v>
                </c:pt>
                <c:pt idx="175410">
                  <c:v>48.662091990318899</c:v>
                </c:pt>
                <c:pt idx="175411">
                  <c:v>48.6621925494658</c:v>
                </c:pt>
                <c:pt idx="175412">
                  <c:v>48.662293108290697</c:v>
                </c:pt>
                <c:pt idx="175413">
                  <c:v>48.662393666793797</c:v>
                </c:pt>
                <c:pt idx="175414">
                  <c:v>48.662494224974999</c:v>
                </c:pt>
                <c:pt idx="175415">
                  <c:v>48.662594782834297</c:v>
                </c:pt>
                <c:pt idx="175416">
                  <c:v>48.662695340371798</c:v>
                </c:pt>
                <c:pt idx="175417">
                  <c:v>48.662795897587301</c:v>
                </c:pt>
                <c:pt idx="175418">
                  <c:v>48.662896454481</c:v>
                </c:pt>
                <c:pt idx="175419">
                  <c:v>48.662997011052902</c:v>
                </c:pt>
                <c:pt idx="175420">
                  <c:v>48.663097567302799</c:v>
                </c:pt>
                <c:pt idx="175421">
                  <c:v>48.663198123230899</c:v>
                </c:pt>
                <c:pt idx="175422">
                  <c:v>48.663298678837101</c:v>
                </c:pt>
                <c:pt idx="175423">
                  <c:v>48.6633992341214</c:v>
                </c:pt>
                <c:pt idx="175424">
                  <c:v>48.6634997890839</c:v>
                </c:pt>
                <c:pt idx="175425">
                  <c:v>48.663600343724497</c:v>
                </c:pt>
                <c:pt idx="175426">
                  <c:v>48.663700898043203</c:v>
                </c:pt>
                <c:pt idx="175427">
                  <c:v>48.663801452040097</c:v>
                </c:pt>
                <c:pt idx="175428">
                  <c:v>48.663902005715101</c:v>
                </c:pt>
                <c:pt idx="175429">
                  <c:v>48.664002559068301</c:v>
                </c:pt>
                <c:pt idx="175430">
                  <c:v>48.664103112099497</c:v>
                </c:pt>
                <c:pt idx="175431">
                  <c:v>48.664203664809001</c:v>
                </c:pt>
                <c:pt idx="175432">
                  <c:v>48.664304217196502</c:v>
                </c:pt>
                <c:pt idx="175433">
                  <c:v>48.664404769262198</c:v>
                </c:pt>
                <c:pt idx="175434">
                  <c:v>48.664505321006096</c:v>
                </c:pt>
                <c:pt idx="175435">
                  <c:v>48.664605872427998</c:v>
                </c:pt>
                <c:pt idx="175436">
                  <c:v>48.664706423528202</c:v>
                </c:pt>
                <c:pt idx="175437">
                  <c:v>48.664806974306401</c:v>
                </c:pt>
                <c:pt idx="175438">
                  <c:v>48.664907524762903</c:v>
                </c:pt>
                <c:pt idx="175439">
                  <c:v>48.665008074897401</c:v>
                </c:pt>
                <c:pt idx="175440">
                  <c:v>48.665108624710101</c:v>
                </c:pt>
                <c:pt idx="175441">
                  <c:v>48.665209174201003</c:v>
                </c:pt>
                <c:pt idx="175442">
                  <c:v>48.665309723370001</c:v>
                </c:pt>
                <c:pt idx="175443">
                  <c:v>48.665410272217201</c:v>
                </c:pt>
                <c:pt idx="175444">
                  <c:v>48.665510820742497</c:v>
                </c:pt>
                <c:pt idx="175445">
                  <c:v>48.665611368946003</c:v>
                </c:pt>
                <c:pt idx="175446">
                  <c:v>48.665711916827597</c:v>
                </c:pt>
                <c:pt idx="175447">
                  <c:v>48.6658124643874</c:v>
                </c:pt>
                <c:pt idx="175448">
                  <c:v>48.6659130116253</c:v>
                </c:pt>
                <c:pt idx="175449">
                  <c:v>48.666013558541401</c:v>
                </c:pt>
                <c:pt idx="175450">
                  <c:v>48.666114105135598</c:v>
                </c:pt>
                <c:pt idx="175451">
                  <c:v>48.666214651408097</c:v>
                </c:pt>
                <c:pt idx="175452">
                  <c:v>48.6663151973586</c:v>
                </c:pt>
                <c:pt idx="175453">
                  <c:v>48.666415742987397</c:v>
                </c:pt>
                <c:pt idx="175454">
                  <c:v>48.666516288294197</c:v>
                </c:pt>
                <c:pt idx="175455">
                  <c:v>48.666616833279299</c:v>
                </c:pt>
                <c:pt idx="175456">
                  <c:v>48.666717377942497</c:v>
                </c:pt>
                <c:pt idx="175457">
                  <c:v>48.666817922283897</c:v>
                </c:pt>
                <c:pt idx="175458">
                  <c:v>48.6669184663035</c:v>
                </c:pt>
                <c:pt idx="175459">
                  <c:v>48.667019010001198</c:v>
                </c:pt>
                <c:pt idx="175460">
                  <c:v>48.667119553377098</c:v>
                </c:pt>
                <c:pt idx="175461">
                  <c:v>48.667220096431102</c:v>
                </c:pt>
                <c:pt idx="175462">
                  <c:v>48.6673206391634</c:v>
                </c:pt>
                <c:pt idx="175463">
                  <c:v>48.6674211815738</c:v>
                </c:pt>
                <c:pt idx="175464">
                  <c:v>48.667521723662297</c:v>
                </c:pt>
                <c:pt idx="175465">
                  <c:v>48.667622265429102</c:v>
                </c:pt>
                <c:pt idx="175466">
                  <c:v>48.667722806874004</c:v>
                </c:pt>
                <c:pt idx="175467">
                  <c:v>48.6678233479971</c:v>
                </c:pt>
                <c:pt idx="175468">
                  <c:v>48.667923888798398</c:v>
                </c:pt>
                <c:pt idx="175469">
                  <c:v>48.6680244292778</c:v>
                </c:pt>
                <c:pt idx="175470">
                  <c:v>48.668124969435503</c:v>
                </c:pt>
                <c:pt idx="175471">
                  <c:v>48.668225509271302</c:v>
                </c:pt>
                <c:pt idx="175472">
                  <c:v>48.668326048785303</c:v>
                </c:pt>
                <c:pt idx="175473">
                  <c:v>48.6684265879774</c:v>
                </c:pt>
                <c:pt idx="175474">
                  <c:v>48.668527126847799</c:v>
                </c:pt>
                <c:pt idx="175475">
                  <c:v>48.668627665396301</c:v>
                </c:pt>
                <c:pt idx="175476">
                  <c:v>48.668728203623097</c:v>
                </c:pt>
                <c:pt idx="175477">
                  <c:v>48.668828741528003</c:v>
                </c:pt>
                <c:pt idx="175478">
                  <c:v>48.668929279111097</c:v>
                </c:pt>
                <c:pt idx="175479">
                  <c:v>48.669029816372401</c:v>
                </c:pt>
                <c:pt idx="175480">
                  <c:v>48.6691303533118</c:v>
                </c:pt>
                <c:pt idx="175481">
                  <c:v>48.669230889929501</c:v>
                </c:pt>
                <c:pt idx="175482">
                  <c:v>48.669331426225398</c:v>
                </c:pt>
                <c:pt idx="175483">
                  <c:v>48.669431962199397</c:v>
                </c:pt>
                <c:pt idx="175484">
                  <c:v>48.669532497851698</c:v>
                </c:pt>
                <c:pt idx="175485">
                  <c:v>48.669633033182102</c:v>
                </c:pt>
                <c:pt idx="175486">
                  <c:v>48.669733568190701</c:v>
                </c:pt>
                <c:pt idx="175487">
                  <c:v>48.669834102877601</c:v>
                </c:pt>
                <c:pt idx="175488">
                  <c:v>48.669934637242598</c:v>
                </c:pt>
                <c:pt idx="175489">
                  <c:v>48.670035171285797</c:v>
                </c:pt>
                <c:pt idx="175490">
                  <c:v>48.670135705007297</c:v>
                </c:pt>
                <c:pt idx="175491">
                  <c:v>48.6702362384069</c:v>
                </c:pt>
                <c:pt idx="175492">
                  <c:v>48.670336771484699</c:v>
                </c:pt>
                <c:pt idx="175493">
                  <c:v>48.6704373042407</c:v>
                </c:pt>
                <c:pt idx="175494">
                  <c:v>48.670537836675003</c:v>
                </c:pt>
                <c:pt idx="175495">
                  <c:v>48.670638368787401</c:v>
                </c:pt>
                <c:pt idx="175496">
                  <c:v>48.670738900578101</c:v>
                </c:pt>
                <c:pt idx="175497">
                  <c:v>48.670839432046897</c:v>
                </c:pt>
                <c:pt idx="175498">
                  <c:v>48.670939963194002</c:v>
                </c:pt>
                <c:pt idx="175499">
                  <c:v>48.671040494019202</c:v>
                </c:pt>
                <c:pt idx="175500">
                  <c:v>48.671141024522697</c:v>
                </c:pt>
                <c:pt idx="175501">
                  <c:v>48.671241554704402</c:v>
                </c:pt>
                <c:pt idx="175502">
                  <c:v>48.671342084564301</c:v>
                </c:pt>
                <c:pt idx="175503">
                  <c:v>48.671442614102403</c:v>
                </c:pt>
                <c:pt idx="175504">
                  <c:v>48.671543143318701</c:v>
                </c:pt>
                <c:pt idx="175505">
                  <c:v>48.6716436722133</c:v>
                </c:pt>
                <c:pt idx="175506">
                  <c:v>48.671744200786001</c:v>
                </c:pt>
                <c:pt idx="175507">
                  <c:v>48.671844729036998</c:v>
                </c:pt>
                <c:pt idx="175508">
                  <c:v>48.671945256966197</c:v>
                </c:pt>
                <c:pt idx="175509">
                  <c:v>48.672045784573598</c:v>
                </c:pt>
                <c:pt idx="175510">
                  <c:v>48.672146311859201</c:v>
                </c:pt>
                <c:pt idx="175511">
                  <c:v>48.672246838823099</c:v>
                </c:pt>
                <c:pt idx="175512">
                  <c:v>48.6723473654652</c:v>
                </c:pt>
                <c:pt idx="175513">
                  <c:v>48.672447891785502</c:v>
                </c:pt>
                <c:pt idx="175514">
                  <c:v>48.672548417784</c:v>
                </c:pt>
                <c:pt idx="175515">
                  <c:v>48.6726489434607</c:v>
                </c:pt>
                <c:pt idx="175516">
                  <c:v>48.672749468815702</c:v>
                </c:pt>
                <c:pt idx="175517">
                  <c:v>48.672849993848899</c:v>
                </c:pt>
                <c:pt idx="175518">
                  <c:v>48.672950518560299</c:v>
                </c:pt>
                <c:pt idx="175519">
                  <c:v>48.67305104295</c:v>
                </c:pt>
                <c:pt idx="175520">
                  <c:v>48.673151567017896</c:v>
                </c:pt>
                <c:pt idx="175521">
                  <c:v>48.673252090764002</c:v>
                </c:pt>
                <c:pt idx="175522">
                  <c:v>48.673352614188403</c:v>
                </c:pt>
                <c:pt idx="175523">
                  <c:v>48.673453137290998</c:v>
                </c:pt>
                <c:pt idx="175524">
                  <c:v>48.673553660071804</c:v>
                </c:pt>
                <c:pt idx="175525">
                  <c:v>48.673654182530797</c:v>
                </c:pt>
                <c:pt idx="175526">
                  <c:v>48.673754704668099</c:v>
                </c:pt>
                <c:pt idx="175527">
                  <c:v>48.673855226483703</c:v>
                </c:pt>
                <c:pt idx="175528">
                  <c:v>48.673955747977402</c:v>
                </c:pt>
                <c:pt idx="175529">
                  <c:v>48.674056269149403</c:v>
                </c:pt>
                <c:pt idx="175530">
                  <c:v>48.674156789999699</c:v>
                </c:pt>
                <c:pt idx="175531">
                  <c:v>48.674257310528198</c:v>
                </c:pt>
                <c:pt idx="175532">
                  <c:v>48.674357830734898</c:v>
                </c:pt>
                <c:pt idx="175533">
                  <c:v>48.674458350619901</c:v>
                </c:pt>
                <c:pt idx="175534">
                  <c:v>48.674558870183098</c:v>
                </c:pt>
                <c:pt idx="175535">
                  <c:v>48.674659389424598</c:v>
                </c:pt>
                <c:pt idx="175536">
                  <c:v>48.674759908344299</c:v>
                </c:pt>
                <c:pt idx="175537">
                  <c:v>48.674860426942203</c:v>
                </c:pt>
                <c:pt idx="175538">
                  <c:v>48.674960945218501</c:v>
                </c:pt>
                <c:pt idx="175539">
                  <c:v>48.675061463172902</c:v>
                </c:pt>
                <c:pt idx="175540">
                  <c:v>48.675161980805598</c:v>
                </c:pt>
                <c:pt idx="175541">
                  <c:v>48.675262498116602</c:v>
                </c:pt>
                <c:pt idx="175542">
                  <c:v>48.675363015105802</c:v>
                </c:pt>
                <c:pt idx="175543">
                  <c:v>48.675463531773303</c:v>
                </c:pt>
                <c:pt idx="175544">
                  <c:v>48.675564048119</c:v>
                </c:pt>
                <c:pt idx="175545">
                  <c:v>48.675664564142998</c:v>
                </c:pt>
                <c:pt idx="175546">
                  <c:v>48.675765079845299</c:v>
                </c:pt>
                <c:pt idx="175547">
                  <c:v>48.675865595225702</c:v>
                </c:pt>
                <c:pt idx="175548">
                  <c:v>48.675966110284499</c:v>
                </c:pt>
                <c:pt idx="175549">
                  <c:v>48.676066625021498</c:v>
                </c:pt>
                <c:pt idx="175550">
                  <c:v>48.676167139436799</c:v>
                </c:pt>
                <c:pt idx="175551">
                  <c:v>48.676267653530303</c:v>
                </c:pt>
                <c:pt idx="175552">
                  <c:v>48.676368167302201</c:v>
                </c:pt>
                <c:pt idx="175553">
                  <c:v>48.676468680752201</c:v>
                </c:pt>
                <c:pt idx="175554">
                  <c:v>48.676569193880603</c:v>
                </c:pt>
                <c:pt idx="175555">
                  <c:v>48.6766697066872</c:v>
                </c:pt>
                <c:pt idx="175556">
                  <c:v>48.676770219171999</c:v>
                </c:pt>
                <c:pt idx="175557">
                  <c:v>48.6768707313352</c:v>
                </c:pt>
                <c:pt idx="175558">
                  <c:v>48.676971243176602</c:v>
                </c:pt>
                <c:pt idx="175559">
                  <c:v>48.6770717546962</c:v>
                </c:pt>
                <c:pt idx="175560">
                  <c:v>48.6771722658942</c:v>
                </c:pt>
                <c:pt idx="175561">
                  <c:v>48.677272776770401</c:v>
                </c:pt>
                <c:pt idx="175562">
                  <c:v>48.677373287324897</c:v>
                </c:pt>
                <c:pt idx="175563">
                  <c:v>48.677473797557703</c:v>
                </c:pt>
                <c:pt idx="175564">
                  <c:v>48.677574307468703</c:v>
                </c:pt>
                <c:pt idx="175565">
                  <c:v>48.677674817058097</c:v>
                </c:pt>
                <c:pt idx="175566">
                  <c:v>48.677775326325701</c:v>
                </c:pt>
                <c:pt idx="175567">
                  <c:v>48.6778758352715</c:v>
                </c:pt>
                <c:pt idx="175568">
                  <c:v>48.6779763438957</c:v>
                </c:pt>
                <c:pt idx="175569">
                  <c:v>48.678076852198103</c:v>
                </c:pt>
                <c:pt idx="175570">
                  <c:v>48.6781773601789</c:v>
                </c:pt>
                <c:pt idx="175571">
                  <c:v>48.678277867837899</c:v>
                </c:pt>
                <c:pt idx="175572">
                  <c:v>48.6783783751751</c:v>
                </c:pt>
                <c:pt idx="175573">
                  <c:v>48.678478882190703</c:v>
                </c:pt>
                <c:pt idx="175574">
                  <c:v>48.6785793888846</c:v>
                </c:pt>
                <c:pt idx="175575">
                  <c:v>48.6786798952567</c:v>
                </c:pt>
                <c:pt idx="175576">
                  <c:v>48.678780401307201</c:v>
                </c:pt>
                <c:pt idx="175577">
                  <c:v>48.678880907035897</c:v>
                </c:pt>
                <c:pt idx="175578">
                  <c:v>48.678981412442901</c:v>
                </c:pt>
                <c:pt idx="175579">
                  <c:v>48.679081917528201</c:v>
                </c:pt>
                <c:pt idx="175580">
                  <c:v>48.679182422291802</c:v>
                </c:pt>
                <c:pt idx="175581">
                  <c:v>48.679282926733698</c:v>
                </c:pt>
                <c:pt idx="175582">
                  <c:v>48.679383430853903</c:v>
                </c:pt>
                <c:pt idx="175583">
                  <c:v>48.679483934652403</c:v>
                </c:pt>
                <c:pt idx="175584">
                  <c:v>48.679584438129098</c:v>
                </c:pt>
                <c:pt idx="175585">
                  <c:v>48.679684941284201</c:v>
                </c:pt>
                <c:pt idx="175586">
                  <c:v>48.679785444117599</c:v>
                </c:pt>
                <c:pt idx="175587">
                  <c:v>48.679885946629199</c:v>
                </c:pt>
                <c:pt idx="175588">
                  <c:v>48.6799864488192</c:v>
                </c:pt>
                <c:pt idx="175589">
                  <c:v>48.680086950687503</c:v>
                </c:pt>
                <c:pt idx="175590">
                  <c:v>48.680187452234101</c:v>
                </c:pt>
                <c:pt idx="175591">
                  <c:v>48.680287953458901</c:v>
                </c:pt>
                <c:pt idx="175592">
                  <c:v>48.680388454362102</c:v>
                </c:pt>
                <c:pt idx="175593">
                  <c:v>48.680488954943598</c:v>
                </c:pt>
                <c:pt idx="175594">
                  <c:v>48.680589455203403</c:v>
                </c:pt>
                <c:pt idx="175595">
                  <c:v>48.680689955141503</c:v>
                </c:pt>
                <c:pt idx="175596">
                  <c:v>48.680790454757897</c:v>
                </c:pt>
                <c:pt idx="175597">
                  <c:v>48.6808909540526</c:v>
                </c:pt>
                <c:pt idx="175598">
                  <c:v>48.680991453025698</c:v>
                </c:pt>
                <c:pt idx="175599">
                  <c:v>48.681091951676997</c:v>
                </c:pt>
                <c:pt idx="175600">
                  <c:v>48.681192450006698</c:v>
                </c:pt>
                <c:pt idx="175601">
                  <c:v>48.681292948014601</c:v>
                </c:pt>
                <c:pt idx="175602">
                  <c:v>48.681393445700898</c:v>
                </c:pt>
                <c:pt idx="175603">
                  <c:v>48.681493943065497</c:v>
                </c:pt>
                <c:pt idx="175604">
                  <c:v>48.681594440108498</c:v>
                </c:pt>
                <c:pt idx="175605">
                  <c:v>48.6816949368297</c:v>
                </c:pt>
                <c:pt idx="175606">
                  <c:v>48.681795433229198</c:v>
                </c:pt>
                <c:pt idx="175607">
                  <c:v>48.681895929307103</c:v>
                </c:pt>
                <c:pt idx="175608">
                  <c:v>48.681996425063303</c:v>
                </c:pt>
                <c:pt idx="175609">
                  <c:v>48.682096920497798</c:v>
                </c:pt>
                <c:pt idx="175610">
                  <c:v>48.682197415610702</c:v>
                </c:pt>
                <c:pt idx="175611">
                  <c:v>48.6822979104018</c:v>
                </c:pt>
                <c:pt idx="175612">
                  <c:v>48.6823984048713</c:v>
                </c:pt>
                <c:pt idx="175613">
                  <c:v>48.682498899019102</c:v>
                </c:pt>
                <c:pt idx="175614">
                  <c:v>48.682599392845297</c:v>
                </c:pt>
                <c:pt idx="175615">
                  <c:v>48.682699886349702</c:v>
                </c:pt>
                <c:pt idx="175616">
                  <c:v>48.682800379532601</c:v>
                </c:pt>
                <c:pt idx="175617">
                  <c:v>48.682900872393702</c:v>
                </c:pt>
                <c:pt idx="175618">
                  <c:v>48.683001364933098</c:v>
                </c:pt>
                <c:pt idx="175619">
                  <c:v>48.683101857150902</c:v>
                </c:pt>
                <c:pt idx="175620">
                  <c:v>48.6832023490471</c:v>
                </c:pt>
                <c:pt idx="175621">
                  <c:v>48.683302840621501</c:v>
                </c:pt>
                <c:pt idx="175622">
                  <c:v>48.683403331874302</c:v>
                </c:pt>
                <c:pt idx="175623">
                  <c:v>48.683503822805498</c:v>
                </c:pt>
                <c:pt idx="175624">
                  <c:v>48.683604313414897</c:v>
                </c:pt>
                <c:pt idx="175625">
                  <c:v>48.683704803702803</c:v>
                </c:pt>
                <c:pt idx="175626">
                  <c:v>48.683805293668897</c:v>
                </c:pt>
                <c:pt idx="175627">
                  <c:v>48.683905783313399</c:v>
                </c:pt>
                <c:pt idx="175628">
                  <c:v>48.684006272636204</c:v>
                </c:pt>
                <c:pt idx="175629">
                  <c:v>48.684106761637402</c:v>
                </c:pt>
                <c:pt idx="175630">
                  <c:v>48.684207250316902</c:v>
                </c:pt>
                <c:pt idx="175631">
                  <c:v>48.684307738674804</c:v>
                </c:pt>
                <c:pt idx="175632">
                  <c:v>48.684408226711</c:v>
                </c:pt>
                <c:pt idx="175633">
                  <c:v>48.684508714425597</c:v>
                </c:pt>
                <c:pt idx="175634">
                  <c:v>48.684609201818503</c:v>
                </c:pt>
                <c:pt idx="175635">
                  <c:v>48.684709688889697</c:v>
                </c:pt>
                <c:pt idx="175636">
                  <c:v>48.684810175639299</c:v>
                </c:pt>
                <c:pt idx="175637">
                  <c:v>48.684910662067303</c:v>
                </c:pt>
                <c:pt idx="175638">
                  <c:v>48.685011148173601</c:v>
                </c:pt>
                <c:pt idx="175639">
                  <c:v>48.685111633958201</c:v>
                </c:pt>
                <c:pt idx="175640">
                  <c:v>48.685212119421202</c:v>
                </c:pt>
                <c:pt idx="175641">
                  <c:v>48.685312604562597</c:v>
                </c:pt>
                <c:pt idx="175642">
                  <c:v>48.685413089382301</c:v>
                </c:pt>
                <c:pt idx="175643">
                  <c:v>48.685513573880399</c:v>
                </c:pt>
                <c:pt idx="175644">
                  <c:v>48.6856140580568</c:v>
                </c:pt>
                <c:pt idx="175645">
                  <c:v>48.685714541911601</c:v>
                </c:pt>
                <c:pt idx="175646">
                  <c:v>48.685815025444803</c:v>
                </c:pt>
                <c:pt idx="175647">
                  <c:v>48.685915508656301</c:v>
                </c:pt>
                <c:pt idx="175648">
                  <c:v>48.686015991546199</c:v>
                </c:pt>
                <c:pt idx="175649">
                  <c:v>48.686116474114399</c:v>
                </c:pt>
                <c:pt idx="175650">
                  <c:v>48.686216956361001</c:v>
                </c:pt>
                <c:pt idx="175651">
                  <c:v>48.686317438285997</c:v>
                </c:pt>
                <c:pt idx="175652">
                  <c:v>48.686417919889401</c:v>
                </c:pt>
                <c:pt idx="175653">
                  <c:v>48.686518401171099</c:v>
                </c:pt>
                <c:pt idx="175654">
                  <c:v>48.6866188821311</c:v>
                </c:pt>
                <c:pt idx="175655">
                  <c:v>48.686719362769601</c:v>
                </c:pt>
                <c:pt idx="175656">
                  <c:v>48.686819843086397</c:v>
                </c:pt>
                <c:pt idx="175657">
                  <c:v>48.686920323081601</c:v>
                </c:pt>
                <c:pt idx="175658">
                  <c:v>48.6870208027551</c:v>
                </c:pt>
                <c:pt idx="175659">
                  <c:v>48.6871212821071</c:v>
                </c:pt>
                <c:pt idx="175660">
                  <c:v>48.687221761137401</c:v>
                </c:pt>
                <c:pt idx="175661">
                  <c:v>48.687322239846097</c:v>
                </c:pt>
                <c:pt idx="175662">
                  <c:v>48.687422718233101</c:v>
                </c:pt>
                <c:pt idx="175663">
                  <c:v>48.687523196298599</c:v>
                </c:pt>
                <c:pt idx="175664">
                  <c:v>48.687623674042399</c:v>
                </c:pt>
                <c:pt idx="175665">
                  <c:v>48.6877241514646</c:v>
                </c:pt>
                <c:pt idx="175666">
                  <c:v>48.687824628565103</c:v>
                </c:pt>
                <c:pt idx="175667">
                  <c:v>48.6879251053441</c:v>
                </c:pt>
                <c:pt idx="175668">
                  <c:v>48.688025581801497</c:v>
                </c:pt>
                <c:pt idx="175669">
                  <c:v>48.688126057937197</c:v>
                </c:pt>
                <c:pt idx="175670">
                  <c:v>48.688226533751298</c:v>
                </c:pt>
                <c:pt idx="175671">
                  <c:v>48.6883270092438</c:v>
                </c:pt>
                <c:pt idx="175672">
                  <c:v>48.688427484414603</c:v>
                </c:pt>
                <c:pt idx="175673">
                  <c:v>48.688527959263901</c:v>
                </c:pt>
                <c:pt idx="175674">
                  <c:v>48.6886284337916</c:v>
                </c:pt>
                <c:pt idx="175675">
                  <c:v>48.6887289079976</c:v>
                </c:pt>
                <c:pt idx="175676">
                  <c:v>48.688829381882101</c:v>
                </c:pt>
                <c:pt idx="175677">
                  <c:v>48.688929855444897</c:v>
                </c:pt>
                <c:pt idx="175678">
                  <c:v>48.689030328686101</c:v>
                </c:pt>
                <c:pt idx="175679">
                  <c:v>48.6891308016057</c:v>
                </c:pt>
                <c:pt idx="175680">
                  <c:v>48.689231274203799</c:v>
                </c:pt>
                <c:pt idx="175681">
                  <c:v>48.6893317464802</c:v>
                </c:pt>
                <c:pt idx="175682">
                  <c:v>48.689432218435002</c:v>
                </c:pt>
                <c:pt idx="175683">
                  <c:v>48.689532690068198</c:v>
                </c:pt>
                <c:pt idx="175684">
                  <c:v>48.689633161379803</c:v>
                </c:pt>
                <c:pt idx="175685">
                  <c:v>48.689733632369801</c:v>
                </c:pt>
                <c:pt idx="175686">
                  <c:v>48.689834103038201</c:v>
                </c:pt>
                <c:pt idx="175687">
                  <c:v>48.689934573385003</c:v>
                </c:pt>
                <c:pt idx="175688">
                  <c:v>48.690035043410198</c:v>
                </c:pt>
                <c:pt idx="175689">
                  <c:v>48.690135513113802</c:v>
                </c:pt>
                <c:pt idx="175690">
                  <c:v>48.690235982495899</c:v>
                </c:pt>
                <c:pt idx="175691">
                  <c:v>48.690336451556298</c:v>
                </c:pt>
                <c:pt idx="175692">
                  <c:v>48.690436920295099</c:v>
                </c:pt>
                <c:pt idx="175693">
                  <c:v>48.6905373887124</c:v>
                </c:pt>
                <c:pt idx="175694">
                  <c:v>48.690637856808003</c:v>
                </c:pt>
                <c:pt idx="175695">
                  <c:v>48.690738324582099</c:v>
                </c:pt>
                <c:pt idx="175696">
                  <c:v>48.690838792034597</c:v>
                </c:pt>
                <c:pt idx="175697">
                  <c:v>48.690939259165503</c:v>
                </c:pt>
                <c:pt idx="175698">
                  <c:v>48.691039725974797</c:v>
                </c:pt>
                <c:pt idx="175699">
                  <c:v>48.691140192462498</c:v>
                </c:pt>
                <c:pt idx="175700">
                  <c:v>48.691240658628601</c:v>
                </c:pt>
                <c:pt idx="175701">
                  <c:v>48.691341124473198</c:v>
                </c:pt>
                <c:pt idx="175702">
                  <c:v>48.691441589996103</c:v>
                </c:pt>
                <c:pt idx="175703">
                  <c:v>48.691542055197502</c:v>
                </c:pt>
                <c:pt idx="175704">
                  <c:v>48.691642520077302</c:v>
                </c:pt>
                <c:pt idx="175705">
                  <c:v>48.691742984635503</c:v>
                </c:pt>
                <c:pt idx="175706">
                  <c:v>48.691843448872199</c:v>
                </c:pt>
                <c:pt idx="175707">
                  <c:v>48.691943912787302</c:v>
                </c:pt>
                <c:pt idx="175708">
                  <c:v>48.6920443763808</c:v>
                </c:pt>
                <c:pt idx="175709">
                  <c:v>48.692144839652698</c:v>
                </c:pt>
                <c:pt idx="175710">
                  <c:v>48.692245302602998</c:v>
                </c:pt>
                <c:pt idx="175711">
                  <c:v>48.692345765231799</c:v>
                </c:pt>
                <c:pt idx="175712">
                  <c:v>48.692446227539001</c:v>
                </c:pt>
                <c:pt idx="175713">
                  <c:v>48.692546689524598</c:v>
                </c:pt>
                <c:pt idx="175714">
                  <c:v>48.692647151188702</c:v>
                </c:pt>
                <c:pt idx="175715">
                  <c:v>48.6927476125312</c:v>
                </c:pt>
                <c:pt idx="175716">
                  <c:v>48.692848073552099</c:v>
                </c:pt>
                <c:pt idx="175717">
                  <c:v>48.692948534251499</c:v>
                </c:pt>
                <c:pt idx="175718">
                  <c:v>48.693048994629301</c:v>
                </c:pt>
                <c:pt idx="175719">
                  <c:v>48.693149454685503</c:v>
                </c:pt>
                <c:pt idx="175720">
                  <c:v>48.6932499144201</c:v>
                </c:pt>
                <c:pt idx="175721">
                  <c:v>48.693350373833198</c:v>
                </c:pt>
                <c:pt idx="175722">
                  <c:v>48.693450832924803</c:v>
                </c:pt>
                <c:pt idx="175723">
                  <c:v>48.693551291694803</c:v>
                </c:pt>
                <c:pt idx="175724">
                  <c:v>48.693651750143196</c:v>
                </c:pt>
                <c:pt idx="175725">
                  <c:v>48.693752208269999</c:v>
                </c:pt>
                <c:pt idx="175726">
                  <c:v>48.693852666075301</c:v>
                </c:pt>
                <c:pt idx="175727">
                  <c:v>48.693953123559098</c:v>
                </c:pt>
                <c:pt idx="175728">
                  <c:v>48.694053580721302</c:v>
                </c:pt>
                <c:pt idx="175729">
                  <c:v>48.694154037561901</c:v>
                </c:pt>
                <c:pt idx="175730">
                  <c:v>48.694254494081001</c:v>
                </c:pt>
                <c:pt idx="175731">
                  <c:v>48.694354950278502</c:v>
                </c:pt>
                <c:pt idx="175732">
                  <c:v>48.694455406154503</c:v>
                </c:pt>
                <c:pt idx="175733">
                  <c:v>48.694555861708899</c:v>
                </c:pt>
                <c:pt idx="175734">
                  <c:v>48.694656316941803</c:v>
                </c:pt>
                <c:pt idx="175735">
                  <c:v>48.6947567718532</c:v>
                </c:pt>
                <c:pt idx="175736">
                  <c:v>48.694857226442899</c:v>
                </c:pt>
                <c:pt idx="175737">
                  <c:v>48.694957680711198</c:v>
                </c:pt>
                <c:pt idx="175738">
                  <c:v>48.695058134657899</c:v>
                </c:pt>
                <c:pt idx="175739">
                  <c:v>48.695158588283</c:v>
                </c:pt>
                <c:pt idx="175740">
                  <c:v>48.695259041586603</c:v>
                </c:pt>
                <c:pt idx="175741">
                  <c:v>48.695359494568699</c:v>
                </c:pt>
                <c:pt idx="175742">
                  <c:v>48.695459947229203</c:v>
                </c:pt>
                <c:pt idx="175743">
                  <c:v>48.695560399568201</c:v>
                </c:pt>
                <c:pt idx="175744">
                  <c:v>48.6956608515856</c:v>
                </c:pt>
                <c:pt idx="175745">
                  <c:v>48.6957613032816</c:v>
                </c:pt>
                <c:pt idx="175746">
                  <c:v>48.695861754655901</c:v>
                </c:pt>
                <c:pt idx="175747">
                  <c:v>48.695962205708703</c:v>
                </c:pt>
                <c:pt idx="175748">
                  <c:v>48.696062656439999</c:v>
                </c:pt>
                <c:pt idx="175749">
                  <c:v>48.696163106849802</c:v>
                </c:pt>
                <c:pt idx="175750">
                  <c:v>48.696263556938</c:v>
                </c:pt>
                <c:pt idx="175751">
                  <c:v>48.696364006704698</c:v>
                </c:pt>
                <c:pt idx="175752">
                  <c:v>48.696464456149897</c:v>
                </c:pt>
                <c:pt idx="175753">
                  <c:v>48.696564905273597</c:v>
                </c:pt>
                <c:pt idx="175754">
                  <c:v>48.696665354075698</c:v>
                </c:pt>
                <c:pt idx="175755">
                  <c:v>48.6967658025562</c:v>
                </c:pt>
                <c:pt idx="175756">
                  <c:v>48.696866250715303</c:v>
                </c:pt>
                <c:pt idx="175757">
                  <c:v>48.696966698552799</c:v>
                </c:pt>
                <c:pt idx="175758">
                  <c:v>48.697067146068797</c:v>
                </c:pt>
                <c:pt idx="175759">
                  <c:v>48.697167593263302</c:v>
                </c:pt>
                <c:pt idx="175760">
                  <c:v>48.697268040136301</c:v>
                </c:pt>
                <c:pt idx="175761">
                  <c:v>48.697368486687701</c:v>
                </c:pt>
                <c:pt idx="175762">
                  <c:v>48.697468932917602</c:v>
                </c:pt>
                <c:pt idx="175763">
                  <c:v>48.697569378826003</c:v>
                </c:pt>
                <c:pt idx="175764">
                  <c:v>48.697669824412898</c:v>
                </c:pt>
                <c:pt idx="175765">
                  <c:v>48.697770269678301</c:v>
                </c:pt>
                <c:pt idx="175766">
                  <c:v>48.697870714622098</c:v>
                </c:pt>
                <c:pt idx="175767">
                  <c:v>48.697971159244403</c:v>
                </c:pt>
                <c:pt idx="175768">
                  <c:v>48.698071603545301</c:v>
                </c:pt>
                <c:pt idx="175769">
                  <c:v>48.698172047524601</c:v>
                </c:pt>
                <c:pt idx="175770">
                  <c:v>48.698272491182401</c:v>
                </c:pt>
                <c:pt idx="175771">
                  <c:v>48.698372934518602</c:v>
                </c:pt>
                <c:pt idx="175772">
                  <c:v>48.698473377533404</c:v>
                </c:pt>
                <c:pt idx="175773">
                  <c:v>48.698573820226699</c:v>
                </c:pt>
                <c:pt idx="175774">
                  <c:v>48.698674262598402</c:v>
                </c:pt>
                <c:pt idx="175775">
                  <c:v>48.698774704648699</c:v>
                </c:pt>
                <c:pt idx="175776">
                  <c:v>48.698875146377397</c:v>
                </c:pt>
                <c:pt idx="175777">
                  <c:v>48.698975587784602</c:v>
                </c:pt>
                <c:pt idx="175778">
                  <c:v>48.699076028870401</c:v>
                </c:pt>
                <c:pt idx="175779">
                  <c:v>48.699176469634601</c:v>
                </c:pt>
                <c:pt idx="175780">
                  <c:v>48.699276910077302</c:v>
                </c:pt>
                <c:pt idx="175781">
                  <c:v>48.699377350198603</c:v>
                </c:pt>
                <c:pt idx="175782">
                  <c:v>48.699477789998298</c:v>
                </c:pt>
                <c:pt idx="175783">
                  <c:v>48.699578229476501</c:v>
                </c:pt>
                <c:pt idx="175784">
                  <c:v>48.699678668633197</c:v>
                </c:pt>
                <c:pt idx="175785">
                  <c:v>48.699779107468501</c:v>
                </c:pt>
                <c:pt idx="175786">
                  <c:v>48.699879545982199</c:v>
                </c:pt>
                <c:pt idx="175787">
                  <c:v>48.699979984174398</c:v>
                </c:pt>
                <c:pt idx="175788">
                  <c:v>48.700080422045197</c:v>
                </c:pt>
                <c:pt idx="175789">
                  <c:v>48.700180859594496</c:v>
                </c:pt>
                <c:pt idx="175790">
                  <c:v>48.700281296822197</c:v>
                </c:pt>
                <c:pt idx="175791">
                  <c:v>48.700381733728499</c:v>
                </c:pt>
                <c:pt idx="175792">
                  <c:v>48.7004821703133</c:v>
                </c:pt>
                <c:pt idx="175793">
                  <c:v>48.700582606576603</c:v>
                </c:pt>
                <c:pt idx="175794">
                  <c:v>48.700683042518399</c:v>
                </c:pt>
                <c:pt idx="175795">
                  <c:v>48.700783478138703</c:v>
                </c:pt>
                <c:pt idx="175796">
                  <c:v>48.700883913437501</c:v>
                </c:pt>
                <c:pt idx="175797">
                  <c:v>48.700984348414899</c:v>
                </c:pt>
                <c:pt idx="175798">
                  <c:v>48.701084783070698</c:v>
                </c:pt>
                <c:pt idx="175799">
                  <c:v>48.701185217405097</c:v>
                </c:pt>
                <c:pt idx="175800">
                  <c:v>48.701285651417997</c:v>
                </c:pt>
                <c:pt idx="175801">
                  <c:v>48.701386085109398</c:v>
                </c:pt>
                <c:pt idx="175802">
                  <c:v>48.701486518479399</c:v>
                </c:pt>
                <c:pt idx="175803">
                  <c:v>48.701586951527901</c:v>
                </c:pt>
                <c:pt idx="175804">
                  <c:v>48.701687384254797</c:v>
                </c:pt>
                <c:pt idx="175805">
                  <c:v>48.7017878166603</c:v>
                </c:pt>
                <c:pt idx="175806">
                  <c:v>48.701888248744403</c:v>
                </c:pt>
                <c:pt idx="175807">
                  <c:v>48.701988680506901</c:v>
                </c:pt>
                <c:pt idx="175808">
                  <c:v>48.702089111947998</c:v>
                </c:pt>
                <c:pt idx="175809">
                  <c:v>48.702189543067703</c:v>
                </c:pt>
                <c:pt idx="175810">
                  <c:v>48.702289973865803</c:v>
                </c:pt>
                <c:pt idx="175811">
                  <c:v>48.702390404342502</c:v>
                </c:pt>
                <c:pt idx="175812">
                  <c:v>48.702490834497702</c:v>
                </c:pt>
                <c:pt idx="175813">
                  <c:v>48.702591264331403</c:v>
                </c:pt>
                <c:pt idx="175814">
                  <c:v>48.702691693843697</c:v>
                </c:pt>
                <c:pt idx="175815">
                  <c:v>48.702792123034499</c:v>
                </c:pt>
                <c:pt idx="175816">
                  <c:v>48.702892551903801</c:v>
                </c:pt>
                <c:pt idx="175817">
                  <c:v>48.702992980451697</c:v>
                </c:pt>
                <c:pt idx="175818">
                  <c:v>48.7030934086781</c:v>
                </c:pt>
                <c:pt idx="175819">
                  <c:v>48.703193836583097</c:v>
                </c:pt>
                <c:pt idx="175820">
                  <c:v>48.703294264166601</c:v>
                </c:pt>
                <c:pt idx="175821">
                  <c:v>48.703394691428599</c:v>
                </c:pt>
                <c:pt idx="175822">
                  <c:v>48.703495118369197</c:v>
                </c:pt>
                <c:pt idx="175823">
                  <c:v>48.703595544988303</c:v>
                </c:pt>
                <c:pt idx="175824">
                  <c:v>48.703695971286002</c:v>
                </c:pt>
                <c:pt idx="175825">
                  <c:v>48.703796397262103</c:v>
                </c:pt>
                <c:pt idx="175826">
                  <c:v>48.703896822916903</c:v>
                </c:pt>
                <c:pt idx="175827">
                  <c:v>48.703997248250197</c:v>
                </c:pt>
                <c:pt idx="175828">
                  <c:v>48.704097673261998</c:v>
                </c:pt>
                <c:pt idx="175829">
                  <c:v>48.7041980979524</c:v>
                </c:pt>
                <c:pt idx="175830">
                  <c:v>48.704298522321402</c:v>
                </c:pt>
                <c:pt idx="175831">
                  <c:v>48.704398946368897</c:v>
                </c:pt>
                <c:pt idx="175832">
                  <c:v>48.704499370094901</c:v>
                </c:pt>
                <c:pt idx="175833">
                  <c:v>48.704599793499497</c:v>
                </c:pt>
                <c:pt idx="175834">
                  <c:v>48.704700216582701</c:v>
                </c:pt>
                <c:pt idx="175835">
                  <c:v>48.704800639344398</c:v>
                </c:pt>
                <c:pt idx="175836">
                  <c:v>48.704901061784597</c:v>
                </c:pt>
                <c:pt idx="175837">
                  <c:v>48.705001483903402</c:v>
                </c:pt>
                <c:pt idx="175838">
                  <c:v>48.705101905700801</c:v>
                </c:pt>
                <c:pt idx="175839">
                  <c:v>48.7052023271767</c:v>
                </c:pt>
                <c:pt idx="175840">
                  <c:v>48.705302748331199</c:v>
                </c:pt>
                <c:pt idx="175841">
                  <c:v>48.705403169164299</c:v>
                </c:pt>
                <c:pt idx="175842">
                  <c:v>48.705503589675899</c:v>
                </c:pt>
                <c:pt idx="175843">
                  <c:v>48.7056040098661</c:v>
                </c:pt>
                <c:pt idx="175844">
                  <c:v>48.705704429734801</c:v>
                </c:pt>
                <c:pt idx="175845">
                  <c:v>48.705804849282103</c:v>
                </c:pt>
                <c:pt idx="175846">
                  <c:v>48.705905268507998</c:v>
                </c:pt>
                <c:pt idx="175847">
                  <c:v>48.7060056874124</c:v>
                </c:pt>
                <c:pt idx="175848">
                  <c:v>48.706106105995502</c:v>
                </c:pt>
                <c:pt idx="175849">
                  <c:v>48.706206524256999</c:v>
                </c:pt>
                <c:pt idx="175850">
                  <c:v>48.706306942197202</c:v>
                </c:pt>
                <c:pt idx="175851">
                  <c:v>48.706407359815898</c:v>
                </c:pt>
                <c:pt idx="175852">
                  <c:v>48.706507777113202</c:v>
                </c:pt>
                <c:pt idx="175853">
                  <c:v>48.706608194089</c:v>
                </c:pt>
                <c:pt idx="175854">
                  <c:v>48.706708610743497</c:v>
                </c:pt>
                <c:pt idx="175855">
                  <c:v>48.706809027076503</c:v>
                </c:pt>
                <c:pt idx="175856">
                  <c:v>48.706909443088101</c:v>
                </c:pt>
                <c:pt idx="175857">
                  <c:v>48.707009858778299</c:v>
                </c:pt>
                <c:pt idx="175858">
                  <c:v>48.707110274146999</c:v>
                </c:pt>
                <c:pt idx="175859">
                  <c:v>48.707210689194298</c:v>
                </c:pt>
                <c:pt idx="175860">
                  <c:v>48.707311103920198</c:v>
                </c:pt>
                <c:pt idx="175861">
                  <c:v>48.707411518324697</c:v>
                </c:pt>
                <c:pt idx="175862">
                  <c:v>48.707511932407797</c:v>
                </c:pt>
                <c:pt idx="175863">
                  <c:v>48.707612346169398</c:v>
                </c:pt>
                <c:pt idx="175864">
                  <c:v>48.707712759609699</c:v>
                </c:pt>
                <c:pt idx="175865">
                  <c:v>48.7078131727285</c:v>
                </c:pt>
                <c:pt idx="175866">
                  <c:v>48.707913585525901</c:v>
                </c:pt>
                <c:pt idx="175867">
                  <c:v>48.708013998001903</c:v>
                </c:pt>
                <c:pt idx="175868">
                  <c:v>48.708114410156497</c:v>
                </c:pt>
                <c:pt idx="175869">
                  <c:v>48.7082148219896</c:v>
                </c:pt>
                <c:pt idx="175870">
                  <c:v>48.708315233501402</c:v>
                </c:pt>
                <c:pt idx="175871">
                  <c:v>48.708415644691797</c:v>
                </c:pt>
                <c:pt idx="175872">
                  <c:v>48.7085160555607</c:v>
                </c:pt>
                <c:pt idx="175873">
                  <c:v>48.708616466108303</c:v>
                </c:pt>
                <c:pt idx="175874">
                  <c:v>48.7087168763344</c:v>
                </c:pt>
                <c:pt idx="175875">
                  <c:v>48.708817286239103</c:v>
                </c:pt>
                <c:pt idx="175876">
                  <c:v>48.7089176958225</c:v>
                </c:pt>
                <c:pt idx="175877">
                  <c:v>48.709018105084397</c:v>
                </c:pt>
                <c:pt idx="175878">
                  <c:v>48.709118514024901</c:v>
                </c:pt>
                <c:pt idx="175879">
                  <c:v>48.709218922643998</c:v>
                </c:pt>
                <c:pt idx="175880">
                  <c:v>48.709319330941803</c:v>
                </c:pt>
                <c:pt idx="175881">
                  <c:v>48.709419738918101</c:v>
                </c:pt>
                <c:pt idx="175882">
                  <c:v>48.709520146572999</c:v>
                </c:pt>
                <c:pt idx="175883">
                  <c:v>48.709620553906603</c:v>
                </c:pt>
                <c:pt idx="175884">
                  <c:v>48.709720960918702</c:v>
                </c:pt>
                <c:pt idx="175885">
                  <c:v>48.7098213676095</c:v>
                </c:pt>
                <c:pt idx="175886">
                  <c:v>48.709921773978799</c:v>
                </c:pt>
                <c:pt idx="175887">
                  <c:v>48.710022180026797</c:v>
                </c:pt>
                <c:pt idx="175888">
                  <c:v>48.710122585753403</c:v>
                </c:pt>
                <c:pt idx="175889">
                  <c:v>48.710222991158503</c:v>
                </c:pt>
                <c:pt idx="175890">
                  <c:v>48.710323396242302</c:v>
                </c:pt>
                <c:pt idx="175891">
                  <c:v>48.710423801004701</c:v>
                </c:pt>
                <c:pt idx="175892">
                  <c:v>48.7105242054458</c:v>
                </c:pt>
                <c:pt idx="175893">
                  <c:v>48.7106246095654</c:v>
                </c:pt>
                <c:pt idx="175894">
                  <c:v>48.7107250133636</c:v>
                </c:pt>
                <c:pt idx="175895">
                  <c:v>48.7108254168405</c:v>
                </c:pt>
                <c:pt idx="175896">
                  <c:v>48.710925819996</c:v>
                </c:pt>
                <c:pt idx="175897">
                  <c:v>48.7110262228301</c:v>
                </c:pt>
                <c:pt idx="175898">
                  <c:v>48.7111266253428</c:v>
                </c:pt>
                <c:pt idx="175899">
                  <c:v>48.7112270275342</c:v>
                </c:pt>
                <c:pt idx="175900">
                  <c:v>48.711327429404101</c:v>
                </c:pt>
                <c:pt idx="175901">
                  <c:v>48.711427830952701</c:v>
                </c:pt>
                <c:pt idx="175902">
                  <c:v>48.711528232179901</c:v>
                </c:pt>
                <c:pt idx="175903">
                  <c:v>48.711628633085702</c:v>
                </c:pt>
                <c:pt idx="175904">
                  <c:v>48.711729033670203</c:v>
                </c:pt>
                <c:pt idx="175905">
                  <c:v>48.711829433933303</c:v>
                </c:pt>
                <c:pt idx="175906">
                  <c:v>48.711929833874997</c:v>
                </c:pt>
                <c:pt idx="175907">
                  <c:v>48.712030233495298</c:v>
                </c:pt>
                <c:pt idx="175908">
                  <c:v>48.712130632794299</c:v>
                </c:pt>
                <c:pt idx="175909">
                  <c:v>48.7122310317719</c:v>
                </c:pt>
                <c:pt idx="175910">
                  <c:v>48.7123314304282</c:v>
                </c:pt>
                <c:pt idx="175911">
                  <c:v>48.712431828763002</c:v>
                </c:pt>
                <c:pt idx="175912">
                  <c:v>48.712532226776503</c:v>
                </c:pt>
                <c:pt idx="175913">
                  <c:v>48.712632624468696</c:v>
                </c:pt>
                <c:pt idx="175914">
                  <c:v>48.712733021839398</c:v>
                </c:pt>
                <c:pt idx="175915">
                  <c:v>48.712833418888799</c:v>
                </c:pt>
                <c:pt idx="175916">
                  <c:v>48.7129338156169</c:v>
                </c:pt>
                <c:pt idx="175917">
                  <c:v>48.713034212023601</c:v>
                </c:pt>
                <c:pt idx="175918">
                  <c:v>48.713134608108902</c:v>
                </c:pt>
                <c:pt idx="175919">
                  <c:v>48.713235003872903</c:v>
                </c:pt>
                <c:pt idx="175920">
                  <c:v>48.713335399315497</c:v>
                </c:pt>
                <c:pt idx="175921">
                  <c:v>48.713435794436698</c:v>
                </c:pt>
                <c:pt idx="175922">
                  <c:v>48.713536189236599</c:v>
                </c:pt>
                <c:pt idx="175923">
                  <c:v>48.7136365837152</c:v>
                </c:pt>
                <c:pt idx="175924">
                  <c:v>48.713736977872401</c:v>
                </c:pt>
                <c:pt idx="175925">
                  <c:v>48.713837371708202</c:v>
                </c:pt>
                <c:pt idx="175926">
                  <c:v>48.713937765222703</c:v>
                </c:pt>
                <c:pt idx="175927">
                  <c:v>48.714038158415804</c:v>
                </c:pt>
                <c:pt idx="175928">
                  <c:v>48.714138551287597</c:v>
                </c:pt>
                <c:pt idx="175929">
                  <c:v>48.714238943837998</c:v>
                </c:pt>
                <c:pt idx="175930">
                  <c:v>48.714339336067098</c:v>
                </c:pt>
                <c:pt idx="175931">
                  <c:v>48.714439727974899</c:v>
                </c:pt>
                <c:pt idx="175932">
                  <c:v>48.714540119561299</c:v>
                </c:pt>
                <c:pt idx="175933">
                  <c:v>48.7146405108263</c:v>
                </c:pt>
                <c:pt idx="175934">
                  <c:v>48.71474090177</c:v>
                </c:pt>
                <c:pt idx="175935">
                  <c:v>48.7148412923924</c:v>
                </c:pt>
                <c:pt idx="175936">
                  <c:v>48.7149416826934</c:v>
                </c:pt>
                <c:pt idx="175937">
                  <c:v>48.7150420726731</c:v>
                </c:pt>
                <c:pt idx="175938">
                  <c:v>48.7151424623314</c:v>
                </c:pt>
                <c:pt idx="175939">
                  <c:v>48.7152428516684</c:v>
                </c:pt>
                <c:pt idx="175940">
                  <c:v>48.715343240684099</c:v>
                </c:pt>
                <c:pt idx="175941">
                  <c:v>48.715443629378399</c:v>
                </c:pt>
                <c:pt idx="175942">
                  <c:v>48.715544017751398</c:v>
                </c:pt>
                <c:pt idx="175943">
                  <c:v>48.715644405803097</c:v>
                </c:pt>
                <c:pt idx="175944">
                  <c:v>48.715744793533403</c:v>
                </c:pt>
                <c:pt idx="175945">
                  <c:v>48.715845180942402</c:v>
                </c:pt>
                <c:pt idx="175946">
                  <c:v>48.715945568030101</c:v>
                </c:pt>
                <c:pt idx="175947">
                  <c:v>48.7160459547964</c:v>
                </c:pt>
                <c:pt idx="175948">
                  <c:v>48.716146341241398</c:v>
                </c:pt>
                <c:pt idx="175949">
                  <c:v>48.716246727365103</c:v>
                </c:pt>
                <c:pt idx="175950">
                  <c:v>48.716347113167402</c:v>
                </c:pt>
                <c:pt idx="175951">
                  <c:v>48.716447498648499</c:v>
                </c:pt>
                <c:pt idx="175952">
                  <c:v>48.716547883808197</c:v>
                </c:pt>
                <c:pt idx="175953">
                  <c:v>48.716648268646502</c:v>
                </c:pt>
                <c:pt idx="175954">
                  <c:v>48.716748653163599</c:v>
                </c:pt>
                <c:pt idx="175955">
                  <c:v>48.716849037359303</c:v>
                </c:pt>
                <c:pt idx="175956">
                  <c:v>48.7169494212337</c:v>
                </c:pt>
                <c:pt idx="175957">
                  <c:v>48.717049804786797</c:v>
                </c:pt>
                <c:pt idx="175958">
                  <c:v>48.7171501880186</c:v>
                </c:pt>
                <c:pt idx="175959">
                  <c:v>48.717250570929103</c:v>
                </c:pt>
                <c:pt idx="175960">
                  <c:v>48.717350953518199</c:v>
                </c:pt>
                <c:pt idx="175961">
                  <c:v>48.717451335786002</c:v>
                </c:pt>
                <c:pt idx="175962">
                  <c:v>48.717551717732498</c:v>
                </c:pt>
                <c:pt idx="175963">
                  <c:v>48.7176520993577</c:v>
                </c:pt>
                <c:pt idx="175964">
                  <c:v>48.717752480661602</c:v>
                </c:pt>
                <c:pt idx="175965">
                  <c:v>48.717852861644197</c:v>
                </c:pt>
                <c:pt idx="175966">
                  <c:v>48.717953242305398</c:v>
                </c:pt>
                <c:pt idx="175967">
                  <c:v>48.7180536226454</c:v>
                </c:pt>
                <c:pt idx="175968">
                  <c:v>48.718154002664001</c:v>
                </c:pt>
                <c:pt idx="175969">
                  <c:v>48.718254382361302</c:v>
                </c:pt>
                <c:pt idx="175970">
                  <c:v>48.718354761737402</c:v>
                </c:pt>
                <c:pt idx="175971">
                  <c:v>48.718455140792102</c:v>
                </c:pt>
                <c:pt idx="175972">
                  <c:v>48.718555519525502</c:v>
                </c:pt>
                <c:pt idx="175973">
                  <c:v>48.718655897937602</c:v>
                </c:pt>
                <c:pt idx="175974">
                  <c:v>48.718756276028401</c:v>
                </c:pt>
                <c:pt idx="175975">
                  <c:v>48.7188566537979</c:v>
                </c:pt>
                <c:pt idx="175976">
                  <c:v>48.718957031246198</c:v>
                </c:pt>
                <c:pt idx="175977">
                  <c:v>48.719057408373097</c:v>
                </c:pt>
                <c:pt idx="175978">
                  <c:v>48.719157785178702</c:v>
                </c:pt>
                <c:pt idx="175979">
                  <c:v>48.719258161662999</c:v>
                </c:pt>
                <c:pt idx="175980">
                  <c:v>48.719358537825997</c:v>
                </c:pt>
                <c:pt idx="175981">
                  <c:v>48.719458913667701</c:v>
                </c:pt>
                <c:pt idx="175982">
                  <c:v>48.719559289188197</c:v>
                </c:pt>
                <c:pt idx="175983">
                  <c:v>48.719659664387301</c:v>
                </c:pt>
                <c:pt idx="175984">
                  <c:v>48.719760039265097</c:v>
                </c:pt>
                <c:pt idx="175985">
                  <c:v>48.719860413821699</c:v>
                </c:pt>
                <c:pt idx="175986">
                  <c:v>48.719960788057001</c:v>
                </c:pt>
                <c:pt idx="175987">
                  <c:v>48.720061161970897</c:v>
                </c:pt>
                <c:pt idx="175988">
                  <c:v>48.720161535563598</c:v>
                </c:pt>
                <c:pt idx="175989">
                  <c:v>48.720261908834999</c:v>
                </c:pt>
                <c:pt idx="175990">
                  <c:v>48.7203622817851</c:v>
                </c:pt>
                <c:pt idx="175991">
                  <c:v>48.720462654414</c:v>
                </c:pt>
                <c:pt idx="175992">
                  <c:v>48.7205630267215</c:v>
                </c:pt>
                <c:pt idx="175993">
                  <c:v>48.720663398707799</c:v>
                </c:pt>
                <c:pt idx="175994">
                  <c:v>48.720763770372699</c:v>
                </c:pt>
                <c:pt idx="175995">
                  <c:v>48.720864141716397</c:v>
                </c:pt>
                <c:pt idx="175996">
                  <c:v>48.720964512738803</c:v>
                </c:pt>
                <c:pt idx="175997">
                  <c:v>48.72106488344</c:v>
                </c:pt>
                <c:pt idx="175998">
                  <c:v>48.721165253819898</c:v>
                </c:pt>
                <c:pt idx="175999">
                  <c:v>48.721265623878402</c:v>
                </c:pt>
                <c:pt idx="176000">
                  <c:v>48.721365993615798</c:v>
                </c:pt>
                <c:pt idx="176001">
                  <c:v>48.721466363031801</c:v>
                </c:pt>
                <c:pt idx="176002">
                  <c:v>48.721566732126597</c:v>
                </c:pt>
                <c:pt idx="176003">
                  <c:v>48.7216671009</c:v>
                </c:pt>
                <c:pt idx="176004">
                  <c:v>48.721767469352301</c:v>
                </c:pt>
                <c:pt idx="176005">
                  <c:v>48.721867837483202</c:v>
                </c:pt>
                <c:pt idx="176006">
                  <c:v>48.721968205292903</c:v>
                </c:pt>
                <c:pt idx="176007">
                  <c:v>48.722068572781303</c:v>
                </c:pt>
                <c:pt idx="176008">
                  <c:v>48.722168939948403</c:v>
                </c:pt>
                <c:pt idx="176009">
                  <c:v>48.722269306794303</c:v>
                </c:pt>
                <c:pt idx="176010">
                  <c:v>48.722369673318902</c:v>
                </c:pt>
                <c:pt idx="176011">
                  <c:v>48.7224700395223</c:v>
                </c:pt>
                <c:pt idx="176012">
                  <c:v>48.722570405404397</c:v>
                </c:pt>
                <c:pt idx="176013">
                  <c:v>48.722670770965202</c:v>
                </c:pt>
                <c:pt idx="176014">
                  <c:v>48.722771136204699</c:v>
                </c:pt>
                <c:pt idx="176015">
                  <c:v>48.722871501123002</c:v>
                </c:pt>
                <c:pt idx="176016">
                  <c:v>48.722971865720098</c:v>
                </c:pt>
                <c:pt idx="176017">
                  <c:v>48.7230722299959</c:v>
                </c:pt>
                <c:pt idx="176018">
                  <c:v>48.723172593950402</c:v>
                </c:pt>
                <c:pt idx="176019">
                  <c:v>48.723272957583703</c:v>
                </c:pt>
                <c:pt idx="176020">
                  <c:v>48.723373320895703</c:v>
                </c:pt>
                <c:pt idx="176021">
                  <c:v>48.723473683886397</c:v>
                </c:pt>
                <c:pt idx="176022">
                  <c:v>48.723574046555903</c:v>
                </c:pt>
                <c:pt idx="176023">
                  <c:v>48.723674408904202</c:v>
                </c:pt>
                <c:pt idx="176024">
                  <c:v>48.7237747709312</c:v>
                </c:pt>
                <c:pt idx="176025">
                  <c:v>48.723875132636998</c:v>
                </c:pt>
                <c:pt idx="176026">
                  <c:v>48.723975494021502</c:v>
                </c:pt>
                <c:pt idx="176027">
                  <c:v>48.724075855084699</c:v>
                </c:pt>
                <c:pt idx="176028">
                  <c:v>48.724176215826702</c:v>
                </c:pt>
                <c:pt idx="176029">
                  <c:v>48.724276576247497</c:v>
                </c:pt>
                <c:pt idx="176030">
                  <c:v>48.724376936346999</c:v>
                </c:pt>
                <c:pt idx="176031">
                  <c:v>48.724477296125301</c:v>
                </c:pt>
                <c:pt idx="176032">
                  <c:v>48.724577655582301</c:v>
                </c:pt>
                <c:pt idx="176033">
                  <c:v>48.724678014718101</c:v>
                </c:pt>
                <c:pt idx="176034">
                  <c:v>48.7247783735327</c:v>
                </c:pt>
                <c:pt idx="176035">
                  <c:v>48.724878732025999</c:v>
                </c:pt>
                <c:pt idx="176036">
                  <c:v>48.724979090197998</c:v>
                </c:pt>
                <c:pt idx="176037">
                  <c:v>48.725079448048902</c:v>
                </c:pt>
                <c:pt idx="176038">
                  <c:v>48.725179805578499</c:v>
                </c:pt>
                <c:pt idx="176039">
                  <c:v>48.725280162786802</c:v>
                </c:pt>
                <c:pt idx="176040">
                  <c:v>48.725380519673998</c:v>
                </c:pt>
                <c:pt idx="176041">
                  <c:v>48.725480876239899</c:v>
                </c:pt>
                <c:pt idx="176042">
                  <c:v>48.725581232484501</c:v>
                </c:pt>
                <c:pt idx="176043">
                  <c:v>48.725681588408001</c:v>
                </c:pt>
                <c:pt idx="176044">
                  <c:v>48.725781944010201</c:v>
                </c:pt>
                <c:pt idx="176045">
                  <c:v>48.725882299291101</c:v>
                </c:pt>
                <c:pt idx="176046">
                  <c:v>48.725982654250899</c:v>
                </c:pt>
                <c:pt idx="176047">
                  <c:v>48.726083008889397</c:v>
                </c:pt>
                <c:pt idx="176048">
                  <c:v>48.726183363206701</c:v>
                </c:pt>
                <c:pt idx="176049">
                  <c:v>48.726283717202797</c:v>
                </c:pt>
                <c:pt idx="176050">
                  <c:v>48.7263840708776</c:v>
                </c:pt>
                <c:pt idx="176051">
                  <c:v>48.726484424231202</c:v>
                </c:pt>
                <c:pt idx="176052">
                  <c:v>48.726584777263596</c:v>
                </c:pt>
                <c:pt idx="176053">
                  <c:v>48.726685129974797</c:v>
                </c:pt>
                <c:pt idx="176054">
                  <c:v>48.726785482364697</c:v>
                </c:pt>
                <c:pt idx="176055">
                  <c:v>48.726885834433503</c:v>
                </c:pt>
                <c:pt idx="176056">
                  <c:v>48.726986186181001</c:v>
                </c:pt>
                <c:pt idx="176057">
                  <c:v>48.727086537607299</c:v>
                </c:pt>
                <c:pt idx="176058">
                  <c:v>48.727186888712403</c:v>
                </c:pt>
                <c:pt idx="176059">
                  <c:v>48.727287239496199</c:v>
                </c:pt>
                <c:pt idx="176060">
                  <c:v>48.727387589958902</c:v>
                </c:pt>
                <c:pt idx="176061">
                  <c:v>48.727487940100303</c:v>
                </c:pt>
                <c:pt idx="176062">
                  <c:v>48.727588289920597</c:v>
                </c:pt>
                <c:pt idx="176063">
                  <c:v>48.727688639419597</c:v>
                </c:pt>
                <c:pt idx="176064">
                  <c:v>48.727788988597403</c:v>
                </c:pt>
                <c:pt idx="176065">
                  <c:v>48.727889337454002</c:v>
                </c:pt>
                <c:pt idx="176066">
                  <c:v>48.7279896859894</c:v>
                </c:pt>
                <c:pt idx="176067">
                  <c:v>48.728090034203603</c:v>
                </c:pt>
                <c:pt idx="176068">
                  <c:v>48.728190382096599</c:v>
                </c:pt>
                <c:pt idx="176069">
                  <c:v>48.728290729668302</c:v>
                </c:pt>
                <c:pt idx="176070">
                  <c:v>48.728391076918903</c:v>
                </c:pt>
                <c:pt idx="176071">
                  <c:v>48.728491423848297</c:v>
                </c:pt>
                <c:pt idx="176072">
                  <c:v>48.728591770456397</c:v>
                </c:pt>
                <c:pt idx="176073">
                  <c:v>48.728692116743403</c:v>
                </c:pt>
                <c:pt idx="176074">
                  <c:v>48.728792462709201</c:v>
                </c:pt>
                <c:pt idx="176075">
                  <c:v>48.728892808353798</c:v>
                </c:pt>
                <c:pt idx="176076">
                  <c:v>48.728993153677102</c:v>
                </c:pt>
                <c:pt idx="176077">
                  <c:v>48.729093498679298</c:v>
                </c:pt>
                <c:pt idx="176078">
                  <c:v>48.729193843360299</c:v>
                </c:pt>
                <c:pt idx="176079">
                  <c:v>48.7292941877201</c:v>
                </c:pt>
                <c:pt idx="176080">
                  <c:v>48.7293945317587</c:v>
                </c:pt>
                <c:pt idx="176081">
                  <c:v>48.729494875476099</c:v>
                </c:pt>
                <c:pt idx="176082">
                  <c:v>48.729595218872298</c:v>
                </c:pt>
                <c:pt idx="176083">
                  <c:v>48.729695561947302</c:v>
                </c:pt>
                <c:pt idx="176084">
                  <c:v>48.729795904701099</c:v>
                </c:pt>
                <c:pt idx="176085">
                  <c:v>48.729896247133802</c:v>
                </c:pt>
                <c:pt idx="176086">
                  <c:v>48.729996589245197</c:v>
                </c:pt>
                <c:pt idx="176087">
                  <c:v>48.730096931035497</c:v>
                </c:pt>
                <c:pt idx="176088">
                  <c:v>48.730197272504597</c:v>
                </c:pt>
                <c:pt idx="176089">
                  <c:v>48.730297613652503</c:v>
                </c:pt>
                <c:pt idx="176090">
                  <c:v>48.730397954479201</c:v>
                </c:pt>
                <c:pt idx="176091">
                  <c:v>48.730498294984699</c:v>
                </c:pt>
                <c:pt idx="176092">
                  <c:v>48.730598635169102</c:v>
                </c:pt>
                <c:pt idx="176093">
                  <c:v>48.730698975032197</c:v>
                </c:pt>
                <c:pt idx="176094">
                  <c:v>48.730799314574199</c:v>
                </c:pt>
                <c:pt idx="176095">
                  <c:v>48.730899653794999</c:v>
                </c:pt>
                <c:pt idx="176096">
                  <c:v>48.730999992694699</c:v>
                </c:pt>
                <c:pt idx="176097">
                  <c:v>48.731100331273097</c:v>
                </c:pt>
                <c:pt idx="176098">
                  <c:v>48.731200669530402</c:v>
                </c:pt>
                <c:pt idx="176099">
                  <c:v>48.731301007466499</c:v>
                </c:pt>
                <c:pt idx="176100">
                  <c:v>48.731401345081501</c:v>
                </c:pt>
                <c:pt idx="176101">
                  <c:v>48.731501682375303</c:v>
                </c:pt>
                <c:pt idx="176102">
                  <c:v>48.731602019347903</c:v>
                </c:pt>
                <c:pt idx="176103">
                  <c:v>48.731702355999303</c:v>
                </c:pt>
                <c:pt idx="176104">
                  <c:v>48.731802692329502</c:v>
                </c:pt>
                <c:pt idx="176105">
                  <c:v>48.7319030283386</c:v>
                </c:pt>
                <c:pt idx="176106">
                  <c:v>48.732003364026603</c:v>
                </c:pt>
                <c:pt idx="176107">
                  <c:v>48.732103699393299</c:v>
                </c:pt>
                <c:pt idx="176108">
                  <c:v>48.732204034438901</c:v>
                </c:pt>
                <c:pt idx="176109">
                  <c:v>48.732304369163401</c:v>
                </c:pt>
                <c:pt idx="176110">
                  <c:v>48.732404703566601</c:v>
                </c:pt>
                <c:pt idx="176111">
                  <c:v>48.7325050376487</c:v>
                </c:pt>
                <c:pt idx="176112">
                  <c:v>48.732605371409697</c:v>
                </c:pt>
                <c:pt idx="176113">
                  <c:v>48.732705704849501</c:v>
                </c:pt>
                <c:pt idx="176114">
                  <c:v>48.732806037968103</c:v>
                </c:pt>
                <c:pt idx="176115">
                  <c:v>48.732906370765598</c:v>
                </c:pt>
                <c:pt idx="176116">
                  <c:v>48.733006703241898</c:v>
                </c:pt>
                <c:pt idx="176117">
                  <c:v>48.733107035397097</c:v>
                </c:pt>
                <c:pt idx="176118">
                  <c:v>48.733207367231103</c:v>
                </c:pt>
                <c:pt idx="176119">
                  <c:v>48.7333076987439</c:v>
                </c:pt>
                <c:pt idx="176120">
                  <c:v>48.733408029935603</c:v>
                </c:pt>
                <c:pt idx="176121">
                  <c:v>48.733508360806198</c:v>
                </c:pt>
                <c:pt idx="176122">
                  <c:v>48.733608691355599</c:v>
                </c:pt>
                <c:pt idx="176123">
                  <c:v>48.733709021583799</c:v>
                </c:pt>
                <c:pt idx="176124">
                  <c:v>48.733809351490898</c:v>
                </c:pt>
                <c:pt idx="176125">
                  <c:v>48.733909681076902</c:v>
                </c:pt>
                <c:pt idx="176126">
                  <c:v>48.734010010341699</c:v>
                </c:pt>
                <c:pt idx="176127">
                  <c:v>48.734110339285301</c:v>
                </c:pt>
                <c:pt idx="176128">
                  <c:v>48.734210667907902</c:v>
                </c:pt>
                <c:pt idx="176129">
                  <c:v>48.734310996209203</c:v>
                </c:pt>
                <c:pt idx="176130">
                  <c:v>48.734411324189502</c:v>
                </c:pt>
                <c:pt idx="176131">
                  <c:v>48.734511651848599</c:v>
                </c:pt>
                <c:pt idx="176132">
                  <c:v>48.734611979186496</c:v>
                </c:pt>
                <c:pt idx="176133">
                  <c:v>48.734712306203299</c:v>
                </c:pt>
                <c:pt idx="176134">
                  <c:v>48.734812632899001</c:v>
                </c:pt>
                <c:pt idx="176135">
                  <c:v>48.734912959273601</c:v>
                </c:pt>
                <c:pt idx="176136">
                  <c:v>48.735013285327</c:v>
                </c:pt>
                <c:pt idx="176137">
                  <c:v>48.735113611059198</c:v>
                </c:pt>
                <c:pt idx="176138">
                  <c:v>48.735213936470402</c:v>
                </c:pt>
                <c:pt idx="176139">
                  <c:v>48.735314261560397</c:v>
                </c:pt>
                <c:pt idx="176140">
                  <c:v>48.735414586329298</c:v>
                </c:pt>
                <c:pt idx="176141">
                  <c:v>48.735514910776999</c:v>
                </c:pt>
                <c:pt idx="176142">
                  <c:v>48.735615234903598</c:v>
                </c:pt>
                <c:pt idx="176143">
                  <c:v>48.735715558709103</c:v>
                </c:pt>
                <c:pt idx="176144">
                  <c:v>48.7358158821934</c:v>
                </c:pt>
                <c:pt idx="176145">
                  <c:v>48.735916205356702</c:v>
                </c:pt>
                <c:pt idx="176146">
                  <c:v>48.736016528198803</c:v>
                </c:pt>
                <c:pt idx="176147">
                  <c:v>48.736116850719803</c:v>
                </c:pt>
                <c:pt idx="176148">
                  <c:v>48.736217172919602</c:v>
                </c:pt>
                <c:pt idx="176149">
                  <c:v>48.7363174947983</c:v>
                </c:pt>
                <c:pt idx="176150">
                  <c:v>48.736417816356003</c:v>
                </c:pt>
                <c:pt idx="176151">
                  <c:v>48.736518137592498</c:v>
                </c:pt>
                <c:pt idx="176152">
                  <c:v>48.736618458507799</c:v>
                </c:pt>
                <c:pt idx="176153">
                  <c:v>48.736718779102098</c:v>
                </c:pt>
                <c:pt idx="176154">
                  <c:v>48.736819099375197</c:v>
                </c:pt>
                <c:pt idx="176155">
                  <c:v>48.736919419327201</c:v>
                </c:pt>
                <c:pt idx="176156">
                  <c:v>48.737019738958097</c:v>
                </c:pt>
                <c:pt idx="176157">
                  <c:v>48.737120058267898</c:v>
                </c:pt>
                <c:pt idx="176158">
                  <c:v>48.737220377256598</c:v>
                </c:pt>
                <c:pt idx="176159">
                  <c:v>48.737320695924197</c:v>
                </c:pt>
                <c:pt idx="176160">
                  <c:v>48.737421014270602</c:v>
                </c:pt>
                <c:pt idx="176161">
                  <c:v>48.737521332295998</c:v>
                </c:pt>
                <c:pt idx="176162">
                  <c:v>48.7376216500002</c:v>
                </c:pt>
                <c:pt idx="176163">
                  <c:v>48.737721967383301</c:v>
                </c:pt>
                <c:pt idx="176164">
                  <c:v>48.7378222844454</c:v>
                </c:pt>
                <c:pt idx="176165">
                  <c:v>48.737922601186298</c:v>
                </c:pt>
                <c:pt idx="176166">
                  <c:v>48.738022917606102</c:v>
                </c:pt>
                <c:pt idx="176167">
                  <c:v>48.738123233704798</c:v>
                </c:pt>
                <c:pt idx="176168">
                  <c:v>48.738223549482399</c:v>
                </c:pt>
                <c:pt idx="176169">
                  <c:v>48.738323864938899</c:v>
                </c:pt>
                <c:pt idx="176170">
                  <c:v>48.738424180074297</c:v>
                </c:pt>
                <c:pt idx="176171">
                  <c:v>48.738524494888601</c:v>
                </c:pt>
                <c:pt idx="176172">
                  <c:v>48.738624809381797</c:v>
                </c:pt>
                <c:pt idx="176173">
                  <c:v>48.738725123553898</c:v>
                </c:pt>
                <c:pt idx="176174">
                  <c:v>48.738825437404898</c:v>
                </c:pt>
                <c:pt idx="176175">
                  <c:v>48.738925750934797</c:v>
                </c:pt>
                <c:pt idx="176176">
                  <c:v>48.739026064143602</c:v>
                </c:pt>
                <c:pt idx="176177">
                  <c:v>48.739126377031397</c:v>
                </c:pt>
                <c:pt idx="176178">
                  <c:v>48.739226689597999</c:v>
                </c:pt>
                <c:pt idx="176179">
                  <c:v>48.739327001843499</c:v>
                </c:pt>
                <c:pt idx="176180">
                  <c:v>48.739427313767997</c:v>
                </c:pt>
                <c:pt idx="176181">
                  <c:v>48.739527625371302</c:v>
                </c:pt>
                <c:pt idx="176182">
                  <c:v>48.739627936653598</c:v>
                </c:pt>
                <c:pt idx="176183">
                  <c:v>48.739728247614799</c:v>
                </c:pt>
                <c:pt idx="176184">
                  <c:v>48.739828558254899</c:v>
                </c:pt>
                <c:pt idx="176185">
                  <c:v>48.739928868573898</c:v>
                </c:pt>
                <c:pt idx="176186">
                  <c:v>48.740029178571803</c:v>
                </c:pt>
                <c:pt idx="176187">
                  <c:v>48.740129488248698</c:v>
                </c:pt>
                <c:pt idx="176188">
                  <c:v>48.7402297976044</c:v>
                </c:pt>
                <c:pt idx="176189">
                  <c:v>48.740330106639099</c:v>
                </c:pt>
                <c:pt idx="176190">
                  <c:v>48.740430415352698</c:v>
                </c:pt>
                <c:pt idx="176191">
                  <c:v>48.740530723745202</c:v>
                </c:pt>
                <c:pt idx="176192">
                  <c:v>48.740631031816697</c:v>
                </c:pt>
                <c:pt idx="176193">
                  <c:v>48.740731339566999</c:v>
                </c:pt>
                <c:pt idx="176194">
                  <c:v>48.740831646996298</c:v>
                </c:pt>
                <c:pt idx="176195">
                  <c:v>48.740931954104497</c:v>
                </c:pt>
                <c:pt idx="176196">
                  <c:v>48.7410322608917</c:v>
                </c:pt>
                <c:pt idx="176197">
                  <c:v>48.741132567357702</c:v>
                </c:pt>
                <c:pt idx="176198">
                  <c:v>48.741232873502703</c:v>
                </c:pt>
                <c:pt idx="176199">
                  <c:v>48.741333179326702</c:v>
                </c:pt>
                <c:pt idx="176200">
                  <c:v>48.7414334848295</c:v>
                </c:pt>
                <c:pt idx="176201">
                  <c:v>48.741533790011303</c:v>
                </c:pt>
                <c:pt idx="176202">
                  <c:v>48.741634094871998</c:v>
                </c:pt>
                <c:pt idx="176203">
                  <c:v>48.741734399411698</c:v>
                </c:pt>
                <c:pt idx="176204">
                  <c:v>48.741834703630197</c:v>
                </c:pt>
                <c:pt idx="176205">
                  <c:v>48.7419350075278</c:v>
                </c:pt>
                <c:pt idx="176206">
                  <c:v>48.742035311104203</c:v>
                </c:pt>
                <c:pt idx="176207">
                  <c:v>48.742135614359597</c:v>
                </c:pt>
                <c:pt idx="176208">
                  <c:v>48.742235917293897</c:v>
                </c:pt>
                <c:pt idx="176209">
                  <c:v>48.742336219907202</c:v>
                </c:pt>
                <c:pt idx="176210">
                  <c:v>48.742436522199398</c:v>
                </c:pt>
                <c:pt idx="176211">
                  <c:v>48.7425368241706</c:v>
                </c:pt>
                <c:pt idx="176212">
                  <c:v>48.7426371258207</c:v>
                </c:pt>
                <c:pt idx="176213">
                  <c:v>48.742737427149699</c:v>
                </c:pt>
                <c:pt idx="176214">
                  <c:v>48.742837728157703</c:v>
                </c:pt>
                <c:pt idx="176215">
                  <c:v>48.742938028844598</c:v>
                </c:pt>
                <c:pt idx="176216">
                  <c:v>48.743038329210499</c:v>
                </c:pt>
                <c:pt idx="176217">
                  <c:v>48.743138629255299</c:v>
                </c:pt>
                <c:pt idx="176218">
                  <c:v>48.743238928979103</c:v>
                </c:pt>
                <c:pt idx="176219">
                  <c:v>48.743339228381799</c:v>
                </c:pt>
                <c:pt idx="176220">
                  <c:v>48.743439527463401</c:v>
                </c:pt>
                <c:pt idx="176221">
                  <c:v>48.743539826224101</c:v>
                </c:pt>
                <c:pt idx="176222">
                  <c:v>48.7436401246636</c:v>
                </c:pt>
                <c:pt idx="176223">
                  <c:v>48.743740422782203</c:v>
                </c:pt>
                <c:pt idx="176224">
                  <c:v>48.743840720579698</c:v>
                </c:pt>
                <c:pt idx="176225">
                  <c:v>48.743941018056098</c:v>
                </c:pt>
                <c:pt idx="176226">
                  <c:v>48.744041315211497</c:v>
                </c:pt>
                <c:pt idx="176227">
                  <c:v>48.744141612045802</c:v>
                </c:pt>
                <c:pt idx="176228">
                  <c:v>48.744241908559097</c:v>
                </c:pt>
                <c:pt idx="176229">
                  <c:v>48.744342204751398</c:v>
                </c:pt>
                <c:pt idx="176230">
                  <c:v>48.744442500622597</c:v>
                </c:pt>
                <c:pt idx="176231">
                  <c:v>48.744542796172802</c:v>
                </c:pt>
                <c:pt idx="176232">
                  <c:v>48.744643091401997</c:v>
                </c:pt>
                <c:pt idx="176233">
                  <c:v>48.744743386310098</c:v>
                </c:pt>
                <c:pt idx="176234">
                  <c:v>48.744843680897198</c:v>
                </c:pt>
                <c:pt idx="176235">
                  <c:v>48.744943975163203</c:v>
                </c:pt>
                <c:pt idx="176236">
                  <c:v>48.745044269108298</c:v>
                </c:pt>
                <c:pt idx="176237">
                  <c:v>48.7451445627323</c:v>
                </c:pt>
                <c:pt idx="176238">
                  <c:v>48.7452448560352</c:v>
                </c:pt>
                <c:pt idx="176239">
                  <c:v>48.745345149017098</c:v>
                </c:pt>
                <c:pt idx="176240">
                  <c:v>48.745445441678001</c:v>
                </c:pt>
                <c:pt idx="176241">
                  <c:v>48.745545734017902</c:v>
                </c:pt>
                <c:pt idx="176242">
                  <c:v>48.745646026036702</c:v>
                </c:pt>
                <c:pt idx="176243">
                  <c:v>48.745746317734501</c:v>
                </c:pt>
                <c:pt idx="176244">
                  <c:v>48.745846609111297</c:v>
                </c:pt>
                <c:pt idx="176245">
                  <c:v>48.745946900167098</c:v>
                </c:pt>
                <c:pt idx="176246">
                  <c:v>48.746047190901898</c:v>
                </c:pt>
                <c:pt idx="176247">
                  <c:v>48.746147481315603</c:v>
                </c:pt>
                <c:pt idx="176248">
                  <c:v>48.746247771408299</c:v>
                </c:pt>
                <c:pt idx="176249">
                  <c:v>48.746348061180001</c:v>
                </c:pt>
                <c:pt idx="176250">
                  <c:v>48.746448350630601</c:v>
                </c:pt>
                <c:pt idx="176251">
                  <c:v>48.746548639760299</c:v>
                </c:pt>
                <c:pt idx="176252">
                  <c:v>48.746648928568902</c:v>
                </c:pt>
                <c:pt idx="176253">
                  <c:v>48.746749217056497</c:v>
                </c:pt>
                <c:pt idx="176254">
                  <c:v>48.746849505223103</c:v>
                </c:pt>
                <c:pt idx="176255">
                  <c:v>48.746949793068701</c:v>
                </c:pt>
                <c:pt idx="176256">
                  <c:v>48.747050080593297</c:v>
                </c:pt>
                <c:pt idx="176257">
                  <c:v>48.747150367796799</c:v>
                </c:pt>
                <c:pt idx="176258">
                  <c:v>48.747250654679398</c:v>
                </c:pt>
                <c:pt idx="176259">
                  <c:v>48.747350941240903</c:v>
                </c:pt>
                <c:pt idx="176260">
                  <c:v>48.747451227481399</c:v>
                </c:pt>
                <c:pt idx="176261">
                  <c:v>48.747551513401</c:v>
                </c:pt>
                <c:pt idx="176262">
                  <c:v>48.747651798999499</c:v>
                </c:pt>
                <c:pt idx="176263">
                  <c:v>48.747752084277003</c:v>
                </c:pt>
                <c:pt idx="176264">
                  <c:v>48.747852369233499</c:v>
                </c:pt>
                <c:pt idx="176265">
                  <c:v>48.747952653869</c:v>
                </c:pt>
                <c:pt idx="176266">
                  <c:v>48.748052938183498</c:v>
                </c:pt>
                <c:pt idx="176267">
                  <c:v>48.748153222177002</c:v>
                </c:pt>
                <c:pt idx="176268">
                  <c:v>48.748253505849497</c:v>
                </c:pt>
                <c:pt idx="176269">
                  <c:v>48.748353789200998</c:v>
                </c:pt>
                <c:pt idx="176270">
                  <c:v>48.748454072231503</c:v>
                </c:pt>
                <c:pt idx="176271">
                  <c:v>48.748554354941</c:v>
                </c:pt>
                <c:pt idx="176272">
                  <c:v>48.748654637329601</c:v>
                </c:pt>
                <c:pt idx="176273">
                  <c:v>48.748754919397101</c:v>
                </c:pt>
                <c:pt idx="176274">
                  <c:v>48.748855201143598</c:v>
                </c:pt>
                <c:pt idx="176275">
                  <c:v>48.748955482569102</c:v>
                </c:pt>
                <c:pt idx="176276">
                  <c:v>48.749055763673702</c:v>
                </c:pt>
                <c:pt idx="176277">
                  <c:v>48.749156044457202</c:v>
                </c:pt>
                <c:pt idx="176278">
                  <c:v>48.749256324919799</c:v>
                </c:pt>
                <c:pt idx="176279">
                  <c:v>48.749356605061401</c:v>
                </c:pt>
                <c:pt idx="176280">
                  <c:v>48.749456884881901</c:v>
                </c:pt>
                <c:pt idx="176281">
                  <c:v>48.7495571643815</c:v>
                </c:pt>
                <c:pt idx="176282">
                  <c:v>48.749657443560103</c:v>
                </c:pt>
                <c:pt idx="176283">
                  <c:v>48.749757722417797</c:v>
                </c:pt>
                <c:pt idx="176284">
                  <c:v>48.749858000954397</c:v>
                </c:pt>
                <c:pt idx="176285">
                  <c:v>48.749958279170102</c:v>
                </c:pt>
                <c:pt idx="176286">
                  <c:v>48.750058557064698</c:v>
                </c:pt>
                <c:pt idx="176287">
                  <c:v>48.750158834638398</c:v>
                </c:pt>
                <c:pt idx="176288">
                  <c:v>48.750259111891197</c:v>
                </c:pt>
                <c:pt idx="176289">
                  <c:v>48.750359388822901</c:v>
                </c:pt>
                <c:pt idx="176290">
                  <c:v>48.750459665433603</c:v>
                </c:pt>
                <c:pt idx="176291">
                  <c:v>48.750559941723402</c:v>
                </c:pt>
                <c:pt idx="176292">
                  <c:v>48.7506602176922</c:v>
                </c:pt>
                <c:pt idx="176293">
                  <c:v>48.750760493340103</c:v>
                </c:pt>
                <c:pt idx="176294">
                  <c:v>48.750860768666897</c:v>
                </c:pt>
                <c:pt idx="176295">
                  <c:v>48.750961043672802</c:v>
                </c:pt>
                <c:pt idx="176296">
                  <c:v>48.751061318357699</c:v>
                </c:pt>
                <c:pt idx="176297">
                  <c:v>48.751161592721701</c:v>
                </c:pt>
                <c:pt idx="176298">
                  <c:v>48.7512618667647</c:v>
                </c:pt>
                <c:pt idx="176299">
                  <c:v>48.751362140486698</c:v>
                </c:pt>
                <c:pt idx="176300">
                  <c:v>48.751462413887701</c:v>
                </c:pt>
                <c:pt idx="176301">
                  <c:v>48.751562686967802</c:v>
                </c:pt>
                <c:pt idx="176302">
                  <c:v>48.7516629597269</c:v>
                </c:pt>
                <c:pt idx="176303">
                  <c:v>48.751763232164997</c:v>
                </c:pt>
                <c:pt idx="176304">
                  <c:v>48.751863504282198</c:v>
                </c:pt>
                <c:pt idx="176305">
                  <c:v>48.751963776078398</c:v>
                </c:pt>
                <c:pt idx="176306">
                  <c:v>48.752064047553702</c:v>
                </c:pt>
                <c:pt idx="176307">
                  <c:v>48.752164318707997</c:v>
                </c:pt>
                <c:pt idx="176308">
                  <c:v>48.752264589541298</c:v>
                </c:pt>
                <c:pt idx="176309">
                  <c:v>48.752364860053703</c:v>
                </c:pt>
                <c:pt idx="176310">
                  <c:v>48.752465130245199</c:v>
                </c:pt>
                <c:pt idx="176311">
                  <c:v>48.7525654001156</c:v>
                </c:pt>
                <c:pt idx="176312">
                  <c:v>48.752665669665099</c:v>
                </c:pt>
                <c:pt idx="176313">
                  <c:v>48.752765938893702</c:v>
                </c:pt>
                <c:pt idx="176314">
                  <c:v>48.752866207801297</c:v>
                </c:pt>
                <c:pt idx="176315">
                  <c:v>48.752966476388004</c:v>
                </c:pt>
                <c:pt idx="176316">
                  <c:v>48.753066744653701</c:v>
                </c:pt>
                <c:pt idx="176317">
                  <c:v>48.753167012598396</c:v>
                </c:pt>
                <c:pt idx="176318">
                  <c:v>48.753267280222197</c:v>
                </c:pt>
                <c:pt idx="176319">
                  <c:v>48.753367547525102</c:v>
                </c:pt>
                <c:pt idx="176320">
                  <c:v>48.753467814506998</c:v>
                </c:pt>
                <c:pt idx="176321">
                  <c:v>48.753568081167998</c:v>
                </c:pt>
                <c:pt idx="176322">
                  <c:v>48.753668347507997</c:v>
                </c:pt>
                <c:pt idx="176323">
                  <c:v>48.7537686135271</c:v>
                </c:pt>
                <c:pt idx="176324">
                  <c:v>48.753868879225202</c:v>
                </c:pt>
                <c:pt idx="176325">
                  <c:v>48.753969144602401</c:v>
                </c:pt>
                <c:pt idx="176326">
                  <c:v>48.754069409658698</c:v>
                </c:pt>
                <c:pt idx="176327">
                  <c:v>48.754169674393999</c:v>
                </c:pt>
                <c:pt idx="176328">
                  <c:v>48.754269938808299</c:v>
                </c:pt>
                <c:pt idx="176329">
                  <c:v>48.754370202901796</c:v>
                </c:pt>
                <c:pt idx="176330">
                  <c:v>48.754470466674299</c:v>
                </c:pt>
                <c:pt idx="176331">
                  <c:v>48.754570730125899</c:v>
                </c:pt>
                <c:pt idx="176332">
                  <c:v>48.754670993256497</c:v>
                </c:pt>
                <c:pt idx="176333">
                  <c:v>48.754771256066199</c:v>
                </c:pt>
                <c:pt idx="176334">
                  <c:v>48.7548715185549</c:v>
                </c:pt>
                <c:pt idx="176335">
                  <c:v>48.754971780722798</c:v>
                </c:pt>
                <c:pt idx="176336">
                  <c:v>48.755072042569701</c:v>
                </c:pt>
                <c:pt idx="176337">
                  <c:v>48.755172304095701</c:v>
                </c:pt>
                <c:pt idx="176338">
                  <c:v>48.7552725653007</c:v>
                </c:pt>
                <c:pt idx="176339">
                  <c:v>48.755372826184797</c:v>
                </c:pt>
                <c:pt idx="176340">
                  <c:v>48.755473086747998</c:v>
                </c:pt>
                <c:pt idx="176341">
                  <c:v>48.755573346990303</c:v>
                </c:pt>
                <c:pt idx="176342">
                  <c:v>48.7556736069116</c:v>
                </c:pt>
                <c:pt idx="176343">
                  <c:v>48.755773866512101</c:v>
                </c:pt>
                <c:pt idx="176344">
                  <c:v>48.7558741257916</c:v>
                </c:pt>
                <c:pt idx="176345">
                  <c:v>48.755974384750097</c:v>
                </c:pt>
                <c:pt idx="176346">
                  <c:v>48.756074643387798</c:v>
                </c:pt>
                <c:pt idx="176347">
                  <c:v>48.756174901704497</c:v>
                </c:pt>
                <c:pt idx="176348">
                  <c:v>48.756275159700401</c:v>
                </c:pt>
                <c:pt idx="176349">
                  <c:v>48.756375417375303</c:v>
                </c:pt>
                <c:pt idx="176350">
                  <c:v>48.756475674729202</c:v>
                </c:pt>
                <c:pt idx="176351">
                  <c:v>48.756575931762299</c:v>
                </c:pt>
                <c:pt idx="176352">
                  <c:v>48.756676188474501</c:v>
                </c:pt>
                <c:pt idx="176353">
                  <c:v>48.7567764448657</c:v>
                </c:pt>
                <c:pt idx="176354">
                  <c:v>48.756876700936097</c:v>
                </c:pt>
                <c:pt idx="176355">
                  <c:v>48.756976956685499</c:v>
                </c:pt>
                <c:pt idx="176356">
                  <c:v>48.757077212113998</c:v>
                </c:pt>
                <c:pt idx="176357">
                  <c:v>48.757177467221602</c:v>
                </c:pt>
                <c:pt idx="176358">
                  <c:v>48.757277722008297</c:v>
                </c:pt>
                <c:pt idx="176359">
                  <c:v>48.757377976474103</c:v>
                </c:pt>
                <c:pt idx="176360">
                  <c:v>48.757478230619</c:v>
                </c:pt>
                <c:pt idx="176361">
                  <c:v>48.757578484443002</c:v>
                </c:pt>
                <c:pt idx="176362">
                  <c:v>48.757678737946001</c:v>
                </c:pt>
                <c:pt idx="176363">
                  <c:v>48.757778991128198</c:v>
                </c:pt>
                <c:pt idx="176364">
                  <c:v>48.7578792439895</c:v>
                </c:pt>
                <c:pt idx="176365">
                  <c:v>48.757979496529899</c:v>
                </c:pt>
                <c:pt idx="176366">
                  <c:v>48.758079748749303</c:v>
                </c:pt>
                <c:pt idx="176367">
                  <c:v>48.758180000647897</c:v>
                </c:pt>
                <c:pt idx="176368">
                  <c:v>48.758280252225603</c:v>
                </c:pt>
                <c:pt idx="176369">
                  <c:v>48.7583805034824</c:v>
                </c:pt>
                <c:pt idx="176370">
                  <c:v>48.758480754418301</c:v>
                </c:pt>
                <c:pt idx="176371">
                  <c:v>48.7585810050333</c:v>
                </c:pt>
                <c:pt idx="176372">
                  <c:v>48.758681255327403</c:v>
                </c:pt>
                <c:pt idx="176373">
                  <c:v>48.758781505300597</c:v>
                </c:pt>
                <c:pt idx="176374">
                  <c:v>48.758881754952903</c:v>
                </c:pt>
                <c:pt idx="176375">
                  <c:v>48.758982004284299</c:v>
                </c:pt>
                <c:pt idx="176376">
                  <c:v>48.7590822532948</c:v>
                </c:pt>
                <c:pt idx="176377">
                  <c:v>48.759182501984498</c:v>
                </c:pt>
                <c:pt idx="176378">
                  <c:v>48.7592827503533</c:v>
                </c:pt>
                <c:pt idx="176379">
                  <c:v>48.759382998401101</c:v>
                </c:pt>
                <c:pt idx="176380">
                  <c:v>48.759483246128099</c:v>
                </c:pt>
                <c:pt idx="176381">
                  <c:v>48.759583493534201</c:v>
                </c:pt>
                <c:pt idx="176382">
                  <c:v>48.759683740619401</c:v>
                </c:pt>
                <c:pt idx="176383">
                  <c:v>48.759783987383798</c:v>
                </c:pt>
                <c:pt idx="176384">
                  <c:v>48.759884233827201</c:v>
                </c:pt>
                <c:pt idx="176385">
                  <c:v>48.7599844799498</c:v>
                </c:pt>
                <c:pt idx="176386">
                  <c:v>48.760084725751497</c:v>
                </c:pt>
                <c:pt idx="176387">
                  <c:v>48.760184971232398</c:v>
                </c:pt>
                <c:pt idx="176388">
                  <c:v>48.760285216392298</c:v>
                </c:pt>
                <c:pt idx="176389">
                  <c:v>48.760385461231401</c:v>
                </c:pt>
                <c:pt idx="176390">
                  <c:v>48.760485705749602</c:v>
                </c:pt>
                <c:pt idx="176391">
                  <c:v>48.760585949946901</c:v>
                </c:pt>
                <c:pt idx="176392">
                  <c:v>48.760686193823297</c:v>
                </c:pt>
                <c:pt idx="176393">
                  <c:v>48.760786437378897</c:v>
                </c:pt>
                <c:pt idx="176394">
                  <c:v>48.760886680613602</c:v>
                </c:pt>
                <c:pt idx="176395">
                  <c:v>48.760986923527497</c:v>
                </c:pt>
                <c:pt idx="176396">
                  <c:v>48.761087166120397</c:v>
                </c:pt>
                <c:pt idx="176397">
                  <c:v>48.761187408392502</c:v>
                </c:pt>
                <c:pt idx="176398">
                  <c:v>48.761287650343803</c:v>
                </c:pt>
                <c:pt idx="176399">
                  <c:v>48.761387891974103</c:v>
                </c:pt>
                <c:pt idx="176400">
                  <c:v>48.761488133283599</c:v>
                </c:pt>
                <c:pt idx="176401">
                  <c:v>48.7615883742723</c:v>
                </c:pt>
                <c:pt idx="176402">
                  <c:v>48.761688614940098</c:v>
                </c:pt>
                <c:pt idx="176403">
                  <c:v>48.761788855287001</c:v>
                </c:pt>
                <c:pt idx="176404">
                  <c:v>48.761889095313002</c:v>
                </c:pt>
                <c:pt idx="176405">
                  <c:v>48.7619893350182</c:v>
                </c:pt>
                <c:pt idx="176406">
                  <c:v>48.762089574402601</c:v>
                </c:pt>
                <c:pt idx="176407">
                  <c:v>48.762189813466001</c:v>
                </c:pt>
                <c:pt idx="176408">
                  <c:v>48.762290052208698</c:v>
                </c:pt>
                <c:pt idx="176409">
                  <c:v>48.7623902906304</c:v>
                </c:pt>
                <c:pt idx="176410">
                  <c:v>48.762490528731298</c:v>
                </c:pt>
                <c:pt idx="176411">
                  <c:v>48.762590766511401</c:v>
                </c:pt>
                <c:pt idx="176412">
                  <c:v>48.762691003970602</c:v>
                </c:pt>
                <c:pt idx="176413">
                  <c:v>48.762791241108999</c:v>
                </c:pt>
                <c:pt idx="176414">
                  <c:v>48.762891477926502</c:v>
                </c:pt>
                <c:pt idx="176415">
                  <c:v>48.762991714423102</c:v>
                </c:pt>
                <c:pt idx="176416">
                  <c:v>48.763091950598998</c:v>
                </c:pt>
                <c:pt idx="176417">
                  <c:v>48.7631921864539</c:v>
                </c:pt>
                <c:pt idx="176418">
                  <c:v>48.763292421987998</c:v>
                </c:pt>
                <c:pt idx="176419">
                  <c:v>48.763392657201301</c:v>
                </c:pt>
                <c:pt idx="176420">
                  <c:v>48.763492892093701</c:v>
                </c:pt>
                <c:pt idx="176421">
                  <c:v>48.763593126665299</c:v>
                </c:pt>
                <c:pt idx="176422">
                  <c:v>48.763693360916101</c:v>
                </c:pt>
                <c:pt idx="176423">
                  <c:v>48.763793594846</c:v>
                </c:pt>
                <c:pt idx="176424">
                  <c:v>48.763893828454997</c:v>
                </c:pt>
                <c:pt idx="176425">
                  <c:v>48.763994061743297</c:v>
                </c:pt>
                <c:pt idx="176426">
                  <c:v>48.764094294710702</c:v>
                </c:pt>
                <c:pt idx="176427">
                  <c:v>48.764194527357198</c:v>
                </c:pt>
                <c:pt idx="176428">
                  <c:v>48.764294759682898</c:v>
                </c:pt>
                <c:pt idx="176429">
                  <c:v>48.764394991687801</c:v>
                </c:pt>
                <c:pt idx="176430">
                  <c:v>48.764495223371803</c:v>
                </c:pt>
                <c:pt idx="176431">
                  <c:v>48.764595454735101</c:v>
                </c:pt>
                <c:pt idx="176432">
                  <c:v>48.764695685777397</c:v>
                </c:pt>
                <c:pt idx="176433">
                  <c:v>48.764795916498997</c:v>
                </c:pt>
                <c:pt idx="176434">
                  <c:v>48.764896146899702</c:v>
                </c:pt>
                <c:pt idx="176435">
                  <c:v>48.764996376979603</c:v>
                </c:pt>
                <c:pt idx="176436">
                  <c:v>48.765096606738702</c:v>
                </c:pt>
                <c:pt idx="176437">
                  <c:v>48.765196836176898</c:v>
                </c:pt>
                <c:pt idx="176438">
                  <c:v>48.765297065294298</c:v>
                </c:pt>
                <c:pt idx="176439">
                  <c:v>48.765397294090903</c:v>
                </c:pt>
                <c:pt idx="176440">
                  <c:v>48.765497522566697</c:v>
                </c:pt>
                <c:pt idx="176441">
                  <c:v>48.765597750721597</c:v>
                </c:pt>
                <c:pt idx="176442">
                  <c:v>48.7656979785557</c:v>
                </c:pt>
                <c:pt idx="176443">
                  <c:v>48.765798206069</c:v>
                </c:pt>
                <c:pt idx="176444">
                  <c:v>48.765898433261498</c:v>
                </c:pt>
                <c:pt idx="176445">
                  <c:v>48.765998660133199</c:v>
                </c:pt>
                <c:pt idx="176446">
                  <c:v>48.766098886683999</c:v>
                </c:pt>
                <c:pt idx="176447">
                  <c:v>48.766199112914101</c:v>
                </c:pt>
                <c:pt idx="176448">
                  <c:v>48.766299338823302</c:v>
                </c:pt>
                <c:pt idx="176449">
                  <c:v>48.766399564411699</c:v>
                </c:pt>
                <c:pt idx="176450">
                  <c:v>48.766499789679301</c:v>
                </c:pt>
                <c:pt idx="176451">
                  <c:v>48.766600014626</c:v>
                </c:pt>
                <c:pt idx="176452">
                  <c:v>48.766700239252003</c:v>
                </c:pt>
                <c:pt idx="176453">
                  <c:v>48.766800463557097</c:v>
                </c:pt>
                <c:pt idx="176454">
                  <c:v>48.766900687541501</c:v>
                </c:pt>
                <c:pt idx="176455">
                  <c:v>48.767000911205002</c:v>
                </c:pt>
                <c:pt idx="176456">
                  <c:v>48.767101134547801</c:v>
                </c:pt>
                <c:pt idx="176457">
                  <c:v>48.767201357569697</c:v>
                </c:pt>
                <c:pt idx="176458">
                  <c:v>48.767301580270797</c:v>
                </c:pt>
                <c:pt idx="176459">
                  <c:v>48.767401802651101</c:v>
                </c:pt>
                <c:pt idx="176460">
                  <c:v>48.767502024710602</c:v>
                </c:pt>
                <c:pt idx="176461">
                  <c:v>48.7676022464493</c:v>
                </c:pt>
                <c:pt idx="176462">
                  <c:v>48.767702467867203</c:v>
                </c:pt>
                <c:pt idx="176463">
                  <c:v>48.767802688964402</c:v>
                </c:pt>
                <c:pt idx="176464">
                  <c:v>48.767902909740698</c:v>
                </c:pt>
                <c:pt idx="176465">
                  <c:v>48.768003130196199</c:v>
                </c:pt>
                <c:pt idx="176466">
                  <c:v>48.768103350330897</c:v>
                </c:pt>
                <c:pt idx="176467">
                  <c:v>48.768203570144799</c:v>
                </c:pt>
                <c:pt idx="176468">
                  <c:v>48.768303789637997</c:v>
                </c:pt>
                <c:pt idx="176469">
                  <c:v>48.7684040088103</c:v>
                </c:pt>
                <c:pt idx="176470">
                  <c:v>48.768504227661801</c:v>
                </c:pt>
                <c:pt idx="176471">
                  <c:v>48.768604446192597</c:v>
                </c:pt>
                <c:pt idx="176472">
                  <c:v>48.768704664402499</c:v>
                </c:pt>
                <c:pt idx="176473">
                  <c:v>48.768804882291697</c:v>
                </c:pt>
                <c:pt idx="176474">
                  <c:v>48.768905099860099</c:v>
                </c:pt>
                <c:pt idx="176475">
                  <c:v>48.769005317107698</c:v>
                </c:pt>
                <c:pt idx="176476">
                  <c:v>48.769105534034502</c:v>
                </c:pt>
                <c:pt idx="176477">
                  <c:v>48.769205750640502</c:v>
                </c:pt>
                <c:pt idx="176478">
                  <c:v>48.7693059669257</c:v>
                </c:pt>
                <c:pt idx="176479">
                  <c:v>48.769406182890201</c:v>
                </c:pt>
                <c:pt idx="176480">
                  <c:v>48.7695063985338</c:v>
                </c:pt>
                <c:pt idx="176481">
                  <c:v>48.769606613856702</c:v>
                </c:pt>
                <c:pt idx="176482">
                  <c:v>48.769706828858801</c:v>
                </c:pt>
                <c:pt idx="176483">
                  <c:v>48.769807043540197</c:v>
                </c:pt>
                <c:pt idx="176484">
                  <c:v>48.769907257900698</c:v>
                </c:pt>
                <c:pt idx="176485">
                  <c:v>48.770007471940502</c:v>
                </c:pt>
                <c:pt idx="176486">
                  <c:v>48.770107685659497</c:v>
                </c:pt>
                <c:pt idx="176487">
                  <c:v>48.770207899057702</c:v>
                </c:pt>
                <c:pt idx="176488">
                  <c:v>48.770308112135098</c:v>
                </c:pt>
                <c:pt idx="176489">
                  <c:v>48.770408324891797</c:v>
                </c:pt>
                <c:pt idx="176490">
                  <c:v>48.7705085373277</c:v>
                </c:pt>
                <c:pt idx="176491">
                  <c:v>48.7706087494429</c:v>
                </c:pt>
                <c:pt idx="176492">
                  <c:v>48.770708961237197</c:v>
                </c:pt>
                <c:pt idx="176493">
                  <c:v>48.770809172710798</c:v>
                </c:pt>
                <c:pt idx="176494">
                  <c:v>48.770909383863597</c:v>
                </c:pt>
                <c:pt idx="176495">
                  <c:v>48.771009594695698</c:v>
                </c:pt>
                <c:pt idx="176496">
                  <c:v>48.771109805206997</c:v>
                </c:pt>
                <c:pt idx="176497">
                  <c:v>48.7712100153975</c:v>
                </c:pt>
                <c:pt idx="176498">
                  <c:v>48.7713102252673</c:v>
                </c:pt>
                <c:pt idx="176499">
                  <c:v>48.771410434816303</c:v>
                </c:pt>
                <c:pt idx="176500">
                  <c:v>48.771510644044497</c:v>
                </c:pt>
                <c:pt idx="176501">
                  <c:v>48.771610852952001</c:v>
                </c:pt>
                <c:pt idx="176502">
                  <c:v>48.771711061538703</c:v>
                </c:pt>
                <c:pt idx="176503">
                  <c:v>48.771811269804601</c:v>
                </c:pt>
                <c:pt idx="176504">
                  <c:v>48.771911477749804</c:v>
                </c:pt>
                <c:pt idx="176505">
                  <c:v>48.772011685374302</c:v>
                </c:pt>
                <c:pt idx="176506">
                  <c:v>48.772111892677998</c:v>
                </c:pt>
                <c:pt idx="176507">
                  <c:v>48.772212099660898</c:v>
                </c:pt>
                <c:pt idx="176508">
                  <c:v>48.772312306323101</c:v>
                </c:pt>
                <c:pt idx="176509">
                  <c:v>48.772412512664502</c:v>
                </c:pt>
                <c:pt idx="176510">
                  <c:v>48.772512718685199</c:v>
                </c:pt>
                <c:pt idx="176511">
                  <c:v>48.772612924385101</c:v>
                </c:pt>
                <c:pt idx="176512">
                  <c:v>48.772713129764298</c:v>
                </c:pt>
                <c:pt idx="176513">
                  <c:v>48.7728133348227</c:v>
                </c:pt>
                <c:pt idx="176514">
                  <c:v>48.772913539560399</c:v>
                </c:pt>
                <c:pt idx="176515">
                  <c:v>48.773013743977302</c:v>
                </c:pt>
                <c:pt idx="176516">
                  <c:v>48.773113948073501</c:v>
                </c:pt>
                <c:pt idx="176517">
                  <c:v>48.773214151848997</c:v>
                </c:pt>
                <c:pt idx="176518">
                  <c:v>48.773314355303697</c:v>
                </c:pt>
                <c:pt idx="176519">
                  <c:v>48.773414558437601</c:v>
                </c:pt>
                <c:pt idx="176520">
                  <c:v>48.773514761250802</c:v>
                </c:pt>
                <c:pt idx="176521">
                  <c:v>48.773614963743299</c:v>
                </c:pt>
                <c:pt idx="176522">
                  <c:v>48.7737151659151</c:v>
                </c:pt>
                <c:pt idx="176523">
                  <c:v>48.773815367766097</c:v>
                </c:pt>
                <c:pt idx="176524">
                  <c:v>48.7739155692963</c:v>
                </c:pt>
                <c:pt idx="176525">
                  <c:v>48.774015770505798</c:v>
                </c:pt>
                <c:pt idx="176526">
                  <c:v>48.7741159713946</c:v>
                </c:pt>
                <c:pt idx="176527">
                  <c:v>48.774216171962699</c:v>
                </c:pt>
                <c:pt idx="176528">
                  <c:v>48.774316372210002</c:v>
                </c:pt>
                <c:pt idx="176529">
                  <c:v>48.774416572136602</c:v>
                </c:pt>
                <c:pt idx="176530">
                  <c:v>48.774516771742498</c:v>
                </c:pt>
                <c:pt idx="176531">
                  <c:v>48.774616971027598</c:v>
                </c:pt>
                <c:pt idx="176532">
                  <c:v>48.774717169992002</c:v>
                </c:pt>
                <c:pt idx="176533">
                  <c:v>48.774817368635702</c:v>
                </c:pt>
                <c:pt idx="176534">
                  <c:v>48.774917566958599</c:v>
                </c:pt>
                <c:pt idx="176535">
                  <c:v>48.775017764960801</c:v>
                </c:pt>
                <c:pt idx="176536">
                  <c:v>48.775117962642298</c:v>
                </c:pt>
                <c:pt idx="176537">
                  <c:v>48.775218160003099</c:v>
                </c:pt>
                <c:pt idx="176538">
                  <c:v>48.775318357043098</c:v>
                </c:pt>
                <c:pt idx="176539">
                  <c:v>48.775418553762499</c:v>
                </c:pt>
                <c:pt idx="176540">
                  <c:v>48.775518750161098</c:v>
                </c:pt>
                <c:pt idx="176541">
                  <c:v>48.775618946239</c:v>
                </c:pt>
                <c:pt idx="176542">
                  <c:v>48.775719141996099</c:v>
                </c:pt>
                <c:pt idx="176543">
                  <c:v>48.775819337432601</c:v>
                </c:pt>
                <c:pt idx="176544">
                  <c:v>48.775919532548301</c:v>
                </c:pt>
                <c:pt idx="176545">
                  <c:v>48.776019727343296</c:v>
                </c:pt>
                <c:pt idx="176546">
                  <c:v>48.776119921817603</c:v>
                </c:pt>
                <c:pt idx="176547">
                  <c:v>48.776220115971199</c:v>
                </c:pt>
                <c:pt idx="176548">
                  <c:v>48.776320309804099</c:v>
                </c:pt>
                <c:pt idx="176549">
                  <c:v>48.776420503316302</c:v>
                </c:pt>
                <c:pt idx="176550">
                  <c:v>48.776520696507703</c:v>
                </c:pt>
                <c:pt idx="176551">
                  <c:v>48.776620889378499</c:v>
                </c:pt>
                <c:pt idx="176552">
                  <c:v>48.7767210819285</c:v>
                </c:pt>
                <c:pt idx="176553">
                  <c:v>48.776821274157797</c:v>
                </c:pt>
                <c:pt idx="176554">
                  <c:v>48.776921466066497</c:v>
                </c:pt>
                <c:pt idx="176555">
                  <c:v>48.777021657654402</c:v>
                </c:pt>
                <c:pt idx="176556">
                  <c:v>48.777121848921603</c:v>
                </c:pt>
                <c:pt idx="176557">
                  <c:v>48.7772220398681</c:v>
                </c:pt>
                <c:pt idx="176558">
                  <c:v>48.777322230493901</c:v>
                </c:pt>
                <c:pt idx="176559">
                  <c:v>48.777422420798999</c:v>
                </c:pt>
                <c:pt idx="176560">
                  <c:v>48.7775226107834</c:v>
                </c:pt>
                <c:pt idx="176561">
                  <c:v>48.777622800447098</c:v>
                </c:pt>
                <c:pt idx="176562">
                  <c:v>48.777722989790099</c:v>
                </c:pt>
                <c:pt idx="176563">
                  <c:v>48.777823178812397</c:v>
                </c:pt>
                <c:pt idx="176564">
                  <c:v>48.777923367513999</c:v>
                </c:pt>
                <c:pt idx="176565">
                  <c:v>48.778023555894997</c:v>
                </c:pt>
                <c:pt idx="176566">
                  <c:v>48.778123743955199</c:v>
                </c:pt>
                <c:pt idx="176567">
                  <c:v>48.778223931694697</c:v>
                </c:pt>
                <c:pt idx="176568">
                  <c:v>48.778324119113599</c:v>
                </c:pt>
                <c:pt idx="176569">
                  <c:v>48.778424306211697</c:v>
                </c:pt>
                <c:pt idx="176570">
                  <c:v>48.778524492989199</c:v>
                </c:pt>
                <c:pt idx="176571">
                  <c:v>48.778624679445997</c:v>
                </c:pt>
                <c:pt idx="176572">
                  <c:v>48.778724865581999</c:v>
                </c:pt>
                <c:pt idx="176573">
                  <c:v>48.778825051397398</c:v>
                </c:pt>
                <c:pt idx="176574">
                  <c:v>48.7789252368921</c:v>
                </c:pt>
                <c:pt idx="176575">
                  <c:v>48.779025422066198</c:v>
                </c:pt>
                <c:pt idx="176576">
                  <c:v>48.7791256069195</c:v>
                </c:pt>
                <c:pt idx="176577">
                  <c:v>48.779225791452198</c:v>
                </c:pt>
                <c:pt idx="176578">
                  <c:v>48.779325975664101</c:v>
                </c:pt>
                <c:pt idx="176579">
                  <c:v>48.779426159555399</c:v>
                </c:pt>
                <c:pt idx="176580">
                  <c:v>48.779526343126001</c:v>
                </c:pt>
                <c:pt idx="176581">
                  <c:v>48.779626526375999</c:v>
                </c:pt>
                <c:pt idx="176582">
                  <c:v>48.779726709305201</c:v>
                </c:pt>
                <c:pt idx="176583">
                  <c:v>48.7798268919138</c:v>
                </c:pt>
                <c:pt idx="176584">
                  <c:v>48.779927074201701</c:v>
                </c:pt>
                <c:pt idx="176585">
                  <c:v>48.780027256168999</c:v>
                </c:pt>
                <c:pt idx="176586">
                  <c:v>48.780127437815501</c:v>
                </c:pt>
                <c:pt idx="176587">
                  <c:v>48.780227619141399</c:v>
                </c:pt>
                <c:pt idx="176588">
                  <c:v>48.780327800146601</c:v>
                </c:pt>
                <c:pt idx="176589">
                  <c:v>48.780427980831199</c:v>
                </c:pt>
                <c:pt idx="176590">
                  <c:v>48.7805281611951</c:v>
                </c:pt>
                <c:pt idx="176591">
                  <c:v>48.780628341238298</c:v>
                </c:pt>
                <c:pt idx="176592">
                  <c:v>48.7807285209608</c:v>
                </c:pt>
                <c:pt idx="176593">
                  <c:v>48.780828700362697</c:v>
                </c:pt>
                <c:pt idx="176594">
                  <c:v>48.780928879443898</c:v>
                </c:pt>
                <c:pt idx="176595">
                  <c:v>48.781029058204403</c:v>
                </c:pt>
                <c:pt idx="176596">
                  <c:v>48.781129236644297</c:v>
                </c:pt>
                <c:pt idx="176597">
                  <c:v>48.781229414763501</c:v>
                </c:pt>
                <c:pt idx="176598">
                  <c:v>48.781329592562102</c:v>
                </c:pt>
                <c:pt idx="176599">
                  <c:v>48.781429770039999</c:v>
                </c:pt>
                <c:pt idx="176600">
                  <c:v>48.7815299471972</c:v>
                </c:pt>
                <c:pt idx="176601">
                  <c:v>48.781630124033803</c:v>
                </c:pt>
                <c:pt idx="176602">
                  <c:v>48.781730300549697</c:v>
                </c:pt>
                <c:pt idx="176603">
                  <c:v>48.781830476745</c:v>
                </c:pt>
                <c:pt idx="176604">
                  <c:v>48.7819306526196</c:v>
                </c:pt>
                <c:pt idx="176605">
                  <c:v>48.782030828173497</c:v>
                </c:pt>
                <c:pt idx="176606">
                  <c:v>48.782131003406903</c:v>
                </c:pt>
                <c:pt idx="176607">
                  <c:v>48.782231178319499</c:v>
                </c:pt>
                <c:pt idx="176608">
                  <c:v>48.782331352911498</c:v>
                </c:pt>
                <c:pt idx="176609">
                  <c:v>48.782431527182901</c:v>
                </c:pt>
                <c:pt idx="176610">
                  <c:v>48.7825317011336</c:v>
                </c:pt>
                <c:pt idx="176611">
                  <c:v>48.782631874763602</c:v>
                </c:pt>
                <c:pt idx="176612">
                  <c:v>48.782732048073001</c:v>
                </c:pt>
                <c:pt idx="176613">
                  <c:v>48.782832221061803</c:v>
                </c:pt>
                <c:pt idx="176614">
                  <c:v>48.782932393729901</c:v>
                </c:pt>
                <c:pt idx="176615">
                  <c:v>48.783032566077402</c:v>
                </c:pt>
                <c:pt idx="176616">
                  <c:v>48.7831327381042</c:v>
                </c:pt>
                <c:pt idx="176617">
                  <c:v>48.783232909810401</c:v>
                </c:pt>
                <c:pt idx="176618">
                  <c:v>48.783333081195899</c:v>
                </c:pt>
                <c:pt idx="176619">
                  <c:v>48.783433252260899</c:v>
                </c:pt>
                <c:pt idx="176620">
                  <c:v>48.783533423005103</c:v>
                </c:pt>
                <c:pt idx="176621">
                  <c:v>48.783633593428704</c:v>
                </c:pt>
                <c:pt idx="176622">
                  <c:v>48.7837337635317</c:v>
                </c:pt>
                <c:pt idx="176623">
                  <c:v>48.783833933314099</c:v>
                </c:pt>
                <c:pt idx="176624">
                  <c:v>48.783934102775802</c:v>
                </c:pt>
                <c:pt idx="176625">
                  <c:v>48.784034271916902</c:v>
                </c:pt>
                <c:pt idx="176626">
                  <c:v>48.784134440737397</c:v>
                </c:pt>
                <c:pt idx="176627">
                  <c:v>48.784234609237203</c:v>
                </c:pt>
                <c:pt idx="176628">
                  <c:v>48.784334777416397</c:v>
                </c:pt>
                <c:pt idx="176629">
                  <c:v>48.784434945275002</c:v>
                </c:pt>
                <c:pt idx="176630">
                  <c:v>48.784535112812897</c:v>
                </c:pt>
                <c:pt idx="176631">
                  <c:v>48.784635280030201</c:v>
                </c:pt>
                <c:pt idx="176632">
                  <c:v>48.784735446926902</c:v>
                </c:pt>
                <c:pt idx="176633">
                  <c:v>48.784835613502999</c:v>
                </c:pt>
                <c:pt idx="176634">
                  <c:v>48.784935779758399</c:v>
                </c:pt>
                <c:pt idx="176635">
                  <c:v>48.785035945693203</c:v>
                </c:pt>
                <c:pt idx="176636">
                  <c:v>48.785136111307402</c:v>
                </c:pt>
                <c:pt idx="176637">
                  <c:v>48.785236276600997</c:v>
                </c:pt>
                <c:pt idx="176638">
                  <c:v>48.785336441573897</c:v>
                </c:pt>
                <c:pt idx="176639">
                  <c:v>48.785436606226298</c:v>
                </c:pt>
                <c:pt idx="176640">
                  <c:v>48.785536770557997</c:v>
                </c:pt>
                <c:pt idx="176641">
                  <c:v>48.785636934569098</c:v>
                </c:pt>
                <c:pt idx="176642">
                  <c:v>48.785737098259503</c:v>
                </c:pt>
                <c:pt idx="176643">
                  <c:v>48.785837261629403</c:v>
                </c:pt>
                <c:pt idx="176644">
                  <c:v>48.7859374246787</c:v>
                </c:pt>
                <c:pt idx="176645">
                  <c:v>48.7860375874073</c:v>
                </c:pt>
                <c:pt idx="176646">
                  <c:v>48.786137749815303</c:v>
                </c:pt>
                <c:pt idx="176647">
                  <c:v>48.786237911902703</c:v>
                </c:pt>
                <c:pt idx="176648">
                  <c:v>48.786338073669498</c:v>
                </c:pt>
                <c:pt idx="176649">
                  <c:v>48.786438235115703</c:v>
                </c:pt>
                <c:pt idx="176650">
                  <c:v>48.786538396241298</c:v>
                </c:pt>
                <c:pt idx="176651">
                  <c:v>48.786638557046302</c:v>
                </c:pt>
                <c:pt idx="176652">
                  <c:v>48.786738717530703</c:v>
                </c:pt>
                <c:pt idx="176653">
                  <c:v>48.7868388776944</c:v>
                </c:pt>
                <c:pt idx="176654">
                  <c:v>48.7869390375376</c:v>
                </c:pt>
                <c:pt idx="176655">
                  <c:v>48.787039197060203</c:v>
                </c:pt>
                <c:pt idx="176656">
                  <c:v>48.787139356262102</c:v>
                </c:pt>
                <c:pt idx="176657">
                  <c:v>48.787239515143497</c:v>
                </c:pt>
                <c:pt idx="176658">
                  <c:v>48.787339673704302</c:v>
                </c:pt>
                <c:pt idx="176659">
                  <c:v>48.787439831944397</c:v>
                </c:pt>
                <c:pt idx="176660">
                  <c:v>48.787539989864001</c:v>
                </c:pt>
                <c:pt idx="176661">
                  <c:v>48.787640147462902</c:v>
                </c:pt>
                <c:pt idx="176662">
                  <c:v>48.787740304741298</c:v>
                </c:pt>
                <c:pt idx="176663">
                  <c:v>48.787840461699098</c:v>
                </c:pt>
                <c:pt idx="176664">
                  <c:v>48.7879406183363</c:v>
                </c:pt>
                <c:pt idx="176665">
                  <c:v>48.788040774652899</c:v>
                </c:pt>
                <c:pt idx="176666">
                  <c:v>48.7881409306489</c:v>
                </c:pt>
                <c:pt idx="176667">
                  <c:v>48.788241086324298</c:v>
                </c:pt>
                <c:pt idx="176668">
                  <c:v>48.788341241679099</c:v>
                </c:pt>
                <c:pt idx="176669">
                  <c:v>48.788441396713303</c:v>
                </c:pt>
                <c:pt idx="176670">
                  <c:v>48.788541551427002</c:v>
                </c:pt>
                <c:pt idx="176671">
                  <c:v>48.788641705819998</c:v>
                </c:pt>
                <c:pt idx="176672">
                  <c:v>48.788741859892497</c:v>
                </c:pt>
                <c:pt idx="176673">
                  <c:v>48.788842013644398</c:v>
                </c:pt>
                <c:pt idx="176674">
                  <c:v>48.788942167075703</c:v>
                </c:pt>
                <c:pt idx="176675">
                  <c:v>48.789042320186397</c:v>
                </c:pt>
                <c:pt idx="176676">
                  <c:v>48.7891424729766</c:v>
                </c:pt>
                <c:pt idx="176677">
                  <c:v>48.7892426254461</c:v>
                </c:pt>
                <c:pt idx="176678">
                  <c:v>48.789342777595103</c:v>
                </c:pt>
                <c:pt idx="176679">
                  <c:v>48.789442929423501</c:v>
                </c:pt>
                <c:pt idx="176680">
                  <c:v>48.789543080931402</c:v>
                </c:pt>
                <c:pt idx="176681">
                  <c:v>48.7896432321186</c:v>
                </c:pt>
                <c:pt idx="176682">
                  <c:v>48.7897433829853</c:v>
                </c:pt>
                <c:pt idx="176683">
                  <c:v>48.789843533531403</c:v>
                </c:pt>
                <c:pt idx="176684">
                  <c:v>48.789943683756903</c:v>
                </c:pt>
                <c:pt idx="176685">
                  <c:v>48.790043833661898</c:v>
                </c:pt>
                <c:pt idx="176686">
                  <c:v>48.790143983246303</c:v>
                </c:pt>
                <c:pt idx="176687">
                  <c:v>48.790244132510097</c:v>
                </c:pt>
                <c:pt idx="176688">
                  <c:v>48.790344281453301</c:v>
                </c:pt>
                <c:pt idx="176689">
                  <c:v>48.790444430076001</c:v>
                </c:pt>
                <c:pt idx="176690">
                  <c:v>48.790544578378103</c:v>
                </c:pt>
                <c:pt idx="176691">
                  <c:v>48.790644726359702</c:v>
                </c:pt>
                <c:pt idx="176692">
                  <c:v>48.790744874020703</c:v>
                </c:pt>
                <c:pt idx="176693">
                  <c:v>48.7908450213611</c:v>
                </c:pt>
                <c:pt idx="176694">
                  <c:v>48.790945168380901</c:v>
                </c:pt>
                <c:pt idx="176695">
                  <c:v>48.791045315080197</c:v>
                </c:pt>
                <c:pt idx="176696">
                  <c:v>48.791145461459003</c:v>
                </c:pt>
                <c:pt idx="176697">
                  <c:v>48.791245607517098</c:v>
                </c:pt>
                <c:pt idx="176698">
                  <c:v>48.791345753254802</c:v>
                </c:pt>
                <c:pt idx="176699">
                  <c:v>48.791445898671803</c:v>
                </c:pt>
                <c:pt idx="176700">
                  <c:v>48.7915460437683</c:v>
                </c:pt>
                <c:pt idx="176701">
                  <c:v>48.791646188544298</c:v>
                </c:pt>
                <c:pt idx="176702">
                  <c:v>48.791746332999701</c:v>
                </c:pt>
                <c:pt idx="176703">
                  <c:v>48.791846477134499</c:v>
                </c:pt>
                <c:pt idx="176704">
                  <c:v>48.791946620948799</c:v>
                </c:pt>
                <c:pt idx="176705">
                  <c:v>48.792046764442503</c:v>
                </c:pt>
                <c:pt idx="176706">
                  <c:v>48.792146907615702</c:v>
                </c:pt>
                <c:pt idx="176707">
                  <c:v>48.792247050468298</c:v>
                </c:pt>
                <c:pt idx="176708">
                  <c:v>48.792347193000403</c:v>
                </c:pt>
                <c:pt idx="176709">
                  <c:v>48.792447335212003</c:v>
                </c:pt>
                <c:pt idx="176710">
                  <c:v>48.792547477103</c:v>
                </c:pt>
                <c:pt idx="176711">
                  <c:v>48.792647618673399</c:v>
                </c:pt>
                <c:pt idx="176712">
                  <c:v>48.792747759923301</c:v>
                </c:pt>
                <c:pt idx="176713">
                  <c:v>48.792847900852699</c:v>
                </c:pt>
                <c:pt idx="176714">
                  <c:v>48.7929480414615</c:v>
                </c:pt>
                <c:pt idx="176715">
                  <c:v>48.793048181749803</c:v>
                </c:pt>
                <c:pt idx="176716">
                  <c:v>48.793148321717503</c:v>
                </c:pt>
                <c:pt idx="176717">
                  <c:v>48.793248461364698</c:v>
                </c:pt>
                <c:pt idx="176718">
                  <c:v>48.793348600691402</c:v>
                </c:pt>
                <c:pt idx="176719">
                  <c:v>48.793448739697503</c:v>
                </c:pt>
                <c:pt idx="176720">
                  <c:v>48.793548878383099</c:v>
                </c:pt>
                <c:pt idx="176721">
                  <c:v>48.793649016748098</c:v>
                </c:pt>
                <c:pt idx="176722">
                  <c:v>48.7937491547926</c:v>
                </c:pt>
                <c:pt idx="176723">
                  <c:v>48.793849292516597</c:v>
                </c:pt>
                <c:pt idx="176724">
                  <c:v>48.793949429920097</c:v>
                </c:pt>
                <c:pt idx="176725">
                  <c:v>48.794049567003</c:v>
                </c:pt>
                <c:pt idx="176726">
                  <c:v>48.794149703765399</c:v>
                </c:pt>
                <c:pt idx="176727">
                  <c:v>48.7942498402072</c:v>
                </c:pt>
                <c:pt idx="176728">
                  <c:v>48.794349976328597</c:v>
                </c:pt>
                <c:pt idx="176729">
                  <c:v>48.794450112129397</c:v>
                </c:pt>
                <c:pt idx="176730">
                  <c:v>48.794550247609699</c:v>
                </c:pt>
                <c:pt idx="176731">
                  <c:v>48.794650382769397</c:v>
                </c:pt>
                <c:pt idx="176732">
                  <c:v>48.794750517608698</c:v>
                </c:pt>
                <c:pt idx="176733">
                  <c:v>48.794850652127401</c:v>
                </c:pt>
                <c:pt idx="176734">
                  <c:v>48.7949507863256</c:v>
                </c:pt>
                <c:pt idx="176735">
                  <c:v>48.795050920203202</c:v>
                </c:pt>
                <c:pt idx="176736">
                  <c:v>48.795151053760399</c:v>
                </c:pt>
                <c:pt idx="176737">
                  <c:v>48.795251186997</c:v>
                </c:pt>
                <c:pt idx="176738">
                  <c:v>48.795351319913102</c:v>
                </c:pt>
                <c:pt idx="176739">
                  <c:v>48.795451452508701</c:v>
                </c:pt>
                <c:pt idx="176740">
                  <c:v>48.795551584783802</c:v>
                </c:pt>
                <c:pt idx="176741">
                  <c:v>48.795651716738398</c:v>
                </c:pt>
                <c:pt idx="176742">
                  <c:v>48.795751848372397</c:v>
                </c:pt>
                <c:pt idx="176743">
                  <c:v>48.795851979685999</c:v>
                </c:pt>
                <c:pt idx="176744">
                  <c:v>48.795952110679004</c:v>
                </c:pt>
                <c:pt idx="176745">
                  <c:v>48.796052241351497</c:v>
                </c:pt>
                <c:pt idx="176746">
                  <c:v>48.796152371703499</c:v>
                </c:pt>
                <c:pt idx="176747">
                  <c:v>48.796252501734998</c:v>
                </c:pt>
                <c:pt idx="176748">
                  <c:v>48.796352631445998</c:v>
                </c:pt>
                <c:pt idx="176749">
                  <c:v>48.796452760836502</c:v>
                </c:pt>
                <c:pt idx="176750">
                  <c:v>48.796552889906501</c:v>
                </c:pt>
                <c:pt idx="176751">
                  <c:v>48.796653018656002</c:v>
                </c:pt>
                <c:pt idx="176752">
                  <c:v>48.7967531470849</c:v>
                </c:pt>
                <c:pt idx="176753">
                  <c:v>48.796853275193399</c:v>
                </c:pt>
                <c:pt idx="176754">
                  <c:v>48.796953402981401</c:v>
                </c:pt>
                <c:pt idx="176755">
                  <c:v>48.797053530448899</c:v>
                </c:pt>
                <c:pt idx="176756">
                  <c:v>48.7971536575958</c:v>
                </c:pt>
                <c:pt idx="176757">
                  <c:v>48.797253784422303</c:v>
                </c:pt>
                <c:pt idx="176758">
                  <c:v>48.797353910928301</c:v>
                </c:pt>
                <c:pt idx="176759">
                  <c:v>48.797454037113802</c:v>
                </c:pt>
                <c:pt idx="176760">
                  <c:v>48.797554162978699</c:v>
                </c:pt>
                <c:pt idx="176761">
                  <c:v>48.797654288523198</c:v>
                </c:pt>
                <c:pt idx="176762">
                  <c:v>48.797754413747199</c:v>
                </c:pt>
                <c:pt idx="176763">
                  <c:v>48.797854538650697</c:v>
                </c:pt>
                <c:pt idx="176764">
                  <c:v>48.797954663233803</c:v>
                </c:pt>
                <c:pt idx="176765">
                  <c:v>48.798054787496298</c:v>
                </c:pt>
                <c:pt idx="176766">
                  <c:v>48.798154911438303</c:v>
                </c:pt>
                <c:pt idx="176767">
                  <c:v>48.798255035059903</c:v>
                </c:pt>
                <c:pt idx="176768">
                  <c:v>48.798355158360899</c:v>
                </c:pt>
                <c:pt idx="176769">
                  <c:v>48.798455281341496</c:v>
                </c:pt>
                <c:pt idx="176770">
                  <c:v>48.798555404001597</c:v>
                </c:pt>
                <c:pt idx="176771">
                  <c:v>48.7986555263412</c:v>
                </c:pt>
                <c:pt idx="176772">
                  <c:v>48.798755648360299</c:v>
                </c:pt>
                <c:pt idx="176773">
                  <c:v>48.798855770058999</c:v>
                </c:pt>
                <c:pt idx="176774">
                  <c:v>48.798955891437203</c:v>
                </c:pt>
                <c:pt idx="176775">
                  <c:v>48.799056012494802</c:v>
                </c:pt>
                <c:pt idx="176776">
                  <c:v>48.799156133232003</c:v>
                </c:pt>
                <c:pt idx="176777">
                  <c:v>48.799256253648799</c:v>
                </c:pt>
                <c:pt idx="176778">
                  <c:v>48.799356373744999</c:v>
                </c:pt>
                <c:pt idx="176779">
                  <c:v>48.7994564935208</c:v>
                </c:pt>
                <c:pt idx="176780">
                  <c:v>48.799556612976097</c:v>
                </c:pt>
                <c:pt idx="176781">
                  <c:v>48.799656732110897</c:v>
                </c:pt>
                <c:pt idx="176782">
                  <c:v>48.799756850925299</c:v>
                </c:pt>
                <c:pt idx="176783">
                  <c:v>48.799856969419203</c:v>
                </c:pt>
                <c:pt idx="176784">
                  <c:v>48.799957087592603</c:v>
                </c:pt>
                <c:pt idx="176785">
                  <c:v>48.800057205445498</c:v>
                </c:pt>
                <c:pt idx="176786">
                  <c:v>48.800157322978002</c:v>
                </c:pt>
                <c:pt idx="176787">
                  <c:v>48.800257440190002</c:v>
                </c:pt>
                <c:pt idx="176788">
                  <c:v>48.800357557081497</c:v>
                </c:pt>
                <c:pt idx="176789">
                  <c:v>48.800457673652602</c:v>
                </c:pt>
                <c:pt idx="176790">
                  <c:v>48.800557789903202</c:v>
                </c:pt>
                <c:pt idx="176791">
                  <c:v>48.800657905833397</c:v>
                </c:pt>
                <c:pt idx="176792">
                  <c:v>48.800758021443102</c:v>
                </c:pt>
                <c:pt idx="176793">
                  <c:v>48.800858136732302</c:v>
                </c:pt>
                <c:pt idx="176794">
                  <c:v>48.800958251701097</c:v>
                </c:pt>
                <c:pt idx="176795">
                  <c:v>48.801058366349402</c:v>
                </c:pt>
                <c:pt idx="176796">
                  <c:v>48.801158480677202</c:v>
                </c:pt>
                <c:pt idx="176797">
                  <c:v>48.801258594684597</c:v>
                </c:pt>
                <c:pt idx="176798">
                  <c:v>48.801358708371602</c:v>
                </c:pt>
                <c:pt idx="176799">
                  <c:v>48.801458821738002</c:v>
                </c:pt>
                <c:pt idx="176800">
                  <c:v>48.801558934784097</c:v>
                </c:pt>
                <c:pt idx="176801">
                  <c:v>48.801659047509602</c:v>
                </c:pt>
                <c:pt idx="176802">
                  <c:v>48.801759159914802</c:v>
                </c:pt>
                <c:pt idx="176803">
                  <c:v>48.801859271999398</c:v>
                </c:pt>
                <c:pt idx="176804">
                  <c:v>48.801959383763602</c:v>
                </c:pt>
                <c:pt idx="176805">
                  <c:v>48.802059495207402</c:v>
                </c:pt>
                <c:pt idx="176806">
                  <c:v>48.802159606330797</c:v>
                </c:pt>
                <c:pt idx="176807">
                  <c:v>48.802259717133602</c:v>
                </c:pt>
                <c:pt idx="176808">
                  <c:v>48.802359827616101</c:v>
                </c:pt>
                <c:pt idx="176809">
                  <c:v>48.802459937778004</c:v>
                </c:pt>
                <c:pt idx="176810">
                  <c:v>48.8025600476196</c:v>
                </c:pt>
                <c:pt idx="176811">
                  <c:v>48.8026601571407</c:v>
                </c:pt>
                <c:pt idx="176812">
                  <c:v>48.802760266341402</c:v>
                </c:pt>
                <c:pt idx="176813">
                  <c:v>48.802860375221599</c:v>
                </c:pt>
                <c:pt idx="176814">
                  <c:v>48.802960483781398</c:v>
                </c:pt>
                <c:pt idx="176815">
                  <c:v>48.803060592020699</c:v>
                </c:pt>
                <c:pt idx="176816">
                  <c:v>48.803160699939603</c:v>
                </c:pt>
                <c:pt idx="176817">
                  <c:v>48.803260807538102</c:v>
                </c:pt>
                <c:pt idx="176818">
                  <c:v>48.803360914816103</c:v>
                </c:pt>
                <c:pt idx="176819">
                  <c:v>48.8034610217737</c:v>
                </c:pt>
                <c:pt idx="176820">
                  <c:v>48.803561128410898</c:v>
                </c:pt>
                <c:pt idx="176821">
                  <c:v>48.803661234727599</c:v>
                </c:pt>
                <c:pt idx="176822">
                  <c:v>48.803761340723902</c:v>
                </c:pt>
                <c:pt idx="176823">
                  <c:v>48.8038614463998</c:v>
                </c:pt>
                <c:pt idx="176824">
                  <c:v>48.803961551755201</c:v>
                </c:pt>
                <c:pt idx="176825">
                  <c:v>48.804061656790203</c:v>
                </c:pt>
                <c:pt idx="176826">
                  <c:v>48.804161761504801</c:v>
                </c:pt>
                <c:pt idx="176827">
                  <c:v>48.804261865898901</c:v>
                </c:pt>
                <c:pt idx="176828">
                  <c:v>48.804361969972703</c:v>
                </c:pt>
                <c:pt idx="176829">
                  <c:v>48.804462073726</c:v>
                </c:pt>
                <c:pt idx="176830">
                  <c:v>48.8045621771589</c:v>
                </c:pt>
                <c:pt idx="176831">
                  <c:v>48.804662280271302</c:v>
                </c:pt>
                <c:pt idx="176832">
                  <c:v>48.804762383063398</c:v>
                </c:pt>
                <c:pt idx="176833">
                  <c:v>48.804862485534997</c:v>
                </c:pt>
                <c:pt idx="176834">
                  <c:v>48.804962587686198</c:v>
                </c:pt>
                <c:pt idx="176835">
                  <c:v>48.805062689517001</c:v>
                </c:pt>
                <c:pt idx="176836">
                  <c:v>48.805162791027399</c:v>
                </c:pt>
                <c:pt idx="176837">
                  <c:v>48.8052628922173</c:v>
                </c:pt>
                <c:pt idx="176838">
                  <c:v>48.805362993086803</c:v>
                </c:pt>
                <c:pt idx="176839">
                  <c:v>48.805463093636</c:v>
                </c:pt>
                <c:pt idx="176840">
                  <c:v>48.8055631938647</c:v>
                </c:pt>
                <c:pt idx="176841">
                  <c:v>48.805663293773001</c:v>
                </c:pt>
                <c:pt idx="176842">
                  <c:v>48.805763393360898</c:v>
                </c:pt>
                <c:pt idx="176843">
                  <c:v>48.805863492628298</c:v>
                </c:pt>
                <c:pt idx="176844">
                  <c:v>48.805963591575399</c:v>
                </c:pt>
                <c:pt idx="176845">
                  <c:v>48.806063690202102</c:v>
                </c:pt>
                <c:pt idx="176846">
                  <c:v>48.8061637885083</c:v>
                </c:pt>
                <c:pt idx="176847">
                  <c:v>48.8062638864942</c:v>
                </c:pt>
                <c:pt idx="176848">
                  <c:v>48.806363984159603</c:v>
                </c:pt>
                <c:pt idx="176849">
                  <c:v>48.8064640815047</c:v>
                </c:pt>
                <c:pt idx="176850">
                  <c:v>48.8065641785293</c:v>
                </c:pt>
                <c:pt idx="176851">
                  <c:v>48.806664275233501</c:v>
                </c:pt>
                <c:pt idx="176852">
                  <c:v>48.806764371617398</c:v>
                </c:pt>
                <c:pt idx="176853">
                  <c:v>48.806864467680803</c:v>
                </c:pt>
                <c:pt idx="176854">
                  <c:v>48.806964563423797</c:v>
                </c:pt>
                <c:pt idx="176855">
                  <c:v>48.8070646588465</c:v>
                </c:pt>
                <c:pt idx="176856">
                  <c:v>48.807164753948697</c:v>
                </c:pt>
                <c:pt idx="176857">
                  <c:v>48.807264848730597</c:v>
                </c:pt>
                <c:pt idx="176858">
                  <c:v>48.807364943191999</c:v>
                </c:pt>
                <c:pt idx="176859">
                  <c:v>48.807465037333102</c:v>
                </c:pt>
                <c:pt idx="176860">
                  <c:v>48.807565131153702</c:v>
                </c:pt>
                <c:pt idx="176861">
                  <c:v>48.807665224654002</c:v>
                </c:pt>
                <c:pt idx="176862">
                  <c:v>48.807765317833898</c:v>
                </c:pt>
                <c:pt idx="176863">
                  <c:v>48.807865410693402</c:v>
                </c:pt>
                <c:pt idx="176864">
                  <c:v>48.807965503232502</c:v>
                </c:pt>
                <c:pt idx="176865">
                  <c:v>48.808065595451197</c:v>
                </c:pt>
                <c:pt idx="176866">
                  <c:v>48.8081656873496</c:v>
                </c:pt>
                <c:pt idx="176867">
                  <c:v>48.808265778927499</c:v>
                </c:pt>
                <c:pt idx="176868">
                  <c:v>48.808365870185099</c:v>
                </c:pt>
                <c:pt idx="176869">
                  <c:v>48.808465961122202</c:v>
                </c:pt>
                <c:pt idx="176870">
                  <c:v>48.808566051739</c:v>
                </c:pt>
                <c:pt idx="176871">
                  <c:v>48.808666142035499</c:v>
                </c:pt>
                <c:pt idx="176872">
                  <c:v>48.8087662320115</c:v>
                </c:pt>
                <c:pt idx="176873">
                  <c:v>48.808866321667097</c:v>
                </c:pt>
                <c:pt idx="176874">
                  <c:v>48.808966411002402</c:v>
                </c:pt>
                <c:pt idx="176875">
                  <c:v>48.809066500017302</c:v>
                </c:pt>
                <c:pt idx="176876">
                  <c:v>48.809166588711904</c:v>
                </c:pt>
                <c:pt idx="176877">
                  <c:v>48.809266677086001</c:v>
                </c:pt>
                <c:pt idx="176878">
                  <c:v>48.809366765139799</c:v>
                </c:pt>
                <c:pt idx="176879">
                  <c:v>48.8094668528732</c:v>
                </c:pt>
                <c:pt idx="176880">
                  <c:v>48.809566940286203</c:v>
                </c:pt>
                <c:pt idx="176881">
                  <c:v>48.8096670273789</c:v>
                </c:pt>
                <c:pt idx="176882">
                  <c:v>48.8097671141512</c:v>
                </c:pt>
                <c:pt idx="176883">
                  <c:v>48.809867200603101</c:v>
                </c:pt>
                <c:pt idx="176884">
                  <c:v>48.809967286734697</c:v>
                </c:pt>
                <c:pt idx="176885">
                  <c:v>48.810067372545802</c:v>
                </c:pt>
                <c:pt idx="176886">
                  <c:v>48.810167458036702</c:v>
                </c:pt>
                <c:pt idx="176887">
                  <c:v>48.810267543207097</c:v>
                </c:pt>
                <c:pt idx="176888">
                  <c:v>48.8103676280572</c:v>
                </c:pt>
                <c:pt idx="176889">
                  <c:v>48.810467712586998</c:v>
                </c:pt>
                <c:pt idx="176890">
                  <c:v>48.810567796796299</c:v>
                </c:pt>
                <c:pt idx="176891">
                  <c:v>48.810667880685301</c:v>
                </c:pt>
                <c:pt idx="176892">
                  <c:v>48.810767964253998</c:v>
                </c:pt>
                <c:pt idx="176893">
                  <c:v>48.810868047502296</c:v>
                </c:pt>
                <c:pt idx="176894">
                  <c:v>48.810968130430197</c:v>
                </c:pt>
                <c:pt idx="176895">
                  <c:v>48.8110682130378</c:v>
                </c:pt>
                <c:pt idx="176896">
                  <c:v>48.811168295324997</c:v>
                </c:pt>
                <c:pt idx="176897">
                  <c:v>48.811268377291903</c:v>
                </c:pt>
                <c:pt idx="176898">
                  <c:v>48.811368458938396</c:v>
                </c:pt>
                <c:pt idx="176899">
                  <c:v>48.811468540264499</c:v>
                </c:pt>
                <c:pt idx="176900">
                  <c:v>48.811568621270403</c:v>
                </c:pt>
                <c:pt idx="176901">
                  <c:v>48.811668701955803</c:v>
                </c:pt>
                <c:pt idx="176902">
                  <c:v>48.811768782320897</c:v>
                </c:pt>
                <c:pt idx="176903">
                  <c:v>48.811868862365699</c:v>
                </c:pt>
                <c:pt idx="176904">
                  <c:v>48.811968942090097</c:v>
                </c:pt>
                <c:pt idx="176905">
                  <c:v>48.812069021494203</c:v>
                </c:pt>
                <c:pt idx="176906">
                  <c:v>48.812169100577897</c:v>
                </c:pt>
                <c:pt idx="176907">
                  <c:v>48.8122691793413</c:v>
                </c:pt>
                <c:pt idx="176908">
                  <c:v>48.812369257784297</c:v>
                </c:pt>
                <c:pt idx="176909">
                  <c:v>48.812469335906997</c:v>
                </c:pt>
                <c:pt idx="176910">
                  <c:v>48.812569413709397</c:v>
                </c:pt>
                <c:pt idx="176911">
                  <c:v>48.8126694911914</c:v>
                </c:pt>
                <c:pt idx="176912">
                  <c:v>48.812769568352998</c:v>
                </c:pt>
                <c:pt idx="176913">
                  <c:v>48.812869645194397</c:v>
                </c:pt>
                <c:pt idx="176914">
                  <c:v>48.812969721715397</c:v>
                </c:pt>
                <c:pt idx="176915">
                  <c:v>48.813069797916</c:v>
                </c:pt>
                <c:pt idx="176916">
                  <c:v>48.813169873796397</c:v>
                </c:pt>
                <c:pt idx="176917">
                  <c:v>48.813269949356297</c:v>
                </c:pt>
                <c:pt idx="176918">
                  <c:v>48.813370024595997</c:v>
                </c:pt>
                <c:pt idx="176919">
                  <c:v>48.8134700995153</c:v>
                </c:pt>
                <c:pt idx="176920">
                  <c:v>48.813570174114297</c:v>
                </c:pt>
                <c:pt idx="176921">
                  <c:v>48.813670248393002</c:v>
                </c:pt>
                <c:pt idx="176922">
                  <c:v>48.813770322351303</c:v>
                </c:pt>
                <c:pt idx="176923">
                  <c:v>48.813870395989397</c:v>
                </c:pt>
                <c:pt idx="176924">
                  <c:v>48.813970469307002</c:v>
                </c:pt>
                <c:pt idx="176925">
                  <c:v>48.8140705423044</c:v>
                </c:pt>
                <c:pt idx="176926">
                  <c:v>48.8141706149814</c:v>
                </c:pt>
                <c:pt idx="176927">
                  <c:v>48.814270687338102</c:v>
                </c:pt>
                <c:pt idx="176928">
                  <c:v>48.814370759374498</c:v>
                </c:pt>
                <c:pt idx="176929">
                  <c:v>48.814470831090603</c:v>
                </c:pt>
                <c:pt idx="176930">
                  <c:v>48.814570902486302</c:v>
                </c:pt>
                <c:pt idx="176931">
                  <c:v>48.814670973561803</c:v>
                </c:pt>
                <c:pt idx="176932">
                  <c:v>48.814771044316899</c:v>
                </c:pt>
                <c:pt idx="176933">
                  <c:v>48.814871114751703</c:v>
                </c:pt>
                <c:pt idx="176934">
                  <c:v>48.814971184866103</c:v>
                </c:pt>
                <c:pt idx="176935">
                  <c:v>48.815071254660303</c:v>
                </c:pt>
                <c:pt idx="176936">
                  <c:v>48.815171324134099</c:v>
                </c:pt>
                <c:pt idx="176937">
                  <c:v>48.815271393287702</c:v>
                </c:pt>
                <c:pt idx="176938">
                  <c:v>48.815371462120901</c:v>
                </c:pt>
                <c:pt idx="176939">
                  <c:v>48.815471530633801</c:v>
                </c:pt>
                <c:pt idx="176940">
                  <c:v>48.815571598826402</c:v>
                </c:pt>
                <c:pt idx="176941">
                  <c:v>48.815671666698698</c:v>
                </c:pt>
                <c:pt idx="176942">
                  <c:v>48.815771734250603</c:v>
                </c:pt>
                <c:pt idx="176943">
                  <c:v>48.815871801482302</c:v>
                </c:pt>
                <c:pt idx="176944">
                  <c:v>48.815971868393703</c:v>
                </c:pt>
                <c:pt idx="176945">
                  <c:v>48.816071934984699</c:v>
                </c:pt>
                <c:pt idx="176946">
                  <c:v>48.816172001255502</c:v>
                </c:pt>
                <c:pt idx="176947">
                  <c:v>48.816272067205901</c:v>
                </c:pt>
                <c:pt idx="176948">
                  <c:v>48.816372132836101</c:v>
                </c:pt>
                <c:pt idx="176949">
                  <c:v>48.816472198145902</c:v>
                </c:pt>
                <c:pt idx="176950">
                  <c:v>48.816572263135498</c:v>
                </c:pt>
                <c:pt idx="176951">
                  <c:v>48.816672327804703</c:v>
                </c:pt>
                <c:pt idx="176952">
                  <c:v>48.816772392153702</c:v>
                </c:pt>
                <c:pt idx="176953">
                  <c:v>48.816872456182303</c:v>
                </c:pt>
                <c:pt idx="176954">
                  <c:v>48.816972519890697</c:v>
                </c:pt>
                <c:pt idx="176955">
                  <c:v>48.817072583278701</c:v>
                </c:pt>
                <c:pt idx="176956">
                  <c:v>48.817172646346499</c:v>
                </c:pt>
                <c:pt idx="176957">
                  <c:v>48.817272709093999</c:v>
                </c:pt>
                <c:pt idx="176958">
                  <c:v>48.8173727715212</c:v>
                </c:pt>
                <c:pt idx="176959">
                  <c:v>48.817472833628003</c:v>
                </c:pt>
                <c:pt idx="176960">
                  <c:v>48.817572895414699</c:v>
                </c:pt>
                <c:pt idx="176961">
                  <c:v>48.817672956880998</c:v>
                </c:pt>
                <c:pt idx="176962">
                  <c:v>48.817773018026998</c:v>
                </c:pt>
                <c:pt idx="176963">
                  <c:v>48.817873078852699</c:v>
                </c:pt>
                <c:pt idx="176964">
                  <c:v>48.817973139358202</c:v>
                </c:pt>
                <c:pt idx="176965">
                  <c:v>48.818073199543299</c:v>
                </c:pt>
                <c:pt idx="176966">
                  <c:v>48.818173259408198</c:v>
                </c:pt>
                <c:pt idx="176967">
                  <c:v>48.818273318952798</c:v>
                </c:pt>
                <c:pt idx="176968">
                  <c:v>48.818373378177199</c:v>
                </c:pt>
                <c:pt idx="176969">
                  <c:v>48.818473437081202</c:v>
                </c:pt>
                <c:pt idx="176970">
                  <c:v>48.818573495664999</c:v>
                </c:pt>
                <c:pt idx="176971">
                  <c:v>48.818673553928399</c:v>
                </c:pt>
                <c:pt idx="176972">
                  <c:v>48.818773611871599</c:v>
                </c:pt>
                <c:pt idx="176973">
                  <c:v>48.8188736694946</c:v>
                </c:pt>
                <c:pt idx="176974">
                  <c:v>48.818973726797203</c:v>
                </c:pt>
                <c:pt idx="176975">
                  <c:v>48.819073783779601</c:v>
                </c:pt>
                <c:pt idx="176976">
                  <c:v>48.819173840441699</c:v>
                </c:pt>
                <c:pt idx="176977">
                  <c:v>48.8192738967835</c:v>
                </c:pt>
                <c:pt idx="176978">
                  <c:v>48.819373952805101</c:v>
                </c:pt>
                <c:pt idx="176979">
                  <c:v>48.819474008506397</c:v>
                </c:pt>
                <c:pt idx="176980">
                  <c:v>48.819574063887401</c:v>
                </c:pt>
                <c:pt idx="176981">
                  <c:v>48.8196741189481</c:v>
                </c:pt>
                <c:pt idx="176982">
                  <c:v>48.8197741736886</c:v>
                </c:pt>
                <c:pt idx="176983">
                  <c:v>48.819874228108802</c:v>
                </c:pt>
                <c:pt idx="176984">
                  <c:v>48.819974282208797</c:v>
                </c:pt>
                <c:pt idx="176985">
                  <c:v>48.820074335988501</c:v>
                </c:pt>
                <c:pt idx="176986">
                  <c:v>48.820174389447899</c:v>
                </c:pt>
                <c:pt idx="176987">
                  <c:v>48.820274442587099</c:v>
                </c:pt>
                <c:pt idx="176988">
                  <c:v>48.820374495406</c:v>
                </c:pt>
                <c:pt idx="176989">
                  <c:v>48.820474547904603</c:v>
                </c:pt>
                <c:pt idx="176990">
                  <c:v>48.820574600082999</c:v>
                </c:pt>
                <c:pt idx="176991">
                  <c:v>48.820674651941097</c:v>
                </c:pt>
                <c:pt idx="176992">
                  <c:v>48.820774703479003</c:v>
                </c:pt>
                <c:pt idx="176993">
                  <c:v>48.820874754696597</c:v>
                </c:pt>
                <c:pt idx="176994">
                  <c:v>48.820974805593899</c:v>
                </c:pt>
                <c:pt idx="176995">
                  <c:v>48.821074856171002</c:v>
                </c:pt>
                <c:pt idx="176996">
                  <c:v>48.821174906427899</c:v>
                </c:pt>
                <c:pt idx="176997">
                  <c:v>48.821274956364498</c:v>
                </c:pt>
                <c:pt idx="176998">
                  <c:v>48.821375005980798</c:v>
                </c:pt>
                <c:pt idx="176999">
                  <c:v>48.821475055276899</c:v>
                </c:pt>
                <c:pt idx="177000">
                  <c:v>48.821575104252801</c:v>
                </c:pt>
                <c:pt idx="177001">
                  <c:v>48.821675152908398</c:v>
                </c:pt>
                <c:pt idx="177002">
                  <c:v>48.821775201243703</c:v>
                </c:pt>
                <c:pt idx="177003">
                  <c:v>48.821875249258802</c:v>
                </c:pt>
                <c:pt idx="177004">
                  <c:v>48.821975296953703</c:v>
                </c:pt>
                <c:pt idx="177005">
                  <c:v>48.822075344328297</c:v>
                </c:pt>
                <c:pt idx="177006">
                  <c:v>48.8221753913827</c:v>
                </c:pt>
                <c:pt idx="177007">
                  <c:v>48.822275438116797</c:v>
                </c:pt>
                <c:pt idx="177008">
                  <c:v>48.822375484530703</c:v>
                </c:pt>
                <c:pt idx="177009">
                  <c:v>48.822475530624402</c:v>
                </c:pt>
                <c:pt idx="177010">
                  <c:v>48.822575576397803</c:v>
                </c:pt>
                <c:pt idx="177011">
                  <c:v>48.822675621850998</c:v>
                </c:pt>
                <c:pt idx="177012">
                  <c:v>48.822775666983901</c:v>
                </c:pt>
                <c:pt idx="177013">
                  <c:v>48.822875711796598</c:v>
                </c:pt>
                <c:pt idx="177014">
                  <c:v>48.822975756289097</c:v>
                </c:pt>
                <c:pt idx="177015">
                  <c:v>48.823075800461297</c:v>
                </c:pt>
                <c:pt idx="177016">
                  <c:v>48.823175844313297</c:v>
                </c:pt>
                <c:pt idx="177017">
                  <c:v>48.823275887845099</c:v>
                </c:pt>
                <c:pt idx="177018">
                  <c:v>48.823375931056603</c:v>
                </c:pt>
                <c:pt idx="177019">
                  <c:v>48.8234759739479</c:v>
                </c:pt>
                <c:pt idx="177020">
                  <c:v>48.823576016518999</c:v>
                </c:pt>
                <c:pt idx="177021">
                  <c:v>48.823676058769898</c:v>
                </c:pt>
                <c:pt idx="177022">
                  <c:v>48.823776100700499</c:v>
                </c:pt>
                <c:pt idx="177023">
                  <c:v>48.823876142310901</c:v>
                </c:pt>
                <c:pt idx="177024">
                  <c:v>48.823976183601097</c:v>
                </c:pt>
                <c:pt idx="177025">
                  <c:v>48.824076224571101</c:v>
                </c:pt>
                <c:pt idx="177026">
                  <c:v>48.8241762652208</c:v>
                </c:pt>
                <c:pt idx="177027">
                  <c:v>48.824276305550299</c:v>
                </c:pt>
                <c:pt idx="177028">
                  <c:v>48.8243763455596</c:v>
                </c:pt>
                <c:pt idx="177029">
                  <c:v>48.824476385248701</c:v>
                </c:pt>
                <c:pt idx="177030">
                  <c:v>48.824576424617497</c:v>
                </c:pt>
                <c:pt idx="177031">
                  <c:v>48.824676463666201</c:v>
                </c:pt>
                <c:pt idx="177032">
                  <c:v>48.824776502394599</c:v>
                </c:pt>
                <c:pt idx="177033">
                  <c:v>48.824876540802798</c:v>
                </c:pt>
                <c:pt idx="177034">
                  <c:v>48.824976578890798</c:v>
                </c:pt>
                <c:pt idx="177035">
                  <c:v>48.825076616658599</c:v>
                </c:pt>
                <c:pt idx="177036">
                  <c:v>48.825176654106201</c:v>
                </c:pt>
                <c:pt idx="177037">
                  <c:v>48.825276691233498</c:v>
                </c:pt>
                <c:pt idx="177038">
                  <c:v>48.825376728040702</c:v>
                </c:pt>
                <c:pt idx="177039">
                  <c:v>48.8254767645276</c:v>
                </c:pt>
                <c:pt idx="177040">
                  <c:v>48.8255768006943</c:v>
                </c:pt>
                <c:pt idx="177041">
                  <c:v>48.8256768365409</c:v>
                </c:pt>
                <c:pt idx="177042">
                  <c:v>48.825776872067202</c:v>
                </c:pt>
                <c:pt idx="177043">
                  <c:v>48.825876907273297</c:v>
                </c:pt>
                <c:pt idx="177044">
                  <c:v>48.825976942159201</c:v>
                </c:pt>
                <c:pt idx="177045">
                  <c:v>48.826076976724899</c:v>
                </c:pt>
                <c:pt idx="177046">
                  <c:v>48.826177010970397</c:v>
                </c:pt>
                <c:pt idx="177047">
                  <c:v>48.826277044895697</c:v>
                </c:pt>
                <c:pt idx="177048">
                  <c:v>48.826377078500798</c:v>
                </c:pt>
                <c:pt idx="177049">
                  <c:v>48.826477111785699</c:v>
                </c:pt>
                <c:pt idx="177050">
                  <c:v>48.826577144750402</c:v>
                </c:pt>
                <c:pt idx="177051">
                  <c:v>48.826677177394899</c:v>
                </c:pt>
                <c:pt idx="177052">
                  <c:v>48.826777209719303</c:v>
                </c:pt>
                <c:pt idx="177053">
                  <c:v>48.826877241723402</c:v>
                </c:pt>
                <c:pt idx="177054">
                  <c:v>48.826977273407302</c:v>
                </c:pt>
                <c:pt idx="177055">
                  <c:v>48.827077304771102</c:v>
                </c:pt>
                <c:pt idx="177056">
                  <c:v>48.827177335814604</c:v>
                </c:pt>
                <c:pt idx="177057">
                  <c:v>48.827277366537999</c:v>
                </c:pt>
                <c:pt idx="177058">
                  <c:v>48.827377396941102</c:v>
                </c:pt>
                <c:pt idx="177059">
                  <c:v>48.8274774270241</c:v>
                </c:pt>
                <c:pt idx="177060">
                  <c:v>48.827577456786898</c:v>
                </c:pt>
                <c:pt idx="177061">
                  <c:v>48.827677486229497</c:v>
                </c:pt>
                <c:pt idx="177062">
                  <c:v>48.827777515351897</c:v>
                </c:pt>
                <c:pt idx="177063">
                  <c:v>48.827877544154099</c:v>
                </c:pt>
                <c:pt idx="177064">
                  <c:v>48.8279775726362</c:v>
                </c:pt>
                <c:pt idx="177065">
                  <c:v>48.828077600798103</c:v>
                </c:pt>
                <c:pt idx="177066">
                  <c:v>48.8281776286397</c:v>
                </c:pt>
                <c:pt idx="177067">
                  <c:v>48.828277656161298</c:v>
                </c:pt>
                <c:pt idx="177068">
                  <c:v>48.828377683362604</c:v>
                </c:pt>
                <c:pt idx="177069">
                  <c:v>48.828477710243703</c:v>
                </c:pt>
                <c:pt idx="177070">
                  <c:v>48.828577736804696</c:v>
                </c:pt>
                <c:pt idx="177071">
                  <c:v>48.828677763045498</c:v>
                </c:pt>
                <c:pt idx="177072">
                  <c:v>48.8287777889661</c:v>
                </c:pt>
                <c:pt idx="177073">
                  <c:v>48.828877814566603</c:v>
                </c:pt>
                <c:pt idx="177074">
                  <c:v>48.8289778398468</c:v>
                </c:pt>
                <c:pt idx="177075">
                  <c:v>48.829077864806898</c:v>
                </c:pt>
                <c:pt idx="177076">
                  <c:v>48.829177889446903</c:v>
                </c:pt>
                <c:pt idx="177077">
                  <c:v>48.829277913766603</c:v>
                </c:pt>
                <c:pt idx="177078">
                  <c:v>48.829377937766203</c:v>
                </c:pt>
                <c:pt idx="177079">
                  <c:v>48.829477961445598</c:v>
                </c:pt>
                <c:pt idx="177080">
                  <c:v>48.829577984804899</c:v>
                </c:pt>
                <c:pt idx="177081">
                  <c:v>48.829678007844002</c:v>
                </c:pt>
                <c:pt idx="177082">
                  <c:v>48.829778030562899</c:v>
                </c:pt>
                <c:pt idx="177083">
                  <c:v>48.829878052961703</c:v>
                </c:pt>
                <c:pt idx="177084">
                  <c:v>48.829978075040302</c:v>
                </c:pt>
                <c:pt idx="177085">
                  <c:v>48.830078096798701</c:v>
                </c:pt>
                <c:pt idx="177086">
                  <c:v>48.830178118237001</c:v>
                </c:pt>
                <c:pt idx="177087">
                  <c:v>48.830278139355102</c:v>
                </c:pt>
                <c:pt idx="177088">
                  <c:v>48.830378160153103</c:v>
                </c:pt>
                <c:pt idx="177089">
                  <c:v>48.830478180630898</c:v>
                </c:pt>
                <c:pt idx="177090">
                  <c:v>48.830578200788501</c:v>
                </c:pt>
                <c:pt idx="177091">
                  <c:v>48.830678220625998</c:v>
                </c:pt>
                <c:pt idx="177092">
                  <c:v>48.830778240143303</c:v>
                </c:pt>
                <c:pt idx="177093">
                  <c:v>48.830878259340501</c:v>
                </c:pt>
                <c:pt idx="177094">
                  <c:v>48.830978278217501</c:v>
                </c:pt>
                <c:pt idx="177095">
                  <c:v>48.8310782967744</c:v>
                </c:pt>
                <c:pt idx="177096">
                  <c:v>48.831178315011201</c:v>
                </c:pt>
                <c:pt idx="177097">
                  <c:v>48.831278332927702</c:v>
                </c:pt>
                <c:pt idx="177098">
                  <c:v>48.831378350524197</c:v>
                </c:pt>
                <c:pt idx="177099">
                  <c:v>48.831478367800401</c:v>
                </c:pt>
                <c:pt idx="177100">
                  <c:v>48.831578384756597</c:v>
                </c:pt>
                <c:pt idx="177101">
                  <c:v>48.831678401392601</c:v>
                </c:pt>
                <c:pt idx="177102">
                  <c:v>48.831778417708399</c:v>
                </c:pt>
                <c:pt idx="177103">
                  <c:v>48.831878433704098</c:v>
                </c:pt>
                <c:pt idx="177104">
                  <c:v>48.831978449379697</c:v>
                </c:pt>
                <c:pt idx="177105">
                  <c:v>48.832078464735098</c:v>
                </c:pt>
                <c:pt idx="177106">
                  <c:v>48.832178479770398</c:v>
                </c:pt>
                <c:pt idx="177107">
                  <c:v>48.8322784944855</c:v>
                </c:pt>
                <c:pt idx="177108">
                  <c:v>48.832378508880502</c:v>
                </c:pt>
                <c:pt idx="177109">
                  <c:v>48.832478522955398</c:v>
                </c:pt>
                <c:pt idx="177110">
                  <c:v>48.832578536710102</c:v>
                </c:pt>
                <c:pt idx="177111">
                  <c:v>48.832678550144699</c:v>
                </c:pt>
                <c:pt idx="177112">
                  <c:v>48.832778563259097</c:v>
                </c:pt>
                <c:pt idx="177113">
                  <c:v>48.832878576053503</c:v>
                </c:pt>
                <c:pt idx="177114">
                  <c:v>48.832978588527602</c:v>
                </c:pt>
                <c:pt idx="177115">
                  <c:v>48.833078600681702</c:v>
                </c:pt>
                <c:pt idx="177116">
                  <c:v>48.833178612515603</c:v>
                </c:pt>
                <c:pt idx="177117">
                  <c:v>48.833278624029496</c:v>
                </c:pt>
                <c:pt idx="177118">
                  <c:v>48.833378635223099</c:v>
                </c:pt>
                <c:pt idx="177119">
                  <c:v>48.833478646096701</c:v>
                </c:pt>
                <c:pt idx="177120">
                  <c:v>48.833578656650097</c:v>
                </c:pt>
                <c:pt idx="177121">
                  <c:v>48.833678666883401</c:v>
                </c:pt>
                <c:pt idx="177122">
                  <c:v>48.833778676796598</c:v>
                </c:pt>
                <c:pt idx="177123">
                  <c:v>48.833878686389603</c:v>
                </c:pt>
                <c:pt idx="177124">
                  <c:v>48.833978695662502</c:v>
                </c:pt>
                <c:pt idx="177125">
                  <c:v>48.834078704615301</c:v>
                </c:pt>
                <c:pt idx="177126">
                  <c:v>48.834178713248001</c:v>
                </c:pt>
                <c:pt idx="177127">
                  <c:v>48.834278721560601</c:v>
                </c:pt>
                <c:pt idx="177128">
                  <c:v>48.834378729553102</c:v>
                </c:pt>
                <c:pt idx="177129">
                  <c:v>48.834478737225403</c:v>
                </c:pt>
                <c:pt idx="177130">
                  <c:v>48.834578744577598</c:v>
                </c:pt>
                <c:pt idx="177131">
                  <c:v>48.834678751609701</c:v>
                </c:pt>
                <c:pt idx="177132">
                  <c:v>48.834778758321697</c:v>
                </c:pt>
                <c:pt idx="177133">
                  <c:v>48.834878764713601</c:v>
                </c:pt>
                <c:pt idx="177134">
                  <c:v>48.834978770785398</c:v>
                </c:pt>
                <c:pt idx="177135">
                  <c:v>48.835078776537003</c:v>
                </c:pt>
                <c:pt idx="177136">
                  <c:v>48.835178781968601</c:v>
                </c:pt>
                <c:pt idx="177137">
                  <c:v>48.83527878708</c:v>
                </c:pt>
                <c:pt idx="177138">
                  <c:v>48.8353787918713</c:v>
                </c:pt>
                <c:pt idx="177139">
                  <c:v>48.8354787963425</c:v>
                </c:pt>
                <c:pt idx="177140">
                  <c:v>48.8355788004937</c:v>
                </c:pt>
                <c:pt idx="177141">
                  <c:v>48.835678804324701</c:v>
                </c:pt>
                <c:pt idx="177142">
                  <c:v>48.835778807835602</c:v>
                </c:pt>
                <c:pt idx="177143">
                  <c:v>48.835878811026397</c:v>
                </c:pt>
                <c:pt idx="177144">
                  <c:v>48.8359788138971</c:v>
                </c:pt>
                <c:pt idx="177145">
                  <c:v>48.836078816447703</c:v>
                </c:pt>
                <c:pt idx="177146">
                  <c:v>48.836178818678199</c:v>
                </c:pt>
                <c:pt idx="177147">
                  <c:v>48.836278820588603</c:v>
                </c:pt>
                <c:pt idx="177148">
                  <c:v>48.836378822178901</c:v>
                </c:pt>
                <c:pt idx="177149">
                  <c:v>48.836478823449198</c:v>
                </c:pt>
                <c:pt idx="177150">
                  <c:v>48.836578824399297</c:v>
                </c:pt>
                <c:pt idx="177151">
                  <c:v>48.836678825029303</c:v>
                </c:pt>
                <c:pt idx="177152">
                  <c:v>48.836778825339202</c:v>
                </c:pt>
                <c:pt idx="177153">
                  <c:v>48.836878825329102</c:v>
                </c:pt>
                <c:pt idx="177154">
                  <c:v>48.836978824998802</c:v>
                </c:pt>
                <c:pt idx="177155">
                  <c:v>48.837078824348502</c:v>
                </c:pt>
                <c:pt idx="177156">
                  <c:v>48.837178823378103</c:v>
                </c:pt>
                <c:pt idx="177157">
                  <c:v>48.837278822087598</c:v>
                </c:pt>
                <c:pt idx="177158">
                  <c:v>48.837378820476999</c:v>
                </c:pt>
                <c:pt idx="177159">
                  <c:v>48.837478818546302</c:v>
                </c:pt>
                <c:pt idx="177160">
                  <c:v>48.837578816295498</c:v>
                </c:pt>
                <c:pt idx="177161">
                  <c:v>48.837678813724601</c:v>
                </c:pt>
                <c:pt idx="177162">
                  <c:v>48.837778810833697</c:v>
                </c:pt>
                <c:pt idx="177163">
                  <c:v>48.837878807622701</c:v>
                </c:pt>
                <c:pt idx="177164">
                  <c:v>48.837978804091598</c:v>
                </c:pt>
                <c:pt idx="177165">
                  <c:v>48.838078800240403</c:v>
                </c:pt>
                <c:pt idx="177166">
                  <c:v>48.838178796069101</c:v>
                </c:pt>
                <c:pt idx="177167">
                  <c:v>48.8382787915778</c:v>
                </c:pt>
                <c:pt idx="177168">
                  <c:v>48.838378786766398</c:v>
                </c:pt>
                <c:pt idx="177169">
                  <c:v>48.838478781634898</c:v>
                </c:pt>
                <c:pt idx="177170">
                  <c:v>48.838578776183297</c:v>
                </c:pt>
                <c:pt idx="177171">
                  <c:v>48.838678770411697</c:v>
                </c:pt>
                <c:pt idx="177172">
                  <c:v>48.838778764319997</c:v>
                </c:pt>
                <c:pt idx="177173">
                  <c:v>48.838878757908198</c:v>
                </c:pt>
                <c:pt idx="177174">
                  <c:v>48.838978751176299</c:v>
                </c:pt>
                <c:pt idx="177175">
                  <c:v>48.8390787441244</c:v>
                </c:pt>
                <c:pt idx="177176">
                  <c:v>48.839178736752402</c:v>
                </c:pt>
                <c:pt idx="177177">
                  <c:v>48.839278729060297</c:v>
                </c:pt>
                <c:pt idx="177178">
                  <c:v>48.839378721048199</c:v>
                </c:pt>
                <c:pt idx="177179">
                  <c:v>48.839478712716001</c:v>
                </c:pt>
                <c:pt idx="177180">
                  <c:v>48.839578704063797</c:v>
                </c:pt>
                <c:pt idx="177181">
                  <c:v>48.839678695091401</c:v>
                </c:pt>
                <c:pt idx="177182">
                  <c:v>48.839778685799097</c:v>
                </c:pt>
                <c:pt idx="177183">
                  <c:v>48.839878676186601</c:v>
                </c:pt>
                <c:pt idx="177184">
                  <c:v>48.839978666254098</c:v>
                </c:pt>
                <c:pt idx="177185">
                  <c:v>48.840078656001502</c:v>
                </c:pt>
                <c:pt idx="177186">
                  <c:v>48.8401786454289</c:v>
                </c:pt>
                <c:pt idx="177187">
                  <c:v>48.840278634536197</c:v>
                </c:pt>
                <c:pt idx="177188">
                  <c:v>48.840378623323502</c:v>
                </c:pt>
                <c:pt idx="177189">
                  <c:v>48.840478611790701</c:v>
                </c:pt>
                <c:pt idx="177190">
                  <c:v>48.840578599937899</c:v>
                </c:pt>
                <c:pt idx="177191">
                  <c:v>48.840678587764998</c:v>
                </c:pt>
                <c:pt idx="177192">
                  <c:v>48.840778575271997</c:v>
                </c:pt>
                <c:pt idx="177193">
                  <c:v>48.840878562458997</c:v>
                </c:pt>
                <c:pt idx="177194">
                  <c:v>48.840978549326003</c:v>
                </c:pt>
                <c:pt idx="177195">
                  <c:v>48.841078535872903</c:v>
                </c:pt>
                <c:pt idx="177196">
                  <c:v>48.841178522099703</c:v>
                </c:pt>
                <c:pt idx="177197">
                  <c:v>48.841278508006504</c:v>
                </c:pt>
                <c:pt idx="177198">
                  <c:v>48.841378493593297</c:v>
                </c:pt>
                <c:pt idx="177199">
                  <c:v>48.841478478859997</c:v>
                </c:pt>
                <c:pt idx="177200">
                  <c:v>48.841578463806698</c:v>
                </c:pt>
                <c:pt idx="177201">
                  <c:v>48.841678448433299</c:v>
                </c:pt>
                <c:pt idx="177202">
                  <c:v>48.8417784327399</c:v>
                </c:pt>
                <c:pt idx="177203">
                  <c:v>48.841878416726402</c:v>
                </c:pt>
                <c:pt idx="177204">
                  <c:v>48.841978400392897</c:v>
                </c:pt>
                <c:pt idx="177205">
                  <c:v>48.842078383739398</c:v>
                </c:pt>
                <c:pt idx="177206">
                  <c:v>48.8421783667658</c:v>
                </c:pt>
                <c:pt idx="177207">
                  <c:v>48.842278349472203</c:v>
                </c:pt>
                <c:pt idx="177208">
                  <c:v>48.842378331858598</c:v>
                </c:pt>
                <c:pt idx="177209">
                  <c:v>48.8424783139249</c:v>
                </c:pt>
                <c:pt idx="177210">
                  <c:v>48.842578295671203</c:v>
                </c:pt>
                <c:pt idx="177211">
                  <c:v>48.842678277097399</c:v>
                </c:pt>
                <c:pt idx="177212">
                  <c:v>48.842778258203602</c:v>
                </c:pt>
                <c:pt idx="177213">
                  <c:v>48.842878238989798</c:v>
                </c:pt>
                <c:pt idx="177214">
                  <c:v>48.842978219456</c:v>
                </c:pt>
                <c:pt idx="177215">
                  <c:v>48.843078199602097</c:v>
                </c:pt>
                <c:pt idx="177216">
                  <c:v>48.8431781794282</c:v>
                </c:pt>
                <c:pt idx="177217">
                  <c:v>48.843278158934297</c:v>
                </c:pt>
                <c:pt idx="177218">
                  <c:v>48.8433781381204</c:v>
                </c:pt>
                <c:pt idx="177219">
                  <c:v>48.843478116986397</c:v>
                </c:pt>
                <c:pt idx="177220">
                  <c:v>48.843578095532401</c:v>
                </c:pt>
                <c:pt idx="177221">
                  <c:v>48.843678073758397</c:v>
                </c:pt>
                <c:pt idx="177222">
                  <c:v>48.843778051664302</c:v>
                </c:pt>
                <c:pt idx="177223">
                  <c:v>48.843878029250298</c:v>
                </c:pt>
                <c:pt idx="177224">
                  <c:v>48.843978006516203</c:v>
                </c:pt>
                <c:pt idx="177225">
                  <c:v>48.8440779834621</c:v>
                </c:pt>
                <c:pt idx="177226">
                  <c:v>48.844177960087997</c:v>
                </c:pt>
                <c:pt idx="177227">
                  <c:v>48.844277936393901</c:v>
                </c:pt>
                <c:pt idx="177228">
                  <c:v>48.844377912379699</c:v>
                </c:pt>
                <c:pt idx="177229">
                  <c:v>48.844477888045603</c:v>
                </c:pt>
                <c:pt idx="177230">
                  <c:v>48.8445778633914</c:v>
                </c:pt>
                <c:pt idx="177231">
                  <c:v>48.844677838417198</c:v>
                </c:pt>
                <c:pt idx="177232">
                  <c:v>48.844777813123002</c:v>
                </c:pt>
                <c:pt idx="177233">
                  <c:v>48.8448777875088</c:v>
                </c:pt>
                <c:pt idx="177234">
                  <c:v>48.844977761574597</c:v>
                </c:pt>
                <c:pt idx="177235">
                  <c:v>48.845077735320402</c:v>
                </c:pt>
                <c:pt idx="177236">
                  <c:v>48.8451777087461</c:v>
                </c:pt>
                <c:pt idx="177237">
                  <c:v>48.845277681851897</c:v>
                </c:pt>
                <c:pt idx="177238">
                  <c:v>48.845377654637701</c:v>
                </c:pt>
                <c:pt idx="177239">
                  <c:v>48.845477627103399</c:v>
                </c:pt>
                <c:pt idx="177240">
                  <c:v>48.845577599249197</c:v>
                </c:pt>
                <c:pt idx="177241">
                  <c:v>48.845677571074901</c:v>
                </c:pt>
                <c:pt idx="177242">
                  <c:v>48.845777542580699</c:v>
                </c:pt>
                <c:pt idx="177243">
                  <c:v>48.845877513766403</c:v>
                </c:pt>
                <c:pt idx="177244">
                  <c:v>48.845977484632201</c:v>
                </c:pt>
                <c:pt idx="177245">
                  <c:v>48.846077455177898</c:v>
                </c:pt>
                <c:pt idx="177246">
                  <c:v>48.846177425403702</c:v>
                </c:pt>
                <c:pt idx="177247">
                  <c:v>48.8462773953094</c:v>
                </c:pt>
                <c:pt idx="177248">
                  <c:v>48.846377364895197</c:v>
                </c:pt>
                <c:pt idx="177249">
                  <c:v>48.846477334161001</c:v>
                </c:pt>
                <c:pt idx="177250">
                  <c:v>48.846577303106798</c:v>
                </c:pt>
                <c:pt idx="177251">
                  <c:v>48.846677271732503</c:v>
                </c:pt>
                <c:pt idx="177252">
                  <c:v>48.8467772400383</c:v>
                </c:pt>
                <c:pt idx="177253">
                  <c:v>48.846877208024203</c:v>
                </c:pt>
                <c:pt idx="177254">
                  <c:v>48.84697717569</c:v>
                </c:pt>
                <c:pt idx="177255">
                  <c:v>48.847077143035797</c:v>
                </c:pt>
                <c:pt idx="177256">
                  <c:v>48.847177110061601</c:v>
                </c:pt>
                <c:pt idx="177257">
                  <c:v>48.847277076767497</c:v>
                </c:pt>
                <c:pt idx="177258">
                  <c:v>48.847377043153401</c:v>
                </c:pt>
                <c:pt idx="177259">
                  <c:v>48.847477009219297</c:v>
                </c:pt>
                <c:pt idx="177260">
                  <c:v>48.8475769749652</c:v>
                </c:pt>
                <c:pt idx="177261">
                  <c:v>48.847676940391104</c:v>
                </c:pt>
                <c:pt idx="177262">
                  <c:v>48.847776905497099</c:v>
                </c:pt>
                <c:pt idx="177263">
                  <c:v>48.847876870283002</c:v>
                </c:pt>
                <c:pt idx="177264">
                  <c:v>48.847976834748998</c:v>
                </c:pt>
                <c:pt idx="177265">
                  <c:v>48.848076798895001</c:v>
                </c:pt>
                <c:pt idx="177266">
                  <c:v>48.848176762721103</c:v>
                </c:pt>
                <c:pt idx="177267">
                  <c:v>48.848276726227098</c:v>
                </c:pt>
                <c:pt idx="177268">
                  <c:v>48.8483766894132</c:v>
                </c:pt>
                <c:pt idx="177269">
                  <c:v>48.848476652279302</c:v>
                </c:pt>
                <c:pt idx="177270">
                  <c:v>48.848576614825397</c:v>
                </c:pt>
                <c:pt idx="177271">
                  <c:v>48.848676577051599</c:v>
                </c:pt>
                <c:pt idx="177272">
                  <c:v>48.8487765389578</c:v>
                </c:pt>
                <c:pt idx="177273">
                  <c:v>48.848876500544002</c:v>
                </c:pt>
                <c:pt idx="177274">
                  <c:v>48.848976461810302</c:v>
                </c:pt>
                <c:pt idx="177275">
                  <c:v>48.849076422756603</c:v>
                </c:pt>
                <c:pt idx="177276">
                  <c:v>48.849176383382897</c:v>
                </c:pt>
                <c:pt idx="177277">
                  <c:v>48.849276343689297</c:v>
                </c:pt>
                <c:pt idx="177278">
                  <c:v>48.849376303675697</c:v>
                </c:pt>
                <c:pt idx="177279">
                  <c:v>48.849476263342098</c:v>
                </c:pt>
                <c:pt idx="177280">
                  <c:v>48.849576222688597</c:v>
                </c:pt>
                <c:pt idx="177281">
                  <c:v>48.849676181715097</c:v>
                </c:pt>
                <c:pt idx="177282">
                  <c:v>48.849776140421703</c:v>
                </c:pt>
                <c:pt idx="177283">
                  <c:v>48.849876098808302</c:v>
                </c:pt>
                <c:pt idx="177284">
                  <c:v>48.849976056874901</c:v>
                </c:pt>
                <c:pt idx="177285">
                  <c:v>48.8500760146216</c:v>
                </c:pt>
                <c:pt idx="177286">
                  <c:v>48.850175972048298</c:v>
                </c:pt>
                <c:pt idx="177287">
                  <c:v>48.850275929155103</c:v>
                </c:pt>
                <c:pt idx="177288">
                  <c:v>48.850375885941901</c:v>
                </c:pt>
                <c:pt idx="177289">
                  <c:v>48.850475842408699</c:v>
                </c:pt>
                <c:pt idx="177290">
                  <c:v>48.850575798555703</c:v>
                </c:pt>
                <c:pt idx="177291">
                  <c:v>48.8506757543826</c:v>
                </c:pt>
                <c:pt idx="177292">
                  <c:v>48.850775709889596</c:v>
                </c:pt>
                <c:pt idx="177293">
                  <c:v>48.8508756650767</c:v>
                </c:pt>
                <c:pt idx="177294">
                  <c:v>48.850975619943803</c:v>
                </c:pt>
                <c:pt idx="177295">
                  <c:v>48.851075574490999</c:v>
                </c:pt>
                <c:pt idx="177296">
                  <c:v>48.851175528718201</c:v>
                </c:pt>
                <c:pt idx="177297">
                  <c:v>48.851275482625503</c:v>
                </c:pt>
                <c:pt idx="177298">
                  <c:v>48.851375436212798</c:v>
                </c:pt>
                <c:pt idx="177299">
                  <c:v>48.8514753894802</c:v>
                </c:pt>
                <c:pt idx="177300">
                  <c:v>48.851575342427601</c:v>
                </c:pt>
                <c:pt idx="177301">
                  <c:v>48.851675295055102</c:v>
                </c:pt>
                <c:pt idx="177302">
                  <c:v>48.851775247362703</c:v>
                </c:pt>
                <c:pt idx="177303">
                  <c:v>48.851875199350303</c:v>
                </c:pt>
                <c:pt idx="177304">
                  <c:v>48.851975151018003</c:v>
                </c:pt>
                <c:pt idx="177305">
                  <c:v>48.852075102365802</c:v>
                </c:pt>
                <c:pt idx="177306">
                  <c:v>48.852175053393601</c:v>
                </c:pt>
                <c:pt idx="177307">
                  <c:v>48.8522750041015</c:v>
                </c:pt>
                <c:pt idx="177308">
                  <c:v>48.852374954489498</c:v>
                </c:pt>
                <c:pt idx="177309">
                  <c:v>48.852474904557504</c:v>
                </c:pt>
                <c:pt idx="177310">
                  <c:v>48.852574854305601</c:v>
                </c:pt>
                <c:pt idx="177311">
                  <c:v>48.852674803733699</c:v>
                </c:pt>
                <c:pt idx="177312">
                  <c:v>48.852774752842002</c:v>
                </c:pt>
                <c:pt idx="177313">
                  <c:v>48.852874701630299</c:v>
                </c:pt>
                <c:pt idx="177314">
                  <c:v>48.852974650098602</c:v>
                </c:pt>
                <c:pt idx="177315">
                  <c:v>48.853074598247098</c:v>
                </c:pt>
                <c:pt idx="177316">
                  <c:v>48.8531745460756</c:v>
                </c:pt>
                <c:pt idx="177317">
                  <c:v>48.853274493584202</c:v>
                </c:pt>
                <c:pt idx="177318">
                  <c:v>48.853374440772903</c:v>
                </c:pt>
                <c:pt idx="177319">
                  <c:v>48.853474387641697</c:v>
                </c:pt>
                <c:pt idx="177320">
                  <c:v>48.853574334190498</c:v>
                </c:pt>
                <c:pt idx="177321">
                  <c:v>48.853674280419398</c:v>
                </c:pt>
                <c:pt idx="177322">
                  <c:v>48.853774226328397</c:v>
                </c:pt>
                <c:pt idx="177323">
                  <c:v>48.853874171917496</c:v>
                </c:pt>
                <c:pt idx="177324">
                  <c:v>48.853974117186603</c:v>
                </c:pt>
                <c:pt idx="177325">
                  <c:v>48.854074062135901</c:v>
                </c:pt>
                <c:pt idx="177326">
                  <c:v>48.854174006765199</c:v>
                </c:pt>
                <c:pt idx="177327">
                  <c:v>48.854273951074603</c:v>
                </c:pt>
                <c:pt idx="177328">
                  <c:v>48.8543738950641</c:v>
                </c:pt>
                <c:pt idx="177329">
                  <c:v>48.854473838733703</c:v>
                </c:pt>
                <c:pt idx="177330">
                  <c:v>48.854573782083399</c:v>
                </c:pt>
                <c:pt idx="177331">
                  <c:v>48.854673725113201</c:v>
                </c:pt>
                <c:pt idx="177332">
                  <c:v>48.854773667822997</c:v>
                </c:pt>
                <c:pt idx="177333">
                  <c:v>48.854873610212998</c:v>
                </c:pt>
                <c:pt idx="177334">
                  <c:v>48.854973552282999</c:v>
                </c:pt>
                <c:pt idx="177335">
                  <c:v>48.855073494033199</c:v>
                </c:pt>
                <c:pt idx="177336">
                  <c:v>48.855173435463399</c:v>
                </c:pt>
                <c:pt idx="177337">
                  <c:v>48.855273376573699</c:v>
                </c:pt>
                <c:pt idx="177338">
                  <c:v>48.855373317364197</c:v>
                </c:pt>
                <c:pt idx="177339">
                  <c:v>48.855473257834703</c:v>
                </c:pt>
                <c:pt idx="177340">
                  <c:v>48.855573197985301</c:v>
                </c:pt>
                <c:pt idx="177341">
                  <c:v>48.855673137816098</c:v>
                </c:pt>
                <c:pt idx="177342">
                  <c:v>48.855773077326901</c:v>
                </c:pt>
                <c:pt idx="177343">
                  <c:v>48.855873016517798</c:v>
                </c:pt>
                <c:pt idx="177344">
                  <c:v>48.8559729553889</c:v>
                </c:pt>
                <c:pt idx="177345">
                  <c:v>48.856072893940002</c:v>
                </c:pt>
                <c:pt idx="177346">
                  <c:v>48.856172832171303</c:v>
                </c:pt>
                <c:pt idx="177347">
                  <c:v>48.856272770082597</c:v>
                </c:pt>
                <c:pt idx="177348">
                  <c:v>48.856372707674097</c:v>
                </c:pt>
                <c:pt idx="177349">
                  <c:v>48.856472644945597</c:v>
                </c:pt>
                <c:pt idx="177350">
                  <c:v>48.856572581897296</c:v>
                </c:pt>
                <c:pt idx="177351">
                  <c:v>48.856672518529102</c:v>
                </c:pt>
                <c:pt idx="177352">
                  <c:v>48.856772454841</c:v>
                </c:pt>
                <c:pt idx="177353">
                  <c:v>48.856872390832997</c:v>
                </c:pt>
                <c:pt idx="177354">
                  <c:v>48.856972326505101</c:v>
                </c:pt>
                <c:pt idx="177355">
                  <c:v>48.857072261857397</c:v>
                </c:pt>
                <c:pt idx="177356">
                  <c:v>48.857172196889799</c:v>
                </c:pt>
                <c:pt idx="177357">
                  <c:v>48.857272131602201</c:v>
                </c:pt>
                <c:pt idx="177358">
                  <c:v>48.857372065994802</c:v>
                </c:pt>
                <c:pt idx="177359">
                  <c:v>48.857472000067503</c:v>
                </c:pt>
                <c:pt idx="177360">
                  <c:v>48.857571933820402</c:v>
                </c:pt>
                <c:pt idx="177361">
                  <c:v>48.857671867253302</c:v>
                </c:pt>
                <c:pt idx="177362">
                  <c:v>48.8577718003664</c:v>
                </c:pt>
                <c:pt idx="177363">
                  <c:v>48.857871733159598</c:v>
                </c:pt>
                <c:pt idx="177364">
                  <c:v>48.857971665632903</c:v>
                </c:pt>
                <c:pt idx="177365">
                  <c:v>48.858071597786399</c:v>
                </c:pt>
                <c:pt idx="177366">
                  <c:v>48.858171529619902</c:v>
                </c:pt>
                <c:pt idx="177367">
                  <c:v>48.858271461133597</c:v>
                </c:pt>
                <c:pt idx="177368">
                  <c:v>48.858371392327498</c:v>
                </c:pt>
                <c:pt idx="177369">
                  <c:v>48.8584713232014</c:v>
                </c:pt>
                <c:pt idx="177370">
                  <c:v>48.8585712537555</c:v>
                </c:pt>
                <c:pt idx="177371">
                  <c:v>48.858671183989699</c:v>
                </c:pt>
                <c:pt idx="177372">
                  <c:v>48.858771113904098</c:v>
                </c:pt>
                <c:pt idx="177373">
                  <c:v>48.858871043498603</c:v>
                </c:pt>
                <c:pt idx="177374">
                  <c:v>48.8589709727732</c:v>
                </c:pt>
                <c:pt idx="177375">
                  <c:v>48.859070901728003</c:v>
                </c:pt>
                <c:pt idx="177376">
                  <c:v>48.8591708303628</c:v>
                </c:pt>
                <c:pt idx="177377">
                  <c:v>48.859270758677901</c:v>
                </c:pt>
                <c:pt idx="177378">
                  <c:v>48.859370686673003</c:v>
                </c:pt>
                <c:pt idx="177379">
                  <c:v>48.859470614348297</c:v>
                </c:pt>
                <c:pt idx="177380">
                  <c:v>48.859570541703803</c:v>
                </c:pt>
                <c:pt idx="177381">
                  <c:v>48.859670468739402</c:v>
                </c:pt>
                <c:pt idx="177382">
                  <c:v>48.859770395455101</c:v>
                </c:pt>
                <c:pt idx="177383">
                  <c:v>48.859870321850998</c:v>
                </c:pt>
                <c:pt idx="177384">
                  <c:v>48.859970247927002</c:v>
                </c:pt>
                <c:pt idx="177385">
                  <c:v>48.860070173683198</c:v>
                </c:pt>
                <c:pt idx="177386">
                  <c:v>48.8601700991195</c:v>
                </c:pt>
                <c:pt idx="177387">
                  <c:v>48.860270024235902</c:v>
                </c:pt>
                <c:pt idx="177388">
                  <c:v>48.860369949032503</c:v>
                </c:pt>
                <c:pt idx="177389">
                  <c:v>48.860469873509302</c:v>
                </c:pt>
                <c:pt idx="177390">
                  <c:v>48.860569797666201</c:v>
                </c:pt>
                <c:pt idx="177391">
                  <c:v>48.860669721503299</c:v>
                </c:pt>
                <c:pt idx="177392">
                  <c:v>48.860769645020497</c:v>
                </c:pt>
                <c:pt idx="177393">
                  <c:v>48.860869568217801</c:v>
                </c:pt>
                <c:pt idx="177394">
                  <c:v>48.860969491095403</c:v>
                </c:pt>
                <c:pt idx="177395">
                  <c:v>48.861069413652999</c:v>
                </c:pt>
                <c:pt idx="177396">
                  <c:v>48.861169335890899</c:v>
                </c:pt>
                <c:pt idx="177397">
                  <c:v>48.8612692578088</c:v>
                </c:pt>
                <c:pt idx="177398">
                  <c:v>48.861369179406999</c:v>
                </c:pt>
                <c:pt idx="177399">
                  <c:v>48.861469100685298</c:v>
                </c:pt>
                <c:pt idx="177400">
                  <c:v>48.861569021643803</c:v>
                </c:pt>
                <c:pt idx="177401">
                  <c:v>48.8616689422824</c:v>
                </c:pt>
                <c:pt idx="177402">
                  <c:v>48.861768862601203</c:v>
                </c:pt>
                <c:pt idx="177403">
                  <c:v>48.861868782600197</c:v>
                </c:pt>
                <c:pt idx="177404">
                  <c:v>48.861968702279299</c:v>
                </c:pt>
                <c:pt idx="177405">
                  <c:v>48.862068621638599</c:v>
                </c:pt>
                <c:pt idx="177406">
                  <c:v>48.862168540677999</c:v>
                </c:pt>
                <c:pt idx="177407">
                  <c:v>48.862268459397697</c:v>
                </c:pt>
                <c:pt idx="177408">
                  <c:v>48.862368377797502</c:v>
                </c:pt>
                <c:pt idx="177409">
                  <c:v>48.862468295877399</c:v>
                </c:pt>
                <c:pt idx="177410">
                  <c:v>48.862568213637601</c:v>
                </c:pt>
                <c:pt idx="177411">
                  <c:v>48.862668131077903</c:v>
                </c:pt>
                <c:pt idx="177412">
                  <c:v>48.862768048198298</c:v>
                </c:pt>
                <c:pt idx="177413">
                  <c:v>48.862867964998998</c:v>
                </c:pt>
                <c:pt idx="177414">
                  <c:v>48.862967881479797</c:v>
                </c:pt>
                <c:pt idx="177415">
                  <c:v>48.863067797640802</c:v>
                </c:pt>
                <c:pt idx="177416">
                  <c:v>48.863167713481999</c:v>
                </c:pt>
                <c:pt idx="177417">
                  <c:v>48.863267629003403</c:v>
                </c:pt>
                <c:pt idx="177418">
                  <c:v>48.863367544204898</c:v>
                </c:pt>
                <c:pt idx="177419">
                  <c:v>48.8634674590866</c:v>
                </c:pt>
                <c:pt idx="177420">
                  <c:v>48.8635673736485</c:v>
                </c:pt>
                <c:pt idx="177421">
                  <c:v>48.8636672878906</c:v>
                </c:pt>
                <c:pt idx="177422">
                  <c:v>48.863767201812898</c:v>
                </c:pt>
                <c:pt idx="177423">
                  <c:v>48.863867115415303</c:v>
                </c:pt>
                <c:pt idx="177424">
                  <c:v>48.863967028697999</c:v>
                </c:pt>
                <c:pt idx="177425">
                  <c:v>48.864066941660802</c:v>
                </c:pt>
                <c:pt idx="177426">
                  <c:v>48.864166854303797</c:v>
                </c:pt>
                <c:pt idx="177427">
                  <c:v>48.864266766626997</c:v>
                </c:pt>
                <c:pt idx="177428">
                  <c:v>48.864366678630397</c:v>
                </c:pt>
                <c:pt idx="177429">
                  <c:v>48.864466590314002</c:v>
                </c:pt>
                <c:pt idx="177430">
                  <c:v>48.8645665016778</c:v>
                </c:pt>
                <c:pt idx="177431">
                  <c:v>48.864666412721697</c:v>
                </c:pt>
                <c:pt idx="177432">
                  <c:v>48.864766323445899</c:v>
                </c:pt>
                <c:pt idx="177433">
                  <c:v>48.864866233850201</c:v>
                </c:pt>
                <c:pt idx="177434">
                  <c:v>48.864966143934801</c:v>
                </c:pt>
                <c:pt idx="177435">
                  <c:v>48.865066053699501</c:v>
                </c:pt>
                <c:pt idx="177436">
                  <c:v>48.865165963144499</c:v>
                </c:pt>
                <c:pt idx="177437">
                  <c:v>48.865265872269603</c:v>
                </c:pt>
                <c:pt idx="177438">
                  <c:v>48.865365781074999</c:v>
                </c:pt>
                <c:pt idx="177439">
                  <c:v>48.865465689560502</c:v>
                </c:pt>
                <c:pt idx="177440">
                  <c:v>48.865565597726302</c:v>
                </c:pt>
                <c:pt idx="177441">
                  <c:v>48.865665505572203</c:v>
                </c:pt>
                <c:pt idx="177442">
                  <c:v>48.865765413098401</c:v>
                </c:pt>
                <c:pt idx="177443">
                  <c:v>48.8658653203047</c:v>
                </c:pt>
                <c:pt idx="177444">
                  <c:v>48.865965227191303</c:v>
                </c:pt>
                <c:pt idx="177445">
                  <c:v>48.866065133757999</c:v>
                </c:pt>
                <c:pt idx="177446">
                  <c:v>48.866165040005001</c:v>
                </c:pt>
                <c:pt idx="177447">
                  <c:v>48.866264945932201</c:v>
                </c:pt>
                <c:pt idx="177448">
                  <c:v>48.866364851539601</c:v>
                </c:pt>
                <c:pt idx="177449">
                  <c:v>48.866464756827199</c:v>
                </c:pt>
                <c:pt idx="177450">
                  <c:v>48.866564661795003</c:v>
                </c:pt>
                <c:pt idx="177451">
                  <c:v>48.866664566443099</c:v>
                </c:pt>
                <c:pt idx="177452">
                  <c:v>48.866764470771301</c:v>
                </c:pt>
                <c:pt idx="177453">
                  <c:v>48.866864374779801</c:v>
                </c:pt>
                <c:pt idx="177454">
                  <c:v>48.866964278468501</c:v>
                </c:pt>
                <c:pt idx="177455">
                  <c:v>48.8670641818373</c:v>
                </c:pt>
                <c:pt idx="177456">
                  <c:v>48.867164084886497</c:v>
                </c:pt>
                <c:pt idx="177457">
                  <c:v>48.8672639876158</c:v>
                </c:pt>
                <c:pt idx="177458">
                  <c:v>48.867363890025302</c:v>
                </c:pt>
                <c:pt idx="177459">
                  <c:v>48.867463792115103</c:v>
                </c:pt>
                <c:pt idx="177460">
                  <c:v>48.867563693885103</c:v>
                </c:pt>
                <c:pt idx="177461">
                  <c:v>48.867663595335301</c:v>
                </c:pt>
                <c:pt idx="177462">
                  <c:v>48.867763496465798</c:v>
                </c:pt>
                <c:pt idx="177463">
                  <c:v>48.867863397276402</c:v>
                </c:pt>
                <c:pt idx="177464">
                  <c:v>48.867963297767297</c:v>
                </c:pt>
                <c:pt idx="177465">
                  <c:v>48.868063197938497</c:v>
                </c:pt>
                <c:pt idx="177466">
                  <c:v>48.868163097789797</c:v>
                </c:pt>
                <c:pt idx="177467">
                  <c:v>48.868262997321402</c:v>
                </c:pt>
                <c:pt idx="177468">
                  <c:v>48.868362896533199</c:v>
                </c:pt>
                <c:pt idx="177469">
                  <c:v>48.868462795425302</c:v>
                </c:pt>
                <c:pt idx="177470">
                  <c:v>48.868562693997497</c:v>
                </c:pt>
                <c:pt idx="177471">
                  <c:v>48.868662592249997</c:v>
                </c:pt>
                <c:pt idx="177472">
                  <c:v>48.868762490182803</c:v>
                </c:pt>
                <c:pt idx="177473">
                  <c:v>48.868862387795801</c:v>
                </c:pt>
                <c:pt idx="177474">
                  <c:v>48.868962285088998</c:v>
                </c:pt>
                <c:pt idx="177475">
                  <c:v>48.8690621820624</c:v>
                </c:pt>
                <c:pt idx="177476">
                  <c:v>48.869162078716101</c:v>
                </c:pt>
                <c:pt idx="177477">
                  <c:v>48.869261975050101</c:v>
                </c:pt>
                <c:pt idx="177478">
                  <c:v>48.8693618710642</c:v>
                </c:pt>
                <c:pt idx="177479">
                  <c:v>48.869461766758697</c:v>
                </c:pt>
                <c:pt idx="177480">
                  <c:v>48.8695616621333</c:v>
                </c:pt>
                <c:pt idx="177481">
                  <c:v>48.869661557188202</c:v>
                </c:pt>
                <c:pt idx="177482">
                  <c:v>48.869761451923402</c:v>
                </c:pt>
                <c:pt idx="177483">
                  <c:v>48.869861346338702</c:v>
                </c:pt>
                <c:pt idx="177484">
                  <c:v>48.869961240434399</c:v>
                </c:pt>
                <c:pt idx="177485">
                  <c:v>48.870061134210303</c:v>
                </c:pt>
                <c:pt idx="177486">
                  <c:v>48.870161027666398</c:v>
                </c:pt>
                <c:pt idx="177487">
                  <c:v>48.870260920802799</c:v>
                </c:pt>
                <c:pt idx="177488">
                  <c:v>48.870360813619399</c:v>
                </c:pt>
                <c:pt idx="177489">
                  <c:v>48.870460706116297</c:v>
                </c:pt>
                <c:pt idx="177490">
                  <c:v>48.870560598293501</c:v>
                </c:pt>
                <c:pt idx="177491">
                  <c:v>48.870660490150897</c:v>
                </c:pt>
                <c:pt idx="177492">
                  <c:v>48.870760381688498</c:v>
                </c:pt>
                <c:pt idx="177493">
                  <c:v>48.870860272906398</c:v>
                </c:pt>
                <c:pt idx="177494">
                  <c:v>48.870960163804597</c:v>
                </c:pt>
                <c:pt idx="177495">
                  <c:v>48.871060054383001</c:v>
                </c:pt>
                <c:pt idx="177496">
                  <c:v>48.871159944641697</c:v>
                </c:pt>
                <c:pt idx="177497">
                  <c:v>48.871259834580599</c:v>
                </c:pt>
                <c:pt idx="177498">
                  <c:v>48.871359724199799</c:v>
                </c:pt>
                <c:pt idx="177499">
                  <c:v>48.871459613499297</c:v>
                </c:pt>
                <c:pt idx="177500">
                  <c:v>48.871559502479002</c:v>
                </c:pt>
                <c:pt idx="177501">
                  <c:v>48.871659391138998</c:v>
                </c:pt>
                <c:pt idx="177502">
                  <c:v>48.871759279479299</c:v>
                </c:pt>
                <c:pt idx="177503">
                  <c:v>48.8718591674998</c:v>
                </c:pt>
                <c:pt idx="177504">
                  <c:v>48.871959055200598</c:v>
                </c:pt>
                <c:pt idx="177505">
                  <c:v>48.872058942581603</c:v>
                </c:pt>
                <c:pt idx="177506">
                  <c:v>48.872158829642999</c:v>
                </c:pt>
                <c:pt idx="177507">
                  <c:v>48.8722587163846</c:v>
                </c:pt>
                <c:pt idx="177508">
                  <c:v>48.872358602806401</c:v>
                </c:pt>
                <c:pt idx="177509">
                  <c:v>48.872458488908599</c:v>
                </c:pt>
                <c:pt idx="177510">
                  <c:v>48.872558374691003</c:v>
                </c:pt>
                <c:pt idx="177511">
                  <c:v>48.872658260153699</c:v>
                </c:pt>
                <c:pt idx="177512">
                  <c:v>48.8727581452967</c:v>
                </c:pt>
                <c:pt idx="177513">
                  <c:v>48.8728580301199</c:v>
                </c:pt>
                <c:pt idx="177514">
                  <c:v>48.872957914623399</c:v>
                </c:pt>
                <c:pt idx="177515">
                  <c:v>48.873057798807203</c:v>
                </c:pt>
                <c:pt idx="177516">
                  <c:v>48.873157682671298</c:v>
                </c:pt>
                <c:pt idx="177517">
                  <c:v>48.873257566215699</c:v>
                </c:pt>
                <c:pt idx="177518">
                  <c:v>48.873357449440299</c:v>
                </c:pt>
                <c:pt idx="177519">
                  <c:v>48.873457332345197</c:v>
                </c:pt>
                <c:pt idx="177520">
                  <c:v>48.873557214930401</c:v>
                </c:pt>
                <c:pt idx="177521">
                  <c:v>48.873657097195903</c:v>
                </c:pt>
                <c:pt idx="177522">
                  <c:v>48.873756979141703</c:v>
                </c:pt>
                <c:pt idx="177523">
                  <c:v>48.873856860767802</c:v>
                </c:pt>
                <c:pt idx="177524">
                  <c:v>48.8739567420741</c:v>
                </c:pt>
                <c:pt idx="177525">
                  <c:v>48.874056623060802</c:v>
                </c:pt>
                <c:pt idx="177526">
                  <c:v>48.874156503727697</c:v>
                </c:pt>
                <c:pt idx="177527">
                  <c:v>48.874256384074897</c:v>
                </c:pt>
                <c:pt idx="177528">
                  <c:v>48.874356264102403</c:v>
                </c:pt>
                <c:pt idx="177529">
                  <c:v>48.8744561438102</c:v>
                </c:pt>
                <c:pt idx="177530">
                  <c:v>48.874556023198302</c:v>
                </c:pt>
                <c:pt idx="177531">
                  <c:v>48.874655902266703</c:v>
                </c:pt>
                <c:pt idx="177532">
                  <c:v>48.874755781015402</c:v>
                </c:pt>
                <c:pt idx="177533">
                  <c:v>48.8748556594444</c:v>
                </c:pt>
                <c:pt idx="177534">
                  <c:v>48.874955537553703</c:v>
                </c:pt>
                <c:pt idx="177535">
                  <c:v>48.875055415343297</c:v>
                </c:pt>
                <c:pt idx="177536">
                  <c:v>48.875155292813197</c:v>
                </c:pt>
                <c:pt idx="177537">
                  <c:v>48.875255169963403</c:v>
                </c:pt>
                <c:pt idx="177538">
                  <c:v>48.875355046793899</c:v>
                </c:pt>
                <c:pt idx="177539">
                  <c:v>48.875454923304702</c:v>
                </c:pt>
                <c:pt idx="177540">
                  <c:v>48.875554799495802</c:v>
                </c:pt>
                <c:pt idx="177541">
                  <c:v>48.875654675367201</c:v>
                </c:pt>
                <c:pt idx="177542">
                  <c:v>48.875754550918899</c:v>
                </c:pt>
                <c:pt idx="177543">
                  <c:v>48.875854426150902</c:v>
                </c:pt>
                <c:pt idx="177544">
                  <c:v>48.875954301063203</c:v>
                </c:pt>
                <c:pt idx="177545">
                  <c:v>48.876054175655803</c:v>
                </c:pt>
                <c:pt idx="177546">
                  <c:v>48.8761540499288</c:v>
                </c:pt>
                <c:pt idx="177547">
                  <c:v>48.876253923881997</c:v>
                </c:pt>
                <c:pt idx="177548">
                  <c:v>48.876353797515598</c:v>
                </c:pt>
                <c:pt idx="177549">
                  <c:v>48.876453670829498</c:v>
                </c:pt>
                <c:pt idx="177550">
                  <c:v>48.876553543823697</c:v>
                </c:pt>
                <c:pt idx="177551">
                  <c:v>48.8766534164982</c:v>
                </c:pt>
                <c:pt idx="177552">
                  <c:v>48.876753288853003</c:v>
                </c:pt>
                <c:pt idx="177553">
                  <c:v>48.876853160888203</c:v>
                </c:pt>
                <c:pt idx="177554">
                  <c:v>48.876953032603602</c:v>
                </c:pt>
                <c:pt idx="177555">
                  <c:v>48.877052903999399</c:v>
                </c:pt>
                <c:pt idx="177556">
                  <c:v>48.877152775075501</c:v>
                </c:pt>
                <c:pt idx="177557">
                  <c:v>48.877252645831902</c:v>
                </c:pt>
                <c:pt idx="177558">
                  <c:v>48.877352516268701</c:v>
                </c:pt>
                <c:pt idx="177559">
                  <c:v>48.877452386385798</c:v>
                </c:pt>
                <c:pt idx="177560">
                  <c:v>48.877552256183201</c:v>
                </c:pt>
                <c:pt idx="177561">
                  <c:v>48.877652125660902</c:v>
                </c:pt>
                <c:pt idx="177562">
                  <c:v>48.877751994818901</c:v>
                </c:pt>
                <c:pt idx="177563">
                  <c:v>48.877851863657298</c:v>
                </c:pt>
                <c:pt idx="177564">
                  <c:v>48.877951732176001</c:v>
                </c:pt>
                <c:pt idx="177565">
                  <c:v>48.878051600375002</c:v>
                </c:pt>
                <c:pt idx="177566">
                  <c:v>48.878151468254401</c:v>
                </c:pt>
                <c:pt idx="177567">
                  <c:v>48.878251335814099</c:v>
                </c:pt>
                <c:pt idx="177568">
                  <c:v>48.878351203054102</c:v>
                </c:pt>
                <c:pt idx="177569">
                  <c:v>48.878451069974503</c:v>
                </c:pt>
                <c:pt idx="177570">
                  <c:v>48.878550936575202</c:v>
                </c:pt>
                <c:pt idx="177571">
                  <c:v>48.8786508028562</c:v>
                </c:pt>
                <c:pt idx="177572">
                  <c:v>48.878750668817602</c:v>
                </c:pt>
                <c:pt idx="177573">
                  <c:v>48.878850534459303</c:v>
                </c:pt>
                <c:pt idx="177574">
                  <c:v>48.878950399781402</c:v>
                </c:pt>
                <c:pt idx="177575">
                  <c:v>48.8790502647837</c:v>
                </c:pt>
                <c:pt idx="177576">
                  <c:v>48.879150129466503</c:v>
                </c:pt>
                <c:pt idx="177577">
                  <c:v>48.879249993829497</c:v>
                </c:pt>
                <c:pt idx="177578">
                  <c:v>48.879349857873002</c:v>
                </c:pt>
                <c:pt idx="177579">
                  <c:v>48.8794497215967</c:v>
                </c:pt>
                <c:pt idx="177580">
                  <c:v>48.879549585000802</c:v>
                </c:pt>
                <c:pt idx="177581">
                  <c:v>48.879649448085303</c:v>
                </c:pt>
                <c:pt idx="177582">
                  <c:v>48.879749310850102</c:v>
                </c:pt>
                <c:pt idx="177583">
                  <c:v>48.879849173295199</c:v>
                </c:pt>
                <c:pt idx="177584">
                  <c:v>48.879949035420701</c:v>
                </c:pt>
                <c:pt idx="177585">
                  <c:v>48.880048897226601</c:v>
                </c:pt>
                <c:pt idx="177586">
                  <c:v>48.880148758712799</c:v>
                </c:pt>
                <c:pt idx="177587">
                  <c:v>48.880248619879303</c:v>
                </c:pt>
                <c:pt idx="177588">
                  <c:v>48.880348480726198</c:v>
                </c:pt>
                <c:pt idx="177589">
                  <c:v>48.880448341253498</c:v>
                </c:pt>
                <c:pt idx="177590">
                  <c:v>48.880548201461103</c:v>
                </c:pt>
                <c:pt idx="177591">
                  <c:v>48.880648061349</c:v>
                </c:pt>
                <c:pt idx="177592">
                  <c:v>48.880747920917401</c:v>
                </c:pt>
                <c:pt idx="177593">
                  <c:v>48.8808477801661</c:v>
                </c:pt>
                <c:pt idx="177594">
                  <c:v>48.880947639095098</c:v>
                </c:pt>
                <c:pt idx="177595">
                  <c:v>48.8810474977045</c:v>
                </c:pt>
                <c:pt idx="177596">
                  <c:v>48.881147355994301</c:v>
                </c:pt>
                <c:pt idx="177597">
                  <c:v>48.8812472139644</c:v>
                </c:pt>
                <c:pt idx="177598">
                  <c:v>48.881347071614897</c:v>
                </c:pt>
                <c:pt idx="177599">
                  <c:v>48.881446928945699</c:v>
                </c:pt>
                <c:pt idx="177600">
                  <c:v>48.881546785956999</c:v>
                </c:pt>
                <c:pt idx="177601">
                  <c:v>48.881646642648597</c:v>
                </c:pt>
                <c:pt idx="177602">
                  <c:v>48.881746499020501</c:v>
                </c:pt>
                <c:pt idx="177603">
                  <c:v>48.881846355072803</c:v>
                </c:pt>
                <c:pt idx="177604">
                  <c:v>48.881946210805502</c:v>
                </c:pt>
                <c:pt idx="177605">
                  <c:v>48.882046066218599</c:v>
                </c:pt>
                <c:pt idx="177606">
                  <c:v>48.882145921312002</c:v>
                </c:pt>
                <c:pt idx="177607">
                  <c:v>48.882245776085803</c:v>
                </c:pt>
                <c:pt idx="177608">
                  <c:v>48.882345630540001</c:v>
                </c:pt>
                <c:pt idx="177609">
                  <c:v>48.882445484674598</c:v>
                </c:pt>
                <c:pt idx="177610">
                  <c:v>48.8825453384895</c:v>
                </c:pt>
                <c:pt idx="177611">
                  <c:v>48.8826451919848</c:v>
                </c:pt>
                <c:pt idx="177612">
                  <c:v>48.882745045160497</c:v>
                </c:pt>
                <c:pt idx="177613">
                  <c:v>48.8828448980166</c:v>
                </c:pt>
                <c:pt idx="177614">
                  <c:v>48.882944750553001</c:v>
                </c:pt>
                <c:pt idx="177615">
                  <c:v>48.8830446027698</c:v>
                </c:pt>
                <c:pt idx="177616">
                  <c:v>48.883144454667097</c:v>
                </c:pt>
                <c:pt idx="177617">
                  <c:v>48.883244306244599</c:v>
                </c:pt>
                <c:pt idx="177618">
                  <c:v>48.883344157502599</c:v>
                </c:pt>
                <c:pt idx="177619">
                  <c:v>48.883444008441003</c:v>
                </c:pt>
                <c:pt idx="177620">
                  <c:v>48.883543859059699</c:v>
                </c:pt>
                <c:pt idx="177621">
                  <c:v>48.8836437093589</c:v>
                </c:pt>
                <c:pt idx="177622">
                  <c:v>48.883743559338399</c:v>
                </c:pt>
                <c:pt idx="177623">
                  <c:v>48.883843408998302</c:v>
                </c:pt>
                <c:pt idx="177624">
                  <c:v>48.883943258338597</c:v>
                </c:pt>
                <c:pt idx="177625">
                  <c:v>48.884043107359297</c:v>
                </c:pt>
                <c:pt idx="177626">
                  <c:v>48.884142956060401</c:v>
                </c:pt>
                <c:pt idx="177627">
                  <c:v>48.884242804441897</c:v>
                </c:pt>
                <c:pt idx="177628">
                  <c:v>48.884342652503697</c:v>
                </c:pt>
                <c:pt idx="177629">
                  <c:v>48.884442500246003</c:v>
                </c:pt>
                <c:pt idx="177630">
                  <c:v>48.884542347668699</c:v>
                </c:pt>
                <c:pt idx="177631">
                  <c:v>48.8846421947717</c:v>
                </c:pt>
                <c:pt idx="177632">
                  <c:v>48.884742041555199</c:v>
                </c:pt>
                <c:pt idx="177633">
                  <c:v>48.884841888018997</c:v>
                </c:pt>
                <c:pt idx="177634">
                  <c:v>48.884941734163299</c:v>
                </c:pt>
                <c:pt idx="177635">
                  <c:v>48.885041579987998</c:v>
                </c:pt>
                <c:pt idx="177636">
                  <c:v>48.885141425493003</c:v>
                </c:pt>
                <c:pt idx="177637">
                  <c:v>48.885241270678499</c:v>
                </c:pt>
                <c:pt idx="177638">
                  <c:v>48.885341115544399</c:v>
                </c:pt>
                <c:pt idx="177639">
                  <c:v>48.885440960090598</c:v>
                </c:pt>
                <c:pt idx="177640">
                  <c:v>48.885540804317301</c:v>
                </c:pt>
                <c:pt idx="177641">
                  <c:v>48.885640648224403</c:v>
                </c:pt>
                <c:pt idx="177642">
                  <c:v>48.885740491811902</c:v>
                </c:pt>
                <c:pt idx="177643">
                  <c:v>48.885840335079799</c:v>
                </c:pt>
                <c:pt idx="177644">
                  <c:v>48.8859401780281</c:v>
                </c:pt>
                <c:pt idx="177645">
                  <c:v>48.8860400206569</c:v>
                </c:pt>
                <c:pt idx="177646">
                  <c:v>48.886139862965997</c:v>
                </c:pt>
                <c:pt idx="177647">
                  <c:v>48.886239704955599</c:v>
                </c:pt>
                <c:pt idx="177648">
                  <c:v>48.8863395466255</c:v>
                </c:pt>
                <c:pt idx="177649">
                  <c:v>48.886439387975898</c:v>
                </c:pt>
                <c:pt idx="177650">
                  <c:v>48.886539229006701</c:v>
                </c:pt>
                <c:pt idx="177651">
                  <c:v>48.886639069718001</c:v>
                </c:pt>
                <c:pt idx="177652">
                  <c:v>48.886738910109599</c:v>
                </c:pt>
                <c:pt idx="177653">
                  <c:v>48.886838750181703</c:v>
                </c:pt>
                <c:pt idx="177654">
                  <c:v>48.886938589934203</c:v>
                </c:pt>
                <c:pt idx="177655">
                  <c:v>48.887038429367003</c:v>
                </c:pt>
                <c:pt idx="177656">
                  <c:v>48.887138268480399</c:v>
                </c:pt>
                <c:pt idx="177657">
                  <c:v>48.887238107274101</c:v>
                </c:pt>
                <c:pt idx="177658">
                  <c:v>48.8873379457483</c:v>
                </c:pt>
                <c:pt idx="177659">
                  <c:v>48.887437783902897</c:v>
                </c:pt>
                <c:pt idx="177660">
                  <c:v>48.887537621737899</c:v>
                </c:pt>
                <c:pt idx="177661">
                  <c:v>48.887637459253398</c:v>
                </c:pt>
                <c:pt idx="177662">
                  <c:v>48.887737296449302</c:v>
                </c:pt>
                <c:pt idx="177663">
                  <c:v>48.887837133325597</c:v>
                </c:pt>
                <c:pt idx="177664">
                  <c:v>48.887936969882297</c:v>
                </c:pt>
                <c:pt idx="177665">
                  <c:v>48.888036806119501</c:v>
                </c:pt>
                <c:pt idx="177666">
                  <c:v>48.888136642037097</c:v>
                </c:pt>
                <c:pt idx="177667">
                  <c:v>48.888236477635203</c:v>
                </c:pt>
                <c:pt idx="177668">
                  <c:v>48.888336312913601</c:v>
                </c:pt>
                <c:pt idx="177669">
                  <c:v>48.888436147872603</c:v>
                </c:pt>
                <c:pt idx="177670">
                  <c:v>48.888535982511897</c:v>
                </c:pt>
                <c:pt idx="177671">
                  <c:v>48.888635816831702</c:v>
                </c:pt>
                <c:pt idx="177672">
                  <c:v>48.888735650831897</c:v>
                </c:pt>
                <c:pt idx="177673">
                  <c:v>48.888835484512597</c:v>
                </c:pt>
                <c:pt idx="177674">
                  <c:v>48.888935317873703</c:v>
                </c:pt>
                <c:pt idx="177675">
                  <c:v>48.889035150915298</c:v>
                </c:pt>
                <c:pt idx="177676">
                  <c:v>48.889134983637298</c:v>
                </c:pt>
                <c:pt idx="177677">
                  <c:v>48.889234816039703</c:v>
                </c:pt>
                <c:pt idx="177678">
                  <c:v>48.889334648122599</c:v>
                </c:pt>
                <c:pt idx="177679">
                  <c:v>48.8894344798859</c:v>
                </c:pt>
                <c:pt idx="177680">
                  <c:v>48.889534311329697</c:v>
                </c:pt>
                <c:pt idx="177681">
                  <c:v>48.889634142454</c:v>
                </c:pt>
                <c:pt idx="177682">
                  <c:v>48.8897339732586</c:v>
                </c:pt>
                <c:pt idx="177683">
                  <c:v>48.889833803743798</c:v>
                </c:pt>
                <c:pt idx="177684">
                  <c:v>48.889933633909301</c:v>
                </c:pt>
                <c:pt idx="177685">
                  <c:v>48.890033463755401</c:v>
                </c:pt>
                <c:pt idx="177686">
                  <c:v>48.890133293281899</c:v>
                </c:pt>
                <c:pt idx="177687">
                  <c:v>48.890233122488802</c:v>
                </c:pt>
                <c:pt idx="177688">
                  <c:v>48.890332951376202</c:v>
                </c:pt>
                <c:pt idx="177689">
                  <c:v>48.890432779944099</c:v>
                </c:pt>
                <c:pt idx="177690">
                  <c:v>48.890532608192402</c:v>
                </c:pt>
                <c:pt idx="177691">
                  <c:v>48.890632436121102</c:v>
                </c:pt>
                <c:pt idx="177692">
                  <c:v>48.890732263730399</c:v>
                </c:pt>
                <c:pt idx="177693">
                  <c:v>48.890832091020101</c:v>
                </c:pt>
                <c:pt idx="177694">
                  <c:v>48.890931917990201</c:v>
                </c:pt>
                <c:pt idx="177695">
                  <c:v>48.891031744640799</c:v>
                </c:pt>
                <c:pt idx="177696">
                  <c:v>48.891131570971901</c:v>
                </c:pt>
                <c:pt idx="177697">
                  <c:v>48.8912313969835</c:v>
                </c:pt>
                <c:pt idx="177698">
                  <c:v>48.891331222675497</c:v>
                </c:pt>
                <c:pt idx="177699">
                  <c:v>48.891431048047998</c:v>
                </c:pt>
                <c:pt idx="177700">
                  <c:v>48.891530873100898</c:v>
                </c:pt>
                <c:pt idx="177701">
                  <c:v>48.891630697834302</c:v>
                </c:pt>
                <c:pt idx="177702">
                  <c:v>48.891730522248203</c:v>
                </c:pt>
                <c:pt idx="177703">
                  <c:v>48.891830346342502</c:v>
                </c:pt>
                <c:pt idx="177704">
                  <c:v>48.891930170117398</c:v>
                </c:pt>
                <c:pt idx="177705">
                  <c:v>48.892029993572699</c:v>
                </c:pt>
                <c:pt idx="177706">
                  <c:v>48.892129816708497</c:v>
                </c:pt>
                <c:pt idx="177707">
                  <c:v>48.8922296395247</c:v>
                </c:pt>
                <c:pt idx="177708">
                  <c:v>48.892329462021401</c:v>
                </c:pt>
                <c:pt idx="177709">
                  <c:v>48.892429284198599</c:v>
                </c:pt>
                <c:pt idx="177710">
                  <c:v>48.892529106056301</c:v>
                </c:pt>
                <c:pt idx="177711">
                  <c:v>48.892628927594501</c:v>
                </c:pt>
                <c:pt idx="177712">
                  <c:v>48.892728748813099</c:v>
                </c:pt>
                <c:pt idx="177713">
                  <c:v>48.892828569712201</c:v>
                </c:pt>
                <c:pt idx="177714">
                  <c:v>48.8929283902918</c:v>
                </c:pt>
                <c:pt idx="177715">
                  <c:v>48.893028210551897</c:v>
                </c:pt>
                <c:pt idx="177716">
                  <c:v>48.893128030492498</c:v>
                </c:pt>
                <c:pt idx="177717">
                  <c:v>48.893227850113497</c:v>
                </c:pt>
                <c:pt idx="177718">
                  <c:v>48.8933276694151</c:v>
                </c:pt>
                <c:pt idx="177719">
                  <c:v>48.893427488397101</c:v>
                </c:pt>
                <c:pt idx="177720">
                  <c:v>48.8935273070596</c:v>
                </c:pt>
                <c:pt idx="177721">
                  <c:v>48.893627125402602</c:v>
                </c:pt>
                <c:pt idx="177722">
                  <c:v>48.893726943426103</c:v>
                </c:pt>
                <c:pt idx="177723">
                  <c:v>48.8938267611301</c:v>
                </c:pt>
                <c:pt idx="177724">
                  <c:v>48.893926578514602</c:v>
                </c:pt>
                <c:pt idx="177725">
                  <c:v>48.894026395579601</c:v>
                </c:pt>
                <c:pt idx="177726">
                  <c:v>48.894126212324998</c:v>
                </c:pt>
                <c:pt idx="177727">
                  <c:v>48.894226028751</c:v>
                </c:pt>
                <c:pt idx="177728">
                  <c:v>48.894325844857498</c:v>
                </c:pt>
                <c:pt idx="177729">
                  <c:v>48.894425660644401</c:v>
                </c:pt>
                <c:pt idx="177730">
                  <c:v>48.894525476111902</c:v>
                </c:pt>
                <c:pt idx="177731">
                  <c:v>48.8946252912598</c:v>
                </c:pt>
                <c:pt idx="177732">
                  <c:v>48.894725106088302</c:v>
                </c:pt>
                <c:pt idx="177733">
                  <c:v>48.894824920597301</c:v>
                </c:pt>
                <c:pt idx="177734">
                  <c:v>48.894924734786699</c:v>
                </c:pt>
                <c:pt idx="177735">
                  <c:v>48.8950245486567</c:v>
                </c:pt>
                <c:pt idx="177736">
                  <c:v>48.895124362207198</c:v>
                </c:pt>
                <c:pt idx="177737">
                  <c:v>48.895224175438102</c:v>
                </c:pt>
                <c:pt idx="177738">
                  <c:v>48.895323988349602</c:v>
                </c:pt>
                <c:pt idx="177739">
                  <c:v>48.8954238009416</c:v>
                </c:pt>
                <c:pt idx="177740">
                  <c:v>48.895523613214102</c:v>
                </c:pt>
                <c:pt idx="177741">
                  <c:v>48.895623425167102</c:v>
                </c:pt>
                <c:pt idx="177742">
                  <c:v>48.895723236800599</c:v>
                </c:pt>
                <c:pt idx="177743">
                  <c:v>48.8958230481147</c:v>
                </c:pt>
                <c:pt idx="177744">
                  <c:v>48.895922859109199</c:v>
                </c:pt>
                <c:pt idx="177745">
                  <c:v>48.896022669784301</c:v>
                </c:pt>
                <c:pt idx="177746">
                  <c:v>48.896122480139802</c:v>
                </c:pt>
                <c:pt idx="177747">
                  <c:v>48.896222290175899</c:v>
                </c:pt>
                <c:pt idx="177748">
                  <c:v>48.896322099892501</c:v>
                </c:pt>
                <c:pt idx="177749">
                  <c:v>48.8964219092897</c:v>
                </c:pt>
                <c:pt idx="177750">
                  <c:v>48.896521718367303</c:v>
                </c:pt>
                <c:pt idx="177751">
                  <c:v>48.896621527125497</c:v>
                </c:pt>
                <c:pt idx="177752">
                  <c:v>48.896721335564102</c:v>
                </c:pt>
                <c:pt idx="177753">
                  <c:v>48.896821143683397</c:v>
                </c:pt>
                <c:pt idx="177754">
                  <c:v>48.896920951483096</c:v>
                </c:pt>
                <c:pt idx="177755">
                  <c:v>48.897020758963301</c:v>
                </c:pt>
                <c:pt idx="177756">
                  <c:v>48.897120566124102</c:v>
                </c:pt>
                <c:pt idx="177757">
                  <c:v>48.8972203729654</c:v>
                </c:pt>
                <c:pt idx="177758">
                  <c:v>48.897320179487302</c:v>
                </c:pt>
                <c:pt idx="177759">
                  <c:v>48.897419985689602</c:v>
                </c:pt>
                <c:pt idx="177760">
                  <c:v>48.897519791572499</c:v>
                </c:pt>
                <c:pt idx="177761">
                  <c:v>48.8976195971359</c:v>
                </c:pt>
                <c:pt idx="177762">
                  <c:v>48.897719402379899</c:v>
                </c:pt>
                <c:pt idx="177763">
                  <c:v>48.897819207304401</c:v>
                </c:pt>
                <c:pt idx="177764">
                  <c:v>48.897919011909401</c:v>
                </c:pt>
                <c:pt idx="177765">
                  <c:v>48.898018816194899</c:v>
                </c:pt>
                <c:pt idx="177766">
                  <c:v>48.898118620161</c:v>
                </c:pt>
                <c:pt idx="177767">
                  <c:v>48.898218423807599</c:v>
                </c:pt>
                <c:pt idx="177768">
                  <c:v>48.898318227134801</c:v>
                </c:pt>
                <c:pt idx="177769">
                  <c:v>48.898418030142501</c:v>
                </c:pt>
                <c:pt idx="177770">
                  <c:v>48.898517832830699</c:v>
                </c:pt>
                <c:pt idx="177771">
                  <c:v>48.8986176351995</c:v>
                </c:pt>
                <c:pt idx="177772">
                  <c:v>48.898717437248798</c:v>
                </c:pt>
                <c:pt idx="177773">
                  <c:v>48.898817238978701</c:v>
                </c:pt>
                <c:pt idx="177774">
                  <c:v>48.898917040389101</c:v>
                </c:pt>
                <c:pt idx="177775">
                  <c:v>48.899016841479998</c:v>
                </c:pt>
                <c:pt idx="177776">
                  <c:v>48.899116642251499</c:v>
                </c:pt>
                <c:pt idx="177777">
                  <c:v>48.899216442703597</c:v>
                </c:pt>
                <c:pt idx="177778">
                  <c:v>48.8993162428362</c:v>
                </c:pt>
                <c:pt idx="177779">
                  <c:v>48.8994160426493</c:v>
                </c:pt>
                <c:pt idx="177780">
                  <c:v>48.899515842143003</c:v>
                </c:pt>
                <c:pt idx="177781">
                  <c:v>48.899615641317197</c:v>
                </c:pt>
                <c:pt idx="177782">
                  <c:v>48.899715440172002</c:v>
                </c:pt>
                <c:pt idx="177783">
                  <c:v>48.899815238707397</c:v>
                </c:pt>
                <c:pt idx="177784">
                  <c:v>48.899915036923304</c:v>
                </c:pt>
                <c:pt idx="177785">
                  <c:v>48.9000148348197</c:v>
                </c:pt>
                <c:pt idx="177786">
                  <c:v>48.900114632396701</c:v>
                </c:pt>
                <c:pt idx="177787">
                  <c:v>48.900214429654298</c:v>
                </c:pt>
                <c:pt idx="177788">
                  <c:v>48.9003142265924</c:v>
                </c:pt>
                <c:pt idx="177789">
                  <c:v>48.900414023211098</c:v>
                </c:pt>
                <c:pt idx="177790">
                  <c:v>48.900513819510302</c:v>
                </c:pt>
                <c:pt idx="177791">
                  <c:v>48.900613615490101</c:v>
                </c:pt>
                <c:pt idx="177792">
                  <c:v>48.900713411150498</c:v>
                </c:pt>
                <c:pt idx="177793">
                  <c:v>48.900813206491399</c:v>
                </c:pt>
                <c:pt idx="177794">
                  <c:v>48.900913001512897</c:v>
                </c:pt>
                <c:pt idx="177795">
                  <c:v>48.901012796214999</c:v>
                </c:pt>
                <c:pt idx="177796">
                  <c:v>48.901112590597599</c:v>
                </c:pt>
                <c:pt idx="177797">
                  <c:v>48.901212384660802</c:v>
                </c:pt>
                <c:pt idx="177798">
                  <c:v>48.901312178404602</c:v>
                </c:pt>
                <c:pt idx="177799">
                  <c:v>48.9014119718289</c:v>
                </c:pt>
                <c:pt idx="177800">
                  <c:v>48.901511764933801</c:v>
                </c:pt>
                <c:pt idx="177801">
                  <c:v>48.9016115577192</c:v>
                </c:pt>
                <c:pt idx="177802">
                  <c:v>48.901711350185302</c:v>
                </c:pt>
                <c:pt idx="177803">
                  <c:v>48.901811142331901</c:v>
                </c:pt>
                <c:pt idx="177804">
                  <c:v>48.901910934159098</c:v>
                </c:pt>
                <c:pt idx="177805">
                  <c:v>48.902010725666898</c:v>
                </c:pt>
                <c:pt idx="177806">
                  <c:v>48.902110516855203</c:v>
                </c:pt>
                <c:pt idx="177807">
                  <c:v>48.902210307724097</c:v>
                </c:pt>
                <c:pt idx="177808">
                  <c:v>48.902310098273603</c:v>
                </c:pt>
                <c:pt idx="177809">
                  <c:v>48.902409888503698</c:v>
                </c:pt>
                <c:pt idx="177810">
                  <c:v>48.902509678414297</c:v>
                </c:pt>
                <c:pt idx="177811">
                  <c:v>48.9026094680056</c:v>
                </c:pt>
                <c:pt idx="177812">
                  <c:v>48.902709257277401</c:v>
                </c:pt>
                <c:pt idx="177813">
                  <c:v>48.902809046229798</c:v>
                </c:pt>
                <c:pt idx="177814">
                  <c:v>48.902908834862799</c:v>
                </c:pt>
                <c:pt idx="177815">
                  <c:v>48.903008623176397</c:v>
                </c:pt>
                <c:pt idx="177816">
                  <c:v>48.9031084111705</c:v>
                </c:pt>
                <c:pt idx="177817">
                  <c:v>48.903208198845299</c:v>
                </c:pt>
                <c:pt idx="177818">
                  <c:v>48.903307986200602</c:v>
                </c:pt>
                <c:pt idx="177819">
                  <c:v>48.903407773236502</c:v>
                </c:pt>
                <c:pt idx="177820">
                  <c:v>48.903507559952999</c:v>
                </c:pt>
                <c:pt idx="177821">
                  <c:v>48.9036073463501</c:v>
                </c:pt>
                <c:pt idx="177822">
                  <c:v>48.903707132427797</c:v>
                </c:pt>
                <c:pt idx="177823">
                  <c:v>48.903806918186099</c:v>
                </c:pt>
                <c:pt idx="177824">
                  <c:v>48.903906703624997</c:v>
                </c:pt>
                <c:pt idx="177825">
                  <c:v>48.9040064887445</c:v>
                </c:pt>
                <c:pt idx="177826">
                  <c:v>48.904106273544599</c:v>
                </c:pt>
                <c:pt idx="177827">
                  <c:v>48.904206058025302</c:v>
                </c:pt>
                <c:pt idx="177828">
                  <c:v>48.904305842186503</c:v>
                </c:pt>
                <c:pt idx="177829">
                  <c:v>48.904405626028399</c:v>
                </c:pt>
                <c:pt idx="177830">
                  <c:v>48.9045054095509</c:v>
                </c:pt>
                <c:pt idx="177831">
                  <c:v>48.904605192753998</c:v>
                </c:pt>
                <c:pt idx="177832">
                  <c:v>48.9047049756376</c:v>
                </c:pt>
                <c:pt idx="177833">
                  <c:v>48.904804758201898</c:v>
                </c:pt>
                <c:pt idx="177834">
                  <c:v>48.9049045404468</c:v>
                </c:pt>
                <c:pt idx="177835">
                  <c:v>48.905004322372299</c:v>
                </c:pt>
                <c:pt idx="177836">
                  <c:v>48.905104103978402</c:v>
                </c:pt>
                <c:pt idx="177837">
                  <c:v>48.905203885265102</c:v>
                </c:pt>
                <c:pt idx="177838">
                  <c:v>48.905303666232498</c:v>
                </c:pt>
                <c:pt idx="177839">
                  <c:v>48.905403446880399</c:v>
                </c:pt>
                <c:pt idx="177840">
                  <c:v>48.905503227208897</c:v>
                </c:pt>
                <c:pt idx="177841">
                  <c:v>48.905603007218097</c:v>
                </c:pt>
                <c:pt idx="177842">
                  <c:v>48.905702786907803</c:v>
                </c:pt>
                <c:pt idx="177843">
                  <c:v>48.905802566278197</c:v>
                </c:pt>
                <c:pt idx="177844">
                  <c:v>48.905902345329203</c:v>
                </c:pt>
                <c:pt idx="177845">
                  <c:v>48.906002124060798</c:v>
                </c:pt>
                <c:pt idx="177846">
                  <c:v>48.906101902473097</c:v>
                </c:pt>
                <c:pt idx="177847">
                  <c:v>48.9062016805659</c:v>
                </c:pt>
                <c:pt idx="177848">
                  <c:v>48.906301458339399</c:v>
                </c:pt>
                <c:pt idx="177849">
                  <c:v>48.906401235793503</c:v>
                </c:pt>
                <c:pt idx="177850">
                  <c:v>48.906501012928203</c:v>
                </c:pt>
                <c:pt idx="177851">
                  <c:v>48.9066007897435</c:v>
                </c:pt>
                <c:pt idx="177852">
                  <c:v>48.906700566239401</c:v>
                </c:pt>
                <c:pt idx="177853">
                  <c:v>48.906800342415998</c:v>
                </c:pt>
                <c:pt idx="177854">
                  <c:v>48.906900118273199</c:v>
                </c:pt>
                <c:pt idx="177855">
                  <c:v>48.906999893811097</c:v>
                </c:pt>
                <c:pt idx="177856">
                  <c:v>48.907099669029499</c:v>
                </c:pt>
                <c:pt idx="177857">
                  <c:v>48.907199443928597</c:v>
                </c:pt>
                <c:pt idx="177858">
                  <c:v>48.9072992185083</c:v>
                </c:pt>
                <c:pt idx="177859">
                  <c:v>48.907398992768698</c:v>
                </c:pt>
                <c:pt idx="177860">
                  <c:v>48.907498766709601</c:v>
                </c:pt>
                <c:pt idx="177861">
                  <c:v>48.9075985403312</c:v>
                </c:pt>
                <c:pt idx="177862">
                  <c:v>48.907698313633503</c:v>
                </c:pt>
                <c:pt idx="177863">
                  <c:v>48.907798086616403</c:v>
                </c:pt>
                <c:pt idx="177864">
                  <c:v>48.907897859279899</c:v>
                </c:pt>
                <c:pt idx="177865">
                  <c:v>48.907997631623999</c:v>
                </c:pt>
                <c:pt idx="177866">
                  <c:v>48.908097403648803</c:v>
                </c:pt>
                <c:pt idx="177867">
                  <c:v>48.908197175354204</c:v>
                </c:pt>
                <c:pt idx="177868">
                  <c:v>48.9082969467403</c:v>
                </c:pt>
                <c:pt idx="177869">
                  <c:v>48.908396717807001</c:v>
                </c:pt>
                <c:pt idx="177870">
                  <c:v>48.908496488554398</c:v>
                </c:pt>
                <c:pt idx="177871">
                  <c:v>48.9085962589823</c:v>
                </c:pt>
                <c:pt idx="177872">
                  <c:v>48.908696029090997</c:v>
                </c:pt>
                <c:pt idx="177873">
                  <c:v>48.908795798880298</c:v>
                </c:pt>
                <c:pt idx="177874">
                  <c:v>48.908895568350196</c:v>
                </c:pt>
                <c:pt idx="177875">
                  <c:v>48.908995337500798</c:v>
                </c:pt>
                <c:pt idx="177876">
                  <c:v>48.909095106332003</c:v>
                </c:pt>
                <c:pt idx="177877">
                  <c:v>48.909194874843799</c:v>
                </c:pt>
                <c:pt idx="177878">
                  <c:v>48.909294643036397</c:v>
                </c:pt>
                <c:pt idx="177879">
                  <c:v>48.909394410909499</c:v>
                </c:pt>
                <c:pt idx="177880">
                  <c:v>48.909494178463397</c:v>
                </c:pt>
                <c:pt idx="177881">
                  <c:v>48.9095939456978</c:v>
                </c:pt>
                <c:pt idx="177882">
                  <c:v>48.909693712612999</c:v>
                </c:pt>
                <c:pt idx="177883">
                  <c:v>48.909793479208702</c:v>
                </c:pt>
                <c:pt idx="177884">
                  <c:v>48.9098932454852</c:v>
                </c:pt>
                <c:pt idx="177885">
                  <c:v>48.909993011442303</c:v>
                </c:pt>
                <c:pt idx="177886">
                  <c:v>48.910092777080003</c:v>
                </c:pt>
                <c:pt idx="177887">
                  <c:v>48.910192542398399</c:v>
                </c:pt>
                <c:pt idx="177888">
                  <c:v>48.910292307397498</c:v>
                </c:pt>
                <c:pt idx="177889">
                  <c:v>48.910392072077201</c:v>
                </c:pt>
                <c:pt idx="177890">
                  <c:v>48.9104918364376</c:v>
                </c:pt>
                <c:pt idx="177891">
                  <c:v>48.910591600478703</c:v>
                </c:pt>
                <c:pt idx="177892">
                  <c:v>48.910691364200403</c:v>
                </c:pt>
                <c:pt idx="177893">
                  <c:v>48.910791127602799</c:v>
                </c:pt>
                <c:pt idx="177894">
                  <c:v>48.910890890685899</c:v>
                </c:pt>
                <c:pt idx="177895">
                  <c:v>48.910990653449602</c:v>
                </c:pt>
                <c:pt idx="177896">
                  <c:v>48.911090415894002</c:v>
                </c:pt>
                <c:pt idx="177897">
                  <c:v>48.911190178018998</c:v>
                </c:pt>
                <c:pt idx="177898">
                  <c:v>48.911289939824798</c:v>
                </c:pt>
                <c:pt idx="177899">
                  <c:v>48.911389701311201</c:v>
                </c:pt>
                <c:pt idx="177900">
                  <c:v>48.911489462478201</c:v>
                </c:pt>
                <c:pt idx="177901">
                  <c:v>48.911589223325997</c:v>
                </c:pt>
                <c:pt idx="177902">
                  <c:v>48.911688983854397</c:v>
                </c:pt>
                <c:pt idx="177903">
                  <c:v>48.9117887440635</c:v>
                </c:pt>
                <c:pt idx="177904">
                  <c:v>48.9118885039533</c:v>
                </c:pt>
                <c:pt idx="177905">
                  <c:v>48.911988263523703</c:v>
                </c:pt>
                <c:pt idx="177906">
                  <c:v>48.912088022774903</c:v>
                </c:pt>
                <c:pt idx="177907">
                  <c:v>48.912187781706699</c:v>
                </c:pt>
                <c:pt idx="177908">
                  <c:v>48.912287540319198</c:v>
                </c:pt>
                <c:pt idx="177909">
                  <c:v>48.912387298612302</c:v>
                </c:pt>
                <c:pt idx="177910">
                  <c:v>48.912487056586201</c:v>
                </c:pt>
                <c:pt idx="177911">
                  <c:v>48.912586814240697</c:v>
                </c:pt>
                <c:pt idx="177912">
                  <c:v>48.912686571575897</c:v>
                </c:pt>
                <c:pt idx="177913">
                  <c:v>48.912786328591899</c:v>
                </c:pt>
                <c:pt idx="177914">
                  <c:v>48.912886085288498</c:v>
                </c:pt>
                <c:pt idx="177915">
                  <c:v>48.912985841665702</c:v>
                </c:pt>
                <c:pt idx="177916">
                  <c:v>48.9130855977237</c:v>
                </c:pt>
                <c:pt idx="177917">
                  <c:v>48.913185353462403</c:v>
                </c:pt>
                <c:pt idx="177918">
                  <c:v>48.913285108881702</c:v>
                </c:pt>
                <c:pt idx="177919">
                  <c:v>48.913384863981797</c:v>
                </c:pt>
                <c:pt idx="177920">
                  <c:v>48.913484618762503</c:v>
                </c:pt>
                <c:pt idx="177921">
                  <c:v>48.913584373223898</c:v>
                </c:pt>
                <c:pt idx="177922">
                  <c:v>48.913684127365997</c:v>
                </c:pt>
                <c:pt idx="177923">
                  <c:v>48.913783881188898</c:v>
                </c:pt>
                <c:pt idx="177924">
                  <c:v>48.913883634692397</c:v>
                </c:pt>
                <c:pt idx="177925">
                  <c:v>48.913983387876598</c:v>
                </c:pt>
                <c:pt idx="177926">
                  <c:v>48.914083140741504</c:v>
                </c:pt>
                <c:pt idx="177927">
                  <c:v>48.914182893287098</c:v>
                </c:pt>
                <c:pt idx="177928">
                  <c:v>48.914282645513403</c:v>
                </c:pt>
                <c:pt idx="177929">
                  <c:v>48.914382397420503</c:v>
                </c:pt>
                <c:pt idx="177930">
                  <c:v>48.914482149008201</c:v>
                </c:pt>
                <c:pt idx="177931">
                  <c:v>48.914581900276602</c:v>
                </c:pt>
                <c:pt idx="177932">
                  <c:v>48.914681651225699</c:v>
                </c:pt>
                <c:pt idx="177933">
                  <c:v>48.914781401855599</c:v>
                </c:pt>
                <c:pt idx="177934">
                  <c:v>48.914881152166103</c:v>
                </c:pt>
                <c:pt idx="177935">
                  <c:v>48.914980902157403</c:v>
                </c:pt>
                <c:pt idx="177936">
                  <c:v>48.9150806518293</c:v>
                </c:pt>
                <c:pt idx="177937">
                  <c:v>48.915180401181999</c:v>
                </c:pt>
                <c:pt idx="177938">
                  <c:v>48.915280150215402</c:v>
                </c:pt>
                <c:pt idx="177939">
                  <c:v>48.915379898929501</c:v>
                </c:pt>
                <c:pt idx="177940">
                  <c:v>48.915479647324297</c:v>
                </c:pt>
                <c:pt idx="177941">
                  <c:v>48.915579395399803</c:v>
                </c:pt>
                <c:pt idx="177942">
                  <c:v>48.915679143155998</c:v>
                </c:pt>
                <c:pt idx="177943">
                  <c:v>48.915778890593003</c:v>
                </c:pt>
                <c:pt idx="177944">
                  <c:v>48.915878637710698</c:v>
                </c:pt>
                <c:pt idx="177945">
                  <c:v>48.915978384509003</c:v>
                </c:pt>
                <c:pt idx="177946">
                  <c:v>48.916078130988197</c:v>
                </c:pt>
                <c:pt idx="177947">
                  <c:v>48.916177877148002</c:v>
                </c:pt>
                <c:pt idx="177948">
                  <c:v>48.916277622988503</c:v>
                </c:pt>
                <c:pt idx="177949">
                  <c:v>48.916377368509799</c:v>
                </c:pt>
                <c:pt idx="177950">
                  <c:v>48.9164771137118</c:v>
                </c:pt>
                <c:pt idx="177951">
                  <c:v>48.916576858594503</c:v>
                </c:pt>
                <c:pt idx="177952">
                  <c:v>48.916676603158002</c:v>
                </c:pt>
                <c:pt idx="177953">
                  <c:v>48.916776347402099</c:v>
                </c:pt>
                <c:pt idx="177954">
                  <c:v>48.916876091326998</c:v>
                </c:pt>
                <c:pt idx="177955">
                  <c:v>48.9169758349327</c:v>
                </c:pt>
                <c:pt idx="177956">
                  <c:v>48.917075578218999</c:v>
                </c:pt>
                <c:pt idx="177957">
                  <c:v>48.9171753211861</c:v>
                </c:pt>
                <c:pt idx="177958">
                  <c:v>48.917275063833898</c:v>
                </c:pt>
                <c:pt idx="177959">
                  <c:v>48.917374806162499</c:v>
                </c:pt>
                <c:pt idx="177960">
                  <c:v>48.917474548171803</c:v>
                </c:pt>
                <c:pt idx="177961">
                  <c:v>48.917574289861797</c:v>
                </c:pt>
                <c:pt idx="177962">
                  <c:v>48.917674031232501</c:v>
                </c:pt>
                <c:pt idx="177963">
                  <c:v>48.917773772284001</c:v>
                </c:pt>
                <c:pt idx="177964">
                  <c:v>48.917873513016303</c:v>
                </c:pt>
                <c:pt idx="177965">
                  <c:v>48.917973253429203</c:v>
                </c:pt>
                <c:pt idx="177966">
                  <c:v>48.918072993522898</c:v>
                </c:pt>
                <c:pt idx="177967">
                  <c:v>48.918172733297403</c:v>
                </c:pt>
                <c:pt idx="177968">
                  <c:v>48.918272472752598</c:v>
                </c:pt>
                <c:pt idx="177969">
                  <c:v>48.918372211888503</c:v>
                </c:pt>
                <c:pt idx="177970">
                  <c:v>48.918471950705197</c:v>
                </c:pt>
                <c:pt idx="177971">
                  <c:v>48.918571689202601</c:v>
                </c:pt>
                <c:pt idx="177972">
                  <c:v>48.918671427380801</c:v>
                </c:pt>
                <c:pt idx="177973">
                  <c:v>48.918771165239697</c:v>
                </c:pt>
                <c:pt idx="177974">
                  <c:v>48.918870902779403</c:v>
                </c:pt>
                <c:pt idx="177975">
                  <c:v>48.918970639999799</c:v>
                </c:pt>
                <c:pt idx="177976">
                  <c:v>48.919070376900997</c:v>
                </c:pt>
                <c:pt idx="177977">
                  <c:v>48.919170113482899</c:v>
                </c:pt>
                <c:pt idx="177978">
                  <c:v>48.919269849745604</c:v>
                </c:pt>
                <c:pt idx="177979">
                  <c:v>48.919369585688997</c:v>
                </c:pt>
                <c:pt idx="177980">
                  <c:v>48.919469321313102</c:v>
                </c:pt>
                <c:pt idx="177981">
                  <c:v>48.919569056618101</c:v>
                </c:pt>
                <c:pt idx="177982">
                  <c:v>48.919668791603797</c:v>
                </c:pt>
                <c:pt idx="177983">
                  <c:v>48.919768526270197</c:v>
                </c:pt>
                <c:pt idx="177984">
                  <c:v>48.919868260617399</c:v>
                </c:pt>
                <c:pt idx="177985">
                  <c:v>48.919967994645397</c:v>
                </c:pt>
                <c:pt idx="177986">
                  <c:v>48.920067728354098</c:v>
                </c:pt>
                <c:pt idx="177987">
                  <c:v>48.920167461743603</c:v>
                </c:pt>
                <c:pt idx="177988">
                  <c:v>48.920267194813803</c:v>
                </c:pt>
                <c:pt idx="177989">
                  <c:v>48.9203669275648</c:v>
                </c:pt>
                <c:pt idx="177990">
                  <c:v>48.920466659996599</c:v>
                </c:pt>
                <c:pt idx="177991">
                  <c:v>48.920566392109102</c:v>
                </c:pt>
                <c:pt idx="177992">
                  <c:v>48.9206661239024</c:v>
                </c:pt>
                <c:pt idx="177993">
                  <c:v>48.920765855376501</c:v>
                </c:pt>
                <c:pt idx="177994">
                  <c:v>48.920865586531299</c:v>
                </c:pt>
                <c:pt idx="177995">
                  <c:v>48.920965317366999</c:v>
                </c:pt>
                <c:pt idx="177996">
                  <c:v>48.921065047883303</c:v>
                </c:pt>
                <c:pt idx="177997">
                  <c:v>48.921164778080502</c:v>
                </c:pt>
                <c:pt idx="177998">
                  <c:v>48.921264507958398</c:v>
                </c:pt>
                <c:pt idx="177999">
                  <c:v>48.921364237517103</c:v>
                </c:pt>
                <c:pt idx="178000">
                  <c:v>48.921463966756598</c:v>
                </c:pt>
                <c:pt idx="178001">
                  <c:v>48.921563695676802</c:v>
                </c:pt>
                <c:pt idx="178002">
                  <c:v>48.921663424277803</c:v>
                </c:pt>
                <c:pt idx="178003">
                  <c:v>48.921763152559699</c:v>
                </c:pt>
                <c:pt idx="178004">
                  <c:v>48.921862880522198</c:v>
                </c:pt>
                <c:pt idx="178005">
                  <c:v>48.9219626081656</c:v>
                </c:pt>
                <c:pt idx="178006">
                  <c:v>48.922062335489699</c:v>
                </c:pt>
                <c:pt idx="178007">
                  <c:v>48.922162062494699</c:v>
                </c:pt>
                <c:pt idx="178008">
                  <c:v>48.922261789180403</c:v>
                </c:pt>
                <c:pt idx="178009">
                  <c:v>48.922361515546903</c:v>
                </c:pt>
                <c:pt idx="178010">
                  <c:v>48.9224612415941</c:v>
                </c:pt>
                <c:pt idx="178011">
                  <c:v>48.922560967322198</c:v>
                </c:pt>
                <c:pt idx="178012">
                  <c:v>48.922660692731</c:v>
                </c:pt>
                <c:pt idx="178013">
                  <c:v>48.922760417820697</c:v>
                </c:pt>
                <c:pt idx="178014">
                  <c:v>48.922860142591098</c:v>
                </c:pt>
                <c:pt idx="178015">
                  <c:v>48.922959867042302</c:v>
                </c:pt>
                <c:pt idx="178016">
                  <c:v>48.923059591174301</c:v>
                </c:pt>
                <c:pt idx="178017">
                  <c:v>48.923159314987103</c:v>
                </c:pt>
                <c:pt idx="178018">
                  <c:v>48.923259038480701</c:v>
                </c:pt>
                <c:pt idx="178019">
                  <c:v>48.923358761655102</c:v>
                </c:pt>
                <c:pt idx="178020">
                  <c:v>48.923458484510299</c:v>
                </c:pt>
                <c:pt idx="178021">
                  <c:v>48.923558207046199</c:v>
                </c:pt>
                <c:pt idx="178022">
                  <c:v>48.923657929263001</c:v>
                </c:pt>
                <c:pt idx="178023">
                  <c:v>48.923757651160599</c:v>
                </c:pt>
                <c:pt idx="178024">
                  <c:v>48.923857372738901</c:v>
                </c:pt>
                <c:pt idx="178025">
                  <c:v>48.923957093998098</c:v>
                </c:pt>
                <c:pt idx="178026">
                  <c:v>48.924056814938098</c:v>
                </c:pt>
                <c:pt idx="178027">
                  <c:v>48.924156535558801</c:v>
                </c:pt>
                <c:pt idx="178028">
                  <c:v>48.924256255860399</c:v>
                </c:pt>
                <c:pt idx="178029">
                  <c:v>48.924355975842801</c:v>
                </c:pt>
                <c:pt idx="178030">
                  <c:v>48.924455695505998</c:v>
                </c:pt>
                <c:pt idx="178031">
                  <c:v>48.924555414849998</c:v>
                </c:pt>
                <c:pt idx="178032">
                  <c:v>48.924655133874801</c:v>
                </c:pt>
                <c:pt idx="178033">
                  <c:v>48.924754852580399</c:v>
                </c:pt>
                <c:pt idx="178034">
                  <c:v>48.924854570966801</c:v>
                </c:pt>
                <c:pt idx="178035">
                  <c:v>48.924954289033998</c:v>
                </c:pt>
                <c:pt idx="178036">
                  <c:v>48.925054006782098</c:v>
                </c:pt>
                <c:pt idx="178037">
                  <c:v>48.925153724210901</c:v>
                </c:pt>
                <c:pt idx="178038">
                  <c:v>48.925253441320599</c:v>
                </c:pt>
                <c:pt idx="178039">
                  <c:v>48.925353158111001</c:v>
                </c:pt>
                <c:pt idx="178040">
                  <c:v>48.925452874582298</c:v>
                </c:pt>
                <c:pt idx="178041">
                  <c:v>48.925552590734398</c:v>
                </c:pt>
                <c:pt idx="178042">
                  <c:v>48.9256523065674</c:v>
                </c:pt>
                <c:pt idx="178043">
                  <c:v>48.925752022081099</c:v>
                </c:pt>
                <c:pt idx="178044">
                  <c:v>48.9258517372757</c:v>
                </c:pt>
                <c:pt idx="178045">
                  <c:v>48.925951452151097</c:v>
                </c:pt>
                <c:pt idx="178046">
                  <c:v>48.926051166707303</c:v>
                </c:pt>
                <c:pt idx="178047">
                  <c:v>48.926150880944299</c:v>
                </c:pt>
                <c:pt idx="178048">
                  <c:v>48.926250594862097</c:v>
                </c:pt>
                <c:pt idx="178049">
                  <c:v>48.926350308460798</c:v>
                </c:pt>
                <c:pt idx="178050">
                  <c:v>48.926450021740301</c:v>
                </c:pt>
                <c:pt idx="178051">
                  <c:v>48.9265497347007</c:v>
                </c:pt>
                <c:pt idx="178052">
                  <c:v>48.926649447341802</c:v>
                </c:pt>
                <c:pt idx="178053">
                  <c:v>48.9267491596638</c:v>
                </c:pt>
                <c:pt idx="178054">
                  <c:v>48.9268488716666</c:v>
                </c:pt>
                <c:pt idx="178055">
                  <c:v>48.926948583350303</c:v>
                </c:pt>
                <c:pt idx="178056">
                  <c:v>48.927048294714702</c:v>
                </c:pt>
                <c:pt idx="178057">
                  <c:v>48.927148005760003</c:v>
                </c:pt>
                <c:pt idx="178058">
                  <c:v>48.9272477164862</c:v>
                </c:pt>
                <c:pt idx="178059">
                  <c:v>48.927347426893199</c:v>
                </c:pt>
                <c:pt idx="178060">
                  <c:v>48.927447136981002</c:v>
                </c:pt>
                <c:pt idx="178061">
                  <c:v>48.9275468467496</c:v>
                </c:pt>
                <c:pt idx="178062">
                  <c:v>48.9276465561991</c:v>
                </c:pt>
                <c:pt idx="178063">
                  <c:v>48.927746265329503</c:v>
                </c:pt>
                <c:pt idx="178064">
                  <c:v>48.927845974140602</c:v>
                </c:pt>
                <c:pt idx="178065">
                  <c:v>48.927945682632597</c:v>
                </c:pt>
                <c:pt idx="178066">
                  <c:v>48.928045390805501</c:v>
                </c:pt>
                <c:pt idx="178067">
                  <c:v>48.928145098659201</c:v>
                </c:pt>
                <c:pt idx="178068">
                  <c:v>48.928244806193703</c:v>
                </c:pt>
                <c:pt idx="178069">
                  <c:v>48.928344513409101</c:v>
                </c:pt>
                <c:pt idx="178070">
                  <c:v>48.928444220305302</c:v>
                </c:pt>
                <c:pt idx="178071">
                  <c:v>48.928543926882398</c:v>
                </c:pt>
                <c:pt idx="178072">
                  <c:v>48.928643633140403</c:v>
                </c:pt>
                <c:pt idx="178073">
                  <c:v>48.928743339079098</c:v>
                </c:pt>
                <c:pt idx="178074">
                  <c:v>48.928843044698802</c:v>
                </c:pt>
                <c:pt idx="178075">
                  <c:v>48.928942749999202</c:v>
                </c:pt>
                <c:pt idx="178076">
                  <c:v>48.929042454980603</c:v>
                </c:pt>
                <c:pt idx="178077">
                  <c:v>48.929142159642701</c:v>
                </c:pt>
                <c:pt idx="178078">
                  <c:v>48.929241863985801</c:v>
                </c:pt>
                <c:pt idx="178079">
                  <c:v>48.929341568009697</c:v>
                </c:pt>
                <c:pt idx="178080">
                  <c:v>48.929441271714403</c:v>
                </c:pt>
                <c:pt idx="178081">
                  <c:v>48.929540975099997</c:v>
                </c:pt>
                <c:pt idx="178082">
                  <c:v>48.9296406781665</c:v>
                </c:pt>
                <c:pt idx="178083">
                  <c:v>48.929740380913799</c:v>
                </c:pt>
                <c:pt idx="178084">
                  <c:v>48.929840083342</c:v>
                </c:pt>
                <c:pt idx="178085">
                  <c:v>48.929939785450998</c:v>
                </c:pt>
                <c:pt idx="178086">
                  <c:v>48.930039487240897</c:v>
                </c:pt>
                <c:pt idx="178087">
                  <c:v>48.930139188711699</c:v>
                </c:pt>
                <c:pt idx="178088">
                  <c:v>48.930238889863297</c:v>
                </c:pt>
                <c:pt idx="178089">
                  <c:v>48.930338590695797</c:v>
                </c:pt>
                <c:pt idx="178090">
                  <c:v>48.9304382912092</c:v>
                </c:pt>
                <c:pt idx="178091">
                  <c:v>48.930537991403398</c:v>
                </c:pt>
                <c:pt idx="178092">
                  <c:v>48.930637691278598</c:v>
                </c:pt>
                <c:pt idx="178093">
                  <c:v>48.930737390834501</c:v>
                </c:pt>
                <c:pt idx="178094">
                  <c:v>48.9308370900714</c:v>
                </c:pt>
                <c:pt idx="178095">
                  <c:v>48.930936788989101</c:v>
                </c:pt>
                <c:pt idx="178096">
                  <c:v>48.931036487587697</c:v>
                </c:pt>
                <c:pt idx="178097">
                  <c:v>48.931136185867103</c:v>
                </c:pt>
                <c:pt idx="178098">
                  <c:v>48.931235883827497</c:v>
                </c:pt>
                <c:pt idx="178099">
                  <c:v>48.931335581468701</c:v>
                </c:pt>
                <c:pt idx="178100">
                  <c:v>48.931435278790801</c:v>
                </c:pt>
                <c:pt idx="178101">
                  <c:v>48.931534975793703</c:v>
                </c:pt>
                <c:pt idx="178102">
                  <c:v>48.9316346724776</c:v>
                </c:pt>
                <c:pt idx="178103">
                  <c:v>48.931734368842299</c:v>
                </c:pt>
                <c:pt idx="178104">
                  <c:v>48.931834064887902</c:v>
                </c:pt>
                <c:pt idx="178105">
                  <c:v>48.931933760614399</c:v>
                </c:pt>
                <c:pt idx="178106">
                  <c:v>48.932033456021799</c:v>
                </c:pt>
                <c:pt idx="178107">
                  <c:v>48.932133151110001</c:v>
                </c:pt>
                <c:pt idx="178108">
                  <c:v>48.932232845879199</c:v>
                </c:pt>
                <c:pt idx="178109">
                  <c:v>48.932332540329199</c:v>
                </c:pt>
                <c:pt idx="178110">
                  <c:v>48.932432234460101</c:v>
                </c:pt>
                <c:pt idx="178111">
                  <c:v>48.932531928271899</c:v>
                </c:pt>
                <c:pt idx="178112">
                  <c:v>48.9326316217646</c:v>
                </c:pt>
                <c:pt idx="178113">
                  <c:v>48.932731314938202</c:v>
                </c:pt>
                <c:pt idx="178114">
                  <c:v>48.932831007792601</c:v>
                </c:pt>
                <c:pt idx="178115">
                  <c:v>48.932930700328001</c:v>
                </c:pt>
                <c:pt idx="178116">
                  <c:v>48.933030392544197</c:v>
                </c:pt>
                <c:pt idx="178117">
                  <c:v>48.933130084441402</c:v>
                </c:pt>
                <c:pt idx="178118">
                  <c:v>48.933229776019402</c:v>
                </c:pt>
                <c:pt idx="178119">
                  <c:v>48.933329467278398</c:v>
                </c:pt>
                <c:pt idx="178120">
                  <c:v>48.933429158218203</c:v>
                </c:pt>
                <c:pt idx="178121">
                  <c:v>48.933528848839003</c:v>
                </c:pt>
                <c:pt idx="178122">
                  <c:v>48.933628539140599</c:v>
                </c:pt>
                <c:pt idx="178123">
                  <c:v>48.933728229123098</c:v>
                </c:pt>
                <c:pt idx="178124">
                  <c:v>48.933827918786598</c:v>
                </c:pt>
                <c:pt idx="178125">
                  <c:v>48.933927608130901</c:v>
                </c:pt>
                <c:pt idx="178126">
                  <c:v>48.934027297156099</c:v>
                </c:pt>
                <c:pt idx="178127">
                  <c:v>48.934126985862299</c:v>
                </c:pt>
                <c:pt idx="178128">
                  <c:v>48.934226674249302</c:v>
                </c:pt>
                <c:pt idx="178129">
                  <c:v>48.9343263623173</c:v>
                </c:pt>
                <c:pt idx="178130">
                  <c:v>48.9344260500662</c:v>
                </c:pt>
                <c:pt idx="178131">
                  <c:v>48.934525737495903</c:v>
                </c:pt>
                <c:pt idx="178132">
                  <c:v>48.934625424606601</c:v>
                </c:pt>
                <c:pt idx="178133">
                  <c:v>48.934725111398201</c:v>
                </c:pt>
                <c:pt idx="178134">
                  <c:v>48.934824797870697</c:v>
                </c:pt>
                <c:pt idx="178135">
                  <c:v>48.934924484024101</c:v>
                </c:pt>
                <c:pt idx="178136">
                  <c:v>48.935024169858501</c:v>
                </c:pt>
                <c:pt idx="178137">
                  <c:v>48.935123855373703</c:v>
                </c:pt>
                <c:pt idx="178138">
                  <c:v>48.935223540569901</c:v>
                </c:pt>
                <c:pt idx="178139">
                  <c:v>48.935323225447</c:v>
                </c:pt>
                <c:pt idx="178140">
                  <c:v>48.935422910004903</c:v>
                </c:pt>
                <c:pt idx="178141">
                  <c:v>48.935522594243899</c:v>
                </c:pt>
                <c:pt idx="178142">
                  <c:v>48.935622278163699</c:v>
                </c:pt>
                <c:pt idx="178143">
                  <c:v>48.935721961764401</c:v>
                </c:pt>
                <c:pt idx="178144">
                  <c:v>48.935821645046097</c:v>
                </c:pt>
                <c:pt idx="178145">
                  <c:v>48.935921328008703</c:v>
                </c:pt>
                <c:pt idx="178146">
                  <c:v>48.936021010652198</c:v>
                </c:pt>
                <c:pt idx="178147">
                  <c:v>48.936120692976701</c:v>
                </c:pt>
                <c:pt idx="178148">
                  <c:v>48.936220374982099</c:v>
                </c:pt>
                <c:pt idx="178149">
                  <c:v>48.9363200566684</c:v>
                </c:pt>
                <c:pt idx="178150">
                  <c:v>48.936419738035603</c:v>
                </c:pt>
                <c:pt idx="178151">
                  <c:v>48.936519419083702</c:v>
                </c:pt>
                <c:pt idx="178152">
                  <c:v>48.936619099812802</c:v>
                </c:pt>
                <c:pt idx="178153">
                  <c:v>48.936718780222797</c:v>
                </c:pt>
                <c:pt idx="178154">
                  <c:v>48.936818460313802</c:v>
                </c:pt>
                <c:pt idx="178155">
                  <c:v>48.936918140085702</c:v>
                </c:pt>
                <c:pt idx="178156">
                  <c:v>48.937017819538497</c:v>
                </c:pt>
                <c:pt idx="178157">
                  <c:v>48.937117498672201</c:v>
                </c:pt>
                <c:pt idx="178158">
                  <c:v>48.9372171774869</c:v>
                </c:pt>
                <c:pt idx="178159">
                  <c:v>48.937316855982502</c:v>
                </c:pt>
                <c:pt idx="178160">
                  <c:v>48.937416534159098</c:v>
                </c:pt>
                <c:pt idx="178161">
                  <c:v>48.937516212016597</c:v>
                </c:pt>
                <c:pt idx="178162">
                  <c:v>48.937615889555097</c:v>
                </c:pt>
                <c:pt idx="178163">
                  <c:v>48.937715566774401</c:v>
                </c:pt>
                <c:pt idx="178164">
                  <c:v>48.937815243674798</c:v>
                </c:pt>
                <c:pt idx="178165">
                  <c:v>48.937914920255999</c:v>
                </c:pt>
                <c:pt idx="178166">
                  <c:v>48.938014596518201</c:v>
                </c:pt>
                <c:pt idx="178167">
                  <c:v>48.938114272461398</c:v>
                </c:pt>
                <c:pt idx="178168">
                  <c:v>48.938213948085497</c:v>
                </c:pt>
                <c:pt idx="178169">
                  <c:v>48.938313623390499</c:v>
                </c:pt>
                <c:pt idx="178170">
                  <c:v>48.938413298376503</c:v>
                </c:pt>
                <c:pt idx="178171">
                  <c:v>48.938512973043501</c:v>
                </c:pt>
                <c:pt idx="178172">
                  <c:v>48.938612647391402</c:v>
                </c:pt>
                <c:pt idx="178173">
                  <c:v>48.938712321420198</c:v>
                </c:pt>
                <c:pt idx="178174">
                  <c:v>48.938811995130003</c:v>
                </c:pt>
                <c:pt idx="178175">
                  <c:v>48.938911668520802</c:v>
                </c:pt>
                <c:pt idx="178176">
                  <c:v>48.939011341592497</c:v>
                </c:pt>
                <c:pt idx="178177">
                  <c:v>48.939111014345201</c:v>
                </c:pt>
                <c:pt idx="178178">
                  <c:v>48.9392106867788</c:v>
                </c:pt>
                <c:pt idx="178179">
                  <c:v>48.939310358893401</c:v>
                </c:pt>
                <c:pt idx="178180">
                  <c:v>48.939410030688897</c:v>
                </c:pt>
                <c:pt idx="178181">
                  <c:v>48.939509702165402</c:v>
                </c:pt>
                <c:pt idx="178182">
                  <c:v>48.939609373322803</c:v>
                </c:pt>
                <c:pt idx="178183">
                  <c:v>48.939709044161297</c:v>
                </c:pt>
                <c:pt idx="178184">
                  <c:v>48.939808714680602</c:v>
                </c:pt>
                <c:pt idx="178185">
                  <c:v>48.939908384881001</c:v>
                </c:pt>
                <c:pt idx="178186">
                  <c:v>48.940008054762302</c:v>
                </c:pt>
                <c:pt idx="178187">
                  <c:v>48.940107724324598</c:v>
                </c:pt>
                <c:pt idx="178188">
                  <c:v>48.940207393567803</c:v>
                </c:pt>
                <c:pt idx="178189">
                  <c:v>48.940307062492003</c:v>
                </c:pt>
                <c:pt idx="178190">
                  <c:v>48.940406731097198</c:v>
                </c:pt>
                <c:pt idx="178191">
                  <c:v>48.940506399383302</c:v>
                </c:pt>
                <c:pt idx="178192">
                  <c:v>48.940606067350501</c:v>
                </c:pt>
                <c:pt idx="178193">
                  <c:v>48.940705734998502</c:v>
                </c:pt>
                <c:pt idx="178194">
                  <c:v>48.940805402327598</c:v>
                </c:pt>
                <c:pt idx="178195">
                  <c:v>48.940905069337603</c:v>
                </c:pt>
                <c:pt idx="178196">
                  <c:v>48.941004736028603</c:v>
                </c:pt>
                <c:pt idx="178197">
                  <c:v>48.941104402400597</c:v>
                </c:pt>
                <c:pt idx="178198">
                  <c:v>48.941204068453601</c:v>
                </c:pt>
                <c:pt idx="178199">
                  <c:v>48.9413037341875</c:v>
                </c:pt>
                <c:pt idx="178200">
                  <c:v>48.9414033996025</c:v>
                </c:pt>
                <c:pt idx="178201">
                  <c:v>48.941503064698402</c:v>
                </c:pt>
                <c:pt idx="178202">
                  <c:v>48.9416027294752</c:v>
                </c:pt>
                <c:pt idx="178203">
                  <c:v>48.941702393933099</c:v>
                </c:pt>
                <c:pt idx="178204">
                  <c:v>48.9418020580719</c:v>
                </c:pt>
                <c:pt idx="178205">
                  <c:v>48.941901721891803</c:v>
                </c:pt>
                <c:pt idx="178206">
                  <c:v>48.942001385392601</c:v>
                </c:pt>
                <c:pt idx="178207">
                  <c:v>48.942101048574401</c:v>
                </c:pt>
                <c:pt idx="178208">
                  <c:v>48.942200711437202</c:v>
                </c:pt>
                <c:pt idx="178209">
                  <c:v>48.942300373980999</c:v>
                </c:pt>
                <c:pt idx="178210">
                  <c:v>48.942400036205697</c:v>
                </c:pt>
                <c:pt idx="178211">
                  <c:v>48.942499698111497</c:v>
                </c:pt>
                <c:pt idx="178212">
                  <c:v>48.9425993596982</c:v>
                </c:pt>
                <c:pt idx="178213">
                  <c:v>48.942699020966003</c:v>
                </c:pt>
                <c:pt idx="178214">
                  <c:v>48.942798681914702</c:v>
                </c:pt>
                <c:pt idx="178215">
                  <c:v>48.942898342544403</c:v>
                </c:pt>
                <c:pt idx="178216">
                  <c:v>48.942998002855099</c:v>
                </c:pt>
                <c:pt idx="178217">
                  <c:v>48.943097662846803</c:v>
                </c:pt>
                <c:pt idx="178218">
                  <c:v>48.943197322519602</c:v>
                </c:pt>
                <c:pt idx="178219">
                  <c:v>48.943296981873303</c:v>
                </c:pt>
                <c:pt idx="178220">
                  <c:v>48.943396640907999</c:v>
                </c:pt>
                <c:pt idx="178221">
                  <c:v>48.943496299623703</c:v>
                </c:pt>
                <c:pt idx="178222">
                  <c:v>48.943595958020403</c:v>
                </c:pt>
                <c:pt idx="178223">
                  <c:v>48.943695616098097</c:v>
                </c:pt>
                <c:pt idx="178224">
                  <c:v>48.9437952738568</c:v>
                </c:pt>
                <c:pt idx="178225">
                  <c:v>48.943894931296597</c:v>
                </c:pt>
                <c:pt idx="178226">
                  <c:v>48.943994588417297</c:v>
                </c:pt>
                <c:pt idx="178227">
                  <c:v>48.944094245218999</c:v>
                </c:pt>
                <c:pt idx="178228">
                  <c:v>48.944193901701802</c:v>
                </c:pt>
                <c:pt idx="178229">
                  <c:v>48.9442935578655</c:v>
                </c:pt>
                <c:pt idx="178230">
                  <c:v>48.944393213710299</c:v>
                </c:pt>
                <c:pt idx="178231">
                  <c:v>48.944492869236001</c:v>
                </c:pt>
                <c:pt idx="178232">
                  <c:v>48.944592524442797</c:v>
                </c:pt>
                <c:pt idx="178233">
                  <c:v>48.944692179330602</c:v>
                </c:pt>
                <c:pt idx="178234">
                  <c:v>48.944791833899401</c:v>
                </c:pt>
                <c:pt idx="178235">
                  <c:v>48.944891488149203</c:v>
                </c:pt>
                <c:pt idx="178236">
                  <c:v>48.944991142080099</c:v>
                </c:pt>
                <c:pt idx="178237">
                  <c:v>48.945090795691897</c:v>
                </c:pt>
                <c:pt idx="178238">
                  <c:v>48.945190448984803</c:v>
                </c:pt>
                <c:pt idx="178239">
                  <c:v>48.945290101958697</c:v>
                </c:pt>
                <c:pt idx="178240">
                  <c:v>48.945389754613601</c:v>
                </c:pt>
                <c:pt idx="178241">
                  <c:v>48.945489406949598</c:v>
                </c:pt>
                <c:pt idx="178242">
                  <c:v>48.945589058966497</c:v>
                </c:pt>
                <c:pt idx="178243">
                  <c:v>48.945688710664498</c:v>
                </c:pt>
                <c:pt idx="178244">
                  <c:v>48.945788362043501</c:v>
                </c:pt>
                <c:pt idx="178245">
                  <c:v>48.945888013103499</c:v>
                </c:pt>
                <c:pt idx="178246">
                  <c:v>48.945987663844498</c:v>
                </c:pt>
                <c:pt idx="178247">
                  <c:v>48.946087314266599</c:v>
                </c:pt>
                <c:pt idx="178248">
                  <c:v>48.946186964369701</c:v>
                </c:pt>
                <c:pt idx="178249">
                  <c:v>48.946286614153898</c:v>
                </c:pt>
                <c:pt idx="178250">
                  <c:v>48.946386263618997</c:v>
                </c:pt>
                <c:pt idx="178251">
                  <c:v>48.946485912765198</c:v>
                </c:pt>
                <c:pt idx="178252">
                  <c:v>48.946585561592499</c:v>
                </c:pt>
                <c:pt idx="178253">
                  <c:v>48.946685210100704</c:v>
                </c:pt>
                <c:pt idx="178254">
                  <c:v>48.946784858290002</c:v>
                </c:pt>
                <c:pt idx="178255">
                  <c:v>48.946884506160302</c:v>
                </c:pt>
                <c:pt idx="178256">
                  <c:v>48.946984153711703</c:v>
                </c:pt>
                <c:pt idx="178257">
                  <c:v>48.9470838009441</c:v>
                </c:pt>
                <c:pt idx="178258">
                  <c:v>48.947183447857597</c:v>
                </c:pt>
                <c:pt idx="178259">
                  <c:v>48.947283094451997</c:v>
                </c:pt>
                <c:pt idx="178260">
                  <c:v>48.947382740727498</c:v>
                </c:pt>
                <c:pt idx="178261">
                  <c:v>48.947482386684101</c:v>
                </c:pt>
                <c:pt idx="178262">
                  <c:v>48.947582032321698</c:v>
                </c:pt>
                <c:pt idx="178263">
                  <c:v>48.947681677640396</c:v>
                </c:pt>
                <c:pt idx="178264">
                  <c:v>48.947781322640097</c:v>
                </c:pt>
                <c:pt idx="178265">
                  <c:v>48.947880967320799</c:v>
                </c:pt>
                <c:pt idx="178266">
                  <c:v>48.947980611682603</c:v>
                </c:pt>
                <c:pt idx="178267">
                  <c:v>48.948080255725401</c:v>
                </c:pt>
                <c:pt idx="178268">
                  <c:v>48.9481798994493</c:v>
                </c:pt>
                <c:pt idx="178269">
                  <c:v>48.948279542854202</c:v>
                </c:pt>
                <c:pt idx="178270">
                  <c:v>48.948379185940198</c:v>
                </c:pt>
                <c:pt idx="178271">
                  <c:v>48.948478828707202</c:v>
                </c:pt>
                <c:pt idx="178272">
                  <c:v>48.948578471155301</c:v>
                </c:pt>
                <c:pt idx="178273">
                  <c:v>48.948678113284402</c:v>
                </c:pt>
                <c:pt idx="178274">
                  <c:v>48.948777755094603</c:v>
                </c:pt>
                <c:pt idx="178275">
                  <c:v>48.9488773965859</c:v>
                </c:pt>
                <c:pt idx="178276">
                  <c:v>48.948977037758198</c:v>
                </c:pt>
                <c:pt idx="178277">
                  <c:v>48.949076678611497</c:v>
                </c:pt>
                <c:pt idx="178278">
                  <c:v>48.949176319145899</c:v>
                </c:pt>
                <c:pt idx="178279">
                  <c:v>48.949275959361401</c:v>
                </c:pt>
                <c:pt idx="178280">
                  <c:v>48.949375599257898</c:v>
                </c:pt>
                <c:pt idx="178281">
                  <c:v>48.949475238835497</c:v>
                </c:pt>
                <c:pt idx="178282">
                  <c:v>48.949574878094197</c:v>
                </c:pt>
                <c:pt idx="178283">
                  <c:v>48.949674517033898</c:v>
                </c:pt>
                <c:pt idx="178284">
                  <c:v>48.949774155654701</c:v>
                </c:pt>
                <c:pt idx="178285">
                  <c:v>48.949873793956598</c:v>
                </c:pt>
                <c:pt idx="178286">
                  <c:v>48.949973431939497</c:v>
                </c:pt>
                <c:pt idx="178287">
                  <c:v>48.950073069603498</c:v>
                </c:pt>
                <c:pt idx="178288">
                  <c:v>48.9501727069485</c:v>
                </c:pt>
                <c:pt idx="178289">
                  <c:v>48.950272343974703</c:v>
                </c:pt>
                <c:pt idx="178290">
                  <c:v>48.950371980681901</c:v>
                </c:pt>
                <c:pt idx="178291">
                  <c:v>48.9504716170701</c:v>
                </c:pt>
                <c:pt idx="178292">
                  <c:v>48.950571253139501</c:v>
                </c:pt>
                <c:pt idx="178293">
                  <c:v>48.950670888889903</c:v>
                </c:pt>
                <c:pt idx="178294">
                  <c:v>48.950770524321399</c:v>
                </c:pt>
                <c:pt idx="178295">
                  <c:v>48.950870159433997</c:v>
                </c:pt>
                <c:pt idx="178296">
                  <c:v>48.950969794227603</c:v>
                </c:pt>
                <c:pt idx="178297">
                  <c:v>48.951069428702297</c:v>
                </c:pt>
                <c:pt idx="178298">
                  <c:v>48.951169062858099</c:v>
                </c:pt>
                <c:pt idx="178299">
                  <c:v>48.951268696695003</c:v>
                </c:pt>
                <c:pt idx="178300">
                  <c:v>48.951368330213</c:v>
                </c:pt>
                <c:pt idx="178301">
                  <c:v>48.951467963412</c:v>
                </c:pt>
                <c:pt idx="178302">
                  <c:v>48.951567596292101</c:v>
                </c:pt>
                <c:pt idx="178303">
                  <c:v>48.951667228853303</c:v>
                </c:pt>
                <c:pt idx="178304">
                  <c:v>48.951766861095599</c:v>
                </c:pt>
                <c:pt idx="178305">
                  <c:v>48.951866493018997</c:v>
                </c:pt>
                <c:pt idx="178306">
                  <c:v>48.951966124623503</c:v>
                </c:pt>
                <c:pt idx="178307">
                  <c:v>48.952065755908997</c:v>
                </c:pt>
                <c:pt idx="178308">
                  <c:v>48.952165386875699</c:v>
                </c:pt>
                <c:pt idx="178309">
                  <c:v>48.952265017523402</c:v>
                </c:pt>
                <c:pt idx="178310">
                  <c:v>48.952364647852299</c:v>
                </c:pt>
                <c:pt idx="178311">
                  <c:v>48.952464277862198</c:v>
                </c:pt>
                <c:pt idx="178312">
                  <c:v>48.952563907553198</c:v>
                </c:pt>
                <c:pt idx="178313">
                  <c:v>48.9526635369253</c:v>
                </c:pt>
                <c:pt idx="178314">
                  <c:v>48.952763165978503</c:v>
                </c:pt>
                <c:pt idx="178315">
                  <c:v>48.9528627947128</c:v>
                </c:pt>
                <c:pt idx="178316">
                  <c:v>48.952962423128199</c:v>
                </c:pt>
                <c:pt idx="178317">
                  <c:v>48.953062051224698</c:v>
                </c:pt>
                <c:pt idx="178318">
                  <c:v>48.953161679002299</c:v>
                </c:pt>
                <c:pt idx="178319">
                  <c:v>48.953261306461002</c:v>
                </c:pt>
                <c:pt idx="178320">
                  <c:v>48.953360933600798</c:v>
                </c:pt>
                <c:pt idx="178321">
                  <c:v>48.953460560421703</c:v>
                </c:pt>
                <c:pt idx="178322">
                  <c:v>48.953560186923703</c:v>
                </c:pt>
                <c:pt idx="178323">
                  <c:v>48.953659813106803</c:v>
                </c:pt>
                <c:pt idx="178324">
                  <c:v>48.953759438970998</c:v>
                </c:pt>
                <c:pt idx="178325">
                  <c:v>48.953859064516301</c:v>
                </c:pt>
                <c:pt idx="178326">
                  <c:v>48.953958689742699</c:v>
                </c:pt>
                <c:pt idx="178327">
                  <c:v>48.954058314650297</c:v>
                </c:pt>
                <c:pt idx="178328">
                  <c:v>48.954157939238897</c:v>
                </c:pt>
                <c:pt idx="178329">
                  <c:v>48.954257563508698</c:v>
                </c:pt>
                <c:pt idx="178330">
                  <c:v>48.9543571874595</c:v>
                </c:pt>
                <c:pt idx="178331">
                  <c:v>48.954456811091497</c:v>
                </c:pt>
                <c:pt idx="178332">
                  <c:v>48.954556434404601</c:v>
                </c:pt>
                <c:pt idx="178333">
                  <c:v>48.9546560573988</c:v>
                </c:pt>
                <c:pt idx="178334">
                  <c:v>48.954755680074101</c:v>
                </c:pt>
                <c:pt idx="178335">
                  <c:v>48.954855302430602</c:v>
                </c:pt>
                <c:pt idx="178336">
                  <c:v>48.954954924468097</c:v>
                </c:pt>
                <c:pt idx="178337">
                  <c:v>48.955054546186801</c:v>
                </c:pt>
                <c:pt idx="178338">
                  <c:v>48.955154167586599</c:v>
                </c:pt>
                <c:pt idx="178339">
                  <c:v>48.955253788667498</c:v>
                </c:pt>
                <c:pt idx="178340">
                  <c:v>48.955353409429499</c:v>
                </c:pt>
                <c:pt idx="178341">
                  <c:v>48.9554530298727</c:v>
                </c:pt>
                <c:pt idx="178342">
                  <c:v>48.955552649997003</c:v>
                </c:pt>
                <c:pt idx="178343">
                  <c:v>48.9556522698024</c:v>
                </c:pt>
                <c:pt idx="178344">
                  <c:v>48.955751889288898</c:v>
                </c:pt>
                <c:pt idx="178345">
                  <c:v>48.955851508456597</c:v>
                </c:pt>
                <c:pt idx="178346">
                  <c:v>48.955951127305397</c:v>
                </c:pt>
                <c:pt idx="178347">
                  <c:v>48.956050745835299</c:v>
                </c:pt>
                <c:pt idx="178348">
                  <c:v>48.956150364046401</c:v>
                </c:pt>
                <c:pt idx="178349">
                  <c:v>48.956249981938498</c:v>
                </c:pt>
                <c:pt idx="178350">
                  <c:v>48.956349599511803</c:v>
                </c:pt>
                <c:pt idx="178351">
                  <c:v>48.956449216766302</c:v>
                </c:pt>
                <c:pt idx="178352">
                  <c:v>48.956548833701902</c:v>
                </c:pt>
                <c:pt idx="178353">
                  <c:v>48.956648450318603</c:v>
                </c:pt>
                <c:pt idx="178354">
                  <c:v>48.956748066616399</c:v>
                </c:pt>
                <c:pt idx="178355">
                  <c:v>48.956847682595402</c:v>
                </c:pt>
                <c:pt idx="178356">
                  <c:v>48.9569472982555</c:v>
                </c:pt>
                <c:pt idx="178357">
                  <c:v>48.957046913596798</c:v>
                </c:pt>
                <c:pt idx="178358">
                  <c:v>48.957146528619198</c:v>
                </c:pt>
                <c:pt idx="178359">
                  <c:v>48.957246143322799</c:v>
                </c:pt>
                <c:pt idx="178360">
                  <c:v>48.957345757707401</c:v>
                </c:pt>
                <c:pt idx="178361">
                  <c:v>48.957445371773296</c:v>
                </c:pt>
                <c:pt idx="178362">
                  <c:v>48.9575449855203</c:v>
                </c:pt>
                <c:pt idx="178363">
                  <c:v>48.957644598948399</c:v>
                </c:pt>
                <c:pt idx="178364">
                  <c:v>48.957744212057598</c:v>
                </c:pt>
                <c:pt idx="178365">
                  <c:v>48.957843824848098</c:v>
                </c:pt>
                <c:pt idx="178366">
                  <c:v>48.957943437319599</c:v>
                </c:pt>
                <c:pt idx="178367">
                  <c:v>48.958043049472302</c:v>
                </c:pt>
                <c:pt idx="178368">
                  <c:v>48.958142661306198</c:v>
                </c:pt>
                <c:pt idx="178369">
                  <c:v>48.958242272821202</c:v>
                </c:pt>
                <c:pt idx="178370">
                  <c:v>48.958341884017401</c:v>
                </c:pt>
                <c:pt idx="178371">
                  <c:v>48.9584414948947</c:v>
                </c:pt>
                <c:pt idx="178372">
                  <c:v>48.9585411054532</c:v>
                </c:pt>
                <c:pt idx="178373">
                  <c:v>48.958640715692802</c:v>
                </c:pt>
                <c:pt idx="178374">
                  <c:v>48.958740325613597</c:v>
                </c:pt>
                <c:pt idx="178375">
                  <c:v>48.958839935215501</c:v>
                </c:pt>
                <c:pt idx="178376">
                  <c:v>48.958939544498598</c:v>
                </c:pt>
                <c:pt idx="178377">
                  <c:v>48.959039153462903</c:v>
                </c:pt>
                <c:pt idx="178378">
                  <c:v>48.959138762108303</c:v>
                </c:pt>
                <c:pt idx="178379">
                  <c:v>48.959238370434903</c:v>
                </c:pt>
                <c:pt idx="178380">
                  <c:v>48.959337978442598</c:v>
                </c:pt>
                <c:pt idx="178381">
                  <c:v>48.9594375861316</c:v>
                </c:pt>
                <c:pt idx="178382">
                  <c:v>48.959537193501603</c:v>
                </c:pt>
                <c:pt idx="178383">
                  <c:v>48.9596368005529</c:v>
                </c:pt>
                <c:pt idx="178384">
                  <c:v>48.959736407285298</c:v>
                </c:pt>
                <c:pt idx="178385">
                  <c:v>48.959836013698798</c:v>
                </c:pt>
                <c:pt idx="178386">
                  <c:v>48.959935619793598</c:v>
                </c:pt>
                <c:pt idx="178387">
                  <c:v>48.960035225569499</c:v>
                </c:pt>
                <c:pt idx="178388">
                  <c:v>48.9601348310266</c:v>
                </c:pt>
                <c:pt idx="178389">
                  <c:v>48.960234436164797</c:v>
                </c:pt>
                <c:pt idx="178390">
                  <c:v>48.9603340409843</c:v>
                </c:pt>
                <c:pt idx="178391">
                  <c:v>48.960433645484898</c:v>
                </c:pt>
                <c:pt idx="178392">
                  <c:v>48.960533249666597</c:v>
                </c:pt>
                <c:pt idx="178393">
                  <c:v>48.960632853529603</c:v>
                </c:pt>
                <c:pt idx="178394">
                  <c:v>48.960732457073703</c:v>
                </c:pt>
                <c:pt idx="178395">
                  <c:v>48.960832060298998</c:v>
                </c:pt>
                <c:pt idx="178396">
                  <c:v>48.9609316632055</c:v>
                </c:pt>
                <c:pt idx="178397">
                  <c:v>48.961031265793203</c:v>
                </c:pt>
                <c:pt idx="178398">
                  <c:v>48.961130868062</c:v>
                </c:pt>
                <c:pt idx="178399">
                  <c:v>48.961230470012097</c:v>
                </c:pt>
                <c:pt idx="178400">
                  <c:v>48.961330071643303</c:v>
                </c:pt>
                <c:pt idx="178401">
                  <c:v>48.961429672955703</c:v>
                </c:pt>
                <c:pt idx="178402">
                  <c:v>48.961529273949303</c:v>
                </c:pt>
                <c:pt idx="178403">
                  <c:v>48.961628874623997</c:v>
                </c:pt>
                <c:pt idx="178404">
                  <c:v>48.961728474979999</c:v>
                </c:pt>
                <c:pt idx="178405">
                  <c:v>48.961828075017102</c:v>
                </c:pt>
                <c:pt idx="178406">
                  <c:v>48.961927674735499</c:v>
                </c:pt>
                <c:pt idx="178407">
                  <c:v>48.962027274134996</c:v>
                </c:pt>
                <c:pt idx="178408">
                  <c:v>48.962126873215702</c:v>
                </c:pt>
                <c:pt idx="178409">
                  <c:v>48.962226471977601</c:v>
                </c:pt>
                <c:pt idx="178410">
                  <c:v>48.962326070420701</c:v>
                </c:pt>
                <c:pt idx="178411">
                  <c:v>48.962425668545002</c:v>
                </c:pt>
                <c:pt idx="178412">
                  <c:v>48.962525266350497</c:v>
                </c:pt>
                <c:pt idx="178413">
                  <c:v>48.962624863837199</c:v>
                </c:pt>
                <c:pt idx="178414">
                  <c:v>48.962724461005102</c:v>
                </c:pt>
                <c:pt idx="178415">
                  <c:v>48.9628240578541</c:v>
                </c:pt>
                <c:pt idx="178416">
                  <c:v>48.962923654384397</c:v>
                </c:pt>
                <c:pt idx="178417">
                  <c:v>48.963023250595903</c:v>
                </c:pt>
                <c:pt idx="178418">
                  <c:v>48.963122846488602</c:v>
                </c:pt>
                <c:pt idx="178419">
                  <c:v>48.963222442062502</c:v>
                </c:pt>
                <c:pt idx="178420">
                  <c:v>48.963322037317504</c:v>
                </c:pt>
                <c:pt idx="178421">
                  <c:v>48.963421632253798</c:v>
                </c:pt>
                <c:pt idx="178422">
                  <c:v>48.9635212268713</c:v>
                </c:pt>
                <c:pt idx="178423">
                  <c:v>48.963620821169997</c:v>
                </c:pt>
                <c:pt idx="178424">
                  <c:v>48.963720415149901</c:v>
                </c:pt>
                <c:pt idx="178425">
                  <c:v>48.963820008811098</c:v>
                </c:pt>
                <c:pt idx="178426">
                  <c:v>48.963919602153403</c:v>
                </c:pt>
                <c:pt idx="178427">
                  <c:v>48.964019195176903</c:v>
                </c:pt>
                <c:pt idx="178428">
                  <c:v>48.964118787881702</c:v>
                </c:pt>
                <c:pt idx="178429">
                  <c:v>48.964218380267702</c:v>
                </c:pt>
                <c:pt idx="178430">
                  <c:v>48.964317972334797</c:v>
                </c:pt>
                <c:pt idx="178431">
                  <c:v>48.964417564083199</c:v>
                </c:pt>
                <c:pt idx="178432">
                  <c:v>48.964517155512802</c:v>
                </c:pt>
                <c:pt idx="178433">
                  <c:v>48.964616746623697</c:v>
                </c:pt>
                <c:pt idx="178434">
                  <c:v>48.964716337415702</c:v>
                </c:pt>
                <c:pt idx="178435">
                  <c:v>48.964815927888999</c:v>
                </c:pt>
                <c:pt idx="178436">
                  <c:v>48.964915518043497</c:v>
                </c:pt>
                <c:pt idx="178437">
                  <c:v>48.965015107879204</c:v>
                </c:pt>
                <c:pt idx="178438">
                  <c:v>48.965114697396103</c:v>
                </c:pt>
                <c:pt idx="178439">
                  <c:v>48.965214286594197</c:v>
                </c:pt>
                <c:pt idx="178440">
                  <c:v>48.965313875473598</c:v>
                </c:pt>
                <c:pt idx="178441">
                  <c:v>48.965413464034199</c:v>
                </c:pt>
                <c:pt idx="178442">
                  <c:v>48.965513052276002</c:v>
                </c:pt>
                <c:pt idx="178443">
                  <c:v>48.965612640199097</c:v>
                </c:pt>
                <c:pt idx="178444">
                  <c:v>48.965712227803301</c:v>
                </c:pt>
                <c:pt idx="178445">
                  <c:v>48.965811815088799</c:v>
                </c:pt>
                <c:pt idx="178446">
                  <c:v>48.965911402055603</c:v>
                </c:pt>
                <c:pt idx="178447">
                  <c:v>48.966010988703502</c:v>
                </c:pt>
                <c:pt idx="178448">
                  <c:v>48.966110575032701</c:v>
                </c:pt>
                <c:pt idx="178449">
                  <c:v>48.9662101610432</c:v>
                </c:pt>
                <c:pt idx="178450">
                  <c:v>48.966309746734801</c:v>
                </c:pt>
                <c:pt idx="178451">
                  <c:v>48.966409332107702</c:v>
                </c:pt>
                <c:pt idx="178452">
                  <c:v>48.966508917161903</c:v>
                </c:pt>
                <c:pt idx="178453">
                  <c:v>48.966608501897198</c:v>
                </c:pt>
                <c:pt idx="178454">
                  <c:v>48.966708086313901</c:v>
                </c:pt>
                <c:pt idx="178455">
                  <c:v>48.966807670411697</c:v>
                </c:pt>
                <c:pt idx="178456">
                  <c:v>48.966907254190801</c:v>
                </c:pt>
                <c:pt idx="178457">
                  <c:v>48.967006837651098</c:v>
                </c:pt>
                <c:pt idx="178458">
                  <c:v>48.967106420792703</c:v>
                </c:pt>
                <c:pt idx="178459">
                  <c:v>48.967206003615502</c:v>
                </c:pt>
                <c:pt idx="178460">
                  <c:v>48.9673055861196</c:v>
                </c:pt>
                <c:pt idx="178461">
                  <c:v>48.9674051683049</c:v>
                </c:pt>
                <c:pt idx="178462">
                  <c:v>48.9675047501715</c:v>
                </c:pt>
                <c:pt idx="178463">
                  <c:v>48.967604331719301</c:v>
                </c:pt>
                <c:pt idx="178464">
                  <c:v>48.967703912948302</c:v>
                </c:pt>
                <c:pt idx="178465">
                  <c:v>48.967803493858597</c:v>
                </c:pt>
                <c:pt idx="178466">
                  <c:v>48.967903074450199</c:v>
                </c:pt>
                <c:pt idx="178467">
                  <c:v>48.968002654722902</c:v>
                </c:pt>
                <c:pt idx="178468">
                  <c:v>48.968102234676998</c:v>
                </c:pt>
                <c:pt idx="178469">
                  <c:v>48.968201814312302</c:v>
                </c:pt>
                <c:pt idx="178470">
                  <c:v>48.968301393628899</c:v>
                </c:pt>
                <c:pt idx="178471">
                  <c:v>48.968400972626704</c:v>
                </c:pt>
                <c:pt idx="178472">
                  <c:v>48.968500551305802</c:v>
                </c:pt>
                <c:pt idx="178473">
                  <c:v>48.9686001296661</c:v>
                </c:pt>
                <c:pt idx="178474">
                  <c:v>48.9686997077077</c:v>
                </c:pt>
                <c:pt idx="178475">
                  <c:v>48.968799285430499</c:v>
                </c:pt>
                <c:pt idx="178476">
                  <c:v>48.9688988628346</c:v>
                </c:pt>
                <c:pt idx="178477">
                  <c:v>48.96899843992</c:v>
                </c:pt>
                <c:pt idx="178478">
                  <c:v>48.969098016686601</c:v>
                </c:pt>
                <c:pt idx="178479">
                  <c:v>48.969197593134503</c:v>
                </c:pt>
                <c:pt idx="178480">
                  <c:v>48.969297169263697</c:v>
                </c:pt>
                <c:pt idx="178481">
                  <c:v>48.9693967450741</c:v>
                </c:pt>
                <c:pt idx="178482">
                  <c:v>48.969496320565803</c:v>
                </c:pt>
                <c:pt idx="178483">
                  <c:v>48.969595895738799</c:v>
                </c:pt>
                <c:pt idx="178484">
                  <c:v>48.969695470593003</c:v>
                </c:pt>
                <c:pt idx="178485">
                  <c:v>48.9697950451285</c:v>
                </c:pt>
                <c:pt idx="178486">
                  <c:v>48.969894619345297</c:v>
                </c:pt>
                <c:pt idx="178487">
                  <c:v>48.969994193243302</c:v>
                </c:pt>
                <c:pt idx="178488">
                  <c:v>48.9700937668226</c:v>
                </c:pt>
                <c:pt idx="178489">
                  <c:v>48.970193340083199</c:v>
                </c:pt>
                <c:pt idx="178490">
                  <c:v>48.970292913025098</c:v>
                </c:pt>
                <c:pt idx="178491">
                  <c:v>48.970392485648198</c:v>
                </c:pt>
                <c:pt idx="178492">
                  <c:v>48.970492057952697</c:v>
                </c:pt>
                <c:pt idx="178493">
                  <c:v>48.970591629938298</c:v>
                </c:pt>
                <c:pt idx="178494">
                  <c:v>48.970691201605298</c:v>
                </c:pt>
                <c:pt idx="178495">
                  <c:v>48.970790772953599</c:v>
                </c:pt>
                <c:pt idx="178496">
                  <c:v>48.9708903439831</c:v>
                </c:pt>
                <c:pt idx="178497">
                  <c:v>48.970989914693902</c:v>
                </c:pt>
                <c:pt idx="178498">
                  <c:v>48.971089485085997</c:v>
                </c:pt>
                <c:pt idx="178499">
                  <c:v>48.9711890551594</c:v>
                </c:pt>
                <c:pt idx="178500">
                  <c:v>48.971288624914102</c:v>
                </c:pt>
                <c:pt idx="178501">
                  <c:v>48.971388194349998</c:v>
                </c:pt>
                <c:pt idx="178502">
                  <c:v>48.971487763467302</c:v>
                </c:pt>
                <c:pt idx="178503">
                  <c:v>48.971587332265798</c:v>
                </c:pt>
                <c:pt idx="178504">
                  <c:v>48.971686900745603</c:v>
                </c:pt>
                <c:pt idx="178505">
                  <c:v>48.9717864689067</c:v>
                </c:pt>
                <c:pt idx="178506">
                  <c:v>48.971886036749098</c:v>
                </c:pt>
                <c:pt idx="178507">
                  <c:v>48.971985604272803</c:v>
                </c:pt>
                <c:pt idx="178508">
                  <c:v>48.972085171477801</c:v>
                </c:pt>
                <c:pt idx="178509">
                  <c:v>48.972184738364099</c:v>
                </c:pt>
                <c:pt idx="178510">
                  <c:v>48.972284304931698</c:v>
                </c:pt>
                <c:pt idx="178511">
                  <c:v>48.972383871180497</c:v>
                </c:pt>
                <c:pt idx="178512">
                  <c:v>48.972483437110697</c:v>
                </c:pt>
                <c:pt idx="178513">
                  <c:v>48.972583002722203</c:v>
                </c:pt>
                <c:pt idx="178514">
                  <c:v>48.972682568014903</c:v>
                </c:pt>
                <c:pt idx="178515">
                  <c:v>48.972782132989003</c:v>
                </c:pt>
                <c:pt idx="178516">
                  <c:v>48.972881697644397</c:v>
                </c:pt>
                <c:pt idx="178517">
                  <c:v>48.972981261981097</c:v>
                </c:pt>
                <c:pt idx="178518">
                  <c:v>48.973080825998998</c:v>
                </c:pt>
                <c:pt idx="178519">
                  <c:v>48.9731803896983</c:v>
                </c:pt>
                <c:pt idx="178520">
                  <c:v>48.973279953078901</c:v>
                </c:pt>
                <c:pt idx="178521">
                  <c:v>48.973379516140803</c:v>
                </c:pt>
                <c:pt idx="178522">
                  <c:v>48.973479078883997</c:v>
                </c:pt>
                <c:pt idx="178523">
                  <c:v>48.973578641308499</c:v>
                </c:pt>
                <c:pt idx="178524">
                  <c:v>48.973678203414302</c:v>
                </c:pt>
                <c:pt idx="178525">
                  <c:v>48.973777765201397</c:v>
                </c:pt>
                <c:pt idx="178526">
                  <c:v>48.9738773266699</c:v>
                </c:pt>
                <c:pt idx="178527">
                  <c:v>48.973976887819603</c:v>
                </c:pt>
                <c:pt idx="178528">
                  <c:v>48.974076448650699</c:v>
                </c:pt>
                <c:pt idx="178529">
                  <c:v>48.974176009163102</c:v>
                </c:pt>
                <c:pt idx="178530">
                  <c:v>48.974275569356799</c:v>
                </c:pt>
                <c:pt idx="178531">
                  <c:v>48.974375129231802</c:v>
                </c:pt>
                <c:pt idx="178532">
                  <c:v>48.974474688788099</c:v>
                </c:pt>
                <c:pt idx="178533">
                  <c:v>48.974574248025803</c:v>
                </c:pt>
                <c:pt idx="178534">
                  <c:v>48.974673806944701</c:v>
                </c:pt>
                <c:pt idx="178535">
                  <c:v>48.974773365544998</c:v>
                </c:pt>
                <c:pt idx="178536">
                  <c:v>48.974872923826602</c:v>
                </c:pt>
                <c:pt idx="178537">
                  <c:v>48.974972481789599</c:v>
                </c:pt>
                <c:pt idx="178538">
                  <c:v>48.975072039433797</c:v>
                </c:pt>
                <c:pt idx="178539">
                  <c:v>48.975171596759402</c:v>
                </c:pt>
                <c:pt idx="178540">
                  <c:v>48.9752711537663</c:v>
                </c:pt>
                <c:pt idx="178541">
                  <c:v>48.975370710454499</c:v>
                </c:pt>
                <c:pt idx="178542">
                  <c:v>48.975470266824097</c:v>
                </c:pt>
                <c:pt idx="178543">
                  <c:v>48.975569822875002</c:v>
                </c:pt>
                <c:pt idx="178544">
                  <c:v>48.975669378607201</c:v>
                </c:pt>
                <c:pt idx="178545">
                  <c:v>48.975768934020799</c:v>
                </c:pt>
                <c:pt idx="178546">
                  <c:v>48.975868489115598</c:v>
                </c:pt>
                <c:pt idx="178547">
                  <c:v>48.975968043891903</c:v>
                </c:pt>
                <c:pt idx="178548">
                  <c:v>48.976067598349402</c:v>
                </c:pt>
                <c:pt idx="178549">
                  <c:v>48.976167152488301</c:v>
                </c:pt>
                <c:pt idx="178550">
                  <c:v>48.9762667063085</c:v>
                </c:pt>
                <c:pt idx="178551">
                  <c:v>48.976366259810099</c:v>
                </c:pt>
                <c:pt idx="178552">
                  <c:v>48.976465812992998</c:v>
                </c:pt>
                <c:pt idx="178553">
                  <c:v>48.976565365857198</c:v>
                </c:pt>
                <c:pt idx="178554">
                  <c:v>48.976664918402797</c:v>
                </c:pt>
                <c:pt idx="178555">
                  <c:v>48.976764470629703</c:v>
                </c:pt>
                <c:pt idx="178556">
                  <c:v>48.976864022538003</c:v>
                </c:pt>
                <c:pt idx="178557">
                  <c:v>48.976963574127602</c:v>
                </c:pt>
                <c:pt idx="178558">
                  <c:v>48.977063125398502</c:v>
                </c:pt>
                <c:pt idx="178559">
                  <c:v>48.977162676350801</c:v>
                </c:pt>
                <c:pt idx="178560">
                  <c:v>48.9772622269845</c:v>
                </c:pt>
                <c:pt idx="178561">
                  <c:v>48.9773617772994</c:v>
                </c:pt>
                <c:pt idx="178562">
                  <c:v>48.977461327295799</c:v>
                </c:pt>
                <c:pt idx="178563">
                  <c:v>48.977560876973499</c:v>
                </c:pt>
                <c:pt idx="178564">
                  <c:v>48.977660426332498</c:v>
                </c:pt>
                <c:pt idx="178565">
                  <c:v>48.977759975372898</c:v>
                </c:pt>
                <c:pt idx="178566">
                  <c:v>48.977859524094598</c:v>
                </c:pt>
                <c:pt idx="178567">
                  <c:v>48.977959072497697</c:v>
                </c:pt>
                <c:pt idx="178568">
                  <c:v>48.978058620582203</c:v>
                </c:pt>
                <c:pt idx="178569">
                  <c:v>48.978158168348003</c:v>
                </c:pt>
                <c:pt idx="178570">
                  <c:v>48.978257715795102</c:v>
                </c:pt>
                <c:pt idx="178571">
                  <c:v>48.978357262923602</c:v>
                </c:pt>
                <c:pt idx="178572">
                  <c:v>48.978456809733501</c:v>
                </c:pt>
                <c:pt idx="178573">
                  <c:v>48.978556356224701</c:v>
                </c:pt>
                <c:pt idx="178574">
                  <c:v>48.9786559023973</c:v>
                </c:pt>
                <c:pt idx="178575">
                  <c:v>48.978755448251299</c:v>
                </c:pt>
                <c:pt idx="178576">
                  <c:v>48.978854993786598</c:v>
                </c:pt>
                <c:pt idx="178577">
                  <c:v>48.978954539003297</c:v>
                </c:pt>
                <c:pt idx="178578">
                  <c:v>48.979054083901303</c:v>
                </c:pt>
                <c:pt idx="178579">
                  <c:v>48.979153628480702</c:v>
                </c:pt>
                <c:pt idx="178580">
                  <c:v>48.979253172741501</c:v>
                </c:pt>
                <c:pt idx="178581">
                  <c:v>48.979352716683699</c:v>
                </c:pt>
                <c:pt idx="178582">
                  <c:v>48.979452260307198</c:v>
                </c:pt>
                <c:pt idx="178583">
                  <c:v>48.979551803612097</c:v>
                </c:pt>
                <c:pt idx="178584">
                  <c:v>48.979651346598303</c:v>
                </c:pt>
                <c:pt idx="178585">
                  <c:v>48.979750889266001</c:v>
                </c:pt>
                <c:pt idx="178586">
                  <c:v>48.979850431614999</c:v>
                </c:pt>
                <c:pt idx="178587">
                  <c:v>48.979949973645297</c:v>
                </c:pt>
                <c:pt idx="178588">
                  <c:v>48.980049515357102</c:v>
                </c:pt>
                <c:pt idx="178589">
                  <c:v>48.9801490567502</c:v>
                </c:pt>
                <c:pt idx="178590">
                  <c:v>48.980248597824698</c:v>
                </c:pt>
                <c:pt idx="178591">
                  <c:v>48.980348138580602</c:v>
                </c:pt>
                <c:pt idx="178592">
                  <c:v>48.9804476790179</c:v>
                </c:pt>
                <c:pt idx="178593">
                  <c:v>48.980547219136497</c:v>
                </c:pt>
                <c:pt idx="178594">
                  <c:v>48.980646758936501</c:v>
                </c:pt>
                <c:pt idx="178595">
                  <c:v>48.980746298417898</c:v>
                </c:pt>
                <c:pt idx="178596">
                  <c:v>48.980845837580702</c:v>
                </c:pt>
                <c:pt idx="178597">
                  <c:v>48.980945376424899</c:v>
                </c:pt>
                <c:pt idx="178598">
                  <c:v>48.981044914950402</c:v>
                </c:pt>
                <c:pt idx="178599">
                  <c:v>48.981144453157398</c:v>
                </c:pt>
                <c:pt idx="178600">
                  <c:v>48.981243991045702</c:v>
                </c:pt>
                <c:pt idx="178601">
                  <c:v>48.981343528615398</c:v>
                </c:pt>
                <c:pt idx="178602">
                  <c:v>48.9814430658665</c:v>
                </c:pt>
                <c:pt idx="178603">
                  <c:v>48.981542602799003</c:v>
                </c:pt>
                <c:pt idx="178604">
                  <c:v>48.981642139412898</c:v>
                </c:pt>
                <c:pt idx="178605">
                  <c:v>48.9817416757082</c:v>
                </c:pt>
                <c:pt idx="178606">
                  <c:v>48.981841211684802</c:v>
                </c:pt>
                <c:pt idx="178607">
                  <c:v>48.981940747342897</c:v>
                </c:pt>
                <c:pt idx="178608">
                  <c:v>48.982040282682398</c:v>
                </c:pt>
                <c:pt idx="178609">
                  <c:v>48.982139817703199</c:v>
                </c:pt>
                <c:pt idx="178610">
                  <c:v>48.9822393524055</c:v>
                </c:pt>
                <c:pt idx="178611">
                  <c:v>48.982338886789101</c:v>
                </c:pt>
                <c:pt idx="178612">
                  <c:v>48.982438420854201</c:v>
                </c:pt>
                <c:pt idx="178613">
                  <c:v>48.982537954600602</c:v>
                </c:pt>
                <c:pt idx="178614">
                  <c:v>48.982637488028502</c:v>
                </c:pt>
                <c:pt idx="178615">
                  <c:v>48.982737021137702</c:v>
                </c:pt>
                <c:pt idx="178616">
                  <c:v>48.982836553928401</c:v>
                </c:pt>
                <c:pt idx="178617">
                  <c:v>48.9829360864005</c:v>
                </c:pt>
                <c:pt idx="178618">
                  <c:v>48.983035618553899</c:v>
                </c:pt>
                <c:pt idx="178619">
                  <c:v>48.983135150388797</c:v>
                </c:pt>
                <c:pt idx="178620">
                  <c:v>48.983234681905103</c:v>
                </c:pt>
                <c:pt idx="178621">
                  <c:v>48.9833342131028</c:v>
                </c:pt>
                <c:pt idx="178622">
                  <c:v>48.983433743981898</c:v>
                </c:pt>
                <c:pt idx="178623">
                  <c:v>48.983533274542403</c:v>
                </c:pt>
                <c:pt idx="178624">
                  <c:v>48.9836328047843</c:v>
                </c:pt>
                <c:pt idx="178625">
                  <c:v>48.983732334707597</c:v>
                </c:pt>
                <c:pt idx="178626">
                  <c:v>48.9838318643124</c:v>
                </c:pt>
                <c:pt idx="178627">
                  <c:v>48.983931393598503</c:v>
                </c:pt>
                <c:pt idx="178628">
                  <c:v>48.984030922566099</c:v>
                </c:pt>
                <c:pt idx="178629">
                  <c:v>48.984130451215101</c:v>
                </c:pt>
                <c:pt idx="178630">
                  <c:v>48.984229979545503</c:v>
                </c:pt>
                <c:pt idx="178631">
                  <c:v>48.984329507557398</c:v>
                </c:pt>
                <c:pt idx="178632">
                  <c:v>48.984429035250599</c:v>
                </c:pt>
                <c:pt idx="178633">
                  <c:v>48.9845285626253</c:v>
                </c:pt>
                <c:pt idx="178634">
                  <c:v>48.984628089681401</c:v>
                </c:pt>
                <c:pt idx="178635">
                  <c:v>48.984727616418901</c:v>
                </c:pt>
                <c:pt idx="178636">
                  <c:v>48.984827142837801</c:v>
                </c:pt>
                <c:pt idx="178637">
                  <c:v>48.984926668938201</c:v>
                </c:pt>
                <c:pt idx="178638">
                  <c:v>48.98502619472</c:v>
                </c:pt>
                <c:pt idx="178639">
                  <c:v>48.985125720183198</c:v>
                </c:pt>
                <c:pt idx="178640">
                  <c:v>48.985225245327896</c:v>
                </c:pt>
                <c:pt idx="178641">
                  <c:v>48.985324770153902</c:v>
                </c:pt>
                <c:pt idx="178642">
                  <c:v>48.985424294661399</c:v>
                </c:pt>
                <c:pt idx="178643">
                  <c:v>48.985523818850403</c:v>
                </c:pt>
                <c:pt idx="178644">
                  <c:v>48.9856233427207</c:v>
                </c:pt>
                <c:pt idx="178645">
                  <c:v>48.985722866272503</c:v>
                </c:pt>
                <c:pt idx="178646">
                  <c:v>48.985822389505799</c:v>
                </c:pt>
                <c:pt idx="178647">
                  <c:v>48.985921912420402</c:v>
                </c:pt>
                <c:pt idx="178648">
                  <c:v>48.986021435016497</c:v>
                </c:pt>
                <c:pt idx="178649">
                  <c:v>48.986120957294098</c:v>
                </c:pt>
                <c:pt idx="178650">
                  <c:v>48.986220479253099</c:v>
                </c:pt>
                <c:pt idx="178651">
                  <c:v>48.9863200008935</c:v>
                </c:pt>
                <c:pt idx="178652">
                  <c:v>48.9864195222153</c:v>
                </c:pt>
                <c:pt idx="178653">
                  <c:v>48.986519043218699</c:v>
                </c:pt>
                <c:pt idx="178654">
                  <c:v>48.986618563903399</c:v>
                </c:pt>
                <c:pt idx="178655">
                  <c:v>48.986718084269597</c:v>
                </c:pt>
                <c:pt idx="178656">
                  <c:v>48.986817604317203</c:v>
                </c:pt>
                <c:pt idx="178657">
                  <c:v>48.9869171240463</c:v>
                </c:pt>
                <c:pt idx="178658">
                  <c:v>48.987016643456798</c:v>
                </c:pt>
                <c:pt idx="178659">
                  <c:v>48.987116162548801</c:v>
                </c:pt>
                <c:pt idx="178660">
                  <c:v>48.987215681322198</c:v>
                </c:pt>
                <c:pt idx="178661">
                  <c:v>48.9873151997771</c:v>
                </c:pt>
                <c:pt idx="178662">
                  <c:v>48.987414717913403</c:v>
                </c:pt>
                <c:pt idx="178663">
                  <c:v>48.987514235731098</c:v>
                </c:pt>
                <c:pt idx="178664">
                  <c:v>48.987613753230399</c:v>
                </c:pt>
                <c:pt idx="178665">
                  <c:v>48.987713270411</c:v>
                </c:pt>
                <c:pt idx="178666">
                  <c:v>48.987812787273199</c:v>
                </c:pt>
                <c:pt idx="178667">
                  <c:v>48.987912303816699</c:v>
                </c:pt>
                <c:pt idx="178668">
                  <c:v>48.988011820041798</c:v>
                </c:pt>
                <c:pt idx="178669">
                  <c:v>48.988111335948297</c:v>
                </c:pt>
                <c:pt idx="178670">
                  <c:v>48.988210851536202</c:v>
                </c:pt>
                <c:pt idx="178671">
                  <c:v>48.988310366805699</c:v>
                </c:pt>
                <c:pt idx="178672">
                  <c:v>48.988409881756503</c:v>
                </c:pt>
                <c:pt idx="178673">
                  <c:v>48.988509396388899</c:v>
                </c:pt>
                <c:pt idx="178674">
                  <c:v>48.988608910702702</c:v>
                </c:pt>
                <c:pt idx="178675">
                  <c:v>48.988708424697897</c:v>
                </c:pt>
                <c:pt idx="178676">
                  <c:v>48.988807938374698</c:v>
                </c:pt>
                <c:pt idx="178677">
                  <c:v>48.9889074517328</c:v>
                </c:pt>
                <c:pt idx="178678">
                  <c:v>48.9890069647725</c:v>
                </c:pt>
                <c:pt idx="178679">
                  <c:v>48.9891064774936</c:v>
                </c:pt>
                <c:pt idx="178680">
                  <c:v>48.989205989896199</c:v>
                </c:pt>
                <c:pt idx="178681">
                  <c:v>48.989305501980297</c:v>
                </c:pt>
                <c:pt idx="178682">
                  <c:v>48.989405013745802</c:v>
                </c:pt>
                <c:pt idx="178683">
                  <c:v>48.9895045251928</c:v>
                </c:pt>
                <c:pt idx="178684">
                  <c:v>48.989604036321303</c:v>
                </c:pt>
                <c:pt idx="178685">
                  <c:v>48.989703547131299</c:v>
                </c:pt>
                <c:pt idx="178686">
                  <c:v>48.989803057622701</c:v>
                </c:pt>
                <c:pt idx="178687">
                  <c:v>48.989902567795603</c:v>
                </c:pt>
                <c:pt idx="178688">
                  <c:v>48.990002077649997</c:v>
                </c:pt>
                <c:pt idx="178689">
                  <c:v>48.990101587185897</c:v>
                </c:pt>
                <c:pt idx="178690">
                  <c:v>48.990201096403197</c:v>
                </c:pt>
                <c:pt idx="178691">
                  <c:v>48.990300605301996</c:v>
                </c:pt>
                <c:pt idx="178692">
                  <c:v>48.990400113882302</c:v>
                </c:pt>
                <c:pt idx="178693">
                  <c:v>48.9904996221441</c:v>
                </c:pt>
                <c:pt idx="178694">
                  <c:v>48.990599130087404</c:v>
                </c:pt>
                <c:pt idx="178695">
                  <c:v>48.9906986377121</c:v>
                </c:pt>
                <c:pt idx="178696">
                  <c:v>48.990798145018303</c:v>
                </c:pt>
                <c:pt idx="178697">
                  <c:v>48.990897652006097</c:v>
                </c:pt>
                <c:pt idx="178698">
                  <c:v>48.990997158675299</c:v>
                </c:pt>
                <c:pt idx="178699">
                  <c:v>48.991096665025999</c:v>
                </c:pt>
                <c:pt idx="178700">
                  <c:v>48.9911961710581</c:v>
                </c:pt>
                <c:pt idx="178701">
                  <c:v>48.991295676771799</c:v>
                </c:pt>
                <c:pt idx="178702">
                  <c:v>48.991395182166997</c:v>
                </c:pt>
                <c:pt idx="178703">
                  <c:v>48.991494687243602</c:v>
                </c:pt>
                <c:pt idx="178704">
                  <c:v>48.991594192001799</c:v>
                </c:pt>
                <c:pt idx="178705">
                  <c:v>48.991693696441402</c:v>
                </c:pt>
                <c:pt idx="178706">
                  <c:v>48.991793200562597</c:v>
                </c:pt>
                <c:pt idx="178707">
                  <c:v>48.991892704365199</c:v>
                </c:pt>
                <c:pt idx="178708">
                  <c:v>48.9919922078493</c:v>
                </c:pt>
                <c:pt idx="178709">
                  <c:v>48.992091711015</c:v>
                </c:pt>
                <c:pt idx="178710">
                  <c:v>48.9921912138621</c:v>
                </c:pt>
                <c:pt idx="178711">
                  <c:v>48.992290716390698</c:v>
                </c:pt>
                <c:pt idx="178712">
                  <c:v>48.992390218600796</c:v>
                </c:pt>
                <c:pt idx="178713">
                  <c:v>48.9924897204925</c:v>
                </c:pt>
                <c:pt idx="178714">
                  <c:v>48.992589222065597</c:v>
                </c:pt>
                <c:pt idx="178715">
                  <c:v>48.992688723320299</c:v>
                </c:pt>
                <c:pt idx="178716">
                  <c:v>48.992788224256401</c:v>
                </c:pt>
                <c:pt idx="178717">
                  <c:v>48.992887724874102</c:v>
                </c:pt>
                <c:pt idx="178718">
                  <c:v>48.992987225173202</c:v>
                </c:pt>
                <c:pt idx="178719">
                  <c:v>48.993086725153901</c:v>
                </c:pt>
                <c:pt idx="178720">
                  <c:v>48.9931862248161</c:v>
                </c:pt>
                <c:pt idx="178721">
                  <c:v>48.993285724159797</c:v>
                </c:pt>
                <c:pt idx="178722">
                  <c:v>48.993385223184902</c:v>
                </c:pt>
                <c:pt idx="178723">
                  <c:v>48.993484721891697</c:v>
                </c:pt>
                <c:pt idx="178724">
                  <c:v>48.993584220279899</c:v>
                </c:pt>
                <c:pt idx="178725">
                  <c:v>48.993683718349601</c:v>
                </c:pt>
                <c:pt idx="178726">
                  <c:v>48.993783216100901</c:v>
                </c:pt>
                <c:pt idx="178727">
                  <c:v>48.993882713533701</c:v>
                </c:pt>
                <c:pt idx="178728">
                  <c:v>48.9939822106479</c:v>
                </c:pt>
                <c:pt idx="178729">
                  <c:v>48.994081707443797</c:v>
                </c:pt>
                <c:pt idx="178730">
                  <c:v>48.994181203921102</c:v>
                </c:pt>
                <c:pt idx="178731">
                  <c:v>48.994280700079898</c:v>
                </c:pt>
                <c:pt idx="178732">
                  <c:v>48.9943801959203</c:v>
                </c:pt>
                <c:pt idx="178733">
                  <c:v>48.994479691442201</c:v>
                </c:pt>
                <c:pt idx="178734">
                  <c:v>48.994579186645602</c:v>
                </c:pt>
                <c:pt idx="178735">
                  <c:v>48.994678681530601</c:v>
                </c:pt>
                <c:pt idx="178736">
                  <c:v>48.994778176097</c:v>
                </c:pt>
                <c:pt idx="178737">
                  <c:v>48.994877670344998</c:v>
                </c:pt>
                <c:pt idx="178738">
                  <c:v>48.994977164274502</c:v>
                </c:pt>
                <c:pt idx="178739">
                  <c:v>48.995076657885598</c:v>
                </c:pt>
                <c:pt idx="178740">
                  <c:v>48.9951761511782</c:v>
                </c:pt>
                <c:pt idx="178741">
                  <c:v>48.995275644152301</c:v>
                </c:pt>
                <c:pt idx="178742">
                  <c:v>48.995375136807901</c:v>
                </c:pt>
                <c:pt idx="178743">
                  <c:v>48.9954746291451</c:v>
                </c:pt>
                <c:pt idx="178744">
                  <c:v>48.995574121163799</c:v>
                </c:pt>
                <c:pt idx="178745">
                  <c:v>48.995673612864003</c:v>
                </c:pt>
                <c:pt idx="178746">
                  <c:v>48.995773104245799</c:v>
                </c:pt>
                <c:pt idx="178747">
                  <c:v>48.995872595309102</c:v>
                </c:pt>
                <c:pt idx="178748">
                  <c:v>48.995972086054003</c:v>
                </c:pt>
                <c:pt idx="178749">
                  <c:v>48.996071576480396</c:v>
                </c:pt>
                <c:pt idx="178750">
                  <c:v>48.996171066588303</c:v>
                </c:pt>
                <c:pt idx="178751">
                  <c:v>48.996270556377802</c:v>
                </c:pt>
                <c:pt idx="178752">
                  <c:v>48.996370045848799</c:v>
                </c:pt>
                <c:pt idx="178753">
                  <c:v>48.996469535001403</c:v>
                </c:pt>
                <c:pt idx="178754">
                  <c:v>48.996569023835498</c:v>
                </c:pt>
                <c:pt idx="178755">
                  <c:v>48.9966685123511</c:v>
                </c:pt>
                <c:pt idx="178756">
                  <c:v>48.9967680005483</c:v>
                </c:pt>
                <c:pt idx="178757">
                  <c:v>48.9968674884271</c:v>
                </c:pt>
                <c:pt idx="178758">
                  <c:v>48.996966975987398</c:v>
                </c:pt>
                <c:pt idx="178759">
                  <c:v>48.997066463229203</c:v>
                </c:pt>
                <c:pt idx="178760">
                  <c:v>48.997165950152599</c:v>
                </c:pt>
                <c:pt idx="178761">
                  <c:v>48.997265436757502</c:v>
                </c:pt>
                <c:pt idx="178762">
                  <c:v>48.997364923044003</c:v>
                </c:pt>
                <c:pt idx="178763">
                  <c:v>48.997464409012103</c:v>
                </c:pt>
                <c:pt idx="178764">
                  <c:v>48.997563894661702</c:v>
                </c:pt>
                <c:pt idx="178765">
                  <c:v>48.997663379992801</c:v>
                </c:pt>
                <c:pt idx="178766">
                  <c:v>48.997762865005598</c:v>
                </c:pt>
                <c:pt idx="178767">
                  <c:v>48.997862349699801</c:v>
                </c:pt>
                <c:pt idx="178768">
                  <c:v>48.997961834075703</c:v>
                </c:pt>
                <c:pt idx="178769">
                  <c:v>48.998061318133097</c:v>
                </c:pt>
                <c:pt idx="178770">
                  <c:v>48.998160801871997</c:v>
                </c:pt>
                <c:pt idx="178771">
                  <c:v>48.998260285292503</c:v>
                </c:pt>
                <c:pt idx="178772">
                  <c:v>48.9983597683946</c:v>
                </c:pt>
                <c:pt idx="178773">
                  <c:v>48.998459251178197</c:v>
                </c:pt>
                <c:pt idx="178774">
                  <c:v>48.998558733643399</c:v>
                </c:pt>
                <c:pt idx="178775">
                  <c:v>48.998658215790201</c:v>
                </c:pt>
                <c:pt idx="178776">
                  <c:v>48.998757697618501</c:v>
                </c:pt>
                <c:pt idx="178777">
                  <c:v>48.9988571791284</c:v>
                </c:pt>
                <c:pt idx="178778">
                  <c:v>48.998956660319898</c:v>
                </c:pt>
                <c:pt idx="178779">
                  <c:v>48.999056141192902</c:v>
                </c:pt>
                <c:pt idx="178780">
                  <c:v>48.999155621747498</c:v>
                </c:pt>
                <c:pt idx="178781">
                  <c:v>48.999255101983699</c:v>
                </c:pt>
                <c:pt idx="178782">
                  <c:v>48.9993545819015</c:v>
                </c:pt>
                <c:pt idx="178783">
                  <c:v>48.999454061500799</c:v>
                </c:pt>
                <c:pt idx="178784">
                  <c:v>48.999553540781697</c:v>
                </c:pt>
                <c:pt idx="178785">
                  <c:v>48.999653019744201</c:v>
                </c:pt>
                <c:pt idx="178786">
                  <c:v>48.999752498388197</c:v>
                </c:pt>
                <c:pt idx="178787">
                  <c:v>48.999851976713899</c:v>
                </c:pt>
                <c:pt idx="178788">
                  <c:v>48.999951454721099</c:v>
                </c:pt>
                <c:pt idx="178789">
                  <c:v>49.000050932409899</c:v>
                </c:pt>
                <c:pt idx="178790">
                  <c:v>49.000150409780197</c:v>
                </c:pt>
                <c:pt idx="178791">
                  <c:v>49.000249886832201</c:v>
                </c:pt>
                <c:pt idx="178792">
                  <c:v>49.000349363565697</c:v>
                </c:pt>
                <c:pt idx="178793">
                  <c:v>49.000448839980798</c:v>
                </c:pt>
                <c:pt idx="178794">
                  <c:v>49.000548316077499</c:v>
                </c:pt>
                <c:pt idx="178795">
                  <c:v>49.000647791855798</c:v>
                </c:pt>
                <c:pt idx="178796">
                  <c:v>49.000747267315703</c:v>
                </c:pt>
                <c:pt idx="178797">
                  <c:v>49.000846742457199</c:v>
                </c:pt>
                <c:pt idx="178798">
                  <c:v>49.000946217280202</c:v>
                </c:pt>
                <c:pt idx="178799">
                  <c:v>49.001045691784903</c:v>
                </c:pt>
                <c:pt idx="178800">
                  <c:v>49.001145165971103</c:v>
                </c:pt>
                <c:pt idx="178801">
                  <c:v>49.001244639838902</c:v>
                </c:pt>
                <c:pt idx="178802">
                  <c:v>49.001344113388299</c:v>
                </c:pt>
                <c:pt idx="178803">
                  <c:v>49.001443586619402</c:v>
                </c:pt>
                <c:pt idx="178804">
                  <c:v>49.001543059531997</c:v>
                </c:pt>
                <c:pt idx="178805">
                  <c:v>49.001642532126198</c:v>
                </c:pt>
                <c:pt idx="178806">
                  <c:v>49.001742004401997</c:v>
                </c:pt>
                <c:pt idx="178807">
                  <c:v>49.001841476359402</c:v>
                </c:pt>
                <c:pt idx="178808">
                  <c:v>49.001940947998399</c:v>
                </c:pt>
                <c:pt idx="178809">
                  <c:v>49.002040419319002</c:v>
                </c:pt>
                <c:pt idx="178810">
                  <c:v>49.002139890321203</c:v>
                </c:pt>
                <c:pt idx="178811">
                  <c:v>49.002239361005003</c:v>
                </c:pt>
                <c:pt idx="178812">
                  <c:v>49.002338831370402</c:v>
                </c:pt>
                <c:pt idx="178813">
                  <c:v>49.002438301417399</c:v>
                </c:pt>
                <c:pt idx="178814">
                  <c:v>49.002537771146002</c:v>
                </c:pt>
                <c:pt idx="178815">
                  <c:v>49.002637240556197</c:v>
                </c:pt>
                <c:pt idx="178816">
                  <c:v>49.002736709648097</c:v>
                </c:pt>
                <c:pt idx="178817">
                  <c:v>49.002836178421497</c:v>
                </c:pt>
                <c:pt idx="178818">
                  <c:v>49.002935646876502</c:v>
                </c:pt>
                <c:pt idx="178819">
                  <c:v>49.003035115013198</c:v>
                </c:pt>
                <c:pt idx="178820">
                  <c:v>49.0031345828315</c:v>
                </c:pt>
                <c:pt idx="178821">
                  <c:v>49.003234050331301</c:v>
                </c:pt>
                <c:pt idx="178822">
                  <c:v>49.0033335175128</c:v>
                </c:pt>
                <c:pt idx="178823">
                  <c:v>49.003432984375898</c:v>
                </c:pt>
                <c:pt idx="178824">
                  <c:v>49.003532450920702</c:v>
                </c:pt>
                <c:pt idx="178825">
                  <c:v>49.003631917146997</c:v>
                </c:pt>
                <c:pt idx="178826">
                  <c:v>49.003731383054998</c:v>
                </c:pt>
                <c:pt idx="178827">
                  <c:v>49.003830848644498</c:v>
                </c:pt>
                <c:pt idx="178828">
                  <c:v>49.003930313915703</c:v>
                </c:pt>
                <c:pt idx="178829">
                  <c:v>49.004029778868599</c:v>
                </c:pt>
                <c:pt idx="178830">
                  <c:v>49.004129243503002</c:v>
                </c:pt>
                <c:pt idx="178831">
                  <c:v>49.004228707819003</c:v>
                </c:pt>
                <c:pt idx="178832">
                  <c:v>49.004328171816702</c:v>
                </c:pt>
                <c:pt idx="178833">
                  <c:v>49.004427635496</c:v>
                </c:pt>
                <c:pt idx="178834">
                  <c:v>49.004527098856997</c:v>
                </c:pt>
                <c:pt idx="178835">
                  <c:v>49.004626561899499</c:v>
                </c:pt>
                <c:pt idx="178836">
                  <c:v>49.0047260246237</c:v>
                </c:pt>
                <c:pt idx="178837">
                  <c:v>49.0048254870295</c:v>
                </c:pt>
                <c:pt idx="178838">
                  <c:v>49.004924949116997</c:v>
                </c:pt>
                <c:pt idx="178839">
                  <c:v>49.005024410886101</c:v>
                </c:pt>
                <c:pt idx="178840">
                  <c:v>49.005123872336803</c:v>
                </c:pt>
                <c:pt idx="178841">
                  <c:v>49.005223333469097</c:v>
                </c:pt>
                <c:pt idx="178842">
                  <c:v>49.005322794283103</c:v>
                </c:pt>
                <c:pt idx="178843">
                  <c:v>49.005422254778701</c:v>
                </c:pt>
                <c:pt idx="178844">
                  <c:v>49.005521714955997</c:v>
                </c:pt>
                <c:pt idx="178845">
                  <c:v>49.005621174814799</c:v>
                </c:pt>
                <c:pt idx="178846">
                  <c:v>49.005720634355399</c:v>
                </c:pt>
                <c:pt idx="178847">
                  <c:v>49.005820093577498</c:v>
                </c:pt>
                <c:pt idx="178848">
                  <c:v>49.005919552481302</c:v>
                </c:pt>
                <c:pt idx="178849">
                  <c:v>49.006019011066797</c:v>
                </c:pt>
                <c:pt idx="178850">
                  <c:v>49.006118469333799</c:v>
                </c:pt>
                <c:pt idx="178851">
                  <c:v>49.006217927282599</c:v>
                </c:pt>
                <c:pt idx="178852">
                  <c:v>49.006317384912897</c:v>
                </c:pt>
                <c:pt idx="178853">
                  <c:v>49.006416842224901</c:v>
                </c:pt>
                <c:pt idx="178854">
                  <c:v>49.006516299218603</c:v>
                </c:pt>
                <c:pt idx="178855">
                  <c:v>49.006615755893897</c:v>
                </c:pt>
                <c:pt idx="178856">
                  <c:v>49.006715212250903</c:v>
                </c:pt>
                <c:pt idx="178857">
                  <c:v>49.006814668289501</c:v>
                </c:pt>
                <c:pt idx="178858">
                  <c:v>49.006914124009697</c:v>
                </c:pt>
                <c:pt idx="178859">
                  <c:v>49.007013579411598</c:v>
                </c:pt>
                <c:pt idx="178860">
                  <c:v>49.007113034495198</c:v>
                </c:pt>
                <c:pt idx="178861">
                  <c:v>49.007212489260397</c:v>
                </c:pt>
                <c:pt idx="178862">
                  <c:v>49.0073119437073</c:v>
                </c:pt>
                <c:pt idx="178863">
                  <c:v>49.007411397835803</c:v>
                </c:pt>
                <c:pt idx="178864">
                  <c:v>49.007510851646003</c:v>
                </c:pt>
                <c:pt idx="178865">
                  <c:v>49.007610305137803</c:v>
                </c:pt>
                <c:pt idx="178866">
                  <c:v>49.0077097583113</c:v>
                </c:pt>
                <c:pt idx="178867">
                  <c:v>49.007809211166403</c:v>
                </c:pt>
                <c:pt idx="178868">
                  <c:v>49.007908663703297</c:v>
                </c:pt>
                <c:pt idx="178869">
                  <c:v>49.008008115921697</c:v>
                </c:pt>
                <c:pt idx="178870">
                  <c:v>49.008107567821902</c:v>
                </c:pt>
                <c:pt idx="178871">
                  <c:v>49.008207019403699</c:v>
                </c:pt>
                <c:pt idx="178872">
                  <c:v>49.008306470667101</c:v>
                </c:pt>
                <c:pt idx="178873">
                  <c:v>49.008405921612301</c:v>
                </c:pt>
                <c:pt idx="178874">
                  <c:v>49.008505372239</c:v>
                </c:pt>
                <c:pt idx="178875">
                  <c:v>49.008604822547497</c:v>
                </c:pt>
                <c:pt idx="178876">
                  <c:v>49.008704272537599</c:v>
                </c:pt>
                <c:pt idx="178877">
                  <c:v>49.0088037222094</c:v>
                </c:pt>
                <c:pt idx="178878">
                  <c:v>49.008903171562899</c:v>
                </c:pt>
                <c:pt idx="178879">
                  <c:v>49.009002620598103</c:v>
                </c:pt>
                <c:pt idx="178880">
                  <c:v>49.009102069314899</c:v>
                </c:pt>
                <c:pt idx="178881">
                  <c:v>49.009201517713301</c:v>
                </c:pt>
                <c:pt idx="178882">
                  <c:v>49.0093009657935</c:v>
                </c:pt>
                <c:pt idx="178883">
                  <c:v>49.009400413555397</c:v>
                </c:pt>
                <c:pt idx="178884">
                  <c:v>49.009499860998901</c:v>
                </c:pt>
                <c:pt idx="178885">
                  <c:v>49.009599308124102</c:v>
                </c:pt>
                <c:pt idx="178886">
                  <c:v>49.009698754930902</c:v>
                </c:pt>
                <c:pt idx="178887">
                  <c:v>49.0097982014195</c:v>
                </c:pt>
                <c:pt idx="178888">
                  <c:v>49.009897647589703</c:v>
                </c:pt>
                <c:pt idx="178889">
                  <c:v>49.009997093441598</c:v>
                </c:pt>
                <c:pt idx="178890">
                  <c:v>49.010096538975198</c:v>
                </c:pt>
                <c:pt idx="178891">
                  <c:v>49.010195984190503</c:v>
                </c:pt>
                <c:pt idx="178892">
                  <c:v>49.010295429087499</c:v>
                </c:pt>
                <c:pt idx="178893">
                  <c:v>49.010394873666101</c:v>
                </c:pt>
                <c:pt idx="178894">
                  <c:v>49.010494317926401</c:v>
                </c:pt>
                <c:pt idx="178895">
                  <c:v>49.010593761868499</c:v>
                </c:pt>
                <c:pt idx="178896">
                  <c:v>49.010693205492203</c:v>
                </c:pt>
                <c:pt idx="178897">
                  <c:v>49.010792648797597</c:v>
                </c:pt>
                <c:pt idx="178898">
                  <c:v>49.010892091784697</c:v>
                </c:pt>
                <c:pt idx="178899">
                  <c:v>49.010991534453503</c:v>
                </c:pt>
                <c:pt idx="178900">
                  <c:v>49.011090976803899</c:v>
                </c:pt>
                <c:pt idx="178901">
                  <c:v>49.011190418836101</c:v>
                </c:pt>
                <c:pt idx="178902">
                  <c:v>49.011289860550001</c:v>
                </c:pt>
                <c:pt idx="178903">
                  <c:v>49.011389301945499</c:v>
                </c:pt>
                <c:pt idx="178904">
                  <c:v>49.011488743022802</c:v>
                </c:pt>
                <c:pt idx="178905">
                  <c:v>49.011588183781797</c:v>
                </c:pt>
                <c:pt idx="178906">
                  <c:v>49.011687624222397</c:v>
                </c:pt>
                <c:pt idx="178907">
                  <c:v>49.011787064344801</c:v>
                </c:pt>
                <c:pt idx="178908">
                  <c:v>49.011886504148798</c:v>
                </c:pt>
                <c:pt idx="178909">
                  <c:v>49.011985943634599</c:v>
                </c:pt>
                <c:pt idx="178910">
                  <c:v>49.012085382802098</c:v>
                </c:pt>
                <c:pt idx="178911">
                  <c:v>49.012184821651203</c:v>
                </c:pt>
                <c:pt idx="178912">
                  <c:v>49.012284260182099</c:v>
                </c:pt>
                <c:pt idx="178913">
                  <c:v>49.0123836983947</c:v>
                </c:pt>
                <c:pt idx="178914">
                  <c:v>49.012483136288999</c:v>
                </c:pt>
                <c:pt idx="178915">
                  <c:v>49.012582573864997</c:v>
                </c:pt>
                <c:pt idx="178916">
                  <c:v>49.012682011122699</c:v>
                </c:pt>
                <c:pt idx="178917">
                  <c:v>49.0127814480621</c:v>
                </c:pt>
                <c:pt idx="178918">
                  <c:v>49.012880884683199</c:v>
                </c:pt>
                <c:pt idx="178919">
                  <c:v>49.012980320986003</c:v>
                </c:pt>
                <c:pt idx="178920">
                  <c:v>49.013079756970598</c:v>
                </c:pt>
                <c:pt idx="178921">
                  <c:v>49.013179192636798</c:v>
                </c:pt>
                <c:pt idx="178922">
                  <c:v>49.013278627984803</c:v>
                </c:pt>
                <c:pt idx="178923">
                  <c:v>49.0133780630145</c:v>
                </c:pt>
                <c:pt idx="178924">
                  <c:v>49.013477497725901</c:v>
                </c:pt>
                <c:pt idx="178925">
                  <c:v>49.013576932119001</c:v>
                </c:pt>
                <c:pt idx="178926">
                  <c:v>49.013676366193899</c:v>
                </c:pt>
                <c:pt idx="178927">
                  <c:v>49.013775799950501</c:v>
                </c:pt>
                <c:pt idx="178928">
                  <c:v>49.013875233388802</c:v>
                </c:pt>
                <c:pt idx="178929">
                  <c:v>49.013974666508801</c:v>
                </c:pt>
                <c:pt idx="178930">
                  <c:v>49.014074099310498</c:v>
                </c:pt>
                <c:pt idx="178931">
                  <c:v>49.014173531794</c:v>
                </c:pt>
                <c:pt idx="178932">
                  <c:v>49.014272963959201</c:v>
                </c:pt>
                <c:pt idx="178933">
                  <c:v>49.014372395806099</c:v>
                </c:pt>
                <c:pt idx="178934">
                  <c:v>49.014471827334702</c:v>
                </c:pt>
                <c:pt idx="178935">
                  <c:v>49.014571258545097</c:v>
                </c:pt>
                <c:pt idx="178936">
                  <c:v>49.014670689437203</c:v>
                </c:pt>
                <c:pt idx="178937">
                  <c:v>49.014770120011001</c:v>
                </c:pt>
                <c:pt idx="178938">
                  <c:v>49.014869550266603</c:v>
                </c:pt>
                <c:pt idx="178939">
                  <c:v>49.014968980203903</c:v>
                </c:pt>
                <c:pt idx="178940">
                  <c:v>49.015068409822902</c:v>
                </c:pt>
                <c:pt idx="178941">
                  <c:v>49.015167839123698</c:v>
                </c:pt>
                <c:pt idx="178942">
                  <c:v>49.0152672681062</c:v>
                </c:pt>
                <c:pt idx="178943">
                  <c:v>49.0153666967704</c:v>
                </c:pt>
                <c:pt idx="178944">
                  <c:v>49.015466125116397</c:v>
                </c:pt>
                <c:pt idx="178945">
                  <c:v>49.0155655531441</c:v>
                </c:pt>
                <c:pt idx="178946">
                  <c:v>49.015664980853501</c:v>
                </c:pt>
                <c:pt idx="178947">
                  <c:v>49.015764408244699</c:v>
                </c:pt>
                <c:pt idx="178948">
                  <c:v>49.015863835317703</c:v>
                </c:pt>
                <c:pt idx="178949">
                  <c:v>49.015963262072397</c:v>
                </c:pt>
                <c:pt idx="178950">
                  <c:v>49.016062688508804</c:v>
                </c:pt>
                <c:pt idx="178951">
                  <c:v>49.016162114626901</c:v>
                </c:pt>
                <c:pt idx="178952">
                  <c:v>49.016261540426797</c:v>
                </c:pt>
                <c:pt idx="178953">
                  <c:v>49.016360965908497</c:v>
                </c:pt>
                <c:pt idx="178954">
                  <c:v>49.016460391071902</c:v>
                </c:pt>
                <c:pt idx="178955">
                  <c:v>49.016559815917098</c:v>
                </c:pt>
                <c:pt idx="178956">
                  <c:v>49.016659240444</c:v>
                </c:pt>
                <c:pt idx="178957">
                  <c:v>49.016758664652599</c:v>
                </c:pt>
                <c:pt idx="178958">
                  <c:v>49.016858088543003</c:v>
                </c:pt>
                <c:pt idx="178959">
                  <c:v>49.016957512115198</c:v>
                </c:pt>
                <c:pt idx="178960">
                  <c:v>49.017056935369098</c:v>
                </c:pt>
                <c:pt idx="178961">
                  <c:v>49.017156358304803</c:v>
                </c:pt>
                <c:pt idx="178962">
                  <c:v>49.017255780922198</c:v>
                </c:pt>
                <c:pt idx="178963">
                  <c:v>49.017355203221399</c:v>
                </c:pt>
                <c:pt idx="178964">
                  <c:v>49.017454625202298</c:v>
                </c:pt>
                <c:pt idx="178965">
                  <c:v>49.017554046865001</c:v>
                </c:pt>
                <c:pt idx="178966">
                  <c:v>49.017653468209502</c:v>
                </c:pt>
                <c:pt idx="178967">
                  <c:v>49.017752889235702</c:v>
                </c:pt>
                <c:pt idx="178968">
                  <c:v>49.017852309943699</c:v>
                </c:pt>
                <c:pt idx="178969">
                  <c:v>49.017951730333401</c:v>
                </c:pt>
                <c:pt idx="178970">
                  <c:v>49.018051150405</c:v>
                </c:pt>
                <c:pt idx="178971">
                  <c:v>49.018150570158198</c:v>
                </c:pt>
                <c:pt idx="178972">
                  <c:v>49.018249989593301</c:v>
                </c:pt>
                <c:pt idx="178973">
                  <c:v>49.018349408710101</c:v>
                </c:pt>
                <c:pt idx="178974">
                  <c:v>49.018448827508699</c:v>
                </c:pt>
                <c:pt idx="178975">
                  <c:v>49.018548245989003</c:v>
                </c:pt>
                <c:pt idx="178976">
                  <c:v>49.018647664151104</c:v>
                </c:pt>
                <c:pt idx="178977">
                  <c:v>49.018747081995002</c:v>
                </c:pt>
                <c:pt idx="178978">
                  <c:v>49.018846499520699</c:v>
                </c:pt>
                <c:pt idx="178979">
                  <c:v>49.0189459167281</c:v>
                </c:pt>
                <c:pt idx="178980">
                  <c:v>49.019045333617299</c:v>
                </c:pt>
                <c:pt idx="178981">
                  <c:v>49.019144750188303</c:v>
                </c:pt>
                <c:pt idx="178982">
                  <c:v>49.019244166441098</c:v>
                </c:pt>
                <c:pt idx="178983">
                  <c:v>49.019343582375598</c:v>
                </c:pt>
                <c:pt idx="178984">
                  <c:v>49.019442997991902</c:v>
                </c:pt>
                <c:pt idx="178985">
                  <c:v>49.019542413289997</c:v>
                </c:pt>
                <c:pt idx="178986">
                  <c:v>49.019641828269897</c:v>
                </c:pt>
                <c:pt idx="178987">
                  <c:v>49.019741242931602</c:v>
                </c:pt>
                <c:pt idx="178988">
                  <c:v>49.019840657274997</c:v>
                </c:pt>
                <c:pt idx="178989">
                  <c:v>49.019940071300198</c:v>
                </c:pt>
                <c:pt idx="178990">
                  <c:v>49.020039485007203</c:v>
                </c:pt>
                <c:pt idx="178991">
                  <c:v>49.020138898395999</c:v>
                </c:pt>
                <c:pt idx="178992">
                  <c:v>49.020238311466599</c:v>
                </c:pt>
                <c:pt idx="178993">
                  <c:v>49.020337724218997</c:v>
                </c:pt>
                <c:pt idx="178994">
                  <c:v>49.020437136653101</c:v>
                </c:pt>
                <c:pt idx="178995">
                  <c:v>49.020536548769101</c:v>
                </c:pt>
                <c:pt idx="178996">
                  <c:v>49.0206359605668</c:v>
                </c:pt>
                <c:pt idx="178997">
                  <c:v>49.020735372046303</c:v>
                </c:pt>
                <c:pt idx="178998">
                  <c:v>49.020834783207697</c:v>
                </c:pt>
                <c:pt idx="178999">
                  <c:v>49.020934194050803</c:v>
                </c:pt>
                <c:pt idx="179000">
                  <c:v>49.021033604575699</c:v>
                </c:pt>
                <c:pt idx="179001">
                  <c:v>49.0211330147824</c:v>
                </c:pt>
                <c:pt idx="179002">
                  <c:v>49.021232424670899</c:v>
                </c:pt>
                <c:pt idx="179003">
                  <c:v>49.021331834241202</c:v>
                </c:pt>
                <c:pt idx="179004">
                  <c:v>49.021431243493303</c:v>
                </c:pt>
                <c:pt idx="179005">
                  <c:v>49.021530652427202</c:v>
                </c:pt>
                <c:pt idx="179006">
                  <c:v>49.021630061042899</c:v>
                </c:pt>
                <c:pt idx="179007">
                  <c:v>49.0217294693404</c:v>
                </c:pt>
                <c:pt idx="179008">
                  <c:v>49.021828877319699</c:v>
                </c:pt>
                <c:pt idx="179009">
                  <c:v>49.021928284980802</c:v>
                </c:pt>
                <c:pt idx="179010">
                  <c:v>49.022027692323697</c:v>
                </c:pt>
                <c:pt idx="179011">
                  <c:v>49.022127099348502</c:v>
                </c:pt>
                <c:pt idx="179012">
                  <c:v>49.022226506054999</c:v>
                </c:pt>
                <c:pt idx="179013">
                  <c:v>49.0223259124433</c:v>
                </c:pt>
                <c:pt idx="179014">
                  <c:v>49.022425318513498</c:v>
                </c:pt>
                <c:pt idx="179015">
                  <c:v>49.022524724265402</c:v>
                </c:pt>
                <c:pt idx="179016">
                  <c:v>49.022624129699203</c:v>
                </c:pt>
                <c:pt idx="179017">
                  <c:v>49.022723534814801</c:v>
                </c:pt>
                <c:pt idx="179018">
                  <c:v>49.022822939612198</c:v>
                </c:pt>
                <c:pt idx="179019">
                  <c:v>49.022922344091398</c:v>
                </c:pt>
                <c:pt idx="179020">
                  <c:v>49.023021748252397</c:v>
                </c:pt>
                <c:pt idx="179021">
                  <c:v>49.0231211520952</c:v>
                </c:pt>
                <c:pt idx="179022">
                  <c:v>49.023220555619901</c:v>
                </c:pt>
                <c:pt idx="179023">
                  <c:v>49.023319958826299</c:v>
                </c:pt>
                <c:pt idx="179024">
                  <c:v>49.023419361714602</c:v>
                </c:pt>
                <c:pt idx="179025">
                  <c:v>49.023518764284702</c:v>
                </c:pt>
                <c:pt idx="179026">
                  <c:v>49.0236181665367</c:v>
                </c:pt>
                <c:pt idx="179027">
                  <c:v>49.023717568470403</c:v>
                </c:pt>
                <c:pt idx="179028">
                  <c:v>49.023816970086003</c:v>
                </c:pt>
                <c:pt idx="179029">
                  <c:v>49.0239163713834</c:v>
                </c:pt>
                <c:pt idx="179030">
                  <c:v>49.024015772362603</c:v>
                </c:pt>
                <c:pt idx="179031">
                  <c:v>49.024115173023702</c:v>
                </c:pt>
                <c:pt idx="179032">
                  <c:v>49.024214573366599</c:v>
                </c:pt>
                <c:pt idx="179033">
                  <c:v>49.024313973391301</c:v>
                </c:pt>
                <c:pt idx="179034">
                  <c:v>49.024413373097801</c:v>
                </c:pt>
                <c:pt idx="179035">
                  <c:v>49.024512772486197</c:v>
                </c:pt>
                <c:pt idx="179036">
                  <c:v>49.024612171556399</c:v>
                </c:pt>
                <c:pt idx="179037">
                  <c:v>49.024711570308398</c:v>
                </c:pt>
                <c:pt idx="179038">
                  <c:v>49.024810968742301</c:v>
                </c:pt>
                <c:pt idx="179039">
                  <c:v>49.024910366858002</c:v>
                </c:pt>
                <c:pt idx="179040">
                  <c:v>49.025009764655501</c:v>
                </c:pt>
                <c:pt idx="179041">
                  <c:v>49.025109162134903</c:v>
                </c:pt>
                <c:pt idx="179042">
                  <c:v>49.025208559296097</c:v>
                </c:pt>
                <c:pt idx="179043">
                  <c:v>49.025307956139102</c:v>
                </c:pt>
                <c:pt idx="179044">
                  <c:v>49.025407352663997</c:v>
                </c:pt>
                <c:pt idx="179045">
                  <c:v>49.025506748870697</c:v>
                </c:pt>
                <c:pt idx="179046">
                  <c:v>49.025606144759301</c:v>
                </c:pt>
                <c:pt idx="179047">
                  <c:v>49.025705540329703</c:v>
                </c:pt>
                <c:pt idx="179048">
                  <c:v>49.025804935582002</c:v>
                </c:pt>
                <c:pt idx="179049">
                  <c:v>49.025904330516099</c:v>
                </c:pt>
                <c:pt idx="179050">
                  <c:v>49.026003725132</c:v>
                </c:pt>
                <c:pt idx="179051">
                  <c:v>49.026103119429798</c:v>
                </c:pt>
                <c:pt idx="179052">
                  <c:v>49.026202513409501</c:v>
                </c:pt>
                <c:pt idx="179053">
                  <c:v>49.026301907071002</c:v>
                </c:pt>
                <c:pt idx="179054">
                  <c:v>49.0264013004143</c:v>
                </c:pt>
                <c:pt idx="179055">
                  <c:v>49.026500693439502</c:v>
                </c:pt>
                <c:pt idx="179056">
                  <c:v>49.026600086146502</c:v>
                </c:pt>
                <c:pt idx="179057">
                  <c:v>49.026699478535399</c:v>
                </c:pt>
                <c:pt idx="179058">
                  <c:v>49.0267988706062</c:v>
                </c:pt>
                <c:pt idx="179059">
                  <c:v>49.026898262358799</c:v>
                </c:pt>
                <c:pt idx="179060">
                  <c:v>49.026997653793202</c:v>
                </c:pt>
                <c:pt idx="179061">
                  <c:v>49.027097044909503</c:v>
                </c:pt>
                <c:pt idx="179062">
                  <c:v>49.027196435707701</c:v>
                </c:pt>
                <c:pt idx="179063">
                  <c:v>49.027295826187697</c:v>
                </c:pt>
                <c:pt idx="179064">
                  <c:v>49.027395216349603</c:v>
                </c:pt>
                <c:pt idx="179065">
                  <c:v>49.0274946061934</c:v>
                </c:pt>
                <c:pt idx="179066">
                  <c:v>49.027593995719002</c:v>
                </c:pt>
                <c:pt idx="179067">
                  <c:v>49.027693384926501</c:v>
                </c:pt>
                <c:pt idx="179068">
                  <c:v>49.027792773815797</c:v>
                </c:pt>
                <c:pt idx="179069">
                  <c:v>49.027892162386998</c:v>
                </c:pt>
                <c:pt idx="179070">
                  <c:v>49.027991550640103</c:v>
                </c:pt>
                <c:pt idx="179071">
                  <c:v>49.028090938575097</c:v>
                </c:pt>
                <c:pt idx="179072">
                  <c:v>49.028190326191897</c:v>
                </c:pt>
                <c:pt idx="179073">
                  <c:v>49.028289713490501</c:v>
                </c:pt>
                <c:pt idx="179074">
                  <c:v>49.028389100471102</c:v>
                </c:pt>
                <c:pt idx="179075">
                  <c:v>49.028488487133501</c:v>
                </c:pt>
                <c:pt idx="179076">
                  <c:v>49.028587873477797</c:v>
                </c:pt>
                <c:pt idx="179077">
                  <c:v>49.028687259503997</c:v>
                </c:pt>
                <c:pt idx="179078">
                  <c:v>49.028786645212001</c:v>
                </c:pt>
                <c:pt idx="179079">
                  <c:v>49.028886030601903</c:v>
                </c:pt>
                <c:pt idx="179080">
                  <c:v>49.028985415673702</c:v>
                </c:pt>
                <c:pt idx="179081">
                  <c:v>49.029084800427398</c:v>
                </c:pt>
                <c:pt idx="179082">
                  <c:v>49.029184184862899</c:v>
                </c:pt>
                <c:pt idx="179083">
                  <c:v>49.029283568980297</c:v>
                </c:pt>
                <c:pt idx="179084">
                  <c:v>49.029382952779599</c:v>
                </c:pt>
                <c:pt idx="179085">
                  <c:v>49.029482336260799</c:v>
                </c:pt>
                <c:pt idx="179086">
                  <c:v>49.029581719423902</c:v>
                </c:pt>
                <c:pt idx="179087">
                  <c:v>49.029681102268803</c:v>
                </c:pt>
                <c:pt idx="179088">
                  <c:v>49.029780484795701</c:v>
                </c:pt>
                <c:pt idx="179089">
                  <c:v>49.029879867004396</c:v>
                </c:pt>
                <c:pt idx="179090">
                  <c:v>49.029979248895003</c:v>
                </c:pt>
                <c:pt idx="179091">
                  <c:v>49.0300786304675</c:v>
                </c:pt>
                <c:pt idx="179092">
                  <c:v>49.030178011721901</c:v>
                </c:pt>
                <c:pt idx="179093">
                  <c:v>49.030277392658199</c:v>
                </c:pt>
                <c:pt idx="179094">
                  <c:v>49.030376773276302</c:v>
                </c:pt>
                <c:pt idx="179095">
                  <c:v>49.030476153576402</c:v>
                </c:pt>
                <c:pt idx="179096">
                  <c:v>49.030575533558299</c:v>
                </c:pt>
                <c:pt idx="179097">
                  <c:v>49.0306749132222</c:v>
                </c:pt>
                <c:pt idx="179098">
                  <c:v>49.030774292567898</c:v>
                </c:pt>
                <c:pt idx="179099">
                  <c:v>49.030873671595501</c:v>
                </c:pt>
                <c:pt idx="179100">
                  <c:v>49.0309730503051</c:v>
                </c:pt>
                <c:pt idx="179101">
                  <c:v>49.031072428696497</c:v>
                </c:pt>
                <c:pt idx="179102">
                  <c:v>49.031171806769798</c:v>
                </c:pt>
                <c:pt idx="179103">
                  <c:v>49.031271184525004</c:v>
                </c:pt>
                <c:pt idx="179104">
                  <c:v>49.031370561962198</c:v>
                </c:pt>
                <c:pt idx="179105">
                  <c:v>49.031469939081198</c:v>
                </c:pt>
                <c:pt idx="179106">
                  <c:v>49.031569315882102</c:v>
                </c:pt>
                <c:pt idx="179107">
                  <c:v>49.031668692365002</c:v>
                </c:pt>
                <c:pt idx="179108">
                  <c:v>49.031768068529701</c:v>
                </c:pt>
                <c:pt idx="179109">
                  <c:v>49.031867444376303</c:v>
                </c:pt>
                <c:pt idx="179110">
                  <c:v>49.031966819904902</c:v>
                </c:pt>
                <c:pt idx="179111">
                  <c:v>49.032066195115299</c:v>
                </c:pt>
                <c:pt idx="179112">
                  <c:v>49.032165570007699</c:v>
                </c:pt>
                <c:pt idx="179113">
                  <c:v>49.032264944582003</c:v>
                </c:pt>
                <c:pt idx="179114">
                  <c:v>49.032364318838198</c:v>
                </c:pt>
                <c:pt idx="179115">
                  <c:v>49.032463692776297</c:v>
                </c:pt>
                <c:pt idx="179116">
                  <c:v>49.0325630663963</c:v>
                </c:pt>
                <c:pt idx="179117">
                  <c:v>49.0326624396982</c:v>
                </c:pt>
                <c:pt idx="179118">
                  <c:v>49.032761812682097</c:v>
                </c:pt>
                <c:pt idx="179119">
                  <c:v>49.032861185347798</c:v>
                </c:pt>
                <c:pt idx="179120">
                  <c:v>49.032960557695503</c:v>
                </c:pt>
                <c:pt idx="179121">
                  <c:v>49.033059929725098</c:v>
                </c:pt>
                <c:pt idx="179122">
                  <c:v>49.033159301436598</c:v>
                </c:pt>
                <c:pt idx="179123">
                  <c:v>49.033258672830002</c:v>
                </c:pt>
                <c:pt idx="179124">
                  <c:v>49.033358043905402</c:v>
                </c:pt>
                <c:pt idx="179125">
                  <c:v>49.0334574146626</c:v>
                </c:pt>
                <c:pt idx="179126">
                  <c:v>49.033556785101801</c:v>
                </c:pt>
                <c:pt idx="179127">
                  <c:v>49.033656155222999</c:v>
                </c:pt>
                <c:pt idx="179128">
                  <c:v>49.033755525026002</c:v>
                </c:pt>
                <c:pt idx="179129">
                  <c:v>49.033854894511002</c:v>
                </c:pt>
                <c:pt idx="179130">
                  <c:v>49.033954263677899</c:v>
                </c:pt>
                <c:pt idx="179131">
                  <c:v>49.0340536325267</c:v>
                </c:pt>
                <c:pt idx="179132">
                  <c:v>49.034153001057497</c:v>
                </c:pt>
                <c:pt idx="179133">
                  <c:v>49.034252369270099</c:v>
                </c:pt>
                <c:pt idx="179134">
                  <c:v>49.034351737164798</c:v>
                </c:pt>
                <c:pt idx="179135">
                  <c:v>49.034451104741301</c:v>
                </c:pt>
                <c:pt idx="179136">
                  <c:v>49.0345504719998</c:v>
                </c:pt>
                <c:pt idx="179137">
                  <c:v>49.034649838940197</c:v>
                </c:pt>
                <c:pt idx="179138">
                  <c:v>49.034749205562598</c:v>
                </c:pt>
                <c:pt idx="179139">
                  <c:v>49.034848571866902</c:v>
                </c:pt>
                <c:pt idx="179140">
                  <c:v>49.034947937853097</c:v>
                </c:pt>
                <c:pt idx="179141">
                  <c:v>49.035047303521203</c:v>
                </c:pt>
                <c:pt idx="179142">
                  <c:v>49.035146668871398</c:v>
                </c:pt>
                <c:pt idx="179143">
                  <c:v>49.035246033903398</c:v>
                </c:pt>
                <c:pt idx="179144">
                  <c:v>49.035345398617402</c:v>
                </c:pt>
                <c:pt idx="179145">
                  <c:v>49.035444763013302</c:v>
                </c:pt>
                <c:pt idx="179146">
                  <c:v>49.0355441270912</c:v>
                </c:pt>
                <c:pt idx="179147">
                  <c:v>49.035643490851001</c:v>
                </c:pt>
                <c:pt idx="179148">
                  <c:v>49.035742854292799</c:v>
                </c:pt>
                <c:pt idx="179149">
                  <c:v>49.035842217416501</c:v>
                </c:pt>
                <c:pt idx="179150">
                  <c:v>49.035941580222101</c:v>
                </c:pt>
                <c:pt idx="179151">
                  <c:v>49.036040942709697</c:v>
                </c:pt>
                <c:pt idx="179152">
                  <c:v>49.036140304879297</c:v>
                </c:pt>
                <c:pt idx="179153">
                  <c:v>49.0362396667308</c:v>
                </c:pt>
                <c:pt idx="179154">
                  <c:v>49.036339028264202</c:v>
                </c:pt>
                <c:pt idx="179155">
                  <c:v>49.036438389479599</c:v>
                </c:pt>
                <c:pt idx="179156">
                  <c:v>49.036537750377001</c:v>
                </c:pt>
                <c:pt idx="179157">
                  <c:v>49.036637110956299</c:v>
                </c:pt>
                <c:pt idx="179158">
                  <c:v>49.036736471217601</c:v>
                </c:pt>
                <c:pt idx="179159">
                  <c:v>49.036835831160801</c:v>
                </c:pt>
                <c:pt idx="179160">
                  <c:v>49.036935190785996</c:v>
                </c:pt>
                <c:pt idx="179161">
                  <c:v>49.037034550093203</c:v>
                </c:pt>
                <c:pt idx="179162">
                  <c:v>49.0371339090823</c:v>
                </c:pt>
                <c:pt idx="179163">
                  <c:v>49.037233267753301</c:v>
                </c:pt>
                <c:pt idx="179164">
                  <c:v>49.037332626106398</c:v>
                </c:pt>
                <c:pt idx="179165">
                  <c:v>49.037431984141399</c:v>
                </c:pt>
                <c:pt idx="179166">
                  <c:v>49.037531341858298</c:v>
                </c:pt>
                <c:pt idx="179167">
                  <c:v>49.0376306992572</c:v>
                </c:pt>
                <c:pt idx="179168">
                  <c:v>49.037730056338098</c:v>
                </c:pt>
                <c:pt idx="179169">
                  <c:v>49.037829413101001</c:v>
                </c:pt>
                <c:pt idx="179170">
                  <c:v>49.0379287695458</c:v>
                </c:pt>
                <c:pt idx="179171">
                  <c:v>49.038028125672597</c:v>
                </c:pt>
                <c:pt idx="179172">
                  <c:v>49.038127481481297</c:v>
                </c:pt>
                <c:pt idx="179173">
                  <c:v>49.038226836972001</c:v>
                </c:pt>
                <c:pt idx="179174">
                  <c:v>49.038326192144801</c:v>
                </c:pt>
                <c:pt idx="179175">
                  <c:v>49.038425546999399</c:v>
                </c:pt>
                <c:pt idx="179176">
                  <c:v>49.0385249015361</c:v>
                </c:pt>
                <c:pt idx="179177">
                  <c:v>49.038624255754698</c:v>
                </c:pt>
                <c:pt idx="179178">
                  <c:v>49.0387236096553</c:v>
                </c:pt>
                <c:pt idx="179179">
                  <c:v>49.038822963237898</c:v>
                </c:pt>
                <c:pt idx="179180">
                  <c:v>49.038922316502401</c:v>
                </c:pt>
                <c:pt idx="179181">
                  <c:v>49.0390216694489</c:v>
                </c:pt>
                <c:pt idx="179182">
                  <c:v>49.039121022077502</c:v>
                </c:pt>
                <c:pt idx="179183">
                  <c:v>49.039220374388002</c:v>
                </c:pt>
                <c:pt idx="179184">
                  <c:v>49.039319726380398</c:v>
                </c:pt>
                <c:pt idx="179185">
                  <c:v>49.039419078054898</c:v>
                </c:pt>
                <c:pt idx="179186">
                  <c:v>49.039518429411302</c:v>
                </c:pt>
                <c:pt idx="179187">
                  <c:v>49.039617780449802</c:v>
                </c:pt>
                <c:pt idx="179188">
                  <c:v>49.0397171311702</c:v>
                </c:pt>
                <c:pt idx="179189">
                  <c:v>49.039816481572601</c:v>
                </c:pt>
                <c:pt idx="179190">
                  <c:v>49.039915831656998</c:v>
                </c:pt>
                <c:pt idx="179191">
                  <c:v>49.040015181423399</c:v>
                </c:pt>
                <c:pt idx="179192">
                  <c:v>49.040114530871698</c:v>
                </c:pt>
                <c:pt idx="179193">
                  <c:v>49.040213880002099</c:v>
                </c:pt>
                <c:pt idx="179194">
                  <c:v>49.040313228814398</c:v>
                </c:pt>
                <c:pt idx="179195">
                  <c:v>49.0404125773088</c:v>
                </c:pt>
                <c:pt idx="179196">
                  <c:v>49.040511925485099</c:v>
                </c:pt>
                <c:pt idx="179197">
                  <c:v>49.040611273343501</c:v>
                </c:pt>
                <c:pt idx="179198">
                  <c:v>49.0407106208838</c:v>
                </c:pt>
                <c:pt idx="179199">
                  <c:v>49.040809968106103</c:v>
                </c:pt>
                <c:pt idx="179200">
                  <c:v>49.040909315010403</c:v>
                </c:pt>
                <c:pt idx="179201">
                  <c:v>49.041008661596798</c:v>
                </c:pt>
                <c:pt idx="179202">
                  <c:v>49.041108007865098</c:v>
                </c:pt>
                <c:pt idx="179203">
                  <c:v>49.041207353815402</c:v>
                </c:pt>
                <c:pt idx="179204">
                  <c:v>49.041306699447802</c:v>
                </c:pt>
                <c:pt idx="179205">
                  <c:v>49.041406044762098</c:v>
                </c:pt>
                <c:pt idx="179206">
                  <c:v>49.041505389758399</c:v>
                </c:pt>
                <c:pt idx="179207">
                  <c:v>49.041604734436802</c:v>
                </c:pt>
                <c:pt idx="179208">
                  <c:v>49.041704078797103</c:v>
                </c:pt>
                <c:pt idx="179209">
                  <c:v>49.0418034228395</c:v>
                </c:pt>
                <c:pt idx="179210">
                  <c:v>49.041902766563901</c:v>
                </c:pt>
                <c:pt idx="179211">
                  <c:v>49.042002109970298</c:v>
                </c:pt>
                <c:pt idx="179212">
                  <c:v>49.042101453058599</c:v>
                </c:pt>
                <c:pt idx="179213">
                  <c:v>49.042200795828997</c:v>
                </c:pt>
                <c:pt idx="179214">
                  <c:v>49.042300138281398</c:v>
                </c:pt>
                <c:pt idx="179215">
                  <c:v>49.042399480415902</c:v>
                </c:pt>
                <c:pt idx="179216">
                  <c:v>49.042498822232297</c:v>
                </c:pt>
                <c:pt idx="179217">
                  <c:v>49.042598163730801</c:v>
                </c:pt>
                <c:pt idx="179218">
                  <c:v>49.042697504911203</c:v>
                </c:pt>
                <c:pt idx="179219">
                  <c:v>49.042796845773701</c:v>
                </c:pt>
                <c:pt idx="179220">
                  <c:v>49.042896186318202</c:v>
                </c:pt>
                <c:pt idx="179221">
                  <c:v>49.0429955265448</c:v>
                </c:pt>
                <c:pt idx="179222">
                  <c:v>49.043094866453302</c:v>
                </c:pt>
                <c:pt idx="179223">
                  <c:v>49.0431942060439</c:v>
                </c:pt>
                <c:pt idx="179224">
                  <c:v>49.043293545316502</c:v>
                </c:pt>
                <c:pt idx="179225">
                  <c:v>49.0433928842711</c:v>
                </c:pt>
                <c:pt idx="179226">
                  <c:v>49.043492222907801</c:v>
                </c:pt>
                <c:pt idx="179227">
                  <c:v>49.0435915612264</c:v>
                </c:pt>
                <c:pt idx="179228">
                  <c:v>49.043690899227101</c:v>
                </c:pt>
                <c:pt idx="179229">
                  <c:v>49.043790236909899</c:v>
                </c:pt>
                <c:pt idx="179230">
                  <c:v>49.043889574274601</c:v>
                </c:pt>
                <c:pt idx="179231">
                  <c:v>49.043988911321399</c:v>
                </c:pt>
                <c:pt idx="179232">
                  <c:v>49.044088248050201</c:v>
                </c:pt>
                <c:pt idx="179233">
                  <c:v>49.044187584461</c:v>
                </c:pt>
                <c:pt idx="179234">
                  <c:v>49.044286920553901</c:v>
                </c:pt>
                <c:pt idx="179235">
                  <c:v>49.044386256328799</c:v>
                </c:pt>
                <c:pt idx="179236">
                  <c:v>49.044485591785801</c:v>
                </c:pt>
                <c:pt idx="179237">
                  <c:v>49.044584926924799</c:v>
                </c:pt>
                <c:pt idx="179238">
                  <c:v>49.0446842617458</c:v>
                </c:pt>
                <c:pt idx="179239">
                  <c:v>49.044783596248799</c:v>
                </c:pt>
                <c:pt idx="179240">
                  <c:v>49.0448829304339</c:v>
                </c:pt>
                <c:pt idx="179241">
                  <c:v>49.044982264301098</c:v>
                </c:pt>
                <c:pt idx="179242">
                  <c:v>49.045081597850299</c:v>
                </c:pt>
                <c:pt idx="179243">
                  <c:v>49.045180931081497</c:v>
                </c:pt>
                <c:pt idx="179244">
                  <c:v>49.045280263994698</c:v>
                </c:pt>
                <c:pt idx="179245">
                  <c:v>49.045379596590003</c:v>
                </c:pt>
                <c:pt idx="179246">
                  <c:v>49.045478928867396</c:v>
                </c:pt>
                <c:pt idx="179247">
                  <c:v>49.045578260826801</c:v>
                </c:pt>
                <c:pt idx="179248">
                  <c:v>49.045677592468301</c:v>
                </c:pt>
                <c:pt idx="179249">
                  <c:v>49.045776923791799</c:v>
                </c:pt>
                <c:pt idx="179250">
                  <c:v>49.0458762547973</c:v>
                </c:pt>
                <c:pt idx="179251">
                  <c:v>49.045975585484904</c:v>
                </c:pt>
                <c:pt idx="179252">
                  <c:v>49.046074915854497</c:v>
                </c:pt>
                <c:pt idx="179253">
                  <c:v>49.046174245906201</c:v>
                </c:pt>
                <c:pt idx="179254">
                  <c:v>49.046273575640001</c:v>
                </c:pt>
                <c:pt idx="179255">
                  <c:v>49.046372905055797</c:v>
                </c:pt>
                <c:pt idx="179256">
                  <c:v>49.046472234153697</c:v>
                </c:pt>
                <c:pt idx="179257">
                  <c:v>49.0465715629336</c:v>
                </c:pt>
                <c:pt idx="179258">
                  <c:v>49.0466708913956</c:v>
                </c:pt>
                <c:pt idx="179259">
                  <c:v>49.046770219539603</c:v>
                </c:pt>
                <c:pt idx="179260">
                  <c:v>49.046869547365702</c:v>
                </c:pt>
                <c:pt idx="179261">
                  <c:v>49.046968874873798</c:v>
                </c:pt>
                <c:pt idx="179262">
                  <c:v>49.047068202064096</c:v>
                </c:pt>
                <c:pt idx="179263">
                  <c:v>49.047167528936299</c:v>
                </c:pt>
                <c:pt idx="179264">
                  <c:v>49.047266855490697</c:v>
                </c:pt>
                <c:pt idx="179265">
                  <c:v>49.047366181727099</c:v>
                </c:pt>
                <c:pt idx="179266">
                  <c:v>49.047465507645597</c:v>
                </c:pt>
                <c:pt idx="179267">
                  <c:v>49.047564833246099</c:v>
                </c:pt>
                <c:pt idx="179268">
                  <c:v>49.047664158528697</c:v>
                </c:pt>
                <c:pt idx="179269">
                  <c:v>49.047763483493398</c:v>
                </c:pt>
                <c:pt idx="179270">
                  <c:v>49.047862808140103</c:v>
                </c:pt>
                <c:pt idx="179271">
                  <c:v>49.047962132468903</c:v>
                </c:pt>
                <c:pt idx="179272">
                  <c:v>49.0480614564798</c:v>
                </c:pt>
                <c:pt idx="179273">
                  <c:v>49.0481607801728</c:v>
                </c:pt>
                <c:pt idx="179274">
                  <c:v>49.048260103547797</c:v>
                </c:pt>
                <c:pt idx="179275">
                  <c:v>49.048359426604897</c:v>
                </c:pt>
                <c:pt idx="179276">
                  <c:v>49.0484587493441</c:v>
                </c:pt>
                <c:pt idx="179277">
                  <c:v>49.048558071765399</c:v>
                </c:pt>
                <c:pt idx="179278">
                  <c:v>49.048657393868702</c:v>
                </c:pt>
                <c:pt idx="179279">
                  <c:v>49.0487567156541</c:v>
                </c:pt>
                <c:pt idx="179280">
                  <c:v>49.048856037121602</c:v>
                </c:pt>
                <c:pt idx="179281">
                  <c:v>49.048955358271201</c:v>
                </c:pt>
                <c:pt idx="179282">
                  <c:v>49.049054679102902</c:v>
                </c:pt>
                <c:pt idx="179283">
                  <c:v>49.0491539996166</c:v>
                </c:pt>
                <c:pt idx="179284">
                  <c:v>49.049253319812401</c:v>
                </c:pt>
                <c:pt idx="179285">
                  <c:v>49.049352639690298</c:v>
                </c:pt>
                <c:pt idx="179286">
                  <c:v>49.049451959250298</c:v>
                </c:pt>
                <c:pt idx="179287">
                  <c:v>49.049551278492402</c:v>
                </c:pt>
                <c:pt idx="179288">
                  <c:v>49.049650597416601</c:v>
                </c:pt>
                <c:pt idx="179289">
                  <c:v>49.049749916022897</c:v>
                </c:pt>
                <c:pt idx="179290">
                  <c:v>49.049849234311203</c:v>
                </c:pt>
                <c:pt idx="179291">
                  <c:v>49.049948552281599</c:v>
                </c:pt>
                <c:pt idx="179292">
                  <c:v>49.050047869934197</c:v>
                </c:pt>
                <c:pt idx="179293">
                  <c:v>49.050147187268799</c:v>
                </c:pt>
                <c:pt idx="179294">
                  <c:v>49.050246504285496</c:v>
                </c:pt>
                <c:pt idx="179295">
                  <c:v>49.050345820984298</c:v>
                </c:pt>
                <c:pt idx="179296">
                  <c:v>49.050445137365301</c:v>
                </c:pt>
                <c:pt idx="179297">
                  <c:v>49.050544453428301</c:v>
                </c:pt>
                <c:pt idx="179298">
                  <c:v>49.050643769173398</c:v>
                </c:pt>
                <c:pt idx="179299">
                  <c:v>49.050743084600597</c:v>
                </c:pt>
                <c:pt idx="179300">
                  <c:v>49.0508423997099</c:v>
                </c:pt>
                <c:pt idx="179301">
                  <c:v>49.050941714501299</c:v>
                </c:pt>
                <c:pt idx="179302">
                  <c:v>49.051041028974801</c:v>
                </c:pt>
                <c:pt idx="179303">
                  <c:v>49.051140343130399</c:v>
                </c:pt>
                <c:pt idx="179304">
                  <c:v>49.0512396569681</c:v>
                </c:pt>
                <c:pt idx="179305">
                  <c:v>49.051338970487997</c:v>
                </c:pt>
                <c:pt idx="179306">
                  <c:v>49.051438283689897</c:v>
                </c:pt>
                <c:pt idx="179307">
                  <c:v>49.051537596573901</c:v>
                </c:pt>
                <c:pt idx="179308">
                  <c:v>49.0516369091401</c:v>
                </c:pt>
                <c:pt idx="179309">
                  <c:v>49.051736221388303</c:v>
                </c:pt>
                <c:pt idx="179310">
                  <c:v>49.051835533318702</c:v>
                </c:pt>
                <c:pt idx="179311">
                  <c:v>49.051934844931203</c:v>
                </c:pt>
                <c:pt idx="179312">
                  <c:v>49.052034156225801</c:v>
                </c:pt>
                <c:pt idx="179313">
                  <c:v>49.052133467202502</c:v>
                </c:pt>
                <c:pt idx="179314">
                  <c:v>49.052232777861299</c:v>
                </c:pt>
                <c:pt idx="179315">
                  <c:v>49.052332088202199</c:v>
                </c:pt>
                <c:pt idx="179316">
                  <c:v>49.052431398225202</c:v>
                </c:pt>
                <c:pt idx="179317">
                  <c:v>49.052530707930401</c:v>
                </c:pt>
                <c:pt idx="179318">
                  <c:v>49.052630017317703</c:v>
                </c:pt>
                <c:pt idx="179319">
                  <c:v>49.052729326387102</c:v>
                </c:pt>
                <c:pt idx="179320">
                  <c:v>49.052828635138603</c:v>
                </c:pt>
                <c:pt idx="179321">
                  <c:v>49.0529279435723</c:v>
                </c:pt>
                <c:pt idx="179322">
                  <c:v>49.053027251688</c:v>
                </c:pt>
                <c:pt idx="179323">
                  <c:v>49.053126559485897</c:v>
                </c:pt>
                <c:pt idx="179324">
                  <c:v>49.053225866965903</c:v>
                </c:pt>
                <c:pt idx="179325">
                  <c:v>49.053325174128098</c:v>
                </c:pt>
                <c:pt idx="179326">
                  <c:v>49.053424480972403</c:v>
                </c:pt>
                <c:pt idx="179327">
                  <c:v>49.053523787498797</c:v>
                </c:pt>
                <c:pt idx="179328">
                  <c:v>49.053623093707301</c:v>
                </c:pt>
                <c:pt idx="179329">
                  <c:v>49.053722399597902</c:v>
                </c:pt>
                <c:pt idx="179330">
                  <c:v>49.053821705170698</c:v>
                </c:pt>
                <c:pt idx="179331">
                  <c:v>49.053921010425597</c:v>
                </c:pt>
                <c:pt idx="179332">
                  <c:v>49.054020315362699</c:v>
                </c:pt>
                <c:pt idx="179333">
                  <c:v>49.054119619981897</c:v>
                </c:pt>
                <c:pt idx="179334">
                  <c:v>49.054218924283198</c:v>
                </c:pt>
                <c:pt idx="179335">
                  <c:v>49.054318228266602</c:v>
                </c:pt>
                <c:pt idx="179336">
                  <c:v>49.054417531932202</c:v>
                </c:pt>
                <c:pt idx="179337">
                  <c:v>49.054516835279998</c:v>
                </c:pt>
                <c:pt idx="179338">
                  <c:v>49.054616138309797</c:v>
                </c:pt>
                <c:pt idx="179339">
                  <c:v>49.054715441021798</c:v>
                </c:pt>
                <c:pt idx="179340">
                  <c:v>49.054814743416003</c:v>
                </c:pt>
                <c:pt idx="179341">
                  <c:v>49.054914045492303</c:v>
                </c:pt>
                <c:pt idx="179342">
                  <c:v>49.0550133472507</c:v>
                </c:pt>
                <c:pt idx="179343">
                  <c:v>49.055112648691299</c:v>
                </c:pt>
                <c:pt idx="179344">
                  <c:v>49.055211949814002</c:v>
                </c:pt>
                <c:pt idx="179345">
                  <c:v>49.0553112506189</c:v>
                </c:pt>
                <c:pt idx="179346">
                  <c:v>49.055410551105901</c:v>
                </c:pt>
                <c:pt idx="179347">
                  <c:v>49.055509851274998</c:v>
                </c:pt>
                <c:pt idx="179348">
                  <c:v>49.055609151126397</c:v>
                </c:pt>
                <c:pt idx="179349">
                  <c:v>49.0557084506598</c:v>
                </c:pt>
                <c:pt idx="179350">
                  <c:v>49.055807749875399</c:v>
                </c:pt>
                <c:pt idx="179351">
                  <c:v>49.0559070487732</c:v>
                </c:pt>
                <c:pt idx="179352">
                  <c:v>49.056006347353097</c:v>
                </c:pt>
                <c:pt idx="179353">
                  <c:v>49.056105645615197</c:v>
                </c:pt>
                <c:pt idx="179354">
                  <c:v>49.056204943559401</c:v>
                </c:pt>
                <c:pt idx="179355">
                  <c:v>49.056304241185799</c:v>
                </c:pt>
                <c:pt idx="179356">
                  <c:v>49.056403538494301</c:v>
                </c:pt>
                <c:pt idx="179357">
                  <c:v>49.056502835484999</c:v>
                </c:pt>
                <c:pt idx="179358">
                  <c:v>49.056602132157899</c:v>
                </c:pt>
                <c:pt idx="179359">
                  <c:v>49.056701428512902</c:v>
                </c:pt>
                <c:pt idx="179360">
                  <c:v>49.056800724550101</c:v>
                </c:pt>
                <c:pt idx="179361">
                  <c:v>49.056900020269403</c:v>
                </c:pt>
                <c:pt idx="179362">
                  <c:v>49.0569993156709</c:v>
                </c:pt>
                <c:pt idx="179363">
                  <c:v>49.057098610754601</c:v>
                </c:pt>
                <c:pt idx="179364">
                  <c:v>49.057197905520397</c:v>
                </c:pt>
                <c:pt idx="179365">
                  <c:v>49.057297199968403</c:v>
                </c:pt>
                <c:pt idx="179366">
                  <c:v>49.057396494098597</c:v>
                </c:pt>
                <c:pt idx="179367">
                  <c:v>49.057495787910902</c:v>
                </c:pt>
                <c:pt idx="179368">
                  <c:v>49.057595081405402</c:v>
                </c:pt>
                <c:pt idx="179369">
                  <c:v>49.057694374582098</c:v>
                </c:pt>
                <c:pt idx="179370">
                  <c:v>49.057793667440997</c:v>
                </c:pt>
                <c:pt idx="179371">
                  <c:v>49.057892959981999</c:v>
                </c:pt>
                <c:pt idx="179372">
                  <c:v>49.057992252205203</c:v>
                </c:pt>
                <c:pt idx="179373">
                  <c:v>49.058091544110503</c:v>
                </c:pt>
                <c:pt idx="179374">
                  <c:v>49.058190835698099</c:v>
                </c:pt>
                <c:pt idx="179375">
                  <c:v>49.058290126967798</c:v>
                </c:pt>
                <c:pt idx="179376">
                  <c:v>49.058389417919699</c:v>
                </c:pt>
                <c:pt idx="179377">
                  <c:v>49.058488708553803</c:v>
                </c:pt>
                <c:pt idx="179378">
                  <c:v>49.058587998870003</c:v>
                </c:pt>
                <c:pt idx="179379">
                  <c:v>49.058687288868498</c:v>
                </c:pt>
                <c:pt idx="179380">
                  <c:v>49.058786578549103</c:v>
                </c:pt>
                <c:pt idx="179381">
                  <c:v>49.058885867911897</c:v>
                </c:pt>
                <c:pt idx="179382">
                  <c:v>49.058985156956901</c:v>
                </c:pt>
                <c:pt idx="179383">
                  <c:v>49.059084445684</c:v>
                </c:pt>
                <c:pt idx="179384">
                  <c:v>49.059183734093402</c:v>
                </c:pt>
                <c:pt idx="179385">
                  <c:v>49.0592830221849</c:v>
                </c:pt>
                <c:pt idx="179386">
                  <c:v>49.0593823099587</c:v>
                </c:pt>
                <c:pt idx="179387">
                  <c:v>49.059481597414603</c:v>
                </c:pt>
                <c:pt idx="179388">
                  <c:v>49.059580884552702</c:v>
                </c:pt>
                <c:pt idx="179389">
                  <c:v>49.059680171373003</c:v>
                </c:pt>
                <c:pt idx="179390">
                  <c:v>49.0597794578755</c:v>
                </c:pt>
                <c:pt idx="179391">
                  <c:v>49.0598787440601</c:v>
                </c:pt>
                <c:pt idx="179392">
                  <c:v>49.059978029927002</c:v>
                </c:pt>
                <c:pt idx="179393">
                  <c:v>49.0600773154761</c:v>
                </c:pt>
                <c:pt idx="179394">
                  <c:v>49.0601766007074</c:v>
                </c:pt>
                <c:pt idx="179395">
                  <c:v>49.060275885620797</c:v>
                </c:pt>
                <c:pt idx="179396">
                  <c:v>49.060375170216503</c:v>
                </c:pt>
                <c:pt idx="179397">
                  <c:v>49.060474454494297</c:v>
                </c:pt>
                <c:pt idx="179398">
                  <c:v>49.060573738454401</c:v>
                </c:pt>
                <c:pt idx="179399">
                  <c:v>49.060673022096601</c:v>
                </c:pt>
                <c:pt idx="179400">
                  <c:v>49.060772305421096</c:v>
                </c:pt>
                <c:pt idx="179401">
                  <c:v>49.060871588427801</c:v>
                </c:pt>
                <c:pt idx="179402">
                  <c:v>49.060970871116602</c:v>
                </c:pt>
                <c:pt idx="179403">
                  <c:v>49.061070153487698</c:v>
                </c:pt>
                <c:pt idx="179404">
                  <c:v>49.061169435540997</c:v>
                </c:pt>
                <c:pt idx="179405">
                  <c:v>49.061268717276498</c:v>
                </c:pt>
                <c:pt idx="179406">
                  <c:v>49.061367998694202</c:v>
                </c:pt>
                <c:pt idx="179407">
                  <c:v>49.061467279794101</c:v>
                </c:pt>
                <c:pt idx="179408">
                  <c:v>49.061566560576203</c:v>
                </c:pt>
                <c:pt idx="179409">
                  <c:v>49.061665841040501</c:v>
                </c:pt>
                <c:pt idx="179410">
                  <c:v>49.061765121187101</c:v>
                </c:pt>
                <c:pt idx="179411">
                  <c:v>49.061864401015796</c:v>
                </c:pt>
                <c:pt idx="179412">
                  <c:v>49.061963680526802</c:v>
                </c:pt>
                <c:pt idx="179413">
                  <c:v>49.062062959719903</c:v>
                </c:pt>
                <c:pt idx="179414">
                  <c:v>49.062162238595299</c:v>
                </c:pt>
                <c:pt idx="179415">
                  <c:v>49.062261517152997</c:v>
                </c:pt>
                <c:pt idx="179416">
                  <c:v>49.062360795392799</c:v>
                </c:pt>
                <c:pt idx="179417">
                  <c:v>49.062460073314803</c:v>
                </c:pt>
                <c:pt idx="179418">
                  <c:v>49.062559350919102</c:v>
                </c:pt>
                <c:pt idx="179419">
                  <c:v>49.062658628205597</c:v>
                </c:pt>
                <c:pt idx="179420">
                  <c:v>49.062757905174301</c:v>
                </c:pt>
                <c:pt idx="179421">
                  <c:v>49.062857181825301</c:v>
                </c:pt>
                <c:pt idx="179422">
                  <c:v>49.062956458158403</c:v>
                </c:pt>
                <c:pt idx="179423">
                  <c:v>49.063055734173801</c:v>
                </c:pt>
                <c:pt idx="179424">
                  <c:v>49.063155009871402</c:v>
                </c:pt>
                <c:pt idx="179425">
                  <c:v>49.063254285251297</c:v>
                </c:pt>
                <c:pt idx="179426">
                  <c:v>49.063353560313303</c:v>
                </c:pt>
                <c:pt idx="179427">
                  <c:v>49.063452835057603</c:v>
                </c:pt>
                <c:pt idx="179428">
                  <c:v>49.0635521094841</c:v>
                </c:pt>
                <c:pt idx="179429">
                  <c:v>49.063651383592898</c:v>
                </c:pt>
                <c:pt idx="179430">
                  <c:v>49.063750657383899</c:v>
                </c:pt>
                <c:pt idx="179431">
                  <c:v>49.063849930857103</c:v>
                </c:pt>
                <c:pt idx="179432">
                  <c:v>49.063949204012602</c:v>
                </c:pt>
                <c:pt idx="179433">
                  <c:v>49.064048476850303</c:v>
                </c:pt>
                <c:pt idx="179434">
                  <c:v>49.0641477493702</c:v>
                </c:pt>
                <c:pt idx="179435">
                  <c:v>49.064247021572399</c:v>
                </c:pt>
                <c:pt idx="179436">
                  <c:v>49.064346293456801</c:v>
                </c:pt>
                <c:pt idx="179437">
                  <c:v>49.064445565023398</c:v>
                </c:pt>
                <c:pt idx="179438">
                  <c:v>49.064544836272297</c:v>
                </c:pt>
                <c:pt idx="179439">
                  <c:v>49.064644107203399</c:v>
                </c:pt>
                <c:pt idx="179440">
                  <c:v>49.064743377816797</c:v>
                </c:pt>
                <c:pt idx="179441">
                  <c:v>49.064842648112403</c:v>
                </c:pt>
                <c:pt idx="179442">
                  <c:v>49.064941918090298</c:v>
                </c:pt>
                <c:pt idx="179443">
                  <c:v>49.065041187750403</c:v>
                </c:pt>
                <c:pt idx="179444">
                  <c:v>49.065140457092703</c:v>
                </c:pt>
                <c:pt idx="179445">
                  <c:v>49.065239726117397</c:v>
                </c:pt>
                <c:pt idx="179446">
                  <c:v>49.065338994824202</c:v>
                </c:pt>
                <c:pt idx="179447">
                  <c:v>49.065438263213302</c:v>
                </c:pt>
                <c:pt idx="179448">
                  <c:v>49.065537531284697</c:v>
                </c:pt>
                <c:pt idx="179449">
                  <c:v>49.065636799038202</c:v>
                </c:pt>
                <c:pt idx="179450">
                  <c:v>49.065736066474102</c:v>
                </c:pt>
                <c:pt idx="179451">
                  <c:v>49.065835333592197</c:v>
                </c:pt>
                <c:pt idx="179452">
                  <c:v>49.065934600392602</c:v>
                </c:pt>
                <c:pt idx="179453">
                  <c:v>49.066033866875202</c:v>
                </c:pt>
                <c:pt idx="179454">
                  <c:v>49.066133133040097</c:v>
                </c:pt>
                <c:pt idx="179455">
                  <c:v>49.066232398887202</c:v>
                </c:pt>
                <c:pt idx="179456">
                  <c:v>49.066331664416602</c:v>
                </c:pt>
                <c:pt idx="179457">
                  <c:v>49.066430929628197</c:v>
                </c:pt>
                <c:pt idx="179458">
                  <c:v>49.066530194522102</c:v>
                </c:pt>
                <c:pt idx="179459">
                  <c:v>49.066629459098301</c:v>
                </c:pt>
                <c:pt idx="179460">
                  <c:v>49.066728723356803</c:v>
                </c:pt>
                <c:pt idx="179461">
                  <c:v>49.066827987297501</c:v>
                </c:pt>
                <c:pt idx="179462">
                  <c:v>49.066927250920401</c:v>
                </c:pt>
                <c:pt idx="179463">
                  <c:v>49.067026514225702</c:v>
                </c:pt>
                <c:pt idx="179464">
                  <c:v>49.067125777213199</c:v>
                </c:pt>
                <c:pt idx="179465">
                  <c:v>49.067225039882899</c:v>
                </c:pt>
                <c:pt idx="179466">
                  <c:v>49.067324302235001</c:v>
                </c:pt>
                <c:pt idx="179467">
                  <c:v>49.067423564269298</c:v>
                </c:pt>
                <c:pt idx="179468">
                  <c:v>49.067522825985897</c:v>
                </c:pt>
                <c:pt idx="179469">
                  <c:v>49.067622087384699</c:v>
                </c:pt>
                <c:pt idx="179470">
                  <c:v>49.067721348465803</c:v>
                </c:pt>
                <c:pt idx="179471">
                  <c:v>49.067820609229202</c:v>
                </c:pt>
                <c:pt idx="179472">
                  <c:v>49.067919869674903</c:v>
                </c:pt>
                <c:pt idx="179473">
                  <c:v>49.068019129802799</c:v>
                </c:pt>
                <c:pt idx="179474">
                  <c:v>49.068118389613097</c:v>
                </c:pt>
                <c:pt idx="179475">
                  <c:v>49.068217649105598</c:v>
                </c:pt>
                <c:pt idx="179476">
                  <c:v>49.068316908280302</c:v>
                </c:pt>
                <c:pt idx="179477">
                  <c:v>49.0684161671374</c:v>
                </c:pt>
                <c:pt idx="179478">
                  <c:v>49.0685154256768</c:v>
                </c:pt>
                <c:pt idx="179479">
                  <c:v>49.068614683898403</c:v>
                </c:pt>
                <c:pt idx="179480">
                  <c:v>49.068713941802301</c:v>
                </c:pt>
                <c:pt idx="179481">
                  <c:v>49.068813199388501</c:v>
                </c:pt>
                <c:pt idx="179482">
                  <c:v>49.068912456657003</c:v>
                </c:pt>
                <c:pt idx="179483">
                  <c:v>49.069011713607701</c:v>
                </c:pt>
                <c:pt idx="179484">
                  <c:v>49.0691109702408</c:v>
                </c:pt>
                <c:pt idx="179485">
                  <c:v>49.069210226556102</c:v>
                </c:pt>
                <c:pt idx="179486">
                  <c:v>49.069309482553798</c:v>
                </c:pt>
                <c:pt idx="179487">
                  <c:v>49.069408738233697</c:v>
                </c:pt>
                <c:pt idx="179488">
                  <c:v>49.069507993595899</c:v>
                </c:pt>
                <c:pt idx="179489">
                  <c:v>49.069607248640402</c:v>
                </c:pt>
                <c:pt idx="179490">
                  <c:v>49.0697065033672</c:v>
                </c:pt>
                <c:pt idx="179491">
                  <c:v>49.069805757776301</c:v>
                </c:pt>
                <c:pt idx="179492">
                  <c:v>49.069905011867696</c:v>
                </c:pt>
                <c:pt idx="179493">
                  <c:v>49.070004265641401</c:v>
                </c:pt>
                <c:pt idx="179494">
                  <c:v>49.070103519097302</c:v>
                </c:pt>
                <c:pt idx="179495">
                  <c:v>49.070202772235596</c:v>
                </c:pt>
                <c:pt idx="179496">
                  <c:v>49.070302025056201</c:v>
                </c:pt>
                <c:pt idx="179497">
                  <c:v>49.0704012775591</c:v>
                </c:pt>
                <c:pt idx="179498">
                  <c:v>49.070500529744301</c:v>
                </c:pt>
                <c:pt idx="179499">
                  <c:v>49.070599781611698</c:v>
                </c:pt>
                <c:pt idx="179500">
                  <c:v>49.070699033161503</c:v>
                </c:pt>
                <c:pt idx="179501">
                  <c:v>49.070798284393597</c:v>
                </c:pt>
                <c:pt idx="179502">
                  <c:v>49.070897535307999</c:v>
                </c:pt>
                <c:pt idx="179503">
                  <c:v>49.070996785904697</c:v>
                </c:pt>
                <c:pt idx="179504">
                  <c:v>49.071096036183697</c:v>
                </c:pt>
                <c:pt idx="179505">
                  <c:v>49.071195286145098</c:v>
                </c:pt>
                <c:pt idx="179506">
                  <c:v>49.071294535788702</c:v>
                </c:pt>
                <c:pt idx="179507">
                  <c:v>49.071393785114601</c:v>
                </c:pt>
                <c:pt idx="179508">
                  <c:v>49.071493034122902</c:v>
                </c:pt>
                <c:pt idx="179509">
                  <c:v>49.071592282813498</c:v>
                </c:pt>
                <c:pt idx="179510">
                  <c:v>49.071691531186303</c:v>
                </c:pt>
                <c:pt idx="179511">
                  <c:v>49.071790779241503</c:v>
                </c:pt>
                <c:pt idx="179512">
                  <c:v>49.071890026978998</c:v>
                </c:pt>
                <c:pt idx="179513">
                  <c:v>49.071989274398902</c:v>
                </c:pt>
                <c:pt idx="179514">
                  <c:v>49.072088521501001</c:v>
                </c:pt>
                <c:pt idx="179515">
                  <c:v>49.072187768285502</c:v>
                </c:pt>
                <c:pt idx="179516">
                  <c:v>49.072287014752298</c:v>
                </c:pt>
                <c:pt idx="179517">
                  <c:v>49.072386260901403</c:v>
                </c:pt>
                <c:pt idx="179518">
                  <c:v>49.072485506732797</c:v>
                </c:pt>
                <c:pt idx="179519">
                  <c:v>49.072584752246598</c:v>
                </c:pt>
                <c:pt idx="179520">
                  <c:v>49.072683997442603</c:v>
                </c:pt>
                <c:pt idx="179521">
                  <c:v>49.072783242321002</c:v>
                </c:pt>
                <c:pt idx="179522">
                  <c:v>49.072882486881703</c:v>
                </c:pt>
                <c:pt idx="179523">
                  <c:v>49.072981731124798</c:v>
                </c:pt>
                <c:pt idx="179524">
                  <c:v>49.073080975050203</c:v>
                </c:pt>
                <c:pt idx="179525">
                  <c:v>49.073180218657903</c:v>
                </c:pt>
                <c:pt idx="179526">
                  <c:v>49.073279461947898</c:v>
                </c:pt>
                <c:pt idx="179527">
                  <c:v>49.073378704920302</c:v>
                </c:pt>
                <c:pt idx="179528">
                  <c:v>49.073477947575</c:v>
                </c:pt>
                <c:pt idx="179529">
                  <c:v>49.073577189912001</c:v>
                </c:pt>
                <c:pt idx="179530">
                  <c:v>49.073676431931403</c:v>
                </c:pt>
                <c:pt idx="179531">
                  <c:v>49.073775673633101</c:v>
                </c:pt>
                <c:pt idx="179532">
                  <c:v>49.0738749150172</c:v>
                </c:pt>
                <c:pt idx="179533">
                  <c:v>49.073974156083501</c:v>
                </c:pt>
                <c:pt idx="179534">
                  <c:v>49.074073396832297</c:v>
                </c:pt>
                <c:pt idx="179535">
                  <c:v>49.074172637263302</c:v>
                </c:pt>
                <c:pt idx="179536">
                  <c:v>49.074271877376702</c:v>
                </c:pt>
                <c:pt idx="179537">
                  <c:v>49.074371117172397</c:v>
                </c:pt>
                <c:pt idx="179538">
                  <c:v>49.074470356650501</c:v>
                </c:pt>
                <c:pt idx="179539">
                  <c:v>49.0745695958109</c:v>
                </c:pt>
                <c:pt idx="179540">
                  <c:v>49.0746688346537</c:v>
                </c:pt>
                <c:pt idx="179541">
                  <c:v>49.074768073178802</c:v>
                </c:pt>
                <c:pt idx="179542">
                  <c:v>49.074867311386299</c:v>
                </c:pt>
                <c:pt idx="179543">
                  <c:v>49.074966549276098</c:v>
                </c:pt>
                <c:pt idx="179544">
                  <c:v>49.075065786848199</c:v>
                </c:pt>
                <c:pt idx="179545">
                  <c:v>49.075165024102702</c:v>
                </c:pt>
                <c:pt idx="179546">
                  <c:v>49.075264261039599</c:v>
                </c:pt>
                <c:pt idx="179547">
                  <c:v>49.075363497658799</c:v>
                </c:pt>
                <c:pt idx="179548">
                  <c:v>49.0754627339604</c:v>
                </c:pt>
                <c:pt idx="179549">
                  <c:v>49.075561969944303</c:v>
                </c:pt>
                <c:pt idx="179550">
                  <c:v>49.075661205610501</c:v>
                </c:pt>
                <c:pt idx="179551">
                  <c:v>49.075760440959201</c:v>
                </c:pt>
                <c:pt idx="179552">
                  <c:v>49.075859675990102</c:v>
                </c:pt>
                <c:pt idx="179553">
                  <c:v>49.075958910703498</c:v>
                </c:pt>
                <c:pt idx="179554">
                  <c:v>49.076058145099204</c:v>
                </c:pt>
                <c:pt idx="179555">
                  <c:v>49.076157379177197</c:v>
                </c:pt>
                <c:pt idx="179556">
                  <c:v>49.076256612937598</c:v>
                </c:pt>
                <c:pt idx="179557">
                  <c:v>49.076355846380402</c:v>
                </c:pt>
                <c:pt idx="179558">
                  <c:v>49.0764550795055</c:v>
                </c:pt>
                <c:pt idx="179559">
                  <c:v>49.076554312313</c:v>
                </c:pt>
                <c:pt idx="179560">
                  <c:v>49.076653544802902</c:v>
                </c:pt>
                <c:pt idx="179561">
                  <c:v>49.076752776975098</c:v>
                </c:pt>
                <c:pt idx="179562">
                  <c:v>49.076852008829697</c:v>
                </c:pt>
                <c:pt idx="179563">
                  <c:v>49.076951240366697</c:v>
                </c:pt>
                <c:pt idx="179564">
                  <c:v>49.077050471585999</c:v>
                </c:pt>
                <c:pt idx="179565">
                  <c:v>49.077149702487702</c:v>
                </c:pt>
                <c:pt idx="179566">
                  <c:v>49.0772489330718</c:v>
                </c:pt>
                <c:pt idx="179567">
                  <c:v>49.0773481633383</c:v>
                </c:pt>
                <c:pt idx="179568">
                  <c:v>49.077447393287102</c:v>
                </c:pt>
                <c:pt idx="179569">
                  <c:v>49.077546622918298</c:v>
                </c:pt>
                <c:pt idx="179570">
                  <c:v>49.077645852231797</c:v>
                </c:pt>
                <c:pt idx="179571">
                  <c:v>49.077745081227803</c:v>
                </c:pt>
                <c:pt idx="179572">
                  <c:v>49.077844309906098</c:v>
                </c:pt>
                <c:pt idx="179573">
                  <c:v>49.077943538266801</c:v>
                </c:pt>
                <c:pt idx="179574">
                  <c:v>49.078042766309899</c:v>
                </c:pt>
                <c:pt idx="179575">
                  <c:v>49.078141994035398</c:v>
                </c:pt>
                <c:pt idx="179576">
                  <c:v>49.0782412214432</c:v>
                </c:pt>
                <c:pt idx="179577">
                  <c:v>49.078340448533403</c:v>
                </c:pt>
                <c:pt idx="179578">
                  <c:v>49.078439675306001</c:v>
                </c:pt>
                <c:pt idx="179579">
                  <c:v>49.078538901761</c:v>
                </c:pt>
                <c:pt idx="179580">
                  <c:v>49.078638127898401</c:v>
                </c:pt>
                <c:pt idx="179581">
                  <c:v>49.078737353718097</c:v>
                </c:pt>
                <c:pt idx="179582">
                  <c:v>49.078836579220301</c:v>
                </c:pt>
                <c:pt idx="179583">
                  <c:v>49.0789358044048</c:v>
                </c:pt>
                <c:pt idx="179584">
                  <c:v>49.079035029271701</c:v>
                </c:pt>
                <c:pt idx="179585">
                  <c:v>49.079134253821003</c:v>
                </c:pt>
                <c:pt idx="179586">
                  <c:v>49.0792334780527</c:v>
                </c:pt>
                <c:pt idx="179587">
                  <c:v>49.079332701966798</c:v>
                </c:pt>
                <c:pt idx="179588">
                  <c:v>49.079431925563298</c:v>
                </c:pt>
                <c:pt idx="179589">
                  <c:v>49.0795311488422</c:v>
                </c:pt>
                <c:pt idx="179590">
                  <c:v>49.079630371803503</c:v>
                </c:pt>
                <c:pt idx="179591">
                  <c:v>49.079729594447201</c:v>
                </c:pt>
                <c:pt idx="179592">
                  <c:v>49.079828816773201</c:v>
                </c:pt>
                <c:pt idx="179593">
                  <c:v>49.079928038781702</c:v>
                </c:pt>
                <c:pt idx="179594">
                  <c:v>49.080027260472598</c:v>
                </c:pt>
                <c:pt idx="179595">
                  <c:v>49.080126481845802</c:v>
                </c:pt>
                <c:pt idx="179596">
                  <c:v>49.080225702901501</c:v>
                </c:pt>
                <c:pt idx="179597">
                  <c:v>49.080324923639601</c:v>
                </c:pt>
                <c:pt idx="179598">
                  <c:v>49.080424144060103</c:v>
                </c:pt>
                <c:pt idx="179599">
                  <c:v>49.0805233641629</c:v>
                </c:pt>
                <c:pt idx="179600">
                  <c:v>49.080622583948198</c:v>
                </c:pt>
                <c:pt idx="179601">
                  <c:v>49.080721803415898</c:v>
                </c:pt>
                <c:pt idx="179602">
                  <c:v>49.080821022565999</c:v>
                </c:pt>
                <c:pt idx="179603">
                  <c:v>49.080920241398502</c:v>
                </c:pt>
                <c:pt idx="179604">
                  <c:v>49.081019459913399</c:v>
                </c:pt>
                <c:pt idx="179605">
                  <c:v>49.081118678110798</c:v>
                </c:pt>
                <c:pt idx="179606">
                  <c:v>49.081217895990498</c:v>
                </c:pt>
                <c:pt idx="179607">
                  <c:v>49.081317113552601</c:v>
                </c:pt>
                <c:pt idx="179608">
                  <c:v>49.081416330797197</c:v>
                </c:pt>
                <c:pt idx="179609">
                  <c:v>49.081515547724202</c:v>
                </c:pt>
                <c:pt idx="179610">
                  <c:v>49.081614764333601</c:v>
                </c:pt>
                <c:pt idx="179611">
                  <c:v>49.081713980625402</c:v>
                </c:pt>
                <c:pt idx="179612">
                  <c:v>49.081813196599597</c:v>
                </c:pt>
                <c:pt idx="179613">
                  <c:v>49.081912412256301</c:v>
                </c:pt>
                <c:pt idx="179614">
                  <c:v>49.0820116275953</c:v>
                </c:pt>
                <c:pt idx="179615">
                  <c:v>49.0821108426168</c:v>
                </c:pt>
                <c:pt idx="179616">
                  <c:v>49.082210057320701</c:v>
                </c:pt>
                <c:pt idx="179617">
                  <c:v>49.082309271707103</c:v>
                </c:pt>
                <c:pt idx="179618">
                  <c:v>49.082408485775801</c:v>
                </c:pt>
                <c:pt idx="179619">
                  <c:v>49.082507699527</c:v>
                </c:pt>
                <c:pt idx="179620">
                  <c:v>49.0826069129606</c:v>
                </c:pt>
                <c:pt idx="179621">
                  <c:v>49.082706126076602</c:v>
                </c:pt>
                <c:pt idx="179622">
                  <c:v>49.082805338875097</c:v>
                </c:pt>
                <c:pt idx="179623">
                  <c:v>49.082904551356002</c:v>
                </c:pt>
                <c:pt idx="179624">
                  <c:v>49.083003763519301</c:v>
                </c:pt>
                <c:pt idx="179625">
                  <c:v>49.083102975365001</c:v>
                </c:pt>
                <c:pt idx="179626">
                  <c:v>49.083202186893203</c:v>
                </c:pt>
                <c:pt idx="179627">
                  <c:v>49.083301398103799</c:v>
                </c:pt>
                <c:pt idx="179628">
                  <c:v>49.083400608996897</c:v>
                </c:pt>
                <c:pt idx="179629">
                  <c:v>49.083499819572403</c:v>
                </c:pt>
                <c:pt idx="179630">
                  <c:v>49.083599029830303</c:v>
                </c:pt>
                <c:pt idx="179631">
                  <c:v>49.083698239770598</c:v>
                </c:pt>
                <c:pt idx="179632">
                  <c:v>49.083797449393401</c:v>
                </c:pt>
                <c:pt idx="179633">
                  <c:v>49.083896658698599</c:v>
                </c:pt>
                <c:pt idx="179634">
                  <c:v>49.083995867686298</c:v>
                </c:pt>
                <c:pt idx="179635">
                  <c:v>49.084095076356398</c:v>
                </c:pt>
                <c:pt idx="179636">
                  <c:v>49.084194284709</c:v>
                </c:pt>
                <c:pt idx="179637">
                  <c:v>49.084293492744003</c:v>
                </c:pt>
                <c:pt idx="179638">
                  <c:v>49.0843927004614</c:v>
                </c:pt>
                <c:pt idx="179639">
                  <c:v>49.084491907861299</c:v>
                </c:pt>
                <c:pt idx="179640">
                  <c:v>49.084591114943599</c:v>
                </c:pt>
                <c:pt idx="179641">
                  <c:v>49.084690321708401</c:v>
                </c:pt>
                <c:pt idx="179642">
                  <c:v>49.084789528155603</c:v>
                </c:pt>
                <c:pt idx="179643">
                  <c:v>49.0848887342853</c:v>
                </c:pt>
                <c:pt idx="179644">
                  <c:v>49.084987940097399</c:v>
                </c:pt>
                <c:pt idx="179645">
                  <c:v>49.085087145591999</c:v>
                </c:pt>
                <c:pt idx="179646">
                  <c:v>49.085186350769</c:v>
                </c:pt>
                <c:pt idx="179647">
                  <c:v>49.085285555628502</c:v>
                </c:pt>
                <c:pt idx="179648">
                  <c:v>49.085384760170399</c:v>
                </c:pt>
                <c:pt idx="179649">
                  <c:v>49.085483964394797</c:v>
                </c:pt>
                <c:pt idx="179650">
                  <c:v>49.085583168301703</c:v>
                </c:pt>
                <c:pt idx="179651">
                  <c:v>49.085682371890996</c:v>
                </c:pt>
                <c:pt idx="179652">
                  <c:v>49.085781575162699</c:v>
                </c:pt>
                <c:pt idx="179653">
                  <c:v>49.085880778117001</c:v>
                </c:pt>
                <c:pt idx="179654">
                  <c:v>49.085979980753599</c:v>
                </c:pt>
                <c:pt idx="179655">
                  <c:v>49.086079183072798</c:v>
                </c:pt>
                <c:pt idx="179656">
                  <c:v>49.086178385074398</c:v>
                </c:pt>
                <c:pt idx="179657">
                  <c:v>49.086277586758399</c:v>
                </c:pt>
                <c:pt idx="179658">
                  <c:v>49.086376788125001</c:v>
                </c:pt>
                <c:pt idx="179659">
                  <c:v>49.086475989173998</c:v>
                </c:pt>
                <c:pt idx="179660">
                  <c:v>49.086575189905403</c:v>
                </c:pt>
                <c:pt idx="179661">
                  <c:v>49.086674390319402</c:v>
                </c:pt>
                <c:pt idx="179662">
                  <c:v>49.086773590415703</c:v>
                </c:pt>
                <c:pt idx="179663">
                  <c:v>49.086872790194597</c:v>
                </c:pt>
                <c:pt idx="179664">
                  <c:v>49.086971989656</c:v>
                </c:pt>
                <c:pt idx="179665">
                  <c:v>49.087071188799797</c:v>
                </c:pt>
                <c:pt idx="179666">
                  <c:v>49.087170387626003</c:v>
                </c:pt>
                <c:pt idx="179667">
                  <c:v>49.087269586134802</c:v>
                </c:pt>
                <c:pt idx="179668">
                  <c:v>49.087368784326003</c:v>
                </c:pt>
                <c:pt idx="179669">
                  <c:v>49.087467982199698</c:v>
                </c:pt>
                <c:pt idx="179670">
                  <c:v>49.087567179755901</c:v>
                </c:pt>
                <c:pt idx="179671">
                  <c:v>49.087666376994598</c:v>
                </c:pt>
                <c:pt idx="179672">
                  <c:v>49.087765573915703</c:v>
                </c:pt>
                <c:pt idx="179673">
                  <c:v>49.087864770519303</c:v>
                </c:pt>
                <c:pt idx="179674">
                  <c:v>49.087963966805397</c:v>
                </c:pt>
                <c:pt idx="179675">
                  <c:v>49.088063162773999</c:v>
                </c:pt>
                <c:pt idx="179676">
                  <c:v>49.088162358425102</c:v>
                </c:pt>
                <c:pt idx="179677">
                  <c:v>49.088261553758599</c:v>
                </c:pt>
                <c:pt idx="179678">
                  <c:v>49.088360748774598</c:v>
                </c:pt>
                <c:pt idx="179679">
                  <c:v>49.088459943473197</c:v>
                </c:pt>
                <c:pt idx="179680">
                  <c:v>49.088559137854197</c:v>
                </c:pt>
                <c:pt idx="179681">
                  <c:v>49.0886583319176</c:v>
                </c:pt>
                <c:pt idx="179682">
                  <c:v>49.088757525663603</c:v>
                </c:pt>
                <c:pt idx="179683">
                  <c:v>49.088856719092099</c:v>
                </c:pt>
                <c:pt idx="179684">
                  <c:v>49.088955912202998</c:v>
                </c:pt>
                <c:pt idx="179685">
                  <c:v>49.089055104996497</c:v>
                </c:pt>
                <c:pt idx="179686">
                  <c:v>49.089154297472398</c:v>
                </c:pt>
                <c:pt idx="179687">
                  <c:v>49.089253489630899</c:v>
                </c:pt>
                <c:pt idx="179688">
                  <c:v>49.089352681471802</c:v>
                </c:pt>
                <c:pt idx="179689">
                  <c:v>49.089451872995198</c:v>
                </c:pt>
                <c:pt idx="179690">
                  <c:v>49.089551064201203</c:v>
                </c:pt>
                <c:pt idx="179691">
                  <c:v>49.089650255089602</c:v>
                </c:pt>
                <c:pt idx="179692">
                  <c:v>49.089749445660502</c:v>
                </c:pt>
                <c:pt idx="179693">
                  <c:v>49.089848635913903</c:v>
                </c:pt>
                <c:pt idx="179694">
                  <c:v>49.089947825849798</c:v>
                </c:pt>
                <c:pt idx="179695">
                  <c:v>49.090047015468301</c:v>
                </c:pt>
                <c:pt idx="179696">
                  <c:v>49.090146204769198</c:v>
                </c:pt>
                <c:pt idx="179697">
                  <c:v>49.090245393752603</c:v>
                </c:pt>
                <c:pt idx="179698">
                  <c:v>49.090344582418503</c:v>
                </c:pt>
                <c:pt idx="179699">
                  <c:v>49.090443770767003</c:v>
                </c:pt>
                <c:pt idx="179700">
                  <c:v>49.090542958797897</c:v>
                </c:pt>
                <c:pt idx="179701">
                  <c:v>49.090642146511399</c:v>
                </c:pt>
                <c:pt idx="179702">
                  <c:v>49.090741333907303</c:v>
                </c:pt>
                <c:pt idx="179703">
                  <c:v>49.0908405209858</c:v>
                </c:pt>
                <c:pt idx="179704">
                  <c:v>49.090939707746799</c:v>
                </c:pt>
                <c:pt idx="179705">
                  <c:v>49.091038894190298</c:v>
                </c:pt>
                <c:pt idx="179706">
                  <c:v>49.091138080316298</c:v>
                </c:pt>
                <c:pt idx="179707">
                  <c:v>49.0912372661248</c:v>
                </c:pt>
                <c:pt idx="179708">
                  <c:v>49.091336451615902</c:v>
                </c:pt>
                <c:pt idx="179709">
                  <c:v>49.091435636789399</c:v>
                </c:pt>
                <c:pt idx="179710">
                  <c:v>49.091534821645503</c:v>
                </c:pt>
                <c:pt idx="179711">
                  <c:v>49.091634006184101</c:v>
                </c:pt>
                <c:pt idx="179712">
                  <c:v>49.091733190405201</c:v>
                </c:pt>
                <c:pt idx="179713">
                  <c:v>49.091832374308801</c:v>
                </c:pt>
                <c:pt idx="179714">
                  <c:v>49.091931557895002</c:v>
                </c:pt>
                <c:pt idx="179715">
                  <c:v>49.092030741163697</c:v>
                </c:pt>
                <c:pt idx="179716">
                  <c:v>49.0921299241149</c:v>
                </c:pt>
                <c:pt idx="179717">
                  <c:v>49.092229106748597</c:v>
                </c:pt>
                <c:pt idx="179718">
                  <c:v>49.092328289064803</c:v>
                </c:pt>
                <c:pt idx="179719">
                  <c:v>49.092427471063601</c:v>
                </c:pt>
                <c:pt idx="179720">
                  <c:v>49.092526652744901</c:v>
                </c:pt>
                <c:pt idx="179721">
                  <c:v>49.092625834108702</c:v>
                </c:pt>
                <c:pt idx="179722">
                  <c:v>49.092725015155096</c:v>
                </c:pt>
                <c:pt idx="179723">
                  <c:v>49.092824195883999</c:v>
                </c:pt>
                <c:pt idx="179724">
                  <c:v>49.092923376295403</c:v>
                </c:pt>
                <c:pt idx="179725">
                  <c:v>49.0930225563893</c:v>
                </c:pt>
                <c:pt idx="179726">
                  <c:v>49.093121736165799</c:v>
                </c:pt>
                <c:pt idx="179727">
                  <c:v>49.093220915624798</c:v>
                </c:pt>
                <c:pt idx="179728">
                  <c:v>49.093320094766398</c:v>
                </c:pt>
                <c:pt idx="179729">
                  <c:v>49.093419273590499</c:v>
                </c:pt>
                <c:pt idx="179730">
                  <c:v>49.093518452097101</c:v>
                </c:pt>
                <c:pt idx="179731">
                  <c:v>49.093617630286303</c:v>
                </c:pt>
                <c:pt idx="179732">
                  <c:v>49.093716808158</c:v>
                </c:pt>
                <c:pt idx="179733">
                  <c:v>49.093815985712197</c:v>
                </c:pt>
                <c:pt idx="179734">
                  <c:v>49.093915162949003</c:v>
                </c:pt>
                <c:pt idx="179735">
                  <c:v>49.094014339868302</c:v>
                </c:pt>
                <c:pt idx="179736">
                  <c:v>49.094113516470202</c:v>
                </c:pt>
                <c:pt idx="179737">
                  <c:v>49.094212692754603</c:v>
                </c:pt>
                <c:pt idx="179738">
                  <c:v>49.094311868721597</c:v>
                </c:pt>
                <c:pt idx="179739">
                  <c:v>49.0944110443711</c:v>
                </c:pt>
                <c:pt idx="179740">
                  <c:v>49.094510219703203</c:v>
                </c:pt>
                <c:pt idx="179741">
                  <c:v>49.0946093947178</c:v>
                </c:pt>
                <c:pt idx="179742">
                  <c:v>49.094708569414898</c:v>
                </c:pt>
                <c:pt idx="179743">
                  <c:v>49.094807743794597</c:v>
                </c:pt>
                <c:pt idx="179744">
                  <c:v>49.094906917856903</c:v>
                </c:pt>
                <c:pt idx="179745">
                  <c:v>49.095006091601697</c:v>
                </c:pt>
                <c:pt idx="179746">
                  <c:v>49.095105265029098</c:v>
                </c:pt>
                <c:pt idx="179747">
                  <c:v>49.095204438139</c:v>
                </c:pt>
                <c:pt idx="179748">
                  <c:v>49.095303610931502</c:v>
                </c:pt>
                <c:pt idx="179749">
                  <c:v>49.095402783406499</c:v>
                </c:pt>
                <c:pt idx="179750">
                  <c:v>49.095501955564103</c:v>
                </c:pt>
                <c:pt idx="179751">
                  <c:v>49.095601127404201</c:v>
                </c:pt>
                <c:pt idx="179752">
                  <c:v>49.0957002989269</c:v>
                </c:pt>
                <c:pt idx="179753">
                  <c:v>49.095799470132199</c:v>
                </c:pt>
                <c:pt idx="179754">
                  <c:v>49.09589864102</c:v>
                </c:pt>
                <c:pt idx="179755">
                  <c:v>49.095997811590401</c:v>
                </c:pt>
                <c:pt idx="179756">
                  <c:v>49.096096981843402</c:v>
                </c:pt>
                <c:pt idx="179757">
                  <c:v>49.096196151778898</c:v>
                </c:pt>
                <c:pt idx="179758">
                  <c:v>49.096295321397001</c:v>
                </c:pt>
                <c:pt idx="179759">
                  <c:v>49.096394490697598</c:v>
                </c:pt>
                <c:pt idx="179760">
                  <c:v>49.096493659680903</c:v>
                </c:pt>
                <c:pt idx="179761">
                  <c:v>49.096592828346701</c:v>
                </c:pt>
                <c:pt idx="179762">
                  <c:v>49.096691996695</c:v>
                </c:pt>
                <c:pt idx="179763">
                  <c:v>49.096791164726</c:v>
                </c:pt>
                <c:pt idx="179764">
                  <c:v>49.0968903324395</c:v>
                </c:pt>
                <c:pt idx="179765">
                  <c:v>49.096989499835502</c:v>
                </c:pt>
                <c:pt idx="179766">
                  <c:v>49.097088666914203</c:v>
                </c:pt>
                <c:pt idx="179767">
                  <c:v>49.097187833675399</c:v>
                </c:pt>
                <c:pt idx="179768">
                  <c:v>49.097287000119202</c:v>
                </c:pt>
                <c:pt idx="179769">
                  <c:v>49.097386166245599</c:v>
                </c:pt>
                <c:pt idx="179770">
                  <c:v>49.097485332054603</c:v>
                </c:pt>
                <c:pt idx="179771">
                  <c:v>49.097584497546102</c:v>
                </c:pt>
                <c:pt idx="179772">
                  <c:v>49.0976836627202</c:v>
                </c:pt>
                <c:pt idx="179773">
                  <c:v>49.0977828275769</c:v>
                </c:pt>
                <c:pt idx="179774">
                  <c:v>49.0978819921162</c:v>
                </c:pt>
                <c:pt idx="179775">
                  <c:v>49.097981156338001</c:v>
                </c:pt>
                <c:pt idx="179776">
                  <c:v>49.098080320242502</c:v>
                </c:pt>
                <c:pt idx="179777">
                  <c:v>49.098179483829497</c:v>
                </c:pt>
                <c:pt idx="179778">
                  <c:v>49.0982786470991</c:v>
                </c:pt>
                <c:pt idx="179779">
                  <c:v>49.098377810051304</c:v>
                </c:pt>
                <c:pt idx="179780">
                  <c:v>49.0984769726861</c:v>
                </c:pt>
                <c:pt idx="179781">
                  <c:v>49.098576135003498</c:v>
                </c:pt>
                <c:pt idx="179782">
                  <c:v>49.098675297003503</c:v>
                </c:pt>
                <c:pt idx="179783">
                  <c:v>49.098774458686101</c:v>
                </c:pt>
                <c:pt idx="179784">
                  <c:v>49.098873620051201</c:v>
                </c:pt>
                <c:pt idx="179785">
                  <c:v>49.098972781099</c:v>
                </c:pt>
                <c:pt idx="179786">
                  <c:v>49.099071941829301</c:v>
                </c:pt>
                <c:pt idx="179787">
                  <c:v>49.099171102242302</c:v>
                </c:pt>
                <c:pt idx="179788">
                  <c:v>49.099270262337797</c:v>
                </c:pt>
                <c:pt idx="179789">
                  <c:v>49.099369422115899</c:v>
                </c:pt>
                <c:pt idx="179790">
                  <c:v>49.099468581576701</c:v>
                </c:pt>
                <c:pt idx="179791">
                  <c:v>49.099567740719998</c:v>
                </c:pt>
                <c:pt idx="179792">
                  <c:v>49.099666899545902</c:v>
                </c:pt>
                <c:pt idx="179793">
                  <c:v>49.099766058054499</c:v>
                </c:pt>
                <c:pt idx="179794">
                  <c:v>49.099865216245597</c:v>
                </c:pt>
                <c:pt idx="179795">
                  <c:v>49.099964374119303</c:v>
                </c:pt>
                <c:pt idx="179796">
                  <c:v>49.100063531675701</c:v>
                </c:pt>
                <c:pt idx="179797">
                  <c:v>49.100162688914601</c:v>
                </c:pt>
                <c:pt idx="179798">
                  <c:v>49.100261845836201</c:v>
                </c:pt>
                <c:pt idx="179799">
                  <c:v>49.100361002440302</c:v>
                </c:pt>
                <c:pt idx="179800">
                  <c:v>49.100460158727103</c:v>
                </c:pt>
                <c:pt idx="179801">
                  <c:v>49.100559314696497</c:v>
                </c:pt>
                <c:pt idx="179802">
                  <c:v>49.100658470348499</c:v>
                </c:pt>
                <c:pt idx="179803">
                  <c:v>49.100757625683102</c:v>
                </c:pt>
                <c:pt idx="179804">
                  <c:v>49.100856780700298</c:v>
                </c:pt>
                <c:pt idx="179805">
                  <c:v>49.100955935400101</c:v>
                </c:pt>
                <c:pt idx="179806">
                  <c:v>49.101055089782598</c:v>
                </c:pt>
                <c:pt idx="179807">
                  <c:v>49.101154243847603</c:v>
                </c:pt>
                <c:pt idx="179808">
                  <c:v>49.1012533975953</c:v>
                </c:pt>
                <c:pt idx="179809">
                  <c:v>49.101352551025599</c:v>
                </c:pt>
                <c:pt idx="179810">
                  <c:v>49.101451704138498</c:v>
                </c:pt>
                <c:pt idx="179811">
                  <c:v>49.101550856934097</c:v>
                </c:pt>
                <c:pt idx="179812">
                  <c:v>49.101650009412197</c:v>
                </c:pt>
                <c:pt idx="179813">
                  <c:v>49.101749161572997</c:v>
                </c:pt>
                <c:pt idx="179814">
                  <c:v>49.101848313416397</c:v>
                </c:pt>
                <c:pt idx="179815">
                  <c:v>49.101947464942398</c:v>
                </c:pt>
                <c:pt idx="179816">
                  <c:v>49.102046616151</c:v>
                </c:pt>
                <c:pt idx="179817">
                  <c:v>49.102145767042302</c:v>
                </c:pt>
                <c:pt idx="179818">
                  <c:v>49.102244917616197</c:v>
                </c:pt>
                <c:pt idx="179819">
                  <c:v>49.102344067872799</c:v>
                </c:pt>
                <c:pt idx="179820">
                  <c:v>49.102443217811903</c:v>
                </c:pt>
                <c:pt idx="179821">
                  <c:v>49.102542367433699</c:v>
                </c:pt>
                <c:pt idx="179822">
                  <c:v>49.102641516738103</c:v>
                </c:pt>
                <c:pt idx="179823">
                  <c:v>49.1027406657252</c:v>
                </c:pt>
                <c:pt idx="179824">
                  <c:v>49.102839814394798</c:v>
                </c:pt>
                <c:pt idx="179825">
                  <c:v>49.102938962747103</c:v>
                </c:pt>
                <c:pt idx="179826">
                  <c:v>49.103038110782101</c:v>
                </c:pt>
                <c:pt idx="179827">
                  <c:v>49.1031372584997</c:v>
                </c:pt>
                <c:pt idx="179828">
                  <c:v>49.103236405899899</c:v>
                </c:pt>
                <c:pt idx="179829">
                  <c:v>49.103335552982799</c:v>
                </c:pt>
                <c:pt idx="179830">
                  <c:v>49.103434699748298</c:v>
                </c:pt>
                <c:pt idx="179831">
                  <c:v>49.103533846196399</c:v>
                </c:pt>
                <c:pt idx="179832">
                  <c:v>49.103632992327199</c:v>
                </c:pt>
                <c:pt idx="179833">
                  <c:v>49.1037321381406</c:v>
                </c:pt>
                <c:pt idx="179834">
                  <c:v>49.103831283636701</c:v>
                </c:pt>
                <c:pt idx="179835">
                  <c:v>49.103930428815403</c:v>
                </c:pt>
                <c:pt idx="179836">
                  <c:v>49.104029573676797</c:v>
                </c:pt>
                <c:pt idx="179837">
                  <c:v>49.104128718220799</c:v>
                </c:pt>
                <c:pt idx="179838">
                  <c:v>49.104227862447402</c:v>
                </c:pt>
                <c:pt idx="179839">
                  <c:v>49.104327006356698</c:v>
                </c:pt>
                <c:pt idx="179840">
                  <c:v>49.104426149948601</c:v>
                </c:pt>
                <c:pt idx="179841">
                  <c:v>49.104525293223197</c:v>
                </c:pt>
                <c:pt idx="179842">
                  <c:v>49.104624436180501</c:v>
                </c:pt>
                <c:pt idx="179843">
                  <c:v>49.104723578820398</c:v>
                </c:pt>
                <c:pt idx="179844">
                  <c:v>49.104822721142902</c:v>
                </c:pt>
                <c:pt idx="179845">
                  <c:v>49.104921863148199</c:v>
                </c:pt>
                <c:pt idx="179846">
                  <c:v>49.105021004835997</c:v>
                </c:pt>
                <c:pt idx="179847">
                  <c:v>49.105120146206502</c:v>
                </c:pt>
                <c:pt idx="179848">
                  <c:v>49.1052192872597</c:v>
                </c:pt>
                <c:pt idx="179849">
                  <c:v>49.105318427995499</c:v>
                </c:pt>
                <c:pt idx="179850">
                  <c:v>49.105417568413998</c:v>
                </c:pt>
                <c:pt idx="179851">
                  <c:v>49.105516708515196</c:v>
                </c:pt>
                <c:pt idx="179852">
                  <c:v>49.105615848299003</c:v>
                </c:pt>
                <c:pt idx="179853">
                  <c:v>49.105714987765502</c:v>
                </c:pt>
                <c:pt idx="179854">
                  <c:v>49.105814126914602</c:v>
                </c:pt>
                <c:pt idx="179855">
                  <c:v>49.105913265746402</c:v>
                </c:pt>
                <c:pt idx="179856">
                  <c:v>49.106012404260902</c:v>
                </c:pt>
                <c:pt idx="179857">
                  <c:v>49.106111542458002</c:v>
                </c:pt>
                <c:pt idx="179858">
                  <c:v>49.106210680337803</c:v>
                </c:pt>
                <c:pt idx="179859">
                  <c:v>49.106309817900303</c:v>
                </c:pt>
                <c:pt idx="179860">
                  <c:v>49.106408955145497</c:v>
                </c:pt>
                <c:pt idx="179861">
                  <c:v>49.106508092073298</c:v>
                </c:pt>
                <c:pt idx="179862">
                  <c:v>49.106607228683799</c:v>
                </c:pt>
                <c:pt idx="179863">
                  <c:v>49.106706364976901</c:v>
                </c:pt>
                <c:pt idx="179864">
                  <c:v>49.106805500952802</c:v>
                </c:pt>
                <c:pt idx="179865">
                  <c:v>49.106904636611297</c:v>
                </c:pt>
                <c:pt idx="179866">
                  <c:v>49.1070037719524</c:v>
                </c:pt>
                <c:pt idx="179867">
                  <c:v>49.107102906976301</c:v>
                </c:pt>
                <c:pt idx="179868">
                  <c:v>49.107202041682797</c:v>
                </c:pt>
                <c:pt idx="179869">
                  <c:v>49.107301176072099</c:v>
                </c:pt>
                <c:pt idx="179870">
                  <c:v>49.107400310143902</c:v>
                </c:pt>
                <c:pt idx="179871">
                  <c:v>49.107499443898497</c:v>
                </c:pt>
                <c:pt idx="179872">
                  <c:v>49.1075985773358</c:v>
                </c:pt>
                <c:pt idx="179873">
                  <c:v>49.107697710455703</c:v>
                </c:pt>
                <c:pt idx="179874">
                  <c:v>49.107796843258299</c:v>
                </c:pt>
                <c:pt idx="179875">
                  <c:v>49.107895975743602</c:v>
                </c:pt>
                <c:pt idx="179876">
                  <c:v>49.107995107911599</c:v>
                </c:pt>
                <c:pt idx="179877">
                  <c:v>49.108094239762302</c:v>
                </c:pt>
                <c:pt idx="179878">
                  <c:v>49.108193371295698</c:v>
                </c:pt>
                <c:pt idx="179879">
                  <c:v>49.108292502511702</c:v>
                </c:pt>
                <c:pt idx="179880">
                  <c:v>49.108391633410498</c:v>
                </c:pt>
                <c:pt idx="179881">
                  <c:v>49.108490763991902</c:v>
                </c:pt>
                <c:pt idx="179882">
                  <c:v>49.108589894256099</c:v>
                </c:pt>
                <c:pt idx="179883">
                  <c:v>49.108689024202903</c:v>
                </c:pt>
                <c:pt idx="179884">
                  <c:v>49.1087881538324</c:v>
                </c:pt>
                <c:pt idx="179885">
                  <c:v>49.108887283144597</c:v>
                </c:pt>
                <c:pt idx="179886">
                  <c:v>49.108986412139501</c:v>
                </c:pt>
                <c:pt idx="179887">
                  <c:v>49.109085540817098</c:v>
                </c:pt>
                <c:pt idx="179888">
                  <c:v>49.109184669177402</c:v>
                </c:pt>
                <c:pt idx="179889">
                  <c:v>49.109283797220399</c:v>
                </c:pt>
                <c:pt idx="179890">
                  <c:v>49.109382924946097</c:v>
                </c:pt>
                <c:pt idx="179891">
                  <c:v>49.109482052354501</c:v>
                </c:pt>
                <c:pt idx="179892">
                  <c:v>49.109581179445598</c:v>
                </c:pt>
                <c:pt idx="179893">
                  <c:v>49.109680306219403</c:v>
                </c:pt>
                <c:pt idx="179894">
                  <c:v>49.1097794326759</c:v>
                </c:pt>
                <c:pt idx="179895">
                  <c:v>49.109878558815197</c:v>
                </c:pt>
                <c:pt idx="179896">
                  <c:v>49.109977684637101</c:v>
                </c:pt>
                <c:pt idx="179897">
                  <c:v>49.110076810141699</c:v>
                </c:pt>
                <c:pt idx="179898">
                  <c:v>49.110175935329003</c:v>
                </c:pt>
                <c:pt idx="179899">
                  <c:v>49.1102750601991</c:v>
                </c:pt>
                <c:pt idx="179900">
                  <c:v>49.110374184751798</c:v>
                </c:pt>
                <c:pt idx="179901">
                  <c:v>49.110473308987302</c:v>
                </c:pt>
                <c:pt idx="179902">
                  <c:v>49.110572432905499</c:v>
                </c:pt>
                <c:pt idx="179903">
                  <c:v>49.110671556506396</c:v>
                </c:pt>
                <c:pt idx="179904">
                  <c:v>49.110770679790001</c:v>
                </c:pt>
                <c:pt idx="179905">
                  <c:v>49.110869802756298</c:v>
                </c:pt>
                <c:pt idx="179906">
                  <c:v>49.110968925405302</c:v>
                </c:pt>
                <c:pt idx="179907">
                  <c:v>49.111068047737099</c:v>
                </c:pt>
                <c:pt idx="179908">
                  <c:v>49.111167169751603</c:v>
                </c:pt>
                <c:pt idx="179909">
                  <c:v>49.1112662914488</c:v>
                </c:pt>
                <c:pt idx="179910">
                  <c:v>49.111365412828697</c:v>
                </c:pt>
                <c:pt idx="179911">
                  <c:v>49.111464533891301</c:v>
                </c:pt>
                <c:pt idx="179912">
                  <c:v>49.111563654636697</c:v>
                </c:pt>
                <c:pt idx="179913">
                  <c:v>49.111662775064801</c:v>
                </c:pt>
                <c:pt idx="179914">
                  <c:v>49.111761895175597</c:v>
                </c:pt>
                <c:pt idx="179915">
                  <c:v>49.111861014969101</c:v>
                </c:pt>
                <c:pt idx="179916">
                  <c:v>49.111960134445397</c:v>
                </c:pt>
                <c:pt idx="179917">
                  <c:v>49.112059253604301</c:v>
                </c:pt>
                <c:pt idx="179918">
                  <c:v>49.112158372445997</c:v>
                </c:pt>
                <c:pt idx="179919">
                  <c:v>49.112257490970499</c:v>
                </c:pt>
                <c:pt idx="179920">
                  <c:v>49.112356609177702</c:v>
                </c:pt>
                <c:pt idx="179921">
                  <c:v>49.112455727067598</c:v>
                </c:pt>
                <c:pt idx="179922">
                  <c:v>49.112554844640201</c:v>
                </c:pt>
                <c:pt idx="179923">
                  <c:v>49.112653961895603</c:v>
                </c:pt>
                <c:pt idx="179924">
                  <c:v>49.112753078833698</c:v>
                </c:pt>
                <c:pt idx="179925">
                  <c:v>49.112852195454501</c:v>
                </c:pt>
                <c:pt idx="179926">
                  <c:v>49.112951311758103</c:v>
                </c:pt>
                <c:pt idx="179927">
                  <c:v>49.113050427744398</c:v>
                </c:pt>
                <c:pt idx="179928">
                  <c:v>49.1131495434134</c:v>
                </c:pt>
                <c:pt idx="179929">
                  <c:v>49.113248658765201</c:v>
                </c:pt>
                <c:pt idx="179930">
                  <c:v>49.113347773799802</c:v>
                </c:pt>
                <c:pt idx="179931">
                  <c:v>49.113446888516997</c:v>
                </c:pt>
                <c:pt idx="179932">
                  <c:v>49.113546002917097</c:v>
                </c:pt>
                <c:pt idx="179933">
                  <c:v>49.113645116999798</c:v>
                </c:pt>
                <c:pt idx="179934">
                  <c:v>49.113744230765299</c:v>
                </c:pt>
                <c:pt idx="179935">
                  <c:v>49.113843344213599</c:v>
                </c:pt>
                <c:pt idx="179936">
                  <c:v>49.113942457344599</c:v>
                </c:pt>
                <c:pt idx="179937">
                  <c:v>49.1140415701583</c:v>
                </c:pt>
                <c:pt idx="179938">
                  <c:v>49.114140682654799</c:v>
                </c:pt>
                <c:pt idx="179939">
                  <c:v>49.114239794833999</c:v>
                </c:pt>
                <c:pt idx="179940">
                  <c:v>49.114338906695998</c:v>
                </c:pt>
                <c:pt idx="179941">
                  <c:v>49.114438018240797</c:v>
                </c:pt>
                <c:pt idx="179942">
                  <c:v>49.114537129468303</c:v>
                </c:pt>
                <c:pt idx="179943">
                  <c:v>49.114636240378502</c:v>
                </c:pt>
                <c:pt idx="179944">
                  <c:v>49.1147353509715</c:v>
                </c:pt>
                <c:pt idx="179945">
                  <c:v>49.114834461247298</c:v>
                </c:pt>
                <c:pt idx="179946">
                  <c:v>49.114933571205803</c:v>
                </c:pt>
                <c:pt idx="179947">
                  <c:v>49.115032680847101</c:v>
                </c:pt>
                <c:pt idx="179948">
                  <c:v>49.115131790171098</c:v>
                </c:pt>
                <c:pt idx="179949">
                  <c:v>49.115230899177902</c:v>
                </c:pt>
                <c:pt idx="179950">
                  <c:v>49.115330007867499</c:v>
                </c:pt>
                <c:pt idx="179951">
                  <c:v>49.115429116239802</c:v>
                </c:pt>
                <c:pt idx="179952">
                  <c:v>49.115528224294899</c:v>
                </c:pt>
                <c:pt idx="179953">
                  <c:v>49.115627332032702</c:v>
                </c:pt>
                <c:pt idx="179954">
                  <c:v>49.115726439453297</c:v>
                </c:pt>
                <c:pt idx="179955">
                  <c:v>49.1158255465567</c:v>
                </c:pt>
                <c:pt idx="179956">
                  <c:v>49.115924653342901</c:v>
                </c:pt>
                <c:pt idx="179957">
                  <c:v>49.116023759811803</c:v>
                </c:pt>
                <c:pt idx="179958">
                  <c:v>49.116122865963497</c:v>
                </c:pt>
                <c:pt idx="179959">
                  <c:v>49.116221971797899</c:v>
                </c:pt>
                <c:pt idx="179960">
                  <c:v>49.116321077315099</c:v>
                </c:pt>
                <c:pt idx="179961">
                  <c:v>49.1164201825151</c:v>
                </c:pt>
                <c:pt idx="179962">
                  <c:v>49.1165192873979</c:v>
                </c:pt>
                <c:pt idx="179963">
                  <c:v>49.116618391963399</c:v>
                </c:pt>
                <c:pt idx="179964">
                  <c:v>49.116717496211699</c:v>
                </c:pt>
                <c:pt idx="179965">
                  <c:v>49.116816600142798</c:v>
                </c:pt>
                <c:pt idx="179966">
                  <c:v>49.116915703756703</c:v>
                </c:pt>
                <c:pt idx="179967">
                  <c:v>49.117014807053401</c:v>
                </c:pt>
                <c:pt idx="179968">
                  <c:v>49.117113910032799</c:v>
                </c:pt>
                <c:pt idx="179969">
                  <c:v>49.117213012694997</c:v>
                </c:pt>
                <c:pt idx="179970">
                  <c:v>49.117312115040001</c:v>
                </c:pt>
                <c:pt idx="179971">
                  <c:v>49.117411217067797</c:v>
                </c:pt>
                <c:pt idx="179972">
                  <c:v>49.117510318778301</c:v>
                </c:pt>
                <c:pt idx="179973">
                  <c:v>49.117609420171597</c:v>
                </c:pt>
                <c:pt idx="179974">
                  <c:v>49.117708521247799</c:v>
                </c:pt>
                <c:pt idx="179975">
                  <c:v>49.117807622006701</c:v>
                </c:pt>
                <c:pt idx="179976">
                  <c:v>49.117906722448403</c:v>
                </c:pt>
                <c:pt idx="179977">
                  <c:v>49.118005822572897</c:v>
                </c:pt>
                <c:pt idx="179978">
                  <c:v>49.118104922380098</c:v>
                </c:pt>
                <c:pt idx="179979">
                  <c:v>49.118204021870199</c:v>
                </c:pt>
                <c:pt idx="179980">
                  <c:v>49.118303121042999</c:v>
                </c:pt>
                <c:pt idx="179981">
                  <c:v>49.118402219898698</c:v>
                </c:pt>
                <c:pt idx="179982">
                  <c:v>49.118501318437097</c:v>
                </c:pt>
                <c:pt idx="179983">
                  <c:v>49.118600416658403</c:v>
                </c:pt>
                <c:pt idx="179984">
                  <c:v>49.118699514562401</c:v>
                </c:pt>
                <c:pt idx="179985">
                  <c:v>49.118798612149199</c:v>
                </c:pt>
                <c:pt idx="179986">
                  <c:v>49.118897709418903</c:v>
                </c:pt>
                <c:pt idx="179987">
                  <c:v>49.1189968063713</c:v>
                </c:pt>
                <c:pt idx="179988">
                  <c:v>49.119095903006503</c:v>
                </c:pt>
                <c:pt idx="179989">
                  <c:v>49.119194999324499</c:v>
                </c:pt>
                <c:pt idx="179990">
                  <c:v>49.119294095325401</c:v>
                </c:pt>
                <c:pt idx="179991">
                  <c:v>49.119393191009003</c:v>
                </c:pt>
                <c:pt idx="179992">
                  <c:v>49.119492286375397</c:v>
                </c:pt>
                <c:pt idx="179993">
                  <c:v>49.119591381424598</c:v>
                </c:pt>
                <c:pt idx="179994">
                  <c:v>49.119690476156698</c:v>
                </c:pt>
                <c:pt idx="179995">
                  <c:v>49.119789570571498</c:v>
                </c:pt>
                <c:pt idx="179996">
                  <c:v>49.119888664669197</c:v>
                </c:pt>
                <c:pt idx="179997">
                  <c:v>49.119987758449597</c:v>
                </c:pt>
                <c:pt idx="179998">
                  <c:v>49.120086851912902</c:v>
                </c:pt>
                <c:pt idx="179999">
                  <c:v>49.120185945058999</c:v>
                </c:pt>
                <c:pt idx="180000">
                  <c:v>49.120285037887903</c:v>
                </c:pt>
                <c:pt idx="180001">
                  <c:v>49.1203841303996</c:v>
                </c:pt>
                <c:pt idx="180002">
                  <c:v>49.120483222594103</c:v>
                </c:pt>
                <c:pt idx="180003">
                  <c:v>49.120582314471498</c:v>
                </c:pt>
                <c:pt idx="180004">
                  <c:v>49.120681406031601</c:v>
                </c:pt>
                <c:pt idx="180005">
                  <c:v>49.120780497274602</c:v>
                </c:pt>
                <c:pt idx="180006">
                  <c:v>49.120879588200403</c:v>
                </c:pt>
                <c:pt idx="180007">
                  <c:v>49.120978678809003</c:v>
                </c:pt>
                <c:pt idx="180008">
                  <c:v>49.121077769100403</c:v>
                </c:pt>
                <c:pt idx="180009">
                  <c:v>49.121176859074701</c:v>
                </c:pt>
                <c:pt idx="180010">
                  <c:v>49.1212759487317</c:v>
                </c:pt>
                <c:pt idx="180011">
                  <c:v>49.121375038071598</c:v>
                </c:pt>
                <c:pt idx="180012">
                  <c:v>49.121474127094302</c:v>
                </c:pt>
                <c:pt idx="180013">
                  <c:v>49.121573215799899</c:v>
                </c:pt>
                <c:pt idx="180014">
                  <c:v>49.121672304188301</c:v>
                </c:pt>
                <c:pt idx="180015">
                  <c:v>49.121771392259397</c:v>
                </c:pt>
                <c:pt idx="180016">
                  <c:v>49.121870480013499</c:v>
                </c:pt>
                <c:pt idx="180017">
                  <c:v>49.1219695674503</c:v>
                </c:pt>
                <c:pt idx="180018">
                  <c:v>49.12206865457</c:v>
                </c:pt>
                <c:pt idx="180019">
                  <c:v>49.1221677413725</c:v>
                </c:pt>
                <c:pt idx="180020">
                  <c:v>49.122266827857899</c:v>
                </c:pt>
                <c:pt idx="180021">
                  <c:v>49.122365914025998</c:v>
                </c:pt>
                <c:pt idx="180022">
                  <c:v>49.122464999877003</c:v>
                </c:pt>
                <c:pt idx="180023">
                  <c:v>49.1225640854109</c:v>
                </c:pt>
                <c:pt idx="180024">
                  <c:v>49.122663170627597</c:v>
                </c:pt>
                <c:pt idx="180025">
                  <c:v>49.1227622555271</c:v>
                </c:pt>
                <c:pt idx="180026">
                  <c:v>49.122861340109402</c:v>
                </c:pt>
                <c:pt idx="180027">
                  <c:v>49.122960424374597</c:v>
                </c:pt>
                <c:pt idx="180028">
                  <c:v>49.123059508322697</c:v>
                </c:pt>
                <c:pt idx="180029">
                  <c:v>49.123158591953498</c:v>
                </c:pt>
                <c:pt idx="180030">
                  <c:v>49.123257675267297</c:v>
                </c:pt>
                <c:pt idx="180031">
                  <c:v>49.123356758263803</c:v>
                </c:pt>
                <c:pt idx="180032">
                  <c:v>49.123455840943201</c:v>
                </c:pt>
                <c:pt idx="180033">
                  <c:v>49.123554923305498</c:v>
                </c:pt>
                <c:pt idx="180034">
                  <c:v>49.123654005350602</c:v>
                </c:pt>
                <c:pt idx="180035">
                  <c:v>49.123753087078498</c:v>
                </c:pt>
                <c:pt idx="180036">
                  <c:v>49.1238521684893</c:v>
                </c:pt>
                <c:pt idx="180037">
                  <c:v>49.123951249583001</c:v>
                </c:pt>
                <c:pt idx="180038">
                  <c:v>49.124050330359402</c:v>
                </c:pt>
                <c:pt idx="180039">
                  <c:v>49.124149410818802</c:v>
                </c:pt>
                <c:pt idx="180040">
                  <c:v>49.124248490961001</c:v>
                </c:pt>
                <c:pt idx="180041">
                  <c:v>49.124347570786</c:v>
                </c:pt>
                <c:pt idx="180042">
                  <c:v>49.124446650293898</c:v>
                </c:pt>
                <c:pt idx="180043">
                  <c:v>49.124545729484701</c:v>
                </c:pt>
                <c:pt idx="180044">
                  <c:v>49.124644808358298</c:v>
                </c:pt>
                <c:pt idx="180045">
                  <c:v>49.1247438869148</c:v>
                </c:pt>
                <c:pt idx="180046">
                  <c:v>49.124842965154102</c:v>
                </c:pt>
                <c:pt idx="180047">
                  <c:v>49.124942043076302</c:v>
                </c:pt>
                <c:pt idx="180048">
                  <c:v>49.125041120681303</c:v>
                </c:pt>
                <c:pt idx="180049">
                  <c:v>49.125140197969301</c:v>
                </c:pt>
                <c:pt idx="180050">
                  <c:v>49.12523927494</c:v>
                </c:pt>
                <c:pt idx="180051">
                  <c:v>49.125338351593697</c:v>
                </c:pt>
                <c:pt idx="180052">
                  <c:v>49.125437427930201</c:v>
                </c:pt>
                <c:pt idx="180053">
                  <c:v>49.125536503949498</c:v>
                </c:pt>
                <c:pt idx="180054">
                  <c:v>49.125635579651799</c:v>
                </c:pt>
                <c:pt idx="180055">
                  <c:v>49.125734655036901</c:v>
                </c:pt>
                <c:pt idx="180056">
                  <c:v>49.125833730104802</c:v>
                </c:pt>
                <c:pt idx="180057">
                  <c:v>49.125932804855701</c:v>
                </c:pt>
                <c:pt idx="180058">
                  <c:v>49.1260318792894</c:v>
                </c:pt>
                <c:pt idx="180059">
                  <c:v>49.126130953405998</c:v>
                </c:pt>
                <c:pt idx="180060">
                  <c:v>49.126230027205402</c:v>
                </c:pt>
                <c:pt idx="180061">
                  <c:v>49.126329100687798</c:v>
                </c:pt>
                <c:pt idx="180062">
                  <c:v>49.126428173853</c:v>
                </c:pt>
                <c:pt idx="180063">
                  <c:v>49.126527246701002</c:v>
                </c:pt>
                <c:pt idx="180064">
                  <c:v>49.126626319232003</c:v>
                </c:pt>
                <c:pt idx="180065">
                  <c:v>49.126725391445802</c:v>
                </c:pt>
                <c:pt idx="180066">
                  <c:v>49.126824463342501</c:v>
                </c:pt>
                <c:pt idx="180067">
                  <c:v>49.126923534922099</c:v>
                </c:pt>
                <c:pt idx="180068">
                  <c:v>49.127022606184603</c:v>
                </c:pt>
                <c:pt idx="180069">
                  <c:v>49.127121677129999</c:v>
                </c:pt>
                <c:pt idx="180070">
                  <c:v>49.127220747758201</c:v>
                </c:pt>
                <c:pt idx="180071">
                  <c:v>49.127319818069303</c:v>
                </c:pt>
                <c:pt idx="180072">
                  <c:v>49.127418888063303</c:v>
                </c:pt>
                <c:pt idx="180073">
                  <c:v>49.127517957740203</c:v>
                </c:pt>
                <c:pt idx="180074">
                  <c:v>49.127617027100001</c:v>
                </c:pt>
                <c:pt idx="180075">
                  <c:v>49.127716096142699</c:v>
                </c:pt>
                <c:pt idx="180076">
                  <c:v>49.127815164868203</c:v>
                </c:pt>
                <c:pt idx="180077">
                  <c:v>49.127914233276599</c:v>
                </c:pt>
                <c:pt idx="180078">
                  <c:v>49.128013301368</c:v>
                </c:pt>
                <c:pt idx="180079">
                  <c:v>49.128112369142201</c:v>
                </c:pt>
                <c:pt idx="180080">
                  <c:v>49.128211436599301</c:v>
                </c:pt>
                <c:pt idx="180081">
                  <c:v>49.1283105037393</c:v>
                </c:pt>
                <c:pt idx="180082">
                  <c:v>49.128409570562198</c:v>
                </c:pt>
                <c:pt idx="180083">
                  <c:v>49.128508637068002</c:v>
                </c:pt>
                <c:pt idx="180084">
                  <c:v>49.128607703256698</c:v>
                </c:pt>
                <c:pt idx="180085">
                  <c:v>49.1287067691283</c:v>
                </c:pt>
                <c:pt idx="180086">
                  <c:v>49.128805834682801</c:v>
                </c:pt>
                <c:pt idx="180087">
                  <c:v>49.128904899920201</c:v>
                </c:pt>
                <c:pt idx="180088">
                  <c:v>49.1290039648405</c:v>
                </c:pt>
                <c:pt idx="180089">
                  <c:v>49.129103029443698</c:v>
                </c:pt>
                <c:pt idx="180090">
                  <c:v>49.129202093729802</c:v>
                </c:pt>
                <c:pt idx="180091">
                  <c:v>49.129301157698798</c:v>
                </c:pt>
                <c:pt idx="180092">
                  <c:v>49.129400221350799</c:v>
                </c:pt>
                <c:pt idx="180093">
                  <c:v>49.1294992846856</c:v>
                </c:pt>
                <c:pt idx="180094">
                  <c:v>49.1295983477033</c:v>
                </c:pt>
                <c:pt idx="180095">
                  <c:v>49.129697410403899</c:v>
                </c:pt>
                <c:pt idx="180096">
                  <c:v>49.129796472787497</c:v>
                </c:pt>
                <c:pt idx="180097">
                  <c:v>49.129895534853901</c:v>
                </c:pt>
                <c:pt idx="180098">
                  <c:v>49.129994596603296</c:v>
                </c:pt>
                <c:pt idx="180099">
                  <c:v>49.130093658035598</c:v>
                </c:pt>
                <c:pt idx="180100">
                  <c:v>49.130192719150799</c:v>
                </c:pt>
                <c:pt idx="180101">
                  <c:v>49.130291779948898</c:v>
                </c:pt>
                <c:pt idx="180102">
                  <c:v>49.130390840429897</c:v>
                </c:pt>
                <c:pt idx="180103">
                  <c:v>49.130489900593801</c:v>
                </c:pt>
                <c:pt idx="180104">
                  <c:v>49.130588960440697</c:v>
                </c:pt>
                <c:pt idx="180105">
                  <c:v>49.1306880199704</c:v>
                </c:pt>
                <c:pt idx="180106">
                  <c:v>49.130787079183101</c:v>
                </c:pt>
                <c:pt idx="180107">
                  <c:v>49.130886138078701</c:v>
                </c:pt>
                <c:pt idx="180108">
                  <c:v>49.130985196657299</c:v>
                </c:pt>
                <c:pt idx="180109">
                  <c:v>49.131084254918697</c:v>
                </c:pt>
                <c:pt idx="180110">
                  <c:v>49.131183312863101</c:v>
                </c:pt>
                <c:pt idx="180111">
                  <c:v>49.131282370490403</c:v>
                </c:pt>
                <c:pt idx="180112">
                  <c:v>49.131381427800598</c:v>
                </c:pt>
                <c:pt idx="180113">
                  <c:v>49.131480484793798</c:v>
                </c:pt>
                <c:pt idx="180114">
                  <c:v>49.131579541469897</c:v>
                </c:pt>
                <c:pt idx="180115">
                  <c:v>49.131678597828902</c:v>
                </c:pt>
                <c:pt idx="180116">
                  <c:v>49.131777653870799</c:v>
                </c:pt>
                <c:pt idx="180117">
                  <c:v>49.131876709595701</c:v>
                </c:pt>
                <c:pt idx="180118">
                  <c:v>49.131975765003503</c:v>
                </c:pt>
                <c:pt idx="180119">
                  <c:v>49.132074820094203</c:v>
                </c:pt>
                <c:pt idx="180120">
                  <c:v>49.132173874867902</c:v>
                </c:pt>
                <c:pt idx="180121">
                  <c:v>49.1322729293245</c:v>
                </c:pt>
                <c:pt idx="180122">
                  <c:v>49.132371983463997</c:v>
                </c:pt>
                <c:pt idx="180123">
                  <c:v>49.1324710372865</c:v>
                </c:pt>
                <c:pt idx="180124">
                  <c:v>49.132570090791901</c:v>
                </c:pt>
                <c:pt idx="180125">
                  <c:v>49.132669143980301</c:v>
                </c:pt>
                <c:pt idx="180126">
                  <c:v>49.132768196851501</c:v>
                </c:pt>
                <c:pt idx="180127">
                  <c:v>49.132867249405798</c:v>
                </c:pt>
                <c:pt idx="180128">
                  <c:v>49.132966301642902</c:v>
                </c:pt>
                <c:pt idx="180129">
                  <c:v>49.133065353563097</c:v>
                </c:pt>
                <c:pt idx="180130">
                  <c:v>49.133164405166099</c:v>
                </c:pt>
                <c:pt idx="180131">
                  <c:v>49.133263456452099</c:v>
                </c:pt>
                <c:pt idx="180132">
                  <c:v>49.133362507421097</c:v>
                </c:pt>
                <c:pt idx="180133">
                  <c:v>49.133461558073002</c:v>
                </c:pt>
                <c:pt idx="180134">
                  <c:v>49.133560608407798</c:v>
                </c:pt>
                <c:pt idx="180135">
                  <c:v>49.1336596584256</c:v>
                </c:pt>
                <c:pt idx="180136">
                  <c:v>49.133758708126301</c:v>
                </c:pt>
                <c:pt idx="180137">
                  <c:v>49.13385775751</c:v>
                </c:pt>
                <c:pt idx="180138">
                  <c:v>49.133956806576698</c:v>
                </c:pt>
                <c:pt idx="180139">
                  <c:v>49.134055855326302</c:v>
                </c:pt>
                <c:pt idx="180140">
                  <c:v>49.134154903758798</c:v>
                </c:pt>
                <c:pt idx="180141">
                  <c:v>49.1342539518743</c:v>
                </c:pt>
                <c:pt idx="180142">
                  <c:v>49.134352999672799</c:v>
                </c:pt>
                <c:pt idx="180143">
                  <c:v>49.134452047154198</c:v>
                </c:pt>
                <c:pt idx="180144">
                  <c:v>49.134551094318603</c:v>
                </c:pt>
                <c:pt idx="180145">
                  <c:v>49.134650141165899</c:v>
                </c:pt>
                <c:pt idx="180146">
                  <c:v>49.134749187696201</c:v>
                </c:pt>
                <c:pt idx="180147">
                  <c:v>49.134848233909402</c:v>
                </c:pt>
                <c:pt idx="180148">
                  <c:v>49.134947279805701</c:v>
                </c:pt>
                <c:pt idx="180149">
                  <c:v>49.135046325384799</c:v>
                </c:pt>
                <c:pt idx="180150">
                  <c:v>49.135145370647002</c:v>
                </c:pt>
                <c:pt idx="180151">
                  <c:v>49.135244415592098</c:v>
                </c:pt>
                <c:pt idx="180152">
                  <c:v>49.135343460220199</c:v>
                </c:pt>
                <c:pt idx="180153">
                  <c:v>49.135442504531198</c:v>
                </c:pt>
                <c:pt idx="180154">
                  <c:v>49.135541548525197</c:v>
                </c:pt>
                <c:pt idx="180155">
                  <c:v>49.135640592202201</c:v>
                </c:pt>
                <c:pt idx="180156">
                  <c:v>49.135739635562103</c:v>
                </c:pt>
                <c:pt idx="180157">
                  <c:v>49.135838678605097</c:v>
                </c:pt>
                <c:pt idx="180158">
                  <c:v>49.135937721330897</c:v>
                </c:pt>
                <c:pt idx="180159">
                  <c:v>49.136036763739803</c:v>
                </c:pt>
                <c:pt idx="180160">
                  <c:v>49.1361358058316</c:v>
                </c:pt>
                <c:pt idx="180161">
                  <c:v>49.136234847606403</c:v>
                </c:pt>
                <c:pt idx="180162">
                  <c:v>49.136333889064197</c:v>
                </c:pt>
                <c:pt idx="180163">
                  <c:v>49.136432930204997</c:v>
                </c:pt>
                <c:pt idx="180164">
                  <c:v>49.136531971028703</c:v>
                </c:pt>
                <c:pt idx="180165">
                  <c:v>49.136631011535499</c:v>
                </c:pt>
                <c:pt idx="180166">
                  <c:v>49.136730051725202</c:v>
                </c:pt>
                <c:pt idx="180167">
                  <c:v>49.136829091597797</c:v>
                </c:pt>
                <c:pt idx="180168">
                  <c:v>49.136928131153503</c:v>
                </c:pt>
                <c:pt idx="180169">
                  <c:v>49.137027170392201</c:v>
                </c:pt>
                <c:pt idx="180170">
                  <c:v>49.137126209313799</c:v>
                </c:pt>
                <c:pt idx="180171">
                  <c:v>49.137225247918401</c:v>
                </c:pt>
                <c:pt idx="180172">
                  <c:v>49.137324286206002</c:v>
                </c:pt>
                <c:pt idx="180173">
                  <c:v>49.137423324176602</c:v>
                </c:pt>
                <c:pt idx="180174">
                  <c:v>49.1375223618302</c:v>
                </c:pt>
                <c:pt idx="180175">
                  <c:v>49.137621399166797</c:v>
                </c:pt>
                <c:pt idx="180176">
                  <c:v>49.137720436186299</c:v>
                </c:pt>
                <c:pt idx="180177">
                  <c:v>49.1378194728889</c:v>
                </c:pt>
                <c:pt idx="180178">
                  <c:v>49.1379185092744</c:v>
                </c:pt>
                <c:pt idx="180179">
                  <c:v>49.138017545342997</c:v>
                </c:pt>
                <c:pt idx="180180">
                  <c:v>49.138116581094501</c:v>
                </c:pt>
                <c:pt idx="180181">
                  <c:v>49.138215616529003</c:v>
                </c:pt>
                <c:pt idx="180182">
                  <c:v>49.138314651646603</c:v>
                </c:pt>
                <c:pt idx="180183">
                  <c:v>49.138413686447102</c:v>
                </c:pt>
                <c:pt idx="180184">
                  <c:v>49.138512720930599</c:v>
                </c:pt>
                <c:pt idx="180185">
                  <c:v>49.138611755097102</c:v>
                </c:pt>
                <c:pt idx="180186">
                  <c:v>49.138710788946597</c:v>
                </c:pt>
                <c:pt idx="180187">
                  <c:v>49.138809822479203</c:v>
                </c:pt>
                <c:pt idx="180188">
                  <c:v>49.138908855694702</c:v>
                </c:pt>
                <c:pt idx="180189">
                  <c:v>49.139007888593198</c:v>
                </c:pt>
                <c:pt idx="180190">
                  <c:v>49.139106921174701</c:v>
                </c:pt>
                <c:pt idx="180191">
                  <c:v>49.139205953439301</c:v>
                </c:pt>
                <c:pt idx="180192">
                  <c:v>49.139304985386801</c:v>
                </c:pt>
                <c:pt idx="180193">
                  <c:v>49.139404017017398</c:v>
                </c:pt>
                <c:pt idx="180194">
                  <c:v>49.139503048330901</c:v>
                </c:pt>
                <c:pt idx="180195">
                  <c:v>49.139602079327503</c:v>
                </c:pt>
                <c:pt idx="180196">
                  <c:v>49.139701110007103</c:v>
                </c:pt>
                <c:pt idx="180197">
                  <c:v>49.139800140369701</c:v>
                </c:pt>
                <c:pt idx="180198">
                  <c:v>49.139899170415298</c:v>
                </c:pt>
                <c:pt idx="180199">
                  <c:v>49.1399982001439</c:v>
                </c:pt>
                <c:pt idx="180200">
                  <c:v>49.140097229555501</c:v>
                </c:pt>
                <c:pt idx="180201">
                  <c:v>49.140196258650199</c:v>
                </c:pt>
                <c:pt idx="180202">
                  <c:v>49.140295287427897</c:v>
                </c:pt>
                <c:pt idx="180203">
                  <c:v>49.1403943158885</c:v>
                </c:pt>
                <c:pt idx="180204">
                  <c:v>49.140493344032201</c:v>
                </c:pt>
                <c:pt idx="180205">
                  <c:v>49.140592371858901</c:v>
                </c:pt>
                <c:pt idx="180206">
                  <c:v>49.140691399368698</c:v>
                </c:pt>
                <c:pt idx="180207">
                  <c:v>49.140790426561502</c:v>
                </c:pt>
                <c:pt idx="180208">
                  <c:v>49.140889453437197</c:v>
                </c:pt>
                <c:pt idx="180209">
                  <c:v>49.140988479996103</c:v>
                </c:pt>
                <c:pt idx="180210">
                  <c:v>49.141087506237902</c:v>
                </c:pt>
                <c:pt idx="180211">
                  <c:v>49.141186532162699</c:v>
                </c:pt>
                <c:pt idx="180212">
                  <c:v>49.141285557770601</c:v>
                </c:pt>
                <c:pt idx="180213">
                  <c:v>49.141384583061502</c:v>
                </c:pt>
                <c:pt idx="180214">
                  <c:v>49.1414836080355</c:v>
                </c:pt>
                <c:pt idx="180215">
                  <c:v>49.141582632692497</c:v>
                </c:pt>
                <c:pt idx="180216">
                  <c:v>49.1416816570325</c:v>
                </c:pt>
                <c:pt idx="180217">
                  <c:v>49.141780681055501</c:v>
                </c:pt>
                <c:pt idx="180218">
                  <c:v>49.1418797047616</c:v>
                </c:pt>
                <c:pt idx="180219">
                  <c:v>49.141978728150697</c:v>
                </c:pt>
                <c:pt idx="180220">
                  <c:v>49.1420777512228</c:v>
                </c:pt>
                <c:pt idx="180221">
                  <c:v>49.142176773978001</c:v>
                </c:pt>
                <c:pt idx="180222">
                  <c:v>49.1422757964162</c:v>
                </c:pt>
                <c:pt idx="180223">
                  <c:v>49.142374818537498</c:v>
                </c:pt>
                <c:pt idx="180224">
                  <c:v>49.142473840341701</c:v>
                </c:pt>
                <c:pt idx="180225">
                  <c:v>49.142572861829102</c:v>
                </c:pt>
                <c:pt idx="180226">
                  <c:v>49.142671882999402</c:v>
                </c:pt>
                <c:pt idx="180227">
                  <c:v>49.142770903852899</c:v>
                </c:pt>
                <c:pt idx="180228">
                  <c:v>49.142869924389302</c:v>
                </c:pt>
                <c:pt idx="180229">
                  <c:v>49.142968944608803</c:v>
                </c:pt>
                <c:pt idx="180230">
                  <c:v>49.143067964511403</c:v>
                </c:pt>
                <c:pt idx="180231">
                  <c:v>49.143166984096901</c:v>
                </c:pt>
                <c:pt idx="180232">
                  <c:v>49.143266003365603</c:v>
                </c:pt>
                <c:pt idx="180233">
                  <c:v>49.143365022317298</c:v>
                </c:pt>
                <c:pt idx="180234">
                  <c:v>49.143464040951997</c:v>
                </c:pt>
                <c:pt idx="180235">
                  <c:v>49.143563059269802</c:v>
                </c:pt>
                <c:pt idx="180236">
                  <c:v>49.143662077270598</c:v>
                </c:pt>
                <c:pt idx="180237">
                  <c:v>49.143761094954499</c:v>
                </c:pt>
                <c:pt idx="180238">
                  <c:v>49.143860112321498</c:v>
                </c:pt>
                <c:pt idx="180239">
                  <c:v>49.143959129371403</c:v>
                </c:pt>
                <c:pt idx="180240">
                  <c:v>49.144058146104499</c:v>
                </c:pt>
                <c:pt idx="180241">
                  <c:v>49.1441571625206</c:v>
                </c:pt>
                <c:pt idx="180242">
                  <c:v>49.144256178619798</c:v>
                </c:pt>
                <c:pt idx="180243">
                  <c:v>49.144355194402003</c:v>
                </c:pt>
                <c:pt idx="180244">
                  <c:v>49.144454209867298</c:v>
                </c:pt>
                <c:pt idx="180245">
                  <c:v>49.144553225015599</c:v>
                </c:pt>
                <c:pt idx="180246">
                  <c:v>49.144652239846998</c:v>
                </c:pt>
                <c:pt idx="180247">
                  <c:v>49.144751254361502</c:v>
                </c:pt>
                <c:pt idx="180248">
                  <c:v>49.144850268558997</c:v>
                </c:pt>
                <c:pt idx="180249">
                  <c:v>49.144949282439597</c:v>
                </c:pt>
                <c:pt idx="180250">
                  <c:v>49.145048296003303</c:v>
                </c:pt>
                <c:pt idx="180251">
                  <c:v>49.14514730925</c:v>
                </c:pt>
                <c:pt idx="180252">
                  <c:v>49.145246322179801</c:v>
                </c:pt>
                <c:pt idx="180253">
                  <c:v>49.145345334792601</c:v>
                </c:pt>
                <c:pt idx="180254">
                  <c:v>49.145444347088599</c:v>
                </c:pt>
                <c:pt idx="180255">
                  <c:v>49.145543359067602</c:v>
                </c:pt>
                <c:pt idx="180256">
                  <c:v>49.145642370729703</c:v>
                </c:pt>
                <c:pt idx="180257">
                  <c:v>49.145741382074803</c:v>
                </c:pt>
                <c:pt idx="180258">
                  <c:v>49.145840393103001</c:v>
                </c:pt>
                <c:pt idx="180259">
                  <c:v>49.145939403814303</c:v>
                </c:pt>
                <c:pt idx="180260">
                  <c:v>49.146038414208697</c:v>
                </c:pt>
                <c:pt idx="180261">
                  <c:v>49.146137424286103</c:v>
                </c:pt>
                <c:pt idx="180262">
                  <c:v>49.1462364340466</c:v>
                </c:pt>
                <c:pt idx="180263">
                  <c:v>49.146335443490202</c:v>
                </c:pt>
                <c:pt idx="180264">
                  <c:v>49.146434452616901</c:v>
                </c:pt>
                <c:pt idx="180265">
                  <c:v>49.146533461426699</c:v>
                </c:pt>
                <c:pt idx="180266">
                  <c:v>49.146632469919503</c:v>
                </c:pt>
                <c:pt idx="180267">
                  <c:v>49.146731478095496</c:v>
                </c:pt>
                <c:pt idx="180268">
                  <c:v>49.146830485954503</c:v>
                </c:pt>
                <c:pt idx="180269">
                  <c:v>49.1469294934966</c:v>
                </c:pt>
                <c:pt idx="180270">
                  <c:v>49.147028500721703</c:v>
                </c:pt>
                <c:pt idx="180271">
                  <c:v>49.147127507630003</c:v>
                </c:pt>
                <c:pt idx="180272">
                  <c:v>49.147226514221401</c:v>
                </c:pt>
                <c:pt idx="180273">
                  <c:v>49.147325520495798</c:v>
                </c:pt>
                <c:pt idx="180274">
                  <c:v>49.1474245264533</c:v>
                </c:pt>
                <c:pt idx="180275">
                  <c:v>49.147523532093999</c:v>
                </c:pt>
                <c:pt idx="180276">
                  <c:v>49.147622537417703</c:v>
                </c:pt>
                <c:pt idx="180277">
                  <c:v>49.147721542424499</c:v>
                </c:pt>
                <c:pt idx="180278">
                  <c:v>49.147820547114399</c:v>
                </c:pt>
                <c:pt idx="180279">
                  <c:v>49.147919551487398</c:v>
                </c:pt>
                <c:pt idx="180280">
                  <c:v>49.148018555543501</c:v>
                </c:pt>
                <c:pt idx="180281">
                  <c:v>49.148117559282703</c:v>
                </c:pt>
                <c:pt idx="180282">
                  <c:v>49.148216562705002</c:v>
                </c:pt>
                <c:pt idx="180283">
                  <c:v>49.1483155658103</c:v>
                </c:pt>
                <c:pt idx="180284">
                  <c:v>49.148414568598803</c:v>
                </c:pt>
                <c:pt idx="180285">
                  <c:v>49.148513571070403</c:v>
                </c:pt>
                <c:pt idx="180286">
                  <c:v>49.148612573225101</c:v>
                </c:pt>
                <c:pt idx="180287">
                  <c:v>49.148711575062897</c:v>
                </c:pt>
                <c:pt idx="180288">
                  <c:v>49.148810576583799</c:v>
                </c:pt>
                <c:pt idx="180289">
                  <c:v>49.148909577787798</c:v>
                </c:pt>
                <c:pt idx="180290">
                  <c:v>49.149008578674902</c:v>
                </c:pt>
                <c:pt idx="180291">
                  <c:v>49.149107579245097</c:v>
                </c:pt>
                <c:pt idx="180292">
                  <c:v>49.149206579498397</c:v>
                </c:pt>
                <c:pt idx="180293">
                  <c:v>49.149305579434902</c:v>
                </c:pt>
                <c:pt idx="180294">
                  <c:v>49.149404579054398</c:v>
                </c:pt>
                <c:pt idx="180295">
                  <c:v>49.149503578357098</c:v>
                </c:pt>
                <c:pt idx="180296">
                  <c:v>49.149602577342797</c:v>
                </c:pt>
                <c:pt idx="180297">
                  <c:v>49.149701576011701</c:v>
                </c:pt>
                <c:pt idx="180298">
                  <c:v>49.149800574363702</c:v>
                </c:pt>
                <c:pt idx="180299">
                  <c:v>49.149899572398802</c:v>
                </c:pt>
                <c:pt idx="180300">
                  <c:v>49.149998570116999</c:v>
                </c:pt>
                <c:pt idx="180301">
                  <c:v>49.150097567518401</c:v>
                </c:pt>
                <c:pt idx="180302">
                  <c:v>49.150196564602801</c:v>
                </c:pt>
                <c:pt idx="180303">
                  <c:v>49.150295561370399</c:v>
                </c:pt>
                <c:pt idx="180304">
                  <c:v>49.150394557821102</c:v>
                </c:pt>
                <c:pt idx="180305">
                  <c:v>49.150493553954902</c:v>
                </c:pt>
                <c:pt idx="180306">
                  <c:v>49.150592549771801</c:v>
                </c:pt>
                <c:pt idx="180307">
                  <c:v>49.150691545271897</c:v>
                </c:pt>
                <c:pt idx="180308">
                  <c:v>49.150790540455098</c:v>
                </c:pt>
                <c:pt idx="180309">
                  <c:v>49.150889535321397</c:v>
                </c:pt>
                <c:pt idx="180310">
                  <c:v>49.150988529870801</c:v>
                </c:pt>
                <c:pt idx="180311">
                  <c:v>49.151087524103403</c:v>
                </c:pt>
                <c:pt idx="180312">
                  <c:v>49.151186518019102</c:v>
                </c:pt>
                <c:pt idx="180313">
                  <c:v>49.1512855116179</c:v>
                </c:pt>
                <c:pt idx="180314">
                  <c:v>49.151384504899902</c:v>
                </c:pt>
                <c:pt idx="180315">
                  <c:v>49.151483497865001</c:v>
                </c:pt>
                <c:pt idx="180316">
                  <c:v>49.151582490513199</c:v>
                </c:pt>
                <c:pt idx="180317">
                  <c:v>49.151681482844502</c:v>
                </c:pt>
                <c:pt idx="180318">
                  <c:v>49.151780474859002</c:v>
                </c:pt>
                <c:pt idx="180319">
                  <c:v>49.151879466556601</c:v>
                </c:pt>
                <c:pt idx="180320">
                  <c:v>49.151978457937403</c:v>
                </c:pt>
                <c:pt idx="180321">
                  <c:v>49.152077449001297</c:v>
                </c:pt>
                <c:pt idx="180322">
                  <c:v>49.152176439748303</c:v>
                </c:pt>
                <c:pt idx="180323">
                  <c:v>49.152275430178499</c:v>
                </c:pt>
                <c:pt idx="180324">
                  <c:v>49.1523744202918</c:v>
                </c:pt>
                <c:pt idx="180325">
                  <c:v>49.152473410088298</c:v>
                </c:pt>
                <c:pt idx="180326">
                  <c:v>49.152572399567902</c:v>
                </c:pt>
                <c:pt idx="180327">
                  <c:v>49.152671388730603</c:v>
                </c:pt>
                <c:pt idx="180328">
                  <c:v>49.152770377576502</c:v>
                </c:pt>
                <c:pt idx="180329">
                  <c:v>49.152869366105499</c:v>
                </c:pt>
                <c:pt idx="180330">
                  <c:v>49.1529683543177</c:v>
                </c:pt>
                <c:pt idx="180331">
                  <c:v>49.153067342212999</c:v>
                </c:pt>
                <c:pt idx="180332">
                  <c:v>49.153166329791503</c:v>
                </c:pt>
                <c:pt idx="180333">
                  <c:v>49.153265317053098</c:v>
                </c:pt>
                <c:pt idx="180334">
                  <c:v>49.153364303997897</c:v>
                </c:pt>
                <c:pt idx="180335">
                  <c:v>49.153463290625801</c:v>
                </c:pt>
                <c:pt idx="180336">
                  <c:v>49.153562276936903</c:v>
                </c:pt>
                <c:pt idx="180337">
                  <c:v>49.153661262931102</c:v>
                </c:pt>
                <c:pt idx="180338">
                  <c:v>49.153760248608499</c:v>
                </c:pt>
                <c:pt idx="180339">
                  <c:v>49.153859233969001</c:v>
                </c:pt>
                <c:pt idx="180340">
                  <c:v>49.153958219012701</c:v>
                </c:pt>
                <c:pt idx="180341">
                  <c:v>49.154057203739598</c:v>
                </c:pt>
                <c:pt idx="180342">
                  <c:v>49.154156188149599</c:v>
                </c:pt>
                <c:pt idx="180343">
                  <c:v>49.154255172242799</c:v>
                </c:pt>
                <c:pt idx="180344">
                  <c:v>49.154354156019103</c:v>
                </c:pt>
                <c:pt idx="180345">
                  <c:v>49.154453139478598</c:v>
                </c:pt>
                <c:pt idx="180346">
                  <c:v>49.154552122621297</c:v>
                </c:pt>
                <c:pt idx="180347">
                  <c:v>49.154651105447101</c:v>
                </c:pt>
                <c:pt idx="180348">
                  <c:v>49.154750087956103</c:v>
                </c:pt>
                <c:pt idx="180349">
                  <c:v>49.154849070148202</c:v>
                </c:pt>
                <c:pt idx="180350">
                  <c:v>49.154948052023599</c:v>
                </c:pt>
                <c:pt idx="180351">
                  <c:v>49.1550470335821</c:v>
                </c:pt>
                <c:pt idx="180352">
                  <c:v>49.1551460148237</c:v>
                </c:pt>
                <c:pt idx="180353">
                  <c:v>49.155244995748497</c:v>
                </c:pt>
                <c:pt idx="180354">
                  <c:v>49.155343976356498</c:v>
                </c:pt>
                <c:pt idx="180355">
                  <c:v>49.155442956647697</c:v>
                </c:pt>
                <c:pt idx="180356">
                  <c:v>49.155541936622001</c:v>
                </c:pt>
                <c:pt idx="180357">
                  <c:v>49.155640916279602</c:v>
                </c:pt>
                <c:pt idx="180358">
                  <c:v>49.1557398956203</c:v>
                </c:pt>
                <c:pt idx="180359">
                  <c:v>49.155838874644097</c:v>
                </c:pt>
                <c:pt idx="180360">
                  <c:v>49.155937853351197</c:v>
                </c:pt>
                <c:pt idx="180361">
                  <c:v>49.156036831741403</c:v>
                </c:pt>
                <c:pt idx="180362">
                  <c:v>49.156135809814799</c:v>
                </c:pt>
                <c:pt idx="180363">
                  <c:v>49.1562347875714</c:v>
                </c:pt>
                <c:pt idx="180364">
                  <c:v>49.156333765011098</c:v>
                </c:pt>
                <c:pt idx="180365">
                  <c:v>49.156432742134101</c:v>
                </c:pt>
                <c:pt idx="180366">
                  <c:v>49.156531718940201</c:v>
                </c:pt>
                <c:pt idx="180367">
                  <c:v>49.156630695429499</c:v>
                </c:pt>
                <c:pt idx="180368">
                  <c:v>49.156729671602001</c:v>
                </c:pt>
                <c:pt idx="180369">
                  <c:v>49.156828647457701</c:v>
                </c:pt>
                <c:pt idx="180370">
                  <c:v>49.156927622996598</c:v>
                </c:pt>
                <c:pt idx="180371">
                  <c:v>49.1570265982186</c:v>
                </c:pt>
                <c:pt idx="180372">
                  <c:v>49.157125573123899</c:v>
                </c:pt>
                <c:pt idx="180373">
                  <c:v>49.157224547712303</c:v>
                </c:pt>
                <c:pt idx="180374">
                  <c:v>49.157323521983898</c:v>
                </c:pt>
                <c:pt idx="180375">
                  <c:v>49.157422495938803</c:v>
                </c:pt>
                <c:pt idx="180376">
                  <c:v>49.1575214695768</c:v>
                </c:pt>
                <c:pt idx="180377">
                  <c:v>49.157620442898001</c:v>
                </c:pt>
                <c:pt idx="180378">
                  <c:v>49.157719415902399</c:v>
                </c:pt>
                <c:pt idx="180379">
                  <c:v>49.157818388590002</c:v>
                </c:pt>
                <c:pt idx="180380">
                  <c:v>49.157917360960802</c:v>
                </c:pt>
                <c:pt idx="180381">
                  <c:v>49.1580163330148</c:v>
                </c:pt>
                <c:pt idx="180382">
                  <c:v>49.158115304752002</c:v>
                </c:pt>
                <c:pt idx="180383">
                  <c:v>49.158214276172401</c:v>
                </c:pt>
                <c:pt idx="180384">
                  <c:v>49.158313247275998</c:v>
                </c:pt>
                <c:pt idx="180385">
                  <c:v>49.1584122180628</c:v>
                </c:pt>
                <c:pt idx="180386">
                  <c:v>49.158511188532799</c:v>
                </c:pt>
                <c:pt idx="180387">
                  <c:v>49.158610158686002</c:v>
                </c:pt>
                <c:pt idx="180388">
                  <c:v>49.158709128522403</c:v>
                </c:pt>
                <c:pt idx="180389">
                  <c:v>49.158808098042002</c:v>
                </c:pt>
                <c:pt idx="180390">
                  <c:v>49.158907067244797</c:v>
                </c:pt>
                <c:pt idx="180391">
                  <c:v>49.159006036130897</c:v>
                </c:pt>
                <c:pt idx="180392">
                  <c:v>49.159105004700102</c:v>
                </c:pt>
                <c:pt idx="180393">
                  <c:v>49.159203972952497</c:v>
                </c:pt>
                <c:pt idx="180394">
                  <c:v>49.159302940888203</c:v>
                </c:pt>
                <c:pt idx="180395">
                  <c:v>49.1594019085071</c:v>
                </c:pt>
                <c:pt idx="180396">
                  <c:v>49.159500875809201</c:v>
                </c:pt>
                <c:pt idx="180397">
                  <c:v>49.159599842794499</c:v>
                </c:pt>
                <c:pt idx="180398">
                  <c:v>49.159698809463002</c:v>
                </c:pt>
                <c:pt idx="180399">
                  <c:v>49.159797775814702</c:v>
                </c:pt>
                <c:pt idx="180400">
                  <c:v>49.1598967418497</c:v>
                </c:pt>
                <c:pt idx="180401">
                  <c:v>49.159995707567901</c:v>
                </c:pt>
                <c:pt idx="180402">
                  <c:v>49.160094672969301</c:v>
                </c:pt>
                <c:pt idx="180403">
                  <c:v>49.160193638053897</c:v>
                </c:pt>
                <c:pt idx="180404">
                  <c:v>49.160292602821698</c:v>
                </c:pt>
                <c:pt idx="180405">
                  <c:v>49.160391567272796</c:v>
                </c:pt>
                <c:pt idx="180406">
                  <c:v>49.160490531407</c:v>
                </c:pt>
                <c:pt idx="180407">
                  <c:v>49.160589495224599</c:v>
                </c:pt>
                <c:pt idx="180408">
                  <c:v>49.160688458725303</c:v>
                </c:pt>
                <c:pt idx="180409">
                  <c:v>49.160787421909198</c:v>
                </c:pt>
                <c:pt idx="180410">
                  <c:v>49.160886384776397</c:v>
                </c:pt>
                <c:pt idx="180411">
                  <c:v>49.1609853473268</c:v>
                </c:pt>
                <c:pt idx="180412">
                  <c:v>49.161084309560501</c:v>
                </c:pt>
                <c:pt idx="180413">
                  <c:v>49.161183271477398</c:v>
                </c:pt>
                <c:pt idx="180414">
                  <c:v>49.1612822330775</c:v>
                </c:pt>
                <c:pt idx="180415">
                  <c:v>49.1613811943608</c:v>
                </c:pt>
                <c:pt idx="180416">
                  <c:v>49.161480155327403</c:v>
                </c:pt>
                <c:pt idx="180417">
                  <c:v>49.161579115977197</c:v>
                </c:pt>
                <c:pt idx="180418">
                  <c:v>49.161678076310203</c:v>
                </c:pt>
                <c:pt idx="180419">
                  <c:v>49.161777036326498</c:v>
                </c:pt>
                <c:pt idx="180420">
                  <c:v>49.161875996025998</c:v>
                </c:pt>
                <c:pt idx="180421">
                  <c:v>49.161974955408802</c:v>
                </c:pt>
                <c:pt idx="180422">
                  <c:v>49.162073914474803</c:v>
                </c:pt>
                <c:pt idx="180423">
                  <c:v>49.162172873224002</c:v>
                </c:pt>
                <c:pt idx="180424">
                  <c:v>49.162271831656497</c:v>
                </c:pt>
                <c:pt idx="180425">
                  <c:v>49.162370789772197</c:v>
                </c:pt>
                <c:pt idx="180426">
                  <c:v>49.162469747571201</c:v>
                </c:pt>
                <c:pt idx="180427">
                  <c:v>49.162568705053403</c:v>
                </c:pt>
                <c:pt idx="180428">
                  <c:v>49.162667662218801</c:v>
                </c:pt>
                <c:pt idx="180429">
                  <c:v>49.162766619067597</c:v>
                </c:pt>
                <c:pt idx="180430">
                  <c:v>49.162865575599497</c:v>
                </c:pt>
                <c:pt idx="180431">
                  <c:v>49.162964531814701</c:v>
                </c:pt>
                <c:pt idx="180432">
                  <c:v>49.163063487713202</c:v>
                </c:pt>
                <c:pt idx="180433">
                  <c:v>49.163162443294901</c:v>
                </c:pt>
                <c:pt idx="180434">
                  <c:v>49.163261398559797</c:v>
                </c:pt>
                <c:pt idx="180435">
                  <c:v>49.163360353507997</c:v>
                </c:pt>
                <c:pt idx="180436">
                  <c:v>49.163459308139501</c:v>
                </c:pt>
                <c:pt idx="180437">
                  <c:v>49.163558262454202</c:v>
                </c:pt>
                <c:pt idx="180438">
                  <c:v>49.163657216452201</c:v>
                </c:pt>
                <c:pt idx="180439">
                  <c:v>49.163756170133396</c:v>
                </c:pt>
                <c:pt idx="180440">
                  <c:v>49.163855123497903</c:v>
                </c:pt>
                <c:pt idx="180441">
                  <c:v>49.1639540765456</c:v>
                </c:pt>
                <c:pt idx="180442">
                  <c:v>49.164053029276602</c:v>
                </c:pt>
                <c:pt idx="180443">
                  <c:v>49.1641519816909</c:v>
                </c:pt>
                <c:pt idx="180444">
                  <c:v>49.164250933788402</c:v>
                </c:pt>
                <c:pt idx="180445">
                  <c:v>49.164349885569202</c:v>
                </c:pt>
                <c:pt idx="180446">
                  <c:v>49.164448837033298</c:v>
                </c:pt>
                <c:pt idx="180447">
                  <c:v>49.164547788180599</c:v>
                </c:pt>
                <c:pt idx="180448">
                  <c:v>49.164646739011197</c:v>
                </c:pt>
                <c:pt idx="180449">
                  <c:v>49.164745689524999</c:v>
                </c:pt>
                <c:pt idx="180450">
                  <c:v>49.164844639722197</c:v>
                </c:pt>
                <c:pt idx="180451">
                  <c:v>49.164943589602601</c:v>
                </c:pt>
                <c:pt idx="180452">
                  <c:v>49.165042539166201</c:v>
                </c:pt>
                <c:pt idx="180453">
                  <c:v>49.165141488413198</c:v>
                </c:pt>
                <c:pt idx="180454">
                  <c:v>49.1652404373434</c:v>
                </c:pt>
                <c:pt idx="180455">
                  <c:v>49.165339385956798</c:v>
                </c:pt>
                <c:pt idx="180456">
                  <c:v>49.165438334253601</c:v>
                </c:pt>
                <c:pt idx="180457">
                  <c:v>49.165537282233601</c:v>
                </c:pt>
                <c:pt idx="180458">
                  <c:v>49.165636229896897</c:v>
                </c:pt>
                <c:pt idx="180459">
                  <c:v>49.165735177243498</c:v>
                </c:pt>
                <c:pt idx="180460">
                  <c:v>49.165834124273402</c:v>
                </c:pt>
                <c:pt idx="180461">
                  <c:v>49.165933070986497</c:v>
                </c:pt>
                <c:pt idx="180462">
                  <c:v>49.166032017382904</c:v>
                </c:pt>
                <c:pt idx="180463">
                  <c:v>49.166130963462599</c:v>
                </c:pt>
                <c:pt idx="180464">
                  <c:v>49.166229909225599</c:v>
                </c:pt>
                <c:pt idx="180465">
                  <c:v>49.166328854671903</c:v>
                </c:pt>
                <c:pt idx="180466">
                  <c:v>49.166427799801397</c:v>
                </c:pt>
                <c:pt idx="180467">
                  <c:v>49.166526744614302</c:v>
                </c:pt>
                <c:pt idx="180468">
                  <c:v>49.166625689110397</c:v>
                </c:pt>
                <c:pt idx="180469">
                  <c:v>49.166724633289803</c:v>
                </c:pt>
                <c:pt idx="180470">
                  <c:v>49.166823577152499</c:v>
                </c:pt>
                <c:pt idx="180471">
                  <c:v>49.166922520698499</c:v>
                </c:pt>
                <c:pt idx="180472">
                  <c:v>49.167021463927803</c:v>
                </c:pt>
                <c:pt idx="180473">
                  <c:v>49.167120406840397</c:v>
                </c:pt>
                <c:pt idx="180474">
                  <c:v>49.167219349436202</c:v>
                </c:pt>
                <c:pt idx="180475">
                  <c:v>49.167318291715397</c:v>
                </c:pt>
                <c:pt idx="180476">
                  <c:v>49.167417233677803</c:v>
                </c:pt>
                <c:pt idx="180477">
                  <c:v>49.167516175323598</c:v>
                </c:pt>
                <c:pt idx="180478">
                  <c:v>49.167615116652598</c:v>
                </c:pt>
                <c:pt idx="180479">
                  <c:v>49.167714057665002</c:v>
                </c:pt>
                <c:pt idx="180480">
                  <c:v>49.167812998360603</c:v>
                </c:pt>
                <c:pt idx="180481">
                  <c:v>49.1679119387396</c:v>
                </c:pt>
                <c:pt idx="180482">
                  <c:v>49.168010878801802</c:v>
                </c:pt>
                <c:pt idx="180483">
                  <c:v>49.1681098185473</c:v>
                </c:pt>
                <c:pt idx="180484">
                  <c:v>49.168208757976203</c:v>
                </c:pt>
                <c:pt idx="180485">
                  <c:v>49.168307697088302</c:v>
                </c:pt>
                <c:pt idx="180486">
                  <c:v>49.168406635883798</c:v>
                </c:pt>
                <c:pt idx="180487">
                  <c:v>49.168505574362598</c:v>
                </c:pt>
                <c:pt idx="180488">
                  <c:v>49.168604512524603</c:v>
                </c:pt>
                <c:pt idx="180489">
                  <c:v>49.168703450370003</c:v>
                </c:pt>
                <c:pt idx="180490">
                  <c:v>49.168802387898701</c:v>
                </c:pt>
                <c:pt idx="180491">
                  <c:v>49.168901325110703</c:v>
                </c:pt>
                <c:pt idx="180492">
                  <c:v>49.169000262006001</c:v>
                </c:pt>
                <c:pt idx="180493">
                  <c:v>49.169099198584597</c:v>
                </c:pt>
                <c:pt idx="180494">
                  <c:v>49.169198134846503</c:v>
                </c:pt>
                <c:pt idx="180495">
                  <c:v>49.169297070791799</c:v>
                </c:pt>
                <c:pt idx="180496">
                  <c:v>49.1693960064203</c:v>
                </c:pt>
                <c:pt idx="180497">
                  <c:v>49.169494941732196</c:v>
                </c:pt>
                <c:pt idx="180498">
                  <c:v>49.169593876727397</c:v>
                </c:pt>
                <c:pt idx="180499">
                  <c:v>49.169692811405902</c:v>
                </c:pt>
                <c:pt idx="180500">
                  <c:v>49.169791745767697</c:v>
                </c:pt>
                <c:pt idx="180501">
                  <c:v>49.169890679812902</c:v>
                </c:pt>
                <c:pt idx="180502">
                  <c:v>49.169989613541297</c:v>
                </c:pt>
                <c:pt idx="180503">
                  <c:v>49.170088546953103</c:v>
                </c:pt>
                <c:pt idx="180504">
                  <c:v>49.170187480048199</c:v>
                </c:pt>
                <c:pt idx="180505">
                  <c:v>49.170286412826698</c:v>
                </c:pt>
                <c:pt idx="180506">
                  <c:v>49.170385345288402</c:v>
                </c:pt>
                <c:pt idx="180507">
                  <c:v>49.170484277433502</c:v>
                </c:pt>
                <c:pt idx="180508">
                  <c:v>49.170583209261899</c:v>
                </c:pt>
                <c:pt idx="180509">
                  <c:v>49.1706821407737</c:v>
                </c:pt>
                <c:pt idx="180510">
                  <c:v>49.170781071968797</c:v>
                </c:pt>
                <c:pt idx="180511">
                  <c:v>49.170880002847198</c:v>
                </c:pt>
                <c:pt idx="180512">
                  <c:v>49.170978933408897</c:v>
                </c:pt>
                <c:pt idx="180513">
                  <c:v>49.171077863653998</c:v>
                </c:pt>
                <c:pt idx="180514">
                  <c:v>49.171176793582397</c:v>
                </c:pt>
                <c:pt idx="180515">
                  <c:v>49.1712757231941</c:v>
                </c:pt>
                <c:pt idx="180516">
                  <c:v>49.171374652489199</c:v>
                </c:pt>
                <c:pt idx="180517">
                  <c:v>49.171473581467602</c:v>
                </c:pt>
                <c:pt idx="180518">
                  <c:v>49.171572510129302</c:v>
                </c:pt>
                <c:pt idx="180519">
                  <c:v>49.171671438474398</c:v>
                </c:pt>
                <c:pt idx="180520">
                  <c:v>49.171770366502798</c:v>
                </c:pt>
                <c:pt idx="180521">
                  <c:v>49.171869294214602</c:v>
                </c:pt>
                <c:pt idx="180522">
                  <c:v>49.171968221609603</c:v>
                </c:pt>
                <c:pt idx="180523">
                  <c:v>49.1720671486881</c:v>
                </c:pt>
                <c:pt idx="180524">
                  <c:v>49.172166075449901</c:v>
                </c:pt>
                <c:pt idx="180525">
                  <c:v>49.172265001894999</c:v>
                </c:pt>
                <c:pt idx="180526">
                  <c:v>49.172363928023501</c:v>
                </c:pt>
                <c:pt idx="180527">
                  <c:v>49.172462853835299</c:v>
                </c:pt>
                <c:pt idx="180528">
                  <c:v>49.172561779330501</c:v>
                </c:pt>
                <c:pt idx="180529">
                  <c:v>49.172660704508999</c:v>
                </c:pt>
                <c:pt idx="180530">
                  <c:v>49.172759629370802</c:v>
                </c:pt>
                <c:pt idx="180531">
                  <c:v>49.1728585539161</c:v>
                </c:pt>
                <c:pt idx="180532">
                  <c:v>49.172957478144603</c:v>
                </c:pt>
                <c:pt idx="180533">
                  <c:v>49.173056402056503</c:v>
                </c:pt>
                <c:pt idx="180534">
                  <c:v>49.173155325651798</c:v>
                </c:pt>
                <c:pt idx="180535">
                  <c:v>49.173254248930498</c:v>
                </c:pt>
                <c:pt idx="180536">
                  <c:v>49.173353171892401</c:v>
                </c:pt>
                <c:pt idx="180537">
                  <c:v>49.173452094537801</c:v>
                </c:pt>
                <c:pt idx="180538">
                  <c:v>49.173551016866497</c:v>
                </c:pt>
                <c:pt idx="180539">
                  <c:v>49.173649938878498</c:v>
                </c:pt>
                <c:pt idx="180540">
                  <c:v>49.173748860573902</c:v>
                </c:pt>
                <c:pt idx="180541">
                  <c:v>49.173847781952702</c:v>
                </c:pt>
                <c:pt idx="180542">
                  <c:v>49.173946703014899</c:v>
                </c:pt>
                <c:pt idx="180543">
                  <c:v>49.1740456237603</c:v>
                </c:pt>
                <c:pt idx="180544">
                  <c:v>49.174144544189197</c:v>
                </c:pt>
                <c:pt idx="180545">
                  <c:v>49.174243464301398</c:v>
                </c:pt>
                <c:pt idx="180546">
                  <c:v>49.174342384097002</c:v>
                </c:pt>
                <c:pt idx="180547">
                  <c:v>49.174441303576003</c:v>
                </c:pt>
                <c:pt idx="180548">
                  <c:v>49.174540222738301</c:v>
                </c:pt>
                <c:pt idx="180549">
                  <c:v>49.174639141584002</c:v>
                </c:pt>
                <c:pt idx="180550">
                  <c:v>49.1747380601131</c:v>
                </c:pt>
                <c:pt idx="180551">
                  <c:v>49.174836978325501</c:v>
                </c:pt>
                <c:pt idx="180552">
                  <c:v>49.174935896221299</c:v>
                </c:pt>
                <c:pt idx="180553">
                  <c:v>49.175034813800501</c:v>
                </c:pt>
                <c:pt idx="180554">
                  <c:v>49.175133731062999</c:v>
                </c:pt>
                <c:pt idx="180555">
                  <c:v>49.175232648009001</c:v>
                </c:pt>
                <c:pt idx="180556">
                  <c:v>49.175331564638299</c:v>
                </c:pt>
                <c:pt idx="180557">
                  <c:v>49.175430480951</c:v>
                </c:pt>
                <c:pt idx="180558">
                  <c:v>49.175529396946999</c:v>
                </c:pt>
                <c:pt idx="180559">
                  <c:v>49.1756283126265</c:v>
                </c:pt>
                <c:pt idx="180560">
                  <c:v>49.175727227989299</c:v>
                </c:pt>
                <c:pt idx="180561">
                  <c:v>49.175826143035501</c:v>
                </c:pt>
                <c:pt idx="180562">
                  <c:v>49.175925057764999</c:v>
                </c:pt>
                <c:pt idx="180563">
                  <c:v>49.176023972178001</c:v>
                </c:pt>
                <c:pt idx="180564">
                  <c:v>49.176122886274399</c:v>
                </c:pt>
                <c:pt idx="180565">
                  <c:v>49.176221800054101</c:v>
                </c:pt>
                <c:pt idx="180566">
                  <c:v>49.1763207135172</c:v>
                </c:pt>
                <c:pt idx="180567">
                  <c:v>49.176419626663701</c:v>
                </c:pt>
                <c:pt idx="180568">
                  <c:v>49.1765185394936</c:v>
                </c:pt>
                <c:pt idx="180569">
                  <c:v>49.176617452006901</c:v>
                </c:pt>
                <c:pt idx="180570">
                  <c:v>49.1767163642036</c:v>
                </c:pt>
                <c:pt idx="180571">
                  <c:v>49.176815276083602</c:v>
                </c:pt>
                <c:pt idx="180572">
                  <c:v>49.1769141876471</c:v>
                </c:pt>
                <c:pt idx="180573">
                  <c:v>49.177013098893902</c:v>
                </c:pt>
                <c:pt idx="180574">
                  <c:v>49.1771120098241</c:v>
                </c:pt>
                <c:pt idx="180575">
                  <c:v>49.177210920437801</c:v>
                </c:pt>
                <c:pt idx="180576">
                  <c:v>49.177309830734799</c:v>
                </c:pt>
                <c:pt idx="180577">
                  <c:v>49.177408740715201</c:v>
                </c:pt>
                <c:pt idx="180578">
                  <c:v>49.177507650379098</c:v>
                </c:pt>
                <c:pt idx="180579">
                  <c:v>49.1776065597263</c:v>
                </c:pt>
                <c:pt idx="180580">
                  <c:v>49.177705468756898</c:v>
                </c:pt>
                <c:pt idx="180581">
                  <c:v>49.177804377470899</c:v>
                </c:pt>
                <c:pt idx="180582">
                  <c:v>49.177903285868403</c:v>
                </c:pt>
                <c:pt idx="180583">
                  <c:v>49.178002193949197</c:v>
                </c:pt>
                <c:pt idx="180584">
                  <c:v>49.178101101713402</c:v>
                </c:pt>
                <c:pt idx="180585">
                  <c:v>49.178200009161102</c:v>
                </c:pt>
                <c:pt idx="180586">
                  <c:v>49.1782989162921</c:v>
                </c:pt>
                <c:pt idx="180587">
                  <c:v>49.1783978231066</c:v>
                </c:pt>
                <c:pt idx="180588">
                  <c:v>49.178496729604397</c:v>
                </c:pt>
                <c:pt idx="180589">
                  <c:v>49.178595635785697</c:v>
                </c:pt>
                <c:pt idx="180590">
                  <c:v>49.178694541650401</c:v>
                </c:pt>
                <c:pt idx="180591">
                  <c:v>49.178793447198501</c:v>
                </c:pt>
                <c:pt idx="180592">
                  <c:v>49.178892352429997</c:v>
                </c:pt>
                <c:pt idx="180593">
                  <c:v>49.178991257344897</c:v>
                </c:pt>
                <c:pt idx="180594">
                  <c:v>49.179090161943201</c:v>
                </c:pt>
                <c:pt idx="180595">
                  <c:v>49.1791890662249</c:v>
                </c:pt>
                <c:pt idx="180596">
                  <c:v>49.179287970190103</c:v>
                </c:pt>
                <c:pt idx="180597">
                  <c:v>49.179386873838702</c:v>
                </c:pt>
                <c:pt idx="180598">
                  <c:v>49.179485777170697</c:v>
                </c:pt>
                <c:pt idx="180599">
                  <c:v>49.179584680186103</c:v>
                </c:pt>
                <c:pt idx="180600">
                  <c:v>49.179683582884898</c:v>
                </c:pt>
                <c:pt idx="180601">
                  <c:v>49.179782485267197</c:v>
                </c:pt>
                <c:pt idx="180602">
                  <c:v>49.179881387332898</c:v>
                </c:pt>
                <c:pt idx="180603">
                  <c:v>49.179980289082003</c:v>
                </c:pt>
                <c:pt idx="180604">
                  <c:v>49.180079190514498</c:v>
                </c:pt>
                <c:pt idx="180605">
                  <c:v>49.180178091630502</c:v>
                </c:pt>
                <c:pt idx="180606">
                  <c:v>49.180276992429803</c:v>
                </c:pt>
                <c:pt idx="180607">
                  <c:v>49.1803758929126</c:v>
                </c:pt>
                <c:pt idx="180608">
                  <c:v>49.180474793078901</c:v>
                </c:pt>
                <c:pt idx="180609">
                  <c:v>49.180573692928498</c:v>
                </c:pt>
                <c:pt idx="180610">
                  <c:v>49.180672592461598</c:v>
                </c:pt>
                <c:pt idx="180611">
                  <c:v>49.1807714916782</c:v>
                </c:pt>
                <c:pt idx="180612">
                  <c:v>49.1808703905781</c:v>
                </c:pt>
                <c:pt idx="180613">
                  <c:v>49.180969289161503</c:v>
                </c:pt>
                <c:pt idx="180614">
                  <c:v>49.181068187428302</c:v>
                </c:pt>
                <c:pt idx="180615">
                  <c:v>49.181167085378597</c:v>
                </c:pt>
                <c:pt idx="180616">
                  <c:v>49.181265983012302</c:v>
                </c:pt>
                <c:pt idx="180617">
                  <c:v>49.181364880329397</c:v>
                </c:pt>
                <c:pt idx="180618">
                  <c:v>49.181463777330002</c:v>
                </c:pt>
                <c:pt idx="180619">
                  <c:v>49.181562674014003</c:v>
                </c:pt>
                <c:pt idx="180620">
                  <c:v>49.1816615703815</c:v>
                </c:pt>
                <c:pt idx="180621">
                  <c:v>49.181760466432401</c:v>
                </c:pt>
                <c:pt idx="180622">
                  <c:v>49.181859362166698</c:v>
                </c:pt>
                <c:pt idx="180623">
                  <c:v>49.181958257584498</c:v>
                </c:pt>
                <c:pt idx="180624">
                  <c:v>49.182057152685701</c:v>
                </c:pt>
                <c:pt idx="180625">
                  <c:v>49.1821560474704</c:v>
                </c:pt>
                <c:pt idx="180626">
                  <c:v>49.182254941938503</c:v>
                </c:pt>
                <c:pt idx="180627">
                  <c:v>49.182353836090101</c:v>
                </c:pt>
                <c:pt idx="180628">
                  <c:v>49.182452729925103</c:v>
                </c:pt>
                <c:pt idx="180629">
                  <c:v>49.182551623443501</c:v>
                </c:pt>
                <c:pt idx="180630">
                  <c:v>49.182650516645502</c:v>
                </c:pt>
                <c:pt idx="180631">
                  <c:v>49.1827494095308</c:v>
                </c:pt>
                <c:pt idx="180632">
                  <c:v>49.1828483020996</c:v>
                </c:pt>
                <c:pt idx="180633">
                  <c:v>49.182947194351897</c:v>
                </c:pt>
                <c:pt idx="180634">
                  <c:v>49.183046086287597</c:v>
                </c:pt>
                <c:pt idx="180635">
                  <c:v>49.1831449779068</c:v>
                </c:pt>
                <c:pt idx="180636">
                  <c:v>49.183243869209498</c:v>
                </c:pt>
                <c:pt idx="180637">
                  <c:v>49.1833427601956</c:v>
                </c:pt>
                <c:pt idx="180638">
                  <c:v>49.183441650865099</c:v>
                </c:pt>
                <c:pt idx="180639">
                  <c:v>49.1835405412181</c:v>
                </c:pt>
                <c:pt idx="180640">
                  <c:v>49.183639431254598</c:v>
                </c:pt>
                <c:pt idx="180641">
                  <c:v>49.183738320974598</c:v>
                </c:pt>
                <c:pt idx="180642">
                  <c:v>49.183837210378002</c:v>
                </c:pt>
                <c:pt idx="180643">
                  <c:v>49.183936099464802</c:v>
                </c:pt>
                <c:pt idx="180644">
                  <c:v>49.184034988235197</c:v>
                </c:pt>
                <c:pt idx="180645">
                  <c:v>49.184133876688897</c:v>
                </c:pt>
                <c:pt idx="180646">
                  <c:v>49.184232764826199</c:v>
                </c:pt>
                <c:pt idx="180647">
                  <c:v>49.184331652647003</c:v>
                </c:pt>
                <c:pt idx="180648">
                  <c:v>49.184430540151197</c:v>
                </c:pt>
                <c:pt idx="180649">
                  <c:v>49.184529427338802</c:v>
                </c:pt>
                <c:pt idx="180650">
                  <c:v>49.184628314210002</c:v>
                </c:pt>
                <c:pt idx="180651">
                  <c:v>49.184727200764598</c:v>
                </c:pt>
                <c:pt idx="180652">
                  <c:v>49.184826087002698</c:v>
                </c:pt>
                <c:pt idx="180653">
                  <c:v>49.1849249729242</c:v>
                </c:pt>
                <c:pt idx="180654">
                  <c:v>49.185023858529298</c:v>
                </c:pt>
                <c:pt idx="180655">
                  <c:v>49.1851227438178</c:v>
                </c:pt>
                <c:pt idx="180656">
                  <c:v>49.185221628789698</c:v>
                </c:pt>
                <c:pt idx="180657">
                  <c:v>49.185320513445198</c:v>
                </c:pt>
                <c:pt idx="180658">
                  <c:v>49.185419397784202</c:v>
                </c:pt>
                <c:pt idx="180659">
                  <c:v>49.185518281806601</c:v>
                </c:pt>
                <c:pt idx="180660">
                  <c:v>49.185617165512497</c:v>
                </c:pt>
                <c:pt idx="180661">
                  <c:v>49.185716048901902</c:v>
                </c:pt>
                <c:pt idx="180662">
                  <c:v>49.185814931974797</c:v>
                </c:pt>
                <c:pt idx="180663">
                  <c:v>49.185913814731101</c:v>
                </c:pt>
                <c:pt idx="180664">
                  <c:v>49.186012697170902</c:v>
                </c:pt>
                <c:pt idx="180665">
                  <c:v>49.186111579294298</c:v>
                </c:pt>
                <c:pt idx="180666">
                  <c:v>49.186210461101098</c:v>
                </c:pt>
                <c:pt idx="180667">
                  <c:v>49.1863093425914</c:v>
                </c:pt>
                <c:pt idx="180668">
                  <c:v>49.186408223765198</c:v>
                </c:pt>
                <c:pt idx="180669">
                  <c:v>49.1865071046225</c:v>
                </c:pt>
                <c:pt idx="180670">
                  <c:v>49.186605985163197</c:v>
                </c:pt>
                <c:pt idx="180671">
                  <c:v>49.186704865387497</c:v>
                </c:pt>
                <c:pt idx="180672">
                  <c:v>49.186803745295201</c:v>
                </c:pt>
                <c:pt idx="180673">
                  <c:v>49.1869026248865</c:v>
                </c:pt>
                <c:pt idx="180674">
                  <c:v>49.187001504161202</c:v>
                </c:pt>
                <c:pt idx="180675">
                  <c:v>49.1871003831195</c:v>
                </c:pt>
                <c:pt idx="180676">
                  <c:v>49.187199261761201</c:v>
                </c:pt>
                <c:pt idx="180677">
                  <c:v>49.187298140086497</c:v>
                </c:pt>
                <c:pt idx="180678">
                  <c:v>49.187397018095197</c:v>
                </c:pt>
                <c:pt idx="180679">
                  <c:v>49.1874958957874</c:v>
                </c:pt>
                <c:pt idx="180680">
                  <c:v>49.187594773163198</c:v>
                </c:pt>
                <c:pt idx="180681">
                  <c:v>49.1876936502224</c:v>
                </c:pt>
                <c:pt idx="180682">
                  <c:v>49.187792526965197</c:v>
                </c:pt>
                <c:pt idx="180683">
                  <c:v>49.187891403391397</c:v>
                </c:pt>
                <c:pt idx="180684">
                  <c:v>49.1879902795012</c:v>
                </c:pt>
                <c:pt idx="180685">
                  <c:v>49.188089155294399</c:v>
                </c:pt>
                <c:pt idx="180686">
                  <c:v>49.188188030771201</c:v>
                </c:pt>
                <c:pt idx="180687">
                  <c:v>49.188286905931498</c:v>
                </c:pt>
                <c:pt idx="180688">
                  <c:v>49.188385780775299</c:v>
                </c:pt>
                <c:pt idx="180689">
                  <c:v>49.188484655302602</c:v>
                </c:pt>
                <c:pt idx="180690">
                  <c:v>49.188583529513402</c:v>
                </c:pt>
                <c:pt idx="180691">
                  <c:v>49.188682403407697</c:v>
                </c:pt>
                <c:pt idx="180692">
                  <c:v>49.188781276985502</c:v>
                </c:pt>
                <c:pt idx="180693">
                  <c:v>49.188880150246902</c:v>
                </c:pt>
                <c:pt idx="180694">
                  <c:v>49.188979023191699</c:v>
                </c:pt>
                <c:pt idx="180695">
                  <c:v>49.189077895820098</c:v>
                </c:pt>
                <c:pt idx="180696">
                  <c:v>49.189176768132</c:v>
                </c:pt>
                <c:pt idx="180697">
                  <c:v>49.189275640127399</c:v>
                </c:pt>
                <c:pt idx="180698">
                  <c:v>49.189374511806399</c:v>
                </c:pt>
                <c:pt idx="180699">
                  <c:v>49.189473383168803</c:v>
                </c:pt>
                <c:pt idx="180700">
                  <c:v>49.189572254214802</c:v>
                </c:pt>
                <c:pt idx="180701">
                  <c:v>49.189671124944297</c:v>
                </c:pt>
                <c:pt idx="180702">
                  <c:v>49.189769995357302</c:v>
                </c:pt>
                <c:pt idx="180703">
                  <c:v>49.189868865453903</c:v>
                </c:pt>
                <c:pt idx="180704">
                  <c:v>49.189967735233999</c:v>
                </c:pt>
                <c:pt idx="180705">
                  <c:v>49.190066604697599</c:v>
                </c:pt>
                <c:pt idx="180706">
                  <c:v>49.190165473844701</c:v>
                </c:pt>
                <c:pt idx="180707">
                  <c:v>49.190264342675398</c:v>
                </c:pt>
                <c:pt idx="180708">
                  <c:v>49.190363211189499</c:v>
                </c:pt>
                <c:pt idx="180709">
                  <c:v>49.190462079387302</c:v>
                </c:pt>
                <c:pt idx="180710">
                  <c:v>49.190560947268501</c:v>
                </c:pt>
                <c:pt idx="180711">
                  <c:v>49.190659814833303</c:v>
                </c:pt>
                <c:pt idx="180712">
                  <c:v>49.190758682081601</c:v>
                </c:pt>
                <c:pt idx="180713">
                  <c:v>49.190857549013501</c:v>
                </c:pt>
                <c:pt idx="180714">
                  <c:v>49.190956415628897</c:v>
                </c:pt>
                <c:pt idx="180715">
                  <c:v>49.191055281927802</c:v>
                </c:pt>
                <c:pt idx="180716">
                  <c:v>49.191154147910197</c:v>
                </c:pt>
                <c:pt idx="180717">
                  <c:v>49.191253013576201</c:v>
                </c:pt>
                <c:pt idx="180718">
                  <c:v>49.191351878925801</c:v>
                </c:pt>
                <c:pt idx="180719">
                  <c:v>49.191450743958796</c:v>
                </c:pt>
                <c:pt idx="180720">
                  <c:v>49.191549608675501</c:v>
                </c:pt>
                <c:pt idx="180721">
                  <c:v>49.191648473075603</c:v>
                </c:pt>
                <c:pt idx="180722">
                  <c:v>49.191747337159399</c:v>
                </c:pt>
                <c:pt idx="180723">
                  <c:v>49.191846200926598</c:v>
                </c:pt>
                <c:pt idx="180724">
                  <c:v>49.1919450643774</c:v>
                </c:pt>
                <c:pt idx="180725">
                  <c:v>49.192043927511797</c:v>
                </c:pt>
                <c:pt idx="180726">
                  <c:v>49.192142790329697</c:v>
                </c:pt>
                <c:pt idx="180727">
                  <c:v>49.1922416528311</c:v>
                </c:pt>
                <c:pt idx="180728">
                  <c:v>49.192340515016099</c:v>
                </c:pt>
                <c:pt idx="180729">
                  <c:v>49.1924393768846</c:v>
                </c:pt>
                <c:pt idx="180730">
                  <c:v>49.192538238436697</c:v>
                </c:pt>
                <c:pt idx="180731">
                  <c:v>49.192637099672403</c:v>
                </c:pt>
                <c:pt idx="180732">
                  <c:v>49.192735960591598</c:v>
                </c:pt>
                <c:pt idx="180733">
                  <c:v>49.192834821194303</c:v>
                </c:pt>
                <c:pt idx="180734">
                  <c:v>49.192933681480703</c:v>
                </c:pt>
                <c:pt idx="180735">
                  <c:v>49.193032541450499</c:v>
                </c:pt>
                <c:pt idx="180736">
                  <c:v>49.193131401103997</c:v>
                </c:pt>
                <c:pt idx="180737">
                  <c:v>49.193230260440998</c:v>
                </c:pt>
                <c:pt idx="180738">
                  <c:v>49.193329119461502</c:v>
                </c:pt>
                <c:pt idx="180739">
                  <c:v>49.193427978165602</c:v>
                </c:pt>
                <c:pt idx="180740">
                  <c:v>49.193526836553303</c:v>
                </c:pt>
                <c:pt idx="180741">
                  <c:v>49.193625694624501</c:v>
                </c:pt>
                <c:pt idx="180742">
                  <c:v>49.193724552379301</c:v>
                </c:pt>
                <c:pt idx="180743">
                  <c:v>49.193823409817703</c:v>
                </c:pt>
                <c:pt idx="180744">
                  <c:v>49.193922266939602</c:v>
                </c:pt>
                <c:pt idx="180745">
                  <c:v>49.194021123745102</c:v>
                </c:pt>
                <c:pt idx="180746">
                  <c:v>49.194119980234198</c:v>
                </c:pt>
                <c:pt idx="180747">
                  <c:v>49.194218836406797</c:v>
                </c:pt>
                <c:pt idx="180748">
                  <c:v>49.194317692262999</c:v>
                </c:pt>
                <c:pt idx="180749">
                  <c:v>49.194416547802803</c:v>
                </c:pt>
                <c:pt idx="180750">
                  <c:v>49.194515403026102</c:v>
                </c:pt>
                <c:pt idx="180751">
                  <c:v>49.194614257933097</c:v>
                </c:pt>
                <c:pt idx="180752">
                  <c:v>49.194713112523601</c:v>
                </c:pt>
                <c:pt idx="180753">
                  <c:v>49.194811966797602</c:v>
                </c:pt>
                <c:pt idx="180754">
                  <c:v>49.194910820755297</c:v>
                </c:pt>
                <c:pt idx="180755">
                  <c:v>49.195009674396502</c:v>
                </c:pt>
                <c:pt idx="180756">
                  <c:v>49.195108527721302</c:v>
                </c:pt>
                <c:pt idx="180757">
                  <c:v>49.195207380729698</c:v>
                </c:pt>
                <c:pt idx="180758">
                  <c:v>49.195306233421697</c:v>
                </c:pt>
                <c:pt idx="180759">
                  <c:v>49.195405085797198</c:v>
                </c:pt>
                <c:pt idx="180760">
                  <c:v>49.195503937856301</c:v>
                </c:pt>
                <c:pt idx="180761">
                  <c:v>49.195602789599</c:v>
                </c:pt>
                <c:pt idx="180762">
                  <c:v>49.195701641025302</c:v>
                </c:pt>
                <c:pt idx="180763">
                  <c:v>49.195800492135199</c:v>
                </c:pt>
                <c:pt idx="180764">
                  <c:v>49.195899342928698</c:v>
                </c:pt>
                <c:pt idx="180765">
                  <c:v>49.1959981934057</c:v>
                </c:pt>
                <c:pt idx="180766">
                  <c:v>49.196097043566397</c:v>
                </c:pt>
                <c:pt idx="180767">
                  <c:v>49.196195893410597</c:v>
                </c:pt>
                <c:pt idx="180768">
                  <c:v>49.196294742938399</c:v>
                </c:pt>
                <c:pt idx="180769">
                  <c:v>49.196393592149803</c:v>
                </c:pt>
                <c:pt idx="180770">
                  <c:v>49.196492441044903</c:v>
                </c:pt>
                <c:pt idx="180771">
                  <c:v>49.196591289623399</c:v>
                </c:pt>
                <c:pt idx="180772">
                  <c:v>49.196690137885597</c:v>
                </c:pt>
                <c:pt idx="180773">
                  <c:v>49.196788985831397</c:v>
                </c:pt>
                <c:pt idx="180774">
                  <c:v>49.196887833460799</c:v>
                </c:pt>
                <c:pt idx="180775">
                  <c:v>49.196986680773797</c:v>
                </c:pt>
                <c:pt idx="180776">
                  <c:v>49.197085527770398</c:v>
                </c:pt>
                <c:pt idx="180777">
                  <c:v>49.1971843744506</c:v>
                </c:pt>
                <c:pt idx="180778">
                  <c:v>49.197283220814398</c:v>
                </c:pt>
                <c:pt idx="180779">
                  <c:v>49.197382066861699</c:v>
                </c:pt>
                <c:pt idx="180780">
                  <c:v>49.197480912592702</c:v>
                </c:pt>
                <c:pt idx="180781">
                  <c:v>49.197579758007301</c:v>
                </c:pt>
                <c:pt idx="180782">
                  <c:v>49.197678603105501</c:v>
                </c:pt>
                <c:pt idx="180783">
                  <c:v>49.197777447887297</c:v>
                </c:pt>
                <c:pt idx="180784">
                  <c:v>49.197876292352703</c:v>
                </c:pt>
                <c:pt idx="180785">
                  <c:v>49.197975136501697</c:v>
                </c:pt>
                <c:pt idx="180786">
                  <c:v>49.198073980334399</c:v>
                </c:pt>
                <c:pt idx="180787">
                  <c:v>49.198172823850598</c:v>
                </c:pt>
                <c:pt idx="180788">
                  <c:v>49.198271667050399</c:v>
                </c:pt>
                <c:pt idx="180789">
                  <c:v>49.198370509933902</c:v>
                </c:pt>
                <c:pt idx="180790">
                  <c:v>49.198469352500901</c:v>
                </c:pt>
                <c:pt idx="180791">
                  <c:v>49.198568194751601</c:v>
                </c:pt>
                <c:pt idx="180792">
                  <c:v>49.198667036685897</c:v>
                </c:pt>
                <c:pt idx="180793">
                  <c:v>49.198765878303803</c:v>
                </c:pt>
                <c:pt idx="180794">
                  <c:v>49.198864719605403</c:v>
                </c:pt>
                <c:pt idx="180795">
                  <c:v>49.198963560590499</c:v>
                </c:pt>
                <c:pt idx="180796">
                  <c:v>49.199062401259297</c:v>
                </c:pt>
                <c:pt idx="180797">
                  <c:v>49.199161241611698</c:v>
                </c:pt>
                <c:pt idx="180798">
                  <c:v>49.199260081647701</c:v>
                </c:pt>
                <c:pt idx="180799">
                  <c:v>49.199358921367299</c:v>
                </c:pt>
                <c:pt idx="180800">
                  <c:v>49.199457760770599</c:v>
                </c:pt>
                <c:pt idx="180801">
                  <c:v>49.199556599857402</c:v>
                </c:pt>
                <c:pt idx="180802">
                  <c:v>49.1996554386279</c:v>
                </c:pt>
                <c:pt idx="180803">
                  <c:v>49.1997542770821</c:v>
                </c:pt>
                <c:pt idx="180804">
                  <c:v>49.199853115219803</c:v>
                </c:pt>
                <c:pt idx="180805">
                  <c:v>49.1999519530412</c:v>
                </c:pt>
                <c:pt idx="180806">
                  <c:v>49.2000507905462</c:v>
                </c:pt>
                <c:pt idx="180807">
                  <c:v>49.200149627734802</c:v>
                </c:pt>
                <c:pt idx="180808">
                  <c:v>49.2002484646071</c:v>
                </c:pt>
                <c:pt idx="180809">
                  <c:v>49.200347301162999</c:v>
                </c:pt>
                <c:pt idx="180810">
                  <c:v>49.200446137402601</c:v>
                </c:pt>
                <c:pt idx="180811">
                  <c:v>49.200544973325698</c:v>
                </c:pt>
                <c:pt idx="180812">
                  <c:v>49.200643808932497</c:v>
                </c:pt>
                <c:pt idx="180813">
                  <c:v>49.200742644222998</c:v>
                </c:pt>
                <c:pt idx="180814">
                  <c:v>49.200841479197003</c:v>
                </c:pt>
                <c:pt idx="180815">
                  <c:v>49.200940313854801</c:v>
                </c:pt>
                <c:pt idx="180816">
                  <c:v>49.201039148196102</c:v>
                </c:pt>
                <c:pt idx="180817">
                  <c:v>49.201137982221098</c:v>
                </c:pt>
                <c:pt idx="180818">
                  <c:v>49.201236815929803</c:v>
                </c:pt>
                <c:pt idx="180819">
                  <c:v>49.201335649321997</c:v>
                </c:pt>
                <c:pt idx="180820">
                  <c:v>49.201434482398</c:v>
                </c:pt>
                <c:pt idx="180821">
                  <c:v>49.201533315157498</c:v>
                </c:pt>
                <c:pt idx="180822">
                  <c:v>49.201632147600698</c:v>
                </c:pt>
                <c:pt idx="180823">
                  <c:v>49.2017309797276</c:v>
                </c:pt>
                <c:pt idx="180824">
                  <c:v>49.201829811538097</c:v>
                </c:pt>
                <c:pt idx="180825">
                  <c:v>49.201928643032197</c:v>
                </c:pt>
                <c:pt idx="180826">
                  <c:v>49.202027474209999</c:v>
                </c:pt>
                <c:pt idx="180827">
                  <c:v>49.202126305071502</c:v>
                </c:pt>
                <c:pt idx="180828">
                  <c:v>49.202225135616601</c:v>
                </c:pt>
                <c:pt idx="180829">
                  <c:v>49.202323965845302</c:v>
                </c:pt>
                <c:pt idx="180830">
                  <c:v>49.202422795757798</c:v>
                </c:pt>
                <c:pt idx="180831">
                  <c:v>49.202521625353803</c:v>
                </c:pt>
                <c:pt idx="180832">
                  <c:v>49.202620454633497</c:v>
                </c:pt>
                <c:pt idx="180833">
                  <c:v>49.202719283596899</c:v>
                </c:pt>
                <c:pt idx="180834">
                  <c:v>49.202818112243897</c:v>
                </c:pt>
                <c:pt idx="180835">
                  <c:v>49.202916940574603</c:v>
                </c:pt>
                <c:pt idx="180836">
                  <c:v>49.203015768588998</c:v>
                </c:pt>
                <c:pt idx="180837">
                  <c:v>49.203114596287001</c:v>
                </c:pt>
                <c:pt idx="180838">
                  <c:v>49.2032134236687</c:v>
                </c:pt>
                <c:pt idx="180839">
                  <c:v>49.203312250734001</c:v>
                </c:pt>
                <c:pt idx="180840">
                  <c:v>49.203411077482997</c:v>
                </c:pt>
                <c:pt idx="180841">
                  <c:v>49.203509903915702</c:v>
                </c:pt>
                <c:pt idx="180842">
                  <c:v>49.203608730032002</c:v>
                </c:pt>
                <c:pt idx="180843">
                  <c:v>49.203707555831997</c:v>
                </c:pt>
                <c:pt idx="180844">
                  <c:v>49.203806381315601</c:v>
                </c:pt>
                <c:pt idx="180845">
                  <c:v>49.203905206483</c:v>
                </c:pt>
                <c:pt idx="180846">
                  <c:v>49.204004031334001</c:v>
                </c:pt>
                <c:pt idx="180847">
                  <c:v>49.204102855868598</c:v>
                </c:pt>
                <c:pt idx="180848">
                  <c:v>49.204201680087003</c:v>
                </c:pt>
                <c:pt idx="180849">
                  <c:v>49.204300503989003</c:v>
                </c:pt>
                <c:pt idx="180850">
                  <c:v>49.204399327574698</c:v>
                </c:pt>
                <c:pt idx="180851">
                  <c:v>49.204498150844003</c:v>
                </c:pt>
                <c:pt idx="180852">
                  <c:v>49.204596973797102</c:v>
                </c:pt>
                <c:pt idx="180853">
                  <c:v>49.204695796433803</c:v>
                </c:pt>
                <c:pt idx="180854">
                  <c:v>49.2047946187542</c:v>
                </c:pt>
                <c:pt idx="180855">
                  <c:v>49.204893440758198</c:v>
                </c:pt>
                <c:pt idx="180856">
                  <c:v>49.204992262445998</c:v>
                </c:pt>
                <c:pt idx="180857">
                  <c:v>49.2050910838174</c:v>
                </c:pt>
                <c:pt idx="180858">
                  <c:v>49.205189904872498</c:v>
                </c:pt>
                <c:pt idx="180859">
                  <c:v>49.205288725611297</c:v>
                </c:pt>
                <c:pt idx="180860">
                  <c:v>49.205387546033798</c:v>
                </c:pt>
                <c:pt idx="180861">
                  <c:v>49.205486366140001</c:v>
                </c:pt>
                <c:pt idx="180862">
                  <c:v>49.205585185929799</c:v>
                </c:pt>
                <c:pt idx="180863">
                  <c:v>49.205684005403299</c:v>
                </c:pt>
                <c:pt idx="180864">
                  <c:v>49.205782824560501</c:v>
                </c:pt>
                <c:pt idx="180865">
                  <c:v>49.205881643401497</c:v>
                </c:pt>
                <c:pt idx="180866">
                  <c:v>49.205980461926103</c:v>
                </c:pt>
                <c:pt idx="180867">
                  <c:v>49.206079280134396</c:v>
                </c:pt>
                <c:pt idx="180868">
                  <c:v>49.206178098026299</c:v>
                </c:pt>
                <c:pt idx="180869">
                  <c:v>49.206276915601997</c:v>
                </c:pt>
                <c:pt idx="180870">
                  <c:v>49.206375732861403</c:v>
                </c:pt>
                <c:pt idx="180871">
                  <c:v>49.206474549804398</c:v>
                </c:pt>
                <c:pt idx="180872">
                  <c:v>49.206573366431201</c:v>
                </c:pt>
                <c:pt idx="180873">
                  <c:v>49.206672182741698</c:v>
                </c:pt>
                <c:pt idx="180874">
                  <c:v>49.206770998735799</c:v>
                </c:pt>
                <c:pt idx="180875">
                  <c:v>49.2068698144137</c:v>
                </c:pt>
                <c:pt idx="180876">
                  <c:v>49.206968629775197</c:v>
                </c:pt>
                <c:pt idx="180877">
                  <c:v>49.207067444820503</c:v>
                </c:pt>
                <c:pt idx="180878">
                  <c:v>49.207166259549403</c:v>
                </c:pt>
                <c:pt idx="180879">
                  <c:v>49.207265073962098</c:v>
                </c:pt>
                <c:pt idx="180880">
                  <c:v>49.207363888058403</c:v>
                </c:pt>
                <c:pt idx="180881">
                  <c:v>49.207462701838502</c:v>
                </c:pt>
                <c:pt idx="180882">
                  <c:v>49.207561515302302</c:v>
                </c:pt>
                <c:pt idx="180883">
                  <c:v>49.207660328449798</c:v>
                </c:pt>
                <c:pt idx="180884">
                  <c:v>49.207759141280903</c:v>
                </c:pt>
                <c:pt idx="180885">
                  <c:v>49.207857953795802</c:v>
                </c:pt>
                <c:pt idx="180886">
                  <c:v>49.207956765994403</c:v>
                </c:pt>
                <c:pt idx="180887">
                  <c:v>49.208055577876799</c:v>
                </c:pt>
                <c:pt idx="180888">
                  <c:v>49.208154389442797</c:v>
                </c:pt>
                <c:pt idx="180889">
                  <c:v>49.208253200692504</c:v>
                </c:pt>
                <c:pt idx="180890">
                  <c:v>49.208352011625998</c:v>
                </c:pt>
                <c:pt idx="180891">
                  <c:v>49.208450822243201</c:v>
                </c:pt>
                <c:pt idx="180892">
                  <c:v>49.208549632543999</c:v>
                </c:pt>
                <c:pt idx="180893">
                  <c:v>49.208648442528599</c:v>
                </c:pt>
                <c:pt idx="180894">
                  <c:v>49.208747252197</c:v>
                </c:pt>
                <c:pt idx="180895">
                  <c:v>49.208846061549004</c:v>
                </c:pt>
                <c:pt idx="180896">
                  <c:v>49.208944870584801</c:v>
                </c:pt>
                <c:pt idx="180897">
                  <c:v>49.209043679304202</c:v>
                </c:pt>
                <c:pt idx="180898">
                  <c:v>49.209142487707503</c:v>
                </c:pt>
                <c:pt idx="180899">
                  <c:v>49.209241295794399</c:v>
                </c:pt>
                <c:pt idx="180900">
                  <c:v>49.209340103564998</c:v>
                </c:pt>
                <c:pt idx="180901">
                  <c:v>49.209438911019397</c:v>
                </c:pt>
                <c:pt idx="180902">
                  <c:v>49.209537718157499</c:v>
                </c:pt>
                <c:pt idx="180903">
                  <c:v>49.209636524979302</c:v>
                </c:pt>
                <c:pt idx="180904">
                  <c:v>49.2097353314849</c:v>
                </c:pt>
                <c:pt idx="180905">
                  <c:v>49.2098341376742</c:v>
                </c:pt>
                <c:pt idx="180906">
                  <c:v>49.209932943547201</c:v>
                </c:pt>
                <c:pt idx="180907">
                  <c:v>49.210031749103997</c:v>
                </c:pt>
                <c:pt idx="180908">
                  <c:v>49.210130554344403</c:v>
                </c:pt>
                <c:pt idx="180909">
                  <c:v>49.210229359268602</c:v>
                </c:pt>
                <c:pt idx="180910">
                  <c:v>49.210328163876603</c:v>
                </c:pt>
                <c:pt idx="180911">
                  <c:v>49.210426968168299</c:v>
                </c:pt>
                <c:pt idx="180912">
                  <c:v>49.210525772143697</c:v>
                </c:pt>
                <c:pt idx="180913">
                  <c:v>49.210624575802903</c:v>
                </c:pt>
                <c:pt idx="180914">
                  <c:v>49.210723379145698</c:v>
                </c:pt>
                <c:pt idx="180915">
                  <c:v>49.2108221821724</c:v>
                </c:pt>
                <c:pt idx="180916">
                  <c:v>49.210920984882797</c:v>
                </c:pt>
                <c:pt idx="180917">
                  <c:v>49.211019787276904</c:v>
                </c:pt>
                <c:pt idx="180918">
                  <c:v>49.211118589354697</c:v>
                </c:pt>
                <c:pt idx="180919">
                  <c:v>49.2112173911163</c:v>
                </c:pt>
                <c:pt idx="180920">
                  <c:v>49.211316192561704</c:v>
                </c:pt>
                <c:pt idx="180921">
                  <c:v>49.211414993690802</c:v>
                </c:pt>
                <c:pt idx="180922">
                  <c:v>49.211513794503603</c:v>
                </c:pt>
                <c:pt idx="180923">
                  <c:v>49.211612595000197</c:v>
                </c:pt>
                <c:pt idx="180924">
                  <c:v>49.211711395180501</c:v>
                </c:pt>
                <c:pt idx="180925">
                  <c:v>49.211810195044599</c:v>
                </c:pt>
                <c:pt idx="180926">
                  <c:v>49.211908994592399</c:v>
                </c:pt>
                <c:pt idx="180927">
                  <c:v>49.212007793824</c:v>
                </c:pt>
                <c:pt idx="180928">
                  <c:v>49.212106592739403</c:v>
                </c:pt>
                <c:pt idx="180929">
                  <c:v>49.2122053913385</c:v>
                </c:pt>
                <c:pt idx="180930">
                  <c:v>49.2123041896213</c:v>
                </c:pt>
                <c:pt idx="180931">
                  <c:v>49.2124029875879</c:v>
                </c:pt>
                <c:pt idx="180932">
                  <c:v>49.212501785238302</c:v>
                </c:pt>
                <c:pt idx="180933">
                  <c:v>49.212600582572399</c:v>
                </c:pt>
                <c:pt idx="180934">
                  <c:v>49.212699379590298</c:v>
                </c:pt>
                <c:pt idx="180935">
                  <c:v>49.212798176291898</c:v>
                </c:pt>
                <c:pt idx="180936">
                  <c:v>49.212896972677299</c:v>
                </c:pt>
                <c:pt idx="180937">
                  <c:v>49.212995768746403</c:v>
                </c:pt>
                <c:pt idx="180938">
                  <c:v>49.213094564499301</c:v>
                </c:pt>
                <c:pt idx="180939">
                  <c:v>49.213193359936</c:v>
                </c:pt>
                <c:pt idx="180940">
                  <c:v>49.2132921550565</c:v>
                </c:pt>
                <c:pt idx="180941">
                  <c:v>49.213390949860703</c:v>
                </c:pt>
                <c:pt idx="180942">
                  <c:v>49.213489744348699</c:v>
                </c:pt>
                <c:pt idx="180943">
                  <c:v>49.213588538520398</c:v>
                </c:pt>
                <c:pt idx="180944">
                  <c:v>49.213687332375898</c:v>
                </c:pt>
                <c:pt idx="180945">
                  <c:v>49.213786125915199</c:v>
                </c:pt>
                <c:pt idx="180946">
                  <c:v>49.213884919138302</c:v>
                </c:pt>
                <c:pt idx="180947">
                  <c:v>49.213983712045099</c:v>
                </c:pt>
                <c:pt idx="180948">
                  <c:v>49.214082504635698</c:v>
                </c:pt>
                <c:pt idx="180949">
                  <c:v>49.214181296910098</c:v>
                </c:pt>
                <c:pt idx="180950">
                  <c:v>49.2142800888682</c:v>
                </c:pt>
                <c:pt idx="180951">
                  <c:v>49.214378880510097</c:v>
                </c:pt>
                <c:pt idx="180952">
                  <c:v>49.214477671835802</c:v>
                </c:pt>
                <c:pt idx="180953">
                  <c:v>49.214576462845301</c:v>
                </c:pt>
                <c:pt idx="180954">
                  <c:v>49.214675253538601</c:v>
                </c:pt>
                <c:pt idx="180955">
                  <c:v>49.214774043915597</c:v>
                </c:pt>
                <c:pt idx="180956">
                  <c:v>49.214872833976401</c:v>
                </c:pt>
                <c:pt idx="180957">
                  <c:v>49.214971623720999</c:v>
                </c:pt>
                <c:pt idx="180958">
                  <c:v>49.215070413149398</c:v>
                </c:pt>
                <c:pt idx="180959">
                  <c:v>49.215169202261599</c:v>
                </c:pt>
                <c:pt idx="180960">
                  <c:v>49.215267991057502</c:v>
                </c:pt>
                <c:pt idx="180961">
                  <c:v>49.215366779537298</c:v>
                </c:pt>
                <c:pt idx="180962">
                  <c:v>49.215465567700797</c:v>
                </c:pt>
                <c:pt idx="180963">
                  <c:v>49.215564355548103</c:v>
                </c:pt>
                <c:pt idx="180964">
                  <c:v>49.215663143079198</c:v>
                </c:pt>
                <c:pt idx="180965">
                  <c:v>49.2157619302941</c:v>
                </c:pt>
                <c:pt idx="180966">
                  <c:v>49.215860717192797</c:v>
                </c:pt>
                <c:pt idx="180967">
                  <c:v>49.215959503775203</c:v>
                </c:pt>
                <c:pt idx="180968">
                  <c:v>49.216058290041502</c:v>
                </c:pt>
                <c:pt idx="180969">
                  <c:v>49.216157075991603</c:v>
                </c:pt>
                <c:pt idx="180970">
                  <c:v>49.216255861625399</c:v>
                </c:pt>
                <c:pt idx="180971">
                  <c:v>49.216354646943103</c:v>
                </c:pt>
                <c:pt idx="180972">
                  <c:v>49.216453431944501</c:v>
                </c:pt>
                <c:pt idx="180973">
                  <c:v>49.2165522166298</c:v>
                </c:pt>
                <c:pt idx="180974">
                  <c:v>49.216651000998802</c:v>
                </c:pt>
                <c:pt idx="180975">
                  <c:v>49.216749785051697</c:v>
                </c:pt>
                <c:pt idx="180976">
                  <c:v>49.216848568788301</c:v>
                </c:pt>
                <c:pt idx="180977">
                  <c:v>49.216947352208798</c:v>
                </c:pt>
                <c:pt idx="180978">
                  <c:v>49.217046135312998</c:v>
                </c:pt>
                <c:pt idx="180979">
                  <c:v>49.217144918101098</c:v>
                </c:pt>
                <c:pt idx="180980">
                  <c:v>49.217243700572901</c:v>
                </c:pt>
                <c:pt idx="180981">
                  <c:v>49.217342482728597</c:v>
                </c:pt>
                <c:pt idx="180982">
                  <c:v>49.217441264568102</c:v>
                </c:pt>
                <c:pt idx="180983">
                  <c:v>49.217540046091301</c:v>
                </c:pt>
                <c:pt idx="180984">
                  <c:v>49.217638827298401</c:v>
                </c:pt>
                <c:pt idx="180985">
                  <c:v>49.217737608189303</c:v>
                </c:pt>
                <c:pt idx="180986">
                  <c:v>49.217836388763999</c:v>
                </c:pt>
                <c:pt idx="180987">
                  <c:v>49.217935169022603</c:v>
                </c:pt>
                <c:pt idx="180988">
                  <c:v>49.218033948964901</c:v>
                </c:pt>
                <c:pt idx="180989">
                  <c:v>49.218132728591101</c:v>
                </c:pt>
                <c:pt idx="180990">
                  <c:v>49.218231507901002</c:v>
                </c:pt>
                <c:pt idx="180991">
                  <c:v>49.218330286894798</c:v>
                </c:pt>
                <c:pt idx="180992">
                  <c:v>49.218429065572401</c:v>
                </c:pt>
                <c:pt idx="180993">
                  <c:v>49.218527843933799</c:v>
                </c:pt>
                <c:pt idx="180994">
                  <c:v>49.218626621979098</c:v>
                </c:pt>
                <c:pt idx="180995">
                  <c:v>49.218725399708099</c:v>
                </c:pt>
                <c:pt idx="180996">
                  <c:v>49.218824177121</c:v>
                </c:pt>
                <c:pt idx="180997">
                  <c:v>49.218922954217703</c:v>
                </c:pt>
                <c:pt idx="180998">
                  <c:v>49.2190217309982</c:v>
                </c:pt>
                <c:pt idx="180999">
                  <c:v>49.219120507462598</c:v>
                </c:pt>
                <c:pt idx="181000">
                  <c:v>49.219219283610798</c:v>
                </c:pt>
                <c:pt idx="181001">
                  <c:v>49.219318059442799</c:v>
                </c:pt>
                <c:pt idx="181002">
                  <c:v>49.219416834958601</c:v>
                </c:pt>
                <c:pt idx="181003">
                  <c:v>49.219515610158197</c:v>
                </c:pt>
                <c:pt idx="181004">
                  <c:v>49.219614385041702</c:v>
                </c:pt>
                <c:pt idx="181005">
                  <c:v>49.219713159609</c:v>
                </c:pt>
                <c:pt idx="181006">
                  <c:v>49.2198119338602</c:v>
                </c:pt>
                <c:pt idx="181007">
                  <c:v>49.219910707795201</c:v>
                </c:pt>
                <c:pt idx="181008">
                  <c:v>49.220009481414003</c:v>
                </c:pt>
                <c:pt idx="181009">
                  <c:v>49.2201082547166</c:v>
                </c:pt>
                <c:pt idx="181010">
                  <c:v>49.220207027703097</c:v>
                </c:pt>
                <c:pt idx="181011">
                  <c:v>49.220305800373403</c:v>
                </c:pt>
                <c:pt idx="181012">
                  <c:v>49.220404572727602</c:v>
                </c:pt>
                <c:pt idx="181013">
                  <c:v>49.220503344765604</c:v>
                </c:pt>
                <c:pt idx="181014">
                  <c:v>49.220602116487399</c:v>
                </c:pt>
                <c:pt idx="181015">
                  <c:v>49.220700887893102</c:v>
                </c:pt>
                <c:pt idx="181016">
                  <c:v>49.2207996589826</c:v>
                </c:pt>
                <c:pt idx="181017">
                  <c:v>49.220898429755998</c:v>
                </c:pt>
                <c:pt idx="181018">
                  <c:v>49.220997200213198</c:v>
                </c:pt>
                <c:pt idx="181019">
                  <c:v>49.221095970354199</c:v>
                </c:pt>
                <c:pt idx="181020">
                  <c:v>49.221194740179101</c:v>
                </c:pt>
                <c:pt idx="181021">
                  <c:v>49.221293509687897</c:v>
                </c:pt>
                <c:pt idx="181022">
                  <c:v>49.221392278880401</c:v>
                </c:pt>
                <c:pt idx="181023">
                  <c:v>49.221491047756899</c:v>
                </c:pt>
                <c:pt idx="181024">
                  <c:v>49.221589816317199</c:v>
                </c:pt>
                <c:pt idx="181025">
                  <c:v>49.221688584561299</c:v>
                </c:pt>
                <c:pt idx="181026">
                  <c:v>49.221787352489301</c:v>
                </c:pt>
                <c:pt idx="181027">
                  <c:v>49.221886120101097</c:v>
                </c:pt>
                <c:pt idx="181028">
                  <c:v>49.2219848873968</c:v>
                </c:pt>
                <c:pt idx="181029">
                  <c:v>49.222083654376398</c:v>
                </c:pt>
                <c:pt idx="181030">
                  <c:v>49.222182421039797</c:v>
                </c:pt>
                <c:pt idx="181031">
                  <c:v>49.222281187387097</c:v>
                </c:pt>
                <c:pt idx="181032">
                  <c:v>49.222379953418198</c:v>
                </c:pt>
                <c:pt idx="181033">
                  <c:v>49.2224787191331</c:v>
                </c:pt>
                <c:pt idx="181034">
                  <c:v>49.222577484532003</c:v>
                </c:pt>
                <c:pt idx="181035">
                  <c:v>49.2226762496147</c:v>
                </c:pt>
                <c:pt idx="181036">
                  <c:v>49.222775014381199</c:v>
                </c:pt>
                <c:pt idx="181037">
                  <c:v>49.222873778831698</c:v>
                </c:pt>
                <c:pt idx="181038">
                  <c:v>49.222972542965998</c:v>
                </c:pt>
                <c:pt idx="181039">
                  <c:v>49.223071306784099</c:v>
                </c:pt>
                <c:pt idx="181040">
                  <c:v>49.223170070286102</c:v>
                </c:pt>
                <c:pt idx="181041">
                  <c:v>49.223268833471998</c:v>
                </c:pt>
                <c:pt idx="181042">
                  <c:v>49.223367596341802</c:v>
                </c:pt>
                <c:pt idx="181043">
                  <c:v>49.223466358895401</c:v>
                </c:pt>
                <c:pt idx="181044">
                  <c:v>49.2235651211329</c:v>
                </c:pt>
                <c:pt idx="181045">
                  <c:v>49.223663883054201</c:v>
                </c:pt>
                <c:pt idx="181046">
                  <c:v>49.223762644659502</c:v>
                </c:pt>
                <c:pt idx="181047">
                  <c:v>49.223861405948597</c:v>
                </c:pt>
                <c:pt idx="181048">
                  <c:v>49.2239601669216</c:v>
                </c:pt>
                <c:pt idx="181049">
                  <c:v>49.224058927578398</c:v>
                </c:pt>
                <c:pt idx="181050">
                  <c:v>49.224157687919103</c:v>
                </c:pt>
                <c:pt idx="181051">
                  <c:v>49.224256447943802</c:v>
                </c:pt>
                <c:pt idx="181052">
                  <c:v>49.224355207652202</c:v>
                </c:pt>
                <c:pt idx="181053">
                  <c:v>49.224453967044603</c:v>
                </c:pt>
                <c:pt idx="181054">
                  <c:v>49.224552726120898</c:v>
                </c:pt>
                <c:pt idx="181055">
                  <c:v>49.224651484881001</c:v>
                </c:pt>
                <c:pt idx="181056">
                  <c:v>49.224750243324998</c:v>
                </c:pt>
                <c:pt idx="181057">
                  <c:v>49.224849001452903</c:v>
                </c:pt>
                <c:pt idx="181058">
                  <c:v>49.224947759264602</c:v>
                </c:pt>
                <c:pt idx="181059">
                  <c:v>49.225046516760301</c:v>
                </c:pt>
                <c:pt idx="181060">
                  <c:v>49.225145273939901</c:v>
                </c:pt>
                <c:pt idx="181061">
                  <c:v>49.225244030803303</c:v>
                </c:pt>
                <c:pt idx="181062">
                  <c:v>49.225342787350598</c:v>
                </c:pt>
                <c:pt idx="181063">
                  <c:v>49.225441543581802</c:v>
                </c:pt>
                <c:pt idx="181064">
                  <c:v>49.225540299496899</c:v>
                </c:pt>
                <c:pt idx="181065">
                  <c:v>49.225639055095897</c:v>
                </c:pt>
                <c:pt idx="181066">
                  <c:v>49.225737810378803</c:v>
                </c:pt>
                <c:pt idx="181067">
                  <c:v>49.225836565345602</c:v>
                </c:pt>
                <c:pt idx="181068">
                  <c:v>49.225935319996303</c:v>
                </c:pt>
                <c:pt idx="181069">
                  <c:v>49.226034074330798</c:v>
                </c:pt>
                <c:pt idx="181070">
                  <c:v>49.2261328283493</c:v>
                </c:pt>
                <c:pt idx="181071">
                  <c:v>49.226231582051597</c:v>
                </c:pt>
                <c:pt idx="181072">
                  <c:v>49.2263303354379</c:v>
                </c:pt>
                <c:pt idx="181073">
                  <c:v>49.226429088508098</c:v>
                </c:pt>
                <c:pt idx="181074">
                  <c:v>49.226527841262097</c:v>
                </c:pt>
                <c:pt idx="181075">
                  <c:v>49.226626593700097</c:v>
                </c:pt>
                <c:pt idx="181076">
                  <c:v>49.226725345821897</c:v>
                </c:pt>
                <c:pt idx="181077">
                  <c:v>49.226824097627699</c:v>
                </c:pt>
                <c:pt idx="181078">
                  <c:v>49.2269228491174</c:v>
                </c:pt>
                <c:pt idx="181079">
                  <c:v>49.227021600290897</c:v>
                </c:pt>
                <c:pt idx="181080">
                  <c:v>49.2271203511484</c:v>
                </c:pt>
                <c:pt idx="181081">
                  <c:v>49.227219101689798</c:v>
                </c:pt>
                <c:pt idx="181082">
                  <c:v>49.227317851915103</c:v>
                </c:pt>
                <c:pt idx="181083">
                  <c:v>49.227416601824302</c:v>
                </c:pt>
                <c:pt idx="181084">
                  <c:v>49.227515351417402</c:v>
                </c:pt>
                <c:pt idx="181085">
                  <c:v>49.227614100694502</c:v>
                </c:pt>
                <c:pt idx="181086">
                  <c:v>49.227712849655397</c:v>
                </c:pt>
                <c:pt idx="181087">
                  <c:v>49.2278115983002</c:v>
                </c:pt>
                <c:pt idx="181088">
                  <c:v>49.227910346629002</c:v>
                </c:pt>
                <c:pt idx="181089">
                  <c:v>49.228009094641699</c:v>
                </c:pt>
                <c:pt idx="181090">
                  <c:v>49.228107842338297</c:v>
                </c:pt>
                <c:pt idx="181091">
                  <c:v>49.228206589718802</c:v>
                </c:pt>
                <c:pt idx="181092">
                  <c:v>49.228305336783201</c:v>
                </c:pt>
                <c:pt idx="181093">
                  <c:v>49.228404083531601</c:v>
                </c:pt>
                <c:pt idx="181094">
                  <c:v>49.228502829963901</c:v>
                </c:pt>
                <c:pt idx="181095">
                  <c:v>49.228601576080102</c:v>
                </c:pt>
                <c:pt idx="181096">
                  <c:v>49.228700321880197</c:v>
                </c:pt>
                <c:pt idx="181097">
                  <c:v>49.2287990673642</c:v>
                </c:pt>
                <c:pt idx="181098">
                  <c:v>49.228897812532203</c:v>
                </c:pt>
                <c:pt idx="181099">
                  <c:v>49.2289965573841</c:v>
                </c:pt>
                <c:pt idx="181100">
                  <c:v>49.229095301919898</c:v>
                </c:pt>
                <c:pt idx="181101">
                  <c:v>49.229194046139703</c:v>
                </c:pt>
                <c:pt idx="181102">
                  <c:v>49.229292790043303</c:v>
                </c:pt>
                <c:pt idx="181103">
                  <c:v>49.229391533630903</c:v>
                </c:pt>
                <c:pt idx="181104">
                  <c:v>49.229490276902503</c:v>
                </c:pt>
                <c:pt idx="181105">
                  <c:v>49.229589019857897</c:v>
                </c:pt>
                <c:pt idx="181106">
                  <c:v>49.229687762497299</c:v>
                </c:pt>
                <c:pt idx="181107">
                  <c:v>49.229786504820702</c:v>
                </c:pt>
                <c:pt idx="181108">
                  <c:v>49.229885246827898</c:v>
                </c:pt>
                <c:pt idx="181109">
                  <c:v>49.229983988519102</c:v>
                </c:pt>
                <c:pt idx="181110">
                  <c:v>49.230082729894299</c:v>
                </c:pt>
                <c:pt idx="181111">
                  <c:v>49.230181470953397</c:v>
                </c:pt>
                <c:pt idx="181112">
                  <c:v>49.230280211696403</c:v>
                </c:pt>
                <c:pt idx="181113">
                  <c:v>49.230378952123303</c:v>
                </c:pt>
                <c:pt idx="181114">
                  <c:v>49.230477692234203</c:v>
                </c:pt>
                <c:pt idx="181115">
                  <c:v>49.230576432028997</c:v>
                </c:pt>
                <c:pt idx="181116">
                  <c:v>49.230675171507798</c:v>
                </c:pt>
                <c:pt idx="181117">
                  <c:v>49.230773910670599</c:v>
                </c:pt>
                <c:pt idx="181118">
                  <c:v>49.230872649517202</c:v>
                </c:pt>
                <c:pt idx="181119">
                  <c:v>49.230971388047799</c:v>
                </c:pt>
                <c:pt idx="181120">
                  <c:v>49.231070126262402</c:v>
                </c:pt>
                <c:pt idx="181121">
                  <c:v>49.2311688641609</c:v>
                </c:pt>
                <c:pt idx="181122">
                  <c:v>49.231267601743397</c:v>
                </c:pt>
                <c:pt idx="181123">
                  <c:v>49.231366339009803</c:v>
                </c:pt>
                <c:pt idx="181124">
                  <c:v>49.231465075960102</c:v>
                </c:pt>
                <c:pt idx="181125">
                  <c:v>49.231563812594501</c:v>
                </c:pt>
                <c:pt idx="181126">
                  <c:v>49.231662548912702</c:v>
                </c:pt>
                <c:pt idx="181127">
                  <c:v>49.231761284914903</c:v>
                </c:pt>
                <c:pt idx="181128">
                  <c:v>49.231860020601097</c:v>
                </c:pt>
                <c:pt idx="181129">
                  <c:v>49.231958755971199</c:v>
                </c:pt>
                <c:pt idx="181130">
                  <c:v>49.232057491025301</c:v>
                </c:pt>
                <c:pt idx="181131">
                  <c:v>49.232156225763397</c:v>
                </c:pt>
                <c:pt idx="181132">
                  <c:v>49.232254960185401</c:v>
                </c:pt>
                <c:pt idx="181133">
                  <c:v>49.232353694291298</c:v>
                </c:pt>
                <c:pt idx="181134">
                  <c:v>49.232452428081302</c:v>
                </c:pt>
                <c:pt idx="181135">
                  <c:v>49.232551161555101</c:v>
                </c:pt>
                <c:pt idx="181136">
                  <c:v>49.232649894712999</c:v>
                </c:pt>
                <c:pt idx="181137">
                  <c:v>49.232748627554798</c:v>
                </c:pt>
                <c:pt idx="181138">
                  <c:v>49.232847360080598</c:v>
                </c:pt>
                <c:pt idx="181139">
                  <c:v>49.232946092290298</c:v>
                </c:pt>
                <c:pt idx="181140">
                  <c:v>49.233044824183999</c:v>
                </c:pt>
                <c:pt idx="181141">
                  <c:v>49.2331435557617</c:v>
                </c:pt>
                <c:pt idx="181142">
                  <c:v>49.233242287023401</c:v>
                </c:pt>
                <c:pt idx="181143">
                  <c:v>49.233341017969003</c:v>
                </c:pt>
                <c:pt idx="181144">
                  <c:v>49.233439748598599</c:v>
                </c:pt>
                <c:pt idx="181145">
                  <c:v>49.233538478912102</c:v>
                </c:pt>
                <c:pt idx="181146">
                  <c:v>49.233637208909599</c:v>
                </c:pt>
                <c:pt idx="181147">
                  <c:v>49.233735938591103</c:v>
                </c:pt>
                <c:pt idx="181148">
                  <c:v>49.2338346679566</c:v>
                </c:pt>
                <c:pt idx="181149">
                  <c:v>49.233933397006098</c:v>
                </c:pt>
                <c:pt idx="181150">
                  <c:v>49.234032125739503</c:v>
                </c:pt>
                <c:pt idx="181151">
                  <c:v>49.234130854156902</c:v>
                </c:pt>
                <c:pt idx="181152">
                  <c:v>49.234229582258301</c:v>
                </c:pt>
                <c:pt idx="181153">
                  <c:v>49.234328310043701</c:v>
                </c:pt>
                <c:pt idx="181154">
                  <c:v>49.2344270375131</c:v>
                </c:pt>
                <c:pt idx="181155">
                  <c:v>49.234525764666401</c:v>
                </c:pt>
                <c:pt idx="181156">
                  <c:v>49.234624491503702</c:v>
                </c:pt>
                <c:pt idx="181157">
                  <c:v>49.234723218025003</c:v>
                </c:pt>
                <c:pt idx="181158">
                  <c:v>49.234821944230298</c:v>
                </c:pt>
                <c:pt idx="181159">
                  <c:v>49.2349206701196</c:v>
                </c:pt>
                <c:pt idx="181160">
                  <c:v>49.235019395692802</c:v>
                </c:pt>
                <c:pt idx="181161">
                  <c:v>49.235118120950098</c:v>
                </c:pt>
                <c:pt idx="181162">
                  <c:v>49.235216845891301</c:v>
                </c:pt>
                <c:pt idx="181163">
                  <c:v>49.235315570516498</c:v>
                </c:pt>
                <c:pt idx="181164">
                  <c:v>49.235414294825802</c:v>
                </c:pt>
                <c:pt idx="181165">
                  <c:v>49.235513018818999</c:v>
                </c:pt>
                <c:pt idx="181166">
                  <c:v>49.235611742496197</c:v>
                </c:pt>
                <c:pt idx="181167">
                  <c:v>49.235710465857402</c:v>
                </c:pt>
                <c:pt idx="181168">
                  <c:v>49.2358091889026</c:v>
                </c:pt>
                <c:pt idx="181169">
                  <c:v>49.235907911631799</c:v>
                </c:pt>
                <c:pt idx="181170">
                  <c:v>49.236006634044998</c:v>
                </c:pt>
                <c:pt idx="181171">
                  <c:v>49.236105356142197</c:v>
                </c:pt>
                <c:pt idx="181172">
                  <c:v>49.236204077923297</c:v>
                </c:pt>
                <c:pt idx="181173">
                  <c:v>49.236302799388497</c:v>
                </c:pt>
                <c:pt idx="181174">
                  <c:v>49.236401520537697</c:v>
                </c:pt>
                <c:pt idx="181175">
                  <c:v>49.236500241370898</c:v>
                </c:pt>
                <c:pt idx="181176">
                  <c:v>49.236598961888099</c:v>
                </c:pt>
                <c:pt idx="181177">
                  <c:v>49.2366976820893</c:v>
                </c:pt>
                <c:pt idx="181178">
                  <c:v>49.236796401974502</c:v>
                </c:pt>
                <c:pt idx="181179">
                  <c:v>49.236895121543697</c:v>
                </c:pt>
                <c:pt idx="181180">
                  <c:v>49.236993840796899</c:v>
                </c:pt>
                <c:pt idx="181181">
                  <c:v>49.237092559734101</c:v>
                </c:pt>
                <c:pt idx="181182">
                  <c:v>49.237191278355397</c:v>
                </c:pt>
                <c:pt idx="181183">
                  <c:v>49.2372899966606</c:v>
                </c:pt>
                <c:pt idx="181184">
                  <c:v>49.237388714649903</c:v>
                </c:pt>
                <c:pt idx="181185">
                  <c:v>49.237487432323199</c:v>
                </c:pt>
                <c:pt idx="181186">
                  <c:v>49.237586149680503</c:v>
                </c:pt>
                <c:pt idx="181187">
                  <c:v>49.2376848667218</c:v>
                </c:pt>
                <c:pt idx="181188">
                  <c:v>49.237783583447097</c:v>
                </c:pt>
                <c:pt idx="181189">
                  <c:v>49.237882299856402</c:v>
                </c:pt>
                <c:pt idx="181190">
                  <c:v>49.2379810159497</c:v>
                </c:pt>
                <c:pt idx="181191">
                  <c:v>49.238079731727098</c:v>
                </c:pt>
                <c:pt idx="181192">
                  <c:v>49.238178447188503</c:v>
                </c:pt>
                <c:pt idx="181193">
                  <c:v>49.238277162333901</c:v>
                </c:pt>
                <c:pt idx="181194">
                  <c:v>49.2383758771633</c:v>
                </c:pt>
                <c:pt idx="181195">
                  <c:v>49.238474591676798</c:v>
                </c:pt>
                <c:pt idx="181196">
                  <c:v>49.238573305874297</c:v>
                </c:pt>
                <c:pt idx="181197">
                  <c:v>49.238672019755803</c:v>
                </c:pt>
                <c:pt idx="181198">
                  <c:v>49.238770733321303</c:v>
                </c:pt>
                <c:pt idx="181199">
                  <c:v>49.238869446570803</c:v>
                </c:pt>
                <c:pt idx="181200">
                  <c:v>49.238968159504402</c:v>
                </c:pt>
                <c:pt idx="181201">
                  <c:v>49.239066872122002</c:v>
                </c:pt>
                <c:pt idx="181202">
                  <c:v>49.239165584423702</c:v>
                </c:pt>
                <c:pt idx="181203">
                  <c:v>49.239264296409303</c:v>
                </c:pt>
                <c:pt idx="181204">
                  <c:v>49.239363008079003</c:v>
                </c:pt>
                <c:pt idx="181205">
                  <c:v>49.239461719432803</c:v>
                </c:pt>
                <c:pt idx="181206">
                  <c:v>49.239560430470497</c:v>
                </c:pt>
                <c:pt idx="181207">
                  <c:v>49.239659141192298</c:v>
                </c:pt>
                <c:pt idx="181208">
                  <c:v>49.239757851598199</c:v>
                </c:pt>
                <c:pt idx="181209">
                  <c:v>49.239856561688001</c:v>
                </c:pt>
                <c:pt idx="181210">
                  <c:v>49.239955271462001</c:v>
                </c:pt>
                <c:pt idx="181211">
                  <c:v>49.240053980919903</c:v>
                </c:pt>
                <c:pt idx="181212">
                  <c:v>49.240152690061898</c:v>
                </c:pt>
                <c:pt idx="181213">
                  <c:v>49.240251398887899</c:v>
                </c:pt>
                <c:pt idx="181214">
                  <c:v>49.240350107398001</c:v>
                </c:pt>
                <c:pt idx="181215">
                  <c:v>49.240448815592103</c:v>
                </c:pt>
                <c:pt idx="181216">
                  <c:v>49.240547523470298</c:v>
                </c:pt>
                <c:pt idx="181217">
                  <c:v>49.2406462310325</c:v>
                </c:pt>
                <c:pt idx="181218">
                  <c:v>49.240744938278702</c:v>
                </c:pt>
                <c:pt idx="181219">
                  <c:v>49.240843645208997</c:v>
                </c:pt>
                <c:pt idx="181220">
                  <c:v>49.240942351823399</c:v>
                </c:pt>
                <c:pt idx="181221">
                  <c:v>49.241041058121802</c:v>
                </c:pt>
                <c:pt idx="181222">
                  <c:v>49.241139764104197</c:v>
                </c:pt>
                <c:pt idx="181223">
                  <c:v>49.2412384697707</c:v>
                </c:pt>
                <c:pt idx="181224">
                  <c:v>49.241337175121302</c:v>
                </c:pt>
                <c:pt idx="181225">
                  <c:v>49.241435880155898</c:v>
                </c:pt>
                <c:pt idx="181226">
                  <c:v>49.241534584874501</c:v>
                </c:pt>
                <c:pt idx="181227">
                  <c:v>49.241633289277203</c:v>
                </c:pt>
                <c:pt idx="181228">
                  <c:v>49.241731993363999</c:v>
                </c:pt>
                <c:pt idx="181229">
                  <c:v>49.241830697134802</c:v>
                </c:pt>
                <c:pt idx="181230">
                  <c:v>49.241929400589697</c:v>
                </c:pt>
                <c:pt idx="181231">
                  <c:v>49.2420281037286</c:v>
                </c:pt>
                <c:pt idx="181232">
                  <c:v>49.242126806551603</c:v>
                </c:pt>
                <c:pt idx="181233">
                  <c:v>49.242225509058699</c:v>
                </c:pt>
                <c:pt idx="181234">
                  <c:v>49.242324211249802</c:v>
                </c:pt>
                <c:pt idx="181235">
                  <c:v>49.242422913124997</c:v>
                </c:pt>
                <c:pt idx="181236">
                  <c:v>49.2425216146843</c:v>
                </c:pt>
                <c:pt idx="181237">
                  <c:v>49.242620315927603</c:v>
                </c:pt>
                <c:pt idx="181238">
                  <c:v>49.242719016854899</c:v>
                </c:pt>
                <c:pt idx="181239">
                  <c:v>49.242817717466401</c:v>
                </c:pt>
                <c:pt idx="181240">
                  <c:v>49.242916417761897</c:v>
                </c:pt>
                <c:pt idx="181241">
                  <c:v>49.2430151177415</c:v>
                </c:pt>
                <c:pt idx="181242">
                  <c:v>49.243113817405202</c:v>
                </c:pt>
                <c:pt idx="181243">
                  <c:v>49.243212516752898</c:v>
                </c:pt>
                <c:pt idx="181244">
                  <c:v>49.243311215784701</c:v>
                </c:pt>
                <c:pt idx="181245">
                  <c:v>49.243409914500504</c:v>
                </c:pt>
                <c:pt idx="181246">
                  <c:v>49.243508612900499</c:v>
                </c:pt>
                <c:pt idx="181247">
                  <c:v>49.243607310984501</c:v>
                </c:pt>
                <c:pt idx="181248">
                  <c:v>49.243706008752604</c:v>
                </c:pt>
                <c:pt idx="181249">
                  <c:v>49.243804706204799</c:v>
                </c:pt>
                <c:pt idx="181250">
                  <c:v>49.243903403341001</c:v>
                </c:pt>
                <c:pt idx="181251">
                  <c:v>49.244002100161403</c:v>
                </c:pt>
                <c:pt idx="181252">
                  <c:v>49.244100796665798</c:v>
                </c:pt>
                <c:pt idx="181253">
                  <c:v>49.2441994928543</c:v>
                </c:pt>
                <c:pt idx="181254">
                  <c:v>49.244298188726901</c:v>
                </c:pt>
                <c:pt idx="181255">
                  <c:v>49.244396884283503</c:v>
                </c:pt>
                <c:pt idx="181256">
                  <c:v>49.244495579524298</c:v>
                </c:pt>
                <c:pt idx="181257">
                  <c:v>49.244594274449099</c:v>
                </c:pt>
                <c:pt idx="181258">
                  <c:v>49.244692969058001</c:v>
                </c:pt>
                <c:pt idx="181259">
                  <c:v>49.244791663351002</c:v>
                </c:pt>
                <c:pt idx="181260">
                  <c:v>49.244890357328103</c:v>
                </c:pt>
                <c:pt idx="181261">
                  <c:v>49.244989050989297</c:v>
                </c:pt>
                <c:pt idx="181262">
                  <c:v>49.245087744334597</c:v>
                </c:pt>
                <c:pt idx="181263">
                  <c:v>49.245186437363898</c:v>
                </c:pt>
                <c:pt idx="181264">
                  <c:v>49.245285130077399</c:v>
                </c:pt>
                <c:pt idx="181265">
                  <c:v>49.245383822474899</c:v>
                </c:pt>
                <c:pt idx="181266">
                  <c:v>49.245482514556599</c:v>
                </c:pt>
                <c:pt idx="181267">
                  <c:v>49.245581206322299</c:v>
                </c:pt>
                <c:pt idx="181268">
                  <c:v>49.245679897772099</c:v>
                </c:pt>
                <c:pt idx="181269">
                  <c:v>49.245778588906099</c:v>
                </c:pt>
                <c:pt idx="181270">
                  <c:v>49.245877279724098</c:v>
                </c:pt>
                <c:pt idx="181271">
                  <c:v>49.245975970226198</c:v>
                </c:pt>
                <c:pt idx="181272">
                  <c:v>49.246074660412503</c:v>
                </c:pt>
                <c:pt idx="181273">
                  <c:v>49.246173350282803</c:v>
                </c:pt>
                <c:pt idx="181274">
                  <c:v>49.246272039837201</c:v>
                </c:pt>
                <c:pt idx="181275">
                  <c:v>49.246370729075799</c:v>
                </c:pt>
                <c:pt idx="181276">
                  <c:v>49.246469417998398</c:v>
                </c:pt>
                <c:pt idx="181277">
                  <c:v>49.246568106605103</c:v>
                </c:pt>
                <c:pt idx="181278">
                  <c:v>49.246666794896001</c:v>
                </c:pt>
                <c:pt idx="181279">
                  <c:v>49.246765482870998</c:v>
                </c:pt>
                <c:pt idx="181280">
                  <c:v>49.246864170530003</c:v>
                </c:pt>
                <c:pt idx="181281">
                  <c:v>49.2469628578732</c:v>
                </c:pt>
                <c:pt idx="181282">
                  <c:v>49.247061544900497</c:v>
                </c:pt>
                <c:pt idx="181283">
                  <c:v>49.2471602316119</c:v>
                </c:pt>
                <c:pt idx="181284">
                  <c:v>49.247258918007397</c:v>
                </c:pt>
                <c:pt idx="181285">
                  <c:v>49.2473576040871</c:v>
                </c:pt>
                <c:pt idx="181286">
                  <c:v>49.247456289850803</c:v>
                </c:pt>
                <c:pt idx="181287">
                  <c:v>49.247554975298698</c:v>
                </c:pt>
                <c:pt idx="181288">
                  <c:v>49.247653660430601</c:v>
                </c:pt>
                <c:pt idx="181289">
                  <c:v>49.247752345246703</c:v>
                </c:pt>
                <c:pt idx="181290">
                  <c:v>49.247851029746897</c:v>
                </c:pt>
                <c:pt idx="181291">
                  <c:v>49.247949713931298</c:v>
                </c:pt>
                <c:pt idx="181292">
                  <c:v>49.2480483977997</c:v>
                </c:pt>
                <c:pt idx="181293">
                  <c:v>49.2481470813523</c:v>
                </c:pt>
                <c:pt idx="181294">
                  <c:v>49.248245764589001</c:v>
                </c:pt>
                <c:pt idx="181295">
                  <c:v>49.248344447509801</c:v>
                </c:pt>
                <c:pt idx="181296">
                  <c:v>49.248443130114801</c:v>
                </c:pt>
                <c:pt idx="181297">
                  <c:v>49.248541812403801</c:v>
                </c:pt>
                <c:pt idx="181298">
                  <c:v>49.248640494377</c:v>
                </c:pt>
                <c:pt idx="181299">
                  <c:v>49.248739176034398</c:v>
                </c:pt>
                <c:pt idx="181300">
                  <c:v>49.248837857375797</c:v>
                </c:pt>
                <c:pt idx="181301">
                  <c:v>49.248936538401402</c:v>
                </c:pt>
                <c:pt idx="181302">
                  <c:v>49.2490352191111</c:v>
                </c:pt>
                <c:pt idx="181303">
                  <c:v>49.249133899504997</c:v>
                </c:pt>
                <c:pt idx="181304">
                  <c:v>49.249232579582902</c:v>
                </c:pt>
                <c:pt idx="181305">
                  <c:v>49.249331259345098</c:v>
                </c:pt>
                <c:pt idx="181306">
                  <c:v>49.249429938791302</c:v>
                </c:pt>
                <c:pt idx="181307">
                  <c:v>49.249528617921698</c:v>
                </c:pt>
                <c:pt idx="181308">
                  <c:v>49.2496272967362</c:v>
                </c:pt>
                <c:pt idx="181309">
                  <c:v>49.249725975234902</c:v>
                </c:pt>
                <c:pt idx="181310">
                  <c:v>49.249824653417697</c:v>
                </c:pt>
                <c:pt idx="181311">
                  <c:v>49.249923331284599</c:v>
                </c:pt>
                <c:pt idx="181312">
                  <c:v>49.2500220088357</c:v>
                </c:pt>
                <c:pt idx="181313">
                  <c:v>49.2501206860709</c:v>
                </c:pt>
                <c:pt idx="181314">
                  <c:v>49.2502193629903</c:v>
                </c:pt>
                <c:pt idx="181315">
                  <c:v>49.2503180395938</c:v>
                </c:pt>
                <c:pt idx="181316">
                  <c:v>49.2504167158814</c:v>
                </c:pt>
                <c:pt idx="181317">
                  <c:v>49.250515391853199</c:v>
                </c:pt>
                <c:pt idx="181318">
                  <c:v>49.250614067509197</c:v>
                </c:pt>
                <c:pt idx="181319">
                  <c:v>49.250712742849302</c:v>
                </c:pt>
                <c:pt idx="181320">
                  <c:v>49.2508114178735</c:v>
                </c:pt>
                <c:pt idx="181321">
                  <c:v>49.250910092581897</c:v>
                </c:pt>
                <c:pt idx="181322">
                  <c:v>49.2510087669745</c:v>
                </c:pt>
                <c:pt idx="181323">
                  <c:v>49.251107441051197</c:v>
                </c:pt>
                <c:pt idx="181324">
                  <c:v>49.251206114812</c:v>
                </c:pt>
                <c:pt idx="181325">
                  <c:v>49.251304788257002</c:v>
                </c:pt>
                <c:pt idx="181326">
                  <c:v>49.251403461386197</c:v>
                </c:pt>
                <c:pt idx="181327">
                  <c:v>49.251502134199498</c:v>
                </c:pt>
                <c:pt idx="181328">
                  <c:v>49.251600806696999</c:v>
                </c:pt>
                <c:pt idx="181329">
                  <c:v>49.251699478878599</c:v>
                </c:pt>
                <c:pt idx="181330">
                  <c:v>49.251798150744399</c:v>
                </c:pt>
                <c:pt idx="181331">
                  <c:v>49.251896822294299</c:v>
                </c:pt>
                <c:pt idx="181332">
                  <c:v>49.251995493528398</c:v>
                </c:pt>
                <c:pt idx="181333">
                  <c:v>49.252094164446703</c:v>
                </c:pt>
                <c:pt idx="181334">
                  <c:v>49.252192835049101</c:v>
                </c:pt>
                <c:pt idx="181335">
                  <c:v>49.252291505335698</c:v>
                </c:pt>
                <c:pt idx="181336">
                  <c:v>49.252390175306502</c:v>
                </c:pt>
                <c:pt idx="181337">
                  <c:v>49.252488844961398</c:v>
                </c:pt>
                <c:pt idx="181338">
                  <c:v>49.252587514300501</c:v>
                </c:pt>
                <c:pt idx="181339">
                  <c:v>49.252686183323803</c:v>
                </c:pt>
                <c:pt idx="181340">
                  <c:v>49.252784852031198</c:v>
                </c:pt>
                <c:pt idx="181341">
                  <c:v>49.252883520422799</c:v>
                </c:pt>
                <c:pt idx="181342">
                  <c:v>49.252982188498599</c:v>
                </c:pt>
                <c:pt idx="181343">
                  <c:v>49.253080856258599</c:v>
                </c:pt>
                <c:pt idx="181344">
                  <c:v>49.253179523702698</c:v>
                </c:pt>
                <c:pt idx="181345">
                  <c:v>49.253278190830997</c:v>
                </c:pt>
                <c:pt idx="181346">
                  <c:v>49.253376857643502</c:v>
                </c:pt>
                <c:pt idx="181347">
                  <c:v>49.2534755241401</c:v>
                </c:pt>
                <c:pt idx="181348">
                  <c:v>49.253574190320897</c:v>
                </c:pt>
                <c:pt idx="181349">
                  <c:v>49.253672856185901</c:v>
                </c:pt>
                <c:pt idx="181350">
                  <c:v>49.253771521735104</c:v>
                </c:pt>
                <c:pt idx="181351">
                  <c:v>49.253870186968499</c:v>
                </c:pt>
                <c:pt idx="181352">
                  <c:v>49.253968851886</c:v>
                </c:pt>
                <c:pt idx="181353">
                  <c:v>49.254067516487801</c:v>
                </c:pt>
                <c:pt idx="181354">
                  <c:v>49.254166180773701</c:v>
                </c:pt>
                <c:pt idx="181355">
                  <c:v>49.254264844743801</c:v>
                </c:pt>
                <c:pt idx="181356">
                  <c:v>49.2543635083981</c:v>
                </c:pt>
                <c:pt idx="181357">
                  <c:v>49.254462171736499</c:v>
                </c:pt>
                <c:pt idx="181358">
                  <c:v>49.254560834759197</c:v>
                </c:pt>
                <c:pt idx="181359">
                  <c:v>49.254659497466001</c:v>
                </c:pt>
                <c:pt idx="181360">
                  <c:v>49.254758159857097</c:v>
                </c:pt>
                <c:pt idx="181361">
                  <c:v>49.2548568219323</c:v>
                </c:pt>
                <c:pt idx="181362">
                  <c:v>49.254955483691703</c:v>
                </c:pt>
                <c:pt idx="181363">
                  <c:v>49.255054145135297</c:v>
                </c:pt>
                <c:pt idx="181364">
                  <c:v>49.255152806263098</c:v>
                </c:pt>
                <c:pt idx="181365">
                  <c:v>49.255251467075098</c:v>
                </c:pt>
                <c:pt idx="181366">
                  <c:v>49.255350127571297</c:v>
                </c:pt>
                <c:pt idx="181367">
                  <c:v>49.255448787751703</c:v>
                </c:pt>
                <c:pt idx="181368">
                  <c:v>49.255547447616301</c:v>
                </c:pt>
                <c:pt idx="181369">
                  <c:v>49.255646107165099</c:v>
                </c:pt>
                <c:pt idx="181370">
                  <c:v>49.255744766398003</c:v>
                </c:pt>
                <c:pt idx="181371">
                  <c:v>49.255843425315199</c:v>
                </c:pt>
                <c:pt idx="181372">
                  <c:v>49.255942083916601</c:v>
                </c:pt>
                <c:pt idx="181373">
                  <c:v>49.256040742202202</c:v>
                </c:pt>
                <c:pt idx="181374">
                  <c:v>49.256139400172003</c:v>
                </c:pt>
                <c:pt idx="181375">
                  <c:v>49.256238057826003</c:v>
                </c:pt>
                <c:pt idx="181376">
                  <c:v>49.256336715164203</c:v>
                </c:pt>
                <c:pt idx="181377">
                  <c:v>49.256435372186601</c:v>
                </c:pt>
                <c:pt idx="181378">
                  <c:v>49.256534028893199</c:v>
                </c:pt>
                <c:pt idx="181379">
                  <c:v>49.256632685284004</c:v>
                </c:pt>
                <c:pt idx="181380">
                  <c:v>49.256731341359099</c:v>
                </c:pt>
                <c:pt idx="181381">
                  <c:v>49.256829997118302</c:v>
                </c:pt>
                <c:pt idx="181382">
                  <c:v>49.256928652561797</c:v>
                </c:pt>
                <c:pt idx="181383">
                  <c:v>49.257027307689398</c:v>
                </c:pt>
                <c:pt idx="181384">
                  <c:v>49.257125962501298</c:v>
                </c:pt>
                <c:pt idx="181385">
                  <c:v>49.257224616997398</c:v>
                </c:pt>
                <c:pt idx="181386">
                  <c:v>49.257323271177697</c:v>
                </c:pt>
                <c:pt idx="181387">
                  <c:v>49.257421925042301</c:v>
                </c:pt>
                <c:pt idx="181388">
                  <c:v>49.257520578590999</c:v>
                </c:pt>
                <c:pt idx="181389">
                  <c:v>49.257619231824002</c:v>
                </c:pt>
                <c:pt idx="181390">
                  <c:v>49.257717884741197</c:v>
                </c:pt>
                <c:pt idx="181391">
                  <c:v>49.257816537342599</c:v>
                </c:pt>
                <c:pt idx="181392">
                  <c:v>49.2579151896282</c:v>
                </c:pt>
                <c:pt idx="181393">
                  <c:v>49.2580138415981</c:v>
                </c:pt>
                <c:pt idx="181394">
                  <c:v>49.258112493252099</c:v>
                </c:pt>
                <c:pt idx="181395">
                  <c:v>49.258211144590398</c:v>
                </c:pt>
                <c:pt idx="181396">
                  <c:v>49.258309795613002</c:v>
                </c:pt>
                <c:pt idx="181397">
                  <c:v>49.258408446319699</c:v>
                </c:pt>
                <c:pt idx="181398">
                  <c:v>49.258507096710701</c:v>
                </c:pt>
                <c:pt idx="181399">
                  <c:v>49.258605746785904</c:v>
                </c:pt>
                <c:pt idx="181400">
                  <c:v>49.258704396545397</c:v>
                </c:pt>
                <c:pt idx="181401">
                  <c:v>49.258803045988998</c:v>
                </c:pt>
                <c:pt idx="181402">
                  <c:v>49.258901695116897</c:v>
                </c:pt>
                <c:pt idx="181403">
                  <c:v>49.259000343929102</c:v>
                </c:pt>
                <c:pt idx="181404">
                  <c:v>49.2590989924254</c:v>
                </c:pt>
                <c:pt idx="181405">
                  <c:v>49.259197640605997</c:v>
                </c:pt>
                <c:pt idx="181406">
                  <c:v>49.2592962884709</c:v>
                </c:pt>
                <c:pt idx="181407">
                  <c:v>49.259394936020001</c:v>
                </c:pt>
                <c:pt idx="181408">
                  <c:v>49.259493583253303</c:v>
                </c:pt>
                <c:pt idx="181409">
                  <c:v>49.259592230170803</c:v>
                </c:pt>
                <c:pt idx="181410">
                  <c:v>49.259690876772602</c:v>
                </c:pt>
                <c:pt idx="181411">
                  <c:v>49.2597895230587</c:v>
                </c:pt>
                <c:pt idx="181412">
                  <c:v>49.259888169028898</c:v>
                </c:pt>
                <c:pt idx="181413">
                  <c:v>49.259986814683501</c:v>
                </c:pt>
                <c:pt idx="181414">
                  <c:v>49.260085460022196</c:v>
                </c:pt>
                <c:pt idx="181415">
                  <c:v>49.260184105045198</c:v>
                </c:pt>
                <c:pt idx="181416">
                  <c:v>49.260282749752498</c:v>
                </c:pt>
                <c:pt idx="181417">
                  <c:v>49.260381394143998</c:v>
                </c:pt>
                <c:pt idx="181418">
                  <c:v>49.260480038219796</c:v>
                </c:pt>
                <c:pt idx="181419">
                  <c:v>49.260578681979801</c:v>
                </c:pt>
                <c:pt idx="181420">
                  <c:v>49.260677325423998</c:v>
                </c:pt>
                <c:pt idx="181421">
                  <c:v>49.260775968552501</c:v>
                </c:pt>
                <c:pt idx="181422">
                  <c:v>49.260874611365303</c:v>
                </c:pt>
                <c:pt idx="181423">
                  <c:v>49.260973253862304</c:v>
                </c:pt>
                <c:pt idx="181424">
                  <c:v>49.261071896043497</c:v>
                </c:pt>
                <c:pt idx="181425">
                  <c:v>49.261170537909003</c:v>
                </c:pt>
                <c:pt idx="181426">
                  <c:v>49.2612691794588</c:v>
                </c:pt>
                <c:pt idx="181427">
                  <c:v>49.261367820692797</c:v>
                </c:pt>
                <c:pt idx="181428">
                  <c:v>49.2614664616111</c:v>
                </c:pt>
                <c:pt idx="181429">
                  <c:v>49.261565102213702</c:v>
                </c:pt>
                <c:pt idx="181430">
                  <c:v>49.261663742500502</c:v>
                </c:pt>
                <c:pt idx="181431">
                  <c:v>49.261762382471602</c:v>
                </c:pt>
                <c:pt idx="181432">
                  <c:v>49.261861022126901</c:v>
                </c:pt>
                <c:pt idx="181433">
                  <c:v>49.261959661466499</c:v>
                </c:pt>
                <c:pt idx="181434">
                  <c:v>49.262058300490303</c:v>
                </c:pt>
                <c:pt idx="181435">
                  <c:v>49.262156939198498</c:v>
                </c:pt>
                <c:pt idx="181436">
                  <c:v>49.262255577590899</c:v>
                </c:pt>
                <c:pt idx="181437">
                  <c:v>49.2623542156675</c:v>
                </c:pt>
                <c:pt idx="181438">
                  <c:v>49.2624528534284</c:v>
                </c:pt>
                <c:pt idx="181439">
                  <c:v>49.262551490873598</c:v>
                </c:pt>
                <c:pt idx="181440">
                  <c:v>49.262650128003102</c:v>
                </c:pt>
                <c:pt idx="181441">
                  <c:v>49.262748764816799</c:v>
                </c:pt>
                <c:pt idx="181442">
                  <c:v>49.2628474013149</c:v>
                </c:pt>
                <c:pt idx="181443">
                  <c:v>49.262946037497102</c:v>
                </c:pt>
                <c:pt idx="181444">
                  <c:v>49.263044673363702</c:v>
                </c:pt>
                <c:pt idx="181445">
                  <c:v>49.263143308914501</c:v>
                </c:pt>
                <c:pt idx="181446">
                  <c:v>49.263241944149598</c:v>
                </c:pt>
                <c:pt idx="181447">
                  <c:v>49.263340579069002</c:v>
                </c:pt>
                <c:pt idx="181448">
                  <c:v>49.263439213672697</c:v>
                </c:pt>
                <c:pt idx="181449">
                  <c:v>49.263537847960599</c:v>
                </c:pt>
                <c:pt idx="181450">
                  <c:v>49.263636481932799</c:v>
                </c:pt>
                <c:pt idx="181451">
                  <c:v>49.263735115589398</c:v>
                </c:pt>
                <c:pt idx="181452">
                  <c:v>49.263833748930097</c:v>
                </c:pt>
                <c:pt idx="181453">
                  <c:v>49.2639323819552</c:v>
                </c:pt>
                <c:pt idx="181454">
                  <c:v>49.264031014664603</c:v>
                </c:pt>
                <c:pt idx="181455">
                  <c:v>49.264129647058198</c:v>
                </c:pt>
                <c:pt idx="181456">
                  <c:v>49.264228279136098</c:v>
                </c:pt>
                <c:pt idx="181457">
                  <c:v>49.264326910898397</c:v>
                </c:pt>
                <c:pt idx="181458">
                  <c:v>49.264425542344902</c:v>
                </c:pt>
                <c:pt idx="181459">
                  <c:v>49.2645241734756</c:v>
                </c:pt>
                <c:pt idx="181460">
                  <c:v>49.264622804290703</c:v>
                </c:pt>
                <c:pt idx="181461">
                  <c:v>49.264721434790097</c:v>
                </c:pt>
                <c:pt idx="181462">
                  <c:v>49.264820064973797</c:v>
                </c:pt>
                <c:pt idx="181463">
                  <c:v>49.264918694841697</c:v>
                </c:pt>
                <c:pt idx="181464">
                  <c:v>49.265017324394002</c:v>
                </c:pt>
                <c:pt idx="181465">
                  <c:v>49.265115953630598</c:v>
                </c:pt>
                <c:pt idx="181466">
                  <c:v>49.265214582551401</c:v>
                </c:pt>
                <c:pt idx="181467">
                  <c:v>49.265313211156503</c:v>
                </c:pt>
                <c:pt idx="181468">
                  <c:v>49.265411839446003</c:v>
                </c:pt>
                <c:pt idx="181469">
                  <c:v>49.265510467419702</c:v>
                </c:pt>
                <c:pt idx="181470">
                  <c:v>49.265609095077799</c:v>
                </c:pt>
                <c:pt idx="181471">
                  <c:v>49.265707722420103</c:v>
                </c:pt>
                <c:pt idx="181472">
                  <c:v>49.265806349446798</c:v>
                </c:pt>
                <c:pt idx="181473">
                  <c:v>49.265904976157699</c:v>
                </c:pt>
                <c:pt idx="181474">
                  <c:v>49.266003602552999</c:v>
                </c:pt>
                <c:pt idx="181475">
                  <c:v>49.266102228632498</c:v>
                </c:pt>
                <c:pt idx="181476">
                  <c:v>49.266200854396402</c:v>
                </c:pt>
                <c:pt idx="181477">
                  <c:v>49.266299479844598</c:v>
                </c:pt>
                <c:pt idx="181478">
                  <c:v>49.2663981049771</c:v>
                </c:pt>
                <c:pt idx="181479">
                  <c:v>49.2664967297939</c:v>
                </c:pt>
                <c:pt idx="181480">
                  <c:v>49.266595354294999</c:v>
                </c:pt>
                <c:pt idx="181481">
                  <c:v>49.266693978480397</c:v>
                </c:pt>
                <c:pt idx="181482">
                  <c:v>49.266792602350101</c:v>
                </c:pt>
                <c:pt idx="181483">
                  <c:v>49.266891225904203</c:v>
                </c:pt>
                <c:pt idx="181484">
                  <c:v>49.266989849142497</c:v>
                </c:pt>
                <c:pt idx="181485">
                  <c:v>49.267088472065197</c:v>
                </c:pt>
                <c:pt idx="181486">
                  <c:v>49.267187094672202</c:v>
                </c:pt>
                <c:pt idx="181487">
                  <c:v>49.267285716963499</c:v>
                </c:pt>
                <c:pt idx="181488">
                  <c:v>49.267384338939102</c:v>
                </c:pt>
                <c:pt idx="181489">
                  <c:v>49.267482960599096</c:v>
                </c:pt>
                <c:pt idx="181490">
                  <c:v>49.267581581943404</c:v>
                </c:pt>
                <c:pt idx="181491">
                  <c:v>49.267680202972002</c:v>
                </c:pt>
                <c:pt idx="181492">
                  <c:v>49.2677788236849</c:v>
                </c:pt>
                <c:pt idx="181493">
                  <c:v>49.267877444082103</c:v>
                </c:pt>
                <c:pt idx="181494">
                  <c:v>49.267976064163697</c:v>
                </c:pt>
                <c:pt idx="181495">
                  <c:v>49.268074683929598</c:v>
                </c:pt>
                <c:pt idx="181496">
                  <c:v>49.268173303379797</c:v>
                </c:pt>
                <c:pt idx="181497">
                  <c:v>49.268271922514302</c:v>
                </c:pt>
                <c:pt idx="181498">
                  <c:v>49.268370541333198</c:v>
                </c:pt>
                <c:pt idx="181499">
                  <c:v>49.2684691598364</c:v>
                </c:pt>
                <c:pt idx="181500">
                  <c:v>49.2685677780239</c:v>
                </c:pt>
                <c:pt idx="181501">
                  <c:v>49.268666395895799</c:v>
                </c:pt>
                <c:pt idx="181502">
                  <c:v>49.268765013451997</c:v>
                </c:pt>
                <c:pt idx="181503">
                  <c:v>49.268863630692501</c:v>
                </c:pt>
                <c:pt idx="181504">
                  <c:v>49.268962247617402</c:v>
                </c:pt>
                <c:pt idx="181505">
                  <c:v>49.269060864226603</c:v>
                </c:pt>
                <c:pt idx="181506">
                  <c:v>49.269159480520102</c:v>
                </c:pt>
                <c:pt idx="181507">
                  <c:v>49.269258096498</c:v>
                </c:pt>
                <c:pt idx="181508">
                  <c:v>49.269356712160203</c:v>
                </c:pt>
                <c:pt idx="181509">
                  <c:v>49.269455327506797</c:v>
                </c:pt>
                <c:pt idx="181510">
                  <c:v>49.269553942537698</c:v>
                </c:pt>
                <c:pt idx="181511">
                  <c:v>49.269652557252897</c:v>
                </c:pt>
                <c:pt idx="181512">
                  <c:v>49.269751171652501</c:v>
                </c:pt>
                <c:pt idx="181513">
                  <c:v>49.269849785736497</c:v>
                </c:pt>
                <c:pt idx="181514">
                  <c:v>49.269948399504699</c:v>
                </c:pt>
                <c:pt idx="181515">
                  <c:v>49.270047012957399</c:v>
                </c:pt>
                <c:pt idx="181516">
                  <c:v>49.270145626094298</c:v>
                </c:pt>
                <c:pt idx="181517">
                  <c:v>49.270244238915602</c:v>
                </c:pt>
                <c:pt idx="181518">
                  <c:v>49.270342851421297</c:v>
                </c:pt>
                <c:pt idx="181519">
                  <c:v>49.270441463611299</c:v>
                </c:pt>
                <c:pt idx="181520">
                  <c:v>49.270540075485698</c:v>
                </c:pt>
                <c:pt idx="181521">
                  <c:v>49.270638687044404</c:v>
                </c:pt>
                <c:pt idx="181522">
                  <c:v>49.2707372982875</c:v>
                </c:pt>
                <c:pt idx="181523">
                  <c:v>49.270835909214902</c:v>
                </c:pt>
                <c:pt idx="181524">
                  <c:v>49.270934519826703</c:v>
                </c:pt>
                <c:pt idx="181525">
                  <c:v>49.271033130122802</c:v>
                </c:pt>
                <c:pt idx="181526">
                  <c:v>49.2711317401033</c:v>
                </c:pt>
                <c:pt idx="181527">
                  <c:v>49.271230349768103</c:v>
                </c:pt>
                <c:pt idx="181528">
                  <c:v>49.271328959117398</c:v>
                </c:pt>
                <c:pt idx="181529">
                  <c:v>49.271427568150898</c:v>
                </c:pt>
                <c:pt idx="181530">
                  <c:v>49.271526176868903</c:v>
                </c:pt>
                <c:pt idx="181531">
                  <c:v>49.2716247852712</c:v>
                </c:pt>
                <c:pt idx="181532">
                  <c:v>49.271723393357803</c:v>
                </c:pt>
                <c:pt idx="181533">
                  <c:v>49.271822001128797</c:v>
                </c:pt>
                <c:pt idx="181534">
                  <c:v>49.271920608584203</c:v>
                </c:pt>
                <c:pt idx="181535">
                  <c:v>49.272019215724001</c:v>
                </c:pt>
                <c:pt idx="181536">
                  <c:v>49.272117822548097</c:v>
                </c:pt>
                <c:pt idx="181537">
                  <c:v>49.272216429056598</c:v>
                </c:pt>
                <c:pt idx="181538">
                  <c:v>49.272315035249498</c:v>
                </c:pt>
                <c:pt idx="181539">
                  <c:v>49.272413641126697</c:v>
                </c:pt>
                <c:pt idx="181540">
                  <c:v>49.272512246688301</c:v>
                </c:pt>
                <c:pt idx="181541">
                  <c:v>49.272610851934303</c:v>
                </c:pt>
                <c:pt idx="181542">
                  <c:v>49.272709456864597</c:v>
                </c:pt>
                <c:pt idx="181543">
                  <c:v>49.272808061479303</c:v>
                </c:pt>
                <c:pt idx="181544">
                  <c:v>49.2729066657784</c:v>
                </c:pt>
                <c:pt idx="181545">
                  <c:v>49.273005269761903</c:v>
                </c:pt>
                <c:pt idx="181546">
                  <c:v>49.273103873429697</c:v>
                </c:pt>
                <c:pt idx="181547">
                  <c:v>49.273202476781996</c:v>
                </c:pt>
                <c:pt idx="181548">
                  <c:v>49.273301079818602</c:v>
                </c:pt>
                <c:pt idx="181549">
                  <c:v>49.273399682539598</c:v>
                </c:pt>
                <c:pt idx="181550">
                  <c:v>49.2734982849449</c:v>
                </c:pt>
                <c:pt idx="181551">
                  <c:v>49.273596887034699</c:v>
                </c:pt>
                <c:pt idx="181552">
                  <c:v>49.273695488808798</c:v>
                </c:pt>
                <c:pt idx="181553">
                  <c:v>49.273794090267401</c:v>
                </c:pt>
                <c:pt idx="181554">
                  <c:v>49.273892691410303</c:v>
                </c:pt>
                <c:pt idx="181555">
                  <c:v>49.273991292237604</c:v>
                </c:pt>
                <c:pt idx="181556">
                  <c:v>49.274089892749203</c:v>
                </c:pt>
                <c:pt idx="181557">
                  <c:v>49.274188492945299</c:v>
                </c:pt>
                <c:pt idx="181558">
                  <c:v>49.274287092825801</c:v>
                </c:pt>
                <c:pt idx="181559">
                  <c:v>49.274385692390602</c:v>
                </c:pt>
                <c:pt idx="181560">
                  <c:v>49.274484291639801</c:v>
                </c:pt>
                <c:pt idx="181561">
                  <c:v>49.274582890573498</c:v>
                </c:pt>
                <c:pt idx="181562">
                  <c:v>49.274681489191501</c:v>
                </c:pt>
                <c:pt idx="181563">
                  <c:v>49.274780087493902</c:v>
                </c:pt>
                <c:pt idx="181564">
                  <c:v>49.2748786854808</c:v>
                </c:pt>
                <c:pt idx="181565">
                  <c:v>49.274977283151998</c:v>
                </c:pt>
                <c:pt idx="181566">
                  <c:v>49.2750758805076</c:v>
                </c:pt>
                <c:pt idx="181567">
                  <c:v>49.275174477547601</c:v>
                </c:pt>
                <c:pt idx="181568">
                  <c:v>49.275273074272</c:v>
                </c:pt>
                <c:pt idx="181569">
                  <c:v>49.275371670680798</c:v>
                </c:pt>
                <c:pt idx="181570">
                  <c:v>49.275470266774001</c:v>
                </c:pt>
                <c:pt idx="181571">
                  <c:v>49.275568862551602</c:v>
                </c:pt>
                <c:pt idx="181572">
                  <c:v>49.275667458013601</c:v>
                </c:pt>
                <c:pt idx="181573">
                  <c:v>49.275766053160098</c:v>
                </c:pt>
                <c:pt idx="181574">
                  <c:v>49.2758646479909</c:v>
                </c:pt>
                <c:pt idx="181575">
                  <c:v>49.275963242506101</c:v>
                </c:pt>
                <c:pt idx="181576">
                  <c:v>49.2760618367058</c:v>
                </c:pt>
                <c:pt idx="181577">
                  <c:v>49.276160430589798</c:v>
                </c:pt>
                <c:pt idx="181578">
                  <c:v>49.2762590241583</c:v>
                </c:pt>
                <c:pt idx="181579">
                  <c:v>49.2763576174112</c:v>
                </c:pt>
                <c:pt idx="181580">
                  <c:v>49.2764562103484</c:v>
                </c:pt>
                <c:pt idx="181581">
                  <c:v>49.276554802970097</c:v>
                </c:pt>
                <c:pt idx="181582">
                  <c:v>49.276653395276298</c:v>
                </c:pt>
                <c:pt idx="181583">
                  <c:v>49.276751987266799</c:v>
                </c:pt>
                <c:pt idx="181584">
                  <c:v>49.276850578941698</c:v>
                </c:pt>
                <c:pt idx="181585">
                  <c:v>49.276949170301101</c:v>
                </c:pt>
                <c:pt idx="181586">
                  <c:v>49.277047761344797</c:v>
                </c:pt>
                <c:pt idx="181587">
                  <c:v>49.277146352072997</c:v>
                </c:pt>
                <c:pt idx="181588">
                  <c:v>49.277244942485702</c:v>
                </c:pt>
                <c:pt idx="181589">
                  <c:v>49.277343532582698</c:v>
                </c:pt>
                <c:pt idx="181590">
                  <c:v>49.277442122364199</c:v>
                </c:pt>
                <c:pt idx="181591">
                  <c:v>49.27754071183</c:v>
                </c:pt>
                <c:pt idx="181592">
                  <c:v>49.277639300980297</c:v>
                </c:pt>
                <c:pt idx="181593">
                  <c:v>49.2777378898151</c:v>
                </c:pt>
                <c:pt idx="181594">
                  <c:v>49.277836478334201</c:v>
                </c:pt>
                <c:pt idx="181595">
                  <c:v>49.2779350665378</c:v>
                </c:pt>
                <c:pt idx="181596">
                  <c:v>49.278033654425798</c:v>
                </c:pt>
                <c:pt idx="181597">
                  <c:v>49.2781322419983</c:v>
                </c:pt>
                <c:pt idx="181598">
                  <c:v>49.278230829255101</c:v>
                </c:pt>
                <c:pt idx="181599">
                  <c:v>49.278329416196399</c:v>
                </c:pt>
                <c:pt idx="181600">
                  <c:v>49.278428002822103</c:v>
                </c:pt>
                <c:pt idx="181601">
                  <c:v>49.278526589132298</c:v>
                </c:pt>
                <c:pt idx="181602">
                  <c:v>49.278625175126898</c:v>
                </c:pt>
                <c:pt idx="181603">
                  <c:v>49.278723760806002</c:v>
                </c:pt>
                <c:pt idx="181604">
                  <c:v>49.278822346169399</c:v>
                </c:pt>
                <c:pt idx="181605">
                  <c:v>49.2789209312173</c:v>
                </c:pt>
                <c:pt idx="181606">
                  <c:v>49.279019515949699</c:v>
                </c:pt>
                <c:pt idx="181607">
                  <c:v>49.279118100366503</c:v>
                </c:pt>
                <c:pt idx="181608">
                  <c:v>49.279216684467698</c:v>
                </c:pt>
                <c:pt idx="181609">
                  <c:v>49.279315268253299</c:v>
                </c:pt>
                <c:pt idx="181610">
                  <c:v>49.279413851723497</c:v>
                </c:pt>
                <c:pt idx="181611">
                  <c:v>49.279512434878001</c:v>
                </c:pt>
                <c:pt idx="181612">
                  <c:v>49.279611017717002</c:v>
                </c:pt>
                <c:pt idx="181613">
                  <c:v>49.279709600240402</c:v>
                </c:pt>
                <c:pt idx="181614">
                  <c:v>49.279808182448299</c:v>
                </c:pt>
                <c:pt idx="181615">
                  <c:v>49.279906764340701</c:v>
                </c:pt>
                <c:pt idx="181616">
                  <c:v>49.280005345917402</c:v>
                </c:pt>
                <c:pt idx="181617">
                  <c:v>49.2801039271787</c:v>
                </c:pt>
                <c:pt idx="181618">
                  <c:v>49.280202508124397</c:v>
                </c:pt>
                <c:pt idx="181619">
                  <c:v>49.280301088754499</c:v>
                </c:pt>
                <c:pt idx="181620">
                  <c:v>49.280399669069098</c:v>
                </c:pt>
                <c:pt idx="181621">
                  <c:v>49.280498249068103</c:v>
                </c:pt>
                <c:pt idx="181622">
                  <c:v>49.280596828751598</c:v>
                </c:pt>
                <c:pt idx="181623">
                  <c:v>49.280695408119499</c:v>
                </c:pt>
                <c:pt idx="181624">
                  <c:v>49.280793987171897</c:v>
                </c:pt>
                <c:pt idx="181625">
                  <c:v>49.2808925659088</c:v>
                </c:pt>
                <c:pt idx="181626">
                  <c:v>49.280991144330102</c:v>
                </c:pt>
                <c:pt idx="181627">
                  <c:v>49.281089722435901</c:v>
                </c:pt>
                <c:pt idx="181628">
                  <c:v>49.281188300226098</c:v>
                </c:pt>
                <c:pt idx="181629">
                  <c:v>49.281286877700801</c:v>
                </c:pt>
                <c:pt idx="181630">
                  <c:v>49.281385454860001</c:v>
                </c:pt>
                <c:pt idx="181631">
                  <c:v>49.281484031703599</c:v>
                </c:pt>
                <c:pt idx="181632">
                  <c:v>49.281582608231702</c:v>
                </c:pt>
                <c:pt idx="181633">
                  <c:v>49.281681184444302</c:v>
                </c:pt>
                <c:pt idx="181634">
                  <c:v>49.281779760341301</c:v>
                </c:pt>
                <c:pt idx="181635">
                  <c:v>49.281878335922798</c:v>
                </c:pt>
                <c:pt idx="181636">
                  <c:v>49.2819769111887</c:v>
                </c:pt>
                <c:pt idx="181637">
                  <c:v>49.282075486139099</c:v>
                </c:pt>
                <c:pt idx="181638">
                  <c:v>49.282174060773997</c:v>
                </c:pt>
                <c:pt idx="181639">
                  <c:v>49.282272635093399</c:v>
                </c:pt>
                <c:pt idx="181640">
                  <c:v>49.282371209097199</c:v>
                </c:pt>
                <c:pt idx="181641">
                  <c:v>49.282469782785597</c:v>
                </c:pt>
                <c:pt idx="181642">
                  <c:v>49.282568356158301</c:v>
                </c:pt>
                <c:pt idx="181643">
                  <c:v>49.282666929215601</c:v>
                </c:pt>
                <c:pt idx="181644">
                  <c:v>49.2827655019574</c:v>
                </c:pt>
                <c:pt idx="181645">
                  <c:v>49.282864074383603</c:v>
                </c:pt>
                <c:pt idx="181646">
                  <c:v>49.282962646494298</c:v>
                </c:pt>
                <c:pt idx="181647">
                  <c:v>49.283061218289397</c:v>
                </c:pt>
                <c:pt idx="181648">
                  <c:v>49.283159789769101</c:v>
                </c:pt>
                <c:pt idx="181649">
                  <c:v>49.283258360933203</c:v>
                </c:pt>
                <c:pt idx="181650">
                  <c:v>49.283356931781803</c:v>
                </c:pt>
                <c:pt idx="181651">
                  <c:v>49.283455502315</c:v>
                </c:pt>
                <c:pt idx="181652">
                  <c:v>49.283554072532503</c:v>
                </c:pt>
                <c:pt idx="181653">
                  <c:v>49.283652642434603</c:v>
                </c:pt>
                <c:pt idx="181654">
                  <c:v>49.283751212021201</c:v>
                </c:pt>
                <c:pt idx="181655">
                  <c:v>49.283849781292197</c:v>
                </c:pt>
                <c:pt idx="181656">
                  <c:v>49.283948350247798</c:v>
                </c:pt>
                <c:pt idx="181657">
                  <c:v>49.284046918887803</c:v>
                </c:pt>
                <c:pt idx="181658">
                  <c:v>49.284145487212299</c:v>
                </c:pt>
                <c:pt idx="181659">
                  <c:v>49.284244055221301</c:v>
                </c:pt>
                <c:pt idx="181660">
                  <c:v>49.284342622914799</c:v>
                </c:pt>
                <c:pt idx="181661">
                  <c:v>49.284441190292803</c:v>
                </c:pt>
                <c:pt idx="181662">
                  <c:v>49.284539757355297</c:v>
                </c:pt>
                <c:pt idx="181663">
                  <c:v>49.284638324102303</c:v>
                </c:pt>
                <c:pt idx="181664">
                  <c:v>49.284736890533701</c:v>
                </c:pt>
                <c:pt idx="181665">
                  <c:v>49.284835456649702</c:v>
                </c:pt>
                <c:pt idx="181666">
                  <c:v>49.284934022450201</c:v>
                </c:pt>
                <c:pt idx="181667">
                  <c:v>49.285032587935198</c:v>
                </c:pt>
                <c:pt idx="181668">
                  <c:v>49.285131153104601</c:v>
                </c:pt>
                <c:pt idx="181669">
                  <c:v>49.2852297179586</c:v>
                </c:pt>
                <c:pt idx="181670">
                  <c:v>49.285328282497098</c:v>
                </c:pt>
                <c:pt idx="181671">
                  <c:v>49.2854268467201</c:v>
                </c:pt>
                <c:pt idx="181672">
                  <c:v>49.285525410627599</c:v>
                </c:pt>
                <c:pt idx="181673">
                  <c:v>49.285623974219597</c:v>
                </c:pt>
                <c:pt idx="181674">
                  <c:v>49.285722537496099</c:v>
                </c:pt>
                <c:pt idx="181675">
                  <c:v>49.285821100457099</c:v>
                </c:pt>
                <c:pt idx="181676">
                  <c:v>49.285919663102597</c:v>
                </c:pt>
                <c:pt idx="181677">
                  <c:v>49.286018225432599</c:v>
                </c:pt>
                <c:pt idx="181678">
                  <c:v>49.286116787447199</c:v>
                </c:pt>
                <c:pt idx="181679">
                  <c:v>49.286215349146197</c:v>
                </c:pt>
                <c:pt idx="181680">
                  <c:v>49.286313910529799</c:v>
                </c:pt>
                <c:pt idx="181681">
                  <c:v>49.286412471597899</c:v>
                </c:pt>
                <c:pt idx="181682">
                  <c:v>49.286511032350496</c:v>
                </c:pt>
                <c:pt idx="181683">
                  <c:v>49.286609592787599</c:v>
                </c:pt>
                <c:pt idx="181684">
                  <c:v>49.286708152909199</c:v>
                </c:pt>
                <c:pt idx="181685">
                  <c:v>49.286806712715297</c:v>
                </c:pt>
                <c:pt idx="181686">
                  <c:v>49.286905272205999</c:v>
                </c:pt>
                <c:pt idx="181687">
                  <c:v>49.287003831381199</c:v>
                </c:pt>
                <c:pt idx="181688">
                  <c:v>49.287102390240896</c:v>
                </c:pt>
                <c:pt idx="181689">
                  <c:v>49.287200948785099</c:v>
                </c:pt>
                <c:pt idx="181690">
                  <c:v>49.287299507013799</c:v>
                </c:pt>
                <c:pt idx="181691">
                  <c:v>49.287398064927103</c:v>
                </c:pt>
                <c:pt idx="181692">
                  <c:v>49.287496622524898</c:v>
                </c:pt>
                <c:pt idx="181693">
                  <c:v>49.287595179807198</c:v>
                </c:pt>
                <c:pt idx="181694">
                  <c:v>49.287693736774102</c:v>
                </c:pt>
                <c:pt idx="181695">
                  <c:v>49.287792293425497</c:v>
                </c:pt>
                <c:pt idx="181696">
                  <c:v>49.287890849761297</c:v>
                </c:pt>
                <c:pt idx="181697">
                  <c:v>49.287989405781801</c:v>
                </c:pt>
                <c:pt idx="181698">
                  <c:v>49.288087961486703</c:v>
                </c:pt>
                <c:pt idx="181699">
                  <c:v>49.288186516876202</c:v>
                </c:pt>
                <c:pt idx="181700">
                  <c:v>49.288285071950298</c:v>
                </c:pt>
                <c:pt idx="181701">
                  <c:v>49.2883836267088</c:v>
                </c:pt>
                <c:pt idx="181702">
                  <c:v>49.288482181151899</c:v>
                </c:pt>
                <c:pt idx="181703">
                  <c:v>49.288580735279602</c:v>
                </c:pt>
                <c:pt idx="181704">
                  <c:v>49.288679289091696</c:v>
                </c:pt>
                <c:pt idx="181705">
                  <c:v>49.288777842588502</c:v>
                </c:pt>
                <c:pt idx="181706">
                  <c:v>49.288876395769698</c:v>
                </c:pt>
                <c:pt idx="181707">
                  <c:v>49.288974948635499</c:v>
                </c:pt>
                <c:pt idx="181708">
                  <c:v>49.289073501185797</c:v>
                </c:pt>
                <c:pt idx="181709">
                  <c:v>49.2891720534207</c:v>
                </c:pt>
                <c:pt idx="181710">
                  <c:v>49.2892706053401</c:v>
                </c:pt>
                <c:pt idx="181711">
                  <c:v>49.289369156944097</c:v>
                </c:pt>
                <c:pt idx="181712">
                  <c:v>49.2894677082326</c:v>
                </c:pt>
                <c:pt idx="181713">
                  <c:v>49.2895662592056</c:v>
                </c:pt>
                <c:pt idx="181714">
                  <c:v>49.289664809863197</c:v>
                </c:pt>
                <c:pt idx="181715">
                  <c:v>49.289763360205399</c:v>
                </c:pt>
                <c:pt idx="181716">
                  <c:v>49.289861910232098</c:v>
                </c:pt>
                <c:pt idx="181717">
                  <c:v>49.289960459943302</c:v>
                </c:pt>
                <c:pt idx="181718">
                  <c:v>49.290059009339103</c:v>
                </c:pt>
                <c:pt idx="181719">
                  <c:v>49.290157558419502</c:v>
                </c:pt>
                <c:pt idx="181720">
                  <c:v>49.290256107184398</c:v>
                </c:pt>
                <c:pt idx="181721">
                  <c:v>49.290354655633799</c:v>
                </c:pt>
                <c:pt idx="181722">
                  <c:v>49.290453203767797</c:v>
                </c:pt>
                <c:pt idx="181723">
                  <c:v>49.290551751586399</c:v>
                </c:pt>
                <c:pt idx="181724">
                  <c:v>49.290650299089499</c:v>
                </c:pt>
                <c:pt idx="181725">
                  <c:v>49.290748846277197</c:v>
                </c:pt>
                <c:pt idx="181726">
                  <c:v>49.290847393149498</c:v>
                </c:pt>
                <c:pt idx="181727">
                  <c:v>49.290945939706297</c:v>
                </c:pt>
                <c:pt idx="181728">
                  <c:v>49.291044485947602</c:v>
                </c:pt>
                <c:pt idx="181729">
                  <c:v>49.291143031873503</c:v>
                </c:pt>
                <c:pt idx="181730">
                  <c:v>49.291241577484001</c:v>
                </c:pt>
                <c:pt idx="181731">
                  <c:v>49.291340122779097</c:v>
                </c:pt>
                <c:pt idx="181732">
                  <c:v>49.291438667758698</c:v>
                </c:pt>
                <c:pt idx="181733">
                  <c:v>49.291537212422902</c:v>
                </c:pt>
                <c:pt idx="181734">
                  <c:v>49.291635756771697</c:v>
                </c:pt>
                <c:pt idx="181735">
                  <c:v>49.291734300804997</c:v>
                </c:pt>
                <c:pt idx="181736">
                  <c:v>49.291832844522901</c:v>
                </c:pt>
                <c:pt idx="181737">
                  <c:v>49.291931387925302</c:v>
                </c:pt>
                <c:pt idx="181738">
                  <c:v>49.292029931012301</c:v>
                </c:pt>
                <c:pt idx="181739">
                  <c:v>49.292128473783997</c:v>
                </c:pt>
                <c:pt idx="181740">
                  <c:v>49.292227016240098</c:v>
                </c:pt>
                <c:pt idx="181741">
                  <c:v>49.292325558380902</c:v>
                </c:pt>
                <c:pt idx="181742">
                  <c:v>49.292424100206198</c:v>
                </c:pt>
                <c:pt idx="181743">
                  <c:v>49.292522641716097</c:v>
                </c:pt>
                <c:pt idx="181744">
                  <c:v>49.292621182910601</c:v>
                </c:pt>
                <c:pt idx="181745">
                  <c:v>49.292719723789702</c:v>
                </c:pt>
                <c:pt idx="181746">
                  <c:v>49.292818264353301</c:v>
                </c:pt>
                <c:pt idx="181747">
                  <c:v>49.292916804601496</c:v>
                </c:pt>
                <c:pt idx="181748">
                  <c:v>49.293015344534297</c:v>
                </c:pt>
                <c:pt idx="181749">
                  <c:v>49.293113884151701</c:v>
                </c:pt>
                <c:pt idx="181750">
                  <c:v>49.293212423453703</c:v>
                </c:pt>
                <c:pt idx="181751">
                  <c:v>49.293310962440202</c:v>
                </c:pt>
                <c:pt idx="181752">
                  <c:v>49.293409501111398</c:v>
                </c:pt>
                <c:pt idx="181753">
                  <c:v>49.293508039467099</c:v>
                </c:pt>
                <c:pt idx="181754">
                  <c:v>49.293606577507397</c:v>
                </c:pt>
                <c:pt idx="181755">
                  <c:v>49.293705115232299</c:v>
                </c:pt>
                <c:pt idx="181756">
                  <c:v>49.293803652641799</c:v>
                </c:pt>
                <c:pt idx="181757">
                  <c:v>49.293902189735903</c:v>
                </c:pt>
                <c:pt idx="181758">
                  <c:v>49.294000726514497</c:v>
                </c:pt>
                <c:pt idx="181759">
                  <c:v>49.294099262977802</c:v>
                </c:pt>
                <c:pt idx="181760">
                  <c:v>49.294197799125698</c:v>
                </c:pt>
                <c:pt idx="181761">
                  <c:v>49.294296334958098</c:v>
                </c:pt>
                <c:pt idx="181762">
                  <c:v>49.294394870475102</c:v>
                </c:pt>
                <c:pt idx="181763">
                  <c:v>49.294493405676803</c:v>
                </c:pt>
                <c:pt idx="181764">
                  <c:v>49.294591940563002</c:v>
                </c:pt>
                <c:pt idx="181765">
                  <c:v>49.294690475133898</c:v>
                </c:pt>
                <c:pt idx="181766">
                  <c:v>49.294789009389298</c:v>
                </c:pt>
                <c:pt idx="181767">
                  <c:v>49.294887543329402</c:v>
                </c:pt>
                <c:pt idx="181768">
                  <c:v>49.294986076953997</c:v>
                </c:pt>
                <c:pt idx="181769">
                  <c:v>49.295084610263203</c:v>
                </c:pt>
                <c:pt idx="181770">
                  <c:v>49.295183143257098</c:v>
                </c:pt>
                <c:pt idx="181771">
                  <c:v>49.295281675935499</c:v>
                </c:pt>
                <c:pt idx="181772">
                  <c:v>49.295380208298603</c:v>
                </c:pt>
                <c:pt idx="181773">
                  <c:v>49.295478740346297</c:v>
                </c:pt>
                <c:pt idx="181774">
                  <c:v>49.295577272078503</c:v>
                </c:pt>
                <c:pt idx="181775">
                  <c:v>49.295675803495399</c:v>
                </c:pt>
                <c:pt idx="181776">
                  <c:v>49.295774334596899</c:v>
                </c:pt>
                <c:pt idx="181777">
                  <c:v>49.295872865382997</c:v>
                </c:pt>
                <c:pt idx="181778">
                  <c:v>49.295971395853698</c:v>
                </c:pt>
                <c:pt idx="181779">
                  <c:v>49.296069926009103</c:v>
                </c:pt>
                <c:pt idx="181780">
                  <c:v>49.296168455848999</c:v>
                </c:pt>
                <c:pt idx="181781">
                  <c:v>49.296266985373499</c:v>
                </c:pt>
                <c:pt idx="181782">
                  <c:v>49.296365514582703</c:v>
                </c:pt>
                <c:pt idx="181783">
                  <c:v>49.296464043476497</c:v>
                </c:pt>
                <c:pt idx="181784">
                  <c:v>49.296562572054903</c:v>
                </c:pt>
                <c:pt idx="181785">
                  <c:v>49.296661100317898</c:v>
                </c:pt>
                <c:pt idx="181786">
                  <c:v>49.296759628265598</c:v>
                </c:pt>
                <c:pt idx="181787">
                  <c:v>49.296858155897802</c:v>
                </c:pt>
                <c:pt idx="181788">
                  <c:v>49.296956683214702</c:v>
                </c:pt>
                <c:pt idx="181789">
                  <c:v>49.2970552102162</c:v>
                </c:pt>
                <c:pt idx="181790">
                  <c:v>49.297153736902402</c:v>
                </c:pt>
                <c:pt idx="181791">
                  <c:v>49.297252263273101</c:v>
                </c:pt>
                <c:pt idx="181792">
                  <c:v>49.297350789328497</c:v>
                </c:pt>
                <c:pt idx="181793">
                  <c:v>49.297449315068498</c:v>
                </c:pt>
                <c:pt idx="181794">
                  <c:v>49.297547840493202</c:v>
                </c:pt>
                <c:pt idx="181795">
                  <c:v>49.297646365602397</c:v>
                </c:pt>
                <c:pt idx="181796">
                  <c:v>49.297744890396302</c:v>
                </c:pt>
                <c:pt idx="181797">
                  <c:v>49.297843414874897</c:v>
                </c:pt>
                <c:pt idx="181798">
                  <c:v>49.297941939037997</c:v>
                </c:pt>
                <c:pt idx="181799">
                  <c:v>49.298040462885801</c:v>
                </c:pt>
                <c:pt idx="181800">
                  <c:v>49.298138986418202</c:v>
                </c:pt>
                <c:pt idx="181801">
                  <c:v>49.2982375096353</c:v>
                </c:pt>
                <c:pt idx="181802">
                  <c:v>49.298336032537001</c:v>
                </c:pt>
                <c:pt idx="181803">
                  <c:v>49.298434555123301</c:v>
                </c:pt>
                <c:pt idx="181804">
                  <c:v>49.298533077394303</c:v>
                </c:pt>
                <c:pt idx="181805">
                  <c:v>49.298631599349903</c:v>
                </c:pt>
                <c:pt idx="181806">
                  <c:v>49.2987301209902</c:v>
                </c:pt>
                <c:pt idx="181807">
                  <c:v>49.298828642315101</c:v>
                </c:pt>
                <c:pt idx="181808">
                  <c:v>49.298927163324599</c:v>
                </c:pt>
                <c:pt idx="181809">
                  <c:v>49.299025684018801</c:v>
                </c:pt>
                <c:pt idx="181810">
                  <c:v>49.2991242043976</c:v>
                </c:pt>
                <c:pt idx="181811">
                  <c:v>49.299222724461103</c:v>
                </c:pt>
                <c:pt idx="181812">
                  <c:v>49.299321244209203</c:v>
                </c:pt>
                <c:pt idx="181813">
                  <c:v>49.2994197636419</c:v>
                </c:pt>
                <c:pt idx="181814">
                  <c:v>49.299518282759401</c:v>
                </c:pt>
                <c:pt idx="181815">
                  <c:v>49.299616801561399</c:v>
                </c:pt>
                <c:pt idx="181816">
                  <c:v>49.299715320048101</c:v>
                </c:pt>
                <c:pt idx="181817">
                  <c:v>49.299813838219499</c:v>
                </c:pt>
                <c:pt idx="181818">
                  <c:v>49.299912356075502</c:v>
                </c:pt>
                <c:pt idx="181819">
                  <c:v>49.300010873616102</c:v>
                </c:pt>
                <c:pt idx="181820">
                  <c:v>49.300109390841499</c:v>
                </c:pt>
                <c:pt idx="181821">
                  <c:v>49.3002079077514</c:v>
                </c:pt>
                <c:pt idx="181822">
                  <c:v>49.300306424346097</c:v>
                </c:pt>
                <c:pt idx="181823">
                  <c:v>49.300404940625398</c:v>
                </c:pt>
                <c:pt idx="181824">
                  <c:v>49.300503456589297</c:v>
                </c:pt>
                <c:pt idx="181825">
                  <c:v>49.300601972237899</c:v>
                </c:pt>
                <c:pt idx="181826">
                  <c:v>49.300700487571198</c:v>
                </c:pt>
                <c:pt idx="181827">
                  <c:v>49.300799002589102</c:v>
                </c:pt>
                <c:pt idx="181828">
                  <c:v>49.300897517291702</c:v>
                </c:pt>
                <c:pt idx="181829">
                  <c:v>49.300996031678899</c:v>
                </c:pt>
                <c:pt idx="181830">
                  <c:v>49.3010945457508</c:v>
                </c:pt>
                <c:pt idx="181831">
                  <c:v>49.301193059507398</c:v>
                </c:pt>
                <c:pt idx="181832">
                  <c:v>49.301291572948699</c:v>
                </c:pt>
                <c:pt idx="181833">
                  <c:v>49.301390086074598</c:v>
                </c:pt>
                <c:pt idx="181834">
                  <c:v>49.3014885988852</c:v>
                </c:pt>
                <c:pt idx="181835">
                  <c:v>49.3015871113804</c:v>
                </c:pt>
                <c:pt idx="181836">
                  <c:v>49.301685623560303</c:v>
                </c:pt>
                <c:pt idx="181837">
                  <c:v>49.301784135424903</c:v>
                </c:pt>
                <c:pt idx="181838">
                  <c:v>49.3018826469742</c:v>
                </c:pt>
                <c:pt idx="181839">
                  <c:v>49.3019811582081</c:v>
                </c:pt>
                <c:pt idx="181840">
                  <c:v>49.302079669126698</c:v>
                </c:pt>
                <c:pt idx="181841">
                  <c:v>49.302178179729999</c:v>
                </c:pt>
                <c:pt idx="181842">
                  <c:v>49.302276690017997</c:v>
                </c:pt>
                <c:pt idx="181843">
                  <c:v>49.3023751999906</c:v>
                </c:pt>
                <c:pt idx="181844">
                  <c:v>49.302473709647998</c:v>
                </c:pt>
                <c:pt idx="181845">
                  <c:v>49.302572218990001</c:v>
                </c:pt>
                <c:pt idx="181846">
                  <c:v>49.302670728016601</c:v>
                </c:pt>
                <c:pt idx="181847">
                  <c:v>49.302769236727997</c:v>
                </c:pt>
                <c:pt idx="181848">
                  <c:v>49.302867745123997</c:v>
                </c:pt>
                <c:pt idx="181849">
                  <c:v>49.302966253204801</c:v>
                </c:pt>
                <c:pt idx="181850">
                  <c:v>49.303064760970202</c:v>
                </c:pt>
                <c:pt idx="181851">
                  <c:v>49.303163268420299</c:v>
                </c:pt>
                <c:pt idx="181852">
                  <c:v>49.3032617755551</c:v>
                </c:pt>
                <c:pt idx="181853">
                  <c:v>49.303360282374499</c:v>
                </c:pt>
                <c:pt idx="181854">
                  <c:v>49.3034587888787</c:v>
                </c:pt>
                <c:pt idx="181855">
                  <c:v>49.303557295067499</c:v>
                </c:pt>
                <c:pt idx="181856">
                  <c:v>49.303655800941101</c:v>
                </c:pt>
                <c:pt idx="181857">
                  <c:v>49.3037543064993</c:v>
                </c:pt>
                <c:pt idx="181858">
                  <c:v>49.303852811742203</c:v>
                </c:pt>
                <c:pt idx="181859">
                  <c:v>49.303951316669803</c:v>
                </c:pt>
                <c:pt idx="181860">
                  <c:v>49.304049821282199</c:v>
                </c:pt>
                <c:pt idx="181861">
                  <c:v>49.304148325579199</c:v>
                </c:pt>
                <c:pt idx="181862">
                  <c:v>49.304246829560903</c:v>
                </c:pt>
                <c:pt idx="181863">
                  <c:v>49.304345333227303</c:v>
                </c:pt>
                <c:pt idx="181864">
                  <c:v>49.3044438365784</c:v>
                </c:pt>
                <c:pt idx="181865">
                  <c:v>49.304542339614201</c:v>
                </c:pt>
                <c:pt idx="181866">
                  <c:v>49.304640842334699</c:v>
                </c:pt>
                <c:pt idx="181867">
                  <c:v>49.3047393447399</c:v>
                </c:pt>
                <c:pt idx="181868">
                  <c:v>49.304837846829798</c:v>
                </c:pt>
                <c:pt idx="181869">
                  <c:v>49.3049363486044</c:v>
                </c:pt>
                <c:pt idx="181870">
                  <c:v>49.305034850063699</c:v>
                </c:pt>
                <c:pt idx="181871">
                  <c:v>49.305133351207701</c:v>
                </c:pt>
                <c:pt idx="181872">
                  <c:v>49.3052318520364</c:v>
                </c:pt>
                <c:pt idx="181873">
                  <c:v>49.305330352549802</c:v>
                </c:pt>
                <c:pt idx="181874">
                  <c:v>49.305428852748001</c:v>
                </c:pt>
                <c:pt idx="181875">
                  <c:v>49.305527352630797</c:v>
                </c:pt>
                <c:pt idx="181876">
                  <c:v>49.305625852198403</c:v>
                </c:pt>
                <c:pt idx="181877">
                  <c:v>49.305724351450699</c:v>
                </c:pt>
                <c:pt idx="181878">
                  <c:v>49.305822850387699</c:v>
                </c:pt>
                <c:pt idx="181879">
                  <c:v>49.305921349009402</c:v>
                </c:pt>
                <c:pt idx="181880">
                  <c:v>49.306019847315802</c:v>
                </c:pt>
                <c:pt idx="181881">
                  <c:v>49.306118345306899</c:v>
                </c:pt>
                <c:pt idx="181882">
                  <c:v>49.3062168429827</c:v>
                </c:pt>
                <c:pt idx="181883">
                  <c:v>49.306315340343303</c:v>
                </c:pt>
                <c:pt idx="181884">
                  <c:v>49.306413837388597</c:v>
                </c:pt>
                <c:pt idx="181885">
                  <c:v>49.306512334118601</c:v>
                </c:pt>
                <c:pt idx="181886">
                  <c:v>49.306610830533302</c:v>
                </c:pt>
                <c:pt idx="181887">
                  <c:v>49.306709326632699</c:v>
                </c:pt>
                <c:pt idx="181888">
                  <c:v>49.3068078224169</c:v>
                </c:pt>
                <c:pt idx="181889">
                  <c:v>49.306906317885797</c:v>
                </c:pt>
                <c:pt idx="181890">
                  <c:v>49.307004813039399</c:v>
                </c:pt>
                <c:pt idx="181891">
                  <c:v>49.307103307877803</c:v>
                </c:pt>
                <c:pt idx="181892">
                  <c:v>49.307201802400797</c:v>
                </c:pt>
                <c:pt idx="181893">
                  <c:v>49.307300296608602</c:v>
                </c:pt>
                <c:pt idx="181894">
                  <c:v>49.307398790501097</c:v>
                </c:pt>
                <c:pt idx="181895">
                  <c:v>49.307497284078401</c:v>
                </c:pt>
                <c:pt idx="181896">
                  <c:v>49.307595777340403</c:v>
                </c:pt>
                <c:pt idx="181897">
                  <c:v>49.307694270287101</c:v>
                </c:pt>
                <c:pt idx="181898">
                  <c:v>49.307792762918602</c:v>
                </c:pt>
                <c:pt idx="181899">
                  <c:v>49.307891255234701</c:v>
                </c:pt>
                <c:pt idx="181900">
                  <c:v>49.307989747235702</c:v>
                </c:pt>
                <c:pt idx="181901">
                  <c:v>49.3080882389213</c:v>
                </c:pt>
                <c:pt idx="181902">
                  <c:v>49.308186730291702</c:v>
                </c:pt>
                <c:pt idx="181903">
                  <c:v>49.3082852213468</c:v>
                </c:pt>
                <c:pt idx="181904">
                  <c:v>49.308383712086702</c:v>
                </c:pt>
                <c:pt idx="181905">
                  <c:v>49.3084822025113</c:v>
                </c:pt>
                <c:pt idx="181906">
                  <c:v>49.308580692620701</c:v>
                </c:pt>
                <c:pt idx="181907">
                  <c:v>49.3086791824147</c:v>
                </c:pt>
                <c:pt idx="181908">
                  <c:v>49.308777671893601</c:v>
                </c:pt>
                <c:pt idx="181909">
                  <c:v>49.308876161057199</c:v>
                </c:pt>
                <c:pt idx="181910">
                  <c:v>49.308974649905501</c:v>
                </c:pt>
                <c:pt idx="181911">
                  <c:v>49.309073138438499</c:v>
                </c:pt>
                <c:pt idx="181912">
                  <c:v>49.309171626656401</c:v>
                </c:pt>
                <c:pt idx="181913">
                  <c:v>49.309270114558899</c:v>
                </c:pt>
                <c:pt idx="181914">
                  <c:v>49.309368602146201</c:v>
                </c:pt>
                <c:pt idx="181915">
                  <c:v>49.309467089418298</c:v>
                </c:pt>
                <c:pt idx="181916">
                  <c:v>49.3095655763751</c:v>
                </c:pt>
                <c:pt idx="181917">
                  <c:v>49.309664063016697</c:v>
                </c:pt>
                <c:pt idx="181918">
                  <c:v>49.309762549342999</c:v>
                </c:pt>
                <c:pt idx="181919">
                  <c:v>49.309861035354103</c:v>
                </c:pt>
                <c:pt idx="181920">
                  <c:v>49.309959521049898</c:v>
                </c:pt>
                <c:pt idx="181921">
                  <c:v>49.310058006430502</c:v>
                </c:pt>
                <c:pt idx="181922">
                  <c:v>49.310156491495803</c:v>
                </c:pt>
                <c:pt idx="181923">
                  <c:v>49.310254976245901</c:v>
                </c:pt>
                <c:pt idx="181924">
                  <c:v>49.310353460680801</c:v>
                </c:pt>
                <c:pt idx="181925">
                  <c:v>49.310451944800398</c:v>
                </c:pt>
                <c:pt idx="181926">
                  <c:v>49.310550428604799</c:v>
                </c:pt>
                <c:pt idx="181927">
                  <c:v>49.310648912093903</c:v>
                </c:pt>
                <c:pt idx="181928">
                  <c:v>49.310747395267803</c:v>
                </c:pt>
                <c:pt idx="181929">
                  <c:v>49.3108458781265</c:v>
                </c:pt>
                <c:pt idx="181930">
                  <c:v>49.3109443606699</c:v>
                </c:pt>
                <c:pt idx="181931">
                  <c:v>49.311042842898097</c:v>
                </c:pt>
                <c:pt idx="181932">
                  <c:v>49.311141324811103</c:v>
                </c:pt>
                <c:pt idx="181933">
                  <c:v>49.3112398064088</c:v>
                </c:pt>
                <c:pt idx="181934">
                  <c:v>49.311338287691299</c:v>
                </c:pt>
                <c:pt idx="181935">
                  <c:v>49.311436768658602</c:v>
                </c:pt>
                <c:pt idx="181936">
                  <c:v>49.311535249310602</c:v>
                </c:pt>
                <c:pt idx="181937">
                  <c:v>49.311633729647497</c:v>
                </c:pt>
                <c:pt idx="181938">
                  <c:v>49.311732209669103</c:v>
                </c:pt>
                <c:pt idx="181939">
                  <c:v>49.311830689375398</c:v>
                </c:pt>
                <c:pt idx="181940">
                  <c:v>49.311929168766603</c:v>
                </c:pt>
                <c:pt idx="181941">
                  <c:v>49.312027647842498</c:v>
                </c:pt>
                <c:pt idx="181942">
                  <c:v>49.312126126603196</c:v>
                </c:pt>
                <c:pt idx="181943">
                  <c:v>49.312224605048698</c:v>
                </c:pt>
                <c:pt idx="181944">
                  <c:v>49.312323083178903</c:v>
                </c:pt>
                <c:pt idx="181945">
                  <c:v>49.312421560993897</c:v>
                </c:pt>
                <c:pt idx="181946">
                  <c:v>49.312520038493702</c:v>
                </c:pt>
                <c:pt idx="181947">
                  <c:v>49.312618515678302</c:v>
                </c:pt>
                <c:pt idx="181948">
                  <c:v>49.312716992547699</c:v>
                </c:pt>
                <c:pt idx="181949">
                  <c:v>49.312815469101899</c:v>
                </c:pt>
                <c:pt idx="181950">
                  <c:v>49.312913945340803</c:v>
                </c:pt>
                <c:pt idx="181951">
                  <c:v>49.313012421264602</c:v>
                </c:pt>
                <c:pt idx="181952">
                  <c:v>49.313110896873098</c:v>
                </c:pt>
                <c:pt idx="181953">
                  <c:v>49.313209372166398</c:v>
                </c:pt>
                <c:pt idx="181954">
                  <c:v>49.3133078471445</c:v>
                </c:pt>
                <c:pt idx="181955">
                  <c:v>49.313406321807399</c:v>
                </c:pt>
                <c:pt idx="181956">
                  <c:v>49.313504796155101</c:v>
                </c:pt>
                <c:pt idx="181957">
                  <c:v>49.3136032701875</c:v>
                </c:pt>
                <c:pt idx="181958">
                  <c:v>49.313701743904801</c:v>
                </c:pt>
                <c:pt idx="181959">
                  <c:v>49.313800217306898</c:v>
                </c:pt>
                <c:pt idx="181960">
                  <c:v>49.3138986903937</c:v>
                </c:pt>
                <c:pt idx="181961">
                  <c:v>49.313997163165403</c:v>
                </c:pt>
                <c:pt idx="181962">
                  <c:v>49.314095635621797</c:v>
                </c:pt>
                <c:pt idx="181963">
                  <c:v>49.3141941077631</c:v>
                </c:pt>
                <c:pt idx="181964">
                  <c:v>49.3142925795891</c:v>
                </c:pt>
                <c:pt idx="181965">
                  <c:v>49.314391051100003</c:v>
                </c:pt>
                <c:pt idx="181966">
                  <c:v>49.314489522295602</c:v>
                </c:pt>
                <c:pt idx="181967">
                  <c:v>49.314587993176097</c:v>
                </c:pt>
                <c:pt idx="181968">
                  <c:v>49.314686463741303</c:v>
                </c:pt>
                <c:pt idx="181969">
                  <c:v>49.314784933991398</c:v>
                </c:pt>
                <c:pt idx="181970">
                  <c:v>49.314883403926302</c:v>
                </c:pt>
                <c:pt idx="181971">
                  <c:v>49.314981873545896</c:v>
                </c:pt>
                <c:pt idx="181972">
                  <c:v>49.315080342850401</c:v>
                </c:pt>
                <c:pt idx="181973">
                  <c:v>49.315178811839701</c:v>
                </c:pt>
                <c:pt idx="181974">
                  <c:v>49.315277280513797</c:v>
                </c:pt>
                <c:pt idx="181975">
                  <c:v>49.315375748872697</c:v>
                </c:pt>
                <c:pt idx="181976">
                  <c:v>49.3154742169164</c:v>
                </c:pt>
                <c:pt idx="181977">
                  <c:v>49.315572684644998</c:v>
                </c:pt>
                <c:pt idx="181978">
                  <c:v>49.3156711520583</c:v>
                </c:pt>
                <c:pt idx="181979">
                  <c:v>49.315769619156498</c:v>
                </c:pt>
                <c:pt idx="181980">
                  <c:v>49.315868085939499</c:v>
                </c:pt>
                <c:pt idx="181981">
                  <c:v>49.315966552407303</c:v>
                </c:pt>
                <c:pt idx="181982">
                  <c:v>49.316065018559897</c:v>
                </c:pt>
                <c:pt idx="181983">
                  <c:v>49.3161634843973</c:v>
                </c:pt>
                <c:pt idx="181984">
                  <c:v>49.3162619499195</c:v>
                </c:pt>
                <c:pt idx="181985">
                  <c:v>49.316360415126603</c:v>
                </c:pt>
                <c:pt idx="181986">
                  <c:v>49.316458880018502</c:v>
                </c:pt>
                <c:pt idx="181987">
                  <c:v>49.316557344595203</c:v>
                </c:pt>
                <c:pt idx="181988">
                  <c:v>49.316655808856801</c:v>
                </c:pt>
                <c:pt idx="181989">
                  <c:v>49.316754272803102</c:v>
                </c:pt>
                <c:pt idx="181990">
                  <c:v>49.316852736434299</c:v>
                </c:pt>
                <c:pt idx="181991">
                  <c:v>49.316951199750299</c:v>
                </c:pt>
                <c:pt idx="181992">
                  <c:v>49.317049662751202</c:v>
                </c:pt>
                <c:pt idx="181993">
                  <c:v>49.317148125436802</c:v>
                </c:pt>
                <c:pt idx="181994">
                  <c:v>49.317246587807396</c:v>
                </c:pt>
                <c:pt idx="181995">
                  <c:v>49.317345049862702</c:v>
                </c:pt>
                <c:pt idx="181996">
                  <c:v>49.317443511602796</c:v>
                </c:pt>
                <c:pt idx="181997">
                  <c:v>49.317541973027801</c:v>
                </c:pt>
                <c:pt idx="181998">
                  <c:v>49.317640434137701</c:v>
                </c:pt>
                <c:pt idx="181999">
                  <c:v>49.317738894932297</c:v>
                </c:pt>
                <c:pt idx="182000">
                  <c:v>49.317837355411797</c:v>
                </c:pt>
                <c:pt idx="182001">
                  <c:v>49.317935815576199</c:v>
                </c:pt>
                <c:pt idx="182002">
                  <c:v>49.318034275425397</c:v>
                </c:pt>
                <c:pt idx="182003">
                  <c:v>49.318132734959399</c:v>
                </c:pt>
                <c:pt idx="182004">
                  <c:v>49.318231194178203</c:v>
                </c:pt>
                <c:pt idx="182005">
                  <c:v>49.318329653081904</c:v>
                </c:pt>
                <c:pt idx="182006">
                  <c:v>49.3184281116704</c:v>
                </c:pt>
                <c:pt idx="182007">
                  <c:v>49.318526569943799</c:v>
                </c:pt>
                <c:pt idx="182008">
                  <c:v>49.318625027902002</c:v>
                </c:pt>
                <c:pt idx="182009">
                  <c:v>49.3187234855451</c:v>
                </c:pt>
                <c:pt idx="182010">
                  <c:v>49.318821942873001</c:v>
                </c:pt>
                <c:pt idx="182011">
                  <c:v>49.318920399885798</c:v>
                </c:pt>
                <c:pt idx="182012">
                  <c:v>49.319018856583398</c:v>
                </c:pt>
                <c:pt idx="182013">
                  <c:v>49.319117312965901</c:v>
                </c:pt>
                <c:pt idx="182014">
                  <c:v>49.3192157690332</c:v>
                </c:pt>
                <c:pt idx="182015">
                  <c:v>49.319314224785302</c:v>
                </c:pt>
                <c:pt idx="182016">
                  <c:v>49.3194126802223</c:v>
                </c:pt>
                <c:pt idx="182017">
                  <c:v>49.3195111353442</c:v>
                </c:pt>
                <c:pt idx="182018">
                  <c:v>49.319609590150897</c:v>
                </c:pt>
                <c:pt idx="182019">
                  <c:v>49.319708044642503</c:v>
                </c:pt>
                <c:pt idx="182020">
                  <c:v>49.319806498818899</c:v>
                </c:pt>
                <c:pt idx="182021">
                  <c:v>49.319904952680197</c:v>
                </c:pt>
                <c:pt idx="182022">
                  <c:v>49.320003406226299</c:v>
                </c:pt>
                <c:pt idx="182023">
                  <c:v>49.320101859457303</c:v>
                </c:pt>
                <c:pt idx="182024">
                  <c:v>49.320200312373203</c:v>
                </c:pt>
                <c:pt idx="182025">
                  <c:v>49.320298764973899</c:v>
                </c:pt>
                <c:pt idx="182026">
                  <c:v>49.320397217259497</c:v>
                </c:pt>
                <c:pt idx="182027">
                  <c:v>49.320495669229999</c:v>
                </c:pt>
                <c:pt idx="182028">
                  <c:v>49.320594120885303</c:v>
                </c:pt>
                <c:pt idx="182029">
                  <c:v>49.320692572225497</c:v>
                </c:pt>
                <c:pt idx="182030">
                  <c:v>49.3207910232505</c:v>
                </c:pt>
                <c:pt idx="182031">
                  <c:v>49.320889473960399</c:v>
                </c:pt>
                <c:pt idx="182032">
                  <c:v>49.320987924355201</c:v>
                </c:pt>
                <c:pt idx="182033">
                  <c:v>49.321086374434799</c:v>
                </c:pt>
                <c:pt idx="182034">
                  <c:v>49.321184824199399</c:v>
                </c:pt>
                <c:pt idx="182035">
                  <c:v>49.321283273648703</c:v>
                </c:pt>
                <c:pt idx="182036">
                  <c:v>49.321381722783002</c:v>
                </c:pt>
                <c:pt idx="182037">
                  <c:v>49.321480171602097</c:v>
                </c:pt>
                <c:pt idx="182038">
                  <c:v>49.321578620106102</c:v>
                </c:pt>
                <c:pt idx="182039">
                  <c:v>49.321677068295003</c:v>
                </c:pt>
                <c:pt idx="182040">
                  <c:v>49.321775516168799</c:v>
                </c:pt>
                <c:pt idx="182041">
                  <c:v>49.321873963727398</c:v>
                </c:pt>
                <c:pt idx="182042">
                  <c:v>49.321972410970901</c:v>
                </c:pt>
                <c:pt idx="182043">
                  <c:v>49.322070857899298</c:v>
                </c:pt>
                <c:pt idx="182044">
                  <c:v>49.322169304512599</c:v>
                </c:pt>
                <c:pt idx="182045">
                  <c:v>49.322267750810703</c:v>
                </c:pt>
                <c:pt idx="182046">
                  <c:v>49.322366196793801</c:v>
                </c:pt>
                <c:pt idx="182047">
                  <c:v>49.322464642461703</c:v>
                </c:pt>
                <c:pt idx="182048">
                  <c:v>49.322563087814501</c:v>
                </c:pt>
                <c:pt idx="182049">
                  <c:v>49.322661532852202</c:v>
                </c:pt>
                <c:pt idx="182050">
                  <c:v>49.322759977574798</c:v>
                </c:pt>
                <c:pt idx="182051">
                  <c:v>49.322858421982197</c:v>
                </c:pt>
                <c:pt idx="182052">
                  <c:v>49.322956866074598</c:v>
                </c:pt>
                <c:pt idx="182053">
                  <c:v>49.323055309851803</c:v>
                </c:pt>
                <c:pt idx="182054">
                  <c:v>49.323153753314003</c:v>
                </c:pt>
                <c:pt idx="182055">
                  <c:v>49.323252196460999</c:v>
                </c:pt>
                <c:pt idx="182056">
                  <c:v>49.323350639292897</c:v>
                </c:pt>
                <c:pt idx="182057">
                  <c:v>49.323449081809699</c:v>
                </c:pt>
                <c:pt idx="182058">
                  <c:v>49.323547524011403</c:v>
                </c:pt>
                <c:pt idx="182059">
                  <c:v>49.323645965898002</c:v>
                </c:pt>
                <c:pt idx="182060">
                  <c:v>49.323744407469498</c:v>
                </c:pt>
                <c:pt idx="182061">
                  <c:v>49.323842848725903</c:v>
                </c:pt>
                <c:pt idx="182062">
                  <c:v>49.323941289667196</c:v>
                </c:pt>
                <c:pt idx="182063">
                  <c:v>49.3240397302934</c:v>
                </c:pt>
                <c:pt idx="182064">
                  <c:v>49.3241381706044</c:v>
                </c:pt>
                <c:pt idx="182065">
                  <c:v>49.324236610600401</c:v>
                </c:pt>
                <c:pt idx="182066">
                  <c:v>49.324335050281299</c:v>
                </c:pt>
                <c:pt idx="182067">
                  <c:v>49.324433489647099</c:v>
                </c:pt>
                <c:pt idx="182068">
                  <c:v>49.324531928697802</c:v>
                </c:pt>
                <c:pt idx="182069">
                  <c:v>49.3246303674334</c:v>
                </c:pt>
                <c:pt idx="182070">
                  <c:v>49.324728805853901</c:v>
                </c:pt>
                <c:pt idx="182071">
                  <c:v>49.324827243959398</c:v>
                </c:pt>
                <c:pt idx="182072">
                  <c:v>49.324925681749697</c:v>
                </c:pt>
                <c:pt idx="182073">
                  <c:v>49.325024119224899</c:v>
                </c:pt>
                <c:pt idx="182074">
                  <c:v>49.325122556385097</c:v>
                </c:pt>
                <c:pt idx="182075">
                  <c:v>49.325220993230097</c:v>
                </c:pt>
                <c:pt idx="182076">
                  <c:v>49.3253194297601</c:v>
                </c:pt>
                <c:pt idx="182077">
                  <c:v>49.325417865974998</c:v>
                </c:pt>
                <c:pt idx="182078">
                  <c:v>49.325516301874799</c:v>
                </c:pt>
                <c:pt idx="182079">
                  <c:v>49.325614737459503</c:v>
                </c:pt>
                <c:pt idx="182080">
                  <c:v>49.325713172729102</c:v>
                </c:pt>
                <c:pt idx="182081">
                  <c:v>49.325811607683697</c:v>
                </c:pt>
                <c:pt idx="182082">
                  <c:v>49.325910042323102</c:v>
                </c:pt>
                <c:pt idx="182083">
                  <c:v>49.326008476647502</c:v>
                </c:pt>
                <c:pt idx="182084">
                  <c:v>49.326106910656797</c:v>
                </c:pt>
                <c:pt idx="182085">
                  <c:v>49.326205344351102</c:v>
                </c:pt>
                <c:pt idx="182086">
                  <c:v>49.326303777730203</c:v>
                </c:pt>
                <c:pt idx="182087">
                  <c:v>49.326402210794299</c:v>
                </c:pt>
                <c:pt idx="182088">
                  <c:v>49.326500643543298</c:v>
                </c:pt>
                <c:pt idx="182089">
                  <c:v>49.3265990759772</c:v>
                </c:pt>
                <c:pt idx="182090">
                  <c:v>49.326697508096103</c:v>
                </c:pt>
                <c:pt idx="182091">
                  <c:v>49.326795939899803</c:v>
                </c:pt>
                <c:pt idx="182092">
                  <c:v>49.326894371388498</c:v>
                </c:pt>
                <c:pt idx="182093">
                  <c:v>49.326992802562202</c:v>
                </c:pt>
                <c:pt idx="182094">
                  <c:v>49.327091233420703</c:v>
                </c:pt>
                <c:pt idx="182095">
                  <c:v>49.327189663964198</c:v>
                </c:pt>
                <c:pt idx="182096">
                  <c:v>49.327288094192703</c:v>
                </c:pt>
                <c:pt idx="182097">
                  <c:v>49.327386524105997</c:v>
                </c:pt>
                <c:pt idx="182098">
                  <c:v>49.3274849537043</c:v>
                </c:pt>
                <c:pt idx="182099">
                  <c:v>49.327583382987598</c:v>
                </c:pt>
                <c:pt idx="182100">
                  <c:v>49.327681811955699</c:v>
                </c:pt>
                <c:pt idx="182101">
                  <c:v>49.327780240608803</c:v>
                </c:pt>
                <c:pt idx="182102">
                  <c:v>49.327878668946902</c:v>
                </c:pt>
                <c:pt idx="182103">
                  <c:v>49.327977096969903</c:v>
                </c:pt>
                <c:pt idx="182104">
                  <c:v>49.3280755246778</c:v>
                </c:pt>
                <c:pt idx="182105">
                  <c:v>49.328173952070699</c:v>
                </c:pt>
                <c:pt idx="182106">
                  <c:v>49.328272379148501</c:v>
                </c:pt>
                <c:pt idx="182107">
                  <c:v>49.328370805911298</c:v>
                </c:pt>
                <c:pt idx="182108">
                  <c:v>49.328469232358998</c:v>
                </c:pt>
                <c:pt idx="182109">
                  <c:v>49.3285676584916</c:v>
                </c:pt>
                <c:pt idx="182110">
                  <c:v>49.328666084309198</c:v>
                </c:pt>
                <c:pt idx="182111">
                  <c:v>49.328764509811698</c:v>
                </c:pt>
                <c:pt idx="182112">
                  <c:v>49.328862934999201</c:v>
                </c:pt>
                <c:pt idx="182113">
                  <c:v>49.328961359871698</c:v>
                </c:pt>
                <c:pt idx="182114">
                  <c:v>49.329059784429099</c:v>
                </c:pt>
                <c:pt idx="182115">
                  <c:v>49.329158208671402</c:v>
                </c:pt>
                <c:pt idx="182116">
                  <c:v>49.3292566325987</c:v>
                </c:pt>
                <c:pt idx="182117">
                  <c:v>49.3293550562109</c:v>
                </c:pt>
                <c:pt idx="182118">
                  <c:v>49.329453479508103</c:v>
                </c:pt>
                <c:pt idx="182119">
                  <c:v>49.329551902490302</c:v>
                </c:pt>
                <c:pt idx="182120">
                  <c:v>49.329650325157402</c:v>
                </c:pt>
                <c:pt idx="182121">
                  <c:v>49.329748747509498</c:v>
                </c:pt>
                <c:pt idx="182122">
                  <c:v>49.329847169546497</c:v>
                </c:pt>
                <c:pt idx="182123">
                  <c:v>49.329945591268498</c:v>
                </c:pt>
                <c:pt idx="182124">
                  <c:v>49.330044012675501</c:v>
                </c:pt>
                <c:pt idx="182125">
                  <c:v>49.330142433767399</c:v>
                </c:pt>
                <c:pt idx="182126">
                  <c:v>49.3302408545443</c:v>
                </c:pt>
                <c:pt idx="182127">
                  <c:v>49.330339275006096</c:v>
                </c:pt>
                <c:pt idx="182128">
                  <c:v>49.330437695152902</c:v>
                </c:pt>
                <c:pt idx="182129">
                  <c:v>49.330536114984703</c:v>
                </c:pt>
                <c:pt idx="182130">
                  <c:v>49.330634534501399</c:v>
                </c:pt>
                <c:pt idx="182131">
                  <c:v>49.330732953703098</c:v>
                </c:pt>
                <c:pt idx="182132">
                  <c:v>49.330831372589799</c:v>
                </c:pt>
                <c:pt idx="182133">
                  <c:v>49.330929791161402</c:v>
                </c:pt>
                <c:pt idx="182134">
                  <c:v>49.331028209418101</c:v>
                </c:pt>
                <c:pt idx="182135">
                  <c:v>49.331126627359701</c:v>
                </c:pt>
                <c:pt idx="182136">
                  <c:v>49.331225044986198</c:v>
                </c:pt>
                <c:pt idx="182137">
                  <c:v>49.331323462297703</c:v>
                </c:pt>
                <c:pt idx="182138">
                  <c:v>49.331421879294297</c:v>
                </c:pt>
                <c:pt idx="182139">
                  <c:v>49.3315202959758</c:v>
                </c:pt>
                <c:pt idx="182140">
                  <c:v>49.331618712342198</c:v>
                </c:pt>
                <c:pt idx="182141">
                  <c:v>49.331717128393699</c:v>
                </c:pt>
                <c:pt idx="182142">
                  <c:v>49.331815544130102</c:v>
                </c:pt>
                <c:pt idx="182143">
                  <c:v>49.3319139595515</c:v>
                </c:pt>
                <c:pt idx="182144">
                  <c:v>49.3320123746579</c:v>
                </c:pt>
                <c:pt idx="182145">
                  <c:v>49.332110789449203</c:v>
                </c:pt>
                <c:pt idx="182146">
                  <c:v>49.332209203925601</c:v>
                </c:pt>
                <c:pt idx="182147">
                  <c:v>49.332307618086901</c:v>
                </c:pt>
                <c:pt idx="182148">
                  <c:v>49.332406031933203</c:v>
                </c:pt>
                <c:pt idx="182149">
                  <c:v>49.332504445464501</c:v>
                </c:pt>
                <c:pt idx="182150">
                  <c:v>49.332602858680801</c:v>
                </c:pt>
                <c:pt idx="182151">
                  <c:v>49.332701271582103</c:v>
                </c:pt>
                <c:pt idx="182152">
                  <c:v>49.3327996841683</c:v>
                </c:pt>
                <c:pt idx="182153">
                  <c:v>49.3328980964396</c:v>
                </c:pt>
                <c:pt idx="182154">
                  <c:v>49.332996508395901</c:v>
                </c:pt>
                <c:pt idx="182155">
                  <c:v>49.333094920037098</c:v>
                </c:pt>
                <c:pt idx="182156">
                  <c:v>49.333193331363297</c:v>
                </c:pt>
                <c:pt idx="182157">
                  <c:v>49.333291742374598</c:v>
                </c:pt>
                <c:pt idx="182158">
                  <c:v>49.333390153070802</c:v>
                </c:pt>
                <c:pt idx="182159">
                  <c:v>49.333488563452001</c:v>
                </c:pt>
                <c:pt idx="182160">
                  <c:v>49.333586973518202</c:v>
                </c:pt>
                <c:pt idx="182161">
                  <c:v>49.333685383269398</c:v>
                </c:pt>
                <c:pt idx="182162">
                  <c:v>49.333783792705603</c:v>
                </c:pt>
                <c:pt idx="182163">
                  <c:v>49.333882201826803</c:v>
                </c:pt>
                <c:pt idx="182164">
                  <c:v>49.333980610633098</c:v>
                </c:pt>
                <c:pt idx="182165">
                  <c:v>49.334079019124303</c:v>
                </c:pt>
                <c:pt idx="182166">
                  <c:v>49.334177427300503</c:v>
                </c:pt>
                <c:pt idx="182167">
                  <c:v>49.334275835161698</c:v>
                </c:pt>
                <c:pt idx="182168">
                  <c:v>49.334374242707902</c:v>
                </c:pt>
                <c:pt idx="182169">
                  <c:v>49.334472649939201</c:v>
                </c:pt>
                <c:pt idx="182170">
                  <c:v>49.334571056855403</c:v>
                </c:pt>
                <c:pt idx="182171">
                  <c:v>49.334669463456699</c:v>
                </c:pt>
                <c:pt idx="182172">
                  <c:v>49.334767869742898</c:v>
                </c:pt>
                <c:pt idx="182173">
                  <c:v>49.334866275714198</c:v>
                </c:pt>
                <c:pt idx="182174">
                  <c:v>49.334964681370501</c:v>
                </c:pt>
                <c:pt idx="182175">
                  <c:v>49.335063086711799</c:v>
                </c:pt>
                <c:pt idx="182176">
                  <c:v>49.335161491738099</c:v>
                </c:pt>
                <c:pt idx="182177">
                  <c:v>49.335259896449401</c:v>
                </c:pt>
                <c:pt idx="182178">
                  <c:v>49.335358300845698</c:v>
                </c:pt>
                <c:pt idx="182179">
                  <c:v>49.335456704927097</c:v>
                </c:pt>
                <c:pt idx="182180">
                  <c:v>49.335555108693498</c:v>
                </c:pt>
                <c:pt idx="182181">
                  <c:v>49.335653512144802</c:v>
                </c:pt>
                <c:pt idx="182182">
                  <c:v>49.3357519152812</c:v>
                </c:pt>
                <c:pt idx="182183">
                  <c:v>49.3358503181027</c:v>
                </c:pt>
                <c:pt idx="182184">
                  <c:v>49.335948720609103</c:v>
                </c:pt>
                <c:pt idx="182185">
                  <c:v>49.336047122800601</c:v>
                </c:pt>
                <c:pt idx="182186">
                  <c:v>49.3361455246771</c:v>
                </c:pt>
                <c:pt idx="182187">
                  <c:v>49.336243926238602</c:v>
                </c:pt>
                <c:pt idx="182188">
                  <c:v>49.336342327485099</c:v>
                </c:pt>
                <c:pt idx="182189">
                  <c:v>49.336440728416697</c:v>
                </c:pt>
                <c:pt idx="182190">
                  <c:v>49.336539129033298</c:v>
                </c:pt>
                <c:pt idx="182191">
                  <c:v>49.336637529334901</c:v>
                </c:pt>
                <c:pt idx="182192">
                  <c:v>49.336735929321598</c:v>
                </c:pt>
                <c:pt idx="182193">
                  <c:v>49.336834328993298</c:v>
                </c:pt>
                <c:pt idx="182194">
                  <c:v>49.33693272835</c:v>
                </c:pt>
                <c:pt idx="182195">
                  <c:v>49.337031127391803</c:v>
                </c:pt>
                <c:pt idx="182196">
                  <c:v>49.337129526118503</c:v>
                </c:pt>
                <c:pt idx="182197">
                  <c:v>49.337227924530403</c:v>
                </c:pt>
                <c:pt idx="182198">
                  <c:v>49.337326322627199</c:v>
                </c:pt>
                <c:pt idx="182199">
                  <c:v>49.337424720409103</c:v>
                </c:pt>
                <c:pt idx="182200">
                  <c:v>49.337523117876003</c:v>
                </c:pt>
                <c:pt idx="182201">
                  <c:v>49.337621515027998</c:v>
                </c:pt>
                <c:pt idx="182202">
                  <c:v>49.337719911865001</c:v>
                </c:pt>
                <c:pt idx="182203">
                  <c:v>49.337818308387</c:v>
                </c:pt>
                <c:pt idx="182204">
                  <c:v>49.3379167045941</c:v>
                </c:pt>
                <c:pt idx="182205">
                  <c:v>49.338015100486302</c:v>
                </c:pt>
                <c:pt idx="182206">
                  <c:v>49.3381134960634</c:v>
                </c:pt>
                <c:pt idx="182207">
                  <c:v>49.338211891325599</c:v>
                </c:pt>
                <c:pt idx="182208">
                  <c:v>49.3383102862729</c:v>
                </c:pt>
                <c:pt idx="182209">
                  <c:v>49.338408680905196</c:v>
                </c:pt>
                <c:pt idx="182210">
                  <c:v>49.338507075222601</c:v>
                </c:pt>
                <c:pt idx="182211">
                  <c:v>49.338605469225001</c:v>
                </c:pt>
                <c:pt idx="182212">
                  <c:v>49.338703862912404</c:v>
                </c:pt>
                <c:pt idx="182213">
                  <c:v>49.3388022562849</c:v>
                </c:pt>
                <c:pt idx="182214">
                  <c:v>49.338900649342499</c:v>
                </c:pt>
                <c:pt idx="182215">
                  <c:v>49.338999042085099</c:v>
                </c:pt>
                <c:pt idx="182216">
                  <c:v>49.339097434512801</c:v>
                </c:pt>
                <c:pt idx="182217">
                  <c:v>49.339195826625499</c:v>
                </c:pt>
                <c:pt idx="182218">
                  <c:v>49.339294218423298</c:v>
                </c:pt>
                <c:pt idx="182219">
                  <c:v>49.339392609906099</c:v>
                </c:pt>
                <c:pt idx="182220">
                  <c:v>49.339491001074002</c:v>
                </c:pt>
                <c:pt idx="182221">
                  <c:v>49.3395893919269</c:v>
                </c:pt>
                <c:pt idx="182222">
                  <c:v>49.3396877824649</c:v>
                </c:pt>
                <c:pt idx="182223">
                  <c:v>49.339786172688001</c:v>
                </c:pt>
                <c:pt idx="182224">
                  <c:v>49.339884562596097</c:v>
                </c:pt>
                <c:pt idx="182225">
                  <c:v>49.339982952189303</c:v>
                </c:pt>
                <c:pt idx="182226">
                  <c:v>49.340081341467602</c:v>
                </c:pt>
                <c:pt idx="182227">
                  <c:v>49.340179730430897</c:v>
                </c:pt>
                <c:pt idx="182228">
                  <c:v>49.340278119079301</c:v>
                </c:pt>
                <c:pt idx="182229">
                  <c:v>49.340376507412699</c:v>
                </c:pt>
                <c:pt idx="182230">
                  <c:v>49.340474895431299</c:v>
                </c:pt>
                <c:pt idx="182231">
                  <c:v>49.340573283134802</c:v>
                </c:pt>
                <c:pt idx="182232">
                  <c:v>49.340671670523498</c:v>
                </c:pt>
                <c:pt idx="182233">
                  <c:v>49.340770057597197</c:v>
                </c:pt>
                <c:pt idx="182234">
                  <c:v>49.340868444355998</c:v>
                </c:pt>
                <c:pt idx="182235">
                  <c:v>49.3409668307999</c:v>
                </c:pt>
                <c:pt idx="182236">
                  <c:v>49.341065216928897</c:v>
                </c:pt>
                <c:pt idx="182237">
                  <c:v>49.341163602742903</c:v>
                </c:pt>
                <c:pt idx="182238">
                  <c:v>49.341261988242003</c:v>
                </c:pt>
                <c:pt idx="182239">
                  <c:v>49.341360373426099</c:v>
                </c:pt>
                <c:pt idx="182240">
                  <c:v>49.341458758295403</c:v>
                </c:pt>
                <c:pt idx="182241">
                  <c:v>49.341557142849702</c:v>
                </c:pt>
                <c:pt idx="182242">
                  <c:v>49.341655527089102</c:v>
                </c:pt>
                <c:pt idx="182243">
                  <c:v>49.341753911013598</c:v>
                </c:pt>
                <c:pt idx="182244">
                  <c:v>49.341852294623202</c:v>
                </c:pt>
                <c:pt idx="182245">
                  <c:v>49.3419506779179</c:v>
                </c:pt>
                <c:pt idx="182246">
                  <c:v>49.342049060897601</c:v>
                </c:pt>
                <c:pt idx="182247">
                  <c:v>49.342147443562403</c:v>
                </c:pt>
                <c:pt idx="182248">
                  <c:v>49.3422458259123</c:v>
                </c:pt>
                <c:pt idx="182249">
                  <c:v>49.342344207947299</c:v>
                </c:pt>
                <c:pt idx="182250">
                  <c:v>49.342442589667399</c:v>
                </c:pt>
                <c:pt idx="182251">
                  <c:v>49.342540971072602</c:v>
                </c:pt>
                <c:pt idx="182252">
                  <c:v>49.342639352162898</c:v>
                </c:pt>
                <c:pt idx="182253">
                  <c:v>49.342737732938197</c:v>
                </c:pt>
                <c:pt idx="182254">
                  <c:v>49.342836113398697</c:v>
                </c:pt>
                <c:pt idx="182255">
                  <c:v>49.342934493544199</c:v>
                </c:pt>
                <c:pt idx="182256">
                  <c:v>49.343032873374803</c:v>
                </c:pt>
                <c:pt idx="182257">
                  <c:v>49.343131252890601</c:v>
                </c:pt>
                <c:pt idx="182258">
                  <c:v>49.343229632091401</c:v>
                </c:pt>
                <c:pt idx="182259">
                  <c:v>49.343328010977302</c:v>
                </c:pt>
                <c:pt idx="182260">
                  <c:v>49.343426389548299</c:v>
                </c:pt>
                <c:pt idx="182261">
                  <c:v>49.343524767804396</c:v>
                </c:pt>
                <c:pt idx="182262">
                  <c:v>49.343623145745703</c:v>
                </c:pt>
                <c:pt idx="182263">
                  <c:v>49.343721523371997</c:v>
                </c:pt>
                <c:pt idx="182264">
                  <c:v>49.3438199006834</c:v>
                </c:pt>
                <c:pt idx="182265">
                  <c:v>49.343918277679897</c:v>
                </c:pt>
                <c:pt idx="182266">
                  <c:v>49.344016654361603</c:v>
                </c:pt>
                <c:pt idx="182267">
                  <c:v>49.344115030728297</c:v>
                </c:pt>
                <c:pt idx="182268">
                  <c:v>49.344213406780099</c:v>
                </c:pt>
                <c:pt idx="182269">
                  <c:v>49.344311782517103</c:v>
                </c:pt>
                <c:pt idx="182270">
                  <c:v>49.344410157939102</c:v>
                </c:pt>
                <c:pt idx="182271">
                  <c:v>49.344508533046302</c:v>
                </c:pt>
                <c:pt idx="182272">
                  <c:v>49.344606907838603</c:v>
                </c:pt>
                <c:pt idx="182273">
                  <c:v>49.344705282315999</c:v>
                </c:pt>
                <c:pt idx="182274">
                  <c:v>49.344803656478497</c:v>
                </c:pt>
                <c:pt idx="182275">
                  <c:v>49.344902030326097</c:v>
                </c:pt>
                <c:pt idx="182276">
                  <c:v>49.345000403858798</c:v>
                </c:pt>
                <c:pt idx="182277">
                  <c:v>49.345098777076601</c:v>
                </c:pt>
                <c:pt idx="182278">
                  <c:v>49.345197149979597</c:v>
                </c:pt>
                <c:pt idx="182279">
                  <c:v>49.345295522567604</c:v>
                </c:pt>
                <c:pt idx="182280">
                  <c:v>49.345393894840797</c:v>
                </c:pt>
                <c:pt idx="182281">
                  <c:v>49.345492266799198</c:v>
                </c:pt>
                <c:pt idx="182282">
                  <c:v>49.345590638442602</c:v>
                </c:pt>
                <c:pt idx="182283">
                  <c:v>49.3456890097711</c:v>
                </c:pt>
                <c:pt idx="182284">
                  <c:v>49.345787380784799</c:v>
                </c:pt>
                <c:pt idx="182285">
                  <c:v>49.3458857514836</c:v>
                </c:pt>
                <c:pt idx="182286">
                  <c:v>49.345984121867502</c:v>
                </c:pt>
                <c:pt idx="182287">
                  <c:v>49.346082491936599</c:v>
                </c:pt>
                <c:pt idx="182288">
                  <c:v>49.346180861690698</c:v>
                </c:pt>
                <c:pt idx="182289">
                  <c:v>49.346279231129998</c:v>
                </c:pt>
                <c:pt idx="182290">
                  <c:v>49.346377600254499</c:v>
                </c:pt>
                <c:pt idx="182291">
                  <c:v>49.346475969064002</c:v>
                </c:pt>
                <c:pt idx="182292">
                  <c:v>49.3465743375587</c:v>
                </c:pt>
                <c:pt idx="182293">
                  <c:v>49.346672705738499</c:v>
                </c:pt>
                <c:pt idx="182294">
                  <c:v>49.346771073603499</c:v>
                </c:pt>
                <c:pt idx="182295">
                  <c:v>49.346869441153601</c:v>
                </c:pt>
                <c:pt idx="182296">
                  <c:v>49.346967808388797</c:v>
                </c:pt>
                <c:pt idx="182297">
                  <c:v>49.347066175309102</c:v>
                </c:pt>
                <c:pt idx="182298">
                  <c:v>49.347164541914601</c:v>
                </c:pt>
                <c:pt idx="182299">
                  <c:v>49.347262908205202</c:v>
                </c:pt>
                <c:pt idx="182300">
                  <c:v>49.347361274180997</c:v>
                </c:pt>
                <c:pt idx="182301">
                  <c:v>49.347459639841901</c:v>
                </c:pt>
                <c:pt idx="182302">
                  <c:v>49.347558005187999</c:v>
                </c:pt>
                <c:pt idx="182303">
                  <c:v>49.347656370219099</c:v>
                </c:pt>
                <c:pt idx="182304">
                  <c:v>49.347754734935499</c:v>
                </c:pt>
                <c:pt idx="182305">
                  <c:v>49.347853099336902</c:v>
                </c:pt>
                <c:pt idx="182306">
                  <c:v>49.347951463423499</c:v>
                </c:pt>
                <c:pt idx="182307">
                  <c:v>49.348049827195297</c:v>
                </c:pt>
                <c:pt idx="182308">
                  <c:v>49.348148190652203</c:v>
                </c:pt>
                <c:pt idx="182309">
                  <c:v>49.348246553794297</c:v>
                </c:pt>
                <c:pt idx="182310">
                  <c:v>49.3483449166215</c:v>
                </c:pt>
                <c:pt idx="182311">
                  <c:v>49.348443279133797</c:v>
                </c:pt>
                <c:pt idx="182312">
                  <c:v>49.348541641331302</c:v>
                </c:pt>
                <c:pt idx="182313">
                  <c:v>49.348640003214001</c:v>
                </c:pt>
                <c:pt idx="182314">
                  <c:v>49.348738364781802</c:v>
                </c:pt>
                <c:pt idx="182315">
                  <c:v>49.348836726034698</c:v>
                </c:pt>
                <c:pt idx="182316">
                  <c:v>49.348935086972901</c:v>
                </c:pt>
                <c:pt idx="182317">
                  <c:v>49.349033447596099</c:v>
                </c:pt>
                <c:pt idx="182318">
                  <c:v>49.349131807904598</c:v>
                </c:pt>
                <c:pt idx="182319">
                  <c:v>49.349230167898099</c:v>
                </c:pt>
                <c:pt idx="182320">
                  <c:v>49.349328527576901</c:v>
                </c:pt>
                <c:pt idx="182321">
                  <c:v>49.349426886940797</c:v>
                </c:pt>
                <c:pt idx="182322">
                  <c:v>49.349525245989803</c:v>
                </c:pt>
                <c:pt idx="182323">
                  <c:v>49.349623604724101</c:v>
                </c:pt>
                <c:pt idx="182324">
                  <c:v>49.349721963143402</c:v>
                </c:pt>
                <c:pt idx="182325">
                  <c:v>49.349820321248004</c:v>
                </c:pt>
                <c:pt idx="182326">
                  <c:v>49.3499186790377</c:v>
                </c:pt>
                <c:pt idx="182327">
                  <c:v>49.350017036512597</c:v>
                </c:pt>
                <c:pt idx="182328">
                  <c:v>49.350115393672603</c:v>
                </c:pt>
                <c:pt idx="182329">
                  <c:v>49.350213750517803</c:v>
                </c:pt>
                <c:pt idx="182330">
                  <c:v>49.350312107048197</c:v>
                </c:pt>
                <c:pt idx="182331">
                  <c:v>49.350410463263799</c:v>
                </c:pt>
                <c:pt idx="182332">
                  <c:v>49.350508819164503</c:v>
                </c:pt>
                <c:pt idx="182333">
                  <c:v>49.350607174750401</c:v>
                </c:pt>
                <c:pt idx="182334">
                  <c:v>49.3507055300215</c:v>
                </c:pt>
                <c:pt idx="182335">
                  <c:v>49.350803884977701</c:v>
                </c:pt>
                <c:pt idx="182336">
                  <c:v>49.350902239619103</c:v>
                </c:pt>
                <c:pt idx="182337">
                  <c:v>49.351000593945699</c:v>
                </c:pt>
                <c:pt idx="182338">
                  <c:v>49.351098947957503</c:v>
                </c:pt>
                <c:pt idx="182339">
                  <c:v>49.351197301654402</c:v>
                </c:pt>
                <c:pt idx="182340">
                  <c:v>49.351295655036502</c:v>
                </c:pt>
                <c:pt idx="182341">
                  <c:v>49.351394008103803</c:v>
                </c:pt>
                <c:pt idx="182342">
                  <c:v>49.351492360856298</c:v>
                </c:pt>
                <c:pt idx="182343">
                  <c:v>49.351590713294001</c:v>
                </c:pt>
                <c:pt idx="182344">
                  <c:v>49.351689065416799</c:v>
                </c:pt>
                <c:pt idx="182345">
                  <c:v>49.351787417224799</c:v>
                </c:pt>
                <c:pt idx="182346">
                  <c:v>49.351885768718098</c:v>
                </c:pt>
                <c:pt idx="182347">
                  <c:v>49.3519841198965</c:v>
                </c:pt>
                <c:pt idx="182348">
                  <c:v>49.352082470760003</c:v>
                </c:pt>
                <c:pt idx="182349">
                  <c:v>49.352180821308799</c:v>
                </c:pt>
                <c:pt idx="182350">
                  <c:v>49.352279171542797</c:v>
                </c:pt>
                <c:pt idx="182351">
                  <c:v>49.352377521461896</c:v>
                </c:pt>
                <c:pt idx="182352">
                  <c:v>49.352475871066297</c:v>
                </c:pt>
                <c:pt idx="182353">
                  <c:v>49.352574220355798</c:v>
                </c:pt>
                <c:pt idx="182354">
                  <c:v>49.352672569330501</c:v>
                </c:pt>
                <c:pt idx="182355">
                  <c:v>49.352770917990497</c:v>
                </c:pt>
                <c:pt idx="182356">
                  <c:v>49.352869266335603</c:v>
                </c:pt>
                <c:pt idx="182357">
                  <c:v>49.352967614365902</c:v>
                </c:pt>
                <c:pt idx="182358">
                  <c:v>49.353065962081402</c:v>
                </c:pt>
                <c:pt idx="182359">
                  <c:v>49.353164309482104</c:v>
                </c:pt>
                <c:pt idx="182360">
                  <c:v>49.353262656567999</c:v>
                </c:pt>
                <c:pt idx="182361">
                  <c:v>49.353361003339103</c:v>
                </c:pt>
                <c:pt idx="182362">
                  <c:v>49.353459349795401</c:v>
                </c:pt>
                <c:pt idx="182363">
                  <c:v>49.3535576959369</c:v>
                </c:pt>
                <c:pt idx="182364">
                  <c:v>49.3536560417636</c:v>
                </c:pt>
                <c:pt idx="182365">
                  <c:v>49.353754387275501</c:v>
                </c:pt>
                <c:pt idx="182366">
                  <c:v>49.353852732472703</c:v>
                </c:pt>
                <c:pt idx="182367">
                  <c:v>49.353951077354999</c:v>
                </c:pt>
                <c:pt idx="182368">
                  <c:v>49.354049421922497</c:v>
                </c:pt>
                <c:pt idx="182369">
                  <c:v>49.354147766175302</c:v>
                </c:pt>
                <c:pt idx="182370">
                  <c:v>49.354246110113202</c:v>
                </c:pt>
                <c:pt idx="182371">
                  <c:v>49.354344453736402</c:v>
                </c:pt>
                <c:pt idx="182372">
                  <c:v>49.354442797044697</c:v>
                </c:pt>
                <c:pt idx="182373">
                  <c:v>49.3545411400383</c:v>
                </c:pt>
                <c:pt idx="182374">
                  <c:v>49.354639482717097</c:v>
                </c:pt>
                <c:pt idx="182375">
                  <c:v>49.354737825081102</c:v>
                </c:pt>
                <c:pt idx="182376">
                  <c:v>49.354836167130301</c:v>
                </c:pt>
                <c:pt idx="182377">
                  <c:v>49.354934508864801</c:v>
                </c:pt>
                <c:pt idx="182378">
                  <c:v>49.355032850284402</c:v>
                </c:pt>
                <c:pt idx="182379">
                  <c:v>49.355131191389297</c:v>
                </c:pt>
                <c:pt idx="182380">
                  <c:v>49.355229532179401</c:v>
                </c:pt>
                <c:pt idx="182381">
                  <c:v>49.355327872654698</c:v>
                </c:pt>
                <c:pt idx="182382">
                  <c:v>49.355426212815203</c:v>
                </c:pt>
                <c:pt idx="182383">
                  <c:v>49.355524552661002</c:v>
                </c:pt>
                <c:pt idx="182384">
                  <c:v>49.355622892191903</c:v>
                </c:pt>
                <c:pt idx="182385">
                  <c:v>49.355721231408197</c:v>
                </c:pt>
                <c:pt idx="182386">
                  <c:v>49.355819570309599</c:v>
                </c:pt>
                <c:pt idx="182387">
                  <c:v>49.355917908896203</c:v>
                </c:pt>
                <c:pt idx="182388">
                  <c:v>49.3560162471681</c:v>
                </c:pt>
                <c:pt idx="182389">
                  <c:v>49.356114585125198</c:v>
                </c:pt>
                <c:pt idx="182390">
                  <c:v>49.356212922767497</c:v>
                </c:pt>
                <c:pt idx="182391">
                  <c:v>49.356311260095097</c:v>
                </c:pt>
                <c:pt idx="182392">
                  <c:v>49.356409597107898</c:v>
                </c:pt>
                <c:pt idx="182393">
                  <c:v>49.356507933805901</c:v>
                </c:pt>
                <c:pt idx="182394">
                  <c:v>49.356606270189197</c:v>
                </c:pt>
                <c:pt idx="182395">
                  <c:v>49.356704606257701</c:v>
                </c:pt>
                <c:pt idx="182396">
                  <c:v>49.356802942011399</c:v>
                </c:pt>
                <c:pt idx="182397">
                  <c:v>49.356901277450397</c:v>
                </c:pt>
                <c:pt idx="182398">
                  <c:v>49.356999612574597</c:v>
                </c:pt>
                <c:pt idx="182399">
                  <c:v>49.357097947383998</c:v>
                </c:pt>
                <c:pt idx="182400">
                  <c:v>49.3571962818787</c:v>
                </c:pt>
                <c:pt idx="182401">
                  <c:v>49.357294616058603</c:v>
                </c:pt>
                <c:pt idx="182402">
                  <c:v>49.357392949923799</c:v>
                </c:pt>
                <c:pt idx="182403">
                  <c:v>49.357491283474197</c:v>
                </c:pt>
                <c:pt idx="182404">
                  <c:v>49.357589616709802</c:v>
                </c:pt>
                <c:pt idx="182405">
                  <c:v>49.357687949630701</c:v>
                </c:pt>
                <c:pt idx="182406">
                  <c:v>49.357786282236901</c:v>
                </c:pt>
                <c:pt idx="182407">
                  <c:v>49.357884614528203</c:v>
                </c:pt>
                <c:pt idx="182408">
                  <c:v>49.357982946504897</c:v>
                </c:pt>
                <c:pt idx="182409">
                  <c:v>49.358081278166701</c:v>
                </c:pt>
                <c:pt idx="182410">
                  <c:v>49.358179609513897</c:v>
                </c:pt>
                <c:pt idx="182411">
                  <c:v>49.358277940546202</c:v>
                </c:pt>
                <c:pt idx="182412">
                  <c:v>49.3583762712639</c:v>
                </c:pt>
                <c:pt idx="182413">
                  <c:v>49.358474601666799</c:v>
                </c:pt>
                <c:pt idx="182414">
                  <c:v>49.3585729317549</c:v>
                </c:pt>
                <c:pt idx="182415">
                  <c:v>49.358671261528301</c:v>
                </c:pt>
                <c:pt idx="182416">
                  <c:v>49.358769590986903</c:v>
                </c:pt>
                <c:pt idx="182417">
                  <c:v>49.358867920130798</c:v>
                </c:pt>
                <c:pt idx="182418">
                  <c:v>49.358966248960002</c:v>
                </c:pt>
                <c:pt idx="182419">
                  <c:v>49.359064577474399</c:v>
                </c:pt>
                <c:pt idx="182420">
                  <c:v>49.359162905674097</c:v>
                </c:pt>
                <c:pt idx="182421">
                  <c:v>49.359261233559003</c:v>
                </c:pt>
                <c:pt idx="182422">
                  <c:v>49.359359561129203</c:v>
                </c:pt>
                <c:pt idx="182423">
                  <c:v>49.359457888384597</c:v>
                </c:pt>
                <c:pt idx="182424">
                  <c:v>49.359556215325298</c:v>
                </c:pt>
                <c:pt idx="182425">
                  <c:v>49.359654541951301</c:v>
                </c:pt>
                <c:pt idx="182426">
                  <c:v>49.359752868262603</c:v>
                </c:pt>
                <c:pt idx="182427">
                  <c:v>49.3598511942591</c:v>
                </c:pt>
                <c:pt idx="182428">
                  <c:v>49.359949519940898</c:v>
                </c:pt>
                <c:pt idx="182429">
                  <c:v>49.360047845307903</c:v>
                </c:pt>
                <c:pt idx="182430">
                  <c:v>49.360146170360203</c:v>
                </c:pt>
                <c:pt idx="182431">
                  <c:v>49.360244495097803</c:v>
                </c:pt>
                <c:pt idx="182432">
                  <c:v>49.360342819520703</c:v>
                </c:pt>
                <c:pt idx="182433">
                  <c:v>49.360441143628798</c:v>
                </c:pt>
                <c:pt idx="182434">
                  <c:v>49.3605394674222</c:v>
                </c:pt>
                <c:pt idx="182435">
                  <c:v>49.360637790900903</c:v>
                </c:pt>
                <c:pt idx="182436">
                  <c:v>49.360736114064899</c:v>
                </c:pt>
                <c:pt idx="182437">
                  <c:v>49.360834436914097</c:v>
                </c:pt>
                <c:pt idx="182438">
                  <c:v>49.360932759448602</c:v>
                </c:pt>
                <c:pt idx="182439">
                  <c:v>49.361031081668401</c:v>
                </c:pt>
                <c:pt idx="182440">
                  <c:v>49.3611294035735</c:v>
                </c:pt>
                <c:pt idx="182441">
                  <c:v>49.361227725163801</c:v>
                </c:pt>
                <c:pt idx="182442">
                  <c:v>49.361326046439402</c:v>
                </c:pt>
                <c:pt idx="182443">
                  <c:v>49.361424367400403</c:v>
                </c:pt>
                <c:pt idx="182444">
                  <c:v>49.361522688046598</c:v>
                </c:pt>
                <c:pt idx="182445">
                  <c:v>49.361621008378002</c:v>
                </c:pt>
                <c:pt idx="182446">
                  <c:v>49.361719328394798</c:v>
                </c:pt>
                <c:pt idx="182447">
                  <c:v>49.361817648096803</c:v>
                </c:pt>
                <c:pt idx="182448">
                  <c:v>49.361915967484201</c:v>
                </c:pt>
                <c:pt idx="182449">
                  <c:v>49.3620142865568</c:v>
                </c:pt>
                <c:pt idx="182450">
                  <c:v>49.362112605314699</c:v>
                </c:pt>
                <c:pt idx="182451">
                  <c:v>49.3622109237579</c:v>
                </c:pt>
                <c:pt idx="182452">
                  <c:v>49.3623092418864</c:v>
                </c:pt>
                <c:pt idx="182453">
                  <c:v>49.362407559700202</c:v>
                </c:pt>
                <c:pt idx="182454">
                  <c:v>49.362505877199297</c:v>
                </c:pt>
                <c:pt idx="182455">
                  <c:v>49.3626041943837</c:v>
                </c:pt>
                <c:pt idx="182456">
                  <c:v>49.362702511253403</c:v>
                </c:pt>
                <c:pt idx="182457">
                  <c:v>49.3628008278083</c:v>
                </c:pt>
                <c:pt idx="182458">
                  <c:v>49.362899144048598</c:v>
                </c:pt>
                <c:pt idx="182459">
                  <c:v>49.362997459974203</c:v>
                </c:pt>
                <c:pt idx="182460">
                  <c:v>49.363095775585002</c:v>
                </c:pt>
                <c:pt idx="182461">
                  <c:v>49.363194090881201</c:v>
                </c:pt>
                <c:pt idx="182462">
                  <c:v>49.363292405862701</c:v>
                </c:pt>
                <c:pt idx="182463">
                  <c:v>49.363390720529402</c:v>
                </c:pt>
                <c:pt idx="182464">
                  <c:v>49.363489034881503</c:v>
                </c:pt>
                <c:pt idx="182465">
                  <c:v>49.363587348918898</c:v>
                </c:pt>
                <c:pt idx="182466">
                  <c:v>49.363685662641601</c:v>
                </c:pt>
                <c:pt idx="182467">
                  <c:v>49.363783976049604</c:v>
                </c:pt>
                <c:pt idx="182468">
                  <c:v>49.3638822891429</c:v>
                </c:pt>
                <c:pt idx="182469">
                  <c:v>49.363980601921497</c:v>
                </c:pt>
                <c:pt idx="182470">
                  <c:v>49.364078914385402</c:v>
                </c:pt>
                <c:pt idx="182471">
                  <c:v>49.364177226534601</c:v>
                </c:pt>
                <c:pt idx="182472">
                  <c:v>49.3642755383691</c:v>
                </c:pt>
                <c:pt idx="182473">
                  <c:v>49.364373849888999</c:v>
                </c:pt>
                <c:pt idx="182474">
                  <c:v>49.364472161094199</c:v>
                </c:pt>
                <c:pt idx="182475">
                  <c:v>49.364570471984599</c:v>
                </c:pt>
                <c:pt idx="182476">
                  <c:v>49.3646687825604</c:v>
                </c:pt>
                <c:pt idx="182477">
                  <c:v>49.364767092821502</c:v>
                </c:pt>
                <c:pt idx="182478">
                  <c:v>49.364865402767997</c:v>
                </c:pt>
                <c:pt idx="182479">
                  <c:v>49.3649637123997</c:v>
                </c:pt>
                <c:pt idx="182480">
                  <c:v>49.365062021716803</c:v>
                </c:pt>
                <c:pt idx="182481">
                  <c:v>49.365160330719199</c:v>
                </c:pt>
                <c:pt idx="182482">
                  <c:v>49.365258639406903</c:v>
                </c:pt>
                <c:pt idx="182483">
                  <c:v>49.365356947779901</c:v>
                </c:pt>
                <c:pt idx="182484">
                  <c:v>49.365455255838299</c:v>
                </c:pt>
                <c:pt idx="182485">
                  <c:v>49.365553563581898</c:v>
                </c:pt>
                <c:pt idx="182486">
                  <c:v>49.365651871011003</c:v>
                </c:pt>
                <c:pt idx="182487">
                  <c:v>49.365750178125303</c:v>
                </c:pt>
                <c:pt idx="182488">
                  <c:v>49.365848484924904</c:v>
                </c:pt>
                <c:pt idx="182489">
                  <c:v>49.365946791409897</c:v>
                </c:pt>
                <c:pt idx="182490">
                  <c:v>49.366045097580297</c:v>
                </c:pt>
                <c:pt idx="182491">
                  <c:v>49.366143403435899</c:v>
                </c:pt>
                <c:pt idx="182492">
                  <c:v>49.366241708976901</c:v>
                </c:pt>
                <c:pt idx="182493">
                  <c:v>49.366340014203203</c:v>
                </c:pt>
                <c:pt idx="182494">
                  <c:v>49.366438319114799</c:v>
                </c:pt>
                <c:pt idx="182495">
                  <c:v>49.366536623711802</c:v>
                </c:pt>
                <c:pt idx="182496">
                  <c:v>49.366634927994099</c:v>
                </c:pt>
                <c:pt idx="182497">
                  <c:v>49.366733231961803</c:v>
                </c:pt>
                <c:pt idx="182498">
                  <c:v>49.3668315356148</c:v>
                </c:pt>
                <c:pt idx="182499">
                  <c:v>49.366929838953098</c:v>
                </c:pt>
                <c:pt idx="182500">
                  <c:v>49.367028141976803</c:v>
                </c:pt>
                <c:pt idx="182501">
                  <c:v>49.367126444685802</c:v>
                </c:pt>
                <c:pt idx="182502">
                  <c:v>49.367224747080201</c:v>
                </c:pt>
                <c:pt idx="182503">
                  <c:v>49.3673230491599</c:v>
                </c:pt>
                <c:pt idx="182504">
                  <c:v>49.3674213509249</c:v>
                </c:pt>
                <c:pt idx="182505">
                  <c:v>49.3675196523753</c:v>
                </c:pt>
                <c:pt idx="182506">
                  <c:v>49.367617953511001</c:v>
                </c:pt>
                <c:pt idx="182507">
                  <c:v>49.367716254332102</c:v>
                </c:pt>
                <c:pt idx="182508">
                  <c:v>49.367814554838503</c:v>
                </c:pt>
                <c:pt idx="182509">
                  <c:v>49.367912855030298</c:v>
                </c:pt>
                <c:pt idx="182510">
                  <c:v>49.3680111549074</c:v>
                </c:pt>
                <c:pt idx="182511">
                  <c:v>49.368109454469902</c:v>
                </c:pt>
                <c:pt idx="182512">
                  <c:v>49.368207753717698</c:v>
                </c:pt>
                <c:pt idx="182513">
                  <c:v>49.368306052650901</c:v>
                </c:pt>
                <c:pt idx="182514">
                  <c:v>49.368404351269398</c:v>
                </c:pt>
                <c:pt idx="182515">
                  <c:v>49.368502649573301</c:v>
                </c:pt>
                <c:pt idx="182516">
                  <c:v>49.368600947562598</c:v>
                </c:pt>
                <c:pt idx="182517">
                  <c:v>49.368699245237103</c:v>
                </c:pt>
                <c:pt idx="182518">
                  <c:v>49.3687975425971</c:v>
                </c:pt>
                <c:pt idx="182519">
                  <c:v>49.368895839642398</c:v>
                </c:pt>
                <c:pt idx="182520">
                  <c:v>49.368994136373097</c:v>
                </c:pt>
                <c:pt idx="182521">
                  <c:v>49.369092432789103</c:v>
                </c:pt>
                <c:pt idx="182522">
                  <c:v>49.369190728890501</c:v>
                </c:pt>
                <c:pt idx="182523">
                  <c:v>49.3692890246773</c:v>
                </c:pt>
                <c:pt idx="182524">
                  <c:v>49.3693873201494</c:v>
                </c:pt>
                <c:pt idx="182525">
                  <c:v>49.3694856153069</c:v>
                </c:pt>
                <c:pt idx="182526">
                  <c:v>49.3695839101498</c:v>
                </c:pt>
                <c:pt idx="182527">
                  <c:v>49.369682204678</c:v>
                </c:pt>
                <c:pt idx="182528">
                  <c:v>49.3697804988916</c:v>
                </c:pt>
                <c:pt idx="182529">
                  <c:v>49.369878792790601</c:v>
                </c:pt>
                <c:pt idx="182530">
                  <c:v>49.369977086374902</c:v>
                </c:pt>
                <c:pt idx="182531">
                  <c:v>49.370075379644597</c:v>
                </c:pt>
                <c:pt idx="182532">
                  <c:v>49.370173672599698</c:v>
                </c:pt>
                <c:pt idx="182533">
                  <c:v>49.3702719652401</c:v>
                </c:pt>
                <c:pt idx="182534">
                  <c:v>49.370370257565902</c:v>
                </c:pt>
                <c:pt idx="182535">
                  <c:v>49.370468549577097</c:v>
                </c:pt>
                <c:pt idx="182536">
                  <c:v>49.3705668412737</c:v>
                </c:pt>
                <c:pt idx="182537">
                  <c:v>49.370665132655702</c:v>
                </c:pt>
                <c:pt idx="182538">
                  <c:v>49.370763423722998</c:v>
                </c:pt>
                <c:pt idx="182539">
                  <c:v>49.370861714475701</c:v>
                </c:pt>
                <c:pt idx="182540">
                  <c:v>49.370960004913798</c:v>
                </c:pt>
                <c:pt idx="182541">
                  <c:v>49.371058295037301</c:v>
                </c:pt>
                <c:pt idx="182542">
                  <c:v>49.371156584846098</c:v>
                </c:pt>
                <c:pt idx="182543">
                  <c:v>49.371254874340302</c:v>
                </c:pt>
                <c:pt idx="182544">
                  <c:v>49.371353163519998</c:v>
                </c:pt>
                <c:pt idx="182545">
                  <c:v>49.371451452385003</c:v>
                </c:pt>
                <c:pt idx="182546">
                  <c:v>49.3715497409354</c:v>
                </c:pt>
                <c:pt idx="182547">
                  <c:v>49.371648029171098</c:v>
                </c:pt>
                <c:pt idx="182548">
                  <c:v>49.371746317092303</c:v>
                </c:pt>
                <c:pt idx="182549">
                  <c:v>49.371844604698801</c:v>
                </c:pt>
                <c:pt idx="182550">
                  <c:v>49.371942891990798</c:v>
                </c:pt>
                <c:pt idx="182551">
                  <c:v>49.372041178968097</c:v>
                </c:pt>
                <c:pt idx="182552">
                  <c:v>49.372139465630902</c:v>
                </c:pt>
                <c:pt idx="182553">
                  <c:v>49.372237751979</c:v>
                </c:pt>
                <c:pt idx="182554">
                  <c:v>49.372336038012499</c:v>
                </c:pt>
                <c:pt idx="182555">
                  <c:v>49.372434323731397</c:v>
                </c:pt>
                <c:pt idx="182556">
                  <c:v>49.372532609135703</c:v>
                </c:pt>
                <c:pt idx="182557">
                  <c:v>49.372630894225402</c:v>
                </c:pt>
                <c:pt idx="182558">
                  <c:v>49.372729179000501</c:v>
                </c:pt>
                <c:pt idx="182559">
                  <c:v>49.372827463461</c:v>
                </c:pt>
                <c:pt idx="182560">
                  <c:v>49.372925747606899</c:v>
                </c:pt>
                <c:pt idx="182561">
                  <c:v>49.373024031438199</c:v>
                </c:pt>
                <c:pt idx="182562">
                  <c:v>49.373122314954898</c:v>
                </c:pt>
                <c:pt idx="182563">
                  <c:v>49.373220598156998</c:v>
                </c:pt>
                <c:pt idx="182564">
                  <c:v>49.373318881044497</c:v>
                </c:pt>
                <c:pt idx="182565">
                  <c:v>49.373417163617397</c:v>
                </c:pt>
                <c:pt idx="182566">
                  <c:v>49.373515445875803</c:v>
                </c:pt>
                <c:pt idx="182567">
                  <c:v>49.373613727819503</c:v>
                </c:pt>
                <c:pt idx="182568">
                  <c:v>49.373712009448603</c:v>
                </c:pt>
                <c:pt idx="182569">
                  <c:v>49.373810290763203</c:v>
                </c:pt>
                <c:pt idx="182570">
                  <c:v>49.373908571763103</c:v>
                </c:pt>
                <c:pt idx="182571">
                  <c:v>49.374006852448503</c:v>
                </c:pt>
                <c:pt idx="182572">
                  <c:v>49.374105132819302</c:v>
                </c:pt>
                <c:pt idx="182573">
                  <c:v>49.374203412875502</c:v>
                </c:pt>
                <c:pt idx="182574">
                  <c:v>49.374301692617102</c:v>
                </c:pt>
                <c:pt idx="182575">
                  <c:v>49.374399972044102</c:v>
                </c:pt>
                <c:pt idx="182576">
                  <c:v>49.374498251156503</c:v>
                </c:pt>
                <c:pt idx="182577">
                  <c:v>49.374596529954403</c:v>
                </c:pt>
                <c:pt idx="182578">
                  <c:v>49.374694808437702</c:v>
                </c:pt>
                <c:pt idx="182579">
                  <c:v>49.374793086606402</c:v>
                </c:pt>
                <c:pt idx="182580">
                  <c:v>49.374891364460503</c:v>
                </c:pt>
                <c:pt idx="182581">
                  <c:v>49.374989642000003</c:v>
                </c:pt>
                <c:pt idx="182582">
                  <c:v>49.375087919225003</c:v>
                </c:pt>
                <c:pt idx="182583">
                  <c:v>49.375186196135402</c:v>
                </c:pt>
                <c:pt idx="182584">
                  <c:v>49.375284472731202</c:v>
                </c:pt>
                <c:pt idx="182585">
                  <c:v>49.375382749012402</c:v>
                </c:pt>
                <c:pt idx="182586">
                  <c:v>49.375481024979102</c:v>
                </c:pt>
                <c:pt idx="182587">
                  <c:v>49.375579300631202</c:v>
                </c:pt>
                <c:pt idx="182588">
                  <c:v>49.375677575968702</c:v>
                </c:pt>
                <c:pt idx="182589">
                  <c:v>49.375775850991602</c:v>
                </c:pt>
                <c:pt idx="182590">
                  <c:v>49.375874125700001</c:v>
                </c:pt>
                <c:pt idx="182591">
                  <c:v>49.375972400093801</c:v>
                </c:pt>
                <c:pt idx="182592">
                  <c:v>49.376070674173</c:v>
                </c:pt>
                <c:pt idx="182593">
                  <c:v>49.3761689479377</c:v>
                </c:pt>
                <c:pt idx="182594">
                  <c:v>49.376267221387799</c:v>
                </c:pt>
                <c:pt idx="182595">
                  <c:v>49.376365494523398</c:v>
                </c:pt>
                <c:pt idx="182596">
                  <c:v>49.376463767344298</c:v>
                </c:pt>
                <c:pt idx="182597">
                  <c:v>49.376562039850697</c:v>
                </c:pt>
                <c:pt idx="182598">
                  <c:v>49.376660312042603</c:v>
                </c:pt>
                <c:pt idx="182599">
                  <c:v>49.376758583919901</c:v>
                </c:pt>
                <c:pt idx="182600">
                  <c:v>49.3768568554826</c:v>
                </c:pt>
                <c:pt idx="182601">
                  <c:v>49.376955126730799</c:v>
                </c:pt>
                <c:pt idx="182602">
                  <c:v>49.377053397664397</c:v>
                </c:pt>
                <c:pt idx="182603">
                  <c:v>49.377151668283503</c:v>
                </c:pt>
                <c:pt idx="182604">
                  <c:v>49.377249938588001</c:v>
                </c:pt>
                <c:pt idx="182605">
                  <c:v>49.377348208577899</c:v>
                </c:pt>
                <c:pt idx="182606">
                  <c:v>49.377446478253297</c:v>
                </c:pt>
                <c:pt idx="182607">
                  <c:v>49.377544747614202</c:v>
                </c:pt>
                <c:pt idx="182608">
                  <c:v>49.3776430166605</c:v>
                </c:pt>
                <c:pt idx="182609">
                  <c:v>49.377741285392197</c:v>
                </c:pt>
                <c:pt idx="182610">
                  <c:v>49.377839553809402</c:v>
                </c:pt>
                <c:pt idx="182611">
                  <c:v>49.377937821912099</c:v>
                </c:pt>
                <c:pt idx="182612">
                  <c:v>49.378036089700203</c:v>
                </c:pt>
                <c:pt idx="182613">
                  <c:v>49.3781343571737</c:v>
                </c:pt>
                <c:pt idx="182614">
                  <c:v>49.378232624332703</c:v>
                </c:pt>
                <c:pt idx="182615">
                  <c:v>49.3783308911772</c:v>
                </c:pt>
                <c:pt idx="182616">
                  <c:v>49.378429157707103</c:v>
                </c:pt>
                <c:pt idx="182617">
                  <c:v>49.378527423922499</c:v>
                </c:pt>
                <c:pt idx="182618">
                  <c:v>49.378625689823302</c:v>
                </c:pt>
                <c:pt idx="182619">
                  <c:v>49.378723955409598</c:v>
                </c:pt>
                <c:pt idx="182620">
                  <c:v>49.3788222206813</c:v>
                </c:pt>
                <c:pt idx="182621">
                  <c:v>49.378920485638602</c:v>
                </c:pt>
                <c:pt idx="182622">
                  <c:v>49.379018750281197</c:v>
                </c:pt>
                <c:pt idx="182623">
                  <c:v>49.379117014609399</c:v>
                </c:pt>
                <c:pt idx="182624">
                  <c:v>49.379215278623001</c:v>
                </c:pt>
                <c:pt idx="182625">
                  <c:v>49.379313542322102</c:v>
                </c:pt>
                <c:pt idx="182626">
                  <c:v>49.379411805706603</c:v>
                </c:pt>
                <c:pt idx="182627">
                  <c:v>49.379510068776597</c:v>
                </c:pt>
                <c:pt idx="182628">
                  <c:v>49.379608331532097</c:v>
                </c:pt>
                <c:pt idx="182629">
                  <c:v>49.379706593972998</c:v>
                </c:pt>
                <c:pt idx="182630">
                  <c:v>49.379804856099497</c:v>
                </c:pt>
                <c:pt idx="182631">
                  <c:v>49.379903117911297</c:v>
                </c:pt>
                <c:pt idx="182632">
                  <c:v>49.380001379408696</c:v>
                </c:pt>
                <c:pt idx="182633">
                  <c:v>49.380099640591503</c:v>
                </c:pt>
                <c:pt idx="182634">
                  <c:v>49.380197901459802</c:v>
                </c:pt>
                <c:pt idx="182635">
                  <c:v>49.3802961620136</c:v>
                </c:pt>
                <c:pt idx="182636">
                  <c:v>49.380394422252898</c:v>
                </c:pt>
                <c:pt idx="182637">
                  <c:v>49.380492682177596</c:v>
                </c:pt>
                <c:pt idx="182638">
                  <c:v>49.380590941787801</c:v>
                </c:pt>
                <c:pt idx="182639">
                  <c:v>49.380689201083499</c:v>
                </c:pt>
                <c:pt idx="182640">
                  <c:v>49.380787460064703</c:v>
                </c:pt>
                <c:pt idx="182641">
                  <c:v>49.380885718731399</c:v>
                </c:pt>
                <c:pt idx="182642">
                  <c:v>49.380983977083503</c:v>
                </c:pt>
                <c:pt idx="182643">
                  <c:v>49.381082235121099</c:v>
                </c:pt>
                <c:pt idx="182644">
                  <c:v>49.381180492844301</c:v>
                </c:pt>
                <c:pt idx="182645">
                  <c:v>49.381278750252903</c:v>
                </c:pt>
                <c:pt idx="182646">
                  <c:v>49.381377007346899</c:v>
                </c:pt>
                <c:pt idx="182647">
                  <c:v>49.3814752641265</c:v>
                </c:pt>
                <c:pt idx="182648">
                  <c:v>49.381573520591601</c:v>
                </c:pt>
                <c:pt idx="182649">
                  <c:v>49.381671776742103</c:v>
                </c:pt>
                <c:pt idx="182650">
                  <c:v>49.381770032578203</c:v>
                </c:pt>
                <c:pt idx="182651">
                  <c:v>49.381868288099703</c:v>
                </c:pt>
                <c:pt idx="182652">
                  <c:v>49.381966543306703</c:v>
                </c:pt>
                <c:pt idx="182653">
                  <c:v>49.382064798199202</c:v>
                </c:pt>
                <c:pt idx="182654">
                  <c:v>49.382163052777301</c:v>
                </c:pt>
                <c:pt idx="182655">
                  <c:v>49.3822613070408</c:v>
                </c:pt>
                <c:pt idx="182656">
                  <c:v>49.382359560989798</c:v>
                </c:pt>
                <c:pt idx="182657">
                  <c:v>49.382457814624303</c:v>
                </c:pt>
                <c:pt idx="182658">
                  <c:v>49.3825560679443</c:v>
                </c:pt>
                <c:pt idx="182659">
                  <c:v>49.382654320949797</c:v>
                </c:pt>
                <c:pt idx="182660">
                  <c:v>49.382752573640801</c:v>
                </c:pt>
                <c:pt idx="182661">
                  <c:v>49.382850826017297</c:v>
                </c:pt>
                <c:pt idx="182662">
                  <c:v>49.382949078079299</c:v>
                </c:pt>
                <c:pt idx="182663">
                  <c:v>49.383047329826802</c:v>
                </c:pt>
                <c:pt idx="182664">
                  <c:v>49.383145581259797</c:v>
                </c:pt>
                <c:pt idx="182665">
                  <c:v>49.383243832378398</c:v>
                </c:pt>
                <c:pt idx="182666">
                  <c:v>49.383342083182399</c:v>
                </c:pt>
                <c:pt idx="182667">
                  <c:v>49.383440333671899</c:v>
                </c:pt>
                <c:pt idx="182668">
                  <c:v>49.383538583846999</c:v>
                </c:pt>
                <c:pt idx="182669">
                  <c:v>49.383636833707499</c:v>
                </c:pt>
                <c:pt idx="182670">
                  <c:v>49.383735083253598</c:v>
                </c:pt>
                <c:pt idx="182671">
                  <c:v>49.383833332485203</c:v>
                </c:pt>
                <c:pt idx="182672">
                  <c:v>49.383931581402301</c:v>
                </c:pt>
                <c:pt idx="182673">
                  <c:v>49.384029830004899</c:v>
                </c:pt>
                <c:pt idx="182674">
                  <c:v>49.384128078293003</c:v>
                </c:pt>
                <c:pt idx="182675">
                  <c:v>49.384226326266599</c:v>
                </c:pt>
                <c:pt idx="182676">
                  <c:v>49.384324573925802</c:v>
                </c:pt>
                <c:pt idx="182677">
                  <c:v>49.384422821270498</c:v>
                </c:pt>
                <c:pt idx="182678">
                  <c:v>49.3845210683007</c:v>
                </c:pt>
                <c:pt idx="182679">
                  <c:v>49.384619315016401</c:v>
                </c:pt>
                <c:pt idx="182680">
                  <c:v>49.384717561417602</c:v>
                </c:pt>
                <c:pt idx="182681">
                  <c:v>49.384815807504403</c:v>
                </c:pt>
                <c:pt idx="182682">
                  <c:v>49.384914053276603</c:v>
                </c:pt>
                <c:pt idx="182683">
                  <c:v>49.385012298734402</c:v>
                </c:pt>
                <c:pt idx="182684">
                  <c:v>49.385110543877801</c:v>
                </c:pt>
                <c:pt idx="182685">
                  <c:v>49.385208788706599</c:v>
                </c:pt>
                <c:pt idx="182686">
                  <c:v>49.385307033220997</c:v>
                </c:pt>
                <c:pt idx="182687">
                  <c:v>49.385405277420901</c:v>
                </c:pt>
                <c:pt idx="182688">
                  <c:v>49.385503521306397</c:v>
                </c:pt>
                <c:pt idx="182689">
                  <c:v>49.3856017648773</c:v>
                </c:pt>
                <c:pt idx="182690">
                  <c:v>49.385700008133803</c:v>
                </c:pt>
                <c:pt idx="182691">
                  <c:v>49.385798251075897</c:v>
                </c:pt>
                <c:pt idx="182692">
                  <c:v>49.385896493703399</c:v>
                </c:pt>
                <c:pt idx="182693">
                  <c:v>49.385994736016499</c:v>
                </c:pt>
                <c:pt idx="182694">
                  <c:v>49.3860929780151</c:v>
                </c:pt>
                <c:pt idx="182695">
                  <c:v>49.386191219699299</c:v>
                </c:pt>
                <c:pt idx="182696">
                  <c:v>49.386289461068998</c:v>
                </c:pt>
                <c:pt idx="182697">
                  <c:v>49.386387702124303</c:v>
                </c:pt>
                <c:pt idx="182698">
                  <c:v>49.3864859428651</c:v>
                </c:pt>
                <c:pt idx="182699">
                  <c:v>49.386584183291397</c:v>
                </c:pt>
                <c:pt idx="182700">
                  <c:v>49.386682423403201</c:v>
                </c:pt>
                <c:pt idx="182701">
                  <c:v>49.386780663200597</c:v>
                </c:pt>
                <c:pt idx="182702">
                  <c:v>49.386878902683598</c:v>
                </c:pt>
                <c:pt idx="182703">
                  <c:v>49.3869771418521</c:v>
                </c:pt>
                <c:pt idx="182704">
                  <c:v>49.387075380706101</c:v>
                </c:pt>
                <c:pt idx="182705">
                  <c:v>49.387173619245701</c:v>
                </c:pt>
                <c:pt idx="182706">
                  <c:v>49.3872718574709</c:v>
                </c:pt>
                <c:pt idx="182707">
                  <c:v>49.387370095381499</c:v>
                </c:pt>
                <c:pt idx="182708">
                  <c:v>49.387468332977797</c:v>
                </c:pt>
                <c:pt idx="182709">
                  <c:v>49.387566570259601</c:v>
                </c:pt>
                <c:pt idx="182710">
                  <c:v>49.387664807226898</c:v>
                </c:pt>
                <c:pt idx="182711">
                  <c:v>49.387763043879801</c:v>
                </c:pt>
                <c:pt idx="182712">
                  <c:v>49.387861280218203</c:v>
                </c:pt>
                <c:pt idx="182713">
                  <c:v>49.387959516242198</c:v>
                </c:pt>
                <c:pt idx="182714">
                  <c:v>49.388057751951798</c:v>
                </c:pt>
                <c:pt idx="182715">
                  <c:v>49.388155987346899</c:v>
                </c:pt>
                <c:pt idx="182716">
                  <c:v>49.388254222427499</c:v>
                </c:pt>
                <c:pt idx="182717">
                  <c:v>49.388352457193697</c:v>
                </c:pt>
                <c:pt idx="182718">
                  <c:v>49.388450691645502</c:v>
                </c:pt>
                <c:pt idx="182719">
                  <c:v>49.3885489257828</c:v>
                </c:pt>
                <c:pt idx="182720">
                  <c:v>49.388647159605704</c:v>
                </c:pt>
                <c:pt idx="182721">
                  <c:v>49.388745393114199</c:v>
                </c:pt>
                <c:pt idx="182722">
                  <c:v>49.388843626308201</c:v>
                </c:pt>
                <c:pt idx="182723">
                  <c:v>49.388941859187803</c:v>
                </c:pt>
                <c:pt idx="182724">
                  <c:v>49.389040091753003</c:v>
                </c:pt>
                <c:pt idx="182725">
                  <c:v>49.389138324003703</c:v>
                </c:pt>
                <c:pt idx="182726">
                  <c:v>49.389236555940002</c:v>
                </c:pt>
                <c:pt idx="182727">
                  <c:v>49.389334787561801</c:v>
                </c:pt>
                <c:pt idx="182728">
                  <c:v>49.389433018869298</c:v>
                </c:pt>
                <c:pt idx="182729">
                  <c:v>49.389531249862301</c:v>
                </c:pt>
                <c:pt idx="182730">
                  <c:v>49.389629480540798</c:v>
                </c:pt>
                <c:pt idx="182731">
                  <c:v>49.389727710904999</c:v>
                </c:pt>
                <c:pt idx="182732">
                  <c:v>49.389825940954701</c:v>
                </c:pt>
                <c:pt idx="182733">
                  <c:v>49.389924170690001</c:v>
                </c:pt>
                <c:pt idx="182734">
                  <c:v>49.390022400110801</c:v>
                </c:pt>
                <c:pt idx="182735">
                  <c:v>49.3901206292173</c:v>
                </c:pt>
                <c:pt idx="182736">
                  <c:v>49.390218858009298</c:v>
                </c:pt>
                <c:pt idx="182737">
                  <c:v>49.390317086486903</c:v>
                </c:pt>
                <c:pt idx="182738">
                  <c:v>49.390415314650099</c:v>
                </c:pt>
                <c:pt idx="182739">
                  <c:v>49.390513542498802</c:v>
                </c:pt>
                <c:pt idx="182740">
                  <c:v>49.390611770033203</c:v>
                </c:pt>
                <c:pt idx="182741">
                  <c:v>49.390709997253097</c:v>
                </c:pt>
                <c:pt idx="182742">
                  <c:v>49.390808224158597</c:v>
                </c:pt>
                <c:pt idx="182743">
                  <c:v>49.390906450749704</c:v>
                </c:pt>
                <c:pt idx="182744">
                  <c:v>49.391004677026302</c:v>
                </c:pt>
                <c:pt idx="182745">
                  <c:v>49.3911029029886</c:v>
                </c:pt>
                <c:pt idx="182746">
                  <c:v>49.391201128636403</c:v>
                </c:pt>
                <c:pt idx="182747">
                  <c:v>49.391299353969899</c:v>
                </c:pt>
                <c:pt idx="182748">
                  <c:v>49.391397578988901</c:v>
                </c:pt>
                <c:pt idx="182749">
                  <c:v>49.391495803693502</c:v>
                </c:pt>
                <c:pt idx="182750">
                  <c:v>49.391594028083702</c:v>
                </c:pt>
                <c:pt idx="182751">
                  <c:v>49.391692252159501</c:v>
                </c:pt>
                <c:pt idx="182752">
                  <c:v>49.391790475920899</c:v>
                </c:pt>
                <c:pt idx="182753">
                  <c:v>49.391888699367897</c:v>
                </c:pt>
                <c:pt idx="182754">
                  <c:v>49.3919869225005</c:v>
                </c:pt>
                <c:pt idx="182755">
                  <c:v>49.392085145318703</c:v>
                </c:pt>
                <c:pt idx="182756">
                  <c:v>49.392183367822398</c:v>
                </c:pt>
                <c:pt idx="182757">
                  <c:v>49.392281590011798</c:v>
                </c:pt>
                <c:pt idx="182758">
                  <c:v>49.392379811886798</c:v>
                </c:pt>
                <c:pt idx="182759">
                  <c:v>49.392478033447397</c:v>
                </c:pt>
                <c:pt idx="182760">
                  <c:v>49.392576254693502</c:v>
                </c:pt>
                <c:pt idx="182761">
                  <c:v>49.392674475625299</c:v>
                </c:pt>
                <c:pt idx="182762">
                  <c:v>49.392772696242702</c:v>
                </c:pt>
                <c:pt idx="182763">
                  <c:v>49.392870916545697</c:v>
                </c:pt>
                <c:pt idx="182764">
                  <c:v>49.392969136534298</c:v>
                </c:pt>
                <c:pt idx="182765">
                  <c:v>49.393067356208498</c:v>
                </c:pt>
                <c:pt idx="182766">
                  <c:v>49.393165575568297</c:v>
                </c:pt>
                <c:pt idx="182767">
                  <c:v>49.393263794613702</c:v>
                </c:pt>
                <c:pt idx="182768">
                  <c:v>49.393362013344699</c:v>
                </c:pt>
                <c:pt idx="182769">
                  <c:v>49.393460231761303</c:v>
                </c:pt>
                <c:pt idx="182770">
                  <c:v>49.393558449863598</c:v>
                </c:pt>
                <c:pt idx="182771">
                  <c:v>49.393656667651499</c:v>
                </c:pt>
                <c:pt idx="182772">
                  <c:v>49.393754885124899</c:v>
                </c:pt>
                <c:pt idx="182773">
                  <c:v>49.393853102283998</c:v>
                </c:pt>
                <c:pt idx="182774">
                  <c:v>49.393951319128703</c:v>
                </c:pt>
                <c:pt idx="182775">
                  <c:v>49.394049535659001</c:v>
                </c:pt>
                <c:pt idx="182776">
                  <c:v>49.394147751875003</c:v>
                </c:pt>
                <c:pt idx="182777">
                  <c:v>49.394245967776499</c:v>
                </c:pt>
                <c:pt idx="182778">
                  <c:v>49.3943441833637</c:v>
                </c:pt>
                <c:pt idx="182779">
                  <c:v>49.3944423986365</c:v>
                </c:pt>
                <c:pt idx="182780">
                  <c:v>49.394540613594899</c:v>
                </c:pt>
                <c:pt idx="182781">
                  <c:v>49.394638828239003</c:v>
                </c:pt>
                <c:pt idx="182782">
                  <c:v>49.3947370425686</c:v>
                </c:pt>
                <c:pt idx="182783">
                  <c:v>49.394835256583903</c:v>
                </c:pt>
                <c:pt idx="182784">
                  <c:v>49.394933470284798</c:v>
                </c:pt>
                <c:pt idx="182785">
                  <c:v>49.395031683671398</c:v>
                </c:pt>
                <c:pt idx="182786">
                  <c:v>49.395129896743498</c:v>
                </c:pt>
                <c:pt idx="182787">
                  <c:v>49.395228109501303</c:v>
                </c:pt>
                <c:pt idx="182788">
                  <c:v>49.3953263219448</c:v>
                </c:pt>
                <c:pt idx="182789">
                  <c:v>49.395424534073797</c:v>
                </c:pt>
                <c:pt idx="182790">
                  <c:v>49.395522745888499</c:v>
                </c:pt>
                <c:pt idx="182791">
                  <c:v>49.3956209573888</c:v>
                </c:pt>
                <c:pt idx="182792">
                  <c:v>49.3957191685748</c:v>
                </c:pt>
                <c:pt idx="182793">
                  <c:v>49.395817379446399</c:v>
                </c:pt>
                <c:pt idx="182794">
                  <c:v>49.395915590003597</c:v>
                </c:pt>
                <c:pt idx="182795">
                  <c:v>49.3960138002465</c:v>
                </c:pt>
                <c:pt idx="182796">
                  <c:v>49.396112010175003</c:v>
                </c:pt>
                <c:pt idx="182797">
                  <c:v>49.396210219789097</c:v>
                </c:pt>
                <c:pt idx="182798">
                  <c:v>49.396308429088897</c:v>
                </c:pt>
                <c:pt idx="182799">
                  <c:v>49.396406638074303</c:v>
                </c:pt>
                <c:pt idx="182800">
                  <c:v>49.396504846745401</c:v>
                </c:pt>
                <c:pt idx="182801">
                  <c:v>49.396603055102098</c:v>
                </c:pt>
                <c:pt idx="182802">
                  <c:v>49.396701263144401</c:v>
                </c:pt>
                <c:pt idx="182803">
                  <c:v>49.396799470872402</c:v>
                </c:pt>
                <c:pt idx="182804">
                  <c:v>49.396897678286102</c:v>
                </c:pt>
                <c:pt idx="182805">
                  <c:v>49.396995885385302</c:v>
                </c:pt>
                <c:pt idx="182806">
                  <c:v>49.397094092170299</c:v>
                </c:pt>
                <c:pt idx="182807">
                  <c:v>49.397192298640903</c:v>
                </c:pt>
                <c:pt idx="182808">
                  <c:v>49.397290504797098</c:v>
                </c:pt>
                <c:pt idx="182809">
                  <c:v>49.397388710638999</c:v>
                </c:pt>
                <c:pt idx="182810">
                  <c:v>49.3974869161665</c:v>
                </c:pt>
                <c:pt idx="182811">
                  <c:v>49.397585121379699</c:v>
                </c:pt>
                <c:pt idx="182812">
                  <c:v>49.397683326278496</c:v>
                </c:pt>
                <c:pt idx="182813">
                  <c:v>49.397781530863</c:v>
                </c:pt>
                <c:pt idx="182814">
                  <c:v>49.397879735133202</c:v>
                </c:pt>
                <c:pt idx="182815">
                  <c:v>49.397977939089003</c:v>
                </c:pt>
                <c:pt idx="182816">
                  <c:v>49.398076142730503</c:v>
                </c:pt>
                <c:pt idx="182817">
                  <c:v>49.398174346057601</c:v>
                </c:pt>
                <c:pt idx="182818">
                  <c:v>49.398272549070398</c:v>
                </c:pt>
                <c:pt idx="182819">
                  <c:v>49.398370751768802</c:v>
                </c:pt>
                <c:pt idx="182820">
                  <c:v>49.398468954152897</c:v>
                </c:pt>
                <c:pt idx="182821">
                  <c:v>49.398567156222697</c:v>
                </c:pt>
                <c:pt idx="182822">
                  <c:v>49.398665357978203</c:v>
                </c:pt>
                <c:pt idx="182823">
                  <c:v>49.398763559419301</c:v>
                </c:pt>
                <c:pt idx="182824">
                  <c:v>49.398861760545998</c:v>
                </c:pt>
                <c:pt idx="182825">
                  <c:v>49.3989599613585</c:v>
                </c:pt>
                <c:pt idx="182826">
                  <c:v>49.399058161856601</c:v>
                </c:pt>
                <c:pt idx="182827">
                  <c:v>49.399156362040301</c:v>
                </c:pt>
                <c:pt idx="182828">
                  <c:v>49.3992545619098</c:v>
                </c:pt>
                <c:pt idx="182829">
                  <c:v>49.399352761464897</c:v>
                </c:pt>
                <c:pt idx="182830">
                  <c:v>49.3994509607057</c:v>
                </c:pt>
                <c:pt idx="182831">
                  <c:v>49.399549159632102</c:v>
                </c:pt>
                <c:pt idx="182832">
                  <c:v>49.399647358244302</c:v>
                </c:pt>
                <c:pt idx="182833">
                  <c:v>49.399745556542101</c:v>
                </c:pt>
                <c:pt idx="182834">
                  <c:v>49.399843754525499</c:v>
                </c:pt>
                <c:pt idx="182835">
                  <c:v>49.399941952194702</c:v>
                </c:pt>
                <c:pt idx="182836">
                  <c:v>49.400040149549497</c:v>
                </c:pt>
                <c:pt idx="182837">
                  <c:v>49.400138346590097</c:v>
                </c:pt>
                <c:pt idx="182838">
                  <c:v>49.400236543316304</c:v>
                </c:pt>
                <c:pt idx="182839">
                  <c:v>49.400334739728102</c:v>
                </c:pt>
                <c:pt idx="182840">
                  <c:v>49.400432935825698</c:v>
                </c:pt>
                <c:pt idx="182841">
                  <c:v>49.400531131608901</c:v>
                </c:pt>
                <c:pt idx="182842">
                  <c:v>49.400629327077901</c:v>
                </c:pt>
                <c:pt idx="182843">
                  <c:v>49.400727522232501</c:v>
                </c:pt>
                <c:pt idx="182844">
                  <c:v>49.400825717072799</c:v>
                </c:pt>
                <c:pt idx="182845">
                  <c:v>49.400923911598703</c:v>
                </c:pt>
                <c:pt idx="182846">
                  <c:v>49.401022105810398</c:v>
                </c:pt>
                <c:pt idx="182847">
                  <c:v>49.401120299707799</c:v>
                </c:pt>
                <c:pt idx="182848">
                  <c:v>49.401218493290799</c:v>
                </c:pt>
                <c:pt idx="182849">
                  <c:v>49.401316686559603</c:v>
                </c:pt>
                <c:pt idx="182850">
                  <c:v>49.401414879514</c:v>
                </c:pt>
                <c:pt idx="182851">
                  <c:v>49.401513072154103</c:v>
                </c:pt>
                <c:pt idx="182852">
                  <c:v>49.401611264479897</c:v>
                </c:pt>
                <c:pt idx="182853">
                  <c:v>49.401709456491503</c:v>
                </c:pt>
                <c:pt idx="182854">
                  <c:v>49.401807648188701</c:v>
                </c:pt>
                <c:pt idx="182855">
                  <c:v>49.401905839571597</c:v>
                </c:pt>
                <c:pt idx="182856">
                  <c:v>49.4020040306402</c:v>
                </c:pt>
                <c:pt idx="182857">
                  <c:v>49.4021022213945</c:v>
                </c:pt>
                <c:pt idx="182858">
                  <c:v>49.4022004118345</c:v>
                </c:pt>
                <c:pt idx="182859">
                  <c:v>49.402298601960197</c:v>
                </c:pt>
                <c:pt idx="182860">
                  <c:v>49.402396791771601</c:v>
                </c:pt>
                <c:pt idx="182861">
                  <c:v>49.402494981268703</c:v>
                </c:pt>
                <c:pt idx="182862">
                  <c:v>49.402593170451603</c:v>
                </c:pt>
                <c:pt idx="182863">
                  <c:v>49.402691359320102</c:v>
                </c:pt>
                <c:pt idx="182864">
                  <c:v>49.402789547874299</c:v>
                </c:pt>
                <c:pt idx="182865">
                  <c:v>49.402887736114302</c:v>
                </c:pt>
                <c:pt idx="182866">
                  <c:v>49.402985924039903</c:v>
                </c:pt>
                <c:pt idx="182867">
                  <c:v>49.403084111651197</c:v>
                </c:pt>
                <c:pt idx="182868">
                  <c:v>49.403182298948302</c:v>
                </c:pt>
                <c:pt idx="182869">
                  <c:v>49.403280485931099</c:v>
                </c:pt>
                <c:pt idx="182870">
                  <c:v>49.403378672599601</c:v>
                </c:pt>
                <c:pt idx="182871">
                  <c:v>49.403476858953802</c:v>
                </c:pt>
                <c:pt idx="182872">
                  <c:v>49.403575044993701</c:v>
                </c:pt>
                <c:pt idx="182873">
                  <c:v>49.403673230719299</c:v>
                </c:pt>
                <c:pt idx="182874">
                  <c:v>49.403771416130702</c:v>
                </c:pt>
                <c:pt idx="182875">
                  <c:v>49.403869601227697</c:v>
                </c:pt>
                <c:pt idx="182876">
                  <c:v>49.403967786010497</c:v>
                </c:pt>
                <c:pt idx="182877">
                  <c:v>49.404065970479003</c:v>
                </c:pt>
                <c:pt idx="182878">
                  <c:v>49.4041641546332</c:v>
                </c:pt>
                <c:pt idx="182879">
                  <c:v>49.404262338473202</c:v>
                </c:pt>
                <c:pt idx="182880">
                  <c:v>49.404360521998903</c:v>
                </c:pt>
                <c:pt idx="182881">
                  <c:v>49.404458705210203</c:v>
                </c:pt>
                <c:pt idx="182882">
                  <c:v>49.4045568881074</c:v>
                </c:pt>
                <c:pt idx="182883">
                  <c:v>49.404655070690197</c:v>
                </c:pt>
                <c:pt idx="182884">
                  <c:v>49.404753252958798</c:v>
                </c:pt>
                <c:pt idx="182885">
                  <c:v>49.404851434912999</c:v>
                </c:pt>
                <c:pt idx="182886">
                  <c:v>49.404949616553097</c:v>
                </c:pt>
                <c:pt idx="182887">
                  <c:v>49.405047797878801</c:v>
                </c:pt>
                <c:pt idx="182888">
                  <c:v>49.405145978890303</c:v>
                </c:pt>
                <c:pt idx="182889">
                  <c:v>49.405244159587497</c:v>
                </c:pt>
                <c:pt idx="182890">
                  <c:v>49.405342339970503</c:v>
                </c:pt>
                <c:pt idx="182891">
                  <c:v>49.4054405200391</c:v>
                </c:pt>
                <c:pt idx="182892">
                  <c:v>49.405538699793503</c:v>
                </c:pt>
                <c:pt idx="182893">
                  <c:v>49.405636879233697</c:v>
                </c:pt>
                <c:pt idx="182894">
                  <c:v>49.405735058359603</c:v>
                </c:pt>
                <c:pt idx="182895">
                  <c:v>49.405833237171201</c:v>
                </c:pt>
                <c:pt idx="182896">
                  <c:v>49.405931415668498</c:v>
                </c:pt>
                <c:pt idx="182897">
                  <c:v>49.406029593851599</c:v>
                </c:pt>
                <c:pt idx="182898">
                  <c:v>49.406127771720499</c:v>
                </c:pt>
                <c:pt idx="182899">
                  <c:v>49.406225949275097</c:v>
                </c:pt>
                <c:pt idx="182900">
                  <c:v>49.406324126515401</c:v>
                </c:pt>
                <c:pt idx="182901">
                  <c:v>49.406422303441403</c:v>
                </c:pt>
                <c:pt idx="182902">
                  <c:v>49.406520480053302</c:v>
                </c:pt>
                <c:pt idx="182903">
                  <c:v>49.406618656350801</c:v>
                </c:pt>
                <c:pt idx="182904">
                  <c:v>49.406716832334098</c:v>
                </c:pt>
                <c:pt idx="182905">
                  <c:v>49.4068150080032</c:v>
                </c:pt>
                <c:pt idx="182906">
                  <c:v>49.406913183358</c:v>
                </c:pt>
                <c:pt idx="182907">
                  <c:v>49.407011358398499</c:v>
                </c:pt>
                <c:pt idx="182908">
                  <c:v>49.407109533124803</c:v>
                </c:pt>
                <c:pt idx="182909">
                  <c:v>49.407207707536898</c:v>
                </c:pt>
                <c:pt idx="182910">
                  <c:v>49.407305881634699</c:v>
                </c:pt>
                <c:pt idx="182911">
                  <c:v>49.407404055418198</c:v>
                </c:pt>
                <c:pt idx="182912">
                  <c:v>49.407502228887502</c:v>
                </c:pt>
                <c:pt idx="182913">
                  <c:v>49.407600402042597</c:v>
                </c:pt>
                <c:pt idx="182914">
                  <c:v>49.407698574883398</c:v>
                </c:pt>
                <c:pt idx="182915">
                  <c:v>49.407796747410003</c:v>
                </c:pt>
                <c:pt idx="182916">
                  <c:v>49.407894919622301</c:v>
                </c:pt>
                <c:pt idx="182917">
                  <c:v>49.407993091520403</c:v>
                </c:pt>
                <c:pt idx="182918">
                  <c:v>49.408091263104303</c:v>
                </c:pt>
                <c:pt idx="182919">
                  <c:v>49.408189434373902</c:v>
                </c:pt>
                <c:pt idx="182920">
                  <c:v>49.408287605329299</c:v>
                </c:pt>
                <c:pt idx="182921">
                  <c:v>49.408385775970402</c:v>
                </c:pt>
                <c:pt idx="182922">
                  <c:v>49.408483946297302</c:v>
                </c:pt>
                <c:pt idx="182923">
                  <c:v>49.408582116310001</c:v>
                </c:pt>
                <c:pt idx="182924">
                  <c:v>49.408680286008398</c:v>
                </c:pt>
                <c:pt idx="182925">
                  <c:v>49.408778455392699</c:v>
                </c:pt>
                <c:pt idx="182926">
                  <c:v>49.4088766244626</c:v>
                </c:pt>
                <c:pt idx="182927">
                  <c:v>49.408974793218398</c:v>
                </c:pt>
                <c:pt idx="182928">
                  <c:v>49.409072961659902</c:v>
                </c:pt>
                <c:pt idx="182929">
                  <c:v>49.409171129787197</c:v>
                </c:pt>
                <c:pt idx="182930">
                  <c:v>49.409269297600197</c:v>
                </c:pt>
                <c:pt idx="182931">
                  <c:v>49.409367465099102</c:v>
                </c:pt>
                <c:pt idx="182932">
                  <c:v>49.409465632283698</c:v>
                </c:pt>
                <c:pt idx="182933">
                  <c:v>49.4095637991541</c:v>
                </c:pt>
                <c:pt idx="182934">
                  <c:v>49.4096619657102</c:v>
                </c:pt>
                <c:pt idx="182935">
                  <c:v>49.409760131952197</c:v>
                </c:pt>
                <c:pt idx="182936">
                  <c:v>49.4098582978799</c:v>
                </c:pt>
                <c:pt idx="182937">
                  <c:v>49.409956463493401</c:v>
                </c:pt>
                <c:pt idx="182938">
                  <c:v>49.4100546287927</c:v>
                </c:pt>
                <c:pt idx="182939">
                  <c:v>49.410152793777698</c:v>
                </c:pt>
                <c:pt idx="182940">
                  <c:v>49.4102509584486</c:v>
                </c:pt>
                <c:pt idx="182941">
                  <c:v>49.410349122805201</c:v>
                </c:pt>
                <c:pt idx="182942">
                  <c:v>49.410447286847599</c:v>
                </c:pt>
                <c:pt idx="182943">
                  <c:v>49.410545450575803</c:v>
                </c:pt>
                <c:pt idx="182944">
                  <c:v>49.410643613989798</c:v>
                </c:pt>
                <c:pt idx="182945">
                  <c:v>49.410741777089598</c:v>
                </c:pt>
                <c:pt idx="182946">
                  <c:v>49.410839939875103</c:v>
                </c:pt>
                <c:pt idx="182947">
                  <c:v>49.410938102346499</c:v>
                </c:pt>
                <c:pt idx="182948">
                  <c:v>49.411036264503601</c:v>
                </c:pt>
                <c:pt idx="182949">
                  <c:v>49.4111344263465</c:v>
                </c:pt>
                <c:pt idx="182950">
                  <c:v>49.411232587875297</c:v>
                </c:pt>
                <c:pt idx="182951">
                  <c:v>49.411330749089799</c:v>
                </c:pt>
                <c:pt idx="182952">
                  <c:v>49.4114289099901</c:v>
                </c:pt>
                <c:pt idx="182953">
                  <c:v>49.411527070576199</c:v>
                </c:pt>
                <c:pt idx="182954">
                  <c:v>49.411625230848102</c:v>
                </c:pt>
                <c:pt idx="182955">
                  <c:v>49.411723390805797</c:v>
                </c:pt>
                <c:pt idx="182956">
                  <c:v>49.411821550449297</c:v>
                </c:pt>
                <c:pt idx="182957">
                  <c:v>49.411919709778601</c:v>
                </c:pt>
                <c:pt idx="182958">
                  <c:v>49.412017868793697</c:v>
                </c:pt>
                <c:pt idx="182959">
                  <c:v>49.412116027494598</c:v>
                </c:pt>
                <c:pt idx="182960">
                  <c:v>49.412214185881297</c:v>
                </c:pt>
                <c:pt idx="182961">
                  <c:v>49.412312343953801</c:v>
                </c:pt>
                <c:pt idx="182962">
                  <c:v>49.412410501712102</c:v>
                </c:pt>
                <c:pt idx="182963">
                  <c:v>49.412508659156302</c:v>
                </c:pt>
                <c:pt idx="182964">
                  <c:v>49.4126068162862</c:v>
                </c:pt>
                <c:pt idx="182965">
                  <c:v>49.412704973101903</c:v>
                </c:pt>
                <c:pt idx="182966">
                  <c:v>49.412803129603503</c:v>
                </c:pt>
                <c:pt idx="182967">
                  <c:v>49.412901285790802</c:v>
                </c:pt>
                <c:pt idx="182968">
                  <c:v>49.412999441663999</c:v>
                </c:pt>
                <c:pt idx="182969">
                  <c:v>49.413097597223</c:v>
                </c:pt>
                <c:pt idx="182970">
                  <c:v>49.413195752467701</c:v>
                </c:pt>
                <c:pt idx="182971">
                  <c:v>49.413293907398398</c:v>
                </c:pt>
                <c:pt idx="182972">
                  <c:v>49.4133920620148</c:v>
                </c:pt>
                <c:pt idx="182973">
                  <c:v>49.413490216317001</c:v>
                </c:pt>
                <c:pt idx="182974">
                  <c:v>49.413588370305099</c:v>
                </c:pt>
                <c:pt idx="182975">
                  <c:v>49.413686523978903</c:v>
                </c:pt>
                <c:pt idx="182976">
                  <c:v>49.413784677338597</c:v>
                </c:pt>
                <c:pt idx="182977">
                  <c:v>49.413882830384097</c:v>
                </c:pt>
                <c:pt idx="182978">
                  <c:v>49.413980983115401</c:v>
                </c:pt>
                <c:pt idx="182979">
                  <c:v>49.414079135532603</c:v>
                </c:pt>
                <c:pt idx="182980">
                  <c:v>49.414177287635603</c:v>
                </c:pt>
                <c:pt idx="182981">
                  <c:v>49.414275439424401</c:v>
                </c:pt>
                <c:pt idx="182982">
                  <c:v>49.414373590898997</c:v>
                </c:pt>
                <c:pt idx="182983">
                  <c:v>49.414471742059398</c:v>
                </c:pt>
                <c:pt idx="182984">
                  <c:v>49.414569892905703</c:v>
                </c:pt>
                <c:pt idx="182985">
                  <c:v>49.4146680434378</c:v>
                </c:pt>
                <c:pt idx="182986">
                  <c:v>49.414766193655701</c:v>
                </c:pt>
                <c:pt idx="182987">
                  <c:v>49.414864343559501</c:v>
                </c:pt>
                <c:pt idx="182988">
                  <c:v>49.414962493149098</c:v>
                </c:pt>
                <c:pt idx="182989">
                  <c:v>49.4150606424245</c:v>
                </c:pt>
                <c:pt idx="182990">
                  <c:v>49.415158791385799</c:v>
                </c:pt>
                <c:pt idx="182991">
                  <c:v>49.415256940032897</c:v>
                </c:pt>
                <c:pt idx="182992">
                  <c:v>49.4153550883658</c:v>
                </c:pt>
                <c:pt idx="182993">
                  <c:v>49.415453236384501</c:v>
                </c:pt>
                <c:pt idx="182994">
                  <c:v>49.415551384089099</c:v>
                </c:pt>
                <c:pt idx="182995">
                  <c:v>49.415649531479602</c:v>
                </c:pt>
                <c:pt idx="182996">
                  <c:v>49.415747678555903</c:v>
                </c:pt>
                <c:pt idx="182997">
                  <c:v>49.415845825318002</c:v>
                </c:pt>
                <c:pt idx="182998">
                  <c:v>49.415943971765898</c:v>
                </c:pt>
                <c:pt idx="182999">
                  <c:v>49.4160421178997</c:v>
                </c:pt>
                <c:pt idx="183000">
                  <c:v>49.416140263719399</c:v>
                </c:pt>
                <c:pt idx="183001">
                  <c:v>49.416238409224803</c:v>
                </c:pt>
                <c:pt idx="183002">
                  <c:v>49.416336554416198</c:v>
                </c:pt>
                <c:pt idx="183003">
                  <c:v>49.416434699293298</c:v>
                </c:pt>
                <c:pt idx="183004">
                  <c:v>49.416532843856402</c:v>
                </c:pt>
                <c:pt idx="183005">
                  <c:v>49.416630988105197</c:v>
                </c:pt>
                <c:pt idx="183006">
                  <c:v>49.416729132039997</c:v>
                </c:pt>
                <c:pt idx="183007">
                  <c:v>49.416827275660502</c:v>
                </c:pt>
                <c:pt idx="183008">
                  <c:v>49.416925418966997</c:v>
                </c:pt>
                <c:pt idx="183009">
                  <c:v>49.417023561959198</c:v>
                </c:pt>
                <c:pt idx="183010">
                  <c:v>49.417121704637303</c:v>
                </c:pt>
                <c:pt idx="183011">
                  <c:v>49.417219847001299</c:v>
                </c:pt>
                <c:pt idx="183012">
                  <c:v>49.417317989051199</c:v>
                </c:pt>
                <c:pt idx="183013">
                  <c:v>49.417416130786798</c:v>
                </c:pt>
                <c:pt idx="183014">
                  <c:v>49.4175142722084</c:v>
                </c:pt>
                <c:pt idx="183015">
                  <c:v>49.417612413315801</c:v>
                </c:pt>
                <c:pt idx="183016">
                  <c:v>49.4177105541091</c:v>
                </c:pt>
                <c:pt idx="183017">
                  <c:v>49.417808694588203</c:v>
                </c:pt>
                <c:pt idx="183018">
                  <c:v>49.417906834753197</c:v>
                </c:pt>
                <c:pt idx="183019">
                  <c:v>49.418004974604003</c:v>
                </c:pt>
                <c:pt idx="183020">
                  <c:v>49.418103114140699</c:v>
                </c:pt>
                <c:pt idx="183021">
                  <c:v>49.4182012533633</c:v>
                </c:pt>
                <c:pt idx="183022">
                  <c:v>49.418299392271798</c:v>
                </c:pt>
                <c:pt idx="183023">
                  <c:v>49.418397530866102</c:v>
                </c:pt>
                <c:pt idx="183024">
                  <c:v>49.418495669146203</c:v>
                </c:pt>
                <c:pt idx="183025">
                  <c:v>49.418593807112302</c:v>
                </c:pt>
                <c:pt idx="183026">
                  <c:v>49.418691944764198</c:v>
                </c:pt>
                <c:pt idx="183027">
                  <c:v>49.418790082101999</c:v>
                </c:pt>
                <c:pt idx="183028">
                  <c:v>49.418888219125598</c:v>
                </c:pt>
                <c:pt idx="183029">
                  <c:v>49.418986355835102</c:v>
                </c:pt>
                <c:pt idx="183030">
                  <c:v>49.419084492230503</c:v>
                </c:pt>
                <c:pt idx="183031">
                  <c:v>49.419182628311802</c:v>
                </c:pt>
                <c:pt idx="183032">
                  <c:v>49.419280764078998</c:v>
                </c:pt>
                <c:pt idx="183033">
                  <c:v>49.419378899531999</c:v>
                </c:pt>
                <c:pt idx="183034">
                  <c:v>49.419477034670898</c:v>
                </c:pt>
                <c:pt idx="183035">
                  <c:v>49.419575169495701</c:v>
                </c:pt>
                <c:pt idx="183036">
                  <c:v>49.419673304006302</c:v>
                </c:pt>
                <c:pt idx="183037">
                  <c:v>49.419771438202901</c:v>
                </c:pt>
                <c:pt idx="183038">
                  <c:v>49.419869572085297</c:v>
                </c:pt>
                <c:pt idx="183039">
                  <c:v>49.419967705653598</c:v>
                </c:pt>
                <c:pt idx="183040">
                  <c:v>49.420065838907803</c:v>
                </c:pt>
                <c:pt idx="183041">
                  <c:v>49.420163971847799</c:v>
                </c:pt>
                <c:pt idx="183042">
                  <c:v>49.4202621044738</c:v>
                </c:pt>
                <c:pt idx="183043">
                  <c:v>49.420360236785598</c:v>
                </c:pt>
                <c:pt idx="183044">
                  <c:v>49.420458368783301</c:v>
                </c:pt>
                <c:pt idx="183045">
                  <c:v>49.420556500467001</c:v>
                </c:pt>
                <c:pt idx="183046">
                  <c:v>49.420654631836499</c:v>
                </c:pt>
                <c:pt idx="183047">
                  <c:v>49.420752762891901</c:v>
                </c:pt>
                <c:pt idx="183048">
                  <c:v>49.420850893633101</c:v>
                </c:pt>
                <c:pt idx="183049">
                  <c:v>49.420949024060299</c:v>
                </c:pt>
                <c:pt idx="183050">
                  <c:v>49.421047154173401</c:v>
                </c:pt>
                <c:pt idx="183051">
                  <c:v>49.4211452839724</c:v>
                </c:pt>
                <c:pt idx="183052">
                  <c:v>49.421243413457198</c:v>
                </c:pt>
                <c:pt idx="183053">
                  <c:v>49.421341542627999</c:v>
                </c:pt>
                <c:pt idx="183054">
                  <c:v>49.421439671484599</c:v>
                </c:pt>
                <c:pt idx="183055">
                  <c:v>49.421537800027203</c:v>
                </c:pt>
                <c:pt idx="183056">
                  <c:v>49.421635928255597</c:v>
                </c:pt>
                <c:pt idx="183057">
                  <c:v>49.421734056170003</c:v>
                </c:pt>
                <c:pt idx="183058">
                  <c:v>49.421832183770199</c:v>
                </c:pt>
                <c:pt idx="183059">
                  <c:v>49.4219303110564</c:v>
                </c:pt>
                <c:pt idx="183060">
                  <c:v>49.422028438028399</c:v>
                </c:pt>
                <c:pt idx="183061">
                  <c:v>49.422126564686401</c:v>
                </c:pt>
                <c:pt idx="183062">
                  <c:v>49.422224691030301</c:v>
                </c:pt>
                <c:pt idx="183063">
                  <c:v>49.422322817060099</c:v>
                </c:pt>
                <c:pt idx="183064">
                  <c:v>49.422420942775702</c:v>
                </c:pt>
                <c:pt idx="183065">
                  <c:v>49.422519068177301</c:v>
                </c:pt>
                <c:pt idx="183066">
                  <c:v>49.422617193264799</c:v>
                </c:pt>
                <c:pt idx="183067">
                  <c:v>49.4227153180382</c:v>
                </c:pt>
                <c:pt idx="183068">
                  <c:v>49.422813442497599</c:v>
                </c:pt>
                <c:pt idx="183069">
                  <c:v>49.422911566642803</c:v>
                </c:pt>
                <c:pt idx="183070">
                  <c:v>49.423009690473897</c:v>
                </c:pt>
                <c:pt idx="183071">
                  <c:v>49.423107813991003</c:v>
                </c:pt>
                <c:pt idx="183072">
                  <c:v>49.423205937193998</c:v>
                </c:pt>
                <c:pt idx="183073">
                  <c:v>49.423304060082899</c:v>
                </c:pt>
                <c:pt idx="183074">
                  <c:v>49.423402182657703</c:v>
                </c:pt>
                <c:pt idx="183075">
                  <c:v>49.423500304918399</c:v>
                </c:pt>
                <c:pt idx="183076">
                  <c:v>49.423598426865098</c:v>
                </c:pt>
                <c:pt idx="183077">
                  <c:v>49.423696548497603</c:v>
                </c:pt>
                <c:pt idx="183078">
                  <c:v>49.423794669816097</c:v>
                </c:pt>
                <c:pt idx="183079">
                  <c:v>49.423892790820503</c:v>
                </c:pt>
                <c:pt idx="183080">
                  <c:v>49.423990911510899</c:v>
                </c:pt>
                <c:pt idx="183081">
                  <c:v>49.4240890318871</c:v>
                </c:pt>
                <c:pt idx="183082">
                  <c:v>49.424187151949297</c:v>
                </c:pt>
                <c:pt idx="183083">
                  <c:v>49.4242852716974</c:v>
                </c:pt>
                <c:pt idx="183084">
                  <c:v>49.424383391131499</c:v>
                </c:pt>
                <c:pt idx="183085">
                  <c:v>49.424481510251397</c:v>
                </c:pt>
                <c:pt idx="183086">
                  <c:v>49.424579629057298</c:v>
                </c:pt>
                <c:pt idx="183087">
                  <c:v>49.424677747549197</c:v>
                </c:pt>
                <c:pt idx="183088">
                  <c:v>49.4247758657269</c:v>
                </c:pt>
                <c:pt idx="183089">
                  <c:v>49.424873983590601</c:v>
                </c:pt>
                <c:pt idx="183090">
                  <c:v>49.424972101140199</c:v>
                </c:pt>
                <c:pt idx="183091">
                  <c:v>49.425070218375801</c:v>
                </c:pt>
                <c:pt idx="183092">
                  <c:v>49.4251683352973</c:v>
                </c:pt>
                <c:pt idx="183093">
                  <c:v>49.425266451904697</c:v>
                </c:pt>
                <c:pt idx="183094">
                  <c:v>49.425364568198098</c:v>
                </c:pt>
                <c:pt idx="183095">
                  <c:v>49.425462684177397</c:v>
                </c:pt>
                <c:pt idx="183096">
                  <c:v>49.4255607998426</c:v>
                </c:pt>
                <c:pt idx="183097">
                  <c:v>49.4256589151938</c:v>
                </c:pt>
                <c:pt idx="183098">
                  <c:v>49.425757030230997</c:v>
                </c:pt>
                <c:pt idx="183099">
                  <c:v>49.425855144953999</c:v>
                </c:pt>
                <c:pt idx="183100">
                  <c:v>49.425953259362998</c:v>
                </c:pt>
                <c:pt idx="183101">
                  <c:v>49.426051373458002</c:v>
                </c:pt>
                <c:pt idx="183102">
                  <c:v>49.426149487238902</c:v>
                </c:pt>
                <c:pt idx="183103">
                  <c:v>49.4262476007058</c:v>
                </c:pt>
                <c:pt idx="183104">
                  <c:v>49.426345713858602</c:v>
                </c:pt>
                <c:pt idx="183105">
                  <c:v>49.426443826697302</c:v>
                </c:pt>
                <c:pt idx="183106">
                  <c:v>49.426541939221998</c:v>
                </c:pt>
                <c:pt idx="183107">
                  <c:v>49.426640051432699</c:v>
                </c:pt>
                <c:pt idx="183108">
                  <c:v>49.426738163329297</c:v>
                </c:pt>
                <c:pt idx="183109">
                  <c:v>49.4268362749118</c:v>
                </c:pt>
                <c:pt idx="183110">
                  <c:v>49.426934386180299</c:v>
                </c:pt>
                <c:pt idx="183111">
                  <c:v>49.427032497134803</c:v>
                </c:pt>
                <c:pt idx="183112">
                  <c:v>49.427130607775197</c:v>
                </c:pt>
                <c:pt idx="183113">
                  <c:v>49.427228718101603</c:v>
                </c:pt>
                <c:pt idx="183114">
                  <c:v>49.427326828113898</c:v>
                </c:pt>
                <c:pt idx="183115">
                  <c:v>49.427424937812198</c:v>
                </c:pt>
                <c:pt idx="183116">
                  <c:v>49.427523047196402</c:v>
                </c:pt>
                <c:pt idx="183117">
                  <c:v>49.427621156266603</c:v>
                </c:pt>
                <c:pt idx="183118">
                  <c:v>49.427719265022802</c:v>
                </c:pt>
                <c:pt idx="183119">
                  <c:v>49.427817373464897</c:v>
                </c:pt>
                <c:pt idx="183120">
                  <c:v>49.427915481592997</c:v>
                </c:pt>
                <c:pt idx="183121">
                  <c:v>49.428013589407101</c:v>
                </c:pt>
                <c:pt idx="183122">
                  <c:v>49.428111696907102</c:v>
                </c:pt>
                <c:pt idx="183123">
                  <c:v>49.4282098040931</c:v>
                </c:pt>
                <c:pt idx="183124">
                  <c:v>49.428307910965103</c:v>
                </c:pt>
                <c:pt idx="183125">
                  <c:v>49.428406017523002</c:v>
                </c:pt>
                <c:pt idx="183126">
                  <c:v>49.428504123766899</c:v>
                </c:pt>
                <c:pt idx="183127">
                  <c:v>49.4286022296968</c:v>
                </c:pt>
                <c:pt idx="183128">
                  <c:v>49.428700335312598</c:v>
                </c:pt>
                <c:pt idx="183129">
                  <c:v>49.428798440614401</c:v>
                </c:pt>
                <c:pt idx="183130">
                  <c:v>49.4288965456022</c:v>
                </c:pt>
                <c:pt idx="183131">
                  <c:v>49.428994650276003</c:v>
                </c:pt>
                <c:pt idx="183132">
                  <c:v>49.429092754635697</c:v>
                </c:pt>
                <c:pt idx="183133">
                  <c:v>49.429190858681402</c:v>
                </c:pt>
                <c:pt idx="183134">
                  <c:v>49.429288962413104</c:v>
                </c:pt>
                <c:pt idx="183135">
                  <c:v>49.429387065830802</c:v>
                </c:pt>
                <c:pt idx="183136">
                  <c:v>49.429485168934399</c:v>
                </c:pt>
                <c:pt idx="183137">
                  <c:v>49.429583271724098</c:v>
                </c:pt>
                <c:pt idx="183138">
                  <c:v>49.429681374199703</c:v>
                </c:pt>
                <c:pt idx="183139">
                  <c:v>49.429779476361297</c:v>
                </c:pt>
                <c:pt idx="183140">
                  <c:v>49.429877578208902</c:v>
                </c:pt>
                <c:pt idx="183141">
                  <c:v>49.429975679742398</c:v>
                </c:pt>
                <c:pt idx="183142">
                  <c:v>49.430073780961997</c:v>
                </c:pt>
                <c:pt idx="183143">
                  <c:v>49.430171881867501</c:v>
                </c:pt>
                <c:pt idx="183144">
                  <c:v>49.430269982459002</c:v>
                </c:pt>
                <c:pt idx="183145">
                  <c:v>49.430368082736599</c:v>
                </c:pt>
                <c:pt idx="183146">
                  <c:v>49.430466182700101</c:v>
                </c:pt>
                <c:pt idx="183147">
                  <c:v>49.430564282349501</c:v>
                </c:pt>
                <c:pt idx="183148">
                  <c:v>49.430662381685003</c:v>
                </c:pt>
                <c:pt idx="183149">
                  <c:v>49.430760480706503</c:v>
                </c:pt>
                <c:pt idx="183150">
                  <c:v>49.430858579414</c:v>
                </c:pt>
                <c:pt idx="183151">
                  <c:v>49.430956677807501</c:v>
                </c:pt>
                <c:pt idx="183152">
                  <c:v>49.431054775886899</c:v>
                </c:pt>
                <c:pt idx="183153">
                  <c:v>49.431152873652401</c:v>
                </c:pt>
                <c:pt idx="183154">
                  <c:v>49.4312509711038</c:v>
                </c:pt>
                <c:pt idx="183155">
                  <c:v>49.431349068241303</c:v>
                </c:pt>
                <c:pt idx="183156">
                  <c:v>49.431447165064696</c:v>
                </c:pt>
                <c:pt idx="183157">
                  <c:v>49.4315452615742</c:v>
                </c:pt>
                <c:pt idx="183158">
                  <c:v>49.431643357769701</c:v>
                </c:pt>
                <c:pt idx="183159">
                  <c:v>49.4317414536511</c:v>
                </c:pt>
                <c:pt idx="183160">
                  <c:v>49.431839549218601</c:v>
                </c:pt>
                <c:pt idx="183161">
                  <c:v>49.4319376444721</c:v>
                </c:pt>
                <c:pt idx="183162">
                  <c:v>49.432035739411504</c:v>
                </c:pt>
                <c:pt idx="183163">
                  <c:v>49.432133834037003</c:v>
                </c:pt>
                <c:pt idx="183164">
                  <c:v>49.4322319283485</c:v>
                </c:pt>
                <c:pt idx="183165">
                  <c:v>49.432330022346001</c:v>
                </c:pt>
                <c:pt idx="183166">
                  <c:v>49.432428116029499</c:v>
                </c:pt>
                <c:pt idx="183167">
                  <c:v>49.432526209399001</c:v>
                </c:pt>
                <c:pt idx="183168">
                  <c:v>49.432624302454599</c:v>
                </c:pt>
                <c:pt idx="183169">
                  <c:v>49.432722395196102</c:v>
                </c:pt>
                <c:pt idx="183170">
                  <c:v>49.432820487623701</c:v>
                </c:pt>
                <c:pt idx="183171">
                  <c:v>49.432918579737297</c:v>
                </c:pt>
                <c:pt idx="183172">
                  <c:v>49.433016671536798</c:v>
                </c:pt>
                <c:pt idx="183173">
                  <c:v>49.433114763022402</c:v>
                </c:pt>
                <c:pt idx="183174">
                  <c:v>49.433212854194103</c:v>
                </c:pt>
                <c:pt idx="183175">
                  <c:v>49.433310945051701</c:v>
                </c:pt>
                <c:pt idx="183176">
                  <c:v>49.433409035595403</c:v>
                </c:pt>
                <c:pt idx="183177">
                  <c:v>49.433507125825102</c:v>
                </c:pt>
                <c:pt idx="183178">
                  <c:v>49.433605215740798</c:v>
                </c:pt>
                <c:pt idx="183179">
                  <c:v>49.433703305342497</c:v>
                </c:pt>
                <c:pt idx="183180">
                  <c:v>49.433801394630201</c:v>
                </c:pt>
                <c:pt idx="183181">
                  <c:v>49.433899483604002</c:v>
                </c:pt>
                <c:pt idx="183182">
                  <c:v>49.433997572263799</c:v>
                </c:pt>
                <c:pt idx="183183">
                  <c:v>49.4340956606097</c:v>
                </c:pt>
                <c:pt idx="183184">
                  <c:v>49.434193748641498</c:v>
                </c:pt>
                <c:pt idx="183185">
                  <c:v>49.434291836359399</c:v>
                </c:pt>
                <c:pt idx="183186">
                  <c:v>49.434389923763298</c:v>
                </c:pt>
                <c:pt idx="183187">
                  <c:v>49.4344880108533</c:v>
                </c:pt>
                <c:pt idx="183188">
                  <c:v>49.4345860976292</c:v>
                </c:pt>
                <c:pt idx="183189">
                  <c:v>49.434684184091303</c:v>
                </c:pt>
                <c:pt idx="183190">
                  <c:v>49.434782270239303</c:v>
                </c:pt>
                <c:pt idx="183191">
                  <c:v>49.4348803560734</c:v>
                </c:pt>
                <c:pt idx="183192">
                  <c:v>49.434978441593501</c:v>
                </c:pt>
                <c:pt idx="183193">
                  <c:v>49.435076526799698</c:v>
                </c:pt>
                <c:pt idx="183194">
                  <c:v>49.435174611691899</c:v>
                </c:pt>
                <c:pt idx="183195">
                  <c:v>49.435272696270097</c:v>
                </c:pt>
                <c:pt idx="183196">
                  <c:v>49.435370780534399</c:v>
                </c:pt>
                <c:pt idx="183197">
                  <c:v>49.435468864484697</c:v>
                </c:pt>
                <c:pt idx="183198">
                  <c:v>49.435566948121</c:v>
                </c:pt>
                <c:pt idx="183199">
                  <c:v>49.435665031443399</c:v>
                </c:pt>
                <c:pt idx="183200">
                  <c:v>49.435763114451902</c:v>
                </c:pt>
                <c:pt idx="183201">
                  <c:v>49.435861197146302</c:v>
                </c:pt>
                <c:pt idx="183202">
                  <c:v>49.435959279526898</c:v>
                </c:pt>
                <c:pt idx="183203">
                  <c:v>49.436057361593498</c:v>
                </c:pt>
                <c:pt idx="183204">
                  <c:v>49.436155443346102</c:v>
                </c:pt>
                <c:pt idx="183205">
                  <c:v>49.436253524784803</c:v>
                </c:pt>
                <c:pt idx="183206">
                  <c:v>49.436351605909501</c:v>
                </c:pt>
                <c:pt idx="183207">
                  <c:v>49.436449686720302</c:v>
                </c:pt>
                <c:pt idx="183208">
                  <c:v>49.4365477672171</c:v>
                </c:pt>
                <c:pt idx="183209">
                  <c:v>49.436645847400001</c:v>
                </c:pt>
                <c:pt idx="183210">
                  <c:v>49.4367439272689</c:v>
                </c:pt>
                <c:pt idx="183211">
                  <c:v>49.436842006823902</c:v>
                </c:pt>
                <c:pt idx="183212">
                  <c:v>49.436940086065</c:v>
                </c:pt>
                <c:pt idx="183213">
                  <c:v>49.437038164992103</c:v>
                </c:pt>
                <c:pt idx="183214">
                  <c:v>49.437136243605202</c:v>
                </c:pt>
                <c:pt idx="183215">
                  <c:v>49.437234321904498</c:v>
                </c:pt>
                <c:pt idx="183216">
                  <c:v>49.437332399889797</c:v>
                </c:pt>
                <c:pt idx="183217">
                  <c:v>49.437430477561101</c:v>
                </c:pt>
                <c:pt idx="183218">
                  <c:v>49.437528554918501</c:v>
                </c:pt>
                <c:pt idx="183219">
                  <c:v>49.437626631961997</c:v>
                </c:pt>
                <c:pt idx="183220">
                  <c:v>49.437724708691498</c:v>
                </c:pt>
                <c:pt idx="183221">
                  <c:v>49.437822785107102</c:v>
                </c:pt>
                <c:pt idx="183222">
                  <c:v>49.437920861208802</c:v>
                </c:pt>
                <c:pt idx="183223">
                  <c:v>49.4380189369965</c:v>
                </c:pt>
                <c:pt idx="183224">
                  <c:v>49.4381170124703</c:v>
                </c:pt>
                <c:pt idx="183225">
                  <c:v>49.438215087630198</c:v>
                </c:pt>
                <c:pt idx="183226">
                  <c:v>49.438313162476099</c:v>
                </c:pt>
                <c:pt idx="183227">
                  <c:v>49.438411237008097</c:v>
                </c:pt>
                <c:pt idx="183228">
                  <c:v>49.438509311226198</c:v>
                </c:pt>
                <c:pt idx="183229">
                  <c:v>49.438607385130403</c:v>
                </c:pt>
                <c:pt idx="183230">
                  <c:v>49.438705458720598</c:v>
                </c:pt>
                <c:pt idx="183231">
                  <c:v>49.438803531996903</c:v>
                </c:pt>
                <c:pt idx="183232">
                  <c:v>49.438901604959298</c:v>
                </c:pt>
                <c:pt idx="183233">
                  <c:v>49.438999677607697</c:v>
                </c:pt>
                <c:pt idx="183234">
                  <c:v>49.439097749942299</c:v>
                </c:pt>
                <c:pt idx="183235">
                  <c:v>49.439195821962898</c:v>
                </c:pt>
                <c:pt idx="183236">
                  <c:v>49.4392938936696</c:v>
                </c:pt>
                <c:pt idx="183237">
                  <c:v>49.439391965062399</c:v>
                </c:pt>
                <c:pt idx="183238">
                  <c:v>49.439490036141201</c:v>
                </c:pt>
                <c:pt idx="183239">
                  <c:v>49.4395881069062</c:v>
                </c:pt>
                <c:pt idx="183240">
                  <c:v>49.439686177357203</c:v>
                </c:pt>
                <c:pt idx="183241">
                  <c:v>49.439784247494302</c:v>
                </c:pt>
                <c:pt idx="183242">
                  <c:v>49.439882317317497</c:v>
                </c:pt>
                <c:pt idx="183243">
                  <c:v>49.439980386826797</c:v>
                </c:pt>
                <c:pt idx="183244">
                  <c:v>49.440078456022199</c:v>
                </c:pt>
                <c:pt idx="183245">
                  <c:v>49.440176524903599</c:v>
                </c:pt>
                <c:pt idx="183246">
                  <c:v>49.440274593471202</c:v>
                </c:pt>
                <c:pt idx="183247">
                  <c:v>49.440372661724801</c:v>
                </c:pt>
                <c:pt idx="183248">
                  <c:v>49.440470729664597</c:v>
                </c:pt>
                <c:pt idx="183249">
                  <c:v>49.440568797290403</c:v>
                </c:pt>
                <c:pt idx="183250">
                  <c:v>49.440666864602299</c:v>
                </c:pt>
                <c:pt idx="183251">
                  <c:v>49.440764931600299</c:v>
                </c:pt>
                <c:pt idx="183252">
                  <c:v>49.440862998284402</c:v>
                </c:pt>
                <c:pt idx="183253">
                  <c:v>49.440961064654701</c:v>
                </c:pt>
                <c:pt idx="183254">
                  <c:v>49.441059130710997</c:v>
                </c:pt>
                <c:pt idx="183255">
                  <c:v>49.441157196453403</c:v>
                </c:pt>
                <c:pt idx="183256">
                  <c:v>49.441255261881899</c:v>
                </c:pt>
                <c:pt idx="183257">
                  <c:v>49.441353326996499</c:v>
                </c:pt>
                <c:pt idx="183258">
                  <c:v>49.441451391797202</c:v>
                </c:pt>
                <c:pt idx="183259">
                  <c:v>49.441549456284001</c:v>
                </c:pt>
                <c:pt idx="183260">
                  <c:v>49.441647520457003</c:v>
                </c:pt>
                <c:pt idx="183261">
                  <c:v>49.441745584316003</c:v>
                </c:pt>
                <c:pt idx="183262">
                  <c:v>49.441843647861099</c:v>
                </c:pt>
                <c:pt idx="183263">
                  <c:v>49.441941711092397</c:v>
                </c:pt>
                <c:pt idx="183264">
                  <c:v>49.4420397740097</c:v>
                </c:pt>
                <c:pt idx="183265">
                  <c:v>49.442137836613199</c:v>
                </c:pt>
                <c:pt idx="183266">
                  <c:v>49.442235898902702</c:v>
                </c:pt>
                <c:pt idx="183267">
                  <c:v>49.4423339608784</c:v>
                </c:pt>
                <c:pt idx="183268">
                  <c:v>49.442432022540203</c:v>
                </c:pt>
                <c:pt idx="183269">
                  <c:v>49.442530083888101</c:v>
                </c:pt>
                <c:pt idx="183270">
                  <c:v>49.442628144922097</c:v>
                </c:pt>
                <c:pt idx="183271">
                  <c:v>49.442726205642302</c:v>
                </c:pt>
                <c:pt idx="183272">
                  <c:v>49.442824266048497</c:v>
                </c:pt>
                <c:pt idx="183273">
                  <c:v>49.442922326140902</c:v>
                </c:pt>
                <c:pt idx="183274">
                  <c:v>49.443020385919397</c:v>
                </c:pt>
                <c:pt idx="183275">
                  <c:v>49.443118445384002</c:v>
                </c:pt>
                <c:pt idx="183276">
                  <c:v>49.443216504534703</c:v>
                </c:pt>
                <c:pt idx="183277">
                  <c:v>49.443314563371601</c:v>
                </c:pt>
                <c:pt idx="183278">
                  <c:v>49.443412621894502</c:v>
                </c:pt>
                <c:pt idx="183279">
                  <c:v>49.4435106801036</c:v>
                </c:pt>
                <c:pt idx="183280">
                  <c:v>49.4436087379989</c:v>
                </c:pt>
                <c:pt idx="183281">
                  <c:v>49.443706795580198</c:v>
                </c:pt>
                <c:pt idx="183282">
                  <c:v>49.443804852847698</c:v>
                </c:pt>
                <c:pt idx="183283">
                  <c:v>49.443902909801302</c:v>
                </c:pt>
                <c:pt idx="183284">
                  <c:v>49.444000966441003</c:v>
                </c:pt>
                <c:pt idx="183285">
                  <c:v>49.444099022766899</c:v>
                </c:pt>
                <c:pt idx="183286">
                  <c:v>49.444197078778799</c:v>
                </c:pt>
                <c:pt idx="183287">
                  <c:v>49.444295134477002</c:v>
                </c:pt>
                <c:pt idx="183288">
                  <c:v>49.444393189861202</c:v>
                </c:pt>
                <c:pt idx="183289">
                  <c:v>49.444491244931598</c:v>
                </c:pt>
                <c:pt idx="183290">
                  <c:v>49.444589299688097</c:v>
                </c:pt>
                <c:pt idx="183291">
                  <c:v>49.444687354130799</c:v>
                </c:pt>
                <c:pt idx="183292">
                  <c:v>49.444785408259598</c:v>
                </c:pt>
                <c:pt idx="183293">
                  <c:v>49.4448834620745</c:v>
                </c:pt>
                <c:pt idx="183294">
                  <c:v>49.444981515575599</c:v>
                </c:pt>
                <c:pt idx="183295">
                  <c:v>49.4450795687628</c:v>
                </c:pt>
                <c:pt idx="183296">
                  <c:v>49.445177621636098</c:v>
                </c:pt>
                <c:pt idx="183297">
                  <c:v>49.445275674195599</c:v>
                </c:pt>
                <c:pt idx="183298">
                  <c:v>49.445373726441197</c:v>
                </c:pt>
                <c:pt idx="183299">
                  <c:v>49.445471778372998</c:v>
                </c:pt>
                <c:pt idx="183300">
                  <c:v>49.445569829990902</c:v>
                </c:pt>
                <c:pt idx="183301">
                  <c:v>49.445667881295002</c:v>
                </c:pt>
                <c:pt idx="183302">
                  <c:v>49.445765932285198</c:v>
                </c:pt>
                <c:pt idx="183303">
                  <c:v>49.445863982961598</c:v>
                </c:pt>
                <c:pt idx="183304">
                  <c:v>49.445962033324101</c:v>
                </c:pt>
                <c:pt idx="183305">
                  <c:v>49.4460600833727</c:v>
                </c:pt>
                <c:pt idx="183306">
                  <c:v>49.446158133107502</c:v>
                </c:pt>
                <c:pt idx="183307">
                  <c:v>49.446256182528501</c:v>
                </c:pt>
                <c:pt idx="183308">
                  <c:v>49.446354231635603</c:v>
                </c:pt>
                <c:pt idx="183309">
                  <c:v>49.4464522804289</c:v>
                </c:pt>
                <c:pt idx="183310">
                  <c:v>49.446550328908302</c:v>
                </c:pt>
                <c:pt idx="183311">
                  <c:v>49.446648377073899</c:v>
                </c:pt>
                <c:pt idx="183312">
                  <c:v>49.4467464249256</c:v>
                </c:pt>
                <c:pt idx="183313">
                  <c:v>49.446844472463503</c:v>
                </c:pt>
                <c:pt idx="183314">
                  <c:v>49.446942519687497</c:v>
                </c:pt>
                <c:pt idx="183315">
                  <c:v>49.4470405665977</c:v>
                </c:pt>
                <c:pt idx="183316">
                  <c:v>49.447138613194099</c:v>
                </c:pt>
                <c:pt idx="183317">
                  <c:v>49.447236659476602</c:v>
                </c:pt>
                <c:pt idx="183318">
                  <c:v>49.4473347054453</c:v>
                </c:pt>
                <c:pt idx="183319">
                  <c:v>49.447432751100202</c:v>
                </c:pt>
                <c:pt idx="183320">
                  <c:v>49.4475307964412</c:v>
                </c:pt>
                <c:pt idx="183321">
                  <c:v>49.447628841468401</c:v>
                </c:pt>
                <c:pt idx="183322">
                  <c:v>49.447726886181698</c:v>
                </c:pt>
                <c:pt idx="183323">
                  <c:v>49.447824930581298</c:v>
                </c:pt>
                <c:pt idx="183324">
                  <c:v>49.447922974666902</c:v>
                </c:pt>
                <c:pt idx="183325">
                  <c:v>49.448021018438801</c:v>
                </c:pt>
                <c:pt idx="183326">
                  <c:v>49.448119061896797</c:v>
                </c:pt>
                <c:pt idx="183327">
                  <c:v>49.448217105041003</c:v>
                </c:pt>
                <c:pt idx="183328">
                  <c:v>49.448315147871398</c:v>
                </c:pt>
                <c:pt idx="183329">
                  <c:v>49.448413190387903</c:v>
                </c:pt>
                <c:pt idx="183330">
                  <c:v>49.448511232590697</c:v>
                </c:pt>
                <c:pt idx="183331">
                  <c:v>49.448609274479601</c:v>
                </c:pt>
                <c:pt idx="183332">
                  <c:v>49.448707316054602</c:v>
                </c:pt>
                <c:pt idx="183333">
                  <c:v>49.448805357315898</c:v>
                </c:pt>
                <c:pt idx="183334">
                  <c:v>49.448903398263298</c:v>
                </c:pt>
                <c:pt idx="183335">
                  <c:v>49.4490014388969</c:v>
                </c:pt>
                <c:pt idx="183336">
                  <c:v>49.449099479216699</c:v>
                </c:pt>
                <c:pt idx="183337">
                  <c:v>49.4491975192227</c:v>
                </c:pt>
                <c:pt idx="183338">
                  <c:v>49.449295558914798</c:v>
                </c:pt>
                <c:pt idx="183339">
                  <c:v>49.449393598293199</c:v>
                </c:pt>
                <c:pt idx="183340">
                  <c:v>49.449491637357703</c:v>
                </c:pt>
                <c:pt idx="183341">
                  <c:v>49.449589676108403</c:v>
                </c:pt>
                <c:pt idx="183342">
                  <c:v>49.449687714545298</c:v>
                </c:pt>
                <c:pt idx="183343">
                  <c:v>49.449785752668397</c:v>
                </c:pt>
                <c:pt idx="183344">
                  <c:v>49.449883790477699</c:v>
                </c:pt>
                <c:pt idx="183345">
                  <c:v>49.449981827973097</c:v>
                </c:pt>
                <c:pt idx="183346">
                  <c:v>49.450079865154798</c:v>
                </c:pt>
                <c:pt idx="183347">
                  <c:v>49.450177902022602</c:v>
                </c:pt>
                <c:pt idx="183348">
                  <c:v>49.450275938576603</c:v>
                </c:pt>
                <c:pt idx="183349">
                  <c:v>49.450373974816898</c:v>
                </c:pt>
                <c:pt idx="183350">
                  <c:v>49.450472010743297</c:v>
                </c:pt>
                <c:pt idx="183351">
                  <c:v>49.450570046355899</c:v>
                </c:pt>
                <c:pt idx="183352">
                  <c:v>49.450668081654698</c:v>
                </c:pt>
                <c:pt idx="183353">
                  <c:v>49.450766116639798</c:v>
                </c:pt>
                <c:pt idx="183354">
                  <c:v>49.450864151311002</c:v>
                </c:pt>
                <c:pt idx="183355">
                  <c:v>49.450962185668402</c:v>
                </c:pt>
                <c:pt idx="183356">
                  <c:v>49.451060219711998</c:v>
                </c:pt>
                <c:pt idx="183357">
                  <c:v>49.451158253441797</c:v>
                </c:pt>
                <c:pt idx="183358">
                  <c:v>49.451256286857799</c:v>
                </c:pt>
                <c:pt idx="183359">
                  <c:v>49.451354319959997</c:v>
                </c:pt>
                <c:pt idx="183360">
                  <c:v>49.451452352748497</c:v>
                </c:pt>
                <c:pt idx="183361">
                  <c:v>49.451550385223101</c:v>
                </c:pt>
                <c:pt idx="183362">
                  <c:v>49.451648417384</c:v>
                </c:pt>
                <c:pt idx="183363">
                  <c:v>49.451746449231003</c:v>
                </c:pt>
                <c:pt idx="183364">
                  <c:v>49.451844480764301</c:v>
                </c:pt>
                <c:pt idx="183365">
                  <c:v>49.451942511983702</c:v>
                </c:pt>
                <c:pt idx="183366">
                  <c:v>49.452040542889399</c:v>
                </c:pt>
                <c:pt idx="183367">
                  <c:v>49.452138573481299</c:v>
                </c:pt>
                <c:pt idx="183368">
                  <c:v>49.452236603759403</c:v>
                </c:pt>
                <c:pt idx="183369">
                  <c:v>49.452334633723702</c:v>
                </c:pt>
                <c:pt idx="183370">
                  <c:v>49.452432663374204</c:v>
                </c:pt>
                <c:pt idx="183371">
                  <c:v>49.452530692711001</c:v>
                </c:pt>
                <c:pt idx="183372">
                  <c:v>49.452628721733902</c:v>
                </c:pt>
                <c:pt idx="183373">
                  <c:v>49.452726750443098</c:v>
                </c:pt>
                <c:pt idx="183374">
                  <c:v>49.452824778838497</c:v>
                </c:pt>
                <c:pt idx="183375">
                  <c:v>49.4529228069201</c:v>
                </c:pt>
                <c:pt idx="183376">
                  <c:v>49.453020834687997</c:v>
                </c:pt>
                <c:pt idx="183377">
                  <c:v>49.453118862141999</c:v>
                </c:pt>
                <c:pt idx="183378">
                  <c:v>49.453216889282302</c:v>
                </c:pt>
                <c:pt idx="183379">
                  <c:v>49.453314916108802</c:v>
                </c:pt>
                <c:pt idx="183380">
                  <c:v>49.453412942621597</c:v>
                </c:pt>
                <c:pt idx="183381">
                  <c:v>49.453510968820503</c:v>
                </c:pt>
                <c:pt idx="183382">
                  <c:v>49.453608994705696</c:v>
                </c:pt>
                <c:pt idx="183383">
                  <c:v>49.453707020277101</c:v>
                </c:pt>
                <c:pt idx="183384">
                  <c:v>49.4538050455348</c:v>
                </c:pt>
                <c:pt idx="183385">
                  <c:v>49.453903070478603</c:v>
                </c:pt>
                <c:pt idx="183386">
                  <c:v>49.454001095108701</c:v>
                </c:pt>
                <c:pt idx="183387">
                  <c:v>49.454099119425102</c:v>
                </c:pt>
                <c:pt idx="183388">
                  <c:v>49.454197143427699</c:v>
                </c:pt>
                <c:pt idx="183389">
                  <c:v>49.454295167116499</c:v>
                </c:pt>
                <c:pt idx="183390">
                  <c:v>49.454393190491501</c:v>
                </c:pt>
                <c:pt idx="183391">
                  <c:v>49.454491213552799</c:v>
                </c:pt>
                <c:pt idx="183392">
                  <c:v>49.454589236300301</c:v>
                </c:pt>
                <c:pt idx="183393">
                  <c:v>49.454687258733998</c:v>
                </c:pt>
                <c:pt idx="183394">
                  <c:v>49.454785280853997</c:v>
                </c:pt>
                <c:pt idx="183395">
                  <c:v>49.4548833026602</c:v>
                </c:pt>
                <c:pt idx="183396">
                  <c:v>49.454981324152698</c:v>
                </c:pt>
                <c:pt idx="183397">
                  <c:v>49.455079345331399</c:v>
                </c:pt>
                <c:pt idx="183398">
                  <c:v>49.455177366196402</c:v>
                </c:pt>
                <c:pt idx="183399">
                  <c:v>49.455275386747601</c:v>
                </c:pt>
                <c:pt idx="183400">
                  <c:v>49.455373406984997</c:v>
                </c:pt>
                <c:pt idx="183401">
                  <c:v>49.455471426908701</c:v>
                </c:pt>
                <c:pt idx="183402">
                  <c:v>49.455569446518602</c:v>
                </c:pt>
                <c:pt idx="183403">
                  <c:v>49.455667465814798</c:v>
                </c:pt>
                <c:pt idx="183404">
                  <c:v>49.455765484797197</c:v>
                </c:pt>
                <c:pt idx="183405">
                  <c:v>49.455863503465899</c:v>
                </c:pt>
                <c:pt idx="183406">
                  <c:v>49.455961521820903</c:v>
                </c:pt>
                <c:pt idx="183407">
                  <c:v>49.456059539861997</c:v>
                </c:pt>
                <c:pt idx="183408">
                  <c:v>49.456157557589499</c:v>
                </c:pt>
                <c:pt idx="183409">
                  <c:v>49.456255575003198</c:v>
                </c:pt>
                <c:pt idx="183410">
                  <c:v>49.456353592103099</c:v>
                </c:pt>
                <c:pt idx="183411">
                  <c:v>49.456451608889303</c:v>
                </c:pt>
                <c:pt idx="183412">
                  <c:v>49.456549625361802</c:v>
                </c:pt>
                <c:pt idx="183413">
                  <c:v>49.456647641520497</c:v>
                </c:pt>
                <c:pt idx="183414">
                  <c:v>49.456745657365502</c:v>
                </c:pt>
                <c:pt idx="183415">
                  <c:v>49.456843672896703</c:v>
                </c:pt>
                <c:pt idx="183416">
                  <c:v>49.456941688114199</c:v>
                </c:pt>
                <c:pt idx="183417">
                  <c:v>49.457039703017998</c:v>
                </c:pt>
                <c:pt idx="183418">
                  <c:v>49.457137717607999</c:v>
                </c:pt>
                <c:pt idx="183419">
                  <c:v>49.457235731884303</c:v>
                </c:pt>
                <c:pt idx="183420">
                  <c:v>49.457333745846803</c:v>
                </c:pt>
                <c:pt idx="183421">
                  <c:v>49.457431759495599</c:v>
                </c:pt>
                <c:pt idx="183422">
                  <c:v>49.457529772830704</c:v>
                </c:pt>
                <c:pt idx="183423">
                  <c:v>49.457627785852097</c:v>
                </c:pt>
                <c:pt idx="183424">
                  <c:v>49.4577257985597</c:v>
                </c:pt>
                <c:pt idx="183425">
                  <c:v>49.457823810953599</c:v>
                </c:pt>
                <c:pt idx="183426">
                  <c:v>49.4579218230338</c:v>
                </c:pt>
                <c:pt idx="183427">
                  <c:v>49.458019834800197</c:v>
                </c:pt>
                <c:pt idx="183428">
                  <c:v>49.458117846252897</c:v>
                </c:pt>
                <c:pt idx="183429">
                  <c:v>49.458215857391899</c:v>
                </c:pt>
                <c:pt idx="183430">
                  <c:v>49.458313868217097</c:v>
                </c:pt>
                <c:pt idx="183431">
                  <c:v>49.458411878728697</c:v>
                </c:pt>
                <c:pt idx="183432">
                  <c:v>49.4585098889265</c:v>
                </c:pt>
                <c:pt idx="183433">
                  <c:v>49.458607898810598</c:v>
                </c:pt>
                <c:pt idx="183434">
                  <c:v>49.4587059083809</c:v>
                </c:pt>
                <c:pt idx="183435">
                  <c:v>49.458803917637603</c:v>
                </c:pt>
                <c:pt idx="183436">
                  <c:v>49.458901926580502</c:v>
                </c:pt>
                <c:pt idx="183437">
                  <c:v>49.458999935209697</c:v>
                </c:pt>
                <c:pt idx="183438">
                  <c:v>49.459097943525201</c:v>
                </c:pt>
                <c:pt idx="183439">
                  <c:v>49.459195951527001</c:v>
                </c:pt>
                <c:pt idx="183440">
                  <c:v>49.459293959215103</c:v>
                </c:pt>
                <c:pt idx="183441">
                  <c:v>49.459391966589401</c:v>
                </c:pt>
                <c:pt idx="183442">
                  <c:v>49.459489973650101</c:v>
                </c:pt>
                <c:pt idx="183443">
                  <c:v>49.459587980397004</c:v>
                </c:pt>
                <c:pt idx="183444">
                  <c:v>49.459685986830202</c:v>
                </c:pt>
                <c:pt idx="183445">
                  <c:v>49.459783992949703</c:v>
                </c:pt>
                <c:pt idx="183446">
                  <c:v>49.459881998755499</c:v>
                </c:pt>
                <c:pt idx="183447">
                  <c:v>49.459980004247598</c:v>
                </c:pt>
                <c:pt idx="183448">
                  <c:v>49.460078009425999</c:v>
                </c:pt>
                <c:pt idx="183449">
                  <c:v>49.460176014290603</c:v>
                </c:pt>
                <c:pt idx="183450">
                  <c:v>49.460274018841602</c:v>
                </c:pt>
                <c:pt idx="183451">
                  <c:v>49.460372023078897</c:v>
                </c:pt>
                <c:pt idx="183452">
                  <c:v>49.460470027002401</c:v>
                </c:pt>
                <c:pt idx="183453">
                  <c:v>49.460568030612301</c:v>
                </c:pt>
                <c:pt idx="183454">
                  <c:v>49.460666033908403</c:v>
                </c:pt>
                <c:pt idx="183455">
                  <c:v>49.4607640368909</c:v>
                </c:pt>
                <c:pt idx="183456">
                  <c:v>49.4608620395597</c:v>
                </c:pt>
                <c:pt idx="183457">
                  <c:v>49.460960041914703</c:v>
                </c:pt>
                <c:pt idx="183458">
                  <c:v>49.461058043956101</c:v>
                </c:pt>
                <c:pt idx="183459">
                  <c:v>49.461156045683801</c:v>
                </c:pt>
                <c:pt idx="183460">
                  <c:v>49.461254047097697</c:v>
                </c:pt>
                <c:pt idx="183461">
                  <c:v>49.461352048198002</c:v>
                </c:pt>
                <c:pt idx="183462">
                  <c:v>49.461450048984602</c:v>
                </c:pt>
                <c:pt idx="183463">
                  <c:v>49.461548049457498</c:v>
                </c:pt>
                <c:pt idx="183464">
                  <c:v>49.461646049616697</c:v>
                </c:pt>
                <c:pt idx="183465">
                  <c:v>49.461744049462197</c:v>
                </c:pt>
                <c:pt idx="183466">
                  <c:v>49.4618420489941</c:v>
                </c:pt>
                <c:pt idx="183467">
                  <c:v>49.461940048212199</c:v>
                </c:pt>
                <c:pt idx="183468">
                  <c:v>49.4620380471167</c:v>
                </c:pt>
                <c:pt idx="183469">
                  <c:v>49.462136045707403</c:v>
                </c:pt>
                <c:pt idx="183470">
                  <c:v>49.462234043984502</c:v>
                </c:pt>
                <c:pt idx="183471">
                  <c:v>49.462332041947903</c:v>
                </c:pt>
                <c:pt idx="183472">
                  <c:v>49.462430039597599</c:v>
                </c:pt>
                <c:pt idx="183473">
                  <c:v>49.462528036933698</c:v>
                </c:pt>
                <c:pt idx="183474">
                  <c:v>49.462626033955999</c:v>
                </c:pt>
                <c:pt idx="183475">
                  <c:v>49.462724030664702</c:v>
                </c:pt>
                <c:pt idx="183476">
                  <c:v>49.462822027059701</c:v>
                </c:pt>
                <c:pt idx="183477">
                  <c:v>49.462920023141002</c:v>
                </c:pt>
                <c:pt idx="183478">
                  <c:v>49.463018018908599</c:v>
                </c:pt>
                <c:pt idx="183479">
                  <c:v>49.463116014362598</c:v>
                </c:pt>
                <c:pt idx="183480">
                  <c:v>49.463214009502899</c:v>
                </c:pt>
                <c:pt idx="183481">
                  <c:v>49.463312004329502</c:v>
                </c:pt>
                <c:pt idx="183482">
                  <c:v>49.463409998842501</c:v>
                </c:pt>
                <c:pt idx="183483">
                  <c:v>49.463507993041702</c:v>
                </c:pt>
                <c:pt idx="183484">
                  <c:v>49.463605986927298</c:v>
                </c:pt>
                <c:pt idx="183485">
                  <c:v>49.463703980499297</c:v>
                </c:pt>
                <c:pt idx="183486">
                  <c:v>49.463801973757498</c:v>
                </c:pt>
                <c:pt idx="183487">
                  <c:v>49.463899966702101</c:v>
                </c:pt>
                <c:pt idx="183488">
                  <c:v>49.463997959333099</c:v>
                </c:pt>
                <c:pt idx="183489">
                  <c:v>49.4640959516503</c:v>
                </c:pt>
                <c:pt idx="183490">
                  <c:v>49.464193943653903</c:v>
                </c:pt>
                <c:pt idx="183491">
                  <c:v>49.464291935343901</c:v>
                </c:pt>
                <c:pt idx="183492">
                  <c:v>49.464389926720102</c:v>
                </c:pt>
                <c:pt idx="183493">
                  <c:v>49.464487917782797</c:v>
                </c:pt>
                <c:pt idx="183494">
                  <c:v>49.464585908531703</c:v>
                </c:pt>
                <c:pt idx="183495">
                  <c:v>49.464683898967003</c:v>
                </c:pt>
                <c:pt idx="183496">
                  <c:v>49.464781889088599</c:v>
                </c:pt>
                <c:pt idx="183497">
                  <c:v>49.464879878896603</c:v>
                </c:pt>
                <c:pt idx="183498">
                  <c:v>49.464977868390903</c:v>
                </c:pt>
                <c:pt idx="183499">
                  <c:v>49.465075857571598</c:v>
                </c:pt>
                <c:pt idx="183500">
                  <c:v>49.465173846438603</c:v>
                </c:pt>
                <c:pt idx="183501">
                  <c:v>49.465271834991903</c:v>
                </c:pt>
                <c:pt idx="183502">
                  <c:v>49.465369823231597</c:v>
                </c:pt>
                <c:pt idx="183503">
                  <c:v>49.465467811157701</c:v>
                </c:pt>
                <c:pt idx="183504">
                  <c:v>49.465565798770101</c:v>
                </c:pt>
                <c:pt idx="183505">
                  <c:v>49.465663786068802</c:v>
                </c:pt>
                <c:pt idx="183506">
                  <c:v>49.465761773053899</c:v>
                </c:pt>
                <c:pt idx="183507">
                  <c:v>49.465859759725397</c:v>
                </c:pt>
                <c:pt idx="183508">
                  <c:v>49.465957746083198</c:v>
                </c:pt>
                <c:pt idx="183509">
                  <c:v>49.466055732127401</c:v>
                </c:pt>
                <c:pt idx="183510">
                  <c:v>49.4661537178579</c:v>
                </c:pt>
                <c:pt idx="183511">
                  <c:v>49.4662517032748</c:v>
                </c:pt>
                <c:pt idx="183512">
                  <c:v>49.466349688378003</c:v>
                </c:pt>
                <c:pt idx="183513">
                  <c:v>49.4664476731676</c:v>
                </c:pt>
                <c:pt idx="183514">
                  <c:v>49.466545657643501</c:v>
                </c:pt>
                <c:pt idx="183515">
                  <c:v>49.466643641805803</c:v>
                </c:pt>
                <c:pt idx="183516">
                  <c:v>49.4667416256545</c:v>
                </c:pt>
                <c:pt idx="183517">
                  <c:v>49.466839609189499</c:v>
                </c:pt>
                <c:pt idx="183518">
                  <c:v>49.4669375924109</c:v>
                </c:pt>
                <c:pt idx="183519">
                  <c:v>49.467035575318697</c:v>
                </c:pt>
                <c:pt idx="183520">
                  <c:v>49.467133557912803</c:v>
                </c:pt>
                <c:pt idx="183521">
                  <c:v>49.467231540193303</c:v>
                </c:pt>
                <c:pt idx="183522">
                  <c:v>49.467329522160199</c:v>
                </c:pt>
                <c:pt idx="183523">
                  <c:v>49.467427503813397</c:v>
                </c:pt>
                <c:pt idx="183524">
                  <c:v>49.467525485152997</c:v>
                </c:pt>
                <c:pt idx="183525">
                  <c:v>49.4676234661789</c:v>
                </c:pt>
                <c:pt idx="183526">
                  <c:v>49.467721446891296</c:v>
                </c:pt>
                <c:pt idx="183527">
                  <c:v>49.467819427290003</c:v>
                </c:pt>
                <c:pt idx="183528">
                  <c:v>49.467917407375097</c:v>
                </c:pt>
                <c:pt idx="183529">
                  <c:v>49.468015387146501</c:v>
                </c:pt>
                <c:pt idx="183530">
                  <c:v>49.468113366604399</c:v>
                </c:pt>
                <c:pt idx="183531">
                  <c:v>49.4682113457486</c:v>
                </c:pt>
                <c:pt idx="183532">
                  <c:v>49.468309324579202</c:v>
                </c:pt>
                <c:pt idx="183533">
                  <c:v>49.4684073030962</c:v>
                </c:pt>
                <c:pt idx="183534">
                  <c:v>49.4685052812995</c:v>
                </c:pt>
                <c:pt idx="183535">
                  <c:v>49.468603259189202</c:v>
                </c:pt>
                <c:pt idx="183536">
                  <c:v>49.468701236765298</c:v>
                </c:pt>
                <c:pt idx="183537">
                  <c:v>49.468799214027797</c:v>
                </c:pt>
                <c:pt idx="183538">
                  <c:v>49.468897190976698</c:v>
                </c:pt>
                <c:pt idx="183539">
                  <c:v>49.468995167612</c:v>
                </c:pt>
                <c:pt idx="183540">
                  <c:v>49.469093143933598</c:v>
                </c:pt>
                <c:pt idx="183541">
                  <c:v>49.469191119941598</c:v>
                </c:pt>
                <c:pt idx="183542">
                  <c:v>49.4692890956361</c:v>
                </c:pt>
                <c:pt idx="183543">
                  <c:v>49.469387071016897</c:v>
                </c:pt>
                <c:pt idx="183544">
                  <c:v>49.469485046084102</c:v>
                </c:pt>
                <c:pt idx="183545">
                  <c:v>49.469583020837597</c:v>
                </c:pt>
                <c:pt idx="183546">
                  <c:v>49.469680995277599</c:v>
                </c:pt>
                <c:pt idx="183547">
                  <c:v>49.469778969403997</c:v>
                </c:pt>
                <c:pt idx="183548">
                  <c:v>49.469876943216804</c:v>
                </c:pt>
                <c:pt idx="183549">
                  <c:v>49.469974916715898</c:v>
                </c:pt>
                <c:pt idx="183550">
                  <c:v>49.470072889901502</c:v>
                </c:pt>
                <c:pt idx="183551">
                  <c:v>49.470170862773401</c:v>
                </c:pt>
                <c:pt idx="183552">
                  <c:v>49.470268835331801</c:v>
                </c:pt>
                <c:pt idx="183553">
                  <c:v>49.470366807576497</c:v>
                </c:pt>
                <c:pt idx="183554">
                  <c:v>49.470464779507701</c:v>
                </c:pt>
                <c:pt idx="183555">
                  <c:v>49.4705627511252</c:v>
                </c:pt>
                <c:pt idx="183556">
                  <c:v>49.470660722429201</c:v>
                </c:pt>
                <c:pt idx="183557">
                  <c:v>49.470758693419498</c:v>
                </c:pt>
                <c:pt idx="183558">
                  <c:v>49.470856664096303</c:v>
                </c:pt>
                <c:pt idx="183559">
                  <c:v>49.470954634459403</c:v>
                </c:pt>
                <c:pt idx="183560">
                  <c:v>49.471052604508998</c:v>
                </c:pt>
                <c:pt idx="183561">
                  <c:v>49.471150574245002</c:v>
                </c:pt>
                <c:pt idx="183562">
                  <c:v>49.4712485436674</c:v>
                </c:pt>
                <c:pt idx="183563">
                  <c:v>49.471346512776201</c:v>
                </c:pt>
                <c:pt idx="183564">
                  <c:v>49.471444481571403</c:v>
                </c:pt>
                <c:pt idx="183565">
                  <c:v>49.471542450053001</c:v>
                </c:pt>
                <c:pt idx="183566">
                  <c:v>49.471640418221</c:v>
                </c:pt>
                <c:pt idx="183567">
                  <c:v>49.471738386075401</c:v>
                </c:pt>
                <c:pt idx="183568">
                  <c:v>49.471836353616297</c:v>
                </c:pt>
                <c:pt idx="183569">
                  <c:v>49.471934320843502</c:v>
                </c:pt>
                <c:pt idx="183570">
                  <c:v>49.472032287757202</c:v>
                </c:pt>
                <c:pt idx="183571">
                  <c:v>49.472130254357303</c:v>
                </c:pt>
                <c:pt idx="183572">
                  <c:v>49.4722282206438</c:v>
                </c:pt>
                <c:pt idx="183573">
                  <c:v>49.472326186616698</c:v>
                </c:pt>
                <c:pt idx="183574">
                  <c:v>49.472424152276098</c:v>
                </c:pt>
                <c:pt idx="183575">
                  <c:v>49.472522117621899</c:v>
                </c:pt>
                <c:pt idx="183576">
                  <c:v>49.472620082653997</c:v>
                </c:pt>
                <c:pt idx="183577">
                  <c:v>49.472718047372702</c:v>
                </c:pt>
                <c:pt idx="183578">
                  <c:v>49.472816011777702</c:v>
                </c:pt>
                <c:pt idx="183579">
                  <c:v>49.472913975869197</c:v>
                </c:pt>
                <c:pt idx="183580">
                  <c:v>49.473011939647101</c:v>
                </c:pt>
                <c:pt idx="183581">
                  <c:v>49.4731099031114</c:v>
                </c:pt>
                <c:pt idx="183582">
                  <c:v>49.473207866262101</c:v>
                </c:pt>
                <c:pt idx="183583">
                  <c:v>49.473305829099303</c:v>
                </c:pt>
                <c:pt idx="183584">
                  <c:v>49.4734037916229</c:v>
                </c:pt>
                <c:pt idx="183585">
                  <c:v>49.473501753832899</c:v>
                </c:pt>
                <c:pt idx="183586">
                  <c:v>49.473599715729399</c:v>
                </c:pt>
                <c:pt idx="183587">
                  <c:v>49.473697677312302</c:v>
                </c:pt>
                <c:pt idx="183588">
                  <c:v>49.473795638581599</c:v>
                </c:pt>
                <c:pt idx="183589">
                  <c:v>49.473893599537398</c:v>
                </c:pt>
                <c:pt idx="183590">
                  <c:v>49.473991560179599</c:v>
                </c:pt>
                <c:pt idx="183591">
                  <c:v>49.474089520508201</c:v>
                </c:pt>
                <c:pt idx="183592">
                  <c:v>49.474187480523298</c:v>
                </c:pt>
                <c:pt idx="183593">
                  <c:v>49.474285440224797</c:v>
                </c:pt>
                <c:pt idx="183594">
                  <c:v>49.474383399612798</c:v>
                </c:pt>
                <c:pt idx="183595">
                  <c:v>49.4744813586872</c:v>
                </c:pt>
                <c:pt idx="183596">
                  <c:v>49.474579317447997</c:v>
                </c:pt>
                <c:pt idx="183597">
                  <c:v>49.474677275895303</c:v>
                </c:pt>
                <c:pt idx="183598">
                  <c:v>49.474775234029003</c:v>
                </c:pt>
                <c:pt idx="183599">
                  <c:v>49.474873191849198</c:v>
                </c:pt>
                <c:pt idx="183600">
                  <c:v>49.474971149355802</c:v>
                </c:pt>
                <c:pt idx="183601">
                  <c:v>49.475069106548801</c:v>
                </c:pt>
                <c:pt idx="183602">
                  <c:v>49.475167063428401</c:v>
                </c:pt>
                <c:pt idx="183603">
                  <c:v>49.475265019994303</c:v>
                </c:pt>
                <c:pt idx="183604">
                  <c:v>49.4753629762467</c:v>
                </c:pt>
                <c:pt idx="183605">
                  <c:v>49.475460932185598</c:v>
                </c:pt>
                <c:pt idx="183606">
                  <c:v>49.475558887810898</c:v>
                </c:pt>
                <c:pt idx="183607">
                  <c:v>49.4756568431226</c:v>
                </c:pt>
                <c:pt idx="183608">
                  <c:v>49.475754798120803</c:v>
                </c:pt>
                <c:pt idx="183609">
                  <c:v>49.475852752805501</c:v>
                </c:pt>
                <c:pt idx="183610">
                  <c:v>49.475950707176601</c:v>
                </c:pt>
                <c:pt idx="183611">
                  <c:v>49.476048661234202</c:v>
                </c:pt>
                <c:pt idx="183612">
                  <c:v>49.476146614978298</c:v>
                </c:pt>
                <c:pt idx="183613">
                  <c:v>49.476244568408802</c:v>
                </c:pt>
                <c:pt idx="183614">
                  <c:v>49.476342521525702</c:v>
                </c:pt>
                <c:pt idx="183615">
                  <c:v>49.476440474329102</c:v>
                </c:pt>
                <c:pt idx="183616">
                  <c:v>49.476538426818998</c:v>
                </c:pt>
                <c:pt idx="183617">
                  <c:v>49.476636378995401</c:v>
                </c:pt>
                <c:pt idx="183618">
                  <c:v>49.4767343308582</c:v>
                </c:pt>
                <c:pt idx="183619">
                  <c:v>49.4768322824075</c:v>
                </c:pt>
                <c:pt idx="183620">
                  <c:v>49.476930233643202</c:v>
                </c:pt>
                <c:pt idx="183621">
                  <c:v>49.477028184565398</c:v>
                </c:pt>
                <c:pt idx="183622">
                  <c:v>49.477126135174103</c:v>
                </c:pt>
                <c:pt idx="183623">
                  <c:v>49.477224085469203</c:v>
                </c:pt>
                <c:pt idx="183624">
                  <c:v>49.477322035450797</c:v>
                </c:pt>
                <c:pt idx="183625">
                  <c:v>49.4774199851189</c:v>
                </c:pt>
                <c:pt idx="183626">
                  <c:v>49.477517934473497</c:v>
                </c:pt>
                <c:pt idx="183627">
                  <c:v>49.477615883514503</c:v>
                </c:pt>
                <c:pt idx="183628">
                  <c:v>49.477713832242003</c:v>
                </c:pt>
                <c:pt idx="183629">
                  <c:v>49.477811780655998</c:v>
                </c:pt>
                <c:pt idx="183630">
                  <c:v>49.477909728756401</c:v>
                </c:pt>
                <c:pt idx="183631">
                  <c:v>49.478007676543399</c:v>
                </c:pt>
                <c:pt idx="183632">
                  <c:v>49.478105624016798</c:v>
                </c:pt>
                <c:pt idx="183633">
                  <c:v>49.4782035711766</c:v>
                </c:pt>
                <c:pt idx="183634">
                  <c:v>49.478301518023002</c:v>
                </c:pt>
                <c:pt idx="183635">
                  <c:v>49.478399464555899</c:v>
                </c:pt>
                <c:pt idx="183636">
                  <c:v>49.478497410775198</c:v>
                </c:pt>
                <c:pt idx="183637">
                  <c:v>49.478595356680998</c:v>
                </c:pt>
                <c:pt idx="183638">
                  <c:v>49.4786933022733</c:v>
                </c:pt>
                <c:pt idx="183639">
                  <c:v>49.478791247552103</c:v>
                </c:pt>
                <c:pt idx="183640">
                  <c:v>49.4788891925173</c:v>
                </c:pt>
                <c:pt idx="183641">
                  <c:v>49.478987137169099</c:v>
                </c:pt>
                <c:pt idx="183642">
                  <c:v>49.4790850815073</c:v>
                </c:pt>
                <c:pt idx="183643">
                  <c:v>49.479183025532102</c:v>
                </c:pt>
                <c:pt idx="183644">
                  <c:v>49.479280969243298</c:v>
                </c:pt>
                <c:pt idx="183645">
                  <c:v>49.479378912641003</c:v>
                </c:pt>
                <c:pt idx="183646">
                  <c:v>49.479476855725203</c:v>
                </c:pt>
                <c:pt idx="183647">
                  <c:v>49.479574798495896</c:v>
                </c:pt>
                <c:pt idx="183648">
                  <c:v>49.479672740953099</c:v>
                </c:pt>
                <c:pt idx="183649">
                  <c:v>49.479770683096802</c:v>
                </c:pt>
                <c:pt idx="183650">
                  <c:v>49.479868624926901</c:v>
                </c:pt>
                <c:pt idx="183651">
                  <c:v>49.479966566443601</c:v>
                </c:pt>
                <c:pt idx="183652">
                  <c:v>49.480064507646802</c:v>
                </c:pt>
                <c:pt idx="183653">
                  <c:v>49.480162448536497</c:v>
                </c:pt>
                <c:pt idx="183654">
                  <c:v>49.480260389112601</c:v>
                </c:pt>
                <c:pt idx="183655">
                  <c:v>49.480358329375299</c:v>
                </c:pt>
                <c:pt idx="183656">
                  <c:v>49.480456269324499</c:v>
                </c:pt>
                <c:pt idx="183657">
                  <c:v>49.4805542089602</c:v>
                </c:pt>
                <c:pt idx="183658">
                  <c:v>49.480652148282303</c:v>
                </c:pt>
                <c:pt idx="183659">
                  <c:v>49.480750087291</c:v>
                </c:pt>
                <c:pt idx="183660">
                  <c:v>49.480848025986198</c:v>
                </c:pt>
                <c:pt idx="183661">
                  <c:v>49.480945964367898</c:v>
                </c:pt>
                <c:pt idx="183662">
                  <c:v>49.481043902436099</c:v>
                </c:pt>
                <c:pt idx="183663">
                  <c:v>49.481141840190901</c:v>
                </c:pt>
                <c:pt idx="183664">
                  <c:v>49.481239777632098</c:v>
                </c:pt>
                <c:pt idx="183665">
                  <c:v>49.481337714759803</c:v>
                </c:pt>
                <c:pt idx="183666">
                  <c:v>49.481435651574103</c:v>
                </c:pt>
                <c:pt idx="183667">
                  <c:v>49.481533588074797</c:v>
                </c:pt>
                <c:pt idx="183668">
                  <c:v>49.481631524262099</c:v>
                </c:pt>
                <c:pt idx="183669">
                  <c:v>49.481729460135902</c:v>
                </c:pt>
                <c:pt idx="183670">
                  <c:v>49.4818273956962</c:v>
                </c:pt>
                <c:pt idx="183671">
                  <c:v>49.481925330943099</c:v>
                </c:pt>
                <c:pt idx="183672">
                  <c:v>49.4820232658764</c:v>
                </c:pt>
                <c:pt idx="183673">
                  <c:v>49.482121200496302</c:v>
                </c:pt>
                <c:pt idx="183674">
                  <c:v>49.482219134802598</c:v>
                </c:pt>
                <c:pt idx="183675">
                  <c:v>49.482317068795602</c:v>
                </c:pt>
                <c:pt idx="183676">
                  <c:v>49.482415002475001</c:v>
                </c:pt>
                <c:pt idx="183677">
                  <c:v>49.482512935840901</c:v>
                </c:pt>
                <c:pt idx="183678">
                  <c:v>49.482610868893403</c:v>
                </c:pt>
                <c:pt idx="183679">
                  <c:v>49.482708801632398</c:v>
                </c:pt>
                <c:pt idx="183680">
                  <c:v>49.482806734057903</c:v>
                </c:pt>
                <c:pt idx="183681">
                  <c:v>49.48290466617</c:v>
                </c:pt>
                <c:pt idx="183682">
                  <c:v>49.4830025979686</c:v>
                </c:pt>
                <c:pt idx="183683">
                  <c:v>49.483100529453701</c:v>
                </c:pt>
                <c:pt idx="183684">
                  <c:v>49.483198460625303</c:v>
                </c:pt>
                <c:pt idx="183685">
                  <c:v>49.483296391483499</c:v>
                </c:pt>
                <c:pt idx="183686">
                  <c:v>49.483394322028197</c:v>
                </c:pt>
                <c:pt idx="183687">
                  <c:v>49.483492252259403</c:v>
                </c:pt>
                <c:pt idx="183688">
                  <c:v>49.483590182177203</c:v>
                </c:pt>
                <c:pt idx="183689">
                  <c:v>49.483688111781497</c:v>
                </c:pt>
                <c:pt idx="183690">
                  <c:v>49.4837860410723</c:v>
                </c:pt>
                <c:pt idx="183691">
                  <c:v>49.483883970049703</c:v>
                </c:pt>
                <c:pt idx="183692">
                  <c:v>49.483981898713601</c:v>
                </c:pt>
                <c:pt idx="183693">
                  <c:v>49.4840798270641</c:v>
                </c:pt>
                <c:pt idx="183694">
                  <c:v>49.484177755101101</c:v>
                </c:pt>
                <c:pt idx="183695">
                  <c:v>49.484275682824602</c:v>
                </c:pt>
                <c:pt idx="183696">
                  <c:v>49.484373610234698</c:v>
                </c:pt>
                <c:pt idx="183697">
                  <c:v>49.484471537331302</c:v>
                </c:pt>
                <c:pt idx="183698">
                  <c:v>49.4845694641145</c:v>
                </c:pt>
                <c:pt idx="183699">
                  <c:v>49.4846673905842</c:v>
                </c:pt>
                <c:pt idx="183700">
                  <c:v>49.4847653167404</c:v>
                </c:pt>
                <c:pt idx="183701">
                  <c:v>49.484863242583202</c:v>
                </c:pt>
                <c:pt idx="183702">
                  <c:v>49.484961168112598</c:v>
                </c:pt>
                <c:pt idx="183703">
                  <c:v>49.485059093328502</c:v>
                </c:pt>
                <c:pt idx="183704">
                  <c:v>49.4851570182309</c:v>
                </c:pt>
                <c:pt idx="183705">
                  <c:v>49.4852549428199</c:v>
                </c:pt>
                <c:pt idx="183706">
                  <c:v>49.4853528670955</c:v>
                </c:pt>
                <c:pt idx="183707">
                  <c:v>49.485450791057602</c:v>
                </c:pt>
                <c:pt idx="183708">
                  <c:v>49.485548714706198</c:v>
                </c:pt>
                <c:pt idx="183709">
                  <c:v>49.485646638041402</c:v>
                </c:pt>
                <c:pt idx="183710">
                  <c:v>49.4857445610632</c:v>
                </c:pt>
                <c:pt idx="183711">
                  <c:v>49.485842483771599</c:v>
                </c:pt>
                <c:pt idx="183712">
                  <c:v>49.485940406166399</c:v>
                </c:pt>
                <c:pt idx="183713">
                  <c:v>49.486038328247901</c:v>
                </c:pt>
                <c:pt idx="183714">
                  <c:v>49.486136250015903</c:v>
                </c:pt>
                <c:pt idx="183715">
                  <c:v>49.4862341714705</c:v>
                </c:pt>
                <c:pt idx="183716">
                  <c:v>49.486332092611597</c:v>
                </c:pt>
                <c:pt idx="183717">
                  <c:v>49.486430013439303</c:v>
                </c:pt>
                <c:pt idx="183718">
                  <c:v>49.486527933953496</c:v>
                </c:pt>
                <c:pt idx="183719">
                  <c:v>49.486625854154397</c:v>
                </c:pt>
                <c:pt idx="183720">
                  <c:v>49.4867237740417</c:v>
                </c:pt>
                <c:pt idx="183721">
                  <c:v>49.486821693615703</c:v>
                </c:pt>
                <c:pt idx="183722">
                  <c:v>49.4869196128762</c:v>
                </c:pt>
                <c:pt idx="183723">
                  <c:v>49.487017531823298</c:v>
                </c:pt>
                <c:pt idx="183724">
                  <c:v>49.487115450456997</c:v>
                </c:pt>
                <c:pt idx="183725">
                  <c:v>49.487213368777198</c:v>
                </c:pt>
                <c:pt idx="183726">
                  <c:v>49.487311286783999</c:v>
                </c:pt>
                <c:pt idx="183727">
                  <c:v>49.487409204477402</c:v>
                </c:pt>
                <c:pt idx="183728">
                  <c:v>49.487507121857398</c:v>
                </c:pt>
                <c:pt idx="183729">
                  <c:v>49.487605038923903</c:v>
                </c:pt>
                <c:pt idx="183730">
                  <c:v>49.487702955677001</c:v>
                </c:pt>
                <c:pt idx="183731">
                  <c:v>49.487800872116701</c:v>
                </c:pt>
                <c:pt idx="183732">
                  <c:v>49.487898788242902</c:v>
                </c:pt>
                <c:pt idx="183733">
                  <c:v>49.487996704055803</c:v>
                </c:pt>
                <c:pt idx="183734">
                  <c:v>49.488094619555199</c:v>
                </c:pt>
                <c:pt idx="183735">
                  <c:v>49.488192534741202</c:v>
                </c:pt>
                <c:pt idx="183736">
                  <c:v>49.4882904496138</c:v>
                </c:pt>
                <c:pt idx="183737">
                  <c:v>49.488388364172899</c:v>
                </c:pt>
                <c:pt idx="183738">
                  <c:v>49.488486278418698</c:v>
                </c:pt>
                <c:pt idx="183739">
                  <c:v>49.488584192350999</c:v>
                </c:pt>
                <c:pt idx="183740">
                  <c:v>49.4886821059699</c:v>
                </c:pt>
                <c:pt idx="183741">
                  <c:v>49.488780019275403</c:v>
                </c:pt>
                <c:pt idx="183742">
                  <c:v>49.488877932267599</c:v>
                </c:pt>
                <c:pt idx="183743">
                  <c:v>49.488975844946197</c:v>
                </c:pt>
                <c:pt idx="183744">
                  <c:v>49.489073757311502</c:v>
                </c:pt>
                <c:pt idx="183745">
                  <c:v>49.489171669363401</c:v>
                </c:pt>
                <c:pt idx="183746">
                  <c:v>49.489269581101802</c:v>
                </c:pt>
                <c:pt idx="183747">
                  <c:v>49.489367492526902</c:v>
                </c:pt>
                <c:pt idx="183748">
                  <c:v>49.489465403638597</c:v>
                </c:pt>
                <c:pt idx="183749">
                  <c:v>49.489563314436801</c:v>
                </c:pt>
                <c:pt idx="183750">
                  <c:v>49.489661224921598</c:v>
                </c:pt>
                <c:pt idx="183751">
                  <c:v>49.489759135093102</c:v>
                </c:pt>
                <c:pt idx="183752">
                  <c:v>49.489857044951101</c:v>
                </c:pt>
                <c:pt idx="183753">
                  <c:v>49.489954954495701</c:v>
                </c:pt>
                <c:pt idx="183754">
                  <c:v>49.490052863727001</c:v>
                </c:pt>
                <c:pt idx="183755">
                  <c:v>49.490150772644803</c:v>
                </c:pt>
                <c:pt idx="183756">
                  <c:v>49.490248681249199</c:v>
                </c:pt>
                <c:pt idx="183757">
                  <c:v>49.490346589540302</c:v>
                </c:pt>
                <c:pt idx="183758">
                  <c:v>49.490444497517899</c:v>
                </c:pt>
                <c:pt idx="183759">
                  <c:v>49.490542405182197</c:v>
                </c:pt>
                <c:pt idx="183760">
                  <c:v>49.490640312533003</c:v>
                </c:pt>
                <c:pt idx="183761">
                  <c:v>49.490738219570503</c:v>
                </c:pt>
                <c:pt idx="183762">
                  <c:v>49.490836126294603</c:v>
                </c:pt>
                <c:pt idx="183763">
                  <c:v>49.490934032705297</c:v>
                </c:pt>
                <c:pt idx="183764">
                  <c:v>49.4910319388025</c:v>
                </c:pt>
                <c:pt idx="183765">
                  <c:v>49.491129844586403</c:v>
                </c:pt>
                <c:pt idx="183766">
                  <c:v>49.491227750057</c:v>
                </c:pt>
                <c:pt idx="183767">
                  <c:v>49.491325655214098</c:v>
                </c:pt>
                <c:pt idx="183768">
                  <c:v>49.491423560057797</c:v>
                </c:pt>
                <c:pt idx="183769">
                  <c:v>49.491521464588203</c:v>
                </c:pt>
                <c:pt idx="183770">
                  <c:v>49.491619368805203</c:v>
                </c:pt>
                <c:pt idx="183771">
                  <c:v>49.491717272708797</c:v>
                </c:pt>
                <c:pt idx="183772">
                  <c:v>49.491815176298999</c:v>
                </c:pt>
                <c:pt idx="183773">
                  <c:v>49.491913079575802</c:v>
                </c:pt>
                <c:pt idx="183774">
                  <c:v>49.492010982539298</c:v>
                </c:pt>
                <c:pt idx="183775">
                  <c:v>49.492108885189303</c:v>
                </c:pt>
                <c:pt idx="183776">
                  <c:v>49.492206787526001</c:v>
                </c:pt>
                <c:pt idx="183777">
                  <c:v>49.4923046895493</c:v>
                </c:pt>
                <c:pt idx="183778">
                  <c:v>49.4924025912593</c:v>
                </c:pt>
                <c:pt idx="183779">
                  <c:v>49.4925004926559</c:v>
                </c:pt>
                <c:pt idx="183780">
                  <c:v>49.492598393739001</c:v>
                </c:pt>
                <c:pt idx="183781">
                  <c:v>49.492696294508903</c:v>
                </c:pt>
                <c:pt idx="183782">
                  <c:v>49.492794194965299</c:v>
                </c:pt>
                <c:pt idx="183783">
                  <c:v>49.492892095108402</c:v>
                </c:pt>
                <c:pt idx="183784">
                  <c:v>49.4929899949381</c:v>
                </c:pt>
                <c:pt idx="183785">
                  <c:v>49.493087894454398</c:v>
                </c:pt>
                <c:pt idx="183786">
                  <c:v>49.493185793657403</c:v>
                </c:pt>
                <c:pt idx="183787">
                  <c:v>49.493283692547003</c:v>
                </c:pt>
                <c:pt idx="183788">
                  <c:v>49.493381591123303</c:v>
                </c:pt>
                <c:pt idx="183789">
                  <c:v>49.493479489386097</c:v>
                </c:pt>
                <c:pt idx="183790">
                  <c:v>49.493577387335698</c:v>
                </c:pt>
                <c:pt idx="183791">
                  <c:v>49.4936752849718</c:v>
                </c:pt>
                <c:pt idx="183792">
                  <c:v>49.493773182294603</c:v>
                </c:pt>
                <c:pt idx="183793">
                  <c:v>49.493871079304</c:v>
                </c:pt>
                <c:pt idx="183794">
                  <c:v>49.493968976000097</c:v>
                </c:pt>
                <c:pt idx="183795">
                  <c:v>49.494066872382803</c:v>
                </c:pt>
                <c:pt idx="183796">
                  <c:v>49.494164768452102</c:v>
                </c:pt>
                <c:pt idx="183797">
                  <c:v>49.494262664208101</c:v>
                </c:pt>
                <c:pt idx="183798">
                  <c:v>49.494360559650801</c:v>
                </c:pt>
                <c:pt idx="183799">
                  <c:v>49.494458454780101</c:v>
                </c:pt>
                <c:pt idx="183800">
                  <c:v>49.494556349596003</c:v>
                </c:pt>
                <c:pt idx="183801">
                  <c:v>49.494654244098598</c:v>
                </c:pt>
                <c:pt idx="183802">
                  <c:v>49.494752138287801</c:v>
                </c:pt>
                <c:pt idx="183803">
                  <c:v>49.494850032163697</c:v>
                </c:pt>
                <c:pt idx="183804">
                  <c:v>49.494947925726201</c:v>
                </c:pt>
                <c:pt idx="183805">
                  <c:v>49.495045818975399</c:v>
                </c:pt>
                <c:pt idx="183806">
                  <c:v>49.495143711911197</c:v>
                </c:pt>
                <c:pt idx="183807">
                  <c:v>49.495241604533703</c:v>
                </c:pt>
                <c:pt idx="183808">
                  <c:v>49.495339496842803</c:v>
                </c:pt>
                <c:pt idx="183809">
                  <c:v>49.495437388838603</c:v>
                </c:pt>
                <c:pt idx="183810">
                  <c:v>49.495535280521104</c:v>
                </c:pt>
                <c:pt idx="183811">
                  <c:v>49.495633171890198</c:v>
                </c:pt>
                <c:pt idx="183812">
                  <c:v>49.495731062946</c:v>
                </c:pt>
                <c:pt idx="183813">
                  <c:v>49.495828953688402</c:v>
                </c:pt>
                <c:pt idx="183814">
                  <c:v>49.495926844117498</c:v>
                </c:pt>
                <c:pt idx="183815">
                  <c:v>49.496024734233202</c:v>
                </c:pt>
                <c:pt idx="183816">
                  <c:v>49.4961226240356</c:v>
                </c:pt>
                <c:pt idx="183817">
                  <c:v>49.496220513524698</c:v>
                </c:pt>
                <c:pt idx="183818">
                  <c:v>49.496318402700403</c:v>
                </c:pt>
                <c:pt idx="183819">
                  <c:v>49.496416291562802</c:v>
                </c:pt>
                <c:pt idx="183820">
                  <c:v>49.496514180111902</c:v>
                </c:pt>
                <c:pt idx="183821">
                  <c:v>49.496612068347602</c:v>
                </c:pt>
                <c:pt idx="183822">
                  <c:v>49.496709956270003</c:v>
                </c:pt>
                <c:pt idx="183823">
                  <c:v>49.496807843879097</c:v>
                </c:pt>
                <c:pt idx="183824">
                  <c:v>49.496905731174898</c:v>
                </c:pt>
                <c:pt idx="183825">
                  <c:v>49.497003618157301</c:v>
                </c:pt>
                <c:pt idx="183826">
                  <c:v>49.497101504826396</c:v>
                </c:pt>
                <c:pt idx="183827">
                  <c:v>49.4971993911821</c:v>
                </c:pt>
                <c:pt idx="183828">
                  <c:v>49.497297277224597</c:v>
                </c:pt>
                <c:pt idx="183829">
                  <c:v>49.497395162953701</c:v>
                </c:pt>
                <c:pt idx="183830">
                  <c:v>49.497493048369499</c:v>
                </c:pt>
                <c:pt idx="183831">
                  <c:v>49.497590933471997</c:v>
                </c:pt>
                <c:pt idx="183832">
                  <c:v>49.497688818261103</c:v>
                </c:pt>
                <c:pt idx="183833">
                  <c:v>49.497786702736903</c:v>
                </c:pt>
                <c:pt idx="183834">
                  <c:v>49.497884586899403</c:v>
                </c:pt>
                <c:pt idx="183835">
                  <c:v>49.497982470748603</c:v>
                </c:pt>
                <c:pt idx="183836">
                  <c:v>49.498080354284497</c:v>
                </c:pt>
                <c:pt idx="183837">
                  <c:v>49.498178237506998</c:v>
                </c:pt>
                <c:pt idx="183838">
                  <c:v>49.4982761204163</c:v>
                </c:pt>
                <c:pt idx="183839">
                  <c:v>49.498374003012202</c:v>
                </c:pt>
                <c:pt idx="183840">
                  <c:v>49.498471885294798</c:v>
                </c:pt>
                <c:pt idx="183841">
                  <c:v>49.498569767264101</c:v>
                </c:pt>
                <c:pt idx="183842">
                  <c:v>49.498667648920097</c:v>
                </c:pt>
                <c:pt idx="183843">
                  <c:v>49.498765530262801</c:v>
                </c:pt>
                <c:pt idx="183844">
                  <c:v>49.498863411292099</c:v>
                </c:pt>
                <c:pt idx="183845">
                  <c:v>49.498961292008197</c:v>
                </c:pt>
                <c:pt idx="183846">
                  <c:v>49.499059172410902</c:v>
                </c:pt>
                <c:pt idx="183847">
                  <c:v>49.499157052500401</c:v>
                </c:pt>
                <c:pt idx="183848">
                  <c:v>49.4992549322765</c:v>
                </c:pt>
                <c:pt idx="183849">
                  <c:v>49.499352811739399</c:v>
                </c:pt>
                <c:pt idx="183850">
                  <c:v>49.499450690888899</c:v>
                </c:pt>
                <c:pt idx="183851">
                  <c:v>49.4995485697251</c:v>
                </c:pt>
                <c:pt idx="183852">
                  <c:v>49.499646448248001</c:v>
                </c:pt>
                <c:pt idx="183853">
                  <c:v>49.499744326457702</c:v>
                </c:pt>
                <c:pt idx="183854">
                  <c:v>49.499842204354003</c:v>
                </c:pt>
                <c:pt idx="183855">
                  <c:v>49.499940081936998</c:v>
                </c:pt>
                <c:pt idx="183856">
                  <c:v>49.5000379592068</c:v>
                </c:pt>
                <c:pt idx="183857">
                  <c:v>49.500135836163203</c:v>
                </c:pt>
                <c:pt idx="183858">
                  <c:v>49.500233712806299</c:v>
                </c:pt>
                <c:pt idx="183859">
                  <c:v>49.500331589136202</c:v>
                </c:pt>
                <c:pt idx="183860">
                  <c:v>49.500429465152699</c:v>
                </c:pt>
                <c:pt idx="183861">
                  <c:v>49.500527340856003</c:v>
                </c:pt>
                <c:pt idx="183862">
                  <c:v>49.500625216245901</c:v>
                </c:pt>
                <c:pt idx="183863">
                  <c:v>49.500723091322598</c:v>
                </c:pt>
                <c:pt idx="183864">
                  <c:v>49.500820966086003</c:v>
                </c:pt>
                <c:pt idx="183865">
                  <c:v>49.500918840536102</c:v>
                </c:pt>
                <c:pt idx="183866">
                  <c:v>49.5010167146729</c:v>
                </c:pt>
                <c:pt idx="183867">
                  <c:v>49.501114588496399</c:v>
                </c:pt>
                <c:pt idx="183868">
                  <c:v>49.501212462006698</c:v>
                </c:pt>
                <c:pt idx="183869">
                  <c:v>49.501310335203698</c:v>
                </c:pt>
                <c:pt idx="183870">
                  <c:v>49.501408208087298</c:v>
                </c:pt>
                <c:pt idx="183871">
                  <c:v>49.501506080657698</c:v>
                </c:pt>
                <c:pt idx="183872">
                  <c:v>49.501603952914799</c:v>
                </c:pt>
                <c:pt idx="183873">
                  <c:v>49.5017018248586</c:v>
                </c:pt>
                <c:pt idx="183874">
                  <c:v>49.501799696489201</c:v>
                </c:pt>
                <c:pt idx="183875">
                  <c:v>49.501897567806502</c:v>
                </c:pt>
                <c:pt idx="183876">
                  <c:v>49.501995438810503</c:v>
                </c:pt>
                <c:pt idx="183877">
                  <c:v>49.502093309501198</c:v>
                </c:pt>
                <c:pt idx="183878">
                  <c:v>49.502191179878601</c:v>
                </c:pt>
                <c:pt idx="183879">
                  <c:v>49.502289049942803</c:v>
                </c:pt>
                <c:pt idx="183880">
                  <c:v>49.502386919693699</c:v>
                </c:pt>
                <c:pt idx="183881">
                  <c:v>49.502484789131302</c:v>
                </c:pt>
                <c:pt idx="183882">
                  <c:v>49.502582658255598</c:v>
                </c:pt>
                <c:pt idx="183883">
                  <c:v>49.502680527066701</c:v>
                </c:pt>
                <c:pt idx="183884">
                  <c:v>49.502778395564498</c:v>
                </c:pt>
                <c:pt idx="183885">
                  <c:v>49.502876263749101</c:v>
                </c:pt>
                <c:pt idx="183886">
                  <c:v>49.502974131620398</c:v>
                </c:pt>
                <c:pt idx="183887">
                  <c:v>49.503071999178403</c:v>
                </c:pt>
                <c:pt idx="183888">
                  <c:v>49.5031698664231</c:v>
                </c:pt>
                <c:pt idx="183889">
                  <c:v>49.503267733354598</c:v>
                </c:pt>
                <c:pt idx="183890">
                  <c:v>49.503365599972803</c:v>
                </c:pt>
                <c:pt idx="183891">
                  <c:v>49.503463466277701</c:v>
                </c:pt>
                <c:pt idx="183892">
                  <c:v>49.503561332269399</c:v>
                </c:pt>
                <c:pt idx="183893">
                  <c:v>49.503659197947897</c:v>
                </c:pt>
                <c:pt idx="183894">
                  <c:v>49.503757063313003</c:v>
                </c:pt>
                <c:pt idx="183895">
                  <c:v>49.503854928365001</c:v>
                </c:pt>
                <c:pt idx="183896">
                  <c:v>49.503952793103601</c:v>
                </c:pt>
                <c:pt idx="183897">
                  <c:v>49.504050657529</c:v>
                </c:pt>
                <c:pt idx="183898">
                  <c:v>49.504148521641198</c:v>
                </c:pt>
                <c:pt idx="183899">
                  <c:v>49.504246385440098</c:v>
                </c:pt>
                <c:pt idx="183900">
                  <c:v>49.504344248925698</c:v>
                </c:pt>
                <c:pt idx="183901">
                  <c:v>49.504442112098097</c:v>
                </c:pt>
                <c:pt idx="183902">
                  <c:v>49.504539974957197</c:v>
                </c:pt>
                <c:pt idx="183903">
                  <c:v>49.504637837503097</c:v>
                </c:pt>
                <c:pt idx="183904">
                  <c:v>49.504735699735697</c:v>
                </c:pt>
                <c:pt idx="183905">
                  <c:v>49.504833561655097</c:v>
                </c:pt>
                <c:pt idx="183906">
                  <c:v>49.504931423261198</c:v>
                </c:pt>
                <c:pt idx="183907">
                  <c:v>49.505029284554098</c:v>
                </c:pt>
                <c:pt idx="183908">
                  <c:v>49.505127145533798</c:v>
                </c:pt>
                <c:pt idx="183909">
                  <c:v>49.505225006200199</c:v>
                </c:pt>
                <c:pt idx="183910">
                  <c:v>49.5053228665533</c:v>
                </c:pt>
                <c:pt idx="183911">
                  <c:v>49.5054207265933</c:v>
                </c:pt>
                <c:pt idx="183912">
                  <c:v>49.505518586319901</c:v>
                </c:pt>
                <c:pt idx="183913">
                  <c:v>49.505616445733402</c:v>
                </c:pt>
                <c:pt idx="183914">
                  <c:v>49.505714304833603</c:v>
                </c:pt>
                <c:pt idx="183915">
                  <c:v>49.505812163620497</c:v>
                </c:pt>
                <c:pt idx="183916">
                  <c:v>49.505910022094199</c:v>
                </c:pt>
                <c:pt idx="183917">
                  <c:v>49.5060078802547</c:v>
                </c:pt>
                <c:pt idx="183918">
                  <c:v>49.506105738102001</c:v>
                </c:pt>
                <c:pt idx="183919">
                  <c:v>49.506203595636002</c:v>
                </c:pt>
                <c:pt idx="183920">
                  <c:v>49.506301452856803</c:v>
                </c:pt>
                <c:pt idx="183921">
                  <c:v>49.506399309764298</c:v>
                </c:pt>
                <c:pt idx="183922">
                  <c:v>49.506497166358599</c:v>
                </c:pt>
                <c:pt idx="183923">
                  <c:v>49.506595022639701</c:v>
                </c:pt>
                <c:pt idx="183924">
                  <c:v>49.506692878607602</c:v>
                </c:pt>
                <c:pt idx="183925">
                  <c:v>49.506790734262196</c:v>
                </c:pt>
                <c:pt idx="183926">
                  <c:v>49.506888589603598</c:v>
                </c:pt>
                <c:pt idx="183927">
                  <c:v>49.506986444631799</c:v>
                </c:pt>
                <c:pt idx="183928">
                  <c:v>49.507084299346701</c:v>
                </c:pt>
                <c:pt idx="183929">
                  <c:v>49.507182153748502</c:v>
                </c:pt>
                <c:pt idx="183930">
                  <c:v>49.507280007836997</c:v>
                </c:pt>
                <c:pt idx="183931">
                  <c:v>49.507377861612298</c:v>
                </c:pt>
                <c:pt idx="183932">
                  <c:v>49.5074757150743</c:v>
                </c:pt>
                <c:pt idx="183933">
                  <c:v>49.507573568223201</c:v>
                </c:pt>
                <c:pt idx="183934">
                  <c:v>49.507671421058802</c:v>
                </c:pt>
                <c:pt idx="183935">
                  <c:v>49.507769273581197</c:v>
                </c:pt>
                <c:pt idx="183936">
                  <c:v>49.507867125790398</c:v>
                </c:pt>
                <c:pt idx="183937">
                  <c:v>49.507964977686299</c:v>
                </c:pt>
                <c:pt idx="183938">
                  <c:v>49.5080628292691</c:v>
                </c:pt>
                <c:pt idx="183939">
                  <c:v>49.508160680538602</c:v>
                </c:pt>
                <c:pt idx="183940">
                  <c:v>49.508258531495002</c:v>
                </c:pt>
                <c:pt idx="183941">
                  <c:v>49.508356382138103</c:v>
                </c:pt>
                <c:pt idx="183942">
                  <c:v>49.508454232467997</c:v>
                </c:pt>
                <c:pt idx="183943">
                  <c:v>49.508552082484698</c:v>
                </c:pt>
                <c:pt idx="183944">
                  <c:v>49.508649932188199</c:v>
                </c:pt>
                <c:pt idx="183945">
                  <c:v>49.5087477815784</c:v>
                </c:pt>
                <c:pt idx="183946">
                  <c:v>49.5088456306555</c:v>
                </c:pt>
                <c:pt idx="183947">
                  <c:v>49.508943479419401</c:v>
                </c:pt>
                <c:pt idx="183948">
                  <c:v>49.509041327870001</c:v>
                </c:pt>
                <c:pt idx="183949">
                  <c:v>49.509139176007501</c:v>
                </c:pt>
                <c:pt idx="183950">
                  <c:v>49.509237023831702</c:v>
                </c:pt>
                <c:pt idx="183951">
                  <c:v>49.509334871342801</c:v>
                </c:pt>
                <c:pt idx="183952">
                  <c:v>49.509432718540602</c:v>
                </c:pt>
                <c:pt idx="183953">
                  <c:v>49.509530565425301</c:v>
                </c:pt>
                <c:pt idx="183954">
                  <c:v>49.509628411996701</c:v>
                </c:pt>
                <c:pt idx="183955">
                  <c:v>49.509726258255</c:v>
                </c:pt>
                <c:pt idx="183956">
                  <c:v>49.5098241042</c:v>
                </c:pt>
                <c:pt idx="183957">
                  <c:v>49.509921949831899</c:v>
                </c:pt>
                <c:pt idx="183958">
                  <c:v>49.510019795150498</c:v>
                </c:pt>
                <c:pt idx="183959">
                  <c:v>49.510117640155997</c:v>
                </c:pt>
                <c:pt idx="183960">
                  <c:v>49.510215484848302</c:v>
                </c:pt>
                <c:pt idx="183961">
                  <c:v>49.510313329227401</c:v>
                </c:pt>
                <c:pt idx="183962">
                  <c:v>49.510411173293299</c:v>
                </c:pt>
                <c:pt idx="183963">
                  <c:v>49.510509017045997</c:v>
                </c:pt>
                <c:pt idx="183964">
                  <c:v>49.510606860485503</c:v>
                </c:pt>
                <c:pt idx="183965">
                  <c:v>49.5107047036118</c:v>
                </c:pt>
                <c:pt idx="183966">
                  <c:v>49.510802546424898</c:v>
                </c:pt>
                <c:pt idx="183967">
                  <c:v>49.510900388924902</c:v>
                </c:pt>
                <c:pt idx="183968">
                  <c:v>49.5109982311116</c:v>
                </c:pt>
                <c:pt idx="183969">
                  <c:v>49.511096072985197</c:v>
                </c:pt>
                <c:pt idx="183970">
                  <c:v>49.511193914545601</c:v>
                </c:pt>
                <c:pt idx="183971">
                  <c:v>49.511291755792797</c:v>
                </c:pt>
                <c:pt idx="183972">
                  <c:v>49.5113895967269</c:v>
                </c:pt>
                <c:pt idx="183973">
                  <c:v>49.511487437347697</c:v>
                </c:pt>
                <c:pt idx="183974">
                  <c:v>49.511585277655399</c:v>
                </c:pt>
                <c:pt idx="183975">
                  <c:v>49.511683117649902</c:v>
                </c:pt>
                <c:pt idx="183976">
                  <c:v>49.511780957331197</c:v>
                </c:pt>
                <c:pt idx="183977">
                  <c:v>49.511878796699399</c:v>
                </c:pt>
                <c:pt idx="183978">
                  <c:v>49.511976635754301</c:v>
                </c:pt>
                <c:pt idx="183979">
                  <c:v>49.512074474496103</c:v>
                </c:pt>
                <c:pt idx="183980">
                  <c:v>49.512172312924697</c:v>
                </c:pt>
                <c:pt idx="183981">
                  <c:v>49.512270151040198</c:v>
                </c:pt>
                <c:pt idx="183982">
                  <c:v>49.512367988842499</c:v>
                </c:pt>
                <c:pt idx="183983">
                  <c:v>49.512465826331599</c:v>
                </c:pt>
                <c:pt idx="183984">
                  <c:v>49.5125636635075</c:v>
                </c:pt>
                <c:pt idx="183985">
                  <c:v>49.512661500370299</c:v>
                </c:pt>
                <c:pt idx="183986">
                  <c:v>49.512759336919899</c:v>
                </c:pt>
                <c:pt idx="183987">
                  <c:v>49.512857173156299</c:v>
                </c:pt>
                <c:pt idx="183988">
                  <c:v>49.512955009079597</c:v>
                </c:pt>
                <c:pt idx="183989">
                  <c:v>49.513052844689703</c:v>
                </c:pt>
                <c:pt idx="183990">
                  <c:v>49.513150679986602</c:v>
                </c:pt>
                <c:pt idx="183991">
                  <c:v>49.5132485149704</c:v>
                </c:pt>
                <c:pt idx="183992">
                  <c:v>49.513346349641097</c:v>
                </c:pt>
                <c:pt idx="183993">
                  <c:v>49.513444183998502</c:v>
                </c:pt>
                <c:pt idx="183994">
                  <c:v>49.513542018042799</c:v>
                </c:pt>
                <c:pt idx="183995">
                  <c:v>49.513639851774002</c:v>
                </c:pt>
                <c:pt idx="183996">
                  <c:v>49.513737685191899</c:v>
                </c:pt>
                <c:pt idx="183997">
                  <c:v>49.513835518296801</c:v>
                </c:pt>
                <c:pt idx="183998">
                  <c:v>49.513933351088497</c:v>
                </c:pt>
                <c:pt idx="183999">
                  <c:v>49.514031183566999</c:v>
                </c:pt>
                <c:pt idx="184000">
                  <c:v>49.514129015732301</c:v>
                </c:pt>
                <c:pt idx="184001">
                  <c:v>49.514226847584602</c:v>
                </c:pt>
                <c:pt idx="184002">
                  <c:v>49.514324679123597</c:v>
                </c:pt>
                <c:pt idx="184003">
                  <c:v>49.514422510349597</c:v>
                </c:pt>
                <c:pt idx="184004">
                  <c:v>49.514520341262298</c:v>
                </c:pt>
                <c:pt idx="184005">
                  <c:v>49.514618171861898</c:v>
                </c:pt>
                <c:pt idx="184006">
                  <c:v>49.514716002148397</c:v>
                </c:pt>
                <c:pt idx="184007">
                  <c:v>49.514813832121703</c:v>
                </c:pt>
                <c:pt idx="184008">
                  <c:v>49.514911661781902</c:v>
                </c:pt>
                <c:pt idx="184009">
                  <c:v>49.515009491129</c:v>
                </c:pt>
                <c:pt idx="184010">
                  <c:v>49.515107320162898</c:v>
                </c:pt>
                <c:pt idx="184011">
                  <c:v>49.515205148883602</c:v>
                </c:pt>
                <c:pt idx="184012">
                  <c:v>49.515302977291199</c:v>
                </c:pt>
                <c:pt idx="184013">
                  <c:v>49.515400805385703</c:v>
                </c:pt>
                <c:pt idx="184014">
                  <c:v>49.515498633166999</c:v>
                </c:pt>
                <c:pt idx="184015">
                  <c:v>49.515596460635201</c:v>
                </c:pt>
                <c:pt idx="184016">
                  <c:v>49.515694287790303</c:v>
                </c:pt>
                <c:pt idx="184017">
                  <c:v>49.515792114632198</c:v>
                </c:pt>
                <c:pt idx="184018">
                  <c:v>49.515889941160999</c:v>
                </c:pt>
                <c:pt idx="184019">
                  <c:v>49.5159877673766</c:v>
                </c:pt>
                <c:pt idx="184020">
                  <c:v>49.516085593279101</c:v>
                </c:pt>
                <c:pt idx="184021">
                  <c:v>49.516183418868501</c:v>
                </c:pt>
                <c:pt idx="184022">
                  <c:v>49.5162812441448</c:v>
                </c:pt>
                <c:pt idx="184023">
                  <c:v>49.516379069107899</c:v>
                </c:pt>
                <c:pt idx="184024">
                  <c:v>49.516476893757897</c:v>
                </c:pt>
                <c:pt idx="184025">
                  <c:v>49.516574718094802</c:v>
                </c:pt>
                <c:pt idx="184026">
                  <c:v>49.516672542118499</c:v>
                </c:pt>
                <c:pt idx="184027">
                  <c:v>49.516770365829103</c:v>
                </c:pt>
                <c:pt idx="184028">
                  <c:v>49.516868189226599</c:v>
                </c:pt>
                <c:pt idx="184029">
                  <c:v>49.516966012311002</c:v>
                </c:pt>
                <c:pt idx="184030">
                  <c:v>49.517063835082297</c:v>
                </c:pt>
                <c:pt idx="184031">
                  <c:v>49.517161657540399</c:v>
                </c:pt>
                <c:pt idx="184032">
                  <c:v>49.5172594796854</c:v>
                </c:pt>
                <c:pt idx="184033">
                  <c:v>49.517357301517301</c:v>
                </c:pt>
                <c:pt idx="184034">
                  <c:v>49.517455123036001</c:v>
                </c:pt>
                <c:pt idx="184035">
                  <c:v>49.5175529442417</c:v>
                </c:pt>
                <c:pt idx="184036">
                  <c:v>49.517650765134199</c:v>
                </c:pt>
                <c:pt idx="184037">
                  <c:v>49.517748585713598</c:v>
                </c:pt>
                <c:pt idx="184038">
                  <c:v>49.517846405979903</c:v>
                </c:pt>
                <c:pt idx="184039">
                  <c:v>49.5179442259331</c:v>
                </c:pt>
                <c:pt idx="184040">
                  <c:v>49.518042045573203</c:v>
                </c:pt>
                <c:pt idx="184041">
                  <c:v>49.5181398649001</c:v>
                </c:pt>
                <c:pt idx="184042">
                  <c:v>49.518237683914002</c:v>
                </c:pt>
                <c:pt idx="184043">
                  <c:v>49.518335502614697</c:v>
                </c:pt>
                <c:pt idx="184044">
                  <c:v>49.518433321002298</c:v>
                </c:pt>
                <c:pt idx="184045">
                  <c:v>49.518531139076799</c:v>
                </c:pt>
                <c:pt idx="184046">
                  <c:v>49.518628956838299</c:v>
                </c:pt>
                <c:pt idx="184047">
                  <c:v>49.518726774286598</c:v>
                </c:pt>
                <c:pt idx="184048">
                  <c:v>49.518824591421797</c:v>
                </c:pt>
                <c:pt idx="184049">
                  <c:v>49.518922408243903</c:v>
                </c:pt>
                <c:pt idx="184050">
                  <c:v>49.5190202247529</c:v>
                </c:pt>
                <c:pt idx="184051">
                  <c:v>49.519118040948698</c:v>
                </c:pt>
                <c:pt idx="184052">
                  <c:v>49.519215856831501</c:v>
                </c:pt>
                <c:pt idx="184053">
                  <c:v>49.519313672401204</c:v>
                </c:pt>
                <c:pt idx="184054">
                  <c:v>49.519411487657798</c:v>
                </c:pt>
                <c:pt idx="184055">
                  <c:v>49.5195093026013</c:v>
                </c:pt>
                <c:pt idx="184056">
                  <c:v>49.5196071172317</c:v>
                </c:pt>
                <c:pt idx="184057">
                  <c:v>49.519704931549001</c:v>
                </c:pt>
                <c:pt idx="184058">
                  <c:v>49.5198027455532</c:v>
                </c:pt>
                <c:pt idx="184059">
                  <c:v>49.519900559244398</c:v>
                </c:pt>
                <c:pt idx="184060">
                  <c:v>49.519998372622403</c:v>
                </c:pt>
                <c:pt idx="184061">
                  <c:v>49.520096185687301</c:v>
                </c:pt>
                <c:pt idx="184062">
                  <c:v>49.520193998439098</c:v>
                </c:pt>
                <c:pt idx="184063">
                  <c:v>49.5202918108779</c:v>
                </c:pt>
                <c:pt idx="184064">
                  <c:v>49.520389623003503</c:v>
                </c:pt>
                <c:pt idx="184065">
                  <c:v>49.520487434816097</c:v>
                </c:pt>
                <c:pt idx="184066">
                  <c:v>49.520585246315598</c:v>
                </c:pt>
                <c:pt idx="184067">
                  <c:v>49.520683057501998</c:v>
                </c:pt>
                <c:pt idx="184068">
                  <c:v>49.520780868375297</c:v>
                </c:pt>
                <c:pt idx="184069">
                  <c:v>49.520878678935503</c:v>
                </c:pt>
                <c:pt idx="184070">
                  <c:v>49.520976489182701</c:v>
                </c:pt>
                <c:pt idx="184071">
                  <c:v>49.521074299116698</c:v>
                </c:pt>
                <c:pt idx="184072">
                  <c:v>49.521172108737701</c:v>
                </c:pt>
                <c:pt idx="184073">
                  <c:v>49.521269918045597</c:v>
                </c:pt>
                <c:pt idx="184074">
                  <c:v>49.521367727040499</c:v>
                </c:pt>
                <c:pt idx="184075">
                  <c:v>49.5214655357222</c:v>
                </c:pt>
                <c:pt idx="184076">
                  <c:v>49.5215633440909</c:v>
                </c:pt>
                <c:pt idx="184077">
                  <c:v>49.5216611521465</c:v>
                </c:pt>
                <c:pt idx="184078">
                  <c:v>49.521758959888999</c:v>
                </c:pt>
                <c:pt idx="184079">
                  <c:v>49.521856767318397</c:v>
                </c:pt>
                <c:pt idx="184080">
                  <c:v>49.521954574434801</c:v>
                </c:pt>
                <c:pt idx="184081">
                  <c:v>49.522052381238097</c:v>
                </c:pt>
                <c:pt idx="184082">
                  <c:v>49.5221501877283</c:v>
                </c:pt>
                <c:pt idx="184083">
                  <c:v>49.522247993905502</c:v>
                </c:pt>
                <c:pt idx="184084">
                  <c:v>49.522345799769603</c:v>
                </c:pt>
                <c:pt idx="184085">
                  <c:v>49.522443605320603</c:v>
                </c:pt>
                <c:pt idx="184086">
                  <c:v>49.522541410558603</c:v>
                </c:pt>
                <c:pt idx="184087">
                  <c:v>49.522639215483501</c:v>
                </c:pt>
                <c:pt idx="184088">
                  <c:v>49.522737020095299</c:v>
                </c:pt>
                <c:pt idx="184089">
                  <c:v>49.522834824394103</c:v>
                </c:pt>
                <c:pt idx="184090">
                  <c:v>49.522932628379799</c:v>
                </c:pt>
                <c:pt idx="184091">
                  <c:v>49.523030432052401</c:v>
                </c:pt>
                <c:pt idx="184092">
                  <c:v>49.523128235412003</c:v>
                </c:pt>
                <c:pt idx="184093">
                  <c:v>49.523226038458503</c:v>
                </c:pt>
                <c:pt idx="184094">
                  <c:v>49.523323841191903</c:v>
                </c:pt>
                <c:pt idx="184095">
                  <c:v>49.523421643612402</c:v>
                </c:pt>
                <c:pt idx="184096">
                  <c:v>49.5235194457197</c:v>
                </c:pt>
                <c:pt idx="184097">
                  <c:v>49.523617247513997</c:v>
                </c:pt>
                <c:pt idx="184098">
                  <c:v>49.5237150489952</c:v>
                </c:pt>
                <c:pt idx="184099">
                  <c:v>49.523812850163402</c:v>
                </c:pt>
                <c:pt idx="184100">
                  <c:v>49.523910651018497</c:v>
                </c:pt>
                <c:pt idx="184101">
                  <c:v>49.524008451560597</c:v>
                </c:pt>
                <c:pt idx="184102">
                  <c:v>49.524106251789597</c:v>
                </c:pt>
                <c:pt idx="184103">
                  <c:v>49.524204051705603</c:v>
                </c:pt>
                <c:pt idx="184104">
                  <c:v>49.5243018513085</c:v>
                </c:pt>
                <c:pt idx="184105">
                  <c:v>49.524399650598397</c:v>
                </c:pt>
                <c:pt idx="184106">
                  <c:v>49.5244974495752</c:v>
                </c:pt>
                <c:pt idx="184107">
                  <c:v>49.524595248239002</c:v>
                </c:pt>
                <c:pt idx="184108">
                  <c:v>49.524693046589697</c:v>
                </c:pt>
                <c:pt idx="184109">
                  <c:v>49.524790844627397</c:v>
                </c:pt>
                <c:pt idx="184110">
                  <c:v>49.524888642352103</c:v>
                </c:pt>
                <c:pt idx="184111">
                  <c:v>49.524986439763701</c:v>
                </c:pt>
                <c:pt idx="184112">
                  <c:v>49.525084236862298</c:v>
                </c:pt>
                <c:pt idx="184113">
                  <c:v>49.525182033647802</c:v>
                </c:pt>
                <c:pt idx="184114">
                  <c:v>49.525279830120297</c:v>
                </c:pt>
                <c:pt idx="184115">
                  <c:v>49.525377626279798</c:v>
                </c:pt>
                <c:pt idx="184116">
                  <c:v>49.525475422126199</c:v>
                </c:pt>
                <c:pt idx="184117">
                  <c:v>49.525573217659598</c:v>
                </c:pt>
                <c:pt idx="184118">
                  <c:v>49.525671012879897</c:v>
                </c:pt>
                <c:pt idx="184119">
                  <c:v>49.525768807787202</c:v>
                </c:pt>
                <c:pt idx="184120">
                  <c:v>49.525866602381498</c:v>
                </c:pt>
                <c:pt idx="184121">
                  <c:v>49.525964396662701</c:v>
                </c:pt>
                <c:pt idx="184122">
                  <c:v>49.526062190631002</c:v>
                </c:pt>
                <c:pt idx="184123">
                  <c:v>49.526159984286103</c:v>
                </c:pt>
                <c:pt idx="184124">
                  <c:v>49.526257777628302</c:v>
                </c:pt>
                <c:pt idx="184125">
                  <c:v>49.526355570657401</c:v>
                </c:pt>
                <c:pt idx="184126">
                  <c:v>49.526453363373498</c:v>
                </c:pt>
                <c:pt idx="184127">
                  <c:v>49.526551155776602</c:v>
                </c:pt>
                <c:pt idx="184128">
                  <c:v>49.526648947866697</c:v>
                </c:pt>
                <c:pt idx="184129">
                  <c:v>49.526746739643698</c:v>
                </c:pt>
                <c:pt idx="184130">
                  <c:v>49.526844531107699</c:v>
                </c:pt>
                <c:pt idx="184131">
                  <c:v>49.526942322258698</c:v>
                </c:pt>
                <c:pt idx="184132">
                  <c:v>49.527040113096703</c:v>
                </c:pt>
                <c:pt idx="184133">
                  <c:v>49.5271379036216</c:v>
                </c:pt>
                <c:pt idx="184134">
                  <c:v>49.527235693833497</c:v>
                </c:pt>
                <c:pt idx="184135">
                  <c:v>49.527333483732399</c:v>
                </c:pt>
                <c:pt idx="184136">
                  <c:v>49.5274312733183</c:v>
                </c:pt>
                <c:pt idx="184137">
                  <c:v>49.527529062591199</c:v>
                </c:pt>
                <c:pt idx="184138">
                  <c:v>49.527626851551098</c:v>
                </c:pt>
                <c:pt idx="184139">
                  <c:v>49.527724640197903</c:v>
                </c:pt>
                <c:pt idx="184140">
                  <c:v>49.527822428531799</c:v>
                </c:pt>
                <c:pt idx="184141">
                  <c:v>49.527920216552602</c:v>
                </c:pt>
                <c:pt idx="184142">
                  <c:v>49.528018004260403</c:v>
                </c:pt>
                <c:pt idx="184143">
                  <c:v>49.528115791655203</c:v>
                </c:pt>
                <c:pt idx="184144">
                  <c:v>49.528213578737002</c:v>
                </c:pt>
                <c:pt idx="184145">
                  <c:v>49.5283113655058</c:v>
                </c:pt>
                <c:pt idx="184146">
                  <c:v>49.528409151961597</c:v>
                </c:pt>
                <c:pt idx="184147">
                  <c:v>49.5285069381043</c:v>
                </c:pt>
                <c:pt idx="184148">
                  <c:v>49.528604723934102</c:v>
                </c:pt>
                <c:pt idx="184149">
                  <c:v>49.528702509450902</c:v>
                </c:pt>
                <c:pt idx="184150">
                  <c:v>49.528800294654602</c:v>
                </c:pt>
                <c:pt idx="184151">
                  <c:v>49.528898079545399</c:v>
                </c:pt>
                <c:pt idx="184152">
                  <c:v>49.528995864123097</c:v>
                </c:pt>
                <c:pt idx="184153">
                  <c:v>49.529093648387899</c:v>
                </c:pt>
                <c:pt idx="184154">
                  <c:v>49.529191432339701</c:v>
                </c:pt>
                <c:pt idx="184155">
                  <c:v>49.529289215978402</c:v>
                </c:pt>
                <c:pt idx="184156">
                  <c:v>49.529386999304201</c:v>
                </c:pt>
                <c:pt idx="184157">
                  <c:v>49.529484782316999</c:v>
                </c:pt>
                <c:pt idx="184158">
                  <c:v>49.529582565016703</c:v>
                </c:pt>
                <c:pt idx="184159">
                  <c:v>49.529680347403499</c:v>
                </c:pt>
                <c:pt idx="184160">
                  <c:v>49.5297781294773</c:v>
                </c:pt>
                <c:pt idx="184161">
                  <c:v>49.529875911238101</c:v>
                </c:pt>
                <c:pt idx="184162">
                  <c:v>49.5299736926859</c:v>
                </c:pt>
                <c:pt idx="184163">
                  <c:v>49.530071473820698</c:v>
                </c:pt>
                <c:pt idx="184164">
                  <c:v>49.530169254642601</c:v>
                </c:pt>
                <c:pt idx="184165">
                  <c:v>49.530267035151397</c:v>
                </c:pt>
                <c:pt idx="184166">
                  <c:v>49.530364815347298</c:v>
                </c:pt>
                <c:pt idx="184167">
                  <c:v>49.530462595230098</c:v>
                </c:pt>
                <c:pt idx="184168">
                  <c:v>49.530560374799997</c:v>
                </c:pt>
                <c:pt idx="184169">
                  <c:v>49.530658154056901</c:v>
                </c:pt>
                <c:pt idx="184170">
                  <c:v>49.530755933000798</c:v>
                </c:pt>
                <c:pt idx="184171">
                  <c:v>49.530853711631799</c:v>
                </c:pt>
                <c:pt idx="184172">
                  <c:v>49.5309514899497</c:v>
                </c:pt>
                <c:pt idx="184173">
                  <c:v>49.5310492679547</c:v>
                </c:pt>
                <c:pt idx="184174">
                  <c:v>49.531147045646698</c:v>
                </c:pt>
                <c:pt idx="184175">
                  <c:v>49.531244823025702</c:v>
                </c:pt>
                <c:pt idx="184176">
                  <c:v>49.531342600091797</c:v>
                </c:pt>
                <c:pt idx="184177">
                  <c:v>49.531440376844799</c:v>
                </c:pt>
                <c:pt idx="184178">
                  <c:v>49.531538153284899</c:v>
                </c:pt>
                <c:pt idx="184179">
                  <c:v>49.531635929411998</c:v>
                </c:pt>
                <c:pt idx="184180">
                  <c:v>49.531733705226202</c:v>
                </c:pt>
                <c:pt idx="184181">
                  <c:v>49.531831480727398</c:v>
                </c:pt>
                <c:pt idx="184182">
                  <c:v>49.5319292559156</c:v>
                </c:pt>
                <c:pt idx="184183">
                  <c:v>49.5320270307908</c:v>
                </c:pt>
                <c:pt idx="184184">
                  <c:v>49.532124805353099</c:v>
                </c:pt>
                <c:pt idx="184185">
                  <c:v>49.532222579602397</c:v>
                </c:pt>
                <c:pt idx="184186">
                  <c:v>49.532320353538701</c:v>
                </c:pt>
                <c:pt idx="184187">
                  <c:v>49.532418127162103</c:v>
                </c:pt>
                <c:pt idx="184188">
                  <c:v>49.532515900472497</c:v>
                </c:pt>
                <c:pt idx="184189">
                  <c:v>49.532613673469903</c:v>
                </c:pt>
                <c:pt idx="184190">
                  <c:v>49.532711446154401</c:v>
                </c:pt>
                <c:pt idx="184191">
                  <c:v>49.532809218525898</c:v>
                </c:pt>
                <c:pt idx="184192">
                  <c:v>49.532906990584401</c:v>
                </c:pt>
                <c:pt idx="184193">
                  <c:v>49.533004762330002</c:v>
                </c:pt>
                <c:pt idx="184194">
                  <c:v>49.533102533762701</c:v>
                </c:pt>
                <c:pt idx="184195">
                  <c:v>49.5332003048823</c:v>
                </c:pt>
                <c:pt idx="184196">
                  <c:v>49.533298075689103</c:v>
                </c:pt>
                <c:pt idx="184197">
                  <c:v>49.533395846182799</c:v>
                </c:pt>
                <c:pt idx="184198">
                  <c:v>49.5334936163636</c:v>
                </c:pt>
                <c:pt idx="184199">
                  <c:v>49.5335913862315</c:v>
                </c:pt>
                <c:pt idx="184200">
                  <c:v>49.533689155786398</c:v>
                </c:pt>
                <c:pt idx="184201">
                  <c:v>49.533786925028302</c:v>
                </c:pt>
                <c:pt idx="184202">
                  <c:v>49.533884693957397</c:v>
                </c:pt>
                <c:pt idx="184203">
                  <c:v>49.533982462573398</c:v>
                </c:pt>
                <c:pt idx="184204">
                  <c:v>49.534080230876498</c:v>
                </c:pt>
                <c:pt idx="184205">
                  <c:v>49.534177998866703</c:v>
                </c:pt>
                <c:pt idx="184206">
                  <c:v>49.5342757665439</c:v>
                </c:pt>
                <c:pt idx="184207">
                  <c:v>49.534373533908102</c:v>
                </c:pt>
                <c:pt idx="184208">
                  <c:v>49.534471300959503</c:v>
                </c:pt>
                <c:pt idx="184209">
                  <c:v>49.534569067697802</c:v>
                </c:pt>
                <c:pt idx="184210">
                  <c:v>49.5346668341233</c:v>
                </c:pt>
                <c:pt idx="184211">
                  <c:v>49.534764600235803</c:v>
                </c:pt>
                <c:pt idx="184212">
                  <c:v>49.534862366035298</c:v>
                </c:pt>
                <c:pt idx="184213">
                  <c:v>49.534960131521899</c:v>
                </c:pt>
                <c:pt idx="184214">
                  <c:v>49.535057896695598</c:v>
                </c:pt>
                <c:pt idx="184215">
                  <c:v>49.535155661556303</c:v>
                </c:pt>
                <c:pt idx="184216">
                  <c:v>49.535253426104099</c:v>
                </c:pt>
                <c:pt idx="184217">
                  <c:v>49.535351190339</c:v>
                </c:pt>
                <c:pt idx="184218">
                  <c:v>49.5354489542609</c:v>
                </c:pt>
                <c:pt idx="184219">
                  <c:v>49.535546717869899</c:v>
                </c:pt>
                <c:pt idx="184220">
                  <c:v>49.535644481166003</c:v>
                </c:pt>
                <c:pt idx="184221">
                  <c:v>49.535742244149098</c:v>
                </c:pt>
                <c:pt idx="184222">
                  <c:v>49.535840006819299</c:v>
                </c:pt>
                <c:pt idx="184223">
                  <c:v>49.535937769176599</c:v>
                </c:pt>
                <c:pt idx="184224">
                  <c:v>49.536035531220897</c:v>
                </c:pt>
                <c:pt idx="184225">
                  <c:v>49.5361332929523</c:v>
                </c:pt>
                <c:pt idx="184226">
                  <c:v>49.536231054370802</c:v>
                </c:pt>
                <c:pt idx="184227">
                  <c:v>49.536328815476402</c:v>
                </c:pt>
                <c:pt idx="184228">
                  <c:v>49.536426576269001</c:v>
                </c:pt>
                <c:pt idx="184229">
                  <c:v>49.536524336748698</c:v>
                </c:pt>
                <c:pt idx="184230">
                  <c:v>49.536622096915501</c:v>
                </c:pt>
                <c:pt idx="184231">
                  <c:v>49.536719856769402</c:v>
                </c:pt>
                <c:pt idx="184232">
                  <c:v>49.536817616310302</c:v>
                </c:pt>
                <c:pt idx="184233">
                  <c:v>49.5369153755383</c:v>
                </c:pt>
                <c:pt idx="184234">
                  <c:v>49.537013134453403</c:v>
                </c:pt>
                <c:pt idx="184235">
                  <c:v>49.537110893055598</c:v>
                </c:pt>
                <c:pt idx="184236">
                  <c:v>49.537208651344898</c:v>
                </c:pt>
                <c:pt idx="184237">
                  <c:v>49.537306409321303</c:v>
                </c:pt>
                <c:pt idx="184238">
                  <c:v>49.5374041669847</c:v>
                </c:pt>
                <c:pt idx="184239">
                  <c:v>49.537501924335302</c:v>
                </c:pt>
                <c:pt idx="184240">
                  <c:v>49.537599681372903</c:v>
                </c:pt>
                <c:pt idx="184241">
                  <c:v>49.537697438097602</c:v>
                </c:pt>
                <c:pt idx="184242">
                  <c:v>49.5377951945094</c:v>
                </c:pt>
                <c:pt idx="184243">
                  <c:v>49.537892950608303</c:v>
                </c:pt>
                <c:pt idx="184244">
                  <c:v>49.537990706394197</c:v>
                </c:pt>
                <c:pt idx="184245">
                  <c:v>49.538088461867297</c:v>
                </c:pt>
                <c:pt idx="184246">
                  <c:v>49.538186217027501</c:v>
                </c:pt>
                <c:pt idx="184247">
                  <c:v>49.538283971874698</c:v>
                </c:pt>
                <c:pt idx="184248">
                  <c:v>49.538381726409099</c:v>
                </c:pt>
                <c:pt idx="184249">
                  <c:v>49.5384794806305</c:v>
                </c:pt>
                <c:pt idx="184250">
                  <c:v>49.538577234539098</c:v>
                </c:pt>
                <c:pt idx="184251">
                  <c:v>49.538674988134701</c:v>
                </c:pt>
                <c:pt idx="184252">
                  <c:v>49.538772741417503</c:v>
                </c:pt>
                <c:pt idx="184253">
                  <c:v>49.538870494387297</c:v>
                </c:pt>
                <c:pt idx="184254">
                  <c:v>49.538968247044302</c:v>
                </c:pt>
                <c:pt idx="184255">
                  <c:v>49.539065999388299</c:v>
                </c:pt>
                <c:pt idx="184256">
                  <c:v>49.539163751419501</c:v>
                </c:pt>
                <c:pt idx="184257">
                  <c:v>49.539261503137702</c:v>
                </c:pt>
                <c:pt idx="184258">
                  <c:v>49.539359254543101</c:v>
                </c:pt>
                <c:pt idx="184259">
                  <c:v>49.539457005635597</c:v>
                </c:pt>
                <c:pt idx="184260">
                  <c:v>49.5395547564152</c:v>
                </c:pt>
                <c:pt idx="184261">
                  <c:v>49.539652506881801</c:v>
                </c:pt>
                <c:pt idx="184262">
                  <c:v>49.5397502570356</c:v>
                </c:pt>
                <c:pt idx="184263">
                  <c:v>49.539848006876603</c:v>
                </c:pt>
                <c:pt idx="184264">
                  <c:v>49.539945756404599</c:v>
                </c:pt>
                <c:pt idx="184265">
                  <c:v>49.5400435056197</c:v>
                </c:pt>
                <c:pt idx="184266">
                  <c:v>49.540141254521899</c:v>
                </c:pt>
                <c:pt idx="184267">
                  <c:v>49.540239003111303</c:v>
                </c:pt>
                <c:pt idx="184268">
                  <c:v>49.540336751387798</c:v>
                </c:pt>
                <c:pt idx="184269">
                  <c:v>49.540434499351399</c:v>
                </c:pt>
                <c:pt idx="184270">
                  <c:v>49.540532247002098</c:v>
                </c:pt>
                <c:pt idx="184271">
                  <c:v>49.540629994339902</c:v>
                </c:pt>
                <c:pt idx="184272">
                  <c:v>49.540727741364798</c:v>
                </c:pt>
                <c:pt idx="184273">
                  <c:v>49.540825488076898</c:v>
                </c:pt>
                <c:pt idx="184274">
                  <c:v>49.540923234476097</c:v>
                </c:pt>
                <c:pt idx="184275">
                  <c:v>49.541020980562401</c:v>
                </c:pt>
                <c:pt idx="184276">
                  <c:v>49.541118726335803</c:v>
                </c:pt>
                <c:pt idx="184277">
                  <c:v>49.541216471796403</c:v>
                </c:pt>
                <c:pt idx="184278">
                  <c:v>49.541314216944102</c:v>
                </c:pt>
                <c:pt idx="184279">
                  <c:v>49.541411961778898</c:v>
                </c:pt>
                <c:pt idx="184280">
                  <c:v>49.541509706300801</c:v>
                </c:pt>
                <c:pt idx="184281">
                  <c:v>49.5416074505099</c:v>
                </c:pt>
                <c:pt idx="184282">
                  <c:v>49.541705194406099</c:v>
                </c:pt>
                <c:pt idx="184283">
                  <c:v>49.541802937989402</c:v>
                </c:pt>
                <c:pt idx="184284">
                  <c:v>49.541900681259897</c:v>
                </c:pt>
                <c:pt idx="184285">
                  <c:v>49.541998424217503</c:v>
                </c:pt>
                <c:pt idx="184286">
                  <c:v>49.542096166862201</c:v>
                </c:pt>
                <c:pt idx="184287">
                  <c:v>49.542193909193998</c:v>
                </c:pt>
                <c:pt idx="184288">
                  <c:v>49.542291651212999</c:v>
                </c:pt>
                <c:pt idx="184289">
                  <c:v>49.542389392919198</c:v>
                </c:pt>
                <c:pt idx="184290">
                  <c:v>49.542487134312402</c:v>
                </c:pt>
                <c:pt idx="184291">
                  <c:v>49.542584875392798</c:v>
                </c:pt>
                <c:pt idx="184292">
                  <c:v>49.542682616160398</c:v>
                </c:pt>
                <c:pt idx="184293">
                  <c:v>49.542780356615097</c:v>
                </c:pt>
                <c:pt idx="184294">
                  <c:v>49.542878096756901</c:v>
                </c:pt>
                <c:pt idx="184295">
                  <c:v>49.542975836585903</c:v>
                </c:pt>
                <c:pt idx="184296">
                  <c:v>49.543073576102003</c:v>
                </c:pt>
                <c:pt idx="184297">
                  <c:v>49.543171315305202</c:v>
                </c:pt>
                <c:pt idx="184298">
                  <c:v>49.543269054195598</c:v>
                </c:pt>
                <c:pt idx="184299">
                  <c:v>49.543366792773199</c:v>
                </c:pt>
                <c:pt idx="184300">
                  <c:v>49.543464531037898</c:v>
                </c:pt>
                <c:pt idx="184301">
                  <c:v>49.543562268989703</c:v>
                </c:pt>
                <c:pt idx="184302">
                  <c:v>49.543660006628699</c:v>
                </c:pt>
                <c:pt idx="184303">
                  <c:v>49.543757743954899</c:v>
                </c:pt>
                <c:pt idx="184304">
                  <c:v>49.543855480968197</c:v>
                </c:pt>
                <c:pt idx="184305">
                  <c:v>49.543953217668601</c:v>
                </c:pt>
                <c:pt idx="184306">
                  <c:v>49.544050954056203</c:v>
                </c:pt>
                <c:pt idx="184307">
                  <c:v>49.544148690131003</c:v>
                </c:pt>
                <c:pt idx="184308">
                  <c:v>49.544246425892901</c:v>
                </c:pt>
                <c:pt idx="184309">
                  <c:v>49.544344161342003</c:v>
                </c:pt>
                <c:pt idx="184310">
                  <c:v>49.544441896478197</c:v>
                </c:pt>
                <c:pt idx="184311">
                  <c:v>49.544539631301603</c:v>
                </c:pt>
                <c:pt idx="184312">
                  <c:v>49.5446373658121</c:v>
                </c:pt>
                <c:pt idx="184313">
                  <c:v>49.544735100009802</c:v>
                </c:pt>
                <c:pt idx="184314">
                  <c:v>49.544832833894702</c:v>
                </c:pt>
                <c:pt idx="184315">
                  <c:v>49.5449305674667</c:v>
                </c:pt>
                <c:pt idx="184316">
                  <c:v>49.545028300725903</c:v>
                </c:pt>
                <c:pt idx="184317">
                  <c:v>49.545126033672297</c:v>
                </c:pt>
                <c:pt idx="184318">
                  <c:v>49.545223766305803</c:v>
                </c:pt>
                <c:pt idx="184319">
                  <c:v>49.5453214986265</c:v>
                </c:pt>
                <c:pt idx="184320">
                  <c:v>49.545419230634401</c:v>
                </c:pt>
                <c:pt idx="184321">
                  <c:v>49.545516962329401</c:v>
                </c:pt>
                <c:pt idx="184322">
                  <c:v>49.545614693711599</c:v>
                </c:pt>
                <c:pt idx="184323">
                  <c:v>49.545712424781001</c:v>
                </c:pt>
                <c:pt idx="184324">
                  <c:v>49.545810155537502</c:v>
                </c:pt>
                <c:pt idx="184325">
                  <c:v>49.545907885981201</c:v>
                </c:pt>
                <c:pt idx="184326">
                  <c:v>49.546005616112097</c:v>
                </c:pt>
                <c:pt idx="184327">
                  <c:v>49.546103345930199</c:v>
                </c:pt>
                <c:pt idx="184328">
                  <c:v>49.546201075435398</c:v>
                </c:pt>
                <c:pt idx="184329">
                  <c:v>49.546298804627803</c:v>
                </c:pt>
                <c:pt idx="184330">
                  <c:v>49.546396533507398</c:v>
                </c:pt>
                <c:pt idx="184331">
                  <c:v>49.546494262074198</c:v>
                </c:pt>
                <c:pt idx="184332">
                  <c:v>49.546591990328103</c:v>
                </c:pt>
                <c:pt idx="184333">
                  <c:v>49.546689718269199</c:v>
                </c:pt>
                <c:pt idx="184334">
                  <c:v>49.5467874458975</c:v>
                </c:pt>
                <c:pt idx="184335">
                  <c:v>49.546885173212999</c:v>
                </c:pt>
                <c:pt idx="184336">
                  <c:v>49.546982900215703</c:v>
                </c:pt>
                <c:pt idx="184337">
                  <c:v>49.547080626905597</c:v>
                </c:pt>
                <c:pt idx="184338">
                  <c:v>49.547178353282597</c:v>
                </c:pt>
                <c:pt idx="184339">
                  <c:v>49.547276079346801</c:v>
                </c:pt>
                <c:pt idx="184340">
                  <c:v>49.547373805098303</c:v>
                </c:pt>
                <c:pt idx="184341">
                  <c:v>49.547471530536903</c:v>
                </c:pt>
                <c:pt idx="184342">
                  <c:v>49.547569255662701</c:v>
                </c:pt>
                <c:pt idx="184343">
                  <c:v>49.547666980475697</c:v>
                </c:pt>
                <c:pt idx="184344">
                  <c:v>49.547764704975798</c:v>
                </c:pt>
                <c:pt idx="184345">
                  <c:v>49.547862429163203</c:v>
                </c:pt>
                <c:pt idx="184346">
                  <c:v>49.547960153037799</c:v>
                </c:pt>
                <c:pt idx="184347">
                  <c:v>49.548057876599501</c:v>
                </c:pt>
                <c:pt idx="184348">
                  <c:v>49.548155599848499</c:v>
                </c:pt>
                <c:pt idx="184349">
                  <c:v>49.548253322784603</c:v>
                </c:pt>
                <c:pt idx="184350">
                  <c:v>49.548351045407998</c:v>
                </c:pt>
                <c:pt idx="184351">
                  <c:v>49.548448767718497</c:v>
                </c:pt>
                <c:pt idx="184352">
                  <c:v>49.548546489716301</c:v>
                </c:pt>
                <c:pt idx="184353">
                  <c:v>49.548644211401196</c:v>
                </c:pt>
                <c:pt idx="184354">
                  <c:v>49.548741932773403</c:v>
                </c:pt>
                <c:pt idx="184355">
                  <c:v>49.5488396538328</c:v>
                </c:pt>
                <c:pt idx="184356">
                  <c:v>49.548937374579303</c:v>
                </c:pt>
                <c:pt idx="184357">
                  <c:v>49.549035095013103</c:v>
                </c:pt>
                <c:pt idx="184358">
                  <c:v>49.549132815134001</c:v>
                </c:pt>
                <c:pt idx="184359">
                  <c:v>49.549230534942197</c:v>
                </c:pt>
                <c:pt idx="184360">
                  <c:v>49.549328254437597</c:v>
                </c:pt>
                <c:pt idx="184361">
                  <c:v>49.549425973620203</c:v>
                </c:pt>
                <c:pt idx="184362">
                  <c:v>49.549523692489998</c:v>
                </c:pt>
                <c:pt idx="184363">
                  <c:v>49.549621411046999</c:v>
                </c:pt>
                <c:pt idx="184364">
                  <c:v>49.549719129291198</c:v>
                </c:pt>
                <c:pt idx="184365">
                  <c:v>49.549816847222701</c:v>
                </c:pt>
                <c:pt idx="184366">
                  <c:v>49.549914564841302</c:v>
                </c:pt>
                <c:pt idx="184367">
                  <c:v>49.5500122821472</c:v>
                </c:pt>
                <c:pt idx="184368">
                  <c:v>49.550109999140197</c:v>
                </c:pt>
                <c:pt idx="184369">
                  <c:v>49.550207715820498</c:v>
                </c:pt>
                <c:pt idx="184370">
                  <c:v>49.550305432187997</c:v>
                </c:pt>
                <c:pt idx="184371">
                  <c:v>49.5504031482428</c:v>
                </c:pt>
                <c:pt idx="184372">
                  <c:v>49.550500863984702</c:v>
                </c:pt>
                <c:pt idx="184373">
                  <c:v>49.550598579413901</c:v>
                </c:pt>
                <c:pt idx="184374">
                  <c:v>49.550696294530297</c:v>
                </c:pt>
                <c:pt idx="184375">
                  <c:v>49.550794009333899</c:v>
                </c:pt>
                <c:pt idx="184376">
                  <c:v>49.550891723824698</c:v>
                </c:pt>
                <c:pt idx="184377">
                  <c:v>49.550989438002802</c:v>
                </c:pt>
                <c:pt idx="184378">
                  <c:v>49.551087151868103</c:v>
                </c:pt>
                <c:pt idx="184379">
                  <c:v>49.551184865420602</c:v>
                </c:pt>
                <c:pt idx="184380">
                  <c:v>49.551282578660398</c:v>
                </c:pt>
                <c:pt idx="184381">
                  <c:v>49.5513802915873</c:v>
                </c:pt>
                <c:pt idx="184382">
                  <c:v>49.551478004201499</c:v>
                </c:pt>
                <c:pt idx="184383">
                  <c:v>49.551575716503002</c:v>
                </c:pt>
                <c:pt idx="184384">
                  <c:v>49.551673428491597</c:v>
                </c:pt>
                <c:pt idx="184385">
                  <c:v>49.551771140167503</c:v>
                </c:pt>
                <c:pt idx="184386">
                  <c:v>49.551868851530699</c:v>
                </c:pt>
                <c:pt idx="184387">
                  <c:v>49.551966562581001</c:v>
                </c:pt>
                <c:pt idx="184388">
                  <c:v>49.552064273318599</c:v>
                </c:pt>
                <c:pt idx="184389">
                  <c:v>49.552161983743503</c:v>
                </c:pt>
                <c:pt idx="184390">
                  <c:v>49.552259693855497</c:v>
                </c:pt>
                <c:pt idx="184391">
                  <c:v>49.552357403654803</c:v>
                </c:pt>
                <c:pt idx="184392">
                  <c:v>49.552455113141399</c:v>
                </c:pt>
                <c:pt idx="184393">
                  <c:v>49.552552822315199</c:v>
                </c:pt>
                <c:pt idx="184394">
                  <c:v>49.552650531176198</c:v>
                </c:pt>
                <c:pt idx="184395">
                  <c:v>49.552748239724501</c:v>
                </c:pt>
                <c:pt idx="184396">
                  <c:v>49.552845947960002</c:v>
                </c:pt>
                <c:pt idx="184397">
                  <c:v>49.5529436558828</c:v>
                </c:pt>
                <c:pt idx="184398">
                  <c:v>49.553041363492802</c:v>
                </c:pt>
                <c:pt idx="184399">
                  <c:v>49.553139070790102</c:v>
                </c:pt>
                <c:pt idx="184400">
                  <c:v>49.5532367777746</c:v>
                </c:pt>
                <c:pt idx="184401">
                  <c:v>49.553334484446303</c:v>
                </c:pt>
                <c:pt idx="184402">
                  <c:v>49.553432190805303</c:v>
                </c:pt>
                <c:pt idx="184403">
                  <c:v>49.5535298968516</c:v>
                </c:pt>
                <c:pt idx="184404">
                  <c:v>49.553627602585102</c:v>
                </c:pt>
                <c:pt idx="184405">
                  <c:v>49.553725308005902</c:v>
                </c:pt>
                <c:pt idx="184406">
                  <c:v>49.553823013113899</c:v>
                </c:pt>
                <c:pt idx="184407">
                  <c:v>49.553920717909101</c:v>
                </c:pt>
                <c:pt idx="184408">
                  <c:v>49.5540184223917</c:v>
                </c:pt>
                <c:pt idx="184409">
                  <c:v>49.554116126561397</c:v>
                </c:pt>
                <c:pt idx="184410">
                  <c:v>49.554213830418497</c:v>
                </c:pt>
                <c:pt idx="184411">
                  <c:v>49.554311533962803</c:v>
                </c:pt>
                <c:pt idx="184412">
                  <c:v>49.554409237194299</c:v>
                </c:pt>
                <c:pt idx="184413">
                  <c:v>49.5545069401131</c:v>
                </c:pt>
                <c:pt idx="184414">
                  <c:v>49.554604642719198</c:v>
                </c:pt>
                <c:pt idx="184415">
                  <c:v>49.554702345012601</c:v>
                </c:pt>
                <c:pt idx="184416">
                  <c:v>49.554800046993201</c:v>
                </c:pt>
                <c:pt idx="184417">
                  <c:v>49.554897748660999</c:v>
                </c:pt>
                <c:pt idx="184418">
                  <c:v>49.5549954500162</c:v>
                </c:pt>
                <c:pt idx="184419">
                  <c:v>49.5550931510586</c:v>
                </c:pt>
                <c:pt idx="184420">
                  <c:v>49.555190851788197</c:v>
                </c:pt>
                <c:pt idx="184421">
                  <c:v>49.555288552205198</c:v>
                </c:pt>
                <c:pt idx="184422">
                  <c:v>49.555386252309397</c:v>
                </c:pt>
                <c:pt idx="184423">
                  <c:v>49.5554839521009</c:v>
                </c:pt>
                <c:pt idx="184424">
                  <c:v>49.555581651579601</c:v>
                </c:pt>
                <c:pt idx="184425">
                  <c:v>49.555679350745599</c:v>
                </c:pt>
                <c:pt idx="184426">
                  <c:v>49.555777049598902</c:v>
                </c:pt>
                <c:pt idx="184427">
                  <c:v>49.555874748139502</c:v>
                </c:pt>
                <c:pt idx="184428">
                  <c:v>49.555972446367399</c:v>
                </c:pt>
                <c:pt idx="184429">
                  <c:v>49.556070144282501</c:v>
                </c:pt>
                <c:pt idx="184430">
                  <c:v>49.5561678418849</c:v>
                </c:pt>
                <c:pt idx="184431">
                  <c:v>49.556265539174603</c:v>
                </c:pt>
                <c:pt idx="184432">
                  <c:v>49.556363236151498</c:v>
                </c:pt>
                <c:pt idx="184433">
                  <c:v>49.556460932815803</c:v>
                </c:pt>
                <c:pt idx="184434">
                  <c:v>49.556558629167299</c:v>
                </c:pt>
                <c:pt idx="184435">
                  <c:v>49.556656325206099</c:v>
                </c:pt>
                <c:pt idx="184436">
                  <c:v>49.556754020932203</c:v>
                </c:pt>
                <c:pt idx="184437">
                  <c:v>49.556851716345498</c:v>
                </c:pt>
                <c:pt idx="184438">
                  <c:v>49.556949411446197</c:v>
                </c:pt>
                <c:pt idx="184439">
                  <c:v>49.557047106234201</c:v>
                </c:pt>
                <c:pt idx="184440">
                  <c:v>49.557144800709402</c:v>
                </c:pt>
                <c:pt idx="184441">
                  <c:v>49.5572424948719</c:v>
                </c:pt>
                <c:pt idx="184442">
                  <c:v>49.557340188721703</c:v>
                </c:pt>
                <c:pt idx="184443">
                  <c:v>49.557437882258803</c:v>
                </c:pt>
                <c:pt idx="184444">
                  <c:v>49.5575355754832</c:v>
                </c:pt>
                <c:pt idx="184445">
                  <c:v>49.557633268394902</c:v>
                </c:pt>
                <c:pt idx="184446">
                  <c:v>49.557730960993901</c:v>
                </c:pt>
                <c:pt idx="184447">
                  <c:v>49.557828653280197</c:v>
                </c:pt>
                <c:pt idx="184448">
                  <c:v>49.557926345253698</c:v>
                </c:pt>
                <c:pt idx="184449">
                  <c:v>49.558024036914603</c:v>
                </c:pt>
                <c:pt idx="184450">
                  <c:v>49.558121728262797</c:v>
                </c:pt>
                <c:pt idx="184451">
                  <c:v>49.558219419298197</c:v>
                </c:pt>
                <c:pt idx="184452">
                  <c:v>49.558317110021001</c:v>
                </c:pt>
                <c:pt idx="184453">
                  <c:v>49.558414800431002</c:v>
                </c:pt>
                <c:pt idx="184454">
                  <c:v>49.5585124905284</c:v>
                </c:pt>
                <c:pt idx="184455">
                  <c:v>49.558610180313103</c:v>
                </c:pt>
                <c:pt idx="184456">
                  <c:v>49.558707869785103</c:v>
                </c:pt>
                <c:pt idx="184457">
                  <c:v>49.5588055589443</c:v>
                </c:pt>
                <c:pt idx="184458">
                  <c:v>49.558903247790902</c:v>
                </c:pt>
                <c:pt idx="184459">
                  <c:v>49.5590009363248</c:v>
                </c:pt>
                <c:pt idx="184460">
                  <c:v>49.559098624546003</c:v>
                </c:pt>
                <c:pt idx="184461">
                  <c:v>49.559196312454503</c:v>
                </c:pt>
                <c:pt idx="184462">
                  <c:v>49.559294000050301</c:v>
                </c:pt>
                <c:pt idx="184463">
                  <c:v>49.559391687333402</c:v>
                </c:pt>
                <c:pt idx="184464">
                  <c:v>49.559489374303901</c:v>
                </c:pt>
                <c:pt idx="184465">
                  <c:v>49.559587060961597</c:v>
                </c:pt>
                <c:pt idx="184466">
                  <c:v>49.559684747306697</c:v>
                </c:pt>
                <c:pt idx="184467">
                  <c:v>49.559782433339102</c:v>
                </c:pt>
                <c:pt idx="184468">
                  <c:v>49.559880119058803</c:v>
                </c:pt>
                <c:pt idx="184469">
                  <c:v>49.559977804465802</c:v>
                </c:pt>
                <c:pt idx="184470">
                  <c:v>49.560075489560099</c:v>
                </c:pt>
                <c:pt idx="184471">
                  <c:v>49.560173174341799</c:v>
                </c:pt>
                <c:pt idx="184472">
                  <c:v>49.560270858810703</c:v>
                </c:pt>
                <c:pt idx="184473">
                  <c:v>49.560368542966998</c:v>
                </c:pt>
                <c:pt idx="184474">
                  <c:v>49.560466226810597</c:v>
                </c:pt>
                <c:pt idx="184475">
                  <c:v>49.5605639103416</c:v>
                </c:pt>
                <c:pt idx="184476">
                  <c:v>49.5606615935598</c:v>
                </c:pt>
                <c:pt idx="184477">
                  <c:v>49.560759276465397</c:v>
                </c:pt>
                <c:pt idx="184478">
                  <c:v>49.560856959058299</c:v>
                </c:pt>
                <c:pt idx="184479">
                  <c:v>49.560954641338498</c:v>
                </c:pt>
                <c:pt idx="184480">
                  <c:v>49.5610523233061</c:v>
                </c:pt>
                <c:pt idx="184481">
                  <c:v>49.561150004961</c:v>
                </c:pt>
                <c:pt idx="184482">
                  <c:v>49.561247686303197</c:v>
                </c:pt>
                <c:pt idx="184483">
                  <c:v>49.561345367332798</c:v>
                </c:pt>
                <c:pt idx="184484">
                  <c:v>49.561443048049597</c:v>
                </c:pt>
                <c:pt idx="184485">
                  <c:v>49.561540728453799</c:v>
                </c:pt>
                <c:pt idx="184486">
                  <c:v>49.561638408545399</c:v>
                </c:pt>
                <c:pt idx="184487">
                  <c:v>49.561736088324302</c:v>
                </c:pt>
                <c:pt idx="184488">
                  <c:v>49.561833767790503</c:v>
                </c:pt>
                <c:pt idx="184489">
                  <c:v>49.561931446944101</c:v>
                </c:pt>
                <c:pt idx="184490">
                  <c:v>49.562029125784903</c:v>
                </c:pt>
                <c:pt idx="184491">
                  <c:v>49.562126804313202</c:v>
                </c:pt>
                <c:pt idx="184492">
                  <c:v>49.562224482528798</c:v>
                </c:pt>
                <c:pt idx="184493">
                  <c:v>49.562322160431698</c:v>
                </c:pt>
                <c:pt idx="184494">
                  <c:v>49.562419838021903</c:v>
                </c:pt>
                <c:pt idx="184495">
                  <c:v>49.562517515299497</c:v>
                </c:pt>
                <c:pt idx="184496">
                  <c:v>49.562615192264502</c:v>
                </c:pt>
                <c:pt idx="184497">
                  <c:v>49.562712868916698</c:v>
                </c:pt>
                <c:pt idx="184498">
                  <c:v>49.562810545256397</c:v>
                </c:pt>
                <c:pt idx="184499">
                  <c:v>49.562908221283401</c:v>
                </c:pt>
                <c:pt idx="184500">
                  <c:v>49.563005896997701</c:v>
                </c:pt>
                <c:pt idx="184501">
                  <c:v>49.563103572399399</c:v>
                </c:pt>
                <c:pt idx="184502">
                  <c:v>49.563201247488401</c:v>
                </c:pt>
                <c:pt idx="184503">
                  <c:v>49.563298922264799</c:v>
                </c:pt>
                <c:pt idx="184504">
                  <c:v>49.563396596728502</c:v>
                </c:pt>
                <c:pt idx="184505">
                  <c:v>49.563494270879602</c:v>
                </c:pt>
                <c:pt idx="184506">
                  <c:v>49.563591944717999</c:v>
                </c:pt>
                <c:pt idx="184507">
                  <c:v>49.563689618243799</c:v>
                </c:pt>
                <c:pt idx="184508">
                  <c:v>49.563787291456897</c:v>
                </c:pt>
                <c:pt idx="184509">
                  <c:v>49.563884964357399</c:v>
                </c:pt>
                <c:pt idx="184510">
                  <c:v>49.563982636945298</c:v>
                </c:pt>
                <c:pt idx="184511">
                  <c:v>49.5640803092205</c:v>
                </c:pt>
                <c:pt idx="184512">
                  <c:v>49.5641779811831</c:v>
                </c:pt>
                <c:pt idx="184513">
                  <c:v>49.564275652832997</c:v>
                </c:pt>
                <c:pt idx="184514">
                  <c:v>49.564373324170298</c:v>
                </c:pt>
                <c:pt idx="184515">
                  <c:v>49.564470995195002</c:v>
                </c:pt>
                <c:pt idx="184516">
                  <c:v>49.564568665906997</c:v>
                </c:pt>
                <c:pt idx="184517">
                  <c:v>49.564666336306402</c:v>
                </c:pt>
                <c:pt idx="184518">
                  <c:v>49.564764006393098</c:v>
                </c:pt>
                <c:pt idx="184519">
                  <c:v>49.564861676167297</c:v>
                </c:pt>
                <c:pt idx="184520">
                  <c:v>49.5649593456288</c:v>
                </c:pt>
                <c:pt idx="184521">
                  <c:v>49.565057014777601</c:v>
                </c:pt>
                <c:pt idx="184522">
                  <c:v>49.565154683613898</c:v>
                </c:pt>
                <c:pt idx="184523">
                  <c:v>49.565252352137399</c:v>
                </c:pt>
                <c:pt idx="184524">
                  <c:v>49.565350020348397</c:v>
                </c:pt>
                <c:pt idx="184525">
                  <c:v>49.565447688246799</c:v>
                </c:pt>
                <c:pt idx="184526">
                  <c:v>49.565545355832498</c:v>
                </c:pt>
                <c:pt idx="184527">
                  <c:v>49.565643023105601</c:v>
                </c:pt>
                <c:pt idx="184528">
                  <c:v>49.565740690066001</c:v>
                </c:pt>
                <c:pt idx="184529">
                  <c:v>49.565838356713897</c:v>
                </c:pt>
                <c:pt idx="184530">
                  <c:v>49.565936023049098</c:v>
                </c:pt>
                <c:pt idx="184531">
                  <c:v>49.566033689071702</c:v>
                </c:pt>
                <c:pt idx="184532">
                  <c:v>49.566131354781703</c:v>
                </c:pt>
                <c:pt idx="184533">
                  <c:v>49.566229020179101</c:v>
                </c:pt>
                <c:pt idx="184534">
                  <c:v>49.566326685263803</c:v>
                </c:pt>
                <c:pt idx="184535">
                  <c:v>49.566424350035902</c:v>
                </c:pt>
                <c:pt idx="184536">
                  <c:v>49.566522014495398</c:v>
                </c:pt>
                <c:pt idx="184537">
                  <c:v>49.566619678642297</c:v>
                </c:pt>
                <c:pt idx="184538">
                  <c:v>49.566717342476601</c:v>
                </c:pt>
                <c:pt idx="184539">
                  <c:v>49.566815005998301</c:v>
                </c:pt>
                <c:pt idx="184540">
                  <c:v>49.566912669207298</c:v>
                </c:pt>
                <c:pt idx="184541">
                  <c:v>49.567010332103798</c:v>
                </c:pt>
                <c:pt idx="184542">
                  <c:v>49.567107994687603</c:v>
                </c:pt>
                <c:pt idx="184543">
                  <c:v>49.567205656958798</c:v>
                </c:pt>
                <c:pt idx="184544">
                  <c:v>49.567303318917503</c:v>
                </c:pt>
                <c:pt idx="184545">
                  <c:v>49.567400980563498</c:v>
                </c:pt>
                <c:pt idx="184546">
                  <c:v>49.567498641896897</c:v>
                </c:pt>
                <c:pt idx="184547">
                  <c:v>49.5675963029177</c:v>
                </c:pt>
                <c:pt idx="184548">
                  <c:v>49.567693963625899</c:v>
                </c:pt>
                <c:pt idx="184549">
                  <c:v>49.567791624021503</c:v>
                </c:pt>
                <c:pt idx="184550">
                  <c:v>49.567889284104403</c:v>
                </c:pt>
                <c:pt idx="184551">
                  <c:v>49.5679869438748</c:v>
                </c:pt>
                <c:pt idx="184552">
                  <c:v>49.568084603332601</c:v>
                </c:pt>
                <c:pt idx="184553">
                  <c:v>49.568182262477798</c:v>
                </c:pt>
                <c:pt idx="184554">
                  <c:v>49.568279921310399</c:v>
                </c:pt>
                <c:pt idx="184555">
                  <c:v>49.568377579830397</c:v>
                </c:pt>
                <c:pt idx="184556">
                  <c:v>49.568475238037799</c:v>
                </c:pt>
                <c:pt idx="184557">
                  <c:v>49.568572895932597</c:v>
                </c:pt>
                <c:pt idx="184558">
                  <c:v>49.568670553514799</c:v>
                </c:pt>
                <c:pt idx="184559">
                  <c:v>49.568768210784398</c:v>
                </c:pt>
                <c:pt idx="184560">
                  <c:v>49.568865867741401</c:v>
                </c:pt>
                <c:pt idx="184561">
                  <c:v>49.5689635243859</c:v>
                </c:pt>
                <c:pt idx="184562">
                  <c:v>49.569061180717704</c:v>
                </c:pt>
                <c:pt idx="184563">
                  <c:v>49.569158836736896</c:v>
                </c:pt>
                <c:pt idx="184564">
                  <c:v>49.5692564924436</c:v>
                </c:pt>
                <c:pt idx="184565">
                  <c:v>49.5693541478377</c:v>
                </c:pt>
                <c:pt idx="184566">
                  <c:v>49.569451802919197</c:v>
                </c:pt>
                <c:pt idx="184567">
                  <c:v>49.569549457688098</c:v>
                </c:pt>
                <c:pt idx="184568">
                  <c:v>49.569647112144402</c:v>
                </c:pt>
                <c:pt idx="184569">
                  <c:v>49.569744766288103</c:v>
                </c:pt>
                <c:pt idx="184570">
                  <c:v>49.569842420119301</c:v>
                </c:pt>
                <c:pt idx="184571">
                  <c:v>49.569940073637902</c:v>
                </c:pt>
                <c:pt idx="184572">
                  <c:v>49.5700377268439</c:v>
                </c:pt>
                <c:pt idx="184573">
                  <c:v>49.570135379737302</c:v>
                </c:pt>
                <c:pt idx="184574">
                  <c:v>49.5702330323181</c:v>
                </c:pt>
                <c:pt idx="184575">
                  <c:v>49.570330684586402</c:v>
                </c:pt>
                <c:pt idx="184576">
                  <c:v>49.570428336542001</c:v>
                </c:pt>
                <c:pt idx="184577">
                  <c:v>49.570525988185203</c:v>
                </c:pt>
                <c:pt idx="184578">
                  <c:v>49.570623639515702</c:v>
                </c:pt>
                <c:pt idx="184579">
                  <c:v>49.570721290533598</c:v>
                </c:pt>
                <c:pt idx="184580">
                  <c:v>49.570818941238997</c:v>
                </c:pt>
                <c:pt idx="184581">
                  <c:v>49.570916591631899</c:v>
                </c:pt>
                <c:pt idx="184582">
                  <c:v>49.571014241712099</c:v>
                </c:pt>
                <c:pt idx="184583">
                  <c:v>49.571111891479802</c:v>
                </c:pt>
                <c:pt idx="184584">
                  <c:v>49.571209540934902</c:v>
                </c:pt>
                <c:pt idx="184585">
                  <c:v>49.571307190077398</c:v>
                </c:pt>
                <c:pt idx="184586">
                  <c:v>49.571404838907398</c:v>
                </c:pt>
                <c:pt idx="184587">
                  <c:v>49.571502487424802</c:v>
                </c:pt>
                <c:pt idx="184588">
                  <c:v>49.571600135629602</c:v>
                </c:pt>
                <c:pt idx="184589">
                  <c:v>49.571697783521898</c:v>
                </c:pt>
                <c:pt idx="184590">
                  <c:v>49.571795431101698</c:v>
                </c:pt>
                <c:pt idx="184591">
                  <c:v>49.571893078368802</c:v>
                </c:pt>
                <c:pt idx="184592">
                  <c:v>49.571990725323403</c:v>
                </c:pt>
                <c:pt idx="184593">
                  <c:v>49.572088371965499</c:v>
                </c:pt>
                <c:pt idx="184594">
                  <c:v>49.5721860182949</c:v>
                </c:pt>
                <c:pt idx="184595">
                  <c:v>49.572283664311897</c:v>
                </c:pt>
                <c:pt idx="184596">
                  <c:v>49.572381310016198</c:v>
                </c:pt>
                <c:pt idx="184597">
                  <c:v>49.572478955408002</c:v>
                </c:pt>
                <c:pt idx="184598">
                  <c:v>49.572576600487302</c:v>
                </c:pt>
                <c:pt idx="184599">
                  <c:v>49.572674245253999</c:v>
                </c:pt>
                <c:pt idx="184600">
                  <c:v>49.5727718897082</c:v>
                </c:pt>
                <c:pt idx="184601">
                  <c:v>49.572869533849797</c:v>
                </c:pt>
                <c:pt idx="184602">
                  <c:v>49.572967177678798</c:v>
                </c:pt>
                <c:pt idx="184603">
                  <c:v>49.573064821195302</c:v>
                </c:pt>
                <c:pt idx="184604">
                  <c:v>49.573162464399303</c:v>
                </c:pt>
                <c:pt idx="184605">
                  <c:v>49.5732601072907</c:v>
                </c:pt>
                <c:pt idx="184606">
                  <c:v>49.573357749869501</c:v>
                </c:pt>
                <c:pt idx="184607">
                  <c:v>49.573455392135799</c:v>
                </c:pt>
                <c:pt idx="184608">
                  <c:v>49.573553034089599</c:v>
                </c:pt>
                <c:pt idx="184609">
                  <c:v>49.573650675730804</c:v>
                </c:pt>
                <c:pt idx="184610">
                  <c:v>49.573748317059497</c:v>
                </c:pt>
                <c:pt idx="184611">
                  <c:v>49.573845958075701</c:v>
                </c:pt>
                <c:pt idx="184612">
                  <c:v>49.573943598779302</c:v>
                </c:pt>
                <c:pt idx="184613">
                  <c:v>49.574041239170299</c:v>
                </c:pt>
                <c:pt idx="184614">
                  <c:v>49.574138879248899</c:v>
                </c:pt>
                <c:pt idx="184615">
                  <c:v>49.574236519014903</c:v>
                </c:pt>
                <c:pt idx="184616">
                  <c:v>49.574334158468297</c:v>
                </c:pt>
                <c:pt idx="184617">
                  <c:v>49.574431797609201</c:v>
                </c:pt>
                <c:pt idx="184618">
                  <c:v>49.574529436437601</c:v>
                </c:pt>
                <c:pt idx="184619">
                  <c:v>49.574627074953497</c:v>
                </c:pt>
                <c:pt idx="184620">
                  <c:v>49.574724713156797</c:v>
                </c:pt>
                <c:pt idx="184621">
                  <c:v>49.574822351047601</c:v>
                </c:pt>
                <c:pt idx="184622">
                  <c:v>49.574919988625801</c:v>
                </c:pt>
                <c:pt idx="184623">
                  <c:v>49.575017625891597</c:v>
                </c:pt>
                <c:pt idx="184624">
                  <c:v>49.575115262844797</c:v>
                </c:pt>
                <c:pt idx="184625">
                  <c:v>49.5752128994854</c:v>
                </c:pt>
                <c:pt idx="184626">
                  <c:v>49.5753105358136</c:v>
                </c:pt>
                <c:pt idx="184627">
                  <c:v>49.575408171829203</c:v>
                </c:pt>
                <c:pt idx="184628">
                  <c:v>49.575505807532302</c:v>
                </c:pt>
                <c:pt idx="184629">
                  <c:v>49.575603442922898</c:v>
                </c:pt>
                <c:pt idx="184630">
                  <c:v>49.575701078000897</c:v>
                </c:pt>
                <c:pt idx="184631">
                  <c:v>49.575798712766499</c:v>
                </c:pt>
                <c:pt idx="184632">
                  <c:v>49.575896347219498</c:v>
                </c:pt>
                <c:pt idx="184633">
                  <c:v>49.57599398136</c:v>
                </c:pt>
                <c:pt idx="184634">
                  <c:v>49.576091615187899</c:v>
                </c:pt>
                <c:pt idx="184635">
                  <c:v>49.5761892487034</c:v>
                </c:pt>
                <c:pt idx="184636">
                  <c:v>49.576286881906299</c:v>
                </c:pt>
                <c:pt idx="184637">
                  <c:v>49.5763845147967</c:v>
                </c:pt>
                <c:pt idx="184638">
                  <c:v>49.576482147374698</c:v>
                </c:pt>
                <c:pt idx="184639">
                  <c:v>49.576579779640099</c:v>
                </c:pt>
                <c:pt idx="184640">
                  <c:v>49.576677411592897</c:v>
                </c:pt>
                <c:pt idx="184641">
                  <c:v>49.576775043233297</c:v>
                </c:pt>
                <c:pt idx="184642">
                  <c:v>49.576872674561201</c:v>
                </c:pt>
                <c:pt idx="184643">
                  <c:v>49.576970305576502</c:v>
                </c:pt>
                <c:pt idx="184644">
                  <c:v>49.577067936279398</c:v>
                </c:pt>
                <c:pt idx="184645">
                  <c:v>49.577165566669699</c:v>
                </c:pt>
                <c:pt idx="184646">
                  <c:v>49.577263196747502</c:v>
                </c:pt>
                <c:pt idx="184647">
                  <c:v>49.577360826512901</c:v>
                </c:pt>
                <c:pt idx="184648">
                  <c:v>49.577458455965697</c:v>
                </c:pt>
                <c:pt idx="184649">
                  <c:v>49.577556085106004</c:v>
                </c:pt>
                <c:pt idx="184650">
                  <c:v>49.577653713933799</c:v>
                </c:pt>
                <c:pt idx="184651">
                  <c:v>49.577751342449197</c:v>
                </c:pt>
                <c:pt idx="184652">
                  <c:v>49.577848970651999</c:v>
                </c:pt>
                <c:pt idx="184653">
                  <c:v>49.577946598542297</c:v>
                </c:pt>
                <c:pt idx="184654">
                  <c:v>49.578044226120099</c:v>
                </c:pt>
                <c:pt idx="184655">
                  <c:v>49.578141853385397</c:v>
                </c:pt>
                <c:pt idx="184656">
                  <c:v>49.578239480338297</c:v>
                </c:pt>
                <c:pt idx="184657">
                  <c:v>49.578337106978601</c:v>
                </c:pt>
                <c:pt idx="184658">
                  <c:v>49.578434733306402</c:v>
                </c:pt>
                <c:pt idx="184659">
                  <c:v>49.578532359321798</c:v>
                </c:pt>
                <c:pt idx="184660">
                  <c:v>49.578629985024598</c:v>
                </c:pt>
                <c:pt idx="184661">
                  <c:v>49.578727610415001</c:v>
                </c:pt>
                <c:pt idx="184662">
                  <c:v>49.5788252354929</c:v>
                </c:pt>
                <c:pt idx="184663">
                  <c:v>49.578922860258203</c:v>
                </c:pt>
                <c:pt idx="184664">
                  <c:v>49.579020484711101</c:v>
                </c:pt>
                <c:pt idx="184665">
                  <c:v>49.579118108851503</c:v>
                </c:pt>
                <c:pt idx="184666">
                  <c:v>49.579215732679501</c:v>
                </c:pt>
                <c:pt idx="184667">
                  <c:v>49.579313356194902</c:v>
                </c:pt>
                <c:pt idx="184668">
                  <c:v>49.5794109793978</c:v>
                </c:pt>
                <c:pt idx="184669">
                  <c:v>49.5795086022883</c:v>
                </c:pt>
                <c:pt idx="184670">
                  <c:v>49.579606224866303</c:v>
                </c:pt>
                <c:pt idx="184671">
                  <c:v>49.579703847131803</c:v>
                </c:pt>
                <c:pt idx="184672">
                  <c:v>49.579801469084799</c:v>
                </c:pt>
                <c:pt idx="184673">
                  <c:v>49.579899090725398</c:v>
                </c:pt>
                <c:pt idx="184674">
                  <c:v>49.579996712053401</c:v>
                </c:pt>
                <c:pt idx="184675">
                  <c:v>49.580094333068999</c:v>
                </c:pt>
                <c:pt idx="184676">
                  <c:v>49.580191953772101</c:v>
                </c:pt>
                <c:pt idx="184677">
                  <c:v>49.580289574162798</c:v>
                </c:pt>
                <c:pt idx="184678">
                  <c:v>49.580387194240899</c:v>
                </c:pt>
                <c:pt idx="184679">
                  <c:v>49.580484814006603</c:v>
                </c:pt>
                <c:pt idx="184680">
                  <c:v>49.580582433459803</c:v>
                </c:pt>
                <c:pt idx="184681">
                  <c:v>49.580680052600599</c:v>
                </c:pt>
                <c:pt idx="184682">
                  <c:v>49.580777671428898</c:v>
                </c:pt>
                <c:pt idx="184683">
                  <c:v>49.5808752899447</c:v>
                </c:pt>
                <c:pt idx="184684">
                  <c:v>49.580972908147999</c:v>
                </c:pt>
                <c:pt idx="184685">
                  <c:v>49.5810705260389</c:v>
                </c:pt>
                <c:pt idx="184686">
                  <c:v>49.581168143617298</c:v>
                </c:pt>
                <c:pt idx="184687">
                  <c:v>49.581265760883198</c:v>
                </c:pt>
                <c:pt idx="184688">
                  <c:v>49.581363377836702</c:v>
                </c:pt>
                <c:pt idx="184689">
                  <c:v>49.581460994477702</c:v>
                </c:pt>
                <c:pt idx="184690">
                  <c:v>49.581558610806297</c:v>
                </c:pt>
                <c:pt idx="184691">
                  <c:v>49.581656226822403</c:v>
                </c:pt>
                <c:pt idx="184692">
                  <c:v>49.581753842525998</c:v>
                </c:pt>
                <c:pt idx="184693">
                  <c:v>49.581851457917203</c:v>
                </c:pt>
                <c:pt idx="184694">
                  <c:v>49.581949072995897</c:v>
                </c:pt>
                <c:pt idx="184695">
                  <c:v>49.582046687762102</c:v>
                </c:pt>
                <c:pt idx="184696">
                  <c:v>49.582144302215902</c:v>
                </c:pt>
                <c:pt idx="184697">
                  <c:v>49.582241916357297</c:v>
                </c:pt>
                <c:pt idx="184698">
                  <c:v>49.582339530186204</c:v>
                </c:pt>
                <c:pt idx="184699">
                  <c:v>49.582437143702599</c:v>
                </c:pt>
                <c:pt idx="184700">
                  <c:v>49.582534756906597</c:v>
                </c:pt>
                <c:pt idx="184701">
                  <c:v>49.582632369798098</c:v>
                </c:pt>
                <c:pt idx="184702">
                  <c:v>49.582729982377202</c:v>
                </c:pt>
                <c:pt idx="184703">
                  <c:v>49.582827594643803</c:v>
                </c:pt>
                <c:pt idx="184704">
                  <c:v>49.582925206597999</c:v>
                </c:pt>
                <c:pt idx="184705">
                  <c:v>49.583022818239797</c:v>
                </c:pt>
                <c:pt idx="184706">
                  <c:v>49.583120429569099</c:v>
                </c:pt>
                <c:pt idx="184707">
                  <c:v>49.583218040585898</c:v>
                </c:pt>
                <c:pt idx="184708">
                  <c:v>49.583315651290299</c:v>
                </c:pt>
                <c:pt idx="184709">
                  <c:v>49.583413261682303</c:v>
                </c:pt>
                <c:pt idx="184710">
                  <c:v>49.583510871761803</c:v>
                </c:pt>
                <c:pt idx="184711">
                  <c:v>49.583608481528898</c:v>
                </c:pt>
                <c:pt idx="184712">
                  <c:v>49.583706090983497</c:v>
                </c:pt>
                <c:pt idx="184713">
                  <c:v>49.583803700125699</c:v>
                </c:pt>
                <c:pt idx="184714">
                  <c:v>49.583901308955497</c:v>
                </c:pt>
                <c:pt idx="184715">
                  <c:v>49.583998917472798</c:v>
                </c:pt>
                <c:pt idx="184716">
                  <c:v>49.584096525677701</c:v>
                </c:pt>
                <c:pt idx="184717">
                  <c:v>49.584194133570101</c:v>
                </c:pt>
                <c:pt idx="184718">
                  <c:v>49.584291741150103</c:v>
                </c:pt>
                <c:pt idx="184719">
                  <c:v>49.584389348417702</c:v>
                </c:pt>
                <c:pt idx="184720">
                  <c:v>49.584486955372903</c:v>
                </c:pt>
                <c:pt idx="184721">
                  <c:v>49.5845845620156</c:v>
                </c:pt>
                <c:pt idx="184722">
                  <c:v>49.5846821683459</c:v>
                </c:pt>
                <c:pt idx="184723">
                  <c:v>49.584779774363703</c:v>
                </c:pt>
                <c:pt idx="184724">
                  <c:v>49.584877380069202</c:v>
                </c:pt>
                <c:pt idx="184725">
                  <c:v>49.584974985462203</c:v>
                </c:pt>
                <c:pt idx="184726">
                  <c:v>49.585072590542801</c:v>
                </c:pt>
                <c:pt idx="184727">
                  <c:v>49.585170195310901</c:v>
                </c:pt>
                <c:pt idx="184728">
                  <c:v>49.585267799766598</c:v>
                </c:pt>
                <c:pt idx="184729">
                  <c:v>49.585365403909897</c:v>
                </c:pt>
                <c:pt idx="184730">
                  <c:v>49.585463007740799</c:v>
                </c:pt>
                <c:pt idx="184731">
                  <c:v>49.585560611259297</c:v>
                </c:pt>
                <c:pt idx="184732">
                  <c:v>49.585658214465298</c:v>
                </c:pt>
                <c:pt idx="184733">
                  <c:v>49.585755817359001</c:v>
                </c:pt>
                <c:pt idx="184734">
                  <c:v>49.5858534199402</c:v>
                </c:pt>
                <c:pt idx="184735">
                  <c:v>49.585951022209002</c:v>
                </c:pt>
                <c:pt idx="184736">
                  <c:v>49.586048624165301</c:v>
                </c:pt>
                <c:pt idx="184737">
                  <c:v>49.586146225809301</c:v>
                </c:pt>
                <c:pt idx="184738">
                  <c:v>49.586243827140798</c:v>
                </c:pt>
                <c:pt idx="184739">
                  <c:v>49.586341428159997</c:v>
                </c:pt>
                <c:pt idx="184740">
                  <c:v>49.5864390288667</c:v>
                </c:pt>
                <c:pt idx="184741">
                  <c:v>49.586536629260998</c:v>
                </c:pt>
                <c:pt idx="184742">
                  <c:v>49.586634229342899</c:v>
                </c:pt>
                <c:pt idx="184743">
                  <c:v>49.586731829112402</c:v>
                </c:pt>
                <c:pt idx="184744">
                  <c:v>49.586829428569402</c:v>
                </c:pt>
                <c:pt idx="184745">
                  <c:v>49.586927027714097</c:v>
                </c:pt>
                <c:pt idx="184746">
                  <c:v>49.587024626546402</c:v>
                </c:pt>
                <c:pt idx="184747">
                  <c:v>49.587122225066203</c:v>
                </c:pt>
                <c:pt idx="184748">
                  <c:v>49.587219823273699</c:v>
                </c:pt>
                <c:pt idx="184749">
                  <c:v>49.587317421168798</c:v>
                </c:pt>
                <c:pt idx="184750">
                  <c:v>49.5874150187514</c:v>
                </c:pt>
                <c:pt idx="184751">
                  <c:v>49.587512616021698</c:v>
                </c:pt>
                <c:pt idx="184752">
                  <c:v>49.587610212979499</c:v>
                </c:pt>
                <c:pt idx="184753">
                  <c:v>49.587707809625002</c:v>
                </c:pt>
                <c:pt idx="184754">
                  <c:v>49.587805405958001</c:v>
                </c:pt>
                <c:pt idx="184755">
                  <c:v>49.587903001978702</c:v>
                </c:pt>
                <c:pt idx="184756">
                  <c:v>49.5880005976869</c:v>
                </c:pt>
                <c:pt idx="184757">
                  <c:v>49.5880981930828</c:v>
                </c:pt>
                <c:pt idx="184758">
                  <c:v>49.588195788166303</c:v>
                </c:pt>
                <c:pt idx="184759">
                  <c:v>49.588293382937302</c:v>
                </c:pt>
                <c:pt idx="184760">
                  <c:v>49.588390977396003</c:v>
                </c:pt>
                <c:pt idx="184761">
                  <c:v>49.5884885715423</c:v>
                </c:pt>
                <c:pt idx="184762">
                  <c:v>49.588586165376199</c:v>
                </c:pt>
                <c:pt idx="184763">
                  <c:v>49.588683758897702</c:v>
                </c:pt>
                <c:pt idx="184764">
                  <c:v>49.588781352106899</c:v>
                </c:pt>
                <c:pt idx="184765">
                  <c:v>49.5888789450036</c:v>
                </c:pt>
                <c:pt idx="184766">
                  <c:v>49.588976537587897</c:v>
                </c:pt>
                <c:pt idx="184767">
                  <c:v>49.589074129859902</c:v>
                </c:pt>
                <c:pt idx="184768">
                  <c:v>49.589171721819497</c:v>
                </c:pt>
                <c:pt idx="184769">
                  <c:v>49.589269313466701</c:v>
                </c:pt>
                <c:pt idx="184770">
                  <c:v>49.589366904801501</c:v>
                </c:pt>
                <c:pt idx="184771">
                  <c:v>49.589464495823997</c:v>
                </c:pt>
                <c:pt idx="184772">
                  <c:v>49.589562086534002</c:v>
                </c:pt>
                <c:pt idx="184773">
                  <c:v>49.589659676931703</c:v>
                </c:pt>
                <c:pt idx="184774">
                  <c:v>49.589757267016999</c:v>
                </c:pt>
                <c:pt idx="184775">
                  <c:v>49.589854856789898</c:v>
                </c:pt>
                <c:pt idx="184776">
                  <c:v>49.5899524462505</c:v>
                </c:pt>
                <c:pt idx="184777">
                  <c:v>49.590050035398598</c:v>
                </c:pt>
                <c:pt idx="184778">
                  <c:v>49.590147624234397</c:v>
                </c:pt>
                <c:pt idx="184779">
                  <c:v>49.5902452127578</c:v>
                </c:pt>
                <c:pt idx="184780">
                  <c:v>49.590342800968898</c:v>
                </c:pt>
                <c:pt idx="184781">
                  <c:v>49.590440388867599</c:v>
                </c:pt>
                <c:pt idx="184782">
                  <c:v>49.590537976453902</c:v>
                </c:pt>
                <c:pt idx="184783">
                  <c:v>49.590635563727801</c:v>
                </c:pt>
                <c:pt idx="184784">
                  <c:v>49.590733150689402</c:v>
                </c:pt>
                <c:pt idx="184785">
                  <c:v>49.590830737338599</c:v>
                </c:pt>
                <c:pt idx="184786">
                  <c:v>49.590928323675399</c:v>
                </c:pt>
                <c:pt idx="184787">
                  <c:v>49.591025909699901</c:v>
                </c:pt>
                <c:pt idx="184788">
                  <c:v>49.591123495411999</c:v>
                </c:pt>
                <c:pt idx="184789">
                  <c:v>49.591221080811799</c:v>
                </c:pt>
                <c:pt idx="184790">
                  <c:v>49.591318665899102</c:v>
                </c:pt>
                <c:pt idx="184791">
                  <c:v>49.5914162506742</c:v>
                </c:pt>
                <c:pt idx="184792">
                  <c:v>49.591513835136801</c:v>
                </c:pt>
                <c:pt idx="184793">
                  <c:v>49.591611419287098</c:v>
                </c:pt>
                <c:pt idx="184794">
                  <c:v>49.591709003125104</c:v>
                </c:pt>
                <c:pt idx="184795">
                  <c:v>49.591806586650698</c:v>
                </c:pt>
                <c:pt idx="184796">
                  <c:v>49.591904169863902</c:v>
                </c:pt>
                <c:pt idx="184797">
                  <c:v>49.592001752764801</c:v>
                </c:pt>
                <c:pt idx="184798">
                  <c:v>49.592099335353304</c:v>
                </c:pt>
                <c:pt idx="184799">
                  <c:v>49.592196917629501</c:v>
                </c:pt>
                <c:pt idx="184800">
                  <c:v>49.592294499593301</c:v>
                </c:pt>
                <c:pt idx="184801">
                  <c:v>49.592392081244803</c:v>
                </c:pt>
                <c:pt idx="184802">
                  <c:v>49.592489662583901</c:v>
                </c:pt>
                <c:pt idx="184803">
                  <c:v>49.592587243610602</c:v>
                </c:pt>
                <c:pt idx="184804">
                  <c:v>49.592684824325097</c:v>
                </c:pt>
                <c:pt idx="184805">
                  <c:v>49.592782404727103</c:v>
                </c:pt>
                <c:pt idx="184806">
                  <c:v>49.592879984816904</c:v>
                </c:pt>
                <c:pt idx="184807">
                  <c:v>49.5929775645942</c:v>
                </c:pt>
                <c:pt idx="184808">
                  <c:v>49.593075144059299</c:v>
                </c:pt>
                <c:pt idx="184809">
                  <c:v>49.593172723212</c:v>
                </c:pt>
                <c:pt idx="184810">
                  <c:v>49.593270302052296</c:v>
                </c:pt>
                <c:pt idx="184811">
                  <c:v>49.593367880580303</c:v>
                </c:pt>
                <c:pt idx="184812">
                  <c:v>49.593465458795997</c:v>
                </c:pt>
                <c:pt idx="184813">
                  <c:v>49.593563036699301</c:v>
                </c:pt>
                <c:pt idx="184814">
                  <c:v>49.5936606142903</c:v>
                </c:pt>
                <c:pt idx="184815">
                  <c:v>49.593758191569002</c:v>
                </c:pt>
                <c:pt idx="184816">
                  <c:v>49.593855768535299</c:v>
                </c:pt>
                <c:pt idx="184817">
                  <c:v>49.593953345189298</c:v>
                </c:pt>
                <c:pt idx="184818">
                  <c:v>49.594050921530901</c:v>
                </c:pt>
                <c:pt idx="184819">
                  <c:v>49.594148497560198</c:v>
                </c:pt>
                <c:pt idx="184820">
                  <c:v>49.594246073277198</c:v>
                </c:pt>
                <c:pt idx="184821">
                  <c:v>49.5943436486819</c:v>
                </c:pt>
                <c:pt idx="184822">
                  <c:v>49.594441223774197</c:v>
                </c:pt>
                <c:pt idx="184823">
                  <c:v>49.594538798554197</c:v>
                </c:pt>
                <c:pt idx="184824">
                  <c:v>49.594636373021899</c:v>
                </c:pt>
                <c:pt idx="184825">
                  <c:v>49.594733947177197</c:v>
                </c:pt>
                <c:pt idx="184826">
                  <c:v>49.594831521020197</c:v>
                </c:pt>
                <c:pt idx="184827">
                  <c:v>49.594929094550899</c:v>
                </c:pt>
                <c:pt idx="184828">
                  <c:v>49.595026667769297</c:v>
                </c:pt>
                <c:pt idx="184829">
                  <c:v>49.595124240675297</c:v>
                </c:pt>
                <c:pt idx="184830">
                  <c:v>49.595221813268999</c:v>
                </c:pt>
                <c:pt idx="184831">
                  <c:v>49.595319385550397</c:v>
                </c:pt>
                <c:pt idx="184832">
                  <c:v>49.595416957519497</c:v>
                </c:pt>
                <c:pt idx="184833">
                  <c:v>49.595514529176299</c:v>
                </c:pt>
                <c:pt idx="184834">
                  <c:v>49.595612100520697</c:v>
                </c:pt>
                <c:pt idx="184835">
                  <c:v>49.595709671552797</c:v>
                </c:pt>
                <c:pt idx="184836">
                  <c:v>49.595807242272599</c:v>
                </c:pt>
                <c:pt idx="184837">
                  <c:v>49.595904812680097</c:v>
                </c:pt>
                <c:pt idx="184838">
                  <c:v>49.596002382775303</c:v>
                </c:pt>
                <c:pt idx="184839">
                  <c:v>49.596099952558099</c:v>
                </c:pt>
                <c:pt idx="184840">
                  <c:v>49.596197522028703</c:v>
                </c:pt>
                <c:pt idx="184841">
                  <c:v>49.596295091186903</c:v>
                </c:pt>
                <c:pt idx="184842">
                  <c:v>49.596392660032897</c:v>
                </c:pt>
                <c:pt idx="184843">
                  <c:v>49.596490228566502</c:v>
                </c:pt>
                <c:pt idx="184844">
                  <c:v>49.596587796787801</c:v>
                </c:pt>
                <c:pt idx="184845">
                  <c:v>49.596685364696803</c:v>
                </c:pt>
                <c:pt idx="184846">
                  <c:v>49.5967829322935</c:v>
                </c:pt>
                <c:pt idx="184847">
                  <c:v>49.5968804995779</c:v>
                </c:pt>
                <c:pt idx="184848">
                  <c:v>49.596978066550001</c:v>
                </c:pt>
                <c:pt idx="184849">
                  <c:v>49.597075633209798</c:v>
                </c:pt>
                <c:pt idx="184850">
                  <c:v>49.597173199557297</c:v>
                </c:pt>
                <c:pt idx="184851">
                  <c:v>49.597270765592398</c:v>
                </c:pt>
                <c:pt idx="184852">
                  <c:v>49.597368331315302</c:v>
                </c:pt>
                <c:pt idx="184853">
                  <c:v>49.5974658967259</c:v>
                </c:pt>
                <c:pt idx="184854">
                  <c:v>49.597563461824201</c:v>
                </c:pt>
                <c:pt idx="184855">
                  <c:v>49.597661026610197</c:v>
                </c:pt>
                <c:pt idx="184856">
                  <c:v>49.597758591083903</c:v>
                </c:pt>
                <c:pt idx="184857">
                  <c:v>49.597856155245303</c:v>
                </c:pt>
                <c:pt idx="184858">
                  <c:v>49.597953719094399</c:v>
                </c:pt>
                <c:pt idx="184859">
                  <c:v>49.598051282631197</c:v>
                </c:pt>
                <c:pt idx="184860">
                  <c:v>49.598148845855697</c:v>
                </c:pt>
                <c:pt idx="184861">
                  <c:v>49.598246408767899</c:v>
                </c:pt>
                <c:pt idx="184862">
                  <c:v>49.598343971367797</c:v>
                </c:pt>
                <c:pt idx="184863">
                  <c:v>49.598441533655503</c:v>
                </c:pt>
                <c:pt idx="184864">
                  <c:v>49.598539095630898</c:v>
                </c:pt>
                <c:pt idx="184865">
                  <c:v>49.598636657293902</c:v>
                </c:pt>
                <c:pt idx="184866">
                  <c:v>49.598734218644701</c:v>
                </c:pt>
                <c:pt idx="184867">
                  <c:v>49.598831779683202</c:v>
                </c:pt>
                <c:pt idx="184868">
                  <c:v>49.598929340409398</c:v>
                </c:pt>
                <c:pt idx="184869">
                  <c:v>49.599026900823397</c:v>
                </c:pt>
                <c:pt idx="184870">
                  <c:v>49.599124460924997</c:v>
                </c:pt>
                <c:pt idx="184871">
                  <c:v>49.5992220207144</c:v>
                </c:pt>
                <c:pt idx="184872">
                  <c:v>49.599319580191498</c:v>
                </c:pt>
                <c:pt idx="184873">
                  <c:v>49.599417139356298</c:v>
                </c:pt>
                <c:pt idx="184874">
                  <c:v>49.5995146982088</c:v>
                </c:pt>
                <c:pt idx="184875">
                  <c:v>49.599612256749097</c:v>
                </c:pt>
                <c:pt idx="184876">
                  <c:v>49.599709814976997</c:v>
                </c:pt>
                <c:pt idx="184877">
                  <c:v>49.599807372892698</c:v>
                </c:pt>
                <c:pt idx="184878">
                  <c:v>49.599904930496201</c:v>
                </c:pt>
                <c:pt idx="184879">
                  <c:v>49.6000024877873</c:v>
                </c:pt>
                <c:pt idx="184880">
                  <c:v>49.600100044766201</c:v>
                </c:pt>
                <c:pt idx="184881">
                  <c:v>49.600197601432797</c:v>
                </c:pt>
                <c:pt idx="184882">
                  <c:v>49.600295157787201</c:v>
                </c:pt>
                <c:pt idx="184883">
                  <c:v>49.600392713829201</c:v>
                </c:pt>
                <c:pt idx="184884">
                  <c:v>49.600490269559003</c:v>
                </c:pt>
                <c:pt idx="184885">
                  <c:v>49.6005878249766</c:v>
                </c:pt>
                <c:pt idx="184886">
                  <c:v>49.600685380081799</c:v>
                </c:pt>
                <c:pt idx="184887">
                  <c:v>49.6007829348748</c:v>
                </c:pt>
                <c:pt idx="184888">
                  <c:v>49.600880489355603</c:v>
                </c:pt>
                <c:pt idx="184889">
                  <c:v>49.600978043524101</c:v>
                </c:pt>
                <c:pt idx="184890">
                  <c:v>49.601075597380301</c:v>
                </c:pt>
                <c:pt idx="184891">
                  <c:v>49.601173150924197</c:v>
                </c:pt>
                <c:pt idx="184892">
                  <c:v>49.601270704155901</c:v>
                </c:pt>
                <c:pt idx="184893">
                  <c:v>49.6013682570754</c:v>
                </c:pt>
                <c:pt idx="184894">
                  <c:v>49.601465809682502</c:v>
                </c:pt>
                <c:pt idx="184895">
                  <c:v>49.601563361977497</c:v>
                </c:pt>
                <c:pt idx="184896">
                  <c:v>49.601660913960103</c:v>
                </c:pt>
                <c:pt idx="184897">
                  <c:v>49.601758465630503</c:v>
                </c:pt>
                <c:pt idx="184898">
                  <c:v>49.601856016988698</c:v>
                </c:pt>
                <c:pt idx="184899">
                  <c:v>49.601953568034602</c:v>
                </c:pt>
                <c:pt idx="184900">
                  <c:v>49.602051118768202</c:v>
                </c:pt>
                <c:pt idx="184901">
                  <c:v>49.602148669189603</c:v>
                </c:pt>
                <c:pt idx="184902">
                  <c:v>49.602246219298799</c:v>
                </c:pt>
                <c:pt idx="184903">
                  <c:v>49.602343769095697</c:v>
                </c:pt>
                <c:pt idx="184904">
                  <c:v>49.602441318580297</c:v>
                </c:pt>
                <c:pt idx="184905">
                  <c:v>49.602538867752699</c:v>
                </c:pt>
                <c:pt idx="184906">
                  <c:v>49.602636416612903</c:v>
                </c:pt>
                <c:pt idx="184907">
                  <c:v>49.602733965160802</c:v>
                </c:pt>
                <c:pt idx="184908">
                  <c:v>49.602831513396502</c:v>
                </c:pt>
                <c:pt idx="184909">
                  <c:v>49.602929061319898</c:v>
                </c:pt>
                <c:pt idx="184910">
                  <c:v>49.603026608931103</c:v>
                </c:pt>
                <c:pt idx="184911">
                  <c:v>49.603124156230002</c:v>
                </c:pt>
                <c:pt idx="184912">
                  <c:v>49.603221703216697</c:v>
                </c:pt>
                <c:pt idx="184913">
                  <c:v>49.6033192498912</c:v>
                </c:pt>
                <c:pt idx="184914">
                  <c:v>49.603416796253399</c:v>
                </c:pt>
                <c:pt idx="184915">
                  <c:v>49.603514342303399</c:v>
                </c:pt>
                <c:pt idx="184916">
                  <c:v>49.603611888041101</c:v>
                </c:pt>
                <c:pt idx="184917">
                  <c:v>49.603709433466598</c:v>
                </c:pt>
                <c:pt idx="184918">
                  <c:v>49.603806978579897</c:v>
                </c:pt>
                <c:pt idx="184919">
                  <c:v>49.603904523380997</c:v>
                </c:pt>
                <c:pt idx="184920">
                  <c:v>49.6040020678698</c:v>
                </c:pt>
                <c:pt idx="184921">
                  <c:v>49.604099612046397</c:v>
                </c:pt>
                <c:pt idx="184922">
                  <c:v>49.604197155910697</c:v>
                </c:pt>
                <c:pt idx="184923">
                  <c:v>49.604294699462798</c:v>
                </c:pt>
                <c:pt idx="184924">
                  <c:v>49.604392242702701</c:v>
                </c:pt>
                <c:pt idx="184925">
                  <c:v>49.604489785630399</c:v>
                </c:pt>
                <c:pt idx="184926">
                  <c:v>49.604587328245898</c:v>
                </c:pt>
                <c:pt idx="184927">
                  <c:v>49.6046848705491</c:v>
                </c:pt>
                <c:pt idx="184928">
                  <c:v>49.604782412540096</c:v>
                </c:pt>
                <c:pt idx="184929">
                  <c:v>49.604879954218802</c:v>
                </c:pt>
                <c:pt idx="184930">
                  <c:v>49.604977495585402</c:v>
                </c:pt>
                <c:pt idx="184931">
                  <c:v>49.605075036639697</c:v>
                </c:pt>
                <c:pt idx="184932">
                  <c:v>49.605172577381801</c:v>
                </c:pt>
                <c:pt idx="184933">
                  <c:v>49.605270117811699</c:v>
                </c:pt>
                <c:pt idx="184934">
                  <c:v>49.605367657929399</c:v>
                </c:pt>
                <c:pt idx="184935">
                  <c:v>49.605465197734802</c:v>
                </c:pt>
                <c:pt idx="184936">
                  <c:v>49.605562737228098</c:v>
                </c:pt>
                <c:pt idx="184937">
                  <c:v>49.605660276409097</c:v>
                </c:pt>
                <c:pt idx="184938">
                  <c:v>49.605757815277897</c:v>
                </c:pt>
                <c:pt idx="184939">
                  <c:v>49.6058553538345</c:v>
                </c:pt>
                <c:pt idx="184940">
                  <c:v>49.605952892078903</c:v>
                </c:pt>
                <c:pt idx="184941">
                  <c:v>49.606050430011003</c:v>
                </c:pt>
                <c:pt idx="184942">
                  <c:v>49.606147967631003</c:v>
                </c:pt>
                <c:pt idx="184943">
                  <c:v>49.606245504938698</c:v>
                </c:pt>
                <c:pt idx="184944">
                  <c:v>49.606343041934302</c:v>
                </c:pt>
                <c:pt idx="184945">
                  <c:v>49.606440578617601</c:v>
                </c:pt>
                <c:pt idx="184946">
                  <c:v>49.606538114988702</c:v>
                </c:pt>
                <c:pt idx="184947">
                  <c:v>49.606635651047696</c:v>
                </c:pt>
                <c:pt idx="184948">
                  <c:v>49.606733186794401</c:v>
                </c:pt>
                <c:pt idx="184949">
                  <c:v>49.606830722228899</c:v>
                </c:pt>
                <c:pt idx="184950">
                  <c:v>49.6069282573512</c:v>
                </c:pt>
                <c:pt idx="184951">
                  <c:v>49.607025792161302</c:v>
                </c:pt>
                <c:pt idx="184952">
                  <c:v>49.607123326659199</c:v>
                </c:pt>
                <c:pt idx="184953">
                  <c:v>49.607220860844897</c:v>
                </c:pt>
                <c:pt idx="184954">
                  <c:v>49.607318394718398</c:v>
                </c:pt>
                <c:pt idx="184955">
                  <c:v>49.607415928279799</c:v>
                </c:pt>
                <c:pt idx="184956">
                  <c:v>49.607513461528903</c:v>
                </c:pt>
                <c:pt idx="184957">
                  <c:v>49.607610994465801</c:v>
                </c:pt>
                <c:pt idx="184958">
                  <c:v>49.607708527090502</c:v>
                </c:pt>
                <c:pt idx="184959">
                  <c:v>49.607806059403103</c:v>
                </c:pt>
                <c:pt idx="184960">
                  <c:v>49.607903591403399</c:v>
                </c:pt>
                <c:pt idx="184961">
                  <c:v>49.608001123091597</c:v>
                </c:pt>
                <c:pt idx="184962">
                  <c:v>49.608098654467497</c:v>
                </c:pt>
                <c:pt idx="184963">
                  <c:v>49.608196185531298</c:v>
                </c:pt>
                <c:pt idx="184964">
                  <c:v>49.608293716282901</c:v>
                </c:pt>
                <c:pt idx="184965">
                  <c:v>49.608391246722299</c:v>
                </c:pt>
                <c:pt idx="184966">
                  <c:v>49.608488776849498</c:v>
                </c:pt>
                <c:pt idx="184967">
                  <c:v>49.608586306664499</c:v>
                </c:pt>
                <c:pt idx="184968">
                  <c:v>49.608683836167401</c:v>
                </c:pt>
                <c:pt idx="184969">
                  <c:v>49.608781365357999</c:v>
                </c:pt>
                <c:pt idx="184970">
                  <c:v>49.608878894236497</c:v>
                </c:pt>
                <c:pt idx="184971">
                  <c:v>49.608976422802797</c:v>
                </c:pt>
                <c:pt idx="184972">
                  <c:v>49.609073951056899</c:v>
                </c:pt>
                <c:pt idx="184973">
                  <c:v>49.609171478998903</c:v>
                </c:pt>
                <c:pt idx="184974">
                  <c:v>49.609269006628601</c:v>
                </c:pt>
                <c:pt idx="184975">
                  <c:v>49.609366533946201</c:v>
                </c:pt>
                <c:pt idx="184976">
                  <c:v>49.609464060951602</c:v>
                </c:pt>
                <c:pt idx="184977">
                  <c:v>49.609561587644798</c:v>
                </c:pt>
                <c:pt idx="184978">
                  <c:v>49.609659114025902</c:v>
                </c:pt>
                <c:pt idx="184979">
                  <c:v>49.609756640094801</c:v>
                </c:pt>
                <c:pt idx="184980">
                  <c:v>49.609854165851502</c:v>
                </c:pt>
                <c:pt idx="184981">
                  <c:v>49.609951691295997</c:v>
                </c:pt>
                <c:pt idx="184982">
                  <c:v>49.610049216428401</c:v>
                </c:pt>
                <c:pt idx="184983">
                  <c:v>49.610146741248599</c:v>
                </c:pt>
                <c:pt idx="184984">
                  <c:v>49.610244265756599</c:v>
                </c:pt>
                <c:pt idx="184985">
                  <c:v>49.6103417899525</c:v>
                </c:pt>
                <c:pt idx="184986">
                  <c:v>49.610439313836203</c:v>
                </c:pt>
                <c:pt idx="184987">
                  <c:v>49.6105368374077</c:v>
                </c:pt>
                <c:pt idx="184988">
                  <c:v>49.610634360667099</c:v>
                </c:pt>
                <c:pt idx="184989">
                  <c:v>49.610731883614299</c:v>
                </c:pt>
                <c:pt idx="184990">
                  <c:v>49.610829406249302</c:v>
                </c:pt>
                <c:pt idx="184991">
                  <c:v>49.610926928572198</c:v>
                </c:pt>
                <c:pt idx="184992">
                  <c:v>49.611024450582903</c:v>
                </c:pt>
                <c:pt idx="184993">
                  <c:v>49.611121972281502</c:v>
                </c:pt>
                <c:pt idx="184994">
                  <c:v>49.611219493667903</c:v>
                </c:pt>
                <c:pt idx="184995">
                  <c:v>49.611317014742198</c:v>
                </c:pt>
                <c:pt idx="184996">
                  <c:v>49.611414535504203</c:v>
                </c:pt>
                <c:pt idx="184997">
                  <c:v>49.611512055954201</c:v>
                </c:pt>
                <c:pt idx="184998">
                  <c:v>49.611609576092</c:v>
                </c:pt>
                <c:pt idx="184999">
                  <c:v>49.611707095917602</c:v>
                </c:pt>
                <c:pt idx="185000">
                  <c:v>49.611804615431097</c:v>
                </c:pt>
                <c:pt idx="185001">
                  <c:v>49.611902134632402</c:v>
                </c:pt>
                <c:pt idx="185002">
                  <c:v>49.6119996535216</c:v>
                </c:pt>
                <c:pt idx="185003">
                  <c:v>49.612097172098601</c:v>
                </c:pt>
                <c:pt idx="185004">
                  <c:v>49.612194690363403</c:v>
                </c:pt>
                <c:pt idx="185005">
                  <c:v>49.612292208316198</c:v>
                </c:pt>
                <c:pt idx="185006">
                  <c:v>49.612389725956803</c:v>
                </c:pt>
                <c:pt idx="185007">
                  <c:v>49.612487243285202</c:v>
                </c:pt>
                <c:pt idx="185008">
                  <c:v>49.612584760301502</c:v>
                </c:pt>
                <c:pt idx="185009">
                  <c:v>49.612682277005597</c:v>
                </c:pt>
                <c:pt idx="185010">
                  <c:v>49.6127797933976</c:v>
                </c:pt>
                <c:pt idx="185011">
                  <c:v>49.612877309477497</c:v>
                </c:pt>
                <c:pt idx="185012">
                  <c:v>49.612974825245203</c:v>
                </c:pt>
                <c:pt idx="185013">
                  <c:v>49.613072340700803</c:v>
                </c:pt>
                <c:pt idx="185014">
                  <c:v>49.613169855844298</c:v>
                </c:pt>
                <c:pt idx="185015">
                  <c:v>49.613267370675601</c:v>
                </c:pt>
                <c:pt idx="185016">
                  <c:v>49.613364885194798</c:v>
                </c:pt>
                <c:pt idx="185017">
                  <c:v>49.613462399401797</c:v>
                </c:pt>
                <c:pt idx="185018">
                  <c:v>49.613559913296697</c:v>
                </c:pt>
                <c:pt idx="185019">
                  <c:v>49.613657426879499</c:v>
                </c:pt>
                <c:pt idx="185020">
                  <c:v>49.613754940150102</c:v>
                </c:pt>
                <c:pt idx="185021">
                  <c:v>49.613852453108599</c:v>
                </c:pt>
                <c:pt idx="185022">
                  <c:v>49.613949965754998</c:v>
                </c:pt>
                <c:pt idx="185023">
                  <c:v>49.614047478089198</c:v>
                </c:pt>
                <c:pt idx="185024">
                  <c:v>49.614144990111399</c:v>
                </c:pt>
                <c:pt idx="185025">
                  <c:v>49.614242501821401</c:v>
                </c:pt>
                <c:pt idx="185026">
                  <c:v>49.614340013219199</c:v>
                </c:pt>
                <c:pt idx="185027">
                  <c:v>49.614437524305004</c:v>
                </c:pt>
                <c:pt idx="185028">
                  <c:v>49.614535035078603</c:v>
                </c:pt>
                <c:pt idx="185029">
                  <c:v>49.614632545540097</c:v>
                </c:pt>
                <c:pt idx="185030">
                  <c:v>49.6147300556894</c:v>
                </c:pt>
                <c:pt idx="185031">
                  <c:v>49.614827565526703</c:v>
                </c:pt>
                <c:pt idx="185032">
                  <c:v>49.614925075051801</c:v>
                </c:pt>
                <c:pt idx="185033">
                  <c:v>49.6150225842648</c:v>
                </c:pt>
                <c:pt idx="185034">
                  <c:v>49.6151200931657</c:v>
                </c:pt>
                <c:pt idx="185035">
                  <c:v>49.615217601754502</c:v>
                </c:pt>
                <c:pt idx="185036">
                  <c:v>49.615315110031197</c:v>
                </c:pt>
                <c:pt idx="185037">
                  <c:v>49.615412617995702</c:v>
                </c:pt>
                <c:pt idx="185038">
                  <c:v>49.6155101256481</c:v>
                </c:pt>
                <c:pt idx="185039">
                  <c:v>49.6156076329884</c:v>
                </c:pt>
                <c:pt idx="185040">
                  <c:v>49.615705140016601</c:v>
                </c:pt>
                <c:pt idx="185041">
                  <c:v>49.615802646732703</c:v>
                </c:pt>
                <c:pt idx="185042">
                  <c:v>49.6159001531367</c:v>
                </c:pt>
                <c:pt idx="185043">
                  <c:v>49.615997659228597</c:v>
                </c:pt>
                <c:pt idx="185044">
                  <c:v>49.616095165008403</c:v>
                </c:pt>
                <c:pt idx="185045">
                  <c:v>49.616192670476003</c:v>
                </c:pt>
                <c:pt idx="185046">
                  <c:v>49.616290175631597</c:v>
                </c:pt>
                <c:pt idx="185047">
                  <c:v>49.616387680475</c:v>
                </c:pt>
                <c:pt idx="185048">
                  <c:v>49.616485185006397</c:v>
                </c:pt>
                <c:pt idx="185049">
                  <c:v>49.616582689225602</c:v>
                </c:pt>
                <c:pt idx="185050">
                  <c:v>49.616680193132702</c:v>
                </c:pt>
                <c:pt idx="185051">
                  <c:v>49.616777696727802</c:v>
                </c:pt>
                <c:pt idx="185052">
                  <c:v>49.616875200010703</c:v>
                </c:pt>
                <c:pt idx="185053">
                  <c:v>49.616972702981499</c:v>
                </c:pt>
                <c:pt idx="185054">
                  <c:v>49.617070205640303</c:v>
                </c:pt>
                <c:pt idx="185055">
                  <c:v>49.617167707986901</c:v>
                </c:pt>
                <c:pt idx="185056">
                  <c:v>49.617265210021401</c:v>
                </c:pt>
                <c:pt idx="185057">
                  <c:v>49.617362711743901</c:v>
                </c:pt>
                <c:pt idx="185058">
                  <c:v>49.617460213154203</c:v>
                </c:pt>
                <c:pt idx="185059">
                  <c:v>49.617557714252499</c:v>
                </c:pt>
                <c:pt idx="185060">
                  <c:v>49.617655215038702</c:v>
                </c:pt>
                <c:pt idx="185061">
                  <c:v>49.617752715512701</c:v>
                </c:pt>
                <c:pt idx="185062">
                  <c:v>49.6178502156747</c:v>
                </c:pt>
                <c:pt idx="185063">
                  <c:v>49.6179477155246</c:v>
                </c:pt>
                <c:pt idx="185064">
                  <c:v>49.618045215062402</c:v>
                </c:pt>
                <c:pt idx="185065">
                  <c:v>49.618142714288197</c:v>
                </c:pt>
                <c:pt idx="185066">
                  <c:v>49.618240213201801</c:v>
                </c:pt>
                <c:pt idx="185067">
                  <c:v>49.618337711803299</c:v>
                </c:pt>
                <c:pt idx="185068">
                  <c:v>49.618435210092798</c:v>
                </c:pt>
                <c:pt idx="185069">
                  <c:v>49.618532708070198</c:v>
                </c:pt>
                <c:pt idx="185070">
                  <c:v>49.618630205735499</c:v>
                </c:pt>
                <c:pt idx="185071">
                  <c:v>49.618727703088702</c:v>
                </c:pt>
                <c:pt idx="185072">
                  <c:v>49.618825200129798</c:v>
                </c:pt>
                <c:pt idx="185073">
                  <c:v>49.618922696858903</c:v>
                </c:pt>
                <c:pt idx="185074">
                  <c:v>49.619020193275901</c:v>
                </c:pt>
                <c:pt idx="185075">
                  <c:v>49.619117689380801</c:v>
                </c:pt>
                <c:pt idx="185076">
                  <c:v>49.619215185173601</c:v>
                </c:pt>
                <c:pt idx="185077">
                  <c:v>49.619312680654303</c:v>
                </c:pt>
                <c:pt idx="185078">
                  <c:v>49.619410175822999</c:v>
                </c:pt>
                <c:pt idx="185079">
                  <c:v>49.619507670679603</c:v>
                </c:pt>
                <c:pt idx="185080">
                  <c:v>49.619605165224101</c:v>
                </c:pt>
                <c:pt idx="185081">
                  <c:v>49.6197026594566</c:v>
                </c:pt>
                <c:pt idx="185082">
                  <c:v>49.619800153377</c:v>
                </c:pt>
                <c:pt idx="185083">
                  <c:v>49.619897646985301</c:v>
                </c:pt>
                <c:pt idx="185084">
                  <c:v>49.619995140281603</c:v>
                </c:pt>
                <c:pt idx="185085">
                  <c:v>49.620092633265699</c:v>
                </c:pt>
                <c:pt idx="185086">
                  <c:v>49.620190125937903</c:v>
                </c:pt>
                <c:pt idx="185087">
                  <c:v>49.620287618297901</c:v>
                </c:pt>
                <c:pt idx="185088">
                  <c:v>49.6203851103459</c:v>
                </c:pt>
                <c:pt idx="185089">
                  <c:v>49.6204826020818</c:v>
                </c:pt>
                <c:pt idx="185090">
                  <c:v>49.620580093505701</c:v>
                </c:pt>
                <c:pt idx="185091">
                  <c:v>49.620677584617503</c:v>
                </c:pt>
                <c:pt idx="185092">
                  <c:v>49.6207750754172</c:v>
                </c:pt>
                <c:pt idx="185093">
                  <c:v>49.620872565904897</c:v>
                </c:pt>
                <c:pt idx="185094">
                  <c:v>49.620970056080502</c:v>
                </c:pt>
                <c:pt idx="185095">
                  <c:v>49.621067545944101</c:v>
                </c:pt>
                <c:pt idx="185096">
                  <c:v>49.621165035495601</c:v>
                </c:pt>
                <c:pt idx="185097">
                  <c:v>49.621262524735002</c:v>
                </c:pt>
                <c:pt idx="185098">
                  <c:v>49.621360013662397</c:v>
                </c:pt>
                <c:pt idx="185099">
                  <c:v>49.621457502277799</c:v>
                </c:pt>
                <c:pt idx="185100">
                  <c:v>49.621554990581103</c:v>
                </c:pt>
                <c:pt idx="185101">
                  <c:v>49.621652478572301</c:v>
                </c:pt>
                <c:pt idx="185102">
                  <c:v>49.6217499662515</c:v>
                </c:pt>
                <c:pt idx="185103">
                  <c:v>49.621847453618699</c:v>
                </c:pt>
                <c:pt idx="185104">
                  <c:v>49.621944940673799</c:v>
                </c:pt>
                <c:pt idx="185105">
                  <c:v>49.622042427416801</c:v>
                </c:pt>
                <c:pt idx="185106">
                  <c:v>49.622139913847803</c:v>
                </c:pt>
                <c:pt idx="185107">
                  <c:v>49.622237399966799</c:v>
                </c:pt>
                <c:pt idx="185108">
                  <c:v>49.622334885773697</c:v>
                </c:pt>
                <c:pt idx="185109">
                  <c:v>49.622432371268502</c:v>
                </c:pt>
                <c:pt idx="185110">
                  <c:v>49.622529856451301</c:v>
                </c:pt>
                <c:pt idx="185111">
                  <c:v>49.622627341322101</c:v>
                </c:pt>
                <c:pt idx="185112">
                  <c:v>49.622724825880901</c:v>
                </c:pt>
                <c:pt idx="185113">
                  <c:v>49.622822310127603</c:v>
                </c:pt>
                <c:pt idx="185114">
                  <c:v>49.622919794062199</c:v>
                </c:pt>
                <c:pt idx="185115">
                  <c:v>49.623017277684902</c:v>
                </c:pt>
                <c:pt idx="185116">
                  <c:v>49.623114760995499</c:v>
                </c:pt>
                <c:pt idx="185117">
                  <c:v>49.623212243993997</c:v>
                </c:pt>
                <c:pt idx="185118">
                  <c:v>49.623309726680503</c:v>
                </c:pt>
                <c:pt idx="185119">
                  <c:v>49.623407209055003</c:v>
                </c:pt>
                <c:pt idx="185120">
                  <c:v>49.623504691117503</c:v>
                </c:pt>
                <c:pt idx="185121">
                  <c:v>49.623602172867898</c:v>
                </c:pt>
                <c:pt idx="185122">
                  <c:v>49.6236996543063</c:v>
                </c:pt>
                <c:pt idx="185123">
                  <c:v>49.623797135432703</c:v>
                </c:pt>
                <c:pt idx="185124">
                  <c:v>49.623894616247</c:v>
                </c:pt>
                <c:pt idx="185125">
                  <c:v>49.623992096749298</c:v>
                </c:pt>
                <c:pt idx="185126">
                  <c:v>49.624089576939603</c:v>
                </c:pt>
                <c:pt idx="185127">
                  <c:v>49.624187056817803</c:v>
                </c:pt>
                <c:pt idx="185128">
                  <c:v>49.624284536384103</c:v>
                </c:pt>
                <c:pt idx="185129">
                  <c:v>49.624382015638297</c:v>
                </c:pt>
                <c:pt idx="185130">
                  <c:v>49.624479494580498</c:v>
                </c:pt>
                <c:pt idx="185131">
                  <c:v>49.624576973210601</c:v>
                </c:pt>
                <c:pt idx="185132">
                  <c:v>49.624674451528797</c:v>
                </c:pt>
                <c:pt idx="185133">
                  <c:v>49.624771929534901</c:v>
                </c:pt>
                <c:pt idx="185134">
                  <c:v>49.624869407228999</c:v>
                </c:pt>
                <c:pt idx="185135">
                  <c:v>49.624966884611098</c:v>
                </c:pt>
                <c:pt idx="185136">
                  <c:v>49.625064361681197</c:v>
                </c:pt>
                <c:pt idx="185137">
                  <c:v>49.625161838439197</c:v>
                </c:pt>
                <c:pt idx="185138">
                  <c:v>49.625259314885298</c:v>
                </c:pt>
                <c:pt idx="185139">
                  <c:v>49.6253567910193</c:v>
                </c:pt>
                <c:pt idx="185140">
                  <c:v>49.625454266841302</c:v>
                </c:pt>
                <c:pt idx="185141">
                  <c:v>49.625551742351298</c:v>
                </c:pt>
                <c:pt idx="185142">
                  <c:v>49.625649217549302</c:v>
                </c:pt>
                <c:pt idx="185143">
                  <c:v>49.6257466924353</c:v>
                </c:pt>
                <c:pt idx="185144">
                  <c:v>49.625844167009298</c:v>
                </c:pt>
                <c:pt idx="185145">
                  <c:v>49.625941641271197</c:v>
                </c:pt>
                <c:pt idx="185146">
                  <c:v>49.626039115221197</c:v>
                </c:pt>
                <c:pt idx="185147">
                  <c:v>49.626136588859197</c:v>
                </c:pt>
                <c:pt idx="185148">
                  <c:v>49.626234062185098</c:v>
                </c:pt>
                <c:pt idx="185149">
                  <c:v>49.6263315351991</c:v>
                </c:pt>
                <c:pt idx="185150">
                  <c:v>49.626429007901002</c:v>
                </c:pt>
                <c:pt idx="185151">
                  <c:v>49.626526480290998</c:v>
                </c:pt>
                <c:pt idx="185152">
                  <c:v>49.626623952368902</c:v>
                </c:pt>
                <c:pt idx="185153">
                  <c:v>49.6267214241349</c:v>
                </c:pt>
                <c:pt idx="185154">
                  <c:v>49.626818895588798</c:v>
                </c:pt>
                <c:pt idx="185155">
                  <c:v>49.626916366730804</c:v>
                </c:pt>
                <c:pt idx="185156">
                  <c:v>49.627013837560703</c:v>
                </c:pt>
                <c:pt idx="185157">
                  <c:v>49.627111308078703</c:v>
                </c:pt>
                <c:pt idx="185158">
                  <c:v>49.627208778284597</c:v>
                </c:pt>
                <c:pt idx="185159">
                  <c:v>49.627306248178598</c:v>
                </c:pt>
                <c:pt idx="185160">
                  <c:v>49.6274037177606</c:v>
                </c:pt>
                <c:pt idx="185161">
                  <c:v>49.627501187030603</c:v>
                </c:pt>
                <c:pt idx="185162">
                  <c:v>49.627598655988599</c:v>
                </c:pt>
                <c:pt idx="185163">
                  <c:v>49.627696124634603</c:v>
                </c:pt>
                <c:pt idx="185164">
                  <c:v>49.627793592968601</c:v>
                </c:pt>
                <c:pt idx="185165">
                  <c:v>49.627891060990599</c:v>
                </c:pt>
                <c:pt idx="185166">
                  <c:v>49.627988528700698</c:v>
                </c:pt>
                <c:pt idx="185167">
                  <c:v>49.628085996098697</c:v>
                </c:pt>
                <c:pt idx="185168">
                  <c:v>49.628183463184797</c:v>
                </c:pt>
                <c:pt idx="185169">
                  <c:v>49.628280929958898</c:v>
                </c:pt>
                <c:pt idx="185170">
                  <c:v>49.628378396420999</c:v>
                </c:pt>
                <c:pt idx="185171">
                  <c:v>49.628475862571101</c:v>
                </c:pt>
                <c:pt idx="185172">
                  <c:v>49.628573328409303</c:v>
                </c:pt>
                <c:pt idx="185173">
                  <c:v>49.628670793935399</c:v>
                </c:pt>
                <c:pt idx="185174">
                  <c:v>49.628768259149602</c:v>
                </c:pt>
                <c:pt idx="185175">
                  <c:v>49.628865724051799</c:v>
                </c:pt>
                <c:pt idx="185176">
                  <c:v>49.628963188642103</c:v>
                </c:pt>
                <c:pt idx="185177">
                  <c:v>49.629060652920302</c:v>
                </c:pt>
                <c:pt idx="185178">
                  <c:v>49.6291581168866</c:v>
                </c:pt>
                <c:pt idx="185179">
                  <c:v>49.629255580540899</c:v>
                </c:pt>
                <c:pt idx="185180">
                  <c:v>49.629353043883299</c:v>
                </c:pt>
                <c:pt idx="185181">
                  <c:v>49.629450506913599</c:v>
                </c:pt>
                <c:pt idx="185182">
                  <c:v>49.629547969632</c:v>
                </c:pt>
                <c:pt idx="185183">
                  <c:v>49.629645432038501</c:v>
                </c:pt>
                <c:pt idx="185184">
                  <c:v>49.629742894132903</c:v>
                </c:pt>
                <c:pt idx="185185">
                  <c:v>49.629840355915398</c:v>
                </c:pt>
                <c:pt idx="185186">
                  <c:v>49.629937817385901</c:v>
                </c:pt>
                <c:pt idx="185187">
                  <c:v>49.630035278544497</c:v>
                </c:pt>
                <c:pt idx="185188">
                  <c:v>49.630132739391101</c:v>
                </c:pt>
                <c:pt idx="185189">
                  <c:v>49.630230199925698</c:v>
                </c:pt>
                <c:pt idx="185190">
                  <c:v>49.630327660148403</c:v>
                </c:pt>
                <c:pt idx="185191">
                  <c:v>49.630425120059101</c:v>
                </c:pt>
                <c:pt idx="185192">
                  <c:v>49.6305225796578</c:v>
                </c:pt>
                <c:pt idx="185193">
                  <c:v>49.630620038944599</c:v>
                </c:pt>
                <c:pt idx="185194">
                  <c:v>49.630717497919498</c:v>
                </c:pt>
                <c:pt idx="185195">
                  <c:v>49.630814956582299</c:v>
                </c:pt>
                <c:pt idx="185196">
                  <c:v>49.630912414933199</c:v>
                </c:pt>
                <c:pt idx="185197">
                  <c:v>49.6310098729722</c:v>
                </c:pt>
                <c:pt idx="185198">
                  <c:v>49.631107330699201</c:v>
                </c:pt>
                <c:pt idx="185199">
                  <c:v>49.631204788114204</c:v>
                </c:pt>
                <c:pt idx="185200">
                  <c:v>49.631302245217398</c:v>
                </c:pt>
                <c:pt idx="185201">
                  <c:v>49.631399702008501</c:v>
                </c:pt>
                <c:pt idx="185202">
                  <c:v>49.631497158487697</c:v>
                </c:pt>
                <c:pt idx="185203">
                  <c:v>49.631594614654901</c:v>
                </c:pt>
                <c:pt idx="185204">
                  <c:v>49.631692070510198</c:v>
                </c:pt>
                <c:pt idx="185205">
                  <c:v>49.631789526053602</c:v>
                </c:pt>
                <c:pt idx="185206">
                  <c:v>49.631886981285</c:v>
                </c:pt>
                <c:pt idx="185207">
                  <c:v>49.631984436204498</c:v>
                </c:pt>
                <c:pt idx="185208">
                  <c:v>49.632081890812003</c:v>
                </c:pt>
                <c:pt idx="185209">
                  <c:v>49.632179345107502</c:v>
                </c:pt>
                <c:pt idx="185210">
                  <c:v>49.632276799091201</c:v>
                </c:pt>
                <c:pt idx="185211">
                  <c:v>49.632374252762901</c:v>
                </c:pt>
                <c:pt idx="185212">
                  <c:v>49.632471706122601</c:v>
                </c:pt>
                <c:pt idx="185213">
                  <c:v>49.632569159170401</c:v>
                </c:pt>
                <c:pt idx="185214">
                  <c:v>49.632666611906302</c:v>
                </c:pt>
                <c:pt idx="185215">
                  <c:v>49.632764064330203</c:v>
                </c:pt>
                <c:pt idx="185216">
                  <c:v>49.632861516442198</c:v>
                </c:pt>
                <c:pt idx="185217">
                  <c:v>49.632958968242299</c:v>
                </c:pt>
                <c:pt idx="185218">
                  <c:v>49.633056419730401</c:v>
                </c:pt>
                <c:pt idx="185219">
                  <c:v>49.633153870906597</c:v>
                </c:pt>
                <c:pt idx="185220">
                  <c:v>49.6332513217708</c:v>
                </c:pt>
                <c:pt idx="185221">
                  <c:v>49.633348772323203</c:v>
                </c:pt>
                <c:pt idx="185222">
                  <c:v>49.633446222563599</c:v>
                </c:pt>
                <c:pt idx="185223">
                  <c:v>49.633543672492003</c:v>
                </c:pt>
                <c:pt idx="185224">
                  <c:v>49.6336411221086</c:v>
                </c:pt>
                <c:pt idx="185225">
                  <c:v>49.633738571413197</c:v>
                </c:pt>
                <c:pt idx="185226">
                  <c:v>49.633836020405901</c:v>
                </c:pt>
                <c:pt idx="185227">
                  <c:v>49.6339334690866</c:v>
                </c:pt>
                <c:pt idx="185228">
                  <c:v>49.634030917455497</c:v>
                </c:pt>
                <c:pt idx="185229">
                  <c:v>49.634128365512403</c:v>
                </c:pt>
                <c:pt idx="185230">
                  <c:v>49.634225813257402</c:v>
                </c:pt>
                <c:pt idx="185231">
                  <c:v>49.634323260690401</c:v>
                </c:pt>
                <c:pt idx="185232">
                  <c:v>49.6344207078116</c:v>
                </c:pt>
                <c:pt idx="185233">
                  <c:v>49.6345181546208</c:v>
                </c:pt>
                <c:pt idx="185234">
                  <c:v>49.634615601118099</c:v>
                </c:pt>
                <c:pt idx="185235">
                  <c:v>49.634713047303499</c:v>
                </c:pt>
                <c:pt idx="185236">
                  <c:v>49.634810493177</c:v>
                </c:pt>
                <c:pt idx="185237">
                  <c:v>49.6349079387385</c:v>
                </c:pt>
                <c:pt idx="185238">
                  <c:v>49.635005383988201</c:v>
                </c:pt>
                <c:pt idx="185239">
                  <c:v>49.635102828925902</c:v>
                </c:pt>
                <c:pt idx="185240">
                  <c:v>49.635200273551703</c:v>
                </c:pt>
                <c:pt idx="185241">
                  <c:v>49.635297717865598</c:v>
                </c:pt>
                <c:pt idx="185242">
                  <c:v>49.635395161867599</c:v>
                </c:pt>
                <c:pt idx="185243">
                  <c:v>49.635492605557701</c:v>
                </c:pt>
                <c:pt idx="185244">
                  <c:v>49.635590048935903</c:v>
                </c:pt>
                <c:pt idx="185245">
                  <c:v>49.635687492002099</c:v>
                </c:pt>
                <c:pt idx="185246">
                  <c:v>49.635784934756501</c:v>
                </c:pt>
                <c:pt idx="185247">
                  <c:v>49.635882377199003</c:v>
                </c:pt>
                <c:pt idx="185248">
                  <c:v>49.635979819329499</c:v>
                </c:pt>
                <c:pt idx="185249">
                  <c:v>49.636077261148202</c:v>
                </c:pt>
                <c:pt idx="185250">
                  <c:v>49.636174702654898</c:v>
                </c:pt>
                <c:pt idx="185251">
                  <c:v>49.636272143849801</c:v>
                </c:pt>
                <c:pt idx="185252">
                  <c:v>49.636369584732698</c:v>
                </c:pt>
                <c:pt idx="185253">
                  <c:v>49.636467025303801</c:v>
                </c:pt>
                <c:pt idx="185254">
                  <c:v>49.636564465562898</c:v>
                </c:pt>
                <c:pt idx="185255">
                  <c:v>49.636661905510103</c:v>
                </c:pt>
                <c:pt idx="185256">
                  <c:v>49.636759345145499</c:v>
                </c:pt>
                <c:pt idx="185257">
                  <c:v>49.636856784469003</c:v>
                </c:pt>
                <c:pt idx="185258">
                  <c:v>49.636954223480501</c:v>
                </c:pt>
                <c:pt idx="185259">
                  <c:v>49.637051662180198</c:v>
                </c:pt>
                <c:pt idx="185260">
                  <c:v>49.637149100568003</c:v>
                </c:pt>
                <c:pt idx="185261">
                  <c:v>49.6372465386439</c:v>
                </c:pt>
                <c:pt idx="185262">
                  <c:v>49.637343976407799</c:v>
                </c:pt>
                <c:pt idx="185263">
                  <c:v>49.637441413859896</c:v>
                </c:pt>
                <c:pt idx="185264">
                  <c:v>49.637538851000201</c:v>
                </c:pt>
                <c:pt idx="185265">
                  <c:v>49.637636287828499</c:v>
                </c:pt>
                <c:pt idx="185266">
                  <c:v>49.637733724344898</c:v>
                </c:pt>
                <c:pt idx="185267">
                  <c:v>49.637831160549503</c:v>
                </c:pt>
                <c:pt idx="185268">
                  <c:v>49.637928596442201</c:v>
                </c:pt>
                <c:pt idx="185269">
                  <c:v>49.6380260320229</c:v>
                </c:pt>
                <c:pt idx="185270">
                  <c:v>49.638123467291898</c:v>
                </c:pt>
                <c:pt idx="185271">
                  <c:v>49.638220902248896</c:v>
                </c:pt>
                <c:pt idx="185272">
                  <c:v>49.638318336894002</c:v>
                </c:pt>
                <c:pt idx="185273">
                  <c:v>49.638415771227301</c:v>
                </c:pt>
                <c:pt idx="185274">
                  <c:v>49.638513205248699</c:v>
                </c:pt>
                <c:pt idx="185275">
                  <c:v>49.638610638958198</c:v>
                </c:pt>
                <c:pt idx="185276">
                  <c:v>49.638708072355797</c:v>
                </c:pt>
                <c:pt idx="185277">
                  <c:v>49.638805505441503</c:v>
                </c:pt>
                <c:pt idx="185278">
                  <c:v>49.638902938215402</c:v>
                </c:pt>
                <c:pt idx="185279">
                  <c:v>49.639000370677401</c:v>
                </c:pt>
                <c:pt idx="185280">
                  <c:v>49.6390978028276</c:v>
                </c:pt>
                <c:pt idx="185281">
                  <c:v>49.639195234665799</c:v>
                </c:pt>
                <c:pt idx="185282">
                  <c:v>49.639292666192198</c:v>
                </c:pt>
                <c:pt idx="185283">
                  <c:v>49.639390097406697</c:v>
                </c:pt>
                <c:pt idx="185284">
                  <c:v>49.639487528309402</c:v>
                </c:pt>
                <c:pt idx="185285">
                  <c:v>49.639584958900201</c:v>
                </c:pt>
                <c:pt idx="185286">
                  <c:v>49.6396823891791</c:v>
                </c:pt>
                <c:pt idx="185287">
                  <c:v>49.639779819146199</c:v>
                </c:pt>
                <c:pt idx="185288">
                  <c:v>49.639877248801298</c:v>
                </c:pt>
                <c:pt idx="185289">
                  <c:v>49.639974678144704</c:v>
                </c:pt>
                <c:pt idx="185290">
                  <c:v>49.640072107176103</c:v>
                </c:pt>
                <c:pt idx="185291">
                  <c:v>49.640169535895701</c:v>
                </c:pt>
                <c:pt idx="185292">
                  <c:v>49.6402669643035</c:v>
                </c:pt>
                <c:pt idx="185293">
                  <c:v>49.640364392399299</c:v>
                </c:pt>
                <c:pt idx="185294">
                  <c:v>49.640461820183397</c:v>
                </c:pt>
                <c:pt idx="185295">
                  <c:v>49.640559247655503</c:v>
                </c:pt>
                <c:pt idx="185296">
                  <c:v>49.640656674815801</c:v>
                </c:pt>
                <c:pt idx="185297">
                  <c:v>49.640754101664299</c:v>
                </c:pt>
                <c:pt idx="185298">
                  <c:v>49.640851528200898</c:v>
                </c:pt>
                <c:pt idx="185299">
                  <c:v>49.640948954425603</c:v>
                </c:pt>
                <c:pt idx="185300">
                  <c:v>49.641046380338501</c:v>
                </c:pt>
                <c:pt idx="185301">
                  <c:v>49.641143805939599</c:v>
                </c:pt>
                <c:pt idx="185302">
                  <c:v>49.641241231228797</c:v>
                </c:pt>
                <c:pt idx="185303">
                  <c:v>49.641338656206102</c:v>
                </c:pt>
                <c:pt idx="185304">
                  <c:v>49.6414360808716</c:v>
                </c:pt>
                <c:pt idx="185305">
                  <c:v>49.641533505225198</c:v>
                </c:pt>
                <c:pt idx="185306">
                  <c:v>49.641630929267002</c:v>
                </c:pt>
                <c:pt idx="185307">
                  <c:v>49.641728352996999</c:v>
                </c:pt>
                <c:pt idx="185308">
                  <c:v>49.641825776415097</c:v>
                </c:pt>
                <c:pt idx="185309">
                  <c:v>49.641923199521301</c:v>
                </c:pt>
                <c:pt idx="185310">
                  <c:v>49.642020622315798</c:v>
                </c:pt>
                <c:pt idx="185311">
                  <c:v>49.642118044798302</c:v>
                </c:pt>
                <c:pt idx="185312">
                  <c:v>49.642215466969098</c:v>
                </c:pt>
                <c:pt idx="185313">
                  <c:v>49.642312888828002</c:v>
                </c:pt>
                <c:pt idx="185314">
                  <c:v>49.642410310374999</c:v>
                </c:pt>
                <c:pt idx="185315">
                  <c:v>49.642507731610202</c:v>
                </c:pt>
                <c:pt idx="185316">
                  <c:v>49.642605152533598</c:v>
                </c:pt>
                <c:pt idx="185317">
                  <c:v>49.642702573145201</c:v>
                </c:pt>
                <c:pt idx="185318">
                  <c:v>49.642799993444903</c:v>
                </c:pt>
                <c:pt idx="185319">
                  <c:v>49.642897413432799</c:v>
                </c:pt>
                <c:pt idx="185320">
                  <c:v>49.642994833108801</c:v>
                </c:pt>
                <c:pt idx="185321">
                  <c:v>49.643092252472997</c:v>
                </c:pt>
                <c:pt idx="185322">
                  <c:v>49.643189671525398</c:v>
                </c:pt>
                <c:pt idx="185323">
                  <c:v>49.643287090266</c:v>
                </c:pt>
                <c:pt idx="185324">
                  <c:v>49.643384508694702</c:v>
                </c:pt>
                <c:pt idx="185325">
                  <c:v>49.643481926811603</c:v>
                </c:pt>
                <c:pt idx="185326">
                  <c:v>49.643579344616697</c:v>
                </c:pt>
                <c:pt idx="185327">
                  <c:v>49.643676762109898</c:v>
                </c:pt>
                <c:pt idx="185328">
                  <c:v>49.643774179291299</c:v>
                </c:pt>
                <c:pt idx="185329">
                  <c:v>49.643871596160899</c:v>
                </c:pt>
                <c:pt idx="185330">
                  <c:v>49.643969012718699</c:v>
                </c:pt>
                <c:pt idx="185331">
                  <c:v>49.644066428964599</c:v>
                </c:pt>
                <c:pt idx="185332">
                  <c:v>49.644163844898799</c:v>
                </c:pt>
                <c:pt idx="185333">
                  <c:v>49.644261260521098</c:v>
                </c:pt>
                <c:pt idx="185334">
                  <c:v>49.644358675831597</c:v>
                </c:pt>
                <c:pt idx="185335">
                  <c:v>49.644456090830303</c:v>
                </c:pt>
                <c:pt idx="185336">
                  <c:v>49.644553505517102</c:v>
                </c:pt>
                <c:pt idx="185337">
                  <c:v>49.6446509198922</c:v>
                </c:pt>
                <c:pt idx="185338">
                  <c:v>49.644748333955398</c:v>
                </c:pt>
                <c:pt idx="185339">
                  <c:v>49.644845747706803</c:v>
                </c:pt>
                <c:pt idx="185340">
                  <c:v>49.644943161146401</c:v>
                </c:pt>
                <c:pt idx="185341">
                  <c:v>49.645040574274198</c:v>
                </c:pt>
                <c:pt idx="185342">
                  <c:v>49.645137987090202</c:v>
                </c:pt>
                <c:pt idx="185343">
                  <c:v>49.645235399594398</c:v>
                </c:pt>
                <c:pt idx="185344">
                  <c:v>49.645332811786702</c:v>
                </c:pt>
                <c:pt idx="185345">
                  <c:v>49.645430223667297</c:v>
                </c:pt>
                <c:pt idx="185346">
                  <c:v>49.645527635236</c:v>
                </c:pt>
                <c:pt idx="185347">
                  <c:v>49.645625046493002</c:v>
                </c:pt>
                <c:pt idx="185348">
                  <c:v>49.645722457438097</c:v>
                </c:pt>
                <c:pt idx="185349">
                  <c:v>49.645819868071399</c:v>
                </c:pt>
                <c:pt idx="185350">
                  <c:v>49.645917278393</c:v>
                </c:pt>
                <c:pt idx="185351">
                  <c:v>49.646014688402701</c:v>
                </c:pt>
                <c:pt idx="185352">
                  <c:v>49.646112098100602</c:v>
                </c:pt>
                <c:pt idx="185353">
                  <c:v>49.646209507486702</c:v>
                </c:pt>
                <c:pt idx="185354">
                  <c:v>49.646306916561102</c:v>
                </c:pt>
                <c:pt idx="185355">
                  <c:v>49.646404325323601</c:v>
                </c:pt>
                <c:pt idx="185356">
                  <c:v>49.646501733774301</c:v>
                </c:pt>
                <c:pt idx="185357">
                  <c:v>49.646599141913299</c:v>
                </c:pt>
                <c:pt idx="185358">
                  <c:v>49.646696549740398</c:v>
                </c:pt>
                <c:pt idx="185359">
                  <c:v>49.646793957255802</c:v>
                </c:pt>
                <c:pt idx="185360">
                  <c:v>49.6468913644593</c:v>
                </c:pt>
                <c:pt idx="185361">
                  <c:v>49.646988771351097</c:v>
                </c:pt>
                <c:pt idx="185362">
                  <c:v>49.647086177931101</c:v>
                </c:pt>
                <c:pt idx="185363">
                  <c:v>49.647183584199198</c:v>
                </c:pt>
                <c:pt idx="185364">
                  <c:v>49.6472809901556</c:v>
                </c:pt>
                <c:pt idx="185365">
                  <c:v>49.647378395800203</c:v>
                </c:pt>
                <c:pt idx="185366">
                  <c:v>49.647475801133098</c:v>
                </c:pt>
                <c:pt idx="185367">
                  <c:v>49.6475732061541</c:v>
                </c:pt>
                <c:pt idx="185368">
                  <c:v>49.6476706108634</c:v>
                </c:pt>
                <c:pt idx="185369">
                  <c:v>49.647768015260802</c:v>
                </c:pt>
                <c:pt idx="185370">
                  <c:v>49.647865419346502</c:v>
                </c:pt>
                <c:pt idx="185371">
                  <c:v>49.647962823120402</c:v>
                </c:pt>
                <c:pt idx="185372">
                  <c:v>49.648060226582501</c:v>
                </c:pt>
                <c:pt idx="185373">
                  <c:v>49.6481576297329</c:v>
                </c:pt>
                <c:pt idx="185374">
                  <c:v>49.648255032571399</c:v>
                </c:pt>
                <c:pt idx="185375">
                  <c:v>49.648352435098197</c:v>
                </c:pt>
                <c:pt idx="185376">
                  <c:v>49.648449837313201</c:v>
                </c:pt>
                <c:pt idx="185377">
                  <c:v>49.648547239216498</c:v>
                </c:pt>
                <c:pt idx="185378">
                  <c:v>49.648644640807902</c:v>
                </c:pt>
                <c:pt idx="185379">
                  <c:v>49.648742042087598</c:v>
                </c:pt>
                <c:pt idx="185380">
                  <c:v>49.6488394430555</c:v>
                </c:pt>
                <c:pt idx="185381">
                  <c:v>49.648936843711702</c:v>
                </c:pt>
                <c:pt idx="185382">
                  <c:v>49.649034244055997</c:v>
                </c:pt>
                <c:pt idx="185383">
                  <c:v>49.649131644088598</c:v>
                </c:pt>
                <c:pt idx="185384">
                  <c:v>49.649229043809498</c:v>
                </c:pt>
                <c:pt idx="185385">
                  <c:v>49.649326443218499</c:v>
                </c:pt>
                <c:pt idx="185386">
                  <c:v>49.649423842315798</c:v>
                </c:pt>
                <c:pt idx="185387">
                  <c:v>49.649521241101297</c:v>
                </c:pt>
                <c:pt idx="185388">
                  <c:v>49.649618639575102</c:v>
                </c:pt>
                <c:pt idx="185389">
                  <c:v>49.6497160377371</c:v>
                </c:pt>
                <c:pt idx="185390">
                  <c:v>49.649813435587298</c:v>
                </c:pt>
                <c:pt idx="185391">
                  <c:v>49.649910833125801</c:v>
                </c:pt>
                <c:pt idx="185392">
                  <c:v>49.650008230352498</c:v>
                </c:pt>
                <c:pt idx="185393">
                  <c:v>49.6501056272675</c:v>
                </c:pt>
                <c:pt idx="185394">
                  <c:v>49.650203023870702</c:v>
                </c:pt>
                <c:pt idx="185395">
                  <c:v>49.650300420162097</c:v>
                </c:pt>
                <c:pt idx="185396">
                  <c:v>49.650397816141798</c:v>
                </c:pt>
                <c:pt idx="185397">
                  <c:v>49.650495211809698</c:v>
                </c:pt>
                <c:pt idx="185398">
                  <c:v>49.650592607165898</c:v>
                </c:pt>
                <c:pt idx="185399">
                  <c:v>49.650690002210297</c:v>
                </c:pt>
                <c:pt idx="185400">
                  <c:v>49.650787396943002</c:v>
                </c:pt>
                <c:pt idx="185401">
                  <c:v>49.6508847913639</c:v>
                </c:pt>
                <c:pt idx="185402">
                  <c:v>49.650982185473097</c:v>
                </c:pt>
                <c:pt idx="185403">
                  <c:v>49.651079579270501</c:v>
                </c:pt>
                <c:pt idx="185404">
                  <c:v>49.651176972756097</c:v>
                </c:pt>
                <c:pt idx="185405">
                  <c:v>49.65127436593</c:v>
                </c:pt>
                <c:pt idx="185406">
                  <c:v>49.651371758792202</c:v>
                </c:pt>
                <c:pt idx="185407">
                  <c:v>49.651469151342603</c:v>
                </c:pt>
                <c:pt idx="185408">
                  <c:v>49.651566543581303</c:v>
                </c:pt>
                <c:pt idx="185409">
                  <c:v>49.651663935508203</c:v>
                </c:pt>
                <c:pt idx="185410">
                  <c:v>49.651761327123403</c:v>
                </c:pt>
                <c:pt idx="185411">
                  <c:v>49.651858718426901</c:v>
                </c:pt>
                <c:pt idx="185412">
                  <c:v>49.651956109418599</c:v>
                </c:pt>
                <c:pt idx="185413">
                  <c:v>49.652053500098603</c:v>
                </c:pt>
                <c:pt idx="185414">
                  <c:v>49.6521508904668</c:v>
                </c:pt>
                <c:pt idx="185415">
                  <c:v>49.652248280523303</c:v>
                </c:pt>
                <c:pt idx="185416">
                  <c:v>49.652345670267998</c:v>
                </c:pt>
                <c:pt idx="185417">
                  <c:v>49.652443059701099</c:v>
                </c:pt>
                <c:pt idx="185418">
                  <c:v>49.6525404488223</c:v>
                </c:pt>
                <c:pt idx="185419">
                  <c:v>49.6526378376319</c:v>
                </c:pt>
                <c:pt idx="185420">
                  <c:v>49.6527352261297</c:v>
                </c:pt>
                <c:pt idx="185421">
                  <c:v>49.652832614315798</c:v>
                </c:pt>
                <c:pt idx="185422">
                  <c:v>49.652930002190097</c:v>
                </c:pt>
                <c:pt idx="185423">
                  <c:v>49.653027389752801</c:v>
                </c:pt>
                <c:pt idx="185424">
                  <c:v>49.653124777003697</c:v>
                </c:pt>
                <c:pt idx="185425">
                  <c:v>49.6532221639428</c:v>
                </c:pt>
                <c:pt idx="185426">
                  <c:v>49.653319550570302</c:v>
                </c:pt>
                <c:pt idx="185427">
                  <c:v>49.653416936886003</c:v>
                </c:pt>
                <c:pt idx="185428">
                  <c:v>49.653514322889997</c:v>
                </c:pt>
                <c:pt idx="185429">
                  <c:v>49.653611708582197</c:v>
                </c:pt>
                <c:pt idx="185430">
                  <c:v>49.653709093962803</c:v>
                </c:pt>
                <c:pt idx="185431">
                  <c:v>49.653806479031601</c:v>
                </c:pt>
                <c:pt idx="185432">
                  <c:v>49.653903863788699</c:v>
                </c:pt>
                <c:pt idx="185433">
                  <c:v>49.654001248234103</c:v>
                </c:pt>
                <c:pt idx="185434">
                  <c:v>49.654098632367699</c:v>
                </c:pt>
                <c:pt idx="185435">
                  <c:v>49.654196016189701</c:v>
                </c:pt>
                <c:pt idx="185436">
                  <c:v>49.654293399699903</c:v>
                </c:pt>
                <c:pt idx="185437">
                  <c:v>49.654390782898403</c:v>
                </c:pt>
                <c:pt idx="185438">
                  <c:v>49.654488165785203</c:v>
                </c:pt>
                <c:pt idx="185439">
                  <c:v>49.654585548360302</c:v>
                </c:pt>
                <c:pt idx="185440">
                  <c:v>49.6546829306237</c:v>
                </c:pt>
                <c:pt idx="185441">
                  <c:v>49.654780312575298</c:v>
                </c:pt>
                <c:pt idx="185442">
                  <c:v>49.654877694215202</c:v>
                </c:pt>
                <c:pt idx="185443">
                  <c:v>49.654975075543497</c:v>
                </c:pt>
                <c:pt idx="185444">
                  <c:v>49.655072456559999</c:v>
                </c:pt>
                <c:pt idx="185445">
                  <c:v>49.6551698372648</c:v>
                </c:pt>
                <c:pt idx="185446">
                  <c:v>49.655267217657901</c:v>
                </c:pt>
                <c:pt idx="185447">
                  <c:v>49.6553645977393</c:v>
                </c:pt>
                <c:pt idx="185448">
                  <c:v>49.655461977509098</c:v>
                </c:pt>
                <c:pt idx="185449">
                  <c:v>49.655559356966997</c:v>
                </c:pt>
                <c:pt idx="185450">
                  <c:v>49.655656736113301</c:v>
                </c:pt>
                <c:pt idx="185451">
                  <c:v>49.655754114947896</c:v>
                </c:pt>
                <c:pt idx="185452">
                  <c:v>49.655851493470799</c:v>
                </c:pt>
                <c:pt idx="185453">
                  <c:v>49.655948871682</c:v>
                </c:pt>
                <c:pt idx="185454">
                  <c:v>49.6560462495815</c:v>
                </c:pt>
                <c:pt idx="185455">
                  <c:v>49.6561436271693</c:v>
                </c:pt>
                <c:pt idx="185456">
                  <c:v>49.656241004445398</c:v>
                </c:pt>
                <c:pt idx="185457">
                  <c:v>49.656338381409803</c:v>
                </c:pt>
                <c:pt idx="185458">
                  <c:v>49.6564357580625</c:v>
                </c:pt>
                <c:pt idx="185459">
                  <c:v>49.656533134403503</c:v>
                </c:pt>
                <c:pt idx="185460">
                  <c:v>49.656630510432798</c:v>
                </c:pt>
                <c:pt idx="185461">
                  <c:v>49.656727886150499</c:v>
                </c:pt>
                <c:pt idx="185462">
                  <c:v>49.656825261556399</c:v>
                </c:pt>
                <c:pt idx="185463">
                  <c:v>49.656922636650599</c:v>
                </c:pt>
                <c:pt idx="185464">
                  <c:v>49.657020011433197</c:v>
                </c:pt>
                <c:pt idx="185465">
                  <c:v>49.657117385904101</c:v>
                </c:pt>
                <c:pt idx="185466">
                  <c:v>49.657214760063198</c:v>
                </c:pt>
                <c:pt idx="185467">
                  <c:v>49.6573121339107</c:v>
                </c:pt>
                <c:pt idx="185468">
                  <c:v>49.657409507446602</c:v>
                </c:pt>
                <c:pt idx="185469">
                  <c:v>49.657506880670702</c:v>
                </c:pt>
                <c:pt idx="185470">
                  <c:v>49.657604253583102</c:v>
                </c:pt>
                <c:pt idx="185471">
                  <c:v>49.657701626183901</c:v>
                </c:pt>
                <c:pt idx="185472">
                  <c:v>49.657798998472998</c:v>
                </c:pt>
                <c:pt idx="185473">
                  <c:v>49.657896370450402</c:v>
                </c:pt>
                <c:pt idx="185474">
                  <c:v>49.657993742116098</c:v>
                </c:pt>
                <c:pt idx="185475">
                  <c:v>49.6580911134701</c:v>
                </c:pt>
                <c:pt idx="185476">
                  <c:v>49.6581884845125</c:v>
                </c:pt>
                <c:pt idx="185477">
                  <c:v>49.6582858552432</c:v>
                </c:pt>
                <c:pt idx="185478">
                  <c:v>49.658383225662199</c:v>
                </c:pt>
                <c:pt idx="185479">
                  <c:v>49.658480595769497</c:v>
                </c:pt>
                <c:pt idx="185480">
                  <c:v>49.6585779655652</c:v>
                </c:pt>
                <c:pt idx="185481">
                  <c:v>49.658675335049203</c:v>
                </c:pt>
                <c:pt idx="185482">
                  <c:v>49.658772704221498</c:v>
                </c:pt>
                <c:pt idx="185483">
                  <c:v>49.658870073082198</c:v>
                </c:pt>
                <c:pt idx="185484">
                  <c:v>49.658967441631198</c:v>
                </c:pt>
                <c:pt idx="185485">
                  <c:v>49.659064809868497</c:v>
                </c:pt>
                <c:pt idx="185486">
                  <c:v>49.659162177794101</c:v>
                </c:pt>
                <c:pt idx="185487">
                  <c:v>49.659259545408098</c:v>
                </c:pt>
                <c:pt idx="185488">
                  <c:v>49.6593569127104</c:v>
                </c:pt>
                <c:pt idx="185489">
                  <c:v>49.659454279701102</c:v>
                </c:pt>
                <c:pt idx="185490">
                  <c:v>49.659551646380102</c:v>
                </c:pt>
                <c:pt idx="185491">
                  <c:v>49.659649012747401</c:v>
                </c:pt>
                <c:pt idx="185492">
                  <c:v>49.659746378803099</c:v>
                </c:pt>
                <c:pt idx="185493">
                  <c:v>49.659843744547103</c:v>
                </c:pt>
                <c:pt idx="185494">
                  <c:v>49.659941109979499</c:v>
                </c:pt>
                <c:pt idx="185495">
                  <c:v>49.660038475100102</c:v>
                </c:pt>
                <c:pt idx="185496">
                  <c:v>49.660135839909202</c:v>
                </c:pt>
                <c:pt idx="185497">
                  <c:v>49.660233204406602</c:v>
                </c:pt>
                <c:pt idx="185498">
                  <c:v>49.6603305685923</c:v>
                </c:pt>
                <c:pt idx="185499">
                  <c:v>49.660427932466298</c:v>
                </c:pt>
                <c:pt idx="185500">
                  <c:v>49.660525296028801</c:v>
                </c:pt>
                <c:pt idx="185501">
                  <c:v>49.660622659279497</c:v>
                </c:pt>
                <c:pt idx="185502">
                  <c:v>49.660720022218698</c:v>
                </c:pt>
                <c:pt idx="185503">
                  <c:v>49.660817384846098</c:v>
                </c:pt>
                <c:pt idx="185504">
                  <c:v>49.660914747161897</c:v>
                </c:pt>
                <c:pt idx="185505">
                  <c:v>49.661012109166101</c:v>
                </c:pt>
                <c:pt idx="185506">
                  <c:v>49.661109470858598</c:v>
                </c:pt>
                <c:pt idx="185507">
                  <c:v>49.6612068322395</c:v>
                </c:pt>
                <c:pt idx="185508">
                  <c:v>49.661304193308702</c:v>
                </c:pt>
                <c:pt idx="185509">
                  <c:v>49.661401554066302</c:v>
                </c:pt>
                <c:pt idx="185510">
                  <c:v>49.661498914512201</c:v>
                </c:pt>
                <c:pt idx="185511">
                  <c:v>49.661596274646499</c:v>
                </c:pt>
                <c:pt idx="185512">
                  <c:v>49.661693634469202</c:v>
                </c:pt>
                <c:pt idx="185513">
                  <c:v>49.661790993980198</c:v>
                </c:pt>
                <c:pt idx="185514">
                  <c:v>49.661888353179599</c:v>
                </c:pt>
                <c:pt idx="185515">
                  <c:v>49.661985712067299</c:v>
                </c:pt>
                <c:pt idx="185516">
                  <c:v>49.662083070643398</c:v>
                </c:pt>
                <c:pt idx="185517">
                  <c:v>49.662180428907902</c:v>
                </c:pt>
                <c:pt idx="185518">
                  <c:v>49.662277786860699</c:v>
                </c:pt>
                <c:pt idx="185519">
                  <c:v>49.662375144501901</c:v>
                </c:pt>
                <c:pt idx="185520">
                  <c:v>49.662472501831502</c:v>
                </c:pt>
                <c:pt idx="185521">
                  <c:v>49.662569858849402</c:v>
                </c:pt>
                <c:pt idx="185522">
                  <c:v>49.6626672155557</c:v>
                </c:pt>
                <c:pt idx="185523">
                  <c:v>49.662764571950397</c:v>
                </c:pt>
                <c:pt idx="185524">
                  <c:v>49.662861928033401</c:v>
                </c:pt>
                <c:pt idx="185525">
                  <c:v>49.662959283804902</c:v>
                </c:pt>
                <c:pt idx="185526">
                  <c:v>49.663056639264603</c:v>
                </c:pt>
                <c:pt idx="185527">
                  <c:v>49.663153994412802</c:v>
                </c:pt>
                <c:pt idx="185528">
                  <c:v>49.6632513492493</c:v>
                </c:pt>
                <c:pt idx="185529">
                  <c:v>49.663348703774297</c:v>
                </c:pt>
                <c:pt idx="185530">
                  <c:v>49.6634460579875</c:v>
                </c:pt>
                <c:pt idx="185531">
                  <c:v>49.663543411889201</c:v>
                </c:pt>
                <c:pt idx="185532">
                  <c:v>49.663640765479201</c:v>
                </c:pt>
                <c:pt idx="185533">
                  <c:v>49.663738118757699</c:v>
                </c:pt>
                <c:pt idx="185534">
                  <c:v>49.663835471724497</c:v>
                </c:pt>
                <c:pt idx="185535">
                  <c:v>49.6639328243797</c:v>
                </c:pt>
                <c:pt idx="185536">
                  <c:v>49.664030176723202</c:v>
                </c:pt>
                <c:pt idx="185537">
                  <c:v>49.664127528755202</c:v>
                </c:pt>
                <c:pt idx="185538">
                  <c:v>49.664224880475501</c:v>
                </c:pt>
                <c:pt idx="185539">
                  <c:v>49.664322231884299</c:v>
                </c:pt>
                <c:pt idx="185540">
                  <c:v>49.664419582981402</c:v>
                </c:pt>
                <c:pt idx="185541">
                  <c:v>49.664516933766897</c:v>
                </c:pt>
                <c:pt idx="185542">
                  <c:v>49.664614284240699</c:v>
                </c:pt>
                <c:pt idx="185543">
                  <c:v>49.664711634402998</c:v>
                </c:pt>
                <c:pt idx="185544">
                  <c:v>49.664808984253703</c:v>
                </c:pt>
                <c:pt idx="185545">
                  <c:v>49.6649063337928</c:v>
                </c:pt>
                <c:pt idx="185546">
                  <c:v>49.665003683020203</c:v>
                </c:pt>
                <c:pt idx="185547">
                  <c:v>49.665101031936103</c:v>
                </c:pt>
                <c:pt idx="185548">
                  <c:v>49.665198380540303</c:v>
                </c:pt>
                <c:pt idx="185549">
                  <c:v>49.665295728832902</c:v>
                </c:pt>
                <c:pt idx="185550">
                  <c:v>49.665393076813999</c:v>
                </c:pt>
                <c:pt idx="185551">
                  <c:v>49.665490424483401</c:v>
                </c:pt>
                <c:pt idx="185552">
                  <c:v>49.665587771841203</c:v>
                </c:pt>
                <c:pt idx="185553">
                  <c:v>49.665685118887502</c:v>
                </c:pt>
                <c:pt idx="185554">
                  <c:v>49.665782465622101</c:v>
                </c:pt>
                <c:pt idx="185555">
                  <c:v>49.665879812045098</c:v>
                </c:pt>
                <c:pt idx="185556">
                  <c:v>49.665977158156601</c:v>
                </c:pt>
                <c:pt idx="185557">
                  <c:v>49.666074503956402</c:v>
                </c:pt>
                <c:pt idx="185558">
                  <c:v>49.666171849444602</c:v>
                </c:pt>
                <c:pt idx="185559">
                  <c:v>49.6662691946213</c:v>
                </c:pt>
                <c:pt idx="185560">
                  <c:v>49.666366539486397</c:v>
                </c:pt>
                <c:pt idx="185561">
                  <c:v>49.6664638840398</c:v>
                </c:pt>
                <c:pt idx="185562">
                  <c:v>49.666561228281701</c:v>
                </c:pt>
                <c:pt idx="185563">
                  <c:v>49.666658572212</c:v>
                </c:pt>
                <c:pt idx="185564">
                  <c:v>49.666755915830699</c:v>
                </c:pt>
                <c:pt idx="185565">
                  <c:v>49.666853259137802</c:v>
                </c:pt>
                <c:pt idx="185566">
                  <c:v>49.666950602133298</c:v>
                </c:pt>
                <c:pt idx="185567">
                  <c:v>49.667047944817199</c:v>
                </c:pt>
                <c:pt idx="185568">
                  <c:v>49.667145287189598</c:v>
                </c:pt>
                <c:pt idx="185569">
                  <c:v>49.667242629250303</c:v>
                </c:pt>
                <c:pt idx="185570">
                  <c:v>49.6673399709995</c:v>
                </c:pt>
                <c:pt idx="185571">
                  <c:v>49.667437312437102</c:v>
                </c:pt>
                <c:pt idx="185572">
                  <c:v>49.667534653563102</c:v>
                </c:pt>
                <c:pt idx="185573">
                  <c:v>49.667631994377601</c:v>
                </c:pt>
                <c:pt idx="185574">
                  <c:v>49.667729334880399</c:v>
                </c:pt>
                <c:pt idx="185575">
                  <c:v>49.667826675071701</c:v>
                </c:pt>
                <c:pt idx="185576">
                  <c:v>49.667924014951403</c:v>
                </c:pt>
                <c:pt idx="185577">
                  <c:v>49.668021354519503</c:v>
                </c:pt>
                <c:pt idx="185578">
                  <c:v>49.668118693776101</c:v>
                </c:pt>
                <c:pt idx="185579">
                  <c:v>49.668216032720998</c:v>
                </c:pt>
                <c:pt idx="185580">
                  <c:v>49.668313371354401</c:v>
                </c:pt>
                <c:pt idx="185581">
                  <c:v>49.668410709676301</c:v>
                </c:pt>
                <c:pt idx="185582">
                  <c:v>49.668508047686501</c:v>
                </c:pt>
                <c:pt idx="185583">
                  <c:v>49.668605385385199</c:v>
                </c:pt>
                <c:pt idx="185584">
                  <c:v>49.668702722772302</c:v>
                </c:pt>
                <c:pt idx="185585">
                  <c:v>49.668800059847896</c:v>
                </c:pt>
                <c:pt idx="185586">
                  <c:v>49.668897396611897</c:v>
                </c:pt>
                <c:pt idx="185587">
                  <c:v>49.668994733064302</c:v>
                </c:pt>
                <c:pt idx="185588">
                  <c:v>49.669092069205099</c:v>
                </c:pt>
                <c:pt idx="185589">
                  <c:v>49.669189405034402</c:v>
                </c:pt>
                <c:pt idx="185590">
                  <c:v>49.669286740552103</c:v>
                </c:pt>
                <c:pt idx="185591">
                  <c:v>49.669384075758302</c:v>
                </c:pt>
                <c:pt idx="185592">
                  <c:v>49.669481410652899</c:v>
                </c:pt>
                <c:pt idx="185593">
                  <c:v>49.669578745235903</c:v>
                </c:pt>
                <c:pt idx="185594">
                  <c:v>49.669676079507397</c:v>
                </c:pt>
                <c:pt idx="185595">
                  <c:v>49.669773413467396</c:v>
                </c:pt>
                <c:pt idx="185596">
                  <c:v>49.669870747115702</c:v>
                </c:pt>
                <c:pt idx="185597">
                  <c:v>49.669968080452499</c:v>
                </c:pt>
                <c:pt idx="185598">
                  <c:v>49.670065413477801</c:v>
                </c:pt>
                <c:pt idx="185599">
                  <c:v>49.670162746191501</c:v>
                </c:pt>
                <c:pt idx="185600">
                  <c:v>49.6702600785936</c:v>
                </c:pt>
                <c:pt idx="185601">
                  <c:v>49.670357410684197</c:v>
                </c:pt>
                <c:pt idx="185602">
                  <c:v>49.670454742463299</c:v>
                </c:pt>
                <c:pt idx="185603">
                  <c:v>49.6705520739307</c:v>
                </c:pt>
                <c:pt idx="185604">
                  <c:v>49.670649405086699</c:v>
                </c:pt>
                <c:pt idx="185605">
                  <c:v>49.670746735931097</c:v>
                </c:pt>
                <c:pt idx="185606">
                  <c:v>49.6708440664639</c:v>
                </c:pt>
                <c:pt idx="185607">
                  <c:v>49.670941396685201</c:v>
                </c:pt>
                <c:pt idx="185608">
                  <c:v>49.671038726595</c:v>
                </c:pt>
                <c:pt idx="185609">
                  <c:v>49.671136056193198</c:v>
                </c:pt>
                <c:pt idx="185610">
                  <c:v>49.671233385479901</c:v>
                </c:pt>
                <c:pt idx="185611">
                  <c:v>49.671330714455003</c:v>
                </c:pt>
                <c:pt idx="185612">
                  <c:v>49.671428043118603</c:v>
                </c:pt>
                <c:pt idx="185613">
                  <c:v>49.671525371470601</c:v>
                </c:pt>
                <c:pt idx="185614">
                  <c:v>49.671622699511097</c:v>
                </c:pt>
                <c:pt idx="185615">
                  <c:v>49.671720027240099</c:v>
                </c:pt>
                <c:pt idx="185616">
                  <c:v>49.671817354657499</c:v>
                </c:pt>
                <c:pt idx="185617">
                  <c:v>49.671914681763397</c:v>
                </c:pt>
                <c:pt idx="185618">
                  <c:v>49.6720120085578</c:v>
                </c:pt>
                <c:pt idx="185619">
                  <c:v>49.672109335040602</c:v>
                </c:pt>
                <c:pt idx="185620">
                  <c:v>49.672206661211902</c:v>
                </c:pt>
                <c:pt idx="185621">
                  <c:v>49.672303987071601</c:v>
                </c:pt>
                <c:pt idx="185622">
                  <c:v>49.672401312619897</c:v>
                </c:pt>
                <c:pt idx="185623">
                  <c:v>49.672498637856499</c:v>
                </c:pt>
                <c:pt idx="185624">
                  <c:v>49.672595962781699</c:v>
                </c:pt>
                <c:pt idx="185625">
                  <c:v>49.672693287395298</c:v>
                </c:pt>
                <c:pt idx="185626">
                  <c:v>49.672790611697401</c:v>
                </c:pt>
                <c:pt idx="185627">
                  <c:v>49.672887935688003</c:v>
                </c:pt>
                <c:pt idx="185628">
                  <c:v>49.672985259367103</c:v>
                </c:pt>
                <c:pt idx="185629">
                  <c:v>49.673082582734601</c:v>
                </c:pt>
                <c:pt idx="185630">
                  <c:v>49.673179905790597</c:v>
                </c:pt>
                <c:pt idx="185631">
                  <c:v>49.673277228535099</c:v>
                </c:pt>
                <c:pt idx="185632">
                  <c:v>49.673374550968099</c:v>
                </c:pt>
                <c:pt idx="185633">
                  <c:v>49.673471873089497</c:v>
                </c:pt>
                <c:pt idx="185634">
                  <c:v>49.6735691948994</c:v>
                </c:pt>
                <c:pt idx="185635">
                  <c:v>49.673666516397901</c:v>
                </c:pt>
                <c:pt idx="185636">
                  <c:v>49.673763837584701</c:v>
                </c:pt>
                <c:pt idx="185637">
                  <c:v>49.673861158460099</c:v>
                </c:pt>
                <c:pt idx="185638">
                  <c:v>49.673958479024002</c:v>
                </c:pt>
                <c:pt idx="185639">
                  <c:v>49.674055799276303</c:v>
                </c:pt>
                <c:pt idx="185640">
                  <c:v>49.674153119217102</c:v>
                </c:pt>
                <c:pt idx="185641">
                  <c:v>49.674250438846499</c:v>
                </c:pt>
                <c:pt idx="185642">
                  <c:v>49.674347758164302</c:v>
                </c:pt>
                <c:pt idx="185643">
                  <c:v>49.674445077170603</c:v>
                </c:pt>
                <c:pt idx="185644">
                  <c:v>49.674542395865302</c:v>
                </c:pt>
                <c:pt idx="185645">
                  <c:v>49.674639714248599</c:v>
                </c:pt>
                <c:pt idx="185646">
                  <c:v>49.674737032320401</c:v>
                </c:pt>
                <c:pt idx="185647">
                  <c:v>49.674834350080602</c:v>
                </c:pt>
                <c:pt idx="185648">
                  <c:v>49.6749316675294</c:v>
                </c:pt>
                <c:pt idx="185649">
                  <c:v>49.675028984666703</c:v>
                </c:pt>
                <c:pt idx="185650">
                  <c:v>49.675126301492398</c:v>
                </c:pt>
                <c:pt idx="185651">
                  <c:v>49.675223618006697</c:v>
                </c:pt>
                <c:pt idx="185652">
                  <c:v>49.675320934209402</c:v>
                </c:pt>
                <c:pt idx="185653">
                  <c:v>49.675418250100698</c:v>
                </c:pt>
                <c:pt idx="185654">
                  <c:v>49.675515565680399</c:v>
                </c:pt>
                <c:pt idx="185655">
                  <c:v>49.675612880948599</c:v>
                </c:pt>
                <c:pt idx="185656">
                  <c:v>49.675710195905403</c:v>
                </c:pt>
                <c:pt idx="185657">
                  <c:v>49.675807510550598</c:v>
                </c:pt>
                <c:pt idx="185658">
                  <c:v>49.675904824884398</c:v>
                </c:pt>
                <c:pt idx="185659">
                  <c:v>49.676002138906703</c:v>
                </c:pt>
                <c:pt idx="185660">
                  <c:v>49.6760994526174</c:v>
                </c:pt>
                <c:pt idx="185661">
                  <c:v>49.676196766016702</c:v>
                </c:pt>
                <c:pt idx="185662">
                  <c:v>49.676294079104501</c:v>
                </c:pt>
                <c:pt idx="185663">
                  <c:v>49.676391391880799</c:v>
                </c:pt>
                <c:pt idx="185664">
                  <c:v>49.676488704345601</c:v>
                </c:pt>
                <c:pt idx="185665">
                  <c:v>49.676586016498902</c:v>
                </c:pt>
                <c:pt idx="185666">
                  <c:v>49.676683328340701</c:v>
                </c:pt>
                <c:pt idx="185667">
                  <c:v>49.676780639871097</c:v>
                </c:pt>
                <c:pt idx="185668">
                  <c:v>49.676877951089899</c:v>
                </c:pt>
                <c:pt idx="185669">
                  <c:v>49.676975261997299</c:v>
                </c:pt>
                <c:pt idx="185670">
                  <c:v>49.677072572593197</c:v>
                </c:pt>
                <c:pt idx="185671">
                  <c:v>49.6771698828776</c:v>
                </c:pt>
                <c:pt idx="185672">
                  <c:v>49.677267192850501</c:v>
                </c:pt>
                <c:pt idx="185673">
                  <c:v>49.677364502511999</c:v>
                </c:pt>
                <c:pt idx="185674">
                  <c:v>49.677461811861903</c:v>
                </c:pt>
                <c:pt idx="185675">
                  <c:v>49.677559120900398</c:v>
                </c:pt>
                <c:pt idx="185676">
                  <c:v>49.677656429627397</c:v>
                </c:pt>
                <c:pt idx="185677">
                  <c:v>49.677753738043002</c:v>
                </c:pt>
                <c:pt idx="185678">
                  <c:v>49.677851046146998</c:v>
                </c:pt>
                <c:pt idx="185679">
                  <c:v>49.677948353939598</c:v>
                </c:pt>
                <c:pt idx="185680">
                  <c:v>49.678045661420697</c:v>
                </c:pt>
                <c:pt idx="185681">
                  <c:v>49.678142968590301</c:v>
                </c:pt>
                <c:pt idx="185682">
                  <c:v>49.678240275448502</c:v>
                </c:pt>
                <c:pt idx="185683">
                  <c:v>49.678337581995201</c:v>
                </c:pt>
                <c:pt idx="185684">
                  <c:v>49.678434888230399</c:v>
                </c:pt>
                <c:pt idx="185685">
                  <c:v>49.678532194154201</c:v>
                </c:pt>
                <c:pt idx="185686">
                  <c:v>49.678629499766501</c:v>
                </c:pt>
                <c:pt idx="185687">
                  <c:v>49.678726805067299</c:v>
                </c:pt>
                <c:pt idx="185688">
                  <c:v>49.678824110056603</c:v>
                </c:pt>
                <c:pt idx="185689">
                  <c:v>49.678921414734504</c:v>
                </c:pt>
                <c:pt idx="185690">
                  <c:v>49.679018719101002</c:v>
                </c:pt>
                <c:pt idx="185691">
                  <c:v>49.679116023155899</c:v>
                </c:pt>
                <c:pt idx="185692">
                  <c:v>49.679213326899401</c:v>
                </c:pt>
                <c:pt idx="185693">
                  <c:v>49.6793106303315</c:v>
                </c:pt>
                <c:pt idx="185694">
                  <c:v>49.679407933452097</c:v>
                </c:pt>
                <c:pt idx="185695">
                  <c:v>49.6795052362612</c:v>
                </c:pt>
                <c:pt idx="185696">
                  <c:v>49.6796025387588</c:v>
                </c:pt>
                <c:pt idx="185697">
                  <c:v>49.679699840945098</c:v>
                </c:pt>
                <c:pt idx="185698">
                  <c:v>49.679797142819801</c:v>
                </c:pt>
                <c:pt idx="185699">
                  <c:v>49.679894444383102</c:v>
                </c:pt>
                <c:pt idx="185700">
                  <c:v>49.679991745635</c:v>
                </c:pt>
                <c:pt idx="185701">
                  <c:v>49.680089046575397</c:v>
                </c:pt>
                <c:pt idx="185702">
                  <c:v>49.680186347204298</c:v>
                </c:pt>
                <c:pt idx="185703">
                  <c:v>49.680283647521797</c:v>
                </c:pt>
                <c:pt idx="185704">
                  <c:v>49.680380947527802</c:v>
                </c:pt>
                <c:pt idx="185705">
                  <c:v>49.680478247222403</c:v>
                </c:pt>
                <c:pt idx="185706">
                  <c:v>49.680575546605603</c:v>
                </c:pt>
                <c:pt idx="185707">
                  <c:v>49.6806728456773</c:v>
                </c:pt>
                <c:pt idx="185708">
                  <c:v>49.680770144437503</c:v>
                </c:pt>
                <c:pt idx="185709">
                  <c:v>49.680867442886303</c:v>
                </c:pt>
                <c:pt idx="185710">
                  <c:v>49.680964741023701</c:v>
                </c:pt>
                <c:pt idx="185711">
                  <c:v>49.681062038849603</c:v>
                </c:pt>
                <c:pt idx="185712">
                  <c:v>49.681159336364097</c:v>
                </c:pt>
                <c:pt idx="185713">
                  <c:v>49.681256633567102</c:v>
                </c:pt>
                <c:pt idx="185714">
                  <c:v>49.681353930458698</c:v>
                </c:pt>
                <c:pt idx="185715">
                  <c:v>49.681451227038899</c:v>
                </c:pt>
                <c:pt idx="185716">
                  <c:v>49.681548523307598</c:v>
                </c:pt>
                <c:pt idx="185717">
                  <c:v>49.681645819264901</c:v>
                </c:pt>
                <c:pt idx="185718">
                  <c:v>49.681743114910802</c:v>
                </c:pt>
                <c:pt idx="185719">
                  <c:v>49.681840410245201</c:v>
                </c:pt>
                <c:pt idx="185720">
                  <c:v>49.681937705268197</c:v>
                </c:pt>
                <c:pt idx="185721">
                  <c:v>49.682034999979699</c:v>
                </c:pt>
                <c:pt idx="185722">
                  <c:v>49.682132294379798</c:v>
                </c:pt>
                <c:pt idx="185723">
                  <c:v>49.682229588468502</c:v>
                </c:pt>
                <c:pt idx="185724">
                  <c:v>49.682326882245803</c:v>
                </c:pt>
                <c:pt idx="185725">
                  <c:v>49.682424175711603</c:v>
                </c:pt>
                <c:pt idx="185726">
                  <c:v>49.682521468866</c:v>
                </c:pt>
                <c:pt idx="185727">
                  <c:v>49.682618761709001</c:v>
                </c:pt>
                <c:pt idx="185728">
                  <c:v>49.682716054240501</c:v>
                </c:pt>
                <c:pt idx="185729">
                  <c:v>49.682813346460698</c:v>
                </c:pt>
                <c:pt idx="185730">
                  <c:v>49.6829106383693</c:v>
                </c:pt>
                <c:pt idx="185731">
                  <c:v>49.6830079299666</c:v>
                </c:pt>
                <c:pt idx="185732">
                  <c:v>49.683105221252497</c:v>
                </c:pt>
                <c:pt idx="185733">
                  <c:v>49.683202512226899</c:v>
                </c:pt>
                <c:pt idx="185734">
                  <c:v>49.683299802889898</c:v>
                </c:pt>
                <c:pt idx="185735">
                  <c:v>49.683397093241503</c:v>
                </c:pt>
                <c:pt idx="185736">
                  <c:v>49.683494383281698</c:v>
                </c:pt>
                <c:pt idx="185737">
                  <c:v>49.683591673010497</c:v>
                </c:pt>
                <c:pt idx="185738">
                  <c:v>49.683688962427802</c:v>
                </c:pt>
                <c:pt idx="185739">
                  <c:v>49.683786251533697</c:v>
                </c:pt>
                <c:pt idx="185740">
                  <c:v>49.683883540328303</c:v>
                </c:pt>
                <c:pt idx="185741">
                  <c:v>49.6839808288114</c:v>
                </c:pt>
                <c:pt idx="185742">
                  <c:v>49.684078116983102</c:v>
                </c:pt>
                <c:pt idx="185743">
                  <c:v>49.684175404843401</c:v>
                </c:pt>
                <c:pt idx="185744">
                  <c:v>49.684272692392199</c:v>
                </c:pt>
                <c:pt idx="185745">
                  <c:v>49.6843699796297</c:v>
                </c:pt>
                <c:pt idx="185746">
                  <c:v>49.684467266555799</c:v>
                </c:pt>
                <c:pt idx="185747">
                  <c:v>49.684564553170397</c:v>
                </c:pt>
                <c:pt idx="185748">
                  <c:v>49.684661839473598</c:v>
                </c:pt>
                <c:pt idx="185749">
                  <c:v>49.684759125465497</c:v>
                </c:pt>
                <c:pt idx="185750">
                  <c:v>49.684856411145901</c:v>
                </c:pt>
                <c:pt idx="185751">
                  <c:v>49.684953696514903</c:v>
                </c:pt>
                <c:pt idx="185752">
                  <c:v>49.685050981572601</c:v>
                </c:pt>
                <c:pt idx="185753">
                  <c:v>49.685148266318798</c:v>
                </c:pt>
                <c:pt idx="185754">
                  <c:v>49.685245550753599</c:v>
                </c:pt>
                <c:pt idx="185755">
                  <c:v>49.685342834877098</c:v>
                </c:pt>
                <c:pt idx="185756">
                  <c:v>49.685440118689101</c:v>
                </c:pt>
                <c:pt idx="185757">
                  <c:v>49.685537402189702</c:v>
                </c:pt>
                <c:pt idx="185758">
                  <c:v>49.685634685379</c:v>
                </c:pt>
                <c:pt idx="185759">
                  <c:v>49.685731968256803</c:v>
                </c:pt>
                <c:pt idx="185760">
                  <c:v>49.685829250823303</c:v>
                </c:pt>
                <c:pt idx="185761">
                  <c:v>49.685926533078302</c:v>
                </c:pt>
                <c:pt idx="185762">
                  <c:v>49.686023815021997</c:v>
                </c:pt>
                <c:pt idx="185763">
                  <c:v>49.686121096654297</c:v>
                </c:pt>
                <c:pt idx="185764">
                  <c:v>49.686218377975202</c:v>
                </c:pt>
                <c:pt idx="185765">
                  <c:v>49.686315658984697</c:v>
                </c:pt>
                <c:pt idx="185766">
                  <c:v>49.686412939682803</c:v>
                </c:pt>
                <c:pt idx="185767">
                  <c:v>49.686510220069501</c:v>
                </c:pt>
                <c:pt idx="185768">
                  <c:v>49.686607500144802</c:v>
                </c:pt>
                <c:pt idx="185769">
                  <c:v>49.686704779908801</c:v>
                </c:pt>
                <c:pt idx="185770">
                  <c:v>49.686802059361398</c:v>
                </c:pt>
                <c:pt idx="185771">
                  <c:v>49.686899338502499</c:v>
                </c:pt>
                <c:pt idx="185772">
                  <c:v>49.686996617332397</c:v>
                </c:pt>
                <c:pt idx="185773">
                  <c:v>49.687093895850801</c:v>
                </c:pt>
                <c:pt idx="185774">
                  <c:v>49.687191174057801</c:v>
                </c:pt>
                <c:pt idx="185775">
                  <c:v>49.687288451953499</c:v>
                </c:pt>
                <c:pt idx="185776">
                  <c:v>49.687385729537802</c:v>
                </c:pt>
                <c:pt idx="185777">
                  <c:v>49.687483006810702</c:v>
                </c:pt>
                <c:pt idx="185778">
                  <c:v>49.687580283772199</c:v>
                </c:pt>
                <c:pt idx="185779">
                  <c:v>49.687677560422401</c:v>
                </c:pt>
                <c:pt idx="185780">
                  <c:v>49.6877748367612</c:v>
                </c:pt>
                <c:pt idx="185781">
                  <c:v>49.687872112788597</c:v>
                </c:pt>
                <c:pt idx="185782">
                  <c:v>49.687969388504598</c:v>
                </c:pt>
                <c:pt idx="185783">
                  <c:v>49.688066663909296</c:v>
                </c:pt>
                <c:pt idx="185784">
                  <c:v>49.6881639390026</c:v>
                </c:pt>
                <c:pt idx="185785">
                  <c:v>49.6882612137845</c:v>
                </c:pt>
                <c:pt idx="185786">
                  <c:v>49.688358488255098</c:v>
                </c:pt>
                <c:pt idx="185787">
                  <c:v>49.6884557624143</c:v>
                </c:pt>
                <c:pt idx="185788">
                  <c:v>49.6885530362621</c:v>
                </c:pt>
                <c:pt idx="185789">
                  <c:v>49.688650309798597</c:v>
                </c:pt>
                <c:pt idx="185790">
                  <c:v>49.688747583023698</c:v>
                </c:pt>
                <c:pt idx="185791">
                  <c:v>49.688844855937397</c:v>
                </c:pt>
                <c:pt idx="185792">
                  <c:v>49.6889421285398</c:v>
                </c:pt>
                <c:pt idx="185793">
                  <c:v>49.689039400830801</c:v>
                </c:pt>
                <c:pt idx="185794">
                  <c:v>49.689136672810399</c:v>
                </c:pt>
                <c:pt idx="185795">
                  <c:v>49.689233944478701</c:v>
                </c:pt>
                <c:pt idx="185796">
                  <c:v>49.689331215835701</c:v>
                </c:pt>
                <c:pt idx="185797">
                  <c:v>49.689428486881297</c:v>
                </c:pt>
                <c:pt idx="185798">
                  <c:v>49.689525757615499</c:v>
                </c:pt>
                <c:pt idx="185799">
                  <c:v>49.689623028038397</c:v>
                </c:pt>
                <c:pt idx="185800">
                  <c:v>49.689720298149901</c:v>
                </c:pt>
                <c:pt idx="185801">
                  <c:v>49.689817567950001</c:v>
                </c:pt>
                <c:pt idx="185802">
                  <c:v>49.689914837438899</c:v>
                </c:pt>
                <c:pt idx="185803">
                  <c:v>49.690012106616301</c:v>
                </c:pt>
                <c:pt idx="185804">
                  <c:v>49.6901093754824</c:v>
                </c:pt>
                <c:pt idx="185805">
                  <c:v>49.690206644037197</c:v>
                </c:pt>
                <c:pt idx="185806">
                  <c:v>49.690303912280598</c:v>
                </c:pt>
                <c:pt idx="185807">
                  <c:v>49.690401180212703</c:v>
                </c:pt>
                <c:pt idx="185808">
                  <c:v>49.690498447833399</c:v>
                </c:pt>
                <c:pt idx="185809">
                  <c:v>49.690595715142798</c:v>
                </c:pt>
                <c:pt idx="185810">
                  <c:v>49.690692982140803</c:v>
                </c:pt>
                <c:pt idx="185811">
                  <c:v>49.690790248827497</c:v>
                </c:pt>
                <c:pt idx="185812">
                  <c:v>49.690887515202803</c:v>
                </c:pt>
                <c:pt idx="185813">
                  <c:v>49.690984781266799</c:v>
                </c:pt>
                <c:pt idx="185814">
                  <c:v>49.691082047019499</c:v>
                </c:pt>
                <c:pt idx="185815">
                  <c:v>49.691179312460797</c:v>
                </c:pt>
                <c:pt idx="185816">
                  <c:v>49.691276577590799</c:v>
                </c:pt>
                <c:pt idx="185817">
                  <c:v>49.691373842409497</c:v>
                </c:pt>
                <c:pt idx="185818">
                  <c:v>49.691471106916801</c:v>
                </c:pt>
                <c:pt idx="185819">
                  <c:v>49.691568371112801</c:v>
                </c:pt>
                <c:pt idx="185820">
                  <c:v>49.691665634997399</c:v>
                </c:pt>
                <c:pt idx="185821">
                  <c:v>49.691762898570701</c:v>
                </c:pt>
                <c:pt idx="185822">
                  <c:v>49.6918601618327</c:v>
                </c:pt>
                <c:pt idx="185823">
                  <c:v>49.691957424783403</c:v>
                </c:pt>
                <c:pt idx="185824">
                  <c:v>49.692054687422697</c:v>
                </c:pt>
                <c:pt idx="185825">
                  <c:v>49.692151949750702</c:v>
                </c:pt>
                <c:pt idx="185826">
                  <c:v>49.692249211767297</c:v>
                </c:pt>
                <c:pt idx="185827">
                  <c:v>49.692346473472703</c:v>
                </c:pt>
                <c:pt idx="185828">
                  <c:v>49.6924437348667</c:v>
                </c:pt>
                <c:pt idx="185829">
                  <c:v>49.6925409959494</c:v>
                </c:pt>
                <c:pt idx="185830">
                  <c:v>49.692638256720699</c:v>
                </c:pt>
                <c:pt idx="185831">
                  <c:v>49.6927355171808</c:v>
                </c:pt>
                <c:pt idx="185832">
                  <c:v>49.6928327773295</c:v>
                </c:pt>
                <c:pt idx="185833">
                  <c:v>49.692930037166903</c:v>
                </c:pt>
                <c:pt idx="185834">
                  <c:v>49.693027296693003</c:v>
                </c:pt>
                <c:pt idx="185835">
                  <c:v>49.693124555907701</c:v>
                </c:pt>
                <c:pt idx="185836">
                  <c:v>49.693221814811103</c:v>
                </c:pt>
                <c:pt idx="185837">
                  <c:v>49.693319073403302</c:v>
                </c:pt>
                <c:pt idx="185838">
                  <c:v>49.693416331684098</c:v>
                </c:pt>
                <c:pt idx="185839">
                  <c:v>49.693513589653598</c:v>
                </c:pt>
                <c:pt idx="185840">
                  <c:v>49.693610847311703</c:v>
                </c:pt>
                <c:pt idx="185841">
                  <c:v>49.693708104658597</c:v>
                </c:pt>
                <c:pt idx="185842">
                  <c:v>49.693805361694103</c:v>
                </c:pt>
                <c:pt idx="185843">
                  <c:v>49.693902618418399</c:v>
                </c:pt>
                <c:pt idx="185844">
                  <c:v>49.693999874831299</c:v>
                </c:pt>
                <c:pt idx="185845">
                  <c:v>49.694097130932903</c:v>
                </c:pt>
                <c:pt idx="185846">
                  <c:v>49.694194386723197</c:v>
                </c:pt>
                <c:pt idx="185847">
                  <c:v>49.694291642202202</c:v>
                </c:pt>
                <c:pt idx="185848">
                  <c:v>49.694388897369898</c:v>
                </c:pt>
                <c:pt idx="185849">
                  <c:v>49.694486152226297</c:v>
                </c:pt>
                <c:pt idx="185850">
                  <c:v>49.6945834067714</c:v>
                </c:pt>
                <c:pt idx="185851">
                  <c:v>49.694680661005201</c:v>
                </c:pt>
                <c:pt idx="185852">
                  <c:v>49.694777914927698</c:v>
                </c:pt>
                <c:pt idx="185853">
                  <c:v>49.6948751685389</c:v>
                </c:pt>
                <c:pt idx="185854">
                  <c:v>49.694972421838798</c:v>
                </c:pt>
                <c:pt idx="185855">
                  <c:v>49.695069674827302</c:v>
                </c:pt>
                <c:pt idx="185856">
                  <c:v>49.695166927504602</c:v>
                </c:pt>
                <c:pt idx="185857">
                  <c:v>49.695264179870598</c:v>
                </c:pt>
                <c:pt idx="185858">
                  <c:v>49.695361431925299</c:v>
                </c:pt>
                <c:pt idx="185859">
                  <c:v>49.695458683668697</c:v>
                </c:pt>
                <c:pt idx="185860">
                  <c:v>49.695555935100799</c:v>
                </c:pt>
                <c:pt idx="185861">
                  <c:v>49.695653186221598</c:v>
                </c:pt>
                <c:pt idx="185862">
                  <c:v>49.695750437031101</c:v>
                </c:pt>
                <c:pt idx="185863">
                  <c:v>49.695847687529401</c:v>
                </c:pt>
                <c:pt idx="185864">
                  <c:v>49.695944937716298</c:v>
                </c:pt>
                <c:pt idx="185865">
                  <c:v>49.6960421875919</c:v>
                </c:pt>
                <c:pt idx="185866">
                  <c:v>49.696139437156297</c:v>
                </c:pt>
                <c:pt idx="185867">
                  <c:v>49.696236686409399</c:v>
                </c:pt>
                <c:pt idx="185868">
                  <c:v>49.696333935351198</c:v>
                </c:pt>
                <c:pt idx="185869">
                  <c:v>49.696431183981701</c:v>
                </c:pt>
                <c:pt idx="185870">
                  <c:v>49.696528432300902</c:v>
                </c:pt>
                <c:pt idx="185871">
                  <c:v>49.696625680308799</c:v>
                </c:pt>
                <c:pt idx="185872">
                  <c:v>49.696722928005499</c:v>
                </c:pt>
                <c:pt idx="185873">
                  <c:v>49.696820175390798</c:v>
                </c:pt>
                <c:pt idx="185874">
                  <c:v>49.6969174224649</c:v>
                </c:pt>
                <c:pt idx="185875">
                  <c:v>49.697014669227698</c:v>
                </c:pt>
                <c:pt idx="185876">
                  <c:v>49.697111915679301</c:v>
                </c:pt>
                <c:pt idx="185877">
                  <c:v>49.697209161819501</c:v>
                </c:pt>
                <c:pt idx="185878">
                  <c:v>49.697306407648497</c:v>
                </c:pt>
                <c:pt idx="185879">
                  <c:v>49.697403653166198</c:v>
                </c:pt>
                <c:pt idx="185880">
                  <c:v>49.697500898372603</c:v>
                </c:pt>
                <c:pt idx="185881">
                  <c:v>49.697598143267797</c:v>
                </c:pt>
                <c:pt idx="185882">
                  <c:v>49.697695387851702</c:v>
                </c:pt>
                <c:pt idx="185883">
                  <c:v>49.697792632124298</c:v>
                </c:pt>
                <c:pt idx="185884">
                  <c:v>49.697889876085597</c:v>
                </c:pt>
                <c:pt idx="185885">
                  <c:v>49.6979871197357</c:v>
                </c:pt>
                <c:pt idx="185886">
                  <c:v>49.6980843630745</c:v>
                </c:pt>
                <c:pt idx="185887">
                  <c:v>49.698181606101997</c:v>
                </c:pt>
                <c:pt idx="185888">
                  <c:v>49.698278848818298</c:v>
                </c:pt>
                <c:pt idx="185889">
                  <c:v>49.698376091223302</c:v>
                </c:pt>
                <c:pt idx="185890">
                  <c:v>49.698473333316997</c:v>
                </c:pt>
                <c:pt idx="185891">
                  <c:v>49.698570575099502</c:v>
                </c:pt>
                <c:pt idx="185892">
                  <c:v>49.698667816570698</c:v>
                </c:pt>
                <c:pt idx="185893">
                  <c:v>49.698765057730697</c:v>
                </c:pt>
                <c:pt idx="185894">
                  <c:v>49.6988622985794</c:v>
                </c:pt>
                <c:pt idx="185895">
                  <c:v>49.6989595391168</c:v>
                </c:pt>
                <c:pt idx="185896">
                  <c:v>49.699056779343003</c:v>
                </c:pt>
                <c:pt idx="185897">
                  <c:v>49.699154019257897</c:v>
                </c:pt>
                <c:pt idx="185898">
                  <c:v>49.699251258861601</c:v>
                </c:pt>
                <c:pt idx="185899">
                  <c:v>49.699348498154002</c:v>
                </c:pt>
                <c:pt idx="185900">
                  <c:v>49.6994457371351</c:v>
                </c:pt>
                <c:pt idx="185901">
                  <c:v>49.699542975805002</c:v>
                </c:pt>
                <c:pt idx="185902">
                  <c:v>49.699640214163701</c:v>
                </c:pt>
                <c:pt idx="185903">
                  <c:v>49.699737452211103</c:v>
                </c:pt>
                <c:pt idx="185904">
                  <c:v>49.699834689947203</c:v>
                </c:pt>
                <c:pt idx="185905">
                  <c:v>49.699931927372099</c:v>
                </c:pt>
                <c:pt idx="185906">
                  <c:v>49.700029164485798</c:v>
                </c:pt>
                <c:pt idx="185907">
                  <c:v>49.700126401288202</c:v>
                </c:pt>
                <c:pt idx="185908">
                  <c:v>49.700223637779303</c:v>
                </c:pt>
                <c:pt idx="185909">
                  <c:v>49.7003208739592</c:v>
                </c:pt>
                <c:pt idx="185910">
                  <c:v>49.700418109827901</c:v>
                </c:pt>
                <c:pt idx="185911">
                  <c:v>49.700515345385298</c:v>
                </c:pt>
                <c:pt idx="185912">
                  <c:v>49.7006125806315</c:v>
                </c:pt>
                <c:pt idx="185913">
                  <c:v>49.700709815566398</c:v>
                </c:pt>
                <c:pt idx="185914">
                  <c:v>49.7008070501901</c:v>
                </c:pt>
                <c:pt idx="185915">
                  <c:v>49.700904284502599</c:v>
                </c:pt>
                <c:pt idx="185916">
                  <c:v>49.701001518503801</c:v>
                </c:pt>
                <c:pt idx="185917">
                  <c:v>49.701098752193801</c:v>
                </c:pt>
                <c:pt idx="185918">
                  <c:v>49.701195985572497</c:v>
                </c:pt>
                <c:pt idx="185919">
                  <c:v>49.701293218639996</c:v>
                </c:pt>
                <c:pt idx="185920">
                  <c:v>49.7013904513963</c:v>
                </c:pt>
                <c:pt idx="185921">
                  <c:v>49.7014876838414</c:v>
                </c:pt>
                <c:pt idx="185922">
                  <c:v>49.701584915975197</c:v>
                </c:pt>
                <c:pt idx="185923">
                  <c:v>49.701682147797797</c:v>
                </c:pt>
                <c:pt idx="185924">
                  <c:v>49.701779379309102</c:v>
                </c:pt>
                <c:pt idx="185925">
                  <c:v>49.701876610509203</c:v>
                </c:pt>
                <c:pt idx="185926">
                  <c:v>49.7019738413981</c:v>
                </c:pt>
                <c:pt idx="185927">
                  <c:v>49.702071071975801</c:v>
                </c:pt>
                <c:pt idx="185928">
                  <c:v>49.7021683022422</c:v>
                </c:pt>
                <c:pt idx="185929">
                  <c:v>49.702265532197401</c:v>
                </c:pt>
                <c:pt idx="185930">
                  <c:v>49.7023627618414</c:v>
                </c:pt>
                <c:pt idx="185931">
                  <c:v>49.702459991174202</c:v>
                </c:pt>
                <c:pt idx="185932">
                  <c:v>49.7025572201957</c:v>
                </c:pt>
                <c:pt idx="185933">
                  <c:v>49.702654448906003</c:v>
                </c:pt>
                <c:pt idx="185934">
                  <c:v>49.702751677305102</c:v>
                </c:pt>
                <c:pt idx="185935">
                  <c:v>49.702848905392997</c:v>
                </c:pt>
                <c:pt idx="185936">
                  <c:v>49.702946133169696</c:v>
                </c:pt>
                <c:pt idx="185937">
                  <c:v>49.7030433606351</c:v>
                </c:pt>
                <c:pt idx="185938">
                  <c:v>49.703140587789299</c:v>
                </c:pt>
                <c:pt idx="185939">
                  <c:v>49.703237814632303</c:v>
                </c:pt>
                <c:pt idx="185940">
                  <c:v>49.703335041164202</c:v>
                </c:pt>
                <c:pt idx="185941">
                  <c:v>49.703432267384699</c:v>
                </c:pt>
                <c:pt idx="185942">
                  <c:v>49.703529493294099</c:v>
                </c:pt>
                <c:pt idx="185943">
                  <c:v>49.703626718892302</c:v>
                </c:pt>
                <c:pt idx="185944">
                  <c:v>49.703723944179202</c:v>
                </c:pt>
                <c:pt idx="185945">
                  <c:v>49.703821169154999</c:v>
                </c:pt>
                <c:pt idx="185946">
                  <c:v>49.703918393819499</c:v>
                </c:pt>
                <c:pt idx="185947">
                  <c:v>49.704015618172797</c:v>
                </c:pt>
                <c:pt idx="185948">
                  <c:v>49.704112842214897</c:v>
                </c:pt>
                <c:pt idx="185949">
                  <c:v>49.704210065945801</c:v>
                </c:pt>
                <c:pt idx="185950">
                  <c:v>49.704307289365602</c:v>
                </c:pt>
                <c:pt idx="185951">
                  <c:v>49.704404512474099</c:v>
                </c:pt>
                <c:pt idx="185952">
                  <c:v>49.7045017352714</c:v>
                </c:pt>
                <c:pt idx="185953">
                  <c:v>49.704598957757497</c:v>
                </c:pt>
                <c:pt idx="185954">
                  <c:v>49.704696179932398</c:v>
                </c:pt>
                <c:pt idx="185955">
                  <c:v>49.704793401796003</c:v>
                </c:pt>
                <c:pt idx="185956">
                  <c:v>49.704890623348597</c:v>
                </c:pt>
                <c:pt idx="185957">
                  <c:v>49.704987844589901</c:v>
                </c:pt>
                <c:pt idx="185958">
                  <c:v>49.705085065520002</c:v>
                </c:pt>
                <c:pt idx="185959">
                  <c:v>49.7051822861389</c:v>
                </c:pt>
                <c:pt idx="185960">
                  <c:v>49.705279506446601</c:v>
                </c:pt>
                <c:pt idx="185961">
                  <c:v>49.705376726443099</c:v>
                </c:pt>
                <c:pt idx="185962">
                  <c:v>49.7054739461285</c:v>
                </c:pt>
                <c:pt idx="185963">
                  <c:v>49.705571165502597</c:v>
                </c:pt>
                <c:pt idx="185964">
                  <c:v>49.705668384565499</c:v>
                </c:pt>
                <c:pt idx="185965">
                  <c:v>49.705765603317303</c:v>
                </c:pt>
                <c:pt idx="185966">
                  <c:v>49.705862821757897</c:v>
                </c:pt>
                <c:pt idx="185967">
                  <c:v>49.705960039887302</c:v>
                </c:pt>
                <c:pt idx="185968">
                  <c:v>49.706057257705503</c:v>
                </c:pt>
                <c:pt idx="185969">
                  <c:v>49.7061544752125</c:v>
                </c:pt>
                <c:pt idx="185970">
                  <c:v>49.706251692408301</c:v>
                </c:pt>
                <c:pt idx="185971">
                  <c:v>49.706348909292899</c:v>
                </c:pt>
                <c:pt idx="185972">
                  <c:v>49.7064461258664</c:v>
                </c:pt>
                <c:pt idx="185973">
                  <c:v>49.706543342128697</c:v>
                </c:pt>
                <c:pt idx="185974">
                  <c:v>49.706640558079798</c:v>
                </c:pt>
                <c:pt idx="185975">
                  <c:v>49.706737773719702</c:v>
                </c:pt>
                <c:pt idx="185976">
                  <c:v>49.706834989048403</c:v>
                </c:pt>
                <c:pt idx="185977">
                  <c:v>49.706932204066</c:v>
                </c:pt>
                <c:pt idx="185978">
                  <c:v>49.7070294187724</c:v>
                </c:pt>
                <c:pt idx="185979">
                  <c:v>49.707126633167597</c:v>
                </c:pt>
                <c:pt idx="185980">
                  <c:v>49.707223847251598</c:v>
                </c:pt>
                <c:pt idx="185981">
                  <c:v>49.707321061024501</c:v>
                </c:pt>
                <c:pt idx="185982">
                  <c:v>49.707418274486201</c:v>
                </c:pt>
                <c:pt idx="185983">
                  <c:v>49.707515487636698</c:v>
                </c:pt>
                <c:pt idx="185984">
                  <c:v>49.707612700475998</c:v>
                </c:pt>
                <c:pt idx="185985">
                  <c:v>49.707709913004201</c:v>
                </c:pt>
                <c:pt idx="185986">
                  <c:v>49.707807125221201</c:v>
                </c:pt>
                <c:pt idx="185987">
                  <c:v>49.707904337127097</c:v>
                </c:pt>
                <c:pt idx="185988">
                  <c:v>49.708001548721697</c:v>
                </c:pt>
                <c:pt idx="185989">
                  <c:v>49.7080987600052</c:v>
                </c:pt>
                <c:pt idx="185990">
                  <c:v>49.708195970977599</c:v>
                </c:pt>
                <c:pt idx="185991">
                  <c:v>49.708293181638801</c:v>
                </c:pt>
                <c:pt idx="185992">
                  <c:v>49.7083903919888</c:v>
                </c:pt>
                <c:pt idx="185993">
                  <c:v>49.708487602027603</c:v>
                </c:pt>
                <c:pt idx="185994">
                  <c:v>49.708584811755301</c:v>
                </c:pt>
                <c:pt idx="185995">
                  <c:v>49.708682021171903</c:v>
                </c:pt>
                <c:pt idx="185996">
                  <c:v>49.708779230277301</c:v>
                </c:pt>
                <c:pt idx="185997">
                  <c:v>49.708876439071503</c:v>
                </c:pt>
                <c:pt idx="185998">
                  <c:v>49.708973647554501</c:v>
                </c:pt>
                <c:pt idx="185999">
                  <c:v>49.709070855726402</c:v>
                </c:pt>
                <c:pt idx="186000">
                  <c:v>49.7091680635872</c:v>
                </c:pt>
                <c:pt idx="186001">
                  <c:v>49.7092652711368</c:v>
                </c:pt>
                <c:pt idx="186002">
                  <c:v>49.709362478375198</c:v>
                </c:pt>
                <c:pt idx="186003">
                  <c:v>49.709459685302498</c:v>
                </c:pt>
                <c:pt idx="186004">
                  <c:v>49.709556891918702</c:v>
                </c:pt>
                <c:pt idx="186005">
                  <c:v>49.709654098223702</c:v>
                </c:pt>
                <c:pt idx="186006">
                  <c:v>49.709751304217498</c:v>
                </c:pt>
                <c:pt idx="186007">
                  <c:v>49.709848509900198</c:v>
                </c:pt>
                <c:pt idx="186008">
                  <c:v>49.7099457152718</c:v>
                </c:pt>
                <c:pt idx="186009">
                  <c:v>49.710042920332199</c:v>
                </c:pt>
                <c:pt idx="186010">
                  <c:v>49.710140125081402</c:v>
                </c:pt>
                <c:pt idx="186011">
                  <c:v>49.710237329519501</c:v>
                </c:pt>
                <c:pt idx="186012">
                  <c:v>49.710334533646503</c:v>
                </c:pt>
                <c:pt idx="186013">
                  <c:v>49.7104317374624</c:v>
                </c:pt>
                <c:pt idx="186014">
                  <c:v>49.710528940967002</c:v>
                </c:pt>
                <c:pt idx="186015">
                  <c:v>49.710626144160599</c:v>
                </c:pt>
                <c:pt idx="186016">
                  <c:v>49.710723347043</c:v>
                </c:pt>
                <c:pt idx="186017">
                  <c:v>49.710820549614297</c:v>
                </c:pt>
                <c:pt idx="186018">
                  <c:v>49.710917751874398</c:v>
                </c:pt>
                <c:pt idx="186019">
                  <c:v>49.711014953823401</c:v>
                </c:pt>
                <c:pt idx="186020">
                  <c:v>49.711112155461301</c:v>
                </c:pt>
                <c:pt idx="186021">
                  <c:v>49.711209356787997</c:v>
                </c:pt>
                <c:pt idx="186022">
                  <c:v>49.711306557803603</c:v>
                </c:pt>
                <c:pt idx="186023">
                  <c:v>49.711403758508098</c:v>
                </c:pt>
                <c:pt idx="186024">
                  <c:v>49.711500958901397</c:v>
                </c:pt>
                <c:pt idx="186025">
                  <c:v>49.711598158983598</c:v>
                </c:pt>
                <c:pt idx="186026">
                  <c:v>49.711695358754703</c:v>
                </c:pt>
                <c:pt idx="186027">
                  <c:v>49.711792558214697</c:v>
                </c:pt>
                <c:pt idx="186028">
                  <c:v>49.711889757363501</c:v>
                </c:pt>
                <c:pt idx="186029">
                  <c:v>49.711986956201201</c:v>
                </c:pt>
                <c:pt idx="186030">
                  <c:v>49.712084154727798</c:v>
                </c:pt>
                <c:pt idx="186031">
                  <c:v>49.712181352943198</c:v>
                </c:pt>
                <c:pt idx="186032">
                  <c:v>49.7122785508475</c:v>
                </c:pt>
                <c:pt idx="186033">
                  <c:v>49.712375748440799</c:v>
                </c:pt>
                <c:pt idx="186034">
                  <c:v>49.712472945722801</c:v>
                </c:pt>
                <c:pt idx="186035">
                  <c:v>49.712570142693799</c:v>
                </c:pt>
                <c:pt idx="186036">
                  <c:v>49.7126673393537</c:v>
                </c:pt>
                <c:pt idx="186037">
                  <c:v>49.712764535702398</c:v>
                </c:pt>
                <c:pt idx="186038">
                  <c:v>49.712861731739999</c:v>
                </c:pt>
                <c:pt idx="186039">
                  <c:v>49.712958927466502</c:v>
                </c:pt>
                <c:pt idx="186040">
                  <c:v>49.713056122881902</c:v>
                </c:pt>
                <c:pt idx="186041">
                  <c:v>49.713153317986098</c:v>
                </c:pt>
                <c:pt idx="186042">
                  <c:v>49.713250512779297</c:v>
                </c:pt>
                <c:pt idx="186043">
                  <c:v>49.713347707261299</c:v>
                </c:pt>
                <c:pt idx="186044">
                  <c:v>49.713444901432297</c:v>
                </c:pt>
                <c:pt idx="186045">
                  <c:v>49.713542095292098</c:v>
                </c:pt>
                <c:pt idx="186046">
                  <c:v>49.713639288840803</c:v>
                </c:pt>
                <c:pt idx="186047">
                  <c:v>49.713736482078403</c:v>
                </c:pt>
                <c:pt idx="186048">
                  <c:v>49.713833675004899</c:v>
                </c:pt>
                <c:pt idx="186049">
                  <c:v>49.713930867620299</c:v>
                </c:pt>
                <c:pt idx="186050">
                  <c:v>49.714028059924601</c:v>
                </c:pt>
                <c:pt idx="186051">
                  <c:v>49.7141252519178</c:v>
                </c:pt>
                <c:pt idx="186052">
                  <c:v>49.714222443599802</c:v>
                </c:pt>
                <c:pt idx="186053">
                  <c:v>49.714319634970799</c:v>
                </c:pt>
                <c:pt idx="186054">
                  <c:v>49.7144168260307</c:v>
                </c:pt>
                <c:pt idx="186055">
                  <c:v>49.714514016779503</c:v>
                </c:pt>
                <c:pt idx="186056">
                  <c:v>49.714611207217203</c:v>
                </c:pt>
                <c:pt idx="186057">
                  <c:v>49.714708397343699</c:v>
                </c:pt>
                <c:pt idx="186058">
                  <c:v>49.714805587159198</c:v>
                </c:pt>
                <c:pt idx="186059">
                  <c:v>49.7149027766636</c:v>
                </c:pt>
                <c:pt idx="186060">
                  <c:v>49.714999965856897</c:v>
                </c:pt>
                <c:pt idx="186061">
                  <c:v>49.715097154739098</c:v>
                </c:pt>
                <c:pt idx="186062">
                  <c:v>49.715194343310202</c:v>
                </c:pt>
                <c:pt idx="186063">
                  <c:v>49.715291531570202</c:v>
                </c:pt>
                <c:pt idx="186064">
                  <c:v>49.715388719519098</c:v>
                </c:pt>
                <c:pt idx="186065">
                  <c:v>49.715485907157003</c:v>
                </c:pt>
                <c:pt idx="186066">
                  <c:v>49.715583094483698</c:v>
                </c:pt>
                <c:pt idx="186067">
                  <c:v>49.715680281499402</c:v>
                </c:pt>
                <c:pt idx="186068">
                  <c:v>49.715777468203903</c:v>
                </c:pt>
                <c:pt idx="186069">
                  <c:v>49.7158746545974</c:v>
                </c:pt>
                <c:pt idx="186070">
                  <c:v>49.715971840679799</c:v>
                </c:pt>
                <c:pt idx="186071">
                  <c:v>49.716069026451102</c:v>
                </c:pt>
                <c:pt idx="186072">
                  <c:v>49.7161662119114</c:v>
                </c:pt>
                <c:pt idx="186073">
                  <c:v>49.716263397060501</c:v>
                </c:pt>
                <c:pt idx="186074">
                  <c:v>49.716360581898599</c:v>
                </c:pt>
                <c:pt idx="186075">
                  <c:v>49.716457766425599</c:v>
                </c:pt>
                <c:pt idx="186076">
                  <c:v>49.716554950641502</c:v>
                </c:pt>
                <c:pt idx="186077">
                  <c:v>49.716652134546301</c:v>
                </c:pt>
                <c:pt idx="186078">
                  <c:v>49.716749318140103</c:v>
                </c:pt>
                <c:pt idx="186079">
                  <c:v>49.7168465014228</c:v>
                </c:pt>
                <c:pt idx="186080">
                  <c:v>49.716943684394401</c:v>
                </c:pt>
                <c:pt idx="186081">
                  <c:v>49.717040867054898</c:v>
                </c:pt>
                <c:pt idx="186082">
                  <c:v>49.717138049404298</c:v>
                </c:pt>
                <c:pt idx="186083">
                  <c:v>49.7172352314427</c:v>
                </c:pt>
                <c:pt idx="186084">
                  <c:v>49.717332413169999</c:v>
                </c:pt>
                <c:pt idx="186085">
                  <c:v>49.717429594586299</c:v>
                </c:pt>
                <c:pt idx="186086">
                  <c:v>49.717526775691503</c:v>
                </c:pt>
                <c:pt idx="186087">
                  <c:v>49.717623956485603</c:v>
                </c:pt>
                <c:pt idx="186088">
                  <c:v>49.717721136968599</c:v>
                </c:pt>
                <c:pt idx="186089">
                  <c:v>49.717818317140598</c:v>
                </c:pt>
                <c:pt idx="186090">
                  <c:v>49.717915497001499</c:v>
                </c:pt>
                <c:pt idx="186091">
                  <c:v>49.718012676551297</c:v>
                </c:pt>
                <c:pt idx="186092">
                  <c:v>49.718109855790097</c:v>
                </c:pt>
                <c:pt idx="186093">
                  <c:v>49.7182070347178</c:v>
                </c:pt>
                <c:pt idx="186094">
                  <c:v>49.718304213334498</c:v>
                </c:pt>
                <c:pt idx="186095">
                  <c:v>49.7184013916401</c:v>
                </c:pt>
                <c:pt idx="186096">
                  <c:v>49.718498569634598</c:v>
                </c:pt>
                <c:pt idx="186097">
                  <c:v>49.718595747318098</c:v>
                </c:pt>
                <c:pt idx="186098">
                  <c:v>49.718692924690501</c:v>
                </c:pt>
                <c:pt idx="186099">
                  <c:v>49.7187901017519</c:v>
                </c:pt>
                <c:pt idx="186100">
                  <c:v>49.718887278502201</c:v>
                </c:pt>
                <c:pt idx="186101">
                  <c:v>49.718984454941499</c:v>
                </c:pt>
                <c:pt idx="186102">
                  <c:v>49.719081631069699</c:v>
                </c:pt>
                <c:pt idx="186103">
                  <c:v>49.719178806886802</c:v>
                </c:pt>
                <c:pt idx="186104">
                  <c:v>49.719275982392901</c:v>
                </c:pt>
                <c:pt idx="186105">
                  <c:v>49.719373157588002</c:v>
                </c:pt>
                <c:pt idx="186106">
                  <c:v>49.719470332472</c:v>
                </c:pt>
                <c:pt idx="186107">
                  <c:v>49.7195675070449</c:v>
                </c:pt>
                <c:pt idx="186108">
                  <c:v>49.719664681306803</c:v>
                </c:pt>
                <c:pt idx="186109">
                  <c:v>49.719761855257701</c:v>
                </c:pt>
                <c:pt idx="186110">
                  <c:v>49.719859028897503</c:v>
                </c:pt>
                <c:pt idx="186111">
                  <c:v>49.7199562022263</c:v>
                </c:pt>
                <c:pt idx="186112">
                  <c:v>49.720053375243999</c:v>
                </c:pt>
                <c:pt idx="186113">
                  <c:v>49.720150547950702</c:v>
                </c:pt>
                <c:pt idx="186114">
                  <c:v>49.7202477203463</c:v>
                </c:pt>
                <c:pt idx="186115">
                  <c:v>49.720344892430901</c:v>
                </c:pt>
                <c:pt idx="186116">
                  <c:v>49.720442064204498</c:v>
                </c:pt>
                <c:pt idx="186117">
                  <c:v>49.720539235666998</c:v>
                </c:pt>
                <c:pt idx="186118">
                  <c:v>49.7206364068185</c:v>
                </c:pt>
                <c:pt idx="186119">
                  <c:v>49.720733577658997</c:v>
                </c:pt>
                <c:pt idx="186120">
                  <c:v>49.720830748188398</c:v>
                </c:pt>
                <c:pt idx="186121">
                  <c:v>49.720927918406801</c:v>
                </c:pt>
                <c:pt idx="186122">
                  <c:v>49.7210250883141</c:v>
                </c:pt>
                <c:pt idx="186123">
                  <c:v>49.721122257910402</c:v>
                </c:pt>
                <c:pt idx="186124">
                  <c:v>49.721219427195699</c:v>
                </c:pt>
                <c:pt idx="186125">
                  <c:v>49.721316596169999</c:v>
                </c:pt>
                <c:pt idx="186126">
                  <c:v>49.721413764833201</c:v>
                </c:pt>
                <c:pt idx="186127">
                  <c:v>49.721510933185399</c:v>
                </c:pt>
                <c:pt idx="186128">
                  <c:v>49.7216081012266</c:v>
                </c:pt>
                <c:pt idx="186129">
                  <c:v>49.721705268956697</c:v>
                </c:pt>
                <c:pt idx="186130">
                  <c:v>49.721802436375903</c:v>
                </c:pt>
                <c:pt idx="186131">
                  <c:v>49.721899603483998</c:v>
                </c:pt>
                <c:pt idx="186132">
                  <c:v>49.721996770281002</c:v>
                </c:pt>
                <c:pt idx="186133">
                  <c:v>49.722093936767102</c:v>
                </c:pt>
                <c:pt idx="186134">
                  <c:v>49.722191102942098</c:v>
                </c:pt>
                <c:pt idx="186135">
                  <c:v>49.722288268806103</c:v>
                </c:pt>
                <c:pt idx="186136">
                  <c:v>49.722385434359097</c:v>
                </c:pt>
                <c:pt idx="186137">
                  <c:v>49.722482599601101</c:v>
                </c:pt>
                <c:pt idx="186138">
                  <c:v>49.722579764532</c:v>
                </c:pt>
                <c:pt idx="186139">
                  <c:v>49.722676929152001</c:v>
                </c:pt>
                <c:pt idx="186140">
                  <c:v>49.722774093460899</c:v>
                </c:pt>
                <c:pt idx="186141">
                  <c:v>49.722871257458799</c:v>
                </c:pt>
                <c:pt idx="186142">
                  <c:v>49.722968421145701</c:v>
                </c:pt>
                <c:pt idx="186143">
                  <c:v>49.723065584521599</c:v>
                </c:pt>
                <c:pt idx="186144">
                  <c:v>49.7231627475865</c:v>
                </c:pt>
                <c:pt idx="186145">
                  <c:v>49.723259910340303</c:v>
                </c:pt>
                <c:pt idx="186146">
                  <c:v>49.723357072783202</c:v>
                </c:pt>
                <c:pt idx="186147">
                  <c:v>49.723454234915003</c:v>
                </c:pt>
                <c:pt idx="186148">
                  <c:v>49.7235513967359</c:v>
                </c:pt>
                <c:pt idx="186149">
                  <c:v>49.723648558245699</c:v>
                </c:pt>
                <c:pt idx="186150">
                  <c:v>49.723745719444501</c:v>
                </c:pt>
                <c:pt idx="186151">
                  <c:v>49.723842880332299</c:v>
                </c:pt>
                <c:pt idx="186152">
                  <c:v>49.723940040909199</c:v>
                </c:pt>
                <c:pt idx="186153">
                  <c:v>49.724037201175001</c:v>
                </c:pt>
                <c:pt idx="186154">
                  <c:v>49.724134361129799</c:v>
                </c:pt>
                <c:pt idx="186155">
                  <c:v>49.7242315207736</c:v>
                </c:pt>
                <c:pt idx="186156">
                  <c:v>49.724328680106403</c:v>
                </c:pt>
                <c:pt idx="186157">
                  <c:v>49.724425839128202</c:v>
                </c:pt>
                <c:pt idx="186158">
                  <c:v>49.724522997839003</c:v>
                </c:pt>
                <c:pt idx="186159">
                  <c:v>49.724620156238899</c:v>
                </c:pt>
                <c:pt idx="186160">
                  <c:v>49.724717314327698</c:v>
                </c:pt>
                <c:pt idx="186161">
                  <c:v>49.7248144721055</c:v>
                </c:pt>
                <c:pt idx="186162">
                  <c:v>49.724911629572397</c:v>
                </c:pt>
                <c:pt idx="186163">
                  <c:v>49.725008786728203</c:v>
                </c:pt>
                <c:pt idx="186164">
                  <c:v>49.725105943573098</c:v>
                </c:pt>
                <c:pt idx="186165">
                  <c:v>49.725203100106903</c:v>
                </c:pt>
                <c:pt idx="186166">
                  <c:v>49.725300256329803</c:v>
                </c:pt>
                <c:pt idx="186167">
                  <c:v>49.725397412241698</c:v>
                </c:pt>
                <c:pt idx="186168">
                  <c:v>49.725494567842603</c:v>
                </c:pt>
                <c:pt idx="186169">
                  <c:v>49.725591723132503</c:v>
                </c:pt>
                <c:pt idx="186170">
                  <c:v>49.725688878111399</c:v>
                </c:pt>
                <c:pt idx="186171">
                  <c:v>49.725786032779403</c:v>
                </c:pt>
                <c:pt idx="186172">
                  <c:v>49.725883187136297</c:v>
                </c:pt>
                <c:pt idx="186173">
                  <c:v>49.7259803411823</c:v>
                </c:pt>
                <c:pt idx="186174">
                  <c:v>49.726077494917298</c:v>
                </c:pt>
                <c:pt idx="186175">
                  <c:v>49.726174648341299</c:v>
                </c:pt>
                <c:pt idx="186176">
                  <c:v>49.726271801454303</c:v>
                </c:pt>
                <c:pt idx="186177">
                  <c:v>49.726368954256401</c:v>
                </c:pt>
                <c:pt idx="186178">
                  <c:v>49.726466106747502</c:v>
                </c:pt>
                <c:pt idx="186179">
                  <c:v>49.726563258927598</c:v>
                </c:pt>
                <c:pt idx="186180">
                  <c:v>49.726660410796697</c:v>
                </c:pt>
                <c:pt idx="186181">
                  <c:v>49.726757562354898</c:v>
                </c:pt>
                <c:pt idx="186182">
                  <c:v>49.726854713602002</c:v>
                </c:pt>
                <c:pt idx="186183">
                  <c:v>49.7269518645383</c:v>
                </c:pt>
                <c:pt idx="186184">
                  <c:v>49.727049015163502</c:v>
                </c:pt>
                <c:pt idx="186185">
                  <c:v>49.727146165477798</c:v>
                </c:pt>
                <c:pt idx="186186">
                  <c:v>49.727243315481097</c:v>
                </c:pt>
                <c:pt idx="186187">
                  <c:v>49.727340465173398</c:v>
                </c:pt>
                <c:pt idx="186188">
                  <c:v>49.727437614554702</c:v>
                </c:pt>
                <c:pt idx="186189">
                  <c:v>49.727534763625101</c:v>
                </c:pt>
                <c:pt idx="186190">
                  <c:v>49.727631912384602</c:v>
                </c:pt>
                <c:pt idx="186191">
                  <c:v>49.727729060832999</c:v>
                </c:pt>
                <c:pt idx="186192">
                  <c:v>49.727826208970498</c:v>
                </c:pt>
                <c:pt idx="186193">
                  <c:v>49.727923356797099</c:v>
                </c:pt>
                <c:pt idx="186194">
                  <c:v>49.728020504312603</c:v>
                </c:pt>
                <c:pt idx="186195">
                  <c:v>49.728117651517302</c:v>
                </c:pt>
                <c:pt idx="186196">
                  <c:v>49.728214798410903</c:v>
                </c:pt>
                <c:pt idx="186197">
                  <c:v>49.7283119449936</c:v>
                </c:pt>
                <c:pt idx="186198">
                  <c:v>49.728409091265398</c:v>
                </c:pt>
                <c:pt idx="186199">
                  <c:v>49.7285062372261</c:v>
                </c:pt>
                <c:pt idx="186200">
                  <c:v>49.728603382876003</c:v>
                </c:pt>
                <c:pt idx="186201">
                  <c:v>49.728700528214802</c:v>
                </c:pt>
                <c:pt idx="186202">
                  <c:v>49.728797673242802</c:v>
                </c:pt>
                <c:pt idx="186203">
                  <c:v>49.728894817959699</c:v>
                </c:pt>
                <c:pt idx="186204">
                  <c:v>49.728991962365697</c:v>
                </c:pt>
                <c:pt idx="186205">
                  <c:v>49.729089106460798</c:v>
                </c:pt>
                <c:pt idx="186206">
                  <c:v>49.729186250244901</c:v>
                </c:pt>
                <c:pt idx="186207">
                  <c:v>49.729283393718099</c:v>
                </c:pt>
                <c:pt idx="186208">
                  <c:v>49.729380536880299</c:v>
                </c:pt>
                <c:pt idx="186209">
                  <c:v>49.729477679731602</c:v>
                </c:pt>
                <c:pt idx="186210">
                  <c:v>49.7295748222719</c:v>
                </c:pt>
                <c:pt idx="186211">
                  <c:v>49.7296719645013</c:v>
                </c:pt>
                <c:pt idx="186212">
                  <c:v>49.729769106419702</c:v>
                </c:pt>
                <c:pt idx="186213">
                  <c:v>49.7298662480272</c:v>
                </c:pt>
                <c:pt idx="186214">
                  <c:v>49.7299633893238</c:v>
                </c:pt>
                <c:pt idx="186215">
                  <c:v>49.730060530309402</c:v>
                </c:pt>
                <c:pt idx="186216">
                  <c:v>49.730157670984099</c:v>
                </c:pt>
                <c:pt idx="186217">
                  <c:v>49.730254811347798</c:v>
                </c:pt>
                <c:pt idx="186218">
                  <c:v>49.7303519514006</c:v>
                </c:pt>
                <c:pt idx="186219">
                  <c:v>49.730449091142397</c:v>
                </c:pt>
                <c:pt idx="186220">
                  <c:v>49.730546230573403</c:v>
                </c:pt>
                <c:pt idx="186221">
                  <c:v>49.730643369693396</c:v>
                </c:pt>
                <c:pt idx="186222">
                  <c:v>49.7307405085024</c:v>
                </c:pt>
                <c:pt idx="186223">
                  <c:v>49.730837647000499</c:v>
                </c:pt>
                <c:pt idx="186224">
                  <c:v>49.730934785187699</c:v>
                </c:pt>
                <c:pt idx="186225">
                  <c:v>49.731031923064002</c:v>
                </c:pt>
                <c:pt idx="186226">
                  <c:v>49.7311290606293</c:v>
                </c:pt>
                <c:pt idx="186227">
                  <c:v>49.7312261978837</c:v>
                </c:pt>
                <c:pt idx="186228">
                  <c:v>49.731323334827202</c:v>
                </c:pt>
                <c:pt idx="186229">
                  <c:v>49.731420471459799</c:v>
                </c:pt>
                <c:pt idx="186230">
                  <c:v>49.731517607781399</c:v>
                </c:pt>
                <c:pt idx="186231">
                  <c:v>49.7316147437921</c:v>
                </c:pt>
                <c:pt idx="186232">
                  <c:v>49.731711879491897</c:v>
                </c:pt>
                <c:pt idx="186233">
                  <c:v>49.731809014880703</c:v>
                </c:pt>
                <c:pt idx="186234">
                  <c:v>49.731906149958597</c:v>
                </c:pt>
                <c:pt idx="186235">
                  <c:v>49.7320032847256</c:v>
                </c:pt>
                <c:pt idx="186236">
                  <c:v>49.732100419181698</c:v>
                </c:pt>
                <c:pt idx="186237">
                  <c:v>49.732197553326898</c:v>
                </c:pt>
                <c:pt idx="186238">
                  <c:v>49.7322946871612</c:v>
                </c:pt>
                <c:pt idx="186239">
                  <c:v>49.732391820684498</c:v>
                </c:pt>
                <c:pt idx="186240">
                  <c:v>49.732488953896897</c:v>
                </c:pt>
                <c:pt idx="186241">
                  <c:v>49.732586086798399</c:v>
                </c:pt>
                <c:pt idx="186242">
                  <c:v>49.732683219389003</c:v>
                </c:pt>
                <c:pt idx="186243">
                  <c:v>49.732780351668701</c:v>
                </c:pt>
                <c:pt idx="186244">
                  <c:v>49.732877483637502</c:v>
                </c:pt>
                <c:pt idx="186245">
                  <c:v>49.732974615295298</c:v>
                </c:pt>
                <c:pt idx="186246">
                  <c:v>49.733071746642302</c:v>
                </c:pt>
                <c:pt idx="186247">
                  <c:v>49.733168877678303</c:v>
                </c:pt>
                <c:pt idx="186248">
                  <c:v>49.733266008403398</c:v>
                </c:pt>
                <c:pt idx="186249">
                  <c:v>49.733363138817701</c:v>
                </c:pt>
                <c:pt idx="186250">
                  <c:v>49.733460268921</c:v>
                </c:pt>
                <c:pt idx="186251">
                  <c:v>49.733557398713401</c:v>
                </c:pt>
                <c:pt idx="186252">
                  <c:v>49.733654528194897</c:v>
                </c:pt>
                <c:pt idx="186253">
                  <c:v>49.733751657365502</c:v>
                </c:pt>
                <c:pt idx="186254">
                  <c:v>49.733848786225202</c:v>
                </c:pt>
                <c:pt idx="186255">
                  <c:v>49.733945914773997</c:v>
                </c:pt>
                <c:pt idx="186256">
                  <c:v>49.734043043011901</c:v>
                </c:pt>
                <c:pt idx="186257">
                  <c:v>49.7341401709389</c:v>
                </c:pt>
                <c:pt idx="186258">
                  <c:v>49.734237298555001</c:v>
                </c:pt>
                <c:pt idx="186259">
                  <c:v>49.734334425860197</c:v>
                </c:pt>
                <c:pt idx="186260">
                  <c:v>49.734431552854602</c:v>
                </c:pt>
                <c:pt idx="186261">
                  <c:v>49.734528679538002</c:v>
                </c:pt>
                <c:pt idx="186262">
                  <c:v>49.734625805910497</c:v>
                </c:pt>
                <c:pt idx="186263">
                  <c:v>49.734722931972101</c:v>
                </c:pt>
                <c:pt idx="186264">
                  <c:v>49.734820057722899</c:v>
                </c:pt>
                <c:pt idx="186265">
                  <c:v>49.7349171831627</c:v>
                </c:pt>
                <c:pt idx="186266">
                  <c:v>49.735014308291703</c:v>
                </c:pt>
                <c:pt idx="186267">
                  <c:v>49.7351114331098</c:v>
                </c:pt>
                <c:pt idx="186268">
                  <c:v>49.7352085576169</c:v>
                </c:pt>
                <c:pt idx="186269">
                  <c:v>49.735305681813202</c:v>
                </c:pt>
                <c:pt idx="186270">
                  <c:v>49.735402805698698</c:v>
                </c:pt>
                <c:pt idx="186271">
                  <c:v>49.735499929273203</c:v>
                </c:pt>
                <c:pt idx="186272">
                  <c:v>49.735597052536797</c:v>
                </c:pt>
                <c:pt idx="186273">
                  <c:v>49.735694175489598</c:v>
                </c:pt>
                <c:pt idx="186274">
                  <c:v>49.735791298131502</c:v>
                </c:pt>
                <c:pt idx="186275">
                  <c:v>49.735888420462501</c:v>
                </c:pt>
                <c:pt idx="186276">
                  <c:v>49.735985542482602</c:v>
                </c:pt>
                <c:pt idx="186277">
                  <c:v>49.736082664191798</c:v>
                </c:pt>
                <c:pt idx="186278">
                  <c:v>49.736179785590203</c:v>
                </c:pt>
                <c:pt idx="186279">
                  <c:v>49.736276906677602</c:v>
                </c:pt>
                <c:pt idx="186280">
                  <c:v>49.736374027454303</c:v>
                </c:pt>
                <c:pt idx="186281">
                  <c:v>49.73647114792</c:v>
                </c:pt>
                <c:pt idx="186282">
                  <c:v>49.736568268074798</c:v>
                </c:pt>
                <c:pt idx="186283">
                  <c:v>49.736665387918798</c:v>
                </c:pt>
                <c:pt idx="186284">
                  <c:v>49.7367625074519</c:v>
                </c:pt>
                <c:pt idx="186285">
                  <c:v>49.736859626674203</c:v>
                </c:pt>
                <c:pt idx="186286">
                  <c:v>49.736956745585601</c:v>
                </c:pt>
                <c:pt idx="186287">
                  <c:v>49.737053864186102</c:v>
                </c:pt>
                <c:pt idx="186288">
                  <c:v>49.737150982475697</c:v>
                </c:pt>
                <c:pt idx="186289">
                  <c:v>49.737248100454501</c:v>
                </c:pt>
                <c:pt idx="186290">
                  <c:v>49.7373452181224</c:v>
                </c:pt>
                <c:pt idx="186291">
                  <c:v>49.7374423354794</c:v>
                </c:pt>
                <c:pt idx="186292">
                  <c:v>49.737539452525603</c:v>
                </c:pt>
                <c:pt idx="186293">
                  <c:v>49.7376365692609</c:v>
                </c:pt>
                <c:pt idx="186294">
                  <c:v>49.737733685685299</c:v>
                </c:pt>
                <c:pt idx="186295">
                  <c:v>49.7378308017989</c:v>
                </c:pt>
                <c:pt idx="186296">
                  <c:v>49.737927917601603</c:v>
                </c:pt>
                <c:pt idx="186297">
                  <c:v>49.7380250330935</c:v>
                </c:pt>
                <c:pt idx="186298">
                  <c:v>49.738122148274499</c:v>
                </c:pt>
                <c:pt idx="186299">
                  <c:v>49.7382192631447</c:v>
                </c:pt>
                <c:pt idx="186300">
                  <c:v>49.738316377704002</c:v>
                </c:pt>
                <c:pt idx="186301">
                  <c:v>49.7384134919524</c:v>
                </c:pt>
                <c:pt idx="186302">
                  <c:v>49.738510605889999</c:v>
                </c:pt>
                <c:pt idx="186303">
                  <c:v>49.7386077195167</c:v>
                </c:pt>
                <c:pt idx="186304">
                  <c:v>49.738704832832603</c:v>
                </c:pt>
                <c:pt idx="186305">
                  <c:v>49.738801945837601</c:v>
                </c:pt>
                <c:pt idx="186306">
                  <c:v>49.7388990585318</c:v>
                </c:pt>
                <c:pt idx="186307">
                  <c:v>49.7389961709152</c:v>
                </c:pt>
                <c:pt idx="186308">
                  <c:v>49.739093282987596</c:v>
                </c:pt>
                <c:pt idx="186309">
                  <c:v>49.739190394749301</c:v>
                </c:pt>
                <c:pt idx="186310">
                  <c:v>49.7392875062001</c:v>
                </c:pt>
                <c:pt idx="186311">
                  <c:v>49.739384617340001</c:v>
                </c:pt>
                <c:pt idx="186312">
                  <c:v>49.739481728169103</c:v>
                </c:pt>
                <c:pt idx="186313">
                  <c:v>49.7395788386874</c:v>
                </c:pt>
                <c:pt idx="186314">
                  <c:v>49.739675948894799</c:v>
                </c:pt>
                <c:pt idx="186315">
                  <c:v>49.7397730587914</c:v>
                </c:pt>
                <c:pt idx="186316">
                  <c:v>49.739870168377102</c:v>
                </c:pt>
                <c:pt idx="186317">
                  <c:v>49.739967277651999</c:v>
                </c:pt>
                <c:pt idx="186318">
                  <c:v>49.740064386616098</c:v>
                </c:pt>
                <c:pt idx="186319">
                  <c:v>49.740161495269298</c:v>
                </c:pt>
                <c:pt idx="186320">
                  <c:v>49.7402586036117</c:v>
                </c:pt>
                <c:pt idx="186321">
                  <c:v>49.740355711643197</c:v>
                </c:pt>
                <c:pt idx="186322">
                  <c:v>49.740452819363902</c:v>
                </c:pt>
                <c:pt idx="186323">
                  <c:v>49.740549926773802</c:v>
                </c:pt>
                <c:pt idx="186324">
                  <c:v>49.740647033872897</c:v>
                </c:pt>
                <c:pt idx="186325">
                  <c:v>49.7407441406611</c:v>
                </c:pt>
                <c:pt idx="186326">
                  <c:v>49.740841247138498</c:v>
                </c:pt>
                <c:pt idx="186327">
                  <c:v>49.740938353304998</c:v>
                </c:pt>
                <c:pt idx="186328">
                  <c:v>49.741035459160798</c:v>
                </c:pt>
                <c:pt idx="186329">
                  <c:v>49.741132564705701</c:v>
                </c:pt>
                <c:pt idx="186330">
                  <c:v>49.741229669939699</c:v>
                </c:pt>
                <c:pt idx="186331">
                  <c:v>49.741326774862998</c:v>
                </c:pt>
                <c:pt idx="186332">
                  <c:v>49.741423879475398</c:v>
                </c:pt>
                <c:pt idx="186333">
                  <c:v>49.741520983777001</c:v>
                </c:pt>
                <c:pt idx="186334">
                  <c:v>49.741618087767797</c:v>
                </c:pt>
                <c:pt idx="186335">
                  <c:v>49.741715191447803</c:v>
                </c:pt>
                <c:pt idx="186336">
                  <c:v>49.741812294816903</c:v>
                </c:pt>
                <c:pt idx="186337">
                  <c:v>49.741909397875197</c:v>
                </c:pt>
                <c:pt idx="186338">
                  <c:v>49.742006500622701</c:v>
                </c:pt>
                <c:pt idx="186339">
                  <c:v>49.742103603059398</c:v>
                </c:pt>
                <c:pt idx="186340">
                  <c:v>49.742200705185297</c:v>
                </c:pt>
                <c:pt idx="186341">
                  <c:v>49.742297807000398</c:v>
                </c:pt>
                <c:pt idx="186342">
                  <c:v>49.7423949085046</c:v>
                </c:pt>
                <c:pt idx="186343">
                  <c:v>49.742492009697997</c:v>
                </c:pt>
                <c:pt idx="186344">
                  <c:v>49.742589110580603</c:v>
                </c:pt>
                <c:pt idx="186345">
                  <c:v>49.742686211152403</c:v>
                </c:pt>
                <c:pt idx="186346">
                  <c:v>49.742783311413397</c:v>
                </c:pt>
                <c:pt idx="186347">
                  <c:v>49.742880411363601</c:v>
                </c:pt>
                <c:pt idx="186348">
                  <c:v>49.742977511002998</c:v>
                </c:pt>
                <c:pt idx="186349">
                  <c:v>49.743074610331597</c:v>
                </c:pt>
                <c:pt idx="186350">
                  <c:v>49.743171709349298</c:v>
                </c:pt>
                <c:pt idx="186351">
                  <c:v>49.7432688080563</c:v>
                </c:pt>
                <c:pt idx="186352">
                  <c:v>49.743365906452397</c:v>
                </c:pt>
                <c:pt idx="186353">
                  <c:v>49.743463004537801</c:v>
                </c:pt>
                <c:pt idx="186354">
                  <c:v>49.743560102312301</c:v>
                </c:pt>
                <c:pt idx="186355">
                  <c:v>49.743657199776102</c:v>
                </c:pt>
                <c:pt idx="186356">
                  <c:v>49.743754296928998</c:v>
                </c:pt>
                <c:pt idx="186357">
                  <c:v>49.743851393771202</c:v>
                </c:pt>
                <c:pt idx="186358">
                  <c:v>49.7439484903025</c:v>
                </c:pt>
                <c:pt idx="186359">
                  <c:v>49.7440455865231</c:v>
                </c:pt>
                <c:pt idx="186360">
                  <c:v>49.744142682432802</c:v>
                </c:pt>
                <c:pt idx="186361">
                  <c:v>49.744239778031798</c:v>
                </c:pt>
                <c:pt idx="186362">
                  <c:v>49.744336873320002</c:v>
                </c:pt>
                <c:pt idx="186363">
                  <c:v>49.744433968297301</c:v>
                </c:pt>
                <c:pt idx="186364">
                  <c:v>49.744531062963901</c:v>
                </c:pt>
                <c:pt idx="186365">
                  <c:v>49.744628157319703</c:v>
                </c:pt>
                <c:pt idx="186366">
                  <c:v>49.744725251364699</c:v>
                </c:pt>
                <c:pt idx="186367">
                  <c:v>49.744822345098903</c:v>
                </c:pt>
                <c:pt idx="186368">
                  <c:v>49.744919438522302</c:v>
                </c:pt>
                <c:pt idx="186369">
                  <c:v>49.745016531634903</c:v>
                </c:pt>
                <c:pt idx="186370">
                  <c:v>49.745113624436797</c:v>
                </c:pt>
                <c:pt idx="186371">
                  <c:v>49.7452107169279</c:v>
                </c:pt>
                <c:pt idx="186372">
                  <c:v>49.745307809108098</c:v>
                </c:pt>
                <c:pt idx="186373">
                  <c:v>49.745404900977597</c:v>
                </c:pt>
                <c:pt idx="186374">
                  <c:v>49.745501992536298</c:v>
                </c:pt>
                <c:pt idx="186375">
                  <c:v>49.745599083784299</c:v>
                </c:pt>
                <c:pt idx="186376">
                  <c:v>49.745696174721402</c:v>
                </c:pt>
                <c:pt idx="186377">
                  <c:v>49.7457932653478</c:v>
                </c:pt>
                <c:pt idx="186378">
                  <c:v>49.745890355663398</c:v>
                </c:pt>
                <c:pt idx="186379">
                  <c:v>49.745987445668199</c:v>
                </c:pt>
                <c:pt idx="186380">
                  <c:v>49.746084535362201</c:v>
                </c:pt>
                <c:pt idx="186381">
                  <c:v>49.746181624745503</c:v>
                </c:pt>
                <c:pt idx="186382">
                  <c:v>49.746278713818</c:v>
                </c:pt>
                <c:pt idx="186383">
                  <c:v>49.746375802579699</c:v>
                </c:pt>
                <c:pt idx="186384">
                  <c:v>49.746472891030599</c:v>
                </c:pt>
                <c:pt idx="186385">
                  <c:v>49.7465699791708</c:v>
                </c:pt>
                <c:pt idx="186386">
                  <c:v>49.746667067000203</c:v>
                </c:pt>
                <c:pt idx="186387">
                  <c:v>49.7467641545188</c:v>
                </c:pt>
                <c:pt idx="186388">
                  <c:v>49.746861241726698</c:v>
                </c:pt>
                <c:pt idx="186389">
                  <c:v>49.746958328623798</c:v>
                </c:pt>
                <c:pt idx="186390">
                  <c:v>49.747055415210099</c:v>
                </c:pt>
                <c:pt idx="186391">
                  <c:v>49.747152501485701</c:v>
                </c:pt>
                <c:pt idx="186392">
                  <c:v>49.747249587450497</c:v>
                </c:pt>
                <c:pt idx="186393">
                  <c:v>49.747346673104502</c:v>
                </c:pt>
                <c:pt idx="186394">
                  <c:v>49.747443758447801</c:v>
                </c:pt>
                <c:pt idx="186395">
                  <c:v>49.747540843480301</c:v>
                </c:pt>
                <c:pt idx="186396">
                  <c:v>49.747637928202003</c:v>
                </c:pt>
                <c:pt idx="186397">
                  <c:v>49.747735012612999</c:v>
                </c:pt>
                <c:pt idx="186398">
                  <c:v>49.747832096713203</c:v>
                </c:pt>
                <c:pt idx="186399">
                  <c:v>49.747929180502702</c:v>
                </c:pt>
                <c:pt idx="186400">
                  <c:v>49.748026263981401</c:v>
                </c:pt>
                <c:pt idx="186401">
                  <c:v>49.748123347149402</c:v>
                </c:pt>
                <c:pt idx="186402">
                  <c:v>49.748220430006597</c:v>
                </c:pt>
                <c:pt idx="186403">
                  <c:v>49.748317512553001</c:v>
                </c:pt>
                <c:pt idx="186404">
                  <c:v>49.748414594788798</c:v>
                </c:pt>
                <c:pt idx="186405">
                  <c:v>49.748511676713697</c:v>
                </c:pt>
                <c:pt idx="186406">
                  <c:v>49.748608758327897</c:v>
                </c:pt>
                <c:pt idx="186407">
                  <c:v>49.748705839631299</c:v>
                </c:pt>
                <c:pt idx="186408">
                  <c:v>49.748802920624001</c:v>
                </c:pt>
                <c:pt idx="186409">
                  <c:v>49.748900001305998</c:v>
                </c:pt>
                <c:pt idx="186410">
                  <c:v>49.748997081677203</c:v>
                </c:pt>
                <c:pt idx="186411">
                  <c:v>49.749094161737602</c:v>
                </c:pt>
                <c:pt idx="186412">
                  <c:v>49.749191241487402</c:v>
                </c:pt>
                <c:pt idx="186413">
                  <c:v>49.749288320926297</c:v>
                </c:pt>
                <c:pt idx="186414">
                  <c:v>49.749385400054599</c:v>
                </c:pt>
                <c:pt idx="186415">
                  <c:v>49.749482478871997</c:v>
                </c:pt>
                <c:pt idx="186416">
                  <c:v>49.749579557378802</c:v>
                </c:pt>
                <c:pt idx="186417">
                  <c:v>49.749676635574801</c:v>
                </c:pt>
                <c:pt idx="186418">
                  <c:v>49.749773713460101</c:v>
                </c:pt>
                <c:pt idx="186419">
                  <c:v>49.749870791034603</c:v>
                </c:pt>
                <c:pt idx="186420">
                  <c:v>49.749967868298398</c:v>
                </c:pt>
                <c:pt idx="186421">
                  <c:v>49.750064945251502</c:v>
                </c:pt>
                <c:pt idx="186422">
                  <c:v>49.7501620218938</c:v>
                </c:pt>
                <c:pt idx="186423">
                  <c:v>49.750259098225399</c:v>
                </c:pt>
                <c:pt idx="186424">
                  <c:v>49.7503561742462</c:v>
                </c:pt>
                <c:pt idx="186425">
                  <c:v>49.750453249956301</c:v>
                </c:pt>
                <c:pt idx="186426">
                  <c:v>49.750550325355697</c:v>
                </c:pt>
                <c:pt idx="186427">
                  <c:v>49.7506474004444</c:v>
                </c:pt>
                <c:pt idx="186428">
                  <c:v>49.750744475222298</c:v>
                </c:pt>
                <c:pt idx="186429">
                  <c:v>49.750841549689603</c:v>
                </c:pt>
                <c:pt idx="186430">
                  <c:v>49.750938623845997</c:v>
                </c:pt>
                <c:pt idx="186431">
                  <c:v>49.751035697691798</c:v>
                </c:pt>
                <c:pt idx="186432">
                  <c:v>49.7511327712268</c:v>
                </c:pt>
                <c:pt idx="186433">
                  <c:v>49.751229844451103</c:v>
                </c:pt>
                <c:pt idx="186434">
                  <c:v>49.7513269173647</c:v>
                </c:pt>
                <c:pt idx="186435">
                  <c:v>49.751423989967599</c:v>
                </c:pt>
                <c:pt idx="186436">
                  <c:v>49.751521062259698</c:v>
                </c:pt>
                <c:pt idx="186437">
                  <c:v>49.751618134241099</c:v>
                </c:pt>
                <c:pt idx="186438">
                  <c:v>49.7517152059119</c:v>
                </c:pt>
                <c:pt idx="186439">
                  <c:v>49.751812277271803</c:v>
                </c:pt>
                <c:pt idx="186440">
                  <c:v>49.751909348321099</c:v>
                </c:pt>
                <c:pt idx="186441">
                  <c:v>49.752006419059697</c:v>
                </c:pt>
                <c:pt idx="186442">
                  <c:v>49.752103489487503</c:v>
                </c:pt>
                <c:pt idx="186443">
                  <c:v>49.752200559604603</c:v>
                </c:pt>
                <c:pt idx="186444">
                  <c:v>49.752297629410997</c:v>
                </c:pt>
                <c:pt idx="186445">
                  <c:v>49.752394698906699</c:v>
                </c:pt>
                <c:pt idx="186446">
                  <c:v>49.752491768091701</c:v>
                </c:pt>
                <c:pt idx="186447">
                  <c:v>49.752588836965998</c:v>
                </c:pt>
                <c:pt idx="186448">
                  <c:v>49.752685905529603</c:v>
                </c:pt>
                <c:pt idx="186449">
                  <c:v>49.752782973782402</c:v>
                </c:pt>
                <c:pt idx="186450">
                  <c:v>49.752880041724602</c:v>
                </c:pt>
                <c:pt idx="186451">
                  <c:v>49.752977109356003</c:v>
                </c:pt>
                <c:pt idx="186452">
                  <c:v>49.753074176676797</c:v>
                </c:pt>
                <c:pt idx="186453">
                  <c:v>49.753171243686801</c:v>
                </c:pt>
                <c:pt idx="186454">
                  <c:v>49.753268310386197</c:v>
                </c:pt>
                <c:pt idx="186455">
                  <c:v>49.753365376774802</c:v>
                </c:pt>
                <c:pt idx="186456">
                  <c:v>49.753462442852701</c:v>
                </c:pt>
                <c:pt idx="186457">
                  <c:v>49.75355950862</c:v>
                </c:pt>
                <c:pt idx="186458">
                  <c:v>49.753656574076501</c:v>
                </c:pt>
                <c:pt idx="186459">
                  <c:v>49.753753639222403</c:v>
                </c:pt>
                <c:pt idx="186460">
                  <c:v>49.753850704057498</c:v>
                </c:pt>
                <c:pt idx="186461">
                  <c:v>49.753947768581902</c:v>
                </c:pt>
                <c:pt idx="186462">
                  <c:v>49.754044832795699</c:v>
                </c:pt>
                <c:pt idx="186463">
                  <c:v>49.754141896698798</c:v>
                </c:pt>
                <c:pt idx="186464">
                  <c:v>49.754238960291097</c:v>
                </c:pt>
                <c:pt idx="186465">
                  <c:v>49.754336023572797</c:v>
                </c:pt>
                <c:pt idx="186466">
                  <c:v>49.754433086543798</c:v>
                </c:pt>
                <c:pt idx="186467">
                  <c:v>49.754530149204101</c:v>
                </c:pt>
                <c:pt idx="186468">
                  <c:v>49.754627211553696</c:v>
                </c:pt>
                <c:pt idx="186469">
                  <c:v>49.754724273592601</c:v>
                </c:pt>
                <c:pt idx="186470">
                  <c:v>49.754821335320798</c:v>
                </c:pt>
                <c:pt idx="186471">
                  <c:v>49.754918396738397</c:v>
                </c:pt>
                <c:pt idx="186472">
                  <c:v>49.755015457845197</c:v>
                </c:pt>
                <c:pt idx="186473">
                  <c:v>49.755112518641397</c:v>
                </c:pt>
                <c:pt idx="186474">
                  <c:v>49.755209579126898</c:v>
                </c:pt>
                <c:pt idx="186475">
                  <c:v>49.7553066393017</c:v>
                </c:pt>
                <c:pt idx="186476">
                  <c:v>49.755403699165797</c:v>
                </c:pt>
                <c:pt idx="186477">
                  <c:v>49.7555007587193</c:v>
                </c:pt>
                <c:pt idx="186478">
                  <c:v>49.755597817961998</c:v>
                </c:pt>
                <c:pt idx="186479">
                  <c:v>49.755694876894097</c:v>
                </c:pt>
                <c:pt idx="186480">
                  <c:v>49.755791935515497</c:v>
                </c:pt>
                <c:pt idx="186481">
                  <c:v>49.755888993826296</c:v>
                </c:pt>
                <c:pt idx="186482">
                  <c:v>49.755986051826298</c:v>
                </c:pt>
                <c:pt idx="186483">
                  <c:v>49.7560831095157</c:v>
                </c:pt>
                <c:pt idx="186484">
                  <c:v>49.756180166894403</c:v>
                </c:pt>
                <c:pt idx="186485">
                  <c:v>49.756277223962499</c:v>
                </c:pt>
                <c:pt idx="186486">
                  <c:v>49.756374280719903</c:v>
                </c:pt>
                <c:pt idx="186487">
                  <c:v>49.756471337166602</c:v>
                </c:pt>
                <c:pt idx="186488">
                  <c:v>49.756568393302601</c:v>
                </c:pt>
                <c:pt idx="186489">
                  <c:v>49.756665449128</c:v>
                </c:pt>
                <c:pt idx="186490">
                  <c:v>49.756762504642701</c:v>
                </c:pt>
                <c:pt idx="186491">
                  <c:v>49.756859559846703</c:v>
                </c:pt>
                <c:pt idx="186492">
                  <c:v>49.756956614740098</c:v>
                </c:pt>
                <c:pt idx="186493">
                  <c:v>49.757053669322801</c:v>
                </c:pt>
                <c:pt idx="186494">
                  <c:v>49.757150723594798</c:v>
                </c:pt>
                <c:pt idx="186495">
                  <c:v>49.757247777556202</c:v>
                </c:pt>
                <c:pt idx="186496">
                  <c:v>49.7573448312069</c:v>
                </c:pt>
                <c:pt idx="186497">
                  <c:v>49.7574418845469</c:v>
                </c:pt>
                <c:pt idx="186498">
                  <c:v>49.7575389375763</c:v>
                </c:pt>
                <c:pt idx="186499">
                  <c:v>49.7576359902951</c:v>
                </c:pt>
                <c:pt idx="186500">
                  <c:v>49.757733042703201</c:v>
                </c:pt>
                <c:pt idx="186501">
                  <c:v>49.757830094800603</c:v>
                </c:pt>
                <c:pt idx="186502">
                  <c:v>49.757927146587399</c:v>
                </c:pt>
                <c:pt idx="186503">
                  <c:v>49.758024198063502</c:v>
                </c:pt>
                <c:pt idx="186504">
                  <c:v>49.7581212492289</c:v>
                </c:pt>
                <c:pt idx="186505">
                  <c:v>49.758218300083797</c:v>
                </c:pt>
                <c:pt idx="186506">
                  <c:v>49.758315350627903</c:v>
                </c:pt>
                <c:pt idx="186507">
                  <c:v>49.758412400861403</c:v>
                </c:pt>
                <c:pt idx="186508">
                  <c:v>49.758509450784302</c:v>
                </c:pt>
                <c:pt idx="186509">
                  <c:v>49.758606500396503</c:v>
                </c:pt>
                <c:pt idx="186510">
                  <c:v>49.758703549698097</c:v>
                </c:pt>
                <c:pt idx="186511">
                  <c:v>49.758800598689</c:v>
                </c:pt>
                <c:pt idx="186512">
                  <c:v>49.758897647369302</c:v>
                </c:pt>
                <c:pt idx="186513">
                  <c:v>49.758994695738899</c:v>
                </c:pt>
                <c:pt idx="186514">
                  <c:v>49.759091743797903</c:v>
                </c:pt>
                <c:pt idx="186515">
                  <c:v>49.759188791546201</c:v>
                </c:pt>
                <c:pt idx="186516">
                  <c:v>49.759285838983899</c:v>
                </c:pt>
                <c:pt idx="186517">
                  <c:v>49.759382886110998</c:v>
                </c:pt>
                <c:pt idx="186518">
                  <c:v>49.759479932927398</c:v>
                </c:pt>
                <c:pt idx="186519">
                  <c:v>49.759576979433199</c:v>
                </c:pt>
                <c:pt idx="186520">
                  <c:v>49.7596740256283</c:v>
                </c:pt>
                <c:pt idx="186521">
                  <c:v>49.759771071512901</c:v>
                </c:pt>
                <c:pt idx="186522">
                  <c:v>49.759868117086803</c:v>
                </c:pt>
                <c:pt idx="186523">
                  <c:v>49.759965162349999</c:v>
                </c:pt>
                <c:pt idx="186524">
                  <c:v>49.760062207302603</c:v>
                </c:pt>
                <c:pt idx="186525">
                  <c:v>49.7601592519446</c:v>
                </c:pt>
                <c:pt idx="186526">
                  <c:v>49.760256296275898</c:v>
                </c:pt>
                <c:pt idx="186527">
                  <c:v>49.760353340296597</c:v>
                </c:pt>
                <c:pt idx="186528">
                  <c:v>49.760450384006703</c:v>
                </c:pt>
                <c:pt idx="186529">
                  <c:v>49.760547427406202</c:v>
                </c:pt>
                <c:pt idx="186530">
                  <c:v>49.760644470495002</c:v>
                </c:pt>
                <c:pt idx="186531">
                  <c:v>49.760741513273203</c:v>
                </c:pt>
                <c:pt idx="186532">
                  <c:v>49.760838555740797</c:v>
                </c:pt>
                <c:pt idx="186533">
                  <c:v>49.760935597897799</c:v>
                </c:pt>
                <c:pt idx="186534">
                  <c:v>49.761032639744101</c:v>
                </c:pt>
                <c:pt idx="186535">
                  <c:v>49.761129681279797</c:v>
                </c:pt>
                <c:pt idx="186536">
                  <c:v>49.761226722504901</c:v>
                </c:pt>
                <c:pt idx="186537">
                  <c:v>49.761323763419398</c:v>
                </c:pt>
                <c:pt idx="186538">
                  <c:v>49.761420804023203</c:v>
                </c:pt>
                <c:pt idx="186539">
                  <c:v>49.761517844316401</c:v>
                </c:pt>
                <c:pt idx="186540">
                  <c:v>49.7616148842991</c:v>
                </c:pt>
                <c:pt idx="186541">
                  <c:v>49.761711923971099</c:v>
                </c:pt>
                <c:pt idx="186542">
                  <c:v>49.761808963332399</c:v>
                </c:pt>
                <c:pt idx="186543">
                  <c:v>49.761906002383199</c:v>
                </c:pt>
                <c:pt idx="186544">
                  <c:v>49.7620030411234</c:v>
                </c:pt>
                <c:pt idx="186545">
                  <c:v>49.762100079552901</c:v>
                </c:pt>
                <c:pt idx="186546">
                  <c:v>49.762197117671803</c:v>
                </c:pt>
                <c:pt idx="186547">
                  <c:v>49.762294155480099</c:v>
                </c:pt>
                <c:pt idx="186548">
                  <c:v>49.762391192977901</c:v>
                </c:pt>
                <c:pt idx="186549">
                  <c:v>49.762488230164998</c:v>
                </c:pt>
                <c:pt idx="186550">
                  <c:v>49.762585267041501</c:v>
                </c:pt>
                <c:pt idx="186551">
                  <c:v>49.762682303607299</c:v>
                </c:pt>
                <c:pt idx="186552">
                  <c:v>49.762779339862597</c:v>
                </c:pt>
                <c:pt idx="186553">
                  <c:v>49.762876375807302</c:v>
                </c:pt>
                <c:pt idx="186554">
                  <c:v>49.762973411441401</c:v>
                </c:pt>
                <c:pt idx="186555">
                  <c:v>49.7630704467649</c:v>
                </c:pt>
                <c:pt idx="186556">
                  <c:v>49.7631674817777</c:v>
                </c:pt>
                <c:pt idx="186557">
                  <c:v>49.76326451648</c:v>
                </c:pt>
                <c:pt idx="186558">
                  <c:v>49.7633615508717</c:v>
                </c:pt>
                <c:pt idx="186559">
                  <c:v>49.763458584952701</c:v>
                </c:pt>
                <c:pt idx="186560">
                  <c:v>49.763555618723203</c:v>
                </c:pt>
                <c:pt idx="186561">
                  <c:v>49.763652652183097</c:v>
                </c:pt>
                <c:pt idx="186562">
                  <c:v>49.7637496853324</c:v>
                </c:pt>
                <c:pt idx="186563">
                  <c:v>49.763846718171102</c:v>
                </c:pt>
                <c:pt idx="186564">
                  <c:v>49.763943750699198</c:v>
                </c:pt>
                <c:pt idx="186565">
                  <c:v>49.764040782916702</c:v>
                </c:pt>
                <c:pt idx="186566">
                  <c:v>49.764137814823599</c:v>
                </c:pt>
                <c:pt idx="186567">
                  <c:v>49.764234846419903</c:v>
                </c:pt>
                <c:pt idx="186568">
                  <c:v>49.764331877705601</c:v>
                </c:pt>
                <c:pt idx="186569">
                  <c:v>49.764428908680799</c:v>
                </c:pt>
                <c:pt idx="186570">
                  <c:v>49.764525939345297</c:v>
                </c:pt>
                <c:pt idx="186571">
                  <c:v>49.764622969699303</c:v>
                </c:pt>
                <c:pt idx="186572">
                  <c:v>49.764719999742702</c:v>
                </c:pt>
                <c:pt idx="186573">
                  <c:v>49.764817029475502</c:v>
                </c:pt>
                <c:pt idx="186574">
                  <c:v>49.764914058897702</c:v>
                </c:pt>
                <c:pt idx="186575">
                  <c:v>49.765011088009302</c:v>
                </c:pt>
                <c:pt idx="186576">
                  <c:v>49.765108116810403</c:v>
                </c:pt>
                <c:pt idx="186577">
                  <c:v>49.765205145300897</c:v>
                </c:pt>
                <c:pt idx="186578">
                  <c:v>49.765302173480798</c:v>
                </c:pt>
                <c:pt idx="186579">
                  <c:v>49.7653992013501</c:v>
                </c:pt>
                <c:pt idx="186580">
                  <c:v>49.765496228908802</c:v>
                </c:pt>
                <c:pt idx="186581">
                  <c:v>49.765593256156997</c:v>
                </c:pt>
                <c:pt idx="186582">
                  <c:v>49.7656902830945</c:v>
                </c:pt>
                <c:pt idx="186583">
                  <c:v>49.765787309721603</c:v>
                </c:pt>
                <c:pt idx="186584">
                  <c:v>49.765884336037999</c:v>
                </c:pt>
                <c:pt idx="186585">
                  <c:v>49.765981362043803</c:v>
                </c:pt>
                <c:pt idx="186586">
                  <c:v>49.7660783877391</c:v>
                </c:pt>
                <c:pt idx="186587">
                  <c:v>49.766175413123896</c:v>
                </c:pt>
                <c:pt idx="186588">
                  <c:v>49.766272438198001</c:v>
                </c:pt>
                <c:pt idx="186589">
                  <c:v>49.766369462961599</c:v>
                </c:pt>
                <c:pt idx="186590">
                  <c:v>49.766466487414597</c:v>
                </c:pt>
                <c:pt idx="186591">
                  <c:v>49.766563511557102</c:v>
                </c:pt>
                <c:pt idx="186592">
                  <c:v>49.766660535388901</c:v>
                </c:pt>
                <c:pt idx="186593">
                  <c:v>49.7667575589103</c:v>
                </c:pt>
                <c:pt idx="186594">
                  <c:v>49.766854582120999</c:v>
                </c:pt>
                <c:pt idx="186595">
                  <c:v>49.766951605021198</c:v>
                </c:pt>
                <c:pt idx="186596">
                  <c:v>49.767048627610798</c:v>
                </c:pt>
                <c:pt idx="186597">
                  <c:v>49.767145649889898</c:v>
                </c:pt>
                <c:pt idx="186598">
                  <c:v>49.767242671858398</c:v>
                </c:pt>
                <c:pt idx="186599">
                  <c:v>49.767339693516398</c:v>
                </c:pt>
                <c:pt idx="186600">
                  <c:v>49.767436714863798</c:v>
                </c:pt>
                <c:pt idx="186601">
                  <c:v>49.767533735900599</c:v>
                </c:pt>
                <c:pt idx="186602">
                  <c:v>49.7676307566269</c:v>
                </c:pt>
                <c:pt idx="186603">
                  <c:v>49.767727777042602</c:v>
                </c:pt>
                <c:pt idx="186604">
                  <c:v>49.767824797147803</c:v>
                </c:pt>
                <c:pt idx="186605">
                  <c:v>49.767921816942398</c:v>
                </c:pt>
                <c:pt idx="186606">
                  <c:v>49.768018836426499</c:v>
                </c:pt>
                <c:pt idx="186607">
                  <c:v>49.768115855600001</c:v>
                </c:pt>
                <c:pt idx="186608">
                  <c:v>49.768212874462897</c:v>
                </c:pt>
                <c:pt idx="186609">
                  <c:v>49.768309893015399</c:v>
                </c:pt>
                <c:pt idx="186610">
                  <c:v>49.768406911257202</c:v>
                </c:pt>
                <c:pt idx="186611">
                  <c:v>49.768503929188597</c:v>
                </c:pt>
                <c:pt idx="186612">
                  <c:v>49.7686009468093</c:v>
                </c:pt>
                <c:pt idx="186613">
                  <c:v>49.768697964119603</c:v>
                </c:pt>
                <c:pt idx="186614">
                  <c:v>49.768794981119299</c:v>
                </c:pt>
                <c:pt idx="186615">
                  <c:v>49.768891997808403</c:v>
                </c:pt>
                <c:pt idx="186616">
                  <c:v>49.768989014186999</c:v>
                </c:pt>
                <c:pt idx="186617">
                  <c:v>49.769086030255103</c:v>
                </c:pt>
                <c:pt idx="186618">
                  <c:v>49.7691830460126</c:v>
                </c:pt>
                <c:pt idx="186619">
                  <c:v>49.769280061459597</c:v>
                </c:pt>
                <c:pt idx="186620">
                  <c:v>49.769377076596001</c:v>
                </c:pt>
                <c:pt idx="186621">
                  <c:v>49.769474091421898</c:v>
                </c:pt>
                <c:pt idx="186622">
                  <c:v>49.769571105937302</c:v>
                </c:pt>
                <c:pt idx="186623">
                  <c:v>49.7696681201422</c:v>
                </c:pt>
                <c:pt idx="186624">
                  <c:v>49.769765134036497</c:v>
                </c:pt>
                <c:pt idx="186625">
                  <c:v>49.769862147620202</c:v>
                </c:pt>
                <c:pt idx="186626">
                  <c:v>49.769959160893499</c:v>
                </c:pt>
                <c:pt idx="186627">
                  <c:v>49.770056173856197</c:v>
                </c:pt>
                <c:pt idx="186628">
                  <c:v>49.770153186508402</c:v>
                </c:pt>
                <c:pt idx="186629">
                  <c:v>49.77025019885</c:v>
                </c:pt>
                <c:pt idx="186630">
                  <c:v>49.770347210881198</c:v>
                </c:pt>
                <c:pt idx="186631">
                  <c:v>49.770444222601697</c:v>
                </c:pt>
                <c:pt idx="186632">
                  <c:v>49.770541234011802</c:v>
                </c:pt>
                <c:pt idx="186633">
                  <c:v>49.7706382451114</c:v>
                </c:pt>
                <c:pt idx="186634">
                  <c:v>49.770735255900398</c:v>
                </c:pt>
                <c:pt idx="186635">
                  <c:v>49.770832266378903</c:v>
                </c:pt>
                <c:pt idx="186636">
                  <c:v>49.770929276546902</c:v>
                </c:pt>
                <c:pt idx="186637">
                  <c:v>49.7710262864043</c:v>
                </c:pt>
                <c:pt idx="186638">
                  <c:v>49.771123295951298</c:v>
                </c:pt>
                <c:pt idx="186639">
                  <c:v>49.771220305187697</c:v>
                </c:pt>
                <c:pt idx="186640">
                  <c:v>49.771317314113602</c:v>
                </c:pt>
                <c:pt idx="186641">
                  <c:v>49.771414322729001</c:v>
                </c:pt>
                <c:pt idx="186642">
                  <c:v>49.7715113310338</c:v>
                </c:pt>
                <c:pt idx="186643">
                  <c:v>49.771608339028198</c:v>
                </c:pt>
                <c:pt idx="186644">
                  <c:v>49.771705346711997</c:v>
                </c:pt>
                <c:pt idx="186645">
                  <c:v>49.771802354085303</c:v>
                </c:pt>
                <c:pt idx="186646">
                  <c:v>49.771899361148201</c:v>
                </c:pt>
                <c:pt idx="186647">
                  <c:v>49.771996367900499</c:v>
                </c:pt>
                <c:pt idx="186648">
                  <c:v>49.772093374342298</c:v>
                </c:pt>
                <c:pt idx="186649">
                  <c:v>49.772190380473504</c:v>
                </c:pt>
                <c:pt idx="186650">
                  <c:v>49.772287386294302</c:v>
                </c:pt>
                <c:pt idx="186651">
                  <c:v>49.7723843918046</c:v>
                </c:pt>
                <c:pt idx="186652">
                  <c:v>49.772481397004398</c:v>
                </c:pt>
                <c:pt idx="186653">
                  <c:v>49.772578401893597</c:v>
                </c:pt>
                <c:pt idx="186654">
                  <c:v>49.772675406472402</c:v>
                </c:pt>
                <c:pt idx="186655">
                  <c:v>49.7727724107406</c:v>
                </c:pt>
                <c:pt idx="186656">
                  <c:v>49.772869414698398</c:v>
                </c:pt>
                <c:pt idx="186657">
                  <c:v>49.772966418345597</c:v>
                </c:pt>
                <c:pt idx="186658">
                  <c:v>49.773063421682401</c:v>
                </c:pt>
                <c:pt idx="186659">
                  <c:v>49.7731604247086</c:v>
                </c:pt>
                <c:pt idx="186660">
                  <c:v>49.773257427424397</c:v>
                </c:pt>
                <c:pt idx="186661">
                  <c:v>49.773354429829602</c:v>
                </c:pt>
                <c:pt idx="186662">
                  <c:v>49.7734514319244</c:v>
                </c:pt>
                <c:pt idx="186663">
                  <c:v>49.773548433708598</c:v>
                </c:pt>
                <c:pt idx="186664">
                  <c:v>49.773645435182402</c:v>
                </c:pt>
                <c:pt idx="186665">
                  <c:v>49.7737424363457</c:v>
                </c:pt>
                <c:pt idx="186666">
                  <c:v>49.773839437198497</c:v>
                </c:pt>
                <c:pt idx="186667">
                  <c:v>49.773936437740801</c:v>
                </c:pt>
                <c:pt idx="186668">
                  <c:v>49.774033437972598</c:v>
                </c:pt>
                <c:pt idx="186669">
                  <c:v>49.774130437893902</c:v>
                </c:pt>
                <c:pt idx="186670">
                  <c:v>49.774227437504699</c:v>
                </c:pt>
                <c:pt idx="186671">
                  <c:v>49.774324436805003</c:v>
                </c:pt>
                <c:pt idx="186672">
                  <c:v>49.774421435794899</c:v>
                </c:pt>
                <c:pt idx="186673">
                  <c:v>49.774518434474302</c:v>
                </c:pt>
                <c:pt idx="186674">
                  <c:v>49.774615432843099</c:v>
                </c:pt>
                <c:pt idx="186675">
                  <c:v>49.774712430901502</c:v>
                </c:pt>
                <c:pt idx="186676">
                  <c:v>49.774809428649498</c:v>
                </c:pt>
                <c:pt idx="186677">
                  <c:v>49.774906426086901</c:v>
                </c:pt>
                <c:pt idx="186678">
                  <c:v>49.775003423213803</c:v>
                </c:pt>
                <c:pt idx="186679">
                  <c:v>49.775100420030299</c:v>
                </c:pt>
                <c:pt idx="186680">
                  <c:v>49.775197416536301</c:v>
                </c:pt>
                <c:pt idx="186681">
                  <c:v>49.775294412731803</c:v>
                </c:pt>
                <c:pt idx="186682">
                  <c:v>49.775391408616898</c:v>
                </c:pt>
                <c:pt idx="186683">
                  <c:v>49.775488404191499</c:v>
                </c:pt>
                <c:pt idx="186684">
                  <c:v>49.775585399455601</c:v>
                </c:pt>
                <c:pt idx="186685">
                  <c:v>49.775682394409202</c:v>
                </c:pt>
                <c:pt idx="186686">
                  <c:v>49.775779389052303</c:v>
                </c:pt>
                <c:pt idx="186687">
                  <c:v>49.775876383384997</c:v>
                </c:pt>
                <c:pt idx="186688">
                  <c:v>49.775973377407198</c:v>
                </c:pt>
                <c:pt idx="186689">
                  <c:v>49.776070371118998</c:v>
                </c:pt>
                <c:pt idx="186690">
                  <c:v>49.776167364520198</c:v>
                </c:pt>
                <c:pt idx="186691">
                  <c:v>49.776264357610998</c:v>
                </c:pt>
                <c:pt idx="186692">
                  <c:v>49.776361350391397</c:v>
                </c:pt>
                <c:pt idx="186693">
                  <c:v>49.776458342861197</c:v>
                </c:pt>
                <c:pt idx="186694">
                  <c:v>49.776555335020603</c:v>
                </c:pt>
                <c:pt idx="186695">
                  <c:v>49.776652326869602</c:v>
                </c:pt>
                <c:pt idx="186696">
                  <c:v>49.7767493184081</c:v>
                </c:pt>
                <c:pt idx="186697">
                  <c:v>49.776846309636099</c:v>
                </c:pt>
                <c:pt idx="186698">
                  <c:v>49.776943300553697</c:v>
                </c:pt>
                <c:pt idx="186699">
                  <c:v>49.777040291160802</c:v>
                </c:pt>
                <c:pt idx="186700">
                  <c:v>49.777137281457399</c:v>
                </c:pt>
                <c:pt idx="186701">
                  <c:v>49.777234271443596</c:v>
                </c:pt>
                <c:pt idx="186702">
                  <c:v>49.777331261119301</c:v>
                </c:pt>
                <c:pt idx="186703">
                  <c:v>49.777428250484597</c:v>
                </c:pt>
                <c:pt idx="186704">
                  <c:v>49.777525239539401</c:v>
                </c:pt>
                <c:pt idx="186705">
                  <c:v>49.777622228283803</c:v>
                </c:pt>
                <c:pt idx="186706">
                  <c:v>49.777719216717699</c:v>
                </c:pt>
                <c:pt idx="186707">
                  <c:v>49.777816204841201</c:v>
                </c:pt>
                <c:pt idx="186708">
                  <c:v>49.777913192654196</c:v>
                </c:pt>
                <c:pt idx="186709">
                  <c:v>49.778010180156699</c:v>
                </c:pt>
                <c:pt idx="186710">
                  <c:v>49.7781071673489</c:v>
                </c:pt>
                <c:pt idx="186711">
                  <c:v>49.778204154230501</c:v>
                </c:pt>
                <c:pt idx="186712">
                  <c:v>49.778301140801702</c:v>
                </c:pt>
                <c:pt idx="186713">
                  <c:v>49.778398127062502</c:v>
                </c:pt>
                <c:pt idx="186714">
                  <c:v>49.778495113012902</c:v>
                </c:pt>
                <c:pt idx="186715">
                  <c:v>49.778592098652702</c:v>
                </c:pt>
                <c:pt idx="186716">
                  <c:v>49.778689083982201</c:v>
                </c:pt>
                <c:pt idx="186717">
                  <c:v>49.7787860690012</c:v>
                </c:pt>
                <c:pt idx="186718">
                  <c:v>49.778883053709798</c:v>
                </c:pt>
                <c:pt idx="186719">
                  <c:v>49.778980038107903</c:v>
                </c:pt>
                <c:pt idx="186720">
                  <c:v>49.779077022195601</c:v>
                </c:pt>
                <c:pt idx="186721">
                  <c:v>49.779174005972799</c:v>
                </c:pt>
                <c:pt idx="186722">
                  <c:v>49.779270989439603</c:v>
                </c:pt>
                <c:pt idx="186723">
                  <c:v>49.779367972595999</c:v>
                </c:pt>
                <c:pt idx="186724">
                  <c:v>49.779464955442002</c:v>
                </c:pt>
                <c:pt idx="186725">
                  <c:v>49.779561937977498</c:v>
                </c:pt>
                <c:pt idx="186726">
                  <c:v>49.7796589202025</c:v>
                </c:pt>
                <c:pt idx="186727">
                  <c:v>49.779755902117202</c:v>
                </c:pt>
                <c:pt idx="186728">
                  <c:v>49.779852883721396</c:v>
                </c:pt>
                <c:pt idx="186729">
                  <c:v>49.779949865015197</c:v>
                </c:pt>
                <c:pt idx="186730">
                  <c:v>49.780046845998498</c:v>
                </c:pt>
                <c:pt idx="186731">
                  <c:v>49.780143826671498</c:v>
                </c:pt>
                <c:pt idx="186732">
                  <c:v>49.780240807033998</c:v>
                </c:pt>
                <c:pt idx="186733">
                  <c:v>49.780337787086097</c:v>
                </c:pt>
                <c:pt idx="186734">
                  <c:v>49.780434766827703</c:v>
                </c:pt>
                <c:pt idx="186735">
                  <c:v>49.780531746258902</c:v>
                </c:pt>
                <c:pt idx="186736">
                  <c:v>49.780628725379799</c:v>
                </c:pt>
                <c:pt idx="186737">
                  <c:v>49.780725704190097</c:v>
                </c:pt>
                <c:pt idx="186738">
                  <c:v>49.780822682690101</c:v>
                </c:pt>
                <c:pt idx="186739">
                  <c:v>49.780919660879697</c:v>
                </c:pt>
                <c:pt idx="186740">
                  <c:v>49.7810166387588</c:v>
                </c:pt>
                <c:pt idx="186741">
                  <c:v>49.781113616327502</c:v>
                </c:pt>
                <c:pt idx="186742">
                  <c:v>49.781210593585797</c:v>
                </c:pt>
                <c:pt idx="186743">
                  <c:v>49.781307570533698</c:v>
                </c:pt>
                <c:pt idx="186744">
                  <c:v>49.7814045471711</c:v>
                </c:pt>
                <c:pt idx="186745">
                  <c:v>49.7815015234982</c:v>
                </c:pt>
                <c:pt idx="186746">
                  <c:v>49.7815984995148</c:v>
                </c:pt>
                <c:pt idx="186747">
                  <c:v>49.781695475220999</c:v>
                </c:pt>
                <c:pt idx="186748">
                  <c:v>49.781792450616798</c:v>
                </c:pt>
                <c:pt idx="186749">
                  <c:v>49.781889425702197</c:v>
                </c:pt>
                <c:pt idx="186750">
                  <c:v>49.781986400477201</c:v>
                </c:pt>
                <c:pt idx="186751">
                  <c:v>49.782083374941799</c:v>
                </c:pt>
                <c:pt idx="186752">
                  <c:v>49.782180349096002</c:v>
                </c:pt>
                <c:pt idx="186753">
                  <c:v>49.782277322939798</c:v>
                </c:pt>
                <c:pt idx="186754">
                  <c:v>49.782374296473201</c:v>
                </c:pt>
                <c:pt idx="186755">
                  <c:v>49.782471269696103</c:v>
                </c:pt>
                <c:pt idx="186756">
                  <c:v>49.782568242608697</c:v>
                </c:pt>
                <c:pt idx="186757">
                  <c:v>49.782665215210898</c:v>
                </c:pt>
                <c:pt idx="186758">
                  <c:v>49.782762187502598</c:v>
                </c:pt>
                <c:pt idx="186759">
                  <c:v>49.782859159483998</c:v>
                </c:pt>
                <c:pt idx="186760">
                  <c:v>49.782956131154997</c:v>
                </c:pt>
                <c:pt idx="186761">
                  <c:v>49.783053102515503</c:v>
                </c:pt>
                <c:pt idx="186762">
                  <c:v>49.7831500735657</c:v>
                </c:pt>
                <c:pt idx="186763">
                  <c:v>49.783247044305497</c:v>
                </c:pt>
                <c:pt idx="186764">
                  <c:v>49.783344014734801</c:v>
                </c:pt>
                <c:pt idx="186765">
                  <c:v>49.783440984853797</c:v>
                </c:pt>
                <c:pt idx="186766">
                  <c:v>49.7835379546624</c:v>
                </c:pt>
                <c:pt idx="186767">
                  <c:v>49.783634924160602</c:v>
                </c:pt>
                <c:pt idx="186768">
                  <c:v>49.783731893348403</c:v>
                </c:pt>
                <c:pt idx="186769">
                  <c:v>49.783828862225903</c:v>
                </c:pt>
                <c:pt idx="186770">
                  <c:v>49.783925830792903</c:v>
                </c:pt>
                <c:pt idx="186771">
                  <c:v>49.784022799049502</c:v>
                </c:pt>
                <c:pt idx="186772">
                  <c:v>49.784119766995801</c:v>
                </c:pt>
                <c:pt idx="186773">
                  <c:v>49.784216734631698</c:v>
                </c:pt>
                <c:pt idx="186774">
                  <c:v>49.784313701957103</c:v>
                </c:pt>
                <c:pt idx="186775">
                  <c:v>49.784410668972299</c:v>
                </c:pt>
                <c:pt idx="186776">
                  <c:v>49.784507635677002</c:v>
                </c:pt>
                <c:pt idx="186777">
                  <c:v>49.784604602071298</c:v>
                </c:pt>
                <c:pt idx="186778">
                  <c:v>49.784701568155299</c:v>
                </c:pt>
                <c:pt idx="186779">
                  <c:v>49.7847985339288</c:v>
                </c:pt>
                <c:pt idx="186780">
                  <c:v>49.7848954993921</c:v>
                </c:pt>
                <c:pt idx="186781">
                  <c:v>49.784992464544899</c:v>
                </c:pt>
                <c:pt idx="186782">
                  <c:v>49.785089429387298</c:v>
                </c:pt>
                <c:pt idx="186783">
                  <c:v>49.785186393919403</c:v>
                </c:pt>
                <c:pt idx="186784">
                  <c:v>49.785283358141101</c:v>
                </c:pt>
                <c:pt idx="186785">
                  <c:v>49.785380322052397</c:v>
                </c:pt>
                <c:pt idx="186786">
                  <c:v>49.7854772856534</c:v>
                </c:pt>
                <c:pt idx="186787">
                  <c:v>49.785574248943902</c:v>
                </c:pt>
                <c:pt idx="186788">
                  <c:v>49.785671211924097</c:v>
                </c:pt>
                <c:pt idx="186789">
                  <c:v>49.785768174593997</c:v>
                </c:pt>
                <c:pt idx="186790">
                  <c:v>49.785865136953397</c:v>
                </c:pt>
                <c:pt idx="186791">
                  <c:v>49.785962099002496</c:v>
                </c:pt>
                <c:pt idx="186792">
                  <c:v>49.786059060741302</c:v>
                </c:pt>
                <c:pt idx="186793">
                  <c:v>49.7861560221696</c:v>
                </c:pt>
                <c:pt idx="186794">
                  <c:v>49.786252983287604</c:v>
                </c:pt>
                <c:pt idx="186795">
                  <c:v>49.786349944095299</c:v>
                </c:pt>
                <c:pt idx="186796">
                  <c:v>49.786446904592502</c:v>
                </c:pt>
                <c:pt idx="186797">
                  <c:v>49.786543864779503</c:v>
                </c:pt>
                <c:pt idx="186798">
                  <c:v>49.786640824655997</c:v>
                </c:pt>
                <c:pt idx="186799">
                  <c:v>49.786737784222197</c:v>
                </c:pt>
                <c:pt idx="186800">
                  <c:v>49.786834743478003</c:v>
                </c:pt>
                <c:pt idx="186801">
                  <c:v>49.786931702423502</c:v>
                </c:pt>
                <c:pt idx="186802">
                  <c:v>49.787028661058599</c:v>
                </c:pt>
                <c:pt idx="186803">
                  <c:v>49.787125619383403</c:v>
                </c:pt>
                <c:pt idx="186804">
                  <c:v>49.787222577397799</c:v>
                </c:pt>
                <c:pt idx="186805">
                  <c:v>49.787319535101801</c:v>
                </c:pt>
                <c:pt idx="186806">
                  <c:v>49.787416492495502</c:v>
                </c:pt>
                <c:pt idx="186807">
                  <c:v>49.787513449578903</c:v>
                </c:pt>
                <c:pt idx="186808">
                  <c:v>49.787610406351902</c:v>
                </c:pt>
                <c:pt idx="186809">
                  <c:v>49.787707362814501</c:v>
                </c:pt>
                <c:pt idx="186810">
                  <c:v>49.787804318966799</c:v>
                </c:pt>
                <c:pt idx="186811">
                  <c:v>49.787901274808803</c:v>
                </c:pt>
                <c:pt idx="186812">
                  <c:v>49.787998230340399</c:v>
                </c:pt>
                <c:pt idx="186813">
                  <c:v>49.788095185561602</c:v>
                </c:pt>
                <c:pt idx="186814">
                  <c:v>49.788192140472603</c:v>
                </c:pt>
                <c:pt idx="186815">
                  <c:v>49.788289095073097</c:v>
                </c:pt>
                <c:pt idx="186816">
                  <c:v>49.788386049363297</c:v>
                </c:pt>
                <c:pt idx="186817">
                  <c:v>49.788483003343202</c:v>
                </c:pt>
                <c:pt idx="186818">
                  <c:v>49.7885799570128</c:v>
                </c:pt>
                <c:pt idx="186819">
                  <c:v>49.788676910371997</c:v>
                </c:pt>
                <c:pt idx="186820">
                  <c:v>49.788773863420801</c:v>
                </c:pt>
                <c:pt idx="186821">
                  <c:v>49.788870816159402</c:v>
                </c:pt>
                <c:pt idx="186822">
                  <c:v>49.788967768587497</c:v>
                </c:pt>
                <c:pt idx="186823">
                  <c:v>49.789064720705397</c:v>
                </c:pt>
                <c:pt idx="186824">
                  <c:v>49.789161672512897</c:v>
                </c:pt>
                <c:pt idx="186825">
                  <c:v>49.789258624010102</c:v>
                </c:pt>
                <c:pt idx="186826">
                  <c:v>49.7893555751969</c:v>
                </c:pt>
                <c:pt idx="186827">
                  <c:v>49.789452526073497</c:v>
                </c:pt>
                <c:pt idx="186828">
                  <c:v>49.7895494766396</c:v>
                </c:pt>
                <c:pt idx="186829">
                  <c:v>49.789646426895501</c:v>
                </c:pt>
                <c:pt idx="186830">
                  <c:v>49.789743376841002</c:v>
                </c:pt>
                <c:pt idx="186831">
                  <c:v>49.789840326476202</c:v>
                </c:pt>
                <c:pt idx="186832">
                  <c:v>49.789937275801101</c:v>
                </c:pt>
                <c:pt idx="186833">
                  <c:v>49.790034224815599</c:v>
                </c:pt>
                <c:pt idx="186834">
                  <c:v>49.790131173519903</c:v>
                </c:pt>
                <c:pt idx="186835">
                  <c:v>49.790228121913799</c:v>
                </c:pt>
                <c:pt idx="186836">
                  <c:v>49.790325069997301</c:v>
                </c:pt>
                <c:pt idx="186837">
                  <c:v>49.790422017770602</c:v>
                </c:pt>
                <c:pt idx="186838">
                  <c:v>49.790518965233503</c:v>
                </c:pt>
                <c:pt idx="186839">
                  <c:v>49.790615912386102</c:v>
                </c:pt>
                <c:pt idx="186840">
                  <c:v>49.7907128592284</c:v>
                </c:pt>
                <c:pt idx="186841">
                  <c:v>49.790809805760397</c:v>
                </c:pt>
                <c:pt idx="186842">
                  <c:v>49.790906751982</c:v>
                </c:pt>
                <c:pt idx="186843">
                  <c:v>49.791003697893402</c:v>
                </c:pt>
                <c:pt idx="186844">
                  <c:v>49.791100643494403</c:v>
                </c:pt>
                <c:pt idx="186845">
                  <c:v>49.791197588785103</c:v>
                </c:pt>
                <c:pt idx="186846">
                  <c:v>49.791294533765502</c:v>
                </c:pt>
                <c:pt idx="186847">
                  <c:v>49.7913914784356</c:v>
                </c:pt>
                <c:pt idx="186848">
                  <c:v>49.791488422795403</c:v>
                </c:pt>
                <c:pt idx="186849">
                  <c:v>49.791585366844799</c:v>
                </c:pt>
                <c:pt idx="186850">
                  <c:v>49.791682310584001</c:v>
                </c:pt>
                <c:pt idx="186851">
                  <c:v>49.791779254012802</c:v>
                </c:pt>
                <c:pt idx="186852">
                  <c:v>49.791876197131302</c:v>
                </c:pt>
                <c:pt idx="186853">
                  <c:v>49.7919731399396</c:v>
                </c:pt>
                <c:pt idx="186854">
                  <c:v>49.792070082437498</c:v>
                </c:pt>
                <c:pt idx="186855">
                  <c:v>49.792167024625101</c:v>
                </c:pt>
                <c:pt idx="186856">
                  <c:v>49.792263966502396</c:v>
                </c:pt>
                <c:pt idx="186857">
                  <c:v>49.792360908069497</c:v>
                </c:pt>
                <c:pt idx="186858">
                  <c:v>49.792457849326198</c:v>
                </c:pt>
                <c:pt idx="186859">
                  <c:v>49.792554790272597</c:v>
                </c:pt>
                <c:pt idx="186860">
                  <c:v>49.792651730908702</c:v>
                </c:pt>
                <c:pt idx="186861">
                  <c:v>49.792748671234499</c:v>
                </c:pt>
                <c:pt idx="186862">
                  <c:v>49.792845611250002</c:v>
                </c:pt>
                <c:pt idx="186863">
                  <c:v>49.792942550955303</c:v>
                </c:pt>
                <c:pt idx="186864">
                  <c:v>49.793039490350203</c:v>
                </c:pt>
                <c:pt idx="186865">
                  <c:v>49.793136429434803</c:v>
                </c:pt>
                <c:pt idx="186866">
                  <c:v>49.793233368209101</c:v>
                </c:pt>
                <c:pt idx="186867">
                  <c:v>49.793330306673198</c:v>
                </c:pt>
                <c:pt idx="186868">
                  <c:v>49.793427244826901</c:v>
                </c:pt>
                <c:pt idx="186869">
                  <c:v>49.793524182670403</c:v>
                </c:pt>
                <c:pt idx="186870">
                  <c:v>49.793621120203603</c:v>
                </c:pt>
                <c:pt idx="186871">
                  <c:v>49.793718057426503</c:v>
                </c:pt>
                <c:pt idx="186872">
                  <c:v>49.793814994339101</c:v>
                </c:pt>
                <c:pt idx="186873">
                  <c:v>49.793911930941398</c:v>
                </c:pt>
                <c:pt idx="186874">
                  <c:v>49.794008867233401</c:v>
                </c:pt>
                <c:pt idx="186875">
                  <c:v>49.794105803215203</c:v>
                </c:pt>
                <c:pt idx="186876">
                  <c:v>49.794202738886597</c:v>
                </c:pt>
                <c:pt idx="186877">
                  <c:v>49.794299674247803</c:v>
                </c:pt>
                <c:pt idx="186878">
                  <c:v>49.794396609298701</c:v>
                </c:pt>
                <c:pt idx="186879">
                  <c:v>49.794493544039298</c:v>
                </c:pt>
                <c:pt idx="186880">
                  <c:v>49.794590478469601</c:v>
                </c:pt>
                <c:pt idx="186881">
                  <c:v>49.794687412589703</c:v>
                </c:pt>
                <c:pt idx="186882">
                  <c:v>49.794784346399503</c:v>
                </c:pt>
                <c:pt idx="186883">
                  <c:v>49.794881279899002</c:v>
                </c:pt>
                <c:pt idx="186884">
                  <c:v>49.7949782130882</c:v>
                </c:pt>
                <c:pt idx="186885">
                  <c:v>49.795075145967203</c:v>
                </c:pt>
                <c:pt idx="186886">
                  <c:v>49.795172078535899</c:v>
                </c:pt>
                <c:pt idx="186887">
                  <c:v>49.7952690107943</c:v>
                </c:pt>
                <c:pt idx="186888">
                  <c:v>49.7953659427424</c:v>
                </c:pt>
                <c:pt idx="186889">
                  <c:v>49.795462874380299</c:v>
                </c:pt>
                <c:pt idx="186890">
                  <c:v>49.795559805707903</c:v>
                </c:pt>
                <c:pt idx="186891">
                  <c:v>49.795656736725199</c:v>
                </c:pt>
                <c:pt idx="186892">
                  <c:v>49.795753667432301</c:v>
                </c:pt>
                <c:pt idx="186893">
                  <c:v>49.795850597829002</c:v>
                </c:pt>
                <c:pt idx="186894">
                  <c:v>49.795947527915601</c:v>
                </c:pt>
                <c:pt idx="186895">
                  <c:v>49.796044457691799</c:v>
                </c:pt>
                <c:pt idx="186896">
                  <c:v>49.796141387157803</c:v>
                </c:pt>
                <c:pt idx="186897">
                  <c:v>49.796238316313598</c:v>
                </c:pt>
                <c:pt idx="186898">
                  <c:v>49.796335245159</c:v>
                </c:pt>
                <c:pt idx="186899">
                  <c:v>49.796432173694299</c:v>
                </c:pt>
                <c:pt idx="186900">
                  <c:v>49.796529101919198</c:v>
                </c:pt>
                <c:pt idx="186901">
                  <c:v>49.796626029833902</c:v>
                </c:pt>
                <c:pt idx="186902">
                  <c:v>49.796722957438398</c:v>
                </c:pt>
                <c:pt idx="186903">
                  <c:v>49.7968198847325</c:v>
                </c:pt>
                <c:pt idx="186904">
                  <c:v>49.7969168117165</c:v>
                </c:pt>
                <c:pt idx="186905">
                  <c:v>49.797013738390099</c:v>
                </c:pt>
                <c:pt idx="186906">
                  <c:v>49.797110664753497</c:v>
                </c:pt>
                <c:pt idx="186907">
                  <c:v>49.7972075908067</c:v>
                </c:pt>
                <c:pt idx="186908">
                  <c:v>49.797304516549602</c:v>
                </c:pt>
                <c:pt idx="186909">
                  <c:v>49.797401441982302</c:v>
                </c:pt>
                <c:pt idx="186910">
                  <c:v>49.797498367104701</c:v>
                </c:pt>
                <c:pt idx="186911">
                  <c:v>49.797595291916899</c:v>
                </c:pt>
                <c:pt idx="186912">
                  <c:v>49.797692216418803</c:v>
                </c:pt>
                <c:pt idx="186913">
                  <c:v>49.797789140610497</c:v>
                </c:pt>
                <c:pt idx="186914">
                  <c:v>49.797886064491898</c:v>
                </c:pt>
                <c:pt idx="186915">
                  <c:v>49.797982988063097</c:v>
                </c:pt>
                <c:pt idx="186916">
                  <c:v>49.798079911324002</c:v>
                </c:pt>
                <c:pt idx="186917">
                  <c:v>49.798176834274699</c:v>
                </c:pt>
                <c:pt idx="186918">
                  <c:v>49.798273756915201</c:v>
                </c:pt>
                <c:pt idx="186919">
                  <c:v>49.798370679245402</c:v>
                </c:pt>
                <c:pt idx="186920">
                  <c:v>49.798467601265301</c:v>
                </c:pt>
                <c:pt idx="186921">
                  <c:v>49.798564522975099</c:v>
                </c:pt>
                <c:pt idx="186922">
                  <c:v>49.798661444374602</c:v>
                </c:pt>
                <c:pt idx="186923">
                  <c:v>49.798758365463797</c:v>
                </c:pt>
                <c:pt idx="186924">
                  <c:v>49.798855286242798</c:v>
                </c:pt>
                <c:pt idx="186925">
                  <c:v>49.798952206711597</c:v>
                </c:pt>
                <c:pt idx="186926">
                  <c:v>49.799049126870202</c:v>
                </c:pt>
                <c:pt idx="186927">
                  <c:v>49.799146046718498</c:v>
                </c:pt>
                <c:pt idx="186928">
                  <c:v>49.7992429662566</c:v>
                </c:pt>
                <c:pt idx="186929">
                  <c:v>49.7993398854845</c:v>
                </c:pt>
                <c:pt idx="186930">
                  <c:v>49.799436804402099</c:v>
                </c:pt>
                <c:pt idx="186931">
                  <c:v>49.799533723009503</c:v>
                </c:pt>
                <c:pt idx="186932">
                  <c:v>49.799630641306699</c:v>
                </c:pt>
                <c:pt idx="186933">
                  <c:v>49.799727559293601</c:v>
                </c:pt>
                <c:pt idx="186934">
                  <c:v>49.799824476970301</c:v>
                </c:pt>
                <c:pt idx="186935">
                  <c:v>49.799921394336799</c:v>
                </c:pt>
                <c:pt idx="186936">
                  <c:v>49.800018311393103</c:v>
                </c:pt>
                <c:pt idx="186937">
                  <c:v>49.800115228139099</c:v>
                </c:pt>
                <c:pt idx="186938">
                  <c:v>49.800212144574999</c:v>
                </c:pt>
                <c:pt idx="186939">
                  <c:v>49.800309060700599</c:v>
                </c:pt>
                <c:pt idx="186940">
                  <c:v>49.800405976515997</c:v>
                </c:pt>
                <c:pt idx="186941">
                  <c:v>49.8005028920211</c:v>
                </c:pt>
                <c:pt idx="186942">
                  <c:v>49.800599807216102</c:v>
                </c:pt>
                <c:pt idx="186943">
                  <c:v>49.800696722100803</c:v>
                </c:pt>
                <c:pt idx="186944">
                  <c:v>49.800793636675301</c:v>
                </c:pt>
                <c:pt idx="186945">
                  <c:v>49.800890550939599</c:v>
                </c:pt>
                <c:pt idx="186946">
                  <c:v>49.800987464893701</c:v>
                </c:pt>
                <c:pt idx="186947">
                  <c:v>49.801084378537603</c:v>
                </c:pt>
                <c:pt idx="186948">
                  <c:v>49.801181291871202</c:v>
                </c:pt>
                <c:pt idx="186949">
                  <c:v>49.8012782048947</c:v>
                </c:pt>
                <c:pt idx="186950">
                  <c:v>49.801375117607897</c:v>
                </c:pt>
                <c:pt idx="186951">
                  <c:v>49.801472030010999</c:v>
                </c:pt>
                <c:pt idx="186952">
                  <c:v>49.801568942103799</c:v>
                </c:pt>
                <c:pt idx="186953">
                  <c:v>49.801665853886398</c:v>
                </c:pt>
                <c:pt idx="186954">
                  <c:v>49.801762765358802</c:v>
                </c:pt>
                <c:pt idx="186955">
                  <c:v>49.801859676520998</c:v>
                </c:pt>
                <c:pt idx="186956">
                  <c:v>49.801956587372999</c:v>
                </c:pt>
                <c:pt idx="186957">
                  <c:v>49.802053497914798</c:v>
                </c:pt>
                <c:pt idx="186958">
                  <c:v>49.802150408146403</c:v>
                </c:pt>
                <c:pt idx="186959">
                  <c:v>49.802247318067799</c:v>
                </c:pt>
                <c:pt idx="186960">
                  <c:v>49.802344227679001</c:v>
                </c:pt>
                <c:pt idx="186961">
                  <c:v>49.802441136980001</c:v>
                </c:pt>
                <c:pt idx="186962">
                  <c:v>49.802538045970799</c:v>
                </c:pt>
                <c:pt idx="186963">
                  <c:v>49.802634954651403</c:v>
                </c:pt>
                <c:pt idx="186964">
                  <c:v>49.802731863021798</c:v>
                </c:pt>
                <c:pt idx="186965">
                  <c:v>49.802828771081998</c:v>
                </c:pt>
                <c:pt idx="186966">
                  <c:v>49.802925678831997</c:v>
                </c:pt>
                <c:pt idx="186967">
                  <c:v>49.803022586271901</c:v>
                </c:pt>
                <c:pt idx="186968">
                  <c:v>49.803119493401503</c:v>
                </c:pt>
                <c:pt idx="186969">
                  <c:v>49.803216400220897</c:v>
                </c:pt>
                <c:pt idx="186970">
                  <c:v>49.803313306730203</c:v>
                </c:pt>
                <c:pt idx="186971">
                  <c:v>49.803410212929201</c:v>
                </c:pt>
                <c:pt idx="186972">
                  <c:v>49.803507118818104</c:v>
                </c:pt>
                <c:pt idx="186973">
                  <c:v>49.803604024396797</c:v>
                </c:pt>
                <c:pt idx="186974">
                  <c:v>49.803700929665297</c:v>
                </c:pt>
                <c:pt idx="186975">
                  <c:v>49.803797834623602</c:v>
                </c:pt>
                <c:pt idx="186976">
                  <c:v>49.803894739271797</c:v>
                </c:pt>
                <c:pt idx="186977">
                  <c:v>49.803991643609699</c:v>
                </c:pt>
                <c:pt idx="186978">
                  <c:v>49.804088547637498</c:v>
                </c:pt>
                <c:pt idx="186979">
                  <c:v>49.804185451355103</c:v>
                </c:pt>
                <c:pt idx="186980">
                  <c:v>49.804282354762499</c:v>
                </c:pt>
                <c:pt idx="186981">
                  <c:v>49.804379257859701</c:v>
                </c:pt>
                <c:pt idx="186982">
                  <c:v>49.804476160646701</c:v>
                </c:pt>
                <c:pt idx="186983">
                  <c:v>49.804573063123598</c:v>
                </c:pt>
                <c:pt idx="186984">
                  <c:v>49.804669965290302</c:v>
                </c:pt>
                <c:pt idx="186985">
                  <c:v>49.804766867146803</c:v>
                </c:pt>
                <c:pt idx="186986">
                  <c:v>49.804863768693103</c:v>
                </c:pt>
                <c:pt idx="186987">
                  <c:v>49.804960669929301</c:v>
                </c:pt>
                <c:pt idx="186988">
                  <c:v>49.805057570855297</c:v>
                </c:pt>
                <c:pt idx="186989">
                  <c:v>49.805154471471198</c:v>
                </c:pt>
                <c:pt idx="186990">
                  <c:v>49.805251371776798</c:v>
                </c:pt>
                <c:pt idx="186991">
                  <c:v>49.805348271772303</c:v>
                </c:pt>
                <c:pt idx="186992">
                  <c:v>49.805445171457599</c:v>
                </c:pt>
                <c:pt idx="186993">
                  <c:v>49.8055420708328</c:v>
                </c:pt>
                <c:pt idx="186994">
                  <c:v>49.8056389698977</c:v>
                </c:pt>
                <c:pt idx="186995">
                  <c:v>49.805735868652597</c:v>
                </c:pt>
                <c:pt idx="186996">
                  <c:v>49.805832767097201</c:v>
                </c:pt>
                <c:pt idx="186997">
                  <c:v>49.805929665231702</c:v>
                </c:pt>
                <c:pt idx="186998">
                  <c:v>49.806026563056101</c:v>
                </c:pt>
                <c:pt idx="186999">
                  <c:v>49.806123460570198</c:v>
                </c:pt>
                <c:pt idx="187000">
                  <c:v>49.806220357774201</c:v>
                </c:pt>
                <c:pt idx="187001">
                  <c:v>49.806317254668102</c:v>
                </c:pt>
                <c:pt idx="187002">
                  <c:v>49.806414151251801</c:v>
                </c:pt>
                <c:pt idx="187003">
                  <c:v>49.806511047525298</c:v>
                </c:pt>
                <c:pt idx="187004">
                  <c:v>49.8066079434887</c:v>
                </c:pt>
                <c:pt idx="187005">
                  <c:v>49.806704839141901</c:v>
                </c:pt>
                <c:pt idx="187006">
                  <c:v>49.806801734484999</c:v>
                </c:pt>
                <c:pt idx="187007">
                  <c:v>49.806898629517903</c:v>
                </c:pt>
                <c:pt idx="187008">
                  <c:v>49.806995524240698</c:v>
                </c:pt>
                <c:pt idx="187009">
                  <c:v>49.807092418653298</c:v>
                </c:pt>
                <c:pt idx="187010">
                  <c:v>49.807189312755703</c:v>
                </c:pt>
                <c:pt idx="187011">
                  <c:v>49.807286206548</c:v>
                </c:pt>
                <c:pt idx="187012">
                  <c:v>49.807383100030201</c:v>
                </c:pt>
                <c:pt idx="187013">
                  <c:v>49.8074799932022</c:v>
                </c:pt>
                <c:pt idx="187014">
                  <c:v>49.807576886064098</c:v>
                </c:pt>
                <c:pt idx="187015">
                  <c:v>49.807673778615801</c:v>
                </c:pt>
                <c:pt idx="187016">
                  <c:v>49.807770670857401</c:v>
                </c:pt>
                <c:pt idx="187017">
                  <c:v>49.8078675627888</c:v>
                </c:pt>
                <c:pt idx="187018">
                  <c:v>49.807964454410097</c:v>
                </c:pt>
                <c:pt idx="187019">
                  <c:v>49.808061345721299</c:v>
                </c:pt>
                <c:pt idx="187020">
                  <c:v>49.808158236722299</c:v>
                </c:pt>
                <c:pt idx="187021">
                  <c:v>49.808255127413197</c:v>
                </c:pt>
                <c:pt idx="187022">
                  <c:v>49.808352017793901</c:v>
                </c:pt>
                <c:pt idx="187023">
                  <c:v>49.808448907864502</c:v>
                </c:pt>
                <c:pt idx="187024">
                  <c:v>49.808545797624902</c:v>
                </c:pt>
                <c:pt idx="187025">
                  <c:v>49.808642687075299</c:v>
                </c:pt>
                <c:pt idx="187026">
                  <c:v>49.808739576215501</c:v>
                </c:pt>
                <c:pt idx="187027">
                  <c:v>49.808836465045502</c:v>
                </c:pt>
                <c:pt idx="187028">
                  <c:v>49.808933353565401</c:v>
                </c:pt>
                <c:pt idx="187029">
                  <c:v>49.809030241775197</c:v>
                </c:pt>
                <c:pt idx="187030">
                  <c:v>49.809127129674899</c:v>
                </c:pt>
                <c:pt idx="187031">
                  <c:v>49.809224017264398</c:v>
                </c:pt>
                <c:pt idx="187032">
                  <c:v>49.809320904543803</c:v>
                </c:pt>
                <c:pt idx="187033">
                  <c:v>49.809417791513098</c:v>
                </c:pt>
                <c:pt idx="187034">
                  <c:v>49.809514678172299</c:v>
                </c:pt>
                <c:pt idx="187035">
                  <c:v>49.809611564521298</c:v>
                </c:pt>
                <c:pt idx="187036">
                  <c:v>49.809708450560201</c:v>
                </c:pt>
                <c:pt idx="187037">
                  <c:v>49.809805336288903</c:v>
                </c:pt>
                <c:pt idx="187038">
                  <c:v>49.809902221707603</c:v>
                </c:pt>
                <c:pt idx="187039">
                  <c:v>49.8099991068161</c:v>
                </c:pt>
                <c:pt idx="187040">
                  <c:v>49.810095991614503</c:v>
                </c:pt>
                <c:pt idx="187041">
                  <c:v>49.810192876102803</c:v>
                </c:pt>
                <c:pt idx="187042">
                  <c:v>49.810289760281002</c:v>
                </c:pt>
                <c:pt idx="187043">
                  <c:v>49.810386644149098</c:v>
                </c:pt>
                <c:pt idx="187044">
                  <c:v>49.810483527706999</c:v>
                </c:pt>
                <c:pt idx="187045">
                  <c:v>49.810580410954799</c:v>
                </c:pt>
                <c:pt idx="187046">
                  <c:v>49.810677293892503</c:v>
                </c:pt>
                <c:pt idx="187047">
                  <c:v>49.810774176520098</c:v>
                </c:pt>
                <c:pt idx="187048">
                  <c:v>49.810871058837598</c:v>
                </c:pt>
                <c:pt idx="187049">
                  <c:v>49.810967940845003</c:v>
                </c:pt>
                <c:pt idx="187050">
                  <c:v>49.8110648225422</c:v>
                </c:pt>
                <c:pt idx="187051">
                  <c:v>49.8111617039294</c:v>
                </c:pt>
                <c:pt idx="187052">
                  <c:v>49.811258585006399</c:v>
                </c:pt>
                <c:pt idx="187053">
                  <c:v>49.811355465773403</c:v>
                </c:pt>
                <c:pt idx="187054">
                  <c:v>49.811452346230197</c:v>
                </c:pt>
                <c:pt idx="187055">
                  <c:v>49.811549226376897</c:v>
                </c:pt>
                <c:pt idx="187056">
                  <c:v>49.811646106213502</c:v>
                </c:pt>
                <c:pt idx="187057">
                  <c:v>49.811742985739997</c:v>
                </c:pt>
                <c:pt idx="187058">
                  <c:v>49.811839864956497</c:v>
                </c:pt>
                <c:pt idx="187059">
                  <c:v>49.811936743862802</c:v>
                </c:pt>
                <c:pt idx="187060">
                  <c:v>49.812033622458998</c:v>
                </c:pt>
                <c:pt idx="187061">
                  <c:v>49.812130500745099</c:v>
                </c:pt>
                <c:pt idx="187062">
                  <c:v>49.812227378721097</c:v>
                </c:pt>
                <c:pt idx="187063">
                  <c:v>49.812324256387001</c:v>
                </c:pt>
                <c:pt idx="187064">
                  <c:v>49.812421133742802</c:v>
                </c:pt>
                <c:pt idx="187065">
                  <c:v>49.812518010788501</c:v>
                </c:pt>
                <c:pt idx="187066">
                  <c:v>49.812614887524099</c:v>
                </c:pt>
                <c:pt idx="187067">
                  <c:v>49.8127117639497</c:v>
                </c:pt>
                <c:pt idx="187068">
                  <c:v>49.8128086400651</c:v>
                </c:pt>
                <c:pt idx="187069">
                  <c:v>49.812905515870497</c:v>
                </c:pt>
                <c:pt idx="187070">
                  <c:v>49.8130023913657</c:v>
                </c:pt>
                <c:pt idx="187071">
                  <c:v>49.8130992665509</c:v>
                </c:pt>
                <c:pt idx="187072">
                  <c:v>49.813196141425998</c:v>
                </c:pt>
                <c:pt idx="187073">
                  <c:v>49.813293015990901</c:v>
                </c:pt>
                <c:pt idx="187074">
                  <c:v>49.813389890245801</c:v>
                </c:pt>
                <c:pt idx="187075">
                  <c:v>49.813486764190699</c:v>
                </c:pt>
                <c:pt idx="187076">
                  <c:v>49.813583637825403</c:v>
                </c:pt>
                <c:pt idx="187077">
                  <c:v>49.813680511149997</c:v>
                </c:pt>
                <c:pt idx="187078">
                  <c:v>49.813777384164602</c:v>
                </c:pt>
                <c:pt idx="187079">
                  <c:v>49.813874256869099</c:v>
                </c:pt>
                <c:pt idx="187080">
                  <c:v>49.8139711292635</c:v>
                </c:pt>
                <c:pt idx="187081">
                  <c:v>49.814068001347799</c:v>
                </c:pt>
                <c:pt idx="187082">
                  <c:v>49.814164873122003</c:v>
                </c:pt>
                <c:pt idx="187083">
                  <c:v>49.814261744586197</c:v>
                </c:pt>
                <c:pt idx="187084">
                  <c:v>49.814358615740304</c:v>
                </c:pt>
                <c:pt idx="187085">
                  <c:v>49.814455486584301</c:v>
                </c:pt>
                <c:pt idx="187086">
                  <c:v>49.814552357118203</c:v>
                </c:pt>
                <c:pt idx="187087">
                  <c:v>49.814649227342102</c:v>
                </c:pt>
                <c:pt idx="187088">
                  <c:v>49.814746097255899</c:v>
                </c:pt>
                <c:pt idx="187089">
                  <c:v>49.814842966859601</c:v>
                </c:pt>
                <c:pt idx="187090">
                  <c:v>49.8149398361533</c:v>
                </c:pt>
                <c:pt idx="187091">
                  <c:v>49.815036705136798</c:v>
                </c:pt>
                <c:pt idx="187092">
                  <c:v>49.8151335738103</c:v>
                </c:pt>
                <c:pt idx="187093">
                  <c:v>49.815230442173799</c:v>
                </c:pt>
                <c:pt idx="187094">
                  <c:v>49.815327310227197</c:v>
                </c:pt>
                <c:pt idx="187095">
                  <c:v>49.815424177970499</c:v>
                </c:pt>
                <c:pt idx="187096">
                  <c:v>49.815521045403699</c:v>
                </c:pt>
                <c:pt idx="187097">
                  <c:v>49.815617912526903</c:v>
                </c:pt>
                <c:pt idx="187098">
                  <c:v>49.815714779339999</c:v>
                </c:pt>
                <c:pt idx="187099">
                  <c:v>49.815811645842999</c:v>
                </c:pt>
                <c:pt idx="187100">
                  <c:v>49.815908512036003</c:v>
                </c:pt>
                <c:pt idx="187101">
                  <c:v>49.816005377918998</c:v>
                </c:pt>
                <c:pt idx="187102">
                  <c:v>49.816102243491798</c:v>
                </c:pt>
                <c:pt idx="187103">
                  <c:v>49.816199108754603</c:v>
                </c:pt>
                <c:pt idx="187104">
                  <c:v>49.816295973707398</c:v>
                </c:pt>
                <c:pt idx="187105">
                  <c:v>49.816392838350097</c:v>
                </c:pt>
                <c:pt idx="187106">
                  <c:v>49.816489702682802</c:v>
                </c:pt>
                <c:pt idx="187107">
                  <c:v>49.816586566705297</c:v>
                </c:pt>
                <c:pt idx="187108">
                  <c:v>49.816683430417903</c:v>
                </c:pt>
                <c:pt idx="187109">
                  <c:v>49.816780293820401</c:v>
                </c:pt>
                <c:pt idx="187110">
                  <c:v>49.816877156912803</c:v>
                </c:pt>
                <c:pt idx="187111">
                  <c:v>49.816974019695202</c:v>
                </c:pt>
                <c:pt idx="187112">
                  <c:v>49.817070882167499</c:v>
                </c:pt>
                <c:pt idx="187113">
                  <c:v>49.817167744329801</c:v>
                </c:pt>
                <c:pt idx="187114">
                  <c:v>49.8172646061821</c:v>
                </c:pt>
                <c:pt idx="187115">
                  <c:v>49.817361467724297</c:v>
                </c:pt>
                <c:pt idx="187116">
                  <c:v>49.817458328956398</c:v>
                </c:pt>
                <c:pt idx="187117">
                  <c:v>49.817555189878497</c:v>
                </c:pt>
                <c:pt idx="187118">
                  <c:v>49.817652050490601</c:v>
                </c:pt>
                <c:pt idx="187119">
                  <c:v>49.817748910792602</c:v>
                </c:pt>
                <c:pt idx="187120">
                  <c:v>49.817845770784601</c:v>
                </c:pt>
                <c:pt idx="187121">
                  <c:v>49.817942630466497</c:v>
                </c:pt>
                <c:pt idx="187122">
                  <c:v>49.818039489838398</c:v>
                </c:pt>
                <c:pt idx="187123">
                  <c:v>49.818136348900303</c:v>
                </c:pt>
                <c:pt idx="187124">
                  <c:v>49.818233207652099</c:v>
                </c:pt>
                <c:pt idx="187125">
                  <c:v>49.8183300660939</c:v>
                </c:pt>
                <c:pt idx="187126">
                  <c:v>49.818426924225598</c:v>
                </c:pt>
                <c:pt idx="187127">
                  <c:v>49.818523782047301</c:v>
                </c:pt>
                <c:pt idx="187128">
                  <c:v>49.818620639559001</c:v>
                </c:pt>
                <c:pt idx="187129">
                  <c:v>49.818717496760698</c:v>
                </c:pt>
                <c:pt idx="187130">
                  <c:v>49.8188143536523</c:v>
                </c:pt>
                <c:pt idx="187131">
                  <c:v>49.8189112102339</c:v>
                </c:pt>
                <c:pt idx="187132">
                  <c:v>49.819008066505504</c:v>
                </c:pt>
                <c:pt idx="187133">
                  <c:v>49.819104922466998</c:v>
                </c:pt>
                <c:pt idx="187134">
                  <c:v>49.819201778118497</c:v>
                </c:pt>
                <c:pt idx="187135">
                  <c:v>49.819298633460001</c:v>
                </c:pt>
                <c:pt idx="187136">
                  <c:v>49.819395488491402</c:v>
                </c:pt>
                <c:pt idx="187137">
                  <c:v>49.8194923432129</c:v>
                </c:pt>
                <c:pt idx="187138">
                  <c:v>49.819589197624303</c:v>
                </c:pt>
                <c:pt idx="187139">
                  <c:v>49.819686051725697</c:v>
                </c:pt>
                <c:pt idx="187140">
                  <c:v>49.819782905517002</c:v>
                </c:pt>
                <c:pt idx="187141">
                  <c:v>49.819879758998397</c:v>
                </c:pt>
                <c:pt idx="187142">
                  <c:v>49.819976612169697</c:v>
                </c:pt>
                <c:pt idx="187143">
                  <c:v>49.820073465031001</c:v>
                </c:pt>
                <c:pt idx="187144">
                  <c:v>49.820170317582303</c:v>
                </c:pt>
                <c:pt idx="187145">
                  <c:v>49.820267169823502</c:v>
                </c:pt>
                <c:pt idx="187146">
                  <c:v>49.820364021754799</c:v>
                </c:pt>
                <c:pt idx="187147">
                  <c:v>49.820460873376</c:v>
                </c:pt>
                <c:pt idx="187148">
                  <c:v>49.820557724687298</c:v>
                </c:pt>
                <c:pt idx="187149">
                  <c:v>49.820654575688501</c:v>
                </c:pt>
                <c:pt idx="187150">
                  <c:v>49.820751426379701</c:v>
                </c:pt>
                <c:pt idx="187151">
                  <c:v>49.820848276760898</c:v>
                </c:pt>
                <c:pt idx="187152">
                  <c:v>49.8209451268321</c:v>
                </c:pt>
                <c:pt idx="187153">
                  <c:v>49.8210419765933</c:v>
                </c:pt>
                <c:pt idx="187154">
                  <c:v>49.821138826044397</c:v>
                </c:pt>
                <c:pt idx="187155">
                  <c:v>49.821235675185598</c:v>
                </c:pt>
                <c:pt idx="187156">
                  <c:v>49.821332524016697</c:v>
                </c:pt>
                <c:pt idx="187157">
                  <c:v>49.821429372537899</c:v>
                </c:pt>
                <c:pt idx="187158">
                  <c:v>49.821526220749</c:v>
                </c:pt>
                <c:pt idx="187159">
                  <c:v>49.821623068650197</c:v>
                </c:pt>
                <c:pt idx="187160">
                  <c:v>49.8217199162413</c:v>
                </c:pt>
                <c:pt idx="187161">
                  <c:v>49.821816763522499</c:v>
                </c:pt>
                <c:pt idx="187162">
                  <c:v>49.821913610493603</c:v>
                </c:pt>
                <c:pt idx="187163">
                  <c:v>49.822010457154803</c:v>
                </c:pt>
                <c:pt idx="187164">
                  <c:v>49.822107303505902</c:v>
                </c:pt>
                <c:pt idx="187165">
                  <c:v>49.822204149547098</c:v>
                </c:pt>
                <c:pt idx="187166">
                  <c:v>49.822300995278198</c:v>
                </c:pt>
                <c:pt idx="187167">
                  <c:v>49.822397840699402</c:v>
                </c:pt>
                <c:pt idx="187168">
                  <c:v>49.822494685810497</c:v>
                </c:pt>
                <c:pt idx="187169">
                  <c:v>49.822591530611703</c:v>
                </c:pt>
                <c:pt idx="187170">
                  <c:v>49.822688375102899</c:v>
                </c:pt>
                <c:pt idx="187171">
                  <c:v>49.8227852192841</c:v>
                </c:pt>
                <c:pt idx="187172">
                  <c:v>49.822882063155298</c:v>
                </c:pt>
                <c:pt idx="187173">
                  <c:v>49.8229789067165</c:v>
                </c:pt>
                <c:pt idx="187174">
                  <c:v>49.8230757499677</c:v>
                </c:pt>
                <c:pt idx="187175">
                  <c:v>49.823172592909003</c:v>
                </c:pt>
                <c:pt idx="187176">
                  <c:v>49.823269435540197</c:v>
                </c:pt>
                <c:pt idx="187177">
                  <c:v>49.823366277861503</c:v>
                </c:pt>
                <c:pt idx="187178">
                  <c:v>49.823463119872798</c:v>
                </c:pt>
                <c:pt idx="187179">
                  <c:v>49.823559961574098</c:v>
                </c:pt>
                <c:pt idx="187180">
                  <c:v>49.823656802965402</c:v>
                </c:pt>
                <c:pt idx="187181">
                  <c:v>49.823753644046803</c:v>
                </c:pt>
                <c:pt idx="187182">
                  <c:v>49.823850484818102</c:v>
                </c:pt>
                <c:pt idx="187183">
                  <c:v>49.823947325279498</c:v>
                </c:pt>
                <c:pt idx="187184">
                  <c:v>49.824044165430898</c:v>
                </c:pt>
                <c:pt idx="187185">
                  <c:v>49.824141005272303</c:v>
                </c:pt>
                <c:pt idx="187186">
                  <c:v>49.824237844803797</c:v>
                </c:pt>
                <c:pt idx="187187">
                  <c:v>49.824334684025303</c:v>
                </c:pt>
                <c:pt idx="187188">
                  <c:v>49.824431522936798</c:v>
                </c:pt>
                <c:pt idx="187189">
                  <c:v>49.824528361538299</c:v>
                </c:pt>
                <c:pt idx="187190">
                  <c:v>49.824625199829903</c:v>
                </c:pt>
                <c:pt idx="187191">
                  <c:v>49.824722037811497</c:v>
                </c:pt>
                <c:pt idx="187192">
                  <c:v>49.824818875483103</c:v>
                </c:pt>
                <c:pt idx="187193">
                  <c:v>49.8249157128447</c:v>
                </c:pt>
                <c:pt idx="187194">
                  <c:v>49.8250125498964</c:v>
                </c:pt>
                <c:pt idx="187195">
                  <c:v>49.825109386638097</c:v>
                </c:pt>
                <c:pt idx="187196">
                  <c:v>49.825206223069898</c:v>
                </c:pt>
                <c:pt idx="187197">
                  <c:v>49.825303059191697</c:v>
                </c:pt>
                <c:pt idx="187198">
                  <c:v>49.8253998950035</c:v>
                </c:pt>
                <c:pt idx="187199">
                  <c:v>49.8254967305054</c:v>
                </c:pt>
                <c:pt idx="187200">
                  <c:v>49.825593565697297</c:v>
                </c:pt>
                <c:pt idx="187201">
                  <c:v>49.825690400579198</c:v>
                </c:pt>
                <c:pt idx="187202">
                  <c:v>49.825787235151203</c:v>
                </c:pt>
                <c:pt idx="187203">
                  <c:v>49.825884069413199</c:v>
                </c:pt>
                <c:pt idx="187204">
                  <c:v>49.825980903365299</c:v>
                </c:pt>
                <c:pt idx="187205">
                  <c:v>49.826077737007402</c:v>
                </c:pt>
                <c:pt idx="187206">
                  <c:v>49.826174570339496</c:v>
                </c:pt>
                <c:pt idx="187207">
                  <c:v>49.826271403361702</c:v>
                </c:pt>
                <c:pt idx="187208">
                  <c:v>49.826368236073897</c:v>
                </c:pt>
                <c:pt idx="187209">
                  <c:v>49.826465068476203</c:v>
                </c:pt>
                <c:pt idx="187210">
                  <c:v>49.826561900568599</c:v>
                </c:pt>
                <c:pt idx="187211">
                  <c:v>49.8266587323509</c:v>
                </c:pt>
                <c:pt idx="187212">
                  <c:v>49.826755563823397</c:v>
                </c:pt>
                <c:pt idx="187213">
                  <c:v>49.826852394985899</c:v>
                </c:pt>
                <c:pt idx="187214">
                  <c:v>49.826949225838398</c:v>
                </c:pt>
                <c:pt idx="187215">
                  <c:v>49.827046056381</c:v>
                </c:pt>
                <c:pt idx="187216">
                  <c:v>49.827142886613601</c:v>
                </c:pt>
                <c:pt idx="187217">
                  <c:v>49.827239716536297</c:v>
                </c:pt>
                <c:pt idx="187218">
                  <c:v>49.827336546149098</c:v>
                </c:pt>
                <c:pt idx="187219">
                  <c:v>49.827433375451903</c:v>
                </c:pt>
                <c:pt idx="187220">
                  <c:v>49.827530204444798</c:v>
                </c:pt>
                <c:pt idx="187221">
                  <c:v>49.827627033127698</c:v>
                </c:pt>
                <c:pt idx="187222">
                  <c:v>49.827723861500701</c:v>
                </c:pt>
                <c:pt idx="187223">
                  <c:v>49.827820689563701</c:v>
                </c:pt>
                <c:pt idx="187224">
                  <c:v>49.827917517316799</c:v>
                </c:pt>
                <c:pt idx="187225">
                  <c:v>49.82801434476</c:v>
                </c:pt>
                <c:pt idx="187226">
                  <c:v>49.828111171893298</c:v>
                </c:pt>
                <c:pt idx="187227">
                  <c:v>49.8282079987166</c:v>
                </c:pt>
                <c:pt idx="187228">
                  <c:v>49.8283048252299</c:v>
                </c:pt>
                <c:pt idx="187229">
                  <c:v>49.828401651433403</c:v>
                </c:pt>
                <c:pt idx="187230">
                  <c:v>49.828498477326903</c:v>
                </c:pt>
                <c:pt idx="187231">
                  <c:v>49.828595302910401</c:v>
                </c:pt>
                <c:pt idx="187232">
                  <c:v>49.828692128184102</c:v>
                </c:pt>
                <c:pt idx="187233">
                  <c:v>49.8287889531478</c:v>
                </c:pt>
                <c:pt idx="187234">
                  <c:v>49.828885777801602</c:v>
                </c:pt>
                <c:pt idx="187235">
                  <c:v>49.828982602145402</c:v>
                </c:pt>
                <c:pt idx="187236">
                  <c:v>49.829079426179398</c:v>
                </c:pt>
                <c:pt idx="187237">
                  <c:v>49.829176249903398</c:v>
                </c:pt>
                <c:pt idx="187238">
                  <c:v>49.829273073317502</c:v>
                </c:pt>
                <c:pt idx="187239">
                  <c:v>49.829369896421603</c:v>
                </c:pt>
                <c:pt idx="187240">
                  <c:v>49.829466719215901</c:v>
                </c:pt>
                <c:pt idx="187241">
                  <c:v>49.829563541700203</c:v>
                </c:pt>
                <c:pt idx="187242">
                  <c:v>49.829660363874602</c:v>
                </c:pt>
                <c:pt idx="187243">
                  <c:v>49.829757185739098</c:v>
                </c:pt>
                <c:pt idx="187244">
                  <c:v>49.829854007293598</c:v>
                </c:pt>
                <c:pt idx="187245">
                  <c:v>49.829950828538301</c:v>
                </c:pt>
                <c:pt idx="187246">
                  <c:v>49.830047649473002</c:v>
                </c:pt>
                <c:pt idx="187247">
                  <c:v>49.8301444700978</c:v>
                </c:pt>
                <c:pt idx="187248">
                  <c:v>49.830241290412701</c:v>
                </c:pt>
                <c:pt idx="187249">
                  <c:v>49.830338110417699</c:v>
                </c:pt>
                <c:pt idx="187250">
                  <c:v>49.830434930112801</c:v>
                </c:pt>
                <c:pt idx="187251">
                  <c:v>49.830531749497901</c:v>
                </c:pt>
                <c:pt idx="187252">
                  <c:v>49.830628568573204</c:v>
                </c:pt>
                <c:pt idx="187253">
                  <c:v>49.830725387338497</c:v>
                </c:pt>
                <c:pt idx="187254">
                  <c:v>49.830822205794</c:v>
                </c:pt>
                <c:pt idx="187255">
                  <c:v>49.830919023939501</c:v>
                </c:pt>
                <c:pt idx="187256">
                  <c:v>49.831015841775098</c:v>
                </c:pt>
                <c:pt idx="187257">
                  <c:v>49.8311126593008</c:v>
                </c:pt>
                <c:pt idx="187258">
                  <c:v>49.831209476516598</c:v>
                </c:pt>
                <c:pt idx="187259">
                  <c:v>49.8313062934225</c:v>
                </c:pt>
                <c:pt idx="187260">
                  <c:v>49.831403110018499</c:v>
                </c:pt>
                <c:pt idx="187261">
                  <c:v>49.831499926304602</c:v>
                </c:pt>
                <c:pt idx="187262">
                  <c:v>49.831596742280801</c:v>
                </c:pt>
                <c:pt idx="187263">
                  <c:v>49.831693557947098</c:v>
                </c:pt>
                <c:pt idx="187264">
                  <c:v>49.831790373303498</c:v>
                </c:pt>
                <c:pt idx="187265">
                  <c:v>49.831887188350002</c:v>
                </c:pt>
                <c:pt idx="187266">
                  <c:v>49.831984003086703</c:v>
                </c:pt>
                <c:pt idx="187267">
                  <c:v>49.8320808175134</c:v>
                </c:pt>
                <c:pt idx="187268">
                  <c:v>49.832177631630202</c:v>
                </c:pt>
                <c:pt idx="187269">
                  <c:v>49.8322744454371</c:v>
                </c:pt>
                <c:pt idx="187270">
                  <c:v>49.832371258934202</c:v>
                </c:pt>
                <c:pt idx="187271">
                  <c:v>49.832468072121301</c:v>
                </c:pt>
                <c:pt idx="187272">
                  <c:v>49.832564884998597</c:v>
                </c:pt>
                <c:pt idx="187273">
                  <c:v>49.832661697565896</c:v>
                </c:pt>
                <c:pt idx="187274">
                  <c:v>49.8327585098234</c:v>
                </c:pt>
                <c:pt idx="187275">
                  <c:v>49.832855321771</c:v>
                </c:pt>
                <c:pt idx="187276">
                  <c:v>49.832952133408703</c:v>
                </c:pt>
                <c:pt idx="187277">
                  <c:v>49.833048944736497</c:v>
                </c:pt>
                <c:pt idx="187278">
                  <c:v>49.833145755754401</c:v>
                </c:pt>
                <c:pt idx="187279">
                  <c:v>49.833242566462502</c:v>
                </c:pt>
                <c:pt idx="187280">
                  <c:v>49.8333393768607</c:v>
                </c:pt>
                <c:pt idx="187281">
                  <c:v>49.833436186949001</c:v>
                </c:pt>
                <c:pt idx="187282">
                  <c:v>49.833532996727399</c:v>
                </c:pt>
                <c:pt idx="187283">
                  <c:v>49.833629806195901</c:v>
                </c:pt>
                <c:pt idx="187284">
                  <c:v>49.8337266153545</c:v>
                </c:pt>
                <c:pt idx="187285">
                  <c:v>49.833823424203302</c:v>
                </c:pt>
                <c:pt idx="187286">
                  <c:v>49.833920232742202</c:v>
                </c:pt>
                <c:pt idx="187287">
                  <c:v>49.834017040971197</c:v>
                </c:pt>
                <c:pt idx="187288">
                  <c:v>49.834113848890397</c:v>
                </c:pt>
                <c:pt idx="187289">
                  <c:v>49.8342106564996</c:v>
                </c:pt>
                <c:pt idx="187290">
                  <c:v>49.834307463799</c:v>
                </c:pt>
                <c:pt idx="187291">
                  <c:v>49.834404270788497</c:v>
                </c:pt>
                <c:pt idx="187292">
                  <c:v>49.834501077468197</c:v>
                </c:pt>
                <c:pt idx="187293">
                  <c:v>49.834597883838001</c:v>
                </c:pt>
                <c:pt idx="187294">
                  <c:v>49.834694689897901</c:v>
                </c:pt>
                <c:pt idx="187295">
                  <c:v>49.834791495647899</c:v>
                </c:pt>
                <c:pt idx="187296">
                  <c:v>49.8348883010881</c:v>
                </c:pt>
                <c:pt idx="187297">
                  <c:v>49.834985106218497</c:v>
                </c:pt>
                <c:pt idx="187298">
                  <c:v>49.835081911038898</c:v>
                </c:pt>
                <c:pt idx="187299">
                  <c:v>49.835178715549503</c:v>
                </c:pt>
                <c:pt idx="187300">
                  <c:v>49.835275519750198</c:v>
                </c:pt>
                <c:pt idx="187301">
                  <c:v>49.835372323641103</c:v>
                </c:pt>
                <c:pt idx="187302">
                  <c:v>49.835469127222098</c:v>
                </c:pt>
                <c:pt idx="187303">
                  <c:v>49.835565930493203</c:v>
                </c:pt>
                <c:pt idx="187304">
                  <c:v>49.835662733454498</c:v>
                </c:pt>
                <c:pt idx="187305">
                  <c:v>49.835759536105897</c:v>
                </c:pt>
                <c:pt idx="187306">
                  <c:v>49.835856338447499</c:v>
                </c:pt>
                <c:pt idx="187307">
                  <c:v>49.835953140479198</c:v>
                </c:pt>
                <c:pt idx="187308">
                  <c:v>49.8360499422011</c:v>
                </c:pt>
                <c:pt idx="187309">
                  <c:v>49.836146743613099</c:v>
                </c:pt>
                <c:pt idx="187310">
                  <c:v>49.836243544715202</c:v>
                </c:pt>
                <c:pt idx="187311">
                  <c:v>49.836340345507601</c:v>
                </c:pt>
                <c:pt idx="187312">
                  <c:v>49.836437145989997</c:v>
                </c:pt>
                <c:pt idx="187313">
                  <c:v>49.836533946162596</c:v>
                </c:pt>
                <c:pt idx="187314">
                  <c:v>49.836630746025399</c:v>
                </c:pt>
                <c:pt idx="187315">
                  <c:v>49.836727545578299</c:v>
                </c:pt>
                <c:pt idx="187316">
                  <c:v>49.836824344821302</c:v>
                </c:pt>
                <c:pt idx="187317">
                  <c:v>49.836921143754502</c:v>
                </c:pt>
                <c:pt idx="187318">
                  <c:v>49.837017942377898</c:v>
                </c:pt>
                <c:pt idx="187319">
                  <c:v>49.837114740691398</c:v>
                </c:pt>
                <c:pt idx="187320">
                  <c:v>49.837211538695101</c:v>
                </c:pt>
                <c:pt idx="187321">
                  <c:v>49.837308336389</c:v>
                </c:pt>
                <c:pt idx="187322">
                  <c:v>49.837405133772997</c:v>
                </c:pt>
                <c:pt idx="187323">
                  <c:v>49.837501930847097</c:v>
                </c:pt>
                <c:pt idx="187324">
                  <c:v>49.8375987276114</c:v>
                </c:pt>
                <c:pt idx="187325">
                  <c:v>49.8376955240659</c:v>
                </c:pt>
                <c:pt idx="187326">
                  <c:v>49.837792320210603</c:v>
                </c:pt>
                <c:pt idx="187327">
                  <c:v>49.837889116045403</c:v>
                </c:pt>
                <c:pt idx="187328">
                  <c:v>49.837985911570399</c:v>
                </c:pt>
                <c:pt idx="187329">
                  <c:v>49.838082706785499</c:v>
                </c:pt>
                <c:pt idx="187330">
                  <c:v>49.838179501690803</c:v>
                </c:pt>
                <c:pt idx="187331">
                  <c:v>49.838276296286303</c:v>
                </c:pt>
                <c:pt idx="187332">
                  <c:v>49.838373090571899</c:v>
                </c:pt>
                <c:pt idx="187333">
                  <c:v>49.838469884547699</c:v>
                </c:pt>
                <c:pt idx="187334">
                  <c:v>49.838566678213702</c:v>
                </c:pt>
                <c:pt idx="187335">
                  <c:v>49.838663471569902</c:v>
                </c:pt>
                <c:pt idx="187336">
                  <c:v>49.838760264616198</c:v>
                </c:pt>
                <c:pt idx="187337">
                  <c:v>49.838857057352698</c:v>
                </c:pt>
                <c:pt idx="187338">
                  <c:v>49.838953849779401</c:v>
                </c:pt>
                <c:pt idx="187339">
                  <c:v>49.8390506418963</c:v>
                </c:pt>
                <c:pt idx="187340">
                  <c:v>49.839147433703303</c:v>
                </c:pt>
                <c:pt idx="187341">
                  <c:v>49.839244225200503</c:v>
                </c:pt>
                <c:pt idx="187342">
                  <c:v>49.839341016387898</c:v>
                </c:pt>
                <c:pt idx="187343">
                  <c:v>49.839437807265497</c:v>
                </c:pt>
                <c:pt idx="187344">
                  <c:v>49.8395345978332</c:v>
                </c:pt>
                <c:pt idx="187345">
                  <c:v>49.839631388091199</c:v>
                </c:pt>
                <c:pt idx="187346">
                  <c:v>49.839728178039302</c:v>
                </c:pt>
                <c:pt idx="187347">
                  <c:v>49.8398249676776</c:v>
                </c:pt>
                <c:pt idx="187348">
                  <c:v>49.839921757006103</c:v>
                </c:pt>
                <c:pt idx="187349">
                  <c:v>49.840018546024702</c:v>
                </c:pt>
                <c:pt idx="187350">
                  <c:v>49.840115334733603</c:v>
                </c:pt>
                <c:pt idx="187351">
                  <c:v>49.840212123132702</c:v>
                </c:pt>
                <c:pt idx="187352">
                  <c:v>49.840308911221904</c:v>
                </c:pt>
                <c:pt idx="187353">
                  <c:v>49.840405699001302</c:v>
                </c:pt>
                <c:pt idx="187354">
                  <c:v>49.840502486470903</c:v>
                </c:pt>
                <c:pt idx="187355">
                  <c:v>49.840599273630701</c:v>
                </c:pt>
                <c:pt idx="187356">
                  <c:v>49.840696060480802</c:v>
                </c:pt>
                <c:pt idx="187357">
                  <c:v>49.8407928470209</c:v>
                </c:pt>
                <c:pt idx="187358">
                  <c:v>49.840889633251301</c:v>
                </c:pt>
                <c:pt idx="187359">
                  <c:v>49.840986419171898</c:v>
                </c:pt>
                <c:pt idx="187360">
                  <c:v>49.841083204782699</c:v>
                </c:pt>
                <c:pt idx="187361">
                  <c:v>49.841179990083702</c:v>
                </c:pt>
                <c:pt idx="187362">
                  <c:v>49.841276775074903</c:v>
                </c:pt>
                <c:pt idx="187363">
                  <c:v>49.841373559756299</c:v>
                </c:pt>
                <c:pt idx="187364">
                  <c:v>49.841470344127799</c:v>
                </c:pt>
                <c:pt idx="187365">
                  <c:v>49.841567128189602</c:v>
                </c:pt>
                <c:pt idx="187366">
                  <c:v>49.841663911941602</c:v>
                </c:pt>
                <c:pt idx="187367">
                  <c:v>49.841760695383797</c:v>
                </c:pt>
                <c:pt idx="187368">
                  <c:v>49.841857478516197</c:v>
                </c:pt>
                <c:pt idx="187369">
                  <c:v>49.841954261338799</c:v>
                </c:pt>
                <c:pt idx="187370">
                  <c:v>49.842051043851598</c:v>
                </c:pt>
                <c:pt idx="187371">
                  <c:v>49.8421478260546</c:v>
                </c:pt>
                <c:pt idx="187372">
                  <c:v>49.842244607947798</c:v>
                </c:pt>
                <c:pt idx="187373">
                  <c:v>49.842341389531299</c:v>
                </c:pt>
                <c:pt idx="187374">
                  <c:v>49.842438170804897</c:v>
                </c:pt>
                <c:pt idx="187375">
                  <c:v>49.842534951768798</c:v>
                </c:pt>
                <c:pt idx="187376">
                  <c:v>49.842631732422902</c:v>
                </c:pt>
                <c:pt idx="187377">
                  <c:v>49.842728512767103</c:v>
                </c:pt>
                <c:pt idx="187378">
                  <c:v>49.842825292801599</c:v>
                </c:pt>
                <c:pt idx="187379">
                  <c:v>49.842922072526299</c:v>
                </c:pt>
                <c:pt idx="187380">
                  <c:v>49.843018851941302</c:v>
                </c:pt>
                <c:pt idx="187381">
                  <c:v>49.843115631046402</c:v>
                </c:pt>
                <c:pt idx="187382">
                  <c:v>49.843212409841797</c:v>
                </c:pt>
                <c:pt idx="187383">
                  <c:v>49.843309188327403</c:v>
                </c:pt>
                <c:pt idx="187384">
                  <c:v>49.843405966503198</c:v>
                </c:pt>
                <c:pt idx="187385">
                  <c:v>49.843502744369196</c:v>
                </c:pt>
                <c:pt idx="187386">
                  <c:v>49.843599521925498</c:v>
                </c:pt>
                <c:pt idx="187387">
                  <c:v>49.843696299171903</c:v>
                </c:pt>
                <c:pt idx="187388">
                  <c:v>49.843793076108597</c:v>
                </c:pt>
                <c:pt idx="187389">
                  <c:v>49.8438898527356</c:v>
                </c:pt>
                <c:pt idx="187390">
                  <c:v>49.843986629052701</c:v>
                </c:pt>
                <c:pt idx="187391">
                  <c:v>49.844083405060097</c:v>
                </c:pt>
                <c:pt idx="187392">
                  <c:v>49.844180180757697</c:v>
                </c:pt>
                <c:pt idx="187393">
                  <c:v>49.844276956145499</c:v>
                </c:pt>
                <c:pt idx="187394">
                  <c:v>49.844373731223598</c:v>
                </c:pt>
                <c:pt idx="187395">
                  <c:v>49.8444705059919</c:v>
                </c:pt>
                <c:pt idx="187396">
                  <c:v>49.844567280450399</c:v>
                </c:pt>
                <c:pt idx="187397">
                  <c:v>49.8446640545992</c:v>
                </c:pt>
                <c:pt idx="187398">
                  <c:v>49.844760828438197</c:v>
                </c:pt>
                <c:pt idx="187399">
                  <c:v>49.844857601967398</c:v>
                </c:pt>
                <c:pt idx="187400">
                  <c:v>49.844954375186902</c:v>
                </c:pt>
                <c:pt idx="187401">
                  <c:v>49.845051148096601</c:v>
                </c:pt>
                <c:pt idx="187402">
                  <c:v>49.845147920696597</c:v>
                </c:pt>
                <c:pt idx="187403">
                  <c:v>49.845244692986803</c:v>
                </c:pt>
                <c:pt idx="187404">
                  <c:v>49.845341464967198</c:v>
                </c:pt>
                <c:pt idx="187405">
                  <c:v>49.845438236637897</c:v>
                </c:pt>
                <c:pt idx="187406">
                  <c:v>49.845535007998798</c:v>
                </c:pt>
                <c:pt idx="187407">
                  <c:v>49.845631779049903</c:v>
                </c:pt>
                <c:pt idx="187408">
                  <c:v>49.845728549791303</c:v>
                </c:pt>
                <c:pt idx="187409">
                  <c:v>49.845825320223</c:v>
                </c:pt>
                <c:pt idx="187410">
                  <c:v>49.845922090344899</c:v>
                </c:pt>
                <c:pt idx="187411">
                  <c:v>49.846018860157002</c:v>
                </c:pt>
                <c:pt idx="187412">
                  <c:v>49.846115629659401</c:v>
                </c:pt>
                <c:pt idx="187413">
                  <c:v>49.846212398852003</c:v>
                </c:pt>
                <c:pt idx="187414">
                  <c:v>49.846309167734901</c:v>
                </c:pt>
                <c:pt idx="187415">
                  <c:v>49.846405936308102</c:v>
                </c:pt>
                <c:pt idx="187416">
                  <c:v>49.846502704571499</c:v>
                </c:pt>
                <c:pt idx="187417">
                  <c:v>49.846599472525099</c:v>
                </c:pt>
                <c:pt idx="187418">
                  <c:v>49.846696240169003</c:v>
                </c:pt>
                <c:pt idx="187419">
                  <c:v>49.846793007503202</c:v>
                </c:pt>
                <c:pt idx="187420">
                  <c:v>49.846889774527597</c:v>
                </c:pt>
                <c:pt idx="187421">
                  <c:v>49.846986541242202</c:v>
                </c:pt>
                <c:pt idx="187422">
                  <c:v>49.847083307647203</c:v>
                </c:pt>
                <c:pt idx="187423">
                  <c:v>49.8471800737424</c:v>
                </c:pt>
                <c:pt idx="187424">
                  <c:v>49.847276839527801</c:v>
                </c:pt>
                <c:pt idx="187425">
                  <c:v>49.847373605003497</c:v>
                </c:pt>
                <c:pt idx="187426">
                  <c:v>49.847470370169503</c:v>
                </c:pt>
                <c:pt idx="187427">
                  <c:v>49.847567135025699</c:v>
                </c:pt>
                <c:pt idx="187428">
                  <c:v>49.847663899572197</c:v>
                </c:pt>
                <c:pt idx="187429">
                  <c:v>49.847760663808998</c:v>
                </c:pt>
                <c:pt idx="187430">
                  <c:v>49.847857427736002</c:v>
                </c:pt>
                <c:pt idx="187431">
                  <c:v>49.847954191353303</c:v>
                </c:pt>
                <c:pt idx="187432">
                  <c:v>49.848050954660899</c:v>
                </c:pt>
                <c:pt idx="187433">
                  <c:v>49.848147717658698</c:v>
                </c:pt>
                <c:pt idx="187434">
                  <c:v>49.8482444803468</c:v>
                </c:pt>
                <c:pt idx="187435">
                  <c:v>49.848341242725198</c:v>
                </c:pt>
                <c:pt idx="187436">
                  <c:v>49.848438004793799</c:v>
                </c:pt>
                <c:pt idx="187437">
                  <c:v>49.848534766552802</c:v>
                </c:pt>
                <c:pt idx="187438">
                  <c:v>49.848631528002002</c:v>
                </c:pt>
                <c:pt idx="187439">
                  <c:v>49.848728289141398</c:v>
                </c:pt>
                <c:pt idx="187440">
                  <c:v>49.848825049971197</c:v>
                </c:pt>
                <c:pt idx="187441">
                  <c:v>49.848921810491198</c:v>
                </c:pt>
                <c:pt idx="187442">
                  <c:v>49.849018570701503</c:v>
                </c:pt>
                <c:pt idx="187443">
                  <c:v>49.849115330602103</c:v>
                </c:pt>
                <c:pt idx="187444">
                  <c:v>49.849212090192999</c:v>
                </c:pt>
                <c:pt idx="187445">
                  <c:v>49.849308849474099</c:v>
                </c:pt>
                <c:pt idx="187446">
                  <c:v>49.849405608445501</c:v>
                </c:pt>
                <c:pt idx="187447">
                  <c:v>49.849502367107199</c:v>
                </c:pt>
                <c:pt idx="187448">
                  <c:v>49.8495991254592</c:v>
                </c:pt>
                <c:pt idx="187449">
                  <c:v>49.849695883501496</c:v>
                </c:pt>
                <c:pt idx="187450">
                  <c:v>49.849792641234103</c:v>
                </c:pt>
                <c:pt idx="187451">
                  <c:v>49.849889398656899</c:v>
                </c:pt>
                <c:pt idx="187452">
                  <c:v>49.849986155770097</c:v>
                </c:pt>
                <c:pt idx="187453">
                  <c:v>49.850082912573498</c:v>
                </c:pt>
                <c:pt idx="187454">
                  <c:v>49.850179669067202</c:v>
                </c:pt>
                <c:pt idx="187455">
                  <c:v>49.850276425251202</c:v>
                </c:pt>
                <c:pt idx="187456">
                  <c:v>49.850373181125498</c:v>
                </c:pt>
                <c:pt idx="187457">
                  <c:v>49.850469936690097</c:v>
                </c:pt>
                <c:pt idx="187458">
                  <c:v>49.850566691944998</c:v>
                </c:pt>
                <c:pt idx="187459">
                  <c:v>49.850663446890202</c:v>
                </c:pt>
                <c:pt idx="187460">
                  <c:v>49.850760201525702</c:v>
                </c:pt>
                <c:pt idx="187461">
                  <c:v>49.850856955851498</c:v>
                </c:pt>
                <c:pt idx="187462">
                  <c:v>49.850953709867497</c:v>
                </c:pt>
                <c:pt idx="187463">
                  <c:v>49.851050463573898</c:v>
                </c:pt>
                <c:pt idx="187464">
                  <c:v>49.851147216970602</c:v>
                </c:pt>
                <c:pt idx="187465">
                  <c:v>49.851243970057503</c:v>
                </c:pt>
                <c:pt idx="187466">
                  <c:v>49.851340722834799</c:v>
                </c:pt>
                <c:pt idx="187467">
                  <c:v>49.851437475302397</c:v>
                </c:pt>
                <c:pt idx="187468">
                  <c:v>49.851534227460299</c:v>
                </c:pt>
                <c:pt idx="187469">
                  <c:v>49.851630979308503</c:v>
                </c:pt>
                <c:pt idx="187470">
                  <c:v>49.851727730847003</c:v>
                </c:pt>
                <c:pt idx="187471">
                  <c:v>49.851824482075799</c:v>
                </c:pt>
                <c:pt idx="187472">
                  <c:v>49.851921232994897</c:v>
                </c:pt>
                <c:pt idx="187473">
                  <c:v>49.852017983604298</c:v>
                </c:pt>
                <c:pt idx="187474">
                  <c:v>49.852114733904003</c:v>
                </c:pt>
                <c:pt idx="187475">
                  <c:v>49.852211483894102</c:v>
                </c:pt>
                <c:pt idx="187476">
                  <c:v>49.852308233574398</c:v>
                </c:pt>
                <c:pt idx="187477">
                  <c:v>49.852404982945103</c:v>
                </c:pt>
                <c:pt idx="187478">
                  <c:v>49.852501732006097</c:v>
                </c:pt>
                <c:pt idx="187479">
                  <c:v>49.852598480757401</c:v>
                </c:pt>
                <c:pt idx="187480">
                  <c:v>49.852695229199</c:v>
                </c:pt>
                <c:pt idx="187481">
                  <c:v>49.852791977330902</c:v>
                </c:pt>
                <c:pt idx="187482">
                  <c:v>49.8528887251532</c:v>
                </c:pt>
                <c:pt idx="187483">
                  <c:v>49.852985472665701</c:v>
                </c:pt>
                <c:pt idx="187484">
                  <c:v>49.853082219868597</c:v>
                </c:pt>
                <c:pt idx="187485">
                  <c:v>49.853178966761803</c:v>
                </c:pt>
                <c:pt idx="187486">
                  <c:v>49.853275713345298</c:v>
                </c:pt>
                <c:pt idx="187487">
                  <c:v>49.853372459619202</c:v>
                </c:pt>
                <c:pt idx="187488">
                  <c:v>49.853469205583302</c:v>
                </c:pt>
                <c:pt idx="187489">
                  <c:v>49.853565951237798</c:v>
                </c:pt>
                <c:pt idx="187490">
                  <c:v>49.853662696582703</c:v>
                </c:pt>
                <c:pt idx="187491">
                  <c:v>49.853759441617797</c:v>
                </c:pt>
                <c:pt idx="187492">
                  <c:v>49.8538561863433</c:v>
                </c:pt>
                <c:pt idx="187493">
                  <c:v>49.8539529307591</c:v>
                </c:pt>
                <c:pt idx="187494">
                  <c:v>49.854049674865202</c:v>
                </c:pt>
                <c:pt idx="187495">
                  <c:v>49.854146418661699</c:v>
                </c:pt>
                <c:pt idx="187496">
                  <c:v>49.854243162148499</c:v>
                </c:pt>
                <c:pt idx="187497">
                  <c:v>49.854339905325602</c:v>
                </c:pt>
                <c:pt idx="187498">
                  <c:v>49.854436648193101</c:v>
                </c:pt>
                <c:pt idx="187499">
                  <c:v>49.854533390750902</c:v>
                </c:pt>
                <c:pt idx="187500">
                  <c:v>49.854630132998999</c:v>
                </c:pt>
                <c:pt idx="187501">
                  <c:v>49.854726874937498</c:v>
                </c:pt>
                <c:pt idx="187502">
                  <c:v>49.8548236165663</c:v>
                </c:pt>
                <c:pt idx="187503">
                  <c:v>49.854920357885497</c:v>
                </c:pt>
                <c:pt idx="187504">
                  <c:v>49.855017098894997</c:v>
                </c:pt>
                <c:pt idx="187505">
                  <c:v>49.8551138395948</c:v>
                </c:pt>
                <c:pt idx="187506">
                  <c:v>49.855210579984998</c:v>
                </c:pt>
                <c:pt idx="187507">
                  <c:v>49.855307320065499</c:v>
                </c:pt>
                <c:pt idx="187508">
                  <c:v>49.855404059836303</c:v>
                </c:pt>
                <c:pt idx="187509">
                  <c:v>49.855500799297502</c:v>
                </c:pt>
                <c:pt idx="187510">
                  <c:v>49.855597538449103</c:v>
                </c:pt>
                <c:pt idx="187511">
                  <c:v>49.855694277290901</c:v>
                </c:pt>
                <c:pt idx="187512">
                  <c:v>49.8557910158232</c:v>
                </c:pt>
                <c:pt idx="187513">
                  <c:v>49.855887754045803</c:v>
                </c:pt>
                <c:pt idx="187514">
                  <c:v>49.855984491958701</c:v>
                </c:pt>
                <c:pt idx="187515">
                  <c:v>49.856081229562001</c:v>
                </c:pt>
                <c:pt idx="187516">
                  <c:v>49.856177966855697</c:v>
                </c:pt>
                <c:pt idx="187517">
                  <c:v>49.856274703839603</c:v>
                </c:pt>
                <c:pt idx="187518">
                  <c:v>49.856371440514003</c:v>
                </c:pt>
                <c:pt idx="187519">
                  <c:v>49.8564681768787</c:v>
                </c:pt>
                <c:pt idx="187520">
                  <c:v>49.856564912933699</c:v>
                </c:pt>
                <c:pt idx="187521">
                  <c:v>49.8566616486792</c:v>
                </c:pt>
                <c:pt idx="187522">
                  <c:v>49.856758384114897</c:v>
                </c:pt>
                <c:pt idx="187523">
                  <c:v>49.856855119241096</c:v>
                </c:pt>
                <c:pt idx="187524">
                  <c:v>49.856951854057499</c:v>
                </c:pt>
                <c:pt idx="187525">
                  <c:v>49.857048588564403</c:v>
                </c:pt>
                <c:pt idx="187526">
                  <c:v>49.857145322761603</c:v>
                </c:pt>
                <c:pt idx="187527">
                  <c:v>49.857242056649199</c:v>
                </c:pt>
                <c:pt idx="187528">
                  <c:v>49.857338790227097</c:v>
                </c:pt>
                <c:pt idx="187529">
                  <c:v>49.857435523495397</c:v>
                </c:pt>
                <c:pt idx="187530">
                  <c:v>49.8575322564541</c:v>
                </c:pt>
                <c:pt idx="187531">
                  <c:v>49.857628989103098</c:v>
                </c:pt>
                <c:pt idx="187532">
                  <c:v>49.857725721442499</c:v>
                </c:pt>
                <c:pt idx="187533">
                  <c:v>49.857822453472302</c:v>
                </c:pt>
                <c:pt idx="187534">
                  <c:v>49.857919185192401</c:v>
                </c:pt>
                <c:pt idx="187535">
                  <c:v>49.858015916602902</c:v>
                </c:pt>
                <c:pt idx="187536">
                  <c:v>49.858112647703798</c:v>
                </c:pt>
                <c:pt idx="187537">
                  <c:v>49.858209378495097</c:v>
                </c:pt>
                <c:pt idx="187538">
                  <c:v>49.858306108976699</c:v>
                </c:pt>
                <c:pt idx="187539">
                  <c:v>49.858402839148702</c:v>
                </c:pt>
                <c:pt idx="187540">
                  <c:v>49.858499569011101</c:v>
                </c:pt>
                <c:pt idx="187541">
                  <c:v>49.858596298563803</c:v>
                </c:pt>
                <c:pt idx="187542">
                  <c:v>49.858693027807</c:v>
                </c:pt>
                <c:pt idx="187543">
                  <c:v>49.858789756740499</c:v>
                </c:pt>
                <c:pt idx="187544">
                  <c:v>49.858886485364302</c:v>
                </c:pt>
                <c:pt idx="187545">
                  <c:v>49.858983213678599</c:v>
                </c:pt>
                <c:pt idx="187546">
                  <c:v>49.859079941683298</c:v>
                </c:pt>
                <c:pt idx="187547">
                  <c:v>49.8591766693783</c:v>
                </c:pt>
                <c:pt idx="187548">
                  <c:v>49.859273396763697</c:v>
                </c:pt>
                <c:pt idx="187549">
                  <c:v>49.859370123839497</c:v>
                </c:pt>
                <c:pt idx="187550">
                  <c:v>49.859466850605699</c:v>
                </c:pt>
                <c:pt idx="187551">
                  <c:v>49.859563577062303</c:v>
                </c:pt>
                <c:pt idx="187552">
                  <c:v>49.859660303209203</c:v>
                </c:pt>
                <c:pt idx="187553">
                  <c:v>49.859757029046598</c:v>
                </c:pt>
                <c:pt idx="187554">
                  <c:v>49.859853754574303</c:v>
                </c:pt>
                <c:pt idx="187555">
                  <c:v>49.859950479792403</c:v>
                </c:pt>
                <c:pt idx="187556">
                  <c:v>49.860047204700898</c:v>
                </c:pt>
                <c:pt idx="187557">
                  <c:v>49.860143929299802</c:v>
                </c:pt>
                <c:pt idx="187558">
                  <c:v>49.860240653589102</c:v>
                </c:pt>
                <c:pt idx="187559">
                  <c:v>49.860337377568797</c:v>
                </c:pt>
                <c:pt idx="187560">
                  <c:v>49.860434101238901</c:v>
                </c:pt>
                <c:pt idx="187561">
                  <c:v>49.860530824599401</c:v>
                </c:pt>
                <c:pt idx="187562">
                  <c:v>49.860627547650303</c:v>
                </c:pt>
                <c:pt idx="187563">
                  <c:v>49.8607242703916</c:v>
                </c:pt>
                <c:pt idx="187564">
                  <c:v>49.860820992823299</c:v>
                </c:pt>
                <c:pt idx="187565">
                  <c:v>49.860917714945302</c:v>
                </c:pt>
                <c:pt idx="187566">
                  <c:v>49.861014436757799</c:v>
                </c:pt>
                <c:pt idx="187567">
                  <c:v>49.861111158260698</c:v>
                </c:pt>
                <c:pt idx="187568">
                  <c:v>49.861207879454</c:v>
                </c:pt>
                <c:pt idx="187569">
                  <c:v>49.861304600337697</c:v>
                </c:pt>
                <c:pt idx="187570">
                  <c:v>49.861401320911803</c:v>
                </c:pt>
                <c:pt idx="187571">
                  <c:v>49.861498041176297</c:v>
                </c:pt>
                <c:pt idx="187572">
                  <c:v>49.861594761131201</c:v>
                </c:pt>
                <c:pt idx="187573">
                  <c:v>49.8616914807765</c:v>
                </c:pt>
                <c:pt idx="187574">
                  <c:v>49.861788200112201</c:v>
                </c:pt>
                <c:pt idx="187575">
                  <c:v>49.861884919138397</c:v>
                </c:pt>
                <c:pt idx="187576">
                  <c:v>49.861981637854903</c:v>
                </c:pt>
                <c:pt idx="187577">
                  <c:v>49.862078356261897</c:v>
                </c:pt>
                <c:pt idx="187578">
                  <c:v>49.8621750743592</c:v>
                </c:pt>
                <c:pt idx="187579">
                  <c:v>49.862271792146998</c:v>
                </c:pt>
                <c:pt idx="187580">
                  <c:v>49.862368509625199</c:v>
                </c:pt>
                <c:pt idx="187581">
                  <c:v>49.862465226793901</c:v>
                </c:pt>
                <c:pt idx="187582">
                  <c:v>49.862561943652899</c:v>
                </c:pt>
                <c:pt idx="187583">
                  <c:v>49.8626586602023</c:v>
                </c:pt>
                <c:pt idx="187584">
                  <c:v>49.862755376442202</c:v>
                </c:pt>
                <c:pt idx="187585">
                  <c:v>49.862852092372499</c:v>
                </c:pt>
                <c:pt idx="187586">
                  <c:v>49.862948807993199</c:v>
                </c:pt>
                <c:pt idx="187587">
                  <c:v>49.863045523304301</c:v>
                </c:pt>
                <c:pt idx="187588">
                  <c:v>49.863142238305898</c:v>
                </c:pt>
                <c:pt idx="187589">
                  <c:v>49.863238952997897</c:v>
                </c:pt>
                <c:pt idx="187590">
                  <c:v>49.863335667380298</c:v>
                </c:pt>
                <c:pt idx="187591">
                  <c:v>49.863432381453102</c:v>
                </c:pt>
                <c:pt idx="187592">
                  <c:v>49.8635290952164</c:v>
                </c:pt>
                <c:pt idx="187593">
                  <c:v>49.863625808670101</c:v>
                </c:pt>
                <c:pt idx="187594">
                  <c:v>49.863722521814204</c:v>
                </c:pt>
                <c:pt idx="187595">
                  <c:v>49.863819234648702</c:v>
                </c:pt>
                <c:pt idx="187596">
                  <c:v>49.863915947173702</c:v>
                </c:pt>
                <c:pt idx="187597">
                  <c:v>49.864012659389097</c:v>
                </c:pt>
                <c:pt idx="187598">
                  <c:v>49.864109371294902</c:v>
                </c:pt>
                <c:pt idx="187599">
                  <c:v>49.864206082891201</c:v>
                </c:pt>
                <c:pt idx="187600">
                  <c:v>49.864302794177902</c:v>
                </c:pt>
                <c:pt idx="187601">
                  <c:v>49.864399505155099</c:v>
                </c:pt>
                <c:pt idx="187602">
                  <c:v>49.864496215822697</c:v>
                </c:pt>
                <c:pt idx="187603">
                  <c:v>49.864592926180698</c:v>
                </c:pt>
                <c:pt idx="187604">
                  <c:v>49.864689636229102</c:v>
                </c:pt>
                <c:pt idx="187605">
                  <c:v>49.864786345968</c:v>
                </c:pt>
                <c:pt idx="187606">
                  <c:v>49.864883055397399</c:v>
                </c:pt>
                <c:pt idx="187607">
                  <c:v>49.864979764517201</c:v>
                </c:pt>
                <c:pt idx="187608">
                  <c:v>49.865076473327399</c:v>
                </c:pt>
                <c:pt idx="187609">
                  <c:v>49.865173181827998</c:v>
                </c:pt>
                <c:pt idx="187610">
                  <c:v>49.865269890019199</c:v>
                </c:pt>
                <c:pt idx="187611">
                  <c:v>49.865366597900703</c:v>
                </c:pt>
                <c:pt idx="187612">
                  <c:v>49.865463305472701</c:v>
                </c:pt>
                <c:pt idx="187613">
                  <c:v>49.865560012735202</c:v>
                </c:pt>
                <c:pt idx="187614">
                  <c:v>49.865656719688097</c:v>
                </c:pt>
                <c:pt idx="187615">
                  <c:v>49.865753426331402</c:v>
                </c:pt>
                <c:pt idx="187616">
                  <c:v>49.865850132665201</c:v>
                </c:pt>
                <c:pt idx="187617">
                  <c:v>49.865946838689503</c:v>
                </c:pt>
                <c:pt idx="187618">
                  <c:v>49.866043544404199</c:v>
                </c:pt>
                <c:pt idx="187619">
                  <c:v>49.866140249809298</c:v>
                </c:pt>
                <c:pt idx="187620">
                  <c:v>49.866236954904899</c:v>
                </c:pt>
                <c:pt idx="187621">
                  <c:v>49.866333659691001</c:v>
                </c:pt>
                <c:pt idx="187622">
                  <c:v>49.866430364167499</c:v>
                </c:pt>
                <c:pt idx="187623">
                  <c:v>49.866527068334499</c:v>
                </c:pt>
                <c:pt idx="187624">
                  <c:v>49.866623772192</c:v>
                </c:pt>
                <c:pt idx="187625">
                  <c:v>49.866720475739903</c:v>
                </c:pt>
                <c:pt idx="187626">
                  <c:v>49.866817178978202</c:v>
                </c:pt>
                <c:pt idx="187627">
                  <c:v>49.866913881907003</c:v>
                </c:pt>
                <c:pt idx="187628">
                  <c:v>49.867010584526298</c:v>
                </c:pt>
                <c:pt idx="187629">
                  <c:v>49.867107286836102</c:v>
                </c:pt>
                <c:pt idx="187630">
                  <c:v>49.867203988836302</c:v>
                </c:pt>
                <c:pt idx="187631">
                  <c:v>49.867300690527003</c:v>
                </c:pt>
                <c:pt idx="187632">
                  <c:v>49.867397391908099</c:v>
                </c:pt>
                <c:pt idx="187633">
                  <c:v>49.867494092979697</c:v>
                </c:pt>
                <c:pt idx="187634">
                  <c:v>49.867590793741797</c:v>
                </c:pt>
                <c:pt idx="187635">
                  <c:v>49.867687494194399</c:v>
                </c:pt>
                <c:pt idx="187636">
                  <c:v>49.867784194337403</c:v>
                </c:pt>
                <c:pt idx="187637">
                  <c:v>49.867880894170902</c:v>
                </c:pt>
                <c:pt idx="187638">
                  <c:v>49.867977593694803</c:v>
                </c:pt>
                <c:pt idx="187639">
                  <c:v>49.868074292909299</c:v>
                </c:pt>
                <c:pt idx="187640">
                  <c:v>49.868170991814203</c:v>
                </c:pt>
                <c:pt idx="187641">
                  <c:v>49.868267690409603</c:v>
                </c:pt>
                <c:pt idx="187642">
                  <c:v>49.868364388695497</c:v>
                </c:pt>
                <c:pt idx="187643">
                  <c:v>49.8684610866718</c:v>
                </c:pt>
                <c:pt idx="187644">
                  <c:v>49.868557784338599</c:v>
                </c:pt>
                <c:pt idx="187645">
                  <c:v>49.868654481695899</c:v>
                </c:pt>
                <c:pt idx="187646">
                  <c:v>49.8687511787437</c:v>
                </c:pt>
                <c:pt idx="187647">
                  <c:v>49.868847875481997</c:v>
                </c:pt>
                <c:pt idx="187648">
                  <c:v>49.868944571910703</c:v>
                </c:pt>
                <c:pt idx="187649">
                  <c:v>49.869041268029903</c:v>
                </c:pt>
                <c:pt idx="187650">
                  <c:v>49.869137963839599</c:v>
                </c:pt>
                <c:pt idx="187651">
                  <c:v>49.869234659339803</c:v>
                </c:pt>
                <c:pt idx="187652">
                  <c:v>49.869331354530502</c:v>
                </c:pt>
                <c:pt idx="187653">
                  <c:v>49.869428049411702</c:v>
                </c:pt>
                <c:pt idx="187654">
                  <c:v>49.869524743983398</c:v>
                </c:pt>
                <c:pt idx="187655">
                  <c:v>49.869621438245503</c:v>
                </c:pt>
                <c:pt idx="187656">
                  <c:v>49.869718132198102</c:v>
                </c:pt>
                <c:pt idx="187657">
                  <c:v>49.869814825841303</c:v>
                </c:pt>
                <c:pt idx="187658">
                  <c:v>49.869911519174899</c:v>
                </c:pt>
                <c:pt idx="187659">
                  <c:v>49.870008212198996</c:v>
                </c:pt>
                <c:pt idx="187660">
                  <c:v>49.870104904913603</c:v>
                </c:pt>
                <c:pt idx="187661">
                  <c:v>49.870201597318697</c:v>
                </c:pt>
                <c:pt idx="187662">
                  <c:v>49.870298289414301</c:v>
                </c:pt>
                <c:pt idx="187663">
                  <c:v>49.870394981200398</c:v>
                </c:pt>
                <c:pt idx="187664">
                  <c:v>49.870491672676998</c:v>
                </c:pt>
                <c:pt idx="187665">
                  <c:v>49.870588363844099</c:v>
                </c:pt>
                <c:pt idx="187666">
                  <c:v>49.870685054701703</c:v>
                </c:pt>
                <c:pt idx="187667">
                  <c:v>49.870781745249801</c:v>
                </c:pt>
                <c:pt idx="187668">
                  <c:v>49.8708784354884</c:v>
                </c:pt>
                <c:pt idx="187669">
                  <c:v>49.870975125417502</c:v>
                </c:pt>
                <c:pt idx="187670">
                  <c:v>49.871071815037098</c:v>
                </c:pt>
                <c:pt idx="187671">
                  <c:v>49.871168504347203</c:v>
                </c:pt>
                <c:pt idx="187672">
                  <c:v>49.871265193347803</c:v>
                </c:pt>
                <c:pt idx="187673">
                  <c:v>49.871361882038997</c:v>
                </c:pt>
                <c:pt idx="187674">
                  <c:v>49.8714585704206</c:v>
                </c:pt>
                <c:pt idx="187675">
                  <c:v>49.871555258492798</c:v>
                </c:pt>
                <c:pt idx="187676">
                  <c:v>49.871651946255398</c:v>
                </c:pt>
                <c:pt idx="187677">
                  <c:v>49.871748633708599</c:v>
                </c:pt>
                <c:pt idx="187678">
                  <c:v>49.871845320852202</c:v>
                </c:pt>
                <c:pt idx="187679">
                  <c:v>49.8719420076864</c:v>
                </c:pt>
                <c:pt idx="187680">
                  <c:v>49.872038694211099</c:v>
                </c:pt>
                <c:pt idx="187681">
                  <c:v>49.8721353804263</c:v>
                </c:pt>
                <c:pt idx="187682">
                  <c:v>49.872232066332103</c:v>
                </c:pt>
                <c:pt idx="187683">
                  <c:v>49.872328751928301</c:v>
                </c:pt>
                <c:pt idx="187684">
                  <c:v>49.872425437215099</c:v>
                </c:pt>
                <c:pt idx="187685">
                  <c:v>49.8725221221924</c:v>
                </c:pt>
                <c:pt idx="187686">
                  <c:v>49.872618806860203</c:v>
                </c:pt>
                <c:pt idx="187687">
                  <c:v>49.8727154912185</c:v>
                </c:pt>
                <c:pt idx="187688">
                  <c:v>49.872812175267399</c:v>
                </c:pt>
                <c:pt idx="187689">
                  <c:v>49.872908859006799</c:v>
                </c:pt>
                <c:pt idx="187690">
                  <c:v>49.873005542436601</c:v>
                </c:pt>
                <c:pt idx="187691">
                  <c:v>49.873102225557098</c:v>
                </c:pt>
                <c:pt idx="187692">
                  <c:v>49.873198908368003</c:v>
                </c:pt>
                <c:pt idx="187693">
                  <c:v>49.873295590869503</c:v>
                </c:pt>
                <c:pt idx="187694">
                  <c:v>49.873392273061498</c:v>
                </c:pt>
                <c:pt idx="187695">
                  <c:v>49.873488954944001</c:v>
                </c:pt>
                <c:pt idx="187696">
                  <c:v>49.873585636517099</c:v>
                </c:pt>
                <c:pt idx="187697">
                  <c:v>49.873682317780698</c:v>
                </c:pt>
                <c:pt idx="187698">
                  <c:v>49.873778998734799</c:v>
                </c:pt>
                <c:pt idx="187699">
                  <c:v>49.873875679379502</c:v>
                </c:pt>
                <c:pt idx="187700">
                  <c:v>49.873972359714699</c:v>
                </c:pt>
                <c:pt idx="187701">
                  <c:v>49.874069039740398</c:v>
                </c:pt>
                <c:pt idx="187702">
                  <c:v>49.874165719456698</c:v>
                </c:pt>
                <c:pt idx="187703">
                  <c:v>49.8742623988635</c:v>
                </c:pt>
                <c:pt idx="187704">
                  <c:v>49.874359077960797</c:v>
                </c:pt>
                <c:pt idx="187705">
                  <c:v>49.874455756748702</c:v>
                </c:pt>
                <c:pt idx="187706">
                  <c:v>49.874552435227102</c:v>
                </c:pt>
                <c:pt idx="187707">
                  <c:v>49.874649113396003</c:v>
                </c:pt>
                <c:pt idx="187708">
                  <c:v>49.874745791255499</c:v>
                </c:pt>
                <c:pt idx="187709">
                  <c:v>49.874842468805603</c:v>
                </c:pt>
                <c:pt idx="187710">
                  <c:v>49.874939146046202</c:v>
                </c:pt>
                <c:pt idx="187711">
                  <c:v>49.875035822977303</c:v>
                </c:pt>
                <c:pt idx="187712">
                  <c:v>49.875132499598998</c:v>
                </c:pt>
                <c:pt idx="187713">
                  <c:v>49.875229175911201</c:v>
                </c:pt>
                <c:pt idx="187714">
                  <c:v>49.875325851913999</c:v>
                </c:pt>
                <c:pt idx="187715">
                  <c:v>49.875422527607299</c:v>
                </c:pt>
                <c:pt idx="187716">
                  <c:v>49.8755192029911</c:v>
                </c:pt>
                <c:pt idx="187717">
                  <c:v>49.875615878065602</c:v>
                </c:pt>
                <c:pt idx="187718">
                  <c:v>49.8757125528305</c:v>
                </c:pt>
                <c:pt idx="187719">
                  <c:v>49.875809227286098</c:v>
                </c:pt>
                <c:pt idx="187720">
                  <c:v>49.875905901432098</c:v>
                </c:pt>
                <c:pt idx="187721">
                  <c:v>49.876002575268799</c:v>
                </c:pt>
                <c:pt idx="187722">
                  <c:v>49.876099248796002</c:v>
                </c:pt>
                <c:pt idx="187723">
                  <c:v>49.8761959220137</c:v>
                </c:pt>
                <c:pt idx="187724">
                  <c:v>49.876292594921999</c:v>
                </c:pt>
                <c:pt idx="187725">
                  <c:v>49.876389267520899</c:v>
                </c:pt>
                <c:pt idx="187726">
                  <c:v>49.876485939810301</c:v>
                </c:pt>
                <c:pt idx="187727">
                  <c:v>49.876582611790298</c:v>
                </c:pt>
                <c:pt idx="187728">
                  <c:v>49.876679283460803</c:v>
                </c:pt>
                <c:pt idx="187729">
                  <c:v>49.876775954821902</c:v>
                </c:pt>
                <c:pt idx="187730">
                  <c:v>49.876872625873602</c:v>
                </c:pt>
                <c:pt idx="187731">
                  <c:v>49.876969296615798</c:v>
                </c:pt>
                <c:pt idx="187732">
                  <c:v>49.877065967048601</c:v>
                </c:pt>
                <c:pt idx="187733">
                  <c:v>49.877162637171999</c:v>
                </c:pt>
                <c:pt idx="187734">
                  <c:v>49.877259306985898</c:v>
                </c:pt>
                <c:pt idx="187735">
                  <c:v>49.877355976490399</c:v>
                </c:pt>
                <c:pt idx="187736">
                  <c:v>49.877452645685501</c:v>
                </c:pt>
                <c:pt idx="187737">
                  <c:v>49.877549314571098</c:v>
                </c:pt>
                <c:pt idx="187738">
                  <c:v>49.877645983147303</c:v>
                </c:pt>
                <c:pt idx="187739">
                  <c:v>49.877742651414103</c:v>
                </c:pt>
                <c:pt idx="187740">
                  <c:v>49.877839319371503</c:v>
                </c:pt>
                <c:pt idx="187741">
                  <c:v>49.877935987019399</c:v>
                </c:pt>
                <c:pt idx="187742">
                  <c:v>49.878032654357902</c:v>
                </c:pt>
                <c:pt idx="187743">
                  <c:v>49.878129321387</c:v>
                </c:pt>
                <c:pt idx="187744">
                  <c:v>49.878225988106699</c:v>
                </c:pt>
                <c:pt idx="187745">
                  <c:v>49.8783226545169</c:v>
                </c:pt>
                <c:pt idx="187746">
                  <c:v>49.878419320617702</c:v>
                </c:pt>
                <c:pt idx="187747">
                  <c:v>49.878515986409099</c:v>
                </c:pt>
                <c:pt idx="187748">
                  <c:v>49.878612651891103</c:v>
                </c:pt>
                <c:pt idx="187749">
                  <c:v>49.878709317063702</c:v>
                </c:pt>
                <c:pt idx="187750">
                  <c:v>49.878805981926803</c:v>
                </c:pt>
                <c:pt idx="187751">
                  <c:v>49.878902646480597</c:v>
                </c:pt>
                <c:pt idx="187752">
                  <c:v>49.8789993107249</c:v>
                </c:pt>
                <c:pt idx="187753">
                  <c:v>49.879095974659798</c:v>
                </c:pt>
                <c:pt idx="187754">
                  <c:v>49.879192638285303</c:v>
                </c:pt>
                <c:pt idx="187755">
                  <c:v>49.879289301601403</c:v>
                </c:pt>
                <c:pt idx="187756">
                  <c:v>49.879385964607998</c:v>
                </c:pt>
                <c:pt idx="187757">
                  <c:v>49.8794826273053</c:v>
                </c:pt>
                <c:pt idx="187758">
                  <c:v>49.879579289693098</c:v>
                </c:pt>
                <c:pt idx="187759">
                  <c:v>49.879675951771603</c:v>
                </c:pt>
                <c:pt idx="187760">
                  <c:v>49.879772613540602</c:v>
                </c:pt>
                <c:pt idx="187761">
                  <c:v>49.879869275000203</c:v>
                </c:pt>
                <c:pt idx="187762">
                  <c:v>49.879965936150498</c:v>
                </c:pt>
                <c:pt idx="187763">
                  <c:v>49.880062596991301</c:v>
                </c:pt>
                <c:pt idx="187764">
                  <c:v>49.880159257522699</c:v>
                </c:pt>
                <c:pt idx="187765">
                  <c:v>49.880255917744698</c:v>
                </c:pt>
                <c:pt idx="187766">
                  <c:v>49.880352577657298</c:v>
                </c:pt>
                <c:pt idx="187767">
                  <c:v>49.880449237260599</c:v>
                </c:pt>
                <c:pt idx="187768">
                  <c:v>49.880545896554402</c:v>
                </c:pt>
                <c:pt idx="187769">
                  <c:v>49.880642555538799</c:v>
                </c:pt>
                <c:pt idx="187770">
                  <c:v>49.880739214213797</c:v>
                </c:pt>
                <c:pt idx="187771">
                  <c:v>49.880835872579503</c:v>
                </c:pt>
                <c:pt idx="187772">
                  <c:v>49.880932530635697</c:v>
                </c:pt>
                <c:pt idx="187773">
                  <c:v>49.881029188382499</c:v>
                </c:pt>
                <c:pt idx="187774">
                  <c:v>49.881125845820002</c:v>
                </c:pt>
                <c:pt idx="187775">
                  <c:v>49.881222502947999</c:v>
                </c:pt>
                <c:pt idx="187776">
                  <c:v>49.881319159766697</c:v>
                </c:pt>
                <c:pt idx="187777">
                  <c:v>49.881415816275997</c:v>
                </c:pt>
                <c:pt idx="187778">
                  <c:v>49.881512472475897</c:v>
                </c:pt>
                <c:pt idx="187779">
                  <c:v>49.8816091283663</c:v>
                </c:pt>
                <c:pt idx="187780">
                  <c:v>49.881705783947503</c:v>
                </c:pt>
                <c:pt idx="187781">
                  <c:v>49.8818024392192</c:v>
                </c:pt>
                <c:pt idx="187782">
                  <c:v>49.881899094181499</c:v>
                </c:pt>
                <c:pt idx="187783">
                  <c:v>49.881995748834498</c:v>
                </c:pt>
                <c:pt idx="187784">
                  <c:v>49.882092403178099</c:v>
                </c:pt>
                <c:pt idx="187785">
                  <c:v>49.882189057212202</c:v>
                </c:pt>
                <c:pt idx="187786">
                  <c:v>49.882285710937097</c:v>
                </c:pt>
                <c:pt idx="187787">
                  <c:v>49.882382364352502</c:v>
                </c:pt>
                <c:pt idx="187788">
                  <c:v>49.8824790174585</c:v>
                </c:pt>
                <c:pt idx="187789">
                  <c:v>49.8825756702552</c:v>
                </c:pt>
                <c:pt idx="187790">
                  <c:v>49.882672322742501</c:v>
                </c:pt>
                <c:pt idx="187791">
                  <c:v>49.882768974920403</c:v>
                </c:pt>
                <c:pt idx="187792">
                  <c:v>49.882865626788998</c:v>
                </c:pt>
                <c:pt idx="187793">
                  <c:v>49.882962278348103</c:v>
                </c:pt>
                <c:pt idx="187794">
                  <c:v>49.883058929597901</c:v>
                </c:pt>
                <c:pt idx="187795">
                  <c:v>49.8831555805384</c:v>
                </c:pt>
                <c:pt idx="187796">
                  <c:v>49.883252231169401</c:v>
                </c:pt>
                <c:pt idx="187797">
                  <c:v>49.883348881491102</c:v>
                </c:pt>
                <c:pt idx="187798">
                  <c:v>49.883445531503398</c:v>
                </c:pt>
                <c:pt idx="187799">
                  <c:v>49.883542181206401</c:v>
                </c:pt>
                <c:pt idx="187800">
                  <c:v>49.883638830599899</c:v>
                </c:pt>
                <c:pt idx="187801">
                  <c:v>49.883735479684198</c:v>
                </c:pt>
                <c:pt idx="187802">
                  <c:v>49.883832128458998</c:v>
                </c:pt>
                <c:pt idx="187803">
                  <c:v>49.883928776924499</c:v>
                </c:pt>
                <c:pt idx="187804">
                  <c:v>49.884025425080601</c:v>
                </c:pt>
                <c:pt idx="187805">
                  <c:v>49.884122072927397</c:v>
                </c:pt>
                <c:pt idx="187806">
                  <c:v>49.884218720464801</c:v>
                </c:pt>
                <c:pt idx="187807">
                  <c:v>49.8843153676928</c:v>
                </c:pt>
                <c:pt idx="187808">
                  <c:v>49.884412014611499</c:v>
                </c:pt>
                <c:pt idx="187809">
                  <c:v>49.884508661220799</c:v>
                </c:pt>
                <c:pt idx="187810">
                  <c:v>49.8846053075208</c:v>
                </c:pt>
                <c:pt idx="187811">
                  <c:v>49.884701953511403</c:v>
                </c:pt>
                <c:pt idx="187812">
                  <c:v>49.8847985991926</c:v>
                </c:pt>
                <c:pt idx="187813">
                  <c:v>49.884895244564603</c:v>
                </c:pt>
                <c:pt idx="187814">
                  <c:v>49.884991889627102</c:v>
                </c:pt>
                <c:pt idx="187815">
                  <c:v>49.885088534380301</c:v>
                </c:pt>
                <c:pt idx="187816">
                  <c:v>49.885185178824102</c:v>
                </c:pt>
                <c:pt idx="187817">
                  <c:v>49.885281822958603</c:v>
                </c:pt>
                <c:pt idx="187818">
                  <c:v>49.885378466783799</c:v>
                </c:pt>
                <c:pt idx="187819">
                  <c:v>49.885475110299602</c:v>
                </c:pt>
                <c:pt idx="187820">
                  <c:v>49.885571753505999</c:v>
                </c:pt>
                <c:pt idx="187821">
                  <c:v>49.885668396403098</c:v>
                </c:pt>
                <c:pt idx="187822">
                  <c:v>49.885765038990897</c:v>
                </c:pt>
                <c:pt idx="187823">
                  <c:v>49.885861681269297</c:v>
                </c:pt>
                <c:pt idx="187824">
                  <c:v>49.885958323238299</c:v>
                </c:pt>
                <c:pt idx="187825">
                  <c:v>49.886054964898101</c:v>
                </c:pt>
                <c:pt idx="187826">
                  <c:v>49.886151606248497</c:v>
                </c:pt>
                <c:pt idx="187827">
                  <c:v>49.886248247289501</c:v>
                </c:pt>
                <c:pt idx="187828">
                  <c:v>49.886344888021199</c:v>
                </c:pt>
                <c:pt idx="187829">
                  <c:v>49.886441528443598</c:v>
                </c:pt>
                <c:pt idx="187830">
                  <c:v>49.886538168556598</c:v>
                </c:pt>
                <c:pt idx="187831">
                  <c:v>49.886634808360299</c:v>
                </c:pt>
                <c:pt idx="187832">
                  <c:v>49.886731447854601</c:v>
                </c:pt>
                <c:pt idx="187833">
                  <c:v>49.886828087039703</c:v>
                </c:pt>
                <c:pt idx="187834">
                  <c:v>49.8869247259153</c:v>
                </c:pt>
                <c:pt idx="187835">
                  <c:v>49.887021364481697</c:v>
                </c:pt>
                <c:pt idx="187836">
                  <c:v>49.887118002738703</c:v>
                </c:pt>
                <c:pt idx="187837">
                  <c:v>49.887214640686402</c:v>
                </c:pt>
                <c:pt idx="187838">
                  <c:v>49.887311278324802</c:v>
                </c:pt>
                <c:pt idx="187839">
                  <c:v>49.887407915653803</c:v>
                </c:pt>
                <c:pt idx="187840">
                  <c:v>49.887504552673498</c:v>
                </c:pt>
                <c:pt idx="187841">
                  <c:v>49.887601189383901</c:v>
                </c:pt>
                <c:pt idx="187842">
                  <c:v>49.887697825784997</c:v>
                </c:pt>
                <c:pt idx="187843">
                  <c:v>49.887794461876702</c:v>
                </c:pt>
                <c:pt idx="187844">
                  <c:v>49.8878910976591</c:v>
                </c:pt>
                <c:pt idx="187845">
                  <c:v>49.887987733132199</c:v>
                </c:pt>
                <c:pt idx="187846">
                  <c:v>49.888084368295999</c:v>
                </c:pt>
                <c:pt idx="187847">
                  <c:v>49.8881810031504</c:v>
                </c:pt>
                <c:pt idx="187848">
                  <c:v>49.888277637695502</c:v>
                </c:pt>
                <c:pt idx="187849">
                  <c:v>49.888374271931298</c:v>
                </c:pt>
                <c:pt idx="187850">
                  <c:v>49.888470905857801</c:v>
                </c:pt>
                <c:pt idx="187851">
                  <c:v>49.888567539474998</c:v>
                </c:pt>
                <c:pt idx="187852">
                  <c:v>49.888664172782804</c:v>
                </c:pt>
                <c:pt idx="187853">
                  <c:v>49.888760805781402</c:v>
                </c:pt>
                <c:pt idx="187854">
                  <c:v>49.888857438470602</c:v>
                </c:pt>
                <c:pt idx="187855">
                  <c:v>49.888954070850502</c:v>
                </c:pt>
                <c:pt idx="187856">
                  <c:v>49.889050702921097</c:v>
                </c:pt>
                <c:pt idx="187857">
                  <c:v>49.889147334682399</c:v>
                </c:pt>
                <c:pt idx="187858">
                  <c:v>49.889243966134401</c:v>
                </c:pt>
                <c:pt idx="187859">
                  <c:v>49.889340597277098</c:v>
                </c:pt>
                <c:pt idx="187860">
                  <c:v>49.889437228110502</c:v>
                </c:pt>
                <c:pt idx="187861">
                  <c:v>49.889533858634501</c:v>
                </c:pt>
                <c:pt idx="187862">
                  <c:v>49.889630488849299</c:v>
                </c:pt>
                <c:pt idx="187863">
                  <c:v>49.889727118754699</c:v>
                </c:pt>
                <c:pt idx="187864">
                  <c:v>49.889823748350899</c:v>
                </c:pt>
                <c:pt idx="187865">
                  <c:v>49.889920377637701</c:v>
                </c:pt>
                <c:pt idx="187866">
                  <c:v>49.890017006615302</c:v>
                </c:pt>
                <c:pt idx="187867">
                  <c:v>49.890113635283498</c:v>
                </c:pt>
                <c:pt idx="187868">
                  <c:v>49.890210263642402</c:v>
                </c:pt>
                <c:pt idx="187869">
                  <c:v>49.890306891692099</c:v>
                </c:pt>
                <c:pt idx="187870">
                  <c:v>49.890403519432397</c:v>
                </c:pt>
                <c:pt idx="187871">
                  <c:v>49.890500146863502</c:v>
                </c:pt>
                <c:pt idx="187872">
                  <c:v>49.890596773985202</c:v>
                </c:pt>
                <c:pt idx="187873">
                  <c:v>49.890693400797701</c:v>
                </c:pt>
                <c:pt idx="187874">
                  <c:v>49.890790027300802</c:v>
                </c:pt>
                <c:pt idx="187875">
                  <c:v>49.890886653494697</c:v>
                </c:pt>
                <c:pt idx="187876">
                  <c:v>49.890983279379299</c:v>
                </c:pt>
                <c:pt idx="187877">
                  <c:v>49.891079904954601</c:v>
                </c:pt>
                <c:pt idx="187878">
                  <c:v>49.891176530220598</c:v>
                </c:pt>
                <c:pt idx="187879">
                  <c:v>49.891273155177302</c:v>
                </c:pt>
                <c:pt idx="187880">
                  <c:v>49.8913697798247</c:v>
                </c:pt>
                <c:pt idx="187881">
                  <c:v>49.891466404162898</c:v>
                </c:pt>
                <c:pt idx="187882">
                  <c:v>49.891563028191698</c:v>
                </c:pt>
                <c:pt idx="187883">
                  <c:v>49.891659651911297</c:v>
                </c:pt>
                <c:pt idx="187884">
                  <c:v>49.891756275321598</c:v>
                </c:pt>
                <c:pt idx="187885">
                  <c:v>49.891852898422499</c:v>
                </c:pt>
                <c:pt idx="187886">
                  <c:v>49.8919495212143</c:v>
                </c:pt>
                <c:pt idx="187887">
                  <c:v>49.892046143696703</c:v>
                </c:pt>
                <c:pt idx="187888">
                  <c:v>49.892142765869899</c:v>
                </c:pt>
                <c:pt idx="187889">
                  <c:v>49.892239387733703</c:v>
                </c:pt>
                <c:pt idx="187890">
                  <c:v>49.8923360092883</c:v>
                </c:pt>
                <c:pt idx="187891">
                  <c:v>49.892432630533598</c:v>
                </c:pt>
                <c:pt idx="187892">
                  <c:v>49.892529251469703</c:v>
                </c:pt>
                <c:pt idx="187893">
                  <c:v>49.892625872096502</c:v>
                </c:pt>
                <c:pt idx="187894">
                  <c:v>49.892722492413903</c:v>
                </c:pt>
                <c:pt idx="187895">
                  <c:v>49.892819112422202</c:v>
                </c:pt>
                <c:pt idx="187896">
                  <c:v>49.892915732121097</c:v>
                </c:pt>
                <c:pt idx="187897">
                  <c:v>49.893012351510798</c:v>
                </c:pt>
                <c:pt idx="187898">
                  <c:v>49.8931089705912</c:v>
                </c:pt>
                <c:pt idx="187899">
                  <c:v>49.893205589362303</c:v>
                </c:pt>
                <c:pt idx="187900">
                  <c:v>49.893302207824199</c:v>
                </c:pt>
                <c:pt idx="187901">
                  <c:v>49.893398825976803</c:v>
                </c:pt>
                <c:pt idx="187902">
                  <c:v>49.8934954438202</c:v>
                </c:pt>
                <c:pt idx="187903">
                  <c:v>49.893592061354198</c:v>
                </c:pt>
                <c:pt idx="187904">
                  <c:v>49.893688678578997</c:v>
                </c:pt>
                <c:pt idx="187905">
                  <c:v>49.893785295494602</c:v>
                </c:pt>
                <c:pt idx="187906">
                  <c:v>49.893881912100902</c:v>
                </c:pt>
                <c:pt idx="187907">
                  <c:v>49.893978528397902</c:v>
                </c:pt>
                <c:pt idx="187908">
                  <c:v>49.894075144385702</c:v>
                </c:pt>
                <c:pt idx="187909">
                  <c:v>49.894171760064197</c:v>
                </c:pt>
                <c:pt idx="187910">
                  <c:v>49.894268375433398</c:v>
                </c:pt>
                <c:pt idx="187911">
                  <c:v>49.894364990493401</c:v>
                </c:pt>
                <c:pt idx="187912">
                  <c:v>49.894461605244103</c:v>
                </c:pt>
                <c:pt idx="187913">
                  <c:v>49.894558219685599</c:v>
                </c:pt>
                <c:pt idx="187914">
                  <c:v>49.894654833817803</c:v>
                </c:pt>
                <c:pt idx="187915">
                  <c:v>49.8947514476408</c:v>
                </c:pt>
                <c:pt idx="187916">
                  <c:v>49.894848061154498</c:v>
                </c:pt>
                <c:pt idx="187917">
                  <c:v>49.894944674359003</c:v>
                </c:pt>
                <c:pt idx="187918">
                  <c:v>49.895041287254202</c:v>
                </c:pt>
                <c:pt idx="187919">
                  <c:v>49.895137899840201</c:v>
                </c:pt>
                <c:pt idx="187920">
                  <c:v>49.8952345121169</c:v>
                </c:pt>
                <c:pt idx="187921">
                  <c:v>49.8953311240844</c:v>
                </c:pt>
                <c:pt idx="187922">
                  <c:v>49.895427735742601</c:v>
                </c:pt>
                <c:pt idx="187923">
                  <c:v>49.895524347091602</c:v>
                </c:pt>
                <c:pt idx="187924">
                  <c:v>49.895620958131303</c:v>
                </c:pt>
                <c:pt idx="187925">
                  <c:v>49.895717568861798</c:v>
                </c:pt>
                <c:pt idx="187926">
                  <c:v>49.895814179283001</c:v>
                </c:pt>
                <c:pt idx="187927">
                  <c:v>49.895910789395003</c:v>
                </c:pt>
                <c:pt idx="187928">
                  <c:v>49.896007399197799</c:v>
                </c:pt>
                <c:pt idx="187929">
                  <c:v>49.896104008691303</c:v>
                </c:pt>
                <c:pt idx="187930">
                  <c:v>49.8962006178756</c:v>
                </c:pt>
                <c:pt idx="187931">
                  <c:v>49.896297226750697</c:v>
                </c:pt>
                <c:pt idx="187932">
                  <c:v>49.896393835316502</c:v>
                </c:pt>
                <c:pt idx="187933">
                  <c:v>49.8964904435731</c:v>
                </c:pt>
                <c:pt idx="187934">
                  <c:v>49.896587051520399</c:v>
                </c:pt>
                <c:pt idx="187935">
                  <c:v>49.896683659158498</c:v>
                </c:pt>
                <c:pt idx="187936">
                  <c:v>49.896780266487397</c:v>
                </c:pt>
                <c:pt idx="187937">
                  <c:v>49.896876873507097</c:v>
                </c:pt>
                <c:pt idx="187938">
                  <c:v>49.896973480217497</c:v>
                </c:pt>
                <c:pt idx="187939">
                  <c:v>49.897070086618697</c:v>
                </c:pt>
                <c:pt idx="187940">
                  <c:v>49.897166692710599</c:v>
                </c:pt>
                <c:pt idx="187941">
                  <c:v>49.897263298493399</c:v>
                </c:pt>
                <c:pt idx="187942">
                  <c:v>49.897359903966901</c:v>
                </c:pt>
                <c:pt idx="187943">
                  <c:v>49.897456509131203</c:v>
                </c:pt>
                <c:pt idx="187944">
                  <c:v>49.897553113986199</c:v>
                </c:pt>
                <c:pt idx="187945">
                  <c:v>49.897649718532001</c:v>
                </c:pt>
                <c:pt idx="187946">
                  <c:v>49.897746322768697</c:v>
                </c:pt>
                <c:pt idx="187947">
                  <c:v>49.897842926696001</c:v>
                </c:pt>
                <c:pt idx="187948">
                  <c:v>49.897939530314197</c:v>
                </c:pt>
                <c:pt idx="187949">
                  <c:v>49.898036133623201</c:v>
                </c:pt>
                <c:pt idx="187950">
                  <c:v>49.898132736622898</c:v>
                </c:pt>
                <c:pt idx="187951">
                  <c:v>49.898229339313403</c:v>
                </c:pt>
                <c:pt idx="187952">
                  <c:v>49.898325941694701</c:v>
                </c:pt>
                <c:pt idx="187953">
                  <c:v>49.898422543766799</c:v>
                </c:pt>
                <c:pt idx="187954">
                  <c:v>49.898519145529697</c:v>
                </c:pt>
                <c:pt idx="187955">
                  <c:v>49.898615746983303</c:v>
                </c:pt>
                <c:pt idx="187956">
                  <c:v>49.898712348127702</c:v>
                </c:pt>
                <c:pt idx="187957">
                  <c:v>49.898808948963001</c:v>
                </c:pt>
                <c:pt idx="187958">
                  <c:v>49.898905549489001</c:v>
                </c:pt>
                <c:pt idx="187959">
                  <c:v>49.899002149705801</c:v>
                </c:pt>
                <c:pt idx="187960">
                  <c:v>49.899098749613401</c:v>
                </c:pt>
                <c:pt idx="187961">
                  <c:v>49.899195349211801</c:v>
                </c:pt>
                <c:pt idx="187962">
                  <c:v>49.899291948501002</c:v>
                </c:pt>
                <c:pt idx="187963">
                  <c:v>49.899388547480903</c:v>
                </c:pt>
                <c:pt idx="187964">
                  <c:v>49.899485146151697</c:v>
                </c:pt>
                <c:pt idx="187965">
                  <c:v>49.899581744513299</c:v>
                </c:pt>
                <c:pt idx="187966">
                  <c:v>49.8996783425657</c:v>
                </c:pt>
                <c:pt idx="187967">
                  <c:v>49.899774940308802</c:v>
                </c:pt>
                <c:pt idx="187968">
                  <c:v>49.899871537742797</c:v>
                </c:pt>
                <c:pt idx="187969">
                  <c:v>49.899968134867599</c:v>
                </c:pt>
                <c:pt idx="187970">
                  <c:v>49.900064731683102</c:v>
                </c:pt>
                <c:pt idx="187971">
                  <c:v>49.900161328189498</c:v>
                </c:pt>
                <c:pt idx="187972">
                  <c:v>49.9002579243867</c:v>
                </c:pt>
                <c:pt idx="187973">
                  <c:v>49.900354520274597</c:v>
                </c:pt>
                <c:pt idx="187974">
                  <c:v>49.9004511158534</c:v>
                </c:pt>
                <c:pt idx="187975">
                  <c:v>49.900547711122996</c:v>
                </c:pt>
                <c:pt idx="187976">
                  <c:v>49.9006443060834</c:v>
                </c:pt>
                <c:pt idx="187977">
                  <c:v>49.900740900734597</c:v>
                </c:pt>
                <c:pt idx="187978">
                  <c:v>49.900837495076601</c:v>
                </c:pt>
                <c:pt idx="187979">
                  <c:v>49.900934089109398</c:v>
                </c:pt>
                <c:pt idx="187980">
                  <c:v>49.901030682833103</c:v>
                </c:pt>
                <c:pt idx="187981">
                  <c:v>49.9011272762475</c:v>
                </c:pt>
                <c:pt idx="187982">
                  <c:v>49.901223869352798</c:v>
                </c:pt>
                <c:pt idx="187983">
                  <c:v>49.901320462148803</c:v>
                </c:pt>
                <c:pt idx="187984">
                  <c:v>49.901417054635701</c:v>
                </c:pt>
                <c:pt idx="187985">
                  <c:v>49.901513646813399</c:v>
                </c:pt>
                <c:pt idx="187986">
                  <c:v>49.901610238681897</c:v>
                </c:pt>
                <c:pt idx="187987">
                  <c:v>49.901706830241302</c:v>
                </c:pt>
                <c:pt idx="187988">
                  <c:v>49.901803421491401</c:v>
                </c:pt>
                <c:pt idx="187989">
                  <c:v>49.901900012432399</c:v>
                </c:pt>
                <c:pt idx="187990">
                  <c:v>49.901996603064198</c:v>
                </c:pt>
                <c:pt idx="187991">
                  <c:v>49.902093193386797</c:v>
                </c:pt>
                <c:pt idx="187992">
                  <c:v>49.902189783400303</c:v>
                </c:pt>
                <c:pt idx="187993">
                  <c:v>49.902286373104502</c:v>
                </c:pt>
                <c:pt idx="187994">
                  <c:v>49.902382962499601</c:v>
                </c:pt>
                <c:pt idx="187995">
                  <c:v>49.9024795515856</c:v>
                </c:pt>
                <c:pt idx="187996">
                  <c:v>49.902576140362299</c:v>
                </c:pt>
                <c:pt idx="187997">
                  <c:v>49.902672728829899</c:v>
                </c:pt>
                <c:pt idx="187998">
                  <c:v>49.902769316988298</c:v>
                </c:pt>
                <c:pt idx="187999">
                  <c:v>49.902865904837498</c:v>
                </c:pt>
                <c:pt idx="188000">
                  <c:v>49.902962492377597</c:v>
                </c:pt>
                <c:pt idx="188001">
                  <c:v>49.903059079608497</c:v>
                </c:pt>
                <c:pt idx="188002">
                  <c:v>49.903155666530203</c:v>
                </c:pt>
                <c:pt idx="188003">
                  <c:v>49.903252253142703</c:v>
                </c:pt>
                <c:pt idx="188004">
                  <c:v>49.903348839446103</c:v>
                </c:pt>
                <c:pt idx="188005">
                  <c:v>49.903445425440403</c:v>
                </c:pt>
                <c:pt idx="188006">
                  <c:v>49.903542011125403</c:v>
                </c:pt>
                <c:pt idx="188007">
                  <c:v>49.903638596501303</c:v>
                </c:pt>
                <c:pt idx="188008">
                  <c:v>49.903735181568102</c:v>
                </c:pt>
                <c:pt idx="188009">
                  <c:v>49.903831766325702</c:v>
                </c:pt>
                <c:pt idx="188010">
                  <c:v>49.903928350774102</c:v>
                </c:pt>
                <c:pt idx="188011">
                  <c:v>49.904024934913402</c:v>
                </c:pt>
                <c:pt idx="188012">
                  <c:v>49.904121518743501</c:v>
                </c:pt>
                <c:pt idx="188013">
                  <c:v>49.904218102264402</c:v>
                </c:pt>
                <c:pt idx="188014">
                  <c:v>49.904314685476201</c:v>
                </c:pt>
                <c:pt idx="188015">
                  <c:v>49.904411268378901</c:v>
                </c:pt>
                <c:pt idx="188016">
                  <c:v>49.904507850972401</c:v>
                </c:pt>
                <c:pt idx="188017">
                  <c:v>49.904604433256701</c:v>
                </c:pt>
                <c:pt idx="188018">
                  <c:v>49.9047010152319</c:v>
                </c:pt>
                <c:pt idx="188019">
                  <c:v>49.9047975968979</c:v>
                </c:pt>
                <c:pt idx="188020">
                  <c:v>49.9048941782548</c:v>
                </c:pt>
                <c:pt idx="188021">
                  <c:v>49.904990759302599</c:v>
                </c:pt>
                <c:pt idx="188022">
                  <c:v>49.905087340041199</c:v>
                </c:pt>
                <c:pt idx="188023">
                  <c:v>49.905183920470598</c:v>
                </c:pt>
                <c:pt idx="188024">
                  <c:v>49.905280500590898</c:v>
                </c:pt>
                <c:pt idx="188025">
                  <c:v>49.905377080402097</c:v>
                </c:pt>
                <c:pt idx="188026">
                  <c:v>49.905473659904096</c:v>
                </c:pt>
                <c:pt idx="188027">
                  <c:v>49.905570239096903</c:v>
                </c:pt>
                <c:pt idx="188028">
                  <c:v>49.905666817980702</c:v>
                </c:pt>
                <c:pt idx="188029">
                  <c:v>49.905763396555301</c:v>
                </c:pt>
                <c:pt idx="188030">
                  <c:v>49.9058599748207</c:v>
                </c:pt>
                <c:pt idx="188031">
                  <c:v>49.905956552776999</c:v>
                </c:pt>
                <c:pt idx="188032">
                  <c:v>49.906053130424198</c:v>
                </c:pt>
                <c:pt idx="188033">
                  <c:v>49.906149707762196</c:v>
                </c:pt>
                <c:pt idx="188034">
                  <c:v>49.906246284791102</c:v>
                </c:pt>
                <c:pt idx="188035">
                  <c:v>49.9063428615109</c:v>
                </c:pt>
                <c:pt idx="188036">
                  <c:v>49.906439437921499</c:v>
                </c:pt>
                <c:pt idx="188037">
                  <c:v>49.906536014022997</c:v>
                </c:pt>
                <c:pt idx="188038">
                  <c:v>49.906632589815402</c:v>
                </c:pt>
                <c:pt idx="188039">
                  <c:v>49.9067291652987</c:v>
                </c:pt>
                <c:pt idx="188040">
                  <c:v>49.906825740472797</c:v>
                </c:pt>
                <c:pt idx="188041">
                  <c:v>49.906922315337702</c:v>
                </c:pt>
                <c:pt idx="188042">
                  <c:v>49.9070188898936</c:v>
                </c:pt>
                <c:pt idx="188043">
                  <c:v>49.907115464140297</c:v>
                </c:pt>
                <c:pt idx="188044">
                  <c:v>49.907212038077901</c:v>
                </c:pt>
                <c:pt idx="188045">
                  <c:v>49.907308611706398</c:v>
                </c:pt>
                <c:pt idx="188046">
                  <c:v>49.907405185025802</c:v>
                </c:pt>
                <c:pt idx="188047">
                  <c:v>49.907501758035998</c:v>
                </c:pt>
                <c:pt idx="188048">
                  <c:v>49.907598330737102</c:v>
                </c:pt>
                <c:pt idx="188049">
                  <c:v>49.907694903129098</c:v>
                </c:pt>
                <c:pt idx="188050">
                  <c:v>49.907791475212001</c:v>
                </c:pt>
                <c:pt idx="188051">
                  <c:v>49.907888046985697</c:v>
                </c:pt>
                <c:pt idx="188052">
                  <c:v>49.9079846184503</c:v>
                </c:pt>
                <c:pt idx="188053">
                  <c:v>49.908081189605902</c:v>
                </c:pt>
                <c:pt idx="188054">
                  <c:v>49.908177760452297</c:v>
                </c:pt>
                <c:pt idx="188055">
                  <c:v>49.908274330989499</c:v>
                </c:pt>
                <c:pt idx="188056">
                  <c:v>49.908370901217701</c:v>
                </c:pt>
                <c:pt idx="188057">
                  <c:v>49.908467471136802</c:v>
                </c:pt>
                <c:pt idx="188058">
                  <c:v>49.908564040746697</c:v>
                </c:pt>
                <c:pt idx="188059">
                  <c:v>49.908660610047598</c:v>
                </c:pt>
                <c:pt idx="188060">
                  <c:v>49.908757179039299</c:v>
                </c:pt>
                <c:pt idx="188061">
                  <c:v>49.908853747721899</c:v>
                </c:pt>
                <c:pt idx="188062">
                  <c:v>49.9089503160954</c:v>
                </c:pt>
                <c:pt idx="188063">
                  <c:v>49.9090468841598</c:v>
                </c:pt>
                <c:pt idx="188064">
                  <c:v>49.909143451915099</c:v>
                </c:pt>
                <c:pt idx="188065">
                  <c:v>49.909240019361299</c:v>
                </c:pt>
                <c:pt idx="188066">
                  <c:v>49.909336586498398</c:v>
                </c:pt>
                <c:pt idx="188067">
                  <c:v>49.909433153326397</c:v>
                </c:pt>
                <c:pt idx="188068">
                  <c:v>49.909529719845303</c:v>
                </c:pt>
                <c:pt idx="188069">
                  <c:v>49.909626286055101</c:v>
                </c:pt>
                <c:pt idx="188070">
                  <c:v>49.909722851955699</c:v>
                </c:pt>
                <c:pt idx="188071">
                  <c:v>49.909819417547297</c:v>
                </c:pt>
                <c:pt idx="188072">
                  <c:v>49.909915982829801</c:v>
                </c:pt>
                <c:pt idx="188073">
                  <c:v>49.910012547803198</c:v>
                </c:pt>
                <c:pt idx="188074">
                  <c:v>49.910109112467502</c:v>
                </c:pt>
                <c:pt idx="188075">
                  <c:v>49.910205676822699</c:v>
                </c:pt>
                <c:pt idx="188076">
                  <c:v>49.910302240868802</c:v>
                </c:pt>
                <c:pt idx="188077">
                  <c:v>49.910398804605798</c:v>
                </c:pt>
                <c:pt idx="188078">
                  <c:v>49.9104953680337</c:v>
                </c:pt>
                <c:pt idx="188079">
                  <c:v>49.910591931152602</c:v>
                </c:pt>
                <c:pt idx="188080">
                  <c:v>49.910688493962297</c:v>
                </c:pt>
                <c:pt idx="188081">
                  <c:v>49.910785056462998</c:v>
                </c:pt>
                <c:pt idx="188082">
                  <c:v>49.9108816186545</c:v>
                </c:pt>
                <c:pt idx="188083">
                  <c:v>49.910978180537001</c:v>
                </c:pt>
                <c:pt idx="188084">
                  <c:v>49.911074742110401</c:v>
                </c:pt>
                <c:pt idx="188085">
                  <c:v>49.911171303374701</c:v>
                </c:pt>
                <c:pt idx="188086">
                  <c:v>49.911267864329901</c:v>
                </c:pt>
                <c:pt idx="188087">
                  <c:v>49.911364424976099</c:v>
                </c:pt>
                <c:pt idx="188088">
                  <c:v>49.911460985313099</c:v>
                </c:pt>
                <c:pt idx="188089">
                  <c:v>49.911557545341097</c:v>
                </c:pt>
                <c:pt idx="188090">
                  <c:v>49.911654105060002</c:v>
                </c:pt>
                <c:pt idx="188091">
                  <c:v>49.9117506644698</c:v>
                </c:pt>
                <c:pt idx="188092">
                  <c:v>49.911847223570497</c:v>
                </c:pt>
                <c:pt idx="188093">
                  <c:v>49.911943782362201</c:v>
                </c:pt>
                <c:pt idx="188094">
                  <c:v>49.912040340844797</c:v>
                </c:pt>
                <c:pt idx="188095">
                  <c:v>49.9121368990183</c:v>
                </c:pt>
                <c:pt idx="188096">
                  <c:v>49.912233456882703</c:v>
                </c:pt>
                <c:pt idx="188097">
                  <c:v>49.912330014438098</c:v>
                </c:pt>
                <c:pt idx="188098">
                  <c:v>49.912426571684399</c:v>
                </c:pt>
                <c:pt idx="188099">
                  <c:v>49.912523128621601</c:v>
                </c:pt>
                <c:pt idx="188100">
                  <c:v>49.912619685249801</c:v>
                </c:pt>
                <c:pt idx="188101">
                  <c:v>49.912716241568802</c:v>
                </c:pt>
                <c:pt idx="188102">
                  <c:v>49.912812797578901</c:v>
                </c:pt>
                <c:pt idx="188103">
                  <c:v>49.912909353279801</c:v>
                </c:pt>
                <c:pt idx="188104">
                  <c:v>49.9130059086717</c:v>
                </c:pt>
                <c:pt idx="188105">
                  <c:v>49.913102463754498</c:v>
                </c:pt>
                <c:pt idx="188106">
                  <c:v>49.913199018528204</c:v>
                </c:pt>
                <c:pt idx="188107">
                  <c:v>49.913295572992901</c:v>
                </c:pt>
                <c:pt idx="188108">
                  <c:v>49.913392127148597</c:v>
                </c:pt>
                <c:pt idx="188109">
                  <c:v>49.913488680995101</c:v>
                </c:pt>
                <c:pt idx="188110">
                  <c:v>49.913585234532597</c:v>
                </c:pt>
                <c:pt idx="188111">
                  <c:v>49.913681787761099</c:v>
                </c:pt>
                <c:pt idx="188112">
                  <c:v>49.913778340680402</c:v>
                </c:pt>
                <c:pt idx="188113">
                  <c:v>49.913874893290803</c:v>
                </c:pt>
                <c:pt idx="188114">
                  <c:v>49.913971445591997</c:v>
                </c:pt>
                <c:pt idx="188115">
                  <c:v>49.914067997584297</c:v>
                </c:pt>
                <c:pt idx="188116">
                  <c:v>49.914164549267397</c:v>
                </c:pt>
                <c:pt idx="188117">
                  <c:v>49.914261100641497</c:v>
                </c:pt>
                <c:pt idx="188118">
                  <c:v>49.914357651706602</c:v>
                </c:pt>
                <c:pt idx="188119">
                  <c:v>49.914454202462601</c:v>
                </c:pt>
                <c:pt idx="188120">
                  <c:v>49.914550752909498</c:v>
                </c:pt>
                <c:pt idx="188121">
                  <c:v>49.914647303047403</c:v>
                </c:pt>
                <c:pt idx="188122">
                  <c:v>49.914743852876299</c:v>
                </c:pt>
                <c:pt idx="188123">
                  <c:v>49.914840402396102</c:v>
                </c:pt>
                <c:pt idx="188124">
                  <c:v>49.914936951606897</c:v>
                </c:pt>
                <c:pt idx="188125">
                  <c:v>49.915033500508599</c:v>
                </c:pt>
                <c:pt idx="188126">
                  <c:v>49.9151300491013</c:v>
                </c:pt>
                <c:pt idx="188127">
                  <c:v>49.915226597384901</c:v>
                </c:pt>
                <c:pt idx="188128">
                  <c:v>49.915323145359501</c:v>
                </c:pt>
                <c:pt idx="188129">
                  <c:v>49.915419693025001</c:v>
                </c:pt>
                <c:pt idx="188130">
                  <c:v>49.9155162403815</c:v>
                </c:pt>
                <c:pt idx="188131">
                  <c:v>49.915612787428998</c:v>
                </c:pt>
                <c:pt idx="188132">
                  <c:v>49.915709334167403</c:v>
                </c:pt>
                <c:pt idx="188133">
                  <c:v>49.9158058805968</c:v>
                </c:pt>
                <c:pt idx="188134">
                  <c:v>49.915902426717203</c:v>
                </c:pt>
                <c:pt idx="188135">
                  <c:v>49.915998972528499</c:v>
                </c:pt>
                <c:pt idx="188136">
                  <c:v>49.916095518030801</c:v>
                </c:pt>
                <c:pt idx="188137">
                  <c:v>49.916192063224003</c:v>
                </c:pt>
                <c:pt idx="188138">
                  <c:v>49.916288608108196</c:v>
                </c:pt>
                <c:pt idx="188139">
                  <c:v>49.916385152683397</c:v>
                </c:pt>
                <c:pt idx="188140">
                  <c:v>49.916481696949603</c:v>
                </c:pt>
                <c:pt idx="188141">
                  <c:v>49.916578240906702</c:v>
                </c:pt>
                <c:pt idx="188142">
                  <c:v>49.9166747845548</c:v>
                </c:pt>
                <c:pt idx="188143">
                  <c:v>49.916771327893898</c:v>
                </c:pt>
                <c:pt idx="188144">
                  <c:v>49.916867870923902</c:v>
                </c:pt>
                <c:pt idx="188145">
                  <c:v>49.916964413644898</c:v>
                </c:pt>
                <c:pt idx="188146">
                  <c:v>49.917060956056901</c:v>
                </c:pt>
                <c:pt idx="188147">
                  <c:v>49.917157498159902</c:v>
                </c:pt>
                <c:pt idx="188148">
                  <c:v>49.917254039953797</c:v>
                </c:pt>
                <c:pt idx="188149">
                  <c:v>49.917350581438697</c:v>
                </c:pt>
                <c:pt idx="188150">
                  <c:v>49.917447122614703</c:v>
                </c:pt>
                <c:pt idx="188151">
                  <c:v>49.917543663481503</c:v>
                </c:pt>
                <c:pt idx="188152">
                  <c:v>49.917640204039401</c:v>
                </c:pt>
                <c:pt idx="188153">
                  <c:v>49.917736744288199</c:v>
                </c:pt>
                <c:pt idx="188154">
                  <c:v>49.917833284228102</c:v>
                </c:pt>
                <c:pt idx="188155">
                  <c:v>49.917929823858898</c:v>
                </c:pt>
                <c:pt idx="188156">
                  <c:v>49.918026363180701</c:v>
                </c:pt>
                <c:pt idx="188157">
                  <c:v>49.918122902193502</c:v>
                </c:pt>
                <c:pt idx="188158">
                  <c:v>49.918219440897197</c:v>
                </c:pt>
                <c:pt idx="188159">
                  <c:v>49.918315979291997</c:v>
                </c:pt>
                <c:pt idx="188160">
                  <c:v>49.918412517377803</c:v>
                </c:pt>
                <c:pt idx="188161">
                  <c:v>49.918509055154502</c:v>
                </c:pt>
                <c:pt idx="188162">
                  <c:v>49.9186055926222</c:v>
                </c:pt>
                <c:pt idx="188163">
                  <c:v>49.918702129781003</c:v>
                </c:pt>
                <c:pt idx="188164">
                  <c:v>49.9187986666307</c:v>
                </c:pt>
                <c:pt idx="188165">
                  <c:v>49.918895203171402</c:v>
                </c:pt>
                <c:pt idx="188166">
                  <c:v>49.918991739403097</c:v>
                </c:pt>
                <c:pt idx="188167">
                  <c:v>49.919088275325798</c:v>
                </c:pt>
                <c:pt idx="188168">
                  <c:v>49.919184810939498</c:v>
                </c:pt>
                <c:pt idx="188169">
                  <c:v>49.919281346244198</c:v>
                </c:pt>
                <c:pt idx="188170">
                  <c:v>49.919377881239903</c:v>
                </c:pt>
                <c:pt idx="188171">
                  <c:v>49.919474415926601</c:v>
                </c:pt>
                <c:pt idx="188172">
                  <c:v>49.919570950304298</c:v>
                </c:pt>
                <c:pt idx="188173">
                  <c:v>49.919667484373001</c:v>
                </c:pt>
                <c:pt idx="188174">
                  <c:v>49.919764018132703</c:v>
                </c:pt>
                <c:pt idx="188175">
                  <c:v>49.919860551583398</c:v>
                </c:pt>
                <c:pt idx="188176">
                  <c:v>49.919957084725098</c:v>
                </c:pt>
                <c:pt idx="188177">
                  <c:v>49.920053617557798</c:v>
                </c:pt>
                <c:pt idx="188178">
                  <c:v>49.920150150081497</c:v>
                </c:pt>
                <c:pt idx="188179">
                  <c:v>49.920246682296302</c:v>
                </c:pt>
                <c:pt idx="188180">
                  <c:v>49.920343214201999</c:v>
                </c:pt>
                <c:pt idx="188181">
                  <c:v>49.920439745798802</c:v>
                </c:pt>
                <c:pt idx="188182">
                  <c:v>49.920536277086498</c:v>
                </c:pt>
                <c:pt idx="188183">
                  <c:v>49.920632808065299</c:v>
                </c:pt>
                <c:pt idx="188184">
                  <c:v>49.9207293387351</c:v>
                </c:pt>
                <c:pt idx="188185">
                  <c:v>49.9208258690959</c:v>
                </c:pt>
                <c:pt idx="188186">
                  <c:v>49.920922399147699</c:v>
                </c:pt>
                <c:pt idx="188187">
                  <c:v>49.921018928890597</c:v>
                </c:pt>
                <c:pt idx="188188">
                  <c:v>49.921115458324401</c:v>
                </c:pt>
                <c:pt idx="188189">
                  <c:v>49.921211987449297</c:v>
                </c:pt>
                <c:pt idx="188190">
                  <c:v>49.921308516265199</c:v>
                </c:pt>
                <c:pt idx="188191">
                  <c:v>49.921405044772101</c:v>
                </c:pt>
                <c:pt idx="188192">
                  <c:v>49.921501572970001</c:v>
                </c:pt>
                <c:pt idx="188193">
                  <c:v>49.921598100858901</c:v>
                </c:pt>
                <c:pt idx="188194">
                  <c:v>49.9216946284389</c:v>
                </c:pt>
                <c:pt idx="188195">
                  <c:v>49.921791155709897</c:v>
                </c:pt>
                <c:pt idx="188196">
                  <c:v>49.921887682671901</c:v>
                </c:pt>
                <c:pt idx="188197">
                  <c:v>49.921984209324997</c:v>
                </c:pt>
                <c:pt idx="188198">
                  <c:v>49.922080735668999</c:v>
                </c:pt>
                <c:pt idx="188199">
                  <c:v>49.9221772617041</c:v>
                </c:pt>
                <c:pt idx="188200">
                  <c:v>49.922273787430299</c:v>
                </c:pt>
                <c:pt idx="188201">
                  <c:v>49.922370312847399</c:v>
                </c:pt>
                <c:pt idx="188202">
                  <c:v>49.922466837955596</c:v>
                </c:pt>
                <c:pt idx="188203">
                  <c:v>49.922563362754801</c:v>
                </c:pt>
                <c:pt idx="188204">
                  <c:v>49.922659887245104</c:v>
                </c:pt>
                <c:pt idx="188205">
                  <c:v>49.922756411426398</c:v>
                </c:pt>
                <c:pt idx="188206">
                  <c:v>49.9228529352987</c:v>
                </c:pt>
                <c:pt idx="188207">
                  <c:v>49.922949458862099</c:v>
                </c:pt>
                <c:pt idx="188208">
                  <c:v>49.923045982116498</c:v>
                </c:pt>
                <c:pt idx="188209">
                  <c:v>49.923142505061897</c:v>
                </c:pt>
                <c:pt idx="188210">
                  <c:v>49.923239027698401</c:v>
                </c:pt>
                <c:pt idx="188211">
                  <c:v>49.923335550025897</c:v>
                </c:pt>
                <c:pt idx="188212">
                  <c:v>49.923432072044399</c:v>
                </c:pt>
                <c:pt idx="188213">
                  <c:v>49.923528593754</c:v>
                </c:pt>
                <c:pt idx="188214">
                  <c:v>49.923625115154699</c:v>
                </c:pt>
                <c:pt idx="188215">
                  <c:v>49.923721636246299</c:v>
                </c:pt>
                <c:pt idx="188216">
                  <c:v>49.923818157029103</c:v>
                </c:pt>
                <c:pt idx="188217">
                  <c:v>49.9239146775028</c:v>
                </c:pt>
                <c:pt idx="188218">
                  <c:v>49.924011197667603</c:v>
                </c:pt>
                <c:pt idx="188219">
                  <c:v>49.924107717523498</c:v>
                </c:pt>
                <c:pt idx="188220">
                  <c:v>49.924204237070398</c:v>
                </c:pt>
                <c:pt idx="188221">
                  <c:v>49.924300756308398</c:v>
                </c:pt>
                <c:pt idx="188222">
                  <c:v>49.924397275237403</c:v>
                </c:pt>
                <c:pt idx="188223">
                  <c:v>49.924493793857501</c:v>
                </c:pt>
                <c:pt idx="188224">
                  <c:v>49.924590312168597</c:v>
                </c:pt>
                <c:pt idx="188225">
                  <c:v>49.9246868301707</c:v>
                </c:pt>
                <c:pt idx="188226">
                  <c:v>49.924783347864</c:v>
                </c:pt>
                <c:pt idx="188227">
                  <c:v>49.924879865248201</c:v>
                </c:pt>
                <c:pt idx="188228">
                  <c:v>49.924976382323599</c:v>
                </c:pt>
                <c:pt idx="188229">
                  <c:v>49.925072899089997</c:v>
                </c:pt>
                <c:pt idx="188230">
                  <c:v>49.925169415547401</c:v>
                </c:pt>
                <c:pt idx="188231">
                  <c:v>49.925265931695897</c:v>
                </c:pt>
                <c:pt idx="188232">
                  <c:v>49.925362447535498</c:v>
                </c:pt>
                <c:pt idx="188233">
                  <c:v>49.925458963066198</c:v>
                </c:pt>
                <c:pt idx="188234">
                  <c:v>49.925555478287798</c:v>
                </c:pt>
                <c:pt idx="188235">
                  <c:v>49.925651993200603</c:v>
                </c:pt>
                <c:pt idx="188236">
                  <c:v>49.9257485078044</c:v>
                </c:pt>
                <c:pt idx="188237">
                  <c:v>49.925845022099303</c:v>
                </c:pt>
                <c:pt idx="188238">
                  <c:v>49.925941536085297</c:v>
                </c:pt>
                <c:pt idx="188239">
                  <c:v>49.926038049762298</c:v>
                </c:pt>
                <c:pt idx="188240">
                  <c:v>49.926134563130397</c:v>
                </c:pt>
                <c:pt idx="188241">
                  <c:v>49.926231076189502</c:v>
                </c:pt>
                <c:pt idx="188242">
                  <c:v>49.926327588939799</c:v>
                </c:pt>
                <c:pt idx="188243">
                  <c:v>49.926424101381102</c:v>
                </c:pt>
                <c:pt idx="188244">
                  <c:v>49.926520613513397</c:v>
                </c:pt>
                <c:pt idx="188245">
                  <c:v>49.926617125336897</c:v>
                </c:pt>
                <c:pt idx="188246">
                  <c:v>49.926713636851403</c:v>
                </c:pt>
                <c:pt idx="188247">
                  <c:v>49.926810148057001</c:v>
                </c:pt>
                <c:pt idx="188248">
                  <c:v>49.926906658953698</c:v>
                </c:pt>
                <c:pt idx="188249">
                  <c:v>49.9270031695414</c:v>
                </c:pt>
                <c:pt idx="188250">
                  <c:v>49.927099679820302</c:v>
                </c:pt>
                <c:pt idx="188251">
                  <c:v>49.927196189790202</c:v>
                </c:pt>
                <c:pt idx="188252">
                  <c:v>49.927292699451201</c:v>
                </c:pt>
                <c:pt idx="188253">
                  <c:v>49.927389208803199</c:v>
                </c:pt>
                <c:pt idx="188254">
                  <c:v>49.927485717846402</c:v>
                </c:pt>
                <c:pt idx="188255">
                  <c:v>49.927582226580597</c:v>
                </c:pt>
                <c:pt idx="188256">
                  <c:v>49.927678735005898</c:v>
                </c:pt>
                <c:pt idx="188257">
                  <c:v>49.927775243122298</c:v>
                </c:pt>
                <c:pt idx="188258">
                  <c:v>49.927871750929803</c:v>
                </c:pt>
                <c:pt idx="188259">
                  <c:v>49.9279682584284</c:v>
                </c:pt>
                <c:pt idx="188260">
                  <c:v>49.928064765618103</c:v>
                </c:pt>
                <c:pt idx="188261">
                  <c:v>49.928161272498798</c:v>
                </c:pt>
                <c:pt idx="188262">
                  <c:v>49.928257779070698</c:v>
                </c:pt>
                <c:pt idx="188263">
                  <c:v>49.928354285333597</c:v>
                </c:pt>
                <c:pt idx="188264">
                  <c:v>49.928450791287602</c:v>
                </c:pt>
                <c:pt idx="188265">
                  <c:v>49.928547296932699</c:v>
                </c:pt>
                <c:pt idx="188266">
                  <c:v>49.928643802269001</c:v>
                </c:pt>
                <c:pt idx="188267">
                  <c:v>49.928740307296302</c:v>
                </c:pt>
                <c:pt idx="188268">
                  <c:v>49.928836812014701</c:v>
                </c:pt>
                <c:pt idx="188269">
                  <c:v>49.9289333164242</c:v>
                </c:pt>
                <c:pt idx="188270">
                  <c:v>49.929029820524804</c:v>
                </c:pt>
                <c:pt idx="188271">
                  <c:v>49.929126324316499</c:v>
                </c:pt>
                <c:pt idx="188272">
                  <c:v>49.9292228277993</c:v>
                </c:pt>
                <c:pt idx="188273">
                  <c:v>49.9293193309732</c:v>
                </c:pt>
                <c:pt idx="188274">
                  <c:v>49.929415833838199</c:v>
                </c:pt>
                <c:pt idx="188275">
                  <c:v>49.929512336394303</c:v>
                </c:pt>
                <c:pt idx="188276">
                  <c:v>49.929608838641499</c:v>
                </c:pt>
                <c:pt idx="188277">
                  <c:v>49.929705340579801</c:v>
                </c:pt>
                <c:pt idx="188278">
                  <c:v>49.929801842209201</c:v>
                </c:pt>
                <c:pt idx="188279">
                  <c:v>49.9298983435298</c:v>
                </c:pt>
                <c:pt idx="188280">
                  <c:v>49.929994844541397</c:v>
                </c:pt>
                <c:pt idx="188281">
                  <c:v>49.930091345244101</c:v>
                </c:pt>
                <c:pt idx="188282">
                  <c:v>49.930187845638002</c:v>
                </c:pt>
                <c:pt idx="188283">
                  <c:v>49.930284345722903</c:v>
                </c:pt>
                <c:pt idx="188284">
                  <c:v>49.930380845499002</c:v>
                </c:pt>
                <c:pt idx="188285">
                  <c:v>49.930477344966199</c:v>
                </c:pt>
                <c:pt idx="188286">
                  <c:v>49.930573844124503</c:v>
                </c:pt>
                <c:pt idx="188287">
                  <c:v>49.930670342973897</c:v>
                </c:pt>
                <c:pt idx="188288">
                  <c:v>49.930766841514497</c:v>
                </c:pt>
                <c:pt idx="188289">
                  <c:v>49.930863339746097</c:v>
                </c:pt>
                <c:pt idx="188290">
                  <c:v>49.930959837668901</c:v>
                </c:pt>
                <c:pt idx="188291">
                  <c:v>49.931056335282797</c:v>
                </c:pt>
                <c:pt idx="188292">
                  <c:v>49.931152832587799</c:v>
                </c:pt>
                <c:pt idx="188293">
                  <c:v>49.931249329583899</c:v>
                </c:pt>
                <c:pt idx="188294">
                  <c:v>49.931345826271098</c:v>
                </c:pt>
                <c:pt idx="188295">
                  <c:v>49.931442322649502</c:v>
                </c:pt>
                <c:pt idx="188296">
                  <c:v>49.931538818718998</c:v>
                </c:pt>
                <c:pt idx="188297">
                  <c:v>49.9316353144796</c:v>
                </c:pt>
                <c:pt idx="188298">
                  <c:v>49.931731809931399</c:v>
                </c:pt>
                <c:pt idx="188299">
                  <c:v>49.931828305074198</c:v>
                </c:pt>
                <c:pt idx="188300">
                  <c:v>49.931924799908202</c:v>
                </c:pt>
                <c:pt idx="188301">
                  <c:v>49.932021294433397</c:v>
                </c:pt>
                <c:pt idx="188302">
                  <c:v>49.932117788649599</c:v>
                </c:pt>
                <c:pt idx="188303">
                  <c:v>49.932214282556998</c:v>
                </c:pt>
                <c:pt idx="188304">
                  <c:v>49.932310776155497</c:v>
                </c:pt>
                <c:pt idx="188305">
                  <c:v>49.9324072694452</c:v>
                </c:pt>
                <c:pt idx="188306">
                  <c:v>49.932503762426002</c:v>
                </c:pt>
                <c:pt idx="188307">
                  <c:v>49.932600255097903</c:v>
                </c:pt>
                <c:pt idx="188308">
                  <c:v>49.932696747460902</c:v>
                </c:pt>
                <c:pt idx="188309">
                  <c:v>49.9327932395151</c:v>
                </c:pt>
                <c:pt idx="188310">
                  <c:v>49.932889731260502</c:v>
                </c:pt>
                <c:pt idx="188311">
                  <c:v>49.932986222696897</c:v>
                </c:pt>
                <c:pt idx="188312">
                  <c:v>49.933082713824597</c:v>
                </c:pt>
                <c:pt idx="188313">
                  <c:v>49.933179204643302</c:v>
                </c:pt>
                <c:pt idx="188314">
                  <c:v>49.933275695153199</c:v>
                </c:pt>
                <c:pt idx="188315">
                  <c:v>49.933372185354202</c:v>
                </c:pt>
                <c:pt idx="188316">
                  <c:v>49.933468675246402</c:v>
                </c:pt>
                <c:pt idx="188317">
                  <c:v>49.933565164829702</c:v>
                </c:pt>
                <c:pt idx="188318">
                  <c:v>49.933661654104199</c:v>
                </c:pt>
                <c:pt idx="188319">
                  <c:v>49.933758143069802</c:v>
                </c:pt>
                <c:pt idx="188320">
                  <c:v>49.933854631726597</c:v>
                </c:pt>
                <c:pt idx="188321">
                  <c:v>49.933951120074497</c:v>
                </c:pt>
                <c:pt idx="188322">
                  <c:v>49.934047608113502</c:v>
                </c:pt>
                <c:pt idx="188323">
                  <c:v>49.934144095843699</c:v>
                </c:pt>
                <c:pt idx="188324">
                  <c:v>49.934240583265101</c:v>
                </c:pt>
                <c:pt idx="188325">
                  <c:v>49.934337070377602</c:v>
                </c:pt>
                <c:pt idx="188326">
                  <c:v>49.934433557181301</c:v>
                </c:pt>
                <c:pt idx="188327">
                  <c:v>49.934530043676098</c:v>
                </c:pt>
                <c:pt idx="188328">
                  <c:v>49.934626529862101</c:v>
                </c:pt>
                <c:pt idx="188329">
                  <c:v>49.934723015739202</c:v>
                </c:pt>
                <c:pt idx="188330">
                  <c:v>49.934819501307501</c:v>
                </c:pt>
                <c:pt idx="188331">
                  <c:v>49.934915986566899</c:v>
                </c:pt>
                <c:pt idx="188332">
                  <c:v>49.935012471517503</c:v>
                </c:pt>
                <c:pt idx="188333">
                  <c:v>49.935108956159297</c:v>
                </c:pt>
                <c:pt idx="188334">
                  <c:v>49.935205440492197</c:v>
                </c:pt>
                <c:pt idx="188335">
                  <c:v>49.935301924516303</c:v>
                </c:pt>
                <c:pt idx="188336">
                  <c:v>49.935398408231599</c:v>
                </c:pt>
                <c:pt idx="188337">
                  <c:v>49.935494891638001</c:v>
                </c:pt>
                <c:pt idx="188338">
                  <c:v>49.935591374735601</c:v>
                </c:pt>
                <c:pt idx="188339">
                  <c:v>49.9356878575243</c:v>
                </c:pt>
                <c:pt idx="188340">
                  <c:v>49.935784340004197</c:v>
                </c:pt>
                <c:pt idx="188341">
                  <c:v>49.935880822175299</c:v>
                </c:pt>
                <c:pt idx="188342">
                  <c:v>49.9359773040376</c:v>
                </c:pt>
                <c:pt idx="188343">
                  <c:v>49.936073785590999</c:v>
                </c:pt>
                <c:pt idx="188344">
                  <c:v>49.936170266835603</c:v>
                </c:pt>
                <c:pt idx="188345">
                  <c:v>49.936266747771398</c:v>
                </c:pt>
                <c:pt idx="188346">
                  <c:v>49.936363228398299</c:v>
                </c:pt>
                <c:pt idx="188347">
                  <c:v>49.936459708716399</c:v>
                </c:pt>
                <c:pt idx="188348">
                  <c:v>49.936556188725703</c:v>
                </c:pt>
                <c:pt idx="188349">
                  <c:v>49.936652668426198</c:v>
                </c:pt>
                <c:pt idx="188350">
                  <c:v>49.9367491478178</c:v>
                </c:pt>
                <c:pt idx="188351">
                  <c:v>49.936845626900599</c:v>
                </c:pt>
                <c:pt idx="188352">
                  <c:v>49.936942105674603</c:v>
                </c:pt>
                <c:pt idx="188353">
                  <c:v>49.937038584139799</c:v>
                </c:pt>
                <c:pt idx="188354">
                  <c:v>49.9371350622962</c:v>
                </c:pt>
                <c:pt idx="188355">
                  <c:v>49.937231540143699</c:v>
                </c:pt>
                <c:pt idx="188356">
                  <c:v>49.937328017682397</c:v>
                </c:pt>
                <c:pt idx="188357">
                  <c:v>49.9374244949123</c:v>
                </c:pt>
                <c:pt idx="188358">
                  <c:v>49.937520971833401</c:v>
                </c:pt>
                <c:pt idx="188359">
                  <c:v>49.9376174484457</c:v>
                </c:pt>
                <c:pt idx="188360">
                  <c:v>49.937713924749197</c:v>
                </c:pt>
                <c:pt idx="188361">
                  <c:v>49.9378104007438</c:v>
                </c:pt>
                <c:pt idx="188362">
                  <c:v>49.9379068764297</c:v>
                </c:pt>
                <c:pt idx="188363">
                  <c:v>49.938003351806699</c:v>
                </c:pt>
                <c:pt idx="188364">
                  <c:v>49.938099826874897</c:v>
                </c:pt>
                <c:pt idx="188365">
                  <c:v>49.938196301634299</c:v>
                </c:pt>
                <c:pt idx="188366">
                  <c:v>49.938292776085</c:v>
                </c:pt>
                <c:pt idx="188367">
                  <c:v>49.938389250226798</c:v>
                </c:pt>
                <c:pt idx="188368">
                  <c:v>49.938485724059802</c:v>
                </c:pt>
                <c:pt idx="188369">
                  <c:v>49.938582197583997</c:v>
                </c:pt>
                <c:pt idx="188370">
                  <c:v>49.938678670799298</c:v>
                </c:pt>
                <c:pt idx="188371">
                  <c:v>49.938775143705897</c:v>
                </c:pt>
                <c:pt idx="188372">
                  <c:v>49.9388716163037</c:v>
                </c:pt>
                <c:pt idx="188373">
                  <c:v>49.938968088592702</c:v>
                </c:pt>
                <c:pt idx="188374">
                  <c:v>49.939064560572902</c:v>
                </c:pt>
                <c:pt idx="188375">
                  <c:v>49.9391610322443</c:v>
                </c:pt>
                <c:pt idx="188376">
                  <c:v>49.939257503606903</c:v>
                </c:pt>
                <c:pt idx="188377">
                  <c:v>49.939353974660698</c:v>
                </c:pt>
                <c:pt idx="188378">
                  <c:v>49.939450445405697</c:v>
                </c:pt>
                <c:pt idx="188379">
                  <c:v>49.939546915841902</c:v>
                </c:pt>
                <c:pt idx="188380">
                  <c:v>49.939643385969298</c:v>
                </c:pt>
                <c:pt idx="188381">
                  <c:v>49.939739855787899</c:v>
                </c:pt>
                <c:pt idx="188382">
                  <c:v>49.939836325297698</c:v>
                </c:pt>
                <c:pt idx="188383">
                  <c:v>49.939932794498802</c:v>
                </c:pt>
                <c:pt idx="188384">
                  <c:v>49.940029263390997</c:v>
                </c:pt>
                <c:pt idx="188385">
                  <c:v>49.940125731974497</c:v>
                </c:pt>
                <c:pt idx="188386">
                  <c:v>49.940222200249202</c:v>
                </c:pt>
                <c:pt idx="188387">
                  <c:v>49.940318668215099</c:v>
                </c:pt>
                <c:pt idx="188388">
                  <c:v>49.9404151358722</c:v>
                </c:pt>
                <c:pt idx="188389">
                  <c:v>49.9405116032205</c:v>
                </c:pt>
                <c:pt idx="188390">
                  <c:v>49.940608070259998</c:v>
                </c:pt>
                <c:pt idx="188391">
                  <c:v>49.9407045369908</c:v>
                </c:pt>
                <c:pt idx="188392">
                  <c:v>49.940801003412702</c:v>
                </c:pt>
                <c:pt idx="188393">
                  <c:v>49.9408974695259</c:v>
                </c:pt>
                <c:pt idx="188394">
                  <c:v>49.940993935330397</c:v>
                </c:pt>
                <c:pt idx="188395">
                  <c:v>49.941090400825999</c:v>
                </c:pt>
                <c:pt idx="188396">
                  <c:v>49.941186866012799</c:v>
                </c:pt>
                <c:pt idx="188397">
                  <c:v>49.941283330890897</c:v>
                </c:pt>
                <c:pt idx="188398">
                  <c:v>49.9413797954602</c:v>
                </c:pt>
                <c:pt idx="188399">
                  <c:v>49.941476259720702</c:v>
                </c:pt>
                <c:pt idx="188400">
                  <c:v>49.9415727236725</c:v>
                </c:pt>
                <c:pt idx="188401">
                  <c:v>49.941669187315497</c:v>
                </c:pt>
                <c:pt idx="188402">
                  <c:v>49.9417656506497</c:v>
                </c:pt>
                <c:pt idx="188403">
                  <c:v>49.9418621136751</c:v>
                </c:pt>
                <c:pt idx="188404">
                  <c:v>49.941958576391798</c:v>
                </c:pt>
                <c:pt idx="188405">
                  <c:v>49.942055038799701</c:v>
                </c:pt>
                <c:pt idx="188406">
                  <c:v>49.942151500898802</c:v>
                </c:pt>
                <c:pt idx="188407">
                  <c:v>49.942247962689201</c:v>
                </c:pt>
                <c:pt idx="188408">
                  <c:v>49.942344424170798</c:v>
                </c:pt>
                <c:pt idx="188409">
                  <c:v>49.9424408853437</c:v>
                </c:pt>
                <c:pt idx="188410">
                  <c:v>49.9425373462077</c:v>
                </c:pt>
                <c:pt idx="188411">
                  <c:v>49.942633806763098</c:v>
                </c:pt>
                <c:pt idx="188412">
                  <c:v>49.942730267009601</c:v>
                </c:pt>
                <c:pt idx="188413">
                  <c:v>49.942826726947402</c:v>
                </c:pt>
                <c:pt idx="188414">
                  <c:v>49.942923186576401</c:v>
                </c:pt>
                <c:pt idx="188415">
                  <c:v>49.943019645896698</c:v>
                </c:pt>
                <c:pt idx="188416">
                  <c:v>49.943116104908199</c:v>
                </c:pt>
                <c:pt idx="188417">
                  <c:v>49.943212563610999</c:v>
                </c:pt>
                <c:pt idx="188418">
                  <c:v>49.943309022005003</c:v>
                </c:pt>
                <c:pt idx="188419">
                  <c:v>49.943405480090199</c:v>
                </c:pt>
                <c:pt idx="188420">
                  <c:v>49.943501937866699</c:v>
                </c:pt>
                <c:pt idx="188421">
                  <c:v>49.943598395334398</c:v>
                </c:pt>
                <c:pt idx="188422">
                  <c:v>49.943694852493401</c:v>
                </c:pt>
                <c:pt idx="188423">
                  <c:v>49.943791309343702</c:v>
                </c:pt>
                <c:pt idx="188424">
                  <c:v>49.943887765885201</c:v>
                </c:pt>
                <c:pt idx="188425">
                  <c:v>49.943984222117898</c:v>
                </c:pt>
                <c:pt idx="188426">
                  <c:v>49.9440806780419</c:v>
                </c:pt>
                <c:pt idx="188427">
                  <c:v>49.944177133657099</c:v>
                </c:pt>
                <c:pt idx="188428">
                  <c:v>49.944273588963597</c:v>
                </c:pt>
                <c:pt idx="188429">
                  <c:v>49.944370043961399</c:v>
                </c:pt>
                <c:pt idx="188430">
                  <c:v>49.944466498650399</c:v>
                </c:pt>
                <c:pt idx="188431">
                  <c:v>49.944562953030697</c:v>
                </c:pt>
                <c:pt idx="188432">
                  <c:v>49.944659407102201</c:v>
                </c:pt>
                <c:pt idx="188433">
                  <c:v>49.944755860865001</c:v>
                </c:pt>
                <c:pt idx="188434">
                  <c:v>49.944852314319</c:v>
                </c:pt>
                <c:pt idx="188435">
                  <c:v>49.944948767464297</c:v>
                </c:pt>
                <c:pt idx="188436">
                  <c:v>49.945045220300898</c:v>
                </c:pt>
                <c:pt idx="188437">
                  <c:v>49.945141672828697</c:v>
                </c:pt>
                <c:pt idx="188438">
                  <c:v>49.945238125047801</c:v>
                </c:pt>
                <c:pt idx="188439">
                  <c:v>49.945334576958203</c:v>
                </c:pt>
                <c:pt idx="188440">
                  <c:v>49.945431028559803</c:v>
                </c:pt>
                <c:pt idx="188441">
                  <c:v>49.9455274798527</c:v>
                </c:pt>
                <c:pt idx="188442">
                  <c:v>49.945623930836902</c:v>
                </c:pt>
                <c:pt idx="188443">
                  <c:v>49.945720381512302</c:v>
                </c:pt>
                <c:pt idx="188444">
                  <c:v>49.945816831879</c:v>
                </c:pt>
                <c:pt idx="188445">
                  <c:v>49.945913281937003</c:v>
                </c:pt>
                <c:pt idx="188446">
                  <c:v>49.946009731686203</c:v>
                </c:pt>
                <c:pt idx="188447">
                  <c:v>49.946106181126702</c:v>
                </c:pt>
                <c:pt idx="188448">
                  <c:v>49.946202630258497</c:v>
                </c:pt>
                <c:pt idx="188449">
                  <c:v>49.946299079081598</c:v>
                </c:pt>
                <c:pt idx="188450">
                  <c:v>49.946395527595897</c:v>
                </c:pt>
                <c:pt idx="188451">
                  <c:v>49.9464919758015</c:v>
                </c:pt>
                <c:pt idx="188452">
                  <c:v>49.946588423698401</c:v>
                </c:pt>
                <c:pt idx="188453">
                  <c:v>49.9466848712866</c:v>
                </c:pt>
                <c:pt idx="188454">
                  <c:v>49.946781318566103</c:v>
                </c:pt>
                <c:pt idx="188455">
                  <c:v>49.946877765536797</c:v>
                </c:pt>
                <c:pt idx="188456">
                  <c:v>49.946974212198803</c:v>
                </c:pt>
                <c:pt idx="188457">
                  <c:v>49.9470706585521</c:v>
                </c:pt>
                <c:pt idx="188458">
                  <c:v>49.947167104596701</c:v>
                </c:pt>
                <c:pt idx="188459">
                  <c:v>49.9472635503326</c:v>
                </c:pt>
                <c:pt idx="188460">
                  <c:v>49.947359995759697</c:v>
                </c:pt>
                <c:pt idx="188461">
                  <c:v>49.947456440878199</c:v>
                </c:pt>
                <c:pt idx="188462">
                  <c:v>49.947552885687898</c:v>
                </c:pt>
                <c:pt idx="188463">
                  <c:v>49.947649330188902</c:v>
                </c:pt>
                <c:pt idx="188464">
                  <c:v>49.947745774381197</c:v>
                </c:pt>
                <c:pt idx="188465">
                  <c:v>49.947842218264803</c:v>
                </c:pt>
                <c:pt idx="188466">
                  <c:v>49.9479386618397</c:v>
                </c:pt>
                <c:pt idx="188467">
                  <c:v>49.948035105105902</c:v>
                </c:pt>
                <c:pt idx="188468">
                  <c:v>49.948131548063401</c:v>
                </c:pt>
                <c:pt idx="188469">
                  <c:v>49.948227990712098</c:v>
                </c:pt>
                <c:pt idx="188470">
                  <c:v>49.9483244330522</c:v>
                </c:pt>
                <c:pt idx="188471">
                  <c:v>49.948420875083599</c:v>
                </c:pt>
                <c:pt idx="188472">
                  <c:v>49.948517316806203</c:v>
                </c:pt>
                <c:pt idx="188473">
                  <c:v>49.948613758220198</c:v>
                </c:pt>
                <c:pt idx="188474">
                  <c:v>49.948710199325397</c:v>
                </c:pt>
                <c:pt idx="188475">
                  <c:v>49.948806640122001</c:v>
                </c:pt>
                <c:pt idx="188476">
                  <c:v>49.948903080609902</c:v>
                </c:pt>
                <c:pt idx="188477">
                  <c:v>49.948999520789002</c:v>
                </c:pt>
                <c:pt idx="188478">
                  <c:v>49.949095960659498</c:v>
                </c:pt>
                <c:pt idx="188479">
                  <c:v>49.9491924002213</c:v>
                </c:pt>
                <c:pt idx="188480">
                  <c:v>49.949288839474299</c:v>
                </c:pt>
                <c:pt idx="188481">
                  <c:v>49.949385278418703</c:v>
                </c:pt>
                <c:pt idx="188482">
                  <c:v>49.949481717054397</c:v>
                </c:pt>
                <c:pt idx="188483">
                  <c:v>49.949578155381403</c:v>
                </c:pt>
                <c:pt idx="188484">
                  <c:v>49.949674593399699</c:v>
                </c:pt>
                <c:pt idx="188485">
                  <c:v>49.9497710311093</c:v>
                </c:pt>
                <c:pt idx="188486">
                  <c:v>49.949867468510298</c:v>
                </c:pt>
                <c:pt idx="188487">
                  <c:v>49.949963905602502</c:v>
                </c:pt>
                <c:pt idx="188488">
                  <c:v>49.950060342386102</c:v>
                </c:pt>
                <c:pt idx="188489">
                  <c:v>49.950156778860901</c:v>
                </c:pt>
                <c:pt idx="188490">
                  <c:v>49.950253215027097</c:v>
                </c:pt>
                <c:pt idx="188491">
                  <c:v>49.950349650884597</c:v>
                </c:pt>
                <c:pt idx="188492">
                  <c:v>49.950446086433502</c:v>
                </c:pt>
                <c:pt idx="188493">
                  <c:v>49.950542521673597</c:v>
                </c:pt>
                <c:pt idx="188494">
                  <c:v>49.950638956605097</c:v>
                </c:pt>
                <c:pt idx="188495">
                  <c:v>49.950735391227802</c:v>
                </c:pt>
                <c:pt idx="188496">
                  <c:v>49.950831825541897</c:v>
                </c:pt>
                <c:pt idx="188497">
                  <c:v>49.950928259547403</c:v>
                </c:pt>
                <c:pt idx="188498">
                  <c:v>49.951024693244101</c:v>
                </c:pt>
                <c:pt idx="188499">
                  <c:v>49.951121126632202</c:v>
                </c:pt>
                <c:pt idx="188500">
                  <c:v>49.951217559711601</c:v>
                </c:pt>
                <c:pt idx="188501">
                  <c:v>49.951313992482298</c:v>
                </c:pt>
                <c:pt idx="188502">
                  <c:v>49.951410424944299</c:v>
                </c:pt>
                <c:pt idx="188503">
                  <c:v>49.951506857097698</c:v>
                </c:pt>
                <c:pt idx="188504">
                  <c:v>49.951603288942401</c:v>
                </c:pt>
                <c:pt idx="188505">
                  <c:v>49.951699720478501</c:v>
                </c:pt>
                <c:pt idx="188506">
                  <c:v>49.9517961517058</c:v>
                </c:pt>
                <c:pt idx="188507">
                  <c:v>49.951892582624502</c:v>
                </c:pt>
                <c:pt idx="188508">
                  <c:v>49.951989013234602</c:v>
                </c:pt>
                <c:pt idx="188509">
                  <c:v>49.9520854435359</c:v>
                </c:pt>
                <c:pt idx="188510">
                  <c:v>49.952181873528602</c:v>
                </c:pt>
                <c:pt idx="188511">
                  <c:v>49.952278303212701</c:v>
                </c:pt>
                <c:pt idx="188512">
                  <c:v>49.952374732587998</c:v>
                </c:pt>
                <c:pt idx="188513">
                  <c:v>49.952471161654799</c:v>
                </c:pt>
                <c:pt idx="188514">
                  <c:v>49.952567590412798</c:v>
                </c:pt>
                <c:pt idx="188515">
                  <c:v>49.952664018862201</c:v>
                </c:pt>
                <c:pt idx="188516">
                  <c:v>49.952760447002902</c:v>
                </c:pt>
                <c:pt idx="188517">
                  <c:v>49.952856874835</c:v>
                </c:pt>
                <c:pt idx="188518">
                  <c:v>49.952953302358402</c:v>
                </c:pt>
                <c:pt idx="188519">
                  <c:v>49.953049729573202</c:v>
                </c:pt>
                <c:pt idx="188520">
                  <c:v>49.953146156479299</c:v>
                </c:pt>
                <c:pt idx="188521">
                  <c:v>49.953242583076801</c:v>
                </c:pt>
                <c:pt idx="188522">
                  <c:v>49.9533390093656</c:v>
                </c:pt>
                <c:pt idx="188523">
                  <c:v>49.953435435345703</c:v>
                </c:pt>
                <c:pt idx="188524">
                  <c:v>49.953531861017197</c:v>
                </c:pt>
                <c:pt idx="188525">
                  <c:v>49.953628286380102</c:v>
                </c:pt>
                <c:pt idx="188526">
                  <c:v>49.953724711434297</c:v>
                </c:pt>
                <c:pt idx="188527">
                  <c:v>49.953821136179798</c:v>
                </c:pt>
                <c:pt idx="188528">
                  <c:v>49.953917560616702</c:v>
                </c:pt>
                <c:pt idx="188529">
                  <c:v>49.954013984745004</c:v>
                </c:pt>
                <c:pt idx="188530">
                  <c:v>49.954110408564603</c:v>
                </c:pt>
                <c:pt idx="188531">
                  <c:v>49.954206832075599</c:v>
                </c:pt>
                <c:pt idx="188532">
                  <c:v>49.9543032552779</c:v>
                </c:pt>
                <c:pt idx="188533">
                  <c:v>49.954399678171598</c:v>
                </c:pt>
                <c:pt idx="188534">
                  <c:v>49.9544961007567</c:v>
                </c:pt>
                <c:pt idx="188535">
                  <c:v>49.954592523033099</c:v>
                </c:pt>
                <c:pt idx="188536">
                  <c:v>49.954688945000797</c:v>
                </c:pt>
                <c:pt idx="188537">
                  <c:v>49.954785366659898</c:v>
                </c:pt>
                <c:pt idx="188538">
                  <c:v>49.954881788010397</c:v>
                </c:pt>
                <c:pt idx="188539">
                  <c:v>49.9549782090523</c:v>
                </c:pt>
                <c:pt idx="188540">
                  <c:v>49.9550746297855</c:v>
                </c:pt>
                <c:pt idx="188541">
                  <c:v>49.955171050210097</c:v>
                </c:pt>
                <c:pt idx="188542">
                  <c:v>49.955267470326</c:v>
                </c:pt>
                <c:pt idx="188543">
                  <c:v>49.955363890133398</c:v>
                </c:pt>
                <c:pt idx="188544">
                  <c:v>49.955460309632002</c:v>
                </c:pt>
                <c:pt idx="188545">
                  <c:v>49.955556728822103</c:v>
                </c:pt>
                <c:pt idx="188546">
                  <c:v>49.955653147703501</c:v>
                </c:pt>
                <c:pt idx="188547">
                  <c:v>49.955749566276303</c:v>
                </c:pt>
                <c:pt idx="188548">
                  <c:v>49.955845984540503</c:v>
                </c:pt>
                <c:pt idx="188549">
                  <c:v>49.955942402496099</c:v>
                </c:pt>
                <c:pt idx="188550">
                  <c:v>49.956038820143</c:v>
                </c:pt>
                <c:pt idx="188551">
                  <c:v>49.956135237481298</c:v>
                </c:pt>
                <c:pt idx="188552">
                  <c:v>49.956231654510901</c:v>
                </c:pt>
                <c:pt idx="188553">
                  <c:v>49.956328071232001</c:v>
                </c:pt>
                <c:pt idx="188554">
                  <c:v>49.956424487644398</c:v>
                </c:pt>
                <c:pt idx="188555">
                  <c:v>49.956520903748199</c:v>
                </c:pt>
                <c:pt idx="188556">
                  <c:v>49.956617319543398</c:v>
                </c:pt>
                <c:pt idx="188557">
                  <c:v>49.95671373503</c:v>
                </c:pt>
                <c:pt idx="188558">
                  <c:v>49.956810150208</c:v>
                </c:pt>
                <c:pt idx="188559">
                  <c:v>49.956906565077297</c:v>
                </c:pt>
                <c:pt idx="188560">
                  <c:v>49.957002979637998</c:v>
                </c:pt>
                <c:pt idx="188561">
                  <c:v>49.957099393890097</c:v>
                </c:pt>
                <c:pt idx="188562">
                  <c:v>49.9571958078336</c:v>
                </c:pt>
                <c:pt idx="188563">
                  <c:v>49.957292221468499</c:v>
                </c:pt>
                <c:pt idx="188564">
                  <c:v>49.957388634794803</c:v>
                </c:pt>
                <c:pt idx="188565">
                  <c:v>49.957485047812398</c:v>
                </c:pt>
                <c:pt idx="188566">
                  <c:v>49.957581460521503</c:v>
                </c:pt>
                <c:pt idx="188567">
                  <c:v>49.957677872921899</c:v>
                </c:pt>
                <c:pt idx="188568">
                  <c:v>49.957774285013798</c:v>
                </c:pt>
                <c:pt idx="188569">
                  <c:v>49.957870696797002</c:v>
                </c:pt>
                <c:pt idx="188570">
                  <c:v>49.957967108271603</c:v>
                </c:pt>
                <c:pt idx="188571">
                  <c:v>49.958063519437601</c:v>
                </c:pt>
                <c:pt idx="188572">
                  <c:v>49.958159930295103</c:v>
                </c:pt>
                <c:pt idx="188573">
                  <c:v>49.958256340843903</c:v>
                </c:pt>
                <c:pt idx="188574">
                  <c:v>49.958352751084099</c:v>
                </c:pt>
                <c:pt idx="188575">
                  <c:v>49.9584491610157</c:v>
                </c:pt>
                <c:pt idx="188576">
                  <c:v>49.958545570638698</c:v>
                </c:pt>
                <c:pt idx="188577">
                  <c:v>49.9586419799531</c:v>
                </c:pt>
                <c:pt idx="188578">
                  <c:v>49.958738388958899</c:v>
                </c:pt>
                <c:pt idx="188579">
                  <c:v>49.958834797656102</c:v>
                </c:pt>
                <c:pt idx="188580">
                  <c:v>49.958931206044802</c:v>
                </c:pt>
                <c:pt idx="188581">
                  <c:v>49.9590276141248</c:v>
                </c:pt>
                <c:pt idx="188582">
                  <c:v>49.959124021896201</c:v>
                </c:pt>
                <c:pt idx="188583">
                  <c:v>49.9592204293591</c:v>
                </c:pt>
                <c:pt idx="188584">
                  <c:v>49.959316836513302</c:v>
                </c:pt>
                <c:pt idx="188585">
                  <c:v>49.959413243359002</c:v>
                </c:pt>
                <c:pt idx="188586">
                  <c:v>49.959509649895999</c:v>
                </c:pt>
                <c:pt idx="188587">
                  <c:v>49.9596060561245</c:v>
                </c:pt>
                <c:pt idx="188588">
                  <c:v>49.959702462044397</c:v>
                </c:pt>
                <c:pt idx="188589">
                  <c:v>49.959798867655699</c:v>
                </c:pt>
                <c:pt idx="188590">
                  <c:v>49.959895272958398</c:v>
                </c:pt>
                <c:pt idx="188591">
                  <c:v>49.959991677952601</c:v>
                </c:pt>
                <c:pt idx="188592">
                  <c:v>49.960088082638102</c:v>
                </c:pt>
                <c:pt idx="188593">
                  <c:v>49.960184487015098</c:v>
                </c:pt>
                <c:pt idx="188594">
                  <c:v>49.960280891083499</c:v>
                </c:pt>
                <c:pt idx="188595">
                  <c:v>49.960377294843298</c:v>
                </c:pt>
                <c:pt idx="188596">
                  <c:v>49.9604736982945</c:v>
                </c:pt>
                <c:pt idx="188597">
                  <c:v>49.960570101437199</c:v>
                </c:pt>
                <c:pt idx="188598">
                  <c:v>49.960666504271202</c:v>
                </c:pt>
                <c:pt idx="188599">
                  <c:v>49.960762906796703</c:v>
                </c:pt>
                <c:pt idx="188600">
                  <c:v>49.9608593090136</c:v>
                </c:pt>
                <c:pt idx="188601">
                  <c:v>49.960955710922001</c:v>
                </c:pt>
                <c:pt idx="188602">
                  <c:v>49.961052112521699</c:v>
                </c:pt>
                <c:pt idx="188603">
                  <c:v>49.961148513812901</c:v>
                </c:pt>
                <c:pt idx="188604">
                  <c:v>49.9612449147956</c:v>
                </c:pt>
                <c:pt idx="188605">
                  <c:v>49.961341315469603</c:v>
                </c:pt>
                <c:pt idx="188606">
                  <c:v>49.961437715835103</c:v>
                </c:pt>
                <c:pt idx="188607">
                  <c:v>49.961534115892</c:v>
                </c:pt>
                <c:pt idx="188608">
                  <c:v>49.961630515640302</c:v>
                </c:pt>
                <c:pt idx="188609">
                  <c:v>49.961726915080099</c:v>
                </c:pt>
                <c:pt idx="188610">
                  <c:v>49.961823314211301</c:v>
                </c:pt>
                <c:pt idx="188611">
                  <c:v>49.961919713034</c:v>
                </c:pt>
                <c:pt idx="188612">
                  <c:v>49.962016111548103</c:v>
                </c:pt>
                <c:pt idx="188613">
                  <c:v>49.962112509753602</c:v>
                </c:pt>
                <c:pt idx="188614">
                  <c:v>49.962208907650499</c:v>
                </c:pt>
                <c:pt idx="188615">
                  <c:v>49.9623053052389</c:v>
                </c:pt>
                <c:pt idx="188616">
                  <c:v>49.962401702518797</c:v>
                </c:pt>
                <c:pt idx="188617">
                  <c:v>49.962498099490098</c:v>
                </c:pt>
                <c:pt idx="188618">
                  <c:v>49.962594496152803</c:v>
                </c:pt>
                <c:pt idx="188619">
                  <c:v>49.962690892506899</c:v>
                </c:pt>
                <c:pt idx="188620">
                  <c:v>49.962787288552498</c:v>
                </c:pt>
                <c:pt idx="188621">
                  <c:v>49.962883684289601</c:v>
                </c:pt>
                <c:pt idx="188622">
                  <c:v>49.962980079718101</c:v>
                </c:pt>
                <c:pt idx="188623">
                  <c:v>49.963076474837997</c:v>
                </c:pt>
                <c:pt idx="188624">
                  <c:v>49.963172869649398</c:v>
                </c:pt>
                <c:pt idx="188625">
                  <c:v>49.963269264152302</c:v>
                </c:pt>
                <c:pt idx="188626">
                  <c:v>49.963365658346603</c:v>
                </c:pt>
                <c:pt idx="188627">
                  <c:v>49.963462052232302</c:v>
                </c:pt>
                <c:pt idx="188628">
                  <c:v>49.963558445809497</c:v>
                </c:pt>
                <c:pt idx="188629">
                  <c:v>49.963654839078103</c:v>
                </c:pt>
                <c:pt idx="188630">
                  <c:v>49.963751232038199</c:v>
                </c:pt>
                <c:pt idx="188631">
                  <c:v>49.963847624689798</c:v>
                </c:pt>
                <c:pt idx="188632">
                  <c:v>49.963944017032802</c:v>
                </c:pt>
                <c:pt idx="188633">
                  <c:v>49.964040409067302</c:v>
                </c:pt>
                <c:pt idx="188634">
                  <c:v>49.964136800793199</c:v>
                </c:pt>
                <c:pt idx="188635">
                  <c:v>49.9642331922106</c:v>
                </c:pt>
                <c:pt idx="188636">
                  <c:v>49.964329583319397</c:v>
                </c:pt>
                <c:pt idx="188637">
                  <c:v>49.964425974119699</c:v>
                </c:pt>
                <c:pt idx="188638">
                  <c:v>49.964522364611497</c:v>
                </c:pt>
                <c:pt idx="188639">
                  <c:v>49.964618754794699</c:v>
                </c:pt>
                <c:pt idx="188640">
                  <c:v>49.964715144669398</c:v>
                </c:pt>
                <c:pt idx="188641">
                  <c:v>49.964811534235601</c:v>
                </c:pt>
                <c:pt idx="188642">
                  <c:v>49.9649079234932</c:v>
                </c:pt>
                <c:pt idx="188643">
                  <c:v>49.965004312442296</c:v>
                </c:pt>
                <c:pt idx="188644">
                  <c:v>49.965100701082797</c:v>
                </c:pt>
                <c:pt idx="188645">
                  <c:v>49.965197089414801</c:v>
                </c:pt>
                <c:pt idx="188646">
                  <c:v>49.965293477438301</c:v>
                </c:pt>
                <c:pt idx="188647">
                  <c:v>49.965389865153298</c:v>
                </c:pt>
                <c:pt idx="188648">
                  <c:v>49.9654862525597</c:v>
                </c:pt>
                <c:pt idx="188649">
                  <c:v>49.965582639657597</c:v>
                </c:pt>
                <c:pt idx="188650">
                  <c:v>49.965679026446999</c:v>
                </c:pt>
                <c:pt idx="188651">
                  <c:v>49.965775412927897</c:v>
                </c:pt>
                <c:pt idx="188652">
                  <c:v>49.965871799100199</c:v>
                </c:pt>
                <c:pt idx="188653">
                  <c:v>49.965968184963998</c:v>
                </c:pt>
                <c:pt idx="188654">
                  <c:v>49.966064570519301</c:v>
                </c:pt>
                <c:pt idx="188655">
                  <c:v>49.9661609557661</c:v>
                </c:pt>
                <c:pt idx="188656">
                  <c:v>49.966257340704303</c:v>
                </c:pt>
                <c:pt idx="188657">
                  <c:v>49.966353725334002</c:v>
                </c:pt>
                <c:pt idx="188658">
                  <c:v>49.966450109655199</c:v>
                </c:pt>
                <c:pt idx="188659">
                  <c:v>49.966546493667899</c:v>
                </c:pt>
                <c:pt idx="188660">
                  <c:v>49.966642877372102</c:v>
                </c:pt>
                <c:pt idx="188661">
                  <c:v>49.966739260767703</c:v>
                </c:pt>
                <c:pt idx="188662">
                  <c:v>49.9668356438549</c:v>
                </c:pt>
                <c:pt idx="188663">
                  <c:v>49.966932026633501</c:v>
                </c:pt>
                <c:pt idx="188664">
                  <c:v>49.967028409103598</c:v>
                </c:pt>
                <c:pt idx="188665">
                  <c:v>49.967124791265199</c:v>
                </c:pt>
                <c:pt idx="188666">
                  <c:v>49.967221173118297</c:v>
                </c:pt>
                <c:pt idx="188667">
                  <c:v>49.967317554662898</c:v>
                </c:pt>
                <c:pt idx="188668">
                  <c:v>49.967413935899003</c:v>
                </c:pt>
                <c:pt idx="188669">
                  <c:v>49.967510316826498</c:v>
                </c:pt>
                <c:pt idx="188670">
                  <c:v>49.967606697445603</c:v>
                </c:pt>
                <c:pt idx="188671">
                  <c:v>49.967703077756099</c:v>
                </c:pt>
                <c:pt idx="188672">
                  <c:v>49.967799457758197</c:v>
                </c:pt>
                <c:pt idx="188673">
                  <c:v>49.967895837451699</c:v>
                </c:pt>
                <c:pt idx="188674">
                  <c:v>49.967992216836798</c:v>
                </c:pt>
                <c:pt idx="188675">
                  <c:v>49.968088595913301</c:v>
                </c:pt>
                <c:pt idx="188676">
                  <c:v>49.9681849746813</c:v>
                </c:pt>
                <c:pt idx="188677">
                  <c:v>49.968281353140902</c:v>
                </c:pt>
                <c:pt idx="188678">
                  <c:v>49.968377731291902</c:v>
                </c:pt>
                <c:pt idx="188679">
                  <c:v>49.968474109134497</c:v>
                </c:pt>
                <c:pt idx="188680">
                  <c:v>49.968570486668497</c:v>
                </c:pt>
                <c:pt idx="188681">
                  <c:v>49.9686668638941</c:v>
                </c:pt>
                <c:pt idx="188682">
                  <c:v>49.9687632408111</c:v>
                </c:pt>
                <c:pt idx="188683">
                  <c:v>49.968859617419703</c:v>
                </c:pt>
                <c:pt idx="188684">
                  <c:v>49.968955993719703</c:v>
                </c:pt>
                <c:pt idx="188685">
                  <c:v>49.969052369711299</c:v>
                </c:pt>
                <c:pt idx="188686">
                  <c:v>49.969148745394399</c:v>
                </c:pt>
                <c:pt idx="188687">
                  <c:v>49.969245120769003</c:v>
                </c:pt>
                <c:pt idx="188688">
                  <c:v>49.969341495835103</c:v>
                </c:pt>
                <c:pt idx="188689">
                  <c:v>49.969437870592699</c:v>
                </c:pt>
                <c:pt idx="188690">
                  <c:v>49.9695342450418</c:v>
                </c:pt>
                <c:pt idx="188691">
                  <c:v>49.969630619182503</c:v>
                </c:pt>
                <c:pt idx="188692">
                  <c:v>49.969726993014604</c:v>
                </c:pt>
                <c:pt idx="188693">
                  <c:v>49.9698233665383</c:v>
                </c:pt>
                <c:pt idx="188694">
                  <c:v>49.9699197397535</c:v>
                </c:pt>
                <c:pt idx="188695">
                  <c:v>49.970016112660197</c:v>
                </c:pt>
                <c:pt idx="188696">
                  <c:v>49.970112485258497</c:v>
                </c:pt>
                <c:pt idx="188697">
                  <c:v>49.970208857548201</c:v>
                </c:pt>
                <c:pt idx="188698">
                  <c:v>49.970305229529501</c:v>
                </c:pt>
                <c:pt idx="188699">
                  <c:v>49.970401601202298</c:v>
                </c:pt>
                <c:pt idx="188700">
                  <c:v>49.970497972566598</c:v>
                </c:pt>
                <c:pt idx="188701">
                  <c:v>49.970594343622402</c:v>
                </c:pt>
                <c:pt idx="188702">
                  <c:v>49.970690714369802</c:v>
                </c:pt>
                <c:pt idx="188703">
                  <c:v>49.970787084808698</c:v>
                </c:pt>
                <c:pt idx="188704">
                  <c:v>49.970883454939099</c:v>
                </c:pt>
                <c:pt idx="188705">
                  <c:v>49.970979824761002</c:v>
                </c:pt>
                <c:pt idx="188706">
                  <c:v>49.971076194274502</c:v>
                </c:pt>
                <c:pt idx="188707">
                  <c:v>49.971172563479499</c:v>
                </c:pt>
                <c:pt idx="188708">
                  <c:v>49.971268932375999</c:v>
                </c:pt>
                <c:pt idx="188709">
                  <c:v>49.971365300964102</c:v>
                </c:pt>
                <c:pt idx="188710">
                  <c:v>49.971461669243702</c:v>
                </c:pt>
                <c:pt idx="188711">
                  <c:v>49.971558037214798</c:v>
                </c:pt>
                <c:pt idx="188712">
                  <c:v>49.971654404877498</c:v>
                </c:pt>
                <c:pt idx="188713">
                  <c:v>49.971750772231701</c:v>
                </c:pt>
                <c:pt idx="188714">
                  <c:v>49.971847139277401</c:v>
                </c:pt>
                <c:pt idx="188715">
                  <c:v>49.971943506014703</c:v>
                </c:pt>
                <c:pt idx="188716">
                  <c:v>49.972039872443503</c:v>
                </c:pt>
                <c:pt idx="188717">
                  <c:v>49.972136238563898</c:v>
                </c:pt>
                <c:pt idx="188718">
                  <c:v>49.972232604375797</c:v>
                </c:pt>
                <c:pt idx="188719">
                  <c:v>49.9723289698792</c:v>
                </c:pt>
                <c:pt idx="188720">
                  <c:v>49.972425335074199</c:v>
                </c:pt>
                <c:pt idx="188721">
                  <c:v>49.972521699960701</c:v>
                </c:pt>
                <c:pt idx="188722">
                  <c:v>49.9726180645388</c:v>
                </c:pt>
                <c:pt idx="188723">
                  <c:v>49.972714428808402</c:v>
                </c:pt>
                <c:pt idx="188724">
                  <c:v>49.972810792769501</c:v>
                </c:pt>
                <c:pt idx="188725">
                  <c:v>49.972907156422202</c:v>
                </c:pt>
                <c:pt idx="188726">
                  <c:v>49.9730035197665</c:v>
                </c:pt>
                <c:pt idx="188727">
                  <c:v>49.973099882802302</c:v>
                </c:pt>
                <c:pt idx="188728">
                  <c:v>49.973196245529699</c:v>
                </c:pt>
                <c:pt idx="188729">
                  <c:v>49.973292607948601</c:v>
                </c:pt>
                <c:pt idx="188730">
                  <c:v>49.973388970058998</c:v>
                </c:pt>
                <c:pt idx="188731">
                  <c:v>49.973485331860999</c:v>
                </c:pt>
                <c:pt idx="188732">
                  <c:v>49.973581693354603</c:v>
                </c:pt>
                <c:pt idx="188733">
                  <c:v>49.973678054539697</c:v>
                </c:pt>
                <c:pt idx="188734">
                  <c:v>49.973774415416401</c:v>
                </c:pt>
                <c:pt idx="188735">
                  <c:v>49.973870775984601</c:v>
                </c:pt>
                <c:pt idx="188736">
                  <c:v>49.973967136244397</c:v>
                </c:pt>
                <c:pt idx="188737">
                  <c:v>49.974063496195797</c:v>
                </c:pt>
                <c:pt idx="188738">
                  <c:v>49.9741598558387</c:v>
                </c:pt>
                <c:pt idx="188739">
                  <c:v>49.974256215173199</c:v>
                </c:pt>
                <c:pt idx="188740">
                  <c:v>49.974352574199202</c:v>
                </c:pt>
                <c:pt idx="188741">
                  <c:v>49.9744489329168</c:v>
                </c:pt>
                <c:pt idx="188742">
                  <c:v>49.974545291326002</c:v>
                </c:pt>
                <c:pt idx="188743">
                  <c:v>49.974641649426701</c:v>
                </c:pt>
                <c:pt idx="188744">
                  <c:v>49.974738007219003</c:v>
                </c:pt>
                <c:pt idx="188745">
                  <c:v>49.9748343647029</c:v>
                </c:pt>
                <c:pt idx="188746">
                  <c:v>49.974930721878302</c:v>
                </c:pt>
                <c:pt idx="188747">
                  <c:v>49.975027078745299</c:v>
                </c:pt>
                <c:pt idx="188748">
                  <c:v>49.9751234353039</c:v>
                </c:pt>
                <c:pt idx="188749">
                  <c:v>49.975219791553997</c:v>
                </c:pt>
                <c:pt idx="188750">
                  <c:v>49.975316147495803</c:v>
                </c:pt>
                <c:pt idx="188751">
                  <c:v>49.975412503129</c:v>
                </c:pt>
                <c:pt idx="188752">
                  <c:v>49.9755088584539</c:v>
                </c:pt>
                <c:pt idx="188753">
                  <c:v>49.975605213470303</c:v>
                </c:pt>
                <c:pt idx="188754">
                  <c:v>49.975701568178401</c:v>
                </c:pt>
                <c:pt idx="188755">
                  <c:v>49.975797922578003</c:v>
                </c:pt>
                <c:pt idx="188756">
                  <c:v>49.975894276669102</c:v>
                </c:pt>
                <c:pt idx="188757">
                  <c:v>49.975990630451903</c:v>
                </c:pt>
                <c:pt idx="188758">
                  <c:v>49.976086983926201</c:v>
                </c:pt>
                <c:pt idx="188759">
                  <c:v>49.976183337092102</c:v>
                </c:pt>
                <c:pt idx="188760">
                  <c:v>49.9762796899496</c:v>
                </c:pt>
                <c:pt idx="188761">
                  <c:v>49.9763760424987</c:v>
                </c:pt>
                <c:pt idx="188762">
                  <c:v>49.976472394739297</c:v>
                </c:pt>
                <c:pt idx="188763">
                  <c:v>49.976568746671603</c:v>
                </c:pt>
                <c:pt idx="188764">
                  <c:v>49.976665098295399</c:v>
                </c:pt>
                <c:pt idx="188765">
                  <c:v>49.976761449610798</c:v>
                </c:pt>
                <c:pt idx="188766">
                  <c:v>49.9768578006178</c:v>
                </c:pt>
                <c:pt idx="188767">
                  <c:v>49.976954151316399</c:v>
                </c:pt>
                <c:pt idx="188768">
                  <c:v>49.9770505017066</c:v>
                </c:pt>
                <c:pt idx="188769">
                  <c:v>49.977146851788397</c:v>
                </c:pt>
                <c:pt idx="188770">
                  <c:v>49.977243201561798</c:v>
                </c:pt>
                <c:pt idx="188771">
                  <c:v>49.977339551026702</c:v>
                </c:pt>
                <c:pt idx="188772">
                  <c:v>49.977435900183302</c:v>
                </c:pt>
                <c:pt idx="188773">
                  <c:v>49.977532249031398</c:v>
                </c:pt>
                <c:pt idx="188774">
                  <c:v>49.977628597571197</c:v>
                </c:pt>
                <c:pt idx="188775">
                  <c:v>49.9777249458025</c:v>
                </c:pt>
                <c:pt idx="188776">
                  <c:v>49.977821293725498</c:v>
                </c:pt>
                <c:pt idx="188777">
                  <c:v>49.977917641339999</c:v>
                </c:pt>
                <c:pt idx="188778">
                  <c:v>49.978013988646097</c:v>
                </c:pt>
                <c:pt idx="188779">
                  <c:v>49.978110335643898</c:v>
                </c:pt>
                <c:pt idx="188780">
                  <c:v>49.978206682333202</c:v>
                </c:pt>
                <c:pt idx="188781">
                  <c:v>49.978303028714201</c:v>
                </c:pt>
                <c:pt idx="188782">
                  <c:v>49.978399374786697</c:v>
                </c:pt>
                <c:pt idx="188783">
                  <c:v>49.978495720550903</c:v>
                </c:pt>
                <c:pt idx="188784">
                  <c:v>49.978592066006598</c:v>
                </c:pt>
                <c:pt idx="188785">
                  <c:v>49.978688411154003</c:v>
                </c:pt>
                <c:pt idx="188786">
                  <c:v>49.978784755992997</c:v>
                </c:pt>
                <c:pt idx="188787">
                  <c:v>49.978881100523601</c:v>
                </c:pt>
                <c:pt idx="188788">
                  <c:v>49.978977444745702</c:v>
                </c:pt>
                <c:pt idx="188789">
                  <c:v>49.979073788659498</c:v>
                </c:pt>
                <c:pt idx="188790">
                  <c:v>49.979170132264997</c:v>
                </c:pt>
                <c:pt idx="188791">
                  <c:v>49.979266475562</c:v>
                </c:pt>
                <c:pt idx="188792">
                  <c:v>49.979362818550598</c:v>
                </c:pt>
                <c:pt idx="188793">
                  <c:v>49.979459161230899</c:v>
                </c:pt>
                <c:pt idx="188794">
                  <c:v>49.979555503602803</c:v>
                </c:pt>
                <c:pt idx="188795">
                  <c:v>49.979651845666297</c:v>
                </c:pt>
                <c:pt idx="188796">
                  <c:v>49.979748187421301</c:v>
                </c:pt>
                <c:pt idx="188797">
                  <c:v>49.979844528868099</c:v>
                </c:pt>
                <c:pt idx="188798">
                  <c:v>49.979940870006402</c:v>
                </c:pt>
                <c:pt idx="188799">
                  <c:v>49.9800372108364</c:v>
                </c:pt>
                <c:pt idx="188800">
                  <c:v>49.980133551358001</c:v>
                </c:pt>
                <c:pt idx="188801">
                  <c:v>49.980229891571199</c:v>
                </c:pt>
                <c:pt idx="188802">
                  <c:v>49.980326231475999</c:v>
                </c:pt>
                <c:pt idx="188803">
                  <c:v>49.980422571072502</c:v>
                </c:pt>
                <c:pt idx="188804">
                  <c:v>49.980518910360502</c:v>
                </c:pt>
                <c:pt idx="188805">
                  <c:v>49.980615249340303</c:v>
                </c:pt>
                <c:pt idx="188806">
                  <c:v>49.980711588011602</c:v>
                </c:pt>
                <c:pt idx="188807">
                  <c:v>49.980807926374602</c:v>
                </c:pt>
                <c:pt idx="188808">
                  <c:v>49.980904264429199</c:v>
                </c:pt>
                <c:pt idx="188809">
                  <c:v>49.981000602175399</c:v>
                </c:pt>
                <c:pt idx="188810">
                  <c:v>49.981096939613202</c:v>
                </c:pt>
                <c:pt idx="188811">
                  <c:v>49.981193276742701</c:v>
                </c:pt>
                <c:pt idx="188812">
                  <c:v>49.981289613563803</c:v>
                </c:pt>
                <c:pt idx="188813">
                  <c:v>49.9813859500766</c:v>
                </c:pt>
                <c:pt idx="188814">
                  <c:v>49.981482286281</c:v>
                </c:pt>
                <c:pt idx="188815">
                  <c:v>49.981578622176997</c:v>
                </c:pt>
                <c:pt idx="188816">
                  <c:v>49.981674957764703</c:v>
                </c:pt>
                <c:pt idx="188817">
                  <c:v>49.981771293043998</c:v>
                </c:pt>
                <c:pt idx="188818">
                  <c:v>49.981867628014903</c:v>
                </c:pt>
                <c:pt idx="188819">
                  <c:v>49.981963962677497</c:v>
                </c:pt>
                <c:pt idx="188820">
                  <c:v>49.982060297031701</c:v>
                </c:pt>
                <c:pt idx="188821">
                  <c:v>49.982156631077601</c:v>
                </c:pt>
                <c:pt idx="188822">
                  <c:v>49.982252964815103</c:v>
                </c:pt>
                <c:pt idx="188823">
                  <c:v>49.982349298244301</c:v>
                </c:pt>
                <c:pt idx="188824">
                  <c:v>49.982445631365103</c:v>
                </c:pt>
                <c:pt idx="188825">
                  <c:v>49.9825419641775</c:v>
                </c:pt>
                <c:pt idx="188826">
                  <c:v>49.9826382966816</c:v>
                </c:pt>
                <c:pt idx="188827">
                  <c:v>49.982734628877402</c:v>
                </c:pt>
                <c:pt idx="188828">
                  <c:v>49.982830960764701</c:v>
                </c:pt>
                <c:pt idx="188829">
                  <c:v>49.982927292343803</c:v>
                </c:pt>
                <c:pt idx="188830">
                  <c:v>49.9830236236145</c:v>
                </c:pt>
                <c:pt idx="188831">
                  <c:v>49.9831199545768</c:v>
                </c:pt>
                <c:pt idx="188832">
                  <c:v>49.983216285230803</c:v>
                </c:pt>
                <c:pt idx="188833">
                  <c:v>49.983312615576502</c:v>
                </c:pt>
                <c:pt idx="188834">
                  <c:v>49.983408945613803</c:v>
                </c:pt>
                <c:pt idx="188835">
                  <c:v>49.983505275342701</c:v>
                </c:pt>
                <c:pt idx="188836">
                  <c:v>49.9836016047634</c:v>
                </c:pt>
                <c:pt idx="188837">
                  <c:v>49.983697933875597</c:v>
                </c:pt>
                <c:pt idx="188838">
                  <c:v>49.983794262679602</c:v>
                </c:pt>
                <c:pt idx="188839">
                  <c:v>49.983890591175197</c:v>
                </c:pt>
                <c:pt idx="188840">
                  <c:v>49.983986919362401</c:v>
                </c:pt>
                <c:pt idx="188841">
                  <c:v>49.984083247241401</c:v>
                </c:pt>
                <c:pt idx="188842">
                  <c:v>49.984179574812003</c:v>
                </c:pt>
                <c:pt idx="188843">
                  <c:v>49.984275902074202</c:v>
                </c:pt>
                <c:pt idx="188844">
                  <c:v>49.984372229028097</c:v>
                </c:pt>
                <c:pt idx="188845">
                  <c:v>49.984468555673701</c:v>
                </c:pt>
                <c:pt idx="188846">
                  <c:v>49.984564882010901</c:v>
                </c:pt>
                <c:pt idx="188847">
                  <c:v>49.984661208039803</c:v>
                </c:pt>
                <c:pt idx="188848">
                  <c:v>49.984757533760401</c:v>
                </c:pt>
                <c:pt idx="188849">
                  <c:v>49.984853859172702</c:v>
                </c:pt>
                <c:pt idx="188850">
                  <c:v>49.984950184276599</c:v>
                </c:pt>
                <c:pt idx="188851">
                  <c:v>49.985046509072198</c:v>
                </c:pt>
                <c:pt idx="188852">
                  <c:v>49.9851428335595</c:v>
                </c:pt>
                <c:pt idx="188853">
                  <c:v>49.985239157738398</c:v>
                </c:pt>
                <c:pt idx="188854">
                  <c:v>49.985335481608999</c:v>
                </c:pt>
                <c:pt idx="188855">
                  <c:v>49.985431805171302</c:v>
                </c:pt>
                <c:pt idx="188856">
                  <c:v>49.985528128425301</c:v>
                </c:pt>
                <c:pt idx="188857">
                  <c:v>49.985624451370903</c:v>
                </c:pt>
                <c:pt idx="188858">
                  <c:v>49.9857207740083</c:v>
                </c:pt>
                <c:pt idx="188859">
                  <c:v>49.9858170963373</c:v>
                </c:pt>
                <c:pt idx="188860">
                  <c:v>49.985913418358003</c:v>
                </c:pt>
                <c:pt idx="188861">
                  <c:v>49.986009740070301</c:v>
                </c:pt>
                <c:pt idx="188862">
                  <c:v>49.986106061474402</c:v>
                </c:pt>
                <c:pt idx="188863">
                  <c:v>49.986202382570099</c:v>
                </c:pt>
                <c:pt idx="188864">
                  <c:v>49.986298703357498</c:v>
                </c:pt>
                <c:pt idx="188865">
                  <c:v>49.9863950238366</c:v>
                </c:pt>
                <c:pt idx="188866">
                  <c:v>49.986491344007398</c:v>
                </c:pt>
                <c:pt idx="188867">
                  <c:v>49.986587663869898</c:v>
                </c:pt>
                <c:pt idx="188868">
                  <c:v>49.986683983424101</c:v>
                </c:pt>
                <c:pt idx="188869">
                  <c:v>49.986780302669999</c:v>
                </c:pt>
                <c:pt idx="188870">
                  <c:v>49.9868766216075</c:v>
                </c:pt>
                <c:pt idx="188871">
                  <c:v>49.986972940236697</c:v>
                </c:pt>
                <c:pt idx="188872">
                  <c:v>49.987069258557703</c:v>
                </c:pt>
                <c:pt idx="188873">
                  <c:v>49.987165576570298</c:v>
                </c:pt>
                <c:pt idx="188874">
                  <c:v>49.987261894274603</c:v>
                </c:pt>
                <c:pt idx="188875">
                  <c:v>49.987358211670603</c:v>
                </c:pt>
                <c:pt idx="188876">
                  <c:v>49.987454528758398</c:v>
                </c:pt>
                <c:pt idx="188877">
                  <c:v>49.987550845537797</c:v>
                </c:pt>
                <c:pt idx="188878">
                  <c:v>49.987647162008898</c:v>
                </c:pt>
                <c:pt idx="188879">
                  <c:v>49.987743478171701</c:v>
                </c:pt>
                <c:pt idx="188880">
                  <c:v>49.9878397940262</c:v>
                </c:pt>
                <c:pt idx="188881">
                  <c:v>49.987936109572402</c:v>
                </c:pt>
                <c:pt idx="188882">
                  <c:v>49.988032424810299</c:v>
                </c:pt>
                <c:pt idx="188883">
                  <c:v>49.988128739739999</c:v>
                </c:pt>
                <c:pt idx="188884">
                  <c:v>49.988225054361301</c:v>
                </c:pt>
                <c:pt idx="188885">
                  <c:v>49.988321368674299</c:v>
                </c:pt>
                <c:pt idx="188886">
                  <c:v>49.988417682679</c:v>
                </c:pt>
                <c:pt idx="188887">
                  <c:v>49.988513996375502</c:v>
                </c:pt>
                <c:pt idx="188888">
                  <c:v>49.988610309763601</c:v>
                </c:pt>
                <c:pt idx="188889">
                  <c:v>49.988706622843502</c:v>
                </c:pt>
                <c:pt idx="188890">
                  <c:v>49.988802935615098</c:v>
                </c:pt>
                <c:pt idx="188891">
                  <c:v>49.988899248078297</c:v>
                </c:pt>
                <c:pt idx="188892">
                  <c:v>49.988995560233299</c:v>
                </c:pt>
                <c:pt idx="188893">
                  <c:v>49.989091872080003</c:v>
                </c:pt>
                <c:pt idx="188894">
                  <c:v>49.989188183618502</c:v>
                </c:pt>
                <c:pt idx="188895">
                  <c:v>49.989284494848597</c:v>
                </c:pt>
                <c:pt idx="188896">
                  <c:v>49.989380805770402</c:v>
                </c:pt>
                <c:pt idx="188897">
                  <c:v>49.989477116384002</c:v>
                </c:pt>
                <c:pt idx="188898">
                  <c:v>49.989573426689297</c:v>
                </c:pt>
                <c:pt idx="188899">
                  <c:v>49.989669736686302</c:v>
                </c:pt>
                <c:pt idx="188900">
                  <c:v>49.989766046375003</c:v>
                </c:pt>
                <c:pt idx="188901">
                  <c:v>49.989862355755498</c:v>
                </c:pt>
                <c:pt idx="188902">
                  <c:v>49.989958664827697</c:v>
                </c:pt>
                <c:pt idx="188903">
                  <c:v>49.990054973591597</c:v>
                </c:pt>
                <c:pt idx="188904">
                  <c:v>49.990151282047201</c:v>
                </c:pt>
                <c:pt idx="188905">
                  <c:v>49.9902475901945</c:v>
                </c:pt>
                <c:pt idx="188906">
                  <c:v>49.990343898033601</c:v>
                </c:pt>
                <c:pt idx="188907">
                  <c:v>49.990440205564397</c:v>
                </c:pt>
                <c:pt idx="188908">
                  <c:v>49.990536512786903</c:v>
                </c:pt>
                <c:pt idx="188909">
                  <c:v>49.990632819701197</c:v>
                </c:pt>
                <c:pt idx="188910">
                  <c:v>49.990729126307201</c:v>
                </c:pt>
                <c:pt idx="188911">
                  <c:v>49.9908254326049</c:v>
                </c:pt>
                <c:pt idx="188912">
                  <c:v>49.990921738594302</c:v>
                </c:pt>
                <c:pt idx="188913">
                  <c:v>49.991018044275499</c:v>
                </c:pt>
                <c:pt idx="188914">
                  <c:v>49.991114349648399</c:v>
                </c:pt>
                <c:pt idx="188915">
                  <c:v>49.9912106547131</c:v>
                </c:pt>
                <c:pt idx="188916">
                  <c:v>49.991306959469497</c:v>
                </c:pt>
                <c:pt idx="188917">
                  <c:v>49.991403263917597</c:v>
                </c:pt>
                <c:pt idx="188918">
                  <c:v>49.991499568057499</c:v>
                </c:pt>
                <c:pt idx="188919">
                  <c:v>49.991595871889103</c:v>
                </c:pt>
                <c:pt idx="188920">
                  <c:v>49.991692175412403</c:v>
                </c:pt>
                <c:pt idx="188921">
                  <c:v>49.991788478627498</c:v>
                </c:pt>
                <c:pt idx="188922">
                  <c:v>49.991884781534303</c:v>
                </c:pt>
                <c:pt idx="188923">
                  <c:v>49.991981084132902</c:v>
                </c:pt>
                <c:pt idx="188924">
                  <c:v>49.992077386423198</c:v>
                </c:pt>
                <c:pt idx="188925">
                  <c:v>49.992173688405202</c:v>
                </c:pt>
                <c:pt idx="188926">
                  <c:v>49.992269990079002</c:v>
                </c:pt>
                <c:pt idx="188927">
                  <c:v>49.992366291444597</c:v>
                </c:pt>
                <c:pt idx="188928">
                  <c:v>49.992462592501901</c:v>
                </c:pt>
                <c:pt idx="188929">
                  <c:v>49.992558893250902</c:v>
                </c:pt>
                <c:pt idx="188930">
                  <c:v>49.992655193691697</c:v>
                </c:pt>
                <c:pt idx="188931">
                  <c:v>49.992751493824301</c:v>
                </c:pt>
                <c:pt idx="188932">
                  <c:v>49.9928477936486</c:v>
                </c:pt>
                <c:pt idx="188933">
                  <c:v>49.992944093164603</c:v>
                </c:pt>
                <c:pt idx="188934">
                  <c:v>49.9930403923724</c:v>
                </c:pt>
                <c:pt idx="188935">
                  <c:v>49.993136691271999</c:v>
                </c:pt>
                <c:pt idx="188936">
                  <c:v>49.993232989863301</c:v>
                </c:pt>
                <c:pt idx="188937">
                  <c:v>49.993329288146398</c:v>
                </c:pt>
                <c:pt idx="188938">
                  <c:v>49.993425586121198</c:v>
                </c:pt>
                <c:pt idx="188939">
                  <c:v>49.9935218837878</c:v>
                </c:pt>
                <c:pt idx="188940">
                  <c:v>49.993618181146203</c:v>
                </c:pt>
                <c:pt idx="188941">
                  <c:v>49.993714478196303</c:v>
                </c:pt>
                <c:pt idx="188942">
                  <c:v>49.993810774938098</c:v>
                </c:pt>
                <c:pt idx="188943">
                  <c:v>49.993907071371801</c:v>
                </c:pt>
                <c:pt idx="188944">
                  <c:v>49.9940033674972</c:v>
                </c:pt>
                <c:pt idx="188945">
                  <c:v>49.994099663314302</c:v>
                </c:pt>
                <c:pt idx="188946">
                  <c:v>49.994195958823298</c:v>
                </c:pt>
                <c:pt idx="188947">
                  <c:v>49.994292254024003</c:v>
                </c:pt>
                <c:pt idx="188948">
                  <c:v>49.994388548916397</c:v>
                </c:pt>
                <c:pt idx="188949">
                  <c:v>49.9944848435007</c:v>
                </c:pt>
                <c:pt idx="188950">
                  <c:v>49.994581137776699</c:v>
                </c:pt>
                <c:pt idx="188951">
                  <c:v>49.9946774317444</c:v>
                </c:pt>
                <c:pt idx="188952">
                  <c:v>49.994773725404002</c:v>
                </c:pt>
                <c:pt idx="188953">
                  <c:v>49.9948700187553</c:v>
                </c:pt>
                <c:pt idx="188954">
                  <c:v>49.9949663117984</c:v>
                </c:pt>
                <c:pt idx="188955">
                  <c:v>49.995062604533203</c:v>
                </c:pt>
                <c:pt idx="188956">
                  <c:v>49.9951588969599</c:v>
                </c:pt>
                <c:pt idx="188957">
                  <c:v>49.9952551890783</c:v>
                </c:pt>
                <c:pt idx="188958">
                  <c:v>49.995351480888502</c:v>
                </c:pt>
                <c:pt idx="188959">
                  <c:v>49.995447772390499</c:v>
                </c:pt>
                <c:pt idx="188960">
                  <c:v>49.995544063584198</c:v>
                </c:pt>
                <c:pt idx="188961">
                  <c:v>49.9956403544697</c:v>
                </c:pt>
                <c:pt idx="188962">
                  <c:v>49.995736645047003</c:v>
                </c:pt>
                <c:pt idx="188963">
                  <c:v>49.995832935316102</c:v>
                </c:pt>
                <c:pt idx="188964">
                  <c:v>49.995929225277003</c:v>
                </c:pt>
                <c:pt idx="188965">
                  <c:v>49.996025514929698</c:v>
                </c:pt>
                <c:pt idx="188966">
                  <c:v>49.996121804274097</c:v>
                </c:pt>
                <c:pt idx="188967">
                  <c:v>49.996218093310397</c:v>
                </c:pt>
                <c:pt idx="188968">
                  <c:v>49.996314382038399</c:v>
                </c:pt>
                <c:pt idx="188969">
                  <c:v>49.996410670458197</c:v>
                </c:pt>
                <c:pt idx="188970">
                  <c:v>49.996506958569803</c:v>
                </c:pt>
                <c:pt idx="188971">
                  <c:v>49.996603246373198</c:v>
                </c:pt>
                <c:pt idx="188972">
                  <c:v>49.996699533868401</c:v>
                </c:pt>
                <c:pt idx="188973">
                  <c:v>49.9967958210554</c:v>
                </c:pt>
                <c:pt idx="188974">
                  <c:v>49.996892107934102</c:v>
                </c:pt>
                <c:pt idx="188975">
                  <c:v>49.996988394504697</c:v>
                </c:pt>
                <c:pt idx="188976">
                  <c:v>49.997084680767003</c:v>
                </c:pt>
                <c:pt idx="188977">
                  <c:v>49.997180966721203</c:v>
                </c:pt>
                <c:pt idx="188978">
                  <c:v>49.997277252367098</c:v>
                </c:pt>
                <c:pt idx="188979">
                  <c:v>49.997373537704902</c:v>
                </c:pt>
                <c:pt idx="188980">
                  <c:v>49.997469822734402</c:v>
                </c:pt>
                <c:pt idx="188981">
                  <c:v>49.997566107455803</c:v>
                </c:pt>
                <c:pt idx="188982">
                  <c:v>49.9976623918689</c:v>
                </c:pt>
                <c:pt idx="188983">
                  <c:v>49.997758675973898</c:v>
                </c:pt>
                <c:pt idx="188984">
                  <c:v>49.997854959770599</c:v>
                </c:pt>
                <c:pt idx="188985">
                  <c:v>49.997951243259202</c:v>
                </c:pt>
                <c:pt idx="188986">
                  <c:v>49.998047526439599</c:v>
                </c:pt>
                <c:pt idx="188987">
                  <c:v>49.998143809311699</c:v>
                </c:pt>
                <c:pt idx="188988">
                  <c:v>49.998240091875701</c:v>
                </c:pt>
                <c:pt idx="188989">
                  <c:v>49.998336374131497</c:v>
                </c:pt>
                <c:pt idx="188990">
                  <c:v>49.998432656079103</c:v>
                </c:pt>
                <c:pt idx="188991">
                  <c:v>49.998528937718497</c:v>
                </c:pt>
                <c:pt idx="188992">
                  <c:v>49.9986252190497</c:v>
                </c:pt>
                <c:pt idx="188993">
                  <c:v>49.998721500072698</c:v>
                </c:pt>
                <c:pt idx="188994">
                  <c:v>49.998817780787597</c:v>
                </c:pt>
                <c:pt idx="188995">
                  <c:v>49.998914061194199</c:v>
                </c:pt>
                <c:pt idx="188996">
                  <c:v>49.999010341292703</c:v>
                </c:pt>
                <c:pt idx="188997">
                  <c:v>49.999106621083001</c:v>
                </c:pt>
                <c:pt idx="188998">
                  <c:v>49.999202900565102</c:v>
                </c:pt>
                <c:pt idx="188999">
                  <c:v>49.999299179738998</c:v>
                </c:pt>
                <c:pt idx="189000">
                  <c:v>49.999395458604802</c:v>
                </c:pt>
                <c:pt idx="189001">
                  <c:v>49.999491737162302</c:v>
                </c:pt>
                <c:pt idx="189002">
                  <c:v>49.999588015411703</c:v>
                </c:pt>
                <c:pt idx="189003">
                  <c:v>49.9996842933529</c:v>
                </c:pt>
                <c:pt idx="189004">
                  <c:v>49.999780570985898</c:v>
                </c:pt>
                <c:pt idx="189005">
                  <c:v>49.999876848310798</c:v>
                </c:pt>
                <c:pt idx="189006">
                  <c:v>49.999973125327401</c:v>
                </c:pt>
                <c:pt idx="189007">
                  <c:v>50.000069402035898</c:v>
                </c:pt>
                <c:pt idx="189008">
                  <c:v>50.000165678436304</c:v>
                </c:pt>
                <c:pt idx="189009">
                  <c:v>50.000261954528398</c:v>
                </c:pt>
                <c:pt idx="189010">
                  <c:v>50.000358230312401</c:v>
                </c:pt>
                <c:pt idx="189011">
                  <c:v>50.000454505788198</c:v>
                </c:pt>
                <c:pt idx="189012">
                  <c:v>50.000550780955898</c:v>
                </c:pt>
                <c:pt idx="189013">
                  <c:v>50.0006470558153</c:v>
                </c:pt>
                <c:pt idx="189014">
                  <c:v>50.000743330366603</c:v>
                </c:pt>
                <c:pt idx="189015">
                  <c:v>50.000839604609801</c:v>
                </c:pt>
                <c:pt idx="189016">
                  <c:v>50.000935878544801</c:v>
                </c:pt>
                <c:pt idx="189017">
                  <c:v>50.001032152171597</c:v>
                </c:pt>
                <c:pt idx="189018">
                  <c:v>50.001128425490201</c:v>
                </c:pt>
                <c:pt idx="189019">
                  <c:v>50.0012246985007</c:v>
                </c:pt>
                <c:pt idx="189020">
                  <c:v>50.001320971203</c:v>
                </c:pt>
                <c:pt idx="189021">
                  <c:v>50.001417243597203</c:v>
                </c:pt>
                <c:pt idx="189022">
                  <c:v>50.0015135156832</c:v>
                </c:pt>
                <c:pt idx="189023">
                  <c:v>50.001609787461099</c:v>
                </c:pt>
                <c:pt idx="189024">
                  <c:v>50.001706058930701</c:v>
                </c:pt>
                <c:pt idx="189025">
                  <c:v>50.001802330092303</c:v>
                </c:pt>
                <c:pt idx="189026">
                  <c:v>50.001898600945701</c:v>
                </c:pt>
                <c:pt idx="189027">
                  <c:v>50.001994871490901</c:v>
                </c:pt>
                <c:pt idx="189028">
                  <c:v>50.002091141728002</c:v>
                </c:pt>
                <c:pt idx="189029">
                  <c:v>50.002187411656898</c:v>
                </c:pt>
                <c:pt idx="189030">
                  <c:v>50.002283681277603</c:v>
                </c:pt>
                <c:pt idx="189031">
                  <c:v>50.002379950590203</c:v>
                </c:pt>
                <c:pt idx="189032">
                  <c:v>50.002476219594698</c:v>
                </c:pt>
                <c:pt idx="189033">
                  <c:v>50.002572488291001</c:v>
                </c:pt>
                <c:pt idx="189034">
                  <c:v>50.002668756679199</c:v>
                </c:pt>
                <c:pt idx="189035">
                  <c:v>50.002765024759199</c:v>
                </c:pt>
                <c:pt idx="189036">
                  <c:v>50.002861292531101</c:v>
                </c:pt>
                <c:pt idx="189037">
                  <c:v>50.002957559994798</c:v>
                </c:pt>
                <c:pt idx="189038">
                  <c:v>50.003053827150403</c:v>
                </c:pt>
                <c:pt idx="189039">
                  <c:v>50.003150093997903</c:v>
                </c:pt>
                <c:pt idx="189040">
                  <c:v>50.003246360537197</c:v>
                </c:pt>
                <c:pt idx="189041">
                  <c:v>50.003342626768401</c:v>
                </c:pt>
                <c:pt idx="189042">
                  <c:v>50.003438892691399</c:v>
                </c:pt>
                <c:pt idx="189043">
                  <c:v>50.003535158306299</c:v>
                </c:pt>
                <c:pt idx="189044">
                  <c:v>50.003631423613001</c:v>
                </c:pt>
                <c:pt idx="189045">
                  <c:v>50.003727688611598</c:v>
                </c:pt>
                <c:pt idx="189046">
                  <c:v>50.003823953302103</c:v>
                </c:pt>
                <c:pt idx="189047">
                  <c:v>50.003920217684403</c:v>
                </c:pt>
                <c:pt idx="189048">
                  <c:v>50.004016481758697</c:v>
                </c:pt>
                <c:pt idx="189049">
                  <c:v>50.004112745524701</c:v>
                </c:pt>
                <c:pt idx="189050">
                  <c:v>50.004209008982698</c:v>
                </c:pt>
                <c:pt idx="189051">
                  <c:v>50.004305272132498</c:v>
                </c:pt>
                <c:pt idx="189052">
                  <c:v>50.0044015349742</c:v>
                </c:pt>
                <c:pt idx="189053">
                  <c:v>50.004497797507703</c:v>
                </c:pt>
                <c:pt idx="189054">
                  <c:v>50.004594059733201</c:v>
                </c:pt>
                <c:pt idx="189055">
                  <c:v>50.0046903216505</c:v>
                </c:pt>
                <c:pt idx="189056">
                  <c:v>50.004786583259602</c:v>
                </c:pt>
                <c:pt idx="189057">
                  <c:v>50.004882844560697</c:v>
                </c:pt>
                <c:pt idx="189058">
                  <c:v>50.004979105553602</c:v>
                </c:pt>
                <c:pt idx="189059">
                  <c:v>50.005075366238401</c:v>
                </c:pt>
                <c:pt idx="189060">
                  <c:v>50.005171626615102</c:v>
                </c:pt>
                <c:pt idx="189061">
                  <c:v>50.005267886683697</c:v>
                </c:pt>
                <c:pt idx="189062">
                  <c:v>50.005364146444101</c:v>
                </c:pt>
                <c:pt idx="189063">
                  <c:v>50.0054604058964</c:v>
                </c:pt>
                <c:pt idx="189064">
                  <c:v>50.005556665040601</c:v>
                </c:pt>
                <c:pt idx="189065">
                  <c:v>50.005652923876703</c:v>
                </c:pt>
                <c:pt idx="189066">
                  <c:v>50.005749182404699</c:v>
                </c:pt>
                <c:pt idx="189067">
                  <c:v>50.005845440624498</c:v>
                </c:pt>
                <c:pt idx="189068">
                  <c:v>50.005941698536297</c:v>
                </c:pt>
                <c:pt idx="189069">
                  <c:v>50.006037956139899</c:v>
                </c:pt>
                <c:pt idx="189070">
                  <c:v>50.006134213435402</c:v>
                </c:pt>
                <c:pt idx="189071">
                  <c:v>50.0062304704228</c:v>
                </c:pt>
                <c:pt idx="189072">
                  <c:v>50.006326727102099</c:v>
                </c:pt>
                <c:pt idx="189073">
                  <c:v>50.0064229834733</c:v>
                </c:pt>
                <c:pt idx="189074">
                  <c:v>50.006519239536402</c:v>
                </c:pt>
                <c:pt idx="189075">
                  <c:v>50.0066154952913</c:v>
                </c:pt>
                <c:pt idx="189076">
                  <c:v>50.006711750738198</c:v>
                </c:pt>
                <c:pt idx="189077">
                  <c:v>50.006808005876998</c:v>
                </c:pt>
                <c:pt idx="189078">
                  <c:v>50.0069042607076</c:v>
                </c:pt>
                <c:pt idx="189079">
                  <c:v>50.007000515230203</c:v>
                </c:pt>
                <c:pt idx="189080">
                  <c:v>50.007096769444601</c:v>
                </c:pt>
                <c:pt idx="189081">
                  <c:v>50.007193023351</c:v>
                </c:pt>
                <c:pt idx="189082">
                  <c:v>50.007289276949201</c:v>
                </c:pt>
                <c:pt idx="189083">
                  <c:v>50.007385530239397</c:v>
                </c:pt>
                <c:pt idx="189084">
                  <c:v>50.007481783221401</c:v>
                </c:pt>
                <c:pt idx="189085">
                  <c:v>50.007578035895399</c:v>
                </c:pt>
                <c:pt idx="189086">
                  <c:v>50.007674288261299</c:v>
                </c:pt>
                <c:pt idx="189087">
                  <c:v>50.007770540319001</c:v>
                </c:pt>
                <c:pt idx="189088">
                  <c:v>50.007866792068697</c:v>
                </c:pt>
                <c:pt idx="189089">
                  <c:v>50.007963043510301</c:v>
                </c:pt>
                <c:pt idx="189090">
                  <c:v>50.008059294643701</c:v>
                </c:pt>
                <c:pt idx="189091">
                  <c:v>50.008155545469101</c:v>
                </c:pt>
                <c:pt idx="189092">
                  <c:v>50.008251795986403</c:v>
                </c:pt>
                <c:pt idx="189093">
                  <c:v>50.0083480461956</c:v>
                </c:pt>
                <c:pt idx="189094">
                  <c:v>50.008444296096798</c:v>
                </c:pt>
                <c:pt idx="189095">
                  <c:v>50.008540545689797</c:v>
                </c:pt>
                <c:pt idx="189096">
                  <c:v>50.008636794974798</c:v>
                </c:pt>
                <c:pt idx="189097">
                  <c:v>50.008733043951601</c:v>
                </c:pt>
                <c:pt idx="189098">
                  <c:v>50.008829292620398</c:v>
                </c:pt>
                <c:pt idx="189099">
                  <c:v>50.008925540981103</c:v>
                </c:pt>
                <c:pt idx="189100">
                  <c:v>50.009021789033703</c:v>
                </c:pt>
                <c:pt idx="189101">
                  <c:v>50.009118036778197</c:v>
                </c:pt>
                <c:pt idx="189102">
                  <c:v>50.0092142842147</c:v>
                </c:pt>
                <c:pt idx="189103">
                  <c:v>50.009310531343097</c:v>
                </c:pt>
                <c:pt idx="189104">
                  <c:v>50.009406778163402</c:v>
                </c:pt>
                <c:pt idx="189105">
                  <c:v>50.009503024675602</c:v>
                </c:pt>
                <c:pt idx="189106">
                  <c:v>50.009599270879697</c:v>
                </c:pt>
                <c:pt idx="189107">
                  <c:v>50.0096955167758</c:v>
                </c:pt>
                <c:pt idx="189108">
                  <c:v>50.009791762363797</c:v>
                </c:pt>
                <c:pt idx="189109">
                  <c:v>50.009888007643703</c:v>
                </c:pt>
                <c:pt idx="189110">
                  <c:v>50.009984252615503</c:v>
                </c:pt>
                <c:pt idx="189111">
                  <c:v>50.010080497279297</c:v>
                </c:pt>
                <c:pt idx="189112">
                  <c:v>50.010176741635</c:v>
                </c:pt>
                <c:pt idx="189113">
                  <c:v>50.010272985682697</c:v>
                </c:pt>
                <c:pt idx="189114">
                  <c:v>50.010369229422203</c:v>
                </c:pt>
                <c:pt idx="189115">
                  <c:v>50.010465472853703</c:v>
                </c:pt>
                <c:pt idx="189116">
                  <c:v>50.010561715977097</c:v>
                </c:pt>
                <c:pt idx="189117">
                  <c:v>50.0106579587925</c:v>
                </c:pt>
                <c:pt idx="189118">
                  <c:v>50.010754201299797</c:v>
                </c:pt>
                <c:pt idx="189119">
                  <c:v>50.010850443499002</c:v>
                </c:pt>
                <c:pt idx="189120">
                  <c:v>50.010946685390202</c:v>
                </c:pt>
                <c:pt idx="189121">
                  <c:v>50.011042926973303</c:v>
                </c:pt>
                <c:pt idx="189122">
                  <c:v>50.011139168248398</c:v>
                </c:pt>
                <c:pt idx="189123">
                  <c:v>50.011235409215402</c:v>
                </c:pt>
                <c:pt idx="189124">
                  <c:v>50.0113316498743</c:v>
                </c:pt>
                <c:pt idx="189125">
                  <c:v>50.0114278902252</c:v>
                </c:pt>
                <c:pt idx="189126">
                  <c:v>50.011524130268</c:v>
                </c:pt>
                <c:pt idx="189127">
                  <c:v>50.011620370002703</c:v>
                </c:pt>
                <c:pt idx="189128">
                  <c:v>50.011716609429499</c:v>
                </c:pt>
                <c:pt idx="189129">
                  <c:v>50.011812848548097</c:v>
                </c:pt>
                <c:pt idx="189130">
                  <c:v>50.011909087358703</c:v>
                </c:pt>
                <c:pt idx="189131">
                  <c:v>50.012005325861203</c:v>
                </c:pt>
                <c:pt idx="189132">
                  <c:v>50.012101564055797</c:v>
                </c:pt>
                <c:pt idx="189133">
                  <c:v>50.0121978019422</c:v>
                </c:pt>
                <c:pt idx="189134">
                  <c:v>50.012294039520597</c:v>
                </c:pt>
                <c:pt idx="189135">
                  <c:v>50.012390276790903</c:v>
                </c:pt>
                <c:pt idx="189136">
                  <c:v>50.012486513753302</c:v>
                </c:pt>
                <c:pt idx="189137">
                  <c:v>50.012582750407503</c:v>
                </c:pt>
                <c:pt idx="189138">
                  <c:v>50.012678986753698</c:v>
                </c:pt>
                <c:pt idx="189139">
                  <c:v>50.012775222791902</c:v>
                </c:pt>
                <c:pt idx="189140">
                  <c:v>50.012871458522</c:v>
                </c:pt>
                <c:pt idx="189141">
                  <c:v>50.012967693944098</c:v>
                </c:pt>
                <c:pt idx="189142">
                  <c:v>50.013063929058099</c:v>
                </c:pt>
                <c:pt idx="189143">
                  <c:v>50.0131601638641</c:v>
                </c:pt>
                <c:pt idx="189144">
                  <c:v>50.013256398362103</c:v>
                </c:pt>
                <c:pt idx="189145">
                  <c:v>50.013352632551999</c:v>
                </c:pt>
                <c:pt idx="189146">
                  <c:v>50.013448866433897</c:v>
                </c:pt>
                <c:pt idx="189147">
                  <c:v>50.013545100007804</c:v>
                </c:pt>
                <c:pt idx="189148">
                  <c:v>50.013641333273597</c:v>
                </c:pt>
                <c:pt idx="189149">
                  <c:v>50.013737566231399</c:v>
                </c:pt>
                <c:pt idx="189150">
                  <c:v>50.013833798881102</c:v>
                </c:pt>
                <c:pt idx="189151">
                  <c:v>50.013930031222799</c:v>
                </c:pt>
                <c:pt idx="189152">
                  <c:v>50.014026263256497</c:v>
                </c:pt>
                <c:pt idx="189153">
                  <c:v>50.014122494982203</c:v>
                </c:pt>
                <c:pt idx="189154">
                  <c:v>50.014218726399797</c:v>
                </c:pt>
                <c:pt idx="189155">
                  <c:v>50.014314957509399</c:v>
                </c:pt>
                <c:pt idx="189156">
                  <c:v>50.014411188311001</c:v>
                </c:pt>
                <c:pt idx="189157">
                  <c:v>50.014507418804499</c:v>
                </c:pt>
                <c:pt idx="189158">
                  <c:v>50.014603648990096</c:v>
                </c:pt>
                <c:pt idx="189159">
                  <c:v>50.014699878867603</c:v>
                </c:pt>
                <c:pt idx="189160">
                  <c:v>50.014796108436997</c:v>
                </c:pt>
                <c:pt idx="189161">
                  <c:v>50.014892337698498</c:v>
                </c:pt>
                <c:pt idx="189162">
                  <c:v>50.014988566651901</c:v>
                </c:pt>
                <c:pt idx="189163">
                  <c:v>50.015084795297298</c:v>
                </c:pt>
                <c:pt idx="189164">
                  <c:v>50.015181023634703</c:v>
                </c:pt>
                <c:pt idx="189165">
                  <c:v>50.015277251664102</c:v>
                </c:pt>
                <c:pt idx="189166">
                  <c:v>50.015373479385403</c:v>
                </c:pt>
                <c:pt idx="189167">
                  <c:v>50.015469706798797</c:v>
                </c:pt>
                <c:pt idx="189168">
                  <c:v>50.015565933904099</c:v>
                </c:pt>
                <c:pt idx="189169">
                  <c:v>50.015662160701403</c:v>
                </c:pt>
                <c:pt idx="189170">
                  <c:v>50.015758387190701</c:v>
                </c:pt>
                <c:pt idx="189171">
                  <c:v>50.015854613371999</c:v>
                </c:pt>
                <c:pt idx="189172">
                  <c:v>50.0159508392452</c:v>
                </c:pt>
                <c:pt idx="189173">
                  <c:v>50.0160470648105</c:v>
                </c:pt>
                <c:pt idx="189174">
                  <c:v>50.016143290067802</c:v>
                </c:pt>
                <c:pt idx="189175">
                  <c:v>50.016239515016998</c:v>
                </c:pt>
                <c:pt idx="189176">
                  <c:v>50.016335739658203</c:v>
                </c:pt>
                <c:pt idx="189177">
                  <c:v>50.016431963991501</c:v>
                </c:pt>
                <c:pt idx="189178">
                  <c:v>50.0165281880167</c:v>
                </c:pt>
                <c:pt idx="189179">
                  <c:v>50.016624411733901</c:v>
                </c:pt>
                <c:pt idx="189180">
                  <c:v>50.016720635143102</c:v>
                </c:pt>
                <c:pt idx="189181">
                  <c:v>50.016816858244297</c:v>
                </c:pt>
                <c:pt idx="189182">
                  <c:v>50.016913081037501</c:v>
                </c:pt>
                <c:pt idx="189183">
                  <c:v>50.017009303522798</c:v>
                </c:pt>
                <c:pt idx="189184">
                  <c:v>50.017105525700003</c:v>
                </c:pt>
                <c:pt idx="189185">
                  <c:v>50.017201747569203</c:v>
                </c:pt>
                <c:pt idx="189186">
                  <c:v>50.017297969130396</c:v>
                </c:pt>
                <c:pt idx="189187">
                  <c:v>50.017394190383598</c:v>
                </c:pt>
                <c:pt idx="189188">
                  <c:v>50.017490411328801</c:v>
                </c:pt>
                <c:pt idx="189189">
                  <c:v>50.017586631966097</c:v>
                </c:pt>
                <c:pt idx="189190">
                  <c:v>50.017682852295302</c:v>
                </c:pt>
                <c:pt idx="189191">
                  <c:v>50.0177790723165</c:v>
                </c:pt>
                <c:pt idx="189192">
                  <c:v>50.0178752920298</c:v>
                </c:pt>
                <c:pt idx="189193">
                  <c:v>50.017971511435</c:v>
                </c:pt>
                <c:pt idx="189194">
                  <c:v>50.018067730532302</c:v>
                </c:pt>
                <c:pt idx="189195">
                  <c:v>50.018163949321597</c:v>
                </c:pt>
                <c:pt idx="189196">
                  <c:v>50.0182601678029</c:v>
                </c:pt>
                <c:pt idx="189197">
                  <c:v>50.018356385976197</c:v>
                </c:pt>
                <c:pt idx="189198">
                  <c:v>50.018452603841503</c:v>
                </c:pt>
                <c:pt idx="189199">
                  <c:v>50.018548821398802</c:v>
                </c:pt>
                <c:pt idx="189200">
                  <c:v>50.018645038648202</c:v>
                </c:pt>
                <c:pt idx="189201">
                  <c:v>50.018741255589603</c:v>
                </c:pt>
                <c:pt idx="189202">
                  <c:v>50.018837472222998</c:v>
                </c:pt>
                <c:pt idx="189203">
                  <c:v>50.018933688548401</c:v>
                </c:pt>
                <c:pt idx="189204">
                  <c:v>50.019029904565798</c:v>
                </c:pt>
                <c:pt idx="189205">
                  <c:v>50.019126120275203</c:v>
                </c:pt>
                <c:pt idx="189206">
                  <c:v>50.019222335676702</c:v>
                </c:pt>
                <c:pt idx="189207">
                  <c:v>50.019318550770201</c:v>
                </c:pt>
                <c:pt idx="189208">
                  <c:v>50.019414765555702</c:v>
                </c:pt>
                <c:pt idx="189209">
                  <c:v>50.019510980033203</c:v>
                </c:pt>
                <c:pt idx="189210">
                  <c:v>50.019607194202798</c:v>
                </c:pt>
                <c:pt idx="189211">
                  <c:v>50.019703408064402</c:v>
                </c:pt>
                <c:pt idx="189212">
                  <c:v>50.019799621617999</c:v>
                </c:pt>
                <c:pt idx="189213">
                  <c:v>50.019895834863703</c:v>
                </c:pt>
                <c:pt idx="189214">
                  <c:v>50.019992047801402</c:v>
                </c:pt>
                <c:pt idx="189215">
                  <c:v>50.020088260431102</c:v>
                </c:pt>
                <c:pt idx="189216">
                  <c:v>50.020184472752803</c:v>
                </c:pt>
                <c:pt idx="189217">
                  <c:v>50.020280684766597</c:v>
                </c:pt>
                <c:pt idx="189218">
                  <c:v>50.020376896472399</c:v>
                </c:pt>
                <c:pt idx="189219">
                  <c:v>50.020473107870302</c:v>
                </c:pt>
                <c:pt idx="189220">
                  <c:v>50.020569318960099</c:v>
                </c:pt>
                <c:pt idx="189221">
                  <c:v>50.020665529742097</c:v>
                </c:pt>
                <c:pt idx="189222">
                  <c:v>50.020761740216003</c:v>
                </c:pt>
                <c:pt idx="189223">
                  <c:v>50.020857950382002</c:v>
                </c:pt>
                <c:pt idx="189224">
                  <c:v>50.020954160240002</c:v>
                </c:pt>
                <c:pt idx="189225">
                  <c:v>50.021050369790103</c:v>
                </c:pt>
                <c:pt idx="189226">
                  <c:v>50.021146579032198</c:v>
                </c:pt>
                <c:pt idx="189227">
                  <c:v>50.021242787966401</c:v>
                </c:pt>
                <c:pt idx="189228">
                  <c:v>50.021338996592597</c:v>
                </c:pt>
                <c:pt idx="189229">
                  <c:v>50.021435204910901</c:v>
                </c:pt>
                <c:pt idx="189230">
                  <c:v>50.0215314129211</c:v>
                </c:pt>
                <c:pt idx="189231">
                  <c:v>50.021627620623498</c:v>
                </c:pt>
                <c:pt idx="189232">
                  <c:v>50.021723828017898</c:v>
                </c:pt>
                <c:pt idx="189233">
                  <c:v>50.021820035104298</c:v>
                </c:pt>
                <c:pt idx="189234">
                  <c:v>50.021916241882799</c:v>
                </c:pt>
                <c:pt idx="189235">
                  <c:v>50.022012448353301</c:v>
                </c:pt>
                <c:pt idx="189236">
                  <c:v>50.022108654515897</c:v>
                </c:pt>
                <c:pt idx="189237">
                  <c:v>50.0222048603706</c:v>
                </c:pt>
                <c:pt idx="189238">
                  <c:v>50.022301065917297</c:v>
                </c:pt>
                <c:pt idx="189239">
                  <c:v>50.022397271156002</c:v>
                </c:pt>
                <c:pt idx="189240">
                  <c:v>50.022493476086801</c:v>
                </c:pt>
                <c:pt idx="189241">
                  <c:v>50.0225896807097</c:v>
                </c:pt>
                <c:pt idx="189242">
                  <c:v>50.0226858850246</c:v>
                </c:pt>
                <c:pt idx="189243">
                  <c:v>50.022782089031601</c:v>
                </c:pt>
                <c:pt idx="189244">
                  <c:v>50.022878292730603</c:v>
                </c:pt>
                <c:pt idx="189245">
                  <c:v>50.022974496121698</c:v>
                </c:pt>
                <c:pt idx="189246">
                  <c:v>50.023070699204901</c:v>
                </c:pt>
                <c:pt idx="189247">
                  <c:v>50.023166901980098</c:v>
                </c:pt>
                <c:pt idx="189248">
                  <c:v>50.023263104447402</c:v>
                </c:pt>
                <c:pt idx="189249">
                  <c:v>50.0233593066067</c:v>
                </c:pt>
                <c:pt idx="189250">
                  <c:v>50.023455508458198</c:v>
                </c:pt>
                <c:pt idx="189251">
                  <c:v>50.023551710001598</c:v>
                </c:pt>
                <c:pt idx="189252">
                  <c:v>50.023647911237198</c:v>
                </c:pt>
                <c:pt idx="189253">
                  <c:v>50.023744112164799</c:v>
                </c:pt>
                <c:pt idx="189254">
                  <c:v>50.0238403127845</c:v>
                </c:pt>
                <c:pt idx="189255">
                  <c:v>50.023936513096203</c:v>
                </c:pt>
                <c:pt idx="189256">
                  <c:v>50.024032713100098</c:v>
                </c:pt>
                <c:pt idx="189257">
                  <c:v>50.024128912796002</c:v>
                </c:pt>
                <c:pt idx="189258">
                  <c:v>50.024225112183998</c:v>
                </c:pt>
                <c:pt idx="189259">
                  <c:v>50.024321311264003</c:v>
                </c:pt>
                <c:pt idx="189260">
                  <c:v>50.024417510036102</c:v>
                </c:pt>
                <c:pt idx="189261">
                  <c:v>50.024513708500301</c:v>
                </c:pt>
                <c:pt idx="189262">
                  <c:v>50.0246099066566</c:v>
                </c:pt>
                <c:pt idx="189263">
                  <c:v>50.024706104505</c:v>
                </c:pt>
                <c:pt idx="189264">
                  <c:v>50.024802302045401</c:v>
                </c:pt>
                <c:pt idx="189265">
                  <c:v>50.024898499277903</c:v>
                </c:pt>
                <c:pt idx="189266">
                  <c:v>50.024994696202498</c:v>
                </c:pt>
                <c:pt idx="189267">
                  <c:v>50.0250908928192</c:v>
                </c:pt>
                <c:pt idx="189268">
                  <c:v>50.025187089128003</c:v>
                </c:pt>
                <c:pt idx="189269">
                  <c:v>50.025283285128801</c:v>
                </c:pt>
                <c:pt idx="189270">
                  <c:v>50.025379480821798</c:v>
                </c:pt>
                <c:pt idx="189271">
                  <c:v>50.025475676206803</c:v>
                </c:pt>
                <c:pt idx="189272">
                  <c:v>50.025571871283901</c:v>
                </c:pt>
                <c:pt idx="189273">
                  <c:v>50.0256680660531</c:v>
                </c:pt>
                <c:pt idx="189274">
                  <c:v>50.0257642605144</c:v>
                </c:pt>
                <c:pt idx="189275">
                  <c:v>50.025860454667701</c:v>
                </c:pt>
                <c:pt idx="189276">
                  <c:v>50.025956648513201</c:v>
                </c:pt>
                <c:pt idx="189277">
                  <c:v>50.026052842050703</c:v>
                </c:pt>
                <c:pt idx="189278">
                  <c:v>50.026149035280397</c:v>
                </c:pt>
                <c:pt idx="189279">
                  <c:v>50.0262452282021</c:v>
                </c:pt>
                <c:pt idx="189280">
                  <c:v>50.026341420816003</c:v>
                </c:pt>
                <c:pt idx="189281">
                  <c:v>50.0264376131219</c:v>
                </c:pt>
                <c:pt idx="189282">
                  <c:v>50.026533805119897</c:v>
                </c:pt>
                <c:pt idx="189283">
                  <c:v>50.026629996810101</c:v>
                </c:pt>
                <c:pt idx="189284">
                  <c:v>50.026726188192299</c:v>
                </c:pt>
                <c:pt idx="189285">
                  <c:v>50.026822379266598</c:v>
                </c:pt>
                <c:pt idx="189286">
                  <c:v>50.026918570033097</c:v>
                </c:pt>
                <c:pt idx="189287">
                  <c:v>50.027014760491603</c:v>
                </c:pt>
                <c:pt idx="189288">
                  <c:v>50.027110950642196</c:v>
                </c:pt>
                <c:pt idx="189289">
                  <c:v>50.027207140484997</c:v>
                </c:pt>
                <c:pt idx="189290">
                  <c:v>50.027303330019798</c:v>
                </c:pt>
                <c:pt idx="189291">
                  <c:v>50.027399519246799</c:v>
                </c:pt>
                <c:pt idx="189292">
                  <c:v>50.027495708165802</c:v>
                </c:pt>
                <c:pt idx="189293">
                  <c:v>50.027591896776997</c:v>
                </c:pt>
                <c:pt idx="189294">
                  <c:v>50.0276880850802</c:v>
                </c:pt>
                <c:pt idx="189295">
                  <c:v>50.027784273075603</c:v>
                </c:pt>
                <c:pt idx="189296">
                  <c:v>50.0278804607631</c:v>
                </c:pt>
                <c:pt idx="189297">
                  <c:v>50.027976648142698</c:v>
                </c:pt>
                <c:pt idx="189298">
                  <c:v>50.028072835214402</c:v>
                </c:pt>
                <c:pt idx="189299">
                  <c:v>50.0281690219783</c:v>
                </c:pt>
                <c:pt idx="189300">
                  <c:v>50.028265208434199</c:v>
                </c:pt>
                <c:pt idx="189301">
                  <c:v>50.028361394582298</c:v>
                </c:pt>
                <c:pt idx="189302">
                  <c:v>50.028457580422497</c:v>
                </c:pt>
                <c:pt idx="189303">
                  <c:v>50.028553765954797</c:v>
                </c:pt>
                <c:pt idx="189304">
                  <c:v>50.028649951179197</c:v>
                </c:pt>
                <c:pt idx="189305">
                  <c:v>50.028746136095698</c:v>
                </c:pt>
                <c:pt idx="189306">
                  <c:v>50.028842320704399</c:v>
                </c:pt>
                <c:pt idx="189307">
                  <c:v>50.028938505005101</c:v>
                </c:pt>
                <c:pt idx="189308">
                  <c:v>50.029034688998003</c:v>
                </c:pt>
                <c:pt idx="189309">
                  <c:v>50.029130872683098</c:v>
                </c:pt>
                <c:pt idx="189310">
                  <c:v>50.029227056060201</c:v>
                </c:pt>
                <c:pt idx="189311">
                  <c:v>50.029323239129504</c:v>
                </c:pt>
                <c:pt idx="189312">
                  <c:v>50.0294194218909</c:v>
                </c:pt>
                <c:pt idx="189313">
                  <c:v>50.029515604344397</c:v>
                </c:pt>
                <c:pt idx="189314">
                  <c:v>50.029611786490101</c:v>
                </c:pt>
                <c:pt idx="189315">
                  <c:v>50.029707968327799</c:v>
                </c:pt>
                <c:pt idx="189316">
                  <c:v>50.029804149857803</c:v>
                </c:pt>
                <c:pt idx="189317">
                  <c:v>50.029900331079801</c:v>
                </c:pt>
                <c:pt idx="189318">
                  <c:v>50.029996511994</c:v>
                </c:pt>
                <c:pt idx="189319">
                  <c:v>50.030092692600299</c:v>
                </c:pt>
                <c:pt idx="189320">
                  <c:v>50.030188872898798</c:v>
                </c:pt>
                <c:pt idx="189321">
                  <c:v>50.030285052889298</c:v>
                </c:pt>
                <c:pt idx="189322">
                  <c:v>50.030381232572097</c:v>
                </c:pt>
                <c:pt idx="189323">
                  <c:v>50.030477411946897</c:v>
                </c:pt>
                <c:pt idx="189324">
                  <c:v>50.030573591013898</c:v>
                </c:pt>
                <c:pt idx="189325">
                  <c:v>50.030669769772999</c:v>
                </c:pt>
                <c:pt idx="189326">
                  <c:v>50.0307659482243</c:v>
                </c:pt>
                <c:pt idx="189327">
                  <c:v>50.030862126367701</c:v>
                </c:pt>
                <c:pt idx="189328">
                  <c:v>50.030958304203303</c:v>
                </c:pt>
                <c:pt idx="189329">
                  <c:v>50.031054481730997</c:v>
                </c:pt>
                <c:pt idx="189330">
                  <c:v>50.0311506589508</c:v>
                </c:pt>
                <c:pt idx="189331">
                  <c:v>50.031246835862802</c:v>
                </c:pt>
                <c:pt idx="189332">
                  <c:v>50.031343012466998</c:v>
                </c:pt>
                <c:pt idx="189333">
                  <c:v>50.031439188763301</c:v>
                </c:pt>
                <c:pt idx="189334">
                  <c:v>50.031535364751697</c:v>
                </c:pt>
                <c:pt idx="189335">
                  <c:v>50.031631540432301</c:v>
                </c:pt>
                <c:pt idx="189336">
                  <c:v>50.031727715804998</c:v>
                </c:pt>
                <c:pt idx="189337">
                  <c:v>50.031823890869902</c:v>
                </c:pt>
                <c:pt idx="189338">
                  <c:v>50.031920065626899</c:v>
                </c:pt>
                <c:pt idx="189339">
                  <c:v>50.032016240076103</c:v>
                </c:pt>
                <c:pt idx="189340">
                  <c:v>50.032112414217501</c:v>
                </c:pt>
                <c:pt idx="189341">
                  <c:v>50.032208588050999</c:v>
                </c:pt>
                <c:pt idx="189342">
                  <c:v>50.032304761576597</c:v>
                </c:pt>
                <c:pt idx="189343">
                  <c:v>50.032400934794403</c:v>
                </c:pt>
                <c:pt idx="189344">
                  <c:v>50.032497107704401</c:v>
                </c:pt>
                <c:pt idx="189345">
                  <c:v>50.0325932803065</c:v>
                </c:pt>
                <c:pt idx="189346">
                  <c:v>50.032689452600799</c:v>
                </c:pt>
                <c:pt idx="189347">
                  <c:v>50.032785624587298</c:v>
                </c:pt>
                <c:pt idx="189348">
                  <c:v>50.032881796265897</c:v>
                </c:pt>
                <c:pt idx="189349">
                  <c:v>50.032977967636697</c:v>
                </c:pt>
                <c:pt idx="189350">
                  <c:v>50.033074138699597</c:v>
                </c:pt>
                <c:pt idx="189351">
                  <c:v>50.033170309454697</c:v>
                </c:pt>
                <c:pt idx="189352">
                  <c:v>50.033266479901997</c:v>
                </c:pt>
                <c:pt idx="189353">
                  <c:v>50.033362650041397</c:v>
                </c:pt>
                <c:pt idx="189354">
                  <c:v>50.033458819872997</c:v>
                </c:pt>
                <c:pt idx="189355">
                  <c:v>50.033554989396798</c:v>
                </c:pt>
                <c:pt idx="189356">
                  <c:v>50.033651158612699</c:v>
                </c:pt>
                <c:pt idx="189357">
                  <c:v>50.0337473275208</c:v>
                </c:pt>
                <c:pt idx="189358">
                  <c:v>50.033843496121101</c:v>
                </c:pt>
                <c:pt idx="189359">
                  <c:v>50.033939664413602</c:v>
                </c:pt>
                <c:pt idx="189360">
                  <c:v>50.034035832398203</c:v>
                </c:pt>
                <c:pt idx="189361">
                  <c:v>50.034132000074997</c:v>
                </c:pt>
                <c:pt idx="189362">
                  <c:v>50.034228167443999</c:v>
                </c:pt>
                <c:pt idx="189363">
                  <c:v>50.0343243345052</c:v>
                </c:pt>
                <c:pt idx="189364">
                  <c:v>50.034420501258502</c:v>
                </c:pt>
                <c:pt idx="189365">
                  <c:v>50.034516667703997</c:v>
                </c:pt>
                <c:pt idx="189366">
                  <c:v>50.034612833841699</c:v>
                </c:pt>
                <c:pt idx="189367">
                  <c:v>50.034708999671601</c:v>
                </c:pt>
                <c:pt idx="189368">
                  <c:v>50.034805165193703</c:v>
                </c:pt>
                <c:pt idx="189369">
                  <c:v>50.034901330407898</c:v>
                </c:pt>
                <c:pt idx="189370">
                  <c:v>50.0349974953143</c:v>
                </c:pt>
                <c:pt idx="189371">
                  <c:v>50.035093659913002</c:v>
                </c:pt>
                <c:pt idx="189372">
                  <c:v>50.035189824203698</c:v>
                </c:pt>
                <c:pt idx="189373">
                  <c:v>50.0352859881867</c:v>
                </c:pt>
                <c:pt idx="189374">
                  <c:v>50.035382151861903</c:v>
                </c:pt>
                <c:pt idx="189375">
                  <c:v>50.035478315229298</c:v>
                </c:pt>
                <c:pt idx="189376">
                  <c:v>50.035574478288801</c:v>
                </c:pt>
                <c:pt idx="189377">
                  <c:v>50.035670641040497</c:v>
                </c:pt>
                <c:pt idx="189378">
                  <c:v>50.035766803484499</c:v>
                </c:pt>
                <c:pt idx="189379">
                  <c:v>50.035862965620602</c:v>
                </c:pt>
                <c:pt idx="189380">
                  <c:v>50.035959127448898</c:v>
                </c:pt>
                <c:pt idx="189381">
                  <c:v>50.036055288969401</c:v>
                </c:pt>
                <c:pt idx="189382">
                  <c:v>50.036151450182103</c:v>
                </c:pt>
                <c:pt idx="189383">
                  <c:v>50.036247611086999</c:v>
                </c:pt>
                <c:pt idx="189384">
                  <c:v>50.036343771684102</c:v>
                </c:pt>
                <c:pt idx="189385">
                  <c:v>50.036439931973497</c:v>
                </c:pt>
                <c:pt idx="189386">
                  <c:v>50.0365360919549</c:v>
                </c:pt>
                <c:pt idx="189387">
                  <c:v>50.036632251628603</c:v>
                </c:pt>
                <c:pt idx="189388">
                  <c:v>50.036728410994499</c:v>
                </c:pt>
                <c:pt idx="189389">
                  <c:v>50.036824570052701</c:v>
                </c:pt>
                <c:pt idx="189390">
                  <c:v>50.036920728802997</c:v>
                </c:pt>
                <c:pt idx="189391">
                  <c:v>50.0370168872455</c:v>
                </c:pt>
                <c:pt idx="189392">
                  <c:v>50.037113045380202</c:v>
                </c:pt>
                <c:pt idx="189393">
                  <c:v>50.037209203207098</c:v>
                </c:pt>
                <c:pt idx="189394">
                  <c:v>50.037305360726201</c:v>
                </c:pt>
                <c:pt idx="189395">
                  <c:v>50.037401517937603</c:v>
                </c:pt>
                <c:pt idx="189396">
                  <c:v>50.037497674841099</c:v>
                </c:pt>
                <c:pt idx="189397">
                  <c:v>50.037593831436901</c:v>
                </c:pt>
                <c:pt idx="189398">
                  <c:v>50.037689987724903</c:v>
                </c:pt>
                <c:pt idx="189399">
                  <c:v>50.037786143705098</c:v>
                </c:pt>
                <c:pt idx="189400">
                  <c:v>50.037882299377401</c:v>
                </c:pt>
                <c:pt idx="189401">
                  <c:v>50.037978454742003</c:v>
                </c:pt>
                <c:pt idx="189402">
                  <c:v>50.038074609798898</c:v>
                </c:pt>
                <c:pt idx="189403">
                  <c:v>50.0381707645479</c:v>
                </c:pt>
                <c:pt idx="189404">
                  <c:v>50.038266918989201</c:v>
                </c:pt>
                <c:pt idx="189405">
                  <c:v>50.038363073122703</c:v>
                </c:pt>
                <c:pt idx="189406">
                  <c:v>50.038459226948298</c:v>
                </c:pt>
                <c:pt idx="189407">
                  <c:v>50.038555380466299</c:v>
                </c:pt>
                <c:pt idx="189408">
                  <c:v>50.038651533676401</c:v>
                </c:pt>
                <c:pt idx="189409">
                  <c:v>50.038747686578802</c:v>
                </c:pt>
                <c:pt idx="189410">
                  <c:v>50.038843839173303</c:v>
                </c:pt>
                <c:pt idx="189411">
                  <c:v>50.038939991460197</c:v>
                </c:pt>
                <c:pt idx="189412">
                  <c:v>50.039036143439198</c:v>
                </c:pt>
                <c:pt idx="189413">
                  <c:v>50.039132295110498</c:v>
                </c:pt>
                <c:pt idx="189414">
                  <c:v>50.039228446473899</c:v>
                </c:pt>
                <c:pt idx="189415">
                  <c:v>50.0393245975296</c:v>
                </c:pt>
                <c:pt idx="189416">
                  <c:v>50.0394207482776</c:v>
                </c:pt>
                <c:pt idx="189417">
                  <c:v>50.0395168987178</c:v>
                </c:pt>
                <c:pt idx="189418">
                  <c:v>50.0396130488502</c:v>
                </c:pt>
                <c:pt idx="189419">
                  <c:v>50.039709198674799</c:v>
                </c:pt>
                <c:pt idx="189420">
                  <c:v>50.039805348191699</c:v>
                </c:pt>
                <c:pt idx="189421">
                  <c:v>50.039901497400798</c:v>
                </c:pt>
                <c:pt idx="189422">
                  <c:v>50.039997646302098</c:v>
                </c:pt>
                <c:pt idx="189423">
                  <c:v>50.040093794895697</c:v>
                </c:pt>
                <c:pt idx="189424">
                  <c:v>50.040189943181502</c:v>
                </c:pt>
                <c:pt idx="189425">
                  <c:v>50.040286091159501</c:v>
                </c:pt>
                <c:pt idx="189426">
                  <c:v>50.0403822388298</c:v>
                </c:pt>
                <c:pt idx="189427">
                  <c:v>50.040478386192397</c:v>
                </c:pt>
                <c:pt idx="189428">
                  <c:v>50.040574533247103</c:v>
                </c:pt>
                <c:pt idx="189429">
                  <c:v>50.040670679994101</c:v>
                </c:pt>
                <c:pt idx="189430">
                  <c:v>50.040766826433398</c:v>
                </c:pt>
                <c:pt idx="189431">
                  <c:v>50.040862972564902</c:v>
                </c:pt>
                <c:pt idx="189432">
                  <c:v>50.040959118388599</c:v>
                </c:pt>
                <c:pt idx="189433">
                  <c:v>50.041055263904603</c:v>
                </c:pt>
                <c:pt idx="189434">
                  <c:v>50.0411514091128</c:v>
                </c:pt>
                <c:pt idx="189435">
                  <c:v>50.041247554013303</c:v>
                </c:pt>
                <c:pt idx="189436">
                  <c:v>50.041343698606099</c:v>
                </c:pt>
                <c:pt idx="189437">
                  <c:v>50.041439842891002</c:v>
                </c:pt>
                <c:pt idx="189438">
                  <c:v>50.041535986868297</c:v>
                </c:pt>
                <c:pt idx="189439">
                  <c:v>50.0416321305377</c:v>
                </c:pt>
                <c:pt idx="189440">
                  <c:v>50.041728273899501</c:v>
                </c:pt>
                <c:pt idx="189441">
                  <c:v>50.041824416953503</c:v>
                </c:pt>
                <c:pt idx="189442">
                  <c:v>50.041920559699697</c:v>
                </c:pt>
                <c:pt idx="189443">
                  <c:v>50.042016702138199</c:v>
                </c:pt>
                <c:pt idx="189444">
                  <c:v>50.042112844268999</c:v>
                </c:pt>
                <c:pt idx="189445">
                  <c:v>50.042208986092</c:v>
                </c:pt>
                <c:pt idx="189446">
                  <c:v>50.0423051276073</c:v>
                </c:pt>
                <c:pt idx="189447">
                  <c:v>50.0424012688148</c:v>
                </c:pt>
                <c:pt idx="189448">
                  <c:v>50.042497409714599</c:v>
                </c:pt>
                <c:pt idx="189449">
                  <c:v>50.042593550306599</c:v>
                </c:pt>
                <c:pt idx="189450">
                  <c:v>50.042689690590898</c:v>
                </c:pt>
                <c:pt idx="189451">
                  <c:v>50.042785830567503</c:v>
                </c:pt>
                <c:pt idx="189452">
                  <c:v>50.042881970236401</c:v>
                </c:pt>
                <c:pt idx="189453">
                  <c:v>50.042978109597499</c:v>
                </c:pt>
                <c:pt idx="189454">
                  <c:v>50.043074248650797</c:v>
                </c:pt>
                <c:pt idx="189455">
                  <c:v>50.043170387396501</c:v>
                </c:pt>
                <c:pt idx="189456">
                  <c:v>50.043266525834397</c:v>
                </c:pt>
                <c:pt idx="189457">
                  <c:v>50.043362663964601</c:v>
                </c:pt>
                <c:pt idx="189458">
                  <c:v>50.043458801786997</c:v>
                </c:pt>
                <c:pt idx="189459">
                  <c:v>50.043554939301799</c:v>
                </c:pt>
                <c:pt idx="189460">
                  <c:v>50.043651076508702</c:v>
                </c:pt>
                <c:pt idx="189461">
                  <c:v>50.043747213407997</c:v>
                </c:pt>
                <c:pt idx="189462">
                  <c:v>50.043843349999598</c:v>
                </c:pt>
                <c:pt idx="189463">
                  <c:v>50.043939486283399</c:v>
                </c:pt>
                <c:pt idx="189464">
                  <c:v>50.0440356222595</c:v>
                </c:pt>
                <c:pt idx="189465">
                  <c:v>50.044131757927801</c:v>
                </c:pt>
                <c:pt idx="189466">
                  <c:v>50.0442278932885</c:v>
                </c:pt>
                <c:pt idx="189467">
                  <c:v>50.0443240283414</c:v>
                </c:pt>
                <c:pt idx="189468">
                  <c:v>50.044420163086599</c:v>
                </c:pt>
                <c:pt idx="189469">
                  <c:v>50.044516297524098</c:v>
                </c:pt>
                <c:pt idx="189470">
                  <c:v>50.044612431653903</c:v>
                </c:pt>
                <c:pt idx="189471">
                  <c:v>50.044708565476</c:v>
                </c:pt>
                <c:pt idx="189472">
                  <c:v>50.044804698990298</c:v>
                </c:pt>
                <c:pt idx="189473">
                  <c:v>50.044900832196902</c:v>
                </c:pt>
                <c:pt idx="189474">
                  <c:v>50.044996965095798</c:v>
                </c:pt>
                <c:pt idx="189475">
                  <c:v>50.045093097687001</c:v>
                </c:pt>
                <c:pt idx="189476">
                  <c:v>50.045189229970497</c:v>
                </c:pt>
                <c:pt idx="189477">
                  <c:v>50.045285361946299</c:v>
                </c:pt>
                <c:pt idx="189478">
                  <c:v>50.0453814936144</c:v>
                </c:pt>
                <c:pt idx="189479">
                  <c:v>50.045477624974701</c:v>
                </c:pt>
                <c:pt idx="189480">
                  <c:v>50.045573756027402</c:v>
                </c:pt>
                <c:pt idx="189481">
                  <c:v>50.045669886772302</c:v>
                </c:pt>
                <c:pt idx="189482">
                  <c:v>50.045766017209502</c:v>
                </c:pt>
                <c:pt idx="189483">
                  <c:v>50.045862147339101</c:v>
                </c:pt>
                <c:pt idx="189484">
                  <c:v>50.045958277160899</c:v>
                </c:pt>
                <c:pt idx="189485">
                  <c:v>50.046054406674997</c:v>
                </c:pt>
                <c:pt idx="189486">
                  <c:v>50.046150535881502</c:v>
                </c:pt>
                <c:pt idx="189487">
                  <c:v>50.046246664780199</c:v>
                </c:pt>
                <c:pt idx="189488">
                  <c:v>50.046342793371203</c:v>
                </c:pt>
                <c:pt idx="189489">
                  <c:v>50.046438921654499</c:v>
                </c:pt>
                <c:pt idx="189490">
                  <c:v>50.046535049630201</c:v>
                </c:pt>
                <c:pt idx="189491">
                  <c:v>50.046631177298103</c:v>
                </c:pt>
                <c:pt idx="189492">
                  <c:v>50.046727304658297</c:v>
                </c:pt>
                <c:pt idx="189493">
                  <c:v>50.046823431710799</c:v>
                </c:pt>
                <c:pt idx="189494">
                  <c:v>50.046919558455699</c:v>
                </c:pt>
                <c:pt idx="189495">
                  <c:v>50.047015684892799</c:v>
                </c:pt>
                <c:pt idx="189496">
                  <c:v>50.047111811022297</c:v>
                </c:pt>
                <c:pt idx="189497">
                  <c:v>50.047207936844103</c:v>
                </c:pt>
                <c:pt idx="189498">
                  <c:v>50.047304062358101</c:v>
                </c:pt>
                <c:pt idx="189499">
                  <c:v>50.047400187564499</c:v>
                </c:pt>
                <c:pt idx="189500">
                  <c:v>50.047496312463203</c:v>
                </c:pt>
                <c:pt idx="189501">
                  <c:v>50.047592437054199</c:v>
                </c:pt>
                <c:pt idx="189502">
                  <c:v>50.047688561337502</c:v>
                </c:pt>
                <c:pt idx="189503">
                  <c:v>50.047784685313196</c:v>
                </c:pt>
                <c:pt idx="189504">
                  <c:v>50.047880808981098</c:v>
                </c:pt>
                <c:pt idx="189505">
                  <c:v>50.047976932341399</c:v>
                </c:pt>
                <c:pt idx="189506">
                  <c:v>50.048073055393999</c:v>
                </c:pt>
                <c:pt idx="189507">
                  <c:v>50.048169178138899</c:v>
                </c:pt>
                <c:pt idx="189508">
                  <c:v>50.048265300576098</c:v>
                </c:pt>
                <c:pt idx="189509">
                  <c:v>50.048361422705703</c:v>
                </c:pt>
                <c:pt idx="189510">
                  <c:v>50.048457544527601</c:v>
                </c:pt>
                <c:pt idx="189511">
                  <c:v>50.048553666041798</c:v>
                </c:pt>
                <c:pt idx="189512">
                  <c:v>50.048649787248301</c:v>
                </c:pt>
                <c:pt idx="189513">
                  <c:v>50.048745908147097</c:v>
                </c:pt>
                <c:pt idx="189514">
                  <c:v>50.048842028738299</c:v>
                </c:pt>
                <c:pt idx="189515">
                  <c:v>50.048938149021801</c:v>
                </c:pt>
                <c:pt idx="189516">
                  <c:v>50.049034268997602</c:v>
                </c:pt>
                <c:pt idx="189517">
                  <c:v>50.049130388665702</c:v>
                </c:pt>
                <c:pt idx="189518">
                  <c:v>50.049226508026202</c:v>
                </c:pt>
                <c:pt idx="189519">
                  <c:v>50.049322627079</c:v>
                </c:pt>
                <c:pt idx="189520">
                  <c:v>50.049418745824198</c:v>
                </c:pt>
                <c:pt idx="189521">
                  <c:v>50.049514864261603</c:v>
                </c:pt>
                <c:pt idx="189522">
                  <c:v>50.0496109823914</c:v>
                </c:pt>
                <c:pt idx="189523">
                  <c:v>50.049707100213602</c:v>
                </c:pt>
                <c:pt idx="189524">
                  <c:v>50.049803217728098</c:v>
                </c:pt>
                <c:pt idx="189525">
                  <c:v>50.049899334934899</c:v>
                </c:pt>
                <c:pt idx="189526">
                  <c:v>50.049995451834</c:v>
                </c:pt>
                <c:pt idx="189527">
                  <c:v>50.050091568425501</c:v>
                </c:pt>
                <c:pt idx="189528">
                  <c:v>50.0501876847093</c:v>
                </c:pt>
                <c:pt idx="189529">
                  <c:v>50.050283800685499</c:v>
                </c:pt>
                <c:pt idx="189530">
                  <c:v>50.050379916353997</c:v>
                </c:pt>
                <c:pt idx="189531">
                  <c:v>50.050476031714901</c:v>
                </c:pt>
                <c:pt idx="189532">
                  <c:v>50.050572146768097</c:v>
                </c:pt>
                <c:pt idx="189533">
                  <c:v>50.0506682615136</c:v>
                </c:pt>
                <c:pt idx="189534">
                  <c:v>50.050764375951502</c:v>
                </c:pt>
                <c:pt idx="189535">
                  <c:v>50.050860490081703</c:v>
                </c:pt>
                <c:pt idx="189536">
                  <c:v>50.050956603904297</c:v>
                </c:pt>
                <c:pt idx="189537">
                  <c:v>50.051052717419203</c:v>
                </c:pt>
                <c:pt idx="189538">
                  <c:v>50.051148830626502</c:v>
                </c:pt>
                <c:pt idx="189539">
                  <c:v>50.0512449435261</c:v>
                </c:pt>
                <c:pt idx="189540">
                  <c:v>50.051341056118098</c:v>
                </c:pt>
                <c:pt idx="189541">
                  <c:v>50.051437168402401</c:v>
                </c:pt>
                <c:pt idx="189542">
                  <c:v>50.051533280379097</c:v>
                </c:pt>
                <c:pt idx="189543">
                  <c:v>50.051629392048099</c:v>
                </c:pt>
                <c:pt idx="189544">
                  <c:v>50.0517255034095</c:v>
                </c:pt>
                <c:pt idx="189545">
                  <c:v>50.0518216144633</c:v>
                </c:pt>
                <c:pt idx="189546">
                  <c:v>50.0519177252094</c:v>
                </c:pt>
                <c:pt idx="189547">
                  <c:v>50.052013835647799</c:v>
                </c:pt>
                <c:pt idx="189548">
                  <c:v>50.052109945778703</c:v>
                </c:pt>
                <c:pt idx="189549">
                  <c:v>50.0522060556018</c:v>
                </c:pt>
                <c:pt idx="189550">
                  <c:v>50.052302165117403</c:v>
                </c:pt>
                <c:pt idx="189551">
                  <c:v>50.052398274325299</c:v>
                </c:pt>
                <c:pt idx="189552">
                  <c:v>50.0524943832256</c:v>
                </c:pt>
                <c:pt idx="189553">
                  <c:v>50.052590491818201</c:v>
                </c:pt>
                <c:pt idx="189554">
                  <c:v>50.0526866001032</c:v>
                </c:pt>
                <c:pt idx="189555">
                  <c:v>50.052782708080599</c:v>
                </c:pt>
                <c:pt idx="189556">
                  <c:v>50.052878815750297</c:v>
                </c:pt>
                <c:pt idx="189557">
                  <c:v>50.052974923112401</c:v>
                </c:pt>
                <c:pt idx="189558">
                  <c:v>50.053071030166798</c:v>
                </c:pt>
                <c:pt idx="189559">
                  <c:v>50.0531671369137</c:v>
                </c:pt>
                <c:pt idx="189560">
                  <c:v>50.053263243352902</c:v>
                </c:pt>
                <c:pt idx="189561">
                  <c:v>50.053359349484502</c:v>
                </c:pt>
                <c:pt idx="189562">
                  <c:v>50.053455455308402</c:v>
                </c:pt>
                <c:pt idx="189563">
                  <c:v>50.053551560824701</c:v>
                </c:pt>
                <c:pt idx="189564">
                  <c:v>50.053647666033399</c:v>
                </c:pt>
                <c:pt idx="189565">
                  <c:v>50.053743770934503</c:v>
                </c:pt>
                <c:pt idx="189566">
                  <c:v>50.053839875527999</c:v>
                </c:pt>
                <c:pt idx="189567">
                  <c:v>50.053935979813801</c:v>
                </c:pt>
                <c:pt idx="189568">
                  <c:v>50.054032083792002</c:v>
                </c:pt>
                <c:pt idx="189569">
                  <c:v>50.054128187462602</c:v>
                </c:pt>
                <c:pt idx="189570">
                  <c:v>50.054224290825601</c:v>
                </c:pt>
                <c:pt idx="189571">
                  <c:v>50.0543203938809</c:v>
                </c:pt>
                <c:pt idx="189572">
                  <c:v>50.054416496628697</c:v>
                </c:pt>
                <c:pt idx="189573">
                  <c:v>50.054512599068801</c:v>
                </c:pt>
                <c:pt idx="189574">
                  <c:v>50.054608701201303</c:v>
                </c:pt>
                <c:pt idx="189575">
                  <c:v>50.054704803026198</c:v>
                </c:pt>
                <c:pt idx="189576">
                  <c:v>50.054800904543399</c:v>
                </c:pt>
                <c:pt idx="189577">
                  <c:v>50.054897005753098</c:v>
                </c:pt>
                <c:pt idx="189578">
                  <c:v>50.054993106655203</c:v>
                </c:pt>
                <c:pt idx="189579">
                  <c:v>50.055089207249601</c:v>
                </c:pt>
                <c:pt idx="189580">
                  <c:v>50.055185307536398</c:v>
                </c:pt>
                <c:pt idx="189581">
                  <c:v>50.055281407515601</c:v>
                </c:pt>
                <c:pt idx="189582">
                  <c:v>50.055377507187302</c:v>
                </c:pt>
                <c:pt idx="189583">
                  <c:v>50.055473606551303</c:v>
                </c:pt>
                <c:pt idx="189584">
                  <c:v>50.055569705607702</c:v>
                </c:pt>
                <c:pt idx="189585">
                  <c:v>50.055665804356501</c:v>
                </c:pt>
                <c:pt idx="189586">
                  <c:v>50.055761902797698</c:v>
                </c:pt>
                <c:pt idx="189587">
                  <c:v>50.055858000931302</c:v>
                </c:pt>
                <c:pt idx="189588">
                  <c:v>50.055954098757198</c:v>
                </c:pt>
                <c:pt idx="189589">
                  <c:v>50.056050196275599</c:v>
                </c:pt>
                <c:pt idx="189590">
                  <c:v>50.0561462934864</c:v>
                </c:pt>
                <c:pt idx="189591">
                  <c:v>50.056242390389599</c:v>
                </c:pt>
                <c:pt idx="189592">
                  <c:v>50.056338486985197</c:v>
                </c:pt>
                <c:pt idx="189593">
                  <c:v>50.056434583273202</c:v>
                </c:pt>
                <c:pt idx="189594">
                  <c:v>50.056530679253598</c:v>
                </c:pt>
                <c:pt idx="189595">
                  <c:v>50.0566267749264</c:v>
                </c:pt>
                <c:pt idx="189596">
                  <c:v>50.056722870291601</c:v>
                </c:pt>
                <c:pt idx="189597">
                  <c:v>50.056818965349301</c:v>
                </c:pt>
                <c:pt idx="189598">
                  <c:v>50.0569150600993</c:v>
                </c:pt>
                <c:pt idx="189599">
                  <c:v>50.057011154541698</c:v>
                </c:pt>
                <c:pt idx="189600">
                  <c:v>50.057107248676601</c:v>
                </c:pt>
                <c:pt idx="189601">
                  <c:v>50.057203342503797</c:v>
                </c:pt>
                <c:pt idx="189602">
                  <c:v>50.057299436023499</c:v>
                </c:pt>
                <c:pt idx="189603">
                  <c:v>50.057395529235599</c:v>
                </c:pt>
                <c:pt idx="189604">
                  <c:v>50.057491622140098</c:v>
                </c:pt>
                <c:pt idx="189605">
                  <c:v>50.057587714736997</c:v>
                </c:pt>
                <c:pt idx="189606">
                  <c:v>50.057683807026301</c:v>
                </c:pt>
                <c:pt idx="189607">
                  <c:v>50.057779899008104</c:v>
                </c:pt>
                <c:pt idx="189608">
                  <c:v>50.057875990682298</c:v>
                </c:pt>
                <c:pt idx="189609">
                  <c:v>50.057972082048799</c:v>
                </c:pt>
                <c:pt idx="189610">
                  <c:v>50.058068173107799</c:v>
                </c:pt>
                <c:pt idx="189611">
                  <c:v>50.058164263859297</c:v>
                </c:pt>
                <c:pt idx="189612">
                  <c:v>50.058260354303101</c:v>
                </c:pt>
                <c:pt idx="189613">
                  <c:v>50.058356444439397</c:v>
                </c:pt>
                <c:pt idx="189614">
                  <c:v>50.058452534268099</c:v>
                </c:pt>
                <c:pt idx="189615">
                  <c:v>50.0585486237892</c:v>
                </c:pt>
                <c:pt idx="189616">
                  <c:v>50.058644713002799</c:v>
                </c:pt>
                <c:pt idx="189617">
                  <c:v>50.058740801908698</c:v>
                </c:pt>
                <c:pt idx="189618">
                  <c:v>50.058836890507102</c:v>
                </c:pt>
                <c:pt idx="189619">
                  <c:v>50.058932978797998</c:v>
                </c:pt>
                <c:pt idx="189620">
                  <c:v>50.0590290667812</c:v>
                </c:pt>
                <c:pt idx="189621">
                  <c:v>50.0591251544569</c:v>
                </c:pt>
                <c:pt idx="189622">
                  <c:v>50.059221241825</c:v>
                </c:pt>
                <c:pt idx="189623">
                  <c:v>50.059317328885598</c:v>
                </c:pt>
                <c:pt idx="189624">
                  <c:v>50.059413415638602</c:v>
                </c:pt>
                <c:pt idx="189625">
                  <c:v>50.059509502083998</c:v>
                </c:pt>
                <c:pt idx="189626">
                  <c:v>50.059605588221899</c:v>
                </c:pt>
                <c:pt idx="189627">
                  <c:v>50.059701674052199</c:v>
                </c:pt>
                <c:pt idx="189628">
                  <c:v>50.059797759574899</c:v>
                </c:pt>
                <c:pt idx="189629">
                  <c:v>50.059893844790103</c:v>
                </c:pt>
                <c:pt idx="189630">
                  <c:v>50.0599899296977</c:v>
                </c:pt>
                <c:pt idx="189631">
                  <c:v>50.060086014297703</c:v>
                </c:pt>
                <c:pt idx="189632">
                  <c:v>50.060182098590197</c:v>
                </c:pt>
                <c:pt idx="189633">
                  <c:v>50.060278182575203</c:v>
                </c:pt>
                <c:pt idx="189634">
                  <c:v>50.060374266252602</c:v>
                </c:pt>
                <c:pt idx="189635">
                  <c:v>50.060470349622399</c:v>
                </c:pt>
                <c:pt idx="189636">
                  <c:v>50.060566432684702</c:v>
                </c:pt>
                <c:pt idx="189637">
                  <c:v>50.060662515439397</c:v>
                </c:pt>
                <c:pt idx="189638">
                  <c:v>50.060758597886597</c:v>
                </c:pt>
                <c:pt idx="189639">
                  <c:v>50.060854680026203</c:v>
                </c:pt>
                <c:pt idx="189640">
                  <c:v>50.060950761858201</c:v>
                </c:pt>
                <c:pt idx="189641">
                  <c:v>50.061046843382798</c:v>
                </c:pt>
                <c:pt idx="189642">
                  <c:v>50.0611429245997</c:v>
                </c:pt>
                <c:pt idx="189643">
                  <c:v>50.061239005509101</c:v>
                </c:pt>
                <c:pt idx="189644">
                  <c:v>50.061335086111001</c:v>
                </c:pt>
                <c:pt idx="189645">
                  <c:v>50.061431166405299</c:v>
                </c:pt>
                <c:pt idx="189646">
                  <c:v>50.061527246392103</c:v>
                </c:pt>
                <c:pt idx="189647">
                  <c:v>50.061623326071398</c:v>
                </c:pt>
                <c:pt idx="189648">
                  <c:v>50.0617194054431</c:v>
                </c:pt>
                <c:pt idx="189649">
                  <c:v>50.0618154845072</c:v>
                </c:pt>
                <c:pt idx="189650">
                  <c:v>50.061911563263799</c:v>
                </c:pt>
                <c:pt idx="189651">
                  <c:v>50.062007641712903</c:v>
                </c:pt>
                <c:pt idx="189652">
                  <c:v>50.062103719854498</c:v>
                </c:pt>
                <c:pt idx="189653">
                  <c:v>50.0621997976885</c:v>
                </c:pt>
                <c:pt idx="189654">
                  <c:v>50.0622958752149</c:v>
                </c:pt>
                <c:pt idx="189655">
                  <c:v>50.062391952433799</c:v>
                </c:pt>
                <c:pt idx="189656">
                  <c:v>50.062488029345197</c:v>
                </c:pt>
                <c:pt idx="189657">
                  <c:v>50.062584105949099</c:v>
                </c:pt>
                <c:pt idx="189658">
                  <c:v>50.062680182245401</c:v>
                </c:pt>
                <c:pt idx="189659">
                  <c:v>50.062776258234202</c:v>
                </c:pt>
                <c:pt idx="189660">
                  <c:v>50.0628723339155</c:v>
                </c:pt>
                <c:pt idx="189661">
                  <c:v>50.062968409289198</c:v>
                </c:pt>
                <c:pt idx="189662">
                  <c:v>50.063064484355401</c:v>
                </c:pt>
                <c:pt idx="189663">
                  <c:v>50.063160559114102</c:v>
                </c:pt>
                <c:pt idx="189664">
                  <c:v>50.063256633565302</c:v>
                </c:pt>
                <c:pt idx="189665">
                  <c:v>50.063352707708901</c:v>
                </c:pt>
                <c:pt idx="189666">
                  <c:v>50.063448781544999</c:v>
                </c:pt>
                <c:pt idx="189667">
                  <c:v>50.063544855073602</c:v>
                </c:pt>
                <c:pt idx="189668">
                  <c:v>50.063640928294603</c:v>
                </c:pt>
                <c:pt idx="189669">
                  <c:v>50.063737001208203</c:v>
                </c:pt>
                <c:pt idx="189670">
                  <c:v>50.063833073814202</c:v>
                </c:pt>
                <c:pt idx="189671">
                  <c:v>50.063929146112699</c:v>
                </c:pt>
                <c:pt idx="189672">
                  <c:v>50.064025218103602</c:v>
                </c:pt>
                <c:pt idx="189673">
                  <c:v>50.064121289787103</c:v>
                </c:pt>
                <c:pt idx="189674">
                  <c:v>50.064217361163003</c:v>
                </c:pt>
                <c:pt idx="189675">
                  <c:v>50.064313432231501</c:v>
                </c:pt>
                <c:pt idx="189676">
                  <c:v>50.064409502992397</c:v>
                </c:pt>
                <c:pt idx="189677">
                  <c:v>50.0645055734458</c:v>
                </c:pt>
                <c:pt idx="189678">
                  <c:v>50.064601643591601</c:v>
                </c:pt>
                <c:pt idx="189679">
                  <c:v>50.06469771343</c:v>
                </c:pt>
                <c:pt idx="189680">
                  <c:v>50.064793782960898</c:v>
                </c:pt>
                <c:pt idx="189681">
                  <c:v>50.064889852184201</c:v>
                </c:pt>
                <c:pt idx="189682">
                  <c:v>50.064985921100103</c:v>
                </c:pt>
                <c:pt idx="189683">
                  <c:v>50.065081989708403</c:v>
                </c:pt>
                <c:pt idx="189684">
                  <c:v>50.065178058009202</c:v>
                </c:pt>
                <c:pt idx="189685">
                  <c:v>50.0652741260025</c:v>
                </c:pt>
                <c:pt idx="189686">
                  <c:v>50.065370193688302</c:v>
                </c:pt>
                <c:pt idx="189687">
                  <c:v>50.065466261066703</c:v>
                </c:pt>
                <c:pt idx="189688">
                  <c:v>50.065562328137503</c:v>
                </c:pt>
                <c:pt idx="189689">
                  <c:v>50.065658394900801</c:v>
                </c:pt>
                <c:pt idx="189690">
                  <c:v>50.065754461356597</c:v>
                </c:pt>
                <c:pt idx="189691">
                  <c:v>50.0658505275049</c:v>
                </c:pt>
                <c:pt idx="189692">
                  <c:v>50.0659465933457</c:v>
                </c:pt>
                <c:pt idx="189693">
                  <c:v>50.066042658878999</c:v>
                </c:pt>
                <c:pt idx="189694">
                  <c:v>50.066138724104803</c:v>
                </c:pt>
                <c:pt idx="189695">
                  <c:v>50.066234789023099</c:v>
                </c:pt>
                <c:pt idx="189696">
                  <c:v>50.0663308536339</c:v>
                </c:pt>
                <c:pt idx="189697">
                  <c:v>50.0664269179372</c:v>
                </c:pt>
                <c:pt idx="189698">
                  <c:v>50.066522981933097</c:v>
                </c:pt>
                <c:pt idx="189699">
                  <c:v>50.066619045621401</c:v>
                </c:pt>
                <c:pt idx="189700">
                  <c:v>50.066715109002203</c:v>
                </c:pt>
                <c:pt idx="189701">
                  <c:v>50.066811172075603</c:v>
                </c:pt>
                <c:pt idx="189702">
                  <c:v>50.066907234841501</c:v>
                </c:pt>
                <c:pt idx="189703">
                  <c:v>50.067003297299898</c:v>
                </c:pt>
                <c:pt idx="189704">
                  <c:v>50.067099359450701</c:v>
                </c:pt>
                <c:pt idx="189705">
                  <c:v>50.067195421294102</c:v>
                </c:pt>
                <c:pt idx="189706">
                  <c:v>50.0672914828301</c:v>
                </c:pt>
                <c:pt idx="189707">
                  <c:v>50.067387544058498</c:v>
                </c:pt>
                <c:pt idx="189708">
                  <c:v>50.067483604979401</c:v>
                </c:pt>
                <c:pt idx="189709">
                  <c:v>50.067579665592902</c:v>
                </c:pt>
                <c:pt idx="189710">
                  <c:v>50.067675725898901</c:v>
                </c:pt>
                <c:pt idx="189711">
                  <c:v>50.067771785897399</c:v>
                </c:pt>
                <c:pt idx="189712">
                  <c:v>50.067867845588403</c:v>
                </c:pt>
                <c:pt idx="189713">
                  <c:v>50.067963904971997</c:v>
                </c:pt>
                <c:pt idx="189714">
                  <c:v>50.068059964047997</c:v>
                </c:pt>
                <c:pt idx="189715">
                  <c:v>50.068156022816602</c:v>
                </c:pt>
                <c:pt idx="189716">
                  <c:v>50.068252081277798</c:v>
                </c:pt>
                <c:pt idx="189717">
                  <c:v>50.0683481394314</c:v>
                </c:pt>
                <c:pt idx="189718">
                  <c:v>50.0684441972776</c:v>
                </c:pt>
                <c:pt idx="189719">
                  <c:v>50.068540254816298</c:v>
                </c:pt>
                <c:pt idx="189720">
                  <c:v>50.068636312047502</c:v>
                </c:pt>
                <c:pt idx="189721">
                  <c:v>50.068732368971297</c:v>
                </c:pt>
                <c:pt idx="189722">
                  <c:v>50.068828425587498</c:v>
                </c:pt>
                <c:pt idx="189723">
                  <c:v>50.068924481896303</c:v>
                </c:pt>
                <c:pt idx="189724">
                  <c:v>50.0690205378977</c:v>
                </c:pt>
                <c:pt idx="189725">
                  <c:v>50.069116593591602</c:v>
                </c:pt>
                <c:pt idx="189726">
                  <c:v>50.069212648978002</c:v>
                </c:pt>
                <c:pt idx="189727">
                  <c:v>50.069308704056901</c:v>
                </c:pt>
                <c:pt idx="189728">
                  <c:v>50.069404758828398</c:v>
                </c:pt>
                <c:pt idx="189729">
                  <c:v>50.0695008132925</c:v>
                </c:pt>
                <c:pt idx="189730">
                  <c:v>50.069596867449</c:v>
                </c:pt>
                <c:pt idx="189731">
                  <c:v>50.069692921298099</c:v>
                </c:pt>
                <c:pt idx="189732">
                  <c:v>50.069788974839803</c:v>
                </c:pt>
                <c:pt idx="189733">
                  <c:v>50.069885028073998</c:v>
                </c:pt>
                <c:pt idx="189734">
                  <c:v>50.069981081000698</c:v>
                </c:pt>
                <c:pt idx="189735">
                  <c:v>50.070077133620003</c:v>
                </c:pt>
                <c:pt idx="189736">
                  <c:v>50.0701731859318</c:v>
                </c:pt>
                <c:pt idx="189737">
                  <c:v>50.070269237936103</c:v>
                </c:pt>
                <c:pt idx="189738">
                  <c:v>50.070365289633003</c:v>
                </c:pt>
                <c:pt idx="189739">
                  <c:v>50.070461341022501</c:v>
                </c:pt>
                <c:pt idx="189740">
                  <c:v>50.070557392104497</c:v>
                </c:pt>
                <c:pt idx="189741">
                  <c:v>50.070653442878999</c:v>
                </c:pt>
                <c:pt idx="189742">
                  <c:v>50.070749493346099</c:v>
                </c:pt>
                <c:pt idx="189743">
                  <c:v>50.070845543505797</c:v>
                </c:pt>
                <c:pt idx="189744">
                  <c:v>50.070941593358</c:v>
                </c:pt>
                <c:pt idx="189745">
                  <c:v>50.071037642902702</c:v>
                </c:pt>
                <c:pt idx="189746">
                  <c:v>50.071133692140101</c:v>
                </c:pt>
                <c:pt idx="189747">
                  <c:v>50.071229741069899</c:v>
                </c:pt>
                <c:pt idx="189748">
                  <c:v>50.071325789692303</c:v>
                </c:pt>
                <c:pt idx="189749">
                  <c:v>50.071421838007304</c:v>
                </c:pt>
                <c:pt idx="189750">
                  <c:v>50.071517886014803</c:v>
                </c:pt>
                <c:pt idx="189751">
                  <c:v>50.0716139337149</c:v>
                </c:pt>
                <c:pt idx="189752">
                  <c:v>50.071709981107603</c:v>
                </c:pt>
                <c:pt idx="189753">
                  <c:v>50.071806028192803</c:v>
                </c:pt>
                <c:pt idx="189754">
                  <c:v>50.071902074970602</c:v>
                </c:pt>
                <c:pt idx="189755">
                  <c:v>50.071998121440899</c:v>
                </c:pt>
                <c:pt idx="189756">
                  <c:v>50.072094167603801</c:v>
                </c:pt>
                <c:pt idx="189757">
                  <c:v>50.072190213459301</c:v>
                </c:pt>
                <c:pt idx="189758">
                  <c:v>50.072286259007299</c:v>
                </c:pt>
                <c:pt idx="189759">
                  <c:v>50.072382304247903</c:v>
                </c:pt>
                <c:pt idx="189760">
                  <c:v>50.072478349181097</c:v>
                </c:pt>
                <c:pt idx="189761">
                  <c:v>50.072574393806804</c:v>
                </c:pt>
                <c:pt idx="189762">
                  <c:v>50.072670438125101</c:v>
                </c:pt>
                <c:pt idx="189763">
                  <c:v>50.072766482135997</c:v>
                </c:pt>
                <c:pt idx="189764">
                  <c:v>50.072862525839497</c:v>
                </c:pt>
                <c:pt idx="189765">
                  <c:v>50.072958569235503</c:v>
                </c:pt>
                <c:pt idx="189766">
                  <c:v>50.0730546123241</c:v>
                </c:pt>
                <c:pt idx="189767">
                  <c:v>50.073150655105202</c:v>
                </c:pt>
                <c:pt idx="189768">
                  <c:v>50.073246697579002</c:v>
                </c:pt>
                <c:pt idx="189769">
                  <c:v>50.0733427397453</c:v>
                </c:pt>
                <c:pt idx="189770">
                  <c:v>50.073438781604203</c:v>
                </c:pt>
                <c:pt idx="189771">
                  <c:v>50.073534823155697</c:v>
                </c:pt>
                <c:pt idx="189772">
                  <c:v>50.073630864399703</c:v>
                </c:pt>
                <c:pt idx="189773">
                  <c:v>50.0737269053364</c:v>
                </c:pt>
                <c:pt idx="189774">
                  <c:v>50.073822945965603</c:v>
                </c:pt>
                <c:pt idx="189775">
                  <c:v>50.073918986287403</c:v>
                </c:pt>
                <c:pt idx="189776">
                  <c:v>50.074015026301801</c:v>
                </c:pt>
                <c:pt idx="189777">
                  <c:v>50.074111066008797</c:v>
                </c:pt>
                <c:pt idx="189778">
                  <c:v>50.074207105408298</c:v>
                </c:pt>
                <c:pt idx="189779">
                  <c:v>50.074303144500497</c:v>
                </c:pt>
                <c:pt idx="189780">
                  <c:v>50.074399183285202</c:v>
                </c:pt>
                <c:pt idx="189781">
                  <c:v>50.074495221762497</c:v>
                </c:pt>
                <c:pt idx="189782">
                  <c:v>50.074591259932397</c:v>
                </c:pt>
                <c:pt idx="189783">
                  <c:v>50.074687297794902</c:v>
                </c:pt>
                <c:pt idx="189784">
                  <c:v>50.074783335349998</c:v>
                </c:pt>
                <c:pt idx="189785">
                  <c:v>50.0748793725977</c:v>
                </c:pt>
                <c:pt idx="189786">
                  <c:v>50.074975409537998</c:v>
                </c:pt>
                <c:pt idx="189787">
                  <c:v>50.075071446170803</c:v>
                </c:pt>
                <c:pt idx="189788">
                  <c:v>50.075167482496298</c:v>
                </c:pt>
                <c:pt idx="189789">
                  <c:v>50.075263518514397</c:v>
                </c:pt>
                <c:pt idx="189790">
                  <c:v>50.075359554225003</c:v>
                </c:pt>
                <c:pt idx="189791">
                  <c:v>50.075455589628298</c:v>
                </c:pt>
                <c:pt idx="189792">
                  <c:v>50.075551624724099</c:v>
                </c:pt>
                <c:pt idx="189793">
                  <c:v>50.075647659512597</c:v>
                </c:pt>
                <c:pt idx="189794">
                  <c:v>50.075743693993601</c:v>
                </c:pt>
                <c:pt idx="189795">
                  <c:v>50.075839728167303</c:v>
                </c:pt>
                <c:pt idx="189796">
                  <c:v>50.075935762033502</c:v>
                </c:pt>
                <c:pt idx="189797">
                  <c:v>50.076031795592399</c:v>
                </c:pt>
                <c:pt idx="189798">
                  <c:v>50.076127828843902</c:v>
                </c:pt>
                <c:pt idx="189799">
                  <c:v>50.076223861788002</c:v>
                </c:pt>
                <c:pt idx="189800">
                  <c:v>50.0763198944246</c:v>
                </c:pt>
                <c:pt idx="189801">
                  <c:v>50.076415926753903</c:v>
                </c:pt>
                <c:pt idx="189802">
                  <c:v>50.076511958775797</c:v>
                </c:pt>
                <c:pt idx="189803">
                  <c:v>50.076607990490402</c:v>
                </c:pt>
                <c:pt idx="189804">
                  <c:v>50.076704021897498</c:v>
                </c:pt>
                <c:pt idx="189805">
                  <c:v>50.0768000529972</c:v>
                </c:pt>
                <c:pt idx="189806">
                  <c:v>50.076896083789599</c:v>
                </c:pt>
                <c:pt idx="189807">
                  <c:v>50.076992114274503</c:v>
                </c:pt>
                <c:pt idx="189808">
                  <c:v>50.077088144452098</c:v>
                </c:pt>
                <c:pt idx="189809">
                  <c:v>50.077184174322298</c:v>
                </c:pt>
                <c:pt idx="189810">
                  <c:v>50.077280203885103</c:v>
                </c:pt>
                <c:pt idx="189811">
                  <c:v>50.077376233140498</c:v>
                </c:pt>
                <c:pt idx="189812">
                  <c:v>50.077472262088598</c:v>
                </c:pt>
                <c:pt idx="189813">
                  <c:v>50.077568290729197</c:v>
                </c:pt>
                <c:pt idx="189814">
                  <c:v>50.077664319062499</c:v>
                </c:pt>
                <c:pt idx="189815">
                  <c:v>50.0777603470884</c:v>
                </c:pt>
                <c:pt idx="189816">
                  <c:v>50.077856374806998</c:v>
                </c:pt>
                <c:pt idx="189817">
                  <c:v>50.077952402218102</c:v>
                </c:pt>
                <c:pt idx="189818">
                  <c:v>50.078048429321903</c:v>
                </c:pt>
                <c:pt idx="189819">
                  <c:v>50.078144456118302</c:v>
                </c:pt>
                <c:pt idx="189820">
                  <c:v>50.078240482607299</c:v>
                </c:pt>
                <c:pt idx="189821">
                  <c:v>50.078336508789</c:v>
                </c:pt>
                <c:pt idx="189822">
                  <c:v>50.0784325346633</c:v>
                </c:pt>
                <c:pt idx="189823">
                  <c:v>50.078528560230197</c:v>
                </c:pt>
                <c:pt idx="189824">
                  <c:v>50.078624585489798</c:v>
                </c:pt>
                <c:pt idx="189825">
                  <c:v>50.078720610441898</c:v>
                </c:pt>
                <c:pt idx="189826">
                  <c:v>50.078816635086802</c:v>
                </c:pt>
                <c:pt idx="189827">
                  <c:v>50.078912659424198</c:v>
                </c:pt>
                <c:pt idx="189828">
                  <c:v>50.079008683454298</c:v>
                </c:pt>
                <c:pt idx="189829">
                  <c:v>50.079104707177002</c:v>
                </c:pt>
                <c:pt idx="189830">
                  <c:v>50.079200730592397</c:v>
                </c:pt>
                <c:pt idx="189831">
                  <c:v>50.079296753700397</c:v>
                </c:pt>
                <c:pt idx="189832">
                  <c:v>50.079392776501003</c:v>
                </c:pt>
                <c:pt idx="189833">
                  <c:v>50.079488798994198</c:v>
                </c:pt>
                <c:pt idx="189834">
                  <c:v>50.079584821180198</c:v>
                </c:pt>
                <c:pt idx="189835">
                  <c:v>50.079680843058703</c:v>
                </c:pt>
                <c:pt idx="189836">
                  <c:v>50.079776864629899</c:v>
                </c:pt>
                <c:pt idx="189837">
                  <c:v>50.079872885893799</c:v>
                </c:pt>
                <c:pt idx="189838">
                  <c:v>50.079968906850198</c:v>
                </c:pt>
                <c:pt idx="189839">
                  <c:v>50.0800649274994</c:v>
                </c:pt>
                <c:pt idx="189840">
                  <c:v>50.080160947841101</c:v>
                </c:pt>
                <c:pt idx="189841">
                  <c:v>50.080256967875599</c:v>
                </c:pt>
                <c:pt idx="189842">
                  <c:v>50.080352987602602</c:v>
                </c:pt>
                <c:pt idx="189843">
                  <c:v>50.080449007022303</c:v>
                </c:pt>
                <c:pt idx="189844">
                  <c:v>50.0805450261347</c:v>
                </c:pt>
                <c:pt idx="189845">
                  <c:v>50.080641044939703</c:v>
                </c:pt>
                <c:pt idx="189846">
                  <c:v>50.080737063437397</c:v>
                </c:pt>
                <c:pt idx="189847">
                  <c:v>50.080833081627702</c:v>
                </c:pt>
                <c:pt idx="189848">
                  <c:v>50.080929099510698</c:v>
                </c:pt>
                <c:pt idx="189849">
                  <c:v>50.081025117086398</c:v>
                </c:pt>
                <c:pt idx="189850">
                  <c:v>50.081121134354703</c:v>
                </c:pt>
                <c:pt idx="189851">
                  <c:v>50.081217151315599</c:v>
                </c:pt>
                <c:pt idx="189852">
                  <c:v>50.081313167969199</c:v>
                </c:pt>
                <c:pt idx="189853">
                  <c:v>50.081409184315497</c:v>
                </c:pt>
                <c:pt idx="189854">
                  <c:v>50.0815052003544</c:v>
                </c:pt>
                <c:pt idx="189855">
                  <c:v>50.081601216086</c:v>
                </c:pt>
                <c:pt idx="189856">
                  <c:v>50.081697231510297</c:v>
                </c:pt>
                <c:pt idx="189857">
                  <c:v>50.0817932466272</c:v>
                </c:pt>
                <c:pt idx="189858">
                  <c:v>50.0818892614368</c:v>
                </c:pt>
                <c:pt idx="189859">
                  <c:v>50.081985275938997</c:v>
                </c:pt>
                <c:pt idx="189860">
                  <c:v>50.0820812901339</c:v>
                </c:pt>
                <c:pt idx="189861">
                  <c:v>50.082177304021499</c:v>
                </c:pt>
                <c:pt idx="189862">
                  <c:v>50.082273317601697</c:v>
                </c:pt>
                <c:pt idx="189863">
                  <c:v>50.082369330874599</c:v>
                </c:pt>
                <c:pt idx="189864">
                  <c:v>50.082465343840198</c:v>
                </c:pt>
                <c:pt idx="189865">
                  <c:v>50.082561356498502</c:v>
                </c:pt>
                <c:pt idx="189866">
                  <c:v>50.082657368849397</c:v>
                </c:pt>
                <c:pt idx="189867">
                  <c:v>50.082753380893003</c:v>
                </c:pt>
                <c:pt idx="189868">
                  <c:v>50.082849392629299</c:v>
                </c:pt>
                <c:pt idx="189869">
                  <c:v>50.082945404058201</c:v>
                </c:pt>
                <c:pt idx="189870">
                  <c:v>50.083041415179899</c:v>
                </c:pt>
                <c:pt idx="189871">
                  <c:v>50.083137425994202</c:v>
                </c:pt>
                <c:pt idx="189872">
                  <c:v>50.083233436501096</c:v>
                </c:pt>
                <c:pt idx="189873">
                  <c:v>50.083329446700802</c:v>
                </c:pt>
                <c:pt idx="189874">
                  <c:v>50.083425456593098</c:v>
                </c:pt>
                <c:pt idx="189875">
                  <c:v>50.083521466178198</c:v>
                </c:pt>
                <c:pt idx="189876">
                  <c:v>50.083617475455902</c:v>
                </c:pt>
                <c:pt idx="189877">
                  <c:v>50.083713484426298</c:v>
                </c:pt>
                <c:pt idx="189878">
                  <c:v>50.083809493089298</c:v>
                </c:pt>
                <c:pt idx="189879">
                  <c:v>50.083905501445102</c:v>
                </c:pt>
                <c:pt idx="189880">
                  <c:v>50.084001509493497</c:v>
                </c:pt>
                <c:pt idx="189881">
                  <c:v>50.084097517234603</c:v>
                </c:pt>
                <c:pt idx="189882">
                  <c:v>50.0841935246685</c:v>
                </c:pt>
                <c:pt idx="189883">
                  <c:v>50.084289531795001</c:v>
                </c:pt>
                <c:pt idx="189884">
                  <c:v>50.0843855386142</c:v>
                </c:pt>
                <c:pt idx="189885">
                  <c:v>50.084481545126003</c:v>
                </c:pt>
                <c:pt idx="189886">
                  <c:v>50.084577551330597</c:v>
                </c:pt>
                <c:pt idx="189887">
                  <c:v>50.084673557227902</c:v>
                </c:pt>
                <c:pt idx="189888">
                  <c:v>50.084769562817897</c:v>
                </c:pt>
                <c:pt idx="189889">
                  <c:v>50.084865568100497</c:v>
                </c:pt>
                <c:pt idx="189890">
                  <c:v>50.084961573075901</c:v>
                </c:pt>
                <c:pt idx="189891">
                  <c:v>50.085057577743903</c:v>
                </c:pt>
                <c:pt idx="189892">
                  <c:v>50.085153582104702</c:v>
                </c:pt>
                <c:pt idx="189893">
                  <c:v>50.085249586158099</c:v>
                </c:pt>
                <c:pt idx="189894">
                  <c:v>50.0853455899042</c:v>
                </c:pt>
                <c:pt idx="189895">
                  <c:v>50.085441593343099</c:v>
                </c:pt>
                <c:pt idx="189896">
                  <c:v>50.085537596474602</c:v>
                </c:pt>
                <c:pt idx="189897">
                  <c:v>50.085633599298902</c:v>
                </c:pt>
                <c:pt idx="189898">
                  <c:v>50.0857296018158</c:v>
                </c:pt>
                <c:pt idx="189899">
                  <c:v>50.085825604025501</c:v>
                </c:pt>
                <c:pt idx="189900">
                  <c:v>50.085921605927901</c:v>
                </c:pt>
                <c:pt idx="189901">
                  <c:v>50.086017607522898</c:v>
                </c:pt>
                <c:pt idx="189902">
                  <c:v>50.086113608810699</c:v>
                </c:pt>
                <c:pt idx="189903">
                  <c:v>50.086209609791197</c:v>
                </c:pt>
                <c:pt idx="189904">
                  <c:v>50.0863056104644</c:v>
                </c:pt>
                <c:pt idx="189905">
                  <c:v>50.086401610830301</c:v>
                </c:pt>
                <c:pt idx="189906">
                  <c:v>50.086497610888898</c:v>
                </c:pt>
                <c:pt idx="189907">
                  <c:v>50.0865936106402</c:v>
                </c:pt>
                <c:pt idx="189908">
                  <c:v>50.086689610084299</c:v>
                </c:pt>
                <c:pt idx="189909">
                  <c:v>50.086785609221003</c:v>
                </c:pt>
                <c:pt idx="189910">
                  <c:v>50.086881608050497</c:v>
                </c:pt>
                <c:pt idx="189911">
                  <c:v>50.086977606572702</c:v>
                </c:pt>
                <c:pt idx="189912">
                  <c:v>50.087073604787598</c:v>
                </c:pt>
                <c:pt idx="189913">
                  <c:v>50.087169602695198</c:v>
                </c:pt>
                <c:pt idx="189914">
                  <c:v>50.087265600295602</c:v>
                </c:pt>
                <c:pt idx="189915">
                  <c:v>50.087361597588597</c:v>
                </c:pt>
                <c:pt idx="189916">
                  <c:v>50.087457594574403</c:v>
                </c:pt>
                <c:pt idx="189917">
                  <c:v>50.087553591252899</c:v>
                </c:pt>
                <c:pt idx="189918">
                  <c:v>50.087649587624099</c:v>
                </c:pt>
                <c:pt idx="189919">
                  <c:v>50.087745583688097</c:v>
                </c:pt>
                <c:pt idx="189920">
                  <c:v>50.087841579444799</c:v>
                </c:pt>
                <c:pt idx="189921">
                  <c:v>50.087937574894198</c:v>
                </c:pt>
                <c:pt idx="189922">
                  <c:v>50.088033570036302</c:v>
                </c:pt>
                <c:pt idx="189923">
                  <c:v>50.088129564871203</c:v>
                </c:pt>
                <c:pt idx="189924">
                  <c:v>50.088225559398801</c:v>
                </c:pt>
                <c:pt idx="189925">
                  <c:v>50.088321553619103</c:v>
                </c:pt>
                <c:pt idx="189926">
                  <c:v>50.088417547532103</c:v>
                </c:pt>
                <c:pt idx="189927">
                  <c:v>50.0885135411379</c:v>
                </c:pt>
                <c:pt idx="189928">
                  <c:v>50.088609534436401</c:v>
                </c:pt>
                <c:pt idx="189929">
                  <c:v>50.088705527427699</c:v>
                </c:pt>
                <c:pt idx="189930">
                  <c:v>50.088801520111701</c:v>
                </c:pt>
                <c:pt idx="189931">
                  <c:v>50.088897512488401</c:v>
                </c:pt>
                <c:pt idx="189932">
                  <c:v>50.088993504557799</c:v>
                </c:pt>
                <c:pt idx="189933">
                  <c:v>50.08908949632</c:v>
                </c:pt>
                <c:pt idx="189934">
                  <c:v>50.089185487774998</c:v>
                </c:pt>
                <c:pt idx="189935">
                  <c:v>50.089281478922601</c:v>
                </c:pt>
                <c:pt idx="189936">
                  <c:v>50.0893774697631</c:v>
                </c:pt>
                <c:pt idx="189937">
                  <c:v>50.089473460296198</c:v>
                </c:pt>
                <c:pt idx="189938">
                  <c:v>50.089569450522099</c:v>
                </c:pt>
                <c:pt idx="189939">
                  <c:v>50.089665440440797</c:v>
                </c:pt>
                <c:pt idx="189940">
                  <c:v>50.089761430052199</c:v>
                </c:pt>
                <c:pt idx="189941">
                  <c:v>50.089857419356299</c:v>
                </c:pt>
                <c:pt idx="189942">
                  <c:v>50.089953408353203</c:v>
                </c:pt>
                <c:pt idx="189943">
                  <c:v>50.090049397042797</c:v>
                </c:pt>
                <c:pt idx="189944">
                  <c:v>50.090145385425203</c:v>
                </c:pt>
                <c:pt idx="189945">
                  <c:v>50.090241373500298</c:v>
                </c:pt>
                <c:pt idx="189946">
                  <c:v>50.090337361268197</c:v>
                </c:pt>
                <c:pt idx="189947">
                  <c:v>50.090433348728801</c:v>
                </c:pt>
                <c:pt idx="189948">
                  <c:v>50.090529335882202</c:v>
                </c:pt>
                <c:pt idx="189949">
                  <c:v>50.0906253227283</c:v>
                </c:pt>
                <c:pt idx="189950">
                  <c:v>50.090721309267202</c:v>
                </c:pt>
                <c:pt idx="189951">
                  <c:v>50.090817295498901</c:v>
                </c:pt>
                <c:pt idx="189952">
                  <c:v>50.090913281423298</c:v>
                </c:pt>
                <c:pt idx="189953">
                  <c:v>50.091009267040398</c:v>
                </c:pt>
                <c:pt idx="189954">
                  <c:v>50.091105252350303</c:v>
                </c:pt>
                <c:pt idx="189955">
                  <c:v>50.091201237352998</c:v>
                </c:pt>
                <c:pt idx="189956">
                  <c:v>50.091297222048503</c:v>
                </c:pt>
                <c:pt idx="189957">
                  <c:v>50.091393206436699</c:v>
                </c:pt>
                <c:pt idx="189958">
                  <c:v>50.091489190517599</c:v>
                </c:pt>
                <c:pt idx="189959">
                  <c:v>50.091585174291403</c:v>
                </c:pt>
                <c:pt idx="189960">
                  <c:v>50.091681157757897</c:v>
                </c:pt>
                <c:pt idx="189961">
                  <c:v>50.091777140917102</c:v>
                </c:pt>
                <c:pt idx="189962">
                  <c:v>50.091873123769098</c:v>
                </c:pt>
                <c:pt idx="189963">
                  <c:v>50.091969106313897</c:v>
                </c:pt>
                <c:pt idx="189964">
                  <c:v>50.0920650885515</c:v>
                </c:pt>
                <c:pt idx="189965">
                  <c:v>50.092161070481801</c:v>
                </c:pt>
                <c:pt idx="189966">
                  <c:v>50.092257052104898</c:v>
                </c:pt>
                <c:pt idx="189967">
                  <c:v>50.0923530334208</c:v>
                </c:pt>
                <c:pt idx="189968">
                  <c:v>50.092449014429398</c:v>
                </c:pt>
                <c:pt idx="189969">
                  <c:v>50.092544995130801</c:v>
                </c:pt>
                <c:pt idx="189970">
                  <c:v>50.092640975525001</c:v>
                </c:pt>
                <c:pt idx="189971">
                  <c:v>50.092736955611997</c:v>
                </c:pt>
                <c:pt idx="189972">
                  <c:v>50.092832935391698</c:v>
                </c:pt>
                <c:pt idx="189973">
                  <c:v>50.092928914864203</c:v>
                </c:pt>
                <c:pt idx="189974">
                  <c:v>50.093024894029497</c:v>
                </c:pt>
                <c:pt idx="189975">
                  <c:v>50.093120872887603</c:v>
                </c:pt>
                <c:pt idx="189976">
                  <c:v>50.093216851438498</c:v>
                </c:pt>
                <c:pt idx="189977">
                  <c:v>50.093312829682098</c:v>
                </c:pt>
                <c:pt idx="189978">
                  <c:v>50.093408807618502</c:v>
                </c:pt>
                <c:pt idx="189979">
                  <c:v>50.093504785247703</c:v>
                </c:pt>
                <c:pt idx="189980">
                  <c:v>50.0936007625697</c:v>
                </c:pt>
                <c:pt idx="189981">
                  <c:v>50.093696739584502</c:v>
                </c:pt>
                <c:pt idx="189982">
                  <c:v>50.0937927162921</c:v>
                </c:pt>
                <c:pt idx="189983">
                  <c:v>50.093888692692403</c:v>
                </c:pt>
                <c:pt idx="189984">
                  <c:v>50.093984668785502</c:v>
                </c:pt>
                <c:pt idx="189985">
                  <c:v>50.094080644571498</c:v>
                </c:pt>
                <c:pt idx="189986">
                  <c:v>50.094176620050199</c:v>
                </c:pt>
                <c:pt idx="189987">
                  <c:v>50.094272595221703</c:v>
                </c:pt>
                <c:pt idx="189988">
                  <c:v>50.094368570085997</c:v>
                </c:pt>
                <c:pt idx="189989">
                  <c:v>50.094464544643102</c:v>
                </c:pt>
                <c:pt idx="189990">
                  <c:v>50.094560518892898</c:v>
                </c:pt>
                <c:pt idx="189991">
                  <c:v>50.094656492835597</c:v>
                </c:pt>
                <c:pt idx="189992">
                  <c:v>50.0947524664711</c:v>
                </c:pt>
                <c:pt idx="189993">
                  <c:v>50.094848439799399</c:v>
                </c:pt>
                <c:pt idx="189994">
                  <c:v>50.094944412820396</c:v>
                </c:pt>
                <c:pt idx="189995">
                  <c:v>50.095040385534297</c:v>
                </c:pt>
                <c:pt idx="189996">
                  <c:v>50.095136357941001</c:v>
                </c:pt>
                <c:pt idx="189997">
                  <c:v>50.095232330040403</c:v>
                </c:pt>
                <c:pt idx="189998">
                  <c:v>50.095328301832701</c:v>
                </c:pt>
                <c:pt idx="189999">
                  <c:v>50.095424273317803</c:v>
                </c:pt>
                <c:pt idx="190000">
                  <c:v>50.095520244495702</c:v>
                </c:pt>
                <c:pt idx="190001">
                  <c:v>50.095616215366398</c:v>
                </c:pt>
                <c:pt idx="190002">
                  <c:v>50.095712185929798</c:v>
                </c:pt>
                <c:pt idx="190003">
                  <c:v>50.095808156186102</c:v>
                </c:pt>
                <c:pt idx="190004">
                  <c:v>50.095904126135203</c:v>
                </c:pt>
                <c:pt idx="190005">
                  <c:v>50.0960000957771</c:v>
                </c:pt>
                <c:pt idx="190006">
                  <c:v>50.096096065111901</c:v>
                </c:pt>
                <c:pt idx="190007">
                  <c:v>50.096192034139399</c:v>
                </c:pt>
                <c:pt idx="190008">
                  <c:v>50.096288002859701</c:v>
                </c:pt>
                <c:pt idx="190009">
                  <c:v>50.0963839712729</c:v>
                </c:pt>
                <c:pt idx="190010">
                  <c:v>50.096479939378902</c:v>
                </c:pt>
                <c:pt idx="190011">
                  <c:v>50.096575907177602</c:v>
                </c:pt>
                <c:pt idx="190012">
                  <c:v>50.096671874669198</c:v>
                </c:pt>
                <c:pt idx="190013">
                  <c:v>50.096767841853698</c:v>
                </c:pt>
                <c:pt idx="190014">
                  <c:v>50.096863808730902</c:v>
                </c:pt>
                <c:pt idx="190015">
                  <c:v>50.096959775301002</c:v>
                </c:pt>
                <c:pt idx="190016">
                  <c:v>50.0970557415638</c:v>
                </c:pt>
                <c:pt idx="190017">
                  <c:v>50.097151707519501</c:v>
                </c:pt>
                <c:pt idx="190018">
                  <c:v>50.097247673167999</c:v>
                </c:pt>
                <c:pt idx="190019">
                  <c:v>50.0973436385094</c:v>
                </c:pt>
                <c:pt idx="190020">
                  <c:v>50.097439603543499</c:v>
                </c:pt>
                <c:pt idx="190021">
                  <c:v>50.097535568270501</c:v>
                </c:pt>
                <c:pt idx="190022">
                  <c:v>50.097631532690301</c:v>
                </c:pt>
                <c:pt idx="190023">
                  <c:v>50.097727496803003</c:v>
                </c:pt>
                <c:pt idx="190024">
                  <c:v>50.097823460608403</c:v>
                </c:pt>
                <c:pt idx="190025">
                  <c:v>50.097919424106699</c:v>
                </c:pt>
                <c:pt idx="190026">
                  <c:v>50.098015387297799</c:v>
                </c:pt>
                <c:pt idx="190027">
                  <c:v>50.098111350181803</c:v>
                </c:pt>
                <c:pt idx="190028">
                  <c:v>50.098207312758603</c:v>
                </c:pt>
                <c:pt idx="190029">
                  <c:v>50.098303275028201</c:v>
                </c:pt>
                <c:pt idx="190030">
                  <c:v>50.098399236990602</c:v>
                </c:pt>
                <c:pt idx="190031">
                  <c:v>50.0984951986459</c:v>
                </c:pt>
                <c:pt idx="190032">
                  <c:v>50.098591159994001</c:v>
                </c:pt>
                <c:pt idx="190033">
                  <c:v>50.098687121034999</c:v>
                </c:pt>
                <c:pt idx="190034">
                  <c:v>50.098783081768801</c:v>
                </c:pt>
                <c:pt idx="190035">
                  <c:v>50.098879042195399</c:v>
                </c:pt>
                <c:pt idx="190036">
                  <c:v>50.098975002314901</c:v>
                </c:pt>
                <c:pt idx="190037">
                  <c:v>50.0990709621272</c:v>
                </c:pt>
                <c:pt idx="190038">
                  <c:v>50.099166921632303</c:v>
                </c:pt>
                <c:pt idx="190039">
                  <c:v>50.099262880830302</c:v>
                </c:pt>
                <c:pt idx="190040">
                  <c:v>50.099358839721198</c:v>
                </c:pt>
                <c:pt idx="190041">
                  <c:v>50.099454798304897</c:v>
                </c:pt>
                <c:pt idx="190042">
                  <c:v>50.099550756581401</c:v>
                </c:pt>
                <c:pt idx="190043">
                  <c:v>50.099646714550801</c:v>
                </c:pt>
                <c:pt idx="190044">
                  <c:v>50.099742672212997</c:v>
                </c:pt>
                <c:pt idx="190045">
                  <c:v>50.099838629567998</c:v>
                </c:pt>
                <c:pt idx="190046">
                  <c:v>50.099934586616001</c:v>
                </c:pt>
                <c:pt idx="190047">
                  <c:v>50.100030543356702</c:v>
                </c:pt>
                <c:pt idx="190048">
                  <c:v>50.100126499790299</c:v>
                </c:pt>
                <c:pt idx="190049">
                  <c:v>50.1002224559168</c:v>
                </c:pt>
                <c:pt idx="190050">
                  <c:v>50.100318411736097</c:v>
                </c:pt>
                <c:pt idx="190051">
                  <c:v>50.100414367248298</c:v>
                </c:pt>
                <c:pt idx="190052">
                  <c:v>50.100510322453303</c:v>
                </c:pt>
                <c:pt idx="190053">
                  <c:v>50.100606277351197</c:v>
                </c:pt>
                <c:pt idx="190054">
                  <c:v>50.100702231942002</c:v>
                </c:pt>
                <c:pt idx="190055">
                  <c:v>50.100798186225603</c:v>
                </c:pt>
                <c:pt idx="190056">
                  <c:v>50.100894140202001</c:v>
                </c:pt>
                <c:pt idx="190057">
                  <c:v>50.100990093871403</c:v>
                </c:pt>
                <c:pt idx="190058">
                  <c:v>50.101086047233501</c:v>
                </c:pt>
                <c:pt idx="190059">
                  <c:v>50.101182000288603</c:v>
                </c:pt>
                <c:pt idx="190060">
                  <c:v>50.101277953036501</c:v>
                </c:pt>
                <c:pt idx="190061">
                  <c:v>50.101373905477303</c:v>
                </c:pt>
                <c:pt idx="190062">
                  <c:v>50.101469857610901</c:v>
                </c:pt>
                <c:pt idx="190063">
                  <c:v>50.101565809437403</c:v>
                </c:pt>
                <c:pt idx="190064">
                  <c:v>50.101661760956802</c:v>
                </c:pt>
                <c:pt idx="190065">
                  <c:v>50.101757712168997</c:v>
                </c:pt>
                <c:pt idx="190066">
                  <c:v>50.101853663074102</c:v>
                </c:pt>
                <c:pt idx="190067">
                  <c:v>50.101949613672097</c:v>
                </c:pt>
                <c:pt idx="190068">
                  <c:v>50.102045563962903</c:v>
                </c:pt>
                <c:pt idx="190069">
                  <c:v>50.102141513946599</c:v>
                </c:pt>
                <c:pt idx="190070">
                  <c:v>50.102237463623197</c:v>
                </c:pt>
                <c:pt idx="190071">
                  <c:v>50.102333412992699</c:v>
                </c:pt>
                <c:pt idx="190072">
                  <c:v>50.102429362054998</c:v>
                </c:pt>
                <c:pt idx="190073">
                  <c:v>50.102525310810201</c:v>
                </c:pt>
                <c:pt idx="190074">
                  <c:v>50.102621259258299</c:v>
                </c:pt>
                <c:pt idx="190075">
                  <c:v>50.102717207399301</c:v>
                </c:pt>
                <c:pt idx="190076">
                  <c:v>50.1028131552331</c:v>
                </c:pt>
                <c:pt idx="190077">
                  <c:v>50.102909102759902</c:v>
                </c:pt>
                <c:pt idx="190078">
                  <c:v>50.103005049979501</c:v>
                </c:pt>
                <c:pt idx="190079">
                  <c:v>50.103100996891897</c:v>
                </c:pt>
                <c:pt idx="190080">
                  <c:v>50.103196943497302</c:v>
                </c:pt>
                <c:pt idx="190081">
                  <c:v>50.103292889795597</c:v>
                </c:pt>
                <c:pt idx="190082">
                  <c:v>50.103388835786703</c:v>
                </c:pt>
                <c:pt idx="190083">
                  <c:v>50.103484781470698</c:v>
                </c:pt>
                <c:pt idx="190084">
                  <c:v>50.103580726847603</c:v>
                </c:pt>
                <c:pt idx="190085">
                  <c:v>50.103676671917398</c:v>
                </c:pt>
                <c:pt idx="190086">
                  <c:v>50.103772616680097</c:v>
                </c:pt>
                <c:pt idx="190087">
                  <c:v>50.103868561135698</c:v>
                </c:pt>
                <c:pt idx="190088">
                  <c:v>50.103964505284203</c:v>
                </c:pt>
                <c:pt idx="190089">
                  <c:v>50.104060449125498</c:v>
                </c:pt>
                <c:pt idx="190090">
                  <c:v>50.104156392659696</c:v>
                </c:pt>
                <c:pt idx="190091">
                  <c:v>50.104252335886898</c:v>
                </c:pt>
                <c:pt idx="190092">
                  <c:v>50.104348278806903</c:v>
                </c:pt>
                <c:pt idx="190093">
                  <c:v>50.104444221419897</c:v>
                </c:pt>
                <c:pt idx="190094">
                  <c:v>50.104540163725702</c:v>
                </c:pt>
                <c:pt idx="190095">
                  <c:v>50.104636105724403</c:v>
                </c:pt>
                <c:pt idx="190096">
                  <c:v>50.104732047416</c:v>
                </c:pt>
                <c:pt idx="190097">
                  <c:v>50.104827988800601</c:v>
                </c:pt>
                <c:pt idx="190098">
                  <c:v>50.104923929877998</c:v>
                </c:pt>
                <c:pt idx="190099">
                  <c:v>50.105019870648299</c:v>
                </c:pt>
                <c:pt idx="190100">
                  <c:v>50.105115811111503</c:v>
                </c:pt>
                <c:pt idx="190101">
                  <c:v>50.105211751267603</c:v>
                </c:pt>
                <c:pt idx="190102">
                  <c:v>50.1053076911167</c:v>
                </c:pt>
                <c:pt idx="190103">
                  <c:v>50.1054036306586</c:v>
                </c:pt>
                <c:pt idx="190104">
                  <c:v>50.105499569893503</c:v>
                </c:pt>
                <c:pt idx="190105">
                  <c:v>50.105595508821203</c:v>
                </c:pt>
                <c:pt idx="190106">
                  <c:v>50.105691447441899</c:v>
                </c:pt>
                <c:pt idx="190107">
                  <c:v>50.105787385755399</c:v>
                </c:pt>
                <c:pt idx="190108">
                  <c:v>50.105883323761901</c:v>
                </c:pt>
                <c:pt idx="190109">
                  <c:v>50.1059792614613</c:v>
                </c:pt>
                <c:pt idx="190110">
                  <c:v>50.106075198853603</c:v>
                </c:pt>
                <c:pt idx="190111">
                  <c:v>50.106171135938801</c:v>
                </c:pt>
                <c:pt idx="190112">
                  <c:v>50.106267072716903</c:v>
                </c:pt>
                <c:pt idx="190113">
                  <c:v>50.106363009188001</c:v>
                </c:pt>
                <c:pt idx="190114">
                  <c:v>50.106458945351903</c:v>
                </c:pt>
                <c:pt idx="190115">
                  <c:v>50.106554881208801</c:v>
                </c:pt>
                <c:pt idx="190116">
                  <c:v>50.106650816758602</c:v>
                </c:pt>
                <c:pt idx="190117">
                  <c:v>50.1067467520013</c:v>
                </c:pt>
                <c:pt idx="190118">
                  <c:v>50.106842686937</c:v>
                </c:pt>
                <c:pt idx="190119">
                  <c:v>50.106938621565497</c:v>
                </c:pt>
                <c:pt idx="190120">
                  <c:v>50.107034555886997</c:v>
                </c:pt>
                <c:pt idx="190121">
                  <c:v>50.107130489901401</c:v>
                </c:pt>
                <c:pt idx="190122">
                  <c:v>50.107226423608701</c:v>
                </c:pt>
                <c:pt idx="190123">
                  <c:v>50.107322357008897</c:v>
                </c:pt>
                <c:pt idx="190124">
                  <c:v>50.107418290102103</c:v>
                </c:pt>
                <c:pt idx="190125">
                  <c:v>50.107514222888199</c:v>
                </c:pt>
                <c:pt idx="190126">
                  <c:v>50.107610155367198</c:v>
                </c:pt>
                <c:pt idx="190127">
                  <c:v>50.107706087539199</c:v>
                </c:pt>
                <c:pt idx="190128">
                  <c:v>50.107802019404097</c:v>
                </c:pt>
                <c:pt idx="190129">
                  <c:v>50.107897950961899</c:v>
                </c:pt>
                <c:pt idx="190130">
                  <c:v>50.107993882212597</c:v>
                </c:pt>
                <c:pt idx="190131">
                  <c:v>50.108089813156298</c:v>
                </c:pt>
                <c:pt idx="190132">
                  <c:v>50.108185743792902</c:v>
                </c:pt>
                <c:pt idx="190133">
                  <c:v>50.108281674122502</c:v>
                </c:pt>
                <c:pt idx="190134">
                  <c:v>50.108377604144998</c:v>
                </c:pt>
                <c:pt idx="190135">
                  <c:v>50.108473533860398</c:v>
                </c:pt>
                <c:pt idx="190136">
                  <c:v>50.108569463268701</c:v>
                </c:pt>
                <c:pt idx="190137">
                  <c:v>50.10866539237</c:v>
                </c:pt>
                <c:pt idx="190138">
                  <c:v>50.108761321164302</c:v>
                </c:pt>
                <c:pt idx="190139">
                  <c:v>50.1088572496514</c:v>
                </c:pt>
                <c:pt idx="190140">
                  <c:v>50.108953177831602</c:v>
                </c:pt>
                <c:pt idx="190141">
                  <c:v>50.109049105704599</c:v>
                </c:pt>
                <c:pt idx="190142">
                  <c:v>50.1091450332706</c:v>
                </c:pt>
                <c:pt idx="190143">
                  <c:v>50.109240960529597</c:v>
                </c:pt>
                <c:pt idx="190144">
                  <c:v>50.109336887481497</c:v>
                </c:pt>
                <c:pt idx="190145">
                  <c:v>50.109432814126301</c:v>
                </c:pt>
                <c:pt idx="190146">
                  <c:v>50.1095287404641</c:v>
                </c:pt>
                <c:pt idx="190147">
                  <c:v>50.109624666494803</c:v>
                </c:pt>
                <c:pt idx="190148">
                  <c:v>50.109720592218501</c:v>
                </c:pt>
                <c:pt idx="190149">
                  <c:v>50.109816517635103</c:v>
                </c:pt>
                <c:pt idx="190150">
                  <c:v>50.109912442744701</c:v>
                </c:pt>
                <c:pt idx="190151">
                  <c:v>50.110008367547302</c:v>
                </c:pt>
                <c:pt idx="190152">
                  <c:v>50.110104292042799</c:v>
                </c:pt>
                <c:pt idx="190153">
                  <c:v>50.110200216231199</c:v>
                </c:pt>
                <c:pt idx="190154">
                  <c:v>50.110296140112602</c:v>
                </c:pt>
                <c:pt idx="190155">
                  <c:v>50.110392063686902</c:v>
                </c:pt>
                <c:pt idx="190156">
                  <c:v>50.110487986954297</c:v>
                </c:pt>
                <c:pt idx="190157">
                  <c:v>50.110583909914503</c:v>
                </c:pt>
                <c:pt idx="190158">
                  <c:v>50.110679832567797</c:v>
                </c:pt>
                <c:pt idx="190159">
                  <c:v>50.110775754914002</c:v>
                </c:pt>
                <c:pt idx="190160">
                  <c:v>50.110871676953103</c:v>
                </c:pt>
                <c:pt idx="190161">
                  <c:v>50.1109675986852</c:v>
                </c:pt>
                <c:pt idx="190162">
                  <c:v>50.111063520110299</c:v>
                </c:pt>
                <c:pt idx="190163">
                  <c:v>50.111159441228303</c:v>
                </c:pt>
                <c:pt idx="190164">
                  <c:v>50.111255362039302</c:v>
                </c:pt>
                <c:pt idx="190165">
                  <c:v>50.111351282543303</c:v>
                </c:pt>
                <c:pt idx="190166">
                  <c:v>50.111447202740301</c:v>
                </c:pt>
                <c:pt idx="190167">
                  <c:v>50.111543122630202</c:v>
                </c:pt>
                <c:pt idx="190168">
                  <c:v>50.111639042213</c:v>
                </c:pt>
                <c:pt idx="190169">
                  <c:v>50.111734961488899</c:v>
                </c:pt>
                <c:pt idx="190170">
                  <c:v>50.111830880457703</c:v>
                </c:pt>
                <c:pt idx="190171">
                  <c:v>50.111926799119502</c:v>
                </c:pt>
                <c:pt idx="190172">
                  <c:v>50.112022717474296</c:v>
                </c:pt>
                <c:pt idx="190173">
                  <c:v>50.112118635522002</c:v>
                </c:pt>
                <c:pt idx="190174">
                  <c:v>50.112214553262703</c:v>
                </c:pt>
                <c:pt idx="190175">
                  <c:v>50.1123104706964</c:v>
                </c:pt>
                <c:pt idx="190176">
                  <c:v>50.1124063878231</c:v>
                </c:pt>
                <c:pt idx="190177">
                  <c:v>50.112502304642703</c:v>
                </c:pt>
                <c:pt idx="190178">
                  <c:v>50.112598221155302</c:v>
                </c:pt>
                <c:pt idx="190179">
                  <c:v>50.112694137360897</c:v>
                </c:pt>
                <c:pt idx="190180">
                  <c:v>50.112790053259502</c:v>
                </c:pt>
                <c:pt idx="190181">
                  <c:v>50.112885968851103</c:v>
                </c:pt>
                <c:pt idx="190182">
                  <c:v>50.1129818841356</c:v>
                </c:pt>
                <c:pt idx="190183">
                  <c:v>50.1130777991131</c:v>
                </c:pt>
                <c:pt idx="190184">
                  <c:v>50.113173713783603</c:v>
                </c:pt>
                <c:pt idx="190185">
                  <c:v>50.113269628147201</c:v>
                </c:pt>
                <c:pt idx="190186">
                  <c:v>50.113365542203603</c:v>
                </c:pt>
                <c:pt idx="190187">
                  <c:v>50.1134614559531</c:v>
                </c:pt>
                <c:pt idx="190188">
                  <c:v>50.1135573693956</c:v>
                </c:pt>
                <c:pt idx="190189">
                  <c:v>50.113653282530997</c:v>
                </c:pt>
                <c:pt idx="190190">
                  <c:v>50.113749195359503</c:v>
                </c:pt>
                <c:pt idx="190191">
                  <c:v>50.113845107880898</c:v>
                </c:pt>
                <c:pt idx="190192">
                  <c:v>50.113941020095297</c:v>
                </c:pt>
                <c:pt idx="190193">
                  <c:v>50.114036932002797</c:v>
                </c:pt>
                <c:pt idx="190194">
                  <c:v>50.114132843603201</c:v>
                </c:pt>
                <c:pt idx="190195">
                  <c:v>50.114228754896601</c:v>
                </c:pt>
                <c:pt idx="190196">
                  <c:v>50.114324665882997</c:v>
                </c:pt>
                <c:pt idx="190197">
                  <c:v>50.114420576562402</c:v>
                </c:pt>
                <c:pt idx="190198">
                  <c:v>50.114516486934797</c:v>
                </c:pt>
                <c:pt idx="190199">
                  <c:v>50.114612397000201</c:v>
                </c:pt>
                <c:pt idx="190200">
                  <c:v>50.114708306758601</c:v>
                </c:pt>
                <c:pt idx="190201">
                  <c:v>50.114804216209997</c:v>
                </c:pt>
                <c:pt idx="190202">
                  <c:v>50.114900125354403</c:v>
                </c:pt>
                <c:pt idx="190203">
                  <c:v>50.114996034191797</c:v>
                </c:pt>
                <c:pt idx="190204">
                  <c:v>50.115091942722202</c:v>
                </c:pt>
                <c:pt idx="190205">
                  <c:v>50.115187850945603</c:v>
                </c:pt>
                <c:pt idx="190206">
                  <c:v>50.115283758862098</c:v>
                </c:pt>
                <c:pt idx="190207">
                  <c:v>50.115379666471497</c:v>
                </c:pt>
                <c:pt idx="190208">
                  <c:v>50.115475573773899</c:v>
                </c:pt>
                <c:pt idx="190209">
                  <c:v>50.115571480769397</c:v>
                </c:pt>
                <c:pt idx="190210">
                  <c:v>50.115667387457897</c:v>
                </c:pt>
                <c:pt idx="190211">
                  <c:v>50.115763293839301</c:v>
                </c:pt>
                <c:pt idx="190212">
                  <c:v>50.1158591999138</c:v>
                </c:pt>
                <c:pt idx="190213">
                  <c:v>50.115955105681302</c:v>
                </c:pt>
                <c:pt idx="190214">
                  <c:v>50.116051011141799</c:v>
                </c:pt>
                <c:pt idx="190215">
                  <c:v>50.116146916295399</c:v>
                </c:pt>
                <c:pt idx="190216">
                  <c:v>50.116242821141903</c:v>
                </c:pt>
                <c:pt idx="190217">
                  <c:v>50.116338725681501</c:v>
                </c:pt>
                <c:pt idx="190218">
                  <c:v>50.116434629913996</c:v>
                </c:pt>
                <c:pt idx="190219">
                  <c:v>50.116530533839601</c:v>
                </c:pt>
                <c:pt idx="190220">
                  <c:v>50.116626437458301</c:v>
                </c:pt>
                <c:pt idx="190221">
                  <c:v>50.116722340769897</c:v>
                </c:pt>
                <c:pt idx="190222">
                  <c:v>50.116818243774503</c:v>
                </c:pt>
                <c:pt idx="190223">
                  <c:v>50.116914146472197</c:v>
                </c:pt>
                <c:pt idx="190224">
                  <c:v>50.117010048862902</c:v>
                </c:pt>
                <c:pt idx="190225">
                  <c:v>50.117105950946701</c:v>
                </c:pt>
                <c:pt idx="190226">
                  <c:v>50.117201852723397</c:v>
                </c:pt>
                <c:pt idx="190227">
                  <c:v>50.117297754193203</c:v>
                </c:pt>
                <c:pt idx="190228">
                  <c:v>50.117393655355997</c:v>
                </c:pt>
                <c:pt idx="190229">
                  <c:v>50.1174895562119</c:v>
                </c:pt>
                <c:pt idx="190230">
                  <c:v>50.1175854567607</c:v>
                </c:pt>
                <c:pt idx="190231">
                  <c:v>50.117681357002603</c:v>
                </c:pt>
                <c:pt idx="190232">
                  <c:v>50.1177772569376</c:v>
                </c:pt>
                <c:pt idx="190233">
                  <c:v>50.117873156565501</c:v>
                </c:pt>
                <c:pt idx="190234">
                  <c:v>50.117969055886597</c:v>
                </c:pt>
                <c:pt idx="190235">
                  <c:v>50.118064954900603</c:v>
                </c:pt>
                <c:pt idx="190236">
                  <c:v>50.118160853607698</c:v>
                </c:pt>
                <c:pt idx="190237">
                  <c:v>50.118256752007802</c:v>
                </c:pt>
                <c:pt idx="190238">
                  <c:v>50.118352650100903</c:v>
                </c:pt>
                <c:pt idx="190239">
                  <c:v>50.118448547887098</c:v>
                </c:pt>
                <c:pt idx="190240">
                  <c:v>50.118544445366297</c:v>
                </c:pt>
                <c:pt idx="190241">
                  <c:v>50.118640342538598</c:v>
                </c:pt>
                <c:pt idx="190242">
                  <c:v>50.118736239403901</c:v>
                </c:pt>
                <c:pt idx="190243">
                  <c:v>50.118832135962201</c:v>
                </c:pt>
                <c:pt idx="190244">
                  <c:v>50.118928032213603</c:v>
                </c:pt>
                <c:pt idx="190245">
                  <c:v>50.1190239281581</c:v>
                </c:pt>
                <c:pt idx="190246">
                  <c:v>50.1191198237956</c:v>
                </c:pt>
                <c:pt idx="190247">
                  <c:v>50.119215719126103</c:v>
                </c:pt>
                <c:pt idx="190248">
                  <c:v>50.119311614149701</c:v>
                </c:pt>
                <c:pt idx="190249">
                  <c:v>50.119407508866303</c:v>
                </c:pt>
                <c:pt idx="190250">
                  <c:v>50.119503403275999</c:v>
                </c:pt>
                <c:pt idx="190251">
                  <c:v>50.119599297378699</c:v>
                </c:pt>
                <c:pt idx="190252">
                  <c:v>50.1196951911745</c:v>
                </c:pt>
                <c:pt idx="190253">
                  <c:v>50.119791084663298</c:v>
                </c:pt>
                <c:pt idx="190254">
                  <c:v>50.119886977845198</c:v>
                </c:pt>
                <c:pt idx="190255">
                  <c:v>50.119982870720101</c:v>
                </c:pt>
                <c:pt idx="190256">
                  <c:v>50.120078763288099</c:v>
                </c:pt>
                <c:pt idx="190257">
                  <c:v>50.120174655549199</c:v>
                </c:pt>
                <c:pt idx="190258">
                  <c:v>50.120270547503303</c:v>
                </c:pt>
                <c:pt idx="190259">
                  <c:v>50.120366439150501</c:v>
                </c:pt>
                <c:pt idx="190260">
                  <c:v>50.120462330490703</c:v>
                </c:pt>
                <c:pt idx="190261">
                  <c:v>50.120558221524</c:v>
                </c:pt>
                <c:pt idx="190262">
                  <c:v>50.1206541122503</c:v>
                </c:pt>
                <c:pt idx="190263">
                  <c:v>50.120750002669702</c:v>
                </c:pt>
                <c:pt idx="190264">
                  <c:v>50.120845892782199</c:v>
                </c:pt>
                <c:pt idx="190265">
                  <c:v>50.1209417825877</c:v>
                </c:pt>
                <c:pt idx="190266">
                  <c:v>50.121037672086302</c:v>
                </c:pt>
                <c:pt idx="190267">
                  <c:v>50.121133561278</c:v>
                </c:pt>
                <c:pt idx="190268">
                  <c:v>50.121229450162701</c:v>
                </c:pt>
                <c:pt idx="190269">
                  <c:v>50.121325338740597</c:v>
                </c:pt>
                <c:pt idx="190270">
                  <c:v>50.121421227011403</c:v>
                </c:pt>
                <c:pt idx="190271">
                  <c:v>50.121517114975397</c:v>
                </c:pt>
                <c:pt idx="190272">
                  <c:v>50.121613002632401</c:v>
                </c:pt>
                <c:pt idx="190273">
                  <c:v>50.1217088899825</c:v>
                </c:pt>
                <c:pt idx="190274">
                  <c:v>50.121804777025602</c:v>
                </c:pt>
                <c:pt idx="190275">
                  <c:v>50.121900663761899</c:v>
                </c:pt>
                <c:pt idx="190276">
                  <c:v>50.121996550191199</c:v>
                </c:pt>
                <c:pt idx="190277">
                  <c:v>50.122092436313601</c:v>
                </c:pt>
                <c:pt idx="190278">
                  <c:v>50.122188322128999</c:v>
                </c:pt>
                <c:pt idx="190279">
                  <c:v>50.122284207637598</c:v>
                </c:pt>
                <c:pt idx="190280">
                  <c:v>50.122380092839201</c:v>
                </c:pt>
                <c:pt idx="190281">
                  <c:v>50.122475977733899</c:v>
                </c:pt>
                <c:pt idx="190282">
                  <c:v>50.122571862321699</c:v>
                </c:pt>
                <c:pt idx="190283">
                  <c:v>50.122667746602502</c:v>
                </c:pt>
                <c:pt idx="190284">
                  <c:v>50.1227636305765</c:v>
                </c:pt>
                <c:pt idx="190285">
                  <c:v>50.122859514243501</c:v>
                </c:pt>
                <c:pt idx="190286">
                  <c:v>50.122955397603597</c:v>
                </c:pt>
                <c:pt idx="190287">
                  <c:v>50.123051280656803</c:v>
                </c:pt>
                <c:pt idx="190288">
                  <c:v>50.123147163403097</c:v>
                </c:pt>
                <c:pt idx="190289">
                  <c:v>50.1232430458425</c:v>
                </c:pt>
                <c:pt idx="190290">
                  <c:v>50.123338927974999</c:v>
                </c:pt>
                <c:pt idx="190291">
                  <c:v>50.1234348098005</c:v>
                </c:pt>
                <c:pt idx="190292">
                  <c:v>50.123530691319097</c:v>
                </c:pt>
                <c:pt idx="190293">
                  <c:v>50.123626572530902</c:v>
                </c:pt>
                <c:pt idx="190294">
                  <c:v>50.123722453435697</c:v>
                </c:pt>
                <c:pt idx="190295">
                  <c:v>50.123818334033601</c:v>
                </c:pt>
                <c:pt idx="190296">
                  <c:v>50.123914214324699</c:v>
                </c:pt>
                <c:pt idx="190297">
                  <c:v>50.124010094308801</c:v>
                </c:pt>
                <c:pt idx="190298">
                  <c:v>50.124105973985998</c:v>
                </c:pt>
                <c:pt idx="190299">
                  <c:v>50.124201853356297</c:v>
                </c:pt>
                <c:pt idx="190300">
                  <c:v>50.124297732419699</c:v>
                </c:pt>
                <c:pt idx="190301">
                  <c:v>50.124393611176203</c:v>
                </c:pt>
                <c:pt idx="190302">
                  <c:v>50.124489489625802</c:v>
                </c:pt>
                <c:pt idx="190303">
                  <c:v>50.124585367768503</c:v>
                </c:pt>
                <c:pt idx="190304">
                  <c:v>50.1246812456043</c:v>
                </c:pt>
                <c:pt idx="190305">
                  <c:v>50.1247771231332</c:v>
                </c:pt>
                <c:pt idx="190306">
                  <c:v>50.124873000355301</c:v>
                </c:pt>
                <c:pt idx="190307">
                  <c:v>50.124968877270398</c:v>
                </c:pt>
                <c:pt idx="190308">
                  <c:v>50.125064753878597</c:v>
                </c:pt>
                <c:pt idx="190309">
                  <c:v>50.125160630179998</c:v>
                </c:pt>
                <c:pt idx="190310">
                  <c:v>50.125256506174402</c:v>
                </c:pt>
                <c:pt idx="190311">
                  <c:v>50.125352381862001</c:v>
                </c:pt>
                <c:pt idx="190312">
                  <c:v>50.125448257242603</c:v>
                </c:pt>
                <c:pt idx="190313">
                  <c:v>50.125544132316399</c:v>
                </c:pt>
                <c:pt idx="190314">
                  <c:v>50.125640007083298</c:v>
                </c:pt>
                <c:pt idx="190315">
                  <c:v>50.125735881543299</c:v>
                </c:pt>
                <c:pt idx="190316">
                  <c:v>50.125831755696403</c:v>
                </c:pt>
                <c:pt idx="190317">
                  <c:v>50.125927629542701</c:v>
                </c:pt>
                <c:pt idx="190318">
                  <c:v>50.126023503082003</c:v>
                </c:pt>
                <c:pt idx="190319">
                  <c:v>50.126119376314499</c:v>
                </c:pt>
                <c:pt idx="190320">
                  <c:v>50.126215249240097</c:v>
                </c:pt>
                <c:pt idx="190321">
                  <c:v>50.126311121858798</c:v>
                </c:pt>
                <c:pt idx="190322">
                  <c:v>50.126406994170601</c:v>
                </c:pt>
                <c:pt idx="190323">
                  <c:v>50.1265028661755</c:v>
                </c:pt>
                <c:pt idx="190324">
                  <c:v>50.1265987378736</c:v>
                </c:pt>
                <c:pt idx="190325">
                  <c:v>50.126694609264803</c:v>
                </c:pt>
                <c:pt idx="190326">
                  <c:v>50.126790480349101</c:v>
                </c:pt>
                <c:pt idx="190327">
                  <c:v>50.126886351126601</c:v>
                </c:pt>
                <c:pt idx="190328">
                  <c:v>50.126982221597103</c:v>
                </c:pt>
                <c:pt idx="190329">
                  <c:v>50.127078091760801</c:v>
                </c:pt>
                <c:pt idx="190330">
                  <c:v>50.1271739616177</c:v>
                </c:pt>
                <c:pt idx="190331">
                  <c:v>50.127269831167602</c:v>
                </c:pt>
                <c:pt idx="190332">
                  <c:v>50.127365700410699</c:v>
                </c:pt>
                <c:pt idx="190333">
                  <c:v>50.127461569346899</c:v>
                </c:pt>
                <c:pt idx="190334">
                  <c:v>50.1275574379763</c:v>
                </c:pt>
                <c:pt idx="190335">
                  <c:v>50.127653306298697</c:v>
                </c:pt>
                <c:pt idx="190336">
                  <c:v>50.127749174314303</c:v>
                </c:pt>
                <c:pt idx="190337">
                  <c:v>50.127845042023097</c:v>
                </c:pt>
                <c:pt idx="190338">
                  <c:v>50.127940909425</c:v>
                </c:pt>
                <c:pt idx="190339">
                  <c:v>50.128036776519998</c:v>
                </c:pt>
                <c:pt idx="190340">
                  <c:v>50.128132643308199</c:v>
                </c:pt>
                <c:pt idx="190341">
                  <c:v>50.128228509789501</c:v>
                </c:pt>
                <c:pt idx="190342">
                  <c:v>50.128324375963899</c:v>
                </c:pt>
                <c:pt idx="190343">
                  <c:v>50.128420241831499</c:v>
                </c:pt>
                <c:pt idx="190344">
                  <c:v>50.128516107392201</c:v>
                </c:pt>
                <c:pt idx="190345">
                  <c:v>50.128611972646098</c:v>
                </c:pt>
                <c:pt idx="190346">
                  <c:v>50.128707837593097</c:v>
                </c:pt>
                <c:pt idx="190347">
                  <c:v>50.128803702233199</c:v>
                </c:pt>
                <c:pt idx="190348">
                  <c:v>50.128899566566503</c:v>
                </c:pt>
                <c:pt idx="190349">
                  <c:v>50.128995430593001</c:v>
                </c:pt>
                <c:pt idx="190350">
                  <c:v>50.129091294312602</c:v>
                </c:pt>
                <c:pt idx="190351">
                  <c:v>50.129187157725298</c:v>
                </c:pt>
                <c:pt idx="190352">
                  <c:v>50.129283020831203</c:v>
                </c:pt>
                <c:pt idx="190353">
                  <c:v>50.129378883630203</c:v>
                </c:pt>
                <c:pt idx="190354">
                  <c:v>50.129474746122398</c:v>
                </c:pt>
                <c:pt idx="190355">
                  <c:v>50.129570608307802</c:v>
                </c:pt>
                <c:pt idx="190356">
                  <c:v>50.129666470186301</c:v>
                </c:pt>
                <c:pt idx="190357">
                  <c:v>50.129762331757902</c:v>
                </c:pt>
                <c:pt idx="190358">
                  <c:v>50.129858193022798</c:v>
                </c:pt>
                <c:pt idx="190359">
                  <c:v>50.129954053980697</c:v>
                </c:pt>
                <c:pt idx="190360">
                  <c:v>50.130049914631797</c:v>
                </c:pt>
                <c:pt idx="190361">
                  <c:v>50.1301457749761</c:v>
                </c:pt>
                <c:pt idx="190362">
                  <c:v>50.130241635013597</c:v>
                </c:pt>
                <c:pt idx="190363">
                  <c:v>50.130337494744197</c:v>
                </c:pt>
                <c:pt idx="190364">
                  <c:v>50.130433354167899</c:v>
                </c:pt>
                <c:pt idx="190365">
                  <c:v>50.130529213284902</c:v>
                </c:pt>
                <c:pt idx="190366">
                  <c:v>50.130625072095</c:v>
                </c:pt>
                <c:pt idx="190367">
                  <c:v>50.130720930598201</c:v>
                </c:pt>
                <c:pt idx="190368">
                  <c:v>50.130816788794597</c:v>
                </c:pt>
                <c:pt idx="190369">
                  <c:v>50.130912646684202</c:v>
                </c:pt>
                <c:pt idx="190370">
                  <c:v>50.131008504267001</c:v>
                </c:pt>
                <c:pt idx="190371">
                  <c:v>50.131104361542903</c:v>
                </c:pt>
                <c:pt idx="190372">
                  <c:v>50.131200218511999</c:v>
                </c:pt>
                <c:pt idx="190373">
                  <c:v>50.131296075174298</c:v>
                </c:pt>
                <c:pt idx="190374">
                  <c:v>50.131391931529699</c:v>
                </c:pt>
                <c:pt idx="190375">
                  <c:v>50.131487787578301</c:v>
                </c:pt>
                <c:pt idx="190376">
                  <c:v>50.131583643320099</c:v>
                </c:pt>
                <c:pt idx="190377">
                  <c:v>50.131679498754998</c:v>
                </c:pt>
                <c:pt idx="190378">
                  <c:v>50.131775353883199</c:v>
                </c:pt>
                <c:pt idx="190379">
                  <c:v>50.131871208704503</c:v>
                </c:pt>
                <c:pt idx="190380">
                  <c:v>50.131967063219001</c:v>
                </c:pt>
                <c:pt idx="190381">
                  <c:v>50.132062917426602</c:v>
                </c:pt>
                <c:pt idx="190382">
                  <c:v>50.132158771327497</c:v>
                </c:pt>
                <c:pt idx="190383">
                  <c:v>50.132254624921501</c:v>
                </c:pt>
                <c:pt idx="190384">
                  <c:v>50.1323504782087</c:v>
                </c:pt>
                <c:pt idx="190385">
                  <c:v>50.132446331189101</c:v>
                </c:pt>
                <c:pt idx="190386">
                  <c:v>50.132542183862597</c:v>
                </c:pt>
                <c:pt idx="190387">
                  <c:v>50.132638036229402</c:v>
                </c:pt>
                <c:pt idx="190388">
                  <c:v>50.132733888289302</c:v>
                </c:pt>
                <c:pt idx="190389">
                  <c:v>50.132829740042403</c:v>
                </c:pt>
                <c:pt idx="190390">
                  <c:v>50.132925591488799</c:v>
                </c:pt>
                <c:pt idx="190391">
                  <c:v>50.133021442628298</c:v>
                </c:pt>
                <c:pt idx="190392">
                  <c:v>50.133117293460899</c:v>
                </c:pt>
                <c:pt idx="190393">
                  <c:v>50.133213143986801</c:v>
                </c:pt>
                <c:pt idx="190394">
                  <c:v>50.133308994205898</c:v>
                </c:pt>
                <c:pt idx="190395">
                  <c:v>50.133404844118203</c:v>
                </c:pt>
                <c:pt idx="190396">
                  <c:v>50.133500693723597</c:v>
                </c:pt>
                <c:pt idx="190397">
                  <c:v>50.1335965430223</c:v>
                </c:pt>
                <c:pt idx="190398">
                  <c:v>50.133692392014098</c:v>
                </c:pt>
                <c:pt idx="190399">
                  <c:v>50.133788240699097</c:v>
                </c:pt>
                <c:pt idx="190400">
                  <c:v>50.133884089077398</c:v>
                </c:pt>
                <c:pt idx="190401">
                  <c:v>50.133979937148801</c:v>
                </c:pt>
                <c:pt idx="190402">
                  <c:v>50.134075784913399</c:v>
                </c:pt>
                <c:pt idx="190403">
                  <c:v>50.134171632371299</c:v>
                </c:pt>
                <c:pt idx="190404">
                  <c:v>50.1342674795223</c:v>
                </c:pt>
                <c:pt idx="190405">
                  <c:v>50.134363326366497</c:v>
                </c:pt>
                <c:pt idx="190406">
                  <c:v>50.134459172904002</c:v>
                </c:pt>
                <c:pt idx="190407">
                  <c:v>50.134555019134602</c:v>
                </c:pt>
                <c:pt idx="190408">
                  <c:v>50.134650865058497</c:v>
                </c:pt>
                <c:pt idx="190409">
                  <c:v>50.1347467106755</c:v>
                </c:pt>
                <c:pt idx="190410">
                  <c:v>50.134842555985799</c:v>
                </c:pt>
                <c:pt idx="190411">
                  <c:v>50.134938400989199</c:v>
                </c:pt>
                <c:pt idx="190412">
                  <c:v>50.135034245685901</c:v>
                </c:pt>
                <c:pt idx="190413">
                  <c:v>50.135130090075798</c:v>
                </c:pt>
                <c:pt idx="190414">
                  <c:v>50.135225934158903</c:v>
                </c:pt>
                <c:pt idx="190415">
                  <c:v>50.135321777935197</c:v>
                </c:pt>
                <c:pt idx="190416">
                  <c:v>50.135417621404699</c:v>
                </c:pt>
                <c:pt idx="190417">
                  <c:v>50.135513464567403</c:v>
                </c:pt>
                <c:pt idx="190418">
                  <c:v>50.135609307423401</c:v>
                </c:pt>
                <c:pt idx="190419">
                  <c:v>50.135705149972502</c:v>
                </c:pt>
                <c:pt idx="190420">
                  <c:v>50.135800992214897</c:v>
                </c:pt>
                <c:pt idx="190421">
                  <c:v>50.1358968341505</c:v>
                </c:pt>
                <c:pt idx="190422">
                  <c:v>50.135992675779299</c:v>
                </c:pt>
                <c:pt idx="190423">
                  <c:v>50.136088517101399</c:v>
                </c:pt>
                <c:pt idx="190424">
                  <c:v>50.136184358116601</c:v>
                </c:pt>
                <c:pt idx="190425">
                  <c:v>50.136280198825098</c:v>
                </c:pt>
                <c:pt idx="190426">
                  <c:v>50.136376039226803</c:v>
                </c:pt>
                <c:pt idx="190427">
                  <c:v>50.136471879321697</c:v>
                </c:pt>
                <c:pt idx="190428">
                  <c:v>50.136567719109898</c:v>
                </c:pt>
                <c:pt idx="190429">
                  <c:v>50.136663558591202</c:v>
                </c:pt>
                <c:pt idx="190430">
                  <c:v>50.1367593977658</c:v>
                </c:pt>
                <c:pt idx="190431">
                  <c:v>50.1368552366337</c:v>
                </c:pt>
                <c:pt idx="190432">
                  <c:v>50.136951075194702</c:v>
                </c:pt>
                <c:pt idx="190433">
                  <c:v>50.137046913448998</c:v>
                </c:pt>
                <c:pt idx="190434">
                  <c:v>50.137142751396503</c:v>
                </c:pt>
                <c:pt idx="190435">
                  <c:v>50.137238589037302</c:v>
                </c:pt>
                <c:pt idx="190436">
                  <c:v>50.137334426371197</c:v>
                </c:pt>
                <c:pt idx="190437">
                  <c:v>50.1374302633985</c:v>
                </c:pt>
                <c:pt idx="190438">
                  <c:v>50.137526100118897</c:v>
                </c:pt>
                <c:pt idx="190439">
                  <c:v>50.137621936532597</c:v>
                </c:pt>
                <c:pt idx="190440">
                  <c:v>50.137717772639498</c:v>
                </c:pt>
                <c:pt idx="190441">
                  <c:v>50.1378136084396</c:v>
                </c:pt>
                <c:pt idx="190442">
                  <c:v>50.137909443932998</c:v>
                </c:pt>
                <c:pt idx="190443">
                  <c:v>50.138005279119703</c:v>
                </c:pt>
                <c:pt idx="190444">
                  <c:v>50.138101113999497</c:v>
                </c:pt>
                <c:pt idx="190445">
                  <c:v>50.138196948572698</c:v>
                </c:pt>
                <c:pt idx="190446">
                  <c:v>50.138292782839002</c:v>
                </c:pt>
                <c:pt idx="190447">
                  <c:v>50.138388616798601</c:v>
                </c:pt>
                <c:pt idx="190448">
                  <c:v>50.138484450451401</c:v>
                </c:pt>
                <c:pt idx="190449">
                  <c:v>50.138580283797502</c:v>
                </c:pt>
                <c:pt idx="190450">
                  <c:v>50.138676116836898</c:v>
                </c:pt>
                <c:pt idx="190451">
                  <c:v>50.138771949569403</c:v>
                </c:pt>
                <c:pt idx="190452">
                  <c:v>50.138867781995302</c:v>
                </c:pt>
                <c:pt idx="190453">
                  <c:v>50.138963614114303</c:v>
                </c:pt>
                <c:pt idx="190454">
                  <c:v>50.139059445926698</c:v>
                </c:pt>
                <c:pt idx="190455">
                  <c:v>50.139155277432202</c:v>
                </c:pt>
                <c:pt idx="190456">
                  <c:v>50.1392511086311</c:v>
                </c:pt>
                <c:pt idx="190457">
                  <c:v>50.1393469395232</c:v>
                </c:pt>
                <c:pt idx="190458">
                  <c:v>50.139442770108502</c:v>
                </c:pt>
                <c:pt idx="190459">
                  <c:v>50.139538600387098</c:v>
                </c:pt>
                <c:pt idx="190460">
                  <c:v>50.139634430358903</c:v>
                </c:pt>
                <c:pt idx="190461">
                  <c:v>50.139730260024002</c:v>
                </c:pt>
                <c:pt idx="190462">
                  <c:v>50.139826089382403</c:v>
                </c:pt>
                <c:pt idx="190463">
                  <c:v>50.139921918433998</c:v>
                </c:pt>
                <c:pt idx="190464">
                  <c:v>50.140017747178902</c:v>
                </c:pt>
                <c:pt idx="190465">
                  <c:v>50.140113575617001</c:v>
                </c:pt>
                <c:pt idx="190466">
                  <c:v>50.140209403748401</c:v>
                </c:pt>
                <c:pt idx="190467">
                  <c:v>50.140305231573102</c:v>
                </c:pt>
                <c:pt idx="190468">
                  <c:v>50.140401059090998</c:v>
                </c:pt>
                <c:pt idx="190469">
                  <c:v>50.140496886302202</c:v>
                </c:pt>
                <c:pt idx="190470">
                  <c:v>50.140592713206701</c:v>
                </c:pt>
                <c:pt idx="190471">
                  <c:v>50.140688539804401</c:v>
                </c:pt>
                <c:pt idx="190472">
                  <c:v>50.140784366095403</c:v>
                </c:pt>
                <c:pt idx="190473">
                  <c:v>50.140880192079599</c:v>
                </c:pt>
                <c:pt idx="190474">
                  <c:v>50.140976017757197</c:v>
                </c:pt>
                <c:pt idx="190475">
                  <c:v>50.141071843128003</c:v>
                </c:pt>
                <c:pt idx="190476">
                  <c:v>50.141167668192097</c:v>
                </c:pt>
                <c:pt idx="190477">
                  <c:v>50.141263492949399</c:v>
                </c:pt>
                <c:pt idx="190478">
                  <c:v>50.141359317400003</c:v>
                </c:pt>
                <c:pt idx="190479">
                  <c:v>50.141455141543901</c:v>
                </c:pt>
                <c:pt idx="190480">
                  <c:v>50.1415509653811</c:v>
                </c:pt>
                <c:pt idx="190481">
                  <c:v>50.141646788911501</c:v>
                </c:pt>
                <c:pt idx="190482">
                  <c:v>50.141742612135197</c:v>
                </c:pt>
                <c:pt idx="190483">
                  <c:v>50.1418384350522</c:v>
                </c:pt>
                <c:pt idx="190484">
                  <c:v>50.141934257662498</c:v>
                </c:pt>
                <c:pt idx="190485">
                  <c:v>50.142030079966098</c:v>
                </c:pt>
                <c:pt idx="190486">
                  <c:v>50.142125901962899</c:v>
                </c:pt>
                <c:pt idx="190487">
                  <c:v>50.142221723653002</c:v>
                </c:pt>
                <c:pt idx="190488">
                  <c:v>50.142317545036498</c:v>
                </c:pt>
                <c:pt idx="190489">
                  <c:v>50.142413366113097</c:v>
                </c:pt>
                <c:pt idx="190490">
                  <c:v>50.142509186883103</c:v>
                </c:pt>
                <c:pt idx="190491">
                  <c:v>50.142605007346397</c:v>
                </c:pt>
                <c:pt idx="190492">
                  <c:v>50.1427008275029</c:v>
                </c:pt>
                <c:pt idx="190493">
                  <c:v>50.142796647352803</c:v>
                </c:pt>
                <c:pt idx="190494">
                  <c:v>50.142892466895901</c:v>
                </c:pt>
                <c:pt idx="190495">
                  <c:v>50.142988286132301</c:v>
                </c:pt>
                <c:pt idx="190496">
                  <c:v>50.143084105062002</c:v>
                </c:pt>
                <c:pt idx="190497">
                  <c:v>50.143179923684997</c:v>
                </c:pt>
                <c:pt idx="190498">
                  <c:v>50.1432757420013</c:v>
                </c:pt>
                <c:pt idx="190499">
                  <c:v>50.143371560010898</c:v>
                </c:pt>
                <c:pt idx="190500">
                  <c:v>50.143467377713797</c:v>
                </c:pt>
                <c:pt idx="190501">
                  <c:v>50.143563195109998</c:v>
                </c:pt>
                <c:pt idx="190502">
                  <c:v>50.1436590121994</c:v>
                </c:pt>
                <c:pt idx="190503">
                  <c:v>50.143754828982203</c:v>
                </c:pt>
                <c:pt idx="190504">
                  <c:v>50.143850645458301</c:v>
                </c:pt>
                <c:pt idx="190505">
                  <c:v>50.143946461627699</c:v>
                </c:pt>
                <c:pt idx="190506">
                  <c:v>50.1440422774903</c:v>
                </c:pt>
                <c:pt idx="190507">
                  <c:v>50.144138093046301</c:v>
                </c:pt>
                <c:pt idx="190508">
                  <c:v>50.144233908295597</c:v>
                </c:pt>
                <c:pt idx="190509">
                  <c:v>50.144329723238201</c:v>
                </c:pt>
                <c:pt idx="190510">
                  <c:v>50.144425537874099</c:v>
                </c:pt>
                <c:pt idx="190511">
                  <c:v>50.144521352203299</c:v>
                </c:pt>
                <c:pt idx="190512">
                  <c:v>50.1446171662258</c:v>
                </c:pt>
                <c:pt idx="190513">
                  <c:v>50.144712979941602</c:v>
                </c:pt>
                <c:pt idx="190514">
                  <c:v>50.144808793350698</c:v>
                </c:pt>
                <c:pt idx="190515">
                  <c:v>50.144904606453103</c:v>
                </c:pt>
                <c:pt idx="190516">
                  <c:v>50.145000419248902</c:v>
                </c:pt>
                <c:pt idx="190517">
                  <c:v>50.145096231737902</c:v>
                </c:pt>
                <c:pt idx="190518">
                  <c:v>50.145192043920296</c:v>
                </c:pt>
                <c:pt idx="190519">
                  <c:v>50.145287855795999</c:v>
                </c:pt>
                <c:pt idx="190520">
                  <c:v>50.145383667364896</c:v>
                </c:pt>
                <c:pt idx="190521">
                  <c:v>50.145479478627202</c:v>
                </c:pt>
                <c:pt idx="190522">
                  <c:v>50.145575289582901</c:v>
                </c:pt>
                <c:pt idx="190523">
                  <c:v>50.145671100231802</c:v>
                </c:pt>
                <c:pt idx="190524">
                  <c:v>50.145766910574103</c:v>
                </c:pt>
                <c:pt idx="190525">
                  <c:v>50.145862720609699</c:v>
                </c:pt>
                <c:pt idx="190526">
                  <c:v>50.145958530338604</c:v>
                </c:pt>
                <c:pt idx="190527">
                  <c:v>50.146054339760802</c:v>
                </c:pt>
                <c:pt idx="190528">
                  <c:v>50.146150148876302</c:v>
                </c:pt>
                <c:pt idx="190529">
                  <c:v>50.146245957685203</c:v>
                </c:pt>
                <c:pt idx="190530">
                  <c:v>50.146341766187398</c:v>
                </c:pt>
                <c:pt idx="190531">
                  <c:v>50.146437574382901</c:v>
                </c:pt>
                <c:pt idx="190532">
                  <c:v>50.146533382271699</c:v>
                </c:pt>
                <c:pt idx="190533">
                  <c:v>50.146629189853897</c:v>
                </c:pt>
                <c:pt idx="190534">
                  <c:v>50.146724997129397</c:v>
                </c:pt>
                <c:pt idx="190535">
                  <c:v>50.146820804098297</c:v>
                </c:pt>
                <c:pt idx="190536">
                  <c:v>50.1469166107604</c:v>
                </c:pt>
                <c:pt idx="190537">
                  <c:v>50.147012417115903</c:v>
                </c:pt>
                <c:pt idx="190538">
                  <c:v>50.1471082231647</c:v>
                </c:pt>
                <c:pt idx="190539">
                  <c:v>50.147204028906899</c:v>
                </c:pt>
                <c:pt idx="190540">
                  <c:v>50.147299834342398</c:v>
                </c:pt>
                <c:pt idx="190541">
                  <c:v>50.147395639471199</c:v>
                </c:pt>
                <c:pt idx="190542">
                  <c:v>50.147491444293401</c:v>
                </c:pt>
                <c:pt idx="190543">
                  <c:v>50.147587248808897</c:v>
                </c:pt>
                <c:pt idx="190544">
                  <c:v>50.147683053017701</c:v>
                </c:pt>
                <c:pt idx="190545">
                  <c:v>50.147778856919899</c:v>
                </c:pt>
                <c:pt idx="190546">
                  <c:v>50.147874660515399</c:v>
                </c:pt>
                <c:pt idx="190547">
                  <c:v>50.147970463804299</c:v>
                </c:pt>
                <c:pt idx="190548">
                  <c:v>50.1480662667865</c:v>
                </c:pt>
                <c:pt idx="190549">
                  <c:v>50.148162069462003</c:v>
                </c:pt>
                <c:pt idx="190550">
                  <c:v>50.1482578718309</c:v>
                </c:pt>
                <c:pt idx="190551">
                  <c:v>50.148353673893098</c:v>
                </c:pt>
                <c:pt idx="190552">
                  <c:v>50.148449475648697</c:v>
                </c:pt>
                <c:pt idx="190553">
                  <c:v>50.148545277097597</c:v>
                </c:pt>
                <c:pt idx="190554">
                  <c:v>50.148641078239898</c:v>
                </c:pt>
                <c:pt idx="190555">
                  <c:v>50.1487368790755</c:v>
                </c:pt>
                <c:pt idx="190556">
                  <c:v>50.148832679604503</c:v>
                </c:pt>
                <c:pt idx="190557">
                  <c:v>50.1489284798268</c:v>
                </c:pt>
                <c:pt idx="190558">
                  <c:v>50.149024279742498</c:v>
                </c:pt>
                <c:pt idx="190559">
                  <c:v>50.149120079351498</c:v>
                </c:pt>
                <c:pt idx="190560">
                  <c:v>50.149215878653898</c:v>
                </c:pt>
                <c:pt idx="190561">
                  <c:v>50.149311677649699</c:v>
                </c:pt>
                <c:pt idx="190562">
                  <c:v>50.149407476338801</c:v>
                </c:pt>
                <c:pt idx="190563">
                  <c:v>50.149503274721198</c:v>
                </c:pt>
                <c:pt idx="190564">
                  <c:v>50.149599072797002</c:v>
                </c:pt>
                <c:pt idx="190565">
                  <c:v>50.149694870566201</c:v>
                </c:pt>
                <c:pt idx="190566">
                  <c:v>50.1497906680287</c:v>
                </c:pt>
                <c:pt idx="190567">
                  <c:v>50.149886465184601</c:v>
                </c:pt>
                <c:pt idx="190568">
                  <c:v>50.149982262033902</c:v>
                </c:pt>
                <c:pt idx="190569">
                  <c:v>50.150078058576497</c:v>
                </c:pt>
                <c:pt idx="190570">
                  <c:v>50.1501738548125</c:v>
                </c:pt>
                <c:pt idx="190571">
                  <c:v>50.150269650741798</c:v>
                </c:pt>
                <c:pt idx="190572">
                  <c:v>50.150365446364503</c:v>
                </c:pt>
                <c:pt idx="190573">
                  <c:v>50.150461241680603</c:v>
                </c:pt>
                <c:pt idx="190574">
                  <c:v>50.150557036690003</c:v>
                </c:pt>
                <c:pt idx="190575">
                  <c:v>50.150652831392897</c:v>
                </c:pt>
                <c:pt idx="190576">
                  <c:v>50.150748625788999</c:v>
                </c:pt>
                <c:pt idx="190577">
                  <c:v>50.150844419878602</c:v>
                </c:pt>
                <c:pt idx="190578">
                  <c:v>50.150940213661499</c:v>
                </c:pt>
                <c:pt idx="190579">
                  <c:v>50.151036007137797</c:v>
                </c:pt>
                <c:pt idx="190580">
                  <c:v>50.151131800307503</c:v>
                </c:pt>
                <c:pt idx="190581">
                  <c:v>50.151227593170503</c:v>
                </c:pt>
                <c:pt idx="190582">
                  <c:v>50.151323385726997</c:v>
                </c:pt>
                <c:pt idx="190583">
                  <c:v>50.151419177976699</c:v>
                </c:pt>
                <c:pt idx="190584">
                  <c:v>50.151514969919901</c:v>
                </c:pt>
                <c:pt idx="190585">
                  <c:v>50.151610761556498</c:v>
                </c:pt>
                <c:pt idx="190586">
                  <c:v>50.151706552886402</c:v>
                </c:pt>
                <c:pt idx="190587">
                  <c:v>50.151802343909701</c:v>
                </c:pt>
                <c:pt idx="190588">
                  <c:v>50.1518981346264</c:v>
                </c:pt>
                <c:pt idx="190589">
                  <c:v>50.1519939250365</c:v>
                </c:pt>
                <c:pt idx="190590">
                  <c:v>50.152089715140001</c:v>
                </c:pt>
                <c:pt idx="190591">
                  <c:v>50.152185504936803</c:v>
                </c:pt>
                <c:pt idx="190592">
                  <c:v>50.152281294426999</c:v>
                </c:pt>
                <c:pt idx="190593">
                  <c:v>50.152377083610602</c:v>
                </c:pt>
                <c:pt idx="190594">
                  <c:v>50.152472872487699</c:v>
                </c:pt>
                <c:pt idx="190595">
                  <c:v>50.152568661057998</c:v>
                </c:pt>
                <c:pt idx="190596">
                  <c:v>50.152664449321797</c:v>
                </c:pt>
                <c:pt idx="190597">
                  <c:v>50.152760237278997</c:v>
                </c:pt>
                <c:pt idx="190598">
                  <c:v>50.152856024929598</c:v>
                </c:pt>
                <c:pt idx="190599">
                  <c:v>50.1529518122735</c:v>
                </c:pt>
                <c:pt idx="190600">
                  <c:v>50.153047599310902</c:v>
                </c:pt>
                <c:pt idx="190601">
                  <c:v>50.153143386041599</c:v>
                </c:pt>
                <c:pt idx="190602">
                  <c:v>50.153239172465803</c:v>
                </c:pt>
                <c:pt idx="190603">
                  <c:v>50.153334958583301</c:v>
                </c:pt>
                <c:pt idx="190604">
                  <c:v>50.1534307443942</c:v>
                </c:pt>
                <c:pt idx="190605">
                  <c:v>50.153526529898599</c:v>
                </c:pt>
                <c:pt idx="190606">
                  <c:v>50.1536223150963</c:v>
                </c:pt>
                <c:pt idx="190607">
                  <c:v>50.153718099987401</c:v>
                </c:pt>
                <c:pt idx="190608">
                  <c:v>50.153813884571903</c:v>
                </c:pt>
                <c:pt idx="190609">
                  <c:v>50.153909668849899</c:v>
                </c:pt>
                <c:pt idx="190610">
                  <c:v>50.154005452821202</c:v>
                </c:pt>
                <c:pt idx="190611">
                  <c:v>50.154101236485999</c:v>
                </c:pt>
                <c:pt idx="190612">
                  <c:v>50.154197019844098</c:v>
                </c:pt>
                <c:pt idx="190613">
                  <c:v>50.154292802895597</c:v>
                </c:pt>
                <c:pt idx="190614">
                  <c:v>50.154388585640604</c:v>
                </c:pt>
                <c:pt idx="190615">
                  <c:v>50.154484368078997</c:v>
                </c:pt>
                <c:pt idx="190616">
                  <c:v>50.154580150210698</c:v>
                </c:pt>
                <c:pt idx="190617">
                  <c:v>50.1546759320359</c:v>
                </c:pt>
                <c:pt idx="190618">
                  <c:v>50.154771713554503</c:v>
                </c:pt>
                <c:pt idx="190619">
                  <c:v>50.154867494766499</c:v>
                </c:pt>
                <c:pt idx="190620">
                  <c:v>50.154963275671903</c:v>
                </c:pt>
                <c:pt idx="190621">
                  <c:v>50.155059056270801</c:v>
                </c:pt>
                <c:pt idx="190622">
                  <c:v>50.155154836563</c:v>
                </c:pt>
                <c:pt idx="190623">
                  <c:v>50.155250616548699</c:v>
                </c:pt>
                <c:pt idx="190624">
                  <c:v>50.155346396227799</c:v>
                </c:pt>
                <c:pt idx="190625">
                  <c:v>50.155442175600299</c:v>
                </c:pt>
                <c:pt idx="190626">
                  <c:v>50.155537954666201</c:v>
                </c:pt>
                <c:pt idx="190627">
                  <c:v>50.155633733425503</c:v>
                </c:pt>
                <c:pt idx="190628">
                  <c:v>50.155729511878299</c:v>
                </c:pt>
                <c:pt idx="190629">
                  <c:v>50.155825290024502</c:v>
                </c:pt>
                <c:pt idx="190630">
                  <c:v>50.155921067864099</c:v>
                </c:pt>
                <c:pt idx="190631">
                  <c:v>50.156016845397097</c:v>
                </c:pt>
                <c:pt idx="190632">
                  <c:v>50.156112622623603</c:v>
                </c:pt>
                <c:pt idx="190633">
                  <c:v>50.156208399543402</c:v>
                </c:pt>
                <c:pt idx="190634">
                  <c:v>50.156304176156702</c:v>
                </c:pt>
                <c:pt idx="190635">
                  <c:v>50.156399952463502</c:v>
                </c:pt>
                <c:pt idx="190636">
                  <c:v>50.156495728463597</c:v>
                </c:pt>
                <c:pt idx="190637">
                  <c:v>50.156591504157198</c:v>
                </c:pt>
                <c:pt idx="190638">
                  <c:v>50.156687279544201</c:v>
                </c:pt>
                <c:pt idx="190639">
                  <c:v>50.156783054624697</c:v>
                </c:pt>
                <c:pt idx="190640">
                  <c:v>50.1568788293986</c:v>
                </c:pt>
                <c:pt idx="190641">
                  <c:v>50.156974603865898</c:v>
                </c:pt>
                <c:pt idx="190642">
                  <c:v>50.157070378026603</c:v>
                </c:pt>
                <c:pt idx="190643">
                  <c:v>50.157166151880801</c:v>
                </c:pt>
                <c:pt idx="190644">
                  <c:v>50.1572619254285</c:v>
                </c:pt>
                <c:pt idx="190645">
                  <c:v>50.1573576986695</c:v>
                </c:pt>
                <c:pt idx="190646">
                  <c:v>50.157453471604001</c:v>
                </c:pt>
                <c:pt idx="190647">
                  <c:v>50.157549244232001</c:v>
                </c:pt>
                <c:pt idx="190648">
                  <c:v>50.157645016553303</c:v>
                </c:pt>
                <c:pt idx="190649">
                  <c:v>50.157740788568198</c:v>
                </c:pt>
                <c:pt idx="190650">
                  <c:v>50.157836560276401</c:v>
                </c:pt>
                <c:pt idx="190651">
                  <c:v>50.157932331678097</c:v>
                </c:pt>
                <c:pt idx="190652">
                  <c:v>50.158028102773301</c:v>
                </c:pt>
                <c:pt idx="190653">
                  <c:v>50.158123873561898</c:v>
                </c:pt>
                <c:pt idx="190654">
                  <c:v>50.158219644043903</c:v>
                </c:pt>
                <c:pt idx="190655">
                  <c:v>50.158315414219402</c:v>
                </c:pt>
                <c:pt idx="190656">
                  <c:v>50.158411184088301</c:v>
                </c:pt>
                <c:pt idx="190657">
                  <c:v>50.158506953650701</c:v>
                </c:pt>
                <c:pt idx="190658">
                  <c:v>50.1586027229066</c:v>
                </c:pt>
                <c:pt idx="190659">
                  <c:v>50.158698491855802</c:v>
                </c:pt>
                <c:pt idx="190660">
                  <c:v>50.158794260498603</c:v>
                </c:pt>
                <c:pt idx="190661">
                  <c:v>50.158890028834797</c:v>
                </c:pt>
                <c:pt idx="190662">
                  <c:v>50.1589857968644</c:v>
                </c:pt>
                <c:pt idx="190663">
                  <c:v>50.159081564587503</c:v>
                </c:pt>
                <c:pt idx="190664">
                  <c:v>50.159177332004099</c:v>
                </c:pt>
                <c:pt idx="190665">
                  <c:v>50.159273099114102</c:v>
                </c:pt>
                <c:pt idx="190666">
                  <c:v>50.1593688659176</c:v>
                </c:pt>
                <c:pt idx="190667">
                  <c:v>50.159464632414497</c:v>
                </c:pt>
                <c:pt idx="190668">
                  <c:v>50.159560398604903</c:v>
                </c:pt>
                <c:pt idx="190669">
                  <c:v>50.159656164488702</c:v>
                </c:pt>
                <c:pt idx="190670">
                  <c:v>50.159751930066101</c:v>
                </c:pt>
                <c:pt idx="190671">
                  <c:v>50.159847695336801</c:v>
                </c:pt>
                <c:pt idx="190672">
                  <c:v>50.159943460301101</c:v>
                </c:pt>
                <c:pt idx="190673">
                  <c:v>50.160039224958801</c:v>
                </c:pt>
                <c:pt idx="190674">
                  <c:v>50.160134989310002</c:v>
                </c:pt>
                <c:pt idx="190675">
                  <c:v>50.160230753354597</c:v>
                </c:pt>
                <c:pt idx="190676">
                  <c:v>50.160326517092699</c:v>
                </c:pt>
                <c:pt idx="190677">
                  <c:v>50.160422280524301</c:v>
                </c:pt>
                <c:pt idx="190678">
                  <c:v>50.160518043649297</c:v>
                </c:pt>
                <c:pt idx="190679">
                  <c:v>50.160613806467801</c:v>
                </c:pt>
                <c:pt idx="190680">
                  <c:v>50.160709568979797</c:v>
                </c:pt>
                <c:pt idx="190681">
                  <c:v>50.160805331185301</c:v>
                </c:pt>
                <c:pt idx="190682">
                  <c:v>50.160901093084199</c:v>
                </c:pt>
                <c:pt idx="190683">
                  <c:v>50.160996854676597</c:v>
                </c:pt>
                <c:pt idx="190684">
                  <c:v>50.161092615962502</c:v>
                </c:pt>
                <c:pt idx="190685">
                  <c:v>50.161188376941901</c:v>
                </c:pt>
                <c:pt idx="190686">
                  <c:v>50.1612841376147</c:v>
                </c:pt>
                <c:pt idx="190687">
                  <c:v>50.161379897981</c:v>
                </c:pt>
                <c:pt idx="190688">
                  <c:v>50.1614756580408</c:v>
                </c:pt>
                <c:pt idx="190689">
                  <c:v>50.1615714177941</c:v>
                </c:pt>
                <c:pt idx="190690">
                  <c:v>50.161667177240901</c:v>
                </c:pt>
                <c:pt idx="190691">
                  <c:v>50.161762936381102</c:v>
                </c:pt>
                <c:pt idx="190692">
                  <c:v>50.161858695214796</c:v>
                </c:pt>
                <c:pt idx="190693">
                  <c:v>50.161954453742098</c:v>
                </c:pt>
                <c:pt idx="190694">
                  <c:v>50.1620502119628</c:v>
                </c:pt>
                <c:pt idx="190695">
                  <c:v>50.162145969876903</c:v>
                </c:pt>
                <c:pt idx="190696">
                  <c:v>50.162241727484599</c:v>
                </c:pt>
                <c:pt idx="190697">
                  <c:v>50.162337484785802</c:v>
                </c:pt>
                <c:pt idx="190698">
                  <c:v>50.162433241780398</c:v>
                </c:pt>
                <c:pt idx="190699">
                  <c:v>50.162528998468503</c:v>
                </c:pt>
                <c:pt idx="190700">
                  <c:v>50.162624754850199</c:v>
                </c:pt>
                <c:pt idx="190701">
                  <c:v>50.162720510925297</c:v>
                </c:pt>
                <c:pt idx="190702">
                  <c:v>50.162816266693902</c:v>
                </c:pt>
                <c:pt idx="190703">
                  <c:v>50.162912022156</c:v>
                </c:pt>
                <c:pt idx="190704">
                  <c:v>50.163007777311599</c:v>
                </c:pt>
                <c:pt idx="190705">
                  <c:v>50.163103532160697</c:v>
                </c:pt>
                <c:pt idx="190706">
                  <c:v>50.163199286703303</c:v>
                </c:pt>
                <c:pt idx="190707">
                  <c:v>50.163295040939403</c:v>
                </c:pt>
                <c:pt idx="190708">
                  <c:v>50.163390794869002</c:v>
                </c:pt>
                <c:pt idx="190709">
                  <c:v>50.163486548492102</c:v>
                </c:pt>
                <c:pt idx="190710">
                  <c:v>50.163582301808702</c:v>
                </c:pt>
                <c:pt idx="190711">
                  <c:v>50.163678054818803</c:v>
                </c:pt>
                <c:pt idx="190712">
                  <c:v>50.163773807522396</c:v>
                </c:pt>
                <c:pt idx="190713">
                  <c:v>50.163869559919497</c:v>
                </c:pt>
                <c:pt idx="190714">
                  <c:v>50.163965312010099</c:v>
                </c:pt>
                <c:pt idx="190715">
                  <c:v>50.1640610637943</c:v>
                </c:pt>
                <c:pt idx="190716">
                  <c:v>50.164156815271902</c:v>
                </c:pt>
                <c:pt idx="190717">
                  <c:v>50.164252566442997</c:v>
                </c:pt>
                <c:pt idx="190718">
                  <c:v>50.164348317307699</c:v>
                </c:pt>
                <c:pt idx="190719">
                  <c:v>50.164444067865801</c:v>
                </c:pt>
                <c:pt idx="190720">
                  <c:v>50.164539818117497</c:v>
                </c:pt>
                <c:pt idx="190721">
                  <c:v>50.1646355680626</c:v>
                </c:pt>
                <c:pt idx="190722">
                  <c:v>50.164731317701303</c:v>
                </c:pt>
                <c:pt idx="190723">
                  <c:v>50.164827067033499</c:v>
                </c:pt>
                <c:pt idx="190724">
                  <c:v>50.164922816059203</c:v>
                </c:pt>
                <c:pt idx="190725">
                  <c:v>50.165018564778499</c:v>
                </c:pt>
                <c:pt idx="190726">
                  <c:v>50.165114313191197</c:v>
                </c:pt>
                <c:pt idx="190727">
                  <c:v>50.1652100612975</c:v>
                </c:pt>
                <c:pt idx="190728">
                  <c:v>50.165305809097298</c:v>
                </c:pt>
                <c:pt idx="190729">
                  <c:v>50.165401556590602</c:v>
                </c:pt>
                <c:pt idx="190730">
                  <c:v>50.1654973037774</c:v>
                </c:pt>
                <c:pt idx="190731">
                  <c:v>50.165593050657797</c:v>
                </c:pt>
                <c:pt idx="190732">
                  <c:v>50.165688797231603</c:v>
                </c:pt>
                <c:pt idx="190733">
                  <c:v>50.165784543499001</c:v>
                </c:pt>
                <c:pt idx="190734">
                  <c:v>50.165880289459999</c:v>
                </c:pt>
                <c:pt idx="190735">
                  <c:v>50.165976035114397</c:v>
                </c:pt>
                <c:pt idx="190736">
                  <c:v>50.166071780462403</c:v>
                </c:pt>
                <c:pt idx="190737">
                  <c:v>50.166167525503901</c:v>
                </c:pt>
                <c:pt idx="190738">
                  <c:v>50.1662632702389</c:v>
                </c:pt>
                <c:pt idx="190739">
                  <c:v>50.166359014667499</c:v>
                </c:pt>
                <c:pt idx="190740">
                  <c:v>50.166454758789499</c:v>
                </c:pt>
                <c:pt idx="190741">
                  <c:v>50.166550502605197</c:v>
                </c:pt>
                <c:pt idx="190742">
                  <c:v>50.166646246114297</c:v>
                </c:pt>
                <c:pt idx="190743">
                  <c:v>50.166741989317003</c:v>
                </c:pt>
                <c:pt idx="190744">
                  <c:v>50.166837732213203</c:v>
                </c:pt>
                <c:pt idx="190745">
                  <c:v>50.166933474803002</c:v>
                </c:pt>
                <c:pt idx="190746">
                  <c:v>50.167029217086302</c:v>
                </c:pt>
                <c:pt idx="190747">
                  <c:v>50.167124959063102</c:v>
                </c:pt>
                <c:pt idx="190748">
                  <c:v>50.167220700733502</c:v>
                </c:pt>
                <c:pt idx="190749">
                  <c:v>50.167316442097402</c:v>
                </c:pt>
                <c:pt idx="190750">
                  <c:v>50.167412183154802</c:v>
                </c:pt>
                <c:pt idx="190751">
                  <c:v>50.167507923905802</c:v>
                </c:pt>
                <c:pt idx="190752">
                  <c:v>50.167603664350402</c:v>
                </c:pt>
                <c:pt idx="190753">
                  <c:v>50.167699404488403</c:v>
                </c:pt>
                <c:pt idx="190754">
                  <c:v>50.167795144320003</c:v>
                </c:pt>
                <c:pt idx="190755">
                  <c:v>50.167890883845203</c:v>
                </c:pt>
                <c:pt idx="190756">
                  <c:v>50.167986623063896</c:v>
                </c:pt>
                <c:pt idx="190757">
                  <c:v>50.168082361976197</c:v>
                </c:pt>
                <c:pt idx="190758">
                  <c:v>50.168178100581997</c:v>
                </c:pt>
                <c:pt idx="190759">
                  <c:v>50.168273838881397</c:v>
                </c:pt>
                <c:pt idx="190760">
                  <c:v>50.168369576874298</c:v>
                </c:pt>
                <c:pt idx="190761">
                  <c:v>50.168465314560699</c:v>
                </c:pt>
                <c:pt idx="190762">
                  <c:v>50.168561051940699</c:v>
                </c:pt>
                <c:pt idx="190763">
                  <c:v>50.1686567890143</c:v>
                </c:pt>
                <c:pt idx="190764">
                  <c:v>50.1687525257814</c:v>
                </c:pt>
                <c:pt idx="190765">
                  <c:v>50.168848262242101</c:v>
                </c:pt>
                <c:pt idx="190766">
                  <c:v>50.168943998396301</c:v>
                </c:pt>
                <c:pt idx="190767">
                  <c:v>50.169039734244102</c:v>
                </c:pt>
                <c:pt idx="190768">
                  <c:v>50.169135469785402</c:v>
                </c:pt>
                <c:pt idx="190769">
                  <c:v>50.169231205020303</c:v>
                </c:pt>
                <c:pt idx="190770">
                  <c:v>50.169326939948803</c:v>
                </c:pt>
                <c:pt idx="190771">
                  <c:v>50.169422674570797</c:v>
                </c:pt>
                <c:pt idx="190772">
                  <c:v>50.169518408886397</c:v>
                </c:pt>
                <c:pt idx="190773">
                  <c:v>50.169614142895597</c:v>
                </c:pt>
                <c:pt idx="190774">
                  <c:v>50.169709876598297</c:v>
                </c:pt>
                <c:pt idx="190775">
                  <c:v>50.169805609994597</c:v>
                </c:pt>
                <c:pt idx="190776">
                  <c:v>50.169901343084398</c:v>
                </c:pt>
                <c:pt idx="190777">
                  <c:v>50.169997075867798</c:v>
                </c:pt>
                <c:pt idx="190778">
                  <c:v>50.170092808344798</c:v>
                </c:pt>
                <c:pt idx="190779">
                  <c:v>50.170188540515298</c:v>
                </c:pt>
                <c:pt idx="190780">
                  <c:v>50.170284272379497</c:v>
                </c:pt>
                <c:pt idx="190781">
                  <c:v>50.170380003937197</c:v>
                </c:pt>
                <c:pt idx="190782">
                  <c:v>50.170475735188397</c:v>
                </c:pt>
                <c:pt idx="190783">
                  <c:v>50.170571466133197</c:v>
                </c:pt>
                <c:pt idx="190784">
                  <c:v>50.170667196771603</c:v>
                </c:pt>
                <c:pt idx="190785">
                  <c:v>50.170762927103603</c:v>
                </c:pt>
                <c:pt idx="190786">
                  <c:v>50.170858657129202</c:v>
                </c:pt>
                <c:pt idx="190787">
                  <c:v>50.170954386848301</c:v>
                </c:pt>
                <c:pt idx="190788">
                  <c:v>50.171050116261</c:v>
                </c:pt>
                <c:pt idx="190789">
                  <c:v>50.171145845367299</c:v>
                </c:pt>
                <c:pt idx="190790">
                  <c:v>50.171241574167198</c:v>
                </c:pt>
                <c:pt idx="190791">
                  <c:v>50.171337302660604</c:v>
                </c:pt>
                <c:pt idx="190792">
                  <c:v>50.171433030847702</c:v>
                </c:pt>
                <c:pt idx="190793">
                  <c:v>50.1715287587283</c:v>
                </c:pt>
                <c:pt idx="190794">
                  <c:v>50.171624486302498</c:v>
                </c:pt>
                <c:pt idx="190795">
                  <c:v>50.171720213570303</c:v>
                </c:pt>
                <c:pt idx="190796">
                  <c:v>50.171815940531602</c:v>
                </c:pt>
                <c:pt idx="190797">
                  <c:v>50.171911667186599</c:v>
                </c:pt>
                <c:pt idx="190798">
                  <c:v>50.172007393535097</c:v>
                </c:pt>
                <c:pt idx="190799">
                  <c:v>50.172103119577301</c:v>
                </c:pt>
                <c:pt idx="190800">
                  <c:v>50.172198845312998</c:v>
                </c:pt>
                <c:pt idx="190801">
                  <c:v>50.172294570742302</c:v>
                </c:pt>
                <c:pt idx="190802">
                  <c:v>50.172390295865199</c:v>
                </c:pt>
                <c:pt idx="190803">
                  <c:v>50.172486020681703</c:v>
                </c:pt>
                <c:pt idx="190804">
                  <c:v>50.172581745191799</c:v>
                </c:pt>
                <c:pt idx="190805">
                  <c:v>50.172677469395502</c:v>
                </c:pt>
                <c:pt idx="190806">
                  <c:v>50.172773193292798</c:v>
                </c:pt>
                <c:pt idx="190807">
                  <c:v>50.172868916883601</c:v>
                </c:pt>
                <c:pt idx="190808">
                  <c:v>50.172964640168097</c:v>
                </c:pt>
                <c:pt idx="190809">
                  <c:v>50.173060363146199</c:v>
                </c:pt>
                <c:pt idx="190810">
                  <c:v>50.173156085817801</c:v>
                </c:pt>
                <c:pt idx="190811">
                  <c:v>50.173251808183103</c:v>
                </c:pt>
                <c:pt idx="190812">
                  <c:v>50.173347530241998</c:v>
                </c:pt>
                <c:pt idx="190813">
                  <c:v>50.173443251994499</c:v>
                </c:pt>
                <c:pt idx="190814">
                  <c:v>50.1735389734405</c:v>
                </c:pt>
                <c:pt idx="190815">
                  <c:v>50.173634694580201</c:v>
                </c:pt>
                <c:pt idx="190816">
                  <c:v>50.173730415413502</c:v>
                </c:pt>
                <c:pt idx="190817">
                  <c:v>50.173826135940402</c:v>
                </c:pt>
                <c:pt idx="190818">
                  <c:v>50.173921856160902</c:v>
                </c:pt>
                <c:pt idx="190819">
                  <c:v>50.174017576075002</c:v>
                </c:pt>
                <c:pt idx="190820">
                  <c:v>50.174113295682702</c:v>
                </c:pt>
                <c:pt idx="190821">
                  <c:v>50.174209014984001</c:v>
                </c:pt>
                <c:pt idx="190822">
                  <c:v>50.174304733979</c:v>
                </c:pt>
                <c:pt idx="190823">
                  <c:v>50.174400452667498</c:v>
                </c:pt>
                <c:pt idx="190824">
                  <c:v>50.174496171049697</c:v>
                </c:pt>
                <c:pt idx="190825">
                  <c:v>50.174591889125402</c:v>
                </c:pt>
                <c:pt idx="190826">
                  <c:v>50.1746876068948</c:v>
                </c:pt>
                <c:pt idx="190827">
                  <c:v>50.174783324357797</c:v>
                </c:pt>
                <c:pt idx="190828">
                  <c:v>50.174879041514501</c:v>
                </c:pt>
                <c:pt idx="190829">
                  <c:v>50.174974758364698</c:v>
                </c:pt>
                <c:pt idx="190830">
                  <c:v>50.175070474908601</c:v>
                </c:pt>
                <c:pt idx="190831">
                  <c:v>50.175166191146097</c:v>
                </c:pt>
                <c:pt idx="190832">
                  <c:v>50.1752619070772</c:v>
                </c:pt>
                <c:pt idx="190833">
                  <c:v>50.175357622701902</c:v>
                </c:pt>
                <c:pt idx="190834">
                  <c:v>50.175453338020198</c:v>
                </c:pt>
                <c:pt idx="190835">
                  <c:v>50.175549053032199</c:v>
                </c:pt>
                <c:pt idx="190836">
                  <c:v>50.175644767737801</c:v>
                </c:pt>
                <c:pt idx="190837">
                  <c:v>50.175740482137002</c:v>
                </c:pt>
                <c:pt idx="190838">
                  <c:v>50.175836196229902</c:v>
                </c:pt>
                <c:pt idx="190839">
                  <c:v>50.175931910016303</c:v>
                </c:pt>
                <c:pt idx="190840">
                  <c:v>50.176027623496402</c:v>
                </c:pt>
                <c:pt idx="190841">
                  <c:v>50.176123336670202</c:v>
                </c:pt>
                <c:pt idx="190842">
                  <c:v>50.176219049537501</c:v>
                </c:pt>
                <c:pt idx="190843">
                  <c:v>50.1763147620985</c:v>
                </c:pt>
                <c:pt idx="190844">
                  <c:v>50.176410474353197</c:v>
                </c:pt>
                <c:pt idx="190845">
                  <c:v>50.176506186301403</c:v>
                </c:pt>
                <c:pt idx="190846">
                  <c:v>50.1766018979433</c:v>
                </c:pt>
                <c:pt idx="190847">
                  <c:v>50.176697609278797</c:v>
                </c:pt>
                <c:pt idx="190848">
                  <c:v>50.176793320308001</c:v>
                </c:pt>
                <c:pt idx="190849">
                  <c:v>50.176889031030797</c:v>
                </c:pt>
                <c:pt idx="190850">
                  <c:v>50.176984741447299</c:v>
                </c:pt>
                <c:pt idx="190851">
                  <c:v>50.177080451557302</c:v>
                </c:pt>
                <c:pt idx="190852">
                  <c:v>50.177176161361103</c:v>
                </c:pt>
                <c:pt idx="190853">
                  <c:v>50.177271870858398</c:v>
                </c:pt>
                <c:pt idx="190854">
                  <c:v>50.177367580049399</c:v>
                </c:pt>
                <c:pt idx="190855">
                  <c:v>50.177463288934099</c:v>
                </c:pt>
                <c:pt idx="190856">
                  <c:v>50.177558997512399</c:v>
                </c:pt>
                <c:pt idx="190857">
                  <c:v>50.177654705784299</c:v>
                </c:pt>
                <c:pt idx="190858">
                  <c:v>50.177750413749898</c:v>
                </c:pt>
                <c:pt idx="190859">
                  <c:v>50.177846121409203</c:v>
                </c:pt>
                <c:pt idx="190860">
                  <c:v>50.177941828762002</c:v>
                </c:pt>
                <c:pt idx="190861">
                  <c:v>50.178037535808599</c:v>
                </c:pt>
                <c:pt idx="190862">
                  <c:v>50.178133242548803</c:v>
                </c:pt>
                <c:pt idx="190863">
                  <c:v>50.1782289489826</c:v>
                </c:pt>
                <c:pt idx="190864">
                  <c:v>50.178324655110103</c:v>
                </c:pt>
                <c:pt idx="190865">
                  <c:v>50.178420360931199</c:v>
                </c:pt>
                <c:pt idx="190866">
                  <c:v>50.178516066446001</c:v>
                </c:pt>
                <c:pt idx="190867">
                  <c:v>50.178611771654502</c:v>
                </c:pt>
                <c:pt idx="190868">
                  <c:v>50.178707476556603</c:v>
                </c:pt>
                <c:pt idx="190869">
                  <c:v>50.178803181152297</c:v>
                </c:pt>
                <c:pt idx="190870">
                  <c:v>50.178898885441697</c:v>
                </c:pt>
                <c:pt idx="190871">
                  <c:v>50.178994589424804</c:v>
                </c:pt>
                <c:pt idx="190872">
                  <c:v>50.179090293101602</c:v>
                </c:pt>
                <c:pt idx="190873">
                  <c:v>50.179185996472</c:v>
                </c:pt>
                <c:pt idx="190874">
                  <c:v>50.179281699535998</c:v>
                </c:pt>
                <c:pt idx="190875">
                  <c:v>50.179377402293802</c:v>
                </c:pt>
                <c:pt idx="190876">
                  <c:v>50.179473104745099</c:v>
                </c:pt>
                <c:pt idx="190877">
                  <c:v>50.179568806890202</c:v>
                </c:pt>
                <c:pt idx="190878">
                  <c:v>50.179664508728898</c:v>
                </c:pt>
                <c:pt idx="190879">
                  <c:v>50.1797602102613</c:v>
                </c:pt>
                <c:pt idx="190880">
                  <c:v>50.179855911487401</c:v>
                </c:pt>
                <c:pt idx="190881">
                  <c:v>50.179951612407102</c:v>
                </c:pt>
                <c:pt idx="190882">
                  <c:v>50.180047313020502</c:v>
                </c:pt>
                <c:pt idx="190883">
                  <c:v>50.180143013327502</c:v>
                </c:pt>
                <c:pt idx="190884">
                  <c:v>50.180238713328301</c:v>
                </c:pt>
                <c:pt idx="190885">
                  <c:v>50.180334413022699</c:v>
                </c:pt>
                <c:pt idx="190886">
                  <c:v>50.180430112410797</c:v>
                </c:pt>
                <c:pt idx="190887">
                  <c:v>50.180525811492501</c:v>
                </c:pt>
                <c:pt idx="190888">
                  <c:v>50.180621510267997</c:v>
                </c:pt>
                <c:pt idx="190889">
                  <c:v>50.1807172087371</c:v>
                </c:pt>
                <c:pt idx="190890">
                  <c:v>50.180812906899902</c:v>
                </c:pt>
                <c:pt idx="190891">
                  <c:v>50.180908604756297</c:v>
                </c:pt>
                <c:pt idx="190892">
                  <c:v>50.181004302306498</c:v>
                </c:pt>
                <c:pt idx="190893">
                  <c:v>50.181099999550298</c:v>
                </c:pt>
                <c:pt idx="190894">
                  <c:v>50.181195696487798</c:v>
                </c:pt>
                <c:pt idx="190895">
                  <c:v>50.181291393118997</c:v>
                </c:pt>
                <c:pt idx="190896">
                  <c:v>50.181387089443902</c:v>
                </c:pt>
                <c:pt idx="190897">
                  <c:v>50.1814827854624</c:v>
                </c:pt>
                <c:pt idx="190898">
                  <c:v>50.181578481174697</c:v>
                </c:pt>
                <c:pt idx="190899">
                  <c:v>50.1816741765806</c:v>
                </c:pt>
                <c:pt idx="190900">
                  <c:v>50.181769871680203</c:v>
                </c:pt>
                <c:pt idx="190901">
                  <c:v>50.181865566473597</c:v>
                </c:pt>
                <c:pt idx="190902">
                  <c:v>50.181961260960499</c:v>
                </c:pt>
                <c:pt idx="190903">
                  <c:v>50.182056955141199</c:v>
                </c:pt>
                <c:pt idx="190904">
                  <c:v>50.182152649015599</c:v>
                </c:pt>
                <c:pt idx="190905">
                  <c:v>50.182248342583698</c:v>
                </c:pt>
                <c:pt idx="190906">
                  <c:v>50.182344035845503</c:v>
                </c:pt>
                <c:pt idx="190907">
                  <c:v>50.182439728800901</c:v>
                </c:pt>
                <c:pt idx="190908">
                  <c:v>50.182535421450098</c:v>
                </c:pt>
                <c:pt idx="190909">
                  <c:v>50.182631113792901</c:v>
                </c:pt>
                <c:pt idx="190910">
                  <c:v>50.182726805829503</c:v>
                </c:pt>
                <c:pt idx="190911">
                  <c:v>50.182822497559698</c:v>
                </c:pt>
                <c:pt idx="190912">
                  <c:v>50.182918188983699</c:v>
                </c:pt>
                <c:pt idx="190913">
                  <c:v>50.183013880101299</c:v>
                </c:pt>
                <c:pt idx="190914">
                  <c:v>50.183109570912698</c:v>
                </c:pt>
                <c:pt idx="190915">
                  <c:v>50.183205261417697</c:v>
                </c:pt>
                <c:pt idx="190916">
                  <c:v>50.183300951616502</c:v>
                </c:pt>
                <c:pt idx="190917">
                  <c:v>50.183396641508899</c:v>
                </c:pt>
                <c:pt idx="190918">
                  <c:v>50.183492331095103</c:v>
                </c:pt>
                <c:pt idx="190919">
                  <c:v>50.183588020374899</c:v>
                </c:pt>
                <c:pt idx="190920">
                  <c:v>50.1836837093485</c:v>
                </c:pt>
                <c:pt idx="190921">
                  <c:v>50.183779398015801</c:v>
                </c:pt>
                <c:pt idx="190922">
                  <c:v>50.183875086376801</c:v>
                </c:pt>
                <c:pt idx="190923">
                  <c:v>50.183970774431501</c:v>
                </c:pt>
                <c:pt idx="190924">
                  <c:v>50.184066462179899</c:v>
                </c:pt>
                <c:pt idx="190925">
                  <c:v>50.184162149621997</c:v>
                </c:pt>
                <c:pt idx="190926">
                  <c:v>50.184257836757901</c:v>
                </c:pt>
                <c:pt idx="190927">
                  <c:v>50.184353523587397</c:v>
                </c:pt>
                <c:pt idx="190928">
                  <c:v>50.184449210110699</c:v>
                </c:pt>
                <c:pt idx="190929">
                  <c:v>50.184544896327701</c:v>
                </c:pt>
                <c:pt idx="190930">
                  <c:v>50.184640582238401</c:v>
                </c:pt>
                <c:pt idx="190931">
                  <c:v>50.184736267842801</c:v>
                </c:pt>
                <c:pt idx="190932">
                  <c:v>50.1848319531409</c:v>
                </c:pt>
                <c:pt idx="190933">
                  <c:v>50.184927638132798</c:v>
                </c:pt>
                <c:pt idx="190934">
                  <c:v>50.185023322818402</c:v>
                </c:pt>
                <c:pt idx="190935">
                  <c:v>50.185119007197699</c:v>
                </c:pt>
                <c:pt idx="190936">
                  <c:v>50.185214691270701</c:v>
                </c:pt>
                <c:pt idx="190937">
                  <c:v>50.185310375037503</c:v>
                </c:pt>
                <c:pt idx="190938">
                  <c:v>50.185406058497897</c:v>
                </c:pt>
                <c:pt idx="190939">
                  <c:v>50.185501741652097</c:v>
                </c:pt>
                <c:pt idx="190940">
                  <c:v>50.185597424500003</c:v>
                </c:pt>
                <c:pt idx="190941">
                  <c:v>50.185693107041701</c:v>
                </c:pt>
                <c:pt idx="190942">
                  <c:v>50.185788789277098</c:v>
                </c:pt>
                <c:pt idx="190943">
                  <c:v>50.185884471206201</c:v>
                </c:pt>
                <c:pt idx="190944">
                  <c:v>50.185980152829003</c:v>
                </c:pt>
                <c:pt idx="190945">
                  <c:v>50.186075834145598</c:v>
                </c:pt>
                <c:pt idx="190946">
                  <c:v>50.186171515155898</c:v>
                </c:pt>
                <c:pt idx="190947">
                  <c:v>50.186267195859998</c:v>
                </c:pt>
                <c:pt idx="190948">
                  <c:v>50.186362876257697</c:v>
                </c:pt>
                <c:pt idx="190949">
                  <c:v>50.186458556349201</c:v>
                </c:pt>
                <c:pt idx="190950">
                  <c:v>50.186554236134498</c:v>
                </c:pt>
                <c:pt idx="190951">
                  <c:v>50.186649915613501</c:v>
                </c:pt>
                <c:pt idx="190952">
                  <c:v>50.186745594786203</c:v>
                </c:pt>
                <c:pt idx="190953">
                  <c:v>50.186841273652703</c:v>
                </c:pt>
                <c:pt idx="190954">
                  <c:v>50.186936952212903</c:v>
                </c:pt>
                <c:pt idx="190955">
                  <c:v>50.187032630466803</c:v>
                </c:pt>
                <c:pt idx="190956">
                  <c:v>50.187128308414501</c:v>
                </c:pt>
                <c:pt idx="190957">
                  <c:v>50.187223986055898</c:v>
                </c:pt>
                <c:pt idx="190958">
                  <c:v>50.187319663391101</c:v>
                </c:pt>
                <c:pt idx="190959">
                  <c:v>50.187415340420003</c:v>
                </c:pt>
                <c:pt idx="190960">
                  <c:v>50.187511017142697</c:v>
                </c:pt>
                <c:pt idx="190961">
                  <c:v>50.187606693559097</c:v>
                </c:pt>
                <c:pt idx="190962">
                  <c:v>50.187702369669204</c:v>
                </c:pt>
                <c:pt idx="190963">
                  <c:v>50.187798045473201</c:v>
                </c:pt>
                <c:pt idx="190964">
                  <c:v>50.187893720970798</c:v>
                </c:pt>
                <c:pt idx="190965">
                  <c:v>50.187989396162202</c:v>
                </c:pt>
                <c:pt idx="190966">
                  <c:v>50.188085071047396</c:v>
                </c:pt>
                <c:pt idx="190967">
                  <c:v>50.188180745626298</c:v>
                </c:pt>
                <c:pt idx="190968">
                  <c:v>50.188276419898997</c:v>
                </c:pt>
                <c:pt idx="190969">
                  <c:v>50.188372093865397</c:v>
                </c:pt>
                <c:pt idx="190970">
                  <c:v>50.188467767525601</c:v>
                </c:pt>
                <c:pt idx="190971">
                  <c:v>50.188563440879499</c:v>
                </c:pt>
                <c:pt idx="190972">
                  <c:v>50.188659113927201</c:v>
                </c:pt>
                <c:pt idx="190973">
                  <c:v>50.188754786668703</c:v>
                </c:pt>
                <c:pt idx="190974">
                  <c:v>50.188850459103897</c:v>
                </c:pt>
                <c:pt idx="190975">
                  <c:v>50.188946131232903</c:v>
                </c:pt>
                <c:pt idx="190976">
                  <c:v>50.189041803055602</c:v>
                </c:pt>
                <c:pt idx="190977">
                  <c:v>50.1891374745721</c:v>
                </c:pt>
                <c:pt idx="190978">
                  <c:v>50.189233145782403</c:v>
                </c:pt>
                <c:pt idx="190979">
                  <c:v>50.189328816686398</c:v>
                </c:pt>
                <c:pt idx="190980">
                  <c:v>50.189424487284199</c:v>
                </c:pt>
                <c:pt idx="190981">
                  <c:v>50.189520157575799</c:v>
                </c:pt>
                <c:pt idx="190982">
                  <c:v>50.189615827561099</c:v>
                </c:pt>
                <c:pt idx="190983">
                  <c:v>50.189711497240197</c:v>
                </c:pt>
                <c:pt idx="190984">
                  <c:v>50.1898071666131</c:v>
                </c:pt>
                <c:pt idx="190985">
                  <c:v>50.189902835679703</c:v>
                </c:pt>
                <c:pt idx="190986">
                  <c:v>50.189998504440197</c:v>
                </c:pt>
                <c:pt idx="190987">
                  <c:v>50.190094172894398</c:v>
                </c:pt>
                <c:pt idx="190988">
                  <c:v>50.190189841042297</c:v>
                </c:pt>
                <c:pt idx="190989">
                  <c:v>50.190285508884003</c:v>
                </c:pt>
                <c:pt idx="190990">
                  <c:v>50.190381176419599</c:v>
                </c:pt>
                <c:pt idx="190991">
                  <c:v>50.190476843648803</c:v>
                </c:pt>
                <c:pt idx="190992">
                  <c:v>50.190572510571897</c:v>
                </c:pt>
                <c:pt idx="190993">
                  <c:v>50.190668177188797</c:v>
                </c:pt>
                <c:pt idx="190994">
                  <c:v>50.190763843499397</c:v>
                </c:pt>
                <c:pt idx="190995">
                  <c:v>50.190859509503802</c:v>
                </c:pt>
                <c:pt idx="190996">
                  <c:v>50.190955175201999</c:v>
                </c:pt>
                <c:pt idx="190997">
                  <c:v>50.191050840593903</c:v>
                </c:pt>
                <c:pt idx="190998">
                  <c:v>50.191146505679697</c:v>
                </c:pt>
                <c:pt idx="190999">
                  <c:v>50.191242170459198</c:v>
                </c:pt>
                <c:pt idx="191000">
                  <c:v>50.191337834932597</c:v>
                </c:pt>
                <c:pt idx="191001">
                  <c:v>50.191433499099702</c:v>
                </c:pt>
                <c:pt idx="191002">
                  <c:v>50.191529162960599</c:v>
                </c:pt>
                <c:pt idx="191003">
                  <c:v>50.191624826515302</c:v>
                </c:pt>
                <c:pt idx="191004">
                  <c:v>50.191720489763703</c:v>
                </c:pt>
                <c:pt idx="191005">
                  <c:v>50.191816152705997</c:v>
                </c:pt>
                <c:pt idx="191006">
                  <c:v>50.191911815342102</c:v>
                </c:pt>
                <c:pt idx="191007">
                  <c:v>50.192007477671901</c:v>
                </c:pt>
                <c:pt idx="191008">
                  <c:v>50.192103139695597</c:v>
                </c:pt>
                <c:pt idx="191009">
                  <c:v>50.192198801412999</c:v>
                </c:pt>
                <c:pt idx="191010">
                  <c:v>50.192294462824201</c:v>
                </c:pt>
                <c:pt idx="191011">
                  <c:v>50.1923901239293</c:v>
                </c:pt>
                <c:pt idx="191012">
                  <c:v>50.192485784728099</c:v>
                </c:pt>
                <c:pt idx="191013">
                  <c:v>50.192581445220704</c:v>
                </c:pt>
                <c:pt idx="191014">
                  <c:v>50.1926771054071</c:v>
                </c:pt>
                <c:pt idx="191015">
                  <c:v>50.192772765287401</c:v>
                </c:pt>
                <c:pt idx="191016">
                  <c:v>50.192868424861402</c:v>
                </c:pt>
                <c:pt idx="191017">
                  <c:v>50.192964084129201</c:v>
                </c:pt>
                <c:pt idx="191018">
                  <c:v>50.193059743090799</c:v>
                </c:pt>
                <c:pt idx="191019">
                  <c:v>50.193155401746303</c:v>
                </c:pt>
                <c:pt idx="191020">
                  <c:v>50.193251060095498</c:v>
                </c:pt>
                <c:pt idx="191021">
                  <c:v>50.193346718138599</c:v>
                </c:pt>
                <c:pt idx="191022">
                  <c:v>50.193442375875399</c:v>
                </c:pt>
                <c:pt idx="191023">
                  <c:v>50.193538033306098</c:v>
                </c:pt>
                <c:pt idx="191024">
                  <c:v>50.193633690430502</c:v>
                </c:pt>
                <c:pt idx="191025">
                  <c:v>50.193729347248798</c:v>
                </c:pt>
                <c:pt idx="191026">
                  <c:v>50.1938250037609</c:v>
                </c:pt>
                <c:pt idx="191027">
                  <c:v>50.1939206599668</c:v>
                </c:pt>
                <c:pt idx="191028">
                  <c:v>50.194016315866499</c:v>
                </c:pt>
                <c:pt idx="191029">
                  <c:v>50.194111971460103</c:v>
                </c:pt>
                <c:pt idx="191030">
                  <c:v>50.194207626747399</c:v>
                </c:pt>
                <c:pt idx="191031">
                  <c:v>50.194303281728601</c:v>
                </c:pt>
                <c:pt idx="191032">
                  <c:v>50.194398936403601</c:v>
                </c:pt>
                <c:pt idx="191033">
                  <c:v>50.1944945907724</c:v>
                </c:pt>
                <c:pt idx="191034">
                  <c:v>50.194590244834998</c:v>
                </c:pt>
                <c:pt idx="191035">
                  <c:v>50.194685898591402</c:v>
                </c:pt>
                <c:pt idx="191036">
                  <c:v>50.194781552041697</c:v>
                </c:pt>
                <c:pt idx="191037">
                  <c:v>50.194877205185698</c:v>
                </c:pt>
                <c:pt idx="191038">
                  <c:v>50.194972858023696</c:v>
                </c:pt>
                <c:pt idx="191039">
                  <c:v>50.195068510555402</c:v>
                </c:pt>
                <c:pt idx="191040">
                  <c:v>50.195164162780898</c:v>
                </c:pt>
                <c:pt idx="191041">
                  <c:v>50.1952598147003</c:v>
                </c:pt>
                <c:pt idx="191042">
                  <c:v>50.195355466313501</c:v>
                </c:pt>
                <c:pt idx="191043">
                  <c:v>50.1954511176205</c:v>
                </c:pt>
                <c:pt idx="191044">
                  <c:v>50.195546768621398</c:v>
                </c:pt>
                <c:pt idx="191045">
                  <c:v>50.195642419316101</c:v>
                </c:pt>
                <c:pt idx="191046">
                  <c:v>50.195738069704603</c:v>
                </c:pt>
                <c:pt idx="191047">
                  <c:v>50.195833719786897</c:v>
                </c:pt>
                <c:pt idx="191048">
                  <c:v>50.195929369563103</c:v>
                </c:pt>
                <c:pt idx="191049">
                  <c:v>50.196025019033101</c:v>
                </c:pt>
                <c:pt idx="191050">
                  <c:v>50.196120668196997</c:v>
                </c:pt>
                <c:pt idx="191051">
                  <c:v>50.196216317054699</c:v>
                </c:pt>
                <c:pt idx="191052">
                  <c:v>50.196311965606199</c:v>
                </c:pt>
                <c:pt idx="191053">
                  <c:v>50.196407613851598</c:v>
                </c:pt>
                <c:pt idx="191054">
                  <c:v>50.196503261790802</c:v>
                </c:pt>
                <c:pt idx="191055">
                  <c:v>50.196598909423798</c:v>
                </c:pt>
                <c:pt idx="191056">
                  <c:v>50.1966945567507</c:v>
                </c:pt>
                <c:pt idx="191057">
                  <c:v>50.1967902037714</c:v>
                </c:pt>
                <c:pt idx="191058">
                  <c:v>50.196885850485998</c:v>
                </c:pt>
                <c:pt idx="191059">
                  <c:v>50.196981496894402</c:v>
                </c:pt>
                <c:pt idx="191060">
                  <c:v>50.197077142996598</c:v>
                </c:pt>
                <c:pt idx="191061">
                  <c:v>50.197172788792699</c:v>
                </c:pt>
                <c:pt idx="191062">
                  <c:v>50.197268434282698</c:v>
                </c:pt>
                <c:pt idx="191063">
                  <c:v>50.197364079466396</c:v>
                </c:pt>
                <c:pt idx="191064">
                  <c:v>50.1974597243441</c:v>
                </c:pt>
                <c:pt idx="191065">
                  <c:v>50.197555368915602</c:v>
                </c:pt>
                <c:pt idx="191066">
                  <c:v>50.197651013180902</c:v>
                </c:pt>
                <c:pt idx="191067">
                  <c:v>50.197746657140101</c:v>
                </c:pt>
                <c:pt idx="191068">
                  <c:v>50.197842300793099</c:v>
                </c:pt>
                <c:pt idx="191069">
                  <c:v>50.197937944140001</c:v>
                </c:pt>
                <c:pt idx="191070">
                  <c:v>50.198033587180802</c:v>
                </c:pt>
                <c:pt idx="191071">
                  <c:v>50.198129229915402</c:v>
                </c:pt>
                <c:pt idx="191072">
                  <c:v>50.1982248723438</c:v>
                </c:pt>
                <c:pt idx="191073">
                  <c:v>50.198320514466197</c:v>
                </c:pt>
                <c:pt idx="191074">
                  <c:v>50.198416156282299</c:v>
                </c:pt>
                <c:pt idx="191075">
                  <c:v>50.198511797792399</c:v>
                </c:pt>
                <c:pt idx="191076">
                  <c:v>50.198607438996298</c:v>
                </c:pt>
                <c:pt idx="191077">
                  <c:v>50.198703079894003</c:v>
                </c:pt>
                <c:pt idx="191078">
                  <c:v>50.198798720485598</c:v>
                </c:pt>
                <c:pt idx="191079">
                  <c:v>50.198894360771099</c:v>
                </c:pt>
                <c:pt idx="191080">
                  <c:v>50.198990000750499</c:v>
                </c:pt>
                <c:pt idx="191081">
                  <c:v>50.199085640423696</c:v>
                </c:pt>
                <c:pt idx="191082">
                  <c:v>50.1991812797908</c:v>
                </c:pt>
                <c:pt idx="191083">
                  <c:v>50.199276918851702</c:v>
                </c:pt>
                <c:pt idx="191084">
                  <c:v>50.199372557606502</c:v>
                </c:pt>
                <c:pt idx="191085">
                  <c:v>50.1994681960552</c:v>
                </c:pt>
                <c:pt idx="191086">
                  <c:v>50.199563834197697</c:v>
                </c:pt>
                <c:pt idx="191087">
                  <c:v>50.199659472034099</c:v>
                </c:pt>
                <c:pt idx="191088">
                  <c:v>50.1997551095644</c:v>
                </c:pt>
                <c:pt idx="191089">
                  <c:v>50.199850746788599</c:v>
                </c:pt>
                <c:pt idx="191090">
                  <c:v>50.199946383706603</c:v>
                </c:pt>
                <c:pt idx="191091">
                  <c:v>50.200042020318598</c:v>
                </c:pt>
                <c:pt idx="191092">
                  <c:v>50.2001376566243</c:v>
                </c:pt>
                <c:pt idx="191093">
                  <c:v>50.200233292623999</c:v>
                </c:pt>
                <c:pt idx="191094">
                  <c:v>50.200328928317496</c:v>
                </c:pt>
                <c:pt idx="191095">
                  <c:v>50.200424563704999</c:v>
                </c:pt>
                <c:pt idx="191096">
                  <c:v>50.2005201987863</c:v>
                </c:pt>
                <c:pt idx="191097">
                  <c:v>50.2006158335614</c:v>
                </c:pt>
                <c:pt idx="191098">
                  <c:v>50.200711468030498</c:v>
                </c:pt>
                <c:pt idx="191099">
                  <c:v>50.200807102193501</c:v>
                </c:pt>
                <c:pt idx="191100">
                  <c:v>50.200902736050303</c:v>
                </c:pt>
                <c:pt idx="191101">
                  <c:v>50.200998369601002</c:v>
                </c:pt>
                <c:pt idx="191102">
                  <c:v>50.201094002845601</c:v>
                </c:pt>
                <c:pt idx="191103">
                  <c:v>50.201189635784097</c:v>
                </c:pt>
                <c:pt idx="191104">
                  <c:v>50.201285268416498</c:v>
                </c:pt>
                <c:pt idx="191105">
                  <c:v>50.201380900742699</c:v>
                </c:pt>
                <c:pt idx="191106">
                  <c:v>50.201476532762896</c:v>
                </c:pt>
                <c:pt idx="191107">
                  <c:v>50.2015721644769</c:v>
                </c:pt>
                <c:pt idx="191108">
                  <c:v>50.201667795884802</c:v>
                </c:pt>
                <c:pt idx="191109">
                  <c:v>50.201763426986702</c:v>
                </c:pt>
                <c:pt idx="191110">
                  <c:v>50.2018590577824</c:v>
                </c:pt>
                <c:pt idx="191111">
                  <c:v>50.201954688271996</c:v>
                </c:pt>
                <c:pt idx="191112">
                  <c:v>50.202050318455498</c:v>
                </c:pt>
                <c:pt idx="191113">
                  <c:v>50.202145948332898</c:v>
                </c:pt>
                <c:pt idx="191114">
                  <c:v>50.202241577904203</c:v>
                </c:pt>
                <c:pt idx="191115">
                  <c:v>50.2023372071694</c:v>
                </c:pt>
                <c:pt idx="191116">
                  <c:v>50.202432836128501</c:v>
                </c:pt>
                <c:pt idx="191117">
                  <c:v>50.202528464781501</c:v>
                </c:pt>
                <c:pt idx="191118">
                  <c:v>50.202624093128399</c:v>
                </c:pt>
                <c:pt idx="191119">
                  <c:v>50.202719721169203</c:v>
                </c:pt>
                <c:pt idx="191120">
                  <c:v>50.202815348903897</c:v>
                </c:pt>
                <c:pt idx="191121">
                  <c:v>50.202910976332497</c:v>
                </c:pt>
                <c:pt idx="191122">
                  <c:v>50.203006603455101</c:v>
                </c:pt>
                <c:pt idx="191123">
                  <c:v>50.203102230271497</c:v>
                </c:pt>
                <c:pt idx="191124">
                  <c:v>50.203197856781799</c:v>
                </c:pt>
                <c:pt idx="191125">
                  <c:v>50.203293482985998</c:v>
                </c:pt>
                <c:pt idx="191126">
                  <c:v>50.203389108884203</c:v>
                </c:pt>
                <c:pt idx="191127">
                  <c:v>50.203484734476199</c:v>
                </c:pt>
                <c:pt idx="191128">
                  <c:v>50.203580359762199</c:v>
                </c:pt>
                <c:pt idx="191129">
                  <c:v>50.203675984742098</c:v>
                </c:pt>
                <c:pt idx="191130">
                  <c:v>50.203771609415902</c:v>
                </c:pt>
                <c:pt idx="191131">
                  <c:v>50.203867233783598</c:v>
                </c:pt>
                <c:pt idx="191132">
                  <c:v>50.203962857845198</c:v>
                </c:pt>
                <c:pt idx="191133">
                  <c:v>50.204058481600697</c:v>
                </c:pt>
                <c:pt idx="191134">
                  <c:v>50.2041541050502</c:v>
                </c:pt>
                <c:pt idx="191135">
                  <c:v>50.204249728193602</c:v>
                </c:pt>
                <c:pt idx="191136">
                  <c:v>50.204345351030803</c:v>
                </c:pt>
                <c:pt idx="191137">
                  <c:v>50.2044409735621</c:v>
                </c:pt>
                <c:pt idx="191138">
                  <c:v>50.204536595787197</c:v>
                </c:pt>
                <c:pt idx="191139">
                  <c:v>50.204632217706198</c:v>
                </c:pt>
                <c:pt idx="191140">
                  <c:v>50.204727839319197</c:v>
                </c:pt>
                <c:pt idx="191141">
                  <c:v>50.204823460626102</c:v>
                </c:pt>
                <c:pt idx="191142">
                  <c:v>50.204919081626898</c:v>
                </c:pt>
                <c:pt idx="191143">
                  <c:v>50.205014702321698</c:v>
                </c:pt>
                <c:pt idx="191144">
                  <c:v>50.205110322710397</c:v>
                </c:pt>
                <c:pt idx="191145">
                  <c:v>50.205205942793</c:v>
                </c:pt>
                <c:pt idx="191146">
                  <c:v>50.205301562569502</c:v>
                </c:pt>
                <c:pt idx="191147">
                  <c:v>50.205397182040002</c:v>
                </c:pt>
                <c:pt idx="191148">
                  <c:v>50.2054928012044</c:v>
                </c:pt>
                <c:pt idx="191149">
                  <c:v>50.205588420062703</c:v>
                </c:pt>
                <c:pt idx="191150">
                  <c:v>50.205684038614898</c:v>
                </c:pt>
                <c:pt idx="191151">
                  <c:v>50.205779656861097</c:v>
                </c:pt>
                <c:pt idx="191152">
                  <c:v>50.205875274801201</c:v>
                </c:pt>
                <c:pt idx="191153">
                  <c:v>50.205970892435303</c:v>
                </c:pt>
                <c:pt idx="191154">
                  <c:v>50.206066509763303</c:v>
                </c:pt>
                <c:pt idx="191155">
                  <c:v>50.206162126785202</c:v>
                </c:pt>
                <c:pt idx="191156">
                  <c:v>50.206257743501098</c:v>
                </c:pt>
                <c:pt idx="191157">
                  <c:v>50.206353359910899</c:v>
                </c:pt>
                <c:pt idx="191158">
                  <c:v>50.206448976014698</c:v>
                </c:pt>
                <c:pt idx="191159">
                  <c:v>50.206544591812403</c:v>
                </c:pt>
                <c:pt idx="191160">
                  <c:v>50.206640207303998</c:v>
                </c:pt>
                <c:pt idx="191161">
                  <c:v>50.206735822489598</c:v>
                </c:pt>
                <c:pt idx="191162">
                  <c:v>50.206831437369097</c:v>
                </c:pt>
                <c:pt idx="191163">
                  <c:v>50.2069270519426</c:v>
                </c:pt>
                <c:pt idx="191164">
                  <c:v>50.207022666210001</c:v>
                </c:pt>
                <c:pt idx="191165">
                  <c:v>50.2071182801714</c:v>
                </c:pt>
                <c:pt idx="191166">
                  <c:v>50.207213893826697</c:v>
                </c:pt>
                <c:pt idx="191167">
                  <c:v>50.2073095071759</c:v>
                </c:pt>
                <c:pt idx="191168">
                  <c:v>50.2074051202191</c:v>
                </c:pt>
                <c:pt idx="191169">
                  <c:v>50.207500732956298</c:v>
                </c:pt>
                <c:pt idx="191170">
                  <c:v>50.207596345387401</c:v>
                </c:pt>
                <c:pt idx="191171">
                  <c:v>50.207691957512502</c:v>
                </c:pt>
                <c:pt idx="191172">
                  <c:v>50.207787569331501</c:v>
                </c:pt>
                <c:pt idx="191173">
                  <c:v>50.207883180844497</c:v>
                </c:pt>
                <c:pt idx="191174">
                  <c:v>50.207978792051399</c:v>
                </c:pt>
                <c:pt idx="191175">
                  <c:v>50.208074402952299</c:v>
                </c:pt>
                <c:pt idx="191176">
                  <c:v>50.208170013547097</c:v>
                </c:pt>
                <c:pt idx="191177">
                  <c:v>50.208265623835899</c:v>
                </c:pt>
                <c:pt idx="191178">
                  <c:v>50.2083612338187</c:v>
                </c:pt>
                <c:pt idx="191179">
                  <c:v>50.208456843495398</c:v>
                </c:pt>
                <c:pt idx="191180">
                  <c:v>50.208552452866101</c:v>
                </c:pt>
                <c:pt idx="191181">
                  <c:v>50.208648061930802</c:v>
                </c:pt>
                <c:pt idx="191182">
                  <c:v>50.208743670689401</c:v>
                </c:pt>
                <c:pt idx="191183">
                  <c:v>50.208839279141998</c:v>
                </c:pt>
                <c:pt idx="191184">
                  <c:v>50.2089348872885</c:v>
                </c:pt>
                <c:pt idx="191185">
                  <c:v>50.209030495128999</c:v>
                </c:pt>
                <c:pt idx="191186">
                  <c:v>50.209126102663497</c:v>
                </c:pt>
                <c:pt idx="191187">
                  <c:v>50.209221709891999</c:v>
                </c:pt>
                <c:pt idx="191188">
                  <c:v>50.209317316814399</c:v>
                </c:pt>
                <c:pt idx="191189">
                  <c:v>50.209412923430797</c:v>
                </c:pt>
                <c:pt idx="191190">
                  <c:v>50.2095085297411</c:v>
                </c:pt>
                <c:pt idx="191191">
                  <c:v>50.209604135745501</c:v>
                </c:pt>
                <c:pt idx="191192">
                  <c:v>50.209699741443799</c:v>
                </c:pt>
                <c:pt idx="191193">
                  <c:v>50.209795346836003</c:v>
                </c:pt>
                <c:pt idx="191194">
                  <c:v>50.209890951922297</c:v>
                </c:pt>
                <c:pt idx="191195">
                  <c:v>50.209986556702503</c:v>
                </c:pt>
                <c:pt idx="191196">
                  <c:v>50.2100821611768</c:v>
                </c:pt>
                <c:pt idx="191197">
                  <c:v>50.210177765345001</c:v>
                </c:pt>
                <c:pt idx="191198">
                  <c:v>50.210273369207101</c:v>
                </c:pt>
                <c:pt idx="191199">
                  <c:v>50.210368972763298</c:v>
                </c:pt>
                <c:pt idx="191200">
                  <c:v>50.210464576013401</c:v>
                </c:pt>
                <c:pt idx="191201">
                  <c:v>50.2105601789575</c:v>
                </c:pt>
                <c:pt idx="191202">
                  <c:v>50.210655781595598</c:v>
                </c:pt>
                <c:pt idx="191203">
                  <c:v>50.2107513839277</c:v>
                </c:pt>
                <c:pt idx="191204">
                  <c:v>50.2108469859538</c:v>
                </c:pt>
                <c:pt idx="191205">
                  <c:v>50.210942587673799</c:v>
                </c:pt>
                <c:pt idx="191206">
                  <c:v>50.211038189087901</c:v>
                </c:pt>
                <c:pt idx="191207">
                  <c:v>50.211133790195902</c:v>
                </c:pt>
                <c:pt idx="191208">
                  <c:v>50.2112293909979</c:v>
                </c:pt>
                <c:pt idx="191209">
                  <c:v>50.211324991493903</c:v>
                </c:pt>
                <c:pt idx="191210">
                  <c:v>50.211420591683897</c:v>
                </c:pt>
                <c:pt idx="191211">
                  <c:v>50.211516191567902</c:v>
                </c:pt>
                <c:pt idx="191212">
                  <c:v>50.211611791145899</c:v>
                </c:pt>
                <c:pt idx="191213">
                  <c:v>50.211707390417899</c:v>
                </c:pt>
                <c:pt idx="191214">
                  <c:v>50.211802989383898</c:v>
                </c:pt>
                <c:pt idx="191215">
                  <c:v>50.211898588043901</c:v>
                </c:pt>
                <c:pt idx="191216">
                  <c:v>50.211994186397803</c:v>
                </c:pt>
                <c:pt idx="191217">
                  <c:v>50.212089784445801</c:v>
                </c:pt>
                <c:pt idx="191218">
                  <c:v>50.212185382187798</c:v>
                </c:pt>
                <c:pt idx="191219">
                  <c:v>50.212280979623699</c:v>
                </c:pt>
                <c:pt idx="191220">
                  <c:v>50.212376576753698</c:v>
                </c:pt>
                <c:pt idx="191221">
                  <c:v>50.212472173577702</c:v>
                </c:pt>
                <c:pt idx="191222">
                  <c:v>50.212567770095603</c:v>
                </c:pt>
                <c:pt idx="191223">
                  <c:v>50.212663366307602</c:v>
                </c:pt>
                <c:pt idx="191224">
                  <c:v>50.212758962213599</c:v>
                </c:pt>
                <c:pt idx="191225">
                  <c:v>50.2128545578136</c:v>
                </c:pt>
                <c:pt idx="191226">
                  <c:v>50.212950153107599</c:v>
                </c:pt>
                <c:pt idx="191227">
                  <c:v>50.213045748095603</c:v>
                </c:pt>
                <c:pt idx="191228">
                  <c:v>50.213141342777597</c:v>
                </c:pt>
                <c:pt idx="191229">
                  <c:v>50.213236937153603</c:v>
                </c:pt>
                <c:pt idx="191230">
                  <c:v>50.213332531223699</c:v>
                </c:pt>
                <c:pt idx="191231">
                  <c:v>50.213428124987701</c:v>
                </c:pt>
                <c:pt idx="191232">
                  <c:v>50.213523718445799</c:v>
                </c:pt>
                <c:pt idx="191233">
                  <c:v>50.213619311597803</c:v>
                </c:pt>
                <c:pt idx="191234">
                  <c:v>50.213714904443897</c:v>
                </c:pt>
                <c:pt idx="191235">
                  <c:v>50.213810496984003</c:v>
                </c:pt>
                <c:pt idx="191236">
                  <c:v>50.213906089218199</c:v>
                </c:pt>
                <c:pt idx="191237">
                  <c:v>50.2140016811463</c:v>
                </c:pt>
                <c:pt idx="191238">
                  <c:v>50.214097272768498</c:v>
                </c:pt>
                <c:pt idx="191239">
                  <c:v>50.214192864084602</c:v>
                </c:pt>
                <c:pt idx="191240">
                  <c:v>50.214288455094803</c:v>
                </c:pt>
                <c:pt idx="191241">
                  <c:v>50.2143840457991</c:v>
                </c:pt>
                <c:pt idx="191242">
                  <c:v>50.214479636197296</c:v>
                </c:pt>
                <c:pt idx="191243">
                  <c:v>50.214575226289597</c:v>
                </c:pt>
                <c:pt idx="191244">
                  <c:v>50.214670816075802</c:v>
                </c:pt>
                <c:pt idx="191245">
                  <c:v>50.214766405556198</c:v>
                </c:pt>
                <c:pt idx="191246">
                  <c:v>50.214861994730498</c:v>
                </c:pt>
                <c:pt idx="191247">
                  <c:v>50.214957583598903</c:v>
                </c:pt>
                <c:pt idx="191248">
                  <c:v>50.215053172161298</c:v>
                </c:pt>
                <c:pt idx="191249">
                  <c:v>50.215148760417698</c:v>
                </c:pt>
                <c:pt idx="191250">
                  <c:v>50.215244348368202</c:v>
                </c:pt>
                <c:pt idx="191251">
                  <c:v>50.215339936012697</c:v>
                </c:pt>
                <c:pt idx="191252">
                  <c:v>50.215435523351204</c:v>
                </c:pt>
                <c:pt idx="191253">
                  <c:v>50.215531110383701</c:v>
                </c:pt>
                <c:pt idx="191254">
                  <c:v>50.215626697110302</c:v>
                </c:pt>
                <c:pt idx="191255">
                  <c:v>50.215722283530901</c:v>
                </c:pt>
                <c:pt idx="191256">
                  <c:v>50.215817869645598</c:v>
                </c:pt>
                <c:pt idx="191257">
                  <c:v>50.215913455454299</c:v>
                </c:pt>
                <c:pt idx="191258">
                  <c:v>50.216009040956997</c:v>
                </c:pt>
                <c:pt idx="191259">
                  <c:v>50.2161046261538</c:v>
                </c:pt>
                <c:pt idx="191260">
                  <c:v>50.216200211044601</c:v>
                </c:pt>
                <c:pt idx="191261">
                  <c:v>50.216295795629499</c:v>
                </c:pt>
                <c:pt idx="191262">
                  <c:v>50.216391379908401</c:v>
                </c:pt>
                <c:pt idx="191263">
                  <c:v>50.216486963881302</c:v>
                </c:pt>
                <c:pt idx="191264">
                  <c:v>50.216582547548299</c:v>
                </c:pt>
                <c:pt idx="191265">
                  <c:v>50.216678130909401</c:v>
                </c:pt>
                <c:pt idx="191266">
                  <c:v>50.2167737139645</c:v>
                </c:pt>
                <c:pt idx="191267">
                  <c:v>50.216869296713597</c:v>
                </c:pt>
                <c:pt idx="191268">
                  <c:v>50.216964879156798</c:v>
                </c:pt>
                <c:pt idx="191269">
                  <c:v>50.217060461293997</c:v>
                </c:pt>
                <c:pt idx="191270">
                  <c:v>50.2171560431253</c:v>
                </c:pt>
                <c:pt idx="191271">
                  <c:v>50.217251624650601</c:v>
                </c:pt>
                <c:pt idx="191272">
                  <c:v>50.217347205869999</c:v>
                </c:pt>
                <c:pt idx="191273">
                  <c:v>50.217442786783401</c:v>
                </c:pt>
                <c:pt idx="191274">
                  <c:v>50.217538367390901</c:v>
                </c:pt>
                <c:pt idx="191275">
                  <c:v>50.217633947692399</c:v>
                </c:pt>
                <c:pt idx="191276">
                  <c:v>50.217729527688</c:v>
                </c:pt>
                <c:pt idx="191277">
                  <c:v>50.2178251073776</c:v>
                </c:pt>
                <c:pt idx="191278">
                  <c:v>50.217920686761403</c:v>
                </c:pt>
                <c:pt idx="191279">
                  <c:v>50.218016265839097</c:v>
                </c:pt>
                <c:pt idx="191280">
                  <c:v>50.218111844611002</c:v>
                </c:pt>
                <c:pt idx="191281">
                  <c:v>50.218207423076898</c:v>
                </c:pt>
                <c:pt idx="191282">
                  <c:v>50.218303001236798</c:v>
                </c:pt>
                <c:pt idx="191283">
                  <c:v>50.218398579090803</c:v>
                </c:pt>
                <c:pt idx="191284">
                  <c:v>50.218494156638897</c:v>
                </c:pt>
                <c:pt idx="191285">
                  <c:v>50.218589733880997</c:v>
                </c:pt>
                <c:pt idx="191286">
                  <c:v>50.2186853108172</c:v>
                </c:pt>
                <c:pt idx="191287">
                  <c:v>50.218780887447501</c:v>
                </c:pt>
                <c:pt idx="191288">
                  <c:v>50.218876463771899</c:v>
                </c:pt>
                <c:pt idx="191289">
                  <c:v>50.218972039790302</c:v>
                </c:pt>
                <c:pt idx="191290">
                  <c:v>50.219067615502802</c:v>
                </c:pt>
                <c:pt idx="191291">
                  <c:v>50.219163190909299</c:v>
                </c:pt>
                <c:pt idx="191292">
                  <c:v>50.219258766009901</c:v>
                </c:pt>
                <c:pt idx="191293">
                  <c:v>50.2193543408046</c:v>
                </c:pt>
                <c:pt idx="191294">
                  <c:v>50.219449915293403</c:v>
                </c:pt>
                <c:pt idx="191295">
                  <c:v>50.219545489476197</c:v>
                </c:pt>
                <c:pt idx="191296">
                  <c:v>50.219641063353201</c:v>
                </c:pt>
                <c:pt idx="191297">
                  <c:v>50.219736636924203</c:v>
                </c:pt>
                <c:pt idx="191298">
                  <c:v>50.219832210189203</c:v>
                </c:pt>
                <c:pt idx="191299">
                  <c:v>50.2199277831484</c:v>
                </c:pt>
                <c:pt idx="191300">
                  <c:v>50.220023355801601</c:v>
                </c:pt>
                <c:pt idx="191301">
                  <c:v>50.220118928148899</c:v>
                </c:pt>
                <c:pt idx="191302">
                  <c:v>50.220214500190302</c:v>
                </c:pt>
                <c:pt idx="191303">
                  <c:v>50.220310071925802</c:v>
                </c:pt>
                <c:pt idx="191304">
                  <c:v>50.220405643355399</c:v>
                </c:pt>
                <c:pt idx="191305">
                  <c:v>50.220501214479</c:v>
                </c:pt>
                <c:pt idx="191306">
                  <c:v>50.220596785296699</c:v>
                </c:pt>
                <c:pt idx="191307">
                  <c:v>50.220692355808602</c:v>
                </c:pt>
                <c:pt idx="191308">
                  <c:v>50.220787926014502</c:v>
                </c:pt>
                <c:pt idx="191309">
                  <c:v>50.220883495914499</c:v>
                </c:pt>
                <c:pt idx="191310">
                  <c:v>50.220979065508502</c:v>
                </c:pt>
                <c:pt idx="191311">
                  <c:v>50.2210746347967</c:v>
                </c:pt>
                <c:pt idx="191312">
                  <c:v>50.221170203779003</c:v>
                </c:pt>
                <c:pt idx="191313">
                  <c:v>50.221265772455297</c:v>
                </c:pt>
                <c:pt idx="191314">
                  <c:v>50.221361340825801</c:v>
                </c:pt>
                <c:pt idx="191315">
                  <c:v>50.221456908890303</c:v>
                </c:pt>
                <c:pt idx="191316">
                  <c:v>50.221552476648903</c:v>
                </c:pt>
                <c:pt idx="191317">
                  <c:v>50.221648044101698</c:v>
                </c:pt>
                <c:pt idx="191318">
                  <c:v>50.221743611248499</c:v>
                </c:pt>
                <c:pt idx="191319">
                  <c:v>50.221839178089397</c:v>
                </c:pt>
                <c:pt idx="191320">
                  <c:v>50.221934744624498</c:v>
                </c:pt>
                <c:pt idx="191321">
                  <c:v>50.222030310853597</c:v>
                </c:pt>
                <c:pt idx="191322">
                  <c:v>50.222125876776801</c:v>
                </c:pt>
                <c:pt idx="191323">
                  <c:v>50.222221442394201</c:v>
                </c:pt>
                <c:pt idx="191324">
                  <c:v>50.222317007705598</c:v>
                </c:pt>
                <c:pt idx="191325">
                  <c:v>50.2224125727111</c:v>
                </c:pt>
                <c:pt idx="191326">
                  <c:v>50.222508137410799</c:v>
                </c:pt>
                <c:pt idx="191327">
                  <c:v>50.222603701804502</c:v>
                </c:pt>
                <c:pt idx="191328">
                  <c:v>50.222699265892402</c:v>
                </c:pt>
                <c:pt idx="191329">
                  <c:v>50.222794829674299</c:v>
                </c:pt>
                <c:pt idx="191330">
                  <c:v>50.222890393150401</c:v>
                </c:pt>
                <c:pt idx="191331">
                  <c:v>50.222985956320599</c:v>
                </c:pt>
                <c:pt idx="191332">
                  <c:v>50.223081519184902</c:v>
                </c:pt>
                <c:pt idx="191333">
                  <c:v>50.223177081743302</c:v>
                </c:pt>
                <c:pt idx="191334">
                  <c:v>50.223272643995799</c:v>
                </c:pt>
                <c:pt idx="191335">
                  <c:v>50.2233682059424</c:v>
                </c:pt>
                <c:pt idx="191336">
                  <c:v>50.223463767583198</c:v>
                </c:pt>
                <c:pt idx="191337">
                  <c:v>50.223559328918</c:v>
                </c:pt>
                <c:pt idx="191338">
                  <c:v>50.223654889946999</c:v>
                </c:pt>
                <c:pt idx="191339">
                  <c:v>50.223750450670103</c:v>
                </c:pt>
                <c:pt idx="191340">
                  <c:v>50.223846011087304</c:v>
                </c:pt>
                <c:pt idx="191341">
                  <c:v>50.223941571198701</c:v>
                </c:pt>
                <c:pt idx="191342">
                  <c:v>50.224037131004103</c:v>
                </c:pt>
                <c:pt idx="191343">
                  <c:v>50.224132690503701</c:v>
                </c:pt>
                <c:pt idx="191344">
                  <c:v>50.224228249697397</c:v>
                </c:pt>
                <c:pt idx="191345">
                  <c:v>50.224323808585197</c:v>
                </c:pt>
                <c:pt idx="191346">
                  <c:v>50.224419367167201</c:v>
                </c:pt>
                <c:pt idx="191347">
                  <c:v>50.224514925443202</c:v>
                </c:pt>
                <c:pt idx="191348">
                  <c:v>50.2246104834134</c:v>
                </c:pt>
                <c:pt idx="191349">
                  <c:v>50.224706041077802</c:v>
                </c:pt>
                <c:pt idx="191350">
                  <c:v>50.224801598436201</c:v>
                </c:pt>
                <c:pt idx="191351">
                  <c:v>50.224897155488797</c:v>
                </c:pt>
                <c:pt idx="191352">
                  <c:v>50.224992712235498</c:v>
                </c:pt>
                <c:pt idx="191353">
                  <c:v>50.225088268676302</c:v>
                </c:pt>
                <c:pt idx="191354">
                  <c:v>50.225183824811303</c:v>
                </c:pt>
                <c:pt idx="191355">
                  <c:v>50.225279380640401</c:v>
                </c:pt>
                <c:pt idx="191356">
                  <c:v>50.225374936163703</c:v>
                </c:pt>
                <c:pt idx="191357">
                  <c:v>50.225470491381103</c:v>
                </c:pt>
                <c:pt idx="191358">
                  <c:v>50.225566046292599</c:v>
                </c:pt>
                <c:pt idx="191359">
                  <c:v>50.225661600898199</c:v>
                </c:pt>
                <c:pt idx="191360">
                  <c:v>50.225757155198004</c:v>
                </c:pt>
                <c:pt idx="191361">
                  <c:v>50.225852709191997</c:v>
                </c:pt>
                <c:pt idx="191362">
                  <c:v>50.225948262880003</c:v>
                </c:pt>
                <c:pt idx="191363">
                  <c:v>50.226043816262298</c:v>
                </c:pt>
                <c:pt idx="191364">
                  <c:v>50.226139369338597</c:v>
                </c:pt>
                <c:pt idx="191365">
                  <c:v>50.2262349221091</c:v>
                </c:pt>
                <c:pt idx="191366">
                  <c:v>50.2263304745738</c:v>
                </c:pt>
                <c:pt idx="191367">
                  <c:v>50.226426026732497</c:v>
                </c:pt>
                <c:pt idx="191368">
                  <c:v>50.226521578585498</c:v>
                </c:pt>
                <c:pt idx="191369">
                  <c:v>50.226617130132503</c:v>
                </c:pt>
                <c:pt idx="191370">
                  <c:v>50.226712681373797</c:v>
                </c:pt>
                <c:pt idx="191371">
                  <c:v>50.226808232309203</c:v>
                </c:pt>
                <c:pt idx="191372">
                  <c:v>50.226903782938699</c:v>
                </c:pt>
                <c:pt idx="191373">
                  <c:v>50.226999333262398</c:v>
                </c:pt>
                <c:pt idx="191374">
                  <c:v>50.227094883280202</c:v>
                </c:pt>
                <c:pt idx="191375">
                  <c:v>50.227190432992202</c:v>
                </c:pt>
                <c:pt idx="191376">
                  <c:v>50.2272859823983</c:v>
                </c:pt>
                <c:pt idx="191377">
                  <c:v>50.227381531498601</c:v>
                </c:pt>
                <c:pt idx="191378">
                  <c:v>50.227477080293099</c:v>
                </c:pt>
                <c:pt idx="191379">
                  <c:v>50.227572628781701</c:v>
                </c:pt>
                <c:pt idx="191380">
                  <c:v>50.2276681769644</c:v>
                </c:pt>
                <c:pt idx="191381">
                  <c:v>50.227763724841303</c:v>
                </c:pt>
                <c:pt idx="191382">
                  <c:v>50.227859272412402</c:v>
                </c:pt>
                <c:pt idx="191383">
                  <c:v>50.227954819677699</c:v>
                </c:pt>
                <c:pt idx="191384">
                  <c:v>50.228050366637099</c:v>
                </c:pt>
                <c:pt idx="191385">
                  <c:v>50.228145913290597</c:v>
                </c:pt>
                <c:pt idx="191386">
                  <c:v>50.228241459638397</c:v>
                </c:pt>
                <c:pt idx="191387">
                  <c:v>50.228337005680302</c:v>
                </c:pt>
                <c:pt idx="191388">
                  <c:v>50.228432551416297</c:v>
                </c:pt>
                <c:pt idx="191389">
                  <c:v>50.228528096846503</c:v>
                </c:pt>
                <c:pt idx="191390">
                  <c:v>50.228623641970898</c:v>
                </c:pt>
                <c:pt idx="191391">
                  <c:v>50.228719186789498</c:v>
                </c:pt>
                <c:pt idx="191392">
                  <c:v>50.228814731302201</c:v>
                </c:pt>
                <c:pt idx="191393">
                  <c:v>50.228910275509101</c:v>
                </c:pt>
                <c:pt idx="191394">
                  <c:v>50.229005819410197</c:v>
                </c:pt>
                <c:pt idx="191395">
                  <c:v>50.229101363005498</c:v>
                </c:pt>
                <c:pt idx="191396">
                  <c:v>50.229196906294902</c:v>
                </c:pt>
                <c:pt idx="191397">
                  <c:v>50.229292449278503</c:v>
                </c:pt>
                <c:pt idx="191398">
                  <c:v>50.229387991956202</c:v>
                </c:pt>
                <c:pt idx="191399">
                  <c:v>50.229483534328203</c:v>
                </c:pt>
                <c:pt idx="191400">
                  <c:v>50.229579076394302</c:v>
                </c:pt>
                <c:pt idx="191401">
                  <c:v>50.229674618154597</c:v>
                </c:pt>
                <c:pt idx="191402">
                  <c:v>50.229770159609103</c:v>
                </c:pt>
                <c:pt idx="191403">
                  <c:v>50.229865700757799</c:v>
                </c:pt>
                <c:pt idx="191404">
                  <c:v>50.229961241600598</c:v>
                </c:pt>
                <c:pt idx="191405">
                  <c:v>50.230056782137602</c:v>
                </c:pt>
                <c:pt idx="191406">
                  <c:v>50.230152322368802</c:v>
                </c:pt>
                <c:pt idx="191407">
                  <c:v>50.230247862294199</c:v>
                </c:pt>
                <c:pt idx="191408">
                  <c:v>50.2303434019138</c:v>
                </c:pt>
                <c:pt idx="191409">
                  <c:v>50.230438941227597</c:v>
                </c:pt>
                <c:pt idx="191410">
                  <c:v>50.230534480235498</c:v>
                </c:pt>
                <c:pt idx="191411">
                  <c:v>50.230630018937703</c:v>
                </c:pt>
                <c:pt idx="191412">
                  <c:v>50.230725557333997</c:v>
                </c:pt>
                <c:pt idx="191413">
                  <c:v>50.230821095424503</c:v>
                </c:pt>
                <c:pt idx="191414">
                  <c:v>50.230916633209198</c:v>
                </c:pt>
                <c:pt idx="191415">
                  <c:v>50.231012170688103</c:v>
                </c:pt>
                <c:pt idx="191416">
                  <c:v>50.231107707861199</c:v>
                </c:pt>
                <c:pt idx="191417">
                  <c:v>50.231203244728498</c:v>
                </c:pt>
                <c:pt idx="191418">
                  <c:v>50.23129878129</c:v>
                </c:pt>
                <c:pt idx="191419">
                  <c:v>50.2313943175457</c:v>
                </c:pt>
                <c:pt idx="191420">
                  <c:v>50.231489853495603</c:v>
                </c:pt>
                <c:pt idx="191421">
                  <c:v>50.231585389139603</c:v>
                </c:pt>
                <c:pt idx="191422">
                  <c:v>50.231680924477899</c:v>
                </c:pt>
                <c:pt idx="191423">
                  <c:v>50.231776459510399</c:v>
                </c:pt>
                <c:pt idx="191424">
                  <c:v>50.231871994236997</c:v>
                </c:pt>
                <c:pt idx="191425">
                  <c:v>50.231967528657897</c:v>
                </c:pt>
                <c:pt idx="191426">
                  <c:v>50.232063062773001</c:v>
                </c:pt>
                <c:pt idx="191427">
                  <c:v>50.232158596582302</c:v>
                </c:pt>
                <c:pt idx="191428">
                  <c:v>50.232254130085799</c:v>
                </c:pt>
                <c:pt idx="191429">
                  <c:v>50.2323496632835</c:v>
                </c:pt>
                <c:pt idx="191430">
                  <c:v>50.232445196175398</c:v>
                </c:pt>
                <c:pt idx="191431">
                  <c:v>50.232540728761499</c:v>
                </c:pt>
                <c:pt idx="191432">
                  <c:v>50.232636261041797</c:v>
                </c:pt>
                <c:pt idx="191433">
                  <c:v>50.232731793016299</c:v>
                </c:pt>
                <c:pt idx="191434">
                  <c:v>50.232827324685097</c:v>
                </c:pt>
                <c:pt idx="191435">
                  <c:v>50.232922856047999</c:v>
                </c:pt>
                <c:pt idx="191436">
                  <c:v>50.233018387105197</c:v>
                </c:pt>
                <c:pt idx="191437">
                  <c:v>50.233113917856599</c:v>
                </c:pt>
                <c:pt idx="191438">
                  <c:v>50.233209448302098</c:v>
                </c:pt>
                <c:pt idx="191439">
                  <c:v>50.2333049784419</c:v>
                </c:pt>
                <c:pt idx="191440">
                  <c:v>50.233400508275999</c:v>
                </c:pt>
                <c:pt idx="191441">
                  <c:v>50.233496037804201</c:v>
                </c:pt>
                <c:pt idx="191442">
                  <c:v>50.2335915670267</c:v>
                </c:pt>
                <c:pt idx="191443">
                  <c:v>50.233687095943303</c:v>
                </c:pt>
                <c:pt idx="191444">
                  <c:v>50.233782624554202</c:v>
                </c:pt>
                <c:pt idx="191445">
                  <c:v>50.233878152859397</c:v>
                </c:pt>
                <c:pt idx="191446">
                  <c:v>50.233973680858703</c:v>
                </c:pt>
                <c:pt idx="191447">
                  <c:v>50.234069208552299</c:v>
                </c:pt>
                <c:pt idx="191448">
                  <c:v>50.234164735940098</c:v>
                </c:pt>
                <c:pt idx="191449">
                  <c:v>50.234260263022101</c:v>
                </c:pt>
                <c:pt idx="191450">
                  <c:v>50.2343557897983</c:v>
                </c:pt>
                <c:pt idx="191451">
                  <c:v>50.234451316268803</c:v>
                </c:pt>
                <c:pt idx="191452">
                  <c:v>50.234546842433502</c:v>
                </c:pt>
                <c:pt idx="191453">
                  <c:v>50.234642368292398</c:v>
                </c:pt>
                <c:pt idx="191454">
                  <c:v>50.234737893845598</c:v>
                </c:pt>
                <c:pt idx="191455">
                  <c:v>50.234833419092901</c:v>
                </c:pt>
                <c:pt idx="191456">
                  <c:v>50.2349289440346</c:v>
                </c:pt>
                <c:pt idx="191457">
                  <c:v>50.235024468670403</c:v>
                </c:pt>
                <c:pt idx="191458">
                  <c:v>50.235119993000502</c:v>
                </c:pt>
                <c:pt idx="191459">
                  <c:v>50.235215517024798</c:v>
                </c:pt>
                <c:pt idx="191460">
                  <c:v>50.235311040743397</c:v>
                </c:pt>
                <c:pt idx="191461">
                  <c:v>50.2354065641562</c:v>
                </c:pt>
                <c:pt idx="191462">
                  <c:v>50.2355020872632</c:v>
                </c:pt>
                <c:pt idx="191463">
                  <c:v>50.235597610064502</c:v>
                </c:pt>
                <c:pt idx="191464">
                  <c:v>50.235693132560002</c:v>
                </c:pt>
                <c:pt idx="191465">
                  <c:v>50.235788654749797</c:v>
                </c:pt>
                <c:pt idx="191466">
                  <c:v>50.235884176633803</c:v>
                </c:pt>
                <c:pt idx="191467">
                  <c:v>50.235979698211999</c:v>
                </c:pt>
                <c:pt idx="191468">
                  <c:v>50.236075219484498</c:v>
                </c:pt>
                <c:pt idx="191469">
                  <c:v>50.2361707404512</c:v>
                </c:pt>
                <c:pt idx="191470">
                  <c:v>50.236266261112199</c:v>
                </c:pt>
                <c:pt idx="191471">
                  <c:v>50.236361781467401</c:v>
                </c:pt>
                <c:pt idx="191472">
                  <c:v>50.2364573015169</c:v>
                </c:pt>
                <c:pt idx="191473">
                  <c:v>50.236552821260602</c:v>
                </c:pt>
                <c:pt idx="191474">
                  <c:v>50.236648340698501</c:v>
                </c:pt>
                <c:pt idx="191475">
                  <c:v>50.236743859830803</c:v>
                </c:pt>
                <c:pt idx="191476">
                  <c:v>50.236839378657201</c:v>
                </c:pt>
                <c:pt idx="191477">
                  <c:v>50.236934897177903</c:v>
                </c:pt>
                <c:pt idx="191478">
                  <c:v>50.237030415392901</c:v>
                </c:pt>
                <c:pt idx="191479">
                  <c:v>50.237125933302103</c:v>
                </c:pt>
                <c:pt idx="191480">
                  <c:v>50.237221450905601</c:v>
                </c:pt>
                <c:pt idx="191481">
                  <c:v>50.237316968203402</c:v>
                </c:pt>
                <c:pt idx="191482">
                  <c:v>50.237412485195399</c:v>
                </c:pt>
                <c:pt idx="191483">
                  <c:v>50.237508001881601</c:v>
                </c:pt>
                <c:pt idx="191484">
                  <c:v>50.237603518262198</c:v>
                </c:pt>
                <c:pt idx="191485">
                  <c:v>50.237699034336899</c:v>
                </c:pt>
                <c:pt idx="191486">
                  <c:v>50.237794550106003</c:v>
                </c:pt>
                <c:pt idx="191487">
                  <c:v>50.237890065569303</c:v>
                </c:pt>
                <c:pt idx="191488">
                  <c:v>50.2379855807268</c:v>
                </c:pt>
                <c:pt idx="191489">
                  <c:v>50.2380810955787</c:v>
                </c:pt>
                <c:pt idx="191490">
                  <c:v>50.238176610124803</c:v>
                </c:pt>
                <c:pt idx="191491">
                  <c:v>50.238272124365103</c:v>
                </c:pt>
                <c:pt idx="191492">
                  <c:v>50.238367638299799</c:v>
                </c:pt>
                <c:pt idx="191493">
                  <c:v>50.238463151928698</c:v>
                </c:pt>
                <c:pt idx="191494">
                  <c:v>50.238558665251801</c:v>
                </c:pt>
                <c:pt idx="191495">
                  <c:v>50.2386541782693</c:v>
                </c:pt>
                <c:pt idx="191496">
                  <c:v>50.238749690981003</c:v>
                </c:pt>
                <c:pt idx="191497">
                  <c:v>50.238845203387001</c:v>
                </c:pt>
                <c:pt idx="191498">
                  <c:v>50.238940715487203</c:v>
                </c:pt>
                <c:pt idx="191499">
                  <c:v>50.239036227281701</c:v>
                </c:pt>
                <c:pt idx="191500">
                  <c:v>50.239131738770602</c:v>
                </c:pt>
                <c:pt idx="191501">
                  <c:v>50.239227249953601</c:v>
                </c:pt>
                <c:pt idx="191502">
                  <c:v>50.239322760831001</c:v>
                </c:pt>
                <c:pt idx="191503">
                  <c:v>50.239418271402599</c:v>
                </c:pt>
                <c:pt idx="191504">
                  <c:v>50.239513781668499</c:v>
                </c:pt>
                <c:pt idx="191505">
                  <c:v>50.239609291628703</c:v>
                </c:pt>
                <c:pt idx="191506">
                  <c:v>50.239704801283203</c:v>
                </c:pt>
                <c:pt idx="191507">
                  <c:v>50.239800310631999</c:v>
                </c:pt>
                <c:pt idx="191508">
                  <c:v>50.239895819674999</c:v>
                </c:pt>
                <c:pt idx="191509">
                  <c:v>50.239991328412302</c:v>
                </c:pt>
                <c:pt idx="191510">
                  <c:v>50.240086836844</c:v>
                </c:pt>
                <c:pt idx="191511">
                  <c:v>50.240182344969902</c:v>
                </c:pt>
                <c:pt idx="191512">
                  <c:v>50.240277852790001</c:v>
                </c:pt>
                <c:pt idx="191513">
                  <c:v>50.240373360304503</c:v>
                </c:pt>
                <c:pt idx="191514">
                  <c:v>50.2404688675133</c:v>
                </c:pt>
                <c:pt idx="191515">
                  <c:v>50.240564374416302</c:v>
                </c:pt>
                <c:pt idx="191516">
                  <c:v>50.240659881013698</c:v>
                </c:pt>
                <c:pt idx="191517">
                  <c:v>50.240755387305299</c:v>
                </c:pt>
                <c:pt idx="191518">
                  <c:v>50.240850893291203</c:v>
                </c:pt>
                <c:pt idx="191519">
                  <c:v>50.240946398971403</c:v>
                </c:pt>
                <c:pt idx="191520">
                  <c:v>50.241041904345998</c:v>
                </c:pt>
                <c:pt idx="191521">
                  <c:v>50.241137409414797</c:v>
                </c:pt>
                <c:pt idx="191522">
                  <c:v>50.2412329141779</c:v>
                </c:pt>
                <c:pt idx="191523">
                  <c:v>50.241328418635298</c:v>
                </c:pt>
                <c:pt idx="191524">
                  <c:v>50.241423922787</c:v>
                </c:pt>
                <c:pt idx="191525">
                  <c:v>50.241519426632998</c:v>
                </c:pt>
                <c:pt idx="191526">
                  <c:v>50.241614930173299</c:v>
                </c:pt>
                <c:pt idx="191527">
                  <c:v>50.241710433407903</c:v>
                </c:pt>
                <c:pt idx="191528">
                  <c:v>50.241805936336803</c:v>
                </c:pt>
                <c:pt idx="191529">
                  <c:v>50.241901438959999</c:v>
                </c:pt>
                <c:pt idx="191530">
                  <c:v>50.241996941277598</c:v>
                </c:pt>
                <c:pt idx="191531">
                  <c:v>50.242092443289401</c:v>
                </c:pt>
                <c:pt idx="191532">
                  <c:v>50.2421879449955</c:v>
                </c:pt>
                <c:pt idx="191533">
                  <c:v>50.242283446395902</c:v>
                </c:pt>
                <c:pt idx="191534">
                  <c:v>50.2423789474907</c:v>
                </c:pt>
                <c:pt idx="191535">
                  <c:v>50.242474448279701</c:v>
                </c:pt>
                <c:pt idx="191536">
                  <c:v>50.242569948763098</c:v>
                </c:pt>
                <c:pt idx="191537">
                  <c:v>50.242665448940798</c:v>
                </c:pt>
                <c:pt idx="191538">
                  <c:v>50.242760948812801</c:v>
                </c:pt>
                <c:pt idx="191539">
                  <c:v>50.242856448379101</c:v>
                </c:pt>
                <c:pt idx="191540">
                  <c:v>50.242951947639703</c:v>
                </c:pt>
                <c:pt idx="191541">
                  <c:v>50.243047446594602</c:v>
                </c:pt>
                <c:pt idx="191542">
                  <c:v>50.243142945243903</c:v>
                </c:pt>
                <c:pt idx="191543">
                  <c:v>50.243238443587401</c:v>
                </c:pt>
                <c:pt idx="191544">
                  <c:v>50.243333941625302</c:v>
                </c:pt>
                <c:pt idx="191545">
                  <c:v>50.243429439357499</c:v>
                </c:pt>
                <c:pt idx="191546">
                  <c:v>50.243524936783999</c:v>
                </c:pt>
                <c:pt idx="191547">
                  <c:v>50.243620433904901</c:v>
                </c:pt>
                <c:pt idx="191548">
                  <c:v>50.2437159307201</c:v>
                </c:pt>
                <c:pt idx="191549">
                  <c:v>50.243811427229602</c:v>
                </c:pt>
                <c:pt idx="191550">
                  <c:v>50.2439069234334</c:v>
                </c:pt>
                <c:pt idx="191551">
                  <c:v>50.244002419331501</c:v>
                </c:pt>
                <c:pt idx="191552">
                  <c:v>50.244097914923998</c:v>
                </c:pt>
                <c:pt idx="191553">
                  <c:v>50.244193410210798</c:v>
                </c:pt>
                <c:pt idx="191554">
                  <c:v>50.244288905191901</c:v>
                </c:pt>
                <c:pt idx="191555">
                  <c:v>50.2443843998673</c:v>
                </c:pt>
                <c:pt idx="191556">
                  <c:v>50.244479894237102</c:v>
                </c:pt>
                <c:pt idx="191557">
                  <c:v>50.2445753883012</c:v>
                </c:pt>
                <c:pt idx="191558">
                  <c:v>50.244670882059701</c:v>
                </c:pt>
                <c:pt idx="191559">
                  <c:v>50.244766375512498</c:v>
                </c:pt>
                <c:pt idx="191560">
                  <c:v>50.244861868659598</c:v>
                </c:pt>
                <c:pt idx="191561">
                  <c:v>50.244957361501001</c:v>
                </c:pt>
                <c:pt idx="191562">
                  <c:v>50.2450528540368</c:v>
                </c:pt>
                <c:pt idx="191563">
                  <c:v>50.245148346266902</c:v>
                </c:pt>
                <c:pt idx="191564">
                  <c:v>50.245243838191399</c:v>
                </c:pt>
                <c:pt idx="191565">
                  <c:v>50.2453393298102</c:v>
                </c:pt>
                <c:pt idx="191566">
                  <c:v>50.245434821123297</c:v>
                </c:pt>
                <c:pt idx="191567">
                  <c:v>50.245530312130803</c:v>
                </c:pt>
                <c:pt idx="191568">
                  <c:v>50.245625802832599</c:v>
                </c:pt>
                <c:pt idx="191569">
                  <c:v>50.245721293228797</c:v>
                </c:pt>
                <c:pt idx="191570">
                  <c:v>50.245816783319299</c:v>
                </c:pt>
                <c:pt idx="191571">
                  <c:v>50.245912273104103</c:v>
                </c:pt>
                <c:pt idx="191572">
                  <c:v>50.246007762583297</c:v>
                </c:pt>
                <c:pt idx="191573">
                  <c:v>50.2461032517568</c:v>
                </c:pt>
                <c:pt idx="191574">
                  <c:v>50.246198740624699</c:v>
                </c:pt>
                <c:pt idx="191575">
                  <c:v>50.246294229187001</c:v>
                </c:pt>
                <c:pt idx="191576">
                  <c:v>50.246389717443598</c:v>
                </c:pt>
                <c:pt idx="191577">
                  <c:v>50.246485205394499</c:v>
                </c:pt>
                <c:pt idx="191578">
                  <c:v>50.246580693039803</c:v>
                </c:pt>
                <c:pt idx="191579">
                  <c:v>50.246676180379403</c:v>
                </c:pt>
                <c:pt idx="191580">
                  <c:v>50.246771667413398</c:v>
                </c:pt>
                <c:pt idx="191581">
                  <c:v>50.246867154141803</c:v>
                </c:pt>
                <c:pt idx="191582">
                  <c:v>50.246962640564497</c:v>
                </c:pt>
                <c:pt idx="191583">
                  <c:v>50.247058126681502</c:v>
                </c:pt>
                <c:pt idx="191584">
                  <c:v>50.247153612493001</c:v>
                </c:pt>
                <c:pt idx="191585">
                  <c:v>50.247249097998697</c:v>
                </c:pt>
                <c:pt idx="191586">
                  <c:v>50.247344583198903</c:v>
                </c:pt>
                <c:pt idx="191587">
                  <c:v>50.247440068093397</c:v>
                </c:pt>
                <c:pt idx="191588">
                  <c:v>50.247535552682201</c:v>
                </c:pt>
                <c:pt idx="191589">
                  <c:v>50.247631036965501</c:v>
                </c:pt>
                <c:pt idx="191590">
                  <c:v>50.247726520942997</c:v>
                </c:pt>
                <c:pt idx="191591">
                  <c:v>50.247822004615003</c:v>
                </c:pt>
                <c:pt idx="191592">
                  <c:v>50.247917487981297</c:v>
                </c:pt>
                <c:pt idx="191593">
                  <c:v>50.248012971042002</c:v>
                </c:pt>
                <c:pt idx="191594">
                  <c:v>50.248108453797002</c:v>
                </c:pt>
                <c:pt idx="191595">
                  <c:v>50.248203936246398</c:v>
                </c:pt>
                <c:pt idx="191596">
                  <c:v>50.248299418390197</c:v>
                </c:pt>
                <c:pt idx="191597">
                  <c:v>50.248394900228398</c:v>
                </c:pt>
                <c:pt idx="191598">
                  <c:v>50.248490381760902</c:v>
                </c:pt>
                <c:pt idx="191599">
                  <c:v>50.248585862987802</c:v>
                </c:pt>
                <c:pt idx="191600">
                  <c:v>50.248681343909098</c:v>
                </c:pt>
                <c:pt idx="191601">
                  <c:v>50.248776824524697</c:v>
                </c:pt>
                <c:pt idx="191602">
                  <c:v>50.248872304834698</c:v>
                </c:pt>
                <c:pt idx="191603">
                  <c:v>50.248967784839103</c:v>
                </c:pt>
                <c:pt idx="191604">
                  <c:v>50.249063264537902</c:v>
                </c:pt>
                <c:pt idx="191605">
                  <c:v>50.249158743931098</c:v>
                </c:pt>
                <c:pt idx="191606">
                  <c:v>50.249254223018603</c:v>
                </c:pt>
                <c:pt idx="191607">
                  <c:v>50.249349701800497</c:v>
                </c:pt>
                <c:pt idx="191608">
                  <c:v>50.249445180276801</c:v>
                </c:pt>
                <c:pt idx="191609">
                  <c:v>50.249540658447501</c:v>
                </c:pt>
                <c:pt idx="191610">
                  <c:v>50.249636136312503</c:v>
                </c:pt>
                <c:pt idx="191611">
                  <c:v>50.249731613872001</c:v>
                </c:pt>
                <c:pt idx="191612">
                  <c:v>50.249827091125802</c:v>
                </c:pt>
                <c:pt idx="191613">
                  <c:v>50.249922568073998</c:v>
                </c:pt>
                <c:pt idx="191614">
                  <c:v>50.250018044716597</c:v>
                </c:pt>
                <c:pt idx="191615">
                  <c:v>50.250113521053599</c:v>
                </c:pt>
                <c:pt idx="191616">
                  <c:v>50.250208997084997</c:v>
                </c:pt>
                <c:pt idx="191617">
                  <c:v>50.250304472810697</c:v>
                </c:pt>
                <c:pt idx="191618">
                  <c:v>50.2503999482309</c:v>
                </c:pt>
                <c:pt idx="191619">
                  <c:v>50.250495423345399</c:v>
                </c:pt>
                <c:pt idx="191620">
                  <c:v>50.2505908981544</c:v>
                </c:pt>
                <c:pt idx="191621">
                  <c:v>50.250686372657697</c:v>
                </c:pt>
                <c:pt idx="191622">
                  <c:v>50.250781846855404</c:v>
                </c:pt>
                <c:pt idx="191623">
                  <c:v>50.250877320747598</c:v>
                </c:pt>
                <c:pt idx="191624">
                  <c:v>50.250972794334103</c:v>
                </c:pt>
                <c:pt idx="191625">
                  <c:v>50.251068267614997</c:v>
                </c:pt>
                <c:pt idx="191626">
                  <c:v>50.2511637405903</c:v>
                </c:pt>
                <c:pt idx="191627">
                  <c:v>50.251259213259999</c:v>
                </c:pt>
                <c:pt idx="191628">
                  <c:v>50.251354685624101</c:v>
                </c:pt>
                <c:pt idx="191629">
                  <c:v>50.251450157682697</c:v>
                </c:pt>
                <c:pt idx="191630">
                  <c:v>50.251545629435597</c:v>
                </c:pt>
                <c:pt idx="191631">
                  <c:v>50.2516411008829</c:v>
                </c:pt>
                <c:pt idx="191632">
                  <c:v>50.251736572024598</c:v>
                </c:pt>
                <c:pt idx="191633">
                  <c:v>50.251832042860798</c:v>
                </c:pt>
                <c:pt idx="191634">
                  <c:v>50.251927513391301</c:v>
                </c:pt>
                <c:pt idx="191635">
                  <c:v>50.2520229836162</c:v>
                </c:pt>
                <c:pt idx="191636">
                  <c:v>50.252118453535601</c:v>
                </c:pt>
                <c:pt idx="191637">
                  <c:v>50.252213923149398</c:v>
                </c:pt>
                <c:pt idx="191638">
                  <c:v>50.252309392457498</c:v>
                </c:pt>
                <c:pt idx="191639">
                  <c:v>50.2524048614601</c:v>
                </c:pt>
                <c:pt idx="191640">
                  <c:v>50.252500330157098</c:v>
                </c:pt>
                <c:pt idx="191641">
                  <c:v>50.252595798548498</c:v>
                </c:pt>
                <c:pt idx="191642">
                  <c:v>50.2526912666344</c:v>
                </c:pt>
                <c:pt idx="191643">
                  <c:v>50.252786734414599</c:v>
                </c:pt>
                <c:pt idx="191644">
                  <c:v>50.2528822018893</c:v>
                </c:pt>
                <c:pt idx="191645">
                  <c:v>50.252977669058303</c:v>
                </c:pt>
                <c:pt idx="191646">
                  <c:v>50.253073135921802</c:v>
                </c:pt>
                <c:pt idx="191647">
                  <c:v>50.253168602479697</c:v>
                </c:pt>
                <c:pt idx="191648">
                  <c:v>50.253264068732101</c:v>
                </c:pt>
                <c:pt idx="191649">
                  <c:v>50.2533595346788</c:v>
                </c:pt>
                <c:pt idx="191650">
                  <c:v>50.253455000320002</c:v>
                </c:pt>
                <c:pt idx="191651">
                  <c:v>50.2535504656556</c:v>
                </c:pt>
                <c:pt idx="191652">
                  <c:v>50.2536459306856</c:v>
                </c:pt>
                <c:pt idx="191653">
                  <c:v>50.253741395410003</c:v>
                </c:pt>
                <c:pt idx="191654">
                  <c:v>50.253836859828901</c:v>
                </c:pt>
                <c:pt idx="191655">
                  <c:v>50.253932323942202</c:v>
                </c:pt>
                <c:pt idx="191656">
                  <c:v>50.254027787749898</c:v>
                </c:pt>
                <c:pt idx="191657">
                  <c:v>50.254123251252103</c:v>
                </c:pt>
                <c:pt idx="191658">
                  <c:v>50.254218714448697</c:v>
                </c:pt>
                <c:pt idx="191659">
                  <c:v>50.254314177339701</c:v>
                </c:pt>
                <c:pt idx="191660">
                  <c:v>50.2544096399251</c:v>
                </c:pt>
                <c:pt idx="191661">
                  <c:v>50.254505102205002</c:v>
                </c:pt>
                <c:pt idx="191662">
                  <c:v>50.254600564179299</c:v>
                </c:pt>
                <c:pt idx="191663">
                  <c:v>50.254696025848098</c:v>
                </c:pt>
                <c:pt idx="191664">
                  <c:v>50.2547914872113</c:v>
                </c:pt>
                <c:pt idx="191665">
                  <c:v>50.254886948268897</c:v>
                </c:pt>
                <c:pt idx="191666">
                  <c:v>50.254982409020997</c:v>
                </c:pt>
                <c:pt idx="191667">
                  <c:v>50.255077869467499</c:v>
                </c:pt>
                <c:pt idx="191668">
                  <c:v>50.255173329608397</c:v>
                </c:pt>
                <c:pt idx="191669">
                  <c:v>50.255268789443797</c:v>
                </c:pt>
                <c:pt idx="191670">
                  <c:v>50.255364248973599</c:v>
                </c:pt>
                <c:pt idx="191671">
                  <c:v>50.255459708197897</c:v>
                </c:pt>
                <c:pt idx="191672">
                  <c:v>50.255555167116597</c:v>
                </c:pt>
                <c:pt idx="191673">
                  <c:v>50.2556506257297</c:v>
                </c:pt>
                <c:pt idx="191674">
                  <c:v>50.255746084037298</c:v>
                </c:pt>
                <c:pt idx="191675">
                  <c:v>50.255841542039299</c:v>
                </c:pt>
                <c:pt idx="191676">
                  <c:v>50.255936999735802</c:v>
                </c:pt>
                <c:pt idx="191677">
                  <c:v>50.2560324571268</c:v>
                </c:pt>
                <c:pt idx="191678">
                  <c:v>50.2561279142122</c:v>
                </c:pt>
                <c:pt idx="191679">
                  <c:v>50.256223370991997</c:v>
                </c:pt>
                <c:pt idx="191680">
                  <c:v>50.256318827466302</c:v>
                </c:pt>
                <c:pt idx="191681">
                  <c:v>50.256414283635003</c:v>
                </c:pt>
                <c:pt idx="191682">
                  <c:v>50.256509739498199</c:v>
                </c:pt>
                <c:pt idx="191683">
                  <c:v>50.256605195055897</c:v>
                </c:pt>
                <c:pt idx="191684">
                  <c:v>50.256700650307998</c:v>
                </c:pt>
                <c:pt idx="191685">
                  <c:v>50.256796105254502</c:v>
                </c:pt>
                <c:pt idx="191686">
                  <c:v>50.2568915598956</c:v>
                </c:pt>
                <c:pt idx="191687">
                  <c:v>50.256987014231001</c:v>
                </c:pt>
                <c:pt idx="191688">
                  <c:v>50.257082468260997</c:v>
                </c:pt>
                <c:pt idx="191689">
                  <c:v>50.257177921985402</c:v>
                </c:pt>
                <c:pt idx="191690">
                  <c:v>50.257273375404203</c:v>
                </c:pt>
                <c:pt idx="191691">
                  <c:v>50.2573688285175</c:v>
                </c:pt>
                <c:pt idx="191692">
                  <c:v>50.257464281325298</c:v>
                </c:pt>
                <c:pt idx="191693">
                  <c:v>50.257559733827598</c:v>
                </c:pt>
                <c:pt idx="191694">
                  <c:v>50.257655186024301</c:v>
                </c:pt>
                <c:pt idx="191695">
                  <c:v>50.2577506379154</c:v>
                </c:pt>
                <c:pt idx="191696">
                  <c:v>50.257846089501101</c:v>
                </c:pt>
                <c:pt idx="191697">
                  <c:v>50.257941540781196</c:v>
                </c:pt>
                <c:pt idx="191698">
                  <c:v>50.258036991755802</c:v>
                </c:pt>
                <c:pt idx="191699">
                  <c:v>50.258132442424802</c:v>
                </c:pt>
                <c:pt idx="191700">
                  <c:v>50.258227892788298</c:v>
                </c:pt>
                <c:pt idx="191701">
                  <c:v>50.258323342846303</c:v>
                </c:pt>
                <c:pt idx="191702">
                  <c:v>50.258418792598803</c:v>
                </c:pt>
                <c:pt idx="191703">
                  <c:v>50.258514242045798</c:v>
                </c:pt>
                <c:pt idx="191704">
                  <c:v>50.258609691187203</c:v>
                </c:pt>
                <c:pt idx="191705">
                  <c:v>50.258705140023103</c:v>
                </c:pt>
                <c:pt idx="191706">
                  <c:v>50.258800588553399</c:v>
                </c:pt>
                <c:pt idx="191707">
                  <c:v>50.258896036778303</c:v>
                </c:pt>
                <c:pt idx="191708">
                  <c:v>50.258991484697603</c:v>
                </c:pt>
                <c:pt idx="191709">
                  <c:v>50.259086932311398</c:v>
                </c:pt>
                <c:pt idx="191710">
                  <c:v>50.259182379619702</c:v>
                </c:pt>
                <c:pt idx="191711">
                  <c:v>50.259277826622402</c:v>
                </c:pt>
                <c:pt idx="191712">
                  <c:v>50.259373273319703</c:v>
                </c:pt>
                <c:pt idx="191713">
                  <c:v>50.2594687197114</c:v>
                </c:pt>
                <c:pt idx="191714">
                  <c:v>50.259564165797599</c:v>
                </c:pt>
                <c:pt idx="191715">
                  <c:v>50.2596596115783</c:v>
                </c:pt>
                <c:pt idx="191716">
                  <c:v>50.259755057053503</c:v>
                </c:pt>
                <c:pt idx="191717">
                  <c:v>50.259850502223202</c:v>
                </c:pt>
                <c:pt idx="191718">
                  <c:v>50.259945947087402</c:v>
                </c:pt>
                <c:pt idx="191719">
                  <c:v>50.260041391645998</c:v>
                </c:pt>
                <c:pt idx="191720">
                  <c:v>50.260136835899203</c:v>
                </c:pt>
                <c:pt idx="191721">
                  <c:v>50.260232279846797</c:v>
                </c:pt>
                <c:pt idx="191722">
                  <c:v>50.260327723488899</c:v>
                </c:pt>
                <c:pt idx="191723">
                  <c:v>50.260423166825603</c:v>
                </c:pt>
                <c:pt idx="191724">
                  <c:v>50.260518609856703</c:v>
                </c:pt>
                <c:pt idx="191725">
                  <c:v>50.260614052582298</c:v>
                </c:pt>
                <c:pt idx="191726">
                  <c:v>50.260709495002402</c:v>
                </c:pt>
                <c:pt idx="191727">
                  <c:v>50.260804937117001</c:v>
                </c:pt>
                <c:pt idx="191728">
                  <c:v>50.260900378926102</c:v>
                </c:pt>
                <c:pt idx="191729">
                  <c:v>50.260995820429699</c:v>
                </c:pt>
                <c:pt idx="191730">
                  <c:v>50.261091261627797</c:v>
                </c:pt>
                <c:pt idx="191731">
                  <c:v>50.261186702520398</c:v>
                </c:pt>
                <c:pt idx="191732">
                  <c:v>50.261282143107501</c:v>
                </c:pt>
                <c:pt idx="191733">
                  <c:v>50.261377583389098</c:v>
                </c:pt>
                <c:pt idx="191734">
                  <c:v>50.261473023365198</c:v>
                </c:pt>
                <c:pt idx="191735">
                  <c:v>50.2615684630359</c:v>
                </c:pt>
                <c:pt idx="191736">
                  <c:v>50.261663902400997</c:v>
                </c:pt>
                <c:pt idx="191737">
                  <c:v>50.261759341460603</c:v>
                </c:pt>
                <c:pt idx="191738">
                  <c:v>50.261854780214797</c:v>
                </c:pt>
                <c:pt idx="191739">
                  <c:v>50.261950218663401</c:v>
                </c:pt>
                <c:pt idx="191740">
                  <c:v>50.262045656806599</c:v>
                </c:pt>
                <c:pt idx="191741">
                  <c:v>50.2621410946442</c:v>
                </c:pt>
                <c:pt idx="191742">
                  <c:v>50.262236532176402</c:v>
                </c:pt>
                <c:pt idx="191743">
                  <c:v>50.2623319694031</c:v>
                </c:pt>
                <c:pt idx="191744">
                  <c:v>50.262427406324299</c:v>
                </c:pt>
                <c:pt idx="191745">
                  <c:v>50.262522842940101</c:v>
                </c:pt>
                <c:pt idx="191746">
                  <c:v>50.262618279250297</c:v>
                </c:pt>
                <c:pt idx="191747">
                  <c:v>50.262713715255003</c:v>
                </c:pt>
                <c:pt idx="191748">
                  <c:v>50.262809150954297</c:v>
                </c:pt>
                <c:pt idx="191749">
                  <c:v>50.2629045863481</c:v>
                </c:pt>
                <c:pt idx="191750">
                  <c:v>50.263000021436397</c:v>
                </c:pt>
                <c:pt idx="191751">
                  <c:v>50.263095456219297</c:v>
                </c:pt>
                <c:pt idx="191752">
                  <c:v>50.263190890696599</c:v>
                </c:pt>
                <c:pt idx="191753">
                  <c:v>50.263286324868503</c:v>
                </c:pt>
                <c:pt idx="191754">
                  <c:v>50.263381758734901</c:v>
                </c:pt>
                <c:pt idx="191755">
                  <c:v>50.263477192295802</c:v>
                </c:pt>
                <c:pt idx="191756">
                  <c:v>50.263572625551298</c:v>
                </c:pt>
                <c:pt idx="191757">
                  <c:v>50.263668058501302</c:v>
                </c:pt>
                <c:pt idx="191758">
                  <c:v>50.263763491145802</c:v>
                </c:pt>
                <c:pt idx="191759">
                  <c:v>50.263858923484797</c:v>
                </c:pt>
                <c:pt idx="191760">
                  <c:v>50.263954355518401</c:v>
                </c:pt>
                <c:pt idx="191761">
                  <c:v>50.264049787246499</c:v>
                </c:pt>
                <c:pt idx="191762">
                  <c:v>50.2641452186691</c:v>
                </c:pt>
                <c:pt idx="191763">
                  <c:v>50.264240649786302</c:v>
                </c:pt>
                <c:pt idx="191764">
                  <c:v>50.264336080598</c:v>
                </c:pt>
                <c:pt idx="191765">
                  <c:v>50.264431511104199</c:v>
                </c:pt>
                <c:pt idx="191766">
                  <c:v>50.264526941304901</c:v>
                </c:pt>
                <c:pt idx="191767">
                  <c:v>50.264622371200197</c:v>
                </c:pt>
                <c:pt idx="191768">
                  <c:v>50.264717800790102</c:v>
                </c:pt>
                <c:pt idx="191769">
                  <c:v>50.264813230074502</c:v>
                </c:pt>
                <c:pt idx="191770">
                  <c:v>50.264908659053397</c:v>
                </c:pt>
                <c:pt idx="191771">
                  <c:v>50.265004087726801</c:v>
                </c:pt>
                <c:pt idx="191772">
                  <c:v>50.2650995160948</c:v>
                </c:pt>
                <c:pt idx="191773">
                  <c:v>50.2651949441574</c:v>
                </c:pt>
                <c:pt idx="191774">
                  <c:v>50.265290371914404</c:v>
                </c:pt>
                <c:pt idx="191775">
                  <c:v>50.265385799366101</c:v>
                </c:pt>
                <c:pt idx="191776">
                  <c:v>50.2654812265122</c:v>
                </c:pt>
                <c:pt idx="191777">
                  <c:v>50.265576653353001</c:v>
                </c:pt>
                <c:pt idx="191778">
                  <c:v>50.265672079888198</c:v>
                </c:pt>
                <c:pt idx="191779">
                  <c:v>50.265767506118003</c:v>
                </c:pt>
                <c:pt idx="191780">
                  <c:v>50.265862932042403</c:v>
                </c:pt>
                <c:pt idx="191781">
                  <c:v>50.265958357661297</c:v>
                </c:pt>
                <c:pt idx="191782">
                  <c:v>50.266053782974801</c:v>
                </c:pt>
                <c:pt idx="191783">
                  <c:v>50.266149207982799</c:v>
                </c:pt>
                <c:pt idx="191784">
                  <c:v>50.2662446326854</c:v>
                </c:pt>
                <c:pt idx="191785">
                  <c:v>50.266340057082502</c:v>
                </c:pt>
                <c:pt idx="191786">
                  <c:v>50.266435481174199</c:v>
                </c:pt>
                <c:pt idx="191787">
                  <c:v>50.266530904960398</c:v>
                </c:pt>
                <c:pt idx="191788">
                  <c:v>50.266626328441198</c:v>
                </c:pt>
                <c:pt idx="191789">
                  <c:v>50.266721751616501</c:v>
                </c:pt>
                <c:pt idx="191790">
                  <c:v>50.266817174486398</c:v>
                </c:pt>
                <c:pt idx="191791">
                  <c:v>50.266912597050897</c:v>
                </c:pt>
                <c:pt idx="191792">
                  <c:v>50.267008019309898</c:v>
                </c:pt>
                <c:pt idx="191793">
                  <c:v>50.267103441263501</c:v>
                </c:pt>
                <c:pt idx="191794">
                  <c:v>50.267198862911698</c:v>
                </c:pt>
                <c:pt idx="191795">
                  <c:v>50.267294284254397</c:v>
                </c:pt>
                <c:pt idx="191796">
                  <c:v>50.267389705291698</c:v>
                </c:pt>
                <c:pt idx="191797">
                  <c:v>50.267485126023502</c:v>
                </c:pt>
                <c:pt idx="191798">
                  <c:v>50.267580546449899</c:v>
                </c:pt>
                <c:pt idx="191799">
                  <c:v>50.267675966570899</c:v>
                </c:pt>
                <c:pt idx="191800">
                  <c:v>50.267771386386499</c:v>
                </c:pt>
                <c:pt idx="191801">
                  <c:v>50.267866805896603</c:v>
                </c:pt>
                <c:pt idx="191802">
                  <c:v>50.2679622251013</c:v>
                </c:pt>
                <c:pt idx="191803">
                  <c:v>50.268057644000599</c:v>
                </c:pt>
                <c:pt idx="191804">
                  <c:v>50.268153062594401</c:v>
                </c:pt>
                <c:pt idx="191805">
                  <c:v>50.268248480882797</c:v>
                </c:pt>
                <c:pt idx="191806">
                  <c:v>50.268343898865801</c:v>
                </c:pt>
                <c:pt idx="191807">
                  <c:v>50.268439316543301</c:v>
                </c:pt>
                <c:pt idx="191808">
                  <c:v>50.268534733915502</c:v>
                </c:pt>
                <c:pt idx="191809">
                  <c:v>50.268630150982197</c:v>
                </c:pt>
                <c:pt idx="191810">
                  <c:v>50.268725567743502</c:v>
                </c:pt>
                <c:pt idx="191811">
                  <c:v>50.268820984199301</c:v>
                </c:pt>
                <c:pt idx="191812">
                  <c:v>50.268916400349802</c:v>
                </c:pt>
                <c:pt idx="191813">
                  <c:v>50.269011816194798</c:v>
                </c:pt>
                <c:pt idx="191814">
                  <c:v>50.269107231734402</c:v>
                </c:pt>
                <c:pt idx="191815">
                  <c:v>50.269202646968601</c:v>
                </c:pt>
                <c:pt idx="191816">
                  <c:v>50.269298061897402</c:v>
                </c:pt>
                <c:pt idx="191817">
                  <c:v>50.269393476520797</c:v>
                </c:pt>
                <c:pt idx="191818">
                  <c:v>50.269488890838801</c:v>
                </c:pt>
                <c:pt idx="191819">
                  <c:v>50.2695843048513</c:v>
                </c:pt>
                <c:pt idx="191820">
                  <c:v>50.2696797185584</c:v>
                </c:pt>
                <c:pt idx="191821">
                  <c:v>50.269775131960102</c:v>
                </c:pt>
                <c:pt idx="191822">
                  <c:v>50.269870545056399</c:v>
                </c:pt>
                <c:pt idx="191823">
                  <c:v>50.269965957847297</c:v>
                </c:pt>
                <c:pt idx="191824">
                  <c:v>50.270061370332797</c:v>
                </c:pt>
                <c:pt idx="191825">
                  <c:v>50.270156782512899</c:v>
                </c:pt>
                <c:pt idx="191826">
                  <c:v>50.270252194387602</c:v>
                </c:pt>
                <c:pt idx="191827">
                  <c:v>50.2703476059569</c:v>
                </c:pt>
                <c:pt idx="191828">
                  <c:v>50.2704430172207</c:v>
                </c:pt>
                <c:pt idx="191829">
                  <c:v>50.270538428179201</c:v>
                </c:pt>
                <c:pt idx="191830">
                  <c:v>50.270633838832303</c:v>
                </c:pt>
                <c:pt idx="191831">
                  <c:v>50.270729249179901</c:v>
                </c:pt>
                <c:pt idx="191832">
                  <c:v>50.2708246592222</c:v>
                </c:pt>
                <c:pt idx="191833">
                  <c:v>50.2709200689591</c:v>
                </c:pt>
                <c:pt idx="191834">
                  <c:v>50.271015478390503</c:v>
                </c:pt>
                <c:pt idx="191835">
                  <c:v>50.271110887516599</c:v>
                </c:pt>
                <c:pt idx="191836">
                  <c:v>50.271206296337297</c:v>
                </c:pt>
                <c:pt idx="191837">
                  <c:v>50.271301704852597</c:v>
                </c:pt>
                <c:pt idx="191838">
                  <c:v>50.271397113062498</c:v>
                </c:pt>
                <c:pt idx="191839">
                  <c:v>50.271492520966902</c:v>
                </c:pt>
                <c:pt idx="191840">
                  <c:v>50.271587928565999</c:v>
                </c:pt>
                <c:pt idx="191841">
                  <c:v>50.271683335859798</c:v>
                </c:pt>
                <c:pt idx="191842">
                  <c:v>50.271778742848099</c:v>
                </c:pt>
                <c:pt idx="191843">
                  <c:v>50.271874149531001</c:v>
                </c:pt>
                <c:pt idx="191844">
                  <c:v>50.271969555908498</c:v>
                </c:pt>
                <c:pt idx="191845">
                  <c:v>50.272064961980703</c:v>
                </c:pt>
                <c:pt idx="191846">
                  <c:v>50.272160367747503</c:v>
                </c:pt>
                <c:pt idx="191847">
                  <c:v>50.272255773208798</c:v>
                </c:pt>
                <c:pt idx="191848">
                  <c:v>50.272351178364801</c:v>
                </c:pt>
                <c:pt idx="191849">
                  <c:v>50.272446583215498</c:v>
                </c:pt>
                <c:pt idx="191850">
                  <c:v>50.272541987760697</c:v>
                </c:pt>
                <c:pt idx="191851">
                  <c:v>50.272637392000497</c:v>
                </c:pt>
                <c:pt idx="191852">
                  <c:v>50.272732795934999</c:v>
                </c:pt>
                <c:pt idx="191853">
                  <c:v>50.272828199564103</c:v>
                </c:pt>
                <c:pt idx="191854">
                  <c:v>50.272923602887801</c:v>
                </c:pt>
                <c:pt idx="191855">
                  <c:v>50.2730190059061</c:v>
                </c:pt>
                <c:pt idx="191856">
                  <c:v>50.273114408619101</c:v>
                </c:pt>
                <c:pt idx="191857">
                  <c:v>50.273209811026703</c:v>
                </c:pt>
                <c:pt idx="191858">
                  <c:v>50.2733052131289</c:v>
                </c:pt>
                <c:pt idx="191859">
                  <c:v>50.273400614925698</c:v>
                </c:pt>
                <c:pt idx="191860">
                  <c:v>50.273496016417198</c:v>
                </c:pt>
                <c:pt idx="191861">
                  <c:v>50.273591417603299</c:v>
                </c:pt>
                <c:pt idx="191862">
                  <c:v>50.273686818484002</c:v>
                </c:pt>
                <c:pt idx="191863">
                  <c:v>50.273782219059299</c:v>
                </c:pt>
                <c:pt idx="191864">
                  <c:v>50.273877619329298</c:v>
                </c:pt>
                <c:pt idx="191865">
                  <c:v>50.273973019293898</c:v>
                </c:pt>
                <c:pt idx="191866">
                  <c:v>50.274068418953199</c:v>
                </c:pt>
                <c:pt idx="191867">
                  <c:v>50.274163818307102</c:v>
                </c:pt>
                <c:pt idx="191868">
                  <c:v>50.274259217355599</c:v>
                </c:pt>
                <c:pt idx="191869">
                  <c:v>50.274354616098698</c:v>
                </c:pt>
                <c:pt idx="191870">
                  <c:v>50.274450014536498</c:v>
                </c:pt>
                <c:pt idx="191871">
                  <c:v>50.2745454126689</c:v>
                </c:pt>
                <c:pt idx="191872">
                  <c:v>50.274640810496003</c:v>
                </c:pt>
                <c:pt idx="191873">
                  <c:v>50.2747362080177</c:v>
                </c:pt>
                <c:pt idx="191874">
                  <c:v>50.274831605234098</c:v>
                </c:pt>
                <c:pt idx="191875">
                  <c:v>50.274927002145098</c:v>
                </c:pt>
                <c:pt idx="191876">
                  <c:v>50.2750223987507</c:v>
                </c:pt>
                <c:pt idx="191877">
                  <c:v>50.275117795051003</c:v>
                </c:pt>
                <c:pt idx="191878">
                  <c:v>50.2752131910459</c:v>
                </c:pt>
                <c:pt idx="191879">
                  <c:v>50.275308586735399</c:v>
                </c:pt>
                <c:pt idx="191880">
                  <c:v>50.275403982119698</c:v>
                </c:pt>
                <c:pt idx="191881">
                  <c:v>50.2754993771985</c:v>
                </c:pt>
                <c:pt idx="191882">
                  <c:v>50.275594771972003</c:v>
                </c:pt>
                <c:pt idx="191883">
                  <c:v>50.275690166440199</c:v>
                </c:pt>
                <c:pt idx="191884">
                  <c:v>50.275785560602998</c:v>
                </c:pt>
                <c:pt idx="191885">
                  <c:v>50.275880954460497</c:v>
                </c:pt>
                <c:pt idx="191886">
                  <c:v>50.275976348012598</c:v>
                </c:pt>
                <c:pt idx="191887">
                  <c:v>50.276071741259301</c:v>
                </c:pt>
                <c:pt idx="191888">
                  <c:v>50.276167134200797</c:v>
                </c:pt>
                <c:pt idx="191889">
                  <c:v>50.276262526836803</c:v>
                </c:pt>
                <c:pt idx="191890">
                  <c:v>50.276357919167602</c:v>
                </c:pt>
                <c:pt idx="191891">
                  <c:v>50.276453311193002</c:v>
                </c:pt>
                <c:pt idx="191892">
                  <c:v>50.276548702912997</c:v>
                </c:pt>
                <c:pt idx="191893">
                  <c:v>50.2766440943277</c:v>
                </c:pt>
                <c:pt idx="191894">
                  <c:v>50.276739485437098</c:v>
                </c:pt>
                <c:pt idx="191895">
                  <c:v>50.276834876241097</c:v>
                </c:pt>
                <c:pt idx="191896">
                  <c:v>50.276930266739797</c:v>
                </c:pt>
                <c:pt idx="191897">
                  <c:v>50.277025656933198</c:v>
                </c:pt>
                <c:pt idx="191898">
                  <c:v>50.2771210468212</c:v>
                </c:pt>
                <c:pt idx="191899">
                  <c:v>50.277216436403897</c:v>
                </c:pt>
                <c:pt idx="191900">
                  <c:v>50.277311825681302</c:v>
                </c:pt>
                <c:pt idx="191901">
                  <c:v>50.277407214653302</c:v>
                </c:pt>
                <c:pt idx="191902">
                  <c:v>50.277502603320002</c:v>
                </c:pt>
                <c:pt idx="191903">
                  <c:v>50.277597991681397</c:v>
                </c:pt>
                <c:pt idx="191904">
                  <c:v>50.2776933797374</c:v>
                </c:pt>
                <c:pt idx="191905">
                  <c:v>50.277788767488097</c:v>
                </c:pt>
                <c:pt idx="191906">
                  <c:v>50.277884154933503</c:v>
                </c:pt>
                <c:pt idx="191907">
                  <c:v>50.277979542073503</c:v>
                </c:pt>
                <c:pt idx="191908">
                  <c:v>50.278074928908197</c:v>
                </c:pt>
                <c:pt idx="191909">
                  <c:v>50.278170315437599</c:v>
                </c:pt>
                <c:pt idx="191910">
                  <c:v>50.278265701661702</c:v>
                </c:pt>
                <c:pt idx="191911">
                  <c:v>50.2783610875805</c:v>
                </c:pt>
                <c:pt idx="191912">
                  <c:v>50.278456473193899</c:v>
                </c:pt>
                <c:pt idx="191913">
                  <c:v>50.278551858501999</c:v>
                </c:pt>
                <c:pt idx="191914">
                  <c:v>50.2786472435048</c:v>
                </c:pt>
                <c:pt idx="191915">
                  <c:v>50.278742628202302</c:v>
                </c:pt>
                <c:pt idx="191916">
                  <c:v>50.278838012594399</c:v>
                </c:pt>
                <c:pt idx="191917">
                  <c:v>50.278933396681303</c:v>
                </c:pt>
                <c:pt idx="191918">
                  <c:v>50.279028780462802</c:v>
                </c:pt>
                <c:pt idx="191919">
                  <c:v>50.279124163939002</c:v>
                </c:pt>
                <c:pt idx="191920">
                  <c:v>50.279219547109903</c:v>
                </c:pt>
                <c:pt idx="191921">
                  <c:v>50.279314929975399</c:v>
                </c:pt>
                <c:pt idx="191922">
                  <c:v>50.279410312535703</c:v>
                </c:pt>
                <c:pt idx="191923">
                  <c:v>50.2795056947907</c:v>
                </c:pt>
                <c:pt idx="191924">
                  <c:v>50.279601076740299</c:v>
                </c:pt>
                <c:pt idx="191925">
                  <c:v>50.279696458384599</c:v>
                </c:pt>
                <c:pt idx="191926">
                  <c:v>50.2797918397237</c:v>
                </c:pt>
                <c:pt idx="191927">
                  <c:v>50.279887220757402</c:v>
                </c:pt>
                <c:pt idx="191928">
                  <c:v>50.279982601485798</c:v>
                </c:pt>
                <c:pt idx="191929">
                  <c:v>50.280077981908903</c:v>
                </c:pt>
                <c:pt idx="191930">
                  <c:v>50.280173362026702</c:v>
                </c:pt>
                <c:pt idx="191931">
                  <c:v>50.280268741839201</c:v>
                </c:pt>
                <c:pt idx="191932">
                  <c:v>50.280364121346402</c:v>
                </c:pt>
                <c:pt idx="191933">
                  <c:v>50.280459500548297</c:v>
                </c:pt>
                <c:pt idx="191934">
                  <c:v>50.2805548794449</c:v>
                </c:pt>
                <c:pt idx="191935">
                  <c:v>50.280650258036196</c:v>
                </c:pt>
                <c:pt idx="191936">
                  <c:v>50.280745636322202</c:v>
                </c:pt>
                <c:pt idx="191937">
                  <c:v>50.280841014302901</c:v>
                </c:pt>
                <c:pt idx="191938">
                  <c:v>50.280936391978301</c:v>
                </c:pt>
                <c:pt idx="191939">
                  <c:v>50.281031769348402</c:v>
                </c:pt>
                <c:pt idx="191940">
                  <c:v>50.281127146413198</c:v>
                </c:pt>
                <c:pt idx="191941">
                  <c:v>50.281222523172801</c:v>
                </c:pt>
                <c:pt idx="191942">
                  <c:v>50.281317899626998</c:v>
                </c:pt>
                <c:pt idx="191943">
                  <c:v>50.281413275775897</c:v>
                </c:pt>
                <c:pt idx="191944">
                  <c:v>50.281508651619603</c:v>
                </c:pt>
                <c:pt idx="191945">
                  <c:v>50.281604027157897</c:v>
                </c:pt>
                <c:pt idx="191946">
                  <c:v>50.281699402390998</c:v>
                </c:pt>
                <c:pt idx="191947">
                  <c:v>50.281794777318801</c:v>
                </c:pt>
                <c:pt idx="191948">
                  <c:v>50.281890151941298</c:v>
                </c:pt>
                <c:pt idx="191949">
                  <c:v>50.281985526258502</c:v>
                </c:pt>
                <c:pt idx="191950">
                  <c:v>50.282080900270401</c:v>
                </c:pt>
                <c:pt idx="191951">
                  <c:v>50.2821762739771</c:v>
                </c:pt>
                <c:pt idx="191952">
                  <c:v>50.282271647378401</c:v>
                </c:pt>
                <c:pt idx="191953">
                  <c:v>50.282367020474503</c:v>
                </c:pt>
                <c:pt idx="191954">
                  <c:v>50.282462393265298</c:v>
                </c:pt>
                <c:pt idx="191955">
                  <c:v>50.282557765750802</c:v>
                </c:pt>
                <c:pt idx="191956">
                  <c:v>50.282653137931</c:v>
                </c:pt>
                <c:pt idx="191957">
                  <c:v>50.282748509805998</c:v>
                </c:pt>
                <c:pt idx="191958">
                  <c:v>50.282843881375697</c:v>
                </c:pt>
                <c:pt idx="191959">
                  <c:v>50.282939252640098</c:v>
                </c:pt>
                <c:pt idx="191960">
                  <c:v>50.2830346235992</c:v>
                </c:pt>
                <c:pt idx="191961">
                  <c:v>50.283129994253102</c:v>
                </c:pt>
                <c:pt idx="191962">
                  <c:v>50.283225364601698</c:v>
                </c:pt>
                <c:pt idx="191963">
                  <c:v>50.283320734645002</c:v>
                </c:pt>
                <c:pt idx="191964">
                  <c:v>50.283416104383001</c:v>
                </c:pt>
                <c:pt idx="191965">
                  <c:v>50.2835114738158</c:v>
                </c:pt>
                <c:pt idx="191966">
                  <c:v>50.2836068429433</c:v>
                </c:pt>
                <c:pt idx="191967">
                  <c:v>50.283702211765501</c:v>
                </c:pt>
                <c:pt idx="191968">
                  <c:v>50.283797580282503</c:v>
                </c:pt>
                <c:pt idx="191969">
                  <c:v>50.283892948494199</c:v>
                </c:pt>
                <c:pt idx="191970">
                  <c:v>50.283988316400603</c:v>
                </c:pt>
                <c:pt idx="191971">
                  <c:v>50.2840836840018</c:v>
                </c:pt>
                <c:pt idx="191972">
                  <c:v>50.284179051297698</c:v>
                </c:pt>
                <c:pt idx="191973">
                  <c:v>50.284274418288398</c:v>
                </c:pt>
                <c:pt idx="191974">
                  <c:v>50.284369784973698</c:v>
                </c:pt>
                <c:pt idx="191975">
                  <c:v>50.284465151353899</c:v>
                </c:pt>
                <c:pt idx="191976">
                  <c:v>50.284560517428702</c:v>
                </c:pt>
                <c:pt idx="191977">
                  <c:v>50.284655883198297</c:v>
                </c:pt>
                <c:pt idx="191978">
                  <c:v>50.284751248662701</c:v>
                </c:pt>
                <c:pt idx="191979">
                  <c:v>50.284846613821799</c:v>
                </c:pt>
                <c:pt idx="191980">
                  <c:v>50.284941978675597</c:v>
                </c:pt>
                <c:pt idx="191981">
                  <c:v>50.285037343224197</c:v>
                </c:pt>
                <c:pt idx="191982">
                  <c:v>50.285132707467497</c:v>
                </c:pt>
                <c:pt idx="191983">
                  <c:v>50.285228071405598</c:v>
                </c:pt>
                <c:pt idx="191984">
                  <c:v>50.2853234350384</c:v>
                </c:pt>
                <c:pt idx="191985">
                  <c:v>50.285418798366003</c:v>
                </c:pt>
                <c:pt idx="191986">
                  <c:v>50.285514161388299</c:v>
                </c:pt>
                <c:pt idx="191987">
                  <c:v>50.285609524105404</c:v>
                </c:pt>
                <c:pt idx="191988">
                  <c:v>50.285704886517202</c:v>
                </c:pt>
                <c:pt idx="191989">
                  <c:v>50.285800248623801</c:v>
                </c:pt>
                <c:pt idx="191990">
                  <c:v>50.2858956104252</c:v>
                </c:pt>
                <c:pt idx="191991">
                  <c:v>50.285990971921301</c:v>
                </c:pt>
                <c:pt idx="191992">
                  <c:v>50.286086333112102</c:v>
                </c:pt>
                <c:pt idx="191993">
                  <c:v>50.286181693997698</c:v>
                </c:pt>
                <c:pt idx="191994">
                  <c:v>50.2862770545781</c:v>
                </c:pt>
                <c:pt idx="191995">
                  <c:v>50.286372414853197</c:v>
                </c:pt>
                <c:pt idx="191996">
                  <c:v>50.286467774823102</c:v>
                </c:pt>
                <c:pt idx="191997">
                  <c:v>50.2865631344877</c:v>
                </c:pt>
                <c:pt idx="191998">
                  <c:v>50.286658493847099</c:v>
                </c:pt>
                <c:pt idx="191999">
                  <c:v>50.286753852901299</c:v>
                </c:pt>
                <c:pt idx="192000">
                  <c:v>50.286849211650299</c:v>
                </c:pt>
                <c:pt idx="192001">
                  <c:v>50.286944570093901</c:v>
                </c:pt>
                <c:pt idx="192002">
                  <c:v>50.287039928232403</c:v>
                </c:pt>
                <c:pt idx="192003">
                  <c:v>50.287135286065698</c:v>
                </c:pt>
                <c:pt idx="192004">
                  <c:v>50.287230643593702</c:v>
                </c:pt>
                <c:pt idx="192005">
                  <c:v>50.2873260008164</c:v>
                </c:pt>
                <c:pt idx="192006">
                  <c:v>50.287421357733997</c:v>
                </c:pt>
                <c:pt idx="192007">
                  <c:v>50.287516714346303</c:v>
                </c:pt>
                <c:pt idx="192008">
                  <c:v>50.287612070653402</c:v>
                </c:pt>
                <c:pt idx="192009">
                  <c:v>50.287707426655203</c:v>
                </c:pt>
                <c:pt idx="192010">
                  <c:v>50.287802782351903</c:v>
                </c:pt>
                <c:pt idx="192011">
                  <c:v>50.287898137743298</c:v>
                </c:pt>
                <c:pt idx="192012">
                  <c:v>50.287993492829401</c:v>
                </c:pt>
                <c:pt idx="192013">
                  <c:v>50.288088847610403</c:v>
                </c:pt>
                <c:pt idx="192014">
                  <c:v>50.2881842020861</c:v>
                </c:pt>
                <c:pt idx="192015">
                  <c:v>50.288279556256697</c:v>
                </c:pt>
                <c:pt idx="192016">
                  <c:v>50.288374910121902</c:v>
                </c:pt>
                <c:pt idx="192017">
                  <c:v>50.288470263682001</c:v>
                </c:pt>
                <c:pt idx="192018">
                  <c:v>50.2885656169369</c:v>
                </c:pt>
                <c:pt idx="192019">
                  <c:v>50.2886609698865</c:v>
                </c:pt>
                <c:pt idx="192020">
                  <c:v>50.288756322530901</c:v>
                </c:pt>
                <c:pt idx="192021">
                  <c:v>50.288851674870202</c:v>
                </c:pt>
                <c:pt idx="192022">
                  <c:v>50.288947026904196</c:v>
                </c:pt>
                <c:pt idx="192023">
                  <c:v>50.289042378632899</c:v>
                </c:pt>
                <c:pt idx="192024">
                  <c:v>50.289137730056503</c:v>
                </c:pt>
                <c:pt idx="192025">
                  <c:v>50.289233081174899</c:v>
                </c:pt>
                <c:pt idx="192026">
                  <c:v>50.289328431987997</c:v>
                </c:pt>
                <c:pt idx="192027">
                  <c:v>50.289423782495902</c:v>
                </c:pt>
                <c:pt idx="192028">
                  <c:v>50.2895191326987</c:v>
                </c:pt>
                <c:pt idx="192029">
                  <c:v>50.2896144825962</c:v>
                </c:pt>
                <c:pt idx="192030">
                  <c:v>50.2897098321885</c:v>
                </c:pt>
                <c:pt idx="192031">
                  <c:v>50.2898051814756</c:v>
                </c:pt>
                <c:pt idx="192032">
                  <c:v>50.289900530457501</c:v>
                </c:pt>
                <c:pt idx="192033">
                  <c:v>50.289995879134203</c:v>
                </c:pt>
                <c:pt idx="192034">
                  <c:v>50.290091227505698</c:v>
                </c:pt>
                <c:pt idx="192035">
                  <c:v>50.290186575572001</c:v>
                </c:pt>
                <c:pt idx="192036">
                  <c:v>50.290281923333097</c:v>
                </c:pt>
                <c:pt idx="192037">
                  <c:v>50.290377270789001</c:v>
                </c:pt>
                <c:pt idx="192038">
                  <c:v>50.290472617939699</c:v>
                </c:pt>
                <c:pt idx="192039">
                  <c:v>50.290567964785197</c:v>
                </c:pt>
                <c:pt idx="192040">
                  <c:v>50.290663311325503</c:v>
                </c:pt>
                <c:pt idx="192041">
                  <c:v>50.290758657560602</c:v>
                </c:pt>
                <c:pt idx="192042">
                  <c:v>50.290854003490502</c:v>
                </c:pt>
                <c:pt idx="192043">
                  <c:v>50.290949349115202</c:v>
                </c:pt>
                <c:pt idx="192044">
                  <c:v>50.291044694434802</c:v>
                </c:pt>
                <c:pt idx="192045">
                  <c:v>50.291140039449097</c:v>
                </c:pt>
                <c:pt idx="192046">
                  <c:v>50.291235384158298</c:v>
                </c:pt>
                <c:pt idx="192047">
                  <c:v>50.291330728562201</c:v>
                </c:pt>
                <c:pt idx="192048">
                  <c:v>50.291426072660997</c:v>
                </c:pt>
                <c:pt idx="192049">
                  <c:v>50.2915214164546</c:v>
                </c:pt>
                <c:pt idx="192050">
                  <c:v>50.291616759942897</c:v>
                </c:pt>
                <c:pt idx="192051">
                  <c:v>50.291712103126102</c:v>
                </c:pt>
                <c:pt idx="192052">
                  <c:v>50.291807446004199</c:v>
                </c:pt>
                <c:pt idx="192053">
                  <c:v>50.291902788576998</c:v>
                </c:pt>
                <c:pt idx="192054">
                  <c:v>50.291998130844597</c:v>
                </c:pt>
                <c:pt idx="192055">
                  <c:v>50.292093472807103</c:v>
                </c:pt>
                <c:pt idx="192056">
                  <c:v>50.292188814464403</c:v>
                </c:pt>
                <c:pt idx="192057">
                  <c:v>50.292284155816503</c:v>
                </c:pt>
                <c:pt idx="192058">
                  <c:v>50.292379496863397</c:v>
                </c:pt>
                <c:pt idx="192059">
                  <c:v>50.292474837605198</c:v>
                </c:pt>
                <c:pt idx="192060">
                  <c:v>50.2925701780418</c:v>
                </c:pt>
                <c:pt idx="192061">
                  <c:v>50.292665518173202</c:v>
                </c:pt>
                <c:pt idx="192062">
                  <c:v>50.292760857999397</c:v>
                </c:pt>
                <c:pt idx="192063">
                  <c:v>50.2928561975204</c:v>
                </c:pt>
                <c:pt idx="192064">
                  <c:v>50.292951536736297</c:v>
                </c:pt>
                <c:pt idx="192065">
                  <c:v>50.293046875647001</c:v>
                </c:pt>
                <c:pt idx="192066">
                  <c:v>50.293142214252498</c:v>
                </c:pt>
                <c:pt idx="192067">
                  <c:v>50.293237552552903</c:v>
                </c:pt>
                <c:pt idx="192068">
                  <c:v>50.293332890548101</c:v>
                </c:pt>
                <c:pt idx="192069">
                  <c:v>50.293428228238099</c:v>
                </c:pt>
                <c:pt idx="192070">
                  <c:v>50.293523565622998</c:v>
                </c:pt>
                <c:pt idx="192071">
                  <c:v>50.293618902702597</c:v>
                </c:pt>
                <c:pt idx="192072">
                  <c:v>50.293714239477197</c:v>
                </c:pt>
                <c:pt idx="192073">
                  <c:v>50.293809575946497</c:v>
                </c:pt>
                <c:pt idx="192074">
                  <c:v>50.293904912110698</c:v>
                </c:pt>
                <c:pt idx="192075">
                  <c:v>50.294000247969798</c:v>
                </c:pt>
                <c:pt idx="192076">
                  <c:v>50.2940955835236</c:v>
                </c:pt>
                <c:pt idx="192077">
                  <c:v>50.294190918772301</c:v>
                </c:pt>
                <c:pt idx="192078">
                  <c:v>50.294286253715903</c:v>
                </c:pt>
                <c:pt idx="192079">
                  <c:v>50.294381588354298</c:v>
                </c:pt>
                <c:pt idx="192080">
                  <c:v>50.294476922687501</c:v>
                </c:pt>
                <c:pt idx="192081">
                  <c:v>50.294572256715597</c:v>
                </c:pt>
                <c:pt idx="192082">
                  <c:v>50.2946675904385</c:v>
                </c:pt>
                <c:pt idx="192083">
                  <c:v>50.294762923856297</c:v>
                </c:pt>
                <c:pt idx="192084">
                  <c:v>50.294858256968901</c:v>
                </c:pt>
                <c:pt idx="192085">
                  <c:v>50.294953589776398</c:v>
                </c:pt>
                <c:pt idx="192086">
                  <c:v>50.295048922278703</c:v>
                </c:pt>
                <c:pt idx="192087">
                  <c:v>50.295144254475801</c:v>
                </c:pt>
                <c:pt idx="192088">
                  <c:v>50.295239586367799</c:v>
                </c:pt>
                <c:pt idx="192089">
                  <c:v>50.295334917954698</c:v>
                </c:pt>
                <c:pt idx="192090">
                  <c:v>50.295430249236396</c:v>
                </c:pt>
                <c:pt idx="192091">
                  <c:v>50.295525580213003</c:v>
                </c:pt>
                <c:pt idx="192092">
                  <c:v>50.295620910884402</c:v>
                </c:pt>
                <c:pt idx="192093">
                  <c:v>50.295716241250602</c:v>
                </c:pt>
                <c:pt idx="192094">
                  <c:v>50.295811571311802</c:v>
                </c:pt>
                <c:pt idx="192095">
                  <c:v>50.295906901067802</c:v>
                </c:pt>
                <c:pt idx="192096">
                  <c:v>50.296002230518603</c:v>
                </c:pt>
                <c:pt idx="192097">
                  <c:v>50.296097559664297</c:v>
                </c:pt>
                <c:pt idx="192098">
                  <c:v>50.296192888504898</c:v>
                </c:pt>
                <c:pt idx="192099">
                  <c:v>50.296288217040299</c:v>
                </c:pt>
                <c:pt idx="192100">
                  <c:v>50.296383545270601</c:v>
                </c:pt>
                <c:pt idx="192101">
                  <c:v>50.296478873195703</c:v>
                </c:pt>
                <c:pt idx="192102">
                  <c:v>50.296574200815698</c:v>
                </c:pt>
                <c:pt idx="192103">
                  <c:v>50.2966695281306</c:v>
                </c:pt>
                <c:pt idx="192104">
                  <c:v>50.296764855140403</c:v>
                </c:pt>
                <c:pt idx="192105">
                  <c:v>50.296860181844998</c:v>
                </c:pt>
                <c:pt idx="192106">
                  <c:v>50.296955508244501</c:v>
                </c:pt>
                <c:pt idx="192107">
                  <c:v>50.297050834338798</c:v>
                </c:pt>
                <c:pt idx="192108">
                  <c:v>50.297146160128001</c:v>
                </c:pt>
                <c:pt idx="192109">
                  <c:v>50.297241485612098</c:v>
                </c:pt>
                <c:pt idx="192110">
                  <c:v>50.297336810791101</c:v>
                </c:pt>
                <c:pt idx="192111">
                  <c:v>50.297432135664899</c:v>
                </c:pt>
                <c:pt idx="192112">
                  <c:v>50.297527460233603</c:v>
                </c:pt>
                <c:pt idx="192113">
                  <c:v>50.2976227844972</c:v>
                </c:pt>
                <c:pt idx="192114">
                  <c:v>50.297718108455598</c:v>
                </c:pt>
                <c:pt idx="192115">
                  <c:v>50.297813432108903</c:v>
                </c:pt>
                <c:pt idx="192116">
                  <c:v>50.2979087554572</c:v>
                </c:pt>
                <c:pt idx="192117">
                  <c:v>50.298004078500199</c:v>
                </c:pt>
                <c:pt idx="192118">
                  <c:v>50.298099401238197</c:v>
                </c:pt>
                <c:pt idx="192119">
                  <c:v>50.298194723671102</c:v>
                </c:pt>
                <c:pt idx="192120">
                  <c:v>50.298290045798801</c:v>
                </c:pt>
                <c:pt idx="192121">
                  <c:v>50.2983853676214</c:v>
                </c:pt>
                <c:pt idx="192122">
                  <c:v>50.298480689138898</c:v>
                </c:pt>
                <c:pt idx="192123">
                  <c:v>50.298576010351297</c:v>
                </c:pt>
                <c:pt idx="192124">
                  <c:v>50.298671331258497</c:v>
                </c:pt>
                <c:pt idx="192125">
                  <c:v>50.298766651860703</c:v>
                </c:pt>
                <c:pt idx="192126">
                  <c:v>50.298861972157702</c:v>
                </c:pt>
                <c:pt idx="192127">
                  <c:v>50.298957292149602</c:v>
                </c:pt>
                <c:pt idx="192128">
                  <c:v>50.299052611836501</c:v>
                </c:pt>
                <c:pt idx="192129">
                  <c:v>50.299147931218201</c:v>
                </c:pt>
                <c:pt idx="192130">
                  <c:v>50.299243250294801</c:v>
                </c:pt>
                <c:pt idx="192131">
                  <c:v>50.299338569066201</c:v>
                </c:pt>
                <c:pt idx="192132">
                  <c:v>50.299433887532601</c:v>
                </c:pt>
                <c:pt idx="192133">
                  <c:v>50.299529205693901</c:v>
                </c:pt>
                <c:pt idx="192134">
                  <c:v>50.299624523550101</c:v>
                </c:pt>
                <c:pt idx="192135">
                  <c:v>50.299719841101101</c:v>
                </c:pt>
                <c:pt idx="192136">
                  <c:v>50.299815158347101</c:v>
                </c:pt>
                <c:pt idx="192137">
                  <c:v>50.299910475288002</c:v>
                </c:pt>
                <c:pt idx="192138">
                  <c:v>50.300005791923702</c:v>
                </c:pt>
                <c:pt idx="192139">
                  <c:v>50.300101108254403</c:v>
                </c:pt>
                <c:pt idx="192140">
                  <c:v>50.300196424279903</c:v>
                </c:pt>
                <c:pt idx="192141">
                  <c:v>50.300291740000397</c:v>
                </c:pt>
                <c:pt idx="192142">
                  <c:v>50.300387055415797</c:v>
                </c:pt>
                <c:pt idx="192143">
                  <c:v>50.300482370525998</c:v>
                </c:pt>
                <c:pt idx="192144">
                  <c:v>50.300577685331199</c:v>
                </c:pt>
                <c:pt idx="192145">
                  <c:v>50.300672999831299</c:v>
                </c:pt>
                <c:pt idx="192146">
                  <c:v>50.3007683140263</c:v>
                </c:pt>
                <c:pt idx="192147">
                  <c:v>50.3008636279162</c:v>
                </c:pt>
                <c:pt idx="192148">
                  <c:v>50.300958941501001</c:v>
                </c:pt>
                <c:pt idx="192149">
                  <c:v>50.301054254780702</c:v>
                </c:pt>
                <c:pt idx="192150">
                  <c:v>50.301149567755303</c:v>
                </c:pt>
                <c:pt idx="192151">
                  <c:v>50.301244880424797</c:v>
                </c:pt>
                <c:pt idx="192152">
                  <c:v>50.301340192789297</c:v>
                </c:pt>
                <c:pt idx="192153">
                  <c:v>50.301435504848598</c:v>
                </c:pt>
                <c:pt idx="192154">
                  <c:v>50.301530816602899</c:v>
                </c:pt>
                <c:pt idx="192155">
                  <c:v>50.301626128052099</c:v>
                </c:pt>
                <c:pt idx="192156">
                  <c:v>50.3017214391962</c:v>
                </c:pt>
                <c:pt idx="192157">
                  <c:v>50.301816750035201</c:v>
                </c:pt>
                <c:pt idx="192158">
                  <c:v>50.301912060569201</c:v>
                </c:pt>
                <c:pt idx="192159">
                  <c:v>50.302007370798002</c:v>
                </c:pt>
                <c:pt idx="192160">
                  <c:v>50.302102680721802</c:v>
                </c:pt>
                <c:pt idx="192161">
                  <c:v>50.302197990340503</c:v>
                </c:pt>
                <c:pt idx="192162">
                  <c:v>50.302293299654202</c:v>
                </c:pt>
                <c:pt idx="192163">
                  <c:v>50.302388608662703</c:v>
                </c:pt>
                <c:pt idx="192164">
                  <c:v>50.302483917366203</c:v>
                </c:pt>
                <c:pt idx="192165">
                  <c:v>50.302579225764603</c:v>
                </c:pt>
                <c:pt idx="192166">
                  <c:v>50.302674533857903</c:v>
                </c:pt>
                <c:pt idx="192167">
                  <c:v>50.302769841646203</c:v>
                </c:pt>
                <c:pt idx="192168">
                  <c:v>50.302865149129403</c:v>
                </c:pt>
                <c:pt idx="192169">
                  <c:v>50.302960456307503</c:v>
                </c:pt>
                <c:pt idx="192170">
                  <c:v>50.303055763180502</c:v>
                </c:pt>
                <c:pt idx="192171">
                  <c:v>50.303151069748502</c:v>
                </c:pt>
                <c:pt idx="192172">
                  <c:v>50.303246376011401</c:v>
                </c:pt>
                <c:pt idx="192173">
                  <c:v>50.303341681969201</c:v>
                </c:pt>
                <c:pt idx="192174">
                  <c:v>50.303436987622</c:v>
                </c:pt>
                <c:pt idx="192175">
                  <c:v>50.303532292969699</c:v>
                </c:pt>
                <c:pt idx="192176">
                  <c:v>50.303627598012397</c:v>
                </c:pt>
                <c:pt idx="192177">
                  <c:v>50.303722902749897</c:v>
                </c:pt>
                <c:pt idx="192178">
                  <c:v>50.303818207182502</c:v>
                </c:pt>
                <c:pt idx="192179">
                  <c:v>50.303913511309901</c:v>
                </c:pt>
                <c:pt idx="192180">
                  <c:v>50.304008815132299</c:v>
                </c:pt>
                <c:pt idx="192181">
                  <c:v>50.304104118649597</c:v>
                </c:pt>
                <c:pt idx="192182">
                  <c:v>50.304199421861902</c:v>
                </c:pt>
                <c:pt idx="192183">
                  <c:v>50.3042947247691</c:v>
                </c:pt>
                <c:pt idx="192184">
                  <c:v>50.304390027371298</c:v>
                </c:pt>
                <c:pt idx="192185">
                  <c:v>50.304485329668402</c:v>
                </c:pt>
                <c:pt idx="192186">
                  <c:v>50.3045806316605</c:v>
                </c:pt>
                <c:pt idx="192187">
                  <c:v>50.304675933347497</c:v>
                </c:pt>
                <c:pt idx="192188">
                  <c:v>50.304771234729401</c:v>
                </c:pt>
                <c:pt idx="192189">
                  <c:v>50.304866535806397</c:v>
                </c:pt>
                <c:pt idx="192190">
                  <c:v>50.304961836578201</c:v>
                </c:pt>
                <c:pt idx="192191">
                  <c:v>50.305057137044997</c:v>
                </c:pt>
                <c:pt idx="192192">
                  <c:v>50.3051524372068</c:v>
                </c:pt>
                <c:pt idx="192193">
                  <c:v>50.305247737063503</c:v>
                </c:pt>
                <c:pt idx="192194">
                  <c:v>50.305343036615099</c:v>
                </c:pt>
                <c:pt idx="192195">
                  <c:v>50.305438335861702</c:v>
                </c:pt>
                <c:pt idx="192196">
                  <c:v>50.305533634803297</c:v>
                </c:pt>
                <c:pt idx="192197">
                  <c:v>50.305628933439799</c:v>
                </c:pt>
                <c:pt idx="192198">
                  <c:v>50.3057242317713</c:v>
                </c:pt>
                <c:pt idx="192199">
                  <c:v>50.305819529797802</c:v>
                </c:pt>
                <c:pt idx="192200">
                  <c:v>50.305914827519203</c:v>
                </c:pt>
                <c:pt idx="192201">
                  <c:v>50.306010124935497</c:v>
                </c:pt>
                <c:pt idx="192202">
                  <c:v>50.306105422046898</c:v>
                </c:pt>
                <c:pt idx="192203">
                  <c:v>50.306200718853098</c:v>
                </c:pt>
                <c:pt idx="192204">
                  <c:v>50.306296015354398</c:v>
                </c:pt>
                <c:pt idx="192205">
                  <c:v>50.306391311550598</c:v>
                </c:pt>
                <c:pt idx="192206">
                  <c:v>50.306486607441798</c:v>
                </c:pt>
                <c:pt idx="192207">
                  <c:v>50.306581903027897</c:v>
                </c:pt>
                <c:pt idx="192208">
                  <c:v>50.306677198309004</c:v>
                </c:pt>
                <c:pt idx="192209">
                  <c:v>50.306772493285102</c:v>
                </c:pt>
                <c:pt idx="192210">
                  <c:v>50.3068677879562</c:v>
                </c:pt>
                <c:pt idx="192211">
                  <c:v>50.306963082322198</c:v>
                </c:pt>
                <c:pt idx="192212">
                  <c:v>50.307058376383203</c:v>
                </c:pt>
                <c:pt idx="192213">
                  <c:v>50.307153670139101</c:v>
                </c:pt>
                <c:pt idx="192214">
                  <c:v>50.307248963590098</c:v>
                </c:pt>
                <c:pt idx="192215">
                  <c:v>50.307344256736002</c:v>
                </c:pt>
                <c:pt idx="192216">
                  <c:v>50.307439549576898</c:v>
                </c:pt>
                <c:pt idx="192217">
                  <c:v>50.307534842112801</c:v>
                </c:pt>
                <c:pt idx="192218">
                  <c:v>50.307630134343597</c:v>
                </c:pt>
                <c:pt idx="192219">
                  <c:v>50.3077254262694</c:v>
                </c:pt>
                <c:pt idx="192220">
                  <c:v>50.307820717890202</c:v>
                </c:pt>
                <c:pt idx="192221">
                  <c:v>50.307916009205996</c:v>
                </c:pt>
                <c:pt idx="192222">
                  <c:v>50.308011300216798</c:v>
                </c:pt>
                <c:pt idx="192223">
                  <c:v>50.308106590922499</c:v>
                </c:pt>
                <c:pt idx="192224">
                  <c:v>50.3082018813232</c:v>
                </c:pt>
                <c:pt idx="192225">
                  <c:v>50.3082971714189</c:v>
                </c:pt>
                <c:pt idx="192226">
                  <c:v>50.3083924612096</c:v>
                </c:pt>
                <c:pt idx="192227">
                  <c:v>50.308487750695299</c:v>
                </c:pt>
                <c:pt idx="192228">
                  <c:v>50.308583039875998</c:v>
                </c:pt>
                <c:pt idx="192229">
                  <c:v>50.308678328751597</c:v>
                </c:pt>
                <c:pt idx="192230">
                  <c:v>50.308773617322203</c:v>
                </c:pt>
                <c:pt idx="192231">
                  <c:v>50.3088689055879</c:v>
                </c:pt>
                <c:pt idx="192232">
                  <c:v>50.308964193548498</c:v>
                </c:pt>
                <c:pt idx="192233">
                  <c:v>50.309059481204102</c:v>
                </c:pt>
                <c:pt idx="192234">
                  <c:v>50.309154768554698</c:v>
                </c:pt>
                <c:pt idx="192235">
                  <c:v>50.309250055600302</c:v>
                </c:pt>
                <c:pt idx="192236">
                  <c:v>50.309345342340897</c:v>
                </c:pt>
                <c:pt idx="192237">
                  <c:v>50.3094406287765</c:v>
                </c:pt>
                <c:pt idx="192238">
                  <c:v>50.309535914907102</c:v>
                </c:pt>
                <c:pt idx="192239">
                  <c:v>50.309631200732703</c:v>
                </c:pt>
                <c:pt idx="192240">
                  <c:v>50.309726486253297</c:v>
                </c:pt>
                <c:pt idx="192241">
                  <c:v>50.309821771468798</c:v>
                </c:pt>
                <c:pt idx="192242">
                  <c:v>50.309917056379398</c:v>
                </c:pt>
                <c:pt idx="192243">
                  <c:v>50.310012340984997</c:v>
                </c:pt>
                <c:pt idx="192244">
                  <c:v>50.310107625285603</c:v>
                </c:pt>
                <c:pt idx="192245">
                  <c:v>50.310202909281202</c:v>
                </c:pt>
                <c:pt idx="192246">
                  <c:v>50.3102981929718</c:v>
                </c:pt>
                <c:pt idx="192247">
                  <c:v>50.310393476357397</c:v>
                </c:pt>
                <c:pt idx="192248">
                  <c:v>50.310488759438002</c:v>
                </c:pt>
                <c:pt idx="192249">
                  <c:v>50.310584042213598</c:v>
                </c:pt>
                <c:pt idx="192250">
                  <c:v>50.310679324684202</c:v>
                </c:pt>
                <c:pt idx="192251">
                  <c:v>50.310774606849897</c:v>
                </c:pt>
                <c:pt idx="192252">
                  <c:v>50.310869888710499</c:v>
                </c:pt>
                <c:pt idx="192253">
                  <c:v>50.310965170266201</c:v>
                </c:pt>
                <c:pt idx="192254">
                  <c:v>50.311060451516802</c:v>
                </c:pt>
                <c:pt idx="192255">
                  <c:v>50.311155732462502</c:v>
                </c:pt>
                <c:pt idx="192256">
                  <c:v>50.311251013103202</c:v>
                </c:pt>
                <c:pt idx="192257">
                  <c:v>50.311346293438902</c:v>
                </c:pt>
                <c:pt idx="192258">
                  <c:v>50.311441573469601</c:v>
                </c:pt>
                <c:pt idx="192259">
                  <c:v>50.311536853195399</c:v>
                </c:pt>
                <c:pt idx="192260">
                  <c:v>50.311632132616097</c:v>
                </c:pt>
                <c:pt idx="192261">
                  <c:v>50.311727411731901</c:v>
                </c:pt>
                <c:pt idx="192262">
                  <c:v>50.311822690542698</c:v>
                </c:pt>
                <c:pt idx="192263">
                  <c:v>50.311917969048501</c:v>
                </c:pt>
                <c:pt idx="192264">
                  <c:v>50.312013247249403</c:v>
                </c:pt>
                <c:pt idx="192265">
                  <c:v>50.312108525145199</c:v>
                </c:pt>
                <c:pt idx="192266">
                  <c:v>50.3122038027361</c:v>
                </c:pt>
                <c:pt idx="192267">
                  <c:v>50.312299080022001</c:v>
                </c:pt>
                <c:pt idx="192268">
                  <c:v>50.312394357003001</c:v>
                </c:pt>
                <c:pt idx="192269">
                  <c:v>50.312489633678901</c:v>
                </c:pt>
                <c:pt idx="192270">
                  <c:v>50.3125849100499</c:v>
                </c:pt>
                <c:pt idx="192271">
                  <c:v>50.312680186115898</c:v>
                </c:pt>
                <c:pt idx="192272">
                  <c:v>50.312775461877003</c:v>
                </c:pt>
                <c:pt idx="192273">
                  <c:v>50.3128707373331</c:v>
                </c:pt>
                <c:pt idx="192274">
                  <c:v>50.312966012484203</c:v>
                </c:pt>
                <c:pt idx="192275">
                  <c:v>50.313061287330299</c:v>
                </c:pt>
                <c:pt idx="192276">
                  <c:v>50.313156561871502</c:v>
                </c:pt>
                <c:pt idx="192277">
                  <c:v>50.313251836107703</c:v>
                </c:pt>
                <c:pt idx="192278">
                  <c:v>50.313347110038997</c:v>
                </c:pt>
                <c:pt idx="192279">
                  <c:v>50.313442383665297</c:v>
                </c:pt>
                <c:pt idx="192280">
                  <c:v>50.313537656986597</c:v>
                </c:pt>
                <c:pt idx="192281">
                  <c:v>50.313632930003003</c:v>
                </c:pt>
                <c:pt idx="192282">
                  <c:v>50.313728202714401</c:v>
                </c:pt>
                <c:pt idx="192283">
                  <c:v>50.313823475120799</c:v>
                </c:pt>
                <c:pt idx="192284">
                  <c:v>50.313918747222303</c:v>
                </c:pt>
                <c:pt idx="192285">
                  <c:v>50.314014019018799</c:v>
                </c:pt>
                <c:pt idx="192286">
                  <c:v>50.314109290510402</c:v>
                </c:pt>
                <c:pt idx="192287">
                  <c:v>50.314204561696997</c:v>
                </c:pt>
                <c:pt idx="192288">
                  <c:v>50.314299832578698</c:v>
                </c:pt>
                <c:pt idx="192289">
                  <c:v>50.314395103155398</c:v>
                </c:pt>
                <c:pt idx="192290">
                  <c:v>50.314490373427198</c:v>
                </c:pt>
                <c:pt idx="192291">
                  <c:v>50.314585643393997</c:v>
                </c:pt>
                <c:pt idx="192292">
                  <c:v>50.314680913055803</c:v>
                </c:pt>
                <c:pt idx="192293">
                  <c:v>50.3147761824127</c:v>
                </c:pt>
                <c:pt idx="192294">
                  <c:v>50.314871451464697</c:v>
                </c:pt>
                <c:pt idx="192295">
                  <c:v>50.3149667202117</c:v>
                </c:pt>
                <c:pt idx="192296">
                  <c:v>50.315061988653703</c:v>
                </c:pt>
                <c:pt idx="192297">
                  <c:v>50.315157256790897</c:v>
                </c:pt>
                <c:pt idx="192298">
                  <c:v>50.315252524622998</c:v>
                </c:pt>
                <c:pt idx="192299">
                  <c:v>50.315347792150199</c:v>
                </c:pt>
                <c:pt idx="192300">
                  <c:v>50.315443059372498</c:v>
                </c:pt>
                <c:pt idx="192301">
                  <c:v>50.315538326289897</c:v>
                </c:pt>
                <c:pt idx="192302">
                  <c:v>50.315633592902302</c:v>
                </c:pt>
                <c:pt idx="192303">
                  <c:v>50.315728859209699</c:v>
                </c:pt>
                <c:pt idx="192304">
                  <c:v>50.315824125212202</c:v>
                </c:pt>
                <c:pt idx="192305">
                  <c:v>50.315919390909798</c:v>
                </c:pt>
                <c:pt idx="192306">
                  <c:v>50.316014656302499</c:v>
                </c:pt>
                <c:pt idx="192307">
                  <c:v>50.316109921390201</c:v>
                </c:pt>
                <c:pt idx="192308">
                  <c:v>50.316205186173001</c:v>
                </c:pt>
                <c:pt idx="192309">
                  <c:v>50.3163004506508</c:v>
                </c:pt>
                <c:pt idx="192310">
                  <c:v>50.316395714823699</c:v>
                </c:pt>
                <c:pt idx="192311">
                  <c:v>50.316490978691697</c:v>
                </c:pt>
                <c:pt idx="192312">
                  <c:v>50.316586242254701</c:v>
                </c:pt>
                <c:pt idx="192313">
                  <c:v>50.316681505512904</c:v>
                </c:pt>
                <c:pt idx="192314">
                  <c:v>50.316776768465999</c:v>
                </c:pt>
                <c:pt idx="192315">
                  <c:v>50.316872031114301</c:v>
                </c:pt>
                <c:pt idx="192316">
                  <c:v>50.316967293457601</c:v>
                </c:pt>
                <c:pt idx="192317">
                  <c:v>50.317062555496001</c:v>
                </c:pt>
                <c:pt idx="192318">
                  <c:v>50.3171578172295</c:v>
                </c:pt>
                <c:pt idx="192319">
                  <c:v>50.317253078658098</c:v>
                </c:pt>
                <c:pt idx="192320">
                  <c:v>50.317348339781702</c:v>
                </c:pt>
                <c:pt idx="192321">
                  <c:v>50.317443600600399</c:v>
                </c:pt>
                <c:pt idx="192322">
                  <c:v>50.317538861114201</c:v>
                </c:pt>
                <c:pt idx="192323">
                  <c:v>50.317634121323003</c:v>
                </c:pt>
                <c:pt idx="192324">
                  <c:v>50.317729381226997</c:v>
                </c:pt>
                <c:pt idx="192325">
                  <c:v>50.317824640825997</c:v>
                </c:pt>
                <c:pt idx="192326">
                  <c:v>50.317919900120103</c:v>
                </c:pt>
                <c:pt idx="192327">
                  <c:v>50.318015159109301</c:v>
                </c:pt>
                <c:pt idx="192328">
                  <c:v>50.318110417793598</c:v>
                </c:pt>
                <c:pt idx="192329">
                  <c:v>50.318205676173001</c:v>
                </c:pt>
                <c:pt idx="192330">
                  <c:v>50.318300934247397</c:v>
                </c:pt>
                <c:pt idx="192331">
                  <c:v>50.318396192016998</c:v>
                </c:pt>
                <c:pt idx="192332">
                  <c:v>50.318491449481598</c:v>
                </c:pt>
                <c:pt idx="192333">
                  <c:v>50.318586706641298</c:v>
                </c:pt>
                <c:pt idx="192334">
                  <c:v>50.318681963496097</c:v>
                </c:pt>
                <c:pt idx="192335">
                  <c:v>50.318777220046002</c:v>
                </c:pt>
                <c:pt idx="192336">
                  <c:v>50.318872476290998</c:v>
                </c:pt>
                <c:pt idx="192337">
                  <c:v>50.318967732231101</c:v>
                </c:pt>
                <c:pt idx="192338">
                  <c:v>50.319062987866303</c:v>
                </c:pt>
                <c:pt idx="192339">
                  <c:v>50.319158243196497</c:v>
                </c:pt>
                <c:pt idx="192340">
                  <c:v>50.319253498221897</c:v>
                </c:pt>
                <c:pt idx="192341">
                  <c:v>50.319348752942403</c:v>
                </c:pt>
                <c:pt idx="192342">
                  <c:v>50.319444007357902</c:v>
                </c:pt>
                <c:pt idx="192343">
                  <c:v>50.319539261468599</c:v>
                </c:pt>
                <c:pt idx="192344">
                  <c:v>50.319634515274402</c:v>
                </c:pt>
                <c:pt idx="192345">
                  <c:v>50.319729768775197</c:v>
                </c:pt>
                <c:pt idx="192346">
                  <c:v>50.319825021971198</c:v>
                </c:pt>
                <c:pt idx="192347">
                  <c:v>50.319920274862298</c:v>
                </c:pt>
                <c:pt idx="192348">
                  <c:v>50.320015527448398</c:v>
                </c:pt>
                <c:pt idx="192349">
                  <c:v>50.320110779729703</c:v>
                </c:pt>
                <c:pt idx="192350">
                  <c:v>50.3202060317061</c:v>
                </c:pt>
                <c:pt idx="192351">
                  <c:v>50.320301283377603</c:v>
                </c:pt>
                <c:pt idx="192352">
                  <c:v>50.320396534744198</c:v>
                </c:pt>
                <c:pt idx="192353">
                  <c:v>50.320491785805899</c:v>
                </c:pt>
                <c:pt idx="192354">
                  <c:v>50.320587036562699</c:v>
                </c:pt>
                <c:pt idx="192355">
                  <c:v>50.320682287014598</c:v>
                </c:pt>
                <c:pt idx="192356">
                  <c:v>50.320777537161703</c:v>
                </c:pt>
                <c:pt idx="192357">
                  <c:v>50.3208727870038</c:v>
                </c:pt>
                <c:pt idx="192358">
                  <c:v>50.320968036541103</c:v>
                </c:pt>
                <c:pt idx="192359">
                  <c:v>50.321063285773498</c:v>
                </c:pt>
                <c:pt idx="192360">
                  <c:v>50.321158534700999</c:v>
                </c:pt>
                <c:pt idx="192361">
                  <c:v>50.321253783323598</c:v>
                </c:pt>
                <c:pt idx="192362">
                  <c:v>50.321349031641297</c:v>
                </c:pt>
                <c:pt idx="192363">
                  <c:v>50.321444279654202</c:v>
                </c:pt>
                <c:pt idx="192364">
                  <c:v>50.321539527362098</c:v>
                </c:pt>
                <c:pt idx="192365">
                  <c:v>50.321634774765201</c:v>
                </c:pt>
                <c:pt idx="192366">
                  <c:v>50.321730021863402</c:v>
                </c:pt>
                <c:pt idx="192367">
                  <c:v>50.321825268656802</c:v>
                </c:pt>
                <c:pt idx="192368">
                  <c:v>50.321920515145202</c:v>
                </c:pt>
                <c:pt idx="192369">
                  <c:v>50.322015761328799</c:v>
                </c:pt>
                <c:pt idx="192370">
                  <c:v>50.322111007207504</c:v>
                </c:pt>
                <c:pt idx="192371">
                  <c:v>50.322206252781399</c:v>
                </c:pt>
                <c:pt idx="192372">
                  <c:v>50.322301498050301</c:v>
                </c:pt>
                <c:pt idx="192373">
                  <c:v>50.322396743014401</c:v>
                </c:pt>
                <c:pt idx="192374">
                  <c:v>50.322491987673601</c:v>
                </c:pt>
                <c:pt idx="192375">
                  <c:v>50.322587232027999</c:v>
                </c:pt>
                <c:pt idx="192376">
                  <c:v>50.322682476077503</c:v>
                </c:pt>
                <c:pt idx="192377">
                  <c:v>50.322777719822099</c:v>
                </c:pt>
                <c:pt idx="192378">
                  <c:v>50.322872963261801</c:v>
                </c:pt>
                <c:pt idx="192379">
                  <c:v>50.322968206396702</c:v>
                </c:pt>
                <c:pt idx="192380">
                  <c:v>50.323063449226701</c:v>
                </c:pt>
                <c:pt idx="192381">
                  <c:v>50.3231586917519</c:v>
                </c:pt>
                <c:pt idx="192382">
                  <c:v>50.323253933972197</c:v>
                </c:pt>
                <c:pt idx="192383">
                  <c:v>50.3233491758876</c:v>
                </c:pt>
                <c:pt idx="192384">
                  <c:v>50.323444417498202</c:v>
                </c:pt>
                <c:pt idx="192385">
                  <c:v>50.323539658803902</c:v>
                </c:pt>
                <c:pt idx="192386">
                  <c:v>50.323634899804702</c:v>
                </c:pt>
                <c:pt idx="192387">
                  <c:v>50.3237301405007</c:v>
                </c:pt>
                <c:pt idx="192388">
                  <c:v>50.323825380891797</c:v>
                </c:pt>
                <c:pt idx="192389">
                  <c:v>50.3239206209781</c:v>
                </c:pt>
                <c:pt idx="192390">
                  <c:v>50.324015860759502</c:v>
                </c:pt>
                <c:pt idx="192391">
                  <c:v>50.324111100236102</c:v>
                </c:pt>
                <c:pt idx="192392">
                  <c:v>50.324206339407802</c:v>
                </c:pt>
                <c:pt idx="192393">
                  <c:v>50.324301578274699</c:v>
                </c:pt>
                <c:pt idx="192394">
                  <c:v>50.324396816836703</c:v>
                </c:pt>
                <c:pt idx="192395">
                  <c:v>50.324492055093899</c:v>
                </c:pt>
                <c:pt idx="192396">
                  <c:v>50.3245872930462</c:v>
                </c:pt>
                <c:pt idx="192397">
                  <c:v>50.3246825306936</c:v>
                </c:pt>
                <c:pt idx="192398">
                  <c:v>50.324777768036299</c:v>
                </c:pt>
                <c:pt idx="192399">
                  <c:v>50.324873005073997</c:v>
                </c:pt>
                <c:pt idx="192400">
                  <c:v>50.3249682418069</c:v>
                </c:pt>
                <c:pt idx="192401">
                  <c:v>50.325063478235002</c:v>
                </c:pt>
                <c:pt idx="192402">
                  <c:v>50.325158714358302</c:v>
                </c:pt>
                <c:pt idx="192403">
                  <c:v>50.325253950176702</c:v>
                </c:pt>
                <c:pt idx="192404">
                  <c:v>50.3253491856902</c:v>
                </c:pt>
                <c:pt idx="192405">
                  <c:v>50.325444420898897</c:v>
                </c:pt>
                <c:pt idx="192406">
                  <c:v>50.3255396558028</c:v>
                </c:pt>
                <c:pt idx="192407">
                  <c:v>50.325634890401801</c:v>
                </c:pt>
                <c:pt idx="192408">
                  <c:v>50.325730124696001</c:v>
                </c:pt>
                <c:pt idx="192409">
                  <c:v>50.3258253586854</c:v>
                </c:pt>
                <c:pt idx="192410">
                  <c:v>50.325920592369897</c:v>
                </c:pt>
                <c:pt idx="192411">
                  <c:v>50.3260158257496</c:v>
                </c:pt>
                <c:pt idx="192412">
                  <c:v>50.326111058824502</c:v>
                </c:pt>
                <c:pt idx="192413">
                  <c:v>50.326206291594502</c:v>
                </c:pt>
                <c:pt idx="192414">
                  <c:v>50.326301524059701</c:v>
                </c:pt>
                <c:pt idx="192415">
                  <c:v>50.326396756220099</c:v>
                </c:pt>
                <c:pt idx="192416">
                  <c:v>50.326491988075603</c:v>
                </c:pt>
                <c:pt idx="192417">
                  <c:v>50.326587219626298</c:v>
                </c:pt>
                <c:pt idx="192418">
                  <c:v>50.326682450872198</c:v>
                </c:pt>
                <c:pt idx="192419">
                  <c:v>50.326777681813198</c:v>
                </c:pt>
                <c:pt idx="192420">
                  <c:v>50.326872912449403</c:v>
                </c:pt>
                <c:pt idx="192421">
                  <c:v>50.3269681427808</c:v>
                </c:pt>
                <c:pt idx="192422">
                  <c:v>50.327063372807402</c:v>
                </c:pt>
                <c:pt idx="192423">
                  <c:v>50.327158602529202</c:v>
                </c:pt>
                <c:pt idx="192424">
                  <c:v>50.327253831946102</c:v>
                </c:pt>
                <c:pt idx="192425">
                  <c:v>50.3273490610582</c:v>
                </c:pt>
                <c:pt idx="192426">
                  <c:v>50.327444289865497</c:v>
                </c:pt>
                <c:pt idx="192427">
                  <c:v>50.327539518367999</c:v>
                </c:pt>
                <c:pt idx="192428">
                  <c:v>50.3276347465656</c:v>
                </c:pt>
                <c:pt idx="192429">
                  <c:v>50.327729974458499</c:v>
                </c:pt>
                <c:pt idx="192430">
                  <c:v>50.327825202046498</c:v>
                </c:pt>
                <c:pt idx="192431">
                  <c:v>50.327920429329701</c:v>
                </c:pt>
                <c:pt idx="192432">
                  <c:v>50.328015656308096</c:v>
                </c:pt>
                <c:pt idx="192433">
                  <c:v>50.328110882981697</c:v>
                </c:pt>
                <c:pt idx="192434">
                  <c:v>50.328206109350397</c:v>
                </c:pt>
                <c:pt idx="192435">
                  <c:v>50.328301335414402</c:v>
                </c:pt>
                <c:pt idx="192436">
                  <c:v>50.328396561173498</c:v>
                </c:pt>
                <c:pt idx="192437">
                  <c:v>50.3284917866279</c:v>
                </c:pt>
                <c:pt idx="192438">
                  <c:v>50.328587011777401</c:v>
                </c:pt>
                <c:pt idx="192439">
                  <c:v>50.3286822366221</c:v>
                </c:pt>
                <c:pt idx="192440">
                  <c:v>50.328777461161998</c:v>
                </c:pt>
                <c:pt idx="192441">
                  <c:v>50.328872685397101</c:v>
                </c:pt>
                <c:pt idx="192442">
                  <c:v>50.328967909327403</c:v>
                </c:pt>
                <c:pt idx="192443">
                  <c:v>50.329063132952903</c:v>
                </c:pt>
                <c:pt idx="192444">
                  <c:v>50.329158356273602</c:v>
                </c:pt>
                <c:pt idx="192445">
                  <c:v>50.329253579289499</c:v>
                </c:pt>
                <c:pt idx="192446">
                  <c:v>50.329348802000602</c:v>
                </c:pt>
                <c:pt idx="192447">
                  <c:v>50.329444024406897</c:v>
                </c:pt>
                <c:pt idx="192448">
                  <c:v>50.329539246508403</c:v>
                </c:pt>
                <c:pt idx="192449">
                  <c:v>50.329634468305102</c:v>
                </c:pt>
                <c:pt idx="192450">
                  <c:v>50.329729689796999</c:v>
                </c:pt>
                <c:pt idx="192451">
                  <c:v>50.329824910984101</c:v>
                </c:pt>
                <c:pt idx="192452">
                  <c:v>50.329920131866501</c:v>
                </c:pt>
                <c:pt idx="192453">
                  <c:v>50.330015352444001</c:v>
                </c:pt>
                <c:pt idx="192454">
                  <c:v>50.330110572716698</c:v>
                </c:pt>
                <c:pt idx="192455">
                  <c:v>50.330205792684602</c:v>
                </c:pt>
                <c:pt idx="192456">
                  <c:v>50.330301012347803</c:v>
                </c:pt>
                <c:pt idx="192457">
                  <c:v>50.330396231706203</c:v>
                </c:pt>
                <c:pt idx="192458">
                  <c:v>50.330491450759702</c:v>
                </c:pt>
                <c:pt idx="192459">
                  <c:v>50.330586669508499</c:v>
                </c:pt>
                <c:pt idx="192460">
                  <c:v>50.330681887952501</c:v>
                </c:pt>
                <c:pt idx="192461">
                  <c:v>50.330777106091702</c:v>
                </c:pt>
                <c:pt idx="192462">
                  <c:v>50.330872323926101</c:v>
                </c:pt>
                <c:pt idx="192463">
                  <c:v>50.330967541455799</c:v>
                </c:pt>
                <c:pt idx="192464">
                  <c:v>50.331062758680602</c:v>
                </c:pt>
                <c:pt idx="192465">
                  <c:v>50.331157975600703</c:v>
                </c:pt>
                <c:pt idx="192466">
                  <c:v>50.331253192216003</c:v>
                </c:pt>
                <c:pt idx="192467">
                  <c:v>50.331348408526502</c:v>
                </c:pt>
                <c:pt idx="192468">
                  <c:v>50.331443624532199</c:v>
                </c:pt>
                <c:pt idx="192469">
                  <c:v>50.3315388402332</c:v>
                </c:pt>
                <c:pt idx="192470">
                  <c:v>50.331634055629401</c:v>
                </c:pt>
                <c:pt idx="192471">
                  <c:v>50.3317292707208</c:v>
                </c:pt>
                <c:pt idx="192472">
                  <c:v>50.331824485507397</c:v>
                </c:pt>
                <c:pt idx="192473">
                  <c:v>50.331919699989299</c:v>
                </c:pt>
                <c:pt idx="192474">
                  <c:v>50.3320149141664</c:v>
                </c:pt>
                <c:pt idx="192475">
                  <c:v>50.3321101280387</c:v>
                </c:pt>
                <c:pt idx="192476">
                  <c:v>50.332205341606198</c:v>
                </c:pt>
                <c:pt idx="192477">
                  <c:v>50.332300554869001</c:v>
                </c:pt>
                <c:pt idx="192478">
                  <c:v>50.332395767827002</c:v>
                </c:pt>
                <c:pt idx="192479">
                  <c:v>50.332490980480202</c:v>
                </c:pt>
                <c:pt idx="192480">
                  <c:v>50.3325861928287</c:v>
                </c:pt>
                <c:pt idx="192481">
                  <c:v>50.332681404872403</c:v>
                </c:pt>
                <c:pt idx="192482">
                  <c:v>50.332776616611298</c:v>
                </c:pt>
                <c:pt idx="192483">
                  <c:v>50.332871828045498</c:v>
                </c:pt>
                <c:pt idx="192484">
                  <c:v>50.332967039174903</c:v>
                </c:pt>
                <c:pt idx="192485">
                  <c:v>50.3330622499995</c:v>
                </c:pt>
                <c:pt idx="192486">
                  <c:v>50.333157460519402</c:v>
                </c:pt>
                <c:pt idx="192487">
                  <c:v>50.333252670734502</c:v>
                </c:pt>
                <c:pt idx="192488">
                  <c:v>50.333347880644901</c:v>
                </c:pt>
                <c:pt idx="192489">
                  <c:v>50.333443090250498</c:v>
                </c:pt>
                <c:pt idx="192490">
                  <c:v>50.3335382995513</c:v>
                </c:pt>
                <c:pt idx="192491">
                  <c:v>50.3336335085474</c:v>
                </c:pt>
                <c:pt idx="192492">
                  <c:v>50.333728717238799</c:v>
                </c:pt>
                <c:pt idx="192493">
                  <c:v>50.333823925625303</c:v>
                </c:pt>
                <c:pt idx="192494">
                  <c:v>50.333919133707198</c:v>
                </c:pt>
                <c:pt idx="192495">
                  <c:v>50.334014341484199</c:v>
                </c:pt>
                <c:pt idx="192496">
                  <c:v>50.334109548956597</c:v>
                </c:pt>
                <c:pt idx="192497">
                  <c:v>50.334204756124102</c:v>
                </c:pt>
                <c:pt idx="192498">
                  <c:v>50.334299962986996</c:v>
                </c:pt>
                <c:pt idx="192499">
                  <c:v>50.334395169544997</c:v>
                </c:pt>
                <c:pt idx="192500">
                  <c:v>50.334490375798303</c:v>
                </c:pt>
                <c:pt idx="192501">
                  <c:v>50.3345855817469</c:v>
                </c:pt>
                <c:pt idx="192502">
                  <c:v>50.334680787390802</c:v>
                </c:pt>
                <c:pt idx="192503">
                  <c:v>50.334775992729803</c:v>
                </c:pt>
                <c:pt idx="192504">
                  <c:v>50.334871197764201</c:v>
                </c:pt>
                <c:pt idx="192505">
                  <c:v>50.334966402493798</c:v>
                </c:pt>
                <c:pt idx="192506">
                  <c:v>50.3350616069186</c:v>
                </c:pt>
                <c:pt idx="192507">
                  <c:v>50.3351568110388</c:v>
                </c:pt>
                <c:pt idx="192508">
                  <c:v>50.335252014854099</c:v>
                </c:pt>
                <c:pt idx="192509">
                  <c:v>50.335347218364802</c:v>
                </c:pt>
                <c:pt idx="192510">
                  <c:v>50.335442421570697</c:v>
                </c:pt>
                <c:pt idx="192511">
                  <c:v>50.335537624471897</c:v>
                </c:pt>
                <c:pt idx="192512">
                  <c:v>50.335632827068302</c:v>
                </c:pt>
                <c:pt idx="192513">
                  <c:v>50.335728029359998</c:v>
                </c:pt>
                <c:pt idx="192514">
                  <c:v>50.3358232313469</c:v>
                </c:pt>
                <c:pt idx="192515">
                  <c:v>50.3359184330292</c:v>
                </c:pt>
                <c:pt idx="192516">
                  <c:v>50.336013634406697</c:v>
                </c:pt>
                <c:pt idx="192517">
                  <c:v>50.336108835479401</c:v>
                </c:pt>
                <c:pt idx="192518">
                  <c:v>50.336204036247402</c:v>
                </c:pt>
                <c:pt idx="192519">
                  <c:v>50.336299236710801</c:v>
                </c:pt>
                <c:pt idx="192520">
                  <c:v>50.336394436869298</c:v>
                </c:pt>
                <c:pt idx="192521">
                  <c:v>50.336489636723201</c:v>
                </c:pt>
                <c:pt idx="192522">
                  <c:v>50.336584836272301</c:v>
                </c:pt>
                <c:pt idx="192523">
                  <c:v>50.3366800355167</c:v>
                </c:pt>
                <c:pt idx="192524">
                  <c:v>50.336775234456397</c:v>
                </c:pt>
                <c:pt idx="192525">
                  <c:v>50.336870433091299</c:v>
                </c:pt>
                <c:pt idx="192526">
                  <c:v>50.336965631421499</c:v>
                </c:pt>
                <c:pt idx="192527">
                  <c:v>50.337060829446997</c:v>
                </c:pt>
                <c:pt idx="192528">
                  <c:v>50.337156027167801</c:v>
                </c:pt>
                <c:pt idx="192529">
                  <c:v>50.337251224583902</c:v>
                </c:pt>
                <c:pt idx="192530">
                  <c:v>50.337346421695202</c:v>
                </c:pt>
                <c:pt idx="192531">
                  <c:v>50.337441618501899</c:v>
                </c:pt>
                <c:pt idx="192532">
                  <c:v>50.337536815003801</c:v>
                </c:pt>
                <c:pt idx="192533">
                  <c:v>50.337632011201002</c:v>
                </c:pt>
                <c:pt idx="192534">
                  <c:v>50.337727207093501</c:v>
                </c:pt>
                <c:pt idx="192535">
                  <c:v>50.337822402681198</c:v>
                </c:pt>
                <c:pt idx="192536">
                  <c:v>50.337917597964299</c:v>
                </c:pt>
                <c:pt idx="192537">
                  <c:v>50.3380127929426</c:v>
                </c:pt>
                <c:pt idx="192538">
                  <c:v>50.338107987616297</c:v>
                </c:pt>
                <c:pt idx="192539">
                  <c:v>50.3382031819852</c:v>
                </c:pt>
                <c:pt idx="192540">
                  <c:v>50.338298376049401</c:v>
                </c:pt>
                <c:pt idx="192541">
                  <c:v>50.3383935698089</c:v>
                </c:pt>
                <c:pt idx="192542">
                  <c:v>50.338488763263697</c:v>
                </c:pt>
                <c:pt idx="192543">
                  <c:v>50.3385839564138</c:v>
                </c:pt>
                <c:pt idx="192544">
                  <c:v>50.3386791492592</c:v>
                </c:pt>
                <c:pt idx="192545">
                  <c:v>50.338774341799898</c:v>
                </c:pt>
                <c:pt idx="192546">
                  <c:v>50.338869534035901</c:v>
                </c:pt>
                <c:pt idx="192547">
                  <c:v>50.338964725967202</c:v>
                </c:pt>
                <c:pt idx="192548">
                  <c:v>50.339059917593801</c:v>
                </c:pt>
                <c:pt idx="192549">
                  <c:v>50.339155108915598</c:v>
                </c:pt>
                <c:pt idx="192550">
                  <c:v>50.3392502999328</c:v>
                </c:pt>
                <c:pt idx="192551">
                  <c:v>50.3393454906453</c:v>
                </c:pt>
                <c:pt idx="192552">
                  <c:v>50.339440681053098</c:v>
                </c:pt>
                <c:pt idx="192553">
                  <c:v>50.339535871156201</c:v>
                </c:pt>
                <c:pt idx="192554">
                  <c:v>50.339631060954602</c:v>
                </c:pt>
                <c:pt idx="192555">
                  <c:v>50.339726250448301</c:v>
                </c:pt>
                <c:pt idx="192556">
                  <c:v>50.339821439637298</c:v>
                </c:pt>
                <c:pt idx="192557">
                  <c:v>50.3399166285216</c:v>
                </c:pt>
                <c:pt idx="192558">
                  <c:v>50.3400118171012</c:v>
                </c:pt>
                <c:pt idx="192559">
                  <c:v>50.340107005376197</c:v>
                </c:pt>
                <c:pt idx="192560">
                  <c:v>50.3402021933464</c:v>
                </c:pt>
                <c:pt idx="192561">
                  <c:v>50.340297381012</c:v>
                </c:pt>
                <c:pt idx="192562">
                  <c:v>50.340392568372899</c:v>
                </c:pt>
                <c:pt idx="192563">
                  <c:v>50.340487755429002</c:v>
                </c:pt>
                <c:pt idx="192564">
                  <c:v>50.340582942180497</c:v>
                </c:pt>
                <c:pt idx="192565">
                  <c:v>50.340678128627303</c:v>
                </c:pt>
                <c:pt idx="192566">
                  <c:v>50.3407733147695</c:v>
                </c:pt>
                <c:pt idx="192567">
                  <c:v>50.340868500606902</c:v>
                </c:pt>
                <c:pt idx="192568">
                  <c:v>50.340963686139702</c:v>
                </c:pt>
                <c:pt idx="192569">
                  <c:v>50.3410588713678</c:v>
                </c:pt>
                <c:pt idx="192570">
                  <c:v>50.341154056291202</c:v>
                </c:pt>
                <c:pt idx="192571">
                  <c:v>50.341249240909903</c:v>
                </c:pt>
                <c:pt idx="192572">
                  <c:v>50.341344425224001</c:v>
                </c:pt>
                <c:pt idx="192573">
                  <c:v>50.341439609233397</c:v>
                </c:pt>
                <c:pt idx="192574">
                  <c:v>50.341534792938099</c:v>
                </c:pt>
                <c:pt idx="192575">
                  <c:v>50.341629976338098</c:v>
                </c:pt>
                <c:pt idx="192576">
                  <c:v>50.341725159433402</c:v>
                </c:pt>
                <c:pt idx="192577">
                  <c:v>50.341820342224104</c:v>
                </c:pt>
                <c:pt idx="192578">
                  <c:v>50.341915524710103</c:v>
                </c:pt>
                <c:pt idx="192579">
                  <c:v>50.3420107068915</c:v>
                </c:pt>
                <c:pt idx="192580">
                  <c:v>50.342105888768103</c:v>
                </c:pt>
                <c:pt idx="192581">
                  <c:v>50.342201070340103</c:v>
                </c:pt>
                <c:pt idx="192582">
                  <c:v>50.3422962516075</c:v>
                </c:pt>
                <c:pt idx="192583">
                  <c:v>50.342391432570103</c:v>
                </c:pt>
                <c:pt idx="192584">
                  <c:v>50.342486613228097</c:v>
                </c:pt>
                <c:pt idx="192585">
                  <c:v>50.342581793581502</c:v>
                </c:pt>
                <c:pt idx="192586">
                  <c:v>50.342676973630098</c:v>
                </c:pt>
                <c:pt idx="192587">
                  <c:v>50.342772153374099</c:v>
                </c:pt>
                <c:pt idx="192588">
                  <c:v>50.342867332813498</c:v>
                </c:pt>
                <c:pt idx="192589">
                  <c:v>50.342962511948201</c:v>
                </c:pt>
                <c:pt idx="192590">
                  <c:v>50.343057690778203</c:v>
                </c:pt>
                <c:pt idx="192591">
                  <c:v>50.343152869303601</c:v>
                </c:pt>
                <c:pt idx="192592">
                  <c:v>50.343248047524298</c:v>
                </c:pt>
                <c:pt idx="192593">
                  <c:v>50.3433432254403</c:v>
                </c:pt>
                <c:pt idx="192594">
                  <c:v>50.343438403051699</c:v>
                </c:pt>
                <c:pt idx="192595">
                  <c:v>50.343533580358503</c:v>
                </c:pt>
                <c:pt idx="192596">
                  <c:v>50.343628757360499</c:v>
                </c:pt>
                <c:pt idx="192597">
                  <c:v>50.343723934057998</c:v>
                </c:pt>
                <c:pt idx="192598">
                  <c:v>50.343819110450802</c:v>
                </c:pt>
                <c:pt idx="192599">
                  <c:v>50.343914286538897</c:v>
                </c:pt>
                <c:pt idx="192600">
                  <c:v>50.344009462322397</c:v>
                </c:pt>
                <c:pt idx="192601">
                  <c:v>50.344104637801202</c:v>
                </c:pt>
                <c:pt idx="192602">
                  <c:v>50.344199812975397</c:v>
                </c:pt>
                <c:pt idx="192603">
                  <c:v>50.344294987844897</c:v>
                </c:pt>
                <c:pt idx="192604">
                  <c:v>50.344390162409802</c:v>
                </c:pt>
                <c:pt idx="192605">
                  <c:v>50.344485336669997</c:v>
                </c:pt>
                <c:pt idx="192606">
                  <c:v>50.344580510625597</c:v>
                </c:pt>
                <c:pt idx="192607">
                  <c:v>50.344675684276602</c:v>
                </c:pt>
                <c:pt idx="192608">
                  <c:v>50.344770857622898</c:v>
                </c:pt>
                <c:pt idx="192609">
                  <c:v>50.344866030664598</c:v>
                </c:pt>
                <c:pt idx="192610">
                  <c:v>50.344961203401603</c:v>
                </c:pt>
                <c:pt idx="192611">
                  <c:v>50.345056375833998</c:v>
                </c:pt>
                <c:pt idx="192612">
                  <c:v>50.345151547961798</c:v>
                </c:pt>
                <c:pt idx="192613">
                  <c:v>50.345246719784903</c:v>
                </c:pt>
                <c:pt idx="192614">
                  <c:v>50.345341891303399</c:v>
                </c:pt>
                <c:pt idx="192615">
                  <c:v>50.345437062517199</c:v>
                </c:pt>
                <c:pt idx="192616">
                  <c:v>50.345532233426397</c:v>
                </c:pt>
                <c:pt idx="192617">
                  <c:v>50.345627404030999</c:v>
                </c:pt>
                <c:pt idx="192618">
                  <c:v>50.3457225743309</c:v>
                </c:pt>
                <c:pt idx="192619">
                  <c:v>50.345817744326197</c:v>
                </c:pt>
                <c:pt idx="192620">
                  <c:v>50.3459129140169</c:v>
                </c:pt>
                <c:pt idx="192621">
                  <c:v>50.346008083402999</c:v>
                </c:pt>
                <c:pt idx="192622">
                  <c:v>50.346103252484397</c:v>
                </c:pt>
                <c:pt idx="192623">
                  <c:v>50.346198421261199</c:v>
                </c:pt>
                <c:pt idx="192624">
                  <c:v>50.346293589733399</c:v>
                </c:pt>
                <c:pt idx="192625">
                  <c:v>50.346388757900897</c:v>
                </c:pt>
                <c:pt idx="192626">
                  <c:v>50.346483925763799</c:v>
                </c:pt>
                <c:pt idx="192627">
                  <c:v>50.346579093322099</c:v>
                </c:pt>
                <c:pt idx="192628">
                  <c:v>50.346674260575803</c:v>
                </c:pt>
                <c:pt idx="192629">
                  <c:v>50.346769427524798</c:v>
                </c:pt>
                <c:pt idx="192630">
                  <c:v>50.346864594169297</c:v>
                </c:pt>
                <c:pt idx="192631">
                  <c:v>50.346959760509101</c:v>
                </c:pt>
                <c:pt idx="192632">
                  <c:v>50.347054926544203</c:v>
                </c:pt>
                <c:pt idx="192633">
                  <c:v>50.347150092274802</c:v>
                </c:pt>
                <c:pt idx="192634">
                  <c:v>50.347245257700799</c:v>
                </c:pt>
                <c:pt idx="192635">
                  <c:v>50.3473404228221</c:v>
                </c:pt>
                <c:pt idx="192636">
                  <c:v>50.347435587638799</c:v>
                </c:pt>
                <c:pt idx="192637">
                  <c:v>50.347530752150902</c:v>
                </c:pt>
                <c:pt idx="192638">
                  <c:v>50.347625916358403</c:v>
                </c:pt>
                <c:pt idx="192639">
                  <c:v>50.347721080261302</c:v>
                </c:pt>
                <c:pt idx="192640">
                  <c:v>50.347816243859597</c:v>
                </c:pt>
                <c:pt idx="192641">
                  <c:v>50.347911407153198</c:v>
                </c:pt>
                <c:pt idx="192642">
                  <c:v>50.348006570142303</c:v>
                </c:pt>
                <c:pt idx="192643">
                  <c:v>50.348101732826699</c:v>
                </c:pt>
                <c:pt idx="192644">
                  <c:v>50.348196895206598</c:v>
                </c:pt>
                <c:pt idx="192645">
                  <c:v>50.348292057281803</c:v>
                </c:pt>
                <c:pt idx="192646">
                  <c:v>50.348387219052398</c:v>
                </c:pt>
                <c:pt idx="192647">
                  <c:v>50.348482380518497</c:v>
                </c:pt>
                <c:pt idx="192648">
                  <c:v>50.348577541679902</c:v>
                </c:pt>
                <c:pt idx="192649">
                  <c:v>50.348672702536703</c:v>
                </c:pt>
                <c:pt idx="192650">
                  <c:v>50.348767863088902</c:v>
                </c:pt>
                <c:pt idx="192651">
                  <c:v>50.348863023336499</c:v>
                </c:pt>
                <c:pt idx="192652">
                  <c:v>50.3489581832795</c:v>
                </c:pt>
                <c:pt idx="192653">
                  <c:v>50.349053342917898</c:v>
                </c:pt>
                <c:pt idx="192654">
                  <c:v>50.349148502251801</c:v>
                </c:pt>
                <c:pt idx="192655">
                  <c:v>50.349243661281001</c:v>
                </c:pt>
                <c:pt idx="192656">
                  <c:v>50.349338820005599</c:v>
                </c:pt>
                <c:pt idx="192657">
                  <c:v>50.349433978425601</c:v>
                </c:pt>
                <c:pt idx="192658">
                  <c:v>50.349529136541101</c:v>
                </c:pt>
                <c:pt idx="192659">
                  <c:v>50.349624294351898</c:v>
                </c:pt>
                <c:pt idx="192660">
                  <c:v>50.349719451858199</c:v>
                </c:pt>
                <c:pt idx="192661">
                  <c:v>50.349814609059798</c:v>
                </c:pt>
                <c:pt idx="192662">
                  <c:v>50.349909765956902</c:v>
                </c:pt>
                <c:pt idx="192663">
                  <c:v>50.350004922549402</c:v>
                </c:pt>
                <c:pt idx="192664">
                  <c:v>50.350100078837301</c:v>
                </c:pt>
                <c:pt idx="192665">
                  <c:v>50.350195234820603</c:v>
                </c:pt>
                <c:pt idx="192666">
                  <c:v>50.350290390499303</c:v>
                </c:pt>
                <c:pt idx="192667">
                  <c:v>50.3503855458735</c:v>
                </c:pt>
                <c:pt idx="192668">
                  <c:v>50.350480700943002</c:v>
                </c:pt>
                <c:pt idx="192669">
                  <c:v>50.350575855708001</c:v>
                </c:pt>
                <c:pt idx="192670">
                  <c:v>50.350671010168398</c:v>
                </c:pt>
                <c:pt idx="192671">
                  <c:v>50.350766164324199</c:v>
                </c:pt>
                <c:pt idx="192672">
                  <c:v>50.350861318175397</c:v>
                </c:pt>
                <c:pt idx="192673">
                  <c:v>50.3509564717221</c:v>
                </c:pt>
                <c:pt idx="192674">
                  <c:v>50.3510516249641</c:v>
                </c:pt>
                <c:pt idx="192675">
                  <c:v>50.351146777901597</c:v>
                </c:pt>
                <c:pt idx="192676">
                  <c:v>50.351241930534499</c:v>
                </c:pt>
                <c:pt idx="192677">
                  <c:v>50.351337082862898</c:v>
                </c:pt>
                <c:pt idx="192678">
                  <c:v>50.351432234886701</c:v>
                </c:pt>
                <c:pt idx="192679">
                  <c:v>50.351527386605902</c:v>
                </c:pt>
                <c:pt idx="192680">
                  <c:v>50.3516225380205</c:v>
                </c:pt>
                <c:pt idx="192681">
                  <c:v>50.351717689130503</c:v>
                </c:pt>
                <c:pt idx="192682">
                  <c:v>50.351812839936002</c:v>
                </c:pt>
                <c:pt idx="192683">
                  <c:v>50.351907990436899</c:v>
                </c:pt>
                <c:pt idx="192684">
                  <c:v>50.3520031406333</c:v>
                </c:pt>
                <c:pt idx="192685">
                  <c:v>50.352098290524999</c:v>
                </c:pt>
                <c:pt idx="192686">
                  <c:v>50.352193440112302</c:v>
                </c:pt>
                <c:pt idx="192687">
                  <c:v>50.352288589394902</c:v>
                </c:pt>
                <c:pt idx="192688">
                  <c:v>50.352383738373</c:v>
                </c:pt>
                <c:pt idx="192689">
                  <c:v>50.352478887046502</c:v>
                </c:pt>
                <c:pt idx="192690">
                  <c:v>50.3525740354155</c:v>
                </c:pt>
                <c:pt idx="192691">
                  <c:v>50.352669183479897</c:v>
                </c:pt>
                <c:pt idx="192692">
                  <c:v>50.352764331239698</c:v>
                </c:pt>
                <c:pt idx="192693">
                  <c:v>50.352859478695002</c:v>
                </c:pt>
                <c:pt idx="192694">
                  <c:v>50.352954625845697</c:v>
                </c:pt>
                <c:pt idx="192695">
                  <c:v>50.353049772691797</c:v>
                </c:pt>
                <c:pt idx="192696">
                  <c:v>50.353144919233401</c:v>
                </c:pt>
                <c:pt idx="192697">
                  <c:v>50.353240065470501</c:v>
                </c:pt>
                <c:pt idx="192698">
                  <c:v>50.353335211403</c:v>
                </c:pt>
                <c:pt idx="192699">
                  <c:v>50.353430357030902</c:v>
                </c:pt>
                <c:pt idx="192700">
                  <c:v>50.353525502354302</c:v>
                </c:pt>
                <c:pt idx="192701">
                  <c:v>50.353620647373099</c:v>
                </c:pt>
                <c:pt idx="192702">
                  <c:v>50.353715792087399</c:v>
                </c:pt>
                <c:pt idx="192703">
                  <c:v>50.353810936497197</c:v>
                </c:pt>
                <c:pt idx="192704">
                  <c:v>50.3539060806023</c:v>
                </c:pt>
                <c:pt idx="192705">
                  <c:v>50.354001224403</c:v>
                </c:pt>
                <c:pt idx="192706">
                  <c:v>50.354096367899103</c:v>
                </c:pt>
                <c:pt idx="192707">
                  <c:v>50.354191511090598</c:v>
                </c:pt>
                <c:pt idx="192708">
                  <c:v>50.354286653977603</c:v>
                </c:pt>
                <c:pt idx="192709">
                  <c:v>50.354381796560098</c:v>
                </c:pt>
                <c:pt idx="192710">
                  <c:v>50.354476938837998</c:v>
                </c:pt>
                <c:pt idx="192711">
                  <c:v>50.354572080811302</c:v>
                </c:pt>
                <c:pt idx="192712">
                  <c:v>50.354667222480202</c:v>
                </c:pt>
                <c:pt idx="192713">
                  <c:v>50.3547623638445</c:v>
                </c:pt>
                <c:pt idx="192714">
                  <c:v>50.354857504904203</c:v>
                </c:pt>
                <c:pt idx="192715">
                  <c:v>50.354952645659402</c:v>
                </c:pt>
                <c:pt idx="192716">
                  <c:v>50.355047786110099</c:v>
                </c:pt>
                <c:pt idx="192717">
                  <c:v>50.3551429262562</c:v>
                </c:pt>
                <c:pt idx="192718">
                  <c:v>50.355238066097797</c:v>
                </c:pt>
                <c:pt idx="192719">
                  <c:v>50.355333205634899</c:v>
                </c:pt>
                <c:pt idx="192720">
                  <c:v>50.355428344867498</c:v>
                </c:pt>
                <c:pt idx="192721">
                  <c:v>50.355523483795402</c:v>
                </c:pt>
                <c:pt idx="192722">
                  <c:v>50.355618622418902</c:v>
                </c:pt>
                <c:pt idx="192723">
                  <c:v>50.355713760737899</c:v>
                </c:pt>
                <c:pt idx="192724">
                  <c:v>50.355808898752301</c:v>
                </c:pt>
                <c:pt idx="192725">
                  <c:v>50.355904036462199</c:v>
                </c:pt>
                <c:pt idx="192726">
                  <c:v>50.355999173867502</c:v>
                </c:pt>
                <c:pt idx="192727">
                  <c:v>50.356094310968302</c:v>
                </c:pt>
                <c:pt idx="192728">
                  <c:v>50.356189447764699</c:v>
                </c:pt>
                <c:pt idx="192729">
                  <c:v>50.3562845842564</c:v>
                </c:pt>
                <c:pt idx="192730">
                  <c:v>50.356379720443698</c:v>
                </c:pt>
                <c:pt idx="192731">
                  <c:v>50.3564748563264</c:v>
                </c:pt>
                <c:pt idx="192732">
                  <c:v>50.356569991904699</c:v>
                </c:pt>
                <c:pt idx="192733">
                  <c:v>50.356665127178303</c:v>
                </c:pt>
                <c:pt idx="192734">
                  <c:v>50.356760262147503</c:v>
                </c:pt>
                <c:pt idx="192735">
                  <c:v>50.3568553968122</c:v>
                </c:pt>
                <c:pt idx="192736">
                  <c:v>50.356950531172302</c:v>
                </c:pt>
                <c:pt idx="192737">
                  <c:v>50.357045665227901</c:v>
                </c:pt>
                <c:pt idx="192738">
                  <c:v>50.357140798979003</c:v>
                </c:pt>
                <c:pt idx="192739">
                  <c:v>50.357235932425603</c:v>
                </c:pt>
                <c:pt idx="192740">
                  <c:v>50.357331065567699</c:v>
                </c:pt>
                <c:pt idx="192741">
                  <c:v>50.3574261984053</c:v>
                </c:pt>
                <c:pt idx="192742">
                  <c:v>50.357521330938297</c:v>
                </c:pt>
                <c:pt idx="192743">
                  <c:v>50.357616463166899</c:v>
                </c:pt>
                <c:pt idx="192744">
                  <c:v>50.357711595090898</c:v>
                </c:pt>
                <c:pt idx="192745">
                  <c:v>50.3578067267104</c:v>
                </c:pt>
                <c:pt idx="192746">
                  <c:v>50.3579018580254</c:v>
                </c:pt>
                <c:pt idx="192747">
                  <c:v>50.357996989035897</c:v>
                </c:pt>
                <c:pt idx="192748">
                  <c:v>50.358092119741897</c:v>
                </c:pt>
                <c:pt idx="192749">
                  <c:v>50.358187250143402</c:v>
                </c:pt>
                <c:pt idx="192750">
                  <c:v>50.358282380240396</c:v>
                </c:pt>
                <c:pt idx="192751">
                  <c:v>50.358377510032902</c:v>
                </c:pt>
                <c:pt idx="192752">
                  <c:v>50.358472639520897</c:v>
                </c:pt>
                <c:pt idx="192753">
                  <c:v>50.358567768704397</c:v>
                </c:pt>
                <c:pt idx="192754">
                  <c:v>50.3586628975834</c:v>
                </c:pt>
                <c:pt idx="192755">
                  <c:v>50.358758026157901</c:v>
                </c:pt>
                <c:pt idx="192756">
                  <c:v>50.358853154427898</c:v>
                </c:pt>
                <c:pt idx="192757">
                  <c:v>50.358948282393399</c:v>
                </c:pt>
                <c:pt idx="192758">
                  <c:v>50.359043410054397</c:v>
                </c:pt>
                <c:pt idx="192759">
                  <c:v>50.3591385374109</c:v>
                </c:pt>
                <c:pt idx="192760">
                  <c:v>50.359233664462899</c:v>
                </c:pt>
                <c:pt idx="192761">
                  <c:v>50.359328791210402</c:v>
                </c:pt>
                <c:pt idx="192762">
                  <c:v>50.359423917653402</c:v>
                </c:pt>
                <c:pt idx="192763">
                  <c:v>50.359519043791899</c:v>
                </c:pt>
                <c:pt idx="192764">
                  <c:v>50.359614169625999</c:v>
                </c:pt>
                <c:pt idx="192765">
                  <c:v>50.359709295155497</c:v>
                </c:pt>
                <c:pt idx="192766">
                  <c:v>50.359804420380598</c:v>
                </c:pt>
                <c:pt idx="192767">
                  <c:v>50.359899545301197</c:v>
                </c:pt>
                <c:pt idx="192768">
                  <c:v>50.359994669917299</c:v>
                </c:pt>
                <c:pt idx="192769">
                  <c:v>50.360089794228898</c:v>
                </c:pt>
                <c:pt idx="192770">
                  <c:v>50.360184918236001</c:v>
                </c:pt>
                <c:pt idx="192771">
                  <c:v>50.360280041938601</c:v>
                </c:pt>
                <c:pt idx="192772">
                  <c:v>50.360375165336798</c:v>
                </c:pt>
                <c:pt idx="192773">
                  <c:v>50.360470288430498</c:v>
                </c:pt>
                <c:pt idx="192774">
                  <c:v>50.360565411219703</c:v>
                </c:pt>
                <c:pt idx="192775">
                  <c:v>50.360660533704397</c:v>
                </c:pt>
                <c:pt idx="192776">
                  <c:v>50.360755655884603</c:v>
                </c:pt>
                <c:pt idx="192777">
                  <c:v>50.360850777760398</c:v>
                </c:pt>
                <c:pt idx="192778">
                  <c:v>50.360945899331597</c:v>
                </c:pt>
                <c:pt idx="192779">
                  <c:v>50.3610410205984</c:v>
                </c:pt>
                <c:pt idx="192780">
                  <c:v>50.361136141560799</c:v>
                </c:pt>
                <c:pt idx="192781">
                  <c:v>50.361231262218602</c:v>
                </c:pt>
                <c:pt idx="192782">
                  <c:v>50.361326382572003</c:v>
                </c:pt>
                <c:pt idx="192783">
                  <c:v>50.3614215026209</c:v>
                </c:pt>
                <c:pt idx="192784">
                  <c:v>50.3615166223654</c:v>
                </c:pt>
                <c:pt idx="192785">
                  <c:v>50.361611741805298</c:v>
                </c:pt>
                <c:pt idx="192786">
                  <c:v>50.361706860940799</c:v>
                </c:pt>
                <c:pt idx="192787">
                  <c:v>50.361801979771897</c:v>
                </c:pt>
                <c:pt idx="192788">
                  <c:v>50.3618970982984</c:v>
                </c:pt>
                <c:pt idx="192789">
                  <c:v>50.361992216520498</c:v>
                </c:pt>
                <c:pt idx="192790">
                  <c:v>50.362087334438201</c:v>
                </c:pt>
                <c:pt idx="192791">
                  <c:v>50.3621824520513</c:v>
                </c:pt>
                <c:pt idx="192792">
                  <c:v>50.362277569360003</c:v>
                </c:pt>
                <c:pt idx="192793">
                  <c:v>50.362372686364303</c:v>
                </c:pt>
                <c:pt idx="192794">
                  <c:v>50.362467803064099</c:v>
                </c:pt>
                <c:pt idx="192795">
                  <c:v>50.3625629194594</c:v>
                </c:pt>
                <c:pt idx="192796">
                  <c:v>50.362658035550297</c:v>
                </c:pt>
                <c:pt idx="192797">
                  <c:v>50.362753151336697</c:v>
                </c:pt>
                <c:pt idx="192798">
                  <c:v>50.362848266818602</c:v>
                </c:pt>
                <c:pt idx="192799">
                  <c:v>50.362943381996097</c:v>
                </c:pt>
                <c:pt idx="192800">
                  <c:v>50.363038496869201</c:v>
                </c:pt>
                <c:pt idx="192801">
                  <c:v>50.363133611437704</c:v>
                </c:pt>
                <c:pt idx="192802">
                  <c:v>50.363228725701902</c:v>
                </c:pt>
                <c:pt idx="192803">
                  <c:v>50.363323839661597</c:v>
                </c:pt>
                <c:pt idx="192804">
                  <c:v>50.363418953316803</c:v>
                </c:pt>
                <c:pt idx="192805">
                  <c:v>50.363514066667598</c:v>
                </c:pt>
                <c:pt idx="192806">
                  <c:v>50.363609179713897</c:v>
                </c:pt>
                <c:pt idx="192807">
                  <c:v>50.3637042924558</c:v>
                </c:pt>
                <c:pt idx="192808">
                  <c:v>50.3637994048932</c:v>
                </c:pt>
                <c:pt idx="192809">
                  <c:v>50.363894517026203</c:v>
                </c:pt>
                <c:pt idx="192810">
                  <c:v>50.363989628854704</c:v>
                </c:pt>
                <c:pt idx="192811">
                  <c:v>50.3640847403788</c:v>
                </c:pt>
                <c:pt idx="192812">
                  <c:v>50.3641798515985</c:v>
                </c:pt>
                <c:pt idx="192813">
                  <c:v>50.364274962513697</c:v>
                </c:pt>
                <c:pt idx="192814">
                  <c:v>50.364370073124498</c:v>
                </c:pt>
                <c:pt idx="192815">
                  <c:v>50.364465183430802</c:v>
                </c:pt>
                <c:pt idx="192816">
                  <c:v>50.364560293432703</c:v>
                </c:pt>
                <c:pt idx="192817">
                  <c:v>50.364655403130101</c:v>
                </c:pt>
                <c:pt idx="192818">
                  <c:v>50.364750512523102</c:v>
                </c:pt>
                <c:pt idx="192819">
                  <c:v>50.3648456216117</c:v>
                </c:pt>
                <c:pt idx="192820">
                  <c:v>50.364940730395901</c:v>
                </c:pt>
                <c:pt idx="192821">
                  <c:v>50.365035838875599</c:v>
                </c:pt>
                <c:pt idx="192822">
                  <c:v>50.365130947050801</c:v>
                </c:pt>
                <c:pt idx="192823">
                  <c:v>50.365226054921699</c:v>
                </c:pt>
                <c:pt idx="192824">
                  <c:v>50.365321162488101</c:v>
                </c:pt>
                <c:pt idx="192825">
                  <c:v>50.365416269750099</c:v>
                </c:pt>
                <c:pt idx="192826">
                  <c:v>50.365511376707602</c:v>
                </c:pt>
                <c:pt idx="192827">
                  <c:v>50.3656064833607</c:v>
                </c:pt>
                <c:pt idx="192828">
                  <c:v>50.365701589709403</c:v>
                </c:pt>
                <c:pt idx="192829">
                  <c:v>50.365796695753701</c:v>
                </c:pt>
                <c:pt idx="192830">
                  <c:v>50.365891801493497</c:v>
                </c:pt>
                <c:pt idx="192831">
                  <c:v>50.365986906928903</c:v>
                </c:pt>
                <c:pt idx="192832">
                  <c:v>50.366082012059898</c:v>
                </c:pt>
                <c:pt idx="192833">
                  <c:v>50.366177116886497</c:v>
                </c:pt>
                <c:pt idx="192834">
                  <c:v>50.3662722214086</c:v>
                </c:pt>
                <c:pt idx="192835">
                  <c:v>50.3663673256263</c:v>
                </c:pt>
                <c:pt idx="192836">
                  <c:v>50.366462429539602</c:v>
                </c:pt>
                <c:pt idx="192837">
                  <c:v>50.366557533148502</c:v>
                </c:pt>
                <c:pt idx="192838">
                  <c:v>50.366652636452997</c:v>
                </c:pt>
                <c:pt idx="192839">
                  <c:v>50.366747739452997</c:v>
                </c:pt>
                <c:pt idx="192840">
                  <c:v>50.366842842148699</c:v>
                </c:pt>
                <c:pt idx="192841">
                  <c:v>50.366937944539899</c:v>
                </c:pt>
                <c:pt idx="192842">
                  <c:v>50.367033046626702</c:v>
                </c:pt>
                <c:pt idx="192843">
                  <c:v>50.367128148409101</c:v>
                </c:pt>
                <c:pt idx="192844">
                  <c:v>50.367223249887097</c:v>
                </c:pt>
                <c:pt idx="192845">
                  <c:v>50.367318351060597</c:v>
                </c:pt>
                <c:pt idx="192846">
                  <c:v>50.367413451929799</c:v>
                </c:pt>
                <c:pt idx="192847">
                  <c:v>50.367508552494499</c:v>
                </c:pt>
                <c:pt idx="192848">
                  <c:v>50.367603652754802</c:v>
                </c:pt>
                <c:pt idx="192849">
                  <c:v>50.367698752710801</c:v>
                </c:pt>
                <c:pt idx="192850">
                  <c:v>50.367793852362297</c:v>
                </c:pt>
                <c:pt idx="192851">
                  <c:v>50.367888951709403</c:v>
                </c:pt>
                <c:pt idx="192852">
                  <c:v>50.367984050752099</c:v>
                </c:pt>
                <c:pt idx="192853">
                  <c:v>50.368079149490399</c:v>
                </c:pt>
                <c:pt idx="192854">
                  <c:v>50.368174247924301</c:v>
                </c:pt>
                <c:pt idx="192855">
                  <c:v>50.3682693460538</c:v>
                </c:pt>
                <c:pt idx="192856">
                  <c:v>50.368364443878903</c:v>
                </c:pt>
                <c:pt idx="192857">
                  <c:v>50.368459541399602</c:v>
                </c:pt>
                <c:pt idx="192858">
                  <c:v>50.368554638615997</c:v>
                </c:pt>
                <c:pt idx="192859">
                  <c:v>50.368649735527903</c:v>
                </c:pt>
                <c:pt idx="192860">
                  <c:v>50.368744832135398</c:v>
                </c:pt>
                <c:pt idx="192861">
                  <c:v>50.368839928438497</c:v>
                </c:pt>
                <c:pt idx="192862">
                  <c:v>50.368935024437199</c:v>
                </c:pt>
                <c:pt idx="192863">
                  <c:v>50.369030120131498</c:v>
                </c:pt>
                <c:pt idx="192864">
                  <c:v>50.3691252155215</c:v>
                </c:pt>
                <c:pt idx="192865">
                  <c:v>50.369220310606998</c:v>
                </c:pt>
                <c:pt idx="192866">
                  <c:v>50.3693154053882</c:v>
                </c:pt>
                <c:pt idx="192867">
                  <c:v>50.369410499864898</c:v>
                </c:pt>
                <c:pt idx="192868">
                  <c:v>50.3695055940373</c:v>
                </c:pt>
                <c:pt idx="192869">
                  <c:v>50.369600687905297</c:v>
                </c:pt>
                <c:pt idx="192870">
                  <c:v>50.369695781468899</c:v>
                </c:pt>
                <c:pt idx="192871">
                  <c:v>50.369790874728103</c:v>
                </c:pt>
                <c:pt idx="192872">
                  <c:v>50.369885967682897</c:v>
                </c:pt>
                <c:pt idx="192873">
                  <c:v>50.369981060333302</c:v>
                </c:pt>
                <c:pt idx="192874">
                  <c:v>50.370076152679403</c:v>
                </c:pt>
                <c:pt idx="192875">
                  <c:v>50.370171244721099</c:v>
                </c:pt>
                <c:pt idx="192876">
                  <c:v>50.3702663364584</c:v>
                </c:pt>
                <c:pt idx="192877">
                  <c:v>50.370361427891297</c:v>
                </c:pt>
                <c:pt idx="192878">
                  <c:v>50.370456519019797</c:v>
                </c:pt>
                <c:pt idx="192879">
                  <c:v>50.370551609844</c:v>
                </c:pt>
                <c:pt idx="192880">
                  <c:v>50.3706467003638</c:v>
                </c:pt>
                <c:pt idx="192881">
                  <c:v>50.370741790579203</c:v>
                </c:pt>
                <c:pt idx="192882">
                  <c:v>50.370836880490202</c:v>
                </c:pt>
                <c:pt idx="192883">
                  <c:v>50.370931970096798</c:v>
                </c:pt>
                <c:pt idx="192884">
                  <c:v>50.371027059399097</c:v>
                </c:pt>
                <c:pt idx="192885">
                  <c:v>50.371122148396999</c:v>
                </c:pt>
                <c:pt idx="192886">
                  <c:v>50.371217237090598</c:v>
                </c:pt>
                <c:pt idx="192887">
                  <c:v>50.3713123254797</c:v>
                </c:pt>
                <c:pt idx="192888">
                  <c:v>50.371407413564498</c:v>
                </c:pt>
                <c:pt idx="192889">
                  <c:v>50.371502501344999</c:v>
                </c:pt>
                <c:pt idx="192890">
                  <c:v>50.371597588820997</c:v>
                </c:pt>
                <c:pt idx="192891">
                  <c:v>50.371692675992698</c:v>
                </c:pt>
                <c:pt idx="192892">
                  <c:v>50.371787762860002</c:v>
                </c:pt>
                <c:pt idx="192893">
                  <c:v>50.371882849423002</c:v>
                </c:pt>
                <c:pt idx="192894">
                  <c:v>50.371977935681599</c:v>
                </c:pt>
                <c:pt idx="192895">
                  <c:v>50.372073021635799</c:v>
                </c:pt>
                <c:pt idx="192896">
                  <c:v>50.372168107285702</c:v>
                </c:pt>
                <c:pt idx="192897">
                  <c:v>50.372263192631202</c:v>
                </c:pt>
                <c:pt idx="192898">
                  <c:v>50.372358277672397</c:v>
                </c:pt>
                <c:pt idx="192899">
                  <c:v>50.372453362409203</c:v>
                </c:pt>
                <c:pt idx="192900">
                  <c:v>50.372548446841598</c:v>
                </c:pt>
                <c:pt idx="192901">
                  <c:v>50.372643530969697</c:v>
                </c:pt>
                <c:pt idx="192902">
                  <c:v>50.372738614793398</c:v>
                </c:pt>
                <c:pt idx="192903">
                  <c:v>50.372833698312803</c:v>
                </c:pt>
                <c:pt idx="192904">
                  <c:v>50.372928781527797</c:v>
                </c:pt>
                <c:pt idx="192905">
                  <c:v>50.373023864438501</c:v>
                </c:pt>
                <c:pt idx="192906">
                  <c:v>50.373118947044802</c:v>
                </c:pt>
                <c:pt idx="192907">
                  <c:v>50.373214029346798</c:v>
                </c:pt>
                <c:pt idx="192908">
                  <c:v>50.373309111344398</c:v>
                </c:pt>
                <c:pt idx="192909">
                  <c:v>50.373404193037601</c:v>
                </c:pt>
                <c:pt idx="192910">
                  <c:v>50.373499274426599</c:v>
                </c:pt>
                <c:pt idx="192911">
                  <c:v>50.373594355511102</c:v>
                </c:pt>
                <c:pt idx="192912">
                  <c:v>50.3736894362914</c:v>
                </c:pt>
                <c:pt idx="192913">
                  <c:v>50.373784516767202</c:v>
                </c:pt>
                <c:pt idx="192914">
                  <c:v>50.373879596938799</c:v>
                </c:pt>
                <c:pt idx="192915">
                  <c:v>50.373974676806</c:v>
                </c:pt>
                <c:pt idx="192916">
                  <c:v>50.374069756368797</c:v>
                </c:pt>
                <c:pt idx="192917">
                  <c:v>50.374164835627298</c:v>
                </c:pt>
                <c:pt idx="192918">
                  <c:v>50.374259914581501</c:v>
                </c:pt>
                <c:pt idx="192919">
                  <c:v>50.3743549932313</c:v>
                </c:pt>
                <c:pt idx="192920">
                  <c:v>50.374450071576803</c:v>
                </c:pt>
                <c:pt idx="192921">
                  <c:v>50.374545149617902</c:v>
                </c:pt>
                <c:pt idx="192922">
                  <c:v>50.374640227354803</c:v>
                </c:pt>
                <c:pt idx="192923">
                  <c:v>50.374735304787201</c:v>
                </c:pt>
                <c:pt idx="192924">
                  <c:v>50.374830381915402</c:v>
                </c:pt>
                <c:pt idx="192925">
                  <c:v>50.374925458739199</c:v>
                </c:pt>
                <c:pt idx="192926">
                  <c:v>50.375020535258699</c:v>
                </c:pt>
                <c:pt idx="192927">
                  <c:v>50.375115611473802</c:v>
                </c:pt>
                <c:pt idx="192928">
                  <c:v>50.375210687384602</c:v>
                </c:pt>
                <c:pt idx="192929">
                  <c:v>50.375305762991097</c:v>
                </c:pt>
                <c:pt idx="192930">
                  <c:v>50.375400838293302</c:v>
                </c:pt>
                <c:pt idx="192931">
                  <c:v>50.375495913291097</c:v>
                </c:pt>
                <c:pt idx="192932">
                  <c:v>50.375590987984602</c:v>
                </c:pt>
                <c:pt idx="192933">
                  <c:v>50.375686062373802</c:v>
                </c:pt>
                <c:pt idx="192934">
                  <c:v>50.375781136458698</c:v>
                </c:pt>
                <c:pt idx="192935">
                  <c:v>50.375876210239198</c:v>
                </c:pt>
                <c:pt idx="192936">
                  <c:v>50.375971283715401</c:v>
                </c:pt>
                <c:pt idx="192937">
                  <c:v>50.3760663568873</c:v>
                </c:pt>
                <c:pt idx="192938">
                  <c:v>50.376161429754902</c:v>
                </c:pt>
                <c:pt idx="192939">
                  <c:v>50.3762565023181</c:v>
                </c:pt>
                <c:pt idx="192940">
                  <c:v>50.376351574577001</c:v>
                </c:pt>
                <c:pt idx="192941">
                  <c:v>50.376446646531598</c:v>
                </c:pt>
                <c:pt idx="192942">
                  <c:v>50.376541718181898</c:v>
                </c:pt>
                <c:pt idx="192943">
                  <c:v>50.3766367895279</c:v>
                </c:pt>
                <c:pt idx="192944">
                  <c:v>50.376731860569599</c:v>
                </c:pt>
                <c:pt idx="192945">
                  <c:v>50.376826931306901</c:v>
                </c:pt>
                <c:pt idx="192946">
                  <c:v>50.376922001739999</c:v>
                </c:pt>
                <c:pt idx="192947">
                  <c:v>50.3770170718687</c:v>
                </c:pt>
                <c:pt idx="192948">
                  <c:v>50.377112141693097</c:v>
                </c:pt>
                <c:pt idx="192949">
                  <c:v>50.377207211213197</c:v>
                </c:pt>
                <c:pt idx="192950">
                  <c:v>50.377302280428999</c:v>
                </c:pt>
                <c:pt idx="192951">
                  <c:v>50.377397349340498</c:v>
                </c:pt>
                <c:pt idx="192952">
                  <c:v>50.3774924179476</c:v>
                </c:pt>
                <c:pt idx="192953">
                  <c:v>50.377587486250498</c:v>
                </c:pt>
                <c:pt idx="192954">
                  <c:v>50.377682554249098</c:v>
                </c:pt>
                <c:pt idx="192955">
                  <c:v>50.377777621943302</c:v>
                </c:pt>
                <c:pt idx="192956">
                  <c:v>50.377872689333302</c:v>
                </c:pt>
                <c:pt idx="192957">
                  <c:v>50.377967756418997</c:v>
                </c:pt>
                <c:pt idx="192958">
                  <c:v>50.378062823200302</c:v>
                </c:pt>
                <c:pt idx="192959">
                  <c:v>50.378157889677396</c:v>
                </c:pt>
                <c:pt idx="192960">
                  <c:v>50.378252955850101</c:v>
                </c:pt>
                <c:pt idx="192961">
                  <c:v>50.378348021718601</c:v>
                </c:pt>
                <c:pt idx="192962">
                  <c:v>50.378443087282697</c:v>
                </c:pt>
                <c:pt idx="192963">
                  <c:v>50.378538152542603</c:v>
                </c:pt>
                <c:pt idx="192964">
                  <c:v>50.378633217498198</c:v>
                </c:pt>
                <c:pt idx="192965">
                  <c:v>50.378728282149403</c:v>
                </c:pt>
                <c:pt idx="192966">
                  <c:v>50.378823346496397</c:v>
                </c:pt>
                <c:pt idx="192967">
                  <c:v>50.3789184105391</c:v>
                </c:pt>
                <c:pt idx="192968">
                  <c:v>50.3790134742775</c:v>
                </c:pt>
                <c:pt idx="192969">
                  <c:v>50.379108537711602</c:v>
                </c:pt>
                <c:pt idx="192970">
                  <c:v>50.3792036008414</c:v>
                </c:pt>
                <c:pt idx="192971">
                  <c:v>50.379298663667001</c:v>
                </c:pt>
                <c:pt idx="192972">
                  <c:v>50.379393726188198</c:v>
                </c:pt>
                <c:pt idx="192973">
                  <c:v>50.379488788405197</c:v>
                </c:pt>
                <c:pt idx="192974">
                  <c:v>50.3795838503178</c:v>
                </c:pt>
                <c:pt idx="192975">
                  <c:v>50.379678911926199</c:v>
                </c:pt>
                <c:pt idx="192976">
                  <c:v>50.3797739732303</c:v>
                </c:pt>
                <c:pt idx="192977">
                  <c:v>50.379869034230097</c:v>
                </c:pt>
                <c:pt idx="192978">
                  <c:v>50.379964094925697</c:v>
                </c:pt>
                <c:pt idx="192979">
                  <c:v>50.3800591553169</c:v>
                </c:pt>
                <c:pt idx="192980">
                  <c:v>50.380154215403898</c:v>
                </c:pt>
                <c:pt idx="192981">
                  <c:v>50.3802492751866</c:v>
                </c:pt>
                <c:pt idx="192982">
                  <c:v>50.380344334664997</c:v>
                </c:pt>
                <c:pt idx="192983">
                  <c:v>50.380439393839097</c:v>
                </c:pt>
                <c:pt idx="192984">
                  <c:v>50.380534452709</c:v>
                </c:pt>
                <c:pt idx="192985">
                  <c:v>50.380629511274599</c:v>
                </c:pt>
                <c:pt idx="192986">
                  <c:v>50.3807245695359</c:v>
                </c:pt>
                <c:pt idx="192987">
                  <c:v>50.380819627492997</c:v>
                </c:pt>
                <c:pt idx="192988">
                  <c:v>50.380914685145697</c:v>
                </c:pt>
                <c:pt idx="192989">
                  <c:v>50.3810097424942</c:v>
                </c:pt>
                <c:pt idx="192990">
                  <c:v>50.381104799538399</c:v>
                </c:pt>
                <c:pt idx="192991">
                  <c:v>50.3811998562784</c:v>
                </c:pt>
                <c:pt idx="192992">
                  <c:v>50.381294912714097</c:v>
                </c:pt>
                <c:pt idx="192993">
                  <c:v>50.381389968845497</c:v>
                </c:pt>
                <c:pt idx="192994">
                  <c:v>50.381485024672699</c:v>
                </c:pt>
                <c:pt idx="192995">
                  <c:v>50.381580080195597</c:v>
                </c:pt>
                <c:pt idx="192996">
                  <c:v>50.381675135414199</c:v>
                </c:pt>
                <c:pt idx="192997">
                  <c:v>50.381770190328602</c:v>
                </c:pt>
                <c:pt idx="192998">
                  <c:v>50.381865244938702</c:v>
                </c:pt>
                <c:pt idx="192999">
                  <c:v>50.381960299244497</c:v>
                </c:pt>
                <c:pt idx="193000">
                  <c:v>50.382055353246102</c:v>
                </c:pt>
                <c:pt idx="193001">
                  <c:v>50.382150406943403</c:v>
                </c:pt>
                <c:pt idx="193002">
                  <c:v>50.382245460336499</c:v>
                </c:pt>
                <c:pt idx="193003">
                  <c:v>50.382340513425298</c:v>
                </c:pt>
                <c:pt idx="193004">
                  <c:v>50.3824355662098</c:v>
                </c:pt>
                <c:pt idx="193005">
                  <c:v>50.382530618690097</c:v>
                </c:pt>
                <c:pt idx="193006">
                  <c:v>50.382625670866197</c:v>
                </c:pt>
                <c:pt idx="193007">
                  <c:v>50.382720722738</c:v>
                </c:pt>
                <c:pt idx="193008">
                  <c:v>50.382815774305499</c:v>
                </c:pt>
                <c:pt idx="193009">
                  <c:v>50.3829108255688</c:v>
                </c:pt>
                <c:pt idx="193010">
                  <c:v>50.383005876527797</c:v>
                </c:pt>
                <c:pt idx="193011">
                  <c:v>50.383100927182603</c:v>
                </c:pt>
                <c:pt idx="193012">
                  <c:v>50.383195977533099</c:v>
                </c:pt>
                <c:pt idx="193013">
                  <c:v>50.383291027579403</c:v>
                </c:pt>
                <c:pt idx="193014">
                  <c:v>50.383386077321397</c:v>
                </c:pt>
                <c:pt idx="193015">
                  <c:v>50.3834811267592</c:v>
                </c:pt>
                <c:pt idx="193016">
                  <c:v>50.383576175892799</c:v>
                </c:pt>
                <c:pt idx="193017">
                  <c:v>50.3836712247221</c:v>
                </c:pt>
                <c:pt idx="193018">
                  <c:v>50.383766273247197</c:v>
                </c:pt>
                <c:pt idx="193019">
                  <c:v>50.383861321467997</c:v>
                </c:pt>
                <c:pt idx="193020">
                  <c:v>50.383956369384499</c:v>
                </c:pt>
                <c:pt idx="193021">
                  <c:v>50.384051416996897</c:v>
                </c:pt>
                <c:pt idx="193022">
                  <c:v>50.384146464304997</c:v>
                </c:pt>
                <c:pt idx="193023">
                  <c:v>50.384241511308801</c:v>
                </c:pt>
                <c:pt idx="193024">
                  <c:v>50.384336558008499</c:v>
                </c:pt>
                <c:pt idx="193025">
                  <c:v>50.3844316044039</c:v>
                </c:pt>
                <c:pt idx="193026">
                  <c:v>50.384526650494998</c:v>
                </c:pt>
                <c:pt idx="193027">
                  <c:v>50.384621696281897</c:v>
                </c:pt>
                <c:pt idx="193028">
                  <c:v>50.384716741764599</c:v>
                </c:pt>
                <c:pt idx="193029">
                  <c:v>50.384811786943096</c:v>
                </c:pt>
                <c:pt idx="193030">
                  <c:v>50.384906831817297</c:v>
                </c:pt>
                <c:pt idx="193031">
                  <c:v>50.3850018763873</c:v>
                </c:pt>
                <c:pt idx="193032">
                  <c:v>50.385096920653098</c:v>
                </c:pt>
                <c:pt idx="193033">
                  <c:v>50.385191964614599</c:v>
                </c:pt>
                <c:pt idx="193034">
                  <c:v>50.385287008271902</c:v>
                </c:pt>
                <c:pt idx="193035">
                  <c:v>50.385382051625001</c:v>
                </c:pt>
                <c:pt idx="193036">
                  <c:v>50.385477094673803</c:v>
                </c:pt>
                <c:pt idx="193037">
                  <c:v>50.385572137418499</c:v>
                </c:pt>
                <c:pt idx="193038">
                  <c:v>50.385667179858899</c:v>
                </c:pt>
                <c:pt idx="193039">
                  <c:v>50.385762221995101</c:v>
                </c:pt>
                <c:pt idx="193040">
                  <c:v>50.385857263826999</c:v>
                </c:pt>
                <c:pt idx="193041">
                  <c:v>50.385952305354799</c:v>
                </c:pt>
                <c:pt idx="193042">
                  <c:v>50.386047346578302</c:v>
                </c:pt>
                <c:pt idx="193043">
                  <c:v>50.3861423874976</c:v>
                </c:pt>
                <c:pt idx="193044">
                  <c:v>50.3862374281127</c:v>
                </c:pt>
                <c:pt idx="193045">
                  <c:v>50.386332468423603</c:v>
                </c:pt>
                <c:pt idx="193046">
                  <c:v>50.386427508430202</c:v>
                </c:pt>
                <c:pt idx="193047">
                  <c:v>50.386522548132703</c:v>
                </c:pt>
                <c:pt idx="193048">
                  <c:v>50.3866175875309</c:v>
                </c:pt>
                <c:pt idx="193049">
                  <c:v>50.386712626624899</c:v>
                </c:pt>
                <c:pt idx="193050">
                  <c:v>50.3868076654147</c:v>
                </c:pt>
                <c:pt idx="193051">
                  <c:v>50.386902703900297</c:v>
                </c:pt>
                <c:pt idx="193052">
                  <c:v>50.386997742081697</c:v>
                </c:pt>
                <c:pt idx="193053">
                  <c:v>50.387092779958898</c:v>
                </c:pt>
                <c:pt idx="193054">
                  <c:v>50.387187817531803</c:v>
                </c:pt>
                <c:pt idx="193055">
                  <c:v>50.387282854800603</c:v>
                </c:pt>
                <c:pt idx="193056">
                  <c:v>50.387377891765198</c:v>
                </c:pt>
                <c:pt idx="193057">
                  <c:v>50.387472928425503</c:v>
                </c:pt>
                <c:pt idx="193058">
                  <c:v>50.387567964781702</c:v>
                </c:pt>
                <c:pt idx="193059">
                  <c:v>50.387663000833598</c:v>
                </c:pt>
                <c:pt idx="193060">
                  <c:v>50.387758036581303</c:v>
                </c:pt>
                <c:pt idx="193061">
                  <c:v>50.387853072024903</c:v>
                </c:pt>
                <c:pt idx="193062">
                  <c:v>50.387948107164199</c:v>
                </c:pt>
                <c:pt idx="193063">
                  <c:v>50.388043141999397</c:v>
                </c:pt>
                <c:pt idx="193064">
                  <c:v>50.388138176530298</c:v>
                </c:pt>
                <c:pt idx="193065">
                  <c:v>50.3882332107571</c:v>
                </c:pt>
                <c:pt idx="193066">
                  <c:v>50.388328244679599</c:v>
                </c:pt>
                <c:pt idx="193067">
                  <c:v>50.388423278297999</c:v>
                </c:pt>
                <c:pt idx="193068">
                  <c:v>50.388518311612103</c:v>
                </c:pt>
                <c:pt idx="193069">
                  <c:v>50.388613344622101</c:v>
                </c:pt>
                <c:pt idx="193070">
                  <c:v>50.388708377327902</c:v>
                </c:pt>
                <c:pt idx="193071">
                  <c:v>50.388803409729498</c:v>
                </c:pt>
                <c:pt idx="193072">
                  <c:v>50.388898441826797</c:v>
                </c:pt>
                <c:pt idx="193073">
                  <c:v>50.388993473620097</c:v>
                </c:pt>
                <c:pt idx="193074">
                  <c:v>50.3890885051091</c:v>
                </c:pt>
                <c:pt idx="193075">
                  <c:v>50.389183536293899</c:v>
                </c:pt>
                <c:pt idx="193076">
                  <c:v>50.3892785671745</c:v>
                </c:pt>
                <c:pt idx="193077">
                  <c:v>50.389373597751003</c:v>
                </c:pt>
                <c:pt idx="193078">
                  <c:v>50.389468628023302</c:v>
                </c:pt>
                <c:pt idx="193079">
                  <c:v>50.389563657991403</c:v>
                </c:pt>
                <c:pt idx="193080">
                  <c:v>50.389658687655299</c:v>
                </c:pt>
                <c:pt idx="193081">
                  <c:v>50.389753717014997</c:v>
                </c:pt>
                <c:pt idx="193082">
                  <c:v>50.389848746070598</c:v>
                </c:pt>
                <c:pt idx="193083">
                  <c:v>50.389943774821901</c:v>
                </c:pt>
                <c:pt idx="193084">
                  <c:v>50.3900388032691</c:v>
                </c:pt>
                <c:pt idx="193085">
                  <c:v>50.390133831412101</c:v>
                </c:pt>
                <c:pt idx="193086">
                  <c:v>50.390228859250897</c:v>
                </c:pt>
                <c:pt idx="193087">
                  <c:v>50.390323886785602</c:v>
                </c:pt>
                <c:pt idx="193088">
                  <c:v>50.390418914016102</c:v>
                </c:pt>
                <c:pt idx="193089">
                  <c:v>50.390513940942398</c:v>
                </c:pt>
                <c:pt idx="193090">
                  <c:v>50.390608967564503</c:v>
                </c:pt>
                <c:pt idx="193091">
                  <c:v>50.390703993882497</c:v>
                </c:pt>
                <c:pt idx="193092">
                  <c:v>50.390799019896299</c:v>
                </c:pt>
                <c:pt idx="193093">
                  <c:v>50.390894045605897</c:v>
                </c:pt>
                <c:pt idx="193094">
                  <c:v>50.390989071011397</c:v>
                </c:pt>
                <c:pt idx="193095">
                  <c:v>50.391084096112699</c:v>
                </c:pt>
                <c:pt idx="193096">
                  <c:v>50.391179120909797</c:v>
                </c:pt>
                <c:pt idx="193097">
                  <c:v>50.391274145402697</c:v>
                </c:pt>
                <c:pt idx="193098">
                  <c:v>50.391369169591499</c:v>
                </c:pt>
                <c:pt idx="193099">
                  <c:v>50.391464193476097</c:v>
                </c:pt>
                <c:pt idx="193100">
                  <c:v>50.391559217056603</c:v>
                </c:pt>
                <c:pt idx="193101">
                  <c:v>50.391654240332898</c:v>
                </c:pt>
                <c:pt idx="193102">
                  <c:v>50.391749263305002</c:v>
                </c:pt>
                <c:pt idx="193103">
                  <c:v>50.391844285973001</c:v>
                </c:pt>
                <c:pt idx="193104">
                  <c:v>50.391939308336802</c:v>
                </c:pt>
                <c:pt idx="193105">
                  <c:v>50.392034330396498</c:v>
                </c:pt>
                <c:pt idx="193106">
                  <c:v>50.392129352151997</c:v>
                </c:pt>
                <c:pt idx="193107">
                  <c:v>50.392224373603398</c:v>
                </c:pt>
                <c:pt idx="193108">
                  <c:v>50.392319394750601</c:v>
                </c:pt>
                <c:pt idx="193109">
                  <c:v>50.392414415593599</c:v>
                </c:pt>
                <c:pt idx="193110">
                  <c:v>50.392509436132499</c:v>
                </c:pt>
                <c:pt idx="193111">
                  <c:v>50.392604456367202</c:v>
                </c:pt>
                <c:pt idx="193112">
                  <c:v>50.3926994762978</c:v>
                </c:pt>
                <c:pt idx="193113">
                  <c:v>50.3927944959242</c:v>
                </c:pt>
                <c:pt idx="193114">
                  <c:v>50.392889515246502</c:v>
                </c:pt>
                <c:pt idx="193115">
                  <c:v>50.392984534264698</c:v>
                </c:pt>
                <c:pt idx="193116">
                  <c:v>50.393079552978598</c:v>
                </c:pt>
                <c:pt idx="193117">
                  <c:v>50.393174571388499</c:v>
                </c:pt>
                <c:pt idx="193118">
                  <c:v>50.393269589494203</c:v>
                </c:pt>
                <c:pt idx="193119">
                  <c:v>50.393364607295702</c:v>
                </c:pt>
                <c:pt idx="193120">
                  <c:v>50.393459624793103</c:v>
                </c:pt>
                <c:pt idx="193121">
                  <c:v>50.393554641986398</c:v>
                </c:pt>
                <c:pt idx="193122">
                  <c:v>50.393649658875503</c:v>
                </c:pt>
                <c:pt idx="193123">
                  <c:v>50.393744675460503</c:v>
                </c:pt>
                <c:pt idx="193124">
                  <c:v>50.393839691741398</c:v>
                </c:pt>
                <c:pt idx="193125">
                  <c:v>50.393934707718103</c:v>
                </c:pt>
                <c:pt idx="193126">
                  <c:v>50.394029723390602</c:v>
                </c:pt>
                <c:pt idx="193127">
                  <c:v>50.394124738759103</c:v>
                </c:pt>
                <c:pt idx="193128">
                  <c:v>50.3942197538233</c:v>
                </c:pt>
                <c:pt idx="193129">
                  <c:v>50.394314768583499</c:v>
                </c:pt>
                <c:pt idx="193130">
                  <c:v>50.394409783039499</c:v>
                </c:pt>
                <c:pt idx="193131">
                  <c:v>50.394504797191402</c:v>
                </c:pt>
                <c:pt idx="193132">
                  <c:v>50.3945998110392</c:v>
                </c:pt>
                <c:pt idx="193133">
                  <c:v>50.3946948245828</c:v>
                </c:pt>
                <c:pt idx="193134">
                  <c:v>50.394789837822302</c:v>
                </c:pt>
                <c:pt idx="193135">
                  <c:v>50.394884850757698</c:v>
                </c:pt>
                <c:pt idx="193136">
                  <c:v>50.394979863388897</c:v>
                </c:pt>
                <c:pt idx="193137">
                  <c:v>50.395074875715999</c:v>
                </c:pt>
                <c:pt idx="193138">
                  <c:v>50.395169887739002</c:v>
                </c:pt>
                <c:pt idx="193139">
                  <c:v>50.395264899457899</c:v>
                </c:pt>
                <c:pt idx="193140">
                  <c:v>50.3953599108726</c:v>
                </c:pt>
                <c:pt idx="193141">
                  <c:v>50.395454921983301</c:v>
                </c:pt>
                <c:pt idx="193142">
                  <c:v>50.395549932789798</c:v>
                </c:pt>
                <c:pt idx="193143">
                  <c:v>50.395644943292098</c:v>
                </c:pt>
                <c:pt idx="193144">
                  <c:v>50.395739953490398</c:v>
                </c:pt>
                <c:pt idx="193145">
                  <c:v>50.395834963384502</c:v>
                </c:pt>
                <c:pt idx="193146">
                  <c:v>50.3959299729745</c:v>
                </c:pt>
                <c:pt idx="193147">
                  <c:v>50.3960249822604</c:v>
                </c:pt>
                <c:pt idx="193148">
                  <c:v>50.396119991242202</c:v>
                </c:pt>
                <c:pt idx="193149">
                  <c:v>50.396214999919899</c:v>
                </c:pt>
                <c:pt idx="193150">
                  <c:v>50.396310008293497</c:v>
                </c:pt>
                <c:pt idx="193151">
                  <c:v>50.396405016362898</c:v>
                </c:pt>
                <c:pt idx="193152">
                  <c:v>50.396500024128201</c:v>
                </c:pt>
                <c:pt idx="193153">
                  <c:v>50.396595031589399</c:v>
                </c:pt>
                <c:pt idx="193154">
                  <c:v>50.396690038746499</c:v>
                </c:pt>
                <c:pt idx="193155">
                  <c:v>50.396785045599501</c:v>
                </c:pt>
                <c:pt idx="193156">
                  <c:v>50.396880052148397</c:v>
                </c:pt>
                <c:pt idx="193157">
                  <c:v>50.396975058393203</c:v>
                </c:pt>
                <c:pt idx="193158">
                  <c:v>50.397070064333903</c:v>
                </c:pt>
                <c:pt idx="193159">
                  <c:v>50.397165069970498</c:v>
                </c:pt>
                <c:pt idx="193160">
                  <c:v>50.397260075302903</c:v>
                </c:pt>
                <c:pt idx="193161">
                  <c:v>50.397355080331302</c:v>
                </c:pt>
                <c:pt idx="193162">
                  <c:v>50.397450085055503</c:v>
                </c:pt>
                <c:pt idx="193163">
                  <c:v>50.397545089475699</c:v>
                </c:pt>
                <c:pt idx="193164">
                  <c:v>50.397640093591797</c:v>
                </c:pt>
                <c:pt idx="193165">
                  <c:v>50.397735097403697</c:v>
                </c:pt>
                <c:pt idx="193166">
                  <c:v>50.397830100911598</c:v>
                </c:pt>
                <c:pt idx="193167">
                  <c:v>50.397925104115302</c:v>
                </c:pt>
                <c:pt idx="193168">
                  <c:v>50.398020107015</c:v>
                </c:pt>
                <c:pt idx="193169">
                  <c:v>50.3981151096106</c:v>
                </c:pt>
                <c:pt idx="193170">
                  <c:v>50.398210111902003</c:v>
                </c:pt>
                <c:pt idx="193171">
                  <c:v>50.3983051138894</c:v>
                </c:pt>
                <c:pt idx="193172">
                  <c:v>50.398400115572699</c:v>
                </c:pt>
                <c:pt idx="193173">
                  <c:v>50.398495116951899</c:v>
                </c:pt>
                <c:pt idx="193174">
                  <c:v>50.398590118027002</c:v>
                </c:pt>
                <c:pt idx="193175">
                  <c:v>50.398685118797999</c:v>
                </c:pt>
                <c:pt idx="193176">
                  <c:v>50.398780119264899</c:v>
                </c:pt>
                <c:pt idx="193177">
                  <c:v>50.3988751194278</c:v>
                </c:pt>
                <c:pt idx="193178">
                  <c:v>50.398970119286503</c:v>
                </c:pt>
                <c:pt idx="193179">
                  <c:v>50.3990651188412</c:v>
                </c:pt>
                <c:pt idx="193180">
                  <c:v>50.3991601180918</c:v>
                </c:pt>
                <c:pt idx="193181">
                  <c:v>50.399255117038201</c:v>
                </c:pt>
                <c:pt idx="193182">
                  <c:v>50.399350115680697</c:v>
                </c:pt>
                <c:pt idx="193183">
                  <c:v>50.399445114019002</c:v>
                </c:pt>
                <c:pt idx="193184">
                  <c:v>50.399540112053202</c:v>
                </c:pt>
                <c:pt idx="193185">
                  <c:v>50.399635109783397</c:v>
                </c:pt>
                <c:pt idx="193186">
                  <c:v>50.3997301072095</c:v>
                </c:pt>
                <c:pt idx="193187">
                  <c:v>50.399825104331498</c:v>
                </c:pt>
                <c:pt idx="193188">
                  <c:v>50.399920101149398</c:v>
                </c:pt>
                <c:pt idx="193189">
                  <c:v>50.400015097663299</c:v>
                </c:pt>
                <c:pt idx="193190">
                  <c:v>50.400110093873103</c:v>
                </c:pt>
                <c:pt idx="193191">
                  <c:v>50.400205089778801</c:v>
                </c:pt>
                <c:pt idx="193192">
                  <c:v>50.400300085380401</c:v>
                </c:pt>
                <c:pt idx="193193">
                  <c:v>50.400395080678003</c:v>
                </c:pt>
                <c:pt idx="193194">
                  <c:v>50.400490075671399</c:v>
                </c:pt>
                <c:pt idx="193195">
                  <c:v>50.400585070360897</c:v>
                </c:pt>
                <c:pt idx="193196">
                  <c:v>50.400680064746197</c:v>
                </c:pt>
                <c:pt idx="193197">
                  <c:v>50.400775058827499</c:v>
                </c:pt>
                <c:pt idx="193198">
                  <c:v>50.400870052604702</c:v>
                </c:pt>
                <c:pt idx="193199">
                  <c:v>50.4009650460779</c:v>
                </c:pt>
                <c:pt idx="193200">
                  <c:v>50.4010600392469</c:v>
                </c:pt>
                <c:pt idx="193201">
                  <c:v>50.401155032111902</c:v>
                </c:pt>
                <c:pt idx="193202">
                  <c:v>50.401250024672898</c:v>
                </c:pt>
                <c:pt idx="193203">
                  <c:v>50.401345016929803</c:v>
                </c:pt>
                <c:pt idx="193204">
                  <c:v>50.401440008882602</c:v>
                </c:pt>
                <c:pt idx="193205">
                  <c:v>50.401535000531403</c:v>
                </c:pt>
                <c:pt idx="193206">
                  <c:v>50.401629991876099</c:v>
                </c:pt>
                <c:pt idx="193207">
                  <c:v>50.401724982916697</c:v>
                </c:pt>
                <c:pt idx="193208">
                  <c:v>50.401819973653303</c:v>
                </c:pt>
                <c:pt idx="193209">
                  <c:v>50.401914964085897</c:v>
                </c:pt>
                <c:pt idx="193210">
                  <c:v>50.4020099542143</c:v>
                </c:pt>
                <c:pt idx="193211">
                  <c:v>50.402104944038797</c:v>
                </c:pt>
                <c:pt idx="193212">
                  <c:v>50.402199933559103</c:v>
                </c:pt>
                <c:pt idx="193213">
                  <c:v>50.402294922775397</c:v>
                </c:pt>
                <c:pt idx="193214">
                  <c:v>50.402389911687699</c:v>
                </c:pt>
                <c:pt idx="193215">
                  <c:v>50.402484900295903</c:v>
                </c:pt>
                <c:pt idx="193216">
                  <c:v>50.402579888600101</c:v>
                </c:pt>
                <c:pt idx="193217">
                  <c:v>50.402674876600202</c:v>
                </c:pt>
                <c:pt idx="193218">
                  <c:v>50.402769864296197</c:v>
                </c:pt>
                <c:pt idx="193219">
                  <c:v>50.4028648516883</c:v>
                </c:pt>
                <c:pt idx="193220">
                  <c:v>50.402959838776198</c:v>
                </c:pt>
                <c:pt idx="193221">
                  <c:v>50.403054825560197</c:v>
                </c:pt>
                <c:pt idx="193222">
                  <c:v>50.403149812039999</c:v>
                </c:pt>
                <c:pt idx="193223">
                  <c:v>50.403244798215901</c:v>
                </c:pt>
                <c:pt idx="193224">
                  <c:v>50.403339784087699</c:v>
                </c:pt>
                <c:pt idx="193225">
                  <c:v>50.403434769655398</c:v>
                </c:pt>
                <c:pt idx="193226">
                  <c:v>50.403529754919198</c:v>
                </c:pt>
                <c:pt idx="193227">
                  <c:v>50.403624739878801</c:v>
                </c:pt>
                <c:pt idx="193228">
                  <c:v>50.403719724534497</c:v>
                </c:pt>
                <c:pt idx="193229">
                  <c:v>50.403814708886102</c:v>
                </c:pt>
                <c:pt idx="193230">
                  <c:v>50.403909692933603</c:v>
                </c:pt>
                <c:pt idx="193231">
                  <c:v>50.404004676677197</c:v>
                </c:pt>
                <c:pt idx="193232">
                  <c:v>50.4040996601166</c:v>
                </c:pt>
                <c:pt idx="193233">
                  <c:v>50.404194643252097</c:v>
                </c:pt>
                <c:pt idx="193234">
                  <c:v>50.404289626083497</c:v>
                </c:pt>
                <c:pt idx="193235">
                  <c:v>50.404384608610897</c:v>
                </c:pt>
                <c:pt idx="193236">
                  <c:v>50.404479590834299</c:v>
                </c:pt>
                <c:pt idx="193237">
                  <c:v>50.404574572753603</c:v>
                </c:pt>
                <c:pt idx="193238">
                  <c:v>50.404669554368901</c:v>
                </c:pt>
                <c:pt idx="193239">
                  <c:v>50.404764535680201</c:v>
                </c:pt>
                <c:pt idx="193240">
                  <c:v>50.404859516687502</c:v>
                </c:pt>
                <c:pt idx="193241">
                  <c:v>50.404954497390698</c:v>
                </c:pt>
                <c:pt idx="193242">
                  <c:v>50.405049477789902</c:v>
                </c:pt>
                <c:pt idx="193243">
                  <c:v>50.4051444578851</c:v>
                </c:pt>
                <c:pt idx="193244">
                  <c:v>50.405239437676201</c:v>
                </c:pt>
                <c:pt idx="193245">
                  <c:v>50.405334417163402</c:v>
                </c:pt>
                <c:pt idx="193246">
                  <c:v>50.405429396346499</c:v>
                </c:pt>
                <c:pt idx="193247">
                  <c:v>50.405524375225603</c:v>
                </c:pt>
                <c:pt idx="193248">
                  <c:v>50.405619353800603</c:v>
                </c:pt>
                <c:pt idx="193249">
                  <c:v>50.405714332071703</c:v>
                </c:pt>
                <c:pt idx="193250">
                  <c:v>50.405809310038698</c:v>
                </c:pt>
                <c:pt idx="193251">
                  <c:v>50.405904287701702</c:v>
                </c:pt>
                <c:pt idx="193252">
                  <c:v>50.4059992650608</c:v>
                </c:pt>
                <c:pt idx="193253">
                  <c:v>50.406094242115799</c:v>
                </c:pt>
                <c:pt idx="193254">
                  <c:v>50.4061892188667</c:v>
                </c:pt>
                <c:pt idx="193255">
                  <c:v>50.406284195313702</c:v>
                </c:pt>
                <c:pt idx="193256">
                  <c:v>50.406379171456699</c:v>
                </c:pt>
                <c:pt idx="193257">
                  <c:v>50.406474147295597</c:v>
                </c:pt>
                <c:pt idx="193258">
                  <c:v>50.406569122830597</c:v>
                </c:pt>
                <c:pt idx="193259">
                  <c:v>50.406664098061498</c:v>
                </c:pt>
                <c:pt idx="193260">
                  <c:v>50.4067590729884</c:v>
                </c:pt>
                <c:pt idx="193261">
                  <c:v>50.406854047611297</c:v>
                </c:pt>
                <c:pt idx="193262">
                  <c:v>50.406949021930203</c:v>
                </c:pt>
                <c:pt idx="193263">
                  <c:v>50.407043995945102</c:v>
                </c:pt>
                <c:pt idx="193264">
                  <c:v>50.407138969656003</c:v>
                </c:pt>
                <c:pt idx="193265">
                  <c:v>50.407233943062899</c:v>
                </c:pt>
                <c:pt idx="193266">
                  <c:v>50.407328916165802</c:v>
                </c:pt>
                <c:pt idx="193267">
                  <c:v>50.407423888964701</c:v>
                </c:pt>
                <c:pt idx="193268">
                  <c:v>50.4075188614596</c:v>
                </c:pt>
                <c:pt idx="193269">
                  <c:v>50.407613833650501</c:v>
                </c:pt>
                <c:pt idx="193270">
                  <c:v>50.407708805537403</c:v>
                </c:pt>
                <c:pt idx="193271">
                  <c:v>50.4078037771203</c:v>
                </c:pt>
                <c:pt idx="193272">
                  <c:v>50.407898748399298</c:v>
                </c:pt>
                <c:pt idx="193273">
                  <c:v>50.407993719374197</c:v>
                </c:pt>
                <c:pt idx="193274">
                  <c:v>50.408088690045098</c:v>
                </c:pt>
                <c:pt idx="193275">
                  <c:v>50.408183660412</c:v>
                </c:pt>
                <c:pt idx="193276">
                  <c:v>50.408278630474904</c:v>
                </c:pt>
                <c:pt idx="193277">
                  <c:v>50.408373600233901</c:v>
                </c:pt>
                <c:pt idx="193278">
                  <c:v>50.4084685696889</c:v>
                </c:pt>
                <c:pt idx="193279">
                  <c:v>50.4085635388398</c:v>
                </c:pt>
                <c:pt idx="193280">
                  <c:v>50.408658507686802</c:v>
                </c:pt>
                <c:pt idx="193281">
                  <c:v>50.408753476229798</c:v>
                </c:pt>
                <c:pt idx="193282">
                  <c:v>50.408848444468802</c:v>
                </c:pt>
                <c:pt idx="193283">
                  <c:v>50.408943412403801</c:v>
                </c:pt>
                <c:pt idx="193284">
                  <c:v>50.4090383800349</c:v>
                </c:pt>
                <c:pt idx="193285">
                  <c:v>50.409133347361902</c:v>
                </c:pt>
                <c:pt idx="193286">
                  <c:v>50.409228314384997</c:v>
                </c:pt>
                <c:pt idx="193287">
                  <c:v>50.409323281104101</c:v>
                </c:pt>
                <c:pt idx="193288">
                  <c:v>50.409418247519199</c:v>
                </c:pt>
                <c:pt idx="193289">
                  <c:v>50.409513213630397</c:v>
                </c:pt>
                <c:pt idx="193290">
                  <c:v>50.409608179437498</c:v>
                </c:pt>
                <c:pt idx="193291">
                  <c:v>50.4097031449407</c:v>
                </c:pt>
                <c:pt idx="193292">
                  <c:v>50.409798110139903</c:v>
                </c:pt>
                <c:pt idx="193293">
                  <c:v>50.4098930750351</c:v>
                </c:pt>
                <c:pt idx="193294">
                  <c:v>50.409988039626398</c:v>
                </c:pt>
                <c:pt idx="193295">
                  <c:v>50.410083003913698</c:v>
                </c:pt>
                <c:pt idx="193296">
                  <c:v>50.410177967896999</c:v>
                </c:pt>
                <c:pt idx="193297">
                  <c:v>50.410272931576301</c:v>
                </c:pt>
                <c:pt idx="193298">
                  <c:v>50.410367894951698</c:v>
                </c:pt>
                <c:pt idx="193299">
                  <c:v>50.410462858023102</c:v>
                </c:pt>
                <c:pt idx="193300">
                  <c:v>50.410557820790501</c:v>
                </c:pt>
                <c:pt idx="193301">
                  <c:v>50.410652783254001</c:v>
                </c:pt>
                <c:pt idx="193302">
                  <c:v>50.410747745413502</c:v>
                </c:pt>
                <c:pt idx="193303">
                  <c:v>50.410842707268998</c:v>
                </c:pt>
                <c:pt idx="193304">
                  <c:v>50.410937668820601</c:v>
                </c:pt>
                <c:pt idx="193305">
                  <c:v>50.411032630068199</c:v>
                </c:pt>
                <c:pt idx="193306">
                  <c:v>50.411127591011798</c:v>
                </c:pt>
                <c:pt idx="193307">
                  <c:v>50.411222551651498</c:v>
                </c:pt>
                <c:pt idx="193308">
                  <c:v>50.4113175119872</c:v>
                </c:pt>
                <c:pt idx="193309">
                  <c:v>50.411412472019002</c:v>
                </c:pt>
                <c:pt idx="193310">
                  <c:v>50.411507431746799</c:v>
                </c:pt>
                <c:pt idx="193311">
                  <c:v>50.411602391170597</c:v>
                </c:pt>
                <c:pt idx="193312">
                  <c:v>50.411697350290503</c:v>
                </c:pt>
                <c:pt idx="193313">
                  <c:v>50.411792309106403</c:v>
                </c:pt>
                <c:pt idx="193314">
                  <c:v>50.411887267618397</c:v>
                </c:pt>
                <c:pt idx="193315">
                  <c:v>50.411982225826399</c:v>
                </c:pt>
                <c:pt idx="193316">
                  <c:v>50.412077183730503</c:v>
                </c:pt>
                <c:pt idx="193317">
                  <c:v>50.412172141330601</c:v>
                </c:pt>
                <c:pt idx="193318">
                  <c:v>50.412267098626799</c:v>
                </c:pt>
                <c:pt idx="193319">
                  <c:v>50.412362055618999</c:v>
                </c:pt>
                <c:pt idx="193320">
                  <c:v>50.4124570123072</c:v>
                </c:pt>
                <c:pt idx="193321">
                  <c:v>50.412551968691602</c:v>
                </c:pt>
                <c:pt idx="193322">
                  <c:v>50.412646924771899</c:v>
                </c:pt>
                <c:pt idx="193323">
                  <c:v>50.412741880548403</c:v>
                </c:pt>
                <c:pt idx="193324">
                  <c:v>50.412836836020801</c:v>
                </c:pt>
                <c:pt idx="193325">
                  <c:v>50.412931791189401</c:v>
                </c:pt>
                <c:pt idx="193326">
                  <c:v>50.413026746054001</c:v>
                </c:pt>
                <c:pt idx="193327">
                  <c:v>50.413121700614603</c:v>
                </c:pt>
                <c:pt idx="193328">
                  <c:v>50.413216654871299</c:v>
                </c:pt>
                <c:pt idx="193329">
                  <c:v>50.413311608824102</c:v>
                </c:pt>
                <c:pt idx="193330">
                  <c:v>50.4134065624729</c:v>
                </c:pt>
                <c:pt idx="193331">
                  <c:v>50.413501515817799</c:v>
                </c:pt>
                <c:pt idx="193332">
                  <c:v>50.413596468858799</c:v>
                </c:pt>
                <c:pt idx="193333">
                  <c:v>50.4136914215958</c:v>
                </c:pt>
                <c:pt idx="193334">
                  <c:v>50.413786374028902</c:v>
                </c:pt>
                <c:pt idx="193335">
                  <c:v>50.413881326157998</c:v>
                </c:pt>
                <c:pt idx="193336">
                  <c:v>50.413976277983302</c:v>
                </c:pt>
                <c:pt idx="193337">
                  <c:v>50.4140712295046</c:v>
                </c:pt>
                <c:pt idx="193338">
                  <c:v>50.414166180721899</c:v>
                </c:pt>
                <c:pt idx="193339">
                  <c:v>50.4142611316353</c:v>
                </c:pt>
                <c:pt idx="193340">
                  <c:v>50.414356082244801</c:v>
                </c:pt>
                <c:pt idx="193341">
                  <c:v>50.414451032550403</c:v>
                </c:pt>
                <c:pt idx="193342">
                  <c:v>50.414545982551999</c:v>
                </c:pt>
                <c:pt idx="193343">
                  <c:v>50.414640932249696</c:v>
                </c:pt>
                <c:pt idx="193344">
                  <c:v>50.414735881643502</c:v>
                </c:pt>
                <c:pt idx="193345">
                  <c:v>50.414830830733401</c:v>
                </c:pt>
                <c:pt idx="193346">
                  <c:v>50.414925779519301</c:v>
                </c:pt>
                <c:pt idx="193347">
                  <c:v>50.415020728001302</c:v>
                </c:pt>
                <c:pt idx="193348">
                  <c:v>50.415115676179397</c:v>
                </c:pt>
                <c:pt idx="193349">
                  <c:v>50.4152106240536</c:v>
                </c:pt>
                <c:pt idx="193350">
                  <c:v>50.415305571623897</c:v>
                </c:pt>
                <c:pt idx="193351">
                  <c:v>50.415400518890202</c:v>
                </c:pt>
                <c:pt idx="193352">
                  <c:v>50.415495465852601</c:v>
                </c:pt>
                <c:pt idx="193353">
                  <c:v>50.415590412511101</c:v>
                </c:pt>
                <c:pt idx="193354">
                  <c:v>50.415685358865701</c:v>
                </c:pt>
                <c:pt idx="193355">
                  <c:v>50.415780304916403</c:v>
                </c:pt>
                <c:pt idx="193356">
                  <c:v>50.415875250663099</c:v>
                </c:pt>
                <c:pt idx="193357">
                  <c:v>50.415970196106002</c:v>
                </c:pt>
                <c:pt idx="193358">
                  <c:v>50.4160651412449</c:v>
                </c:pt>
                <c:pt idx="193359">
                  <c:v>50.416160086079898</c:v>
                </c:pt>
                <c:pt idx="193360">
                  <c:v>50.416255030610998</c:v>
                </c:pt>
                <c:pt idx="193361">
                  <c:v>50.416349974838198</c:v>
                </c:pt>
                <c:pt idx="193362">
                  <c:v>50.416444918761499</c:v>
                </c:pt>
                <c:pt idx="193363">
                  <c:v>50.416539862380901</c:v>
                </c:pt>
                <c:pt idx="193364">
                  <c:v>50.416634805696397</c:v>
                </c:pt>
                <c:pt idx="193365">
                  <c:v>50.416729748708001</c:v>
                </c:pt>
                <c:pt idx="193366">
                  <c:v>50.416824691415599</c:v>
                </c:pt>
                <c:pt idx="193367">
                  <c:v>50.416919633819397</c:v>
                </c:pt>
                <c:pt idx="193368">
                  <c:v>50.417014575919303</c:v>
                </c:pt>
                <c:pt idx="193369">
                  <c:v>50.417109517715197</c:v>
                </c:pt>
                <c:pt idx="193370">
                  <c:v>50.417204459207298</c:v>
                </c:pt>
                <c:pt idx="193371">
                  <c:v>50.4172994003955</c:v>
                </c:pt>
                <c:pt idx="193372">
                  <c:v>50.417394341279703</c:v>
                </c:pt>
                <c:pt idx="193373">
                  <c:v>50.417489281860099</c:v>
                </c:pt>
                <c:pt idx="193374">
                  <c:v>50.417584222136597</c:v>
                </c:pt>
                <c:pt idx="193375">
                  <c:v>50.417679162109202</c:v>
                </c:pt>
                <c:pt idx="193376">
                  <c:v>50.417774101777802</c:v>
                </c:pt>
                <c:pt idx="193377">
                  <c:v>50.417869041142602</c:v>
                </c:pt>
                <c:pt idx="193378">
                  <c:v>50.417963980203503</c:v>
                </c:pt>
                <c:pt idx="193379">
                  <c:v>50.418058918960497</c:v>
                </c:pt>
                <c:pt idx="193380">
                  <c:v>50.418153857413699</c:v>
                </c:pt>
                <c:pt idx="193381">
                  <c:v>50.418248795562903</c:v>
                </c:pt>
                <c:pt idx="193382">
                  <c:v>50.4183437334082</c:v>
                </c:pt>
                <c:pt idx="193383">
                  <c:v>50.418438670949698</c:v>
                </c:pt>
                <c:pt idx="193384">
                  <c:v>50.418533608187197</c:v>
                </c:pt>
                <c:pt idx="193385">
                  <c:v>50.418628545120903</c:v>
                </c:pt>
                <c:pt idx="193386">
                  <c:v>50.418723481750703</c:v>
                </c:pt>
                <c:pt idx="193387">
                  <c:v>50.418818418076597</c:v>
                </c:pt>
                <c:pt idx="193388">
                  <c:v>50.418913354098599</c:v>
                </c:pt>
                <c:pt idx="193389">
                  <c:v>50.419008289816801</c:v>
                </c:pt>
                <c:pt idx="193390">
                  <c:v>50.419103225230998</c:v>
                </c:pt>
                <c:pt idx="193391">
                  <c:v>50.419198160341402</c:v>
                </c:pt>
                <c:pt idx="193392">
                  <c:v>50.4192930951479</c:v>
                </c:pt>
                <c:pt idx="193393">
                  <c:v>50.419388029650598</c:v>
                </c:pt>
                <c:pt idx="193394">
                  <c:v>50.419482963849298</c:v>
                </c:pt>
                <c:pt idx="193395">
                  <c:v>50.419577897744198</c:v>
                </c:pt>
                <c:pt idx="193396">
                  <c:v>50.419672831335198</c:v>
                </c:pt>
                <c:pt idx="193397">
                  <c:v>50.4197677646223</c:v>
                </c:pt>
                <c:pt idx="193398">
                  <c:v>50.419862697605602</c:v>
                </c:pt>
                <c:pt idx="193399">
                  <c:v>50.419957630284898</c:v>
                </c:pt>
                <c:pt idx="193400">
                  <c:v>50.420052562660402</c:v>
                </c:pt>
                <c:pt idx="193401">
                  <c:v>50.420147494732099</c:v>
                </c:pt>
                <c:pt idx="193402">
                  <c:v>50.420242426499897</c:v>
                </c:pt>
                <c:pt idx="193403">
                  <c:v>50.420337357963803</c:v>
                </c:pt>
                <c:pt idx="193404">
                  <c:v>50.420432289123802</c:v>
                </c:pt>
                <c:pt idx="193405">
                  <c:v>50.420527219980002</c:v>
                </c:pt>
                <c:pt idx="193406">
                  <c:v>50.420622150532303</c:v>
                </c:pt>
                <c:pt idx="193407">
                  <c:v>50.420717080780697</c:v>
                </c:pt>
                <c:pt idx="193408">
                  <c:v>50.4208120107253</c:v>
                </c:pt>
                <c:pt idx="193409">
                  <c:v>50.420906940366002</c:v>
                </c:pt>
                <c:pt idx="193410">
                  <c:v>50.421001869702799</c:v>
                </c:pt>
                <c:pt idx="193411">
                  <c:v>50.421096798735803</c:v>
                </c:pt>
                <c:pt idx="193412">
                  <c:v>50.421191727465001</c:v>
                </c:pt>
                <c:pt idx="193413">
                  <c:v>50.421286655890199</c:v>
                </c:pt>
                <c:pt idx="193414">
                  <c:v>50.421381584011698</c:v>
                </c:pt>
                <c:pt idx="193415">
                  <c:v>50.421476511829198</c:v>
                </c:pt>
                <c:pt idx="193416">
                  <c:v>50.421571439342898</c:v>
                </c:pt>
                <c:pt idx="193417">
                  <c:v>50.421666366552799</c:v>
                </c:pt>
                <c:pt idx="193418">
                  <c:v>50.4217612934588</c:v>
                </c:pt>
                <c:pt idx="193419">
                  <c:v>50.421856220060903</c:v>
                </c:pt>
                <c:pt idx="193420">
                  <c:v>50.421951146359199</c:v>
                </c:pt>
                <c:pt idx="193421">
                  <c:v>50.422046072353702</c:v>
                </c:pt>
                <c:pt idx="193422">
                  <c:v>50.422140998044199</c:v>
                </c:pt>
                <c:pt idx="193423">
                  <c:v>50.422235923431003</c:v>
                </c:pt>
                <c:pt idx="193424">
                  <c:v>50.422330848513901</c:v>
                </c:pt>
                <c:pt idx="193425">
                  <c:v>50.4224257732929</c:v>
                </c:pt>
                <c:pt idx="193426">
                  <c:v>50.4225206977681</c:v>
                </c:pt>
                <c:pt idx="193427">
                  <c:v>50.422615621939499</c:v>
                </c:pt>
                <c:pt idx="193428">
                  <c:v>50.422710545807</c:v>
                </c:pt>
                <c:pt idx="193429">
                  <c:v>50.422805469370701</c:v>
                </c:pt>
                <c:pt idx="193430">
                  <c:v>50.422900392630503</c:v>
                </c:pt>
                <c:pt idx="193431">
                  <c:v>50.422995315586498</c:v>
                </c:pt>
                <c:pt idx="193432">
                  <c:v>50.423090238238601</c:v>
                </c:pt>
                <c:pt idx="193433">
                  <c:v>50.423185160587003</c:v>
                </c:pt>
                <c:pt idx="193434">
                  <c:v>50.4232800826314</c:v>
                </c:pt>
                <c:pt idx="193435">
                  <c:v>50.423375004372097</c:v>
                </c:pt>
                <c:pt idx="193436">
                  <c:v>50.423469925808902</c:v>
                </c:pt>
                <c:pt idx="193437">
                  <c:v>50.423564846941801</c:v>
                </c:pt>
                <c:pt idx="193438">
                  <c:v>50.423659767770999</c:v>
                </c:pt>
                <c:pt idx="193439">
                  <c:v>50.423754688296299</c:v>
                </c:pt>
                <c:pt idx="193440">
                  <c:v>50.423849608517699</c:v>
                </c:pt>
                <c:pt idx="193441">
                  <c:v>50.423944528435399</c:v>
                </c:pt>
                <c:pt idx="193442">
                  <c:v>50.4240394480492</c:v>
                </c:pt>
                <c:pt idx="193443">
                  <c:v>50.424134367359102</c:v>
                </c:pt>
                <c:pt idx="193444">
                  <c:v>50.424229286365303</c:v>
                </c:pt>
                <c:pt idx="193445">
                  <c:v>50.424324205067599</c:v>
                </c:pt>
                <c:pt idx="193446">
                  <c:v>50.424419123466102</c:v>
                </c:pt>
                <c:pt idx="193447">
                  <c:v>50.424514041560798</c:v>
                </c:pt>
                <c:pt idx="193448">
                  <c:v>50.424608959351602</c:v>
                </c:pt>
                <c:pt idx="193449">
                  <c:v>50.424703876838599</c:v>
                </c:pt>
                <c:pt idx="193450">
                  <c:v>50.424798794021797</c:v>
                </c:pt>
                <c:pt idx="193451">
                  <c:v>50.424893710901202</c:v>
                </c:pt>
                <c:pt idx="193452">
                  <c:v>50.4249886274768</c:v>
                </c:pt>
                <c:pt idx="193453">
                  <c:v>50.425083543748499</c:v>
                </c:pt>
                <c:pt idx="193454">
                  <c:v>50.425178459716399</c:v>
                </c:pt>
                <c:pt idx="193455">
                  <c:v>50.425273375380499</c:v>
                </c:pt>
                <c:pt idx="193456">
                  <c:v>50.425368290740799</c:v>
                </c:pt>
                <c:pt idx="193457">
                  <c:v>50.4254632057973</c:v>
                </c:pt>
                <c:pt idx="193458">
                  <c:v>50.425558120549901</c:v>
                </c:pt>
                <c:pt idx="193459">
                  <c:v>50.425653034998703</c:v>
                </c:pt>
                <c:pt idx="193460">
                  <c:v>50.425747949143798</c:v>
                </c:pt>
                <c:pt idx="193461">
                  <c:v>50.425842862985</c:v>
                </c:pt>
                <c:pt idx="193462">
                  <c:v>50.425937776522403</c:v>
                </c:pt>
                <c:pt idx="193463">
                  <c:v>50.426032689755999</c:v>
                </c:pt>
                <c:pt idx="193464">
                  <c:v>50.426127602685803</c:v>
                </c:pt>
                <c:pt idx="193465">
                  <c:v>50.4262225153117</c:v>
                </c:pt>
                <c:pt idx="193466">
                  <c:v>50.426317427633897</c:v>
                </c:pt>
                <c:pt idx="193467">
                  <c:v>50.426412339652302</c:v>
                </c:pt>
                <c:pt idx="193468">
                  <c:v>50.4265072513668</c:v>
                </c:pt>
                <c:pt idx="193469">
                  <c:v>50.426602162777598</c:v>
                </c:pt>
                <c:pt idx="193470">
                  <c:v>50.426697073884597</c:v>
                </c:pt>
                <c:pt idx="193471">
                  <c:v>50.426791984687704</c:v>
                </c:pt>
                <c:pt idx="193472">
                  <c:v>50.426886895187003</c:v>
                </c:pt>
                <c:pt idx="193473">
                  <c:v>50.426981805382603</c:v>
                </c:pt>
                <c:pt idx="193474">
                  <c:v>50.427076715274303</c:v>
                </c:pt>
                <c:pt idx="193475">
                  <c:v>50.427171624862297</c:v>
                </c:pt>
                <c:pt idx="193476">
                  <c:v>50.427266534146497</c:v>
                </c:pt>
                <c:pt idx="193477">
                  <c:v>50.427361443126799</c:v>
                </c:pt>
                <c:pt idx="193478">
                  <c:v>50.4274563518034</c:v>
                </c:pt>
                <c:pt idx="193479">
                  <c:v>50.427551260176102</c:v>
                </c:pt>
                <c:pt idx="193480">
                  <c:v>50.427646168245097</c:v>
                </c:pt>
                <c:pt idx="193481">
                  <c:v>50.4277410760103</c:v>
                </c:pt>
                <c:pt idx="193482">
                  <c:v>50.427835983471702</c:v>
                </c:pt>
                <c:pt idx="193483">
                  <c:v>50.427930890629298</c:v>
                </c:pt>
                <c:pt idx="193484">
                  <c:v>50.428025797483102</c:v>
                </c:pt>
                <c:pt idx="193485">
                  <c:v>50.428120704033198</c:v>
                </c:pt>
                <c:pt idx="193486">
                  <c:v>50.428215610279402</c:v>
                </c:pt>
                <c:pt idx="193487">
                  <c:v>50.428310516221799</c:v>
                </c:pt>
                <c:pt idx="193488">
                  <c:v>50.428405421860496</c:v>
                </c:pt>
                <c:pt idx="193489">
                  <c:v>50.428500327195401</c:v>
                </c:pt>
                <c:pt idx="193490">
                  <c:v>50.428595232226499</c:v>
                </c:pt>
                <c:pt idx="193491">
                  <c:v>50.428690136953797</c:v>
                </c:pt>
                <c:pt idx="193492">
                  <c:v>50.428785041377303</c:v>
                </c:pt>
                <c:pt idx="193493">
                  <c:v>50.428879945497101</c:v>
                </c:pt>
                <c:pt idx="193494">
                  <c:v>50.4289748493131</c:v>
                </c:pt>
                <c:pt idx="193495">
                  <c:v>50.4290697528252</c:v>
                </c:pt>
                <c:pt idx="193496">
                  <c:v>50.429164656033699</c:v>
                </c:pt>
                <c:pt idx="193497">
                  <c:v>50.429259558938298</c:v>
                </c:pt>
                <c:pt idx="193498">
                  <c:v>50.429354461539198</c:v>
                </c:pt>
                <c:pt idx="193499">
                  <c:v>50.429449363836298</c:v>
                </c:pt>
                <c:pt idx="193500">
                  <c:v>50.429544265829598</c:v>
                </c:pt>
                <c:pt idx="193501">
                  <c:v>50.429639167519099</c:v>
                </c:pt>
                <c:pt idx="193502">
                  <c:v>50.429734068904899</c:v>
                </c:pt>
                <c:pt idx="193503">
                  <c:v>50.4298289699869</c:v>
                </c:pt>
                <c:pt idx="193504">
                  <c:v>50.429923870765101</c:v>
                </c:pt>
                <c:pt idx="193505">
                  <c:v>50.430018771239602</c:v>
                </c:pt>
                <c:pt idx="193506">
                  <c:v>50.430113671410297</c:v>
                </c:pt>
                <c:pt idx="193507">
                  <c:v>50.430208571277198</c:v>
                </c:pt>
                <c:pt idx="193508">
                  <c:v>50.4303034708404</c:v>
                </c:pt>
                <c:pt idx="193509">
                  <c:v>50.430398370099802</c:v>
                </c:pt>
                <c:pt idx="193510">
                  <c:v>50.430493269055397</c:v>
                </c:pt>
                <c:pt idx="193511">
                  <c:v>50.430588167707299</c:v>
                </c:pt>
                <c:pt idx="193512">
                  <c:v>50.430683066055401</c:v>
                </c:pt>
                <c:pt idx="193513">
                  <c:v>50.430777964099697</c:v>
                </c:pt>
                <c:pt idx="193514">
                  <c:v>50.430872861840299</c:v>
                </c:pt>
                <c:pt idx="193515">
                  <c:v>50.430967759277102</c:v>
                </c:pt>
                <c:pt idx="193516">
                  <c:v>50.431062656410198</c:v>
                </c:pt>
                <c:pt idx="193517">
                  <c:v>50.431157553239501</c:v>
                </c:pt>
                <c:pt idx="193518">
                  <c:v>50.431252449765097</c:v>
                </c:pt>
                <c:pt idx="193519">
                  <c:v>50.4313473459869</c:v>
                </c:pt>
                <c:pt idx="193520">
                  <c:v>50.431442241904897</c:v>
                </c:pt>
                <c:pt idx="193521">
                  <c:v>50.4315371375192</c:v>
                </c:pt>
                <c:pt idx="193522">
                  <c:v>50.431632032829697</c:v>
                </c:pt>
                <c:pt idx="193523">
                  <c:v>50.4317269278365</c:v>
                </c:pt>
                <c:pt idx="193524">
                  <c:v>50.431821822539597</c:v>
                </c:pt>
                <c:pt idx="193525">
                  <c:v>50.431916716938801</c:v>
                </c:pt>
                <c:pt idx="193526">
                  <c:v>50.432011611034397</c:v>
                </c:pt>
                <c:pt idx="193527">
                  <c:v>50.432106504826201</c:v>
                </c:pt>
                <c:pt idx="193528">
                  <c:v>50.432201398314199</c:v>
                </c:pt>
                <c:pt idx="193529">
                  <c:v>50.432296291498503</c:v>
                </c:pt>
                <c:pt idx="193530">
                  <c:v>50.4323911843791</c:v>
                </c:pt>
                <c:pt idx="193531">
                  <c:v>50.432486076955897</c:v>
                </c:pt>
                <c:pt idx="193532">
                  <c:v>50.432580969228901</c:v>
                </c:pt>
                <c:pt idx="193533">
                  <c:v>50.432675861198298</c:v>
                </c:pt>
                <c:pt idx="193534">
                  <c:v>50.432770752863803</c:v>
                </c:pt>
                <c:pt idx="193535">
                  <c:v>50.4328656442257</c:v>
                </c:pt>
                <c:pt idx="193536">
                  <c:v>50.432960535283797</c:v>
                </c:pt>
                <c:pt idx="193537">
                  <c:v>50.433055426038202</c:v>
                </c:pt>
                <c:pt idx="193538">
                  <c:v>50.433150316488799</c:v>
                </c:pt>
                <c:pt idx="193539">
                  <c:v>50.433245206635704</c:v>
                </c:pt>
                <c:pt idx="193540">
                  <c:v>50.433340096478901</c:v>
                </c:pt>
                <c:pt idx="193541">
                  <c:v>50.433434986018298</c:v>
                </c:pt>
                <c:pt idx="193542">
                  <c:v>50.433529875254003</c:v>
                </c:pt>
                <c:pt idx="193543">
                  <c:v>50.433624764186</c:v>
                </c:pt>
                <c:pt idx="193544">
                  <c:v>50.433719652814197</c:v>
                </c:pt>
                <c:pt idx="193545">
                  <c:v>50.433814541138702</c:v>
                </c:pt>
                <c:pt idx="193546">
                  <c:v>50.433909429159499</c:v>
                </c:pt>
                <c:pt idx="193547">
                  <c:v>50.434004316876504</c:v>
                </c:pt>
                <c:pt idx="193548">
                  <c:v>50.434099204289801</c:v>
                </c:pt>
                <c:pt idx="193549">
                  <c:v>50.434194091399398</c:v>
                </c:pt>
                <c:pt idx="193550">
                  <c:v>50.434288978205302</c:v>
                </c:pt>
                <c:pt idx="193551">
                  <c:v>50.434383864707399</c:v>
                </c:pt>
                <c:pt idx="193552">
                  <c:v>50.434478750905797</c:v>
                </c:pt>
                <c:pt idx="193553">
                  <c:v>50.434573636800501</c:v>
                </c:pt>
                <c:pt idx="193554">
                  <c:v>50.434668522391497</c:v>
                </c:pt>
                <c:pt idx="193555">
                  <c:v>50.434763407678801</c:v>
                </c:pt>
                <c:pt idx="193556">
                  <c:v>50.434858292662298</c:v>
                </c:pt>
                <c:pt idx="193557">
                  <c:v>50.434953177342102</c:v>
                </c:pt>
                <c:pt idx="193558">
                  <c:v>50.435048061718199</c:v>
                </c:pt>
                <c:pt idx="193559">
                  <c:v>50.435142945790602</c:v>
                </c:pt>
                <c:pt idx="193560">
                  <c:v>50.435237829559298</c:v>
                </c:pt>
                <c:pt idx="193561">
                  <c:v>50.435332713024202</c:v>
                </c:pt>
                <c:pt idx="193562">
                  <c:v>50.435427596185399</c:v>
                </c:pt>
                <c:pt idx="193563">
                  <c:v>50.435522479043001</c:v>
                </c:pt>
                <c:pt idx="193564">
                  <c:v>50.435617361596798</c:v>
                </c:pt>
                <c:pt idx="193565">
                  <c:v>50.435712243846901</c:v>
                </c:pt>
                <c:pt idx="193566">
                  <c:v>50.435807125793303</c:v>
                </c:pt>
                <c:pt idx="193567">
                  <c:v>50.435902007435999</c:v>
                </c:pt>
                <c:pt idx="193568">
                  <c:v>50.435996888775001</c:v>
                </c:pt>
                <c:pt idx="193569">
                  <c:v>50.436091769810197</c:v>
                </c:pt>
                <c:pt idx="193570">
                  <c:v>50.436186650541799</c:v>
                </c:pt>
                <c:pt idx="193571">
                  <c:v>50.436281530969602</c:v>
                </c:pt>
                <c:pt idx="193572">
                  <c:v>50.436376411093804</c:v>
                </c:pt>
                <c:pt idx="193573">
                  <c:v>50.436471290914298</c:v>
                </c:pt>
                <c:pt idx="193574">
                  <c:v>50.436566170431</c:v>
                </c:pt>
                <c:pt idx="193575">
                  <c:v>50.436661049644101</c:v>
                </c:pt>
                <c:pt idx="193576">
                  <c:v>50.436755928553403</c:v>
                </c:pt>
                <c:pt idx="193577">
                  <c:v>50.436850807159097</c:v>
                </c:pt>
                <c:pt idx="193578">
                  <c:v>50.436945685460998</c:v>
                </c:pt>
                <c:pt idx="193579">
                  <c:v>50.437040563459298</c:v>
                </c:pt>
                <c:pt idx="193580">
                  <c:v>50.437135441153899</c:v>
                </c:pt>
                <c:pt idx="193581">
                  <c:v>50.4372303185447</c:v>
                </c:pt>
                <c:pt idx="193582">
                  <c:v>50.4373251956319</c:v>
                </c:pt>
                <c:pt idx="193583">
                  <c:v>50.437420072415399</c:v>
                </c:pt>
                <c:pt idx="193584">
                  <c:v>50.437514948895199</c:v>
                </c:pt>
                <c:pt idx="193585">
                  <c:v>50.437609825071299</c:v>
                </c:pt>
                <c:pt idx="193586">
                  <c:v>50.437704700943698</c:v>
                </c:pt>
                <c:pt idx="193587">
                  <c:v>50.437799576512397</c:v>
                </c:pt>
                <c:pt idx="193588">
                  <c:v>50.437894451777403</c:v>
                </c:pt>
                <c:pt idx="193589">
                  <c:v>50.437989326738702</c:v>
                </c:pt>
                <c:pt idx="193590">
                  <c:v>50.4380842013964</c:v>
                </c:pt>
                <c:pt idx="193591">
                  <c:v>50.438179075750398</c:v>
                </c:pt>
                <c:pt idx="193592">
                  <c:v>50.438273949800703</c:v>
                </c:pt>
                <c:pt idx="193593">
                  <c:v>50.4383688235473</c:v>
                </c:pt>
                <c:pt idx="193594">
                  <c:v>50.438463696990198</c:v>
                </c:pt>
                <c:pt idx="193595">
                  <c:v>50.438558570129402</c:v>
                </c:pt>
                <c:pt idx="193596">
                  <c:v>50.438653442964998</c:v>
                </c:pt>
                <c:pt idx="193597">
                  <c:v>50.438748315496902</c:v>
                </c:pt>
                <c:pt idx="193598">
                  <c:v>50.438843187725098</c:v>
                </c:pt>
                <c:pt idx="193599">
                  <c:v>50.438938059649601</c:v>
                </c:pt>
                <c:pt idx="193600">
                  <c:v>50.439032931270397</c:v>
                </c:pt>
                <c:pt idx="193601">
                  <c:v>50.439127802587599</c:v>
                </c:pt>
                <c:pt idx="193602">
                  <c:v>50.439222673601101</c:v>
                </c:pt>
                <c:pt idx="193603">
                  <c:v>50.439317544310903</c:v>
                </c:pt>
                <c:pt idx="193604">
                  <c:v>50.439412414717097</c:v>
                </c:pt>
                <c:pt idx="193605">
                  <c:v>50.439507284819499</c:v>
                </c:pt>
                <c:pt idx="193606">
                  <c:v>50.439602154618299</c:v>
                </c:pt>
                <c:pt idx="193607">
                  <c:v>50.439697024113499</c:v>
                </c:pt>
                <c:pt idx="193608">
                  <c:v>50.4397918933049</c:v>
                </c:pt>
                <c:pt idx="193609">
                  <c:v>50.4398867621927</c:v>
                </c:pt>
                <c:pt idx="193610">
                  <c:v>50.439981630776899</c:v>
                </c:pt>
                <c:pt idx="193611">
                  <c:v>50.440076499057398</c:v>
                </c:pt>
                <c:pt idx="193612">
                  <c:v>50.440171367034203</c:v>
                </c:pt>
                <c:pt idx="193613">
                  <c:v>50.440266234707302</c:v>
                </c:pt>
                <c:pt idx="193614">
                  <c:v>50.4403611020768</c:v>
                </c:pt>
                <c:pt idx="193615">
                  <c:v>50.440455969142597</c:v>
                </c:pt>
                <c:pt idx="193616">
                  <c:v>50.440550835904702</c:v>
                </c:pt>
                <c:pt idx="193617">
                  <c:v>50.440645702363199</c:v>
                </c:pt>
                <c:pt idx="193618">
                  <c:v>50.440740568518102</c:v>
                </c:pt>
                <c:pt idx="193619">
                  <c:v>50.440835434369198</c:v>
                </c:pt>
                <c:pt idx="193620">
                  <c:v>50.440930299916801</c:v>
                </c:pt>
                <c:pt idx="193621">
                  <c:v>50.441025165160603</c:v>
                </c:pt>
                <c:pt idx="193622">
                  <c:v>50.441120030100798</c:v>
                </c:pt>
                <c:pt idx="193623">
                  <c:v>50.441214894737399</c:v>
                </c:pt>
                <c:pt idx="193624">
                  <c:v>50.4413097590703</c:v>
                </c:pt>
                <c:pt idx="193625">
                  <c:v>50.441404623099501</c:v>
                </c:pt>
                <c:pt idx="193626">
                  <c:v>50.441499486825101</c:v>
                </c:pt>
                <c:pt idx="193627">
                  <c:v>50.441594350247101</c:v>
                </c:pt>
                <c:pt idx="193628">
                  <c:v>50.4416892133654</c:v>
                </c:pt>
                <c:pt idx="193629">
                  <c:v>50.441784076179999</c:v>
                </c:pt>
                <c:pt idx="193630">
                  <c:v>50.441878938690998</c:v>
                </c:pt>
                <c:pt idx="193631">
                  <c:v>50.441973800898403</c:v>
                </c:pt>
                <c:pt idx="193632">
                  <c:v>50.4420686628021</c:v>
                </c:pt>
                <c:pt idx="193633">
                  <c:v>50.442163524402098</c:v>
                </c:pt>
                <c:pt idx="193634">
                  <c:v>50.442258385698601</c:v>
                </c:pt>
                <c:pt idx="193635">
                  <c:v>50.442353246691297</c:v>
                </c:pt>
                <c:pt idx="193636">
                  <c:v>50.4424481073805</c:v>
                </c:pt>
                <c:pt idx="193637">
                  <c:v>50.442542967766002</c:v>
                </c:pt>
                <c:pt idx="193638">
                  <c:v>50.442637827847797</c:v>
                </c:pt>
                <c:pt idx="193639">
                  <c:v>50.442732687625998</c:v>
                </c:pt>
                <c:pt idx="193640">
                  <c:v>50.442827547100599</c:v>
                </c:pt>
                <c:pt idx="193641">
                  <c:v>50.442922406271599</c:v>
                </c:pt>
                <c:pt idx="193642">
                  <c:v>50.443017265138899</c:v>
                </c:pt>
                <c:pt idx="193643">
                  <c:v>50.443112123702498</c:v>
                </c:pt>
                <c:pt idx="193644">
                  <c:v>50.443206981962597</c:v>
                </c:pt>
                <c:pt idx="193645">
                  <c:v>50.443301839919002</c:v>
                </c:pt>
                <c:pt idx="193646">
                  <c:v>50.443396697571799</c:v>
                </c:pt>
                <c:pt idx="193647">
                  <c:v>50.443491554920897</c:v>
                </c:pt>
                <c:pt idx="193648">
                  <c:v>50.4435864119664</c:v>
                </c:pt>
                <c:pt idx="193649">
                  <c:v>50.443681268708303</c:v>
                </c:pt>
                <c:pt idx="193650">
                  <c:v>50.443776125146599</c:v>
                </c:pt>
                <c:pt idx="193651">
                  <c:v>50.443870981281201</c:v>
                </c:pt>
                <c:pt idx="193652">
                  <c:v>50.443965837112202</c:v>
                </c:pt>
                <c:pt idx="193653">
                  <c:v>50.444060692639603</c:v>
                </c:pt>
                <c:pt idx="193654">
                  <c:v>50.444155547863303</c:v>
                </c:pt>
                <c:pt idx="193655">
                  <c:v>50.444250402783503</c:v>
                </c:pt>
                <c:pt idx="193656">
                  <c:v>50.444345257400002</c:v>
                </c:pt>
                <c:pt idx="193657">
                  <c:v>50.4444401117129</c:v>
                </c:pt>
                <c:pt idx="193658">
                  <c:v>50.444534965722099</c:v>
                </c:pt>
                <c:pt idx="193659">
                  <c:v>50.444629819427803</c:v>
                </c:pt>
                <c:pt idx="193660">
                  <c:v>50.4447246728298</c:v>
                </c:pt>
                <c:pt idx="193661">
                  <c:v>50.444819525928203</c:v>
                </c:pt>
                <c:pt idx="193662">
                  <c:v>50.444914378722999</c:v>
                </c:pt>
                <c:pt idx="193663">
                  <c:v>50.4450092312142</c:v>
                </c:pt>
                <c:pt idx="193664">
                  <c:v>50.445104083401802</c:v>
                </c:pt>
                <c:pt idx="193665">
                  <c:v>50.445198935285703</c:v>
                </c:pt>
                <c:pt idx="193666">
                  <c:v>50.445293786866003</c:v>
                </c:pt>
                <c:pt idx="193667">
                  <c:v>50.445388638142802</c:v>
                </c:pt>
                <c:pt idx="193668">
                  <c:v>50.445483489115901</c:v>
                </c:pt>
                <c:pt idx="193669">
                  <c:v>50.445578339785399</c:v>
                </c:pt>
                <c:pt idx="193670">
                  <c:v>50.445673190151297</c:v>
                </c:pt>
                <c:pt idx="193671">
                  <c:v>50.445768040213601</c:v>
                </c:pt>
                <c:pt idx="193672">
                  <c:v>50.445862889972297</c:v>
                </c:pt>
                <c:pt idx="193673">
                  <c:v>50.445957739427399</c:v>
                </c:pt>
                <c:pt idx="193674">
                  <c:v>50.446052588578802</c:v>
                </c:pt>
                <c:pt idx="193675">
                  <c:v>50.446147437426703</c:v>
                </c:pt>
                <c:pt idx="193676">
                  <c:v>50.446242285971003</c:v>
                </c:pt>
                <c:pt idx="193677">
                  <c:v>50.446337134211603</c:v>
                </c:pt>
                <c:pt idx="193678">
                  <c:v>50.446431982148702</c:v>
                </c:pt>
                <c:pt idx="193679">
                  <c:v>50.446526829782201</c:v>
                </c:pt>
                <c:pt idx="193680">
                  <c:v>50.446621677112098</c:v>
                </c:pt>
                <c:pt idx="193681">
                  <c:v>50.446716524138303</c:v>
                </c:pt>
                <c:pt idx="193682">
                  <c:v>50.446811370860999</c:v>
                </c:pt>
                <c:pt idx="193683">
                  <c:v>50.446906217280102</c:v>
                </c:pt>
                <c:pt idx="193684">
                  <c:v>50.447001063395597</c:v>
                </c:pt>
                <c:pt idx="193685">
                  <c:v>50.447095909207498</c:v>
                </c:pt>
                <c:pt idx="193686">
                  <c:v>50.447190754715699</c:v>
                </c:pt>
                <c:pt idx="193687">
                  <c:v>50.447285599920399</c:v>
                </c:pt>
                <c:pt idx="193688">
                  <c:v>50.447380444821597</c:v>
                </c:pt>
                <c:pt idx="193689">
                  <c:v>50.447475289419103</c:v>
                </c:pt>
                <c:pt idx="193690">
                  <c:v>50.447570133713</c:v>
                </c:pt>
                <c:pt idx="193691">
                  <c:v>50.447664977703397</c:v>
                </c:pt>
                <c:pt idx="193692">
                  <c:v>50.4477598213901</c:v>
                </c:pt>
                <c:pt idx="193693">
                  <c:v>50.447854664773303</c:v>
                </c:pt>
                <c:pt idx="193694">
                  <c:v>50.447949507852897</c:v>
                </c:pt>
                <c:pt idx="193695">
                  <c:v>50.448044350628898</c:v>
                </c:pt>
                <c:pt idx="193696">
                  <c:v>50.448139193101298</c:v>
                </c:pt>
                <c:pt idx="193697">
                  <c:v>50.448234035270097</c:v>
                </c:pt>
                <c:pt idx="193698">
                  <c:v>50.448328877135403</c:v>
                </c:pt>
                <c:pt idx="193699">
                  <c:v>50.4484237186971</c:v>
                </c:pt>
                <c:pt idx="193700">
                  <c:v>50.448518559955197</c:v>
                </c:pt>
                <c:pt idx="193701">
                  <c:v>50.4486134009097</c:v>
                </c:pt>
                <c:pt idx="193702">
                  <c:v>50.448708241560603</c:v>
                </c:pt>
                <c:pt idx="193703">
                  <c:v>50.448803081907997</c:v>
                </c:pt>
                <c:pt idx="193704">
                  <c:v>50.448897921951797</c:v>
                </c:pt>
                <c:pt idx="193705">
                  <c:v>50.448992761691997</c:v>
                </c:pt>
                <c:pt idx="193706">
                  <c:v>50.449087601128603</c:v>
                </c:pt>
                <c:pt idx="193707">
                  <c:v>50.449182440261701</c:v>
                </c:pt>
                <c:pt idx="193708">
                  <c:v>50.449277279091199</c:v>
                </c:pt>
                <c:pt idx="193709">
                  <c:v>50.449372117617102</c:v>
                </c:pt>
                <c:pt idx="193710">
                  <c:v>50.449466955839497</c:v>
                </c:pt>
                <c:pt idx="193711">
                  <c:v>50.449561793758299</c:v>
                </c:pt>
                <c:pt idx="193712">
                  <c:v>50.4496566313735</c:v>
                </c:pt>
                <c:pt idx="193713">
                  <c:v>50.449751468685101</c:v>
                </c:pt>
                <c:pt idx="193714">
                  <c:v>50.4498463056932</c:v>
                </c:pt>
                <c:pt idx="193715">
                  <c:v>50.449941142397698</c:v>
                </c:pt>
                <c:pt idx="193716">
                  <c:v>50.450035978798702</c:v>
                </c:pt>
                <c:pt idx="193717">
                  <c:v>50.450130814896099</c:v>
                </c:pt>
                <c:pt idx="193718">
                  <c:v>50.450225650689902</c:v>
                </c:pt>
                <c:pt idx="193719">
                  <c:v>50.450320486180203</c:v>
                </c:pt>
                <c:pt idx="193720">
                  <c:v>50.450415321366897</c:v>
                </c:pt>
                <c:pt idx="193721">
                  <c:v>50.450510156250097</c:v>
                </c:pt>
                <c:pt idx="193722">
                  <c:v>50.450604990829703</c:v>
                </c:pt>
                <c:pt idx="193723">
                  <c:v>50.450699825105701</c:v>
                </c:pt>
                <c:pt idx="193724">
                  <c:v>50.450794659078198</c:v>
                </c:pt>
                <c:pt idx="193725">
                  <c:v>50.450889492747102</c:v>
                </c:pt>
                <c:pt idx="193726">
                  <c:v>50.450984326112497</c:v>
                </c:pt>
                <c:pt idx="193727">
                  <c:v>50.451079159174299</c:v>
                </c:pt>
                <c:pt idx="193728">
                  <c:v>50.451173991932599</c:v>
                </c:pt>
                <c:pt idx="193729">
                  <c:v>50.451268824387299</c:v>
                </c:pt>
                <c:pt idx="193730">
                  <c:v>50.451363656538497</c:v>
                </c:pt>
                <c:pt idx="193731">
                  <c:v>50.451458488386102</c:v>
                </c:pt>
                <c:pt idx="193732">
                  <c:v>50.451553319930099</c:v>
                </c:pt>
                <c:pt idx="193733">
                  <c:v>50.451648151170701</c:v>
                </c:pt>
                <c:pt idx="193734">
                  <c:v>50.451742982107604</c:v>
                </c:pt>
                <c:pt idx="193735">
                  <c:v>50.451837812741097</c:v>
                </c:pt>
                <c:pt idx="193736">
                  <c:v>50.451932643070997</c:v>
                </c:pt>
                <c:pt idx="193737">
                  <c:v>50.452027473097303</c:v>
                </c:pt>
                <c:pt idx="193738">
                  <c:v>50.452122302820101</c:v>
                </c:pt>
                <c:pt idx="193739">
                  <c:v>50.452217132239397</c:v>
                </c:pt>
                <c:pt idx="193740">
                  <c:v>50.4523119613551</c:v>
                </c:pt>
                <c:pt idx="193741">
                  <c:v>50.452406790167203</c:v>
                </c:pt>
                <c:pt idx="193742">
                  <c:v>50.452501618675903</c:v>
                </c:pt>
                <c:pt idx="193743">
                  <c:v>50.452596446881003</c:v>
                </c:pt>
                <c:pt idx="193744">
                  <c:v>50.452691274782502</c:v>
                </c:pt>
                <c:pt idx="193745">
                  <c:v>50.4527861023806</c:v>
                </c:pt>
                <c:pt idx="193746">
                  <c:v>50.452880929675104</c:v>
                </c:pt>
                <c:pt idx="193747">
                  <c:v>50.452975756666</c:v>
                </c:pt>
                <c:pt idx="193748">
                  <c:v>50.453070583353501</c:v>
                </c:pt>
                <c:pt idx="193749">
                  <c:v>50.453165409737402</c:v>
                </c:pt>
                <c:pt idx="193750">
                  <c:v>50.453260235817702</c:v>
                </c:pt>
                <c:pt idx="193751">
                  <c:v>50.4533550615946</c:v>
                </c:pt>
                <c:pt idx="193752">
                  <c:v>50.453449887067897</c:v>
                </c:pt>
                <c:pt idx="193753">
                  <c:v>50.453544712237601</c:v>
                </c:pt>
                <c:pt idx="193754">
                  <c:v>50.453639537103903</c:v>
                </c:pt>
                <c:pt idx="193755">
                  <c:v>50.453734361666598</c:v>
                </c:pt>
                <c:pt idx="193756">
                  <c:v>50.453829185925798</c:v>
                </c:pt>
                <c:pt idx="193757">
                  <c:v>50.453924009881497</c:v>
                </c:pt>
                <c:pt idx="193758">
                  <c:v>50.454018833533702</c:v>
                </c:pt>
                <c:pt idx="193759">
                  <c:v>50.454113656882299</c:v>
                </c:pt>
                <c:pt idx="193760">
                  <c:v>50.454208479927402</c:v>
                </c:pt>
                <c:pt idx="193761">
                  <c:v>50.454303302668997</c:v>
                </c:pt>
                <c:pt idx="193762">
                  <c:v>50.454398125107097</c:v>
                </c:pt>
                <c:pt idx="193763">
                  <c:v>50.454492947241597</c:v>
                </c:pt>
                <c:pt idx="193764">
                  <c:v>50.454587769072702</c:v>
                </c:pt>
                <c:pt idx="193765">
                  <c:v>50.4546825906002</c:v>
                </c:pt>
                <c:pt idx="193766">
                  <c:v>50.454777411824203</c:v>
                </c:pt>
                <c:pt idx="193767">
                  <c:v>50.454872232744698</c:v>
                </c:pt>
                <c:pt idx="193768">
                  <c:v>50.454967053361599</c:v>
                </c:pt>
                <c:pt idx="193769">
                  <c:v>50.455061873675099</c:v>
                </c:pt>
                <c:pt idx="193770">
                  <c:v>50.455156693685097</c:v>
                </c:pt>
                <c:pt idx="193771">
                  <c:v>50.455251513391502</c:v>
                </c:pt>
                <c:pt idx="193772">
                  <c:v>50.455346332794399</c:v>
                </c:pt>
                <c:pt idx="193773">
                  <c:v>50.455441151893901</c:v>
                </c:pt>
                <c:pt idx="193774">
                  <c:v>50.455535970689802</c:v>
                </c:pt>
                <c:pt idx="193775">
                  <c:v>50.455630789182202</c:v>
                </c:pt>
                <c:pt idx="193776">
                  <c:v>50.4557256073711</c:v>
                </c:pt>
                <c:pt idx="193777">
                  <c:v>50.455820425256498</c:v>
                </c:pt>
                <c:pt idx="193778">
                  <c:v>50.455915242838401</c:v>
                </c:pt>
                <c:pt idx="193779">
                  <c:v>50.456010060116803</c:v>
                </c:pt>
                <c:pt idx="193780">
                  <c:v>50.456104877091697</c:v>
                </c:pt>
                <c:pt idx="193781">
                  <c:v>50.456199693763097</c:v>
                </c:pt>
                <c:pt idx="193782">
                  <c:v>50.456294510131002</c:v>
                </c:pt>
                <c:pt idx="193783">
                  <c:v>50.456389326195399</c:v>
                </c:pt>
                <c:pt idx="193784">
                  <c:v>50.456484141956302</c:v>
                </c:pt>
                <c:pt idx="193785">
                  <c:v>50.456578957413697</c:v>
                </c:pt>
                <c:pt idx="193786">
                  <c:v>50.456673772567598</c:v>
                </c:pt>
                <c:pt idx="193787">
                  <c:v>50.456768587417997</c:v>
                </c:pt>
                <c:pt idx="193788">
                  <c:v>50.456863401964902</c:v>
                </c:pt>
                <c:pt idx="193789">
                  <c:v>50.456958216208299</c:v>
                </c:pt>
                <c:pt idx="193790">
                  <c:v>50.457053030148202</c:v>
                </c:pt>
                <c:pt idx="193791">
                  <c:v>50.457147843784703</c:v>
                </c:pt>
                <c:pt idx="193792">
                  <c:v>50.457242657117597</c:v>
                </c:pt>
                <c:pt idx="193793">
                  <c:v>50.457337470147102</c:v>
                </c:pt>
                <c:pt idx="193794">
                  <c:v>50.4574322828731</c:v>
                </c:pt>
                <c:pt idx="193795">
                  <c:v>50.457527095295497</c:v>
                </c:pt>
                <c:pt idx="193796">
                  <c:v>50.457621907414499</c:v>
                </c:pt>
                <c:pt idx="193797">
                  <c:v>50.45771671923</c:v>
                </c:pt>
                <c:pt idx="193798">
                  <c:v>50.457811530742099</c:v>
                </c:pt>
                <c:pt idx="193799">
                  <c:v>50.457906341950597</c:v>
                </c:pt>
                <c:pt idx="193800">
                  <c:v>50.458001152855701</c:v>
                </c:pt>
                <c:pt idx="193801">
                  <c:v>50.458095963457303</c:v>
                </c:pt>
                <c:pt idx="193802">
                  <c:v>50.458190773755398</c:v>
                </c:pt>
                <c:pt idx="193803">
                  <c:v>50.458285583749998</c:v>
                </c:pt>
                <c:pt idx="193804">
                  <c:v>50.458380393441097</c:v>
                </c:pt>
                <c:pt idx="193805">
                  <c:v>50.458475202828801</c:v>
                </c:pt>
                <c:pt idx="193806">
                  <c:v>50.458570011912997</c:v>
                </c:pt>
                <c:pt idx="193807">
                  <c:v>50.458664820693699</c:v>
                </c:pt>
                <c:pt idx="193808">
                  <c:v>50.458759629170999</c:v>
                </c:pt>
                <c:pt idx="193809">
                  <c:v>50.458854437344698</c:v>
                </c:pt>
                <c:pt idx="193810">
                  <c:v>50.458949245215003</c:v>
                </c:pt>
                <c:pt idx="193811">
                  <c:v>50.459044052781799</c:v>
                </c:pt>
                <c:pt idx="193812">
                  <c:v>50.459138860045201</c:v>
                </c:pt>
                <c:pt idx="193813">
                  <c:v>50.459233667005101</c:v>
                </c:pt>
                <c:pt idx="193814">
                  <c:v>50.4593284736615</c:v>
                </c:pt>
                <c:pt idx="193815">
                  <c:v>50.459423280014398</c:v>
                </c:pt>
                <c:pt idx="193816">
                  <c:v>50.459518086063902</c:v>
                </c:pt>
                <c:pt idx="193817">
                  <c:v>50.459612891809897</c:v>
                </c:pt>
                <c:pt idx="193818">
                  <c:v>50.459707697252497</c:v>
                </c:pt>
                <c:pt idx="193819">
                  <c:v>50.459802502391597</c:v>
                </c:pt>
                <c:pt idx="193820">
                  <c:v>50.459897307227202</c:v>
                </c:pt>
                <c:pt idx="193821">
                  <c:v>50.459992111759398</c:v>
                </c:pt>
                <c:pt idx="193822">
                  <c:v>50.4600869159881</c:v>
                </c:pt>
                <c:pt idx="193823">
                  <c:v>50.460181719913301</c:v>
                </c:pt>
                <c:pt idx="193824">
                  <c:v>50.4602765235351</c:v>
                </c:pt>
                <c:pt idx="193825">
                  <c:v>50.460371326853398</c:v>
                </c:pt>
                <c:pt idx="193826">
                  <c:v>50.460466129868301</c:v>
                </c:pt>
                <c:pt idx="193827">
                  <c:v>50.460560932579703</c:v>
                </c:pt>
                <c:pt idx="193828">
                  <c:v>50.460655734987597</c:v>
                </c:pt>
                <c:pt idx="193829">
                  <c:v>50.460750537092103</c:v>
                </c:pt>
                <c:pt idx="193830">
                  <c:v>50.460845338893201</c:v>
                </c:pt>
                <c:pt idx="193831">
                  <c:v>50.460940140390797</c:v>
                </c:pt>
                <c:pt idx="193832">
                  <c:v>50.461034941584899</c:v>
                </c:pt>
                <c:pt idx="193833">
                  <c:v>50.461129742475599</c:v>
                </c:pt>
                <c:pt idx="193834">
                  <c:v>50.461224543062897</c:v>
                </c:pt>
                <c:pt idx="193835">
                  <c:v>50.461319343346702</c:v>
                </c:pt>
                <c:pt idx="193836">
                  <c:v>50.461414143326998</c:v>
                </c:pt>
                <c:pt idx="193837">
                  <c:v>50.461508943003899</c:v>
                </c:pt>
                <c:pt idx="193838">
                  <c:v>50.461603742377399</c:v>
                </c:pt>
                <c:pt idx="193839">
                  <c:v>50.461698541447397</c:v>
                </c:pt>
                <c:pt idx="193840">
                  <c:v>50.461793340214001</c:v>
                </c:pt>
                <c:pt idx="193841">
                  <c:v>50.461888138677097</c:v>
                </c:pt>
                <c:pt idx="193842">
                  <c:v>50.461982936836797</c:v>
                </c:pt>
                <c:pt idx="193843">
                  <c:v>50.462077734692997</c:v>
                </c:pt>
                <c:pt idx="193844">
                  <c:v>50.462172532245802</c:v>
                </c:pt>
                <c:pt idx="193845">
                  <c:v>50.462267329495198</c:v>
                </c:pt>
                <c:pt idx="193846">
                  <c:v>50.4623621264411</c:v>
                </c:pt>
                <c:pt idx="193847">
                  <c:v>50.4624569230836</c:v>
                </c:pt>
                <c:pt idx="193848">
                  <c:v>50.462551719422699</c:v>
                </c:pt>
                <c:pt idx="193849">
                  <c:v>50.462646515458303</c:v>
                </c:pt>
                <c:pt idx="193850">
                  <c:v>50.462741311190499</c:v>
                </c:pt>
                <c:pt idx="193851">
                  <c:v>50.462836106619299</c:v>
                </c:pt>
                <c:pt idx="193852">
                  <c:v>50.462930901744599</c:v>
                </c:pt>
                <c:pt idx="193853">
                  <c:v>50.463025696566497</c:v>
                </c:pt>
                <c:pt idx="193854">
                  <c:v>50.463120491084901</c:v>
                </c:pt>
                <c:pt idx="193855">
                  <c:v>50.463215285300002</c:v>
                </c:pt>
                <c:pt idx="193856">
                  <c:v>50.463310079211602</c:v>
                </c:pt>
                <c:pt idx="193857">
                  <c:v>50.463404872819801</c:v>
                </c:pt>
                <c:pt idx="193858">
                  <c:v>50.463499666124498</c:v>
                </c:pt>
                <c:pt idx="193859">
                  <c:v>50.4635944591259</c:v>
                </c:pt>
                <c:pt idx="193860">
                  <c:v>50.463689251823801</c:v>
                </c:pt>
                <c:pt idx="193861">
                  <c:v>50.463784044218301</c:v>
                </c:pt>
                <c:pt idx="193862">
                  <c:v>50.463878836309298</c:v>
                </c:pt>
                <c:pt idx="193863">
                  <c:v>50.463973628096902</c:v>
                </c:pt>
                <c:pt idx="193864">
                  <c:v>50.464068419581203</c:v>
                </c:pt>
                <c:pt idx="193865">
                  <c:v>50.464163210762003</c:v>
                </c:pt>
                <c:pt idx="193866">
                  <c:v>50.464258001639401</c:v>
                </c:pt>
                <c:pt idx="193867">
                  <c:v>50.464352792213298</c:v>
                </c:pt>
                <c:pt idx="193868">
                  <c:v>50.464447582483899</c:v>
                </c:pt>
                <c:pt idx="193869">
                  <c:v>50.464542372451</c:v>
                </c:pt>
                <c:pt idx="193870">
                  <c:v>50.464637162114698</c:v>
                </c:pt>
                <c:pt idx="193871">
                  <c:v>50.464731951475002</c:v>
                </c:pt>
                <c:pt idx="193872">
                  <c:v>50.464826740531898</c:v>
                </c:pt>
                <c:pt idx="193873">
                  <c:v>50.464921529285398</c:v>
                </c:pt>
                <c:pt idx="193874">
                  <c:v>50.465016317735497</c:v>
                </c:pt>
                <c:pt idx="193875">
                  <c:v>50.465111105882201</c:v>
                </c:pt>
                <c:pt idx="193876">
                  <c:v>50.465205893725397</c:v>
                </c:pt>
                <c:pt idx="193877">
                  <c:v>50.465300681265298</c:v>
                </c:pt>
                <c:pt idx="193878">
                  <c:v>50.465395468501697</c:v>
                </c:pt>
                <c:pt idx="193879">
                  <c:v>50.465490255434702</c:v>
                </c:pt>
                <c:pt idx="193880">
                  <c:v>50.465585042064397</c:v>
                </c:pt>
                <c:pt idx="193881">
                  <c:v>50.465679828390599</c:v>
                </c:pt>
                <c:pt idx="193882">
                  <c:v>50.465774614413398</c:v>
                </c:pt>
                <c:pt idx="193883">
                  <c:v>50.465869400132902</c:v>
                </c:pt>
                <c:pt idx="193884">
                  <c:v>50.465964185548899</c:v>
                </c:pt>
                <c:pt idx="193885">
                  <c:v>50.4660589706615</c:v>
                </c:pt>
                <c:pt idx="193886">
                  <c:v>50.4661537554707</c:v>
                </c:pt>
                <c:pt idx="193887">
                  <c:v>50.466248539976597</c:v>
                </c:pt>
                <c:pt idx="193888">
                  <c:v>50.466343324179</c:v>
                </c:pt>
                <c:pt idx="193889">
                  <c:v>50.466438108078002</c:v>
                </c:pt>
                <c:pt idx="193890">
                  <c:v>50.466532891673701</c:v>
                </c:pt>
                <c:pt idx="193891">
                  <c:v>50.466627674965899</c:v>
                </c:pt>
                <c:pt idx="193892">
                  <c:v>50.466722457954802</c:v>
                </c:pt>
                <c:pt idx="193893">
                  <c:v>50.466817240640196</c:v>
                </c:pt>
                <c:pt idx="193894">
                  <c:v>50.466912023022303</c:v>
                </c:pt>
                <c:pt idx="193895">
                  <c:v>50.467006805101001</c:v>
                </c:pt>
                <c:pt idx="193896">
                  <c:v>50.467101586876304</c:v>
                </c:pt>
                <c:pt idx="193897">
                  <c:v>50.467196368348198</c:v>
                </c:pt>
                <c:pt idx="193898">
                  <c:v>50.467291149516697</c:v>
                </c:pt>
                <c:pt idx="193899">
                  <c:v>50.467385930381802</c:v>
                </c:pt>
                <c:pt idx="193900">
                  <c:v>50.467480710943597</c:v>
                </c:pt>
                <c:pt idx="193901">
                  <c:v>50.467575491201899</c:v>
                </c:pt>
                <c:pt idx="193902">
                  <c:v>50.467670271156898</c:v>
                </c:pt>
                <c:pt idx="193903">
                  <c:v>50.467765050808502</c:v>
                </c:pt>
                <c:pt idx="193904">
                  <c:v>50.467859830156698</c:v>
                </c:pt>
                <c:pt idx="193905">
                  <c:v>50.467954609201598</c:v>
                </c:pt>
                <c:pt idx="193906">
                  <c:v>50.468049387942997</c:v>
                </c:pt>
                <c:pt idx="193907">
                  <c:v>50.468144166381101</c:v>
                </c:pt>
                <c:pt idx="193908">
                  <c:v>50.468238944515797</c:v>
                </c:pt>
                <c:pt idx="193909">
                  <c:v>50.468333722347097</c:v>
                </c:pt>
                <c:pt idx="193910">
                  <c:v>50.468428499875102</c:v>
                </c:pt>
                <c:pt idx="193911">
                  <c:v>50.4685232770996</c:v>
                </c:pt>
                <c:pt idx="193912">
                  <c:v>50.468618054020801</c:v>
                </c:pt>
                <c:pt idx="193913">
                  <c:v>50.468712830638701</c:v>
                </c:pt>
                <c:pt idx="193914">
                  <c:v>50.468807606953099</c:v>
                </c:pt>
                <c:pt idx="193915">
                  <c:v>50.468902382964203</c:v>
                </c:pt>
                <c:pt idx="193916">
                  <c:v>50.468997158671897</c:v>
                </c:pt>
                <c:pt idx="193917">
                  <c:v>50.469091934076303</c:v>
                </c:pt>
                <c:pt idx="193918">
                  <c:v>50.469186709177201</c:v>
                </c:pt>
                <c:pt idx="193919">
                  <c:v>50.469281483974903</c:v>
                </c:pt>
                <c:pt idx="193920">
                  <c:v>50.469376258469097</c:v>
                </c:pt>
                <c:pt idx="193921">
                  <c:v>50.469471032660003</c:v>
                </c:pt>
                <c:pt idx="193922">
                  <c:v>50.4695658065475</c:v>
                </c:pt>
                <c:pt idx="193923">
                  <c:v>50.469660580131702</c:v>
                </c:pt>
                <c:pt idx="193924">
                  <c:v>50.469755353412502</c:v>
                </c:pt>
                <c:pt idx="193925">
                  <c:v>50.4698501263899</c:v>
                </c:pt>
                <c:pt idx="193926">
                  <c:v>50.469944899063997</c:v>
                </c:pt>
                <c:pt idx="193927">
                  <c:v>50.470039671434698</c:v>
                </c:pt>
                <c:pt idx="193928">
                  <c:v>50.470134443501998</c:v>
                </c:pt>
                <c:pt idx="193929">
                  <c:v>50.470229215266002</c:v>
                </c:pt>
                <c:pt idx="193930">
                  <c:v>50.470323986726697</c:v>
                </c:pt>
                <c:pt idx="193931">
                  <c:v>50.470418757883998</c:v>
                </c:pt>
                <c:pt idx="193932">
                  <c:v>50.470513528737897</c:v>
                </c:pt>
                <c:pt idx="193933">
                  <c:v>50.4706082992885</c:v>
                </c:pt>
                <c:pt idx="193934">
                  <c:v>50.470703069535702</c:v>
                </c:pt>
                <c:pt idx="193935">
                  <c:v>50.470797839479602</c:v>
                </c:pt>
                <c:pt idx="193936">
                  <c:v>50.470892609120099</c:v>
                </c:pt>
                <c:pt idx="193937">
                  <c:v>50.470987378457302</c:v>
                </c:pt>
                <c:pt idx="193938">
                  <c:v>50.471082147491103</c:v>
                </c:pt>
                <c:pt idx="193939">
                  <c:v>50.471176916221602</c:v>
                </c:pt>
                <c:pt idx="193940">
                  <c:v>50.471271684648798</c:v>
                </c:pt>
                <c:pt idx="193941">
                  <c:v>50.4713664527725</c:v>
                </c:pt>
                <c:pt idx="193942">
                  <c:v>50.471461220593</c:v>
                </c:pt>
                <c:pt idx="193943">
                  <c:v>50.471555988110097</c:v>
                </c:pt>
                <c:pt idx="193944">
                  <c:v>50.4716507553239</c:v>
                </c:pt>
                <c:pt idx="193945">
                  <c:v>50.471745522234301</c:v>
                </c:pt>
                <c:pt idx="193946">
                  <c:v>50.471840288841399</c:v>
                </c:pt>
                <c:pt idx="193947">
                  <c:v>50.471935055145103</c:v>
                </c:pt>
                <c:pt idx="193948">
                  <c:v>50.472029821145497</c:v>
                </c:pt>
                <c:pt idx="193949">
                  <c:v>50.472124586842597</c:v>
                </c:pt>
                <c:pt idx="193950">
                  <c:v>50.472219352236301</c:v>
                </c:pt>
                <c:pt idx="193951">
                  <c:v>50.472314117326697</c:v>
                </c:pt>
                <c:pt idx="193952">
                  <c:v>50.472408882113797</c:v>
                </c:pt>
                <c:pt idx="193953">
                  <c:v>50.472503646597502</c:v>
                </c:pt>
                <c:pt idx="193954">
                  <c:v>50.472598410777898</c:v>
                </c:pt>
                <c:pt idx="193955">
                  <c:v>50.4726931746549</c:v>
                </c:pt>
                <c:pt idx="193956">
                  <c:v>50.472787938228699</c:v>
                </c:pt>
                <c:pt idx="193957">
                  <c:v>50.472882701499103</c:v>
                </c:pt>
                <c:pt idx="193958">
                  <c:v>50.472977464466098</c:v>
                </c:pt>
                <c:pt idx="193959">
                  <c:v>50.473072227129897</c:v>
                </c:pt>
                <c:pt idx="193960">
                  <c:v>50.473166989490302</c:v>
                </c:pt>
                <c:pt idx="193961">
                  <c:v>50.473261751547398</c:v>
                </c:pt>
                <c:pt idx="193962">
                  <c:v>50.473356513301098</c:v>
                </c:pt>
                <c:pt idx="193963">
                  <c:v>50.473451274751604</c:v>
                </c:pt>
                <c:pt idx="193964">
                  <c:v>50.4735460358987</c:v>
                </c:pt>
                <c:pt idx="193965">
                  <c:v>50.473640796742501</c:v>
                </c:pt>
                <c:pt idx="193966">
                  <c:v>50.473735557283</c:v>
                </c:pt>
                <c:pt idx="193967">
                  <c:v>50.473830317520097</c:v>
                </c:pt>
                <c:pt idx="193968">
                  <c:v>50.473925077453998</c:v>
                </c:pt>
                <c:pt idx="193969">
                  <c:v>50.474019837084498</c:v>
                </c:pt>
                <c:pt idx="193970">
                  <c:v>50.474114596411702</c:v>
                </c:pt>
                <c:pt idx="193971">
                  <c:v>50.474209355435598</c:v>
                </c:pt>
                <c:pt idx="193972">
                  <c:v>50.474304114156098</c:v>
                </c:pt>
                <c:pt idx="193973">
                  <c:v>50.474398872573403</c:v>
                </c:pt>
                <c:pt idx="193974">
                  <c:v>50.474493630687299</c:v>
                </c:pt>
                <c:pt idx="193975">
                  <c:v>50.474588388497999</c:v>
                </c:pt>
                <c:pt idx="193976">
                  <c:v>50.474683146005297</c:v>
                </c:pt>
                <c:pt idx="193977">
                  <c:v>50.474777903209301</c:v>
                </c:pt>
                <c:pt idx="193978">
                  <c:v>50.474872660110002</c:v>
                </c:pt>
                <c:pt idx="193979">
                  <c:v>50.474967416707401</c:v>
                </c:pt>
                <c:pt idx="193980">
                  <c:v>50.475062173001497</c:v>
                </c:pt>
                <c:pt idx="193981">
                  <c:v>50.475156928992199</c:v>
                </c:pt>
                <c:pt idx="193982">
                  <c:v>50.475251684679698</c:v>
                </c:pt>
                <c:pt idx="193983">
                  <c:v>50.475346440063902</c:v>
                </c:pt>
                <c:pt idx="193984">
                  <c:v>50.475441195144697</c:v>
                </c:pt>
                <c:pt idx="193985">
                  <c:v>50.475535949922303</c:v>
                </c:pt>
                <c:pt idx="193986">
                  <c:v>50.4756307043966</c:v>
                </c:pt>
                <c:pt idx="193987">
                  <c:v>50.475725458567503</c:v>
                </c:pt>
                <c:pt idx="193988">
                  <c:v>50.475820212435202</c:v>
                </c:pt>
                <c:pt idx="193989">
                  <c:v>50.4759149659995</c:v>
                </c:pt>
                <c:pt idx="193990">
                  <c:v>50.476009719260603</c:v>
                </c:pt>
                <c:pt idx="193991">
                  <c:v>50.476104472218402</c:v>
                </c:pt>
                <c:pt idx="193992">
                  <c:v>50.476199224872801</c:v>
                </c:pt>
                <c:pt idx="193993">
                  <c:v>50.476293977224003</c:v>
                </c:pt>
                <c:pt idx="193994">
                  <c:v>50.476388729271903</c:v>
                </c:pt>
                <c:pt idx="193995">
                  <c:v>50.476483481016501</c:v>
                </c:pt>
                <c:pt idx="193996">
                  <c:v>50.476578232457797</c:v>
                </c:pt>
                <c:pt idx="193997">
                  <c:v>50.476672983595797</c:v>
                </c:pt>
                <c:pt idx="193998">
                  <c:v>50.476767734430503</c:v>
                </c:pt>
                <c:pt idx="193999">
                  <c:v>50.476862484961899</c:v>
                </c:pt>
                <c:pt idx="194000">
                  <c:v>50.476957235190099</c:v>
                </c:pt>
                <c:pt idx="194001">
                  <c:v>50.477051985114898</c:v>
                </c:pt>
                <c:pt idx="194002">
                  <c:v>50.4771467347365</c:v>
                </c:pt>
                <c:pt idx="194003">
                  <c:v>50.477241484054801</c:v>
                </c:pt>
                <c:pt idx="194004">
                  <c:v>50.477336233069799</c:v>
                </c:pt>
                <c:pt idx="194005">
                  <c:v>50.477430981781502</c:v>
                </c:pt>
                <c:pt idx="194006">
                  <c:v>50.477525730189903</c:v>
                </c:pt>
                <c:pt idx="194007">
                  <c:v>50.477620478295101</c:v>
                </c:pt>
                <c:pt idx="194008">
                  <c:v>50.477715226096898</c:v>
                </c:pt>
                <c:pt idx="194009">
                  <c:v>50.477809973595498</c:v>
                </c:pt>
                <c:pt idx="194010">
                  <c:v>50.477904720790796</c:v>
                </c:pt>
                <c:pt idx="194011">
                  <c:v>50.477999467682899</c:v>
                </c:pt>
                <c:pt idx="194012">
                  <c:v>50.4780942142716</c:v>
                </c:pt>
                <c:pt idx="194013">
                  <c:v>50.478188960557098</c:v>
                </c:pt>
                <c:pt idx="194014">
                  <c:v>50.478283706539301</c:v>
                </c:pt>
                <c:pt idx="194015">
                  <c:v>50.478378452218202</c:v>
                </c:pt>
                <c:pt idx="194016">
                  <c:v>50.4784731975939</c:v>
                </c:pt>
                <c:pt idx="194017">
                  <c:v>50.478567942666302</c:v>
                </c:pt>
                <c:pt idx="194018">
                  <c:v>50.478662687435403</c:v>
                </c:pt>
                <c:pt idx="194019">
                  <c:v>50.4787574319013</c:v>
                </c:pt>
                <c:pt idx="194020">
                  <c:v>50.478852176063903</c:v>
                </c:pt>
                <c:pt idx="194021">
                  <c:v>50.478946919923203</c:v>
                </c:pt>
                <c:pt idx="194022">
                  <c:v>50.479041663479201</c:v>
                </c:pt>
                <c:pt idx="194023">
                  <c:v>50.479136406732003</c:v>
                </c:pt>
                <c:pt idx="194024">
                  <c:v>50.479231149681503</c:v>
                </c:pt>
                <c:pt idx="194025">
                  <c:v>50.4793258923278</c:v>
                </c:pt>
                <c:pt idx="194026">
                  <c:v>50.479420634670802</c:v>
                </c:pt>
                <c:pt idx="194027">
                  <c:v>50.479515376710502</c:v>
                </c:pt>
                <c:pt idx="194028">
                  <c:v>50.479610118446999</c:v>
                </c:pt>
                <c:pt idx="194029">
                  <c:v>50.479704859880201</c:v>
                </c:pt>
                <c:pt idx="194030">
                  <c:v>50.4797996010101</c:v>
                </c:pt>
                <c:pt idx="194031">
                  <c:v>50.479894341836797</c:v>
                </c:pt>
                <c:pt idx="194032">
                  <c:v>50.479989082360198</c:v>
                </c:pt>
                <c:pt idx="194033">
                  <c:v>50.480083822580397</c:v>
                </c:pt>
                <c:pt idx="194034">
                  <c:v>50.480178562497301</c:v>
                </c:pt>
                <c:pt idx="194035">
                  <c:v>50.480273302111001</c:v>
                </c:pt>
                <c:pt idx="194036">
                  <c:v>50.4803680414214</c:v>
                </c:pt>
                <c:pt idx="194037">
                  <c:v>50.480462780428603</c:v>
                </c:pt>
                <c:pt idx="194038">
                  <c:v>50.480557519132503</c:v>
                </c:pt>
                <c:pt idx="194039">
                  <c:v>50.480652257533201</c:v>
                </c:pt>
                <c:pt idx="194040">
                  <c:v>50.480746995630597</c:v>
                </c:pt>
                <c:pt idx="194041">
                  <c:v>50.480841733424803</c:v>
                </c:pt>
                <c:pt idx="194042">
                  <c:v>50.480936470915701</c:v>
                </c:pt>
                <c:pt idx="194043">
                  <c:v>50.481031208103303</c:v>
                </c:pt>
                <c:pt idx="194044">
                  <c:v>50.481125944987802</c:v>
                </c:pt>
                <c:pt idx="194045">
                  <c:v>50.4812206815689</c:v>
                </c:pt>
                <c:pt idx="194046">
                  <c:v>50.481315417846901</c:v>
                </c:pt>
                <c:pt idx="194047">
                  <c:v>50.481410153821599</c:v>
                </c:pt>
                <c:pt idx="194048">
                  <c:v>50.481504889493003</c:v>
                </c:pt>
                <c:pt idx="194049">
                  <c:v>50.481599624861303</c:v>
                </c:pt>
                <c:pt idx="194050">
                  <c:v>50.481694359926202</c:v>
                </c:pt>
                <c:pt idx="194051">
                  <c:v>50.481789094687997</c:v>
                </c:pt>
                <c:pt idx="194052">
                  <c:v>50.481883829146497</c:v>
                </c:pt>
                <c:pt idx="194053">
                  <c:v>50.481978563301702</c:v>
                </c:pt>
                <c:pt idx="194054">
                  <c:v>50.482073297153804</c:v>
                </c:pt>
                <c:pt idx="194055">
                  <c:v>50.482168030702603</c:v>
                </c:pt>
                <c:pt idx="194056">
                  <c:v>50.4822627639481</c:v>
                </c:pt>
                <c:pt idx="194057">
                  <c:v>50.482357496890401</c:v>
                </c:pt>
                <c:pt idx="194058">
                  <c:v>50.4824522295295</c:v>
                </c:pt>
                <c:pt idx="194059">
                  <c:v>50.482546961865403</c:v>
                </c:pt>
                <c:pt idx="194060">
                  <c:v>50.482641693898003</c:v>
                </c:pt>
                <c:pt idx="194061">
                  <c:v>50.482736425627401</c:v>
                </c:pt>
                <c:pt idx="194062">
                  <c:v>50.482831157053603</c:v>
                </c:pt>
                <c:pt idx="194063">
                  <c:v>50.482925888176602</c:v>
                </c:pt>
                <c:pt idx="194064">
                  <c:v>50.483020618996299</c:v>
                </c:pt>
                <c:pt idx="194065">
                  <c:v>50.483115349512801</c:v>
                </c:pt>
                <c:pt idx="194066">
                  <c:v>50.483210079726099</c:v>
                </c:pt>
                <c:pt idx="194067">
                  <c:v>50.483304809636103</c:v>
                </c:pt>
                <c:pt idx="194068">
                  <c:v>50.483399539242903</c:v>
                </c:pt>
                <c:pt idx="194069">
                  <c:v>50.4834942685466</c:v>
                </c:pt>
                <c:pt idx="194070">
                  <c:v>50.483588997547002</c:v>
                </c:pt>
                <c:pt idx="194071">
                  <c:v>50.483683726244102</c:v>
                </c:pt>
                <c:pt idx="194072">
                  <c:v>50.483778454638099</c:v>
                </c:pt>
                <c:pt idx="194073">
                  <c:v>50.4838731827288</c:v>
                </c:pt>
                <c:pt idx="194074">
                  <c:v>50.483967910516299</c:v>
                </c:pt>
                <c:pt idx="194075">
                  <c:v>50.484062638000601</c:v>
                </c:pt>
                <c:pt idx="194076">
                  <c:v>50.484157365181701</c:v>
                </c:pt>
                <c:pt idx="194077">
                  <c:v>50.484252092059599</c:v>
                </c:pt>
                <c:pt idx="194078">
                  <c:v>50.4843468186343</c:v>
                </c:pt>
                <c:pt idx="194079">
                  <c:v>50.4844415449057</c:v>
                </c:pt>
                <c:pt idx="194080">
                  <c:v>50.484536270874003</c:v>
                </c:pt>
                <c:pt idx="194081">
                  <c:v>50.484630996539003</c:v>
                </c:pt>
                <c:pt idx="194082">
                  <c:v>50.484725721900801</c:v>
                </c:pt>
                <c:pt idx="194083">
                  <c:v>50.484820446959397</c:v>
                </c:pt>
                <c:pt idx="194084">
                  <c:v>50.484915171714903</c:v>
                </c:pt>
                <c:pt idx="194085">
                  <c:v>50.485009896167099</c:v>
                </c:pt>
                <c:pt idx="194086">
                  <c:v>50.4851046203161</c:v>
                </c:pt>
                <c:pt idx="194087">
                  <c:v>50.485199344161899</c:v>
                </c:pt>
                <c:pt idx="194088">
                  <c:v>50.485294067704501</c:v>
                </c:pt>
                <c:pt idx="194089">
                  <c:v>50.485388790943801</c:v>
                </c:pt>
                <c:pt idx="194090">
                  <c:v>50.485483513879998</c:v>
                </c:pt>
                <c:pt idx="194091">
                  <c:v>50.485578236513</c:v>
                </c:pt>
                <c:pt idx="194092">
                  <c:v>50.485672958842798</c:v>
                </c:pt>
                <c:pt idx="194093">
                  <c:v>50.485767680869401</c:v>
                </c:pt>
                <c:pt idx="194094">
                  <c:v>50.485862402592801</c:v>
                </c:pt>
                <c:pt idx="194095">
                  <c:v>50.485957124012998</c:v>
                </c:pt>
                <c:pt idx="194096">
                  <c:v>50.48605184513</c:v>
                </c:pt>
                <c:pt idx="194097">
                  <c:v>50.486146565943898</c:v>
                </c:pt>
                <c:pt idx="194098">
                  <c:v>50.486241286454501</c:v>
                </c:pt>
                <c:pt idx="194099">
                  <c:v>50.486336006661901</c:v>
                </c:pt>
                <c:pt idx="194100">
                  <c:v>50.486430726566098</c:v>
                </c:pt>
                <c:pt idx="194101">
                  <c:v>50.4865254461672</c:v>
                </c:pt>
                <c:pt idx="194102">
                  <c:v>50.486620165465098</c:v>
                </c:pt>
                <c:pt idx="194103">
                  <c:v>50.486714884459701</c:v>
                </c:pt>
                <c:pt idx="194104">
                  <c:v>50.486809603151201</c:v>
                </c:pt>
                <c:pt idx="194105">
                  <c:v>50.486904321539498</c:v>
                </c:pt>
                <c:pt idx="194106">
                  <c:v>50.4869990396246</c:v>
                </c:pt>
                <c:pt idx="194107">
                  <c:v>50.487093757406598</c:v>
                </c:pt>
                <c:pt idx="194108">
                  <c:v>50.487188474885301</c:v>
                </c:pt>
                <c:pt idx="194109">
                  <c:v>50.4872831920609</c:v>
                </c:pt>
                <c:pt idx="194110">
                  <c:v>50.487377908933198</c:v>
                </c:pt>
                <c:pt idx="194111">
                  <c:v>50.487472625502399</c:v>
                </c:pt>
                <c:pt idx="194112">
                  <c:v>50.487567341768496</c:v>
                </c:pt>
                <c:pt idx="194113">
                  <c:v>50.487662057731299</c:v>
                </c:pt>
                <c:pt idx="194114">
                  <c:v>50.487756773390998</c:v>
                </c:pt>
                <c:pt idx="194115">
                  <c:v>50.487851488747502</c:v>
                </c:pt>
                <c:pt idx="194116">
                  <c:v>50.487946203800803</c:v>
                </c:pt>
                <c:pt idx="194117">
                  <c:v>50.488040918550901</c:v>
                </c:pt>
                <c:pt idx="194118">
                  <c:v>50.488135632997903</c:v>
                </c:pt>
                <c:pt idx="194119">
                  <c:v>50.488230347141702</c:v>
                </c:pt>
                <c:pt idx="194120">
                  <c:v>50.488325060982298</c:v>
                </c:pt>
                <c:pt idx="194121">
                  <c:v>50.488419774519798</c:v>
                </c:pt>
                <c:pt idx="194122">
                  <c:v>50.488514487754102</c:v>
                </c:pt>
                <c:pt idx="194123">
                  <c:v>50.488609200685197</c:v>
                </c:pt>
                <c:pt idx="194124">
                  <c:v>50.488703913313103</c:v>
                </c:pt>
                <c:pt idx="194125">
                  <c:v>50.488798625637898</c:v>
                </c:pt>
                <c:pt idx="194126">
                  <c:v>50.488893337659498</c:v>
                </c:pt>
                <c:pt idx="194127">
                  <c:v>50.488988049378001</c:v>
                </c:pt>
                <c:pt idx="194128">
                  <c:v>50.489082760793302</c:v>
                </c:pt>
                <c:pt idx="194129">
                  <c:v>50.4891774719054</c:v>
                </c:pt>
                <c:pt idx="194130">
                  <c:v>50.489272182714302</c:v>
                </c:pt>
                <c:pt idx="194131">
                  <c:v>50.489366893220101</c:v>
                </c:pt>
                <c:pt idx="194132">
                  <c:v>50.489461603422797</c:v>
                </c:pt>
                <c:pt idx="194133">
                  <c:v>50.489556313322304</c:v>
                </c:pt>
                <c:pt idx="194134">
                  <c:v>50.489651022918601</c:v>
                </c:pt>
                <c:pt idx="194135">
                  <c:v>50.489745732211802</c:v>
                </c:pt>
                <c:pt idx="194136">
                  <c:v>50.4898404412018</c:v>
                </c:pt>
                <c:pt idx="194137">
                  <c:v>50.489935149888602</c:v>
                </c:pt>
                <c:pt idx="194138">
                  <c:v>50.490029858272301</c:v>
                </c:pt>
                <c:pt idx="194139">
                  <c:v>50.490124566352897</c:v>
                </c:pt>
                <c:pt idx="194140">
                  <c:v>50.490219274130297</c:v>
                </c:pt>
                <c:pt idx="194141">
                  <c:v>50.490313981604501</c:v>
                </c:pt>
                <c:pt idx="194142">
                  <c:v>50.490408688775602</c:v>
                </c:pt>
                <c:pt idx="194143">
                  <c:v>50.4905033956436</c:v>
                </c:pt>
                <c:pt idx="194144">
                  <c:v>50.490598102208402</c:v>
                </c:pt>
                <c:pt idx="194145">
                  <c:v>50.490692808470001</c:v>
                </c:pt>
                <c:pt idx="194146">
                  <c:v>50.490787514428497</c:v>
                </c:pt>
                <c:pt idx="194147">
                  <c:v>50.490882220083897</c:v>
                </c:pt>
                <c:pt idx="194148">
                  <c:v>50.490976925436101</c:v>
                </c:pt>
                <c:pt idx="194149">
                  <c:v>50.491071630485202</c:v>
                </c:pt>
                <c:pt idx="194150">
                  <c:v>50.4911663352311</c:v>
                </c:pt>
                <c:pt idx="194151">
                  <c:v>50.491261039673901</c:v>
                </c:pt>
                <c:pt idx="194152">
                  <c:v>50.4913557438135</c:v>
                </c:pt>
                <c:pt idx="194153">
                  <c:v>50.491450447650003</c:v>
                </c:pt>
                <c:pt idx="194154">
                  <c:v>50.491545151183402</c:v>
                </c:pt>
                <c:pt idx="194155">
                  <c:v>50.491639854413698</c:v>
                </c:pt>
                <c:pt idx="194156">
                  <c:v>50.491734557340699</c:v>
                </c:pt>
                <c:pt idx="194157">
                  <c:v>50.491829259964703</c:v>
                </c:pt>
                <c:pt idx="194158">
                  <c:v>50.491923962285497</c:v>
                </c:pt>
                <c:pt idx="194159">
                  <c:v>50.492018664303203</c:v>
                </c:pt>
                <c:pt idx="194160">
                  <c:v>50.492113366017797</c:v>
                </c:pt>
                <c:pt idx="194161">
                  <c:v>50.492208067429203</c:v>
                </c:pt>
                <c:pt idx="194162">
                  <c:v>50.492302768537499</c:v>
                </c:pt>
                <c:pt idx="194163">
                  <c:v>50.492397469342698</c:v>
                </c:pt>
                <c:pt idx="194164">
                  <c:v>50.492492169844702</c:v>
                </c:pt>
                <c:pt idx="194165">
                  <c:v>50.492586870043603</c:v>
                </c:pt>
                <c:pt idx="194166">
                  <c:v>50.4926815699394</c:v>
                </c:pt>
                <c:pt idx="194167">
                  <c:v>50.492776269532101</c:v>
                </c:pt>
                <c:pt idx="194168">
                  <c:v>50.492870968821599</c:v>
                </c:pt>
                <c:pt idx="194169">
                  <c:v>50.492965667808001</c:v>
                </c:pt>
                <c:pt idx="194170">
                  <c:v>50.493060366491299</c:v>
                </c:pt>
                <c:pt idx="194171">
                  <c:v>50.493155064871402</c:v>
                </c:pt>
                <c:pt idx="194172">
                  <c:v>50.493249762948501</c:v>
                </c:pt>
                <c:pt idx="194173">
                  <c:v>50.493344460722398</c:v>
                </c:pt>
                <c:pt idx="194174">
                  <c:v>50.493439158193198</c:v>
                </c:pt>
                <c:pt idx="194175">
                  <c:v>50.493533855360901</c:v>
                </c:pt>
                <c:pt idx="194176">
                  <c:v>50.493628552225502</c:v>
                </c:pt>
                <c:pt idx="194177">
                  <c:v>50.4937232487869</c:v>
                </c:pt>
                <c:pt idx="194178">
                  <c:v>50.493817945045201</c:v>
                </c:pt>
                <c:pt idx="194179">
                  <c:v>50.493912641000499</c:v>
                </c:pt>
                <c:pt idx="194180">
                  <c:v>50.494007336652601</c:v>
                </c:pt>
                <c:pt idx="194181">
                  <c:v>50.494102032001599</c:v>
                </c:pt>
                <c:pt idx="194182">
                  <c:v>50.494196727047402</c:v>
                </c:pt>
                <c:pt idx="194183">
                  <c:v>50.494291421790201</c:v>
                </c:pt>
                <c:pt idx="194184">
                  <c:v>50.494386116229897</c:v>
                </c:pt>
                <c:pt idx="194185">
                  <c:v>50.494480810366397</c:v>
                </c:pt>
                <c:pt idx="194186">
                  <c:v>50.494575504199901</c:v>
                </c:pt>
                <c:pt idx="194187">
                  <c:v>50.494670197730201</c:v>
                </c:pt>
                <c:pt idx="194188">
                  <c:v>50.494764890957498</c:v>
                </c:pt>
                <c:pt idx="194189">
                  <c:v>50.494859583881599</c:v>
                </c:pt>
                <c:pt idx="194190">
                  <c:v>50.494954276502597</c:v>
                </c:pt>
                <c:pt idx="194191">
                  <c:v>50.495048968820598</c:v>
                </c:pt>
                <c:pt idx="194192">
                  <c:v>50.495143660835403</c:v>
                </c:pt>
                <c:pt idx="194193">
                  <c:v>50.495238352547098</c:v>
                </c:pt>
                <c:pt idx="194194">
                  <c:v>50.495333043955704</c:v>
                </c:pt>
                <c:pt idx="194195">
                  <c:v>50.495427735061298</c:v>
                </c:pt>
                <c:pt idx="194196">
                  <c:v>50.495522425863697</c:v>
                </c:pt>
                <c:pt idx="194197">
                  <c:v>50.495617116363</c:v>
                </c:pt>
                <c:pt idx="194198">
                  <c:v>50.4957118065592</c:v>
                </c:pt>
                <c:pt idx="194199">
                  <c:v>50.495806496452403</c:v>
                </c:pt>
                <c:pt idx="194200">
                  <c:v>50.495901186042403</c:v>
                </c:pt>
                <c:pt idx="194201">
                  <c:v>50.495995875329399</c:v>
                </c:pt>
                <c:pt idx="194202">
                  <c:v>50.496090564313199</c:v>
                </c:pt>
                <c:pt idx="194203">
                  <c:v>50.496185252994003</c:v>
                </c:pt>
                <c:pt idx="194204">
                  <c:v>50.496279941371697</c:v>
                </c:pt>
                <c:pt idx="194205">
                  <c:v>50.496374629446301</c:v>
                </c:pt>
                <c:pt idx="194206">
                  <c:v>50.496469317217802</c:v>
                </c:pt>
                <c:pt idx="194207">
                  <c:v>50.496564004686199</c:v>
                </c:pt>
                <c:pt idx="194208">
                  <c:v>50.496658691851501</c:v>
                </c:pt>
                <c:pt idx="194209">
                  <c:v>50.496753378713798</c:v>
                </c:pt>
                <c:pt idx="194210">
                  <c:v>50.4968480652729</c:v>
                </c:pt>
                <c:pt idx="194211">
                  <c:v>50.496942751528998</c:v>
                </c:pt>
                <c:pt idx="194212">
                  <c:v>50.497037437482</c:v>
                </c:pt>
                <c:pt idx="194213">
                  <c:v>50.497132123131898</c:v>
                </c:pt>
                <c:pt idx="194214">
                  <c:v>50.4972268084787</c:v>
                </c:pt>
                <c:pt idx="194215">
                  <c:v>50.497321493522499</c:v>
                </c:pt>
                <c:pt idx="194216">
                  <c:v>50.497416178263201</c:v>
                </c:pt>
                <c:pt idx="194217">
                  <c:v>50.4975108627008</c:v>
                </c:pt>
                <c:pt idx="194218">
                  <c:v>50.497605546835302</c:v>
                </c:pt>
                <c:pt idx="194219">
                  <c:v>50.497700230666702</c:v>
                </c:pt>
                <c:pt idx="194220">
                  <c:v>50.497794914195097</c:v>
                </c:pt>
                <c:pt idx="194221">
                  <c:v>50.497889597420397</c:v>
                </c:pt>
                <c:pt idx="194222">
                  <c:v>50.4979842803426</c:v>
                </c:pt>
                <c:pt idx="194223">
                  <c:v>50.498078962961799</c:v>
                </c:pt>
                <c:pt idx="194224">
                  <c:v>50.498173645277802</c:v>
                </c:pt>
                <c:pt idx="194225">
                  <c:v>50.498268327290901</c:v>
                </c:pt>
                <c:pt idx="194226">
                  <c:v>50.498363009000798</c:v>
                </c:pt>
                <c:pt idx="194227">
                  <c:v>50.498457690407697</c:v>
                </c:pt>
                <c:pt idx="194228">
                  <c:v>50.498552371511501</c:v>
                </c:pt>
                <c:pt idx="194229">
                  <c:v>50.498647052312201</c:v>
                </c:pt>
                <c:pt idx="194230">
                  <c:v>50.498741732809897</c:v>
                </c:pt>
                <c:pt idx="194231">
                  <c:v>50.498836413004497</c:v>
                </c:pt>
                <c:pt idx="194232">
                  <c:v>50.4989310928961</c:v>
                </c:pt>
                <c:pt idx="194233">
                  <c:v>50.4990257724846</c:v>
                </c:pt>
                <c:pt idx="194234">
                  <c:v>50.499120451769997</c:v>
                </c:pt>
                <c:pt idx="194235">
                  <c:v>50.499215130752397</c:v>
                </c:pt>
                <c:pt idx="194236">
                  <c:v>50.499309809431701</c:v>
                </c:pt>
                <c:pt idx="194237">
                  <c:v>50.499404487807901</c:v>
                </c:pt>
                <c:pt idx="194238">
                  <c:v>50.499499165881097</c:v>
                </c:pt>
                <c:pt idx="194239">
                  <c:v>50.499593843651297</c:v>
                </c:pt>
                <c:pt idx="194240">
                  <c:v>50.499688521118401</c:v>
                </c:pt>
                <c:pt idx="194241">
                  <c:v>50.499783198282401</c:v>
                </c:pt>
                <c:pt idx="194242">
                  <c:v>50.499877875143397</c:v>
                </c:pt>
                <c:pt idx="194243">
                  <c:v>50.499972551701298</c:v>
                </c:pt>
                <c:pt idx="194244">
                  <c:v>50.500067227956201</c:v>
                </c:pt>
                <c:pt idx="194245">
                  <c:v>50.500161903908001</c:v>
                </c:pt>
                <c:pt idx="194246">
                  <c:v>50.500256579556797</c:v>
                </c:pt>
                <c:pt idx="194247">
                  <c:v>50.500351254902498</c:v>
                </c:pt>
                <c:pt idx="194248">
                  <c:v>50.500445929945201</c:v>
                </c:pt>
                <c:pt idx="194249">
                  <c:v>50.500540604684801</c:v>
                </c:pt>
                <c:pt idx="194250">
                  <c:v>50.500635279121397</c:v>
                </c:pt>
                <c:pt idx="194251">
                  <c:v>50.500729953254897</c:v>
                </c:pt>
                <c:pt idx="194252">
                  <c:v>50.5008246270854</c:v>
                </c:pt>
                <c:pt idx="194253">
                  <c:v>50.5009193006129</c:v>
                </c:pt>
                <c:pt idx="194254">
                  <c:v>50.501013973837303</c:v>
                </c:pt>
                <c:pt idx="194255">
                  <c:v>50.501108646758702</c:v>
                </c:pt>
                <c:pt idx="194256">
                  <c:v>50.501203319376998</c:v>
                </c:pt>
                <c:pt idx="194257">
                  <c:v>50.501297991692297</c:v>
                </c:pt>
                <c:pt idx="194258">
                  <c:v>50.5013926637046</c:v>
                </c:pt>
                <c:pt idx="194259">
                  <c:v>50.501487335413799</c:v>
                </c:pt>
                <c:pt idx="194260">
                  <c:v>50.501582006820001</c:v>
                </c:pt>
                <c:pt idx="194261">
                  <c:v>50.501676677923101</c:v>
                </c:pt>
                <c:pt idx="194262">
                  <c:v>50.501771348723203</c:v>
                </c:pt>
                <c:pt idx="194263">
                  <c:v>50.501866019220301</c:v>
                </c:pt>
                <c:pt idx="194264">
                  <c:v>50.501960689414403</c:v>
                </c:pt>
                <c:pt idx="194265">
                  <c:v>50.502055359305402</c:v>
                </c:pt>
                <c:pt idx="194266">
                  <c:v>50.502150028893404</c:v>
                </c:pt>
                <c:pt idx="194267">
                  <c:v>50.502244698178302</c:v>
                </c:pt>
                <c:pt idx="194268">
                  <c:v>50.502339367160303</c:v>
                </c:pt>
                <c:pt idx="194269">
                  <c:v>50.502434035839201</c:v>
                </c:pt>
                <c:pt idx="194270">
                  <c:v>50.502528704215102</c:v>
                </c:pt>
                <c:pt idx="194271">
                  <c:v>50.5026233722879</c:v>
                </c:pt>
                <c:pt idx="194272">
                  <c:v>50.5027180400578</c:v>
                </c:pt>
                <c:pt idx="194273">
                  <c:v>50.502812707524598</c:v>
                </c:pt>
                <c:pt idx="194274">
                  <c:v>50.502907374688398</c:v>
                </c:pt>
                <c:pt idx="194275">
                  <c:v>50.503002041549102</c:v>
                </c:pt>
                <c:pt idx="194276">
                  <c:v>50.503096708106902</c:v>
                </c:pt>
                <c:pt idx="194277">
                  <c:v>50.503191374361599</c:v>
                </c:pt>
                <c:pt idx="194278">
                  <c:v>50.503286040313299</c:v>
                </c:pt>
                <c:pt idx="194279">
                  <c:v>50.503380705962002</c:v>
                </c:pt>
                <c:pt idx="194280">
                  <c:v>50.503475371307701</c:v>
                </c:pt>
                <c:pt idx="194281">
                  <c:v>50.503570036350297</c:v>
                </c:pt>
                <c:pt idx="194282">
                  <c:v>50.503664701090003</c:v>
                </c:pt>
                <c:pt idx="194283">
                  <c:v>50.503759365526598</c:v>
                </c:pt>
                <c:pt idx="194284">
                  <c:v>50.503854029660197</c:v>
                </c:pt>
                <c:pt idx="194285">
                  <c:v>50.503948693490798</c:v>
                </c:pt>
                <c:pt idx="194286">
                  <c:v>50.504043357018404</c:v>
                </c:pt>
                <c:pt idx="194287">
                  <c:v>50.504138020242998</c:v>
                </c:pt>
                <c:pt idx="194288">
                  <c:v>50.504232683164602</c:v>
                </c:pt>
                <c:pt idx="194289">
                  <c:v>50.504327345783203</c:v>
                </c:pt>
                <c:pt idx="194290">
                  <c:v>50.5044220080987</c:v>
                </c:pt>
                <c:pt idx="194291">
                  <c:v>50.5045166701113</c:v>
                </c:pt>
                <c:pt idx="194292">
                  <c:v>50.504611331820897</c:v>
                </c:pt>
                <c:pt idx="194293">
                  <c:v>50.504705993227397</c:v>
                </c:pt>
                <c:pt idx="194294">
                  <c:v>50.504800654331</c:v>
                </c:pt>
                <c:pt idx="194295">
                  <c:v>50.504895315131499</c:v>
                </c:pt>
                <c:pt idx="194296">
                  <c:v>50.504989975629002</c:v>
                </c:pt>
                <c:pt idx="194297">
                  <c:v>50.5050846358236</c:v>
                </c:pt>
                <c:pt idx="194298">
                  <c:v>50.505179295715102</c:v>
                </c:pt>
                <c:pt idx="194299">
                  <c:v>50.5052739553037</c:v>
                </c:pt>
                <c:pt idx="194300">
                  <c:v>50.505368614589202</c:v>
                </c:pt>
                <c:pt idx="194301">
                  <c:v>50.505463273571799</c:v>
                </c:pt>
                <c:pt idx="194302">
                  <c:v>50.505557932251399</c:v>
                </c:pt>
                <c:pt idx="194303">
                  <c:v>50.505652590627903</c:v>
                </c:pt>
                <c:pt idx="194304">
                  <c:v>50.505747248701503</c:v>
                </c:pt>
                <c:pt idx="194305">
                  <c:v>50.505841906472099</c:v>
                </c:pt>
                <c:pt idx="194306">
                  <c:v>50.505936563939699</c:v>
                </c:pt>
                <c:pt idx="194307">
                  <c:v>50.506031221104301</c:v>
                </c:pt>
                <c:pt idx="194308">
                  <c:v>50.5061258779659</c:v>
                </c:pt>
                <c:pt idx="194309">
                  <c:v>50.506220534524502</c:v>
                </c:pt>
                <c:pt idx="194310">
                  <c:v>50.506315190780199</c:v>
                </c:pt>
                <c:pt idx="194311">
                  <c:v>50.506409846732801</c:v>
                </c:pt>
                <c:pt idx="194312">
                  <c:v>50.506504502382498</c:v>
                </c:pt>
                <c:pt idx="194313">
                  <c:v>50.506599157729198</c:v>
                </c:pt>
                <c:pt idx="194314">
                  <c:v>50.506693812772802</c:v>
                </c:pt>
                <c:pt idx="194315">
                  <c:v>50.506788467513601</c:v>
                </c:pt>
                <c:pt idx="194316">
                  <c:v>50.506883121951297</c:v>
                </c:pt>
                <c:pt idx="194317">
                  <c:v>50.506977776086003</c:v>
                </c:pt>
                <c:pt idx="194318">
                  <c:v>50.507072429917798</c:v>
                </c:pt>
                <c:pt idx="194319">
                  <c:v>50.507167083446603</c:v>
                </c:pt>
                <c:pt idx="194320">
                  <c:v>50.507261736672397</c:v>
                </c:pt>
                <c:pt idx="194321">
                  <c:v>50.507356389595301</c:v>
                </c:pt>
                <c:pt idx="194322">
                  <c:v>50.507451042215102</c:v>
                </c:pt>
                <c:pt idx="194323">
                  <c:v>50.507545694531998</c:v>
                </c:pt>
                <c:pt idx="194324">
                  <c:v>50.507640346545998</c:v>
                </c:pt>
                <c:pt idx="194325">
                  <c:v>50.5077349982569</c:v>
                </c:pt>
                <c:pt idx="194326">
                  <c:v>50.507829649664899</c:v>
                </c:pt>
                <c:pt idx="194327">
                  <c:v>50.507924300769901</c:v>
                </c:pt>
                <c:pt idx="194328">
                  <c:v>50.508018951571898</c:v>
                </c:pt>
                <c:pt idx="194329">
                  <c:v>50.508113602070999</c:v>
                </c:pt>
                <c:pt idx="194330">
                  <c:v>50.508208252267103</c:v>
                </c:pt>
                <c:pt idx="194331">
                  <c:v>50.508302902160203</c:v>
                </c:pt>
                <c:pt idx="194332">
                  <c:v>50.508397551750399</c:v>
                </c:pt>
                <c:pt idx="194333">
                  <c:v>50.508492201037598</c:v>
                </c:pt>
                <c:pt idx="194334">
                  <c:v>50.5085868500218</c:v>
                </c:pt>
                <c:pt idx="194335">
                  <c:v>50.508681498703098</c:v>
                </c:pt>
                <c:pt idx="194336">
                  <c:v>50.508776147081399</c:v>
                </c:pt>
                <c:pt idx="194337">
                  <c:v>50.508870795156703</c:v>
                </c:pt>
                <c:pt idx="194338">
                  <c:v>50.508965442929103</c:v>
                </c:pt>
                <c:pt idx="194339">
                  <c:v>50.509060090398499</c:v>
                </c:pt>
                <c:pt idx="194340">
                  <c:v>50.509154737564998</c:v>
                </c:pt>
                <c:pt idx="194341">
                  <c:v>50.5092493844285</c:v>
                </c:pt>
                <c:pt idx="194342">
                  <c:v>50.509344030989098</c:v>
                </c:pt>
                <c:pt idx="194343">
                  <c:v>50.509438677246699</c:v>
                </c:pt>
                <c:pt idx="194344">
                  <c:v>50.509533323201303</c:v>
                </c:pt>
                <c:pt idx="194345">
                  <c:v>50.509627968853003</c:v>
                </c:pt>
                <c:pt idx="194346">
                  <c:v>50.509722614201799</c:v>
                </c:pt>
                <c:pt idx="194347">
                  <c:v>50.509817259247598</c:v>
                </c:pt>
                <c:pt idx="194348">
                  <c:v>50.5099119039904</c:v>
                </c:pt>
                <c:pt idx="194349">
                  <c:v>50.510006548430297</c:v>
                </c:pt>
                <c:pt idx="194350">
                  <c:v>50.510101192567198</c:v>
                </c:pt>
                <c:pt idx="194351">
                  <c:v>50.510195836401202</c:v>
                </c:pt>
                <c:pt idx="194352">
                  <c:v>50.510290479932301</c:v>
                </c:pt>
                <c:pt idx="194353">
                  <c:v>50.510385123160397</c:v>
                </c:pt>
                <c:pt idx="194354">
                  <c:v>50.510479766085503</c:v>
                </c:pt>
                <c:pt idx="194355">
                  <c:v>50.510574408707797</c:v>
                </c:pt>
                <c:pt idx="194356">
                  <c:v>50.510669051027001</c:v>
                </c:pt>
                <c:pt idx="194357">
                  <c:v>50.510763693043401</c:v>
                </c:pt>
                <c:pt idx="194358">
                  <c:v>50.510858334756797</c:v>
                </c:pt>
                <c:pt idx="194359">
                  <c:v>50.510952976167196</c:v>
                </c:pt>
                <c:pt idx="194360">
                  <c:v>50.511047617274698</c:v>
                </c:pt>
                <c:pt idx="194361">
                  <c:v>50.511142258079303</c:v>
                </c:pt>
                <c:pt idx="194362">
                  <c:v>50.511236898580897</c:v>
                </c:pt>
                <c:pt idx="194363">
                  <c:v>50.511331538779601</c:v>
                </c:pt>
                <c:pt idx="194364">
                  <c:v>50.5114261786754</c:v>
                </c:pt>
                <c:pt idx="194365">
                  <c:v>50.511520818268203</c:v>
                </c:pt>
                <c:pt idx="194366">
                  <c:v>50.511615457558101</c:v>
                </c:pt>
                <c:pt idx="194367">
                  <c:v>50.511710096545102</c:v>
                </c:pt>
                <c:pt idx="194368">
                  <c:v>50.511804735229198</c:v>
                </c:pt>
                <c:pt idx="194369">
                  <c:v>50.511899373610298</c:v>
                </c:pt>
                <c:pt idx="194370">
                  <c:v>50.511994011688401</c:v>
                </c:pt>
                <c:pt idx="194371">
                  <c:v>50.512088649463699</c:v>
                </c:pt>
                <c:pt idx="194372">
                  <c:v>50.512183286936001</c:v>
                </c:pt>
                <c:pt idx="194373">
                  <c:v>50.512277924105398</c:v>
                </c:pt>
                <c:pt idx="194374">
                  <c:v>50.512372560971897</c:v>
                </c:pt>
                <c:pt idx="194375">
                  <c:v>50.5124671975354</c:v>
                </c:pt>
                <c:pt idx="194376">
                  <c:v>50.512561833796099</c:v>
                </c:pt>
                <c:pt idx="194377">
                  <c:v>50.5126564697538</c:v>
                </c:pt>
                <c:pt idx="194378">
                  <c:v>50.512751105408597</c:v>
                </c:pt>
                <c:pt idx="194379">
                  <c:v>50.512845740760397</c:v>
                </c:pt>
                <c:pt idx="194380">
                  <c:v>50.5129403758094</c:v>
                </c:pt>
                <c:pt idx="194381">
                  <c:v>50.513035010555399</c:v>
                </c:pt>
                <c:pt idx="194382">
                  <c:v>50.5131296449985</c:v>
                </c:pt>
                <c:pt idx="194383">
                  <c:v>50.513224279138697</c:v>
                </c:pt>
                <c:pt idx="194384">
                  <c:v>50.513318912975897</c:v>
                </c:pt>
                <c:pt idx="194385">
                  <c:v>50.5134135465103</c:v>
                </c:pt>
                <c:pt idx="194386">
                  <c:v>50.513508179741798</c:v>
                </c:pt>
                <c:pt idx="194387">
                  <c:v>50.5136028126703</c:v>
                </c:pt>
                <c:pt idx="194388">
                  <c:v>50.513697445295897</c:v>
                </c:pt>
                <c:pt idx="194389">
                  <c:v>50.513792077618596</c:v>
                </c:pt>
                <c:pt idx="194390">
                  <c:v>50.513886709638399</c:v>
                </c:pt>
                <c:pt idx="194391">
                  <c:v>50.513981341355297</c:v>
                </c:pt>
                <c:pt idx="194392">
                  <c:v>50.514075972769298</c:v>
                </c:pt>
                <c:pt idx="194393">
                  <c:v>50.514170603880402</c:v>
                </c:pt>
                <c:pt idx="194394">
                  <c:v>50.514265234688601</c:v>
                </c:pt>
                <c:pt idx="194395">
                  <c:v>50.514359865193804</c:v>
                </c:pt>
                <c:pt idx="194396">
                  <c:v>50.514454495396201</c:v>
                </c:pt>
                <c:pt idx="194397">
                  <c:v>50.514549125295602</c:v>
                </c:pt>
                <c:pt idx="194398">
                  <c:v>50.514643754892198</c:v>
                </c:pt>
                <c:pt idx="194399">
                  <c:v>50.514738384185897</c:v>
                </c:pt>
                <c:pt idx="194400">
                  <c:v>50.514833013176599</c:v>
                </c:pt>
                <c:pt idx="194401">
                  <c:v>50.514927641864503</c:v>
                </c:pt>
                <c:pt idx="194402">
                  <c:v>50.515022270249403</c:v>
                </c:pt>
                <c:pt idx="194403">
                  <c:v>50.515116898331499</c:v>
                </c:pt>
                <c:pt idx="194404">
                  <c:v>50.515211526110697</c:v>
                </c:pt>
                <c:pt idx="194405">
                  <c:v>50.515306153586998</c:v>
                </c:pt>
                <c:pt idx="194406">
                  <c:v>50.515400780760302</c:v>
                </c:pt>
                <c:pt idx="194407">
                  <c:v>50.515495407630802</c:v>
                </c:pt>
                <c:pt idx="194408">
                  <c:v>50.515590034198397</c:v>
                </c:pt>
                <c:pt idx="194409">
                  <c:v>50.515684660463101</c:v>
                </c:pt>
                <c:pt idx="194410">
                  <c:v>50.515779286424902</c:v>
                </c:pt>
                <c:pt idx="194411">
                  <c:v>50.515873912083897</c:v>
                </c:pt>
                <c:pt idx="194412">
                  <c:v>50.515968537439903</c:v>
                </c:pt>
                <c:pt idx="194413">
                  <c:v>50.516063162492998</c:v>
                </c:pt>
                <c:pt idx="194414">
                  <c:v>50.516157787243301</c:v>
                </c:pt>
                <c:pt idx="194415">
                  <c:v>50.516252411690701</c:v>
                </c:pt>
                <c:pt idx="194416">
                  <c:v>50.516347035835203</c:v>
                </c:pt>
                <c:pt idx="194417">
                  <c:v>50.516441659676801</c:v>
                </c:pt>
                <c:pt idx="194418">
                  <c:v>50.516536283215501</c:v>
                </c:pt>
                <c:pt idx="194419">
                  <c:v>50.516630906451297</c:v>
                </c:pt>
                <c:pt idx="194420">
                  <c:v>50.516725529384303</c:v>
                </c:pt>
                <c:pt idx="194421">
                  <c:v>50.516820152014397</c:v>
                </c:pt>
                <c:pt idx="194422">
                  <c:v>50.5169147743416</c:v>
                </c:pt>
                <c:pt idx="194423">
                  <c:v>50.5170093963659</c:v>
                </c:pt>
                <c:pt idx="194424">
                  <c:v>50.517104018087402</c:v>
                </c:pt>
                <c:pt idx="194425">
                  <c:v>50.517198639505999</c:v>
                </c:pt>
                <c:pt idx="194426">
                  <c:v>50.517293260621699</c:v>
                </c:pt>
                <c:pt idx="194427">
                  <c:v>50.517387881434502</c:v>
                </c:pt>
                <c:pt idx="194428">
                  <c:v>50.5174825019444</c:v>
                </c:pt>
                <c:pt idx="194429">
                  <c:v>50.517577122151501</c:v>
                </c:pt>
                <c:pt idx="194430">
                  <c:v>50.517671742055697</c:v>
                </c:pt>
                <c:pt idx="194431">
                  <c:v>50.517766361657102</c:v>
                </c:pt>
                <c:pt idx="194432">
                  <c:v>50.517860980955497</c:v>
                </c:pt>
                <c:pt idx="194433">
                  <c:v>50.517955599951101</c:v>
                </c:pt>
                <c:pt idx="194434">
                  <c:v>50.5180502186439</c:v>
                </c:pt>
                <c:pt idx="194435">
                  <c:v>50.518144837033802</c:v>
                </c:pt>
                <c:pt idx="194436">
                  <c:v>50.518239455120799</c:v>
                </c:pt>
                <c:pt idx="194437">
                  <c:v>50.518334072904899</c:v>
                </c:pt>
                <c:pt idx="194438">
                  <c:v>50.518428690386202</c:v>
                </c:pt>
                <c:pt idx="194439">
                  <c:v>50.5185233075646</c:v>
                </c:pt>
                <c:pt idx="194440">
                  <c:v>50.5186179244402</c:v>
                </c:pt>
                <c:pt idx="194441">
                  <c:v>50.518712541012903</c:v>
                </c:pt>
                <c:pt idx="194442">
                  <c:v>50.518807157282701</c:v>
                </c:pt>
                <c:pt idx="194443">
                  <c:v>50.518901773249702</c:v>
                </c:pt>
                <c:pt idx="194444">
                  <c:v>50.518996388913799</c:v>
                </c:pt>
                <c:pt idx="194445">
                  <c:v>50.519091004275097</c:v>
                </c:pt>
                <c:pt idx="194446">
                  <c:v>50.519185619333498</c:v>
                </c:pt>
                <c:pt idx="194447">
                  <c:v>50.519280234089003</c:v>
                </c:pt>
                <c:pt idx="194448">
                  <c:v>50.519374848541702</c:v>
                </c:pt>
                <c:pt idx="194449">
                  <c:v>50.519469462691603</c:v>
                </c:pt>
                <c:pt idx="194450">
                  <c:v>50.5195640765386</c:v>
                </c:pt>
                <c:pt idx="194451">
                  <c:v>50.5196586900827</c:v>
                </c:pt>
                <c:pt idx="194452">
                  <c:v>50.519753303324002</c:v>
                </c:pt>
                <c:pt idx="194453">
                  <c:v>50.519847916262499</c:v>
                </c:pt>
                <c:pt idx="194454">
                  <c:v>50.519942528898099</c:v>
                </c:pt>
                <c:pt idx="194455">
                  <c:v>50.520037141230802</c:v>
                </c:pt>
                <c:pt idx="194456">
                  <c:v>50.520131753260699</c:v>
                </c:pt>
                <c:pt idx="194457">
                  <c:v>50.520226364987799</c:v>
                </c:pt>
                <c:pt idx="194458">
                  <c:v>50.520320976412002</c:v>
                </c:pt>
                <c:pt idx="194459">
                  <c:v>50.5204155875334</c:v>
                </c:pt>
                <c:pt idx="194460">
                  <c:v>50.5205101983519</c:v>
                </c:pt>
                <c:pt idx="194461">
                  <c:v>50.520604808867603</c:v>
                </c:pt>
                <c:pt idx="194462">
                  <c:v>50.520699419080501</c:v>
                </c:pt>
                <c:pt idx="194463">
                  <c:v>50.520794028990501</c:v>
                </c:pt>
                <c:pt idx="194464">
                  <c:v>50.520888638597697</c:v>
                </c:pt>
                <c:pt idx="194465">
                  <c:v>50.520983247902002</c:v>
                </c:pt>
                <c:pt idx="194466">
                  <c:v>50.521077856903503</c:v>
                </c:pt>
                <c:pt idx="194467">
                  <c:v>50.521172465602199</c:v>
                </c:pt>
                <c:pt idx="194468">
                  <c:v>50.521267073997997</c:v>
                </c:pt>
                <c:pt idx="194469">
                  <c:v>50.521361682091097</c:v>
                </c:pt>
                <c:pt idx="194470">
                  <c:v>50.521456289881201</c:v>
                </c:pt>
                <c:pt idx="194471">
                  <c:v>50.521550897368598</c:v>
                </c:pt>
                <c:pt idx="194472">
                  <c:v>50.521645504553099</c:v>
                </c:pt>
                <c:pt idx="194473">
                  <c:v>50.521740111434703</c:v>
                </c:pt>
                <c:pt idx="194474">
                  <c:v>50.521834718013601</c:v>
                </c:pt>
                <c:pt idx="194475">
                  <c:v>50.521929324289601</c:v>
                </c:pt>
                <c:pt idx="194476">
                  <c:v>50.522023930262797</c:v>
                </c:pt>
                <c:pt idx="194477">
                  <c:v>50.522118535933203</c:v>
                </c:pt>
                <c:pt idx="194478">
                  <c:v>50.522213141300803</c:v>
                </c:pt>
                <c:pt idx="194479">
                  <c:v>50.522307746365499</c:v>
                </c:pt>
                <c:pt idx="194480">
                  <c:v>50.522402351127397</c:v>
                </c:pt>
                <c:pt idx="194481">
                  <c:v>50.522496955586497</c:v>
                </c:pt>
                <c:pt idx="194482">
                  <c:v>50.5225915597427</c:v>
                </c:pt>
                <c:pt idx="194483">
                  <c:v>50.522686163596198</c:v>
                </c:pt>
                <c:pt idx="194484">
                  <c:v>50.522780767146799</c:v>
                </c:pt>
                <c:pt idx="194485">
                  <c:v>50.522875370394601</c:v>
                </c:pt>
                <c:pt idx="194486">
                  <c:v>50.522969973339599</c:v>
                </c:pt>
                <c:pt idx="194487">
                  <c:v>50.523064575981799</c:v>
                </c:pt>
                <c:pt idx="194488">
                  <c:v>50.523159178321102</c:v>
                </c:pt>
                <c:pt idx="194489">
                  <c:v>50.523253780357699</c:v>
                </c:pt>
                <c:pt idx="194490">
                  <c:v>50.523348382091399</c:v>
                </c:pt>
                <c:pt idx="194491">
                  <c:v>50.523442983522301</c:v>
                </c:pt>
                <c:pt idx="194492">
                  <c:v>50.523537584650498</c:v>
                </c:pt>
                <c:pt idx="194493">
                  <c:v>50.523632185475797</c:v>
                </c:pt>
                <c:pt idx="194494">
                  <c:v>50.5237267859982</c:v>
                </c:pt>
                <c:pt idx="194495">
                  <c:v>50.523821386217897</c:v>
                </c:pt>
                <c:pt idx="194496">
                  <c:v>50.523915986134803</c:v>
                </c:pt>
                <c:pt idx="194497">
                  <c:v>50.524010585748897</c:v>
                </c:pt>
                <c:pt idx="194498">
                  <c:v>50.524105185060201</c:v>
                </c:pt>
                <c:pt idx="194499">
                  <c:v>50.5241997840686</c:v>
                </c:pt>
                <c:pt idx="194500">
                  <c:v>50.524294382774301</c:v>
                </c:pt>
                <c:pt idx="194501">
                  <c:v>50.524388981177097</c:v>
                </c:pt>
                <c:pt idx="194502">
                  <c:v>50.524483579277202</c:v>
                </c:pt>
                <c:pt idx="194503">
                  <c:v>50.524578177074503</c:v>
                </c:pt>
                <c:pt idx="194504">
                  <c:v>50.524672774568899</c:v>
                </c:pt>
                <c:pt idx="194505">
                  <c:v>50.524767371760603</c:v>
                </c:pt>
                <c:pt idx="194506">
                  <c:v>50.524861968649397</c:v>
                </c:pt>
                <c:pt idx="194507">
                  <c:v>50.524956565235499</c:v>
                </c:pt>
                <c:pt idx="194508">
                  <c:v>50.525051161518803</c:v>
                </c:pt>
                <c:pt idx="194509">
                  <c:v>50.525145757499203</c:v>
                </c:pt>
                <c:pt idx="194510">
                  <c:v>50.525240353176898</c:v>
                </c:pt>
                <c:pt idx="194511">
                  <c:v>50.525334948551802</c:v>
                </c:pt>
                <c:pt idx="194512">
                  <c:v>50.5254295436239</c:v>
                </c:pt>
                <c:pt idx="194513">
                  <c:v>50.525524138393202</c:v>
                </c:pt>
                <c:pt idx="194514">
                  <c:v>50.525618732859797</c:v>
                </c:pt>
                <c:pt idx="194515">
                  <c:v>50.525713327023503</c:v>
                </c:pt>
                <c:pt idx="194516">
                  <c:v>50.525807920884397</c:v>
                </c:pt>
                <c:pt idx="194517">
                  <c:v>50.525902514442599</c:v>
                </c:pt>
                <c:pt idx="194518">
                  <c:v>50.525997107697997</c:v>
                </c:pt>
                <c:pt idx="194519">
                  <c:v>50.526091700650497</c:v>
                </c:pt>
                <c:pt idx="194520">
                  <c:v>50.526186293300299</c:v>
                </c:pt>
                <c:pt idx="194521">
                  <c:v>50.526280885647402</c:v>
                </c:pt>
                <c:pt idx="194522">
                  <c:v>50.526375477691602</c:v>
                </c:pt>
                <c:pt idx="194523">
                  <c:v>50.526470069433103</c:v>
                </c:pt>
                <c:pt idx="194524">
                  <c:v>50.526564660871799</c:v>
                </c:pt>
                <c:pt idx="194525">
                  <c:v>50.526659252007597</c:v>
                </c:pt>
                <c:pt idx="194526">
                  <c:v>50.526753842840797</c:v>
                </c:pt>
                <c:pt idx="194527">
                  <c:v>50.5268484333711</c:v>
                </c:pt>
                <c:pt idx="194528">
                  <c:v>50.526943023598697</c:v>
                </c:pt>
                <c:pt idx="194529">
                  <c:v>50.527037613523497</c:v>
                </c:pt>
                <c:pt idx="194530">
                  <c:v>50.527132203145499</c:v>
                </c:pt>
                <c:pt idx="194531">
                  <c:v>50.527226792464802</c:v>
                </c:pt>
                <c:pt idx="194532">
                  <c:v>50.527321381481201</c:v>
                </c:pt>
                <c:pt idx="194533">
                  <c:v>50.527415970194902</c:v>
                </c:pt>
                <c:pt idx="194534">
                  <c:v>50.527510558605897</c:v>
                </c:pt>
                <c:pt idx="194535">
                  <c:v>50.527605146714002</c:v>
                </c:pt>
                <c:pt idx="194536">
                  <c:v>50.527699734519402</c:v>
                </c:pt>
                <c:pt idx="194537">
                  <c:v>50.527794322022103</c:v>
                </c:pt>
                <c:pt idx="194538">
                  <c:v>50.5278889092219</c:v>
                </c:pt>
                <c:pt idx="194539">
                  <c:v>50.527983496118999</c:v>
                </c:pt>
                <c:pt idx="194540">
                  <c:v>50.5280780827134</c:v>
                </c:pt>
                <c:pt idx="194541">
                  <c:v>50.528172669004903</c:v>
                </c:pt>
                <c:pt idx="194542">
                  <c:v>50.5282672549937</c:v>
                </c:pt>
                <c:pt idx="194543">
                  <c:v>50.5283618406798</c:v>
                </c:pt>
                <c:pt idx="194544">
                  <c:v>50.528456426063102</c:v>
                </c:pt>
                <c:pt idx="194545">
                  <c:v>50.528551011143598</c:v>
                </c:pt>
                <c:pt idx="194546">
                  <c:v>50.528645595921397</c:v>
                </c:pt>
                <c:pt idx="194547">
                  <c:v>50.528740180396397</c:v>
                </c:pt>
                <c:pt idx="194548">
                  <c:v>50.5288347645687</c:v>
                </c:pt>
                <c:pt idx="194549">
                  <c:v>50.528929348438197</c:v>
                </c:pt>
                <c:pt idx="194550">
                  <c:v>50.529023932004897</c:v>
                </c:pt>
                <c:pt idx="194551">
                  <c:v>50.529118515268898</c:v>
                </c:pt>
                <c:pt idx="194552">
                  <c:v>50.529213098230102</c:v>
                </c:pt>
                <c:pt idx="194553">
                  <c:v>50.5293076808886</c:v>
                </c:pt>
                <c:pt idx="194554">
                  <c:v>50.5294022632444</c:v>
                </c:pt>
                <c:pt idx="194555">
                  <c:v>50.529496845297302</c:v>
                </c:pt>
                <c:pt idx="194556">
                  <c:v>50.529591427047599</c:v>
                </c:pt>
                <c:pt idx="194557">
                  <c:v>50.529686008495098</c:v>
                </c:pt>
                <c:pt idx="194558">
                  <c:v>50.529780589639799</c:v>
                </c:pt>
                <c:pt idx="194559">
                  <c:v>50.529875170481802</c:v>
                </c:pt>
                <c:pt idx="194560">
                  <c:v>50.529969751021099</c:v>
                </c:pt>
                <c:pt idx="194561">
                  <c:v>50.530064331257599</c:v>
                </c:pt>
                <c:pt idx="194562">
                  <c:v>50.5301589111914</c:v>
                </c:pt>
                <c:pt idx="194563">
                  <c:v>50.530253490822403</c:v>
                </c:pt>
                <c:pt idx="194564">
                  <c:v>50.530348070150701</c:v>
                </c:pt>
                <c:pt idx="194565">
                  <c:v>50.530442649176202</c:v>
                </c:pt>
                <c:pt idx="194566">
                  <c:v>50.530537227899003</c:v>
                </c:pt>
                <c:pt idx="194567">
                  <c:v>50.5306318063191</c:v>
                </c:pt>
                <c:pt idx="194568">
                  <c:v>50.530726384436399</c:v>
                </c:pt>
                <c:pt idx="194569">
                  <c:v>50.530820962250999</c:v>
                </c:pt>
                <c:pt idx="194570">
                  <c:v>50.530915539762901</c:v>
                </c:pt>
                <c:pt idx="194571">
                  <c:v>50.531010116971999</c:v>
                </c:pt>
                <c:pt idx="194572">
                  <c:v>50.531104693878397</c:v>
                </c:pt>
                <c:pt idx="194573">
                  <c:v>50.531199270481999</c:v>
                </c:pt>
                <c:pt idx="194574">
                  <c:v>50.531293846783001</c:v>
                </c:pt>
                <c:pt idx="194575">
                  <c:v>50.531388422781198</c:v>
                </c:pt>
                <c:pt idx="194576">
                  <c:v>50.531482998476598</c:v>
                </c:pt>
                <c:pt idx="194577">
                  <c:v>50.531577573869399</c:v>
                </c:pt>
                <c:pt idx="194578">
                  <c:v>50.531672148959402</c:v>
                </c:pt>
                <c:pt idx="194579">
                  <c:v>50.531766723746699</c:v>
                </c:pt>
                <c:pt idx="194580">
                  <c:v>50.531861298231199</c:v>
                </c:pt>
                <c:pt idx="194581">
                  <c:v>50.5319558724131</c:v>
                </c:pt>
                <c:pt idx="194582">
                  <c:v>50.532050446292203</c:v>
                </c:pt>
                <c:pt idx="194583">
                  <c:v>50.532145019868601</c:v>
                </c:pt>
                <c:pt idx="194584">
                  <c:v>50.532239593142201</c:v>
                </c:pt>
                <c:pt idx="194585">
                  <c:v>50.532334166113202</c:v>
                </c:pt>
                <c:pt idx="194586">
                  <c:v>50.532428738781398</c:v>
                </c:pt>
                <c:pt idx="194587">
                  <c:v>50.532523311146903</c:v>
                </c:pt>
                <c:pt idx="194588">
                  <c:v>50.532617883209703</c:v>
                </c:pt>
                <c:pt idx="194589">
                  <c:v>50.532712454969797</c:v>
                </c:pt>
                <c:pt idx="194590">
                  <c:v>50.5328070264272</c:v>
                </c:pt>
                <c:pt idx="194591">
                  <c:v>50.532901597581798</c:v>
                </c:pt>
                <c:pt idx="194592">
                  <c:v>50.532996168433698</c:v>
                </c:pt>
                <c:pt idx="194593">
                  <c:v>50.533090738982999</c:v>
                </c:pt>
                <c:pt idx="194594">
                  <c:v>50.533185309229502</c:v>
                </c:pt>
                <c:pt idx="194595">
                  <c:v>50.5332798791733</c:v>
                </c:pt>
                <c:pt idx="194596">
                  <c:v>50.5333744488143</c:v>
                </c:pt>
                <c:pt idx="194597">
                  <c:v>50.533469018152701</c:v>
                </c:pt>
                <c:pt idx="194598">
                  <c:v>50.533563587188397</c:v>
                </c:pt>
                <c:pt idx="194599">
                  <c:v>50.533658155921302</c:v>
                </c:pt>
                <c:pt idx="194600">
                  <c:v>50.533752724351601</c:v>
                </c:pt>
                <c:pt idx="194601">
                  <c:v>50.533847292479201</c:v>
                </c:pt>
                <c:pt idx="194602">
                  <c:v>50.533941860303997</c:v>
                </c:pt>
                <c:pt idx="194603">
                  <c:v>50.534036427826102</c:v>
                </c:pt>
                <c:pt idx="194604">
                  <c:v>50.534130995045601</c:v>
                </c:pt>
                <c:pt idx="194605">
                  <c:v>50.534225561962302</c:v>
                </c:pt>
                <c:pt idx="194606">
                  <c:v>50.534320128576397</c:v>
                </c:pt>
                <c:pt idx="194607">
                  <c:v>50.534414694887701</c:v>
                </c:pt>
                <c:pt idx="194608">
                  <c:v>50.5345092608963</c:v>
                </c:pt>
                <c:pt idx="194609">
                  <c:v>50.5346038266023</c:v>
                </c:pt>
                <c:pt idx="194610">
                  <c:v>50.534698392005502</c:v>
                </c:pt>
                <c:pt idx="194611">
                  <c:v>50.534792957106099</c:v>
                </c:pt>
                <c:pt idx="194612">
                  <c:v>50.534887521903897</c:v>
                </c:pt>
                <c:pt idx="194613">
                  <c:v>50.534982086399097</c:v>
                </c:pt>
                <c:pt idx="194614">
                  <c:v>50.535076650591598</c:v>
                </c:pt>
                <c:pt idx="194615">
                  <c:v>50.535171214481402</c:v>
                </c:pt>
                <c:pt idx="194616">
                  <c:v>50.5352657780684</c:v>
                </c:pt>
                <c:pt idx="194617">
                  <c:v>50.535360341352799</c:v>
                </c:pt>
                <c:pt idx="194618">
                  <c:v>50.5354549043346</c:v>
                </c:pt>
                <c:pt idx="194619">
                  <c:v>50.535549467013603</c:v>
                </c:pt>
                <c:pt idx="194620">
                  <c:v>50.5356440293899</c:v>
                </c:pt>
                <c:pt idx="194621">
                  <c:v>50.535738591463598</c:v>
                </c:pt>
                <c:pt idx="194622">
                  <c:v>50.535833153234499</c:v>
                </c:pt>
                <c:pt idx="194623">
                  <c:v>50.535927714702801</c:v>
                </c:pt>
                <c:pt idx="194624">
                  <c:v>50.536022275868397</c:v>
                </c:pt>
                <c:pt idx="194625">
                  <c:v>50.536116836731303</c:v>
                </c:pt>
                <c:pt idx="194626">
                  <c:v>50.536211397291602</c:v>
                </c:pt>
                <c:pt idx="194627">
                  <c:v>50.536305957549096</c:v>
                </c:pt>
                <c:pt idx="194628">
                  <c:v>50.536400517503999</c:v>
                </c:pt>
                <c:pt idx="194629">
                  <c:v>50.536495077156196</c:v>
                </c:pt>
                <c:pt idx="194630">
                  <c:v>50.536589636505703</c:v>
                </c:pt>
                <c:pt idx="194631">
                  <c:v>50.536684195552603</c:v>
                </c:pt>
                <c:pt idx="194632">
                  <c:v>50.536778754296698</c:v>
                </c:pt>
                <c:pt idx="194633">
                  <c:v>50.536873312738201</c:v>
                </c:pt>
                <c:pt idx="194634">
                  <c:v>50.536967870877099</c:v>
                </c:pt>
                <c:pt idx="194635">
                  <c:v>50.537062428713199</c:v>
                </c:pt>
                <c:pt idx="194636">
                  <c:v>50.5371569862467</c:v>
                </c:pt>
                <c:pt idx="194637">
                  <c:v>50.537251543477502</c:v>
                </c:pt>
                <c:pt idx="194638">
                  <c:v>50.5373461004056</c:v>
                </c:pt>
                <c:pt idx="194639">
                  <c:v>50.537440657031098</c:v>
                </c:pt>
                <c:pt idx="194640">
                  <c:v>50.537535213353898</c:v>
                </c:pt>
                <c:pt idx="194641">
                  <c:v>50.537629769374099</c:v>
                </c:pt>
                <c:pt idx="194642">
                  <c:v>50.537724325091503</c:v>
                </c:pt>
                <c:pt idx="194643">
                  <c:v>50.5378188805063</c:v>
                </c:pt>
                <c:pt idx="194644">
                  <c:v>50.537913435618499</c:v>
                </c:pt>
                <c:pt idx="194645">
                  <c:v>50.538007990428</c:v>
                </c:pt>
                <c:pt idx="194646">
                  <c:v>50.538102544934802</c:v>
                </c:pt>
                <c:pt idx="194647">
                  <c:v>50.538197099138998</c:v>
                </c:pt>
                <c:pt idx="194648">
                  <c:v>50.538291653040503</c:v>
                </c:pt>
                <c:pt idx="194649">
                  <c:v>50.538386206639302</c:v>
                </c:pt>
                <c:pt idx="194650">
                  <c:v>50.538480759935503</c:v>
                </c:pt>
                <c:pt idx="194651">
                  <c:v>50.538575312928998</c:v>
                </c:pt>
                <c:pt idx="194652">
                  <c:v>50.538669865619902</c:v>
                </c:pt>
                <c:pt idx="194653">
                  <c:v>50.5387644180081</c:v>
                </c:pt>
                <c:pt idx="194654">
                  <c:v>50.538858970093699</c:v>
                </c:pt>
                <c:pt idx="194655">
                  <c:v>50.5389535218766</c:v>
                </c:pt>
                <c:pt idx="194656">
                  <c:v>50.539048073356803</c:v>
                </c:pt>
                <c:pt idx="194657">
                  <c:v>50.539142624534499</c:v>
                </c:pt>
                <c:pt idx="194658">
                  <c:v>50.539237175409397</c:v>
                </c:pt>
                <c:pt idx="194659">
                  <c:v>50.539331725981697</c:v>
                </c:pt>
                <c:pt idx="194660">
                  <c:v>50.539426276251397</c:v>
                </c:pt>
                <c:pt idx="194661">
                  <c:v>50.5395208262184</c:v>
                </c:pt>
                <c:pt idx="194662">
                  <c:v>50.539615375882804</c:v>
                </c:pt>
                <c:pt idx="194663">
                  <c:v>50.539709925244502</c:v>
                </c:pt>
                <c:pt idx="194664">
                  <c:v>50.539804474303601</c:v>
                </c:pt>
                <c:pt idx="194665">
                  <c:v>50.539899023060002</c:v>
                </c:pt>
                <c:pt idx="194666">
                  <c:v>50.539993571513797</c:v>
                </c:pt>
                <c:pt idx="194667">
                  <c:v>50.540088119665</c:v>
                </c:pt>
                <c:pt idx="194668">
                  <c:v>50.540182667513498</c:v>
                </c:pt>
                <c:pt idx="194669">
                  <c:v>50.540277215059398</c:v>
                </c:pt>
                <c:pt idx="194670">
                  <c:v>50.540371762302598</c:v>
                </c:pt>
                <c:pt idx="194671">
                  <c:v>50.5404663092432</c:v>
                </c:pt>
                <c:pt idx="194672">
                  <c:v>50.540560855881203</c:v>
                </c:pt>
                <c:pt idx="194673">
                  <c:v>50.540655402216501</c:v>
                </c:pt>
                <c:pt idx="194674">
                  <c:v>50.5407499482492</c:v>
                </c:pt>
                <c:pt idx="194675">
                  <c:v>50.540844493979201</c:v>
                </c:pt>
                <c:pt idx="194676">
                  <c:v>50.540939039406702</c:v>
                </c:pt>
                <c:pt idx="194677">
                  <c:v>50.541033584531498</c:v>
                </c:pt>
                <c:pt idx="194678">
                  <c:v>50.541128129353602</c:v>
                </c:pt>
                <c:pt idx="194679">
                  <c:v>50.5412226738732</c:v>
                </c:pt>
                <c:pt idx="194680">
                  <c:v>50.5413172180901</c:v>
                </c:pt>
                <c:pt idx="194681">
                  <c:v>50.541411762004302</c:v>
                </c:pt>
                <c:pt idx="194682">
                  <c:v>50.541506305615997</c:v>
                </c:pt>
                <c:pt idx="194683">
                  <c:v>50.541600848925</c:v>
                </c:pt>
                <c:pt idx="194684">
                  <c:v>50.541695391931398</c:v>
                </c:pt>
                <c:pt idx="194685">
                  <c:v>50.541789934635197</c:v>
                </c:pt>
                <c:pt idx="194686">
                  <c:v>50.541884477036398</c:v>
                </c:pt>
                <c:pt idx="194687">
                  <c:v>50.541979019134899</c:v>
                </c:pt>
                <c:pt idx="194688">
                  <c:v>50.542073560930803</c:v>
                </c:pt>
                <c:pt idx="194689">
                  <c:v>50.5421681024241</c:v>
                </c:pt>
                <c:pt idx="194690">
                  <c:v>50.542262643614798</c:v>
                </c:pt>
                <c:pt idx="194691">
                  <c:v>50.542357184502798</c:v>
                </c:pt>
                <c:pt idx="194692">
                  <c:v>50.542451725088299</c:v>
                </c:pt>
                <c:pt idx="194693">
                  <c:v>50.542546265371101</c:v>
                </c:pt>
                <c:pt idx="194694">
                  <c:v>50.542640805351297</c:v>
                </c:pt>
                <c:pt idx="194695">
                  <c:v>50.542735345028902</c:v>
                </c:pt>
                <c:pt idx="194696">
                  <c:v>50.542829884403901</c:v>
                </c:pt>
                <c:pt idx="194697">
                  <c:v>50.542924423476201</c:v>
                </c:pt>
                <c:pt idx="194698">
                  <c:v>50.543018962246002</c:v>
                </c:pt>
                <c:pt idx="194699">
                  <c:v>50.543113500713098</c:v>
                </c:pt>
                <c:pt idx="194700">
                  <c:v>50.543208038877701</c:v>
                </c:pt>
                <c:pt idx="194701">
                  <c:v>50.543302576739599</c:v>
                </c:pt>
                <c:pt idx="194702">
                  <c:v>50.543397114298898</c:v>
                </c:pt>
                <c:pt idx="194703">
                  <c:v>50.543491651555698</c:v>
                </c:pt>
                <c:pt idx="194704">
                  <c:v>50.543586188509799</c:v>
                </c:pt>
                <c:pt idx="194705">
                  <c:v>50.543680725161302</c:v>
                </c:pt>
                <c:pt idx="194706">
                  <c:v>50.543775261510199</c:v>
                </c:pt>
                <c:pt idx="194707">
                  <c:v>50.543869797556503</c:v>
                </c:pt>
                <c:pt idx="194708">
                  <c:v>50.543964333300202</c:v>
                </c:pt>
                <c:pt idx="194709">
                  <c:v>50.544058868741303</c:v>
                </c:pt>
                <c:pt idx="194710">
                  <c:v>50.544153403879797</c:v>
                </c:pt>
                <c:pt idx="194711">
                  <c:v>50.544247938715699</c:v>
                </c:pt>
                <c:pt idx="194712">
                  <c:v>50.544342473249003</c:v>
                </c:pt>
                <c:pt idx="194713">
                  <c:v>50.544437007479701</c:v>
                </c:pt>
                <c:pt idx="194714">
                  <c:v>50.5445315414078</c:v>
                </c:pt>
                <c:pt idx="194715">
                  <c:v>50.5446260750333</c:v>
                </c:pt>
                <c:pt idx="194716">
                  <c:v>50.544720608356201</c:v>
                </c:pt>
                <c:pt idx="194717">
                  <c:v>50.544815141376603</c:v>
                </c:pt>
                <c:pt idx="194718">
                  <c:v>50.544909674094299</c:v>
                </c:pt>
                <c:pt idx="194719">
                  <c:v>50.545004206509503</c:v>
                </c:pt>
                <c:pt idx="194720">
                  <c:v>50.545098738622002</c:v>
                </c:pt>
                <c:pt idx="194721">
                  <c:v>50.545193270432001</c:v>
                </c:pt>
                <c:pt idx="194722">
                  <c:v>50.545287801939402</c:v>
                </c:pt>
                <c:pt idx="194723">
                  <c:v>50.545382333144197</c:v>
                </c:pt>
                <c:pt idx="194724">
                  <c:v>50.5454768640464</c:v>
                </c:pt>
                <c:pt idx="194725">
                  <c:v>50.545571394645997</c:v>
                </c:pt>
                <c:pt idx="194726">
                  <c:v>50.545665924943002</c:v>
                </c:pt>
                <c:pt idx="194727">
                  <c:v>50.545760454937501</c:v>
                </c:pt>
                <c:pt idx="194728">
                  <c:v>50.545854984629401</c:v>
                </c:pt>
                <c:pt idx="194729">
                  <c:v>50.545949514018602</c:v>
                </c:pt>
                <c:pt idx="194730">
                  <c:v>50.546044043105397</c:v>
                </c:pt>
                <c:pt idx="194731">
                  <c:v>50.5461385718895</c:v>
                </c:pt>
                <c:pt idx="194732">
                  <c:v>50.546233100370998</c:v>
                </c:pt>
                <c:pt idx="194733">
                  <c:v>50.546327628550003</c:v>
                </c:pt>
                <c:pt idx="194734">
                  <c:v>50.546422156426402</c:v>
                </c:pt>
                <c:pt idx="194735">
                  <c:v>50.546516684000302</c:v>
                </c:pt>
                <c:pt idx="194736">
                  <c:v>50.546611211271497</c:v>
                </c:pt>
                <c:pt idx="194737">
                  <c:v>50.546705738240199</c:v>
                </c:pt>
                <c:pt idx="194738">
                  <c:v>50.546800264906302</c:v>
                </c:pt>
                <c:pt idx="194739">
                  <c:v>50.5468947912698</c:v>
                </c:pt>
                <c:pt idx="194740">
                  <c:v>50.546989317330798</c:v>
                </c:pt>
                <c:pt idx="194741">
                  <c:v>50.547083843089197</c:v>
                </c:pt>
                <c:pt idx="194742">
                  <c:v>50.547178368544998</c:v>
                </c:pt>
                <c:pt idx="194743">
                  <c:v>50.547272893698299</c:v>
                </c:pt>
                <c:pt idx="194744">
                  <c:v>50.547367418549001</c:v>
                </c:pt>
                <c:pt idx="194745">
                  <c:v>50.547461943097098</c:v>
                </c:pt>
                <c:pt idx="194746">
                  <c:v>50.547556467342702</c:v>
                </c:pt>
                <c:pt idx="194747">
                  <c:v>50.5476509912856</c:v>
                </c:pt>
                <c:pt idx="194748">
                  <c:v>50.547745514926099</c:v>
                </c:pt>
                <c:pt idx="194749">
                  <c:v>50.547840038263999</c:v>
                </c:pt>
                <c:pt idx="194750">
                  <c:v>50.5479345612993</c:v>
                </c:pt>
                <c:pt idx="194751">
                  <c:v>50.548029084032002</c:v>
                </c:pt>
                <c:pt idx="194752">
                  <c:v>50.548123606462198</c:v>
                </c:pt>
                <c:pt idx="194753">
                  <c:v>50.548218128589902</c:v>
                </c:pt>
                <c:pt idx="194754">
                  <c:v>50.5483126504149</c:v>
                </c:pt>
                <c:pt idx="194755">
                  <c:v>50.548407171937498</c:v>
                </c:pt>
                <c:pt idx="194756">
                  <c:v>50.548501693157398</c:v>
                </c:pt>
                <c:pt idx="194757">
                  <c:v>50.548596214074799</c:v>
                </c:pt>
                <c:pt idx="194758">
                  <c:v>50.5486907346897</c:v>
                </c:pt>
                <c:pt idx="194759">
                  <c:v>50.548785255002002</c:v>
                </c:pt>
                <c:pt idx="194760">
                  <c:v>50.548879775011798</c:v>
                </c:pt>
                <c:pt idx="194761">
                  <c:v>50.548974294719002</c:v>
                </c:pt>
                <c:pt idx="194762">
                  <c:v>50.549068814123601</c:v>
                </c:pt>
                <c:pt idx="194763">
                  <c:v>50.5491633332257</c:v>
                </c:pt>
                <c:pt idx="194764">
                  <c:v>50.549257852025299</c:v>
                </c:pt>
                <c:pt idx="194765">
                  <c:v>50.5493523705223</c:v>
                </c:pt>
                <c:pt idx="194766">
                  <c:v>50.549446888716801</c:v>
                </c:pt>
                <c:pt idx="194767">
                  <c:v>50.549541406608697</c:v>
                </c:pt>
                <c:pt idx="194768">
                  <c:v>50.5496359241981</c:v>
                </c:pt>
                <c:pt idx="194769">
                  <c:v>50.549730441485003</c:v>
                </c:pt>
                <c:pt idx="194770">
                  <c:v>50.549824958469202</c:v>
                </c:pt>
                <c:pt idx="194771">
                  <c:v>50.549919475151</c:v>
                </c:pt>
                <c:pt idx="194772">
                  <c:v>50.5500139915302</c:v>
                </c:pt>
                <c:pt idx="194773">
                  <c:v>50.5501085076069</c:v>
                </c:pt>
                <c:pt idx="194774">
                  <c:v>50.550203023381101</c:v>
                </c:pt>
                <c:pt idx="194775">
                  <c:v>50.550297538852703</c:v>
                </c:pt>
                <c:pt idx="194776">
                  <c:v>50.5503920540217</c:v>
                </c:pt>
                <c:pt idx="194777">
                  <c:v>50.550486568888303</c:v>
                </c:pt>
                <c:pt idx="194778">
                  <c:v>50.5505810834523</c:v>
                </c:pt>
                <c:pt idx="194779">
                  <c:v>50.550675597713798</c:v>
                </c:pt>
                <c:pt idx="194780">
                  <c:v>50.550770111672698</c:v>
                </c:pt>
                <c:pt idx="194781">
                  <c:v>50.550864625329098</c:v>
                </c:pt>
                <c:pt idx="194782">
                  <c:v>50.550959138682998</c:v>
                </c:pt>
                <c:pt idx="194783">
                  <c:v>50.5510536517343</c:v>
                </c:pt>
                <c:pt idx="194784">
                  <c:v>50.551148164483102</c:v>
                </c:pt>
                <c:pt idx="194785">
                  <c:v>50.551242676929398</c:v>
                </c:pt>
                <c:pt idx="194786">
                  <c:v>50.551337189073202</c:v>
                </c:pt>
                <c:pt idx="194787">
                  <c:v>50.551431700914499</c:v>
                </c:pt>
                <c:pt idx="194788">
                  <c:v>50.551526212453197</c:v>
                </c:pt>
                <c:pt idx="194789">
                  <c:v>50.551620723689403</c:v>
                </c:pt>
                <c:pt idx="194790">
                  <c:v>50.551715234623103</c:v>
                </c:pt>
                <c:pt idx="194791">
                  <c:v>50.551809745254197</c:v>
                </c:pt>
                <c:pt idx="194792">
                  <c:v>50.551904255582798</c:v>
                </c:pt>
                <c:pt idx="194793">
                  <c:v>50.551998765609</c:v>
                </c:pt>
                <c:pt idx="194794">
                  <c:v>50.552093275332602</c:v>
                </c:pt>
                <c:pt idx="194795">
                  <c:v>50.552187784753599</c:v>
                </c:pt>
                <c:pt idx="194796">
                  <c:v>50.552282293872203</c:v>
                </c:pt>
                <c:pt idx="194797">
                  <c:v>50.552376802688201</c:v>
                </c:pt>
                <c:pt idx="194798">
                  <c:v>50.552471311201799</c:v>
                </c:pt>
                <c:pt idx="194799">
                  <c:v>50.552565819412798</c:v>
                </c:pt>
                <c:pt idx="194800">
                  <c:v>50.552660327321298</c:v>
                </c:pt>
                <c:pt idx="194801">
                  <c:v>50.552754834927299</c:v>
                </c:pt>
                <c:pt idx="194802">
                  <c:v>50.5528493422308</c:v>
                </c:pt>
                <c:pt idx="194803">
                  <c:v>50.552943849231802</c:v>
                </c:pt>
                <c:pt idx="194804">
                  <c:v>50.553038355930198</c:v>
                </c:pt>
                <c:pt idx="194805">
                  <c:v>50.553132862326201</c:v>
                </c:pt>
                <c:pt idx="194806">
                  <c:v>50.553227368419698</c:v>
                </c:pt>
                <c:pt idx="194807">
                  <c:v>50.553321874210603</c:v>
                </c:pt>
                <c:pt idx="194808">
                  <c:v>50.553416379699001</c:v>
                </c:pt>
                <c:pt idx="194809">
                  <c:v>50.553510884885</c:v>
                </c:pt>
                <c:pt idx="194810">
                  <c:v>50.5536053897684</c:v>
                </c:pt>
                <c:pt idx="194811">
                  <c:v>50.5536998943494</c:v>
                </c:pt>
                <c:pt idx="194812">
                  <c:v>50.553794398627801</c:v>
                </c:pt>
                <c:pt idx="194813">
                  <c:v>50.553888902603703</c:v>
                </c:pt>
                <c:pt idx="194814">
                  <c:v>50.553983406277197</c:v>
                </c:pt>
                <c:pt idx="194815">
                  <c:v>50.5540779096481</c:v>
                </c:pt>
                <c:pt idx="194816">
                  <c:v>50.554172412716603</c:v>
                </c:pt>
                <c:pt idx="194817">
                  <c:v>50.554266915482501</c:v>
                </c:pt>
                <c:pt idx="194818">
                  <c:v>50.554361417945898</c:v>
                </c:pt>
                <c:pt idx="194819">
                  <c:v>50.554455920106903</c:v>
                </c:pt>
                <c:pt idx="194820">
                  <c:v>50.554550421965402</c:v>
                </c:pt>
                <c:pt idx="194821">
                  <c:v>50.554644923521302</c:v>
                </c:pt>
                <c:pt idx="194822">
                  <c:v>50.554739424774802</c:v>
                </c:pt>
                <c:pt idx="194823">
                  <c:v>50.554833925725802</c:v>
                </c:pt>
                <c:pt idx="194824">
                  <c:v>50.554928426374303</c:v>
                </c:pt>
                <c:pt idx="194825">
                  <c:v>50.555022926720298</c:v>
                </c:pt>
                <c:pt idx="194826">
                  <c:v>50.5551174267639</c:v>
                </c:pt>
                <c:pt idx="194827">
                  <c:v>50.555211926504903</c:v>
                </c:pt>
                <c:pt idx="194828">
                  <c:v>50.555306425943499</c:v>
                </c:pt>
                <c:pt idx="194829">
                  <c:v>50.555400925079503</c:v>
                </c:pt>
                <c:pt idx="194830">
                  <c:v>50.555495423913101</c:v>
                </c:pt>
                <c:pt idx="194831">
                  <c:v>50.555589922444199</c:v>
                </c:pt>
                <c:pt idx="194832">
                  <c:v>50.555684420672797</c:v>
                </c:pt>
                <c:pt idx="194833">
                  <c:v>50.555778918599003</c:v>
                </c:pt>
                <c:pt idx="194834">
                  <c:v>50.555873416222603</c:v>
                </c:pt>
                <c:pt idx="194835">
                  <c:v>50.555967913543803</c:v>
                </c:pt>
                <c:pt idx="194836">
                  <c:v>50.556062410562497</c:v>
                </c:pt>
                <c:pt idx="194837">
                  <c:v>50.556156907278798</c:v>
                </c:pt>
                <c:pt idx="194838">
                  <c:v>50.556251403692499</c:v>
                </c:pt>
                <c:pt idx="194839">
                  <c:v>50.556345899803802</c:v>
                </c:pt>
                <c:pt idx="194840">
                  <c:v>50.556440395612597</c:v>
                </c:pt>
                <c:pt idx="194841">
                  <c:v>50.556534891118901</c:v>
                </c:pt>
                <c:pt idx="194842">
                  <c:v>50.556629386322797</c:v>
                </c:pt>
                <c:pt idx="194843">
                  <c:v>50.556723881224201</c:v>
                </c:pt>
                <c:pt idx="194844">
                  <c:v>50.556818375823099</c:v>
                </c:pt>
                <c:pt idx="194845">
                  <c:v>50.556912870119604</c:v>
                </c:pt>
                <c:pt idx="194846">
                  <c:v>50.557007364113602</c:v>
                </c:pt>
                <c:pt idx="194847">
                  <c:v>50.557101857805101</c:v>
                </c:pt>
                <c:pt idx="194848">
                  <c:v>50.557196351194101</c:v>
                </c:pt>
                <c:pt idx="194849">
                  <c:v>50.557290844280701</c:v>
                </c:pt>
                <c:pt idx="194850">
                  <c:v>50.557385337064801</c:v>
                </c:pt>
                <c:pt idx="194851">
                  <c:v>50.557479829546502</c:v>
                </c:pt>
                <c:pt idx="194852">
                  <c:v>50.557574321725703</c:v>
                </c:pt>
                <c:pt idx="194853">
                  <c:v>50.557668813602497</c:v>
                </c:pt>
                <c:pt idx="194854">
                  <c:v>50.557763305176699</c:v>
                </c:pt>
                <c:pt idx="194855">
                  <c:v>50.557857796448502</c:v>
                </c:pt>
                <c:pt idx="194856">
                  <c:v>50.557952287417898</c:v>
                </c:pt>
                <c:pt idx="194857">
                  <c:v>50.558046778084801</c:v>
                </c:pt>
                <c:pt idx="194858">
                  <c:v>50.558141268449297</c:v>
                </c:pt>
                <c:pt idx="194859">
                  <c:v>50.558235758511302</c:v>
                </c:pt>
                <c:pt idx="194860">
                  <c:v>50.558330248270799</c:v>
                </c:pt>
                <c:pt idx="194861">
                  <c:v>50.558424737727897</c:v>
                </c:pt>
                <c:pt idx="194862">
                  <c:v>50.558519226882503</c:v>
                </c:pt>
                <c:pt idx="194863">
                  <c:v>50.558613715734701</c:v>
                </c:pt>
                <c:pt idx="194864">
                  <c:v>50.5587082042844</c:v>
                </c:pt>
                <c:pt idx="194865">
                  <c:v>50.5588026925317</c:v>
                </c:pt>
                <c:pt idx="194866">
                  <c:v>50.558897180476499</c:v>
                </c:pt>
                <c:pt idx="194867">
                  <c:v>50.5589916681189</c:v>
                </c:pt>
                <c:pt idx="194868">
                  <c:v>50.5590861554589</c:v>
                </c:pt>
                <c:pt idx="194869">
                  <c:v>50.559180642496401</c:v>
                </c:pt>
                <c:pt idx="194870">
                  <c:v>50.559275129231402</c:v>
                </c:pt>
                <c:pt idx="194871">
                  <c:v>50.559369615663996</c:v>
                </c:pt>
                <c:pt idx="194872">
                  <c:v>50.559464101794198</c:v>
                </c:pt>
                <c:pt idx="194873">
                  <c:v>50.5595585876219</c:v>
                </c:pt>
                <c:pt idx="194874">
                  <c:v>50.559653073147203</c:v>
                </c:pt>
                <c:pt idx="194875">
                  <c:v>50.559747558369999</c:v>
                </c:pt>
                <c:pt idx="194876">
                  <c:v>50.559842043290402</c:v>
                </c:pt>
                <c:pt idx="194877">
                  <c:v>50.559936527908398</c:v>
                </c:pt>
                <c:pt idx="194878">
                  <c:v>50.560031012223902</c:v>
                </c:pt>
                <c:pt idx="194879">
                  <c:v>50.560125496236999</c:v>
                </c:pt>
                <c:pt idx="194880">
                  <c:v>50.560219979947703</c:v>
                </c:pt>
                <c:pt idx="194881">
                  <c:v>50.560314463355901</c:v>
                </c:pt>
                <c:pt idx="194882">
                  <c:v>50.560408946461699</c:v>
                </c:pt>
                <c:pt idx="194883">
                  <c:v>50.560503429264998</c:v>
                </c:pt>
                <c:pt idx="194884">
                  <c:v>50.560597911765903</c:v>
                </c:pt>
                <c:pt idx="194885">
                  <c:v>50.560692393964402</c:v>
                </c:pt>
                <c:pt idx="194886">
                  <c:v>50.560786875860501</c:v>
                </c:pt>
                <c:pt idx="194887">
                  <c:v>50.5608813574542</c:v>
                </c:pt>
                <c:pt idx="194888">
                  <c:v>50.560975838745399</c:v>
                </c:pt>
                <c:pt idx="194889">
                  <c:v>50.5610703197341</c:v>
                </c:pt>
                <c:pt idx="194890">
                  <c:v>50.561164800420499</c:v>
                </c:pt>
                <c:pt idx="194891">
                  <c:v>50.5612592808044</c:v>
                </c:pt>
                <c:pt idx="194892">
                  <c:v>50.561353760886</c:v>
                </c:pt>
                <c:pt idx="194893">
                  <c:v>50.561448240665001</c:v>
                </c:pt>
                <c:pt idx="194894">
                  <c:v>50.561542720141702</c:v>
                </c:pt>
                <c:pt idx="194895">
                  <c:v>50.561637199316003</c:v>
                </c:pt>
                <c:pt idx="194896">
                  <c:v>50.561731678187797</c:v>
                </c:pt>
                <c:pt idx="194897">
                  <c:v>50.561826156757199</c:v>
                </c:pt>
                <c:pt idx="194898">
                  <c:v>50.561920635024201</c:v>
                </c:pt>
                <c:pt idx="194899">
                  <c:v>50.562015112988803</c:v>
                </c:pt>
                <c:pt idx="194900">
                  <c:v>50.562109590650898</c:v>
                </c:pt>
                <c:pt idx="194901">
                  <c:v>50.562204068010701</c:v>
                </c:pt>
                <c:pt idx="194902">
                  <c:v>50.562298545068003</c:v>
                </c:pt>
                <c:pt idx="194903">
                  <c:v>50.562393021822899</c:v>
                </c:pt>
                <c:pt idx="194904">
                  <c:v>50.562487498275402</c:v>
                </c:pt>
                <c:pt idx="194905">
                  <c:v>50.562581974425498</c:v>
                </c:pt>
                <c:pt idx="194906">
                  <c:v>50.562676450273202</c:v>
                </c:pt>
                <c:pt idx="194907">
                  <c:v>50.562770925818498</c:v>
                </c:pt>
                <c:pt idx="194908">
                  <c:v>50.562865401061401</c:v>
                </c:pt>
                <c:pt idx="194909">
                  <c:v>50.562959876001798</c:v>
                </c:pt>
                <c:pt idx="194910">
                  <c:v>50.563054350639902</c:v>
                </c:pt>
                <c:pt idx="194911">
                  <c:v>50.563148824975599</c:v>
                </c:pt>
                <c:pt idx="194912">
                  <c:v>50.563243299008803</c:v>
                </c:pt>
                <c:pt idx="194913">
                  <c:v>50.5633377727397</c:v>
                </c:pt>
                <c:pt idx="194914">
                  <c:v>50.563432246168098</c:v>
                </c:pt>
                <c:pt idx="194915">
                  <c:v>50.563526719294103</c:v>
                </c:pt>
                <c:pt idx="194916">
                  <c:v>50.5636211921178</c:v>
                </c:pt>
                <c:pt idx="194917">
                  <c:v>50.563715664638998</c:v>
                </c:pt>
                <c:pt idx="194918">
                  <c:v>50.563810136857903</c:v>
                </c:pt>
                <c:pt idx="194919">
                  <c:v>50.563904608774301</c:v>
                </c:pt>
                <c:pt idx="194920">
                  <c:v>50.563999080388399</c:v>
                </c:pt>
                <c:pt idx="194921">
                  <c:v>50.564093551699997</c:v>
                </c:pt>
                <c:pt idx="194922">
                  <c:v>50.564188022709303</c:v>
                </c:pt>
                <c:pt idx="194923">
                  <c:v>50.564282493416201</c:v>
                </c:pt>
                <c:pt idx="194924">
                  <c:v>50.564376963820699</c:v>
                </c:pt>
                <c:pt idx="194925">
                  <c:v>50.564471433922698</c:v>
                </c:pt>
                <c:pt idx="194926">
                  <c:v>50.564565903722396</c:v>
                </c:pt>
                <c:pt idx="194927">
                  <c:v>50.564660373219702</c:v>
                </c:pt>
                <c:pt idx="194928">
                  <c:v>50.5647548424147</c:v>
                </c:pt>
                <c:pt idx="194929">
                  <c:v>50.564849311307199</c:v>
                </c:pt>
                <c:pt idx="194930">
                  <c:v>50.564943779897298</c:v>
                </c:pt>
                <c:pt idx="194931">
                  <c:v>50.565038248185097</c:v>
                </c:pt>
                <c:pt idx="194932">
                  <c:v>50.565132716170503</c:v>
                </c:pt>
                <c:pt idx="194933">
                  <c:v>50.565227183853501</c:v>
                </c:pt>
                <c:pt idx="194934">
                  <c:v>50.5653216512341</c:v>
                </c:pt>
                <c:pt idx="194935">
                  <c:v>50.565416118312299</c:v>
                </c:pt>
                <c:pt idx="194936">
                  <c:v>50.565510585088099</c:v>
                </c:pt>
                <c:pt idx="194937">
                  <c:v>50.565605051561597</c:v>
                </c:pt>
                <c:pt idx="194938">
                  <c:v>50.565699517732703</c:v>
                </c:pt>
                <c:pt idx="194939">
                  <c:v>50.565793983601402</c:v>
                </c:pt>
                <c:pt idx="194940">
                  <c:v>50.565888449167701</c:v>
                </c:pt>
                <c:pt idx="194941">
                  <c:v>50.5659829144317</c:v>
                </c:pt>
                <c:pt idx="194942">
                  <c:v>50.566077379393299</c:v>
                </c:pt>
                <c:pt idx="194943">
                  <c:v>50.566171844052498</c:v>
                </c:pt>
                <c:pt idx="194944">
                  <c:v>50.566266308409297</c:v>
                </c:pt>
                <c:pt idx="194945">
                  <c:v>50.566360772463803</c:v>
                </c:pt>
                <c:pt idx="194946">
                  <c:v>50.566455236215901</c:v>
                </c:pt>
                <c:pt idx="194947">
                  <c:v>50.5665496996656</c:v>
                </c:pt>
                <c:pt idx="194948">
                  <c:v>50.566644162812999</c:v>
                </c:pt>
                <c:pt idx="194949">
                  <c:v>50.566738625657997</c:v>
                </c:pt>
                <c:pt idx="194950">
                  <c:v>50.566833088200603</c:v>
                </c:pt>
                <c:pt idx="194951">
                  <c:v>50.566927550440802</c:v>
                </c:pt>
                <c:pt idx="194952">
                  <c:v>50.5670220123787</c:v>
                </c:pt>
                <c:pt idx="194953">
                  <c:v>50.567116474014199</c:v>
                </c:pt>
                <c:pt idx="194954">
                  <c:v>50.567210935347397</c:v>
                </c:pt>
                <c:pt idx="194955">
                  <c:v>50.567305396378202</c:v>
                </c:pt>
                <c:pt idx="194956">
                  <c:v>50.567399857106601</c:v>
                </c:pt>
                <c:pt idx="194957">
                  <c:v>50.567494317532699</c:v>
                </c:pt>
                <c:pt idx="194958">
                  <c:v>50.567588777656397</c:v>
                </c:pt>
                <c:pt idx="194959">
                  <c:v>50.567683237477802</c:v>
                </c:pt>
                <c:pt idx="194960">
                  <c:v>50.567777696996799</c:v>
                </c:pt>
                <c:pt idx="194961">
                  <c:v>50.567872156213397</c:v>
                </c:pt>
                <c:pt idx="194962">
                  <c:v>50.567966615127702</c:v>
                </c:pt>
                <c:pt idx="194963">
                  <c:v>50.568061073739599</c:v>
                </c:pt>
                <c:pt idx="194964">
                  <c:v>50.568155532049197</c:v>
                </c:pt>
                <c:pt idx="194965">
                  <c:v>50.568249990056401</c:v>
                </c:pt>
                <c:pt idx="194966">
                  <c:v>50.568344447761298</c:v>
                </c:pt>
                <c:pt idx="194967">
                  <c:v>50.568438905163802</c:v>
                </c:pt>
                <c:pt idx="194968">
                  <c:v>50.568533362263999</c:v>
                </c:pt>
                <c:pt idx="194969">
                  <c:v>50.568627819061803</c:v>
                </c:pt>
                <c:pt idx="194970">
                  <c:v>50.568722275557299</c:v>
                </c:pt>
                <c:pt idx="194971">
                  <c:v>50.568816731750402</c:v>
                </c:pt>
                <c:pt idx="194972">
                  <c:v>50.568911187641199</c:v>
                </c:pt>
                <c:pt idx="194973">
                  <c:v>50.569005643229701</c:v>
                </c:pt>
                <c:pt idx="194974">
                  <c:v>50.569100098515797</c:v>
                </c:pt>
                <c:pt idx="194975">
                  <c:v>50.5691945534995</c:v>
                </c:pt>
                <c:pt idx="194976">
                  <c:v>50.569289008180903</c:v>
                </c:pt>
                <c:pt idx="194977">
                  <c:v>50.569383462559998</c:v>
                </c:pt>
                <c:pt idx="194978">
                  <c:v>50.5694779166367</c:v>
                </c:pt>
                <c:pt idx="194979">
                  <c:v>50.569572370411102</c:v>
                </c:pt>
                <c:pt idx="194980">
                  <c:v>50.569666823883203</c:v>
                </c:pt>
                <c:pt idx="194981">
                  <c:v>50.569761277052898</c:v>
                </c:pt>
                <c:pt idx="194982">
                  <c:v>50.569855729920299</c:v>
                </c:pt>
                <c:pt idx="194983">
                  <c:v>50.5699501824853</c:v>
                </c:pt>
                <c:pt idx="194984">
                  <c:v>50.570044634748001</c:v>
                </c:pt>
                <c:pt idx="194985">
                  <c:v>50.570139086708402</c:v>
                </c:pt>
                <c:pt idx="194986">
                  <c:v>50.570233538366502</c:v>
                </c:pt>
                <c:pt idx="194987">
                  <c:v>50.570327989722202</c:v>
                </c:pt>
                <c:pt idx="194988">
                  <c:v>50.570422440775602</c:v>
                </c:pt>
                <c:pt idx="194989">
                  <c:v>50.570516891526601</c:v>
                </c:pt>
                <c:pt idx="194990">
                  <c:v>50.570611341975301</c:v>
                </c:pt>
                <c:pt idx="194991">
                  <c:v>50.5707057921217</c:v>
                </c:pt>
                <c:pt idx="194992">
                  <c:v>50.570800241965799</c:v>
                </c:pt>
                <c:pt idx="194993">
                  <c:v>50.570894691507497</c:v>
                </c:pt>
                <c:pt idx="194994">
                  <c:v>50.570989140747002</c:v>
                </c:pt>
                <c:pt idx="194995">
                  <c:v>50.5710835896841</c:v>
                </c:pt>
                <c:pt idx="194996">
                  <c:v>50.571178038318799</c:v>
                </c:pt>
                <c:pt idx="194997">
                  <c:v>50.571272486651303</c:v>
                </c:pt>
                <c:pt idx="194998">
                  <c:v>50.5713669346814</c:v>
                </c:pt>
                <c:pt idx="194999">
                  <c:v>50.571461382409197</c:v>
                </c:pt>
                <c:pt idx="195000">
                  <c:v>50.571555829834701</c:v>
                </c:pt>
                <c:pt idx="195001">
                  <c:v>50.571650276957897</c:v>
                </c:pt>
                <c:pt idx="195002">
                  <c:v>50.571744723778799</c:v>
                </c:pt>
                <c:pt idx="195003">
                  <c:v>50.571839170297302</c:v>
                </c:pt>
                <c:pt idx="195004">
                  <c:v>50.571933616513498</c:v>
                </c:pt>
                <c:pt idx="195005">
                  <c:v>50.5720280624274</c:v>
                </c:pt>
                <c:pt idx="195006">
                  <c:v>50.572122508039001</c:v>
                </c:pt>
                <c:pt idx="195007">
                  <c:v>50.572216953348303</c:v>
                </c:pt>
                <c:pt idx="195008">
                  <c:v>50.572311398355303</c:v>
                </c:pt>
                <c:pt idx="195009">
                  <c:v>50.572405843059997</c:v>
                </c:pt>
                <c:pt idx="195010">
                  <c:v>50.572500287462397</c:v>
                </c:pt>
                <c:pt idx="195011">
                  <c:v>50.572594731562397</c:v>
                </c:pt>
                <c:pt idx="195012">
                  <c:v>50.572689175360097</c:v>
                </c:pt>
                <c:pt idx="195013">
                  <c:v>50.572783618855603</c:v>
                </c:pt>
                <c:pt idx="195014">
                  <c:v>50.572878062048702</c:v>
                </c:pt>
                <c:pt idx="195015">
                  <c:v>50.5729725049395</c:v>
                </c:pt>
                <c:pt idx="195016">
                  <c:v>50.573066947528098</c:v>
                </c:pt>
                <c:pt idx="195017">
                  <c:v>50.573161389814302</c:v>
                </c:pt>
                <c:pt idx="195018">
                  <c:v>50.5732558317982</c:v>
                </c:pt>
                <c:pt idx="195019">
                  <c:v>50.573350273479797</c:v>
                </c:pt>
                <c:pt idx="195020">
                  <c:v>50.5734447148592</c:v>
                </c:pt>
                <c:pt idx="195021">
                  <c:v>50.573539155936203</c:v>
                </c:pt>
                <c:pt idx="195022">
                  <c:v>50.573633596710899</c:v>
                </c:pt>
                <c:pt idx="195023">
                  <c:v>50.573728037183301</c:v>
                </c:pt>
                <c:pt idx="195024">
                  <c:v>50.573822477353502</c:v>
                </c:pt>
                <c:pt idx="195025">
                  <c:v>50.573916917221297</c:v>
                </c:pt>
                <c:pt idx="195026">
                  <c:v>50.574011356786897</c:v>
                </c:pt>
                <c:pt idx="195027">
                  <c:v>50.574105796050098</c:v>
                </c:pt>
                <c:pt idx="195028">
                  <c:v>50.574200235011098</c:v>
                </c:pt>
                <c:pt idx="195029">
                  <c:v>50.574294673669698</c:v>
                </c:pt>
                <c:pt idx="195030">
                  <c:v>50.574389112026097</c:v>
                </c:pt>
                <c:pt idx="195031">
                  <c:v>50.574483550080203</c:v>
                </c:pt>
                <c:pt idx="195032">
                  <c:v>50.574577987832001</c:v>
                </c:pt>
                <c:pt idx="195033">
                  <c:v>50.574672425281499</c:v>
                </c:pt>
                <c:pt idx="195034">
                  <c:v>50.574766862428802</c:v>
                </c:pt>
                <c:pt idx="195035">
                  <c:v>50.574861299273699</c:v>
                </c:pt>
                <c:pt idx="195036">
                  <c:v>50.574955735816403</c:v>
                </c:pt>
                <c:pt idx="195037">
                  <c:v>50.575050172056798</c:v>
                </c:pt>
                <c:pt idx="195038">
                  <c:v>50.575144607994901</c:v>
                </c:pt>
                <c:pt idx="195039">
                  <c:v>50.575239043630702</c:v>
                </c:pt>
                <c:pt idx="195040">
                  <c:v>50.575333478964197</c:v>
                </c:pt>
                <c:pt idx="195041">
                  <c:v>50.575427913995497</c:v>
                </c:pt>
                <c:pt idx="195042">
                  <c:v>50.575522348724498</c:v>
                </c:pt>
                <c:pt idx="195043">
                  <c:v>50.575616783151197</c:v>
                </c:pt>
                <c:pt idx="195044">
                  <c:v>50.575711217275597</c:v>
                </c:pt>
                <c:pt idx="195045">
                  <c:v>50.575805651097703</c:v>
                </c:pt>
                <c:pt idx="195046">
                  <c:v>50.575900084617601</c:v>
                </c:pt>
                <c:pt idx="195047">
                  <c:v>50.575994517835198</c:v>
                </c:pt>
                <c:pt idx="195048">
                  <c:v>50.576088950750503</c:v>
                </c:pt>
                <c:pt idx="195049">
                  <c:v>50.576183383363599</c:v>
                </c:pt>
                <c:pt idx="195050">
                  <c:v>50.576277815674402</c:v>
                </c:pt>
                <c:pt idx="195051">
                  <c:v>50.576372247682897</c:v>
                </c:pt>
                <c:pt idx="195052">
                  <c:v>50.576466679389199</c:v>
                </c:pt>
                <c:pt idx="195053">
                  <c:v>50.5765611107932</c:v>
                </c:pt>
                <c:pt idx="195054">
                  <c:v>50.576655541894901</c:v>
                </c:pt>
                <c:pt idx="195055">
                  <c:v>50.576749972694302</c:v>
                </c:pt>
                <c:pt idx="195056">
                  <c:v>50.576844403191501</c:v>
                </c:pt>
                <c:pt idx="195057">
                  <c:v>50.5769388333864</c:v>
                </c:pt>
                <c:pt idx="195058">
                  <c:v>50.577033263279098</c:v>
                </c:pt>
                <c:pt idx="195059">
                  <c:v>50.577127692869503</c:v>
                </c:pt>
                <c:pt idx="195060">
                  <c:v>50.5772221221576</c:v>
                </c:pt>
                <c:pt idx="195061">
                  <c:v>50.577316551143497</c:v>
                </c:pt>
                <c:pt idx="195062">
                  <c:v>50.5774109798271</c:v>
                </c:pt>
                <c:pt idx="195063">
                  <c:v>50.577505408208502</c:v>
                </c:pt>
                <c:pt idx="195064">
                  <c:v>50.577599836287597</c:v>
                </c:pt>
                <c:pt idx="195065">
                  <c:v>50.577694264064498</c:v>
                </c:pt>
                <c:pt idx="195066">
                  <c:v>50.577788691539098</c:v>
                </c:pt>
                <c:pt idx="195067">
                  <c:v>50.577883118711398</c:v>
                </c:pt>
                <c:pt idx="195068">
                  <c:v>50.577977545581497</c:v>
                </c:pt>
                <c:pt idx="195069">
                  <c:v>50.578071972149303</c:v>
                </c:pt>
                <c:pt idx="195070">
                  <c:v>50.578166398414901</c:v>
                </c:pt>
                <c:pt idx="195071">
                  <c:v>50.578260824378198</c:v>
                </c:pt>
                <c:pt idx="195072">
                  <c:v>50.578355250039301</c:v>
                </c:pt>
                <c:pt idx="195073">
                  <c:v>50.578449675398197</c:v>
                </c:pt>
                <c:pt idx="195074">
                  <c:v>50.578544100454799</c:v>
                </c:pt>
                <c:pt idx="195075">
                  <c:v>50.578638525209101</c:v>
                </c:pt>
                <c:pt idx="195076">
                  <c:v>50.578732949661202</c:v>
                </c:pt>
                <c:pt idx="195077">
                  <c:v>50.578827373811102</c:v>
                </c:pt>
                <c:pt idx="195078">
                  <c:v>50.578921797658701</c:v>
                </c:pt>
                <c:pt idx="195079">
                  <c:v>50.579016221204</c:v>
                </c:pt>
                <c:pt idx="195080">
                  <c:v>50.579110644447198</c:v>
                </c:pt>
                <c:pt idx="195081">
                  <c:v>50.579205067388102</c:v>
                </c:pt>
                <c:pt idx="195082">
                  <c:v>50.579299490026699</c:v>
                </c:pt>
                <c:pt idx="195083">
                  <c:v>50.579393912363102</c:v>
                </c:pt>
                <c:pt idx="195084">
                  <c:v>50.579488334397297</c:v>
                </c:pt>
                <c:pt idx="195085">
                  <c:v>50.579582756129199</c:v>
                </c:pt>
                <c:pt idx="195086">
                  <c:v>50.579677177558899</c:v>
                </c:pt>
                <c:pt idx="195087">
                  <c:v>50.579771598686399</c:v>
                </c:pt>
                <c:pt idx="195088">
                  <c:v>50.579866019511599</c:v>
                </c:pt>
                <c:pt idx="195089">
                  <c:v>50.579960440034597</c:v>
                </c:pt>
                <c:pt idx="195090">
                  <c:v>50.580054860255402</c:v>
                </c:pt>
                <c:pt idx="195091">
                  <c:v>50.580149280173899</c:v>
                </c:pt>
                <c:pt idx="195092">
                  <c:v>50.580243699790202</c:v>
                </c:pt>
                <c:pt idx="195093">
                  <c:v>50.580338119104297</c:v>
                </c:pt>
                <c:pt idx="195094">
                  <c:v>50.580432538116199</c:v>
                </c:pt>
                <c:pt idx="195095">
                  <c:v>50.5805269568258</c:v>
                </c:pt>
                <c:pt idx="195096">
                  <c:v>50.5806213752332</c:v>
                </c:pt>
                <c:pt idx="195097">
                  <c:v>50.580715793338399</c:v>
                </c:pt>
                <c:pt idx="195098">
                  <c:v>50.580810211141298</c:v>
                </c:pt>
                <c:pt idx="195099">
                  <c:v>50.580904628642003</c:v>
                </c:pt>
                <c:pt idx="195100">
                  <c:v>50.5809990458405</c:v>
                </c:pt>
                <c:pt idx="195101">
                  <c:v>50.581093462736803</c:v>
                </c:pt>
                <c:pt idx="195102">
                  <c:v>50.581187879330898</c:v>
                </c:pt>
                <c:pt idx="195103">
                  <c:v>50.5812822956227</c:v>
                </c:pt>
                <c:pt idx="195104">
                  <c:v>50.5813767116124</c:v>
                </c:pt>
                <c:pt idx="195105">
                  <c:v>50.5814711272998</c:v>
                </c:pt>
                <c:pt idx="195106">
                  <c:v>50.581565542684999</c:v>
                </c:pt>
                <c:pt idx="195107">
                  <c:v>50.581659957767897</c:v>
                </c:pt>
                <c:pt idx="195108">
                  <c:v>50.581754372548701</c:v>
                </c:pt>
                <c:pt idx="195109">
                  <c:v>50.581848787027198</c:v>
                </c:pt>
                <c:pt idx="195110">
                  <c:v>50.5819432012036</c:v>
                </c:pt>
                <c:pt idx="195111">
                  <c:v>50.582037615077702</c:v>
                </c:pt>
                <c:pt idx="195112">
                  <c:v>50.582132028649603</c:v>
                </c:pt>
                <c:pt idx="195113">
                  <c:v>50.582226441919303</c:v>
                </c:pt>
                <c:pt idx="195114">
                  <c:v>50.582320854886802</c:v>
                </c:pt>
                <c:pt idx="195115">
                  <c:v>50.582415267552101</c:v>
                </c:pt>
                <c:pt idx="195116">
                  <c:v>50.582509679915198</c:v>
                </c:pt>
                <c:pt idx="195117">
                  <c:v>50.582604091976101</c:v>
                </c:pt>
                <c:pt idx="195118">
                  <c:v>50.582698503734797</c:v>
                </c:pt>
                <c:pt idx="195119">
                  <c:v>50.582792915191199</c:v>
                </c:pt>
                <c:pt idx="195120">
                  <c:v>50.582887326345499</c:v>
                </c:pt>
                <c:pt idx="195121">
                  <c:v>50.582981737197599</c:v>
                </c:pt>
                <c:pt idx="195122">
                  <c:v>50.583076147747398</c:v>
                </c:pt>
                <c:pt idx="195123">
                  <c:v>50.583170557995103</c:v>
                </c:pt>
                <c:pt idx="195124">
                  <c:v>50.5832649679406</c:v>
                </c:pt>
                <c:pt idx="195125">
                  <c:v>50.583359377583797</c:v>
                </c:pt>
                <c:pt idx="195126">
                  <c:v>50.583453786924899</c:v>
                </c:pt>
                <c:pt idx="195127">
                  <c:v>50.5835481959638</c:v>
                </c:pt>
                <c:pt idx="195128">
                  <c:v>50.583642604700401</c:v>
                </c:pt>
                <c:pt idx="195129">
                  <c:v>50.5837370131349</c:v>
                </c:pt>
                <c:pt idx="195130">
                  <c:v>50.583831421267199</c:v>
                </c:pt>
                <c:pt idx="195131">
                  <c:v>50.583925829097304</c:v>
                </c:pt>
                <c:pt idx="195132">
                  <c:v>50.5840202366252</c:v>
                </c:pt>
                <c:pt idx="195133">
                  <c:v>50.584114643851002</c:v>
                </c:pt>
                <c:pt idx="195134">
                  <c:v>50.584209050774497</c:v>
                </c:pt>
                <c:pt idx="195135">
                  <c:v>50.584303457395798</c:v>
                </c:pt>
                <c:pt idx="195136">
                  <c:v>50.584397863714997</c:v>
                </c:pt>
                <c:pt idx="195137">
                  <c:v>50.584492269732003</c:v>
                </c:pt>
                <c:pt idx="195138">
                  <c:v>50.584586675446701</c:v>
                </c:pt>
                <c:pt idx="195139">
                  <c:v>50.584681080859397</c:v>
                </c:pt>
                <c:pt idx="195140">
                  <c:v>50.5847754859698</c:v>
                </c:pt>
                <c:pt idx="195141">
                  <c:v>50.584869890778002</c:v>
                </c:pt>
                <c:pt idx="195142">
                  <c:v>50.584964295284003</c:v>
                </c:pt>
                <c:pt idx="195143">
                  <c:v>50.585058699487902</c:v>
                </c:pt>
                <c:pt idx="195144">
                  <c:v>50.585153103389601</c:v>
                </c:pt>
                <c:pt idx="195145">
                  <c:v>50.585247506989099</c:v>
                </c:pt>
                <c:pt idx="195146">
                  <c:v>50.585341910286502</c:v>
                </c:pt>
                <c:pt idx="195147">
                  <c:v>50.585436313281598</c:v>
                </c:pt>
                <c:pt idx="195148">
                  <c:v>50.585530715974599</c:v>
                </c:pt>
                <c:pt idx="195149">
                  <c:v>50.5856251183654</c:v>
                </c:pt>
                <c:pt idx="195150">
                  <c:v>50.585719520454099</c:v>
                </c:pt>
                <c:pt idx="195151">
                  <c:v>50.585813922240497</c:v>
                </c:pt>
                <c:pt idx="195152">
                  <c:v>50.585908323724802</c:v>
                </c:pt>
                <c:pt idx="195153">
                  <c:v>50.586002724906898</c:v>
                </c:pt>
                <c:pt idx="195154">
                  <c:v>50.5860971257869</c:v>
                </c:pt>
                <c:pt idx="195155">
                  <c:v>50.586191526364701</c:v>
                </c:pt>
                <c:pt idx="195156">
                  <c:v>50.586285926640301</c:v>
                </c:pt>
                <c:pt idx="195157">
                  <c:v>50.5863803266137</c:v>
                </c:pt>
                <c:pt idx="195158">
                  <c:v>50.586474726284997</c:v>
                </c:pt>
                <c:pt idx="195159">
                  <c:v>50.586569125654101</c:v>
                </c:pt>
                <c:pt idx="195160">
                  <c:v>50.586663524721097</c:v>
                </c:pt>
                <c:pt idx="195161">
                  <c:v>50.586757923485898</c:v>
                </c:pt>
                <c:pt idx="195162">
                  <c:v>50.586852321948498</c:v>
                </c:pt>
                <c:pt idx="195163">
                  <c:v>50.586946720108998</c:v>
                </c:pt>
                <c:pt idx="195164">
                  <c:v>50.587041117967303</c:v>
                </c:pt>
                <c:pt idx="195165">
                  <c:v>50.5871355155234</c:v>
                </c:pt>
                <c:pt idx="195166">
                  <c:v>50.587229912777403</c:v>
                </c:pt>
                <c:pt idx="195167">
                  <c:v>50.587324309729297</c:v>
                </c:pt>
                <c:pt idx="195168">
                  <c:v>50.587418706378898</c:v>
                </c:pt>
                <c:pt idx="195169">
                  <c:v>50.587513102726497</c:v>
                </c:pt>
                <c:pt idx="195170">
                  <c:v>50.587607498771803</c:v>
                </c:pt>
                <c:pt idx="195171">
                  <c:v>50.587701894515</c:v>
                </c:pt>
                <c:pt idx="195172">
                  <c:v>50.587796289956103</c:v>
                </c:pt>
                <c:pt idx="195173">
                  <c:v>50.587890685094997</c:v>
                </c:pt>
                <c:pt idx="195174">
                  <c:v>50.587985079931798</c:v>
                </c:pt>
                <c:pt idx="195175">
                  <c:v>50.588079474466397</c:v>
                </c:pt>
                <c:pt idx="195176">
                  <c:v>50.588173868698803</c:v>
                </c:pt>
                <c:pt idx="195177">
                  <c:v>50.5882682626291</c:v>
                </c:pt>
                <c:pt idx="195178">
                  <c:v>50.588362656257303</c:v>
                </c:pt>
                <c:pt idx="195179">
                  <c:v>50.588457049583297</c:v>
                </c:pt>
                <c:pt idx="195180">
                  <c:v>50.588551442607198</c:v>
                </c:pt>
                <c:pt idx="195181">
                  <c:v>50.588645835328997</c:v>
                </c:pt>
                <c:pt idx="195182">
                  <c:v>50.588740227748502</c:v>
                </c:pt>
                <c:pt idx="195183">
                  <c:v>50.588834619865999</c:v>
                </c:pt>
                <c:pt idx="195184">
                  <c:v>50.588929011681302</c:v>
                </c:pt>
                <c:pt idx="195185">
                  <c:v>50.589023403194503</c:v>
                </c:pt>
                <c:pt idx="195186">
                  <c:v>50.589117794405503</c:v>
                </c:pt>
                <c:pt idx="195187">
                  <c:v>50.589212185314402</c:v>
                </c:pt>
                <c:pt idx="195188">
                  <c:v>50.589306575921199</c:v>
                </c:pt>
                <c:pt idx="195189">
                  <c:v>50.589400966225803</c:v>
                </c:pt>
                <c:pt idx="195190">
                  <c:v>50.589495356228298</c:v>
                </c:pt>
                <c:pt idx="195191">
                  <c:v>50.589589745928599</c:v>
                </c:pt>
                <c:pt idx="195192">
                  <c:v>50.589684135326799</c:v>
                </c:pt>
                <c:pt idx="195193">
                  <c:v>50.589778524422897</c:v>
                </c:pt>
                <c:pt idx="195194">
                  <c:v>50.589872913216901</c:v>
                </c:pt>
                <c:pt idx="195195">
                  <c:v>50.589967301708697</c:v>
                </c:pt>
                <c:pt idx="195196">
                  <c:v>50.590061689898398</c:v>
                </c:pt>
                <c:pt idx="195197">
                  <c:v>50.590156077785998</c:v>
                </c:pt>
                <c:pt idx="195198">
                  <c:v>50.590250465371398</c:v>
                </c:pt>
                <c:pt idx="195199">
                  <c:v>50.590344852654702</c:v>
                </c:pt>
                <c:pt idx="195200">
                  <c:v>50.590439239635899</c:v>
                </c:pt>
                <c:pt idx="195201">
                  <c:v>50.590533626315001</c:v>
                </c:pt>
                <c:pt idx="195202">
                  <c:v>50.590628012691901</c:v>
                </c:pt>
                <c:pt idx="195203">
                  <c:v>50.590722398766701</c:v>
                </c:pt>
                <c:pt idx="195204">
                  <c:v>50.590816784539399</c:v>
                </c:pt>
                <c:pt idx="195205">
                  <c:v>50.590911170010003</c:v>
                </c:pt>
                <c:pt idx="195206">
                  <c:v>50.591005555178398</c:v>
                </c:pt>
                <c:pt idx="195207">
                  <c:v>50.591099940044799</c:v>
                </c:pt>
                <c:pt idx="195208">
                  <c:v>50.591194324608999</c:v>
                </c:pt>
                <c:pt idx="195209">
                  <c:v>50.591288708871097</c:v>
                </c:pt>
                <c:pt idx="195210">
                  <c:v>50.591383092831101</c:v>
                </c:pt>
                <c:pt idx="195211">
                  <c:v>50.591477476488997</c:v>
                </c:pt>
                <c:pt idx="195212">
                  <c:v>50.591571859844699</c:v>
                </c:pt>
                <c:pt idx="195213">
                  <c:v>50.591666242898398</c:v>
                </c:pt>
                <c:pt idx="195214">
                  <c:v>50.591760625649897</c:v>
                </c:pt>
                <c:pt idx="195215">
                  <c:v>50.591855008099301</c:v>
                </c:pt>
                <c:pt idx="195216">
                  <c:v>50.591949390246697</c:v>
                </c:pt>
                <c:pt idx="195217">
                  <c:v>50.592043772091898</c:v>
                </c:pt>
                <c:pt idx="195218">
                  <c:v>50.592138153634998</c:v>
                </c:pt>
                <c:pt idx="195219">
                  <c:v>50.592232534875997</c:v>
                </c:pt>
                <c:pt idx="195220">
                  <c:v>50.592326915814802</c:v>
                </c:pt>
                <c:pt idx="195221">
                  <c:v>50.592421296451597</c:v>
                </c:pt>
                <c:pt idx="195222">
                  <c:v>50.592515676786299</c:v>
                </c:pt>
                <c:pt idx="195223">
                  <c:v>50.592610056818899</c:v>
                </c:pt>
                <c:pt idx="195224">
                  <c:v>50.592704436549297</c:v>
                </c:pt>
                <c:pt idx="195225">
                  <c:v>50.592798815977702</c:v>
                </c:pt>
                <c:pt idx="195226">
                  <c:v>50.592893195103997</c:v>
                </c:pt>
                <c:pt idx="195227">
                  <c:v>50.592987573928099</c:v>
                </c:pt>
                <c:pt idx="195228">
                  <c:v>50.593081952450198</c:v>
                </c:pt>
                <c:pt idx="195229">
                  <c:v>50.593176330670197</c:v>
                </c:pt>
                <c:pt idx="195230">
                  <c:v>50.593270708588101</c:v>
                </c:pt>
                <c:pt idx="195231">
                  <c:v>50.593365086203903</c:v>
                </c:pt>
                <c:pt idx="195232">
                  <c:v>50.593459463517597</c:v>
                </c:pt>
                <c:pt idx="195233">
                  <c:v>50.593553840529097</c:v>
                </c:pt>
                <c:pt idx="195234">
                  <c:v>50.593648217238602</c:v>
                </c:pt>
                <c:pt idx="195235">
                  <c:v>50.593742593646098</c:v>
                </c:pt>
                <c:pt idx="195236">
                  <c:v>50.593836969751401</c:v>
                </c:pt>
                <c:pt idx="195237">
                  <c:v>50.593931345554601</c:v>
                </c:pt>
                <c:pt idx="195238">
                  <c:v>50.5940257210558</c:v>
                </c:pt>
                <c:pt idx="195239">
                  <c:v>50.594120096254798</c:v>
                </c:pt>
                <c:pt idx="195240">
                  <c:v>50.594214471151801</c:v>
                </c:pt>
                <c:pt idx="195241">
                  <c:v>50.594308845746703</c:v>
                </c:pt>
                <c:pt idx="195242">
                  <c:v>50.594403220039503</c:v>
                </c:pt>
                <c:pt idx="195243">
                  <c:v>50.594497594030202</c:v>
                </c:pt>
                <c:pt idx="195244">
                  <c:v>50.594591967718799</c:v>
                </c:pt>
                <c:pt idx="195245">
                  <c:v>50.594686341105401</c:v>
                </c:pt>
                <c:pt idx="195246">
                  <c:v>50.594780714189802</c:v>
                </c:pt>
                <c:pt idx="195247">
                  <c:v>50.594875086972202</c:v>
                </c:pt>
                <c:pt idx="195248">
                  <c:v>50.5949694594525</c:v>
                </c:pt>
                <c:pt idx="195249">
                  <c:v>50.595063831630803</c:v>
                </c:pt>
                <c:pt idx="195250">
                  <c:v>50.595158203506898</c:v>
                </c:pt>
                <c:pt idx="195251">
                  <c:v>50.595252575080998</c:v>
                </c:pt>
                <c:pt idx="195252">
                  <c:v>50.595346946352997</c:v>
                </c:pt>
                <c:pt idx="195253">
                  <c:v>50.595441317322901</c:v>
                </c:pt>
                <c:pt idx="195254">
                  <c:v>50.595535687990797</c:v>
                </c:pt>
                <c:pt idx="195255">
                  <c:v>50.595630058356598</c:v>
                </c:pt>
                <c:pt idx="195256">
                  <c:v>50.595724428420297</c:v>
                </c:pt>
                <c:pt idx="195257">
                  <c:v>50.595818798181902</c:v>
                </c:pt>
                <c:pt idx="195258">
                  <c:v>50.595913167641498</c:v>
                </c:pt>
                <c:pt idx="195259">
                  <c:v>50.596007536799</c:v>
                </c:pt>
                <c:pt idx="195260">
                  <c:v>50.5961019056545</c:v>
                </c:pt>
                <c:pt idx="195261">
                  <c:v>50.596196274207898</c:v>
                </c:pt>
                <c:pt idx="195262">
                  <c:v>50.596290642459202</c:v>
                </c:pt>
                <c:pt idx="195263">
                  <c:v>50.596385010408397</c:v>
                </c:pt>
                <c:pt idx="195264">
                  <c:v>50.596479378055598</c:v>
                </c:pt>
                <c:pt idx="195265">
                  <c:v>50.596573745400697</c:v>
                </c:pt>
                <c:pt idx="195266">
                  <c:v>50.596668112443801</c:v>
                </c:pt>
                <c:pt idx="195267">
                  <c:v>50.596762479184797</c:v>
                </c:pt>
                <c:pt idx="195268">
                  <c:v>50.596856845623698</c:v>
                </c:pt>
                <c:pt idx="195269">
                  <c:v>50.596951211760597</c:v>
                </c:pt>
                <c:pt idx="195270">
                  <c:v>50.597045577595402</c:v>
                </c:pt>
                <c:pt idx="195271">
                  <c:v>50.597139943128198</c:v>
                </c:pt>
                <c:pt idx="195272">
                  <c:v>50.5972343083589</c:v>
                </c:pt>
                <c:pt idx="195273">
                  <c:v>50.5973286732875</c:v>
                </c:pt>
                <c:pt idx="195274">
                  <c:v>50.597423037914098</c:v>
                </c:pt>
                <c:pt idx="195275">
                  <c:v>50.597517402238701</c:v>
                </c:pt>
                <c:pt idx="195276">
                  <c:v>50.597611766261203</c:v>
                </c:pt>
                <c:pt idx="195277">
                  <c:v>50.597706129981603</c:v>
                </c:pt>
                <c:pt idx="195278">
                  <c:v>50.597800493400001</c:v>
                </c:pt>
                <c:pt idx="195279">
                  <c:v>50.597894856516298</c:v>
                </c:pt>
                <c:pt idx="195280">
                  <c:v>50.5979892193306</c:v>
                </c:pt>
                <c:pt idx="195281">
                  <c:v>50.5980835818429</c:v>
                </c:pt>
                <c:pt idx="195282">
                  <c:v>50.598177944053099</c:v>
                </c:pt>
                <c:pt idx="195283">
                  <c:v>50.598272305961302</c:v>
                </c:pt>
                <c:pt idx="195284">
                  <c:v>50.598366667567397</c:v>
                </c:pt>
                <c:pt idx="195285">
                  <c:v>50.598461028871498</c:v>
                </c:pt>
                <c:pt idx="195286">
                  <c:v>50.598555389873503</c:v>
                </c:pt>
                <c:pt idx="195287">
                  <c:v>50.5986497505735</c:v>
                </c:pt>
                <c:pt idx="195288">
                  <c:v>50.598744110971403</c:v>
                </c:pt>
                <c:pt idx="195289">
                  <c:v>50.598838471067303</c:v>
                </c:pt>
                <c:pt idx="195290">
                  <c:v>50.598932830861202</c:v>
                </c:pt>
                <c:pt idx="195291">
                  <c:v>50.599027190352999</c:v>
                </c:pt>
                <c:pt idx="195292">
                  <c:v>50.599121549542801</c:v>
                </c:pt>
                <c:pt idx="195293">
                  <c:v>50.599215908430601</c:v>
                </c:pt>
                <c:pt idx="195294">
                  <c:v>50.5993102670163</c:v>
                </c:pt>
                <c:pt idx="195295">
                  <c:v>50.599404625299996</c:v>
                </c:pt>
                <c:pt idx="195296">
                  <c:v>50.599498983281698</c:v>
                </c:pt>
                <c:pt idx="195297">
                  <c:v>50.599593340961299</c:v>
                </c:pt>
                <c:pt idx="195298">
                  <c:v>50.599687698338897</c:v>
                </c:pt>
                <c:pt idx="195299">
                  <c:v>50.599782055414501</c:v>
                </c:pt>
                <c:pt idx="195300">
                  <c:v>50.599876412188003</c:v>
                </c:pt>
                <c:pt idx="195301">
                  <c:v>50.599970768659603</c:v>
                </c:pt>
                <c:pt idx="195302">
                  <c:v>50.600065124829001</c:v>
                </c:pt>
                <c:pt idx="195303">
                  <c:v>50.600159480696497</c:v>
                </c:pt>
                <c:pt idx="195304">
                  <c:v>50.600253836261899</c:v>
                </c:pt>
                <c:pt idx="195305">
                  <c:v>50.600348191525399</c:v>
                </c:pt>
                <c:pt idx="195306">
                  <c:v>50.600442546486697</c:v>
                </c:pt>
                <c:pt idx="195307">
                  <c:v>50.6005369011461</c:v>
                </c:pt>
                <c:pt idx="195308">
                  <c:v>50.600631255503501</c:v>
                </c:pt>
                <c:pt idx="195309">
                  <c:v>50.6007256095588</c:v>
                </c:pt>
                <c:pt idx="195310">
                  <c:v>50.600819963312098</c:v>
                </c:pt>
                <c:pt idx="195311">
                  <c:v>50.600914316763401</c:v>
                </c:pt>
                <c:pt idx="195312">
                  <c:v>50.601008669912702</c:v>
                </c:pt>
                <c:pt idx="195313">
                  <c:v>50.601103022759901</c:v>
                </c:pt>
                <c:pt idx="195314">
                  <c:v>50.601197375305198</c:v>
                </c:pt>
                <c:pt idx="195315">
                  <c:v>50.6012917275484</c:v>
                </c:pt>
                <c:pt idx="195316">
                  <c:v>50.6013860794896</c:v>
                </c:pt>
                <c:pt idx="195317">
                  <c:v>50.601480431128799</c:v>
                </c:pt>
                <c:pt idx="195318">
                  <c:v>50.601574782466002</c:v>
                </c:pt>
                <c:pt idx="195319">
                  <c:v>50.601669133501197</c:v>
                </c:pt>
                <c:pt idx="195320">
                  <c:v>50.601763484234397</c:v>
                </c:pt>
                <c:pt idx="195321">
                  <c:v>50.601857834665502</c:v>
                </c:pt>
                <c:pt idx="195322">
                  <c:v>50.601952184794698</c:v>
                </c:pt>
                <c:pt idx="195323">
                  <c:v>50.602046534621898</c:v>
                </c:pt>
                <c:pt idx="195324">
                  <c:v>50.602140884146998</c:v>
                </c:pt>
                <c:pt idx="195325">
                  <c:v>50.602235233370102</c:v>
                </c:pt>
                <c:pt idx="195326">
                  <c:v>50.602329582291297</c:v>
                </c:pt>
                <c:pt idx="195327">
                  <c:v>50.602423930910398</c:v>
                </c:pt>
                <c:pt idx="195328">
                  <c:v>50.602518279227503</c:v>
                </c:pt>
                <c:pt idx="195329">
                  <c:v>50.602612627242699</c:v>
                </c:pt>
                <c:pt idx="195330">
                  <c:v>50.602706974955801</c:v>
                </c:pt>
                <c:pt idx="195331">
                  <c:v>50.602801322366901</c:v>
                </c:pt>
                <c:pt idx="195332">
                  <c:v>50.602895669476098</c:v>
                </c:pt>
                <c:pt idx="195333">
                  <c:v>50.602990016283201</c:v>
                </c:pt>
                <c:pt idx="195334">
                  <c:v>50.603084362788401</c:v>
                </c:pt>
                <c:pt idx="195335">
                  <c:v>50.6031787089915</c:v>
                </c:pt>
                <c:pt idx="195336">
                  <c:v>50.603273054892703</c:v>
                </c:pt>
                <c:pt idx="195337">
                  <c:v>50.603367400491798</c:v>
                </c:pt>
                <c:pt idx="195338">
                  <c:v>50.603461745788998</c:v>
                </c:pt>
                <c:pt idx="195339">
                  <c:v>50.603556090784203</c:v>
                </c:pt>
                <c:pt idx="195340">
                  <c:v>50.603650435477398</c:v>
                </c:pt>
                <c:pt idx="195341">
                  <c:v>50.603744779868599</c:v>
                </c:pt>
                <c:pt idx="195342">
                  <c:v>50.603839123957798</c:v>
                </c:pt>
                <c:pt idx="195343">
                  <c:v>50.603933467745001</c:v>
                </c:pt>
                <c:pt idx="195344">
                  <c:v>50.604027811230303</c:v>
                </c:pt>
                <c:pt idx="195345">
                  <c:v>50.604122154413503</c:v>
                </c:pt>
                <c:pt idx="195346">
                  <c:v>50.6042164972948</c:v>
                </c:pt>
                <c:pt idx="195347">
                  <c:v>50.604310839874103</c:v>
                </c:pt>
                <c:pt idx="195348">
                  <c:v>50.604405182151403</c:v>
                </c:pt>
                <c:pt idx="195349">
                  <c:v>50.604499524126702</c:v>
                </c:pt>
                <c:pt idx="195350">
                  <c:v>50.604593865800098</c:v>
                </c:pt>
                <c:pt idx="195351">
                  <c:v>50.604688207171399</c:v>
                </c:pt>
                <c:pt idx="195352">
                  <c:v>50.604782548240799</c:v>
                </c:pt>
                <c:pt idx="195353">
                  <c:v>50.604876889008203</c:v>
                </c:pt>
                <c:pt idx="195354">
                  <c:v>50.604971229473698</c:v>
                </c:pt>
                <c:pt idx="195355">
                  <c:v>50.605065569637098</c:v>
                </c:pt>
                <c:pt idx="195356">
                  <c:v>50.605159909498603</c:v>
                </c:pt>
                <c:pt idx="195357">
                  <c:v>50.605254249058099</c:v>
                </c:pt>
                <c:pt idx="195358">
                  <c:v>50.605348588315699</c:v>
                </c:pt>
                <c:pt idx="195359">
                  <c:v>50.605442927271199</c:v>
                </c:pt>
                <c:pt idx="195360">
                  <c:v>50.605537265924802</c:v>
                </c:pt>
                <c:pt idx="195361">
                  <c:v>50.605631604276503</c:v>
                </c:pt>
                <c:pt idx="195362">
                  <c:v>50.605725942326103</c:v>
                </c:pt>
                <c:pt idx="195363">
                  <c:v>50.6058202800738</c:v>
                </c:pt>
                <c:pt idx="195364">
                  <c:v>50.605914617519502</c:v>
                </c:pt>
                <c:pt idx="195365">
                  <c:v>50.606008954663302</c:v>
                </c:pt>
                <c:pt idx="195366">
                  <c:v>50.6061032915051</c:v>
                </c:pt>
                <c:pt idx="195367">
                  <c:v>50.606197628044903</c:v>
                </c:pt>
                <c:pt idx="195368">
                  <c:v>50.606291964282804</c:v>
                </c:pt>
                <c:pt idx="195369">
                  <c:v>50.606386300218702</c:v>
                </c:pt>
                <c:pt idx="195370">
                  <c:v>50.606480635852598</c:v>
                </c:pt>
                <c:pt idx="195371">
                  <c:v>50.6065749711846</c:v>
                </c:pt>
                <c:pt idx="195372">
                  <c:v>50.606669306214599</c:v>
                </c:pt>
                <c:pt idx="195373">
                  <c:v>50.606763640942702</c:v>
                </c:pt>
                <c:pt idx="195374">
                  <c:v>50.606857975368797</c:v>
                </c:pt>
                <c:pt idx="195375">
                  <c:v>50.606952309493003</c:v>
                </c:pt>
                <c:pt idx="195376">
                  <c:v>50.607046643315101</c:v>
                </c:pt>
                <c:pt idx="195377">
                  <c:v>50.607140976835403</c:v>
                </c:pt>
                <c:pt idx="195378">
                  <c:v>50.607235310053703</c:v>
                </c:pt>
                <c:pt idx="195379">
                  <c:v>50.607329642970001</c:v>
                </c:pt>
                <c:pt idx="195380">
                  <c:v>50.607423975584403</c:v>
                </c:pt>
                <c:pt idx="195381">
                  <c:v>50.607518307896797</c:v>
                </c:pt>
                <c:pt idx="195382">
                  <c:v>50.607612639907302</c:v>
                </c:pt>
                <c:pt idx="195383">
                  <c:v>50.607706971615897</c:v>
                </c:pt>
                <c:pt idx="195384">
                  <c:v>50.607801303022498</c:v>
                </c:pt>
                <c:pt idx="195385">
                  <c:v>50.607895634127097</c:v>
                </c:pt>
                <c:pt idx="195386">
                  <c:v>50.6079899649298</c:v>
                </c:pt>
                <c:pt idx="195387">
                  <c:v>50.608084295430601</c:v>
                </c:pt>
                <c:pt idx="195388">
                  <c:v>50.6081786256294</c:v>
                </c:pt>
                <c:pt idx="195389">
                  <c:v>50.608272955526203</c:v>
                </c:pt>
                <c:pt idx="195390">
                  <c:v>50.608367285121197</c:v>
                </c:pt>
                <c:pt idx="195391">
                  <c:v>50.608461614414203</c:v>
                </c:pt>
                <c:pt idx="195392">
                  <c:v>50.6085559434052</c:v>
                </c:pt>
                <c:pt idx="195393">
                  <c:v>50.608650272094302</c:v>
                </c:pt>
                <c:pt idx="195394">
                  <c:v>50.608744600481501</c:v>
                </c:pt>
                <c:pt idx="195395">
                  <c:v>50.608838928566698</c:v>
                </c:pt>
                <c:pt idx="195396">
                  <c:v>50.608933256349999</c:v>
                </c:pt>
                <c:pt idx="195397">
                  <c:v>50.609027583831399</c:v>
                </c:pt>
                <c:pt idx="195398">
                  <c:v>50.609121911010803</c:v>
                </c:pt>
                <c:pt idx="195399">
                  <c:v>50.609216237888297</c:v>
                </c:pt>
                <c:pt idx="195400">
                  <c:v>50.609310564463897</c:v>
                </c:pt>
                <c:pt idx="195401">
                  <c:v>50.609404890737501</c:v>
                </c:pt>
                <c:pt idx="195402">
                  <c:v>50.609499216709203</c:v>
                </c:pt>
                <c:pt idx="195403">
                  <c:v>50.609593542379002</c:v>
                </c:pt>
                <c:pt idx="195404">
                  <c:v>50.6096878677468</c:v>
                </c:pt>
                <c:pt idx="195405">
                  <c:v>50.609782192812801</c:v>
                </c:pt>
                <c:pt idx="195406">
                  <c:v>50.609876517576701</c:v>
                </c:pt>
                <c:pt idx="195407">
                  <c:v>50.609970842038798</c:v>
                </c:pt>
                <c:pt idx="195408">
                  <c:v>50.610065166199</c:v>
                </c:pt>
                <c:pt idx="195409">
                  <c:v>50.6101594900572</c:v>
                </c:pt>
                <c:pt idx="195410">
                  <c:v>50.610253813613497</c:v>
                </c:pt>
                <c:pt idx="195411">
                  <c:v>50.610348136867898</c:v>
                </c:pt>
                <c:pt idx="195412">
                  <c:v>50.610442459820298</c:v>
                </c:pt>
                <c:pt idx="195413">
                  <c:v>50.610536782470902</c:v>
                </c:pt>
                <c:pt idx="195414">
                  <c:v>50.610631104819497</c:v>
                </c:pt>
                <c:pt idx="195415">
                  <c:v>50.610725426866203</c:v>
                </c:pt>
                <c:pt idx="195416">
                  <c:v>50.610819748611</c:v>
                </c:pt>
                <c:pt idx="195417">
                  <c:v>50.610914070053802</c:v>
                </c:pt>
                <c:pt idx="195418">
                  <c:v>50.611008391194801</c:v>
                </c:pt>
                <c:pt idx="195419">
                  <c:v>50.611102712033798</c:v>
                </c:pt>
                <c:pt idx="195420">
                  <c:v>50.611197032570999</c:v>
                </c:pt>
                <c:pt idx="195421">
                  <c:v>50.611291352806198</c:v>
                </c:pt>
                <c:pt idx="195422">
                  <c:v>50.611385672739502</c:v>
                </c:pt>
                <c:pt idx="195423">
                  <c:v>50.611479992370903</c:v>
                </c:pt>
                <c:pt idx="195424">
                  <c:v>50.611574311700402</c:v>
                </c:pt>
                <c:pt idx="195425">
                  <c:v>50.611668630727998</c:v>
                </c:pt>
                <c:pt idx="195426">
                  <c:v>50.611762949453599</c:v>
                </c:pt>
                <c:pt idx="195427">
                  <c:v>50.611857267877397</c:v>
                </c:pt>
                <c:pt idx="195428">
                  <c:v>50.6119515859993</c:v>
                </c:pt>
                <c:pt idx="195429">
                  <c:v>50.612045903819201</c:v>
                </c:pt>
                <c:pt idx="195430">
                  <c:v>50.612140221337299</c:v>
                </c:pt>
                <c:pt idx="195431">
                  <c:v>50.612234538553402</c:v>
                </c:pt>
                <c:pt idx="195432">
                  <c:v>50.612328855467702</c:v>
                </c:pt>
                <c:pt idx="195433">
                  <c:v>50.61242317208</c:v>
                </c:pt>
                <c:pt idx="195434">
                  <c:v>50.612517488390502</c:v>
                </c:pt>
                <c:pt idx="195435">
                  <c:v>50.612611804399002</c:v>
                </c:pt>
                <c:pt idx="195436">
                  <c:v>50.612706120105699</c:v>
                </c:pt>
                <c:pt idx="195437">
                  <c:v>50.612800435510501</c:v>
                </c:pt>
                <c:pt idx="195438">
                  <c:v>50.6128947506133</c:v>
                </c:pt>
                <c:pt idx="195439">
                  <c:v>50.612989065414297</c:v>
                </c:pt>
                <c:pt idx="195440">
                  <c:v>50.613083379913398</c:v>
                </c:pt>
                <c:pt idx="195441">
                  <c:v>50.613177694110597</c:v>
                </c:pt>
                <c:pt idx="195442">
                  <c:v>50.6132720080059</c:v>
                </c:pt>
                <c:pt idx="195443">
                  <c:v>50.613366321599301</c:v>
                </c:pt>
                <c:pt idx="195444">
                  <c:v>50.613460634890799</c:v>
                </c:pt>
                <c:pt idx="195445">
                  <c:v>50.613554947880402</c:v>
                </c:pt>
                <c:pt idx="195446">
                  <c:v>50.613649260568103</c:v>
                </c:pt>
                <c:pt idx="195447">
                  <c:v>50.613743572954</c:v>
                </c:pt>
                <c:pt idx="195448">
                  <c:v>50.613837885038002</c:v>
                </c:pt>
                <c:pt idx="195449">
                  <c:v>50.613932196820102</c:v>
                </c:pt>
                <c:pt idx="195450">
                  <c:v>50.614026508300299</c:v>
                </c:pt>
                <c:pt idx="195451">
                  <c:v>50.6141208194786</c:v>
                </c:pt>
                <c:pt idx="195452">
                  <c:v>50.614215130354999</c:v>
                </c:pt>
                <c:pt idx="195453">
                  <c:v>50.614309440929603</c:v>
                </c:pt>
                <c:pt idx="195454">
                  <c:v>50.614403751202197</c:v>
                </c:pt>
                <c:pt idx="195455">
                  <c:v>50.614498061173002</c:v>
                </c:pt>
                <c:pt idx="195456">
                  <c:v>50.614592370841997</c:v>
                </c:pt>
                <c:pt idx="195457">
                  <c:v>50.614686680208997</c:v>
                </c:pt>
                <c:pt idx="195458">
                  <c:v>50.614780989274202</c:v>
                </c:pt>
                <c:pt idx="195459">
                  <c:v>50.614875298037497</c:v>
                </c:pt>
                <c:pt idx="195460">
                  <c:v>50.614969606498903</c:v>
                </c:pt>
                <c:pt idx="195461">
                  <c:v>50.6150639146584</c:v>
                </c:pt>
                <c:pt idx="195462">
                  <c:v>50.615158222516101</c:v>
                </c:pt>
                <c:pt idx="195463">
                  <c:v>50.615252530071899</c:v>
                </c:pt>
                <c:pt idx="195464">
                  <c:v>50.615346837325802</c:v>
                </c:pt>
                <c:pt idx="195465">
                  <c:v>50.615441144277902</c:v>
                </c:pt>
                <c:pt idx="195466">
                  <c:v>50.6155354509281</c:v>
                </c:pt>
                <c:pt idx="195467">
                  <c:v>50.615629757276402</c:v>
                </c:pt>
                <c:pt idx="195468">
                  <c:v>50.615724063322901</c:v>
                </c:pt>
                <c:pt idx="195469">
                  <c:v>50.615818369067497</c:v>
                </c:pt>
                <c:pt idx="195470">
                  <c:v>50.615912674510199</c:v>
                </c:pt>
                <c:pt idx="195471">
                  <c:v>50.616006979651097</c:v>
                </c:pt>
                <c:pt idx="195472">
                  <c:v>50.616101284490099</c:v>
                </c:pt>
                <c:pt idx="195473">
                  <c:v>50.6161955890272</c:v>
                </c:pt>
                <c:pt idx="195474">
                  <c:v>50.616289893262497</c:v>
                </c:pt>
                <c:pt idx="195475">
                  <c:v>50.616384197195899</c:v>
                </c:pt>
                <c:pt idx="195476">
                  <c:v>50.616478500827498</c:v>
                </c:pt>
                <c:pt idx="195477">
                  <c:v>50.616572804157201</c:v>
                </c:pt>
                <c:pt idx="195478">
                  <c:v>50.616667107185002</c:v>
                </c:pt>
                <c:pt idx="195479">
                  <c:v>50.616761409911</c:v>
                </c:pt>
                <c:pt idx="195480">
                  <c:v>50.616855712335202</c:v>
                </c:pt>
                <c:pt idx="195481">
                  <c:v>50.616950014457501</c:v>
                </c:pt>
                <c:pt idx="195482">
                  <c:v>50.617044316277898</c:v>
                </c:pt>
                <c:pt idx="195483">
                  <c:v>50.617138617796499</c:v>
                </c:pt>
                <c:pt idx="195484">
                  <c:v>50.617232919013198</c:v>
                </c:pt>
                <c:pt idx="195485">
                  <c:v>50.6173272199281</c:v>
                </c:pt>
                <c:pt idx="195486">
                  <c:v>50.6174215205411</c:v>
                </c:pt>
                <c:pt idx="195487">
                  <c:v>50.617515820852297</c:v>
                </c:pt>
                <c:pt idx="195488">
                  <c:v>50.617610120861698</c:v>
                </c:pt>
                <c:pt idx="195489">
                  <c:v>50.617704420569197</c:v>
                </c:pt>
                <c:pt idx="195490">
                  <c:v>50.6177987199748</c:v>
                </c:pt>
                <c:pt idx="195491">
                  <c:v>50.617893019078601</c:v>
                </c:pt>
                <c:pt idx="195492">
                  <c:v>50.617987317880598</c:v>
                </c:pt>
                <c:pt idx="195493">
                  <c:v>50.618081616380699</c:v>
                </c:pt>
                <c:pt idx="195494">
                  <c:v>50.618175914578998</c:v>
                </c:pt>
                <c:pt idx="195495">
                  <c:v>50.618270212475402</c:v>
                </c:pt>
                <c:pt idx="195496">
                  <c:v>50.618364510070002</c:v>
                </c:pt>
                <c:pt idx="195497">
                  <c:v>50.618458807362799</c:v>
                </c:pt>
                <c:pt idx="195498">
                  <c:v>50.618553104353701</c:v>
                </c:pt>
                <c:pt idx="195499">
                  <c:v>50.6186474010428</c:v>
                </c:pt>
                <c:pt idx="195500">
                  <c:v>50.618741697430004</c:v>
                </c:pt>
                <c:pt idx="195501">
                  <c:v>50.618835993515503</c:v>
                </c:pt>
                <c:pt idx="195502">
                  <c:v>50.618930289299001</c:v>
                </c:pt>
                <c:pt idx="195503">
                  <c:v>50.619024584780803</c:v>
                </c:pt>
                <c:pt idx="195504">
                  <c:v>50.619118879960702</c:v>
                </c:pt>
                <c:pt idx="195505">
                  <c:v>50.619213174838798</c:v>
                </c:pt>
                <c:pt idx="195506">
                  <c:v>50.619307469415098</c:v>
                </c:pt>
                <c:pt idx="195507">
                  <c:v>50.619401763689503</c:v>
                </c:pt>
                <c:pt idx="195508">
                  <c:v>50.619496057662097</c:v>
                </c:pt>
                <c:pt idx="195509">
                  <c:v>50.619590351332903</c:v>
                </c:pt>
                <c:pt idx="195510">
                  <c:v>50.619684644701799</c:v>
                </c:pt>
                <c:pt idx="195511">
                  <c:v>50.619778937768899</c:v>
                </c:pt>
                <c:pt idx="195512">
                  <c:v>50.619873230534203</c:v>
                </c:pt>
                <c:pt idx="195513">
                  <c:v>50.619967522997698</c:v>
                </c:pt>
                <c:pt idx="195514">
                  <c:v>50.620061815159403</c:v>
                </c:pt>
                <c:pt idx="195515">
                  <c:v>50.620156107019199</c:v>
                </c:pt>
                <c:pt idx="195516">
                  <c:v>50.620250398577298</c:v>
                </c:pt>
                <c:pt idx="195517">
                  <c:v>50.620344689833402</c:v>
                </c:pt>
                <c:pt idx="195518">
                  <c:v>50.620438980787803</c:v>
                </c:pt>
                <c:pt idx="195519">
                  <c:v>50.620533271440401</c:v>
                </c:pt>
                <c:pt idx="195520">
                  <c:v>50.620627561791103</c:v>
                </c:pt>
                <c:pt idx="195521">
                  <c:v>50.620721851840102</c:v>
                </c:pt>
                <c:pt idx="195522">
                  <c:v>50.620816141587198</c:v>
                </c:pt>
                <c:pt idx="195523">
                  <c:v>50.620910431032499</c:v>
                </c:pt>
                <c:pt idx="195524">
                  <c:v>50.621004720176003</c:v>
                </c:pt>
                <c:pt idx="195525">
                  <c:v>50.621099009017698</c:v>
                </c:pt>
                <c:pt idx="195526">
                  <c:v>50.621193297557603</c:v>
                </c:pt>
                <c:pt idx="195527">
                  <c:v>50.621287585795599</c:v>
                </c:pt>
                <c:pt idx="195528">
                  <c:v>50.621381873731899</c:v>
                </c:pt>
                <c:pt idx="195529">
                  <c:v>50.621476161366303</c:v>
                </c:pt>
                <c:pt idx="195530">
                  <c:v>50.621570448699003</c:v>
                </c:pt>
                <c:pt idx="195531">
                  <c:v>50.621664735729802</c:v>
                </c:pt>
                <c:pt idx="195532">
                  <c:v>50.621759022458797</c:v>
                </c:pt>
                <c:pt idx="195533">
                  <c:v>50.621853308886102</c:v>
                </c:pt>
                <c:pt idx="195534">
                  <c:v>50.621947595011498</c:v>
                </c:pt>
                <c:pt idx="195535">
                  <c:v>50.622041880835098</c:v>
                </c:pt>
                <c:pt idx="195536">
                  <c:v>50.622136166356903</c:v>
                </c:pt>
                <c:pt idx="195537">
                  <c:v>50.622230451577003</c:v>
                </c:pt>
                <c:pt idx="195538">
                  <c:v>50.622324736495202</c:v>
                </c:pt>
                <c:pt idx="195539">
                  <c:v>50.622419021111597</c:v>
                </c:pt>
                <c:pt idx="195540">
                  <c:v>50.622513305426203</c:v>
                </c:pt>
                <c:pt idx="195541">
                  <c:v>50.622607589439099</c:v>
                </c:pt>
                <c:pt idx="195542">
                  <c:v>50.622701873150099</c:v>
                </c:pt>
                <c:pt idx="195543">
                  <c:v>50.622796156559403</c:v>
                </c:pt>
                <c:pt idx="195544">
                  <c:v>50.622890439666797</c:v>
                </c:pt>
                <c:pt idx="195545">
                  <c:v>50.622984722472502</c:v>
                </c:pt>
                <c:pt idx="195546">
                  <c:v>50.623079004976397</c:v>
                </c:pt>
                <c:pt idx="195547">
                  <c:v>50.623173287178403</c:v>
                </c:pt>
                <c:pt idx="195548">
                  <c:v>50.623267569078699</c:v>
                </c:pt>
                <c:pt idx="195549">
                  <c:v>50.623361850677199</c:v>
                </c:pt>
                <c:pt idx="195550">
                  <c:v>50.623456131974002</c:v>
                </c:pt>
                <c:pt idx="195551">
                  <c:v>50.623550412968903</c:v>
                </c:pt>
                <c:pt idx="195552">
                  <c:v>50.623644693662001</c:v>
                </c:pt>
                <c:pt idx="195553">
                  <c:v>50.623738974053403</c:v>
                </c:pt>
                <c:pt idx="195554">
                  <c:v>50.623833254143001</c:v>
                </c:pt>
                <c:pt idx="195555">
                  <c:v>50.623927533930797</c:v>
                </c:pt>
                <c:pt idx="195556">
                  <c:v>50.624021813416803</c:v>
                </c:pt>
                <c:pt idx="195557">
                  <c:v>50.624116092601</c:v>
                </c:pt>
                <c:pt idx="195558">
                  <c:v>50.6242103714835</c:v>
                </c:pt>
                <c:pt idx="195559">
                  <c:v>50.624304650064197</c:v>
                </c:pt>
                <c:pt idx="195560">
                  <c:v>50.624398928343098</c:v>
                </c:pt>
                <c:pt idx="195561">
                  <c:v>50.624493206320203</c:v>
                </c:pt>
                <c:pt idx="195562">
                  <c:v>50.624587483995498</c:v>
                </c:pt>
                <c:pt idx="195563">
                  <c:v>50.624681761369096</c:v>
                </c:pt>
                <c:pt idx="195564">
                  <c:v>50.624776038440899</c:v>
                </c:pt>
                <c:pt idx="195565">
                  <c:v>50.624870315210899</c:v>
                </c:pt>
                <c:pt idx="195566">
                  <c:v>50.624964591679202</c:v>
                </c:pt>
                <c:pt idx="195567">
                  <c:v>50.625058867845702</c:v>
                </c:pt>
                <c:pt idx="195568">
                  <c:v>50.625153143710399</c:v>
                </c:pt>
                <c:pt idx="195569">
                  <c:v>50.6252474192734</c:v>
                </c:pt>
                <c:pt idx="195570">
                  <c:v>50.625341694534498</c:v>
                </c:pt>
                <c:pt idx="195571">
                  <c:v>50.625435969493999</c:v>
                </c:pt>
                <c:pt idx="195572">
                  <c:v>50.625530244151598</c:v>
                </c:pt>
                <c:pt idx="195573">
                  <c:v>50.6256245185075</c:v>
                </c:pt>
                <c:pt idx="195574">
                  <c:v>50.625718792561599</c:v>
                </c:pt>
                <c:pt idx="195575">
                  <c:v>50.625813066314002</c:v>
                </c:pt>
                <c:pt idx="195576">
                  <c:v>50.625907339764602</c:v>
                </c:pt>
                <c:pt idx="195577">
                  <c:v>50.626001612913399</c:v>
                </c:pt>
                <c:pt idx="195578">
                  <c:v>50.626095885760499</c:v>
                </c:pt>
                <c:pt idx="195579">
                  <c:v>50.626190158305803</c:v>
                </c:pt>
                <c:pt idx="195580">
                  <c:v>50.626284430549298</c:v>
                </c:pt>
                <c:pt idx="195581">
                  <c:v>50.626378702491103</c:v>
                </c:pt>
                <c:pt idx="195582">
                  <c:v>50.626472974131197</c:v>
                </c:pt>
                <c:pt idx="195583">
                  <c:v>50.626567245469502</c:v>
                </c:pt>
                <c:pt idx="195584">
                  <c:v>50.626661516505997</c:v>
                </c:pt>
                <c:pt idx="195585">
                  <c:v>50.626755787240803</c:v>
                </c:pt>
                <c:pt idx="195586">
                  <c:v>50.626850057673799</c:v>
                </c:pt>
                <c:pt idx="195587">
                  <c:v>50.626944327805099</c:v>
                </c:pt>
                <c:pt idx="195588">
                  <c:v>50.627038597634602</c:v>
                </c:pt>
                <c:pt idx="195589">
                  <c:v>50.627132867162402</c:v>
                </c:pt>
                <c:pt idx="195590">
                  <c:v>50.627227136388399</c:v>
                </c:pt>
                <c:pt idx="195591">
                  <c:v>50.627321405312699</c:v>
                </c:pt>
                <c:pt idx="195592">
                  <c:v>50.627415673935303</c:v>
                </c:pt>
                <c:pt idx="195593">
                  <c:v>50.627509942256097</c:v>
                </c:pt>
                <c:pt idx="195594">
                  <c:v>50.627604210275102</c:v>
                </c:pt>
                <c:pt idx="195595">
                  <c:v>50.627698477992404</c:v>
                </c:pt>
                <c:pt idx="195596">
                  <c:v>50.627792745408001</c:v>
                </c:pt>
                <c:pt idx="195597">
                  <c:v>50.627887012521803</c:v>
                </c:pt>
                <c:pt idx="195598">
                  <c:v>50.627981279333902</c:v>
                </c:pt>
                <c:pt idx="195599">
                  <c:v>50.628075545844197</c:v>
                </c:pt>
                <c:pt idx="195600">
                  <c:v>50.628169812052803</c:v>
                </c:pt>
                <c:pt idx="195601">
                  <c:v>50.628264077959699</c:v>
                </c:pt>
                <c:pt idx="195602">
                  <c:v>50.628358343564798</c:v>
                </c:pt>
                <c:pt idx="195603">
                  <c:v>50.628452608868201</c:v>
                </c:pt>
                <c:pt idx="195604">
                  <c:v>50.628546873869801</c:v>
                </c:pt>
                <c:pt idx="195605">
                  <c:v>50.628641138569797</c:v>
                </c:pt>
                <c:pt idx="195606">
                  <c:v>50.628735402967898</c:v>
                </c:pt>
                <c:pt idx="195607">
                  <c:v>50.628829667064402</c:v>
                </c:pt>
                <c:pt idx="195608">
                  <c:v>50.628923930859102</c:v>
                </c:pt>
                <c:pt idx="195609">
                  <c:v>50.629018194352099</c:v>
                </c:pt>
                <c:pt idx="195610">
                  <c:v>50.6291124575434</c:v>
                </c:pt>
                <c:pt idx="195611">
                  <c:v>50.629206720432897</c:v>
                </c:pt>
                <c:pt idx="195612">
                  <c:v>50.629300983020698</c:v>
                </c:pt>
                <c:pt idx="195613">
                  <c:v>50.629395245306803</c:v>
                </c:pt>
                <c:pt idx="195614">
                  <c:v>50.629489507291197</c:v>
                </c:pt>
                <c:pt idx="195615">
                  <c:v>50.629583768973802</c:v>
                </c:pt>
                <c:pt idx="195616">
                  <c:v>50.629678030354697</c:v>
                </c:pt>
                <c:pt idx="195617">
                  <c:v>50.629772291433902</c:v>
                </c:pt>
                <c:pt idx="195618">
                  <c:v>50.629866552211404</c:v>
                </c:pt>
                <c:pt idx="195619">
                  <c:v>50.629960812687102</c:v>
                </c:pt>
                <c:pt idx="195620">
                  <c:v>50.630055072861197</c:v>
                </c:pt>
                <c:pt idx="195621">
                  <c:v>50.630149332733502</c:v>
                </c:pt>
                <c:pt idx="195622">
                  <c:v>50.630243592304097</c:v>
                </c:pt>
                <c:pt idx="195623">
                  <c:v>50.630337851572897</c:v>
                </c:pt>
                <c:pt idx="195624">
                  <c:v>50.630432110540099</c:v>
                </c:pt>
                <c:pt idx="195625">
                  <c:v>50.630526369205597</c:v>
                </c:pt>
                <c:pt idx="195626">
                  <c:v>50.6306206275693</c:v>
                </c:pt>
                <c:pt idx="195627">
                  <c:v>50.630714885631299</c:v>
                </c:pt>
                <c:pt idx="195628">
                  <c:v>50.630809143391602</c:v>
                </c:pt>
                <c:pt idx="195629">
                  <c:v>50.630903400850201</c:v>
                </c:pt>
                <c:pt idx="195630">
                  <c:v>50.630997658007097</c:v>
                </c:pt>
                <c:pt idx="195631">
                  <c:v>50.631091914862303</c:v>
                </c:pt>
                <c:pt idx="195632">
                  <c:v>50.631186171415699</c:v>
                </c:pt>
                <c:pt idx="195633">
                  <c:v>50.631280427667498</c:v>
                </c:pt>
                <c:pt idx="195634">
                  <c:v>50.631374683617601</c:v>
                </c:pt>
                <c:pt idx="195635">
                  <c:v>50.631468939265901</c:v>
                </c:pt>
                <c:pt idx="195636">
                  <c:v>50.631563194612603</c:v>
                </c:pt>
                <c:pt idx="195637">
                  <c:v>50.631657449657503</c:v>
                </c:pt>
                <c:pt idx="195638">
                  <c:v>50.631751704400799</c:v>
                </c:pt>
                <c:pt idx="195639">
                  <c:v>50.631845958842298</c:v>
                </c:pt>
                <c:pt idx="195640">
                  <c:v>50.631940212982101</c:v>
                </c:pt>
                <c:pt idx="195641">
                  <c:v>50.632034466820301</c:v>
                </c:pt>
                <c:pt idx="195642">
                  <c:v>50.632128720356697</c:v>
                </c:pt>
                <c:pt idx="195643">
                  <c:v>50.632222973591503</c:v>
                </c:pt>
                <c:pt idx="195644">
                  <c:v>50.632317226524499</c:v>
                </c:pt>
                <c:pt idx="195645">
                  <c:v>50.632411479155898</c:v>
                </c:pt>
                <c:pt idx="195646">
                  <c:v>50.632505731485601</c:v>
                </c:pt>
                <c:pt idx="195647">
                  <c:v>50.632599983513501</c:v>
                </c:pt>
                <c:pt idx="195648">
                  <c:v>50.632694235239804</c:v>
                </c:pt>
                <c:pt idx="195649">
                  <c:v>50.632788486664403</c:v>
                </c:pt>
                <c:pt idx="195650">
                  <c:v>50.632882737787298</c:v>
                </c:pt>
                <c:pt idx="195651">
                  <c:v>50.632976988608497</c:v>
                </c:pt>
                <c:pt idx="195652">
                  <c:v>50.633071239128</c:v>
                </c:pt>
                <c:pt idx="195653">
                  <c:v>50.633165489345899</c:v>
                </c:pt>
                <c:pt idx="195654">
                  <c:v>50.633259739262002</c:v>
                </c:pt>
                <c:pt idx="195655">
                  <c:v>50.6333539888765</c:v>
                </c:pt>
                <c:pt idx="195656">
                  <c:v>50.633448238189203</c:v>
                </c:pt>
                <c:pt idx="195657">
                  <c:v>50.633542487200302</c:v>
                </c:pt>
                <c:pt idx="195658">
                  <c:v>50.633636735909697</c:v>
                </c:pt>
                <c:pt idx="195659">
                  <c:v>50.633730984317502</c:v>
                </c:pt>
                <c:pt idx="195660">
                  <c:v>50.633825232423497</c:v>
                </c:pt>
                <c:pt idx="195661">
                  <c:v>50.633919480227902</c:v>
                </c:pt>
                <c:pt idx="195662">
                  <c:v>50.634013727730597</c:v>
                </c:pt>
                <c:pt idx="195663">
                  <c:v>50.634107974931602</c:v>
                </c:pt>
                <c:pt idx="195664">
                  <c:v>50.634202221830897</c:v>
                </c:pt>
                <c:pt idx="195665">
                  <c:v>50.634296468428502</c:v>
                </c:pt>
                <c:pt idx="195666">
                  <c:v>50.634390714724503</c:v>
                </c:pt>
                <c:pt idx="195667">
                  <c:v>50.634484960718801</c:v>
                </c:pt>
                <c:pt idx="195668">
                  <c:v>50.634579206411502</c:v>
                </c:pt>
                <c:pt idx="195669">
                  <c:v>50.634673451802399</c:v>
                </c:pt>
                <c:pt idx="195670">
                  <c:v>50.6347676968917</c:v>
                </c:pt>
                <c:pt idx="195671">
                  <c:v>50.634861941679297</c:v>
                </c:pt>
                <c:pt idx="195672">
                  <c:v>50.634956186165297</c:v>
                </c:pt>
                <c:pt idx="195673">
                  <c:v>50.635050430349601</c:v>
                </c:pt>
                <c:pt idx="195674">
                  <c:v>50.635144674232201</c:v>
                </c:pt>
                <c:pt idx="195675">
                  <c:v>50.635238917813098</c:v>
                </c:pt>
                <c:pt idx="195676">
                  <c:v>50.635333161092397</c:v>
                </c:pt>
                <c:pt idx="195677">
                  <c:v>50.635427404070001</c:v>
                </c:pt>
                <c:pt idx="195678">
                  <c:v>50.635521646746</c:v>
                </c:pt>
                <c:pt idx="195679">
                  <c:v>50.635615889120302</c:v>
                </c:pt>
                <c:pt idx="195680">
                  <c:v>50.635710131192901</c:v>
                </c:pt>
                <c:pt idx="195681">
                  <c:v>50.635804372963896</c:v>
                </c:pt>
                <c:pt idx="195682">
                  <c:v>50.635898614433202</c:v>
                </c:pt>
                <c:pt idx="195683">
                  <c:v>50.635992855600897</c:v>
                </c:pt>
                <c:pt idx="195684">
                  <c:v>50.636087096466902</c:v>
                </c:pt>
                <c:pt idx="195685">
                  <c:v>50.636181337031203</c:v>
                </c:pt>
                <c:pt idx="195686">
                  <c:v>50.636275577293901</c:v>
                </c:pt>
                <c:pt idx="195687">
                  <c:v>50.636369817254902</c:v>
                </c:pt>
                <c:pt idx="195688">
                  <c:v>50.636464056914299</c:v>
                </c:pt>
                <c:pt idx="195689">
                  <c:v>50.636558296272</c:v>
                </c:pt>
                <c:pt idx="195690">
                  <c:v>50.636652535328103</c:v>
                </c:pt>
                <c:pt idx="195691">
                  <c:v>50.636746774082503</c:v>
                </c:pt>
                <c:pt idx="195692">
                  <c:v>50.636841012535299</c:v>
                </c:pt>
                <c:pt idx="195693">
                  <c:v>50.636935250686399</c:v>
                </c:pt>
                <c:pt idx="195694">
                  <c:v>50.637029488535902</c:v>
                </c:pt>
                <c:pt idx="195695">
                  <c:v>50.637123726083701</c:v>
                </c:pt>
                <c:pt idx="195696">
                  <c:v>50.637217963329903</c:v>
                </c:pt>
                <c:pt idx="195697">
                  <c:v>50.637312200274401</c:v>
                </c:pt>
                <c:pt idx="195698">
                  <c:v>50.637406436917303</c:v>
                </c:pt>
                <c:pt idx="195699">
                  <c:v>50.6375006732586</c:v>
                </c:pt>
                <c:pt idx="195700">
                  <c:v>50.637594909298201</c:v>
                </c:pt>
                <c:pt idx="195701">
                  <c:v>50.637689145036099</c:v>
                </c:pt>
                <c:pt idx="195702">
                  <c:v>50.637783380472499</c:v>
                </c:pt>
                <c:pt idx="195703">
                  <c:v>50.637877615607103</c:v>
                </c:pt>
                <c:pt idx="195704">
                  <c:v>50.637971850440202</c:v>
                </c:pt>
                <c:pt idx="195705">
                  <c:v>50.638066084971598</c:v>
                </c:pt>
                <c:pt idx="195706">
                  <c:v>50.638160319201397</c:v>
                </c:pt>
                <c:pt idx="195707">
                  <c:v>50.638254553129499</c:v>
                </c:pt>
                <c:pt idx="195708">
                  <c:v>50.638348786755998</c:v>
                </c:pt>
                <c:pt idx="195709">
                  <c:v>50.638443020080899</c:v>
                </c:pt>
                <c:pt idx="195710">
                  <c:v>50.638537253104097</c:v>
                </c:pt>
                <c:pt idx="195711">
                  <c:v>50.638631485825698</c:v>
                </c:pt>
                <c:pt idx="195712">
                  <c:v>50.638725718245702</c:v>
                </c:pt>
                <c:pt idx="195713">
                  <c:v>50.638819950364102</c:v>
                </c:pt>
                <c:pt idx="195714">
                  <c:v>50.638914182180798</c:v>
                </c:pt>
                <c:pt idx="195715">
                  <c:v>50.639008413695898</c:v>
                </c:pt>
                <c:pt idx="195716">
                  <c:v>50.6391026449093</c:v>
                </c:pt>
                <c:pt idx="195717">
                  <c:v>50.639196875821199</c:v>
                </c:pt>
                <c:pt idx="195718">
                  <c:v>50.639291106431401</c:v>
                </c:pt>
                <c:pt idx="195719">
                  <c:v>50.639385336739998</c:v>
                </c:pt>
                <c:pt idx="195720">
                  <c:v>50.6394795667469</c:v>
                </c:pt>
                <c:pt idx="195721">
                  <c:v>50.639573796452297</c:v>
                </c:pt>
                <c:pt idx="195722">
                  <c:v>50.639668025855997</c:v>
                </c:pt>
                <c:pt idx="195723">
                  <c:v>50.6397622549581</c:v>
                </c:pt>
                <c:pt idx="195724">
                  <c:v>50.639856483758599</c:v>
                </c:pt>
                <c:pt idx="195725">
                  <c:v>50.639950712257502</c:v>
                </c:pt>
                <c:pt idx="195726">
                  <c:v>50.6400449404547</c:v>
                </c:pt>
                <c:pt idx="195727">
                  <c:v>50.640139168350302</c:v>
                </c:pt>
                <c:pt idx="195728">
                  <c:v>50.640233395944399</c:v>
                </c:pt>
                <c:pt idx="195729">
                  <c:v>50.6403276232368</c:v>
                </c:pt>
                <c:pt idx="195730">
                  <c:v>50.640421850227597</c:v>
                </c:pt>
                <c:pt idx="195731">
                  <c:v>50.640516076916697</c:v>
                </c:pt>
                <c:pt idx="195732">
                  <c:v>50.6406103033043</c:v>
                </c:pt>
                <c:pt idx="195733">
                  <c:v>50.640704529390298</c:v>
                </c:pt>
                <c:pt idx="195734">
                  <c:v>50.6407987551746</c:v>
                </c:pt>
                <c:pt idx="195735">
                  <c:v>50.640892980657398</c:v>
                </c:pt>
                <c:pt idx="195736">
                  <c:v>50.640987205838499</c:v>
                </c:pt>
                <c:pt idx="195737">
                  <c:v>50.641081430718003</c:v>
                </c:pt>
                <c:pt idx="195738">
                  <c:v>50.641175655295903</c:v>
                </c:pt>
                <c:pt idx="195739">
                  <c:v>50.641269879572299</c:v>
                </c:pt>
                <c:pt idx="195740">
                  <c:v>50.641364103546998</c:v>
                </c:pt>
                <c:pt idx="195741">
                  <c:v>50.6414583272201</c:v>
                </c:pt>
                <c:pt idx="195742">
                  <c:v>50.641552550591598</c:v>
                </c:pt>
                <c:pt idx="195743">
                  <c:v>50.641646773661499</c:v>
                </c:pt>
                <c:pt idx="195744">
                  <c:v>50.641740996429803</c:v>
                </c:pt>
                <c:pt idx="195745">
                  <c:v>50.641835218896503</c:v>
                </c:pt>
                <c:pt idx="195746">
                  <c:v>50.641929441061599</c:v>
                </c:pt>
                <c:pt idx="195747">
                  <c:v>50.642023662925197</c:v>
                </c:pt>
                <c:pt idx="195748">
                  <c:v>50.642117884487099</c:v>
                </c:pt>
                <c:pt idx="195749">
                  <c:v>50.642212105747397</c:v>
                </c:pt>
                <c:pt idx="195750">
                  <c:v>50.642306326706098</c:v>
                </c:pt>
                <c:pt idx="195751">
                  <c:v>50.642400547363302</c:v>
                </c:pt>
                <c:pt idx="195752">
                  <c:v>50.642494767718802</c:v>
                </c:pt>
                <c:pt idx="195753">
                  <c:v>50.642588987772797</c:v>
                </c:pt>
                <c:pt idx="195754">
                  <c:v>50.642683207525103</c:v>
                </c:pt>
                <c:pt idx="195755">
                  <c:v>50.642777426975897</c:v>
                </c:pt>
                <c:pt idx="195756">
                  <c:v>50.642871646125101</c:v>
                </c:pt>
                <c:pt idx="195757">
                  <c:v>50.642965864972702</c:v>
                </c:pt>
                <c:pt idx="195758">
                  <c:v>50.643060083518698</c:v>
                </c:pt>
                <c:pt idx="195759">
                  <c:v>50.643154301763097</c:v>
                </c:pt>
                <c:pt idx="195760">
                  <c:v>50.643248519705999</c:v>
                </c:pt>
                <c:pt idx="195761">
                  <c:v>50.643342737347297</c:v>
                </c:pt>
                <c:pt idx="195762">
                  <c:v>50.643436954686898</c:v>
                </c:pt>
                <c:pt idx="195763">
                  <c:v>50.643531171725002</c:v>
                </c:pt>
                <c:pt idx="195764">
                  <c:v>50.643625388461501</c:v>
                </c:pt>
                <c:pt idx="195765">
                  <c:v>50.643719604896503</c:v>
                </c:pt>
                <c:pt idx="195766">
                  <c:v>50.643813821029802</c:v>
                </c:pt>
                <c:pt idx="195767">
                  <c:v>50.643908036861603</c:v>
                </c:pt>
                <c:pt idx="195768">
                  <c:v>50.6440022523918</c:v>
                </c:pt>
                <c:pt idx="195769">
                  <c:v>50.6440964676205</c:v>
                </c:pt>
                <c:pt idx="195770">
                  <c:v>50.644190682547503</c:v>
                </c:pt>
                <c:pt idx="195771">
                  <c:v>50.644284897173002</c:v>
                </c:pt>
                <c:pt idx="195772">
                  <c:v>50.644379111496903</c:v>
                </c:pt>
                <c:pt idx="195773">
                  <c:v>50.6444733255193</c:v>
                </c:pt>
                <c:pt idx="195774">
                  <c:v>50.644567539240001</c:v>
                </c:pt>
                <c:pt idx="195775">
                  <c:v>50.644661752659196</c:v>
                </c:pt>
                <c:pt idx="195776">
                  <c:v>50.644755965776802</c:v>
                </c:pt>
                <c:pt idx="195777">
                  <c:v>50.644850178592897</c:v>
                </c:pt>
                <c:pt idx="195778">
                  <c:v>50.644944391107401</c:v>
                </c:pt>
                <c:pt idx="195779">
                  <c:v>50.645038603320302</c:v>
                </c:pt>
                <c:pt idx="195780">
                  <c:v>50.645132815231698</c:v>
                </c:pt>
                <c:pt idx="195781">
                  <c:v>50.645227026841503</c:v>
                </c:pt>
                <c:pt idx="195782">
                  <c:v>50.645321238149698</c:v>
                </c:pt>
                <c:pt idx="195783">
                  <c:v>50.645415449156403</c:v>
                </c:pt>
                <c:pt idx="195784">
                  <c:v>50.645509659861503</c:v>
                </c:pt>
                <c:pt idx="195785">
                  <c:v>50.645603870265099</c:v>
                </c:pt>
                <c:pt idx="195786">
                  <c:v>50.645698080367097</c:v>
                </c:pt>
                <c:pt idx="195787">
                  <c:v>50.645792290167499</c:v>
                </c:pt>
                <c:pt idx="195788">
                  <c:v>50.645886499666403</c:v>
                </c:pt>
                <c:pt idx="195789">
                  <c:v>50.645980708863704</c:v>
                </c:pt>
                <c:pt idx="195790">
                  <c:v>50.646074917759499</c:v>
                </c:pt>
                <c:pt idx="195791">
                  <c:v>50.646169126353698</c:v>
                </c:pt>
                <c:pt idx="195792">
                  <c:v>50.646263334646399</c:v>
                </c:pt>
                <c:pt idx="195793">
                  <c:v>50.646357542637503</c:v>
                </c:pt>
                <c:pt idx="195794">
                  <c:v>50.646451750327003</c:v>
                </c:pt>
                <c:pt idx="195795">
                  <c:v>50.646545957714999</c:v>
                </c:pt>
                <c:pt idx="195796">
                  <c:v>50.646640164801497</c:v>
                </c:pt>
                <c:pt idx="195797">
                  <c:v>50.646734371586398</c:v>
                </c:pt>
                <c:pt idx="195798">
                  <c:v>50.646828578069702</c:v>
                </c:pt>
                <c:pt idx="195799">
                  <c:v>50.646922784251601</c:v>
                </c:pt>
                <c:pt idx="195800">
                  <c:v>50.647016990131803</c:v>
                </c:pt>
                <c:pt idx="195801">
                  <c:v>50.6471111957106</c:v>
                </c:pt>
                <c:pt idx="195802">
                  <c:v>50.647205400987701</c:v>
                </c:pt>
                <c:pt idx="195803">
                  <c:v>50.647299605963397</c:v>
                </c:pt>
                <c:pt idx="195804">
                  <c:v>50.647393810637503</c:v>
                </c:pt>
                <c:pt idx="195805">
                  <c:v>50.647488015009998</c:v>
                </c:pt>
                <c:pt idx="195806">
                  <c:v>50.647582219081002</c:v>
                </c:pt>
                <c:pt idx="195807">
                  <c:v>50.647676422850502</c:v>
                </c:pt>
                <c:pt idx="195808">
                  <c:v>50.647770626318497</c:v>
                </c:pt>
                <c:pt idx="195809">
                  <c:v>50.647864829484902</c:v>
                </c:pt>
                <c:pt idx="195810">
                  <c:v>50.647959032349704</c:v>
                </c:pt>
                <c:pt idx="195811">
                  <c:v>50.6480532349131</c:v>
                </c:pt>
                <c:pt idx="195812">
                  <c:v>50.648147437174899</c:v>
                </c:pt>
                <c:pt idx="195813">
                  <c:v>50.648241639135101</c:v>
                </c:pt>
                <c:pt idx="195814">
                  <c:v>50.648335840793898</c:v>
                </c:pt>
                <c:pt idx="195815">
                  <c:v>50.648430042151098</c:v>
                </c:pt>
                <c:pt idx="195816">
                  <c:v>50.648524243206701</c:v>
                </c:pt>
                <c:pt idx="195817">
                  <c:v>50.648618443960899</c:v>
                </c:pt>
                <c:pt idx="195818">
                  <c:v>50.6487126444135</c:v>
                </c:pt>
                <c:pt idx="195819">
                  <c:v>50.648806844564596</c:v>
                </c:pt>
                <c:pt idx="195820">
                  <c:v>50.648901044414103</c:v>
                </c:pt>
                <c:pt idx="195821">
                  <c:v>50.648995243962197</c:v>
                </c:pt>
                <c:pt idx="195822">
                  <c:v>50.649089443208702</c:v>
                </c:pt>
                <c:pt idx="195823">
                  <c:v>50.649183642153702</c:v>
                </c:pt>
                <c:pt idx="195824">
                  <c:v>50.649277840797097</c:v>
                </c:pt>
                <c:pt idx="195825">
                  <c:v>50.649372039139102</c:v>
                </c:pt>
                <c:pt idx="195826">
                  <c:v>50.649466237179503</c:v>
                </c:pt>
                <c:pt idx="195827">
                  <c:v>50.649560434918399</c:v>
                </c:pt>
                <c:pt idx="195828">
                  <c:v>50.649654632355798</c:v>
                </c:pt>
                <c:pt idx="195829">
                  <c:v>50.6497488294916</c:v>
                </c:pt>
                <c:pt idx="195830">
                  <c:v>50.649843026326003</c:v>
                </c:pt>
                <c:pt idx="195831">
                  <c:v>50.649937222858803</c:v>
                </c:pt>
                <c:pt idx="195832">
                  <c:v>50.650031419090098</c:v>
                </c:pt>
                <c:pt idx="195833">
                  <c:v>50.650125615019903</c:v>
                </c:pt>
                <c:pt idx="195834">
                  <c:v>50.650219810648203</c:v>
                </c:pt>
                <c:pt idx="195835">
                  <c:v>50.650314005974998</c:v>
                </c:pt>
                <c:pt idx="195836">
                  <c:v>50.650408201000303</c:v>
                </c:pt>
                <c:pt idx="195837">
                  <c:v>50.650502395723997</c:v>
                </c:pt>
                <c:pt idx="195838">
                  <c:v>50.6505965901463</c:v>
                </c:pt>
                <c:pt idx="195839">
                  <c:v>50.650690784266999</c:v>
                </c:pt>
                <c:pt idx="195840">
                  <c:v>50.6507849780863</c:v>
                </c:pt>
                <c:pt idx="195841">
                  <c:v>50.650879171603997</c:v>
                </c:pt>
                <c:pt idx="195842">
                  <c:v>50.650973364820203</c:v>
                </c:pt>
                <c:pt idx="195843">
                  <c:v>50.651067557734898</c:v>
                </c:pt>
                <c:pt idx="195844">
                  <c:v>50.651161750348201</c:v>
                </c:pt>
                <c:pt idx="195845">
                  <c:v>50.651255942659901</c:v>
                </c:pt>
                <c:pt idx="195846">
                  <c:v>50.651350134670103</c:v>
                </c:pt>
                <c:pt idx="195847">
                  <c:v>50.651444326378801</c:v>
                </c:pt>
                <c:pt idx="195848">
                  <c:v>50.651538517786001</c:v>
                </c:pt>
                <c:pt idx="195849">
                  <c:v>50.651632708891697</c:v>
                </c:pt>
                <c:pt idx="195850">
                  <c:v>50.651726899696001</c:v>
                </c:pt>
                <c:pt idx="195851">
                  <c:v>50.651821090198702</c:v>
                </c:pt>
                <c:pt idx="195852">
                  <c:v>50.651915280399898</c:v>
                </c:pt>
                <c:pt idx="195853">
                  <c:v>50.652009470299603</c:v>
                </c:pt>
                <c:pt idx="195854">
                  <c:v>50.652103659897897</c:v>
                </c:pt>
                <c:pt idx="195855">
                  <c:v>50.6521978491946</c:v>
                </c:pt>
                <c:pt idx="195856">
                  <c:v>50.652292038189898</c:v>
                </c:pt>
                <c:pt idx="195857">
                  <c:v>50.652386226883699</c:v>
                </c:pt>
                <c:pt idx="195858">
                  <c:v>50.652480415275903</c:v>
                </c:pt>
                <c:pt idx="195859">
                  <c:v>50.652574603366702</c:v>
                </c:pt>
                <c:pt idx="195860">
                  <c:v>50.652668791156003</c:v>
                </c:pt>
                <c:pt idx="195861">
                  <c:v>50.6527629786438</c:v>
                </c:pt>
                <c:pt idx="195862">
                  <c:v>50.652857165830198</c:v>
                </c:pt>
                <c:pt idx="195863">
                  <c:v>50.652951352715</c:v>
                </c:pt>
                <c:pt idx="195864">
                  <c:v>50.653045539298397</c:v>
                </c:pt>
                <c:pt idx="195865">
                  <c:v>50.653139725580203</c:v>
                </c:pt>
                <c:pt idx="195866">
                  <c:v>50.653233911560598</c:v>
                </c:pt>
                <c:pt idx="195867">
                  <c:v>50.653328097239502</c:v>
                </c:pt>
                <c:pt idx="195868">
                  <c:v>50.653422282617001</c:v>
                </c:pt>
                <c:pt idx="195869">
                  <c:v>50.653516467692903</c:v>
                </c:pt>
                <c:pt idx="195870">
                  <c:v>50.6536106524674</c:v>
                </c:pt>
                <c:pt idx="195871">
                  <c:v>50.653704836940399</c:v>
                </c:pt>
                <c:pt idx="195872">
                  <c:v>50.653799021111901</c:v>
                </c:pt>
                <c:pt idx="195873">
                  <c:v>50.653893204981998</c:v>
                </c:pt>
                <c:pt idx="195874">
                  <c:v>50.653987388550497</c:v>
                </c:pt>
                <c:pt idx="195875">
                  <c:v>50.654081571817599</c:v>
                </c:pt>
                <c:pt idx="195876">
                  <c:v>50.654175754783303</c:v>
                </c:pt>
                <c:pt idx="195877">
                  <c:v>50.654269937447403</c:v>
                </c:pt>
                <c:pt idx="195878">
                  <c:v>50.654364119810097</c:v>
                </c:pt>
                <c:pt idx="195879">
                  <c:v>50.654458301871301</c:v>
                </c:pt>
                <c:pt idx="195880">
                  <c:v>50.6545524836311</c:v>
                </c:pt>
                <c:pt idx="195881">
                  <c:v>50.654646665089302</c:v>
                </c:pt>
                <c:pt idx="195882">
                  <c:v>50.654740846246199</c:v>
                </c:pt>
                <c:pt idx="195883">
                  <c:v>50.654835027101498</c:v>
                </c:pt>
                <c:pt idx="195884">
                  <c:v>50.6549292076554</c:v>
                </c:pt>
                <c:pt idx="195885">
                  <c:v>50.655023387907796</c:v>
                </c:pt>
                <c:pt idx="195886">
                  <c:v>50.655117567858802</c:v>
                </c:pt>
                <c:pt idx="195887">
                  <c:v>50.655211747508297</c:v>
                </c:pt>
                <c:pt idx="195888">
                  <c:v>50.6553059268563</c:v>
                </c:pt>
                <c:pt idx="195889">
                  <c:v>50.655400105902899</c:v>
                </c:pt>
                <c:pt idx="195890">
                  <c:v>50.655494284648</c:v>
                </c:pt>
                <c:pt idx="195891">
                  <c:v>50.655588463091703</c:v>
                </c:pt>
                <c:pt idx="195892">
                  <c:v>50.655682641233902</c:v>
                </c:pt>
                <c:pt idx="195893">
                  <c:v>50.655776819074603</c:v>
                </c:pt>
                <c:pt idx="195894">
                  <c:v>50.655870996613899</c:v>
                </c:pt>
                <c:pt idx="195895">
                  <c:v>50.655965173851698</c:v>
                </c:pt>
                <c:pt idx="195896">
                  <c:v>50.656059350788098</c:v>
                </c:pt>
                <c:pt idx="195897">
                  <c:v>50.656153527423101</c:v>
                </c:pt>
                <c:pt idx="195898">
                  <c:v>50.656247703756499</c:v>
                </c:pt>
                <c:pt idx="195899">
                  <c:v>50.656341879788599</c:v>
                </c:pt>
                <c:pt idx="195900">
                  <c:v>50.656436055519201</c:v>
                </c:pt>
                <c:pt idx="195901">
                  <c:v>50.656530230948299</c:v>
                </c:pt>
                <c:pt idx="195902">
                  <c:v>50.656624406075998</c:v>
                </c:pt>
                <c:pt idx="195903">
                  <c:v>50.656718580902201</c:v>
                </c:pt>
                <c:pt idx="195904">
                  <c:v>50.656812755426998</c:v>
                </c:pt>
                <c:pt idx="195905">
                  <c:v>50.656906929650397</c:v>
                </c:pt>
                <c:pt idx="195906">
                  <c:v>50.657001103572298</c:v>
                </c:pt>
                <c:pt idx="195907">
                  <c:v>50.657095277192703</c:v>
                </c:pt>
                <c:pt idx="195908">
                  <c:v>50.657189450511801</c:v>
                </c:pt>
                <c:pt idx="195909">
                  <c:v>50.657283623529302</c:v>
                </c:pt>
                <c:pt idx="195910">
                  <c:v>50.657377796245498</c:v>
                </c:pt>
                <c:pt idx="195911">
                  <c:v>50.657471968660197</c:v>
                </c:pt>
                <c:pt idx="195912">
                  <c:v>50.657566140773497</c:v>
                </c:pt>
                <c:pt idx="195913">
                  <c:v>50.6576603125853</c:v>
                </c:pt>
                <c:pt idx="195914">
                  <c:v>50.657754484095697</c:v>
                </c:pt>
                <c:pt idx="195915">
                  <c:v>50.657848655304697</c:v>
                </c:pt>
                <c:pt idx="195916">
                  <c:v>50.657942826212199</c:v>
                </c:pt>
                <c:pt idx="195917">
                  <c:v>50.658036996818304</c:v>
                </c:pt>
                <c:pt idx="195918">
                  <c:v>50.658131167122903</c:v>
                </c:pt>
                <c:pt idx="195919">
                  <c:v>50.658225337126197</c:v>
                </c:pt>
                <c:pt idx="195920">
                  <c:v>50.658319506828001</c:v>
                </c:pt>
                <c:pt idx="195921">
                  <c:v>50.658413676228399</c:v>
                </c:pt>
                <c:pt idx="195922">
                  <c:v>50.6585078453273</c:v>
                </c:pt>
                <c:pt idx="195923">
                  <c:v>50.658602014124803</c:v>
                </c:pt>
                <c:pt idx="195924">
                  <c:v>50.658696182620901</c:v>
                </c:pt>
                <c:pt idx="195925">
                  <c:v>50.6587903508156</c:v>
                </c:pt>
                <c:pt idx="195926">
                  <c:v>50.658884518708803</c:v>
                </c:pt>
                <c:pt idx="195927">
                  <c:v>50.658978686300699</c:v>
                </c:pt>
                <c:pt idx="195928">
                  <c:v>50.659072853591098</c:v>
                </c:pt>
                <c:pt idx="195929">
                  <c:v>50.65916702058</c:v>
                </c:pt>
                <c:pt idx="195930">
                  <c:v>50.659261187267603</c:v>
                </c:pt>
                <c:pt idx="195931">
                  <c:v>50.659355353653702</c:v>
                </c:pt>
                <c:pt idx="195932">
                  <c:v>50.659449519738502</c:v>
                </c:pt>
                <c:pt idx="195933">
                  <c:v>50.659543685521797</c:v>
                </c:pt>
                <c:pt idx="195934">
                  <c:v>50.659637851003701</c:v>
                </c:pt>
                <c:pt idx="195935">
                  <c:v>50.659732016184101</c:v>
                </c:pt>
                <c:pt idx="195936">
                  <c:v>50.659826181063202</c:v>
                </c:pt>
                <c:pt idx="195937">
                  <c:v>50.659920345640799</c:v>
                </c:pt>
                <c:pt idx="195938">
                  <c:v>50.660014509917097</c:v>
                </c:pt>
                <c:pt idx="195939">
                  <c:v>50.660108673891898</c:v>
                </c:pt>
                <c:pt idx="195940">
                  <c:v>50.660202837565301</c:v>
                </c:pt>
                <c:pt idx="195941">
                  <c:v>50.660297000937298</c:v>
                </c:pt>
                <c:pt idx="195942">
                  <c:v>50.660391164007898</c:v>
                </c:pt>
                <c:pt idx="195943">
                  <c:v>50.660485326777099</c:v>
                </c:pt>
                <c:pt idx="195944">
                  <c:v>50.660579489244803</c:v>
                </c:pt>
                <c:pt idx="195945">
                  <c:v>50.660673651411201</c:v>
                </c:pt>
                <c:pt idx="195946">
                  <c:v>50.660767813276202</c:v>
                </c:pt>
                <c:pt idx="195947">
                  <c:v>50.660861974839797</c:v>
                </c:pt>
                <c:pt idx="195948">
                  <c:v>50.660956136101902</c:v>
                </c:pt>
                <c:pt idx="195949">
                  <c:v>50.661050297062701</c:v>
                </c:pt>
                <c:pt idx="195950">
                  <c:v>50.661144457722003</c:v>
                </c:pt>
                <c:pt idx="195951">
                  <c:v>50.661238618079999</c:v>
                </c:pt>
                <c:pt idx="195952">
                  <c:v>50.661332778136597</c:v>
                </c:pt>
                <c:pt idx="195953">
                  <c:v>50.661426937891697</c:v>
                </c:pt>
                <c:pt idx="195954">
                  <c:v>50.661521097345499</c:v>
                </c:pt>
                <c:pt idx="195955">
                  <c:v>50.661615256497797</c:v>
                </c:pt>
                <c:pt idx="195956">
                  <c:v>50.661709415348803</c:v>
                </c:pt>
                <c:pt idx="195957">
                  <c:v>50.661803573898403</c:v>
                </c:pt>
                <c:pt idx="195958">
                  <c:v>50.661897732146599</c:v>
                </c:pt>
                <c:pt idx="195959">
                  <c:v>50.661991890093397</c:v>
                </c:pt>
                <c:pt idx="195960">
                  <c:v>50.662086047738804</c:v>
                </c:pt>
                <c:pt idx="195961">
                  <c:v>50.662180205082798</c:v>
                </c:pt>
                <c:pt idx="195962">
                  <c:v>50.662274362125402</c:v>
                </c:pt>
                <c:pt idx="195963">
                  <c:v>50.6623685188667</c:v>
                </c:pt>
                <c:pt idx="195964">
                  <c:v>50.6624626753065</c:v>
                </c:pt>
                <c:pt idx="195965">
                  <c:v>50.662556831445002</c:v>
                </c:pt>
                <c:pt idx="195966">
                  <c:v>50.662650987281999</c:v>
                </c:pt>
                <c:pt idx="195967">
                  <c:v>50.662745142817698</c:v>
                </c:pt>
                <c:pt idx="195968">
                  <c:v>50.662839298051999</c:v>
                </c:pt>
                <c:pt idx="195969">
                  <c:v>50.662933452985001</c:v>
                </c:pt>
                <c:pt idx="195970">
                  <c:v>50.663027607616499</c:v>
                </c:pt>
                <c:pt idx="195971">
                  <c:v>50.663121761946698</c:v>
                </c:pt>
                <c:pt idx="195972">
                  <c:v>50.663215915975499</c:v>
                </c:pt>
                <c:pt idx="195973">
                  <c:v>50.663310069702902</c:v>
                </c:pt>
                <c:pt idx="195974">
                  <c:v>50.6634042231289</c:v>
                </c:pt>
                <c:pt idx="195975">
                  <c:v>50.6634983762535</c:v>
                </c:pt>
                <c:pt idx="195976">
                  <c:v>50.663592529076801</c:v>
                </c:pt>
                <c:pt idx="195977">
                  <c:v>50.663686681598698</c:v>
                </c:pt>
                <c:pt idx="195978">
                  <c:v>50.663780833819203</c:v>
                </c:pt>
                <c:pt idx="195979">
                  <c:v>50.663874985738403</c:v>
                </c:pt>
                <c:pt idx="195980">
                  <c:v>50.663969137356197</c:v>
                </c:pt>
                <c:pt idx="195981">
                  <c:v>50.664063288672601</c:v>
                </c:pt>
                <c:pt idx="195982">
                  <c:v>50.6641574396876</c:v>
                </c:pt>
                <c:pt idx="195983">
                  <c:v>50.6642515904013</c:v>
                </c:pt>
                <c:pt idx="195984">
                  <c:v>50.664345740813602</c:v>
                </c:pt>
                <c:pt idx="195985">
                  <c:v>50.664439890924498</c:v>
                </c:pt>
                <c:pt idx="195986">
                  <c:v>50.664534040734097</c:v>
                </c:pt>
                <c:pt idx="195987">
                  <c:v>50.664628190242297</c:v>
                </c:pt>
                <c:pt idx="195988">
                  <c:v>50.664722339449199</c:v>
                </c:pt>
                <c:pt idx="195989">
                  <c:v>50.664816488354603</c:v>
                </c:pt>
                <c:pt idx="195990">
                  <c:v>50.664910636958801</c:v>
                </c:pt>
                <c:pt idx="195991">
                  <c:v>50.665004785261502</c:v>
                </c:pt>
                <c:pt idx="195992">
                  <c:v>50.665098933262897</c:v>
                </c:pt>
                <c:pt idx="195993">
                  <c:v>50.665193080962901</c:v>
                </c:pt>
                <c:pt idx="195994">
                  <c:v>50.665287228361599</c:v>
                </c:pt>
                <c:pt idx="195995">
                  <c:v>50.6653813754589</c:v>
                </c:pt>
                <c:pt idx="195996">
                  <c:v>50.665475522254901</c:v>
                </c:pt>
                <c:pt idx="195997">
                  <c:v>50.665569668749498</c:v>
                </c:pt>
                <c:pt idx="195998">
                  <c:v>50.665663814942803</c:v>
                </c:pt>
                <c:pt idx="195999">
                  <c:v>50.665757960834704</c:v>
                </c:pt>
                <c:pt idx="196000">
                  <c:v>50.665852106425199</c:v>
                </c:pt>
                <c:pt idx="196001">
                  <c:v>50.665946251714402</c:v>
                </c:pt>
                <c:pt idx="196002">
                  <c:v>50.666040396702201</c:v>
                </c:pt>
                <c:pt idx="196003">
                  <c:v>50.666134541388701</c:v>
                </c:pt>
                <c:pt idx="196004">
                  <c:v>50.666228685773902</c:v>
                </c:pt>
                <c:pt idx="196005">
                  <c:v>50.666322829857698</c:v>
                </c:pt>
                <c:pt idx="196006">
                  <c:v>50.666416973640104</c:v>
                </c:pt>
                <c:pt idx="196007">
                  <c:v>50.666511117121203</c:v>
                </c:pt>
                <c:pt idx="196008">
                  <c:v>50.666605260300997</c:v>
                </c:pt>
                <c:pt idx="196009">
                  <c:v>50.6666994031794</c:v>
                </c:pt>
                <c:pt idx="196010">
                  <c:v>50.666793545756498</c:v>
                </c:pt>
                <c:pt idx="196011">
                  <c:v>50.666887688032197</c:v>
                </c:pt>
                <c:pt idx="196012">
                  <c:v>50.666981830006598</c:v>
                </c:pt>
                <c:pt idx="196013">
                  <c:v>50.667075971679701</c:v>
                </c:pt>
                <c:pt idx="196014">
                  <c:v>50.667170113051398</c:v>
                </c:pt>
                <c:pt idx="196015">
                  <c:v>50.667264254121697</c:v>
                </c:pt>
                <c:pt idx="196016">
                  <c:v>50.667358394890798</c:v>
                </c:pt>
                <c:pt idx="196017">
                  <c:v>50.6674525353585</c:v>
                </c:pt>
                <c:pt idx="196018">
                  <c:v>50.667546675524797</c:v>
                </c:pt>
                <c:pt idx="196019">
                  <c:v>50.667640815389902</c:v>
                </c:pt>
                <c:pt idx="196020">
                  <c:v>50.667734954953602</c:v>
                </c:pt>
                <c:pt idx="196021">
                  <c:v>50.667829094215897</c:v>
                </c:pt>
                <c:pt idx="196022">
                  <c:v>50.667923233177</c:v>
                </c:pt>
                <c:pt idx="196023">
                  <c:v>50.668017371836697</c:v>
                </c:pt>
                <c:pt idx="196024">
                  <c:v>50.668111510194997</c:v>
                </c:pt>
                <c:pt idx="196025">
                  <c:v>50.668205648252098</c:v>
                </c:pt>
                <c:pt idx="196026">
                  <c:v>50.6682997860078</c:v>
                </c:pt>
                <c:pt idx="196027">
                  <c:v>50.668393923462197</c:v>
                </c:pt>
                <c:pt idx="196028">
                  <c:v>50.668488060615203</c:v>
                </c:pt>
                <c:pt idx="196029">
                  <c:v>50.668582197467003</c:v>
                </c:pt>
                <c:pt idx="196030">
                  <c:v>50.668676334017398</c:v>
                </c:pt>
                <c:pt idx="196031">
                  <c:v>50.668770470266502</c:v>
                </c:pt>
                <c:pt idx="196032">
                  <c:v>50.668864606214299</c:v>
                </c:pt>
                <c:pt idx="196033">
                  <c:v>50.668958741860699</c:v>
                </c:pt>
                <c:pt idx="196034">
                  <c:v>50.6690528772058</c:v>
                </c:pt>
                <c:pt idx="196035">
                  <c:v>50.669147012249702</c:v>
                </c:pt>
                <c:pt idx="196036">
                  <c:v>50.669241146992199</c:v>
                </c:pt>
                <c:pt idx="196037">
                  <c:v>50.669335281433298</c:v>
                </c:pt>
                <c:pt idx="196038">
                  <c:v>50.669429415573198</c:v>
                </c:pt>
                <c:pt idx="196039">
                  <c:v>50.6695235494117</c:v>
                </c:pt>
                <c:pt idx="196040">
                  <c:v>50.669617682949003</c:v>
                </c:pt>
                <c:pt idx="196041">
                  <c:v>50.6697118161849</c:v>
                </c:pt>
                <c:pt idx="196042">
                  <c:v>50.6698059491195</c:v>
                </c:pt>
                <c:pt idx="196043">
                  <c:v>50.6699000817528</c:v>
                </c:pt>
                <c:pt idx="196044">
                  <c:v>50.669994214084802</c:v>
                </c:pt>
                <c:pt idx="196045">
                  <c:v>50.670088346115499</c:v>
                </c:pt>
                <c:pt idx="196046">
                  <c:v>50.670182477844797</c:v>
                </c:pt>
                <c:pt idx="196047">
                  <c:v>50.670276609272896</c:v>
                </c:pt>
                <c:pt idx="196048">
                  <c:v>50.670370740399697</c:v>
                </c:pt>
                <c:pt idx="196049">
                  <c:v>50.6704648712251</c:v>
                </c:pt>
                <c:pt idx="196050">
                  <c:v>50.670559001749197</c:v>
                </c:pt>
                <c:pt idx="196051">
                  <c:v>50.670653131972102</c:v>
                </c:pt>
                <c:pt idx="196052">
                  <c:v>50.670747261893602</c:v>
                </c:pt>
                <c:pt idx="196053">
                  <c:v>50.670841391513903</c:v>
                </c:pt>
                <c:pt idx="196054">
                  <c:v>50.670935520832799</c:v>
                </c:pt>
                <c:pt idx="196055">
                  <c:v>50.671029649850396</c:v>
                </c:pt>
                <c:pt idx="196056">
                  <c:v>50.671123778566802</c:v>
                </c:pt>
                <c:pt idx="196057">
                  <c:v>50.671217906981802</c:v>
                </c:pt>
                <c:pt idx="196058">
                  <c:v>50.671312035095603</c:v>
                </c:pt>
                <c:pt idx="196059">
                  <c:v>50.671406162907999</c:v>
                </c:pt>
                <c:pt idx="196060">
                  <c:v>50.671500290419203</c:v>
                </c:pt>
                <c:pt idx="196061">
                  <c:v>50.671594417629002</c:v>
                </c:pt>
                <c:pt idx="196062">
                  <c:v>50.671688544537602</c:v>
                </c:pt>
                <c:pt idx="196063">
                  <c:v>50.671782671144904</c:v>
                </c:pt>
                <c:pt idx="196064">
                  <c:v>50.671876797450899</c:v>
                </c:pt>
                <c:pt idx="196065">
                  <c:v>50.671970923455603</c:v>
                </c:pt>
                <c:pt idx="196066">
                  <c:v>50.672065049159002</c:v>
                </c:pt>
                <c:pt idx="196067">
                  <c:v>50.672159174561102</c:v>
                </c:pt>
                <c:pt idx="196068">
                  <c:v>50.672253299661897</c:v>
                </c:pt>
                <c:pt idx="196069">
                  <c:v>50.672347424461499</c:v>
                </c:pt>
                <c:pt idx="196070">
                  <c:v>50.672441548959704</c:v>
                </c:pt>
                <c:pt idx="196071">
                  <c:v>50.672535673156702</c:v>
                </c:pt>
                <c:pt idx="196072">
                  <c:v>50.672629797052402</c:v>
                </c:pt>
                <c:pt idx="196073">
                  <c:v>50.672723920646803</c:v>
                </c:pt>
                <c:pt idx="196074">
                  <c:v>50.672818043939898</c:v>
                </c:pt>
                <c:pt idx="196075">
                  <c:v>50.672912166931802</c:v>
                </c:pt>
                <c:pt idx="196076">
                  <c:v>50.6730062896223</c:v>
                </c:pt>
                <c:pt idx="196077">
                  <c:v>50.6731004120116</c:v>
                </c:pt>
                <c:pt idx="196078">
                  <c:v>50.6731945340997</c:v>
                </c:pt>
                <c:pt idx="196079">
                  <c:v>50.673288655886402</c:v>
                </c:pt>
                <c:pt idx="196080">
                  <c:v>50.673382777371899</c:v>
                </c:pt>
                <c:pt idx="196081">
                  <c:v>50.673476898555997</c:v>
                </c:pt>
                <c:pt idx="196082">
                  <c:v>50.673571019438903</c:v>
                </c:pt>
                <c:pt idx="196083">
                  <c:v>50.673665140020603</c:v>
                </c:pt>
                <c:pt idx="196084">
                  <c:v>50.673759260300997</c:v>
                </c:pt>
                <c:pt idx="196085">
                  <c:v>50.6738533802801</c:v>
                </c:pt>
                <c:pt idx="196086">
                  <c:v>50.673947499957897</c:v>
                </c:pt>
                <c:pt idx="196087">
                  <c:v>50.674041619334503</c:v>
                </c:pt>
                <c:pt idx="196088">
                  <c:v>50.674135738409703</c:v>
                </c:pt>
                <c:pt idx="196089">
                  <c:v>50.674229857183803</c:v>
                </c:pt>
                <c:pt idx="196090">
                  <c:v>50.674323975656499</c:v>
                </c:pt>
                <c:pt idx="196091">
                  <c:v>50.674418093828002</c:v>
                </c:pt>
                <c:pt idx="196092">
                  <c:v>50.6745122116983</c:v>
                </c:pt>
                <c:pt idx="196093">
                  <c:v>50.674606329267199</c:v>
                </c:pt>
                <c:pt idx="196094">
                  <c:v>50.674700446534899</c:v>
                </c:pt>
                <c:pt idx="196095">
                  <c:v>50.674794563501401</c:v>
                </c:pt>
                <c:pt idx="196096">
                  <c:v>50.674888680166603</c:v>
                </c:pt>
                <c:pt idx="196097">
                  <c:v>50.6749827965305</c:v>
                </c:pt>
                <c:pt idx="196098">
                  <c:v>50.675076912593198</c:v>
                </c:pt>
                <c:pt idx="196099">
                  <c:v>50.675171028354598</c:v>
                </c:pt>
                <c:pt idx="196100">
                  <c:v>50.675265143814698</c:v>
                </c:pt>
                <c:pt idx="196101">
                  <c:v>50.6753592589736</c:v>
                </c:pt>
                <c:pt idx="196102">
                  <c:v>50.675453373831303</c:v>
                </c:pt>
                <c:pt idx="196103">
                  <c:v>50.6755474883877</c:v>
                </c:pt>
                <c:pt idx="196104">
                  <c:v>50.675641602642798</c:v>
                </c:pt>
                <c:pt idx="196105">
                  <c:v>50.675735716596698</c:v>
                </c:pt>
                <c:pt idx="196106">
                  <c:v>50.675829830249299</c:v>
                </c:pt>
                <c:pt idx="196107">
                  <c:v>50.675923943600701</c:v>
                </c:pt>
                <c:pt idx="196108">
                  <c:v>50.676018056650904</c:v>
                </c:pt>
                <c:pt idx="196109">
                  <c:v>50.676112169399801</c:v>
                </c:pt>
                <c:pt idx="196110">
                  <c:v>50.676206281847399</c:v>
                </c:pt>
                <c:pt idx="196111">
                  <c:v>50.676300393993799</c:v>
                </c:pt>
                <c:pt idx="196112">
                  <c:v>50.676394505838999</c:v>
                </c:pt>
                <c:pt idx="196113">
                  <c:v>50.676488617382901</c:v>
                </c:pt>
                <c:pt idx="196114">
                  <c:v>50.676582728625597</c:v>
                </c:pt>
                <c:pt idx="196115">
                  <c:v>50.676676839567001</c:v>
                </c:pt>
                <c:pt idx="196116">
                  <c:v>50.676770950207199</c:v>
                </c:pt>
                <c:pt idx="196117">
                  <c:v>50.676865060546099</c:v>
                </c:pt>
                <c:pt idx="196118">
                  <c:v>50.6769591705838</c:v>
                </c:pt>
                <c:pt idx="196119">
                  <c:v>50.677053280320301</c:v>
                </c:pt>
                <c:pt idx="196120">
                  <c:v>50.677147389755497</c:v>
                </c:pt>
                <c:pt idx="196121">
                  <c:v>50.677241498889501</c:v>
                </c:pt>
                <c:pt idx="196122">
                  <c:v>50.677335607722299</c:v>
                </c:pt>
                <c:pt idx="196123">
                  <c:v>50.677429716253798</c:v>
                </c:pt>
                <c:pt idx="196124">
                  <c:v>50.677523824484098</c:v>
                </c:pt>
                <c:pt idx="196125">
                  <c:v>50.677617932413199</c:v>
                </c:pt>
                <c:pt idx="196126">
                  <c:v>50.677712040041001</c:v>
                </c:pt>
                <c:pt idx="196127">
                  <c:v>50.677806147367598</c:v>
                </c:pt>
                <c:pt idx="196128">
                  <c:v>50.677900254393002</c:v>
                </c:pt>
                <c:pt idx="196129">
                  <c:v>50.677994361117101</c:v>
                </c:pt>
                <c:pt idx="196130">
                  <c:v>50.6780884675401</c:v>
                </c:pt>
                <c:pt idx="196131">
                  <c:v>50.6781825736618</c:v>
                </c:pt>
                <c:pt idx="196132">
                  <c:v>50.678276679482202</c:v>
                </c:pt>
                <c:pt idx="196133">
                  <c:v>50.678370785001498</c:v>
                </c:pt>
                <c:pt idx="196134">
                  <c:v>50.678464890219502</c:v>
                </c:pt>
                <c:pt idx="196135">
                  <c:v>50.678558995136299</c:v>
                </c:pt>
                <c:pt idx="196136">
                  <c:v>50.678653099751898</c:v>
                </c:pt>
                <c:pt idx="196137">
                  <c:v>50.678747204066198</c:v>
                </c:pt>
                <c:pt idx="196138">
                  <c:v>50.678841308079399</c:v>
                </c:pt>
                <c:pt idx="196139">
                  <c:v>50.678935411791301</c:v>
                </c:pt>
                <c:pt idx="196140">
                  <c:v>50.679029515201997</c:v>
                </c:pt>
                <c:pt idx="196141">
                  <c:v>50.679123618311401</c:v>
                </c:pt>
                <c:pt idx="196142">
                  <c:v>50.679217721119699</c:v>
                </c:pt>
                <c:pt idx="196143">
                  <c:v>50.679311823626797</c:v>
                </c:pt>
                <c:pt idx="196144">
                  <c:v>50.679405925832597</c:v>
                </c:pt>
                <c:pt idx="196145">
                  <c:v>50.679500027737198</c:v>
                </c:pt>
                <c:pt idx="196146">
                  <c:v>50.6795941293406</c:v>
                </c:pt>
                <c:pt idx="196147">
                  <c:v>50.679688230642803</c:v>
                </c:pt>
                <c:pt idx="196148">
                  <c:v>50.6797823316438</c:v>
                </c:pt>
                <c:pt idx="196149">
                  <c:v>50.679876432343598</c:v>
                </c:pt>
                <c:pt idx="196150">
                  <c:v>50.679970532742203</c:v>
                </c:pt>
                <c:pt idx="196151">
                  <c:v>50.680064632839603</c:v>
                </c:pt>
                <c:pt idx="196152">
                  <c:v>50.680158732635697</c:v>
                </c:pt>
                <c:pt idx="196153">
                  <c:v>50.680252832130698</c:v>
                </c:pt>
                <c:pt idx="196154">
                  <c:v>50.680346931324401</c:v>
                </c:pt>
                <c:pt idx="196155">
                  <c:v>50.680441030216997</c:v>
                </c:pt>
                <c:pt idx="196156">
                  <c:v>50.680535128808401</c:v>
                </c:pt>
                <c:pt idx="196157">
                  <c:v>50.6806292270985</c:v>
                </c:pt>
                <c:pt idx="196158">
                  <c:v>50.680723325087399</c:v>
                </c:pt>
                <c:pt idx="196159">
                  <c:v>50.680817422775199</c:v>
                </c:pt>
                <c:pt idx="196160">
                  <c:v>50.6809115201617</c:v>
                </c:pt>
                <c:pt idx="196161">
                  <c:v>50.681005617247102</c:v>
                </c:pt>
                <c:pt idx="196162">
                  <c:v>50.681099714031298</c:v>
                </c:pt>
                <c:pt idx="196163">
                  <c:v>50.681193810514202</c:v>
                </c:pt>
                <c:pt idx="196164">
                  <c:v>50.681287906695999</c:v>
                </c:pt>
                <c:pt idx="196165">
                  <c:v>50.681382002576498</c:v>
                </c:pt>
                <c:pt idx="196166">
                  <c:v>50.681476098155898</c:v>
                </c:pt>
                <c:pt idx="196167">
                  <c:v>50.681570193434098</c:v>
                </c:pt>
                <c:pt idx="196168">
                  <c:v>50.681664288411099</c:v>
                </c:pt>
                <c:pt idx="196169">
                  <c:v>50.681758383086901</c:v>
                </c:pt>
                <c:pt idx="196170">
                  <c:v>50.681852477461597</c:v>
                </c:pt>
                <c:pt idx="196171">
                  <c:v>50.681946571535001</c:v>
                </c:pt>
                <c:pt idx="196172">
                  <c:v>50.682040665307198</c:v>
                </c:pt>
                <c:pt idx="196173">
                  <c:v>50.682134758778297</c:v>
                </c:pt>
                <c:pt idx="196174">
                  <c:v>50.682228851948203</c:v>
                </c:pt>
                <c:pt idx="196175">
                  <c:v>50.682322944816903</c:v>
                </c:pt>
                <c:pt idx="196176">
                  <c:v>50.682417037384397</c:v>
                </c:pt>
                <c:pt idx="196177">
                  <c:v>50.682511129650699</c:v>
                </c:pt>
                <c:pt idx="196178">
                  <c:v>50.682605221615802</c:v>
                </c:pt>
                <c:pt idx="196179">
                  <c:v>50.682699313279798</c:v>
                </c:pt>
                <c:pt idx="196180">
                  <c:v>50.682793404642602</c:v>
                </c:pt>
                <c:pt idx="196181">
                  <c:v>50.6828874957042</c:v>
                </c:pt>
                <c:pt idx="196182">
                  <c:v>50.682981586464599</c:v>
                </c:pt>
                <c:pt idx="196183">
                  <c:v>50.683075676923899</c:v>
                </c:pt>
                <c:pt idx="196184">
                  <c:v>50.6831697670819</c:v>
                </c:pt>
                <c:pt idx="196185">
                  <c:v>50.6832638569389</c:v>
                </c:pt>
                <c:pt idx="196186">
                  <c:v>50.683357946494603</c:v>
                </c:pt>
                <c:pt idx="196187">
                  <c:v>50.683452035749099</c:v>
                </c:pt>
                <c:pt idx="196188">
                  <c:v>50.683546124702502</c:v>
                </c:pt>
                <c:pt idx="196189">
                  <c:v>50.6836402133547</c:v>
                </c:pt>
                <c:pt idx="196190">
                  <c:v>50.683734301705798</c:v>
                </c:pt>
                <c:pt idx="196191">
                  <c:v>50.683828389755703</c:v>
                </c:pt>
                <c:pt idx="196192">
                  <c:v>50.683922477504403</c:v>
                </c:pt>
                <c:pt idx="196193">
                  <c:v>50.684016564951897</c:v>
                </c:pt>
                <c:pt idx="196194">
                  <c:v>50.684110652098298</c:v>
                </c:pt>
                <c:pt idx="196195">
                  <c:v>50.6842047389435</c:v>
                </c:pt>
                <c:pt idx="196196">
                  <c:v>50.684298825487602</c:v>
                </c:pt>
                <c:pt idx="196197">
                  <c:v>50.684392911730498</c:v>
                </c:pt>
                <c:pt idx="196198">
                  <c:v>50.684486997672202</c:v>
                </c:pt>
                <c:pt idx="196199">
                  <c:v>50.6845810833128</c:v>
                </c:pt>
                <c:pt idx="196200">
                  <c:v>50.684675168652198</c:v>
                </c:pt>
                <c:pt idx="196201">
                  <c:v>50.684769253690398</c:v>
                </c:pt>
                <c:pt idx="196202">
                  <c:v>50.684863338427498</c:v>
                </c:pt>
                <c:pt idx="196203">
                  <c:v>50.684957422863498</c:v>
                </c:pt>
                <c:pt idx="196204">
                  <c:v>50.685051506998199</c:v>
                </c:pt>
                <c:pt idx="196205">
                  <c:v>50.685145590831901</c:v>
                </c:pt>
                <c:pt idx="196206">
                  <c:v>50.685239674364297</c:v>
                </c:pt>
                <c:pt idx="196207">
                  <c:v>50.6853337575956</c:v>
                </c:pt>
                <c:pt idx="196208">
                  <c:v>50.685427840525797</c:v>
                </c:pt>
                <c:pt idx="196209">
                  <c:v>50.685521923154802</c:v>
                </c:pt>
                <c:pt idx="196210">
                  <c:v>50.6856160054827</c:v>
                </c:pt>
                <c:pt idx="196211">
                  <c:v>50.685710087509399</c:v>
                </c:pt>
                <c:pt idx="196212">
                  <c:v>50.685804169234999</c:v>
                </c:pt>
                <c:pt idx="196213">
                  <c:v>50.685898250659399</c:v>
                </c:pt>
                <c:pt idx="196214">
                  <c:v>50.6859923317827</c:v>
                </c:pt>
                <c:pt idx="196215">
                  <c:v>50.686086412604801</c:v>
                </c:pt>
                <c:pt idx="196216">
                  <c:v>50.686180493125804</c:v>
                </c:pt>
                <c:pt idx="196217">
                  <c:v>50.686274573345599</c:v>
                </c:pt>
                <c:pt idx="196218">
                  <c:v>50.686368653264303</c:v>
                </c:pt>
                <c:pt idx="196219">
                  <c:v>50.6864627328819</c:v>
                </c:pt>
                <c:pt idx="196220">
                  <c:v>50.686556812198297</c:v>
                </c:pt>
                <c:pt idx="196221">
                  <c:v>50.686650891213503</c:v>
                </c:pt>
                <c:pt idx="196222">
                  <c:v>50.686744969927702</c:v>
                </c:pt>
                <c:pt idx="196223">
                  <c:v>50.686839048340701</c:v>
                </c:pt>
                <c:pt idx="196224">
                  <c:v>50.686933126452502</c:v>
                </c:pt>
                <c:pt idx="196225">
                  <c:v>50.687027204263302</c:v>
                </c:pt>
                <c:pt idx="196226">
                  <c:v>50.687121281772903</c:v>
                </c:pt>
                <c:pt idx="196227">
                  <c:v>50.687215358981298</c:v>
                </c:pt>
                <c:pt idx="196228">
                  <c:v>50.6873094358887</c:v>
                </c:pt>
                <c:pt idx="196229">
                  <c:v>50.687403512494797</c:v>
                </c:pt>
                <c:pt idx="196230">
                  <c:v>50.6874975887999</c:v>
                </c:pt>
                <c:pt idx="196231">
                  <c:v>50.687591664803897</c:v>
                </c:pt>
                <c:pt idx="196232">
                  <c:v>50.687685740506602</c:v>
                </c:pt>
                <c:pt idx="196233">
                  <c:v>50.6877798159083</c:v>
                </c:pt>
                <c:pt idx="196234">
                  <c:v>50.687873891008898</c:v>
                </c:pt>
                <c:pt idx="196235">
                  <c:v>50.687967965808298</c:v>
                </c:pt>
                <c:pt idx="196236">
                  <c:v>50.688062040306598</c:v>
                </c:pt>
                <c:pt idx="196237">
                  <c:v>50.688156114503798</c:v>
                </c:pt>
                <c:pt idx="196238">
                  <c:v>50.688250188399799</c:v>
                </c:pt>
                <c:pt idx="196239">
                  <c:v>50.6883442619948</c:v>
                </c:pt>
                <c:pt idx="196240">
                  <c:v>50.688438335288602</c:v>
                </c:pt>
                <c:pt idx="196241">
                  <c:v>50.688532408281297</c:v>
                </c:pt>
                <c:pt idx="196242">
                  <c:v>50.6886264809728</c:v>
                </c:pt>
                <c:pt idx="196243">
                  <c:v>50.688720553363297</c:v>
                </c:pt>
                <c:pt idx="196244">
                  <c:v>50.688814625452601</c:v>
                </c:pt>
                <c:pt idx="196245">
                  <c:v>50.688908697240798</c:v>
                </c:pt>
                <c:pt idx="196246">
                  <c:v>50.689002768727903</c:v>
                </c:pt>
                <c:pt idx="196247">
                  <c:v>50.689096839913901</c:v>
                </c:pt>
                <c:pt idx="196248">
                  <c:v>50.6891909107988</c:v>
                </c:pt>
                <c:pt idx="196249">
                  <c:v>50.689284981382499</c:v>
                </c:pt>
                <c:pt idx="196250">
                  <c:v>50.689379051665199</c:v>
                </c:pt>
                <c:pt idx="196251">
                  <c:v>50.689473121646699</c:v>
                </c:pt>
                <c:pt idx="196252">
                  <c:v>50.6895671913272</c:v>
                </c:pt>
                <c:pt idx="196253">
                  <c:v>50.689661260706501</c:v>
                </c:pt>
                <c:pt idx="196254">
                  <c:v>50.689755329784703</c:v>
                </c:pt>
                <c:pt idx="196255">
                  <c:v>50.689849398561797</c:v>
                </c:pt>
                <c:pt idx="196256">
                  <c:v>50.6899434670378</c:v>
                </c:pt>
                <c:pt idx="196257">
                  <c:v>50.690037535212703</c:v>
                </c:pt>
                <c:pt idx="196258">
                  <c:v>50.690131603086499</c:v>
                </c:pt>
                <c:pt idx="196259">
                  <c:v>50.690225670659203</c:v>
                </c:pt>
                <c:pt idx="196260">
                  <c:v>50.6903197379308</c:v>
                </c:pt>
                <c:pt idx="196261">
                  <c:v>50.690413804901297</c:v>
                </c:pt>
                <c:pt idx="196262">
                  <c:v>50.690507871570603</c:v>
                </c:pt>
                <c:pt idx="196263">
                  <c:v>50.690601937938901</c:v>
                </c:pt>
                <c:pt idx="196264">
                  <c:v>50.690696004006099</c:v>
                </c:pt>
                <c:pt idx="196265">
                  <c:v>50.690790069772198</c:v>
                </c:pt>
                <c:pt idx="196266">
                  <c:v>50.690884135237198</c:v>
                </c:pt>
                <c:pt idx="196267">
                  <c:v>50.690978200401098</c:v>
                </c:pt>
                <c:pt idx="196268">
                  <c:v>50.691072265263898</c:v>
                </c:pt>
                <c:pt idx="196269">
                  <c:v>50.691166329825599</c:v>
                </c:pt>
                <c:pt idx="196270">
                  <c:v>50.6912603940862</c:v>
                </c:pt>
                <c:pt idx="196271">
                  <c:v>50.691354458045801</c:v>
                </c:pt>
                <c:pt idx="196272">
                  <c:v>50.691448521704203</c:v>
                </c:pt>
                <c:pt idx="196273">
                  <c:v>50.691542585061597</c:v>
                </c:pt>
                <c:pt idx="196274">
                  <c:v>50.6916366481178</c:v>
                </c:pt>
                <c:pt idx="196275">
                  <c:v>50.691730710873003</c:v>
                </c:pt>
                <c:pt idx="196276">
                  <c:v>50.691824773327099</c:v>
                </c:pt>
                <c:pt idx="196277">
                  <c:v>50.691918835480102</c:v>
                </c:pt>
                <c:pt idx="196278">
                  <c:v>50.692012897331999</c:v>
                </c:pt>
                <c:pt idx="196279">
                  <c:v>50.692106958882803</c:v>
                </c:pt>
                <c:pt idx="196280">
                  <c:v>50.6922010201326</c:v>
                </c:pt>
                <c:pt idx="196281">
                  <c:v>50.692295081081198</c:v>
                </c:pt>
                <c:pt idx="196282">
                  <c:v>50.692389141728803</c:v>
                </c:pt>
                <c:pt idx="196283">
                  <c:v>50.692483202075302</c:v>
                </c:pt>
                <c:pt idx="196284">
                  <c:v>50.6925772621208</c:v>
                </c:pt>
                <c:pt idx="196285">
                  <c:v>50.692671321865099</c:v>
                </c:pt>
                <c:pt idx="196286">
                  <c:v>50.692765381308398</c:v>
                </c:pt>
                <c:pt idx="196287">
                  <c:v>50.692859440450597</c:v>
                </c:pt>
                <c:pt idx="196288">
                  <c:v>50.692953499291697</c:v>
                </c:pt>
                <c:pt idx="196289">
                  <c:v>50.693047557831797</c:v>
                </c:pt>
                <c:pt idx="196290">
                  <c:v>50.693141616070697</c:v>
                </c:pt>
                <c:pt idx="196291">
                  <c:v>50.693235674008598</c:v>
                </c:pt>
                <c:pt idx="196292">
                  <c:v>50.693329731645498</c:v>
                </c:pt>
                <c:pt idx="196293">
                  <c:v>50.6934237889812</c:v>
                </c:pt>
                <c:pt idx="196294">
                  <c:v>50.693517846015901</c:v>
                </c:pt>
                <c:pt idx="196295">
                  <c:v>50.693611902749602</c:v>
                </c:pt>
                <c:pt idx="196296">
                  <c:v>50.693705959182097</c:v>
                </c:pt>
                <c:pt idx="196297">
                  <c:v>50.693800015313599</c:v>
                </c:pt>
                <c:pt idx="196298">
                  <c:v>50.693894071144001</c:v>
                </c:pt>
                <c:pt idx="196299">
                  <c:v>50.693988126673403</c:v>
                </c:pt>
                <c:pt idx="196300">
                  <c:v>50.694082181901699</c:v>
                </c:pt>
                <c:pt idx="196301">
                  <c:v>50.694176236828902</c:v>
                </c:pt>
                <c:pt idx="196302">
                  <c:v>50.694270291455098</c:v>
                </c:pt>
                <c:pt idx="196303">
                  <c:v>50.694364345780201</c:v>
                </c:pt>
                <c:pt idx="196304">
                  <c:v>50.694458399804297</c:v>
                </c:pt>
                <c:pt idx="196305">
                  <c:v>50.694552453527301</c:v>
                </c:pt>
                <c:pt idx="196306">
                  <c:v>50.694646506949198</c:v>
                </c:pt>
                <c:pt idx="196307">
                  <c:v>50.694740560070102</c:v>
                </c:pt>
                <c:pt idx="196308">
                  <c:v>50.694834612889899</c:v>
                </c:pt>
                <c:pt idx="196309">
                  <c:v>50.694928665408703</c:v>
                </c:pt>
                <c:pt idx="196310">
                  <c:v>50.695022717626401</c:v>
                </c:pt>
                <c:pt idx="196311">
                  <c:v>50.695116769543098</c:v>
                </c:pt>
                <c:pt idx="196312">
                  <c:v>50.695210821158703</c:v>
                </c:pt>
                <c:pt idx="196313">
                  <c:v>50.695304872473301</c:v>
                </c:pt>
                <c:pt idx="196314">
                  <c:v>50.695398923486799</c:v>
                </c:pt>
                <c:pt idx="196315">
                  <c:v>50.695492974199297</c:v>
                </c:pt>
                <c:pt idx="196316">
                  <c:v>50.695587024610703</c:v>
                </c:pt>
                <c:pt idx="196317">
                  <c:v>50.695681074721001</c:v>
                </c:pt>
                <c:pt idx="196318">
                  <c:v>50.6957751245304</c:v>
                </c:pt>
                <c:pt idx="196319">
                  <c:v>50.695869174038698</c:v>
                </c:pt>
                <c:pt idx="196320">
                  <c:v>50.695963223245897</c:v>
                </c:pt>
                <c:pt idx="196321">
                  <c:v>50.696057272152103</c:v>
                </c:pt>
                <c:pt idx="196322">
                  <c:v>50.696151320757203</c:v>
                </c:pt>
                <c:pt idx="196323">
                  <c:v>50.696245369061302</c:v>
                </c:pt>
                <c:pt idx="196324">
                  <c:v>50.696339417064401</c:v>
                </c:pt>
                <c:pt idx="196325">
                  <c:v>50.6964334647664</c:v>
                </c:pt>
                <c:pt idx="196326">
                  <c:v>50.6965275121674</c:v>
                </c:pt>
                <c:pt idx="196327">
                  <c:v>50.696621559267399</c:v>
                </c:pt>
                <c:pt idx="196328">
                  <c:v>50.696715606066299</c:v>
                </c:pt>
                <c:pt idx="196329">
                  <c:v>50.696809652564198</c:v>
                </c:pt>
                <c:pt idx="196330">
                  <c:v>50.696903698760998</c:v>
                </c:pt>
                <c:pt idx="196331">
                  <c:v>50.696997744656798</c:v>
                </c:pt>
                <c:pt idx="196332">
                  <c:v>50.697091790251598</c:v>
                </c:pt>
                <c:pt idx="196333">
                  <c:v>50.697185835545397</c:v>
                </c:pt>
                <c:pt idx="196334">
                  <c:v>50.697279880538098</c:v>
                </c:pt>
                <c:pt idx="196335">
                  <c:v>50.697373925229797</c:v>
                </c:pt>
                <c:pt idx="196336">
                  <c:v>50.697467969620398</c:v>
                </c:pt>
                <c:pt idx="196337">
                  <c:v>50.697562013710098</c:v>
                </c:pt>
                <c:pt idx="196338">
                  <c:v>50.697656057498698</c:v>
                </c:pt>
                <c:pt idx="196339">
                  <c:v>50.697750100986298</c:v>
                </c:pt>
                <c:pt idx="196340">
                  <c:v>50.697844144172798</c:v>
                </c:pt>
                <c:pt idx="196341">
                  <c:v>50.697938187058298</c:v>
                </c:pt>
                <c:pt idx="196342">
                  <c:v>50.698032229642799</c:v>
                </c:pt>
                <c:pt idx="196343">
                  <c:v>50.698126271926299</c:v>
                </c:pt>
                <c:pt idx="196344">
                  <c:v>50.698220313908799</c:v>
                </c:pt>
                <c:pt idx="196345">
                  <c:v>50.698314355590199</c:v>
                </c:pt>
                <c:pt idx="196346">
                  <c:v>50.698408396970699</c:v>
                </c:pt>
                <c:pt idx="196347">
                  <c:v>50.698502438050099</c:v>
                </c:pt>
                <c:pt idx="196348">
                  <c:v>50.698596478828499</c:v>
                </c:pt>
                <c:pt idx="196349">
                  <c:v>50.698690519305799</c:v>
                </c:pt>
                <c:pt idx="196350">
                  <c:v>50.698784559482199</c:v>
                </c:pt>
                <c:pt idx="196351">
                  <c:v>50.698878599357499</c:v>
                </c:pt>
                <c:pt idx="196352">
                  <c:v>50.698972638931899</c:v>
                </c:pt>
                <c:pt idx="196353">
                  <c:v>50.699066678205199</c:v>
                </c:pt>
                <c:pt idx="196354">
                  <c:v>50.699160717177499</c:v>
                </c:pt>
                <c:pt idx="196355">
                  <c:v>50.699254755848798</c:v>
                </c:pt>
                <c:pt idx="196356">
                  <c:v>50.699348794219098</c:v>
                </c:pt>
                <c:pt idx="196357">
                  <c:v>50.699442832288398</c:v>
                </c:pt>
                <c:pt idx="196358">
                  <c:v>50.699536870056598</c:v>
                </c:pt>
                <c:pt idx="196359">
                  <c:v>50.699630907523897</c:v>
                </c:pt>
                <c:pt idx="196360">
                  <c:v>50.699724944690203</c:v>
                </c:pt>
                <c:pt idx="196361">
                  <c:v>50.699818981555403</c:v>
                </c:pt>
                <c:pt idx="196362">
                  <c:v>50.699913018119702</c:v>
                </c:pt>
                <c:pt idx="196363">
                  <c:v>50.700007054382901</c:v>
                </c:pt>
                <c:pt idx="196364">
                  <c:v>50.7001010903452</c:v>
                </c:pt>
                <c:pt idx="196365">
                  <c:v>50.700195126006399</c:v>
                </c:pt>
                <c:pt idx="196366">
                  <c:v>50.700289161366697</c:v>
                </c:pt>
                <c:pt idx="196367">
                  <c:v>50.700383196425904</c:v>
                </c:pt>
                <c:pt idx="196368">
                  <c:v>50.700477231184202</c:v>
                </c:pt>
                <c:pt idx="196369">
                  <c:v>50.7005712656414</c:v>
                </c:pt>
                <c:pt idx="196370">
                  <c:v>50.700665299797699</c:v>
                </c:pt>
                <c:pt idx="196371">
                  <c:v>50.700759333652996</c:v>
                </c:pt>
                <c:pt idx="196372">
                  <c:v>50.700853367207202</c:v>
                </c:pt>
                <c:pt idx="196373">
                  <c:v>50.7009474004605</c:v>
                </c:pt>
                <c:pt idx="196374">
                  <c:v>50.701041433412797</c:v>
                </c:pt>
                <c:pt idx="196375">
                  <c:v>50.701135466064102</c:v>
                </c:pt>
                <c:pt idx="196376">
                  <c:v>50.701229498414399</c:v>
                </c:pt>
                <c:pt idx="196377">
                  <c:v>50.701323530463704</c:v>
                </c:pt>
                <c:pt idx="196378">
                  <c:v>50.701417562212001</c:v>
                </c:pt>
                <c:pt idx="196379">
                  <c:v>50.701511593659397</c:v>
                </c:pt>
                <c:pt idx="196380">
                  <c:v>50.701605624805701</c:v>
                </c:pt>
                <c:pt idx="196381">
                  <c:v>50.701699655651097</c:v>
                </c:pt>
                <c:pt idx="196382">
                  <c:v>50.701793686195501</c:v>
                </c:pt>
                <c:pt idx="196383">
                  <c:v>50.701887716438897</c:v>
                </c:pt>
                <c:pt idx="196384">
                  <c:v>50.7019817463813</c:v>
                </c:pt>
                <c:pt idx="196385">
                  <c:v>50.702075776022703</c:v>
                </c:pt>
                <c:pt idx="196386">
                  <c:v>50.702169805363198</c:v>
                </c:pt>
                <c:pt idx="196387">
                  <c:v>50.702263834402601</c:v>
                </c:pt>
                <c:pt idx="196388">
                  <c:v>50.702357863141103</c:v>
                </c:pt>
                <c:pt idx="196389">
                  <c:v>50.702451891578697</c:v>
                </c:pt>
                <c:pt idx="196390">
                  <c:v>50.702545919715199</c:v>
                </c:pt>
                <c:pt idx="196391">
                  <c:v>50.7026399475508</c:v>
                </c:pt>
                <c:pt idx="196392">
                  <c:v>50.702733975085401</c:v>
                </c:pt>
                <c:pt idx="196393">
                  <c:v>50.702828002319002</c:v>
                </c:pt>
                <c:pt idx="196394">
                  <c:v>50.702922029251603</c:v>
                </c:pt>
                <c:pt idx="196395">
                  <c:v>50.703016055883303</c:v>
                </c:pt>
                <c:pt idx="196396">
                  <c:v>50.703110082214003</c:v>
                </c:pt>
                <c:pt idx="196397">
                  <c:v>50.703204108243703</c:v>
                </c:pt>
                <c:pt idx="196398">
                  <c:v>50.703298133972503</c:v>
                </c:pt>
                <c:pt idx="196399">
                  <c:v>50.703392159400302</c:v>
                </c:pt>
                <c:pt idx="196400">
                  <c:v>50.703486184527101</c:v>
                </c:pt>
                <c:pt idx="196401">
                  <c:v>50.703580209352999</c:v>
                </c:pt>
                <c:pt idx="196402">
                  <c:v>50.703674233877898</c:v>
                </c:pt>
                <c:pt idx="196403">
                  <c:v>50.703768258101803</c:v>
                </c:pt>
                <c:pt idx="196404">
                  <c:v>50.703862282024801</c:v>
                </c:pt>
                <c:pt idx="196405">
                  <c:v>50.703956305646798</c:v>
                </c:pt>
                <c:pt idx="196406">
                  <c:v>50.704050328967803</c:v>
                </c:pt>
                <c:pt idx="196407">
                  <c:v>50.7041443519879</c:v>
                </c:pt>
                <c:pt idx="196408">
                  <c:v>50.704238374707003</c:v>
                </c:pt>
                <c:pt idx="196409">
                  <c:v>50.704332397125199</c:v>
                </c:pt>
                <c:pt idx="196410">
                  <c:v>50.704426419242402</c:v>
                </c:pt>
                <c:pt idx="196411">
                  <c:v>50.704520441058698</c:v>
                </c:pt>
                <c:pt idx="196412">
                  <c:v>50.704614462574</c:v>
                </c:pt>
                <c:pt idx="196413">
                  <c:v>50.704708483788302</c:v>
                </c:pt>
                <c:pt idx="196414">
                  <c:v>50.704802504701703</c:v>
                </c:pt>
                <c:pt idx="196415">
                  <c:v>50.704896525314197</c:v>
                </c:pt>
                <c:pt idx="196416">
                  <c:v>50.704990545625698</c:v>
                </c:pt>
                <c:pt idx="196417">
                  <c:v>50.705084565636199</c:v>
                </c:pt>
                <c:pt idx="196418">
                  <c:v>50.705178585345799</c:v>
                </c:pt>
                <c:pt idx="196419">
                  <c:v>50.705272604754398</c:v>
                </c:pt>
                <c:pt idx="196420">
                  <c:v>50.705366623862098</c:v>
                </c:pt>
                <c:pt idx="196421">
                  <c:v>50.705460642668903</c:v>
                </c:pt>
                <c:pt idx="196422">
                  <c:v>50.705554661174602</c:v>
                </c:pt>
                <c:pt idx="196423">
                  <c:v>50.7056486793795</c:v>
                </c:pt>
                <c:pt idx="196424">
                  <c:v>50.705742697283398</c:v>
                </c:pt>
                <c:pt idx="196425">
                  <c:v>50.705836714886402</c:v>
                </c:pt>
                <c:pt idx="196426">
                  <c:v>50.705930732188399</c:v>
                </c:pt>
                <c:pt idx="196427">
                  <c:v>50.706024749189503</c:v>
                </c:pt>
                <c:pt idx="196428">
                  <c:v>50.706118765889599</c:v>
                </c:pt>
                <c:pt idx="196429">
                  <c:v>50.706212782288802</c:v>
                </c:pt>
                <c:pt idx="196430">
                  <c:v>50.706306798387097</c:v>
                </c:pt>
                <c:pt idx="196431">
                  <c:v>50.706400814184398</c:v>
                </c:pt>
                <c:pt idx="196432">
                  <c:v>50.7064948296808</c:v>
                </c:pt>
                <c:pt idx="196433">
                  <c:v>50.7065888448763</c:v>
                </c:pt>
                <c:pt idx="196434">
                  <c:v>50.706682859770801</c:v>
                </c:pt>
                <c:pt idx="196435">
                  <c:v>50.706776874364401</c:v>
                </c:pt>
                <c:pt idx="196436">
                  <c:v>50.7068708886571</c:v>
                </c:pt>
                <c:pt idx="196437">
                  <c:v>50.706964902648799</c:v>
                </c:pt>
                <c:pt idx="196438">
                  <c:v>50.707058916339598</c:v>
                </c:pt>
                <c:pt idx="196439">
                  <c:v>50.707152929729403</c:v>
                </c:pt>
                <c:pt idx="196440">
                  <c:v>50.707246942818401</c:v>
                </c:pt>
                <c:pt idx="196441">
                  <c:v>50.707340955606398</c:v>
                </c:pt>
                <c:pt idx="196442">
                  <c:v>50.707434968093501</c:v>
                </c:pt>
                <c:pt idx="196443">
                  <c:v>50.707528980279598</c:v>
                </c:pt>
                <c:pt idx="196444">
                  <c:v>50.7076229921649</c:v>
                </c:pt>
                <c:pt idx="196445">
                  <c:v>50.707717003749202</c:v>
                </c:pt>
                <c:pt idx="196446">
                  <c:v>50.707811015032597</c:v>
                </c:pt>
                <c:pt idx="196447">
                  <c:v>50.707905026014998</c:v>
                </c:pt>
                <c:pt idx="196448">
                  <c:v>50.707999036696599</c:v>
                </c:pt>
                <c:pt idx="196449">
                  <c:v>50.708093047077199</c:v>
                </c:pt>
                <c:pt idx="196450">
                  <c:v>50.708187057156898</c:v>
                </c:pt>
                <c:pt idx="196451">
                  <c:v>50.708281066935697</c:v>
                </c:pt>
                <c:pt idx="196452">
                  <c:v>50.708375076413603</c:v>
                </c:pt>
                <c:pt idx="196453">
                  <c:v>50.708469085590501</c:v>
                </c:pt>
                <c:pt idx="196454">
                  <c:v>50.708563094466598</c:v>
                </c:pt>
                <c:pt idx="196455">
                  <c:v>50.708657103041702</c:v>
                </c:pt>
                <c:pt idx="196456">
                  <c:v>50.708751111315898</c:v>
                </c:pt>
                <c:pt idx="196457">
                  <c:v>50.708845119289201</c:v>
                </c:pt>
                <c:pt idx="196458">
                  <c:v>50.708939126961603</c:v>
                </c:pt>
                <c:pt idx="196459">
                  <c:v>50.709033134333097</c:v>
                </c:pt>
                <c:pt idx="196460">
                  <c:v>50.709127141403599</c:v>
                </c:pt>
                <c:pt idx="196461">
                  <c:v>50.709221148173299</c:v>
                </c:pt>
                <c:pt idx="196462">
                  <c:v>50.709315154642098</c:v>
                </c:pt>
                <c:pt idx="196463">
                  <c:v>50.709409160809898</c:v>
                </c:pt>
                <c:pt idx="196464">
                  <c:v>50.709503166676797</c:v>
                </c:pt>
                <c:pt idx="196465">
                  <c:v>50.709597172242901</c:v>
                </c:pt>
                <c:pt idx="196466">
                  <c:v>50.709691177507999</c:v>
                </c:pt>
                <c:pt idx="196467">
                  <c:v>50.709785182472203</c:v>
                </c:pt>
                <c:pt idx="196468">
                  <c:v>50.709879187135598</c:v>
                </c:pt>
                <c:pt idx="196469">
                  <c:v>50.709973191498001</c:v>
                </c:pt>
                <c:pt idx="196470">
                  <c:v>50.710067195559503</c:v>
                </c:pt>
                <c:pt idx="196471">
                  <c:v>50.710161199320197</c:v>
                </c:pt>
                <c:pt idx="196472">
                  <c:v>50.710255202779898</c:v>
                </c:pt>
                <c:pt idx="196473">
                  <c:v>50.710349205938797</c:v>
                </c:pt>
                <c:pt idx="196474">
                  <c:v>50.710443208796697</c:v>
                </c:pt>
                <c:pt idx="196475">
                  <c:v>50.710537211353703</c:v>
                </c:pt>
                <c:pt idx="196476">
                  <c:v>50.710631213609901</c:v>
                </c:pt>
                <c:pt idx="196477">
                  <c:v>50.710725215565198</c:v>
                </c:pt>
                <c:pt idx="196478">
                  <c:v>50.710819217219502</c:v>
                </c:pt>
                <c:pt idx="196479">
                  <c:v>50.710913218572998</c:v>
                </c:pt>
                <c:pt idx="196480">
                  <c:v>50.7110072196256</c:v>
                </c:pt>
                <c:pt idx="196481">
                  <c:v>50.711101220377302</c:v>
                </c:pt>
                <c:pt idx="196482">
                  <c:v>50.711195220828102</c:v>
                </c:pt>
                <c:pt idx="196483">
                  <c:v>50.711289220978003</c:v>
                </c:pt>
                <c:pt idx="196484">
                  <c:v>50.711383220827102</c:v>
                </c:pt>
                <c:pt idx="196485">
                  <c:v>50.711477220375201</c:v>
                </c:pt>
                <c:pt idx="196486">
                  <c:v>50.711571219622499</c:v>
                </c:pt>
                <c:pt idx="196487">
                  <c:v>50.711665218568903</c:v>
                </c:pt>
                <c:pt idx="196488">
                  <c:v>50.7117592172144</c:v>
                </c:pt>
                <c:pt idx="196489">
                  <c:v>50.711853215559003</c:v>
                </c:pt>
                <c:pt idx="196490">
                  <c:v>50.711947213602699</c:v>
                </c:pt>
                <c:pt idx="196491">
                  <c:v>50.7120412113456</c:v>
                </c:pt>
                <c:pt idx="196492">
                  <c:v>50.712135208787601</c:v>
                </c:pt>
                <c:pt idx="196493">
                  <c:v>50.712229205928701</c:v>
                </c:pt>
                <c:pt idx="196494">
                  <c:v>50.7123232027689</c:v>
                </c:pt>
                <c:pt idx="196495">
                  <c:v>50.712417199308298</c:v>
                </c:pt>
                <c:pt idx="196496">
                  <c:v>50.712511195546803</c:v>
                </c:pt>
                <c:pt idx="196497">
                  <c:v>50.7126051914844</c:v>
                </c:pt>
                <c:pt idx="196498">
                  <c:v>50.712699187121103</c:v>
                </c:pt>
                <c:pt idx="196499">
                  <c:v>50.712793182456998</c:v>
                </c:pt>
                <c:pt idx="196500">
                  <c:v>50.712887177492</c:v>
                </c:pt>
                <c:pt idx="196501">
                  <c:v>50.712981172226101</c:v>
                </c:pt>
                <c:pt idx="196502">
                  <c:v>50.713075166659301</c:v>
                </c:pt>
                <c:pt idx="196503">
                  <c:v>50.713169160791701</c:v>
                </c:pt>
                <c:pt idx="196504">
                  <c:v>50.713263154623199</c:v>
                </c:pt>
                <c:pt idx="196505">
                  <c:v>50.713357148153897</c:v>
                </c:pt>
                <c:pt idx="196506">
                  <c:v>50.7134511413837</c:v>
                </c:pt>
                <c:pt idx="196507">
                  <c:v>50.713545134312596</c:v>
                </c:pt>
                <c:pt idx="196508">
                  <c:v>50.713639126940699</c:v>
                </c:pt>
                <c:pt idx="196509">
                  <c:v>50.7137331192679</c:v>
                </c:pt>
                <c:pt idx="196510">
                  <c:v>50.713827111294201</c:v>
                </c:pt>
                <c:pt idx="196511">
                  <c:v>50.7139211030197</c:v>
                </c:pt>
                <c:pt idx="196512">
                  <c:v>50.714015094444299</c:v>
                </c:pt>
                <c:pt idx="196513">
                  <c:v>50.714109085568097</c:v>
                </c:pt>
                <c:pt idx="196514">
                  <c:v>50.714203076391001</c:v>
                </c:pt>
                <c:pt idx="196515">
                  <c:v>50.714297066912998</c:v>
                </c:pt>
                <c:pt idx="196516">
                  <c:v>50.7143910571342</c:v>
                </c:pt>
                <c:pt idx="196517">
                  <c:v>50.714485047054502</c:v>
                </c:pt>
                <c:pt idx="196518">
                  <c:v>50.714579036674003</c:v>
                </c:pt>
                <c:pt idx="196519">
                  <c:v>50.714673025992603</c:v>
                </c:pt>
                <c:pt idx="196520">
                  <c:v>50.714767015010402</c:v>
                </c:pt>
                <c:pt idx="196521">
                  <c:v>50.7148610037274</c:v>
                </c:pt>
                <c:pt idx="196522">
                  <c:v>50.714954992143397</c:v>
                </c:pt>
                <c:pt idx="196523">
                  <c:v>50.7150489802587</c:v>
                </c:pt>
                <c:pt idx="196524">
                  <c:v>50.715142968073003</c:v>
                </c:pt>
                <c:pt idx="196525">
                  <c:v>50.715236955586597</c:v>
                </c:pt>
                <c:pt idx="196526">
                  <c:v>50.715330942799298</c:v>
                </c:pt>
                <c:pt idx="196527">
                  <c:v>50.715424929711098</c:v>
                </c:pt>
                <c:pt idx="196528">
                  <c:v>50.715518916322097</c:v>
                </c:pt>
                <c:pt idx="196529">
                  <c:v>50.715612902632301</c:v>
                </c:pt>
                <c:pt idx="196530">
                  <c:v>50.715706888641598</c:v>
                </c:pt>
                <c:pt idx="196531">
                  <c:v>50.715800874350101</c:v>
                </c:pt>
                <c:pt idx="196532">
                  <c:v>50.715894859757697</c:v>
                </c:pt>
                <c:pt idx="196533">
                  <c:v>50.715988844864498</c:v>
                </c:pt>
                <c:pt idx="196534">
                  <c:v>50.716082829670498</c:v>
                </c:pt>
                <c:pt idx="196535">
                  <c:v>50.716176814175597</c:v>
                </c:pt>
                <c:pt idx="196536">
                  <c:v>50.716270798379902</c:v>
                </c:pt>
                <c:pt idx="196537">
                  <c:v>50.716364782283399</c:v>
                </c:pt>
                <c:pt idx="196538">
                  <c:v>50.716458765886003</c:v>
                </c:pt>
                <c:pt idx="196539">
                  <c:v>50.716552749187798</c:v>
                </c:pt>
                <c:pt idx="196540">
                  <c:v>50.7166467321887</c:v>
                </c:pt>
                <c:pt idx="196541">
                  <c:v>50.7167407148888</c:v>
                </c:pt>
                <c:pt idx="196542">
                  <c:v>50.7168346972881</c:v>
                </c:pt>
                <c:pt idx="196543">
                  <c:v>50.716928679386598</c:v>
                </c:pt>
                <c:pt idx="196544">
                  <c:v>50.717022661184203</c:v>
                </c:pt>
                <c:pt idx="196545">
                  <c:v>50.717116642680999</c:v>
                </c:pt>
                <c:pt idx="196546">
                  <c:v>50.717210623877001</c:v>
                </c:pt>
                <c:pt idx="196547">
                  <c:v>50.717304604772202</c:v>
                </c:pt>
                <c:pt idx="196548">
                  <c:v>50.717398585366503</c:v>
                </c:pt>
                <c:pt idx="196549">
                  <c:v>50.717492565660002</c:v>
                </c:pt>
                <c:pt idx="196550">
                  <c:v>50.717586545652701</c:v>
                </c:pt>
                <c:pt idx="196551">
                  <c:v>50.717680525344498</c:v>
                </c:pt>
                <c:pt idx="196552">
                  <c:v>50.717774504735601</c:v>
                </c:pt>
                <c:pt idx="196553">
                  <c:v>50.717868483825796</c:v>
                </c:pt>
                <c:pt idx="196554">
                  <c:v>50.717962462615198</c:v>
                </c:pt>
                <c:pt idx="196555">
                  <c:v>50.718056441103798</c:v>
                </c:pt>
                <c:pt idx="196556">
                  <c:v>50.718150419291597</c:v>
                </c:pt>
                <c:pt idx="196557">
                  <c:v>50.718244397178502</c:v>
                </c:pt>
                <c:pt idx="196558">
                  <c:v>50.718338374764699</c:v>
                </c:pt>
                <c:pt idx="196559">
                  <c:v>50.718432352050002</c:v>
                </c:pt>
                <c:pt idx="196560">
                  <c:v>50.718526329034503</c:v>
                </c:pt>
                <c:pt idx="196561">
                  <c:v>50.718620305718197</c:v>
                </c:pt>
                <c:pt idx="196562">
                  <c:v>50.718714282101097</c:v>
                </c:pt>
                <c:pt idx="196563">
                  <c:v>50.718808258183202</c:v>
                </c:pt>
                <c:pt idx="196564">
                  <c:v>50.7189022339644</c:v>
                </c:pt>
                <c:pt idx="196565">
                  <c:v>50.718996209444903</c:v>
                </c:pt>
                <c:pt idx="196566">
                  <c:v>50.719090184624498</c:v>
                </c:pt>
                <c:pt idx="196567">
                  <c:v>50.719184159503399</c:v>
                </c:pt>
                <c:pt idx="196568">
                  <c:v>50.719278134081399</c:v>
                </c:pt>
                <c:pt idx="196569">
                  <c:v>50.719372108358698</c:v>
                </c:pt>
                <c:pt idx="196570">
                  <c:v>50.719466082335103</c:v>
                </c:pt>
                <c:pt idx="196571">
                  <c:v>50.7195600560107</c:v>
                </c:pt>
                <c:pt idx="196572">
                  <c:v>50.719654029385602</c:v>
                </c:pt>
                <c:pt idx="196573">
                  <c:v>50.719748002459603</c:v>
                </c:pt>
                <c:pt idx="196574">
                  <c:v>50.719841975232796</c:v>
                </c:pt>
                <c:pt idx="196575">
                  <c:v>50.719935947705302</c:v>
                </c:pt>
                <c:pt idx="196576">
                  <c:v>50.7200299198769</c:v>
                </c:pt>
                <c:pt idx="196577">
                  <c:v>50.720123891747697</c:v>
                </c:pt>
                <c:pt idx="196578">
                  <c:v>50.720217863317799</c:v>
                </c:pt>
                <c:pt idx="196579">
                  <c:v>50.720311834587001</c:v>
                </c:pt>
                <c:pt idx="196580">
                  <c:v>50.720405805555501</c:v>
                </c:pt>
                <c:pt idx="196581">
                  <c:v>50.7204997762232</c:v>
                </c:pt>
                <c:pt idx="196582">
                  <c:v>50.720593746589998</c:v>
                </c:pt>
                <c:pt idx="196583">
                  <c:v>50.720687716656101</c:v>
                </c:pt>
                <c:pt idx="196584">
                  <c:v>50.720781686421397</c:v>
                </c:pt>
                <c:pt idx="196585">
                  <c:v>50.720875655885898</c:v>
                </c:pt>
                <c:pt idx="196586">
                  <c:v>50.720969625049598</c:v>
                </c:pt>
                <c:pt idx="196587">
                  <c:v>50.721063593912497</c:v>
                </c:pt>
                <c:pt idx="196588">
                  <c:v>50.721157562474701</c:v>
                </c:pt>
                <c:pt idx="196589">
                  <c:v>50.721251530735998</c:v>
                </c:pt>
                <c:pt idx="196590">
                  <c:v>50.7213454986966</c:v>
                </c:pt>
                <c:pt idx="196591">
                  <c:v>50.721439466356401</c:v>
                </c:pt>
                <c:pt idx="196592">
                  <c:v>50.7215334337154</c:v>
                </c:pt>
                <c:pt idx="196593">
                  <c:v>50.721627400773599</c:v>
                </c:pt>
                <c:pt idx="196594">
                  <c:v>50.721721367531103</c:v>
                </c:pt>
                <c:pt idx="196595">
                  <c:v>50.721815333987799</c:v>
                </c:pt>
                <c:pt idx="196596">
                  <c:v>50.721909300143601</c:v>
                </c:pt>
                <c:pt idx="196597">
                  <c:v>50.722003265998701</c:v>
                </c:pt>
                <c:pt idx="196598">
                  <c:v>50.7220972315531</c:v>
                </c:pt>
                <c:pt idx="196599">
                  <c:v>50.722191196806598</c:v>
                </c:pt>
                <c:pt idx="196600">
                  <c:v>50.722285161759402</c:v>
                </c:pt>
                <c:pt idx="196601">
                  <c:v>50.722379126411397</c:v>
                </c:pt>
                <c:pt idx="196602">
                  <c:v>50.722473090762698</c:v>
                </c:pt>
                <c:pt idx="196603">
                  <c:v>50.722567054813098</c:v>
                </c:pt>
                <c:pt idx="196604">
                  <c:v>50.722661018562803</c:v>
                </c:pt>
                <c:pt idx="196605">
                  <c:v>50.7227549820118</c:v>
                </c:pt>
                <c:pt idx="196606">
                  <c:v>50.722848945159903</c:v>
                </c:pt>
                <c:pt idx="196607">
                  <c:v>50.722942908007298</c:v>
                </c:pt>
                <c:pt idx="196608">
                  <c:v>50.723036870553898</c:v>
                </c:pt>
                <c:pt idx="196609">
                  <c:v>50.723130832799797</c:v>
                </c:pt>
                <c:pt idx="196610">
                  <c:v>50.723224794744901</c:v>
                </c:pt>
                <c:pt idx="196611">
                  <c:v>50.723318756389197</c:v>
                </c:pt>
                <c:pt idx="196612">
                  <c:v>50.723412717732799</c:v>
                </c:pt>
                <c:pt idx="196613">
                  <c:v>50.7235066787756</c:v>
                </c:pt>
                <c:pt idx="196614">
                  <c:v>50.723600639517599</c:v>
                </c:pt>
                <c:pt idx="196615">
                  <c:v>50.723694599958897</c:v>
                </c:pt>
                <c:pt idx="196616">
                  <c:v>50.723788560099401</c:v>
                </c:pt>
                <c:pt idx="196617">
                  <c:v>50.723882519939202</c:v>
                </c:pt>
                <c:pt idx="196618">
                  <c:v>50.723976479478203</c:v>
                </c:pt>
                <c:pt idx="196619">
                  <c:v>50.724070438716502</c:v>
                </c:pt>
                <c:pt idx="196620">
                  <c:v>50.724164397654</c:v>
                </c:pt>
                <c:pt idx="196621">
                  <c:v>50.724258356290697</c:v>
                </c:pt>
                <c:pt idx="196622">
                  <c:v>50.724352314626699</c:v>
                </c:pt>
                <c:pt idx="196623">
                  <c:v>50.724446272662</c:v>
                </c:pt>
                <c:pt idx="196624">
                  <c:v>50.7245402303964</c:v>
                </c:pt>
                <c:pt idx="196625">
                  <c:v>50.724634187830198</c:v>
                </c:pt>
                <c:pt idx="196626">
                  <c:v>50.724728144963201</c:v>
                </c:pt>
                <c:pt idx="196627">
                  <c:v>50.724822101795397</c:v>
                </c:pt>
                <c:pt idx="196628">
                  <c:v>50.724916058326897</c:v>
                </c:pt>
                <c:pt idx="196629">
                  <c:v>50.725010014557697</c:v>
                </c:pt>
                <c:pt idx="196630">
                  <c:v>50.725103970487602</c:v>
                </c:pt>
                <c:pt idx="196631">
                  <c:v>50.725197926116898</c:v>
                </c:pt>
                <c:pt idx="196632">
                  <c:v>50.725291881445401</c:v>
                </c:pt>
                <c:pt idx="196633">
                  <c:v>50.725385836473201</c:v>
                </c:pt>
                <c:pt idx="196634">
                  <c:v>50.7254797912002</c:v>
                </c:pt>
                <c:pt idx="196635">
                  <c:v>50.725573745626498</c:v>
                </c:pt>
                <c:pt idx="196636">
                  <c:v>50.725667699752002</c:v>
                </c:pt>
                <c:pt idx="196637">
                  <c:v>50.725761653576797</c:v>
                </c:pt>
                <c:pt idx="196638">
                  <c:v>50.725855607100897</c:v>
                </c:pt>
                <c:pt idx="196639">
                  <c:v>50.725949560324302</c:v>
                </c:pt>
                <c:pt idx="196640">
                  <c:v>50.7260435132469</c:v>
                </c:pt>
                <c:pt idx="196641">
                  <c:v>50.726137465868703</c:v>
                </c:pt>
                <c:pt idx="196642">
                  <c:v>50.726231418189798</c:v>
                </c:pt>
                <c:pt idx="196643">
                  <c:v>50.726325370210198</c:v>
                </c:pt>
                <c:pt idx="196644">
                  <c:v>50.726419321929903</c:v>
                </c:pt>
                <c:pt idx="196645">
                  <c:v>50.7265132733488</c:v>
                </c:pt>
                <c:pt idx="196646">
                  <c:v>50.726607224467003</c:v>
                </c:pt>
                <c:pt idx="196647">
                  <c:v>50.726701175284497</c:v>
                </c:pt>
                <c:pt idx="196648">
                  <c:v>50.726795125801303</c:v>
                </c:pt>
                <c:pt idx="196649">
                  <c:v>50.726889076017301</c:v>
                </c:pt>
                <c:pt idx="196650">
                  <c:v>50.726983025932597</c:v>
                </c:pt>
                <c:pt idx="196651">
                  <c:v>50.727076975547099</c:v>
                </c:pt>
                <c:pt idx="196652">
                  <c:v>50.727170924860999</c:v>
                </c:pt>
                <c:pt idx="196653">
                  <c:v>50.727264873874098</c:v>
                </c:pt>
                <c:pt idx="196654">
                  <c:v>50.727358822586503</c:v>
                </c:pt>
                <c:pt idx="196655">
                  <c:v>50.727452770998198</c:v>
                </c:pt>
                <c:pt idx="196656">
                  <c:v>50.7275467191091</c:v>
                </c:pt>
                <c:pt idx="196657">
                  <c:v>50.727640666919399</c:v>
                </c:pt>
                <c:pt idx="196658">
                  <c:v>50.727734614428897</c:v>
                </c:pt>
                <c:pt idx="196659">
                  <c:v>50.7278285616377</c:v>
                </c:pt>
                <c:pt idx="196660">
                  <c:v>50.727922508545703</c:v>
                </c:pt>
                <c:pt idx="196661">
                  <c:v>50.728016455153103</c:v>
                </c:pt>
                <c:pt idx="196662">
                  <c:v>50.728110401459801</c:v>
                </c:pt>
                <c:pt idx="196663">
                  <c:v>50.728204347465699</c:v>
                </c:pt>
                <c:pt idx="196664">
                  <c:v>50.728298293170901</c:v>
                </c:pt>
                <c:pt idx="196665">
                  <c:v>50.728392238575402</c:v>
                </c:pt>
                <c:pt idx="196666">
                  <c:v>50.728486183679202</c:v>
                </c:pt>
                <c:pt idx="196667">
                  <c:v>50.728580128482299</c:v>
                </c:pt>
                <c:pt idx="196668">
                  <c:v>50.728674072984703</c:v>
                </c:pt>
                <c:pt idx="196669">
                  <c:v>50.728768017186397</c:v>
                </c:pt>
                <c:pt idx="196670">
                  <c:v>50.728861961087397</c:v>
                </c:pt>
                <c:pt idx="196671">
                  <c:v>50.728955904687602</c:v>
                </c:pt>
                <c:pt idx="196672">
                  <c:v>50.729049847987199</c:v>
                </c:pt>
                <c:pt idx="196673">
                  <c:v>50.729143790986001</c:v>
                </c:pt>
                <c:pt idx="196674">
                  <c:v>50.729237733684201</c:v>
                </c:pt>
                <c:pt idx="196675">
                  <c:v>50.7293316760816</c:v>
                </c:pt>
                <c:pt idx="196676">
                  <c:v>50.729425618178396</c:v>
                </c:pt>
                <c:pt idx="196677">
                  <c:v>50.729519559974399</c:v>
                </c:pt>
                <c:pt idx="196678">
                  <c:v>50.7296135014698</c:v>
                </c:pt>
                <c:pt idx="196679">
                  <c:v>50.729707442664399</c:v>
                </c:pt>
                <c:pt idx="196680">
                  <c:v>50.729801383558403</c:v>
                </c:pt>
                <c:pt idx="196681">
                  <c:v>50.729895324151599</c:v>
                </c:pt>
                <c:pt idx="196682">
                  <c:v>50.7299892644442</c:v>
                </c:pt>
                <c:pt idx="196683">
                  <c:v>50.730083204436099</c:v>
                </c:pt>
                <c:pt idx="196684">
                  <c:v>50.730177144127197</c:v>
                </c:pt>
                <c:pt idx="196685">
                  <c:v>50.7302710835177</c:v>
                </c:pt>
                <c:pt idx="196686">
                  <c:v>50.730365022607501</c:v>
                </c:pt>
                <c:pt idx="196687">
                  <c:v>50.7304589613966</c:v>
                </c:pt>
                <c:pt idx="196688">
                  <c:v>50.730552899884998</c:v>
                </c:pt>
                <c:pt idx="196689">
                  <c:v>50.730646838072701</c:v>
                </c:pt>
                <c:pt idx="196690">
                  <c:v>50.730740775959703</c:v>
                </c:pt>
                <c:pt idx="196691">
                  <c:v>50.730834713546102</c:v>
                </c:pt>
                <c:pt idx="196692">
                  <c:v>50.7309286508318</c:v>
                </c:pt>
                <c:pt idx="196693">
                  <c:v>50.731022587816703</c:v>
                </c:pt>
                <c:pt idx="196694">
                  <c:v>50.731116524500997</c:v>
                </c:pt>
                <c:pt idx="196695">
                  <c:v>50.731210460884597</c:v>
                </c:pt>
                <c:pt idx="196696">
                  <c:v>50.731304396967502</c:v>
                </c:pt>
                <c:pt idx="196697">
                  <c:v>50.731398332749798</c:v>
                </c:pt>
                <c:pt idx="196698">
                  <c:v>50.7314922682313</c:v>
                </c:pt>
                <c:pt idx="196699">
                  <c:v>50.731586203412199</c:v>
                </c:pt>
                <c:pt idx="196700">
                  <c:v>50.731680138292397</c:v>
                </c:pt>
                <c:pt idx="196701">
                  <c:v>50.731774072872</c:v>
                </c:pt>
                <c:pt idx="196702">
                  <c:v>50.731868007150801</c:v>
                </c:pt>
                <c:pt idx="196703">
                  <c:v>50.731961941129001</c:v>
                </c:pt>
                <c:pt idx="196704">
                  <c:v>50.732055874806498</c:v>
                </c:pt>
                <c:pt idx="196705">
                  <c:v>50.732149808183301</c:v>
                </c:pt>
                <c:pt idx="196706">
                  <c:v>50.732243741259502</c:v>
                </c:pt>
                <c:pt idx="196707">
                  <c:v>50.732337674035001</c:v>
                </c:pt>
                <c:pt idx="196708">
                  <c:v>50.732431606509799</c:v>
                </c:pt>
                <c:pt idx="196709">
                  <c:v>50.732525538683902</c:v>
                </c:pt>
                <c:pt idx="196710">
                  <c:v>50.732619470557403</c:v>
                </c:pt>
                <c:pt idx="196711">
                  <c:v>50.732713402130202</c:v>
                </c:pt>
                <c:pt idx="196712">
                  <c:v>50.732807333402398</c:v>
                </c:pt>
                <c:pt idx="196713">
                  <c:v>50.732901264373801</c:v>
                </c:pt>
                <c:pt idx="196714">
                  <c:v>50.732995195044602</c:v>
                </c:pt>
                <c:pt idx="196715">
                  <c:v>50.7330891254148</c:v>
                </c:pt>
                <c:pt idx="196716">
                  <c:v>50.733183055484297</c:v>
                </c:pt>
                <c:pt idx="196717">
                  <c:v>50.733276985253099</c:v>
                </c:pt>
                <c:pt idx="196718">
                  <c:v>50.733370914721299</c:v>
                </c:pt>
                <c:pt idx="196719">
                  <c:v>50.733464843888797</c:v>
                </c:pt>
                <c:pt idx="196720">
                  <c:v>50.7335587727556</c:v>
                </c:pt>
                <c:pt idx="196721">
                  <c:v>50.733652701321802</c:v>
                </c:pt>
                <c:pt idx="196722">
                  <c:v>50.733746629587301</c:v>
                </c:pt>
                <c:pt idx="196723">
                  <c:v>50.733840557552199</c:v>
                </c:pt>
                <c:pt idx="196724">
                  <c:v>50.733934485216402</c:v>
                </c:pt>
                <c:pt idx="196725">
                  <c:v>50.734028412580003</c:v>
                </c:pt>
                <c:pt idx="196726">
                  <c:v>50.734122339642902</c:v>
                </c:pt>
                <c:pt idx="196727">
                  <c:v>50.734216266405198</c:v>
                </c:pt>
                <c:pt idx="196728">
                  <c:v>50.734310192866801</c:v>
                </c:pt>
                <c:pt idx="196729">
                  <c:v>50.734404119027701</c:v>
                </c:pt>
                <c:pt idx="196730">
                  <c:v>50.734498044887999</c:v>
                </c:pt>
                <c:pt idx="196731">
                  <c:v>50.734591970447703</c:v>
                </c:pt>
                <c:pt idx="196732">
                  <c:v>50.734685895706697</c:v>
                </c:pt>
                <c:pt idx="196733">
                  <c:v>50.734779820665104</c:v>
                </c:pt>
                <c:pt idx="196734">
                  <c:v>50.734873745322801</c:v>
                </c:pt>
                <c:pt idx="196735">
                  <c:v>50.734967669679897</c:v>
                </c:pt>
                <c:pt idx="196736">
                  <c:v>50.735061593736297</c:v>
                </c:pt>
                <c:pt idx="196737">
                  <c:v>50.735155517492103</c:v>
                </c:pt>
                <c:pt idx="196738">
                  <c:v>50.7352494409472</c:v>
                </c:pt>
                <c:pt idx="196739">
                  <c:v>50.735343364101702</c:v>
                </c:pt>
                <c:pt idx="196740">
                  <c:v>50.735437286955602</c:v>
                </c:pt>
                <c:pt idx="196741">
                  <c:v>50.735531209508899</c:v>
                </c:pt>
                <c:pt idx="196742">
                  <c:v>50.735625131761402</c:v>
                </c:pt>
                <c:pt idx="196743">
                  <c:v>50.735719053713403</c:v>
                </c:pt>
                <c:pt idx="196744">
                  <c:v>50.735812975364702</c:v>
                </c:pt>
                <c:pt idx="196745">
                  <c:v>50.735906896715399</c:v>
                </c:pt>
                <c:pt idx="196746">
                  <c:v>50.736000817765401</c:v>
                </c:pt>
                <c:pt idx="196747">
                  <c:v>50.7360947385149</c:v>
                </c:pt>
                <c:pt idx="196748">
                  <c:v>50.736188658963698</c:v>
                </c:pt>
                <c:pt idx="196749">
                  <c:v>50.736282579111801</c:v>
                </c:pt>
                <c:pt idx="196750">
                  <c:v>50.736376498959302</c:v>
                </c:pt>
                <c:pt idx="196751">
                  <c:v>50.736470418506201</c:v>
                </c:pt>
                <c:pt idx="196752">
                  <c:v>50.736564337752498</c:v>
                </c:pt>
                <c:pt idx="196753">
                  <c:v>50.736658256698099</c:v>
                </c:pt>
                <c:pt idx="196754">
                  <c:v>50.736752175343099</c:v>
                </c:pt>
                <c:pt idx="196755">
                  <c:v>50.736846093687497</c:v>
                </c:pt>
                <c:pt idx="196756">
                  <c:v>50.736940011731299</c:v>
                </c:pt>
                <c:pt idx="196757">
                  <c:v>50.7370339294744</c:v>
                </c:pt>
                <c:pt idx="196758">
                  <c:v>50.737127846916998</c:v>
                </c:pt>
                <c:pt idx="196759">
                  <c:v>50.737221764058901</c:v>
                </c:pt>
                <c:pt idx="196760">
                  <c:v>50.737315680900103</c:v>
                </c:pt>
                <c:pt idx="196761">
                  <c:v>50.737409597440802</c:v>
                </c:pt>
                <c:pt idx="196762">
                  <c:v>50.737503513680799</c:v>
                </c:pt>
                <c:pt idx="196763">
                  <c:v>50.737597429620301</c:v>
                </c:pt>
                <c:pt idx="196764">
                  <c:v>50.737691345259101</c:v>
                </c:pt>
                <c:pt idx="196765">
                  <c:v>50.737785260597299</c:v>
                </c:pt>
                <c:pt idx="196766">
                  <c:v>50.737879175634802</c:v>
                </c:pt>
                <c:pt idx="196767">
                  <c:v>50.737973090371803</c:v>
                </c:pt>
                <c:pt idx="196768">
                  <c:v>50.738067004808102</c:v>
                </c:pt>
                <c:pt idx="196769">
                  <c:v>50.738160918943898</c:v>
                </c:pt>
                <c:pt idx="196770">
                  <c:v>50.738254832778999</c:v>
                </c:pt>
                <c:pt idx="196771">
                  <c:v>50.738348746313498</c:v>
                </c:pt>
                <c:pt idx="196772">
                  <c:v>50.738442659547403</c:v>
                </c:pt>
                <c:pt idx="196773">
                  <c:v>50.738536572480697</c:v>
                </c:pt>
                <c:pt idx="196774">
                  <c:v>50.738630485113397</c:v>
                </c:pt>
                <c:pt idx="196775">
                  <c:v>50.738724397445502</c:v>
                </c:pt>
                <c:pt idx="196776">
                  <c:v>50.738818309476997</c:v>
                </c:pt>
                <c:pt idx="196777">
                  <c:v>50.738912221207897</c:v>
                </c:pt>
                <c:pt idx="196778">
                  <c:v>50.739006132638103</c:v>
                </c:pt>
                <c:pt idx="196779">
                  <c:v>50.739100043767799</c:v>
                </c:pt>
                <c:pt idx="196780">
                  <c:v>50.7391939545969</c:v>
                </c:pt>
                <c:pt idx="196781">
                  <c:v>50.739287865125398</c:v>
                </c:pt>
                <c:pt idx="196782">
                  <c:v>50.739381775353202</c:v>
                </c:pt>
                <c:pt idx="196783">
                  <c:v>50.739475685280503</c:v>
                </c:pt>
                <c:pt idx="196784">
                  <c:v>50.739569594907202</c:v>
                </c:pt>
                <c:pt idx="196785">
                  <c:v>50.739663504233299</c:v>
                </c:pt>
                <c:pt idx="196786">
                  <c:v>50.739757413258801</c:v>
                </c:pt>
                <c:pt idx="196787">
                  <c:v>50.7398513219836</c:v>
                </c:pt>
                <c:pt idx="196788">
                  <c:v>50.739945230407898</c:v>
                </c:pt>
                <c:pt idx="196789">
                  <c:v>50.740039138531699</c:v>
                </c:pt>
                <c:pt idx="196790">
                  <c:v>50.740133046354799</c:v>
                </c:pt>
                <c:pt idx="196791">
                  <c:v>50.740226953877297</c:v>
                </c:pt>
                <c:pt idx="196792">
                  <c:v>50.7403208610992</c:v>
                </c:pt>
                <c:pt idx="196793">
                  <c:v>50.740414768020599</c:v>
                </c:pt>
                <c:pt idx="196794">
                  <c:v>50.740508674641298</c:v>
                </c:pt>
                <c:pt idx="196795">
                  <c:v>50.7406025809615</c:v>
                </c:pt>
                <c:pt idx="196796">
                  <c:v>50.740696486981101</c:v>
                </c:pt>
                <c:pt idx="196797">
                  <c:v>50.740790392700099</c:v>
                </c:pt>
                <c:pt idx="196798">
                  <c:v>50.740884298118502</c:v>
                </c:pt>
                <c:pt idx="196799">
                  <c:v>50.740978203236303</c:v>
                </c:pt>
                <c:pt idx="196800">
                  <c:v>50.741072108053601</c:v>
                </c:pt>
                <c:pt idx="196801">
                  <c:v>50.741166012570197</c:v>
                </c:pt>
                <c:pt idx="196802">
                  <c:v>50.741259916786298</c:v>
                </c:pt>
                <c:pt idx="196803">
                  <c:v>50.741353820701796</c:v>
                </c:pt>
                <c:pt idx="196804">
                  <c:v>50.741447724316799</c:v>
                </c:pt>
                <c:pt idx="196805">
                  <c:v>50.741541627631101</c:v>
                </c:pt>
                <c:pt idx="196806">
                  <c:v>50.741635530644899</c:v>
                </c:pt>
                <c:pt idx="196807">
                  <c:v>50.741729433358103</c:v>
                </c:pt>
                <c:pt idx="196808">
                  <c:v>50.741823335770697</c:v>
                </c:pt>
                <c:pt idx="196809">
                  <c:v>50.741917237882802</c:v>
                </c:pt>
                <c:pt idx="196810">
                  <c:v>50.742011139694299</c:v>
                </c:pt>
                <c:pt idx="196811">
                  <c:v>50.7421050412052</c:v>
                </c:pt>
                <c:pt idx="196812">
                  <c:v>50.742198942415499</c:v>
                </c:pt>
                <c:pt idx="196813">
                  <c:v>50.742292843325302</c:v>
                </c:pt>
                <c:pt idx="196814">
                  <c:v>50.742386743934503</c:v>
                </c:pt>
                <c:pt idx="196815">
                  <c:v>50.742480644243201</c:v>
                </c:pt>
                <c:pt idx="196816">
                  <c:v>50.742574544251198</c:v>
                </c:pt>
                <c:pt idx="196817">
                  <c:v>50.742668443958699</c:v>
                </c:pt>
                <c:pt idx="196818">
                  <c:v>50.742762343365698</c:v>
                </c:pt>
                <c:pt idx="196819">
                  <c:v>50.742856242472001</c:v>
                </c:pt>
                <c:pt idx="196820">
                  <c:v>50.742950141277902</c:v>
                </c:pt>
                <c:pt idx="196821">
                  <c:v>50.743044039783101</c:v>
                </c:pt>
                <c:pt idx="196822">
                  <c:v>50.743137937987797</c:v>
                </c:pt>
                <c:pt idx="196823">
                  <c:v>50.743231835891898</c:v>
                </c:pt>
                <c:pt idx="196824">
                  <c:v>50.743325733495503</c:v>
                </c:pt>
                <c:pt idx="196825">
                  <c:v>50.743419630798499</c:v>
                </c:pt>
                <c:pt idx="196826">
                  <c:v>50.743513527800999</c:v>
                </c:pt>
                <c:pt idx="196827">
                  <c:v>50.743607424502898</c:v>
                </c:pt>
                <c:pt idx="196828">
                  <c:v>50.743701320904201</c:v>
                </c:pt>
                <c:pt idx="196829">
                  <c:v>50.743795217005001</c:v>
                </c:pt>
                <c:pt idx="196830">
                  <c:v>50.743889112805299</c:v>
                </c:pt>
                <c:pt idx="196831">
                  <c:v>50.743983008305001</c:v>
                </c:pt>
                <c:pt idx="196832">
                  <c:v>50.744076903504101</c:v>
                </c:pt>
                <c:pt idx="196833">
                  <c:v>50.744170798402699</c:v>
                </c:pt>
                <c:pt idx="196834">
                  <c:v>50.744264693000702</c:v>
                </c:pt>
                <c:pt idx="196835">
                  <c:v>50.744358587298201</c:v>
                </c:pt>
                <c:pt idx="196836">
                  <c:v>50.744452481295099</c:v>
                </c:pt>
                <c:pt idx="196837">
                  <c:v>50.744546374991501</c:v>
                </c:pt>
                <c:pt idx="196838">
                  <c:v>50.7446402683874</c:v>
                </c:pt>
                <c:pt idx="196839">
                  <c:v>50.744734161482697</c:v>
                </c:pt>
                <c:pt idx="196840">
                  <c:v>50.744828054277498</c:v>
                </c:pt>
                <c:pt idx="196841">
                  <c:v>50.744921946771697</c:v>
                </c:pt>
                <c:pt idx="196842">
                  <c:v>50.745015838965401</c:v>
                </c:pt>
                <c:pt idx="196843">
                  <c:v>50.745109730858502</c:v>
                </c:pt>
                <c:pt idx="196844">
                  <c:v>50.745203622451101</c:v>
                </c:pt>
                <c:pt idx="196845">
                  <c:v>50.745297513743203</c:v>
                </c:pt>
                <c:pt idx="196846">
                  <c:v>50.745391404734697</c:v>
                </c:pt>
                <c:pt idx="196847">
                  <c:v>50.745485295425702</c:v>
                </c:pt>
                <c:pt idx="196848">
                  <c:v>50.745579185816098</c:v>
                </c:pt>
                <c:pt idx="196849">
                  <c:v>50.745673075905998</c:v>
                </c:pt>
                <c:pt idx="196850">
                  <c:v>50.745766965695402</c:v>
                </c:pt>
                <c:pt idx="196851">
                  <c:v>50.745860855184297</c:v>
                </c:pt>
                <c:pt idx="196852">
                  <c:v>50.745954744372597</c:v>
                </c:pt>
                <c:pt idx="196853">
                  <c:v>50.746048633260401</c:v>
                </c:pt>
                <c:pt idx="196854">
                  <c:v>50.746142521847602</c:v>
                </c:pt>
                <c:pt idx="196855">
                  <c:v>50.746236410134301</c:v>
                </c:pt>
                <c:pt idx="196856">
                  <c:v>50.746330298120498</c:v>
                </c:pt>
                <c:pt idx="196857">
                  <c:v>50.746424185806198</c:v>
                </c:pt>
                <c:pt idx="196858">
                  <c:v>50.746518073191403</c:v>
                </c:pt>
                <c:pt idx="196859">
                  <c:v>50.746611960275999</c:v>
                </c:pt>
                <c:pt idx="196860">
                  <c:v>50.746705847060099</c:v>
                </c:pt>
                <c:pt idx="196861">
                  <c:v>50.746799733543703</c:v>
                </c:pt>
                <c:pt idx="196862">
                  <c:v>50.746893619726698</c:v>
                </c:pt>
                <c:pt idx="196863">
                  <c:v>50.746987505609198</c:v>
                </c:pt>
                <c:pt idx="196864">
                  <c:v>50.747081391191202</c:v>
                </c:pt>
                <c:pt idx="196865">
                  <c:v>50.747175276472703</c:v>
                </c:pt>
                <c:pt idx="196866">
                  <c:v>50.747269161453701</c:v>
                </c:pt>
                <c:pt idx="196867">
                  <c:v>50.747363046134197</c:v>
                </c:pt>
                <c:pt idx="196868">
                  <c:v>50.747456930514097</c:v>
                </c:pt>
                <c:pt idx="196869">
                  <c:v>50.747550814593502</c:v>
                </c:pt>
                <c:pt idx="196870">
                  <c:v>50.747644698372397</c:v>
                </c:pt>
                <c:pt idx="196871">
                  <c:v>50.747738581850797</c:v>
                </c:pt>
                <c:pt idx="196872">
                  <c:v>50.747832465028701</c:v>
                </c:pt>
                <c:pt idx="196873">
                  <c:v>50.747926347906102</c:v>
                </c:pt>
                <c:pt idx="196874">
                  <c:v>50.748020230482901</c:v>
                </c:pt>
                <c:pt idx="196875">
                  <c:v>50.748114112759303</c:v>
                </c:pt>
                <c:pt idx="196876">
                  <c:v>50.748207994735097</c:v>
                </c:pt>
                <c:pt idx="196877">
                  <c:v>50.748301876410402</c:v>
                </c:pt>
                <c:pt idx="196878">
                  <c:v>50.748395757785303</c:v>
                </c:pt>
                <c:pt idx="196879">
                  <c:v>50.748489638859603</c:v>
                </c:pt>
                <c:pt idx="196880">
                  <c:v>50.748583519633399</c:v>
                </c:pt>
                <c:pt idx="196881">
                  <c:v>50.7486774001067</c:v>
                </c:pt>
                <c:pt idx="196882">
                  <c:v>50.748771280279499</c:v>
                </c:pt>
                <c:pt idx="196883">
                  <c:v>50.748865160151801</c:v>
                </c:pt>
                <c:pt idx="196884">
                  <c:v>50.748959039723601</c:v>
                </c:pt>
                <c:pt idx="196885">
                  <c:v>50.749052918994899</c:v>
                </c:pt>
                <c:pt idx="196886">
                  <c:v>50.7491467979657</c:v>
                </c:pt>
                <c:pt idx="196887">
                  <c:v>50.749240676635999</c:v>
                </c:pt>
                <c:pt idx="196888">
                  <c:v>50.749334555005802</c:v>
                </c:pt>
                <c:pt idx="196889">
                  <c:v>50.749428433075202</c:v>
                </c:pt>
                <c:pt idx="196890">
                  <c:v>50.749522310844</c:v>
                </c:pt>
                <c:pt idx="196891">
                  <c:v>50.749616188312302</c:v>
                </c:pt>
                <c:pt idx="196892">
                  <c:v>50.749710065480102</c:v>
                </c:pt>
                <c:pt idx="196893">
                  <c:v>50.749803942347498</c:v>
                </c:pt>
                <c:pt idx="196894">
                  <c:v>50.749897818914299</c:v>
                </c:pt>
                <c:pt idx="196895">
                  <c:v>50.749991695180697</c:v>
                </c:pt>
                <c:pt idx="196896">
                  <c:v>50.750085571146499</c:v>
                </c:pt>
                <c:pt idx="196897">
                  <c:v>50.750179446811899</c:v>
                </c:pt>
                <c:pt idx="196898">
                  <c:v>50.750273322176803</c:v>
                </c:pt>
                <c:pt idx="196899">
                  <c:v>50.750367197241196</c:v>
                </c:pt>
                <c:pt idx="196900">
                  <c:v>50.750461072005102</c:v>
                </c:pt>
                <c:pt idx="196901">
                  <c:v>50.750554946468597</c:v>
                </c:pt>
                <c:pt idx="196902">
                  <c:v>50.750648820631497</c:v>
                </c:pt>
                <c:pt idx="196903">
                  <c:v>50.750742694494001</c:v>
                </c:pt>
                <c:pt idx="196904">
                  <c:v>50.750836568055902</c:v>
                </c:pt>
                <c:pt idx="196905">
                  <c:v>50.7509304413175</c:v>
                </c:pt>
                <c:pt idx="196906">
                  <c:v>50.751024314278503</c:v>
                </c:pt>
                <c:pt idx="196907">
                  <c:v>50.751118186939003</c:v>
                </c:pt>
                <c:pt idx="196908">
                  <c:v>50.7512120592991</c:v>
                </c:pt>
                <c:pt idx="196909">
                  <c:v>50.751305931358701</c:v>
                </c:pt>
                <c:pt idx="196910">
                  <c:v>50.751399803117799</c:v>
                </c:pt>
                <c:pt idx="196911">
                  <c:v>50.751493674576402</c:v>
                </c:pt>
                <c:pt idx="196912">
                  <c:v>50.751587545734601</c:v>
                </c:pt>
                <c:pt idx="196913">
                  <c:v>50.751681416592298</c:v>
                </c:pt>
                <c:pt idx="196914">
                  <c:v>50.751775287149499</c:v>
                </c:pt>
                <c:pt idx="196915">
                  <c:v>50.751869157406198</c:v>
                </c:pt>
                <c:pt idx="196916">
                  <c:v>50.7519630273625</c:v>
                </c:pt>
                <c:pt idx="196917">
                  <c:v>50.752056897018299</c:v>
                </c:pt>
                <c:pt idx="196918">
                  <c:v>50.752150766373703</c:v>
                </c:pt>
                <c:pt idx="196919">
                  <c:v>50.752244635428497</c:v>
                </c:pt>
                <c:pt idx="196920">
                  <c:v>50.752338504182902</c:v>
                </c:pt>
                <c:pt idx="196921">
                  <c:v>50.752432372636903</c:v>
                </c:pt>
                <c:pt idx="196922">
                  <c:v>50.752526240790402</c:v>
                </c:pt>
                <c:pt idx="196923">
                  <c:v>50.752620108643399</c:v>
                </c:pt>
                <c:pt idx="196924">
                  <c:v>50.752713976195899</c:v>
                </c:pt>
                <c:pt idx="196925">
                  <c:v>50.752807843447997</c:v>
                </c:pt>
                <c:pt idx="196926">
                  <c:v>50.752901710399598</c:v>
                </c:pt>
                <c:pt idx="196927">
                  <c:v>50.752995577050797</c:v>
                </c:pt>
                <c:pt idx="196928">
                  <c:v>50.7530894434015</c:v>
                </c:pt>
                <c:pt idx="196929">
                  <c:v>50.7531833094517</c:v>
                </c:pt>
                <c:pt idx="196930">
                  <c:v>50.753277175201497</c:v>
                </c:pt>
                <c:pt idx="196931">
                  <c:v>50.753371040650897</c:v>
                </c:pt>
                <c:pt idx="196932">
                  <c:v>50.753464905799802</c:v>
                </c:pt>
                <c:pt idx="196933">
                  <c:v>50.753558770648198</c:v>
                </c:pt>
                <c:pt idx="196934">
                  <c:v>50.753652635196197</c:v>
                </c:pt>
                <c:pt idx="196935">
                  <c:v>50.7537464994437</c:v>
                </c:pt>
                <c:pt idx="196936">
                  <c:v>50.7538403633908</c:v>
                </c:pt>
                <c:pt idx="196937">
                  <c:v>50.753934227037398</c:v>
                </c:pt>
                <c:pt idx="196938">
                  <c:v>50.754028090383599</c:v>
                </c:pt>
                <c:pt idx="196939">
                  <c:v>50.754121953429298</c:v>
                </c:pt>
                <c:pt idx="196940">
                  <c:v>50.7542158161746</c:v>
                </c:pt>
                <c:pt idx="196941">
                  <c:v>50.7543096786194</c:v>
                </c:pt>
                <c:pt idx="196942">
                  <c:v>50.754403540763803</c:v>
                </c:pt>
                <c:pt idx="196943">
                  <c:v>50.754497402607697</c:v>
                </c:pt>
                <c:pt idx="196944">
                  <c:v>50.754591264151202</c:v>
                </c:pt>
                <c:pt idx="196945">
                  <c:v>50.754685125394303</c:v>
                </c:pt>
                <c:pt idx="196946">
                  <c:v>50.754778986336902</c:v>
                </c:pt>
                <c:pt idx="196947">
                  <c:v>50.754872846979097</c:v>
                </c:pt>
                <c:pt idx="196948">
                  <c:v>50.754966707320797</c:v>
                </c:pt>
                <c:pt idx="196949">
                  <c:v>50.755060567362101</c:v>
                </c:pt>
                <c:pt idx="196950">
                  <c:v>50.755154427102902</c:v>
                </c:pt>
                <c:pt idx="196951">
                  <c:v>50.755248286543399</c:v>
                </c:pt>
                <c:pt idx="196952">
                  <c:v>50.755342145683301</c:v>
                </c:pt>
                <c:pt idx="196953">
                  <c:v>50.755436004522899</c:v>
                </c:pt>
                <c:pt idx="196954">
                  <c:v>50.755529863062002</c:v>
                </c:pt>
                <c:pt idx="196955">
                  <c:v>50.755623721300701</c:v>
                </c:pt>
                <c:pt idx="196956">
                  <c:v>50.755717579238997</c:v>
                </c:pt>
                <c:pt idx="196957">
                  <c:v>50.755811436876797</c:v>
                </c:pt>
                <c:pt idx="196958">
                  <c:v>50.755905294214202</c:v>
                </c:pt>
                <c:pt idx="196959">
                  <c:v>50.755999151251103</c:v>
                </c:pt>
                <c:pt idx="196960">
                  <c:v>50.756093007987701</c:v>
                </c:pt>
                <c:pt idx="196961">
                  <c:v>50.756186864423803</c:v>
                </c:pt>
                <c:pt idx="196962">
                  <c:v>50.756280720559403</c:v>
                </c:pt>
                <c:pt idx="196963">
                  <c:v>50.756374576394698</c:v>
                </c:pt>
                <c:pt idx="196964">
                  <c:v>50.756468431929498</c:v>
                </c:pt>
                <c:pt idx="196965">
                  <c:v>50.756562287163902</c:v>
                </c:pt>
                <c:pt idx="196966">
                  <c:v>50.756656142097903</c:v>
                </c:pt>
                <c:pt idx="196967">
                  <c:v>50.7567499967315</c:v>
                </c:pt>
                <c:pt idx="196968">
                  <c:v>50.756843851064602</c:v>
                </c:pt>
                <c:pt idx="196969">
                  <c:v>50.7569377050974</c:v>
                </c:pt>
                <c:pt idx="196970">
                  <c:v>50.757031558829702</c:v>
                </c:pt>
                <c:pt idx="196971">
                  <c:v>50.757125412261601</c:v>
                </c:pt>
                <c:pt idx="196972">
                  <c:v>50.757219265392997</c:v>
                </c:pt>
                <c:pt idx="196973">
                  <c:v>50.757313118224097</c:v>
                </c:pt>
                <c:pt idx="196974">
                  <c:v>50.757406970754701</c:v>
                </c:pt>
                <c:pt idx="196975">
                  <c:v>50.757500822985001</c:v>
                </c:pt>
                <c:pt idx="196976">
                  <c:v>50.757594674914799</c:v>
                </c:pt>
                <c:pt idx="196977">
                  <c:v>50.7576885265442</c:v>
                </c:pt>
                <c:pt idx="196978">
                  <c:v>50.757782377873198</c:v>
                </c:pt>
                <c:pt idx="196979">
                  <c:v>50.7578762289018</c:v>
                </c:pt>
                <c:pt idx="196980">
                  <c:v>50.757970079629899</c:v>
                </c:pt>
                <c:pt idx="196981">
                  <c:v>50.758063930057702</c:v>
                </c:pt>
                <c:pt idx="196982">
                  <c:v>50.758157780185101</c:v>
                </c:pt>
                <c:pt idx="196983">
                  <c:v>50.758251630011998</c:v>
                </c:pt>
                <c:pt idx="196984">
                  <c:v>50.758345479538598</c:v>
                </c:pt>
                <c:pt idx="196985">
                  <c:v>50.758439328764702</c:v>
                </c:pt>
                <c:pt idx="196986">
                  <c:v>50.758533177690502</c:v>
                </c:pt>
                <c:pt idx="196987">
                  <c:v>50.7586270263158</c:v>
                </c:pt>
                <c:pt idx="196988">
                  <c:v>50.758720874640701</c:v>
                </c:pt>
                <c:pt idx="196989">
                  <c:v>50.758814722665299</c:v>
                </c:pt>
                <c:pt idx="196990">
                  <c:v>50.758908570389401</c:v>
                </c:pt>
                <c:pt idx="196991">
                  <c:v>50.7590024178132</c:v>
                </c:pt>
                <c:pt idx="196992">
                  <c:v>50.759096264936503</c:v>
                </c:pt>
                <c:pt idx="196993">
                  <c:v>50.759190111759402</c:v>
                </c:pt>
                <c:pt idx="196994">
                  <c:v>50.759283958281998</c:v>
                </c:pt>
                <c:pt idx="196995">
                  <c:v>50.759377804504197</c:v>
                </c:pt>
                <c:pt idx="196996">
                  <c:v>50.759471650425901</c:v>
                </c:pt>
                <c:pt idx="196997">
                  <c:v>50.759565496047301</c:v>
                </c:pt>
                <c:pt idx="196998">
                  <c:v>50.759659341368298</c:v>
                </c:pt>
                <c:pt idx="196999">
                  <c:v>50.759753186388899</c:v>
                </c:pt>
                <c:pt idx="197000">
                  <c:v>50.759847031109103</c:v>
                </c:pt>
                <c:pt idx="197001">
                  <c:v>50.759940875528898</c:v>
                </c:pt>
                <c:pt idx="197002">
                  <c:v>50.760034719648303</c:v>
                </c:pt>
                <c:pt idx="197003">
                  <c:v>50.760128563467397</c:v>
                </c:pt>
                <c:pt idx="197004">
                  <c:v>50.760222406986003</c:v>
                </c:pt>
                <c:pt idx="197005">
                  <c:v>50.760316250204298</c:v>
                </c:pt>
                <c:pt idx="197006">
                  <c:v>50.760410093122204</c:v>
                </c:pt>
                <c:pt idx="197007">
                  <c:v>50.760503935739699</c:v>
                </c:pt>
                <c:pt idx="197008">
                  <c:v>50.760597778056798</c:v>
                </c:pt>
                <c:pt idx="197009">
                  <c:v>50.760691620073501</c:v>
                </c:pt>
                <c:pt idx="197010">
                  <c:v>50.760785461789901</c:v>
                </c:pt>
                <c:pt idx="197011">
                  <c:v>50.760879303205897</c:v>
                </c:pt>
                <c:pt idx="197012">
                  <c:v>50.760973144321497</c:v>
                </c:pt>
                <c:pt idx="197013">
                  <c:v>50.761066985136701</c:v>
                </c:pt>
                <c:pt idx="197014">
                  <c:v>50.761160825651501</c:v>
                </c:pt>
                <c:pt idx="197015">
                  <c:v>50.761254665865998</c:v>
                </c:pt>
                <c:pt idx="197016">
                  <c:v>50.761348505780099</c:v>
                </c:pt>
                <c:pt idx="197017">
                  <c:v>50.761442345393803</c:v>
                </c:pt>
                <c:pt idx="197018">
                  <c:v>50.761536184707197</c:v>
                </c:pt>
                <c:pt idx="197019">
                  <c:v>50.761630023720201</c:v>
                </c:pt>
                <c:pt idx="197020">
                  <c:v>50.761723862432802</c:v>
                </c:pt>
                <c:pt idx="197021">
                  <c:v>50.761817700845</c:v>
                </c:pt>
                <c:pt idx="197022">
                  <c:v>50.761911538956902</c:v>
                </c:pt>
                <c:pt idx="197023">
                  <c:v>50.7620053767684</c:v>
                </c:pt>
                <c:pt idx="197024">
                  <c:v>50.762099214279601</c:v>
                </c:pt>
                <c:pt idx="197025">
                  <c:v>50.7621930514903</c:v>
                </c:pt>
                <c:pt idx="197026">
                  <c:v>50.762286888400702</c:v>
                </c:pt>
                <c:pt idx="197027">
                  <c:v>50.7623807250108</c:v>
                </c:pt>
                <c:pt idx="197028">
                  <c:v>50.762474561320502</c:v>
                </c:pt>
                <c:pt idx="197029">
                  <c:v>50.762568397329801</c:v>
                </c:pt>
                <c:pt idx="197030">
                  <c:v>50.762662233038803</c:v>
                </c:pt>
                <c:pt idx="197031">
                  <c:v>50.762756068447402</c:v>
                </c:pt>
                <c:pt idx="197032">
                  <c:v>50.762849903555598</c:v>
                </c:pt>
                <c:pt idx="197033">
                  <c:v>50.762943738363496</c:v>
                </c:pt>
                <c:pt idx="197034">
                  <c:v>50.763037572870999</c:v>
                </c:pt>
                <c:pt idx="197035">
                  <c:v>50.763131407078198</c:v>
                </c:pt>
                <c:pt idx="197036">
                  <c:v>50.763225240985001</c:v>
                </c:pt>
                <c:pt idx="197037">
                  <c:v>50.7633190745915</c:v>
                </c:pt>
                <c:pt idx="197038">
                  <c:v>50.763412907897603</c:v>
                </c:pt>
                <c:pt idx="197039">
                  <c:v>50.763506740903303</c:v>
                </c:pt>
                <c:pt idx="197040">
                  <c:v>50.763600573608798</c:v>
                </c:pt>
                <c:pt idx="197041">
                  <c:v>50.763694406013798</c:v>
                </c:pt>
                <c:pt idx="197042">
                  <c:v>50.763788238118501</c:v>
                </c:pt>
                <c:pt idx="197043">
                  <c:v>50.7638820699229</c:v>
                </c:pt>
                <c:pt idx="197044">
                  <c:v>50.763975901426903</c:v>
                </c:pt>
                <c:pt idx="197045">
                  <c:v>50.764069732630603</c:v>
                </c:pt>
                <c:pt idx="197046">
                  <c:v>50.764163563533899</c:v>
                </c:pt>
                <c:pt idx="197047">
                  <c:v>50.764257394136898</c:v>
                </c:pt>
                <c:pt idx="197048">
                  <c:v>50.764351224439501</c:v>
                </c:pt>
                <c:pt idx="197049">
                  <c:v>50.764445054441801</c:v>
                </c:pt>
                <c:pt idx="197050">
                  <c:v>50.764538884143697</c:v>
                </c:pt>
                <c:pt idx="197051">
                  <c:v>50.764632713545403</c:v>
                </c:pt>
                <c:pt idx="197052">
                  <c:v>50.764726542646599</c:v>
                </c:pt>
                <c:pt idx="197053">
                  <c:v>50.764820371447598</c:v>
                </c:pt>
                <c:pt idx="197054">
                  <c:v>50.764914199948102</c:v>
                </c:pt>
                <c:pt idx="197055">
                  <c:v>50.765008028148401</c:v>
                </c:pt>
                <c:pt idx="197056">
                  <c:v>50.765101856048297</c:v>
                </c:pt>
                <c:pt idx="197057">
                  <c:v>50.765195683647903</c:v>
                </c:pt>
                <c:pt idx="197058">
                  <c:v>50.765289510947198</c:v>
                </c:pt>
                <c:pt idx="197059">
                  <c:v>50.765383337946098</c:v>
                </c:pt>
                <c:pt idx="197060">
                  <c:v>50.7654771646447</c:v>
                </c:pt>
                <c:pt idx="197061">
                  <c:v>50.7655709910429</c:v>
                </c:pt>
                <c:pt idx="197062">
                  <c:v>50.765664817140902</c:v>
                </c:pt>
                <c:pt idx="197063">
                  <c:v>50.765758642938501</c:v>
                </c:pt>
                <c:pt idx="197064">
                  <c:v>50.765852468435703</c:v>
                </c:pt>
                <c:pt idx="197065">
                  <c:v>50.765946293632702</c:v>
                </c:pt>
                <c:pt idx="197066">
                  <c:v>50.766040118529297</c:v>
                </c:pt>
                <c:pt idx="197067">
                  <c:v>50.766133943125602</c:v>
                </c:pt>
                <c:pt idx="197068">
                  <c:v>50.766227767421597</c:v>
                </c:pt>
                <c:pt idx="197069">
                  <c:v>50.766321591417203</c:v>
                </c:pt>
                <c:pt idx="197070">
                  <c:v>50.766415415112498</c:v>
                </c:pt>
                <c:pt idx="197071">
                  <c:v>50.766509238507503</c:v>
                </c:pt>
                <c:pt idx="197072">
                  <c:v>50.766603061602197</c:v>
                </c:pt>
                <c:pt idx="197073">
                  <c:v>50.766696884396602</c:v>
                </c:pt>
                <c:pt idx="197074">
                  <c:v>50.766790706890603</c:v>
                </c:pt>
                <c:pt idx="197075">
                  <c:v>50.766884529084301</c:v>
                </c:pt>
                <c:pt idx="197076">
                  <c:v>50.766978350977702</c:v>
                </c:pt>
                <c:pt idx="197077">
                  <c:v>50.767072172570799</c:v>
                </c:pt>
                <c:pt idx="197078">
                  <c:v>50.7671659938636</c:v>
                </c:pt>
                <c:pt idx="197079">
                  <c:v>50.767259814856097</c:v>
                </c:pt>
                <c:pt idx="197080">
                  <c:v>50.767353635548197</c:v>
                </c:pt>
                <c:pt idx="197081">
                  <c:v>50.767447455940101</c:v>
                </c:pt>
                <c:pt idx="197082">
                  <c:v>50.767541276031601</c:v>
                </c:pt>
                <c:pt idx="197083">
                  <c:v>50.767635095822797</c:v>
                </c:pt>
                <c:pt idx="197084">
                  <c:v>50.767728915313697</c:v>
                </c:pt>
                <c:pt idx="197085">
                  <c:v>50.7678227345043</c:v>
                </c:pt>
                <c:pt idx="197086">
                  <c:v>50.767916553394599</c:v>
                </c:pt>
                <c:pt idx="197087">
                  <c:v>50.768010371984602</c:v>
                </c:pt>
                <c:pt idx="197088">
                  <c:v>50.7681041902743</c:v>
                </c:pt>
                <c:pt idx="197089">
                  <c:v>50.768198008263703</c:v>
                </c:pt>
                <c:pt idx="197090">
                  <c:v>50.768291825952801</c:v>
                </c:pt>
                <c:pt idx="197091">
                  <c:v>50.768385643341503</c:v>
                </c:pt>
                <c:pt idx="197092">
                  <c:v>50.768479460430001</c:v>
                </c:pt>
                <c:pt idx="197093">
                  <c:v>50.768573277218202</c:v>
                </c:pt>
                <c:pt idx="197094">
                  <c:v>50.7686670937061</c:v>
                </c:pt>
                <c:pt idx="197095">
                  <c:v>50.7687609098937</c:v>
                </c:pt>
                <c:pt idx="197096">
                  <c:v>50.768854725780898</c:v>
                </c:pt>
                <c:pt idx="197097">
                  <c:v>50.768948541367898</c:v>
                </c:pt>
                <c:pt idx="197098">
                  <c:v>50.769042356654602</c:v>
                </c:pt>
                <c:pt idx="197099">
                  <c:v>50.769136171641001</c:v>
                </c:pt>
                <c:pt idx="197100">
                  <c:v>50.769229986327097</c:v>
                </c:pt>
                <c:pt idx="197101">
                  <c:v>50.769323800712897</c:v>
                </c:pt>
                <c:pt idx="197102">
                  <c:v>50.7694176147984</c:v>
                </c:pt>
                <c:pt idx="197103">
                  <c:v>50.769511428583698</c:v>
                </c:pt>
                <c:pt idx="197104">
                  <c:v>50.7696052420686</c:v>
                </c:pt>
                <c:pt idx="197105">
                  <c:v>50.769699055253298</c:v>
                </c:pt>
                <c:pt idx="197106">
                  <c:v>50.7697928681376</c:v>
                </c:pt>
                <c:pt idx="197107">
                  <c:v>50.769886680721697</c:v>
                </c:pt>
                <c:pt idx="197108">
                  <c:v>50.769980493005498</c:v>
                </c:pt>
                <c:pt idx="197109">
                  <c:v>50.770074304989002</c:v>
                </c:pt>
                <c:pt idx="197110">
                  <c:v>50.770168116672203</c:v>
                </c:pt>
                <c:pt idx="197111">
                  <c:v>50.770261928055099</c:v>
                </c:pt>
                <c:pt idx="197112">
                  <c:v>50.770355739137798</c:v>
                </c:pt>
                <c:pt idx="197113">
                  <c:v>50.770449549920201</c:v>
                </c:pt>
                <c:pt idx="197114">
                  <c:v>50.7705433604023</c:v>
                </c:pt>
                <c:pt idx="197115">
                  <c:v>50.770637170584102</c:v>
                </c:pt>
                <c:pt idx="197116">
                  <c:v>50.770730980465601</c:v>
                </c:pt>
                <c:pt idx="197117">
                  <c:v>50.770824790046902</c:v>
                </c:pt>
                <c:pt idx="197118">
                  <c:v>50.770918599327899</c:v>
                </c:pt>
                <c:pt idx="197119">
                  <c:v>50.7710124083086</c:v>
                </c:pt>
                <c:pt idx="197120">
                  <c:v>50.771106216988997</c:v>
                </c:pt>
                <c:pt idx="197121">
                  <c:v>50.771200025369197</c:v>
                </c:pt>
                <c:pt idx="197122">
                  <c:v>50.7712938334491</c:v>
                </c:pt>
                <c:pt idx="197123">
                  <c:v>50.771387641228699</c:v>
                </c:pt>
                <c:pt idx="197124">
                  <c:v>50.771481448708002</c:v>
                </c:pt>
                <c:pt idx="197125">
                  <c:v>50.7715752558871</c:v>
                </c:pt>
                <c:pt idx="197126">
                  <c:v>50.771669062765902</c:v>
                </c:pt>
                <c:pt idx="197127">
                  <c:v>50.771762869344499</c:v>
                </c:pt>
                <c:pt idx="197128">
                  <c:v>50.771856675622701</c:v>
                </c:pt>
                <c:pt idx="197129">
                  <c:v>50.771950481600797</c:v>
                </c:pt>
                <c:pt idx="197130">
                  <c:v>50.772044287278497</c:v>
                </c:pt>
                <c:pt idx="197131">
                  <c:v>50.772138092656</c:v>
                </c:pt>
                <c:pt idx="197132">
                  <c:v>50.772231897733199</c:v>
                </c:pt>
                <c:pt idx="197133">
                  <c:v>50.772325702510201</c:v>
                </c:pt>
                <c:pt idx="197134">
                  <c:v>50.7724195069869</c:v>
                </c:pt>
                <c:pt idx="197135">
                  <c:v>50.772513311163301</c:v>
                </c:pt>
                <c:pt idx="197136">
                  <c:v>50.772607115039499</c:v>
                </c:pt>
                <c:pt idx="197137">
                  <c:v>50.772700918615399</c:v>
                </c:pt>
                <c:pt idx="197138">
                  <c:v>50.772794721891103</c:v>
                </c:pt>
                <c:pt idx="197139">
                  <c:v>50.772888524866502</c:v>
                </c:pt>
                <c:pt idx="197140">
                  <c:v>50.772982327541598</c:v>
                </c:pt>
                <c:pt idx="197141">
                  <c:v>50.773076129916497</c:v>
                </c:pt>
                <c:pt idx="197142">
                  <c:v>50.773169931991198</c:v>
                </c:pt>
                <c:pt idx="197143">
                  <c:v>50.773263733765603</c:v>
                </c:pt>
                <c:pt idx="197144">
                  <c:v>50.773357535239697</c:v>
                </c:pt>
                <c:pt idx="197145">
                  <c:v>50.773451336413601</c:v>
                </c:pt>
                <c:pt idx="197146">
                  <c:v>50.773545137287201</c:v>
                </c:pt>
                <c:pt idx="197147">
                  <c:v>50.773638937860603</c:v>
                </c:pt>
                <c:pt idx="197148">
                  <c:v>50.773732738133802</c:v>
                </c:pt>
                <c:pt idx="197149">
                  <c:v>50.773826538106697</c:v>
                </c:pt>
                <c:pt idx="197150">
                  <c:v>50.773920337779302</c:v>
                </c:pt>
                <c:pt idx="197151">
                  <c:v>50.774014137151703</c:v>
                </c:pt>
                <c:pt idx="197152">
                  <c:v>50.774107936223899</c:v>
                </c:pt>
                <c:pt idx="197153">
                  <c:v>50.774201734995799</c:v>
                </c:pt>
                <c:pt idx="197154">
                  <c:v>50.774295533467502</c:v>
                </c:pt>
                <c:pt idx="197155">
                  <c:v>50.774389331639</c:v>
                </c:pt>
                <c:pt idx="197156">
                  <c:v>50.774483129510202</c:v>
                </c:pt>
                <c:pt idx="197157">
                  <c:v>50.7745769270811</c:v>
                </c:pt>
                <c:pt idx="197158">
                  <c:v>50.7746707243519</c:v>
                </c:pt>
                <c:pt idx="197159">
                  <c:v>50.774764521322403</c:v>
                </c:pt>
                <c:pt idx="197160">
                  <c:v>50.774858317992603</c:v>
                </c:pt>
                <c:pt idx="197161">
                  <c:v>50.774952114362598</c:v>
                </c:pt>
                <c:pt idx="197162">
                  <c:v>50.775045910432397</c:v>
                </c:pt>
                <c:pt idx="197163">
                  <c:v>50.775139706201998</c:v>
                </c:pt>
                <c:pt idx="197164">
                  <c:v>50.775233501671302</c:v>
                </c:pt>
                <c:pt idx="197165">
                  <c:v>50.775327296840402</c:v>
                </c:pt>
                <c:pt idx="197166">
                  <c:v>50.775421091709298</c:v>
                </c:pt>
                <c:pt idx="197167">
                  <c:v>50.775514886277897</c:v>
                </c:pt>
                <c:pt idx="197168">
                  <c:v>50.775608680546299</c:v>
                </c:pt>
                <c:pt idx="197169">
                  <c:v>50.775702474514503</c:v>
                </c:pt>
                <c:pt idx="197170">
                  <c:v>50.775796268182397</c:v>
                </c:pt>
                <c:pt idx="197171">
                  <c:v>50.7758900615502</c:v>
                </c:pt>
                <c:pt idx="197172">
                  <c:v>50.775983854617699</c:v>
                </c:pt>
                <c:pt idx="197173">
                  <c:v>50.776077647384902</c:v>
                </c:pt>
                <c:pt idx="197174">
                  <c:v>50.776171439852</c:v>
                </c:pt>
                <c:pt idx="197175">
                  <c:v>50.776265232018801</c:v>
                </c:pt>
                <c:pt idx="197176">
                  <c:v>50.776359023885398</c:v>
                </c:pt>
                <c:pt idx="197177">
                  <c:v>50.776452815451798</c:v>
                </c:pt>
                <c:pt idx="197178">
                  <c:v>50.776546606718</c:v>
                </c:pt>
                <c:pt idx="197179">
                  <c:v>50.776640397683998</c:v>
                </c:pt>
                <c:pt idx="197180">
                  <c:v>50.7767341883497</c:v>
                </c:pt>
                <c:pt idx="197181">
                  <c:v>50.776827978715197</c:v>
                </c:pt>
                <c:pt idx="197182">
                  <c:v>50.776921768780603</c:v>
                </c:pt>
                <c:pt idx="197183">
                  <c:v>50.777015558545699</c:v>
                </c:pt>
                <c:pt idx="197184">
                  <c:v>50.777109348010498</c:v>
                </c:pt>
                <c:pt idx="197185">
                  <c:v>50.777203137175199</c:v>
                </c:pt>
                <c:pt idx="197186">
                  <c:v>50.777296926039703</c:v>
                </c:pt>
                <c:pt idx="197187">
                  <c:v>50.777390714603897</c:v>
                </c:pt>
                <c:pt idx="197188">
                  <c:v>50.777484502867999</c:v>
                </c:pt>
                <c:pt idx="197189">
                  <c:v>50.777578290831798</c:v>
                </c:pt>
                <c:pt idx="197190">
                  <c:v>50.777672078495399</c:v>
                </c:pt>
                <c:pt idx="197191">
                  <c:v>50.777765865858903</c:v>
                </c:pt>
                <c:pt idx="197192">
                  <c:v>50.777859652922103</c:v>
                </c:pt>
                <c:pt idx="197193">
                  <c:v>50.777953439685099</c:v>
                </c:pt>
                <c:pt idx="197194">
                  <c:v>50.778047226147898</c:v>
                </c:pt>
                <c:pt idx="197195">
                  <c:v>50.778141012310499</c:v>
                </c:pt>
                <c:pt idx="197196">
                  <c:v>50.778234798172903</c:v>
                </c:pt>
                <c:pt idx="197197">
                  <c:v>50.778328583735103</c:v>
                </c:pt>
                <c:pt idx="197198">
                  <c:v>50.778422368997198</c:v>
                </c:pt>
                <c:pt idx="197199">
                  <c:v>50.778516153959004</c:v>
                </c:pt>
                <c:pt idx="197200">
                  <c:v>50.778609938620598</c:v>
                </c:pt>
                <c:pt idx="197201">
                  <c:v>50.778703722982002</c:v>
                </c:pt>
                <c:pt idx="197202">
                  <c:v>50.778797507043201</c:v>
                </c:pt>
                <c:pt idx="197203">
                  <c:v>50.778891290804197</c:v>
                </c:pt>
                <c:pt idx="197204">
                  <c:v>50.778985074265101</c:v>
                </c:pt>
                <c:pt idx="197205">
                  <c:v>50.779078857425702</c:v>
                </c:pt>
                <c:pt idx="197206">
                  <c:v>50.779172640286198</c:v>
                </c:pt>
                <c:pt idx="197207">
                  <c:v>50.779266422846398</c:v>
                </c:pt>
                <c:pt idx="197208">
                  <c:v>50.779360205106499</c:v>
                </c:pt>
                <c:pt idx="197209">
                  <c:v>50.779453987066397</c:v>
                </c:pt>
                <c:pt idx="197210">
                  <c:v>50.779547768726097</c:v>
                </c:pt>
                <c:pt idx="197211">
                  <c:v>50.7796415500856</c:v>
                </c:pt>
                <c:pt idx="197212">
                  <c:v>50.779735331144899</c:v>
                </c:pt>
                <c:pt idx="197213">
                  <c:v>50.779829111904</c:v>
                </c:pt>
                <c:pt idx="197214">
                  <c:v>50.779922892362997</c:v>
                </c:pt>
                <c:pt idx="197215">
                  <c:v>50.780016672521803</c:v>
                </c:pt>
                <c:pt idx="197216">
                  <c:v>50.780110452380399</c:v>
                </c:pt>
                <c:pt idx="197217">
                  <c:v>50.780204231938797</c:v>
                </c:pt>
                <c:pt idx="197218">
                  <c:v>50.780298011196997</c:v>
                </c:pt>
                <c:pt idx="197219">
                  <c:v>50.780391790155001</c:v>
                </c:pt>
                <c:pt idx="197220">
                  <c:v>50.7804855688129</c:v>
                </c:pt>
                <c:pt idx="197221">
                  <c:v>50.780579347170601</c:v>
                </c:pt>
                <c:pt idx="197222">
                  <c:v>50.780673125228098</c:v>
                </c:pt>
                <c:pt idx="197223">
                  <c:v>50.780766902985498</c:v>
                </c:pt>
                <c:pt idx="197224">
                  <c:v>50.780860680442601</c:v>
                </c:pt>
                <c:pt idx="197225">
                  <c:v>50.780954457599599</c:v>
                </c:pt>
                <c:pt idx="197226">
                  <c:v>50.781048234456399</c:v>
                </c:pt>
                <c:pt idx="197227">
                  <c:v>50.781142011013102</c:v>
                </c:pt>
                <c:pt idx="197228">
                  <c:v>50.781235787269601</c:v>
                </c:pt>
                <c:pt idx="197229">
                  <c:v>50.781329563225903</c:v>
                </c:pt>
                <c:pt idx="197230">
                  <c:v>50.781423338882</c:v>
                </c:pt>
                <c:pt idx="197231">
                  <c:v>50.781517114238</c:v>
                </c:pt>
                <c:pt idx="197232">
                  <c:v>50.781610889293802</c:v>
                </c:pt>
                <c:pt idx="197233">
                  <c:v>50.7817046640494</c:v>
                </c:pt>
                <c:pt idx="197234">
                  <c:v>50.7817984385049</c:v>
                </c:pt>
                <c:pt idx="197235">
                  <c:v>50.781892212660203</c:v>
                </c:pt>
                <c:pt idx="197236">
                  <c:v>50.781985986515402</c:v>
                </c:pt>
                <c:pt idx="197237">
                  <c:v>50.782079760070403</c:v>
                </c:pt>
                <c:pt idx="197238">
                  <c:v>50.782173533325199</c:v>
                </c:pt>
                <c:pt idx="197239">
                  <c:v>50.782267306279898</c:v>
                </c:pt>
                <c:pt idx="197240">
                  <c:v>50.7823610789344</c:v>
                </c:pt>
                <c:pt idx="197241">
                  <c:v>50.782454851288698</c:v>
                </c:pt>
                <c:pt idx="197242">
                  <c:v>50.782548623342898</c:v>
                </c:pt>
                <c:pt idx="197243">
                  <c:v>50.782642395097</c:v>
                </c:pt>
                <c:pt idx="197244">
                  <c:v>50.782736166550798</c:v>
                </c:pt>
                <c:pt idx="197245">
                  <c:v>50.782829937704598</c:v>
                </c:pt>
                <c:pt idx="197246">
                  <c:v>50.782923708558201</c:v>
                </c:pt>
                <c:pt idx="197247">
                  <c:v>50.783017479111599</c:v>
                </c:pt>
                <c:pt idx="197248">
                  <c:v>50.783111249364801</c:v>
                </c:pt>
                <c:pt idx="197249">
                  <c:v>50.783205019317997</c:v>
                </c:pt>
                <c:pt idx="197250">
                  <c:v>50.783298788970903</c:v>
                </c:pt>
                <c:pt idx="197251">
                  <c:v>50.783392558323797</c:v>
                </c:pt>
                <c:pt idx="197252">
                  <c:v>50.783486327376401</c:v>
                </c:pt>
                <c:pt idx="197253">
                  <c:v>50.783580096129</c:v>
                </c:pt>
                <c:pt idx="197254">
                  <c:v>50.783673864581402</c:v>
                </c:pt>
                <c:pt idx="197255">
                  <c:v>50.7837676327336</c:v>
                </c:pt>
                <c:pt idx="197256">
                  <c:v>50.7838614005857</c:v>
                </c:pt>
                <c:pt idx="197257">
                  <c:v>50.783955168137702</c:v>
                </c:pt>
                <c:pt idx="197258">
                  <c:v>50.784048935389499</c:v>
                </c:pt>
                <c:pt idx="197259">
                  <c:v>50.7841427023412</c:v>
                </c:pt>
                <c:pt idx="197260">
                  <c:v>50.784236468992702</c:v>
                </c:pt>
                <c:pt idx="197261">
                  <c:v>50.7843302353441</c:v>
                </c:pt>
                <c:pt idx="197262">
                  <c:v>50.784424001395301</c:v>
                </c:pt>
                <c:pt idx="197263">
                  <c:v>50.784517767146497</c:v>
                </c:pt>
                <c:pt idx="197264">
                  <c:v>50.784611532597403</c:v>
                </c:pt>
                <c:pt idx="197265">
                  <c:v>50.784705297748303</c:v>
                </c:pt>
                <c:pt idx="197266">
                  <c:v>50.784799062598999</c:v>
                </c:pt>
                <c:pt idx="197267">
                  <c:v>50.784892827149598</c:v>
                </c:pt>
                <c:pt idx="197268">
                  <c:v>50.784986591399999</c:v>
                </c:pt>
                <c:pt idx="197269">
                  <c:v>50.785080355350402</c:v>
                </c:pt>
                <c:pt idx="197270">
                  <c:v>50.785174119000601</c:v>
                </c:pt>
                <c:pt idx="197271">
                  <c:v>50.785267882350603</c:v>
                </c:pt>
                <c:pt idx="197272">
                  <c:v>50.785361645400499</c:v>
                </c:pt>
                <c:pt idx="197273">
                  <c:v>50.785455408150398</c:v>
                </c:pt>
                <c:pt idx="197274">
                  <c:v>50.7855491706</c:v>
                </c:pt>
                <c:pt idx="197275">
                  <c:v>50.785642932749603</c:v>
                </c:pt>
                <c:pt idx="197276">
                  <c:v>50.785736694599002</c:v>
                </c:pt>
                <c:pt idx="197277">
                  <c:v>50.785830456148297</c:v>
                </c:pt>
                <c:pt idx="197278">
                  <c:v>50.785924217397501</c:v>
                </c:pt>
                <c:pt idx="197279">
                  <c:v>50.786017978346599</c:v>
                </c:pt>
                <c:pt idx="197280">
                  <c:v>50.786111738995501</c:v>
                </c:pt>
                <c:pt idx="197281">
                  <c:v>50.786205499344298</c:v>
                </c:pt>
                <c:pt idx="197282">
                  <c:v>50.786299259392997</c:v>
                </c:pt>
                <c:pt idx="197283">
                  <c:v>50.786393019141599</c:v>
                </c:pt>
                <c:pt idx="197284">
                  <c:v>50.786486778590103</c:v>
                </c:pt>
                <c:pt idx="197285">
                  <c:v>50.786580537738402</c:v>
                </c:pt>
                <c:pt idx="197286">
                  <c:v>50.786674296586703</c:v>
                </c:pt>
                <c:pt idx="197287">
                  <c:v>50.7867680551348</c:v>
                </c:pt>
                <c:pt idx="197288">
                  <c:v>50.786861813382799</c:v>
                </c:pt>
                <c:pt idx="197289">
                  <c:v>50.786955571330701</c:v>
                </c:pt>
                <c:pt idx="197290">
                  <c:v>50.787049328978497</c:v>
                </c:pt>
                <c:pt idx="197291">
                  <c:v>50.787143086326203</c:v>
                </c:pt>
                <c:pt idx="197292">
                  <c:v>50.787236843373798</c:v>
                </c:pt>
                <c:pt idx="197293">
                  <c:v>50.787330600121201</c:v>
                </c:pt>
                <c:pt idx="197294">
                  <c:v>50.7874243565686</c:v>
                </c:pt>
                <c:pt idx="197295">
                  <c:v>50.787518112715802</c:v>
                </c:pt>
                <c:pt idx="197296">
                  <c:v>50.787611868562998</c:v>
                </c:pt>
                <c:pt idx="197297">
                  <c:v>50.787705624109996</c:v>
                </c:pt>
                <c:pt idx="197298">
                  <c:v>50.787799379356997</c:v>
                </c:pt>
                <c:pt idx="197299">
                  <c:v>50.7878931343038</c:v>
                </c:pt>
                <c:pt idx="197300">
                  <c:v>50.787986888950499</c:v>
                </c:pt>
                <c:pt idx="197301">
                  <c:v>50.788080643297199</c:v>
                </c:pt>
                <c:pt idx="197302">
                  <c:v>50.788174397343703</c:v>
                </c:pt>
                <c:pt idx="197303">
                  <c:v>50.7882681510902</c:v>
                </c:pt>
                <c:pt idx="197304">
                  <c:v>50.788361904536501</c:v>
                </c:pt>
                <c:pt idx="197305">
                  <c:v>50.788455657682697</c:v>
                </c:pt>
                <c:pt idx="197306">
                  <c:v>50.788549410528901</c:v>
                </c:pt>
                <c:pt idx="197307">
                  <c:v>50.788643163074902</c:v>
                </c:pt>
                <c:pt idx="197308">
                  <c:v>50.788736915320897</c:v>
                </c:pt>
                <c:pt idx="197309">
                  <c:v>50.788830667266801</c:v>
                </c:pt>
                <c:pt idx="197310">
                  <c:v>50.788924418912501</c:v>
                </c:pt>
                <c:pt idx="197311">
                  <c:v>50.789018170258203</c:v>
                </c:pt>
                <c:pt idx="197312">
                  <c:v>50.7891119213038</c:v>
                </c:pt>
                <c:pt idx="197313">
                  <c:v>50.789205672049299</c:v>
                </c:pt>
                <c:pt idx="197314">
                  <c:v>50.7892994224947</c:v>
                </c:pt>
                <c:pt idx="197315">
                  <c:v>50.789393172640096</c:v>
                </c:pt>
                <c:pt idx="197316">
                  <c:v>50.789486922485303</c:v>
                </c:pt>
                <c:pt idx="197317">
                  <c:v>50.789580672030503</c:v>
                </c:pt>
                <c:pt idx="197318">
                  <c:v>50.789674421275599</c:v>
                </c:pt>
                <c:pt idx="197319">
                  <c:v>50.789768170220597</c:v>
                </c:pt>
                <c:pt idx="197320">
                  <c:v>50.789861918865498</c:v>
                </c:pt>
                <c:pt idx="197321">
                  <c:v>50.7899556672103</c:v>
                </c:pt>
                <c:pt idx="197322">
                  <c:v>50.790049415255098</c:v>
                </c:pt>
                <c:pt idx="197323">
                  <c:v>50.790143162999698</c:v>
                </c:pt>
                <c:pt idx="197324">
                  <c:v>50.7902369104443</c:v>
                </c:pt>
                <c:pt idx="197325">
                  <c:v>50.790330657588797</c:v>
                </c:pt>
                <c:pt idx="197326">
                  <c:v>50.790424404433303</c:v>
                </c:pt>
                <c:pt idx="197327">
                  <c:v>50.790518150977597</c:v>
                </c:pt>
                <c:pt idx="197328">
                  <c:v>50.790611897221901</c:v>
                </c:pt>
                <c:pt idx="197329">
                  <c:v>50.790705643166099</c:v>
                </c:pt>
                <c:pt idx="197330">
                  <c:v>50.790799388810299</c:v>
                </c:pt>
                <c:pt idx="197331">
                  <c:v>50.790893134154402</c:v>
                </c:pt>
                <c:pt idx="197332">
                  <c:v>50.7909868791984</c:v>
                </c:pt>
                <c:pt idx="197333">
                  <c:v>50.7910806239423</c:v>
                </c:pt>
                <c:pt idx="197334">
                  <c:v>50.791174368386201</c:v>
                </c:pt>
                <c:pt idx="197335">
                  <c:v>50.791268112529998</c:v>
                </c:pt>
                <c:pt idx="197336">
                  <c:v>50.791361856373697</c:v>
                </c:pt>
                <c:pt idx="197337">
                  <c:v>50.791455599917398</c:v>
                </c:pt>
                <c:pt idx="197338">
                  <c:v>50.791549343161002</c:v>
                </c:pt>
                <c:pt idx="197339">
                  <c:v>50.7916430861045</c:v>
                </c:pt>
                <c:pt idx="197340">
                  <c:v>50.791736828748</c:v>
                </c:pt>
                <c:pt idx="197341">
                  <c:v>50.791830571091403</c:v>
                </c:pt>
                <c:pt idx="197342">
                  <c:v>50.7919243131347</c:v>
                </c:pt>
                <c:pt idx="197343">
                  <c:v>50.792018054878</c:v>
                </c:pt>
                <c:pt idx="197344">
                  <c:v>50.792111796321301</c:v>
                </c:pt>
                <c:pt idx="197345">
                  <c:v>50.792205537464397</c:v>
                </c:pt>
                <c:pt idx="197346">
                  <c:v>50.792299278307503</c:v>
                </c:pt>
                <c:pt idx="197347">
                  <c:v>50.792393018850603</c:v>
                </c:pt>
                <c:pt idx="197348">
                  <c:v>50.792486759093599</c:v>
                </c:pt>
                <c:pt idx="197349">
                  <c:v>50.792580499036603</c:v>
                </c:pt>
                <c:pt idx="197350">
                  <c:v>50.792674238679503</c:v>
                </c:pt>
                <c:pt idx="197351">
                  <c:v>50.792767978022297</c:v>
                </c:pt>
                <c:pt idx="197352">
                  <c:v>50.792861717065101</c:v>
                </c:pt>
                <c:pt idx="197353">
                  <c:v>50.7929554558078</c:v>
                </c:pt>
                <c:pt idx="197354">
                  <c:v>50.7930491942505</c:v>
                </c:pt>
                <c:pt idx="197355">
                  <c:v>50.793142932393202</c:v>
                </c:pt>
                <c:pt idx="197356">
                  <c:v>50.7932366702358</c:v>
                </c:pt>
                <c:pt idx="197357">
                  <c:v>50.793330407778299</c:v>
                </c:pt>
                <c:pt idx="197358">
                  <c:v>50.793424145020801</c:v>
                </c:pt>
                <c:pt idx="197359">
                  <c:v>50.793517881963297</c:v>
                </c:pt>
                <c:pt idx="197360">
                  <c:v>50.793611618605702</c:v>
                </c:pt>
                <c:pt idx="197361">
                  <c:v>50.793705354948102</c:v>
                </c:pt>
                <c:pt idx="197362">
                  <c:v>50.793799090990397</c:v>
                </c:pt>
                <c:pt idx="197363">
                  <c:v>50.793892826732701</c:v>
                </c:pt>
                <c:pt idx="197364">
                  <c:v>50.793986562175</c:v>
                </c:pt>
                <c:pt idx="197365">
                  <c:v>50.794080297317201</c:v>
                </c:pt>
                <c:pt idx="197366">
                  <c:v>50.794174032159397</c:v>
                </c:pt>
                <c:pt idx="197367">
                  <c:v>50.794267766701502</c:v>
                </c:pt>
                <c:pt idx="197368">
                  <c:v>50.794361500943602</c:v>
                </c:pt>
                <c:pt idx="197369">
                  <c:v>50.794455234885703</c:v>
                </c:pt>
                <c:pt idx="197370">
                  <c:v>50.7945489685277</c:v>
                </c:pt>
                <c:pt idx="197371">
                  <c:v>50.794642701869698</c:v>
                </c:pt>
                <c:pt idx="197372">
                  <c:v>50.794736434911698</c:v>
                </c:pt>
                <c:pt idx="197373">
                  <c:v>50.7948301676536</c:v>
                </c:pt>
                <c:pt idx="197374">
                  <c:v>50.794923900095597</c:v>
                </c:pt>
                <c:pt idx="197375">
                  <c:v>50.795017632237403</c:v>
                </c:pt>
                <c:pt idx="197376">
                  <c:v>50.795111364079297</c:v>
                </c:pt>
                <c:pt idx="197377">
                  <c:v>50.7952050956211</c:v>
                </c:pt>
                <c:pt idx="197378">
                  <c:v>50.795298826862897</c:v>
                </c:pt>
                <c:pt idx="197379">
                  <c:v>50.795392557804703</c:v>
                </c:pt>
                <c:pt idx="197380">
                  <c:v>50.795486288446398</c:v>
                </c:pt>
                <c:pt idx="197381">
                  <c:v>50.795580018788201</c:v>
                </c:pt>
                <c:pt idx="197382">
                  <c:v>50.795673748829898</c:v>
                </c:pt>
                <c:pt idx="197383">
                  <c:v>50.795767478571499</c:v>
                </c:pt>
                <c:pt idx="197384">
                  <c:v>50.7958612080132</c:v>
                </c:pt>
                <c:pt idx="197385">
                  <c:v>50.795954937154796</c:v>
                </c:pt>
                <c:pt idx="197386">
                  <c:v>50.796048665996501</c:v>
                </c:pt>
                <c:pt idx="197387">
                  <c:v>50.796142394538101</c:v>
                </c:pt>
                <c:pt idx="197388">
                  <c:v>50.796236122779597</c:v>
                </c:pt>
                <c:pt idx="197389">
                  <c:v>50.7963298507212</c:v>
                </c:pt>
                <c:pt idx="197390">
                  <c:v>50.796423578362798</c:v>
                </c:pt>
                <c:pt idx="197391">
                  <c:v>50.796517305704299</c:v>
                </c:pt>
                <c:pt idx="197392">
                  <c:v>50.796611032745901</c:v>
                </c:pt>
                <c:pt idx="197393">
                  <c:v>50.796704759487397</c:v>
                </c:pt>
                <c:pt idx="197394">
                  <c:v>50.796798485928903</c:v>
                </c:pt>
                <c:pt idx="197395">
                  <c:v>50.796892212070397</c:v>
                </c:pt>
                <c:pt idx="197396">
                  <c:v>50.796985937911899</c:v>
                </c:pt>
                <c:pt idx="197397">
                  <c:v>50.797079663453303</c:v>
                </c:pt>
                <c:pt idx="197398">
                  <c:v>50.797173388694802</c:v>
                </c:pt>
                <c:pt idx="197399">
                  <c:v>50.797267113636302</c:v>
                </c:pt>
                <c:pt idx="197400">
                  <c:v>50.797360838277797</c:v>
                </c:pt>
                <c:pt idx="197401">
                  <c:v>50.797454562619201</c:v>
                </c:pt>
                <c:pt idx="197402">
                  <c:v>50.7975482866607</c:v>
                </c:pt>
                <c:pt idx="197403">
                  <c:v>50.7976420104021</c:v>
                </c:pt>
                <c:pt idx="197404">
                  <c:v>50.797735733843602</c:v>
                </c:pt>
                <c:pt idx="197405">
                  <c:v>50.797829456984999</c:v>
                </c:pt>
                <c:pt idx="197406">
                  <c:v>50.797923179826498</c:v>
                </c:pt>
                <c:pt idx="197407">
                  <c:v>50.798016902367898</c:v>
                </c:pt>
                <c:pt idx="197408">
                  <c:v>50.7981106246094</c:v>
                </c:pt>
                <c:pt idx="197409">
                  <c:v>50.798204346550797</c:v>
                </c:pt>
                <c:pt idx="197410">
                  <c:v>50.798298068192302</c:v>
                </c:pt>
                <c:pt idx="197411">
                  <c:v>50.798391789533802</c:v>
                </c:pt>
                <c:pt idx="197412">
                  <c:v>50.798485510575198</c:v>
                </c:pt>
                <c:pt idx="197413">
                  <c:v>50.798579231316701</c:v>
                </c:pt>
                <c:pt idx="197414">
                  <c:v>50.798672951758199</c:v>
                </c:pt>
                <c:pt idx="197415">
                  <c:v>50.798766671899699</c:v>
                </c:pt>
                <c:pt idx="197416">
                  <c:v>50.798860391741201</c:v>
                </c:pt>
                <c:pt idx="197417">
                  <c:v>50.798954111282796</c:v>
                </c:pt>
                <c:pt idx="197418">
                  <c:v>50.799047830524302</c:v>
                </c:pt>
                <c:pt idx="197419">
                  <c:v>50.799141549465801</c:v>
                </c:pt>
                <c:pt idx="197420">
                  <c:v>50.799235268107402</c:v>
                </c:pt>
                <c:pt idx="197421">
                  <c:v>50.799328986448998</c:v>
                </c:pt>
                <c:pt idx="197422">
                  <c:v>50.799422704490603</c:v>
                </c:pt>
                <c:pt idx="197423">
                  <c:v>50.799516422232202</c:v>
                </c:pt>
                <c:pt idx="197424">
                  <c:v>50.799610139673803</c:v>
                </c:pt>
                <c:pt idx="197425">
                  <c:v>50.799703856815398</c:v>
                </c:pt>
                <c:pt idx="197426">
                  <c:v>50.799797573657102</c:v>
                </c:pt>
                <c:pt idx="197427">
                  <c:v>50.799891290198801</c:v>
                </c:pt>
                <c:pt idx="197428">
                  <c:v>50.799985006440501</c:v>
                </c:pt>
                <c:pt idx="197429">
                  <c:v>50.800078722382203</c:v>
                </c:pt>
                <c:pt idx="197430">
                  <c:v>50.800172438023999</c:v>
                </c:pt>
                <c:pt idx="197431">
                  <c:v>50.800266153365797</c:v>
                </c:pt>
                <c:pt idx="197432">
                  <c:v>50.800359868407597</c:v>
                </c:pt>
                <c:pt idx="197433">
                  <c:v>50.800453583149398</c:v>
                </c:pt>
                <c:pt idx="197434">
                  <c:v>50.800547297591201</c:v>
                </c:pt>
                <c:pt idx="197435">
                  <c:v>50.800641011733099</c:v>
                </c:pt>
                <c:pt idx="197436">
                  <c:v>50.800734725574998</c:v>
                </c:pt>
                <c:pt idx="197437">
                  <c:v>50.800828439116998</c:v>
                </c:pt>
                <c:pt idx="197438">
                  <c:v>50.800922152359</c:v>
                </c:pt>
                <c:pt idx="197439">
                  <c:v>50.801015865300997</c:v>
                </c:pt>
                <c:pt idx="197440">
                  <c:v>50.801109577943002</c:v>
                </c:pt>
                <c:pt idx="197441">
                  <c:v>50.801203290285102</c:v>
                </c:pt>
                <c:pt idx="197442">
                  <c:v>50.801297002327203</c:v>
                </c:pt>
                <c:pt idx="197443">
                  <c:v>50.801390714069399</c:v>
                </c:pt>
                <c:pt idx="197444">
                  <c:v>50.801484425511497</c:v>
                </c:pt>
                <c:pt idx="197445">
                  <c:v>50.801578136653802</c:v>
                </c:pt>
                <c:pt idx="197446">
                  <c:v>50.801671847496003</c:v>
                </c:pt>
                <c:pt idx="197447">
                  <c:v>50.801765558038298</c:v>
                </c:pt>
                <c:pt idx="197448">
                  <c:v>50.801859268280701</c:v>
                </c:pt>
                <c:pt idx="197449">
                  <c:v>50.801952978222999</c:v>
                </c:pt>
                <c:pt idx="197450">
                  <c:v>50.802046687865499</c:v>
                </c:pt>
                <c:pt idx="197451">
                  <c:v>50.8021403972079</c:v>
                </c:pt>
                <c:pt idx="197452">
                  <c:v>50.802234106250502</c:v>
                </c:pt>
                <c:pt idx="197453">
                  <c:v>50.802327814992999</c:v>
                </c:pt>
                <c:pt idx="197454">
                  <c:v>50.802421523435598</c:v>
                </c:pt>
                <c:pt idx="197455">
                  <c:v>50.802515231578298</c:v>
                </c:pt>
                <c:pt idx="197456">
                  <c:v>50.802608939420999</c:v>
                </c:pt>
                <c:pt idx="197457">
                  <c:v>50.802702646963702</c:v>
                </c:pt>
                <c:pt idx="197458">
                  <c:v>50.802796354206599</c:v>
                </c:pt>
                <c:pt idx="197459">
                  <c:v>50.802890061149398</c:v>
                </c:pt>
                <c:pt idx="197460">
                  <c:v>50.802983767792298</c:v>
                </c:pt>
                <c:pt idx="197461">
                  <c:v>50.8030774741353</c:v>
                </c:pt>
                <c:pt idx="197462">
                  <c:v>50.803171180178303</c:v>
                </c:pt>
                <c:pt idx="197463">
                  <c:v>50.803264885921401</c:v>
                </c:pt>
                <c:pt idx="197464">
                  <c:v>50.8033585913645</c:v>
                </c:pt>
                <c:pt idx="197465">
                  <c:v>50.8034522965077</c:v>
                </c:pt>
                <c:pt idx="197466">
                  <c:v>50.803546001350902</c:v>
                </c:pt>
                <c:pt idx="197467">
                  <c:v>50.803639705894199</c:v>
                </c:pt>
                <c:pt idx="197468">
                  <c:v>50.803733410137603</c:v>
                </c:pt>
                <c:pt idx="197469">
                  <c:v>50.803827114081002</c:v>
                </c:pt>
                <c:pt idx="197470">
                  <c:v>50.803920817724503</c:v>
                </c:pt>
                <c:pt idx="197471">
                  <c:v>50.804014521067998</c:v>
                </c:pt>
                <c:pt idx="197472">
                  <c:v>50.804108224111602</c:v>
                </c:pt>
                <c:pt idx="197473">
                  <c:v>50.804201926855299</c:v>
                </c:pt>
                <c:pt idx="197474">
                  <c:v>50.804295629299098</c:v>
                </c:pt>
                <c:pt idx="197475">
                  <c:v>50.804389331442898</c:v>
                </c:pt>
                <c:pt idx="197476">
                  <c:v>50.8044830332868</c:v>
                </c:pt>
                <c:pt idx="197477">
                  <c:v>50.804576734830697</c:v>
                </c:pt>
                <c:pt idx="197478">
                  <c:v>50.804670436074701</c:v>
                </c:pt>
                <c:pt idx="197479">
                  <c:v>50.8047641370188</c:v>
                </c:pt>
                <c:pt idx="197480">
                  <c:v>50.804857837663</c:v>
                </c:pt>
                <c:pt idx="197481">
                  <c:v>50.804951538007202</c:v>
                </c:pt>
                <c:pt idx="197482">
                  <c:v>50.805045238051498</c:v>
                </c:pt>
                <c:pt idx="197483">
                  <c:v>50.805138937795903</c:v>
                </c:pt>
                <c:pt idx="197484">
                  <c:v>50.805232637240302</c:v>
                </c:pt>
                <c:pt idx="197485">
                  <c:v>50.805326336384901</c:v>
                </c:pt>
                <c:pt idx="197486">
                  <c:v>50.805420035229503</c:v>
                </c:pt>
                <c:pt idx="197487">
                  <c:v>50.805513733774198</c:v>
                </c:pt>
                <c:pt idx="197488">
                  <c:v>50.805607432018903</c:v>
                </c:pt>
                <c:pt idx="197489">
                  <c:v>50.805701129963801</c:v>
                </c:pt>
                <c:pt idx="197490">
                  <c:v>50.8057948276087</c:v>
                </c:pt>
                <c:pt idx="197491">
                  <c:v>50.805888524953701</c:v>
                </c:pt>
                <c:pt idx="197492">
                  <c:v>50.805982221998804</c:v>
                </c:pt>
                <c:pt idx="197493">
                  <c:v>50.806075918744</c:v>
                </c:pt>
                <c:pt idx="197494">
                  <c:v>50.806169615189198</c:v>
                </c:pt>
                <c:pt idx="197495">
                  <c:v>50.806263311334597</c:v>
                </c:pt>
                <c:pt idx="197496">
                  <c:v>50.806357007179997</c:v>
                </c:pt>
                <c:pt idx="197497">
                  <c:v>50.806450702725499</c:v>
                </c:pt>
                <c:pt idx="197498">
                  <c:v>50.806544397971201</c:v>
                </c:pt>
                <c:pt idx="197499">
                  <c:v>50.806638092916899</c:v>
                </c:pt>
                <c:pt idx="197500">
                  <c:v>50.806731787562597</c:v>
                </c:pt>
                <c:pt idx="197501">
                  <c:v>50.806825481908497</c:v>
                </c:pt>
                <c:pt idx="197502">
                  <c:v>50.806919175954498</c:v>
                </c:pt>
                <c:pt idx="197503">
                  <c:v>50.8070128697006</c:v>
                </c:pt>
                <c:pt idx="197504">
                  <c:v>50.807106563146696</c:v>
                </c:pt>
                <c:pt idx="197505">
                  <c:v>50.807200256293001</c:v>
                </c:pt>
                <c:pt idx="197506">
                  <c:v>50.8072939491394</c:v>
                </c:pt>
                <c:pt idx="197507">
                  <c:v>50.8073876416858</c:v>
                </c:pt>
                <c:pt idx="197508">
                  <c:v>50.807481333932401</c:v>
                </c:pt>
                <c:pt idx="197509">
                  <c:v>50.807575025878997</c:v>
                </c:pt>
                <c:pt idx="197510">
                  <c:v>50.8076687175258</c:v>
                </c:pt>
                <c:pt idx="197511">
                  <c:v>50.807762408872598</c:v>
                </c:pt>
                <c:pt idx="197512">
                  <c:v>50.807856099919597</c:v>
                </c:pt>
                <c:pt idx="197513">
                  <c:v>50.807949790666598</c:v>
                </c:pt>
                <c:pt idx="197514">
                  <c:v>50.808043481113799</c:v>
                </c:pt>
                <c:pt idx="197515">
                  <c:v>50.808137171261102</c:v>
                </c:pt>
                <c:pt idx="197516">
                  <c:v>50.808230861108498</c:v>
                </c:pt>
                <c:pt idx="197517">
                  <c:v>50.808324550655897</c:v>
                </c:pt>
                <c:pt idx="197518">
                  <c:v>50.808418239903503</c:v>
                </c:pt>
                <c:pt idx="197519">
                  <c:v>50.808511928851203</c:v>
                </c:pt>
                <c:pt idx="197520">
                  <c:v>50.808605617498998</c:v>
                </c:pt>
                <c:pt idx="197521">
                  <c:v>50.808699305847</c:v>
                </c:pt>
                <c:pt idx="197522">
                  <c:v>50.808792993894997</c:v>
                </c:pt>
                <c:pt idx="197523">
                  <c:v>50.808886681643102</c:v>
                </c:pt>
                <c:pt idx="197524">
                  <c:v>50.808980369091401</c:v>
                </c:pt>
                <c:pt idx="197525">
                  <c:v>50.809074056239801</c:v>
                </c:pt>
                <c:pt idx="197526">
                  <c:v>50.809167743088302</c:v>
                </c:pt>
                <c:pt idx="197527">
                  <c:v>50.809261429636898</c:v>
                </c:pt>
                <c:pt idx="197528">
                  <c:v>50.809355115885602</c:v>
                </c:pt>
                <c:pt idx="197529">
                  <c:v>50.809448801834399</c:v>
                </c:pt>
                <c:pt idx="197530">
                  <c:v>50.809542487483398</c:v>
                </c:pt>
                <c:pt idx="197531">
                  <c:v>50.809636172832498</c:v>
                </c:pt>
                <c:pt idx="197532">
                  <c:v>50.809729857881699</c:v>
                </c:pt>
                <c:pt idx="197533">
                  <c:v>50.809823542631001</c:v>
                </c:pt>
                <c:pt idx="197534">
                  <c:v>50.809917227080497</c:v>
                </c:pt>
                <c:pt idx="197535">
                  <c:v>50.810010911230002</c:v>
                </c:pt>
                <c:pt idx="197536">
                  <c:v>50.8101045950797</c:v>
                </c:pt>
                <c:pt idx="197537">
                  <c:v>50.810198278629599</c:v>
                </c:pt>
                <c:pt idx="197538">
                  <c:v>50.8102919618795</c:v>
                </c:pt>
                <c:pt idx="197539">
                  <c:v>50.810385644829601</c:v>
                </c:pt>
                <c:pt idx="197540">
                  <c:v>50.810479327479797</c:v>
                </c:pt>
                <c:pt idx="197541">
                  <c:v>50.8105730098302</c:v>
                </c:pt>
                <c:pt idx="197542">
                  <c:v>50.810666691880598</c:v>
                </c:pt>
                <c:pt idx="197543">
                  <c:v>50.810760373631297</c:v>
                </c:pt>
                <c:pt idx="197544">
                  <c:v>50.810854055081997</c:v>
                </c:pt>
                <c:pt idx="197545">
                  <c:v>50.810947736232897</c:v>
                </c:pt>
                <c:pt idx="197546">
                  <c:v>50.811041417083899</c:v>
                </c:pt>
                <c:pt idx="197547">
                  <c:v>50.811135097635002</c:v>
                </c:pt>
                <c:pt idx="197548">
                  <c:v>50.811228777886299</c:v>
                </c:pt>
                <c:pt idx="197549">
                  <c:v>50.811322457837697</c:v>
                </c:pt>
                <c:pt idx="197550">
                  <c:v>50.811416137489303</c:v>
                </c:pt>
                <c:pt idx="197551">
                  <c:v>50.811509816841003</c:v>
                </c:pt>
                <c:pt idx="197552">
                  <c:v>50.811603495892797</c:v>
                </c:pt>
                <c:pt idx="197553">
                  <c:v>50.811697174644799</c:v>
                </c:pt>
                <c:pt idx="197554">
                  <c:v>50.811790853096902</c:v>
                </c:pt>
                <c:pt idx="197555">
                  <c:v>50.811884531249198</c:v>
                </c:pt>
                <c:pt idx="197556">
                  <c:v>50.811978209101603</c:v>
                </c:pt>
                <c:pt idx="197557">
                  <c:v>50.812071886654103</c:v>
                </c:pt>
                <c:pt idx="197558">
                  <c:v>50.812165563906802</c:v>
                </c:pt>
                <c:pt idx="197559">
                  <c:v>50.812259240859703</c:v>
                </c:pt>
                <c:pt idx="197560">
                  <c:v>50.812352917512698</c:v>
                </c:pt>
                <c:pt idx="197561">
                  <c:v>50.812446593865801</c:v>
                </c:pt>
                <c:pt idx="197562">
                  <c:v>50.812540269919097</c:v>
                </c:pt>
                <c:pt idx="197563">
                  <c:v>50.812633945672601</c:v>
                </c:pt>
                <c:pt idx="197564">
                  <c:v>50.8127276211262</c:v>
                </c:pt>
                <c:pt idx="197565">
                  <c:v>50.8128212962799</c:v>
                </c:pt>
                <c:pt idx="197566">
                  <c:v>50.8129149711339</c:v>
                </c:pt>
                <c:pt idx="197567">
                  <c:v>50.813008645687901</c:v>
                </c:pt>
                <c:pt idx="197568">
                  <c:v>50.813102319942097</c:v>
                </c:pt>
                <c:pt idx="197569">
                  <c:v>50.8131959938965</c:v>
                </c:pt>
                <c:pt idx="197570">
                  <c:v>50.813289667551103</c:v>
                </c:pt>
                <c:pt idx="197571">
                  <c:v>50.813383340905702</c:v>
                </c:pt>
                <c:pt idx="197572">
                  <c:v>50.8134770139606</c:v>
                </c:pt>
                <c:pt idx="197573">
                  <c:v>50.8135706867156</c:v>
                </c:pt>
                <c:pt idx="197574">
                  <c:v>50.813664359170801</c:v>
                </c:pt>
                <c:pt idx="197575">
                  <c:v>50.813758031326103</c:v>
                </c:pt>
                <c:pt idx="197576">
                  <c:v>50.813851703181598</c:v>
                </c:pt>
                <c:pt idx="197577">
                  <c:v>50.813945374737301</c:v>
                </c:pt>
                <c:pt idx="197578">
                  <c:v>50.814039045993098</c:v>
                </c:pt>
                <c:pt idx="197579">
                  <c:v>50.814132716949103</c:v>
                </c:pt>
                <c:pt idx="197580">
                  <c:v>50.814226387605302</c:v>
                </c:pt>
                <c:pt idx="197581">
                  <c:v>50.814320057961602</c:v>
                </c:pt>
                <c:pt idx="197582">
                  <c:v>50.814413728018202</c:v>
                </c:pt>
                <c:pt idx="197583">
                  <c:v>50.814507397774797</c:v>
                </c:pt>
                <c:pt idx="197584">
                  <c:v>50.814601067231699</c:v>
                </c:pt>
                <c:pt idx="197585">
                  <c:v>50.814694736388702</c:v>
                </c:pt>
                <c:pt idx="197586">
                  <c:v>50.814788405245899</c:v>
                </c:pt>
                <c:pt idx="197587">
                  <c:v>50.814882073803297</c:v>
                </c:pt>
                <c:pt idx="197588">
                  <c:v>50.814975742060803</c:v>
                </c:pt>
                <c:pt idx="197589">
                  <c:v>50.815069410018502</c:v>
                </c:pt>
                <c:pt idx="197590">
                  <c:v>50.815163077676402</c:v>
                </c:pt>
                <c:pt idx="197591">
                  <c:v>50.815256745034503</c:v>
                </c:pt>
                <c:pt idx="197592">
                  <c:v>50.815350412092798</c:v>
                </c:pt>
                <c:pt idx="197593">
                  <c:v>50.815444078851201</c:v>
                </c:pt>
                <c:pt idx="197594">
                  <c:v>50.815537745309797</c:v>
                </c:pt>
                <c:pt idx="197595">
                  <c:v>50.815631411468601</c:v>
                </c:pt>
                <c:pt idx="197596">
                  <c:v>50.815725077327599</c:v>
                </c:pt>
                <c:pt idx="197597">
                  <c:v>50.815818742886798</c:v>
                </c:pt>
                <c:pt idx="197598">
                  <c:v>50.815912408146097</c:v>
                </c:pt>
                <c:pt idx="197599">
                  <c:v>50.816006073105598</c:v>
                </c:pt>
                <c:pt idx="197600">
                  <c:v>50.816099737765398</c:v>
                </c:pt>
                <c:pt idx="197601">
                  <c:v>50.8161934021253</c:v>
                </c:pt>
                <c:pt idx="197602">
                  <c:v>50.816287066185403</c:v>
                </c:pt>
                <c:pt idx="197603">
                  <c:v>50.816380729945699</c:v>
                </c:pt>
                <c:pt idx="197604">
                  <c:v>50.816474393406097</c:v>
                </c:pt>
                <c:pt idx="197605">
                  <c:v>50.816568056566801</c:v>
                </c:pt>
                <c:pt idx="197606">
                  <c:v>50.816661719427699</c:v>
                </c:pt>
                <c:pt idx="197607">
                  <c:v>50.816755381988699</c:v>
                </c:pt>
                <c:pt idx="197608">
                  <c:v>50.816849044249999</c:v>
                </c:pt>
                <c:pt idx="197609">
                  <c:v>50.8169427062114</c:v>
                </c:pt>
                <c:pt idx="197610">
                  <c:v>50.817036367873101</c:v>
                </c:pt>
                <c:pt idx="197611">
                  <c:v>50.817130029234903</c:v>
                </c:pt>
                <c:pt idx="197612">
                  <c:v>50.817223690296899</c:v>
                </c:pt>
                <c:pt idx="197613">
                  <c:v>50.817317351059202</c:v>
                </c:pt>
                <c:pt idx="197614">
                  <c:v>50.8174110115216</c:v>
                </c:pt>
                <c:pt idx="197615">
                  <c:v>50.817504671684297</c:v>
                </c:pt>
                <c:pt idx="197616">
                  <c:v>50.817598331547103</c:v>
                </c:pt>
                <c:pt idx="197617">
                  <c:v>50.817691991110202</c:v>
                </c:pt>
                <c:pt idx="197618">
                  <c:v>50.817785650373402</c:v>
                </c:pt>
                <c:pt idx="197619">
                  <c:v>50.817879309336902</c:v>
                </c:pt>
                <c:pt idx="197620">
                  <c:v>50.817972968000497</c:v>
                </c:pt>
                <c:pt idx="197621">
                  <c:v>50.818066626364399</c:v>
                </c:pt>
                <c:pt idx="197622">
                  <c:v>50.818160284428501</c:v>
                </c:pt>
                <c:pt idx="197623">
                  <c:v>50.818253942192698</c:v>
                </c:pt>
                <c:pt idx="197624">
                  <c:v>50.818347599657201</c:v>
                </c:pt>
                <c:pt idx="197625">
                  <c:v>50.818441256821899</c:v>
                </c:pt>
                <c:pt idx="197626">
                  <c:v>50.818534913686896</c:v>
                </c:pt>
                <c:pt idx="197627">
                  <c:v>50.818628570252002</c:v>
                </c:pt>
                <c:pt idx="197628">
                  <c:v>50.818722226517302</c:v>
                </c:pt>
                <c:pt idx="197629">
                  <c:v>50.818815882482902</c:v>
                </c:pt>
                <c:pt idx="197630">
                  <c:v>50.818909538148603</c:v>
                </c:pt>
                <c:pt idx="197631">
                  <c:v>50.819003193514597</c:v>
                </c:pt>
                <c:pt idx="197632">
                  <c:v>50.819096848580898</c:v>
                </c:pt>
                <c:pt idx="197633">
                  <c:v>50.819190503347301</c:v>
                </c:pt>
                <c:pt idx="197634">
                  <c:v>50.819284157813897</c:v>
                </c:pt>
                <c:pt idx="197635">
                  <c:v>50.8193778119808</c:v>
                </c:pt>
                <c:pt idx="197636">
                  <c:v>50.819471465847897</c:v>
                </c:pt>
                <c:pt idx="197637">
                  <c:v>50.819565119415202</c:v>
                </c:pt>
                <c:pt idx="197638">
                  <c:v>50.8196587726827</c:v>
                </c:pt>
                <c:pt idx="197639">
                  <c:v>50.819752425650499</c:v>
                </c:pt>
                <c:pt idx="197640">
                  <c:v>50.819846078318399</c:v>
                </c:pt>
                <c:pt idx="197641">
                  <c:v>50.819939730686698</c:v>
                </c:pt>
                <c:pt idx="197642">
                  <c:v>50.820033382755099</c:v>
                </c:pt>
                <c:pt idx="197643">
                  <c:v>50.8201270345238</c:v>
                </c:pt>
                <c:pt idx="197644">
                  <c:v>50.820220685992602</c:v>
                </c:pt>
                <c:pt idx="197645">
                  <c:v>50.820314337161797</c:v>
                </c:pt>
                <c:pt idx="197646">
                  <c:v>50.8204079880311</c:v>
                </c:pt>
                <c:pt idx="197647">
                  <c:v>50.820501638600703</c:v>
                </c:pt>
                <c:pt idx="197648">
                  <c:v>50.8205952888705</c:v>
                </c:pt>
                <c:pt idx="197649">
                  <c:v>50.820688938840597</c:v>
                </c:pt>
                <c:pt idx="197650">
                  <c:v>50.820782588510902</c:v>
                </c:pt>
                <c:pt idx="197651">
                  <c:v>50.8208762378814</c:v>
                </c:pt>
                <c:pt idx="197652">
                  <c:v>50.820969886952099</c:v>
                </c:pt>
                <c:pt idx="197653">
                  <c:v>50.821063535723098</c:v>
                </c:pt>
                <c:pt idx="197654">
                  <c:v>50.821157184194398</c:v>
                </c:pt>
                <c:pt idx="197655">
                  <c:v>50.821250832365799</c:v>
                </c:pt>
                <c:pt idx="197656">
                  <c:v>50.821344480237599</c:v>
                </c:pt>
                <c:pt idx="197657">
                  <c:v>50.8214381278095</c:v>
                </c:pt>
                <c:pt idx="197658">
                  <c:v>50.821531775081702</c:v>
                </c:pt>
                <c:pt idx="197659">
                  <c:v>50.821625422054197</c:v>
                </c:pt>
                <c:pt idx="197660">
                  <c:v>50.8217190687268</c:v>
                </c:pt>
                <c:pt idx="197661">
                  <c:v>50.821812715099803</c:v>
                </c:pt>
                <c:pt idx="197662">
                  <c:v>50.821906361172999</c:v>
                </c:pt>
                <c:pt idx="197663">
                  <c:v>50.822000006946404</c:v>
                </c:pt>
                <c:pt idx="197664">
                  <c:v>50.822093652420101</c:v>
                </c:pt>
                <c:pt idx="197665">
                  <c:v>50.822187297593999</c:v>
                </c:pt>
                <c:pt idx="197666">
                  <c:v>50.822280942468197</c:v>
                </c:pt>
                <c:pt idx="197667">
                  <c:v>50.822374587042603</c:v>
                </c:pt>
                <c:pt idx="197668">
                  <c:v>50.822468231317302</c:v>
                </c:pt>
                <c:pt idx="197669">
                  <c:v>50.822561875292202</c:v>
                </c:pt>
                <c:pt idx="197670">
                  <c:v>50.822655518967402</c:v>
                </c:pt>
                <c:pt idx="197671">
                  <c:v>50.822749162342802</c:v>
                </c:pt>
                <c:pt idx="197672">
                  <c:v>50.822842805418503</c:v>
                </c:pt>
                <c:pt idx="197673">
                  <c:v>50.822936448194397</c:v>
                </c:pt>
                <c:pt idx="197674">
                  <c:v>50.823030090670699</c:v>
                </c:pt>
                <c:pt idx="197675">
                  <c:v>50.823123732847101</c:v>
                </c:pt>
                <c:pt idx="197676">
                  <c:v>50.823217374723797</c:v>
                </c:pt>
                <c:pt idx="197677">
                  <c:v>50.823311016300799</c:v>
                </c:pt>
                <c:pt idx="197678">
                  <c:v>50.823404657578102</c:v>
                </c:pt>
                <c:pt idx="197679">
                  <c:v>50.823498298555599</c:v>
                </c:pt>
                <c:pt idx="197680">
                  <c:v>50.823591939233403</c:v>
                </c:pt>
                <c:pt idx="197681">
                  <c:v>50.8236855796114</c:v>
                </c:pt>
                <c:pt idx="197682">
                  <c:v>50.823779219689698</c:v>
                </c:pt>
                <c:pt idx="197683">
                  <c:v>50.823872859468302</c:v>
                </c:pt>
                <c:pt idx="197684">
                  <c:v>50.823966498947101</c:v>
                </c:pt>
                <c:pt idx="197685">
                  <c:v>50.8240601381262</c:v>
                </c:pt>
                <c:pt idx="197686">
                  <c:v>50.824153777005598</c:v>
                </c:pt>
                <c:pt idx="197687">
                  <c:v>50.824247415585297</c:v>
                </c:pt>
                <c:pt idx="197688">
                  <c:v>50.824341053865197</c:v>
                </c:pt>
                <c:pt idx="197689">
                  <c:v>50.824434691845397</c:v>
                </c:pt>
                <c:pt idx="197690">
                  <c:v>50.824528329525798</c:v>
                </c:pt>
                <c:pt idx="197691">
                  <c:v>50.824621966906598</c:v>
                </c:pt>
                <c:pt idx="197692">
                  <c:v>50.824715603987599</c:v>
                </c:pt>
                <c:pt idx="197693">
                  <c:v>50.8248092407689</c:v>
                </c:pt>
                <c:pt idx="197694">
                  <c:v>50.824902877250501</c:v>
                </c:pt>
                <c:pt idx="197695">
                  <c:v>50.824996513432303</c:v>
                </c:pt>
                <c:pt idx="197696">
                  <c:v>50.825090149314399</c:v>
                </c:pt>
                <c:pt idx="197697">
                  <c:v>50.825183784896801</c:v>
                </c:pt>
                <c:pt idx="197698">
                  <c:v>50.825277420179503</c:v>
                </c:pt>
                <c:pt idx="197699">
                  <c:v>50.825371055162499</c:v>
                </c:pt>
                <c:pt idx="197700">
                  <c:v>50.825464689845703</c:v>
                </c:pt>
                <c:pt idx="197701">
                  <c:v>50.825558324229299</c:v>
                </c:pt>
                <c:pt idx="197702">
                  <c:v>50.825651958313102</c:v>
                </c:pt>
                <c:pt idx="197703">
                  <c:v>50.825745592097199</c:v>
                </c:pt>
                <c:pt idx="197704">
                  <c:v>50.825839225581603</c:v>
                </c:pt>
                <c:pt idx="197705">
                  <c:v>50.825932858766201</c:v>
                </c:pt>
                <c:pt idx="197706">
                  <c:v>50.826026491651199</c:v>
                </c:pt>
                <c:pt idx="197707">
                  <c:v>50.826120124236503</c:v>
                </c:pt>
                <c:pt idx="197708">
                  <c:v>50.826213756522002</c:v>
                </c:pt>
                <c:pt idx="197709">
                  <c:v>50.8263073885078</c:v>
                </c:pt>
                <c:pt idx="197710">
                  <c:v>50.826401020193998</c:v>
                </c:pt>
                <c:pt idx="197711">
                  <c:v>50.826494651580397</c:v>
                </c:pt>
                <c:pt idx="197712">
                  <c:v>50.826588282667103</c:v>
                </c:pt>
                <c:pt idx="197713">
                  <c:v>50.826681913454102</c:v>
                </c:pt>
                <c:pt idx="197714">
                  <c:v>50.826775543941402</c:v>
                </c:pt>
                <c:pt idx="197715">
                  <c:v>50.826869174129001</c:v>
                </c:pt>
                <c:pt idx="197716">
                  <c:v>50.826962804016901</c:v>
                </c:pt>
                <c:pt idx="197717">
                  <c:v>50.8270564336052</c:v>
                </c:pt>
                <c:pt idx="197718">
                  <c:v>50.827150062893701</c:v>
                </c:pt>
                <c:pt idx="197719">
                  <c:v>50.827243691882501</c:v>
                </c:pt>
                <c:pt idx="197720">
                  <c:v>50.827337320571601</c:v>
                </c:pt>
                <c:pt idx="197721">
                  <c:v>50.827430948961002</c:v>
                </c:pt>
                <c:pt idx="197722">
                  <c:v>50.827524577050703</c:v>
                </c:pt>
                <c:pt idx="197723">
                  <c:v>50.827618204840697</c:v>
                </c:pt>
                <c:pt idx="197724">
                  <c:v>50.827711832330998</c:v>
                </c:pt>
                <c:pt idx="197725">
                  <c:v>50.827805459521599</c:v>
                </c:pt>
                <c:pt idx="197726">
                  <c:v>50.8278990864126</c:v>
                </c:pt>
                <c:pt idx="197727">
                  <c:v>50.827992713003802</c:v>
                </c:pt>
                <c:pt idx="197728">
                  <c:v>50.828086339295403</c:v>
                </c:pt>
                <c:pt idx="197729">
                  <c:v>50.828179965287198</c:v>
                </c:pt>
                <c:pt idx="197730">
                  <c:v>50.8282735909794</c:v>
                </c:pt>
                <c:pt idx="197731">
                  <c:v>50.828367216371902</c:v>
                </c:pt>
                <c:pt idx="197732">
                  <c:v>50.828460841464697</c:v>
                </c:pt>
                <c:pt idx="197733">
                  <c:v>50.828554466257799</c:v>
                </c:pt>
                <c:pt idx="197734">
                  <c:v>50.828648090751301</c:v>
                </c:pt>
                <c:pt idx="197735">
                  <c:v>50.828741714944996</c:v>
                </c:pt>
                <c:pt idx="197736">
                  <c:v>50.828835338839099</c:v>
                </c:pt>
                <c:pt idx="197737">
                  <c:v>50.828928962433501</c:v>
                </c:pt>
                <c:pt idx="197738">
                  <c:v>50.829022585728197</c:v>
                </c:pt>
                <c:pt idx="197739">
                  <c:v>50.8291162087232</c:v>
                </c:pt>
                <c:pt idx="197740">
                  <c:v>50.829209831418503</c:v>
                </c:pt>
                <c:pt idx="197741">
                  <c:v>50.829303453814198</c:v>
                </c:pt>
                <c:pt idx="197742">
                  <c:v>50.829397075910201</c:v>
                </c:pt>
                <c:pt idx="197743">
                  <c:v>50.829490697706497</c:v>
                </c:pt>
                <c:pt idx="197744">
                  <c:v>50.8295843192032</c:v>
                </c:pt>
                <c:pt idx="197745">
                  <c:v>50.829677940400103</c:v>
                </c:pt>
                <c:pt idx="197746">
                  <c:v>50.829771561297399</c:v>
                </c:pt>
                <c:pt idx="197747">
                  <c:v>50.829865181895002</c:v>
                </c:pt>
                <c:pt idx="197748">
                  <c:v>50.829958802192998</c:v>
                </c:pt>
                <c:pt idx="197749">
                  <c:v>50.830052422191301</c:v>
                </c:pt>
                <c:pt idx="197750">
                  <c:v>50.830146041889897</c:v>
                </c:pt>
                <c:pt idx="197751">
                  <c:v>50.8302396612888</c:v>
                </c:pt>
                <c:pt idx="197752">
                  <c:v>50.830333280388103</c:v>
                </c:pt>
                <c:pt idx="197753">
                  <c:v>50.8304268991877</c:v>
                </c:pt>
                <c:pt idx="197754">
                  <c:v>50.830520517687603</c:v>
                </c:pt>
                <c:pt idx="197755">
                  <c:v>50.830614135887899</c:v>
                </c:pt>
                <c:pt idx="197756">
                  <c:v>50.830707753788502</c:v>
                </c:pt>
                <c:pt idx="197757">
                  <c:v>50.830801371389498</c:v>
                </c:pt>
                <c:pt idx="197758">
                  <c:v>50.830894988690801</c:v>
                </c:pt>
                <c:pt idx="197759">
                  <c:v>50.830988605692397</c:v>
                </c:pt>
                <c:pt idx="197760">
                  <c:v>50.8310822223944</c:v>
                </c:pt>
                <c:pt idx="197761">
                  <c:v>50.831175838796703</c:v>
                </c:pt>
                <c:pt idx="197762">
                  <c:v>50.831269454899399</c:v>
                </c:pt>
                <c:pt idx="197763">
                  <c:v>50.831363070702302</c:v>
                </c:pt>
                <c:pt idx="197764">
                  <c:v>50.831456686205698</c:v>
                </c:pt>
                <c:pt idx="197765">
                  <c:v>50.831550301409401</c:v>
                </c:pt>
                <c:pt idx="197766">
                  <c:v>50.831643916313404</c:v>
                </c:pt>
                <c:pt idx="197767">
                  <c:v>50.831737530917799</c:v>
                </c:pt>
                <c:pt idx="197768">
                  <c:v>50.831831145222502</c:v>
                </c:pt>
                <c:pt idx="197769">
                  <c:v>50.831924759227597</c:v>
                </c:pt>
                <c:pt idx="197770">
                  <c:v>50.832018372933</c:v>
                </c:pt>
                <c:pt idx="197771">
                  <c:v>50.832111986338802</c:v>
                </c:pt>
                <c:pt idx="197772">
                  <c:v>50.832205599444897</c:v>
                </c:pt>
                <c:pt idx="197773">
                  <c:v>50.832299212251399</c:v>
                </c:pt>
                <c:pt idx="197774">
                  <c:v>50.832392824758202</c:v>
                </c:pt>
                <c:pt idx="197775">
                  <c:v>50.832486436965397</c:v>
                </c:pt>
                <c:pt idx="197776">
                  <c:v>50.832580048872998</c:v>
                </c:pt>
                <c:pt idx="197777">
                  <c:v>50.8326736604809</c:v>
                </c:pt>
                <c:pt idx="197778">
                  <c:v>50.832767271789102</c:v>
                </c:pt>
                <c:pt idx="197779">
                  <c:v>50.832860882797803</c:v>
                </c:pt>
                <c:pt idx="197780">
                  <c:v>50.832954493506698</c:v>
                </c:pt>
                <c:pt idx="197781">
                  <c:v>50.833048103916099</c:v>
                </c:pt>
                <c:pt idx="197782">
                  <c:v>50.8331417140258</c:v>
                </c:pt>
                <c:pt idx="197783">
                  <c:v>50.833235323835801</c:v>
                </c:pt>
                <c:pt idx="197784">
                  <c:v>50.833328933346301</c:v>
                </c:pt>
                <c:pt idx="197785">
                  <c:v>50.833422542557003</c:v>
                </c:pt>
                <c:pt idx="197786">
                  <c:v>50.833516151468203</c:v>
                </c:pt>
                <c:pt idx="197787">
                  <c:v>50.833609760079703</c:v>
                </c:pt>
                <c:pt idx="197788">
                  <c:v>50.833703368391603</c:v>
                </c:pt>
                <c:pt idx="197789">
                  <c:v>50.833796976403903</c:v>
                </c:pt>
                <c:pt idx="197790">
                  <c:v>50.833890584116503</c:v>
                </c:pt>
                <c:pt idx="197791">
                  <c:v>50.833984191529503</c:v>
                </c:pt>
                <c:pt idx="197792">
                  <c:v>50.834077798642802</c:v>
                </c:pt>
                <c:pt idx="197793">
                  <c:v>50.834171405456601</c:v>
                </c:pt>
                <c:pt idx="197794">
                  <c:v>50.8342650119707</c:v>
                </c:pt>
                <c:pt idx="197795">
                  <c:v>50.834358618185199</c:v>
                </c:pt>
                <c:pt idx="197796">
                  <c:v>50.834452224099998</c:v>
                </c:pt>
                <c:pt idx="197797">
                  <c:v>50.834545829715303</c:v>
                </c:pt>
                <c:pt idx="197798">
                  <c:v>50.834639435030901</c:v>
                </c:pt>
                <c:pt idx="197799">
                  <c:v>50.834733040046899</c:v>
                </c:pt>
                <c:pt idx="197800">
                  <c:v>50.834826644763297</c:v>
                </c:pt>
                <c:pt idx="197801">
                  <c:v>50.834920249180001</c:v>
                </c:pt>
                <c:pt idx="197802">
                  <c:v>50.835013853297099</c:v>
                </c:pt>
                <c:pt idx="197803">
                  <c:v>50.835107457114603</c:v>
                </c:pt>
                <c:pt idx="197804">
                  <c:v>50.8352010606325</c:v>
                </c:pt>
                <c:pt idx="197805">
                  <c:v>50.835294663850803</c:v>
                </c:pt>
                <c:pt idx="197806">
                  <c:v>50.835388266769499</c:v>
                </c:pt>
                <c:pt idx="197807">
                  <c:v>50.835481869388502</c:v>
                </c:pt>
                <c:pt idx="197808">
                  <c:v>50.835575471707998</c:v>
                </c:pt>
                <c:pt idx="197809">
                  <c:v>50.8356690737278</c:v>
                </c:pt>
                <c:pt idx="197810">
                  <c:v>50.835762675448002</c:v>
                </c:pt>
                <c:pt idx="197811">
                  <c:v>50.835856276868597</c:v>
                </c:pt>
                <c:pt idx="197812">
                  <c:v>50.835949877989599</c:v>
                </c:pt>
                <c:pt idx="197813">
                  <c:v>50.8360434788109</c:v>
                </c:pt>
                <c:pt idx="197814">
                  <c:v>50.836137079332701</c:v>
                </c:pt>
                <c:pt idx="197815">
                  <c:v>50.836230679554902</c:v>
                </c:pt>
                <c:pt idx="197816">
                  <c:v>50.836324279477402</c:v>
                </c:pt>
                <c:pt idx="197817">
                  <c:v>50.836417879100402</c:v>
                </c:pt>
                <c:pt idx="197818">
                  <c:v>50.836511478423702</c:v>
                </c:pt>
                <c:pt idx="197819">
                  <c:v>50.836605077447501</c:v>
                </c:pt>
                <c:pt idx="197820">
                  <c:v>50.836698676171601</c:v>
                </c:pt>
                <c:pt idx="197821">
                  <c:v>50.836792274596199</c:v>
                </c:pt>
                <c:pt idx="197822">
                  <c:v>50.836885872721098</c:v>
                </c:pt>
                <c:pt idx="197823">
                  <c:v>50.836979470546503</c:v>
                </c:pt>
                <c:pt idx="197824">
                  <c:v>50.8370730680722</c:v>
                </c:pt>
                <c:pt idx="197825">
                  <c:v>50.837166665298398</c:v>
                </c:pt>
                <c:pt idx="197826">
                  <c:v>50.837260262224902</c:v>
                </c:pt>
                <c:pt idx="197827">
                  <c:v>50.837353858851898</c:v>
                </c:pt>
                <c:pt idx="197828">
                  <c:v>50.837447455179202</c:v>
                </c:pt>
                <c:pt idx="197829">
                  <c:v>50.837541051206998</c:v>
                </c:pt>
                <c:pt idx="197830">
                  <c:v>50.8376346469352</c:v>
                </c:pt>
                <c:pt idx="197831">
                  <c:v>50.837728242363802</c:v>
                </c:pt>
                <c:pt idx="197832">
                  <c:v>50.837821837492797</c:v>
                </c:pt>
                <c:pt idx="197833">
                  <c:v>50.837915432322198</c:v>
                </c:pt>
                <c:pt idx="197834">
                  <c:v>50.838009026851999</c:v>
                </c:pt>
                <c:pt idx="197835">
                  <c:v>50.8381026210822</c:v>
                </c:pt>
                <c:pt idx="197836">
                  <c:v>50.8381962150128</c:v>
                </c:pt>
                <c:pt idx="197837">
                  <c:v>50.8382898086439</c:v>
                </c:pt>
                <c:pt idx="197838">
                  <c:v>50.838383401975399</c:v>
                </c:pt>
                <c:pt idx="197839">
                  <c:v>50.838476995007198</c:v>
                </c:pt>
                <c:pt idx="197840">
                  <c:v>50.838570587739603</c:v>
                </c:pt>
                <c:pt idx="197841">
                  <c:v>50.838664180172302</c:v>
                </c:pt>
                <c:pt idx="197842">
                  <c:v>50.838757772305399</c:v>
                </c:pt>
                <c:pt idx="197843">
                  <c:v>50.838851364139003</c:v>
                </c:pt>
                <c:pt idx="197844">
                  <c:v>50.838944955672901</c:v>
                </c:pt>
                <c:pt idx="197845">
                  <c:v>50.839038546907403</c:v>
                </c:pt>
                <c:pt idx="197846">
                  <c:v>50.839132137842199</c:v>
                </c:pt>
                <c:pt idx="197847">
                  <c:v>50.839225728477402</c:v>
                </c:pt>
                <c:pt idx="197848">
                  <c:v>50.839319318813097</c:v>
                </c:pt>
                <c:pt idx="197849">
                  <c:v>50.839412908849198</c:v>
                </c:pt>
                <c:pt idx="197850">
                  <c:v>50.839506498585699</c:v>
                </c:pt>
                <c:pt idx="197851">
                  <c:v>50.839600088022699</c:v>
                </c:pt>
                <c:pt idx="197852">
                  <c:v>50.839693677160099</c:v>
                </c:pt>
                <c:pt idx="197853">
                  <c:v>50.839787265997899</c:v>
                </c:pt>
                <c:pt idx="197854">
                  <c:v>50.839880854536098</c:v>
                </c:pt>
                <c:pt idx="197855">
                  <c:v>50.839974442774803</c:v>
                </c:pt>
                <c:pt idx="197856">
                  <c:v>50.840068030713901</c:v>
                </c:pt>
                <c:pt idx="197857">
                  <c:v>50.840161618353399</c:v>
                </c:pt>
                <c:pt idx="197858">
                  <c:v>50.840255205693403</c:v>
                </c:pt>
                <c:pt idx="197859">
                  <c:v>50.840348792733799</c:v>
                </c:pt>
                <c:pt idx="197860">
                  <c:v>50.840442379474702</c:v>
                </c:pt>
                <c:pt idx="197861">
                  <c:v>50.840535965915898</c:v>
                </c:pt>
                <c:pt idx="197862">
                  <c:v>50.840629552057699</c:v>
                </c:pt>
                <c:pt idx="197863">
                  <c:v>50.840723137899801</c:v>
                </c:pt>
                <c:pt idx="197864">
                  <c:v>50.840816723442401</c:v>
                </c:pt>
                <c:pt idx="197865">
                  <c:v>50.840910308685501</c:v>
                </c:pt>
                <c:pt idx="197866">
                  <c:v>50.841003893628901</c:v>
                </c:pt>
                <c:pt idx="197867">
                  <c:v>50.8410974782729</c:v>
                </c:pt>
                <c:pt idx="197868">
                  <c:v>50.841191062617199</c:v>
                </c:pt>
                <c:pt idx="197869">
                  <c:v>50.841284646662103</c:v>
                </c:pt>
                <c:pt idx="197870">
                  <c:v>50.841378230407301</c:v>
                </c:pt>
                <c:pt idx="197871">
                  <c:v>50.841471813852998</c:v>
                </c:pt>
                <c:pt idx="197872">
                  <c:v>50.841565396999201</c:v>
                </c:pt>
                <c:pt idx="197873">
                  <c:v>50.841658979845803</c:v>
                </c:pt>
                <c:pt idx="197874">
                  <c:v>50.841752562392799</c:v>
                </c:pt>
                <c:pt idx="197875">
                  <c:v>50.8418461446403</c:v>
                </c:pt>
                <c:pt idx="197876">
                  <c:v>50.841939726588301</c:v>
                </c:pt>
                <c:pt idx="197877">
                  <c:v>50.842033308236701</c:v>
                </c:pt>
                <c:pt idx="197878">
                  <c:v>50.8421268895856</c:v>
                </c:pt>
                <c:pt idx="197879">
                  <c:v>50.842220470634899</c:v>
                </c:pt>
                <c:pt idx="197880">
                  <c:v>50.842314051384697</c:v>
                </c:pt>
                <c:pt idx="197881">
                  <c:v>50.842407631834902</c:v>
                </c:pt>
                <c:pt idx="197882">
                  <c:v>50.842501211985599</c:v>
                </c:pt>
                <c:pt idx="197883">
                  <c:v>50.842594791836703</c:v>
                </c:pt>
                <c:pt idx="197884">
                  <c:v>50.842688371388299</c:v>
                </c:pt>
                <c:pt idx="197885">
                  <c:v>50.842781950640401</c:v>
                </c:pt>
                <c:pt idx="197886">
                  <c:v>50.842875529592902</c:v>
                </c:pt>
                <c:pt idx="197887">
                  <c:v>50.842969108245903</c:v>
                </c:pt>
                <c:pt idx="197888">
                  <c:v>50.843062686599303</c:v>
                </c:pt>
                <c:pt idx="197889">
                  <c:v>50.843156264653203</c:v>
                </c:pt>
                <c:pt idx="197890">
                  <c:v>50.843249842407602</c:v>
                </c:pt>
                <c:pt idx="197891">
                  <c:v>50.843343419862499</c:v>
                </c:pt>
                <c:pt idx="197892">
                  <c:v>50.843436997017797</c:v>
                </c:pt>
                <c:pt idx="197893">
                  <c:v>50.843530573873501</c:v>
                </c:pt>
                <c:pt idx="197894">
                  <c:v>50.843624150429797</c:v>
                </c:pt>
                <c:pt idx="197895">
                  <c:v>50.843717726686499</c:v>
                </c:pt>
                <c:pt idx="197896">
                  <c:v>50.843811302643701</c:v>
                </c:pt>
                <c:pt idx="197897">
                  <c:v>50.843904878301402</c:v>
                </c:pt>
                <c:pt idx="197898">
                  <c:v>50.843998453659502</c:v>
                </c:pt>
                <c:pt idx="197899">
                  <c:v>50.844092028718102</c:v>
                </c:pt>
                <c:pt idx="197900">
                  <c:v>50.8441856034772</c:v>
                </c:pt>
                <c:pt idx="197901">
                  <c:v>50.844279177936698</c:v>
                </c:pt>
                <c:pt idx="197902">
                  <c:v>50.844372752096803</c:v>
                </c:pt>
                <c:pt idx="197903">
                  <c:v>50.844466325957299</c:v>
                </c:pt>
                <c:pt idx="197904">
                  <c:v>50.844559899518302</c:v>
                </c:pt>
                <c:pt idx="197905">
                  <c:v>50.844653472779697</c:v>
                </c:pt>
                <c:pt idx="197906">
                  <c:v>50.844747045741698</c:v>
                </c:pt>
                <c:pt idx="197907">
                  <c:v>50.844840618404099</c:v>
                </c:pt>
                <c:pt idx="197908">
                  <c:v>50.844934190766999</c:v>
                </c:pt>
                <c:pt idx="197909">
                  <c:v>50.845027762830398</c:v>
                </c:pt>
                <c:pt idx="197910">
                  <c:v>50.845121334594303</c:v>
                </c:pt>
                <c:pt idx="197911">
                  <c:v>50.845214906058601</c:v>
                </c:pt>
                <c:pt idx="197912">
                  <c:v>50.845308477223497</c:v>
                </c:pt>
                <c:pt idx="197913">
                  <c:v>50.8454020480888</c:v>
                </c:pt>
                <c:pt idx="197914">
                  <c:v>50.845495618654702</c:v>
                </c:pt>
                <c:pt idx="197915">
                  <c:v>50.845589188920997</c:v>
                </c:pt>
                <c:pt idx="197916">
                  <c:v>50.845682758887797</c:v>
                </c:pt>
                <c:pt idx="197917">
                  <c:v>50.845776328555097</c:v>
                </c:pt>
                <c:pt idx="197918">
                  <c:v>50.845869897922903</c:v>
                </c:pt>
                <c:pt idx="197919">
                  <c:v>50.845963466991101</c:v>
                </c:pt>
                <c:pt idx="197920">
                  <c:v>50.846057035759898</c:v>
                </c:pt>
                <c:pt idx="197921">
                  <c:v>50.846150604229202</c:v>
                </c:pt>
                <c:pt idx="197922">
                  <c:v>50.846244172398897</c:v>
                </c:pt>
                <c:pt idx="197923">
                  <c:v>50.846337740269199</c:v>
                </c:pt>
                <c:pt idx="197924">
                  <c:v>50.84643130784</c:v>
                </c:pt>
                <c:pt idx="197925">
                  <c:v>50.8465248751112</c:v>
                </c:pt>
                <c:pt idx="197926">
                  <c:v>50.846618442082999</c:v>
                </c:pt>
                <c:pt idx="197927">
                  <c:v>50.846712008755198</c:v>
                </c:pt>
                <c:pt idx="197928">
                  <c:v>50.846805575128002</c:v>
                </c:pt>
                <c:pt idx="197929">
                  <c:v>50.846899141201199</c:v>
                </c:pt>
                <c:pt idx="197930">
                  <c:v>50.846992706975001</c:v>
                </c:pt>
                <c:pt idx="197931">
                  <c:v>50.847086272449303</c:v>
                </c:pt>
                <c:pt idx="197932">
                  <c:v>50.847179837623997</c:v>
                </c:pt>
                <c:pt idx="197933">
                  <c:v>50.847273402499297</c:v>
                </c:pt>
                <c:pt idx="197934">
                  <c:v>50.847366967075097</c:v>
                </c:pt>
                <c:pt idx="197935">
                  <c:v>50.847460531351402</c:v>
                </c:pt>
                <c:pt idx="197936">
                  <c:v>50.847554095328199</c:v>
                </c:pt>
                <c:pt idx="197937">
                  <c:v>50.847647659005503</c:v>
                </c:pt>
                <c:pt idx="197938">
                  <c:v>50.847741222383299</c:v>
                </c:pt>
                <c:pt idx="197939">
                  <c:v>50.8478347854617</c:v>
                </c:pt>
                <c:pt idx="197940">
                  <c:v>50.847928348240501</c:v>
                </c:pt>
                <c:pt idx="197941">
                  <c:v>50.848021910719901</c:v>
                </c:pt>
                <c:pt idx="197942">
                  <c:v>50.848115472899799</c:v>
                </c:pt>
                <c:pt idx="197943">
                  <c:v>50.848209034780197</c:v>
                </c:pt>
                <c:pt idx="197944">
                  <c:v>50.848302596361101</c:v>
                </c:pt>
                <c:pt idx="197945">
                  <c:v>50.848396157642497</c:v>
                </c:pt>
                <c:pt idx="197946">
                  <c:v>50.8484897186244</c:v>
                </c:pt>
                <c:pt idx="197947">
                  <c:v>50.848583279306901</c:v>
                </c:pt>
                <c:pt idx="197948">
                  <c:v>50.848676839689901</c:v>
                </c:pt>
                <c:pt idx="197949">
                  <c:v>50.8487703997734</c:v>
                </c:pt>
                <c:pt idx="197950">
                  <c:v>50.848863959557399</c:v>
                </c:pt>
                <c:pt idx="197951">
                  <c:v>50.848957519042003</c:v>
                </c:pt>
                <c:pt idx="197952">
                  <c:v>50.849051078227099</c:v>
                </c:pt>
                <c:pt idx="197953">
                  <c:v>50.849144637112701</c:v>
                </c:pt>
                <c:pt idx="197954">
                  <c:v>50.849238195698803</c:v>
                </c:pt>
                <c:pt idx="197955">
                  <c:v>50.849331753985503</c:v>
                </c:pt>
                <c:pt idx="197956">
                  <c:v>50.849425311972603</c:v>
                </c:pt>
                <c:pt idx="197957">
                  <c:v>50.8495188696604</c:v>
                </c:pt>
                <c:pt idx="197958">
                  <c:v>50.849612427048598</c:v>
                </c:pt>
                <c:pt idx="197959">
                  <c:v>50.849705984137401</c:v>
                </c:pt>
                <c:pt idx="197960">
                  <c:v>50.849799540926703</c:v>
                </c:pt>
                <c:pt idx="197961">
                  <c:v>50.849893097416498</c:v>
                </c:pt>
                <c:pt idx="197962">
                  <c:v>50.849986653606898</c:v>
                </c:pt>
                <c:pt idx="197963">
                  <c:v>50.850080209497797</c:v>
                </c:pt>
                <c:pt idx="197964">
                  <c:v>50.850173765089302</c:v>
                </c:pt>
                <c:pt idx="197965">
                  <c:v>50.850267320381299</c:v>
                </c:pt>
                <c:pt idx="197966">
                  <c:v>50.850360875373802</c:v>
                </c:pt>
                <c:pt idx="197967">
                  <c:v>50.850454430066797</c:v>
                </c:pt>
                <c:pt idx="197968">
                  <c:v>50.850547984460398</c:v>
                </c:pt>
                <c:pt idx="197969">
                  <c:v>50.850641538554598</c:v>
                </c:pt>
                <c:pt idx="197970">
                  <c:v>50.850735092349296</c:v>
                </c:pt>
                <c:pt idx="197971">
                  <c:v>50.850828645844501</c:v>
                </c:pt>
                <c:pt idx="197972">
                  <c:v>50.850922199040298</c:v>
                </c:pt>
                <c:pt idx="197973">
                  <c:v>50.8510157519366</c:v>
                </c:pt>
                <c:pt idx="197974">
                  <c:v>50.851109304533402</c:v>
                </c:pt>
                <c:pt idx="197975">
                  <c:v>50.851202856830803</c:v>
                </c:pt>
                <c:pt idx="197976">
                  <c:v>50.851296408828802</c:v>
                </c:pt>
                <c:pt idx="197977">
                  <c:v>50.8513899605273</c:v>
                </c:pt>
                <c:pt idx="197978">
                  <c:v>50.851483511926297</c:v>
                </c:pt>
                <c:pt idx="197979">
                  <c:v>50.8515770630259</c:v>
                </c:pt>
                <c:pt idx="197980">
                  <c:v>50.851670613826101</c:v>
                </c:pt>
                <c:pt idx="197981">
                  <c:v>50.851764164326802</c:v>
                </c:pt>
                <c:pt idx="197982">
                  <c:v>50.851857714528101</c:v>
                </c:pt>
                <c:pt idx="197983">
                  <c:v>50.8519512644299</c:v>
                </c:pt>
                <c:pt idx="197984">
                  <c:v>50.852044814032197</c:v>
                </c:pt>
                <c:pt idx="197985">
                  <c:v>50.8521383633352</c:v>
                </c:pt>
                <c:pt idx="197986">
                  <c:v>50.852231912338603</c:v>
                </c:pt>
                <c:pt idx="197987">
                  <c:v>50.852325461042703</c:v>
                </c:pt>
                <c:pt idx="197988">
                  <c:v>50.852419009447303</c:v>
                </c:pt>
                <c:pt idx="197989">
                  <c:v>50.852512557552402</c:v>
                </c:pt>
                <c:pt idx="197990">
                  <c:v>50.852606105358099</c:v>
                </c:pt>
                <c:pt idx="197991">
                  <c:v>50.852699652864402</c:v>
                </c:pt>
                <c:pt idx="197992">
                  <c:v>50.852793200071297</c:v>
                </c:pt>
                <c:pt idx="197993">
                  <c:v>50.852886746978697</c:v>
                </c:pt>
                <c:pt idx="197994">
                  <c:v>50.852980293586597</c:v>
                </c:pt>
                <c:pt idx="197995">
                  <c:v>50.853073839895202</c:v>
                </c:pt>
                <c:pt idx="197996">
                  <c:v>50.8531673859043</c:v>
                </c:pt>
                <c:pt idx="197997">
                  <c:v>50.853260931613903</c:v>
                </c:pt>
                <c:pt idx="197998">
                  <c:v>50.853354477024197</c:v>
                </c:pt>
                <c:pt idx="197999">
                  <c:v>50.853448022134998</c:v>
                </c:pt>
                <c:pt idx="198000">
                  <c:v>50.853541566946397</c:v>
                </c:pt>
                <c:pt idx="198001">
                  <c:v>50.853635111458303</c:v>
                </c:pt>
                <c:pt idx="198002">
                  <c:v>50.853728655670899</c:v>
                </c:pt>
                <c:pt idx="198003">
                  <c:v>50.853822199583902</c:v>
                </c:pt>
                <c:pt idx="198004">
                  <c:v>50.853915743197597</c:v>
                </c:pt>
                <c:pt idx="198005">
                  <c:v>50.854009286511896</c:v>
                </c:pt>
                <c:pt idx="198006">
                  <c:v>50.854102829526703</c:v>
                </c:pt>
                <c:pt idx="198007">
                  <c:v>50.8541963722421</c:v>
                </c:pt>
                <c:pt idx="198008">
                  <c:v>50.854289914658096</c:v>
                </c:pt>
                <c:pt idx="198009">
                  <c:v>50.854383456774599</c:v>
                </c:pt>
                <c:pt idx="198010">
                  <c:v>50.854476998591799</c:v>
                </c:pt>
                <c:pt idx="198011">
                  <c:v>50.854570540109499</c:v>
                </c:pt>
                <c:pt idx="198012">
                  <c:v>50.854664081327797</c:v>
                </c:pt>
                <c:pt idx="198013">
                  <c:v>50.854757622246602</c:v>
                </c:pt>
                <c:pt idx="198014">
                  <c:v>50.854851162866098</c:v>
                </c:pt>
                <c:pt idx="198015">
                  <c:v>50.854944703186199</c:v>
                </c:pt>
                <c:pt idx="198016">
                  <c:v>50.855038243206799</c:v>
                </c:pt>
                <c:pt idx="198017">
                  <c:v>50.855131782927998</c:v>
                </c:pt>
                <c:pt idx="198018">
                  <c:v>50.855225322349803</c:v>
                </c:pt>
                <c:pt idx="198019">
                  <c:v>50.855318861472199</c:v>
                </c:pt>
                <c:pt idx="198020">
                  <c:v>50.855412400295201</c:v>
                </c:pt>
                <c:pt idx="198021">
                  <c:v>50.855505938818801</c:v>
                </c:pt>
                <c:pt idx="198022">
                  <c:v>50.855599477043</c:v>
                </c:pt>
                <c:pt idx="198023">
                  <c:v>50.855693014967699</c:v>
                </c:pt>
                <c:pt idx="198024">
                  <c:v>50.855786552593102</c:v>
                </c:pt>
                <c:pt idx="198025">
                  <c:v>50.855880089918998</c:v>
                </c:pt>
                <c:pt idx="198026">
                  <c:v>50.855973626945598</c:v>
                </c:pt>
                <c:pt idx="198027">
                  <c:v>50.856067163672698</c:v>
                </c:pt>
                <c:pt idx="198028">
                  <c:v>50.856160700100503</c:v>
                </c:pt>
                <c:pt idx="198029">
                  <c:v>50.8562542362288</c:v>
                </c:pt>
                <c:pt idx="198030">
                  <c:v>50.856347772057703</c:v>
                </c:pt>
                <c:pt idx="198031">
                  <c:v>50.856441307587303</c:v>
                </c:pt>
                <c:pt idx="198032">
                  <c:v>50.856534842817403</c:v>
                </c:pt>
                <c:pt idx="198033">
                  <c:v>50.856628377748201</c:v>
                </c:pt>
                <c:pt idx="198034">
                  <c:v>50.856721912379498</c:v>
                </c:pt>
                <c:pt idx="198035">
                  <c:v>50.856815446711401</c:v>
                </c:pt>
                <c:pt idx="198036">
                  <c:v>50.856908980744002</c:v>
                </c:pt>
                <c:pt idx="198037">
                  <c:v>50.857002514477202</c:v>
                </c:pt>
                <c:pt idx="198038">
                  <c:v>50.8570960479109</c:v>
                </c:pt>
                <c:pt idx="198039">
                  <c:v>50.857189581045297</c:v>
                </c:pt>
                <c:pt idx="198040">
                  <c:v>50.8572831138803</c:v>
                </c:pt>
                <c:pt idx="198041">
                  <c:v>50.857376646415901</c:v>
                </c:pt>
                <c:pt idx="198042">
                  <c:v>50.8574701786521</c:v>
                </c:pt>
                <c:pt idx="198043">
                  <c:v>50.857563710588899</c:v>
                </c:pt>
                <c:pt idx="198044">
                  <c:v>50.857657242226303</c:v>
                </c:pt>
                <c:pt idx="198045">
                  <c:v>50.857750773564398</c:v>
                </c:pt>
                <c:pt idx="198046">
                  <c:v>50.857844304602999</c:v>
                </c:pt>
                <c:pt idx="198047">
                  <c:v>50.857937835342298</c:v>
                </c:pt>
                <c:pt idx="198048">
                  <c:v>50.858031365782203</c:v>
                </c:pt>
                <c:pt idx="198049">
                  <c:v>50.8581248959227</c:v>
                </c:pt>
                <c:pt idx="198050">
                  <c:v>50.858218425763802</c:v>
                </c:pt>
                <c:pt idx="198051">
                  <c:v>50.858311955305503</c:v>
                </c:pt>
                <c:pt idx="198052">
                  <c:v>50.858405484547902</c:v>
                </c:pt>
                <c:pt idx="198053">
                  <c:v>50.858499013490899</c:v>
                </c:pt>
                <c:pt idx="198054">
                  <c:v>50.858592542134502</c:v>
                </c:pt>
                <c:pt idx="198055">
                  <c:v>50.858686070478697</c:v>
                </c:pt>
                <c:pt idx="198056">
                  <c:v>50.858779598523597</c:v>
                </c:pt>
                <c:pt idx="198057">
                  <c:v>50.858873126269003</c:v>
                </c:pt>
                <c:pt idx="198058">
                  <c:v>50.8589666537151</c:v>
                </c:pt>
                <c:pt idx="198059">
                  <c:v>50.859060180861903</c:v>
                </c:pt>
                <c:pt idx="198060">
                  <c:v>50.859153707709197</c:v>
                </c:pt>
                <c:pt idx="198061">
                  <c:v>50.859247234257197</c:v>
                </c:pt>
                <c:pt idx="198062">
                  <c:v>50.859340760505802</c:v>
                </c:pt>
                <c:pt idx="198063">
                  <c:v>50.859434286455098</c:v>
                </c:pt>
                <c:pt idx="198064">
                  <c:v>50.859527812105</c:v>
                </c:pt>
                <c:pt idx="198065">
                  <c:v>50.859621337455501</c:v>
                </c:pt>
                <c:pt idx="198066">
                  <c:v>50.8597148625066</c:v>
                </c:pt>
                <c:pt idx="198067">
                  <c:v>50.859808387258397</c:v>
                </c:pt>
                <c:pt idx="198068">
                  <c:v>50.8599019117108</c:v>
                </c:pt>
                <c:pt idx="198069">
                  <c:v>50.859995435863901</c:v>
                </c:pt>
                <c:pt idx="198070">
                  <c:v>50.860088959717601</c:v>
                </c:pt>
                <c:pt idx="198071">
                  <c:v>50.860182483271899</c:v>
                </c:pt>
                <c:pt idx="198072">
                  <c:v>50.860276006526902</c:v>
                </c:pt>
                <c:pt idx="198073">
                  <c:v>50.860369529482497</c:v>
                </c:pt>
                <c:pt idx="198074">
                  <c:v>50.860463052138698</c:v>
                </c:pt>
                <c:pt idx="198075">
                  <c:v>50.860556574495597</c:v>
                </c:pt>
                <c:pt idx="198076">
                  <c:v>50.860650096553101</c:v>
                </c:pt>
                <c:pt idx="198077">
                  <c:v>50.860743618311297</c:v>
                </c:pt>
                <c:pt idx="198078">
                  <c:v>50.860837139770197</c:v>
                </c:pt>
                <c:pt idx="198079">
                  <c:v>50.860930660929597</c:v>
                </c:pt>
                <c:pt idx="198080">
                  <c:v>50.861024181789702</c:v>
                </c:pt>
                <c:pt idx="198081">
                  <c:v>50.861117702350498</c:v>
                </c:pt>
                <c:pt idx="198082">
                  <c:v>50.8612112226119</c:v>
                </c:pt>
                <c:pt idx="198083">
                  <c:v>50.861304742573999</c:v>
                </c:pt>
                <c:pt idx="198084">
                  <c:v>50.861398262236698</c:v>
                </c:pt>
                <c:pt idx="198085">
                  <c:v>50.861491781600101</c:v>
                </c:pt>
                <c:pt idx="198086">
                  <c:v>50.861585300664103</c:v>
                </c:pt>
                <c:pt idx="198087">
                  <c:v>50.861678819428803</c:v>
                </c:pt>
                <c:pt idx="198088">
                  <c:v>50.861772337894102</c:v>
                </c:pt>
                <c:pt idx="198089">
                  <c:v>50.861865856060099</c:v>
                </c:pt>
                <c:pt idx="198090">
                  <c:v>50.861959373926702</c:v>
                </c:pt>
                <c:pt idx="198091">
                  <c:v>50.862052891494002</c:v>
                </c:pt>
                <c:pt idx="198092">
                  <c:v>50.862146408762001</c:v>
                </c:pt>
                <c:pt idx="198093">
                  <c:v>50.862239925730599</c:v>
                </c:pt>
                <c:pt idx="198094">
                  <c:v>50.862333442399901</c:v>
                </c:pt>
                <c:pt idx="198095">
                  <c:v>50.862426958769802</c:v>
                </c:pt>
                <c:pt idx="198096">
                  <c:v>50.862520474840402</c:v>
                </c:pt>
                <c:pt idx="198097">
                  <c:v>50.862613990611699</c:v>
                </c:pt>
                <c:pt idx="198098">
                  <c:v>50.862707506083602</c:v>
                </c:pt>
                <c:pt idx="198099">
                  <c:v>50.862801021256203</c:v>
                </c:pt>
                <c:pt idx="198100">
                  <c:v>50.862894536129502</c:v>
                </c:pt>
                <c:pt idx="198101">
                  <c:v>50.8629880507034</c:v>
                </c:pt>
                <c:pt idx="198102">
                  <c:v>50.863081564978003</c:v>
                </c:pt>
                <c:pt idx="198103">
                  <c:v>50.863175078953297</c:v>
                </c:pt>
                <c:pt idx="198104">
                  <c:v>50.863268592629197</c:v>
                </c:pt>
                <c:pt idx="198105">
                  <c:v>50.863362106005802</c:v>
                </c:pt>
                <c:pt idx="198106">
                  <c:v>50.863455619083098</c:v>
                </c:pt>
                <c:pt idx="198107">
                  <c:v>50.863549131860999</c:v>
                </c:pt>
                <c:pt idx="198108">
                  <c:v>50.863642644339699</c:v>
                </c:pt>
                <c:pt idx="198109">
                  <c:v>50.863736156519003</c:v>
                </c:pt>
                <c:pt idx="198110">
                  <c:v>50.8638296683989</c:v>
                </c:pt>
                <c:pt idx="198111">
                  <c:v>50.863923179979601</c:v>
                </c:pt>
                <c:pt idx="198112">
                  <c:v>50.8640166912609</c:v>
                </c:pt>
                <c:pt idx="198113">
                  <c:v>50.864110202242898</c:v>
                </c:pt>
                <c:pt idx="198114">
                  <c:v>50.864203712925601</c:v>
                </c:pt>
                <c:pt idx="198115">
                  <c:v>50.864297223309002</c:v>
                </c:pt>
                <c:pt idx="198116">
                  <c:v>50.864390733393002</c:v>
                </c:pt>
                <c:pt idx="198117">
                  <c:v>50.864484243177799</c:v>
                </c:pt>
                <c:pt idx="198118">
                  <c:v>50.864577752663202</c:v>
                </c:pt>
                <c:pt idx="198119">
                  <c:v>50.864671261849303</c:v>
                </c:pt>
                <c:pt idx="198120">
                  <c:v>50.864764770736102</c:v>
                </c:pt>
                <c:pt idx="198121">
                  <c:v>50.864858279323599</c:v>
                </c:pt>
                <c:pt idx="198122">
                  <c:v>50.864951787611702</c:v>
                </c:pt>
                <c:pt idx="198123">
                  <c:v>50.865045295600602</c:v>
                </c:pt>
                <c:pt idx="198124">
                  <c:v>50.865138803290101</c:v>
                </c:pt>
                <c:pt idx="198125">
                  <c:v>50.865232310680298</c:v>
                </c:pt>
                <c:pt idx="198126">
                  <c:v>50.8653258177713</c:v>
                </c:pt>
                <c:pt idx="198127">
                  <c:v>50.8654193245629</c:v>
                </c:pt>
                <c:pt idx="198128">
                  <c:v>50.865512831055199</c:v>
                </c:pt>
                <c:pt idx="198129">
                  <c:v>50.865606337248202</c:v>
                </c:pt>
                <c:pt idx="198130">
                  <c:v>50.865699843141897</c:v>
                </c:pt>
                <c:pt idx="198131">
                  <c:v>50.865793348736297</c:v>
                </c:pt>
                <c:pt idx="198132">
                  <c:v>50.865886854031302</c:v>
                </c:pt>
                <c:pt idx="198133">
                  <c:v>50.865980359027098</c:v>
                </c:pt>
                <c:pt idx="198134">
                  <c:v>50.866073863723599</c:v>
                </c:pt>
                <c:pt idx="198135">
                  <c:v>50.866167368120799</c:v>
                </c:pt>
                <c:pt idx="198136">
                  <c:v>50.866260872218703</c:v>
                </c:pt>
                <c:pt idx="198137">
                  <c:v>50.866354376017298</c:v>
                </c:pt>
                <c:pt idx="198138">
                  <c:v>50.866447879516599</c:v>
                </c:pt>
                <c:pt idx="198139">
                  <c:v>50.866541382716598</c:v>
                </c:pt>
                <c:pt idx="198140">
                  <c:v>50.866634885617302</c:v>
                </c:pt>
                <c:pt idx="198141">
                  <c:v>50.866728388218696</c:v>
                </c:pt>
                <c:pt idx="198142">
                  <c:v>50.866821890520797</c:v>
                </c:pt>
                <c:pt idx="198143">
                  <c:v>50.866915392523602</c:v>
                </c:pt>
                <c:pt idx="198144">
                  <c:v>50.867008894227098</c:v>
                </c:pt>
                <c:pt idx="198145">
                  <c:v>50.867102395631399</c:v>
                </c:pt>
                <c:pt idx="198146">
                  <c:v>50.867195896736298</c:v>
                </c:pt>
                <c:pt idx="198147">
                  <c:v>50.867289397541903</c:v>
                </c:pt>
                <c:pt idx="198148">
                  <c:v>50.867382898048298</c:v>
                </c:pt>
                <c:pt idx="198149">
                  <c:v>50.867476398255398</c:v>
                </c:pt>
                <c:pt idx="198150">
                  <c:v>50.867569898163197</c:v>
                </c:pt>
                <c:pt idx="198151">
                  <c:v>50.8676633977717</c:v>
                </c:pt>
                <c:pt idx="198152">
                  <c:v>50.867756897080902</c:v>
                </c:pt>
                <c:pt idx="198153">
                  <c:v>50.867850396090901</c:v>
                </c:pt>
                <c:pt idx="198154">
                  <c:v>50.867943894801499</c:v>
                </c:pt>
                <c:pt idx="198155">
                  <c:v>50.868037393212902</c:v>
                </c:pt>
                <c:pt idx="198156">
                  <c:v>50.868130891325002</c:v>
                </c:pt>
                <c:pt idx="198157">
                  <c:v>50.8682243891379</c:v>
                </c:pt>
                <c:pt idx="198158">
                  <c:v>50.868317886651397</c:v>
                </c:pt>
                <c:pt idx="198159">
                  <c:v>50.868411383865698</c:v>
                </c:pt>
                <c:pt idx="198160">
                  <c:v>50.868504880780698</c:v>
                </c:pt>
                <c:pt idx="198161">
                  <c:v>50.868598377396403</c:v>
                </c:pt>
                <c:pt idx="198162">
                  <c:v>50.868691873712798</c:v>
                </c:pt>
                <c:pt idx="198163">
                  <c:v>50.868785369729999</c:v>
                </c:pt>
                <c:pt idx="198164">
                  <c:v>50.868878865447897</c:v>
                </c:pt>
                <c:pt idx="198165">
                  <c:v>50.868972360866501</c:v>
                </c:pt>
                <c:pt idx="198166">
                  <c:v>50.869065855985802</c:v>
                </c:pt>
                <c:pt idx="198167">
                  <c:v>50.869159350805901</c:v>
                </c:pt>
                <c:pt idx="198168">
                  <c:v>50.869252845326699</c:v>
                </c:pt>
                <c:pt idx="198169">
                  <c:v>50.869346339548301</c:v>
                </c:pt>
                <c:pt idx="198170">
                  <c:v>50.869439833470601</c:v>
                </c:pt>
                <c:pt idx="198171">
                  <c:v>50.869533327093599</c:v>
                </c:pt>
                <c:pt idx="198172">
                  <c:v>50.869626820417302</c:v>
                </c:pt>
                <c:pt idx="198173">
                  <c:v>50.869720313441803</c:v>
                </c:pt>
                <c:pt idx="198174">
                  <c:v>50.869813806167102</c:v>
                </c:pt>
                <c:pt idx="198175">
                  <c:v>50.869907298592999</c:v>
                </c:pt>
                <c:pt idx="198176">
                  <c:v>50.8700007907197</c:v>
                </c:pt>
                <c:pt idx="198177">
                  <c:v>50.8700942825472</c:v>
                </c:pt>
                <c:pt idx="198178">
                  <c:v>50.870187774075298</c:v>
                </c:pt>
                <c:pt idx="198179">
                  <c:v>50.8702812653043</c:v>
                </c:pt>
                <c:pt idx="198180">
                  <c:v>50.8703747562339</c:v>
                </c:pt>
                <c:pt idx="198181">
                  <c:v>50.870468246864299</c:v>
                </c:pt>
                <c:pt idx="198182">
                  <c:v>50.870561737195501</c:v>
                </c:pt>
                <c:pt idx="198183">
                  <c:v>50.870655227227402</c:v>
                </c:pt>
                <c:pt idx="198184">
                  <c:v>50.870748716960001</c:v>
                </c:pt>
                <c:pt idx="198185">
                  <c:v>50.870842206393398</c:v>
                </c:pt>
                <c:pt idx="198186">
                  <c:v>50.870935695527599</c:v>
                </c:pt>
                <c:pt idx="198187">
                  <c:v>50.871029184362499</c:v>
                </c:pt>
                <c:pt idx="198188">
                  <c:v>50.871122672898103</c:v>
                </c:pt>
                <c:pt idx="198189">
                  <c:v>50.871216161134498</c:v>
                </c:pt>
                <c:pt idx="198190">
                  <c:v>50.871309649071698</c:v>
                </c:pt>
                <c:pt idx="198191">
                  <c:v>50.871403136709603</c:v>
                </c:pt>
                <c:pt idx="198192">
                  <c:v>50.871496624048198</c:v>
                </c:pt>
                <c:pt idx="198193">
                  <c:v>50.871590111087599</c:v>
                </c:pt>
                <c:pt idx="198194">
                  <c:v>50.871683597827797</c:v>
                </c:pt>
                <c:pt idx="198195">
                  <c:v>50.8717770842687</c:v>
                </c:pt>
                <c:pt idx="198196">
                  <c:v>50.871870570410401</c:v>
                </c:pt>
                <c:pt idx="198197">
                  <c:v>50.871964056252899</c:v>
                </c:pt>
                <c:pt idx="198198">
                  <c:v>50.872057541796003</c:v>
                </c:pt>
                <c:pt idx="198199">
                  <c:v>50.872151027039997</c:v>
                </c:pt>
                <c:pt idx="198200">
                  <c:v>50.872244511984697</c:v>
                </c:pt>
                <c:pt idx="198201">
                  <c:v>50.872337996630201</c:v>
                </c:pt>
                <c:pt idx="198202">
                  <c:v>50.872431480976502</c:v>
                </c:pt>
                <c:pt idx="198203">
                  <c:v>50.872524965023501</c:v>
                </c:pt>
                <c:pt idx="198204">
                  <c:v>50.872618448771298</c:v>
                </c:pt>
                <c:pt idx="198205">
                  <c:v>50.872711932219801</c:v>
                </c:pt>
                <c:pt idx="198206">
                  <c:v>50.8728054153692</c:v>
                </c:pt>
                <c:pt idx="198207">
                  <c:v>50.872898898219198</c:v>
                </c:pt>
                <c:pt idx="198208">
                  <c:v>50.8729923807701</c:v>
                </c:pt>
                <c:pt idx="198209">
                  <c:v>50.8730858630217</c:v>
                </c:pt>
                <c:pt idx="198210">
                  <c:v>50.873179344974098</c:v>
                </c:pt>
                <c:pt idx="198211">
                  <c:v>50.8732728266273</c:v>
                </c:pt>
                <c:pt idx="198212">
                  <c:v>50.8733663079812</c:v>
                </c:pt>
                <c:pt idx="198213">
                  <c:v>50.873459789035998</c:v>
                </c:pt>
                <c:pt idx="198214">
                  <c:v>50.8735532697915</c:v>
                </c:pt>
                <c:pt idx="198215">
                  <c:v>50.873646750247701</c:v>
                </c:pt>
                <c:pt idx="198216">
                  <c:v>50.873740230404799</c:v>
                </c:pt>
                <c:pt idx="198217">
                  <c:v>50.873833710262602</c:v>
                </c:pt>
                <c:pt idx="198218">
                  <c:v>50.873927189821202</c:v>
                </c:pt>
                <c:pt idx="198219">
                  <c:v>50.8740206690806</c:v>
                </c:pt>
                <c:pt idx="198220">
                  <c:v>50.874114148040803</c:v>
                </c:pt>
                <c:pt idx="198221">
                  <c:v>50.874207626701697</c:v>
                </c:pt>
                <c:pt idx="198222">
                  <c:v>50.874301105063402</c:v>
                </c:pt>
                <c:pt idx="198223">
                  <c:v>50.874394583125998</c:v>
                </c:pt>
                <c:pt idx="198224">
                  <c:v>50.874488060889298</c:v>
                </c:pt>
                <c:pt idx="198225">
                  <c:v>50.874581538353397</c:v>
                </c:pt>
                <c:pt idx="198226">
                  <c:v>50.8746750155182</c:v>
                </c:pt>
                <c:pt idx="198227">
                  <c:v>50.8747684923839</c:v>
                </c:pt>
                <c:pt idx="198228">
                  <c:v>50.874861968950299</c:v>
                </c:pt>
                <c:pt idx="198229">
                  <c:v>50.874955445217601</c:v>
                </c:pt>
                <c:pt idx="198230">
                  <c:v>50.875048921185602</c:v>
                </c:pt>
                <c:pt idx="198231">
                  <c:v>50.8751423968544</c:v>
                </c:pt>
                <c:pt idx="198232">
                  <c:v>50.875235872224103</c:v>
                </c:pt>
                <c:pt idx="198233">
                  <c:v>50.875329347294503</c:v>
                </c:pt>
                <c:pt idx="198234">
                  <c:v>50.875422822065701</c:v>
                </c:pt>
                <c:pt idx="198235">
                  <c:v>50.875516296537697</c:v>
                </c:pt>
                <c:pt idx="198236">
                  <c:v>50.875609770710497</c:v>
                </c:pt>
                <c:pt idx="198237">
                  <c:v>50.875703244584102</c:v>
                </c:pt>
                <c:pt idx="198238">
                  <c:v>50.875796718158497</c:v>
                </c:pt>
                <c:pt idx="198239">
                  <c:v>50.875890191433697</c:v>
                </c:pt>
                <c:pt idx="198240">
                  <c:v>50.875983664409702</c:v>
                </c:pt>
                <c:pt idx="198241">
                  <c:v>50.876077137086497</c:v>
                </c:pt>
                <c:pt idx="198242">
                  <c:v>50.876170609464097</c:v>
                </c:pt>
                <c:pt idx="198243">
                  <c:v>50.876264081542402</c:v>
                </c:pt>
                <c:pt idx="198244">
                  <c:v>50.876357553321697</c:v>
                </c:pt>
                <c:pt idx="198245">
                  <c:v>50.876451024801703</c:v>
                </c:pt>
                <c:pt idx="198246">
                  <c:v>50.8765444959825</c:v>
                </c:pt>
                <c:pt idx="198247">
                  <c:v>50.876637966864102</c:v>
                </c:pt>
                <c:pt idx="198248">
                  <c:v>50.876731437446502</c:v>
                </c:pt>
                <c:pt idx="198249">
                  <c:v>50.876824907729798</c:v>
                </c:pt>
                <c:pt idx="198250">
                  <c:v>50.8769183777138</c:v>
                </c:pt>
                <c:pt idx="198251">
                  <c:v>50.877011847398698</c:v>
                </c:pt>
                <c:pt idx="198252">
                  <c:v>50.877105316784402</c:v>
                </c:pt>
                <c:pt idx="198253">
                  <c:v>50.877198785870803</c:v>
                </c:pt>
                <c:pt idx="198254">
                  <c:v>50.877292254658201</c:v>
                </c:pt>
                <c:pt idx="198255">
                  <c:v>50.877385723146297</c:v>
                </c:pt>
                <c:pt idx="198256">
                  <c:v>50.877479191335198</c:v>
                </c:pt>
                <c:pt idx="198257">
                  <c:v>50.877572659224903</c:v>
                </c:pt>
                <c:pt idx="198258">
                  <c:v>50.877666126815498</c:v>
                </c:pt>
                <c:pt idx="198259">
                  <c:v>50.877759594106898</c:v>
                </c:pt>
                <c:pt idx="198260">
                  <c:v>50.877853061099103</c:v>
                </c:pt>
                <c:pt idx="198261">
                  <c:v>50.877946527792098</c:v>
                </c:pt>
                <c:pt idx="198262">
                  <c:v>50.878039994185997</c:v>
                </c:pt>
                <c:pt idx="198263">
                  <c:v>50.878133460280601</c:v>
                </c:pt>
                <c:pt idx="198264">
                  <c:v>50.878226926076103</c:v>
                </c:pt>
                <c:pt idx="198265">
                  <c:v>50.878320391572402</c:v>
                </c:pt>
                <c:pt idx="198266">
                  <c:v>50.878413856769598</c:v>
                </c:pt>
                <c:pt idx="198267">
                  <c:v>50.878507321667499</c:v>
                </c:pt>
                <c:pt idx="198268">
                  <c:v>50.878600786266297</c:v>
                </c:pt>
                <c:pt idx="198269">
                  <c:v>50.8786942505659</c:v>
                </c:pt>
                <c:pt idx="198270">
                  <c:v>50.8787877145664</c:v>
                </c:pt>
                <c:pt idx="198271">
                  <c:v>50.878881178267697</c:v>
                </c:pt>
                <c:pt idx="198272">
                  <c:v>50.878974641669799</c:v>
                </c:pt>
                <c:pt idx="198273">
                  <c:v>50.879068104772699</c:v>
                </c:pt>
                <c:pt idx="198274">
                  <c:v>50.879161567576503</c:v>
                </c:pt>
                <c:pt idx="198275">
                  <c:v>50.879255030081097</c:v>
                </c:pt>
                <c:pt idx="198276">
                  <c:v>50.879348492286603</c:v>
                </c:pt>
                <c:pt idx="198277">
                  <c:v>50.879441954192799</c:v>
                </c:pt>
                <c:pt idx="198278">
                  <c:v>50.879535415799999</c:v>
                </c:pt>
                <c:pt idx="198279">
                  <c:v>50.879628877107898</c:v>
                </c:pt>
                <c:pt idx="198280">
                  <c:v>50.8797223381167</c:v>
                </c:pt>
                <c:pt idx="198281">
                  <c:v>50.8798157988263</c:v>
                </c:pt>
                <c:pt idx="198282">
                  <c:v>50.879909259236797</c:v>
                </c:pt>
                <c:pt idx="198283">
                  <c:v>50.880002719348099</c:v>
                </c:pt>
                <c:pt idx="198284">
                  <c:v>50.880096179160297</c:v>
                </c:pt>
                <c:pt idx="198285">
                  <c:v>50.880189638673301</c:v>
                </c:pt>
                <c:pt idx="198286">
                  <c:v>50.880283097887101</c:v>
                </c:pt>
                <c:pt idx="198287">
                  <c:v>50.880376556801799</c:v>
                </c:pt>
                <c:pt idx="198288">
                  <c:v>50.880470015417401</c:v>
                </c:pt>
                <c:pt idx="198289">
                  <c:v>50.880563473733702</c:v>
                </c:pt>
                <c:pt idx="198290">
                  <c:v>50.880656931750998</c:v>
                </c:pt>
                <c:pt idx="198291">
                  <c:v>50.8807503894691</c:v>
                </c:pt>
                <c:pt idx="198292">
                  <c:v>50.880843846887998</c:v>
                </c:pt>
                <c:pt idx="198293">
                  <c:v>50.880937304007801</c:v>
                </c:pt>
                <c:pt idx="198294">
                  <c:v>50.881030760828402</c:v>
                </c:pt>
                <c:pt idx="198295">
                  <c:v>50.8811242173499</c:v>
                </c:pt>
                <c:pt idx="198296">
                  <c:v>50.881217673572202</c:v>
                </c:pt>
                <c:pt idx="198297">
                  <c:v>50.881311129495401</c:v>
                </c:pt>
                <c:pt idx="198298">
                  <c:v>50.881404585119498</c:v>
                </c:pt>
                <c:pt idx="198299">
                  <c:v>50.881498040444399</c:v>
                </c:pt>
                <c:pt idx="198300">
                  <c:v>50.881591495470197</c:v>
                </c:pt>
                <c:pt idx="198301">
                  <c:v>50.881684950196799</c:v>
                </c:pt>
                <c:pt idx="198302">
                  <c:v>50.881778404624299</c:v>
                </c:pt>
                <c:pt idx="198303">
                  <c:v>50.881871858752604</c:v>
                </c:pt>
                <c:pt idx="198304">
                  <c:v>50.881965312581897</c:v>
                </c:pt>
                <c:pt idx="198305">
                  <c:v>50.882058766111903</c:v>
                </c:pt>
                <c:pt idx="198306">
                  <c:v>50.882152219342899</c:v>
                </c:pt>
                <c:pt idx="198307">
                  <c:v>50.882245672274699</c:v>
                </c:pt>
                <c:pt idx="198308">
                  <c:v>50.882339124907297</c:v>
                </c:pt>
                <c:pt idx="198309">
                  <c:v>50.882432577240898</c:v>
                </c:pt>
                <c:pt idx="198310">
                  <c:v>50.882526029275297</c:v>
                </c:pt>
                <c:pt idx="198311">
                  <c:v>50.882619481010501</c:v>
                </c:pt>
                <c:pt idx="198312">
                  <c:v>50.882712932446701</c:v>
                </c:pt>
                <c:pt idx="198313">
                  <c:v>50.882806383583699</c:v>
                </c:pt>
                <c:pt idx="198314">
                  <c:v>50.882899834421501</c:v>
                </c:pt>
                <c:pt idx="198315">
                  <c:v>50.8829932849603</c:v>
                </c:pt>
                <c:pt idx="198316">
                  <c:v>50.883086735199903</c:v>
                </c:pt>
                <c:pt idx="198317">
                  <c:v>50.883180185140397</c:v>
                </c:pt>
                <c:pt idx="198318">
                  <c:v>50.883273634781801</c:v>
                </c:pt>
                <c:pt idx="198319">
                  <c:v>50.883367084123996</c:v>
                </c:pt>
                <c:pt idx="198320">
                  <c:v>50.883460533167202</c:v>
                </c:pt>
                <c:pt idx="198321">
                  <c:v>50.883553981911199</c:v>
                </c:pt>
                <c:pt idx="198322">
                  <c:v>50.883647430356099</c:v>
                </c:pt>
                <c:pt idx="198323">
                  <c:v>50.883740878501797</c:v>
                </c:pt>
                <c:pt idx="198324">
                  <c:v>50.883834326348499</c:v>
                </c:pt>
                <c:pt idx="198325">
                  <c:v>50.883927773895998</c:v>
                </c:pt>
                <c:pt idx="198326">
                  <c:v>50.884021221144401</c:v>
                </c:pt>
                <c:pt idx="198327">
                  <c:v>50.884114668093702</c:v>
                </c:pt>
                <c:pt idx="198328">
                  <c:v>50.884208114743899</c:v>
                </c:pt>
                <c:pt idx="198329">
                  <c:v>50.884301561094901</c:v>
                </c:pt>
                <c:pt idx="198330">
                  <c:v>50.8843950071469</c:v>
                </c:pt>
                <c:pt idx="198331">
                  <c:v>50.884488452899703</c:v>
                </c:pt>
                <c:pt idx="198332">
                  <c:v>50.884581898353403</c:v>
                </c:pt>
                <c:pt idx="198333">
                  <c:v>50.884675343508</c:v>
                </c:pt>
                <c:pt idx="198334">
                  <c:v>50.884768788363502</c:v>
                </c:pt>
                <c:pt idx="198335">
                  <c:v>50.8848622329199</c:v>
                </c:pt>
                <c:pt idx="198336">
                  <c:v>50.884955677177203</c:v>
                </c:pt>
                <c:pt idx="198337">
                  <c:v>50.885049121135403</c:v>
                </c:pt>
                <c:pt idx="198338">
                  <c:v>50.885142564794499</c:v>
                </c:pt>
                <c:pt idx="198339">
                  <c:v>50.8852360081545</c:v>
                </c:pt>
                <c:pt idx="198340">
                  <c:v>50.885329451215298</c:v>
                </c:pt>
                <c:pt idx="198341">
                  <c:v>50.885422893977101</c:v>
                </c:pt>
                <c:pt idx="198342">
                  <c:v>50.8855163364398</c:v>
                </c:pt>
                <c:pt idx="198343">
                  <c:v>50.885609778603303</c:v>
                </c:pt>
                <c:pt idx="198344">
                  <c:v>50.885703220467803</c:v>
                </c:pt>
                <c:pt idx="198345">
                  <c:v>50.885796662033101</c:v>
                </c:pt>
                <c:pt idx="198346">
                  <c:v>50.885890103299403</c:v>
                </c:pt>
                <c:pt idx="198347">
                  <c:v>50.885983544266601</c:v>
                </c:pt>
                <c:pt idx="198348">
                  <c:v>50.886076984934597</c:v>
                </c:pt>
                <c:pt idx="198349">
                  <c:v>50.886170425303597</c:v>
                </c:pt>
                <c:pt idx="198350">
                  <c:v>50.8862638653735</c:v>
                </c:pt>
                <c:pt idx="198351">
                  <c:v>50.886357305144301</c:v>
                </c:pt>
                <c:pt idx="198352">
                  <c:v>50.886450744615999</c:v>
                </c:pt>
                <c:pt idx="198353">
                  <c:v>50.886544183788601</c:v>
                </c:pt>
                <c:pt idx="198354">
                  <c:v>50.8866376226621</c:v>
                </c:pt>
                <c:pt idx="198355">
                  <c:v>50.886731061236503</c:v>
                </c:pt>
                <c:pt idx="198356">
                  <c:v>50.886824499511803</c:v>
                </c:pt>
                <c:pt idx="198357">
                  <c:v>50.8869179374881</c:v>
                </c:pt>
                <c:pt idx="198358">
                  <c:v>50.887011375165301</c:v>
                </c:pt>
                <c:pt idx="198359">
                  <c:v>50.887104812543299</c:v>
                </c:pt>
                <c:pt idx="198360">
                  <c:v>50.887198249622301</c:v>
                </c:pt>
                <c:pt idx="198361">
                  <c:v>50.8872916864022</c:v>
                </c:pt>
                <c:pt idx="198362">
                  <c:v>50.887385122883103</c:v>
                </c:pt>
                <c:pt idx="198363">
                  <c:v>50.887478559064803</c:v>
                </c:pt>
                <c:pt idx="198364">
                  <c:v>50.8875719949475</c:v>
                </c:pt>
                <c:pt idx="198365">
                  <c:v>50.887665430531001</c:v>
                </c:pt>
                <c:pt idx="198366">
                  <c:v>50.887758865815499</c:v>
                </c:pt>
                <c:pt idx="198367">
                  <c:v>50.887852300801001</c:v>
                </c:pt>
                <c:pt idx="198368">
                  <c:v>50.8879457354873</c:v>
                </c:pt>
                <c:pt idx="198369">
                  <c:v>50.888039169874602</c:v>
                </c:pt>
                <c:pt idx="198370">
                  <c:v>50.888132603962802</c:v>
                </c:pt>
                <c:pt idx="198371">
                  <c:v>50.888226037751899</c:v>
                </c:pt>
                <c:pt idx="198372">
                  <c:v>50.888319471241999</c:v>
                </c:pt>
                <c:pt idx="198373">
                  <c:v>50.888412904432897</c:v>
                </c:pt>
                <c:pt idx="198374">
                  <c:v>50.888506337324799</c:v>
                </c:pt>
                <c:pt idx="198375">
                  <c:v>50.888599769917697</c:v>
                </c:pt>
                <c:pt idx="198376">
                  <c:v>50.8886932022114</c:v>
                </c:pt>
                <c:pt idx="198377">
                  <c:v>50.888786634206099</c:v>
                </c:pt>
                <c:pt idx="198378">
                  <c:v>50.888880065901802</c:v>
                </c:pt>
                <c:pt idx="198379">
                  <c:v>50.888973497298302</c:v>
                </c:pt>
                <c:pt idx="198380">
                  <c:v>50.889066928395799</c:v>
                </c:pt>
                <c:pt idx="198381">
                  <c:v>50.8891603591943</c:v>
                </c:pt>
                <c:pt idx="198382">
                  <c:v>50.889253789693598</c:v>
                </c:pt>
                <c:pt idx="198383">
                  <c:v>50.889347219893899</c:v>
                </c:pt>
                <c:pt idx="198384">
                  <c:v>50.889440649795198</c:v>
                </c:pt>
                <c:pt idx="198385">
                  <c:v>50.8895340793974</c:v>
                </c:pt>
                <c:pt idx="198386">
                  <c:v>50.889627508700499</c:v>
                </c:pt>
                <c:pt idx="198387">
                  <c:v>50.889720937704503</c:v>
                </c:pt>
                <c:pt idx="198388">
                  <c:v>50.889814366409503</c:v>
                </c:pt>
                <c:pt idx="198389">
                  <c:v>50.8899077948155</c:v>
                </c:pt>
                <c:pt idx="198390">
                  <c:v>50.8900012229224</c:v>
                </c:pt>
                <c:pt idx="198391">
                  <c:v>50.890094650730198</c:v>
                </c:pt>
                <c:pt idx="198392">
                  <c:v>50.890188078238999</c:v>
                </c:pt>
                <c:pt idx="198393">
                  <c:v>50.890281505448698</c:v>
                </c:pt>
                <c:pt idx="198394">
                  <c:v>50.8903749323594</c:v>
                </c:pt>
                <c:pt idx="198395">
                  <c:v>50.890468358971098</c:v>
                </c:pt>
                <c:pt idx="198396">
                  <c:v>50.890561785283602</c:v>
                </c:pt>
                <c:pt idx="198397">
                  <c:v>50.890655211297201</c:v>
                </c:pt>
                <c:pt idx="198398">
                  <c:v>50.890748637011598</c:v>
                </c:pt>
                <c:pt idx="198399">
                  <c:v>50.890842062427097</c:v>
                </c:pt>
                <c:pt idx="198400">
                  <c:v>50.890935487543501</c:v>
                </c:pt>
                <c:pt idx="198401">
                  <c:v>50.891028912360802</c:v>
                </c:pt>
                <c:pt idx="198402">
                  <c:v>50.8911223368791</c:v>
                </c:pt>
                <c:pt idx="198403">
                  <c:v>50.891215761098401</c:v>
                </c:pt>
                <c:pt idx="198404">
                  <c:v>50.891309185018599</c:v>
                </c:pt>
                <c:pt idx="198405">
                  <c:v>50.891402608639702</c:v>
                </c:pt>
                <c:pt idx="198406">
                  <c:v>50.8914960319619</c:v>
                </c:pt>
                <c:pt idx="198407">
                  <c:v>50.891589454984903</c:v>
                </c:pt>
                <c:pt idx="198408">
                  <c:v>50.891682877709002</c:v>
                </c:pt>
                <c:pt idx="198409">
                  <c:v>50.891776300133998</c:v>
                </c:pt>
                <c:pt idx="198410">
                  <c:v>50.891869722259997</c:v>
                </c:pt>
                <c:pt idx="198411">
                  <c:v>50.891963144086901</c:v>
                </c:pt>
                <c:pt idx="198412">
                  <c:v>50.892056565614801</c:v>
                </c:pt>
                <c:pt idx="198413">
                  <c:v>50.892149986843698</c:v>
                </c:pt>
                <c:pt idx="198414">
                  <c:v>50.892243407773499</c:v>
                </c:pt>
                <c:pt idx="198415">
                  <c:v>50.892336828404297</c:v>
                </c:pt>
                <c:pt idx="198416">
                  <c:v>50.892430248736098</c:v>
                </c:pt>
                <c:pt idx="198417">
                  <c:v>50.892523668768803</c:v>
                </c:pt>
                <c:pt idx="198418">
                  <c:v>50.892617088502597</c:v>
                </c:pt>
                <c:pt idx="198419">
                  <c:v>50.892710507937203</c:v>
                </c:pt>
                <c:pt idx="198420">
                  <c:v>50.892803927072897</c:v>
                </c:pt>
                <c:pt idx="198421">
                  <c:v>50.892897345909503</c:v>
                </c:pt>
                <c:pt idx="198422">
                  <c:v>50.892990764447099</c:v>
                </c:pt>
                <c:pt idx="198423">
                  <c:v>50.893084182685698</c:v>
                </c:pt>
                <c:pt idx="198424">
                  <c:v>50.8931776006253</c:v>
                </c:pt>
                <c:pt idx="198425">
                  <c:v>50.8932710182658</c:v>
                </c:pt>
                <c:pt idx="198426">
                  <c:v>50.893364435607303</c:v>
                </c:pt>
                <c:pt idx="198427">
                  <c:v>50.893457852649803</c:v>
                </c:pt>
                <c:pt idx="198428">
                  <c:v>50.893551269393299</c:v>
                </c:pt>
                <c:pt idx="198429">
                  <c:v>50.893644685837799</c:v>
                </c:pt>
                <c:pt idx="198430">
                  <c:v>50.893738101983203</c:v>
                </c:pt>
                <c:pt idx="198431">
                  <c:v>50.893831517829597</c:v>
                </c:pt>
                <c:pt idx="198432">
                  <c:v>50.893924933377001</c:v>
                </c:pt>
                <c:pt idx="198433">
                  <c:v>50.894018348625401</c:v>
                </c:pt>
                <c:pt idx="198434">
                  <c:v>50.894111763574799</c:v>
                </c:pt>
                <c:pt idx="198435">
                  <c:v>50.894205178225199</c:v>
                </c:pt>
                <c:pt idx="198436">
                  <c:v>50.894298592576497</c:v>
                </c:pt>
                <c:pt idx="198437">
                  <c:v>50.894392006628898</c:v>
                </c:pt>
                <c:pt idx="198438">
                  <c:v>50.894485420382203</c:v>
                </c:pt>
                <c:pt idx="198439">
                  <c:v>50.894578833836498</c:v>
                </c:pt>
                <c:pt idx="198440">
                  <c:v>50.894672246991803</c:v>
                </c:pt>
                <c:pt idx="198441">
                  <c:v>50.894765659848098</c:v>
                </c:pt>
                <c:pt idx="198442">
                  <c:v>50.894859072405403</c:v>
                </c:pt>
                <c:pt idx="198443">
                  <c:v>50.894952484663698</c:v>
                </c:pt>
                <c:pt idx="198444">
                  <c:v>50.895045896623003</c:v>
                </c:pt>
                <c:pt idx="198445">
                  <c:v>50.895139308283298</c:v>
                </c:pt>
                <c:pt idx="198446">
                  <c:v>50.895232719644603</c:v>
                </c:pt>
                <c:pt idx="198447">
                  <c:v>50.895326130706898</c:v>
                </c:pt>
                <c:pt idx="198448">
                  <c:v>50.895419541470197</c:v>
                </c:pt>
                <c:pt idx="198449">
                  <c:v>50.895512951934499</c:v>
                </c:pt>
                <c:pt idx="198450">
                  <c:v>50.895606362099699</c:v>
                </c:pt>
                <c:pt idx="198451">
                  <c:v>50.895699771966001</c:v>
                </c:pt>
                <c:pt idx="198452">
                  <c:v>50.8957931815333</c:v>
                </c:pt>
                <c:pt idx="198453">
                  <c:v>50.895886590801602</c:v>
                </c:pt>
                <c:pt idx="198454">
                  <c:v>50.895979999770901</c:v>
                </c:pt>
                <c:pt idx="198455">
                  <c:v>50.896073408441197</c:v>
                </c:pt>
                <c:pt idx="198456">
                  <c:v>50.896166816812503</c:v>
                </c:pt>
                <c:pt idx="198457">
                  <c:v>50.896260224884898</c:v>
                </c:pt>
                <c:pt idx="198458">
                  <c:v>50.896353632658197</c:v>
                </c:pt>
                <c:pt idx="198459">
                  <c:v>50.8964470401325</c:v>
                </c:pt>
                <c:pt idx="198460">
                  <c:v>50.896540447307899</c:v>
                </c:pt>
                <c:pt idx="198461">
                  <c:v>50.896633854184202</c:v>
                </c:pt>
                <c:pt idx="198462">
                  <c:v>50.896727260761601</c:v>
                </c:pt>
                <c:pt idx="198463">
                  <c:v>50.896820667039997</c:v>
                </c:pt>
                <c:pt idx="198464">
                  <c:v>50.896914073019403</c:v>
                </c:pt>
                <c:pt idx="198465">
                  <c:v>50.897007478699798</c:v>
                </c:pt>
                <c:pt idx="198466">
                  <c:v>50.897100884081297</c:v>
                </c:pt>
                <c:pt idx="198467">
                  <c:v>50.8971942891637</c:v>
                </c:pt>
                <c:pt idx="198468">
                  <c:v>50.897287693947199</c:v>
                </c:pt>
                <c:pt idx="198469">
                  <c:v>50.897381098431701</c:v>
                </c:pt>
                <c:pt idx="198470">
                  <c:v>50.8974745026172</c:v>
                </c:pt>
                <c:pt idx="198471">
                  <c:v>50.897567906503703</c:v>
                </c:pt>
                <c:pt idx="198472">
                  <c:v>50.897661310091301</c:v>
                </c:pt>
                <c:pt idx="198473">
                  <c:v>50.897754713379904</c:v>
                </c:pt>
                <c:pt idx="198474">
                  <c:v>50.897848116369502</c:v>
                </c:pt>
                <c:pt idx="198475">
                  <c:v>50.897941519060097</c:v>
                </c:pt>
                <c:pt idx="198476">
                  <c:v>50.898034921451803</c:v>
                </c:pt>
                <c:pt idx="198477">
                  <c:v>50.898128323544498</c:v>
                </c:pt>
                <c:pt idx="198478">
                  <c:v>50.898221725338203</c:v>
                </c:pt>
                <c:pt idx="198479">
                  <c:v>50.898315126832898</c:v>
                </c:pt>
                <c:pt idx="198480">
                  <c:v>50.898408528028703</c:v>
                </c:pt>
                <c:pt idx="198481">
                  <c:v>50.898501928925498</c:v>
                </c:pt>
                <c:pt idx="198482">
                  <c:v>50.898595329523303</c:v>
                </c:pt>
                <c:pt idx="198483">
                  <c:v>50.898688729822197</c:v>
                </c:pt>
                <c:pt idx="198484">
                  <c:v>50.898782129822102</c:v>
                </c:pt>
                <c:pt idx="198485">
                  <c:v>50.898875529523004</c:v>
                </c:pt>
                <c:pt idx="198486">
                  <c:v>50.898968928925001</c:v>
                </c:pt>
                <c:pt idx="198487">
                  <c:v>50.899062328028002</c:v>
                </c:pt>
                <c:pt idx="198488">
                  <c:v>50.899155726832099</c:v>
                </c:pt>
                <c:pt idx="198489">
                  <c:v>50.899249125337199</c:v>
                </c:pt>
                <c:pt idx="198490">
                  <c:v>50.899342523543297</c:v>
                </c:pt>
                <c:pt idx="198491">
                  <c:v>50.899435921450497</c:v>
                </c:pt>
                <c:pt idx="198492">
                  <c:v>50.899529319058701</c:v>
                </c:pt>
                <c:pt idx="198493">
                  <c:v>50.899622716367901</c:v>
                </c:pt>
                <c:pt idx="198494">
                  <c:v>50.899716113378197</c:v>
                </c:pt>
                <c:pt idx="198495">
                  <c:v>50.899809510089597</c:v>
                </c:pt>
                <c:pt idx="198496">
                  <c:v>50.8999029065019</c:v>
                </c:pt>
                <c:pt idx="198497">
                  <c:v>50.899996302615399</c:v>
                </c:pt>
                <c:pt idx="198498">
                  <c:v>50.900089698429902</c:v>
                </c:pt>
                <c:pt idx="198499">
                  <c:v>50.900183093945401</c:v>
                </c:pt>
                <c:pt idx="198500">
                  <c:v>50.900276489162003</c:v>
                </c:pt>
                <c:pt idx="198501">
                  <c:v>50.900369884079602</c:v>
                </c:pt>
                <c:pt idx="198502">
                  <c:v>50.900463278698297</c:v>
                </c:pt>
                <c:pt idx="198503">
                  <c:v>50.900556673018002</c:v>
                </c:pt>
                <c:pt idx="198504">
                  <c:v>50.900650067038796</c:v>
                </c:pt>
                <c:pt idx="198505">
                  <c:v>50.900743460760602</c:v>
                </c:pt>
                <c:pt idx="198506">
                  <c:v>50.900836854183503</c:v>
                </c:pt>
                <c:pt idx="198507">
                  <c:v>50.9009302473075</c:v>
                </c:pt>
                <c:pt idx="198508">
                  <c:v>50.9010236401325</c:v>
                </c:pt>
                <c:pt idx="198509">
                  <c:v>50.901117032658497</c:v>
                </c:pt>
                <c:pt idx="198510">
                  <c:v>50.901210424885697</c:v>
                </c:pt>
                <c:pt idx="198511">
                  <c:v>50.901303816813801</c:v>
                </c:pt>
                <c:pt idx="198512">
                  <c:v>50.9013972084431</c:v>
                </c:pt>
                <c:pt idx="198513">
                  <c:v>50.901490599773403</c:v>
                </c:pt>
                <c:pt idx="198514">
                  <c:v>50.901583990804703</c:v>
                </c:pt>
                <c:pt idx="198515">
                  <c:v>50.901677381537198</c:v>
                </c:pt>
                <c:pt idx="198516">
                  <c:v>50.901770771970703</c:v>
                </c:pt>
                <c:pt idx="198517">
                  <c:v>50.901864162105198</c:v>
                </c:pt>
                <c:pt idx="198518">
                  <c:v>50.901957551940903</c:v>
                </c:pt>
                <c:pt idx="198519">
                  <c:v>50.902050941477498</c:v>
                </c:pt>
                <c:pt idx="198520">
                  <c:v>50.902144330715302</c:v>
                </c:pt>
                <c:pt idx="198521">
                  <c:v>50.902237719654103</c:v>
                </c:pt>
                <c:pt idx="198522">
                  <c:v>50.902331108294</c:v>
                </c:pt>
                <c:pt idx="198523">
                  <c:v>50.902424496635</c:v>
                </c:pt>
                <c:pt idx="198524">
                  <c:v>50.902517884677103</c:v>
                </c:pt>
                <c:pt idx="198525">
                  <c:v>50.902611272420202</c:v>
                </c:pt>
                <c:pt idx="198526">
                  <c:v>50.902704659864398</c:v>
                </c:pt>
                <c:pt idx="198527">
                  <c:v>50.902798047009703</c:v>
                </c:pt>
                <c:pt idx="198528">
                  <c:v>50.902891433855999</c:v>
                </c:pt>
                <c:pt idx="198529">
                  <c:v>50.902984820403397</c:v>
                </c:pt>
                <c:pt idx="198530">
                  <c:v>50.903078206651898</c:v>
                </c:pt>
                <c:pt idx="198531">
                  <c:v>50.903171592601502</c:v>
                </c:pt>
                <c:pt idx="198532">
                  <c:v>50.903264978252203</c:v>
                </c:pt>
                <c:pt idx="198533">
                  <c:v>50.9033583636039</c:v>
                </c:pt>
                <c:pt idx="198534">
                  <c:v>50.9034517486567</c:v>
                </c:pt>
                <c:pt idx="198535">
                  <c:v>50.903545133410603</c:v>
                </c:pt>
                <c:pt idx="198536">
                  <c:v>50.903638517865602</c:v>
                </c:pt>
                <c:pt idx="198537">
                  <c:v>50.903731902021697</c:v>
                </c:pt>
                <c:pt idx="198538">
                  <c:v>50.903825285878803</c:v>
                </c:pt>
                <c:pt idx="198539">
                  <c:v>50.903918669437097</c:v>
                </c:pt>
                <c:pt idx="198540">
                  <c:v>50.904012052696402</c:v>
                </c:pt>
                <c:pt idx="198541">
                  <c:v>50.904105435656803</c:v>
                </c:pt>
                <c:pt idx="198542">
                  <c:v>50.904198818318299</c:v>
                </c:pt>
                <c:pt idx="198543">
                  <c:v>50.904292200680999</c:v>
                </c:pt>
                <c:pt idx="198544">
                  <c:v>50.904385582744602</c:v>
                </c:pt>
                <c:pt idx="198545">
                  <c:v>50.904478964509401</c:v>
                </c:pt>
                <c:pt idx="198546">
                  <c:v>50.904572345975303</c:v>
                </c:pt>
                <c:pt idx="198547">
                  <c:v>50.904665727142302</c:v>
                </c:pt>
                <c:pt idx="198548">
                  <c:v>50.904759108010303</c:v>
                </c:pt>
                <c:pt idx="198549">
                  <c:v>50.9048524885795</c:v>
                </c:pt>
                <c:pt idx="198550">
                  <c:v>50.904945868849801</c:v>
                </c:pt>
                <c:pt idx="198551">
                  <c:v>50.905039248821097</c:v>
                </c:pt>
                <c:pt idx="198552">
                  <c:v>50.905132628493597</c:v>
                </c:pt>
                <c:pt idx="198553">
                  <c:v>50.9052260078671</c:v>
                </c:pt>
                <c:pt idx="198554">
                  <c:v>50.905319386941798</c:v>
                </c:pt>
                <c:pt idx="198555">
                  <c:v>50.9054127657176</c:v>
                </c:pt>
                <c:pt idx="198556">
                  <c:v>50.905506144194398</c:v>
                </c:pt>
                <c:pt idx="198557">
                  <c:v>50.905599522372398</c:v>
                </c:pt>
                <c:pt idx="198558">
                  <c:v>50.905692900251502</c:v>
                </c:pt>
                <c:pt idx="198559">
                  <c:v>50.905786277831602</c:v>
                </c:pt>
                <c:pt idx="198560">
                  <c:v>50.905879655112898</c:v>
                </c:pt>
                <c:pt idx="198561">
                  <c:v>50.905973032095297</c:v>
                </c:pt>
                <c:pt idx="198562">
                  <c:v>50.906066408778798</c:v>
                </c:pt>
                <c:pt idx="198563">
                  <c:v>50.906159785163403</c:v>
                </c:pt>
                <c:pt idx="198564">
                  <c:v>50.906253161249097</c:v>
                </c:pt>
                <c:pt idx="198565">
                  <c:v>50.906346537036001</c:v>
                </c:pt>
                <c:pt idx="198566">
                  <c:v>50.906439912523901</c:v>
                </c:pt>
                <c:pt idx="198567">
                  <c:v>50.906533287713003</c:v>
                </c:pt>
                <c:pt idx="198568">
                  <c:v>50.906626662603102</c:v>
                </c:pt>
                <c:pt idx="198569">
                  <c:v>50.906720037194397</c:v>
                </c:pt>
                <c:pt idx="198570">
                  <c:v>50.906813411486802</c:v>
                </c:pt>
                <c:pt idx="198571">
                  <c:v>50.906906785480402</c:v>
                </c:pt>
                <c:pt idx="198572">
                  <c:v>50.907000159174999</c:v>
                </c:pt>
                <c:pt idx="198573">
                  <c:v>50.907093532570798</c:v>
                </c:pt>
                <c:pt idx="198574">
                  <c:v>50.907186905667601</c:v>
                </c:pt>
                <c:pt idx="198575">
                  <c:v>50.907280278465599</c:v>
                </c:pt>
                <c:pt idx="198576">
                  <c:v>50.907373650964701</c:v>
                </c:pt>
                <c:pt idx="198577">
                  <c:v>50.907467023164997</c:v>
                </c:pt>
                <c:pt idx="198578">
                  <c:v>50.907560395066398</c:v>
                </c:pt>
                <c:pt idx="198579">
                  <c:v>50.907653766668901</c:v>
                </c:pt>
                <c:pt idx="198580">
                  <c:v>50.9077471379725</c:v>
                </c:pt>
                <c:pt idx="198581">
                  <c:v>50.907840508977202</c:v>
                </c:pt>
                <c:pt idx="198582">
                  <c:v>50.9079338796831</c:v>
                </c:pt>
                <c:pt idx="198583">
                  <c:v>50.9080272500901</c:v>
                </c:pt>
                <c:pt idx="198584">
                  <c:v>50.908120620198197</c:v>
                </c:pt>
                <c:pt idx="198585">
                  <c:v>50.908213990007503</c:v>
                </c:pt>
                <c:pt idx="198586">
                  <c:v>50.908307359517899</c:v>
                </c:pt>
                <c:pt idx="198587">
                  <c:v>50.908400728729397</c:v>
                </c:pt>
                <c:pt idx="198588">
                  <c:v>50.908494097642098</c:v>
                </c:pt>
                <c:pt idx="198589">
                  <c:v>50.908587466255902</c:v>
                </c:pt>
                <c:pt idx="198590">
                  <c:v>50.908680834570802</c:v>
                </c:pt>
                <c:pt idx="198591">
                  <c:v>50.908774202586898</c:v>
                </c:pt>
                <c:pt idx="198592">
                  <c:v>50.908867570304103</c:v>
                </c:pt>
                <c:pt idx="198593">
                  <c:v>50.908960937722398</c:v>
                </c:pt>
                <c:pt idx="198594">
                  <c:v>50.909054304841902</c:v>
                </c:pt>
                <c:pt idx="198595">
                  <c:v>50.909147671662502</c:v>
                </c:pt>
                <c:pt idx="198596">
                  <c:v>50.909241038184298</c:v>
                </c:pt>
                <c:pt idx="198597">
                  <c:v>50.909334404407197</c:v>
                </c:pt>
                <c:pt idx="198598">
                  <c:v>50.909427770331199</c:v>
                </c:pt>
                <c:pt idx="198599">
                  <c:v>50.909521135956403</c:v>
                </c:pt>
                <c:pt idx="198600">
                  <c:v>50.909614501282697</c:v>
                </c:pt>
                <c:pt idx="198601">
                  <c:v>50.9097078663102</c:v>
                </c:pt>
                <c:pt idx="198602">
                  <c:v>50.909801231038898</c:v>
                </c:pt>
                <c:pt idx="198603">
                  <c:v>50.9098945954686</c:v>
                </c:pt>
                <c:pt idx="198604">
                  <c:v>50.909987959599597</c:v>
                </c:pt>
                <c:pt idx="198605">
                  <c:v>50.910081323431598</c:v>
                </c:pt>
                <c:pt idx="198606">
                  <c:v>50.910174686964901</c:v>
                </c:pt>
                <c:pt idx="198607">
                  <c:v>50.9102680501992</c:v>
                </c:pt>
                <c:pt idx="198608">
                  <c:v>50.910361413134801</c:v>
                </c:pt>
                <c:pt idx="198609">
                  <c:v>50.910454775771498</c:v>
                </c:pt>
                <c:pt idx="198610">
                  <c:v>50.910548138109299</c:v>
                </c:pt>
                <c:pt idx="198611">
                  <c:v>50.910641500148301</c:v>
                </c:pt>
                <c:pt idx="198612">
                  <c:v>50.9107348618884</c:v>
                </c:pt>
                <c:pt idx="198613">
                  <c:v>50.910828223329702</c:v>
                </c:pt>
                <c:pt idx="198614">
                  <c:v>50.910921584472199</c:v>
                </c:pt>
                <c:pt idx="198615">
                  <c:v>50.911014945315799</c:v>
                </c:pt>
                <c:pt idx="198616">
                  <c:v>50.911108305860601</c:v>
                </c:pt>
                <c:pt idx="198617">
                  <c:v>50.911201666106599</c:v>
                </c:pt>
                <c:pt idx="198618">
                  <c:v>50.9112950260537</c:v>
                </c:pt>
                <c:pt idx="198619">
                  <c:v>50.911388385701898</c:v>
                </c:pt>
                <c:pt idx="198620">
                  <c:v>50.911481745051397</c:v>
                </c:pt>
                <c:pt idx="198621">
                  <c:v>50.911575104101999</c:v>
                </c:pt>
                <c:pt idx="198622">
                  <c:v>50.911668462853697</c:v>
                </c:pt>
                <c:pt idx="198623">
                  <c:v>50.911761821306698</c:v>
                </c:pt>
                <c:pt idx="198624">
                  <c:v>50.911855179460801</c:v>
                </c:pt>
                <c:pt idx="198625">
                  <c:v>50.911948537316</c:v>
                </c:pt>
                <c:pt idx="198626">
                  <c:v>50.912041894872502</c:v>
                </c:pt>
                <c:pt idx="198627">
                  <c:v>50.912135252130099</c:v>
                </c:pt>
                <c:pt idx="198628">
                  <c:v>50.912228609088899</c:v>
                </c:pt>
                <c:pt idx="198629">
                  <c:v>50.912321965748802</c:v>
                </c:pt>
                <c:pt idx="198630">
                  <c:v>50.91241532211</c:v>
                </c:pt>
                <c:pt idx="198631">
                  <c:v>50.912508678172301</c:v>
                </c:pt>
                <c:pt idx="198632">
                  <c:v>50.912602033935798</c:v>
                </c:pt>
                <c:pt idx="198633">
                  <c:v>50.912695389400398</c:v>
                </c:pt>
                <c:pt idx="198634">
                  <c:v>50.9127887445662</c:v>
                </c:pt>
                <c:pt idx="198635">
                  <c:v>50.912882099433297</c:v>
                </c:pt>
                <c:pt idx="198636">
                  <c:v>50.912975454001398</c:v>
                </c:pt>
                <c:pt idx="198637">
                  <c:v>50.913068808270801</c:v>
                </c:pt>
                <c:pt idx="198638">
                  <c:v>50.913162162241399</c:v>
                </c:pt>
                <c:pt idx="198639">
                  <c:v>50.9132555159131</c:v>
                </c:pt>
                <c:pt idx="198640">
                  <c:v>50.913348869285997</c:v>
                </c:pt>
                <c:pt idx="198641">
                  <c:v>50.913442222360104</c:v>
                </c:pt>
                <c:pt idx="198642">
                  <c:v>50.913535575135398</c:v>
                </c:pt>
                <c:pt idx="198643">
                  <c:v>50.913628927611903</c:v>
                </c:pt>
                <c:pt idx="198644">
                  <c:v>50.913722279789503</c:v>
                </c:pt>
                <c:pt idx="198645">
                  <c:v>50.913815631668399</c:v>
                </c:pt>
                <c:pt idx="198646">
                  <c:v>50.913908983248398</c:v>
                </c:pt>
                <c:pt idx="198647">
                  <c:v>50.914002334529698</c:v>
                </c:pt>
                <c:pt idx="198648">
                  <c:v>50.914095685512102</c:v>
                </c:pt>
                <c:pt idx="198649">
                  <c:v>50.914189036195701</c:v>
                </c:pt>
                <c:pt idx="198650">
                  <c:v>50.914282386580503</c:v>
                </c:pt>
                <c:pt idx="198651">
                  <c:v>50.9143757366665</c:v>
                </c:pt>
                <c:pt idx="198652">
                  <c:v>50.9144690864537</c:v>
                </c:pt>
                <c:pt idx="198653">
                  <c:v>50.914562435942102</c:v>
                </c:pt>
                <c:pt idx="198654">
                  <c:v>50.9146557851316</c:v>
                </c:pt>
                <c:pt idx="198655">
                  <c:v>50.914749134022401</c:v>
                </c:pt>
                <c:pt idx="198656">
                  <c:v>50.914842482614397</c:v>
                </c:pt>
                <c:pt idx="198657">
                  <c:v>50.914935830907602</c:v>
                </c:pt>
                <c:pt idx="198658">
                  <c:v>50.915029178902003</c:v>
                </c:pt>
                <c:pt idx="198659">
                  <c:v>50.9151225265975</c:v>
                </c:pt>
                <c:pt idx="198660">
                  <c:v>50.915215873994299</c:v>
                </c:pt>
                <c:pt idx="198661">
                  <c:v>50.915309221092301</c:v>
                </c:pt>
                <c:pt idx="198662">
                  <c:v>50.915402567891498</c:v>
                </c:pt>
                <c:pt idx="198663">
                  <c:v>50.915495914391897</c:v>
                </c:pt>
                <c:pt idx="198664">
                  <c:v>50.915589260593499</c:v>
                </c:pt>
                <c:pt idx="198665">
                  <c:v>50.915682606496297</c:v>
                </c:pt>
                <c:pt idx="198666">
                  <c:v>50.915775952100297</c:v>
                </c:pt>
                <c:pt idx="198667">
                  <c:v>50.9158692974056</c:v>
                </c:pt>
                <c:pt idx="198668">
                  <c:v>50.915962642411998</c:v>
                </c:pt>
                <c:pt idx="198669">
                  <c:v>50.916055987119698</c:v>
                </c:pt>
                <c:pt idx="198670">
                  <c:v>50.916149331528501</c:v>
                </c:pt>
                <c:pt idx="198671">
                  <c:v>50.9162426756386</c:v>
                </c:pt>
                <c:pt idx="198672">
                  <c:v>50.916336019449901</c:v>
                </c:pt>
                <c:pt idx="198673">
                  <c:v>50.916429362962397</c:v>
                </c:pt>
                <c:pt idx="198674">
                  <c:v>50.916522706176103</c:v>
                </c:pt>
                <c:pt idx="198675">
                  <c:v>50.916616049090997</c:v>
                </c:pt>
                <c:pt idx="198676">
                  <c:v>50.916709391707201</c:v>
                </c:pt>
                <c:pt idx="198677">
                  <c:v>50.9168027340245</c:v>
                </c:pt>
                <c:pt idx="198678">
                  <c:v>50.916896076043102</c:v>
                </c:pt>
                <c:pt idx="198679">
                  <c:v>50.916989417762899</c:v>
                </c:pt>
                <c:pt idx="198680">
                  <c:v>50.917082759183998</c:v>
                </c:pt>
                <c:pt idx="198681">
                  <c:v>50.9171761003062</c:v>
                </c:pt>
                <c:pt idx="198682">
                  <c:v>50.917269441129697</c:v>
                </c:pt>
                <c:pt idx="198683">
                  <c:v>50.917362781654397</c:v>
                </c:pt>
                <c:pt idx="198684">
                  <c:v>50.917456121880299</c:v>
                </c:pt>
                <c:pt idx="198685">
                  <c:v>50.917549461807504</c:v>
                </c:pt>
                <c:pt idx="198686">
                  <c:v>50.917642801435903</c:v>
                </c:pt>
                <c:pt idx="198687">
                  <c:v>50.917736140765498</c:v>
                </c:pt>
                <c:pt idx="198688">
                  <c:v>50.917829479796303</c:v>
                </c:pt>
                <c:pt idx="198689">
                  <c:v>50.917922818528403</c:v>
                </c:pt>
                <c:pt idx="198690">
                  <c:v>50.918016156961698</c:v>
                </c:pt>
                <c:pt idx="198691">
                  <c:v>50.918109495096203</c:v>
                </c:pt>
                <c:pt idx="198692">
                  <c:v>50.918202832932003</c:v>
                </c:pt>
                <c:pt idx="198693">
                  <c:v>50.918296170468999</c:v>
                </c:pt>
                <c:pt idx="198694">
                  <c:v>50.918389507707197</c:v>
                </c:pt>
                <c:pt idx="198695">
                  <c:v>50.918482844646697</c:v>
                </c:pt>
                <c:pt idx="198696">
                  <c:v>50.918576181287399</c:v>
                </c:pt>
                <c:pt idx="198697">
                  <c:v>50.918669517629297</c:v>
                </c:pt>
                <c:pt idx="198698">
                  <c:v>50.918762853672497</c:v>
                </c:pt>
                <c:pt idx="198699">
                  <c:v>50.9188561894169</c:v>
                </c:pt>
                <c:pt idx="198700">
                  <c:v>50.918949524862597</c:v>
                </c:pt>
                <c:pt idx="198701">
                  <c:v>50.919042860009498</c:v>
                </c:pt>
                <c:pt idx="198702">
                  <c:v>50.9191361948576</c:v>
                </c:pt>
                <c:pt idx="198703">
                  <c:v>50.919229529406998</c:v>
                </c:pt>
                <c:pt idx="198704">
                  <c:v>50.919322863657598</c:v>
                </c:pt>
                <c:pt idx="198705">
                  <c:v>50.9194161976095</c:v>
                </c:pt>
                <c:pt idx="198706">
                  <c:v>50.919509531262698</c:v>
                </c:pt>
                <c:pt idx="198707">
                  <c:v>50.919602864616998</c:v>
                </c:pt>
                <c:pt idx="198708">
                  <c:v>50.9196961976726</c:v>
                </c:pt>
                <c:pt idx="198709">
                  <c:v>50.919789530429497</c:v>
                </c:pt>
                <c:pt idx="198710">
                  <c:v>50.919882862887597</c:v>
                </c:pt>
                <c:pt idx="198711">
                  <c:v>50.919976195046999</c:v>
                </c:pt>
                <c:pt idx="198712">
                  <c:v>50.920069526907596</c:v>
                </c:pt>
                <c:pt idx="198713">
                  <c:v>50.920162858469503</c:v>
                </c:pt>
                <c:pt idx="198714">
                  <c:v>50.920256189732598</c:v>
                </c:pt>
                <c:pt idx="198715">
                  <c:v>50.920349520697002</c:v>
                </c:pt>
                <c:pt idx="198716">
                  <c:v>50.920442851362701</c:v>
                </c:pt>
                <c:pt idx="198717">
                  <c:v>50.920536181729602</c:v>
                </c:pt>
                <c:pt idx="198718">
                  <c:v>50.920629511797699</c:v>
                </c:pt>
                <c:pt idx="198719">
                  <c:v>50.920722841567098</c:v>
                </c:pt>
                <c:pt idx="198720">
                  <c:v>50.920816171037799</c:v>
                </c:pt>
                <c:pt idx="198721">
                  <c:v>50.920909500209703</c:v>
                </c:pt>
                <c:pt idx="198722">
                  <c:v>50.921002829082902</c:v>
                </c:pt>
                <c:pt idx="198723">
                  <c:v>50.921096157657402</c:v>
                </c:pt>
                <c:pt idx="198724">
                  <c:v>50.921189485933098</c:v>
                </c:pt>
                <c:pt idx="198725">
                  <c:v>50.921282813910103</c:v>
                </c:pt>
                <c:pt idx="198726">
                  <c:v>50.921376141588397</c:v>
                </c:pt>
                <c:pt idx="198727">
                  <c:v>50.921469468967899</c:v>
                </c:pt>
                <c:pt idx="198728">
                  <c:v>50.921562796048697</c:v>
                </c:pt>
                <c:pt idx="198729">
                  <c:v>50.921656122830697</c:v>
                </c:pt>
                <c:pt idx="198730">
                  <c:v>50.921749449313999</c:v>
                </c:pt>
                <c:pt idx="198731">
                  <c:v>50.921842775498597</c:v>
                </c:pt>
                <c:pt idx="198732">
                  <c:v>50.921936101384503</c:v>
                </c:pt>
                <c:pt idx="198733">
                  <c:v>50.922029426971598</c:v>
                </c:pt>
                <c:pt idx="198734">
                  <c:v>50.922122752260002</c:v>
                </c:pt>
                <c:pt idx="198735">
                  <c:v>50.922216077249701</c:v>
                </c:pt>
                <c:pt idx="198736">
                  <c:v>50.922309401940701</c:v>
                </c:pt>
                <c:pt idx="198737">
                  <c:v>50.922402726332898</c:v>
                </c:pt>
                <c:pt idx="198738">
                  <c:v>50.922496050426403</c:v>
                </c:pt>
                <c:pt idx="198739">
                  <c:v>50.922589374221197</c:v>
                </c:pt>
                <c:pt idx="198740">
                  <c:v>50.922682697717299</c:v>
                </c:pt>
                <c:pt idx="198741">
                  <c:v>50.922776020914597</c:v>
                </c:pt>
                <c:pt idx="198742">
                  <c:v>50.922869343813304</c:v>
                </c:pt>
                <c:pt idx="198743">
                  <c:v>50.922962666413198</c:v>
                </c:pt>
                <c:pt idx="198744">
                  <c:v>50.923055988714403</c:v>
                </c:pt>
                <c:pt idx="198745">
                  <c:v>50.923149310716902</c:v>
                </c:pt>
                <c:pt idx="198746">
                  <c:v>50.923242632420603</c:v>
                </c:pt>
                <c:pt idx="198747">
                  <c:v>50.923335953825699</c:v>
                </c:pt>
                <c:pt idx="198748">
                  <c:v>50.923429274931998</c:v>
                </c:pt>
                <c:pt idx="198749">
                  <c:v>50.923522595739598</c:v>
                </c:pt>
                <c:pt idx="198750">
                  <c:v>50.923615916248501</c:v>
                </c:pt>
                <c:pt idx="198751">
                  <c:v>50.923709236458699</c:v>
                </c:pt>
                <c:pt idx="198752">
                  <c:v>50.923802556370198</c:v>
                </c:pt>
                <c:pt idx="198753">
                  <c:v>50.923895875983</c:v>
                </c:pt>
                <c:pt idx="198754">
                  <c:v>50.923989195297104</c:v>
                </c:pt>
                <c:pt idx="198755">
                  <c:v>50.924082514312403</c:v>
                </c:pt>
                <c:pt idx="198756">
                  <c:v>50.924175833029103</c:v>
                </c:pt>
                <c:pt idx="198757">
                  <c:v>50.924269151447099</c:v>
                </c:pt>
                <c:pt idx="198758">
                  <c:v>50.924362469566297</c:v>
                </c:pt>
                <c:pt idx="198759">
                  <c:v>50.924455787386897</c:v>
                </c:pt>
                <c:pt idx="198760">
                  <c:v>50.924549104908699</c:v>
                </c:pt>
                <c:pt idx="198761">
                  <c:v>50.924642422131797</c:v>
                </c:pt>
                <c:pt idx="198762">
                  <c:v>50.924735739056302</c:v>
                </c:pt>
                <c:pt idx="198763">
                  <c:v>50.924829055681997</c:v>
                </c:pt>
                <c:pt idx="198764">
                  <c:v>50.9249223720091</c:v>
                </c:pt>
                <c:pt idx="198765">
                  <c:v>50.925015688037398</c:v>
                </c:pt>
                <c:pt idx="198766">
                  <c:v>50.925109003767098</c:v>
                </c:pt>
                <c:pt idx="198767">
                  <c:v>50.9252023191981</c:v>
                </c:pt>
                <c:pt idx="198768">
                  <c:v>50.925295634330297</c:v>
                </c:pt>
                <c:pt idx="198769">
                  <c:v>50.925388949163903</c:v>
                </c:pt>
                <c:pt idx="198770">
                  <c:v>50.925482263698797</c:v>
                </c:pt>
                <c:pt idx="198771">
                  <c:v>50.925575577935</c:v>
                </c:pt>
                <c:pt idx="198772">
                  <c:v>50.925668891872498</c:v>
                </c:pt>
                <c:pt idx="198773">
                  <c:v>50.925762205511298</c:v>
                </c:pt>
                <c:pt idx="198774">
                  <c:v>50.925855518851399</c:v>
                </c:pt>
                <c:pt idx="198775">
                  <c:v>50.925948831892804</c:v>
                </c:pt>
                <c:pt idx="198776">
                  <c:v>50.926042144635602</c:v>
                </c:pt>
                <c:pt idx="198777">
                  <c:v>50.926135457079603</c:v>
                </c:pt>
                <c:pt idx="198778">
                  <c:v>50.926228769224998</c:v>
                </c:pt>
                <c:pt idx="198779">
                  <c:v>50.926322081071703</c:v>
                </c:pt>
                <c:pt idx="198780">
                  <c:v>50.926415392619703</c:v>
                </c:pt>
                <c:pt idx="198781">
                  <c:v>50.926508703868997</c:v>
                </c:pt>
                <c:pt idx="198782">
                  <c:v>50.9266020148197</c:v>
                </c:pt>
                <c:pt idx="198783">
                  <c:v>50.926695325471599</c:v>
                </c:pt>
                <c:pt idx="198784">
                  <c:v>50.926788635824899</c:v>
                </c:pt>
                <c:pt idx="198785">
                  <c:v>50.926881945879501</c:v>
                </c:pt>
                <c:pt idx="198786">
                  <c:v>50.926975255635398</c:v>
                </c:pt>
                <c:pt idx="198787">
                  <c:v>50.927068565092704</c:v>
                </c:pt>
                <c:pt idx="198788">
                  <c:v>50.927161874251297</c:v>
                </c:pt>
                <c:pt idx="198789">
                  <c:v>50.9272551831112</c:v>
                </c:pt>
                <c:pt idx="198790">
                  <c:v>50.927348491672397</c:v>
                </c:pt>
                <c:pt idx="198791">
                  <c:v>50.927441799935004</c:v>
                </c:pt>
                <c:pt idx="198792">
                  <c:v>50.927535107898898</c:v>
                </c:pt>
                <c:pt idx="198793">
                  <c:v>50.927628415564101</c:v>
                </c:pt>
                <c:pt idx="198794">
                  <c:v>50.927721722930599</c:v>
                </c:pt>
                <c:pt idx="198795">
                  <c:v>50.927815029998499</c:v>
                </c:pt>
                <c:pt idx="198796">
                  <c:v>50.9279083367677</c:v>
                </c:pt>
                <c:pt idx="198797">
                  <c:v>50.928001643238296</c:v>
                </c:pt>
                <c:pt idx="198798">
                  <c:v>50.928094949410102</c:v>
                </c:pt>
                <c:pt idx="198799">
                  <c:v>50.928188255283303</c:v>
                </c:pt>
                <c:pt idx="198800">
                  <c:v>50.928281560857897</c:v>
                </c:pt>
                <c:pt idx="198801">
                  <c:v>50.928374866133801</c:v>
                </c:pt>
                <c:pt idx="198802">
                  <c:v>50.928468171111</c:v>
                </c:pt>
                <c:pt idx="198803">
                  <c:v>50.9285614757896</c:v>
                </c:pt>
                <c:pt idx="198804">
                  <c:v>50.928654780169502</c:v>
                </c:pt>
                <c:pt idx="198805">
                  <c:v>50.928748084250699</c:v>
                </c:pt>
                <c:pt idx="198806">
                  <c:v>50.928841388033298</c:v>
                </c:pt>
                <c:pt idx="198807">
                  <c:v>50.928934691517199</c:v>
                </c:pt>
                <c:pt idx="198808">
                  <c:v>50.929027994702501</c:v>
                </c:pt>
                <c:pt idx="198809">
                  <c:v>50.929121297589099</c:v>
                </c:pt>
                <c:pt idx="198810">
                  <c:v>50.929214600177097</c:v>
                </c:pt>
                <c:pt idx="198811">
                  <c:v>50.929307902466398</c:v>
                </c:pt>
                <c:pt idx="198812">
                  <c:v>50.929401204457101</c:v>
                </c:pt>
                <c:pt idx="198813">
                  <c:v>50.929494506149098</c:v>
                </c:pt>
                <c:pt idx="198814">
                  <c:v>50.929587807542397</c:v>
                </c:pt>
                <c:pt idx="198815">
                  <c:v>50.929681108637098</c:v>
                </c:pt>
                <c:pt idx="198816">
                  <c:v>50.9297744094332</c:v>
                </c:pt>
                <c:pt idx="198817">
                  <c:v>50.929867709930598</c:v>
                </c:pt>
                <c:pt idx="198818">
                  <c:v>50.929961010129396</c:v>
                </c:pt>
                <c:pt idx="198819">
                  <c:v>50.930054310029497</c:v>
                </c:pt>
                <c:pt idx="198820">
                  <c:v>50.930147609631</c:v>
                </c:pt>
                <c:pt idx="198821">
                  <c:v>50.930240908933797</c:v>
                </c:pt>
                <c:pt idx="198822">
                  <c:v>50.930334207938003</c:v>
                </c:pt>
                <c:pt idx="198823">
                  <c:v>50.930427506643497</c:v>
                </c:pt>
                <c:pt idx="198824">
                  <c:v>50.930520805050399</c:v>
                </c:pt>
                <c:pt idx="198825">
                  <c:v>50.930614103158703</c:v>
                </c:pt>
                <c:pt idx="198826">
                  <c:v>50.930707400968302</c:v>
                </c:pt>
                <c:pt idx="198827">
                  <c:v>50.930800698479302</c:v>
                </c:pt>
                <c:pt idx="198828">
                  <c:v>50.930893995691697</c:v>
                </c:pt>
                <c:pt idx="198829">
                  <c:v>50.930987292605401</c:v>
                </c:pt>
                <c:pt idx="198830">
                  <c:v>50.9310805892205</c:v>
                </c:pt>
                <c:pt idx="198831">
                  <c:v>50.9311738855369</c:v>
                </c:pt>
                <c:pt idx="198832">
                  <c:v>50.931267181554702</c:v>
                </c:pt>
                <c:pt idx="198833">
                  <c:v>50.931360477273898</c:v>
                </c:pt>
                <c:pt idx="198834">
                  <c:v>50.931453772694503</c:v>
                </c:pt>
                <c:pt idx="198835">
                  <c:v>50.931547067816403</c:v>
                </c:pt>
                <c:pt idx="198836">
                  <c:v>50.931640362639698</c:v>
                </c:pt>
                <c:pt idx="198837">
                  <c:v>50.931733657164301</c:v>
                </c:pt>
                <c:pt idx="198838">
                  <c:v>50.931826951390399</c:v>
                </c:pt>
                <c:pt idx="198839">
                  <c:v>50.931920245317798</c:v>
                </c:pt>
                <c:pt idx="198840">
                  <c:v>50.932013538946599</c:v>
                </c:pt>
                <c:pt idx="198841">
                  <c:v>50.932106832276702</c:v>
                </c:pt>
                <c:pt idx="198842">
                  <c:v>50.932200125308199</c:v>
                </c:pt>
                <c:pt idx="198843">
                  <c:v>50.932293418041198</c:v>
                </c:pt>
                <c:pt idx="198844">
                  <c:v>50.932386710475399</c:v>
                </c:pt>
                <c:pt idx="198845">
                  <c:v>50.932480002611101</c:v>
                </c:pt>
                <c:pt idx="198846">
                  <c:v>50.932573294448197</c:v>
                </c:pt>
                <c:pt idx="198847">
                  <c:v>50.932666585986603</c:v>
                </c:pt>
                <c:pt idx="198848">
                  <c:v>50.932759877226403</c:v>
                </c:pt>
                <c:pt idx="198849">
                  <c:v>50.932853168167597</c:v>
                </c:pt>
                <c:pt idx="198850">
                  <c:v>50.9329464588102</c:v>
                </c:pt>
                <c:pt idx="198851">
                  <c:v>50.933039749154098</c:v>
                </c:pt>
                <c:pt idx="198852">
                  <c:v>50.933133039199497</c:v>
                </c:pt>
                <c:pt idx="198853">
                  <c:v>50.933226328946198</c:v>
                </c:pt>
                <c:pt idx="198854">
                  <c:v>50.9333196183944</c:v>
                </c:pt>
                <c:pt idx="198855">
                  <c:v>50.933412907543897</c:v>
                </c:pt>
                <c:pt idx="198856">
                  <c:v>50.933506196394802</c:v>
                </c:pt>
                <c:pt idx="198857">
                  <c:v>50.933599484947102</c:v>
                </c:pt>
                <c:pt idx="198858">
                  <c:v>50.933692773200796</c:v>
                </c:pt>
                <c:pt idx="198859">
                  <c:v>50.9337860611558</c:v>
                </c:pt>
                <c:pt idx="198860">
                  <c:v>50.933879348812297</c:v>
                </c:pt>
                <c:pt idx="198861">
                  <c:v>50.933972636170203</c:v>
                </c:pt>
                <c:pt idx="198862">
                  <c:v>50.934065923229397</c:v>
                </c:pt>
                <c:pt idx="198863">
                  <c:v>50.934159209990099</c:v>
                </c:pt>
                <c:pt idx="198864">
                  <c:v>50.934252496452103</c:v>
                </c:pt>
                <c:pt idx="198865">
                  <c:v>50.934345782615601</c:v>
                </c:pt>
                <c:pt idx="198866">
                  <c:v>50.934439068480501</c:v>
                </c:pt>
                <c:pt idx="198867">
                  <c:v>50.934532354046702</c:v>
                </c:pt>
                <c:pt idx="198868">
                  <c:v>50.934625639314397</c:v>
                </c:pt>
                <c:pt idx="198869">
                  <c:v>50.934718924283402</c:v>
                </c:pt>
                <c:pt idx="198870">
                  <c:v>50.9348122089539</c:v>
                </c:pt>
                <c:pt idx="198871">
                  <c:v>50.934905493325701</c:v>
                </c:pt>
                <c:pt idx="198872">
                  <c:v>50.934998777399002</c:v>
                </c:pt>
                <c:pt idx="198873">
                  <c:v>50.935092061173698</c:v>
                </c:pt>
                <c:pt idx="198874">
                  <c:v>50.935185344649803</c:v>
                </c:pt>
                <c:pt idx="198875">
                  <c:v>50.935278627827302</c:v>
                </c:pt>
                <c:pt idx="198876">
                  <c:v>50.935371910706202</c:v>
                </c:pt>
                <c:pt idx="198877">
                  <c:v>50.935465193286497</c:v>
                </c:pt>
                <c:pt idx="198878">
                  <c:v>50.9355584755682</c:v>
                </c:pt>
                <c:pt idx="198879">
                  <c:v>50.935651757551298</c:v>
                </c:pt>
                <c:pt idx="198880">
                  <c:v>50.935745039235897</c:v>
                </c:pt>
                <c:pt idx="198881">
                  <c:v>50.935838320621798</c:v>
                </c:pt>
                <c:pt idx="198882">
                  <c:v>50.9359316017092</c:v>
                </c:pt>
                <c:pt idx="198883">
                  <c:v>50.936024882498003</c:v>
                </c:pt>
                <c:pt idx="198884">
                  <c:v>50.936118162988201</c:v>
                </c:pt>
                <c:pt idx="198885">
                  <c:v>50.936211443179801</c:v>
                </c:pt>
                <c:pt idx="198886">
                  <c:v>50.936304723072801</c:v>
                </c:pt>
                <c:pt idx="198887">
                  <c:v>50.936398002667303</c:v>
                </c:pt>
                <c:pt idx="198888">
                  <c:v>50.9364912819632</c:v>
                </c:pt>
                <c:pt idx="198889">
                  <c:v>50.936584560960497</c:v>
                </c:pt>
                <c:pt idx="198890">
                  <c:v>50.936677839659197</c:v>
                </c:pt>
                <c:pt idx="198891">
                  <c:v>50.936771118059397</c:v>
                </c:pt>
                <c:pt idx="198892">
                  <c:v>50.9368643961609</c:v>
                </c:pt>
                <c:pt idx="198893">
                  <c:v>50.936957673963903</c:v>
                </c:pt>
                <c:pt idx="198894">
                  <c:v>50.937050951468301</c:v>
                </c:pt>
                <c:pt idx="198895">
                  <c:v>50.9371442286742</c:v>
                </c:pt>
                <c:pt idx="198896">
                  <c:v>50.9372375055815</c:v>
                </c:pt>
                <c:pt idx="198897">
                  <c:v>50.937330782190202</c:v>
                </c:pt>
                <c:pt idx="198898">
                  <c:v>50.937424058500298</c:v>
                </c:pt>
                <c:pt idx="198899">
                  <c:v>50.937517334511902</c:v>
                </c:pt>
                <c:pt idx="198900">
                  <c:v>50.937610610224901</c:v>
                </c:pt>
                <c:pt idx="198901">
                  <c:v>50.937703885639301</c:v>
                </c:pt>
                <c:pt idx="198902">
                  <c:v>50.937797160755203</c:v>
                </c:pt>
                <c:pt idx="198903">
                  <c:v>50.937890435572498</c:v>
                </c:pt>
                <c:pt idx="198904">
                  <c:v>50.937983710091203</c:v>
                </c:pt>
                <c:pt idx="198905">
                  <c:v>50.938076984311401</c:v>
                </c:pt>
                <c:pt idx="198906">
                  <c:v>50.938170258233001</c:v>
                </c:pt>
                <c:pt idx="198907">
                  <c:v>50.938263531856002</c:v>
                </c:pt>
                <c:pt idx="198908">
                  <c:v>50.938356805180497</c:v>
                </c:pt>
                <c:pt idx="198909">
                  <c:v>50.938450078206401</c:v>
                </c:pt>
                <c:pt idx="198910">
                  <c:v>50.938543350933799</c:v>
                </c:pt>
                <c:pt idx="198911">
                  <c:v>50.938636623362598</c:v>
                </c:pt>
                <c:pt idx="198912">
                  <c:v>50.938729895492898</c:v>
                </c:pt>
                <c:pt idx="198913">
                  <c:v>50.9388231673246</c:v>
                </c:pt>
                <c:pt idx="198914">
                  <c:v>50.938916438857703</c:v>
                </c:pt>
                <c:pt idx="198915">
                  <c:v>50.9390097100923</c:v>
                </c:pt>
                <c:pt idx="198916">
                  <c:v>50.939102981028299</c:v>
                </c:pt>
                <c:pt idx="198917">
                  <c:v>50.939196251665798</c:v>
                </c:pt>
                <c:pt idx="198918">
                  <c:v>50.939289522004799</c:v>
                </c:pt>
                <c:pt idx="198919">
                  <c:v>50.939382792045102</c:v>
                </c:pt>
                <c:pt idx="198920">
                  <c:v>50.939476061786998</c:v>
                </c:pt>
                <c:pt idx="198921">
                  <c:v>50.939569331230302</c:v>
                </c:pt>
                <c:pt idx="198922">
                  <c:v>50.939662600375001</c:v>
                </c:pt>
                <c:pt idx="198923">
                  <c:v>50.939755869221202</c:v>
                </c:pt>
                <c:pt idx="198924">
                  <c:v>50.939849137768903</c:v>
                </c:pt>
                <c:pt idx="198925">
                  <c:v>50.939942406017998</c:v>
                </c:pt>
                <c:pt idx="198926">
                  <c:v>50.940035673968502</c:v>
                </c:pt>
                <c:pt idx="198927">
                  <c:v>50.9401289416205</c:v>
                </c:pt>
                <c:pt idx="198928">
                  <c:v>50.940222208973999</c:v>
                </c:pt>
                <c:pt idx="198929">
                  <c:v>50.9403154760289</c:v>
                </c:pt>
                <c:pt idx="198930">
                  <c:v>50.940408742785301</c:v>
                </c:pt>
                <c:pt idx="198931">
                  <c:v>50.940502009243197</c:v>
                </c:pt>
                <c:pt idx="198932">
                  <c:v>50.940595275402501</c:v>
                </c:pt>
                <c:pt idx="198933">
                  <c:v>50.940688541263299</c:v>
                </c:pt>
                <c:pt idx="198934">
                  <c:v>50.940781806825598</c:v>
                </c:pt>
                <c:pt idx="198935">
                  <c:v>50.940875072089298</c:v>
                </c:pt>
                <c:pt idx="198936">
                  <c:v>50.9409683370544</c:v>
                </c:pt>
                <c:pt idx="198937">
                  <c:v>50.941061601721103</c:v>
                </c:pt>
                <c:pt idx="198938">
                  <c:v>50.9411548660892</c:v>
                </c:pt>
                <c:pt idx="198939">
                  <c:v>50.941248130158797</c:v>
                </c:pt>
                <c:pt idx="198940">
                  <c:v>50.941341393929797</c:v>
                </c:pt>
                <c:pt idx="198941">
                  <c:v>50.941434657402397</c:v>
                </c:pt>
                <c:pt idx="198942">
                  <c:v>50.941527920576398</c:v>
                </c:pt>
                <c:pt idx="198943">
                  <c:v>50.941621183451801</c:v>
                </c:pt>
                <c:pt idx="198944">
                  <c:v>50.941714446028797</c:v>
                </c:pt>
                <c:pt idx="198945">
                  <c:v>50.941807708307202</c:v>
                </c:pt>
                <c:pt idx="198946">
                  <c:v>50.941900970287101</c:v>
                </c:pt>
                <c:pt idx="198947">
                  <c:v>50.941994231968501</c:v>
                </c:pt>
                <c:pt idx="198948">
                  <c:v>50.942087493351302</c:v>
                </c:pt>
                <c:pt idx="198949">
                  <c:v>50.942180754435597</c:v>
                </c:pt>
                <c:pt idx="198950">
                  <c:v>50.9422740152214</c:v>
                </c:pt>
                <c:pt idx="198951">
                  <c:v>50.942367275708698</c:v>
                </c:pt>
                <c:pt idx="198952">
                  <c:v>50.942460535897503</c:v>
                </c:pt>
                <c:pt idx="198953">
                  <c:v>50.942553795787703</c:v>
                </c:pt>
                <c:pt idx="198954">
                  <c:v>50.942647055379503</c:v>
                </c:pt>
                <c:pt idx="198955">
                  <c:v>50.942740314672697</c:v>
                </c:pt>
                <c:pt idx="198956">
                  <c:v>50.9428335736674</c:v>
                </c:pt>
                <c:pt idx="198957">
                  <c:v>50.942926832363597</c:v>
                </c:pt>
                <c:pt idx="198958">
                  <c:v>50.943020090761301</c:v>
                </c:pt>
                <c:pt idx="198959">
                  <c:v>50.9431133488604</c:v>
                </c:pt>
                <c:pt idx="198960">
                  <c:v>50.9432066066611</c:v>
                </c:pt>
                <c:pt idx="198961">
                  <c:v>50.943299864163201</c:v>
                </c:pt>
                <c:pt idx="198962">
                  <c:v>50.943393121366903</c:v>
                </c:pt>
                <c:pt idx="198963">
                  <c:v>50.943486378271999</c:v>
                </c:pt>
                <c:pt idx="198964">
                  <c:v>50.943579634878603</c:v>
                </c:pt>
                <c:pt idx="198965">
                  <c:v>50.943672891186701</c:v>
                </c:pt>
                <c:pt idx="198966">
                  <c:v>50.9437661471963</c:v>
                </c:pt>
                <c:pt idx="198967">
                  <c:v>50.943859402907499</c:v>
                </c:pt>
                <c:pt idx="198968">
                  <c:v>50.943952658320001</c:v>
                </c:pt>
                <c:pt idx="198969">
                  <c:v>50.944045913434202</c:v>
                </c:pt>
                <c:pt idx="198970">
                  <c:v>50.944139168249798</c:v>
                </c:pt>
                <c:pt idx="198971">
                  <c:v>50.944232422766902</c:v>
                </c:pt>
                <c:pt idx="198972">
                  <c:v>50.9443256769855</c:v>
                </c:pt>
                <c:pt idx="198973">
                  <c:v>50.944418930905599</c:v>
                </c:pt>
                <c:pt idx="198974">
                  <c:v>50.944512184527099</c:v>
                </c:pt>
                <c:pt idx="198975">
                  <c:v>50.944605437850299</c:v>
                </c:pt>
                <c:pt idx="198976">
                  <c:v>50.944698690874901</c:v>
                </c:pt>
                <c:pt idx="198977">
                  <c:v>50.944791943600997</c:v>
                </c:pt>
                <c:pt idx="198978">
                  <c:v>50.944885196028601</c:v>
                </c:pt>
                <c:pt idx="198979">
                  <c:v>50.944978448157698</c:v>
                </c:pt>
                <c:pt idx="198980">
                  <c:v>50.945071699988397</c:v>
                </c:pt>
                <c:pt idx="198981">
                  <c:v>50.945164951520503</c:v>
                </c:pt>
                <c:pt idx="198982">
                  <c:v>50.945258202754196</c:v>
                </c:pt>
                <c:pt idx="198983">
                  <c:v>50.945351453689298</c:v>
                </c:pt>
                <c:pt idx="198984">
                  <c:v>50.945444704326</c:v>
                </c:pt>
                <c:pt idx="198985">
                  <c:v>50.945537954664204</c:v>
                </c:pt>
                <c:pt idx="198986">
                  <c:v>50.945631204703901</c:v>
                </c:pt>
                <c:pt idx="198987">
                  <c:v>50.945724454445099</c:v>
                </c:pt>
                <c:pt idx="198988">
                  <c:v>50.945817703887897</c:v>
                </c:pt>
                <c:pt idx="198989">
                  <c:v>50.945910953032097</c:v>
                </c:pt>
                <c:pt idx="198990">
                  <c:v>50.946004201877898</c:v>
                </c:pt>
                <c:pt idx="198991">
                  <c:v>50.946097450425199</c:v>
                </c:pt>
                <c:pt idx="198992">
                  <c:v>50.946190698674002</c:v>
                </c:pt>
                <c:pt idx="198993">
                  <c:v>50.946283946624298</c:v>
                </c:pt>
                <c:pt idx="198994">
                  <c:v>50.946377194276202</c:v>
                </c:pt>
                <c:pt idx="198995">
                  <c:v>50.9464704416296</c:v>
                </c:pt>
                <c:pt idx="198996">
                  <c:v>50.946563688684499</c:v>
                </c:pt>
                <c:pt idx="198997">
                  <c:v>50.946656935440899</c:v>
                </c:pt>
                <c:pt idx="198998">
                  <c:v>50.946750181898899</c:v>
                </c:pt>
                <c:pt idx="198999">
                  <c:v>50.946843428058301</c:v>
                </c:pt>
                <c:pt idx="199000">
                  <c:v>50.946936673919303</c:v>
                </c:pt>
                <c:pt idx="199001">
                  <c:v>50.947029919481899</c:v>
                </c:pt>
                <c:pt idx="199002">
                  <c:v>50.947123164745904</c:v>
                </c:pt>
                <c:pt idx="199003">
                  <c:v>50.947216409711501</c:v>
                </c:pt>
                <c:pt idx="199004">
                  <c:v>50.9473096543786</c:v>
                </c:pt>
                <c:pt idx="199005">
                  <c:v>50.947402898747299</c:v>
                </c:pt>
                <c:pt idx="199006">
                  <c:v>50.947496142817499</c:v>
                </c:pt>
                <c:pt idx="199007">
                  <c:v>50.9475893865892</c:v>
                </c:pt>
                <c:pt idx="199008">
                  <c:v>50.947682630062502</c:v>
                </c:pt>
                <c:pt idx="199009">
                  <c:v>50.947775873237198</c:v>
                </c:pt>
                <c:pt idx="199010">
                  <c:v>50.947869116113601</c:v>
                </c:pt>
                <c:pt idx="199011">
                  <c:v>50.947962358691399</c:v>
                </c:pt>
                <c:pt idx="199012">
                  <c:v>50.948055600970903</c:v>
                </c:pt>
                <c:pt idx="199013">
                  <c:v>50.948148842951802</c:v>
                </c:pt>
                <c:pt idx="199014">
                  <c:v>50.948242084634302</c:v>
                </c:pt>
                <c:pt idx="199015">
                  <c:v>50.948335326018302</c:v>
                </c:pt>
                <c:pt idx="199016">
                  <c:v>50.948428567103903</c:v>
                </c:pt>
                <c:pt idx="199017">
                  <c:v>50.948521807890998</c:v>
                </c:pt>
                <c:pt idx="199018">
                  <c:v>50.9486150483797</c:v>
                </c:pt>
                <c:pt idx="199019">
                  <c:v>50.948708288569897</c:v>
                </c:pt>
                <c:pt idx="199020">
                  <c:v>50.948801528461601</c:v>
                </c:pt>
                <c:pt idx="199021">
                  <c:v>50.948894768054899</c:v>
                </c:pt>
                <c:pt idx="199022">
                  <c:v>50.948988007349797</c:v>
                </c:pt>
                <c:pt idx="199023">
                  <c:v>50.949081246346203</c:v>
                </c:pt>
                <c:pt idx="199024">
                  <c:v>50.949174485044097</c:v>
                </c:pt>
                <c:pt idx="199025">
                  <c:v>50.949267723443597</c:v>
                </c:pt>
                <c:pt idx="199026">
                  <c:v>50.949360961544699</c:v>
                </c:pt>
                <c:pt idx="199027">
                  <c:v>50.949454199347301</c:v>
                </c:pt>
                <c:pt idx="199028">
                  <c:v>50.949547436851397</c:v>
                </c:pt>
                <c:pt idx="199029">
                  <c:v>50.9496406740571</c:v>
                </c:pt>
                <c:pt idx="199030">
                  <c:v>50.949733910964397</c:v>
                </c:pt>
                <c:pt idx="199031">
                  <c:v>50.949827147573203</c:v>
                </c:pt>
                <c:pt idx="199032">
                  <c:v>50.949920383883601</c:v>
                </c:pt>
                <c:pt idx="199033">
                  <c:v>50.9500136198955</c:v>
                </c:pt>
                <c:pt idx="199034">
                  <c:v>50.950106855609</c:v>
                </c:pt>
                <c:pt idx="199035">
                  <c:v>50.950200091024101</c:v>
                </c:pt>
                <c:pt idx="199036">
                  <c:v>50.950293326140702</c:v>
                </c:pt>
                <c:pt idx="199037">
                  <c:v>50.950386560958897</c:v>
                </c:pt>
                <c:pt idx="199038">
                  <c:v>50.950479795478699</c:v>
                </c:pt>
                <c:pt idx="199039">
                  <c:v>50.950573029700003</c:v>
                </c:pt>
                <c:pt idx="199040">
                  <c:v>50.9506662636229</c:v>
                </c:pt>
                <c:pt idx="199041">
                  <c:v>50.950759497247297</c:v>
                </c:pt>
                <c:pt idx="199042">
                  <c:v>50.950852730573303</c:v>
                </c:pt>
                <c:pt idx="199043">
                  <c:v>50.950945963600901</c:v>
                </c:pt>
                <c:pt idx="199044">
                  <c:v>50.9510391963301</c:v>
                </c:pt>
                <c:pt idx="199045">
                  <c:v>50.951132428760801</c:v>
                </c:pt>
                <c:pt idx="199046">
                  <c:v>50.951225660893101</c:v>
                </c:pt>
                <c:pt idx="199047">
                  <c:v>50.951318892726903</c:v>
                </c:pt>
                <c:pt idx="199048">
                  <c:v>50.951412124262397</c:v>
                </c:pt>
                <c:pt idx="199049">
                  <c:v>50.9515053554994</c:v>
                </c:pt>
                <c:pt idx="199050">
                  <c:v>50.951598586438003</c:v>
                </c:pt>
                <c:pt idx="199051">
                  <c:v>50.951691817078199</c:v>
                </c:pt>
                <c:pt idx="199052">
                  <c:v>50.951785047419897</c:v>
                </c:pt>
                <c:pt idx="199053">
                  <c:v>50.951878277463202</c:v>
                </c:pt>
                <c:pt idx="199054">
                  <c:v>50.9519715072081</c:v>
                </c:pt>
                <c:pt idx="199055">
                  <c:v>50.952064736654599</c:v>
                </c:pt>
                <c:pt idx="199056">
                  <c:v>50.952157965802698</c:v>
                </c:pt>
                <c:pt idx="199057">
                  <c:v>50.952251194652298</c:v>
                </c:pt>
                <c:pt idx="199058">
                  <c:v>50.952344423203499</c:v>
                </c:pt>
                <c:pt idx="199059">
                  <c:v>50.9524376514563</c:v>
                </c:pt>
                <c:pt idx="199060">
                  <c:v>50.952530879410702</c:v>
                </c:pt>
                <c:pt idx="199061">
                  <c:v>50.952624107066697</c:v>
                </c:pt>
                <c:pt idx="199062">
                  <c:v>50.9527173344243</c:v>
                </c:pt>
                <c:pt idx="199063">
                  <c:v>50.952810561483403</c:v>
                </c:pt>
                <c:pt idx="199064">
                  <c:v>50.9529037882442</c:v>
                </c:pt>
                <c:pt idx="199065">
                  <c:v>50.952997014706497</c:v>
                </c:pt>
                <c:pt idx="199066">
                  <c:v>50.953090240870402</c:v>
                </c:pt>
                <c:pt idx="199067">
                  <c:v>50.953183466735901</c:v>
                </c:pt>
                <c:pt idx="199068">
                  <c:v>50.953276692303</c:v>
                </c:pt>
                <c:pt idx="199069">
                  <c:v>50.953369917571699</c:v>
                </c:pt>
                <c:pt idx="199070">
                  <c:v>50.953463142541999</c:v>
                </c:pt>
                <c:pt idx="199071">
                  <c:v>50.953556367213899</c:v>
                </c:pt>
                <c:pt idx="199072">
                  <c:v>50.9536495915874</c:v>
                </c:pt>
                <c:pt idx="199073">
                  <c:v>50.953742815662501</c:v>
                </c:pt>
                <c:pt idx="199074">
                  <c:v>50.953836039439103</c:v>
                </c:pt>
                <c:pt idx="199075">
                  <c:v>50.953929262917399</c:v>
                </c:pt>
                <c:pt idx="199076">
                  <c:v>50.954022486097301</c:v>
                </c:pt>
                <c:pt idx="199077">
                  <c:v>50.954115708978797</c:v>
                </c:pt>
                <c:pt idx="199078">
                  <c:v>50.954208931561801</c:v>
                </c:pt>
                <c:pt idx="199079">
                  <c:v>50.954302153846498</c:v>
                </c:pt>
                <c:pt idx="199080">
                  <c:v>50.954395375832803</c:v>
                </c:pt>
                <c:pt idx="199081">
                  <c:v>50.954488597520701</c:v>
                </c:pt>
                <c:pt idx="199082">
                  <c:v>50.954581818910199</c:v>
                </c:pt>
                <c:pt idx="199083">
                  <c:v>50.954675040001298</c:v>
                </c:pt>
                <c:pt idx="199084">
                  <c:v>50.954768260793998</c:v>
                </c:pt>
                <c:pt idx="199085">
                  <c:v>50.954861481288297</c:v>
                </c:pt>
                <c:pt idx="199086">
                  <c:v>50.954954701484297</c:v>
                </c:pt>
                <c:pt idx="199087">
                  <c:v>50.955047921381798</c:v>
                </c:pt>
                <c:pt idx="199088">
                  <c:v>50.955141140980999</c:v>
                </c:pt>
                <c:pt idx="199089">
                  <c:v>50.9552343602817</c:v>
                </c:pt>
                <c:pt idx="199090">
                  <c:v>50.955327579284102</c:v>
                </c:pt>
                <c:pt idx="199091">
                  <c:v>50.955420797988097</c:v>
                </c:pt>
                <c:pt idx="199092">
                  <c:v>50.9555140163937</c:v>
                </c:pt>
                <c:pt idx="199093">
                  <c:v>50.955607234500903</c:v>
                </c:pt>
                <c:pt idx="199094">
                  <c:v>50.955700452309799</c:v>
                </c:pt>
                <c:pt idx="199095">
                  <c:v>50.955793669820203</c:v>
                </c:pt>
                <c:pt idx="199096">
                  <c:v>50.9558868870323</c:v>
                </c:pt>
                <c:pt idx="199097">
                  <c:v>50.955980103945997</c:v>
                </c:pt>
                <c:pt idx="199098">
                  <c:v>50.956073320561302</c:v>
                </c:pt>
                <c:pt idx="199099">
                  <c:v>50.9561665368783</c:v>
                </c:pt>
                <c:pt idx="199100">
                  <c:v>50.956259752896798</c:v>
                </c:pt>
                <c:pt idx="199101">
                  <c:v>50.956352968616997</c:v>
                </c:pt>
                <c:pt idx="199102">
                  <c:v>50.956446184038803</c:v>
                </c:pt>
                <c:pt idx="199103">
                  <c:v>50.956539399162203</c:v>
                </c:pt>
                <c:pt idx="199104">
                  <c:v>50.956632613987303</c:v>
                </c:pt>
                <c:pt idx="199105">
                  <c:v>50.956725828514003</c:v>
                </c:pt>
                <c:pt idx="199106">
                  <c:v>50.956819042742303</c:v>
                </c:pt>
                <c:pt idx="199107">
                  <c:v>50.956912256672297</c:v>
                </c:pt>
                <c:pt idx="199108">
                  <c:v>50.957005470303898</c:v>
                </c:pt>
                <c:pt idx="199109">
                  <c:v>50.957098683637099</c:v>
                </c:pt>
                <c:pt idx="199110">
                  <c:v>50.957191896671901</c:v>
                </c:pt>
                <c:pt idx="199111">
                  <c:v>50.957285109408403</c:v>
                </c:pt>
                <c:pt idx="199112">
                  <c:v>50.957378321846498</c:v>
                </c:pt>
                <c:pt idx="199113">
                  <c:v>50.957471533986201</c:v>
                </c:pt>
                <c:pt idx="199114">
                  <c:v>50.957564745827597</c:v>
                </c:pt>
                <c:pt idx="199115">
                  <c:v>50.9576579573706</c:v>
                </c:pt>
                <c:pt idx="199116">
                  <c:v>50.957751168615303</c:v>
                </c:pt>
                <c:pt idx="199117">
                  <c:v>50.9578443795616</c:v>
                </c:pt>
                <c:pt idx="199118">
                  <c:v>50.957937590209497</c:v>
                </c:pt>
                <c:pt idx="199119">
                  <c:v>50.958030800559101</c:v>
                </c:pt>
                <c:pt idx="199120">
                  <c:v>50.958124010610298</c:v>
                </c:pt>
                <c:pt idx="199121">
                  <c:v>50.958217220363203</c:v>
                </c:pt>
                <c:pt idx="199122">
                  <c:v>50.958310429817701</c:v>
                </c:pt>
                <c:pt idx="199123">
                  <c:v>50.958403638973898</c:v>
                </c:pt>
                <c:pt idx="199124">
                  <c:v>50.958496847831697</c:v>
                </c:pt>
                <c:pt idx="199125">
                  <c:v>50.958590056391103</c:v>
                </c:pt>
                <c:pt idx="199126">
                  <c:v>50.958683264652201</c:v>
                </c:pt>
                <c:pt idx="199127">
                  <c:v>50.9587764726149</c:v>
                </c:pt>
                <c:pt idx="199128">
                  <c:v>50.9588696802793</c:v>
                </c:pt>
                <c:pt idx="199129">
                  <c:v>50.958962887645399</c:v>
                </c:pt>
                <c:pt idx="199130">
                  <c:v>50.959056094713098</c:v>
                </c:pt>
                <c:pt idx="199131">
                  <c:v>50.959149301482398</c:v>
                </c:pt>
                <c:pt idx="199132">
                  <c:v>50.959242507953398</c:v>
                </c:pt>
                <c:pt idx="199133">
                  <c:v>50.959335714126098</c:v>
                </c:pt>
                <c:pt idx="199134">
                  <c:v>50.959428920000398</c:v>
                </c:pt>
                <c:pt idx="199135">
                  <c:v>50.959522125576299</c:v>
                </c:pt>
                <c:pt idx="199136">
                  <c:v>50.959615330854</c:v>
                </c:pt>
                <c:pt idx="199137">
                  <c:v>50.959708535833201</c:v>
                </c:pt>
                <c:pt idx="199138">
                  <c:v>50.959801740514202</c:v>
                </c:pt>
                <c:pt idx="199139">
                  <c:v>50.959894944896803</c:v>
                </c:pt>
                <c:pt idx="199140">
                  <c:v>50.959988148980997</c:v>
                </c:pt>
                <c:pt idx="199141">
                  <c:v>50.960081352766998</c:v>
                </c:pt>
                <c:pt idx="199142">
                  <c:v>50.960174556254501</c:v>
                </c:pt>
                <c:pt idx="199143">
                  <c:v>50.960267759443802</c:v>
                </c:pt>
                <c:pt idx="199144">
                  <c:v>50.960360962334697</c:v>
                </c:pt>
                <c:pt idx="199145">
                  <c:v>50.960454164927299</c:v>
                </c:pt>
                <c:pt idx="199146">
                  <c:v>50.960547367221501</c:v>
                </c:pt>
                <c:pt idx="199147">
                  <c:v>50.960640569217396</c:v>
                </c:pt>
                <c:pt idx="199148">
                  <c:v>50.960733770914999</c:v>
                </c:pt>
                <c:pt idx="199149">
                  <c:v>50.960826972314301</c:v>
                </c:pt>
                <c:pt idx="199150">
                  <c:v>50.960920173415197</c:v>
                </c:pt>
                <c:pt idx="199151">
                  <c:v>50.961013374217799</c:v>
                </c:pt>
                <c:pt idx="199152">
                  <c:v>50.961106574722102</c:v>
                </c:pt>
                <c:pt idx="199153">
                  <c:v>50.961199774927998</c:v>
                </c:pt>
                <c:pt idx="199154">
                  <c:v>50.961292974835601</c:v>
                </c:pt>
                <c:pt idx="199155">
                  <c:v>50.961386174444897</c:v>
                </c:pt>
                <c:pt idx="199156">
                  <c:v>50.9614793737559</c:v>
                </c:pt>
                <c:pt idx="199157">
                  <c:v>50.961572572768503</c:v>
                </c:pt>
                <c:pt idx="199158">
                  <c:v>50.961665771482899</c:v>
                </c:pt>
                <c:pt idx="199159">
                  <c:v>50.961758969898902</c:v>
                </c:pt>
                <c:pt idx="199160">
                  <c:v>50.961852168016499</c:v>
                </c:pt>
                <c:pt idx="199161">
                  <c:v>50.961945365835902</c:v>
                </c:pt>
                <c:pt idx="199162">
                  <c:v>50.962038563356998</c:v>
                </c:pt>
                <c:pt idx="199163">
                  <c:v>50.962131760579702</c:v>
                </c:pt>
                <c:pt idx="199164">
                  <c:v>50.962224957504098</c:v>
                </c:pt>
                <c:pt idx="199165">
                  <c:v>50.962318154130202</c:v>
                </c:pt>
                <c:pt idx="199166">
                  <c:v>50.962411350457998</c:v>
                </c:pt>
                <c:pt idx="199167">
                  <c:v>50.962504546487402</c:v>
                </c:pt>
                <c:pt idx="199168">
                  <c:v>50.962597742218598</c:v>
                </c:pt>
                <c:pt idx="199169">
                  <c:v>50.962690937651502</c:v>
                </c:pt>
                <c:pt idx="199170">
                  <c:v>50.962784132785998</c:v>
                </c:pt>
                <c:pt idx="199171">
                  <c:v>50.962877327622202</c:v>
                </c:pt>
                <c:pt idx="199172">
                  <c:v>50.962970522160099</c:v>
                </c:pt>
                <c:pt idx="199173">
                  <c:v>50.963063716399702</c:v>
                </c:pt>
                <c:pt idx="199174">
                  <c:v>50.963156910341098</c:v>
                </c:pt>
                <c:pt idx="199175">
                  <c:v>50.963250103984002</c:v>
                </c:pt>
                <c:pt idx="199176">
                  <c:v>50.963343297328699</c:v>
                </c:pt>
                <c:pt idx="199177">
                  <c:v>50.963436490375102</c:v>
                </c:pt>
                <c:pt idx="199178">
                  <c:v>50.963529683123198</c:v>
                </c:pt>
                <c:pt idx="199179">
                  <c:v>50.963622875573002</c:v>
                </c:pt>
                <c:pt idx="199180">
                  <c:v>50.963716067724498</c:v>
                </c:pt>
                <c:pt idx="199181">
                  <c:v>50.963809259577701</c:v>
                </c:pt>
                <c:pt idx="199182">
                  <c:v>50.963902451132597</c:v>
                </c:pt>
                <c:pt idx="199183">
                  <c:v>50.9639956423892</c:v>
                </c:pt>
                <c:pt idx="199184">
                  <c:v>50.964088833347503</c:v>
                </c:pt>
                <c:pt idx="199185">
                  <c:v>50.964182024007499</c:v>
                </c:pt>
                <c:pt idx="199186">
                  <c:v>50.964275214369202</c:v>
                </c:pt>
                <c:pt idx="199187">
                  <c:v>50.964368404432598</c:v>
                </c:pt>
                <c:pt idx="199188">
                  <c:v>50.964461594197701</c:v>
                </c:pt>
                <c:pt idx="199189">
                  <c:v>50.964554783664497</c:v>
                </c:pt>
                <c:pt idx="199190">
                  <c:v>50.964647972832999</c:v>
                </c:pt>
                <c:pt idx="199191">
                  <c:v>50.964741161703301</c:v>
                </c:pt>
                <c:pt idx="199192">
                  <c:v>50.964834350275197</c:v>
                </c:pt>
                <c:pt idx="199193">
                  <c:v>50.964927538548899</c:v>
                </c:pt>
                <c:pt idx="199194">
                  <c:v>50.965020726524301</c:v>
                </c:pt>
                <c:pt idx="199195">
                  <c:v>50.965113914201403</c:v>
                </c:pt>
                <c:pt idx="199196">
                  <c:v>50.965207101580198</c:v>
                </c:pt>
                <c:pt idx="199197">
                  <c:v>50.9653002886607</c:v>
                </c:pt>
                <c:pt idx="199198">
                  <c:v>50.965393475442902</c:v>
                </c:pt>
                <c:pt idx="199199">
                  <c:v>50.965486661926903</c:v>
                </c:pt>
                <c:pt idx="199200">
                  <c:v>50.965579848112498</c:v>
                </c:pt>
                <c:pt idx="199201">
                  <c:v>50.965673033999899</c:v>
                </c:pt>
                <c:pt idx="199202">
                  <c:v>50.965766219589099</c:v>
                </c:pt>
                <c:pt idx="199203">
                  <c:v>50.9658594048799</c:v>
                </c:pt>
                <c:pt idx="199204">
                  <c:v>50.965952589872401</c:v>
                </c:pt>
                <c:pt idx="199205">
                  <c:v>50.966045774566702</c:v>
                </c:pt>
                <c:pt idx="199206">
                  <c:v>50.966138958962702</c:v>
                </c:pt>
                <c:pt idx="199207">
                  <c:v>50.966232143060402</c:v>
                </c:pt>
                <c:pt idx="199208">
                  <c:v>50.966325326859902</c:v>
                </c:pt>
                <c:pt idx="199209">
                  <c:v>50.966418510361102</c:v>
                </c:pt>
                <c:pt idx="199210">
                  <c:v>50.966511693564001</c:v>
                </c:pt>
                <c:pt idx="199211">
                  <c:v>50.966604876468601</c:v>
                </c:pt>
                <c:pt idx="199212">
                  <c:v>50.966698059075</c:v>
                </c:pt>
                <c:pt idx="199213">
                  <c:v>50.966791241383099</c:v>
                </c:pt>
                <c:pt idx="199214">
                  <c:v>50.966884423392898</c:v>
                </c:pt>
                <c:pt idx="199215">
                  <c:v>50.966977605104503</c:v>
                </c:pt>
                <c:pt idx="199216">
                  <c:v>50.967070786517802</c:v>
                </c:pt>
                <c:pt idx="199217">
                  <c:v>50.9671639676328</c:v>
                </c:pt>
                <c:pt idx="199218">
                  <c:v>50.967257148449598</c:v>
                </c:pt>
                <c:pt idx="199219">
                  <c:v>50.967350328968102</c:v>
                </c:pt>
                <c:pt idx="199220">
                  <c:v>50.9674435091883</c:v>
                </c:pt>
                <c:pt idx="199221">
                  <c:v>50.967536689110297</c:v>
                </c:pt>
                <c:pt idx="199222">
                  <c:v>50.967629868734001</c:v>
                </c:pt>
                <c:pt idx="199223">
                  <c:v>50.967723048059497</c:v>
                </c:pt>
                <c:pt idx="199224">
                  <c:v>50.967816227086701</c:v>
                </c:pt>
                <c:pt idx="199225">
                  <c:v>50.967909405815597</c:v>
                </c:pt>
                <c:pt idx="199226">
                  <c:v>50.9680025842463</c:v>
                </c:pt>
                <c:pt idx="199227">
                  <c:v>50.968095762378702</c:v>
                </c:pt>
                <c:pt idx="199228">
                  <c:v>50.968188940212897</c:v>
                </c:pt>
                <c:pt idx="199229">
                  <c:v>50.968282117748799</c:v>
                </c:pt>
                <c:pt idx="199230">
                  <c:v>50.968375294986501</c:v>
                </c:pt>
                <c:pt idx="199231">
                  <c:v>50.968468471925902</c:v>
                </c:pt>
                <c:pt idx="199232">
                  <c:v>50.968561648567103</c:v>
                </c:pt>
                <c:pt idx="199233">
                  <c:v>50.968654824909997</c:v>
                </c:pt>
                <c:pt idx="199234">
                  <c:v>50.968748000954697</c:v>
                </c:pt>
                <c:pt idx="199235">
                  <c:v>50.968841176701098</c:v>
                </c:pt>
                <c:pt idx="199236">
                  <c:v>50.968934352149198</c:v>
                </c:pt>
                <c:pt idx="199237">
                  <c:v>50.969027527299197</c:v>
                </c:pt>
                <c:pt idx="199238">
                  <c:v>50.969120702150803</c:v>
                </c:pt>
                <c:pt idx="199239">
                  <c:v>50.969213876704302</c:v>
                </c:pt>
                <c:pt idx="199240">
                  <c:v>50.9693070509595</c:v>
                </c:pt>
                <c:pt idx="199241">
                  <c:v>50.969400224916399</c:v>
                </c:pt>
                <c:pt idx="199242">
                  <c:v>50.969493398575104</c:v>
                </c:pt>
                <c:pt idx="199243">
                  <c:v>50.969586571935601</c:v>
                </c:pt>
                <c:pt idx="199244">
                  <c:v>50.969679744997798</c:v>
                </c:pt>
                <c:pt idx="199245">
                  <c:v>50.969772917761802</c:v>
                </c:pt>
                <c:pt idx="199246">
                  <c:v>50.969866090227498</c:v>
                </c:pt>
                <c:pt idx="199247">
                  <c:v>50.969959262395101</c:v>
                </c:pt>
                <c:pt idx="199248">
                  <c:v>50.970052434264304</c:v>
                </c:pt>
                <c:pt idx="199249">
                  <c:v>50.970145605835398</c:v>
                </c:pt>
                <c:pt idx="199250">
                  <c:v>50.9702387771082</c:v>
                </c:pt>
                <c:pt idx="199251">
                  <c:v>50.970331948082801</c:v>
                </c:pt>
                <c:pt idx="199252">
                  <c:v>50.970425118759103</c:v>
                </c:pt>
                <c:pt idx="199253">
                  <c:v>50.970518289137203</c:v>
                </c:pt>
                <c:pt idx="199254">
                  <c:v>50.970611459217103</c:v>
                </c:pt>
                <c:pt idx="199255">
                  <c:v>50.970704628998703</c:v>
                </c:pt>
                <c:pt idx="199256">
                  <c:v>50.970797798482202</c:v>
                </c:pt>
                <c:pt idx="199257">
                  <c:v>50.970890967667401</c:v>
                </c:pt>
                <c:pt idx="199258">
                  <c:v>50.9709841365543</c:v>
                </c:pt>
                <c:pt idx="199259">
                  <c:v>50.971077305143098</c:v>
                </c:pt>
                <c:pt idx="199260">
                  <c:v>50.971170473433602</c:v>
                </c:pt>
                <c:pt idx="199261">
                  <c:v>50.971263641425899</c:v>
                </c:pt>
                <c:pt idx="199262">
                  <c:v>50.971356809120003</c:v>
                </c:pt>
                <c:pt idx="199263">
                  <c:v>50.9714499765158</c:v>
                </c:pt>
                <c:pt idx="199264">
                  <c:v>50.971543143613502</c:v>
                </c:pt>
                <c:pt idx="199265">
                  <c:v>50.971636310412897</c:v>
                </c:pt>
                <c:pt idx="199266">
                  <c:v>50.971729476914099</c:v>
                </c:pt>
                <c:pt idx="199267">
                  <c:v>50.9718226431171</c:v>
                </c:pt>
                <c:pt idx="199268">
                  <c:v>50.971915809021802</c:v>
                </c:pt>
                <c:pt idx="199269">
                  <c:v>50.972008974628402</c:v>
                </c:pt>
                <c:pt idx="199270">
                  <c:v>50.972102139936702</c:v>
                </c:pt>
                <c:pt idx="199271">
                  <c:v>50.972195304946801</c:v>
                </c:pt>
                <c:pt idx="199272">
                  <c:v>50.9722884696587</c:v>
                </c:pt>
                <c:pt idx="199273">
                  <c:v>50.972381634072399</c:v>
                </c:pt>
                <c:pt idx="199274">
                  <c:v>50.972474798187903</c:v>
                </c:pt>
                <c:pt idx="199275">
                  <c:v>50.972567962005201</c:v>
                </c:pt>
                <c:pt idx="199276">
                  <c:v>50.972661125524198</c:v>
                </c:pt>
                <c:pt idx="199277">
                  <c:v>50.972754288745101</c:v>
                </c:pt>
                <c:pt idx="199278">
                  <c:v>50.972847451667697</c:v>
                </c:pt>
                <c:pt idx="199279">
                  <c:v>50.972940614292199</c:v>
                </c:pt>
                <c:pt idx="199280">
                  <c:v>50.973033776618401</c:v>
                </c:pt>
                <c:pt idx="199281">
                  <c:v>50.973126938646402</c:v>
                </c:pt>
                <c:pt idx="199282">
                  <c:v>50.973220100376203</c:v>
                </c:pt>
                <c:pt idx="199283">
                  <c:v>50.973313261807903</c:v>
                </c:pt>
                <c:pt idx="199284">
                  <c:v>50.973406422941302</c:v>
                </c:pt>
                <c:pt idx="199285">
                  <c:v>50.973499583776501</c:v>
                </c:pt>
                <c:pt idx="199286">
                  <c:v>50.9735927443135</c:v>
                </c:pt>
                <c:pt idx="199287">
                  <c:v>50.973685904552397</c:v>
                </c:pt>
                <c:pt idx="199288">
                  <c:v>50.973779064493002</c:v>
                </c:pt>
                <c:pt idx="199289">
                  <c:v>50.973872224135398</c:v>
                </c:pt>
                <c:pt idx="199290">
                  <c:v>50.973965383479701</c:v>
                </c:pt>
                <c:pt idx="199291">
                  <c:v>50.974058542525697</c:v>
                </c:pt>
                <c:pt idx="199292">
                  <c:v>50.974151701273598</c:v>
                </c:pt>
                <c:pt idx="199293">
                  <c:v>50.9742448597232</c:v>
                </c:pt>
                <c:pt idx="199294">
                  <c:v>50.9743380178747</c:v>
                </c:pt>
                <c:pt idx="199295">
                  <c:v>50.974431175727901</c:v>
                </c:pt>
                <c:pt idx="199296">
                  <c:v>50.974524333283</c:v>
                </c:pt>
                <c:pt idx="199297">
                  <c:v>50.974617490539899</c:v>
                </c:pt>
                <c:pt idx="199298">
                  <c:v>50.974710647498597</c:v>
                </c:pt>
                <c:pt idx="199299">
                  <c:v>50.974803804159102</c:v>
                </c:pt>
                <c:pt idx="199300">
                  <c:v>50.974896960521498</c:v>
                </c:pt>
                <c:pt idx="199301">
                  <c:v>50.974990116585602</c:v>
                </c:pt>
                <c:pt idx="199302">
                  <c:v>50.975083272351597</c:v>
                </c:pt>
                <c:pt idx="199303">
                  <c:v>50.975176427819299</c:v>
                </c:pt>
                <c:pt idx="199304">
                  <c:v>50.975269582988901</c:v>
                </c:pt>
                <c:pt idx="199305">
                  <c:v>50.975362737860301</c:v>
                </c:pt>
                <c:pt idx="199306">
                  <c:v>50.975455892433601</c:v>
                </c:pt>
                <c:pt idx="199307">
                  <c:v>50.975549046708601</c:v>
                </c:pt>
                <c:pt idx="199308">
                  <c:v>50.975642200685499</c:v>
                </c:pt>
                <c:pt idx="199309">
                  <c:v>50.975735354364197</c:v>
                </c:pt>
                <c:pt idx="199310">
                  <c:v>50.975828507744701</c:v>
                </c:pt>
                <c:pt idx="199311">
                  <c:v>50.975921660827098</c:v>
                </c:pt>
                <c:pt idx="199312">
                  <c:v>50.976014813611201</c:v>
                </c:pt>
                <c:pt idx="199313">
                  <c:v>50.976107966097203</c:v>
                </c:pt>
                <c:pt idx="199314">
                  <c:v>50.976201118285097</c:v>
                </c:pt>
                <c:pt idx="199315">
                  <c:v>50.976294270174698</c:v>
                </c:pt>
                <c:pt idx="199316">
                  <c:v>50.976387421766198</c:v>
                </c:pt>
                <c:pt idx="199317">
                  <c:v>50.976480573059497</c:v>
                </c:pt>
                <c:pt idx="199318">
                  <c:v>50.976573724054703</c:v>
                </c:pt>
                <c:pt idx="199319">
                  <c:v>50.976666874751601</c:v>
                </c:pt>
                <c:pt idx="199320">
                  <c:v>50.976760025150398</c:v>
                </c:pt>
                <c:pt idx="199321">
                  <c:v>50.976853175251101</c:v>
                </c:pt>
                <c:pt idx="199322">
                  <c:v>50.976946325053603</c:v>
                </c:pt>
                <c:pt idx="199323">
                  <c:v>50.977039474557898</c:v>
                </c:pt>
                <c:pt idx="199324">
                  <c:v>50.977132623764</c:v>
                </c:pt>
                <c:pt idx="199325">
                  <c:v>50.977225772672</c:v>
                </c:pt>
                <c:pt idx="199326">
                  <c:v>50.9773189212818</c:v>
                </c:pt>
                <c:pt idx="199327">
                  <c:v>50.977412069593498</c:v>
                </c:pt>
                <c:pt idx="199328">
                  <c:v>50.977505217607003</c:v>
                </c:pt>
                <c:pt idx="199329">
                  <c:v>50.977598365322301</c:v>
                </c:pt>
                <c:pt idx="199330">
                  <c:v>50.977691512739497</c:v>
                </c:pt>
                <c:pt idx="199331">
                  <c:v>50.9777846598586</c:v>
                </c:pt>
                <c:pt idx="199332">
                  <c:v>50.977877806679402</c:v>
                </c:pt>
                <c:pt idx="199333">
                  <c:v>50.977970953202203</c:v>
                </c:pt>
                <c:pt idx="199334">
                  <c:v>50.978064099426703</c:v>
                </c:pt>
                <c:pt idx="199335">
                  <c:v>50.978157245353103</c:v>
                </c:pt>
                <c:pt idx="199336">
                  <c:v>50.978250390981401</c:v>
                </c:pt>
                <c:pt idx="199337">
                  <c:v>50.978343536311499</c:v>
                </c:pt>
                <c:pt idx="199338">
                  <c:v>50.978436681343503</c:v>
                </c:pt>
                <c:pt idx="199339">
                  <c:v>50.978529826077299</c:v>
                </c:pt>
                <c:pt idx="199340">
                  <c:v>50.978622970513001</c:v>
                </c:pt>
                <c:pt idx="199341">
                  <c:v>50.978716114650503</c:v>
                </c:pt>
                <c:pt idx="199342">
                  <c:v>50.978809258489903</c:v>
                </c:pt>
                <c:pt idx="199343">
                  <c:v>50.978902402031103</c:v>
                </c:pt>
                <c:pt idx="199344">
                  <c:v>50.978995545274202</c:v>
                </c:pt>
                <c:pt idx="199345">
                  <c:v>50.9790886882191</c:v>
                </c:pt>
                <c:pt idx="199346">
                  <c:v>50.979181830865897</c:v>
                </c:pt>
                <c:pt idx="199347">
                  <c:v>50.979274973214501</c:v>
                </c:pt>
                <c:pt idx="199348">
                  <c:v>50.979368115265103</c:v>
                </c:pt>
                <c:pt idx="199349">
                  <c:v>50.979461257017398</c:v>
                </c:pt>
                <c:pt idx="199350">
                  <c:v>50.979554398471699</c:v>
                </c:pt>
                <c:pt idx="199351">
                  <c:v>50.979647539627798</c:v>
                </c:pt>
                <c:pt idx="199352">
                  <c:v>50.979740680485698</c:v>
                </c:pt>
                <c:pt idx="199353">
                  <c:v>50.979833821045602</c:v>
                </c:pt>
                <c:pt idx="199354">
                  <c:v>50.979926961307299</c:v>
                </c:pt>
                <c:pt idx="199355">
                  <c:v>50.980020101270803</c:v>
                </c:pt>
                <c:pt idx="199356">
                  <c:v>50.980113240936298</c:v>
                </c:pt>
                <c:pt idx="199357">
                  <c:v>50.980206380303599</c:v>
                </c:pt>
                <c:pt idx="199358">
                  <c:v>50.9802995193727</c:v>
                </c:pt>
                <c:pt idx="199359">
                  <c:v>50.980392658143799</c:v>
                </c:pt>
                <c:pt idx="199360">
                  <c:v>50.980485796616698</c:v>
                </c:pt>
                <c:pt idx="199361">
                  <c:v>50.980578934791403</c:v>
                </c:pt>
                <c:pt idx="199362">
                  <c:v>50.980672072668099</c:v>
                </c:pt>
                <c:pt idx="199363">
                  <c:v>50.980765210246602</c:v>
                </c:pt>
                <c:pt idx="199364">
                  <c:v>50.980858347526997</c:v>
                </c:pt>
                <c:pt idx="199365">
                  <c:v>50.980951484509298</c:v>
                </c:pt>
                <c:pt idx="199366">
                  <c:v>50.981044621193398</c:v>
                </c:pt>
                <c:pt idx="199367">
                  <c:v>50.981137757579503</c:v>
                </c:pt>
                <c:pt idx="199368">
                  <c:v>50.981230893667401</c:v>
                </c:pt>
                <c:pt idx="199369">
                  <c:v>50.981324029457198</c:v>
                </c:pt>
                <c:pt idx="199370">
                  <c:v>50.981417164948802</c:v>
                </c:pt>
                <c:pt idx="199371">
                  <c:v>50.981510300142403</c:v>
                </c:pt>
                <c:pt idx="199372">
                  <c:v>50.981603435037798</c:v>
                </c:pt>
                <c:pt idx="199373">
                  <c:v>50.981696569635098</c:v>
                </c:pt>
                <c:pt idx="199374">
                  <c:v>50.981789703934297</c:v>
                </c:pt>
                <c:pt idx="199375">
                  <c:v>50.981882837935402</c:v>
                </c:pt>
                <c:pt idx="199376">
                  <c:v>50.981975971638398</c:v>
                </c:pt>
                <c:pt idx="199377">
                  <c:v>50.982069105043301</c:v>
                </c:pt>
                <c:pt idx="199378">
                  <c:v>50.982162238150003</c:v>
                </c:pt>
                <c:pt idx="199379">
                  <c:v>50.982255370958697</c:v>
                </c:pt>
                <c:pt idx="199380">
                  <c:v>50.982348503469197</c:v>
                </c:pt>
                <c:pt idx="199381">
                  <c:v>50.982441635681603</c:v>
                </c:pt>
                <c:pt idx="199382">
                  <c:v>50.982534767595901</c:v>
                </c:pt>
                <c:pt idx="199383">
                  <c:v>50.982627899212098</c:v>
                </c:pt>
                <c:pt idx="199384">
                  <c:v>50.9827210305302</c:v>
                </c:pt>
                <c:pt idx="199385">
                  <c:v>50.982814161550202</c:v>
                </c:pt>
                <c:pt idx="199386">
                  <c:v>50.982907292272102</c:v>
                </c:pt>
                <c:pt idx="199387">
                  <c:v>50.983000422695902</c:v>
                </c:pt>
                <c:pt idx="199388">
                  <c:v>50.9830935528216</c:v>
                </c:pt>
                <c:pt idx="199389">
                  <c:v>50.983186682649198</c:v>
                </c:pt>
                <c:pt idx="199390">
                  <c:v>50.983279812178601</c:v>
                </c:pt>
                <c:pt idx="199391">
                  <c:v>50.983372941410003</c:v>
                </c:pt>
                <c:pt idx="199392">
                  <c:v>50.983466070343297</c:v>
                </c:pt>
                <c:pt idx="199393">
                  <c:v>50.983559198978497</c:v>
                </c:pt>
                <c:pt idx="199394">
                  <c:v>50.983652327315603</c:v>
                </c:pt>
                <c:pt idx="199395">
                  <c:v>50.983745455354601</c:v>
                </c:pt>
                <c:pt idx="199396">
                  <c:v>50.983838583095498</c:v>
                </c:pt>
                <c:pt idx="199397">
                  <c:v>50.9839317105383</c:v>
                </c:pt>
                <c:pt idx="199398">
                  <c:v>50.984024837683002</c:v>
                </c:pt>
                <c:pt idx="199399">
                  <c:v>50.984117964529602</c:v>
                </c:pt>
                <c:pt idx="199400">
                  <c:v>50.984211091078201</c:v>
                </c:pt>
                <c:pt idx="199401">
                  <c:v>50.984304217328599</c:v>
                </c:pt>
                <c:pt idx="199402">
                  <c:v>50.984397343281003</c:v>
                </c:pt>
                <c:pt idx="199403">
                  <c:v>50.984490468935199</c:v>
                </c:pt>
                <c:pt idx="199404">
                  <c:v>50.984583594291401</c:v>
                </c:pt>
                <c:pt idx="199405">
                  <c:v>50.984676719349501</c:v>
                </c:pt>
                <c:pt idx="199406">
                  <c:v>50.984769844109501</c:v>
                </c:pt>
                <c:pt idx="199407">
                  <c:v>50.984862968571399</c:v>
                </c:pt>
                <c:pt idx="199408">
                  <c:v>50.984956092735302</c:v>
                </c:pt>
                <c:pt idx="199409">
                  <c:v>50.985049216600999</c:v>
                </c:pt>
                <c:pt idx="199410">
                  <c:v>50.9851423401687</c:v>
                </c:pt>
                <c:pt idx="199411">
                  <c:v>50.9852354634383</c:v>
                </c:pt>
                <c:pt idx="199412">
                  <c:v>50.9853285864098</c:v>
                </c:pt>
                <c:pt idx="199413">
                  <c:v>50.985421709083298</c:v>
                </c:pt>
                <c:pt idx="199414">
                  <c:v>50.985514831458602</c:v>
                </c:pt>
                <c:pt idx="199415">
                  <c:v>50.985607953535897</c:v>
                </c:pt>
                <c:pt idx="199416">
                  <c:v>50.985701075315099</c:v>
                </c:pt>
                <c:pt idx="199417">
                  <c:v>50.985794196796299</c:v>
                </c:pt>
                <c:pt idx="199418">
                  <c:v>50.985887317979298</c:v>
                </c:pt>
                <c:pt idx="199419">
                  <c:v>50.985980438864303</c:v>
                </c:pt>
                <c:pt idx="199420">
                  <c:v>50.986073559451199</c:v>
                </c:pt>
                <c:pt idx="199421">
                  <c:v>50.986166679740101</c:v>
                </c:pt>
                <c:pt idx="199422">
                  <c:v>50.986259799730803</c:v>
                </c:pt>
                <c:pt idx="199423">
                  <c:v>50.986352919423602</c:v>
                </c:pt>
                <c:pt idx="199424">
                  <c:v>50.986446038818201</c:v>
                </c:pt>
                <c:pt idx="199425">
                  <c:v>50.986539157914798</c:v>
                </c:pt>
                <c:pt idx="199426">
                  <c:v>50.986632276713301</c:v>
                </c:pt>
                <c:pt idx="199427">
                  <c:v>50.986725395213703</c:v>
                </c:pt>
                <c:pt idx="199428">
                  <c:v>50.986818513416097</c:v>
                </c:pt>
                <c:pt idx="199429">
                  <c:v>50.986911631320403</c:v>
                </c:pt>
                <c:pt idx="199430">
                  <c:v>50.987004748926701</c:v>
                </c:pt>
                <c:pt idx="199431">
                  <c:v>50.987097866234897</c:v>
                </c:pt>
                <c:pt idx="199432">
                  <c:v>50.987190983245</c:v>
                </c:pt>
                <c:pt idx="199433">
                  <c:v>50.987284099957101</c:v>
                </c:pt>
                <c:pt idx="199434">
                  <c:v>50.987377216371101</c:v>
                </c:pt>
                <c:pt idx="199435">
                  <c:v>50.987470332487</c:v>
                </c:pt>
                <c:pt idx="199436">
                  <c:v>50.987563448304897</c:v>
                </c:pt>
                <c:pt idx="199437">
                  <c:v>50.9876565638248</c:v>
                </c:pt>
                <c:pt idx="199438">
                  <c:v>50.987749679046601</c:v>
                </c:pt>
                <c:pt idx="199439">
                  <c:v>50.987842793970302</c:v>
                </c:pt>
                <c:pt idx="199440">
                  <c:v>50.987935908596</c:v>
                </c:pt>
                <c:pt idx="199441">
                  <c:v>50.988029022923598</c:v>
                </c:pt>
                <c:pt idx="199442">
                  <c:v>50.988122136953201</c:v>
                </c:pt>
                <c:pt idx="199443">
                  <c:v>50.988215250684704</c:v>
                </c:pt>
                <c:pt idx="199444">
                  <c:v>50.988308364118197</c:v>
                </c:pt>
                <c:pt idx="199445">
                  <c:v>50.988401477253703</c:v>
                </c:pt>
                <c:pt idx="199446">
                  <c:v>50.988494590091101</c:v>
                </c:pt>
                <c:pt idx="199447">
                  <c:v>50.988587702630397</c:v>
                </c:pt>
                <c:pt idx="199448">
                  <c:v>50.988680814871699</c:v>
                </c:pt>
                <c:pt idx="199449">
                  <c:v>50.988773926815</c:v>
                </c:pt>
                <c:pt idx="199450">
                  <c:v>50.988867038460199</c:v>
                </c:pt>
                <c:pt idx="199451">
                  <c:v>50.988960149807298</c:v>
                </c:pt>
                <c:pt idx="199452">
                  <c:v>50.989053260856501</c:v>
                </c:pt>
                <c:pt idx="199453">
                  <c:v>50.989146371607603</c:v>
                </c:pt>
                <c:pt idx="199454">
                  <c:v>50.989239482060597</c:v>
                </c:pt>
                <c:pt idx="199455">
                  <c:v>50.989332592215597</c:v>
                </c:pt>
                <c:pt idx="199456">
                  <c:v>50.989425702072602</c:v>
                </c:pt>
                <c:pt idx="199457">
                  <c:v>50.989518811631498</c:v>
                </c:pt>
                <c:pt idx="199458">
                  <c:v>50.989611920892401</c:v>
                </c:pt>
                <c:pt idx="199459">
                  <c:v>50.989705029855301</c:v>
                </c:pt>
                <c:pt idx="199460">
                  <c:v>50.989798138520101</c:v>
                </c:pt>
                <c:pt idx="199461">
                  <c:v>50.989891246886899</c:v>
                </c:pt>
                <c:pt idx="199462">
                  <c:v>50.989984354955702</c:v>
                </c:pt>
                <c:pt idx="199463">
                  <c:v>50.990077462726397</c:v>
                </c:pt>
                <c:pt idx="199464">
                  <c:v>50.990170570199098</c:v>
                </c:pt>
                <c:pt idx="199465">
                  <c:v>50.990263677373797</c:v>
                </c:pt>
                <c:pt idx="199466">
                  <c:v>50.990356784250501</c:v>
                </c:pt>
                <c:pt idx="199467">
                  <c:v>50.990449890829098</c:v>
                </c:pt>
                <c:pt idx="199468">
                  <c:v>50.990542997109699</c:v>
                </c:pt>
                <c:pt idx="199469">
                  <c:v>50.990636103092299</c:v>
                </c:pt>
                <c:pt idx="199470">
                  <c:v>50.990729208776798</c:v>
                </c:pt>
                <c:pt idx="199471">
                  <c:v>50.990822314163402</c:v>
                </c:pt>
                <c:pt idx="199472">
                  <c:v>50.990915419251898</c:v>
                </c:pt>
                <c:pt idx="199473">
                  <c:v>50.9910085240424</c:v>
                </c:pt>
                <c:pt idx="199474">
                  <c:v>50.9911016285348</c:v>
                </c:pt>
                <c:pt idx="199475">
                  <c:v>50.991194732729298</c:v>
                </c:pt>
                <c:pt idx="199476">
                  <c:v>50.991287836625702</c:v>
                </c:pt>
                <c:pt idx="199477">
                  <c:v>50.991380940224097</c:v>
                </c:pt>
                <c:pt idx="199478">
                  <c:v>50.991474043524498</c:v>
                </c:pt>
                <c:pt idx="199479">
                  <c:v>50.991567146526897</c:v>
                </c:pt>
                <c:pt idx="199480">
                  <c:v>50.991660249231202</c:v>
                </c:pt>
                <c:pt idx="199481">
                  <c:v>50.991753351637598</c:v>
                </c:pt>
                <c:pt idx="199482">
                  <c:v>50.9918464537459</c:v>
                </c:pt>
                <c:pt idx="199483">
                  <c:v>50.9919395555563</c:v>
                </c:pt>
                <c:pt idx="199484">
                  <c:v>50.992032657068599</c:v>
                </c:pt>
                <c:pt idx="199485">
                  <c:v>50.992125758282903</c:v>
                </c:pt>
                <c:pt idx="199486">
                  <c:v>50.992218859199198</c:v>
                </c:pt>
                <c:pt idx="199487">
                  <c:v>50.992311959817499</c:v>
                </c:pt>
                <c:pt idx="199488">
                  <c:v>50.992405060137799</c:v>
                </c:pt>
                <c:pt idx="199489">
                  <c:v>50.992498160159997</c:v>
                </c:pt>
                <c:pt idx="199490">
                  <c:v>50.9925912598843</c:v>
                </c:pt>
                <c:pt idx="199491">
                  <c:v>50.992684359310601</c:v>
                </c:pt>
                <c:pt idx="199492">
                  <c:v>50.992777458438802</c:v>
                </c:pt>
                <c:pt idx="199493">
                  <c:v>50.9928705572691</c:v>
                </c:pt>
                <c:pt idx="199494">
                  <c:v>50.992963655801397</c:v>
                </c:pt>
                <c:pt idx="199495">
                  <c:v>50.993056754035599</c:v>
                </c:pt>
                <c:pt idx="199496">
                  <c:v>50.9931498519719</c:v>
                </c:pt>
                <c:pt idx="199497">
                  <c:v>50.993242949610199</c:v>
                </c:pt>
                <c:pt idx="199498">
                  <c:v>50.993336046950397</c:v>
                </c:pt>
                <c:pt idx="199499">
                  <c:v>50.993429143992699</c:v>
                </c:pt>
                <c:pt idx="199500">
                  <c:v>50.993522240737001</c:v>
                </c:pt>
                <c:pt idx="199501">
                  <c:v>50.9936153371833</c:v>
                </c:pt>
                <c:pt idx="199502">
                  <c:v>50.993708433331598</c:v>
                </c:pt>
                <c:pt idx="199503">
                  <c:v>50.993801529181802</c:v>
                </c:pt>
                <c:pt idx="199504">
                  <c:v>50.993894624734097</c:v>
                </c:pt>
                <c:pt idx="199505">
                  <c:v>50.993987719988503</c:v>
                </c:pt>
                <c:pt idx="199506">
                  <c:v>50.994080814944802</c:v>
                </c:pt>
                <c:pt idx="199507">
                  <c:v>50.994173909603099</c:v>
                </c:pt>
                <c:pt idx="199508">
                  <c:v>50.9942670039635</c:v>
                </c:pt>
                <c:pt idx="199509">
                  <c:v>50.994360098025801</c:v>
                </c:pt>
                <c:pt idx="199510">
                  <c:v>50.9944531917902</c:v>
                </c:pt>
                <c:pt idx="199511">
                  <c:v>50.994546285256597</c:v>
                </c:pt>
                <c:pt idx="199512">
                  <c:v>50.994639378424999</c:v>
                </c:pt>
                <c:pt idx="199513">
                  <c:v>50.9947324712954</c:v>
                </c:pt>
                <c:pt idx="199514">
                  <c:v>50.994825563867899</c:v>
                </c:pt>
                <c:pt idx="199515">
                  <c:v>50.994918656142303</c:v>
                </c:pt>
                <c:pt idx="199516">
                  <c:v>50.995011748118799</c:v>
                </c:pt>
                <c:pt idx="199517">
                  <c:v>50.9951048397973</c:v>
                </c:pt>
                <c:pt idx="199518">
                  <c:v>50.995197931177799</c:v>
                </c:pt>
                <c:pt idx="199519">
                  <c:v>50.995291022260403</c:v>
                </c:pt>
                <c:pt idx="199520">
                  <c:v>50.995384113044999</c:v>
                </c:pt>
                <c:pt idx="199521">
                  <c:v>50.9954772035315</c:v>
                </c:pt>
                <c:pt idx="199522">
                  <c:v>50.995570293720199</c:v>
                </c:pt>
                <c:pt idx="199523">
                  <c:v>50.995663383610797</c:v>
                </c:pt>
                <c:pt idx="199524">
                  <c:v>50.9957564732035</c:v>
                </c:pt>
                <c:pt idx="199525">
                  <c:v>50.995849562498201</c:v>
                </c:pt>
                <c:pt idx="199526">
                  <c:v>50.9959426514949</c:v>
                </c:pt>
                <c:pt idx="199527">
                  <c:v>50.996035740193697</c:v>
                </c:pt>
                <c:pt idx="199528">
                  <c:v>50.9961288285945</c:v>
                </c:pt>
                <c:pt idx="199529">
                  <c:v>50.996221916697301</c:v>
                </c:pt>
                <c:pt idx="199530">
                  <c:v>50.9963150045022</c:v>
                </c:pt>
                <c:pt idx="199531">
                  <c:v>50.996408092009098</c:v>
                </c:pt>
                <c:pt idx="199532">
                  <c:v>50.996501179218001</c:v>
                </c:pt>
                <c:pt idx="199533">
                  <c:v>50.996594266129001</c:v>
                </c:pt>
                <c:pt idx="199534">
                  <c:v>50.996687352742001</c:v>
                </c:pt>
                <c:pt idx="199535">
                  <c:v>50.996780439056998</c:v>
                </c:pt>
                <c:pt idx="199536">
                  <c:v>50.996873525074101</c:v>
                </c:pt>
                <c:pt idx="199537">
                  <c:v>50.996966610793201</c:v>
                </c:pt>
                <c:pt idx="199538">
                  <c:v>50.9970596962144</c:v>
                </c:pt>
                <c:pt idx="199539">
                  <c:v>50.997152781337597</c:v>
                </c:pt>
                <c:pt idx="199540">
                  <c:v>50.9972458661628</c:v>
                </c:pt>
                <c:pt idx="199541">
                  <c:v>50.9973389506901</c:v>
                </c:pt>
                <c:pt idx="199542">
                  <c:v>50.997432034919399</c:v>
                </c:pt>
                <c:pt idx="199543">
                  <c:v>50.997525118850803</c:v>
                </c:pt>
                <c:pt idx="199544">
                  <c:v>50.997618202484198</c:v>
                </c:pt>
                <c:pt idx="199545">
                  <c:v>50.997711285819697</c:v>
                </c:pt>
                <c:pt idx="199546">
                  <c:v>50.997804368857203</c:v>
                </c:pt>
                <c:pt idx="199547">
                  <c:v>50.997897451596799</c:v>
                </c:pt>
                <c:pt idx="199548">
                  <c:v>50.997990534038401</c:v>
                </c:pt>
                <c:pt idx="199549">
                  <c:v>50.9980836161821</c:v>
                </c:pt>
                <c:pt idx="199550">
                  <c:v>50.998176698027798</c:v>
                </c:pt>
                <c:pt idx="199551">
                  <c:v>50.998269779575601</c:v>
                </c:pt>
                <c:pt idx="199552">
                  <c:v>50.998362860825402</c:v>
                </c:pt>
                <c:pt idx="199553">
                  <c:v>50.998455941777301</c:v>
                </c:pt>
                <c:pt idx="199554">
                  <c:v>50.998549022431298</c:v>
                </c:pt>
                <c:pt idx="199555">
                  <c:v>50.998642102787301</c:v>
                </c:pt>
                <c:pt idx="199556">
                  <c:v>50.998735182845301</c:v>
                </c:pt>
                <c:pt idx="199557">
                  <c:v>50.9988282626054</c:v>
                </c:pt>
                <c:pt idx="199558">
                  <c:v>50.998921342067597</c:v>
                </c:pt>
                <c:pt idx="199559">
                  <c:v>50.999014421231898</c:v>
                </c:pt>
                <c:pt idx="199560">
                  <c:v>50.999107500098198</c:v>
                </c:pt>
                <c:pt idx="199561">
                  <c:v>50.999200578666503</c:v>
                </c:pt>
                <c:pt idx="199562">
                  <c:v>50.999293656936899</c:v>
                </c:pt>
                <c:pt idx="199563">
                  <c:v>50.9993867349094</c:v>
                </c:pt>
                <c:pt idx="199564">
                  <c:v>50.999479812583999</c:v>
                </c:pt>
                <c:pt idx="199565">
                  <c:v>50.999572889960596</c:v>
                </c:pt>
                <c:pt idx="199566">
                  <c:v>50.999665967039299</c:v>
                </c:pt>
                <c:pt idx="199567">
                  <c:v>50.999759043820099</c:v>
                </c:pt>
                <c:pt idx="199568">
                  <c:v>50.999852120302897</c:v>
                </c:pt>
                <c:pt idx="199569">
                  <c:v>50.999945196487801</c:v>
                </c:pt>
                <c:pt idx="199570">
                  <c:v>51.000038272374802</c:v>
                </c:pt>
                <c:pt idx="199571">
                  <c:v>51.000131347963801</c:v>
                </c:pt>
                <c:pt idx="199572">
                  <c:v>51.000224423254899</c:v>
                </c:pt>
                <c:pt idx="199573">
                  <c:v>51.000317498248101</c:v>
                </c:pt>
                <c:pt idx="199574">
                  <c:v>51.000410572943402</c:v>
                </c:pt>
                <c:pt idx="199575">
                  <c:v>51.0005036473408</c:v>
                </c:pt>
                <c:pt idx="199576">
                  <c:v>51.000596721440203</c:v>
                </c:pt>
                <c:pt idx="199577">
                  <c:v>51.000689795241698</c:v>
                </c:pt>
                <c:pt idx="199578">
                  <c:v>51.000782868745297</c:v>
                </c:pt>
                <c:pt idx="199579">
                  <c:v>51.000875941950902</c:v>
                </c:pt>
                <c:pt idx="199580">
                  <c:v>51.000969014858697</c:v>
                </c:pt>
                <c:pt idx="199581">
                  <c:v>51.001062087468497</c:v>
                </c:pt>
                <c:pt idx="199582">
                  <c:v>51.001155159780403</c:v>
                </c:pt>
                <c:pt idx="199583">
                  <c:v>51.001248231794399</c:v>
                </c:pt>
                <c:pt idx="199584">
                  <c:v>51.001341303510401</c:v>
                </c:pt>
                <c:pt idx="199585">
                  <c:v>51.0014343749286</c:v>
                </c:pt>
                <c:pt idx="199586">
                  <c:v>51.001527446048797</c:v>
                </c:pt>
                <c:pt idx="199587">
                  <c:v>51.001620516871199</c:v>
                </c:pt>
                <c:pt idx="199588">
                  <c:v>51.001713587395599</c:v>
                </c:pt>
                <c:pt idx="199589">
                  <c:v>51.001806657622097</c:v>
                </c:pt>
                <c:pt idx="199590">
                  <c:v>51.0018997275507</c:v>
                </c:pt>
                <c:pt idx="199591">
                  <c:v>51.001992797181401</c:v>
                </c:pt>
                <c:pt idx="199592">
                  <c:v>51.0020858665142</c:v>
                </c:pt>
                <c:pt idx="199593">
                  <c:v>51.002178935549097</c:v>
                </c:pt>
                <c:pt idx="199594">
                  <c:v>51.002272004285999</c:v>
                </c:pt>
                <c:pt idx="199595">
                  <c:v>51.002365072725098</c:v>
                </c:pt>
                <c:pt idx="199596">
                  <c:v>51.002458140866302</c:v>
                </c:pt>
                <c:pt idx="199597">
                  <c:v>51.002551208709498</c:v>
                </c:pt>
                <c:pt idx="199598">
                  <c:v>51.002644276254898</c:v>
                </c:pt>
                <c:pt idx="199599">
                  <c:v>51.002737343502297</c:v>
                </c:pt>
                <c:pt idx="199600">
                  <c:v>51.002830410451899</c:v>
                </c:pt>
                <c:pt idx="199601">
                  <c:v>51.0029234771036</c:v>
                </c:pt>
                <c:pt idx="199602">
                  <c:v>51.003016543457299</c:v>
                </c:pt>
                <c:pt idx="199603">
                  <c:v>51.003109609513203</c:v>
                </c:pt>
                <c:pt idx="199604">
                  <c:v>51.003202675271197</c:v>
                </c:pt>
                <c:pt idx="199605">
                  <c:v>51.003295740731197</c:v>
                </c:pt>
                <c:pt idx="199606">
                  <c:v>51.003388805893401</c:v>
                </c:pt>
                <c:pt idx="199607">
                  <c:v>51.003481870757703</c:v>
                </c:pt>
                <c:pt idx="199608">
                  <c:v>51.003574935324103</c:v>
                </c:pt>
                <c:pt idx="199609">
                  <c:v>51.003667999592601</c:v>
                </c:pt>
                <c:pt idx="199610">
                  <c:v>51.003761063563203</c:v>
                </c:pt>
                <c:pt idx="199611">
                  <c:v>51.003854127235897</c:v>
                </c:pt>
                <c:pt idx="199612">
                  <c:v>51.003947190610802</c:v>
                </c:pt>
                <c:pt idx="199613">
                  <c:v>51.004040253687698</c:v>
                </c:pt>
                <c:pt idx="199614">
                  <c:v>51.004133316466799</c:v>
                </c:pt>
                <c:pt idx="199615">
                  <c:v>51.004226378947898</c:v>
                </c:pt>
                <c:pt idx="199616">
                  <c:v>51.004319441131202</c:v>
                </c:pt>
                <c:pt idx="199617">
                  <c:v>51.004412503016603</c:v>
                </c:pt>
                <c:pt idx="199618">
                  <c:v>51.004505564604202</c:v>
                </c:pt>
                <c:pt idx="199619">
                  <c:v>51.004598625893799</c:v>
                </c:pt>
                <c:pt idx="199620">
                  <c:v>51.0046916868856</c:v>
                </c:pt>
                <c:pt idx="199621">
                  <c:v>51.0047847475794</c:v>
                </c:pt>
                <c:pt idx="199622">
                  <c:v>51.004877807975397</c:v>
                </c:pt>
                <c:pt idx="199623">
                  <c:v>51.004970868073599</c:v>
                </c:pt>
                <c:pt idx="199624">
                  <c:v>51.005063927873799</c:v>
                </c:pt>
                <c:pt idx="199625">
                  <c:v>51.005156987376203</c:v>
                </c:pt>
                <c:pt idx="199626">
                  <c:v>51.005250046580699</c:v>
                </c:pt>
                <c:pt idx="199627">
                  <c:v>51.005343105487299</c:v>
                </c:pt>
                <c:pt idx="199628">
                  <c:v>51.005436164095997</c:v>
                </c:pt>
                <c:pt idx="199629">
                  <c:v>51.005529222406899</c:v>
                </c:pt>
                <c:pt idx="199630">
                  <c:v>51.0056222804199</c:v>
                </c:pt>
                <c:pt idx="199631">
                  <c:v>51.005715338135097</c:v>
                </c:pt>
                <c:pt idx="199632">
                  <c:v>51.0058083955523</c:v>
                </c:pt>
                <c:pt idx="199633">
                  <c:v>51.005901452671701</c:v>
                </c:pt>
                <c:pt idx="199634">
                  <c:v>51.005994509493199</c:v>
                </c:pt>
                <c:pt idx="199635">
                  <c:v>51.006087566016902</c:v>
                </c:pt>
                <c:pt idx="199636">
                  <c:v>51.006180622242702</c:v>
                </c:pt>
                <c:pt idx="199637">
                  <c:v>51.006273678170601</c:v>
                </c:pt>
                <c:pt idx="199638">
                  <c:v>51.006366733800697</c:v>
                </c:pt>
                <c:pt idx="199639">
                  <c:v>51.006459789132897</c:v>
                </c:pt>
                <c:pt idx="199640">
                  <c:v>51.006552844167203</c:v>
                </c:pt>
                <c:pt idx="199641">
                  <c:v>51.006645898903699</c:v>
                </c:pt>
                <c:pt idx="199642">
                  <c:v>51.0067389533423</c:v>
                </c:pt>
                <c:pt idx="199643">
                  <c:v>51.006832007483098</c:v>
                </c:pt>
                <c:pt idx="199644">
                  <c:v>51.006925061326001</c:v>
                </c:pt>
                <c:pt idx="199645">
                  <c:v>51.007018114871002</c:v>
                </c:pt>
                <c:pt idx="199646">
                  <c:v>51.0071111681182</c:v>
                </c:pt>
                <c:pt idx="199647">
                  <c:v>51.007204221067603</c:v>
                </c:pt>
                <c:pt idx="199648">
                  <c:v>51.007297273719097</c:v>
                </c:pt>
                <c:pt idx="199649">
                  <c:v>51.007390326072702</c:v>
                </c:pt>
                <c:pt idx="199650">
                  <c:v>51.007483378128498</c:v>
                </c:pt>
                <c:pt idx="199651">
                  <c:v>51.007576429886399</c:v>
                </c:pt>
                <c:pt idx="199652">
                  <c:v>51.007669481346497</c:v>
                </c:pt>
                <c:pt idx="199653">
                  <c:v>51.0077625325087</c:v>
                </c:pt>
                <c:pt idx="199654">
                  <c:v>51.0078555833731</c:v>
                </c:pt>
                <c:pt idx="199655">
                  <c:v>51.007948633939598</c:v>
                </c:pt>
                <c:pt idx="199656">
                  <c:v>51.008041684208301</c:v>
                </c:pt>
                <c:pt idx="199657">
                  <c:v>51.008134734179102</c:v>
                </c:pt>
                <c:pt idx="199658">
                  <c:v>51.008227783852099</c:v>
                </c:pt>
                <c:pt idx="199659">
                  <c:v>51.008320833227302</c:v>
                </c:pt>
                <c:pt idx="199660">
                  <c:v>51.008413882304602</c:v>
                </c:pt>
                <c:pt idx="199661">
                  <c:v>51.008506931084</c:v>
                </c:pt>
                <c:pt idx="199662">
                  <c:v>51.008599979565602</c:v>
                </c:pt>
                <c:pt idx="199663">
                  <c:v>51.008693027749402</c:v>
                </c:pt>
                <c:pt idx="199664">
                  <c:v>51.008786075635399</c:v>
                </c:pt>
                <c:pt idx="199665">
                  <c:v>51.008879123223501</c:v>
                </c:pt>
                <c:pt idx="199666">
                  <c:v>51.008972170513701</c:v>
                </c:pt>
                <c:pt idx="199667">
                  <c:v>51.009065217506198</c:v>
                </c:pt>
                <c:pt idx="199668">
                  <c:v>51.009158264200799</c:v>
                </c:pt>
                <c:pt idx="199669">
                  <c:v>51.009251310597499</c:v>
                </c:pt>
                <c:pt idx="199670">
                  <c:v>51.009344356696502</c:v>
                </c:pt>
                <c:pt idx="199671">
                  <c:v>51.009437402497603</c:v>
                </c:pt>
                <c:pt idx="199672">
                  <c:v>51.009530448000802</c:v>
                </c:pt>
                <c:pt idx="199673">
                  <c:v>51.009623493206298</c:v>
                </c:pt>
                <c:pt idx="199674">
                  <c:v>51.009716538113899</c:v>
                </c:pt>
                <c:pt idx="199675">
                  <c:v>51.009809582723697</c:v>
                </c:pt>
                <c:pt idx="199676">
                  <c:v>51.009902627035601</c:v>
                </c:pt>
                <c:pt idx="199677">
                  <c:v>51.009995671049701</c:v>
                </c:pt>
                <c:pt idx="199678">
                  <c:v>51.010088714765999</c:v>
                </c:pt>
                <c:pt idx="199679">
                  <c:v>51.010181758184501</c:v>
                </c:pt>
                <c:pt idx="199680">
                  <c:v>51.010274801305201</c:v>
                </c:pt>
                <c:pt idx="199681">
                  <c:v>51.010367844127998</c:v>
                </c:pt>
                <c:pt idx="199682">
                  <c:v>51.010460886653</c:v>
                </c:pt>
                <c:pt idx="199683">
                  <c:v>51.010553928880199</c:v>
                </c:pt>
                <c:pt idx="199684">
                  <c:v>51.010646970809503</c:v>
                </c:pt>
                <c:pt idx="199685">
                  <c:v>51.010740012441097</c:v>
                </c:pt>
                <c:pt idx="199686">
                  <c:v>51.010833053774803</c:v>
                </c:pt>
                <c:pt idx="199687">
                  <c:v>51.010926094810699</c:v>
                </c:pt>
                <c:pt idx="199688">
                  <c:v>51.0110191355488</c:v>
                </c:pt>
                <c:pt idx="199689">
                  <c:v>51.011112175989098</c:v>
                </c:pt>
                <c:pt idx="199690">
                  <c:v>51.0112052161316</c:v>
                </c:pt>
                <c:pt idx="199691">
                  <c:v>51.0112982559762</c:v>
                </c:pt>
                <c:pt idx="199692">
                  <c:v>51.011391295523097</c:v>
                </c:pt>
                <c:pt idx="199693">
                  <c:v>51.011484334772099</c:v>
                </c:pt>
                <c:pt idx="199694">
                  <c:v>51.011577373723298</c:v>
                </c:pt>
                <c:pt idx="199695">
                  <c:v>51.011670412376702</c:v>
                </c:pt>
                <c:pt idx="199696">
                  <c:v>51.011763450732303</c:v>
                </c:pt>
                <c:pt idx="199697">
                  <c:v>51.011856488790102</c:v>
                </c:pt>
                <c:pt idx="199698">
                  <c:v>51.011949526550097</c:v>
                </c:pt>
                <c:pt idx="199699">
                  <c:v>51.012042564012297</c:v>
                </c:pt>
                <c:pt idx="199700">
                  <c:v>51.012135601176702</c:v>
                </c:pt>
                <c:pt idx="199701">
                  <c:v>51.012228638043197</c:v>
                </c:pt>
                <c:pt idx="199702">
                  <c:v>51.012321674611997</c:v>
                </c:pt>
                <c:pt idx="199703">
                  <c:v>51.012414710883</c:v>
                </c:pt>
                <c:pt idx="199704">
                  <c:v>51.012507746856102</c:v>
                </c:pt>
                <c:pt idx="199705">
                  <c:v>51.0126007825315</c:v>
                </c:pt>
                <c:pt idx="199706">
                  <c:v>51.012693817909103</c:v>
                </c:pt>
                <c:pt idx="199707">
                  <c:v>51.012786852988803</c:v>
                </c:pt>
                <c:pt idx="199708">
                  <c:v>51.012879887770801</c:v>
                </c:pt>
                <c:pt idx="199709">
                  <c:v>51.012972922255003</c:v>
                </c:pt>
                <c:pt idx="199710">
                  <c:v>51.013065956441402</c:v>
                </c:pt>
                <c:pt idx="199711">
                  <c:v>51.013158990329998</c:v>
                </c:pt>
                <c:pt idx="199712">
                  <c:v>51.013252023920799</c:v>
                </c:pt>
                <c:pt idx="199713">
                  <c:v>51.013345057213797</c:v>
                </c:pt>
                <c:pt idx="199714">
                  <c:v>51.013438090209</c:v>
                </c:pt>
                <c:pt idx="199715">
                  <c:v>51.0135311229064</c:v>
                </c:pt>
                <c:pt idx="199716">
                  <c:v>51.013624155305997</c:v>
                </c:pt>
                <c:pt idx="199717">
                  <c:v>51.013717187407899</c:v>
                </c:pt>
                <c:pt idx="199718">
                  <c:v>51.013810219211997</c:v>
                </c:pt>
                <c:pt idx="199719">
                  <c:v>51.013903250718201</c:v>
                </c:pt>
                <c:pt idx="199720">
                  <c:v>51.013996281926701</c:v>
                </c:pt>
                <c:pt idx="199721">
                  <c:v>51.014089312837399</c:v>
                </c:pt>
                <c:pt idx="199722">
                  <c:v>51.014182343450301</c:v>
                </c:pt>
                <c:pt idx="199723">
                  <c:v>51.0142753737654</c:v>
                </c:pt>
                <c:pt idx="199724">
                  <c:v>51.014368403782797</c:v>
                </c:pt>
                <c:pt idx="199725">
                  <c:v>51.014461433502397</c:v>
                </c:pt>
                <c:pt idx="199726">
                  <c:v>51.014554462924202</c:v>
                </c:pt>
                <c:pt idx="199727">
                  <c:v>51.014647492048198</c:v>
                </c:pt>
                <c:pt idx="199728">
                  <c:v>51.014740520874398</c:v>
                </c:pt>
                <c:pt idx="199729">
                  <c:v>51.014833549402901</c:v>
                </c:pt>
                <c:pt idx="199730">
                  <c:v>51.014926577633503</c:v>
                </c:pt>
                <c:pt idx="199731">
                  <c:v>51.015019605566501</c:v>
                </c:pt>
                <c:pt idx="199732">
                  <c:v>51.015112633201603</c:v>
                </c:pt>
                <c:pt idx="199733">
                  <c:v>51.015205660538903</c:v>
                </c:pt>
                <c:pt idx="199734">
                  <c:v>51.0152986875785</c:v>
                </c:pt>
                <c:pt idx="199735">
                  <c:v>51.015391714320302</c:v>
                </c:pt>
                <c:pt idx="199736">
                  <c:v>51.0154847407644</c:v>
                </c:pt>
                <c:pt idx="199737">
                  <c:v>51.015577766910702</c:v>
                </c:pt>
                <c:pt idx="199738">
                  <c:v>51.015670792759202</c:v>
                </c:pt>
                <c:pt idx="199739">
                  <c:v>51.0157638183099</c:v>
                </c:pt>
                <c:pt idx="199740">
                  <c:v>51.015856843562901</c:v>
                </c:pt>
                <c:pt idx="199741">
                  <c:v>51.015949868518099</c:v>
                </c:pt>
                <c:pt idx="199742">
                  <c:v>51.016042893175502</c:v>
                </c:pt>
                <c:pt idx="199743">
                  <c:v>51.016135917535202</c:v>
                </c:pt>
                <c:pt idx="199744">
                  <c:v>51.016228941597099</c:v>
                </c:pt>
                <c:pt idx="199745">
                  <c:v>51.0163219653613</c:v>
                </c:pt>
                <c:pt idx="199746">
                  <c:v>51.016414988827698</c:v>
                </c:pt>
                <c:pt idx="199747">
                  <c:v>51.016508011996301</c:v>
                </c:pt>
                <c:pt idx="199748">
                  <c:v>51.0166010348672</c:v>
                </c:pt>
                <c:pt idx="199749">
                  <c:v>51.016694057440297</c:v>
                </c:pt>
                <c:pt idx="199750">
                  <c:v>51.016787079715698</c:v>
                </c:pt>
                <c:pt idx="199751">
                  <c:v>51.016880101693303</c:v>
                </c:pt>
                <c:pt idx="199752">
                  <c:v>51.016973123373099</c:v>
                </c:pt>
                <c:pt idx="199753">
                  <c:v>51.017066144755198</c:v>
                </c:pt>
                <c:pt idx="199754">
                  <c:v>51.017159165839601</c:v>
                </c:pt>
                <c:pt idx="199755">
                  <c:v>51.017252186626102</c:v>
                </c:pt>
                <c:pt idx="199756">
                  <c:v>51.017345207115</c:v>
                </c:pt>
                <c:pt idx="199757">
                  <c:v>51.017438227306101</c:v>
                </c:pt>
                <c:pt idx="199758">
                  <c:v>51.0175312471994</c:v>
                </c:pt>
                <c:pt idx="199759">
                  <c:v>51.017624266795004</c:v>
                </c:pt>
                <c:pt idx="199760">
                  <c:v>51.017717286092903</c:v>
                </c:pt>
                <c:pt idx="199761">
                  <c:v>51.017810305092901</c:v>
                </c:pt>
                <c:pt idx="199762">
                  <c:v>51.017903323795302</c:v>
                </c:pt>
                <c:pt idx="199763">
                  <c:v>51.017996342199901</c:v>
                </c:pt>
                <c:pt idx="199764">
                  <c:v>51.018089360306803</c:v>
                </c:pt>
                <c:pt idx="199765">
                  <c:v>51.018182378115903</c:v>
                </c:pt>
                <c:pt idx="199766">
                  <c:v>51.018275395627299</c:v>
                </c:pt>
                <c:pt idx="199767">
                  <c:v>51.0183684128409</c:v>
                </c:pt>
                <c:pt idx="199768">
                  <c:v>51.018461429756798</c:v>
                </c:pt>
                <c:pt idx="199769">
                  <c:v>51.018554446374999</c:v>
                </c:pt>
                <c:pt idx="199770">
                  <c:v>51.018647462695398</c:v>
                </c:pt>
                <c:pt idx="199771">
                  <c:v>51.018740478718101</c:v>
                </c:pt>
                <c:pt idx="199772">
                  <c:v>51.018833494443001</c:v>
                </c:pt>
                <c:pt idx="199773">
                  <c:v>51.018926509870198</c:v>
                </c:pt>
                <c:pt idx="199774">
                  <c:v>51.019019524999699</c:v>
                </c:pt>
                <c:pt idx="199775">
                  <c:v>51.019112539831497</c:v>
                </c:pt>
                <c:pt idx="199776">
                  <c:v>51.019205554365499</c:v>
                </c:pt>
                <c:pt idx="199777">
                  <c:v>51.019298568601798</c:v>
                </c:pt>
                <c:pt idx="199778">
                  <c:v>51.019391582540301</c:v>
                </c:pt>
                <c:pt idx="199779">
                  <c:v>51.019484596181101</c:v>
                </c:pt>
                <c:pt idx="199780">
                  <c:v>51.019577609524198</c:v>
                </c:pt>
                <c:pt idx="199781">
                  <c:v>51.019670622569599</c:v>
                </c:pt>
                <c:pt idx="199782">
                  <c:v>51.019763635317197</c:v>
                </c:pt>
                <c:pt idx="199783">
                  <c:v>51.019856647767199</c:v>
                </c:pt>
                <c:pt idx="199784">
                  <c:v>51.019949659919298</c:v>
                </c:pt>
                <c:pt idx="199785">
                  <c:v>51.020042671773801</c:v>
                </c:pt>
                <c:pt idx="199786">
                  <c:v>51.020135683330601</c:v>
                </c:pt>
                <c:pt idx="199787">
                  <c:v>51.020228694589598</c:v>
                </c:pt>
                <c:pt idx="199788">
                  <c:v>51.020321705550899</c:v>
                </c:pt>
                <c:pt idx="199789">
                  <c:v>51.020414716214503</c:v>
                </c:pt>
                <c:pt idx="199790">
                  <c:v>51.020507726580298</c:v>
                </c:pt>
                <c:pt idx="199791">
                  <c:v>51.020600736648497</c:v>
                </c:pt>
                <c:pt idx="199792">
                  <c:v>51.0206937464189</c:v>
                </c:pt>
                <c:pt idx="199793">
                  <c:v>51.020786755891599</c:v>
                </c:pt>
                <c:pt idx="199794">
                  <c:v>51.020879765066603</c:v>
                </c:pt>
                <c:pt idx="199795">
                  <c:v>51.020972773943903</c:v>
                </c:pt>
                <c:pt idx="199796">
                  <c:v>51.0210657825235</c:v>
                </c:pt>
                <c:pt idx="199797">
                  <c:v>51.021158790805302</c:v>
                </c:pt>
                <c:pt idx="199798">
                  <c:v>51.0212517987895</c:v>
                </c:pt>
                <c:pt idx="199799">
                  <c:v>51.021344806475902</c:v>
                </c:pt>
                <c:pt idx="199800">
                  <c:v>51.021437813864601</c:v>
                </c:pt>
                <c:pt idx="199801">
                  <c:v>51.021530820955697</c:v>
                </c:pt>
                <c:pt idx="199802">
                  <c:v>51.021623827749004</c:v>
                </c:pt>
                <c:pt idx="199803">
                  <c:v>51.0217168342446</c:v>
                </c:pt>
                <c:pt idx="199804">
                  <c:v>51.021809840442501</c:v>
                </c:pt>
                <c:pt idx="199805">
                  <c:v>51.021902846342698</c:v>
                </c:pt>
                <c:pt idx="199806">
                  <c:v>51.021995851945199</c:v>
                </c:pt>
                <c:pt idx="199807">
                  <c:v>51.022088857249898</c:v>
                </c:pt>
                <c:pt idx="199808">
                  <c:v>51.022181862257</c:v>
                </c:pt>
                <c:pt idx="199809">
                  <c:v>51.022274866966399</c:v>
                </c:pt>
                <c:pt idx="199810">
                  <c:v>51.022367871378101</c:v>
                </c:pt>
                <c:pt idx="199811">
                  <c:v>51.022460875492101</c:v>
                </c:pt>
                <c:pt idx="199812">
                  <c:v>51.022553879308397</c:v>
                </c:pt>
                <c:pt idx="199813">
                  <c:v>51.022646882826997</c:v>
                </c:pt>
                <c:pt idx="199814">
                  <c:v>51.022739886047901</c:v>
                </c:pt>
                <c:pt idx="199815">
                  <c:v>51.022832888971102</c:v>
                </c:pt>
                <c:pt idx="199816">
                  <c:v>51.0229258915966</c:v>
                </c:pt>
                <c:pt idx="199817">
                  <c:v>51.023018893924402</c:v>
                </c:pt>
                <c:pt idx="199818">
                  <c:v>51.0231118959545</c:v>
                </c:pt>
                <c:pt idx="199819">
                  <c:v>51.023204897686902</c:v>
                </c:pt>
                <c:pt idx="199820">
                  <c:v>51.023297899121701</c:v>
                </c:pt>
                <c:pt idx="199821">
                  <c:v>51.023390900258697</c:v>
                </c:pt>
                <c:pt idx="199822">
                  <c:v>51.023483901098103</c:v>
                </c:pt>
                <c:pt idx="199823">
                  <c:v>51.0235769016398</c:v>
                </c:pt>
                <c:pt idx="199824">
                  <c:v>51.0236699018838</c:v>
                </c:pt>
                <c:pt idx="199825">
                  <c:v>51.023762901830104</c:v>
                </c:pt>
                <c:pt idx="199826">
                  <c:v>51.023855901478697</c:v>
                </c:pt>
                <c:pt idx="199827">
                  <c:v>51.023948900829602</c:v>
                </c:pt>
                <c:pt idx="199828">
                  <c:v>51.024041899882903</c:v>
                </c:pt>
                <c:pt idx="199829">
                  <c:v>51.024134898638501</c:v>
                </c:pt>
                <c:pt idx="199830">
                  <c:v>51.024227897096303</c:v>
                </c:pt>
                <c:pt idx="199831">
                  <c:v>51.024320895256601</c:v>
                </c:pt>
                <c:pt idx="199832">
                  <c:v>51.024413893119103</c:v>
                </c:pt>
                <c:pt idx="199833">
                  <c:v>51.024506890683902</c:v>
                </c:pt>
                <c:pt idx="199834">
                  <c:v>51.024599887951098</c:v>
                </c:pt>
                <c:pt idx="199835">
                  <c:v>51.024692884920597</c:v>
                </c:pt>
                <c:pt idx="199836">
                  <c:v>51.0247858815924</c:v>
                </c:pt>
                <c:pt idx="199837">
                  <c:v>51.0248788779666</c:v>
                </c:pt>
                <c:pt idx="199838">
                  <c:v>51.024971874043104</c:v>
                </c:pt>
                <c:pt idx="199839">
                  <c:v>51.025064869821897</c:v>
                </c:pt>
                <c:pt idx="199840">
                  <c:v>51.025157865303001</c:v>
                </c:pt>
                <c:pt idx="199841">
                  <c:v>51.025250860486501</c:v>
                </c:pt>
                <c:pt idx="199842">
                  <c:v>51.025343855372299</c:v>
                </c:pt>
                <c:pt idx="199843">
                  <c:v>51.0254368499604</c:v>
                </c:pt>
                <c:pt idx="199844">
                  <c:v>51.025529844250897</c:v>
                </c:pt>
                <c:pt idx="199845">
                  <c:v>51.025622838243699</c:v>
                </c:pt>
                <c:pt idx="199846">
                  <c:v>51.025715831938797</c:v>
                </c:pt>
                <c:pt idx="199847">
                  <c:v>51.025808825336298</c:v>
                </c:pt>
                <c:pt idx="199848">
                  <c:v>51.025901818436097</c:v>
                </c:pt>
                <c:pt idx="199849">
                  <c:v>51.025994811238199</c:v>
                </c:pt>
                <c:pt idx="199850">
                  <c:v>51.026087803742698</c:v>
                </c:pt>
                <c:pt idx="199851">
                  <c:v>51.0261807959495</c:v>
                </c:pt>
                <c:pt idx="199852">
                  <c:v>51.026273787858599</c:v>
                </c:pt>
                <c:pt idx="199853">
                  <c:v>51.026366779470102</c:v>
                </c:pt>
                <c:pt idx="199854">
                  <c:v>51.026459770784001</c:v>
                </c:pt>
                <c:pt idx="199855">
                  <c:v>51.026552761800197</c:v>
                </c:pt>
                <c:pt idx="199856">
                  <c:v>51.026645752518696</c:v>
                </c:pt>
                <c:pt idx="199857">
                  <c:v>51.0267387429396</c:v>
                </c:pt>
                <c:pt idx="199858">
                  <c:v>51.026831733062799</c:v>
                </c:pt>
                <c:pt idx="199859">
                  <c:v>51.026924722888303</c:v>
                </c:pt>
                <c:pt idx="199860">
                  <c:v>51.027017712416303</c:v>
                </c:pt>
                <c:pt idx="199861">
                  <c:v>51.0271107016465</c:v>
                </c:pt>
                <c:pt idx="199862">
                  <c:v>51.0272036905791</c:v>
                </c:pt>
                <c:pt idx="199863">
                  <c:v>51.027296679214103</c:v>
                </c:pt>
                <c:pt idx="199864">
                  <c:v>51.027389667551397</c:v>
                </c:pt>
                <c:pt idx="199865">
                  <c:v>51.027482655591101</c:v>
                </c:pt>
                <c:pt idx="199866">
                  <c:v>51.027575643333101</c:v>
                </c:pt>
                <c:pt idx="199867">
                  <c:v>51.027668630777498</c:v>
                </c:pt>
                <c:pt idx="199868">
                  <c:v>51.027761617924199</c:v>
                </c:pt>
                <c:pt idx="199869">
                  <c:v>51.027854604773303</c:v>
                </c:pt>
                <c:pt idx="199870">
                  <c:v>51.027947591324697</c:v>
                </c:pt>
                <c:pt idx="199871">
                  <c:v>51.028040577578501</c:v>
                </c:pt>
                <c:pt idx="199872">
                  <c:v>51.028133563534702</c:v>
                </c:pt>
                <c:pt idx="199873">
                  <c:v>51.028226549193199</c:v>
                </c:pt>
                <c:pt idx="199874">
                  <c:v>51.0283195345541</c:v>
                </c:pt>
                <c:pt idx="199875">
                  <c:v>51.028412519617298</c:v>
                </c:pt>
                <c:pt idx="199876">
                  <c:v>51.028505504382899</c:v>
                </c:pt>
                <c:pt idx="199877">
                  <c:v>51.028598488850903</c:v>
                </c:pt>
                <c:pt idx="199878">
                  <c:v>51.028691473021198</c:v>
                </c:pt>
                <c:pt idx="199879">
                  <c:v>51.028784456893902</c:v>
                </c:pt>
                <c:pt idx="199880">
                  <c:v>51.028877440469003</c:v>
                </c:pt>
                <c:pt idx="199881">
                  <c:v>51.0289704237465</c:v>
                </c:pt>
                <c:pt idx="199882">
                  <c:v>51.029063406726301</c:v>
                </c:pt>
                <c:pt idx="199883">
                  <c:v>51.029156389408399</c:v>
                </c:pt>
                <c:pt idx="199884">
                  <c:v>51.029249371793</c:v>
                </c:pt>
                <c:pt idx="199885">
                  <c:v>51.029342353879898</c:v>
                </c:pt>
                <c:pt idx="199886">
                  <c:v>51.029435335669199</c:v>
                </c:pt>
                <c:pt idx="199887">
                  <c:v>51.029528317160803</c:v>
                </c:pt>
                <c:pt idx="199888">
                  <c:v>51.029621298354897</c:v>
                </c:pt>
                <c:pt idx="199889">
                  <c:v>51.029714279251301</c:v>
                </c:pt>
                <c:pt idx="199890">
                  <c:v>51.029807259850102</c:v>
                </c:pt>
                <c:pt idx="199891">
                  <c:v>51.029900240151299</c:v>
                </c:pt>
                <c:pt idx="199892">
                  <c:v>51.0299932201548</c:v>
                </c:pt>
                <c:pt idx="199893">
                  <c:v>51.030086199860698</c:v>
                </c:pt>
                <c:pt idx="199894">
                  <c:v>51.030179179268998</c:v>
                </c:pt>
                <c:pt idx="199895">
                  <c:v>51.030272158379702</c:v>
                </c:pt>
                <c:pt idx="199896">
                  <c:v>51.030365137192803</c:v>
                </c:pt>
                <c:pt idx="199897">
                  <c:v>51.0304581157082</c:v>
                </c:pt>
                <c:pt idx="199898">
                  <c:v>51.0305510939261</c:v>
                </c:pt>
                <c:pt idx="199899">
                  <c:v>51.030644071846297</c:v>
                </c:pt>
                <c:pt idx="199900">
                  <c:v>51.030737049468897</c:v>
                </c:pt>
                <c:pt idx="199901">
                  <c:v>51.0308300267939</c:v>
                </c:pt>
                <c:pt idx="199902">
                  <c:v>51.0309230038213</c:v>
                </c:pt>
                <c:pt idx="199903">
                  <c:v>51.031015980551103</c:v>
                </c:pt>
                <c:pt idx="199904">
                  <c:v>51.031108956983203</c:v>
                </c:pt>
                <c:pt idx="199905">
                  <c:v>51.031201933117799</c:v>
                </c:pt>
                <c:pt idx="199906">
                  <c:v>51.031294908954699</c:v>
                </c:pt>
                <c:pt idx="199907">
                  <c:v>51.031387884494002</c:v>
                </c:pt>
                <c:pt idx="199908">
                  <c:v>51.031480859735801</c:v>
                </c:pt>
                <c:pt idx="199909">
                  <c:v>51.031573834679897</c:v>
                </c:pt>
                <c:pt idx="199910">
                  <c:v>51.031666809326403</c:v>
                </c:pt>
                <c:pt idx="199911">
                  <c:v>51.031759783675298</c:v>
                </c:pt>
                <c:pt idx="199912">
                  <c:v>51.031852757726597</c:v>
                </c:pt>
                <c:pt idx="199913">
                  <c:v>51.031945731480398</c:v>
                </c:pt>
                <c:pt idx="199914">
                  <c:v>51.032038704936497</c:v>
                </c:pt>
                <c:pt idx="199915">
                  <c:v>51.032131678094999</c:v>
                </c:pt>
                <c:pt idx="199916">
                  <c:v>51.032224650955897</c:v>
                </c:pt>
                <c:pt idx="199917">
                  <c:v>51.032317623519198</c:v>
                </c:pt>
                <c:pt idx="199918">
                  <c:v>51.032410595784903</c:v>
                </c:pt>
                <c:pt idx="199919">
                  <c:v>51.032503567753103</c:v>
                </c:pt>
                <c:pt idx="199920">
                  <c:v>51.032596539423601</c:v>
                </c:pt>
                <c:pt idx="199921">
                  <c:v>51.032689510796502</c:v>
                </c:pt>
                <c:pt idx="199922">
                  <c:v>51.032782481871799</c:v>
                </c:pt>
                <c:pt idx="199923">
                  <c:v>51.032875452649598</c:v>
                </c:pt>
                <c:pt idx="199924">
                  <c:v>51.032968423129702</c:v>
                </c:pt>
                <c:pt idx="199925">
                  <c:v>51.033061393312302</c:v>
                </c:pt>
                <c:pt idx="199926">
                  <c:v>51.033154363197298</c:v>
                </c:pt>
                <c:pt idx="199927">
                  <c:v>51.033247332784697</c:v>
                </c:pt>
                <c:pt idx="199928">
                  <c:v>51.0333403020745</c:v>
                </c:pt>
                <c:pt idx="199929">
                  <c:v>51.033433271066698</c:v>
                </c:pt>
                <c:pt idx="199930">
                  <c:v>51.033526239761301</c:v>
                </c:pt>
                <c:pt idx="199931">
                  <c:v>51.033619208158399</c:v>
                </c:pt>
                <c:pt idx="199932">
                  <c:v>51.033712176257801</c:v>
                </c:pt>
                <c:pt idx="199933">
                  <c:v>51.033805144059698</c:v>
                </c:pt>
                <c:pt idx="199934">
                  <c:v>51.033898111564</c:v>
                </c:pt>
                <c:pt idx="199935">
                  <c:v>51.033991078770697</c:v>
                </c:pt>
                <c:pt idx="199936">
                  <c:v>51.034084045679897</c:v>
                </c:pt>
                <c:pt idx="199937">
                  <c:v>51.034177012291401</c:v>
                </c:pt>
                <c:pt idx="199938">
                  <c:v>51.034269978605401</c:v>
                </c:pt>
                <c:pt idx="199939">
                  <c:v>51.034362944621797</c:v>
                </c:pt>
                <c:pt idx="199940">
                  <c:v>51.034455910340597</c:v>
                </c:pt>
                <c:pt idx="199941">
                  <c:v>51.034548875761899</c:v>
                </c:pt>
                <c:pt idx="199942">
                  <c:v>51.034641840885499</c:v>
                </c:pt>
                <c:pt idx="199943">
                  <c:v>51.034734805711601</c:v>
                </c:pt>
                <c:pt idx="199944">
                  <c:v>51.034827770240199</c:v>
                </c:pt>
                <c:pt idx="199945">
                  <c:v>51.0349207344711</c:v>
                </c:pt>
                <c:pt idx="199946">
                  <c:v>51.035013698404498</c:v>
                </c:pt>
                <c:pt idx="199947">
                  <c:v>51.035106662040398</c:v>
                </c:pt>
                <c:pt idx="199948">
                  <c:v>51.035199625378603</c:v>
                </c:pt>
                <c:pt idx="199949">
                  <c:v>51.035292588419303</c:v>
                </c:pt>
                <c:pt idx="199950">
                  <c:v>51.035385551162399</c:v>
                </c:pt>
                <c:pt idx="199951">
                  <c:v>51.035478513607998</c:v>
                </c:pt>
                <c:pt idx="199952">
                  <c:v>51.035571475756001</c:v>
                </c:pt>
                <c:pt idx="199953">
                  <c:v>51.0356644376064</c:v>
                </c:pt>
                <c:pt idx="199954">
                  <c:v>51.035757399159202</c:v>
                </c:pt>
                <c:pt idx="199955">
                  <c:v>51.035850360414599</c:v>
                </c:pt>
                <c:pt idx="199956">
                  <c:v>51.035943321372301</c:v>
                </c:pt>
                <c:pt idx="199957">
                  <c:v>51.036036282032498</c:v>
                </c:pt>
                <c:pt idx="199958">
                  <c:v>51.036129242395099</c:v>
                </c:pt>
                <c:pt idx="199959">
                  <c:v>51.036222202460202</c:v>
                </c:pt>
                <c:pt idx="199960">
                  <c:v>51.036315162227702</c:v>
                </c:pt>
                <c:pt idx="199961">
                  <c:v>51.036408121697598</c:v>
                </c:pt>
                <c:pt idx="199962">
                  <c:v>51.036501080870003</c:v>
                </c:pt>
                <c:pt idx="199963">
                  <c:v>51.036594039744898</c:v>
                </c:pt>
                <c:pt idx="199964">
                  <c:v>51.036686998322203</c:v>
                </c:pt>
                <c:pt idx="199965">
                  <c:v>51.036779956601897</c:v>
                </c:pt>
                <c:pt idx="199966">
                  <c:v>51.036872914584102</c:v>
                </c:pt>
                <c:pt idx="199967">
                  <c:v>51.036965872268702</c:v>
                </c:pt>
                <c:pt idx="199968">
                  <c:v>51.037058829655798</c:v>
                </c:pt>
                <c:pt idx="199969">
                  <c:v>51.037151786745298</c:v>
                </c:pt>
                <c:pt idx="199970">
                  <c:v>51.0372447435373</c:v>
                </c:pt>
                <c:pt idx="199971">
                  <c:v>51.037337700031799</c:v>
                </c:pt>
                <c:pt idx="199972">
                  <c:v>51.0374306562287</c:v>
                </c:pt>
                <c:pt idx="199973">
                  <c:v>51.037523612127998</c:v>
                </c:pt>
                <c:pt idx="199974">
                  <c:v>51.037616567729799</c:v>
                </c:pt>
                <c:pt idx="199975">
                  <c:v>51.037709523034103</c:v>
                </c:pt>
                <c:pt idx="199976">
                  <c:v>51.037802478040803</c:v>
                </c:pt>
                <c:pt idx="199977">
                  <c:v>51.037895432749998</c:v>
                </c:pt>
                <c:pt idx="199978">
                  <c:v>51.037988387161697</c:v>
                </c:pt>
                <c:pt idx="199979">
                  <c:v>51.038081341275799</c:v>
                </c:pt>
                <c:pt idx="199980">
                  <c:v>51.038174295092396</c:v>
                </c:pt>
                <c:pt idx="199981">
                  <c:v>51.038267248611398</c:v>
                </c:pt>
                <c:pt idx="199982">
                  <c:v>51.038360201832901</c:v>
                </c:pt>
                <c:pt idx="199983">
                  <c:v>51.038453154756802</c:v>
                </c:pt>
                <c:pt idx="199984">
                  <c:v>51.038546107383297</c:v>
                </c:pt>
                <c:pt idx="199985">
                  <c:v>51.038639059712203</c:v>
                </c:pt>
                <c:pt idx="199986">
                  <c:v>51.038732011743498</c:v>
                </c:pt>
                <c:pt idx="199987">
                  <c:v>51.038824963477403</c:v>
                </c:pt>
                <c:pt idx="199988">
                  <c:v>51.038917914913696</c:v>
                </c:pt>
                <c:pt idx="199989">
                  <c:v>51.039010866052401</c:v>
                </c:pt>
                <c:pt idx="199990">
                  <c:v>51.0391038168937</c:v>
                </c:pt>
                <c:pt idx="199991">
                  <c:v>51.039196767437403</c:v>
                </c:pt>
                <c:pt idx="199992">
                  <c:v>51.039289717683602</c:v>
                </c:pt>
                <c:pt idx="199993">
                  <c:v>51.039382667632303</c:v>
                </c:pt>
                <c:pt idx="199994">
                  <c:v>51.039475617283401</c:v>
                </c:pt>
                <c:pt idx="199995">
                  <c:v>51.039568566637001</c:v>
                </c:pt>
                <c:pt idx="199996">
                  <c:v>51.039661515693098</c:v>
                </c:pt>
                <c:pt idx="199997">
                  <c:v>51.039754464451697</c:v>
                </c:pt>
                <c:pt idx="199998">
                  <c:v>51.0398474129127</c:v>
                </c:pt>
                <c:pt idx="199999">
                  <c:v>51.039940361076297</c:v>
                </c:pt>
                <c:pt idx="200000">
                  <c:v>51.040033308942299</c:v>
                </c:pt>
                <c:pt idx="200001">
                  <c:v>51.040126256510803</c:v>
                </c:pt>
                <c:pt idx="200002">
                  <c:v>51.040219203781803</c:v>
                </c:pt>
                <c:pt idx="200003">
                  <c:v>51.040312150755199</c:v>
                </c:pt>
                <c:pt idx="200004">
                  <c:v>51.040405097431197</c:v>
                </c:pt>
                <c:pt idx="200005">
                  <c:v>51.040498043809599</c:v>
                </c:pt>
                <c:pt idx="200006">
                  <c:v>51.040590989890497</c:v>
                </c:pt>
                <c:pt idx="200007">
                  <c:v>51.040683935673897</c:v>
                </c:pt>
                <c:pt idx="200008">
                  <c:v>51.0407768811598</c:v>
                </c:pt>
                <c:pt idx="200009">
                  <c:v>51.040869826348199</c:v>
                </c:pt>
                <c:pt idx="200010">
                  <c:v>51.040962771239101</c:v>
                </c:pt>
                <c:pt idx="200011">
                  <c:v>51.041055715832499</c:v>
                </c:pt>
                <c:pt idx="200012">
                  <c:v>51.0411486601283</c:v>
                </c:pt>
                <c:pt idx="200013">
                  <c:v>51.041241604126697</c:v>
                </c:pt>
                <c:pt idx="200014">
                  <c:v>51.041334547827503</c:v>
                </c:pt>
                <c:pt idx="200015">
                  <c:v>51.041427491230898</c:v>
                </c:pt>
                <c:pt idx="200016">
                  <c:v>51.041520434336697</c:v>
                </c:pt>
                <c:pt idx="200017">
                  <c:v>51.041613377145097</c:v>
                </c:pt>
                <c:pt idx="200018">
                  <c:v>51.041706319655901</c:v>
                </c:pt>
                <c:pt idx="200019">
                  <c:v>51.041799261869201</c:v>
                </c:pt>
                <c:pt idx="200020">
                  <c:v>51.041892203785103</c:v>
                </c:pt>
                <c:pt idx="200021">
                  <c:v>51.041985145403402</c:v>
                </c:pt>
                <c:pt idx="200022">
                  <c:v>51.042078086724203</c:v>
                </c:pt>
                <c:pt idx="200023">
                  <c:v>51.0421710277476</c:v>
                </c:pt>
                <c:pt idx="200024">
                  <c:v>51.042263968473399</c:v>
                </c:pt>
                <c:pt idx="200025">
                  <c:v>51.042356908901802</c:v>
                </c:pt>
                <c:pt idx="200026">
                  <c:v>51.0424498490327</c:v>
                </c:pt>
                <c:pt idx="200027">
                  <c:v>51.042542788866001</c:v>
                </c:pt>
                <c:pt idx="200028">
                  <c:v>51.042635728401898</c:v>
                </c:pt>
                <c:pt idx="200029">
                  <c:v>51.042728667640297</c:v>
                </c:pt>
                <c:pt idx="200030">
                  <c:v>51.042821606581199</c:v>
                </c:pt>
                <c:pt idx="200031">
                  <c:v>51.042914545224598</c:v>
                </c:pt>
                <c:pt idx="200032">
                  <c:v>51.043007483570499</c:v>
                </c:pt>
                <c:pt idx="200033">
                  <c:v>51.043100421618902</c:v>
                </c:pt>
                <c:pt idx="200034">
                  <c:v>51.043193359369901</c:v>
                </c:pt>
                <c:pt idx="200035">
                  <c:v>51.043286296823297</c:v>
                </c:pt>
                <c:pt idx="200036">
                  <c:v>51.043379233979302</c:v>
                </c:pt>
                <c:pt idx="200037">
                  <c:v>51.043472170837802</c:v>
                </c:pt>
                <c:pt idx="200038">
                  <c:v>51.043565107398798</c:v>
                </c:pt>
                <c:pt idx="200039">
                  <c:v>51.043658043662298</c:v>
                </c:pt>
                <c:pt idx="200040">
                  <c:v>51.0437509796283</c:v>
                </c:pt>
                <c:pt idx="200041">
                  <c:v>51.043843915296897</c:v>
                </c:pt>
                <c:pt idx="200042">
                  <c:v>51.043936850667997</c:v>
                </c:pt>
                <c:pt idx="200043">
                  <c:v>51.0440297857416</c:v>
                </c:pt>
                <c:pt idx="200044">
                  <c:v>51.044122720517699</c:v>
                </c:pt>
                <c:pt idx="200045">
                  <c:v>51.0442156549964</c:v>
                </c:pt>
                <c:pt idx="200046">
                  <c:v>51.044308589177597</c:v>
                </c:pt>
                <c:pt idx="200047">
                  <c:v>51.044401523061303</c:v>
                </c:pt>
                <c:pt idx="200048">
                  <c:v>51.044494456647499</c:v>
                </c:pt>
                <c:pt idx="200049">
                  <c:v>51.044587389936297</c:v>
                </c:pt>
                <c:pt idx="200050">
                  <c:v>51.044680322927498</c:v>
                </c:pt>
                <c:pt idx="200051">
                  <c:v>51.044773255621401</c:v>
                </c:pt>
                <c:pt idx="200052">
                  <c:v>51.0448661880177</c:v>
                </c:pt>
                <c:pt idx="200053">
                  <c:v>51.044959120116602</c:v>
                </c:pt>
                <c:pt idx="200054">
                  <c:v>51.045052051917999</c:v>
                </c:pt>
                <c:pt idx="200055">
                  <c:v>51.045144983421899</c:v>
                </c:pt>
                <c:pt idx="200056">
                  <c:v>51.045237914628402</c:v>
                </c:pt>
                <c:pt idx="200057">
                  <c:v>51.0453308455374</c:v>
                </c:pt>
                <c:pt idx="200058">
                  <c:v>51.045423776149001</c:v>
                </c:pt>
                <c:pt idx="200059">
                  <c:v>51.045516706463097</c:v>
                </c:pt>
                <c:pt idx="200060">
                  <c:v>51.045609636479703</c:v>
                </c:pt>
                <c:pt idx="200061">
                  <c:v>51.045702566198898</c:v>
                </c:pt>
                <c:pt idx="200062">
                  <c:v>51.045795495620602</c:v>
                </c:pt>
                <c:pt idx="200063">
                  <c:v>51.045888424744803</c:v>
                </c:pt>
                <c:pt idx="200064">
                  <c:v>51.045981353571598</c:v>
                </c:pt>
                <c:pt idx="200065">
                  <c:v>51.046074282101003</c:v>
                </c:pt>
                <c:pt idx="200066">
                  <c:v>51.046167210332797</c:v>
                </c:pt>
                <c:pt idx="200067">
                  <c:v>51.0462601382673</c:v>
                </c:pt>
                <c:pt idx="200068">
                  <c:v>51.046353065904199</c:v>
                </c:pt>
                <c:pt idx="200069">
                  <c:v>51.0464459932438</c:v>
                </c:pt>
                <c:pt idx="200070">
                  <c:v>51.046538920285798</c:v>
                </c:pt>
                <c:pt idx="200071">
                  <c:v>51.046631847030397</c:v>
                </c:pt>
                <c:pt idx="200072">
                  <c:v>51.0467247734776</c:v>
                </c:pt>
                <c:pt idx="200073">
                  <c:v>51.046817699627297</c:v>
                </c:pt>
                <c:pt idx="200074">
                  <c:v>51.046910625479597</c:v>
                </c:pt>
                <c:pt idx="200075">
                  <c:v>51.0470035510344</c:v>
                </c:pt>
                <c:pt idx="200076">
                  <c:v>51.047096476291799</c:v>
                </c:pt>
                <c:pt idx="200077">
                  <c:v>51.0471894012517</c:v>
                </c:pt>
                <c:pt idx="200078">
                  <c:v>51.047282325914203</c:v>
                </c:pt>
                <c:pt idx="200079">
                  <c:v>51.047375250279202</c:v>
                </c:pt>
                <c:pt idx="200080">
                  <c:v>51.047468174346797</c:v>
                </c:pt>
                <c:pt idx="200081">
                  <c:v>51.047561098117001</c:v>
                </c:pt>
                <c:pt idx="200082">
                  <c:v>51.0476540215897</c:v>
                </c:pt>
                <c:pt idx="200083">
                  <c:v>51.047746944764903</c:v>
                </c:pt>
                <c:pt idx="200084">
                  <c:v>51.0478398676428</c:v>
                </c:pt>
                <c:pt idx="200085">
                  <c:v>51.0479327902232</c:v>
                </c:pt>
                <c:pt idx="200086">
                  <c:v>51.048025712506103</c:v>
                </c:pt>
                <c:pt idx="200087">
                  <c:v>51.048118634491701</c:v>
                </c:pt>
                <c:pt idx="200088">
                  <c:v>51.048211556179702</c:v>
                </c:pt>
                <c:pt idx="200089">
                  <c:v>51.048304477570397</c:v>
                </c:pt>
                <c:pt idx="200090">
                  <c:v>51.048397398663603</c:v>
                </c:pt>
                <c:pt idx="200091">
                  <c:v>51.048490319459397</c:v>
                </c:pt>
                <c:pt idx="200092">
                  <c:v>51.0485832399578</c:v>
                </c:pt>
                <c:pt idx="200093">
                  <c:v>51.048676160158699</c:v>
                </c:pt>
                <c:pt idx="200094">
                  <c:v>51.0487690800622</c:v>
                </c:pt>
                <c:pt idx="200095">
                  <c:v>51.048861999668297</c:v>
                </c:pt>
                <c:pt idx="200096">
                  <c:v>51.048954918976897</c:v>
                </c:pt>
                <c:pt idx="200097">
                  <c:v>51.049047837988098</c:v>
                </c:pt>
                <c:pt idx="200098">
                  <c:v>51.049140756701902</c:v>
                </c:pt>
                <c:pt idx="200099">
                  <c:v>51.049233675118302</c:v>
                </c:pt>
                <c:pt idx="200100">
                  <c:v>51.049326593237197</c:v>
                </c:pt>
                <c:pt idx="200101">
                  <c:v>51.049419511058701</c:v>
                </c:pt>
                <c:pt idx="200102">
                  <c:v>51.049512428582901</c:v>
                </c:pt>
                <c:pt idx="200103">
                  <c:v>51.049605345809503</c:v>
                </c:pt>
                <c:pt idx="200104">
                  <c:v>51.049698262738801</c:v>
                </c:pt>
                <c:pt idx="200105">
                  <c:v>51.049791179370601</c:v>
                </c:pt>
                <c:pt idx="200106">
                  <c:v>51.049884095705004</c:v>
                </c:pt>
                <c:pt idx="200107">
                  <c:v>51.049977011742101</c:v>
                </c:pt>
                <c:pt idx="200108">
                  <c:v>51.050069927481601</c:v>
                </c:pt>
                <c:pt idx="200109">
                  <c:v>51.050162842923797</c:v>
                </c:pt>
                <c:pt idx="200110">
                  <c:v>51.050255758068602</c:v>
                </c:pt>
                <c:pt idx="200111">
                  <c:v>51.050348672915902</c:v>
                </c:pt>
                <c:pt idx="200112">
                  <c:v>51.050441587465897</c:v>
                </c:pt>
                <c:pt idx="200113">
                  <c:v>51.050534501718403</c:v>
                </c:pt>
                <c:pt idx="200114">
                  <c:v>51.050627415673503</c:v>
                </c:pt>
                <c:pt idx="200115">
                  <c:v>51.050720329331199</c:v>
                </c:pt>
                <c:pt idx="200116">
                  <c:v>51.050813242691497</c:v>
                </c:pt>
                <c:pt idx="200117">
                  <c:v>51.050906155754397</c:v>
                </c:pt>
                <c:pt idx="200118">
                  <c:v>51.0509990685199</c:v>
                </c:pt>
                <c:pt idx="200119">
                  <c:v>51.051091980987898</c:v>
                </c:pt>
                <c:pt idx="200120">
                  <c:v>51.051184893158599</c:v>
                </c:pt>
                <c:pt idx="200121">
                  <c:v>51.051277805031901</c:v>
                </c:pt>
                <c:pt idx="200122">
                  <c:v>51.0513707166077</c:v>
                </c:pt>
                <c:pt idx="200123">
                  <c:v>51.0514636278862</c:v>
                </c:pt>
                <c:pt idx="200124">
                  <c:v>51.051556538867302</c:v>
                </c:pt>
                <c:pt idx="200125">
                  <c:v>51.051649449550901</c:v>
                </c:pt>
                <c:pt idx="200126">
                  <c:v>51.051742359937201</c:v>
                </c:pt>
                <c:pt idx="200127">
                  <c:v>51.051835270026103</c:v>
                </c:pt>
                <c:pt idx="200128">
                  <c:v>51.051928179817502</c:v>
                </c:pt>
                <c:pt idx="200129">
                  <c:v>51.052021089311602</c:v>
                </c:pt>
                <c:pt idx="200130">
                  <c:v>51.052113998508297</c:v>
                </c:pt>
                <c:pt idx="200131">
                  <c:v>51.052206907407601</c:v>
                </c:pt>
                <c:pt idx="200132">
                  <c:v>51.052299816009501</c:v>
                </c:pt>
                <c:pt idx="200133">
                  <c:v>51.052392724313997</c:v>
                </c:pt>
                <c:pt idx="200134">
                  <c:v>51.052485632321101</c:v>
                </c:pt>
                <c:pt idx="200135">
                  <c:v>51.052578540030801</c:v>
                </c:pt>
                <c:pt idx="200136">
                  <c:v>51.052671447443103</c:v>
                </c:pt>
                <c:pt idx="200137">
                  <c:v>51.052764354558001</c:v>
                </c:pt>
                <c:pt idx="200138">
                  <c:v>51.0528572613756</c:v>
                </c:pt>
                <c:pt idx="200139">
                  <c:v>51.052950167895801</c:v>
                </c:pt>
                <c:pt idx="200140">
                  <c:v>51.053043074118499</c:v>
                </c:pt>
                <c:pt idx="200141">
                  <c:v>51.053135980043898</c:v>
                </c:pt>
                <c:pt idx="200142">
                  <c:v>51.053228885671999</c:v>
                </c:pt>
                <c:pt idx="200143">
                  <c:v>51.053321791002602</c:v>
                </c:pt>
                <c:pt idx="200144">
                  <c:v>51.053414696035802</c:v>
                </c:pt>
                <c:pt idx="200145">
                  <c:v>51.053507600771702</c:v>
                </c:pt>
                <c:pt idx="200146">
                  <c:v>51.053600505210198</c:v>
                </c:pt>
                <c:pt idx="200147">
                  <c:v>51.053693409351297</c:v>
                </c:pt>
                <c:pt idx="200148">
                  <c:v>51.053786313194998</c:v>
                </c:pt>
                <c:pt idx="200149">
                  <c:v>51.0538792167414</c:v>
                </c:pt>
                <c:pt idx="200150">
                  <c:v>51.053972119990398</c:v>
                </c:pt>
                <c:pt idx="200151">
                  <c:v>51.054065022941998</c:v>
                </c:pt>
                <c:pt idx="200152">
                  <c:v>51.054157925596201</c:v>
                </c:pt>
                <c:pt idx="200153">
                  <c:v>51.054250827953098</c:v>
                </c:pt>
                <c:pt idx="200154">
                  <c:v>51.054343730012498</c:v>
                </c:pt>
                <c:pt idx="200155">
                  <c:v>51.0544366317746</c:v>
                </c:pt>
                <c:pt idx="200156">
                  <c:v>51.054529533239403</c:v>
                </c:pt>
                <c:pt idx="200157">
                  <c:v>51.054622434406802</c:v>
                </c:pt>
                <c:pt idx="200158">
                  <c:v>51.054715335276804</c:v>
                </c:pt>
                <c:pt idx="200159">
                  <c:v>51.0548082358494</c:v>
                </c:pt>
                <c:pt idx="200160">
                  <c:v>51.054901136124698</c:v>
                </c:pt>
                <c:pt idx="200161">
                  <c:v>51.054994036102599</c:v>
                </c:pt>
                <c:pt idx="200162">
                  <c:v>51.055086935783102</c:v>
                </c:pt>
                <c:pt idx="200163">
                  <c:v>51.0551798351663</c:v>
                </c:pt>
                <c:pt idx="200164">
                  <c:v>51.0552727342521</c:v>
                </c:pt>
                <c:pt idx="200165">
                  <c:v>51.055365633040601</c:v>
                </c:pt>
                <c:pt idx="200166">
                  <c:v>51.055458531531698</c:v>
                </c:pt>
                <c:pt idx="200167">
                  <c:v>51.055551429725398</c:v>
                </c:pt>
                <c:pt idx="200168">
                  <c:v>51.055644327621799</c:v>
                </c:pt>
                <c:pt idx="200169">
                  <c:v>51.055737225220803</c:v>
                </c:pt>
                <c:pt idx="200170">
                  <c:v>51.055830122522401</c:v>
                </c:pt>
                <c:pt idx="200171">
                  <c:v>51.055923019526702</c:v>
                </c:pt>
                <c:pt idx="200172">
                  <c:v>51.056015916233697</c:v>
                </c:pt>
                <c:pt idx="200173">
                  <c:v>51.056108812643302</c:v>
                </c:pt>
                <c:pt idx="200174">
                  <c:v>51.056201708755502</c:v>
                </c:pt>
                <c:pt idx="200175">
                  <c:v>51.056294604570397</c:v>
                </c:pt>
                <c:pt idx="200176">
                  <c:v>51.056387500087901</c:v>
                </c:pt>
                <c:pt idx="200177">
                  <c:v>51.0564803953081</c:v>
                </c:pt>
                <c:pt idx="200178">
                  <c:v>51.056573290231</c:v>
                </c:pt>
                <c:pt idx="200179">
                  <c:v>51.056666184856503</c:v>
                </c:pt>
                <c:pt idx="200180">
                  <c:v>51.056759079184602</c:v>
                </c:pt>
                <c:pt idx="200181">
                  <c:v>51.056851973215402</c:v>
                </c:pt>
                <c:pt idx="200182">
                  <c:v>51.056944866948797</c:v>
                </c:pt>
                <c:pt idx="200183">
                  <c:v>51.057037760385001</c:v>
                </c:pt>
                <c:pt idx="200184">
                  <c:v>51.0571306535237</c:v>
                </c:pt>
                <c:pt idx="200185">
                  <c:v>51.057223546365101</c:v>
                </c:pt>
                <c:pt idx="200186">
                  <c:v>51.057316438909197</c:v>
                </c:pt>
                <c:pt idx="200187">
                  <c:v>51.057409331155903</c:v>
                </c:pt>
                <c:pt idx="200188">
                  <c:v>51.057502223105303</c:v>
                </c:pt>
                <c:pt idx="200189">
                  <c:v>51.057595114757397</c:v>
                </c:pt>
                <c:pt idx="200190">
                  <c:v>51.057688006112102</c:v>
                </c:pt>
                <c:pt idx="200191">
                  <c:v>51.057780897169501</c:v>
                </c:pt>
                <c:pt idx="200192">
                  <c:v>51.057873787929502</c:v>
                </c:pt>
                <c:pt idx="200193">
                  <c:v>51.057966678392297</c:v>
                </c:pt>
                <c:pt idx="200194">
                  <c:v>51.058059568557603</c:v>
                </c:pt>
                <c:pt idx="200195">
                  <c:v>51.058152458425702</c:v>
                </c:pt>
                <c:pt idx="200196">
                  <c:v>51.058245347996397</c:v>
                </c:pt>
                <c:pt idx="200197">
                  <c:v>51.058338237269801</c:v>
                </c:pt>
                <c:pt idx="200198">
                  <c:v>51.0584311262458</c:v>
                </c:pt>
                <c:pt idx="200199">
                  <c:v>51.058524014924501</c:v>
                </c:pt>
                <c:pt idx="200200">
                  <c:v>51.058616903305897</c:v>
                </c:pt>
                <c:pt idx="200201">
                  <c:v>51.058709791390001</c:v>
                </c:pt>
                <c:pt idx="200202">
                  <c:v>51.058802679176701</c:v>
                </c:pt>
                <c:pt idx="200203">
                  <c:v>51.058895566666102</c:v>
                </c:pt>
                <c:pt idx="200204">
                  <c:v>51.058988453858198</c:v>
                </c:pt>
                <c:pt idx="200205">
                  <c:v>51.059081340753004</c:v>
                </c:pt>
                <c:pt idx="200206">
                  <c:v>51.059174227350397</c:v>
                </c:pt>
                <c:pt idx="200207">
                  <c:v>51.059267113650598</c:v>
                </c:pt>
                <c:pt idx="200208">
                  <c:v>51.059359999653402</c:v>
                </c:pt>
                <c:pt idx="200209">
                  <c:v>51.059452885358802</c:v>
                </c:pt>
                <c:pt idx="200210">
                  <c:v>51.059545770767002</c:v>
                </c:pt>
                <c:pt idx="200211">
                  <c:v>51.059638655877897</c:v>
                </c:pt>
                <c:pt idx="200212">
                  <c:v>51.059731540691402</c:v>
                </c:pt>
                <c:pt idx="200213">
                  <c:v>51.059824425207601</c:v>
                </c:pt>
                <c:pt idx="200214">
                  <c:v>51.059917309426503</c:v>
                </c:pt>
                <c:pt idx="200215">
                  <c:v>51.060010193348099</c:v>
                </c:pt>
                <c:pt idx="200216">
                  <c:v>51.060103076972297</c:v>
                </c:pt>
                <c:pt idx="200217">
                  <c:v>51.060195960299303</c:v>
                </c:pt>
                <c:pt idx="200218">
                  <c:v>51.060288843328898</c:v>
                </c:pt>
                <c:pt idx="200219">
                  <c:v>51.060381726061301</c:v>
                </c:pt>
                <c:pt idx="200220">
                  <c:v>51.0604746084963</c:v>
                </c:pt>
                <c:pt idx="200221">
                  <c:v>51.060567490634</c:v>
                </c:pt>
                <c:pt idx="200222">
                  <c:v>51.060660372474402</c:v>
                </c:pt>
                <c:pt idx="200223">
                  <c:v>51.060753254017499</c:v>
                </c:pt>
                <c:pt idx="200224">
                  <c:v>51.060846135263297</c:v>
                </c:pt>
                <c:pt idx="200225">
                  <c:v>51.060939016211798</c:v>
                </c:pt>
                <c:pt idx="200226">
                  <c:v>51.061031896863</c:v>
                </c:pt>
                <c:pt idx="200227">
                  <c:v>51.061124777216897</c:v>
                </c:pt>
                <c:pt idx="200228">
                  <c:v>51.061217657273502</c:v>
                </c:pt>
                <c:pt idx="200229">
                  <c:v>51.061310537032803</c:v>
                </c:pt>
                <c:pt idx="200230">
                  <c:v>51.061403416494699</c:v>
                </c:pt>
                <c:pt idx="200231">
                  <c:v>51.061496295659403</c:v>
                </c:pt>
                <c:pt idx="200232">
                  <c:v>51.061589174526802</c:v>
                </c:pt>
                <c:pt idx="200233">
                  <c:v>51.061682053096902</c:v>
                </c:pt>
                <c:pt idx="200234">
                  <c:v>51.061774931369698</c:v>
                </c:pt>
                <c:pt idx="200235">
                  <c:v>51.061867809345202</c:v>
                </c:pt>
                <c:pt idx="200236">
                  <c:v>51.061960687023401</c:v>
                </c:pt>
                <c:pt idx="200237">
                  <c:v>51.062053564404302</c:v>
                </c:pt>
                <c:pt idx="200238">
                  <c:v>51.062146441487897</c:v>
                </c:pt>
                <c:pt idx="200239">
                  <c:v>51.062239318274301</c:v>
                </c:pt>
                <c:pt idx="200240">
                  <c:v>51.0623321947633</c:v>
                </c:pt>
                <c:pt idx="200241">
                  <c:v>51.062425070955001</c:v>
                </c:pt>
                <c:pt idx="200242">
                  <c:v>51.062517946849503</c:v>
                </c:pt>
                <c:pt idx="200243">
                  <c:v>51.0626108224467</c:v>
                </c:pt>
                <c:pt idx="200244">
                  <c:v>51.062703697746599</c:v>
                </c:pt>
                <c:pt idx="200245">
                  <c:v>51.0627965727492</c:v>
                </c:pt>
                <c:pt idx="200246">
                  <c:v>51.062889447454502</c:v>
                </c:pt>
                <c:pt idx="200247">
                  <c:v>51.062982321862499</c:v>
                </c:pt>
                <c:pt idx="200248">
                  <c:v>51.063075195973298</c:v>
                </c:pt>
                <c:pt idx="200249">
                  <c:v>51.063168069786698</c:v>
                </c:pt>
                <c:pt idx="200250">
                  <c:v>51.0632609433029</c:v>
                </c:pt>
                <c:pt idx="200251">
                  <c:v>51.063353816521797</c:v>
                </c:pt>
                <c:pt idx="200252">
                  <c:v>51.063446689443403</c:v>
                </c:pt>
                <c:pt idx="200253">
                  <c:v>51.063539562067803</c:v>
                </c:pt>
                <c:pt idx="200254">
                  <c:v>51.063632434394897</c:v>
                </c:pt>
                <c:pt idx="200255">
                  <c:v>51.063725306424701</c:v>
                </c:pt>
                <c:pt idx="200256">
                  <c:v>51.063818178157199</c:v>
                </c:pt>
                <c:pt idx="200257">
                  <c:v>51.063911049592399</c:v>
                </c:pt>
                <c:pt idx="200258">
                  <c:v>51.0640039207304</c:v>
                </c:pt>
                <c:pt idx="200259">
                  <c:v>51.064096791571103</c:v>
                </c:pt>
                <c:pt idx="200260">
                  <c:v>51.064189662114501</c:v>
                </c:pt>
                <c:pt idx="200261">
                  <c:v>51.0642825323607</c:v>
                </c:pt>
                <c:pt idx="200262">
                  <c:v>51.064375402309601</c:v>
                </c:pt>
                <c:pt idx="200263">
                  <c:v>51.064468271961204</c:v>
                </c:pt>
                <c:pt idx="200264">
                  <c:v>51.0645611413156</c:v>
                </c:pt>
                <c:pt idx="200265">
                  <c:v>51.064654010372699</c:v>
                </c:pt>
                <c:pt idx="200266">
                  <c:v>51.0647468791325</c:v>
                </c:pt>
                <c:pt idx="200267">
                  <c:v>51.064839747595002</c:v>
                </c:pt>
                <c:pt idx="200268">
                  <c:v>51.064932615760299</c:v>
                </c:pt>
                <c:pt idx="200269">
                  <c:v>51.065025483628403</c:v>
                </c:pt>
                <c:pt idx="200270">
                  <c:v>51.065118351199096</c:v>
                </c:pt>
                <c:pt idx="200271">
                  <c:v>51.065211218472697</c:v>
                </c:pt>
                <c:pt idx="200272">
                  <c:v>51.065304085448901</c:v>
                </c:pt>
                <c:pt idx="200273">
                  <c:v>51.065396952127898</c:v>
                </c:pt>
                <c:pt idx="200274">
                  <c:v>51.065489818509597</c:v>
                </c:pt>
                <c:pt idx="200275">
                  <c:v>51.065582684594098</c:v>
                </c:pt>
                <c:pt idx="200276">
                  <c:v>51.0656755503813</c:v>
                </c:pt>
                <c:pt idx="200277">
                  <c:v>51.065768415871297</c:v>
                </c:pt>
                <c:pt idx="200278">
                  <c:v>51.065861281064002</c:v>
                </c:pt>
                <c:pt idx="200279">
                  <c:v>51.065954145959502</c:v>
                </c:pt>
                <c:pt idx="200280">
                  <c:v>51.066047010557703</c:v>
                </c:pt>
                <c:pt idx="200281">
                  <c:v>51.0661398748586</c:v>
                </c:pt>
                <c:pt idx="200282">
                  <c:v>51.066232738862297</c:v>
                </c:pt>
                <c:pt idx="200283">
                  <c:v>51.066325602568803</c:v>
                </c:pt>
                <c:pt idx="200284">
                  <c:v>51.066418465978003</c:v>
                </c:pt>
                <c:pt idx="200285">
                  <c:v>51.066511329089899</c:v>
                </c:pt>
                <c:pt idx="200286">
                  <c:v>51.066604191904602</c:v>
                </c:pt>
                <c:pt idx="200287">
                  <c:v>51.0666970544221</c:v>
                </c:pt>
                <c:pt idx="200288">
                  <c:v>51.0667899166423</c:v>
                </c:pt>
                <c:pt idx="200289">
                  <c:v>51.066882778565301</c:v>
                </c:pt>
                <c:pt idx="200290">
                  <c:v>51.066975640191004</c:v>
                </c:pt>
                <c:pt idx="200291">
                  <c:v>51.067068501519501</c:v>
                </c:pt>
                <c:pt idx="200292">
                  <c:v>51.067161362550799</c:v>
                </c:pt>
                <c:pt idx="200293">
                  <c:v>51.067254223284799</c:v>
                </c:pt>
                <c:pt idx="200294">
                  <c:v>51.0673470837216</c:v>
                </c:pt>
                <c:pt idx="200295">
                  <c:v>51.067439943861103</c:v>
                </c:pt>
                <c:pt idx="200296">
                  <c:v>51.067532803703401</c:v>
                </c:pt>
                <c:pt idx="200297">
                  <c:v>51.067625663248499</c:v>
                </c:pt>
                <c:pt idx="200298">
                  <c:v>51.0677185224963</c:v>
                </c:pt>
                <c:pt idx="200299">
                  <c:v>51.067811381446901</c:v>
                </c:pt>
                <c:pt idx="200300">
                  <c:v>51.067904240100297</c:v>
                </c:pt>
                <c:pt idx="200301">
                  <c:v>51.067997098456402</c:v>
                </c:pt>
                <c:pt idx="200302">
                  <c:v>51.068089956515301</c:v>
                </c:pt>
                <c:pt idx="200303">
                  <c:v>51.068182814276902</c:v>
                </c:pt>
                <c:pt idx="200304">
                  <c:v>51.068275671741397</c:v>
                </c:pt>
                <c:pt idx="200305">
                  <c:v>51.0683685289086</c:v>
                </c:pt>
                <c:pt idx="200306">
                  <c:v>51.068461385778598</c:v>
                </c:pt>
                <c:pt idx="200307">
                  <c:v>51.068554242351297</c:v>
                </c:pt>
                <c:pt idx="200308">
                  <c:v>51.068647098626897</c:v>
                </c:pt>
                <c:pt idx="200309">
                  <c:v>51.068739954605199</c:v>
                </c:pt>
                <c:pt idx="200310">
                  <c:v>51.068832810286203</c:v>
                </c:pt>
                <c:pt idx="200311">
                  <c:v>51.0689256656701</c:v>
                </c:pt>
                <c:pt idx="200312">
                  <c:v>51.0690185207567</c:v>
                </c:pt>
                <c:pt idx="200313">
                  <c:v>51.0691113755461</c:v>
                </c:pt>
                <c:pt idx="200314">
                  <c:v>51.069204230038302</c:v>
                </c:pt>
                <c:pt idx="200315">
                  <c:v>51.069297084233298</c:v>
                </c:pt>
                <c:pt idx="200316">
                  <c:v>51.069389938131103</c:v>
                </c:pt>
                <c:pt idx="200317">
                  <c:v>51.069482791731602</c:v>
                </c:pt>
                <c:pt idx="200318">
                  <c:v>51.069575645034902</c:v>
                </c:pt>
                <c:pt idx="200319">
                  <c:v>51.069668498040997</c:v>
                </c:pt>
                <c:pt idx="200320">
                  <c:v>51.0697613507499</c:v>
                </c:pt>
                <c:pt idx="200321">
                  <c:v>51.069854203161597</c:v>
                </c:pt>
                <c:pt idx="200322">
                  <c:v>51.069947055276103</c:v>
                </c:pt>
                <c:pt idx="200323">
                  <c:v>51.070039907093403</c:v>
                </c:pt>
                <c:pt idx="200324">
                  <c:v>51.070132758613397</c:v>
                </c:pt>
                <c:pt idx="200325">
                  <c:v>51.0702256098362</c:v>
                </c:pt>
                <c:pt idx="200326">
                  <c:v>51.070318460761897</c:v>
                </c:pt>
                <c:pt idx="200327">
                  <c:v>51.070411311390302</c:v>
                </c:pt>
                <c:pt idx="200328">
                  <c:v>51.070504161721502</c:v>
                </c:pt>
                <c:pt idx="200329">
                  <c:v>51.070597011755503</c:v>
                </c:pt>
                <c:pt idx="200330">
                  <c:v>51.070689861492298</c:v>
                </c:pt>
                <c:pt idx="200331">
                  <c:v>51.070782710931901</c:v>
                </c:pt>
                <c:pt idx="200332">
                  <c:v>51.070875560074299</c:v>
                </c:pt>
                <c:pt idx="200333">
                  <c:v>51.070968408919498</c:v>
                </c:pt>
                <c:pt idx="200334">
                  <c:v>51.071061257467498</c:v>
                </c:pt>
                <c:pt idx="200335">
                  <c:v>51.0711541057183</c:v>
                </c:pt>
                <c:pt idx="200336">
                  <c:v>51.071246953671903</c:v>
                </c:pt>
                <c:pt idx="200337">
                  <c:v>51.0713398013283</c:v>
                </c:pt>
                <c:pt idx="200338">
                  <c:v>51.071432648687498</c:v>
                </c:pt>
                <c:pt idx="200339">
                  <c:v>51.071525495749498</c:v>
                </c:pt>
                <c:pt idx="200340">
                  <c:v>51.071618342514299</c:v>
                </c:pt>
                <c:pt idx="200341">
                  <c:v>51.071711188981901</c:v>
                </c:pt>
                <c:pt idx="200342">
                  <c:v>51.071804035152397</c:v>
                </c:pt>
                <c:pt idx="200343">
                  <c:v>51.071896881025602</c:v>
                </c:pt>
                <c:pt idx="200344">
                  <c:v>51.071989726601601</c:v>
                </c:pt>
                <c:pt idx="200345">
                  <c:v>51.0720825718805</c:v>
                </c:pt>
                <c:pt idx="200346">
                  <c:v>51.072175416862102</c:v>
                </c:pt>
                <c:pt idx="200347">
                  <c:v>51.072268261546597</c:v>
                </c:pt>
                <c:pt idx="200348">
                  <c:v>51.072361105933901</c:v>
                </c:pt>
                <c:pt idx="200349">
                  <c:v>51.072453950023998</c:v>
                </c:pt>
                <c:pt idx="200350">
                  <c:v>51.072546793816898</c:v>
                </c:pt>
                <c:pt idx="200351">
                  <c:v>51.072639637312598</c:v>
                </c:pt>
                <c:pt idx="200352">
                  <c:v>51.072732480511199</c:v>
                </c:pt>
                <c:pt idx="200353">
                  <c:v>51.072825323412502</c:v>
                </c:pt>
                <c:pt idx="200354">
                  <c:v>51.072918166016699</c:v>
                </c:pt>
                <c:pt idx="200355">
                  <c:v>51.073011008323697</c:v>
                </c:pt>
                <c:pt idx="200356">
                  <c:v>51.073103850333503</c:v>
                </c:pt>
                <c:pt idx="200357">
                  <c:v>51.073196692046203</c:v>
                </c:pt>
                <c:pt idx="200358">
                  <c:v>51.073289533461598</c:v>
                </c:pt>
                <c:pt idx="200359">
                  <c:v>51.0733823745799</c:v>
                </c:pt>
                <c:pt idx="200360">
                  <c:v>51.073475215400997</c:v>
                </c:pt>
                <c:pt idx="200361">
                  <c:v>51.073568055924902</c:v>
                </c:pt>
                <c:pt idx="200362">
                  <c:v>51.073660896151701</c:v>
                </c:pt>
                <c:pt idx="200363">
                  <c:v>51.073753736081301</c:v>
                </c:pt>
                <c:pt idx="200364">
                  <c:v>51.073846575713702</c:v>
                </c:pt>
                <c:pt idx="200365">
                  <c:v>51.073939415048898</c:v>
                </c:pt>
                <c:pt idx="200366">
                  <c:v>51.074032254087001</c:v>
                </c:pt>
                <c:pt idx="200367">
                  <c:v>51.074125092827899</c:v>
                </c:pt>
                <c:pt idx="200368">
                  <c:v>51.074217931271697</c:v>
                </c:pt>
                <c:pt idx="200369">
                  <c:v>51.074310769418197</c:v>
                </c:pt>
                <c:pt idx="200370">
                  <c:v>51.074403607267598</c:v>
                </c:pt>
                <c:pt idx="200371">
                  <c:v>51.0744964448198</c:v>
                </c:pt>
                <c:pt idx="200372">
                  <c:v>51.074589282074903</c:v>
                </c:pt>
                <c:pt idx="200373">
                  <c:v>51.074682119032801</c:v>
                </c:pt>
                <c:pt idx="200374">
                  <c:v>51.074774955693599</c:v>
                </c:pt>
                <c:pt idx="200375">
                  <c:v>51.074867792057098</c:v>
                </c:pt>
                <c:pt idx="200376">
                  <c:v>51.074960628123598</c:v>
                </c:pt>
                <c:pt idx="200377">
                  <c:v>51.0750534638928</c:v>
                </c:pt>
                <c:pt idx="200378">
                  <c:v>51.075146299364903</c:v>
                </c:pt>
                <c:pt idx="200379">
                  <c:v>51.075239134539899</c:v>
                </c:pt>
                <c:pt idx="200380">
                  <c:v>51.075331969417597</c:v>
                </c:pt>
                <c:pt idx="200381">
                  <c:v>51.075424803998303</c:v>
                </c:pt>
                <c:pt idx="200382">
                  <c:v>51.075517638281703</c:v>
                </c:pt>
                <c:pt idx="200383">
                  <c:v>51.075610472268103</c:v>
                </c:pt>
                <c:pt idx="200384">
                  <c:v>51.075703305957198</c:v>
                </c:pt>
                <c:pt idx="200385">
                  <c:v>51.075796139349201</c:v>
                </c:pt>
                <c:pt idx="200386">
                  <c:v>51.075888972444098</c:v>
                </c:pt>
                <c:pt idx="200387">
                  <c:v>51.075981805241803</c:v>
                </c:pt>
                <c:pt idx="200388">
                  <c:v>51.076074637742401</c:v>
                </c:pt>
                <c:pt idx="200389">
                  <c:v>51.076167469945801</c:v>
                </c:pt>
                <c:pt idx="200390">
                  <c:v>51.076260301852002</c:v>
                </c:pt>
                <c:pt idx="200391">
                  <c:v>51.076353133461197</c:v>
                </c:pt>
                <c:pt idx="200392">
                  <c:v>51.0764459647731</c:v>
                </c:pt>
                <c:pt idx="200393">
                  <c:v>51.076538795787997</c:v>
                </c:pt>
                <c:pt idx="200394">
                  <c:v>51.076631626505602</c:v>
                </c:pt>
                <c:pt idx="200395">
                  <c:v>51.0767244569262</c:v>
                </c:pt>
                <c:pt idx="200396">
                  <c:v>51.0768172870496</c:v>
                </c:pt>
                <c:pt idx="200397">
                  <c:v>51.076910116875801</c:v>
                </c:pt>
                <c:pt idx="200398">
                  <c:v>51.077002946405003</c:v>
                </c:pt>
                <c:pt idx="200399">
                  <c:v>51.077095775636899</c:v>
                </c:pt>
                <c:pt idx="200400">
                  <c:v>51.077188604571802</c:v>
                </c:pt>
                <c:pt idx="200401">
                  <c:v>51.0772814332095</c:v>
                </c:pt>
                <c:pt idx="200402">
                  <c:v>51.077374261550098</c:v>
                </c:pt>
                <c:pt idx="200403">
                  <c:v>51.077467089593497</c:v>
                </c:pt>
                <c:pt idx="200404">
                  <c:v>51.077559917339798</c:v>
                </c:pt>
                <c:pt idx="200405">
                  <c:v>51.077652744788899</c:v>
                </c:pt>
                <c:pt idx="200406">
                  <c:v>51.077745571941001</c:v>
                </c:pt>
                <c:pt idx="200407">
                  <c:v>51.077838398795897</c:v>
                </c:pt>
                <c:pt idx="200408">
                  <c:v>51.077931225353701</c:v>
                </c:pt>
                <c:pt idx="200409">
                  <c:v>51.0780240516143</c:v>
                </c:pt>
                <c:pt idx="200410">
                  <c:v>51.078116877577799</c:v>
                </c:pt>
                <c:pt idx="200411">
                  <c:v>51.078209703244198</c:v>
                </c:pt>
                <c:pt idx="200412">
                  <c:v>51.078302528613399</c:v>
                </c:pt>
                <c:pt idx="200413">
                  <c:v>51.0783953536856</c:v>
                </c:pt>
                <c:pt idx="200414">
                  <c:v>51.078488178460603</c:v>
                </c:pt>
                <c:pt idx="200415">
                  <c:v>51.078581002938499</c:v>
                </c:pt>
                <c:pt idx="200416">
                  <c:v>51.078673827119196</c:v>
                </c:pt>
                <c:pt idx="200417">
                  <c:v>51.078766651002901</c:v>
                </c:pt>
                <c:pt idx="200418">
                  <c:v>51.0788594745894</c:v>
                </c:pt>
                <c:pt idx="200419">
                  <c:v>51.0789522978788</c:v>
                </c:pt>
                <c:pt idx="200420">
                  <c:v>51.0790451208711</c:v>
                </c:pt>
                <c:pt idx="200421">
                  <c:v>51.079137943566202</c:v>
                </c:pt>
                <c:pt idx="200422">
                  <c:v>51.079230765964297</c:v>
                </c:pt>
                <c:pt idx="200423">
                  <c:v>51.079323588065201</c:v>
                </c:pt>
                <c:pt idx="200424">
                  <c:v>51.079416409868998</c:v>
                </c:pt>
                <c:pt idx="200425">
                  <c:v>51.079509231375702</c:v>
                </c:pt>
                <c:pt idx="200426">
                  <c:v>51.079602052585301</c:v>
                </c:pt>
                <c:pt idx="200427">
                  <c:v>51.0796948734978</c:v>
                </c:pt>
                <c:pt idx="200428">
                  <c:v>51.079787694113101</c:v>
                </c:pt>
                <c:pt idx="200429">
                  <c:v>51.079880514431402</c:v>
                </c:pt>
                <c:pt idx="200430">
                  <c:v>51.079973334452497</c:v>
                </c:pt>
                <c:pt idx="200431">
                  <c:v>51.080066154176599</c:v>
                </c:pt>
                <c:pt idx="200432">
                  <c:v>51.080158973603503</c:v>
                </c:pt>
                <c:pt idx="200433">
                  <c:v>51.0802517927333</c:v>
                </c:pt>
                <c:pt idx="200434">
                  <c:v>51.080344611565998</c:v>
                </c:pt>
                <c:pt idx="200435">
                  <c:v>51.080437430101597</c:v>
                </c:pt>
                <c:pt idx="200436">
                  <c:v>51.080530248340096</c:v>
                </c:pt>
                <c:pt idx="200437">
                  <c:v>51.080623066281497</c:v>
                </c:pt>
                <c:pt idx="200438">
                  <c:v>51.080715883925798</c:v>
                </c:pt>
                <c:pt idx="200439">
                  <c:v>51.080808701273</c:v>
                </c:pt>
                <c:pt idx="200440">
                  <c:v>51.080901518323103</c:v>
                </c:pt>
                <c:pt idx="200441">
                  <c:v>51.080994335076099</c:v>
                </c:pt>
                <c:pt idx="200442">
                  <c:v>51.081087151532003</c:v>
                </c:pt>
                <c:pt idx="200443">
                  <c:v>51.081179967690801</c:v>
                </c:pt>
                <c:pt idx="200444">
                  <c:v>51.0812727835525</c:v>
                </c:pt>
                <c:pt idx="200445">
                  <c:v>51.081365599117099</c:v>
                </c:pt>
                <c:pt idx="200446">
                  <c:v>51.081458414384599</c:v>
                </c:pt>
                <c:pt idx="200447">
                  <c:v>51.0815512293551</c:v>
                </c:pt>
                <c:pt idx="200448">
                  <c:v>51.081644044028401</c:v>
                </c:pt>
                <c:pt idx="200449">
                  <c:v>51.081736858404597</c:v>
                </c:pt>
                <c:pt idx="200450">
                  <c:v>51.081829672483799</c:v>
                </c:pt>
                <c:pt idx="200451">
                  <c:v>51.081922486265803</c:v>
                </c:pt>
                <c:pt idx="200452">
                  <c:v>51.0820152997508</c:v>
                </c:pt>
                <c:pt idx="200453">
                  <c:v>51.082108112938698</c:v>
                </c:pt>
                <c:pt idx="200454">
                  <c:v>51.082200925829497</c:v>
                </c:pt>
                <c:pt idx="200455">
                  <c:v>51.082293738423203</c:v>
                </c:pt>
                <c:pt idx="200456">
                  <c:v>51.082386550719797</c:v>
                </c:pt>
                <c:pt idx="200457">
                  <c:v>51.082479362719397</c:v>
                </c:pt>
                <c:pt idx="200458">
                  <c:v>51.082572174421799</c:v>
                </c:pt>
                <c:pt idx="200459">
                  <c:v>51.082664985827201</c:v>
                </c:pt>
                <c:pt idx="200460">
                  <c:v>51.082757796935503</c:v>
                </c:pt>
                <c:pt idx="200461">
                  <c:v>51.0828506077467</c:v>
                </c:pt>
                <c:pt idx="200462">
                  <c:v>51.082943418260797</c:v>
                </c:pt>
                <c:pt idx="200463">
                  <c:v>51.083036228477901</c:v>
                </c:pt>
                <c:pt idx="200464">
                  <c:v>51.0831290383979</c:v>
                </c:pt>
                <c:pt idx="200465">
                  <c:v>51.083221848020798</c:v>
                </c:pt>
                <c:pt idx="200466">
                  <c:v>51.083314657346598</c:v>
                </c:pt>
                <c:pt idx="200467">
                  <c:v>51.083407466375398</c:v>
                </c:pt>
                <c:pt idx="200468">
                  <c:v>51.083500275106999</c:v>
                </c:pt>
                <c:pt idx="200469">
                  <c:v>51.083593083541601</c:v>
                </c:pt>
                <c:pt idx="200470">
                  <c:v>51.083685891679202</c:v>
                </c:pt>
                <c:pt idx="200471">
                  <c:v>51.083778699519698</c:v>
                </c:pt>
                <c:pt idx="200472">
                  <c:v>51.083871507063101</c:v>
                </c:pt>
                <c:pt idx="200473">
                  <c:v>51.083964314309398</c:v>
                </c:pt>
                <c:pt idx="200474">
                  <c:v>51.084057121258702</c:v>
                </c:pt>
                <c:pt idx="200475">
                  <c:v>51.084149927910801</c:v>
                </c:pt>
                <c:pt idx="200476">
                  <c:v>51.084242734265999</c:v>
                </c:pt>
                <c:pt idx="200477">
                  <c:v>51.084335540323998</c:v>
                </c:pt>
                <c:pt idx="200478">
                  <c:v>51.084428346084998</c:v>
                </c:pt>
                <c:pt idx="200479">
                  <c:v>51.084521151548998</c:v>
                </c:pt>
                <c:pt idx="200480">
                  <c:v>51.084613956715799</c:v>
                </c:pt>
                <c:pt idx="200481">
                  <c:v>51.0847067615857</c:v>
                </c:pt>
                <c:pt idx="200482">
                  <c:v>51.084799566158402</c:v>
                </c:pt>
                <c:pt idx="200483">
                  <c:v>51.084892370434098</c:v>
                </c:pt>
                <c:pt idx="200484">
                  <c:v>51.084985174412701</c:v>
                </c:pt>
                <c:pt idx="200485">
                  <c:v>51.085077978094297</c:v>
                </c:pt>
                <c:pt idx="200486">
                  <c:v>51.085170781478801</c:v>
                </c:pt>
                <c:pt idx="200487">
                  <c:v>51.085263584566299</c:v>
                </c:pt>
                <c:pt idx="200488">
                  <c:v>51.085356387356697</c:v>
                </c:pt>
                <c:pt idx="200489">
                  <c:v>51.085449189850102</c:v>
                </c:pt>
                <c:pt idx="200490">
                  <c:v>51.085541992046402</c:v>
                </c:pt>
                <c:pt idx="200491">
                  <c:v>51.085634793945601</c:v>
                </c:pt>
                <c:pt idx="200492">
                  <c:v>51.085727595547802</c:v>
                </c:pt>
                <c:pt idx="200493">
                  <c:v>51.085820396853002</c:v>
                </c:pt>
                <c:pt idx="200494">
                  <c:v>51.085913197861103</c:v>
                </c:pt>
                <c:pt idx="200495">
                  <c:v>51.086005998572197</c:v>
                </c:pt>
                <c:pt idx="200496">
                  <c:v>51.0860987989862</c:v>
                </c:pt>
                <c:pt idx="200497">
                  <c:v>51.086191599103103</c:v>
                </c:pt>
                <c:pt idx="200498">
                  <c:v>51.086284398923098</c:v>
                </c:pt>
                <c:pt idx="200499">
                  <c:v>51.086377198445902</c:v>
                </c:pt>
                <c:pt idx="200500">
                  <c:v>51.086469997671799</c:v>
                </c:pt>
                <c:pt idx="200501">
                  <c:v>51.086562796600496</c:v>
                </c:pt>
                <c:pt idx="200502">
                  <c:v>51.086655595232301</c:v>
                </c:pt>
                <c:pt idx="200503">
                  <c:v>51.086748393566999</c:v>
                </c:pt>
                <c:pt idx="200504">
                  <c:v>51.086841191604698</c:v>
                </c:pt>
                <c:pt idx="200505">
                  <c:v>51.086933989345297</c:v>
                </c:pt>
                <c:pt idx="200506">
                  <c:v>51.087026786788897</c:v>
                </c:pt>
                <c:pt idx="200507">
                  <c:v>51.087119583935497</c:v>
                </c:pt>
                <c:pt idx="200508">
                  <c:v>51.087212380784997</c:v>
                </c:pt>
                <c:pt idx="200509">
                  <c:v>51.087305177337498</c:v>
                </c:pt>
                <c:pt idx="200510">
                  <c:v>51.0873979735929</c:v>
                </c:pt>
                <c:pt idx="200511">
                  <c:v>51.087490769551401</c:v>
                </c:pt>
                <c:pt idx="200512">
                  <c:v>51.087583565212697</c:v>
                </c:pt>
                <c:pt idx="200513">
                  <c:v>51.087676360577099</c:v>
                </c:pt>
                <c:pt idx="200514">
                  <c:v>51.087769155644402</c:v>
                </c:pt>
                <c:pt idx="200515">
                  <c:v>51.087861950414798</c:v>
                </c:pt>
                <c:pt idx="200516">
                  <c:v>51.087954744888002</c:v>
                </c:pt>
                <c:pt idx="200517">
                  <c:v>51.088047539064299</c:v>
                </c:pt>
                <c:pt idx="200518">
                  <c:v>51.088140332943503</c:v>
                </c:pt>
                <c:pt idx="200519">
                  <c:v>51.088233126525701</c:v>
                </c:pt>
                <c:pt idx="200520">
                  <c:v>51.088325919810899</c:v>
                </c:pt>
                <c:pt idx="200521">
                  <c:v>51.088418712798997</c:v>
                </c:pt>
                <c:pt idx="200522">
                  <c:v>51.088511505490096</c:v>
                </c:pt>
                <c:pt idx="200523">
                  <c:v>51.088604297884203</c:v>
                </c:pt>
                <c:pt idx="200524">
                  <c:v>51.088697089981302</c:v>
                </c:pt>
                <c:pt idx="200525">
                  <c:v>51.088789881781402</c:v>
                </c:pt>
                <c:pt idx="200526">
                  <c:v>51.088882673284502</c:v>
                </c:pt>
                <c:pt idx="200527">
                  <c:v>51.088975464490503</c:v>
                </c:pt>
                <c:pt idx="200528">
                  <c:v>51.089068255399503</c:v>
                </c:pt>
                <c:pt idx="200529">
                  <c:v>51.089161046011498</c:v>
                </c:pt>
                <c:pt idx="200530">
                  <c:v>51.089253836326499</c:v>
                </c:pt>
                <c:pt idx="200531">
                  <c:v>51.089346626344501</c:v>
                </c:pt>
                <c:pt idx="200532">
                  <c:v>51.089439416065403</c:v>
                </c:pt>
                <c:pt idx="200533">
                  <c:v>51.089532205489398</c:v>
                </c:pt>
                <c:pt idx="200534">
                  <c:v>51.089624994616301</c:v>
                </c:pt>
                <c:pt idx="200535">
                  <c:v>51.089717783446197</c:v>
                </c:pt>
                <c:pt idx="200536">
                  <c:v>51.0898105719791</c:v>
                </c:pt>
                <c:pt idx="200537">
                  <c:v>51.089903360215096</c:v>
                </c:pt>
                <c:pt idx="200538">
                  <c:v>51.089996148154</c:v>
                </c:pt>
                <c:pt idx="200539">
                  <c:v>51.090088935795897</c:v>
                </c:pt>
                <c:pt idx="200540">
                  <c:v>51.090181723140702</c:v>
                </c:pt>
                <c:pt idx="200541">
                  <c:v>51.0902745101886</c:v>
                </c:pt>
                <c:pt idx="200542">
                  <c:v>51.090367296939498</c:v>
                </c:pt>
                <c:pt idx="200543">
                  <c:v>51.090460083393403</c:v>
                </c:pt>
                <c:pt idx="200544">
                  <c:v>51.090552869550301</c:v>
                </c:pt>
                <c:pt idx="200545">
                  <c:v>51.090645655410199</c:v>
                </c:pt>
                <c:pt idx="200546">
                  <c:v>51.090738440973098</c:v>
                </c:pt>
                <c:pt idx="200547">
                  <c:v>51.090831226238898</c:v>
                </c:pt>
                <c:pt idx="200548">
                  <c:v>51.090924011207797</c:v>
                </c:pt>
                <c:pt idx="200549">
                  <c:v>51.091016795879703</c:v>
                </c:pt>
                <c:pt idx="200550">
                  <c:v>51.091109580254603</c:v>
                </c:pt>
                <c:pt idx="200551">
                  <c:v>51.091202364332503</c:v>
                </c:pt>
                <c:pt idx="200552">
                  <c:v>51.091295148113403</c:v>
                </c:pt>
                <c:pt idx="200553">
                  <c:v>51.091387931597303</c:v>
                </c:pt>
                <c:pt idx="200554">
                  <c:v>51.091480714784304</c:v>
                </c:pt>
                <c:pt idx="200555">
                  <c:v>51.091573497674197</c:v>
                </c:pt>
                <c:pt idx="200556">
                  <c:v>51.091666280267098</c:v>
                </c:pt>
                <c:pt idx="200557">
                  <c:v>51.091759062563099</c:v>
                </c:pt>
                <c:pt idx="200558">
                  <c:v>51.0918518445621</c:v>
                </c:pt>
                <c:pt idx="200559">
                  <c:v>51.091944626264002</c:v>
                </c:pt>
                <c:pt idx="200560">
                  <c:v>51.092037407668997</c:v>
                </c:pt>
                <c:pt idx="200561">
                  <c:v>51.092130188776999</c:v>
                </c:pt>
                <c:pt idx="200562">
                  <c:v>51.0922229695881</c:v>
                </c:pt>
                <c:pt idx="200563">
                  <c:v>51.092315750102102</c:v>
                </c:pt>
                <c:pt idx="200564">
                  <c:v>51.092408530319197</c:v>
                </c:pt>
                <c:pt idx="200565">
                  <c:v>51.0925013102392</c:v>
                </c:pt>
                <c:pt idx="200566">
                  <c:v>51.092594089862303</c:v>
                </c:pt>
                <c:pt idx="200567">
                  <c:v>51.092686869188398</c:v>
                </c:pt>
                <c:pt idx="200568">
                  <c:v>51.092779648217601</c:v>
                </c:pt>
                <c:pt idx="200569">
                  <c:v>51.092872426949803</c:v>
                </c:pt>
                <c:pt idx="200570">
                  <c:v>51.0929652053849</c:v>
                </c:pt>
                <c:pt idx="200571">
                  <c:v>51.093057983523103</c:v>
                </c:pt>
                <c:pt idx="200572">
                  <c:v>51.093150761364399</c:v>
                </c:pt>
                <c:pt idx="200573">
                  <c:v>51.093243538908602</c:v>
                </c:pt>
                <c:pt idx="200574">
                  <c:v>51.093336316155899</c:v>
                </c:pt>
                <c:pt idx="200575">
                  <c:v>51.093429093106202</c:v>
                </c:pt>
                <c:pt idx="200576">
                  <c:v>51.093521869759599</c:v>
                </c:pt>
                <c:pt idx="200577">
                  <c:v>51.093614646116002</c:v>
                </c:pt>
                <c:pt idx="200578">
                  <c:v>51.093707422175399</c:v>
                </c:pt>
                <c:pt idx="200579">
                  <c:v>51.093800197937803</c:v>
                </c:pt>
                <c:pt idx="200580">
                  <c:v>51.0938929734033</c:v>
                </c:pt>
                <c:pt idx="200581">
                  <c:v>51.093985748571797</c:v>
                </c:pt>
                <c:pt idx="200582">
                  <c:v>51.094078523443301</c:v>
                </c:pt>
                <c:pt idx="200583">
                  <c:v>51.094171298017898</c:v>
                </c:pt>
                <c:pt idx="200584">
                  <c:v>51.094264072295502</c:v>
                </c:pt>
                <c:pt idx="200585">
                  <c:v>51.094356846276199</c:v>
                </c:pt>
                <c:pt idx="200586">
                  <c:v>51.094449619959903</c:v>
                </c:pt>
                <c:pt idx="200587">
                  <c:v>51.0945423933466</c:v>
                </c:pt>
                <c:pt idx="200588">
                  <c:v>51.094635166436397</c:v>
                </c:pt>
                <c:pt idx="200589">
                  <c:v>51.094727939229202</c:v>
                </c:pt>
                <c:pt idx="200590">
                  <c:v>51.094820711725099</c:v>
                </c:pt>
                <c:pt idx="200591">
                  <c:v>51.094913483924003</c:v>
                </c:pt>
                <c:pt idx="200592">
                  <c:v>51.095006255825901</c:v>
                </c:pt>
                <c:pt idx="200593">
                  <c:v>51.095099027430898</c:v>
                </c:pt>
                <c:pt idx="200594">
                  <c:v>51.095191798738902</c:v>
                </c:pt>
                <c:pt idx="200595">
                  <c:v>51.09528456975</c:v>
                </c:pt>
                <c:pt idx="200596">
                  <c:v>51.095377340464097</c:v>
                </c:pt>
                <c:pt idx="200597">
                  <c:v>51.095470110881301</c:v>
                </c:pt>
                <c:pt idx="200598">
                  <c:v>51.095562881001499</c:v>
                </c:pt>
                <c:pt idx="200599">
                  <c:v>51.095655650824803</c:v>
                </c:pt>
                <c:pt idx="200600">
                  <c:v>51.0957484203512</c:v>
                </c:pt>
                <c:pt idx="200601">
                  <c:v>51.095841189580597</c:v>
                </c:pt>
                <c:pt idx="200602">
                  <c:v>51.095933958513001</c:v>
                </c:pt>
                <c:pt idx="200603">
                  <c:v>51.096026727148498</c:v>
                </c:pt>
                <c:pt idx="200604">
                  <c:v>51.096119495487002</c:v>
                </c:pt>
                <c:pt idx="200605">
                  <c:v>51.096212263528599</c:v>
                </c:pt>
                <c:pt idx="200606">
                  <c:v>51.096305031273303</c:v>
                </c:pt>
                <c:pt idx="200607">
                  <c:v>51.096397798721</c:v>
                </c:pt>
                <c:pt idx="200608">
                  <c:v>51.096490565871797</c:v>
                </c:pt>
                <c:pt idx="200609">
                  <c:v>51.0965833327257</c:v>
                </c:pt>
                <c:pt idx="200610">
                  <c:v>51.096676099282597</c:v>
                </c:pt>
                <c:pt idx="200611">
                  <c:v>51.096768865542501</c:v>
                </c:pt>
                <c:pt idx="200612">
                  <c:v>51.096861631505597</c:v>
                </c:pt>
                <c:pt idx="200613">
                  <c:v>51.0969543971717</c:v>
                </c:pt>
                <c:pt idx="200614">
                  <c:v>51.097047162540797</c:v>
                </c:pt>
                <c:pt idx="200615">
                  <c:v>51.0971399276131</c:v>
                </c:pt>
                <c:pt idx="200616">
                  <c:v>51.097232692388403</c:v>
                </c:pt>
                <c:pt idx="200617">
                  <c:v>51.097325456866699</c:v>
                </c:pt>
                <c:pt idx="200618">
                  <c:v>51.097418221048201</c:v>
                </c:pt>
                <c:pt idx="200619">
                  <c:v>51.097510984932697</c:v>
                </c:pt>
                <c:pt idx="200620">
                  <c:v>51.0976037485202</c:v>
                </c:pt>
                <c:pt idx="200621">
                  <c:v>51.097696511810902</c:v>
                </c:pt>
                <c:pt idx="200622">
                  <c:v>51.097789274804597</c:v>
                </c:pt>
                <c:pt idx="200623">
                  <c:v>51.0978820375014</c:v>
                </c:pt>
                <c:pt idx="200624">
                  <c:v>51.097974799901301</c:v>
                </c:pt>
                <c:pt idx="200625">
                  <c:v>51.098067562004204</c:v>
                </c:pt>
                <c:pt idx="200626">
                  <c:v>51.098160323810198</c:v>
                </c:pt>
                <c:pt idx="200627">
                  <c:v>51.0982530853193</c:v>
                </c:pt>
                <c:pt idx="200628">
                  <c:v>51.098345846531501</c:v>
                </c:pt>
                <c:pt idx="200629">
                  <c:v>51.098438607446802</c:v>
                </c:pt>
                <c:pt idx="200630">
                  <c:v>51.098531368065103</c:v>
                </c:pt>
                <c:pt idx="200631">
                  <c:v>51.098624128386497</c:v>
                </c:pt>
                <c:pt idx="200632">
                  <c:v>51.098716888410998</c:v>
                </c:pt>
                <c:pt idx="200633">
                  <c:v>51.098809648138598</c:v>
                </c:pt>
                <c:pt idx="200634">
                  <c:v>51.098902407569298</c:v>
                </c:pt>
                <c:pt idx="200635">
                  <c:v>51.098995166702998</c:v>
                </c:pt>
                <c:pt idx="200636">
                  <c:v>51.099087925539898</c:v>
                </c:pt>
                <c:pt idx="200637">
                  <c:v>51.099180684079798</c:v>
                </c:pt>
                <c:pt idx="200638">
                  <c:v>51.099273442322797</c:v>
                </c:pt>
                <c:pt idx="200639">
                  <c:v>51.099366200268904</c:v>
                </c:pt>
                <c:pt idx="200640">
                  <c:v>51.099458957918102</c:v>
                </c:pt>
                <c:pt idx="200641">
                  <c:v>51.099551715270401</c:v>
                </c:pt>
                <c:pt idx="200642">
                  <c:v>51.099644472325799</c:v>
                </c:pt>
                <c:pt idx="200643">
                  <c:v>51.099737229084297</c:v>
                </c:pt>
                <c:pt idx="200644">
                  <c:v>51.099829985545803</c:v>
                </c:pt>
                <c:pt idx="200645">
                  <c:v>51.0999227417105</c:v>
                </c:pt>
                <c:pt idx="200646">
                  <c:v>51.100015497578198</c:v>
                </c:pt>
                <c:pt idx="200647">
                  <c:v>51.100108253149102</c:v>
                </c:pt>
                <c:pt idx="200648">
                  <c:v>51.100201008422999</c:v>
                </c:pt>
                <c:pt idx="200649">
                  <c:v>51.100293763400103</c:v>
                </c:pt>
                <c:pt idx="200650">
                  <c:v>51.100386518080199</c:v>
                </c:pt>
                <c:pt idx="200651">
                  <c:v>51.100479272463502</c:v>
                </c:pt>
                <c:pt idx="200652">
                  <c:v>51.100572026549798</c:v>
                </c:pt>
                <c:pt idx="200653">
                  <c:v>51.100664780339301</c:v>
                </c:pt>
                <c:pt idx="200654">
                  <c:v>51.100757533831803</c:v>
                </c:pt>
                <c:pt idx="200655">
                  <c:v>51.100850287027498</c:v>
                </c:pt>
                <c:pt idx="200656">
                  <c:v>51.1009430399263</c:v>
                </c:pt>
                <c:pt idx="200657">
                  <c:v>51.101035792528101</c:v>
                </c:pt>
                <c:pt idx="200658">
                  <c:v>51.101128544833102</c:v>
                </c:pt>
                <c:pt idx="200659">
                  <c:v>51.101221296841203</c:v>
                </c:pt>
                <c:pt idx="200660">
                  <c:v>51.101314048552403</c:v>
                </c:pt>
                <c:pt idx="200661">
                  <c:v>51.101406799966703</c:v>
                </c:pt>
                <c:pt idx="200662">
                  <c:v>51.101499551084103</c:v>
                </c:pt>
                <c:pt idx="200663">
                  <c:v>51.101592301904702</c:v>
                </c:pt>
                <c:pt idx="200664">
                  <c:v>51.101685052428302</c:v>
                </c:pt>
                <c:pt idx="200665">
                  <c:v>51.1017778026551</c:v>
                </c:pt>
                <c:pt idx="200666">
                  <c:v>51.101870552584899</c:v>
                </c:pt>
                <c:pt idx="200667">
                  <c:v>51.101963302217897</c:v>
                </c:pt>
                <c:pt idx="200668">
                  <c:v>51.102056051554001</c:v>
                </c:pt>
                <c:pt idx="200669">
                  <c:v>51.102148800593199</c:v>
                </c:pt>
                <c:pt idx="200670">
                  <c:v>51.102241549335602</c:v>
                </c:pt>
                <c:pt idx="200671">
                  <c:v>51.102334297780999</c:v>
                </c:pt>
                <c:pt idx="200672">
                  <c:v>51.102427045929602</c:v>
                </c:pt>
                <c:pt idx="200673">
                  <c:v>51.102519793781298</c:v>
                </c:pt>
                <c:pt idx="200674">
                  <c:v>51.1026125413361</c:v>
                </c:pt>
                <c:pt idx="200675">
                  <c:v>51.102705288594102</c:v>
                </c:pt>
                <c:pt idx="200676">
                  <c:v>51.102798035555203</c:v>
                </c:pt>
                <c:pt idx="200677">
                  <c:v>51.102890782219397</c:v>
                </c:pt>
                <c:pt idx="200678">
                  <c:v>51.102983528586698</c:v>
                </c:pt>
                <c:pt idx="200679">
                  <c:v>51.103076274657099</c:v>
                </c:pt>
                <c:pt idx="200680">
                  <c:v>51.103169020430698</c:v>
                </c:pt>
                <c:pt idx="200681">
                  <c:v>51.103261765907398</c:v>
                </c:pt>
                <c:pt idx="200682">
                  <c:v>51.103354511087304</c:v>
                </c:pt>
                <c:pt idx="200683">
                  <c:v>51.103447255970202</c:v>
                </c:pt>
                <c:pt idx="200684">
                  <c:v>51.103540000556301</c:v>
                </c:pt>
                <c:pt idx="200685">
                  <c:v>51.103632744845598</c:v>
                </c:pt>
                <c:pt idx="200686">
                  <c:v>51.103725488837902</c:v>
                </c:pt>
                <c:pt idx="200687">
                  <c:v>51.103818232533399</c:v>
                </c:pt>
                <c:pt idx="200688">
                  <c:v>51.103910975932102</c:v>
                </c:pt>
                <c:pt idx="200689">
                  <c:v>51.104003719033798</c:v>
                </c:pt>
                <c:pt idx="200690">
                  <c:v>51.104096461838701</c:v>
                </c:pt>
                <c:pt idx="200691">
                  <c:v>51.104189204346802</c:v>
                </c:pt>
                <c:pt idx="200692">
                  <c:v>51.104281946557997</c:v>
                </c:pt>
                <c:pt idx="200693">
                  <c:v>51.104374688472298</c:v>
                </c:pt>
                <c:pt idx="200694">
                  <c:v>51.104467430089798</c:v>
                </c:pt>
                <c:pt idx="200695">
                  <c:v>51.104560171410398</c:v>
                </c:pt>
                <c:pt idx="200696">
                  <c:v>51.104652912434197</c:v>
                </c:pt>
                <c:pt idx="200697">
                  <c:v>51.104745653161103</c:v>
                </c:pt>
                <c:pt idx="200698">
                  <c:v>51.104838393591102</c:v>
                </c:pt>
                <c:pt idx="200699">
                  <c:v>51.1049311337243</c:v>
                </c:pt>
                <c:pt idx="200700">
                  <c:v>51.105023873560597</c:v>
                </c:pt>
                <c:pt idx="200701">
                  <c:v>51.105116613100101</c:v>
                </c:pt>
                <c:pt idx="200702">
                  <c:v>51.105209352342797</c:v>
                </c:pt>
                <c:pt idx="200703">
                  <c:v>51.1053020912885</c:v>
                </c:pt>
                <c:pt idx="200704">
                  <c:v>51.105394829937502</c:v>
                </c:pt>
                <c:pt idx="200705">
                  <c:v>51.105487568289597</c:v>
                </c:pt>
                <c:pt idx="200706">
                  <c:v>51.105580306344798</c:v>
                </c:pt>
                <c:pt idx="200707">
                  <c:v>51.105673044103199</c:v>
                </c:pt>
                <c:pt idx="200708">
                  <c:v>51.105765781564799</c:v>
                </c:pt>
                <c:pt idx="200709">
                  <c:v>51.105858518729498</c:v>
                </c:pt>
                <c:pt idx="200710">
                  <c:v>51.105951255597297</c:v>
                </c:pt>
                <c:pt idx="200711">
                  <c:v>51.106043992168303</c:v>
                </c:pt>
                <c:pt idx="200712">
                  <c:v>51.1061367284425</c:v>
                </c:pt>
                <c:pt idx="200713">
                  <c:v>51.106229464419897</c:v>
                </c:pt>
                <c:pt idx="200714">
                  <c:v>51.106322200100401</c:v>
                </c:pt>
                <c:pt idx="200715">
                  <c:v>51.106414935483997</c:v>
                </c:pt>
                <c:pt idx="200716">
                  <c:v>51.106507670570799</c:v>
                </c:pt>
                <c:pt idx="200717">
                  <c:v>51.106600405360801</c:v>
                </c:pt>
                <c:pt idx="200718">
                  <c:v>51.106693139854002</c:v>
                </c:pt>
                <c:pt idx="200719">
                  <c:v>51.106785874050303</c:v>
                </c:pt>
                <c:pt idx="200720">
                  <c:v>51.106878607949803</c:v>
                </c:pt>
                <c:pt idx="200721">
                  <c:v>51.106971341552402</c:v>
                </c:pt>
                <c:pt idx="200722">
                  <c:v>51.107064074858201</c:v>
                </c:pt>
                <c:pt idx="200723">
                  <c:v>51.107156807867199</c:v>
                </c:pt>
                <c:pt idx="200724">
                  <c:v>51.107249540579403</c:v>
                </c:pt>
                <c:pt idx="200725">
                  <c:v>51.1073422729947</c:v>
                </c:pt>
                <c:pt idx="200726">
                  <c:v>51.107435005113203</c:v>
                </c:pt>
                <c:pt idx="200727">
                  <c:v>51.107527736934898</c:v>
                </c:pt>
                <c:pt idx="200728">
                  <c:v>51.1076204684597</c:v>
                </c:pt>
                <c:pt idx="200729">
                  <c:v>51.107713199687701</c:v>
                </c:pt>
                <c:pt idx="200730">
                  <c:v>51.107805930618902</c:v>
                </c:pt>
                <c:pt idx="200731">
                  <c:v>51.107898661253301</c:v>
                </c:pt>
                <c:pt idx="200732">
                  <c:v>51.107991391590801</c:v>
                </c:pt>
                <c:pt idx="200733">
                  <c:v>51.108084121631599</c:v>
                </c:pt>
                <c:pt idx="200734">
                  <c:v>51.108176851375497</c:v>
                </c:pt>
                <c:pt idx="200735">
                  <c:v>51.108269580822601</c:v>
                </c:pt>
                <c:pt idx="200736">
                  <c:v>51.108362309972797</c:v>
                </c:pt>
                <c:pt idx="200737">
                  <c:v>51.1084550388263</c:v>
                </c:pt>
                <c:pt idx="200738">
                  <c:v>51.108547767382902</c:v>
                </c:pt>
                <c:pt idx="200739">
                  <c:v>51.108640495642703</c:v>
                </c:pt>
                <c:pt idx="200740">
                  <c:v>51.108733223605697</c:v>
                </c:pt>
                <c:pt idx="200741">
                  <c:v>51.108825951271903</c:v>
                </c:pt>
                <c:pt idx="200742">
                  <c:v>51.108918678641302</c:v>
                </c:pt>
                <c:pt idx="200743">
                  <c:v>51.1090114057139</c:v>
                </c:pt>
                <c:pt idx="200744">
                  <c:v>51.109104132489598</c:v>
                </c:pt>
                <c:pt idx="200745">
                  <c:v>51.109196858968602</c:v>
                </c:pt>
                <c:pt idx="200746">
                  <c:v>51.109289585150698</c:v>
                </c:pt>
                <c:pt idx="200747">
                  <c:v>51.109382311036001</c:v>
                </c:pt>
                <c:pt idx="200748">
                  <c:v>51.109475036624502</c:v>
                </c:pt>
                <c:pt idx="200749">
                  <c:v>51.109567761916203</c:v>
                </c:pt>
                <c:pt idx="200750">
                  <c:v>51.109660486911103</c:v>
                </c:pt>
                <c:pt idx="200751">
                  <c:v>51.109753211609203</c:v>
                </c:pt>
                <c:pt idx="200752">
                  <c:v>51.109845936010501</c:v>
                </c:pt>
                <c:pt idx="200753">
                  <c:v>51.109938660114999</c:v>
                </c:pt>
                <c:pt idx="200754">
                  <c:v>51.110031383922703</c:v>
                </c:pt>
                <c:pt idx="200755">
                  <c:v>51.110124107433599</c:v>
                </c:pt>
                <c:pt idx="200756">
                  <c:v>51.110216830647701</c:v>
                </c:pt>
                <c:pt idx="200757">
                  <c:v>51.110309553565003</c:v>
                </c:pt>
                <c:pt idx="200758">
                  <c:v>51.110402276185503</c:v>
                </c:pt>
                <c:pt idx="200759">
                  <c:v>51.110494998509203</c:v>
                </c:pt>
                <c:pt idx="200760">
                  <c:v>51.110587720536103</c:v>
                </c:pt>
                <c:pt idx="200761">
                  <c:v>51.110680442266201</c:v>
                </c:pt>
                <c:pt idx="200762">
                  <c:v>51.110773163699498</c:v>
                </c:pt>
                <c:pt idx="200763">
                  <c:v>51.110865884836102</c:v>
                </c:pt>
                <c:pt idx="200764">
                  <c:v>51.110958605675798</c:v>
                </c:pt>
                <c:pt idx="200765">
                  <c:v>51.1110513262187</c:v>
                </c:pt>
                <c:pt idx="200766">
                  <c:v>51.111144046464901</c:v>
                </c:pt>
                <c:pt idx="200767">
                  <c:v>51.111236766414201</c:v>
                </c:pt>
                <c:pt idx="200768">
                  <c:v>51.111329486066801</c:v>
                </c:pt>
                <c:pt idx="200769">
                  <c:v>51.111422205422599</c:v>
                </c:pt>
                <c:pt idx="200770">
                  <c:v>51.111514924481597</c:v>
                </c:pt>
                <c:pt idx="200771">
                  <c:v>51.111607643243801</c:v>
                </c:pt>
                <c:pt idx="200772">
                  <c:v>51.111700361709197</c:v>
                </c:pt>
                <c:pt idx="200773">
                  <c:v>51.111793079877899</c:v>
                </c:pt>
                <c:pt idx="200774">
                  <c:v>51.1118857977497</c:v>
                </c:pt>
                <c:pt idx="200775">
                  <c:v>51.1119785153248</c:v>
                </c:pt>
                <c:pt idx="200776">
                  <c:v>51.1120712326031</c:v>
                </c:pt>
                <c:pt idx="200777">
                  <c:v>51.112163949584598</c:v>
                </c:pt>
                <c:pt idx="200778">
                  <c:v>51.112256666269403</c:v>
                </c:pt>
                <c:pt idx="200779">
                  <c:v>51.1123493826573</c:v>
                </c:pt>
                <c:pt idx="200780">
                  <c:v>51.112442098748502</c:v>
                </c:pt>
                <c:pt idx="200781">
                  <c:v>51.112534814542897</c:v>
                </c:pt>
                <c:pt idx="200782">
                  <c:v>51.112627530040598</c:v>
                </c:pt>
                <c:pt idx="200783">
                  <c:v>51.112720245241398</c:v>
                </c:pt>
                <c:pt idx="200784">
                  <c:v>51.112812960145497</c:v>
                </c:pt>
                <c:pt idx="200785">
                  <c:v>51.112905674752803</c:v>
                </c:pt>
                <c:pt idx="200786">
                  <c:v>51.112998389063399</c:v>
                </c:pt>
                <c:pt idx="200787">
                  <c:v>51.113091103077103</c:v>
                </c:pt>
                <c:pt idx="200788">
                  <c:v>51.113183816794098</c:v>
                </c:pt>
                <c:pt idx="200789">
                  <c:v>51.113276530214399</c:v>
                </c:pt>
                <c:pt idx="200790">
                  <c:v>51.1133692433378</c:v>
                </c:pt>
                <c:pt idx="200791">
                  <c:v>51.1134619561645</c:v>
                </c:pt>
                <c:pt idx="200792">
                  <c:v>51.113554668694498</c:v>
                </c:pt>
                <c:pt idx="200793">
                  <c:v>51.113647380927702</c:v>
                </c:pt>
                <c:pt idx="200794">
                  <c:v>51.113740092864099</c:v>
                </c:pt>
                <c:pt idx="200795">
                  <c:v>51.113832804503701</c:v>
                </c:pt>
                <c:pt idx="200796">
                  <c:v>51.113925515846603</c:v>
                </c:pt>
                <c:pt idx="200797">
                  <c:v>51.114018226892703</c:v>
                </c:pt>
                <c:pt idx="200798">
                  <c:v>51.114110937642103</c:v>
                </c:pt>
                <c:pt idx="200799">
                  <c:v>51.114203648094701</c:v>
                </c:pt>
                <c:pt idx="200800">
                  <c:v>51.114296358250499</c:v>
                </c:pt>
                <c:pt idx="200801">
                  <c:v>51.114389068109602</c:v>
                </c:pt>
                <c:pt idx="200802">
                  <c:v>51.114481777671998</c:v>
                </c:pt>
                <c:pt idx="200803">
                  <c:v>51.114574486937499</c:v>
                </c:pt>
                <c:pt idx="200804">
                  <c:v>51.114667195906399</c:v>
                </c:pt>
                <c:pt idx="200805">
                  <c:v>51.114759904578399</c:v>
                </c:pt>
                <c:pt idx="200806">
                  <c:v>51.114852612953797</c:v>
                </c:pt>
                <c:pt idx="200807">
                  <c:v>51.114945321032302</c:v>
                </c:pt>
                <c:pt idx="200808">
                  <c:v>51.115038028814098</c:v>
                </c:pt>
                <c:pt idx="200809">
                  <c:v>51.1151307362992</c:v>
                </c:pt>
                <c:pt idx="200810">
                  <c:v>51.115223443487501</c:v>
                </c:pt>
                <c:pt idx="200811">
                  <c:v>51.115316150379101</c:v>
                </c:pt>
                <c:pt idx="200812">
                  <c:v>51.1154088569739</c:v>
                </c:pt>
                <c:pt idx="200813">
                  <c:v>51.115501563271998</c:v>
                </c:pt>
                <c:pt idx="200814">
                  <c:v>51.115594269273302</c:v>
                </c:pt>
                <c:pt idx="200815">
                  <c:v>51.115686974977898</c:v>
                </c:pt>
                <c:pt idx="200816">
                  <c:v>51.115779680385799</c:v>
                </c:pt>
                <c:pt idx="200817">
                  <c:v>51.1158723854969</c:v>
                </c:pt>
                <c:pt idx="200818">
                  <c:v>51.115965090311299</c:v>
                </c:pt>
                <c:pt idx="200819">
                  <c:v>51.116057794828897</c:v>
                </c:pt>
                <c:pt idx="200820">
                  <c:v>51.116150499049802</c:v>
                </c:pt>
                <c:pt idx="200821">
                  <c:v>51.116243202973898</c:v>
                </c:pt>
                <c:pt idx="200822">
                  <c:v>51.1163359066013</c:v>
                </c:pt>
                <c:pt idx="200823">
                  <c:v>51.116428609932001</c:v>
                </c:pt>
                <c:pt idx="200824">
                  <c:v>51.116521312966</c:v>
                </c:pt>
                <c:pt idx="200825">
                  <c:v>51.116614015703199</c:v>
                </c:pt>
                <c:pt idx="200826">
                  <c:v>51.116706718143597</c:v>
                </c:pt>
                <c:pt idx="200827">
                  <c:v>51.1167994202874</c:v>
                </c:pt>
                <c:pt idx="200828">
                  <c:v>51.116892122134402</c:v>
                </c:pt>
                <c:pt idx="200829">
                  <c:v>51.116984823684703</c:v>
                </c:pt>
                <c:pt idx="200830">
                  <c:v>51.117077524938203</c:v>
                </c:pt>
                <c:pt idx="200831">
                  <c:v>51.117170225895002</c:v>
                </c:pt>
                <c:pt idx="200832">
                  <c:v>51.1172629265551</c:v>
                </c:pt>
                <c:pt idx="200833">
                  <c:v>51.117355626918503</c:v>
                </c:pt>
                <c:pt idx="200834">
                  <c:v>51.117448326985198</c:v>
                </c:pt>
                <c:pt idx="200835">
                  <c:v>51.117541026755099</c:v>
                </c:pt>
                <c:pt idx="200836">
                  <c:v>51.117633726228298</c:v>
                </c:pt>
                <c:pt idx="200837">
                  <c:v>51.117726425404697</c:v>
                </c:pt>
                <c:pt idx="200838">
                  <c:v>51.117819124284502</c:v>
                </c:pt>
                <c:pt idx="200839">
                  <c:v>51.117911822867498</c:v>
                </c:pt>
                <c:pt idx="200840">
                  <c:v>51.1180045211538</c:v>
                </c:pt>
                <c:pt idx="200841">
                  <c:v>51.118097219143401</c:v>
                </c:pt>
                <c:pt idx="200842">
                  <c:v>51.1181899168363</c:v>
                </c:pt>
                <c:pt idx="200843">
                  <c:v>51.118282614232399</c:v>
                </c:pt>
                <c:pt idx="200844">
                  <c:v>51.118375311331903</c:v>
                </c:pt>
                <c:pt idx="200845">
                  <c:v>51.118468008134599</c:v>
                </c:pt>
                <c:pt idx="200846">
                  <c:v>51.118560704640601</c:v>
                </c:pt>
                <c:pt idx="200847">
                  <c:v>51.118653400849901</c:v>
                </c:pt>
                <c:pt idx="200848">
                  <c:v>51.1187460967625</c:v>
                </c:pt>
                <c:pt idx="200849">
                  <c:v>51.118838792378398</c:v>
                </c:pt>
                <c:pt idx="200850">
                  <c:v>51.118931487697502</c:v>
                </c:pt>
                <c:pt idx="200851">
                  <c:v>51.119024182719997</c:v>
                </c:pt>
                <c:pt idx="200852">
                  <c:v>51.119116877445698</c:v>
                </c:pt>
                <c:pt idx="200853">
                  <c:v>51.119209571874798</c:v>
                </c:pt>
                <c:pt idx="200854">
                  <c:v>51.119302266007097</c:v>
                </c:pt>
                <c:pt idx="200855">
                  <c:v>51.119394959842701</c:v>
                </c:pt>
                <c:pt idx="200856">
                  <c:v>51.119487653381597</c:v>
                </c:pt>
                <c:pt idx="200857">
                  <c:v>51.119580346623898</c:v>
                </c:pt>
                <c:pt idx="200858">
                  <c:v>51.119673039569399</c:v>
                </c:pt>
                <c:pt idx="200859">
                  <c:v>51.119765732218198</c:v>
                </c:pt>
                <c:pt idx="200860">
                  <c:v>51.119858424570303</c:v>
                </c:pt>
                <c:pt idx="200861">
                  <c:v>51.1199511166257</c:v>
                </c:pt>
                <c:pt idx="200862">
                  <c:v>51.120043808384402</c:v>
                </c:pt>
                <c:pt idx="200863">
                  <c:v>51.120136499846403</c:v>
                </c:pt>
                <c:pt idx="200864">
                  <c:v>51.120229191011802</c:v>
                </c:pt>
                <c:pt idx="200865">
                  <c:v>51.1203218818804</c:v>
                </c:pt>
                <c:pt idx="200866">
                  <c:v>51.120414572452297</c:v>
                </c:pt>
                <c:pt idx="200867">
                  <c:v>51.1205072627275</c:v>
                </c:pt>
                <c:pt idx="200868">
                  <c:v>51.120599952706101</c:v>
                </c:pt>
                <c:pt idx="200869">
                  <c:v>51.120692642387901</c:v>
                </c:pt>
                <c:pt idx="200870">
                  <c:v>51.120785331773099</c:v>
                </c:pt>
                <c:pt idx="200871">
                  <c:v>51.120878020861497</c:v>
                </c:pt>
                <c:pt idx="200872">
                  <c:v>51.120970709653299</c:v>
                </c:pt>
                <c:pt idx="200873">
                  <c:v>51.121063398148401</c:v>
                </c:pt>
                <c:pt idx="200874">
                  <c:v>51.121156086346801</c:v>
                </c:pt>
                <c:pt idx="200875">
                  <c:v>51.1212487742485</c:v>
                </c:pt>
                <c:pt idx="200876">
                  <c:v>51.121341461853497</c:v>
                </c:pt>
                <c:pt idx="200877">
                  <c:v>51.1214341491619</c:v>
                </c:pt>
                <c:pt idx="200878">
                  <c:v>51.121526836173501</c:v>
                </c:pt>
                <c:pt idx="200879">
                  <c:v>51.121619522888501</c:v>
                </c:pt>
                <c:pt idx="200880">
                  <c:v>51.1217122093068</c:v>
                </c:pt>
                <c:pt idx="200881">
                  <c:v>51.121804895428397</c:v>
                </c:pt>
                <c:pt idx="200882">
                  <c:v>51.1218975812533</c:v>
                </c:pt>
                <c:pt idx="200883">
                  <c:v>51.121990266781602</c:v>
                </c:pt>
                <c:pt idx="200884">
                  <c:v>51.122082952013201</c:v>
                </c:pt>
                <c:pt idx="200885">
                  <c:v>51.1221756369481</c:v>
                </c:pt>
                <c:pt idx="200886">
                  <c:v>51.122268321586297</c:v>
                </c:pt>
                <c:pt idx="200887">
                  <c:v>51.1223610059278</c:v>
                </c:pt>
                <c:pt idx="200888">
                  <c:v>51.122453689972701</c:v>
                </c:pt>
                <c:pt idx="200889">
                  <c:v>51.122546373720901</c:v>
                </c:pt>
                <c:pt idx="200890">
                  <c:v>51.1226390571724</c:v>
                </c:pt>
                <c:pt idx="200891">
                  <c:v>51.122731740327303</c:v>
                </c:pt>
                <c:pt idx="200892">
                  <c:v>51.122824423185499</c:v>
                </c:pt>
                <c:pt idx="200893">
                  <c:v>51.122917105747</c:v>
                </c:pt>
                <c:pt idx="200894">
                  <c:v>51.1230097880118</c:v>
                </c:pt>
                <c:pt idx="200895">
                  <c:v>51.123102469979997</c:v>
                </c:pt>
                <c:pt idx="200896">
                  <c:v>51.123195151651501</c:v>
                </c:pt>
                <c:pt idx="200897">
                  <c:v>51.123287833026303</c:v>
                </c:pt>
                <c:pt idx="200898">
                  <c:v>51.123380514104497</c:v>
                </c:pt>
                <c:pt idx="200899">
                  <c:v>51.123473194886003</c:v>
                </c:pt>
                <c:pt idx="200900">
                  <c:v>51.1235658753709</c:v>
                </c:pt>
                <c:pt idx="200901">
                  <c:v>51.123658555559103</c:v>
                </c:pt>
                <c:pt idx="200902">
                  <c:v>51.123751235450598</c:v>
                </c:pt>
                <c:pt idx="200903">
                  <c:v>51.123843915045498</c:v>
                </c:pt>
                <c:pt idx="200904">
                  <c:v>51.123936594343697</c:v>
                </c:pt>
                <c:pt idx="200905">
                  <c:v>51.124029273345201</c:v>
                </c:pt>
                <c:pt idx="200906">
                  <c:v>51.124121952050103</c:v>
                </c:pt>
                <c:pt idx="200907">
                  <c:v>51.124214630458397</c:v>
                </c:pt>
                <c:pt idx="200908">
                  <c:v>51.124307308570003</c:v>
                </c:pt>
                <c:pt idx="200909">
                  <c:v>51.124399986384901</c:v>
                </c:pt>
                <c:pt idx="200910">
                  <c:v>51.124492663903197</c:v>
                </c:pt>
                <c:pt idx="200911">
                  <c:v>51.124585341124799</c:v>
                </c:pt>
                <c:pt idx="200912">
                  <c:v>51.124678018049799</c:v>
                </c:pt>
                <c:pt idx="200913">
                  <c:v>51.124770694678098</c:v>
                </c:pt>
                <c:pt idx="200914">
                  <c:v>51.124863371009802</c:v>
                </c:pt>
                <c:pt idx="200915">
                  <c:v>51.124956047044797</c:v>
                </c:pt>
                <c:pt idx="200916">
                  <c:v>51.125048722783198</c:v>
                </c:pt>
                <c:pt idx="200917">
                  <c:v>51.125141398224898</c:v>
                </c:pt>
                <c:pt idx="200918">
                  <c:v>51.125234073370002</c:v>
                </c:pt>
                <c:pt idx="200919">
                  <c:v>51.125326748218399</c:v>
                </c:pt>
                <c:pt idx="200920">
                  <c:v>51.1254194227702</c:v>
                </c:pt>
                <c:pt idx="200921">
                  <c:v>51.1255120970254</c:v>
                </c:pt>
                <c:pt idx="200922">
                  <c:v>51.125604770983898</c:v>
                </c:pt>
                <c:pt idx="200923">
                  <c:v>51.125697444645702</c:v>
                </c:pt>
                <c:pt idx="200924">
                  <c:v>51.125790118010997</c:v>
                </c:pt>
                <c:pt idx="200925">
                  <c:v>51.125882791079498</c:v>
                </c:pt>
                <c:pt idx="200926">
                  <c:v>51.125975463851503</c:v>
                </c:pt>
                <c:pt idx="200927">
                  <c:v>51.126068136326801</c:v>
                </c:pt>
                <c:pt idx="200928">
                  <c:v>51.126160808505503</c:v>
                </c:pt>
                <c:pt idx="200929">
                  <c:v>51.126253480387497</c:v>
                </c:pt>
                <c:pt idx="200930">
                  <c:v>51.126346151972903</c:v>
                </c:pt>
                <c:pt idx="200931">
                  <c:v>51.126438823261701</c:v>
                </c:pt>
                <c:pt idx="200932">
                  <c:v>51.126531494253904</c:v>
                </c:pt>
                <c:pt idx="200933">
                  <c:v>51.126624164949398</c:v>
                </c:pt>
                <c:pt idx="200934">
                  <c:v>51.126716835348198</c:v>
                </c:pt>
                <c:pt idx="200935">
                  <c:v>51.126809505450503</c:v>
                </c:pt>
                <c:pt idx="200936">
                  <c:v>51.126902175256099</c:v>
                </c:pt>
                <c:pt idx="200937">
                  <c:v>51.1269948447651</c:v>
                </c:pt>
                <c:pt idx="200938">
                  <c:v>51.1270875139775</c:v>
                </c:pt>
                <c:pt idx="200939">
                  <c:v>51.127180182893198</c:v>
                </c:pt>
                <c:pt idx="200940">
                  <c:v>51.127272851512302</c:v>
                </c:pt>
                <c:pt idx="200941">
                  <c:v>51.127365519834797</c:v>
                </c:pt>
                <c:pt idx="200942">
                  <c:v>51.127458187860697</c:v>
                </c:pt>
                <c:pt idx="200943">
                  <c:v>51.127550855589902</c:v>
                </c:pt>
                <c:pt idx="200944">
                  <c:v>51.127643523022499</c:v>
                </c:pt>
                <c:pt idx="200945">
                  <c:v>51.127736190158501</c:v>
                </c:pt>
                <c:pt idx="200946">
                  <c:v>51.127828856997901</c:v>
                </c:pt>
                <c:pt idx="200947">
                  <c:v>51.127921523540699</c:v>
                </c:pt>
                <c:pt idx="200948">
                  <c:v>51.128014189786803</c:v>
                </c:pt>
                <c:pt idx="200949">
                  <c:v>51.128106855736398</c:v>
                </c:pt>
                <c:pt idx="200950">
                  <c:v>51.128199521389298</c:v>
                </c:pt>
                <c:pt idx="200951">
                  <c:v>51.128292186745597</c:v>
                </c:pt>
                <c:pt idx="200952">
                  <c:v>51.128384851805301</c:v>
                </c:pt>
                <c:pt idx="200953">
                  <c:v>51.128477516568402</c:v>
                </c:pt>
                <c:pt idx="200954">
                  <c:v>51.128570181034803</c:v>
                </c:pt>
                <c:pt idx="200955">
                  <c:v>51.128662845204701</c:v>
                </c:pt>
                <c:pt idx="200956">
                  <c:v>51.128755509077898</c:v>
                </c:pt>
                <c:pt idx="200957">
                  <c:v>51.1288481726546</c:v>
                </c:pt>
                <c:pt idx="200958">
                  <c:v>51.1289408359346</c:v>
                </c:pt>
                <c:pt idx="200959">
                  <c:v>51.129033498917998</c:v>
                </c:pt>
                <c:pt idx="200960">
                  <c:v>51.129126161604802</c:v>
                </c:pt>
                <c:pt idx="200961">
                  <c:v>51.129218823994997</c:v>
                </c:pt>
                <c:pt idx="200962">
                  <c:v>51.129311486088604</c:v>
                </c:pt>
                <c:pt idx="200963">
                  <c:v>51.129404147885701</c:v>
                </c:pt>
                <c:pt idx="200964">
                  <c:v>51.129496809386097</c:v>
                </c:pt>
                <c:pt idx="200965">
                  <c:v>51.129589470589899</c:v>
                </c:pt>
                <c:pt idx="200966">
                  <c:v>51.129682131497098</c:v>
                </c:pt>
                <c:pt idx="200967">
                  <c:v>51.129774792107597</c:v>
                </c:pt>
                <c:pt idx="200968">
                  <c:v>51.129867452421699</c:v>
                </c:pt>
                <c:pt idx="200969">
                  <c:v>51.1299601124391</c:v>
                </c:pt>
                <c:pt idx="200970">
                  <c:v>51.1300527721599</c:v>
                </c:pt>
                <c:pt idx="200971">
                  <c:v>51.130145431584097</c:v>
                </c:pt>
                <c:pt idx="200972">
                  <c:v>51.1302380907117</c:v>
                </c:pt>
                <c:pt idx="200973">
                  <c:v>51.130330749542701</c:v>
                </c:pt>
                <c:pt idx="200974">
                  <c:v>51.130423408077199</c:v>
                </c:pt>
                <c:pt idx="200975">
                  <c:v>51.130516066315003</c:v>
                </c:pt>
                <c:pt idx="200976">
                  <c:v>51.130608724256199</c:v>
                </c:pt>
                <c:pt idx="200977">
                  <c:v>51.130701381900899</c:v>
                </c:pt>
                <c:pt idx="200978">
                  <c:v>51.130794039248997</c:v>
                </c:pt>
                <c:pt idx="200979">
                  <c:v>51.1308866963005</c:v>
                </c:pt>
                <c:pt idx="200980">
                  <c:v>51.130979353055302</c:v>
                </c:pt>
                <c:pt idx="200981">
                  <c:v>51.131072009513701</c:v>
                </c:pt>
                <c:pt idx="200982">
                  <c:v>51.131164665675399</c:v>
                </c:pt>
                <c:pt idx="200983">
                  <c:v>51.131257321540502</c:v>
                </c:pt>
                <c:pt idx="200984">
                  <c:v>51.131349977109103</c:v>
                </c:pt>
                <c:pt idx="200985">
                  <c:v>51.131442632381102</c:v>
                </c:pt>
                <c:pt idx="200986">
                  <c:v>51.131535287356499</c:v>
                </c:pt>
                <c:pt idx="200987">
                  <c:v>51.131627942035301</c:v>
                </c:pt>
                <c:pt idx="200988">
                  <c:v>51.131720596417502</c:v>
                </c:pt>
                <c:pt idx="200989">
                  <c:v>51.1318132505032</c:v>
                </c:pt>
                <c:pt idx="200990">
                  <c:v>51.131905904292204</c:v>
                </c:pt>
                <c:pt idx="200991">
                  <c:v>51.131998557784698</c:v>
                </c:pt>
                <c:pt idx="200992">
                  <c:v>51.132091210980697</c:v>
                </c:pt>
                <c:pt idx="200993">
                  <c:v>51.132183863880002</c:v>
                </c:pt>
                <c:pt idx="200994">
                  <c:v>51.132276516482797</c:v>
                </c:pt>
                <c:pt idx="200995">
                  <c:v>51.132369168788998</c:v>
                </c:pt>
                <c:pt idx="200996">
                  <c:v>51.132461820798603</c:v>
                </c:pt>
                <c:pt idx="200997">
                  <c:v>51.1325544725117</c:v>
                </c:pt>
                <c:pt idx="200998">
                  <c:v>51.132647123928201</c:v>
                </c:pt>
                <c:pt idx="200999">
                  <c:v>51.132739775048101</c:v>
                </c:pt>
                <c:pt idx="201000">
                  <c:v>51.132832425871499</c:v>
                </c:pt>
                <c:pt idx="201001">
                  <c:v>51.132925076398202</c:v>
                </c:pt>
                <c:pt idx="201002">
                  <c:v>51.133017726628502</c:v>
                </c:pt>
                <c:pt idx="201003">
                  <c:v>51.133110376562101</c:v>
                </c:pt>
                <c:pt idx="201004">
                  <c:v>51.133203026199197</c:v>
                </c:pt>
                <c:pt idx="201005">
                  <c:v>51.133295675539799</c:v>
                </c:pt>
                <c:pt idx="201006">
                  <c:v>51.133388324583699</c:v>
                </c:pt>
                <c:pt idx="201007">
                  <c:v>51.133480973331103</c:v>
                </c:pt>
                <c:pt idx="201008">
                  <c:v>51.133573621781998</c:v>
                </c:pt>
                <c:pt idx="201009">
                  <c:v>51.133666269936299</c:v>
                </c:pt>
                <c:pt idx="201010">
                  <c:v>51.133758917793998</c:v>
                </c:pt>
                <c:pt idx="201011">
                  <c:v>51.133851565355201</c:v>
                </c:pt>
                <c:pt idx="201012">
                  <c:v>51.133944212619802</c:v>
                </c:pt>
                <c:pt idx="201013">
                  <c:v>51.134036859587802</c:v>
                </c:pt>
                <c:pt idx="201014">
                  <c:v>51.134129506259299</c:v>
                </c:pt>
                <c:pt idx="201015">
                  <c:v>51.134222152634301</c:v>
                </c:pt>
                <c:pt idx="201016">
                  <c:v>51.134314798712701</c:v>
                </c:pt>
                <c:pt idx="201017">
                  <c:v>51.134407444494499</c:v>
                </c:pt>
                <c:pt idx="201018">
                  <c:v>51.134500089979802</c:v>
                </c:pt>
                <c:pt idx="201019">
                  <c:v>51.134592735168603</c:v>
                </c:pt>
                <c:pt idx="201020">
                  <c:v>51.134685380060802</c:v>
                </c:pt>
                <c:pt idx="201021">
                  <c:v>51.134778024656399</c:v>
                </c:pt>
                <c:pt idx="201022">
                  <c:v>51.1348706689555</c:v>
                </c:pt>
                <c:pt idx="201023">
                  <c:v>51.134963312958099</c:v>
                </c:pt>
                <c:pt idx="201024">
                  <c:v>51.135055956664097</c:v>
                </c:pt>
                <c:pt idx="201025">
                  <c:v>51.135148600073499</c:v>
                </c:pt>
                <c:pt idx="201026">
                  <c:v>51.1352412431864</c:v>
                </c:pt>
                <c:pt idx="201027">
                  <c:v>51.135333886002797</c:v>
                </c:pt>
                <c:pt idx="201028">
                  <c:v>51.1354265285227</c:v>
                </c:pt>
                <c:pt idx="201029">
                  <c:v>51.135519170746001</c:v>
                </c:pt>
                <c:pt idx="201030">
                  <c:v>51.1356118126727</c:v>
                </c:pt>
                <c:pt idx="201031">
                  <c:v>51.135704454302903</c:v>
                </c:pt>
                <c:pt idx="201032">
                  <c:v>51.135797095636597</c:v>
                </c:pt>
                <c:pt idx="201033">
                  <c:v>51.135889736673803</c:v>
                </c:pt>
                <c:pt idx="201034">
                  <c:v>51.1359823774144</c:v>
                </c:pt>
                <c:pt idx="201035">
                  <c:v>51.136075017858403</c:v>
                </c:pt>
                <c:pt idx="201036">
                  <c:v>51.136167658006002</c:v>
                </c:pt>
                <c:pt idx="201037">
                  <c:v>51.136260297857</c:v>
                </c:pt>
                <c:pt idx="201038">
                  <c:v>51.136352937411502</c:v>
                </c:pt>
                <c:pt idx="201039">
                  <c:v>51.136445576669402</c:v>
                </c:pt>
                <c:pt idx="201040">
                  <c:v>51.1365382156308</c:v>
                </c:pt>
                <c:pt idx="201041">
                  <c:v>51.136630854295703</c:v>
                </c:pt>
                <c:pt idx="201042">
                  <c:v>51.136723492664103</c:v>
                </c:pt>
                <c:pt idx="201043">
                  <c:v>51.136816130735902</c:v>
                </c:pt>
                <c:pt idx="201044">
                  <c:v>51.136908768511198</c:v>
                </c:pt>
                <c:pt idx="201045">
                  <c:v>51.137001405989999</c:v>
                </c:pt>
                <c:pt idx="201046">
                  <c:v>51.137094043172198</c:v>
                </c:pt>
                <c:pt idx="201047">
                  <c:v>51.137186680058001</c:v>
                </c:pt>
                <c:pt idx="201048">
                  <c:v>51.137279316647202</c:v>
                </c:pt>
                <c:pt idx="201049">
                  <c:v>51.137371952939901</c:v>
                </c:pt>
                <c:pt idx="201050">
                  <c:v>51.137464588935998</c:v>
                </c:pt>
                <c:pt idx="201051">
                  <c:v>51.1375572246357</c:v>
                </c:pt>
                <c:pt idx="201052">
                  <c:v>51.137649860038799</c:v>
                </c:pt>
                <c:pt idx="201053">
                  <c:v>51.137742495145403</c:v>
                </c:pt>
                <c:pt idx="201054">
                  <c:v>51.137835129955498</c:v>
                </c:pt>
                <c:pt idx="201055">
                  <c:v>51.137927764469097</c:v>
                </c:pt>
                <c:pt idx="201056">
                  <c:v>51.138020398686102</c:v>
                </c:pt>
                <c:pt idx="201057">
                  <c:v>51.138113032606697</c:v>
                </c:pt>
                <c:pt idx="201058">
                  <c:v>51.138205666230697</c:v>
                </c:pt>
                <c:pt idx="201059">
                  <c:v>51.138298299558301</c:v>
                </c:pt>
                <c:pt idx="201060">
                  <c:v>51.138390932589303</c:v>
                </c:pt>
                <c:pt idx="201061">
                  <c:v>51.138483565323803</c:v>
                </c:pt>
                <c:pt idx="201062">
                  <c:v>51.1385761977618</c:v>
                </c:pt>
                <c:pt idx="201063">
                  <c:v>51.138668829903303</c:v>
                </c:pt>
                <c:pt idx="201064">
                  <c:v>51.138761461748203</c:v>
                </c:pt>
                <c:pt idx="201065">
                  <c:v>51.1388540932967</c:v>
                </c:pt>
                <c:pt idx="201066">
                  <c:v>51.138946724548703</c:v>
                </c:pt>
                <c:pt idx="201067">
                  <c:v>51.139039355504103</c:v>
                </c:pt>
                <c:pt idx="201068">
                  <c:v>51.1391319861631</c:v>
                </c:pt>
                <c:pt idx="201069">
                  <c:v>51.139224616525603</c:v>
                </c:pt>
                <c:pt idx="201070">
                  <c:v>51.139317246591503</c:v>
                </c:pt>
                <c:pt idx="201071">
                  <c:v>51.139409876361</c:v>
                </c:pt>
                <c:pt idx="201072">
                  <c:v>51.139502505833903</c:v>
                </c:pt>
                <c:pt idx="201073">
                  <c:v>51.139595135010403</c:v>
                </c:pt>
                <c:pt idx="201074">
                  <c:v>51.139687763890301</c:v>
                </c:pt>
                <c:pt idx="201075">
                  <c:v>51.139780392473803</c:v>
                </c:pt>
                <c:pt idx="201076">
                  <c:v>51.139873020760803</c:v>
                </c:pt>
                <c:pt idx="201077">
                  <c:v>51.1399656487512</c:v>
                </c:pt>
                <c:pt idx="201078">
                  <c:v>51.140058276445203</c:v>
                </c:pt>
                <c:pt idx="201079">
                  <c:v>51.140150903842702</c:v>
                </c:pt>
                <c:pt idx="201080">
                  <c:v>51.1402435309437</c:v>
                </c:pt>
                <c:pt idx="201081">
                  <c:v>51.140336157748202</c:v>
                </c:pt>
                <c:pt idx="201082">
                  <c:v>51.140428784256201</c:v>
                </c:pt>
                <c:pt idx="201083">
                  <c:v>51.140521410467699</c:v>
                </c:pt>
                <c:pt idx="201084">
                  <c:v>51.1406140363828</c:v>
                </c:pt>
                <c:pt idx="201085">
                  <c:v>51.1407066620013</c:v>
                </c:pt>
                <c:pt idx="201086">
                  <c:v>51.140799287323397</c:v>
                </c:pt>
                <c:pt idx="201087">
                  <c:v>51.140891912348899</c:v>
                </c:pt>
                <c:pt idx="201088">
                  <c:v>51.140984537077998</c:v>
                </c:pt>
                <c:pt idx="201089">
                  <c:v>51.141077161510601</c:v>
                </c:pt>
                <c:pt idx="201090">
                  <c:v>51.141169785646802</c:v>
                </c:pt>
                <c:pt idx="201091">
                  <c:v>51.141262409486401</c:v>
                </c:pt>
                <c:pt idx="201092">
                  <c:v>51.141355033029598</c:v>
                </c:pt>
                <c:pt idx="201093">
                  <c:v>51.141447656276299</c:v>
                </c:pt>
                <c:pt idx="201094">
                  <c:v>51.141540279226497</c:v>
                </c:pt>
                <c:pt idx="201095">
                  <c:v>51.1416329018802</c:v>
                </c:pt>
                <c:pt idx="201096">
                  <c:v>51.141725524237401</c:v>
                </c:pt>
                <c:pt idx="201097">
                  <c:v>51.141818146298199</c:v>
                </c:pt>
                <c:pt idx="201098">
                  <c:v>51.141910768062502</c:v>
                </c:pt>
                <c:pt idx="201099">
                  <c:v>51.142003389530302</c:v>
                </c:pt>
                <c:pt idx="201100">
                  <c:v>51.1420960107017</c:v>
                </c:pt>
                <c:pt idx="201101">
                  <c:v>51.142188631576602</c:v>
                </c:pt>
                <c:pt idx="201102">
                  <c:v>51.142281252155001</c:v>
                </c:pt>
                <c:pt idx="201103">
                  <c:v>51.142373872436899</c:v>
                </c:pt>
                <c:pt idx="201104">
                  <c:v>51.1424664924224</c:v>
                </c:pt>
                <c:pt idx="201105">
                  <c:v>51.1425591121114</c:v>
                </c:pt>
                <c:pt idx="201106">
                  <c:v>51.142651731503904</c:v>
                </c:pt>
                <c:pt idx="201107">
                  <c:v>51.142744350599997</c:v>
                </c:pt>
                <c:pt idx="201108">
                  <c:v>51.142836969399603</c:v>
                </c:pt>
                <c:pt idx="201109">
                  <c:v>51.142929587902699</c:v>
                </c:pt>
                <c:pt idx="201110">
                  <c:v>51.1430222061094</c:v>
                </c:pt>
                <c:pt idx="201111">
                  <c:v>51.143114824019598</c:v>
                </c:pt>
                <c:pt idx="201112">
                  <c:v>51.143207441633301</c:v>
                </c:pt>
                <c:pt idx="201113">
                  <c:v>51.143300058950601</c:v>
                </c:pt>
                <c:pt idx="201114">
                  <c:v>51.143392675971498</c:v>
                </c:pt>
                <c:pt idx="201115">
                  <c:v>51.1434852926958</c:v>
                </c:pt>
                <c:pt idx="201116">
                  <c:v>51.143577909123699</c:v>
                </c:pt>
                <c:pt idx="201117">
                  <c:v>51.143670525255203</c:v>
                </c:pt>
                <c:pt idx="201118">
                  <c:v>51.143763141090197</c:v>
                </c:pt>
                <c:pt idx="201119">
                  <c:v>51.143855756628703</c:v>
                </c:pt>
                <c:pt idx="201120">
                  <c:v>51.143948371870799</c:v>
                </c:pt>
                <c:pt idx="201121">
                  <c:v>51.1440409868164</c:v>
                </c:pt>
                <c:pt idx="201122">
                  <c:v>51.144133601465597</c:v>
                </c:pt>
                <c:pt idx="201123">
                  <c:v>51.144226215818399</c:v>
                </c:pt>
                <c:pt idx="201124">
                  <c:v>51.144318829874599</c:v>
                </c:pt>
                <c:pt idx="201125">
                  <c:v>51.144411443634503</c:v>
                </c:pt>
                <c:pt idx="201126">
                  <c:v>51.144504057097897</c:v>
                </c:pt>
                <c:pt idx="201127">
                  <c:v>51.144596670264797</c:v>
                </c:pt>
                <c:pt idx="201128">
                  <c:v>51.1446892831353</c:v>
                </c:pt>
                <c:pt idx="201129">
                  <c:v>51.144781895709301</c:v>
                </c:pt>
                <c:pt idx="201130">
                  <c:v>51.144874507986898</c:v>
                </c:pt>
                <c:pt idx="201131">
                  <c:v>51.144967119968101</c:v>
                </c:pt>
                <c:pt idx="201132">
                  <c:v>51.1450597316528</c:v>
                </c:pt>
                <c:pt idx="201133">
                  <c:v>51.145152343041097</c:v>
                </c:pt>
                <c:pt idx="201134">
                  <c:v>51.145244954132899</c:v>
                </c:pt>
                <c:pt idx="201135">
                  <c:v>51.145337564928298</c:v>
                </c:pt>
                <c:pt idx="201136">
                  <c:v>51.145430175427201</c:v>
                </c:pt>
                <c:pt idx="201137">
                  <c:v>51.145522785629801</c:v>
                </c:pt>
                <c:pt idx="201138">
                  <c:v>51.145615395535799</c:v>
                </c:pt>
                <c:pt idx="201139">
                  <c:v>51.145708005145501</c:v>
                </c:pt>
                <c:pt idx="201140">
                  <c:v>51.1458006144587</c:v>
                </c:pt>
                <c:pt idx="201141">
                  <c:v>51.145893223475497</c:v>
                </c:pt>
                <c:pt idx="201142">
                  <c:v>51.145985832195798</c:v>
                </c:pt>
                <c:pt idx="201143">
                  <c:v>51.146078440619704</c:v>
                </c:pt>
                <c:pt idx="201144">
                  <c:v>51.146171048747199</c:v>
                </c:pt>
                <c:pt idx="201145">
                  <c:v>51.146263656578199</c:v>
                </c:pt>
                <c:pt idx="201146">
                  <c:v>51.146356264112796</c:v>
                </c:pt>
                <c:pt idx="201147">
                  <c:v>51.146448871350998</c:v>
                </c:pt>
                <c:pt idx="201148">
                  <c:v>51.146541478292797</c:v>
                </c:pt>
                <c:pt idx="201149">
                  <c:v>51.1466340849381</c:v>
                </c:pt>
                <c:pt idx="201150">
                  <c:v>51.146726691287</c:v>
                </c:pt>
                <c:pt idx="201151">
                  <c:v>51.146819297339498</c:v>
                </c:pt>
                <c:pt idx="201152">
                  <c:v>51.146911903095599</c:v>
                </c:pt>
                <c:pt idx="201153">
                  <c:v>51.147004508555199</c:v>
                </c:pt>
                <c:pt idx="201154">
                  <c:v>51.147097113718402</c:v>
                </c:pt>
                <c:pt idx="201155">
                  <c:v>51.147189718585203</c:v>
                </c:pt>
                <c:pt idx="201156">
                  <c:v>51.147282323155601</c:v>
                </c:pt>
                <c:pt idx="201157">
                  <c:v>51.147374927429503</c:v>
                </c:pt>
                <c:pt idx="201158">
                  <c:v>51.147467531407102</c:v>
                </c:pt>
                <c:pt idx="201159">
                  <c:v>51.147560135088199</c:v>
                </c:pt>
                <c:pt idx="201160">
                  <c:v>51.1476527384729</c:v>
                </c:pt>
                <c:pt idx="201161">
                  <c:v>51.147745341561198</c:v>
                </c:pt>
                <c:pt idx="201162">
                  <c:v>51.147837944353</c:v>
                </c:pt>
                <c:pt idx="201163">
                  <c:v>51.147930546848499</c:v>
                </c:pt>
                <c:pt idx="201164">
                  <c:v>51.148023149047603</c:v>
                </c:pt>
                <c:pt idx="201165">
                  <c:v>51.148115750950197</c:v>
                </c:pt>
                <c:pt idx="201166">
                  <c:v>51.148208352556402</c:v>
                </c:pt>
                <c:pt idx="201167">
                  <c:v>51.148300953866197</c:v>
                </c:pt>
                <c:pt idx="201168">
                  <c:v>51.148393554879704</c:v>
                </c:pt>
                <c:pt idx="201169">
                  <c:v>51.148486155596601</c:v>
                </c:pt>
                <c:pt idx="201170">
                  <c:v>51.148578756017201</c:v>
                </c:pt>
                <c:pt idx="201171">
                  <c:v>51.148671356141399</c:v>
                </c:pt>
                <c:pt idx="201172">
                  <c:v>51.148763955969201</c:v>
                </c:pt>
                <c:pt idx="201173">
                  <c:v>51.148856555500601</c:v>
                </c:pt>
                <c:pt idx="201174">
                  <c:v>51.148949154735597</c:v>
                </c:pt>
                <c:pt idx="201175">
                  <c:v>51.149041753674098</c:v>
                </c:pt>
                <c:pt idx="201176">
                  <c:v>51.149134352316302</c:v>
                </c:pt>
                <c:pt idx="201177">
                  <c:v>51.149226950662097</c:v>
                </c:pt>
                <c:pt idx="201178">
                  <c:v>51.149319548711503</c:v>
                </c:pt>
                <c:pt idx="201179">
                  <c:v>51.1494121464644</c:v>
                </c:pt>
                <c:pt idx="201180">
                  <c:v>51.149504743921</c:v>
                </c:pt>
                <c:pt idx="201181">
                  <c:v>51.149597341081197</c:v>
                </c:pt>
                <c:pt idx="201182">
                  <c:v>51.149689937944999</c:v>
                </c:pt>
                <c:pt idx="201183">
                  <c:v>51.149782534512397</c:v>
                </c:pt>
                <c:pt idx="201184">
                  <c:v>51.1498751307834</c:v>
                </c:pt>
                <c:pt idx="201185">
                  <c:v>51.149967726758</c:v>
                </c:pt>
                <c:pt idx="201186">
                  <c:v>51.150060322436197</c:v>
                </c:pt>
                <c:pt idx="201187">
                  <c:v>51.150152917817998</c:v>
                </c:pt>
                <c:pt idx="201188">
                  <c:v>51.150245512903503</c:v>
                </c:pt>
                <c:pt idx="201189">
                  <c:v>51.150338107692498</c:v>
                </c:pt>
                <c:pt idx="201190">
                  <c:v>51.150430702185197</c:v>
                </c:pt>
                <c:pt idx="201191">
                  <c:v>51.1505232963815</c:v>
                </c:pt>
                <c:pt idx="201192">
                  <c:v>51.150615890281401</c:v>
                </c:pt>
                <c:pt idx="201193">
                  <c:v>51.150708483884898</c:v>
                </c:pt>
                <c:pt idx="201194">
                  <c:v>51.150801077192</c:v>
                </c:pt>
                <c:pt idx="201195">
                  <c:v>51.150893670202699</c:v>
                </c:pt>
                <c:pt idx="201196">
                  <c:v>51.150986262917101</c:v>
                </c:pt>
                <c:pt idx="201197">
                  <c:v>51.151078855335001</c:v>
                </c:pt>
                <c:pt idx="201198">
                  <c:v>51.151171447456598</c:v>
                </c:pt>
                <c:pt idx="201199">
                  <c:v>51.151264039281799</c:v>
                </c:pt>
                <c:pt idx="201200">
                  <c:v>51.151356630810703</c:v>
                </c:pt>
                <c:pt idx="201201">
                  <c:v>51.151449222043098</c:v>
                </c:pt>
                <c:pt idx="201202">
                  <c:v>51.151541812979197</c:v>
                </c:pt>
                <c:pt idx="201203">
                  <c:v>51.1516344036189</c:v>
                </c:pt>
                <c:pt idx="201204">
                  <c:v>51.151726993962299</c:v>
                </c:pt>
                <c:pt idx="201205">
                  <c:v>51.151819584009203</c:v>
                </c:pt>
                <c:pt idx="201206">
                  <c:v>51.151912173759797</c:v>
                </c:pt>
                <c:pt idx="201207">
                  <c:v>51.152004763214002</c:v>
                </c:pt>
                <c:pt idx="201208">
                  <c:v>51.152097352371896</c:v>
                </c:pt>
                <c:pt idx="201209">
                  <c:v>51.152189941233303</c:v>
                </c:pt>
                <c:pt idx="201210">
                  <c:v>51.152282529798399</c:v>
                </c:pt>
                <c:pt idx="201211">
                  <c:v>51.152375118067198</c:v>
                </c:pt>
                <c:pt idx="201212">
                  <c:v>51.152467706039502</c:v>
                </c:pt>
                <c:pt idx="201213">
                  <c:v>51.152560293715602</c:v>
                </c:pt>
                <c:pt idx="201214">
                  <c:v>51.1526528810952</c:v>
                </c:pt>
                <c:pt idx="201215">
                  <c:v>51.152745468178502</c:v>
                </c:pt>
                <c:pt idx="201216">
                  <c:v>51.1528380549654</c:v>
                </c:pt>
                <c:pt idx="201217">
                  <c:v>51.152930641455903</c:v>
                </c:pt>
                <c:pt idx="201218">
                  <c:v>51.153023227650102</c:v>
                </c:pt>
                <c:pt idx="201219">
                  <c:v>51.153115813547998</c:v>
                </c:pt>
                <c:pt idx="201220">
                  <c:v>51.153208399149399</c:v>
                </c:pt>
                <c:pt idx="201221">
                  <c:v>51.153300984454503</c:v>
                </c:pt>
                <c:pt idx="201222">
                  <c:v>51.153393569463297</c:v>
                </c:pt>
                <c:pt idx="201223">
                  <c:v>51.153486154175702</c:v>
                </c:pt>
                <c:pt idx="201224">
                  <c:v>51.153578738591698</c:v>
                </c:pt>
                <c:pt idx="201225">
                  <c:v>51.153671322711403</c:v>
                </c:pt>
                <c:pt idx="201226">
                  <c:v>51.153763906534799</c:v>
                </c:pt>
                <c:pt idx="201227">
                  <c:v>51.153856490061798</c:v>
                </c:pt>
                <c:pt idx="201228">
                  <c:v>51.153949073292402</c:v>
                </c:pt>
                <c:pt idx="201229">
                  <c:v>51.154041656226703</c:v>
                </c:pt>
                <c:pt idx="201230">
                  <c:v>51.1541342388646</c:v>
                </c:pt>
                <c:pt idx="201231">
                  <c:v>51.154226821206201</c:v>
                </c:pt>
                <c:pt idx="201232">
                  <c:v>51.154319403251399</c:v>
                </c:pt>
                <c:pt idx="201233">
                  <c:v>51.154411985000301</c:v>
                </c:pt>
                <c:pt idx="201234">
                  <c:v>51.1545045664528</c:v>
                </c:pt>
                <c:pt idx="201235">
                  <c:v>51.154597147609003</c:v>
                </c:pt>
                <c:pt idx="201236">
                  <c:v>51.154689728468902</c:v>
                </c:pt>
                <c:pt idx="201237">
                  <c:v>51.154782309032399</c:v>
                </c:pt>
                <c:pt idx="201238">
                  <c:v>51.154874889299599</c:v>
                </c:pt>
                <c:pt idx="201239">
                  <c:v>51.154967469270403</c:v>
                </c:pt>
                <c:pt idx="201240">
                  <c:v>51.155060048944897</c:v>
                </c:pt>
                <c:pt idx="201241">
                  <c:v>51.155152628323002</c:v>
                </c:pt>
                <c:pt idx="201242">
                  <c:v>51.155245207404803</c:v>
                </c:pt>
                <c:pt idx="201243">
                  <c:v>51.155337786190302</c:v>
                </c:pt>
                <c:pt idx="201244">
                  <c:v>51.155430364679397</c:v>
                </c:pt>
                <c:pt idx="201245">
                  <c:v>51.155522942872203</c:v>
                </c:pt>
                <c:pt idx="201246">
                  <c:v>51.155615520768698</c:v>
                </c:pt>
                <c:pt idx="201247">
                  <c:v>51.155708098368798</c:v>
                </c:pt>
                <c:pt idx="201248">
                  <c:v>51.155800675672602</c:v>
                </c:pt>
                <c:pt idx="201249">
                  <c:v>51.155893252680102</c:v>
                </c:pt>
                <c:pt idx="201250">
                  <c:v>51.155985829391199</c:v>
                </c:pt>
                <c:pt idx="201251">
                  <c:v>51.156078405806099</c:v>
                </c:pt>
                <c:pt idx="201252">
                  <c:v>51.156170981924497</c:v>
                </c:pt>
                <c:pt idx="201253">
                  <c:v>51.156263557746698</c:v>
                </c:pt>
                <c:pt idx="201254">
                  <c:v>51.156356133272503</c:v>
                </c:pt>
                <c:pt idx="201255">
                  <c:v>51.156448708501998</c:v>
                </c:pt>
                <c:pt idx="201256">
                  <c:v>51.156541283435203</c:v>
                </c:pt>
                <c:pt idx="201257">
                  <c:v>51.156633858071999</c:v>
                </c:pt>
                <c:pt idx="201258">
                  <c:v>51.156726432412498</c:v>
                </c:pt>
                <c:pt idx="201259">
                  <c:v>51.156819006456701</c:v>
                </c:pt>
                <c:pt idx="201260">
                  <c:v>51.1569115802046</c:v>
                </c:pt>
                <c:pt idx="201261">
                  <c:v>51.157004153656203</c:v>
                </c:pt>
                <c:pt idx="201262">
                  <c:v>51.157096726811403</c:v>
                </c:pt>
                <c:pt idx="201263">
                  <c:v>51.1571892996703</c:v>
                </c:pt>
                <c:pt idx="201264">
                  <c:v>51.1572818722329</c:v>
                </c:pt>
                <c:pt idx="201265">
                  <c:v>51.157374444499197</c:v>
                </c:pt>
                <c:pt idx="201266">
                  <c:v>51.157467016469198</c:v>
                </c:pt>
                <c:pt idx="201267">
                  <c:v>51.157559588142902</c:v>
                </c:pt>
                <c:pt idx="201268">
                  <c:v>51.157652159520197</c:v>
                </c:pt>
                <c:pt idx="201269">
                  <c:v>51.157744730601202</c:v>
                </c:pt>
                <c:pt idx="201270">
                  <c:v>51.157837301386003</c:v>
                </c:pt>
                <c:pt idx="201271">
                  <c:v>51.157929871874401</c:v>
                </c:pt>
                <c:pt idx="201272">
                  <c:v>51.158022442066503</c:v>
                </c:pt>
                <c:pt idx="201273">
                  <c:v>51.158115011962302</c:v>
                </c:pt>
                <c:pt idx="201274">
                  <c:v>51.158207581561797</c:v>
                </c:pt>
                <c:pt idx="201275">
                  <c:v>51.158300150864903</c:v>
                </c:pt>
                <c:pt idx="201276">
                  <c:v>51.158392719871799</c:v>
                </c:pt>
                <c:pt idx="201277">
                  <c:v>51.158485288582398</c:v>
                </c:pt>
                <c:pt idx="201278">
                  <c:v>51.158577856996601</c:v>
                </c:pt>
                <c:pt idx="201279">
                  <c:v>51.1586704251146</c:v>
                </c:pt>
                <c:pt idx="201280">
                  <c:v>51.158762992936197</c:v>
                </c:pt>
                <c:pt idx="201281">
                  <c:v>51.158855560461603</c:v>
                </c:pt>
                <c:pt idx="201282">
                  <c:v>51.1589481276906</c:v>
                </c:pt>
                <c:pt idx="201283">
                  <c:v>51.1590406946234</c:v>
                </c:pt>
                <c:pt idx="201284">
                  <c:v>51.159133261259797</c:v>
                </c:pt>
                <c:pt idx="201285">
                  <c:v>51.159225827599997</c:v>
                </c:pt>
                <c:pt idx="201286">
                  <c:v>51.1593183936439</c:v>
                </c:pt>
                <c:pt idx="201287">
                  <c:v>51.159410959391401</c:v>
                </c:pt>
                <c:pt idx="201288">
                  <c:v>51.159503524842698</c:v>
                </c:pt>
                <c:pt idx="201289">
                  <c:v>51.159596089997699</c:v>
                </c:pt>
                <c:pt idx="201290">
                  <c:v>51.159688654856303</c:v>
                </c:pt>
                <c:pt idx="201291">
                  <c:v>51.159781219418697</c:v>
                </c:pt>
                <c:pt idx="201292">
                  <c:v>51.159873783684802</c:v>
                </c:pt>
                <c:pt idx="201293">
                  <c:v>51.159966347654603</c:v>
                </c:pt>
                <c:pt idx="201294">
                  <c:v>51.1600589113282</c:v>
                </c:pt>
                <c:pt idx="201295">
                  <c:v>51.160151474705401</c:v>
                </c:pt>
                <c:pt idx="201296">
                  <c:v>51.160244037786399</c:v>
                </c:pt>
                <c:pt idx="201297">
                  <c:v>51.160336600571</c:v>
                </c:pt>
                <c:pt idx="201298">
                  <c:v>51.160429163059398</c:v>
                </c:pt>
                <c:pt idx="201299">
                  <c:v>51.160521725251499</c:v>
                </c:pt>
                <c:pt idx="201300">
                  <c:v>51.160614287147297</c:v>
                </c:pt>
                <c:pt idx="201301">
                  <c:v>51.160706848746798</c:v>
                </c:pt>
                <c:pt idx="201302">
                  <c:v>51.160799410050103</c:v>
                </c:pt>
                <c:pt idx="201303">
                  <c:v>51.160891971056998</c:v>
                </c:pt>
                <c:pt idx="201304">
                  <c:v>51.160984531767703</c:v>
                </c:pt>
                <c:pt idx="201305">
                  <c:v>51.161077092182097</c:v>
                </c:pt>
                <c:pt idx="201306">
                  <c:v>51.161169652300202</c:v>
                </c:pt>
                <c:pt idx="201307">
                  <c:v>51.161262212122097</c:v>
                </c:pt>
                <c:pt idx="201308">
                  <c:v>51.161354771647702</c:v>
                </c:pt>
                <c:pt idx="201309">
                  <c:v>51.161447330877003</c:v>
                </c:pt>
                <c:pt idx="201310">
                  <c:v>51.161539889810001</c:v>
                </c:pt>
                <c:pt idx="201311">
                  <c:v>51.161632448446703</c:v>
                </c:pt>
                <c:pt idx="201312">
                  <c:v>51.161725006787201</c:v>
                </c:pt>
                <c:pt idx="201313">
                  <c:v>51.161817564831402</c:v>
                </c:pt>
                <c:pt idx="201314">
                  <c:v>51.1619101225794</c:v>
                </c:pt>
                <c:pt idx="201315">
                  <c:v>51.162002680031101</c:v>
                </c:pt>
                <c:pt idx="201316">
                  <c:v>51.162095237186499</c:v>
                </c:pt>
                <c:pt idx="201317">
                  <c:v>51.1621877940456</c:v>
                </c:pt>
                <c:pt idx="201318">
                  <c:v>51.162280350608498</c:v>
                </c:pt>
                <c:pt idx="201319">
                  <c:v>51.162372906875099</c:v>
                </c:pt>
                <c:pt idx="201320">
                  <c:v>51.162465462845397</c:v>
                </c:pt>
                <c:pt idx="201321">
                  <c:v>51.162558018519498</c:v>
                </c:pt>
                <c:pt idx="201322">
                  <c:v>51.162650573897302</c:v>
                </c:pt>
                <c:pt idx="201323">
                  <c:v>51.162743128978803</c:v>
                </c:pt>
                <c:pt idx="201324">
                  <c:v>51.162835683764101</c:v>
                </c:pt>
                <c:pt idx="201325">
                  <c:v>51.162928238253201</c:v>
                </c:pt>
                <c:pt idx="201326">
                  <c:v>51.163020792445899</c:v>
                </c:pt>
                <c:pt idx="201327">
                  <c:v>51.163113346342499</c:v>
                </c:pt>
                <c:pt idx="201328">
                  <c:v>51.163205899942703</c:v>
                </c:pt>
                <c:pt idx="201329">
                  <c:v>51.163298453246703</c:v>
                </c:pt>
                <c:pt idx="201330">
                  <c:v>51.1633910062545</c:v>
                </c:pt>
                <c:pt idx="201331">
                  <c:v>51.163483558966</c:v>
                </c:pt>
                <c:pt idx="201332">
                  <c:v>51.163576111381197</c:v>
                </c:pt>
                <c:pt idx="201333">
                  <c:v>51.163668663500196</c:v>
                </c:pt>
                <c:pt idx="201334">
                  <c:v>51.1637612153229</c:v>
                </c:pt>
                <c:pt idx="201335">
                  <c:v>51.1638537668494</c:v>
                </c:pt>
                <c:pt idx="201336">
                  <c:v>51.163946318079702</c:v>
                </c:pt>
                <c:pt idx="201337">
                  <c:v>51.164038869013702</c:v>
                </c:pt>
                <c:pt idx="201338">
                  <c:v>51.164131419651397</c:v>
                </c:pt>
                <c:pt idx="201339">
                  <c:v>51.164223969992896</c:v>
                </c:pt>
                <c:pt idx="201340">
                  <c:v>51.164316520038199</c:v>
                </c:pt>
                <c:pt idx="201341">
                  <c:v>51.164409069787197</c:v>
                </c:pt>
                <c:pt idx="201342">
                  <c:v>51.1645016192399</c:v>
                </c:pt>
                <c:pt idx="201343">
                  <c:v>51.164594168396498</c:v>
                </c:pt>
                <c:pt idx="201344">
                  <c:v>51.1646867172567</c:v>
                </c:pt>
                <c:pt idx="201345">
                  <c:v>51.164779265820798</c:v>
                </c:pt>
                <c:pt idx="201346">
                  <c:v>51.164871814088599</c:v>
                </c:pt>
                <c:pt idx="201347">
                  <c:v>51.164964362060097</c:v>
                </c:pt>
                <c:pt idx="201348">
                  <c:v>51.165056909735497</c:v>
                </c:pt>
                <c:pt idx="201349">
                  <c:v>51.165149457114502</c:v>
                </c:pt>
                <c:pt idx="201350">
                  <c:v>51.165242004197403</c:v>
                </c:pt>
                <c:pt idx="201351">
                  <c:v>51.165334550983999</c:v>
                </c:pt>
                <c:pt idx="201352">
                  <c:v>51.165427097474399</c:v>
                </c:pt>
                <c:pt idx="201353">
                  <c:v>51.165519643668503</c:v>
                </c:pt>
                <c:pt idx="201354">
                  <c:v>51.165612189566403</c:v>
                </c:pt>
                <c:pt idx="201355">
                  <c:v>51.165704735168099</c:v>
                </c:pt>
                <c:pt idx="201356">
                  <c:v>51.165797280473598</c:v>
                </c:pt>
                <c:pt idx="201357">
                  <c:v>51.1658898254828</c:v>
                </c:pt>
                <c:pt idx="201358">
                  <c:v>51.165982370195799</c:v>
                </c:pt>
                <c:pt idx="201359">
                  <c:v>51.166074914612601</c:v>
                </c:pt>
                <c:pt idx="201360">
                  <c:v>51.166167458733099</c:v>
                </c:pt>
                <c:pt idx="201361">
                  <c:v>51.166260002557401</c:v>
                </c:pt>
                <c:pt idx="201362">
                  <c:v>51.166352546085498</c:v>
                </c:pt>
                <c:pt idx="201363">
                  <c:v>51.166445089317399</c:v>
                </c:pt>
                <c:pt idx="201364">
                  <c:v>51.166537632252997</c:v>
                </c:pt>
                <c:pt idx="201365">
                  <c:v>51.166630174892497</c:v>
                </c:pt>
                <c:pt idx="201366">
                  <c:v>51.1667227172357</c:v>
                </c:pt>
                <c:pt idx="201367">
                  <c:v>51.1668152592827</c:v>
                </c:pt>
                <c:pt idx="201368">
                  <c:v>51.166907801033403</c:v>
                </c:pt>
                <c:pt idx="201369">
                  <c:v>51.167000342488002</c:v>
                </c:pt>
                <c:pt idx="201370">
                  <c:v>51.167092883646298</c:v>
                </c:pt>
                <c:pt idx="201371">
                  <c:v>51.167185424508403</c:v>
                </c:pt>
                <c:pt idx="201372">
                  <c:v>51.167277965074298</c:v>
                </c:pt>
                <c:pt idx="201373">
                  <c:v>51.167370505344003</c:v>
                </c:pt>
                <c:pt idx="201374">
                  <c:v>51.167463045317497</c:v>
                </c:pt>
                <c:pt idx="201375">
                  <c:v>51.167555584994702</c:v>
                </c:pt>
                <c:pt idx="201376">
                  <c:v>51.167648124375802</c:v>
                </c:pt>
                <c:pt idx="201377">
                  <c:v>51.167740663460599</c:v>
                </c:pt>
                <c:pt idx="201378">
                  <c:v>51.167833202249298</c:v>
                </c:pt>
                <c:pt idx="201379">
                  <c:v>51.167925740741701</c:v>
                </c:pt>
                <c:pt idx="201380">
                  <c:v>51.1680182789379</c:v>
                </c:pt>
                <c:pt idx="201381">
                  <c:v>51.168110816837903</c:v>
                </c:pt>
                <c:pt idx="201382">
                  <c:v>51.168203354441701</c:v>
                </c:pt>
                <c:pt idx="201383">
                  <c:v>51.168295891749302</c:v>
                </c:pt>
                <c:pt idx="201384">
                  <c:v>51.1683884287607</c:v>
                </c:pt>
                <c:pt idx="201385">
                  <c:v>51.168480965475901</c:v>
                </c:pt>
                <c:pt idx="201386">
                  <c:v>51.168573501894898</c:v>
                </c:pt>
                <c:pt idx="201387">
                  <c:v>51.168666038017697</c:v>
                </c:pt>
                <c:pt idx="201388">
                  <c:v>51.168758573844201</c:v>
                </c:pt>
                <c:pt idx="201389">
                  <c:v>51.1688511093746</c:v>
                </c:pt>
                <c:pt idx="201390">
                  <c:v>51.168943644608802</c:v>
                </c:pt>
                <c:pt idx="201391">
                  <c:v>51.169036179546801</c:v>
                </c:pt>
                <c:pt idx="201392">
                  <c:v>51.169128714188602</c:v>
                </c:pt>
                <c:pt idx="201393">
                  <c:v>51.1692212485342</c:v>
                </c:pt>
                <c:pt idx="201394">
                  <c:v>51.1693137825836</c:v>
                </c:pt>
                <c:pt idx="201395">
                  <c:v>51.169406316336797</c:v>
                </c:pt>
                <c:pt idx="201396">
                  <c:v>51.169498849793897</c:v>
                </c:pt>
                <c:pt idx="201397">
                  <c:v>51.1695913829547</c:v>
                </c:pt>
                <c:pt idx="201398">
                  <c:v>51.169683915819299</c:v>
                </c:pt>
                <c:pt idx="201399">
                  <c:v>51.1697764483878</c:v>
                </c:pt>
                <c:pt idx="201400">
                  <c:v>51.169868980659999</c:v>
                </c:pt>
                <c:pt idx="201401">
                  <c:v>51.1699615126361</c:v>
                </c:pt>
                <c:pt idx="201402">
                  <c:v>51.170054044315997</c:v>
                </c:pt>
                <c:pt idx="201403">
                  <c:v>51.170146575699697</c:v>
                </c:pt>
                <c:pt idx="201404">
                  <c:v>51.1702391067872</c:v>
                </c:pt>
                <c:pt idx="201405">
                  <c:v>51.170331637578599</c:v>
                </c:pt>
                <c:pt idx="201406">
                  <c:v>51.170424168073701</c:v>
                </c:pt>
                <c:pt idx="201407">
                  <c:v>51.170516698272699</c:v>
                </c:pt>
                <c:pt idx="201408">
                  <c:v>51.170609228175501</c:v>
                </c:pt>
                <c:pt idx="201409">
                  <c:v>51.170701757782098</c:v>
                </c:pt>
                <c:pt idx="201410">
                  <c:v>51.170794287092498</c:v>
                </c:pt>
                <c:pt idx="201411">
                  <c:v>51.170886816106801</c:v>
                </c:pt>
                <c:pt idx="201412">
                  <c:v>51.170979344824801</c:v>
                </c:pt>
                <c:pt idx="201413">
                  <c:v>51.171071873246703</c:v>
                </c:pt>
                <c:pt idx="201414">
                  <c:v>51.171164401372501</c:v>
                </c:pt>
                <c:pt idx="201415">
                  <c:v>51.171256929202002</c:v>
                </c:pt>
                <c:pt idx="201416">
                  <c:v>51.171349456735399</c:v>
                </c:pt>
                <c:pt idx="201417">
                  <c:v>51.171441983972599</c:v>
                </c:pt>
                <c:pt idx="201418">
                  <c:v>51.171534510913602</c:v>
                </c:pt>
                <c:pt idx="201419">
                  <c:v>51.171627037558501</c:v>
                </c:pt>
                <c:pt idx="201420">
                  <c:v>51.171719563907203</c:v>
                </c:pt>
                <c:pt idx="201421">
                  <c:v>51.171812089959701</c:v>
                </c:pt>
                <c:pt idx="201422">
                  <c:v>51.171904615716102</c:v>
                </c:pt>
                <c:pt idx="201423">
                  <c:v>51.171997141176199</c:v>
                </c:pt>
                <c:pt idx="201424">
                  <c:v>51.172089666340298</c:v>
                </c:pt>
                <c:pt idx="201425">
                  <c:v>51.172182191208101</c:v>
                </c:pt>
                <c:pt idx="201426">
                  <c:v>51.1722747157798</c:v>
                </c:pt>
                <c:pt idx="201427">
                  <c:v>51.172367240055401</c:v>
                </c:pt>
                <c:pt idx="201428">
                  <c:v>51.172459764034699</c:v>
                </c:pt>
                <c:pt idx="201429">
                  <c:v>51.172552287717899</c:v>
                </c:pt>
                <c:pt idx="201430">
                  <c:v>51.172644811105002</c:v>
                </c:pt>
                <c:pt idx="201431">
                  <c:v>51.172737334195901</c:v>
                </c:pt>
                <c:pt idx="201432">
                  <c:v>51.172829856990603</c:v>
                </c:pt>
                <c:pt idx="201433">
                  <c:v>51.172922379489201</c:v>
                </c:pt>
                <c:pt idx="201434">
                  <c:v>51.173014901691602</c:v>
                </c:pt>
                <c:pt idx="201435">
                  <c:v>51.173107423597898</c:v>
                </c:pt>
                <c:pt idx="201436">
                  <c:v>51.173199945207998</c:v>
                </c:pt>
                <c:pt idx="201437">
                  <c:v>51.1732924665219</c:v>
                </c:pt>
                <c:pt idx="201438">
                  <c:v>51.173384987539698</c:v>
                </c:pt>
                <c:pt idx="201439">
                  <c:v>51.173477508261399</c:v>
                </c:pt>
                <c:pt idx="201440">
                  <c:v>51.173570028686903</c:v>
                </c:pt>
                <c:pt idx="201441">
                  <c:v>51.173662548816203</c:v>
                </c:pt>
                <c:pt idx="201442">
                  <c:v>51.173755068649399</c:v>
                </c:pt>
                <c:pt idx="201443">
                  <c:v>51.173847588186497</c:v>
                </c:pt>
                <c:pt idx="201444">
                  <c:v>51.173940107427399</c:v>
                </c:pt>
                <c:pt idx="201445">
                  <c:v>51.174032626372203</c:v>
                </c:pt>
                <c:pt idx="201446">
                  <c:v>51.174125145020803</c:v>
                </c:pt>
                <c:pt idx="201447">
                  <c:v>51.174217663373199</c:v>
                </c:pt>
                <c:pt idx="201448">
                  <c:v>51.174310181429597</c:v>
                </c:pt>
                <c:pt idx="201449">
                  <c:v>51.174402699189798</c:v>
                </c:pt>
                <c:pt idx="201450">
                  <c:v>51.174495216653803</c:v>
                </c:pt>
                <c:pt idx="201451">
                  <c:v>51.174587733821703</c:v>
                </c:pt>
                <c:pt idx="201452">
                  <c:v>51.174680250693498</c:v>
                </c:pt>
                <c:pt idx="201453">
                  <c:v>51.174772767269097</c:v>
                </c:pt>
                <c:pt idx="201454">
                  <c:v>51.174865283548598</c:v>
                </c:pt>
                <c:pt idx="201455">
                  <c:v>51.174957799532002</c:v>
                </c:pt>
                <c:pt idx="201456">
                  <c:v>51.175050315219202</c:v>
                </c:pt>
                <c:pt idx="201457">
                  <c:v>51.175142830610298</c:v>
                </c:pt>
                <c:pt idx="201458">
                  <c:v>51.175235345705197</c:v>
                </c:pt>
                <c:pt idx="201459">
                  <c:v>51.175327860503998</c:v>
                </c:pt>
                <c:pt idx="201460">
                  <c:v>51.175420375006702</c:v>
                </c:pt>
                <c:pt idx="201461">
                  <c:v>51.175512889213302</c:v>
                </c:pt>
                <c:pt idx="201462">
                  <c:v>51.175605403123697</c:v>
                </c:pt>
                <c:pt idx="201463">
                  <c:v>51.175697916738002</c:v>
                </c:pt>
                <c:pt idx="201464">
                  <c:v>51.175790430056203</c:v>
                </c:pt>
                <c:pt idx="201465">
                  <c:v>51.1758829430782</c:v>
                </c:pt>
                <c:pt idx="201466">
                  <c:v>51.1759754558041</c:v>
                </c:pt>
                <c:pt idx="201467">
                  <c:v>51.176067968233902</c:v>
                </c:pt>
                <c:pt idx="201468">
                  <c:v>51.176160480367599</c:v>
                </c:pt>
                <c:pt idx="201469">
                  <c:v>51.1762529922051</c:v>
                </c:pt>
                <c:pt idx="201470">
                  <c:v>51.176345503746603</c:v>
                </c:pt>
                <c:pt idx="201471">
                  <c:v>51.176438014991902</c:v>
                </c:pt>
                <c:pt idx="201472">
                  <c:v>51.176530525941097</c:v>
                </c:pt>
                <c:pt idx="201473">
                  <c:v>51.176623036594101</c:v>
                </c:pt>
                <c:pt idx="201474">
                  <c:v>51.176715546951101</c:v>
                </c:pt>
                <c:pt idx="201475">
                  <c:v>51.176808057011897</c:v>
                </c:pt>
                <c:pt idx="201476">
                  <c:v>51.176900566776602</c:v>
                </c:pt>
                <c:pt idx="201477">
                  <c:v>51.176993076245203</c:v>
                </c:pt>
                <c:pt idx="201478">
                  <c:v>51.1770855854177</c:v>
                </c:pt>
                <c:pt idx="201479">
                  <c:v>51.177178094294</c:v>
                </c:pt>
                <c:pt idx="201480">
                  <c:v>51.177270602874302</c:v>
                </c:pt>
                <c:pt idx="201481">
                  <c:v>51.1773631111584</c:v>
                </c:pt>
                <c:pt idx="201482">
                  <c:v>51.1774556191465</c:v>
                </c:pt>
                <c:pt idx="201483">
                  <c:v>51.177548126838403</c:v>
                </c:pt>
                <c:pt idx="201484">
                  <c:v>51.177640634234201</c:v>
                </c:pt>
                <c:pt idx="201485">
                  <c:v>51.177733141333903</c:v>
                </c:pt>
                <c:pt idx="201486">
                  <c:v>51.1778256481375</c:v>
                </c:pt>
                <c:pt idx="201487">
                  <c:v>51.177918154644999</c:v>
                </c:pt>
                <c:pt idx="201488">
                  <c:v>51.178010660856401</c:v>
                </c:pt>
                <c:pt idx="201489">
                  <c:v>51.178103166771699</c:v>
                </c:pt>
                <c:pt idx="201490">
                  <c:v>51.1781956723908</c:v>
                </c:pt>
                <c:pt idx="201491">
                  <c:v>51.178288177713902</c:v>
                </c:pt>
                <c:pt idx="201492">
                  <c:v>51.178380682740901</c:v>
                </c:pt>
                <c:pt idx="201493">
                  <c:v>51.178473187471802</c:v>
                </c:pt>
                <c:pt idx="201494">
                  <c:v>51.178565691906499</c:v>
                </c:pt>
                <c:pt idx="201495">
                  <c:v>51.178658196045198</c:v>
                </c:pt>
                <c:pt idx="201496">
                  <c:v>51.1787506998878</c:v>
                </c:pt>
                <c:pt idx="201497">
                  <c:v>51.178843203434297</c:v>
                </c:pt>
                <c:pt idx="201498">
                  <c:v>51.178935706684697</c:v>
                </c:pt>
                <c:pt idx="201499">
                  <c:v>51.179028209639</c:v>
                </c:pt>
                <c:pt idx="201500">
                  <c:v>51.179120712297198</c:v>
                </c:pt>
                <c:pt idx="201501">
                  <c:v>51.179213214659299</c:v>
                </c:pt>
                <c:pt idx="201502">
                  <c:v>51.179305716725302</c:v>
                </c:pt>
                <c:pt idx="201503">
                  <c:v>51.179398218495201</c:v>
                </c:pt>
                <c:pt idx="201504">
                  <c:v>51.179490719969003</c:v>
                </c:pt>
                <c:pt idx="201505">
                  <c:v>51.1795832211468</c:v>
                </c:pt>
                <c:pt idx="201506">
                  <c:v>51.179675722028399</c:v>
                </c:pt>
                <c:pt idx="201507">
                  <c:v>51.179768222614001</c:v>
                </c:pt>
                <c:pt idx="201508">
                  <c:v>51.179860722903499</c:v>
                </c:pt>
                <c:pt idx="201509">
                  <c:v>51.179953222896899</c:v>
                </c:pt>
                <c:pt idx="201510">
                  <c:v>51.180045722594201</c:v>
                </c:pt>
                <c:pt idx="201511">
                  <c:v>51.180138221995399</c:v>
                </c:pt>
                <c:pt idx="201512">
                  <c:v>51.1802307211006</c:v>
                </c:pt>
                <c:pt idx="201513">
                  <c:v>51.180323219909702</c:v>
                </c:pt>
                <c:pt idx="201514">
                  <c:v>51.180415718422701</c:v>
                </c:pt>
                <c:pt idx="201515">
                  <c:v>51.180508216639502</c:v>
                </c:pt>
                <c:pt idx="201516">
                  <c:v>51.180600714560399</c:v>
                </c:pt>
                <c:pt idx="201517">
                  <c:v>51.180693212185098</c:v>
                </c:pt>
                <c:pt idx="201518">
                  <c:v>51.180785709513799</c:v>
                </c:pt>
                <c:pt idx="201519">
                  <c:v>51.180878206546403</c:v>
                </c:pt>
                <c:pt idx="201520">
                  <c:v>51.180970703282902</c:v>
                </c:pt>
                <c:pt idx="201521">
                  <c:v>51.181063199723397</c:v>
                </c:pt>
                <c:pt idx="201522">
                  <c:v>51.181155695867801</c:v>
                </c:pt>
                <c:pt idx="201523">
                  <c:v>51.181248191716101</c:v>
                </c:pt>
                <c:pt idx="201524">
                  <c:v>51.181340687268303</c:v>
                </c:pt>
                <c:pt idx="201525">
                  <c:v>51.181433182524501</c:v>
                </c:pt>
                <c:pt idx="201526">
                  <c:v>51.181525677484601</c:v>
                </c:pt>
                <c:pt idx="201527">
                  <c:v>51.181618172148603</c:v>
                </c:pt>
                <c:pt idx="201528">
                  <c:v>51.181710666516501</c:v>
                </c:pt>
                <c:pt idx="201529">
                  <c:v>51.181803160588402</c:v>
                </c:pt>
                <c:pt idx="201530">
                  <c:v>51.181895654364297</c:v>
                </c:pt>
                <c:pt idx="201531">
                  <c:v>51.181988147844002</c:v>
                </c:pt>
                <c:pt idx="201532">
                  <c:v>51.182080641027703</c:v>
                </c:pt>
                <c:pt idx="201533">
                  <c:v>51.182173133915398</c:v>
                </c:pt>
                <c:pt idx="201534">
                  <c:v>51.182265626506997</c:v>
                </c:pt>
                <c:pt idx="201535">
                  <c:v>51.182358118802497</c:v>
                </c:pt>
                <c:pt idx="201536">
                  <c:v>51.182450610801901</c:v>
                </c:pt>
                <c:pt idx="201537">
                  <c:v>51.182543102505299</c:v>
                </c:pt>
                <c:pt idx="201538">
                  <c:v>51.1826355939127</c:v>
                </c:pt>
                <c:pt idx="201539">
                  <c:v>51.182728085023903</c:v>
                </c:pt>
                <c:pt idx="201540">
                  <c:v>51.182820575839202</c:v>
                </c:pt>
                <c:pt idx="201541">
                  <c:v>51.182913066358303</c:v>
                </c:pt>
                <c:pt idx="201542">
                  <c:v>51.183005556581499</c:v>
                </c:pt>
                <c:pt idx="201543">
                  <c:v>51.183098046508498</c:v>
                </c:pt>
                <c:pt idx="201544">
                  <c:v>51.183190536139598</c:v>
                </c:pt>
                <c:pt idx="201545">
                  <c:v>51.183283025474502</c:v>
                </c:pt>
                <c:pt idx="201546">
                  <c:v>51.183375514513401</c:v>
                </c:pt>
                <c:pt idx="201547">
                  <c:v>51.183468003256301</c:v>
                </c:pt>
                <c:pt idx="201548">
                  <c:v>51.183560491703098</c:v>
                </c:pt>
                <c:pt idx="201549">
                  <c:v>51.183652979853903</c:v>
                </c:pt>
                <c:pt idx="201550">
                  <c:v>51.183745467708597</c:v>
                </c:pt>
                <c:pt idx="201551">
                  <c:v>51.1838379552673</c:v>
                </c:pt>
                <c:pt idx="201552">
                  <c:v>51.183930442529899</c:v>
                </c:pt>
                <c:pt idx="201553">
                  <c:v>51.1840229294965</c:v>
                </c:pt>
                <c:pt idx="201554">
                  <c:v>51.184115416167003</c:v>
                </c:pt>
                <c:pt idx="201555">
                  <c:v>51.184207902541502</c:v>
                </c:pt>
                <c:pt idx="201556">
                  <c:v>51.184300388620002</c:v>
                </c:pt>
                <c:pt idx="201557">
                  <c:v>51.184392874402398</c:v>
                </c:pt>
                <c:pt idx="201558">
                  <c:v>51.184485359888797</c:v>
                </c:pt>
                <c:pt idx="201559">
                  <c:v>51.184577845079197</c:v>
                </c:pt>
                <c:pt idx="201560">
                  <c:v>51.1846703299735</c:v>
                </c:pt>
                <c:pt idx="201561">
                  <c:v>51.184762814571798</c:v>
                </c:pt>
                <c:pt idx="201562">
                  <c:v>51.184855298873998</c:v>
                </c:pt>
                <c:pt idx="201563">
                  <c:v>51.184947782880201</c:v>
                </c:pt>
                <c:pt idx="201564">
                  <c:v>51.185040266590399</c:v>
                </c:pt>
                <c:pt idx="201565">
                  <c:v>51.185132750004499</c:v>
                </c:pt>
                <c:pt idx="201566">
                  <c:v>51.185225233122601</c:v>
                </c:pt>
                <c:pt idx="201567">
                  <c:v>51.185317715944699</c:v>
                </c:pt>
                <c:pt idx="201568">
                  <c:v>51.185410198470798</c:v>
                </c:pt>
                <c:pt idx="201569">
                  <c:v>51.1855026807008</c:v>
                </c:pt>
                <c:pt idx="201570">
                  <c:v>51.185595162634797</c:v>
                </c:pt>
                <c:pt idx="201571">
                  <c:v>51.185687644272697</c:v>
                </c:pt>
                <c:pt idx="201572">
                  <c:v>51.185780125614698</c:v>
                </c:pt>
                <c:pt idx="201573">
                  <c:v>51.185872606660602</c:v>
                </c:pt>
                <c:pt idx="201574">
                  <c:v>51.185965087410501</c:v>
                </c:pt>
                <c:pt idx="201575">
                  <c:v>51.186057567864403</c:v>
                </c:pt>
                <c:pt idx="201576">
                  <c:v>51.186150048022199</c:v>
                </c:pt>
                <c:pt idx="201577">
                  <c:v>51.186242527883998</c:v>
                </c:pt>
                <c:pt idx="201578">
                  <c:v>51.186335007449799</c:v>
                </c:pt>
                <c:pt idx="201579">
                  <c:v>51.186427486719602</c:v>
                </c:pt>
                <c:pt idx="201580">
                  <c:v>51.1865199656934</c:v>
                </c:pt>
                <c:pt idx="201581">
                  <c:v>51.1866124443712</c:v>
                </c:pt>
                <c:pt idx="201582">
                  <c:v>51.186704922752902</c:v>
                </c:pt>
                <c:pt idx="201583">
                  <c:v>51.1867974008386</c:v>
                </c:pt>
                <c:pt idx="201584">
                  <c:v>51.1868898786283</c:v>
                </c:pt>
                <c:pt idx="201585">
                  <c:v>51.186982356122002</c:v>
                </c:pt>
                <c:pt idx="201586">
                  <c:v>51.187074833319699</c:v>
                </c:pt>
                <c:pt idx="201587">
                  <c:v>51.187167310221398</c:v>
                </c:pt>
                <c:pt idx="201588">
                  <c:v>51.187259786827099</c:v>
                </c:pt>
                <c:pt idx="201589">
                  <c:v>51.187352263136702</c:v>
                </c:pt>
                <c:pt idx="201590">
                  <c:v>51.187444739150401</c:v>
                </c:pt>
                <c:pt idx="201591">
                  <c:v>51.187537214868001</c:v>
                </c:pt>
                <c:pt idx="201592">
                  <c:v>51.187629690289597</c:v>
                </c:pt>
                <c:pt idx="201593">
                  <c:v>51.187722165415302</c:v>
                </c:pt>
                <c:pt idx="201594">
                  <c:v>51.187814640244902</c:v>
                </c:pt>
                <c:pt idx="201595">
                  <c:v>51.187907114778497</c:v>
                </c:pt>
                <c:pt idx="201596">
                  <c:v>51.187999589016101</c:v>
                </c:pt>
                <c:pt idx="201597">
                  <c:v>51.188092062957701</c:v>
                </c:pt>
                <c:pt idx="201598">
                  <c:v>51.188184536603302</c:v>
                </c:pt>
                <c:pt idx="201599">
                  <c:v>51.188277009952998</c:v>
                </c:pt>
                <c:pt idx="201600">
                  <c:v>51.188369483006603</c:v>
                </c:pt>
                <c:pt idx="201601">
                  <c:v>51.188461955764197</c:v>
                </c:pt>
                <c:pt idx="201602">
                  <c:v>51.1885544282258</c:v>
                </c:pt>
                <c:pt idx="201603">
                  <c:v>51.188646900391397</c:v>
                </c:pt>
                <c:pt idx="201604">
                  <c:v>51.188739372261097</c:v>
                </c:pt>
                <c:pt idx="201605">
                  <c:v>51.188831843834699</c:v>
                </c:pt>
                <c:pt idx="201606">
                  <c:v>51.188924315112303</c:v>
                </c:pt>
                <c:pt idx="201607">
                  <c:v>51.189016786094001</c:v>
                </c:pt>
                <c:pt idx="201608">
                  <c:v>51.189109256779602</c:v>
                </c:pt>
                <c:pt idx="201609">
                  <c:v>51.189201727169298</c:v>
                </c:pt>
                <c:pt idx="201610">
                  <c:v>51.189294197263003</c:v>
                </c:pt>
                <c:pt idx="201611">
                  <c:v>51.189386667060603</c:v>
                </c:pt>
                <c:pt idx="201612">
                  <c:v>51.189479136562397</c:v>
                </c:pt>
                <c:pt idx="201613">
                  <c:v>51.189571605768101</c:v>
                </c:pt>
                <c:pt idx="201614">
                  <c:v>51.1896640746778</c:v>
                </c:pt>
                <c:pt idx="201615">
                  <c:v>51.189756543291502</c:v>
                </c:pt>
                <c:pt idx="201616">
                  <c:v>51.189849011609297</c:v>
                </c:pt>
                <c:pt idx="201617">
                  <c:v>51.189941479631102</c:v>
                </c:pt>
                <c:pt idx="201618">
                  <c:v>51.190033947356902</c:v>
                </c:pt>
                <c:pt idx="201619">
                  <c:v>51.190126414786697</c:v>
                </c:pt>
                <c:pt idx="201620">
                  <c:v>51.190218881920501</c:v>
                </c:pt>
                <c:pt idx="201621">
                  <c:v>51.190311348758399</c:v>
                </c:pt>
                <c:pt idx="201622">
                  <c:v>51.190403815300201</c:v>
                </c:pt>
                <c:pt idx="201623">
                  <c:v>51.190496281546103</c:v>
                </c:pt>
                <c:pt idx="201624">
                  <c:v>51.190588747496101</c:v>
                </c:pt>
                <c:pt idx="201625">
                  <c:v>51.19068121315</c:v>
                </c:pt>
                <c:pt idx="201626">
                  <c:v>51.190773678508002</c:v>
                </c:pt>
                <c:pt idx="201627">
                  <c:v>51.190866143569998</c:v>
                </c:pt>
                <c:pt idx="201628">
                  <c:v>51.190958608335997</c:v>
                </c:pt>
                <c:pt idx="201629">
                  <c:v>51.191051072806097</c:v>
                </c:pt>
                <c:pt idx="201630">
                  <c:v>51.191143536980199</c:v>
                </c:pt>
                <c:pt idx="201631">
                  <c:v>51.191236000858297</c:v>
                </c:pt>
                <c:pt idx="201632">
                  <c:v>51.191328464440403</c:v>
                </c:pt>
                <c:pt idx="201633">
                  <c:v>51.191420927726597</c:v>
                </c:pt>
                <c:pt idx="201634">
                  <c:v>51.1915133907168</c:v>
                </c:pt>
                <c:pt idx="201635">
                  <c:v>51.191605853411097</c:v>
                </c:pt>
                <c:pt idx="201636">
                  <c:v>51.191698315809298</c:v>
                </c:pt>
                <c:pt idx="201637">
                  <c:v>51.191790777911699</c:v>
                </c:pt>
                <c:pt idx="201638">
                  <c:v>51.191883239718003</c:v>
                </c:pt>
                <c:pt idx="201639">
                  <c:v>51.191975701228401</c:v>
                </c:pt>
                <c:pt idx="201640">
                  <c:v>51.192068162442801</c:v>
                </c:pt>
                <c:pt idx="201641">
                  <c:v>51.192160623361303</c:v>
                </c:pt>
                <c:pt idx="201642">
                  <c:v>51.1922530839838</c:v>
                </c:pt>
                <c:pt idx="201643">
                  <c:v>51.192345544310399</c:v>
                </c:pt>
                <c:pt idx="201644">
                  <c:v>51.192438004341</c:v>
                </c:pt>
                <c:pt idx="201645">
                  <c:v>51.192530464075602</c:v>
                </c:pt>
                <c:pt idx="201646">
                  <c:v>51.1926229235143</c:v>
                </c:pt>
                <c:pt idx="201647">
                  <c:v>51.192715382656999</c:v>
                </c:pt>
                <c:pt idx="201648">
                  <c:v>51.1928078415038</c:v>
                </c:pt>
                <c:pt idx="201649">
                  <c:v>51.192900300054603</c:v>
                </c:pt>
                <c:pt idx="201650">
                  <c:v>51.192992758309501</c:v>
                </c:pt>
                <c:pt idx="201651">
                  <c:v>51.1930852162684</c:v>
                </c:pt>
                <c:pt idx="201652">
                  <c:v>51.193177673931402</c:v>
                </c:pt>
                <c:pt idx="201653">
                  <c:v>51.193270131298398</c:v>
                </c:pt>
                <c:pt idx="201654">
                  <c:v>51.193362588369503</c:v>
                </c:pt>
                <c:pt idx="201655">
                  <c:v>51.193455045144603</c:v>
                </c:pt>
                <c:pt idx="201656">
                  <c:v>51.193547501623797</c:v>
                </c:pt>
                <c:pt idx="201657">
                  <c:v>51.1936399578071</c:v>
                </c:pt>
                <c:pt idx="201658">
                  <c:v>51.193732413694399</c:v>
                </c:pt>
                <c:pt idx="201659">
                  <c:v>51.193824869285699</c:v>
                </c:pt>
                <c:pt idx="201660">
                  <c:v>51.193917324581101</c:v>
                </c:pt>
                <c:pt idx="201661">
                  <c:v>51.194009779580597</c:v>
                </c:pt>
                <c:pt idx="201662">
                  <c:v>51.194102234284102</c:v>
                </c:pt>
                <c:pt idx="201663">
                  <c:v>51.194194688691702</c:v>
                </c:pt>
                <c:pt idx="201664">
                  <c:v>51.194287142803397</c:v>
                </c:pt>
                <c:pt idx="201665">
                  <c:v>51.1943795966191</c:v>
                </c:pt>
                <c:pt idx="201666">
                  <c:v>51.194472050138799</c:v>
                </c:pt>
                <c:pt idx="201667">
                  <c:v>51.194564503362699</c:v>
                </c:pt>
                <c:pt idx="201668">
                  <c:v>51.194656956290601</c:v>
                </c:pt>
                <c:pt idx="201669">
                  <c:v>51.194749408922597</c:v>
                </c:pt>
                <c:pt idx="201670">
                  <c:v>51.194841861258602</c:v>
                </c:pt>
                <c:pt idx="201671">
                  <c:v>51.194934313298702</c:v>
                </c:pt>
                <c:pt idx="201672">
                  <c:v>51.195026765042897</c:v>
                </c:pt>
                <c:pt idx="201673">
                  <c:v>51.195119216491101</c:v>
                </c:pt>
                <c:pt idx="201674">
                  <c:v>51.195211667643498</c:v>
                </c:pt>
                <c:pt idx="201675">
                  <c:v>51.195304118499898</c:v>
                </c:pt>
                <c:pt idx="201676">
                  <c:v>51.1953965690603</c:v>
                </c:pt>
                <c:pt idx="201677">
                  <c:v>51.195489019324903</c:v>
                </c:pt>
                <c:pt idx="201678">
                  <c:v>51.195581469293501</c:v>
                </c:pt>
                <c:pt idx="201679">
                  <c:v>51.1956739189662</c:v>
                </c:pt>
                <c:pt idx="201680">
                  <c:v>51.195766368342902</c:v>
                </c:pt>
                <c:pt idx="201681">
                  <c:v>51.195858817423797</c:v>
                </c:pt>
                <c:pt idx="201682">
                  <c:v>51.195951266208702</c:v>
                </c:pt>
                <c:pt idx="201683">
                  <c:v>51.196043714697701</c:v>
                </c:pt>
                <c:pt idx="201684">
                  <c:v>51.196136162890802</c:v>
                </c:pt>
                <c:pt idx="201685">
                  <c:v>51.196228610787998</c:v>
                </c:pt>
                <c:pt idx="201686">
                  <c:v>51.196321058389202</c:v>
                </c:pt>
                <c:pt idx="201687">
                  <c:v>51.196413505694501</c:v>
                </c:pt>
                <c:pt idx="201688">
                  <c:v>51.196505952703902</c:v>
                </c:pt>
                <c:pt idx="201689">
                  <c:v>51.196598399417503</c:v>
                </c:pt>
                <c:pt idx="201690">
                  <c:v>51.196690845835001</c:v>
                </c:pt>
                <c:pt idx="201691">
                  <c:v>51.196783291956699</c:v>
                </c:pt>
                <c:pt idx="201692">
                  <c:v>51.196875737782499</c:v>
                </c:pt>
                <c:pt idx="201693">
                  <c:v>51.1969681833123</c:v>
                </c:pt>
                <c:pt idx="201694">
                  <c:v>51.197060628546303</c:v>
                </c:pt>
                <c:pt idx="201695">
                  <c:v>51.197153073484301</c:v>
                </c:pt>
                <c:pt idx="201696">
                  <c:v>51.197245518126401</c:v>
                </c:pt>
                <c:pt idx="201697">
                  <c:v>51.197337962472602</c:v>
                </c:pt>
                <c:pt idx="201698">
                  <c:v>51.197430406522997</c:v>
                </c:pt>
                <c:pt idx="201699">
                  <c:v>51.197522850277402</c:v>
                </c:pt>
                <c:pt idx="201700">
                  <c:v>51.1976152937359</c:v>
                </c:pt>
                <c:pt idx="201701">
                  <c:v>51.197707736898501</c:v>
                </c:pt>
                <c:pt idx="201702">
                  <c:v>51.197800179765203</c:v>
                </c:pt>
                <c:pt idx="201703">
                  <c:v>51.197892622335999</c:v>
                </c:pt>
                <c:pt idx="201704">
                  <c:v>51.197985064610897</c:v>
                </c:pt>
                <c:pt idx="201705">
                  <c:v>51.198077506589797</c:v>
                </c:pt>
                <c:pt idx="201706">
                  <c:v>51.198169948272898</c:v>
                </c:pt>
                <c:pt idx="201707">
                  <c:v>51.198262389660101</c:v>
                </c:pt>
                <c:pt idx="201708">
                  <c:v>51.198354830751398</c:v>
                </c:pt>
                <c:pt idx="201709">
                  <c:v>51.198447271546897</c:v>
                </c:pt>
                <c:pt idx="201710">
                  <c:v>51.198539712046397</c:v>
                </c:pt>
                <c:pt idx="201711">
                  <c:v>51.198632152249999</c:v>
                </c:pt>
                <c:pt idx="201712">
                  <c:v>51.198724592157703</c:v>
                </c:pt>
                <c:pt idx="201713">
                  <c:v>51.198817031769501</c:v>
                </c:pt>
                <c:pt idx="201714">
                  <c:v>51.1989094710855</c:v>
                </c:pt>
                <c:pt idx="201715">
                  <c:v>51.199001910105501</c:v>
                </c:pt>
                <c:pt idx="201716">
                  <c:v>51.199094348829703</c:v>
                </c:pt>
                <c:pt idx="201717">
                  <c:v>51.199186787258</c:v>
                </c:pt>
                <c:pt idx="201718">
                  <c:v>51.199279225390399</c:v>
                </c:pt>
                <c:pt idx="201719">
                  <c:v>51.199371663226898</c:v>
                </c:pt>
                <c:pt idx="201720">
                  <c:v>51.1994641007675</c:v>
                </c:pt>
                <c:pt idx="201721">
                  <c:v>51.199556538012203</c:v>
                </c:pt>
                <c:pt idx="201722">
                  <c:v>51.1996489749611</c:v>
                </c:pt>
                <c:pt idx="201723">
                  <c:v>51.199741411613999</c:v>
                </c:pt>
                <c:pt idx="201724">
                  <c:v>51.199833847971099</c:v>
                </c:pt>
                <c:pt idx="201725">
                  <c:v>51.199926284032301</c:v>
                </c:pt>
                <c:pt idx="201726">
                  <c:v>51.200018719797697</c:v>
                </c:pt>
                <c:pt idx="201727">
                  <c:v>51.200111155267102</c:v>
                </c:pt>
                <c:pt idx="201728">
                  <c:v>51.200203590440701</c:v>
                </c:pt>
                <c:pt idx="201729">
                  <c:v>51.200296025318401</c:v>
                </c:pt>
                <c:pt idx="201730">
                  <c:v>51.200388459900203</c:v>
                </c:pt>
                <c:pt idx="201731">
                  <c:v>51.2004808941861</c:v>
                </c:pt>
                <c:pt idx="201732">
                  <c:v>51.200573328176198</c:v>
                </c:pt>
                <c:pt idx="201733">
                  <c:v>51.200665761870397</c:v>
                </c:pt>
                <c:pt idx="201734">
                  <c:v>51.200758195268698</c:v>
                </c:pt>
                <c:pt idx="201735">
                  <c:v>51.2008506283711</c:v>
                </c:pt>
                <c:pt idx="201736">
                  <c:v>51.200943061177703</c:v>
                </c:pt>
                <c:pt idx="201737">
                  <c:v>51.201035493688401</c:v>
                </c:pt>
                <c:pt idx="201738">
                  <c:v>51.2011279259033</c:v>
                </c:pt>
                <c:pt idx="201739">
                  <c:v>51.201220357822301</c:v>
                </c:pt>
                <c:pt idx="201740">
                  <c:v>51.201312789445403</c:v>
                </c:pt>
                <c:pt idx="201741">
                  <c:v>51.2014052207726</c:v>
                </c:pt>
                <c:pt idx="201742">
                  <c:v>51.201497651803997</c:v>
                </c:pt>
                <c:pt idx="201743">
                  <c:v>51.201590082539497</c:v>
                </c:pt>
                <c:pt idx="201744">
                  <c:v>51.201682512979197</c:v>
                </c:pt>
                <c:pt idx="201745">
                  <c:v>51.201774943122999</c:v>
                </c:pt>
                <c:pt idx="201746">
                  <c:v>51.201867372970902</c:v>
                </c:pt>
                <c:pt idx="201747">
                  <c:v>51.201959802523</c:v>
                </c:pt>
                <c:pt idx="201748">
                  <c:v>51.202052231779199</c:v>
                </c:pt>
                <c:pt idx="201749">
                  <c:v>51.202144660739499</c:v>
                </c:pt>
                <c:pt idx="201750">
                  <c:v>51.202237089404001</c:v>
                </c:pt>
                <c:pt idx="201751">
                  <c:v>51.202329517772696</c:v>
                </c:pt>
                <c:pt idx="201752">
                  <c:v>51.202421945845401</c:v>
                </c:pt>
                <c:pt idx="201753">
                  <c:v>51.2025143736224</c:v>
                </c:pt>
                <c:pt idx="201754">
                  <c:v>51.202606801103499</c:v>
                </c:pt>
                <c:pt idx="201755">
                  <c:v>51.202699228288701</c:v>
                </c:pt>
                <c:pt idx="201756">
                  <c:v>51.202791655178103</c:v>
                </c:pt>
                <c:pt idx="201757">
                  <c:v>51.2028840817716</c:v>
                </c:pt>
                <c:pt idx="201758">
                  <c:v>51.202976508069298</c:v>
                </c:pt>
                <c:pt idx="201759">
                  <c:v>51.203068934071098</c:v>
                </c:pt>
                <c:pt idx="201760">
                  <c:v>51.203161359777098</c:v>
                </c:pt>
                <c:pt idx="201761">
                  <c:v>51.203253785187201</c:v>
                </c:pt>
                <c:pt idx="201762">
                  <c:v>51.203346210301497</c:v>
                </c:pt>
                <c:pt idx="201763">
                  <c:v>51.203438635120001</c:v>
                </c:pt>
                <c:pt idx="201764">
                  <c:v>51.2035310596426</c:v>
                </c:pt>
                <c:pt idx="201765">
                  <c:v>51.203623483869301</c:v>
                </c:pt>
                <c:pt idx="201766">
                  <c:v>51.203715907800202</c:v>
                </c:pt>
                <c:pt idx="201767">
                  <c:v>51.203808331435297</c:v>
                </c:pt>
                <c:pt idx="201768">
                  <c:v>51.203900754774601</c:v>
                </c:pt>
                <c:pt idx="201769">
                  <c:v>51.203993177817999</c:v>
                </c:pt>
                <c:pt idx="201770">
                  <c:v>51.204085600565499</c:v>
                </c:pt>
                <c:pt idx="201771">
                  <c:v>51.204178023017199</c:v>
                </c:pt>
                <c:pt idx="201772">
                  <c:v>51.204270445173101</c:v>
                </c:pt>
                <c:pt idx="201773">
                  <c:v>51.204362867033197</c:v>
                </c:pt>
                <c:pt idx="201774">
                  <c:v>51.204455288597401</c:v>
                </c:pt>
                <c:pt idx="201775">
                  <c:v>51.2045477098658</c:v>
                </c:pt>
                <c:pt idx="201776">
                  <c:v>51.2046401308383</c:v>
                </c:pt>
                <c:pt idx="201777">
                  <c:v>51.204732551515001</c:v>
                </c:pt>
                <c:pt idx="201778">
                  <c:v>51.204824971895903</c:v>
                </c:pt>
                <c:pt idx="201779">
                  <c:v>51.204917391980999</c:v>
                </c:pt>
                <c:pt idx="201780">
                  <c:v>51.205009811770203</c:v>
                </c:pt>
                <c:pt idx="201781">
                  <c:v>51.205102231263602</c:v>
                </c:pt>
                <c:pt idx="201782">
                  <c:v>51.205194650461202</c:v>
                </c:pt>
                <c:pt idx="201783">
                  <c:v>51.205287069363003</c:v>
                </c:pt>
                <c:pt idx="201784">
                  <c:v>51.205379487968898</c:v>
                </c:pt>
                <c:pt idx="201785">
                  <c:v>51.205471906279001</c:v>
                </c:pt>
                <c:pt idx="201786">
                  <c:v>51.205564324293299</c:v>
                </c:pt>
                <c:pt idx="201787">
                  <c:v>51.205656742011698</c:v>
                </c:pt>
                <c:pt idx="201788">
                  <c:v>51.205749159434397</c:v>
                </c:pt>
                <c:pt idx="201789">
                  <c:v>51.205841576561198</c:v>
                </c:pt>
                <c:pt idx="201790">
                  <c:v>51.2059339933922</c:v>
                </c:pt>
                <c:pt idx="201791">
                  <c:v>51.206026409927397</c:v>
                </c:pt>
                <c:pt idx="201792">
                  <c:v>51.206118826166801</c:v>
                </c:pt>
                <c:pt idx="201793">
                  <c:v>51.2062112421103</c:v>
                </c:pt>
                <c:pt idx="201794">
                  <c:v>51.206303657757999</c:v>
                </c:pt>
                <c:pt idx="201795">
                  <c:v>51.20639607311</c:v>
                </c:pt>
                <c:pt idx="201796">
                  <c:v>51.206488488166102</c:v>
                </c:pt>
                <c:pt idx="201797">
                  <c:v>51.206580902926397</c:v>
                </c:pt>
                <c:pt idx="201798">
                  <c:v>51.206673317390802</c:v>
                </c:pt>
                <c:pt idx="201799">
                  <c:v>51.2067657315595</c:v>
                </c:pt>
                <c:pt idx="201800">
                  <c:v>51.206858145432399</c:v>
                </c:pt>
                <c:pt idx="201801">
                  <c:v>51.2069505590094</c:v>
                </c:pt>
                <c:pt idx="201802">
                  <c:v>51.207042972290701</c:v>
                </c:pt>
                <c:pt idx="201803">
                  <c:v>51.207135385276104</c:v>
                </c:pt>
                <c:pt idx="201804">
                  <c:v>51.2072277979657</c:v>
                </c:pt>
                <c:pt idx="201805">
                  <c:v>51.207320210359597</c:v>
                </c:pt>
                <c:pt idx="201806">
                  <c:v>51.207412622457603</c:v>
                </c:pt>
                <c:pt idx="201807">
                  <c:v>51.207505034259803</c:v>
                </c:pt>
                <c:pt idx="201808">
                  <c:v>51.207597445766197</c:v>
                </c:pt>
                <c:pt idx="201809">
                  <c:v>51.207689856976899</c:v>
                </c:pt>
                <c:pt idx="201810">
                  <c:v>51.207782267891702</c:v>
                </c:pt>
                <c:pt idx="201811">
                  <c:v>51.207874678510699</c:v>
                </c:pt>
                <c:pt idx="201812">
                  <c:v>51.207967088833897</c:v>
                </c:pt>
                <c:pt idx="201813">
                  <c:v>51.208059498861303</c:v>
                </c:pt>
                <c:pt idx="201814">
                  <c:v>51.208151908593003</c:v>
                </c:pt>
                <c:pt idx="201815">
                  <c:v>51.208244318028797</c:v>
                </c:pt>
                <c:pt idx="201816">
                  <c:v>51.208336727168899</c:v>
                </c:pt>
                <c:pt idx="201817">
                  <c:v>51.208429136013102</c:v>
                </c:pt>
                <c:pt idx="201818">
                  <c:v>51.208521544561499</c:v>
                </c:pt>
                <c:pt idx="201819">
                  <c:v>51.208613952814197</c:v>
                </c:pt>
                <c:pt idx="201820">
                  <c:v>51.208706360771103</c:v>
                </c:pt>
                <c:pt idx="201821">
                  <c:v>51.208798768432203</c:v>
                </c:pt>
                <c:pt idx="201822">
                  <c:v>51.208891175797497</c:v>
                </c:pt>
                <c:pt idx="201823">
                  <c:v>51.208983582866999</c:v>
                </c:pt>
                <c:pt idx="201824">
                  <c:v>51.209075989640702</c:v>
                </c:pt>
                <c:pt idx="201825">
                  <c:v>51.209168396118599</c:v>
                </c:pt>
                <c:pt idx="201826">
                  <c:v>51.209260802300797</c:v>
                </c:pt>
                <c:pt idx="201827">
                  <c:v>51.209353208187103</c:v>
                </c:pt>
                <c:pt idx="201828">
                  <c:v>51.209445613777703</c:v>
                </c:pt>
                <c:pt idx="201829">
                  <c:v>51.209538019072497</c:v>
                </c:pt>
                <c:pt idx="201830">
                  <c:v>51.209630424071499</c:v>
                </c:pt>
                <c:pt idx="201831">
                  <c:v>51.209722828774801</c:v>
                </c:pt>
                <c:pt idx="201832">
                  <c:v>51.209815233182198</c:v>
                </c:pt>
                <c:pt idx="201833">
                  <c:v>51.209907637293902</c:v>
                </c:pt>
                <c:pt idx="201834">
                  <c:v>51.210000041109801</c:v>
                </c:pt>
                <c:pt idx="201835">
                  <c:v>51.2100924446299</c:v>
                </c:pt>
                <c:pt idx="201836">
                  <c:v>51.2101848478543</c:v>
                </c:pt>
                <c:pt idx="201837">
                  <c:v>51.210277250782802</c:v>
                </c:pt>
                <c:pt idx="201838">
                  <c:v>51.210369653415697</c:v>
                </c:pt>
                <c:pt idx="201839">
                  <c:v>51.2104620557527</c:v>
                </c:pt>
                <c:pt idx="201840">
                  <c:v>51.210554457793897</c:v>
                </c:pt>
                <c:pt idx="201841">
                  <c:v>51.210646859539402</c:v>
                </c:pt>
                <c:pt idx="201842">
                  <c:v>51.210739260989101</c:v>
                </c:pt>
                <c:pt idx="201843">
                  <c:v>51.2108316621431</c:v>
                </c:pt>
                <c:pt idx="201844">
                  <c:v>51.210924063001301</c:v>
                </c:pt>
                <c:pt idx="201845">
                  <c:v>51.211016463563702</c:v>
                </c:pt>
                <c:pt idx="201846">
                  <c:v>51.211108863830297</c:v>
                </c:pt>
                <c:pt idx="201847">
                  <c:v>51.2112012638012</c:v>
                </c:pt>
                <c:pt idx="201848">
                  <c:v>51.211293663476297</c:v>
                </c:pt>
                <c:pt idx="201849">
                  <c:v>51.211386062855702</c:v>
                </c:pt>
                <c:pt idx="201850">
                  <c:v>51.211478461939301</c:v>
                </c:pt>
                <c:pt idx="201851">
                  <c:v>51.2115708607271</c:v>
                </c:pt>
                <c:pt idx="201852">
                  <c:v>51.2116632592192</c:v>
                </c:pt>
                <c:pt idx="201853">
                  <c:v>51.211755657415502</c:v>
                </c:pt>
                <c:pt idx="201854">
                  <c:v>51.211848055316104</c:v>
                </c:pt>
                <c:pt idx="201855">
                  <c:v>51.211940452920899</c:v>
                </c:pt>
                <c:pt idx="201856">
                  <c:v>51.212032850229903</c:v>
                </c:pt>
                <c:pt idx="201857">
                  <c:v>51.2121252472432</c:v>
                </c:pt>
                <c:pt idx="201858">
                  <c:v>51.212217643960699</c:v>
                </c:pt>
                <c:pt idx="201859">
                  <c:v>51.212310040382498</c:v>
                </c:pt>
                <c:pt idx="201860">
                  <c:v>51.212402436508498</c:v>
                </c:pt>
                <c:pt idx="201861">
                  <c:v>51.212494832338798</c:v>
                </c:pt>
                <c:pt idx="201862">
                  <c:v>51.2125872278733</c:v>
                </c:pt>
                <c:pt idx="201863">
                  <c:v>51.212679623112102</c:v>
                </c:pt>
                <c:pt idx="201864">
                  <c:v>51.212772018055098</c:v>
                </c:pt>
                <c:pt idx="201865">
                  <c:v>51.212864412702402</c:v>
                </c:pt>
                <c:pt idx="201866">
                  <c:v>51.212956807053899</c:v>
                </c:pt>
                <c:pt idx="201867">
                  <c:v>51.213049201109698</c:v>
                </c:pt>
                <c:pt idx="201868">
                  <c:v>51.213141594869697</c:v>
                </c:pt>
                <c:pt idx="201869">
                  <c:v>51.213233988333997</c:v>
                </c:pt>
                <c:pt idx="201870">
                  <c:v>51.213326381502597</c:v>
                </c:pt>
                <c:pt idx="201871">
                  <c:v>51.213418774375398</c:v>
                </c:pt>
                <c:pt idx="201872">
                  <c:v>51.213511166952401</c:v>
                </c:pt>
                <c:pt idx="201873">
                  <c:v>51.213603559233803</c:v>
                </c:pt>
                <c:pt idx="201874">
                  <c:v>51.2136959512193</c:v>
                </c:pt>
                <c:pt idx="201875">
                  <c:v>51.213788342909197</c:v>
                </c:pt>
                <c:pt idx="201876">
                  <c:v>51.213880734303302</c:v>
                </c:pt>
                <c:pt idx="201877">
                  <c:v>51.213973125401701</c:v>
                </c:pt>
                <c:pt idx="201878">
                  <c:v>51.2140655162043</c:v>
                </c:pt>
                <c:pt idx="201879">
                  <c:v>51.2141579067112</c:v>
                </c:pt>
                <c:pt idx="201880">
                  <c:v>51.214250296922401</c:v>
                </c:pt>
                <c:pt idx="201881">
                  <c:v>51.214342686837803</c:v>
                </c:pt>
                <c:pt idx="201882">
                  <c:v>51.214435076457498</c:v>
                </c:pt>
                <c:pt idx="201883">
                  <c:v>51.214527465781501</c:v>
                </c:pt>
                <c:pt idx="201884">
                  <c:v>51.214619854809698</c:v>
                </c:pt>
                <c:pt idx="201885">
                  <c:v>51.214712243542202</c:v>
                </c:pt>
                <c:pt idx="201886">
                  <c:v>51.214804631979</c:v>
                </c:pt>
                <c:pt idx="201887">
                  <c:v>51.214897020120098</c:v>
                </c:pt>
                <c:pt idx="201888">
                  <c:v>51.214989407965398</c:v>
                </c:pt>
                <c:pt idx="201889">
                  <c:v>51.215081795514998</c:v>
                </c:pt>
                <c:pt idx="201890">
                  <c:v>51.215174182768898</c:v>
                </c:pt>
                <c:pt idx="201891">
                  <c:v>51.215266569727099</c:v>
                </c:pt>
                <c:pt idx="201892">
                  <c:v>51.215358956389501</c:v>
                </c:pt>
                <c:pt idx="201893">
                  <c:v>51.215451342756197</c:v>
                </c:pt>
                <c:pt idx="201894">
                  <c:v>51.2155437288272</c:v>
                </c:pt>
                <c:pt idx="201895">
                  <c:v>51.215636114602503</c:v>
                </c:pt>
                <c:pt idx="201896">
                  <c:v>51.215728500082101</c:v>
                </c:pt>
                <c:pt idx="201897">
                  <c:v>51.215820885265899</c:v>
                </c:pt>
                <c:pt idx="201898">
                  <c:v>51.215913270153997</c:v>
                </c:pt>
                <c:pt idx="201899">
                  <c:v>51.216005654746397</c:v>
                </c:pt>
                <c:pt idx="201900">
                  <c:v>51.216098039043104</c:v>
                </c:pt>
                <c:pt idx="201901">
                  <c:v>51.216190423044097</c:v>
                </c:pt>
                <c:pt idx="201902">
                  <c:v>51.216282806749298</c:v>
                </c:pt>
                <c:pt idx="201903">
                  <c:v>51.216375190158899</c:v>
                </c:pt>
                <c:pt idx="201904">
                  <c:v>51.216467573272702</c:v>
                </c:pt>
                <c:pt idx="201905">
                  <c:v>51.216559956090897</c:v>
                </c:pt>
                <c:pt idx="201906">
                  <c:v>51.216652338613301</c:v>
                </c:pt>
                <c:pt idx="201907">
                  <c:v>51.216744720839998</c:v>
                </c:pt>
                <c:pt idx="201908">
                  <c:v>51.216837102771002</c:v>
                </c:pt>
                <c:pt idx="201909">
                  <c:v>51.2169294844063</c:v>
                </c:pt>
                <c:pt idx="201910">
                  <c:v>51.217021865745899</c:v>
                </c:pt>
                <c:pt idx="201911">
                  <c:v>51.217114246789798</c:v>
                </c:pt>
                <c:pt idx="201912">
                  <c:v>51.217206627537998</c:v>
                </c:pt>
                <c:pt idx="201913">
                  <c:v>51.217299007990498</c:v>
                </c:pt>
                <c:pt idx="201914">
                  <c:v>51.217391388147298</c:v>
                </c:pt>
                <c:pt idx="201915">
                  <c:v>51.2174837680083</c:v>
                </c:pt>
                <c:pt idx="201916">
                  <c:v>51.217576147573702</c:v>
                </c:pt>
                <c:pt idx="201917">
                  <c:v>51.217668526843397</c:v>
                </c:pt>
                <c:pt idx="201918">
                  <c:v>51.2177609058174</c:v>
                </c:pt>
                <c:pt idx="201919">
                  <c:v>51.217853284495703</c:v>
                </c:pt>
                <c:pt idx="201920">
                  <c:v>51.2179456628783</c:v>
                </c:pt>
                <c:pt idx="201921">
                  <c:v>51.218038040965197</c:v>
                </c:pt>
                <c:pt idx="201922">
                  <c:v>51.218130418756402</c:v>
                </c:pt>
                <c:pt idx="201923">
                  <c:v>51.218222796251901</c:v>
                </c:pt>
                <c:pt idx="201924">
                  <c:v>51.2183151734517</c:v>
                </c:pt>
                <c:pt idx="201925">
                  <c:v>51.218407550355799</c:v>
                </c:pt>
                <c:pt idx="201926">
                  <c:v>51.218499926964299</c:v>
                </c:pt>
                <c:pt idx="201927">
                  <c:v>51.218592303276999</c:v>
                </c:pt>
                <c:pt idx="201928">
                  <c:v>51.2186846792941</c:v>
                </c:pt>
                <c:pt idx="201929">
                  <c:v>51.218777055015501</c:v>
                </c:pt>
                <c:pt idx="201930">
                  <c:v>51.218869430441103</c:v>
                </c:pt>
                <c:pt idx="201931">
                  <c:v>51.218961805571098</c:v>
                </c:pt>
                <c:pt idx="201932">
                  <c:v>51.2190541804055</c:v>
                </c:pt>
                <c:pt idx="201933">
                  <c:v>51.219146554944103</c:v>
                </c:pt>
                <c:pt idx="201934">
                  <c:v>51.219238929187</c:v>
                </c:pt>
                <c:pt idx="201935">
                  <c:v>51.219331303134297</c:v>
                </c:pt>
                <c:pt idx="201936">
                  <c:v>51.219423676785901</c:v>
                </c:pt>
                <c:pt idx="201937">
                  <c:v>51.219516050141799</c:v>
                </c:pt>
                <c:pt idx="201938">
                  <c:v>51.219608423201997</c:v>
                </c:pt>
                <c:pt idx="201939">
                  <c:v>51.219700795966602</c:v>
                </c:pt>
                <c:pt idx="201940">
                  <c:v>51.219793168435501</c:v>
                </c:pt>
                <c:pt idx="201941">
                  <c:v>51.219885540608701</c:v>
                </c:pt>
                <c:pt idx="201942">
                  <c:v>51.2199779124862</c:v>
                </c:pt>
                <c:pt idx="201943">
                  <c:v>51.220070284068001</c:v>
                </c:pt>
                <c:pt idx="201944">
                  <c:v>51.220162655354201</c:v>
                </c:pt>
                <c:pt idx="201945">
                  <c:v>51.220255026344702</c:v>
                </c:pt>
                <c:pt idx="201946">
                  <c:v>51.220347397039497</c:v>
                </c:pt>
                <c:pt idx="201947">
                  <c:v>51.220439767438698</c:v>
                </c:pt>
                <c:pt idx="201948">
                  <c:v>51.2205321375422</c:v>
                </c:pt>
                <c:pt idx="201949">
                  <c:v>51.220624507350003</c:v>
                </c:pt>
                <c:pt idx="201950">
                  <c:v>51.220716876862198</c:v>
                </c:pt>
                <c:pt idx="201951">
                  <c:v>51.220809246078701</c:v>
                </c:pt>
                <c:pt idx="201952">
                  <c:v>51.220901614999498</c:v>
                </c:pt>
                <c:pt idx="201953">
                  <c:v>51.220993983624602</c:v>
                </c:pt>
                <c:pt idx="201954">
                  <c:v>51.221086351954099</c:v>
                </c:pt>
                <c:pt idx="201955">
                  <c:v>51.221178719988004</c:v>
                </c:pt>
                <c:pt idx="201956">
                  <c:v>51.221271087726102</c:v>
                </c:pt>
                <c:pt idx="201957">
                  <c:v>51.2213634551686</c:v>
                </c:pt>
                <c:pt idx="201958">
                  <c:v>51.221455822315498</c:v>
                </c:pt>
                <c:pt idx="201959">
                  <c:v>51.221548189166697</c:v>
                </c:pt>
                <c:pt idx="201960">
                  <c:v>51.221640555722203</c:v>
                </c:pt>
                <c:pt idx="201961">
                  <c:v>51.221732921982102</c:v>
                </c:pt>
                <c:pt idx="201962">
                  <c:v>51.221825287946302</c:v>
                </c:pt>
                <c:pt idx="201963">
                  <c:v>51.221917653614902</c:v>
                </c:pt>
                <c:pt idx="201964">
                  <c:v>51.222010018987802</c:v>
                </c:pt>
                <c:pt idx="201965">
                  <c:v>51.222102384065003</c:v>
                </c:pt>
                <c:pt idx="201966">
                  <c:v>51.222194748846697</c:v>
                </c:pt>
                <c:pt idx="201967">
                  <c:v>51.222287113332598</c:v>
                </c:pt>
                <c:pt idx="201968">
                  <c:v>51.2223794775229</c:v>
                </c:pt>
                <c:pt idx="201969">
                  <c:v>51.222471841417601</c:v>
                </c:pt>
                <c:pt idx="201970">
                  <c:v>51.222564205016603</c:v>
                </c:pt>
                <c:pt idx="201971">
                  <c:v>51.222656568319898</c:v>
                </c:pt>
                <c:pt idx="201972">
                  <c:v>51.222748931327601</c:v>
                </c:pt>
                <c:pt idx="201973">
                  <c:v>51.222841294039704</c:v>
                </c:pt>
                <c:pt idx="201974">
                  <c:v>51.2229336564561</c:v>
                </c:pt>
                <c:pt idx="201975">
                  <c:v>51.223026018576903</c:v>
                </c:pt>
                <c:pt idx="201976">
                  <c:v>51.223118380401999</c:v>
                </c:pt>
                <c:pt idx="201977">
                  <c:v>51.223210741931503</c:v>
                </c:pt>
                <c:pt idx="201978">
                  <c:v>51.223303103165399</c:v>
                </c:pt>
                <c:pt idx="201979">
                  <c:v>51.223395464103596</c:v>
                </c:pt>
                <c:pt idx="201980">
                  <c:v>51.223487824746101</c:v>
                </c:pt>
                <c:pt idx="201981">
                  <c:v>51.223580185093098</c:v>
                </c:pt>
                <c:pt idx="201982">
                  <c:v>51.223672545144403</c:v>
                </c:pt>
                <c:pt idx="201983">
                  <c:v>51.223764904900001</c:v>
                </c:pt>
                <c:pt idx="201984">
                  <c:v>51.223857264359999</c:v>
                </c:pt>
                <c:pt idx="201985">
                  <c:v>51.223949623524398</c:v>
                </c:pt>
                <c:pt idx="201986">
                  <c:v>51.224041982393203</c:v>
                </c:pt>
                <c:pt idx="201987">
                  <c:v>51.224134340966302</c:v>
                </c:pt>
                <c:pt idx="201988">
                  <c:v>51.2242266992438</c:v>
                </c:pt>
                <c:pt idx="201989">
                  <c:v>51.224319057225699</c:v>
                </c:pt>
                <c:pt idx="201990">
                  <c:v>51.224411414911899</c:v>
                </c:pt>
                <c:pt idx="201991">
                  <c:v>51.224503772302498</c:v>
                </c:pt>
                <c:pt idx="201992">
                  <c:v>51.224596129397497</c:v>
                </c:pt>
                <c:pt idx="201993">
                  <c:v>51.224688486196797</c:v>
                </c:pt>
                <c:pt idx="201994">
                  <c:v>51.224780842700497</c:v>
                </c:pt>
                <c:pt idx="201995">
                  <c:v>51.224873198908597</c:v>
                </c:pt>
                <c:pt idx="201996">
                  <c:v>51.224965554821097</c:v>
                </c:pt>
                <c:pt idx="201997">
                  <c:v>51.225057910437997</c:v>
                </c:pt>
                <c:pt idx="201998">
                  <c:v>51.225150265759197</c:v>
                </c:pt>
                <c:pt idx="201999">
                  <c:v>51.225242620784798</c:v>
                </c:pt>
                <c:pt idx="202000">
                  <c:v>51.225334975514798</c:v>
                </c:pt>
                <c:pt idx="202001">
                  <c:v>51.225427329949099</c:v>
                </c:pt>
                <c:pt idx="202002">
                  <c:v>51.225519684087899</c:v>
                </c:pt>
                <c:pt idx="202003">
                  <c:v>51.225612037931</c:v>
                </c:pt>
                <c:pt idx="202004">
                  <c:v>51.225704391478502</c:v>
                </c:pt>
                <c:pt idx="202005">
                  <c:v>51.225796744730403</c:v>
                </c:pt>
                <c:pt idx="202006">
                  <c:v>51.225889097686697</c:v>
                </c:pt>
                <c:pt idx="202007">
                  <c:v>51.225981450347398</c:v>
                </c:pt>
                <c:pt idx="202008">
                  <c:v>51.226073802712399</c:v>
                </c:pt>
                <c:pt idx="202009">
                  <c:v>51.2261661547819</c:v>
                </c:pt>
                <c:pt idx="202010">
                  <c:v>51.226258506555702</c:v>
                </c:pt>
                <c:pt idx="202011">
                  <c:v>51.226350858034003</c:v>
                </c:pt>
                <c:pt idx="202012">
                  <c:v>51.226443209216598</c:v>
                </c:pt>
                <c:pt idx="202013">
                  <c:v>51.226535560103599</c:v>
                </c:pt>
                <c:pt idx="202014">
                  <c:v>51.226627910695001</c:v>
                </c:pt>
                <c:pt idx="202015">
                  <c:v>51.226720260990803</c:v>
                </c:pt>
                <c:pt idx="202016">
                  <c:v>51.226812610990997</c:v>
                </c:pt>
                <c:pt idx="202017">
                  <c:v>51.226904960695599</c:v>
                </c:pt>
                <c:pt idx="202018">
                  <c:v>51.226997310104601</c:v>
                </c:pt>
                <c:pt idx="202019">
                  <c:v>51.227089659217903</c:v>
                </c:pt>
                <c:pt idx="202020">
                  <c:v>51.227182008035697</c:v>
                </c:pt>
                <c:pt idx="202021">
                  <c:v>51.227274356557899</c:v>
                </c:pt>
                <c:pt idx="202022">
                  <c:v>51.227366704784501</c:v>
                </c:pt>
                <c:pt idx="202023">
                  <c:v>51.227459052715503</c:v>
                </c:pt>
                <c:pt idx="202024">
                  <c:v>51.227551400350798</c:v>
                </c:pt>
                <c:pt idx="202025">
                  <c:v>51.2276437476906</c:v>
                </c:pt>
                <c:pt idx="202026">
                  <c:v>51.227736094734801</c:v>
                </c:pt>
                <c:pt idx="202027">
                  <c:v>51.227828441483403</c:v>
                </c:pt>
                <c:pt idx="202028">
                  <c:v>51.227920787936398</c:v>
                </c:pt>
                <c:pt idx="202029">
                  <c:v>51.2280131340938</c:v>
                </c:pt>
                <c:pt idx="202030">
                  <c:v>51.228105479955701</c:v>
                </c:pt>
                <c:pt idx="202031">
                  <c:v>51.228197825521903</c:v>
                </c:pt>
                <c:pt idx="202032">
                  <c:v>51.228290170792498</c:v>
                </c:pt>
                <c:pt idx="202033">
                  <c:v>51.228382515767599</c:v>
                </c:pt>
                <c:pt idx="202034">
                  <c:v>51.228474860447001</c:v>
                </c:pt>
                <c:pt idx="202035">
                  <c:v>51.228567204830902</c:v>
                </c:pt>
                <c:pt idx="202036">
                  <c:v>51.228659548919197</c:v>
                </c:pt>
                <c:pt idx="202037">
                  <c:v>51.228751892711898</c:v>
                </c:pt>
                <c:pt idx="202038">
                  <c:v>51.228844236209</c:v>
                </c:pt>
                <c:pt idx="202039">
                  <c:v>51.2289365794106</c:v>
                </c:pt>
                <c:pt idx="202040">
                  <c:v>51.229028922316502</c:v>
                </c:pt>
                <c:pt idx="202041">
                  <c:v>51.229121264926903</c:v>
                </c:pt>
                <c:pt idx="202042">
                  <c:v>51.229213607241697</c:v>
                </c:pt>
                <c:pt idx="202043">
                  <c:v>51.229305949260898</c:v>
                </c:pt>
                <c:pt idx="202044">
                  <c:v>51.229398290984498</c:v>
                </c:pt>
                <c:pt idx="202045">
                  <c:v>51.229490632412599</c:v>
                </c:pt>
                <c:pt idx="202046">
                  <c:v>51.229582973545</c:v>
                </c:pt>
                <c:pt idx="202047">
                  <c:v>51.2296753143819</c:v>
                </c:pt>
                <c:pt idx="202048">
                  <c:v>51.2297676549233</c:v>
                </c:pt>
                <c:pt idx="202049">
                  <c:v>51.229859995169001</c:v>
                </c:pt>
                <c:pt idx="202050">
                  <c:v>51.229952335119201</c:v>
                </c:pt>
                <c:pt idx="202051">
                  <c:v>51.230044674773801</c:v>
                </c:pt>
                <c:pt idx="202052">
                  <c:v>51.2301370141329</c:v>
                </c:pt>
                <c:pt idx="202053">
                  <c:v>51.2302293531963</c:v>
                </c:pt>
                <c:pt idx="202054">
                  <c:v>51.2303216919642</c:v>
                </c:pt>
                <c:pt idx="202055">
                  <c:v>51.230414030436599</c:v>
                </c:pt>
                <c:pt idx="202056">
                  <c:v>51.230506368613298</c:v>
                </c:pt>
                <c:pt idx="202057">
                  <c:v>51.230598706494497</c:v>
                </c:pt>
                <c:pt idx="202058">
                  <c:v>51.230691044080203</c:v>
                </c:pt>
                <c:pt idx="202059">
                  <c:v>51.230783381370202</c:v>
                </c:pt>
                <c:pt idx="202060">
                  <c:v>51.2308757183647</c:v>
                </c:pt>
                <c:pt idx="202061">
                  <c:v>51.230968055063698</c:v>
                </c:pt>
                <c:pt idx="202062">
                  <c:v>51.231060391467103</c:v>
                </c:pt>
                <c:pt idx="202063">
                  <c:v>51.231152727574901</c:v>
                </c:pt>
                <c:pt idx="202064">
                  <c:v>51.231245063387099</c:v>
                </c:pt>
                <c:pt idx="202065">
                  <c:v>51.231337398903797</c:v>
                </c:pt>
                <c:pt idx="202066">
                  <c:v>51.231429734125001</c:v>
                </c:pt>
                <c:pt idx="202067">
                  <c:v>51.231522069050598</c:v>
                </c:pt>
                <c:pt idx="202068">
                  <c:v>51.231614403680602</c:v>
                </c:pt>
                <c:pt idx="202069">
                  <c:v>51.231706738015099</c:v>
                </c:pt>
                <c:pt idx="202070">
                  <c:v>51.231799072054002</c:v>
                </c:pt>
                <c:pt idx="202071">
                  <c:v>51.231891405797398</c:v>
                </c:pt>
                <c:pt idx="202072">
                  <c:v>51.231983739245202</c:v>
                </c:pt>
                <c:pt idx="202073">
                  <c:v>51.232076072397497</c:v>
                </c:pt>
                <c:pt idx="202074">
                  <c:v>51.2321684052542</c:v>
                </c:pt>
                <c:pt idx="202075">
                  <c:v>51.232260737815302</c:v>
                </c:pt>
                <c:pt idx="202076">
                  <c:v>51.232353070080997</c:v>
                </c:pt>
                <c:pt idx="202077">
                  <c:v>51.232445402050999</c:v>
                </c:pt>
                <c:pt idx="202078">
                  <c:v>51.2325377337256</c:v>
                </c:pt>
                <c:pt idx="202079">
                  <c:v>51.232630065104502</c:v>
                </c:pt>
                <c:pt idx="202080">
                  <c:v>51.232722396188002</c:v>
                </c:pt>
                <c:pt idx="202081">
                  <c:v>51.232814726975903</c:v>
                </c:pt>
                <c:pt idx="202082">
                  <c:v>51.232907057468204</c:v>
                </c:pt>
                <c:pt idx="202083">
                  <c:v>51.232999387664997</c:v>
                </c:pt>
                <c:pt idx="202084">
                  <c:v>51.233091717566303</c:v>
                </c:pt>
                <c:pt idx="202085">
                  <c:v>51.233184047172003</c:v>
                </c:pt>
                <c:pt idx="202086">
                  <c:v>51.233276376482202</c:v>
                </c:pt>
                <c:pt idx="202087">
                  <c:v>51.233368705496801</c:v>
                </c:pt>
                <c:pt idx="202088">
                  <c:v>51.233461034215999</c:v>
                </c:pt>
                <c:pt idx="202089">
                  <c:v>51.233553362639498</c:v>
                </c:pt>
                <c:pt idx="202090">
                  <c:v>51.233645690767602</c:v>
                </c:pt>
                <c:pt idx="202091">
                  <c:v>51.2337380186001</c:v>
                </c:pt>
                <c:pt idx="202092">
                  <c:v>51.233830346137097</c:v>
                </c:pt>
                <c:pt idx="202093">
                  <c:v>51.233922673378501</c:v>
                </c:pt>
                <c:pt idx="202094">
                  <c:v>51.234015000324398</c:v>
                </c:pt>
                <c:pt idx="202095">
                  <c:v>51.234107326974801</c:v>
                </c:pt>
                <c:pt idx="202096">
                  <c:v>51.234199653329597</c:v>
                </c:pt>
                <c:pt idx="202097">
                  <c:v>51.234291979388999</c:v>
                </c:pt>
                <c:pt idx="202098">
                  <c:v>51.234384305152801</c:v>
                </c:pt>
                <c:pt idx="202099">
                  <c:v>51.234476630621003</c:v>
                </c:pt>
                <c:pt idx="202100">
                  <c:v>51.234568955793797</c:v>
                </c:pt>
                <c:pt idx="202101">
                  <c:v>51.234661280670998</c:v>
                </c:pt>
                <c:pt idx="202102">
                  <c:v>51.234753605252699</c:v>
                </c:pt>
                <c:pt idx="202103">
                  <c:v>51.234845929538899</c:v>
                </c:pt>
                <c:pt idx="202104">
                  <c:v>51.234938253529499</c:v>
                </c:pt>
                <c:pt idx="202105">
                  <c:v>51.235030577224599</c:v>
                </c:pt>
                <c:pt idx="202106">
                  <c:v>51.235122900624198</c:v>
                </c:pt>
                <c:pt idx="202107">
                  <c:v>51.235215223728297</c:v>
                </c:pt>
                <c:pt idx="202108">
                  <c:v>51.235307546536902</c:v>
                </c:pt>
                <c:pt idx="202109">
                  <c:v>51.235399869049999</c:v>
                </c:pt>
                <c:pt idx="202110">
                  <c:v>51.235492191267497</c:v>
                </c:pt>
                <c:pt idx="202111">
                  <c:v>51.235584513189501</c:v>
                </c:pt>
                <c:pt idx="202112">
                  <c:v>51.235676834815997</c:v>
                </c:pt>
                <c:pt idx="202113">
                  <c:v>51.235769156147001</c:v>
                </c:pt>
                <c:pt idx="202114">
                  <c:v>51.235861477182503</c:v>
                </c:pt>
                <c:pt idx="202115">
                  <c:v>51.235953797922498</c:v>
                </c:pt>
                <c:pt idx="202116">
                  <c:v>51.236046118367</c:v>
                </c:pt>
                <c:pt idx="202117">
                  <c:v>51.236138438515901</c:v>
                </c:pt>
                <c:pt idx="202118">
                  <c:v>51.236230758369302</c:v>
                </c:pt>
                <c:pt idx="202119">
                  <c:v>51.236323077927302</c:v>
                </c:pt>
                <c:pt idx="202120">
                  <c:v>51.236415397189703</c:v>
                </c:pt>
                <c:pt idx="202121">
                  <c:v>51.236507716156602</c:v>
                </c:pt>
                <c:pt idx="202122">
                  <c:v>51.236600034828001</c:v>
                </c:pt>
                <c:pt idx="202123">
                  <c:v>51.236692353203999</c:v>
                </c:pt>
                <c:pt idx="202124">
                  <c:v>51.236784671284397</c:v>
                </c:pt>
                <c:pt idx="202125">
                  <c:v>51.236876989069302</c:v>
                </c:pt>
                <c:pt idx="202126">
                  <c:v>51.236969306558699</c:v>
                </c:pt>
                <c:pt idx="202127">
                  <c:v>51.237061623752602</c:v>
                </c:pt>
                <c:pt idx="202128">
                  <c:v>51.237153940650998</c:v>
                </c:pt>
                <c:pt idx="202129">
                  <c:v>51.237246257253901</c:v>
                </c:pt>
                <c:pt idx="202130">
                  <c:v>51.237338573561303</c:v>
                </c:pt>
                <c:pt idx="202131">
                  <c:v>51.237430889573297</c:v>
                </c:pt>
                <c:pt idx="202132">
                  <c:v>51.237523205289698</c:v>
                </c:pt>
                <c:pt idx="202133">
                  <c:v>51.237615520710598</c:v>
                </c:pt>
                <c:pt idx="202134">
                  <c:v>51.237707835836098</c:v>
                </c:pt>
                <c:pt idx="202135">
                  <c:v>51.237800150665997</c:v>
                </c:pt>
                <c:pt idx="202136">
                  <c:v>51.237892465200403</c:v>
                </c:pt>
                <c:pt idx="202137">
                  <c:v>51.237984779439401</c:v>
                </c:pt>
                <c:pt idx="202138">
                  <c:v>51.238077093382898</c:v>
                </c:pt>
                <c:pt idx="202139">
                  <c:v>51.238169407030902</c:v>
                </c:pt>
                <c:pt idx="202140">
                  <c:v>51.238261720383399</c:v>
                </c:pt>
                <c:pt idx="202141">
                  <c:v>51.238354033440402</c:v>
                </c:pt>
                <c:pt idx="202142">
                  <c:v>51.238446346201897</c:v>
                </c:pt>
                <c:pt idx="202143">
                  <c:v>51.238538658667899</c:v>
                </c:pt>
                <c:pt idx="202144">
                  <c:v>51.2386309708385</c:v>
                </c:pt>
                <c:pt idx="202145">
                  <c:v>51.238723282713501</c:v>
                </c:pt>
                <c:pt idx="202146">
                  <c:v>51.238815594293101</c:v>
                </c:pt>
                <c:pt idx="202147">
                  <c:v>51.2389079055773</c:v>
                </c:pt>
                <c:pt idx="202148">
                  <c:v>51.239000216565898</c:v>
                </c:pt>
                <c:pt idx="202149">
                  <c:v>51.239092527258997</c:v>
                </c:pt>
                <c:pt idx="202150">
                  <c:v>51.239184837656701</c:v>
                </c:pt>
                <c:pt idx="202151">
                  <c:v>51.239277147758898</c:v>
                </c:pt>
                <c:pt idx="202152">
                  <c:v>51.239369457565601</c:v>
                </c:pt>
                <c:pt idx="202153">
                  <c:v>51.239461767076797</c:v>
                </c:pt>
                <c:pt idx="202154">
                  <c:v>51.239554076292599</c:v>
                </c:pt>
                <c:pt idx="202155">
                  <c:v>51.2396463852129</c:v>
                </c:pt>
                <c:pt idx="202156">
                  <c:v>51.239738693837701</c:v>
                </c:pt>
                <c:pt idx="202157">
                  <c:v>51.239831002167101</c:v>
                </c:pt>
                <c:pt idx="202158">
                  <c:v>51.239923310200901</c:v>
                </c:pt>
                <c:pt idx="202159">
                  <c:v>51.240015617939299</c:v>
                </c:pt>
                <c:pt idx="202160">
                  <c:v>51.240107925382297</c:v>
                </c:pt>
                <c:pt idx="202161">
                  <c:v>51.240200232529702</c:v>
                </c:pt>
                <c:pt idx="202162">
                  <c:v>51.240292539381798</c:v>
                </c:pt>
                <c:pt idx="202163">
                  <c:v>51.240384845938301</c:v>
                </c:pt>
                <c:pt idx="202164">
                  <c:v>51.240477152199396</c:v>
                </c:pt>
                <c:pt idx="202165">
                  <c:v>51.240569458164998</c:v>
                </c:pt>
                <c:pt idx="202166">
                  <c:v>51.240661763835099</c:v>
                </c:pt>
                <c:pt idx="202167">
                  <c:v>51.2407540692098</c:v>
                </c:pt>
                <c:pt idx="202168">
                  <c:v>51.240846374288999</c:v>
                </c:pt>
                <c:pt idx="202169">
                  <c:v>51.240938679072798</c:v>
                </c:pt>
                <c:pt idx="202170">
                  <c:v>51.241030983561103</c:v>
                </c:pt>
                <c:pt idx="202171">
                  <c:v>51.241123287753901</c:v>
                </c:pt>
                <c:pt idx="202172">
                  <c:v>51.241215591651297</c:v>
                </c:pt>
                <c:pt idx="202173">
                  <c:v>51.2413078952532</c:v>
                </c:pt>
                <c:pt idx="202174">
                  <c:v>51.241400198559703</c:v>
                </c:pt>
                <c:pt idx="202175">
                  <c:v>51.241492501570697</c:v>
                </c:pt>
                <c:pt idx="202176">
                  <c:v>51.241584804286298</c:v>
                </c:pt>
                <c:pt idx="202177">
                  <c:v>51.241677106706398</c:v>
                </c:pt>
                <c:pt idx="202178">
                  <c:v>51.241769408831097</c:v>
                </c:pt>
                <c:pt idx="202179">
                  <c:v>51.241861710660302</c:v>
                </c:pt>
                <c:pt idx="202180">
                  <c:v>51.241954012194</c:v>
                </c:pt>
                <c:pt idx="202181">
                  <c:v>51.242046313432397</c:v>
                </c:pt>
                <c:pt idx="202182">
                  <c:v>51.2421386143752</c:v>
                </c:pt>
                <c:pt idx="202183">
                  <c:v>51.242230915022603</c:v>
                </c:pt>
                <c:pt idx="202184">
                  <c:v>51.242323215374597</c:v>
                </c:pt>
                <c:pt idx="202185">
                  <c:v>51.242415515431098</c:v>
                </c:pt>
                <c:pt idx="202186">
                  <c:v>51.242507815192198</c:v>
                </c:pt>
                <c:pt idx="202187">
                  <c:v>51.242600114657797</c:v>
                </c:pt>
                <c:pt idx="202188">
                  <c:v>51.242692413828003</c:v>
                </c:pt>
                <c:pt idx="202189">
                  <c:v>51.2427847127028</c:v>
                </c:pt>
                <c:pt idx="202190">
                  <c:v>51.242877011282097</c:v>
                </c:pt>
                <c:pt idx="202191">
                  <c:v>51.242969309566</c:v>
                </c:pt>
                <c:pt idx="202192">
                  <c:v>51.243061607554402</c:v>
                </c:pt>
                <c:pt idx="202193">
                  <c:v>51.243153905247397</c:v>
                </c:pt>
                <c:pt idx="202194">
                  <c:v>51.243246202644997</c:v>
                </c:pt>
                <c:pt idx="202195">
                  <c:v>51.243338499747097</c:v>
                </c:pt>
                <c:pt idx="202196">
                  <c:v>51.243430796553803</c:v>
                </c:pt>
                <c:pt idx="202197">
                  <c:v>51.243523093065001</c:v>
                </c:pt>
                <c:pt idx="202198">
                  <c:v>51.243615389280897</c:v>
                </c:pt>
                <c:pt idx="202199">
                  <c:v>51.243707685201201</c:v>
                </c:pt>
                <c:pt idx="202200">
                  <c:v>51.243799980826203</c:v>
                </c:pt>
                <c:pt idx="202201">
                  <c:v>51.243892276155698</c:v>
                </c:pt>
                <c:pt idx="202202">
                  <c:v>51.243984571189799</c:v>
                </c:pt>
                <c:pt idx="202203">
                  <c:v>51.244076865928498</c:v>
                </c:pt>
                <c:pt idx="202204">
                  <c:v>51.244169160371698</c:v>
                </c:pt>
                <c:pt idx="202205">
                  <c:v>51.244261454519602</c:v>
                </c:pt>
                <c:pt idx="202206">
                  <c:v>51.244353748371999</c:v>
                </c:pt>
                <c:pt idx="202207">
                  <c:v>51.244446041928903</c:v>
                </c:pt>
                <c:pt idx="202208">
                  <c:v>51.244538335190498</c:v>
                </c:pt>
                <c:pt idx="202209">
                  <c:v>51.2446306281566</c:v>
                </c:pt>
                <c:pt idx="202210">
                  <c:v>51.2447229208273</c:v>
                </c:pt>
                <c:pt idx="202211">
                  <c:v>51.2448152132026</c:v>
                </c:pt>
                <c:pt idx="202212">
                  <c:v>51.244907505282399</c:v>
                </c:pt>
                <c:pt idx="202213">
                  <c:v>51.244999797066903</c:v>
                </c:pt>
                <c:pt idx="202214">
                  <c:v>51.2450920885559</c:v>
                </c:pt>
                <c:pt idx="202215">
                  <c:v>51.245184379749503</c:v>
                </c:pt>
                <c:pt idx="202216">
                  <c:v>51.245276670647698</c:v>
                </c:pt>
                <c:pt idx="202217">
                  <c:v>51.245368961250499</c:v>
                </c:pt>
                <c:pt idx="202218">
                  <c:v>51.245461251557799</c:v>
                </c:pt>
                <c:pt idx="202219">
                  <c:v>51.245553541569798</c:v>
                </c:pt>
                <c:pt idx="202220">
                  <c:v>51.245645831286303</c:v>
                </c:pt>
                <c:pt idx="202221">
                  <c:v>51.2457381207075</c:v>
                </c:pt>
                <c:pt idx="202222">
                  <c:v>51.245830409833196</c:v>
                </c:pt>
                <c:pt idx="202223">
                  <c:v>51.245922698663499</c:v>
                </c:pt>
                <c:pt idx="202224">
                  <c:v>51.2460149871984</c:v>
                </c:pt>
                <c:pt idx="202225">
                  <c:v>51.2461072754379</c:v>
                </c:pt>
                <c:pt idx="202226">
                  <c:v>51.246199563382</c:v>
                </c:pt>
                <c:pt idx="202227">
                  <c:v>51.246291851030598</c:v>
                </c:pt>
                <c:pt idx="202228">
                  <c:v>51.246384138383902</c:v>
                </c:pt>
                <c:pt idx="202229">
                  <c:v>51.246476425441799</c:v>
                </c:pt>
                <c:pt idx="202230">
                  <c:v>51.246568712204201</c:v>
                </c:pt>
                <c:pt idx="202231">
                  <c:v>51.246660998671302</c:v>
                </c:pt>
                <c:pt idx="202232">
                  <c:v>51.246753284843003</c:v>
                </c:pt>
                <c:pt idx="202233">
                  <c:v>51.246845570719302</c:v>
                </c:pt>
                <c:pt idx="202234">
                  <c:v>51.2469378563001</c:v>
                </c:pt>
                <c:pt idx="202235">
                  <c:v>51.247030141585597</c:v>
                </c:pt>
                <c:pt idx="202236">
                  <c:v>51.2471224265757</c:v>
                </c:pt>
                <c:pt idx="202237">
                  <c:v>51.247214711270303</c:v>
                </c:pt>
                <c:pt idx="202238">
                  <c:v>51.247306995669597</c:v>
                </c:pt>
                <c:pt idx="202239">
                  <c:v>51.247399279773497</c:v>
                </c:pt>
                <c:pt idx="202240">
                  <c:v>51.247491563582003</c:v>
                </c:pt>
                <c:pt idx="202241">
                  <c:v>51.2475838470951</c:v>
                </c:pt>
                <c:pt idx="202242">
                  <c:v>51.247676130312797</c:v>
                </c:pt>
                <c:pt idx="202243">
                  <c:v>51.2477684132351</c:v>
                </c:pt>
                <c:pt idx="202244">
                  <c:v>51.247860695862101</c:v>
                </c:pt>
                <c:pt idx="202245">
                  <c:v>51.247952978193602</c:v>
                </c:pt>
                <c:pt idx="202246">
                  <c:v>51.248045260229802</c:v>
                </c:pt>
                <c:pt idx="202247">
                  <c:v>51.2481375419705</c:v>
                </c:pt>
                <c:pt idx="202248">
                  <c:v>51.248229823415897</c:v>
                </c:pt>
                <c:pt idx="202249">
                  <c:v>51.248322104565901</c:v>
                </c:pt>
                <c:pt idx="202250">
                  <c:v>51.248414385420503</c:v>
                </c:pt>
                <c:pt idx="202251">
                  <c:v>51.248506665979797</c:v>
                </c:pt>
                <c:pt idx="202252">
                  <c:v>51.248598946243597</c:v>
                </c:pt>
                <c:pt idx="202253">
                  <c:v>51.248691226212102</c:v>
                </c:pt>
                <c:pt idx="202254">
                  <c:v>51.2487835058852</c:v>
                </c:pt>
                <c:pt idx="202255">
                  <c:v>51.248875785262904</c:v>
                </c:pt>
                <c:pt idx="202256">
                  <c:v>51.248968064345199</c:v>
                </c:pt>
                <c:pt idx="202257">
                  <c:v>51.2490603431322</c:v>
                </c:pt>
                <c:pt idx="202258">
                  <c:v>51.249152621623701</c:v>
                </c:pt>
                <c:pt idx="202259">
                  <c:v>51.2492448998199</c:v>
                </c:pt>
                <c:pt idx="202260">
                  <c:v>51.249337177720797</c:v>
                </c:pt>
                <c:pt idx="202261">
                  <c:v>51.249429455326201</c:v>
                </c:pt>
                <c:pt idx="202262">
                  <c:v>51.249521732636303</c:v>
                </c:pt>
                <c:pt idx="202263">
                  <c:v>51.249614009650998</c:v>
                </c:pt>
                <c:pt idx="202264">
                  <c:v>51.249706286370397</c:v>
                </c:pt>
                <c:pt idx="202265">
                  <c:v>51.249798562794297</c:v>
                </c:pt>
                <c:pt idx="202266">
                  <c:v>51.249890838922902</c:v>
                </c:pt>
                <c:pt idx="202267">
                  <c:v>51.249983114756198</c:v>
                </c:pt>
                <c:pt idx="202268">
                  <c:v>51.250075390294</c:v>
                </c:pt>
                <c:pt idx="202269">
                  <c:v>51.250167665536502</c:v>
                </c:pt>
                <c:pt idx="202270">
                  <c:v>51.250259940483701</c:v>
                </c:pt>
                <c:pt idx="202271">
                  <c:v>51.2503522151355</c:v>
                </c:pt>
                <c:pt idx="202272">
                  <c:v>51.250444489491898</c:v>
                </c:pt>
                <c:pt idx="202273">
                  <c:v>51.250536763552901</c:v>
                </c:pt>
                <c:pt idx="202274">
                  <c:v>51.250629037318603</c:v>
                </c:pt>
                <c:pt idx="202275">
                  <c:v>51.250721310788897</c:v>
                </c:pt>
                <c:pt idx="202276">
                  <c:v>51.250813583963897</c:v>
                </c:pt>
                <c:pt idx="202277">
                  <c:v>51.250905856843502</c:v>
                </c:pt>
                <c:pt idx="202278">
                  <c:v>51.250998129427799</c:v>
                </c:pt>
                <c:pt idx="202279">
                  <c:v>51.251090401716702</c:v>
                </c:pt>
                <c:pt idx="202280">
                  <c:v>51.251182673710197</c:v>
                </c:pt>
                <c:pt idx="202281">
                  <c:v>51.251274945408397</c:v>
                </c:pt>
                <c:pt idx="202282">
                  <c:v>51.251367216811197</c:v>
                </c:pt>
                <c:pt idx="202283">
                  <c:v>51.251459487918702</c:v>
                </c:pt>
                <c:pt idx="202284">
                  <c:v>51.251551758730798</c:v>
                </c:pt>
                <c:pt idx="202285">
                  <c:v>51.251644029247601</c:v>
                </c:pt>
                <c:pt idx="202286">
                  <c:v>51.251736299469002</c:v>
                </c:pt>
                <c:pt idx="202287">
                  <c:v>51.251828569395101</c:v>
                </c:pt>
                <c:pt idx="202288">
                  <c:v>51.2519208390259</c:v>
                </c:pt>
                <c:pt idx="202289">
                  <c:v>51.252013108361197</c:v>
                </c:pt>
                <c:pt idx="202290">
                  <c:v>51.2521053774013</c:v>
                </c:pt>
                <c:pt idx="202291">
                  <c:v>51.252197646146001</c:v>
                </c:pt>
                <c:pt idx="202292">
                  <c:v>51.252289914595302</c:v>
                </c:pt>
                <c:pt idx="202293">
                  <c:v>51.252382182749301</c:v>
                </c:pt>
                <c:pt idx="202294">
                  <c:v>51.252474450607998</c:v>
                </c:pt>
                <c:pt idx="202295">
                  <c:v>51.252566718171302</c:v>
                </c:pt>
                <c:pt idx="202296">
                  <c:v>51.252658985439297</c:v>
                </c:pt>
                <c:pt idx="202297">
                  <c:v>51.252751252411997</c:v>
                </c:pt>
                <c:pt idx="202298">
                  <c:v>51.252843519089303</c:v>
                </c:pt>
                <c:pt idx="202299">
                  <c:v>51.252935785471202</c:v>
                </c:pt>
                <c:pt idx="202300">
                  <c:v>51.253028051557898</c:v>
                </c:pt>
                <c:pt idx="202301">
                  <c:v>51.2531203173492</c:v>
                </c:pt>
                <c:pt idx="202302">
                  <c:v>51.253212582845102</c:v>
                </c:pt>
                <c:pt idx="202303">
                  <c:v>51.253304848045801</c:v>
                </c:pt>
                <c:pt idx="202304">
                  <c:v>51.253397112950999</c:v>
                </c:pt>
                <c:pt idx="202305">
                  <c:v>51.253489377561003</c:v>
                </c:pt>
                <c:pt idx="202306">
                  <c:v>51.253581641875599</c:v>
                </c:pt>
                <c:pt idx="202307">
                  <c:v>51.253673905894999</c:v>
                </c:pt>
                <c:pt idx="202308">
                  <c:v>51.253766169618899</c:v>
                </c:pt>
                <c:pt idx="202309">
                  <c:v>51.253858433047597</c:v>
                </c:pt>
                <c:pt idx="202310">
                  <c:v>51.253950696180901</c:v>
                </c:pt>
                <c:pt idx="202311">
                  <c:v>51.254042959018904</c:v>
                </c:pt>
                <c:pt idx="202312">
                  <c:v>51.254135221561597</c:v>
                </c:pt>
                <c:pt idx="202313">
                  <c:v>51.254227483808897</c:v>
                </c:pt>
                <c:pt idx="202314">
                  <c:v>51.254319745760903</c:v>
                </c:pt>
                <c:pt idx="202315">
                  <c:v>51.254412007417599</c:v>
                </c:pt>
                <c:pt idx="202316">
                  <c:v>51.254504268779002</c:v>
                </c:pt>
                <c:pt idx="202317">
                  <c:v>51.254596529845102</c:v>
                </c:pt>
                <c:pt idx="202318">
                  <c:v>51.254688790615802</c:v>
                </c:pt>
                <c:pt idx="202319">
                  <c:v>51.2547810510912</c:v>
                </c:pt>
                <c:pt idx="202320">
                  <c:v>51.254873311271297</c:v>
                </c:pt>
                <c:pt idx="202321">
                  <c:v>51.254965571156099</c:v>
                </c:pt>
                <c:pt idx="202322">
                  <c:v>51.255057830745599</c:v>
                </c:pt>
                <c:pt idx="202323">
                  <c:v>51.255150090039699</c:v>
                </c:pt>
                <c:pt idx="202324">
                  <c:v>51.255242349038603</c:v>
                </c:pt>
                <c:pt idx="202325">
                  <c:v>51.2553346077421</c:v>
                </c:pt>
                <c:pt idx="202326">
                  <c:v>51.255426866150302</c:v>
                </c:pt>
                <c:pt idx="202327">
                  <c:v>51.255519124263202</c:v>
                </c:pt>
                <c:pt idx="202328">
                  <c:v>51.255611382080801</c:v>
                </c:pt>
                <c:pt idx="202329">
                  <c:v>51.255703639603098</c:v>
                </c:pt>
                <c:pt idx="202330">
                  <c:v>51.255795896830101</c:v>
                </c:pt>
                <c:pt idx="202331">
                  <c:v>51.255888153761703</c:v>
                </c:pt>
                <c:pt idx="202332">
                  <c:v>51.255980410398102</c:v>
                </c:pt>
                <c:pt idx="202333">
                  <c:v>51.2560726667392</c:v>
                </c:pt>
                <c:pt idx="202334">
                  <c:v>51.256164922784897</c:v>
                </c:pt>
                <c:pt idx="202335">
                  <c:v>51.2562571785354</c:v>
                </c:pt>
                <c:pt idx="202336">
                  <c:v>51.256349433990501</c:v>
                </c:pt>
                <c:pt idx="202337">
                  <c:v>51.2564416891504</c:v>
                </c:pt>
                <c:pt idx="202338">
                  <c:v>51.256533944014897</c:v>
                </c:pt>
                <c:pt idx="202339">
                  <c:v>51.2566261985842</c:v>
                </c:pt>
                <c:pt idx="202340">
                  <c:v>51.256718452858102</c:v>
                </c:pt>
                <c:pt idx="202341">
                  <c:v>51.256810706836802</c:v>
                </c:pt>
                <c:pt idx="202342">
                  <c:v>51.256902960520101</c:v>
                </c:pt>
                <c:pt idx="202343">
                  <c:v>51.256995213908198</c:v>
                </c:pt>
                <c:pt idx="202344">
                  <c:v>51.2570874670009</c:v>
                </c:pt>
                <c:pt idx="202345">
                  <c:v>51.257179719798401</c:v>
                </c:pt>
                <c:pt idx="202346">
                  <c:v>51.2572719723006</c:v>
                </c:pt>
                <c:pt idx="202347">
                  <c:v>51.257364224507498</c:v>
                </c:pt>
                <c:pt idx="202348">
                  <c:v>51.257456476419101</c:v>
                </c:pt>
                <c:pt idx="202349">
                  <c:v>51.257548728035403</c:v>
                </c:pt>
                <c:pt idx="202350">
                  <c:v>51.257640979356403</c:v>
                </c:pt>
                <c:pt idx="202351">
                  <c:v>51.257733230382101</c:v>
                </c:pt>
                <c:pt idx="202352">
                  <c:v>51.257825481112597</c:v>
                </c:pt>
                <c:pt idx="202353">
                  <c:v>51.2579177315477</c:v>
                </c:pt>
                <c:pt idx="202354">
                  <c:v>51.2580099816876</c:v>
                </c:pt>
                <c:pt idx="202355">
                  <c:v>51.258102231532199</c:v>
                </c:pt>
                <c:pt idx="202356">
                  <c:v>51.258194481081503</c:v>
                </c:pt>
                <c:pt idx="202357">
                  <c:v>51.258286730335499</c:v>
                </c:pt>
                <c:pt idx="202358">
                  <c:v>51.2583789792942</c:v>
                </c:pt>
                <c:pt idx="202359">
                  <c:v>51.258471227957699</c:v>
                </c:pt>
                <c:pt idx="202360">
                  <c:v>51.258563476325797</c:v>
                </c:pt>
                <c:pt idx="202361">
                  <c:v>51.2586557243987</c:v>
                </c:pt>
                <c:pt idx="202362">
                  <c:v>51.258747972176302</c:v>
                </c:pt>
                <c:pt idx="202363">
                  <c:v>51.258840219658701</c:v>
                </c:pt>
                <c:pt idx="202364">
                  <c:v>51.258932466845799</c:v>
                </c:pt>
                <c:pt idx="202365">
                  <c:v>51.259024713737503</c:v>
                </c:pt>
                <c:pt idx="202366">
                  <c:v>51.259116960334097</c:v>
                </c:pt>
                <c:pt idx="202367">
                  <c:v>51.259209206635298</c:v>
                </c:pt>
                <c:pt idx="202368">
                  <c:v>51.259301452641303</c:v>
                </c:pt>
                <c:pt idx="202369">
                  <c:v>51.259393698352</c:v>
                </c:pt>
                <c:pt idx="202370">
                  <c:v>51.259485943767402</c:v>
                </c:pt>
                <c:pt idx="202371">
                  <c:v>51.259578188887602</c:v>
                </c:pt>
                <c:pt idx="202372">
                  <c:v>51.259670433712401</c:v>
                </c:pt>
                <c:pt idx="202373">
                  <c:v>51.259762678242097</c:v>
                </c:pt>
                <c:pt idx="202374">
                  <c:v>51.2598549224764</c:v>
                </c:pt>
                <c:pt idx="202375">
                  <c:v>51.2599471664155</c:v>
                </c:pt>
                <c:pt idx="202376">
                  <c:v>51.260039410059299</c:v>
                </c:pt>
                <c:pt idx="202377">
                  <c:v>51.260131653407903</c:v>
                </c:pt>
                <c:pt idx="202378">
                  <c:v>51.260223896461198</c:v>
                </c:pt>
                <c:pt idx="202379">
                  <c:v>51.260316139219199</c:v>
                </c:pt>
                <c:pt idx="202380">
                  <c:v>51.260408381681998</c:v>
                </c:pt>
                <c:pt idx="202381">
                  <c:v>51.260500623849502</c:v>
                </c:pt>
                <c:pt idx="202382">
                  <c:v>51.260592865721797</c:v>
                </c:pt>
                <c:pt idx="202383">
                  <c:v>51.260685107298798</c:v>
                </c:pt>
                <c:pt idx="202384">
                  <c:v>51.260777348580497</c:v>
                </c:pt>
                <c:pt idx="202385">
                  <c:v>51.260869589567001</c:v>
                </c:pt>
                <c:pt idx="202386">
                  <c:v>51.260961830258303</c:v>
                </c:pt>
                <c:pt idx="202387">
                  <c:v>51.261054070654197</c:v>
                </c:pt>
                <c:pt idx="202388">
                  <c:v>51.261146310755002</c:v>
                </c:pt>
                <c:pt idx="202389">
                  <c:v>51.2612385505604</c:v>
                </c:pt>
                <c:pt idx="202390">
                  <c:v>51.261330790070701</c:v>
                </c:pt>
                <c:pt idx="202391">
                  <c:v>51.261423029285602</c:v>
                </c:pt>
                <c:pt idx="202392">
                  <c:v>51.261515268205301</c:v>
                </c:pt>
                <c:pt idx="202393">
                  <c:v>51.261607506829797</c:v>
                </c:pt>
                <c:pt idx="202394">
                  <c:v>51.261699745159099</c:v>
                </c:pt>
                <c:pt idx="202395">
                  <c:v>51.261791983193</c:v>
                </c:pt>
                <c:pt idx="202396">
                  <c:v>51.261884220931798</c:v>
                </c:pt>
                <c:pt idx="202397">
                  <c:v>51.261976458375202</c:v>
                </c:pt>
                <c:pt idx="202398">
                  <c:v>51.262068695523503</c:v>
                </c:pt>
                <c:pt idx="202399">
                  <c:v>51.262160932376503</c:v>
                </c:pt>
                <c:pt idx="202400">
                  <c:v>51.262253168934301</c:v>
                </c:pt>
                <c:pt idx="202401">
                  <c:v>51.262345405196797</c:v>
                </c:pt>
                <c:pt idx="202402">
                  <c:v>51.262437641164098</c:v>
                </c:pt>
                <c:pt idx="202403">
                  <c:v>51.262529876836098</c:v>
                </c:pt>
                <c:pt idx="202404">
                  <c:v>51.262622112212902</c:v>
                </c:pt>
                <c:pt idx="202405">
                  <c:v>51.262714347294498</c:v>
                </c:pt>
                <c:pt idx="202406">
                  <c:v>51.262806582080799</c:v>
                </c:pt>
                <c:pt idx="202407">
                  <c:v>51.262898816571898</c:v>
                </c:pt>
                <c:pt idx="202408">
                  <c:v>51.262991050767702</c:v>
                </c:pt>
                <c:pt idx="202409">
                  <c:v>51.263083284668397</c:v>
                </c:pt>
                <c:pt idx="202410">
                  <c:v>51.263175518273698</c:v>
                </c:pt>
                <c:pt idx="202411">
                  <c:v>51.263267751583903</c:v>
                </c:pt>
                <c:pt idx="202412">
                  <c:v>51.2633599845988</c:v>
                </c:pt>
                <c:pt idx="202413">
                  <c:v>51.263452217318502</c:v>
                </c:pt>
                <c:pt idx="202414">
                  <c:v>51.263544449743002</c:v>
                </c:pt>
                <c:pt idx="202415">
                  <c:v>51.2636366818722</c:v>
                </c:pt>
                <c:pt idx="202416">
                  <c:v>51.263728913706302</c:v>
                </c:pt>
                <c:pt idx="202417">
                  <c:v>51.263821145245103</c:v>
                </c:pt>
                <c:pt idx="202418">
                  <c:v>51.263913376488603</c:v>
                </c:pt>
                <c:pt idx="202419">
                  <c:v>51.264005607436999</c:v>
                </c:pt>
                <c:pt idx="202420">
                  <c:v>51.264097838090102</c:v>
                </c:pt>
                <c:pt idx="202421">
                  <c:v>51.264190068448002</c:v>
                </c:pt>
                <c:pt idx="202422">
                  <c:v>51.2642822985107</c:v>
                </c:pt>
                <c:pt idx="202423">
                  <c:v>51.264374528278097</c:v>
                </c:pt>
                <c:pt idx="202424">
                  <c:v>51.264466757750299</c:v>
                </c:pt>
                <c:pt idx="202425">
                  <c:v>51.264558986927398</c:v>
                </c:pt>
                <c:pt idx="202426">
                  <c:v>51.264651215809202</c:v>
                </c:pt>
                <c:pt idx="202427">
                  <c:v>51.264743444395698</c:v>
                </c:pt>
                <c:pt idx="202428">
                  <c:v>51.264835672687099</c:v>
                </c:pt>
                <c:pt idx="202429">
                  <c:v>51.264927900683297</c:v>
                </c:pt>
                <c:pt idx="202430">
                  <c:v>51.265020128384201</c:v>
                </c:pt>
                <c:pt idx="202431">
                  <c:v>51.265112355789903</c:v>
                </c:pt>
                <c:pt idx="202432">
                  <c:v>51.265204582900402</c:v>
                </c:pt>
                <c:pt idx="202433">
                  <c:v>51.2652968097157</c:v>
                </c:pt>
                <c:pt idx="202434">
                  <c:v>51.265389036235803</c:v>
                </c:pt>
                <c:pt idx="202435">
                  <c:v>51.265481262460703</c:v>
                </c:pt>
                <c:pt idx="202436">
                  <c:v>51.265573488390402</c:v>
                </c:pt>
                <c:pt idx="202437">
                  <c:v>51.265665714024898</c:v>
                </c:pt>
                <c:pt idx="202438">
                  <c:v>51.2657579393641</c:v>
                </c:pt>
                <c:pt idx="202439">
                  <c:v>51.265850164408199</c:v>
                </c:pt>
                <c:pt idx="202440">
                  <c:v>51.265942389157097</c:v>
                </c:pt>
                <c:pt idx="202441">
                  <c:v>51.266034613610699</c:v>
                </c:pt>
                <c:pt idx="202442">
                  <c:v>51.2661268377692</c:v>
                </c:pt>
                <c:pt idx="202443">
                  <c:v>51.266219061632398</c:v>
                </c:pt>
                <c:pt idx="202444">
                  <c:v>51.266311285200501</c:v>
                </c:pt>
                <c:pt idx="202445">
                  <c:v>51.266403508473303</c:v>
                </c:pt>
                <c:pt idx="202446">
                  <c:v>51.266495731451002</c:v>
                </c:pt>
                <c:pt idx="202447">
                  <c:v>51.266587954133399</c:v>
                </c:pt>
                <c:pt idx="202448">
                  <c:v>51.266680176520701</c:v>
                </c:pt>
                <c:pt idx="202449">
                  <c:v>51.266772398612702</c:v>
                </c:pt>
                <c:pt idx="202450">
                  <c:v>51.266864620409599</c:v>
                </c:pt>
                <c:pt idx="202451">
                  <c:v>51.266956841911302</c:v>
                </c:pt>
                <c:pt idx="202452">
                  <c:v>51.267049063117803</c:v>
                </c:pt>
                <c:pt idx="202453">
                  <c:v>51.267141284029002</c:v>
                </c:pt>
                <c:pt idx="202454">
                  <c:v>51.267233504645098</c:v>
                </c:pt>
                <c:pt idx="202455">
                  <c:v>51.267325724966099</c:v>
                </c:pt>
                <c:pt idx="202456">
                  <c:v>51.267417944991799</c:v>
                </c:pt>
                <c:pt idx="202457">
                  <c:v>51.267510164722303</c:v>
                </c:pt>
                <c:pt idx="202458">
                  <c:v>51.267602384157698</c:v>
                </c:pt>
                <c:pt idx="202459">
                  <c:v>51.267694603297798</c:v>
                </c:pt>
                <c:pt idx="202460">
                  <c:v>51.267786822142803</c:v>
                </c:pt>
                <c:pt idx="202461">
                  <c:v>51.267879040692598</c:v>
                </c:pt>
                <c:pt idx="202462">
                  <c:v>51.267971258947199</c:v>
                </c:pt>
                <c:pt idx="202463">
                  <c:v>51.268063476906597</c:v>
                </c:pt>
                <c:pt idx="202464">
                  <c:v>51.268155694570801</c:v>
                </c:pt>
                <c:pt idx="202465">
                  <c:v>51.268247911939902</c:v>
                </c:pt>
                <c:pt idx="202466">
                  <c:v>51.268340129013801</c:v>
                </c:pt>
                <c:pt idx="202467">
                  <c:v>51.268432345792498</c:v>
                </c:pt>
                <c:pt idx="202468">
                  <c:v>51.268524562275999</c:v>
                </c:pt>
                <c:pt idx="202469">
                  <c:v>51.268616778464299</c:v>
                </c:pt>
                <c:pt idx="202470">
                  <c:v>51.268708994357503</c:v>
                </c:pt>
                <c:pt idx="202471">
                  <c:v>51.268801209955498</c:v>
                </c:pt>
                <c:pt idx="202472">
                  <c:v>51.268893425258298</c:v>
                </c:pt>
                <c:pt idx="202473">
                  <c:v>51.268985640266003</c:v>
                </c:pt>
                <c:pt idx="202474">
                  <c:v>51.269077854978498</c:v>
                </c:pt>
                <c:pt idx="202475">
                  <c:v>51.269170069395798</c:v>
                </c:pt>
                <c:pt idx="202476">
                  <c:v>51.269262283517897</c:v>
                </c:pt>
                <c:pt idx="202477">
                  <c:v>51.269354497344899</c:v>
                </c:pt>
                <c:pt idx="202478">
                  <c:v>51.2694467108767</c:v>
                </c:pt>
                <c:pt idx="202479">
                  <c:v>51.269538924113299</c:v>
                </c:pt>
                <c:pt idx="202480">
                  <c:v>51.269631137054802</c:v>
                </c:pt>
                <c:pt idx="202481">
                  <c:v>51.269723349701103</c:v>
                </c:pt>
                <c:pt idx="202482">
                  <c:v>51.269815562052202</c:v>
                </c:pt>
                <c:pt idx="202483">
                  <c:v>51.269907774108198</c:v>
                </c:pt>
                <c:pt idx="202484">
                  <c:v>51.269999985868999</c:v>
                </c:pt>
                <c:pt idx="202485">
                  <c:v>51.270092197334598</c:v>
                </c:pt>
                <c:pt idx="202486">
                  <c:v>51.270184408505102</c:v>
                </c:pt>
                <c:pt idx="202487">
                  <c:v>51.270276619380397</c:v>
                </c:pt>
                <c:pt idx="202488">
                  <c:v>51.270368829960603</c:v>
                </c:pt>
                <c:pt idx="202489">
                  <c:v>51.2704610402456</c:v>
                </c:pt>
                <c:pt idx="202490">
                  <c:v>51.270553250235501</c:v>
                </c:pt>
                <c:pt idx="202491">
                  <c:v>51.270645459930201</c:v>
                </c:pt>
                <c:pt idx="202492">
                  <c:v>51.270737669329698</c:v>
                </c:pt>
                <c:pt idx="202493">
                  <c:v>51.2708298784341</c:v>
                </c:pt>
                <c:pt idx="202494">
                  <c:v>51.270922087243299</c:v>
                </c:pt>
                <c:pt idx="202495">
                  <c:v>51.271014295757404</c:v>
                </c:pt>
                <c:pt idx="202496">
                  <c:v>51.271106503976299</c:v>
                </c:pt>
                <c:pt idx="202497">
                  <c:v>51.271198711900098</c:v>
                </c:pt>
                <c:pt idx="202498">
                  <c:v>51.271290919528703</c:v>
                </c:pt>
                <c:pt idx="202499">
                  <c:v>51.271383126862197</c:v>
                </c:pt>
                <c:pt idx="202500">
                  <c:v>51.271475333900597</c:v>
                </c:pt>
                <c:pt idx="202501">
                  <c:v>51.271567540643801</c:v>
                </c:pt>
                <c:pt idx="202502">
                  <c:v>51.271659747091803</c:v>
                </c:pt>
                <c:pt idx="202503">
                  <c:v>51.271751953244703</c:v>
                </c:pt>
                <c:pt idx="202504">
                  <c:v>51.2718441591025</c:v>
                </c:pt>
                <c:pt idx="202505">
                  <c:v>51.271936364665102</c:v>
                </c:pt>
                <c:pt idx="202506">
                  <c:v>51.272028569932502</c:v>
                </c:pt>
                <c:pt idx="202507">
                  <c:v>51.272120774904899</c:v>
                </c:pt>
                <c:pt idx="202508">
                  <c:v>51.2722129795821</c:v>
                </c:pt>
                <c:pt idx="202509">
                  <c:v>51.2723051839641</c:v>
                </c:pt>
                <c:pt idx="202510">
                  <c:v>51.272397388050997</c:v>
                </c:pt>
                <c:pt idx="202511">
                  <c:v>51.272489591842799</c:v>
                </c:pt>
                <c:pt idx="202512">
                  <c:v>51.272581795339399</c:v>
                </c:pt>
                <c:pt idx="202513">
                  <c:v>51.272673998540903</c:v>
                </c:pt>
                <c:pt idx="202514">
                  <c:v>51.272766201447297</c:v>
                </c:pt>
                <c:pt idx="202515">
                  <c:v>51.272858404058603</c:v>
                </c:pt>
                <c:pt idx="202516">
                  <c:v>51.2729506063747</c:v>
                </c:pt>
                <c:pt idx="202517">
                  <c:v>51.273042808395601</c:v>
                </c:pt>
                <c:pt idx="202518">
                  <c:v>51.2731350101215</c:v>
                </c:pt>
                <c:pt idx="202519">
                  <c:v>51.273227211552197</c:v>
                </c:pt>
                <c:pt idx="202520">
                  <c:v>51.273319412687798</c:v>
                </c:pt>
                <c:pt idx="202521">
                  <c:v>51.273411613528197</c:v>
                </c:pt>
                <c:pt idx="202522">
                  <c:v>51.273503814073599</c:v>
                </c:pt>
                <c:pt idx="202523">
                  <c:v>51.2735960143238</c:v>
                </c:pt>
                <c:pt idx="202524">
                  <c:v>51.273688214278899</c:v>
                </c:pt>
                <c:pt idx="202525">
                  <c:v>51.273780413938802</c:v>
                </c:pt>
                <c:pt idx="202526">
                  <c:v>51.273872613303602</c:v>
                </c:pt>
                <c:pt idx="202527">
                  <c:v>51.2739648123734</c:v>
                </c:pt>
                <c:pt idx="202528">
                  <c:v>51.274057011147903</c:v>
                </c:pt>
                <c:pt idx="202529">
                  <c:v>51.274149209627403</c:v>
                </c:pt>
                <c:pt idx="202530">
                  <c:v>51.2742414078118</c:v>
                </c:pt>
                <c:pt idx="202531">
                  <c:v>51.274333605701003</c:v>
                </c:pt>
                <c:pt idx="202532">
                  <c:v>51.274425803295102</c:v>
                </c:pt>
                <c:pt idx="202533">
                  <c:v>51.274518000594099</c:v>
                </c:pt>
                <c:pt idx="202534">
                  <c:v>51.274610197598001</c:v>
                </c:pt>
                <c:pt idx="202535">
                  <c:v>51.2747023943068</c:v>
                </c:pt>
                <c:pt idx="202536">
                  <c:v>51.274794590720397</c:v>
                </c:pt>
                <c:pt idx="202537">
                  <c:v>51.274886786838998</c:v>
                </c:pt>
                <c:pt idx="202538">
                  <c:v>51.274978982662397</c:v>
                </c:pt>
                <c:pt idx="202539">
                  <c:v>51.2750711781907</c:v>
                </c:pt>
                <c:pt idx="202540">
                  <c:v>51.275163373423901</c:v>
                </c:pt>
                <c:pt idx="202541">
                  <c:v>51.275255568361999</c:v>
                </c:pt>
                <c:pt idx="202542">
                  <c:v>51.275347763005001</c:v>
                </c:pt>
                <c:pt idx="202543">
                  <c:v>51.275439957352901</c:v>
                </c:pt>
                <c:pt idx="202544">
                  <c:v>51.275532151405699</c:v>
                </c:pt>
                <c:pt idx="202545">
                  <c:v>51.275624345163401</c:v>
                </c:pt>
                <c:pt idx="202546">
                  <c:v>51.275716538626</c:v>
                </c:pt>
                <c:pt idx="202547">
                  <c:v>51.275808731793397</c:v>
                </c:pt>
                <c:pt idx="202548">
                  <c:v>51.275900924665798</c:v>
                </c:pt>
                <c:pt idx="202549">
                  <c:v>51.275993117243097</c:v>
                </c:pt>
                <c:pt idx="202550">
                  <c:v>51.2760853095252</c:v>
                </c:pt>
                <c:pt idx="202551">
                  <c:v>51.276177501512301</c:v>
                </c:pt>
                <c:pt idx="202552">
                  <c:v>51.276269693204299</c:v>
                </c:pt>
                <c:pt idx="202553">
                  <c:v>51.276361884601101</c:v>
                </c:pt>
                <c:pt idx="202554">
                  <c:v>51.276454075702901</c:v>
                </c:pt>
                <c:pt idx="202555">
                  <c:v>51.276546266509598</c:v>
                </c:pt>
                <c:pt idx="202556">
                  <c:v>51.2766384570212</c:v>
                </c:pt>
                <c:pt idx="202557">
                  <c:v>51.276730647237699</c:v>
                </c:pt>
                <c:pt idx="202558">
                  <c:v>51.276822837159102</c:v>
                </c:pt>
                <c:pt idx="202559">
                  <c:v>51.276915026785403</c:v>
                </c:pt>
                <c:pt idx="202560">
                  <c:v>51.277007216116601</c:v>
                </c:pt>
                <c:pt idx="202561">
                  <c:v>51.277099405152697</c:v>
                </c:pt>
                <c:pt idx="202562">
                  <c:v>51.277191593893797</c:v>
                </c:pt>
                <c:pt idx="202563">
                  <c:v>51.277283782339701</c:v>
                </c:pt>
                <c:pt idx="202564">
                  <c:v>51.277375970490603</c:v>
                </c:pt>
                <c:pt idx="202565">
                  <c:v>51.277468158346402</c:v>
                </c:pt>
                <c:pt idx="202566">
                  <c:v>51.277560345907098</c:v>
                </c:pt>
                <c:pt idx="202567">
                  <c:v>51.277652533172699</c:v>
                </c:pt>
                <c:pt idx="202568">
                  <c:v>51.277744720143197</c:v>
                </c:pt>
                <c:pt idx="202569">
                  <c:v>51.2778369068186</c:v>
                </c:pt>
                <c:pt idx="202570">
                  <c:v>51.277929093198999</c:v>
                </c:pt>
                <c:pt idx="202571">
                  <c:v>51.278021279284303</c:v>
                </c:pt>
                <c:pt idx="202572">
                  <c:v>51.278113465074497</c:v>
                </c:pt>
                <c:pt idx="202573">
                  <c:v>51.278205650569603</c:v>
                </c:pt>
                <c:pt idx="202574">
                  <c:v>51.2782978357696</c:v>
                </c:pt>
                <c:pt idx="202575">
                  <c:v>51.2783900206746</c:v>
                </c:pt>
                <c:pt idx="202576">
                  <c:v>51.278482205284497</c:v>
                </c:pt>
                <c:pt idx="202577">
                  <c:v>51.278574389599299</c:v>
                </c:pt>
                <c:pt idx="202578">
                  <c:v>51.278666573619098</c:v>
                </c:pt>
                <c:pt idx="202579">
                  <c:v>51.278758757343702</c:v>
                </c:pt>
                <c:pt idx="202580">
                  <c:v>51.278850940773303</c:v>
                </c:pt>
                <c:pt idx="202581">
                  <c:v>51.278943123907901</c:v>
                </c:pt>
                <c:pt idx="202582">
                  <c:v>51.279035306747303</c:v>
                </c:pt>
                <c:pt idx="202583">
                  <c:v>51.279127489291703</c:v>
                </c:pt>
                <c:pt idx="202584">
                  <c:v>51.279219671541</c:v>
                </c:pt>
                <c:pt idx="202585">
                  <c:v>51.279311853495301</c:v>
                </c:pt>
                <c:pt idx="202586">
                  <c:v>51.279404035154499</c:v>
                </c:pt>
                <c:pt idx="202587">
                  <c:v>51.279496216518602</c:v>
                </c:pt>
                <c:pt idx="202588">
                  <c:v>51.279588397587702</c:v>
                </c:pt>
                <c:pt idx="202589">
                  <c:v>51.279680578361699</c:v>
                </c:pt>
                <c:pt idx="202590">
                  <c:v>51.2797727588406</c:v>
                </c:pt>
                <c:pt idx="202591">
                  <c:v>51.279864939024499</c:v>
                </c:pt>
                <c:pt idx="202592">
                  <c:v>51.279957118913302</c:v>
                </c:pt>
                <c:pt idx="202593">
                  <c:v>51.280049298507002</c:v>
                </c:pt>
                <c:pt idx="202594">
                  <c:v>51.280141477805699</c:v>
                </c:pt>
                <c:pt idx="202595">
                  <c:v>51.280233656809301</c:v>
                </c:pt>
                <c:pt idx="202596">
                  <c:v>51.2803258355179</c:v>
                </c:pt>
                <c:pt idx="202597">
                  <c:v>51.280418013931502</c:v>
                </c:pt>
                <c:pt idx="202598">
                  <c:v>51.280510192049903</c:v>
                </c:pt>
                <c:pt idx="202599">
                  <c:v>51.2806023698733</c:v>
                </c:pt>
                <c:pt idx="202600">
                  <c:v>51.280694547401701</c:v>
                </c:pt>
                <c:pt idx="202601">
                  <c:v>51.280786724635</c:v>
                </c:pt>
                <c:pt idx="202602">
                  <c:v>51.280878901573303</c:v>
                </c:pt>
                <c:pt idx="202603">
                  <c:v>51.280971078216503</c:v>
                </c:pt>
                <c:pt idx="202604">
                  <c:v>51.2810632545646</c:v>
                </c:pt>
                <c:pt idx="202605">
                  <c:v>51.281155430617702</c:v>
                </c:pt>
                <c:pt idx="202606">
                  <c:v>51.2812476063758</c:v>
                </c:pt>
                <c:pt idx="202607">
                  <c:v>51.281339781838803</c:v>
                </c:pt>
                <c:pt idx="202608">
                  <c:v>51.281431957006802</c:v>
                </c:pt>
                <c:pt idx="202609">
                  <c:v>51.281524131879699</c:v>
                </c:pt>
                <c:pt idx="202610">
                  <c:v>51.2816163064576</c:v>
                </c:pt>
                <c:pt idx="202611">
                  <c:v>51.281708480740399</c:v>
                </c:pt>
                <c:pt idx="202612">
                  <c:v>51.281800654728201</c:v>
                </c:pt>
                <c:pt idx="202613">
                  <c:v>51.281892828421</c:v>
                </c:pt>
                <c:pt idx="202614">
                  <c:v>51.281985001818697</c:v>
                </c:pt>
                <c:pt idx="202615">
                  <c:v>51.282077174921397</c:v>
                </c:pt>
                <c:pt idx="202616">
                  <c:v>51.282169347729003</c:v>
                </c:pt>
                <c:pt idx="202617">
                  <c:v>51.282261520241597</c:v>
                </c:pt>
                <c:pt idx="202618">
                  <c:v>51.282353692459203</c:v>
                </c:pt>
                <c:pt idx="202619">
                  <c:v>51.2824458643817</c:v>
                </c:pt>
                <c:pt idx="202620">
                  <c:v>51.2825380360092</c:v>
                </c:pt>
                <c:pt idx="202621">
                  <c:v>51.282630207341697</c:v>
                </c:pt>
                <c:pt idx="202622">
                  <c:v>51.282722378379098</c:v>
                </c:pt>
                <c:pt idx="202623">
                  <c:v>51.282814549121497</c:v>
                </c:pt>
                <c:pt idx="202624">
                  <c:v>51.282906719568899</c:v>
                </c:pt>
                <c:pt idx="202625">
                  <c:v>51.282998889721199</c:v>
                </c:pt>
                <c:pt idx="202626">
                  <c:v>51.283091059578602</c:v>
                </c:pt>
                <c:pt idx="202627">
                  <c:v>51.283183229140803</c:v>
                </c:pt>
                <c:pt idx="202628">
                  <c:v>51.283275398408101</c:v>
                </c:pt>
                <c:pt idx="202629">
                  <c:v>51.283367567380303</c:v>
                </c:pt>
                <c:pt idx="202630">
                  <c:v>51.283459736057502</c:v>
                </c:pt>
                <c:pt idx="202631">
                  <c:v>51.283551904439697</c:v>
                </c:pt>
                <c:pt idx="202632">
                  <c:v>51.283644072526897</c:v>
                </c:pt>
                <c:pt idx="202633">
                  <c:v>51.283736240319001</c:v>
                </c:pt>
                <c:pt idx="202634">
                  <c:v>51.283828407816202</c:v>
                </c:pt>
                <c:pt idx="202635">
                  <c:v>51.2839205750183</c:v>
                </c:pt>
                <c:pt idx="202636">
                  <c:v>51.284012741925302</c:v>
                </c:pt>
                <c:pt idx="202637">
                  <c:v>51.284104908537401</c:v>
                </c:pt>
                <c:pt idx="202638">
                  <c:v>51.284197074854397</c:v>
                </c:pt>
                <c:pt idx="202639">
                  <c:v>51.284289240876497</c:v>
                </c:pt>
                <c:pt idx="202640">
                  <c:v>51.284381406603501</c:v>
                </c:pt>
                <c:pt idx="202641">
                  <c:v>51.284473572035502</c:v>
                </c:pt>
                <c:pt idx="202642">
                  <c:v>51.2845657371725</c:v>
                </c:pt>
                <c:pt idx="202643">
                  <c:v>51.284657902014501</c:v>
                </c:pt>
                <c:pt idx="202644">
                  <c:v>51.284750066561401</c:v>
                </c:pt>
                <c:pt idx="202645">
                  <c:v>51.284842230813403</c:v>
                </c:pt>
                <c:pt idx="202646">
                  <c:v>51.284934394770303</c:v>
                </c:pt>
                <c:pt idx="202647">
                  <c:v>51.2850265584322</c:v>
                </c:pt>
                <c:pt idx="202648">
                  <c:v>51.285118721799201</c:v>
                </c:pt>
                <c:pt idx="202649">
                  <c:v>51.285210884871098</c:v>
                </c:pt>
                <c:pt idx="202650">
                  <c:v>51.285303047648</c:v>
                </c:pt>
                <c:pt idx="202651">
                  <c:v>51.285395210129899</c:v>
                </c:pt>
                <c:pt idx="202652">
                  <c:v>51.285487372316801</c:v>
                </c:pt>
                <c:pt idx="202653">
                  <c:v>51.285579534208701</c:v>
                </c:pt>
                <c:pt idx="202654">
                  <c:v>51.285671695805597</c:v>
                </c:pt>
                <c:pt idx="202655">
                  <c:v>51.285763857107497</c:v>
                </c:pt>
                <c:pt idx="202656">
                  <c:v>51.285856018114401</c:v>
                </c:pt>
                <c:pt idx="202657">
                  <c:v>51.285948178826303</c:v>
                </c:pt>
                <c:pt idx="202658">
                  <c:v>51.2860403392432</c:v>
                </c:pt>
                <c:pt idx="202659">
                  <c:v>51.286132499365102</c:v>
                </c:pt>
                <c:pt idx="202660">
                  <c:v>51.286224659192001</c:v>
                </c:pt>
                <c:pt idx="202661">
                  <c:v>51.286316818724003</c:v>
                </c:pt>
                <c:pt idx="202662">
                  <c:v>51.286408977960903</c:v>
                </c:pt>
                <c:pt idx="202663">
                  <c:v>51.2865011369028</c:v>
                </c:pt>
                <c:pt idx="202664">
                  <c:v>51.2865932955497</c:v>
                </c:pt>
                <c:pt idx="202665">
                  <c:v>51.286685453901697</c:v>
                </c:pt>
                <c:pt idx="202666">
                  <c:v>51.286777611958598</c:v>
                </c:pt>
                <c:pt idx="202667">
                  <c:v>51.286869769720603</c:v>
                </c:pt>
                <c:pt idx="202668">
                  <c:v>51.286961927187598</c:v>
                </c:pt>
                <c:pt idx="202669">
                  <c:v>51.287054084359497</c:v>
                </c:pt>
                <c:pt idx="202670">
                  <c:v>51.287146241236499</c:v>
                </c:pt>
                <c:pt idx="202671">
                  <c:v>51.287238397818498</c:v>
                </c:pt>
                <c:pt idx="202672">
                  <c:v>51.287330554105601</c:v>
                </c:pt>
                <c:pt idx="202673">
                  <c:v>51.287422710097601</c:v>
                </c:pt>
                <c:pt idx="202674">
                  <c:v>51.287514865794698</c:v>
                </c:pt>
                <c:pt idx="202675">
                  <c:v>51.287607021196699</c:v>
                </c:pt>
                <c:pt idx="202676">
                  <c:v>51.287699176303803</c:v>
                </c:pt>
                <c:pt idx="202677">
                  <c:v>51.287791331115997</c:v>
                </c:pt>
                <c:pt idx="202678">
                  <c:v>51.287883485633103</c:v>
                </c:pt>
                <c:pt idx="202679">
                  <c:v>51.287975639855297</c:v>
                </c:pt>
                <c:pt idx="202680">
                  <c:v>51.288067793782403</c:v>
                </c:pt>
                <c:pt idx="202681">
                  <c:v>51.288159947414599</c:v>
                </c:pt>
                <c:pt idx="202682">
                  <c:v>51.288252100751897</c:v>
                </c:pt>
                <c:pt idx="202683">
                  <c:v>51.288344253794101</c:v>
                </c:pt>
                <c:pt idx="202684">
                  <c:v>51.2884364065414</c:v>
                </c:pt>
                <c:pt idx="202685">
                  <c:v>51.288528558993697</c:v>
                </c:pt>
                <c:pt idx="202686">
                  <c:v>51.288620711150998</c:v>
                </c:pt>
                <c:pt idx="202687">
                  <c:v>51.288712863013401</c:v>
                </c:pt>
                <c:pt idx="202688">
                  <c:v>51.288805014580802</c:v>
                </c:pt>
                <c:pt idx="202689">
                  <c:v>51.2888971658532</c:v>
                </c:pt>
                <c:pt idx="202690">
                  <c:v>51.288989316830701</c:v>
                </c:pt>
                <c:pt idx="202691">
                  <c:v>51.289081467513199</c:v>
                </c:pt>
                <c:pt idx="202692">
                  <c:v>51.289173617900701</c:v>
                </c:pt>
                <c:pt idx="202693">
                  <c:v>51.2892657679933</c:v>
                </c:pt>
                <c:pt idx="202694">
                  <c:v>51.289357917790802</c:v>
                </c:pt>
                <c:pt idx="202695">
                  <c:v>51.289450067293501</c:v>
                </c:pt>
                <c:pt idx="202696">
                  <c:v>51.289542216501097</c:v>
                </c:pt>
                <c:pt idx="202697">
                  <c:v>51.289634365413903</c:v>
                </c:pt>
                <c:pt idx="202698">
                  <c:v>51.289726514031599</c:v>
                </c:pt>
                <c:pt idx="202699">
                  <c:v>51.289818662354399</c:v>
                </c:pt>
                <c:pt idx="202700">
                  <c:v>51.289910810382203</c:v>
                </c:pt>
                <c:pt idx="202701">
                  <c:v>51.290002958115103</c:v>
                </c:pt>
                <c:pt idx="202702">
                  <c:v>51.290095105553</c:v>
                </c:pt>
                <c:pt idx="202703">
                  <c:v>51.290187252696001</c:v>
                </c:pt>
                <c:pt idx="202704">
                  <c:v>51.290279399543998</c:v>
                </c:pt>
                <c:pt idx="202705">
                  <c:v>51.290371546096999</c:v>
                </c:pt>
                <c:pt idx="202706">
                  <c:v>51.290463692355097</c:v>
                </c:pt>
                <c:pt idx="202707">
                  <c:v>51.290555838318298</c:v>
                </c:pt>
                <c:pt idx="202708">
                  <c:v>51.290647983986503</c:v>
                </c:pt>
                <c:pt idx="202709">
                  <c:v>51.290740129359698</c:v>
                </c:pt>
                <c:pt idx="202710">
                  <c:v>51.290832274438003</c:v>
                </c:pt>
                <c:pt idx="202711">
                  <c:v>51.290924419221298</c:v>
                </c:pt>
                <c:pt idx="202712">
                  <c:v>51.291016563709697</c:v>
                </c:pt>
                <c:pt idx="202713">
                  <c:v>51.291108707903199</c:v>
                </c:pt>
                <c:pt idx="202714">
                  <c:v>51.291200851801698</c:v>
                </c:pt>
                <c:pt idx="202715">
                  <c:v>51.2912929954053</c:v>
                </c:pt>
                <c:pt idx="202716">
                  <c:v>51.291385138713899</c:v>
                </c:pt>
                <c:pt idx="202717">
                  <c:v>51.291477281727602</c:v>
                </c:pt>
                <c:pt idx="202718">
                  <c:v>51.291569424446301</c:v>
                </c:pt>
                <c:pt idx="202719">
                  <c:v>51.291661566870097</c:v>
                </c:pt>
                <c:pt idx="202720">
                  <c:v>51.291753708999003</c:v>
                </c:pt>
                <c:pt idx="202721">
                  <c:v>51.2918458508329</c:v>
                </c:pt>
                <c:pt idx="202722">
                  <c:v>51.2919379923718</c:v>
                </c:pt>
                <c:pt idx="202723">
                  <c:v>51.292030133615903</c:v>
                </c:pt>
                <c:pt idx="202724">
                  <c:v>51.292122274565003</c:v>
                </c:pt>
                <c:pt idx="202725">
                  <c:v>51.292214415219199</c:v>
                </c:pt>
                <c:pt idx="202726">
                  <c:v>51.292306555578399</c:v>
                </c:pt>
                <c:pt idx="202727">
                  <c:v>51.292398695642703</c:v>
                </c:pt>
                <c:pt idx="202728">
                  <c:v>51.292490835412103</c:v>
                </c:pt>
                <c:pt idx="202729">
                  <c:v>51.2925829748865</c:v>
                </c:pt>
                <c:pt idx="202730">
                  <c:v>51.292675114066</c:v>
                </c:pt>
                <c:pt idx="202731">
                  <c:v>51.292767252950597</c:v>
                </c:pt>
                <c:pt idx="202732">
                  <c:v>51.292859391540297</c:v>
                </c:pt>
                <c:pt idx="202733">
                  <c:v>51.292951529835001</c:v>
                </c:pt>
                <c:pt idx="202734">
                  <c:v>51.293043667834802</c:v>
                </c:pt>
                <c:pt idx="202735">
                  <c:v>51.293135805539698</c:v>
                </c:pt>
                <c:pt idx="202736">
                  <c:v>51.293227942949599</c:v>
                </c:pt>
                <c:pt idx="202737">
                  <c:v>51.293320080064603</c:v>
                </c:pt>
                <c:pt idx="202738">
                  <c:v>51.293412216884697</c:v>
                </c:pt>
                <c:pt idx="202739">
                  <c:v>51.293504353409901</c:v>
                </c:pt>
                <c:pt idx="202740">
                  <c:v>51.293596489640201</c:v>
                </c:pt>
                <c:pt idx="202741">
                  <c:v>51.293688625575498</c:v>
                </c:pt>
                <c:pt idx="202742">
                  <c:v>51.293780761215999</c:v>
                </c:pt>
                <c:pt idx="202743">
                  <c:v>51.293872896561403</c:v>
                </c:pt>
                <c:pt idx="202744">
                  <c:v>51.293965031611997</c:v>
                </c:pt>
                <c:pt idx="202745">
                  <c:v>51.294057166367701</c:v>
                </c:pt>
                <c:pt idx="202746">
                  <c:v>51.294149300828501</c:v>
                </c:pt>
                <c:pt idx="202747">
                  <c:v>51.294241434994298</c:v>
                </c:pt>
                <c:pt idx="202748">
                  <c:v>51.294333568865198</c:v>
                </c:pt>
                <c:pt idx="202749">
                  <c:v>51.294425702441202</c:v>
                </c:pt>
                <c:pt idx="202750">
                  <c:v>51.294517835722402</c:v>
                </c:pt>
                <c:pt idx="202751">
                  <c:v>51.294609968708599</c:v>
                </c:pt>
                <c:pt idx="202752">
                  <c:v>51.2947021013998</c:v>
                </c:pt>
                <c:pt idx="202753">
                  <c:v>51.294794233796203</c:v>
                </c:pt>
                <c:pt idx="202754">
                  <c:v>51.294886365897703</c:v>
                </c:pt>
                <c:pt idx="202755">
                  <c:v>51.2949784977042</c:v>
                </c:pt>
                <c:pt idx="202756">
                  <c:v>51.2950706292159</c:v>
                </c:pt>
                <c:pt idx="202757">
                  <c:v>51.295162760432603</c:v>
                </c:pt>
                <c:pt idx="202758">
                  <c:v>51.295254891354503</c:v>
                </c:pt>
                <c:pt idx="202759">
                  <c:v>51.295347021981399</c:v>
                </c:pt>
                <c:pt idx="202760">
                  <c:v>51.295439152313499</c:v>
                </c:pt>
                <c:pt idx="202761">
                  <c:v>51.295531282350602</c:v>
                </c:pt>
                <c:pt idx="202762">
                  <c:v>51.295623412092901</c:v>
                </c:pt>
                <c:pt idx="202763">
                  <c:v>51.295715541540197</c:v>
                </c:pt>
                <c:pt idx="202764">
                  <c:v>51.295807670692597</c:v>
                </c:pt>
                <c:pt idx="202765">
                  <c:v>51.295899799550199</c:v>
                </c:pt>
                <c:pt idx="202766">
                  <c:v>51.295991928112798</c:v>
                </c:pt>
                <c:pt idx="202767">
                  <c:v>51.2960840563806</c:v>
                </c:pt>
                <c:pt idx="202768">
                  <c:v>51.296176184353499</c:v>
                </c:pt>
                <c:pt idx="202769">
                  <c:v>51.296268312031401</c:v>
                </c:pt>
                <c:pt idx="202770">
                  <c:v>51.296360439414499</c:v>
                </c:pt>
                <c:pt idx="202771">
                  <c:v>51.296452566502701</c:v>
                </c:pt>
                <c:pt idx="202772">
                  <c:v>51.296544693295999</c:v>
                </c:pt>
                <c:pt idx="202773">
                  <c:v>51.296636819794401</c:v>
                </c:pt>
                <c:pt idx="202774">
                  <c:v>51.296728945997899</c:v>
                </c:pt>
                <c:pt idx="202775">
                  <c:v>51.2968210719065</c:v>
                </c:pt>
                <c:pt idx="202776">
                  <c:v>51.296913197520297</c:v>
                </c:pt>
                <c:pt idx="202777">
                  <c:v>51.297005322839098</c:v>
                </c:pt>
                <c:pt idx="202778">
                  <c:v>51.297097447863102</c:v>
                </c:pt>
                <c:pt idx="202779">
                  <c:v>51.297189572592202</c:v>
                </c:pt>
                <c:pt idx="202780">
                  <c:v>51.297281697026399</c:v>
                </c:pt>
                <c:pt idx="202781">
                  <c:v>51.297373821165699</c:v>
                </c:pt>
                <c:pt idx="202782">
                  <c:v>51.297465945010103</c:v>
                </c:pt>
                <c:pt idx="202783">
                  <c:v>51.297558068559702</c:v>
                </c:pt>
                <c:pt idx="202784">
                  <c:v>51.297650191814398</c:v>
                </c:pt>
                <c:pt idx="202785">
                  <c:v>51.297742314774197</c:v>
                </c:pt>
                <c:pt idx="202786">
                  <c:v>51.2978344374391</c:v>
                </c:pt>
                <c:pt idx="202787">
                  <c:v>51.297926559809099</c:v>
                </c:pt>
                <c:pt idx="202788">
                  <c:v>51.298018681884301</c:v>
                </c:pt>
                <c:pt idx="202789">
                  <c:v>51.298110803664599</c:v>
                </c:pt>
                <c:pt idx="202790">
                  <c:v>51.298202925150001</c:v>
                </c:pt>
                <c:pt idx="202791">
                  <c:v>51.298295046340598</c:v>
                </c:pt>
                <c:pt idx="202792">
                  <c:v>51.298387167236299</c:v>
                </c:pt>
                <c:pt idx="202793">
                  <c:v>51.298479287837097</c:v>
                </c:pt>
                <c:pt idx="202794">
                  <c:v>51.298571408142998</c:v>
                </c:pt>
                <c:pt idx="202795">
                  <c:v>51.298663528154101</c:v>
                </c:pt>
                <c:pt idx="202796">
                  <c:v>51.298755647870301</c:v>
                </c:pt>
                <c:pt idx="202797">
                  <c:v>51.298847767291598</c:v>
                </c:pt>
                <c:pt idx="202798">
                  <c:v>51.298939886418097</c:v>
                </c:pt>
                <c:pt idx="202799">
                  <c:v>51.2990320052497</c:v>
                </c:pt>
                <c:pt idx="202800">
                  <c:v>51.299124123786399</c:v>
                </c:pt>
                <c:pt idx="202801">
                  <c:v>51.299216242028301</c:v>
                </c:pt>
                <c:pt idx="202802">
                  <c:v>51.299308359975299</c:v>
                </c:pt>
                <c:pt idx="202803">
                  <c:v>51.299400477627501</c:v>
                </c:pt>
                <c:pt idx="202804">
                  <c:v>51.299492594984798</c:v>
                </c:pt>
                <c:pt idx="202805">
                  <c:v>51.299584712047199</c:v>
                </c:pt>
                <c:pt idx="202806">
                  <c:v>51.299676828814803</c:v>
                </c:pt>
                <c:pt idx="202807">
                  <c:v>51.299768945287497</c:v>
                </c:pt>
                <c:pt idx="202808">
                  <c:v>51.2998610614653</c:v>
                </c:pt>
                <c:pt idx="202809">
                  <c:v>51.2999531773483</c:v>
                </c:pt>
                <c:pt idx="202810">
                  <c:v>51.300045292936503</c:v>
                </c:pt>
                <c:pt idx="202811">
                  <c:v>51.300137408229801</c:v>
                </c:pt>
                <c:pt idx="202812">
                  <c:v>51.300229523228197</c:v>
                </c:pt>
                <c:pt idx="202813">
                  <c:v>51.300321637931802</c:v>
                </c:pt>
                <c:pt idx="202814">
                  <c:v>51.300413752340603</c:v>
                </c:pt>
                <c:pt idx="202815">
                  <c:v>51.3005058664545</c:v>
                </c:pt>
                <c:pt idx="202816">
                  <c:v>51.300597980273501</c:v>
                </c:pt>
                <c:pt idx="202817">
                  <c:v>51.300690093797698</c:v>
                </c:pt>
                <c:pt idx="202818">
                  <c:v>51.300782207026998</c:v>
                </c:pt>
                <c:pt idx="202819">
                  <c:v>51.300874319961501</c:v>
                </c:pt>
                <c:pt idx="202820">
                  <c:v>51.3009664326012</c:v>
                </c:pt>
                <c:pt idx="202821">
                  <c:v>51.301058544946002</c:v>
                </c:pt>
                <c:pt idx="202822">
                  <c:v>51.301150656996001</c:v>
                </c:pt>
                <c:pt idx="202823">
                  <c:v>51.301242768751102</c:v>
                </c:pt>
                <c:pt idx="202824">
                  <c:v>51.3013348802114</c:v>
                </c:pt>
                <c:pt idx="202825">
                  <c:v>51.3014269913768</c:v>
                </c:pt>
                <c:pt idx="202826">
                  <c:v>51.301519102247397</c:v>
                </c:pt>
                <c:pt idx="202827">
                  <c:v>51.301611212823197</c:v>
                </c:pt>
                <c:pt idx="202828">
                  <c:v>51.3017033231041</c:v>
                </c:pt>
                <c:pt idx="202829">
                  <c:v>51.301795433090199</c:v>
                </c:pt>
                <c:pt idx="202830">
                  <c:v>51.301887542781401</c:v>
                </c:pt>
                <c:pt idx="202831">
                  <c:v>51.301979652177899</c:v>
                </c:pt>
                <c:pt idx="202832">
                  <c:v>51.3020717612794</c:v>
                </c:pt>
                <c:pt idx="202833">
                  <c:v>51.302163870086197</c:v>
                </c:pt>
                <c:pt idx="202834">
                  <c:v>51.302255978598097</c:v>
                </c:pt>
                <c:pt idx="202835">
                  <c:v>51.302348086815201</c:v>
                </c:pt>
                <c:pt idx="202836">
                  <c:v>51.3024401947375</c:v>
                </c:pt>
                <c:pt idx="202837">
                  <c:v>51.302532302364902</c:v>
                </c:pt>
                <c:pt idx="202838">
                  <c:v>51.302624409697501</c:v>
                </c:pt>
                <c:pt idx="202839">
                  <c:v>51.302716516735302</c:v>
                </c:pt>
                <c:pt idx="202840">
                  <c:v>51.302808623478199</c:v>
                </c:pt>
                <c:pt idx="202841">
                  <c:v>51.3029007299263</c:v>
                </c:pt>
                <c:pt idx="202842">
                  <c:v>51.302992836079603</c:v>
                </c:pt>
                <c:pt idx="202843">
                  <c:v>51.303084941938103</c:v>
                </c:pt>
                <c:pt idx="202844">
                  <c:v>51.303177047501698</c:v>
                </c:pt>
                <c:pt idx="202845">
                  <c:v>51.303269152770604</c:v>
                </c:pt>
                <c:pt idx="202846">
                  <c:v>51.303361257744598</c:v>
                </c:pt>
                <c:pt idx="202847">
                  <c:v>51.303453362423802</c:v>
                </c:pt>
                <c:pt idx="202848">
                  <c:v>51.303545466808103</c:v>
                </c:pt>
                <c:pt idx="202849">
                  <c:v>51.303637570897699</c:v>
                </c:pt>
                <c:pt idx="202850">
                  <c:v>51.303729674692399</c:v>
                </c:pt>
                <c:pt idx="202851">
                  <c:v>51.303821778192301</c:v>
                </c:pt>
                <c:pt idx="202852">
                  <c:v>51.303913881397399</c:v>
                </c:pt>
                <c:pt idx="202853">
                  <c:v>51.3040059843077</c:v>
                </c:pt>
                <c:pt idx="202854">
                  <c:v>51.304098086923197</c:v>
                </c:pt>
                <c:pt idx="202855">
                  <c:v>51.304190189243897</c:v>
                </c:pt>
                <c:pt idx="202856">
                  <c:v>51.304282291269701</c:v>
                </c:pt>
                <c:pt idx="202857">
                  <c:v>51.304374393000799</c:v>
                </c:pt>
                <c:pt idx="202858">
                  <c:v>51.304466494437001</c:v>
                </c:pt>
                <c:pt idx="202859">
                  <c:v>51.304558595578399</c:v>
                </c:pt>
                <c:pt idx="202860">
                  <c:v>51.304650696425</c:v>
                </c:pt>
                <c:pt idx="202861">
                  <c:v>51.304742796976797</c:v>
                </c:pt>
                <c:pt idx="202862">
                  <c:v>51.304834897233803</c:v>
                </c:pt>
                <c:pt idx="202863">
                  <c:v>51.304926997195999</c:v>
                </c:pt>
                <c:pt idx="202864">
                  <c:v>51.305019096863397</c:v>
                </c:pt>
                <c:pt idx="202865">
                  <c:v>51.305111196235998</c:v>
                </c:pt>
                <c:pt idx="202866">
                  <c:v>51.305203295313802</c:v>
                </c:pt>
                <c:pt idx="202867">
                  <c:v>51.305295394096802</c:v>
                </c:pt>
                <c:pt idx="202868">
                  <c:v>51.305387492584998</c:v>
                </c:pt>
                <c:pt idx="202869">
                  <c:v>51.305479590778397</c:v>
                </c:pt>
                <c:pt idx="202870">
                  <c:v>51.305571688676999</c:v>
                </c:pt>
                <c:pt idx="202871">
                  <c:v>51.305663786280803</c:v>
                </c:pt>
                <c:pt idx="202872">
                  <c:v>51.305755883589804</c:v>
                </c:pt>
                <c:pt idx="202873">
                  <c:v>51.305847980604</c:v>
                </c:pt>
                <c:pt idx="202874">
                  <c:v>51.305940077323399</c:v>
                </c:pt>
                <c:pt idx="202875">
                  <c:v>51.306032173748001</c:v>
                </c:pt>
                <c:pt idx="202876">
                  <c:v>51.306124269877799</c:v>
                </c:pt>
                <c:pt idx="202877">
                  <c:v>51.306216365712899</c:v>
                </c:pt>
                <c:pt idx="202878">
                  <c:v>51.306308461253103</c:v>
                </c:pt>
                <c:pt idx="202879">
                  <c:v>51.306400556498602</c:v>
                </c:pt>
                <c:pt idx="202880">
                  <c:v>51.306492651449197</c:v>
                </c:pt>
                <c:pt idx="202881">
                  <c:v>51.306584746105102</c:v>
                </c:pt>
                <c:pt idx="202882">
                  <c:v>51.306676840466203</c:v>
                </c:pt>
                <c:pt idx="202883">
                  <c:v>51.306768934532499</c:v>
                </c:pt>
                <c:pt idx="202884">
                  <c:v>51.306861028303999</c:v>
                </c:pt>
                <c:pt idx="202885">
                  <c:v>51.306953121780701</c:v>
                </c:pt>
                <c:pt idx="202886">
                  <c:v>51.307045214962699</c:v>
                </c:pt>
                <c:pt idx="202887">
                  <c:v>51.307137307849899</c:v>
                </c:pt>
                <c:pt idx="202888">
                  <c:v>51.307229400442203</c:v>
                </c:pt>
                <c:pt idx="202889">
                  <c:v>51.307321492739803</c:v>
                </c:pt>
                <c:pt idx="202890">
                  <c:v>51.307413584742697</c:v>
                </c:pt>
                <c:pt idx="202891">
                  <c:v>51.307505676450702</c:v>
                </c:pt>
                <c:pt idx="202892">
                  <c:v>51.307597767864003</c:v>
                </c:pt>
                <c:pt idx="202893">
                  <c:v>51.307689858982499</c:v>
                </c:pt>
                <c:pt idx="202894">
                  <c:v>51.307781949806198</c:v>
                </c:pt>
                <c:pt idx="202895">
                  <c:v>51.3078740403352</c:v>
                </c:pt>
                <c:pt idx="202896">
                  <c:v>51.307966130569298</c:v>
                </c:pt>
                <c:pt idx="202897">
                  <c:v>51.308058220508698</c:v>
                </c:pt>
                <c:pt idx="202898">
                  <c:v>51.308150310153401</c:v>
                </c:pt>
                <c:pt idx="202899">
                  <c:v>51.3082423995032</c:v>
                </c:pt>
                <c:pt idx="202900">
                  <c:v>51.308334488558302</c:v>
                </c:pt>
                <c:pt idx="202901">
                  <c:v>51.308426577318599</c:v>
                </c:pt>
                <c:pt idx="202902">
                  <c:v>51.308518665784199</c:v>
                </c:pt>
                <c:pt idx="202903">
                  <c:v>51.308610753955001</c:v>
                </c:pt>
                <c:pt idx="202904">
                  <c:v>51.308702841831</c:v>
                </c:pt>
                <c:pt idx="202905">
                  <c:v>51.308794929412201</c:v>
                </c:pt>
                <c:pt idx="202906">
                  <c:v>51.308887016698698</c:v>
                </c:pt>
                <c:pt idx="202907">
                  <c:v>51.308979103690397</c:v>
                </c:pt>
                <c:pt idx="202908">
                  <c:v>51.309071190387399</c:v>
                </c:pt>
                <c:pt idx="202909">
                  <c:v>51.309163276789597</c:v>
                </c:pt>
                <c:pt idx="202910">
                  <c:v>51.309255362897098</c:v>
                </c:pt>
                <c:pt idx="202911">
                  <c:v>51.309347448709701</c:v>
                </c:pt>
                <c:pt idx="202912">
                  <c:v>51.3094395342277</c:v>
                </c:pt>
                <c:pt idx="202913">
                  <c:v>51.309531619450802</c:v>
                </c:pt>
                <c:pt idx="202914">
                  <c:v>51.309623704379199</c:v>
                </c:pt>
                <c:pt idx="202915">
                  <c:v>51.309715789012898</c:v>
                </c:pt>
                <c:pt idx="202916">
                  <c:v>51.309807873351801</c:v>
                </c:pt>
                <c:pt idx="202917">
                  <c:v>51.309899957395899</c:v>
                </c:pt>
                <c:pt idx="202918">
                  <c:v>51.3099920411453</c:v>
                </c:pt>
                <c:pt idx="202919">
                  <c:v>51.310084124600003</c:v>
                </c:pt>
                <c:pt idx="202920">
                  <c:v>51.310176207759902</c:v>
                </c:pt>
                <c:pt idx="202921">
                  <c:v>51.310268290624997</c:v>
                </c:pt>
                <c:pt idx="202922">
                  <c:v>51.310360373195401</c:v>
                </c:pt>
                <c:pt idx="202923">
                  <c:v>51.310452455471001</c:v>
                </c:pt>
                <c:pt idx="202924">
                  <c:v>51.310544537451896</c:v>
                </c:pt>
                <c:pt idx="202925">
                  <c:v>51.310636619138101</c:v>
                </c:pt>
                <c:pt idx="202926">
                  <c:v>51.310728700529502</c:v>
                </c:pt>
                <c:pt idx="202927">
                  <c:v>51.310820781626099</c:v>
                </c:pt>
                <c:pt idx="202928">
                  <c:v>51.310912862427998</c:v>
                </c:pt>
                <c:pt idx="202929">
                  <c:v>51.311004942935199</c:v>
                </c:pt>
                <c:pt idx="202930">
                  <c:v>51.311097023147603</c:v>
                </c:pt>
                <c:pt idx="202931">
                  <c:v>51.311189103065303</c:v>
                </c:pt>
                <c:pt idx="202932">
                  <c:v>51.311281182688298</c:v>
                </c:pt>
                <c:pt idx="202933">
                  <c:v>51.311373262016502</c:v>
                </c:pt>
                <c:pt idx="202934">
                  <c:v>51.311465341050003</c:v>
                </c:pt>
                <c:pt idx="202935">
                  <c:v>51.311557419788699</c:v>
                </c:pt>
                <c:pt idx="202936">
                  <c:v>51.311649498232697</c:v>
                </c:pt>
                <c:pt idx="202937">
                  <c:v>51.311741576381998</c:v>
                </c:pt>
                <c:pt idx="202938">
                  <c:v>51.311833654236501</c:v>
                </c:pt>
                <c:pt idx="202939">
                  <c:v>51.3119257317963</c:v>
                </c:pt>
                <c:pt idx="202940">
                  <c:v>51.312017809061402</c:v>
                </c:pt>
                <c:pt idx="202941">
                  <c:v>51.312109886031699</c:v>
                </c:pt>
                <c:pt idx="202942">
                  <c:v>51.312201962707299</c:v>
                </c:pt>
                <c:pt idx="202943">
                  <c:v>51.312294039088201</c:v>
                </c:pt>
                <c:pt idx="202944">
                  <c:v>51.312386115174398</c:v>
                </c:pt>
                <c:pt idx="202945">
                  <c:v>51.312478190965798</c:v>
                </c:pt>
                <c:pt idx="202946">
                  <c:v>51.312570266462501</c:v>
                </c:pt>
                <c:pt idx="202947">
                  <c:v>51.312662341664499</c:v>
                </c:pt>
                <c:pt idx="202948">
                  <c:v>51.3127544165717</c:v>
                </c:pt>
                <c:pt idx="202949">
                  <c:v>51.312846491184203</c:v>
                </c:pt>
                <c:pt idx="202950">
                  <c:v>51.312938565502002</c:v>
                </c:pt>
                <c:pt idx="202951">
                  <c:v>51.313030639525103</c:v>
                </c:pt>
                <c:pt idx="202952">
                  <c:v>51.313122713253499</c:v>
                </c:pt>
                <c:pt idx="202953">
                  <c:v>51.313214786687098</c:v>
                </c:pt>
                <c:pt idx="202954">
                  <c:v>51.313306859826</c:v>
                </c:pt>
                <c:pt idx="202955">
                  <c:v>51.313398932670196</c:v>
                </c:pt>
                <c:pt idx="202956">
                  <c:v>51.313491005219703</c:v>
                </c:pt>
                <c:pt idx="202957">
                  <c:v>51.313583077474497</c:v>
                </c:pt>
                <c:pt idx="202958">
                  <c:v>51.313675149434502</c:v>
                </c:pt>
                <c:pt idx="202959">
                  <c:v>51.313767221099901</c:v>
                </c:pt>
                <c:pt idx="202960">
                  <c:v>51.313859292470497</c:v>
                </c:pt>
                <c:pt idx="202961">
                  <c:v>51.313951363546401</c:v>
                </c:pt>
                <c:pt idx="202962">
                  <c:v>51.314043434327601</c:v>
                </c:pt>
                <c:pt idx="202963">
                  <c:v>51.314135504814097</c:v>
                </c:pt>
                <c:pt idx="202964">
                  <c:v>51.314227575005901</c:v>
                </c:pt>
                <c:pt idx="202965">
                  <c:v>51.314319644903001</c:v>
                </c:pt>
                <c:pt idx="202966">
                  <c:v>51.314411714505297</c:v>
                </c:pt>
                <c:pt idx="202967">
                  <c:v>51.314503783813002</c:v>
                </c:pt>
                <c:pt idx="202968">
                  <c:v>51.314595852825903</c:v>
                </c:pt>
                <c:pt idx="202969">
                  <c:v>51.314687921544198</c:v>
                </c:pt>
                <c:pt idx="202970">
                  <c:v>51.314779989967697</c:v>
                </c:pt>
                <c:pt idx="202971">
                  <c:v>51.314872058096597</c:v>
                </c:pt>
                <c:pt idx="202972">
                  <c:v>51.3149641259307</c:v>
                </c:pt>
                <c:pt idx="202973">
                  <c:v>51.315056193470198</c:v>
                </c:pt>
                <c:pt idx="202974">
                  <c:v>51.315148260714899</c:v>
                </c:pt>
                <c:pt idx="202975">
                  <c:v>51.315240327664903</c:v>
                </c:pt>
                <c:pt idx="202976">
                  <c:v>51.315332394320301</c:v>
                </c:pt>
                <c:pt idx="202977">
                  <c:v>51.315424460680902</c:v>
                </c:pt>
                <c:pt idx="202978">
                  <c:v>51.315516526746897</c:v>
                </c:pt>
                <c:pt idx="202979">
                  <c:v>51.315608592518103</c:v>
                </c:pt>
                <c:pt idx="202980">
                  <c:v>51.315700657994697</c:v>
                </c:pt>
                <c:pt idx="202981">
                  <c:v>51.3157927231766</c:v>
                </c:pt>
                <c:pt idx="202982">
                  <c:v>51.315884788063698</c:v>
                </c:pt>
                <c:pt idx="202983">
                  <c:v>51.315976852656199</c:v>
                </c:pt>
                <c:pt idx="202984">
                  <c:v>51.316068916954002</c:v>
                </c:pt>
                <c:pt idx="202985">
                  <c:v>51.3161609809571</c:v>
                </c:pt>
                <c:pt idx="202986">
                  <c:v>51.316253044665501</c:v>
                </c:pt>
                <c:pt idx="202987">
                  <c:v>51.316345108079297</c:v>
                </c:pt>
                <c:pt idx="202988">
                  <c:v>51.316437171198302</c:v>
                </c:pt>
                <c:pt idx="202989">
                  <c:v>51.316529234022603</c:v>
                </c:pt>
                <c:pt idx="202990">
                  <c:v>51.316621296552299</c:v>
                </c:pt>
                <c:pt idx="202991">
                  <c:v>51.316713358787297</c:v>
                </c:pt>
                <c:pt idx="202992">
                  <c:v>51.316805420727597</c:v>
                </c:pt>
                <c:pt idx="202993">
                  <c:v>51.3168974823732</c:v>
                </c:pt>
                <c:pt idx="202994">
                  <c:v>51.316989543724198</c:v>
                </c:pt>
                <c:pt idx="202995">
                  <c:v>51.317081604780398</c:v>
                </c:pt>
                <c:pt idx="202996">
                  <c:v>51.317173665542001</c:v>
                </c:pt>
                <c:pt idx="202997">
                  <c:v>51.317265726008898</c:v>
                </c:pt>
                <c:pt idx="202998">
                  <c:v>51.317357786181098</c:v>
                </c:pt>
                <c:pt idx="202999">
                  <c:v>51.3174498460587</c:v>
                </c:pt>
                <c:pt idx="203000">
                  <c:v>51.317541905641498</c:v>
                </c:pt>
                <c:pt idx="203001">
                  <c:v>51.317633964929698</c:v>
                </c:pt>
                <c:pt idx="203002">
                  <c:v>51.317726023923299</c:v>
                </c:pt>
                <c:pt idx="203003">
                  <c:v>51.317818082622097</c:v>
                </c:pt>
                <c:pt idx="203004">
                  <c:v>51.317910141026303</c:v>
                </c:pt>
                <c:pt idx="203005">
                  <c:v>51.318002199135798</c:v>
                </c:pt>
                <c:pt idx="203006">
                  <c:v>51.318094256950602</c:v>
                </c:pt>
                <c:pt idx="203007">
                  <c:v>51.3181863144708</c:v>
                </c:pt>
                <c:pt idx="203008">
                  <c:v>51.318278371696302</c:v>
                </c:pt>
                <c:pt idx="203009">
                  <c:v>51.318370428627098</c:v>
                </c:pt>
                <c:pt idx="203010">
                  <c:v>51.318462485263296</c:v>
                </c:pt>
                <c:pt idx="203011">
                  <c:v>51.318554541604797</c:v>
                </c:pt>
                <c:pt idx="203012">
                  <c:v>51.3186465976516</c:v>
                </c:pt>
                <c:pt idx="203013">
                  <c:v>51.318738653403798</c:v>
                </c:pt>
                <c:pt idx="203014">
                  <c:v>51.318830708861299</c:v>
                </c:pt>
                <c:pt idx="203015">
                  <c:v>51.318922764024201</c:v>
                </c:pt>
                <c:pt idx="203016">
                  <c:v>51.319014818892398</c:v>
                </c:pt>
                <c:pt idx="203017">
                  <c:v>51.319106873465898</c:v>
                </c:pt>
                <c:pt idx="203018">
                  <c:v>51.3191989277448</c:v>
                </c:pt>
                <c:pt idx="203019">
                  <c:v>51.319290981728997</c:v>
                </c:pt>
                <c:pt idx="203020">
                  <c:v>51.319383035418603</c:v>
                </c:pt>
                <c:pt idx="203021">
                  <c:v>51.319475088813498</c:v>
                </c:pt>
                <c:pt idx="203022">
                  <c:v>51.319567141913701</c:v>
                </c:pt>
                <c:pt idx="203023">
                  <c:v>51.3196591947193</c:v>
                </c:pt>
                <c:pt idx="203024">
                  <c:v>51.3197512472303</c:v>
                </c:pt>
                <c:pt idx="203025">
                  <c:v>51.319843299446497</c:v>
                </c:pt>
                <c:pt idx="203026">
                  <c:v>51.319935351368201</c:v>
                </c:pt>
                <c:pt idx="203027">
                  <c:v>51.320027402995201</c:v>
                </c:pt>
                <c:pt idx="203028">
                  <c:v>51.320119454327497</c:v>
                </c:pt>
                <c:pt idx="203029">
                  <c:v>51.320211505365201</c:v>
                </c:pt>
                <c:pt idx="203030">
                  <c:v>51.3203035561083</c:v>
                </c:pt>
                <c:pt idx="203031">
                  <c:v>51.320395606556701</c:v>
                </c:pt>
                <c:pt idx="203032">
                  <c:v>51.320487656710398</c:v>
                </c:pt>
                <c:pt idx="203033">
                  <c:v>51.320579706569497</c:v>
                </c:pt>
                <c:pt idx="203034">
                  <c:v>51.320671756133997</c:v>
                </c:pt>
                <c:pt idx="203035">
                  <c:v>51.3207638054038</c:v>
                </c:pt>
                <c:pt idx="203036">
                  <c:v>51.320855854378998</c:v>
                </c:pt>
                <c:pt idx="203037">
                  <c:v>51.320947903059498</c:v>
                </c:pt>
                <c:pt idx="203038">
                  <c:v>51.3210399514454</c:v>
                </c:pt>
                <c:pt idx="203039">
                  <c:v>51.321131999536703</c:v>
                </c:pt>
                <c:pt idx="203040">
                  <c:v>51.321224047333303</c:v>
                </c:pt>
                <c:pt idx="203041">
                  <c:v>51.321316094835304</c:v>
                </c:pt>
                <c:pt idx="203042">
                  <c:v>51.321408142042699</c:v>
                </c:pt>
                <c:pt idx="203043">
                  <c:v>51.321500188955397</c:v>
                </c:pt>
                <c:pt idx="203044">
                  <c:v>51.321592235573497</c:v>
                </c:pt>
                <c:pt idx="203045">
                  <c:v>51.3216842818969</c:v>
                </c:pt>
                <c:pt idx="203046">
                  <c:v>51.321776327925697</c:v>
                </c:pt>
                <c:pt idx="203047">
                  <c:v>51.321868373659903</c:v>
                </c:pt>
                <c:pt idx="203048">
                  <c:v>51.321960419099497</c:v>
                </c:pt>
                <c:pt idx="203049">
                  <c:v>51.3220524642444</c:v>
                </c:pt>
                <c:pt idx="203050">
                  <c:v>51.322144509094699</c:v>
                </c:pt>
                <c:pt idx="203051">
                  <c:v>51.322236553650399</c:v>
                </c:pt>
                <c:pt idx="203052">
                  <c:v>51.322328597911401</c:v>
                </c:pt>
                <c:pt idx="203053">
                  <c:v>51.322420641877898</c:v>
                </c:pt>
                <c:pt idx="203054">
                  <c:v>51.322512685549697</c:v>
                </c:pt>
                <c:pt idx="203055">
                  <c:v>51.322604728926798</c:v>
                </c:pt>
                <c:pt idx="203056">
                  <c:v>51.322696772009401</c:v>
                </c:pt>
                <c:pt idx="203057">
                  <c:v>51.322788814797299</c:v>
                </c:pt>
                <c:pt idx="203058">
                  <c:v>51.322880857290599</c:v>
                </c:pt>
                <c:pt idx="203059">
                  <c:v>51.322972899489301</c:v>
                </c:pt>
                <c:pt idx="203060">
                  <c:v>51.323064941393397</c:v>
                </c:pt>
                <c:pt idx="203061">
                  <c:v>51.323156983002796</c:v>
                </c:pt>
                <c:pt idx="203062">
                  <c:v>51.323249024317697</c:v>
                </c:pt>
                <c:pt idx="203063">
                  <c:v>51.3233410653379</c:v>
                </c:pt>
                <c:pt idx="203064">
                  <c:v>51.323433106063497</c:v>
                </c:pt>
                <c:pt idx="203065">
                  <c:v>51.323525146494497</c:v>
                </c:pt>
                <c:pt idx="203066">
                  <c:v>51.323617186630798</c:v>
                </c:pt>
                <c:pt idx="203067">
                  <c:v>51.323709226472602</c:v>
                </c:pt>
                <c:pt idx="203068">
                  <c:v>51.3238012660198</c:v>
                </c:pt>
                <c:pt idx="203069">
                  <c:v>51.3238933052723</c:v>
                </c:pt>
                <c:pt idx="203070">
                  <c:v>51.323985344230202</c:v>
                </c:pt>
                <c:pt idx="203071">
                  <c:v>51.324077382893599</c:v>
                </c:pt>
                <c:pt idx="203072">
                  <c:v>51.324169421262297</c:v>
                </c:pt>
                <c:pt idx="203073">
                  <c:v>51.324261459336398</c:v>
                </c:pt>
                <c:pt idx="203074">
                  <c:v>51.324353497115901</c:v>
                </c:pt>
                <c:pt idx="203075">
                  <c:v>51.324445534600798</c:v>
                </c:pt>
                <c:pt idx="203076">
                  <c:v>51.324537571791097</c:v>
                </c:pt>
                <c:pt idx="203077">
                  <c:v>51.324629608686799</c:v>
                </c:pt>
                <c:pt idx="203078">
                  <c:v>51.324721645287902</c:v>
                </c:pt>
                <c:pt idx="203079">
                  <c:v>51.324813681594399</c:v>
                </c:pt>
                <c:pt idx="203080">
                  <c:v>51.3249057176062</c:v>
                </c:pt>
                <c:pt idx="203081">
                  <c:v>51.324997753323501</c:v>
                </c:pt>
                <c:pt idx="203082">
                  <c:v>51.325089788746197</c:v>
                </c:pt>
                <c:pt idx="203083">
                  <c:v>51.325181823874303</c:v>
                </c:pt>
                <c:pt idx="203084">
                  <c:v>51.325273858707803</c:v>
                </c:pt>
                <c:pt idx="203085">
                  <c:v>51.325365893246698</c:v>
                </c:pt>
                <c:pt idx="203086">
                  <c:v>51.325457927491001</c:v>
                </c:pt>
                <c:pt idx="203087">
                  <c:v>51.3255499614408</c:v>
                </c:pt>
                <c:pt idx="203088">
                  <c:v>51.3256419950959</c:v>
                </c:pt>
                <c:pt idx="203089">
                  <c:v>51.325734028456402</c:v>
                </c:pt>
                <c:pt idx="203090">
                  <c:v>51.325826061522299</c:v>
                </c:pt>
                <c:pt idx="203091">
                  <c:v>51.325918094293698</c:v>
                </c:pt>
                <c:pt idx="203092">
                  <c:v>51.326010126770498</c:v>
                </c:pt>
                <c:pt idx="203093">
                  <c:v>51.326102158952601</c:v>
                </c:pt>
                <c:pt idx="203094">
                  <c:v>51.326194190840198</c:v>
                </c:pt>
                <c:pt idx="203095">
                  <c:v>51.326286222433197</c:v>
                </c:pt>
                <c:pt idx="203096">
                  <c:v>51.326378253731697</c:v>
                </c:pt>
                <c:pt idx="203097">
                  <c:v>51.3264702847355</c:v>
                </c:pt>
                <c:pt idx="203098">
                  <c:v>51.326562315444697</c:v>
                </c:pt>
                <c:pt idx="203099">
                  <c:v>51.326654345859403</c:v>
                </c:pt>
                <c:pt idx="203100">
                  <c:v>51.326746375979504</c:v>
                </c:pt>
                <c:pt idx="203101">
                  <c:v>51.326838405804999</c:v>
                </c:pt>
                <c:pt idx="203102">
                  <c:v>51.326930435335903</c:v>
                </c:pt>
                <c:pt idx="203103">
                  <c:v>51.327022464572302</c:v>
                </c:pt>
                <c:pt idx="203104">
                  <c:v>51.327114493514003</c:v>
                </c:pt>
                <c:pt idx="203105">
                  <c:v>51.327206522161198</c:v>
                </c:pt>
                <c:pt idx="203106">
                  <c:v>51.327298550513902</c:v>
                </c:pt>
                <c:pt idx="203107">
                  <c:v>51.327390578571901</c:v>
                </c:pt>
                <c:pt idx="203108">
                  <c:v>51.327482606335401</c:v>
                </c:pt>
                <c:pt idx="203109">
                  <c:v>51.327574633804304</c:v>
                </c:pt>
                <c:pt idx="203110">
                  <c:v>51.327666660978601</c:v>
                </c:pt>
                <c:pt idx="203111">
                  <c:v>51.327758687858399</c:v>
                </c:pt>
                <c:pt idx="203112">
                  <c:v>51.327850714443599</c:v>
                </c:pt>
                <c:pt idx="203113">
                  <c:v>51.327942740734201</c:v>
                </c:pt>
                <c:pt idx="203114">
                  <c:v>51.328034766730198</c:v>
                </c:pt>
                <c:pt idx="203115">
                  <c:v>51.328126792431704</c:v>
                </c:pt>
                <c:pt idx="203116">
                  <c:v>51.328218817838597</c:v>
                </c:pt>
                <c:pt idx="203117">
                  <c:v>51.328310842950998</c:v>
                </c:pt>
                <c:pt idx="203118">
                  <c:v>51.328402867768801</c:v>
                </c:pt>
                <c:pt idx="203119">
                  <c:v>51.328494892291999</c:v>
                </c:pt>
                <c:pt idx="203120">
                  <c:v>51.328586916520599</c:v>
                </c:pt>
                <c:pt idx="203121">
                  <c:v>51.328678940454701</c:v>
                </c:pt>
                <c:pt idx="203122">
                  <c:v>51.328770964094304</c:v>
                </c:pt>
                <c:pt idx="203123">
                  <c:v>51.328862987439301</c:v>
                </c:pt>
                <c:pt idx="203124">
                  <c:v>51.3289550104897</c:v>
                </c:pt>
                <c:pt idx="203125">
                  <c:v>51.329047033245601</c:v>
                </c:pt>
                <c:pt idx="203126">
                  <c:v>51.329139055706896</c:v>
                </c:pt>
                <c:pt idx="203127">
                  <c:v>51.329231077873601</c:v>
                </c:pt>
                <c:pt idx="203128">
                  <c:v>51.3293230997458</c:v>
                </c:pt>
                <c:pt idx="203129">
                  <c:v>51.3294151213235</c:v>
                </c:pt>
                <c:pt idx="203130">
                  <c:v>51.329507142606502</c:v>
                </c:pt>
                <c:pt idx="203131">
                  <c:v>51.329599163595098</c:v>
                </c:pt>
                <c:pt idx="203132">
                  <c:v>51.329691184289103</c:v>
                </c:pt>
                <c:pt idx="203133">
                  <c:v>51.329783204688503</c:v>
                </c:pt>
                <c:pt idx="203134">
                  <c:v>51.329875224793398</c:v>
                </c:pt>
                <c:pt idx="203135">
                  <c:v>51.329967244603701</c:v>
                </c:pt>
                <c:pt idx="203136">
                  <c:v>51.330059264119498</c:v>
                </c:pt>
                <c:pt idx="203137">
                  <c:v>51.330151283340797</c:v>
                </c:pt>
                <c:pt idx="203138">
                  <c:v>51.330243302267498</c:v>
                </c:pt>
                <c:pt idx="203139">
                  <c:v>51.3303353208996</c:v>
                </c:pt>
                <c:pt idx="203140">
                  <c:v>51.330427339237303</c:v>
                </c:pt>
                <c:pt idx="203141">
                  <c:v>51.330519357280302</c:v>
                </c:pt>
                <c:pt idx="203142">
                  <c:v>51.330611375028901</c:v>
                </c:pt>
                <c:pt idx="203143">
                  <c:v>51.330703392482803</c:v>
                </c:pt>
                <c:pt idx="203144">
                  <c:v>51.330795409642299</c:v>
                </c:pt>
                <c:pt idx="203145">
                  <c:v>51.330887426507203</c:v>
                </c:pt>
                <c:pt idx="203146">
                  <c:v>51.330979443077602</c:v>
                </c:pt>
                <c:pt idx="203147">
                  <c:v>51.331071459353403</c:v>
                </c:pt>
                <c:pt idx="203148">
                  <c:v>51.331163475334698</c:v>
                </c:pt>
                <c:pt idx="203149">
                  <c:v>51.331255491021501</c:v>
                </c:pt>
                <c:pt idx="203150">
                  <c:v>51.331347506413699</c:v>
                </c:pt>
                <c:pt idx="203151">
                  <c:v>51.331439521511399</c:v>
                </c:pt>
                <c:pt idx="203152">
                  <c:v>51.3315315363146</c:v>
                </c:pt>
                <c:pt idx="203153">
                  <c:v>51.331623550823203</c:v>
                </c:pt>
                <c:pt idx="203154">
                  <c:v>51.3317155650373</c:v>
                </c:pt>
                <c:pt idx="203155">
                  <c:v>51.331807578956898</c:v>
                </c:pt>
                <c:pt idx="203156">
                  <c:v>51.331899592581898</c:v>
                </c:pt>
                <c:pt idx="203157">
                  <c:v>51.331991605912499</c:v>
                </c:pt>
                <c:pt idx="203158">
                  <c:v>51.332083618948502</c:v>
                </c:pt>
                <c:pt idx="203159">
                  <c:v>51.3321756316899</c:v>
                </c:pt>
                <c:pt idx="203160">
                  <c:v>51.332267644136898</c:v>
                </c:pt>
                <c:pt idx="203161">
                  <c:v>51.332359656289299</c:v>
                </c:pt>
                <c:pt idx="203162">
                  <c:v>51.332451668147201</c:v>
                </c:pt>
                <c:pt idx="203163">
                  <c:v>51.332543679710597</c:v>
                </c:pt>
                <c:pt idx="203164">
                  <c:v>51.332635690979401</c:v>
                </c:pt>
                <c:pt idx="203165">
                  <c:v>51.332727701953701</c:v>
                </c:pt>
                <c:pt idx="203166">
                  <c:v>51.332819712633601</c:v>
                </c:pt>
                <c:pt idx="203167">
                  <c:v>51.332911723018903</c:v>
                </c:pt>
                <c:pt idx="203168">
                  <c:v>51.333003733109599</c:v>
                </c:pt>
                <c:pt idx="203169">
                  <c:v>51.333095742905897</c:v>
                </c:pt>
                <c:pt idx="203170">
                  <c:v>51.333187752407703</c:v>
                </c:pt>
                <c:pt idx="203171">
                  <c:v>51.333279761614897</c:v>
                </c:pt>
                <c:pt idx="203172">
                  <c:v>51.333371770527599</c:v>
                </c:pt>
                <c:pt idx="203173">
                  <c:v>51.333463779145802</c:v>
                </c:pt>
                <c:pt idx="203174">
                  <c:v>51.3335557874695</c:v>
                </c:pt>
                <c:pt idx="203175">
                  <c:v>51.333647795498699</c:v>
                </c:pt>
                <c:pt idx="203176">
                  <c:v>51.333739803233399</c:v>
                </c:pt>
                <c:pt idx="203177">
                  <c:v>51.333831810673601</c:v>
                </c:pt>
                <c:pt idx="203178">
                  <c:v>51.333923817819198</c:v>
                </c:pt>
                <c:pt idx="203179">
                  <c:v>51.334015824670402</c:v>
                </c:pt>
                <c:pt idx="203180">
                  <c:v>51.334107831227001</c:v>
                </c:pt>
                <c:pt idx="203181">
                  <c:v>51.334199837489201</c:v>
                </c:pt>
                <c:pt idx="203182">
                  <c:v>51.334291843456803</c:v>
                </c:pt>
                <c:pt idx="203183">
                  <c:v>51.3343838491299</c:v>
                </c:pt>
                <c:pt idx="203184">
                  <c:v>51.334475854508597</c:v>
                </c:pt>
                <c:pt idx="203185">
                  <c:v>51.334567859592703</c:v>
                </c:pt>
                <c:pt idx="203186">
                  <c:v>51.334659864382303</c:v>
                </c:pt>
                <c:pt idx="203187">
                  <c:v>51.334751868877497</c:v>
                </c:pt>
                <c:pt idx="203188">
                  <c:v>51.3348438730781</c:v>
                </c:pt>
                <c:pt idx="203189">
                  <c:v>51.334935876984296</c:v>
                </c:pt>
                <c:pt idx="203190">
                  <c:v>51.335027880595902</c:v>
                </c:pt>
                <c:pt idx="203191">
                  <c:v>51.335119883913102</c:v>
                </c:pt>
                <c:pt idx="203192">
                  <c:v>51.335211886935703</c:v>
                </c:pt>
                <c:pt idx="203193">
                  <c:v>51.335303889663898</c:v>
                </c:pt>
                <c:pt idx="203194">
                  <c:v>51.335395892097502</c:v>
                </c:pt>
                <c:pt idx="203195">
                  <c:v>51.335487894236699</c:v>
                </c:pt>
                <c:pt idx="203196">
                  <c:v>51.335579896081398</c:v>
                </c:pt>
                <c:pt idx="203197">
                  <c:v>51.335671897631599</c:v>
                </c:pt>
                <c:pt idx="203198">
                  <c:v>51.335763898887301</c:v>
                </c:pt>
                <c:pt idx="203199">
                  <c:v>51.335855899848497</c:v>
                </c:pt>
                <c:pt idx="203200">
                  <c:v>51.335947900515301</c:v>
                </c:pt>
                <c:pt idx="203201">
                  <c:v>51.336039900887499</c:v>
                </c:pt>
                <c:pt idx="203202">
                  <c:v>51.336131900965299</c:v>
                </c:pt>
                <c:pt idx="203203">
                  <c:v>51.3362239007485</c:v>
                </c:pt>
                <c:pt idx="203204">
                  <c:v>51.336315900237302</c:v>
                </c:pt>
                <c:pt idx="203205">
                  <c:v>51.336407899431599</c:v>
                </c:pt>
                <c:pt idx="203206">
                  <c:v>51.336499898331503</c:v>
                </c:pt>
                <c:pt idx="203207">
                  <c:v>51.336591896936802</c:v>
                </c:pt>
                <c:pt idx="203208">
                  <c:v>51.336683895247702</c:v>
                </c:pt>
                <c:pt idx="203209">
                  <c:v>51.336775893264097</c:v>
                </c:pt>
                <c:pt idx="203210">
                  <c:v>51.336867890985999</c:v>
                </c:pt>
                <c:pt idx="203211">
                  <c:v>51.336959888413404</c:v>
                </c:pt>
                <c:pt idx="203212">
                  <c:v>51.337051885546401</c:v>
                </c:pt>
                <c:pt idx="203213">
                  <c:v>51.3371438823849</c:v>
                </c:pt>
                <c:pt idx="203214">
                  <c:v>51.337235878928901</c:v>
                </c:pt>
                <c:pt idx="203215">
                  <c:v>51.337327875178502</c:v>
                </c:pt>
                <c:pt idx="203216">
                  <c:v>51.337419871133498</c:v>
                </c:pt>
                <c:pt idx="203217">
                  <c:v>51.337511866794102</c:v>
                </c:pt>
                <c:pt idx="203218">
                  <c:v>51.3376038621603</c:v>
                </c:pt>
                <c:pt idx="203219">
                  <c:v>51.3376958572319</c:v>
                </c:pt>
                <c:pt idx="203220">
                  <c:v>51.3377878520091</c:v>
                </c:pt>
                <c:pt idx="203221">
                  <c:v>51.337879846491802</c:v>
                </c:pt>
                <c:pt idx="203222">
                  <c:v>51.337971840680098</c:v>
                </c:pt>
                <c:pt idx="203223">
                  <c:v>51.338063834573902</c:v>
                </c:pt>
                <c:pt idx="203224">
                  <c:v>51.3381558281732</c:v>
                </c:pt>
                <c:pt idx="203225">
                  <c:v>51.338247821478099</c:v>
                </c:pt>
                <c:pt idx="203226">
                  <c:v>51.338339814488499</c:v>
                </c:pt>
                <c:pt idx="203227">
                  <c:v>51.338431807204401</c:v>
                </c:pt>
                <c:pt idx="203228">
                  <c:v>51.338523799625897</c:v>
                </c:pt>
                <c:pt idx="203229">
                  <c:v>51.338615791753</c:v>
                </c:pt>
                <c:pt idx="203230">
                  <c:v>51.338707783585498</c:v>
                </c:pt>
                <c:pt idx="203231">
                  <c:v>51.338799775123597</c:v>
                </c:pt>
                <c:pt idx="203232">
                  <c:v>51.338891766367297</c:v>
                </c:pt>
                <c:pt idx="203233">
                  <c:v>51.338983757316498</c:v>
                </c:pt>
                <c:pt idx="203234">
                  <c:v>51.339075747971201</c:v>
                </c:pt>
                <c:pt idx="203235">
                  <c:v>51.339167738331497</c:v>
                </c:pt>
                <c:pt idx="203236">
                  <c:v>51.339259728397302</c:v>
                </c:pt>
                <c:pt idx="203237">
                  <c:v>51.3393517181687</c:v>
                </c:pt>
                <c:pt idx="203238">
                  <c:v>51.3394437076456</c:v>
                </c:pt>
                <c:pt idx="203239">
                  <c:v>51.339535696828101</c:v>
                </c:pt>
                <c:pt idx="203240">
                  <c:v>51.339627685716103</c:v>
                </c:pt>
                <c:pt idx="203241">
                  <c:v>51.339719674309698</c:v>
                </c:pt>
                <c:pt idx="203242">
                  <c:v>51.339811662608803</c:v>
                </c:pt>
                <c:pt idx="203243">
                  <c:v>51.3399036506135</c:v>
                </c:pt>
                <c:pt idx="203244">
                  <c:v>51.339995638323799</c:v>
                </c:pt>
                <c:pt idx="203245">
                  <c:v>51.340087625739599</c:v>
                </c:pt>
                <c:pt idx="203246">
                  <c:v>51.340179612860901</c:v>
                </c:pt>
                <c:pt idx="203247">
                  <c:v>51.340271599687902</c:v>
                </c:pt>
                <c:pt idx="203248">
                  <c:v>51.340363586220299</c:v>
                </c:pt>
                <c:pt idx="203249">
                  <c:v>51.340455572458403</c:v>
                </c:pt>
                <c:pt idx="203250">
                  <c:v>51.340547558401902</c:v>
                </c:pt>
                <c:pt idx="203251">
                  <c:v>51.340639544051101</c:v>
                </c:pt>
                <c:pt idx="203252">
                  <c:v>51.340731529405801</c:v>
                </c:pt>
                <c:pt idx="203253">
                  <c:v>51.340823514466102</c:v>
                </c:pt>
                <c:pt idx="203254">
                  <c:v>51.340915499231897</c:v>
                </c:pt>
                <c:pt idx="203255">
                  <c:v>51.341007483703301</c:v>
                </c:pt>
                <c:pt idx="203256">
                  <c:v>51.341099467880298</c:v>
                </c:pt>
                <c:pt idx="203257">
                  <c:v>51.341191451762803</c:v>
                </c:pt>
                <c:pt idx="203258">
                  <c:v>51.341283435350903</c:v>
                </c:pt>
                <c:pt idx="203259">
                  <c:v>51.341375418644603</c:v>
                </c:pt>
                <c:pt idx="203260">
                  <c:v>51.341467401643897</c:v>
                </c:pt>
                <c:pt idx="203261">
                  <c:v>51.341559384348699</c:v>
                </c:pt>
                <c:pt idx="203262">
                  <c:v>51.341651366759102</c:v>
                </c:pt>
                <c:pt idx="203263">
                  <c:v>51.341743348874999</c:v>
                </c:pt>
                <c:pt idx="203264">
                  <c:v>51.341835330696597</c:v>
                </c:pt>
                <c:pt idx="203265">
                  <c:v>51.341927312223703</c:v>
                </c:pt>
                <c:pt idx="203266">
                  <c:v>51.342019293456303</c:v>
                </c:pt>
                <c:pt idx="203267">
                  <c:v>51.342111274394597</c:v>
                </c:pt>
                <c:pt idx="203268">
                  <c:v>51.342203255038399</c:v>
                </c:pt>
                <c:pt idx="203269">
                  <c:v>51.342295235387901</c:v>
                </c:pt>
                <c:pt idx="203270">
                  <c:v>51.342387215442898</c:v>
                </c:pt>
                <c:pt idx="203271">
                  <c:v>51.342479195203403</c:v>
                </c:pt>
                <c:pt idx="203272">
                  <c:v>51.342571174669601</c:v>
                </c:pt>
                <c:pt idx="203273">
                  <c:v>51.342663153841301</c:v>
                </c:pt>
                <c:pt idx="203274">
                  <c:v>51.342755132718601</c:v>
                </c:pt>
                <c:pt idx="203275">
                  <c:v>51.342847111301502</c:v>
                </c:pt>
                <c:pt idx="203276">
                  <c:v>51.342939089589997</c:v>
                </c:pt>
                <c:pt idx="203277">
                  <c:v>51.3430310675841</c:v>
                </c:pt>
                <c:pt idx="203278">
                  <c:v>51.343123045283797</c:v>
                </c:pt>
                <c:pt idx="203279">
                  <c:v>51.343215022689002</c:v>
                </c:pt>
                <c:pt idx="203280">
                  <c:v>51.3433069997998</c:v>
                </c:pt>
                <c:pt idx="203281">
                  <c:v>51.343398976616299</c:v>
                </c:pt>
                <c:pt idx="203282">
                  <c:v>51.3434909531383</c:v>
                </c:pt>
                <c:pt idx="203283">
                  <c:v>51.343582929365901</c:v>
                </c:pt>
                <c:pt idx="203284">
                  <c:v>51.343674905299103</c:v>
                </c:pt>
                <c:pt idx="203285">
                  <c:v>51.343766880937899</c:v>
                </c:pt>
                <c:pt idx="203286">
                  <c:v>51.343858856282303</c:v>
                </c:pt>
                <c:pt idx="203287">
                  <c:v>51.343950831332201</c:v>
                </c:pt>
                <c:pt idx="203288">
                  <c:v>51.344042806087799</c:v>
                </c:pt>
                <c:pt idx="203289">
                  <c:v>51.344134780548998</c:v>
                </c:pt>
                <c:pt idx="203290">
                  <c:v>51.344226754715798</c:v>
                </c:pt>
                <c:pt idx="203291">
                  <c:v>51.3443187285881</c:v>
                </c:pt>
                <c:pt idx="203292">
                  <c:v>51.344410702166101</c:v>
                </c:pt>
                <c:pt idx="203293">
                  <c:v>51.344502675449696</c:v>
                </c:pt>
                <c:pt idx="203294">
                  <c:v>51.3445946484389</c:v>
                </c:pt>
                <c:pt idx="203295">
                  <c:v>51.344686621133597</c:v>
                </c:pt>
                <c:pt idx="203296">
                  <c:v>51.344778593534002</c:v>
                </c:pt>
                <c:pt idx="203297">
                  <c:v>51.344870565640001</c:v>
                </c:pt>
                <c:pt idx="203298">
                  <c:v>51.3449625374516</c:v>
                </c:pt>
                <c:pt idx="203299">
                  <c:v>51.345054508968801</c:v>
                </c:pt>
                <c:pt idx="203300">
                  <c:v>51.345146480191602</c:v>
                </c:pt>
                <c:pt idx="203301">
                  <c:v>51.345238451119997</c:v>
                </c:pt>
                <c:pt idx="203302">
                  <c:v>51.345330421753999</c:v>
                </c:pt>
                <c:pt idx="203303">
                  <c:v>51.345422392093703</c:v>
                </c:pt>
                <c:pt idx="203304">
                  <c:v>51.3455143621389</c:v>
                </c:pt>
                <c:pt idx="203305">
                  <c:v>51.345606331889798</c:v>
                </c:pt>
                <c:pt idx="203306">
                  <c:v>51.345698301346197</c:v>
                </c:pt>
                <c:pt idx="203307">
                  <c:v>51.345790270508303</c:v>
                </c:pt>
                <c:pt idx="203308">
                  <c:v>51.345882239376003</c:v>
                </c:pt>
                <c:pt idx="203309">
                  <c:v>51.345974207949297</c:v>
                </c:pt>
                <c:pt idx="203310">
                  <c:v>51.346066176228298</c:v>
                </c:pt>
                <c:pt idx="203311">
                  <c:v>51.346158144212801</c:v>
                </c:pt>
                <c:pt idx="203312">
                  <c:v>51.346250111902997</c:v>
                </c:pt>
                <c:pt idx="203313">
                  <c:v>51.3463420792988</c:v>
                </c:pt>
                <c:pt idx="203314">
                  <c:v>51.346434046400198</c:v>
                </c:pt>
                <c:pt idx="203315">
                  <c:v>51.346526013207203</c:v>
                </c:pt>
                <c:pt idx="203316">
                  <c:v>51.346617979719802</c:v>
                </c:pt>
                <c:pt idx="203317">
                  <c:v>51.346709945938102</c:v>
                </c:pt>
                <c:pt idx="203318">
                  <c:v>51.346801911862002</c:v>
                </c:pt>
                <c:pt idx="203319">
                  <c:v>51.346893877491503</c:v>
                </c:pt>
                <c:pt idx="203320">
                  <c:v>51.346985842826697</c:v>
                </c:pt>
                <c:pt idx="203321">
                  <c:v>51.3470778078675</c:v>
                </c:pt>
                <c:pt idx="203322">
                  <c:v>51.347169772613903</c:v>
                </c:pt>
                <c:pt idx="203323">
                  <c:v>51.347261737065899</c:v>
                </c:pt>
                <c:pt idx="203324">
                  <c:v>51.347353701223597</c:v>
                </c:pt>
                <c:pt idx="203325">
                  <c:v>51.347445665086802</c:v>
                </c:pt>
                <c:pt idx="203326">
                  <c:v>51.3475376286558</c:v>
                </c:pt>
                <c:pt idx="203327">
                  <c:v>51.3476295919303</c:v>
                </c:pt>
                <c:pt idx="203328">
                  <c:v>51.3477215549105</c:v>
                </c:pt>
                <c:pt idx="203329">
                  <c:v>51.3478135175964</c:v>
                </c:pt>
                <c:pt idx="203330">
                  <c:v>51.347905479987801</c:v>
                </c:pt>
                <c:pt idx="203331">
                  <c:v>51.347997442084903</c:v>
                </c:pt>
                <c:pt idx="203332">
                  <c:v>51.348089403887698</c:v>
                </c:pt>
                <c:pt idx="203333">
                  <c:v>51.348181365396002</c:v>
                </c:pt>
                <c:pt idx="203334">
                  <c:v>51.348273326610098</c:v>
                </c:pt>
                <c:pt idx="203335">
                  <c:v>51.348365287529703</c:v>
                </c:pt>
                <c:pt idx="203336">
                  <c:v>51.348457248155</c:v>
                </c:pt>
                <c:pt idx="203337">
                  <c:v>51.348549208485899</c:v>
                </c:pt>
                <c:pt idx="203338">
                  <c:v>51.348641168522498</c:v>
                </c:pt>
                <c:pt idx="203339">
                  <c:v>51.348733128264797</c:v>
                </c:pt>
                <c:pt idx="203340">
                  <c:v>51.348825087712598</c:v>
                </c:pt>
                <c:pt idx="203341">
                  <c:v>51.348917046866099</c:v>
                </c:pt>
                <c:pt idx="203342">
                  <c:v>51.3490090057253</c:v>
                </c:pt>
                <c:pt idx="203343">
                  <c:v>51.349100964290102</c:v>
                </c:pt>
                <c:pt idx="203344">
                  <c:v>51.349192922560597</c:v>
                </c:pt>
                <c:pt idx="203345">
                  <c:v>51.3492848805367</c:v>
                </c:pt>
                <c:pt idx="203346">
                  <c:v>51.349376838218497</c:v>
                </c:pt>
                <c:pt idx="203347">
                  <c:v>51.349468795605901</c:v>
                </c:pt>
                <c:pt idx="203348">
                  <c:v>51.349560752698899</c:v>
                </c:pt>
                <c:pt idx="203349">
                  <c:v>51.349652709497697</c:v>
                </c:pt>
                <c:pt idx="203350">
                  <c:v>51.349744666002003</c:v>
                </c:pt>
                <c:pt idx="203351">
                  <c:v>51.349836622212102</c:v>
                </c:pt>
                <c:pt idx="203352">
                  <c:v>51.349928578127702</c:v>
                </c:pt>
                <c:pt idx="203353">
                  <c:v>51.350020533749102</c:v>
                </c:pt>
                <c:pt idx="203354">
                  <c:v>51.350112489076103</c:v>
                </c:pt>
                <c:pt idx="203355">
                  <c:v>51.350204444108698</c:v>
                </c:pt>
                <c:pt idx="203356">
                  <c:v>51.3502963988471</c:v>
                </c:pt>
                <c:pt idx="203357">
                  <c:v>51.350388353291002</c:v>
                </c:pt>
                <c:pt idx="203358">
                  <c:v>51.350480307440698</c:v>
                </c:pt>
                <c:pt idx="203359">
                  <c:v>51.350572261296001</c:v>
                </c:pt>
                <c:pt idx="203360">
                  <c:v>51.350664214856998</c:v>
                </c:pt>
                <c:pt idx="203361">
                  <c:v>51.350756168123603</c:v>
                </c:pt>
                <c:pt idx="203362">
                  <c:v>51.3508481210959</c:v>
                </c:pt>
                <c:pt idx="203363">
                  <c:v>51.350940073773899</c:v>
                </c:pt>
                <c:pt idx="203364">
                  <c:v>51.351032026157498</c:v>
                </c:pt>
                <c:pt idx="203365">
                  <c:v>51.351123978246797</c:v>
                </c:pt>
                <c:pt idx="203366">
                  <c:v>51.351215930041803</c:v>
                </c:pt>
                <c:pt idx="203367">
                  <c:v>51.351307881542397</c:v>
                </c:pt>
                <c:pt idx="203368">
                  <c:v>51.351399832748697</c:v>
                </c:pt>
                <c:pt idx="203369">
                  <c:v>51.351491783660698</c:v>
                </c:pt>
                <c:pt idx="203370">
                  <c:v>51.3515837342784</c:v>
                </c:pt>
                <c:pt idx="203371">
                  <c:v>51.351675684601702</c:v>
                </c:pt>
                <c:pt idx="203372">
                  <c:v>51.351767634630697</c:v>
                </c:pt>
                <c:pt idx="203373">
                  <c:v>51.3518595843654</c:v>
                </c:pt>
                <c:pt idx="203374">
                  <c:v>51.351951533805803</c:v>
                </c:pt>
                <c:pt idx="203375">
                  <c:v>51.3520434829518</c:v>
                </c:pt>
                <c:pt idx="203376">
                  <c:v>51.352135431803603</c:v>
                </c:pt>
                <c:pt idx="203377">
                  <c:v>51.352227380361001</c:v>
                </c:pt>
                <c:pt idx="203378">
                  <c:v>51.352319328623999</c:v>
                </c:pt>
                <c:pt idx="203379">
                  <c:v>51.352411276592797</c:v>
                </c:pt>
                <c:pt idx="203380">
                  <c:v>51.352503224267203</c:v>
                </c:pt>
                <c:pt idx="203381">
                  <c:v>51.352595171647401</c:v>
                </c:pt>
                <c:pt idx="203382">
                  <c:v>51.352687118733201</c:v>
                </c:pt>
                <c:pt idx="203383">
                  <c:v>51.3527790655247</c:v>
                </c:pt>
                <c:pt idx="203384">
                  <c:v>51.3528710120219</c:v>
                </c:pt>
                <c:pt idx="203385">
                  <c:v>51.352962958224801</c:v>
                </c:pt>
                <c:pt idx="203386">
                  <c:v>51.353054904133302</c:v>
                </c:pt>
                <c:pt idx="203387">
                  <c:v>51.353146849747603</c:v>
                </c:pt>
                <c:pt idx="203388">
                  <c:v>51.353238795067497</c:v>
                </c:pt>
                <c:pt idx="203389">
                  <c:v>51.353330740093099</c:v>
                </c:pt>
                <c:pt idx="203390">
                  <c:v>51.353422684824501</c:v>
                </c:pt>
                <c:pt idx="203391">
                  <c:v>51.353514629261497</c:v>
                </c:pt>
                <c:pt idx="203392">
                  <c:v>51.3536065734042</c:v>
                </c:pt>
                <c:pt idx="203393">
                  <c:v>51.353698517252603</c:v>
                </c:pt>
                <c:pt idx="203394">
                  <c:v>51.3537904608067</c:v>
                </c:pt>
                <c:pt idx="203395">
                  <c:v>51.353882404066503</c:v>
                </c:pt>
                <c:pt idx="203396">
                  <c:v>51.353974347032</c:v>
                </c:pt>
                <c:pt idx="203397">
                  <c:v>51.354066289703198</c:v>
                </c:pt>
                <c:pt idx="203398">
                  <c:v>51.354158232080103</c:v>
                </c:pt>
                <c:pt idx="203399">
                  <c:v>51.354250174162701</c:v>
                </c:pt>
                <c:pt idx="203400">
                  <c:v>51.354342115950999</c:v>
                </c:pt>
                <c:pt idx="203401">
                  <c:v>51.354434057444998</c:v>
                </c:pt>
                <c:pt idx="203402">
                  <c:v>51.354525998644696</c:v>
                </c:pt>
                <c:pt idx="203403">
                  <c:v>51.354617939550103</c:v>
                </c:pt>
                <c:pt idx="203404">
                  <c:v>51.354709880161202</c:v>
                </c:pt>
                <c:pt idx="203405">
                  <c:v>51.354801820478102</c:v>
                </c:pt>
                <c:pt idx="203406">
                  <c:v>51.354893760500602</c:v>
                </c:pt>
                <c:pt idx="203407">
                  <c:v>51.354985700228802</c:v>
                </c:pt>
                <c:pt idx="203408">
                  <c:v>51.355077639662802</c:v>
                </c:pt>
                <c:pt idx="203409">
                  <c:v>51.355169578802403</c:v>
                </c:pt>
                <c:pt idx="203410">
                  <c:v>51.355261517647797</c:v>
                </c:pt>
                <c:pt idx="203411">
                  <c:v>51.355353456198898</c:v>
                </c:pt>
                <c:pt idx="203412">
                  <c:v>51.3554453944557</c:v>
                </c:pt>
                <c:pt idx="203413">
                  <c:v>51.355537332418201</c:v>
                </c:pt>
                <c:pt idx="203414">
                  <c:v>51.355629270086403</c:v>
                </c:pt>
                <c:pt idx="203415">
                  <c:v>51.355721207460299</c:v>
                </c:pt>
                <c:pt idx="203416">
                  <c:v>51.355813144540001</c:v>
                </c:pt>
                <c:pt idx="203417">
                  <c:v>51.355905081325297</c:v>
                </c:pt>
                <c:pt idx="203418">
                  <c:v>51.355997017816399</c:v>
                </c:pt>
                <c:pt idx="203419">
                  <c:v>51.356088954013202</c:v>
                </c:pt>
                <c:pt idx="203420">
                  <c:v>51.356180889915798</c:v>
                </c:pt>
                <c:pt idx="203421">
                  <c:v>51.356272825524002</c:v>
                </c:pt>
                <c:pt idx="203422">
                  <c:v>51.356364760837998</c:v>
                </c:pt>
                <c:pt idx="203423">
                  <c:v>51.356456695857702</c:v>
                </c:pt>
                <c:pt idx="203424">
                  <c:v>51.356548630583099</c:v>
                </c:pt>
                <c:pt idx="203425">
                  <c:v>51.356640565014303</c:v>
                </c:pt>
                <c:pt idx="203426">
                  <c:v>51.3567324991511</c:v>
                </c:pt>
                <c:pt idx="203427">
                  <c:v>51.356824432993697</c:v>
                </c:pt>
                <c:pt idx="203428">
                  <c:v>51.356916366542102</c:v>
                </c:pt>
                <c:pt idx="203429">
                  <c:v>51.357008299796099</c:v>
                </c:pt>
                <c:pt idx="203430">
                  <c:v>51.357100232755897</c:v>
                </c:pt>
                <c:pt idx="203431">
                  <c:v>51.357192165421402</c:v>
                </c:pt>
                <c:pt idx="203432">
                  <c:v>51.3572840977927</c:v>
                </c:pt>
                <c:pt idx="203433">
                  <c:v>51.357376029869599</c:v>
                </c:pt>
                <c:pt idx="203434">
                  <c:v>51.357467961652397</c:v>
                </c:pt>
                <c:pt idx="203435">
                  <c:v>51.357559893140802</c:v>
                </c:pt>
                <c:pt idx="203436">
                  <c:v>51.357651824335001</c:v>
                </c:pt>
                <c:pt idx="203437">
                  <c:v>51.3577437552349</c:v>
                </c:pt>
                <c:pt idx="203438">
                  <c:v>51.357835685840598</c:v>
                </c:pt>
                <c:pt idx="203439">
                  <c:v>51.357927616151997</c:v>
                </c:pt>
                <c:pt idx="203440">
                  <c:v>51.358019546169103</c:v>
                </c:pt>
                <c:pt idx="203441">
                  <c:v>51.358111475892002</c:v>
                </c:pt>
                <c:pt idx="203442">
                  <c:v>51.358203405320602</c:v>
                </c:pt>
                <c:pt idx="203443">
                  <c:v>51.358295334454901</c:v>
                </c:pt>
                <c:pt idx="203444">
                  <c:v>51.358387263295</c:v>
                </c:pt>
                <c:pt idx="203445">
                  <c:v>51.3584791918409</c:v>
                </c:pt>
                <c:pt idx="203446">
                  <c:v>51.358571120092499</c:v>
                </c:pt>
                <c:pt idx="203447">
                  <c:v>51.358663048049799</c:v>
                </c:pt>
                <c:pt idx="203448">
                  <c:v>51.358754975712898</c:v>
                </c:pt>
                <c:pt idx="203449">
                  <c:v>51.358846903081698</c:v>
                </c:pt>
                <c:pt idx="203450">
                  <c:v>51.358938830156298</c:v>
                </c:pt>
                <c:pt idx="203451">
                  <c:v>51.359030756936598</c:v>
                </c:pt>
                <c:pt idx="203452">
                  <c:v>51.359122683422697</c:v>
                </c:pt>
                <c:pt idx="203453">
                  <c:v>51.359214609614497</c:v>
                </c:pt>
                <c:pt idx="203454">
                  <c:v>51.359306535512097</c:v>
                </c:pt>
                <c:pt idx="203455">
                  <c:v>51.359398461115497</c:v>
                </c:pt>
                <c:pt idx="203456">
                  <c:v>51.359490386424497</c:v>
                </c:pt>
                <c:pt idx="203457">
                  <c:v>51.359582311439397</c:v>
                </c:pt>
                <c:pt idx="203458">
                  <c:v>51.359674236159996</c:v>
                </c:pt>
                <c:pt idx="203459">
                  <c:v>51.359766160586403</c:v>
                </c:pt>
                <c:pt idx="203460">
                  <c:v>51.359858084718503</c:v>
                </c:pt>
                <c:pt idx="203461">
                  <c:v>51.359950008556297</c:v>
                </c:pt>
                <c:pt idx="203462">
                  <c:v>51.360041932100003</c:v>
                </c:pt>
                <c:pt idx="203463">
                  <c:v>51.360133855349403</c:v>
                </c:pt>
                <c:pt idx="203464">
                  <c:v>51.360225778304503</c:v>
                </c:pt>
                <c:pt idx="203465">
                  <c:v>51.360317700965503</c:v>
                </c:pt>
                <c:pt idx="203466">
                  <c:v>51.360409623332103</c:v>
                </c:pt>
                <c:pt idx="203467">
                  <c:v>51.360501545404603</c:v>
                </c:pt>
                <c:pt idx="203468">
                  <c:v>51.360593467182802</c:v>
                </c:pt>
                <c:pt idx="203469">
                  <c:v>51.360685388666802</c:v>
                </c:pt>
                <c:pt idx="203470">
                  <c:v>51.360777309856502</c:v>
                </c:pt>
                <c:pt idx="203471">
                  <c:v>51.360869230752101</c:v>
                </c:pt>
                <c:pt idx="203472">
                  <c:v>51.360961151353401</c:v>
                </c:pt>
                <c:pt idx="203473">
                  <c:v>51.3610530716604</c:v>
                </c:pt>
                <c:pt idx="203474">
                  <c:v>51.3611449916732</c:v>
                </c:pt>
                <c:pt idx="203475">
                  <c:v>51.361236911391799</c:v>
                </c:pt>
                <c:pt idx="203476">
                  <c:v>51.361328830816198</c:v>
                </c:pt>
                <c:pt idx="203477">
                  <c:v>51.361420749946397</c:v>
                </c:pt>
                <c:pt idx="203478">
                  <c:v>51.361512668782296</c:v>
                </c:pt>
                <c:pt idx="203479">
                  <c:v>51.361604587324003</c:v>
                </c:pt>
                <c:pt idx="203480">
                  <c:v>51.361696505571501</c:v>
                </c:pt>
                <c:pt idx="203481">
                  <c:v>51.3617884235247</c:v>
                </c:pt>
                <c:pt idx="203482">
                  <c:v>51.361880341183799</c:v>
                </c:pt>
                <c:pt idx="203483">
                  <c:v>51.361972258548597</c:v>
                </c:pt>
                <c:pt idx="203484">
                  <c:v>51.362064175619203</c:v>
                </c:pt>
                <c:pt idx="203485">
                  <c:v>51.362156092395502</c:v>
                </c:pt>
                <c:pt idx="203486">
                  <c:v>51.3622480088777</c:v>
                </c:pt>
                <c:pt idx="203487">
                  <c:v>51.362339925065697</c:v>
                </c:pt>
                <c:pt idx="203488">
                  <c:v>51.362431840959403</c:v>
                </c:pt>
                <c:pt idx="203489">
                  <c:v>51.3625237565589</c:v>
                </c:pt>
                <c:pt idx="203490">
                  <c:v>51.362615671864198</c:v>
                </c:pt>
                <c:pt idx="203491">
                  <c:v>51.362707586875302</c:v>
                </c:pt>
                <c:pt idx="203492">
                  <c:v>51.3627995015921</c:v>
                </c:pt>
                <c:pt idx="203493">
                  <c:v>51.362891416014797</c:v>
                </c:pt>
                <c:pt idx="203494">
                  <c:v>51.362983330143301</c:v>
                </c:pt>
                <c:pt idx="203495">
                  <c:v>51.363075243977498</c:v>
                </c:pt>
                <c:pt idx="203496">
                  <c:v>51.363167157517601</c:v>
                </c:pt>
                <c:pt idx="203497">
                  <c:v>51.363259070763398</c:v>
                </c:pt>
                <c:pt idx="203498">
                  <c:v>51.363350983715002</c:v>
                </c:pt>
                <c:pt idx="203499">
                  <c:v>51.363442896372398</c:v>
                </c:pt>
                <c:pt idx="203500">
                  <c:v>51.363534808735601</c:v>
                </c:pt>
                <c:pt idx="203501">
                  <c:v>51.363626720804596</c:v>
                </c:pt>
                <c:pt idx="203502">
                  <c:v>51.363718632579499</c:v>
                </c:pt>
                <c:pt idx="203503">
                  <c:v>51.363810544060101</c:v>
                </c:pt>
                <c:pt idx="203504">
                  <c:v>51.363902455246503</c:v>
                </c:pt>
                <c:pt idx="203505">
                  <c:v>51.363994366138698</c:v>
                </c:pt>
                <c:pt idx="203506">
                  <c:v>51.3640862767367</c:v>
                </c:pt>
                <c:pt idx="203507">
                  <c:v>51.364178187040501</c:v>
                </c:pt>
                <c:pt idx="203508">
                  <c:v>51.364270097050102</c:v>
                </c:pt>
                <c:pt idx="203509">
                  <c:v>51.364362006765496</c:v>
                </c:pt>
                <c:pt idx="203510">
                  <c:v>51.364453916186797</c:v>
                </c:pt>
                <c:pt idx="203511">
                  <c:v>51.364545825313797</c:v>
                </c:pt>
                <c:pt idx="203512">
                  <c:v>51.364637734146598</c:v>
                </c:pt>
                <c:pt idx="203513">
                  <c:v>51.364729642685298</c:v>
                </c:pt>
                <c:pt idx="203514">
                  <c:v>51.364821550929697</c:v>
                </c:pt>
                <c:pt idx="203515">
                  <c:v>51.364913458879997</c:v>
                </c:pt>
                <c:pt idx="203516">
                  <c:v>51.365005366536103</c:v>
                </c:pt>
                <c:pt idx="203517">
                  <c:v>51.365097273897902</c:v>
                </c:pt>
                <c:pt idx="203518">
                  <c:v>51.365189180965601</c:v>
                </c:pt>
                <c:pt idx="203519">
                  <c:v>51.365281087739099</c:v>
                </c:pt>
                <c:pt idx="203520">
                  <c:v>51.365372994218497</c:v>
                </c:pt>
                <c:pt idx="203521">
                  <c:v>51.365464900403602</c:v>
                </c:pt>
                <c:pt idx="203522">
                  <c:v>51.365556806294599</c:v>
                </c:pt>
                <c:pt idx="203523">
                  <c:v>51.365648711891403</c:v>
                </c:pt>
                <c:pt idx="203524">
                  <c:v>51.3657406171939</c:v>
                </c:pt>
                <c:pt idx="203525">
                  <c:v>51.365832522202403</c:v>
                </c:pt>
                <c:pt idx="203526">
                  <c:v>51.3659244269166</c:v>
                </c:pt>
                <c:pt idx="203527">
                  <c:v>51.366016331336702</c:v>
                </c:pt>
                <c:pt idx="203528">
                  <c:v>51.366108235462498</c:v>
                </c:pt>
                <c:pt idx="203529">
                  <c:v>51.3662001392942</c:v>
                </c:pt>
                <c:pt idx="203530">
                  <c:v>51.366292042831802</c:v>
                </c:pt>
                <c:pt idx="203531">
                  <c:v>51.366383946075103</c:v>
                </c:pt>
                <c:pt idx="203532">
                  <c:v>51.366475849024297</c:v>
                </c:pt>
                <c:pt idx="203533">
                  <c:v>51.366567751679298</c:v>
                </c:pt>
                <c:pt idx="203534">
                  <c:v>51.366659654040099</c:v>
                </c:pt>
                <c:pt idx="203535">
                  <c:v>51.366751556106799</c:v>
                </c:pt>
                <c:pt idx="203536">
                  <c:v>51.366843457879298</c:v>
                </c:pt>
                <c:pt idx="203537">
                  <c:v>51.366935359357598</c:v>
                </c:pt>
                <c:pt idx="203538">
                  <c:v>51.367027260541697</c:v>
                </c:pt>
                <c:pt idx="203539">
                  <c:v>51.367119161431702</c:v>
                </c:pt>
                <c:pt idx="203540">
                  <c:v>51.367211062027501</c:v>
                </c:pt>
                <c:pt idx="203541">
                  <c:v>51.367302962329198</c:v>
                </c:pt>
                <c:pt idx="203542">
                  <c:v>51.367394862336702</c:v>
                </c:pt>
                <c:pt idx="203543">
                  <c:v>51.36748676205</c:v>
                </c:pt>
                <c:pt idx="203544">
                  <c:v>51.367578661469203</c:v>
                </c:pt>
                <c:pt idx="203545">
                  <c:v>51.367670560594199</c:v>
                </c:pt>
                <c:pt idx="203546">
                  <c:v>51.367762459425002</c:v>
                </c:pt>
                <c:pt idx="203547">
                  <c:v>51.367854357961697</c:v>
                </c:pt>
                <c:pt idx="203548">
                  <c:v>51.367946256204199</c:v>
                </c:pt>
                <c:pt idx="203549">
                  <c:v>51.3680381541526</c:v>
                </c:pt>
                <c:pt idx="203550">
                  <c:v>51.368130051806801</c:v>
                </c:pt>
                <c:pt idx="203551">
                  <c:v>51.368221949166802</c:v>
                </c:pt>
                <c:pt idx="203552">
                  <c:v>51.368313846232702</c:v>
                </c:pt>
                <c:pt idx="203553">
                  <c:v>51.368405743004402</c:v>
                </c:pt>
                <c:pt idx="203554">
                  <c:v>51.368497639482001</c:v>
                </c:pt>
                <c:pt idx="203555">
                  <c:v>51.3685895356654</c:v>
                </c:pt>
                <c:pt idx="203556">
                  <c:v>51.368681431554698</c:v>
                </c:pt>
                <c:pt idx="203557">
                  <c:v>51.368773327149903</c:v>
                </c:pt>
                <c:pt idx="203558">
                  <c:v>51.3688652224508</c:v>
                </c:pt>
                <c:pt idx="203559">
                  <c:v>51.368957117457697</c:v>
                </c:pt>
                <c:pt idx="203560">
                  <c:v>51.3690490121704</c:v>
                </c:pt>
                <c:pt idx="203561">
                  <c:v>51.369140906588903</c:v>
                </c:pt>
                <c:pt idx="203562">
                  <c:v>51.369232800713299</c:v>
                </c:pt>
                <c:pt idx="203563">
                  <c:v>51.369324694543501</c:v>
                </c:pt>
                <c:pt idx="203564">
                  <c:v>51.369416588079602</c:v>
                </c:pt>
                <c:pt idx="203565">
                  <c:v>51.369508481321603</c:v>
                </c:pt>
                <c:pt idx="203566">
                  <c:v>51.369600374269403</c:v>
                </c:pt>
                <c:pt idx="203567">
                  <c:v>51.369692266923103</c:v>
                </c:pt>
                <c:pt idx="203568">
                  <c:v>51.369784159282602</c:v>
                </c:pt>
                <c:pt idx="203569">
                  <c:v>51.369876051348001</c:v>
                </c:pt>
                <c:pt idx="203570">
                  <c:v>51.369967943119299</c:v>
                </c:pt>
                <c:pt idx="203571">
                  <c:v>51.370059834596397</c:v>
                </c:pt>
                <c:pt idx="203572">
                  <c:v>51.370151725779401</c:v>
                </c:pt>
                <c:pt idx="203573">
                  <c:v>51.370243616668198</c:v>
                </c:pt>
                <c:pt idx="203574">
                  <c:v>51.370335507262901</c:v>
                </c:pt>
                <c:pt idx="203575">
                  <c:v>51.370427397563503</c:v>
                </c:pt>
                <c:pt idx="203576">
                  <c:v>51.370519287569998</c:v>
                </c:pt>
                <c:pt idx="203577">
                  <c:v>51.370611177282299</c:v>
                </c:pt>
                <c:pt idx="203578">
                  <c:v>51.3707030667005</c:v>
                </c:pt>
                <c:pt idx="203579">
                  <c:v>51.370794955824501</c:v>
                </c:pt>
                <c:pt idx="203580">
                  <c:v>51.3708868446545</c:v>
                </c:pt>
                <c:pt idx="203581">
                  <c:v>51.370978733190199</c:v>
                </c:pt>
                <c:pt idx="203582">
                  <c:v>51.371070621431898</c:v>
                </c:pt>
                <c:pt idx="203583">
                  <c:v>51.371162509379502</c:v>
                </c:pt>
                <c:pt idx="203584">
                  <c:v>51.371254397032899</c:v>
                </c:pt>
                <c:pt idx="203585">
                  <c:v>51.371346284392203</c:v>
                </c:pt>
                <c:pt idx="203586">
                  <c:v>51.371438171457399</c:v>
                </c:pt>
                <c:pt idx="203587">
                  <c:v>51.371530058228402</c:v>
                </c:pt>
                <c:pt idx="203588">
                  <c:v>51.371621944705304</c:v>
                </c:pt>
                <c:pt idx="203589">
                  <c:v>51.371713830888098</c:v>
                </c:pt>
                <c:pt idx="203590">
                  <c:v>51.371805716776798</c:v>
                </c:pt>
                <c:pt idx="203591">
                  <c:v>51.371897602371398</c:v>
                </c:pt>
                <c:pt idx="203592">
                  <c:v>51.371989487671897</c:v>
                </c:pt>
                <c:pt idx="203593">
                  <c:v>51.372081372678203</c:v>
                </c:pt>
                <c:pt idx="203594">
                  <c:v>51.372173257390401</c:v>
                </c:pt>
                <c:pt idx="203595">
                  <c:v>51.372265141808498</c:v>
                </c:pt>
                <c:pt idx="203596">
                  <c:v>51.372357025932502</c:v>
                </c:pt>
                <c:pt idx="203597">
                  <c:v>51.372448909762397</c:v>
                </c:pt>
                <c:pt idx="203598">
                  <c:v>51.372540793298199</c:v>
                </c:pt>
                <c:pt idx="203599">
                  <c:v>51.372632676539801</c:v>
                </c:pt>
                <c:pt idx="203600">
                  <c:v>51.372724559487402</c:v>
                </c:pt>
                <c:pt idx="203601">
                  <c:v>51.372816442140802</c:v>
                </c:pt>
                <c:pt idx="203602">
                  <c:v>51.372908324500102</c:v>
                </c:pt>
                <c:pt idx="203603">
                  <c:v>51.373000206565301</c:v>
                </c:pt>
                <c:pt idx="203604">
                  <c:v>51.373092088336499</c:v>
                </c:pt>
                <c:pt idx="203605">
                  <c:v>51.373183969813503</c:v>
                </c:pt>
                <c:pt idx="203606">
                  <c:v>51.3732758509964</c:v>
                </c:pt>
                <c:pt idx="203607">
                  <c:v>51.373367731885203</c:v>
                </c:pt>
                <c:pt idx="203608">
                  <c:v>51.373459612479898</c:v>
                </c:pt>
                <c:pt idx="203609">
                  <c:v>51.3735514927805</c:v>
                </c:pt>
                <c:pt idx="203610">
                  <c:v>51.373643372787001</c:v>
                </c:pt>
                <c:pt idx="203611">
                  <c:v>51.373735252499401</c:v>
                </c:pt>
                <c:pt idx="203612">
                  <c:v>51.3738271319177</c:v>
                </c:pt>
                <c:pt idx="203613">
                  <c:v>51.373919011041899</c:v>
                </c:pt>
                <c:pt idx="203614">
                  <c:v>51.374010889871997</c:v>
                </c:pt>
                <c:pt idx="203615">
                  <c:v>51.374102768408001</c:v>
                </c:pt>
                <c:pt idx="203616">
                  <c:v>51.374194646649897</c:v>
                </c:pt>
                <c:pt idx="203617">
                  <c:v>51.3742865245977</c:v>
                </c:pt>
                <c:pt idx="203618">
                  <c:v>51.374378402251402</c:v>
                </c:pt>
                <c:pt idx="203619">
                  <c:v>51.374470279611103</c:v>
                </c:pt>
                <c:pt idx="203620">
                  <c:v>51.374562156676603</c:v>
                </c:pt>
                <c:pt idx="203621">
                  <c:v>51.374654033448103</c:v>
                </c:pt>
                <c:pt idx="203622">
                  <c:v>51.374745909925402</c:v>
                </c:pt>
                <c:pt idx="203623">
                  <c:v>51.374837786108699</c:v>
                </c:pt>
                <c:pt idx="203624">
                  <c:v>51.374929661997903</c:v>
                </c:pt>
                <c:pt idx="203625">
                  <c:v>51.375021537593</c:v>
                </c:pt>
                <c:pt idx="203626">
                  <c:v>51.375113412894002</c:v>
                </c:pt>
                <c:pt idx="203627">
                  <c:v>51.375205287900897</c:v>
                </c:pt>
                <c:pt idx="203628">
                  <c:v>51.375297162613798</c:v>
                </c:pt>
                <c:pt idx="203629">
                  <c:v>51.375389037032598</c:v>
                </c:pt>
                <c:pt idx="203630">
                  <c:v>51.375480911157197</c:v>
                </c:pt>
                <c:pt idx="203631">
                  <c:v>51.375572784987803</c:v>
                </c:pt>
                <c:pt idx="203632">
                  <c:v>51.3756646585244</c:v>
                </c:pt>
                <c:pt idx="203633">
                  <c:v>51.375756531766797</c:v>
                </c:pt>
                <c:pt idx="203634">
                  <c:v>51.3758484047152</c:v>
                </c:pt>
                <c:pt idx="203635">
                  <c:v>51.375940277369502</c:v>
                </c:pt>
                <c:pt idx="203636">
                  <c:v>51.376032149729703</c:v>
                </c:pt>
                <c:pt idx="203637">
                  <c:v>51.376124021795803</c:v>
                </c:pt>
                <c:pt idx="203638">
                  <c:v>51.376215893567903</c:v>
                </c:pt>
                <c:pt idx="203639">
                  <c:v>51.376307765045802</c:v>
                </c:pt>
                <c:pt idx="203640">
                  <c:v>51.376399636229799</c:v>
                </c:pt>
                <c:pt idx="203641">
                  <c:v>51.376491507119603</c:v>
                </c:pt>
                <c:pt idx="203642">
                  <c:v>51.376583377715399</c:v>
                </c:pt>
                <c:pt idx="203643">
                  <c:v>51.376675248017101</c:v>
                </c:pt>
                <c:pt idx="203644">
                  <c:v>51.376767118024702</c:v>
                </c:pt>
                <c:pt idx="203645">
                  <c:v>51.376858987738302</c:v>
                </c:pt>
                <c:pt idx="203646">
                  <c:v>51.376950857157802</c:v>
                </c:pt>
                <c:pt idx="203647">
                  <c:v>51.3770427262832</c:v>
                </c:pt>
                <c:pt idx="203648">
                  <c:v>51.377134595114597</c:v>
                </c:pt>
                <c:pt idx="203649">
                  <c:v>51.377226463651901</c:v>
                </c:pt>
                <c:pt idx="203650">
                  <c:v>51.377318331895196</c:v>
                </c:pt>
                <c:pt idx="203651">
                  <c:v>51.377410199844299</c:v>
                </c:pt>
                <c:pt idx="203652">
                  <c:v>51.377502067499499</c:v>
                </c:pt>
                <c:pt idx="203653">
                  <c:v>51.377593934860499</c:v>
                </c:pt>
                <c:pt idx="203654">
                  <c:v>51.377685801927498</c:v>
                </c:pt>
                <c:pt idx="203655">
                  <c:v>51.377777668700404</c:v>
                </c:pt>
                <c:pt idx="203656">
                  <c:v>51.3778695351793</c:v>
                </c:pt>
                <c:pt idx="203657">
                  <c:v>51.377961401364203</c:v>
                </c:pt>
                <c:pt idx="203658">
                  <c:v>51.378053267254899</c:v>
                </c:pt>
                <c:pt idx="203659">
                  <c:v>51.378145132851699</c:v>
                </c:pt>
                <c:pt idx="203660">
                  <c:v>51.3782369981543</c:v>
                </c:pt>
                <c:pt idx="203661">
                  <c:v>51.378328863162899</c:v>
                </c:pt>
                <c:pt idx="203662">
                  <c:v>51.378420727877497</c:v>
                </c:pt>
                <c:pt idx="203663">
                  <c:v>51.378512592298001</c:v>
                </c:pt>
                <c:pt idx="203664">
                  <c:v>51.378604456424497</c:v>
                </c:pt>
                <c:pt idx="203665">
                  <c:v>51.3786963202569</c:v>
                </c:pt>
                <c:pt idx="203666">
                  <c:v>51.378788183795201</c:v>
                </c:pt>
                <c:pt idx="203667">
                  <c:v>51.378880047039601</c:v>
                </c:pt>
                <c:pt idx="203668">
                  <c:v>51.378971909989801</c:v>
                </c:pt>
                <c:pt idx="203669">
                  <c:v>51.379063772645999</c:v>
                </c:pt>
                <c:pt idx="203670">
                  <c:v>51.379155635008203</c:v>
                </c:pt>
                <c:pt idx="203671">
                  <c:v>51.379247497076399</c:v>
                </c:pt>
                <c:pt idx="203672">
                  <c:v>51.379339358850501</c:v>
                </c:pt>
                <c:pt idx="203673">
                  <c:v>51.379431220330503</c:v>
                </c:pt>
                <c:pt idx="203674">
                  <c:v>51.379523081516503</c:v>
                </c:pt>
                <c:pt idx="203675">
                  <c:v>51.379614942408502</c:v>
                </c:pt>
                <c:pt idx="203676">
                  <c:v>51.3797068030064</c:v>
                </c:pt>
                <c:pt idx="203677">
                  <c:v>51.379798663310297</c:v>
                </c:pt>
                <c:pt idx="203678">
                  <c:v>51.379890523320199</c:v>
                </c:pt>
                <c:pt idx="203679">
                  <c:v>51.379982383036001</c:v>
                </c:pt>
                <c:pt idx="203680">
                  <c:v>51.380074242457802</c:v>
                </c:pt>
                <c:pt idx="203681">
                  <c:v>51.380166101585601</c:v>
                </c:pt>
                <c:pt idx="203682">
                  <c:v>51.3802579604193</c:v>
                </c:pt>
                <c:pt idx="203683">
                  <c:v>51.380349818958997</c:v>
                </c:pt>
                <c:pt idx="203684">
                  <c:v>51.380441677204601</c:v>
                </c:pt>
                <c:pt idx="203685">
                  <c:v>51.380533535156303</c:v>
                </c:pt>
                <c:pt idx="203686">
                  <c:v>51.380625392813897</c:v>
                </c:pt>
                <c:pt idx="203687">
                  <c:v>51.380717250177497</c:v>
                </c:pt>
                <c:pt idx="203688">
                  <c:v>51.380809107247003</c:v>
                </c:pt>
                <c:pt idx="203689">
                  <c:v>51.380900964022501</c:v>
                </c:pt>
                <c:pt idx="203690">
                  <c:v>51.380992820503998</c:v>
                </c:pt>
                <c:pt idx="203691">
                  <c:v>51.381084676691501</c:v>
                </c:pt>
                <c:pt idx="203692">
                  <c:v>51.381176532584902</c:v>
                </c:pt>
                <c:pt idx="203693">
                  <c:v>51.381268388184402</c:v>
                </c:pt>
                <c:pt idx="203694">
                  <c:v>51.381360243489802</c:v>
                </c:pt>
                <c:pt idx="203695">
                  <c:v>51.3814520985011</c:v>
                </c:pt>
                <c:pt idx="203696">
                  <c:v>51.381543953218497</c:v>
                </c:pt>
                <c:pt idx="203697">
                  <c:v>51.3816358076418</c:v>
                </c:pt>
                <c:pt idx="203698">
                  <c:v>51.381727661771201</c:v>
                </c:pt>
                <c:pt idx="203699">
                  <c:v>51.381819515606502</c:v>
                </c:pt>
                <c:pt idx="203700">
                  <c:v>51.381911369147801</c:v>
                </c:pt>
                <c:pt idx="203701">
                  <c:v>51.382003222394999</c:v>
                </c:pt>
                <c:pt idx="203702">
                  <c:v>51.382095075348303</c:v>
                </c:pt>
                <c:pt idx="203703">
                  <c:v>51.382186928007599</c:v>
                </c:pt>
                <c:pt idx="203704">
                  <c:v>51.3822787803728</c:v>
                </c:pt>
                <c:pt idx="203705">
                  <c:v>51.382370632444001</c:v>
                </c:pt>
                <c:pt idx="203706">
                  <c:v>51.3824624842212</c:v>
                </c:pt>
                <c:pt idx="203707">
                  <c:v>51.382554335704398</c:v>
                </c:pt>
                <c:pt idx="203708">
                  <c:v>51.382646186893602</c:v>
                </c:pt>
                <c:pt idx="203709">
                  <c:v>51.382738037788798</c:v>
                </c:pt>
                <c:pt idx="203710">
                  <c:v>51.382829888389999</c:v>
                </c:pt>
                <c:pt idx="203711">
                  <c:v>51.382921738697199</c:v>
                </c:pt>
                <c:pt idx="203712">
                  <c:v>51.383013588710398</c:v>
                </c:pt>
                <c:pt idx="203713">
                  <c:v>51.383105438429602</c:v>
                </c:pt>
                <c:pt idx="203714">
                  <c:v>51.383197287854699</c:v>
                </c:pt>
                <c:pt idx="203715">
                  <c:v>51.383289136985901</c:v>
                </c:pt>
                <c:pt idx="203716">
                  <c:v>51.383380985823102</c:v>
                </c:pt>
                <c:pt idx="203717">
                  <c:v>51.383472834366202</c:v>
                </c:pt>
                <c:pt idx="203718">
                  <c:v>51.3835646826154</c:v>
                </c:pt>
                <c:pt idx="203719">
                  <c:v>51.383656530570597</c:v>
                </c:pt>
                <c:pt idx="203720">
                  <c:v>51.383748378231701</c:v>
                </c:pt>
                <c:pt idx="203721">
                  <c:v>51.383840225598902</c:v>
                </c:pt>
                <c:pt idx="203722">
                  <c:v>51.383932072672103</c:v>
                </c:pt>
                <c:pt idx="203723">
                  <c:v>51.384023919451302</c:v>
                </c:pt>
                <c:pt idx="203724">
                  <c:v>51.3841157659365</c:v>
                </c:pt>
                <c:pt idx="203725">
                  <c:v>51.384207612127703</c:v>
                </c:pt>
                <c:pt idx="203726">
                  <c:v>51.384299458024898</c:v>
                </c:pt>
                <c:pt idx="203727">
                  <c:v>51.384391303628099</c:v>
                </c:pt>
                <c:pt idx="203728">
                  <c:v>51.384483148937299</c:v>
                </c:pt>
                <c:pt idx="203729">
                  <c:v>51.384574993952597</c:v>
                </c:pt>
                <c:pt idx="203730">
                  <c:v>51.384666838673802</c:v>
                </c:pt>
                <c:pt idx="203731">
                  <c:v>51.384758683101097</c:v>
                </c:pt>
                <c:pt idx="203732">
                  <c:v>51.384850527234398</c:v>
                </c:pt>
                <c:pt idx="203733">
                  <c:v>51.384942371073599</c:v>
                </c:pt>
                <c:pt idx="203734">
                  <c:v>51.385034214618997</c:v>
                </c:pt>
                <c:pt idx="203735">
                  <c:v>51.385126057870302</c:v>
                </c:pt>
                <c:pt idx="203736">
                  <c:v>51.385217900827598</c:v>
                </c:pt>
                <c:pt idx="203737">
                  <c:v>51.385309743491</c:v>
                </c:pt>
                <c:pt idx="203738">
                  <c:v>51.3854015858604</c:v>
                </c:pt>
                <c:pt idx="203739">
                  <c:v>51.385493427935799</c:v>
                </c:pt>
                <c:pt idx="203740">
                  <c:v>51.385585269717197</c:v>
                </c:pt>
                <c:pt idx="203741">
                  <c:v>51.3856771112047</c:v>
                </c:pt>
                <c:pt idx="203742">
                  <c:v>51.385768952398102</c:v>
                </c:pt>
                <c:pt idx="203743">
                  <c:v>51.385860793297603</c:v>
                </c:pt>
                <c:pt idx="203744">
                  <c:v>51.385952633903202</c:v>
                </c:pt>
                <c:pt idx="203745">
                  <c:v>51.3860444742147</c:v>
                </c:pt>
                <c:pt idx="203746">
                  <c:v>51.386136314232303</c:v>
                </c:pt>
                <c:pt idx="203747">
                  <c:v>51.386228153955898</c:v>
                </c:pt>
                <c:pt idx="203748">
                  <c:v>51.386319993385499</c:v>
                </c:pt>
                <c:pt idx="203749">
                  <c:v>51.386411832521198</c:v>
                </c:pt>
                <c:pt idx="203750">
                  <c:v>51.386503671362902</c:v>
                </c:pt>
                <c:pt idx="203751">
                  <c:v>51.386595509910599</c:v>
                </c:pt>
                <c:pt idx="203752">
                  <c:v>51.386687348164401</c:v>
                </c:pt>
                <c:pt idx="203753">
                  <c:v>51.386779186124201</c:v>
                </c:pt>
                <c:pt idx="203754">
                  <c:v>51.38687102379</c:v>
                </c:pt>
                <c:pt idx="203755">
                  <c:v>51.386962861161898</c:v>
                </c:pt>
                <c:pt idx="203756">
                  <c:v>51.387054698239801</c:v>
                </c:pt>
                <c:pt idx="203757">
                  <c:v>51.387146535023703</c:v>
                </c:pt>
                <c:pt idx="203758">
                  <c:v>51.387238371513703</c:v>
                </c:pt>
                <c:pt idx="203759">
                  <c:v>51.387330207709702</c:v>
                </c:pt>
                <c:pt idx="203760">
                  <c:v>51.387422043611799</c:v>
                </c:pt>
                <c:pt idx="203761">
                  <c:v>51.387513879219803</c:v>
                </c:pt>
                <c:pt idx="203762">
                  <c:v>51.387605714533997</c:v>
                </c:pt>
                <c:pt idx="203763">
                  <c:v>51.387697549554197</c:v>
                </c:pt>
                <c:pt idx="203764">
                  <c:v>51.387789384280403</c:v>
                </c:pt>
                <c:pt idx="203765">
                  <c:v>51.3878812187127</c:v>
                </c:pt>
                <c:pt idx="203766">
                  <c:v>51.387973052851002</c:v>
                </c:pt>
                <c:pt idx="203767">
                  <c:v>51.388064886695403</c:v>
                </c:pt>
                <c:pt idx="203768">
                  <c:v>51.388156720245803</c:v>
                </c:pt>
                <c:pt idx="203769">
                  <c:v>51.388248553502301</c:v>
                </c:pt>
                <c:pt idx="203770">
                  <c:v>51.388340386464797</c:v>
                </c:pt>
                <c:pt idx="203771">
                  <c:v>51.3884322191333</c:v>
                </c:pt>
                <c:pt idx="203772">
                  <c:v>51.388524051508</c:v>
                </c:pt>
                <c:pt idx="203773">
                  <c:v>51.388615883588599</c:v>
                </c:pt>
                <c:pt idx="203774">
                  <c:v>51.388707715375403</c:v>
                </c:pt>
                <c:pt idx="203775">
                  <c:v>51.3887995468681</c:v>
                </c:pt>
                <c:pt idx="203776">
                  <c:v>51.388891378067001</c:v>
                </c:pt>
                <c:pt idx="203777">
                  <c:v>51.388983208971901</c:v>
                </c:pt>
                <c:pt idx="203778">
                  <c:v>51.389075039582799</c:v>
                </c:pt>
                <c:pt idx="203779">
                  <c:v>51.389166869899803</c:v>
                </c:pt>
                <c:pt idx="203780">
                  <c:v>51.389258699922898</c:v>
                </c:pt>
                <c:pt idx="203781">
                  <c:v>51.389350529651999</c:v>
                </c:pt>
                <c:pt idx="203782">
                  <c:v>51.389442359087198</c:v>
                </c:pt>
                <c:pt idx="203783">
                  <c:v>51.389534188228403</c:v>
                </c:pt>
                <c:pt idx="203784">
                  <c:v>51.389626017075798</c:v>
                </c:pt>
                <c:pt idx="203785">
                  <c:v>51.3897178456291</c:v>
                </c:pt>
                <c:pt idx="203786">
                  <c:v>51.3898096738886</c:v>
                </c:pt>
                <c:pt idx="203787">
                  <c:v>51.389901501854098</c:v>
                </c:pt>
                <c:pt idx="203788">
                  <c:v>51.389993329525701</c:v>
                </c:pt>
                <c:pt idx="203789">
                  <c:v>51.390085156903297</c:v>
                </c:pt>
                <c:pt idx="203790">
                  <c:v>51.390176983986997</c:v>
                </c:pt>
                <c:pt idx="203791">
                  <c:v>51.390268810776803</c:v>
                </c:pt>
                <c:pt idx="203792">
                  <c:v>51.3903606372726</c:v>
                </c:pt>
                <c:pt idx="203793">
                  <c:v>51.390452463474602</c:v>
                </c:pt>
                <c:pt idx="203794">
                  <c:v>51.390544289382603</c:v>
                </c:pt>
                <c:pt idx="203795">
                  <c:v>51.390636114996603</c:v>
                </c:pt>
                <c:pt idx="203796">
                  <c:v>51.3907279403168</c:v>
                </c:pt>
                <c:pt idx="203797">
                  <c:v>51.390819765342997</c:v>
                </c:pt>
                <c:pt idx="203798">
                  <c:v>51.390911590075298</c:v>
                </c:pt>
                <c:pt idx="203799">
                  <c:v>51.391003414513698</c:v>
                </c:pt>
                <c:pt idx="203800">
                  <c:v>51.391095238658103</c:v>
                </c:pt>
                <c:pt idx="203801">
                  <c:v>51.3911870625086</c:v>
                </c:pt>
                <c:pt idx="203802">
                  <c:v>51.391278886065301</c:v>
                </c:pt>
                <c:pt idx="203803">
                  <c:v>51.391370709327902</c:v>
                </c:pt>
                <c:pt idx="203804">
                  <c:v>51.3914625322967</c:v>
                </c:pt>
                <c:pt idx="203805">
                  <c:v>51.391554354971603</c:v>
                </c:pt>
                <c:pt idx="203806">
                  <c:v>51.391646177352499</c:v>
                </c:pt>
                <c:pt idx="203807">
                  <c:v>51.391737999439499</c:v>
                </c:pt>
                <c:pt idx="203808">
                  <c:v>51.391829821232598</c:v>
                </c:pt>
                <c:pt idx="203809">
                  <c:v>51.391921642731802</c:v>
                </c:pt>
                <c:pt idx="203810">
                  <c:v>51.392013463937097</c:v>
                </c:pt>
                <c:pt idx="203811">
                  <c:v>51.392105284848498</c:v>
                </c:pt>
                <c:pt idx="203812">
                  <c:v>51.392197105466003</c:v>
                </c:pt>
                <c:pt idx="203813">
                  <c:v>51.392288925789501</c:v>
                </c:pt>
                <c:pt idx="203814">
                  <c:v>51.392380745819203</c:v>
                </c:pt>
                <c:pt idx="203815">
                  <c:v>51.392472565554897</c:v>
                </c:pt>
                <c:pt idx="203816">
                  <c:v>51.392564384996703</c:v>
                </c:pt>
                <c:pt idx="203817">
                  <c:v>51.3926562041446</c:v>
                </c:pt>
                <c:pt idx="203818">
                  <c:v>51.392748022998703</c:v>
                </c:pt>
                <c:pt idx="203819">
                  <c:v>51.392839841558803</c:v>
                </c:pt>
                <c:pt idx="203820">
                  <c:v>51.392931659825003</c:v>
                </c:pt>
                <c:pt idx="203821">
                  <c:v>51.3930234777973</c:v>
                </c:pt>
                <c:pt idx="203822">
                  <c:v>51.393115295475702</c:v>
                </c:pt>
                <c:pt idx="203823">
                  <c:v>51.393207112860203</c:v>
                </c:pt>
                <c:pt idx="203824">
                  <c:v>51.393298929950802</c:v>
                </c:pt>
                <c:pt idx="203825">
                  <c:v>51.3933907467475</c:v>
                </c:pt>
                <c:pt idx="203826">
                  <c:v>51.393482563250302</c:v>
                </c:pt>
                <c:pt idx="203827">
                  <c:v>51.393574379459302</c:v>
                </c:pt>
                <c:pt idx="203828">
                  <c:v>51.393666195374301</c:v>
                </c:pt>
                <c:pt idx="203829">
                  <c:v>51.393758010995398</c:v>
                </c:pt>
                <c:pt idx="203830">
                  <c:v>51.393849826322601</c:v>
                </c:pt>
                <c:pt idx="203831">
                  <c:v>51.393941641356001</c:v>
                </c:pt>
                <c:pt idx="203832">
                  <c:v>51.3940334560954</c:v>
                </c:pt>
                <c:pt idx="203833">
                  <c:v>51.394125270540997</c:v>
                </c:pt>
                <c:pt idx="203834">
                  <c:v>51.394217084692599</c:v>
                </c:pt>
                <c:pt idx="203835">
                  <c:v>51.394308898550399</c:v>
                </c:pt>
                <c:pt idx="203836">
                  <c:v>51.394400712114297</c:v>
                </c:pt>
                <c:pt idx="203837">
                  <c:v>51.394492525384301</c:v>
                </c:pt>
                <c:pt idx="203838">
                  <c:v>51.394584338360403</c:v>
                </c:pt>
                <c:pt idx="203839">
                  <c:v>51.394676151042702</c:v>
                </c:pt>
                <c:pt idx="203840">
                  <c:v>51.394767963431001</c:v>
                </c:pt>
                <c:pt idx="203841">
                  <c:v>51.394859775525497</c:v>
                </c:pt>
                <c:pt idx="203842">
                  <c:v>51.394951587326098</c:v>
                </c:pt>
                <c:pt idx="203843">
                  <c:v>51.395043398832797</c:v>
                </c:pt>
                <c:pt idx="203844">
                  <c:v>51.395135210045602</c:v>
                </c:pt>
                <c:pt idx="203845">
                  <c:v>51.395227020964498</c:v>
                </c:pt>
                <c:pt idx="203846">
                  <c:v>51.395318831589599</c:v>
                </c:pt>
                <c:pt idx="203847">
                  <c:v>51.395410641920797</c:v>
                </c:pt>
                <c:pt idx="203848">
                  <c:v>51.395502451958102</c:v>
                </c:pt>
                <c:pt idx="203849">
                  <c:v>51.395594261701497</c:v>
                </c:pt>
                <c:pt idx="203850">
                  <c:v>51.395686071151097</c:v>
                </c:pt>
                <c:pt idx="203851">
                  <c:v>51.395777880306802</c:v>
                </c:pt>
                <c:pt idx="203852">
                  <c:v>51.395869689168599</c:v>
                </c:pt>
                <c:pt idx="203853">
                  <c:v>51.395961497736501</c:v>
                </c:pt>
                <c:pt idx="203854">
                  <c:v>51.3960533060106</c:v>
                </c:pt>
                <c:pt idx="203855">
                  <c:v>51.396145113990798</c:v>
                </c:pt>
                <c:pt idx="203856">
                  <c:v>51.396236921677101</c:v>
                </c:pt>
                <c:pt idx="203857">
                  <c:v>51.396328729069602</c:v>
                </c:pt>
                <c:pt idx="203858">
                  <c:v>51.3964205361682</c:v>
                </c:pt>
                <c:pt idx="203859">
                  <c:v>51.396512342972898</c:v>
                </c:pt>
                <c:pt idx="203860">
                  <c:v>51.3966041494837</c:v>
                </c:pt>
                <c:pt idx="203861">
                  <c:v>51.3966959557007</c:v>
                </c:pt>
                <c:pt idx="203862">
                  <c:v>51.396787761623898</c:v>
                </c:pt>
                <c:pt idx="203863">
                  <c:v>51.396879567253102</c:v>
                </c:pt>
                <c:pt idx="203864">
                  <c:v>51.396971372588503</c:v>
                </c:pt>
                <c:pt idx="203865">
                  <c:v>51.397063177630102</c:v>
                </c:pt>
                <c:pt idx="203866">
                  <c:v>51.397154982377799</c:v>
                </c:pt>
                <c:pt idx="203867">
                  <c:v>51.397246786831602</c:v>
                </c:pt>
                <c:pt idx="203868">
                  <c:v>51.397338590991602</c:v>
                </c:pt>
                <c:pt idx="203869">
                  <c:v>51.3974303948577</c:v>
                </c:pt>
                <c:pt idx="203870">
                  <c:v>51.397522198430003</c:v>
                </c:pt>
                <c:pt idx="203871">
                  <c:v>51.397614001708398</c:v>
                </c:pt>
                <c:pt idx="203872">
                  <c:v>51.397705804692897</c:v>
                </c:pt>
                <c:pt idx="203873">
                  <c:v>51.397797607383602</c:v>
                </c:pt>
                <c:pt idx="203874">
                  <c:v>51.397889409780497</c:v>
                </c:pt>
                <c:pt idx="203875">
                  <c:v>51.397981211883398</c:v>
                </c:pt>
                <c:pt idx="203876">
                  <c:v>51.398073013692603</c:v>
                </c:pt>
                <c:pt idx="203877">
                  <c:v>51.398164815207899</c:v>
                </c:pt>
                <c:pt idx="203878">
                  <c:v>51.3982566164293</c:v>
                </c:pt>
                <c:pt idx="203879">
                  <c:v>51.3983484173569</c:v>
                </c:pt>
                <c:pt idx="203880">
                  <c:v>51.398440217990697</c:v>
                </c:pt>
                <c:pt idx="203881">
                  <c:v>51.398532018330599</c:v>
                </c:pt>
                <c:pt idx="203882">
                  <c:v>51.398623818376599</c:v>
                </c:pt>
                <c:pt idx="203883">
                  <c:v>51.398715618128897</c:v>
                </c:pt>
                <c:pt idx="203884">
                  <c:v>51.3988074175872</c:v>
                </c:pt>
                <c:pt idx="203885">
                  <c:v>51.398899216751801</c:v>
                </c:pt>
                <c:pt idx="203886">
                  <c:v>51.398991015622499</c:v>
                </c:pt>
                <c:pt idx="203887">
                  <c:v>51.399082814199303</c:v>
                </c:pt>
                <c:pt idx="203888">
                  <c:v>51.399174612482298</c:v>
                </c:pt>
                <c:pt idx="203889">
                  <c:v>51.399266410471498</c:v>
                </c:pt>
                <c:pt idx="203890">
                  <c:v>51.399358208166802</c:v>
                </c:pt>
                <c:pt idx="203891">
                  <c:v>51.399450005568298</c:v>
                </c:pt>
                <c:pt idx="203892">
                  <c:v>51.399541802675998</c:v>
                </c:pt>
                <c:pt idx="203893">
                  <c:v>51.399633599489803</c:v>
                </c:pt>
                <c:pt idx="203894">
                  <c:v>51.399725396009799</c:v>
                </c:pt>
                <c:pt idx="203895">
                  <c:v>51.399817192236</c:v>
                </c:pt>
                <c:pt idx="203896">
                  <c:v>51.399908988168299</c:v>
                </c:pt>
                <c:pt idx="203897">
                  <c:v>51.400000783806803</c:v>
                </c:pt>
                <c:pt idx="203898">
                  <c:v>51.400092579151497</c:v>
                </c:pt>
                <c:pt idx="203899">
                  <c:v>51.400184374202297</c:v>
                </c:pt>
                <c:pt idx="203900">
                  <c:v>51.400276168959302</c:v>
                </c:pt>
                <c:pt idx="203901">
                  <c:v>51.400367963422497</c:v>
                </c:pt>
                <c:pt idx="203902">
                  <c:v>51.400459757591904</c:v>
                </c:pt>
                <c:pt idx="203903">
                  <c:v>51.400551551467402</c:v>
                </c:pt>
                <c:pt idx="203904">
                  <c:v>51.400643345049197</c:v>
                </c:pt>
                <c:pt idx="203905">
                  <c:v>51.400735138336998</c:v>
                </c:pt>
                <c:pt idx="203906">
                  <c:v>51.400826931331103</c:v>
                </c:pt>
                <c:pt idx="203907">
                  <c:v>51.400918724031399</c:v>
                </c:pt>
                <c:pt idx="203908">
                  <c:v>51.4010105164378</c:v>
                </c:pt>
                <c:pt idx="203909">
                  <c:v>51.401102308550399</c:v>
                </c:pt>
                <c:pt idx="203910">
                  <c:v>51.401194100369203</c:v>
                </c:pt>
                <c:pt idx="203911">
                  <c:v>51.401285891894197</c:v>
                </c:pt>
                <c:pt idx="203912">
                  <c:v>51.401377683125297</c:v>
                </c:pt>
                <c:pt idx="203913">
                  <c:v>51.401469474062701</c:v>
                </c:pt>
                <c:pt idx="203914">
                  <c:v>51.401561264706203</c:v>
                </c:pt>
                <c:pt idx="203915">
                  <c:v>51.401653055055903</c:v>
                </c:pt>
                <c:pt idx="203916">
                  <c:v>51.4017448451118</c:v>
                </c:pt>
                <c:pt idx="203917">
                  <c:v>51.401836634873902</c:v>
                </c:pt>
                <c:pt idx="203918">
                  <c:v>51.401928424342202</c:v>
                </c:pt>
                <c:pt idx="203919">
                  <c:v>51.4020202135166</c:v>
                </c:pt>
                <c:pt idx="203920">
                  <c:v>51.402112002397303</c:v>
                </c:pt>
                <c:pt idx="203921">
                  <c:v>51.402203790984103</c:v>
                </c:pt>
                <c:pt idx="203922">
                  <c:v>51.402295579277201</c:v>
                </c:pt>
                <c:pt idx="203923">
                  <c:v>51.402387367276397</c:v>
                </c:pt>
                <c:pt idx="203924">
                  <c:v>51.402479154981897</c:v>
                </c:pt>
                <c:pt idx="203925">
                  <c:v>51.402570942393503</c:v>
                </c:pt>
                <c:pt idx="203926">
                  <c:v>51.402662729511299</c:v>
                </c:pt>
                <c:pt idx="203927">
                  <c:v>51.4027545163353</c:v>
                </c:pt>
                <c:pt idx="203928">
                  <c:v>51.402846302865498</c:v>
                </c:pt>
                <c:pt idx="203929">
                  <c:v>51.402938089102001</c:v>
                </c:pt>
                <c:pt idx="203930">
                  <c:v>51.403029875044602</c:v>
                </c:pt>
                <c:pt idx="203931">
                  <c:v>51.403121660693401</c:v>
                </c:pt>
                <c:pt idx="203932">
                  <c:v>51.403213446048397</c:v>
                </c:pt>
                <c:pt idx="203933">
                  <c:v>51.403305231109698</c:v>
                </c:pt>
                <c:pt idx="203934">
                  <c:v>51.403397015877097</c:v>
                </c:pt>
                <c:pt idx="203935">
                  <c:v>51.403488800350701</c:v>
                </c:pt>
                <c:pt idx="203936">
                  <c:v>51.403580584530602</c:v>
                </c:pt>
                <c:pt idx="203937">
                  <c:v>51.403672368416601</c:v>
                </c:pt>
                <c:pt idx="203938">
                  <c:v>51.403764152008897</c:v>
                </c:pt>
                <c:pt idx="203939">
                  <c:v>51.403855935307298</c:v>
                </c:pt>
                <c:pt idx="203940">
                  <c:v>51.403947718311997</c:v>
                </c:pt>
                <c:pt idx="203941">
                  <c:v>51.404039501022901</c:v>
                </c:pt>
                <c:pt idx="203942">
                  <c:v>51.404131283440002</c:v>
                </c:pt>
                <c:pt idx="203943">
                  <c:v>51.404223065563301</c:v>
                </c:pt>
                <c:pt idx="203944">
                  <c:v>51.404314847392797</c:v>
                </c:pt>
                <c:pt idx="203945">
                  <c:v>51.404406628928598</c:v>
                </c:pt>
                <c:pt idx="203946">
                  <c:v>51.404498410170497</c:v>
                </c:pt>
                <c:pt idx="203947">
                  <c:v>51.4045901911187</c:v>
                </c:pt>
                <c:pt idx="203948">
                  <c:v>51.404681971773101</c:v>
                </c:pt>
                <c:pt idx="203949">
                  <c:v>51.4047737521337</c:v>
                </c:pt>
                <c:pt idx="203950">
                  <c:v>51.404865532200503</c:v>
                </c:pt>
                <c:pt idx="203951">
                  <c:v>51.404957311973597</c:v>
                </c:pt>
                <c:pt idx="203952">
                  <c:v>51.405049091452803</c:v>
                </c:pt>
                <c:pt idx="203953">
                  <c:v>51.405140870638299</c:v>
                </c:pt>
                <c:pt idx="203954">
                  <c:v>51.405232649529999</c:v>
                </c:pt>
                <c:pt idx="203955">
                  <c:v>51.405324428127997</c:v>
                </c:pt>
                <c:pt idx="203956">
                  <c:v>51.405416206432101</c:v>
                </c:pt>
                <c:pt idx="203957">
                  <c:v>51.405507984442501</c:v>
                </c:pt>
                <c:pt idx="203958">
                  <c:v>51.405599762159099</c:v>
                </c:pt>
                <c:pt idx="203959">
                  <c:v>51.405691539582001</c:v>
                </c:pt>
                <c:pt idx="203960">
                  <c:v>51.405783316711101</c:v>
                </c:pt>
                <c:pt idx="203961">
                  <c:v>51.405875093546399</c:v>
                </c:pt>
                <c:pt idx="203962">
                  <c:v>51.405966870087902</c:v>
                </c:pt>
                <c:pt idx="203963">
                  <c:v>51.406058646335701</c:v>
                </c:pt>
                <c:pt idx="203964">
                  <c:v>51.406150422289699</c:v>
                </c:pt>
                <c:pt idx="203965">
                  <c:v>51.406242197949901</c:v>
                </c:pt>
                <c:pt idx="203966">
                  <c:v>51.406333973316301</c:v>
                </c:pt>
                <c:pt idx="203967">
                  <c:v>51.406425748388997</c:v>
                </c:pt>
                <c:pt idx="203968">
                  <c:v>51.406517523167999</c:v>
                </c:pt>
                <c:pt idx="203969">
                  <c:v>51.406609297653098</c:v>
                </c:pt>
                <c:pt idx="203970">
                  <c:v>51.406701071844502</c:v>
                </c:pt>
                <c:pt idx="203971">
                  <c:v>51.406792845742203</c:v>
                </c:pt>
                <c:pt idx="203972">
                  <c:v>51.406884619346101</c:v>
                </c:pt>
                <c:pt idx="203973">
                  <c:v>51.406976392656198</c:v>
                </c:pt>
                <c:pt idx="203974">
                  <c:v>51.407068165672598</c:v>
                </c:pt>
                <c:pt idx="203975">
                  <c:v>51.407159938395203</c:v>
                </c:pt>
                <c:pt idx="203976">
                  <c:v>51.407251710824099</c:v>
                </c:pt>
                <c:pt idx="203977">
                  <c:v>51.407343482959099</c:v>
                </c:pt>
                <c:pt idx="203978">
                  <c:v>51.407435254800497</c:v>
                </c:pt>
                <c:pt idx="203979">
                  <c:v>51.407527026348099</c:v>
                </c:pt>
                <c:pt idx="203980">
                  <c:v>51.407618797601899</c:v>
                </c:pt>
                <c:pt idx="203981">
                  <c:v>51.407710568562003</c:v>
                </c:pt>
                <c:pt idx="203982">
                  <c:v>51.407802339228397</c:v>
                </c:pt>
                <c:pt idx="203983">
                  <c:v>51.407894109600903</c:v>
                </c:pt>
                <c:pt idx="203984">
                  <c:v>51.407985879679799</c:v>
                </c:pt>
                <c:pt idx="203985">
                  <c:v>51.4080776494649</c:v>
                </c:pt>
                <c:pt idx="203986">
                  <c:v>51.408169418956199</c:v>
                </c:pt>
                <c:pt idx="203987">
                  <c:v>51.408261188153801</c:v>
                </c:pt>
                <c:pt idx="203988">
                  <c:v>51.408352957057701</c:v>
                </c:pt>
                <c:pt idx="203989">
                  <c:v>51.408444725667799</c:v>
                </c:pt>
                <c:pt idx="203990">
                  <c:v>51.408536493984201</c:v>
                </c:pt>
                <c:pt idx="203991">
                  <c:v>51.4086282620068</c:v>
                </c:pt>
                <c:pt idx="203992">
                  <c:v>51.408720029735697</c:v>
                </c:pt>
                <c:pt idx="203993">
                  <c:v>51.408811797170799</c:v>
                </c:pt>
                <c:pt idx="203994">
                  <c:v>51.408903564312197</c:v>
                </c:pt>
                <c:pt idx="203995">
                  <c:v>51.4089953311599</c:v>
                </c:pt>
                <c:pt idx="203996">
                  <c:v>51.409087097713801</c:v>
                </c:pt>
                <c:pt idx="203997">
                  <c:v>51.409178863973999</c:v>
                </c:pt>
                <c:pt idx="203998">
                  <c:v>51.409270629940501</c:v>
                </c:pt>
                <c:pt idx="203999">
                  <c:v>51.409362395613201</c:v>
                </c:pt>
                <c:pt idx="204000">
                  <c:v>51.409454160992198</c:v>
                </c:pt>
                <c:pt idx="204001">
                  <c:v>51.409545926077399</c:v>
                </c:pt>
                <c:pt idx="204002">
                  <c:v>51.409637690868898</c:v>
                </c:pt>
                <c:pt idx="204003">
                  <c:v>51.409729455366701</c:v>
                </c:pt>
                <c:pt idx="204004">
                  <c:v>51.409821219570802</c:v>
                </c:pt>
                <c:pt idx="204005">
                  <c:v>51.4099129834811</c:v>
                </c:pt>
                <c:pt idx="204006">
                  <c:v>51.410004747097702</c:v>
                </c:pt>
                <c:pt idx="204007">
                  <c:v>51.410096510420601</c:v>
                </c:pt>
                <c:pt idx="204008">
                  <c:v>51.410188273449798</c:v>
                </c:pt>
                <c:pt idx="204009">
                  <c:v>51.410280036185199</c:v>
                </c:pt>
                <c:pt idx="204010">
                  <c:v>51.410371798626898</c:v>
                </c:pt>
                <c:pt idx="204011">
                  <c:v>51.4104635607749</c:v>
                </c:pt>
                <c:pt idx="204012">
                  <c:v>51.410555322629101</c:v>
                </c:pt>
                <c:pt idx="204013">
                  <c:v>51.410647084189698</c:v>
                </c:pt>
                <c:pt idx="204014">
                  <c:v>51.4107388454565</c:v>
                </c:pt>
                <c:pt idx="204015">
                  <c:v>51.410830606429599</c:v>
                </c:pt>
                <c:pt idx="204016">
                  <c:v>51.410922367108903</c:v>
                </c:pt>
                <c:pt idx="204017">
                  <c:v>51.411014127494603</c:v>
                </c:pt>
                <c:pt idx="204018">
                  <c:v>51.411105887586501</c:v>
                </c:pt>
                <c:pt idx="204019">
                  <c:v>51.411197647384803</c:v>
                </c:pt>
                <c:pt idx="204020">
                  <c:v>51.411289406889303</c:v>
                </c:pt>
                <c:pt idx="204021">
                  <c:v>51.411381166100099</c:v>
                </c:pt>
                <c:pt idx="204022">
                  <c:v>51.4114729250172</c:v>
                </c:pt>
                <c:pt idx="204023">
                  <c:v>51.411564683640499</c:v>
                </c:pt>
                <c:pt idx="204024">
                  <c:v>51.411656441970202</c:v>
                </c:pt>
                <c:pt idx="204025">
                  <c:v>51.411748200006102</c:v>
                </c:pt>
                <c:pt idx="204026">
                  <c:v>51.411839957748398</c:v>
                </c:pt>
                <c:pt idx="204027">
                  <c:v>51.4119317151969</c:v>
                </c:pt>
                <c:pt idx="204028">
                  <c:v>51.412023472351699</c:v>
                </c:pt>
                <c:pt idx="204029">
                  <c:v>51.412115229212802</c:v>
                </c:pt>
                <c:pt idx="204030">
                  <c:v>51.412206985780301</c:v>
                </c:pt>
                <c:pt idx="204031">
                  <c:v>51.412298742053999</c:v>
                </c:pt>
                <c:pt idx="204032">
                  <c:v>51.412390498034</c:v>
                </c:pt>
                <c:pt idx="204033">
                  <c:v>51.412482253720299</c:v>
                </c:pt>
                <c:pt idx="204034">
                  <c:v>51.412574009112902</c:v>
                </c:pt>
                <c:pt idx="204035">
                  <c:v>51.412665764211802</c:v>
                </c:pt>
                <c:pt idx="204036">
                  <c:v>51.412757519016999</c:v>
                </c:pt>
                <c:pt idx="204037">
                  <c:v>51.412849273528501</c:v>
                </c:pt>
                <c:pt idx="204038">
                  <c:v>51.412941027746299</c:v>
                </c:pt>
                <c:pt idx="204039">
                  <c:v>51.413032781670402</c:v>
                </c:pt>
                <c:pt idx="204040">
                  <c:v>51.413124535300803</c:v>
                </c:pt>
                <c:pt idx="204041">
                  <c:v>51.4132162886375</c:v>
                </c:pt>
                <c:pt idx="204042">
                  <c:v>51.413308041680502</c:v>
                </c:pt>
                <c:pt idx="204043">
                  <c:v>51.4133997944298</c:v>
                </c:pt>
                <c:pt idx="204044">
                  <c:v>51.413491546885503</c:v>
                </c:pt>
                <c:pt idx="204045">
                  <c:v>51.413583299047403</c:v>
                </c:pt>
                <c:pt idx="204046">
                  <c:v>51.4136750509157</c:v>
                </c:pt>
                <c:pt idx="204047">
                  <c:v>51.413766802490201</c:v>
                </c:pt>
                <c:pt idx="204048">
                  <c:v>51.413858553771099</c:v>
                </c:pt>
                <c:pt idx="204049">
                  <c:v>51.413950304758302</c:v>
                </c:pt>
                <c:pt idx="204050">
                  <c:v>51.414042055451802</c:v>
                </c:pt>
                <c:pt idx="204051">
                  <c:v>51.414133805851598</c:v>
                </c:pt>
                <c:pt idx="204052">
                  <c:v>51.414225555957699</c:v>
                </c:pt>
                <c:pt idx="204053">
                  <c:v>51.414317305770197</c:v>
                </c:pt>
                <c:pt idx="204054">
                  <c:v>51.4144090552889</c:v>
                </c:pt>
                <c:pt idx="204055">
                  <c:v>51.414500804513999</c:v>
                </c:pt>
                <c:pt idx="204056">
                  <c:v>51.414592553445402</c:v>
                </c:pt>
                <c:pt idx="204057">
                  <c:v>51.414684302083103</c:v>
                </c:pt>
                <c:pt idx="204058">
                  <c:v>51.4147760504272</c:v>
                </c:pt>
                <c:pt idx="204059">
                  <c:v>51.414867798477502</c:v>
                </c:pt>
                <c:pt idx="204060">
                  <c:v>51.414959546234201</c:v>
                </c:pt>
                <c:pt idx="204061">
                  <c:v>51.415051293697204</c:v>
                </c:pt>
                <c:pt idx="204062">
                  <c:v>51.415143040866496</c:v>
                </c:pt>
                <c:pt idx="204063">
                  <c:v>51.4152347877422</c:v>
                </c:pt>
                <c:pt idx="204064">
                  <c:v>51.415326534324201</c:v>
                </c:pt>
                <c:pt idx="204065">
                  <c:v>51.415418280612499</c:v>
                </c:pt>
                <c:pt idx="204066">
                  <c:v>51.415510026607102</c:v>
                </c:pt>
                <c:pt idx="204067">
                  <c:v>51.415601772308101</c:v>
                </c:pt>
                <c:pt idx="204068">
                  <c:v>51.415693517715397</c:v>
                </c:pt>
                <c:pt idx="204069">
                  <c:v>51.415785262828997</c:v>
                </c:pt>
                <c:pt idx="204070">
                  <c:v>51.415877007649001</c:v>
                </c:pt>
                <c:pt idx="204071">
                  <c:v>51.415968752175303</c:v>
                </c:pt>
                <c:pt idx="204072">
                  <c:v>51.416060496407901</c:v>
                </c:pt>
                <c:pt idx="204073">
                  <c:v>51.416152240346896</c:v>
                </c:pt>
                <c:pt idx="204074">
                  <c:v>51.416243983992203</c:v>
                </c:pt>
                <c:pt idx="204075">
                  <c:v>51.4163357273438</c:v>
                </c:pt>
                <c:pt idx="204076">
                  <c:v>51.4164274704018</c:v>
                </c:pt>
                <c:pt idx="204077">
                  <c:v>51.416519213166097</c:v>
                </c:pt>
                <c:pt idx="204078">
                  <c:v>51.416610955636799</c:v>
                </c:pt>
                <c:pt idx="204079">
                  <c:v>51.416702697813697</c:v>
                </c:pt>
                <c:pt idx="204080">
                  <c:v>51.4167944396971</c:v>
                </c:pt>
                <c:pt idx="204081">
                  <c:v>51.416886181286799</c:v>
                </c:pt>
                <c:pt idx="204082">
                  <c:v>51.416977922582802</c:v>
                </c:pt>
                <c:pt idx="204083">
                  <c:v>51.417069663585103</c:v>
                </c:pt>
                <c:pt idx="204084">
                  <c:v>51.4171614042938</c:v>
                </c:pt>
                <c:pt idx="204085">
                  <c:v>51.417253144708901</c:v>
                </c:pt>
                <c:pt idx="204086">
                  <c:v>51.4173448848303</c:v>
                </c:pt>
                <c:pt idx="204087">
                  <c:v>51.417436624658102</c:v>
                </c:pt>
                <c:pt idx="204088">
                  <c:v>51.417528364192201</c:v>
                </c:pt>
                <c:pt idx="204089">
                  <c:v>51.417620103432597</c:v>
                </c:pt>
                <c:pt idx="204090">
                  <c:v>51.417711842379397</c:v>
                </c:pt>
                <c:pt idx="204091">
                  <c:v>51.417803581032601</c:v>
                </c:pt>
                <c:pt idx="204092">
                  <c:v>51.417895319392102</c:v>
                </c:pt>
                <c:pt idx="204093">
                  <c:v>51.4179870574579</c:v>
                </c:pt>
                <c:pt idx="204094">
                  <c:v>51.418078795230102</c:v>
                </c:pt>
                <c:pt idx="204095">
                  <c:v>51.4181705327087</c:v>
                </c:pt>
                <c:pt idx="204096">
                  <c:v>51.418262269893603</c:v>
                </c:pt>
                <c:pt idx="204097">
                  <c:v>51.418354006784902</c:v>
                </c:pt>
                <c:pt idx="204098">
                  <c:v>51.418445743382598</c:v>
                </c:pt>
                <c:pt idx="204099">
                  <c:v>51.418537479686599</c:v>
                </c:pt>
                <c:pt idx="204100">
                  <c:v>51.418629215696903</c:v>
                </c:pt>
                <c:pt idx="204101">
                  <c:v>51.418720951413597</c:v>
                </c:pt>
                <c:pt idx="204102">
                  <c:v>51.418812686836702</c:v>
                </c:pt>
                <c:pt idx="204103">
                  <c:v>51.418904421966197</c:v>
                </c:pt>
                <c:pt idx="204104">
                  <c:v>51.418996156802002</c:v>
                </c:pt>
                <c:pt idx="204105">
                  <c:v>51.419087891344198</c:v>
                </c:pt>
                <c:pt idx="204106">
                  <c:v>51.419179625592697</c:v>
                </c:pt>
                <c:pt idx="204107">
                  <c:v>51.419271359547601</c:v>
                </c:pt>
                <c:pt idx="204108">
                  <c:v>51.419363093208901</c:v>
                </c:pt>
                <c:pt idx="204109">
                  <c:v>51.419454826576498</c:v>
                </c:pt>
                <c:pt idx="204110">
                  <c:v>51.419546559650499</c:v>
                </c:pt>
                <c:pt idx="204111">
                  <c:v>51.419638292430903</c:v>
                </c:pt>
                <c:pt idx="204112">
                  <c:v>51.419730024917698</c:v>
                </c:pt>
                <c:pt idx="204113">
                  <c:v>51.419821757110803</c:v>
                </c:pt>
                <c:pt idx="204114">
                  <c:v>51.419913489010298</c:v>
                </c:pt>
                <c:pt idx="204115">
                  <c:v>51.420005220616197</c:v>
                </c:pt>
                <c:pt idx="204116">
                  <c:v>51.4200969519284</c:v>
                </c:pt>
                <c:pt idx="204117">
                  <c:v>51.420188682947099</c:v>
                </c:pt>
                <c:pt idx="204118">
                  <c:v>51.420280413672103</c:v>
                </c:pt>
                <c:pt idx="204119">
                  <c:v>51.420372144103503</c:v>
                </c:pt>
                <c:pt idx="204120">
                  <c:v>51.4204638742412</c:v>
                </c:pt>
                <c:pt idx="204121">
                  <c:v>51.420555604085401</c:v>
                </c:pt>
                <c:pt idx="204122">
                  <c:v>51.420647333635898</c:v>
                </c:pt>
                <c:pt idx="204123">
                  <c:v>51.4207390628928</c:v>
                </c:pt>
                <c:pt idx="204124">
                  <c:v>51.420830791856098</c:v>
                </c:pt>
                <c:pt idx="204125">
                  <c:v>51.420922520525799</c:v>
                </c:pt>
                <c:pt idx="204126">
                  <c:v>51.421014248901798</c:v>
                </c:pt>
                <c:pt idx="204127">
                  <c:v>51.4211059769843</c:v>
                </c:pt>
                <c:pt idx="204128">
                  <c:v>51.4211977047731</c:v>
                </c:pt>
                <c:pt idx="204129">
                  <c:v>51.421289432268303</c:v>
                </c:pt>
                <c:pt idx="204130">
                  <c:v>51.421381159469902</c:v>
                </c:pt>
                <c:pt idx="204131">
                  <c:v>51.421472886377899</c:v>
                </c:pt>
                <c:pt idx="204132">
                  <c:v>51.421564612992299</c:v>
                </c:pt>
                <c:pt idx="204133">
                  <c:v>51.421656339313103</c:v>
                </c:pt>
                <c:pt idx="204134">
                  <c:v>51.421748065340203</c:v>
                </c:pt>
                <c:pt idx="204135">
                  <c:v>51.421839791073801</c:v>
                </c:pt>
                <c:pt idx="204136">
                  <c:v>51.421931516513801</c:v>
                </c:pt>
                <c:pt idx="204137">
                  <c:v>51.422023241660099</c:v>
                </c:pt>
                <c:pt idx="204138">
                  <c:v>51.4221149665129</c:v>
                </c:pt>
                <c:pt idx="204139">
                  <c:v>51.422206691071999</c:v>
                </c:pt>
                <c:pt idx="204140">
                  <c:v>51.422298415337501</c:v>
                </c:pt>
                <c:pt idx="204141">
                  <c:v>51.422390139309499</c:v>
                </c:pt>
                <c:pt idx="204142">
                  <c:v>51.422481862987802</c:v>
                </c:pt>
                <c:pt idx="204143">
                  <c:v>51.4225735863726</c:v>
                </c:pt>
                <c:pt idx="204144">
                  <c:v>51.422665309463703</c:v>
                </c:pt>
                <c:pt idx="204145">
                  <c:v>51.422757032261202</c:v>
                </c:pt>
                <c:pt idx="204146">
                  <c:v>51.422848754765198</c:v>
                </c:pt>
                <c:pt idx="204147">
                  <c:v>51.422940476975498</c:v>
                </c:pt>
                <c:pt idx="204148">
                  <c:v>51.423032198892301</c:v>
                </c:pt>
                <c:pt idx="204149">
                  <c:v>51.423123920515501</c:v>
                </c:pt>
                <c:pt idx="204150">
                  <c:v>51.423215641844997</c:v>
                </c:pt>
                <c:pt idx="204151">
                  <c:v>51.423307362880998</c:v>
                </c:pt>
                <c:pt idx="204152">
                  <c:v>51.423399083623401</c:v>
                </c:pt>
                <c:pt idx="204153">
                  <c:v>51.423490804072202</c:v>
                </c:pt>
                <c:pt idx="204154">
                  <c:v>51.423582524227399</c:v>
                </c:pt>
                <c:pt idx="204155">
                  <c:v>51.423674244089</c:v>
                </c:pt>
                <c:pt idx="204156">
                  <c:v>51.423765963657097</c:v>
                </c:pt>
                <c:pt idx="204157">
                  <c:v>51.423857682931498</c:v>
                </c:pt>
                <c:pt idx="204158">
                  <c:v>51.423949401912402</c:v>
                </c:pt>
                <c:pt idx="204159">
                  <c:v>51.424041120599703</c:v>
                </c:pt>
                <c:pt idx="204160">
                  <c:v>51.424132838993401</c:v>
                </c:pt>
                <c:pt idx="204161">
                  <c:v>51.424224557093503</c:v>
                </c:pt>
                <c:pt idx="204162">
                  <c:v>51.424316274900001</c:v>
                </c:pt>
                <c:pt idx="204163">
                  <c:v>51.424407992413002</c:v>
                </c:pt>
                <c:pt idx="204164">
                  <c:v>51.4244997096323</c:v>
                </c:pt>
                <c:pt idx="204165">
                  <c:v>51.424591426558102</c:v>
                </c:pt>
                <c:pt idx="204166">
                  <c:v>51.4246831431903</c:v>
                </c:pt>
                <c:pt idx="204167">
                  <c:v>51.424774859529002</c:v>
                </c:pt>
                <c:pt idx="204168">
                  <c:v>51.424866575574001</c:v>
                </c:pt>
                <c:pt idx="204169">
                  <c:v>51.424958291325503</c:v>
                </c:pt>
                <c:pt idx="204170">
                  <c:v>51.425050006783401</c:v>
                </c:pt>
                <c:pt idx="204171">
                  <c:v>51.425141721947803</c:v>
                </c:pt>
                <c:pt idx="204172">
                  <c:v>51.425233436818601</c:v>
                </c:pt>
                <c:pt idx="204173">
                  <c:v>51.425325151395803</c:v>
                </c:pt>
                <c:pt idx="204174">
                  <c:v>51.425416865679402</c:v>
                </c:pt>
                <c:pt idx="204175">
                  <c:v>51.425508579669398</c:v>
                </c:pt>
                <c:pt idx="204176">
                  <c:v>51.425600293365903</c:v>
                </c:pt>
                <c:pt idx="204177">
                  <c:v>51.425692006768898</c:v>
                </c:pt>
                <c:pt idx="204178">
                  <c:v>51.425783719878197</c:v>
                </c:pt>
                <c:pt idx="204179">
                  <c:v>51.425875432693999</c:v>
                </c:pt>
                <c:pt idx="204180">
                  <c:v>51.425967145216198</c:v>
                </c:pt>
                <c:pt idx="204181">
                  <c:v>51.4260588574449</c:v>
                </c:pt>
                <c:pt idx="204182">
                  <c:v>51.426150569379999</c:v>
                </c:pt>
                <c:pt idx="204183">
                  <c:v>51.426242281021501</c:v>
                </c:pt>
                <c:pt idx="204184">
                  <c:v>51.4263339923695</c:v>
                </c:pt>
                <c:pt idx="204185">
                  <c:v>51.426425703423902</c:v>
                </c:pt>
                <c:pt idx="204186">
                  <c:v>51.426517414184801</c:v>
                </c:pt>
                <c:pt idx="204187">
                  <c:v>51.426609124652103</c:v>
                </c:pt>
                <c:pt idx="204188">
                  <c:v>51.426700834825802</c:v>
                </c:pt>
                <c:pt idx="204189">
                  <c:v>51.426792544705997</c:v>
                </c:pt>
                <c:pt idx="204190">
                  <c:v>51.426884254292702</c:v>
                </c:pt>
                <c:pt idx="204191">
                  <c:v>51.426975963585697</c:v>
                </c:pt>
                <c:pt idx="204192">
                  <c:v>51.427067672585302</c:v>
                </c:pt>
                <c:pt idx="204193">
                  <c:v>51.427159381291197</c:v>
                </c:pt>
                <c:pt idx="204194">
                  <c:v>51.427251089703603</c:v>
                </c:pt>
                <c:pt idx="204195">
                  <c:v>51.427342797822497</c:v>
                </c:pt>
                <c:pt idx="204196">
                  <c:v>51.427434505647803</c:v>
                </c:pt>
                <c:pt idx="204197">
                  <c:v>51.427526213179597</c:v>
                </c:pt>
                <c:pt idx="204198">
                  <c:v>51.427617920417802</c:v>
                </c:pt>
                <c:pt idx="204199">
                  <c:v>51.427709627362503</c:v>
                </c:pt>
                <c:pt idx="204200">
                  <c:v>51.427801334013601</c:v>
                </c:pt>
                <c:pt idx="204201">
                  <c:v>51.427893040371202</c:v>
                </c:pt>
                <c:pt idx="204202">
                  <c:v>51.4279847464353</c:v>
                </c:pt>
                <c:pt idx="204203">
                  <c:v>51.428076452205801</c:v>
                </c:pt>
                <c:pt idx="204204">
                  <c:v>51.428168157682698</c:v>
                </c:pt>
                <c:pt idx="204205">
                  <c:v>51.428259862866199</c:v>
                </c:pt>
                <c:pt idx="204206">
                  <c:v>51.428351567756003</c:v>
                </c:pt>
                <c:pt idx="204207">
                  <c:v>51.428443272352403</c:v>
                </c:pt>
                <c:pt idx="204208">
                  <c:v>51.4285349766552</c:v>
                </c:pt>
                <c:pt idx="204209">
                  <c:v>51.428626680664401</c:v>
                </c:pt>
                <c:pt idx="204210">
                  <c:v>51.428718384380197</c:v>
                </c:pt>
                <c:pt idx="204211">
                  <c:v>51.428810087802397</c:v>
                </c:pt>
                <c:pt idx="204212">
                  <c:v>51.428901790931</c:v>
                </c:pt>
                <c:pt idx="204213">
                  <c:v>51.4289934937661</c:v>
                </c:pt>
                <c:pt idx="204214">
                  <c:v>51.429085196307703</c:v>
                </c:pt>
                <c:pt idx="204215">
                  <c:v>51.429176898555802</c:v>
                </c:pt>
                <c:pt idx="204216">
                  <c:v>51.429268600510298</c:v>
                </c:pt>
                <c:pt idx="204217">
                  <c:v>51.429360302171297</c:v>
                </c:pt>
                <c:pt idx="204218">
                  <c:v>51.429452003538799</c:v>
                </c:pt>
                <c:pt idx="204219">
                  <c:v>51.429543704612698</c:v>
                </c:pt>
                <c:pt idx="204220">
                  <c:v>51.4296354053931</c:v>
                </c:pt>
                <c:pt idx="204221">
                  <c:v>51.429727105879998</c:v>
                </c:pt>
                <c:pt idx="204222">
                  <c:v>51.429818806073399</c:v>
                </c:pt>
                <c:pt idx="204223">
                  <c:v>51.429910505973197</c:v>
                </c:pt>
                <c:pt idx="204224">
                  <c:v>51.430002205579498</c:v>
                </c:pt>
                <c:pt idx="204225">
                  <c:v>51.430093904892303</c:v>
                </c:pt>
                <c:pt idx="204226">
                  <c:v>51.430185603911603</c:v>
                </c:pt>
                <c:pt idx="204227">
                  <c:v>51.4302773026374</c:v>
                </c:pt>
                <c:pt idx="204228">
                  <c:v>51.4303690010696</c:v>
                </c:pt>
                <c:pt idx="204229">
                  <c:v>51.430460699208297</c:v>
                </c:pt>
                <c:pt idx="204230">
                  <c:v>51.430552397053503</c:v>
                </c:pt>
                <c:pt idx="204231">
                  <c:v>51.430644094605199</c:v>
                </c:pt>
                <c:pt idx="204232">
                  <c:v>51.430735791863398</c:v>
                </c:pt>
                <c:pt idx="204233">
                  <c:v>51.430827488828001</c:v>
                </c:pt>
                <c:pt idx="204234">
                  <c:v>51.4309191854991</c:v>
                </c:pt>
                <c:pt idx="204235">
                  <c:v>51.431010881876801</c:v>
                </c:pt>
                <c:pt idx="204236">
                  <c:v>51.4311025779609</c:v>
                </c:pt>
                <c:pt idx="204237">
                  <c:v>51.431194273751501</c:v>
                </c:pt>
                <c:pt idx="204238">
                  <c:v>51.431285969248599</c:v>
                </c:pt>
                <c:pt idx="204239">
                  <c:v>51.4313776644521</c:v>
                </c:pt>
                <c:pt idx="204240">
                  <c:v>51.431469359362197</c:v>
                </c:pt>
                <c:pt idx="204241">
                  <c:v>51.431561053978797</c:v>
                </c:pt>
                <c:pt idx="204242">
                  <c:v>51.431652748301801</c:v>
                </c:pt>
                <c:pt idx="204243">
                  <c:v>51.4317444423314</c:v>
                </c:pt>
                <c:pt idx="204244">
                  <c:v>51.431836136067403</c:v>
                </c:pt>
                <c:pt idx="204245">
                  <c:v>51.431927829510002</c:v>
                </c:pt>
                <c:pt idx="204246">
                  <c:v>51.432019522658997</c:v>
                </c:pt>
                <c:pt idx="204247">
                  <c:v>51.432111215514603</c:v>
                </c:pt>
                <c:pt idx="204248">
                  <c:v>51.432202908076597</c:v>
                </c:pt>
                <c:pt idx="204249">
                  <c:v>51.432294600345202</c:v>
                </c:pt>
                <c:pt idx="204250">
                  <c:v>51.432386292320203</c:v>
                </c:pt>
                <c:pt idx="204251">
                  <c:v>51.4324779840017</c:v>
                </c:pt>
                <c:pt idx="204252">
                  <c:v>51.4325696753898</c:v>
                </c:pt>
                <c:pt idx="204253">
                  <c:v>51.432661366484297</c:v>
                </c:pt>
                <c:pt idx="204254">
                  <c:v>51.432753057285403</c:v>
                </c:pt>
                <c:pt idx="204255">
                  <c:v>51.432844747792998</c:v>
                </c:pt>
                <c:pt idx="204256">
                  <c:v>51.432936438006998</c:v>
                </c:pt>
                <c:pt idx="204257">
                  <c:v>51.433028127927599</c:v>
                </c:pt>
                <c:pt idx="204258">
                  <c:v>51.433119817554697</c:v>
                </c:pt>
                <c:pt idx="204259">
                  <c:v>51.433211506888298</c:v>
                </c:pt>
                <c:pt idx="204260">
                  <c:v>51.433303195928403</c:v>
                </c:pt>
                <c:pt idx="204261">
                  <c:v>51.433394884675003</c:v>
                </c:pt>
                <c:pt idx="204262">
                  <c:v>51.433486573128199</c:v>
                </c:pt>
                <c:pt idx="204263">
                  <c:v>51.433578261287799</c:v>
                </c:pt>
                <c:pt idx="204264">
                  <c:v>51.433669949154002</c:v>
                </c:pt>
                <c:pt idx="204265">
                  <c:v>51.433761636726601</c:v>
                </c:pt>
                <c:pt idx="204266">
                  <c:v>51.433853324005803</c:v>
                </c:pt>
                <c:pt idx="204267">
                  <c:v>51.433945010991501</c:v>
                </c:pt>
                <c:pt idx="204268">
                  <c:v>51.434036697683801</c:v>
                </c:pt>
                <c:pt idx="204269">
                  <c:v>51.434128384082499</c:v>
                </c:pt>
                <c:pt idx="204270">
                  <c:v>51.434220070187799</c:v>
                </c:pt>
                <c:pt idx="204271">
                  <c:v>51.434311755999502</c:v>
                </c:pt>
                <c:pt idx="204272">
                  <c:v>51.434403441517901</c:v>
                </c:pt>
                <c:pt idx="204273">
                  <c:v>51.434495126742704</c:v>
                </c:pt>
                <c:pt idx="204274">
                  <c:v>51.434586811674002</c:v>
                </c:pt>
                <c:pt idx="204275">
                  <c:v>51.434678496311903</c:v>
                </c:pt>
                <c:pt idx="204276">
                  <c:v>51.434770180656301</c:v>
                </c:pt>
                <c:pt idx="204277">
                  <c:v>51.434861864707301</c:v>
                </c:pt>
                <c:pt idx="204278">
                  <c:v>51.434953548464698</c:v>
                </c:pt>
                <c:pt idx="204279">
                  <c:v>51.435045231928697</c:v>
                </c:pt>
                <c:pt idx="204280">
                  <c:v>51.4351369150992</c:v>
                </c:pt>
                <c:pt idx="204281">
                  <c:v>51.435228597976298</c:v>
                </c:pt>
                <c:pt idx="204282">
                  <c:v>51.4353202805598</c:v>
                </c:pt>
                <c:pt idx="204283">
                  <c:v>51.435411962849898</c:v>
                </c:pt>
                <c:pt idx="204284">
                  <c:v>51.435503644846598</c:v>
                </c:pt>
                <c:pt idx="204285">
                  <c:v>51.435595326549802</c:v>
                </c:pt>
                <c:pt idx="204286">
                  <c:v>51.435687007959501</c:v>
                </c:pt>
                <c:pt idx="204287">
                  <c:v>51.435778689075697</c:v>
                </c:pt>
                <c:pt idx="204288">
                  <c:v>51.435870369898502</c:v>
                </c:pt>
                <c:pt idx="204289">
                  <c:v>51.435962050427797</c:v>
                </c:pt>
                <c:pt idx="204290">
                  <c:v>51.436053730663701</c:v>
                </c:pt>
                <c:pt idx="204291">
                  <c:v>51.436145410606102</c:v>
                </c:pt>
                <c:pt idx="204292">
                  <c:v>51.436237090254998</c:v>
                </c:pt>
                <c:pt idx="204293">
                  <c:v>51.436328769610498</c:v>
                </c:pt>
                <c:pt idx="204294">
                  <c:v>51.4364204486725</c:v>
                </c:pt>
                <c:pt idx="204295">
                  <c:v>51.436512127441098</c:v>
                </c:pt>
                <c:pt idx="204296">
                  <c:v>51.436603805916199</c:v>
                </c:pt>
                <c:pt idx="204297">
                  <c:v>51.436695484097903</c:v>
                </c:pt>
                <c:pt idx="204298">
                  <c:v>51.436787161986103</c:v>
                </c:pt>
                <c:pt idx="204299">
                  <c:v>51.436878839580899</c:v>
                </c:pt>
                <c:pt idx="204300">
                  <c:v>51.436970516882198</c:v>
                </c:pt>
                <c:pt idx="204301">
                  <c:v>51.43706219389</c:v>
                </c:pt>
                <c:pt idx="204302">
                  <c:v>51.437153870604398</c:v>
                </c:pt>
                <c:pt idx="204303">
                  <c:v>51.437245547025398</c:v>
                </c:pt>
                <c:pt idx="204304">
                  <c:v>51.437337223152902</c:v>
                </c:pt>
                <c:pt idx="204305">
                  <c:v>51.437428898986902</c:v>
                </c:pt>
                <c:pt idx="204306">
                  <c:v>51.437520574527497</c:v>
                </c:pt>
                <c:pt idx="204307">
                  <c:v>51.437612249774702</c:v>
                </c:pt>
                <c:pt idx="204308">
                  <c:v>51.437703924728403</c:v>
                </c:pt>
                <c:pt idx="204309">
                  <c:v>51.4377955993887</c:v>
                </c:pt>
                <c:pt idx="204310">
                  <c:v>51.4378872737555</c:v>
                </c:pt>
                <c:pt idx="204311">
                  <c:v>51.437978947828903</c:v>
                </c:pt>
                <c:pt idx="204312">
                  <c:v>51.438070621608901</c:v>
                </c:pt>
                <c:pt idx="204313">
                  <c:v>51.438162295095402</c:v>
                </c:pt>
                <c:pt idx="204314">
                  <c:v>51.4382539682885</c:v>
                </c:pt>
                <c:pt idx="204315">
                  <c:v>51.4383456411881</c:v>
                </c:pt>
                <c:pt idx="204316">
                  <c:v>51.438437313794303</c:v>
                </c:pt>
                <c:pt idx="204317">
                  <c:v>51.438528986107102</c:v>
                </c:pt>
                <c:pt idx="204318">
                  <c:v>51.438620658126403</c:v>
                </c:pt>
                <c:pt idx="204319">
                  <c:v>51.438712329852301</c:v>
                </c:pt>
                <c:pt idx="204320">
                  <c:v>51.438804001284701</c:v>
                </c:pt>
                <c:pt idx="204321">
                  <c:v>51.438895672423797</c:v>
                </c:pt>
                <c:pt idx="204322">
                  <c:v>51.438987343269403</c:v>
                </c:pt>
                <c:pt idx="204323">
                  <c:v>51.439079013821498</c:v>
                </c:pt>
                <c:pt idx="204324">
                  <c:v>51.439170684080302</c:v>
                </c:pt>
                <c:pt idx="204325">
                  <c:v>51.439262354045603</c:v>
                </c:pt>
                <c:pt idx="204326">
                  <c:v>51.439354023717499</c:v>
                </c:pt>
                <c:pt idx="204327">
                  <c:v>51.439445693095898</c:v>
                </c:pt>
                <c:pt idx="204328">
                  <c:v>51.439537362180999</c:v>
                </c:pt>
                <c:pt idx="204329">
                  <c:v>51.439629030972597</c:v>
                </c:pt>
                <c:pt idx="204330">
                  <c:v>51.439720699470698</c:v>
                </c:pt>
                <c:pt idx="204331">
                  <c:v>51.439812367675501</c:v>
                </c:pt>
                <c:pt idx="204332">
                  <c:v>51.439904035586899</c:v>
                </c:pt>
                <c:pt idx="204333">
                  <c:v>51.439995703204801</c:v>
                </c:pt>
                <c:pt idx="204334">
                  <c:v>51.440087370529298</c:v>
                </c:pt>
                <c:pt idx="204335">
                  <c:v>51.440179037560398</c:v>
                </c:pt>
                <c:pt idx="204336">
                  <c:v>51.440270704298001</c:v>
                </c:pt>
                <c:pt idx="204337">
                  <c:v>51.4403623707422</c:v>
                </c:pt>
                <c:pt idx="204338">
                  <c:v>51.440454036893101</c:v>
                </c:pt>
                <c:pt idx="204339">
                  <c:v>51.440545702750498</c:v>
                </c:pt>
                <c:pt idx="204340">
                  <c:v>51.440637368314498</c:v>
                </c:pt>
                <c:pt idx="204341">
                  <c:v>51.4407290335851</c:v>
                </c:pt>
                <c:pt idx="204342">
                  <c:v>51.440820698562199</c:v>
                </c:pt>
                <c:pt idx="204343">
                  <c:v>51.440912363245999</c:v>
                </c:pt>
                <c:pt idx="204344">
                  <c:v>51.441004027636403</c:v>
                </c:pt>
                <c:pt idx="204345">
                  <c:v>51.441095691733302</c:v>
                </c:pt>
                <c:pt idx="204346">
                  <c:v>51.441187355536798</c:v>
                </c:pt>
                <c:pt idx="204347">
                  <c:v>51.441279019047002</c:v>
                </c:pt>
                <c:pt idx="204348">
                  <c:v>51.441370682263702</c:v>
                </c:pt>
                <c:pt idx="204349">
                  <c:v>51.441462345186999</c:v>
                </c:pt>
                <c:pt idx="204350">
                  <c:v>51.441554007816897</c:v>
                </c:pt>
                <c:pt idx="204351">
                  <c:v>51.441645670153399</c:v>
                </c:pt>
                <c:pt idx="204352">
                  <c:v>51.441737332196503</c:v>
                </c:pt>
                <c:pt idx="204353">
                  <c:v>51.441828993946203</c:v>
                </c:pt>
                <c:pt idx="204354">
                  <c:v>51.441920655402498</c:v>
                </c:pt>
                <c:pt idx="204355">
                  <c:v>51.442012316565403</c:v>
                </c:pt>
                <c:pt idx="204356">
                  <c:v>51.442103977434897</c:v>
                </c:pt>
                <c:pt idx="204357">
                  <c:v>51.442195638011</c:v>
                </c:pt>
                <c:pt idx="204358">
                  <c:v>51.442287298293699</c:v>
                </c:pt>
                <c:pt idx="204359">
                  <c:v>51.442378958283001</c:v>
                </c:pt>
                <c:pt idx="204360">
                  <c:v>51.442470617978898</c:v>
                </c:pt>
                <c:pt idx="204361">
                  <c:v>51.442562277381398</c:v>
                </c:pt>
                <c:pt idx="204362">
                  <c:v>51.442653936490601</c:v>
                </c:pt>
                <c:pt idx="204363">
                  <c:v>51.442745595306299</c:v>
                </c:pt>
                <c:pt idx="204364">
                  <c:v>51.4428372538286</c:v>
                </c:pt>
                <c:pt idx="204365">
                  <c:v>51.442928912057603</c:v>
                </c:pt>
                <c:pt idx="204366">
                  <c:v>51.443020569993102</c:v>
                </c:pt>
                <c:pt idx="204367">
                  <c:v>51.443112227635297</c:v>
                </c:pt>
                <c:pt idx="204368">
                  <c:v>51.443203884984101</c:v>
                </c:pt>
                <c:pt idx="204369">
                  <c:v>51.4432955420395</c:v>
                </c:pt>
                <c:pt idx="204370">
                  <c:v>51.443387198801503</c:v>
                </c:pt>
                <c:pt idx="204371">
                  <c:v>51.443478855270101</c:v>
                </c:pt>
                <c:pt idx="204372">
                  <c:v>51.443570511445401</c:v>
                </c:pt>
                <c:pt idx="204373">
                  <c:v>51.443662167327197</c:v>
                </c:pt>
                <c:pt idx="204374">
                  <c:v>51.443753822915703</c:v>
                </c:pt>
                <c:pt idx="204375">
                  <c:v>51.443845478210797</c:v>
                </c:pt>
                <c:pt idx="204376">
                  <c:v>51.443937133212501</c:v>
                </c:pt>
                <c:pt idx="204377">
                  <c:v>51.4440287879208</c:v>
                </c:pt>
                <c:pt idx="204378">
                  <c:v>51.444120442335802</c:v>
                </c:pt>
                <c:pt idx="204379">
                  <c:v>51.444212096457299</c:v>
                </c:pt>
                <c:pt idx="204380">
                  <c:v>51.444303750285499</c:v>
                </c:pt>
                <c:pt idx="204381">
                  <c:v>51.444395403820401</c:v>
                </c:pt>
                <c:pt idx="204382">
                  <c:v>51.444487057061799</c:v>
                </c:pt>
                <c:pt idx="204383">
                  <c:v>51.4445787100099</c:v>
                </c:pt>
                <c:pt idx="204384">
                  <c:v>51.444670362664603</c:v>
                </c:pt>
                <c:pt idx="204385">
                  <c:v>51.444762015025901</c:v>
                </c:pt>
                <c:pt idx="204386">
                  <c:v>51.444853667093902</c:v>
                </c:pt>
                <c:pt idx="204387">
                  <c:v>51.444945318868498</c:v>
                </c:pt>
                <c:pt idx="204388">
                  <c:v>51.445036970349697</c:v>
                </c:pt>
                <c:pt idx="204389">
                  <c:v>51.445128621537499</c:v>
                </c:pt>
                <c:pt idx="204390">
                  <c:v>51.445220272432003</c:v>
                </c:pt>
                <c:pt idx="204391">
                  <c:v>51.445311923033103</c:v>
                </c:pt>
                <c:pt idx="204392">
                  <c:v>51.445403573340897</c:v>
                </c:pt>
                <c:pt idx="204393">
                  <c:v>51.445495223355302</c:v>
                </c:pt>
                <c:pt idx="204394">
                  <c:v>51.445586873076302</c:v>
                </c:pt>
                <c:pt idx="204395">
                  <c:v>51.445678522503997</c:v>
                </c:pt>
                <c:pt idx="204396">
                  <c:v>51.445770171638301</c:v>
                </c:pt>
                <c:pt idx="204397">
                  <c:v>51.445861820479202</c:v>
                </c:pt>
                <c:pt idx="204398">
                  <c:v>51.445953469026797</c:v>
                </c:pt>
                <c:pt idx="204399">
                  <c:v>51.446045117281002</c:v>
                </c:pt>
                <c:pt idx="204400">
                  <c:v>51.446136765241903</c:v>
                </c:pt>
                <c:pt idx="204401">
                  <c:v>51.446228412909399</c:v>
                </c:pt>
                <c:pt idx="204402">
                  <c:v>51.446320060283497</c:v>
                </c:pt>
                <c:pt idx="204403">
                  <c:v>51.446411707364298</c:v>
                </c:pt>
                <c:pt idx="204404">
                  <c:v>51.446503354151801</c:v>
                </c:pt>
                <c:pt idx="204405">
                  <c:v>51.4465950006458</c:v>
                </c:pt>
                <c:pt idx="204406">
                  <c:v>51.446686646846601</c:v>
                </c:pt>
                <c:pt idx="204407">
                  <c:v>51.446778292753997</c:v>
                </c:pt>
                <c:pt idx="204408">
                  <c:v>51.446869938368003</c:v>
                </c:pt>
                <c:pt idx="204409">
                  <c:v>51.446961583688697</c:v>
                </c:pt>
                <c:pt idx="204410">
                  <c:v>51.447053228716001</c:v>
                </c:pt>
                <c:pt idx="204411">
                  <c:v>51.44714487345</c:v>
                </c:pt>
                <c:pt idx="204412">
                  <c:v>51.447236517890701</c:v>
                </c:pt>
                <c:pt idx="204413">
                  <c:v>51.447328162037898</c:v>
                </c:pt>
                <c:pt idx="204414">
                  <c:v>51.447419805891897</c:v>
                </c:pt>
                <c:pt idx="204415">
                  <c:v>51.447511449452499</c:v>
                </c:pt>
                <c:pt idx="204416">
                  <c:v>51.447603092719802</c:v>
                </c:pt>
                <c:pt idx="204417">
                  <c:v>51.447694735693702</c:v>
                </c:pt>
                <c:pt idx="204418">
                  <c:v>51.447786378374303</c:v>
                </c:pt>
                <c:pt idx="204419">
                  <c:v>51.4478780207615</c:v>
                </c:pt>
                <c:pt idx="204420">
                  <c:v>51.4479696628554</c:v>
                </c:pt>
                <c:pt idx="204421">
                  <c:v>51.448061304656001</c:v>
                </c:pt>
                <c:pt idx="204422">
                  <c:v>51.448152946163198</c:v>
                </c:pt>
                <c:pt idx="204423">
                  <c:v>51.448244587377097</c:v>
                </c:pt>
                <c:pt idx="204424">
                  <c:v>51.448336228297698</c:v>
                </c:pt>
                <c:pt idx="204425">
                  <c:v>51.448427868924902</c:v>
                </c:pt>
                <c:pt idx="204426">
                  <c:v>51.448519509258801</c:v>
                </c:pt>
                <c:pt idx="204427">
                  <c:v>51.448611149299303</c:v>
                </c:pt>
                <c:pt idx="204428">
                  <c:v>51.4487027890465</c:v>
                </c:pt>
                <c:pt idx="204429">
                  <c:v>51.448794428500399</c:v>
                </c:pt>
                <c:pt idx="204430">
                  <c:v>51.448886067661</c:v>
                </c:pt>
                <c:pt idx="204431">
                  <c:v>51.448977706528197</c:v>
                </c:pt>
                <c:pt idx="204432">
                  <c:v>51.449069345102103</c:v>
                </c:pt>
                <c:pt idx="204433">
                  <c:v>51.449160983382697</c:v>
                </c:pt>
                <c:pt idx="204434">
                  <c:v>51.44925262137</c:v>
                </c:pt>
                <c:pt idx="204435">
                  <c:v>51.449344259063899</c:v>
                </c:pt>
                <c:pt idx="204436">
                  <c:v>51.4494358964645</c:v>
                </c:pt>
                <c:pt idx="204437">
                  <c:v>51.449527533571803</c:v>
                </c:pt>
                <c:pt idx="204438">
                  <c:v>51.449619170385702</c:v>
                </c:pt>
                <c:pt idx="204439">
                  <c:v>51.449710806906403</c:v>
                </c:pt>
                <c:pt idx="204440">
                  <c:v>51.449802443133699</c:v>
                </c:pt>
                <c:pt idx="204441">
                  <c:v>51.449894079067697</c:v>
                </c:pt>
                <c:pt idx="204442">
                  <c:v>51.449985714708397</c:v>
                </c:pt>
                <c:pt idx="204443">
                  <c:v>51.4500773500557</c:v>
                </c:pt>
                <c:pt idx="204444">
                  <c:v>51.450168985109798</c:v>
                </c:pt>
                <c:pt idx="204445">
                  <c:v>51.450260619870498</c:v>
                </c:pt>
                <c:pt idx="204446">
                  <c:v>51.450352254337901</c:v>
                </c:pt>
                <c:pt idx="204447">
                  <c:v>51.450443888511998</c:v>
                </c:pt>
                <c:pt idx="204448">
                  <c:v>51.450535522392798</c:v>
                </c:pt>
                <c:pt idx="204449">
                  <c:v>51.4506271559803</c:v>
                </c:pt>
                <c:pt idx="204450">
                  <c:v>51.450718789274397</c:v>
                </c:pt>
                <c:pt idx="204451">
                  <c:v>51.450810422275303</c:v>
                </c:pt>
                <c:pt idx="204452">
                  <c:v>51.450902054982798</c:v>
                </c:pt>
                <c:pt idx="204453">
                  <c:v>51.450993687397101</c:v>
                </c:pt>
                <c:pt idx="204454">
                  <c:v>51.451085319518</c:v>
                </c:pt>
                <c:pt idx="204455">
                  <c:v>51.451176951345602</c:v>
                </c:pt>
                <c:pt idx="204456">
                  <c:v>51.451268582879997</c:v>
                </c:pt>
                <c:pt idx="204457">
                  <c:v>51.451360214121003</c:v>
                </c:pt>
                <c:pt idx="204458">
                  <c:v>51.451451845068704</c:v>
                </c:pt>
                <c:pt idx="204459">
                  <c:v>51.451543475723099</c:v>
                </c:pt>
                <c:pt idx="204460">
                  <c:v>51.451635106084197</c:v>
                </c:pt>
                <c:pt idx="204461">
                  <c:v>51.451726736151997</c:v>
                </c:pt>
                <c:pt idx="204462">
                  <c:v>51.451818365926499</c:v>
                </c:pt>
                <c:pt idx="204463">
                  <c:v>51.451909995407703</c:v>
                </c:pt>
                <c:pt idx="204464">
                  <c:v>51.452001624595603</c:v>
                </c:pt>
                <c:pt idx="204465">
                  <c:v>51.452093253490297</c:v>
                </c:pt>
                <c:pt idx="204466">
                  <c:v>51.452184882091601</c:v>
                </c:pt>
                <c:pt idx="204467">
                  <c:v>51.452276510399599</c:v>
                </c:pt>
                <c:pt idx="204468">
                  <c:v>51.4523681384143</c:v>
                </c:pt>
                <c:pt idx="204469">
                  <c:v>51.452459766135703</c:v>
                </c:pt>
                <c:pt idx="204470">
                  <c:v>51.452551393563901</c:v>
                </c:pt>
                <c:pt idx="204471">
                  <c:v>51.452643020698702</c:v>
                </c:pt>
                <c:pt idx="204472">
                  <c:v>51.452734647540296</c:v>
                </c:pt>
                <c:pt idx="204473">
                  <c:v>51.452826274088601</c:v>
                </c:pt>
                <c:pt idx="204474">
                  <c:v>51.4529179003436</c:v>
                </c:pt>
                <c:pt idx="204475">
                  <c:v>51.453009526305301</c:v>
                </c:pt>
                <c:pt idx="204476">
                  <c:v>51.453101151973698</c:v>
                </c:pt>
                <c:pt idx="204477">
                  <c:v>51.453192777348796</c:v>
                </c:pt>
                <c:pt idx="204478">
                  <c:v>51.453284402430597</c:v>
                </c:pt>
                <c:pt idx="204479">
                  <c:v>51.4533760272192</c:v>
                </c:pt>
                <c:pt idx="204480">
                  <c:v>51.453467651714497</c:v>
                </c:pt>
                <c:pt idx="204481">
                  <c:v>51.453559275916497</c:v>
                </c:pt>
                <c:pt idx="204482">
                  <c:v>51.453650899825199</c:v>
                </c:pt>
                <c:pt idx="204483">
                  <c:v>51.453742523440603</c:v>
                </c:pt>
                <c:pt idx="204484">
                  <c:v>51.453834146762702</c:v>
                </c:pt>
                <c:pt idx="204485">
                  <c:v>51.453925769791603</c:v>
                </c:pt>
                <c:pt idx="204486">
                  <c:v>51.454017392527199</c:v>
                </c:pt>
                <c:pt idx="204487">
                  <c:v>51.454109014969497</c:v>
                </c:pt>
                <c:pt idx="204488">
                  <c:v>51.454200637118603</c:v>
                </c:pt>
                <c:pt idx="204489">
                  <c:v>51.454292258974398</c:v>
                </c:pt>
                <c:pt idx="204490">
                  <c:v>51.454383880536803</c:v>
                </c:pt>
                <c:pt idx="204491">
                  <c:v>51.454475501806101</c:v>
                </c:pt>
                <c:pt idx="204492">
                  <c:v>51.454567122782002</c:v>
                </c:pt>
                <c:pt idx="204493">
                  <c:v>51.454658743464698</c:v>
                </c:pt>
                <c:pt idx="204494">
                  <c:v>51.454750363854103</c:v>
                </c:pt>
                <c:pt idx="204495">
                  <c:v>51.454841983950303</c:v>
                </c:pt>
                <c:pt idx="204496">
                  <c:v>51.454933603753098</c:v>
                </c:pt>
                <c:pt idx="204497">
                  <c:v>51.455025223262702</c:v>
                </c:pt>
                <c:pt idx="204498">
                  <c:v>51.4551168424791</c:v>
                </c:pt>
                <c:pt idx="204499">
                  <c:v>51.455208461402201</c:v>
                </c:pt>
                <c:pt idx="204500">
                  <c:v>51.455300080032004</c:v>
                </c:pt>
                <c:pt idx="204501">
                  <c:v>51.455391698368501</c:v>
                </c:pt>
                <c:pt idx="204502">
                  <c:v>51.455483316411801</c:v>
                </c:pt>
                <c:pt idx="204503">
                  <c:v>51.455574934161803</c:v>
                </c:pt>
                <c:pt idx="204504">
                  <c:v>51.455666551618599</c:v>
                </c:pt>
                <c:pt idx="204505">
                  <c:v>51.455758168782097</c:v>
                </c:pt>
                <c:pt idx="204506">
                  <c:v>51.455849785652397</c:v>
                </c:pt>
                <c:pt idx="204507">
                  <c:v>51.455941402229399</c:v>
                </c:pt>
                <c:pt idx="204508">
                  <c:v>51.456033018513097</c:v>
                </c:pt>
                <c:pt idx="204509">
                  <c:v>51.456124634503603</c:v>
                </c:pt>
                <c:pt idx="204510">
                  <c:v>51.456216250200796</c:v>
                </c:pt>
                <c:pt idx="204511">
                  <c:v>51.456307865604799</c:v>
                </c:pt>
                <c:pt idx="204512">
                  <c:v>51.456399480715497</c:v>
                </c:pt>
                <c:pt idx="204513">
                  <c:v>51.456491095533003</c:v>
                </c:pt>
                <c:pt idx="204514">
                  <c:v>51.456582710057198</c:v>
                </c:pt>
                <c:pt idx="204515">
                  <c:v>51.456674324288201</c:v>
                </c:pt>
                <c:pt idx="204516">
                  <c:v>51.4567659382259</c:v>
                </c:pt>
                <c:pt idx="204517">
                  <c:v>51.4568575518703</c:v>
                </c:pt>
                <c:pt idx="204518">
                  <c:v>51.456949165221602</c:v>
                </c:pt>
                <c:pt idx="204519">
                  <c:v>51.457040778279499</c:v>
                </c:pt>
                <c:pt idx="204520">
                  <c:v>51.457132391044297</c:v>
                </c:pt>
                <c:pt idx="204521">
                  <c:v>51.457224003515798</c:v>
                </c:pt>
                <c:pt idx="204522">
                  <c:v>51.457315615694</c:v>
                </c:pt>
                <c:pt idx="204523">
                  <c:v>51.457407227578997</c:v>
                </c:pt>
                <c:pt idx="204524">
                  <c:v>51.457498839170803</c:v>
                </c:pt>
                <c:pt idx="204525">
                  <c:v>51.457590450469297</c:v>
                </c:pt>
                <c:pt idx="204526">
                  <c:v>51.4576820614746</c:v>
                </c:pt>
                <c:pt idx="204527">
                  <c:v>51.457773672186597</c:v>
                </c:pt>
                <c:pt idx="204528">
                  <c:v>51.457865282605397</c:v>
                </c:pt>
                <c:pt idx="204529">
                  <c:v>51.457956892730998</c:v>
                </c:pt>
                <c:pt idx="204530">
                  <c:v>51.458048502563301</c:v>
                </c:pt>
                <c:pt idx="204531">
                  <c:v>51.458140112102399</c:v>
                </c:pt>
                <c:pt idx="204532">
                  <c:v>51.458231721348298</c:v>
                </c:pt>
                <c:pt idx="204533">
                  <c:v>51.4583233303009</c:v>
                </c:pt>
                <c:pt idx="204534">
                  <c:v>51.458414938960303</c:v>
                </c:pt>
                <c:pt idx="204535">
                  <c:v>51.4585065473265</c:v>
                </c:pt>
                <c:pt idx="204536">
                  <c:v>51.4585981553994</c:v>
                </c:pt>
                <c:pt idx="204537">
                  <c:v>51.458689763179102</c:v>
                </c:pt>
                <c:pt idx="204538">
                  <c:v>51.458781370665598</c:v>
                </c:pt>
                <c:pt idx="204539">
                  <c:v>51.458872977858803</c:v>
                </c:pt>
                <c:pt idx="204540">
                  <c:v>51.458964584758803</c:v>
                </c:pt>
                <c:pt idx="204541">
                  <c:v>51.459056191365597</c:v>
                </c:pt>
                <c:pt idx="204542">
                  <c:v>51.459147797679201</c:v>
                </c:pt>
                <c:pt idx="204543">
                  <c:v>51.459239403699598</c:v>
                </c:pt>
                <c:pt idx="204544">
                  <c:v>51.459331009426698</c:v>
                </c:pt>
                <c:pt idx="204545">
                  <c:v>51.4594226148606</c:v>
                </c:pt>
                <c:pt idx="204546">
                  <c:v>51.459514220001303</c:v>
                </c:pt>
                <c:pt idx="204547">
                  <c:v>51.459605824848701</c:v>
                </c:pt>
                <c:pt idx="204548">
                  <c:v>51.459697429403001</c:v>
                </c:pt>
                <c:pt idx="204549">
                  <c:v>51.459789033664002</c:v>
                </c:pt>
                <c:pt idx="204550">
                  <c:v>51.459880637631798</c:v>
                </c:pt>
                <c:pt idx="204551">
                  <c:v>51.459972241306403</c:v>
                </c:pt>
                <c:pt idx="204552">
                  <c:v>51.460063844687802</c:v>
                </c:pt>
                <c:pt idx="204553">
                  <c:v>51.460155447776003</c:v>
                </c:pt>
                <c:pt idx="204554">
                  <c:v>51.460247050570899</c:v>
                </c:pt>
                <c:pt idx="204555">
                  <c:v>51.460338653072697</c:v>
                </c:pt>
                <c:pt idx="204556">
                  <c:v>51.460430255281203</c:v>
                </c:pt>
                <c:pt idx="204557">
                  <c:v>51.460521857196497</c:v>
                </c:pt>
                <c:pt idx="204558">
                  <c:v>51.460613458818599</c:v>
                </c:pt>
                <c:pt idx="204559">
                  <c:v>51.460705060147497</c:v>
                </c:pt>
                <c:pt idx="204560">
                  <c:v>51.460796661183203</c:v>
                </c:pt>
                <c:pt idx="204561">
                  <c:v>51.460888261925703</c:v>
                </c:pt>
                <c:pt idx="204562">
                  <c:v>51.460979862374998</c:v>
                </c:pt>
                <c:pt idx="204563">
                  <c:v>51.461071462531002</c:v>
                </c:pt>
                <c:pt idx="204564">
                  <c:v>51.461163062393901</c:v>
                </c:pt>
                <c:pt idx="204565">
                  <c:v>51.461254661963601</c:v>
                </c:pt>
                <c:pt idx="204566">
                  <c:v>51.461346261240102</c:v>
                </c:pt>
                <c:pt idx="204567">
                  <c:v>51.461437860223299</c:v>
                </c:pt>
                <c:pt idx="204568">
                  <c:v>51.461529458913397</c:v>
                </c:pt>
                <c:pt idx="204569">
                  <c:v>51.461621057310197</c:v>
                </c:pt>
                <c:pt idx="204570">
                  <c:v>51.461712655413898</c:v>
                </c:pt>
                <c:pt idx="204571">
                  <c:v>51.4618042532244</c:v>
                </c:pt>
                <c:pt idx="204572">
                  <c:v>51.461895850741698</c:v>
                </c:pt>
                <c:pt idx="204573">
                  <c:v>51.461987447965697</c:v>
                </c:pt>
                <c:pt idx="204574">
                  <c:v>51.462079044896598</c:v>
                </c:pt>
                <c:pt idx="204575">
                  <c:v>51.4621706415343</c:v>
                </c:pt>
                <c:pt idx="204576">
                  <c:v>51.462262237878797</c:v>
                </c:pt>
                <c:pt idx="204577">
                  <c:v>51.462353833930102</c:v>
                </c:pt>
                <c:pt idx="204578">
                  <c:v>51.462445429688202</c:v>
                </c:pt>
                <c:pt idx="204579">
                  <c:v>51.462537025153097</c:v>
                </c:pt>
                <c:pt idx="204580">
                  <c:v>51.462628620324899</c:v>
                </c:pt>
                <c:pt idx="204581">
                  <c:v>51.462720215203397</c:v>
                </c:pt>
                <c:pt idx="204582">
                  <c:v>51.462811809788803</c:v>
                </c:pt>
                <c:pt idx="204583">
                  <c:v>51.462903404080997</c:v>
                </c:pt>
                <c:pt idx="204584">
                  <c:v>51.4629949980799</c:v>
                </c:pt>
                <c:pt idx="204585">
                  <c:v>51.463086591785697</c:v>
                </c:pt>
                <c:pt idx="204586">
                  <c:v>51.463178185198402</c:v>
                </c:pt>
                <c:pt idx="204587">
                  <c:v>51.463269778317802</c:v>
                </c:pt>
                <c:pt idx="204588">
                  <c:v>51.463361371144103</c:v>
                </c:pt>
                <c:pt idx="204589">
                  <c:v>51.463452963677099</c:v>
                </c:pt>
                <c:pt idx="204590">
                  <c:v>51.463544555916997</c:v>
                </c:pt>
                <c:pt idx="204591">
                  <c:v>51.463636147863802</c:v>
                </c:pt>
                <c:pt idx="204592">
                  <c:v>51.463727739517303</c:v>
                </c:pt>
                <c:pt idx="204593">
                  <c:v>51.463819330877698</c:v>
                </c:pt>
                <c:pt idx="204594">
                  <c:v>51.463910921944802</c:v>
                </c:pt>
                <c:pt idx="204595">
                  <c:v>51.464002512718899</c:v>
                </c:pt>
                <c:pt idx="204596">
                  <c:v>51.464094103199699</c:v>
                </c:pt>
                <c:pt idx="204597">
                  <c:v>51.4641856933874</c:v>
                </c:pt>
                <c:pt idx="204598">
                  <c:v>51.464277283281902</c:v>
                </c:pt>
                <c:pt idx="204599">
                  <c:v>51.464368872883199</c:v>
                </c:pt>
                <c:pt idx="204600">
                  <c:v>51.464460462191298</c:v>
                </c:pt>
                <c:pt idx="204601">
                  <c:v>51.464552051206297</c:v>
                </c:pt>
                <c:pt idx="204602">
                  <c:v>51.464643639928099</c:v>
                </c:pt>
                <c:pt idx="204603">
                  <c:v>51.464735228356801</c:v>
                </c:pt>
                <c:pt idx="204604">
                  <c:v>51.464826816492298</c:v>
                </c:pt>
                <c:pt idx="204605">
                  <c:v>51.464918404334597</c:v>
                </c:pt>
                <c:pt idx="204606">
                  <c:v>51.465009991883697</c:v>
                </c:pt>
                <c:pt idx="204607">
                  <c:v>51.465101579139699</c:v>
                </c:pt>
                <c:pt idx="204608">
                  <c:v>51.465193166102502</c:v>
                </c:pt>
                <c:pt idx="204609">
                  <c:v>51.465284752772199</c:v>
                </c:pt>
                <c:pt idx="204610">
                  <c:v>51.465376339148698</c:v>
                </c:pt>
                <c:pt idx="204611">
                  <c:v>51.465467925232097</c:v>
                </c:pt>
                <c:pt idx="204612">
                  <c:v>51.4655595110222</c:v>
                </c:pt>
                <c:pt idx="204613">
                  <c:v>51.465651096519302</c:v>
                </c:pt>
                <c:pt idx="204614">
                  <c:v>51.4657426817231</c:v>
                </c:pt>
                <c:pt idx="204615">
                  <c:v>51.465834266633898</c:v>
                </c:pt>
                <c:pt idx="204616">
                  <c:v>51.465925851251399</c:v>
                </c:pt>
                <c:pt idx="204617">
                  <c:v>51.4660174355758</c:v>
                </c:pt>
                <c:pt idx="204618">
                  <c:v>51.466109019607103</c:v>
                </c:pt>
                <c:pt idx="204619">
                  <c:v>51.4662006033452</c:v>
                </c:pt>
                <c:pt idx="204620">
                  <c:v>51.466292186790099</c:v>
                </c:pt>
                <c:pt idx="204621">
                  <c:v>51.466383769941899</c:v>
                </c:pt>
                <c:pt idx="204622">
                  <c:v>51.4664753528006</c:v>
                </c:pt>
                <c:pt idx="204623">
                  <c:v>51.466566935365996</c:v>
                </c:pt>
                <c:pt idx="204624">
                  <c:v>51.4666585176384</c:v>
                </c:pt>
                <c:pt idx="204625">
                  <c:v>51.466750099617599</c:v>
                </c:pt>
                <c:pt idx="204626">
                  <c:v>51.466841681303698</c:v>
                </c:pt>
                <c:pt idx="204627">
                  <c:v>51.4669332626966</c:v>
                </c:pt>
                <c:pt idx="204628">
                  <c:v>51.467024843796302</c:v>
                </c:pt>
                <c:pt idx="204629">
                  <c:v>51.467116424602999</c:v>
                </c:pt>
                <c:pt idx="204630">
                  <c:v>51.467208005116497</c:v>
                </c:pt>
                <c:pt idx="204631">
                  <c:v>51.467299585336796</c:v>
                </c:pt>
                <c:pt idx="204632">
                  <c:v>51.467391165263997</c:v>
                </c:pt>
                <c:pt idx="204633">
                  <c:v>51.467482744898099</c:v>
                </c:pt>
                <c:pt idx="204634">
                  <c:v>51.467574324239003</c:v>
                </c:pt>
                <c:pt idx="204635">
                  <c:v>51.4676659032868</c:v>
                </c:pt>
                <c:pt idx="204636">
                  <c:v>51.467757482041399</c:v>
                </c:pt>
                <c:pt idx="204637">
                  <c:v>51.467849060502999</c:v>
                </c:pt>
                <c:pt idx="204638">
                  <c:v>51.467940638671301</c:v>
                </c:pt>
                <c:pt idx="204639">
                  <c:v>51.468032216546597</c:v>
                </c:pt>
                <c:pt idx="204640">
                  <c:v>51.468123794128701</c:v>
                </c:pt>
                <c:pt idx="204641">
                  <c:v>51.468215371417699</c:v>
                </c:pt>
                <c:pt idx="204642">
                  <c:v>51.468306948413499</c:v>
                </c:pt>
                <c:pt idx="204643">
                  <c:v>51.468398525116299</c:v>
                </c:pt>
                <c:pt idx="204644">
                  <c:v>51.468490101525902</c:v>
                </c:pt>
                <c:pt idx="204645">
                  <c:v>51.468581677642298</c:v>
                </c:pt>
                <c:pt idx="204646">
                  <c:v>51.468673253465703</c:v>
                </c:pt>
                <c:pt idx="204647">
                  <c:v>51.468764828995901</c:v>
                </c:pt>
                <c:pt idx="204648">
                  <c:v>51.468856404233001</c:v>
                </c:pt>
                <c:pt idx="204649">
                  <c:v>51.468947979176903</c:v>
                </c:pt>
                <c:pt idx="204650">
                  <c:v>51.469039553827798</c:v>
                </c:pt>
                <c:pt idx="204651">
                  <c:v>51.469131128185502</c:v>
                </c:pt>
                <c:pt idx="204652">
                  <c:v>51.4692227022501</c:v>
                </c:pt>
                <c:pt idx="204653">
                  <c:v>51.469314276021599</c:v>
                </c:pt>
                <c:pt idx="204654">
                  <c:v>51.4694058494999</c:v>
                </c:pt>
                <c:pt idx="204655">
                  <c:v>51.469497422685201</c:v>
                </c:pt>
                <c:pt idx="204656">
                  <c:v>51.469588995577297</c:v>
                </c:pt>
                <c:pt idx="204657">
                  <c:v>51.469680568176301</c:v>
                </c:pt>
                <c:pt idx="204658">
                  <c:v>51.469772140482199</c:v>
                </c:pt>
                <c:pt idx="204659">
                  <c:v>51.469863712494998</c:v>
                </c:pt>
                <c:pt idx="204660">
                  <c:v>51.469955284214599</c:v>
                </c:pt>
                <c:pt idx="204661">
                  <c:v>51.470046855641201</c:v>
                </c:pt>
                <c:pt idx="204662">
                  <c:v>51.470138426774596</c:v>
                </c:pt>
                <c:pt idx="204663">
                  <c:v>51.470229997614901</c:v>
                </c:pt>
                <c:pt idx="204664">
                  <c:v>51.470321568162198</c:v>
                </c:pt>
                <c:pt idx="204665">
                  <c:v>51.470413138416298</c:v>
                </c:pt>
                <c:pt idx="204666">
                  <c:v>51.470504708377298</c:v>
                </c:pt>
                <c:pt idx="204667">
                  <c:v>51.4705962780452</c:v>
                </c:pt>
                <c:pt idx="204668">
                  <c:v>51.470687847419903</c:v>
                </c:pt>
                <c:pt idx="204669">
                  <c:v>51.4707794165016</c:v>
                </c:pt>
                <c:pt idx="204670">
                  <c:v>51.470870985290198</c:v>
                </c:pt>
                <c:pt idx="204671">
                  <c:v>51.470962553785697</c:v>
                </c:pt>
                <c:pt idx="204672">
                  <c:v>51.471054121987997</c:v>
                </c:pt>
                <c:pt idx="204673">
                  <c:v>51.471145689897298</c:v>
                </c:pt>
                <c:pt idx="204674">
                  <c:v>51.471237257513501</c:v>
                </c:pt>
                <c:pt idx="204675">
                  <c:v>51.471328824836498</c:v>
                </c:pt>
                <c:pt idx="204676">
                  <c:v>51.471420391866502</c:v>
                </c:pt>
                <c:pt idx="204677">
                  <c:v>51.471511958603401</c:v>
                </c:pt>
                <c:pt idx="204678">
                  <c:v>51.471603525047101</c:v>
                </c:pt>
                <c:pt idx="204679">
                  <c:v>51.471695091197802</c:v>
                </c:pt>
                <c:pt idx="204680">
                  <c:v>51.471786657055397</c:v>
                </c:pt>
                <c:pt idx="204681">
                  <c:v>51.4718782226199</c:v>
                </c:pt>
                <c:pt idx="204682">
                  <c:v>51.471969787891297</c:v>
                </c:pt>
                <c:pt idx="204683">
                  <c:v>51.472061352869602</c:v>
                </c:pt>
                <c:pt idx="204684">
                  <c:v>51.472152917554801</c:v>
                </c:pt>
                <c:pt idx="204685">
                  <c:v>51.472244481946902</c:v>
                </c:pt>
                <c:pt idx="204686">
                  <c:v>51.472336046045903</c:v>
                </c:pt>
                <c:pt idx="204687">
                  <c:v>51.472427609851898</c:v>
                </c:pt>
                <c:pt idx="204688">
                  <c:v>51.472519173364702</c:v>
                </c:pt>
                <c:pt idx="204689">
                  <c:v>51.4726107365845</c:v>
                </c:pt>
                <c:pt idx="204690">
                  <c:v>51.472702299511198</c:v>
                </c:pt>
                <c:pt idx="204691">
                  <c:v>51.472793862144798</c:v>
                </c:pt>
                <c:pt idx="204692">
                  <c:v>51.472885424485298</c:v>
                </c:pt>
                <c:pt idx="204693">
                  <c:v>51.4729769865327</c:v>
                </c:pt>
                <c:pt idx="204694">
                  <c:v>51.473068548287102</c:v>
                </c:pt>
                <c:pt idx="204695">
                  <c:v>51.473160109748299</c:v>
                </c:pt>
                <c:pt idx="204696">
                  <c:v>51.473251670916497</c:v>
                </c:pt>
                <c:pt idx="204697">
                  <c:v>51.473343231791603</c:v>
                </c:pt>
                <c:pt idx="204698">
                  <c:v>51.473434792373702</c:v>
                </c:pt>
                <c:pt idx="204699">
                  <c:v>51.473526352662603</c:v>
                </c:pt>
                <c:pt idx="204700">
                  <c:v>51.473617912658497</c:v>
                </c:pt>
                <c:pt idx="204701">
                  <c:v>51.4737094723613</c:v>
                </c:pt>
                <c:pt idx="204702">
                  <c:v>51.473801031771004</c:v>
                </c:pt>
                <c:pt idx="204703">
                  <c:v>51.473892590887701</c:v>
                </c:pt>
                <c:pt idx="204704">
                  <c:v>51.473984149711299</c:v>
                </c:pt>
                <c:pt idx="204705">
                  <c:v>51.474075708241799</c:v>
                </c:pt>
                <c:pt idx="204706">
                  <c:v>51.474167266479199</c:v>
                </c:pt>
                <c:pt idx="204707">
                  <c:v>51.4742588244236</c:v>
                </c:pt>
                <c:pt idx="204708">
                  <c:v>51.474350382074903</c:v>
                </c:pt>
                <c:pt idx="204709">
                  <c:v>51.474441939433099</c:v>
                </c:pt>
                <c:pt idx="204710">
                  <c:v>51.474533496498303</c:v>
                </c:pt>
                <c:pt idx="204711">
                  <c:v>51.474625053270401</c:v>
                </c:pt>
                <c:pt idx="204712">
                  <c:v>51.4747166097494</c:v>
                </c:pt>
                <c:pt idx="204713">
                  <c:v>51.4748081659354</c:v>
                </c:pt>
                <c:pt idx="204714">
                  <c:v>51.474899721828301</c:v>
                </c:pt>
                <c:pt idx="204715">
                  <c:v>51.474991277428103</c:v>
                </c:pt>
                <c:pt idx="204716">
                  <c:v>51.475082832734898</c:v>
                </c:pt>
                <c:pt idx="204717">
                  <c:v>51.475174387748602</c:v>
                </c:pt>
                <c:pt idx="204718">
                  <c:v>51.475265942469299</c:v>
                </c:pt>
                <c:pt idx="204719">
                  <c:v>51.475357496896898</c:v>
                </c:pt>
                <c:pt idx="204720">
                  <c:v>51.475449051031397</c:v>
                </c:pt>
                <c:pt idx="204721">
                  <c:v>51.475540604872897</c:v>
                </c:pt>
                <c:pt idx="204722">
                  <c:v>51.475632158421398</c:v>
                </c:pt>
                <c:pt idx="204723">
                  <c:v>51.4757237116767</c:v>
                </c:pt>
                <c:pt idx="204724">
                  <c:v>51.475815264639103</c:v>
                </c:pt>
                <c:pt idx="204725">
                  <c:v>51.475906817308299</c:v>
                </c:pt>
                <c:pt idx="204726">
                  <c:v>51.475998369684604</c:v>
                </c:pt>
                <c:pt idx="204727">
                  <c:v>51.476089921767702</c:v>
                </c:pt>
                <c:pt idx="204728">
                  <c:v>51.476181473557801</c:v>
                </c:pt>
                <c:pt idx="204729">
                  <c:v>51.476273025054901</c:v>
                </c:pt>
                <c:pt idx="204730">
                  <c:v>51.476364576258902</c:v>
                </c:pt>
                <c:pt idx="204731">
                  <c:v>51.476456127169897</c:v>
                </c:pt>
                <c:pt idx="204732">
                  <c:v>51.476547677787799</c:v>
                </c:pt>
                <c:pt idx="204733">
                  <c:v>51.476639228112703</c:v>
                </c:pt>
                <c:pt idx="204734">
                  <c:v>51.476730778144599</c:v>
                </c:pt>
                <c:pt idx="204735">
                  <c:v>51.476822327883397</c:v>
                </c:pt>
                <c:pt idx="204736">
                  <c:v>51.476913877329103</c:v>
                </c:pt>
                <c:pt idx="204737">
                  <c:v>51.477005426481803</c:v>
                </c:pt>
                <c:pt idx="204738">
                  <c:v>51.477096975341503</c:v>
                </c:pt>
                <c:pt idx="204739">
                  <c:v>51.477188523908097</c:v>
                </c:pt>
                <c:pt idx="204740">
                  <c:v>51.477280072181699</c:v>
                </c:pt>
                <c:pt idx="204741">
                  <c:v>51.477371620162302</c:v>
                </c:pt>
                <c:pt idx="204742">
                  <c:v>51.477463167849798</c:v>
                </c:pt>
                <c:pt idx="204743">
                  <c:v>51.477554715244302</c:v>
                </c:pt>
                <c:pt idx="204744">
                  <c:v>51.477646262345701</c:v>
                </c:pt>
                <c:pt idx="204745">
                  <c:v>51.4777378091541</c:v>
                </c:pt>
                <c:pt idx="204746">
                  <c:v>51.477829355669499</c:v>
                </c:pt>
                <c:pt idx="204747">
                  <c:v>51.477920901891899</c:v>
                </c:pt>
                <c:pt idx="204748">
                  <c:v>51.4780124478212</c:v>
                </c:pt>
                <c:pt idx="204749">
                  <c:v>51.478103993457502</c:v>
                </c:pt>
                <c:pt idx="204750">
                  <c:v>51.478195538800698</c:v>
                </c:pt>
                <c:pt idx="204751">
                  <c:v>51.478287083850901</c:v>
                </c:pt>
                <c:pt idx="204752">
                  <c:v>51.478378628608098</c:v>
                </c:pt>
                <c:pt idx="204753">
                  <c:v>51.478470173072303</c:v>
                </c:pt>
                <c:pt idx="204754">
                  <c:v>51.478561717243501</c:v>
                </c:pt>
                <c:pt idx="204755">
                  <c:v>51.4786532611216</c:v>
                </c:pt>
                <c:pt idx="204756">
                  <c:v>51.4787448047067</c:v>
                </c:pt>
                <c:pt idx="204757">
                  <c:v>51.478836347998801</c:v>
                </c:pt>
                <c:pt idx="204758">
                  <c:v>51.478927890997802</c:v>
                </c:pt>
                <c:pt idx="204759">
                  <c:v>51.479019433703797</c:v>
                </c:pt>
                <c:pt idx="204760">
                  <c:v>51.4791109761169</c:v>
                </c:pt>
                <c:pt idx="204761">
                  <c:v>51.479202518236903</c:v>
                </c:pt>
                <c:pt idx="204762">
                  <c:v>51.4792940600638</c:v>
                </c:pt>
                <c:pt idx="204763">
                  <c:v>51.479385601597798</c:v>
                </c:pt>
                <c:pt idx="204764">
                  <c:v>51.479477142838697</c:v>
                </c:pt>
                <c:pt idx="204765">
                  <c:v>51.479568683786702</c:v>
                </c:pt>
                <c:pt idx="204766">
                  <c:v>51.479660224441602</c:v>
                </c:pt>
                <c:pt idx="204767">
                  <c:v>51.479751764803503</c:v>
                </c:pt>
                <c:pt idx="204768">
                  <c:v>51.479843304872396</c:v>
                </c:pt>
                <c:pt idx="204769">
                  <c:v>51.479934844648199</c:v>
                </c:pt>
                <c:pt idx="204770">
                  <c:v>51.480026384131101</c:v>
                </c:pt>
                <c:pt idx="204771">
                  <c:v>51.480117923320996</c:v>
                </c:pt>
                <c:pt idx="204772">
                  <c:v>51.4802094622178</c:v>
                </c:pt>
                <c:pt idx="204773">
                  <c:v>51.480301000821598</c:v>
                </c:pt>
                <c:pt idx="204774">
                  <c:v>51.480392539132502</c:v>
                </c:pt>
                <c:pt idx="204775">
                  <c:v>51.480484077150301</c:v>
                </c:pt>
                <c:pt idx="204776">
                  <c:v>51.4805756148751</c:v>
                </c:pt>
                <c:pt idx="204777">
                  <c:v>51.4806671523069</c:v>
                </c:pt>
                <c:pt idx="204778">
                  <c:v>51.4807586894457</c:v>
                </c:pt>
                <c:pt idx="204779">
                  <c:v>51.480850226291501</c:v>
                </c:pt>
                <c:pt idx="204780">
                  <c:v>51.480941762844402</c:v>
                </c:pt>
                <c:pt idx="204781">
                  <c:v>51.481033299104197</c:v>
                </c:pt>
                <c:pt idx="204782">
                  <c:v>51.481124835071</c:v>
                </c:pt>
                <c:pt idx="204783">
                  <c:v>51.481216370744797</c:v>
                </c:pt>
                <c:pt idx="204784">
                  <c:v>51.4813079061256</c:v>
                </c:pt>
                <c:pt idx="204785">
                  <c:v>51.481399441213398</c:v>
                </c:pt>
                <c:pt idx="204786">
                  <c:v>51.481490976008203</c:v>
                </c:pt>
                <c:pt idx="204787">
                  <c:v>51.481582510510101</c:v>
                </c:pt>
                <c:pt idx="204788">
                  <c:v>51.481674044718901</c:v>
                </c:pt>
                <c:pt idx="204789">
                  <c:v>51.4817655786347</c:v>
                </c:pt>
                <c:pt idx="204790">
                  <c:v>51.4818571122576</c:v>
                </c:pt>
                <c:pt idx="204791">
                  <c:v>51.481948645587401</c:v>
                </c:pt>
                <c:pt idx="204792">
                  <c:v>51.482040178624302</c:v>
                </c:pt>
                <c:pt idx="204793">
                  <c:v>51.482131711368197</c:v>
                </c:pt>
                <c:pt idx="204794">
                  <c:v>51.482223243819099</c:v>
                </c:pt>
                <c:pt idx="204795">
                  <c:v>51.482314775977002</c:v>
                </c:pt>
                <c:pt idx="204796">
                  <c:v>51.482406307841899</c:v>
                </c:pt>
                <c:pt idx="204797">
                  <c:v>51.482497839413803</c:v>
                </c:pt>
                <c:pt idx="204798">
                  <c:v>51.4825893706928</c:v>
                </c:pt>
                <c:pt idx="204799">
                  <c:v>51.482680901678698</c:v>
                </c:pt>
                <c:pt idx="204800">
                  <c:v>51.482772432371704</c:v>
                </c:pt>
                <c:pt idx="204801">
                  <c:v>51.482863962771702</c:v>
                </c:pt>
                <c:pt idx="204802">
                  <c:v>51.482955492878702</c:v>
                </c:pt>
                <c:pt idx="204803">
                  <c:v>51.483047022692801</c:v>
                </c:pt>
                <c:pt idx="204804">
                  <c:v>51.483138552213802</c:v>
                </c:pt>
                <c:pt idx="204805">
                  <c:v>51.483230081441903</c:v>
                </c:pt>
                <c:pt idx="204806">
                  <c:v>51.483321610376997</c:v>
                </c:pt>
                <c:pt idx="204807">
                  <c:v>51.483413139019099</c:v>
                </c:pt>
                <c:pt idx="204808">
                  <c:v>51.483504667368301</c:v>
                </c:pt>
                <c:pt idx="204809">
                  <c:v>51.483596195424496</c:v>
                </c:pt>
                <c:pt idx="204810">
                  <c:v>51.4836877231877</c:v>
                </c:pt>
                <c:pt idx="204811">
                  <c:v>51.483779250657904</c:v>
                </c:pt>
                <c:pt idx="204812">
                  <c:v>51.4838707778352</c:v>
                </c:pt>
                <c:pt idx="204813">
                  <c:v>51.483962304719498</c:v>
                </c:pt>
                <c:pt idx="204814">
                  <c:v>51.484053831310803</c:v>
                </c:pt>
                <c:pt idx="204815">
                  <c:v>51.484145357609101</c:v>
                </c:pt>
                <c:pt idx="204816">
                  <c:v>51.4842368836145</c:v>
                </c:pt>
                <c:pt idx="204817">
                  <c:v>51.484328409326999</c:v>
                </c:pt>
                <c:pt idx="204818">
                  <c:v>51.484419934746398</c:v>
                </c:pt>
                <c:pt idx="204819">
                  <c:v>51.484511459872898</c:v>
                </c:pt>
                <c:pt idx="204820">
                  <c:v>51.484602984706399</c:v>
                </c:pt>
                <c:pt idx="204821">
                  <c:v>51.484694509246999</c:v>
                </c:pt>
                <c:pt idx="204822">
                  <c:v>51.484786033494601</c:v>
                </c:pt>
                <c:pt idx="204823">
                  <c:v>51.484877557449202</c:v>
                </c:pt>
                <c:pt idx="204824">
                  <c:v>51.484969081110897</c:v>
                </c:pt>
                <c:pt idx="204825">
                  <c:v>51.4850606044796</c:v>
                </c:pt>
                <c:pt idx="204826">
                  <c:v>51.485152127555402</c:v>
                </c:pt>
                <c:pt idx="204827">
                  <c:v>51.485243650338198</c:v>
                </c:pt>
                <c:pt idx="204828">
                  <c:v>51.485335172828101</c:v>
                </c:pt>
                <c:pt idx="204829">
                  <c:v>51.485426695024898</c:v>
                </c:pt>
                <c:pt idx="204830">
                  <c:v>51.485518216928902</c:v>
                </c:pt>
                <c:pt idx="204831">
                  <c:v>51.4856097385399</c:v>
                </c:pt>
                <c:pt idx="204832">
                  <c:v>51.485701259857898</c:v>
                </c:pt>
                <c:pt idx="204833">
                  <c:v>51.485792780883003</c:v>
                </c:pt>
                <c:pt idx="204834">
                  <c:v>51.485884301615101</c:v>
                </c:pt>
                <c:pt idx="204835">
                  <c:v>51.4859758220543</c:v>
                </c:pt>
                <c:pt idx="204836">
                  <c:v>51.486067342200499</c:v>
                </c:pt>
                <c:pt idx="204837">
                  <c:v>51.486158862053799</c:v>
                </c:pt>
                <c:pt idx="204838">
                  <c:v>51.486250381614198</c:v>
                </c:pt>
                <c:pt idx="204839">
                  <c:v>51.486341900881598</c:v>
                </c:pt>
                <c:pt idx="204840">
                  <c:v>51.486433419855999</c:v>
                </c:pt>
                <c:pt idx="204841">
                  <c:v>51.486524938537499</c:v>
                </c:pt>
                <c:pt idx="204842">
                  <c:v>51.4866164569261</c:v>
                </c:pt>
                <c:pt idx="204843">
                  <c:v>51.486707975021702</c:v>
                </c:pt>
                <c:pt idx="204844">
                  <c:v>51.486799492824403</c:v>
                </c:pt>
                <c:pt idx="204845">
                  <c:v>51.486891010334098</c:v>
                </c:pt>
                <c:pt idx="204846">
                  <c:v>51.4869825275509</c:v>
                </c:pt>
                <c:pt idx="204847">
                  <c:v>51.487074044474802</c:v>
                </c:pt>
                <c:pt idx="204848">
                  <c:v>51.487165561105698</c:v>
                </c:pt>
                <c:pt idx="204849">
                  <c:v>51.487257077443701</c:v>
                </c:pt>
                <c:pt idx="204850">
                  <c:v>51.487348593488697</c:v>
                </c:pt>
                <c:pt idx="204851">
                  <c:v>51.487440109240801</c:v>
                </c:pt>
                <c:pt idx="204852">
                  <c:v>51.487531624699997</c:v>
                </c:pt>
                <c:pt idx="204853">
                  <c:v>51.487623139866301</c:v>
                </c:pt>
                <c:pt idx="204854">
                  <c:v>51.487714654739598</c:v>
                </c:pt>
                <c:pt idx="204855">
                  <c:v>51.487806169320002</c:v>
                </c:pt>
                <c:pt idx="204856">
                  <c:v>51.4878976836074</c:v>
                </c:pt>
                <c:pt idx="204857">
                  <c:v>51.487989197601898</c:v>
                </c:pt>
                <c:pt idx="204858">
                  <c:v>51.488080711303503</c:v>
                </c:pt>
                <c:pt idx="204859">
                  <c:v>51.488172224712201</c:v>
                </c:pt>
                <c:pt idx="204860">
                  <c:v>51.488263737827999</c:v>
                </c:pt>
                <c:pt idx="204861">
                  <c:v>51.488355250650798</c:v>
                </c:pt>
                <c:pt idx="204862">
                  <c:v>51.488446763180697</c:v>
                </c:pt>
                <c:pt idx="204863">
                  <c:v>51.488538275417604</c:v>
                </c:pt>
                <c:pt idx="204864">
                  <c:v>51.488629787361702</c:v>
                </c:pt>
                <c:pt idx="204865">
                  <c:v>51.488721299012802</c:v>
                </c:pt>
                <c:pt idx="204866">
                  <c:v>51.488812810371002</c:v>
                </c:pt>
                <c:pt idx="204867">
                  <c:v>51.488904321436301</c:v>
                </c:pt>
                <c:pt idx="204868">
                  <c:v>51.488995832208701</c:v>
                </c:pt>
                <c:pt idx="204869">
                  <c:v>51.489087342688102</c:v>
                </c:pt>
                <c:pt idx="204870">
                  <c:v>51.489178852874701</c:v>
                </c:pt>
                <c:pt idx="204871">
                  <c:v>51.489270362768302</c:v>
                </c:pt>
                <c:pt idx="204872">
                  <c:v>51.489361872369003</c:v>
                </c:pt>
                <c:pt idx="204873">
                  <c:v>51.489453381676803</c:v>
                </c:pt>
                <c:pt idx="204874">
                  <c:v>51.489544890691597</c:v>
                </c:pt>
                <c:pt idx="204875">
                  <c:v>51.489636399413598</c:v>
                </c:pt>
                <c:pt idx="204876">
                  <c:v>51.489727907842699</c:v>
                </c:pt>
                <c:pt idx="204877">
                  <c:v>51.489819415978801</c:v>
                </c:pt>
                <c:pt idx="204878">
                  <c:v>51.489910923822002</c:v>
                </c:pt>
                <c:pt idx="204879">
                  <c:v>51.490002431372297</c:v>
                </c:pt>
                <c:pt idx="204880">
                  <c:v>51.490093938629798</c:v>
                </c:pt>
                <c:pt idx="204881">
                  <c:v>51.4901854455943</c:v>
                </c:pt>
                <c:pt idx="204882">
                  <c:v>51.490276952265901</c:v>
                </c:pt>
                <c:pt idx="204883">
                  <c:v>51.490368458644603</c:v>
                </c:pt>
                <c:pt idx="204884">
                  <c:v>51.490459964730398</c:v>
                </c:pt>
                <c:pt idx="204885">
                  <c:v>51.4905514705233</c:v>
                </c:pt>
                <c:pt idx="204886">
                  <c:v>51.490642976023302</c:v>
                </c:pt>
                <c:pt idx="204887">
                  <c:v>51.490734481230398</c:v>
                </c:pt>
                <c:pt idx="204888">
                  <c:v>51.4908259861445</c:v>
                </c:pt>
                <c:pt idx="204889">
                  <c:v>51.490917490765803</c:v>
                </c:pt>
                <c:pt idx="204890">
                  <c:v>51.491008995094198</c:v>
                </c:pt>
                <c:pt idx="204891">
                  <c:v>51.491100499129701</c:v>
                </c:pt>
                <c:pt idx="204892">
                  <c:v>51.491192002872303</c:v>
                </c:pt>
                <c:pt idx="204893">
                  <c:v>51.491283506321999</c:v>
                </c:pt>
                <c:pt idx="204894">
                  <c:v>51.491375009478801</c:v>
                </c:pt>
                <c:pt idx="204895">
                  <c:v>51.491466512342697</c:v>
                </c:pt>
                <c:pt idx="204896">
                  <c:v>51.491558014913799</c:v>
                </c:pt>
                <c:pt idx="204897">
                  <c:v>51.491649517191902</c:v>
                </c:pt>
                <c:pt idx="204898">
                  <c:v>51.491741019177098</c:v>
                </c:pt>
                <c:pt idx="204899">
                  <c:v>51.491832520869501</c:v>
                </c:pt>
                <c:pt idx="204900">
                  <c:v>51.491924022268996</c:v>
                </c:pt>
                <c:pt idx="204901">
                  <c:v>51.4920155233755</c:v>
                </c:pt>
                <c:pt idx="204902">
                  <c:v>51.492107024189202</c:v>
                </c:pt>
                <c:pt idx="204903">
                  <c:v>51.492198524709998</c:v>
                </c:pt>
                <c:pt idx="204904">
                  <c:v>51.492290024937901</c:v>
                </c:pt>
                <c:pt idx="204905">
                  <c:v>51.492381524872997</c:v>
                </c:pt>
                <c:pt idx="204906">
                  <c:v>51.4924730245151</c:v>
                </c:pt>
                <c:pt idx="204907">
                  <c:v>51.492564523864402</c:v>
                </c:pt>
                <c:pt idx="204908">
                  <c:v>51.492656022920798</c:v>
                </c:pt>
                <c:pt idx="204909">
                  <c:v>51.492747521684301</c:v>
                </c:pt>
                <c:pt idx="204910">
                  <c:v>51.492839020154904</c:v>
                </c:pt>
                <c:pt idx="204911">
                  <c:v>51.492930518332599</c:v>
                </c:pt>
                <c:pt idx="204912">
                  <c:v>51.493022016217502</c:v>
                </c:pt>
                <c:pt idx="204913">
                  <c:v>51.493113513809497</c:v>
                </c:pt>
                <c:pt idx="204914">
                  <c:v>51.4932050111086</c:v>
                </c:pt>
                <c:pt idx="204915">
                  <c:v>51.493296508114902</c:v>
                </c:pt>
                <c:pt idx="204916">
                  <c:v>51.493388004828198</c:v>
                </c:pt>
                <c:pt idx="204917">
                  <c:v>51.4934795012487</c:v>
                </c:pt>
                <c:pt idx="204918">
                  <c:v>51.493570997376402</c:v>
                </c:pt>
                <c:pt idx="204919">
                  <c:v>51.493662493211097</c:v>
                </c:pt>
                <c:pt idx="204920">
                  <c:v>51.493753988752999</c:v>
                </c:pt>
                <c:pt idx="204921">
                  <c:v>51.493845484002001</c:v>
                </c:pt>
                <c:pt idx="204922">
                  <c:v>51.493936978958203</c:v>
                </c:pt>
                <c:pt idx="204923">
                  <c:v>51.494028473621498</c:v>
                </c:pt>
                <c:pt idx="204924">
                  <c:v>51.4941199679919</c:v>
                </c:pt>
                <c:pt idx="204925">
                  <c:v>51.494211462069401</c:v>
                </c:pt>
                <c:pt idx="204926">
                  <c:v>51.494302955854103</c:v>
                </c:pt>
                <c:pt idx="204927">
                  <c:v>51.494394449345897</c:v>
                </c:pt>
                <c:pt idx="204928">
                  <c:v>51.494485942544898</c:v>
                </c:pt>
                <c:pt idx="204929">
                  <c:v>51.494577435450999</c:v>
                </c:pt>
                <c:pt idx="204930">
                  <c:v>51.4946689280642</c:v>
                </c:pt>
                <c:pt idx="204931">
                  <c:v>51.494760420384601</c:v>
                </c:pt>
                <c:pt idx="204932">
                  <c:v>51.494851912412102</c:v>
                </c:pt>
                <c:pt idx="204933">
                  <c:v>51.494943404146703</c:v>
                </c:pt>
                <c:pt idx="204934">
                  <c:v>51.495034895588503</c:v>
                </c:pt>
                <c:pt idx="204935">
                  <c:v>51.495126386737503</c:v>
                </c:pt>
                <c:pt idx="204936">
                  <c:v>51.495217877593603</c:v>
                </c:pt>
                <c:pt idx="204937">
                  <c:v>51.495309368156803</c:v>
                </c:pt>
                <c:pt idx="204938">
                  <c:v>51.495400858427203</c:v>
                </c:pt>
                <c:pt idx="204939">
                  <c:v>51.495492348404703</c:v>
                </c:pt>
                <c:pt idx="204940">
                  <c:v>51.495583838089402</c:v>
                </c:pt>
                <c:pt idx="204941">
                  <c:v>51.495675327481301</c:v>
                </c:pt>
                <c:pt idx="204942">
                  <c:v>51.4957668165802</c:v>
                </c:pt>
                <c:pt idx="204943">
                  <c:v>51.495858305386399</c:v>
                </c:pt>
                <c:pt idx="204944">
                  <c:v>51.495949793899698</c:v>
                </c:pt>
                <c:pt idx="204945">
                  <c:v>51.496041282120103</c:v>
                </c:pt>
                <c:pt idx="204946">
                  <c:v>51.496132770047701</c:v>
                </c:pt>
                <c:pt idx="204947">
                  <c:v>51.4962242576824</c:v>
                </c:pt>
                <c:pt idx="204948">
                  <c:v>51.496315745024297</c:v>
                </c:pt>
                <c:pt idx="204949">
                  <c:v>51.496407232073402</c:v>
                </c:pt>
                <c:pt idx="204950">
                  <c:v>51.496498718829599</c:v>
                </c:pt>
                <c:pt idx="204951">
                  <c:v>51.496590205293003</c:v>
                </c:pt>
                <c:pt idx="204952">
                  <c:v>51.4966816914635</c:v>
                </c:pt>
                <c:pt idx="204953">
                  <c:v>51.496773177341197</c:v>
                </c:pt>
                <c:pt idx="204954">
                  <c:v>51.4968646629261</c:v>
                </c:pt>
                <c:pt idx="204955">
                  <c:v>51.496956148218104</c:v>
                </c:pt>
                <c:pt idx="204956">
                  <c:v>51.497047633217299</c:v>
                </c:pt>
                <c:pt idx="204957">
                  <c:v>51.497139117923702</c:v>
                </c:pt>
                <c:pt idx="204958">
                  <c:v>51.497230602337197</c:v>
                </c:pt>
                <c:pt idx="204959">
                  <c:v>51.497322086457899</c:v>
                </c:pt>
                <c:pt idx="204960">
                  <c:v>51.497413570285701</c:v>
                </c:pt>
                <c:pt idx="204961">
                  <c:v>51.497505053820703</c:v>
                </c:pt>
                <c:pt idx="204962">
                  <c:v>51.497596537062897</c:v>
                </c:pt>
                <c:pt idx="204963">
                  <c:v>51.497688020012298</c:v>
                </c:pt>
                <c:pt idx="204964">
                  <c:v>51.497779502668799</c:v>
                </c:pt>
                <c:pt idx="204965">
                  <c:v>51.497870985032499</c:v>
                </c:pt>
                <c:pt idx="204966">
                  <c:v>51.497962467103399</c:v>
                </c:pt>
                <c:pt idx="204967">
                  <c:v>51.498053948881399</c:v>
                </c:pt>
                <c:pt idx="204968">
                  <c:v>51.498145430366698</c:v>
                </c:pt>
                <c:pt idx="204969">
                  <c:v>51.498236911559097</c:v>
                </c:pt>
                <c:pt idx="204970">
                  <c:v>51.498328392458603</c:v>
                </c:pt>
                <c:pt idx="204971">
                  <c:v>51.498419873065401</c:v>
                </c:pt>
                <c:pt idx="204972">
                  <c:v>51.4985113533793</c:v>
                </c:pt>
                <c:pt idx="204973">
                  <c:v>51.498602833400497</c:v>
                </c:pt>
                <c:pt idx="204974">
                  <c:v>51.498694313128702</c:v>
                </c:pt>
                <c:pt idx="204975">
                  <c:v>51.498785792564199</c:v>
                </c:pt>
                <c:pt idx="204976">
                  <c:v>51.498877271706903</c:v>
                </c:pt>
                <c:pt idx="204977">
                  <c:v>51.498968750556699</c:v>
                </c:pt>
                <c:pt idx="204978">
                  <c:v>51.499060229113702</c:v>
                </c:pt>
                <c:pt idx="204979">
                  <c:v>51.499151707377997</c:v>
                </c:pt>
                <c:pt idx="204980">
                  <c:v>51.4992431853494</c:v>
                </c:pt>
                <c:pt idx="204981">
                  <c:v>51.499334663027902</c:v>
                </c:pt>
                <c:pt idx="204982">
                  <c:v>51.499426140413703</c:v>
                </c:pt>
                <c:pt idx="204983">
                  <c:v>51.499517617506697</c:v>
                </c:pt>
                <c:pt idx="204984">
                  <c:v>51.499609094306798</c:v>
                </c:pt>
                <c:pt idx="204985">
                  <c:v>51.499700570814198</c:v>
                </c:pt>
                <c:pt idx="204986">
                  <c:v>51.499792047028699</c:v>
                </c:pt>
                <c:pt idx="204987">
                  <c:v>51.499883522950398</c:v>
                </c:pt>
                <c:pt idx="204988">
                  <c:v>51.499974998579397</c:v>
                </c:pt>
                <c:pt idx="204989">
                  <c:v>51.500066473915503</c:v>
                </c:pt>
                <c:pt idx="204990">
                  <c:v>51.500157948958801</c:v>
                </c:pt>
                <c:pt idx="204991">
                  <c:v>51.500249423709299</c:v>
                </c:pt>
                <c:pt idx="204992">
                  <c:v>51.500340898167003</c:v>
                </c:pt>
                <c:pt idx="204993">
                  <c:v>51.5004323723319</c:v>
                </c:pt>
                <c:pt idx="204994">
                  <c:v>51.500523846203997</c:v>
                </c:pt>
                <c:pt idx="204995">
                  <c:v>51.5006153197833</c:v>
                </c:pt>
                <c:pt idx="204996">
                  <c:v>51.500706793069803</c:v>
                </c:pt>
                <c:pt idx="204997">
                  <c:v>51.500798266063498</c:v>
                </c:pt>
                <c:pt idx="204998">
                  <c:v>51.500889738764499</c:v>
                </c:pt>
                <c:pt idx="204999">
                  <c:v>51.500981211172601</c:v>
                </c:pt>
                <c:pt idx="205000">
                  <c:v>51.501072683287902</c:v>
                </c:pt>
                <c:pt idx="205001">
                  <c:v>51.501164155110402</c:v>
                </c:pt>
                <c:pt idx="205002">
                  <c:v>51.501255626640102</c:v>
                </c:pt>
                <c:pt idx="205003">
                  <c:v>51.501347097877101</c:v>
                </c:pt>
                <c:pt idx="205004">
                  <c:v>51.5014385688212</c:v>
                </c:pt>
                <c:pt idx="205005">
                  <c:v>51.501530039472598</c:v>
                </c:pt>
                <c:pt idx="205006">
                  <c:v>51.501621509831203</c:v>
                </c:pt>
                <c:pt idx="205007">
                  <c:v>51.501712979896901</c:v>
                </c:pt>
                <c:pt idx="205008">
                  <c:v>51.501804449669898</c:v>
                </c:pt>
                <c:pt idx="205009">
                  <c:v>51.501895919150101</c:v>
                </c:pt>
                <c:pt idx="205010">
                  <c:v>51.501987388337596</c:v>
                </c:pt>
                <c:pt idx="205011">
                  <c:v>51.502078857232199</c:v>
                </c:pt>
                <c:pt idx="205012">
                  <c:v>51.502170325834101</c:v>
                </c:pt>
                <c:pt idx="205013">
                  <c:v>51.502261794143102</c:v>
                </c:pt>
                <c:pt idx="205014">
                  <c:v>51.502353262159403</c:v>
                </c:pt>
                <c:pt idx="205015">
                  <c:v>51.502444729882903</c:v>
                </c:pt>
                <c:pt idx="205016">
                  <c:v>51.502536197313603</c:v>
                </c:pt>
                <c:pt idx="205017">
                  <c:v>51.502627664451602</c:v>
                </c:pt>
                <c:pt idx="205018">
                  <c:v>51.5027191312968</c:v>
                </c:pt>
                <c:pt idx="205019">
                  <c:v>51.502810597849198</c:v>
                </c:pt>
                <c:pt idx="205020">
                  <c:v>51.502902064108802</c:v>
                </c:pt>
                <c:pt idx="205021">
                  <c:v>51.502993530075599</c:v>
                </c:pt>
                <c:pt idx="205022">
                  <c:v>51.503084995749703</c:v>
                </c:pt>
                <c:pt idx="205023">
                  <c:v>51.503176461130998</c:v>
                </c:pt>
                <c:pt idx="205024">
                  <c:v>51.5032679262195</c:v>
                </c:pt>
                <c:pt idx="205025">
                  <c:v>51.503359391015202</c:v>
                </c:pt>
                <c:pt idx="205026">
                  <c:v>51.503450855518203</c:v>
                </c:pt>
                <c:pt idx="205027">
                  <c:v>51.503542319728403</c:v>
                </c:pt>
                <c:pt idx="205028">
                  <c:v>51.503633783645903</c:v>
                </c:pt>
                <c:pt idx="205029">
                  <c:v>51.503725247270502</c:v>
                </c:pt>
                <c:pt idx="205030">
                  <c:v>51.503816710602401</c:v>
                </c:pt>
                <c:pt idx="205031">
                  <c:v>51.503908173641598</c:v>
                </c:pt>
                <c:pt idx="205032">
                  <c:v>51.503999636387903</c:v>
                </c:pt>
                <c:pt idx="205033">
                  <c:v>51.504091098841599</c:v>
                </c:pt>
                <c:pt idx="205034">
                  <c:v>51.504182561002402</c:v>
                </c:pt>
                <c:pt idx="205035">
                  <c:v>51.504274022870497</c:v>
                </c:pt>
                <c:pt idx="205036">
                  <c:v>51.504365484445799</c:v>
                </c:pt>
                <c:pt idx="205037">
                  <c:v>51.5044569457284</c:v>
                </c:pt>
                <c:pt idx="205038">
                  <c:v>51.5045484067182</c:v>
                </c:pt>
                <c:pt idx="205039">
                  <c:v>51.5046398674152</c:v>
                </c:pt>
                <c:pt idx="205040">
                  <c:v>51.504731327819499</c:v>
                </c:pt>
                <c:pt idx="205041">
                  <c:v>51.504822787930998</c:v>
                </c:pt>
                <c:pt idx="205042">
                  <c:v>51.504914247749802</c:v>
                </c:pt>
                <c:pt idx="205043">
                  <c:v>51.505005707275799</c:v>
                </c:pt>
                <c:pt idx="205044">
                  <c:v>51.505097166509103</c:v>
                </c:pt>
                <c:pt idx="205045">
                  <c:v>51.505188625449598</c:v>
                </c:pt>
                <c:pt idx="205046">
                  <c:v>51.5052800840974</c:v>
                </c:pt>
                <c:pt idx="205047">
                  <c:v>51.505371542452401</c:v>
                </c:pt>
                <c:pt idx="205048">
                  <c:v>51.505463000514602</c:v>
                </c:pt>
                <c:pt idx="205049">
                  <c:v>51.505554458284102</c:v>
                </c:pt>
                <c:pt idx="205050">
                  <c:v>51.505645915760901</c:v>
                </c:pt>
                <c:pt idx="205051">
                  <c:v>51.5057373729449</c:v>
                </c:pt>
                <c:pt idx="205052">
                  <c:v>51.505828829836197</c:v>
                </c:pt>
                <c:pt idx="205053">
                  <c:v>51.505920286434701</c:v>
                </c:pt>
                <c:pt idx="205054">
                  <c:v>51.506011742740498</c:v>
                </c:pt>
                <c:pt idx="205055">
                  <c:v>51.5061031987535</c:v>
                </c:pt>
                <c:pt idx="205056">
                  <c:v>51.506194654473802</c:v>
                </c:pt>
                <c:pt idx="205057">
                  <c:v>51.506286109901403</c:v>
                </c:pt>
                <c:pt idx="205058">
                  <c:v>51.506377565036203</c:v>
                </c:pt>
                <c:pt idx="205059">
                  <c:v>51.506469019878303</c:v>
                </c:pt>
                <c:pt idx="205060">
                  <c:v>51.506560474427602</c:v>
                </c:pt>
                <c:pt idx="205061">
                  <c:v>51.5066519286842</c:v>
                </c:pt>
                <c:pt idx="205062">
                  <c:v>51.506743382648096</c:v>
                </c:pt>
                <c:pt idx="205063">
                  <c:v>51.5068348363192</c:v>
                </c:pt>
                <c:pt idx="205064">
                  <c:v>51.506926289697603</c:v>
                </c:pt>
                <c:pt idx="205065">
                  <c:v>51.507017742783198</c:v>
                </c:pt>
                <c:pt idx="205066">
                  <c:v>51.507109195576099</c:v>
                </c:pt>
                <c:pt idx="205067">
                  <c:v>51.507200648076299</c:v>
                </c:pt>
                <c:pt idx="205068">
                  <c:v>51.507292100283799</c:v>
                </c:pt>
                <c:pt idx="205069">
                  <c:v>51.507383552198498</c:v>
                </c:pt>
                <c:pt idx="205070">
                  <c:v>51.507475003820502</c:v>
                </c:pt>
                <c:pt idx="205071">
                  <c:v>51.507566455149799</c:v>
                </c:pt>
                <c:pt idx="205072">
                  <c:v>51.507657906186303</c:v>
                </c:pt>
                <c:pt idx="205073">
                  <c:v>51.507749356930098</c:v>
                </c:pt>
                <c:pt idx="205074">
                  <c:v>51.5078408073812</c:v>
                </c:pt>
                <c:pt idx="205075">
                  <c:v>51.507932257539601</c:v>
                </c:pt>
                <c:pt idx="205076">
                  <c:v>51.508023707405201</c:v>
                </c:pt>
                <c:pt idx="205077">
                  <c:v>51.5081151569781</c:v>
                </c:pt>
                <c:pt idx="205078">
                  <c:v>51.508206606258298</c:v>
                </c:pt>
                <c:pt idx="205079">
                  <c:v>51.508298055245803</c:v>
                </c:pt>
                <c:pt idx="205080">
                  <c:v>51.508389503940599</c:v>
                </c:pt>
                <c:pt idx="205081">
                  <c:v>51.508480952342602</c:v>
                </c:pt>
                <c:pt idx="205082">
                  <c:v>51.508572400451897</c:v>
                </c:pt>
                <c:pt idx="205083">
                  <c:v>51.508663848268498</c:v>
                </c:pt>
                <c:pt idx="205084">
                  <c:v>51.508755295792398</c:v>
                </c:pt>
                <c:pt idx="205085">
                  <c:v>51.508846743023597</c:v>
                </c:pt>
                <c:pt idx="205086">
                  <c:v>51.508938189962002</c:v>
                </c:pt>
                <c:pt idx="205087">
                  <c:v>51.509029636607799</c:v>
                </c:pt>
                <c:pt idx="205088">
                  <c:v>51.509121082960803</c:v>
                </c:pt>
                <c:pt idx="205089">
                  <c:v>51.509212529021099</c:v>
                </c:pt>
                <c:pt idx="205090">
                  <c:v>51.5093039747887</c:v>
                </c:pt>
                <c:pt idx="205091">
                  <c:v>51.509395420263601</c:v>
                </c:pt>
                <c:pt idx="205092">
                  <c:v>51.509486865445801</c:v>
                </c:pt>
                <c:pt idx="205093">
                  <c:v>51.5095783103353</c:v>
                </c:pt>
                <c:pt idx="205094">
                  <c:v>51.509669754931998</c:v>
                </c:pt>
                <c:pt idx="205095">
                  <c:v>51.509761199236102</c:v>
                </c:pt>
                <c:pt idx="205096">
                  <c:v>51.509852643247498</c:v>
                </c:pt>
                <c:pt idx="205097">
                  <c:v>51.509944086966101</c:v>
                </c:pt>
                <c:pt idx="205098">
                  <c:v>51.510035530392102</c:v>
                </c:pt>
                <c:pt idx="205099">
                  <c:v>51.510126973525303</c:v>
                </c:pt>
                <c:pt idx="205100">
                  <c:v>51.510218416365902</c:v>
                </c:pt>
                <c:pt idx="205101">
                  <c:v>51.510309858913701</c:v>
                </c:pt>
                <c:pt idx="205102">
                  <c:v>51.510401301168898</c:v>
                </c:pt>
                <c:pt idx="205103">
                  <c:v>51.510492743131302</c:v>
                </c:pt>
                <c:pt idx="205104">
                  <c:v>51.510584184801097</c:v>
                </c:pt>
                <c:pt idx="205105">
                  <c:v>51.510675626178099</c:v>
                </c:pt>
                <c:pt idx="205106">
                  <c:v>51.510767067262499</c:v>
                </c:pt>
                <c:pt idx="205107">
                  <c:v>51.510858508054099</c:v>
                </c:pt>
                <c:pt idx="205108">
                  <c:v>51.510949948553097</c:v>
                </c:pt>
                <c:pt idx="205109">
                  <c:v>51.511041388759402</c:v>
                </c:pt>
                <c:pt idx="205110">
                  <c:v>51.511132828672999</c:v>
                </c:pt>
                <c:pt idx="205111">
                  <c:v>51.511224268293901</c:v>
                </c:pt>
                <c:pt idx="205112">
                  <c:v>51.511315707622103</c:v>
                </c:pt>
                <c:pt idx="205113">
                  <c:v>51.511407146657596</c:v>
                </c:pt>
                <c:pt idx="205114">
                  <c:v>51.511498585400403</c:v>
                </c:pt>
                <c:pt idx="205115">
                  <c:v>51.511590023850601</c:v>
                </c:pt>
                <c:pt idx="205116">
                  <c:v>51.511681462007999</c:v>
                </c:pt>
                <c:pt idx="205117">
                  <c:v>51.511772899872803</c:v>
                </c:pt>
                <c:pt idx="205118">
                  <c:v>51.511864337444898</c:v>
                </c:pt>
                <c:pt idx="205119">
                  <c:v>51.511955774724299</c:v>
                </c:pt>
                <c:pt idx="205120">
                  <c:v>51.512047211711</c:v>
                </c:pt>
                <c:pt idx="205121">
                  <c:v>51.512138648405099</c:v>
                </c:pt>
                <c:pt idx="205122">
                  <c:v>51.512230084806397</c:v>
                </c:pt>
                <c:pt idx="205123">
                  <c:v>51.512321520915101</c:v>
                </c:pt>
                <c:pt idx="205124">
                  <c:v>51.512412956731097</c:v>
                </c:pt>
                <c:pt idx="205125">
                  <c:v>51.512504392254399</c:v>
                </c:pt>
                <c:pt idx="205126">
                  <c:v>51.512595827485001</c:v>
                </c:pt>
                <c:pt idx="205127">
                  <c:v>51.512687262423</c:v>
                </c:pt>
                <c:pt idx="205128">
                  <c:v>51.512778697068299</c:v>
                </c:pt>
                <c:pt idx="205129">
                  <c:v>51.512870131420897</c:v>
                </c:pt>
                <c:pt idx="205130">
                  <c:v>51.5129615654809</c:v>
                </c:pt>
                <c:pt idx="205131">
                  <c:v>51.513052999248103</c:v>
                </c:pt>
                <c:pt idx="205132">
                  <c:v>51.513144432722697</c:v>
                </c:pt>
                <c:pt idx="205133">
                  <c:v>51.513235865904697</c:v>
                </c:pt>
                <c:pt idx="205134">
                  <c:v>51.513327298793897</c:v>
                </c:pt>
                <c:pt idx="205135">
                  <c:v>51.513418731390502</c:v>
                </c:pt>
                <c:pt idx="205136">
                  <c:v>51.513510163694498</c:v>
                </c:pt>
                <c:pt idx="205137">
                  <c:v>51.513601595705701</c:v>
                </c:pt>
                <c:pt idx="205138">
                  <c:v>51.513693027424303</c:v>
                </c:pt>
                <c:pt idx="205139">
                  <c:v>51.513784458850203</c:v>
                </c:pt>
                <c:pt idx="205140">
                  <c:v>51.513875889983503</c:v>
                </c:pt>
                <c:pt idx="205141">
                  <c:v>51.513967320824101</c:v>
                </c:pt>
                <c:pt idx="205142">
                  <c:v>51.514058751371998</c:v>
                </c:pt>
                <c:pt idx="205143">
                  <c:v>51.514150181627301</c:v>
                </c:pt>
                <c:pt idx="205144">
                  <c:v>51.514241611589902</c:v>
                </c:pt>
                <c:pt idx="205145">
                  <c:v>51.514333041259903</c:v>
                </c:pt>
                <c:pt idx="205146">
                  <c:v>51.514424470637202</c:v>
                </c:pt>
                <c:pt idx="205147">
                  <c:v>51.5145158997218</c:v>
                </c:pt>
                <c:pt idx="205148">
                  <c:v>51.514607328513797</c:v>
                </c:pt>
                <c:pt idx="205149">
                  <c:v>51.5146987570132</c:v>
                </c:pt>
                <c:pt idx="205150">
                  <c:v>51.514790185219802</c:v>
                </c:pt>
                <c:pt idx="205151">
                  <c:v>51.514881613133902</c:v>
                </c:pt>
                <c:pt idx="205152">
                  <c:v>51.514973040755201</c:v>
                </c:pt>
                <c:pt idx="205153">
                  <c:v>51.515064468083899</c:v>
                </c:pt>
                <c:pt idx="205154">
                  <c:v>51.515155895120003</c:v>
                </c:pt>
                <c:pt idx="205155">
                  <c:v>51.515247321863399</c:v>
                </c:pt>
                <c:pt idx="205156">
                  <c:v>51.5153387483142</c:v>
                </c:pt>
                <c:pt idx="205157">
                  <c:v>51.5154301744723</c:v>
                </c:pt>
                <c:pt idx="205158">
                  <c:v>51.515521600337799</c:v>
                </c:pt>
                <c:pt idx="205159">
                  <c:v>51.515613025910604</c:v>
                </c:pt>
                <c:pt idx="205160">
                  <c:v>51.5157044511908</c:v>
                </c:pt>
                <c:pt idx="205161">
                  <c:v>51.515795876178302</c:v>
                </c:pt>
                <c:pt idx="205162">
                  <c:v>51.515887300873203</c:v>
                </c:pt>
                <c:pt idx="205163">
                  <c:v>51.515978725275502</c:v>
                </c:pt>
                <c:pt idx="205164">
                  <c:v>51.516070149385101</c:v>
                </c:pt>
                <c:pt idx="205165">
                  <c:v>51.516161573202098</c:v>
                </c:pt>
                <c:pt idx="205166">
                  <c:v>51.516252996726401</c:v>
                </c:pt>
                <c:pt idx="205167">
                  <c:v>51.516344419958102</c:v>
                </c:pt>
                <c:pt idx="205168">
                  <c:v>51.516435842897202</c:v>
                </c:pt>
                <c:pt idx="205169">
                  <c:v>51.516527265543601</c:v>
                </c:pt>
                <c:pt idx="205170">
                  <c:v>51.516618687897399</c:v>
                </c:pt>
                <c:pt idx="205171">
                  <c:v>51.516710109958503</c:v>
                </c:pt>
                <c:pt idx="205172">
                  <c:v>51.516801531726998</c:v>
                </c:pt>
                <c:pt idx="205173">
                  <c:v>51.516892953202898</c:v>
                </c:pt>
                <c:pt idx="205174">
                  <c:v>51.516984374386197</c:v>
                </c:pt>
                <c:pt idx="205175">
                  <c:v>51.517075795276803</c:v>
                </c:pt>
                <c:pt idx="205176">
                  <c:v>51.5171672158748</c:v>
                </c:pt>
                <c:pt idx="205177">
                  <c:v>51.517258636180102</c:v>
                </c:pt>
                <c:pt idx="205178">
                  <c:v>51.517350056192903</c:v>
                </c:pt>
                <c:pt idx="205179">
                  <c:v>51.517441475913003</c:v>
                </c:pt>
                <c:pt idx="205180">
                  <c:v>51.517532895340501</c:v>
                </c:pt>
                <c:pt idx="205181">
                  <c:v>51.517624314475299</c:v>
                </c:pt>
                <c:pt idx="205182">
                  <c:v>51.517715733317502</c:v>
                </c:pt>
                <c:pt idx="205183">
                  <c:v>51.517807151867103</c:v>
                </c:pt>
                <c:pt idx="205184">
                  <c:v>51.517898570124103</c:v>
                </c:pt>
                <c:pt idx="205185">
                  <c:v>51.517989988088502</c:v>
                </c:pt>
                <c:pt idx="205186">
                  <c:v>51.518081405760199</c:v>
                </c:pt>
                <c:pt idx="205187">
                  <c:v>51.518172823139402</c:v>
                </c:pt>
                <c:pt idx="205188">
                  <c:v>51.518264240225903</c:v>
                </c:pt>
                <c:pt idx="205189">
                  <c:v>51.518355657019697</c:v>
                </c:pt>
                <c:pt idx="205190">
                  <c:v>51.518447073521003</c:v>
                </c:pt>
                <c:pt idx="205191">
                  <c:v>51.5185384897297</c:v>
                </c:pt>
                <c:pt idx="205192">
                  <c:v>51.518629905645703</c:v>
                </c:pt>
                <c:pt idx="205193">
                  <c:v>51.518721321269098</c:v>
                </c:pt>
                <c:pt idx="205194">
                  <c:v>51.518812736599898</c:v>
                </c:pt>
                <c:pt idx="205195">
                  <c:v>51.518904151638097</c:v>
                </c:pt>
                <c:pt idx="205196">
                  <c:v>51.518995566383701</c:v>
                </c:pt>
                <c:pt idx="205197">
                  <c:v>51.519086980836697</c:v>
                </c:pt>
                <c:pt idx="205198">
                  <c:v>51.519178394996999</c:v>
                </c:pt>
                <c:pt idx="205199">
                  <c:v>51.519269808864799</c:v>
                </c:pt>
                <c:pt idx="205200">
                  <c:v>51.519361222439898</c:v>
                </c:pt>
                <c:pt idx="205201">
                  <c:v>51.519452635722502</c:v>
                </c:pt>
                <c:pt idx="205202">
                  <c:v>51.519544048712397</c:v>
                </c:pt>
                <c:pt idx="205203">
                  <c:v>51.519635461409699</c:v>
                </c:pt>
                <c:pt idx="205204">
                  <c:v>51.519726873814498</c:v>
                </c:pt>
                <c:pt idx="205205">
                  <c:v>51.519818285926597</c:v>
                </c:pt>
                <c:pt idx="205206">
                  <c:v>51.519909697746101</c:v>
                </c:pt>
                <c:pt idx="205207">
                  <c:v>51.520001109272997</c:v>
                </c:pt>
                <c:pt idx="205208">
                  <c:v>51.520092520507298</c:v>
                </c:pt>
                <c:pt idx="205209">
                  <c:v>51.520183931449097</c:v>
                </c:pt>
                <c:pt idx="205210">
                  <c:v>51.520275342098202</c:v>
                </c:pt>
                <c:pt idx="205211">
                  <c:v>51.520366752454699</c:v>
                </c:pt>
                <c:pt idx="205212">
                  <c:v>51.5204581625187</c:v>
                </c:pt>
                <c:pt idx="205213">
                  <c:v>51.520549572290001</c:v>
                </c:pt>
                <c:pt idx="205214">
                  <c:v>51.5206409817687</c:v>
                </c:pt>
                <c:pt idx="205215">
                  <c:v>51.520732390954898</c:v>
                </c:pt>
                <c:pt idx="205216">
                  <c:v>51.520823799848401</c:v>
                </c:pt>
                <c:pt idx="205217">
                  <c:v>51.520915208449402</c:v>
                </c:pt>
                <c:pt idx="205218">
                  <c:v>51.521006616757703</c:v>
                </c:pt>
                <c:pt idx="205219">
                  <c:v>51.521098024773501</c:v>
                </c:pt>
                <c:pt idx="205220">
                  <c:v>51.521189432496698</c:v>
                </c:pt>
                <c:pt idx="205221">
                  <c:v>51.5212808399273</c:v>
                </c:pt>
                <c:pt idx="205222">
                  <c:v>51.521372247065301</c:v>
                </c:pt>
                <c:pt idx="205223">
                  <c:v>51.5214636539108</c:v>
                </c:pt>
                <c:pt idx="205224">
                  <c:v>51.521555060463598</c:v>
                </c:pt>
                <c:pt idx="205225">
                  <c:v>51.521646466723901</c:v>
                </c:pt>
                <c:pt idx="205226">
                  <c:v>51.521737872691503</c:v>
                </c:pt>
                <c:pt idx="205227">
                  <c:v>51.521829278366603</c:v>
                </c:pt>
                <c:pt idx="205228">
                  <c:v>51.521920683749201</c:v>
                </c:pt>
                <c:pt idx="205229">
                  <c:v>51.522012088839098</c:v>
                </c:pt>
                <c:pt idx="205230">
                  <c:v>51.522103493636401</c:v>
                </c:pt>
                <c:pt idx="205231">
                  <c:v>51.522194898141201</c:v>
                </c:pt>
                <c:pt idx="205232">
                  <c:v>51.5222863023534</c:v>
                </c:pt>
                <c:pt idx="205233">
                  <c:v>51.522377706272998</c:v>
                </c:pt>
                <c:pt idx="205234">
                  <c:v>51.522469109900101</c:v>
                </c:pt>
                <c:pt idx="205235">
                  <c:v>51.522560513234502</c:v>
                </c:pt>
                <c:pt idx="205236">
                  <c:v>51.522651916276402</c:v>
                </c:pt>
                <c:pt idx="205237">
                  <c:v>51.5227433190258</c:v>
                </c:pt>
                <c:pt idx="205238">
                  <c:v>51.522834721482504</c:v>
                </c:pt>
                <c:pt idx="205239">
                  <c:v>51.522926123646698</c:v>
                </c:pt>
                <c:pt idx="205240">
                  <c:v>51.523017525518298</c:v>
                </c:pt>
                <c:pt idx="205241">
                  <c:v>51.523108927097397</c:v>
                </c:pt>
                <c:pt idx="205242">
                  <c:v>51.523200328383801</c:v>
                </c:pt>
                <c:pt idx="205243">
                  <c:v>51.523291729377704</c:v>
                </c:pt>
                <c:pt idx="205244">
                  <c:v>51.523383130079097</c:v>
                </c:pt>
                <c:pt idx="205245">
                  <c:v>51.523474530487803</c:v>
                </c:pt>
                <c:pt idx="205246">
                  <c:v>51.523565930604001</c:v>
                </c:pt>
                <c:pt idx="205247">
                  <c:v>51.523657330427703</c:v>
                </c:pt>
                <c:pt idx="205248">
                  <c:v>51.523748729958797</c:v>
                </c:pt>
                <c:pt idx="205249">
                  <c:v>51.523840129197303</c:v>
                </c:pt>
                <c:pt idx="205250">
                  <c:v>51.523931528143301</c:v>
                </c:pt>
                <c:pt idx="205251">
                  <c:v>51.524022926796697</c:v>
                </c:pt>
                <c:pt idx="205252">
                  <c:v>51.524114325157498</c:v>
                </c:pt>
                <c:pt idx="205253">
                  <c:v>51.524205723225798</c:v>
                </c:pt>
                <c:pt idx="205254">
                  <c:v>51.524297121001503</c:v>
                </c:pt>
                <c:pt idx="205255">
                  <c:v>51.524388518484699</c:v>
                </c:pt>
                <c:pt idx="205256">
                  <c:v>51.5244799156753</c:v>
                </c:pt>
                <c:pt idx="205257">
                  <c:v>51.5245713125733</c:v>
                </c:pt>
                <c:pt idx="205258">
                  <c:v>51.524662709178898</c:v>
                </c:pt>
                <c:pt idx="205259">
                  <c:v>51.524754105491802</c:v>
                </c:pt>
                <c:pt idx="205260">
                  <c:v>51.524845501512203</c:v>
                </c:pt>
                <c:pt idx="205261">
                  <c:v>51.524936897240103</c:v>
                </c:pt>
                <c:pt idx="205262">
                  <c:v>51.525028292675401</c:v>
                </c:pt>
                <c:pt idx="205263">
                  <c:v>51.525119687818098</c:v>
                </c:pt>
                <c:pt idx="205264">
                  <c:v>51.525211082668299</c:v>
                </c:pt>
                <c:pt idx="205265">
                  <c:v>51.525302477225999</c:v>
                </c:pt>
                <c:pt idx="205266">
                  <c:v>51.525393871491097</c:v>
                </c:pt>
                <c:pt idx="205267">
                  <c:v>51.525485265463701</c:v>
                </c:pt>
                <c:pt idx="205268">
                  <c:v>51.525576659143702</c:v>
                </c:pt>
                <c:pt idx="205269">
                  <c:v>51.525668052531202</c:v>
                </c:pt>
                <c:pt idx="205270">
                  <c:v>51.5257594456261</c:v>
                </c:pt>
                <c:pt idx="205271">
                  <c:v>51.525850838428497</c:v>
                </c:pt>
                <c:pt idx="205272">
                  <c:v>51.525942230938398</c:v>
                </c:pt>
                <c:pt idx="205273">
                  <c:v>51.526033623155698</c:v>
                </c:pt>
                <c:pt idx="205274">
                  <c:v>51.526125015080503</c:v>
                </c:pt>
                <c:pt idx="205275">
                  <c:v>51.526216406712699</c:v>
                </c:pt>
                <c:pt idx="205276">
                  <c:v>51.5263077980524</c:v>
                </c:pt>
                <c:pt idx="205277">
                  <c:v>51.5263991890996</c:v>
                </c:pt>
                <c:pt idx="205278">
                  <c:v>51.526490579854197</c:v>
                </c:pt>
                <c:pt idx="205279">
                  <c:v>51.5265819703163</c:v>
                </c:pt>
                <c:pt idx="205280">
                  <c:v>51.526673360485901</c:v>
                </c:pt>
                <c:pt idx="205281">
                  <c:v>51.526764750362901</c:v>
                </c:pt>
                <c:pt idx="205282">
                  <c:v>51.526856139947398</c:v>
                </c:pt>
                <c:pt idx="205283">
                  <c:v>51.526947529239401</c:v>
                </c:pt>
                <c:pt idx="205284">
                  <c:v>51.527038918238901</c:v>
                </c:pt>
                <c:pt idx="205285">
                  <c:v>51.5271303069458</c:v>
                </c:pt>
                <c:pt idx="205286">
                  <c:v>51.527221695360197</c:v>
                </c:pt>
                <c:pt idx="205287">
                  <c:v>51.527313083482099</c:v>
                </c:pt>
                <c:pt idx="205288">
                  <c:v>51.527404471311399</c:v>
                </c:pt>
                <c:pt idx="205289">
                  <c:v>51.527495858848198</c:v>
                </c:pt>
                <c:pt idx="205290">
                  <c:v>51.527587246092502</c:v>
                </c:pt>
                <c:pt idx="205291">
                  <c:v>51.527678633044303</c:v>
                </c:pt>
                <c:pt idx="205292">
                  <c:v>51.527770019703503</c:v>
                </c:pt>
                <c:pt idx="205293">
                  <c:v>51.527861406070301</c:v>
                </c:pt>
                <c:pt idx="205294">
                  <c:v>51.527952792144497</c:v>
                </c:pt>
                <c:pt idx="205295">
                  <c:v>51.528044177926198</c:v>
                </c:pt>
                <c:pt idx="205296">
                  <c:v>51.528135563415297</c:v>
                </c:pt>
                <c:pt idx="205297">
                  <c:v>51.528226948612001</c:v>
                </c:pt>
                <c:pt idx="205298">
                  <c:v>51.528318333516097</c:v>
                </c:pt>
                <c:pt idx="205299">
                  <c:v>51.528409718127797</c:v>
                </c:pt>
                <c:pt idx="205300">
                  <c:v>51.528501102446903</c:v>
                </c:pt>
                <c:pt idx="205301">
                  <c:v>51.528592486473499</c:v>
                </c:pt>
                <c:pt idx="205302">
                  <c:v>51.528683870207601</c:v>
                </c:pt>
                <c:pt idx="205303">
                  <c:v>51.528775253649101</c:v>
                </c:pt>
                <c:pt idx="205304">
                  <c:v>51.528866636798199</c:v>
                </c:pt>
                <c:pt idx="205305">
                  <c:v>51.528958019654702</c:v>
                </c:pt>
                <c:pt idx="205306">
                  <c:v>51.529049402218803</c:v>
                </c:pt>
                <c:pt idx="205307">
                  <c:v>51.529140784490302</c:v>
                </c:pt>
                <c:pt idx="205308">
                  <c:v>51.529232166469399</c:v>
                </c:pt>
                <c:pt idx="205309">
                  <c:v>51.529323548155901</c:v>
                </c:pt>
                <c:pt idx="205310">
                  <c:v>51.529414929549901</c:v>
                </c:pt>
                <c:pt idx="205311">
                  <c:v>51.529506310651399</c:v>
                </c:pt>
                <c:pt idx="205312">
                  <c:v>51.529597691460502</c:v>
                </c:pt>
                <c:pt idx="205313">
                  <c:v>51.529689071977003</c:v>
                </c:pt>
                <c:pt idx="205314">
                  <c:v>51.529780452201003</c:v>
                </c:pt>
                <c:pt idx="205315">
                  <c:v>51.5298718321325</c:v>
                </c:pt>
                <c:pt idx="205316">
                  <c:v>51.529963211771502</c:v>
                </c:pt>
                <c:pt idx="205317">
                  <c:v>51.530054591118002</c:v>
                </c:pt>
                <c:pt idx="205318">
                  <c:v>51.5301459701721</c:v>
                </c:pt>
                <c:pt idx="205319">
                  <c:v>51.530237348933603</c:v>
                </c:pt>
                <c:pt idx="205320">
                  <c:v>51.530328727402598</c:v>
                </c:pt>
                <c:pt idx="205321">
                  <c:v>51.530420105579203</c:v>
                </c:pt>
                <c:pt idx="205322">
                  <c:v>51.530511483463201</c:v>
                </c:pt>
                <c:pt idx="205323">
                  <c:v>51.530602861054703</c:v>
                </c:pt>
                <c:pt idx="205324">
                  <c:v>51.530694238353803</c:v>
                </c:pt>
                <c:pt idx="205325">
                  <c:v>51.530785615360401</c:v>
                </c:pt>
                <c:pt idx="205326">
                  <c:v>51.530876992074397</c:v>
                </c:pt>
                <c:pt idx="205327">
                  <c:v>51.530968368495998</c:v>
                </c:pt>
                <c:pt idx="205328">
                  <c:v>51.531059744625097</c:v>
                </c:pt>
                <c:pt idx="205329">
                  <c:v>51.531151120461701</c:v>
                </c:pt>
                <c:pt idx="205330">
                  <c:v>51.531242496005902</c:v>
                </c:pt>
                <c:pt idx="205331">
                  <c:v>51.531333871257502</c:v>
                </c:pt>
                <c:pt idx="205332">
                  <c:v>51.531425246216699</c:v>
                </c:pt>
                <c:pt idx="205333">
                  <c:v>51.531516620883302</c:v>
                </c:pt>
                <c:pt idx="205334">
                  <c:v>51.531607995257502</c:v>
                </c:pt>
                <c:pt idx="205335">
                  <c:v>51.5316993693393</c:v>
                </c:pt>
                <c:pt idx="205336">
                  <c:v>51.531790743128497</c:v>
                </c:pt>
                <c:pt idx="205337">
                  <c:v>51.531882116625198</c:v>
                </c:pt>
                <c:pt idx="205338">
                  <c:v>51.531973489829497</c:v>
                </c:pt>
                <c:pt idx="205339">
                  <c:v>51.532064862741301</c:v>
                </c:pt>
                <c:pt idx="205340">
                  <c:v>51.532156235360603</c:v>
                </c:pt>
                <c:pt idx="205341">
                  <c:v>51.532247607687502</c:v>
                </c:pt>
                <c:pt idx="205342">
                  <c:v>51.5323389797218</c:v>
                </c:pt>
                <c:pt idx="205343">
                  <c:v>51.532430351463702</c:v>
                </c:pt>
                <c:pt idx="205344">
                  <c:v>51.532521722913202</c:v>
                </c:pt>
                <c:pt idx="205345">
                  <c:v>51.532613094070101</c:v>
                </c:pt>
                <c:pt idx="205346">
                  <c:v>51.532704464934604</c:v>
                </c:pt>
                <c:pt idx="205347">
                  <c:v>51.532795835506597</c:v>
                </c:pt>
                <c:pt idx="205348">
                  <c:v>51.532887205786103</c:v>
                </c:pt>
                <c:pt idx="205349">
                  <c:v>51.5329785757732</c:v>
                </c:pt>
                <c:pt idx="205350">
                  <c:v>51.533069945467801</c:v>
                </c:pt>
                <c:pt idx="205351">
                  <c:v>51.53316131487</c:v>
                </c:pt>
                <c:pt idx="205352">
                  <c:v>51.533252683979597</c:v>
                </c:pt>
                <c:pt idx="205353">
                  <c:v>51.533344052796799</c:v>
                </c:pt>
                <c:pt idx="205354">
                  <c:v>51.533435421321599</c:v>
                </c:pt>
                <c:pt idx="205355">
                  <c:v>51.533526789553903</c:v>
                </c:pt>
                <c:pt idx="205356">
                  <c:v>51.533618157493699</c:v>
                </c:pt>
                <c:pt idx="205357">
                  <c:v>51.533709525141099</c:v>
                </c:pt>
                <c:pt idx="205358">
                  <c:v>51.533800892495996</c:v>
                </c:pt>
                <c:pt idx="205359">
                  <c:v>51.533892259558399</c:v>
                </c:pt>
                <c:pt idx="205360">
                  <c:v>51.5339836263284</c:v>
                </c:pt>
                <c:pt idx="205361">
                  <c:v>51.534074992805898</c:v>
                </c:pt>
                <c:pt idx="205362">
                  <c:v>51.534166358991001</c:v>
                </c:pt>
                <c:pt idx="205363">
                  <c:v>51.534257724883602</c:v>
                </c:pt>
                <c:pt idx="205364">
                  <c:v>51.534349090483801</c:v>
                </c:pt>
                <c:pt idx="205365">
                  <c:v>51.534440455791497</c:v>
                </c:pt>
                <c:pt idx="205366">
                  <c:v>51.534531820806698</c:v>
                </c:pt>
                <c:pt idx="205367">
                  <c:v>51.534623185529497</c:v>
                </c:pt>
                <c:pt idx="205368">
                  <c:v>51.534714549959901</c:v>
                </c:pt>
                <c:pt idx="205369">
                  <c:v>51.534805914097802</c:v>
                </c:pt>
                <c:pt idx="205370">
                  <c:v>51.534897277943301</c:v>
                </c:pt>
                <c:pt idx="205371">
                  <c:v>51.534988641496298</c:v>
                </c:pt>
                <c:pt idx="205372">
                  <c:v>51.5350800047568</c:v>
                </c:pt>
                <c:pt idx="205373">
                  <c:v>51.535171367724999</c:v>
                </c:pt>
                <c:pt idx="205374">
                  <c:v>51.535262730400603</c:v>
                </c:pt>
                <c:pt idx="205375">
                  <c:v>51.535354092783898</c:v>
                </c:pt>
                <c:pt idx="205376">
                  <c:v>51.535445454874697</c:v>
                </c:pt>
                <c:pt idx="205377">
                  <c:v>51.535536816673002</c:v>
                </c:pt>
                <c:pt idx="205378">
                  <c:v>51.535628178178897</c:v>
                </c:pt>
                <c:pt idx="205379">
                  <c:v>51.535719539392403</c:v>
                </c:pt>
                <c:pt idx="205380">
                  <c:v>51.5358109003134</c:v>
                </c:pt>
                <c:pt idx="205381">
                  <c:v>51.535902260942002</c:v>
                </c:pt>
                <c:pt idx="205382">
                  <c:v>51.535993621278102</c:v>
                </c:pt>
                <c:pt idx="205383">
                  <c:v>51.5360849813218</c:v>
                </c:pt>
                <c:pt idx="205384">
                  <c:v>51.536176341073102</c:v>
                </c:pt>
                <c:pt idx="205385">
                  <c:v>51.536267700532001</c:v>
                </c:pt>
                <c:pt idx="205386">
                  <c:v>51.536359059698398</c:v>
                </c:pt>
                <c:pt idx="205387">
                  <c:v>51.536450418572301</c:v>
                </c:pt>
                <c:pt idx="205388">
                  <c:v>51.5365417771539</c:v>
                </c:pt>
                <c:pt idx="205389">
                  <c:v>51.536633135442997</c:v>
                </c:pt>
                <c:pt idx="205390">
                  <c:v>51.536724493439699</c:v>
                </c:pt>
                <c:pt idx="205391">
                  <c:v>51.536815851143999</c:v>
                </c:pt>
                <c:pt idx="205392">
                  <c:v>51.536907208555803</c:v>
                </c:pt>
                <c:pt idx="205393">
                  <c:v>51.536998565675198</c:v>
                </c:pt>
                <c:pt idx="205394">
                  <c:v>51.537089922502197</c:v>
                </c:pt>
                <c:pt idx="205395">
                  <c:v>51.537181279036702</c:v>
                </c:pt>
                <c:pt idx="205396">
                  <c:v>51.537272635278804</c:v>
                </c:pt>
                <c:pt idx="205397">
                  <c:v>51.537363991228503</c:v>
                </c:pt>
                <c:pt idx="205398">
                  <c:v>51.5374553468858</c:v>
                </c:pt>
                <c:pt idx="205399">
                  <c:v>51.537546702250701</c:v>
                </c:pt>
                <c:pt idx="205400">
                  <c:v>51.5376380573231</c:v>
                </c:pt>
                <c:pt idx="205401">
                  <c:v>51.537729412103197</c:v>
                </c:pt>
                <c:pt idx="205402">
                  <c:v>51.537820766590798</c:v>
                </c:pt>
                <c:pt idx="205403">
                  <c:v>51.537912120785897</c:v>
                </c:pt>
                <c:pt idx="205404">
                  <c:v>51.538003474688701</c:v>
                </c:pt>
                <c:pt idx="205405">
                  <c:v>51.538094828299101</c:v>
                </c:pt>
                <c:pt idx="205406">
                  <c:v>51.538186181617</c:v>
                </c:pt>
                <c:pt idx="205407">
                  <c:v>51.538277534642503</c:v>
                </c:pt>
                <c:pt idx="205408">
                  <c:v>51.538368887375597</c:v>
                </c:pt>
                <c:pt idx="205409">
                  <c:v>51.538460239816303</c:v>
                </c:pt>
                <c:pt idx="205410">
                  <c:v>51.538551591964598</c:v>
                </c:pt>
                <c:pt idx="205411">
                  <c:v>51.538642943820498</c:v>
                </c:pt>
                <c:pt idx="205412">
                  <c:v>51.538734295384003</c:v>
                </c:pt>
                <c:pt idx="205413">
                  <c:v>51.538825646654999</c:v>
                </c:pt>
                <c:pt idx="205414">
                  <c:v>51.538916997633699</c:v>
                </c:pt>
                <c:pt idx="205415">
                  <c:v>51.539008348319904</c:v>
                </c:pt>
                <c:pt idx="205416">
                  <c:v>51.539099698713798</c:v>
                </c:pt>
                <c:pt idx="205417">
                  <c:v>51.539191048815198</c:v>
                </c:pt>
                <c:pt idx="205418">
                  <c:v>51.539282398624202</c:v>
                </c:pt>
                <c:pt idx="205419">
                  <c:v>51.539373748140903</c:v>
                </c:pt>
                <c:pt idx="205420">
                  <c:v>51.539465097365103</c:v>
                </c:pt>
                <c:pt idx="205421">
                  <c:v>51.539556446296899</c:v>
                </c:pt>
                <c:pt idx="205422">
                  <c:v>51.5396477949363</c:v>
                </c:pt>
                <c:pt idx="205423">
                  <c:v>51.539739143283398</c:v>
                </c:pt>
                <c:pt idx="205424">
                  <c:v>51.539830491338002</c:v>
                </c:pt>
                <c:pt idx="205425">
                  <c:v>51.539921839100202</c:v>
                </c:pt>
                <c:pt idx="205426">
                  <c:v>51.5400131865701</c:v>
                </c:pt>
                <c:pt idx="205427">
                  <c:v>51.540104533747503</c:v>
                </c:pt>
                <c:pt idx="205428">
                  <c:v>51.540195880632602</c:v>
                </c:pt>
                <c:pt idx="205429">
                  <c:v>51.5402872272252</c:v>
                </c:pt>
                <c:pt idx="205430">
                  <c:v>51.540378573525501</c:v>
                </c:pt>
                <c:pt idx="205431">
                  <c:v>51.5404699195334</c:v>
                </c:pt>
                <c:pt idx="205432">
                  <c:v>51.540561265248797</c:v>
                </c:pt>
                <c:pt idx="205433">
                  <c:v>51.540652610671899</c:v>
                </c:pt>
                <c:pt idx="205434">
                  <c:v>51.540743955802597</c:v>
                </c:pt>
                <c:pt idx="205435">
                  <c:v>51.540835300641</c:v>
                </c:pt>
                <c:pt idx="205436">
                  <c:v>51.5409266451869</c:v>
                </c:pt>
                <c:pt idx="205437">
                  <c:v>51.541017989440398</c:v>
                </c:pt>
                <c:pt idx="205438">
                  <c:v>51.5411093334016</c:v>
                </c:pt>
                <c:pt idx="205439">
                  <c:v>51.5412006770704</c:v>
                </c:pt>
                <c:pt idx="205440">
                  <c:v>51.541292020446797</c:v>
                </c:pt>
                <c:pt idx="205441">
                  <c:v>51.541383363530798</c:v>
                </c:pt>
                <c:pt idx="205442">
                  <c:v>51.541474706322397</c:v>
                </c:pt>
                <c:pt idx="205443">
                  <c:v>51.541566048821601</c:v>
                </c:pt>
                <c:pt idx="205444">
                  <c:v>51.541657391028501</c:v>
                </c:pt>
                <c:pt idx="205445">
                  <c:v>51.541748732942999</c:v>
                </c:pt>
                <c:pt idx="205446">
                  <c:v>51.541840074565101</c:v>
                </c:pt>
                <c:pt idx="205447">
                  <c:v>51.541931415894801</c:v>
                </c:pt>
                <c:pt idx="205448">
                  <c:v>51.542022756932198</c:v>
                </c:pt>
                <c:pt idx="205449">
                  <c:v>51.542114097677199</c:v>
                </c:pt>
                <c:pt idx="205450">
                  <c:v>51.542205438129798</c:v>
                </c:pt>
                <c:pt idx="205451">
                  <c:v>51.542296778290101</c:v>
                </c:pt>
                <c:pt idx="205452">
                  <c:v>51.542388118157902</c:v>
                </c:pt>
                <c:pt idx="205453">
                  <c:v>51.5424794577334</c:v>
                </c:pt>
                <c:pt idx="205454">
                  <c:v>51.542570797016602</c:v>
                </c:pt>
                <c:pt idx="205455">
                  <c:v>51.542662136007301</c:v>
                </c:pt>
                <c:pt idx="205456">
                  <c:v>51.542753474705698</c:v>
                </c:pt>
                <c:pt idx="205457">
                  <c:v>51.542844813111699</c:v>
                </c:pt>
                <c:pt idx="205458">
                  <c:v>51.542936151225398</c:v>
                </c:pt>
                <c:pt idx="205459">
                  <c:v>51.5430274890467</c:v>
                </c:pt>
                <c:pt idx="205460">
                  <c:v>51.543118826575601</c:v>
                </c:pt>
                <c:pt idx="205461">
                  <c:v>51.543210163812198</c:v>
                </c:pt>
                <c:pt idx="205462">
                  <c:v>51.543301500756399</c:v>
                </c:pt>
                <c:pt idx="205463">
                  <c:v>51.543392837408199</c:v>
                </c:pt>
                <c:pt idx="205464">
                  <c:v>51.543484173767702</c:v>
                </c:pt>
                <c:pt idx="205465">
                  <c:v>51.543575509834803</c:v>
                </c:pt>
                <c:pt idx="205466">
                  <c:v>51.5436668456096</c:v>
                </c:pt>
                <c:pt idx="205467">
                  <c:v>51.543758181092002</c:v>
                </c:pt>
                <c:pt idx="205468">
                  <c:v>51.543849516282002</c:v>
                </c:pt>
                <c:pt idx="205469">
                  <c:v>51.543940851179698</c:v>
                </c:pt>
                <c:pt idx="205470">
                  <c:v>51.544032185785099</c:v>
                </c:pt>
                <c:pt idx="205471">
                  <c:v>51.544123520098097</c:v>
                </c:pt>
                <c:pt idx="205472">
                  <c:v>51.5442148541187</c:v>
                </c:pt>
                <c:pt idx="205473">
                  <c:v>51.544306187846999</c:v>
                </c:pt>
                <c:pt idx="205474">
                  <c:v>51.544397521282903</c:v>
                </c:pt>
                <c:pt idx="205475">
                  <c:v>51.544488854426497</c:v>
                </c:pt>
                <c:pt idx="205476">
                  <c:v>51.544580187277703</c:v>
                </c:pt>
                <c:pt idx="205477">
                  <c:v>51.544671519836598</c:v>
                </c:pt>
                <c:pt idx="205478">
                  <c:v>51.544762852103098</c:v>
                </c:pt>
                <c:pt idx="205479">
                  <c:v>51.544854184077302</c:v>
                </c:pt>
                <c:pt idx="205480">
                  <c:v>51.544945515759103</c:v>
                </c:pt>
                <c:pt idx="205481">
                  <c:v>51.545036847148602</c:v>
                </c:pt>
                <c:pt idx="205482">
                  <c:v>51.545128178245797</c:v>
                </c:pt>
                <c:pt idx="205483">
                  <c:v>51.545219509050597</c:v>
                </c:pt>
                <c:pt idx="205484">
                  <c:v>51.545310839563101</c:v>
                </c:pt>
                <c:pt idx="205485">
                  <c:v>51.545402169783202</c:v>
                </c:pt>
                <c:pt idx="205486">
                  <c:v>51.545493499711</c:v>
                </c:pt>
                <c:pt idx="205487">
                  <c:v>51.545584829346403</c:v>
                </c:pt>
                <c:pt idx="205488">
                  <c:v>51.545676158689503</c:v>
                </c:pt>
                <c:pt idx="205489">
                  <c:v>51.545767487740299</c:v>
                </c:pt>
                <c:pt idx="205490">
                  <c:v>51.5458588164988</c:v>
                </c:pt>
                <c:pt idx="205491">
                  <c:v>51.545950144964898</c:v>
                </c:pt>
                <c:pt idx="205492">
                  <c:v>51.546041473138601</c:v>
                </c:pt>
                <c:pt idx="205493">
                  <c:v>51.5461328010201</c:v>
                </c:pt>
                <c:pt idx="205494">
                  <c:v>51.546224128609197</c:v>
                </c:pt>
                <c:pt idx="205495">
                  <c:v>51.546315455905898</c:v>
                </c:pt>
                <c:pt idx="205496">
                  <c:v>51.546406782910402</c:v>
                </c:pt>
                <c:pt idx="205497">
                  <c:v>51.546498109622497</c:v>
                </c:pt>
                <c:pt idx="205498">
                  <c:v>51.546589436042296</c:v>
                </c:pt>
                <c:pt idx="205499">
                  <c:v>51.5466807621697</c:v>
                </c:pt>
                <c:pt idx="205500">
                  <c:v>51.5467720880049</c:v>
                </c:pt>
                <c:pt idx="205501">
                  <c:v>51.546863413547698</c:v>
                </c:pt>
                <c:pt idx="205502">
                  <c:v>51.5469547387981</c:v>
                </c:pt>
                <c:pt idx="205503">
                  <c:v>51.547046063756298</c:v>
                </c:pt>
                <c:pt idx="205504">
                  <c:v>51.547137388422101</c:v>
                </c:pt>
                <c:pt idx="205505">
                  <c:v>51.547228712795601</c:v>
                </c:pt>
                <c:pt idx="205506">
                  <c:v>51.547320036876798</c:v>
                </c:pt>
                <c:pt idx="205507">
                  <c:v>51.547411360665699</c:v>
                </c:pt>
                <c:pt idx="205508">
                  <c:v>51.547502684162197</c:v>
                </c:pt>
                <c:pt idx="205509">
                  <c:v>51.547594007366499</c:v>
                </c:pt>
                <c:pt idx="205510">
                  <c:v>51.547685330278398</c:v>
                </c:pt>
                <c:pt idx="205511">
                  <c:v>51.547776652898001</c:v>
                </c:pt>
                <c:pt idx="205512">
                  <c:v>51.547867975225202</c:v>
                </c:pt>
                <c:pt idx="205513">
                  <c:v>51.547959297260199</c:v>
                </c:pt>
                <c:pt idx="205514">
                  <c:v>51.5480506190029</c:v>
                </c:pt>
                <c:pt idx="205515">
                  <c:v>51.548141940453199</c:v>
                </c:pt>
                <c:pt idx="205516">
                  <c:v>51.548233261611202</c:v>
                </c:pt>
                <c:pt idx="205517">
                  <c:v>51.548324582476901</c:v>
                </c:pt>
                <c:pt idx="205518">
                  <c:v>51.548415903050397</c:v>
                </c:pt>
                <c:pt idx="205519">
                  <c:v>51.548507223331399</c:v>
                </c:pt>
                <c:pt idx="205520">
                  <c:v>51.548598543320203</c:v>
                </c:pt>
                <c:pt idx="205521">
                  <c:v>51.548689863016698</c:v>
                </c:pt>
                <c:pt idx="205522">
                  <c:v>51.548781182420903</c:v>
                </c:pt>
                <c:pt idx="205523">
                  <c:v>51.548872501532799</c:v>
                </c:pt>
                <c:pt idx="205524">
                  <c:v>51.548963820352299</c:v>
                </c:pt>
                <c:pt idx="205525">
                  <c:v>51.549055138879602</c:v>
                </c:pt>
                <c:pt idx="205526">
                  <c:v>51.549146457114503</c:v>
                </c:pt>
                <c:pt idx="205527">
                  <c:v>51.5492377750572</c:v>
                </c:pt>
                <c:pt idx="205528">
                  <c:v>51.549329092707602</c:v>
                </c:pt>
                <c:pt idx="205529">
                  <c:v>51.549420410065601</c:v>
                </c:pt>
                <c:pt idx="205530">
                  <c:v>51.549511727131403</c:v>
                </c:pt>
                <c:pt idx="205531">
                  <c:v>51.549603043904803</c:v>
                </c:pt>
                <c:pt idx="205532">
                  <c:v>51.549694360385999</c:v>
                </c:pt>
                <c:pt idx="205533">
                  <c:v>51.549785676574899</c:v>
                </c:pt>
                <c:pt idx="205534">
                  <c:v>51.549876992471397</c:v>
                </c:pt>
                <c:pt idx="205535">
                  <c:v>51.549968308075698</c:v>
                </c:pt>
                <c:pt idx="205536">
                  <c:v>51.550059623387703</c:v>
                </c:pt>
                <c:pt idx="205537">
                  <c:v>51.550150938407398</c:v>
                </c:pt>
                <c:pt idx="205538">
                  <c:v>51.550242253134797</c:v>
                </c:pt>
                <c:pt idx="205539">
                  <c:v>51.550333567569901</c:v>
                </c:pt>
                <c:pt idx="205540">
                  <c:v>51.550424881712701</c:v>
                </c:pt>
                <c:pt idx="205541">
                  <c:v>51.550516195563297</c:v>
                </c:pt>
                <c:pt idx="205542">
                  <c:v>51.550607509121498</c:v>
                </c:pt>
                <c:pt idx="205543">
                  <c:v>51.550698822387503</c:v>
                </c:pt>
                <c:pt idx="205544">
                  <c:v>51.550790135361098</c:v>
                </c:pt>
                <c:pt idx="205545">
                  <c:v>51.550881448042503</c:v>
                </c:pt>
                <c:pt idx="205546">
                  <c:v>51.550972760431598</c:v>
                </c:pt>
                <c:pt idx="205547">
                  <c:v>51.551064072528497</c:v>
                </c:pt>
                <c:pt idx="205548">
                  <c:v>51.551155384333001</c:v>
                </c:pt>
                <c:pt idx="205549">
                  <c:v>51.5512466958453</c:v>
                </c:pt>
                <c:pt idx="205550">
                  <c:v>51.551338007065297</c:v>
                </c:pt>
                <c:pt idx="205551">
                  <c:v>51.551429317992998</c:v>
                </c:pt>
                <c:pt idx="205552">
                  <c:v>51.551520628628403</c:v>
                </c:pt>
                <c:pt idx="205553">
                  <c:v>51.551611938971497</c:v>
                </c:pt>
                <c:pt idx="205554">
                  <c:v>51.551703249022403</c:v>
                </c:pt>
                <c:pt idx="205555">
                  <c:v>51.551794558780998</c:v>
                </c:pt>
                <c:pt idx="205556">
                  <c:v>51.551885868247297</c:v>
                </c:pt>
                <c:pt idx="205557">
                  <c:v>51.551977177421399</c:v>
                </c:pt>
                <c:pt idx="205558">
                  <c:v>51.552068486303099</c:v>
                </c:pt>
                <c:pt idx="205559">
                  <c:v>51.552159794892603</c:v>
                </c:pt>
                <c:pt idx="205560">
                  <c:v>51.552251103189903</c:v>
                </c:pt>
                <c:pt idx="205561">
                  <c:v>51.5523424111948</c:v>
                </c:pt>
                <c:pt idx="205562">
                  <c:v>51.552433718907501</c:v>
                </c:pt>
                <c:pt idx="205563">
                  <c:v>51.552525026327899</c:v>
                </c:pt>
                <c:pt idx="205564">
                  <c:v>51.552616333456101</c:v>
                </c:pt>
                <c:pt idx="205565">
                  <c:v>51.552707640291999</c:v>
                </c:pt>
                <c:pt idx="205566">
                  <c:v>51.552798946835601</c:v>
                </c:pt>
                <c:pt idx="205567">
                  <c:v>51.552890253087</c:v>
                </c:pt>
                <c:pt idx="205568">
                  <c:v>51.552981559046103</c:v>
                </c:pt>
                <c:pt idx="205569">
                  <c:v>51.553072864712902</c:v>
                </c:pt>
                <c:pt idx="205570">
                  <c:v>51.553164170087499</c:v>
                </c:pt>
                <c:pt idx="205571">
                  <c:v>51.553255475169799</c:v>
                </c:pt>
                <c:pt idx="205572">
                  <c:v>51.553346779959902</c:v>
                </c:pt>
                <c:pt idx="205573">
                  <c:v>51.553438084457703</c:v>
                </c:pt>
                <c:pt idx="205574">
                  <c:v>51.5535293886632</c:v>
                </c:pt>
                <c:pt idx="205575">
                  <c:v>51.553620692576501</c:v>
                </c:pt>
                <c:pt idx="205576">
                  <c:v>51.553711996197499</c:v>
                </c:pt>
                <c:pt idx="205577">
                  <c:v>51.553803299526301</c:v>
                </c:pt>
                <c:pt idx="205578">
                  <c:v>51.553894602562799</c:v>
                </c:pt>
                <c:pt idx="205579">
                  <c:v>51.553985905307101</c:v>
                </c:pt>
                <c:pt idx="205580">
                  <c:v>51.5540772077591</c:v>
                </c:pt>
                <c:pt idx="205581">
                  <c:v>51.554168509918902</c:v>
                </c:pt>
                <c:pt idx="205582">
                  <c:v>51.554259811786402</c:v>
                </c:pt>
                <c:pt idx="205583">
                  <c:v>51.554351113361697</c:v>
                </c:pt>
                <c:pt idx="205584">
                  <c:v>51.554442414644697</c:v>
                </c:pt>
                <c:pt idx="205585">
                  <c:v>51.554533715635401</c:v>
                </c:pt>
                <c:pt idx="205586">
                  <c:v>51.554625016334001</c:v>
                </c:pt>
                <c:pt idx="205587">
                  <c:v>51.554716316740198</c:v>
                </c:pt>
                <c:pt idx="205588">
                  <c:v>51.554807616854298</c:v>
                </c:pt>
                <c:pt idx="205589">
                  <c:v>51.554898916676102</c:v>
                </c:pt>
                <c:pt idx="205590">
                  <c:v>51.554990216205603</c:v>
                </c:pt>
                <c:pt idx="205591">
                  <c:v>51.5550815154429</c:v>
                </c:pt>
                <c:pt idx="205592">
                  <c:v>51.555172814388001</c:v>
                </c:pt>
                <c:pt idx="205593">
                  <c:v>51.555264113040799</c:v>
                </c:pt>
                <c:pt idx="205594">
                  <c:v>51.555355411401401</c:v>
                </c:pt>
                <c:pt idx="205595">
                  <c:v>51.555446709469699</c:v>
                </c:pt>
                <c:pt idx="205596">
                  <c:v>51.555538007245801</c:v>
                </c:pt>
                <c:pt idx="205597">
                  <c:v>51.555629304729699</c:v>
                </c:pt>
                <c:pt idx="205598">
                  <c:v>51.555720601921401</c:v>
                </c:pt>
                <c:pt idx="205599">
                  <c:v>51.555811898820799</c:v>
                </c:pt>
                <c:pt idx="205600">
                  <c:v>51.555903195427902</c:v>
                </c:pt>
                <c:pt idx="205601">
                  <c:v>51.555994491742901</c:v>
                </c:pt>
                <c:pt idx="205602">
                  <c:v>51.556085787765603</c:v>
                </c:pt>
                <c:pt idx="205603">
                  <c:v>51.556177083496102</c:v>
                </c:pt>
                <c:pt idx="205604">
                  <c:v>51.556268378934298</c:v>
                </c:pt>
                <c:pt idx="205605">
                  <c:v>51.556359674080298</c:v>
                </c:pt>
                <c:pt idx="205606">
                  <c:v>51.556450968934101</c:v>
                </c:pt>
                <c:pt idx="205607">
                  <c:v>51.5565422634957</c:v>
                </c:pt>
                <c:pt idx="205608">
                  <c:v>51.556633557764997</c:v>
                </c:pt>
                <c:pt idx="205609">
                  <c:v>51.556724851742104</c:v>
                </c:pt>
                <c:pt idx="205610">
                  <c:v>51.556816145427</c:v>
                </c:pt>
                <c:pt idx="205611">
                  <c:v>51.5569074388197</c:v>
                </c:pt>
                <c:pt idx="205612">
                  <c:v>51.556998731920203</c:v>
                </c:pt>
                <c:pt idx="205613">
                  <c:v>51.557090024728403</c:v>
                </c:pt>
                <c:pt idx="205614">
                  <c:v>51.5571813172444</c:v>
                </c:pt>
                <c:pt idx="205615">
                  <c:v>51.5572726094682</c:v>
                </c:pt>
                <c:pt idx="205616">
                  <c:v>51.557363901399697</c:v>
                </c:pt>
                <c:pt idx="205617">
                  <c:v>51.557455193039097</c:v>
                </c:pt>
                <c:pt idx="205618">
                  <c:v>51.557546484386201</c:v>
                </c:pt>
                <c:pt idx="205619">
                  <c:v>51.557637775441101</c:v>
                </c:pt>
                <c:pt idx="205620">
                  <c:v>51.557729066203898</c:v>
                </c:pt>
                <c:pt idx="205621">
                  <c:v>51.557820356674299</c:v>
                </c:pt>
                <c:pt idx="205622">
                  <c:v>51.557911646852602</c:v>
                </c:pt>
                <c:pt idx="205623">
                  <c:v>51.558002936738703</c:v>
                </c:pt>
                <c:pt idx="205624">
                  <c:v>51.5580942263325</c:v>
                </c:pt>
                <c:pt idx="205625">
                  <c:v>51.5581855156342</c:v>
                </c:pt>
                <c:pt idx="205626">
                  <c:v>51.558276804643597</c:v>
                </c:pt>
                <c:pt idx="205627">
                  <c:v>51.558368093360897</c:v>
                </c:pt>
                <c:pt idx="205628">
                  <c:v>51.558459381785902</c:v>
                </c:pt>
                <c:pt idx="205629">
                  <c:v>51.558550669918702</c:v>
                </c:pt>
                <c:pt idx="205630">
                  <c:v>51.558641957759299</c:v>
                </c:pt>
                <c:pt idx="205631">
                  <c:v>51.5587332453077</c:v>
                </c:pt>
                <c:pt idx="205632">
                  <c:v>51.558824532563897</c:v>
                </c:pt>
                <c:pt idx="205633">
                  <c:v>51.558915819527897</c:v>
                </c:pt>
                <c:pt idx="205634">
                  <c:v>51.559007106199701</c:v>
                </c:pt>
                <c:pt idx="205635">
                  <c:v>51.559098392579301</c:v>
                </c:pt>
                <c:pt idx="205636">
                  <c:v>51.559189678666698</c:v>
                </c:pt>
                <c:pt idx="205637">
                  <c:v>51.559280964461898</c:v>
                </c:pt>
                <c:pt idx="205638">
                  <c:v>51.559372249964902</c:v>
                </c:pt>
                <c:pt idx="205639">
                  <c:v>51.559463535175702</c:v>
                </c:pt>
                <c:pt idx="205640">
                  <c:v>51.559554820094299</c:v>
                </c:pt>
                <c:pt idx="205641">
                  <c:v>51.559646104720699</c:v>
                </c:pt>
                <c:pt idx="205642">
                  <c:v>51.559737389055002</c:v>
                </c:pt>
                <c:pt idx="205643">
                  <c:v>51.559828673097002</c:v>
                </c:pt>
                <c:pt idx="205644">
                  <c:v>51.559919956846798</c:v>
                </c:pt>
                <c:pt idx="205645">
                  <c:v>51.560011240304497</c:v>
                </c:pt>
                <c:pt idx="205646">
                  <c:v>51.560102523469901</c:v>
                </c:pt>
                <c:pt idx="205647">
                  <c:v>51.5601938063432</c:v>
                </c:pt>
                <c:pt idx="205648">
                  <c:v>51.560285088924303</c:v>
                </c:pt>
                <c:pt idx="205649">
                  <c:v>51.560376371213103</c:v>
                </c:pt>
                <c:pt idx="205650">
                  <c:v>51.560467653209898</c:v>
                </c:pt>
                <c:pt idx="205651">
                  <c:v>51.560558934914397</c:v>
                </c:pt>
                <c:pt idx="205652">
                  <c:v>51.5606502163267</c:v>
                </c:pt>
                <c:pt idx="205653">
                  <c:v>51.560741497446898</c:v>
                </c:pt>
                <c:pt idx="205654">
                  <c:v>51.560832778274801</c:v>
                </c:pt>
                <c:pt idx="205655">
                  <c:v>51.560924058810599</c:v>
                </c:pt>
                <c:pt idx="205656">
                  <c:v>51.561015339054201</c:v>
                </c:pt>
                <c:pt idx="205657">
                  <c:v>51.561106619005599</c:v>
                </c:pt>
                <c:pt idx="205658">
                  <c:v>51.561197898664901</c:v>
                </c:pt>
                <c:pt idx="205659">
                  <c:v>51.561289178031998</c:v>
                </c:pt>
                <c:pt idx="205660">
                  <c:v>51.5613804571068</c:v>
                </c:pt>
                <c:pt idx="205661">
                  <c:v>51.561471735889597</c:v>
                </c:pt>
                <c:pt idx="205662">
                  <c:v>51.561563014380098</c:v>
                </c:pt>
                <c:pt idx="205663">
                  <c:v>51.561654292578403</c:v>
                </c:pt>
                <c:pt idx="205664">
                  <c:v>51.561745570484597</c:v>
                </c:pt>
                <c:pt idx="205665">
                  <c:v>51.5618368480987</c:v>
                </c:pt>
                <c:pt idx="205666">
                  <c:v>51.561928125420501</c:v>
                </c:pt>
                <c:pt idx="205667">
                  <c:v>51.562019402450197</c:v>
                </c:pt>
                <c:pt idx="205668">
                  <c:v>51.562110679187697</c:v>
                </c:pt>
                <c:pt idx="205669">
                  <c:v>51.562201955633</c:v>
                </c:pt>
                <c:pt idx="205670">
                  <c:v>51.562293231786199</c:v>
                </c:pt>
                <c:pt idx="205671">
                  <c:v>51.562384507647202</c:v>
                </c:pt>
                <c:pt idx="205672">
                  <c:v>51.562475783216001</c:v>
                </c:pt>
                <c:pt idx="205673">
                  <c:v>51.562567058492697</c:v>
                </c:pt>
                <c:pt idx="205674">
                  <c:v>51.562658333477202</c:v>
                </c:pt>
                <c:pt idx="205675">
                  <c:v>51.562749608169597</c:v>
                </c:pt>
                <c:pt idx="205676">
                  <c:v>51.562840882569702</c:v>
                </c:pt>
                <c:pt idx="205677">
                  <c:v>51.562932156677803</c:v>
                </c:pt>
                <c:pt idx="205678">
                  <c:v>51.563023430493601</c:v>
                </c:pt>
                <c:pt idx="205679">
                  <c:v>51.563114704017302</c:v>
                </c:pt>
                <c:pt idx="205680">
                  <c:v>51.563205977248899</c:v>
                </c:pt>
                <c:pt idx="205681">
                  <c:v>51.563297250188299</c:v>
                </c:pt>
                <c:pt idx="205682">
                  <c:v>51.563388522835503</c:v>
                </c:pt>
                <c:pt idx="205683">
                  <c:v>51.563479795190602</c:v>
                </c:pt>
                <c:pt idx="205684">
                  <c:v>51.563571067253498</c:v>
                </c:pt>
                <c:pt idx="205685">
                  <c:v>51.563662339024297</c:v>
                </c:pt>
                <c:pt idx="205686">
                  <c:v>51.5637536105029</c:v>
                </c:pt>
                <c:pt idx="205687">
                  <c:v>51.563844881689299</c:v>
                </c:pt>
                <c:pt idx="205688">
                  <c:v>51.563936152583601</c:v>
                </c:pt>
                <c:pt idx="205689">
                  <c:v>51.564027423185799</c:v>
                </c:pt>
                <c:pt idx="205690">
                  <c:v>51.5641186934958</c:v>
                </c:pt>
                <c:pt idx="205691">
                  <c:v>51.564209963513697</c:v>
                </c:pt>
                <c:pt idx="205692">
                  <c:v>51.564301233239398</c:v>
                </c:pt>
                <c:pt idx="205693">
                  <c:v>51.564392502672902</c:v>
                </c:pt>
                <c:pt idx="205694">
                  <c:v>51.564483771814402</c:v>
                </c:pt>
                <c:pt idx="205695">
                  <c:v>51.564575040663698</c:v>
                </c:pt>
                <c:pt idx="205696">
                  <c:v>51.564666309220797</c:v>
                </c:pt>
                <c:pt idx="205697">
                  <c:v>51.5647575774858</c:v>
                </c:pt>
                <c:pt idx="205698">
                  <c:v>51.564848845458599</c:v>
                </c:pt>
                <c:pt idx="205699">
                  <c:v>51.564940113139301</c:v>
                </c:pt>
                <c:pt idx="205700">
                  <c:v>51.565031380527898</c:v>
                </c:pt>
                <c:pt idx="205701">
                  <c:v>51.565122647624399</c:v>
                </c:pt>
                <c:pt idx="205702">
                  <c:v>51.565213914428703</c:v>
                </c:pt>
                <c:pt idx="205703">
                  <c:v>51.565305180940797</c:v>
                </c:pt>
                <c:pt idx="205704">
                  <c:v>51.565396447160801</c:v>
                </c:pt>
                <c:pt idx="205705">
                  <c:v>51.5654877130887</c:v>
                </c:pt>
                <c:pt idx="205706">
                  <c:v>51.565578978724503</c:v>
                </c:pt>
                <c:pt idx="205707">
                  <c:v>51.565670244068102</c:v>
                </c:pt>
                <c:pt idx="205708">
                  <c:v>51.565761509119604</c:v>
                </c:pt>
                <c:pt idx="205709">
                  <c:v>51.565852773878902</c:v>
                </c:pt>
                <c:pt idx="205710">
                  <c:v>51.565944038346203</c:v>
                </c:pt>
                <c:pt idx="205711">
                  <c:v>51.5660353025213</c:v>
                </c:pt>
                <c:pt idx="205712">
                  <c:v>51.566126566404201</c:v>
                </c:pt>
                <c:pt idx="205713">
                  <c:v>51.566217829995097</c:v>
                </c:pt>
                <c:pt idx="205714">
                  <c:v>51.566309093293803</c:v>
                </c:pt>
                <c:pt idx="205715">
                  <c:v>51.566400356300399</c:v>
                </c:pt>
                <c:pt idx="205716">
                  <c:v>51.566491619014798</c:v>
                </c:pt>
                <c:pt idx="205717">
                  <c:v>51.566582881437199</c:v>
                </c:pt>
                <c:pt idx="205718">
                  <c:v>51.566674143567397</c:v>
                </c:pt>
                <c:pt idx="205719">
                  <c:v>51.566765405405498</c:v>
                </c:pt>
                <c:pt idx="205720">
                  <c:v>51.566856666951502</c:v>
                </c:pt>
                <c:pt idx="205721">
                  <c:v>51.566947928205302</c:v>
                </c:pt>
                <c:pt idx="205722">
                  <c:v>51.567039189166998</c:v>
                </c:pt>
                <c:pt idx="205723">
                  <c:v>51.567130449836696</c:v>
                </c:pt>
                <c:pt idx="205724">
                  <c:v>51.567221710214199</c:v>
                </c:pt>
                <c:pt idx="205725">
                  <c:v>51.567312970299497</c:v>
                </c:pt>
                <c:pt idx="205726">
                  <c:v>51.567404230092798</c:v>
                </c:pt>
                <c:pt idx="205727">
                  <c:v>51.567495489594002</c:v>
                </c:pt>
                <c:pt idx="205728">
                  <c:v>51.567586748803002</c:v>
                </c:pt>
                <c:pt idx="205729">
                  <c:v>51.567678007719898</c:v>
                </c:pt>
                <c:pt idx="205730">
                  <c:v>51.567769266344698</c:v>
                </c:pt>
                <c:pt idx="205731">
                  <c:v>51.5678605246774</c:v>
                </c:pt>
                <c:pt idx="205732">
                  <c:v>51.567951782717998</c:v>
                </c:pt>
                <c:pt idx="205733">
                  <c:v>51.568043040466499</c:v>
                </c:pt>
                <c:pt idx="205734">
                  <c:v>51.568134297922903</c:v>
                </c:pt>
                <c:pt idx="205735">
                  <c:v>51.568225555087203</c:v>
                </c:pt>
                <c:pt idx="205736">
                  <c:v>51.568316811959299</c:v>
                </c:pt>
                <c:pt idx="205737">
                  <c:v>51.568408068539398</c:v>
                </c:pt>
                <c:pt idx="205738">
                  <c:v>51.5684993248274</c:v>
                </c:pt>
                <c:pt idx="205739">
                  <c:v>51.568590580823198</c:v>
                </c:pt>
                <c:pt idx="205740">
                  <c:v>51.568681836526999</c:v>
                </c:pt>
                <c:pt idx="205741">
                  <c:v>51.568773091938603</c:v>
                </c:pt>
                <c:pt idx="205742">
                  <c:v>51.568864347058202</c:v>
                </c:pt>
                <c:pt idx="205743">
                  <c:v>51.568955601885598</c:v>
                </c:pt>
                <c:pt idx="205744">
                  <c:v>51.569046856420997</c:v>
                </c:pt>
                <c:pt idx="205745">
                  <c:v>51.569138110664198</c:v>
                </c:pt>
                <c:pt idx="205746">
                  <c:v>51.569229364615403</c:v>
                </c:pt>
                <c:pt idx="205747">
                  <c:v>51.569320618274404</c:v>
                </c:pt>
                <c:pt idx="205748">
                  <c:v>51.5694118716414</c:v>
                </c:pt>
                <c:pt idx="205749">
                  <c:v>51.569503124716299</c:v>
                </c:pt>
                <c:pt idx="205750">
                  <c:v>51.569594377499001</c:v>
                </c:pt>
                <c:pt idx="205751">
                  <c:v>51.569685629989699</c:v>
                </c:pt>
                <c:pt idx="205752">
                  <c:v>51.5697768821883</c:v>
                </c:pt>
                <c:pt idx="205753">
                  <c:v>51.569868134094797</c:v>
                </c:pt>
                <c:pt idx="205754">
                  <c:v>51.569959385709197</c:v>
                </c:pt>
                <c:pt idx="205755">
                  <c:v>51.570050637031599</c:v>
                </c:pt>
                <c:pt idx="205756">
                  <c:v>51.570141888061798</c:v>
                </c:pt>
                <c:pt idx="205757">
                  <c:v>51.570233138799999</c:v>
                </c:pt>
                <c:pt idx="205758">
                  <c:v>51.570324389245997</c:v>
                </c:pt>
                <c:pt idx="205759">
                  <c:v>51.570415639399997</c:v>
                </c:pt>
                <c:pt idx="205760">
                  <c:v>51.5705068892619</c:v>
                </c:pt>
                <c:pt idx="205761">
                  <c:v>51.570598138831699</c:v>
                </c:pt>
                <c:pt idx="205762">
                  <c:v>51.5706893881095</c:v>
                </c:pt>
                <c:pt idx="205763">
                  <c:v>51.570780637095098</c:v>
                </c:pt>
                <c:pt idx="205764">
                  <c:v>51.570871885788698</c:v>
                </c:pt>
                <c:pt idx="205765">
                  <c:v>51.570963134190201</c:v>
                </c:pt>
                <c:pt idx="205766">
                  <c:v>51.5710543822996</c:v>
                </c:pt>
                <c:pt idx="205767">
                  <c:v>51.571145630116902</c:v>
                </c:pt>
                <c:pt idx="205768">
                  <c:v>51.5712368776422</c:v>
                </c:pt>
                <c:pt idx="205769">
                  <c:v>51.5713281248754</c:v>
                </c:pt>
                <c:pt idx="205770">
                  <c:v>51.571419371816503</c:v>
                </c:pt>
                <c:pt idx="205771">
                  <c:v>51.571510618465602</c:v>
                </c:pt>
                <c:pt idx="205772">
                  <c:v>51.571601864822497</c:v>
                </c:pt>
                <c:pt idx="205773">
                  <c:v>51.571693110887402</c:v>
                </c:pt>
                <c:pt idx="205774">
                  <c:v>51.571784356660203</c:v>
                </c:pt>
                <c:pt idx="205775">
                  <c:v>51.571875602140999</c:v>
                </c:pt>
                <c:pt idx="205776">
                  <c:v>51.571966847329698</c:v>
                </c:pt>
                <c:pt idx="205777">
                  <c:v>51.5720580922263</c:v>
                </c:pt>
                <c:pt idx="205778">
                  <c:v>51.572149336830897</c:v>
                </c:pt>
                <c:pt idx="205779">
                  <c:v>51.572240581143397</c:v>
                </c:pt>
                <c:pt idx="205780">
                  <c:v>51.572331825163801</c:v>
                </c:pt>
                <c:pt idx="205781">
                  <c:v>51.572423068892199</c:v>
                </c:pt>
                <c:pt idx="205782">
                  <c:v>51.572514312328401</c:v>
                </c:pt>
                <c:pt idx="205783">
                  <c:v>51.572605555472698</c:v>
                </c:pt>
                <c:pt idx="205784">
                  <c:v>51.572696798324898</c:v>
                </c:pt>
                <c:pt idx="205785">
                  <c:v>51.572788040885001</c:v>
                </c:pt>
                <c:pt idx="205786">
                  <c:v>51.572879283153</c:v>
                </c:pt>
                <c:pt idx="205787">
                  <c:v>51.572970525129001</c:v>
                </c:pt>
                <c:pt idx="205788">
                  <c:v>51.573061766812998</c:v>
                </c:pt>
                <c:pt idx="205789">
                  <c:v>51.573153008204798</c:v>
                </c:pt>
                <c:pt idx="205790">
                  <c:v>51.5732442493047</c:v>
                </c:pt>
                <c:pt idx="205791">
                  <c:v>51.573335490112399</c:v>
                </c:pt>
                <c:pt idx="205792">
                  <c:v>51.5734267306281</c:v>
                </c:pt>
                <c:pt idx="205793">
                  <c:v>51.573517970851803</c:v>
                </c:pt>
                <c:pt idx="205794">
                  <c:v>51.573609210783403</c:v>
                </c:pt>
                <c:pt idx="205795">
                  <c:v>51.573700450422997</c:v>
                </c:pt>
                <c:pt idx="205796">
                  <c:v>51.573791689770502</c:v>
                </c:pt>
                <c:pt idx="205797">
                  <c:v>51.573882928826002</c:v>
                </c:pt>
                <c:pt idx="205798">
                  <c:v>51.573974167589398</c:v>
                </c:pt>
                <c:pt idx="205799">
                  <c:v>51.574065406060697</c:v>
                </c:pt>
                <c:pt idx="205800">
                  <c:v>51.574156644240098</c:v>
                </c:pt>
                <c:pt idx="205801">
                  <c:v>51.574247882127302</c:v>
                </c:pt>
                <c:pt idx="205802">
                  <c:v>51.574339119722602</c:v>
                </c:pt>
                <c:pt idx="205803">
                  <c:v>51.574430357025797</c:v>
                </c:pt>
                <c:pt idx="205804">
                  <c:v>51.574521594036902</c:v>
                </c:pt>
                <c:pt idx="205805">
                  <c:v>51.574612830756003</c:v>
                </c:pt>
                <c:pt idx="205806">
                  <c:v>51.574704067183099</c:v>
                </c:pt>
                <c:pt idx="205807">
                  <c:v>51.574795303318098</c:v>
                </c:pt>
                <c:pt idx="205808">
                  <c:v>51.574886539161099</c:v>
                </c:pt>
                <c:pt idx="205809">
                  <c:v>51.574977774712004</c:v>
                </c:pt>
                <c:pt idx="205810">
                  <c:v>51.575069009970903</c:v>
                </c:pt>
                <c:pt idx="205811">
                  <c:v>51.575160244937798</c:v>
                </c:pt>
                <c:pt idx="205812">
                  <c:v>51.575251479612703</c:v>
                </c:pt>
                <c:pt idx="205813">
                  <c:v>51.575342713995497</c:v>
                </c:pt>
                <c:pt idx="205814">
                  <c:v>51.5754339480862</c:v>
                </c:pt>
                <c:pt idx="205815">
                  <c:v>51.575525181884998</c:v>
                </c:pt>
                <c:pt idx="205816">
                  <c:v>51.5756164153917</c:v>
                </c:pt>
                <c:pt idx="205817">
                  <c:v>51.575707648606397</c:v>
                </c:pt>
                <c:pt idx="205818">
                  <c:v>51.575798881529003</c:v>
                </c:pt>
                <c:pt idx="205819">
                  <c:v>51.575890114159598</c:v>
                </c:pt>
                <c:pt idx="205820">
                  <c:v>51.575981346498203</c:v>
                </c:pt>
                <c:pt idx="205821">
                  <c:v>51.576072578544803</c:v>
                </c:pt>
                <c:pt idx="205822">
                  <c:v>51.576163810299398</c:v>
                </c:pt>
                <c:pt idx="205823">
                  <c:v>51.576255041761897</c:v>
                </c:pt>
                <c:pt idx="205824">
                  <c:v>51.576346272932398</c:v>
                </c:pt>
                <c:pt idx="205825">
                  <c:v>51.576437503810801</c:v>
                </c:pt>
                <c:pt idx="205826">
                  <c:v>51.5765287343973</c:v>
                </c:pt>
                <c:pt idx="205827">
                  <c:v>51.576619964691702</c:v>
                </c:pt>
                <c:pt idx="205828">
                  <c:v>51.576711194694099</c:v>
                </c:pt>
                <c:pt idx="205829">
                  <c:v>51.576802424404498</c:v>
                </c:pt>
                <c:pt idx="205830">
                  <c:v>51.5768936538229</c:v>
                </c:pt>
                <c:pt idx="205831">
                  <c:v>51.576984882949198</c:v>
                </c:pt>
                <c:pt idx="205832">
                  <c:v>51.577076111783597</c:v>
                </c:pt>
                <c:pt idx="205833">
                  <c:v>51.5771673403259</c:v>
                </c:pt>
                <c:pt idx="205834">
                  <c:v>51.577258568576198</c:v>
                </c:pt>
                <c:pt idx="205835">
                  <c:v>51.577349796534499</c:v>
                </c:pt>
                <c:pt idx="205836">
                  <c:v>51.577441024200802</c:v>
                </c:pt>
                <c:pt idx="205837">
                  <c:v>51.577532251575001</c:v>
                </c:pt>
                <c:pt idx="205838">
                  <c:v>51.577623478657301</c:v>
                </c:pt>
                <c:pt idx="205839">
                  <c:v>51.577714705447498</c:v>
                </c:pt>
                <c:pt idx="205840">
                  <c:v>51.577805931945797</c:v>
                </c:pt>
                <c:pt idx="205841">
                  <c:v>51.577897158151998</c:v>
                </c:pt>
                <c:pt idx="205842">
                  <c:v>51.577988384066202</c:v>
                </c:pt>
                <c:pt idx="205843">
                  <c:v>51.578079609688501</c:v>
                </c:pt>
                <c:pt idx="205844">
                  <c:v>51.578170835018703</c:v>
                </c:pt>
                <c:pt idx="205845">
                  <c:v>51.5782620600569</c:v>
                </c:pt>
                <c:pt idx="205846">
                  <c:v>51.5783532848031</c:v>
                </c:pt>
                <c:pt idx="205847">
                  <c:v>51.578444509257302</c:v>
                </c:pt>
                <c:pt idx="205848">
                  <c:v>51.5785357334195</c:v>
                </c:pt>
                <c:pt idx="205849">
                  <c:v>51.5786269572897</c:v>
                </c:pt>
                <c:pt idx="205850">
                  <c:v>51.578718180867902</c:v>
                </c:pt>
                <c:pt idx="205851">
                  <c:v>51.5788094041541</c:v>
                </c:pt>
                <c:pt idx="205852">
                  <c:v>51.5789006271483</c:v>
                </c:pt>
                <c:pt idx="205853">
                  <c:v>51.578991849850503</c:v>
                </c:pt>
                <c:pt idx="205854">
                  <c:v>51.579083072260701</c:v>
                </c:pt>
                <c:pt idx="205855">
                  <c:v>51.579174294378902</c:v>
                </c:pt>
                <c:pt idx="205856">
                  <c:v>51.579265516205197</c:v>
                </c:pt>
                <c:pt idx="205857">
                  <c:v>51.579356737739403</c:v>
                </c:pt>
                <c:pt idx="205858">
                  <c:v>51.579447958981604</c:v>
                </c:pt>
                <c:pt idx="205859">
                  <c:v>51.579539179931899</c:v>
                </c:pt>
                <c:pt idx="205860">
                  <c:v>51.579630400590197</c:v>
                </c:pt>
                <c:pt idx="205861">
                  <c:v>51.579721620956398</c:v>
                </c:pt>
                <c:pt idx="205862">
                  <c:v>51.579812841030702</c:v>
                </c:pt>
                <c:pt idx="205863">
                  <c:v>51.579904060813</c:v>
                </c:pt>
                <c:pt idx="205864">
                  <c:v>51.579995280303301</c:v>
                </c:pt>
                <c:pt idx="205865">
                  <c:v>51.580086499501597</c:v>
                </c:pt>
                <c:pt idx="205866">
                  <c:v>51.580177718408002</c:v>
                </c:pt>
                <c:pt idx="205867">
                  <c:v>51.580268937022304</c:v>
                </c:pt>
                <c:pt idx="205868">
                  <c:v>51.5803601553447</c:v>
                </c:pt>
                <c:pt idx="205869">
                  <c:v>51.580451373375098</c:v>
                </c:pt>
                <c:pt idx="205870">
                  <c:v>51.580542591113499</c:v>
                </c:pt>
                <c:pt idx="205871">
                  <c:v>51.580633808559902</c:v>
                </c:pt>
                <c:pt idx="205872">
                  <c:v>51.580725025714401</c:v>
                </c:pt>
                <c:pt idx="205873">
                  <c:v>51.580816242576802</c:v>
                </c:pt>
                <c:pt idx="205874">
                  <c:v>51.580907459147298</c:v>
                </c:pt>
                <c:pt idx="205875">
                  <c:v>51.580998675425903</c:v>
                </c:pt>
                <c:pt idx="205876">
                  <c:v>51.581089891412397</c:v>
                </c:pt>
                <c:pt idx="205877">
                  <c:v>51.581181107107</c:v>
                </c:pt>
                <c:pt idx="205878">
                  <c:v>51.581272322509598</c:v>
                </c:pt>
                <c:pt idx="205879">
                  <c:v>51.581363537620199</c:v>
                </c:pt>
                <c:pt idx="205880">
                  <c:v>51.581454752438802</c:v>
                </c:pt>
                <c:pt idx="205881">
                  <c:v>51.5815459669655</c:v>
                </c:pt>
                <c:pt idx="205882">
                  <c:v>51.5816371812002</c:v>
                </c:pt>
                <c:pt idx="205883">
                  <c:v>51.581728395143003</c:v>
                </c:pt>
                <c:pt idx="205884">
                  <c:v>51.581819608793801</c:v>
                </c:pt>
                <c:pt idx="205885">
                  <c:v>51.581910822152601</c:v>
                </c:pt>
                <c:pt idx="205886">
                  <c:v>51.582002035219404</c:v>
                </c:pt>
                <c:pt idx="205887">
                  <c:v>51.582093247994301</c:v>
                </c:pt>
                <c:pt idx="205888">
                  <c:v>51.582184460477201</c:v>
                </c:pt>
                <c:pt idx="205889">
                  <c:v>51.582275672668203</c:v>
                </c:pt>
                <c:pt idx="205890">
                  <c:v>51.5823668845672</c:v>
                </c:pt>
                <c:pt idx="205891">
                  <c:v>51.5824580961742</c:v>
                </c:pt>
                <c:pt idx="205892">
                  <c:v>51.582549307489302</c:v>
                </c:pt>
                <c:pt idx="205893">
                  <c:v>51.582640518512399</c:v>
                </c:pt>
                <c:pt idx="205894">
                  <c:v>51.582731729243498</c:v>
                </c:pt>
                <c:pt idx="205895">
                  <c:v>51.5828229396827</c:v>
                </c:pt>
                <c:pt idx="205896">
                  <c:v>51.582914149829897</c:v>
                </c:pt>
                <c:pt idx="205897">
                  <c:v>51.583005359685203</c:v>
                </c:pt>
                <c:pt idx="205898">
                  <c:v>51.583096569248497</c:v>
                </c:pt>
                <c:pt idx="205899">
                  <c:v>51.5831877785199</c:v>
                </c:pt>
                <c:pt idx="205900">
                  <c:v>51.583278987499298</c:v>
                </c:pt>
                <c:pt idx="205901">
                  <c:v>51.583370196186799</c:v>
                </c:pt>
                <c:pt idx="205902">
                  <c:v>51.583461404582302</c:v>
                </c:pt>
                <c:pt idx="205903">
                  <c:v>51.583552612685899</c:v>
                </c:pt>
                <c:pt idx="205904">
                  <c:v>51.5836438204975</c:v>
                </c:pt>
                <c:pt idx="205905">
                  <c:v>51.583735028017202</c:v>
                </c:pt>
                <c:pt idx="205906">
                  <c:v>51.583826235244899</c:v>
                </c:pt>
                <c:pt idx="205907">
                  <c:v>51.583917442180699</c:v>
                </c:pt>
                <c:pt idx="205908">
                  <c:v>51.584008648824501</c:v>
                </c:pt>
                <c:pt idx="205909">
                  <c:v>51.584099855176397</c:v>
                </c:pt>
                <c:pt idx="205910">
                  <c:v>51.584191061236297</c:v>
                </c:pt>
                <c:pt idx="205911">
                  <c:v>51.584282267004298</c:v>
                </c:pt>
                <c:pt idx="205912">
                  <c:v>51.584373472480401</c:v>
                </c:pt>
                <c:pt idx="205913">
                  <c:v>51.584464677664499</c:v>
                </c:pt>
                <c:pt idx="205914">
                  <c:v>51.5845558825567</c:v>
                </c:pt>
                <c:pt idx="205915">
                  <c:v>51.584647087156903</c:v>
                </c:pt>
                <c:pt idx="205916">
                  <c:v>51.5847382914652</c:v>
                </c:pt>
                <c:pt idx="205917">
                  <c:v>51.5848294954816</c:v>
                </c:pt>
                <c:pt idx="205918">
                  <c:v>51.584920699206002</c:v>
                </c:pt>
                <c:pt idx="205919">
                  <c:v>51.585011902638499</c:v>
                </c:pt>
                <c:pt idx="205920">
                  <c:v>51.585103105779098</c:v>
                </c:pt>
                <c:pt idx="205921">
                  <c:v>51.585194308627699</c:v>
                </c:pt>
                <c:pt idx="205922">
                  <c:v>51.585285511184402</c:v>
                </c:pt>
                <c:pt idx="205923">
                  <c:v>51.5853767134492</c:v>
                </c:pt>
                <c:pt idx="205924">
                  <c:v>51.585467915422001</c:v>
                </c:pt>
                <c:pt idx="205925">
                  <c:v>51.585559117102903</c:v>
                </c:pt>
                <c:pt idx="205926">
                  <c:v>51.585650318491901</c:v>
                </c:pt>
                <c:pt idx="205927">
                  <c:v>51.585741519589</c:v>
                </c:pt>
                <c:pt idx="205928">
                  <c:v>51.585832720394102</c:v>
                </c:pt>
                <c:pt idx="205929">
                  <c:v>51.585923920907298</c:v>
                </c:pt>
                <c:pt idx="205930">
                  <c:v>51.586015121128597</c:v>
                </c:pt>
                <c:pt idx="205931">
                  <c:v>51.586106321057898</c:v>
                </c:pt>
                <c:pt idx="205932">
                  <c:v>51.586197520695301</c:v>
                </c:pt>
                <c:pt idx="205933">
                  <c:v>51.586288720040798</c:v>
                </c:pt>
                <c:pt idx="205934">
                  <c:v>51.586379919094398</c:v>
                </c:pt>
                <c:pt idx="205935">
                  <c:v>51.5864711178561</c:v>
                </c:pt>
                <c:pt idx="205936">
                  <c:v>51.586562316325796</c:v>
                </c:pt>
                <c:pt idx="205937">
                  <c:v>51.586653514503602</c:v>
                </c:pt>
                <c:pt idx="205938">
                  <c:v>51.586744712389603</c:v>
                </c:pt>
                <c:pt idx="205939">
                  <c:v>51.586835909983499</c:v>
                </c:pt>
                <c:pt idx="205940">
                  <c:v>51.586927107285597</c:v>
                </c:pt>
                <c:pt idx="205941">
                  <c:v>51.587018304295803</c:v>
                </c:pt>
                <c:pt idx="205942">
                  <c:v>51.587109501013998</c:v>
                </c:pt>
                <c:pt idx="205943">
                  <c:v>51.587200697440402</c:v>
                </c:pt>
                <c:pt idx="205944">
                  <c:v>51.5872918935748</c:v>
                </c:pt>
                <c:pt idx="205945">
                  <c:v>51.587383089417301</c:v>
                </c:pt>
                <c:pt idx="205946">
                  <c:v>51.587474284967897</c:v>
                </c:pt>
                <c:pt idx="205947">
                  <c:v>51.587565480226601</c:v>
                </c:pt>
                <c:pt idx="205948">
                  <c:v>51.587656675193401</c:v>
                </c:pt>
                <c:pt idx="205949">
                  <c:v>51.587747869868302</c:v>
                </c:pt>
                <c:pt idx="205950">
                  <c:v>51.587839064251199</c:v>
                </c:pt>
                <c:pt idx="205951">
                  <c:v>51.587930258342297</c:v>
                </c:pt>
                <c:pt idx="205952">
                  <c:v>51.588021452141497</c:v>
                </c:pt>
                <c:pt idx="205953">
                  <c:v>51.5881126456487</c:v>
                </c:pt>
                <c:pt idx="205954">
                  <c:v>51.588203838864104</c:v>
                </c:pt>
                <c:pt idx="205955">
                  <c:v>51.588295031787602</c:v>
                </c:pt>
                <c:pt idx="205956">
                  <c:v>51.588386224419096</c:v>
                </c:pt>
                <c:pt idx="205957">
                  <c:v>51.588477416758799</c:v>
                </c:pt>
                <c:pt idx="205958">
                  <c:v>51.588568608806497</c:v>
                </c:pt>
                <c:pt idx="205959">
                  <c:v>51.588659800562397</c:v>
                </c:pt>
                <c:pt idx="205960">
                  <c:v>51.588750992026398</c:v>
                </c:pt>
                <c:pt idx="205961">
                  <c:v>51.588842183198402</c:v>
                </c:pt>
                <c:pt idx="205962">
                  <c:v>51.5889333740786</c:v>
                </c:pt>
                <c:pt idx="205963">
                  <c:v>51.5890245646669</c:v>
                </c:pt>
                <c:pt idx="205964">
                  <c:v>51.589115754963302</c:v>
                </c:pt>
                <c:pt idx="205965">
                  <c:v>51.589206944967799</c:v>
                </c:pt>
                <c:pt idx="205966">
                  <c:v>51.589298134680398</c:v>
                </c:pt>
                <c:pt idx="205967">
                  <c:v>51.589389324101099</c:v>
                </c:pt>
                <c:pt idx="205968">
                  <c:v>51.589480513229901</c:v>
                </c:pt>
                <c:pt idx="205969">
                  <c:v>51.589571702066898</c:v>
                </c:pt>
                <c:pt idx="205970">
                  <c:v>51.589662890611898</c:v>
                </c:pt>
                <c:pt idx="205971">
                  <c:v>51.589754078865099</c:v>
                </c:pt>
                <c:pt idx="205972">
                  <c:v>51.589845266826302</c:v>
                </c:pt>
                <c:pt idx="205973">
                  <c:v>51.5899364544957</c:v>
                </c:pt>
                <c:pt idx="205974">
                  <c:v>51.590027641873199</c:v>
                </c:pt>
                <c:pt idx="205975">
                  <c:v>51.5901188289589</c:v>
                </c:pt>
                <c:pt idx="205976">
                  <c:v>51.590210015752596</c:v>
                </c:pt>
                <c:pt idx="205977">
                  <c:v>51.590301202254501</c:v>
                </c:pt>
                <c:pt idx="205978">
                  <c:v>51.590392388464501</c:v>
                </c:pt>
                <c:pt idx="205979">
                  <c:v>51.590483574382603</c:v>
                </c:pt>
                <c:pt idx="205980">
                  <c:v>51.590574760008799</c:v>
                </c:pt>
                <c:pt idx="205981">
                  <c:v>51.590665945343098</c:v>
                </c:pt>
                <c:pt idx="205982">
                  <c:v>51.590757130385597</c:v>
                </c:pt>
                <c:pt idx="205983">
                  <c:v>51.590848315136199</c:v>
                </c:pt>
                <c:pt idx="205984">
                  <c:v>51.590939499594903</c:v>
                </c:pt>
                <c:pt idx="205985">
                  <c:v>51.591030683761801</c:v>
                </c:pt>
                <c:pt idx="205986">
                  <c:v>51.591121867636801</c:v>
                </c:pt>
                <c:pt idx="205987">
                  <c:v>51.591213051219903</c:v>
                </c:pt>
                <c:pt idx="205988">
                  <c:v>51.591304234511099</c:v>
                </c:pt>
                <c:pt idx="205989">
                  <c:v>51.591395417510498</c:v>
                </c:pt>
                <c:pt idx="205990">
                  <c:v>51.591486600217998</c:v>
                </c:pt>
                <c:pt idx="205991">
                  <c:v>51.5915777826336</c:v>
                </c:pt>
                <c:pt idx="205992">
                  <c:v>51.591668964757403</c:v>
                </c:pt>
                <c:pt idx="205993">
                  <c:v>51.591760146589301</c:v>
                </c:pt>
                <c:pt idx="205994">
                  <c:v>51.591851328129302</c:v>
                </c:pt>
                <c:pt idx="205995">
                  <c:v>51.591942509377503</c:v>
                </c:pt>
                <c:pt idx="205996">
                  <c:v>51.5920336903338</c:v>
                </c:pt>
                <c:pt idx="205997">
                  <c:v>51.592124870998198</c:v>
                </c:pt>
                <c:pt idx="205998">
                  <c:v>51.592216051370798</c:v>
                </c:pt>
                <c:pt idx="205999">
                  <c:v>51.5923072314515</c:v>
                </c:pt>
                <c:pt idx="206000">
                  <c:v>51.592398411240403</c:v>
                </c:pt>
                <c:pt idx="206001">
                  <c:v>51.592489590737401</c:v>
                </c:pt>
                <c:pt idx="206002">
                  <c:v>51.5925807699426</c:v>
                </c:pt>
                <c:pt idx="206003">
                  <c:v>51.592671948855802</c:v>
                </c:pt>
                <c:pt idx="206004">
                  <c:v>51.592763127477298</c:v>
                </c:pt>
                <c:pt idx="206005">
                  <c:v>51.592854305806902</c:v>
                </c:pt>
                <c:pt idx="206006">
                  <c:v>51.592945483844602</c:v>
                </c:pt>
                <c:pt idx="206007">
                  <c:v>51.593036661590503</c:v>
                </c:pt>
                <c:pt idx="206008">
                  <c:v>51.593127839044499</c:v>
                </c:pt>
                <c:pt idx="206009">
                  <c:v>51.593219016206703</c:v>
                </c:pt>
                <c:pt idx="206010">
                  <c:v>51.593310193077002</c:v>
                </c:pt>
                <c:pt idx="206011">
                  <c:v>51.593401369655503</c:v>
                </c:pt>
                <c:pt idx="206012">
                  <c:v>51.593492545942098</c:v>
                </c:pt>
                <c:pt idx="206013">
                  <c:v>51.593583721936902</c:v>
                </c:pt>
                <c:pt idx="206014">
                  <c:v>51.593674897639801</c:v>
                </c:pt>
                <c:pt idx="206015">
                  <c:v>51.593766073050901</c:v>
                </c:pt>
                <c:pt idx="206016">
                  <c:v>51.593857248170103</c:v>
                </c:pt>
                <c:pt idx="206017">
                  <c:v>51.593948422997499</c:v>
                </c:pt>
                <c:pt idx="206018">
                  <c:v>51.594039597533097</c:v>
                </c:pt>
                <c:pt idx="206019">
                  <c:v>51.594130771776797</c:v>
                </c:pt>
                <c:pt idx="206020">
                  <c:v>51.594221945728698</c:v>
                </c:pt>
                <c:pt idx="206021">
                  <c:v>51.594313119388701</c:v>
                </c:pt>
                <c:pt idx="206022">
                  <c:v>51.594404292756899</c:v>
                </c:pt>
                <c:pt idx="206023">
                  <c:v>51.594495465833198</c:v>
                </c:pt>
                <c:pt idx="206024">
                  <c:v>51.594586638617798</c:v>
                </c:pt>
                <c:pt idx="206025">
                  <c:v>51.594677811110401</c:v>
                </c:pt>
                <c:pt idx="206026">
                  <c:v>51.594768983311297</c:v>
                </c:pt>
                <c:pt idx="206027">
                  <c:v>51.594860155220303</c:v>
                </c:pt>
                <c:pt idx="206028">
                  <c:v>51.594951326837503</c:v>
                </c:pt>
                <c:pt idx="206029">
                  <c:v>51.595042498162798</c:v>
                </c:pt>
                <c:pt idx="206030">
                  <c:v>51.5951336691964</c:v>
                </c:pt>
                <c:pt idx="206031">
                  <c:v>51.595224839938098</c:v>
                </c:pt>
                <c:pt idx="206032">
                  <c:v>51.595316010387897</c:v>
                </c:pt>
                <c:pt idx="206033">
                  <c:v>51.595407180545998</c:v>
                </c:pt>
                <c:pt idx="206034">
                  <c:v>51.5954983504121</c:v>
                </c:pt>
                <c:pt idx="206035">
                  <c:v>51.595589519986497</c:v>
                </c:pt>
                <c:pt idx="206036">
                  <c:v>51.595680689269102</c:v>
                </c:pt>
                <c:pt idx="206037">
                  <c:v>51.595771858259802</c:v>
                </c:pt>
                <c:pt idx="206038">
                  <c:v>51.595863026958703</c:v>
                </c:pt>
                <c:pt idx="206039">
                  <c:v>51.595954195365799</c:v>
                </c:pt>
                <c:pt idx="206040">
                  <c:v>51.596045363480997</c:v>
                </c:pt>
                <c:pt idx="206041">
                  <c:v>51.596136531304502</c:v>
                </c:pt>
                <c:pt idx="206042">
                  <c:v>51.596227698836103</c:v>
                </c:pt>
                <c:pt idx="206043">
                  <c:v>51.596318866075897</c:v>
                </c:pt>
                <c:pt idx="206044">
                  <c:v>51.596410033023901</c:v>
                </c:pt>
                <c:pt idx="206045">
                  <c:v>51.596501199679999</c:v>
                </c:pt>
                <c:pt idx="206046">
                  <c:v>51.596592366044398</c:v>
                </c:pt>
                <c:pt idx="206047">
                  <c:v>51.596683532116899</c:v>
                </c:pt>
                <c:pt idx="206048">
                  <c:v>51.596774697897601</c:v>
                </c:pt>
                <c:pt idx="206049">
                  <c:v>51.596865863386498</c:v>
                </c:pt>
                <c:pt idx="206050">
                  <c:v>51.596957028583603</c:v>
                </c:pt>
                <c:pt idx="206051">
                  <c:v>51.597048193488902</c:v>
                </c:pt>
                <c:pt idx="206052">
                  <c:v>51.597139358102297</c:v>
                </c:pt>
                <c:pt idx="206053">
                  <c:v>51.597230522423999</c:v>
                </c:pt>
                <c:pt idx="206054">
                  <c:v>51.597321686453803</c:v>
                </c:pt>
                <c:pt idx="206055">
                  <c:v>51.597412850191901</c:v>
                </c:pt>
                <c:pt idx="206056">
                  <c:v>51.597504013638101</c:v>
                </c:pt>
                <c:pt idx="206057">
                  <c:v>51.597595176792503</c:v>
                </c:pt>
                <c:pt idx="206058">
                  <c:v>51.597686339655198</c:v>
                </c:pt>
                <c:pt idx="206059">
                  <c:v>51.597777502226002</c:v>
                </c:pt>
                <c:pt idx="206060">
                  <c:v>51.597868664505</c:v>
                </c:pt>
                <c:pt idx="206061">
                  <c:v>51.5979598264922</c:v>
                </c:pt>
                <c:pt idx="206062">
                  <c:v>51.598050988187602</c:v>
                </c:pt>
                <c:pt idx="206063">
                  <c:v>51.598142149591197</c:v>
                </c:pt>
                <c:pt idx="206064">
                  <c:v>51.598233310703002</c:v>
                </c:pt>
                <c:pt idx="206065">
                  <c:v>51.5983244715231</c:v>
                </c:pt>
                <c:pt idx="206066">
                  <c:v>51.598415632051299</c:v>
                </c:pt>
                <c:pt idx="206067">
                  <c:v>51.598506792287701</c:v>
                </c:pt>
                <c:pt idx="206068">
                  <c:v>51.598597952232303</c:v>
                </c:pt>
                <c:pt idx="206069">
                  <c:v>51.598689111885101</c:v>
                </c:pt>
                <c:pt idx="206070">
                  <c:v>51.598780271246198</c:v>
                </c:pt>
                <c:pt idx="206071">
                  <c:v>51.598871430315398</c:v>
                </c:pt>
                <c:pt idx="206072">
                  <c:v>51.598962589092899</c:v>
                </c:pt>
                <c:pt idx="206073">
                  <c:v>51.599053747578502</c:v>
                </c:pt>
                <c:pt idx="206074">
                  <c:v>51.599144905772398</c:v>
                </c:pt>
                <c:pt idx="206075">
                  <c:v>51.599236063674503</c:v>
                </c:pt>
                <c:pt idx="206076">
                  <c:v>51.599327221284703</c:v>
                </c:pt>
                <c:pt idx="206077">
                  <c:v>51.599418378603303</c:v>
                </c:pt>
                <c:pt idx="206078">
                  <c:v>51.599509535629998</c:v>
                </c:pt>
                <c:pt idx="206079">
                  <c:v>51.599600692364902</c:v>
                </c:pt>
                <c:pt idx="206080">
                  <c:v>51.599691848808</c:v>
                </c:pt>
                <c:pt idx="206081">
                  <c:v>51.599783004959399</c:v>
                </c:pt>
                <c:pt idx="206082">
                  <c:v>51.599874160818999</c:v>
                </c:pt>
                <c:pt idx="206083">
                  <c:v>51.5999653163868</c:v>
                </c:pt>
                <c:pt idx="206084">
                  <c:v>51.600056471662803</c:v>
                </c:pt>
                <c:pt idx="206085">
                  <c:v>51.600147626647001</c:v>
                </c:pt>
                <c:pt idx="206086">
                  <c:v>51.600238781339499</c:v>
                </c:pt>
                <c:pt idx="206087">
                  <c:v>51.600329935740199</c:v>
                </c:pt>
                <c:pt idx="206088">
                  <c:v>51.6004210898491</c:v>
                </c:pt>
                <c:pt idx="206089">
                  <c:v>51.600512243666202</c:v>
                </c:pt>
                <c:pt idx="206090">
                  <c:v>51.600603397191499</c:v>
                </c:pt>
                <c:pt idx="206091">
                  <c:v>51.600694550425096</c:v>
                </c:pt>
                <c:pt idx="206092">
                  <c:v>51.600785703366903</c:v>
                </c:pt>
                <c:pt idx="206093">
                  <c:v>51.600876856016903</c:v>
                </c:pt>
                <c:pt idx="206094">
                  <c:v>51.600968008375197</c:v>
                </c:pt>
                <c:pt idx="206095">
                  <c:v>51.6010591604417</c:v>
                </c:pt>
                <c:pt idx="206096">
                  <c:v>51.601150312216397</c:v>
                </c:pt>
                <c:pt idx="206097">
                  <c:v>51.601241463699402</c:v>
                </c:pt>
                <c:pt idx="206098">
                  <c:v>51.601332614890502</c:v>
                </c:pt>
                <c:pt idx="206099">
                  <c:v>51.601423765790003</c:v>
                </c:pt>
                <c:pt idx="206100">
                  <c:v>51.601514916397598</c:v>
                </c:pt>
                <c:pt idx="206101">
                  <c:v>51.601606066713501</c:v>
                </c:pt>
                <c:pt idx="206102">
                  <c:v>51.601697216737598</c:v>
                </c:pt>
                <c:pt idx="206103">
                  <c:v>51.601788366469997</c:v>
                </c:pt>
                <c:pt idx="206104">
                  <c:v>51.601879515910603</c:v>
                </c:pt>
                <c:pt idx="206105">
                  <c:v>51.601970665059397</c:v>
                </c:pt>
                <c:pt idx="206106">
                  <c:v>51.602061813916499</c:v>
                </c:pt>
                <c:pt idx="206107">
                  <c:v>51.602152962481803</c:v>
                </c:pt>
                <c:pt idx="206108">
                  <c:v>51.602244110755301</c:v>
                </c:pt>
                <c:pt idx="206109">
                  <c:v>51.602335258737099</c:v>
                </c:pt>
                <c:pt idx="206110">
                  <c:v>51.602426406427199</c:v>
                </c:pt>
                <c:pt idx="206111">
                  <c:v>51.6025175538255</c:v>
                </c:pt>
                <c:pt idx="206112">
                  <c:v>51.602608700932002</c:v>
                </c:pt>
                <c:pt idx="206113">
                  <c:v>51.602699847746798</c:v>
                </c:pt>
                <c:pt idx="206114">
                  <c:v>51.602790994269803</c:v>
                </c:pt>
                <c:pt idx="206115">
                  <c:v>51.602882140501102</c:v>
                </c:pt>
                <c:pt idx="206116">
                  <c:v>51.602973286440601</c:v>
                </c:pt>
                <c:pt idx="206117">
                  <c:v>51.603064432088402</c:v>
                </c:pt>
                <c:pt idx="206118">
                  <c:v>51.603155577444397</c:v>
                </c:pt>
                <c:pt idx="206119">
                  <c:v>51.6032467225087</c:v>
                </c:pt>
                <c:pt idx="206120">
                  <c:v>51.603337867281198</c:v>
                </c:pt>
                <c:pt idx="206121">
                  <c:v>51.603429011762003</c:v>
                </c:pt>
                <c:pt idx="206122">
                  <c:v>51.603520155951003</c:v>
                </c:pt>
                <c:pt idx="206123">
                  <c:v>51.603611299848303</c:v>
                </c:pt>
                <c:pt idx="206124">
                  <c:v>51.603702443453898</c:v>
                </c:pt>
                <c:pt idx="206125">
                  <c:v>51.603793586767701</c:v>
                </c:pt>
                <c:pt idx="206126">
                  <c:v>51.603884729789698</c:v>
                </c:pt>
                <c:pt idx="206127">
                  <c:v>51.603975872520003</c:v>
                </c:pt>
                <c:pt idx="206128">
                  <c:v>51.604067014958602</c:v>
                </c:pt>
                <c:pt idx="206129">
                  <c:v>51.604158157105502</c:v>
                </c:pt>
                <c:pt idx="206130">
                  <c:v>51.604249298960603</c:v>
                </c:pt>
                <c:pt idx="206131">
                  <c:v>51.604340440523899</c:v>
                </c:pt>
                <c:pt idx="206132">
                  <c:v>51.604431581795602</c:v>
                </c:pt>
                <c:pt idx="206133">
                  <c:v>51.604522722775499</c:v>
                </c:pt>
                <c:pt idx="206134">
                  <c:v>51.604613863463598</c:v>
                </c:pt>
                <c:pt idx="206135">
                  <c:v>51.604705003860097</c:v>
                </c:pt>
                <c:pt idx="206136">
                  <c:v>51.604796143964798</c:v>
                </c:pt>
                <c:pt idx="206137">
                  <c:v>51.6048872837777</c:v>
                </c:pt>
                <c:pt idx="206138">
                  <c:v>51.604978423299002</c:v>
                </c:pt>
                <c:pt idx="206139">
                  <c:v>51.605069562528499</c:v>
                </c:pt>
                <c:pt idx="206140">
                  <c:v>51.605160701466303</c:v>
                </c:pt>
                <c:pt idx="206141">
                  <c:v>51.605251840112302</c:v>
                </c:pt>
                <c:pt idx="206142">
                  <c:v>51.605342978466602</c:v>
                </c:pt>
                <c:pt idx="206143">
                  <c:v>51.605434116529203</c:v>
                </c:pt>
                <c:pt idx="206144">
                  <c:v>51.605525254300098</c:v>
                </c:pt>
                <c:pt idx="206145">
                  <c:v>51.6056163917793</c:v>
                </c:pt>
                <c:pt idx="206146">
                  <c:v>51.605707528966697</c:v>
                </c:pt>
                <c:pt idx="206147">
                  <c:v>51.605798665862402</c:v>
                </c:pt>
                <c:pt idx="206148">
                  <c:v>51.6058898024664</c:v>
                </c:pt>
                <c:pt idx="206149">
                  <c:v>51.6059809387786</c:v>
                </c:pt>
                <c:pt idx="206150">
                  <c:v>51.606072074799201</c:v>
                </c:pt>
                <c:pt idx="206151">
                  <c:v>51.606163210528003</c:v>
                </c:pt>
                <c:pt idx="206152">
                  <c:v>51.606254345965098</c:v>
                </c:pt>
                <c:pt idx="206153">
                  <c:v>51.606345481110502</c:v>
                </c:pt>
                <c:pt idx="206154">
                  <c:v>51.606436615964199</c:v>
                </c:pt>
                <c:pt idx="206155">
                  <c:v>51.606527750526197</c:v>
                </c:pt>
                <c:pt idx="206156">
                  <c:v>51.606618884796397</c:v>
                </c:pt>
                <c:pt idx="206157">
                  <c:v>51.606710018774898</c:v>
                </c:pt>
                <c:pt idx="206158">
                  <c:v>51.606801152461799</c:v>
                </c:pt>
                <c:pt idx="206159">
                  <c:v>51.606892285856901</c:v>
                </c:pt>
                <c:pt idx="206160">
                  <c:v>51.606983418960297</c:v>
                </c:pt>
                <c:pt idx="206161">
                  <c:v>51.607074551772001</c:v>
                </c:pt>
                <c:pt idx="206162">
                  <c:v>51.607165684291999</c:v>
                </c:pt>
                <c:pt idx="206163">
                  <c:v>51.607256816520199</c:v>
                </c:pt>
                <c:pt idx="206164">
                  <c:v>51.607347948456798</c:v>
                </c:pt>
                <c:pt idx="206165">
                  <c:v>51.607439080101699</c:v>
                </c:pt>
                <c:pt idx="206166">
                  <c:v>51.607530211454801</c:v>
                </c:pt>
                <c:pt idx="206167">
                  <c:v>51.607621342516303</c:v>
                </c:pt>
                <c:pt idx="206168">
                  <c:v>51.607712473286099</c:v>
                </c:pt>
                <c:pt idx="206169">
                  <c:v>51.607803603764097</c:v>
                </c:pt>
                <c:pt idx="206170">
                  <c:v>51.607894733950502</c:v>
                </c:pt>
                <c:pt idx="206171">
                  <c:v>51.607985863845101</c:v>
                </c:pt>
                <c:pt idx="206172">
                  <c:v>51.608076993448101</c:v>
                </c:pt>
                <c:pt idx="206173">
                  <c:v>51.608168122759302</c:v>
                </c:pt>
                <c:pt idx="206174">
                  <c:v>51.608259251778897</c:v>
                </c:pt>
                <c:pt idx="206175">
                  <c:v>51.608350380506799</c:v>
                </c:pt>
                <c:pt idx="206176">
                  <c:v>51.608441508943002</c:v>
                </c:pt>
                <c:pt idx="206177">
                  <c:v>51.6085326370874</c:v>
                </c:pt>
                <c:pt idx="206178">
                  <c:v>51.608623764940198</c:v>
                </c:pt>
                <c:pt idx="206179">
                  <c:v>51.608714892501297</c:v>
                </c:pt>
                <c:pt idx="206180">
                  <c:v>51.608806019770697</c:v>
                </c:pt>
                <c:pt idx="206181">
                  <c:v>51.608897146748397</c:v>
                </c:pt>
                <c:pt idx="206182">
                  <c:v>51.608988273434399</c:v>
                </c:pt>
                <c:pt idx="206183">
                  <c:v>51.609079399828801</c:v>
                </c:pt>
                <c:pt idx="206184">
                  <c:v>51.609170525931397</c:v>
                </c:pt>
                <c:pt idx="206185">
                  <c:v>51.609261651742401</c:v>
                </c:pt>
                <c:pt idx="206186">
                  <c:v>51.609352777261698</c:v>
                </c:pt>
                <c:pt idx="206187">
                  <c:v>51.609443902489303</c:v>
                </c:pt>
                <c:pt idx="206188">
                  <c:v>51.609535027425203</c:v>
                </c:pt>
                <c:pt idx="206189">
                  <c:v>51.609626152069403</c:v>
                </c:pt>
                <c:pt idx="206190">
                  <c:v>51.609717276421897</c:v>
                </c:pt>
                <c:pt idx="206191">
                  <c:v>51.609808400482798</c:v>
                </c:pt>
                <c:pt idx="206192">
                  <c:v>51.609899524252</c:v>
                </c:pt>
                <c:pt idx="206193">
                  <c:v>51.609990647729497</c:v>
                </c:pt>
                <c:pt idx="206194">
                  <c:v>51.610081770915301</c:v>
                </c:pt>
                <c:pt idx="206195">
                  <c:v>51.610172893809398</c:v>
                </c:pt>
                <c:pt idx="206196">
                  <c:v>51.610264016411897</c:v>
                </c:pt>
                <c:pt idx="206197">
                  <c:v>51.610355138722703</c:v>
                </c:pt>
                <c:pt idx="206198">
                  <c:v>51.610446260741803</c:v>
                </c:pt>
                <c:pt idx="206199">
                  <c:v>51.610537382469303</c:v>
                </c:pt>
                <c:pt idx="206200">
                  <c:v>51.610628503904998</c:v>
                </c:pt>
                <c:pt idx="206201">
                  <c:v>51.6107196250491</c:v>
                </c:pt>
                <c:pt idx="206202">
                  <c:v>51.610810745901603</c:v>
                </c:pt>
                <c:pt idx="206203">
                  <c:v>51.610901866462299</c:v>
                </c:pt>
                <c:pt idx="206204">
                  <c:v>51.610992986731397</c:v>
                </c:pt>
                <c:pt idx="206205">
                  <c:v>51.611084106708802</c:v>
                </c:pt>
                <c:pt idx="206206">
                  <c:v>51.6111752263946</c:v>
                </c:pt>
                <c:pt idx="206207">
                  <c:v>51.6112663457887</c:v>
                </c:pt>
                <c:pt idx="206208">
                  <c:v>51.6113574648911</c:v>
                </c:pt>
                <c:pt idx="206209">
                  <c:v>51.6114485837019</c:v>
                </c:pt>
                <c:pt idx="206210">
                  <c:v>51.611539702221002</c:v>
                </c:pt>
                <c:pt idx="206211">
                  <c:v>51.611630820448397</c:v>
                </c:pt>
                <c:pt idx="206212">
                  <c:v>51.6117219383842</c:v>
                </c:pt>
                <c:pt idx="206213">
                  <c:v>51.611813056028303</c:v>
                </c:pt>
                <c:pt idx="206214">
                  <c:v>51.6119041733808</c:v>
                </c:pt>
                <c:pt idx="206215">
                  <c:v>51.611995290441598</c:v>
                </c:pt>
                <c:pt idx="206216">
                  <c:v>51.612086407210697</c:v>
                </c:pt>
                <c:pt idx="206217">
                  <c:v>51.612177523688203</c:v>
                </c:pt>
                <c:pt idx="206218">
                  <c:v>51.612268639874003</c:v>
                </c:pt>
                <c:pt idx="206219">
                  <c:v>51.612359755768203</c:v>
                </c:pt>
                <c:pt idx="206220">
                  <c:v>51.612450871370697</c:v>
                </c:pt>
                <c:pt idx="206221">
                  <c:v>51.612541986681599</c:v>
                </c:pt>
                <c:pt idx="206222">
                  <c:v>51.612633101700801</c:v>
                </c:pt>
                <c:pt idx="206223">
                  <c:v>51.612724216428397</c:v>
                </c:pt>
                <c:pt idx="206224">
                  <c:v>51.612815330864301</c:v>
                </c:pt>
                <c:pt idx="206225">
                  <c:v>51.612906445008598</c:v>
                </c:pt>
                <c:pt idx="206226">
                  <c:v>51.612997558861203</c:v>
                </c:pt>
                <c:pt idx="206227">
                  <c:v>51.613088672422101</c:v>
                </c:pt>
                <c:pt idx="206228">
                  <c:v>51.6131797856915</c:v>
                </c:pt>
                <c:pt idx="206229">
                  <c:v>51.6132708986691</c:v>
                </c:pt>
                <c:pt idx="206230">
                  <c:v>51.6133620113552</c:v>
                </c:pt>
                <c:pt idx="206231">
                  <c:v>51.613453123749601</c:v>
                </c:pt>
                <c:pt idx="206232">
                  <c:v>51.613544235852302</c:v>
                </c:pt>
                <c:pt idx="206233">
                  <c:v>51.613635347663397</c:v>
                </c:pt>
                <c:pt idx="206234">
                  <c:v>51.613726459182899</c:v>
                </c:pt>
                <c:pt idx="206235">
                  <c:v>51.613817570410703</c:v>
                </c:pt>
                <c:pt idx="206236">
                  <c:v>51.613908681346899</c:v>
                </c:pt>
                <c:pt idx="206237">
                  <c:v>51.613999791991397</c:v>
                </c:pt>
                <c:pt idx="206238">
                  <c:v>51.614090902344302</c:v>
                </c:pt>
                <c:pt idx="206239">
                  <c:v>51.6141820124056</c:v>
                </c:pt>
                <c:pt idx="206240">
                  <c:v>51.614273122175298</c:v>
                </c:pt>
                <c:pt idx="206241">
                  <c:v>51.614364231653298</c:v>
                </c:pt>
                <c:pt idx="206242">
                  <c:v>51.614455340839598</c:v>
                </c:pt>
                <c:pt idx="206243">
                  <c:v>51.614546449734398</c:v>
                </c:pt>
                <c:pt idx="206244">
                  <c:v>51.614637558337499</c:v>
                </c:pt>
                <c:pt idx="206245">
                  <c:v>51.614728666648901</c:v>
                </c:pt>
                <c:pt idx="206246">
                  <c:v>51.614819774668803</c:v>
                </c:pt>
                <c:pt idx="206247">
                  <c:v>51.614910882396998</c:v>
                </c:pt>
                <c:pt idx="206248">
                  <c:v>51.615001989833601</c:v>
                </c:pt>
                <c:pt idx="206249">
                  <c:v>51.615093096978597</c:v>
                </c:pt>
                <c:pt idx="206250">
                  <c:v>51.615184203831902</c:v>
                </c:pt>
                <c:pt idx="206251">
                  <c:v>51.615275310393599</c:v>
                </c:pt>
                <c:pt idx="206252">
                  <c:v>51.615366416663697</c:v>
                </c:pt>
                <c:pt idx="206253">
                  <c:v>51.615457522642203</c:v>
                </c:pt>
                <c:pt idx="206254">
                  <c:v>51.615548628329002</c:v>
                </c:pt>
                <c:pt idx="206255">
                  <c:v>51.615639733724201</c:v>
                </c:pt>
                <c:pt idx="206256">
                  <c:v>51.615730838827801</c:v>
                </c:pt>
                <c:pt idx="206257">
                  <c:v>51.615821943639801</c:v>
                </c:pt>
                <c:pt idx="206258">
                  <c:v>51.615913048160202</c:v>
                </c:pt>
                <c:pt idx="206259">
                  <c:v>51.616004152388903</c:v>
                </c:pt>
                <c:pt idx="206260">
                  <c:v>51.616095256326098</c:v>
                </c:pt>
                <c:pt idx="206261">
                  <c:v>51.6161863599716</c:v>
                </c:pt>
                <c:pt idx="206262">
                  <c:v>51.616277463325503</c:v>
                </c:pt>
                <c:pt idx="206263">
                  <c:v>51.616368566387798</c:v>
                </c:pt>
                <c:pt idx="206264">
                  <c:v>51.616459669158402</c:v>
                </c:pt>
                <c:pt idx="206265">
                  <c:v>51.616550771637499</c:v>
                </c:pt>
                <c:pt idx="206266">
                  <c:v>51.616641873824904</c:v>
                </c:pt>
                <c:pt idx="206267">
                  <c:v>51.616732975720801</c:v>
                </c:pt>
                <c:pt idx="206268">
                  <c:v>51.616824077324999</c:v>
                </c:pt>
                <c:pt idx="206269">
                  <c:v>51.616915178637697</c:v>
                </c:pt>
                <c:pt idx="206270">
                  <c:v>51.617006279658703</c:v>
                </c:pt>
                <c:pt idx="206271">
                  <c:v>51.617097380388103</c:v>
                </c:pt>
                <c:pt idx="206272">
                  <c:v>51.617188480825902</c:v>
                </c:pt>
                <c:pt idx="206273">
                  <c:v>51.617279580972102</c:v>
                </c:pt>
                <c:pt idx="206274">
                  <c:v>51.617370680826703</c:v>
                </c:pt>
                <c:pt idx="206275">
                  <c:v>51.617461780389696</c:v>
                </c:pt>
                <c:pt idx="206276">
                  <c:v>51.617552879661098</c:v>
                </c:pt>
                <c:pt idx="206277">
                  <c:v>51.617643978640899</c:v>
                </c:pt>
                <c:pt idx="206278">
                  <c:v>51.617735077329002</c:v>
                </c:pt>
                <c:pt idx="206279">
                  <c:v>51.617826175725597</c:v>
                </c:pt>
                <c:pt idx="206280">
                  <c:v>51.617917273830599</c:v>
                </c:pt>
                <c:pt idx="206281">
                  <c:v>51.618008371644002</c:v>
                </c:pt>
                <c:pt idx="206282">
                  <c:v>51.618099469165799</c:v>
                </c:pt>
                <c:pt idx="206283">
                  <c:v>51.618190566396002</c:v>
                </c:pt>
                <c:pt idx="206284">
                  <c:v>51.618281663334699</c:v>
                </c:pt>
                <c:pt idx="206285">
                  <c:v>51.618372759981703</c:v>
                </c:pt>
                <c:pt idx="206286">
                  <c:v>51.618463856337101</c:v>
                </c:pt>
                <c:pt idx="206287">
                  <c:v>51.618554952400999</c:v>
                </c:pt>
                <c:pt idx="206288">
                  <c:v>51.618646048173197</c:v>
                </c:pt>
                <c:pt idx="206289">
                  <c:v>51.618737143653902</c:v>
                </c:pt>
                <c:pt idx="206290">
                  <c:v>51.618828238842902</c:v>
                </c:pt>
                <c:pt idx="206291">
                  <c:v>51.618919333740401</c:v>
                </c:pt>
                <c:pt idx="206292">
                  <c:v>51.6190104283463</c:v>
                </c:pt>
                <c:pt idx="206293">
                  <c:v>51.6191015226606</c:v>
                </c:pt>
                <c:pt idx="206294">
                  <c:v>51.6191926166833</c:v>
                </c:pt>
                <c:pt idx="206295">
                  <c:v>51.6192837104145</c:v>
                </c:pt>
                <c:pt idx="206296">
                  <c:v>51.619374803854001</c:v>
                </c:pt>
                <c:pt idx="206297">
                  <c:v>51.619465897002001</c:v>
                </c:pt>
                <c:pt idx="206298">
                  <c:v>51.619556989858403</c:v>
                </c:pt>
                <c:pt idx="206299">
                  <c:v>51.619648082423197</c:v>
                </c:pt>
                <c:pt idx="206300">
                  <c:v>51.619739174696498</c:v>
                </c:pt>
                <c:pt idx="206301">
                  <c:v>51.6198302666781</c:v>
                </c:pt>
                <c:pt idx="206302">
                  <c:v>51.619921358368202</c:v>
                </c:pt>
                <c:pt idx="206303">
                  <c:v>51.620012449766698</c:v>
                </c:pt>
                <c:pt idx="206304">
                  <c:v>51.6201035408736</c:v>
                </c:pt>
                <c:pt idx="206305">
                  <c:v>51.620194631689003</c:v>
                </c:pt>
                <c:pt idx="206306">
                  <c:v>51.620285722212799</c:v>
                </c:pt>
                <c:pt idx="206307">
                  <c:v>51.620376812445002</c:v>
                </c:pt>
                <c:pt idx="206308">
                  <c:v>51.620467902385599</c:v>
                </c:pt>
                <c:pt idx="206309">
                  <c:v>51.620558992034702</c:v>
                </c:pt>
                <c:pt idx="206310">
                  <c:v>51.620650081392199</c:v>
                </c:pt>
                <c:pt idx="206311">
                  <c:v>51.620741170458103</c:v>
                </c:pt>
                <c:pt idx="206312">
                  <c:v>51.620832259232401</c:v>
                </c:pt>
                <c:pt idx="206313">
                  <c:v>51.620923347715198</c:v>
                </c:pt>
                <c:pt idx="206314">
                  <c:v>51.621014435906403</c:v>
                </c:pt>
                <c:pt idx="206315">
                  <c:v>51.621105523806101</c:v>
                </c:pt>
                <c:pt idx="206316">
                  <c:v>51.621196611414199</c:v>
                </c:pt>
                <c:pt idx="206317">
                  <c:v>51.621287698730697</c:v>
                </c:pt>
                <c:pt idx="206318">
                  <c:v>51.621378785755702</c:v>
                </c:pt>
                <c:pt idx="206319">
                  <c:v>51.621469872489101</c:v>
                </c:pt>
                <c:pt idx="206320">
                  <c:v>51.621560958930999</c:v>
                </c:pt>
                <c:pt idx="206321">
                  <c:v>51.621652045081298</c:v>
                </c:pt>
                <c:pt idx="206322">
                  <c:v>51.621743130939997</c:v>
                </c:pt>
                <c:pt idx="206323">
                  <c:v>51.621834216507096</c:v>
                </c:pt>
                <c:pt idx="206324">
                  <c:v>51.621925301782802</c:v>
                </c:pt>
                <c:pt idx="206325">
                  <c:v>51.622016386766802</c:v>
                </c:pt>
                <c:pt idx="206326">
                  <c:v>51.622107471459302</c:v>
                </c:pt>
                <c:pt idx="206327">
                  <c:v>51.622198555860301</c:v>
                </c:pt>
                <c:pt idx="206328">
                  <c:v>51.622289639969701</c:v>
                </c:pt>
                <c:pt idx="206329">
                  <c:v>51.622380723787501</c:v>
                </c:pt>
                <c:pt idx="206330">
                  <c:v>51.622471807313801</c:v>
                </c:pt>
                <c:pt idx="206331">
                  <c:v>51.6225628905486</c:v>
                </c:pt>
                <c:pt idx="206332">
                  <c:v>51.622653973491801</c:v>
                </c:pt>
                <c:pt idx="206333">
                  <c:v>51.622745056143401</c:v>
                </c:pt>
                <c:pt idx="206334">
                  <c:v>51.622836138503502</c:v>
                </c:pt>
                <c:pt idx="206335">
                  <c:v>51.622927220572002</c:v>
                </c:pt>
                <c:pt idx="206336">
                  <c:v>51.623018302349003</c:v>
                </c:pt>
                <c:pt idx="206337">
                  <c:v>51.623109383834503</c:v>
                </c:pt>
                <c:pt idx="206338">
                  <c:v>51.623200465028397</c:v>
                </c:pt>
                <c:pt idx="206339">
                  <c:v>51.623291545930797</c:v>
                </c:pt>
                <c:pt idx="206340">
                  <c:v>51.623382626541598</c:v>
                </c:pt>
                <c:pt idx="206341">
                  <c:v>51.623473706860899</c:v>
                </c:pt>
                <c:pt idx="206342">
                  <c:v>51.6235647868887</c:v>
                </c:pt>
                <c:pt idx="206343">
                  <c:v>51.623655866624901</c:v>
                </c:pt>
                <c:pt idx="206344">
                  <c:v>51.623746946069602</c:v>
                </c:pt>
                <c:pt idx="206345">
                  <c:v>51.623838025222703</c:v>
                </c:pt>
                <c:pt idx="206346">
                  <c:v>51.623929104084297</c:v>
                </c:pt>
                <c:pt idx="206347">
                  <c:v>51.624020182654398</c:v>
                </c:pt>
                <c:pt idx="206348">
                  <c:v>51.624111260932899</c:v>
                </c:pt>
                <c:pt idx="206349">
                  <c:v>51.624202338919901</c:v>
                </c:pt>
                <c:pt idx="206350">
                  <c:v>51.624293416615401</c:v>
                </c:pt>
                <c:pt idx="206351">
                  <c:v>51.624384494019303</c:v>
                </c:pt>
                <c:pt idx="206352">
                  <c:v>51.624475571131697</c:v>
                </c:pt>
                <c:pt idx="206353">
                  <c:v>51.624566647952598</c:v>
                </c:pt>
                <c:pt idx="206354">
                  <c:v>51.624657724481899</c:v>
                </c:pt>
                <c:pt idx="206355">
                  <c:v>51.624748800719701</c:v>
                </c:pt>
                <c:pt idx="206356">
                  <c:v>51.624839876666002</c:v>
                </c:pt>
                <c:pt idx="206357">
                  <c:v>51.624930952320803</c:v>
                </c:pt>
                <c:pt idx="206358">
                  <c:v>51.625022027683997</c:v>
                </c:pt>
                <c:pt idx="206359">
                  <c:v>51.625113102755797</c:v>
                </c:pt>
                <c:pt idx="206360">
                  <c:v>51.625204177535899</c:v>
                </c:pt>
                <c:pt idx="206361">
                  <c:v>51.6252952520246</c:v>
                </c:pt>
                <c:pt idx="206362">
                  <c:v>51.6253863262218</c:v>
                </c:pt>
                <c:pt idx="206363">
                  <c:v>51.625477400127401</c:v>
                </c:pt>
                <c:pt idx="206364">
                  <c:v>51.625568473741502</c:v>
                </c:pt>
                <c:pt idx="206365">
                  <c:v>51.625659547064103</c:v>
                </c:pt>
                <c:pt idx="206366">
                  <c:v>51.625750620095197</c:v>
                </c:pt>
                <c:pt idx="206367">
                  <c:v>51.625841692834697</c:v>
                </c:pt>
                <c:pt idx="206368">
                  <c:v>51.625932765282798</c:v>
                </c:pt>
                <c:pt idx="206369">
                  <c:v>51.626023837439298</c:v>
                </c:pt>
                <c:pt idx="206370">
                  <c:v>51.626114909304299</c:v>
                </c:pt>
                <c:pt idx="206371">
                  <c:v>51.626205980877799</c:v>
                </c:pt>
                <c:pt idx="206372">
                  <c:v>51.626297052159799</c:v>
                </c:pt>
                <c:pt idx="206373">
                  <c:v>51.626388123150299</c:v>
                </c:pt>
                <c:pt idx="206374">
                  <c:v>51.6264791938492</c:v>
                </c:pt>
                <c:pt idx="206375">
                  <c:v>51.626570264256699</c:v>
                </c:pt>
                <c:pt idx="206376">
                  <c:v>51.626661334372599</c:v>
                </c:pt>
                <c:pt idx="206377">
                  <c:v>51.626752404197099</c:v>
                </c:pt>
                <c:pt idx="206378">
                  <c:v>51.626843473729998</c:v>
                </c:pt>
                <c:pt idx="206379">
                  <c:v>51.626934542971398</c:v>
                </c:pt>
                <c:pt idx="206380">
                  <c:v>51.627025611921297</c:v>
                </c:pt>
                <c:pt idx="206381">
                  <c:v>51.627116680579803</c:v>
                </c:pt>
                <c:pt idx="206382">
                  <c:v>51.627207748946702</c:v>
                </c:pt>
                <c:pt idx="206383">
                  <c:v>51.627298817022101</c:v>
                </c:pt>
                <c:pt idx="206384">
                  <c:v>51.627389884806</c:v>
                </c:pt>
                <c:pt idx="206385">
                  <c:v>51.627480952298399</c:v>
                </c:pt>
                <c:pt idx="206386">
                  <c:v>51.627572019499397</c:v>
                </c:pt>
                <c:pt idx="206387">
                  <c:v>51.627663086408802</c:v>
                </c:pt>
                <c:pt idx="206388">
                  <c:v>51.6277541530267</c:v>
                </c:pt>
                <c:pt idx="206389">
                  <c:v>51.627845219353098</c:v>
                </c:pt>
                <c:pt idx="206390">
                  <c:v>51.627936285388003</c:v>
                </c:pt>
                <c:pt idx="206391">
                  <c:v>51.6280273511315</c:v>
                </c:pt>
                <c:pt idx="206392">
                  <c:v>51.628118416583398</c:v>
                </c:pt>
                <c:pt idx="206393">
                  <c:v>51.628209481743902</c:v>
                </c:pt>
                <c:pt idx="206394">
                  <c:v>51.628300546612799</c:v>
                </c:pt>
                <c:pt idx="206395">
                  <c:v>51.628391611190303</c:v>
                </c:pt>
                <c:pt idx="206396">
                  <c:v>51.628482675476299</c:v>
                </c:pt>
                <c:pt idx="206397">
                  <c:v>51.628573739470802</c:v>
                </c:pt>
                <c:pt idx="206398">
                  <c:v>51.628664803173798</c:v>
                </c:pt>
                <c:pt idx="206399">
                  <c:v>51.628755866585301</c:v>
                </c:pt>
                <c:pt idx="206400">
                  <c:v>51.628846929705297</c:v>
                </c:pt>
                <c:pt idx="206401">
                  <c:v>51.628937992533899</c:v>
                </c:pt>
                <c:pt idx="206402">
                  <c:v>51.629029055070902</c:v>
                </c:pt>
                <c:pt idx="206403">
                  <c:v>51.629120117316504</c:v>
                </c:pt>
                <c:pt idx="206404">
                  <c:v>51.629211179270598</c:v>
                </c:pt>
                <c:pt idx="206405">
                  <c:v>51.6293022409332</c:v>
                </c:pt>
                <c:pt idx="206406">
                  <c:v>51.629393302304301</c:v>
                </c:pt>
                <c:pt idx="206407">
                  <c:v>51.629484363384002</c:v>
                </c:pt>
                <c:pt idx="206408">
                  <c:v>51.629575424172202</c:v>
                </c:pt>
                <c:pt idx="206409">
                  <c:v>51.629666484668903</c:v>
                </c:pt>
                <c:pt idx="206410">
                  <c:v>51.629757544874103</c:v>
                </c:pt>
                <c:pt idx="206411">
                  <c:v>51.629848604787803</c:v>
                </c:pt>
                <c:pt idx="206412">
                  <c:v>51.629939664410102</c:v>
                </c:pt>
                <c:pt idx="206413">
                  <c:v>51.630030723740902</c:v>
                </c:pt>
                <c:pt idx="206414">
                  <c:v>51.630121782780201</c:v>
                </c:pt>
                <c:pt idx="206415">
                  <c:v>51.630212841528099</c:v>
                </c:pt>
                <c:pt idx="206416">
                  <c:v>51.630303899984497</c:v>
                </c:pt>
                <c:pt idx="206417">
                  <c:v>51.630394958149402</c:v>
                </c:pt>
                <c:pt idx="206418">
                  <c:v>51.6304860160228</c:v>
                </c:pt>
                <c:pt idx="206419">
                  <c:v>51.630577073604798</c:v>
                </c:pt>
                <c:pt idx="206420">
                  <c:v>51.630668130895302</c:v>
                </c:pt>
                <c:pt idx="206421">
                  <c:v>51.630759187894299</c:v>
                </c:pt>
                <c:pt idx="206422">
                  <c:v>51.630850244601902</c:v>
                </c:pt>
                <c:pt idx="206423">
                  <c:v>51.630941301017998</c:v>
                </c:pt>
                <c:pt idx="206424">
                  <c:v>51.631032357142701</c:v>
                </c:pt>
                <c:pt idx="206425">
                  <c:v>51.631123412975903</c:v>
                </c:pt>
                <c:pt idx="206426">
                  <c:v>51.631214468517598</c:v>
                </c:pt>
                <c:pt idx="206427">
                  <c:v>51.6313055237678</c:v>
                </c:pt>
                <c:pt idx="206428">
                  <c:v>51.631396578726701</c:v>
                </c:pt>
                <c:pt idx="206429">
                  <c:v>51.631487633394002</c:v>
                </c:pt>
                <c:pt idx="206430">
                  <c:v>51.631578687769903</c:v>
                </c:pt>
                <c:pt idx="206431">
                  <c:v>51.631669741854303</c:v>
                </c:pt>
                <c:pt idx="206432">
                  <c:v>51.631760795647303</c:v>
                </c:pt>
                <c:pt idx="206433">
                  <c:v>51.631851849148802</c:v>
                </c:pt>
                <c:pt idx="206434">
                  <c:v>51.631942902358901</c:v>
                </c:pt>
                <c:pt idx="206435">
                  <c:v>51.6320339552775</c:v>
                </c:pt>
                <c:pt idx="206436">
                  <c:v>51.632125007904598</c:v>
                </c:pt>
                <c:pt idx="206437">
                  <c:v>51.632216060240303</c:v>
                </c:pt>
                <c:pt idx="206438">
                  <c:v>51.6323071122846</c:v>
                </c:pt>
                <c:pt idx="206439">
                  <c:v>51.632398164037397</c:v>
                </c:pt>
                <c:pt idx="206440">
                  <c:v>51.632489215498801</c:v>
                </c:pt>
                <c:pt idx="206441">
                  <c:v>51.632580266668697</c:v>
                </c:pt>
                <c:pt idx="206442">
                  <c:v>51.632671317547199</c:v>
                </c:pt>
                <c:pt idx="206443">
                  <c:v>51.632762368134202</c:v>
                </c:pt>
                <c:pt idx="206444">
                  <c:v>51.632853418429796</c:v>
                </c:pt>
                <c:pt idx="206445">
                  <c:v>51.632944468433898</c:v>
                </c:pt>
                <c:pt idx="206446">
                  <c:v>51.633035518146599</c:v>
                </c:pt>
                <c:pt idx="206447">
                  <c:v>51.6331265675678</c:v>
                </c:pt>
                <c:pt idx="206448">
                  <c:v>51.6332176166976</c:v>
                </c:pt>
                <c:pt idx="206449">
                  <c:v>51.633308665535999</c:v>
                </c:pt>
                <c:pt idx="206450">
                  <c:v>51.633399714082898</c:v>
                </c:pt>
                <c:pt idx="206451">
                  <c:v>51.633490762338397</c:v>
                </c:pt>
                <c:pt idx="206452">
                  <c:v>51.633581810302402</c:v>
                </c:pt>
                <c:pt idx="206453">
                  <c:v>51.6336728579751</c:v>
                </c:pt>
                <c:pt idx="206454">
                  <c:v>51.633763905356197</c:v>
                </c:pt>
                <c:pt idx="206455">
                  <c:v>51.633854952446001</c:v>
                </c:pt>
                <c:pt idx="206456">
                  <c:v>51.633945999244297</c:v>
                </c:pt>
                <c:pt idx="206457">
                  <c:v>51.634037045751199</c:v>
                </c:pt>
                <c:pt idx="206458">
                  <c:v>51.634128091966602</c:v>
                </c:pt>
                <c:pt idx="206459">
                  <c:v>51.634219137890597</c:v>
                </c:pt>
                <c:pt idx="206460">
                  <c:v>51.634310183523198</c:v>
                </c:pt>
                <c:pt idx="206461">
                  <c:v>51.634401228864398</c:v>
                </c:pt>
                <c:pt idx="206462">
                  <c:v>51.634492273914098</c:v>
                </c:pt>
                <c:pt idx="206463">
                  <c:v>51.634583318672398</c:v>
                </c:pt>
                <c:pt idx="206464">
                  <c:v>51.634674363139297</c:v>
                </c:pt>
                <c:pt idx="206465">
                  <c:v>51.634765407314703</c:v>
                </c:pt>
                <c:pt idx="206466">
                  <c:v>51.634856451198701</c:v>
                </c:pt>
                <c:pt idx="206467">
                  <c:v>51.634947494791298</c:v>
                </c:pt>
                <c:pt idx="206468">
                  <c:v>51.635038538092502</c:v>
                </c:pt>
                <c:pt idx="206469">
                  <c:v>51.635129581102298</c:v>
                </c:pt>
                <c:pt idx="206470">
                  <c:v>51.635220623820601</c:v>
                </c:pt>
                <c:pt idx="206471">
                  <c:v>51.635311666247503</c:v>
                </c:pt>
                <c:pt idx="206472">
                  <c:v>51.635402708382998</c:v>
                </c:pt>
                <c:pt idx="206473">
                  <c:v>51.635493750227099</c:v>
                </c:pt>
                <c:pt idx="206474">
                  <c:v>51.635584791779799</c:v>
                </c:pt>
                <c:pt idx="206475">
                  <c:v>51.635675833040999</c:v>
                </c:pt>
                <c:pt idx="206476">
                  <c:v>51.635766874010898</c:v>
                </c:pt>
                <c:pt idx="206477">
                  <c:v>51.635857914689304</c:v>
                </c:pt>
                <c:pt idx="206478">
                  <c:v>51.635948955076302</c:v>
                </c:pt>
                <c:pt idx="206479">
                  <c:v>51.636039995171899</c:v>
                </c:pt>
                <c:pt idx="206480">
                  <c:v>51.636131034976103</c:v>
                </c:pt>
                <c:pt idx="206481">
                  <c:v>51.636222074488799</c:v>
                </c:pt>
                <c:pt idx="206482">
                  <c:v>51.636313113710202</c:v>
                </c:pt>
                <c:pt idx="206483">
                  <c:v>51.636404152640203</c:v>
                </c:pt>
                <c:pt idx="206484">
                  <c:v>51.636495191278698</c:v>
                </c:pt>
                <c:pt idx="206485">
                  <c:v>51.636586229625799</c:v>
                </c:pt>
                <c:pt idx="206486">
                  <c:v>51.636677267681598</c:v>
                </c:pt>
                <c:pt idx="206487">
                  <c:v>51.636768305445898</c:v>
                </c:pt>
                <c:pt idx="206488">
                  <c:v>51.636859342918797</c:v>
                </c:pt>
                <c:pt idx="206489">
                  <c:v>51.636950380100402</c:v>
                </c:pt>
                <c:pt idx="206490">
                  <c:v>51.637041416990499</c:v>
                </c:pt>
                <c:pt idx="206491">
                  <c:v>51.637132453589203</c:v>
                </c:pt>
                <c:pt idx="206492">
                  <c:v>51.637223489896499</c:v>
                </c:pt>
                <c:pt idx="206493">
                  <c:v>51.637314525912402</c:v>
                </c:pt>
                <c:pt idx="206494">
                  <c:v>51.637405561637003</c:v>
                </c:pt>
                <c:pt idx="206495">
                  <c:v>51.637496597070097</c:v>
                </c:pt>
                <c:pt idx="206496">
                  <c:v>51.637587632211797</c:v>
                </c:pt>
                <c:pt idx="206497">
                  <c:v>51.637678667062197</c:v>
                </c:pt>
                <c:pt idx="206498">
                  <c:v>51.637769701621103</c:v>
                </c:pt>
                <c:pt idx="206499">
                  <c:v>51.637860735888601</c:v>
                </c:pt>
                <c:pt idx="206500">
                  <c:v>51.637951769864799</c:v>
                </c:pt>
                <c:pt idx="206501">
                  <c:v>51.638042803549503</c:v>
                </c:pt>
                <c:pt idx="206502">
                  <c:v>51.638133836942899</c:v>
                </c:pt>
                <c:pt idx="206503">
                  <c:v>51.638224870044901</c:v>
                </c:pt>
                <c:pt idx="206504">
                  <c:v>51.638315902855503</c:v>
                </c:pt>
                <c:pt idx="206505">
                  <c:v>51.638406935374697</c:v>
                </c:pt>
                <c:pt idx="206506">
                  <c:v>51.638497967602497</c:v>
                </c:pt>
                <c:pt idx="206507">
                  <c:v>51.638588999539003</c:v>
                </c:pt>
                <c:pt idx="206508">
                  <c:v>51.638680031184002</c:v>
                </c:pt>
                <c:pt idx="206509">
                  <c:v>51.6387710625377</c:v>
                </c:pt>
                <c:pt idx="206510">
                  <c:v>51.638862093599897</c:v>
                </c:pt>
                <c:pt idx="206511">
                  <c:v>51.638953124370801</c:v>
                </c:pt>
                <c:pt idx="206512">
                  <c:v>51.639044154850403</c:v>
                </c:pt>
                <c:pt idx="206513">
                  <c:v>51.639135185038498</c:v>
                </c:pt>
                <c:pt idx="206514">
                  <c:v>51.639226214935199</c:v>
                </c:pt>
                <c:pt idx="206515">
                  <c:v>51.639317244540599</c:v>
                </c:pt>
                <c:pt idx="206516">
                  <c:v>51.639408273854599</c:v>
                </c:pt>
                <c:pt idx="206517">
                  <c:v>51.639499302877297</c:v>
                </c:pt>
                <c:pt idx="206518">
                  <c:v>51.639590331608503</c:v>
                </c:pt>
                <c:pt idx="206519">
                  <c:v>51.639681360048399</c:v>
                </c:pt>
                <c:pt idx="206520">
                  <c:v>51.639772388196903</c:v>
                </c:pt>
                <c:pt idx="206521">
                  <c:v>51.639863416053998</c:v>
                </c:pt>
                <c:pt idx="206522">
                  <c:v>51.6399544436197</c:v>
                </c:pt>
                <c:pt idx="206523">
                  <c:v>51.640045470894101</c:v>
                </c:pt>
                <c:pt idx="206524">
                  <c:v>51.640136497877101</c:v>
                </c:pt>
                <c:pt idx="206525">
                  <c:v>51.6402275245688</c:v>
                </c:pt>
                <c:pt idx="206526">
                  <c:v>51.640318550968999</c:v>
                </c:pt>
                <c:pt idx="206527">
                  <c:v>51.640409577077897</c:v>
                </c:pt>
                <c:pt idx="206528">
                  <c:v>51.6405006028955</c:v>
                </c:pt>
                <c:pt idx="206529">
                  <c:v>51.640591628421703</c:v>
                </c:pt>
                <c:pt idx="206530">
                  <c:v>51.640682653656498</c:v>
                </c:pt>
                <c:pt idx="206531">
                  <c:v>51.640773678599899</c:v>
                </c:pt>
                <c:pt idx="206532">
                  <c:v>51.640864703251999</c:v>
                </c:pt>
                <c:pt idx="206533">
                  <c:v>51.640955727612699</c:v>
                </c:pt>
                <c:pt idx="206534">
                  <c:v>51.641046751682097</c:v>
                </c:pt>
                <c:pt idx="206535">
                  <c:v>51.641137775460102</c:v>
                </c:pt>
                <c:pt idx="206536">
                  <c:v>51.641228798946699</c:v>
                </c:pt>
                <c:pt idx="206537">
                  <c:v>51.641319822142002</c:v>
                </c:pt>
                <c:pt idx="206538">
                  <c:v>51.641410845045897</c:v>
                </c:pt>
                <c:pt idx="206539">
                  <c:v>51.641501867658498</c:v>
                </c:pt>
                <c:pt idx="206540">
                  <c:v>51.641592889979698</c:v>
                </c:pt>
                <c:pt idx="206541">
                  <c:v>51.641683912009597</c:v>
                </c:pt>
                <c:pt idx="206542">
                  <c:v>51.641774933748103</c:v>
                </c:pt>
                <c:pt idx="206543">
                  <c:v>51.6418659551953</c:v>
                </c:pt>
                <c:pt idx="206544">
                  <c:v>51.641956976351103</c:v>
                </c:pt>
                <c:pt idx="206545">
                  <c:v>51.642047997215499</c:v>
                </c:pt>
                <c:pt idx="206546">
                  <c:v>51.642139017788601</c:v>
                </c:pt>
                <c:pt idx="206547">
                  <c:v>51.642230038070402</c:v>
                </c:pt>
                <c:pt idx="206548">
                  <c:v>51.642321058060801</c:v>
                </c:pt>
                <c:pt idx="206549">
                  <c:v>51.642412077759801</c:v>
                </c:pt>
                <c:pt idx="206550">
                  <c:v>51.642503097167499</c:v>
                </c:pt>
                <c:pt idx="206551">
                  <c:v>51.642594116283902</c:v>
                </c:pt>
                <c:pt idx="206552">
                  <c:v>51.642685135108898</c:v>
                </c:pt>
                <c:pt idx="206553">
                  <c:v>51.6427761536426</c:v>
                </c:pt>
                <c:pt idx="206554">
                  <c:v>51.642867171885001</c:v>
                </c:pt>
                <c:pt idx="206555">
                  <c:v>51.642958189836001</c:v>
                </c:pt>
                <c:pt idx="206556">
                  <c:v>51.643049207495601</c:v>
                </c:pt>
                <c:pt idx="206557">
                  <c:v>51.643140224863899</c:v>
                </c:pt>
                <c:pt idx="206558">
                  <c:v>51.643231241940903</c:v>
                </c:pt>
                <c:pt idx="206559">
                  <c:v>51.643322258726599</c:v>
                </c:pt>
                <c:pt idx="206560">
                  <c:v>51.643413275220901</c:v>
                </c:pt>
                <c:pt idx="206561">
                  <c:v>51.643504291423802</c:v>
                </c:pt>
                <c:pt idx="206562">
                  <c:v>51.643595307335502</c:v>
                </c:pt>
                <c:pt idx="206563">
                  <c:v>51.643686322955801</c:v>
                </c:pt>
                <c:pt idx="206564">
                  <c:v>51.6437773382847</c:v>
                </c:pt>
                <c:pt idx="206565">
                  <c:v>51.643868353322397</c:v>
                </c:pt>
                <c:pt idx="206566">
                  <c:v>51.6439593680687</c:v>
                </c:pt>
                <c:pt idx="206567">
                  <c:v>51.644050382523602</c:v>
                </c:pt>
                <c:pt idx="206568">
                  <c:v>51.644141396687303</c:v>
                </c:pt>
                <c:pt idx="206569">
                  <c:v>51.644232410559603</c:v>
                </c:pt>
                <c:pt idx="206570">
                  <c:v>51.644323424140602</c:v>
                </c:pt>
                <c:pt idx="206571">
                  <c:v>51.644414437430299</c:v>
                </c:pt>
                <c:pt idx="206572">
                  <c:v>51.644505450428603</c:v>
                </c:pt>
                <c:pt idx="206573">
                  <c:v>51.644596463135599</c:v>
                </c:pt>
                <c:pt idx="206574">
                  <c:v>51.644687475551301</c:v>
                </c:pt>
                <c:pt idx="206575">
                  <c:v>51.644778487675701</c:v>
                </c:pt>
                <c:pt idx="206576">
                  <c:v>51.644869499508701</c:v>
                </c:pt>
                <c:pt idx="206577">
                  <c:v>51.644960511050499</c:v>
                </c:pt>
                <c:pt idx="206578">
                  <c:v>51.645051522300903</c:v>
                </c:pt>
                <c:pt idx="206579">
                  <c:v>51.6451425332599</c:v>
                </c:pt>
                <c:pt idx="206580">
                  <c:v>51.645233543927702</c:v>
                </c:pt>
                <c:pt idx="206581">
                  <c:v>51.645324554304203</c:v>
                </c:pt>
                <c:pt idx="206582">
                  <c:v>51.645415564389303</c:v>
                </c:pt>
                <c:pt idx="206583">
                  <c:v>51.645506574183102</c:v>
                </c:pt>
                <c:pt idx="206584">
                  <c:v>51.6455975836856</c:v>
                </c:pt>
                <c:pt idx="206585">
                  <c:v>51.645688592896803</c:v>
                </c:pt>
                <c:pt idx="206586">
                  <c:v>51.645779601816699</c:v>
                </c:pt>
                <c:pt idx="206587">
                  <c:v>51.6458706104453</c:v>
                </c:pt>
                <c:pt idx="206588">
                  <c:v>51.645961618782501</c:v>
                </c:pt>
                <c:pt idx="206589">
                  <c:v>51.646052626828499</c:v>
                </c:pt>
                <c:pt idx="206590">
                  <c:v>51.646143634583098</c:v>
                </c:pt>
                <c:pt idx="206591">
                  <c:v>51.646234642046501</c:v>
                </c:pt>
                <c:pt idx="206592">
                  <c:v>51.646325649218497</c:v>
                </c:pt>
                <c:pt idx="206593">
                  <c:v>51.646416656099198</c:v>
                </c:pt>
                <c:pt idx="206594">
                  <c:v>51.646507662688599</c:v>
                </c:pt>
                <c:pt idx="206595">
                  <c:v>51.646598668986698</c:v>
                </c:pt>
                <c:pt idx="206596">
                  <c:v>51.646689674993503</c:v>
                </c:pt>
                <c:pt idx="206597">
                  <c:v>51.646780680709</c:v>
                </c:pt>
                <c:pt idx="206598">
                  <c:v>51.646871686133203</c:v>
                </c:pt>
                <c:pt idx="206599">
                  <c:v>51.646962691266197</c:v>
                </c:pt>
                <c:pt idx="206600">
                  <c:v>51.647053696107797</c:v>
                </c:pt>
                <c:pt idx="206601">
                  <c:v>51.647144700658103</c:v>
                </c:pt>
                <c:pt idx="206602">
                  <c:v>51.647235704917101</c:v>
                </c:pt>
                <c:pt idx="206603">
                  <c:v>51.647326708884798</c:v>
                </c:pt>
                <c:pt idx="206604">
                  <c:v>51.6474177125612</c:v>
                </c:pt>
                <c:pt idx="206605">
                  <c:v>51.647508715946302</c:v>
                </c:pt>
                <c:pt idx="206606">
                  <c:v>51.647599719040201</c:v>
                </c:pt>
                <c:pt idx="206607">
                  <c:v>51.6476907218427</c:v>
                </c:pt>
                <c:pt idx="206608">
                  <c:v>51.647781724353898</c:v>
                </c:pt>
                <c:pt idx="206609">
                  <c:v>51.647872726573901</c:v>
                </c:pt>
                <c:pt idx="206610">
                  <c:v>51.647963728502503</c:v>
                </c:pt>
                <c:pt idx="206611">
                  <c:v>51.648054730139897</c:v>
                </c:pt>
                <c:pt idx="206612">
                  <c:v>51.648145731485997</c:v>
                </c:pt>
                <c:pt idx="206613">
                  <c:v>51.648236732540802</c:v>
                </c:pt>
                <c:pt idx="206614">
                  <c:v>51.648327733304299</c:v>
                </c:pt>
                <c:pt idx="206615">
                  <c:v>51.648418733776502</c:v>
                </c:pt>
                <c:pt idx="206616">
                  <c:v>51.648509733957503</c:v>
                </c:pt>
                <c:pt idx="206617">
                  <c:v>51.648600733847204</c:v>
                </c:pt>
                <c:pt idx="206618">
                  <c:v>51.648691733445503</c:v>
                </c:pt>
                <c:pt idx="206619">
                  <c:v>51.648782732752601</c:v>
                </c:pt>
                <c:pt idx="206620">
                  <c:v>51.648873731768397</c:v>
                </c:pt>
                <c:pt idx="206621">
                  <c:v>51.648964730492999</c:v>
                </c:pt>
                <c:pt idx="206622">
                  <c:v>51.6490557289262</c:v>
                </c:pt>
                <c:pt idx="206623">
                  <c:v>51.649146727068199</c:v>
                </c:pt>
                <c:pt idx="206624">
                  <c:v>51.649237724918898</c:v>
                </c:pt>
                <c:pt idx="206625">
                  <c:v>51.649328722478302</c:v>
                </c:pt>
                <c:pt idx="206626">
                  <c:v>51.649419719746497</c:v>
                </c:pt>
                <c:pt idx="206627">
                  <c:v>51.649510716723398</c:v>
                </c:pt>
                <c:pt idx="206628">
                  <c:v>51.649601713408998</c:v>
                </c:pt>
                <c:pt idx="206629">
                  <c:v>51.649692709803297</c:v>
                </c:pt>
                <c:pt idx="206630">
                  <c:v>51.649783705906401</c:v>
                </c:pt>
                <c:pt idx="206631">
                  <c:v>51.649874701718097</c:v>
                </c:pt>
                <c:pt idx="206632">
                  <c:v>51.649965697238699</c:v>
                </c:pt>
                <c:pt idx="206633">
                  <c:v>51.650056692467899</c:v>
                </c:pt>
                <c:pt idx="206634">
                  <c:v>51.650147687405898</c:v>
                </c:pt>
                <c:pt idx="206635">
                  <c:v>51.650238682052603</c:v>
                </c:pt>
                <c:pt idx="206636">
                  <c:v>51.650329676408099</c:v>
                </c:pt>
                <c:pt idx="206637">
                  <c:v>51.650420670472201</c:v>
                </c:pt>
                <c:pt idx="206638">
                  <c:v>51.650511664245201</c:v>
                </c:pt>
                <c:pt idx="206639">
                  <c:v>51.6506026577268</c:v>
                </c:pt>
                <c:pt idx="206640">
                  <c:v>51.650693650917198</c:v>
                </c:pt>
                <c:pt idx="206641">
                  <c:v>51.650784643816401</c:v>
                </c:pt>
                <c:pt idx="206642">
                  <c:v>51.650875636424203</c:v>
                </c:pt>
                <c:pt idx="206643">
                  <c:v>51.650966628740903</c:v>
                </c:pt>
                <c:pt idx="206644">
                  <c:v>51.651057620766203</c:v>
                </c:pt>
                <c:pt idx="206645">
                  <c:v>51.6511486125003</c:v>
                </c:pt>
                <c:pt idx="206646">
                  <c:v>51.651239603943203</c:v>
                </c:pt>
                <c:pt idx="206647">
                  <c:v>51.651330595094699</c:v>
                </c:pt>
                <c:pt idx="206648">
                  <c:v>51.651421585955099</c:v>
                </c:pt>
                <c:pt idx="206649">
                  <c:v>51.651512576524198</c:v>
                </c:pt>
                <c:pt idx="206650">
                  <c:v>51.651603566802002</c:v>
                </c:pt>
                <c:pt idx="206651">
                  <c:v>51.651694556788598</c:v>
                </c:pt>
                <c:pt idx="206652">
                  <c:v>51.6517855464839</c:v>
                </c:pt>
                <c:pt idx="206653">
                  <c:v>51.651876535888</c:v>
                </c:pt>
                <c:pt idx="206654">
                  <c:v>51.651967525000799</c:v>
                </c:pt>
                <c:pt idx="206655">
                  <c:v>51.652058513822404</c:v>
                </c:pt>
                <c:pt idx="206656">
                  <c:v>51.6521495023527</c:v>
                </c:pt>
                <c:pt idx="206657">
                  <c:v>51.652240490591801</c:v>
                </c:pt>
                <c:pt idx="206658">
                  <c:v>51.652331478539601</c:v>
                </c:pt>
                <c:pt idx="206659">
                  <c:v>51.652422466196199</c:v>
                </c:pt>
                <c:pt idx="206660">
                  <c:v>51.652513453561603</c:v>
                </c:pt>
                <c:pt idx="206661">
                  <c:v>51.652604440635699</c:v>
                </c:pt>
                <c:pt idx="206662">
                  <c:v>51.6526954274186</c:v>
                </c:pt>
                <c:pt idx="206663">
                  <c:v>51.652786413910199</c:v>
                </c:pt>
                <c:pt idx="206664">
                  <c:v>51.652877400110597</c:v>
                </c:pt>
                <c:pt idx="206665">
                  <c:v>51.652968386019701</c:v>
                </c:pt>
                <c:pt idx="206666">
                  <c:v>51.653059371637603</c:v>
                </c:pt>
                <c:pt idx="206667">
                  <c:v>51.653150356964296</c:v>
                </c:pt>
                <c:pt idx="206668">
                  <c:v>51.653241341999703</c:v>
                </c:pt>
                <c:pt idx="206669">
                  <c:v>51.6533323267439</c:v>
                </c:pt>
                <c:pt idx="206670">
                  <c:v>51.653423311196903</c:v>
                </c:pt>
                <c:pt idx="206671">
                  <c:v>51.653514295358697</c:v>
                </c:pt>
                <c:pt idx="206672">
                  <c:v>51.653605279229197</c:v>
                </c:pt>
                <c:pt idx="206673">
                  <c:v>51.653696262808403</c:v>
                </c:pt>
                <c:pt idx="206674">
                  <c:v>51.653787246096499</c:v>
                </c:pt>
                <c:pt idx="206675">
                  <c:v>51.653878229093301</c:v>
                </c:pt>
                <c:pt idx="206676">
                  <c:v>51.653969211798902</c:v>
                </c:pt>
                <c:pt idx="206677">
                  <c:v>51.654060194213201</c:v>
                </c:pt>
                <c:pt idx="206678">
                  <c:v>51.654151176336399</c:v>
                </c:pt>
                <c:pt idx="206679">
                  <c:v>51.654242158168302</c:v>
                </c:pt>
                <c:pt idx="206680">
                  <c:v>51.654333139708903</c:v>
                </c:pt>
                <c:pt idx="206681">
                  <c:v>51.654424120958403</c:v>
                </c:pt>
                <c:pt idx="206682">
                  <c:v>51.654515101916601</c:v>
                </c:pt>
                <c:pt idx="206683">
                  <c:v>51.654606082583598</c:v>
                </c:pt>
                <c:pt idx="206684">
                  <c:v>51.6546970629594</c:v>
                </c:pt>
                <c:pt idx="206685">
                  <c:v>51.654788043044</c:v>
                </c:pt>
                <c:pt idx="206686">
                  <c:v>51.654879022837399</c:v>
                </c:pt>
                <c:pt idx="206687">
                  <c:v>51.654970002339503</c:v>
                </c:pt>
                <c:pt idx="206688">
                  <c:v>51.655060981550399</c:v>
                </c:pt>
                <c:pt idx="206689">
                  <c:v>51.6551519604701</c:v>
                </c:pt>
                <c:pt idx="206690">
                  <c:v>51.655242939098599</c:v>
                </c:pt>
                <c:pt idx="206691">
                  <c:v>51.655333917435897</c:v>
                </c:pt>
                <c:pt idx="206692">
                  <c:v>51.6554248954819</c:v>
                </c:pt>
                <c:pt idx="206693">
                  <c:v>51.655515873236801</c:v>
                </c:pt>
                <c:pt idx="206694">
                  <c:v>51.655606850700401</c:v>
                </c:pt>
                <c:pt idx="206695">
                  <c:v>51.6556978278728</c:v>
                </c:pt>
                <c:pt idx="206696">
                  <c:v>51.655788804754003</c:v>
                </c:pt>
                <c:pt idx="206697">
                  <c:v>51.655879781343998</c:v>
                </c:pt>
                <c:pt idx="206698">
                  <c:v>51.655970757642798</c:v>
                </c:pt>
                <c:pt idx="206699">
                  <c:v>51.656061733650397</c:v>
                </c:pt>
                <c:pt idx="206700">
                  <c:v>51.6561527093668</c:v>
                </c:pt>
                <c:pt idx="206701">
                  <c:v>51.656243684792003</c:v>
                </c:pt>
                <c:pt idx="206702">
                  <c:v>51.656334659925903</c:v>
                </c:pt>
                <c:pt idx="206703">
                  <c:v>51.656425634768702</c:v>
                </c:pt>
                <c:pt idx="206704">
                  <c:v>51.656516609320299</c:v>
                </c:pt>
                <c:pt idx="206705">
                  <c:v>51.656607583580602</c:v>
                </c:pt>
                <c:pt idx="206706">
                  <c:v>51.656698557549802</c:v>
                </c:pt>
                <c:pt idx="206707">
                  <c:v>51.656789531227801</c:v>
                </c:pt>
                <c:pt idx="206708">
                  <c:v>51.656880504614499</c:v>
                </c:pt>
                <c:pt idx="206709">
                  <c:v>51.656971477710101</c:v>
                </c:pt>
                <c:pt idx="206710">
                  <c:v>51.657062450514502</c:v>
                </c:pt>
                <c:pt idx="206711">
                  <c:v>51.657153423027601</c:v>
                </c:pt>
                <c:pt idx="206712">
                  <c:v>51.657244395249599</c:v>
                </c:pt>
                <c:pt idx="206713">
                  <c:v>51.657335367180401</c:v>
                </c:pt>
                <c:pt idx="206714">
                  <c:v>51.657426338820002</c:v>
                </c:pt>
                <c:pt idx="206715">
                  <c:v>51.657517310168402</c:v>
                </c:pt>
                <c:pt idx="206716">
                  <c:v>51.657608281225599</c:v>
                </c:pt>
                <c:pt idx="206717">
                  <c:v>51.657699251991602</c:v>
                </c:pt>
                <c:pt idx="206718">
                  <c:v>51.657790222466502</c:v>
                </c:pt>
                <c:pt idx="206719">
                  <c:v>51.657881192650102</c:v>
                </c:pt>
                <c:pt idx="206720">
                  <c:v>51.657972162542599</c:v>
                </c:pt>
                <c:pt idx="206721">
                  <c:v>51.658063132143802</c:v>
                </c:pt>
                <c:pt idx="206722">
                  <c:v>51.658154101453903</c:v>
                </c:pt>
                <c:pt idx="206723">
                  <c:v>51.658245070472802</c:v>
                </c:pt>
                <c:pt idx="206724">
                  <c:v>51.658336039200499</c:v>
                </c:pt>
                <c:pt idx="206725">
                  <c:v>51.658427007637101</c:v>
                </c:pt>
                <c:pt idx="206726">
                  <c:v>51.658517975782402</c:v>
                </c:pt>
                <c:pt idx="206727">
                  <c:v>51.658608943636601</c:v>
                </c:pt>
                <c:pt idx="206728">
                  <c:v>51.658699911199598</c:v>
                </c:pt>
                <c:pt idx="206729">
                  <c:v>51.6587908784714</c:v>
                </c:pt>
                <c:pt idx="206730">
                  <c:v>51.658881845452001</c:v>
                </c:pt>
                <c:pt idx="206731">
                  <c:v>51.658972812141499</c:v>
                </c:pt>
                <c:pt idx="206732">
                  <c:v>51.659063778539704</c:v>
                </c:pt>
                <c:pt idx="206733">
                  <c:v>51.659154744646798</c:v>
                </c:pt>
                <c:pt idx="206734">
                  <c:v>51.659245710462798</c:v>
                </c:pt>
                <c:pt idx="206735">
                  <c:v>51.659336675987497</c:v>
                </c:pt>
                <c:pt idx="206736">
                  <c:v>51.6594276412211</c:v>
                </c:pt>
                <c:pt idx="206737">
                  <c:v>51.659518606163502</c:v>
                </c:pt>
                <c:pt idx="206738">
                  <c:v>51.659609570814801</c:v>
                </c:pt>
                <c:pt idx="206739">
                  <c:v>51.6597005351748</c:v>
                </c:pt>
                <c:pt idx="206740">
                  <c:v>51.659791499243703</c:v>
                </c:pt>
                <c:pt idx="206741">
                  <c:v>51.659882463021503</c:v>
                </c:pt>
                <c:pt idx="206742">
                  <c:v>51.659973426508003</c:v>
                </c:pt>
                <c:pt idx="206743">
                  <c:v>51.6600643897034</c:v>
                </c:pt>
                <c:pt idx="206744">
                  <c:v>51.660155352607703</c:v>
                </c:pt>
                <c:pt idx="206745">
                  <c:v>51.660246315220697</c:v>
                </c:pt>
                <c:pt idx="206746">
                  <c:v>51.660337277542602</c:v>
                </c:pt>
                <c:pt idx="206747">
                  <c:v>51.660428239573399</c:v>
                </c:pt>
                <c:pt idx="206748">
                  <c:v>51.660519201313001</c:v>
                </c:pt>
                <c:pt idx="206749">
                  <c:v>51.660610162761401</c:v>
                </c:pt>
                <c:pt idx="206750">
                  <c:v>51.660701123918699</c:v>
                </c:pt>
                <c:pt idx="206751">
                  <c:v>51.660792084784802</c:v>
                </c:pt>
                <c:pt idx="206752">
                  <c:v>51.660883045359697</c:v>
                </c:pt>
                <c:pt idx="206753">
                  <c:v>51.660974005643503</c:v>
                </c:pt>
                <c:pt idx="206754">
                  <c:v>51.661064965636101</c:v>
                </c:pt>
                <c:pt idx="206755">
                  <c:v>51.661155925337603</c:v>
                </c:pt>
                <c:pt idx="206756">
                  <c:v>51.661246884748003</c:v>
                </c:pt>
                <c:pt idx="206757">
                  <c:v>51.661337843867102</c:v>
                </c:pt>
                <c:pt idx="206758">
                  <c:v>51.661428802695198</c:v>
                </c:pt>
                <c:pt idx="206759">
                  <c:v>51.661519761232</c:v>
                </c:pt>
                <c:pt idx="206760">
                  <c:v>51.6616107194777</c:v>
                </c:pt>
                <c:pt idx="206761">
                  <c:v>51.661701677432298</c:v>
                </c:pt>
                <c:pt idx="206762">
                  <c:v>51.661792635095701</c:v>
                </c:pt>
                <c:pt idx="206763">
                  <c:v>51.661883592468001</c:v>
                </c:pt>
                <c:pt idx="206764">
                  <c:v>51.6619745495491</c:v>
                </c:pt>
                <c:pt idx="206765">
                  <c:v>51.662065506339097</c:v>
                </c:pt>
                <c:pt idx="206766">
                  <c:v>51.662156462837999</c:v>
                </c:pt>
                <c:pt idx="206767">
                  <c:v>51.662247419045698</c:v>
                </c:pt>
                <c:pt idx="206768">
                  <c:v>51.662338374962196</c:v>
                </c:pt>
                <c:pt idx="206769">
                  <c:v>51.662429330587599</c:v>
                </c:pt>
                <c:pt idx="206770">
                  <c:v>51.6625202859219</c:v>
                </c:pt>
                <c:pt idx="206771">
                  <c:v>51.662611240964999</c:v>
                </c:pt>
                <c:pt idx="206772">
                  <c:v>51.662702195717003</c:v>
                </c:pt>
                <c:pt idx="206773">
                  <c:v>51.662793150177897</c:v>
                </c:pt>
                <c:pt idx="206774">
                  <c:v>51.662884104347597</c:v>
                </c:pt>
                <c:pt idx="206775">
                  <c:v>51.662975058226202</c:v>
                </c:pt>
                <c:pt idx="206776">
                  <c:v>51.663066011813598</c:v>
                </c:pt>
                <c:pt idx="206777">
                  <c:v>51.663156965109899</c:v>
                </c:pt>
                <c:pt idx="206778">
                  <c:v>51.663247918115097</c:v>
                </c:pt>
                <c:pt idx="206779">
                  <c:v>51.663338870829101</c:v>
                </c:pt>
                <c:pt idx="206780">
                  <c:v>51.663429823252102</c:v>
                </c:pt>
                <c:pt idx="206781">
                  <c:v>51.663520775383802</c:v>
                </c:pt>
                <c:pt idx="206782">
                  <c:v>51.663611727224499</c:v>
                </c:pt>
                <c:pt idx="206783">
                  <c:v>51.663702678774001</c:v>
                </c:pt>
                <c:pt idx="206784">
                  <c:v>51.663793630032401</c:v>
                </c:pt>
                <c:pt idx="206785">
                  <c:v>51.663884580999699</c:v>
                </c:pt>
                <c:pt idx="206786">
                  <c:v>51.663975531675803</c:v>
                </c:pt>
                <c:pt idx="206787">
                  <c:v>51.664066482060903</c:v>
                </c:pt>
                <c:pt idx="206788">
                  <c:v>51.664157432154703</c:v>
                </c:pt>
                <c:pt idx="206789">
                  <c:v>51.664248381957499</c:v>
                </c:pt>
                <c:pt idx="206790">
                  <c:v>51.664339331469201</c:v>
                </c:pt>
                <c:pt idx="206791">
                  <c:v>51.6644302806897</c:v>
                </c:pt>
                <c:pt idx="206792">
                  <c:v>51.664521229619098</c:v>
                </c:pt>
                <c:pt idx="206793">
                  <c:v>51.6646121782574</c:v>
                </c:pt>
                <c:pt idx="206794">
                  <c:v>51.6647031266046</c:v>
                </c:pt>
                <c:pt idx="206795">
                  <c:v>51.664794074660598</c:v>
                </c:pt>
                <c:pt idx="206796">
                  <c:v>51.664885022425501</c:v>
                </c:pt>
                <c:pt idx="206797">
                  <c:v>51.664975969899402</c:v>
                </c:pt>
                <c:pt idx="206798">
                  <c:v>51.6650669170821</c:v>
                </c:pt>
                <c:pt idx="206799">
                  <c:v>51.665157863973697</c:v>
                </c:pt>
                <c:pt idx="206800">
                  <c:v>51.665248810574099</c:v>
                </c:pt>
                <c:pt idx="206801">
                  <c:v>51.665339756883498</c:v>
                </c:pt>
                <c:pt idx="206802">
                  <c:v>51.665430702901801</c:v>
                </c:pt>
                <c:pt idx="206803">
                  <c:v>51.665521648628904</c:v>
                </c:pt>
                <c:pt idx="206804">
                  <c:v>51.665612594064903</c:v>
                </c:pt>
                <c:pt idx="206805">
                  <c:v>51.6657035392099</c:v>
                </c:pt>
                <c:pt idx="206806">
                  <c:v>51.665794484063703</c:v>
                </c:pt>
                <c:pt idx="206807">
                  <c:v>51.665885428626403</c:v>
                </c:pt>
                <c:pt idx="206808">
                  <c:v>51.665976372898001</c:v>
                </c:pt>
                <c:pt idx="206809">
                  <c:v>51.666067316878497</c:v>
                </c:pt>
                <c:pt idx="206810">
                  <c:v>51.666158260567897</c:v>
                </c:pt>
                <c:pt idx="206811">
                  <c:v>51.666249203966203</c:v>
                </c:pt>
                <c:pt idx="206812">
                  <c:v>51.666340147073399</c:v>
                </c:pt>
                <c:pt idx="206813">
                  <c:v>51.6664310898895</c:v>
                </c:pt>
                <c:pt idx="206814">
                  <c:v>51.666522032414498</c:v>
                </c:pt>
                <c:pt idx="206815">
                  <c:v>51.666612974648402</c:v>
                </c:pt>
                <c:pt idx="206816">
                  <c:v>51.666703916591203</c:v>
                </c:pt>
                <c:pt idx="206817">
                  <c:v>51.666794858242902</c:v>
                </c:pt>
                <c:pt idx="206818">
                  <c:v>51.666885799603499</c:v>
                </c:pt>
                <c:pt idx="206819">
                  <c:v>51.666976740673</c:v>
                </c:pt>
                <c:pt idx="206820">
                  <c:v>51.6670676814514</c:v>
                </c:pt>
                <c:pt idx="206821">
                  <c:v>51.667158621938697</c:v>
                </c:pt>
                <c:pt idx="206822">
                  <c:v>51.667249562134998</c:v>
                </c:pt>
                <c:pt idx="206823">
                  <c:v>51.667340502040098</c:v>
                </c:pt>
                <c:pt idx="206824">
                  <c:v>51.667431441654202</c:v>
                </c:pt>
                <c:pt idx="206825">
                  <c:v>51.667522380977097</c:v>
                </c:pt>
                <c:pt idx="206826">
                  <c:v>51.667613320009004</c:v>
                </c:pt>
                <c:pt idx="206827">
                  <c:v>51.667704258749801</c:v>
                </c:pt>
                <c:pt idx="206828">
                  <c:v>51.667795197199503</c:v>
                </c:pt>
                <c:pt idx="206829">
                  <c:v>51.667886135358103</c:v>
                </c:pt>
                <c:pt idx="206830">
                  <c:v>51.6679770732256</c:v>
                </c:pt>
                <c:pt idx="206831">
                  <c:v>51.668068010802003</c:v>
                </c:pt>
                <c:pt idx="206832">
                  <c:v>51.668158948087402</c:v>
                </c:pt>
                <c:pt idx="206833">
                  <c:v>51.6682498850817</c:v>
                </c:pt>
                <c:pt idx="206834">
                  <c:v>51.668340821784902</c:v>
                </c:pt>
                <c:pt idx="206835">
                  <c:v>51.668431758197002</c:v>
                </c:pt>
                <c:pt idx="206836">
                  <c:v>51.668522694318</c:v>
                </c:pt>
                <c:pt idx="206837">
                  <c:v>51.668613630148002</c:v>
                </c:pt>
                <c:pt idx="206838">
                  <c:v>51.668704565686902</c:v>
                </c:pt>
                <c:pt idx="206839">
                  <c:v>51.668795500934699</c:v>
                </c:pt>
                <c:pt idx="206840">
                  <c:v>51.668886435891402</c:v>
                </c:pt>
                <c:pt idx="206841">
                  <c:v>51.668977370557002</c:v>
                </c:pt>
                <c:pt idx="206842">
                  <c:v>51.669068304931599</c:v>
                </c:pt>
                <c:pt idx="206843">
                  <c:v>51.669159239015102</c:v>
                </c:pt>
                <c:pt idx="206844">
                  <c:v>51.669250172807601</c:v>
                </c:pt>
                <c:pt idx="206845">
                  <c:v>51.669341106308899</c:v>
                </c:pt>
                <c:pt idx="206846">
                  <c:v>51.669432039519201</c:v>
                </c:pt>
                <c:pt idx="206847">
                  <c:v>51.669522972438401</c:v>
                </c:pt>
                <c:pt idx="206848">
                  <c:v>51.669613905066598</c:v>
                </c:pt>
                <c:pt idx="206849">
                  <c:v>51.6697048374037</c:v>
                </c:pt>
                <c:pt idx="206850">
                  <c:v>51.669795769449699</c:v>
                </c:pt>
                <c:pt idx="206851">
                  <c:v>51.669886701204703</c:v>
                </c:pt>
                <c:pt idx="206852">
                  <c:v>51.669977632668498</c:v>
                </c:pt>
                <c:pt idx="206853">
                  <c:v>51.670068563841397</c:v>
                </c:pt>
                <c:pt idx="206854">
                  <c:v>51.670159494723102</c:v>
                </c:pt>
                <c:pt idx="206855">
                  <c:v>51.670250425313803</c:v>
                </c:pt>
                <c:pt idx="206856">
                  <c:v>51.670341355613502</c:v>
                </c:pt>
                <c:pt idx="206857">
                  <c:v>51.670432285622098</c:v>
                </c:pt>
                <c:pt idx="206858">
                  <c:v>51.6705232153396</c:v>
                </c:pt>
                <c:pt idx="206859">
                  <c:v>51.670614144766098</c:v>
                </c:pt>
                <c:pt idx="206860">
                  <c:v>51.670705073901502</c:v>
                </c:pt>
                <c:pt idx="206861">
                  <c:v>51.670796002745803</c:v>
                </c:pt>
                <c:pt idx="206862">
                  <c:v>51.670886931299101</c:v>
                </c:pt>
                <c:pt idx="206863">
                  <c:v>51.670977859561397</c:v>
                </c:pt>
                <c:pt idx="206864">
                  <c:v>51.671068787532597</c:v>
                </c:pt>
                <c:pt idx="206865">
                  <c:v>51.671159715212703</c:v>
                </c:pt>
                <c:pt idx="206866">
                  <c:v>51.671250642601798</c:v>
                </c:pt>
                <c:pt idx="206867">
                  <c:v>51.671341569699798</c:v>
                </c:pt>
                <c:pt idx="206868">
                  <c:v>51.671432496506803</c:v>
                </c:pt>
                <c:pt idx="206869">
                  <c:v>51.671523423022698</c:v>
                </c:pt>
                <c:pt idx="206870">
                  <c:v>51.671614349247598</c:v>
                </c:pt>
                <c:pt idx="206871">
                  <c:v>51.671705275181502</c:v>
                </c:pt>
                <c:pt idx="206872">
                  <c:v>51.671796200824303</c:v>
                </c:pt>
                <c:pt idx="206873">
                  <c:v>51.671887126176003</c:v>
                </c:pt>
                <c:pt idx="206874">
                  <c:v>51.6719780512367</c:v>
                </c:pt>
                <c:pt idx="206875">
                  <c:v>51.6720689760064</c:v>
                </c:pt>
                <c:pt idx="206876">
                  <c:v>51.672159900484999</c:v>
                </c:pt>
                <c:pt idx="206877">
                  <c:v>51.672250824672602</c:v>
                </c:pt>
                <c:pt idx="206878">
                  <c:v>51.672341748569202</c:v>
                </c:pt>
                <c:pt idx="206879">
                  <c:v>51.6724326721747</c:v>
                </c:pt>
                <c:pt idx="206880">
                  <c:v>51.672523595489103</c:v>
                </c:pt>
                <c:pt idx="206881">
                  <c:v>51.672614518512503</c:v>
                </c:pt>
                <c:pt idx="206882">
                  <c:v>51.672705441244901</c:v>
                </c:pt>
                <c:pt idx="206883">
                  <c:v>51.672796363686302</c:v>
                </c:pt>
                <c:pt idx="206884">
                  <c:v>51.672887285836602</c:v>
                </c:pt>
                <c:pt idx="206885">
                  <c:v>51.672978207695898</c:v>
                </c:pt>
                <c:pt idx="206886">
                  <c:v>51.673069129264199</c:v>
                </c:pt>
                <c:pt idx="206887">
                  <c:v>51.673160050541398</c:v>
                </c:pt>
                <c:pt idx="206888">
                  <c:v>51.673250971527601</c:v>
                </c:pt>
                <c:pt idx="206889">
                  <c:v>51.673341892222702</c:v>
                </c:pt>
                <c:pt idx="206890">
                  <c:v>51.673432812626899</c:v>
                </c:pt>
                <c:pt idx="206891">
                  <c:v>51.673523732740001</c:v>
                </c:pt>
                <c:pt idx="206892">
                  <c:v>51.673614652562001</c:v>
                </c:pt>
                <c:pt idx="206893">
                  <c:v>51.673705572093098</c:v>
                </c:pt>
                <c:pt idx="206894">
                  <c:v>51.6737964913331</c:v>
                </c:pt>
                <c:pt idx="206895">
                  <c:v>51.673887410282099</c:v>
                </c:pt>
                <c:pt idx="206896">
                  <c:v>51.673978328940102</c:v>
                </c:pt>
                <c:pt idx="206897">
                  <c:v>51.674069247307102</c:v>
                </c:pt>
                <c:pt idx="206898">
                  <c:v>51.674160165383</c:v>
                </c:pt>
                <c:pt idx="206899">
                  <c:v>51.674251083167903</c:v>
                </c:pt>
                <c:pt idx="206900">
                  <c:v>51.674342000661802</c:v>
                </c:pt>
                <c:pt idx="206901">
                  <c:v>51.674432917864699</c:v>
                </c:pt>
                <c:pt idx="206902">
                  <c:v>51.674523834776501</c:v>
                </c:pt>
                <c:pt idx="206903">
                  <c:v>51.674614751397399</c:v>
                </c:pt>
                <c:pt idx="206904">
                  <c:v>51.674705667727203</c:v>
                </c:pt>
                <c:pt idx="206905">
                  <c:v>51.674796583766003</c:v>
                </c:pt>
                <c:pt idx="206906">
                  <c:v>51.674887499513801</c:v>
                </c:pt>
                <c:pt idx="206907">
                  <c:v>51.674978414970603</c:v>
                </c:pt>
                <c:pt idx="206908">
                  <c:v>51.675069330136402</c:v>
                </c:pt>
                <c:pt idx="206909">
                  <c:v>51.675160245011099</c:v>
                </c:pt>
                <c:pt idx="206910">
                  <c:v>51.6752511595949</c:v>
                </c:pt>
                <c:pt idx="206911">
                  <c:v>51.675342073887599</c:v>
                </c:pt>
                <c:pt idx="206912">
                  <c:v>51.675432987889302</c:v>
                </c:pt>
                <c:pt idx="206913">
                  <c:v>51.675523901600002</c:v>
                </c:pt>
                <c:pt idx="206914">
                  <c:v>51.675614815019799</c:v>
                </c:pt>
                <c:pt idx="206915">
                  <c:v>51.6757057281485</c:v>
                </c:pt>
                <c:pt idx="206916">
                  <c:v>51.675796640986199</c:v>
                </c:pt>
                <c:pt idx="206917">
                  <c:v>51.675887553532903</c:v>
                </c:pt>
                <c:pt idx="206918">
                  <c:v>51.675978465788603</c:v>
                </c:pt>
                <c:pt idx="206919">
                  <c:v>51.676069377753301</c:v>
                </c:pt>
                <c:pt idx="206920">
                  <c:v>51.676160289427003</c:v>
                </c:pt>
                <c:pt idx="206921">
                  <c:v>51.676251200809702</c:v>
                </c:pt>
                <c:pt idx="206922">
                  <c:v>51.676342111901398</c:v>
                </c:pt>
                <c:pt idx="206923">
                  <c:v>51.676433022702</c:v>
                </c:pt>
                <c:pt idx="206924">
                  <c:v>51.676523933211797</c:v>
                </c:pt>
                <c:pt idx="206925">
                  <c:v>51.676614843430499</c:v>
                </c:pt>
                <c:pt idx="206926">
                  <c:v>51.676705753358199</c:v>
                </c:pt>
                <c:pt idx="206927">
                  <c:v>51.676796662994903</c:v>
                </c:pt>
                <c:pt idx="206928">
                  <c:v>51.676887572340597</c:v>
                </c:pt>
                <c:pt idx="206929">
                  <c:v>51.676978481395302</c:v>
                </c:pt>
                <c:pt idx="206930">
                  <c:v>51.677069390159097</c:v>
                </c:pt>
                <c:pt idx="206931">
                  <c:v>51.677160298631797</c:v>
                </c:pt>
                <c:pt idx="206932">
                  <c:v>51.677251206813501</c:v>
                </c:pt>
                <c:pt idx="206933">
                  <c:v>51.677342114704302</c:v>
                </c:pt>
                <c:pt idx="206934">
                  <c:v>51.677433022304101</c:v>
                </c:pt>
                <c:pt idx="206935">
                  <c:v>51.677523929612903</c:v>
                </c:pt>
                <c:pt idx="206936">
                  <c:v>51.677614836630703</c:v>
                </c:pt>
                <c:pt idx="206937">
                  <c:v>51.6777057433575</c:v>
                </c:pt>
                <c:pt idx="206938">
                  <c:v>51.677796649793301</c:v>
                </c:pt>
                <c:pt idx="206939">
                  <c:v>51.677887555938199</c:v>
                </c:pt>
                <c:pt idx="206940">
                  <c:v>51.677978461792101</c:v>
                </c:pt>
                <c:pt idx="206941">
                  <c:v>51.678069367354901</c:v>
                </c:pt>
                <c:pt idx="206942">
                  <c:v>51.678160272626897</c:v>
                </c:pt>
                <c:pt idx="206943">
                  <c:v>51.678251177607798</c:v>
                </c:pt>
                <c:pt idx="206944">
                  <c:v>51.678342082297704</c:v>
                </c:pt>
                <c:pt idx="206945">
                  <c:v>51.678432986696698</c:v>
                </c:pt>
                <c:pt idx="206946">
                  <c:v>51.678523890804698</c:v>
                </c:pt>
                <c:pt idx="206947">
                  <c:v>51.678614794621701</c:v>
                </c:pt>
                <c:pt idx="206948">
                  <c:v>51.678705698147702</c:v>
                </c:pt>
                <c:pt idx="206949">
                  <c:v>51.6787966013828</c:v>
                </c:pt>
                <c:pt idx="206950">
                  <c:v>51.678887504326902</c:v>
                </c:pt>
                <c:pt idx="206951">
                  <c:v>51.678978406980001</c:v>
                </c:pt>
                <c:pt idx="206952">
                  <c:v>51.679069309342196</c:v>
                </c:pt>
                <c:pt idx="206953">
                  <c:v>51.679160211413397</c:v>
                </c:pt>
                <c:pt idx="206954">
                  <c:v>51.679251113193601</c:v>
                </c:pt>
                <c:pt idx="206955">
                  <c:v>51.679342014682803</c:v>
                </c:pt>
                <c:pt idx="206956">
                  <c:v>51.679432915881101</c:v>
                </c:pt>
                <c:pt idx="206957">
                  <c:v>51.679523816788397</c:v>
                </c:pt>
                <c:pt idx="206958">
                  <c:v>51.679614717404696</c:v>
                </c:pt>
                <c:pt idx="206959">
                  <c:v>51.6797056177301</c:v>
                </c:pt>
                <c:pt idx="206960">
                  <c:v>51.679796517764501</c:v>
                </c:pt>
                <c:pt idx="206961">
                  <c:v>51.679887417507999</c:v>
                </c:pt>
                <c:pt idx="206962">
                  <c:v>51.679978316960501</c:v>
                </c:pt>
                <c:pt idx="206963">
                  <c:v>51.680069216122</c:v>
                </c:pt>
                <c:pt idx="206964">
                  <c:v>51.680160114992603</c:v>
                </c:pt>
                <c:pt idx="206965">
                  <c:v>51.680251013572203</c:v>
                </c:pt>
                <c:pt idx="206966">
                  <c:v>51.680341911860801</c:v>
                </c:pt>
                <c:pt idx="206967">
                  <c:v>51.680432809858502</c:v>
                </c:pt>
                <c:pt idx="206968">
                  <c:v>51.6805237075653</c:v>
                </c:pt>
                <c:pt idx="206969">
                  <c:v>51.680614604981002</c:v>
                </c:pt>
                <c:pt idx="206970">
                  <c:v>51.680705502105901</c:v>
                </c:pt>
                <c:pt idx="206971">
                  <c:v>51.680796398939698</c:v>
                </c:pt>
                <c:pt idx="206972">
                  <c:v>51.680887295482698</c:v>
                </c:pt>
                <c:pt idx="206973">
                  <c:v>51.680978191734603</c:v>
                </c:pt>
                <c:pt idx="206974">
                  <c:v>51.681069087695697</c:v>
                </c:pt>
                <c:pt idx="206975">
                  <c:v>51.681159983365703</c:v>
                </c:pt>
                <c:pt idx="206976">
                  <c:v>51.681250878744798</c:v>
                </c:pt>
                <c:pt idx="206977">
                  <c:v>51.681341773832997</c:v>
                </c:pt>
                <c:pt idx="206978">
                  <c:v>51.681432668630201</c:v>
                </c:pt>
                <c:pt idx="206979">
                  <c:v>51.681523563136501</c:v>
                </c:pt>
                <c:pt idx="206980">
                  <c:v>51.681614457351799</c:v>
                </c:pt>
                <c:pt idx="206981">
                  <c:v>51.6817053512762</c:v>
                </c:pt>
                <c:pt idx="206982">
                  <c:v>51.681796244909698</c:v>
                </c:pt>
                <c:pt idx="206983">
                  <c:v>51.6818871382522</c:v>
                </c:pt>
                <c:pt idx="206984">
                  <c:v>51.6819780313037</c:v>
                </c:pt>
                <c:pt idx="206985">
                  <c:v>51.682068924064403</c:v>
                </c:pt>
                <c:pt idx="206986">
                  <c:v>51.682159816534003</c:v>
                </c:pt>
                <c:pt idx="206987">
                  <c:v>51.6822507087128</c:v>
                </c:pt>
                <c:pt idx="206988">
                  <c:v>51.682341600600601</c:v>
                </c:pt>
                <c:pt idx="206989">
                  <c:v>51.682432492197499</c:v>
                </c:pt>
                <c:pt idx="206990">
                  <c:v>51.682523383503401</c:v>
                </c:pt>
                <c:pt idx="206991">
                  <c:v>51.6826142745184</c:v>
                </c:pt>
                <c:pt idx="206992">
                  <c:v>51.682705165242403</c:v>
                </c:pt>
                <c:pt idx="206993">
                  <c:v>51.682796055675603</c:v>
                </c:pt>
                <c:pt idx="206994">
                  <c:v>51.682886945817799</c:v>
                </c:pt>
                <c:pt idx="206995">
                  <c:v>51.682977835669</c:v>
                </c:pt>
                <c:pt idx="206996">
                  <c:v>51.683068725229397</c:v>
                </c:pt>
                <c:pt idx="206997">
                  <c:v>51.683159614498798</c:v>
                </c:pt>
                <c:pt idx="206998">
                  <c:v>51.683250503477304</c:v>
                </c:pt>
                <c:pt idx="206999">
                  <c:v>51.683341392164799</c:v>
                </c:pt>
                <c:pt idx="207000">
                  <c:v>51.683432280561398</c:v>
                </c:pt>
                <c:pt idx="207001">
                  <c:v>51.683523168667101</c:v>
                </c:pt>
                <c:pt idx="207002">
                  <c:v>51.6836140564819</c:v>
                </c:pt>
                <c:pt idx="207003">
                  <c:v>51.683704944005797</c:v>
                </c:pt>
                <c:pt idx="207004">
                  <c:v>51.683795831238697</c:v>
                </c:pt>
                <c:pt idx="207005">
                  <c:v>51.683886718180702</c:v>
                </c:pt>
                <c:pt idx="207006">
                  <c:v>51.683977604831803</c:v>
                </c:pt>
                <c:pt idx="207007">
                  <c:v>51.684068491191901</c:v>
                </c:pt>
                <c:pt idx="207008">
                  <c:v>51.684159377261203</c:v>
                </c:pt>
                <c:pt idx="207009">
                  <c:v>51.684250263039502</c:v>
                </c:pt>
                <c:pt idx="207010">
                  <c:v>51.684341148526897</c:v>
                </c:pt>
                <c:pt idx="207011">
                  <c:v>51.684432033723397</c:v>
                </c:pt>
                <c:pt idx="207012">
                  <c:v>51.684522918629</c:v>
                </c:pt>
                <c:pt idx="207013">
                  <c:v>51.6846138032437</c:v>
                </c:pt>
                <c:pt idx="207014">
                  <c:v>51.684704687567397</c:v>
                </c:pt>
                <c:pt idx="207015">
                  <c:v>51.684795571600297</c:v>
                </c:pt>
                <c:pt idx="207016">
                  <c:v>51.684886455342202</c:v>
                </c:pt>
                <c:pt idx="207017">
                  <c:v>51.684977338793203</c:v>
                </c:pt>
                <c:pt idx="207018">
                  <c:v>51.685068221953301</c:v>
                </c:pt>
                <c:pt idx="207019">
                  <c:v>51.685159104822503</c:v>
                </c:pt>
                <c:pt idx="207020">
                  <c:v>51.685249987400802</c:v>
                </c:pt>
                <c:pt idx="207021">
                  <c:v>51.685340869688197</c:v>
                </c:pt>
                <c:pt idx="207022">
                  <c:v>51.685431751684597</c:v>
                </c:pt>
                <c:pt idx="207023">
                  <c:v>51.6855226333902</c:v>
                </c:pt>
                <c:pt idx="207024">
                  <c:v>51.685613514804899</c:v>
                </c:pt>
                <c:pt idx="207025">
                  <c:v>51.685704395928603</c:v>
                </c:pt>
                <c:pt idx="207026">
                  <c:v>51.685795276761503</c:v>
                </c:pt>
                <c:pt idx="207027">
                  <c:v>51.685886157303401</c:v>
                </c:pt>
                <c:pt idx="207028">
                  <c:v>51.685977037554501</c:v>
                </c:pt>
                <c:pt idx="207029">
                  <c:v>51.686067917514698</c:v>
                </c:pt>
                <c:pt idx="207030">
                  <c:v>51.6861587971839</c:v>
                </c:pt>
                <c:pt idx="207031">
                  <c:v>51.686249676562298</c:v>
                </c:pt>
                <c:pt idx="207032">
                  <c:v>51.6863405556497</c:v>
                </c:pt>
                <c:pt idx="207033">
                  <c:v>51.686431434446298</c:v>
                </c:pt>
                <c:pt idx="207034">
                  <c:v>51.686522312952</c:v>
                </c:pt>
                <c:pt idx="207035">
                  <c:v>51.686613191166799</c:v>
                </c:pt>
                <c:pt idx="207036">
                  <c:v>51.686704069090602</c:v>
                </c:pt>
                <c:pt idx="207037">
                  <c:v>51.686794946723701</c:v>
                </c:pt>
                <c:pt idx="207038">
                  <c:v>51.686885824065797</c:v>
                </c:pt>
                <c:pt idx="207039">
                  <c:v>51.686976701116997</c:v>
                </c:pt>
                <c:pt idx="207040">
                  <c:v>51.687067577877301</c:v>
                </c:pt>
                <c:pt idx="207041">
                  <c:v>51.687158454346701</c:v>
                </c:pt>
                <c:pt idx="207042">
                  <c:v>51.687249330525297</c:v>
                </c:pt>
                <c:pt idx="207043">
                  <c:v>51.687340206412898</c:v>
                </c:pt>
                <c:pt idx="207044">
                  <c:v>51.687431082009702</c:v>
                </c:pt>
                <c:pt idx="207045">
                  <c:v>51.687521957315603</c:v>
                </c:pt>
                <c:pt idx="207046">
                  <c:v>51.687612832330601</c:v>
                </c:pt>
                <c:pt idx="207047">
                  <c:v>51.687703707054702</c:v>
                </c:pt>
                <c:pt idx="207048">
                  <c:v>51.687794581487999</c:v>
                </c:pt>
                <c:pt idx="207049">
                  <c:v>51.687885455630301</c:v>
                </c:pt>
                <c:pt idx="207050">
                  <c:v>51.687976329481799</c:v>
                </c:pt>
                <c:pt idx="207051">
                  <c:v>51.688067203042401</c:v>
                </c:pt>
                <c:pt idx="207052">
                  <c:v>51.688158076312099</c:v>
                </c:pt>
                <c:pt idx="207053">
                  <c:v>51.688248949291001</c:v>
                </c:pt>
                <c:pt idx="207054">
                  <c:v>51.688339821979</c:v>
                </c:pt>
                <c:pt idx="207055">
                  <c:v>51.688430694376102</c:v>
                </c:pt>
                <c:pt idx="207056">
                  <c:v>51.688521566482301</c:v>
                </c:pt>
                <c:pt idx="207057">
                  <c:v>51.688612438297604</c:v>
                </c:pt>
                <c:pt idx="207058">
                  <c:v>51.688703309822102</c:v>
                </c:pt>
                <c:pt idx="207059">
                  <c:v>51.688794181055698</c:v>
                </c:pt>
                <c:pt idx="207060">
                  <c:v>51.688885051998398</c:v>
                </c:pt>
                <c:pt idx="207061">
                  <c:v>51.6889759226503</c:v>
                </c:pt>
                <c:pt idx="207062">
                  <c:v>51.6890667930113</c:v>
                </c:pt>
                <c:pt idx="207063">
                  <c:v>51.689157663081403</c:v>
                </c:pt>
                <c:pt idx="207064">
                  <c:v>51.689248532860702</c:v>
                </c:pt>
                <c:pt idx="207065">
                  <c:v>51.689339402349098</c:v>
                </c:pt>
                <c:pt idx="207066">
                  <c:v>51.689430271546598</c:v>
                </c:pt>
                <c:pt idx="207067">
                  <c:v>51.689521140453301</c:v>
                </c:pt>
                <c:pt idx="207068">
                  <c:v>51.689612009069101</c:v>
                </c:pt>
                <c:pt idx="207069">
                  <c:v>51.689702877393998</c:v>
                </c:pt>
                <c:pt idx="207070">
                  <c:v>51.689793745428098</c:v>
                </c:pt>
                <c:pt idx="207071">
                  <c:v>51.689884613171301</c:v>
                </c:pt>
                <c:pt idx="207072">
                  <c:v>51.689975480623701</c:v>
                </c:pt>
                <c:pt idx="207073">
                  <c:v>51.690066347785198</c:v>
                </c:pt>
                <c:pt idx="207074">
                  <c:v>51.690157214655798</c:v>
                </c:pt>
                <c:pt idx="207075">
                  <c:v>51.690248081235602</c:v>
                </c:pt>
                <c:pt idx="207076">
                  <c:v>51.690338947524502</c:v>
                </c:pt>
                <c:pt idx="207077">
                  <c:v>51.690429813522599</c:v>
                </c:pt>
                <c:pt idx="207078">
                  <c:v>51.690520679229799</c:v>
                </c:pt>
                <c:pt idx="207079">
                  <c:v>51.690611544646202</c:v>
                </c:pt>
                <c:pt idx="207080">
                  <c:v>51.690702409771703</c:v>
                </c:pt>
                <c:pt idx="207081">
                  <c:v>51.6907932746063</c:v>
                </c:pt>
                <c:pt idx="207082">
                  <c:v>51.690884139150199</c:v>
                </c:pt>
                <c:pt idx="207083">
                  <c:v>51.690975003403103</c:v>
                </c:pt>
                <c:pt idx="207084">
                  <c:v>51.691065867365197</c:v>
                </c:pt>
                <c:pt idx="207085">
                  <c:v>51.6911567310365</c:v>
                </c:pt>
                <c:pt idx="207086">
                  <c:v>51.6912475944169</c:v>
                </c:pt>
                <c:pt idx="207087">
                  <c:v>51.691338457506497</c:v>
                </c:pt>
                <c:pt idx="207088">
                  <c:v>51.691429320305197</c:v>
                </c:pt>
                <c:pt idx="207089">
                  <c:v>51.6915201828131</c:v>
                </c:pt>
                <c:pt idx="207090">
                  <c:v>51.6916110450302</c:v>
                </c:pt>
                <c:pt idx="207091">
                  <c:v>51.691701906956403</c:v>
                </c:pt>
                <c:pt idx="207092">
                  <c:v>51.691792768591696</c:v>
                </c:pt>
                <c:pt idx="207093">
                  <c:v>51.6918836299362</c:v>
                </c:pt>
                <c:pt idx="207094">
                  <c:v>51.691974490989899</c:v>
                </c:pt>
                <c:pt idx="207095">
                  <c:v>51.692065351752802</c:v>
                </c:pt>
                <c:pt idx="207096">
                  <c:v>51.692156212224802</c:v>
                </c:pt>
                <c:pt idx="207097">
                  <c:v>51.692247072405898</c:v>
                </c:pt>
                <c:pt idx="207098">
                  <c:v>51.692337932296297</c:v>
                </c:pt>
                <c:pt idx="207099">
                  <c:v>51.6924287918958</c:v>
                </c:pt>
                <c:pt idx="207100">
                  <c:v>51.6925196512044</c:v>
                </c:pt>
                <c:pt idx="207101">
                  <c:v>51.692610510222302</c:v>
                </c:pt>
                <c:pt idx="207102">
                  <c:v>51.692701368949301</c:v>
                </c:pt>
                <c:pt idx="207103">
                  <c:v>51.692792227385503</c:v>
                </c:pt>
                <c:pt idx="207104">
                  <c:v>51.692883085530802</c:v>
                </c:pt>
                <c:pt idx="207105">
                  <c:v>51.692973943385297</c:v>
                </c:pt>
                <c:pt idx="207106">
                  <c:v>51.693064800949003</c:v>
                </c:pt>
                <c:pt idx="207107">
                  <c:v>51.693155658221897</c:v>
                </c:pt>
                <c:pt idx="207108">
                  <c:v>51.693246515203903</c:v>
                </c:pt>
                <c:pt idx="207109">
                  <c:v>51.693337371895097</c:v>
                </c:pt>
                <c:pt idx="207110">
                  <c:v>51.693428228295502</c:v>
                </c:pt>
                <c:pt idx="207111">
                  <c:v>51.693519084404997</c:v>
                </c:pt>
                <c:pt idx="207112">
                  <c:v>51.693609940223801</c:v>
                </c:pt>
                <c:pt idx="207113">
                  <c:v>51.693700795751703</c:v>
                </c:pt>
                <c:pt idx="207114">
                  <c:v>51.6937916509888</c:v>
                </c:pt>
                <c:pt idx="207115">
                  <c:v>51.6938825059351</c:v>
                </c:pt>
                <c:pt idx="207116">
                  <c:v>51.693973360590498</c:v>
                </c:pt>
                <c:pt idx="207117">
                  <c:v>51.694064214955198</c:v>
                </c:pt>
                <c:pt idx="207118">
                  <c:v>51.694155069029001</c:v>
                </c:pt>
                <c:pt idx="207119">
                  <c:v>51.694245922812001</c:v>
                </c:pt>
                <c:pt idx="207120">
                  <c:v>51.694336776304198</c:v>
                </c:pt>
                <c:pt idx="207121">
                  <c:v>51.694427629505597</c:v>
                </c:pt>
                <c:pt idx="207122">
                  <c:v>51.6945184824161</c:v>
                </c:pt>
                <c:pt idx="207123">
                  <c:v>51.694609335035899</c:v>
                </c:pt>
                <c:pt idx="207124">
                  <c:v>51.694700187364802</c:v>
                </c:pt>
                <c:pt idx="207125">
                  <c:v>51.694791039403</c:v>
                </c:pt>
                <c:pt idx="207126">
                  <c:v>51.694881891150303</c:v>
                </c:pt>
                <c:pt idx="207127">
                  <c:v>51.694972742606801</c:v>
                </c:pt>
                <c:pt idx="207128">
                  <c:v>51.695063593772502</c:v>
                </c:pt>
                <c:pt idx="207129">
                  <c:v>51.6951544446474</c:v>
                </c:pt>
                <c:pt idx="207130">
                  <c:v>51.695245295231501</c:v>
                </c:pt>
                <c:pt idx="207131">
                  <c:v>51.695336145524799</c:v>
                </c:pt>
                <c:pt idx="207132">
                  <c:v>51.695426995527299</c:v>
                </c:pt>
                <c:pt idx="207133">
                  <c:v>51.695517845239003</c:v>
                </c:pt>
                <c:pt idx="207134">
                  <c:v>51.695608694659803</c:v>
                </c:pt>
                <c:pt idx="207135">
                  <c:v>51.6956995437899</c:v>
                </c:pt>
                <c:pt idx="207136">
                  <c:v>51.695790392629199</c:v>
                </c:pt>
                <c:pt idx="207137">
                  <c:v>51.695881241177702</c:v>
                </c:pt>
                <c:pt idx="207138">
                  <c:v>51.695972089435401</c:v>
                </c:pt>
                <c:pt idx="207139">
                  <c:v>51.696062937402303</c:v>
                </c:pt>
                <c:pt idx="207140">
                  <c:v>51.696153785078401</c:v>
                </c:pt>
                <c:pt idx="207141">
                  <c:v>51.696244632463603</c:v>
                </c:pt>
                <c:pt idx="207142">
                  <c:v>51.696335479558101</c:v>
                </c:pt>
                <c:pt idx="207143">
                  <c:v>51.696426326361902</c:v>
                </c:pt>
                <c:pt idx="207144">
                  <c:v>51.696517172874799</c:v>
                </c:pt>
                <c:pt idx="207145">
                  <c:v>51.6966080190969</c:v>
                </c:pt>
                <c:pt idx="207146">
                  <c:v>51.696698865028203</c:v>
                </c:pt>
                <c:pt idx="207147">
                  <c:v>51.696789710668803</c:v>
                </c:pt>
                <c:pt idx="207148">
                  <c:v>51.696880556018499</c:v>
                </c:pt>
                <c:pt idx="207149">
                  <c:v>51.696971401077498</c:v>
                </c:pt>
                <c:pt idx="207150">
                  <c:v>51.6970622458457</c:v>
                </c:pt>
                <c:pt idx="207151">
                  <c:v>51.697153090323098</c:v>
                </c:pt>
                <c:pt idx="207152">
                  <c:v>51.6972439345097</c:v>
                </c:pt>
                <c:pt idx="207153">
                  <c:v>51.697334778405498</c:v>
                </c:pt>
                <c:pt idx="207154">
                  <c:v>51.697425622010499</c:v>
                </c:pt>
                <c:pt idx="207155">
                  <c:v>51.697516465324803</c:v>
                </c:pt>
                <c:pt idx="207156">
                  <c:v>51.697607308348303</c:v>
                </c:pt>
                <c:pt idx="207157">
                  <c:v>51.697698151080999</c:v>
                </c:pt>
                <c:pt idx="207158">
                  <c:v>51.697788993522899</c:v>
                </c:pt>
                <c:pt idx="207159">
                  <c:v>51.697879835674001</c:v>
                </c:pt>
                <c:pt idx="207160">
                  <c:v>51.6979706775344</c:v>
                </c:pt>
                <c:pt idx="207161">
                  <c:v>51.698061519104002</c:v>
                </c:pt>
                <c:pt idx="207162">
                  <c:v>51.698152360382799</c:v>
                </c:pt>
                <c:pt idx="207163">
                  <c:v>51.698243201370801</c:v>
                </c:pt>
                <c:pt idx="207164">
                  <c:v>51.698334042068097</c:v>
                </c:pt>
                <c:pt idx="207165">
                  <c:v>51.698424882474598</c:v>
                </c:pt>
                <c:pt idx="207166">
                  <c:v>51.698515722590301</c:v>
                </c:pt>
                <c:pt idx="207167">
                  <c:v>51.6986065624152</c:v>
                </c:pt>
                <c:pt idx="207168">
                  <c:v>51.698697401949403</c:v>
                </c:pt>
                <c:pt idx="207169">
                  <c:v>51.698788241192801</c:v>
                </c:pt>
                <c:pt idx="207170">
                  <c:v>51.698879080145403</c:v>
                </c:pt>
                <c:pt idx="207171">
                  <c:v>51.6989699188073</c:v>
                </c:pt>
                <c:pt idx="207172">
                  <c:v>51.699060757178401</c:v>
                </c:pt>
                <c:pt idx="207173">
                  <c:v>51.699151595258797</c:v>
                </c:pt>
                <c:pt idx="207174">
                  <c:v>51.699242433048298</c:v>
                </c:pt>
                <c:pt idx="207175">
                  <c:v>51.6993332705471</c:v>
                </c:pt>
                <c:pt idx="207176">
                  <c:v>51.699424107755199</c:v>
                </c:pt>
                <c:pt idx="207177">
                  <c:v>51.699514944672501</c:v>
                </c:pt>
                <c:pt idx="207178">
                  <c:v>51.699605781298999</c:v>
                </c:pt>
                <c:pt idx="207179">
                  <c:v>51.6996966176347</c:v>
                </c:pt>
                <c:pt idx="207180">
                  <c:v>51.699787453679797</c:v>
                </c:pt>
                <c:pt idx="207181">
                  <c:v>51.699878289433997</c:v>
                </c:pt>
                <c:pt idx="207182">
                  <c:v>51.6999691248975</c:v>
                </c:pt>
                <c:pt idx="207183">
                  <c:v>51.700059960070199</c:v>
                </c:pt>
                <c:pt idx="207184">
                  <c:v>51.700150794952201</c:v>
                </c:pt>
                <c:pt idx="207185">
                  <c:v>51.700241629543399</c:v>
                </c:pt>
                <c:pt idx="207186">
                  <c:v>51.7003324638439</c:v>
                </c:pt>
                <c:pt idx="207187">
                  <c:v>51.700423297853597</c:v>
                </c:pt>
                <c:pt idx="207188">
                  <c:v>51.700514131572596</c:v>
                </c:pt>
                <c:pt idx="207189">
                  <c:v>51.700604965000799</c:v>
                </c:pt>
                <c:pt idx="207190">
                  <c:v>51.700695798138298</c:v>
                </c:pt>
                <c:pt idx="207191">
                  <c:v>51.700786630985</c:v>
                </c:pt>
                <c:pt idx="207192">
                  <c:v>51.700877463540898</c:v>
                </c:pt>
                <c:pt idx="207193">
                  <c:v>51.700968295806199</c:v>
                </c:pt>
                <c:pt idx="207194">
                  <c:v>51.701059127780603</c:v>
                </c:pt>
                <c:pt idx="207195">
                  <c:v>51.701149959464402</c:v>
                </c:pt>
                <c:pt idx="207196">
                  <c:v>51.701240790857398</c:v>
                </c:pt>
                <c:pt idx="207197">
                  <c:v>51.701331621959604</c:v>
                </c:pt>
                <c:pt idx="207198">
                  <c:v>51.701422452771098</c:v>
                </c:pt>
                <c:pt idx="207199">
                  <c:v>51.701513283291902</c:v>
                </c:pt>
                <c:pt idx="207200">
                  <c:v>51.701604113521903</c:v>
                </c:pt>
                <c:pt idx="207201">
                  <c:v>51.701694943461199</c:v>
                </c:pt>
                <c:pt idx="207202">
                  <c:v>51.701785773109698</c:v>
                </c:pt>
                <c:pt idx="207203">
                  <c:v>51.7018766024675</c:v>
                </c:pt>
                <c:pt idx="207204">
                  <c:v>51.701967431534598</c:v>
                </c:pt>
                <c:pt idx="207205">
                  <c:v>51.702058260310899</c:v>
                </c:pt>
                <c:pt idx="207206">
                  <c:v>51.702149088796503</c:v>
                </c:pt>
                <c:pt idx="207207">
                  <c:v>51.702239916991402</c:v>
                </c:pt>
                <c:pt idx="207208">
                  <c:v>51.702330744895498</c:v>
                </c:pt>
                <c:pt idx="207209">
                  <c:v>51.702421572508896</c:v>
                </c:pt>
                <c:pt idx="207210">
                  <c:v>51.702512399831598</c:v>
                </c:pt>
                <c:pt idx="207211">
                  <c:v>51.702603226863502</c:v>
                </c:pt>
                <c:pt idx="207212">
                  <c:v>51.702694053604702</c:v>
                </c:pt>
                <c:pt idx="207213">
                  <c:v>51.702784880055198</c:v>
                </c:pt>
                <c:pt idx="207214">
                  <c:v>51.702875706214897</c:v>
                </c:pt>
                <c:pt idx="207215">
                  <c:v>51.702966532083899</c:v>
                </c:pt>
                <c:pt idx="207216">
                  <c:v>51.703057357662303</c:v>
                </c:pt>
                <c:pt idx="207217">
                  <c:v>51.703148182949803</c:v>
                </c:pt>
                <c:pt idx="207218">
                  <c:v>51.703239007946699</c:v>
                </c:pt>
                <c:pt idx="207219">
                  <c:v>51.703329832652798</c:v>
                </c:pt>
                <c:pt idx="207220">
                  <c:v>51.7034206570682</c:v>
                </c:pt>
                <c:pt idx="207221">
                  <c:v>51.703511481192898</c:v>
                </c:pt>
                <c:pt idx="207222">
                  <c:v>51.703602305026898</c:v>
                </c:pt>
                <c:pt idx="207223">
                  <c:v>51.703693128570102</c:v>
                </c:pt>
                <c:pt idx="207224">
                  <c:v>51.703783951822601</c:v>
                </c:pt>
                <c:pt idx="207225">
                  <c:v>51.703874774784403</c:v>
                </c:pt>
                <c:pt idx="207226">
                  <c:v>51.7039655974555</c:v>
                </c:pt>
                <c:pt idx="207227">
                  <c:v>51.704056419835901</c:v>
                </c:pt>
                <c:pt idx="207228">
                  <c:v>51.704147241925597</c:v>
                </c:pt>
                <c:pt idx="207229">
                  <c:v>51.704238063724503</c:v>
                </c:pt>
                <c:pt idx="207230">
                  <c:v>51.704328885232798</c:v>
                </c:pt>
                <c:pt idx="207231">
                  <c:v>51.704419706450302</c:v>
                </c:pt>
                <c:pt idx="207232">
                  <c:v>51.704510527377103</c:v>
                </c:pt>
                <c:pt idx="207233">
                  <c:v>51.704601348013199</c:v>
                </c:pt>
                <c:pt idx="207234">
                  <c:v>51.704692168358598</c:v>
                </c:pt>
                <c:pt idx="207235">
                  <c:v>51.704782988413299</c:v>
                </c:pt>
                <c:pt idx="207236">
                  <c:v>51.704873808177297</c:v>
                </c:pt>
                <c:pt idx="207237">
                  <c:v>51.704964627650597</c:v>
                </c:pt>
                <c:pt idx="207238">
                  <c:v>51.7050554468332</c:v>
                </c:pt>
                <c:pt idx="207239">
                  <c:v>51.705146265724998</c:v>
                </c:pt>
                <c:pt idx="207240">
                  <c:v>51.7052370843262</c:v>
                </c:pt>
                <c:pt idx="207241">
                  <c:v>51.705327902636697</c:v>
                </c:pt>
                <c:pt idx="207242">
                  <c:v>51.705418720656397</c:v>
                </c:pt>
                <c:pt idx="207243">
                  <c:v>51.705509538385499</c:v>
                </c:pt>
                <c:pt idx="207244">
                  <c:v>51.705600355823897</c:v>
                </c:pt>
                <c:pt idx="207245">
                  <c:v>51.705691172971498</c:v>
                </c:pt>
                <c:pt idx="207246">
                  <c:v>51.705781989828502</c:v>
                </c:pt>
                <c:pt idx="207247">
                  <c:v>51.705872806394702</c:v>
                </c:pt>
                <c:pt idx="207248">
                  <c:v>51.705963622670303</c:v>
                </c:pt>
                <c:pt idx="207249">
                  <c:v>51.706054438655201</c:v>
                </c:pt>
                <c:pt idx="207250">
                  <c:v>51.706145254349401</c:v>
                </c:pt>
                <c:pt idx="207251">
                  <c:v>51.706236069752897</c:v>
                </c:pt>
                <c:pt idx="207252">
                  <c:v>51.706326884865703</c:v>
                </c:pt>
                <c:pt idx="207253">
                  <c:v>51.706417699687798</c:v>
                </c:pt>
                <c:pt idx="207254">
                  <c:v>51.706508514219202</c:v>
                </c:pt>
                <c:pt idx="207255">
                  <c:v>51.706599328459902</c:v>
                </c:pt>
                <c:pt idx="207256">
                  <c:v>51.706690142409997</c:v>
                </c:pt>
                <c:pt idx="207257">
                  <c:v>51.706780956069302</c:v>
                </c:pt>
                <c:pt idx="207258">
                  <c:v>51.706871769438003</c:v>
                </c:pt>
                <c:pt idx="207259">
                  <c:v>51.706962582515999</c:v>
                </c:pt>
                <c:pt idx="207260">
                  <c:v>51.707053395303298</c:v>
                </c:pt>
                <c:pt idx="207261">
                  <c:v>51.7071442077999</c:v>
                </c:pt>
                <c:pt idx="207262">
                  <c:v>51.707235020005797</c:v>
                </c:pt>
                <c:pt idx="207263">
                  <c:v>51.707325831921104</c:v>
                </c:pt>
                <c:pt idx="207264">
                  <c:v>51.707416643545699</c:v>
                </c:pt>
                <c:pt idx="207265">
                  <c:v>51.707507454879497</c:v>
                </c:pt>
                <c:pt idx="207266">
                  <c:v>51.707598265922798</c:v>
                </c:pt>
                <c:pt idx="207267">
                  <c:v>51.707689076675301</c:v>
                </c:pt>
                <c:pt idx="207268">
                  <c:v>51.7077798871371</c:v>
                </c:pt>
                <c:pt idx="207269">
                  <c:v>51.707870697308302</c:v>
                </c:pt>
                <c:pt idx="207270">
                  <c:v>51.707961507188799</c:v>
                </c:pt>
                <c:pt idx="207271">
                  <c:v>51.708052316778598</c:v>
                </c:pt>
                <c:pt idx="207272">
                  <c:v>51.7081431260778</c:v>
                </c:pt>
                <c:pt idx="207273">
                  <c:v>51.708233935086298</c:v>
                </c:pt>
                <c:pt idx="207274">
                  <c:v>51.708324743804098</c:v>
                </c:pt>
                <c:pt idx="207275">
                  <c:v>51.708415552231202</c:v>
                </c:pt>
                <c:pt idx="207276">
                  <c:v>51.7085063603677</c:v>
                </c:pt>
                <c:pt idx="207277">
                  <c:v>51.708597168213501</c:v>
                </c:pt>
                <c:pt idx="207278">
                  <c:v>51.708687975768697</c:v>
                </c:pt>
                <c:pt idx="207279">
                  <c:v>51.708778783033097</c:v>
                </c:pt>
                <c:pt idx="207280">
                  <c:v>51.708869590006898</c:v>
                </c:pt>
                <c:pt idx="207281">
                  <c:v>51.708960396690102</c:v>
                </c:pt>
                <c:pt idx="207282">
                  <c:v>51.709051203082502</c:v>
                </c:pt>
                <c:pt idx="207283">
                  <c:v>51.709142009184298</c:v>
                </c:pt>
                <c:pt idx="207284">
                  <c:v>51.709232814995502</c:v>
                </c:pt>
                <c:pt idx="207285">
                  <c:v>51.709323620516003</c:v>
                </c:pt>
                <c:pt idx="207286">
                  <c:v>51.709414425745798</c:v>
                </c:pt>
                <c:pt idx="207287">
                  <c:v>51.709505230684996</c:v>
                </c:pt>
                <c:pt idx="207288">
                  <c:v>51.709596035333497</c:v>
                </c:pt>
                <c:pt idx="207289">
                  <c:v>51.709686839691301</c:v>
                </c:pt>
                <c:pt idx="207290">
                  <c:v>51.7097776437585</c:v>
                </c:pt>
                <c:pt idx="207291">
                  <c:v>51.709868447535001</c:v>
                </c:pt>
                <c:pt idx="207292">
                  <c:v>51.709959251020898</c:v>
                </c:pt>
                <c:pt idx="207293">
                  <c:v>51.710050054216197</c:v>
                </c:pt>
                <c:pt idx="207294">
                  <c:v>51.710140857120699</c:v>
                </c:pt>
                <c:pt idx="207295">
                  <c:v>51.710231659734703</c:v>
                </c:pt>
                <c:pt idx="207296">
                  <c:v>51.710322462057903</c:v>
                </c:pt>
                <c:pt idx="207297">
                  <c:v>51.710413264090597</c:v>
                </c:pt>
                <c:pt idx="207298">
                  <c:v>51.710504065832502</c:v>
                </c:pt>
                <c:pt idx="207299">
                  <c:v>51.710594867283902</c:v>
                </c:pt>
                <c:pt idx="207300">
                  <c:v>51.710685668444498</c:v>
                </c:pt>
                <c:pt idx="207301">
                  <c:v>51.710776469314602</c:v>
                </c:pt>
                <c:pt idx="207302">
                  <c:v>51.710867269894003</c:v>
                </c:pt>
                <c:pt idx="207303">
                  <c:v>51.710958070182699</c:v>
                </c:pt>
                <c:pt idx="207304">
                  <c:v>51.711048870180797</c:v>
                </c:pt>
                <c:pt idx="207305">
                  <c:v>51.711139669888297</c:v>
                </c:pt>
                <c:pt idx="207306">
                  <c:v>51.7112304693051</c:v>
                </c:pt>
                <c:pt idx="207307">
                  <c:v>51.711321268431199</c:v>
                </c:pt>
                <c:pt idx="207308">
                  <c:v>51.711412067266799</c:v>
                </c:pt>
                <c:pt idx="207309">
                  <c:v>51.711502865811703</c:v>
                </c:pt>
                <c:pt idx="207310">
                  <c:v>51.711593664065902</c:v>
                </c:pt>
                <c:pt idx="207311">
                  <c:v>51.711684462029503</c:v>
                </c:pt>
                <c:pt idx="207312">
                  <c:v>51.711775259702499</c:v>
                </c:pt>
                <c:pt idx="207313">
                  <c:v>51.711866057084897</c:v>
                </c:pt>
                <c:pt idx="207314">
                  <c:v>51.711956854176599</c:v>
                </c:pt>
                <c:pt idx="207315">
                  <c:v>51.712047650977603</c:v>
                </c:pt>
                <c:pt idx="207316">
                  <c:v>51.712138447488101</c:v>
                </c:pt>
                <c:pt idx="207317">
                  <c:v>51.712229243707903</c:v>
                </c:pt>
                <c:pt idx="207318">
                  <c:v>51.712320039637099</c:v>
                </c:pt>
                <c:pt idx="207319">
                  <c:v>51.712410835275698</c:v>
                </c:pt>
                <c:pt idx="207320">
                  <c:v>51.712501630623599</c:v>
                </c:pt>
                <c:pt idx="207321">
                  <c:v>51.712592425680903</c:v>
                </c:pt>
                <c:pt idx="207322">
                  <c:v>51.712683220447502</c:v>
                </c:pt>
                <c:pt idx="207323">
                  <c:v>51.712774014923603</c:v>
                </c:pt>
                <c:pt idx="207324">
                  <c:v>51.712864809109</c:v>
                </c:pt>
                <c:pt idx="207325">
                  <c:v>51.712955603003799</c:v>
                </c:pt>
                <c:pt idx="207326">
                  <c:v>51.713046396608</c:v>
                </c:pt>
                <c:pt idx="207327">
                  <c:v>51.713137189921497</c:v>
                </c:pt>
                <c:pt idx="207328">
                  <c:v>51.713227982944503</c:v>
                </c:pt>
                <c:pt idx="207329">
                  <c:v>51.713318775676797</c:v>
                </c:pt>
                <c:pt idx="207330">
                  <c:v>51.7134095681185</c:v>
                </c:pt>
                <c:pt idx="207331">
                  <c:v>51.713500360269499</c:v>
                </c:pt>
                <c:pt idx="207332">
                  <c:v>51.71359115213</c:v>
                </c:pt>
                <c:pt idx="207333">
                  <c:v>51.713681943699797</c:v>
                </c:pt>
                <c:pt idx="207334">
                  <c:v>51.713772734979003</c:v>
                </c:pt>
                <c:pt idx="207335">
                  <c:v>51.713863525967597</c:v>
                </c:pt>
                <c:pt idx="207336">
                  <c:v>51.7139543166656</c:v>
                </c:pt>
                <c:pt idx="207337">
                  <c:v>51.714045107072998</c:v>
                </c:pt>
                <c:pt idx="207338">
                  <c:v>51.714135897189799</c:v>
                </c:pt>
                <c:pt idx="207339">
                  <c:v>51.714226687015902</c:v>
                </c:pt>
                <c:pt idx="207340">
                  <c:v>51.7143174765515</c:v>
                </c:pt>
                <c:pt idx="207341">
                  <c:v>51.714408265796401</c:v>
                </c:pt>
                <c:pt idx="207342">
                  <c:v>51.714499054750803</c:v>
                </c:pt>
                <c:pt idx="207343">
                  <c:v>51.714589843414501</c:v>
                </c:pt>
                <c:pt idx="207344">
                  <c:v>51.714680631787601</c:v>
                </c:pt>
                <c:pt idx="207345">
                  <c:v>51.714771419870097</c:v>
                </c:pt>
                <c:pt idx="207346">
                  <c:v>51.714862207662001</c:v>
                </c:pt>
                <c:pt idx="207347">
                  <c:v>51.714952995163301</c:v>
                </c:pt>
                <c:pt idx="207348">
                  <c:v>51.715043782374003</c:v>
                </c:pt>
                <c:pt idx="207349">
                  <c:v>51.715134569294101</c:v>
                </c:pt>
                <c:pt idx="207350">
                  <c:v>51.7152253559236</c:v>
                </c:pt>
                <c:pt idx="207351">
                  <c:v>51.715316142262502</c:v>
                </c:pt>
                <c:pt idx="207352">
                  <c:v>51.715406928310799</c:v>
                </c:pt>
                <c:pt idx="207353">
                  <c:v>51.715497714068498</c:v>
                </c:pt>
                <c:pt idx="207354">
                  <c:v>51.715588499535599</c:v>
                </c:pt>
                <c:pt idx="207355">
                  <c:v>51.715679284712103</c:v>
                </c:pt>
                <c:pt idx="207356">
                  <c:v>51.715770069598001</c:v>
                </c:pt>
                <c:pt idx="207357">
                  <c:v>51.715860854193302</c:v>
                </c:pt>
                <c:pt idx="207358">
                  <c:v>51.715951638498098</c:v>
                </c:pt>
                <c:pt idx="207359">
                  <c:v>51.716042422512203</c:v>
                </c:pt>
                <c:pt idx="207360">
                  <c:v>51.716133206235703</c:v>
                </c:pt>
                <c:pt idx="207361">
                  <c:v>51.716223989668698</c:v>
                </c:pt>
                <c:pt idx="207362">
                  <c:v>51.716314772811003</c:v>
                </c:pt>
                <c:pt idx="207363">
                  <c:v>51.716405555662803</c:v>
                </c:pt>
                <c:pt idx="207364">
                  <c:v>51.716496338223997</c:v>
                </c:pt>
                <c:pt idx="207365">
                  <c:v>51.716587120494601</c:v>
                </c:pt>
                <c:pt idx="207366">
                  <c:v>51.716677902474601</c:v>
                </c:pt>
                <c:pt idx="207367">
                  <c:v>51.716768684164002</c:v>
                </c:pt>
                <c:pt idx="207368">
                  <c:v>51.716859465562898</c:v>
                </c:pt>
                <c:pt idx="207369">
                  <c:v>51.716950246671097</c:v>
                </c:pt>
                <c:pt idx="207370">
                  <c:v>51.717041027488797</c:v>
                </c:pt>
                <c:pt idx="207371">
                  <c:v>51.7171318080159</c:v>
                </c:pt>
                <c:pt idx="207372">
                  <c:v>51.717222588252397</c:v>
                </c:pt>
                <c:pt idx="207373">
                  <c:v>51.717313368198297</c:v>
                </c:pt>
                <c:pt idx="207374">
                  <c:v>51.717404147853699</c:v>
                </c:pt>
                <c:pt idx="207375">
                  <c:v>51.717494927218397</c:v>
                </c:pt>
                <c:pt idx="207376">
                  <c:v>51.717585706292603</c:v>
                </c:pt>
                <c:pt idx="207377">
                  <c:v>51.717676485076304</c:v>
                </c:pt>
                <c:pt idx="207378">
                  <c:v>51.7177672635693</c:v>
                </c:pt>
                <c:pt idx="207379">
                  <c:v>51.717858041771798</c:v>
                </c:pt>
                <c:pt idx="207380">
                  <c:v>51.717948819683699</c:v>
                </c:pt>
                <c:pt idx="207381">
                  <c:v>51.718039597305001</c:v>
                </c:pt>
                <c:pt idx="207382">
                  <c:v>51.718130374635798</c:v>
                </c:pt>
                <c:pt idx="207383">
                  <c:v>51.718221151675998</c:v>
                </c:pt>
                <c:pt idx="207384">
                  <c:v>51.718311928425599</c:v>
                </c:pt>
                <c:pt idx="207385">
                  <c:v>51.718402704884703</c:v>
                </c:pt>
                <c:pt idx="207386">
                  <c:v>51.718493481053201</c:v>
                </c:pt>
                <c:pt idx="207387">
                  <c:v>51.718584256931102</c:v>
                </c:pt>
                <c:pt idx="207388">
                  <c:v>51.718675032518398</c:v>
                </c:pt>
                <c:pt idx="207389">
                  <c:v>51.718765807815203</c:v>
                </c:pt>
                <c:pt idx="207390">
                  <c:v>51.718856582821402</c:v>
                </c:pt>
                <c:pt idx="207391">
                  <c:v>51.718947357537097</c:v>
                </c:pt>
                <c:pt idx="207392">
                  <c:v>51.719038131962201</c:v>
                </c:pt>
                <c:pt idx="207393">
                  <c:v>51.719128906096699</c:v>
                </c:pt>
                <c:pt idx="207394">
                  <c:v>51.7192196799407</c:v>
                </c:pt>
                <c:pt idx="207395">
                  <c:v>51.719310453494103</c:v>
                </c:pt>
                <c:pt idx="207396">
                  <c:v>51.719401226757</c:v>
                </c:pt>
                <c:pt idx="207397">
                  <c:v>51.7194919997293</c:v>
                </c:pt>
                <c:pt idx="207398">
                  <c:v>51.719582772411101</c:v>
                </c:pt>
                <c:pt idx="207399">
                  <c:v>51.719673544802298</c:v>
                </c:pt>
                <c:pt idx="207400">
                  <c:v>51.719764316902904</c:v>
                </c:pt>
                <c:pt idx="207401">
                  <c:v>51.719855088712997</c:v>
                </c:pt>
                <c:pt idx="207402">
                  <c:v>51.7199458602325</c:v>
                </c:pt>
                <c:pt idx="207403">
                  <c:v>51.720036631461497</c:v>
                </c:pt>
                <c:pt idx="207404">
                  <c:v>51.720127402399903</c:v>
                </c:pt>
                <c:pt idx="207405">
                  <c:v>51.720218173047797</c:v>
                </c:pt>
                <c:pt idx="207406">
                  <c:v>51.720308943405101</c:v>
                </c:pt>
                <c:pt idx="207407">
                  <c:v>51.720399713471899</c:v>
                </c:pt>
                <c:pt idx="207408">
                  <c:v>51.720490483248199</c:v>
                </c:pt>
                <c:pt idx="207409">
                  <c:v>51.720581252733901</c:v>
                </c:pt>
                <c:pt idx="207410">
                  <c:v>51.720672021928998</c:v>
                </c:pt>
                <c:pt idx="207411">
                  <c:v>51.720762790833597</c:v>
                </c:pt>
                <c:pt idx="207412">
                  <c:v>51.720853559447697</c:v>
                </c:pt>
                <c:pt idx="207413">
                  <c:v>51.7209443277712</c:v>
                </c:pt>
                <c:pt idx="207414">
                  <c:v>51.721035095804197</c:v>
                </c:pt>
                <c:pt idx="207415">
                  <c:v>51.721125863546597</c:v>
                </c:pt>
                <c:pt idx="207416">
                  <c:v>51.721216630998498</c:v>
                </c:pt>
                <c:pt idx="207417">
                  <c:v>51.721307398159901</c:v>
                </c:pt>
                <c:pt idx="207418">
                  <c:v>51.721398165030699</c:v>
                </c:pt>
                <c:pt idx="207419">
                  <c:v>51.721488931610999</c:v>
                </c:pt>
                <c:pt idx="207420">
                  <c:v>51.721579697900701</c:v>
                </c:pt>
                <c:pt idx="207421">
                  <c:v>51.721670463899898</c:v>
                </c:pt>
                <c:pt idx="207422">
                  <c:v>51.721761229608603</c:v>
                </c:pt>
                <c:pt idx="207423">
                  <c:v>51.721851995026697</c:v>
                </c:pt>
                <c:pt idx="207424">
                  <c:v>51.721942760154398</c:v>
                </c:pt>
                <c:pt idx="207425">
                  <c:v>51.722033524991502</c:v>
                </c:pt>
                <c:pt idx="207426">
                  <c:v>51.722124289538002</c:v>
                </c:pt>
                <c:pt idx="207427">
                  <c:v>51.722215053794002</c:v>
                </c:pt>
                <c:pt idx="207428">
                  <c:v>51.722305817759498</c:v>
                </c:pt>
                <c:pt idx="207429">
                  <c:v>51.722396581434502</c:v>
                </c:pt>
                <c:pt idx="207430">
                  <c:v>51.722487344818902</c:v>
                </c:pt>
                <c:pt idx="207431">
                  <c:v>51.722578107912803</c:v>
                </c:pt>
                <c:pt idx="207432">
                  <c:v>51.722668870716198</c:v>
                </c:pt>
                <c:pt idx="207433">
                  <c:v>51.722759633229103</c:v>
                </c:pt>
                <c:pt idx="207434">
                  <c:v>51.722850395451502</c:v>
                </c:pt>
                <c:pt idx="207435">
                  <c:v>51.722941157383303</c:v>
                </c:pt>
                <c:pt idx="207436">
                  <c:v>51.723031919024599</c:v>
                </c:pt>
                <c:pt idx="207437">
                  <c:v>51.723122680375397</c:v>
                </c:pt>
                <c:pt idx="207438">
                  <c:v>51.723213441435597</c:v>
                </c:pt>
                <c:pt idx="207439">
                  <c:v>51.723304202205398</c:v>
                </c:pt>
                <c:pt idx="207440">
                  <c:v>51.723394962684601</c:v>
                </c:pt>
                <c:pt idx="207441">
                  <c:v>51.723485722873299</c:v>
                </c:pt>
                <c:pt idx="207442">
                  <c:v>51.723576482771499</c:v>
                </c:pt>
                <c:pt idx="207443">
                  <c:v>51.7236672423792</c:v>
                </c:pt>
                <c:pt idx="207444">
                  <c:v>51.723758001696403</c:v>
                </c:pt>
                <c:pt idx="207445">
                  <c:v>51.723848760723001</c:v>
                </c:pt>
                <c:pt idx="207446">
                  <c:v>51.723939519459201</c:v>
                </c:pt>
                <c:pt idx="207447">
                  <c:v>51.724030277904802</c:v>
                </c:pt>
                <c:pt idx="207448">
                  <c:v>51.724121036059898</c:v>
                </c:pt>
                <c:pt idx="207449">
                  <c:v>51.724211793924503</c:v>
                </c:pt>
                <c:pt idx="207450">
                  <c:v>51.724302551498702</c:v>
                </c:pt>
                <c:pt idx="207451">
                  <c:v>51.724393308782297</c:v>
                </c:pt>
                <c:pt idx="207452">
                  <c:v>51.7244840657754</c:v>
                </c:pt>
                <c:pt idx="207453">
                  <c:v>51.724574822477898</c:v>
                </c:pt>
                <c:pt idx="207454">
                  <c:v>51.724665578889997</c:v>
                </c:pt>
                <c:pt idx="207455">
                  <c:v>51.724756335011598</c:v>
                </c:pt>
                <c:pt idx="207456">
                  <c:v>51.724847090842701</c:v>
                </c:pt>
                <c:pt idx="207457">
                  <c:v>51.724937846383298</c:v>
                </c:pt>
                <c:pt idx="207458">
                  <c:v>51.725028601633397</c:v>
                </c:pt>
                <c:pt idx="207459">
                  <c:v>51.725119356592899</c:v>
                </c:pt>
                <c:pt idx="207460">
                  <c:v>51.725210111262001</c:v>
                </c:pt>
                <c:pt idx="207461">
                  <c:v>51.725300865640598</c:v>
                </c:pt>
                <c:pt idx="207462">
                  <c:v>51.725391619728697</c:v>
                </c:pt>
                <c:pt idx="207463">
                  <c:v>51.725482373526297</c:v>
                </c:pt>
                <c:pt idx="207464">
                  <c:v>51.7255731270334</c:v>
                </c:pt>
                <c:pt idx="207465">
                  <c:v>51.725663880250004</c:v>
                </c:pt>
                <c:pt idx="207466">
                  <c:v>51.725754633176102</c:v>
                </c:pt>
                <c:pt idx="207467">
                  <c:v>51.725845385811702</c:v>
                </c:pt>
                <c:pt idx="207468">
                  <c:v>51.725936138156797</c:v>
                </c:pt>
                <c:pt idx="207469">
                  <c:v>51.7260268902115</c:v>
                </c:pt>
                <c:pt idx="207470">
                  <c:v>51.726117641975598</c:v>
                </c:pt>
                <c:pt idx="207471">
                  <c:v>51.726208393449298</c:v>
                </c:pt>
                <c:pt idx="207472">
                  <c:v>51.726299144632399</c:v>
                </c:pt>
                <c:pt idx="207473">
                  <c:v>51.726389895525102</c:v>
                </c:pt>
                <c:pt idx="207474">
                  <c:v>51.7264806461273</c:v>
                </c:pt>
                <c:pt idx="207475">
                  <c:v>51.726571396438999</c:v>
                </c:pt>
                <c:pt idx="207476">
                  <c:v>51.726662146460299</c:v>
                </c:pt>
                <c:pt idx="207477">
                  <c:v>51.726752896191002</c:v>
                </c:pt>
                <c:pt idx="207478">
                  <c:v>51.726843645631298</c:v>
                </c:pt>
                <c:pt idx="207479">
                  <c:v>51.726934394781097</c:v>
                </c:pt>
                <c:pt idx="207480">
                  <c:v>51.727025143640397</c:v>
                </c:pt>
                <c:pt idx="207481">
                  <c:v>51.727115892209198</c:v>
                </c:pt>
                <c:pt idx="207482">
                  <c:v>51.727206640487601</c:v>
                </c:pt>
                <c:pt idx="207483">
                  <c:v>51.727297388475399</c:v>
                </c:pt>
                <c:pt idx="207484">
                  <c:v>51.727388136172799</c:v>
                </c:pt>
                <c:pt idx="207485">
                  <c:v>51.7274788835797</c:v>
                </c:pt>
                <c:pt idx="207486">
                  <c:v>51.727569630696202</c:v>
                </c:pt>
                <c:pt idx="207487">
                  <c:v>51.727660377522199</c:v>
                </c:pt>
                <c:pt idx="207488">
                  <c:v>51.727751124057697</c:v>
                </c:pt>
                <c:pt idx="207489">
                  <c:v>51.727841870302697</c:v>
                </c:pt>
                <c:pt idx="207490">
                  <c:v>51.727932616257199</c:v>
                </c:pt>
                <c:pt idx="207491">
                  <c:v>51.728023361921302</c:v>
                </c:pt>
                <c:pt idx="207492">
                  <c:v>51.728114107294999</c:v>
                </c:pt>
                <c:pt idx="207493">
                  <c:v>51.728204852378099</c:v>
                </c:pt>
                <c:pt idx="207494">
                  <c:v>51.728295597170799</c:v>
                </c:pt>
                <c:pt idx="207495">
                  <c:v>51.728386341673001</c:v>
                </c:pt>
                <c:pt idx="207496">
                  <c:v>51.728477085884798</c:v>
                </c:pt>
                <c:pt idx="207497">
                  <c:v>51.728567829806003</c:v>
                </c:pt>
                <c:pt idx="207498">
                  <c:v>51.728658573436903</c:v>
                </c:pt>
                <c:pt idx="207499">
                  <c:v>51.728749316777197</c:v>
                </c:pt>
                <c:pt idx="207500">
                  <c:v>51.7288400598271</c:v>
                </c:pt>
                <c:pt idx="207501">
                  <c:v>51.728930802586603</c:v>
                </c:pt>
                <c:pt idx="207502">
                  <c:v>51.729021545055602</c:v>
                </c:pt>
                <c:pt idx="207503">
                  <c:v>51.729112287234102</c:v>
                </c:pt>
                <c:pt idx="207504">
                  <c:v>51.729203029122203</c:v>
                </c:pt>
                <c:pt idx="207505">
                  <c:v>51.729293770719799</c:v>
                </c:pt>
                <c:pt idx="207506">
                  <c:v>51.729384512026897</c:v>
                </c:pt>
                <c:pt idx="207507">
                  <c:v>51.729475253043603</c:v>
                </c:pt>
                <c:pt idx="207508">
                  <c:v>51.729565993769903</c:v>
                </c:pt>
                <c:pt idx="207509">
                  <c:v>51.729656734205697</c:v>
                </c:pt>
                <c:pt idx="207510">
                  <c:v>51.729747474351001</c:v>
                </c:pt>
                <c:pt idx="207511">
                  <c:v>51.729838214205898</c:v>
                </c:pt>
                <c:pt idx="207512">
                  <c:v>51.729928953770298</c:v>
                </c:pt>
                <c:pt idx="207513">
                  <c:v>51.730019693044298</c:v>
                </c:pt>
                <c:pt idx="207514">
                  <c:v>51.730110432027899</c:v>
                </c:pt>
                <c:pt idx="207515">
                  <c:v>51.730201170720903</c:v>
                </c:pt>
                <c:pt idx="207516">
                  <c:v>51.730291909123601</c:v>
                </c:pt>
                <c:pt idx="207517">
                  <c:v>51.7303826472358</c:v>
                </c:pt>
                <c:pt idx="207518">
                  <c:v>51.7304733850575</c:v>
                </c:pt>
                <c:pt idx="207519">
                  <c:v>51.730564122588902</c:v>
                </c:pt>
                <c:pt idx="207520">
                  <c:v>51.730654859829698</c:v>
                </c:pt>
                <c:pt idx="207521">
                  <c:v>51.730745596780203</c:v>
                </c:pt>
                <c:pt idx="207522">
                  <c:v>51.730836333440102</c:v>
                </c:pt>
                <c:pt idx="207523">
                  <c:v>51.730927069809702</c:v>
                </c:pt>
                <c:pt idx="207524">
                  <c:v>51.731017805888797</c:v>
                </c:pt>
                <c:pt idx="207525">
                  <c:v>51.7311085416775</c:v>
                </c:pt>
                <c:pt idx="207526">
                  <c:v>51.731199277175698</c:v>
                </c:pt>
                <c:pt idx="207527">
                  <c:v>51.731290012383496</c:v>
                </c:pt>
                <c:pt idx="207528">
                  <c:v>51.731380747300904</c:v>
                </c:pt>
                <c:pt idx="207529">
                  <c:v>51.731471481927798</c:v>
                </c:pt>
                <c:pt idx="207530">
                  <c:v>51.731562216264301</c:v>
                </c:pt>
                <c:pt idx="207531">
                  <c:v>51.731652950310398</c:v>
                </c:pt>
                <c:pt idx="207532">
                  <c:v>51.731743684065997</c:v>
                </c:pt>
                <c:pt idx="207533">
                  <c:v>51.731834417531203</c:v>
                </c:pt>
                <c:pt idx="207534">
                  <c:v>51.731925150705898</c:v>
                </c:pt>
                <c:pt idx="207535">
                  <c:v>51.7320158835903</c:v>
                </c:pt>
                <c:pt idx="207536">
                  <c:v>51.732106616184197</c:v>
                </c:pt>
                <c:pt idx="207537">
                  <c:v>51.732197348487702</c:v>
                </c:pt>
                <c:pt idx="207538">
                  <c:v>51.732288080500702</c:v>
                </c:pt>
                <c:pt idx="207539">
                  <c:v>51.732378812223402</c:v>
                </c:pt>
                <c:pt idx="207540">
                  <c:v>51.732469543655597</c:v>
                </c:pt>
                <c:pt idx="207541">
                  <c:v>51.7325602747974</c:v>
                </c:pt>
                <c:pt idx="207542">
                  <c:v>51.732651005648698</c:v>
                </c:pt>
                <c:pt idx="207543">
                  <c:v>51.732741736209697</c:v>
                </c:pt>
                <c:pt idx="207544">
                  <c:v>51.732832466480197</c:v>
                </c:pt>
                <c:pt idx="207545">
                  <c:v>51.732923196460298</c:v>
                </c:pt>
                <c:pt idx="207546">
                  <c:v>51.733013926150001</c:v>
                </c:pt>
                <c:pt idx="207547">
                  <c:v>51.733104655549297</c:v>
                </c:pt>
                <c:pt idx="207548">
                  <c:v>51.733195384658103</c:v>
                </c:pt>
                <c:pt idx="207549">
                  <c:v>51.733286113476602</c:v>
                </c:pt>
                <c:pt idx="207550">
                  <c:v>51.733376842004603</c:v>
                </c:pt>
                <c:pt idx="207551">
                  <c:v>51.733467570242198</c:v>
                </c:pt>
                <c:pt idx="207552">
                  <c:v>51.733558298189401</c:v>
                </c:pt>
                <c:pt idx="207553">
                  <c:v>51.733649025846198</c:v>
                </c:pt>
                <c:pt idx="207554">
                  <c:v>51.733739753212497</c:v>
                </c:pt>
                <c:pt idx="207555">
                  <c:v>51.733830480288503</c:v>
                </c:pt>
                <c:pt idx="207556">
                  <c:v>51.733921207073998</c:v>
                </c:pt>
                <c:pt idx="207557">
                  <c:v>51.734011933569199</c:v>
                </c:pt>
                <c:pt idx="207558">
                  <c:v>51.734102659773903</c:v>
                </c:pt>
                <c:pt idx="207559">
                  <c:v>51.734193385688201</c:v>
                </c:pt>
                <c:pt idx="207560">
                  <c:v>51.734284111312199</c:v>
                </c:pt>
                <c:pt idx="207561">
                  <c:v>51.734374836645699</c:v>
                </c:pt>
                <c:pt idx="207562">
                  <c:v>51.734465561688801</c:v>
                </c:pt>
                <c:pt idx="207563">
                  <c:v>51.734556286441503</c:v>
                </c:pt>
                <c:pt idx="207564">
                  <c:v>51.734647010903799</c:v>
                </c:pt>
                <c:pt idx="207565">
                  <c:v>51.734737735075697</c:v>
                </c:pt>
                <c:pt idx="207566">
                  <c:v>51.734828458957203</c:v>
                </c:pt>
                <c:pt idx="207567">
                  <c:v>51.734919182548303</c:v>
                </c:pt>
                <c:pt idx="207568">
                  <c:v>51.735009905849097</c:v>
                </c:pt>
                <c:pt idx="207569">
                  <c:v>51.735100628859399</c:v>
                </c:pt>
                <c:pt idx="207570">
                  <c:v>51.735191351579303</c:v>
                </c:pt>
                <c:pt idx="207571">
                  <c:v>51.735282074008801</c:v>
                </c:pt>
                <c:pt idx="207572">
                  <c:v>51.7353727961479</c:v>
                </c:pt>
                <c:pt idx="207573">
                  <c:v>51.735463517996699</c:v>
                </c:pt>
                <c:pt idx="207574">
                  <c:v>51.735554239555</c:v>
                </c:pt>
                <c:pt idx="207575">
                  <c:v>51.735644960823002</c:v>
                </c:pt>
                <c:pt idx="207576">
                  <c:v>51.735735681800499</c:v>
                </c:pt>
                <c:pt idx="207577">
                  <c:v>51.735826402487703</c:v>
                </c:pt>
                <c:pt idx="207578">
                  <c:v>51.735917122884501</c:v>
                </c:pt>
                <c:pt idx="207579">
                  <c:v>51.736007842990901</c:v>
                </c:pt>
                <c:pt idx="207580">
                  <c:v>51.736098562806902</c:v>
                </c:pt>
                <c:pt idx="207581">
                  <c:v>51.736189282332496</c:v>
                </c:pt>
                <c:pt idx="207582">
                  <c:v>51.7362800015677</c:v>
                </c:pt>
                <c:pt idx="207583">
                  <c:v>51.736370720512603</c:v>
                </c:pt>
                <c:pt idx="207584">
                  <c:v>51.736461439167002</c:v>
                </c:pt>
                <c:pt idx="207585">
                  <c:v>51.736552157531101</c:v>
                </c:pt>
                <c:pt idx="207586">
                  <c:v>51.736642875604801</c:v>
                </c:pt>
                <c:pt idx="207587">
                  <c:v>51.736733593388202</c:v>
                </c:pt>
                <c:pt idx="207588">
                  <c:v>51.736824310881097</c:v>
                </c:pt>
                <c:pt idx="207589">
                  <c:v>51.7369150280837</c:v>
                </c:pt>
                <c:pt idx="207590">
                  <c:v>51.737005744995898</c:v>
                </c:pt>
                <c:pt idx="207591">
                  <c:v>51.737096461617703</c:v>
                </c:pt>
                <c:pt idx="207592">
                  <c:v>51.737187177949103</c:v>
                </c:pt>
                <c:pt idx="207593">
                  <c:v>51.737277893990203</c:v>
                </c:pt>
                <c:pt idx="207594">
                  <c:v>51.737368609740798</c:v>
                </c:pt>
                <c:pt idx="207595">
                  <c:v>51.7374593252012</c:v>
                </c:pt>
                <c:pt idx="207596">
                  <c:v>51.737550040371097</c:v>
                </c:pt>
                <c:pt idx="207597">
                  <c:v>51.737640755250702</c:v>
                </c:pt>
                <c:pt idx="207598">
                  <c:v>51.7377314698399</c:v>
                </c:pt>
                <c:pt idx="207599">
                  <c:v>51.7378221841387</c:v>
                </c:pt>
                <c:pt idx="207600">
                  <c:v>51.737912898147201</c:v>
                </c:pt>
                <c:pt idx="207601">
                  <c:v>51.738003611865302</c:v>
                </c:pt>
                <c:pt idx="207602">
                  <c:v>51.738094325292998</c:v>
                </c:pt>
                <c:pt idx="207603">
                  <c:v>51.738185038430302</c:v>
                </c:pt>
                <c:pt idx="207604">
                  <c:v>51.7382757512773</c:v>
                </c:pt>
                <c:pt idx="207605">
                  <c:v>51.738366463833998</c:v>
                </c:pt>
                <c:pt idx="207606">
                  <c:v>51.738457176100297</c:v>
                </c:pt>
                <c:pt idx="207607">
                  <c:v>51.738547888076198</c:v>
                </c:pt>
                <c:pt idx="207608">
                  <c:v>51.7386385997617</c:v>
                </c:pt>
                <c:pt idx="207609">
                  <c:v>51.738729311156902</c:v>
                </c:pt>
                <c:pt idx="207610">
                  <c:v>51.738820022261699</c:v>
                </c:pt>
                <c:pt idx="207611">
                  <c:v>51.738910733076203</c:v>
                </c:pt>
                <c:pt idx="207612">
                  <c:v>51.739001443600301</c:v>
                </c:pt>
                <c:pt idx="207613">
                  <c:v>51.7390921538341</c:v>
                </c:pt>
                <c:pt idx="207614">
                  <c:v>51.739182863777501</c:v>
                </c:pt>
                <c:pt idx="207615">
                  <c:v>51.739273573430502</c:v>
                </c:pt>
                <c:pt idx="207616">
                  <c:v>51.739364282793197</c:v>
                </c:pt>
                <c:pt idx="207617">
                  <c:v>51.7394549918656</c:v>
                </c:pt>
                <c:pt idx="207618">
                  <c:v>51.739545700647497</c:v>
                </c:pt>
                <c:pt idx="207619">
                  <c:v>51.739636409139202</c:v>
                </c:pt>
                <c:pt idx="207620">
                  <c:v>51.7397271173405</c:v>
                </c:pt>
                <c:pt idx="207621">
                  <c:v>51.7398178252514</c:v>
                </c:pt>
                <c:pt idx="207622">
                  <c:v>51.739908532872001</c:v>
                </c:pt>
                <c:pt idx="207623">
                  <c:v>51.739999240202302</c:v>
                </c:pt>
                <c:pt idx="207624">
                  <c:v>51.740089947242197</c:v>
                </c:pt>
                <c:pt idx="207625">
                  <c:v>51.7401806539917</c:v>
                </c:pt>
                <c:pt idx="207626">
                  <c:v>51.740271360450897</c:v>
                </c:pt>
                <c:pt idx="207627">
                  <c:v>51.740362066619802</c:v>
                </c:pt>
                <c:pt idx="207628">
                  <c:v>51.740452772498301</c:v>
                </c:pt>
                <c:pt idx="207629">
                  <c:v>51.740543478086501</c:v>
                </c:pt>
                <c:pt idx="207630">
                  <c:v>51.740634183384302</c:v>
                </c:pt>
                <c:pt idx="207631">
                  <c:v>51.740724888391803</c:v>
                </c:pt>
                <c:pt idx="207632">
                  <c:v>51.740815593108998</c:v>
                </c:pt>
                <c:pt idx="207633">
                  <c:v>51.740906297535801</c:v>
                </c:pt>
                <c:pt idx="207634">
                  <c:v>51.740997001672298</c:v>
                </c:pt>
                <c:pt idx="207635">
                  <c:v>51.741087705518503</c:v>
                </c:pt>
                <c:pt idx="207636">
                  <c:v>51.741178409074301</c:v>
                </c:pt>
                <c:pt idx="207637">
                  <c:v>51.741269112339801</c:v>
                </c:pt>
                <c:pt idx="207638">
                  <c:v>51.741359815314901</c:v>
                </c:pt>
                <c:pt idx="207639">
                  <c:v>51.741450517999702</c:v>
                </c:pt>
                <c:pt idx="207640">
                  <c:v>51.741541220394197</c:v>
                </c:pt>
                <c:pt idx="207641">
                  <c:v>51.741631922498399</c:v>
                </c:pt>
                <c:pt idx="207642">
                  <c:v>51.741722624312203</c:v>
                </c:pt>
                <c:pt idx="207643">
                  <c:v>51.7418133258357</c:v>
                </c:pt>
                <c:pt idx="207644">
                  <c:v>51.741904027068898</c:v>
                </c:pt>
                <c:pt idx="207645">
                  <c:v>51.741994728011697</c:v>
                </c:pt>
                <c:pt idx="207646">
                  <c:v>51.742085428664303</c:v>
                </c:pt>
                <c:pt idx="207647">
                  <c:v>51.742176129026497</c:v>
                </c:pt>
                <c:pt idx="207648">
                  <c:v>51.742266829098298</c:v>
                </c:pt>
                <c:pt idx="207649">
                  <c:v>51.7423575288799</c:v>
                </c:pt>
                <c:pt idx="207650">
                  <c:v>51.742448228371103</c:v>
                </c:pt>
                <c:pt idx="207651">
                  <c:v>51.742538927571999</c:v>
                </c:pt>
                <c:pt idx="207652">
                  <c:v>51.742629626482596</c:v>
                </c:pt>
                <c:pt idx="207653">
                  <c:v>51.742720325102901</c:v>
                </c:pt>
                <c:pt idx="207654">
                  <c:v>51.7428110234328</c:v>
                </c:pt>
                <c:pt idx="207655">
                  <c:v>51.7429017214724</c:v>
                </c:pt>
                <c:pt idx="207656">
                  <c:v>51.7429924192218</c:v>
                </c:pt>
                <c:pt idx="207657">
                  <c:v>51.743083116680801</c:v>
                </c:pt>
                <c:pt idx="207658">
                  <c:v>51.743173813849403</c:v>
                </c:pt>
                <c:pt idx="207659">
                  <c:v>51.743264510727798</c:v>
                </c:pt>
                <c:pt idx="207660">
                  <c:v>51.743355207315901</c:v>
                </c:pt>
                <c:pt idx="207661">
                  <c:v>51.743445903613598</c:v>
                </c:pt>
                <c:pt idx="207662">
                  <c:v>51.743536599621102</c:v>
                </c:pt>
                <c:pt idx="207663">
                  <c:v>51.7436272953382</c:v>
                </c:pt>
                <c:pt idx="207664">
                  <c:v>51.743717990764999</c:v>
                </c:pt>
                <c:pt idx="207665">
                  <c:v>51.743808685901499</c:v>
                </c:pt>
                <c:pt idx="207666">
                  <c:v>51.743899380747699</c:v>
                </c:pt>
                <c:pt idx="207667">
                  <c:v>51.7439900753036</c:v>
                </c:pt>
                <c:pt idx="207668">
                  <c:v>51.744080769569202</c:v>
                </c:pt>
                <c:pt idx="207669">
                  <c:v>51.744171463544497</c:v>
                </c:pt>
                <c:pt idx="207670">
                  <c:v>51.7442621572295</c:v>
                </c:pt>
                <c:pt idx="207671">
                  <c:v>51.744352850624203</c:v>
                </c:pt>
                <c:pt idx="207672">
                  <c:v>51.744443543728501</c:v>
                </c:pt>
                <c:pt idx="207673">
                  <c:v>51.744534236542599</c:v>
                </c:pt>
                <c:pt idx="207674">
                  <c:v>51.744624929066397</c:v>
                </c:pt>
                <c:pt idx="207675">
                  <c:v>51.744715621299903</c:v>
                </c:pt>
                <c:pt idx="207676">
                  <c:v>51.744806313243103</c:v>
                </c:pt>
                <c:pt idx="207677">
                  <c:v>51.744897004896004</c:v>
                </c:pt>
                <c:pt idx="207678">
                  <c:v>51.744987696258498</c:v>
                </c:pt>
                <c:pt idx="207679">
                  <c:v>51.7450783873308</c:v>
                </c:pt>
                <c:pt idx="207680">
                  <c:v>51.745169078112802</c:v>
                </c:pt>
                <c:pt idx="207681">
                  <c:v>51.745259768604598</c:v>
                </c:pt>
                <c:pt idx="207682">
                  <c:v>51.745350458806001</c:v>
                </c:pt>
                <c:pt idx="207683">
                  <c:v>51.745441148717099</c:v>
                </c:pt>
                <c:pt idx="207684">
                  <c:v>51.745531838337897</c:v>
                </c:pt>
                <c:pt idx="207685">
                  <c:v>51.745622527668502</c:v>
                </c:pt>
                <c:pt idx="207686">
                  <c:v>51.745713216708701</c:v>
                </c:pt>
                <c:pt idx="207687">
                  <c:v>51.7458039054587</c:v>
                </c:pt>
                <c:pt idx="207688">
                  <c:v>51.745894593918401</c:v>
                </c:pt>
                <c:pt idx="207689">
                  <c:v>51.745985282087801</c:v>
                </c:pt>
                <c:pt idx="207690">
                  <c:v>51.746075969966903</c:v>
                </c:pt>
                <c:pt idx="207691">
                  <c:v>51.746166657555698</c:v>
                </c:pt>
                <c:pt idx="207692">
                  <c:v>51.7462573448543</c:v>
                </c:pt>
                <c:pt idx="207693">
                  <c:v>51.746348031862503</c:v>
                </c:pt>
                <c:pt idx="207694">
                  <c:v>51.746438718580499</c:v>
                </c:pt>
                <c:pt idx="207695">
                  <c:v>51.746529405008197</c:v>
                </c:pt>
                <c:pt idx="207696">
                  <c:v>51.746620091145601</c:v>
                </c:pt>
                <c:pt idx="207697">
                  <c:v>51.746710776992799</c:v>
                </c:pt>
                <c:pt idx="207698">
                  <c:v>51.746801462549698</c:v>
                </c:pt>
                <c:pt idx="207699">
                  <c:v>51.746892147816297</c:v>
                </c:pt>
                <c:pt idx="207700">
                  <c:v>51.746982832792597</c:v>
                </c:pt>
                <c:pt idx="207701">
                  <c:v>51.747073517478597</c:v>
                </c:pt>
                <c:pt idx="207702">
                  <c:v>51.747164201874398</c:v>
                </c:pt>
                <c:pt idx="207703">
                  <c:v>51.747254885979899</c:v>
                </c:pt>
                <c:pt idx="207704">
                  <c:v>51.747345569795101</c:v>
                </c:pt>
                <c:pt idx="207705">
                  <c:v>51.747436253319997</c:v>
                </c:pt>
                <c:pt idx="207706">
                  <c:v>51.747526936554699</c:v>
                </c:pt>
                <c:pt idx="207707">
                  <c:v>51.747617619499103</c:v>
                </c:pt>
                <c:pt idx="207708">
                  <c:v>51.747708302153299</c:v>
                </c:pt>
                <c:pt idx="207709">
                  <c:v>51.747798984517203</c:v>
                </c:pt>
                <c:pt idx="207710">
                  <c:v>51.747889666590801</c:v>
                </c:pt>
                <c:pt idx="207711">
                  <c:v>51.747980348374099</c:v>
                </c:pt>
                <c:pt idx="207712">
                  <c:v>51.748071029867198</c:v>
                </c:pt>
                <c:pt idx="207713">
                  <c:v>51.748161711069997</c:v>
                </c:pt>
                <c:pt idx="207714">
                  <c:v>51.748252391982597</c:v>
                </c:pt>
                <c:pt idx="207715">
                  <c:v>51.748343072604897</c:v>
                </c:pt>
                <c:pt idx="207716">
                  <c:v>51.748433752936897</c:v>
                </c:pt>
                <c:pt idx="207717">
                  <c:v>51.748524432978698</c:v>
                </c:pt>
                <c:pt idx="207718">
                  <c:v>51.748615112730199</c:v>
                </c:pt>
                <c:pt idx="207719">
                  <c:v>51.748705792191501</c:v>
                </c:pt>
                <c:pt idx="207720">
                  <c:v>51.748796471362503</c:v>
                </c:pt>
                <c:pt idx="207721">
                  <c:v>51.748887150243199</c:v>
                </c:pt>
                <c:pt idx="207722">
                  <c:v>51.748977828833702</c:v>
                </c:pt>
                <c:pt idx="207723">
                  <c:v>51.749068507133899</c:v>
                </c:pt>
                <c:pt idx="207724">
                  <c:v>51.749159185143903</c:v>
                </c:pt>
                <c:pt idx="207725">
                  <c:v>51.749249862863699</c:v>
                </c:pt>
                <c:pt idx="207726">
                  <c:v>51.749340540293097</c:v>
                </c:pt>
                <c:pt idx="207727">
                  <c:v>51.749431217432402</c:v>
                </c:pt>
                <c:pt idx="207728">
                  <c:v>51.749521894281301</c:v>
                </c:pt>
                <c:pt idx="207729">
                  <c:v>51.7496125708401</c:v>
                </c:pt>
                <c:pt idx="207730">
                  <c:v>51.749703247108599</c:v>
                </c:pt>
                <c:pt idx="207731">
                  <c:v>51.749793923086798</c:v>
                </c:pt>
                <c:pt idx="207732">
                  <c:v>51.749884598774798</c:v>
                </c:pt>
                <c:pt idx="207733">
                  <c:v>51.749975274172499</c:v>
                </c:pt>
                <c:pt idx="207734">
                  <c:v>51.75006594928</c:v>
                </c:pt>
                <c:pt idx="207735">
                  <c:v>51.750156624097301</c:v>
                </c:pt>
                <c:pt idx="207736">
                  <c:v>51.750247298624302</c:v>
                </c:pt>
                <c:pt idx="207737">
                  <c:v>51.750337972861097</c:v>
                </c:pt>
                <c:pt idx="207738">
                  <c:v>51.750428646807599</c:v>
                </c:pt>
                <c:pt idx="207739">
                  <c:v>51.750519320463901</c:v>
                </c:pt>
                <c:pt idx="207740">
                  <c:v>51.750609993829997</c:v>
                </c:pt>
                <c:pt idx="207741">
                  <c:v>51.7507006669058</c:v>
                </c:pt>
                <c:pt idx="207742">
                  <c:v>51.750791339691403</c:v>
                </c:pt>
                <c:pt idx="207743">
                  <c:v>51.7508820121868</c:v>
                </c:pt>
                <c:pt idx="207744">
                  <c:v>51.750972684391897</c:v>
                </c:pt>
                <c:pt idx="207745">
                  <c:v>51.751063356306801</c:v>
                </c:pt>
                <c:pt idx="207746">
                  <c:v>51.751154027931399</c:v>
                </c:pt>
                <c:pt idx="207747">
                  <c:v>51.751244699265797</c:v>
                </c:pt>
                <c:pt idx="207748">
                  <c:v>51.751335370310002</c:v>
                </c:pt>
                <c:pt idx="207749">
                  <c:v>51.751426041064001</c:v>
                </c:pt>
                <c:pt idx="207750">
                  <c:v>51.751516711527699</c:v>
                </c:pt>
                <c:pt idx="207751">
                  <c:v>51.751607381701199</c:v>
                </c:pt>
                <c:pt idx="207752">
                  <c:v>51.751698051584498</c:v>
                </c:pt>
                <c:pt idx="207753">
                  <c:v>51.751788721177498</c:v>
                </c:pt>
                <c:pt idx="207754">
                  <c:v>51.751879390480298</c:v>
                </c:pt>
                <c:pt idx="207755">
                  <c:v>51.751970059492898</c:v>
                </c:pt>
                <c:pt idx="207756">
                  <c:v>51.752060728215298</c:v>
                </c:pt>
                <c:pt idx="207757">
                  <c:v>51.752151396647399</c:v>
                </c:pt>
                <c:pt idx="207758">
                  <c:v>51.752242064789399</c:v>
                </c:pt>
                <c:pt idx="207759">
                  <c:v>51.752332732641101</c:v>
                </c:pt>
                <c:pt idx="207760">
                  <c:v>51.752423400202602</c:v>
                </c:pt>
                <c:pt idx="207761">
                  <c:v>51.752514067473903</c:v>
                </c:pt>
                <c:pt idx="207762">
                  <c:v>51.752604734454899</c:v>
                </c:pt>
                <c:pt idx="207763">
                  <c:v>51.752695401145701</c:v>
                </c:pt>
                <c:pt idx="207764">
                  <c:v>51.752786067546303</c:v>
                </c:pt>
                <c:pt idx="207765">
                  <c:v>51.752876733656798</c:v>
                </c:pt>
                <c:pt idx="207766">
                  <c:v>51.752967399476901</c:v>
                </c:pt>
                <c:pt idx="207767">
                  <c:v>51.753058065006897</c:v>
                </c:pt>
                <c:pt idx="207768">
                  <c:v>51.7531487302467</c:v>
                </c:pt>
                <c:pt idx="207769">
                  <c:v>51.753239395196204</c:v>
                </c:pt>
                <c:pt idx="207770">
                  <c:v>51.7533300598556</c:v>
                </c:pt>
                <c:pt idx="207771">
                  <c:v>51.753420724224704</c:v>
                </c:pt>
                <c:pt idx="207772">
                  <c:v>51.7535113883036</c:v>
                </c:pt>
                <c:pt idx="207773">
                  <c:v>51.753602052092397</c:v>
                </c:pt>
                <c:pt idx="207774">
                  <c:v>51.753692715590901</c:v>
                </c:pt>
                <c:pt idx="207775">
                  <c:v>51.753783378799199</c:v>
                </c:pt>
                <c:pt idx="207776">
                  <c:v>51.753874041717303</c:v>
                </c:pt>
                <c:pt idx="207777">
                  <c:v>51.753964704345201</c:v>
                </c:pt>
                <c:pt idx="207778">
                  <c:v>51.754055366682898</c:v>
                </c:pt>
                <c:pt idx="207779">
                  <c:v>51.754146028730297</c:v>
                </c:pt>
                <c:pt idx="207780">
                  <c:v>51.754236690487602</c:v>
                </c:pt>
                <c:pt idx="207781">
                  <c:v>51.7543273519547</c:v>
                </c:pt>
                <c:pt idx="207782">
                  <c:v>51.754418013131598</c:v>
                </c:pt>
                <c:pt idx="207783">
                  <c:v>51.754508674018297</c:v>
                </c:pt>
                <c:pt idx="207784">
                  <c:v>51.754599334614802</c:v>
                </c:pt>
                <c:pt idx="207785">
                  <c:v>51.754689994921101</c:v>
                </c:pt>
                <c:pt idx="207786">
                  <c:v>51.7547806549372</c:v>
                </c:pt>
                <c:pt idx="207787">
                  <c:v>51.754871314663099</c:v>
                </c:pt>
                <c:pt idx="207788">
                  <c:v>51.754961974098798</c:v>
                </c:pt>
                <c:pt idx="207789">
                  <c:v>51.755052633244397</c:v>
                </c:pt>
                <c:pt idx="207790">
                  <c:v>51.755143292099703</c:v>
                </c:pt>
                <c:pt idx="207791">
                  <c:v>51.755233950664802</c:v>
                </c:pt>
                <c:pt idx="207792">
                  <c:v>51.755324608939802</c:v>
                </c:pt>
                <c:pt idx="207793">
                  <c:v>51.755415266924501</c:v>
                </c:pt>
                <c:pt idx="207794">
                  <c:v>51.755505924619101</c:v>
                </c:pt>
                <c:pt idx="207795">
                  <c:v>51.7555965820235</c:v>
                </c:pt>
                <c:pt idx="207796">
                  <c:v>51.7556872391377</c:v>
                </c:pt>
                <c:pt idx="207797">
                  <c:v>51.7557778959617</c:v>
                </c:pt>
                <c:pt idx="207798">
                  <c:v>51.7558685524955</c:v>
                </c:pt>
                <c:pt idx="207799">
                  <c:v>51.755959208739199</c:v>
                </c:pt>
                <c:pt idx="207800">
                  <c:v>51.756049864692599</c:v>
                </c:pt>
                <c:pt idx="207801">
                  <c:v>51.756140520355899</c:v>
                </c:pt>
                <c:pt idx="207802">
                  <c:v>51.756231175728999</c:v>
                </c:pt>
                <c:pt idx="207803">
                  <c:v>51.756321830811899</c:v>
                </c:pt>
                <c:pt idx="207804">
                  <c:v>51.756412485604699</c:v>
                </c:pt>
                <c:pt idx="207805">
                  <c:v>51.756503140107199</c:v>
                </c:pt>
                <c:pt idx="207806">
                  <c:v>51.756593794319599</c:v>
                </c:pt>
                <c:pt idx="207807">
                  <c:v>51.756684448241799</c:v>
                </c:pt>
                <c:pt idx="207808">
                  <c:v>51.756775101873899</c:v>
                </c:pt>
                <c:pt idx="207809">
                  <c:v>51.756865755215699</c:v>
                </c:pt>
                <c:pt idx="207810">
                  <c:v>51.756956408267399</c:v>
                </c:pt>
                <c:pt idx="207811">
                  <c:v>51.757047061028899</c:v>
                </c:pt>
                <c:pt idx="207812">
                  <c:v>51.757137713500299</c:v>
                </c:pt>
                <c:pt idx="207813">
                  <c:v>51.757228365681399</c:v>
                </c:pt>
                <c:pt idx="207814">
                  <c:v>51.757319017572399</c:v>
                </c:pt>
                <c:pt idx="207815">
                  <c:v>51.757409669173299</c:v>
                </c:pt>
                <c:pt idx="207816">
                  <c:v>51.757500320483899</c:v>
                </c:pt>
                <c:pt idx="207817">
                  <c:v>51.757590971504399</c:v>
                </c:pt>
                <c:pt idx="207818">
                  <c:v>51.757681622234799</c:v>
                </c:pt>
                <c:pt idx="207819">
                  <c:v>51.757772272674899</c:v>
                </c:pt>
                <c:pt idx="207820">
                  <c:v>51.757862922824998</c:v>
                </c:pt>
                <c:pt idx="207821">
                  <c:v>51.757953572684798</c:v>
                </c:pt>
                <c:pt idx="207822">
                  <c:v>51.758044222254497</c:v>
                </c:pt>
                <c:pt idx="207823">
                  <c:v>51.758134871533997</c:v>
                </c:pt>
                <c:pt idx="207824">
                  <c:v>51.758225520523297</c:v>
                </c:pt>
                <c:pt idx="207825">
                  <c:v>51.758316169222503</c:v>
                </c:pt>
                <c:pt idx="207826">
                  <c:v>51.758406817631602</c:v>
                </c:pt>
                <c:pt idx="207827">
                  <c:v>51.758497465750501</c:v>
                </c:pt>
                <c:pt idx="207828">
                  <c:v>51.758588113579201</c:v>
                </c:pt>
                <c:pt idx="207829">
                  <c:v>51.7586787611178</c:v>
                </c:pt>
                <c:pt idx="207830">
                  <c:v>51.758769408366199</c:v>
                </c:pt>
                <c:pt idx="207831">
                  <c:v>51.758860055324497</c:v>
                </c:pt>
                <c:pt idx="207832">
                  <c:v>51.758950701992603</c:v>
                </c:pt>
                <c:pt idx="207833">
                  <c:v>51.759041348370502</c:v>
                </c:pt>
                <c:pt idx="207834">
                  <c:v>51.759131994458301</c:v>
                </c:pt>
                <c:pt idx="207835">
                  <c:v>51.759222640255999</c:v>
                </c:pt>
                <c:pt idx="207836">
                  <c:v>51.759313285763497</c:v>
                </c:pt>
                <c:pt idx="207837">
                  <c:v>51.759403930980802</c:v>
                </c:pt>
                <c:pt idx="207838">
                  <c:v>51.7594945759081</c:v>
                </c:pt>
                <c:pt idx="207839">
                  <c:v>51.759585220545098</c:v>
                </c:pt>
                <c:pt idx="207840">
                  <c:v>51.759675864892102</c:v>
                </c:pt>
                <c:pt idx="207841">
                  <c:v>51.7597665089488</c:v>
                </c:pt>
                <c:pt idx="207842">
                  <c:v>51.759857152715497</c:v>
                </c:pt>
                <c:pt idx="207843">
                  <c:v>51.759947796191902</c:v>
                </c:pt>
                <c:pt idx="207844">
                  <c:v>51.760038439378299</c:v>
                </c:pt>
                <c:pt idx="207845">
                  <c:v>51.760129082274503</c:v>
                </c:pt>
                <c:pt idx="207846">
                  <c:v>51.760219724880599</c:v>
                </c:pt>
                <c:pt idx="207847">
                  <c:v>51.760310367196503</c:v>
                </c:pt>
                <c:pt idx="207848">
                  <c:v>51.760401009222299</c:v>
                </c:pt>
                <c:pt idx="207849">
                  <c:v>51.760491650957903</c:v>
                </c:pt>
                <c:pt idx="207850">
                  <c:v>51.760582292403498</c:v>
                </c:pt>
                <c:pt idx="207851">
                  <c:v>51.760672933558801</c:v>
                </c:pt>
                <c:pt idx="207852">
                  <c:v>51.760763574424097</c:v>
                </c:pt>
                <c:pt idx="207853">
                  <c:v>51.760854214999199</c:v>
                </c:pt>
                <c:pt idx="207854">
                  <c:v>51.760944855284201</c:v>
                </c:pt>
                <c:pt idx="207855">
                  <c:v>51.761035495279003</c:v>
                </c:pt>
                <c:pt idx="207856">
                  <c:v>51.761126134983797</c:v>
                </c:pt>
                <c:pt idx="207857">
                  <c:v>51.761216774398399</c:v>
                </c:pt>
                <c:pt idx="207858">
                  <c:v>51.7613074135228</c:v>
                </c:pt>
                <c:pt idx="207859">
                  <c:v>51.761398052357201</c:v>
                </c:pt>
                <c:pt idx="207860">
                  <c:v>51.761488690901402</c:v>
                </c:pt>
                <c:pt idx="207861">
                  <c:v>51.761579329155403</c:v>
                </c:pt>
                <c:pt idx="207862">
                  <c:v>51.761669967119403</c:v>
                </c:pt>
                <c:pt idx="207863">
                  <c:v>51.761760604793203</c:v>
                </c:pt>
                <c:pt idx="207864">
                  <c:v>51.761851242176903</c:v>
                </c:pt>
                <c:pt idx="207865">
                  <c:v>51.761941879270502</c:v>
                </c:pt>
                <c:pt idx="207866">
                  <c:v>51.762032516074001</c:v>
                </c:pt>
                <c:pt idx="207867">
                  <c:v>51.7621231525873</c:v>
                </c:pt>
                <c:pt idx="207868">
                  <c:v>51.762213788810598</c:v>
                </c:pt>
                <c:pt idx="207869">
                  <c:v>51.762304424743697</c:v>
                </c:pt>
                <c:pt idx="207870">
                  <c:v>51.762395060386702</c:v>
                </c:pt>
                <c:pt idx="207871">
                  <c:v>51.7624856957395</c:v>
                </c:pt>
                <c:pt idx="207872">
                  <c:v>51.762576330802297</c:v>
                </c:pt>
                <c:pt idx="207873">
                  <c:v>51.762666965574901</c:v>
                </c:pt>
                <c:pt idx="207874">
                  <c:v>51.762757600057498</c:v>
                </c:pt>
                <c:pt idx="207875">
                  <c:v>51.762848234249901</c:v>
                </c:pt>
                <c:pt idx="207876">
                  <c:v>51.762938868152197</c:v>
                </c:pt>
                <c:pt idx="207877">
                  <c:v>51.7630295017644</c:v>
                </c:pt>
                <c:pt idx="207878">
                  <c:v>51.763120135086503</c:v>
                </c:pt>
                <c:pt idx="207879">
                  <c:v>51.763210768118498</c:v>
                </c:pt>
                <c:pt idx="207880">
                  <c:v>51.7633014008603</c:v>
                </c:pt>
                <c:pt idx="207881">
                  <c:v>51.763392033312101</c:v>
                </c:pt>
                <c:pt idx="207882">
                  <c:v>51.763482665473703</c:v>
                </c:pt>
                <c:pt idx="207883">
                  <c:v>51.763573297345303</c:v>
                </c:pt>
                <c:pt idx="207884">
                  <c:v>51.763663928926697</c:v>
                </c:pt>
                <c:pt idx="207885">
                  <c:v>51.763754560218104</c:v>
                </c:pt>
                <c:pt idx="207886">
                  <c:v>51.763845191219303</c:v>
                </c:pt>
                <c:pt idx="207887">
                  <c:v>51.763935821930403</c:v>
                </c:pt>
                <c:pt idx="207888">
                  <c:v>51.764026452351501</c:v>
                </c:pt>
                <c:pt idx="207889">
                  <c:v>51.7641170824824</c:v>
                </c:pt>
                <c:pt idx="207890">
                  <c:v>51.764207712323199</c:v>
                </c:pt>
                <c:pt idx="207891">
                  <c:v>51.764298341874003</c:v>
                </c:pt>
                <c:pt idx="207892">
                  <c:v>51.764388971134601</c:v>
                </c:pt>
                <c:pt idx="207893">
                  <c:v>51.764479600105098</c:v>
                </c:pt>
                <c:pt idx="207894">
                  <c:v>51.764570228785601</c:v>
                </c:pt>
                <c:pt idx="207895">
                  <c:v>51.764660857175897</c:v>
                </c:pt>
                <c:pt idx="207896">
                  <c:v>51.7647514852762</c:v>
                </c:pt>
                <c:pt idx="207897">
                  <c:v>51.764842113086402</c:v>
                </c:pt>
                <c:pt idx="207898">
                  <c:v>51.764932740606497</c:v>
                </c:pt>
                <c:pt idx="207899">
                  <c:v>51.765023367836399</c:v>
                </c:pt>
                <c:pt idx="207900">
                  <c:v>51.7651139947763</c:v>
                </c:pt>
                <c:pt idx="207901">
                  <c:v>51.765204621426101</c:v>
                </c:pt>
                <c:pt idx="207902">
                  <c:v>51.7652952477859</c:v>
                </c:pt>
                <c:pt idx="207903">
                  <c:v>51.7653858738555</c:v>
                </c:pt>
                <c:pt idx="207904">
                  <c:v>51.765476499635</c:v>
                </c:pt>
                <c:pt idx="207905">
                  <c:v>51.765567125124498</c:v>
                </c:pt>
                <c:pt idx="207906">
                  <c:v>51.765657750323903</c:v>
                </c:pt>
                <c:pt idx="207907">
                  <c:v>51.765748375233201</c:v>
                </c:pt>
                <c:pt idx="207908">
                  <c:v>51.765838999852399</c:v>
                </c:pt>
                <c:pt idx="207909">
                  <c:v>51.765929624181503</c:v>
                </c:pt>
                <c:pt idx="207910">
                  <c:v>51.766020248220599</c:v>
                </c:pt>
                <c:pt idx="207911">
                  <c:v>51.766110871969502</c:v>
                </c:pt>
                <c:pt idx="207912">
                  <c:v>51.766201495428398</c:v>
                </c:pt>
                <c:pt idx="207913">
                  <c:v>51.7662921185972</c:v>
                </c:pt>
                <c:pt idx="207914">
                  <c:v>51.766382741476001</c:v>
                </c:pt>
                <c:pt idx="207915">
                  <c:v>51.766473364064602</c:v>
                </c:pt>
                <c:pt idx="207916">
                  <c:v>51.766563986363202</c:v>
                </c:pt>
                <c:pt idx="207917">
                  <c:v>51.766654608371702</c:v>
                </c:pt>
                <c:pt idx="207918">
                  <c:v>51.766745230090201</c:v>
                </c:pt>
                <c:pt idx="207919">
                  <c:v>51.766835851518501</c:v>
                </c:pt>
                <c:pt idx="207920">
                  <c:v>51.766926472656799</c:v>
                </c:pt>
                <c:pt idx="207921">
                  <c:v>51.767017093505103</c:v>
                </c:pt>
                <c:pt idx="207922">
                  <c:v>51.767107714063201</c:v>
                </c:pt>
                <c:pt idx="207923">
                  <c:v>51.767198334331297</c:v>
                </c:pt>
                <c:pt idx="207924">
                  <c:v>51.767288954309301</c:v>
                </c:pt>
                <c:pt idx="207925">
                  <c:v>51.767379573997303</c:v>
                </c:pt>
                <c:pt idx="207926">
                  <c:v>51.767470193395198</c:v>
                </c:pt>
                <c:pt idx="207927">
                  <c:v>51.767560812503</c:v>
                </c:pt>
                <c:pt idx="207928">
                  <c:v>51.7676514313208</c:v>
                </c:pt>
                <c:pt idx="207929">
                  <c:v>51.767742049848501</c:v>
                </c:pt>
                <c:pt idx="207930">
                  <c:v>51.767832668086101</c:v>
                </c:pt>
                <c:pt idx="207931">
                  <c:v>51.7679232860337</c:v>
                </c:pt>
                <c:pt idx="207932">
                  <c:v>51.768013903691198</c:v>
                </c:pt>
                <c:pt idx="207933">
                  <c:v>51.768104521058703</c:v>
                </c:pt>
                <c:pt idx="207934">
                  <c:v>51.7681951381361</c:v>
                </c:pt>
                <c:pt idx="207935">
                  <c:v>51.768285754923397</c:v>
                </c:pt>
                <c:pt idx="207936">
                  <c:v>51.7683763714207</c:v>
                </c:pt>
                <c:pt idx="207937">
                  <c:v>51.768466987627903</c:v>
                </c:pt>
                <c:pt idx="207938">
                  <c:v>51.768557603545098</c:v>
                </c:pt>
                <c:pt idx="207939">
                  <c:v>51.768648219172199</c:v>
                </c:pt>
                <c:pt idx="207940">
                  <c:v>51.7687388345093</c:v>
                </c:pt>
                <c:pt idx="207941">
                  <c:v>51.7688294495563</c:v>
                </c:pt>
                <c:pt idx="207942">
                  <c:v>51.768920064313299</c:v>
                </c:pt>
                <c:pt idx="207943">
                  <c:v>51.769010678780198</c:v>
                </c:pt>
                <c:pt idx="207944">
                  <c:v>51.769101292956996</c:v>
                </c:pt>
                <c:pt idx="207945">
                  <c:v>51.769191906843901</c:v>
                </c:pt>
                <c:pt idx="207946">
                  <c:v>51.769282520440697</c:v>
                </c:pt>
                <c:pt idx="207947">
                  <c:v>51.769373133747401</c:v>
                </c:pt>
                <c:pt idx="207948">
                  <c:v>51.769463746764103</c:v>
                </c:pt>
                <c:pt idx="207949">
                  <c:v>51.769554359490698</c:v>
                </c:pt>
                <c:pt idx="207950">
                  <c:v>51.769644971927299</c:v>
                </c:pt>
                <c:pt idx="207951">
                  <c:v>51.7697355840738</c:v>
                </c:pt>
                <c:pt idx="207952">
                  <c:v>51.769826195930399</c:v>
                </c:pt>
                <c:pt idx="207953">
                  <c:v>51.769916807496799</c:v>
                </c:pt>
                <c:pt idx="207954">
                  <c:v>51.770007418773297</c:v>
                </c:pt>
                <c:pt idx="207955">
                  <c:v>51.770098029759701</c:v>
                </c:pt>
                <c:pt idx="207956">
                  <c:v>51.770188640455999</c:v>
                </c:pt>
                <c:pt idx="207957">
                  <c:v>51.770279250862302</c:v>
                </c:pt>
                <c:pt idx="207958">
                  <c:v>51.770369860978597</c:v>
                </c:pt>
                <c:pt idx="207959">
                  <c:v>51.770460470804899</c:v>
                </c:pt>
                <c:pt idx="207960">
                  <c:v>51.7705510803411</c:v>
                </c:pt>
                <c:pt idx="207961">
                  <c:v>51.770641689587201</c:v>
                </c:pt>
                <c:pt idx="207962">
                  <c:v>51.7707322985434</c:v>
                </c:pt>
                <c:pt idx="207963">
                  <c:v>51.770822907209499</c:v>
                </c:pt>
                <c:pt idx="207964">
                  <c:v>51.770913515585598</c:v>
                </c:pt>
                <c:pt idx="207965">
                  <c:v>51.771004123671702</c:v>
                </c:pt>
                <c:pt idx="207966">
                  <c:v>51.771094731467699</c:v>
                </c:pt>
                <c:pt idx="207967">
                  <c:v>51.771185338973702</c:v>
                </c:pt>
                <c:pt idx="207968">
                  <c:v>51.771275946189697</c:v>
                </c:pt>
                <c:pt idx="207969">
                  <c:v>51.771366553115598</c:v>
                </c:pt>
                <c:pt idx="207970">
                  <c:v>51.771457159751499</c:v>
                </c:pt>
                <c:pt idx="207971">
                  <c:v>51.771547766097399</c:v>
                </c:pt>
                <c:pt idx="207972">
                  <c:v>51.771638372153298</c:v>
                </c:pt>
                <c:pt idx="207973">
                  <c:v>51.771728977919203</c:v>
                </c:pt>
                <c:pt idx="207974">
                  <c:v>51.771819583395001</c:v>
                </c:pt>
                <c:pt idx="207975">
                  <c:v>51.771910188580797</c:v>
                </c:pt>
                <c:pt idx="207976">
                  <c:v>51.7720007934766</c:v>
                </c:pt>
                <c:pt idx="207977">
                  <c:v>51.772091398082402</c:v>
                </c:pt>
                <c:pt idx="207978">
                  <c:v>51.772182002398203</c:v>
                </c:pt>
                <c:pt idx="207979">
                  <c:v>51.772272606423897</c:v>
                </c:pt>
                <c:pt idx="207980">
                  <c:v>51.772363210159597</c:v>
                </c:pt>
                <c:pt idx="207981">
                  <c:v>51.772453813605303</c:v>
                </c:pt>
                <c:pt idx="207982">
                  <c:v>51.772544416761001</c:v>
                </c:pt>
                <c:pt idx="207983">
                  <c:v>51.772635019626698</c:v>
                </c:pt>
                <c:pt idx="207984">
                  <c:v>51.772725622202401</c:v>
                </c:pt>
                <c:pt idx="207985">
                  <c:v>51.772816224488103</c:v>
                </c:pt>
                <c:pt idx="207986">
                  <c:v>51.772906826483698</c:v>
                </c:pt>
                <c:pt idx="207987">
                  <c:v>51.772997428189399</c:v>
                </c:pt>
                <c:pt idx="207988">
                  <c:v>51.773088029604999</c:v>
                </c:pt>
                <c:pt idx="207989">
                  <c:v>51.773178630730698</c:v>
                </c:pt>
                <c:pt idx="207990">
                  <c:v>51.773269231566303</c:v>
                </c:pt>
                <c:pt idx="207991">
                  <c:v>51.7733598321119</c:v>
                </c:pt>
                <c:pt idx="207992">
                  <c:v>51.773450432367497</c:v>
                </c:pt>
                <c:pt idx="207993">
                  <c:v>51.7735410323331</c:v>
                </c:pt>
                <c:pt idx="207994">
                  <c:v>51.773631632008701</c:v>
                </c:pt>
                <c:pt idx="207995">
                  <c:v>51.773722231394302</c:v>
                </c:pt>
                <c:pt idx="207996">
                  <c:v>51.773812830490002</c:v>
                </c:pt>
                <c:pt idx="207997">
                  <c:v>51.773903429295601</c:v>
                </c:pt>
                <c:pt idx="207998">
                  <c:v>51.773994027811199</c:v>
                </c:pt>
                <c:pt idx="207999">
                  <c:v>51.774084626036803</c:v>
                </c:pt>
                <c:pt idx="208000">
                  <c:v>51.774175223972399</c:v>
                </c:pt>
                <c:pt idx="208001">
                  <c:v>51.774265821618002</c:v>
                </c:pt>
                <c:pt idx="208002">
                  <c:v>51.774356418973603</c:v>
                </c:pt>
                <c:pt idx="208003">
                  <c:v>51.774447016039304</c:v>
                </c:pt>
                <c:pt idx="208004">
                  <c:v>51.774537612814903</c:v>
                </c:pt>
                <c:pt idx="208005">
                  <c:v>51.774628209300602</c:v>
                </c:pt>
                <c:pt idx="208006">
                  <c:v>51.7747188054962</c:v>
                </c:pt>
                <c:pt idx="208007">
                  <c:v>51.774809401401903</c:v>
                </c:pt>
                <c:pt idx="208008">
                  <c:v>51.774899997017599</c:v>
                </c:pt>
                <c:pt idx="208009">
                  <c:v>51.774990592343201</c:v>
                </c:pt>
                <c:pt idx="208010">
                  <c:v>51.775081187378902</c:v>
                </c:pt>
                <c:pt idx="208011">
                  <c:v>51.775171782124602</c:v>
                </c:pt>
                <c:pt idx="208012">
                  <c:v>51.7752623765804</c:v>
                </c:pt>
                <c:pt idx="208013">
                  <c:v>51.775352970746098</c:v>
                </c:pt>
                <c:pt idx="208014">
                  <c:v>51.775443564621902</c:v>
                </c:pt>
                <c:pt idx="208015">
                  <c:v>51.775534158207599</c:v>
                </c:pt>
                <c:pt idx="208016">
                  <c:v>51.7756247515034</c:v>
                </c:pt>
                <c:pt idx="208017">
                  <c:v>51.775715344509202</c:v>
                </c:pt>
                <c:pt idx="208018">
                  <c:v>51.775805937225101</c:v>
                </c:pt>
                <c:pt idx="208019">
                  <c:v>51.7758965296509</c:v>
                </c:pt>
                <c:pt idx="208020">
                  <c:v>51.775987121786798</c:v>
                </c:pt>
                <c:pt idx="208021">
                  <c:v>51.776077713632702</c:v>
                </c:pt>
                <c:pt idx="208022">
                  <c:v>51.776168305188598</c:v>
                </c:pt>
                <c:pt idx="208023">
                  <c:v>51.7762588964546</c:v>
                </c:pt>
                <c:pt idx="208024">
                  <c:v>51.776349487430501</c:v>
                </c:pt>
                <c:pt idx="208025">
                  <c:v>51.776440078116501</c:v>
                </c:pt>
                <c:pt idx="208026">
                  <c:v>51.776530668512599</c:v>
                </c:pt>
                <c:pt idx="208027">
                  <c:v>51.776621258618597</c:v>
                </c:pt>
                <c:pt idx="208028">
                  <c:v>51.776711848434701</c:v>
                </c:pt>
                <c:pt idx="208029">
                  <c:v>51.776802437960797</c:v>
                </c:pt>
                <c:pt idx="208030">
                  <c:v>51.776893027196898</c:v>
                </c:pt>
                <c:pt idx="208031">
                  <c:v>51.776983616143099</c:v>
                </c:pt>
                <c:pt idx="208032">
                  <c:v>51.777074204799298</c:v>
                </c:pt>
                <c:pt idx="208033">
                  <c:v>51.777164793165603</c:v>
                </c:pt>
                <c:pt idx="208034">
                  <c:v>51.777255381241801</c:v>
                </c:pt>
                <c:pt idx="208035">
                  <c:v>51.777345969028097</c:v>
                </c:pt>
                <c:pt idx="208036">
                  <c:v>51.777436556524499</c:v>
                </c:pt>
                <c:pt idx="208037">
                  <c:v>51.7775271437309</c:v>
                </c:pt>
                <c:pt idx="208038">
                  <c:v>51.7776177306473</c:v>
                </c:pt>
                <c:pt idx="208039">
                  <c:v>51.777708317273799</c:v>
                </c:pt>
                <c:pt idx="208040">
                  <c:v>51.777798903610297</c:v>
                </c:pt>
                <c:pt idx="208041">
                  <c:v>51.7778894896568</c:v>
                </c:pt>
                <c:pt idx="208042">
                  <c:v>51.777980075413403</c:v>
                </c:pt>
                <c:pt idx="208043">
                  <c:v>51.778070660879997</c:v>
                </c:pt>
                <c:pt idx="208044">
                  <c:v>51.778161246056698</c:v>
                </c:pt>
                <c:pt idx="208045">
                  <c:v>51.778251830943397</c:v>
                </c:pt>
                <c:pt idx="208046">
                  <c:v>51.778342415540202</c:v>
                </c:pt>
                <c:pt idx="208047">
                  <c:v>51.778432999846999</c:v>
                </c:pt>
                <c:pt idx="208048">
                  <c:v>51.778523583863802</c:v>
                </c:pt>
                <c:pt idx="208049">
                  <c:v>51.778614167590803</c:v>
                </c:pt>
                <c:pt idx="208050">
                  <c:v>51.778704751027703</c:v>
                </c:pt>
                <c:pt idx="208051">
                  <c:v>51.778795334174703</c:v>
                </c:pt>
                <c:pt idx="208052">
                  <c:v>51.778885917031801</c:v>
                </c:pt>
                <c:pt idx="208053">
                  <c:v>51.778976499598897</c:v>
                </c:pt>
                <c:pt idx="208054">
                  <c:v>51.7790670818761</c:v>
                </c:pt>
                <c:pt idx="208055">
                  <c:v>51.779157663863302</c:v>
                </c:pt>
                <c:pt idx="208056">
                  <c:v>51.779248245560503</c:v>
                </c:pt>
                <c:pt idx="208057">
                  <c:v>51.779338826967901</c:v>
                </c:pt>
                <c:pt idx="208058">
                  <c:v>51.779429408085299</c:v>
                </c:pt>
                <c:pt idx="208059">
                  <c:v>51.779519988912703</c:v>
                </c:pt>
                <c:pt idx="208060">
                  <c:v>51.779610569450199</c:v>
                </c:pt>
                <c:pt idx="208061">
                  <c:v>51.7797011496978</c:v>
                </c:pt>
                <c:pt idx="208062">
                  <c:v>51.7797917296554</c:v>
                </c:pt>
                <c:pt idx="208063">
                  <c:v>51.779882309323099</c:v>
                </c:pt>
                <c:pt idx="208064">
                  <c:v>51.779972888700797</c:v>
                </c:pt>
                <c:pt idx="208065">
                  <c:v>51.780063467788601</c:v>
                </c:pt>
                <c:pt idx="208066">
                  <c:v>51.780154046586503</c:v>
                </c:pt>
                <c:pt idx="208067">
                  <c:v>51.780244625094497</c:v>
                </c:pt>
                <c:pt idx="208068">
                  <c:v>51.780335203312497</c:v>
                </c:pt>
                <c:pt idx="208069">
                  <c:v>51.780425781240503</c:v>
                </c:pt>
                <c:pt idx="208070">
                  <c:v>51.7805163588787</c:v>
                </c:pt>
                <c:pt idx="208071">
                  <c:v>51.780606936226903</c:v>
                </c:pt>
                <c:pt idx="208072">
                  <c:v>51.780697513285197</c:v>
                </c:pt>
                <c:pt idx="208073">
                  <c:v>51.780788090053498</c:v>
                </c:pt>
                <c:pt idx="208074">
                  <c:v>51.780878666531898</c:v>
                </c:pt>
                <c:pt idx="208075">
                  <c:v>51.780969242720403</c:v>
                </c:pt>
                <c:pt idx="208076">
                  <c:v>51.781059818618999</c:v>
                </c:pt>
                <c:pt idx="208077">
                  <c:v>51.781150394227701</c:v>
                </c:pt>
                <c:pt idx="208078">
                  <c:v>51.781240969546403</c:v>
                </c:pt>
                <c:pt idx="208079">
                  <c:v>51.781331544575202</c:v>
                </c:pt>
                <c:pt idx="208080">
                  <c:v>51.781422119314001</c:v>
                </c:pt>
                <c:pt idx="208081">
                  <c:v>51.781512693762998</c:v>
                </c:pt>
                <c:pt idx="208082">
                  <c:v>51.781603267922002</c:v>
                </c:pt>
                <c:pt idx="208083">
                  <c:v>51.781693841791103</c:v>
                </c:pt>
                <c:pt idx="208084">
                  <c:v>51.781784415370304</c:v>
                </c:pt>
                <c:pt idx="208085">
                  <c:v>51.781874988659602</c:v>
                </c:pt>
                <c:pt idx="208086">
                  <c:v>51.781965561659</c:v>
                </c:pt>
                <c:pt idx="208087">
                  <c:v>51.782056134368403</c:v>
                </c:pt>
                <c:pt idx="208088">
                  <c:v>51.782146706787998</c:v>
                </c:pt>
                <c:pt idx="208089">
                  <c:v>51.782237278917599</c:v>
                </c:pt>
                <c:pt idx="208090">
                  <c:v>51.782327850757298</c:v>
                </c:pt>
                <c:pt idx="208091">
                  <c:v>51.782418422307103</c:v>
                </c:pt>
                <c:pt idx="208092">
                  <c:v>51.7825089935669</c:v>
                </c:pt>
                <c:pt idx="208093">
                  <c:v>51.782599564536902</c:v>
                </c:pt>
                <c:pt idx="208094">
                  <c:v>51.782690135216903</c:v>
                </c:pt>
                <c:pt idx="208095">
                  <c:v>51.782780705607102</c:v>
                </c:pt>
                <c:pt idx="208096">
                  <c:v>51.782871275707301</c:v>
                </c:pt>
                <c:pt idx="208097">
                  <c:v>51.782961845517697</c:v>
                </c:pt>
                <c:pt idx="208098">
                  <c:v>51.7830524150381</c:v>
                </c:pt>
                <c:pt idx="208099">
                  <c:v>51.783142984268601</c:v>
                </c:pt>
                <c:pt idx="208100">
                  <c:v>51.7832335532092</c:v>
                </c:pt>
                <c:pt idx="208101">
                  <c:v>51.783324121859899</c:v>
                </c:pt>
                <c:pt idx="208102">
                  <c:v>51.783414690220802</c:v>
                </c:pt>
                <c:pt idx="208103">
                  <c:v>51.783505258291697</c:v>
                </c:pt>
                <c:pt idx="208104">
                  <c:v>51.783595826072698</c:v>
                </c:pt>
                <c:pt idx="208105">
                  <c:v>51.783686393563798</c:v>
                </c:pt>
                <c:pt idx="208106">
                  <c:v>51.783776960765003</c:v>
                </c:pt>
                <c:pt idx="208107">
                  <c:v>51.7838675276763</c:v>
                </c:pt>
                <c:pt idx="208108">
                  <c:v>51.783958094297702</c:v>
                </c:pt>
                <c:pt idx="208109">
                  <c:v>51.784048660629303</c:v>
                </c:pt>
                <c:pt idx="208110">
                  <c:v>51.784139226670902</c:v>
                </c:pt>
                <c:pt idx="208111">
                  <c:v>51.7842297924226</c:v>
                </c:pt>
                <c:pt idx="208112">
                  <c:v>51.784320357884503</c:v>
                </c:pt>
                <c:pt idx="208113">
                  <c:v>51.784410923056399</c:v>
                </c:pt>
                <c:pt idx="208114">
                  <c:v>51.784501487938499</c:v>
                </c:pt>
                <c:pt idx="208115">
                  <c:v>51.784592052530598</c:v>
                </c:pt>
                <c:pt idx="208116">
                  <c:v>51.784682616832903</c:v>
                </c:pt>
                <c:pt idx="208117">
                  <c:v>51.784773180845299</c:v>
                </c:pt>
                <c:pt idx="208118">
                  <c:v>51.784863744567801</c:v>
                </c:pt>
                <c:pt idx="208119">
                  <c:v>51.784954308000401</c:v>
                </c:pt>
                <c:pt idx="208120">
                  <c:v>51.785044871143199</c:v>
                </c:pt>
                <c:pt idx="208121">
                  <c:v>51.785135433995997</c:v>
                </c:pt>
                <c:pt idx="208122">
                  <c:v>51.785225996558999</c:v>
                </c:pt>
                <c:pt idx="208123">
                  <c:v>51.7853165588321</c:v>
                </c:pt>
                <c:pt idx="208124">
                  <c:v>51.7854071208153</c:v>
                </c:pt>
                <c:pt idx="208125">
                  <c:v>51.785497682508598</c:v>
                </c:pt>
                <c:pt idx="208126">
                  <c:v>51.785588243912002</c:v>
                </c:pt>
                <c:pt idx="208127">
                  <c:v>51.785678805025597</c:v>
                </c:pt>
                <c:pt idx="208128">
                  <c:v>51.785769365849198</c:v>
                </c:pt>
                <c:pt idx="208129">
                  <c:v>51.785859926383097</c:v>
                </c:pt>
                <c:pt idx="208130">
                  <c:v>51.785950486627002</c:v>
                </c:pt>
                <c:pt idx="208131">
                  <c:v>51.786041046580998</c:v>
                </c:pt>
                <c:pt idx="208132">
                  <c:v>51.786131606245199</c:v>
                </c:pt>
                <c:pt idx="208133">
                  <c:v>51.786222165619499</c:v>
                </c:pt>
                <c:pt idx="208134">
                  <c:v>51.786312724703997</c:v>
                </c:pt>
                <c:pt idx="208135">
                  <c:v>51.786403283498501</c:v>
                </c:pt>
                <c:pt idx="208136">
                  <c:v>51.786493842003203</c:v>
                </c:pt>
                <c:pt idx="208137">
                  <c:v>51.786584400217997</c:v>
                </c:pt>
                <c:pt idx="208138">
                  <c:v>51.786674958143003</c:v>
                </c:pt>
                <c:pt idx="208139">
                  <c:v>51.7867655157781</c:v>
                </c:pt>
                <c:pt idx="208140">
                  <c:v>51.786856073123303</c:v>
                </c:pt>
                <c:pt idx="208141">
                  <c:v>51.786946630178598</c:v>
                </c:pt>
                <c:pt idx="208142">
                  <c:v>51.787037186944097</c:v>
                </c:pt>
                <c:pt idx="208143">
                  <c:v>51.787127743419703</c:v>
                </c:pt>
                <c:pt idx="208144">
                  <c:v>51.787218299605499</c:v>
                </c:pt>
                <c:pt idx="208145">
                  <c:v>51.787308855501401</c:v>
                </c:pt>
                <c:pt idx="208146">
                  <c:v>51.787399411107401</c:v>
                </c:pt>
                <c:pt idx="208147">
                  <c:v>51.7874899664236</c:v>
                </c:pt>
                <c:pt idx="208148">
                  <c:v>51.787580521449897</c:v>
                </c:pt>
                <c:pt idx="208149">
                  <c:v>51.787671076186399</c:v>
                </c:pt>
                <c:pt idx="208150">
                  <c:v>51.787761630633</c:v>
                </c:pt>
                <c:pt idx="208151">
                  <c:v>51.787852184789699</c:v>
                </c:pt>
                <c:pt idx="208152">
                  <c:v>51.787942738656596</c:v>
                </c:pt>
                <c:pt idx="208153">
                  <c:v>51.7880332922336</c:v>
                </c:pt>
                <c:pt idx="208154">
                  <c:v>51.788123845520801</c:v>
                </c:pt>
                <c:pt idx="208155">
                  <c:v>51.7882143985181</c:v>
                </c:pt>
                <c:pt idx="208156">
                  <c:v>51.788304951225598</c:v>
                </c:pt>
                <c:pt idx="208157">
                  <c:v>51.788395503643201</c:v>
                </c:pt>
                <c:pt idx="208158">
                  <c:v>51.788486055771003</c:v>
                </c:pt>
                <c:pt idx="208159">
                  <c:v>51.788576607608903</c:v>
                </c:pt>
                <c:pt idx="208160">
                  <c:v>51.788667159157001</c:v>
                </c:pt>
                <c:pt idx="208161">
                  <c:v>51.788757710415197</c:v>
                </c:pt>
                <c:pt idx="208162">
                  <c:v>51.788848261383599</c:v>
                </c:pt>
                <c:pt idx="208163">
                  <c:v>51.788938812062099</c:v>
                </c:pt>
                <c:pt idx="208164">
                  <c:v>51.789029362450798</c:v>
                </c:pt>
                <c:pt idx="208165">
                  <c:v>51.789119912549701</c:v>
                </c:pt>
                <c:pt idx="208166">
                  <c:v>51.789210462358703</c:v>
                </c:pt>
                <c:pt idx="208167">
                  <c:v>51.789301011877797</c:v>
                </c:pt>
                <c:pt idx="208168">
                  <c:v>51.789391561107202</c:v>
                </c:pt>
                <c:pt idx="208169">
                  <c:v>51.789482110046599</c:v>
                </c:pt>
                <c:pt idx="208170">
                  <c:v>51.789572658696301</c:v>
                </c:pt>
                <c:pt idx="208171">
                  <c:v>51.789663207056101</c:v>
                </c:pt>
                <c:pt idx="208172">
                  <c:v>51.789753755126</c:v>
                </c:pt>
                <c:pt idx="208173">
                  <c:v>51.789844302906197</c:v>
                </c:pt>
                <c:pt idx="208174">
                  <c:v>51.789934850396499</c:v>
                </c:pt>
                <c:pt idx="208175">
                  <c:v>51.790025397596899</c:v>
                </c:pt>
                <c:pt idx="208176">
                  <c:v>51.790115944507598</c:v>
                </c:pt>
                <c:pt idx="208177">
                  <c:v>51.790206491128302</c:v>
                </c:pt>
                <c:pt idx="208178">
                  <c:v>51.790297037459297</c:v>
                </c:pt>
                <c:pt idx="208179">
                  <c:v>51.790387583500397</c:v>
                </c:pt>
                <c:pt idx="208180">
                  <c:v>51.790478129251703</c:v>
                </c:pt>
                <c:pt idx="208181">
                  <c:v>51.790568674713199</c:v>
                </c:pt>
                <c:pt idx="208182">
                  <c:v>51.790659219884802</c:v>
                </c:pt>
                <c:pt idx="208183">
                  <c:v>51.790749764766701</c:v>
                </c:pt>
                <c:pt idx="208184">
                  <c:v>51.7908403093587</c:v>
                </c:pt>
                <c:pt idx="208185">
                  <c:v>51.790930853660797</c:v>
                </c:pt>
                <c:pt idx="208186">
                  <c:v>51.791021397673198</c:v>
                </c:pt>
                <c:pt idx="208187">
                  <c:v>51.791111941395698</c:v>
                </c:pt>
                <c:pt idx="208188">
                  <c:v>51.791202484828403</c:v>
                </c:pt>
                <c:pt idx="208189">
                  <c:v>51.7912930279713</c:v>
                </c:pt>
                <c:pt idx="208190">
                  <c:v>51.791383570824301</c:v>
                </c:pt>
                <c:pt idx="208191">
                  <c:v>51.791474113387501</c:v>
                </c:pt>
                <c:pt idx="208192">
                  <c:v>51.791564655660999</c:v>
                </c:pt>
                <c:pt idx="208193">
                  <c:v>51.791655197644602</c:v>
                </c:pt>
                <c:pt idx="208194">
                  <c:v>51.791745739338303</c:v>
                </c:pt>
                <c:pt idx="208195">
                  <c:v>51.791836280742302</c:v>
                </c:pt>
                <c:pt idx="208196">
                  <c:v>51.7919268218564</c:v>
                </c:pt>
                <c:pt idx="208197">
                  <c:v>51.792017362680802</c:v>
                </c:pt>
                <c:pt idx="208198">
                  <c:v>51.792107903215303</c:v>
                </c:pt>
                <c:pt idx="208199">
                  <c:v>51.792198443460002</c:v>
                </c:pt>
                <c:pt idx="208200">
                  <c:v>51.792288983414899</c:v>
                </c:pt>
                <c:pt idx="208201">
                  <c:v>51.792379523080001</c:v>
                </c:pt>
                <c:pt idx="208202">
                  <c:v>51.792470062455301</c:v>
                </c:pt>
                <c:pt idx="208203">
                  <c:v>51.792560601540799</c:v>
                </c:pt>
                <c:pt idx="208204">
                  <c:v>51.792651140336403</c:v>
                </c:pt>
                <c:pt idx="208205">
                  <c:v>51.792741678842297</c:v>
                </c:pt>
                <c:pt idx="208206">
                  <c:v>51.792832217058297</c:v>
                </c:pt>
                <c:pt idx="208207">
                  <c:v>51.792922754984602</c:v>
                </c:pt>
                <c:pt idx="208208">
                  <c:v>51.793013292620998</c:v>
                </c:pt>
                <c:pt idx="208209">
                  <c:v>51.793103829967698</c:v>
                </c:pt>
                <c:pt idx="208210">
                  <c:v>51.793194367024498</c:v>
                </c:pt>
                <c:pt idx="208211">
                  <c:v>51.793284903791502</c:v>
                </c:pt>
                <c:pt idx="208212">
                  <c:v>51.793375440268797</c:v>
                </c:pt>
                <c:pt idx="208213">
                  <c:v>51.793465976456197</c:v>
                </c:pt>
                <c:pt idx="208214">
                  <c:v>51.793556512353803</c:v>
                </c:pt>
                <c:pt idx="208215">
                  <c:v>51.793647047961699</c:v>
                </c:pt>
                <c:pt idx="208216">
                  <c:v>51.7937375832797</c:v>
                </c:pt>
                <c:pt idx="208217">
                  <c:v>51.793828118307999</c:v>
                </c:pt>
                <c:pt idx="208218">
                  <c:v>51.793918653046397</c:v>
                </c:pt>
                <c:pt idx="208219">
                  <c:v>51.794009187495099</c:v>
                </c:pt>
                <c:pt idx="208220">
                  <c:v>51.794099721654</c:v>
                </c:pt>
                <c:pt idx="208221">
                  <c:v>51.794190255522999</c:v>
                </c:pt>
                <c:pt idx="208222">
                  <c:v>51.794280789102302</c:v>
                </c:pt>
                <c:pt idx="208223">
                  <c:v>51.794371322391797</c:v>
                </c:pt>
                <c:pt idx="208224">
                  <c:v>51.794461855391503</c:v>
                </c:pt>
                <c:pt idx="208225">
                  <c:v>51.794552388101401</c:v>
                </c:pt>
                <c:pt idx="208226">
                  <c:v>51.794642920521603</c:v>
                </c:pt>
                <c:pt idx="208227">
                  <c:v>51.794733452651897</c:v>
                </c:pt>
                <c:pt idx="208228">
                  <c:v>51.794823984492503</c:v>
                </c:pt>
                <c:pt idx="208229">
                  <c:v>51.794914516043299</c:v>
                </c:pt>
                <c:pt idx="208230">
                  <c:v>51.795005047304301</c:v>
                </c:pt>
                <c:pt idx="208231">
                  <c:v>51.7950955782755</c:v>
                </c:pt>
                <c:pt idx="208232">
                  <c:v>51.795186108956898</c:v>
                </c:pt>
                <c:pt idx="208233">
                  <c:v>51.795276639348501</c:v>
                </c:pt>
                <c:pt idx="208234">
                  <c:v>51.795367169450401</c:v>
                </c:pt>
                <c:pt idx="208235">
                  <c:v>51.795457699262499</c:v>
                </c:pt>
                <c:pt idx="208236">
                  <c:v>51.795548228784803</c:v>
                </c:pt>
                <c:pt idx="208237">
                  <c:v>51.795638758017397</c:v>
                </c:pt>
                <c:pt idx="208238">
                  <c:v>51.795729286960103</c:v>
                </c:pt>
                <c:pt idx="208239">
                  <c:v>51.7958198156131</c:v>
                </c:pt>
                <c:pt idx="208240">
                  <c:v>51.795910343976303</c:v>
                </c:pt>
                <c:pt idx="208241">
                  <c:v>51.796000872049703</c:v>
                </c:pt>
                <c:pt idx="208242">
                  <c:v>51.796091399833401</c:v>
                </c:pt>
                <c:pt idx="208243">
                  <c:v>51.796181927327297</c:v>
                </c:pt>
                <c:pt idx="208244">
                  <c:v>51.796272454531397</c:v>
                </c:pt>
                <c:pt idx="208245">
                  <c:v>51.796362981445803</c:v>
                </c:pt>
                <c:pt idx="208246">
                  <c:v>51.7964535080704</c:v>
                </c:pt>
                <c:pt idx="208247">
                  <c:v>51.796544034405201</c:v>
                </c:pt>
                <c:pt idx="208248">
                  <c:v>51.796634560450201</c:v>
                </c:pt>
                <c:pt idx="208249">
                  <c:v>51.796725086205498</c:v>
                </c:pt>
                <c:pt idx="208250">
                  <c:v>51.796815611671001</c:v>
                </c:pt>
                <c:pt idx="208251">
                  <c:v>51.7969061368468</c:v>
                </c:pt>
                <c:pt idx="208252">
                  <c:v>51.796996661732798</c:v>
                </c:pt>
                <c:pt idx="208253">
                  <c:v>51.797087186329001</c:v>
                </c:pt>
                <c:pt idx="208254">
                  <c:v>51.797177710635502</c:v>
                </c:pt>
                <c:pt idx="208255">
                  <c:v>51.797268234652201</c:v>
                </c:pt>
                <c:pt idx="208256">
                  <c:v>51.797358758379097</c:v>
                </c:pt>
                <c:pt idx="208257">
                  <c:v>51.797449281816299</c:v>
                </c:pt>
                <c:pt idx="208258">
                  <c:v>51.797539804963797</c:v>
                </c:pt>
                <c:pt idx="208259">
                  <c:v>51.797630327821402</c:v>
                </c:pt>
                <c:pt idx="208260">
                  <c:v>51.797720850389403</c:v>
                </c:pt>
                <c:pt idx="208261">
                  <c:v>51.797811372667503</c:v>
                </c:pt>
                <c:pt idx="208262">
                  <c:v>51.797901894655901</c:v>
                </c:pt>
                <c:pt idx="208263">
                  <c:v>51.797992416354603</c:v>
                </c:pt>
                <c:pt idx="208264">
                  <c:v>51.798082937763503</c:v>
                </c:pt>
                <c:pt idx="208265">
                  <c:v>51.798173458882701</c:v>
                </c:pt>
                <c:pt idx="208266">
                  <c:v>51.798263979712097</c:v>
                </c:pt>
                <c:pt idx="208267">
                  <c:v>51.798354500251698</c:v>
                </c:pt>
                <c:pt idx="208268">
                  <c:v>51.798445020501603</c:v>
                </c:pt>
                <c:pt idx="208269">
                  <c:v>51.798535540461799</c:v>
                </c:pt>
                <c:pt idx="208270">
                  <c:v>51.7986260601322</c:v>
                </c:pt>
                <c:pt idx="208271">
                  <c:v>51.798716579512899</c:v>
                </c:pt>
                <c:pt idx="208272">
                  <c:v>51.798807098603803</c:v>
                </c:pt>
                <c:pt idx="208273">
                  <c:v>51.798897617404997</c:v>
                </c:pt>
                <c:pt idx="208274">
                  <c:v>51.798988135916403</c:v>
                </c:pt>
                <c:pt idx="208275">
                  <c:v>51.7990786541381</c:v>
                </c:pt>
                <c:pt idx="208276">
                  <c:v>51.799169172070101</c:v>
                </c:pt>
                <c:pt idx="208277">
                  <c:v>51.799259689712301</c:v>
                </c:pt>
                <c:pt idx="208278">
                  <c:v>51.799350207064798</c:v>
                </c:pt>
                <c:pt idx="208279">
                  <c:v>51.7994407241275</c:v>
                </c:pt>
                <c:pt idx="208280">
                  <c:v>51.7995312409005</c:v>
                </c:pt>
                <c:pt idx="208281">
                  <c:v>51.799621757383797</c:v>
                </c:pt>
                <c:pt idx="208282">
                  <c:v>51.799712273577299</c:v>
                </c:pt>
                <c:pt idx="208283">
                  <c:v>51.799802789481099</c:v>
                </c:pt>
                <c:pt idx="208284">
                  <c:v>51.799893305095203</c:v>
                </c:pt>
                <c:pt idx="208285">
                  <c:v>51.799983820419499</c:v>
                </c:pt>
                <c:pt idx="208286">
                  <c:v>51.800074335454099</c:v>
                </c:pt>
                <c:pt idx="208287">
                  <c:v>51.800164850199003</c:v>
                </c:pt>
                <c:pt idx="208288">
                  <c:v>51.800255364654198</c:v>
                </c:pt>
                <c:pt idx="208289">
                  <c:v>51.800345878819599</c:v>
                </c:pt>
                <c:pt idx="208290">
                  <c:v>51.800436392695303</c:v>
                </c:pt>
                <c:pt idx="208291">
                  <c:v>51.800526906281199</c:v>
                </c:pt>
                <c:pt idx="208292">
                  <c:v>51.800617419577399</c:v>
                </c:pt>
                <c:pt idx="208293">
                  <c:v>51.800707932583997</c:v>
                </c:pt>
                <c:pt idx="208294">
                  <c:v>51.8007984453007</c:v>
                </c:pt>
                <c:pt idx="208295">
                  <c:v>51.8008889577278</c:v>
                </c:pt>
                <c:pt idx="208296">
                  <c:v>51.800979469865098</c:v>
                </c:pt>
                <c:pt idx="208297">
                  <c:v>51.8010699817127</c:v>
                </c:pt>
                <c:pt idx="208298">
                  <c:v>51.801160493270601</c:v>
                </c:pt>
                <c:pt idx="208299">
                  <c:v>51.801251004538798</c:v>
                </c:pt>
                <c:pt idx="208300">
                  <c:v>51.801341515517301</c:v>
                </c:pt>
                <c:pt idx="208301">
                  <c:v>51.801432026206001</c:v>
                </c:pt>
                <c:pt idx="208302">
                  <c:v>51.801522536604999</c:v>
                </c:pt>
                <c:pt idx="208303">
                  <c:v>51.801613046714301</c:v>
                </c:pt>
                <c:pt idx="208304">
                  <c:v>51.801703556533901</c:v>
                </c:pt>
                <c:pt idx="208305">
                  <c:v>51.801794066063799</c:v>
                </c:pt>
                <c:pt idx="208306">
                  <c:v>51.801884575304001</c:v>
                </c:pt>
                <c:pt idx="208307">
                  <c:v>51.801975084254401</c:v>
                </c:pt>
                <c:pt idx="208308">
                  <c:v>51.802065592915199</c:v>
                </c:pt>
                <c:pt idx="208309">
                  <c:v>51.802156101286201</c:v>
                </c:pt>
                <c:pt idx="208310">
                  <c:v>51.802246609367501</c:v>
                </c:pt>
                <c:pt idx="208311">
                  <c:v>51.802337117159198</c:v>
                </c:pt>
                <c:pt idx="208312">
                  <c:v>51.8024276246611</c:v>
                </c:pt>
                <c:pt idx="208313">
                  <c:v>51.802518131873299</c:v>
                </c:pt>
                <c:pt idx="208314">
                  <c:v>51.802608638795803</c:v>
                </c:pt>
                <c:pt idx="208315">
                  <c:v>51.802699145428598</c:v>
                </c:pt>
                <c:pt idx="208316">
                  <c:v>51.802789651771597</c:v>
                </c:pt>
                <c:pt idx="208317">
                  <c:v>51.802880157825001</c:v>
                </c:pt>
                <c:pt idx="208318">
                  <c:v>51.802970663588702</c:v>
                </c:pt>
                <c:pt idx="208319">
                  <c:v>51.803061169062701</c:v>
                </c:pt>
                <c:pt idx="208320">
                  <c:v>51.803151674246998</c:v>
                </c:pt>
                <c:pt idx="208321">
                  <c:v>51.803242179141598</c:v>
                </c:pt>
                <c:pt idx="208322">
                  <c:v>51.803332683746397</c:v>
                </c:pt>
                <c:pt idx="208323">
                  <c:v>51.803423188061601</c:v>
                </c:pt>
                <c:pt idx="208324">
                  <c:v>51.803513692087101</c:v>
                </c:pt>
                <c:pt idx="208325">
                  <c:v>51.803604195822899</c:v>
                </c:pt>
                <c:pt idx="208326">
                  <c:v>51.803694699269002</c:v>
                </c:pt>
                <c:pt idx="208327">
                  <c:v>51.803785202425402</c:v>
                </c:pt>
                <c:pt idx="208328">
                  <c:v>51.8038757052921</c:v>
                </c:pt>
                <c:pt idx="208329">
                  <c:v>51.803966207869202</c:v>
                </c:pt>
                <c:pt idx="208330">
                  <c:v>51.804056710156502</c:v>
                </c:pt>
                <c:pt idx="208331">
                  <c:v>51.804147212154099</c:v>
                </c:pt>
                <c:pt idx="208332">
                  <c:v>51.804237713862101</c:v>
                </c:pt>
                <c:pt idx="208333">
                  <c:v>51.8043282152804</c:v>
                </c:pt>
                <c:pt idx="208334">
                  <c:v>51.804418716408897</c:v>
                </c:pt>
                <c:pt idx="208335">
                  <c:v>51.804509217247798</c:v>
                </c:pt>
                <c:pt idx="208336">
                  <c:v>51.804599717796997</c:v>
                </c:pt>
                <c:pt idx="208337">
                  <c:v>51.804690218056599</c:v>
                </c:pt>
                <c:pt idx="208338">
                  <c:v>51.8047807180264</c:v>
                </c:pt>
                <c:pt idx="208339">
                  <c:v>51.804871217706598</c:v>
                </c:pt>
                <c:pt idx="208340">
                  <c:v>51.8049617170971</c:v>
                </c:pt>
                <c:pt idx="208341">
                  <c:v>51.805052216197801</c:v>
                </c:pt>
                <c:pt idx="208342">
                  <c:v>51.805142715008998</c:v>
                </c:pt>
                <c:pt idx="208343">
                  <c:v>51.8052332135304</c:v>
                </c:pt>
                <c:pt idx="208344">
                  <c:v>51.805323711762199</c:v>
                </c:pt>
                <c:pt idx="208345">
                  <c:v>51.805414209704303</c:v>
                </c:pt>
                <c:pt idx="208346">
                  <c:v>51.805504707356697</c:v>
                </c:pt>
                <c:pt idx="208347">
                  <c:v>51.805595204719403</c:v>
                </c:pt>
                <c:pt idx="208348">
                  <c:v>51.805685701792498</c:v>
                </c:pt>
                <c:pt idx="208349">
                  <c:v>51.805776198575799</c:v>
                </c:pt>
                <c:pt idx="208350">
                  <c:v>51.805866695069597</c:v>
                </c:pt>
                <c:pt idx="208351">
                  <c:v>51.805957191273599</c:v>
                </c:pt>
                <c:pt idx="208352">
                  <c:v>51.806047687187998</c:v>
                </c:pt>
                <c:pt idx="208353">
                  <c:v>51.806138182812703</c:v>
                </c:pt>
                <c:pt idx="208354">
                  <c:v>51.806228678147697</c:v>
                </c:pt>
                <c:pt idx="208355">
                  <c:v>51.806319173193103</c:v>
                </c:pt>
                <c:pt idx="208356">
                  <c:v>51.806409667948799</c:v>
                </c:pt>
                <c:pt idx="208357">
                  <c:v>51.8065001624148</c:v>
                </c:pt>
                <c:pt idx="208358">
                  <c:v>51.806590656591197</c:v>
                </c:pt>
                <c:pt idx="208359">
                  <c:v>51.8066811504779</c:v>
                </c:pt>
                <c:pt idx="208360">
                  <c:v>51.8067716440749</c:v>
                </c:pt>
                <c:pt idx="208361">
                  <c:v>51.806862137382304</c:v>
                </c:pt>
                <c:pt idx="208362">
                  <c:v>51.806952630399998</c:v>
                </c:pt>
                <c:pt idx="208363">
                  <c:v>51.807043123128103</c:v>
                </c:pt>
                <c:pt idx="208364">
                  <c:v>51.807133615566499</c:v>
                </c:pt>
                <c:pt idx="208365">
                  <c:v>51.8072241077153</c:v>
                </c:pt>
                <c:pt idx="208366">
                  <c:v>51.807314599574298</c:v>
                </c:pt>
                <c:pt idx="208367">
                  <c:v>51.807405091143799</c:v>
                </c:pt>
                <c:pt idx="208368">
                  <c:v>51.807495582423499</c:v>
                </c:pt>
                <c:pt idx="208369">
                  <c:v>51.807586073413702</c:v>
                </c:pt>
                <c:pt idx="208370">
                  <c:v>51.807676564114097</c:v>
                </c:pt>
                <c:pt idx="208371">
                  <c:v>51.807767054524902</c:v>
                </c:pt>
                <c:pt idx="208372">
                  <c:v>51.807857544646097</c:v>
                </c:pt>
                <c:pt idx="208373">
                  <c:v>51.807948034477597</c:v>
                </c:pt>
                <c:pt idx="208374">
                  <c:v>51.808038524019501</c:v>
                </c:pt>
                <c:pt idx="208375">
                  <c:v>51.808129013271703</c:v>
                </c:pt>
                <c:pt idx="208376">
                  <c:v>51.808219502234302</c:v>
                </c:pt>
                <c:pt idx="208377">
                  <c:v>51.808309990907198</c:v>
                </c:pt>
                <c:pt idx="208378">
                  <c:v>51.808400479290398</c:v>
                </c:pt>
                <c:pt idx="208379">
                  <c:v>51.808490967384103</c:v>
                </c:pt>
                <c:pt idx="208380">
                  <c:v>51.808581455188097</c:v>
                </c:pt>
                <c:pt idx="208381">
                  <c:v>51.808671942702397</c:v>
                </c:pt>
                <c:pt idx="208382">
                  <c:v>51.8087624299271</c:v>
                </c:pt>
                <c:pt idx="208383">
                  <c:v>51.808852916862101</c:v>
                </c:pt>
                <c:pt idx="208384">
                  <c:v>51.808943403507598</c:v>
                </c:pt>
                <c:pt idx="208385">
                  <c:v>51.809033889863301</c:v>
                </c:pt>
                <c:pt idx="208386">
                  <c:v>51.8091243759295</c:v>
                </c:pt>
                <c:pt idx="208387">
                  <c:v>51.809214861706003</c:v>
                </c:pt>
                <c:pt idx="208388">
                  <c:v>51.809305347192797</c:v>
                </c:pt>
                <c:pt idx="208389">
                  <c:v>51.809395832390003</c:v>
                </c:pt>
                <c:pt idx="208390">
                  <c:v>51.809486317297598</c:v>
                </c:pt>
                <c:pt idx="208391">
                  <c:v>51.809576801915597</c:v>
                </c:pt>
                <c:pt idx="208392">
                  <c:v>51.809667286243901</c:v>
                </c:pt>
                <c:pt idx="208393">
                  <c:v>51.809757770282602</c:v>
                </c:pt>
                <c:pt idx="208394">
                  <c:v>51.809848254031699</c:v>
                </c:pt>
                <c:pt idx="208395">
                  <c:v>51.809938737491102</c:v>
                </c:pt>
                <c:pt idx="208396">
                  <c:v>51.810029220660901</c:v>
                </c:pt>
                <c:pt idx="208397">
                  <c:v>51.810119703541098</c:v>
                </c:pt>
                <c:pt idx="208398">
                  <c:v>51.810210186131599</c:v>
                </c:pt>
                <c:pt idx="208399">
                  <c:v>51.810300668432497</c:v>
                </c:pt>
                <c:pt idx="208400">
                  <c:v>51.810391150443799</c:v>
                </c:pt>
                <c:pt idx="208401">
                  <c:v>51.810481632165498</c:v>
                </c:pt>
                <c:pt idx="208402">
                  <c:v>51.810572113597502</c:v>
                </c:pt>
                <c:pt idx="208403">
                  <c:v>51.810662594739902</c:v>
                </c:pt>
                <c:pt idx="208404">
                  <c:v>51.8107530755927</c:v>
                </c:pt>
                <c:pt idx="208405">
                  <c:v>51.810843556155902</c:v>
                </c:pt>
                <c:pt idx="208406">
                  <c:v>51.810934036429401</c:v>
                </c:pt>
                <c:pt idx="208407">
                  <c:v>51.811024516413397</c:v>
                </c:pt>
                <c:pt idx="208408">
                  <c:v>51.811114996107698</c:v>
                </c:pt>
                <c:pt idx="208409">
                  <c:v>51.811205475512402</c:v>
                </c:pt>
                <c:pt idx="208410">
                  <c:v>51.811295954627496</c:v>
                </c:pt>
                <c:pt idx="208411">
                  <c:v>51.811386433453002</c:v>
                </c:pt>
                <c:pt idx="208412">
                  <c:v>51.811476911988798</c:v>
                </c:pt>
                <c:pt idx="208413">
                  <c:v>51.811567390234998</c:v>
                </c:pt>
                <c:pt idx="208414">
                  <c:v>51.811657868191702</c:v>
                </c:pt>
                <c:pt idx="208415">
                  <c:v>51.811748345858703</c:v>
                </c:pt>
                <c:pt idx="208416">
                  <c:v>51.811838823236101</c:v>
                </c:pt>
                <c:pt idx="208417">
                  <c:v>51.811929300323897</c:v>
                </c:pt>
                <c:pt idx="208418">
                  <c:v>51.812019777122103</c:v>
                </c:pt>
                <c:pt idx="208419">
                  <c:v>51.8121102536306</c:v>
                </c:pt>
                <c:pt idx="208420">
                  <c:v>51.8122007298496</c:v>
                </c:pt>
                <c:pt idx="208421">
                  <c:v>51.812291205778997</c:v>
                </c:pt>
                <c:pt idx="208422">
                  <c:v>51.812381681418699</c:v>
                </c:pt>
                <c:pt idx="208423">
                  <c:v>51.812472156768898</c:v>
                </c:pt>
                <c:pt idx="208424">
                  <c:v>51.812562631829401</c:v>
                </c:pt>
                <c:pt idx="208425">
                  <c:v>51.812653106600401</c:v>
                </c:pt>
                <c:pt idx="208426">
                  <c:v>51.812743581081698</c:v>
                </c:pt>
                <c:pt idx="208427">
                  <c:v>51.812834055273498</c:v>
                </c:pt>
                <c:pt idx="208428">
                  <c:v>51.812924529175604</c:v>
                </c:pt>
                <c:pt idx="208429">
                  <c:v>51.813015002788198</c:v>
                </c:pt>
                <c:pt idx="208430">
                  <c:v>51.813105476111097</c:v>
                </c:pt>
                <c:pt idx="208431">
                  <c:v>51.8131959491445</c:v>
                </c:pt>
                <c:pt idx="208432">
                  <c:v>51.813286421888201</c:v>
                </c:pt>
                <c:pt idx="208433">
                  <c:v>51.813376894342397</c:v>
                </c:pt>
                <c:pt idx="208434">
                  <c:v>51.813467366506899</c:v>
                </c:pt>
                <c:pt idx="208435">
                  <c:v>51.813557838381897</c:v>
                </c:pt>
                <c:pt idx="208436">
                  <c:v>51.813648309967299</c:v>
                </c:pt>
                <c:pt idx="208437">
                  <c:v>51.813738781263098</c:v>
                </c:pt>
                <c:pt idx="208438">
                  <c:v>51.813829252269301</c:v>
                </c:pt>
                <c:pt idx="208439">
                  <c:v>51.813919722985901</c:v>
                </c:pt>
                <c:pt idx="208440">
                  <c:v>51.814010193412898</c:v>
                </c:pt>
                <c:pt idx="208441">
                  <c:v>51.814100663550299</c:v>
                </c:pt>
                <c:pt idx="208442">
                  <c:v>51.814191133398197</c:v>
                </c:pt>
                <c:pt idx="208443">
                  <c:v>51.814281602956399</c:v>
                </c:pt>
                <c:pt idx="208444">
                  <c:v>51.814372072225098</c:v>
                </c:pt>
                <c:pt idx="208445">
                  <c:v>51.8144625412042</c:v>
                </c:pt>
                <c:pt idx="208446">
                  <c:v>51.8145530098937</c:v>
                </c:pt>
                <c:pt idx="208447">
                  <c:v>51.814643478293597</c:v>
                </c:pt>
                <c:pt idx="208448">
                  <c:v>51.814733946403997</c:v>
                </c:pt>
                <c:pt idx="208449">
                  <c:v>51.814824414224702</c:v>
                </c:pt>
                <c:pt idx="208450">
                  <c:v>51.814914881755897</c:v>
                </c:pt>
                <c:pt idx="208451">
                  <c:v>51.815005348997502</c:v>
                </c:pt>
                <c:pt idx="208452">
                  <c:v>51.815095815949498</c:v>
                </c:pt>
                <c:pt idx="208453">
                  <c:v>51.815186282611997</c:v>
                </c:pt>
                <c:pt idx="208454">
                  <c:v>51.8152767489848</c:v>
                </c:pt>
                <c:pt idx="208455">
                  <c:v>51.8153672150682</c:v>
                </c:pt>
                <c:pt idx="208456">
                  <c:v>51.815457680861897</c:v>
                </c:pt>
                <c:pt idx="208457">
                  <c:v>51.815548146365998</c:v>
                </c:pt>
                <c:pt idx="208458">
                  <c:v>51.815638611580603</c:v>
                </c:pt>
                <c:pt idx="208459">
                  <c:v>51.815729076505598</c:v>
                </c:pt>
                <c:pt idx="208460">
                  <c:v>51.815819541141103</c:v>
                </c:pt>
                <c:pt idx="208461">
                  <c:v>51.815910005486899</c:v>
                </c:pt>
                <c:pt idx="208462">
                  <c:v>51.816000469543198</c:v>
                </c:pt>
                <c:pt idx="208463">
                  <c:v>51.816090933310001</c:v>
                </c:pt>
                <c:pt idx="208464">
                  <c:v>51.816181396787101</c:v>
                </c:pt>
                <c:pt idx="208465">
                  <c:v>51.816271859974698</c:v>
                </c:pt>
                <c:pt idx="208466">
                  <c:v>51.816362322872799</c:v>
                </c:pt>
                <c:pt idx="208467">
                  <c:v>51.816452785481196</c:v>
                </c:pt>
                <c:pt idx="208468">
                  <c:v>51.816543247800197</c:v>
                </c:pt>
                <c:pt idx="208469">
                  <c:v>51.816633709829503</c:v>
                </c:pt>
                <c:pt idx="208470">
                  <c:v>51.816724171569298</c:v>
                </c:pt>
                <c:pt idx="208471">
                  <c:v>51.816814633019497</c:v>
                </c:pt>
                <c:pt idx="208472">
                  <c:v>51.8169050941802</c:v>
                </c:pt>
                <c:pt idx="208473">
                  <c:v>51.8169955550513</c:v>
                </c:pt>
                <c:pt idx="208474">
                  <c:v>51.817086015632903</c:v>
                </c:pt>
                <c:pt idx="208475">
                  <c:v>51.817176475924903</c:v>
                </c:pt>
                <c:pt idx="208476">
                  <c:v>51.8172669359273</c:v>
                </c:pt>
                <c:pt idx="208477">
                  <c:v>51.817357395640201</c:v>
                </c:pt>
                <c:pt idx="208478">
                  <c:v>51.817447855063499</c:v>
                </c:pt>
                <c:pt idx="208479">
                  <c:v>51.8175383141973</c:v>
                </c:pt>
                <c:pt idx="208480">
                  <c:v>51.817628773041498</c:v>
                </c:pt>
                <c:pt idx="208481">
                  <c:v>51.8177192315962</c:v>
                </c:pt>
                <c:pt idx="208482">
                  <c:v>51.817809689861299</c:v>
                </c:pt>
                <c:pt idx="208483">
                  <c:v>51.817900147836902</c:v>
                </c:pt>
                <c:pt idx="208484">
                  <c:v>51.817990605523001</c:v>
                </c:pt>
                <c:pt idx="208485">
                  <c:v>51.818081062919397</c:v>
                </c:pt>
                <c:pt idx="208486">
                  <c:v>51.818171520026397</c:v>
                </c:pt>
                <c:pt idx="208487">
                  <c:v>51.8182619768438</c:v>
                </c:pt>
                <c:pt idx="208488">
                  <c:v>51.818352433371601</c:v>
                </c:pt>
                <c:pt idx="208489">
                  <c:v>51.818442889609898</c:v>
                </c:pt>
                <c:pt idx="208490">
                  <c:v>51.818533345558698</c:v>
                </c:pt>
                <c:pt idx="208491">
                  <c:v>51.818623801217903</c:v>
                </c:pt>
                <c:pt idx="208492">
                  <c:v>51.818714256587597</c:v>
                </c:pt>
                <c:pt idx="208493">
                  <c:v>51.818804711667703</c:v>
                </c:pt>
                <c:pt idx="208494">
                  <c:v>51.818895166458397</c:v>
                </c:pt>
                <c:pt idx="208495">
                  <c:v>51.818985620959403</c:v>
                </c:pt>
                <c:pt idx="208496">
                  <c:v>51.819076075170997</c:v>
                </c:pt>
                <c:pt idx="208497">
                  <c:v>51.819166529092897</c:v>
                </c:pt>
                <c:pt idx="208498">
                  <c:v>51.819256982725399</c:v>
                </c:pt>
                <c:pt idx="208499">
                  <c:v>51.819347436068298</c:v>
                </c:pt>
                <c:pt idx="208500">
                  <c:v>51.819437889121701</c:v>
                </c:pt>
                <c:pt idx="208501">
                  <c:v>51.819528341885601</c:v>
                </c:pt>
                <c:pt idx="208502">
                  <c:v>51.819618794359897</c:v>
                </c:pt>
                <c:pt idx="208503">
                  <c:v>51.819709246544697</c:v>
                </c:pt>
                <c:pt idx="208504">
                  <c:v>51.819799698440001</c:v>
                </c:pt>
                <c:pt idx="208505">
                  <c:v>51.819890150045701</c:v>
                </c:pt>
                <c:pt idx="208506">
                  <c:v>51.819980601361898</c:v>
                </c:pt>
                <c:pt idx="208507">
                  <c:v>51.820071052388599</c:v>
                </c:pt>
                <c:pt idx="208508">
                  <c:v>51.820161503125803</c:v>
                </c:pt>
                <c:pt idx="208509">
                  <c:v>51.820251953573397</c:v>
                </c:pt>
                <c:pt idx="208510">
                  <c:v>51.820342403731502</c:v>
                </c:pt>
                <c:pt idx="208511">
                  <c:v>51.820432853600103</c:v>
                </c:pt>
                <c:pt idx="208512">
                  <c:v>51.820523303179201</c:v>
                </c:pt>
                <c:pt idx="208513">
                  <c:v>51.820613752468702</c:v>
                </c:pt>
                <c:pt idx="208514">
                  <c:v>51.8207042014688</c:v>
                </c:pt>
                <c:pt idx="208515">
                  <c:v>51.820794650179302</c:v>
                </c:pt>
                <c:pt idx="208516">
                  <c:v>51.8208850986003</c:v>
                </c:pt>
                <c:pt idx="208517">
                  <c:v>51.820975546731702</c:v>
                </c:pt>
                <c:pt idx="208518">
                  <c:v>51.821065994573701</c:v>
                </c:pt>
                <c:pt idx="208519">
                  <c:v>51.821156442126103</c:v>
                </c:pt>
                <c:pt idx="208520">
                  <c:v>51.821246889389002</c:v>
                </c:pt>
                <c:pt idx="208521">
                  <c:v>51.821337336362497</c:v>
                </c:pt>
                <c:pt idx="208522">
                  <c:v>51.821427783046403</c:v>
                </c:pt>
                <c:pt idx="208523">
                  <c:v>51.821518229440699</c:v>
                </c:pt>
                <c:pt idx="208524">
                  <c:v>51.821608675545598</c:v>
                </c:pt>
                <c:pt idx="208525">
                  <c:v>51.821699121361</c:v>
                </c:pt>
                <c:pt idx="208526">
                  <c:v>51.8217895668868</c:v>
                </c:pt>
                <c:pt idx="208527">
                  <c:v>51.821880012123202</c:v>
                </c:pt>
                <c:pt idx="208528">
                  <c:v>51.821970457070002</c:v>
                </c:pt>
                <c:pt idx="208529">
                  <c:v>51.822060901727397</c:v>
                </c:pt>
                <c:pt idx="208530">
                  <c:v>51.822151346095197</c:v>
                </c:pt>
                <c:pt idx="208531">
                  <c:v>51.8222417901735</c:v>
                </c:pt>
                <c:pt idx="208532">
                  <c:v>51.822332233962399</c:v>
                </c:pt>
                <c:pt idx="208533">
                  <c:v>51.822422677461702</c:v>
                </c:pt>
                <c:pt idx="208534">
                  <c:v>51.822513120671502</c:v>
                </c:pt>
                <c:pt idx="208535">
                  <c:v>51.822603563591798</c:v>
                </c:pt>
                <c:pt idx="208536">
                  <c:v>51.822694006222598</c:v>
                </c:pt>
                <c:pt idx="208537">
                  <c:v>51.822784448563901</c:v>
                </c:pt>
                <c:pt idx="208538">
                  <c:v>51.8228748906158</c:v>
                </c:pt>
                <c:pt idx="208539">
                  <c:v>51.822965332378097</c:v>
                </c:pt>
                <c:pt idx="208540">
                  <c:v>51.823055773850903</c:v>
                </c:pt>
                <c:pt idx="208541">
                  <c:v>51.823146215034299</c:v>
                </c:pt>
                <c:pt idx="208542">
                  <c:v>51.823236655928099</c:v>
                </c:pt>
                <c:pt idx="208543">
                  <c:v>51.823327096532402</c:v>
                </c:pt>
                <c:pt idx="208544">
                  <c:v>51.823417536847302</c:v>
                </c:pt>
                <c:pt idx="208545">
                  <c:v>51.823507976872698</c:v>
                </c:pt>
                <c:pt idx="208546">
                  <c:v>51.823598416608498</c:v>
                </c:pt>
                <c:pt idx="208547">
                  <c:v>51.8236888560549</c:v>
                </c:pt>
                <c:pt idx="208548">
                  <c:v>51.8237792952118</c:v>
                </c:pt>
                <c:pt idx="208549">
                  <c:v>51.823869734079203</c:v>
                </c:pt>
                <c:pt idx="208550">
                  <c:v>51.823960172657102</c:v>
                </c:pt>
                <c:pt idx="208551">
                  <c:v>51.824050610945598</c:v>
                </c:pt>
                <c:pt idx="208552">
                  <c:v>51.824141048944497</c:v>
                </c:pt>
                <c:pt idx="208553">
                  <c:v>51.824231486654</c:v>
                </c:pt>
                <c:pt idx="208554">
                  <c:v>51.824321924073999</c:v>
                </c:pt>
                <c:pt idx="208555">
                  <c:v>51.824412361204402</c:v>
                </c:pt>
                <c:pt idx="208556">
                  <c:v>51.824502798045501</c:v>
                </c:pt>
                <c:pt idx="208557">
                  <c:v>51.824593234597003</c:v>
                </c:pt>
                <c:pt idx="208558">
                  <c:v>51.824683670859102</c:v>
                </c:pt>
                <c:pt idx="208559">
                  <c:v>51.824774106831597</c:v>
                </c:pt>
                <c:pt idx="208560">
                  <c:v>51.824864542514703</c:v>
                </c:pt>
                <c:pt idx="208561">
                  <c:v>51.824954977908398</c:v>
                </c:pt>
                <c:pt idx="208562">
                  <c:v>51.825045413012496</c:v>
                </c:pt>
                <c:pt idx="208563">
                  <c:v>51.825135847827198</c:v>
                </c:pt>
                <c:pt idx="208564">
                  <c:v>51.825226282352403</c:v>
                </c:pt>
                <c:pt idx="208565">
                  <c:v>51.825316716588098</c:v>
                </c:pt>
                <c:pt idx="208566">
                  <c:v>51.825407150534403</c:v>
                </c:pt>
                <c:pt idx="208567">
                  <c:v>51.825497584191197</c:v>
                </c:pt>
                <c:pt idx="208568">
                  <c:v>51.825588017558502</c:v>
                </c:pt>
                <c:pt idx="208569">
                  <c:v>51.825678450636303</c:v>
                </c:pt>
                <c:pt idx="208570">
                  <c:v>51.825768883424701</c:v>
                </c:pt>
                <c:pt idx="208571">
                  <c:v>51.825859315923601</c:v>
                </c:pt>
                <c:pt idx="208572">
                  <c:v>51.825949748133098</c:v>
                </c:pt>
                <c:pt idx="208573">
                  <c:v>51.826040180053099</c:v>
                </c:pt>
                <c:pt idx="208574">
                  <c:v>51.826130611683602</c:v>
                </c:pt>
                <c:pt idx="208575">
                  <c:v>51.826221043024603</c:v>
                </c:pt>
                <c:pt idx="208576">
                  <c:v>51.826311474076199</c:v>
                </c:pt>
                <c:pt idx="208577">
                  <c:v>51.826401904838299</c:v>
                </c:pt>
                <c:pt idx="208578">
                  <c:v>51.826492335311002</c:v>
                </c:pt>
                <c:pt idx="208579">
                  <c:v>51.826582765494202</c:v>
                </c:pt>
                <c:pt idx="208580">
                  <c:v>51.826673195387997</c:v>
                </c:pt>
                <c:pt idx="208581">
                  <c:v>51.826763624992203</c:v>
                </c:pt>
                <c:pt idx="208582">
                  <c:v>51.826854054307098</c:v>
                </c:pt>
                <c:pt idx="208583">
                  <c:v>51.826944483332497</c:v>
                </c:pt>
                <c:pt idx="208584">
                  <c:v>51.827034912068399</c:v>
                </c:pt>
                <c:pt idx="208585">
                  <c:v>51.827125340514797</c:v>
                </c:pt>
                <c:pt idx="208586">
                  <c:v>51.827215768671898</c:v>
                </c:pt>
                <c:pt idx="208587">
                  <c:v>51.827306196539404</c:v>
                </c:pt>
                <c:pt idx="208588">
                  <c:v>51.827396624117497</c:v>
                </c:pt>
                <c:pt idx="208589">
                  <c:v>51.827487051406202</c:v>
                </c:pt>
                <c:pt idx="208590">
                  <c:v>51.827577478405402</c:v>
                </c:pt>
                <c:pt idx="208591">
                  <c:v>51.827667905115099</c:v>
                </c:pt>
                <c:pt idx="208592">
                  <c:v>51.827758331535499</c:v>
                </c:pt>
                <c:pt idx="208593">
                  <c:v>51.827848757666303</c:v>
                </c:pt>
                <c:pt idx="208594">
                  <c:v>51.827939183507702</c:v>
                </c:pt>
                <c:pt idx="208595">
                  <c:v>51.828029609059698</c:v>
                </c:pt>
                <c:pt idx="208596">
                  <c:v>51.828120034322303</c:v>
                </c:pt>
                <c:pt idx="208597">
                  <c:v>51.828210459295299</c:v>
                </c:pt>
                <c:pt idx="208598">
                  <c:v>51.828300883978997</c:v>
                </c:pt>
                <c:pt idx="208599">
                  <c:v>51.828391308373199</c:v>
                </c:pt>
                <c:pt idx="208600">
                  <c:v>51.828481732477997</c:v>
                </c:pt>
                <c:pt idx="208601">
                  <c:v>51.828572156293298</c:v>
                </c:pt>
                <c:pt idx="208602">
                  <c:v>51.828662579819202</c:v>
                </c:pt>
                <c:pt idx="208603">
                  <c:v>51.828753003055603</c:v>
                </c:pt>
                <c:pt idx="208604">
                  <c:v>51.828843426002599</c:v>
                </c:pt>
                <c:pt idx="208605">
                  <c:v>51.828933848660199</c:v>
                </c:pt>
                <c:pt idx="208606">
                  <c:v>51.829024271028302</c:v>
                </c:pt>
                <c:pt idx="208607">
                  <c:v>51.829114693107002</c:v>
                </c:pt>
                <c:pt idx="208608">
                  <c:v>51.829205114896297</c:v>
                </c:pt>
                <c:pt idx="208609">
                  <c:v>51.829295536396103</c:v>
                </c:pt>
                <c:pt idx="208610">
                  <c:v>51.829385957606597</c:v>
                </c:pt>
                <c:pt idx="208611">
                  <c:v>51.829476378527502</c:v>
                </c:pt>
                <c:pt idx="208612">
                  <c:v>51.829566799159103</c:v>
                </c:pt>
                <c:pt idx="208613">
                  <c:v>51.8296572195012</c:v>
                </c:pt>
                <c:pt idx="208614">
                  <c:v>51.829747639553901</c:v>
                </c:pt>
                <c:pt idx="208615">
                  <c:v>51.829838059317197</c:v>
                </c:pt>
                <c:pt idx="208616">
                  <c:v>51.829928478790997</c:v>
                </c:pt>
                <c:pt idx="208617">
                  <c:v>51.8300188979754</c:v>
                </c:pt>
                <c:pt idx="208618">
                  <c:v>51.830109316870399</c:v>
                </c:pt>
                <c:pt idx="208619">
                  <c:v>51.830199735476</c:v>
                </c:pt>
                <c:pt idx="208620">
                  <c:v>51.830290153792099</c:v>
                </c:pt>
                <c:pt idx="208621">
                  <c:v>51.8303805718189</c:v>
                </c:pt>
                <c:pt idx="208622">
                  <c:v>51.830470989556197</c:v>
                </c:pt>
                <c:pt idx="208623">
                  <c:v>51.830561407004097</c:v>
                </c:pt>
                <c:pt idx="208624">
                  <c:v>51.830651824162501</c:v>
                </c:pt>
                <c:pt idx="208625">
                  <c:v>51.830742241031601</c:v>
                </c:pt>
                <c:pt idx="208626">
                  <c:v>51.830832657611197</c:v>
                </c:pt>
                <c:pt idx="208627">
                  <c:v>51.830923073901403</c:v>
                </c:pt>
                <c:pt idx="208628">
                  <c:v>51.831013489902297</c:v>
                </c:pt>
                <c:pt idx="208629">
                  <c:v>51.831103905613602</c:v>
                </c:pt>
                <c:pt idx="208630">
                  <c:v>51.831194321035603</c:v>
                </c:pt>
                <c:pt idx="208631">
                  <c:v>51.8312847361682</c:v>
                </c:pt>
                <c:pt idx="208632">
                  <c:v>51.8313751510114</c:v>
                </c:pt>
                <c:pt idx="208633">
                  <c:v>51.831465565565097</c:v>
                </c:pt>
                <c:pt idx="208634">
                  <c:v>51.831555979829403</c:v>
                </c:pt>
                <c:pt idx="208635">
                  <c:v>51.831646393804398</c:v>
                </c:pt>
                <c:pt idx="208636">
                  <c:v>51.831736807489897</c:v>
                </c:pt>
                <c:pt idx="208637">
                  <c:v>51.831827220885998</c:v>
                </c:pt>
                <c:pt idx="208638">
                  <c:v>51.831917633992703</c:v>
                </c:pt>
                <c:pt idx="208639">
                  <c:v>51.832008046810003</c:v>
                </c:pt>
                <c:pt idx="208640">
                  <c:v>51.832098459337899</c:v>
                </c:pt>
                <c:pt idx="208641">
                  <c:v>51.832188871576399</c:v>
                </c:pt>
                <c:pt idx="208642">
                  <c:v>51.832279283525502</c:v>
                </c:pt>
                <c:pt idx="208643">
                  <c:v>51.8323696951852</c:v>
                </c:pt>
                <c:pt idx="208644">
                  <c:v>51.832460106555502</c:v>
                </c:pt>
                <c:pt idx="208645">
                  <c:v>51.832550517636498</c:v>
                </c:pt>
                <c:pt idx="208646">
                  <c:v>51.832640928427999</c:v>
                </c:pt>
                <c:pt idx="208647">
                  <c:v>51.832731338930103</c:v>
                </c:pt>
                <c:pt idx="208648">
                  <c:v>51.832821749142802</c:v>
                </c:pt>
                <c:pt idx="208649">
                  <c:v>51.832912159066098</c:v>
                </c:pt>
                <c:pt idx="208650">
                  <c:v>51.833002568700003</c:v>
                </c:pt>
                <c:pt idx="208651">
                  <c:v>51.833092978044597</c:v>
                </c:pt>
                <c:pt idx="208652">
                  <c:v>51.833183387099702</c:v>
                </c:pt>
                <c:pt idx="208653">
                  <c:v>51.833273795865402</c:v>
                </c:pt>
                <c:pt idx="208654">
                  <c:v>51.833364204341798</c:v>
                </c:pt>
                <c:pt idx="208655">
                  <c:v>51.833454612528797</c:v>
                </c:pt>
                <c:pt idx="208656">
                  <c:v>51.8335450204263</c:v>
                </c:pt>
                <c:pt idx="208657">
                  <c:v>51.833635428034498</c:v>
                </c:pt>
                <c:pt idx="208658">
                  <c:v>51.833725835353299</c:v>
                </c:pt>
                <c:pt idx="208659">
                  <c:v>51.833816242382703</c:v>
                </c:pt>
                <c:pt idx="208660">
                  <c:v>51.833906649122802</c:v>
                </c:pt>
                <c:pt idx="208661">
                  <c:v>51.833997055573398</c:v>
                </c:pt>
                <c:pt idx="208662">
                  <c:v>51.834087461734697</c:v>
                </c:pt>
                <c:pt idx="208663">
                  <c:v>51.834177867606599</c:v>
                </c:pt>
                <c:pt idx="208664">
                  <c:v>51.834268273189103</c:v>
                </c:pt>
                <c:pt idx="208665">
                  <c:v>51.834358678482197</c:v>
                </c:pt>
                <c:pt idx="208666">
                  <c:v>51.8344490834859</c:v>
                </c:pt>
                <c:pt idx="208667">
                  <c:v>51.834539488200299</c:v>
                </c:pt>
                <c:pt idx="208668">
                  <c:v>51.834629892625301</c:v>
                </c:pt>
                <c:pt idx="208669">
                  <c:v>51.834720296760899</c:v>
                </c:pt>
                <c:pt idx="208670">
                  <c:v>51.8348107006071</c:v>
                </c:pt>
                <c:pt idx="208671">
                  <c:v>51.834901104163997</c:v>
                </c:pt>
                <c:pt idx="208672">
                  <c:v>51.834991507431504</c:v>
                </c:pt>
                <c:pt idx="208673">
                  <c:v>51.835081910409599</c:v>
                </c:pt>
                <c:pt idx="208674">
                  <c:v>51.835172313098298</c:v>
                </c:pt>
                <c:pt idx="208675">
                  <c:v>51.835262715497699</c:v>
                </c:pt>
                <c:pt idx="208676">
                  <c:v>51.835353117607703</c:v>
                </c:pt>
                <c:pt idx="208677">
                  <c:v>51.835443519428303</c:v>
                </c:pt>
                <c:pt idx="208678">
                  <c:v>51.835533920959598</c:v>
                </c:pt>
                <c:pt idx="208679">
                  <c:v>51.835624322201497</c:v>
                </c:pt>
                <c:pt idx="208680">
                  <c:v>51.835714723153998</c:v>
                </c:pt>
                <c:pt idx="208681">
                  <c:v>51.835805123817202</c:v>
                </c:pt>
                <c:pt idx="208682">
                  <c:v>51.835895524191002</c:v>
                </c:pt>
                <c:pt idx="208683">
                  <c:v>51.835985924275398</c:v>
                </c:pt>
                <c:pt idx="208684">
                  <c:v>51.836076324070497</c:v>
                </c:pt>
                <c:pt idx="208685">
                  <c:v>51.836166723576198</c:v>
                </c:pt>
                <c:pt idx="208686">
                  <c:v>51.836257122792603</c:v>
                </c:pt>
                <c:pt idx="208687">
                  <c:v>51.836347521719503</c:v>
                </c:pt>
                <c:pt idx="208688">
                  <c:v>51.836437920357199</c:v>
                </c:pt>
                <c:pt idx="208689">
                  <c:v>51.836528318705497</c:v>
                </c:pt>
                <c:pt idx="208690">
                  <c:v>51.836618716764399</c:v>
                </c:pt>
                <c:pt idx="208691">
                  <c:v>51.836709114533903</c:v>
                </c:pt>
                <c:pt idx="208692">
                  <c:v>51.836799512014103</c:v>
                </c:pt>
                <c:pt idx="208693">
                  <c:v>51.836889909204999</c:v>
                </c:pt>
                <c:pt idx="208694">
                  <c:v>51.836980306106497</c:v>
                </c:pt>
                <c:pt idx="208695">
                  <c:v>51.837070702718599</c:v>
                </c:pt>
                <c:pt idx="208696">
                  <c:v>51.837161099041403</c:v>
                </c:pt>
                <c:pt idx="208697">
                  <c:v>51.837251495074902</c:v>
                </c:pt>
                <c:pt idx="208698">
                  <c:v>51.837341890818998</c:v>
                </c:pt>
                <c:pt idx="208699">
                  <c:v>51.837432286273703</c:v>
                </c:pt>
                <c:pt idx="208700">
                  <c:v>51.837522681439097</c:v>
                </c:pt>
                <c:pt idx="208701">
                  <c:v>51.837613076315201</c:v>
                </c:pt>
                <c:pt idx="208702">
                  <c:v>51.8377034709019</c:v>
                </c:pt>
                <c:pt idx="208703">
                  <c:v>51.837793865199203</c:v>
                </c:pt>
                <c:pt idx="208704">
                  <c:v>51.8378842592072</c:v>
                </c:pt>
                <c:pt idx="208705">
                  <c:v>51.837974652925901</c:v>
                </c:pt>
                <c:pt idx="208706">
                  <c:v>51.838065046355197</c:v>
                </c:pt>
                <c:pt idx="208707">
                  <c:v>51.838155439495203</c:v>
                </c:pt>
                <c:pt idx="208708">
                  <c:v>51.838245832345898</c:v>
                </c:pt>
                <c:pt idx="208709">
                  <c:v>51.838336224907202</c:v>
                </c:pt>
                <c:pt idx="208710">
                  <c:v>51.838426617179202</c:v>
                </c:pt>
                <c:pt idx="208711">
                  <c:v>51.838517009161798</c:v>
                </c:pt>
                <c:pt idx="208712">
                  <c:v>51.838607400855103</c:v>
                </c:pt>
                <c:pt idx="208713">
                  <c:v>51.838697792259097</c:v>
                </c:pt>
                <c:pt idx="208714">
                  <c:v>51.838788183373701</c:v>
                </c:pt>
                <c:pt idx="208715">
                  <c:v>51.838878574199001</c:v>
                </c:pt>
                <c:pt idx="208716">
                  <c:v>51.838968964734903</c:v>
                </c:pt>
                <c:pt idx="208717">
                  <c:v>51.8390593549816</c:v>
                </c:pt>
                <c:pt idx="208718">
                  <c:v>51.839149744938901</c:v>
                </c:pt>
                <c:pt idx="208719">
                  <c:v>51.839240134606797</c:v>
                </c:pt>
                <c:pt idx="208720">
                  <c:v>51.839330523985502</c:v>
                </c:pt>
                <c:pt idx="208721">
                  <c:v>51.839420913074797</c:v>
                </c:pt>
                <c:pt idx="208722">
                  <c:v>51.839511301874701</c:v>
                </c:pt>
                <c:pt idx="208723">
                  <c:v>51.8396016903854</c:v>
                </c:pt>
                <c:pt idx="208724">
                  <c:v>51.839692078606703</c:v>
                </c:pt>
                <c:pt idx="208725">
                  <c:v>51.839782466538701</c:v>
                </c:pt>
                <c:pt idx="208726">
                  <c:v>51.839872854181401</c:v>
                </c:pt>
                <c:pt idx="208727">
                  <c:v>51.839963241534797</c:v>
                </c:pt>
                <c:pt idx="208728">
                  <c:v>51.840053628598803</c:v>
                </c:pt>
                <c:pt idx="208729">
                  <c:v>51.840144015373497</c:v>
                </c:pt>
                <c:pt idx="208730">
                  <c:v>51.840234401858901</c:v>
                </c:pt>
                <c:pt idx="208731">
                  <c:v>51.840324788055</c:v>
                </c:pt>
                <c:pt idx="208732">
                  <c:v>51.840415173961702</c:v>
                </c:pt>
                <c:pt idx="208733">
                  <c:v>51.840505559579199</c:v>
                </c:pt>
                <c:pt idx="208734">
                  <c:v>51.840595944907299</c:v>
                </c:pt>
                <c:pt idx="208735">
                  <c:v>51.840686329946102</c:v>
                </c:pt>
                <c:pt idx="208736">
                  <c:v>51.8407767146956</c:v>
                </c:pt>
                <c:pt idx="208737">
                  <c:v>51.840867099155801</c:v>
                </c:pt>
                <c:pt idx="208738">
                  <c:v>51.840957483326697</c:v>
                </c:pt>
                <c:pt idx="208739">
                  <c:v>51.841047867208196</c:v>
                </c:pt>
                <c:pt idx="208740">
                  <c:v>51.841138250800498</c:v>
                </c:pt>
                <c:pt idx="208741">
                  <c:v>51.841228634103402</c:v>
                </c:pt>
                <c:pt idx="208742">
                  <c:v>51.841319017117002</c:v>
                </c:pt>
                <c:pt idx="208743">
                  <c:v>51.841409399841297</c:v>
                </c:pt>
                <c:pt idx="208744">
                  <c:v>51.841499782276401</c:v>
                </c:pt>
                <c:pt idx="208745">
                  <c:v>51.841590164422101</c:v>
                </c:pt>
                <c:pt idx="208746">
                  <c:v>51.841680546278504</c:v>
                </c:pt>
                <c:pt idx="208747">
                  <c:v>51.841770927845502</c:v>
                </c:pt>
                <c:pt idx="208748">
                  <c:v>51.841861309123303</c:v>
                </c:pt>
                <c:pt idx="208749">
                  <c:v>51.841951690111799</c:v>
                </c:pt>
                <c:pt idx="208750">
                  <c:v>51.842042070810997</c:v>
                </c:pt>
                <c:pt idx="208751">
                  <c:v>51.842132451220898</c:v>
                </c:pt>
                <c:pt idx="208752">
                  <c:v>51.842222831341502</c:v>
                </c:pt>
                <c:pt idx="208753">
                  <c:v>51.842313211172801</c:v>
                </c:pt>
                <c:pt idx="208754">
                  <c:v>51.842403590714802</c:v>
                </c:pt>
                <c:pt idx="208755">
                  <c:v>51.842493969967499</c:v>
                </c:pt>
                <c:pt idx="208756">
                  <c:v>51.842584348930899</c:v>
                </c:pt>
                <c:pt idx="208757">
                  <c:v>51.842674727605001</c:v>
                </c:pt>
                <c:pt idx="208758">
                  <c:v>51.842765105989798</c:v>
                </c:pt>
                <c:pt idx="208759">
                  <c:v>51.842855484085298</c:v>
                </c:pt>
                <c:pt idx="208760">
                  <c:v>51.842945861891501</c:v>
                </c:pt>
                <c:pt idx="208761">
                  <c:v>51.843036239408498</c:v>
                </c:pt>
                <c:pt idx="208762">
                  <c:v>51.843126616636098</c:v>
                </c:pt>
                <c:pt idx="208763">
                  <c:v>51.843216993574501</c:v>
                </c:pt>
                <c:pt idx="208764">
                  <c:v>51.843307370223499</c:v>
                </c:pt>
                <c:pt idx="208765">
                  <c:v>51.8433977465833</c:v>
                </c:pt>
                <c:pt idx="208766">
                  <c:v>51.843488122653802</c:v>
                </c:pt>
                <c:pt idx="208767">
                  <c:v>51.843578498435001</c:v>
                </c:pt>
                <c:pt idx="208768">
                  <c:v>51.843668873926902</c:v>
                </c:pt>
                <c:pt idx="208769">
                  <c:v>51.843759249129597</c:v>
                </c:pt>
                <c:pt idx="208770">
                  <c:v>51.843849624042903</c:v>
                </c:pt>
                <c:pt idx="208771">
                  <c:v>51.843939998666997</c:v>
                </c:pt>
                <c:pt idx="208772">
                  <c:v>51.8440303730018</c:v>
                </c:pt>
                <c:pt idx="208773">
                  <c:v>51.844120747047299</c:v>
                </c:pt>
                <c:pt idx="208774">
                  <c:v>51.8442111208035</c:v>
                </c:pt>
                <c:pt idx="208775">
                  <c:v>51.844301494270503</c:v>
                </c:pt>
                <c:pt idx="208776">
                  <c:v>51.844391867448103</c:v>
                </c:pt>
                <c:pt idx="208777">
                  <c:v>51.844482240336497</c:v>
                </c:pt>
                <c:pt idx="208778">
                  <c:v>51.8445726129357</c:v>
                </c:pt>
                <c:pt idx="208779">
                  <c:v>51.844662985245499</c:v>
                </c:pt>
                <c:pt idx="208780">
                  <c:v>51.8447533572661</c:v>
                </c:pt>
                <c:pt idx="208781">
                  <c:v>51.844843728997397</c:v>
                </c:pt>
                <c:pt idx="208782">
                  <c:v>51.844934100439403</c:v>
                </c:pt>
                <c:pt idx="208783">
                  <c:v>51.845024471592197</c:v>
                </c:pt>
                <c:pt idx="208784">
                  <c:v>51.8451148424557</c:v>
                </c:pt>
                <c:pt idx="208785">
                  <c:v>51.845205213029899</c:v>
                </c:pt>
                <c:pt idx="208786">
                  <c:v>51.845295583314801</c:v>
                </c:pt>
                <c:pt idx="208787">
                  <c:v>51.845385953310497</c:v>
                </c:pt>
                <c:pt idx="208788">
                  <c:v>51.845476323016896</c:v>
                </c:pt>
                <c:pt idx="208789">
                  <c:v>51.845566692434097</c:v>
                </c:pt>
                <c:pt idx="208790">
                  <c:v>51.845657061562001</c:v>
                </c:pt>
                <c:pt idx="208791">
                  <c:v>51.8457474304006</c:v>
                </c:pt>
                <c:pt idx="208792">
                  <c:v>51.845837798950001</c:v>
                </c:pt>
                <c:pt idx="208793">
                  <c:v>51.845928167210097</c:v>
                </c:pt>
                <c:pt idx="208794">
                  <c:v>51.846018535180903</c:v>
                </c:pt>
                <c:pt idx="208795">
                  <c:v>51.846108902862497</c:v>
                </c:pt>
                <c:pt idx="208796">
                  <c:v>51.8461992702548</c:v>
                </c:pt>
                <c:pt idx="208797">
                  <c:v>51.846289637357899</c:v>
                </c:pt>
                <c:pt idx="208798">
                  <c:v>51.846380004171699</c:v>
                </c:pt>
                <c:pt idx="208799">
                  <c:v>51.846470370696203</c:v>
                </c:pt>
                <c:pt idx="208800">
                  <c:v>51.846560736931501</c:v>
                </c:pt>
                <c:pt idx="208801">
                  <c:v>51.846651102877601</c:v>
                </c:pt>
                <c:pt idx="208802">
                  <c:v>51.846741468534297</c:v>
                </c:pt>
                <c:pt idx="208803">
                  <c:v>51.846831833901902</c:v>
                </c:pt>
                <c:pt idx="208804">
                  <c:v>51.846922198980202</c:v>
                </c:pt>
                <c:pt idx="208805">
                  <c:v>51.847012563769198</c:v>
                </c:pt>
                <c:pt idx="208806">
                  <c:v>51.847102928269003</c:v>
                </c:pt>
                <c:pt idx="208807">
                  <c:v>51.847193292479503</c:v>
                </c:pt>
                <c:pt idx="208808">
                  <c:v>51.847283656400798</c:v>
                </c:pt>
                <c:pt idx="208809">
                  <c:v>51.847374020032802</c:v>
                </c:pt>
                <c:pt idx="208810">
                  <c:v>51.847464383375602</c:v>
                </c:pt>
                <c:pt idx="208811">
                  <c:v>51.847554746429203</c:v>
                </c:pt>
                <c:pt idx="208812">
                  <c:v>51.8476451091935</c:v>
                </c:pt>
                <c:pt idx="208813">
                  <c:v>51.847735471668599</c:v>
                </c:pt>
                <c:pt idx="208814">
                  <c:v>51.847825833854401</c:v>
                </c:pt>
                <c:pt idx="208815">
                  <c:v>51.847916195750997</c:v>
                </c:pt>
                <c:pt idx="208816">
                  <c:v>51.848006557358303</c:v>
                </c:pt>
                <c:pt idx="208817">
                  <c:v>51.848096918676397</c:v>
                </c:pt>
                <c:pt idx="208818">
                  <c:v>51.848187279705201</c:v>
                </c:pt>
                <c:pt idx="208819">
                  <c:v>51.848277640444898</c:v>
                </c:pt>
                <c:pt idx="208820">
                  <c:v>51.848368000895299</c:v>
                </c:pt>
                <c:pt idx="208821">
                  <c:v>51.848458361056402</c:v>
                </c:pt>
                <c:pt idx="208822">
                  <c:v>51.848548720928299</c:v>
                </c:pt>
                <c:pt idx="208823">
                  <c:v>51.848639080510999</c:v>
                </c:pt>
                <c:pt idx="208824">
                  <c:v>51.848729439804401</c:v>
                </c:pt>
                <c:pt idx="208825">
                  <c:v>51.848819798808698</c:v>
                </c:pt>
                <c:pt idx="208826">
                  <c:v>51.848910157523598</c:v>
                </c:pt>
                <c:pt idx="208827">
                  <c:v>51.849000515949399</c:v>
                </c:pt>
                <c:pt idx="208828">
                  <c:v>51.849090874085903</c:v>
                </c:pt>
                <c:pt idx="208829">
                  <c:v>51.849181231933201</c:v>
                </c:pt>
                <c:pt idx="208830">
                  <c:v>51.849271589491302</c:v>
                </c:pt>
                <c:pt idx="208831">
                  <c:v>51.849361946760098</c:v>
                </c:pt>
                <c:pt idx="208832">
                  <c:v>51.849452303739703</c:v>
                </c:pt>
                <c:pt idx="208833">
                  <c:v>51.849542660430103</c:v>
                </c:pt>
                <c:pt idx="208834">
                  <c:v>51.849633016831298</c:v>
                </c:pt>
                <c:pt idx="208835">
                  <c:v>51.849723372943302</c:v>
                </c:pt>
                <c:pt idx="208836">
                  <c:v>51.849813728766001</c:v>
                </c:pt>
                <c:pt idx="208837">
                  <c:v>51.849904084299503</c:v>
                </c:pt>
                <c:pt idx="208838">
                  <c:v>51.849994439543799</c:v>
                </c:pt>
                <c:pt idx="208839">
                  <c:v>51.850084794498798</c:v>
                </c:pt>
                <c:pt idx="208840">
                  <c:v>51.850175149164698</c:v>
                </c:pt>
                <c:pt idx="208841">
                  <c:v>51.850265503541301</c:v>
                </c:pt>
                <c:pt idx="208842">
                  <c:v>51.850355857628699</c:v>
                </c:pt>
                <c:pt idx="208843">
                  <c:v>51.850446211426899</c:v>
                </c:pt>
                <c:pt idx="208844">
                  <c:v>51.850536564935901</c:v>
                </c:pt>
                <c:pt idx="208845">
                  <c:v>51.850626918155697</c:v>
                </c:pt>
                <c:pt idx="208846">
                  <c:v>51.850717271086197</c:v>
                </c:pt>
                <c:pt idx="208847">
                  <c:v>51.850807623727597</c:v>
                </c:pt>
                <c:pt idx="208848">
                  <c:v>51.8508979760797</c:v>
                </c:pt>
                <c:pt idx="208849">
                  <c:v>51.850988328142599</c:v>
                </c:pt>
                <c:pt idx="208850">
                  <c:v>51.851078679916299</c:v>
                </c:pt>
                <c:pt idx="208851">
                  <c:v>51.8511690314009</c:v>
                </c:pt>
                <c:pt idx="208852">
                  <c:v>51.851259382596197</c:v>
                </c:pt>
                <c:pt idx="208853">
                  <c:v>51.851349733502197</c:v>
                </c:pt>
                <c:pt idx="208854">
                  <c:v>51.851440084119098</c:v>
                </c:pt>
                <c:pt idx="208855">
                  <c:v>51.851530434446801</c:v>
                </c:pt>
                <c:pt idx="208856">
                  <c:v>51.851620784485299</c:v>
                </c:pt>
                <c:pt idx="208857">
                  <c:v>51.851711134234598</c:v>
                </c:pt>
                <c:pt idx="208858">
                  <c:v>51.8518014836947</c:v>
                </c:pt>
                <c:pt idx="208859">
                  <c:v>51.851891832865498</c:v>
                </c:pt>
                <c:pt idx="208860">
                  <c:v>51.851982181747204</c:v>
                </c:pt>
                <c:pt idx="208861">
                  <c:v>51.852072530339697</c:v>
                </c:pt>
                <c:pt idx="208862">
                  <c:v>51.852162878643</c:v>
                </c:pt>
                <c:pt idx="208863">
                  <c:v>51.852253226657098</c:v>
                </c:pt>
                <c:pt idx="208864">
                  <c:v>51.852343574381898</c:v>
                </c:pt>
                <c:pt idx="208865">
                  <c:v>51.8524339218176</c:v>
                </c:pt>
                <c:pt idx="208866">
                  <c:v>51.852524268964103</c:v>
                </c:pt>
                <c:pt idx="208867">
                  <c:v>51.852614615821402</c:v>
                </c:pt>
                <c:pt idx="208868">
                  <c:v>51.852704962389602</c:v>
                </c:pt>
                <c:pt idx="208869">
                  <c:v>51.852795308668497</c:v>
                </c:pt>
                <c:pt idx="208870">
                  <c:v>51.852885654658202</c:v>
                </c:pt>
                <c:pt idx="208871">
                  <c:v>51.852976000358701</c:v>
                </c:pt>
                <c:pt idx="208872">
                  <c:v>51.853066345770102</c:v>
                </c:pt>
                <c:pt idx="208873">
                  <c:v>51.853156690892298</c:v>
                </c:pt>
                <c:pt idx="208874">
                  <c:v>51.853247035725197</c:v>
                </c:pt>
                <c:pt idx="208875">
                  <c:v>51.853337380268997</c:v>
                </c:pt>
                <c:pt idx="208876">
                  <c:v>51.853427724523598</c:v>
                </c:pt>
                <c:pt idx="208877">
                  <c:v>51.853518068489102</c:v>
                </c:pt>
                <c:pt idx="208878">
                  <c:v>51.8536084121653</c:v>
                </c:pt>
                <c:pt idx="208879">
                  <c:v>51.853698755552401</c:v>
                </c:pt>
                <c:pt idx="208880">
                  <c:v>51.853789098650203</c:v>
                </c:pt>
                <c:pt idx="208881">
                  <c:v>51.853879441458901</c:v>
                </c:pt>
                <c:pt idx="208882">
                  <c:v>51.853969783978499</c:v>
                </c:pt>
                <c:pt idx="208883">
                  <c:v>51.8540601262088</c:v>
                </c:pt>
                <c:pt idx="208884">
                  <c:v>51.854150468150003</c:v>
                </c:pt>
                <c:pt idx="208885">
                  <c:v>51.854240809802</c:v>
                </c:pt>
                <c:pt idx="208886">
                  <c:v>51.8543311511648</c:v>
                </c:pt>
                <c:pt idx="208887">
                  <c:v>51.854421492238401</c:v>
                </c:pt>
                <c:pt idx="208888">
                  <c:v>51.854511833022897</c:v>
                </c:pt>
                <c:pt idx="208889">
                  <c:v>51.854602173518202</c:v>
                </c:pt>
                <c:pt idx="208890">
                  <c:v>51.854692513724302</c:v>
                </c:pt>
                <c:pt idx="208891">
                  <c:v>51.854782853641197</c:v>
                </c:pt>
                <c:pt idx="208892">
                  <c:v>51.854873193269</c:v>
                </c:pt>
                <c:pt idx="208893">
                  <c:v>51.854963532607599</c:v>
                </c:pt>
                <c:pt idx="208894">
                  <c:v>51.855053871657098</c:v>
                </c:pt>
                <c:pt idx="208895">
                  <c:v>51.855144210417301</c:v>
                </c:pt>
                <c:pt idx="208896">
                  <c:v>51.855234548888397</c:v>
                </c:pt>
                <c:pt idx="208897">
                  <c:v>51.855324887070402</c:v>
                </c:pt>
                <c:pt idx="208898">
                  <c:v>51.855415224963103</c:v>
                </c:pt>
                <c:pt idx="208899">
                  <c:v>51.855505562566798</c:v>
                </c:pt>
                <c:pt idx="208900">
                  <c:v>51.855595899881202</c:v>
                </c:pt>
                <c:pt idx="208901">
                  <c:v>51.8556862369065</c:v>
                </c:pt>
                <c:pt idx="208902">
                  <c:v>51.855776573642601</c:v>
                </c:pt>
                <c:pt idx="208903">
                  <c:v>51.855866910089603</c:v>
                </c:pt>
                <c:pt idx="208904">
                  <c:v>51.855957246247399</c:v>
                </c:pt>
                <c:pt idx="208905">
                  <c:v>51.856047582116098</c:v>
                </c:pt>
                <c:pt idx="208906">
                  <c:v>51.856137917695499</c:v>
                </c:pt>
                <c:pt idx="208907">
                  <c:v>51.8562282529859</c:v>
                </c:pt>
                <c:pt idx="208908">
                  <c:v>51.856318587987097</c:v>
                </c:pt>
                <c:pt idx="208909">
                  <c:v>51.856408922699103</c:v>
                </c:pt>
                <c:pt idx="208910">
                  <c:v>51.856499257122003</c:v>
                </c:pt>
                <c:pt idx="208911">
                  <c:v>51.856589591255698</c:v>
                </c:pt>
                <c:pt idx="208912">
                  <c:v>51.856679925100302</c:v>
                </c:pt>
                <c:pt idx="208913">
                  <c:v>51.8567702586557</c:v>
                </c:pt>
                <c:pt idx="208914">
                  <c:v>51.856860591922</c:v>
                </c:pt>
                <c:pt idx="208915">
                  <c:v>51.856950924899103</c:v>
                </c:pt>
                <c:pt idx="208916">
                  <c:v>51.857041257586999</c:v>
                </c:pt>
                <c:pt idx="208917">
                  <c:v>51.857131589985897</c:v>
                </c:pt>
                <c:pt idx="208918">
                  <c:v>51.857221922095597</c:v>
                </c:pt>
                <c:pt idx="208919">
                  <c:v>51.857312253916099</c:v>
                </c:pt>
                <c:pt idx="208920">
                  <c:v>51.857402585447502</c:v>
                </c:pt>
                <c:pt idx="208921">
                  <c:v>51.857492916689701</c:v>
                </c:pt>
                <c:pt idx="208922">
                  <c:v>51.8575832476428</c:v>
                </c:pt>
                <c:pt idx="208923">
                  <c:v>51.857673578306802</c:v>
                </c:pt>
                <c:pt idx="208924">
                  <c:v>51.857763908681598</c:v>
                </c:pt>
                <c:pt idx="208925">
                  <c:v>51.857854238767302</c:v>
                </c:pt>
                <c:pt idx="208926">
                  <c:v>51.857944568563902</c:v>
                </c:pt>
                <c:pt idx="208927">
                  <c:v>51.858034898071303</c:v>
                </c:pt>
                <c:pt idx="208928">
                  <c:v>51.858125227289598</c:v>
                </c:pt>
                <c:pt idx="208929">
                  <c:v>51.858215556218703</c:v>
                </c:pt>
                <c:pt idx="208930">
                  <c:v>51.858305884858702</c:v>
                </c:pt>
                <c:pt idx="208931">
                  <c:v>51.858396213209602</c:v>
                </c:pt>
                <c:pt idx="208932">
                  <c:v>51.858486541271297</c:v>
                </c:pt>
                <c:pt idx="208933">
                  <c:v>51.858576869043901</c:v>
                </c:pt>
                <c:pt idx="208934">
                  <c:v>51.858667196527399</c:v>
                </c:pt>
                <c:pt idx="208935">
                  <c:v>51.8587575237217</c:v>
                </c:pt>
                <c:pt idx="208936">
                  <c:v>51.858847850626901</c:v>
                </c:pt>
                <c:pt idx="208937">
                  <c:v>51.858938177242997</c:v>
                </c:pt>
                <c:pt idx="208938">
                  <c:v>51.859028503570002</c:v>
                </c:pt>
                <c:pt idx="208939">
                  <c:v>51.859118829607802</c:v>
                </c:pt>
                <c:pt idx="208940">
                  <c:v>51.859209155356503</c:v>
                </c:pt>
                <c:pt idx="208941">
                  <c:v>51.859299480816098</c:v>
                </c:pt>
                <c:pt idx="208942">
                  <c:v>51.859389805986503</c:v>
                </c:pt>
                <c:pt idx="208943">
                  <c:v>51.859480130867901</c:v>
                </c:pt>
                <c:pt idx="208944">
                  <c:v>51.859570455460101</c:v>
                </c:pt>
                <c:pt idx="208945">
                  <c:v>51.859660779763203</c:v>
                </c:pt>
                <c:pt idx="208946">
                  <c:v>51.8597511037771</c:v>
                </c:pt>
                <c:pt idx="208947">
                  <c:v>51.859841427501998</c:v>
                </c:pt>
                <c:pt idx="208948">
                  <c:v>51.859931750937697</c:v>
                </c:pt>
                <c:pt idx="208949">
                  <c:v>51.860022074084299</c:v>
                </c:pt>
                <c:pt idx="208950">
                  <c:v>51.860112396941801</c:v>
                </c:pt>
                <c:pt idx="208951">
                  <c:v>51.860202719510198</c:v>
                </c:pt>
                <c:pt idx="208952">
                  <c:v>51.860293041789497</c:v>
                </c:pt>
                <c:pt idx="208953">
                  <c:v>51.860383363779597</c:v>
                </c:pt>
                <c:pt idx="208954">
                  <c:v>51.860473685480699</c:v>
                </c:pt>
                <c:pt idx="208955">
                  <c:v>51.860564006892602</c:v>
                </c:pt>
                <c:pt idx="208956">
                  <c:v>51.8606543280154</c:v>
                </c:pt>
                <c:pt idx="208957">
                  <c:v>51.860744648849199</c:v>
                </c:pt>
                <c:pt idx="208958">
                  <c:v>51.8608349693938</c:v>
                </c:pt>
                <c:pt idx="208959">
                  <c:v>51.860925289649202</c:v>
                </c:pt>
                <c:pt idx="208960">
                  <c:v>51.861015609615599</c:v>
                </c:pt>
                <c:pt idx="208961">
                  <c:v>51.861105929292897</c:v>
                </c:pt>
                <c:pt idx="208962">
                  <c:v>51.861196248681097</c:v>
                </c:pt>
                <c:pt idx="208963">
                  <c:v>51.861286567780198</c:v>
                </c:pt>
                <c:pt idx="208964">
                  <c:v>51.861376886590101</c:v>
                </c:pt>
                <c:pt idx="208965">
                  <c:v>51.861467205110998</c:v>
                </c:pt>
                <c:pt idx="208966">
                  <c:v>51.861557523342803</c:v>
                </c:pt>
                <c:pt idx="208967">
                  <c:v>51.861647841285397</c:v>
                </c:pt>
                <c:pt idx="208968">
                  <c:v>51.861738158938998</c:v>
                </c:pt>
                <c:pt idx="208969">
                  <c:v>51.861828476303401</c:v>
                </c:pt>
                <c:pt idx="208970">
                  <c:v>51.861918793378798</c:v>
                </c:pt>
                <c:pt idx="208971">
                  <c:v>51.862009110165097</c:v>
                </c:pt>
                <c:pt idx="208972">
                  <c:v>51.862099426662297</c:v>
                </c:pt>
                <c:pt idx="208973">
                  <c:v>51.862189742870299</c:v>
                </c:pt>
                <c:pt idx="208974">
                  <c:v>51.862280058789302</c:v>
                </c:pt>
                <c:pt idx="208975">
                  <c:v>51.8623703744192</c:v>
                </c:pt>
                <c:pt idx="208976">
                  <c:v>51.862460689759999</c:v>
                </c:pt>
                <c:pt idx="208977">
                  <c:v>51.862551004811699</c:v>
                </c:pt>
                <c:pt idx="208978">
                  <c:v>51.862641319574301</c:v>
                </c:pt>
                <c:pt idx="208979">
                  <c:v>51.862731634047897</c:v>
                </c:pt>
                <c:pt idx="208980">
                  <c:v>51.862821948232302</c:v>
                </c:pt>
                <c:pt idx="208981">
                  <c:v>51.862912262127701</c:v>
                </c:pt>
                <c:pt idx="208982">
                  <c:v>51.863002575733901</c:v>
                </c:pt>
                <c:pt idx="208983">
                  <c:v>51.863092889051103</c:v>
                </c:pt>
                <c:pt idx="208984">
                  <c:v>51.863183202079199</c:v>
                </c:pt>
                <c:pt idx="208985">
                  <c:v>51.863273514818196</c:v>
                </c:pt>
                <c:pt idx="208986">
                  <c:v>51.863363827268103</c:v>
                </c:pt>
                <c:pt idx="208987">
                  <c:v>51.863454139429003</c:v>
                </c:pt>
                <c:pt idx="208988">
                  <c:v>51.863544451300697</c:v>
                </c:pt>
                <c:pt idx="208989">
                  <c:v>51.8636347628834</c:v>
                </c:pt>
                <c:pt idx="208990">
                  <c:v>51.863725074176998</c:v>
                </c:pt>
                <c:pt idx="208991">
                  <c:v>51.863815385181603</c:v>
                </c:pt>
                <c:pt idx="208992">
                  <c:v>51.863905695897003</c:v>
                </c:pt>
                <c:pt idx="208993">
                  <c:v>51.863996006323397</c:v>
                </c:pt>
                <c:pt idx="208994">
                  <c:v>51.8640863164607</c:v>
                </c:pt>
                <c:pt idx="208995">
                  <c:v>51.864176626308897</c:v>
                </c:pt>
                <c:pt idx="208996">
                  <c:v>51.864266935868002</c:v>
                </c:pt>
                <c:pt idx="208997">
                  <c:v>51.864357245138102</c:v>
                </c:pt>
                <c:pt idx="208998">
                  <c:v>51.864447554119103</c:v>
                </c:pt>
                <c:pt idx="208999">
                  <c:v>51.864537862810998</c:v>
                </c:pt>
                <c:pt idx="209000">
                  <c:v>51.864628171213901</c:v>
                </c:pt>
                <c:pt idx="209001">
                  <c:v>51.864718479327699</c:v>
                </c:pt>
                <c:pt idx="209002">
                  <c:v>51.864808787152398</c:v>
                </c:pt>
                <c:pt idx="209003">
                  <c:v>51.864899094688099</c:v>
                </c:pt>
                <c:pt idx="209004">
                  <c:v>51.8649894019347</c:v>
                </c:pt>
                <c:pt idx="209005">
                  <c:v>51.865079708892203</c:v>
                </c:pt>
                <c:pt idx="209006">
                  <c:v>51.8651700155607</c:v>
                </c:pt>
                <c:pt idx="209007">
                  <c:v>51.865260321940099</c:v>
                </c:pt>
                <c:pt idx="209008">
                  <c:v>51.865350628030399</c:v>
                </c:pt>
                <c:pt idx="209009">
                  <c:v>51.8654409338317</c:v>
                </c:pt>
                <c:pt idx="209010">
                  <c:v>51.865531239343902</c:v>
                </c:pt>
                <c:pt idx="209011">
                  <c:v>51.865621544566999</c:v>
                </c:pt>
                <c:pt idx="209012">
                  <c:v>51.865711849501103</c:v>
                </c:pt>
                <c:pt idx="209013">
                  <c:v>51.865802154146103</c:v>
                </c:pt>
                <c:pt idx="209014">
                  <c:v>51.865892458502103</c:v>
                </c:pt>
                <c:pt idx="209015">
                  <c:v>51.865982762568997</c:v>
                </c:pt>
                <c:pt idx="209016">
                  <c:v>51.8660730663469</c:v>
                </c:pt>
                <c:pt idx="209017">
                  <c:v>51.866163369835697</c:v>
                </c:pt>
                <c:pt idx="209018">
                  <c:v>51.866253673035501</c:v>
                </c:pt>
                <c:pt idx="209019">
                  <c:v>51.866343975946201</c:v>
                </c:pt>
                <c:pt idx="209020">
                  <c:v>51.866434278567802</c:v>
                </c:pt>
                <c:pt idx="209021">
                  <c:v>51.866524580900403</c:v>
                </c:pt>
                <c:pt idx="209022">
                  <c:v>51.866614882943999</c:v>
                </c:pt>
                <c:pt idx="209023">
                  <c:v>51.866705184698503</c:v>
                </c:pt>
                <c:pt idx="209024">
                  <c:v>51.866795486164001</c:v>
                </c:pt>
                <c:pt idx="209025">
                  <c:v>51.866885787340401</c:v>
                </c:pt>
                <c:pt idx="209026">
                  <c:v>51.866976088227702</c:v>
                </c:pt>
                <c:pt idx="209027">
                  <c:v>51.867066388826103</c:v>
                </c:pt>
                <c:pt idx="209028">
                  <c:v>51.8671566891353</c:v>
                </c:pt>
                <c:pt idx="209029">
                  <c:v>51.867246989155603</c:v>
                </c:pt>
                <c:pt idx="209030">
                  <c:v>51.867337288886802</c:v>
                </c:pt>
                <c:pt idx="209031">
                  <c:v>51.867427588328901</c:v>
                </c:pt>
                <c:pt idx="209032">
                  <c:v>51.867517887482002</c:v>
                </c:pt>
                <c:pt idx="209033">
                  <c:v>51.867608186346096</c:v>
                </c:pt>
                <c:pt idx="209034">
                  <c:v>51.8676984849211</c:v>
                </c:pt>
                <c:pt idx="209035">
                  <c:v>51.867788783207097</c:v>
                </c:pt>
                <c:pt idx="209036">
                  <c:v>51.867879081204102</c:v>
                </c:pt>
                <c:pt idx="209037">
                  <c:v>51.867969378912001</c:v>
                </c:pt>
                <c:pt idx="209038">
                  <c:v>51.868059676330901</c:v>
                </c:pt>
                <c:pt idx="209039">
                  <c:v>51.868149973460703</c:v>
                </c:pt>
                <c:pt idx="209040">
                  <c:v>51.868240270301499</c:v>
                </c:pt>
                <c:pt idx="209041">
                  <c:v>51.868330566853302</c:v>
                </c:pt>
                <c:pt idx="209042">
                  <c:v>51.8684208631161</c:v>
                </c:pt>
                <c:pt idx="209043">
                  <c:v>51.868511159089799</c:v>
                </c:pt>
                <c:pt idx="209044">
                  <c:v>51.868601454774499</c:v>
                </c:pt>
                <c:pt idx="209045">
                  <c:v>51.8686917501701</c:v>
                </c:pt>
                <c:pt idx="209046">
                  <c:v>51.868782045276802</c:v>
                </c:pt>
                <c:pt idx="209047">
                  <c:v>51.868872340094399</c:v>
                </c:pt>
                <c:pt idx="209048">
                  <c:v>51.868962634623003</c:v>
                </c:pt>
                <c:pt idx="209049">
                  <c:v>51.869052928862502</c:v>
                </c:pt>
                <c:pt idx="209050">
                  <c:v>51.869143222813101</c:v>
                </c:pt>
                <c:pt idx="209051">
                  <c:v>51.869233516474601</c:v>
                </c:pt>
                <c:pt idx="209052">
                  <c:v>51.869323809847103</c:v>
                </c:pt>
                <c:pt idx="209053">
                  <c:v>51.869414102930598</c:v>
                </c:pt>
                <c:pt idx="209054">
                  <c:v>51.869504395725002</c:v>
                </c:pt>
                <c:pt idx="209055">
                  <c:v>51.8695946882304</c:v>
                </c:pt>
                <c:pt idx="209056">
                  <c:v>51.869684980446898</c:v>
                </c:pt>
                <c:pt idx="209057">
                  <c:v>51.869775272374298</c:v>
                </c:pt>
                <c:pt idx="209058">
                  <c:v>51.869865564012599</c:v>
                </c:pt>
                <c:pt idx="209059">
                  <c:v>51.869955855362001</c:v>
                </c:pt>
                <c:pt idx="209060">
                  <c:v>51.870046146422403</c:v>
                </c:pt>
                <c:pt idx="209061">
                  <c:v>51.8701364371937</c:v>
                </c:pt>
                <c:pt idx="209062">
                  <c:v>51.870226727675998</c:v>
                </c:pt>
                <c:pt idx="209063">
                  <c:v>51.870317017869297</c:v>
                </c:pt>
                <c:pt idx="209064">
                  <c:v>51.870407307773597</c:v>
                </c:pt>
                <c:pt idx="209065">
                  <c:v>51.870497597388898</c:v>
                </c:pt>
                <c:pt idx="209066">
                  <c:v>51.870587886715199</c:v>
                </c:pt>
                <c:pt idx="209067">
                  <c:v>51.870678175752502</c:v>
                </c:pt>
                <c:pt idx="209068">
                  <c:v>51.870768464500699</c:v>
                </c:pt>
                <c:pt idx="209069">
                  <c:v>51.870858752959997</c:v>
                </c:pt>
                <c:pt idx="209070">
                  <c:v>51.870949041130302</c:v>
                </c:pt>
                <c:pt idx="209071">
                  <c:v>51.871039329011502</c:v>
                </c:pt>
                <c:pt idx="209072">
                  <c:v>51.871129616603803</c:v>
                </c:pt>
                <c:pt idx="209073">
                  <c:v>51.871219903906997</c:v>
                </c:pt>
                <c:pt idx="209074">
                  <c:v>51.8713101909212</c:v>
                </c:pt>
                <c:pt idx="209075">
                  <c:v>51.871400477646503</c:v>
                </c:pt>
                <c:pt idx="209076">
                  <c:v>51.871490764082701</c:v>
                </c:pt>
                <c:pt idx="209077">
                  <c:v>51.871581050229999</c:v>
                </c:pt>
                <c:pt idx="209078">
                  <c:v>51.871671336088198</c:v>
                </c:pt>
                <c:pt idx="209079">
                  <c:v>51.871761621657498</c:v>
                </c:pt>
                <c:pt idx="209080">
                  <c:v>51.8718519069377</c:v>
                </c:pt>
                <c:pt idx="209081">
                  <c:v>51.871942191929001</c:v>
                </c:pt>
                <c:pt idx="209082">
                  <c:v>51.872032476631198</c:v>
                </c:pt>
                <c:pt idx="209083">
                  <c:v>51.872122761044501</c:v>
                </c:pt>
                <c:pt idx="209084">
                  <c:v>51.872213045168799</c:v>
                </c:pt>
                <c:pt idx="209085">
                  <c:v>51.872303329004097</c:v>
                </c:pt>
                <c:pt idx="209086">
                  <c:v>51.872393612550397</c:v>
                </c:pt>
                <c:pt idx="209087">
                  <c:v>51.872483895807697</c:v>
                </c:pt>
                <c:pt idx="209088">
                  <c:v>51.872574178775999</c:v>
                </c:pt>
                <c:pt idx="209089">
                  <c:v>51.872664461455301</c:v>
                </c:pt>
                <c:pt idx="209090">
                  <c:v>51.872754743845697</c:v>
                </c:pt>
                <c:pt idx="209091">
                  <c:v>51.872845025947001</c:v>
                </c:pt>
                <c:pt idx="209092">
                  <c:v>51.872935307759398</c:v>
                </c:pt>
                <c:pt idx="209093">
                  <c:v>51.873025589282797</c:v>
                </c:pt>
                <c:pt idx="209094">
                  <c:v>51.873115870517204</c:v>
                </c:pt>
                <c:pt idx="209095">
                  <c:v>51.873206151462597</c:v>
                </c:pt>
                <c:pt idx="209096">
                  <c:v>51.873296432119098</c:v>
                </c:pt>
                <c:pt idx="209097">
                  <c:v>51.8733867124865</c:v>
                </c:pt>
                <c:pt idx="209098">
                  <c:v>51.873476992565003</c:v>
                </c:pt>
                <c:pt idx="209099">
                  <c:v>51.873567272354499</c:v>
                </c:pt>
                <c:pt idx="209100">
                  <c:v>51.873657551854997</c:v>
                </c:pt>
                <c:pt idx="209101">
                  <c:v>51.873747831066602</c:v>
                </c:pt>
                <c:pt idx="209102">
                  <c:v>51.873838109989201</c:v>
                </c:pt>
                <c:pt idx="209103">
                  <c:v>51.873928388622801</c:v>
                </c:pt>
                <c:pt idx="209104">
                  <c:v>51.874018666967402</c:v>
                </c:pt>
                <c:pt idx="209105">
                  <c:v>51.874108945023004</c:v>
                </c:pt>
                <c:pt idx="209106">
                  <c:v>51.874199222789699</c:v>
                </c:pt>
                <c:pt idx="209107">
                  <c:v>51.874289500267402</c:v>
                </c:pt>
                <c:pt idx="209108">
                  <c:v>51.874379777456198</c:v>
                </c:pt>
                <c:pt idx="209109">
                  <c:v>51.874470054355903</c:v>
                </c:pt>
                <c:pt idx="209110">
                  <c:v>51.874560330966702</c:v>
                </c:pt>
                <c:pt idx="209111">
                  <c:v>51.874650607288601</c:v>
                </c:pt>
                <c:pt idx="209112">
                  <c:v>51.874740883321401</c:v>
                </c:pt>
                <c:pt idx="209113">
                  <c:v>51.874831159065302</c:v>
                </c:pt>
                <c:pt idx="209114">
                  <c:v>51.874921434520303</c:v>
                </c:pt>
                <c:pt idx="209115">
                  <c:v>51.875011709686198</c:v>
                </c:pt>
                <c:pt idx="209116">
                  <c:v>51.875101984563301</c:v>
                </c:pt>
                <c:pt idx="209117">
                  <c:v>51.875192259151298</c:v>
                </c:pt>
                <c:pt idx="209118">
                  <c:v>51.875282533450402</c:v>
                </c:pt>
                <c:pt idx="209119">
                  <c:v>51.875372807460501</c:v>
                </c:pt>
                <c:pt idx="209120">
                  <c:v>51.875463081181699</c:v>
                </c:pt>
                <c:pt idx="209121">
                  <c:v>51.875553354613899</c:v>
                </c:pt>
                <c:pt idx="209122">
                  <c:v>51.875643627757199</c:v>
                </c:pt>
                <c:pt idx="209123">
                  <c:v>51.8757339006115</c:v>
                </c:pt>
                <c:pt idx="209124">
                  <c:v>51.875824173176802</c:v>
                </c:pt>
                <c:pt idx="209125">
                  <c:v>51.875914445453198</c:v>
                </c:pt>
                <c:pt idx="209126">
                  <c:v>51.876004717440601</c:v>
                </c:pt>
                <c:pt idx="209127">
                  <c:v>51.876094989139098</c:v>
                </c:pt>
                <c:pt idx="209128">
                  <c:v>51.876185260548603</c:v>
                </c:pt>
                <c:pt idx="209129">
                  <c:v>51.876275531669201</c:v>
                </c:pt>
                <c:pt idx="209130">
                  <c:v>51.8763658025008</c:v>
                </c:pt>
                <c:pt idx="209131">
                  <c:v>51.876456073043499</c:v>
                </c:pt>
                <c:pt idx="209132">
                  <c:v>51.876546343297299</c:v>
                </c:pt>
                <c:pt idx="209133">
                  <c:v>51.876636613262001</c:v>
                </c:pt>
                <c:pt idx="209134">
                  <c:v>51.876726882937902</c:v>
                </c:pt>
                <c:pt idx="209135">
                  <c:v>51.876817152324797</c:v>
                </c:pt>
                <c:pt idx="209136">
                  <c:v>51.8769074214227</c:v>
                </c:pt>
                <c:pt idx="209137">
                  <c:v>51.876997690231697</c:v>
                </c:pt>
                <c:pt idx="209138">
                  <c:v>51.877087958751801</c:v>
                </c:pt>
                <c:pt idx="209139">
                  <c:v>51.877178226982899</c:v>
                </c:pt>
                <c:pt idx="209140">
                  <c:v>51.877268494925097</c:v>
                </c:pt>
                <c:pt idx="209141">
                  <c:v>51.877358762578297</c:v>
                </c:pt>
                <c:pt idx="209142">
                  <c:v>51.877449029942603</c:v>
                </c:pt>
                <c:pt idx="209143">
                  <c:v>51.877539297017996</c:v>
                </c:pt>
                <c:pt idx="209144">
                  <c:v>51.877629563804398</c:v>
                </c:pt>
                <c:pt idx="209145">
                  <c:v>51.877719830301899</c:v>
                </c:pt>
                <c:pt idx="209146">
                  <c:v>51.877810096510501</c:v>
                </c:pt>
                <c:pt idx="209147">
                  <c:v>51.877900362430097</c:v>
                </c:pt>
                <c:pt idx="209148">
                  <c:v>51.8779906280608</c:v>
                </c:pt>
                <c:pt idx="209149">
                  <c:v>51.878080893402597</c:v>
                </c:pt>
                <c:pt idx="209150">
                  <c:v>51.878171158455402</c:v>
                </c:pt>
                <c:pt idx="209151">
                  <c:v>51.8782614232193</c:v>
                </c:pt>
                <c:pt idx="209152">
                  <c:v>51.878351687694298</c:v>
                </c:pt>
                <c:pt idx="209153">
                  <c:v>51.878441951880298</c:v>
                </c:pt>
                <c:pt idx="209154">
                  <c:v>51.878532215777398</c:v>
                </c:pt>
                <c:pt idx="209155">
                  <c:v>51.878622479385598</c:v>
                </c:pt>
                <c:pt idx="209156">
                  <c:v>51.878712742704799</c:v>
                </c:pt>
                <c:pt idx="209157">
                  <c:v>51.8788030057352</c:v>
                </c:pt>
                <c:pt idx="209158">
                  <c:v>51.878893268476602</c:v>
                </c:pt>
                <c:pt idx="209159">
                  <c:v>51.878983530929098</c:v>
                </c:pt>
                <c:pt idx="209160">
                  <c:v>51.879073793092601</c:v>
                </c:pt>
                <c:pt idx="209161">
                  <c:v>51.879164054967298</c:v>
                </c:pt>
                <c:pt idx="209162">
                  <c:v>51.879254316553002</c:v>
                </c:pt>
                <c:pt idx="209163">
                  <c:v>51.8793445778498</c:v>
                </c:pt>
                <c:pt idx="209164">
                  <c:v>51.879434838857698</c:v>
                </c:pt>
                <c:pt idx="209165">
                  <c:v>51.879525099576703</c:v>
                </c:pt>
                <c:pt idx="209166">
                  <c:v>51.879615360006703</c:v>
                </c:pt>
                <c:pt idx="209167">
                  <c:v>51.879705620147902</c:v>
                </c:pt>
                <c:pt idx="209168">
                  <c:v>51.879795880000103</c:v>
                </c:pt>
                <c:pt idx="209169">
                  <c:v>51.879886139563403</c:v>
                </c:pt>
                <c:pt idx="209170">
                  <c:v>51.879976398837798</c:v>
                </c:pt>
                <c:pt idx="209171">
                  <c:v>51.880066657823299</c:v>
                </c:pt>
                <c:pt idx="209172">
                  <c:v>51.880156916519802</c:v>
                </c:pt>
                <c:pt idx="209173">
                  <c:v>51.880247174927497</c:v>
                </c:pt>
                <c:pt idx="209174">
                  <c:v>51.8803374330463</c:v>
                </c:pt>
                <c:pt idx="209175">
                  <c:v>51.880427690876097</c:v>
                </c:pt>
                <c:pt idx="209176">
                  <c:v>51.880517948417001</c:v>
                </c:pt>
                <c:pt idx="209177">
                  <c:v>51.880608205669098</c:v>
                </c:pt>
                <c:pt idx="209178">
                  <c:v>51.880698462632203</c:v>
                </c:pt>
                <c:pt idx="209179">
                  <c:v>51.880788719306402</c:v>
                </c:pt>
                <c:pt idx="209180">
                  <c:v>51.880878975691701</c:v>
                </c:pt>
                <c:pt idx="209181">
                  <c:v>51.8809692317881</c:v>
                </c:pt>
                <c:pt idx="209182">
                  <c:v>51.881059487595699</c:v>
                </c:pt>
                <c:pt idx="209183">
                  <c:v>51.8811497431143</c:v>
                </c:pt>
                <c:pt idx="209184">
                  <c:v>51.881239998344</c:v>
                </c:pt>
                <c:pt idx="209185">
                  <c:v>51.881330253284801</c:v>
                </c:pt>
                <c:pt idx="209186">
                  <c:v>51.881420507936703</c:v>
                </c:pt>
                <c:pt idx="209187">
                  <c:v>51.881510762299698</c:v>
                </c:pt>
                <c:pt idx="209188">
                  <c:v>51.8816010163738</c:v>
                </c:pt>
                <c:pt idx="209189">
                  <c:v>51.881691270159102</c:v>
                </c:pt>
                <c:pt idx="209190">
                  <c:v>51.881781523655398</c:v>
                </c:pt>
                <c:pt idx="209191">
                  <c:v>51.881871776862802</c:v>
                </c:pt>
                <c:pt idx="209192">
                  <c:v>51.881962029781398</c:v>
                </c:pt>
                <c:pt idx="209193">
                  <c:v>51.882052282411003</c:v>
                </c:pt>
                <c:pt idx="209194">
                  <c:v>51.8821425347518</c:v>
                </c:pt>
                <c:pt idx="209195">
                  <c:v>51.882232786803698</c:v>
                </c:pt>
                <c:pt idx="209196">
                  <c:v>51.882323038566703</c:v>
                </c:pt>
                <c:pt idx="209197">
                  <c:v>51.882413290040802</c:v>
                </c:pt>
                <c:pt idx="209198">
                  <c:v>51.882503541226001</c:v>
                </c:pt>
                <c:pt idx="209199">
                  <c:v>51.8825937921223</c:v>
                </c:pt>
                <c:pt idx="209200">
                  <c:v>51.8826840427298</c:v>
                </c:pt>
                <c:pt idx="209201">
                  <c:v>51.8827742930483</c:v>
                </c:pt>
                <c:pt idx="209202">
                  <c:v>51.882864543078</c:v>
                </c:pt>
                <c:pt idx="209203">
                  <c:v>51.882954792818801</c:v>
                </c:pt>
                <c:pt idx="209204">
                  <c:v>51.883045042270702</c:v>
                </c:pt>
                <c:pt idx="209205">
                  <c:v>51.883135291433703</c:v>
                </c:pt>
                <c:pt idx="209206">
                  <c:v>51.883225540307897</c:v>
                </c:pt>
                <c:pt idx="209207">
                  <c:v>51.8833157888931</c:v>
                </c:pt>
                <c:pt idx="209208">
                  <c:v>51.883406037189502</c:v>
                </c:pt>
                <c:pt idx="209209">
                  <c:v>51.883496285196998</c:v>
                </c:pt>
                <c:pt idx="209210">
                  <c:v>51.8835865329157</c:v>
                </c:pt>
                <c:pt idx="209211">
                  <c:v>51.883676780345397</c:v>
                </c:pt>
                <c:pt idx="209212">
                  <c:v>51.8837670274863</c:v>
                </c:pt>
                <c:pt idx="209213">
                  <c:v>51.883857274338403</c:v>
                </c:pt>
                <c:pt idx="209214">
                  <c:v>51.883947520901501</c:v>
                </c:pt>
                <c:pt idx="209215">
                  <c:v>51.884037767175798</c:v>
                </c:pt>
                <c:pt idx="209216">
                  <c:v>51.884128013161202</c:v>
                </c:pt>
                <c:pt idx="209217">
                  <c:v>51.8842182588577</c:v>
                </c:pt>
                <c:pt idx="209218">
                  <c:v>51.884308504265398</c:v>
                </c:pt>
                <c:pt idx="209219">
                  <c:v>51.884398749384196</c:v>
                </c:pt>
                <c:pt idx="209220">
                  <c:v>51.884488994214102</c:v>
                </c:pt>
                <c:pt idx="209221">
                  <c:v>51.884579238755201</c:v>
                </c:pt>
                <c:pt idx="209222">
                  <c:v>51.8846694830074</c:v>
                </c:pt>
                <c:pt idx="209223">
                  <c:v>51.884759726970699</c:v>
                </c:pt>
                <c:pt idx="209224">
                  <c:v>51.884849970645199</c:v>
                </c:pt>
                <c:pt idx="209225">
                  <c:v>51.884940214030799</c:v>
                </c:pt>
                <c:pt idx="209226">
                  <c:v>51.885030457127598</c:v>
                </c:pt>
                <c:pt idx="209227">
                  <c:v>51.885120699935499</c:v>
                </c:pt>
                <c:pt idx="209228">
                  <c:v>51.885210942454499</c:v>
                </c:pt>
                <c:pt idx="209229">
                  <c:v>51.8853011846847</c:v>
                </c:pt>
                <c:pt idx="209230">
                  <c:v>51.885391426626001</c:v>
                </c:pt>
                <c:pt idx="209231">
                  <c:v>51.885481668278402</c:v>
                </c:pt>
                <c:pt idx="209232">
                  <c:v>51.885571909642103</c:v>
                </c:pt>
                <c:pt idx="209233">
                  <c:v>51.885662150716797</c:v>
                </c:pt>
                <c:pt idx="209234">
                  <c:v>51.885752391502699</c:v>
                </c:pt>
                <c:pt idx="209235">
                  <c:v>51.885842631999701</c:v>
                </c:pt>
                <c:pt idx="209236">
                  <c:v>51.885932872207903</c:v>
                </c:pt>
                <c:pt idx="209237">
                  <c:v>51.886023112127297</c:v>
                </c:pt>
                <c:pt idx="209238">
                  <c:v>51.8861133517578</c:v>
                </c:pt>
                <c:pt idx="209239">
                  <c:v>51.886203591099402</c:v>
                </c:pt>
                <c:pt idx="209240">
                  <c:v>51.886293830152198</c:v>
                </c:pt>
                <c:pt idx="209241">
                  <c:v>51.8863840689162</c:v>
                </c:pt>
                <c:pt idx="209242">
                  <c:v>51.886474307391303</c:v>
                </c:pt>
                <c:pt idx="209243">
                  <c:v>51.8865645455775</c:v>
                </c:pt>
                <c:pt idx="209244">
                  <c:v>51.886654783474903</c:v>
                </c:pt>
                <c:pt idx="209245">
                  <c:v>51.886745021083499</c:v>
                </c:pt>
                <c:pt idx="209246">
                  <c:v>51.886835258403202</c:v>
                </c:pt>
                <c:pt idx="209247">
                  <c:v>51.886925495434099</c:v>
                </c:pt>
                <c:pt idx="209248">
                  <c:v>51.887015732176202</c:v>
                </c:pt>
                <c:pt idx="209249">
                  <c:v>51.887105968629399</c:v>
                </c:pt>
                <c:pt idx="209250">
                  <c:v>51.887196204793703</c:v>
                </c:pt>
                <c:pt idx="209251">
                  <c:v>51.8872864406693</c:v>
                </c:pt>
                <c:pt idx="209252">
                  <c:v>51.887376676255897</c:v>
                </c:pt>
                <c:pt idx="209253">
                  <c:v>51.887466911553801</c:v>
                </c:pt>
                <c:pt idx="209254">
                  <c:v>51.887557146562798</c:v>
                </c:pt>
                <c:pt idx="209255">
                  <c:v>51.887647381283003</c:v>
                </c:pt>
                <c:pt idx="209256">
                  <c:v>51.8877376157144</c:v>
                </c:pt>
                <c:pt idx="209257">
                  <c:v>51.887827849856897</c:v>
                </c:pt>
                <c:pt idx="209258">
                  <c:v>51.887918083710602</c:v>
                </c:pt>
                <c:pt idx="209259">
                  <c:v>51.8880083172754</c:v>
                </c:pt>
                <c:pt idx="209260">
                  <c:v>51.888098550551497</c:v>
                </c:pt>
                <c:pt idx="209261">
                  <c:v>51.888188783538602</c:v>
                </c:pt>
                <c:pt idx="209262">
                  <c:v>51.888279016237</c:v>
                </c:pt>
                <c:pt idx="209263">
                  <c:v>51.888369248646597</c:v>
                </c:pt>
                <c:pt idx="209264">
                  <c:v>51.888459480767303</c:v>
                </c:pt>
                <c:pt idx="209265">
                  <c:v>51.8885497125992</c:v>
                </c:pt>
                <c:pt idx="209266">
                  <c:v>51.888639944142199</c:v>
                </c:pt>
                <c:pt idx="209267">
                  <c:v>51.888730175396503</c:v>
                </c:pt>
                <c:pt idx="209268">
                  <c:v>51.888820406361901</c:v>
                </c:pt>
                <c:pt idx="209269">
                  <c:v>51.888910637038499</c:v>
                </c:pt>
                <c:pt idx="209270">
                  <c:v>51.889000867426297</c:v>
                </c:pt>
                <c:pt idx="209271">
                  <c:v>51.889091097525302</c:v>
                </c:pt>
                <c:pt idx="209272">
                  <c:v>51.8891813273354</c:v>
                </c:pt>
                <c:pt idx="209273">
                  <c:v>51.889271556856698</c:v>
                </c:pt>
                <c:pt idx="209274">
                  <c:v>51.889361786089196</c:v>
                </c:pt>
                <c:pt idx="209275">
                  <c:v>51.889452015032901</c:v>
                </c:pt>
                <c:pt idx="209276">
                  <c:v>51.889542243687799</c:v>
                </c:pt>
                <c:pt idx="209277">
                  <c:v>51.889632472053897</c:v>
                </c:pt>
                <c:pt idx="209278">
                  <c:v>51.889722700131102</c:v>
                </c:pt>
                <c:pt idx="209279">
                  <c:v>51.8898129279196</c:v>
                </c:pt>
                <c:pt idx="209280">
                  <c:v>51.889903155419198</c:v>
                </c:pt>
                <c:pt idx="209281">
                  <c:v>51.889993382630003</c:v>
                </c:pt>
                <c:pt idx="209282">
                  <c:v>51.890083609552001</c:v>
                </c:pt>
                <c:pt idx="209283">
                  <c:v>51.890173836185198</c:v>
                </c:pt>
                <c:pt idx="209284">
                  <c:v>51.890264062529603</c:v>
                </c:pt>
                <c:pt idx="209285">
                  <c:v>51.8903542885852</c:v>
                </c:pt>
                <c:pt idx="209286">
                  <c:v>51.890444514351998</c:v>
                </c:pt>
                <c:pt idx="209287">
                  <c:v>51.890534739830002</c:v>
                </c:pt>
                <c:pt idx="209288">
                  <c:v>51.8906249650192</c:v>
                </c:pt>
                <c:pt idx="209289">
                  <c:v>51.890715189919497</c:v>
                </c:pt>
                <c:pt idx="209290">
                  <c:v>51.890805414531101</c:v>
                </c:pt>
                <c:pt idx="209291">
                  <c:v>51.890895638853898</c:v>
                </c:pt>
                <c:pt idx="209292">
                  <c:v>51.890985862887803</c:v>
                </c:pt>
                <c:pt idx="209293">
                  <c:v>51.891076086632999</c:v>
                </c:pt>
                <c:pt idx="209294">
                  <c:v>51.891166310089403</c:v>
                </c:pt>
                <c:pt idx="209295">
                  <c:v>51.8912565332569</c:v>
                </c:pt>
                <c:pt idx="209296">
                  <c:v>51.891346756135697</c:v>
                </c:pt>
                <c:pt idx="209297">
                  <c:v>51.8914369787257</c:v>
                </c:pt>
                <c:pt idx="209298">
                  <c:v>51.891527201026904</c:v>
                </c:pt>
                <c:pt idx="209299">
                  <c:v>51.8916174230393</c:v>
                </c:pt>
                <c:pt idx="209300">
                  <c:v>51.891707644762903</c:v>
                </c:pt>
                <c:pt idx="209301">
                  <c:v>51.891797866197699</c:v>
                </c:pt>
                <c:pt idx="209302">
                  <c:v>51.891888087343702</c:v>
                </c:pt>
                <c:pt idx="209303">
                  <c:v>51.891978308200997</c:v>
                </c:pt>
                <c:pt idx="209304">
                  <c:v>51.8920685287694</c:v>
                </c:pt>
                <c:pt idx="209305">
                  <c:v>51.892158749049003</c:v>
                </c:pt>
                <c:pt idx="209306">
                  <c:v>51.892248969039898</c:v>
                </c:pt>
                <c:pt idx="209307">
                  <c:v>51.892339188742</c:v>
                </c:pt>
                <c:pt idx="209308">
                  <c:v>51.892429408155301</c:v>
                </c:pt>
                <c:pt idx="209309">
                  <c:v>51.892519627279803</c:v>
                </c:pt>
                <c:pt idx="209310">
                  <c:v>51.892609846115498</c:v>
                </c:pt>
                <c:pt idx="209311">
                  <c:v>51.892700064662499</c:v>
                </c:pt>
                <c:pt idx="209312">
                  <c:v>51.8927902829206</c:v>
                </c:pt>
                <c:pt idx="209313">
                  <c:v>51.892880500890001</c:v>
                </c:pt>
                <c:pt idx="209314">
                  <c:v>51.892970718570602</c:v>
                </c:pt>
                <c:pt idx="209315">
                  <c:v>51.893060935962403</c:v>
                </c:pt>
                <c:pt idx="209316">
                  <c:v>51.893151153065503</c:v>
                </c:pt>
                <c:pt idx="209317">
                  <c:v>51.893241369879703</c:v>
                </c:pt>
                <c:pt idx="209318">
                  <c:v>51.893331586405203</c:v>
                </c:pt>
                <c:pt idx="209319">
                  <c:v>51.893421802642003</c:v>
                </c:pt>
                <c:pt idx="209320">
                  <c:v>51.893512018589902</c:v>
                </c:pt>
                <c:pt idx="209321">
                  <c:v>51.893602234249101</c:v>
                </c:pt>
                <c:pt idx="209322">
                  <c:v>51.8936924496195</c:v>
                </c:pt>
                <c:pt idx="209323">
                  <c:v>51.893782664701099</c:v>
                </c:pt>
                <c:pt idx="209324">
                  <c:v>51.893872879493898</c:v>
                </c:pt>
                <c:pt idx="209325">
                  <c:v>51.893963093998003</c:v>
                </c:pt>
                <c:pt idx="209326">
                  <c:v>51.894053308213302</c:v>
                </c:pt>
                <c:pt idx="209327">
                  <c:v>51.894143522139899</c:v>
                </c:pt>
                <c:pt idx="209328">
                  <c:v>51.894233735777703</c:v>
                </c:pt>
                <c:pt idx="209329">
                  <c:v>51.894323949126701</c:v>
                </c:pt>
                <c:pt idx="209330">
                  <c:v>51.894414162186997</c:v>
                </c:pt>
                <c:pt idx="209331">
                  <c:v>51.894504374958402</c:v>
                </c:pt>
                <c:pt idx="209332">
                  <c:v>51.894594587441198</c:v>
                </c:pt>
                <c:pt idx="209333">
                  <c:v>51.894684799635101</c:v>
                </c:pt>
                <c:pt idx="209334">
                  <c:v>51.894775011540297</c:v>
                </c:pt>
                <c:pt idx="209335">
                  <c:v>51.894865223156799</c:v>
                </c:pt>
                <c:pt idx="209336">
                  <c:v>51.894955434484501</c:v>
                </c:pt>
                <c:pt idx="209337">
                  <c:v>51.895045645523403</c:v>
                </c:pt>
                <c:pt idx="209338">
                  <c:v>51.895135856273598</c:v>
                </c:pt>
                <c:pt idx="209339">
                  <c:v>51.895226066734999</c:v>
                </c:pt>
                <c:pt idx="209340">
                  <c:v>51.8953162769076</c:v>
                </c:pt>
                <c:pt idx="209341">
                  <c:v>51.895406486791501</c:v>
                </c:pt>
                <c:pt idx="209342">
                  <c:v>51.895496696386701</c:v>
                </c:pt>
                <c:pt idx="209343">
                  <c:v>51.895586905693101</c:v>
                </c:pt>
                <c:pt idx="209344">
                  <c:v>51.895677114710701</c:v>
                </c:pt>
                <c:pt idx="209345">
                  <c:v>51.8957673234396</c:v>
                </c:pt>
                <c:pt idx="209346">
                  <c:v>51.895857531879699</c:v>
                </c:pt>
                <c:pt idx="209347">
                  <c:v>51.895947740031097</c:v>
                </c:pt>
                <c:pt idx="209348">
                  <c:v>51.896037947893802</c:v>
                </c:pt>
                <c:pt idx="209349">
                  <c:v>51.8961281554677</c:v>
                </c:pt>
                <c:pt idx="209350">
                  <c:v>51.896218362752798</c:v>
                </c:pt>
                <c:pt idx="209351">
                  <c:v>51.896308569749202</c:v>
                </c:pt>
                <c:pt idx="209352">
                  <c:v>51.896398776456898</c:v>
                </c:pt>
                <c:pt idx="209353">
                  <c:v>51.896488982875802</c:v>
                </c:pt>
                <c:pt idx="209354">
                  <c:v>51.896579189005998</c:v>
                </c:pt>
                <c:pt idx="209355">
                  <c:v>51.8966693948474</c:v>
                </c:pt>
                <c:pt idx="209356">
                  <c:v>51.896759600400102</c:v>
                </c:pt>
                <c:pt idx="209357">
                  <c:v>51.896849805663997</c:v>
                </c:pt>
                <c:pt idx="209358">
                  <c:v>51.896940010639199</c:v>
                </c:pt>
                <c:pt idx="209359">
                  <c:v>51.897030215325699</c:v>
                </c:pt>
                <c:pt idx="209360">
                  <c:v>51.8971204197234</c:v>
                </c:pt>
                <c:pt idx="209361">
                  <c:v>51.8972106238324</c:v>
                </c:pt>
                <c:pt idx="209362">
                  <c:v>51.8973008276527</c:v>
                </c:pt>
                <c:pt idx="209363">
                  <c:v>51.897391031184199</c:v>
                </c:pt>
                <c:pt idx="209364">
                  <c:v>51.897481234426998</c:v>
                </c:pt>
                <c:pt idx="209365">
                  <c:v>51.897571437381103</c:v>
                </c:pt>
                <c:pt idx="209366">
                  <c:v>51.897661640046401</c:v>
                </c:pt>
                <c:pt idx="209367">
                  <c:v>51.897751842422998</c:v>
                </c:pt>
                <c:pt idx="209368">
                  <c:v>51.897842044510902</c:v>
                </c:pt>
                <c:pt idx="209369">
                  <c:v>51.897932246309999</c:v>
                </c:pt>
                <c:pt idx="209370">
                  <c:v>51.898022447820502</c:v>
                </c:pt>
                <c:pt idx="209371">
                  <c:v>51.898112649042197</c:v>
                </c:pt>
                <c:pt idx="209372">
                  <c:v>51.8982028499751</c:v>
                </c:pt>
                <c:pt idx="209373">
                  <c:v>51.898293050619301</c:v>
                </c:pt>
                <c:pt idx="209374">
                  <c:v>51.898383250974902</c:v>
                </c:pt>
                <c:pt idx="209375">
                  <c:v>51.898473451041603</c:v>
                </c:pt>
                <c:pt idx="209376">
                  <c:v>51.898563650819703</c:v>
                </c:pt>
                <c:pt idx="209377">
                  <c:v>51.898653850309103</c:v>
                </c:pt>
                <c:pt idx="209378">
                  <c:v>51.898744049509702</c:v>
                </c:pt>
                <c:pt idx="209379">
                  <c:v>51.898834248421601</c:v>
                </c:pt>
                <c:pt idx="209380">
                  <c:v>51.898924447044799</c:v>
                </c:pt>
                <c:pt idx="209381">
                  <c:v>51.899014645379197</c:v>
                </c:pt>
                <c:pt idx="209382">
                  <c:v>51.899104843425</c:v>
                </c:pt>
                <c:pt idx="209383">
                  <c:v>51.899195041181997</c:v>
                </c:pt>
                <c:pt idx="209384">
                  <c:v>51.8992852386504</c:v>
                </c:pt>
                <c:pt idx="209385">
                  <c:v>51.899375435830002</c:v>
                </c:pt>
                <c:pt idx="209386">
                  <c:v>51.899465632720897</c:v>
                </c:pt>
                <c:pt idx="209387">
                  <c:v>51.899555829322999</c:v>
                </c:pt>
                <c:pt idx="209388">
                  <c:v>51.8996460256365</c:v>
                </c:pt>
                <c:pt idx="209389">
                  <c:v>51.8997362216613</c:v>
                </c:pt>
                <c:pt idx="209390">
                  <c:v>51.8998264173973</c:v>
                </c:pt>
                <c:pt idx="209391">
                  <c:v>51.899916612844699</c:v>
                </c:pt>
                <c:pt idx="209392">
                  <c:v>51.900006808003297</c:v>
                </c:pt>
                <c:pt idx="209393">
                  <c:v>51.900097002873203</c:v>
                </c:pt>
                <c:pt idx="209394">
                  <c:v>51.9001871974544</c:v>
                </c:pt>
                <c:pt idx="209395">
                  <c:v>51.900277391746997</c:v>
                </c:pt>
                <c:pt idx="209396">
                  <c:v>51.9003675857508</c:v>
                </c:pt>
                <c:pt idx="209397">
                  <c:v>51.900457779465903</c:v>
                </c:pt>
                <c:pt idx="209398">
                  <c:v>51.900547972892298</c:v>
                </c:pt>
                <c:pt idx="209399">
                  <c:v>51.900638166029999</c:v>
                </c:pt>
                <c:pt idx="209400">
                  <c:v>51.900728358879</c:v>
                </c:pt>
                <c:pt idx="209401">
                  <c:v>51.900818551439301</c:v>
                </c:pt>
                <c:pt idx="209402">
                  <c:v>51.9009087437109</c:v>
                </c:pt>
                <c:pt idx="209403">
                  <c:v>51.900998935693799</c:v>
                </c:pt>
                <c:pt idx="209404">
                  <c:v>51.901089127388097</c:v>
                </c:pt>
                <c:pt idx="209405">
                  <c:v>51.901179318793602</c:v>
                </c:pt>
                <c:pt idx="209406">
                  <c:v>51.901269509910399</c:v>
                </c:pt>
                <c:pt idx="209407">
                  <c:v>51.901359700738503</c:v>
                </c:pt>
                <c:pt idx="209408">
                  <c:v>51.901449891277998</c:v>
                </c:pt>
                <c:pt idx="209409">
                  <c:v>51.901540081528701</c:v>
                </c:pt>
                <c:pt idx="209410">
                  <c:v>51.901630271490802</c:v>
                </c:pt>
                <c:pt idx="209411">
                  <c:v>51.901720461164103</c:v>
                </c:pt>
                <c:pt idx="209412">
                  <c:v>51.901810650548803</c:v>
                </c:pt>
                <c:pt idx="209413">
                  <c:v>51.901900839644803</c:v>
                </c:pt>
                <c:pt idx="209414">
                  <c:v>51.901991028452102</c:v>
                </c:pt>
                <c:pt idx="209415">
                  <c:v>51.9020812169707</c:v>
                </c:pt>
                <c:pt idx="209416">
                  <c:v>51.902171405200598</c:v>
                </c:pt>
                <c:pt idx="209417">
                  <c:v>51.902261593141901</c:v>
                </c:pt>
                <c:pt idx="209418">
                  <c:v>51.902351780794497</c:v>
                </c:pt>
                <c:pt idx="209419">
                  <c:v>51.9024419681583</c:v>
                </c:pt>
                <c:pt idx="209420">
                  <c:v>51.902532155233501</c:v>
                </c:pt>
                <c:pt idx="209421">
                  <c:v>51.902622342020003</c:v>
                </c:pt>
                <c:pt idx="209422">
                  <c:v>51.902712528517903</c:v>
                </c:pt>
                <c:pt idx="209423">
                  <c:v>51.902802714727002</c:v>
                </c:pt>
                <c:pt idx="209424">
                  <c:v>51.902892900647501</c:v>
                </c:pt>
                <c:pt idx="209425">
                  <c:v>51.902983086279299</c:v>
                </c:pt>
                <c:pt idx="209426">
                  <c:v>51.903073271622397</c:v>
                </c:pt>
                <c:pt idx="209427">
                  <c:v>51.9031634566769</c:v>
                </c:pt>
                <c:pt idx="209428">
                  <c:v>51.903253641442703</c:v>
                </c:pt>
                <c:pt idx="209429">
                  <c:v>51.903343825919798</c:v>
                </c:pt>
                <c:pt idx="209430">
                  <c:v>51.903434010108199</c:v>
                </c:pt>
                <c:pt idx="209431">
                  <c:v>51.903524194008</c:v>
                </c:pt>
                <c:pt idx="209432">
                  <c:v>51.903614377619</c:v>
                </c:pt>
                <c:pt idx="209433">
                  <c:v>51.903704560941499</c:v>
                </c:pt>
                <c:pt idx="209434">
                  <c:v>51.903794743975197</c:v>
                </c:pt>
                <c:pt idx="209435">
                  <c:v>51.903884926720302</c:v>
                </c:pt>
                <c:pt idx="209436">
                  <c:v>51.903975109176699</c:v>
                </c:pt>
                <c:pt idx="209437">
                  <c:v>51.904065291344502</c:v>
                </c:pt>
                <c:pt idx="209438">
                  <c:v>51.904155473223497</c:v>
                </c:pt>
                <c:pt idx="209439">
                  <c:v>51.904245654813998</c:v>
                </c:pt>
                <c:pt idx="209440">
                  <c:v>51.904335836115699</c:v>
                </c:pt>
                <c:pt idx="209441">
                  <c:v>51.904426017128799</c:v>
                </c:pt>
                <c:pt idx="209442">
                  <c:v>51.904516197853198</c:v>
                </c:pt>
                <c:pt idx="209443">
                  <c:v>51.904606378289003</c:v>
                </c:pt>
                <c:pt idx="209444">
                  <c:v>51.9046965584361</c:v>
                </c:pt>
                <c:pt idx="209445">
                  <c:v>51.904786738294597</c:v>
                </c:pt>
                <c:pt idx="209446">
                  <c:v>51.904876917864399</c:v>
                </c:pt>
                <c:pt idx="209447">
                  <c:v>51.904967097145501</c:v>
                </c:pt>
                <c:pt idx="209448">
                  <c:v>51.905057276138002</c:v>
                </c:pt>
                <c:pt idx="209449">
                  <c:v>51.905147454841803</c:v>
                </c:pt>
                <c:pt idx="209450">
                  <c:v>51.905237633257002</c:v>
                </c:pt>
                <c:pt idx="209451">
                  <c:v>51.905327811383501</c:v>
                </c:pt>
                <c:pt idx="209452">
                  <c:v>51.905417989221398</c:v>
                </c:pt>
                <c:pt idx="209453">
                  <c:v>51.905508166770602</c:v>
                </c:pt>
                <c:pt idx="209454">
                  <c:v>51.905598344031198</c:v>
                </c:pt>
                <c:pt idx="209455">
                  <c:v>51.9056885210031</c:v>
                </c:pt>
                <c:pt idx="209456">
                  <c:v>51.905778697686401</c:v>
                </c:pt>
                <c:pt idx="209457">
                  <c:v>51.905868874081001</c:v>
                </c:pt>
                <c:pt idx="209458">
                  <c:v>51.905959050187001</c:v>
                </c:pt>
                <c:pt idx="209459">
                  <c:v>51.906049226004299</c:v>
                </c:pt>
                <c:pt idx="209460">
                  <c:v>51.906139401532997</c:v>
                </c:pt>
                <c:pt idx="209461">
                  <c:v>51.906229576773001</c:v>
                </c:pt>
                <c:pt idx="209462">
                  <c:v>51.906319751724403</c:v>
                </c:pt>
                <c:pt idx="209463">
                  <c:v>51.906409926387198</c:v>
                </c:pt>
                <c:pt idx="209464">
                  <c:v>51.906500100761299</c:v>
                </c:pt>
                <c:pt idx="209465">
                  <c:v>51.906590274846799</c:v>
                </c:pt>
                <c:pt idx="209466">
                  <c:v>51.906680448643598</c:v>
                </c:pt>
                <c:pt idx="209467">
                  <c:v>51.906770622151797</c:v>
                </c:pt>
                <c:pt idx="209468">
                  <c:v>51.906860795371401</c:v>
                </c:pt>
                <c:pt idx="209469">
                  <c:v>51.906950968302297</c:v>
                </c:pt>
                <c:pt idx="209470">
                  <c:v>51.9070411409446</c:v>
                </c:pt>
                <c:pt idx="209471">
                  <c:v>51.907131313298201</c:v>
                </c:pt>
                <c:pt idx="209472">
                  <c:v>51.907221485363301</c:v>
                </c:pt>
                <c:pt idx="209473">
                  <c:v>51.907311657139701</c:v>
                </c:pt>
                <c:pt idx="209474">
                  <c:v>51.9074018286274</c:v>
                </c:pt>
                <c:pt idx="209475">
                  <c:v>51.907491999826497</c:v>
                </c:pt>
                <c:pt idx="209476">
                  <c:v>51.907582170737001</c:v>
                </c:pt>
                <c:pt idx="209477">
                  <c:v>51.907672341358897</c:v>
                </c:pt>
                <c:pt idx="209478">
                  <c:v>51.907762511692098</c:v>
                </c:pt>
                <c:pt idx="209479">
                  <c:v>51.907852681736699</c:v>
                </c:pt>
                <c:pt idx="209480">
                  <c:v>51.907942851492699</c:v>
                </c:pt>
                <c:pt idx="209481">
                  <c:v>51.908033020960097</c:v>
                </c:pt>
                <c:pt idx="209482">
                  <c:v>51.908123190138802</c:v>
                </c:pt>
                <c:pt idx="209483">
                  <c:v>51.908213359028899</c:v>
                </c:pt>
                <c:pt idx="209484">
                  <c:v>51.908303527630402</c:v>
                </c:pt>
                <c:pt idx="209485">
                  <c:v>51.908393695943303</c:v>
                </c:pt>
                <c:pt idx="209486">
                  <c:v>51.908483863967497</c:v>
                </c:pt>
                <c:pt idx="209487">
                  <c:v>51.908574031703203</c:v>
                </c:pt>
                <c:pt idx="209488">
                  <c:v>51.908664199150202</c:v>
                </c:pt>
                <c:pt idx="209489">
                  <c:v>51.9087543663086</c:v>
                </c:pt>
                <c:pt idx="209490">
                  <c:v>51.908844533178303</c:v>
                </c:pt>
                <c:pt idx="209491">
                  <c:v>51.908934699759499</c:v>
                </c:pt>
                <c:pt idx="209492">
                  <c:v>51.909024866052</c:v>
                </c:pt>
                <c:pt idx="209493">
                  <c:v>51.909115032056</c:v>
                </c:pt>
                <c:pt idx="209494">
                  <c:v>51.9092051977713</c:v>
                </c:pt>
                <c:pt idx="209495">
                  <c:v>51.909295363197998</c:v>
                </c:pt>
                <c:pt idx="209496">
                  <c:v>51.909385528336102</c:v>
                </c:pt>
                <c:pt idx="209497">
                  <c:v>51.909475693185499</c:v>
                </c:pt>
                <c:pt idx="209498">
                  <c:v>51.909565857746401</c:v>
                </c:pt>
                <c:pt idx="209499">
                  <c:v>51.909656022018702</c:v>
                </c:pt>
                <c:pt idx="209500">
                  <c:v>51.909746186002302</c:v>
                </c:pt>
                <c:pt idx="209501">
                  <c:v>51.9098363496974</c:v>
                </c:pt>
                <c:pt idx="209502">
                  <c:v>51.909926513103798</c:v>
                </c:pt>
                <c:pt idx="209503">
                  <c:v>51.910016676221701</c:v>
                </c:pt>
                <c:pt idx="209504">
                  <c:v>51.910106839050897</c:v>
                </c:pt>
                <c:pt idx="209505">
                  <c:v>51.910197001591499</c:v>
                </c:pt>
                <c:pt idx="209506">
                  <c:v>51.910287163843499</c:v>
                </c:pt>
                <c:pt idx="209507">
                  <c:v>51.910377325806998</c:v>
                </c:pt>
                <c:pt idx="209508">
                  <c:v>51.910467487481803</c:v>
                </c:pt>
                <c:pt idx="209509">
                  <c:v>51.910557648868</c:v>
                </c:pt>
                <c:pt idx="209510">
                  <c:v>51.910647809965603</c:v>
                </c:pt>
                <c:pt idx="209511">
                  <c:v>51.910737970774697</c:v>
                </c:pt>
                <c:pt idx="209512">
                  <c:v>51.910828131295098</c:v>
                </c:pt>
                <c:pt idx="209513">
                  <c:v>51.910918291526897</c:v>
                </c:pt>
                <c:pt idx="209514">
                  <c:v>51.911008451470202</c:v>
                </c:pt>
                <c:pt idx="209515">
                  <c:v>51.9110986111248</c:v>
                </c:pt>
                <c:pt idx="209516">
                  <c:v>51.911188770490902</c:v>
                </c:pt>
                <c:pt idx="209517">
                  <c:v>51.911278929568297</c:v>
                </c:pt>
                <c:pt idx="209518">
                  <c:v>51.911369088357198</c:v>
                </c:pt>
                <c:pt idx="209519">
                  <c:v>51.911459246857497</c:v>
                </c:pt>
                <c:pt idx="209520">
                  <c:v>51.911549405069202</c:v>
                </c:pt>
                <c:pt idx="209521">
                  <c:v>51.911639562992299</c:v>
                </c:pt>
                <c:pt idx="209522">
                  <c:v>51.911729720626802</c:v>
                </c:pt>
                <c:pt idx="209523">
                  <c:v>51.911819877972697</c:v>
                </c:pt>
                <c:pt idx="209524">
                  <c:v>51.911910035030097</c:v>
                </c:pt>
                <c:pt idx="209525">
                  <c:v>51.912000191798803</c:v>
                </c:pt>
                <c:pt idx="209526">
                  <c:v>51.912090348279001</c:v>
                </c:pt>
                <c:pt idx="209527">
                  <c:v>51.912180504470598</c:v>
                </c:pt>
                <c:pt idx="209528">
                  <c:v>51.912270660373601</c:v>
                </c:pt>
                <c:pt idx="209529">
                  <c:v>51.912360815988002</c:v>
                </c:pt>
                <c:pt idx="209530">
                  <c:v>51.912450971313902</c:v>
                </c:pt>
                <c:pt idx="209531">
                  <c:v>51.912541126351101</c:v>
                </c:pt>
                <c:pt idx="209532">
                  <c:v>51.912631281099799</c:v>
                </c:pt>
                <c:pt idx="209533">
                  <c:v>51.912721435559902</c:v>
                </c:pt>
                <c:pt idx="209534">
                  <c:v>51.912811589731497</c:v>
                </c:pt>
                <c:pt idx="209535">
                  <c:v>51.912901743614398</c:v>
                </c:pt>
                <c:pt idx="209536">
                  <c:v>51.912991897208798</c:v>
                </c:pt>
                <c:pt idx="209537">
                  <c:v>51.913082050514603</c:v>
                </c:pt>
                <c:pt idx="209538">
                  <c:v>51.9131722035319</c:v>
                </c:pt>
                <c:pt idx="209539">
                  <c:v>51.913262356260603</c:v>
                </c:pt>
                <c:pt idx="209540">
                  <c:v>51.913352508700697</c:v>
                </c:pt>
                <c:pt idx="209541">
                  <c:v>51.913442660852198</c:v>
                </c:pt>
                <c:pt idx="209542">
                  <c:v>51.913532812715097</c:v>
                </c:pt>
                <c:pt idx="209543">
                  <c:v>51.913622964289502</c:v>
                </c:pt>
                <c:pt idx="209544">
                  <c:v>51.913713115575398</c:v>
                </c:pt>
                <c:pt idx="209545">
                  <c:v>51.9138032665726</c:v>
                </c:pt>
                <c:pt idx="209546">
                  <c:v>51.913893417281301</c:v>
                </c:pt>
                <c:pt idx="209547">
                  <c:v>51.913983567701401</c:v>
                </c:pt>
                <c:pt idx="209548">
                  <c:v>51.914073717832999</c:v>
                </c:pt>
                <c:pt idx="209549">
                  <c:v>51.914163867676002</c:v>
                </c:pt>
                <c:pt idx="209550">
                  <c:v>51.914254017230398</c:v>
                </c:pt>
                <c:pt idx="209551">
                  <c:v>51.914344166496299</c:v>
                </c:pt>
                <c:pt idx="209552">
                  <c:v>51.914434315473599</c:v>
                </c:pt>
                <c:pt idx="209553">
                  <c:v>51.914524464162398</c:v>
                </c:pt>
                <c:pt idx="209554">
                  <c:v>51.914614612562602</c:v>
                </c:pt>
                <c:pt idx="209555">
                  <c:v>51.914704760674297</c:v>
                </c:pt>
                <c:pt idx="209556">
                  <c:v>51.914794908497299</c:v>
                </c:pt>
                <c:pt idx="209557">
                  <c:v>51.914885056031899</c:v>
                </c:pt>
                <c:pt idx="209558">
                  <c:v>51.914975203277898</c:v>
                </c:pt>
                <c:pt idx="209559">
                  <c:v>51.915065350235302</c:v>
                </c:pt>
                <c:pt idx="209560">
                  <c:v>51.915155496904198</c:v>
                </c:pt>
                <c:pt idx="209561">
                  <c:v>51.9152456432845</c:v>
                </c:pt>
                <c:pt idx="209562">
                  <c:v>51.9153357893763</c:v>
                </c:pt>
                <c:pt idx="209563">
                  <c:v>51.915425935179499</c:v>
                </c:pt>
                <c:pt idx="209564">
                  <c:v>51.915516080694204</c:v>
                </c:pt>
                <c:pt idx="209565">
                  <c:v>51.9156062259203</c:v>
                </c:pt>
                <c:pt idx="209566">
                  <c:v>51.915696370857901</c:v>
                </c:pt>
                <c:pt idx="209567">
                  <c:v>51.915786515506902</c:v>
                </c:pt>
                <c:pt idx="209568">
                  <c:v>51.915876659867401</c:v>
                </c:pt>
                <c:pt idx="209569">
                  <c:v>51.915966803939298</c:v>
                </c:pt>
                <c:pt idx="209570">
                  <c:v>51.916056947722701</c:v>
                </c:pt>
                <c:pt idx="209571">
                  <c:v>51.916147091217603</c:v>
                </c:pt>
                <c:pt idx="209572">
                  <c:v>51.916237234423903</c:v>
                </c:pt>
                <c:pt idx="209573">
                  <c:v>51.916327377341702</c:v>
                </c:pt>
                <c:pt idx="209574">
                  <c:v>51.916417519970899</c:v>
                </c:pt>
                <c:pt idx="209575">
                  <c:v>51.916507662311602</c:v>
                </c:pt>
                <c:pt idx="209576">
                  <c:v>51.916597804363803</c:v>
                </c:pt>
                <c:pt idx="209577">
                  <c:v>51.916687946127396</c:v>
                </c:pt>
                <c:pt idx="209578">
                  <c:v>51.916778087602502</c:v>
                </c:pt>
                <c:pt idx="209579">
                  <c:v>51.916868228789099</c:v>
                </c:pt>
                <c:pt idx="209580">
                  <c:v>51.916958369687102</c:v>
                </c:pt>
                <c:pt idx="209581">
                  <c:v>51.917048510296603</c:v>
                </c:pt>
                <c:pt idx="209582">
                  <c:v>51.917138650617503</c:v>
                </c:pt>
                <c:pt idx="209583">
                  <c:v>51.91722879065</c:v>
                </c:pt>
                <c:pt idx="209584">
                  <c:v>51.917318930393897</c:v>
                </c:pt>
                <c:pt idx="209585">
                  <c:v>51.917409069849199</c:v>
                </c:pt>
                <c:pt idx="209586">
                  <c:v>51.9174992090161</c:v>
                </c:pt>
                <c:pt idx="209587">
                  <c:v>51.917589347894399</c:v>
                </c:pt>
                <c:pt idx="209588">
                  <c:v>51.917679486484197</c:v>
                </c:pt>
                <c:pt idx="209589">
                  <c:v>51.9177696247854</c:v>
                </c:pt>
                <c:pt idx="209590">
                  <c:v>51.917859762798102</c:v>
                </c:pt>
                <c:pt idx="209591">
                  <c:v>51.917949900522402</c:v>
                </c:pt>
                <c:pt idx="209592">
                  <c:v>51.918040037958001</c:v>
                </c:pt>
                <c:pt idx="209593">
                  <c:v>51.918130175105198</c:v>
                </c:pt>
                <c:pt idx="209594">
                  <c:v>51.9182203119639</c:v>
                </c:pt>
                <c:pt idx="209595">
                  <c:v>51.918310448534001</c:v>
                </c:pt>
                <c:pt idx="209596">
                  <c:v>51.9184005848156</c:v>
                </c:pt>
                <c:pt idx="209597">
                  <c:v>51.918490720808698</c:v>
                </c:pt>
                <c:pt idx="209598">
                  <c:v>51.918580856513202</c:v>
                </c:pt>
                <c:pt idx="209599">
                  <c:v>51.918670991929297</c:v>
                </c:pt>
                <c:pt idx="209600">
                  <c:v>51.918761127056797</c:v>
                </c:pt>
                <c:pt idx="209601">
                  <c:v>51.918851261895803</c:v>
                </c:pt>
                <c:pt idx="209602">
                  <c:v>51.918941396446399</c:v>
                </c:pt>
                <c:pt idx="209603">
                  <c:v>51.919031530708402</c:v>
                </c:pt>
                <c:pt idx="209604">
                  <c:v>51.919121664681803</c:v>
                </c:pt>
                <c:pt idx="209605">
                  <c:v>51.919211798366803</c:v>
                </c:pt>
                <c:pt idx="209606">
                  <c:v>51.9193019317633</c:v>
                </c:pt>
                <c:pt idx="209607">
                  <c:v>51.919392064871197</c:v>
                </c:pt>
                <c:pt idx="209608">
                  <c:v>51.919482197690698</c:v>
                </c:pt>
                <c:pt idx="209609">
                  <c:v>51.919572330221598</c:v>
                </c:pt>
                <c:pt idx="209610">
                  <c:v>51.919662462463997</c:v>
                </c:pt>
                <c:pt idx="209611">
                  <c:v>51.919752594418</c:v>
                </c:pt>
                <c:pt idx="209612">
                  <c:v>51.919842726083402</c:v>
                </c:pt>
                <c:pt idx="209613">
                  <c:v>51.919932857460303</c:v>
                </c:pt>
                <c:pt idx="209614">
                  <c:v>51.920022988548702</c:v>
                </c:pt>
                <c:pt idx="209615">
                  <c:v>51.920113119348699</c:v>
                </c:pt>
                <c:pt idx="209616">
                  <c:v>51.920203249860101</c:v>
                </c:pt>
                <c:pt idx="209617">
                  <c:v>51.920293380083002</c:v>
                </c:pt>
                <c:pt idx="209618">
                  <c:v>51.920383510017402</c:v>
                </c:pt>
                <c:pt idx="209619">
                  <c:v>51.9204736396633</c:v>
                </c:pt>
                <c:pt idx="209620">
                  <c:v>51.920563769020802</c:v>
                </c:pt>
                <c:pt idx="209621">
                  <c:v>51.920653898089697</c:v>
                </c:pt>
                <c:pt idx="209622">
                  <c:v>51.920744026870103</c:v>
                </c:pt>
                <c:pt idx="209623">
                  <c:v>51.920834155362002</c:v>
                </c:pt>
                <c:pt idx="209624">
                  <c:v>51.920924283565498</c:v>
                </c:pt>
                <c:pt idx="209625">
                  <c:v>51.9210144114804</c:v>
                </c:pt>
                <c:pt idx="209626">
                  <c:v>51.921104539106899</c:v>
                </c:pt>
                <c:pt idx="209627">
                  <c:v>51.921194666444897</c:v>
                </c:pt>
                <c:pt idx="209628">
                  <c:v>51.921284793494401</c:v>
                </c:pt>
                <c:pt idx="209629">
                  <c:v>51.921374920255303</c:v>
                </c:pt>
                <c:pt idx="209630">
                  <c:v>51.921465046727803</c:v>
                </c:pt>
                <c:pt idx="209631">
                  <c:v>51.921555172911901</c:v>
                </c:pt>
                <c:pt idx="209632">
                  <c:v>51.921645298807398</c:v>
                </c:pt>
                <c:pt idx="209633">
                  <c:v>51.9217354244144</c:v>
                </c:pt>
                <c:pt idx="209634">
                  <c:v>51.921825549733001</c:v>
                </c:pt>
                <c:pt idx="209635">
                  <c:v>51.921915674763099</c:v>
                </c:pt>
                <c:pt idx="209636">
                  <c:v>51.922005799504703</c:v>
                </c:pt>
                <c:pt idx="209637">
                  <c:v>51.922095923957798</c:v>
                </c:pt>
                <c:pt idx="209638">
                  <c:v>51.922186048122398</c:v>
                </c:pt>
                <c:pt idx="209639">
                  <c:v>51.922276171998597</c:v>
                </c:pt>
                <c:pt idx="209640">
                  <c:v>51.922366295586301</c:v>
                </c:pt>
                <c:pt idx="209641">
                  <c:v>51.922456418885503</c:v>
                </c:pt>
                <c:pt idx="209642">
                  <c:v>51.922546541896203</c:v>
                </c:pt>
                <c:pt idx="209643">
                  <c:v>51.922636664618402</c:v>
                </c:pt>
                <c:pt idx="209644">
                  <c:v>51.922726787052198</c:v>
                </c:pt>
                <c:pt idx="209645">
                  <c:v>51.9228169091975</c:v>
                </c:pt>
                <c:pt idx="209646">
                  <c:v>51.922907031054301</c:v>
                </c:pt>
                <c:pt idx="209647">
                  <c:v>51.922997152622699</c:v>
                </c:pt>
                <c:pt idx="209648">
                  <c:v>51.923087273902603</c:v>
                </c:pt>
                <c:pt idx="209649">
                  <c:v>51.923177394893997</c:v>
                </c:pt>
                <c:pt idx="209650">
                  <c:v>51.923267515596898</c:v>
                </c:pt>
                <c:pt idx="209651">
                  <c:v>51.923357636011403</c:v>
                </c:pt>
                <c:pt idx="209652">
                  <c:v>51.923447756137399</c:v>
                </c:pt>
                <c:pt idx="209653">
                  <c:v>51.923537875974901</c:v>
                </c:pt>
                <c:pt idx="209654">
                  <c:v>51.923627995524001</c:v>
                </c:pt>
                <c:pt idx="209655">
                  <c:v>51.923718114784599</c:v>
                </c:pt>
                <c:pt idx="209656">
                  <c:v>51.923808233756802</c:v>
                </c:pt>
                <c:pt idx="209657">
                  <c:v>51.923898352440503</c:v>
                </c:pt>
                <c:pt idx="209658">
                  <c:v>51.923988470835702</c:v>
                </c:pt>
                <c:pt idx="209659">
                  <c:v>51.9240785889424</c:v>
                </c:pt>
                <c:pt idx="209660">
                  <c:v>51.924168706760703</c:v>
                </c:pt>
                <c:pt idx="209661">
                  <c:v>51.924258824290597</c:v>
                </c:pt>
                <c:pt idx="209662">
                  <c:v>51.924348941532003</c:v>
                </c:pt>
                <c:pt idx="209663">
                  <c:v>51.9244390584849</c:v>
                </c:pt>
                <c:pt idx="209664">
                  <c:v>51.924529175149402</c:v>
                </c:pt>
                <c:pt idx="209665">
                  <c:v>51.924619291525403</c:v>
                </c:pt>
                <c:pt idx="209666">
                  <c:v>51.924709407612902</c:v>
                </c:pt>
                <c:pt idx="209667">
                  <c:v>51.924799523411998</c:v>
                </c:pt>
                <c:pt idx="209668">
                  <c:v>51.9248896389227</c:v>
                </c:pt>
                <c:pt idx="209669">
                  <c:v>51.9249797541449</c:v>
                </c:pt>
                <c:pt idx="209670">
                  <c:v>51.925069869078698</c:v>
                </c:pt>
                <c:pt idx="209671">
                  <c:v>51.925159983724001</c:v>
                </c:pt>
                <c:pt idx="209672">
                  <c:v>51.925250098080802</c:v>
                </c:pt>
                <c:pt idx="209673">
                  <c:v>51.925340212149202</c:v>
                </c:pt>
                <c:pt idx="209674">
                  <c:v>51.925430325929199</c:v>
                </c:pt>
                <c:pt idx="209675">
                  <c:v>51.925520439420701</c:v>
                </c:pt>
                <c:pt idx="209676">
                  <c:v>51.925610552623702</c:v>
                </c:pt>
                <c:pt idx="209677">
                  <c:v>51.9257006655384</c:v>
                </c:pt>
                <c:pt idx="209678">
                  <c:v>51.925790778164597</c:v>
                </c:pt>
                <c:pt idx="209679">
                  <c:v>51.925880890502299</c:v>
                </c:pt>
                <c:pt idx="209680">
                  <c:v>51.925971002551599</c:v>
                </c:pt>
                <c:pt idx="209681">
                  <c:v>51.926061114312397</c:v>
                </c:pt>
                <c:pt idx="209682">
                  <c:v>51.9261512257848</c:v>
                </c:pt>
                <c:pt idx="209683">
                  <c:v>51.926241336968801</c:v>
                </c:pt>
                <c:pt idx="209684">
                  <c:v>51.926331447864399</c:v>
                </c:pt>
                <c:pt idx="209685">
                  <c:v>51.926421558471503</c:v>
                </c:pt>
                <c:pt idx="209686">
                  <c:v>51.926511668790098</c:v>
                </c:pt>
                <c:pt idx="209687">
                  <c:v>51.926601778820398</c:v>
                </c:pt>
                <c:pt idx="209688">
                  <c:v>51.926691888562097</c:v>
                </c:pt>
                <c:pt idx="209689">
                  <c:v>51.9267819980155</c:v>
                </c:pt>
                <c:pt idx="209690">
                  <c:v>51.926872107180401</c:v>
                </c:pt>
                <c:pt idx="209691">
                  <c:v>51.9269622160569</c:v>
                </c:pt>
                <c:pt idx="209692">
                  <c:v>51.927052324644997</c:v>
                </c:pt>
                <c:pt idx="209693">
                  <c:v>51.927142432944599</c:v>
                </c:pt>
                <c:pt idx="209694">
                  <c:v>51.927232540955799</c:v>
                </c:pt>
                <c:pt idx="209695">
                  <c:v>51.927322648678597</c:v>
                </c:pt>
                <c:pt idx="209696">
                  <c:v>51.927412756113</c:v>
                </c:pt>
                <c:pt idx="209697">
                  <c:v>51.927502863258901</c:v>
                </c:pt>
                <c:pt idx="209698">
                  <c:v>51.9275929701164</c:v>
                </c:pt>
                <c:pt idx="209699">
                  <c:v>51.927683076685497</c:v>
                </c:pt>
                <c:pt idx="209700">
                  <c:v>51.927773182966199</c:v>
                </c:pt>
                <c:pt idx="209701">
                  <c:v>51.927863288958399</c:v>
                </c:pt>
                <c:pt idx="209702">
                  <c:v>51.927953394662197</c:v>
                </c:pt>
                <c:pt idx="209703">
                  <c:v>51.9280435000776</c:v>
                </c:pt>
                <c:pt idx="209704">
                  <c:v>51.9281336052046</c:v>
                </c:pt>
                <c:pt idx="209705">
                  <c:v>51.928223710043099</c:v>
                </c:pt>
                <c:pt idx="209706">
                  <c:v>51.928313814593302</c:v>
                </c:pt>
                <c:pt idx="209707">
                  <c:v>51.928403918854997</c:v>
                </c:pt>
                <c:pt idx="209708">
                  <c:v>51.928494022828303</c:v>
                </c:pt>
                <c:pt idx="209709">
                  <c:v>51.928584126513201</c:v>
                </c:pt>
                <c:pt idx="209710">
                  <c:v>51.928674229909703</c:v>
                </c:pt>
                <c:pt idx="209711">
                  <c:v>51.928764333017703</c:v>
                </c:pt>
                <c:pt idx="209712">
                  <c:v>51.928854435837401</c:v>
                </c:pt>
                <c:pt idx="209713">
                  <c:v>51.928944538368597</c:v>
                </c:pt>
                <c:pt idx="209714">
                  <c:v>51.929034640611398</c:v>
                </c:pt>
                <c:pt idx="209715">
                  <c:v>51.929124742565897</c:v>
                </c:pt>
                <c:pt idx="209716">
                  <c:v>51.9292148442319</c:v>
                </c:pt>
                <c:pt idx="209717">
                  <c:v>51.929304945609502</c:v>
                </c:pt>
                <c:pt idx="209718">
                  <c:v>51.929395046698701</c:v>
                </c:pt>
                <c:pt idx="209719">
                  <c:v>51.929485147499499</c:v>
                </c:pt>
                <c:pt idx="209720">
                  <c:v>51.929575248011901</c:v>
                </c:pt>
                <c:pt idx="209721">
                  <c:v>51.929665348235801</c:v>
                </c:pt>
                <c:pt idx="209722">
                  <c:v>51.929755448171399</c:v>
                </c:pt>
                <c:pt idx="209723">
                  <c:v>51.929845547818601</c:v>
                </c:pt>
                <c:pt idx="209724">
                  <c:v>51.929935647177402</c:v>
                </c:pt>
                <c:pt idx="209725">
                  <c:v>51.9300257462478</c:v>
                </c:pt>
                <c:pt idx="209726">
                  <c:v>51.930115845029697</c:v>
                </c:pt>
                <c:pt idx="209727">
                  <c:v>51.930205943523298</c:v>
                </c:pt>
                <c:pt idx="209728">
                  <c:v>51.930296041728496</c:v>
                </c:pt>
                <c:pt idx="209729">
                  <c:v>51.9303861396453</c:v>
                </c:pt>
                <c:pt idx="209730">
                  <c:v>51.930476237273702</c:v>
                </c:pt>
                <c:pt idx="209731">
                  <c:v>51.930566334613701</c:v>
                </c:pt>
                <c:pt idx="209732">
                  <c:v>51.930656431665298</c:v>
                </c:pt>
                <c:pt idx="209733">
                  <c:v>51.9307465284285</c:v>
                </c:pt>
                <c:pt idx="209734">
                  <c:v>51.9308366249033</c:v>
                </c:pt>
                <c:pt idx="209735">
                  <c:v>51.930926721089797</c:v>
                </c:pt>
                <c:pt idx="209736">
                  <c:v>51.9310168169878</c:v>
                </c:pt>
                <c:pt idx="209737">
                  <c:v>51.9311069125975</c:v>
                </c:pt>
                <c:pt idx="209738">
                  <c:v>51.931197007918698</c:v>
                </c:pt>
                <c:pt idx="209739">
                  <c:v>51.9312871029516</c:v>
                </c:pt>
                <c:pt idx="209740">
                  <c:v>51.931377197696101</c:v>
                </c:pt>
                <c:pt idx="209741">
                  <c:v>51.931467292152199</c:v>
                </c:pt>
                <c:pt idx="209742">
                  <c:v>51.931557386319902</c:v>
                </c:pt>
                <c:pt idx="209743">
                  <c:v>51.931647480199203</c:v>
                </c:pt>
                <c:pt idx="209744">
                  <c:v>51.931737573790201</c:v>
                </c:pt>
                <c:pt idx="209745">
                  <c:v>51.931827667092797</c:v>
                </c:pt>
                <c:pt idx="209746">
                  <c:v>51.931917760106998</c:v>
                </c:pt>
                <c:pt idx="209747">
                  <c:v>51.932007852832797</c:v>
                </c:pt>
                <c:pt idx="209748">
                  <c:v>51.932097945270201</c:v>
                </c:pt>
                <c:pt idx="209749">
                  <c:v>51.932188037419301</c:v>
                </c:pt>
                <c:pt idx="209750">
                  <c:v>51.932278129279901</c:v>
                </c:pt>
                <c:pt idx="209751">
                  <c:v>51.932368220852197</c:v>
                </c:pt>
                <c:pt idx="209752">
                  <c:v>51.932458312136198</c:v>
                </c:pt>
                <c:pt idx="209753">
                  <c:v>51.932548403131698</c:v>
                </c:pt>
                <c:pt idx="209754">
                  <c:v>51.932638493838901</c:v>
                </c:pt>
                <c:pt idx="209755">
                  <c:v>51.932728584257703</c:v>
                </c:pt>
                <c:pt idx="209756">
                  <c:v>51.932818674388201</c:v>
                </c:pt>
                <c:pt idx="209757">
                  <c:v>51.932908764230199</c:v>
                </c:pt>
                <c:pt idx="209758">
                  <c:v>51.9329988537839</c:v>
                </c:pt>
                <c:pt idx="209759">
                  <c:v>51.933088943049199</c:v>
                </c:pt>
                <c:pt idx="209760">
                  <c:v>51.933179032026203</c:v>
                </c:pt>
                <c:pt idx="209761">
                  <c:v>51.933269120714797</c:v>
                </c:pt>
                <c:pt idx="209762">
                  <c:v>51.933359209114997</c:v>
                </c:pt>
                <c:pt idx="209763">
                  <c:v>51.9334492972269</c:v>
                </c:pt>
                <c:pt idx="209764">
                  <c:v>51.933539385050402</c:v>
                </c:pt>
                <c:pt idx="209765">
                  <c:v>51.933629472585501</c:v>
                </c:pt>
                <c:pt idx="209766">
                  <c:v>51.933719559832298</c:v>
                </c:pt>
                <c:pt idx="209767">
                  <c:v>51.933809646790699</c:v>
                </c:pt>
                <c:pt idx="209768">
                  <c:v>51.933899733460798</c:v>
                </c:pt>
                <c:pt idx="209769">
                  <c:v>51.933989819842402</c:v>
                </c:pt>
                <c:pt idx="209770">
                  <c:v>51.934079905935803</c:v>
                </c:pt>
                <c:pt idx="209771">
                  <c:v>51.934169991740802</c:v>
                </c:pt>
                <c:pt idx="209772">
                  <c:v>51.934260077257399</c:v>
                </c:pt>
                <c:pt idx="209773">
                  <c:v>51.9343501624856</c:v>
                </c:pt>
                <c:pt idx="209774">
                  <c:v>51.934440247425599</c:v>
                </c:pt>
                <c:pt idx="209775">
                  <c:v>51.934530332077102</c:v>
                </c:pt>
                <c:pt idx="209776">
                  <c:v>51.934620416440303</c:v>
                </c:pt>
                <c:pt idx="209777">
                  <c:v>51.934710500515202</c:v>
                </c:pt>
                <c:pt idx="209778">
                  <c:v>51.934800584301698</c:v>
                </c:pt>
                <c:pt idx="209779">
                  <c:v>51.934890667799799</c:v>
                </c:pt>
                <c:pt idx="209780">
                  <c:v>51.934980751009597</c:v>
                </c:pt>
                <c:pt idx="209781">
                  <c:v>51.9350708339311</c:v>
                </c:pt>
                <c:pt idx="209782">
                  <c:v>51.9351609165642</c:v>
                </c:pt>
                <c:pt idx="209783">
                  <c:v>51.935250998908899</c:v>
                </c:pt>
                <c:pt idx="209784">
                  <c:v>51.935341080965301</c:v>
                </c:pt>
                <c:pt idx="209785">
                  <c:v>51.935431162733401</c:v>
                </c:pt>
                <c:pt idx="209786">
                  <c:v>51.935521244213099</c:v>
                </c:pt>
                <c:pt idx="209787">
                  <c:v>51.935611325404501</c:v>
                </c:pt>
                <c:pt idx="209788">
                  <c:v>51.935701406307501</c:v>
                </c:pt>
                <c:pt idx="209789">
                  <c:v>51.935791486922199</c:v>
                </c:pt>
                <c:pt idx="209790">
                  <c:v>51.9358815672486</c:v>
                </c:pt>
                <c:pt idx="209791">
                  <c:v>51.9359716472866</c:v>
                </c:pt>
                <c:pt idx="209792">
                  <c:v>51.936061727036297</c:v>
                </c:pt>
                <c:pt idx="209793">
                  <c:v>51.936151806497598</c:v>
                </c:pt>
                <c:pt idx="209794">
                  <c:v>51.936241885670597</c:v>
                </c:pt>
                <c:pt idx="209795">
                  <c:v>51.936331964555301</c:v>
                </c:pt>
                <c:pt idx="209796">
                  <c:v>51.936422043151701</c:v>
                </c:pt>
                <c:pt idx="209797">
                  <c:v>51.9365121214597</c:v>
                </c:pt>
                <c:pt idx="209798">
                  <c:v>51.936602199479303</c:v>
                </c:pt>
                <c:pt idx="209799">
                  <c:v>51.936692277210703</c:v>
                </c:pt>
                <c:pt idx="209800">
                  <c:v>51.936782354653701</c:v>
                </c:pt>
                <c:pt idx="209801">
                  <c:v>51.936872431808403</c:v>
                </c:pt>
                <c:pt idx="209802">
                  <c:v>51.936962508674704</c:v>
                </c:pt>
                <c:pt idx="209803">
                  <c:v>51.937052585252701</c:v>
                </c:pt>
                <c:pt idx="209804">
                  <c:v>51.937142661542403</c:v>
                </c:pt>
                <c:pt idx="209805">
                  <c:v>51.937232737543802</c:v>
                </c:pt>
                <c:pt idx="209806">
                  <c:v>51.937322813256799</c:v>
                </c:pt>
                <c:pt idx="209807">
                  <c:v>51.9374128886816</c:v>
                </c:pt>
                <c:pt idx="209808">
                  <c:v>51.937502963817899</c:v>
                </c:pt>
                <c:pt idx="209809">
                  <c:v>51.937593038666002</c:v>
                </c:pt>
                <c:pt idx="209810">
                  <c:v>51.937683113225802</c:v>
                </c:pt>
                <c:pt idx="209811">
                  <c:v>51.9377731874972</c:v>
                </c:pt>
                <c:pt idx="209812">
                  <c:v>51.937863261480302</c:v>
                </c:pt>
                <c:pt idx="209813">
                  <c:v>51.937953335175102</c:v>
                </c:pt>
                <c:pt idx="209814">
                  <c:v>51.938043408581599</c:v>
                </c:pt>
                <c:pt idx="209815">
                  <c:v>51.938133481699701</c:v>
                </c:pt>
                <c:pt idx="209816">
                  <c:v>51.9382235545296</c:v>
                </c:pt>
                <c:pt idx="209817">
                  <c:v>51.938313627071103</c:v>
                </c:pt>
                <c:pt idx="209818">
                  <c:v>51.938403699324297</c:v>
                </c:pt>
                <c:pt idx="209819">
                  <c:v>51.938493771289203</c:v>
                </c:pt>
                <c:pt idx="209820">
                  <c:v>51.938583842965798</c:v>
                </c:pt>
                <c:pt idx="209821">
                  <c:v>51.938673914354098</c:v>
                </c:pt>
                <c:pt idx="209822">
                  <c:v>51.938763985454003</c:v>
                </c:pt>
                <c:pt idx="209823">
                  <c:v>51.938854056265697</c:v>
                </c:pt>
                <c:pt idx="209824">
                  <c:v>51.938944126789004</c:v>
                </c:pt>
                <c:pt idx="209825">
                  <c:v>51.9390341970241</c:v>
                </c:pt>
                <c:pt idx="209826">
                  <c:v>51.939124266970801</c:v>
                </c:pt>
                <c:pt idx="209827">
                  <c:v>51.939214336629199</c:v>
                </c:pt>
                <c:pt idx="209828">
                  <c:v>51.939304405999401</c:v>
                </c:pt>
                <c:pt idx="209829">
                  <c:v>51.939394475081201</c:v>
                </c:pt>
                <c:pt idx="209830">
                  <c:v>51.939484543874698</c:v>
                </c:pt>
                <c:pt idx="209831">
                  <c:v>51.9395746123799</c:v>
                </c:pt>
                <c:pt idx="209832">
                  <c:v>51.939664680596799</c:v>
                </c:pt>
                <c:pt idx="209833">
                  <c:v>51.939754748525402</c:v>
                </c:pt>
                <c:pt idx="209834">
                  <c:v>51.939844816165703</c:v>
                </c:pt>
                <c:pt idx="209835">
                  <c:v>51.939934883517701</c:v>
                </c:pt>
                <c:pt idx="209836">
                  <c:v>51.940024950581503</c:v>
                </c:pt>
                <c:pt idx="209837">
                  <c:v>51.940115017356902</c:v>
                </c:pt>
                <c:pt idx="209838">
                  <c:v>51.940205083843999</c:v>
                </c:pt>
                <c:pt idx="209839">
                  <c:v>51.9402951500428</c:v>
                </c:pt>
                <c:pt idx="209840">
                  <c:v>51.940385215953398</c:v>
                </c:pt>
                <c:pt idx="209841">
                  <c:v>51.940475281575601</c:v>
                </c:pt>
                <c:pt idx="209842">
                  <c:v>51.940565346909601</c:v>
                </c:pt>
                <c:pt idx="209843">
                  <c:v>51.940655411955198</c:v>
                </c:pt>
                <c:pt idx="209844">
                  <c:v>51.9407454767126</c:v>
                </c:pt>
                <c:pt idx="209845">
                  <c:v>51.940835541181698</c:v>
                </c:pt>
                <c:pt idx="209846">
                  <c:v>51.940925605362402</c:v>
                </c:pt>
                <c:pt idx="209847">
                  <c:v>51.941015669254902</c:v>
                </c:pt>
                <c:pt idx="209848">
                  <c:v>51.941105732859199</c:v>
                </c:pt>
                <c:pt idx="209849">
                  <c:v>51.941195796175101</c:v>
                </c:pt>
                <c:pt idx="209850">
                  <c:v>51.941285859202701</c:v>
                </c:pt>
                <c:pt idx="209851">
                  <c:v>51.941375921942097</c:v>
                </c:pt>
                <c:pt idx="209852">
                  <c:v>51.941465984393197</c:v>
                </c:pt>
                <c:pt idx="209853">
                  <c:v>51.941556046556002</c:v>
                </c:pt>
                <c:pt idx="209854">
                  <c:v>51.941646108430497</c:v>
                </c:pt>
                <c:pt idx="209855">
                  <c:v>51.941736170016704</c:v>
                </c:pt>
                <c:pt idx="209856">
                  <c:v>51.9418262313147</c:v>
                </c:pt>
                <c:pt idx="209857">
                  <c:v>51.9419162923244</c:v>
                </c:pt>
                <c:pt idx="209858">
                  <c:v>51.942006353045798</c:v>
                </c:pt>
                <c:pt idx="209859">
                  <c:v>51.9420964134789</c:v>
                </c:pt>
                <c:pt idx="209860">
                  <c:v>51.9421864736237</c:v>
                </c:pt>
                <c:pt idx="209861">
                  <c:v>51.942276533480303</c:v>
                </c:pt>
                <c:pt idx="209862">
                  <c:v>51.942366593048597</c:v>
                </c:pt>
                <c:pt idx="209863">
                  <c:v>51.942456652328602</c:v>
                </c:pt>
                <c:pt idx="209864">
                  <c:v>51.942546711320396</c:v>
                </c:pt>
                <c:pt idx="209865">
                  <c:v>51.942636770023903</c:v>
                </c:pt>
                <c:pt idx="209866">
                  <c:v>51.942726828439099</c:v>
                </c:pt>
                <c:pt idx="209867">
                  <c:v>51.942816886566099</c:v>
                </c:pt>
                <c:pt idx="209868">
                  <c:v>51.942906944404697</c:v>
                </c:pt>
                <c:pt idx="209869">
                  <c:v>51.942997001955099</c:v>
                </c:pt>
                <c:pt idx="209870">
                  <c:v>51.943087059217298</c:v>
                </c:pt>
                <c:pt idx="209871">
                  <c:v>51.943177116191201</c:v>
                </c:pt>
                <c:pt idx="209872">
                  <c:v>51.943267172876801</c:v>
                </c:pt>
                <c:pt idx="209873">
                  <c:v>51.943357229274099</c:v>
                </c:pt>
                <c:pt idx="209874">
                  <c:v>51.943447285383201</c:v>
                </c:pt>
                <c:pt idx="209875">
                  <c:v>51.943537341204099</c:v>
                </c:pt>
                <c:pt idx="209876">
                  <c:v>51.943627396736602</c:v>
                </c:pt>
                <c:pt idx="209877">
                  <c:v>51.943717451980902</c:v>
                </c:pt>
                <c:pt idx="209878">
                  <c:v>51.943807506936999</c:v>
                </c:pt>
                <c:pt idx="209879">
                  <c:v>51.9438975616048</c:v>
                </c:pt>
                <c:pt idx="209880">
                  <c:v>51.943987615984298</c:v>
                </c:pt>
                <c:pt idx="209881">
                  <c:v>51.9440776700756</c:v>
                </c:pt>
                <c:pt idx="209882">
                  <c:v>51.9441677238786</c:v>
                </c:pt>
                <c:pt idx="209883">
                  <c:v>51.944257777393403</c:v>
                </c:pt>
                <c:pt idx="209884">
                  <c:v>51.944347830619897</c:v>
                </c:pt>
                <c:pt idx="209885">
                  <c:v>51.944437883558201</c:v>
                </c:pt>
                <c:pt idx="209886">
                  <c:v>51.944527936208203</c:v>
                </c:pt>
                <c:pt idx="209887">
                  <c:v>51.944617988569902</c:v>
                </c:pt>
                <c:pt idx="209888">
                  <c:v>51.944708040643498</c:v>
                </c:pt>
                <c:pt idx="209889">
                  <c:v>51.944798092428698</c:v>
                </c:pt>
                <c:pt idx="209890">
                  <c:v>51.944888143925702</c:v>
                </c:pt>
                <c:pt idx="209891">
                  <c:v>51.944978195134503</c:v>
                </c:pt>
                <c:pt idx="209892">
                  <c:v>51.945068246055001</c:v>
                </c:pt>
                <c:pt idx="209893">
                  <c:v>51.945158296687303</c:v>
                </c:pt>
                <c:pt idx="209894">
                  <c:v>51.945248347031303</c:v>
                </c:pt>
                <c:pt idx="209895">
                  <c:v>51.945338397087099</c:v>
                </c:pt>
                <c:pt idx="209896">
                  <c:v>51.945428446854699</c:v>
                </c:pt>
                <c:pt idx="209897">
                  <c:v>51.945518496334003</c:v>
                </c:pt>
                <c:pt idx="209898">
                  <c:v>51.945608545524998</c:v>
                </c:pt>
                <c:pt idx="209899">
                  <c:v>51.945698594427903</c:v>
                </c:pt>
                <c:pt idx="209900">
                  <c:v>51.945788643042498</c:v>
                </c:pt>
                <c:pt idx="209901">
                  <c:v>51.945878691368797</c:v>
                </c:pt>
                <c:pt idx="209902">
                  <c:v>51.945968739406901</c:v>
                </c:pt>
                <c:pt idx="209903">
                  <c:v>51.946058787156801</c:v>
                </c:pt>
                <c:pt idx="209904">
                  <c:v>51.946148834618498</c:v>
                </c:pt>
                <c:pt idx="209905">
                  <c:v>51.946238881791899</c:v>
                </c:pt>
                <c:pt idx="209906">
                  <c:v>51.946328928676998</c:v>
                </c:pt>
                <c:pt idx="209907">
                  <c:v>51.946418975274</c:v>
                </c:pt>
                <c:pt idx="209908">
                  <c:v>51.946509021582699</c:v>
                </c:pt>
                <c:pt idx="209909">
                  <c:v>51.946599067603202</c:v>
                </c:pt>
                <c:pt idx="209910">
                  <c:v>51.946689113335403</c:v>
                </c:pt>
                <c:pt idx="209911">
                  <c:v>51.946779158779499</c:v>
                </c:pt>
                <c:pt idx="209912">
                  <c:v>51.9468692039353</c:v>
                </c:pt>
                <c:pt idx="209913">
                  <c:v>51.946959248802798</c:v>
                </c:pt>
                <c:pt idx="209914">
                  <c:v>51.9470492933822</c:v>
                </c:pt>
                <c:pt idx="209915">
                  <c:v>51.947139337673299</c:v>
                </c:pt>
                <c:pt idx="209916">
                  <c:v>51.947229381676202</c:v>
                </c:pt>
                <c:pt idx="209917">
                  <c:v>51.947319425390901</c:v>
                </c:pt>
                <c:pt idx="209918">
                  <c:v>51.947409468817298</c:v>
                </c:pt>
                <c:pt idx="209919">
                  <c:v>51.947499511955598</c:v>
                </c:pt>
                <c:pt idx="209920">
                  <c:v>51.947589554805603</c:v>
                </c:pt>
                <c:pt idx="209921">
                  <c:v>51.947679597367397</c:v>
                </c:pt>
                <c:pt idx="209922">
                  <c:v>51.947769639640903</c:v>
                </c:pt>
                <c:pt idx="209923">
                  <c:v>51.947859681626298</c:v>
                </c:pt>
                <c:pt idx="209924">
                  <c:v>51.947949723323497</c:v>
                </c:pt>
                <c:pt idx="209925">
                  <c:v>51.9480397647324</c:v>
                </c:pt>
                <c:pt idx="209926">
                  <c:v>51.9481298058531</c:v>
                </c:pt>
                <c:pt idx="209927">
                  <c:v>51.948219846685603</c:v>
                </c:pt>
                <c:pt idx="209928">
                  <c:v>51.948309887229897</c:v>
                </c:pt>
                <c:pt idx="209929">
                  <c:v>51.948399927485902</c:v>
                </c:pt>
                <c:pt idx="209930">
                  <c:v>51.948489967453803</c:v>
                </c:pt>
                <c:pt idx="209931">
                  <c:v>51.948580007133501</c:v>
                </c:pt>
                <c:pt idx="209932">
                  <c:v>51.948670046524903</c:v>
                </c:pt>
                <c:pt idx="209933">
                  <c:v>51.948760085628102</c:v>
                </c:pt>
                <c:pt idx="209934">
                  <c:v>51.948850124443197</c:v>
                </c:pt>
                <c:pt idx="209935">
                  <c:v>51.948940162969997</c:v>
                </c:pt>
                <c:pt idx="209936">
                  <c:v>51.9490302012086</c:v>
                </c:pt>
                <c:pt idx="209937">
                  <c:v>51.949120239159001</c:v>
                </c:pt>
                <c:pt idx="209938">
                  <c:v>51.949210276821198</c:v>
                </c:pt>
                <c:pt idx="209939">
                  <c:v>51.949300314195199</c:v>
                </c:pt>
                <c:pt idx="209940">
                  <c:v>51.949390351280996</c:v>
                </c:pt>
                <c:pt idx="209941">
                  <c:v>51.949480388078598</c:v>
                </c:pt>
                <c:pt idx="209942">
                  <c:v>51.949570424588003</c:v>
                </c:pt>
                <c:pt idx="209943">
                  <c:v>51.949660460809298</c:v>
                </c:pt>
                <c:pt idx="209944">
                  <c:v>51.949750496742297</c:v>
                </c:pt>
                <c:pt idx="209945">
                  <c:v>51.9498405323871</c:v>
                </c:pt>
                <c:pt idx="209946">
                  <c:v>51.949930567743699</c:v>
                </c:pt>
                <c:pt idx="209947">
                  <c:v>51.950020602812103</c:v>
                </c:pt>
                <c:pt idx="209948">
                  <c:v>51.950110637592303</c:v>
                </c:pt>
                <c:pt idx="209949">
                  <c:v>51.950200672084399</c:v>
                </c:pt>
                <c:pt idx="209950">
                  <c:v>51.9502907062882</c:v>
                </c:pt>
                <c:pt idx="209951">
                  <c:v>51.950380740203897</c:v>
                </c:pt>
                <c:pt idx="209952">
                  <c:v>51.950470773831299</c:v>
                </c:pt>
                <c:pt idx="209953">
                  <c:v>51.950560807170604</c:v>
                </c:pt>
                <c:pt idx="209954">
                  <c:v>51.950650840221698</c:v>
                </c:pt>
                <c:pt idx="209955">
                  <c:v>51.950740872984603</c:v>
                </c:pt>
                <c:pt idx="209956">
                  <c:v>51.950830905459298</c:v>
                </c:pt>
                <c:pt idx="209957">
                  <c:v>51.950920937645797</c:v>
                </c:pt>
                <c:pt idx="209958">
                  <c:v>51.9510109695441</c:v>
                </c:pt>
                <c:pt idx="209959">
                  <c:v>51.951101001154299</c:v>
                </c:pt>
                <c:pt idx="209960">
                  <c:v>51.951191032476203</c:v>
                </c:pt>
                <c:pt idx="209961">
                  <c:v>51.951281063510002</c:v>
                </c:pt>
                <c:pt idx="209962">
                  <c:v>51.951371094255599</c:v>
                </c:pt>
                <c:pt idx="209963">
                  <c:v>51.951461124712999</c:v>
                </c:pt>
                <c:pt idx="209964">
                  <c:v>51.951551154882303</c:v>
                </c:pt>
                <c:pt idx="209965">
                  <c:v>51.951641184763297</c:v>
                </c:pt>
                <c:pt idx="209966">
                  <c:v>51.951731214356201</c:v>
                </c:pt>
                <c:pt idx="209967">
                  <c:v>51.951821243660902</c:v>
                </c:pt>
                <c:pt idx="209968">
                  <c:v>51.951911272677499</c:v>
                </c:pt>
                <c:pt idx="209969">
                  <c:v>51.952001301405801</c:v>
                </c:pt>
                <c:pt idx="209970">
                  <c:v>51.952091329845999</c:v>
                </c:pt>
                <c:pt idx="209971">
                  <c:v>51.952181357998001</c:v>
                </c:pt>
                <c:pt idx="209972">
                  <c:v>51.952271385861899</c:v>
                </c:pt>
                <c:pt idx="209973">
                  <c:v>51.952361413437501</c:v>
                </c:pt>
                <c:pt idx="209974">
                  <c:v>51.952451440725</c:v>
                </c:pt>
                <c:pt idx="209975">
                  <c:v>51.952541467724402</c:v>
                </c:pt>
                <c:pt idx="209976">
                  <c:v>51.952631494435501</c:v>
                </c:pt>
                <c:pt idx="209977">
                  <c:v>51.952721520858503</c:v>
                </c:pt>
                <c:pt idx="209978">
                  <c:v>51.952811546993402</c:v>
                </c:pt>
                <c:pt idx="209979">
                  <c:v>51.952901572839998</c:v>
                </c:pt>
                <c:pt idx="209980">
                  <c:v>51.952991598398498</c:v>
                </c:pt>
                <c:pt idx="209981">
                  <c:v>51.953081623668801</c:v>
                </c:pt>
                <c:pt idx="209982">
                  <c:v>51.953171648651001</c:v>
                </c:pt>
                <c:pt idx="209983">
                  <c:v>51.953261673344997</c:v>
                </c:pt>
                <c:pt idx="209984">
                  <c:v>51.953351697750897</c:v>
                </c:pt>
                <c:pt idx="209985">
                  <c:v>51.9534417218686</c:v>
                </c:pt>
                <c:pt idx="209986">
                  <c:v>51.953531745698101</c:v>
                </c:pt>
                <c:pt idx="209987">
                  <c:v>51.953621769239497</c:v>
                </c:pt>
                <c:pt idx="209988">
                  <c:v>51.953711792492697</c:v>
                </c:pt>
                <c:pt idx="209989">
                  <c:v>51.953801815457702</c:v>
                </c:pt>
                <c:pt idx="209990">
                  <c:v>51.953891838134602</c:v>
                </c:pt>
                <c:pt idx="209991">
                  <c:v>51.953981860523399</c:v>
                </c:pt>
                <c:pt idx="209992">
                  <c:v>51.954071882624</c:v>
                </c:pt>
                <c:pt idx="209993">
                  <c:v>51.954161904436397</c:v>
                </c:pt>
                <c:pt idx="209994">
                  <c:v>51.954251925960698</c:v>
                </c:pt>
                <c:pt idx="209995">
                  <c:v>51.954341947196802</c:v>
                </c:pt>
                <c:pt idx="209996">
                  <c:v>51.954431968144803</c:v>
                </c:pt>
                <c:pt idx="209997">
                  <c:v>51.9545219888047</c:v>
                </c:pt>
                <c:pt idx="209998">
                  <c:v>51.954612009176302</c:v>
                </c:pt>
                <c:pt idx="209999">
                  <c:v>51.954702029259899</c:v>
                </c:pt>
                <c:pt idx="210000">
                  <c:v>51.9547920490553</c:v>
                </c:pt>
                <c:pt idx="210001">
                  <c:v>51.954882068562497</c:v>
                </c:pt>
                <c:pt idx="210002">
                  <c:v>51.954972087781599</c:v>
                </c:pt>
                <c:pt idx="210003">
                  <c:v>51.955062106712603</c:v>
                </c:pt>
                <c:pt idx="210004">
                  <c:v>51.955152125355397</c:v>
                </c:pt>
                <c:pt idx="210005">
                  <c:v>51.955242143710102</c:v>
                </c:pt>
                <c:pt idx="210006">
                  <c:v>51.955332161776603</c:v>
                </c:pt>
                <c:pt idx="210007">
                  <c:v>51.955422179555001</c:v>
                </c:pt>
                <c:pt idx="210008">
                  <c:v>51.955512197045302</c:v>
                </c:pt>
                <c:pt idx="210009">
                  <c:v>51.955602214247399</c:v>
                </c:pt>
                <c:pt idx="210010">
                  <c:v>51.9556922311614</c:v>
                </c:pt>
                <c:pt idx="210011">
                  <c:v>51.955782247787297</c:v>
                </c:pt>
                <c:pt idx="210012">
                  <c:v>51.955872264124999</c:v>
                </c:pt>
                <c:pt idx="210013">
                  <c:v>51.955962280174496</c:v>
                </c:pt>
                <c:pt idx="210014">
                  <c:v>51.956052295935997</c:v>
                </c:pt>
                <c:pt idx="210015">
                  <c:v>51.956142311409302</c:v>
                </c:pt>
                <c:pt idx="210016">
                  <c:v>51.956232326594503</c:v>
                </c:pt>
                <c:pt idx="210017">
                  <c:v>51.9563223414915</c:v>
                </c:pt>
                <c:pt idx="210018">
                  <c:v>51.9564123561005</c:v>
                </c:pt>
                <c:pt idx="210019">
                  <c:v>51.956502370421198</c:v>
                </c:pt>
                <c:pt idx="210020">
                  <c:v>51.956592384453899</c:v>
                </c:pt>
                <c:pt idx="210021">
                  <c:v>51.956682398198403</c:v>
                </c:pt>
                <c:pt idx="210022">
                  <c:v>51.956772411654903</c:v>
                </c:pt>
                <c:pt idx="210023">
                  <c:v>51.9568624248231</c:v>
                </c:pt>
                <c:pt idx="210024">
                  <c:v>51.956952437703301</c:v>
                </c:pt>
                <c:pt idx="210025">
                  <c:v>51.957042450295397</c:v>
                </c:pt>
                <c:pt idx="210026">
                  <c:v>51.957132462599297</c:v>
                </c:pt>
                <c:pt idx="210027">
                  <c:v>51.957222474615101</c:v>
                </c:pt>
                <c:pt idx="210028">
                  <c:v>51.957312486342701</c:v>
                </c:pt>
                <c:pt idx="210029">
                  <c:v>51.957402497782297</c:v>
                </c:pt>
                <c:pt idx="210030">
                  <c:v>51.957492508933697</c:v>
                </c:pt>
                <c:pt idx="210031">
                  <c:v>51.9575825197971</c:v>
                </c:pt>
                <c:pt idx="210032">
                  <c:v>51.957672530372299</c:v>
                </c:pt>
                <c:pt idx="210033">
                  <c:v>51.957762540659303</c:v>
                </c:pt>
                <c:pt idx="210034">
                  <c:v>51.957852550658302</c:v>
                </c:pt>
                <c:pt idx="210035">
                  <c:v>51.957942560369197</c:v>
                </c:pt>
                <c:pt idx="210036">
                  <c:v>51.958032569791897</c:v>
                </c:pt>
                <c:pt idx="210037">
                  <c:v>51.958122578926499</c:v>
                </c:pt>
                <c:pt idx="210038">
                  <c:v>51.958212587773097</c:v>
                </c:pt>
                <c:pt idx="210039">
                  <c:v>51.9583025963315</c:v>
                </c:pt>
                <c:pt idx="210040">
                  <c:v>51.958392604601798</c:v>
                </c:pt>
                <c:pt idx="210041">
                  <c:v>51.958482612584</c:v>
                </c:pt>
                <c:pt idx="210042">
                  <c:v>51.958572620278098</c:v>
                </c:pt>
                <c:pt idx="210043">
                  <c:v>51.958662627683999</c:v>
                </c:pt>
                <c:pt idx="210044">
                  <c:v>51.958752634801897</c:v>
                </c:pt>
                <c:pt idx="210045">
                  <c:v>51.958842641631698</c:v>
                </c:pt>
                <c:pt idx="210046">
                  <c:v>51.958932648173302</c:v>
                </c:pt>
                <c:pt idx="210047">
                  <c:v>51.959022654426903</c:v>
                </c:pt>
                <c:pt idx="210048">
                  <c:v>51.9591126603924</c:v>
                </c:pt>
                <c:pt idx="210049">
                  <c:v>51.9592026660697</c:v>
                </c:pt>
                <c:pt idx="210050">
                  <c:v>51.959292671459004</c:v>
                </c:pt>
                <c:pt idx="210051">
                  <c:v>51.959382676560097</c:v>
                </c:pt>
                <c:pt idx="210052">
                  <c:v>51.9594726813732</c:v>
                </c:pt>
                <c:pt idx="210053">
                  <c:v>51.959562685898199</c:v>
                </c:pt>
                <c:pt idx="210054">
                  <c:v>51.959652690135002</c:v>
                </c:pt>
                <c:pt idx="210055">
                  <c:v>51.959742694083801</c:v>
                </c:pt>
                <c:pt idx="210056">
                  <c:v>51.959832697744503</c:v>
                </c:pt>
                <c:pt idx="210057">
                  <c:v>51.959922701117101</c:v>
                </c:pt>
                <c:pt idx="210058">
                  <c:v>51.960012704201603</c:v>
                </c:pt>
                <c:pt idx="210059">
                  <c:v>51.960102706998001</c:v>
                </c:pt>
                <c:pt idx="210060">
                  <c:v>51.960192709506302</c:v>
                </c:pt>
                <c:pt idx="210061">
                  <c:v>51.960282711726499</c:v>
                </c:pt>
                <c:pt idx="210062">
                  <c:v>51.9603727136586</c:v>
                </c:pt>
                <c:pt idx="210063">
                  <c:v>51.960462715302697</c:v>
                </c:pt>
                <c:pt idx="210064">
                  <c:v>51.960552716658597</c:v>
                </c:pt>
                <c:pt idx="210065">
                  <c:v>51.9606427177265</c:v>
                </c:pt>
                <c:pt idx="210066">
                  <c:v>51.9607327185063</c:v>
                </c:pt>
                <c:pt idx="210067">
                  <c:v>51.960822718997903</c:v>
                </c:pt>
                <c:pt idx="210068">
                  <c:v>51.960912719201602</c:v>
                </c:pt>
                <c:pt idx="210069">
                  <c:v>51.961002719117097</c:v>
                </c:pt>
                <c:pt idx="210070">
                  <c:v>51.961092718744503</c:v>
                </c:pt>
                <c:pt idx="210071">
                  <c:v>51.961182718083897</c:v>
                </c:pt>
                <c:pt idx="210072">
                  <c:v>51.961272717135202</c:v>
                </c:pt>
                <c:pt idx="210073">
                  <c:v>51.961362715898403</c:v>
                </c:pt>
                <c:pt idx="210074">
                  <c:v>51.9614527143736</c:v>
                </c:pt>
                <c:pt idx="210075">
                  <c:v>51.9615427125606</c:v>
                </c:pt>
                <c:pt idx="210076">
                  <c:v>51.961632710459597</c:v>
                </c:pt>
                <c:pt idx="210077">
                  <c:v>51.961722708070504</c:v>
                </c:pt>
                <c:pt idx="210078">
                  <c:v>51.961812705393299</c:v>
                </c:pt>
                <c:pt idx="210079">
                  <c:v>51.961902702428098</c:v>
                </c:pt>
                <c:pt idx="210080">
                  <c:v>51.9619926991748</c:v>
                </c:pt>
                <c:pt idx="210081">
                  <c:v>51.962082695633399</c:v>
                </c:pt>
                <c:pt idx="210082">
                  <c:v>51.9621726918039</c:v>
                </c:pt>
                <c:pt idx="210083">
                  <c:v>51.962262687686398</c:v>
                </c:pt>
                <c:pt idx="210084">
                  <c:v>51.962352683280798</c:v>
                </c:pt>
                <c:pt idx="210085">
                  <c:v>51.962442678587102</c:v>
                </c:pt>
                <c:pt idx="210086">
                  <c:v>51.962532673605402</c:v>
                </c:pt>
                <c:pt idx="210087">
                  <c:v>51.962622668335598</c:v>
                </c:pt>
                <c:pt idx="210088">
                  <c:v>51.962712662777697</c:v>
                </c:pt>
                <c:pt idx="210089">
                  <c:v>51.9628026569318</c:v>
                </c:pt>
                <c:pt idx="210090">
                  <c:v>51.962892650797798</c:v>
                </c:pt>
                <c:pt idx="210091">
                  <c:v>51.9629826443757</c:v>
                </c:pt>
                <c:pt idx="210092">
                  <c:v>51.963072637665597</c:v>
                </c:pt>
                <c:pt idx="210093">
                  <c:v>51.963162630667497</c:v>
                </c:pt>
                <c:pt idx="210094">
                  <c:v>51.963252623381202</c:v>
                </c:pt>
                <c:pt idx="210095">
                  <c:v>51.963342615806901</c:v>
                </c:pt>
                <c:pt idx="210096">
                  <c:v>51.963432607944597</c:v>
                </c:pt>
                <c:pt idx="210097">
                  <c:v>51.963522599794203</c:v>
                </c:pt>
                <c:pt idx="210098">
                  <c:v>51.963612591355698</c:v>
                </c:pt>
                <c:pt idx="210099">
                  <c:v>51.963702582629203</c:v>
                </c:pt>
                <c:pt idx="210100">
                  <c:v>51.963792573614597</c:v>
                </c:pt>
                <c:pt idx="210101">
                  <c:v>51.963882564312001</c:v>
                </c:pt>
                <c:pt idx="210102">
                  <c:v>51.963972554721302</c:v>
                </c:pt>
                <c:pt idx="210103">
                  <c:v>51.964062544842598</c:v>
                </c:pt>
                <c:pt idx="210104">
                  <c:v>51.964152534675797</c:v>
                </c:pt>
                <c:pt idx="210105">
                  <c:v>51.964242524221</c:v>
                </c:pt>
                <c:pt idx="210106">
                  <c:v>51.964332513478098</c:v>
                </c:pt>
                <c:pt idx="210107">
                  <c:v>51.964422502447199</c:v>
                </c:pt>
                <c:pt idx="210108">
                  <c:v>51.964512491128197</c:v>
                </c:pt>
                <c:pt idx="210109">
                  <c:v>51.964602479521197</c:v>
                </c:pt>
                <c:pt idx="210110">
                  <c:v>51.964692467626101</c:v>
                </c:pt>
                <c:pt idx="210111">
                  <c:v>51.964782455443</c:v>
                </c:pt>
                <c:pt idx="210112">
                  <c:v>51.964872442971803</c:v>
                </c:pt>
                <c:pt idx="210113">
                  <c:v>51.964962430212701</c:v>
                </c:pt>
                <c:pt idx="210114">
                  <c:v>51.965052417165403</c:v>
                </c:pt>
                <c:pt idx="210115">
                  <c:v>51.9651424038302</c:v>
                </c:pt>
                <c:pt idx="210116">
                  <c:v>51.965232390206801</c:v>
                </c:pt>
                <c:pt idx="210117">
                  <c:v>51.965322376295497</c:v>
                </c:pt>
                <c:pt idx="210118">
                  <c:v>51.965412362096103</c:v>
                </c:pt>
                <c:pt idx="210119">
                  <c:v>51.965502347608698</c:v>
                </c:pt>
                <c:pt idx="210120">
                  <c:v>51.965592332833197</c:v>
                </c:pt>
                <c:pt idx="210121">
                  <c:v>51.965682317769698</c:v>
                </c:pt>
                <c:pt idx="210122">
                  <c:v>51.965772302418202</c:v>
                </c:pt>
                <c:pt idx="210123">
                  <c:v>51.965862286778602</c:v>
                </c:pt>
                <c:pt idx="210124">
                  <c:v>51.965952270850998</c:v>
                </c:pt>
                <c:pt idx="210125">
                  <c:v>51.966042254635397</c:v>
                </c:pt>
                <c:pt idx="210126">
                  <c:v>51.966132238131799</c:v>
                </c:pt>
                <c:pt idx="210127">
                  <c:v>51.966222221340097</c:v>
                </c:pt>
                <c:pt idx="210128">
                  <c:v>51.966312204260397</c:v>
                </c:pt>
                <c:pt idx="210129">
                  <c:v>51.966402186892601</c:v>
                </c:pt>
                <c:pt idx="210130">
                  <c:v>51.966492169236901</c:v>
                </c:pt>
                <c:pt idx="210131">
                  <c:v>51.966582151293103</c:v>
                </c:pt>
                <c:pt idx="210132">
                  <c:v>51.966672133061302</c:v>
                </c:pt>
                <c:pt idx="210133">
                  <c:v>51.966762114541403</c:v>
                </c:pt>
                <c:pt idx="210134">
                  <c:v>51.966852095733501</c:v>
                </c:pt>
                <c:pt idx="210135">
                  <c:v>51.9669420766377</c:v>
                </c:pt>
                <c:pt idx="210136">
                  <c:v>51.967032057253803</c:v>
                </c:pt>
                <c:pt idx="210137">
                  <c:v>51.967122037581802</c:v>
                </c:pt>
                <c:pt idx="210138">
                  <c:v>51.967212017621897</c:v>
                </c:pt>
                <c:pt idx="210139">
                  <c:v>51.967301997373902</c:v>
                </c:pt>
                <c:pt idx="210140">
                  <c:v>51.967391976837902</c:v>
                </c:pt>
                <c:pt idx="210141">
                  <c:v>51.967481956013998</c:v>
                </c:pt>
                <c:pt idx="210142">
                  <c:v>51.967571934901898</c:v>
                </c:pt>
                <c:pt idx="210143">
                  <c:v>51.9676619135019</c:v>
                </c:pt>
                <c:pt idx="210144">
                  <c:v>51.967751891813897</c:v>
                </c:pt>
                <c:pt idx="210145">
                  <c:v>51.967841869837798</c:v>
                </c:pt>
                <c:pt idx="210146">
                  <c:v>51.967931847573801</c:v>
                </c:pt>
                <c:pt idx="210147">
                  <c:v>51.968021825021701</c:v>
                </c:pt>
                <c:pt idx="210148">
                  <c:v>51.968111802181603</c:v>
                </c:pt>
                <c:pt idx="210149">
                  <c:v>51.968201779053501</c:v>
                </c:pt>
                <c:pt idx="210150">
                  <c:v>51.968291755637402</c:v>
                </c:pt>
                <c:pt idx="210151">
                  <c:v>51.968381731933299</c:v>
                </c:pt>
                <c:pt idx="210152">
                  <c:v>51.968471707941198</c:v>
                </c:pt>
                <c:pt idx="210153">
                  <c:v>51.9685616836611</c:v>
                </c:pt>
                <c:pt idx="210154">
                  <c:v>51.968651659092998</c:v>
                </c:pt>
                <c:pt idx="210155">
                  <c:v>51.9687416342368</c:v>
                </c:pt>
                <c:pt idx="210156">
                  <c:v>51.968831609092703</c:v>
                </c:pt>
                <c:pt idx="210157">
                  <c:v>51.968921583660602</c:v>
                </c:pt>
                <c:pt idx="210158">
                  <c:v>51.969011557940398</c:v>
                </c:pt>
                <c:pt idx="210159">
                  <c:v>51.969101531932303</c:v>
                </c:pt>
                <c:pt idx="210160">
                  <c:v>51.969191505636203</c:v>
                </c:pt>
                <c:pt idx="210161">
                  <c:v>51.969281479052</c:v>
                </c:pt>
                <c:pt idx="210162">
                  <c:v>51.9693714521799</c:v>
                </c:pt>
                <c:pt idx="210163">
                  <c:v>51.969461425019801</c:v>
                </c:pt>
                <c:pt idx="210164">
                  <c:v>51.969551397571699</c:v>
                </c:pt>
                <c:pt idx="210165">
                  <c:v>51.9696413698356</c:v>
                </c:pt>
                <c:pt idx="210166">
                  <c:v>51.969731341811503</c:v>
                </c:pt>
                <c:pt idx="210167">
                  <c:v>51.969821313499402</c:v>
                </c:pt>
                <c:pt idx="210168">
                  <c:v>51.969911284899297</c:v>
                </c:pt>
                <c:pt idx="210169">
                  <c:v>51.970001256011201</c:v>
                </c:pt>
                <c:pt idx="210170">
                  <c:v>51.970091226835201</c:v>
                </c:pt>
                <c:pt idx="210171">
                  <c:v>51.970181197371097</c:v>
                </c:pt>
                <c:pt idx="210172">
                  <c:v>51.970271167619103</c:v>
                </c:pt>
                <c:pt idx="210173">
                  <c:v>51.970361137578998</c:v>
                </c:pt>
                <c:pt idx="210174">
                  <c:v>51.970451107251002</c:v>
                </c:pt>
                <c:pt idx="210175">
                  <c:v>51.970541076635001</c:v>
                </c:pt>
                <c:pt idx="210176">
                  <c:v>51.970631045730997</c:v>
                </c:pt>
                <c:pt idx="210177">
                  <c:v>51.970721014539102</c:v>
                </c:pt>
                <c:pt idx="210178">
                  <c:v>51.970810983059103</c:v>
                </c:pt>
                <c:pt idx="210179">
                  <c:v>51.970900951291199</c:v>
                </c:pt>
                <c:pt idx="210180">
                  <c:v>51.970990919235298</c:v>
                </c:pt>
                <c:pt idx="210181">
                  <c:v>51.9710808868914</c:v>
                </c:pt>
                <c:pt idx="210182">
                  <c:v>51.971170854259498</c:v>
                </c:pt>
                <c:pt idx="210183">
                  <c:v>51.971260821339698</c:v>
                </c:pt>
                <c:pt idx="210184">
                  <c:v>51.9713507881319</c:v>
                </c:pt>
                <c:pt idx="210185">
                  <c:v>51.971440754636099</c:v>
                </c:pt>
                <c:pt idx="210186">
                  <c:v>51.9715307208523</c:v>
                </c:pt>
                <c:pt idx="210187">
                  <c:v>51.971620686780497</c:v>
                </c:pt>
                <c:pt idx="210188">
                  <c:v>51.971710652420803</c:v>
                </c:pt>
                <c:pt idx="210189">
                  <c:v>51.971800617773098</c:v>
                </c:pt>
                <c:pt idx="210190">
                  <c:v>51.971890582837503</c:v>
                </c:pt>
                <c:pt idx="210191">
                  <c:v>51.971980547613803</c:v>
                </c:pt>
                <c:pt idx="210192">
                  <c:v>51.972070512102199</c:v>
                </c:pt>
                <c:pt idx="210193">
                  <c:v>51.972160476302697</c:v>
                </c:pt>
                <c:pt idx="210194">
                  <c:v>51.972250440215099</c:v>
                </c:pt>
                <c:pt idx="210195">
                  <c:v>51.972340403839603</c:v>
                </c:pt>
                <c:pt idx="210196">
                  <c:v>51.972430367176102</c:v>
                </c:pt>
                <c:pt idx="210197">
                  <c:v>51.972520330224697</c:v>
                </c:pt>
                <c:pt idx="210198">
                  <c:v>51.972610292985301</c:v>
                </c:pt>
                <c:pt idx="210199">
                  <c:v>51.972700255458001</c:v>
                </c:pt>
                <c:pt idx="210200">
                  <c:v>51.972790217642597</c:v>
                </c:pt>
                <c:pt idx="210201">
                  <c:v>51.972880179539402</c:v>
                </c:pt>
                <c:pt idx="210202">
                  <c:v>51.972970141148103</c:v>
                </c:pt>
                <c:pt idx="210203">
                  <c:v>51.973060102468899</c:v>
                </c:pt>
                <c:pt idx="210204">
                  <c:v>51.973150063501699</c:v>
                </c:pt>
                <c:pt idx="210205">
                  <c:v>51.9732400242466</c:v>
                </c:pt>
                <c:pt idx="210206">
                  <c:v>51.973329984703597</c:v>
                </c:pt>
                <c:pt idx="210207">
                  <c:v>51.973419944872497</c:v>
                </c:pt>
                <c:pt idx="210208">
                  <c:v>51.973509904753499</c:v>
                </c:pt>
                <c:pt idx="210209">
                  <c:v>51.973599864346603</c:v>
                </c:pt>
                <c:pt idx="210210">
                  <c:v>51.973689823651704</c:v>
                </c:pt>
                <c:pt idx="210211">
                  <c:v>51.973779782668899</c:v>
                </c:pt>
                <c:pt idx="210212">
                  <c:v>51.973869741398097</c:v>
                </c:pt>
                <c:pt idx="210213">
                  <c:v>51.973959699839298</c:v>
                </c:pt>
                <c:pt idx="210214">
                  <c:v>51.974049657992602</c:v>
                </c:pt>
                <c:pt idx="210215">
                  <c:v>51.974139615858</c:v>
                </c:pt>
                <c:pt idx="210216">
                  <c:v>51.974229573435402</c:v>
                </c:pt>
                <c:pt idx="210217">
                  <c:v>51.974319530724898</c:v>
                </c:pt>
                <c:pt idx="210218">
                  <c:v>51.974409487726398</c:v>
                </c:pt>
                <c:pt idx="210219">
                  <c:v>51.974499444439999</c:v>
                </c:pt>
                <c:pt idx="210220">
                  <c:v>51.974589400865597</c:v>
                </c:pt>
                <c:pt idx="210221">
                  <c:v>51.974679357003303</c:v>
                </c:pt>
                <c:pt idx="210222">
                  <c:v>51.974769312853098</c:v>
                </c:pt>
                <c:pt idx="210223">
                  <c:v>51.974859268414903</c:v>
                </c:pt>
                <c:pt idx="210224">
                  <c:v>51.974949223688697</c:v>
                </c:pt>
                <c:pt idx="210225">
                  <c:v>51.975039178674699</c:v>
                </c:pt>
                <c:pt idx="210226">
                  <c:v>51.975129133372697</c:v>
                </c:pt>
                <c:pt idx="210227">
                  <c:v>51.975219087782698</c:v>
                </c:pt>
                <c:pt idx="210228">
                  <c:v>51.975309041904801</c:v>
                </c:pt>
                <c:pt idx="210229">
                  <c:v>51.975398995738999</c:v>
                </c:pt>
                <c:pt idx="210230">
                  <c:v>51.9754889492853</c:v>
                </c:pt>
                <c:pt idx="210231">
                  <c:v>51.975578902543603</c:v>
                </c:pt>
                <c:pt idx="210232">
                  <c:v>51.975668855514002</c:v>
                </c:pt>
                <c:pt idx="210233">
                  <c:v>51.975758808196403</c:v>
                </c:pt>
                <c:pt idx="210234">
                  <c:v>51.9758487605909</c:v>
                </c:pt>
                <c:pt idx="210235">
                  <c:v>51.975938712697499</c:v>
                </c:pt>
                <c:pt idx="210236">
                  <c:v>51.9760286645162</c:v>
                </c:pt>
                <c:pt idx="210237">
                  <c:v>51.976118616046897</c:v>
                </c:pt>
                <c:pt idx="210238">
                  <c:v>51.976208567289703</c:v>
                </c:pt>
                <c:pt idx="210239">
                  <c:v>51.976298518244597</c:v>
                </c:pt>
                <c:pt idx="210240">
                  <c:v>51.976388468911601</c:v>
                </c:pt>
                <c:pt idx="210241">
                  <c:v>51.976478419290601</c:v>
                </c:pt>
                <c:pt idx="210242">
                  <c:v>51.976568369381702</c:v>
                </c:pt>
                <c:pt idx="210243">
                  <c:v>51.976658319184899</c:v>
                </c:pt>
                <c:pt idx="210244">
                  <c:v>51.976748268700199</c:v>
                </c:pt>
                <c:pt idx="210245">
                  <c:v>51.976838217927501</c:v>
                </c:pt>
                <c:pt idx="210246">
                  <c:v>51.976928166866998</c:v>
                </c:pt>
                <c:pt idx="210247">
                  <c:v>51.977018115518497</c:v>
                </c:pt>
                <c:pt idx="210248">
                  <c:v>51.977108063882099</c:v>
                </c:pt>
                <c:pt idx="210249">
                  <c:v>51.977198011957697</c:v>
                </c:pt>
                <c:pt idx="210250">
                  <c:v>51.977287959745503</c:v>
                </c:pt>
                <c:pt idx="210251">
                  <c:v>51.977377907245398</c:v>
                </c:pt>
                <c:pt idx="210252">
                  <c:v>51.977467854457302</c:v>
                </c:pt>
                <c:pt idx="210253">
                  <c:v>51.977557801381302</c:v>
                </c:pt>
                <c:pt idx="210254">
                  <c:v>51.977647748017397</c:v>
                </c:pt>
                <c:pt idx="210255">
                  <c:v>51.977737694365601</c:v>
                </c:pt>
                <c:pt idx="210256">
                  <c:v>51.9778276404259</c:v>
                </c:pt>
                <c:pt idx="210257">
                  <c:v>51.977917586198302</c:v>
                </c:pt>
                <c:pt idx="210258">
                  <c:v>51.978007531682699</c:v>
                </c:pt>
                <c:pt idx="210259">
                  <c:v>51.978097476879299</c:v>
                </c:pt>
                <c:pt idx="210260">
                  <c:v>51.978187421787901</c:v>
                </c:pt>
                <c:pt idx="210261">
                  <c:v>51.978277366408697</c:v>
                </c:pt>
                <c:pt idx="210262">
                  <c:v>51.978367310741497</c:v>
                </c:pt>
                <c:pt idx="210263">
                  <c:v>51.978457254786498</c:v>
                </c:pt>
                <c:pt idx="210264">
                  <c:v>51.978547198543502</c:v>
                </c:pt>
                <c:pt idx="210265">
                  <c:v>51.978637142012602</c:v>
                </c:pt>
                <c:pt idx="210266">
                  <c:v>51.978727085193903</c:v>
                </c:pt>
                <c:pt idx="210267">
                  <c:v>51.9788170280872</c:v>
                </c:pt>
                <c:pt idx="210268">
                  <c:v>51.978906970692599</c:v>
                </c:pt>
                <c:pt idx="210269">
                  <c:v>51.978996913010199</c:v>
                </c:pt>
                <c:pt idx="210270">
                  <c:v>51.979086855039803</c:v>
                </c:pt>
                <c:pt idx="210271">
                  <c:v>51.979176796781502</c:v>
                </c:pt>
                <c:pt idx="210272">
                  <c:v>51.979266738235403</c:v>
                </c:pt>
                <c:pt idx="210273">
                  <c:v>51.979356679401299</c:v>
                </c:pt>
                <c:pt idx="210274">
                  <c:v>51.979446620279397</c:v>
                </c:pt>
                <c:pt idx="210275">
                  <c:v>51.979536560869597</c:v>
                </c:pt>
                <c:pt idx="210276">
                  <c:v>51.979626501171801</c:v>
                </c:pt>
                <c:pt idx="210277">
                  <c:v>51.979716441186198</c:v>
                </c:pt>
                <c:pt idx="210278">
                  <c:v>51.979806380912699</c:v>
                </c:pt>
                <c:pt idx="210279">
                  <c:v>51.979896320351301</c:v>
                </c:pt>
                <c:pt idx="210280">
                  <c:v>51.979986259501999</c:v>
                </c:pt>
                <c:pt idx="210281">
                  <c:v>51.980076198364799</c:v>
                </c:pt>
                <c:pt idx="210282">
                  <c:v>51.9801661369398</c:v>
                </c:pt>
                <c:pt idx="210283">
                  <c:v>51.980256075226897</c:v>
                </c:pt>
                <c:pt idx="210284">
                  <c:v>51.980346013225997</c:v>
                </c:pt>
                <c:pt idx="210285">
                  <c:v>51.980435950937299</c:v>
                </c:pt>
                <c:pt idx="210286">
                  <c:v>51.980525888360702</c:v>
                </c:pt>
                <c:pt idx="210287">
                  <c:v>51.980615825496201</c:v>
                </c:pt>
                <c:pt idx="210288">
                  <c:v>51.980705762343902</c:v>
                </c:pt>
                <c:pt idx="210289">
                  <c:v>51.980795698903599</c:v>
                </c:pt>
                <c:pt idx="210290">
                  <c:v>51.980885635175497</c:v>
                </c:pt>
                <c:pt idx="210291">
                  <c:v>51.980975571159497</c:v>
                </c:pt>
                <c:pt idx="210292">
                  <c:v>51.9810655068557</c:v>
                </c:pt>
                <c:pt idx="210293">
                  <c:v>51.981155442263898</c:v>
                </c:pt>
                <c:pt idx="210294">
                  <c:v>51.981245377384298</c:v>
                </c:pt>
                <c:pt idx="210295">
                  <c:v>51.9813353122168</c:v>
                </c:pt>
                <c:pt idx="210296">
                  <c:v>51.981425246761397</c:v>
                </c:pt>
                <c:pt idx="210297">
                  <c:v>51.981515181018203</c:v>
                </c:pt>
                <c:pt idx="210298">
                  <c:v>51.981605114987097</c:v>
                </c:pt>
                <c:pt idx="210299">
                  <c:v>51.981695048668101</c:v>
                </c:pt>
                <c:pt idx="210300">
                  <c:v>51.9817849820612</c:v>
                </c:pt>
                <c:pt idx="210301">
                  <c:v>51.9818749151665</c:v>
                </c:pt>
                <c:pt idx="210302">
                  <c:v>51.981964847983903</c:v>
                </c:pt>
                <c:pt idx="210303">
                  <c:v>51.982054780513501</c:v>
                </c:pt>
                <c:pt idx="210304">
                  <c:v>51.982144712755101</c:v>
                </c:pt>
                <c:pt idx="210305">
                  <c:v>51.982234644708903</c:v>
                </c:pt>
                <c:pt idx="210306">
                  <c:v>51.9823245763749</c:v>
                </c:pt>
                <c:pt idx="210307">
                  <c:v>51.982414507752999</c:v>
                </c:pt>
                <c:pt idx="210308">
                  <c:v>51.9825044388432</c:v>
                </c:pt>
                <c:pt idx="210309">
                  <c:v>51.982594369645597</c:v>
                </c:pt>
                <c:pt idx="210310">
                  <c:v>51.982684300160102</c:v>
                </c:pt>
                <c:pt idx="210311">
                  <c:v>51.982774230386703</c:v>
                </c:pt>
                <c:pt idx="210312">
                  <c:v>51.982864160325498</c:v>
                </c:pt>
                <c:pt idx="210313">
                  <c:v>51.982954089976403</c:v>
                </c:pt>
                <c:pt idx="210314">
                  <c:v>51.983044019339502</c:v>
                </c:pt>
                <c:pt idx="210315">
                  <c:v>51.983133948414697</c:v>
                </c:pt>
                <c:pt idx="210316">
                  <c:v>51.983223877202001</c:v>
                </c:pt>
                <c:pt idx="210317">
                  <c:v>51.983313805701499</c:v>
                </c:pt>
                <c:pt idx="210318">
                  <c:v>51.9834037339132</c:v>
                </c:pt>
                <c:pt idx="210319">
                  <c:v>51.983493661837002</c:v>
                </c:pt>
                <c:pt idx="210320">
                  <c:v>51.9835835894729</c:v>
                </c:pt>
                <c:pt idx="210321">
                  <c:v>51.983673516821</c:v>
                </c:pt>
                <c:pt idx="210322">
                  <c:v>51.983763443881301</c:v>
                </c:pt>
                <c:pt idx="210323">
                  <c:v>51.983853370653698</c:v>
                </c:pt>
                <c:pt idx="210324">
                  <c:v>51.983943297138197</c:v>
                </c:pt>
                <c:pt idx="210325">
                  <c:v>51.984033223334897</c:v>
                </c:pt>
                <c:pt idx="210326">
                  <c:v>51.9841231492438</c:v>
                </c:pt>
                <c:pt idx="210327">
                  <c:v>51.984213074864797</c:v>
                </c:pt>
                <c:pt idx="210328">
                  <c:v>51.984303000197997</c:v>
                </c:pt>
                <c:pt idx="210329">
                  <c:v>51.984392925243299</c:v>
                </c:pt>
                <c:pt idx="210330">
                  <c:v>51.984482850000802</c:v>
                </c:pt>
                <c:pt idx="210331">
                  <c:v>51.984572774470401</c:v>
                </c:pt>
                <c:pt idx="210332">
                  <c:v>51.984662698652201</c:v>
                </c:pt>
                <c:pt idx="210333">
                  <c:v>51.984752622546203</c:v>
                </c:pt>
                <c:pt idx="210334">
                  <c:v>51.984842546152301</c:v>
                </c:pt>
                <c:pt idx="210335">
                  <c:v>51.9849324694706</c:v>
                </c:pt>
                <c:pt idx="210336">
                  <c:v>51.985022392501001</c:v>
                </c:pt>
                <c:pt idx="210337">
                  <c:v>51.985112315243597</c:v>
                </c:pt>
                <c:pt idx="210338">
                  <c:v>51.985202237698402</c:v>
                </c:pt>
                <c:pt idx="210339">
                  <c:v>51.985292159865402</c:v>
                </c:pt>
                <c:pt idx="210340">
                  <c:v>51.985382081744497</c:v>
                </c:pt>
                <c:pt idx="210341">
                  <c:v>51.985472003335801</c:v>
                </c:pt>
                <c:pt idx="210342">
                  <c:v>51.9855619246392</c:v>
                </c:pt>
                <c:pt idx="210343">
                  <c:v>51.9856518456548</c:v>
                </c:pt>
                <c:pt idx="210344">
                  <c:v>51.985741766382603</c:v>
                </c:pt>
                <c:pt idx="210345">
                  <c:v>51.9858316868226</c:v>
                </c:pt>
                <c:pt idx="210346">
                  <c:v>51.985921606974699</c:v>
                </c:pt>
                <c:pt idx="210347">
                  <c:v>51.986011526839</c:v>
                </c:pt>
                <c:pt idx="210348">
                  <c:v>51.986101446415503</c:v>
                </c:pt>
                <c:pt idx="210349">
                  <c:v>51.986191365704201</c:v>
                </c:pt>
                <c:pt idx="210350">
                  <c:v>51.986281284705001</c:v>
                </c:pt>
                <c:pt idx="210351">
                  <c:v>51.986371203418003</c:v>
                </c:pt>
                <c:pt idx="210352">
                  <c:v>51.986461121843199</c:v>
                </c:pt>
                <c:pt idx="210353">
                  <c:v>51.986551039980597</c:v>
                </c:pt>
                <c:pt idx="210354">
                  <c:v>51.986640957830097</c:v>
                </c:pt>
                <c:pt idx="210355">
                  <c:v>51.986730875391899</c:v>
                </c:pt>
                <c:pt idx="210356">
                  <c:v>51.986820792665803</c:v>
                </c:pt>
                <c:pt idx="210357">
                  <c:v>51.986910709651902</c:v>
                </c:pt>
                <c:pt idx="210358">
                  <c:v>51.987000626350103</c:v>
                </c:pt>
                <c:pt idx="210359">
                  <c:v>51.987090542760598</c:v>
                </c:pt>
                <c:pt idx="210360">
                  <c:v>51.987180458883302</c:v>
                </c:pt>
                <c:pt idx="210361">
                  <c:v>51.987270374718101</c:v>
                </c:pt>
                <c:pt idx="210362">
                  <c:v>51.987360290265102</c:v>
                </c:pt>
                <c:pt idx="210363">
                  <c:v>51.987450205524297</c:v>
                </c:pt>
                <c:pt idx="210364">
                  <c:v>51.987540120495702</c:v>
                </c:pt>
                <c:pt idx="210365">
                  <c:v>51.987630035179301</c:v>
                </c:pt>
                <c:pt idx="210366">
                  <c:v>51.987719949575101</c:v>
                </c:pt>
                <c:pt idx="210367">
                  <c:v>51.987809863683097</c:v>
                </c:pt>
                <c:pt idx="210368">
                  <c:v>51.987899777503301</c:v>
                </c:pt>
                <c:pt idx="210369">
                  <c:v>51.987989691035601</c:v>
                </c:pt>
                <c:pt idx="210370">
                  <c:v>51.988079604280202</c:v>
                </c:pt>
                <c:pt idx="210371">
                  <c:v>51.988169517236898</c:v>
                </c:pt>
                <c:pt idx="210372">
                  <c:v>51.988259429905902</c:v>
                </c:pt>
                <c:pt idx="210373">
                  <c:v>51.988349342287002</c:v>
                </c:pt>
                <c:pt idx="210374">
                  <c:v>51.988439254380403</c:v>
                </c:pt>
                <c:pt idx="210375">
                  <c:v>51.988529166185899</c:v>
                </c:pt>
                <c:pt idx="210376">
                  <c:v>51.988619077703603</c:v>
                </c:pt>
                <c:pt idx="210377">
                  <c:v>51.988708988933602</c:v>
                </c:pt>
                <c:pt idx="210378">
                  <c:v>51.988798899875697</c:v>
                </c:pt>
                <c:pt idx="210379">
                  <c:v>51.988888810530099</c:v>
                </c:pt>
                <c:pt idx="210380">
                  <c:v>51.988978720896597</c:v>
                </c:pt>
                <c:pt idx="210381">
                  <c:v>51.989068630975403</c:v>
                </c:pt>
                <c:pt idx="210382">
                  <c:v>51.989158540766397</c:v>
                </c:pt>
                <c:pt idx="210383">
                  <c:v>51.9892484502695</c:v>
                </c:pt>
                <c:pt idx="210384">
                  <c:v>51.989338359484897</c:v>
                </c:pt>
                <c:pt idx="210385">
                  <c:v>51.989428268412503</c:v>
                </c:pt>
                <c:pt idx="210386">
                  <c:v>51.989518177052297</c:v>
                </c:pt>
                <c:pt idx="210387">
                  <c:v>51.989608085404299</c:v>
                </c:pt>
                <c:pt idx="210388">
                  <c:v>51.989697993468504</c:v>
                </c:pt>
                <c:pt idx="210389">
                  <c:v>51.989787901245002</c:v>
                </c:pt>
                <c:pt idx="210390">
                  <c:v>51.989877808733603</c:v>
                </c:pt>
                <c:pt idx="210391">
                  <c:v>51.989967715934498</c:v>
                </c:pt>
                <c:pt idx="210392">
                  <c:v>51.990057622847502</c:v>
                </c:pt>
                <c:pt idx="210393">
                  <c:v>51.9901475294728</c:v>
                </c:pt>
                <c:pt idx="210394">
                  <c:v>51.9902374358103</c:v>
                </c:pt>
                <c:pt idx="210395">
                  <c:v>51.990327341860102</c:v>
                </c:pt>
                <c:pt idx="210396">
                  <c:v>51.990417247621998</c:v>
                </c:pt>
                <c:pt idx="210397">
                  <c:v>51.990507153096203</c:v>
                </c:pt>
                <c:pt idx="210398">
                  <c:v>51.990597058282603</c:v>
                </c:pt>
                <c:pt idx="210399">
                  <c:v>51.990686963181197</c:v>
                </c:pt>
                <c:pt idx="210400">
                  <c:v>51.990776867792</c:v>
                </c:pt>
                <c:pt idx="210401">
                  <c:v>51.990866772115098</c:v>
                </c:pt>
                <c:pt idx="210402">
                  <c:v>51.990956676150297</c:v>
                </c:pt>
                <c:pt idx="210403">
                  <c:v>51.991046579897798</c:v>
                </c:pt>
                <c:pt idx="210404">
                  <c:v>51.9911364833576</c:v>
                </c:pt>
                <c:pt idx="210405">
                  <c:v>51.991226386529497</c:v>
                </c:pt>
                <c:pt idx="210406">
                  <c:v>51.991316289413703</c:v>
                </c:pt>
                <c:pt idx="210407">
                  <c:v>51.991406192010103</c:v>
                </c:pt>
                <c:pt idx="210408">
                  <c:v>51.991496094318698</c:v>
                </c:pt>
                <c:pt idx="210409">
                  <c:v>51.991585996339602</c:v>
                </c:pt>
                <c:pt idx="210410">
                  <c:v>51.9916758980727</c:v>
                </c:pt>
                <c:pt idx="210411">
                  <c:v>51.991765799518099</c:v>
                </c:pt>
                <c:pt idx="210412">
                  <c:v>51.9918557006756</c:v>
                </c:pt>
                <c:pt idx="210413">
                  <c:v>51.991945601545403</c:v>
                </c:pt>
                <c:pt idx="210414">
                  <c:v>51.9920355021275</c:v>
                </c:pt>
                <c:pt idx="210415">
                  <c:v>51.992125402421699</c:v>
                </c:pt>
                <c:pt idx="210416">
                  <c:v>51.992215302428299</c:v>
                </c:pt>
                <c:pt idx="210417">
                  <c:v>51.992305202147001</c:v>
                </c:pt>
                <c:pt idx="210418">
                  <c:v>51.992395101577998</c:v>
                </c:pt>
                <c:pt idx="210419">
                  <c:v>51.992485000721203</c:v>
                </c:pt>
                <c:pt idx="210420">
                  <c:v>51.992574899576702</c:v>
                </c:pt>
                <c:pt idx="210421">
                  <c:v>51.992664798144403</c:v>
                </c:pt>
                <c:pt idx="210422">
                  <c:v>51.992754696424399</c:v>
                </c:pt>
                <c:pt idx="210423">
                  <c:v>51.992844594416603</c:v>
                </c:pt>
                <c:pt idx="210424">
                  <c:v>51.992934492121002</c:v>
                </c:pt>
                <c:pt idx="210425">
                  <c:v>51.993024389537702</c:v>
                </c:pt>
                <c:pt idx="210426">
                  <c:v>51.993114286666597</c:v>
                </c:pt>
                <c:pt idx="210427">
                  <c:v>51.9932041835078</c:v>
                </c:pt>
                <c:pt idx="210428">
                  <c:v>51.993294080061197</c:v>
                </c:pt>
                <c:pt idx="210429">
                  <c:v>51.993383976326903</c:v>
                </c:pt>
                <c:pt idx="210430">
                  <c:v>51.993473872304797</c:v>
                </c:pt>
                <c:pt idx="210431">
                  <c:v>51.993563767994999</c:v>
                </c:pt>
                <c:pt idx="210432">
                  <c:v>51.993653663397502</c:v>
                </c:pt>
                <c:pt idx="210433">
                  <c:v>51.993743558512101</c:v>
                </c:pt>
                <c:pt idx="210434">
                  <c:v>51.9938334533391</c:v>
                </c:pt>
                <c:pt idx="210435">
                  <c:v>51.993923347878301</c:v>
                </c:pt>
                <c:pt idx="210436">
                  <c:v>51.994013242129697</c:v>
                </c:pt>
                <c:pt idx="210437">
                  <c:v>51.994103136093401</c:v>
                </c:pt>
                <c:pt idx="210438">
                  <c:v>51.994193029769399</c:v>
                </c:pt>
                <c:pt idx="210439">
                  <c:v>51.994282923157598</c:v>
                </c:pt>
                <c:pt idx="210440">
                  <c:v>51.9943728162581</c:v>
                </c:pt>
                <c:pt idx="210441">
                  <c:v>51.994462709070802</c:v>
                </c:pt>
                <c:pt idx="210442">
                  <c:v>51.9945526015958</c:v>
                </c:pt>
                <c:pt idx="210443">
                  <c:v>51.994642493833098</c:v>
                </c:pt>
                <c:pt idx="210444">
                  <c:v>51.994732385782598</c:v>
                </c:pt>
                <c:pt idx="210445">
                  <c:v>51.994822277444399</c:v>
                </c:pt>
                <c:pt idx="210446">
                  <c:v>51.994912168818502</c:v>
                </c:pt>
                <c:pt idx="210447">
                  <c:v>51.995002059904799</c:v>
                </c:pt>
                <c:pt idx="210448">
                  <c:v>51.995091950703397</c:v>
                </c:pt>
                <c:pt idx="210449">
                  <c:v>51.995181841214198</c:v>
                </c:pt>
                <c:pt idx="210450">
                  <c:v>51.995271731437398</c:v>
                </c:pt>
                <c:pt idx="210451">
                  <c:v>51.995361621372801</c:v>
                </c:pt>
                <c:pt idx="210452">
                  <c:v>51.995451511020399</c:v>
                </c:pt>
                <c:pt idx="210453">
                  <c:v>51.995541400380397</c:v>
                </c:pt>
                <c:pt idx="210454">
                  <c:v>51.995631289452596</c:v>
                </c:pt>
                <c:pt idx="210455">
                  <c:v>51.995721178236998</c:v>
                </c:pt>
                <c:pt idx="210456">
                  <c:v>51.9958110667338</c:v>
                </c:pt>
                <c:pt idx="210457">
                  <c:v>51.995900954942798</c:v>
                </c:pt>
                <c:pt idx="210458">
                  <c:v>51.995990842864103</c:v>
                </c:pt>
                <c:pt idx="210459">
                  <c:v>51.996080730497702</c:v>
                </c:pt>
                <c:pt idx="210460">
                  <c:v>51.996170617843603</c:v>
                </c:pt>
                <c:pt idx="210461">
                  <c:v>51.996260504901699</c:v>
                </c:pt>
                <c:pt idx="210462">
                  <c:v>51.996350391672102</c:v>
                </c:pt>
                <c:pt idx="210463">
                  <c:v>51.9964402781548</c:v>
                </c:pt>
                <c:pt idx="210464">
                  <c:v>51.996530164349799</c:v>
                </c:pt>
                <c:pt idx="210465">
                  <c:v>51.9966200502571</c:v>
                </c:pt>
                <c:pt idx="210466">
                  <c:v>51.996709935876602</c:v>
                </c:pt>
                <c:pt idx="210467">
                  <c:v>51.996799821208398</c:v>
                </c:pt>
                <c:pt idx="210468">
                  <c:v>51.996889706252603</c:v>
                </c:pt>
                <c:pt idx="210469">
                  <c:v>51.996979591009001</c:v>
                </c:pt>
                <c:pt idx="210470">
                  <c:v>51.997069475477602</c:v>
                </c:pt>
                <c:pt idx="210471">
                  <c:v>51.997159359658603</c:v>
                </c:pt>
                <c:pt idx="210472">
                  <c:v>51.997249243551899</c:v>
                </c:pt>
                <c:pt idx="210473">
                  <c:v>51.997339127157403</c:v>
                </c:pt>
                <c:pt idx="210474">
                  <c:v>51.997429010475301</c:v>
                </c:pt>
                <c:pt idx="210475">
                  <c:v>51.997518893505401</c:v>
                </c:pt>
                <c:pt idx="210476">
                  <c:v>51.997608776247802</c:v>
                </c:pt>
                <c:pt idx="210477">
                  <c:v>51.997698658702603</c:v>
                </c:pt>
                <c:pt idx="210478">
                  <c:v>51.9977885408696</c:v>
                </c:pt>
                <c:pt idx="210479">
                  <c:v>51.997878422748897</c:v>
                </c:pt>
                <c:pt idx="210480">
                  <c:v>51.997968304340503</c:v>
                </c:pt>
                <c:pt idx="210481">
                  <c:v>51.998058185644403</c:v>
                </c:pt>
                <c:pt idx="210482">
                  <c:v>51.998148066660598</c:v>
                </c:pt>
                <c:pt idx="210483">
                  <c:v>51.9982379473891</c:v>
                </c:pt>
                <c:pt idx="210484">
                  <c:v>51.998327827829897</c:v>
                </c:pt>
                <c:pt idx="210485">
                  <c:v>51.998417707983002</c:v>
                </c:pt>
                <c:pt idx="210486">
                  <c:v>51.998507587848401</c:v>
                </c:pt>
                <c:pt idx="210487">
                  <c:v>51.998597467426102</c:v>
                </c:pt>
                <c:pt idx="210488">
                  <c:v>51.998687346716103</c:v>
                </c:pt>
                <c:pt idx="210489">
                  <c:v>51.998777225718399</c:v>
                </c:pt>
                <c:pt idx="210490">
                  <c:v>51.998867104433103</c:v>
                </c:pt>
                <c:pt idx="210491">
                  <c:v>51.998956982860001</c:v>
                </c:pt>
                <c:pt idx="210492">
                  <c:v>51.999046860999201</c:v>
                </c:pt>
                <c:pt idx="210493">
                  <c:v>51.999136738850801</c:v>
                </c:pt>
                <c:pt idx="210494">
                  <c:v>51.999226616414603</c:v>
                </c:pt>
                <c:pt idx="210495">
                  <c:v>51.999316493690799</c:v>
                </c:pt>
                <c:pt idx="210496">
                  <c:v>51.999406370679203</c:v>
                </c:pt>
                <c:pt idx="210497">
                  <c:v>51.999496247380002</c:v>
                </c:pt>
                <c:pt idx="210498">
                  <c:v>51.999586123793101</c:v>
                </c:pt>
                <c:pt idx="210499">
                  <c:v>51.999675999918502</c:v>
                </c:pt>
                <c:pt idx="210500">
                  <c:v>51.999765875756196</c:v>
                </c:pt>
                <c:pt idx="210501">
                  <c:v>51.999855751306299</c:v>
                </c:pt>
                <c:pt idx="210502">
                  <c:v>51.999945626568604</c:v>
                </c:pt>
                <c:pt idx="210503">
                  <c:v>52.000035501543302</c:v>
                </c:pt>
                <c:pt idx="210504">
                  <c:v>52.000125376230301</c:v>
                </c:pt>
                <c:pt idx="210505">
                  <c:v>52.000215250629601</c:v>
                </c:pt>
                <c:pt idx="210506">
                  <c:v>52.000305124741203</c:v>
                </c:pt>
                <c:pt idx="210507">
                  <c:v>52.000394998565199</c:v>
                </c:pt>
                <c:pt idx="210508">
                  <c:v>52.000484872101403</c:v>
                </c:pt>
                <c:pt idx="210509">
                  <c:v>52.000574745350001</c:v>
                </c:pt>
                <c:pt idx="210510">
                  <c:v>52.000664618310999</c:v>
                </c:pt>
                <c:pt idx="210511">
                  <c:v>52.0007544909842</c:v>
                </c:pt>
                <c:pt idx="210512">
                  <c:v>52.000844363369801</c:v>
                </c:pt>
                <c:pt idx="210513">
                  <c:v>52.000934235467703</c:v>
                </c:pt>
                <c:pt idx="210514">
                  <c:v>52.0010241072779</c:v>
                </c:pt>
                <c:pt idx="210515">
                  <c:v>52.001113978800397</c:v>
                </c:pt>
                <c:pt idx="210516">
                  <c:v>52.001203850035303</c:v>
                </c:pt>
                <c:pt idx="210517">
                  <c:v>52.001293720982503</c:v>
                </c:pt>
                <c:pt idx="210518">
                  <c:v>52.001383591642103</c:v>
                </c:pt>
                <c:pt idx="210519">
                  <c:v>52.001473462013898</c:v>
                </c:pt>
                <c:pt idx="210520">
                  <c:v>52.0015633320982</c:v>
                </c:pt>
                <c:pt idx="210521">
                  <c:v>52.001653201894698</c:v>
                </c:pt>
                <c:pt idx="210522">
                  <c:v>52.001743071403602</c:v>
                </c:pt>
                <c:pt idx="210523">
                  <c:v>52.001832940624801</c:v>
                </c:pt>
                <c:pt idx="210524">
                  <c:v>52.001922809558302</c:v>
                </c:pt>
                <c:pt idx="210525">
                  <c:v>52.002012678204203</c:v>
                </c:pt>
                <c:pt idx="210526">
                  <c:v>52.002102546562398</c:v>
                </c:pt>
                <c:pt idx="210527">
                  <c:v>52.002192414633001</c:v>
                </c:pt>
                <c:pt idx="210528">
                  <c:v>52.002282282415898</c:v>
                </c:pt>
                <c:pt idx="210529">
                  <c:v>52.002372149911103</c:v>
                </c:pt>
                <c:pt idx="210530">
                  <c:v>52.002462017118702</c:v>
                </c:pt>
                <c:pt idx="210531">
                  <c:v>52.002551884038702</c:v>
                </c:pt>
                <c:pt idx="210532">
                  <c:v>52.002641750670897</c:v>
                </c:pt>
                <c:pt idx="210533">
                  <c:v>52.002731617015598</c:v>
                </c:pt>
                <c:pt idx="210534">
                  <c:v>52.002821483072502</c:v>
                </c:pt>
                <c:pt idx="210535">
                  <c:v>52.002911348841799</c:v>
                </c:pt>
                <c:pt idx="210536">
                  <c:v>52.003001214323497</c:v>
                </c:pt>
                <c:pt idx="210537">
                  <c:v>52.003091079517503</c:v>
                </c:pt>
                <c:pt idx="210538">
                  <c:v>52.003180944423796</c:v>
                </c:pt>
                <c:pt idx="210539">
                  <c:v>52.003270809042597</c:v>
                </c:pt>
                <c:pt idx="210540">
                  <c:v>52.003360673373599</c:v>
                </c:pt>
                <c:pt idx="210541">
                  <c:v>52.003450537417002</c:v>
                </c:pt>
                <c:pt idx="210542">
                  <c:v>52.003540401172799</c:v>
                </c:pt>
                <c:pt idx="210543">
                  <c:v>52.003630264640897</c:v>
                </c:pt>
                <c:pt idx="210544">
                  <c:v>52.003720127821403</c:v>
                </c:pt>
                <c:pt idx="210545">
                  <c:v>52.003809990714203</c:v>
                </c:pt>
                <c:pt idx="210546">
                  <c:v>52.003899853319403</c:v>
                </c:pt>
                <c:pt idx="210547">
                  <c:v>52.003989715636898</c:v>
                </c:pt>
                <c:pt idx="210548">
                  <c:v>52.004079577666801</c:v>
                </c:pt>
                <c:pt idx="210549">
                  <c:v>52.004169439409097</c:v>
                </c:pt>
                <c:pt idx="210550">
                  <c:v>52.004259300863701</c:v>
                </c:pt>
                <c:pt idx="210551">
                  <c:v>52.004349162030699</c:v>
                </c:pt>
                <c:pt idx="210552">
                  <c:v>52.004439022910098</c:v>
                </c:pt>
                <c:pt idx="210553">
                  <c:v>52.004528883501798</c:v>
                </c:pt>
                <c:pt idx="210554">
                  <c:v>52.0046187438058</c:v>
                </c:pt>
                <c:pt idx="210555">
                  <c:v>52.004708603822301</c:v>
                </c:pt>
                <c:pt idx="210556">
                  <c:v>52.004798463551097</c:v>
                </c:pt>
                <c:pt idx="210557">
                  <c:v>52.004888322992301</c:v>
                </c:pt>
                <c:pt idx="210558">
                  <c:v>52.004978182145798</c:v>
                </c:pt>
                <c:pt idx="210559">
                  <c:v>52.005068041011697</c:v>
                </c:pt>
                <c:pt idx="210560">
                  <c:v>52.005157899590003</c:v>
                </c:pt>
                <c:pt idx="210561">
                  <c:v>52.005247757880603</c:v>
                </c:pt>
                <c:pt idx="210562">
                  <c:v>52.005337615883697</c:v>
                </c:pt>
                <c:pt idx="210563">
                  <c:v>52.005427473599099</c:v>
                </c:pt>
                <c:pt idx="210564">
                  <c:v>52.005517331026802</c:v>
                </c:pt>
                <c:pt idx="210565">
                  <c:v>52.005607188166998</c:v>
                </c:pt>
                <c:pt idx="210566">
                  <c:v>52.005697045019502</c:v>
                </c:pt>
                <c:pt idx="210567">
                  <c:v>52.005786901584401</c:v>
                </c:pt>
                <c:pt idx="210568">
                  <c:v>52.0058767578616</c:v>
                </c:pt>
                <c:pt idx="210569">
                  <c:v>52.005966613851299</c:v>
                </c:pt>
                <c:pt idx="210570">
                  <c:v>52.0060564695533</c:v>
                </c:pt>
                <c:pt idx="210571">
                  <c:v>52.006146324967702</c:v>
                </c:pt>
                <c:pt idx="210572">
                  <c:v>52.006236180094497</c:v>
                </c:pt>
                <c:pt idx="210573">
                  <c:v>52.0063260349337</c:v>
                </c:pt>
                <c:pt idx="210574">
                  <c:v>52.006415889485197</c:v>
                </c:pt>
                <c:pt idx="210575">
                  <c:v>52.006505743749202</c:v>
                </c:pt>
                <c:pt idx="210576">
                  <c:v>52.0065955977255</c:v>
                </c:pt>
                <c:pt idx="210577">
                  <c:v>52.006685451414199</c:v>
                </c:pt>
                <c:pt idx="210578">
                  <c:v>52.006775304815299</c:v>
                </c:pt>
                <c:pt idx="210579">
                  <c:v>52.0068651579288</c:v>
                </c:pt>
                <c:pt idx="210580">
                  <c:v>52.006955010754602</c:v>
                </c:pt>
                <c:pt idx="210581">
                  <c:v>52.007044863292897</c:v>
                </c:pt>
                <c:pt idx="210582">
                  <c:v>52.007134715543501</c:v>
                </c:pt>
                <c:pt idx="210583">
                  <c:v>52.007224567506597</c:v>
                </c:pt>
                <c:pt idx="210584">
                  <c:v>52.007314419182002</c:v>
                </c:pt>
                <c:pt idx="210585">
                  <c:v>52.007404270569801</c:v>
                </c:pt>
                <c:pt idx="210586">
                  <c:v>52.007494121670099</c:v>
                </c:pt>
                <c:pt idx="210587">
                  <c:v>52.007583972482699</c:v>
                </c:pt>
                <c:pt idx="210588">
                  <c:v>52.0076738230077</c:v>
                </c:pt>
                <c:pt idx="210589">
                  <c:v>52.007763673245101</c:v>
                </c:pt>
                <c:pt idx="210590">
                  <c:v>52.007853523194903</c:v>
                </c:pt>
                <c:pt idx="210591">
                  <c:v>52.007943372857099</c:v>
                </c:pt>
                <c:pt idx="210592">
                  <c:v>52.008033222231703</c:v>
                </c:pt>
                <c:pt idx="210593">
                  <c:v>52.0081230713187</c:v>
                </c:pt>
                <c:pt idx="210594">
                  <c:v>52.008212920118098</c:v>
                </c:pt>
                <c:pt idx="210595">
                  <c:v>52.008302768629903</c:v>
                </c:pt>
                <c:pt idx="210596">
                  <c:v>52.008392616854103</c:v>
                </c:pt>
                <c:pt idx="210597">
                  <c:v>52.008482464790703</c:v>
                </c:pt>
                <c:pt idx="210598">
                  <c:v>52.008572312439703</c:v>
                </c:pt>
                <c:pt idx="210599">
                  <c:v>52.008662159801098</c:v>
                </c:pt>
                <c:pt idx="210600">
                  <c:v>52.0087520068749</c:v>
                </c:pt>
                <c:pt idx="210601">
                  <c:v>52.008841853661202</c:v>
                </c:pt>
                <c:pt idx="210602">
                  <c:v>52.008931700159799</c:v>
                </c:pt>
                <c:pt idx="210603">
                  <c:v>52.009021546370903</c:v>
                </c:pt>
                <c:pt idx="210604">
                  <c:v>52.009111392294301</c:v>
                </c:pt>
                <c:pt idx="210605">
                  <c:v>52.009201237930199</c:v>
                </c:pt>
                <c:pt idx="210606">
                  <c:v>52.009291083278498</c:v>
                </c:pt>
                <c:pt idx="210607">
                  <c:v>52.009380928339198</c:v>
                </c:pt>
                <c:pt idx="210608">
                  <c:v>52.009470773112298</c:v>
                </c:pt>
                <c:pt idx="210609">
                  <c:v>52.009560617597799</c:v>
                </c:pt>
                <c:pt idx="210610">
                  <c:v>52.0096504617958</c:v>
                </c:pt>
                <c:pt idx="210611">
                  <c:v>52.009740305706103</c:v>
                </c:pt>
                <c:pt idx="210612">
                  <c:v>52.009830149328899</c:v>
                </c:pt>
                <c:pt idx="210613">
                  <c:v>52.009919992664102</c:v>
                </c:pt>
                <c:pt idx="210614">
                  <c:v>52.010009835711699</c:v>
                </c:pt>
                <c:pt idx="210615">
                  <c:v>52.010099678471697</c:v>
                </c:pt>
                <c:pt idx="210616">
                  <c:v>52.010189520944202</c:v>
                </c:pt>
                <c:pt idx="210617">
                  <c:v>52.010279363129101</c:v>
                </c:pt>
                <c:pt idx="210618">
                  <c:v>52.0103692050264</c:v>
                </c:pt>
                <c:pt idx="210619">
                  <c:v>52.0104590466361</c:v>
                </c:pt>
                <c:pt idx="210620">
                  <c:v>52.010548887958201</c:v>
                </c:pt>
                <c:pt idx="210621">
                  <c:v>52.010638728992802</c:v>
                </c:pt>
                <c:pt idx="210622">
                  <c:v>52.010728569739797</c:v>
                </c:pt>
                <c:pt idx="210623">
                  <c:v>52.010818410199199</c:v>
                </c:pt>
                <c:pt idx="210624">
                  <c:v>52.010908250371102</c:v>
                </c:pt>
                <c:pt idx="210625">
                  <c:v>52.010998090255399</c:v>
                </c:pt>
                <c:pt idx="210626">
                  <c:v>52.011087929852103</c:v>
                </c:pt>
                <c:pt idx="210627">
                  <c:v>52.0111777691613</c:v>
                </c:pt>
                <c:pt idx="210628">
                  <c:v>52.011267608182898</c:v>
                </c:pt>
                <c:pt idx="210629">
                  <c:v>52.011357446916897</c:v>
                </c:pt>
                <c:pt idx="210630">
                  <c:v>52.011447285363303</c:v>
                </c:pt>
                <c:pt idx="210631">
                  <c:v>52.011537123522203</c:v>
                </c:pt>
                <c:pt idx="210632">
                  <c:v>52.011626961393503</c:v>
                </c:pt>
                <c:pt idx="210633">
                  <c:v>52.011716798977297</c:v>
                </c:pt>
                <c:pt idx="210634">
                  <c:v>52.011806636273498</c:v>
                </c:pt>
                <c:pt idx="210635">
                  <c:v>52.0118964732821</c:v>
                </c:pt>
                <c:pt idx="210636">
                  <c:v>52.011986310003202</c:v>
                </c:pt>
                <c:pt idx="210637">
                  <c:v>52.012076146436698</c:v>
                </c:pt>
                <c:pt idx="210638">
                  <c:v>52.012165982582701</c:v>
                </c:pt>
                <c:pt idx="210639">
                  <c:v>52.012255818441098</c:v>
                </c:pt>
                <c:pt idx="210640">
                  <c:v>52.012345654011902</c:v>
                </c:pt>
                <c:pt idx="210641">
                  <c:v>52.0124354892952</c:v>
                </c:pt>
                <c:pt idx="210642">
                  <c:v>52.012525324290898</c:v>
                </c:pt>
                <c:pt idx="210643">
                  <c:v>52.012615158999097</c:v>
                </c:pt>
                <c:pt idx="210644">
                  <c:v>52.012704993419703</c:v>
                </c:pt>
                <c:pt idx="210645">
                  <c:v>52.012794827552803</c:v>
                </c:pt>
                <c:pt idx="210646">
                  <c:v>52.012884661398303</c:v>
                </c:pt>
                <c:pt idx="210647">
                  <c:v>52.012974494956303</c:v>
                </c:pt>
                <c:pt idx="210648">
                  <c:v>52.013064328226697</c:v>
                </c:pt>
                <c:pt idx="210649">
                  <c:v>52.013154161209599</c:v>
                </c:pt>
                <c:pt idx="210650">
                  <c:v>52.013243993904901</c:v>
                </c:pt>
                <c:pt idx="210651">
                  <c:v>52.013333826312703</c:v>
                </c:pt>
                <c:pt idx="210652">
                  <c:v>52.013423658432998</c:v>
                </c:pt>
                <c:pt idx="210653">
                  <c:v>52.013513490265701</c:v>
                </c:pt>
                <c:pt idx="210654">
                  <c:v>52.013603321810798</c:v>
                </c:pt>
                <c:pt idx="210655">
                  <c:v>52.013693153068402</c:v>
                </c:pt>
                <c:pt idx="210656">
                  <c:v>52.0137829840385</c:v>
                </c:pt>
                <c:pt idx="210657">
                  <c:v>52.013872814720997</c:v>
                </c:pt>
                <c:pt idx="210658">
                  <c:v>52.013962645116003</c:v>
                </c:pt>
                <c:pt idx="210659">
                  <c:v>52.014052475223401</c:v>
                </c:pt>
                <c:pt idx="210660">
                  <c:v>52.0141423050433</c:v>
                </c:pt>
                <c:pt idx="210661">
                  <c:v>52.0142321345757</c:v>
                </c:pt>
                <c:pt idx="210662">
                  <c:v>52.0143219638205</c:v>
                </c:pt>
                <c:pt idx="210663">
                  <c:v>52.0144117927778</c:v>
                </c:pt>
                <c:pt idx="210664">
                  <c:v>52.0145016214476</c:v>
                </c:pt>
                <c:pt idx="210665">
                  <c:v>52.014591449829801</c:v>
                </c:pt>
                <c:pt idx="210666">
                  <c:v>52.014681277924502</c:v>
                </c:pt>
                <c:pt idx="210667">
                  <c:v>52.014771105731697</c:v>
                </c:pt>
                <c:pt idx="210668">
                  <c:v>52.014860933251299</c:v>
                </c:pt>
                <c:pt idx="210669">
                  <c:v>52.014950760483401</c:v>
                </c:pt>
                <c:pt idx="210670">
                  <c:v>52.015040587427997</c:v>
                </c:pt>
                <c:pt idx="210671">
                  <c:v>52.015130414085</c:v>
                </c:pt>
                <c:pt idx="210672">
                  <c:v>52.015220240454497</c:v>
                </c:pt>
                <c:pt idx="210673">
                  <c:v>52.0153100665365</c:v>
                </c:pt>
                <c:pt idx="210674">
                  <c:v>52.015399892330997</c:v>
                </c:pt>
                <c:pt idx="210675">
                  <c:v>52.015489717837902</c:v>
                </c:pt>
                <c:pt idx="210676">
                  <c:v>52.015579543057399</c:v>
                </c:pt>
                <c:pt idx="210677">
                  <c:v>52.015669367989297</c:v>
                </c:pt>
                <c:pt idx="210678">
                  <c:v>52.015759192633602</c:v>
                </c:pt>
                <c:pt idx="210679">
                  <c:v>52.015849016990501</c:v>
                </c:pt>
                <c:pt idx="210680">
                  <c:v>52.0159388410598</c:v>
                </c:pt>
                <c:pt idx="210681">
                  <c:v>52.016028664841699</c:v>
                </c:pt>
                <c:pt idx="210682">
                  <c:v>52.016118488335998</c:v>
                </c:pt>
                <c:pt idx="210683">
                  <c:v>52.016208311542698</c:v>
                </c:pt>
                <c:pt idx="210684">
                  <c:v>52.016298134461998</c:v>
                </c:pt>
                <c:pt idx="210685">
                  <c:v>52.016387957093698</c:v>
                </c:pt>
                <c:pt idx="210686">
                  <c:v>52.016477779437999</c:v>
                </c:pt>
                <c:pt idx="210687">
                  <c:v>52.0165676014947</c:v>
                </c:pt>
                <c:pt idx="210688">
                  <c:v>52.016657423263901</c:v>
                </c:pt>
                <c:pt idx="210689">
                  <c:v>52.016747244745602</c:v>
                </c:pt>
                <c:pt idx="210690">
                  <c:v>52.016837065939797</c:v>
                </c:pt>
                <c:pt idx="210691">
                  <c:v>52.016926886846498</c:v>
                </c:pt>
                <c:pt idx="210692">
                  <c:v>52.0170167074657</c:v>
                </c:pt>
                <c:pt idx="210693">
                  <c:v>52.017106527797303</c:v>
                </c:pt>
                <c:pt idx="210694">
                  <c:v>52.017196347841498</c:v>
                </c:pt>
                <c:pt idx="210695">
                  <c:v>52.017286167598101</c:v>
                </c:pt>
                <c:pt idx="210696">
                  <c:v>52.017375987067297</c:v>
                </c:pt>
                <c:pt idx="210697">
                  <c:v>52.0174658062489</c:v>
                </c:pt>
                <c:pt idx="210698">
                  <c:v>52.017555625142997</c:v>
                </c:pt>
                <c:pt idx="210699">
                  <c:v>52.0176454437497</c:v>
                </c:pt>
                <c:pt idx="210700">
                  <c:v>52.017735262068797</c:v>
                </c:pt>
                <c:pt idx="210701">
                  <c:v>52.017825080100501</c:v>
                </c:pt>
                <c:pt idx="210702">
                  <c:v>52.017914897844598</c:v>
                </c:pt>
                <c:pt idx="210703">
                  <c:v>52.018004715301203</c:v>
                </c:pt>
                <c:pt idx="210704">
                  <c:v>52.0180945324704</c:v>
                </c:pt>
                <c:pt idx="210705">
                  <c:v>52.018184349351998</c:v>
                </c:pt>
                <c:pt idx="210706">
                  <c:v>52.018274165946103</c:v>
                </c:pt>
                <c:pt idx="210707">
                  <c:v>52.018363982252801</c:v>
                </c:pt>
                <c:pt idx="210708">
                  <c:v>52.018453798271899</c:v>
                </c:pt>
                <c:pt idx="210709">
                  <c:v>52.018543614003597</c:v>
                </c:pt>
                <c:pt idx="210710">
                  <c:v>52.018633429447803</c:v>
                </c:pt>
                <c:pt idx="210711">
                  <c:v>52.018723244604402</c:v>
                </c:pt>
                <c:pt idx="210712">
                  <c:v>52.018813059473601</c:v>
                </c:pt>
                <c:pt idx="210713">
                  <c:v>52.0189028740553</c:v>
                </c:pt>
                <c:pt idx="210714">
                  <c:v>52.018992688349599</c:v>
                </c:pt>
                <c:pt idx="210715">
                  <c:v>52.019082502356298</c:v>
                </c:pt>
                <c:pt idx="210716">
                  <c:v>52.019172316075498</c:v>
                </c:pt>
                <c:pt idx="210717">
                  <c:v>52.019262129507297</c:v>
                </c:pt>
                <c:pt idx="210718">
                  <c:v>52.019351942651497</c:v>
                </c:pt>
                <c:pt idx="210719">
                  <c:v>52.019441755508304</c:v>
                </c:pt>
                <c:pt idx="210720">
                  <c:v>52.019531568077603</c:v>
                </c:pt>
                <c:pt idx="210721">
                  <c:v>52.019621380359403</c:v>
                </c:pt>
                <c:pt idx="210722">
                  <c:v>52.019711192353803</c:v>
                </c:pt>
                <c:pt idx="210723">
                  <c:v>52.019801004060596</c:v>
                </c:pt>
                <c:pt idx="210724">
                  <c:v>52.019890815479997</c:v>
                </c:pt>
                <c:pt idx="210725">
                  <c:v>52.019980626611897</c:v>
                </c:pt>
                <c:pt idx="210726">
                  <c:v>52.020070437456297</c:v>
                </c:pt>
                <c:pt idx="210727">
                  <c:v>52.020160248013298</c:v>
                </c:pt>
                <c:pt idx="210728">
                  <c:v>52.020250058282699</c:v>
                </c:pt>
                <c:pt idx="210729">
                  <c:v>52.020339868264699</c:v>
                </c:pt>
                <c:pt idx="210730">
                  <c:v>52.0204296779592</c:v>
                </c:pt>
                <c:pt idx="210731">
                  <c:v>52.0205194873663</c:v>
                </c:pt>
                <c:pt idx="210732">
                  <c:v>52.020609296485901</c:v>
                </c:pt>
                <c:pt idx="210733">
                  <c:v>52.020699105318002</c:v>
                </c:pt>
                <c:pt idx="210734">
                  <c:v>52.020788913862603</c:v>
                </c:pt>
                <c:pt idx="210735">
                  <c:v>52.020878722119797</c:v>
                </c:pt>
                <c:pt idx="210736">
                  <c:v>52.020968530089498</c:v>
                </c:pt>
                <c:pt idx="210737">
                  <c:v>52.021058337771699</c:v>
                </c:pt>
                <c:pt idx="210738">
                  <c:v>52.021148145166499</c:v>
                </c:pt>
                <c:pt idx="210739">
                  <c:v>52.0212379522738</c:v>
                </c:pt>
                <c:pt idx="210740">
                  <c:v>52.021327759093602</c:v>
                </c:pt>
                <c:pt idx="210741">
                  <c:v>52.021417565626002</c:v>
                </c:pt>
                <c:pt idx="210742">
                  <c:v>52.021507371870896</c:v>
                </c:pt>
                <c:pt idx="210743">
                  <c:v>52.021597177828298</c:v>
                </c:pt>
                <c:pt idx="210744">
                  <c:v>52.021686983498299</c:v>
                </c:pt>
                <c:pt idx="210745">
                  <c:v>52.0217767888808</c:v>
                </c:pt>
                <c:pt idx="210746">
                  <c:v>52.021866593975901</c:v>
                </c:pt>
                <c:pt idx="210747">
                  <c:v>52.021956398783502</c:v>
                </c:pt>
                <c:pt idx="210748">
                  <c:v>52.022046203303603</c:v>
                </c:pt>
                <c:pt idx="210749">
                  <c:v>52.022136007536297</c:v>
                </c:pt>
                <c:pt idx="210750">
                  <c:v>52.022225811481597</c:v>
                </c:pt>
                <c:pt idx="210751">
                  <c:v>52.022315615139398</c:v>
                </c:pt>
                <c:pt idx="210752">
                  <c:v>52.022405418509699</c:v>
                </c:pt>
                <c:pt idx="210753">
                  <c:v>52.0224952215926</c:v>
                </c:pt>
                <c:pt idx="210754">
                  <c:v>52.022585024388</c:v>
                </c:pt>
                <c:pt idx="210755">
                  <c:v>52.022674826896001</c:v>
                </c:pt>
                <c:pt idx="210756">
                  <c:v>52.022764629116502</c:v>
                </c:pt>
                <c:pt idx="210757">
                  <c:v>52.022854431049602</c:v>
                </c:pt>
                <c:pt idx="210758">
                  <c:v>52.022944232695203</c:v>
                </c:pt>
                <c:pt idx="210759">
                  <c:v>52.023034034053403</c:v>
                </c:pt>
                <c:pt idx="210760">
                  <c:v>52.023123835124103</c:v>
                </c:pt>
                <c:pt idx="210761">
                  <c:v>52.023213635907403</c:v>
                </c:pt>
                <c:pt idx="210762">
                  <c:v>52.023303436403303</c:v>
                </c:pt>
                <c:pt idx="210763">
                  <c:v>52.023393236611703</c:v>
                </c:pt>
                <c:pt idx="210764">
                  <c:v>52.023483036532603</c:v>
                </c:pt>
                <c:pt idx="210765">
                  <c:v>52.023572836166103</c:v>
                </c:pt>
                <c:pt idx="210766">
                  <c:v>52.023662635512203</c:v>
                </c:pt>
                <c:pt idx="210767">
                  <c:v>52.023752434570802</c:v>
                </c:pt>
                <c:pt idx="210768">
                  <c:v>52.023842233342101</c:v>
                </c:pt>
                <c:pt idx="210769">
                  <c:v>52.023932031825801</c:v>
                </c:pt>
                <c:pt idx="210770">
                  <c:v>52.0240218300221</c:v>
                </c:pt>
                <c:pt idx="210771">
                  <c:v>52.024111627930999</c:v>
                </c:pt>
                <c:pt idx="210772">
                  <c:v>52.024201425552498</c:v>
                </c:pt>
                <c:pt idx="210773">
                  <c:v>52.024291222886497</c:v>
                </c:pt>
                <c:pt idx="210774">
                  <c:v>52.024381019933102</c:v>
                </c:pt>
                <c:pt idx="210775">
                  <c:v>52.024470816692201</c:v>
                </c:pt>
                <c:pt idx="210776">
                  <c:v>52.024560613163999</c:v>
                </c:pt>
                <c:pt idx="210777">
                  <c:v>52.024650409348297</c:v>
                </c:pt>
                <c:pt idx="210778">
                  <c:v>52.024740205245102</c:v>
                </c:pt>
                <c:pt idx="210779">
                  <c:v>52.0248300008546</c:v>
                </c:pt>
                <c:pt idx="210780">
                  <c:v>52.024919796176597</c:v>
                </c:pt>
                <c:pt idx="210781">
                  <c:v>52.025009591211102</c:v>
                </c:pt>
                <c:pt idx="210782">
                  <c:v>52.025099385958299</c:v>
                </c:pt>
                <c:pt idx="210783">
                  <c:v>52.025189180418003</c:v>
                </c:pt>
                <c:pt idx="210784">
                  <c:v>52.0252789745903</c:v>
                </c:pt>
                <c:pt idx="210785">
                  <c:v>52.025368768475197</c:v>
                </c:pt>
                <c:pt idx="210786">
                  <c:v>52.0254585620727</c:v>
                </c:pt>
                <c:pt idx="210787">
                  <c:v>52.025548355382703</c:v>
                </c:pt>
                <c:pt idx="210788">
                  <c:v>52.025638148405299</c:v>
                </c:pt>
                <c:pt idx="210789">
                  <c:v>52.025727941140502</c:v>
                </c:pt>
                <c:pt idx="210790">
                  <c:v>52.025817733588298</c:v>
                </c:pt>
                <c:pt idx="210791">
                  <c:v>52.0259075257487</c:v>
                </c:pt>
                <c:pt idx="210792">
                  <c:v>52.025997317621602</c:v>
                </c:pt>
                <c:pt idx="210793">
                  <c:v>52.026087109207097</c:v>
                </c:pt>
                <c:pt idx="210794">
                  <c:v>52.026176900505298</c:v>
                </c:pt>
                <c:pt idx="210795">
                  <c:v>52.0262666915159</c:v>
                </c:pt>
                <c:pt idx="210796">
                  <c:v>52.026356482239201</c:v>
                </c:pt>
                <c:pt idx="210797">
                  <c:v>52.026446272675102</c:v>
                </c:pt>
                <c:pt idx="210798">
                  <c:v>52.026536062823602</c:v>
                </c:pt>
                <c:pt idx="210799">
                  <c:v>52.026625852684603</c:v>
                </c:pt>
                <c:pt idx="210800">
                  <c:v>52.026715642258303</c:v>
                </c:pt>
                <c:pt idx="210801">
                  <c:v>52.026805431544503</c:v>
                </c:pt>
                <c:pt idx="210802">
                  <c:v>52.026895220543302</c:v>
                </c:pt>
                <c:pt idx="210803">
                  <c:v>52.026985009254801</c:v>
                </c:pt>
                <c:pt idx="210804">
                  <c:v>52.0270747976788</c:v>
                </c:pt>
                <c:pt idx="210805">
                  <c:v>52.027164585815399</c:v>
                </c:pt>
                <c:pt idx="210806">
                  <c:v>52.027254373664597</c:v>
                </c:pt>
                <c:pt idx="210807">
                  <c:v>52.027344161226402</c:v>
                </c:pt>
                <c:pt idx="210808">
                  <c:v>52.0274339485008</c:v>
                </c:pt>
                <c:pt idx="210809">
                  <c:v>52.027523735487797</c:v>
                </c:pt>
                <c:pt idx="210810">
                  <c:v>52.027613522187401</c:v>
                </c:pt>
                <c:pt idx="210811">
                  <c:v>52.027703308599598</c:v>
                </c:pt>
                <c:pt idx="210812">
                  <c:v>52.027793094724402</c:v>
                </c:pt>
                <c:pt idx="210813">
                  <c:v>52.027882880561798</c:v>
                </c:pt>
                <c:pt idx="210814">
                  <c:v>52.0279726661118</c:v>
                </c:pt>
                <c:pt idx="210815">
                  <c:v>52.028062451374403</c:v>
                </c:pt>
                <c:pt idx="210816">
                  <c:v>52.028152236349698</c:v>
                </c:pt>
                <c:pt idx="210817">
                  <c:v>52.028242021037499</c:v>
                </c:pt>
                <c:pt idx="210818">
                  <c:v>52.028331805437901</c:v>
                </c:pt>
                <c:pt idx="210819">
                  <c:v>52.028421589551002</c:v>
                </c:pt>
                <c:pt idx="210820">
                  <c:v>52.028511373376602</c:v>
                </c:pt>
                <c:pt idx="210821">
                  <c:v>52.028601156914903</c:v>
                </c:pt>
                <c:pt idx="210822">
                  <c:v>52.028690940165703</c:v>
                </c:pt>
                <c:pt idx="210823">
                  <c:v>52.028780723129202</c:v>
                </c:pt>
                <c:pt idx="210824">
                  <c:v>52.028870505805301</c:v>
                </c:pt>
                <c:pt idx="210825">
                  <c:v>52.028960288194</c:v>
                </c:pt>
                <c:pt idx="210826">
                  <c:v>52.029050070295398</c:v>
                </c:pt>
                <c:pt idx="210827">
                  <c:v>52.029139852109303</c:v>
                </c:pt>
                <c:pt idx="210828">
                  <c:v>52.029229633635801</c:v>
                </c:pt>
                <c:pt idx="210829">
                  <c:v>52.029319414874998</c:v>
                </c:pt>
                <c:pt idx="210830">
                  <c:v>52.029409195826801</c:v>
                </c:pt>
                <c:pt idx="210831">
                  <c:v>52.029498976491197</c:v>
                </c:pt>
                <c:pt idx="210832">
                  <c:v>52.0295887568683</c:v>
                </c:pt>
                <c:pt idx="210833">
                  <c:v>52.029678536957903</c:v>
                </c:pt>
                <c:pt idx="210834">
                  <c:v>52.029768316760197</c:v>
                </c:pt>
                <c:pt idx="210835">
                  <c:v>52.029858096275099</c:v>
                </c:pt>
                <c:pt idx="210836">
                  <c:v>52.0299478755026</c:v>
                </c:pt>
                <c:pt idx="210837">
                  <c:v>52.030037654442701</c:v>
                </c:pt>
                <c:pt idx="210838">
                  <c:v>52.030127433095501</c:v>
                </c:pt>
                <c:pt idx="210839">
                  <c:v>52.030217211460901</c:v>
                </c:pt>
                <c:pt idx="210840">
                  <c:v>52.0303069895389</c:v>
                </c:pt>
                <c:pt idx="210841">
                  <c:v>52.030396767329599</c:v>
                </c:pt>
                <c:pt idx="210842">
                  <c:v>52.030486544832897</c:v>
                </c:pt>
                <c:pt idx="210843">
                  <c:v>52.030576322048802</c:v>
                </c:pt>
                <c:pt idx="210844">
                  <c:v>52.030666098977299</c:v>
                </c:pt>
                <c:pt idx="210845">
                  <c:v>52.030755875618503</c:v>
                </c:pt>
                <c:pt idx="210846">
                  <c:v>52.030845651972299</c:v>
                </c:pt>
                <c:pt idx="210847">
                  <c:v>52.030935428038703</c:v>
                </c:pt>
                <c:pt idx="210848">
                  <c:v>52.031025203817798</c:v>
                </c:pt>
                <c:pt idx="210849">
                  <c:v>52.0311149793095</c:v>
                </c:pt>
                <c:pt idx="210850">
                  <c:v>52.031204754513901</c:v>
                </c:pt>
                <c:pt idx="210851">
                  <c:v>52.031294529430902</c:v>
                </c:pt>
                <c:pt idx="210852">
                  <c:v>52.031384304060502</c:v>
                </c:pt>
                <c:pt idx="210853">
                  <c:v>52.031474078402802</c:v>
                </c:pt>
                <c:pt idx="210854">
                  <c:v>52.031563852457701</c:v>
                </c:pt>
                <c:pt idx="210855">
                  <c:v>52.0316536262252</c:v>
                </c:pt>
                <c:pt idx="210856">
                  <c:v>52.031743399705398</c:v>
                </c:pt>
                <c:pt idx="210857">
                  <c:v>52.031833172898203</c:v>
                </c:pt>
                <c:pt idx="210858">
                  <c:v>52.0319229458037</c:v>
                </c:pt>
                <c:pt idx="210859">
                  <c:v>52.032012718421797</c:v>
                </c:pt>
                <c:pt idx="210860">
                  <c:v>52.0321024907526</c:v>
                </c:pt>
                <c:pt idx="210861">
                  <c:v>52.032192262796002</c:v>
                </c:pt>
                <c:pt idx="210862">
                  <c:v>52.032282034552097</c:v>
                </c:pt>
                <c:pt idx="210863">
                  <c:v>52.032371806020798</c:v>
                </c:pt>
                <c:pt idx="210864">
                  <c:v>52.032461577202199</c:v>
                </c:pt>
                <c:pt idx="210865">
                  <c:v>52.032551348096199</c:v>
                </c:pt>
                <c:pt idx="210866">
                  <c:v>52.032641118702799</c:v>
                </c:pt>
                <c:pt idx="210867">
                  <c:v>52.032730889022098</c:v>
                </c:pt>
                <c:pt idx="210868">
                  <c:v>52.032820659054103</c:v>
                </c:pt>
                <c:pt idx="210869">
                  <c:v>52.032910428798701</c:v>
                </c:pt>
                <c:pt idx="210870">
                  <c:v>52.033000198255998</c:v>
                </c:pt>
                <c:pt idx="210871">
                  <c:v>52.033089967425902</c:v>
                </c:pt>
                <c:pt idx="210872">
                  <c:v>52.033179736308497</c:v>
                </c:pt>
                <c:pt idx="210873">
                  <c:v>52.033269504903799</c:v>
                </c:pt>
                <c:pt idx="210874">
                  <c:v>52.033359273211701</c:v>
                </c:pt>
                <c:pt idx="210875">
                  <c:v>52.033449041232203</c:v>
                </c:pt>
                <c:pt idx="210876">
                  <c:v>52.033538808965503</c:v>
                </c:pt>
                <c:pt idx="210877">
                  <c:v>52.033628576411402</c:v>
                </c:pt>
                <c:pt idx="210878">
                  <c:v>52.033718343569902</c:v>
                </c:pt>
                <c:pt idx="210879">
                  <c:v>52.0338081104411</c:v>
                </c:pt>
                <c:pt idx="210880">
                  <c:v>52.033897877024998</c:v>
                </c:pt>
                <c:pt idx="210881">
                  <c:v>52.033987643321503</c:v>
                </c:pt>
                <c:pt idx="210882">
                  <c:v>52.034077409330699</c:v>
                </c:pt>
                <c:pt idx="210883">
                  <c:v>52.034167175052602</c:v>
                </c:pt>
                <c:pt idx="210884">
                  <c:v>52.034256940487197</c:v>
                </c:pt>
                <c:pt idx="210885">
                  <c:v>52.034346705634398</c:v>
                </c:pt>
                <c:pt idx="210886">
                  <c:v>52.034436470494299</c:v>
                </c:pt>
                <c:pt idx="210887">
                  <c:v>52.034526235066799</c:v>
                </c:pt>
                <c:pt idx="210888">
                  <c:v>52.034615999351999</c:v>
                </c:pt>
                <c:pt idx="210889">
                  <c:v>52.034705763349898</c:v>
                </c:pt>
                <c:pt idx="210890">
                  <c:v>52.034795527060503</c:v>
                </c:pt>
                <c:pt idx="210891">
                  <c:v>52.0348852904837</c:v>
                </c:pt>
                <c:pt idx="210892">
                  <c:v>52.034975053619704</c:v>
                </c:pt>
                <c:pt idx="210893">
                  <c:v>52.035064816468299</c:v>
                </c:pt>
                <c:pt idx="210894">
                  <c:v>52.035154579029502</c:v>
                </c:pt>
                <c:pt idx="210895">
                  <c:v>52.035244341303503</c:v>
                </c:pt>
                <c:pt idx="210896">
                  <c:v>52.035334103290097</c:v>
                </c:pt>
                <c:pt idx="210897">
                  <c:v>52.035423864989397</c:v>
                </c:pt>
                <c:pt idx="210898">
                  <c:v>52.035513626401404</c:v>
                </c:pt>
                <c:pt idx="210899">
                  <c:v>52.035603387526102</c:v>
                </c:pt>
                <c:pt idx="210900">
                  <c:v>52.0356931483634</c:v>
                </c:pt>
                <c:pt idx="210901">
                  <c:v>52.035782908913497</c:v>
                </c:pt>
                <c:pt idx="210902">
                  <c:v>52.0358726691762</c:v>
                </c:pt>
                <c:pt idx="210903">
                  <c:v>52.035962429151603</c:v>
                </c:pt>
                <c:pt idx="210904">
                  <c:v>52.036052188839697</c:v>
                </c:pt>
                <c:pt idx="210905">
                  <c:v>52.036141948240498</c:v>
                </c:pt>
                <c:pt idx="210906">
                  <c:v>52.036231707353998</c:v>
                </c:pt>
                <c:pt idx="210907">
                  <c:v>52.036321466180098</c:v>
                </c:pt>
                <c:pt idx="210908">
                  <c:v>52.036411224718996</c:v>
                </c:pt>
                <c:pt idx="210909">
                  <c:v>52.036500982970502</c:v>
                </c:pt>
                <c:pt idx="210910">
                  <c:v>52.036590740934699</c:v>
                </c:pt>
                <c:pt idx="210911">
                  <c:v>52.036680498611702</c:v>
                </c:pt>
                <c:pt idx="210912">
                  <c:v>52.036770256001297</c:v>
                </c:pt>
                <c:pt idx="210913">
                  <c:v>52.036860013103599</c:v>
                </c:pt>
                <c:pt idx="210914">
                  <c:v>52.0369497699186</c:v>
                </c:pt>
                <c:pt idx="210915">
                  <c:v>52.0370395264463</c:v>
                </c:pt>
                <c:pt idx="210916">
                  <c:v>52.037129282686699</c:v>
                </c:pt>
                <c:pt idx="210917">
                  <c:v>52.037219038639797</c:v>
                </c:pt>
                <c:pt idx="210918">
                  <c:v>52.037308794305602</c:v>
                </c:pt>
                <c:pt idx="210919">
                  <c:v>52.037398549684099</c:v>
                </c:pt>
                <c:pt idx="210920">
                  <c:v>52.037488304775302</c:v>
                </c:pt>
                <c:pt idx="210921">
                  <c:v>52.037578059579197</c:v>
                </c:pt>
                <c:pt idx="210922">
                  <c:v>52.037667814095798</c:v>
                </c:pt>
                <c:pt idx="210923">
                  <c:v>52.037757568325098</c:v>
                </c:pt>
                <c:pt idx="210924">
                  <c:v>52.037847322267098</c:v>
                </c:pt>
                <c:pt idx="210925">
                  <c:v>52.037937075921803</c:v>
                </c:pt>
                <c:pt idx="210926">
                  <c:v>52.038026829289301</c:v>
                </c:pt>
                <c:pt idx="210927">
                  <c:v>52.038116582369398</c:v>
                </c:pt>
                <c:pt idx="210928">
                  <c:v>52.0382063351623</c:v>
                </c:pt>
                <c:pt idx="210929">
                  <c:v>52.038296087667803</c:v>
                </c:pt>
                <c:pt idx="210930">
                  <c:v>52.038385839886097</c:v>
                </c:pt>
                <c:pt idx="210931">
                  <c:v>52.038475591816997</c:v>
                </c:pt>
                <c:pt idx="210932">
                  <c:v>52.038565343460697</c:v>
                </c:pt>
                <c:pt idx="210933">
                  <c:v>52.038655094817102</c:v>
                </c:pt>
                <c:pt idx="210934">
                  <c:v>52.0387448458862</c:v>
                </c:pt>
                <c:pt idx="210935">
                  <c:v>52.038834596668103</c:v>
                </c:pt>
                <c:pt idx="210936">
                  <c:v>52.038924347162599</c:v>
                </c:pt>
                <c:pt idx="210937">
                  <c:v>52.0390140973699</c:v>
                </c:pt>
                <c:pt idx="210938">
                  <c:v>52.039103847289802</c:v>
                </c:pt>
                <c:pt idx="210939">
                  <c:v>52.039193596922502</c:v>
                </c:pt>
                <c:pt idx="210940">
                  <c:v>52.039283346267901</c:v>
                </c:pt>
                <c:pt idx="210941">
                  <c:v>52.039373095326098</c:v>
                </c:pt>
                <c:pt idx="210942">
                  <c:v>52.039462844096903</c:v>
                </c:pt>
                <c:pt idx="210943">
                  <c:v>52.039552592580499</c:v>
                </c:pt>
                <c:pt idx="210944">
                  <c:v>52.039642340776801</c:v>
                </c:pt>
                <c:pt idx="210945">
                  <c:v>52.039732088685803</c:v>
                </c:pt>
                <c:pt idx="210946">
                  <c:v>52.039821836307603</c:v>
                </c:pt>
                <c:pt idx="210947">
                  <c:v>52.039911583642102</c:v>
                </c:pt>
                <c:pt idx="210948">
                  <c:v>52.0400013306893</c:v>
                </c:pt>
                <c:pt idx="210949">
                  <c:v>52.040091077449198</c:v>
                </c:pt>
                <c:pt idx="210950">
                  <c:v>52.040180823921901</c:v>
                </c:pt>
                <c:pt idx="210951">
                  <c:v>52.040270570107197</c:v>
                </c:pt>
                <c:pt idx="210952">
                  <c:v>52.040360316005398</c:v>
                </c:pt>
                <c:pt idx="210953">
                  <c:v>52.040450061616198</c:v>
                </c:pt>
                <c:pt idx="210954">
                  <c:v>52.040539806939798</c:v>
                </c:pt>
                <c:pt idx="210955">
                  <c:v>52.040629551976103</c:v>
                </c:pt>
                <c:pt idx="210956">
                  <c:v>52.0407192967252</c:v>
                </c:pt>
                <c:pt idx="210957">
                  <c:v>52.040809041187003</c:v>
                </c:pt>
                <c:pt idx="210958">
                  <c:v>52.040898785361499</c:v>
                </c:pt>
                <c:pt idx="210959">
                  <c:v>52.0409885292487</c:v>
                </c:pt>
                <c:pt idx="210960">
                  <c:v>52.041078272848701</c:v>
                </c:pt>
                <c:pt idx="210961">
                  <c:v>52.0411680161615</c:v>
                </c:pt>
                <c:pt idx="210962">
                  <c:v>52.041257759186898</c:v>
                </c:pt>
                <c:pt idx="210963">
                  <c:v>52.041347501925202</c:v>
                </c:pt>
                <c:pt idx="210964">
                  <c:v>52.041437244376098</c:v>
                </c:pt>
                <c:pt idx="210965">
                  <c:v>52.0415269865398</c:v>
                </c:pt>
                <c:pt idx="210966">
                  <c:v>52.041616728416301</c:v>
                </c:pt>
                <c:pt idx="210967">
                  <c:v>52.041706470005401</c:v>
                </c:pt>
                <c:pt idx="210968">
                  <c:v>52.0417962113074</c:v>
                </c:pt>
                <c:pt idx="210969">
                  <c:v>52.041885952321998</c:v>
                </c:pt>
                <c:pt idx="210970">
                  <c:v>52.041975693049501</c:v>
                </c:pt>
                <c:pt idx="210971">
                  <c:v>52.042065433489597</c:v>
                </c:pt>
                <c:pt idx="210972">
                  <c:v>52.042155173642598</c:v>
                </c:pt>
                <c:pt idx="210973">
                  <c:v>52.042244913508199</c:v>
                </c:pt>
                <c:pt idx="210974">
                  <c:v>52.042334653086698</c:v>
                </c:pt>
                <c:pt idx="210975">
                  <c:v>52.042424392377796</c:v>
                </c:pt>
                <c:pt idx="210976">
                  <c:v>52.042514131381701</c:v>
                </c:pt>
                <c:pt idx="210977">
                  <c:v>52.042603870098397</c:v>
                </c:pt>
                <c:pt idx="210978">
                  <c:v>52.042693608527898</c:v>
                </c:pt>
                <c:pt idx="210979">
                  <c:v>52.042783346670099</c:v>
                </c:pt>
                <c:pt idx="210980">
                  <c:v>52.042873084524999</c:v>
                </c:pt>
                <c:pt idx="210981">
                  <c:v>52.042962822092697</c:v>
                </c:pt>
                <c:pt idx="210982">
                  <c:v>52.043052559373201</c:v>
                </c:pt>
                <c:pt idx="210983">
                  <c:v>52.043142296366398</c:v>
                </c:pt>
                <c:pt idx="210984">
                  <c:v>52.0432320330724</c:v>
                </c:pt>
                <c:pt idx="210985">
                  <c:v>52.043321769491101</c:v>
                </c:pt>
                <c:pt idx="210986">
                  <c:v>52.043411505622601</c:v>
                </c:pt>
                <c:pt idx="210987">
                  <c:v>52.043501241466899</c:v>
                </c:pt>
                <c:pt idx="210988">
                  <c:v>52.043590977023896</c:v>
                </c:pt>
                <c:pt idx="210989">
                  <c:v>52.0436807122937</c:v>
                </c:pt>
                <c:pt idx="210990">
                  <c:v>52.043770447276202</c:v>
                </c:pt>
                <c:pt idx="210991">
                  <c:v>52.043860181971603</c:v>
                </c:pt>
                <c:pt idx="210992">
                  <c:v>52.043949916379702</c:v>
                </c:pt>
                <c:pt idx="210993">
                  <c:v>52.044039650500501</c:v>
                </c:pt>
                <c:pt idx="210994">
                  <c:v>52.044129384334198</c:v>
                </c:pt>
                <c:pt idx="210995">
                  <c:v>52.044219117880601</c:v>
                </c:pt>
                <c:pt idx="210996">
                  <c:v>52.044308851139697</c:v>
                </c:pt>
                <c:pt idx="210997">
                  <c:v>52.044398584111697</c:v>
                </c:pt>
                <c:pt idx="210998">
                  <c:v>52.044488316796397</c:v>
                </c:pt>
                <c:pt idx="210999">
                  <c:v>52.044578049193902</c:v>
                </c:pt>
                <c:pt idx="211000">
                  <c:v>52.044667781304099</c:v>
                </c:pt>
                <c:pt idx="211001">
                  <c:v>52.044757513127202</c:v>
                </c:pt>
                <c:pt idx="211002">
                  <c:v>52.044847244663003</c:v>
                </c:pt>
                <c:pt idx="211003">
                  <c:v>52.044936975911597</c:v>
                </c:pt>
                <c:pt idx="211004">
                  <c:v>52.045026706872903</c:v>
                </c:pt>
                <c:pt idx="211005">
                  <c:v>52.045116437547101</c:v>
                </c:pt>
                <c:pt idx="211006">
                  <c:v>52.045206167933998</c:v>
                </c:pt>
                <c:pt idx="211007">
                  <c:v>52.0452958980337</c:v>
                </c:pt>
                <c:pt idx="211008">
                  <c:v>52.045385627846201</c:v>
                </c:pt>
                <c:pt idx="211009">
                  <c:v>52.045475357371501</c:v>
                </c:pt>
                <c:pt idx="211010">
                  <c:v>52.045565086609599</c:v>
                </c:pt>
                <c:pt idx="211011">
                  <c:v>52.045654815560397</c:v>
                </c:pt>
                <c:pt idx="211012">
                  <c:v>52.045744544224</c:v>
                </c:pt>
                <c:pt idx="211013">
                  <c:v>52.045834272600402</c:v>
                </c:pt>
                <c:pt idx="211014">
                  <c:v>52.045924000689602</c:v>
                </c:pt>
                <c:pt idx="211015">
                  <c:v>52.046013728491602</c:v>
                </c:pt>
                <c:pt idx="211016">
                  <c:v>52.046103456006399</c:v>
                </c:pt>
                <c:pt idx="211017">
                  <c:v>52.046193183234003</c:v>
                </c:pt>
                <c:pt idx="211018">
                  <c:v>52.046282910174398</c:v>
                </c:pt>
                <c:pt idx="211019">
                  <c:v>52.046372636827499</c:v>
                </c:pt>
                <c:pt idx="211020">
                  <c:v>52.046462363193399</c:v>
                </c:pt>
                <c:pt idx="211021">
                  <c:v>52.046552089272197</c:v>
                </c:pt>
                <c:pt idx="211022">
                  <c:v>52.046641815063701</c:v>
                </c:pt>
                <c:pt idx="211023">
                  <c:v>52.046731540568103</c:v>
                </c:pt>
                <c:pt idx="211024">
                  <c:v>52.046821265785198</c:v>
                </c:pt>
                <c:pt idx="211025">
                  <c:v>52.046910990715098</c:v>
                </c:pt>
                <c:pt idx="211026">
                  <c:v>52.047000715357797</c:v>
                </c:pt>
                <c:pt idx="211027">
                  <c:v>52.047090439713401</c:v>
                </c:pt>
                <c:pt idx="211028">
                  <c:v>52.047180163781697</c:v>
                </c:pt>
                <c:pt idx="211029">
                  <c:v>52.047269887562798</c:v>
                </c:pt>
                <c:pt idx="211030">
                  <c:v>52.047359611056699</c:v>
                </c:pt>
                <c:pt idx="211031">
                  <c:v>52.047449334263497</c:v>
                </c:pt>
                <c:pt idx="211032">
                  <c:v>52.047539057183002</c:v>
                </c:pt>
                <c:pt idx="211033">
                  <c:v>52.047628779815298</c:v>
                </c:pt>
                <c:pt idx="211034">
                  <c:v>52.0477185021605</c:v>
                </c:pt>
                <c:pt idx="211035">
                  <c:v>52.0478082242184</c:v>
                </c:pt>
                <c:pt idx="211036">
                  <c:v>52.047897945989199</c:v>
                </c:pt>
                <c:pt idx="211037">
                  <c:v>52.047987667472803</c:v>
                </c:pt>
                <c:pt idx="211038">
                  <c:v>52.0480773886691</c:v>
                </c:pt>
                <c:pt idx="211039">
                  <c:v>52.048167109578301</c:v>
                </c:pt>
                <c:pt idx="211040">
                  <c:v>52.048256830200302</c:v>
                </c:pt>
                <c:pt idx="211041">
                  <c:v>52.048346550535101</c:v>
                </c:pt>
                <c:pt idx="211042">
                  <c:v>52.048436270582798</c:v>
                </c:pt>
                <c:pt idx="211043">
                  <c:v>52.048525990343201</c:v>
                </c:pt>
                <c:pt idx="211044">
                  <c:v>52.048615709816502</c:v>
                </c:pt>
                <c:pt idx="211045">
                  <c:v>52.048705429002503</c:v>
                </c:pt>
                <c:pt idx="211046">
                  <c:v>52.048795147901401</c:v>
                </c:pt>
                <c:pt idx="211047">
                  <c:v>52.048884866513099</c:v>
                </c:pt>
                <c:pt idx="211048">
                  <c:v>52.048974584837602</c:v>
                </c:pt>
                <c:pt idx="211049">
                  <c:v>52.049064302875003</c:v>
                </c:pt>
                <c:pt idx="211050">
                  <c:v>52.049154020625103</c:v>
                </c:pt>
                <c:pt idx="211051">
                  <c:v>52.049243738088101</c:v>
                </c:pt>
                <c:pt idx="211052">
                  <c:v>52.049333455263898</c:v>
                </c:pt>
                <c:pt idx="211053">
                  <c:v>52.049423172152601</c:v>
                </c:pt>
                <c:pt idx="211054">
                  <c:v>52.049512888754002</c:v>
                </c:pt>
                <c:pt idx="211055">
                  <c:v>52.049602605068301</c:v>
                </c:pt>
                <c:pt idx="211056">
                  <c:v>52.049692321095399</c:v>
                </c:pt>
                <c:pt idx="211057">
                  <c:v>52.049782036835403</c:v>
                </c:pt>
                <c:pt idx="211058">
                  <c:v>52.049871752288098</c:v>
                </c:pt>
                <c:pt idx="211059">
                  <c:v>52.049961467453699</c:v>
                </c:pt>
                <c:pt idx="211060">
                  <c:v>52.050051182332098</c:v>
                </c:pt>
                <c:pt idx="211061">
                  <c:v>52.050140896923402</c:v>
                </c:pt>
                <c:pt idx="211062">
                  <c:v>52.050230611227498</c:v>
                </c:pt>
                <c:pt idx="211063">
                  <c:v>52.0503203252444</c:v>
                </c:pt>
                <c:pt idx="211064">
                  <c:v>52.0504100389741</c:v>
                </c:pt>
                <c:pt idx="211065">
                  <c:v>52.050499752416698</c:v>
                </c:pt>
                <c:pt idx="211066">
                  <c:v>52.050589465572102</c:v>
                </c:pt>
                <c:pt idx="211067">
                  <c:v>52.050679178440397</c:v>
                </c:pt>
                <c:pt idx="211068">
                  <c:v>52.050768891021498</c:v>
                </c:pt>
                <c:pt idx="211069">
                  <c:v>52.050858603315397</c:v>
                </c:pt>
                <c:pt idx="211070">
                  <c:v>52.050948315322202</c:v>
                </c:pt>
                <c:pt idx="211071">
                  <c:v>52.051038027041798</c:v>
                </c:pt>
                <c:pt idx="211072">
                  <c:v>52.0511277384742</c:v>
                </c:pt>
                <c:pt idx="211073">
                  <c:v>52.0512174496195</c:v>
                </c:pt>
                <c:pt idx="211074">
                  <c:v>52.051307160477599</c:v>
                </c:pt>
                <c:pt idx="211075">
                  <c:v>52.051396871048603</c:v>
                </c:pt>
                <c:pt idx="211076">
                  <c:v>52.051486581332398</c:v>
                </c:pt>
                <c:pt idx="211077">
                  <c:v>52.051576291329098</c:v>
                </c:pt>
                <c:pt idx="211078">
                  <c:v>52.051666001038598</c:v>
                </c:pt>
                <c:pt idx="211079">
                  <c:v>52.051755710461002</c:v>
                </c:pt>
                <c:pt idx="211080">
                  <c:v>52.051845419596198</c:v>
                </c:pt>
                <c:pt idx="211081">
                  <c:v>52.0519351284442</c:v>
                </c:pt>
                <c:pt idx="211082">
                  <c:v>52.052024837005199</c:v>
                </c:pt>
                <c:pt idx="211083">
                  <c:v>52.052114545278897</c:v>
                </c:pt>
                <c:pt idx="211084">
                  <c:v>52.052204253265501</c:v>
                </c:pt>
                <c:pt idx="211085">
                  <c:v>52.052293960965002</c:v>
                </c:pt>
                <c:pt idx="211086">
                  <c:v>52.052383668377303</c:v>
                </c:pt>
                <c:pt idx="211087">
                  <c:v>52.052473375502501</c:v>
                </c:pt>
                <c:pt idx="211088">
                  <c:v>52.052563082340498</c:v>
                </c:pt>
                <c:pt idx="211089">
                  <c:v>52.0526527888914</c:v>
                </c:pt>
                <c:pt idx="211090">
                  <c:v>52.052742495155101</c:v>
                </c:pt>
                <c:pt idx="211091">
                  <c:v>52.0528322011317</c:v>
                </c:pt>
                <c:pt idx="211092">
                  <c:v>52.052921906821197</c:v>
                </c:pt>
                <c:pt idx="211093">
                  <c:v>52.0530116122235</c:v>
                </c:pt>
                <c:pt idx="211094">
                  <c:v>52.053101317338701</c:v>
                </c:pt>
                <c:pt idx="211095">
                  <c:v>52.0531910221667</c:v>
                </c:pt>
                <c:pt idx="211096">
                  <c:v>52.053280726707598</c:v>
                </c:pt>
                <c:pt idx="211097">
                  <c:v>52.053370430961401</c:v>
                </c:pt>
                <c:pt idx="211098">
                  <c:v>52.053460134928002</c:v>
                </c:pt>
                <c:pt idx="211099">
                  <c:v>52.053549838607502</c:v>
                </c:pt>
                <c:pt idx="211100">
                  <c:v>52.0536395419999</c:v>
                </c:pt>
                <c:pt idx="211101">
                  <c:v>52.053729245105103</c:v>
                </c:pt>
                <c:pt idx="211102">
                  <c:v>52.053818947923197</c:v>
                </c:pt>
                <c:pt idx="211103">
                  <c:v>52.053908650454197</c:v>
                </c:pt>
                <c:pt idx="211104">
                  <c:v>52.053998352698002</c:v>
                </c:pt>
                <c:pt idx="211105">
                  <c:v>52.054088054654699</c:v>
                </c:pt>
                <c:pt idx="211106">
                  <c:v>52.0541777563243</c:v>
                </c:pt>
                <c:pt idx="211107">
                  <c:v>52.0542674577068</c:v>
                </c:pt>
                <c:pt idx="211108">
                  <c:v>52.054357158802098</c:v>
                </c:pt>
                <c:pt idx="211109">
                  <c:v>52.054446859610302</c:v>
                </c:pt>
                <c:pt idx="211110">
                  <c:v>52.054536560131403</c:v>
                </c:pt>
                <c:pt idx="211111">
                  <c:v>52.054626260365303</c:v>
                </c:pt>
                <c:pt idx="211112">
                  <c:v>52.054715960312201</c:v>
                </c:pt>
                <c:pt idx="211113">
                  <c:v>52.054805659971898</c:v>
                </c:pt>
                <c:pt idx="211114">
                  <c:v>52.054895359344499</c:v>
                </c:pt>
                <c:pt idx="211115">
                  <c:v>52.054985058429899</c:v>
                </c:pt>
                <c:pt idx="211116">
                  <c:v>52.055074757228297</c:v>
                </c:pt>
                <c:pt idx="211117">
                  <c:v>52.055164455739501</c:v>
                </c:pt>
                <c:pt idx="211118">
                  <c:v>52.055254153963602</c:v>
                </c:pt>
                <c:pt idx="211119">
                  <c:v>52.055343851900602</c:v>
                </c:pt>
                <c:pt idx="211120">
                  <c:v>52.0554335495505</c:v>
                </c:pt>
                <c:pt idx="211121">
                  <c:v>52.055523246913303</c:v>
                </c:pt>
                <c:pt idx="211122">
                  <c:v>52.055612943988997</c:v>
                </c:pt>
                <c:pt idx="211123">
                  <c:v>52.055702640777497</c:v>
                </c:pt>
                <c:pt idx="211124">
                  <c:v>52.055792337278902</c:v>
                </c:pt>
                <c:pt idx="211125">
                  <c:v>52.055882033493297</c:v>
                </c:pt>
                <c:pt idx="211126">
                  <c:v>52.055971729420499</c:v>
                </c:pt>
                <c:pt idx="211127">
                  <c:v>52.056061425060598</c:v>
                </c:pt>
                <c:pt idx="211128">
                  <c:v>52.056151120413602</c:v>
                </c:pt>
                <c:pt idx="211129">
                  <c:v>52.056240815479498</c:v>
                </c:pt>
                <c:pt idx="211130">
                  <c:v>52.056330510258299</c:v>
                </c:pt>
                <c:pt idx="211131">
                  <c:v>52.056420204749998</c:v>
                </c:pt>
                <c:pt idx="211132">
                  <c:v>52.056509898954502</c:v>
                </c:pt>
                <c:pt idx="211133">
                  <c:v>52.056599592871997</c:v>
                </c:pt>
                <c:pt idx="211134">
                  <c:v>52.056689286502397</c:v>
                </c:pt>
                <c:pt idx="211135">
                  <c:v>52.056778979845603</c:v>
                </c:pt>
                <c:pt idx="211136">
                  <c:v>52.0568686729018</c:v>
                </c:pt>
                <c:pt idx="211137">
                  <c:v>52.056958365670901</c:v>
                </c:pt>
                <c:pt idx="211138">
                  <c:v>52.057048058152901</c:v>
                </c:pt>
                <c:pt idx="211139">
                  <c:v>52.0571377503477</c:v>
                </c:pt>
                <c:pt idx="211140">
                  <c:v>52.057227442255503</c:v>
                </c:pt>
                <c:pt idx="211141">
                  <c:v>52.057317133876197</c:v>
                </c:pt>
                <c:pt idx="211142">
                  <c:v>52.057406825209803</c:v>
                </c:pt>
                <c:pt idx="211143">
                  <c:v>52.0574965162563</c:v>
                </c:pt>
                <c:pt idx="211144">
                  <c:v>52.057586207015703</c:v>
                </c:pt>
                <c:pt idx="211145">
                  <c:v>52.057675897487997</c:v>
                </c:pt>
                <c:pt idx="211146">
                  <c:v>52.057765587673202</c:v>
                </c:pt>
                <c:pt idx="211147">
                  <c:v>52.057855277571299</c:v>
                </c:pt>
                <c:pt idx="211148">
                  <c:v>52.057944967182401</c:v>
                </c:pt>
                <c:pt idx="211149">
                  <c:v>52.058034656506301</c:v>
                </c:pt>
                <c:pt idx="211150">
                  <c:v>52.058124345543199</c:v>
                </c:pt>
                <c:pt idx="211151">
                  <c:v>52.058214034292902</c:v>
                </c:pt>
                <c:pt idx="211152">
                  <c:v>52.058303722755603</c:v>
                </c:pt>
                <c:pt idx="211153">
                  <c:v>52.058393410931203</c:v>
                </c:pt>
                <c:pt idx="211154">
                  <c:v>52.058483098819799</c:v>
                </c:pt>
                <c:pt idx="211155">
                  <c:v>52.058572786421202</c:v>
                </c:pt>
                <c:pt idx="211156">
                  <c:v>52.058662473735602</c:v>
                </c:pt>
                <c:pt idx="211157">
                  <c:v>52.058752160762801</c:v>
                </c:pt>
                <c:pt idx="211158">
                  <c:v>52.058841847502997</c:v>
                </c:pt>
                <c:pt idx="211159">
                  <c:v>52.058931533956098</c:v>
                </c:pt>
                <c:pt idx="211160">
                  <c:v>52.059021220122197</c:v>
                </c:pt>
                <c:pt idx="211161">
                  <c:v>52.059110906001102</c:v>
                </c:pt>
                <c:pt idx="211162">
                  <c:v>52.059200591592997</c:v>
                </c:pt>
                <c:pt idx="211163">
                  <c:v>52.059290276897798</c:v>
                </c:pt>
                <c:pt idx="211164">
                  <c:v>52.059379961915504</c:v>
                </c:pt>
                <c:pt idx="211165">
                  <c:v>52.0594696466462</c:v>
                </c:pt>
                <c:pt idx="211166">
                  <c:v>52.059559331089801</c:v>
                </c:pt>
                <c:pt idx="211167">
                  <c:v>52.059649015246301</c:v>
                </c:pt>
                <c:pt idx="211168">
                  <c:v>52.059738699115698</c:v>
                </c:pt>
                <c:pt idx="211169">
                  <c:v>52.0598283826981</c:v>
                </c:pt>
                <c:pt idx="211170">
                  <c:v>52.059918065993401</c:v>
                </c:pt>
                <c:pt idx="211171">
                  <c:v>52.060007749001699</c:v>
                </c:pt>
                <c:pt idx="211172">
                  <c:v>52.060097431722802</c:v>
                </c:pt>
                <c:pt idx="211173">
                  <c:v>52.060187114156903</c:v>
                </c:pt>
                <c:pt idx="211174">
                  <c:v>52.060276796304002</c:v>
                </c:pt>
                <c:pt idx="211175">
                  <c:v>52.0603664781639</c:v>
                </c:pt>
                <c:pt idx="211176">
                  <c:v>52.060456159736802</c:v>
                </c:pt>
                <c:pt idx="211177">
                  <c:v>52.060545841022702</c:v>
                </c:pt>
                <c:pt idx="211178">
                  <c:v>52.060635522021499</c:v>
                </c:pt>
                <c:pt idx="211179">
                  <c:v>52.060725202733202</c:v>
                </c:pt>
                <c:pt idx="211180">
                  <c:v>52.060814883157803</c:v>
                </c:pt>
                <c:pt idx="211181">
                  <c:v>52.060904563295402</c:v>
                </c:pt>
                <c:pt idx="211182">
                  <c:v>52.060994243145998</c:v>
                </c:pt>
                <c:pt idx="211183">
                  <c:v>52.0610839227095</c:v>
                </c:pt>
                <c:pt idx="211184">
                  <c:v>52.061173601985899</c:v>
                </c:pt>
                <c:pt idx="211185">
                  <c:v>52.061263280975297</c:v>
                </c:pt>
                <c:pt idx="211186">
                  <c:v>52.061352959677599</c:v>
                </c:pt>
                <c:pt idx="211187">
                  <c:v>52.061442638092899</c:v>
                </c:pt>
                <c:pt idx="211188">
                  <c:v>52.061532316221097</c:v>
                </c:pt>
                <c:pt idx="211189">
                  <c:v>52.0616219940623</c:v>
                </c:pt>
                <c:pt idx="211190">
                  <c:v>52.061711671616401</c:v>
                </c:pt>
                <c:pt idx="211191">
                  <c:v>52.061801348883399</c:v>
                </c:pt>
                <c:pt idx="211192">
                  <c:v>52.061891025863403</c:v>
                </c:pt>
                <c:pt idx="211193">
                  <c:v>52.061980702556397</c:v>
                </c:pt>
                <c:pt idx="211194">
                  <c:v>52.062070378962297</c:v>
                </c:pt>
                <c:pt idx="211195">
                  <c:v>52.0621600550812</c:v>
                </c:pt>
                <c:pt idx="211196">
                  <c:v>52.062249730913003</c:v>
                </c:pt>
                <c:pt idx="211197">
                  <c:v>52.062339406457802</c:v>
                </c:pt>
                <c:pt idx="211198">
                  <c:v>52.062429081715599</c:v>
                </c:pt>
                <c:pt idx="211199">
                  <c:v>52.062518756686302</c:v>
                </c:pt>
                <c:pt idx="211200">
                  <c:v>52.062608431369902</c:v>
                </c:pt>
                <c:pt idx="211201">
                  <c:v>52.062698105766501</c:v>
                </c:pt>
                <c:pt idx="211202">
                  <c:v>52.062787779876103</c:v>
                </c:pt>
                <c:pt idx="211203">
                  <c:v>52.062877453698597</c:v>
                </c:pt>
                <c:pt idx="211204">
                  <c:v>52.062967127234103</c:v>
                </c:pt>
                <c:pt idx="211205">
                  <c:v>52.063056800482599</c:v>
                </c:pt>
                <c:pt idx="211206">
                  <c:v>52.063146473444</c:v>
                </c:pt>
                <c:pt idx="211207">
                  <c:v>52.063236146118399</c:v>
                </c:pt>
                <c:pt idx="211208">
                  <c:v>52.063325818505803</c:v>
                </c:pt>
                <c:pt idx="211209">
                  <c:v>52.063415490606097</c:v>
                </c:pt>
                <c:pt idx="211210">
                  <c:v>52.063505162419403</c:v>
                </c:pt>
                <c:pt idx="211211">
                  <c:v>52.063594833945601</c:v>
                </c:pt>
                <c:pt idx="211212">
                  <c:v>52.063684505184902</c:v>
                </c:pt>
                <c:pt idx="211213">
                  <c:v>52.063774176137102</c:v>
                </c:pt>
                <c:pt idx="211214">
                  <c:v>52.063863846802199</c:v>
                </c:pt>
                <c:pt idx="211215">
                  <c:v>52.063953517180401</c:v>
                </c:pt>
                <c:pt idx="211216">
                  <c:v>52.064043187271501</c:v>
                </c:pt>
                <c:pt idx="211217">
                  <c:v>52.064132857075599</c:v>
                </c:pt>
                <c:pt idx="211218">
                  <c:v>52.064222526592701</c:v>
                </c:pt>
                <c:pt idx="211219">
                  <c:v>52.064312195822701</c:v>
                </c:pt>
                <c:pt idx="211220">
                  <c:v>52.064401864765699</c:v>
                </c:pt>
                <c:pt idx="211221">
                  <c:v>52.064491533421702</c:v>
                </c:pt>
                <c:pt idx="211222">
                  <c:v>52.064581201790702</c:v>
                </c:pt>
                <c:pt idx="211223">
                  <c:v>52.0646708698726</c:v>
                </c:pt>
                <c:pt idx="211224">
                  <c:v>52.064760537667603</c:v>
                </c:pt>
                <c:pt idx="211225">
                  <c:v>52.064850205175503</c:v>
                </c:pt>
                <c:pt idx="211226">
                  <c:v>52.064939872396401</c:v>
                </c:pt>
                <c:pt idx="211227">
                  <c:v>52.065029539330197</c:v>
                </c:pt>
                <c:pt idx="211228">
                  <c:v>52.065119205977098</c:v>
                </c:pt>
                <c:pt idx="211229">
                  <c:v>52.065208872337003</c:v>
                </c:pt>
                <c:pt idx="211230">
                  <c:v>52.065298538409799</c:v>
                </c:pt>
                <c:pt idx="211231">
                  <c:v>52.0653882041956</c:v>
                </c:pt>
                <c:pt idx="211232">
                  <c:v>52.065477869694398</c:v>
                </c:pt>
                <c:pt idx="211233">
                  <c:v>52.065567534906201</c:v>
                </c:pt>
                <c:pt idx="211234">
                  <c:v>52.065657199831001</c:v>
                </c:pt>
                <c:pt idx="211235">
                  <c:v>52.0657468644688</c:v>
                </c:pt>
                <c:pt idx="211236">
                  <c:v>52.065836528819602</c:v>
                </c:pt>
                <c:pt idx="211237">
                  <c:v>52.065926192883303</c:v>
                </c:pt>
                <c:pt idx="211238">
                  <c:v>52.066015856660101</c:v>
                </c:pt>
                <c:pt idx="211239">
                  <c:v>52.066105520149797</c:v>
                </c:pt>
                <c:pt idx="211240">
                  <c:v>52.066195183352598</c:v>
                </c:pt>
                <c:pt idx="211241">
                  <c:v>52.066284846268303</c:v>
                </c:pt>
                <c:pt idx="211242">
                  <c:v>52.066374508897098</c:v>
                </c:pt>
                <c:pt idx="211243">
                  <c:v>52.066464171238799</c:v>
                </c:pt>
                <c:pt idx="211244">
                  <c:v>52.066553833293497</c:v>
                </c:pt>
                <c:pt idx="211245">
                  <c:v>52.0666434950613</c:v>
                </c:pt>
                <c:pt idx="211246">
                  <c:v>52.066733156542</c:v>
                </c:pt>
                <c:pt idx="211247">
                  <c:v>52.066822817735698</c:v>
                </c:pt>
                <c:pt idx="211248">
                  <c:v>52.0669124786425</c:v>
                </c:pt>
                <c:pt idx="211249">
                  <c:v>52.0670021392622</c:v>
                </c:pt>
                <c:pt idx="211250">
                  <c:v>52.067091799594998</c:v>
                </c:pt>
                <c:pt idx="211251">
                  <c:v>52.0671814596407</c:v>
                </c:pt>
                <c:pt idx="211252">
                  <c:v>52.0672711193995</c:v>
                </c:pt>
                <c:pt idx="211253">
                  <c:v>52.067360778871198</c:v>
                </c:pt>
                <c:pt idx="211254">
                  <c:v>52.067450438055999</c:v>
                </c:pt>
                <c:pt idx="211255">
                  <c:v>52.067540096953799</c:v>
                </c:pt>
                <c:pt idx="211256">
                  <c:v>52.067629755564603</c:v>
                </c:pt>
                <c:pt idx="211257">
                  <c:v>52.067719413888398</c:v>
                </c:pt>
                <c:pt idx="211258">
                  <c:v>52.067809071925197</c:v>
                </c:pt>
                <c:pt idx="211259">
                  <c:v>52.067898729675001</c:v>
                </c:pt>
                <c:pt idx="211260">
                  <c:v>52.067988387137902</c:v>
                </c:pt>
                <c:pt idx="211261">
                  <c:v>52.068078044313701</c:v>
                </c:pt>
                <c:pt idx="211262">
                  <c:v>52.068167701202597</c:v>
                </c:pt>
                <c:pt idx="211263">
                  <c:v>52.068257357804498</c:v>
                </c:pt>
                <c:pt idx="211264">
                  <c:v>52.068347014119396</c:v>
                </c:pt>
                <c:pt idx="211265">
                  <c:v>52.0684366701473</c:v>
                </c:pt>
                <c:pt idx="211266">
                  <c:v>52.0685263258883</c:v>
                </c:pt>
                <c:pt idx="211267">
                  <c:v>52.068615981342198</c:v>
                </c:pt>
                <c:pt idx="211268">
                  <c:v>52.0687056365092</c:v>
                </c:pt>
                <c:pt idx="211269">
                  <c:v>52.0687952913892</c:v>
                </c:pt>
                <c:pt idx="211270">
                  <c:v>52.068884945982198</c:v>
                </c:pt>
                <c:pt idx="211271">
                  <c:v>52.0689746002883</c:v>
                </c:pt>
                <c:pt idx="211272">
                  <c:v>52.069064254307399</c:v>
                </c:pt>
                <c:pt idx="211273">
                  <c:v>52.069153908039503</c:v>
                </c:pt>
                <c:pt idx="211274">
                  <c:v>52.069243561484598</c:v>
                </c:pt>
                <c:pt idx="211275">
                  <c:v>52.069333214642697</c:v>
                </c:pt>
                <c:pt idx="211276">
                  <c:v>52.0694228675139</c:v>
                </c:pt>
                <c:pt idx="211277">
                  <c:v>52.069512520098101</c:v>
                </c:pt>
                <c:pt idx="211278">
                  <c:v>52.069602172395399</c:v>
                </c:pt>
                <c:pt idx="211279">
                  <c:v>52.069691824405702</c:v>
                </c:pt>
                <c:pt idx="211280">
                  <c:v>52.069781476129002</c:v>
                </c:pt>
                <c:pt idx="211281">
                  <c:v>52.0698711275653</c:v>
                </c:pt>
                <c:pt idx="211282">
                  <c:v>52.069960778714702</c:v>
                </c:pt>
                <c:pt idx="211283">
                  <c:v>52.070050429577101</c:v>
                </c:pt>
                <c:pt idx="211284">
                  <c:v>52.070140080152498</c:v>
                </c:pt>
                <c:pt idx="211285">
                  <c:v>52.070229730441</c:v>
                </c:pt>
                <c:pt idx="211286">
                  <c:v>52.070319380442498</c:v>
                </c:pt>
                <c:pt idx="211287">
                  <c:v>52.070409030157101</c:v>
                </c:pt>
                <c:pt idx="211288">
                  <c:v>52.070498679584702</c:v>
                </c:pt>
                <c:pt idx="211289">
                  <c:v>52.0705883287253</c:v>
                </c:pt>
                <c:pt idx="211290">
                  <c:v>52.070677977579003</c:v>
                </c:pt>
                <c:pt idx="211291">
                  <c:v>52.070767626145702</c:v>
                </c:pt>
                <c:pt idx="211292">
                  <c:v>52.0708572744254</c:v>
                </c:pt>
                <c:pt idx="211293">
                  <c:v>52.070946922418202</c:v>
                </c:pt>
                <c:pt idx="211294">
                  <c:v>52.0710365701241</c:v>
                </c:pt>
                <c:pt idx="211295">
                  <c:v>52.071126217542997</c:v>
                </c:pt>
                <c:pt idx="211296">
                  <c:v>52.071215864674897</c:v>
                </c:pt>
                <c:pt idx="211297">
                  <c:v>52.071305511519903</c:v>
                </c:pt>
                <c:pt idx="211298">
                  <c:v>52.071395158077998</c:v>
                </c:pt>
                <c:pt idx="211299">
                  <c:v>52.071484804348998</c:v>
                </c:pt>
                <c:pt idx="211300">
                  <c:v>52.071574450333202</c:v>
                </c:pt>
                <c:pt idx="211301">
                  <c:v>52.071664096030403</c:v>
                </c:pt>
                <c:pt idx="211302">
                  <c:v>52.071753741440602</c:v>
                </c:pt>
                <c:pt idx="211303">
                  <c:v>52.071843386563899</c:v>
                </c:pt>
                <c:pt idx="211304">
                  <c:v>52.071933031400199</c:v>
                </c:pt>
                <c:pt idx="211305">
                  <c:v>52.072022675949597</c:v>
                </c:pt>
                <c:pt idx="211306">
                  <c:v>52.072112320212099</c:v>
                </c:pt>
                <c:pt idx="211307">
                  <c:v>52.072201964187599</c:v>
                </c:pt>
                <c:pt idx="211308">
                  <c:v>52.072291607876203</c:v>
                </c:pt>
                <c:pt idx="211309">
                  <c:v>52.072381251277797</c:v>
                </c:pt>
                <c:pt idx="211310">
                  <c:v>52.072470894392502</c:v>
                </c:pt>
                <c:pt idx="211311">
                  <c:v>52.072560537220198</c:v>
                </c:pt>
                <c:pt idx="211312">
                  <c:v>52.072650179761098</c:v>
                </c:pt>
                <c:pt idx="211313">
                  <c:v>52.072739822014903</c:v>
                </c:pt>
                <c:pt idx="211314">
                  <c:v>52.072829463981897</c:v>
                </c:pt>
                <c:pt idx="211315">
                  <c:v>52.072919105661903</c:v>
                </c:pt>
                <c:pt idx="211316">
                  <c:v>52.073008747054899</c:v>
                </c:pt>
                <c:pt idx="211317">
                  <c:v>52.0730983881611</c:v>
                </c:pt>
                <c:pt idx="211318">
                  <c:v>52.073188028980297</c:v>
                </c:pt>
                <c:pt idx="211319">
                  <c:v>52.0732776695125</c:v>
                </c:pt>
                <c:pt idx="211320">
                  <c:v>52.073367309757899</c:v>
                </c:pt>
                <c:pt idx="211321">
                  <c:v>52.073456949716302</c:v>
                </c:pt>
                <c:pt idx="211322">
                  <c:v>52.073546589387703</c:v>
                </c:pt>
                <c:pt idx="211323">
                  <c:v>52.073636228772301</c:v>
                </c:pt>
                <c:pt idx="211324">
                  <c:v>52.073725867869904</c:v>
                </c:pt>
                <c:pt idx="211325">
                  <c:v>52.073815506680603</c:v>
                </c:pt>
                <c:pt idx="211326">
                  <c:v>52.0739051452044</c:v>
                </c:pt>
                <c:pt idx="211327">
                  <c:v>52.073994783441201</c:v>
                </c:pt>
                <c:pt idx="211328">
                  <c:v>52.074084421391099</c:v>
                </c:pt>
                <c:pt idx="211329">
                  <c:v>52.074174059054101</c:v>
                </c:pt>
                <c:pt idx="211330">
                  <c:v>52.074263696430201</c:v>
                </c:pt>
                <c:pt idx="211331">
                  <c:v>52.074353333519298</c:v>
                </c:pt>
                <c:pt idx="211332">
                  <c:v>52.074442970321499</c:v>
                </c:pt>
                <c:pt idx="211333">
                  <c:v>52.074532606836897</c:v>
                </c:pt>
                <c:pt idx="211334">
                  <c:v>52.074622243065299</c:v>
                </c:pt>
                <c:pt idx="211335">
                  <c:v>52.074711879006699</c:v>
                </c:pt>
                <c:pt idx="211336">
                  <c:v>52.074801514661303</c:v>
                </c:pt>
                <c:pt idx="211337">
                  <c:v>52.074891150028897</c:v>
                </c:pt>
                <c:pt idx="211338">
                  <c:v>52.074980785109702</c:v>
                </c:pt>
                <c:pt idx="211339">
                  <c:v>52.075070419903497</c:v>
                </c:pt>
                <c:pt idx="211340">
                  <c:v>52.075160054410397</c:v>
                </c:pt>
                <c:pt idx="211341">
                  <c:v>52.0752496886304</c:v>
                </c:pt>
                <c:pt idx="211342">
                  <c:v>52.075339322563401</c:v>
                </c:pt>
                <c:pt idx="211343">
                  <c:v>52.075428956209599</c:v>
                </c:pt>
                <c:pt idx="211344">
                  <c:v>52.075518589568901</c:v>
                </c:pt>
                <c:pt idx="211345">
                  <c:v>52.0756082226412</c:v>
                </c:pt>
                <c:pt idx="211346">
                  <c:v>52.075697855426597</c:v>
                </c:pt>
                <c:pt idx="211347">
                  <c:v>52.075787487925197</c:v>
                </c:pt>
                <c:pt idx="211348">
                  <c:v>52.075877120136802</c:v>
                </c:pt>
                <c:pt idx="211349">
                  <c:v>52.075966752061497</c:v>
                </c:pt>
                <c:pt idx="211350">
                  <c:v>52.076056383699402</c:v>
                </c:pt>
                <c:pt idx="211351">
                  <c:v>52.076146015050298</c:v>
                </c:pt>
                <c:pt idx="211352">
                  <c:v>52.076235646114299</c:v>
                </c:pt>
                <c:pt idx="211353">
                  <c:v>52.076325276891403</c:v>
                </c:pt>
                <c:pt idx="211354">
                  <c:v>52.076414907381597</c:v>
                </c:pt>
                <c:pt idx="211355">
                  <c:v>52.076504537584903</c:v>
                </c:pt>
                <c:pt idx="211356">
                  <c:v>52.076594167501398</c:v>
                </c:pt>
                <c:pt idx="211357">
                  <c:v>52.076683797130897</c:v>
                </c:pt>
                <c:pt idx="211358">
                  <c:v>52.076773426473501</c:v>
                </c:pt>
                <c:pt idx="211359">
                  <c:v>52.076863055529202</c:v>
                </c:pt>
                <c:pt idx="211360">
                  <c:v>52.076952684298099</c:v>
                </c:pt>
                <c:pt idx="211361">
                  <c:v>52.077042312780002</c:v>
                </c:pt>
                <c:pt idx="211362">
                  <c:v>52.077131940975001</c:v>
                </c:pt>
                <c:pt idx="211363">
                  <c:v>52.077221568883203</c:v>
                </c:pt>
                <c:pt idx="211364">
                  <c:v>52.077311196504503</c:v>
                </c:pt>
                <c:pt idx="211365">
                  <c:v>52.077400823838801</c:v>
                </c:pt>
                <c:pt idx="211366">
                  <c:v>52.077490450886302</c:v>
                </c:pt>
                <c:pt idx="211367">
                  <c:v>52.0775800776469</c:v>
                </c:pt>
                <c:pt idx="211368">
                  <c:v>52.077669704120602</c:v>
                </c:pt>
                <c:pt idx="211369">
                  <c:v>52.077759330307401</c:v>
                </c:pt>
                <c:pt idx="211370">
                  <c:v>52.077848956207397</c:v>
                </c:pt>
                <c:pt idx="211371">
                  <c:v>52.077938581820398</c:v>
                </c:pt>
                <c:pt idx="211372">
                  <c:v>52.078028207146602</c:v>
                </c:pt>
                <c:pt idx="211373">
                  <c:v>52.078117832185903</c:v>
                </c:pt>
                <c:pt idx="211374">
                  <c:v>52.078207456938301</c:v>
                </c:pt>
                <c:pt idx="211375">
                  <c:v>52.078297081403797</c:v>
                </c:pt>
                <c:pt idx="211376">
                  <c:v>52.078386705582503</c:v>
                </c:pt>
                <c:pt idx="211377">
                  <c:v>52.078476329474199</c:v>
                </c:pt>
                <c:pt idx="211378">
                  <c:v>52.078565953079099</c:v>
                </c:pt>
                <c:pt idx="211379">
                  <c:v>52.078655576397097</c:v>
                </c:pt>
                <c:pt idx="211380">
                  <c:v>52.078745199428297</c:v>
                </c:pt>
                <c:pt idx="211381">
                  <c:v>52.078834822172503</c:v>
                </c:pt>
                <c:pt idx="211382">
                  <c:v>52.078924444629898</c:v>
                </c:pt>
                <c:pt idx="211383">
                  <c:v>52.079014066800397</c:v>
                </c:pt>
                <c:pt idx="211384">
                  <c:v>52.079103688684</c:v>
                </c:pt>
                <c:pt idx="211385">
                  <c:v>52.0791933102808</c:v>
                </c:pt>
                <c:pt idx="211386">
                  <c:v>52.079282931590697</c:v>
                </c:pt>
                <c:pt idx="211387">
                  <c:v>52.079372552613698</c:v>
                </c:pt>
                <c:pt idx="211388">
                  <c:v>52.079462173349903</c:v>
                </c:pt>
                <c:pt idx="211389">
                  <c:v>52.079551793799197</c:v>
                </c:pt>
                <c:pt idx="211390">
                  <c:v>52.079641413961603</c:v>
                </c:pt>
                <c:pt idx="211391">
                  <c:v>52.079731033837199</c:v>
                </c:pt>
                <c:pt idx="211392">
                  <c:v>52.079820653425799</c:v>
                </c:pt>
                <c:pt idx="211393">
                  <c:v>52.079910272727702</c:v>
                </c:pt>
                <c:pt idx="211394">
                  <c:v>52.079999891742602</c:v>
                </c:pt>
                <c:pt idx="211395">
                  <c:v>52.0800895104707</c:v>
                </c:pt>
                <c:pt idx="211396">
                  <c:v>52.080179128912</c:v>
                </c:pt>
                <c:pt idx="211397">
                  <c:v>52.080268747066299</c:v>
                </c:pt>
                <c:pt idx="211398">
                  <c:v>52.0803583649339</c:v>
                </c:pt>
                <c:pt idx="211399">
                  <c:v>52.080447982514499</c:v>
                </c:pt>
                <c:pt idx="211400">
                  <c:v>52.080537599808302</c:v>
                </c:pt>
                <c:pt idx="211401">
                  <c:v>52.080627216815301</c:v>
                </c:pt>
                <c:pt idx="211402">
                  <c:v>52.080716833535298</c:v>
                </c:pt>
                <c:pt idx="211403">
                  <c:v>52.080806449968598</c:v>
                </c:pt>
                <c:pt idx="211404">
                  <c:v>52.080896066115002</c:v>
                </c:pt>
                <c:pt idx="211405">
                  <c:v>52.080985681974497</c:v>
                </c:pt>
                <c:pt idx="211406">
                  <c:v>52.081075297547201</c:v>
                </c:pt>
                <c:pt idx="211407">
                  <c:v>52.081164912833003</c:v>
                </c:pt>
                <c:pt idx="211408">
                  <c:v>52.081254527831902</c:v>
                </c:pt>
                <c:pt idx="211409">
                  <c:v>52.081344142544097</c:v>
                </c:pt>
                <c:pt idx="211410">
                  <c:v>52.081433756969297</c:v>
                </c:pt>
                <c:pt idx="211411">
                  <c:v>52.081523371107799</c:v>
                </c:pt>
                <c:pt idx="211412">
                  <c:v>52.0816129849593</c:v>
                </c:pt>
                <c:pt idx="211413">
                  <c:v>52.081702598524103</c:v>
                </c:pt>
                <c:pt idx="211414">
                  <c:v>52.081792211801996</c:v>
                </c:pt>
                <c:pt idx="211415">
                  <c:v>52.081881824793001</c:v>
                </c:pt>
                <c:pt idx="211416">
                  <c:v>52.081971437497202</c:v>
                </c:pt>
                <c:pt idx="211417">
                  <c:v>52.0820610499146</c:v>
                </c:pt>
                <c:pt idx="211418">
                  <c:v>52.082150662045102</c:v>
                </c:pt>
                <c:pt idx="211419">
                  <c:v>52.0822402738888</c:v>
                </c:pt>
                <c:pt idx="211420">
                  <c:v>52.082329885445603</c:v>
                </c:pt>
                <c:pt idx="211421">
                  <c:v>52.082419496715602</c:v>
                </c:pt>
                <c:pt idx="211422">
                  <c:v>52.082509107698698</c:v>
                </c:pt>
                <c:pt idx="211423">
                  <c:v>52.082598718395097</c:v>
                </c:pt>
                <c:pt idx="211424">
                  <c:v>52.082688328804601</c:v>
                </c:pt>
                <c:pt idx="211425">
                  <c:v>52.082777938927201</c:v>
                </c:pt>
                <c:pt idx="211426">
                  <c:v>52.082867548762998</c:v>
                </c:pt>
                <c:pt idx="211427">
                  <c:v>52.082957158311999</c:v>
                </c:pt>
                <c:pt idx="211428">
                  <c:v>52.083046767574203</c:v>
                </c:pt>
                <c:pt idx="211429">
                  <c:v>52.083136376549497</c:v>
                </c:pt>
                <c:pt idx="211430">
                  <c:v>52.083225985238002</c:v>
                </c:pt>
                <c:pt idx="211431">
                  <c:v>52.083315593639597</c:v>
                </c:pt>
                <c:pt idx="211432">
                  <c:v>52.083405201754502</c:v>
                </c:pt>
                <c:pt idx="211433">
                  <c:v>52.083494809582497</c:v>
                </c:pt>
                <c:pt idx="211434">
                  <c:v>52.083584417123603</c:v>
                </c:pt>
                <c:pt idx="211435">
                  <c:v>52.083674024377999</c:v>
                </c:pt>
                <c:pt idx="211436">
                  <c:v>52.083763631345498</c:v>
                </c:pt>
                <c:pt idx="211437">
                  <c:v>52.083853238026201</c:v>
                </c:pt>
                <c:pt idx="211438">
                  <c:v>52.0839428444201</c:v>
                </c:pt>
                <c:pt idx="211439">
                  <c:v>52.084032450527197</c:v>
                </c:pt>
                <c:pt idx="211440">
                  <c:v>52.084122056347397</c:v>
                </c:pt>
                <c:pt idx="211441">
                  <c:v>52.084211661880801</c:v>
                </c:pt>
                <c:pt idx="211442">
                  <c:v>52.084301267127401</c:v>
                </c:pt>
                <c:pt idx="211443">
                  <c:v>52.084390872087198</c:v>
                </c:pt>
                <c:pt idx="211444">
                  <c:v>52.084480476760199</c:v>
                </c:pt>
                <c:pt idx="211445">
                  <c:v>52.084570081146303</c:v>
                </c:pt>
                <c:pt idx="211446">
                  <c:v>52.084659685245697</c:v>
                </c:pt>
                <c:pt idx="211447">
                  <c:v>52.084749289058202</c:v>
                </c:pt>
                <c:pt idx="211448">
                  <c:v>52.084838892583903</c:v>
                </c:pt>
                <c:pt idx="211449">
                  <c:v>52.084928495822801</c:v>
                </c:pt>
                <c:pt idx="211450">
                  <c:v>52.085018098774803</c:v>
                </c:pt>
                <c:pt idx="211451">
                  <c:v>52.085107701440101</c:v>
                </c:pt>
                <c:pt idx="211452">
                  <c:v>52.085197303818497</c:v>
                </c:pt>
                <c:pt idx="211453">
                  <c:v>52.085286905910202</c:v>
                </c:pt>
                <c:pt idx="211454">
                  <c:v>52.085376507714997</c:v>
                </c:pt>
                <c:pt idx="211455">
                  <c:v>52.085466109233103</c:v>
                </c:pt>
                <c:pt idx="211456">
                  <c:v>52.085555710464298</c:v>
                </c:pt>
                <c:pt idx="211457">
                  <c:v>52.085645311408697</c:v>
                </c:pt>
                <c:pt idx="211458">
                  <c:v>52.0857349120663</c:v>
                </c:pt>
                <c:pt idx="211459">
                  <c:v>52.0858245124371</c:v>
                </c:pt>
                <c:pt idx="211460">
                  <c:v>52.085914112521102</c:v>
                </c:pt>
                <c:pt idx="211461">
                  <c:v>52.086003712318401</c:v>
                </c:pt>
                <c:pt idx="211462">
                  <c:v>52.086093311828797</c:v>
                </c:pt>
                <c:pt idx="211463">
                  <c:v>52.086182911052397</c:v>
                </c:pt>
                <c:pt idx="211464">
                  <c:v>52.0862725099892</c:v>
                </c:pt>
                <c:pt idx="211465">
                  <c:v>52.0863621086392</c:v>
                </c:pt>
                <c:pt idx="211466">
                  <c:v>52.086451707002396</c:v>
                </c:pt>
                <c:pt idx="211467">
                  <c:v>52.086541305078804</c:v>
                </c:pt>
                <c:pt idx="211468">
                  <c:v>52.0866309028684</c:v>
                </c:pt>
                <c:pt idx="211469">
                  <c:v>52.0867205003712</c:v>
                </c:pt>
                <c:pt idx="211470">
                  <c:v>52.086810097587303</c:v>
                </c:pt>
                <c:pt idx="211471">
                  <c:v>52.086899694516497</c:v>
                </c:pt>
                <c:pt idx="211472">
                  <c:v>52.086989291159</c:v>
                </c:pt>
                <c:pt idx="211473">
                  <c:v>52.0870788875146</c:v>
                </c:pt>
                <c:pt idx="211474">
                  <c:v>52.087168483583497</c:v>
                </c:pt>
                <c:pt idx="211475">
                  <c:v>52.087258079365498</c:v>
                </c:pt>
                <c:pt idx="211476">
                  <c:v>52.087347674860801</c:v>
                </c:pt>
                <c:pt idx="211477">
                  <c:v>52.087437270069302</c:v>
                </c:pt>
                <c:pt idx="211478">
                  <c:v>52.087526864991098</c:v>
                </c:pt>
                <c:pt idx="211479">
                  <c:v>52.087616459625998</c:v>
                </c:pt>
                <c:pt idx="211480">
                  <c:v>52.087706053974102</c:v>
                </c:pt>
                <c:pt idx="211481">
                  <c:v>52.087795648035502</c:v>
                </c:pt>
                <c:pt idx="211482">
                  <c:v>52.087885241810099</c:v>
                </c:pt>
                <c:pt idx="211483">
                  <c:v>52.087974835297899</c:v>
                </c:pt>
                <c:pt idx="211484">
                  <c:v>52.088064428498903</c:v>
                </c:pt>
                <c:pt idx="211485">
                  <c:v>52.088154021413096</c:v>
                </c:pt>
                <c:pt idx="211486">
                  <c:v>52.0882436140406</c:v>
                </c:pt>
                <c:pt idx="211487">
                  <c:v>52.088333206381201</c:v>
                </c:pt>
                <c:pt idx="211488">
                  <c:v>52.088422798435097</c:v>
                </c:pt>
                <c:pt idx="211489">
                  <c:v>52.088512390202297</c:v>
                </c:pt>
                <c:pt idx="211490">
                  <c:v>52.088601981682601</c:v>
                </c:pt>
                <c:pt idx="211491">
                  <c:v>52.088691572876201</c:v>
                </c:pt>
                <c:pt idx="211492">
                  <c:v>52.088781163782997</c:v>
                </c:pt>
                <c:pt idx="211493">
                  <c:v>52.088870754402997</c:v>
                </c:pt>
                <c:pt idx="211494">
                  <c:v>52.0889603447363</c:v>
                </c:pt>
                <c:pt idx="211495">
                  <c:v>52.0890499347828</c:v>
                </c:pt>
                <c:pt idx="211496">
                  <c:v>52.089139524542503</c:v>
                </c:pt>
                <c:pt idx="211497">
                  <c:v>52.089229114015403</c:v>
                </c:pt>
                <c:pt idx="211498">
                  <c:v>52.089318703201599</c:v>
                </c:pt>
                <c:pt idx="211499">
                  <c:v>52.089408292100998</c:v>
                </c:pt>
                <c:pt idx="211500">
                  <c:v>52.089497880713701</c:v>
                </c:pt>
                <c:pt idx="211501">
                  <c:v>52.0895874690396</c:v>
                </c:pt>
                <c:pt idx="211502">
                  <c:v>52.089677057078703</c:v>
                </c:pt>
                <c:pt idx="211503">
                  <c:v>52.089766644831002</c:v>
                </c:pt>
                <c:pt idx="211504">
                  <c:v>52.089856232296597</c:v>
                </c:pt>
                <c:pt idx="211505">
                  <c:v>52.089945819475503</c:v>
                </c:pt>
                <c:pt idx="211506">
                  <c:v>52.090035406367498</c:v>
                </c:pt>
                <c:pt idx="211507">
                  <c:v>52.090124992972903</c:v>
                </c:pt>
                <c:pt idx="211508">
                  <c:v>52.090214579291398</c:v>
                </c:pt>
                <c:pt idx="211509">
                  <c:v>52.090304165323197</c:v>
                </c:pt>
                <c:pt idx="211510">
                  <c:v>52.090393751068198</c:v>
                </c:pt>
                <c:pt idx="211511">
                  <c:v>52.090483336526503</c:v>
                </c:pt>
                <c:pt idx="211512">
                  <c:v>52.090572921697998</c:v>
                </c:pt>
                <c:pt idx="211513">
                  <c:v>52.090662506582802</c:v>
                </c:pt>
                <c:pt idx="211514">
                  <c:v>52.090752091180804</c:v>
                </c:pt>
                <c:pt idx="211515">
                  <c:v>52.090841675492101</c:v>
                </c:pt>
                <c:pt idx="211516">
                  <c:v>52.090931259516601</c:v>
                </c:pt>
                <c:pt idx="211517">
                  <c:v>52.091020843254398</c:v>
                </c:pt>
                <c:pt idx="211518">
                  <c:v>52.091110426705399</c:v>
                </c:pt>
                <c:pt idx="211519">
                  <c:v>52.091200009869702</c:v>
                </c:pt>
                <c:pt idx="211520">
                  <c:v>52.091289592747202</c:v>
                </c:pt>
                <c:pt idx="211521">
                  <c:v>52.091379175337998</c:v>
                </c:pt>
                <c:pt idx="211522">
                  <c:v>52.091468757641998</c:v>
                </c:pt>
                <c:pt idx="211523">
                  <c:v>52.091558339659301</c:v>
                </c:pt>
                <c:pt idx="211524">
                  <c:v>52.0916479213898</c:v>
                </c:pt>
                <c:pt idx="211525">
                  <c:v>52.091737502833602</c:v>
                </c:pt>
                <c:pt idx="211526">
                  <c:v>52.091827083990601</c:v>
                </c:pt>
                <c:pt idx="211527">
                  <c:v>52.091916664861003</c:v>
                </c:pt>
                <c:pt idx="211528">
                  <c:v>52.092006245444502</c:v>
                </c:pt>
                <c:pt idx="211529">
                  <c:v>52.092095825741403</c:v>
                </c:pt>
                <c:pt idx="211530">
                  <c:v>52.092185405751401</c:v>
                </c:pt>
                <c:pt idx="211531">
                  <c:v>52.092274985474802</c:v>
                </c:pt>
                <c:pt idx="211532">
                  <c:v>52.092364564911399</c:v>
                </c:pt>
                <c:pt idx="211533">
                  <c:v>52.0924541440613</c:v>
                </c:pt>
                <c:pt idx="211534">
                  <c:v>52.092543722924503</c:v>
                </c:pt>
                <c:pt idx="211535">
                  <c:v>52.092633301500904</c:v>
                </c:pt>
                <c:pt idx="211536">
                  <c:v>52.0927228797905</c:v>
                </c:pt>
                <c:pt idx="211537">
                  <c:v>52.092812457793499</c:v>
                </c:pt>
                <c:pt idx="211538">
                  <c:v>52.092902035509702</c:v>
                </c:pt>
                <c:pt idx="211539">
                  <c:v>52.092991612939201</c:v>
                </c:pt>
                <c:pt idx="211540">
                  <c:v>52.093081190081897</c:v>
                </c:pt>
                <c:pt idx="211541">
                  <c:v>52.093170766938002</c:v>
                </c:pt>
                <c:pt idx="211542">
                  <c:v>52.093260343507303</c:v>
                </c:pt>
                <c:pt idx="211543">
                  <c:v>52.093349919789901</c:v>
                </c:pt>
                <c:pt idx="211544">
                  <c:v>52.093439495785702</c:v>
                </c:pt>
                <c:pt idx="211545">
                  <c:v>52.0935290714948</c:v>
                </c:pt>
                <c:pt idx="211546">
                  <c:v>52.0936186469172</c:v>
                </c:pt>
                <c:pt idx="211547">
                  <c:v>52.093708222052904</c:v>
                </c:pt>
                <c:pt idx="211548">
                  <c:v>52.093797796901903</c:v>
                </c:pt>
                <c:pt idx="211549">
                  <c:v>52.093887371464099</c:v>
                </c:pt>
                <c:pt idx="211550">
                  <c:v>52.093976945739598</c:v>
                </c:pt>
                <c:pt idx="211551">
                  <c:v>52.094066519728401</c:v>
                </c:pt>
                <c:pt idx="211552">
                  <c:v>52.094156093430499</c:v>
                </c:pt>
                <c:pt idx="211553">
                  <c:v>52.094245666845801</c:v>
                </c:pt>
                <c:pt idx="211554">
                  <c:v>52.094335239974498</c:v>
                </c:pt>
                <c:pt idx="211555">
                  <c:v>52.094424812816399</c:v>
                </c:pt>
                <c:pt idx="211556">
                  <c:v>52.094514385371603</c:v>
                </c:pt>
                <c:pt idx="211557">
                  <c:v>52.094603957640103</c:v>
                </c:pt>
                <c:pt idx="211558">
                  <c:v>52.0946935296219</c:v>
                </c:pt>
                <c:pt idx="211559">
                  <c:v>52.094783101316999</c:v>
                </c:pt>
                <c:pt idx="211560">
                  <c:v>52.094872672725302</c:v>
                </c:pt>
                <c:pt idx="211561">
                  <c:v>52.094962243847</c:v>
                </c:pt>
                <c:pt idx="211562">
                  <c:v>52.095051814681902</c:v>
                </c:pt>
                <c:pt idx="211563">
                  <c:v>52.0951413852302</c:v>
                </c:pt>
                <c:pt idx="211564">
                  <c:v>52.095230955491701</c:v>
                </c:pt>
                <c:pt idx="211565">
                  <c:v>52.095320525466498</c:v>
                </c:pt>
                <c:pt idx="211566">
                  <c:v>52.095410095154598</c:v>
                </c:pt>
                <c:pt idx="211567">
                  <c:v>52.095499664556002</c:v>
                </c:pt>
                <c:pt idx="211568">
                  <c:v>52.095589233670701</c:v>
                </c:pt>
                <c:pt idx="211569">
                  <c:v>52.095678802498803</c:v>
                </c:pt>
                <c:pt idx="211570">
                  <c:v>52.095768371040101</c:v>
                </c:pt>
                <c:pt idx="211571">
                  <c:v>52.095857939294703</c:v>
                </c:pt>
                <c:pt idx="211572">
                  <c:v>52.095947507262601</c:v>
                </c:pt>
                <c:pt idx="211573">
                  <c:v>52.096037074943801</c:v>
                </c:pt>
                <c:pt idx="211574">
                  <c:v>52.096126642338298</c:v>
                </c:pt>
                <c:pt idx="211575">
                  <c:v>52.096216209446098</c:v>
                </c:pt>
                <c:pt idx="211576">
                  <c:v>52.096305776267201</c:v>
                </c:pt>
                <c:pt idx="211577">
                  <c:v>52.0963953428016</c:v>
                </c:pt>
                <c:pt idx="211578">
                  <c:v>52.096484909049302</c:v>
                </c:pt>
                <c:pt idx="211579">
                  <c:v>52.096574475010399</c:v>
                </c:pt>
                <c:pt idx="211580">
                  <c:v>52.096664040684701</c:v>
                </c:pt>
                <c:pt idx="211581">
                  <c:v>52.096753606072298</c:v>
                </c:pt>
                <c:pt idx="211582">
                  <c:v>52.096843171173298</c:v>
                </c:pt>
                <c:pt idx="211583">
                  <c:v>52.096932735987501</c:v>
                </c:pt>
                <c:pt idx="211584">
                  <c:v>52.0970223005151</c:v>
                </c:pt>
                <c:pt idx="211585">
                  <c:v>52.097111864756002</c:v>
                </c:pt>
                <c:pt idx="211586">
                  <c:v>52.0972014287102</c:v>
                </c:pt>
                <c:pt idx="211587">
                  <c:v>52.097290992377701</c:v>
                </c:pt>
                <c:pt idx="211588">
                  <c:v>52.097380555758498</c:v>
                </c:pt>
                <c:pt idx="211589">
                  <c:v>52.097470118852698</c:v>
                </c:pt>
                <c:pt idx="211590">
                  <c:v>52.097559681660101</c:v>
                </c:pt>
                <c:pt idx="211591">
                  <c:v>52.0976492441809</c:v>
                </c:pt>
                <c:pt idx="211592">
                  <c:v>52.097738806415002</c:v>
                </c:pt>
                <c:pt idx="211593">
                  <c:v>52.0978283683624</c:v>
                </c:pt>
                <c:pt idx="211594">
                  <c:v>52.0979179300232</c:v>
                </c:pt>
                <c:pt idx="211595">
                  <c:v>52.098007491397198</c:v>
                </c:pt>
                <c:pt idx="211596">
                  <c:v>52.098097052484597</c:v>
                </c:pt>
                <c:pt idx="211597">
                  <c:v>52.0981866132853</c:v>
                </c:pt>
                <c:pt idx="211598">
                  <c:v>52.098276173799299</c:v>
                </c:pt>
                <c:pt idx="211599">
                  <c:v>52.0983657340267</c:v>
                </c:pt>
                <c:pt idx="211600">
                  <c:v>52.098455293967298</c:v>
                </c:pt>
                <c:pt idx="211601">
                  <c:v>52.098544853621299</c:v>
                </c:pt>
                <c:pt idx="211602">
                  <c:v>52.098634412988702</c:v>
                </c:pt>
                <c:pt idx="211603">
                  <c:v>52.098723972069301</c:v>
                </c:pt>
                <c:pt idx="211604">
                  <c:v>52.098813530863303</c:v>
                </c:pt>
                <c:pt idx="211605">
                  <c:v>52.098903089370602</c:v>
                </c:pt>
                <c:pt idx="211606">
                  <c:v>52.098992647591302</c:v>
                </c:pt>
                <c:pt idx="211607">
                  <c:v>52.099082205525299</c:v>
                </c:pt>
                <c:pt idx="211608">
                  <c:v>52.099171763172599</c:v>
                </c:pt>
                <c:pt idx="211609">
                  <c:v>52.099261320533202</c:v>
                </c:pt>
                <c:pt idx="211610">
                  <c:v>52.099350877607201</c:v>
                </c:pt>
                <c:pt idx="211611">
                  <c:v>52.099440434394502</c:v>
                </c:pt>
                <c:pt idx="211612">
                  <c:v>52.099529990895199</c:v>
                </c:pt>
                <c:pt idx="211613">
                  <c:v>52.099619547109199</c:v>
                </c:pt>
                <c:pt idx="211614">
                  <c:v>52.099709103036503</c:v>
                </c:pt>
                <c:pt idx="211615">
                  <c:v>52.099798658677202</c:v>
                </c:pt>
                <c:pt idx="211616">
                  <c:v>52.099888214031203</c:v>
                </c:pt>
                <c:pt idx="211617">
                  <c:v>52.099977769098501</c:v>
                </c:pt>
                <c:pt idx="211618">
                  <c:v>52.100067323879202</c:v>
                </c:pt>
                <c:pt idx="211619">
                  <c:v>52.100156878373298</c:v>
                </c:pt>
                <c:pt idx="211620">
                  <c:v>52.100246432580597</c:v>
                </c:pt>
                <c:pt idx="211621">
                  <c:v>52.100335986501399</c:v>
                </c:pt>
                <c:pt idx="211622">
                  <c:v>52.100425540135397</c:v>
                </c:pt>
                <c:pt idx="211623">
                  <c:v>52.100515093482898</c:v>
                </c:pt>
                <c:pt idx="211624">
                  <c:v>52.100604646543601</c:v>
                </c:pt>
                <c:pt idx="211625">
                  <c:v>52.100694199317701</c:v>
                </c:pt>
                <c:pt idx="211626">
                  <c:v>52.100783751805203</c:v>
                </c:pt>
                <c:pt idx="211627">
                  <c:v>52.100873304006001</c:v>
                </c:pt>
                <c:pt idx="211628">
                  <c:v>52.100962855920201</c:v>
                </c:pt>
                <c:pt idx="211629">
                  <c:v>52.101052407547698</c:v>
                </c:pt>
                <c:pt idx="211630">
                  <c:v>52.101141958888597</c:v>
                </c:pt>
                <c:pt idx="211631">
                  <c:v>52.101231509942799</c:v>
                </c:pt>
                <c:pt idx="211632">
                  <c:v>52.101321060710397</c:v>
                </c:pt>
                <c:pt idx="211633">
                  <c:v>52.101410611191298</c:v>
                </c:pt>
                <c:pt idx="211634">
                  <c:v>52.101500161385601</c:v>
                </c:pt>
                <c:pt idx="211635">
                  <c:v>52.1015897112933</c:v>
                </c:pt>
                <c:pt idx="211636">
                  <c:v>52.101679260914302</c:v>
                </c:pt>
                <c:pt idx="211637">
                  <c:v>52.101768810248601</c:v>
                </c:pt>
                <c:pt idx="211638">
                  <c:v>52.101858359296401</c:v>
                </c:pt>
                <c:pt idx="211639">
                  <c:v>52.101947908057497</c:v>
                </c:pt>
                <c:pt idx="211640">
                  <c:v>52.102037456531903</c:v>
                </c:pt>
                <c:pt idx="211641">
                  <c:v>52.102127004719698</c:v>
                </c:pt>
                <c:pt idx="211642">
                  <c:v>52.102216552620902</c:v>
                </c:pt>
                <c:pt idx="211643">
                  <c:v>52.102306100235502</c:v>
                </c:pt>
                <c:pt idx="211644">
                  <c:v>52.102395647563398</c:v>
                </c:pt>
                <c:pt idx="211645">
                  <c:v>52.102485194604697</c:v>
                </c:pt>
                <c:pt idx="211646">
                  <c:v>52.102574741359298</c:v>
                </c:pt>
                <c:pt idx="211647">
                  <c:v>52.102664287827302</c:v>
                </c:pt>
                <c:pt idx="211648">
                  <c:v>52.102753834008702</c:v>
                </c:pt>
                <c:pt idx="211649">
                  <c:v>52.102843379903497</c:v>
                </c:pt>
                <c:pt idx="211650">
                  <c:v>52.102932925511602</c:v>
                </c:pt>
                <c:pt idx="211651">
                  <c:v>52.103022470833103</c:v>
                </c:pt>
                <c:pt idx="211652">
                  <c:v>52.103112015868</c:v>
                </c:pt>
                <c:pt idx="211653">
                  <c:v>52.103201560616199</c:v>
                </c:pt>
                <c:pt idx="211654">
                  <c:v>52.103291105077801</c:v>
                </c:pt>
                <c:pt idx="211655">
                  <c:v>52.103380649252799</c:v>
                </c:pt>
                <c:pt idx="211656">
                  <c:v>52.103470193141199</c:v>
                </c:pt>
                <c:pt idx="211657">
                  <c:v>52.103559736743001</c:v>
                </c:pt>
                <c:pt idx="211658">
                  <c:v>52.1036492800581</c:v>
                </c:pt>
                <c:pt idx="211659">
                  <c:v>52.103738823086601</c:v>
                </c:pt>
                <c:pt idx="211660">
                  <c:v>52.103828365828498</c:v>
                </c:pt>
                <c:pt idx="211661">
                  <c:v>52.103917908283798</c:v>
                </c:pt>
                <c:pt idx="211662">
                  <c:v>52.104007450452499</c:v>
                </c:pt>
                <c:pt idx="211663">
                  <c:v>52.104096992334497</c:v>
                </c:pt>
                <c:pt idx="211664">
                  <c:v>52.104186533929898</c:v>
                </c:pt>
                <c:pt idx="211665">
                  <c:v>52.104276075238701</c:v>
                </c:pt>
                <c:pt idx="211666">
                  <c:v>52.1043656162609</c:v>
                </c:pt>
                <c:pt idx="211667">
                  <c:v>52.104455156996501</c:v>
                </c:pt>
                <c:pt idx="211668">
                  <c:v>52.104544697445498</c:v>
                </c:pt>
                <c:pt idx="211669">
                  <c:v>52.104634237607897</c:v>
                </c:pt>
                <c:pt idx="211670">
                  <c:v>52.104723777483599</c:v>
                </c:pt>
                <c:pt idx="211671">
                  <c:v>52.104813317072797</c:v>
                </c:pt>
                <c:pt idx="211672">
                  <c:v>52.104902856375297</c:v>
                </c:pt>
                <c:pt idx="211673">
                  <c:v>52.1049923953912</c:v>
                </c:pt>
                <c:pt idx="211674">
                  <c:v>52.105081934120498</c:v>
                </c:pt>
                <c:pt idx="211675">
                  <c:v>52.105171472563299</c:v>
                </c:pt>
                <c:pt idx="211676">
                  <c:v>52.105261010719403</c:v>
                </c:pt>
                <c:pt idx="211677">
                  <c:v>52.105350548588902</c:v>
                </c:pt>
                <c:pt idx="211678">
                  <c:v>52.105440086171797</c:v>
                </c:pt>
                <c:pt idx="211679">
                  <c:v>52.105529623468101</c:v>
                </c:pt>
                <c:pt idx="211680">
                  <c:v>52.105619160477801</c:v>
                </c:pt>
                <c:pt idx="211681">
                  <c:v>52.105708697200903</c:v>
                </c:pt>
                <c:pt idx="211682">
                  <c:v>52.105798233637401</c:v>
                </c:pt>
                <c:pt idx="211683">
                  <c:v>52.105887769787302</c:v>
                </c:pt>
                <c:pt idx="211684">
                  <c:v>52.105977305650597</c:v>
                </c:pt>
                <c:pt idx="211685">
                  <c:v>52.106066841227303</c:v>
                </c:pt>
                <c:pt idx="211686">
                  <c:v>52.106156376517397</c:v>
                </c:pt>
                <c:pt idx="211687">
                  <c:v>52.106245911520901</c:v>
                </c:pt>
                <c:pt idx="211688">
                  <c:v>52.1063354462379</c:v>
                </c:pt>
                <c:pt idx="211689">
                  <c:v>52.106424980668201</c:v>
                </c:pt>
                <c:pt idx="211690">
                  <c:v>52.106514514811998</c:v>
                </c:pt>
                <c:pt idx="211691">
                  <c:v>52.106604048669098</c:v>
                </c:pt>
                <c:pt idx="211692">
                  <c:v>52.1066935822397</c:v>
                </c:pt>
                <c:pt idx="211693">
                  <c:v>52.106783115523598</c:v>
                </c:pt>
                <c:pt idx="211694">
                  <c:v>52.106872648520998</c:v>
                </c:pt>
                <c:pt idx="211695">
                  <c:v>52.1069621812318</c:v>
                </c:pt>
                <c:pt idx="211696">
                  <c:v>52.107051713655999</c:v>
                </c:pt>
                <c:pt idx="211697">
                  <c:v>52.107141245793699</c:v>
                </c:pt>
                <c:pt idx="211698">
                  <c:v>52.107230777644702</c:v>
                </c:pt>
                <c:pt idx="211699">
                  <c:v>52.1073203092092</c:v>
                </c:pt>
                <c:pt idx="211700">
                  <c:v>52.107409840487001</c:v>
                </c:pt>
                <c:pt idx="211701">
                  <c:v>52.107499371478298</c:v>
                </c:pt>
                <c:pt idx="211702">
                  <c:v>52.107588902183103</c:v>
                </c:pt>
                <c:pt idx="211703">
                  <c:v>52.107678432601197</c:v>
                </c:pt>
                <c:pt idx="211704">
                  <c:v>52.107767962732702</c:v>
                </c:pt>
                <c:pt idx="211705">
                  <c:v>52.1078574925777</c:v>
                </c:pt>
                <c:pt idx="211706">
                  <c:v>52.107947022136102</c:v>
                </c:pt>
                <c:pt idx="211707">
                  <c:v>52.108036551407999</c:v>
                </c:pt>
                <c:pt idx="211708">
                  <c:v>52.108126080393198</c:v>
                </c:pt>
                <c:pt idx="211709">
                  <c:v>52.1082156090919</c:v>
                </c:pt>
                <c:pt idx="211710">
                  <c:v>52.108305137503997</c:v>
                </c:pt>
                <c:pt idx="211711">
                  <c:v>52.108394665629497</c:v>
                </c:pt>
                <c:pt idx="211712">
                  <c:v>52.108484193468499</c:v>
                </c:pt>
                <c:pt idx="211713">
                  <c:v>52.108573721020797</c:v>
                </c:pt>
                <c:pt idx="211714">
                  <c:v>52.108663248286703</c:v>
                </c:pt>
                <c:pt idx="211715">
                  <c:v>52.108752775265899</c:v>
                </c:pt>
                <c:pt idx="211716">
                  <c:v>52.108842301958603</c:v>
                </c:pt>
                <c:pt idx="211717">
                  <c:v>52.108931828364703</c:v>
                </c:pt>
                <c:pt idx="211718">
                  <c:v>52.109021354484298</c:v>
                </c:pt>
                <c:pt idx="211719">
                  <c:v>52.109110880317203</c:v>
                </c:pt>
                <c:pt idx="211720">
                  <c:v>52.109200405863703</c:v>
                </c:pt>
                <c:pt idx="211721">
                  <c:v>52.109289931123499</c:v>
                </c:pt>
                <c:pt idx="211722">
                  <c:v>52.109379456096804</c:v>
                </c:pt>
                <c:pt idx="211723">
                  <c:v>52.109468980783497</c:v>
                </c:pt>
                <c:pt idx="211724">
                  <c:v>52.109558505183699</c:v>
                </c:pt>
                <c:pt idx="211725">
                  <c:v>52.109648029297297</c:v>
                </c:pt>
                <c:pt idx="211726">
                  <c:v>52.109737553124397</c:v>
                </c:pt>
                <c:pt idx="211727">
                  <c:v>52.109827076664899</c:v>
                </c:pt>
                <c:pt idx="211728">
                  <c:v>52.109916599918797</c:v>
                </c:pt>
                <c:pt idx="211729">
                  <c:v>52.110006122886197</c:v>
                </c:pt>
                <c:pt idx="211730">
                  <c:v>52.110095645567</c:v>
                </c:pt>
                <c:pt idx="211731">
                  <c:v>52.110185167961298</c:v>
                </c:pt>
                <c:pt idx="211732">
                  <c:v>52.110274690068998</c:v>
                </c:pt>
                <c:pt idx="211733">
                  <c:v>52.1103642118902</c:v>
                </c:pt>
                <c:pt idx="211734">
                  <c:v>52.110453733424798</c:v>
                </c:pt>
                <c:pt idx="211735">
                  <c:v>52.110543254672798</c:v>
                </c:pt>
                <c:pt idx="211736">
                  <c:v>52.1106327756344</c:v>
                </c:pt>
                <c:pt idx="211737">
                  <c:v>52.110722296309298</c:v>
                </c:pt>
                <c:pt idx="211738">
                  <c:v>52.110811816697698</c:v>
                </c:pt>
                <c:pt idx="211739">
                  <c:v>52.1109013367996</c:v>
                </c:pt>
                <c:pt idx="211740">
                  <c:v>52.110990856614897</c:v>
                </c:pt>
                <c:pt idx="211741">
                  <c:v>52.111080376143697</c:v>
                </c:pt>
                <c:pt idx="211742">
                  <c:v>52.111169895385999</c:v>
                </c:pt>
                <c:pt idx="211743">
                  <c:v>52.111259414341703</c:v>
                </c:pt>
                <c:pt idx="211744">
                  <c:v>52.111348933010802</c:v>
                </c:pt>
                <c:pt idx="211745">
                  <c:v>52.111438451393397</c:v>
                </c:pt>
                <c:pt idx="211746">
                  <c:v>52.111527969489501</c:v>
                </c:pt>
                <c:pt idx="211747">
                  <c:v>52.111617487299</c:v>
                </c:pt>
                <c:pt idx="211748">
                  <c:v>52.111707004822001</c:v>
                </c:pt>
                <c:pt idx="211749">
                  <c:v>52.111796522058498</c:v>
                </c:pt>
                <c:pt idx="211750">
                  <c:v>52.111886039008397</c:v>
                </c:pt>
                <c:pt idx="211751">
                  <c:v>52.111975555671798</c:v>
                </c:pt>
                <c:pt idx="211752">
                  <c:v>52.112065072048601</c:v>
                </c:pt>
                <c:pt idx="211753">
                  <c:v>52.1121545881389</c:v>
                </c:pt>
                <c:pt idx="211754">
                  <c:v>52.1122441039427</c:v>
                </c:pt>
                <c:pt idx="211755">
                  <c:v>52.112333619459903</c:v>
                </c:pt>
                <c:pt idx="211756">
                  <c:v>52.112423134690701</c:v>
                </c:pt>
                <c:pt idx="211757">
                  <c:v>52.112512649634802</c:v>
                </c:pt>
                <c:pt idx="211758">
                  <c:v>52.112602164292497</c:v>
                </c:pt>
                <c:pt idx="211759">
                  <c:v>52.112691678663602</c:v>
                </c:pt>
                <c:pt idx="211760">
                  <c:v>52.112781192748201</c:v>
                </c:pt>
                <c:pt idx="211761">
                  <c:v>52.112870706546303</c:v>
                </c:pt>
                <c:pt idx="211762">
                  <c:v>52.1129602200579</c:v>
                </c:pt>
                <c:pt idx="211763">
                  <c:v>52.113049733282899</c:v>
                </c:pt>
                <c:pt idx="211764">
                  <c:v>52.113139246221401</c:v>
                </c:pt>
                <c:pt idx="211765">
                  <c:v>52.113228758873397</c:v>
                </c:pt>
                <c:pt idx="211766">
                  <c:v>52.113318271238803</c:v>
                </c:pt>
                <c:pt idx="211767">
                  <c:v>52.113407783317797</c:v>
                </c:pt>
                <c:pt idx="211768">
                  <c:v>52.1134972951102</c:v>
                </c:pt>
                <c:pt idx="211769">
                  <c:v>52.113586806616098</c:v>
                </c:pt>
                <c:pt idx="211770">
                  <c:v>52.113676317835498</c:v>
                </c:pt>
                <c:pt idx="211771">
                  <c:v>52.113765828768301</c:v>
                </c:pt>
                <c:pt idx="211772">
                  <c:v>52.113855339414698</c:v>
                </c:pt>
                <c:pt idx="211773">
                  <c:v>52.113944849774498</c:v>
                </c:pt>
                <c:pt idx="211774">
                  <c:v>52.1140343598478</c:v>
                </c:pt>
                <c:pt idx="211775">
                  <c:v>52.114123869634597</c:v>
                </c:pt>
                <c:pt idx="211776">
                  <c:v>52.114213379134902</c:v>
                </c:pt>
                <c:pt idx="211777">
                  <c:v>52.114302888348703</c:v>
                </c:pt>
                <c:pt idx="211778">
                  <c:v>52.1143923972759</c:v>
                </c:pt>
                <c:pt idx="211779">
                  <c:v>52.114481905916698</c:v>
                </c:pt>
                <c:pt idx="211780">
                  <c:v>52.114571414270898</c:v>
                </c:pt>
                <c:pt idx="211781">
                  <c:v>52.1146609223387</c:v>
                </c:pt>
                <c:pt idx="211782">
                  <c:v>52.114750430119898</c:v>
                </c:pt>
                <c:pt idx="211783">
                  <c:v>52.114839937614597</c:v>
                </c:pt>
                <c:pt idx="211784">
                  <c:v>52.114929444822799</c:v>
                </c:pt>
                <c:pt idx="211785">
                  <c:v>52.115018951744503</c:v>
                </c:pt>
                <c:pt idx="211786">
                  <c:v>52.115108458379702</c:v>
                </c:pt>
                <c:pt idx="211787">
                  <c:v>52.115197964728402</c:v>
                </c:pt>
                <c:pt idx="211788">
                  <c:v>52.115287470790598</c:v>
                </c:pt>
                <c:pt idx="211789">
                  <c:v>52.115376976566303</c:v>
                </c:pt>
                <c:pt idx="211790">
                  <c:v>52.115466482055503</c:v>
                </c:pt>
                <c:pt idx="211791">
                  <c:v>52.115555987258297</c:v>
                </c:pt>
                <c:pt idx="211792">
                  <c:v>52.115645492174501</c:v>
                </c:pt>
                <c:pt idx="211793">
                  <c:v>52.1157349968042</c:v>
                </c:pt>
                <c:pt idx="211794">
                  <c:v>52.115824501147401</c:v>
                </c:pt>
                <c:pt idx="211795">
                  <c:v>52.115914005204097</c:v>
                </c:pt>
                <c:pt idx="211796">
                  <c:v>52.116003508974302</c:v>
                </c:pt>
                <c:pt idx="211797">
                  <c:v>52.116093012458002</c:v>
                </c:pt>
                <c:pt idx="211798">
                  <c:v>52.116182515655296</c:v>
                </c:pt>
                <c:pt idx="211799">
                  <c:v>52.116272018566001</c:v>
                </c:pt>
                <c:pt idx="211800">
                  <c:v>52.116361521190299</c:v>
                </c:pt>
                <c:pt idx="211801">
                  <c:v>52.116451023528001</c:v>
                </c:pt>
                <c:pt idx="211802">
                  <c:v>52.116540525579303</c:v>
                </c:pt>
                <c:pt idx="211803">
                  <c:v>52.116630027344101</c:v>
                </c:pt>
                <c:pt idx="211804">
                  <c:v>52.116719528822401</c:v>
                </c:pt>
                <c:pt idx="211805">
                  <c:v>52.116809030014203</c:v>
                </c:pt>
                <c:pt idx="211806">
                  <c:v>52.116898530919499</c:v>
                </c:pt>
                <c:pt idx="211807">
                  <c:v>52.116988031538398</c:v>
                </c:pt>
                <c:pt idx="211808">
                  <c:v>52.117077531870699</c:v>
                </c:pt>
                <c:pt idx="211809">
                  <c:v>52.117167031916601</c:v>
                </c:pt>
                <c:pt idx="211810">
                  <c:v>52.117256531675999</c:v>
                </c:pt>
                <c:pt idx="211811">
                  <c:v>52.117346031148898</c:v>
                </c:pt>
                <c:pt idx="211812">
                  <c:v>52.117435530335399</c:v>
                </c:pt>
                <c:pt idx="211813">
                  <c:v>52.117525029235303</c:v>
                </c:pt>
                <c:pt idx="211814">
                  <c:v>52.117614527848801</c:v>
                </c:pt>
                <c:pt idx="211815">
                  <c:v>52.117704026175801</c:v>
                </c:pt>
                <c:pt idx="211816">
                  <c:v>52.117793524216303</c:v>
                </c:pt>
                <c:pt idx="211817">
                  <c:v>52.1178830219704</c:v>
                </c:pt>
                <c:pt idx="211818">
                  <c:v>52.117972519437899</c:v>
                </c:pt>
                <c:pt idx="211819">
                  <c:v>52.118062016619</c:v>
                </c:pt>
                <c:pt idx="211820">
                  <c:v>52.118151513513702</c:v>
                </c:pt>
                <c:pt idx="211821">
                  <c:v>52.1182410101218</c:v>
                </c:pt>
                <c:pt idx="211822">
                  <c:v>52.118330506443499</c:v>
                </c:pt>
                <c:pt idx="211823">
                  <c:v>52.1184200024787</c:v>
                </c:pt>
                <c:pt idx="211824">
                  <c:v>52.118509498227503</c:v>
                </c:pt>
                <c:pt idx="211825">
                  <c:v>52.118598993689702</c:v>
                </c:pt>
                <c:pt idx="211826">
                  <c:v>52.118688488865502</c:v>
                </c:pt>
                <c:pt idx="211827">
                  <c:v>52.118777983754903</c:v>
                </c:pt>
                <c:pt idx="211828">
                  <c:v>52.118867478357799</c:v>
                </c:pt>
                <c:pt idx="211829">
                  <c:v>52.118956972674198</c:v>
                </c:pt>
                <c:pt idx="211830">
                  <c:v>52.119046466704198</c:v>
                </c:pt>
                <c:pt idx="211831">
                  <c:v>52.119135960447601</c:v>
                </c:pt>
                <c:pt idx="211832">
                  <c:v>52.119225453904697</c:v>
                </c:pt>
                <c:pt idx="211833">
                  <c:v>52.119314947075203</c:v>
                </c:pt>
                <c:pt idx="211834">
                  <c:v>52.119404439959403</c:v>
                </c:pt>
                <c:pt idx="211835">
                  <c:v>52.119493932556999</c:v>
                </c:pt>
                <c:pt idx="211836">
                  <c:v>52.119583424868203</c:v>
                </c:pt>
                <c:pt idx="211837">
                  <c:v>52.119672916892902</c:v>
                </c:pt>
                <c:pt idx="211838">
                  <c:v>52.119762408631203</c:v>
                </c:pt>
                <c:pt idx="211839">
                  <c:v>52.119851900082999</c:v>
                </c:pt>
                <c:pt idx="211840">
                  <c:v>52.119941391248403</c:v>
                </c:pt>
                <c:pt idx="211841">
                  <c:v>52.120030882127303</c:v>
                </c:pt>
                <c:pt idx="211842">
                  <c:v>52.120120372719803</c:v>
                </c:pt>
                <c:pt idx="211843">
                  <c:v>52.120209863025799</c:v>
                </c:pt>
                <c:pt idx="211844">
                  <c:v>52.120299353045397</c:v>
                </c:pt>
                <c:pt idx="211845">
                  <c:v>52.120388842778503</c:v>
                </c:pt>
                <c:pt idx="211846">
                  <c:v>52.120478332225098</c:v>
                </c:pt>
                <c:pt idx="211847">
                  <c:v>52.1205678213854</c:v>
                </c:pt>
                <c:pt idx="211848">
                  <c:v>52.120657310259098</c:v>
                </c:pt>
                <c:pt idx="211849">
                  <c:v>52.120746798846497</c:v>
                </c:pt>
                <c:pt idx="211850">
                  <c:v>52.120836287147299</c:v>
                </c:pt>
                <c:pt idx="211851">
                  <c:v>52.120925775161801</c:v>
                </c:pt>
                <c:pt idx="211852">
                  <c:v>52.121015262889799</c:v>
                </c:pt>
                <c:pt idx="211853">
                  <c:v>52.121104750331298</c:v>
                </c:pt>
                <c:pt idx="211854">
                  <c:v>52.121194237486399</c:v>
                </c:pt>
                <c:pt idx="211855">
                  <c:v>52.121283724355102</c:v>
                </c:pt>
                <c:pt idx="211856">
                  <c:v>52.1213732109373</c:v>
                </c:pt>
                <c:pt idx="211857">
                  <c:v>52.121462697233099</c:v>
                </c:pt>
                <c:pt idx="211858">
                  <c:v>52.1215521832425</c:v>
                </c:pt>
                <c:pt idx="211859">
                  <c:v>52.121641668965403</c:v>
                </c:pt>
                <c:pt idx="211860">
                  <c:v>52.1217311544019</c:v>
                </c:pt>
                <c:pt idx="211861">
                  <c:v>52.121820639551899</c:v>
                </c:pt>
                <c:pt idx="211862">
                  <c:v>52.1219101244155</c:v>
                </c:pt>
                <c:pt idx="211863">
                  <c:v>52.121999608992702</c:v>
                </c:pt>
                <c:pt idx="211864">
                  <c:v>52.1220890932834</c:v>
                </c:pt>
                <c:pt idx="211865">
                  <c:v>52.122178577287798</c:v>
                </c:pt>
                <c:pt idx="211866">
                  <c:v>52.122268061005599</c:v>
                </c:pt>
                <c:pt idx="211867">
                  <c:v>52.122357544437101</c:v>
                </c:pt>
                <c:pt idx="211868">
                  <c:v>52.122447027582098</c:v>
                </c:pt>
                <c:pt idx="211869">
                  <c:v>52.122536510440703</c:v>
                </c:pt>
                <c:pt idx="211870">
                  <c:v>52.122625993012903</c:v>
                </c:pt>
                <c:pt idx="211871">
                  <c:v>52.122715475298598</c:v>
                </c:pt>
                <c:pt idx="211872">
                  <c:v>52.122804957298001</c:v>
                </c:pt>
                <c:pt idx="211873">
                  <c:v>52.1228944390108</c:v>
                </c:pt>
                <c:pt idx="211874">
                  <c:v>52.122983920437299</c:v>
                </c:pt>
                <c:pt idx="211875">
                  <c:v>52.1230734015774</c:v>
                </c:pt>
                <c:pt idx="211876">
                  <c:v>52.123162882430996</c:v>
                </c:pt>
                <c:pt idx="211877">
                  <c:v>52.123252362998201</c:v>
                </c:pt>
                <c:pt idx="211878">
                  <c:v>52.123341843279</c:v>
                </c:pt>
                <c:pt idx="211879">
                  <c:v>52.123431323273401</c:v>
                </c:pt>
                <c:pt idx="211880">
                  <c:v>52.123520802981297</c:v>
                </c:pt>
                <c:pt idx="211881">
                  <c:v>52.1236102824029</c:v>
                </c:pt>
                <c:pt idx="211882">
                  <c:v>52.123699761537999</c:v>
                </c:pt>
                <c:pt idx="211883">
                  <c:v>52.123789240386699</c:v>
                </c:pt>
                <c:pt idx="211884">
                  <c:v>52.123878718949001</c:v>
                </c:pt>
                <c:pt idx="211885">
                  <c:v>52.123968197224897</c:v>
                </c:pt>
                <c:pt idx="211886">
                  <c:v>52.124057675214402</c:v>
                </c:pt>
                <c:pt idx="211887">
                  <c:v>52.124147152917402</c:v>
                </c:pt>
                <c:pt idx="211888">
                  <c:v>52.124236630334103</c:v>
                </c:pt>
                <c:pt idx="211889">
                  <c:v>52.124326107464299</c:v>
                </c:pt>
                <c:pt idx="211890">
                  <c:v>52.124415584308103</c:v>
                </c:pt>
                <c:pt idx="211891">
                  <c:v>52.124505060865602</c:v>
                </c:pt>
                <c:pt idx="211892">
                  <c:v>52.124594537136602</c:v>
                </c:pt>
                <c:pt idx="211893">
                  <c:v>52.124684013121197</c:v>
                </c:pt>
                <c:pt idx="211894">
                  <c:v>52.1247734888194</c:v>
                </c:pt>
                <c:pt idx="211895">
                  <c:v>52.124862964231198</c:v>
                </c:pt>
                <c:pt idx="211896">
                  <c:v>52.124952439356598</c:v>
                </c:pt>
                <c:pt idx="211897">
                  <c:v>52.125041914195599</c:v>
                </c:pt>
                <c:pt idx="211898">
                  <c:v>52.125131388748201</c:v>
                </c:pt>
                <c:pt idx="211899">
                  <c:v>52.125220863014398</c:v>
                </c:pt>
                <c:pt idx="211900">
                  <c:v>52.125310336994197</c:v>
                </c:pt>
                <c:pt idx="211901">
                  <c:v>52.125399810687597</c:v>
                </c:pt>
                <c:pt idx="211902">
                  <c:v>52.125489284094598</c:v>
                </c:pt>
                <c:pt idx="211903">
                  <c:v>52.125578757215202</c:v>
                </c:pt>
                <c:pt idx="211904">
                  <c:v>52.125668230049399</c:v>
                </c:pt>
                <c:pt idx="211905">
                  <c:v>52.125757702597198</c:v>
                </c:pt>
                <c:pt idx="211906">
                  <c:v>52.125847174858698</c:v>
                </c:pt>
                <c:pt idx="211907">
                  <c:v>52.125936646833701</c:v>
                </c:pt>
                <c:pt idx="211908">
                  <c:v>52.126026118522297</c:v>
                </c:pt>
                <c:pt idx="211909">
                  <c:v>52.126115589924602</c:v>
                </c:pt>
                <c:pt idx="211910">
                  <c:v>52.126205061040402</c:v>
                </c:pt>
                <c:pt idx="211911">
                  <c:v>52.126294531869902</c:v>
                </c:pt>
                <c:pt idx="211912">
                  <c:v>52.126384002412998</c:v>
                </c:pt>
                <c:pt idx="211913">
                  <c:v>52.126473472669701</c:v>
                </c:pt>
                <c:pt idx="211914">
                  <c:v>52.12656294264</c:v>
                </c:pt>
                <c:pt idx="211915">
                  <c:v>52.126652412323899</c:v>
                </c:pt>
                <c:pt idx="211916">
                  <c:v>52.126741881721401</c:v>
                </c:pt>
                <c:pt idx="211917">
                  <c:v>52.126831350832603</c:v>
                </c:pt>
                <c:pt idx="211918">
                  <c:v>52.1269208196574</c:v>
                </c:pt>
                <c:pt idx="211919">
                  <c:v>52.127010288195798</c:v>
                </c:pt>
                <c:pt idx="211920">
                  <c:v>52.127099756447798</c:v>
                </c:pt>
                <c:pt idx="211921">
                  <c:v>52.127189224413399</c:v>
                </c:pt>
                <c:pt idx="211922">
                  <c:v>52.127278692092602</c:v>
                </c:pt>
                <c:pt idx="211923">
                  <c:v>52.127368159485499</c:v>
                </c:pt>
                <c:pt idx="211924">
                  <c:v>52.127457626591998</c:v>
                </c:pt>
                <c:pt idx="211925">
                  <c:v>52.127547093412097</c:v>
                </c:pt>
                <c:pt idx="211926">
                  <c:v>52.127636559945898</c:v>
                </c:pt>
                <c:pt idx="211927">
                  <c:v>52.127726026193201</c:v>
                </c:pt>
                <c:pt idx="211928">
                  <c:v>52.127815492154198</c:v>
                </c:pt>
                <c:pt idx="211929">
                  <c:v>52.127904957828797</c:v>
                </c:pt>
                <c:pt idx="211930">
                  <c:v>52.127994423217103</c:v>
                </c:pt>
                <c:pt idx="211931">
                  <c:v>52.128083888318997</c:v>
                </c:pt>
                <c:pt idx="211932">
                  <c:v>52.1281733531345</c:v>
                </c:pt>
                <c:pt idx="211933">
                  <c:v>52.128262817663597</c:v>
                </c:pt>
                <c:pt idx="211934">
                  <c:v>52.128352281906402</c:v>
                </c:pt>
                <c:pt idx="211935">
                  <c:v>52.128441745862801</c:v>
                </c:pt>
                <c:pt idx="211936">
                  <c:v>52.128531209532802</c:v>
                </c:pt>
                <c:pt idx="211937">
                  <c:v>52.128620672916497</c:v>
                </c:pt>
                <c:pt idx="211938">
                  <c:v>52.128710136013801</c:v>
                </c:pt>
                <c:pt idx="211939">
                  <c:v>52.128799598824799</c:v>
                </c:pt>
                <c:pt idx="211940">
                  <c:v>52.128889061349398</c:v>
                </c:pt>
                <c:pt idx="211941">
                  <c:v>52.128978523587598</c:v>
                </c:pt>
                <c:pt idx="211942">
                  <c:v>52.1290679855394</c:v>
                </c:pt>
                <c:pt idx="211943">
                  <c:v>52.129157447204904</c:v>
                </c:pt>
                <c:pt idx="211944">
                  <c:v>52.129246908584101</c:v>
                </c:pt>
                <c:pt idx="211945">
                  <c:v>52.129336369676899</c:v>
                </c:pt>
                <c:pt idx="211946">
                  <c:v>52.129425830483299</c:v>
                </c:pt>
                <c:pt idx="211947">
                  <c:v>52.129515291003401</c:v>
                </c:pt>
                <c:pt idx="211948">
                  <c:v>52.129604751237103</c:v>
                </c:pt>
                <c:pt idx="211949">
                  <c:v>52.1296942111845</c:v>
                </c:pt>
                <c:pt idx="211950">
                  <c:v>52.129783670845498</c:v>
                </c:pt>
                <c:pt idx="211951">
                  <c:v>52.129873130220098</c:v>
                </c:pt>
                <c:pt idx="211952">
                  <c:v>52.129962589308398</c:v>
                </c:pt>
                <c:pt idx="211953">
                  <c:v>52.1300520481104</c:v>
                </c:pt>
                <c:pt idx="211954">
                  <c:v>52.130141506626003</c:v>
                </c:pt>
                <c:pt idx="211955">
                  <c:v>52.130230964855201</c:v>
                </c:pt>
                <c:pt idx="211956">
                  <c:v>52.1303204227981</c:v>
                </c:pt>
                <c:pt idx="211957">
                  <c:v>52.1304098804547</c:v>
                </c:pt>
                <c:pt idx="211958">
                  <c:v>52.130499337824901</c:v>
                </c:pt>
                <c:pt idx="211959">
                  <c:v>52.130588794908803</c:v>
                </c:pt>
                <c:pt idx="211960">
                  <c:v>52.1306782517063</c:v>
                </c:pt>
                <c:pt idx="211961">
                  <c:v>52.130767708217498</c:v>
                </c:pt>
                <c:pt idx="211962">
                  <c:v>52.130857164442403</c:v>
                </c:pt>
                <c:pt idx="211963">
                  <c:v>52.130946620380797</c:v>
                </c:pt>
                <c:pt idx="211964">
                  <c:v>52.131036076032998</c:v>
                </c:pt>
                <c:pt idx="211965">
                  <c:v>52.131125531398801</c:v>
                </c:pt>
                <c:pt idx="211966">
                  <c:v>52.131214986478298</c:v>
                </c:pt>
                <c:pt idx="211967">
                  <c:v>52.131304441271404</c:v>
                </c:pt>
                <c:pt idx="211968">
                  <c:v>52.131393895778302</c:v>
                </c:pt>
                <c:pt idx="211969">
                  <c:v>52.131483349998703</c:v>
                </c:pt>
                <c:pt idx="211970">
                  <c:v>52.131572803932897</c:v>
                </c:pt>
                <c:pt idx="211971">
                  <c:v>52.1316622575807</c:v>
                </c:pt>
                <c:pt idx="211972">
                  <c:v>52.131751710942098</c:v>
                </c:pt>
                <c:pt idx="211973">
                  <c:v>52.131841164017303</c:v>
                </c:pt>
                <c:pt idx="211974">
                  <c:v>52.131930616806102</c:v>
                </c:pt>
                <c:pt idx="211975">
                  <c:v>52.132020069308503</c:v>
                </c:pt>
                <c:pt idx="211976">
                  <c:v>52.132109521524697</c:v>
                </c:pt>
                <c:pt idx="211977">
                  <c:v>52.1321989734545</c:v>
                </c:pt>
                <c:pt idx="211978">
                  <c:v>52.132288425097997</c:v>
                </c:pt>
                <c:pt idx="211979">
                  <c:v>52.132377876455202</c:v>
                </c:pt>
                <c:pt idx="211980">
                  <c:v>52.132467327526001</c:v>
                </c:pt>
                <c:pt idx="211981">
                  <c:v>52.132556778310501</c:v>
                </c:pt>
                <c:pt idx="211982">
                  <c:v>52.132646228808703</c:v>
                </c:pt>
                <c:pt idx="211983">
                  <c:v>52.132735679020598</c:v>
                </c:pt>
                <c:pt idx="211984">
                  <c:v>52.132825128946102</c:v>
                </c:pt>
                <c:pt idx="211985">
                  <c:v>52.1329145785853</c:v>
                </c:pt>
                <c:pt idx="211986">
                  <c:v>52.133004027938199</c:v>
                </c:pt>
                <c:pt idx="211987">
                  <c:v>52.133093477004799</c:v>
                </c:pt>
                <c:pt idx="211988">
                  <c:v>52.1331829257851</c:v>
                </c:pt>
                <c:pt idx="211989">
                  <c:v>52.133272374279002</c:v>
                </c:pt>
                <c:pt idx="211990">
                  <c:v>52.133361822486599</c:v>
                </c:pt>
                <c:pt idx="211991">
                  <c:v>52.133451270407903</c:v>
                </c:pt>
                <c:pt idx="211992">
                  <c:v>52.133540718042902</c:v>
                </c:pt>
                <c:pt idx="211993">
                  <c:v>52.133630165391601</c:v>
                </c:pt>
                <c:pt idx="211994">
                  <c:v>52.133719612454001</c:v>
                </c:pt>
                <c:pt idx="211995">
                  <c:v>52.133809059230103</c:v>
                </c:pt>
                <c:pt idx="211996">
                  <c:v>52.133898505719799</c:v>
                </c:pt>
                <c:pt idx="211997">
                  <c:v>52.133987951923203</c:v>
                </c:pt>
                <c:pt idx="211998">
                  <c:v>52.1340773978404</c:v>
                </c:pt>
                <c:pt idx="211999">
                  <c:v>52.134166843471199</c:v>
                </c:pt>
                <c:pt idx="212000">
                  <c:v>52.134256288815699</c:v>
                </c:pt>
                <c:pt idx="212001">
                  <c:v>52.1343457338739</c:v>
                </c:pt>
                <c:pt idx="212002">
                  <c:v>52.134435178645802</c:v>
                </c:pt>
                <c:pt idx="212003">
                  <c:v>52.134524623131398</c:v>
                </c:pt>
                <c:pt idx="212004">
                  <c:v>52.134614067330702</c:v>
                </c:pt>
                <c:pt idx="212005">
                  <c:v>52.1347035112437</c:v>
                </c:pt>
                <c:pt idx="212006">
                  <c:v>52.134792954870399</c:v>
                </c:pt>
                <c:pt idx="212007">
                  <c:v>52.134882398210799</c:v>
                </c:pt>
                <c:pt idx="212008">
                  <c:v>52.1349718412648</c:v>
                </c:pt>
                <c:pt idx="212009">
                  <c:v>52.135061284032602</c:v>
                </c:pt>
                <c:pt idx="212010">
                  <c:v>52.135150726514098</c:v>
                </c:pt>
                <c:pt idx="212011">
                  <c:v>52.135240168709302</c:v>
                </c:pt>
                <c:pt idx="212012">
                  <c:v>52.1353296106182</c:v>
                </c:pt>
                <c:pt idx="212013">
                  <c:v>52.135419052240799</c:v>
                </c:pt>
                <c:pt idx="212014">
                  <c:v>52.135508493577099</c:v>
                </c:pt>
                <c:pt idx="212015">
                  <c:v>52.1355979346271</c:v>
                </c:pt>
                <c:pt idx="212016">
                  <c:v>52.135687375390802</c:v>
                </c:pt>
                <c:pt idx="212017">
                  <c:v>52.135776815868198</c:v>
                </c:pt>
                <c:pt idx="212018">
                  <c:v>52.135866256059401</c:v>
                </c:pt>
                <c:pt idx="212019">
                  <c:v>52.135955695964199</c:v>
                </c:pt>
                <c:pt idx="212020">
                  <c:v>52.136045135582798</c:v>
                </c:pt>
                <c:pt idx="212021">
                  <c:v>52.136134574914998</c:v>
                </c:pt>
                <c:pt idx="212022">
                  <c:v>52.136224013960998</c:v>
                </c:pt>
                <c:pt idx="212023">
                  <c:v>52.1363134527207</c:v>
                </c:pt>
                <c:pt idx="212024">
                  <c:v>52.136402891194102</c:v>
                </c:pt>
                <c:pt idx="212025">
                  <c:v>52.136492329381198</c:v>
                </c:pt>
                <c:pt idx="212026">
                  <c:v>52.136581767282102</c:v>
                </c:pt>
                <c:pt idx="212027">
                  <c:v>52.136671204896601</c:v>
                </c:pt>
                <c:pt idx="212028">
                  <c:v>52.1367606422249</c:v>
                </c:pt>
                <c:pt idx="212029">
                  <c:v>52.1368500792669</c:v>
                </c:pt>
                <c:pt idx="212030">
                  <c:v>52.136939516022601</c:v>
                </c:pt>
                <c:pt idx="212031">
                  <c:v>52.137028952492003</c:v>
                </c:pt>
                <c:pt idx="212032">
                  <c:v>52.137118388675198</c:v>
                </c:pt>
                <c:pt idx="212033">
                  <c:v>52.137207824572101</c:v>
                </c:pt>
                <c:pt idx="212034">
                  <c:v>52.137297260182699</c:v>
                </c:pt>
                <c:pt idx="212035">
                  <c:v>52.137386695506997</c:v>
                </c:pt>
                <c:pt idx="212036">
                  <c:v>52.137476130545103</c:v>
                </c:pt>
                <c:pt idx="212037">
                  <c:v>52.137565565296804</c:v>
                </c:pt>
                <c:pt idx="212038">
                  <c:v>52.137654999762397</c:v>
                </c:pt>
                <c:pt idx="212039">
                  <c:v>52.137744433941599</c:v>
                </c:pt>
                <c:pt idx="212040">
                  <c:v>52.137833867834601</c:v>
                </c:pt>
                <c:pt idx="212041">
                  <c:v>52.137923301441198</c:v>
                </c:pt>
                <c:pt idx="212042">
                  <c:v>52.138012734761702</c:v>
                </c:pt>
                <c:pt idx="212043">
                  <c:v>52.1381021677958</c:v>
                </c:pt>
                <c:pt idx="212044">
                  <c:v>52.138191600543699</c:v>
                </c:pt>
                <c:pt idx="212045">
                  <c:v>52.138281033005299</c:v>
                </c:pt>
                <c:pt idx="212046">
                  <c:v>52.138370465180699</c:v>
                </c:pt>
                <c:pt idx="212047">
                  <c:v>52.138459897069801</c:v>
                </c:pt>
                <c:pt idx="212048">
                  <c:v>52.138549328672603</c:v>
                </c:pt>
                <c:pt idx="212049">
                  <c:v>52.138638759989199</c:v>
                </c:pt>
                <c:pt idx="212050">
                  <c:v>52.138728191019503</c:v>
                </c:pt>
                <c:pt idx="212051">
                  <c:v>52.138817621763501</c:v>
                </c:pt>
                <c:pt idx="212052">
                  <c:v>52.138907052221299</c:v>
                </c:pt>
                <c:pt idx="212053">
                  <c:v>52.138996482392798</c:v>
                </c:pt>
                <c:pt idx="212054">
                  <c:v>52.139085912278098</c:v>
                </c:pt>
                <c:pt idx="212055">
                  <c:v>52.139175341877099</c:v>
                </c:pt>
                <c:pt idx="212056">
                  <c:v>52.1392647711899</c:v>
                </c:pt>
                <c:pt idx="212057">
                  <c:v>52.139354200216403</c:v>
                </c:pt>
                <c:pt idx="212058">
                  <c:v>52.139443628956599</c:v>
                </c:pt>
                <c:pt idx="212059">
                  <c:v>52.139533057410603</c:v>
                </c:pt>
                <c:pt idx="212060">
                  <c:v>52.1396224855784</c:v>
                </c:pt>
                <c:pt idx="212061">
                  <c:v>52.139711913459799</c:v>
                </c:pt>
                <c:pt idx="212062">
                  <c:v>52.139801341055097</c:v>
                </c:pt>
                <c:pt idx="212063">
                  <c:v>52.139890768364097</c:v>
                </c:pt>
                <c:pt idx="212064">
                  <c:v>52.139980195386798</c:v>
                </c:pt>
                <c:pt idx="212065">
                  <c:v>52.140069622123299</c:v>
                </c:pt>
                <c:pt idx="212066">
                  <c:v>52.140159048573501</c:v>
                </c:pt>
                <c:pt idx="212067">
                  <c:v>52.140248474737497</c:v>
                </c:pt>
                <c:pt idx="212068">
                  <c:v>52.1403379006153</c:v>
                </c:pt>
                <c:pt idx="212069">
                  <c:v>52.140427326206797</c:v>
                </c:pt>
                <c:pt idx="212070">
                  <c:v>52.140516751512102</c:v>
                </c:pt>
                <c:pt idx="212071">
                  <c:v>52.140606176531101</c:v>
                </c:pt>
                <c:pt idx="212072">
                  <c:v>52.1406956012639</c:v>
                </c:pt>
                <c:pt idx="212073">
                  <c:v>52.1407850257104</c:v>
                </c:pt>
                <c:pt idx="212074">
                  <c:v>52.140874449870701</c:v>
                </c:pt>
                <c:pt idx="212075">
                  <c:v>52.140963873744802</c:v>
                </c:pt>
                <c:pt idx="212076">
                  <c:v>52.141053297332597</c:v>
                </c:pt>
                <c:pt idx="212077">
                  <c:v>52.1411427206342</c:v>
                </c:pt>
                <c:pt idx="212078">
                  <c:v>52.141232143649503</c:v>
                </c:pt>
                <c:pt idx="212079">
                  <c:v>52.1413215663786</c:v>
                </c:pt>
                <c:pt idx="212080">
                  <c:v>52.141410988821498</c:v>
                </c:pt>
                <c:pt idx="212081">
                  <c:v>52.141500410978203</c:v>
                </c:pt>
                <c:pt idx="212082">
                  <c:v>52.141589832848602</c:v>
                </c:pt>
                <c:pt idx="212083">
                  <c:v>52.141679254432802</c:v>
                </c:pt>
                <c:pt idx="212084">
                  <c:v>52.141768675730702</c:v>
                </c:pt>
                <c:pt idx="212085">
                  <c:v>52.141858096742403</c:v>
                </c:pt>
                <c:pt idx="212086">
                  <c:v>52.141947517467898</c:v>
                </c:pt>
                <c:pt idx="212087">
                  <c:v>52.1420369379072</c:v>
                </c:pt>
                <c:pt idx="212088">
                  <c:v>52.142126358060203</c:v>
                </c:pt>
                <c:pt idx="212089">
                  <c:v>52.142215777927099</c:v>
                </c:pt>
                <c:pt idx="212090">
                  <c:v>52.142305197507604</c:v>
                </c:pt>
                <c:pt idx="212091">
                  <c:v>52.142394616802001</c:v>
                </c:pt>
                <c:pt idx="212092">
                  <c:v>52.142484035810199</c:v>
                </c:pt>
                <c:pt idx="212093">
                  <c:v>52.142573454532098</c:v>
                </c:pt>
                <c:pt idx="212094">
                  <c:v>52.142662872967797</c:v>
                </c:pt>
                <c:pt idx="212095">
                  <c:v>52.142752291117297</c:v>
                </c:pt>
                <c:pt idx="212096">
                  <c:v>52.142841708980498</c:v>
                </c:pt>
                <c:pt idx="212097">
                  <c:v>52.142931126557599</c:v>
                </c:pt>
                <c:pt idx="212098">
                  <c:v>52.143020543848401</c:v>
                </c:pt>
                <c:pt idx="212099">
                  <c:v>52.143109960853003</c:v>
                </c:pt>
                <c:pt idx="212100">
                  <c:v>52.143199377571399</c:v>
                </c:pt>
                <c:pt idx="212101">
                  <c:v>52.143288794003503</c:v>
                </c:pt>
                <c:pt idx="212102">
                  <c:v>52.1433782101495</c:v>
                </c:pt>
                <c:pt idx="212103">
                  <c:v>52.143467626009297</c:v>
                </c:pt>
                <c:pt idx="212104">
                  <c:v>52.143557041582802</c:v>
                </c:pt>
                <c:pt idx="212105">
                  <c:v>52.143646456870101</c:v>
                </c:pt>
                <c:pt idx="212106">
                  <c:v>52.143735871871201</c:v>
                </c:pt>
                <c:pt idx="212107">
                  <c:v>52.1438252865861</c:v>
                </c:pt>
                <c:pt idx="212108">
                  <c:v>52.143914701014801</c:v>
                </c:pt>
                <c:pt idx="212109">
                  <c:v>52.144004115157301</c:v>
                </c:pt>
                <c:pt idx="212110">
                  <c:v>52.144093529013603</c:v>
                </c:pt>
                <c:pt idx="212111">
                  <c:v>52.144182942583697</c:v>
                </c:pt>
                <c:pt idx="212112">
                  <c:v>52.1442723558675</c:v>
                </c:pt>
                <c:pt idx="212113">
                  <c:v>52.144361768865203</c:v>
                </c:pt>
                <c:pt idx="212114">
                  <c:v>52.144451181576699</c:v>
                </c:pt>
                <c:pt idx="212115">
                  <c:v>52.144540594001903</c:v>
                </c:pt>
                <c:pt idx="212116">
                  <c:v>52.144630006141</c:v>
                </c:pt>
                <c:pt idx="212117">
                  <c:v>52.144719417993898</c:v>
                </c:pt>
                <c:pt idx="212118">
                  <c:v>52.144808829560503</c:v>
                </c:pt>
                <c:pt idx="212119">
                  <c:v>52.144898240841002</c:v>
                </c:pt>
                <c:pt idx="212120">
                  <c:v>52.144987651835301</c:v>
                </c:pt>
                <c:pt idx="212121">
                  <c:v>52.145077062543301</c:v>
                </c:pt>
                <c:pt idx="212122">
                  <c:v>52.145166472965201</c:v>
                </c:pt>
                <c:pt idx="212123">
                  <c:v>52.145255883100901</c:v>
                </c:pt>
                <c:pt idx="212124">
                  <c:v>52.145345292950402</c:v>
                </c:pt>
                <c:pt idx="212125">
                  <c:v>52.145434702513697</c:v>
                </c:pt>
                <c:pt idx="212126">
                  <c:v>52.145524111790799</c:v>
                </c:pt>
                <c:pt idx="212127">
                  <c:v>52.145613520781701</c:v>
                </c:pt>
                <c:pt idx="212128">
                  <c:v>52.145702929486397</c:v>
                </c:pt>
                <c:pt idx="212129">
                  <c:v>52.145792337904901</c:v>
                </c:pt>
                <c:pt idx="212130">
                  <c:v>52.145881746037198</c:v>
                </c:pt>
                <c:pt idx="212131">
                  <c:v>52.145971153883401</c:v>
                </c:pt>
                <c:pt idx="212132">
                  <c:v>52.146060561443399</c:v>
                </c:pt>
                <c:pt idx="212133">
                  <c:v>52.146149968717097</c:v>
                </c:pt>
                <c:pt idx="212134">
                  <c:v>52.146239375704702</c:v>
                </c:pt>
                <c:pt idx="212135">
                  <c:v>52.146328782406101</c:v>
                </c:pt>
                <c:pt idx="212136">
                  <c:v>52.1464181888214</c:v>
                </c:pt>
                <c:pt idx="212137">
                  <c:v>52.1465075949504</c:v>
                </c:pt>
                <c:pt idx="212138">
                  <c:v>52.1465970007933</c:v>
                </c:pt>
                <c:pt idx="212139">
                  <c:v>52.14668640635</c:v>
                </c:pt>
                <c:pt idx="212140">
                  <c:v>52.1467758116205</c:v>
                </c:pt>
                <c:pt idx="212141">
                  <c:v>52.146865216604802</c:v>
                </c:pt>
                <c:pt idx="212142">
                  <c:v>52.146954621302903</c:v>
                </c:pt>
                <c:pt idx="212143">
                  <c:v>52.147044025714898</c:v>
                </c:pt>
                <c:pt idx="212144">
                  <c:v>52.1471334298407</c:v>
                </c:pt>
                <c:pt idx="212145">
                  <c:v>52.147222833680402</c:v>
                </c:pt>
                <c:pt idx="212146">
                  <c:v>52.147312237233798</c:v>
                </c:pt>
                <c:pt idx="212147">
                  <c:v>52.147401640501101</c:v>
                </c:pt>
                <c:pt idx="212148">
                  <c:v>52.147491043482198</c:v>
                </c:pt>
                <c:pt idx="212149">
                  <c:v>52.147580446177102</c:v>
                </c:pt>
                <c:pt idx="212150">
                  <c:v>52.147669848585899</c:v>
                </c:pt>
                <c:pt idx="212151">
                  <c:v>52.147759250708503</c:v>
                </c:pt>
                <c:pt idx="212152">
                  <c:v>52.147848652544901</c:v>
                </c:pt>
                <c:pt idx="212153">
                  <c:v>52.147938054095199</c:v>
                </c:pt>
                <c:pt idx="212154">
                  <c:v>52.148027455359298</c:v>
                </c:pt>
                <c:pt idx="212155">
                  <c:v>52.148116856337197</c:v>
                </c:pt>
                <c:pt idx="212156">
                  <c:v>52.148206257028903</c:v>
                </c:pt>
                <c:pt idx="212157">
                  <c:v>52.148295657434502</c:v>
                </c:pt>
                <c:pt idx="212158">
                  <c:v>52.148385057554002</c:v>
                </c:pt>
                <c:pt idx="212159">
                  <c:v>52.148474457387302</c:v>
                </c:pt>
                <c:pt idx="212160">
                  <c:v>52.148563856934402</c:v>
                </c:pt>
                <c:pt idx="212161">
                  <c:v>52.148653256195303</c:v>
                </c:pt>
                <c:pt idx="212162">
                  <c:v>52.148742655170103</c:v>
                </c:pt>
                <c:pt idx="212163">
                  <c:v>52.148832053858797</c:v>
                </c:pt>
                <c:pt idx="212164">
                  <c:v>52.148921452261199</c:v>
                </c:pt>
                <c:pt idx="212165">
                  <c:v>52.1490108503776</c:v>
                </c:pt>
                <c:pt idx="212166">
                  <c:v>52.149100248207702</c:v>
                </c:pt>
                <c:pt idx="212167">
                  <c:v>52.149189645751797</c:v>
                </c:pt>
                <c:pt idx="212168">
                  <c:v>52.149279043009599</c:v>
                </c:pt>
                <c:pt idx="212169">
                  <c:v>52.149368439981302</c:v>
                </c:pt>
                <c:pt idx="212170">
                  <c:v>52.149457836666897</c:v>
                </c:pt>
                <c:pt idx="212171">
                  <c:v>52.149547233066301</c:v>
                </c:pt>
                <c:pt idx="212172">
                  <c:v>52.149636629179497</c:v>
                </c:pt>
                <c:pt idx="212173">
                  <c:v>52.149726025006601</c:v>
                </c:pt>
                <c:pt idx="212174">
                  <c:v>52.149815420547597</c:v>
                </c:pt>
                <c:pt idx="212175">
                  <c:v>52.149904815802401</c:v>
                </c:pt>
                <c:pt idx="212176">
                  <c:v>52.149994210771098</c:v>
                </c:pt>
                <c:pt idx="212177">
                  <c:v>52.150083605453602</c:v>
                </c:pt>
                <c:pt idx="212178">
                  <c:v>52.15017299985</c:v>
                </c:pt>
                <c:pt idx="212179">
                  <c:v>52.150262393960197</c:v>
                </c:pt>
                <c:pt idx="212180">
                  <c:v>52.150351787784302</c:v>
                </c:pt>
                <c:pt idx="212181">
                  <c:v>52.150441181322201</c:v>
                </c:pt>
                <c:pt idx="212182">
                  <c:v>52.150530574573999</c:v>
                </c:pt>
                <c:pt idx="212183">
                  <c:v>52.150619967539697</c:v>
                </c:pt>
                <c:pt idx="212184">
                  <c:v>52.150709360219203</c:v>
                </c:pt>
                <c:pt idx="212185">
                  <c:v>52.150798752612602</c:v>
                </c:pt>
                <c:pt idx="212186">
                  <c:v>52.1508881447199</c:v>
                </c:pt>
                <c:pt idx="212187">
                  <c:v>52.150977536540999</c:v>
                </c:pt>
                <c:pt idx="212188">
                  <c:v>52.151066928075998</c:v>
                </c:pt>
                <c:pt idx="212189">
                  <c:v>52.151156319324798</c:v>
                </c:pt>
                <c:pt idx="212190">
                  <c:v>52.151245710287498</c:v>
                </c:pt>
                <c:pt idx="212191">
                  <c:v>52.151335100964097</c:v>
                </c:pt>
                <c:pt idx="212192">
                  <c:v>52.151424491354597</c:v>
                </c:pt>
                <c:pt idx="212193">
                  <c:v>52.151513881458897</c:v>
                </c:pt>
                <c:pt idx="212194">
                  <c:v>52.151603271277096</c:v>
                </c:pt>
                <c:pt idx="212195">
                  <c:v>52.151692660809097</c:v>
                </c:pt>
                <c:pt idx="212196">
                  <c:v>52.151782050055097</c:v>
                </c:pt>
                <c:pt idx="212197">
                  <c:v>52.151871439014897</c:v>
                </c:pt>
                <c:pt idx="212198">
                  <c:v>52.151960827688498</c:v>
                </c:pt>
                <c:pt idx="212199">
                  <c:v>52.152050216076098</c:v>
                </c:pt>
                <c:pt idx="212200">
                  <c:v>52.152139604177499</c:v>
                </c:pt>
                <c:pt idx="212201">
                  <c:v>52.1522289919928</c:v>
                </c:pt>
                <c:pt idx="212202">
                  <c:v>52.152318379522001</c:v>
                </c:pt>
                <c:pt idx="212203">
                  <c:v>52.152407766765101</c:v>
                </c:pt>
                <c:pt idx="212204">
                  <c:v>52.152497153722003</c:v>
                </c:pt>
                <c:pt idx="212205">
                  <c:v>52.152586540392797</c:v>
                </c:pt>
                <c:pt idx="212206">
                  <c:v>52.152675926777498</c:v>
                </c:pt>
                <c:pt idx="212207">
                  <c:v>52.152765312876099</c:v>
                </c:pt>
                <c:pt idx="212208">
                  <c:v>52.1528546986886</c:v>
                </c:pt>
                <c:pt idx="212209">
                  <c:v>52.152944084214901</c:v>
                </c:pt>
                <c:pt idx="212210">
                  <c:v>52.153033469455202</c:v>
                </c:pt>
                <c:pt idx="212211">
                  <c:v>52.153122854409297</c:v>
                </c:pt>
                <c:pt idx="212212">
                  <c:v>52.153212239077298</c:v>
                </c:pt>
                <c:pt idx="212213">
                  <c:v>52.1533016234592</c:v>
                </c:pt>
                <c:pt idx="212214">
                  <c:v>52.153391007555001</c:v>
                </c:pt>
                <c:pt idx="212215">
                  <c:v>52.153480391364702</c:v>
                </c:pt>
                <c:pt idx="212216">
                  <c:v>52.153569774888197</c:v>
                </c:pt>
                <c:pt idx="212217">
                  <c:v>52.153659158125699</c:v>
                </c:pt>
                <c:pt idx="212218">
                  <c:v>52.153748541077</c:v>
                </c:pt>
                <c:pt idx="212219">
                  <c:v>52.153837923742302</c:v>
                </c:pt>
                <c:pt idx="212220">
                  <c:v>52.153927306121403</c:v>
                </c:pt>
                <c:pt idx="212221">
                  <c:v>52.154016688214497</c:v>
                </c:pt>
                <c:pt idx="212222">
                  <c:v>52.154106070021399</c:v>
                </c:pt>
                <c:pt idx="212223">
                  <c:v>52.154195451542201</c:v>
                </c:pt>
                <c:pt idx="212224">
                  <c:v>52.154284832776902</c:v>
                </c:pt>
                <c:pt idx="212225">
                  <c:v>52.154374213725497</c:v>
                </c:pt>
                <c:pt idx="212226">
                  <c:v>52.154463594388098</c:v>
                </c:pt>
                <c:pt idx="212227">
                  <c:v>52.154552974764499</c:v>
                </c:pt>
                <c:pt idx="212228">
                  <c:v>52.154642354854801</c:v>
                </c:pt>
                <c:pt idx="212229">
                  <c:v>52.154731734659002</c:v>
                </c:pt>
                <c:pt idx="212230">
                  <c:v>52.154821114177203</c:v>
                </c:pt>
                <c:pt idx="212231">
                  <c:v>52.154910493409197</c:v>
                </c:pt>
                <c:pt idx="212232">
                  <c:v>52.154999872355098</c:v>
                </c:pt>
                <c:pt idx="212233">
                  <c:v>52.155089251014999</c:v>
                </c:pt>
                <c:pt idx="212234">
                  <c:v>52.155178629388701</c:v>
                </c:pt>
                <c:pt idx="212235">
                  <c:v>52.155268007476401</c:v>
                </c:pt>
                <c:pt idx="212236">
                  <c:v>52.155357385277902</c:v>
                </c:pt>
                <c:pt idx="212237">
                  <c:v>52.155446762793403</c:v>
                </c:pt>
                <c:pt idx="212238">
                  <c:v>52.155536140022797</c:v>
                </c:pt>
                <c:pt idx="212239">
                  <c:v>52.155625516966097</c:v>
                </c:pt>
                <c:pt idx="212240">
                  <c:v>52.155714893623298</c:v>
                </c:pt>
                <c:pt idx="212241">
                  <c:v>52.155804269994398</c:v>
                </c:pt>
                <c:pt idx="212242">
                  <c:v>52.155893646079498</c:v>
                </c:pt>
                <c:pt idx="212243">
                  <c:v>52.155983021878399</c:v>
                </c:pt>
                <c:pt idx="212244">
                  <c:v>52.156072397391299</c:v>
                </c:pt>
                <c:pt idx="212245">
                  <c:v>52.156161772618098</c:v>
                </c:pt>
                <c:pt idx="212246">
                  <c:v>52.156251147558798</c:v>
                </c:pt>
                <c:pt idx="212247">
                  <c:v>52.156340522213398</c:v>
                </c:pt>
                <c:pt idx="212248">
                  <c:v>52.156429896581898</c:v>
                </c:pt>
                <c:pt idx="212249">
                  <c:v>52.156519270664397</c:v>
                </c:pt>
                <c:pt idx="212250">
                  <c:v>52.156608644460803</c:v>
                </c:pt>
                <c:pt idx="212251">
                  <c:v>52.156698017971102</c:v>
                </c:pt>
                <c:pt idx="212252">
                  <c:v>52.156787391195301</c:v>
                </c:pt>
                <c:pt idx="212253">
                  <c:v>52.1568767641335</c:v>
                </c:pt>
                <c:pt idx="212254">
                  <c:v>52.156966136785599</c:v>
                </c:pt>
                <c:pt idx="212255">
                  <c:v>52.157055509151597</c:v>
                </c:pt>
                <c:pt idx="212256">
                  <c:v>52.157144881231503</c:v>
                </c:pt>
                <c:pt idx="212257">
                  <c:v>52.157234253025401</c:v>
                </c:pt>
                <c:pt idx="212258">
                  <c:v>52.157323624533099</c:v>
                </c:pt>
                <c:pt idx="212259">
                  <c:v>52.157412995754903</c:v>
                </c:pt>
                <c:pt idx="212260">
                  <c:v>52.157502366690501</c:v>
                </c:pt>
                <c:pt idx="212261">
                  <c:v>52.157591737340098</c:v>
                </c:pt>
                <c:pt idx="212262">
                  <c:v>52.157681107703603</c:v>
                </c:pt>
                <c:pt idx="212263">
                  <c:v>52.157770477781099</c:v>
                </c:pt>
                <c:pt idx="212264">
                  <c:v>52.157859847572396</c:v>
                </c:pt>
                <c:pt idx="212265">
                  <c:v>52.1579492170777</c:v>
                </c:pt>
                <c:pt idx="212266">
                  <c:v>52.158038586297003</c:v>
                </c:pt>
                <c:pt idx="212267">
                  <c:v>52.158127955230199</c:v>
                </c:pt>
                <c:pt idx="212268">
                  <c:v>52.158217323877302</c:v>
                </c:pt>
                <c:pt idx="212269">
                  <c:v>52.158306692238398</c:v>
                </c:pt>
                <c:pt idx="212270">
                  <c:v>52.1583960603134</c:v>
                </c:pt>
                <c:pt idx="212271">
                  <c:v>52.158485428102303</c:v>
                </c:pt>
                <c:pt idx="212272">
                  <c:v>52.158574795605197</c:v>
                </c:pt>
                <c:pt idx="212273">
                  <c:v>52.158664162822099</c:v>
                </c:pt>
                <c:pt idx="212274">
                  <c:v>52.158753529752801</c:v>
                </c:pt>
                <c:pt idx="212275">
                  <c:v>52.158842896397502</c:v>
                </c:pt>
                <c:pt idx="212276">
                  <c:v>52.158932262756203</c:v>
                </c:pt>
                <c:pt idx="212277">
                  <c:v>52.159021628828803</c:v>
                </c:pt>
                <c:pt idx="212278">
                  <c:v>52.159110994615403</c:v>
                </c:pt>
                <c:pt idx="212279">
                  <c:v>52.159200360115904</c:v>
                </c:pt>
                <c:pt idx="212280">
                  <c:v>52.159289725330297</c:v>
                </c:pt>
                <c:pt idx="212281">
                  <c:v>52.159379090258803</c:v>
                </c:pt>
                <c:pt idx="212282">
                  <c:v>52.159468454901102</c:v>
                </c:pt>
                <c:pt idx="212283">
                  <c:v>52.159557819257401</c:v>
                </c:pt>
                <c:pt idx="212284">
                  <c:v>52.159647183327699</c:v>
                </c:pt>
                <c:pt idx="212285">
                  <c:v>52.159736547111898</c:v>
                </c:pt>
                <c:pt idx="212286">
                  <c:v>52.159825910610103</c:v>
                </c:pt>
                <c:pt idx="212287">
                  <c:v>52.1599152738222</c:v>
                </c:pt>
                <c:pt idx="212288">
                  <c:v>52.160004636748297</c:v>
                </c:pt>
                <c:pt idx="212289">
                  <c:v>52.160093999388302</c:v>
                </c:pt>
                <c:pt idx="212290">
                  <c:v>52.160183361742298</c:v>
                </c:pt>
                <c:pt idx="212291">
                  <c:v>52.160272723810202</c:v>
                </c:pt>
                <c:pt idx="212292">
                  <c:v>52.160362085592197</c:v>
                </c:pt>
                <c:pt idx="212293">
                  <c:v>52.160451447088001</c:v>
                </c:pt>
                <c:pt idx="212294">
                  <c:v>52.160540808297903</c:v>
                </c:pt>
                <c:pt idx="212295">
                  <c:v>52.160630169221697</c:v>
                </c:pt>
                <c:pt idx="212296">
                  <c:v>52.160719529859399</c:v>
                </c:pt>
                <c:pt idx="212297">
                  <c:v>52.1608088902112</c:v>
                </c:pt>
                <c:pt idx="212298">
                  <c:v>52.160898250276901</c:v>
                </c:pt>
                <c:pt idx="212299">
                  <c:v>52.160987610056502</c:v>
                </c:pt>
                <c:pt idx="212300">
                  <c:v>52.161076969550102</c:v>
                </c:pt>
                <c:pt idx="212301">
                  <c:v>52.161166328757702</c:v>
                </c:pt>
                <c:pt idx="212302">
                  <c:v>52.161255687679301</c:v>
                </c:pt>
                <c:pt idx="212303">
                  <c:v>52.1613450463148</c:v>
                </c:pt>
                <c:pt idx="212304">
                  <c:v>52.161434404664298</c:v>
                </c:pt>
                <c:pt idx="212305">
                  <c:v>52.161523762727803</c:v>
                </c:pt>
                <c:pt idx="212306">
                  <c:v>52.161613120505301</c:v>
                </c:pt>
                <c:pt idx="212307">
                  <c:v>52.161702477996698</c:v>
                </c:pt>
                <c:pt idx="212308">
                  <c:v>52.161791835202102</c:v>
                </c:pt>
                <c:pt idx="212309">
                  <c:v>52.161881192121498</c:v>
                </c:pt>
                <c:pt idx="212310">
                  <c:v>52.161970548754802</c:v>
                </c:pt>
                <c:pt idx="212311">
                  <c:v>52.162059905102097</c:v>
                </c:pt>
                <c:pt idx="212312">
                  <c:v>52.162149261163499</c:v>
                </c:pt>
                <c:pt idx="212313">
                  <c:v>52.162238616938701</c:v>
                </c:pt>
                <c:pt idx="212314">
                  <c:v>52.162327972428002</c:v>
                </c:pt>
                <c:pt idx="212315">
                  <c:v>52.162417327631204</c:v>
                </c:pt>
                <c:pt idx="212316">
                  <c:v>52.162506682548504</c:v>
                </c:pt>
                <c:pt idx="212317">
                  <c:v>52.162596037179704</c:v>
                </c:pt>
                <c:pt idx="212318">
                  <c:v>52.162685391524903</c:v>
                </c:pt>
                <c:pt idx="212319">
                  <c:v>52.162774745584102</c:v>
                </c:pt>
                <c:pt idx="212320">
                  <c:v>52.162864099357201</c:v>
                </c:pt>
                <c:pt idx="212321">
                  <c:v>52.162953452844398</c:v>
                </c:pt>
                <c:pt idx="212322">
                  <c:v>52.163042806045503</c:v>
                </c:pt>
                <c:pt idx="212323">
                  <c:v>52.1631321589606</c:v>
                </c:pt>
                <c:pt idx="212324">
                  <c:v>52.163221511589803</c:v>
                </c:pt>
                <c:pt idx="212325">
                  <c:v>52.1633108639329</c:v>
                </c:pt>
                <c:pt idx="212326">
                  <c:v>52.163400215990002</c:v>
                </c:pt>
                <c:pt idx="212327">
                  <c:v>52.163489567761097</c:v>
                </c:pt>
                <c:pt idx="212328">
                  <c:v>52.163578919246099</c:v>
                </c:pt>
                <c:pt idx="212329">
                  <c:v>52.1636682704452</c:v>
                </c:pt>
                <c:pt idx="212330">
                  <c:v>52.1637576213583</c:v>
                </c:pt>
                <c:pt idx="212331">
                  <c:v>52.1638469719854</c:v>
                </c:pt>
                <c:pt idx="212332">
                  <c:v>52.1639363223264</c:v>
                </c:pt>
                <c:pt idx="212333">
                  <c:v>52.164025672381499</c:v>
                </c:pt>
                <c:pt idx="212334">
                  <c:v>52.164115022150597</c:v>
                </c:pt>
                <c:pt idx="212335">
                  <c:v>52.164204371633602</c:v>
                </c:pt>
                <c:pt idx="212336">
                  <c:v>52.164293720830699</c:v>
                </c:pt>
                <c:pt idx="212337">
                  <c:v>52.164383069741703</c:v>
                </c:pt>
                <c:pt idx="212338">
                  <c:v>52.164472418366799</c:v>
                </c:pt>
                <c:pt idx="212339">
                  <c:v>52.164561766705901</c:v>
                </c:pt>
                <c:pt idx="212340">
                  <c:v>52.164651114758897</c:v>
                </c:pt>
                <c:pt idx="212341">
                  <c:v>52.164740462525998</c:v>
                </c:pt>
                <c:pt idx="212342">
                  <c:v>52.164829810007099</c:v>
                </c:pt>
                <c:pt idx="212343">
                  <c:v>52.164919157202199</c:v>
                </c:pt>
                <c:pt idx="212344">
                  <c:v>52.165008504111299</c:v>
                </c:pt>
                <c:pt idx="212345">
                  <c:v>52.165097850734398</c:v>
                </c:pt>
                <c:pt idx="212346">
                  <c:v>52.165187197071504</c:v>
                </c:pt>
                <c:pt idx="212347">
                  <c:v>52.165276543122602</c:v>
                </c:pt>
                <c:pt idx="212348">
                  <c:v>52.165365888887699</c:v>
                </c:pt>
                <c:pt idx="212349">
                  <c:v>52.165455234366902</c:v>
                </c:pt>
                <c:pt idx="212350">
                  <c:v>52.165544579559999</c:v>
                </c:pt>
                <c:pt idx="212351">
                  <c:v>52.165633924467201</c:v>
                </c:pt>
                <c:pt idx="212352">
                  <c:v>52.165723269088403</c:v>
                </c:pt>
                <c:pt idx="212353">
                  <c:v>52.165812613423597</c:v>
                </c:pt>
                <c:pt idx="212354">
                  <c:v>52.165901957472798</c:v>
                </c:pt>
                <c:pt idx="212355">
                  <c:v>52.165991301236097</c:v>
                </c:pt>
                <c:pt idx="212356">
                  <c:v>52.166080644713297</c:v>
                </c:pt>
                <c:pt idx="212357">
                  <c:v>52.166169987904603</c:v>
                </c:pt>
                <c:pt idx="212358">
                  <c:v>52.166259330809901</c:v>
                </c:pt>
                <c:pt idx="212359">
                  <c:v>52.166348673429198</c:v>
                </c:pt>
                <c:pt idx="212360">
                  <c:v>52.166438015762601</c:v>
                </c:pt>
                <c:pt idx="212361">
                  <c:v>52.166527357809898</c:v>
                </c:pt>
                <c:pt idx="212362">
                  <c:v>52.1666166995713</c:v>
                </c:pt>
                <c:pt idx="212363">
                  <c:v>52.166706041046702</c:v>
                </c:pt>
                <c:pt idx="212364">
                  <c:v>52.166795382236202</c:v>
                </c:pt>
                <c:pt idx="212365">
                  <c:v>52.166884723139603</c:v>
                </c:pt>
                <c:pt idx="212366">
                  <c:v>52.166974063757102</c:v>
                </c:pt>
                <c:pt idx="212367">
                  <c:v>52.167063404088601</c:v>
                </c:pt>
                <c:pt idx="212368">
                  <c:v>52.167152744134199</c:v>
                </c:pt>
                <c:pt idx="212369">
                  <c:v>52.167242083893797</c:v>
                </c:pt>
                <c:pt idx="212370">
                  <c:v>52.167331423367401</c:v>
                </c:pt>
                <c:pt idx="212371">
                  <c:v>52.167420762555103</c:v>
                </c:pt>
                <c:pt idx="212372">
                  <c:v>52.167510101456699</c:v>
                </c:pt>
                <c:pt idx="212373">
                  <c:v>52.167599440072401</c:v>
                </c:pt>
                <c:pt idx="212374">
                  <c:v>52.167688778402201</c:v>
                </c:pt>
                <c:pt idx="212375">
                  <c:v>52.167778116446001</c:v>
                </c:pt>
                <c:pt idx="212376">
                  <c:v>52.167867454203801</c:v>
                </c:pt>
                <c:pt idx="212377">
                  <c:v>52.167956791675699</c:v>
                </c:pt>
                <c:pt idx="212378">
                  <c:v>52.168046128861498</c:v>
                </c:pt>
                <c:pt idx="212379">
                  <c:v>52.168135465761502</c:v>
                </c:pt>
                <c:pt idx="212380">
                  <c:v>52.168224802375498</c:v>
                </c:pt>
                <c:pt idx="212381">
                  <c:v>52.168314138703501</c:v>
                </c:pt>
                <c:pt idx="212382">
                  <c:v>52.168403474745503</c:v>
                </c:pt>
                <c:pt idx="212383">
                  <c:v>52.168492810501697</c:v>
                </c:pt>
                <c:pt idx="212384">
                  <c:v>52.168582145971797</c:v>
                </c:pt>
                <c:pt idx="212385">
                  <c:v>52.168671481155997</c:v>
                </c:pt>
                <c:pt idx="212386">
                  <c:v>52.168760816054203</c:v>
                </c:pt>
                <c:pt idx="212387">
                  <c:v>52.168850150666501</c:v>
                </c:pt>
                <c:pt idx="212388">
                  <c:v>52.168939484992897</c:v>
                </c:pt>
                <c:pt idx="212389">
                  <c:v>52.169028819033201</c:v>
                </c:pt>
                <c:pt idx="212390">
                  <c:v>52.169118152787703</c:v>
                </c:pt>
                <c:pt idx="212391">
                  <c:v>52.169207486256198</c:v>
                </c:pt>
                <c:pt idx="212392">
                  <c:v>52.169296819438699</c:v>
                </c:pt>
                <c:pt idx="212393">
                  <c:v>52.169386152335299</c:v>
                </c:pt>
                <c:pt idx="212394">
                  <c:v>52.169475484945899</c:v>
                </c:pt>
                <c:pt idx="212395">
                  <c:v>52.169564817270597</c:v>
                </c:pt>
                <c:pt idx="212396">
                  <c:v>52.169654149309402</c:v>
                </c:pt>
                <c:pt idx="212397">
                  <c:v>52.169743481062198</c:v>
                </c:pt>
                <c:pt idx="212398">
                  <c:v>52.169832812529002</c:v>
                </c:pt>
                <c:pt idx="212399">
                  <c:v>52.169922143709996</c:v>
                </c:pt>
                <c:pt idx="212400">
                  <c:v>52.170011474604898</c:v>
                </c:pt>
                <c:pt idx="212401">
                  <c:v>52.170100805213998</c:v>
                </c:pt>
                <c:pt idx="212402">
                  <c:v>52.170190135537098</c:v>
                </c:pt>
                <c:pt idx="212403">
                  <c:v>52.170279465574197</c:v>
                </c:pt>
                <c:pt idx="212404">
                  <c:v>52.170368795325501</c:v>
                </c:pt>
                <c:pt idx="212405">
                  <c:v>52.170458124790798</c:v>
                </c:pt>
                <c:pt idx="212406">
                  <c:v>52.170547453970102</c:v>
                </c:pt>
                <c:pt idx="212407">
                  <c:v>52.170636782863497</c:v>
                </c:pt>
                <c:pt idx="212408">
                  <c:v>52.170726111470998</c:v>
                </c:pt>
                <c:pt idx="212409">
                  <c:v>52.170815439792598</c:v>
                </c:pt>
                <c:pt idx="212410">
                  <c:v>52.170904767828198</c:v>
                </c:pt>
                <c:pt idx="212411">
                  <c:v>52.170994095577903</c:v>
                </c:pt>
                <c:pt idx="212412">
                  <c:v>52.171083423041601</c:v>
                </c:pt>
                <c:pt idx="212413">
                  <c:v>52.171172750219498</c:v>
                </c:pt>
                <c:pt idx="212414">
                  <c:v>52.1712620771114</c:v>
                </c:pt>
                <c:pt idx="212415">
                  <c:v>52.171351403717303</c:v>
                </c:pt>
                <c:pt idx="212416">
                  <c:v>52.171440730037403</c:v>
                </c:pt>
                <c:pt idx="212417">
                  <c:v>52.171530056071497</c:v>
                </c:pt>
                <c:pt idx="212418">
                  <c:v>52.171619381819703</c:v>
                </c:pt>
                <c:pt idx="212419">
                  <c:v>52.171708707282001</c:v>
                </c:pt>
                <c:pt idx="212420">
                  <c:v>52.171798032458298</c:v>
                </c:pt>
                <c:pt idx="212421">
                  <c:v>52.171887357348801</c:v>
                </c:pt>
                <c:pt idx="212422">
                  <c:v>52.171976681953304</c:v>
                </c:pt>
                <c:pt idx="212423">
                  <c:v>52.172066006271898</c:v>
                </c:pt>
                <c:pt idx="212424">
                  <c:v>52.172155330304498</c:v>
                </c:pt>
                <c:pt idx="212425">
                  <c:v>52.172244654051298</c:v>
                </c:pt>
                <c:pt idx="212426">
                  <c:v>52.172333977512103</c:v>
                </c:pt>
                <c:pt idx="212427">
                  <c:v>52.172423300687001</c:v>
                </c:pt>
                <c:pt idx="212428">
                  <c:v>52.172512623575997</c:v>
                </c:pt>
                <c:pt idx="212429">
                  <c:v>52.1726019461791</c:v>
                </c:pt>
                <c:pt idx="212430">
                  <c:v>52.172691268496301</c:v>
                </c:pt>
                <c:pt idx="212431">
                  <c:v>52.172780590527502</c:v>
                </c:pt>
                <c:pt idx="212432">
                  <c:v>52.172869912272901</c:v>
                </c:pt>
                <c:pt idx="212433">
                  <c:v>52.1729592337323</c:v>
                </c:pt>
                <c:pt idx="212434">
                  <c:v>52.173048554905797</c:v>
                </c:pt>
                <c:pt idx="212435">
                  <c:v>52.1731378757935</c:v>
                </c:pt>
                <c:pt idx="212436">
                  <c:v>52.173227196395203</c:v>
                </c:pt>
                <c:pt idx="212437">
                  <c:v>52.173316516710997</c:v>
                </c:pt>
                <c:pt idx="212438">
                  <c:v>52.173405836740898</c:v>
                </c:pt>
                <c:pt idx="212439">
                  <c:v>52.173495156484897</c:v>
                </c:pt>
                <c:pt idx="212440">
                  <c:v>52.173584475942903</c:v>
                </c:pt>
                <c:pt idx="212441">
                  <c:v>52.1736737951151</c:v>
                </c:pt>
                <c:pt idx="212442">
                  <c:v>52.173763114001403</c:v>
                </c:pt>
                <c:pt idx="212443">
                  <c:v>52.173852432601798</c:v>
                </c:pt>
                <c:pt idx="212444">
                  <c:v>52.173941750916299</c:v>
                </c:pt>
                <c:pt idx="212445">
                  <c:v>52.174031068944799</c:v>
                </c:pt>
                <c:pt idx="212446">
                  <c:v>52.174120386687498</c:v>
                </c:pt>
                <c:pt idx="212447">
                  <c:v>52.174209704144303</c:v>
                </c:pt>
                <c:pt idx="212448">
                  <c:v>52.1742990213152</c:v>
                </c:pt>
                <c:pt idx="212449">
                  <c:v>52.174388338200202</c:v>
                </c:pt>
                <c:pt idx="212450">
                  <c:v>52.174477654799198</c:v>
                </c:pt>
                <c:pt idx="212451">
                  <c:v>52.174566971112398</c:v>
                </c:pt>
                <c:pt idx="212452">
                  <c:v>52.174656287139697</c:v>
                </c:pt>
                <c:pt idx="212453">
                  <c:v>52.174745602881103</c:v>
                </c:pt>
                <c:pt idx="212454">
                  <c:v>52.1748349183367</c:v>
                </c:pt>
                <c:pt idx="212455">
                  <c:v>52.174924233506303</c:v>
                </c:pt>
                <c:pt idx="212456">
                  <c:v>52.175013548389998</c:v>
                </c:pt>
                <c:pt idx="212457">
                  <c:v>52.175102862987899</c:v>
                </c:pt>
                <c:pt idx="212458">
                  <c:v>52.175192177299799</c:v>
                </c:pt>
                <c:pt idx="212459">
                  <c:v>52.175281491325897</c:v>
                </c:pt>
                <c:pt idx="212460">
                  <c:v>52.175370805066102</c:v>
                </c:pt>
                <c:pt idx="212461">
                  <c:v>52.175460118520398</c:v>
                </c:pt>
                <c:pt idx="212462">
                  <c:v>52.1755494316888</c:v>
                </c:pt>
                <c:pt idx="212463">
                  <c:v>52.175638744571302</c:v>
                </c:pt>
                <c:pt idx="212464">
                  <c:v>52.175728057168001</c:v>
                </c:pt>
                <c:pt idx="212465">
                  <c:v>52.1758173694788</c:v>
                </c:pt>
                <c:pt idx="212466">
                  <c:v>52.175906681503697</c:v>
                </c:pt>
                <c:pt idx="212467">
                  <c:v>52.175995993242701</c:v>
                </c:pt>
                <c:pt idx="212468">
                  <c:v>52.176085304695803</c:v>
                </c:pt>
                <c:pt idx="212469">
                  <c:v>52.176174615862998</c:v>
                </c:pt>
                <c:pt idx="212470">
                  <c:v>52.176263926744397</c:v>
                </c:pt>
                <c:pt idx="212471">
                  <c:v>52.176353237339903</c:v>
                </c:pt>
                <c:pt idx="212472">
                  <c:v>52.176442547649501</c:v>
                </c:pt>
                <c:pt idx="212473">
                  <c:v>52.176531857673297</c:v>
                </c:pt>
                <c:pt idx="212474">
                  <c:v>52.176621167411199</c:v>
                </c:pt>
                <c:pt idx="212475">
                  <c:v>52.1767104768632</c:v>
                </c:pt>
                <c:pt idx="212476">
                  <c:v>52.176799786029299</c:v>
                </c:pt>
                <c:pt idx="212477">
                  <c:v>52.176889094909598</c:v>
                </c:pt>
                <c:pt idx="212478">
                  <c:v>52.176978403503902</c:v>
                </c:pt>
                <c:pt idx="212479">
                  <c:v>52.177067711812498</c:v>
                </c:pt>
                <c:pt idx="212480">
                  <c:v>52.1771570198351</c:v>
                </c:pt>
                <c:pt idx="212481">
                  <c:v>52.177246327571901</c:v>
                </c:pt>
                <c:pt idx="212482">
                  <c:v>52.1773356350228</c:v>
                </c:pt>
                <c:pt idx="212483">
                  <c:v>52.177424942187898</c:v>
                </c:pt>
                <c:pt idx="212484">
                  <c:v>52.177514249067102</c:v>
                </c:pt>
                <c:pt idx="212485">
                  <c:v>52.177603555660397</c:v>
                </c:pt>
                <c:pt idx="212486">
                  <c:v>52.177692861967898</c:v>
                </c:pt>
                <c:pt idx="212487">
                  <c:v>52.177782167989498</c:v>
                </c:pt>
                <c:pt idx="212488">
                  <c:v>52.177871473725197</c:v>
                </c:pt>
                <c:pt idx="212489">
                  <c:v>52.177960779175102</c:v>
                </c:pt>
                <c:pt idx="212490">
                  <c:v>52.178050084339098</c:v>
                </c:pt>
                <c:pt idx="212491">
                  <c:v>52.1781393892173</c:v>
                </c:pt>
                <c:pt idx="212492">
                  <c:v>52.178228693809601</c:v>
                </c:pt>
                <c:pt idx="212493">
                  <c:v>52.1783179981161</c:v>
                </c:pt>
                <c:pt idx="212494">
                  <c:v>52.178407302136698</c:v>
                </c:pt>
                <c:pt idx="212495">
                  <c:v>52.178496605871402</c:v>
                </c:pt>
                <c:pt idx="212496">
                  <c:v>52.178585909320297</c:v>
                </c:pt>
                <c:pt idx="212497">
                  <c:v>52.178675212483299</c:v>
                </c:pt>
                <c:pt idx="212498">
                  <c:v>52.178764515360498</c:v>
                </c:pt>
                <c:pt idx="212499">
                  <c:v>52.178853817951897</c:v>
                </c:pt>
                <c:pt idx="212500">
                  <c:v>52.178943120257301</c:v>
                </c:pt>
                <c:pt idx="212501">
                  <c:v>52.179032422276997</c:v>
                </c:pt>
                <c:pt idx="212502">
                  <c:v>52.179121724010798</c:v>
                </c:pt>
                <c:pt idx="212503">
                  <c:v>52.179211025458699</c:v>
                </c:pt>
                <c:pt idx="212504">
                  <c:v>52.179300326620798</c:v>
                </c:pt>
                <c:pt idx="212505">
                  <c:v>52.179389627497102</c:v>
                </c:pt>
                <c:pt idx="212506">
                  <c:v>52.179478928087498</c:v>
                </c:pt>
                <c:pt idx="212507">
                  <c:v>52.179568228392</c:v>
                </c:pt>
                <c:pt idx="212508">
                  <c:v>52.1796575284108</c:v>
                </c:pt>
                <c:pt idx="212509">
                  <c:v>52.1797468281436</c:v>
                </c:pt>
                <c:pt idx="212510">
                  <c:v>52.179836127590697</c:v>
                </c:pt>
                <c:pt idx="212511">
                  <c:v>52.1799254267519</c:v>
                </c:pt>
                <c:pt idx="212512">
                  <c:v>52.180014725627203</c:v>
                </c:pt>
                <c:pt idx="212513">
                  <c:v>52.180104024216803</c:v>
                </c:pt>
                <c:pt idx="212514">
                  <c:v>52.180193322520502</c:v>
                </c:pt>
                <c:pt idx="212515">
                  <c:v>52.1802826205383</c:v>
                </c:pt>
                <c:pt idx="212516">
                  <c:v>52.180371918270303</c:v>
                </c:pt>
                <c:pt idx="212517">
                  <c:v>52.180461215716498</c:v>
                </c:pt>
                <c:pt idx="212518">
                  <c:v>52.180550512876898</c:v>
                </c:pt>
                <c:pt idx="212519">
                  <c:v>52.180639809751398</c:v>
                </c:pt>
                <c:pt idx="212520">
                  <c:v>52.180729106340102</c:v>
                </c:pt>
                <c:pt idx="212521">
                  <c:v>52.180818402642899</c:v>
                </c:pt>
                <c:pt idx="212522">
                  <c:v>52.18090769866</c:v>
                </c:pt>
                <c:pt idx="212523">
                  <c:v>52.180996994391101</c:v>
                </c:pt>
                <c:pt idx="212524">
                  <c:v>52.1810862898365</c:v>
                </c:pt>
                <c:pt idx="212525">
                  <c:v>52.181175584996097</c:v>
                </c:pt>
                <c:pt idx="212526">
                  <c:v>52.181264879869801</c:v>
                </c:pt>
                <c:pt idx="212527">
                  <c:v>52.181354174457702</c:v>
                </c:pt>
                <c:pt idx="212528">
                  <c:v>52.181443468759703</c:v>
                </c:pt>
                <c:pt idx="212529">
                  <c:v>52.181532762776001</c:v>
                </c:pt>
                <c:pt idx="212530">
                  <c:v>52.181622056506399</c:v>
                </c:pt>
                <c:pt idx="212531">
                  <c:v>52.181711349951001</c:v>
                </c:pt>
                <c:pt idx="212532">
                  <c:v>52.181800643109803</c:v>
                </c:pt>
                <c:pt idx="212533">
                  <c:v>52.181889935982802</c:v>
                </c:pt>
                <c:pt idx="212534">
                  <c:v>52.181979228569901</c:v>
                </c:pt>
                <c:pt idx="212535">
                  <c:v>52.182068520871198</c:v>
                </c:pt>
                <c:pt idx="212536">
                  <c:v>52.1821578128867</c:v>
                </c:pt>
                <c:pt idx="212537">
                  <c:v>52.182247104616401</c:v>
                </c:pt>
                <c:pt idx="212538">
                  <c:v>52.1823363960603</c:v>
                </c:pt>
                <c:pt idx="212539">
                  <c:v>52.182425687218398</c:v>
                </c:pt>
                <c:pt idx="212540">
                  <c:v>52.182514978090602</c:v>
                </c:pt>
                <c:pt idx="212541">
                  <c:v>52.182604268677103</c:v>
                </c:pt>
                <c:pt idx="212542">
                  <c:v>52.182693558977697</c:v>
                </c:pt>
                <c:pt idx="212543">
                  <c:v>52.182782848992503</c:v>
                </c:pt>
                <c:pt idx="212544">
                  <c:v>52.1828721387215</c:v>
                </c:pt>
                <c:pt idx="212545">
                  <c:v>52.182961428164703</c:v>
                </c:pt>
                <c:pt idx="212546">
                  <c:v>52.183050717322097</c:v>
                </c:pt>
                <c:pt idx="212547">
                  <c:v>52.183140006193703</c:v>
                </c:pt>
                <c:pt idx="212548">
                  <c:v>52.183229294779501</c:v>
                </c:pt>
                <c:pt idx="212549">
                  <c:v>52.183318583079497</c:v>
                </c:pt>
                <c:pt idx="212550">
                  <c:v>52.1834078710936</c:v>
                </c:pt>
                <c:pt idx="212551">
                  <c:v>52.183497158822</c:v>
                </c:pt>
                <c:pt idx="212552">
                  <c:v>52.183586446264599</c:v>
                </c:pt>
                <c:pt idx="212553">
                  <c:v>52.183675733421303</c:v>
                </c:pt>
                <c:pt idx="212554">
                  <c:v>52.183765020292299</c:v>
                </c:pt>
                <c:pt idx="212555">
                  <c:v>52.1838543068775</c:v>
                </c:pt>
                <c:pt idx="212556">
                  <c:v>52.183943593176799</c:v>
                </c:pt>
                <c:pt idx="212557">
                  <c:v>52.184032879190397</c:v>
                </c:pt>
                <c:pt idx="212558">
                  <c:v>52.1841221649182</c:v>
                </c:pt>
                <c:pt idx="212559">
                  <c:v>52.184211450360102</c:v>
                </c:pt>
                <c:pt idx="212560">
                  <c:v>52.184300735516302</c:v>
                </c:pt>
                <c:pt idx="212561">
                  <c:v>52.184390020386701</c:v>
                </c:pt>
                <c:pt idx="212562">
                  <c:v>52.184479304971298</c:v>
                </c:pt>
                <c:pt idx="212563">
                  <c:v>52.1845685892701</c:v>
                </c:pt>
                <c:pt idx="212564">
                  <c:v>52.184657873283101</c:v>
                </c:pt>
                <c:pt idx="212565">
                  <c:v>52.184747157010399</c:v>
                </c:pt>
                <c:pt idx="212566">
                  <c:v>52.184836440451797</c:v>
                </c:pt>
                <c:pt idx="212567">
                  <c:v>52.1849257236074</c:v>
                </c:pt>
                <c:pt idx="212568">
                  <c:v>52.1850150064773</c:v>
                </c:pt>
                <c:pt idx="212569">
                  <c:v>52.1851042890614</c:v>
                </c:pt>
                <c:pt idx="212570">
                  <c:v>52.185193571359697</c:v>
                </c:pt>
                <c:pt idx="212571">
                  <c:v>52.1852828533722</c:v>
                </c:pt>
                <c:pt idx="212572">
                  <c:v>52.185372135098902</c:v>
                </c:pt>
                <c:pt idx="212573">
                  <c:v>52.185461416539802</c:v>
                </c:pt>
                <c:pt idx="212574">
                  <c:v>52.185550697695</c:v>
                </c:pt>
                <c:pt idx="212575">
                  <c:v>52.185639978564303</c:v>
                </c:pt>
                <c:pt idx="212576">
                  <c:v>52.185729259147898</c:v>
                </c:pt>
                <c:pt idx="212577">
                  <c:v>52.185818539445698</c:v>
                </c:pt>
                <c:pt idx="212578">
                  <c:v>52.185907819457803</c:v>
                </c:pt>
                <c:pt idx="212579">
                  <c:v>52.185997099184</c:v>
                </c:pt>
                <c:pt idx="212580">
                  <c:v>52.186086378624502</c:v>
                </c:pt>
                <c:pt idx="212581">
                  <c:v>52.186175657779202</c:v>
                </c:pt>
                <c:pt idx="212582">
                  <c:v>52.186264936648101</c:v>
                </c:pt>
                <c:pt idx="212583">
                  <c:v>52.186354215231297</c:v>
                </c:pt>
                <c:pt idx="212584">
                  <c:v>52.186443493528699</c:v>
                </c:pt>
                <c:pt idx="212585">
                  <c:v>52.1865327715403</c:v>
                </c:pt>
                <c:pt idx="212586">
                  <c:v>52.186622049266099</c:v>
                </c:pt>
                <c:pt idx="212587">
                  <c:v>52.186711326706202</c:v>
                </c:pt>
                <c:pt idx="212588">
                  <c:v>52.186800603860497</c:v>
                </c:pt>
                <c:pt idx="212589">
                  <c:v>52.186889880728998</c:v>
                </c:pt>
                <c:pt idx="212590">
                  <c:v>52.186979157311796</c:v>
                </c:pt>
                <c:pt idx="212591">
                  <c:v>52.1870684336088</c:v>
                </c:pt>
                <c:pt idx="212592">
                  <c:v>52.187157709620003</c:v>
                </c:pt>
                <c:pt idx="212593">
                  <c:v>52.187246985345503</c:v>
                </c:pt>
                <c:pt idx="212594">
                  <c:v>52.187336260785202</c:v>
                </c:pt>
                <c:pt idx="212595">
                  <c:v>52.187425535939198</c:v>
                </c:pt>
                <c:pt idx="212596">
                  <c:v>52.187514810807301</c:v>
                </c:pt>
                <c:pt idx="212597">
                  <c:v>52.1876040853898</c:v>
                </c:pt>
                <c:pt idx="212598">
                  <c:v>52.187693359686399</c:v>
                </c:pt>
                <c:pt idx="212599">
                  <c:v>52.187782633697303</c:v>
                </c:pt>
                <c:pt idx="212600">
                  <c:v>52.187871907422497</c:v>
                </c:pt>
                <c:pt idx="212601">
                  <c:v>52.187961180861898</c:v>
                </c:pt>
                <c:pt idx="212602">
                  <c:v>52.188050454015503</c:v>
                </c:pt>
                <c:pt idx="212603">
                  <c:v>52.188139726883399</c:v>
                </c:pt>
                <c:pt idx="212604">
                  <c:v>52.188228999465501</c:v>
                </c:pt>
                <c:pt idx="212605">
                  <c:v>52.188318271761801</c:v>
                </c:pt>
                <c:pt idx="212606">
                  <c:v>52.188407543772499</c:v>
                </c:pt>
                <c:pt idx="212607">
                  <c:v>52.188496815497302</c:v>
                </c:pt>
                <c:pt idx="212608">
                  <c:v>52.188586086936397</c:v>
                </c:pt>
                <c:pt idx="212609">
                  <c:v>52.188675358089803</c:v>
                </c:pt>
                <c:pt idx="212610">
                  <c:v>52.188764628957401</c:v>
                </c:pt>
                <c:pt idx="212611">
                  <c:v>52.188853899539303</c:v>
                </c:pt>
                <c:pt idx="212612">
                  <c:v>52.188943169835397</c:v>
                </c:pt>
                <c:pt idx="212613">
                  <c:v>52.189032439845803</c:v>
                </c:pt>
                <c:pt idx="212614">
                  <c:v>52.189121709570401</c:v>
                </c:pt>
                <c:pt idx="212615">
                  <c:v>52.189210979009303</c:v>
                </c:pt>
                <c:pt idx="212616">
                  <c:v>52.189300248162397</c:v>
                </c:pt>
                <c:pt idx="212617">
                  <c:v>52.189389517029802</c:v>
                </c:pt>
                <c:pt idx="212618">
                  <c:v>52.189478785611499</c:v>
                </c:pt>
                <c:pt idx="212619">
                  <c:v>52.189568053907401</c:v>
                </c:pt>
                <c:pt idx="212620">
                  <c:v>52.189657321917501</c:v>
                </c:pt>
                <c:pt idx="212621">
                  <c:v>52.189746589641999</c:v>
                </c:pt>
                <c:pt idx="212622">
                  <c:v>52.189835857080702</c:v>
                </c:pt>
                <c:pt idx="212623">
                  <c:v>52.189925124233604</c:v>
                </c:pt>
                <c:pt idx="212624">
                  <c:v>52.190014391100803</c:v>
                </c:pt>
                <c:pt idx="212625">
                  <c:v>52.1901036576823</c:v>
                </c:pt>
                <c:pt idx="212626">
                  <c:v>52.190192923978103</c:v>
                </c:pt>
                <c:pt idx="212627">
                  <c:v>52.190282189988103</c:v>
                </c:pt>
                <c:pt idx="212628">
                  <c:v>52.190371455712402</c:v>
                </c:pt>
                <c:pt idx="212629">
                  <c:v>52.190460721150899</c:v>
                </c:pt>
                <c:pt idx="212630">
                  <c:v>52.1905499863038</c:v>
                </c:pt>
                <c:pt idx="212631">
                  <c:v>52.1906392511709</c:v>
                </c:pt>
                <c:pt idx="212632">
                  <c:v>52.190728515752198</c:v>
                </c:pt>
                <c:pt idx="212633">
                  <c:v>52.190817780047901</c:v>
                </c:pt>
                <c:pt idx="212634">
                  <c:v>52.190907044057802</c:v>
                </c:pt>
                <c:pt idx="212635">
                  <c:v>52.190996307781901</c:v>
                </c:pt>
                <c:pt idx="212636">
                  <c:v>52.191085571220398</c:v>
                </c:pt>
                <c:pt idx="212637">
                  <c:v>52.191174834373101</c:v>
                </c:pt>
                <c:pt idx="212638">
                  <c:v>52.1912640972402</c:v>
                </c:pt>
                <c:pt idx="212639">
                  <c:v>52.191353359821399</c:v>
                </c:pt>
                <c:pt idx="212640">
                  <c:v>52.191442622117002</c:v>
                </c:pt>
                <c:pt idx="212641">
                  <c:v>52.191531884126903</c:v>
                </c:pt>
                <c:pt idx="212642">
                  <c:v>52.191621145851002</c:v>
                </c:pt>
                <c:pt idx="212643">
                  <c:v>52.191710407289399</c:v>
                </c:pt>
                <c:pt idx="212644">
                  <c:v>52.191799668442101</c:v>
                </c:pt>
                <c:pt idx="212645">
                  <c:v>52.191888929309101</c:v>
                </c:pt>
                <c:pt idx="212646">
                  <c:v>52.1919781898903</c:v>
                </c:pt>
                <c:pt idx="212647">
                  <c:v>52.192067450185903</c:v>
                </c:pt>
                <c:pt idx="212648">
                  <c:v>52.192156710195697</c:v>
                </c:pt>
                <c:pt idx="212649">
                  <c:v>52.192245969919803</c:v>
                </c:pt>
                <c:pt idx="212650">
                  <c:v>52.1923352293582</c:v>
                </c:pt>
                <c:pt idx="212651">
                  <c:v>52.192424488510902</c:v>
                </c:pt>
                <c:pt idx="212652">
                  <c:v>52.192513747377902</c:v>
                </c:pt>
                <c:pt idx="212653">
                  <c:v>52.1926030059591</c:v>
                </c:pt>
                <c:pt idx="212654">
                  <c:v>52.192692264254703</c:v>
                </c:pt>
                <c:pt idx="212655">
                  <c:v>52.192781522264497</c:v>
                </c:pt>
                <c:pt idx="212656">
                  <c:v>52.192870779988702</c:v>
                </c:pt>
                <c:pt idx="212657">
                  <c:v>52.192960037427099</c:v>
                </c:pt>
                <c:pt idx="212658">
                  <c:v>52.1930492945799</c:v>
                </c:pt>
                <c:pt idx="212659">
                  <c:v>52.1931385514469</c:v>
                </c:pt>
                <c:pt idx="212660">
                  <c:v>52.193227808028198</c:v>
                </c:pt>
                <c:pt idx="212661">
                  <c:v>52.1933170643239</c:v>
                </c:pt>
                <c:pt idx="212662">
                  <c:v>52.1934063203338</c:v>
                </c:pt>
                <c:pt idx="212663">
                  <c:v>52.193495576057998</c:v>
                </c:pt>
                <c:pt idx="212664">
                  <c:v>52.193584831496501</c:v>
                </c:pt>
                <c:pt idx="212665">
                  <c:v>52.193674086649402</c:v>
                </c:pt>
                <c:pt idx="212666">
                  <c:v>52.193763341516501</c:v>
                </c:pt>
                <c:pt idx="212667">
                  <c:v>52.193852596097898</c:v>
                </c:pt>
                <c:pt idx="212668">
                  <c:v>52.1939418503936</c:v>
                </c:pt>
                <c:pt idx="212669">
                  <c:v>52.194031104403699</c:v>
                </c:pt>
                <c:pt idx="212670">
                  <c:v>52.194120358128004</c:v>
                </c:pt>
                <c:pt idx="212671">
                  <c:v>52.194209611566698</c:v>
                </c:pt>
                <c:pt idx="212672">
                  <c:v>52.194298864719599</c:v>
                </c:pt>
                <c:pt idx="212673">
                  <c:v>52.194388117586897</c:v>
                </c:pt>
                <c:pt idx="212674">
                  <c:v>52.194477370168499</c:v>
                </c:pt>
                <c:pt idx="212675">
                  <c:v>52.1945666224644</c:v>
                </c:pt>
                <c:pt idx="212676">
                  <c:v>52.194655874474599</c:v>
                </c:pt>
                <c:pt idx="212677">
                  <c:v>52.194745126199102</c:v>
                </c:pt>
                <c:pt idx="212678">
                  <c:v>52.194834377637903</c:v>
                </c:pt>
                <c:pt idx="212679">
                  <c:v>52.194923628791003</c:v>
                </c:pt>
                <c:pt idx="212680">
                  <c:v>52.195012879658499</c:v>
                </c:pt>
                <c:pt idx="212681">
                  <c:v>52.195102130240301</c:v>
                </c:pt>
                <c:pt idx="212682">
                  <c:v>52.1951913805364</c:v>
                </c:pt>
                <c:pt idx="212683">
                  <c:v>52.195280630546797</c:v>
                </c:pt>
                <c:pt idx="212684">
                  <c:v>52.1953698802715</c:v>
                </c:pt>
                <c:pt idx="212685">
                  <c:v>52.1954591297105</c:v>
                </c:pt>
                <c:pt idx="212686">
                  <c:v>52.195548378863897</c:v>
                </c:pt>
                <c:pt idx="212687">
                  <c:v>52.1956376277316</c:v>
                </c:pt>
                <c:pt idx="212688">
                  <c:v>52.1957268763136</c:v>
                </c:pt>
                <c:pt idx="212689">
                  <c:v>52.195816124609898</c:v>
                </c:pt>
                <c:pt idx="212690">
                  <c:v>52.195905372620601</c:v>
                </c:pt>
                <c:pt idx="212691">
                  <c:v>52.195994620345502</c:v>
                </c:pt>
                <c:pt idx="212692">
                  <c:v>52.1960838677849</c:v>
                </c:pt>
                <c:pt idx="212693">
                  <c:v>52.196173114938503</c:v>
                </c:pt>
                <c:pt idx="212694">
                  <c:v>52.196262361806397</c:v>
                </c:pt>
                <c:pt idx="212695">
                  <c:v>52.196351608388703</c:v>
                </c:pt>
                <c:pt idx="212696">
                  <c:v>52.196440854685399</c:v>
                </c:pt>
                <c:pt idx="212697">
                  <c:v>52.1965301006963</c:v>
                </c:pt>
                <c:pt idx="212698">
                  <c:v>52.196619346421599</c:v>
                </c:pt>
                <c:pt idx="212699">
                  <c:v>52.196708591861203</c:v>
                </c:pt>
                <c:pt idx="212700">
                  <c:v>52.196797837015097</c:v>
                </c:pt>
                <c:pt idx="212701">
                  <c:v>52.196887081883403</c:v>
                </c:pt>
                <c:pt idx="212702">
                  <c:v>52.196976326466</c:v>
                </c:pt>
                <c:pt idx="212703">
                  <c:v>52.197065570763002</c:v>
                </c:pt>
                <c:pt idx="212704">
                  <c:v>52.197154814774301</c:v>
                </c:pt>
                <c:pt idx="212705">
                  <c:v>52.197244058499898</c:v>
                </c:pt>
                <c:pt idx="212706">
                  <c:v>52.197333301939899</c:v>
                </c:pt>
                <c:pt idx="212707">
                  <c:v>52.197422545094199</c:v>
                </c:pt>
                <c:pt idx="212708">
                  <c:v>52.197511787962803</c:v>
                </c:pt>
                <c:pt idx="212709">
                  <c:v>52.197601030545798</c:v>
                </c:pt>
                <c:pt idx="212710">
                  <c:v>52.197690272843097</c:v>
                </c:pt>
                <c:pt idx="212711">
                  <c:v>52.197779514854801</c:v>
                </c:pt>
                <c:pt idx="212712">
                  <c:v>52.197868756580803</c:v>
                </c:pt>
                <c:pt idx="212713">
                  <c:v>52.197957998021202</c:v>
                </c:pt>
                <c:pt idx="212714">
                  <c:v>52.198047239175899</c:v>
                </c:pt>
                <c:pt idx="212715">
                  <c:v>52.198136480045001</c:v>
                </c:pt>
                <c:pt idx="212716">
                  <c:v>52.1982257206284</c:v>
                </c:pt>
                <c:pt idx="212717">
                  <c:v>52.198314960926098</c:v>
                </c:pt>
                <c:pt idx="212718">
                  <c:v>52.198404200938199</c:v>
                </c:pt>
                <c:pt idx="212719">
                  <c:v>52.198493440664699</c:v>
                </c:pt>
                <c:pt idx="212720">
                  <c:v>52.198582680105503</c:v>
                </c:pt>
                <c:pt idx="212721">
                  <c:v>52.198671919260597</c:v>
                </c:pt>
                <c:pt idx="212722">
                  <c:v>52.198761158130097</c:v>
                </c:pt>
                <c:pt idx="212723">
                  <c:v>52.198850396714001</c:v>
                </c:pt>
                <c:pt idx="212724">
                  <c:v>52.198939635012202</c:v>
                </c:pt>
                <c:pt idx="212725">
                  <c:v>52.199028873024801</c:v>
                </c:pt>
                <c:pt idx="212726">
                  <c:v>52.199118110751698</c:v>
                </c:pt>
                <c:pt idx="212727">
                  <c:v>52.199207348192999</c:v>
                </c:pt>
                <c:pt idx="212728">
                  <c:v>52.199296585348698</c:v>
                </c:pt>
                <c:pt idx="212729">
                  <c:v>52.199385822218701</c:v>
                </c:pt>
                <c:pt idx="212730">
                  <c:v>52.199475058803003</c:v>
                </c:pt>
                <c:pt idx="212731">
                  <c:v>52.199564295101801</c:v>
                </c:pt>
                <c:pt idx="212732">
                  <c:v>52.199653531114897</c:v>
                </c:pt>
                <c:pt idx="212733">
                  <c:v>52.199742766842299</c:v>
                </c:pt>
                <c:pt idx="212734">
                  <c:v>52.199832002284197</c:v>
                </c:pt>
                <c:pt idx="212735">
                  <c:v>52.1999212374403</c:v>
                </c:pt>
                <c:pt idx="212736">
                  <c:v>52.2000104723109</c:v>
                </c:pt>
                <c:pt idx="212737">
                  <c:v>52.200099706895799</c:v>
                </c:pt>
                <c:pt idx="212738">
                  <c:v>52.200188941195101</c:v>
                </c:pt>
                <c:pt idx="212739">
                  <c:v>52.200278175208801</c:v>
                </c:pt>
                <c:pt idx="212740">
                  <c:v>52.200367408936799</c:v>
                </c:pt>
                <c:pt idx="212741">
                  <c:v>52.200456642379201</c:v>
                </c:pt>
                <c:pt idx="212742">
                  <c:v>52.200545875536001</c:v>
                </c:pt>
                <c:pt idx="212743">
                  <c:v>52.200635108407099</c:v>
                </c:pt>
                <c:pt idx="212744">
                  <c:v>52.200724340992601</c:v>
                </c:pt>
                <c:pt idx="212745">
                  <c:v>52.2008135732925</c:v>
                </c:pt>
                <c:pt idx="212746">
                  <c:v>52.200902805306796</c:v>
                </c:pt>
                <c:pt idx="212747">
                  <c:v>52.200992037035398</c:v>
                </c:pt>
                <c:pt idx="212748">
                  <c:v>52.201081268478397</c:v>
                </c:pt>
                <c:pt idx="212749">
                  <c:v>52.201170499635801</c:v>
                </c:pt>
                <c:pt idx="212750">
                  <c:v>52.201259730507601</c:v>
                </c:pt>
                <c:pt idx="212751">
                  <c:v>52.2013489610938</c:v>
                </c:pt>
                <c:pt idx="212752">
                  <c:v>52.201438191394303</c:v>
                </c:pt>
                <c:pt idx="212753">
                  <c:v>52.201527421409203</c:v>
                </c:pt>
                <c:pt idx="212754">
                  <c:v>52.201616651138501</c:v>
                </c:pt>
                <c:pt idx="212755">
                  <c:v>52.201705880582203</c:v>
                </c:pt>
                <c:pt idx="212756">
                  <c:v>52.201795109740303</c:v>
                </c:pt>
                <c:pt idx="212757">
                  <c:v>52.2018843386127</c:v>
                </c:pt>
                <c:pt idx="212758">
                  <c:v>52.201973567199602</c:v>
                </c:pt>
                <c:pt idx="212759">
                  <c:v>52.202062795500801</c:v>
                </c:pt>
                <c:pt idx="212760">
                  <c:v>52.202152023516398</c:v>
                </c:pt>
                <c:pt idx="212761">
                  <c:v>52.202241251246399</c:v>
                </c:pt>
                <c:pt idx="212762">
                  <c:v>52.202330478690797</c:v>
                </c:pt>
                <c:pt idx="212763">
                  <c:v>52.2024197058496</c:v>
                </c:pt>
                <c:pt idx="212764">
                  <c:v>52.2025089327228</c:v>
                </c:pt>
                <c:pt idx="212765">
                  <c:v>52.202598159310398</c:v>
                </c:pt>
                <c:pt idx="212766">
                  <c:v>52.2026873856123</c:v>
                </c:pt>
                <c:pt idx="212767">
                  <c:v>52.2027766116287</c:v>
                </c:pt>
                <c:pt idx="212768">
                  <c:v>52.202865837359496</c:v>
                </c:pt>
                <c:pt idx="212769">
                  <c:v>52.202955062804598</c:v>
                </c:pt>
                <c:pt idx="212770">
                  <c:v>52.203044287964197</c:v>
                </c:pt>
                <c:pt idx="212771">
                  <c:v>52.2031335128381</c:v>
                </c:pt>
                <c:pt idx="212772">
                  <c:v>52.203222737426401</c:v>
                </c:pt>
                <c:pt idx="212773">
                  <c:v>52.203311961729199</c:v>
                </c:pt>
                <c:pt idx="212774">
                  <c:v>52.203401185746301</c:v>
                </c:pt>
                <c:pt idx="212775">
                  <c:v>52.203490409477901</c:v>
                </c:pt>
                <c:pt idx="212776">
                  <c:v>52.203579632923798</c:v>
                </c:pt>
                <c:pt idx="212777">
                  <c:v>52.203668856084199</c:v>
                </c:pt>
                <c:pt idx="212778">
                  <c:v>52.203758078958998</c:v>
                </c:pt>
                <c:pt idx="212779">
                  <c:v>52.203847301548102</c:v>
                </c:pt>
                <c:pt idx="212780">
                  <c:v>52.203936523851702</c:v>
                </c:pt>
                <c:pt idx="212781">
                  <c:v>52.2040257458697</c:v>
                </c:pt>
                <c:pt idx="212782">
                  <c:v>52.204114967602102</c:v>
                </c:pt>
                <c:pt idx="212783">
                  <c:v>52.204204189048902</c:v>
                </c:pt>
                <c:pt idx="212784">
                  <c:v>52.204293410210099</c:v>
                </c:pt>
                <c:pt idx="212785">
                  <c:v>52.2043826310857</c:v>
                </c:pt>
                <c:pt idx="212786">
                  <c:v>52.204471851675699</c:v>
                </c:pt>
                <c:pt idx="212787">
                  <c:v>52.204561071980201</c:v>
                </c:pt>
                <c:pt idx="212788">
                  <c:v>52.204650291999002</c:v>
                </c:pt>
                <c:pt idx="212789">
                  <c:v>52.204739511732299</c:v>
                </c:pt>
                <c:pt idx="212790">
                  <c:v>52.204828731180001</c:v>
                </c:pt>
                <c:pt idx="212791">
                  <c:v>52.2049179503421</c:v>
                </c:pt>
                <c:pt idx="212792">
                  <c:v>52.205007169218597</c:v>
                </c:pt>
                <c:pt idx="212793">
                  <c:v>52.205096387809597</c:v>
                </c:pt>
                <c:pt idx="212794">
                  <c:v>52.205185606114902</c:v>
                </c:pt>
                <c:pt idx="212795">
                  <c:v>52.205274824134698</c:v>
                </c:pt>
                <c:pt idx="212796">
                  <c:v>52.205364041868897</c:v>
                </c:pt>
                <c:pt idx="212797">
                  <c:v>52.205453259317501</c:v>
                </c:pt>
                <c:pt idx="212798">
                  <c:v>52.205542476480602</c:v>
                </c:pt>
                <c:pt idx="212799">
                  <c:v>52.205631693358001</c:v>
                </c:pt>
                <c:pt idx="212800">
                  <c:v>52.205720909949903</c:v>
                </c:pt>
                <c:pt idx="212801">
                  <c:v>52.205810126256203</c:v>
                </c:pt>
                <c:pt idx="212802">
                  <c:v>52.205899342277</c:v>
                </c:pt>
                <c:pt idx="212803">
                  <c:v>52.205988558012102</c:v>
                </c:pt>
                <c:pt idx="212804">
                  <c:v>52.2060777734618</c:v>
                </c:pt>
                <c:pt idx="212805">
                  <c:v>52.206166988625803</c:v>
                </c:pt>
                <c:pt idx="212806">
                  <c:v>52.206256203504203</c:v>
                </c:pt>
                <c:pt idx="212807">
                  <c:v>52.206345418097101</c:v>
                </c:pt>
                <c:pt idx="212808">
                  <c:v>52.206434632404502</c:v>
                </c:pt>
                <c:pt idx="212809">
                  <c:v>52.206523846426201</c:v>
                </c:pt>
                <c:pt idx="212810">
                  <c:v>52.206613060162397</c:v>
                </c:pt>
                <c:pt idx="212811">
                  <c:v>52.206702273612997</c:v>
                </c:pt>
                <c:pt idx="212812">
                  <c:v>52.206791486778101</c:v>
                </c:pt>
                <c:pt idx="212813">
                  <c:v>52.206880699657603</c:v>
                </c:pt>
                <c:pt idx="212814">
                  <c:v>52.206969912251502</c:v>
                </c:pt>
                <c:pt idx="212815">
                  <c:v>52.207059124559898</c:v>
                </c:pt>
                <c:pt idx="212816">
                  <c:v>52.207148336582698</c:v>
                </c:pt>
                <c:pt idx="212817">
                  <c:v>52.207237548320002</c:v>
                </c:pt>
                <c:pt idx="212818">
                  <c:v>52.207326759771703</c:v>
                </c:pt>
                <c:pt idx="212819">
                  <c:v>52.207415970937802</c:v>
                </c:pt>
                <c:pt idx="212820">
                  <c:v>52.207505181818398</c:v>
                </c:pt>
                <c:pt idx="212821">
                  <c:v>52.207594392413398</c:v>
                </c:pt>
                <c:pt idx="212822">
                  <c:v>52.207683602722902</c:v>
                </c:pt>
                <c:pt idx="212823">
                  <c:v>52.207772812746803</c:v>
                </c:pt>
                <c:pt idx="212824">
                  <c:v>52.207862022485102</c:v>
                </c:pt>
                <c:pt idx="212825">
                  <c:v>52.207951231937997</c:v>
                </c:pt>
                <c:pt idx="212826">
                  <c:v>52.208040441105197</c:v>
                </c:pt>
                <c:pt idx="212827">
                  <c:v>52.208129649986901</c:v>
                </c:pt>
                <c:pt idx="212828">
                  <c:v>52.208218858583102</c:v>
                </c:pt>
                <c:pt idx="212829">
                  <c:v>52.2083080668937</c:v>
                </c:pt>
                <c:pt idx="212830">
                  <c:v>52.208397274918703</c:v>
                </c:pt>
                <c:pt idx="212831">
                  <c:v>52.208486482658301</c:v>
                </c:pt>
                <c:pt idx="212832">
                  <c:v>52.208575690112198</c:v>
                </c:pt>
                <c:pt idx="212833">
                  <c:v>52.208664897280599</c:v>
                </c:pt>
                <c:pt idx="212834">
                  <c:v>52.208754104163503</c:v>
                </c:pt>
                <c:pt idx="212835">
                  <c:v>52.208843310760898</c:v>
                </c:pt>
                <c:pt idx="212836">
                  <c:v>52.208932517072697</c:v>
                </c:pt>
                <c:pt idx="212837">
                  <c:v>52.2090217230989</c:v>
                </c:pt>
                <c:pt idx="212838">
                  <c:v>52.2091109288396</c:v>
                </c:pt>
                <c:pt idx="212839">
                  <c:v>52.209200134294797</c:v>
                </c:pt>
                <c:pt idx="212840">
                  <c:v>52.209289339464398</c:v>
                </c:pt>
                <c:pt idx="212841">
                  <c:v>52.209378544348503</c:v>
                </c:pt>
                <c:pt idx="212842">
                  <c:v>52.209467748947098</c:v>
                </c:pt>
                <c:pt idx="212843">
                  <c:v>52.209556953260098</c:v>
                </c:pt>
                <c:pt idx="212844">
                  <c:v>52.209646157287601</c:v>
                </c:pt>
                <c:pt idx="212845">
                  <c:v>52.209735361029502</c:v>
                </c:pt>
                <c:pt idx="212846">
                  <c:v>52.209824564485899</c:v>
                </c:pt>
                <c:pt idx="212847">
                  <c:v>52.209913767656801</c:v>
                </c:pt>
                <c:pt idx="212848">
                  <c:v>52.210002970542199</c:v>
                </c:pt>
                <c:pt idx="212849">
                  <c:v>52.210092173142002</c:v>
                </c:pt>
                <c:pt idx="212850">
                  <c:v>52.210181375456301</c:v>
                </c:pt>
                <c:pt idx="212851">
                  <c:v>52.210270577485097</c:v>
                </c:pt>
                <c:pt idx="212852">
                  <c:v>52.210359779228298</c:v>
                </c:pt>
                <c:pt idx="212853">
                  <c:v>52.210448980686003</c:v>
                </c:pt>
                <c:pt idx="212854">
                  <c:v>52.210538181858198</c:v>
                </c:pt>
                <c:pt idx="212855">
                  <c:v>52.210627382744903</c:v>
                </c:pt>
                <c:pt idx="212856">
                  <c:v>52.210716583345999</c:v>
                </c:pt>
                <c:pt idx="212857">
                  <c:v>52.210805783661598</c:v>
                </c:pt>
                <c:pt idx="212858">
                  <c:v>52.210894983691702</c:v>
                </c:pt>
                <c:pt idx="212859">
                  <c:v>52.210984183436302</c:v>
                </c:pt>
                <c:pt idx="212860">
                  <c:v>52.2110733828953</c:v>
                </c:pt>
                <c:pt idx="212861">
                  <c:v>52.211162582068802</c:v>
                </c:pt>
                <c:pt idx="212862">
                  <c:v>52.2112517809569</c:v>
                </c:pt>
                <c:pt idx="212863">
                  <c:v>52.211340979559303</c:v>
                </c:pt>
                <c:pt idx="212864">
                  <c:v>52.211430177876302</c:v>
                </c:pt>
                <c:pt idx="212865">
                  <c:v>52.211519375907798</c:v>
                </c:pt>
                <c:pt idx="212866">
                  <c:v>52.211608573653699</c:v>
                </c:pt>
                <c:pt idx="212867">
                  <c:v>52.211697771114203</c:v>
                </c:pt>
                <c:pt idx="212868">
                  <c:v>52.211786968289097</c:v>
                </c:pt>
                <c:pt idx="212869">
                  <c:v>52.211876165178502</c:v>
                </c:pt>
                <c:pt idx="212870">
                  <c:v>52.211965361782397</c:v>
                </c:pt>
                <c:pt idx="212871">
                  <c:v>52.212054558100803</c:v>
                </c:pt>
                <c:pt idx="212872">
                  <c:v>52.212143754133599</c:v>
                </c:pt>
                <c:pt idx="212873">
                  <c:v>52.212232949880999</c:v>
                </c:pt>
                <c:pt idx="212874">
                  <c:v>52.212322145342903</c:v>
                </c:pt>
                <c:pt idx="212875">
                  <c:v>52.212411340519203</c:v>
                </c:pt>
                <c:pt idx="212876">
                  <c:v>52.212500535410101</c:v>
                </c:pt>
                <c:pt idx="212877">
                  <c:v>52.212589730015402</c:v>
                </c:pt>
                <c:pt idx="212878">
                  <c:v>52.2126789243353</c:v>
                </c:pt>
                <c:pt idx="212879">
                  <c:v>52.212768118369603</c:v>
                </c:pt>
                <c:pt idx="212880">
                  <c:v>52.212857312118402</c:v>
                </c:pt>
                <c:pt idx="212881">
                  <c:v>52.212946505581698</c:v>
                </c:pt>
                <c:pt idx="212882">
                  <c:v>52.213035698759597</c:v>
                </c:pt>
                <c:pt idx="212883">
                  <c:v>52.213124891651901</c:v>
                </c:pt>
                <c:pt idx="212884">
                  <c:v>52.213214084258702</c:v>
                </c:pt>
                <c:pt idx="212885">
                  <c:v>52.213303276580099</c:v>
                </c:pt>
                <c:pt idx="212886">
                  <c:v>52.213392468615901</c:v>
                </c:pt>
                <c:pt idx="212887">
                  <c:v>52.213481660366298</c:v>
                </c:pt>
                <c:pt idx="212888">
                  <c:v>52.213570851831101</c:v>
                </c:pt>
                <c:pt idx="212889">
                  <c:v>52.213660043010499</c:v>
                </c:pt>
                <c:pt idx="212890">
                  <c:v>52.213749233904302</c:v>
                </c:pt>
                <c:pt idx="212891">
                  <c:v>52.213838424512701</c:v>
                </c:pt>
                <c:pt idx="212892">
                  <c:v>52.213927614835598</c:v>
                </c:pt>
                <c:pt idx="212893">
                  <c:v>52.214016804872998</c:v>
                </c:pt>
                <c:pt idx="212894">
                  <c:v>52.214105994624902</c:v>
                </c:pt>
                <c:pt idx="212895">
                  <c:v>52.214195184091302</c:v>
                </c:pt>
                <c:pt idx="212896">
                  <c:v>52.2142843732722</c:v>
                </c:pt>
                <c:pt idx="212897">
                  <c:v>52.214373562167602</c:v>
                </c:pt>
                <c:pt idx="212898">
                  <c:v>52.214462750777599</c:v>
                </c:pt>
                <c:pt idx="212899">
                  <c:v>52.214551939102002</c:v>
                </c:pt>
                <c:pt idx="212900">
                  <c:v>52.214641127141</c:v>
                </c:pt>
                <c:pt idx="212901">
                  <c:v>52.214730314894503</c:v>
                </c:pt>
                <c:pt idx="212902">
                  <c:v>52.214819502362502</c:v>
                </c:pt>
                <c:pt idx="212903">
                  <c:v>52.214908689545098</c:v>
                </c:pt>
                <c:pt idx="212904">
                  <c:v>52.214997876442098</c:v>
                </c:pt>
                <c:pt idx="212905">
                  <c:v>52.215087063053701</c:v>
                </c:pt>
                <c:pt idx="212906">
                  <c:v>52.215176249379802</c:v>
                </c:pt>
                <c:pt idx="212907">
                  <c:v>52.215265435420399</c:v>
                </c:pt>
                <c:pt idx="212908">
                  <c:v>52.215354621175599</c:v>
                </c:pt>
                <c:pt idx="212909">
                  <c:v>52.215443806645197</c:v>
                </c:pt>
                <c:pt idx="212910">
                  <c:v>52.215532991829399</c:v>
                </c:pt>
                <c:pt idx="212911">
                  <c:v>52.215622176728097</c:v>
                </c:pt>
                <c:pt idx="212912">
                  <c:v>52.215711361341398</c:v>
                </c:pt>
                <c:pt idx="212913">
                  <c:v>52.215800545669197</c:v>
                </c:pt>
                <c:pt idx="212914">
                  <c:v>52.215889729711499</c:v>
                </c:pt>
                <c:pt idx="212915">
                  <c:v>52.215978913468298</c:v>
                </c:pt>
                <c:pt idx="212916">
                  <c:v>52.216068096939701</c:v>
                </c:pt>
                <c:pt idx="212917">
                  <c:v>52.2161572801256</c:v>
                </c:pt>
                <c:pt idx="212918">
                  <c:v>52.216246463026003</c:v>
                </c:pt>
                <c:pt idx="212919">
                  <c:v>52.216335645640903</c:v>
                </c:pt>
                <c:pt idx="212920">
                  <c:v>52.2164248279704</c:v>
                </c:pt>
                <c:pt idx="212921">
                  <c:v>52.2165140100145</c:v>
                </c:pt>
                <c:pt idx="212922">
                  <c:v>52.216603191772997</c:v>
                </c:pt>
                <c:pt idx="212923">
                  <c:v>52.216692373246097</c:v>
                </c:pt>
                <c:pt idx="212924">
                  <c:v>52.216781554433801</c:v>
                </c:pt>
                <c:pt idx="212925">
                  <c:v>52.216870735336002</c:v>
                </c:pt>
                <c:pt idx="212926">
                  <c:v>52.2169599159527</c:v>
                </c:pt>
                <c:pt idx="212927">
                  <c:v>52.217049096283901</c:v>
                </c:pt>
                <c:pt idx="212928">
                  <c:v>52.217138276329699</c:v>
                </c:pt>
                <c:pt idx="212929">
                  <c:v>52.2172274560901</c:v>
                </c:pt>
                <c:pt idx="212930">
                  <c:v>52.217316635564998</c:v>
                </c:pt>
                <c:pt idx="212931">
                  <c:v>52.2174058147544</c:v>
                </c:pt>
                <c:pt idx="212932">
                  <c:v>52.217494993658399</c:v>
                </c:pt>
                <c:pt idx="212933">
                  <c:v>52.217584172276901</c:v>
                </c:pt>
                <c:pt idx="212934">
                  <c:v>52.217673350609999</c:v>
                </c:pt>
                <c:pt idx="212935">
                  <c:v>52.217762528657602</c:v>
                </c:pt>
                <c:pt idx="212936">
                  <c:v>52.2178517064198</c:v>
                </c:pt>
                <c:pt idx="212937">
                  <c:v>52.217940883896503</c:v>
                </c:pt>
                <c:pt idx="212938">
                  <c:v>52.218030061087802</c:v>
                </c:pt>
                <c:pt idx="212939">
                  <c:v>52.218119237993598</c:v>
                </c:pt>
                <c:pt idx="212940">
                  <c:v>52.218208414613997</c:v>
                </c:pt>
                <c:pt idx="212941">
                  <c:v>52.2182975909489</c:v>
                </c:pt>
                <c:pt idx="212942">
                  <c:v>52.2183867669984</c:v>
                </c:pt>
                <c:pt idx="212943">
                  <c:v>52.218475942762403</c:v>
                </c:pt>
                <c:pt idx="212944">
                  <c:v>52.218565118241003</c:v>
                </c:pt>
                <c:pt idx="212945">
                  <c:v>52.218654293434199</c:v>
                </c:pt>
                <c:pt idx="212946">
                  <c:v>52.218743468341899</c:v>
                </c:pt>
                <c:pt idx="212947">
                  <c:v>52.218832642964102</c:v>
                </c:pt>
                <c:pt idx="212948">
                  <c:v>52.218921817301002</c:v>
                </c:pt>
                <c:pt idx="212949">
                  <c:v>52.219010991352398</c:v>
                </c:pt>
                <c:pt idx="212950">
                  <c:v>52.219100165118299</c:v>
                </c:pt>
                <c:pt idx="212951">
                  <c:v>52.219189338598802</c:v>
                </c:pt>
                <c:pt idx="212952">
                  <c:v>52.219278511793902</c:v>
                </c:pt>
                <c:pt idx="212953">
                  <c:v>52.219367684703599</c:v>
                </c:pt>
                <c:pt idx="212954">
                  <c:v>52.219456857327799</c:v>
                </c:pt>
                <c:pt idx="212955">
                  <c:v>52.219546029666503</c:v>
                </c:pt>
                <c:pt idx="212956">
                  <c:v>52.219635201719903</c:v>
                </c:pt>
                <c:pt idx="212957">
                  <c:v>52.2197243734878</c:v>
                </c:pt>
                <c:pt idx="212958">
                  <c:v>52.2198135449703</c:v>
                </c:pt>
                <c:pt idx="212959">
                  <c:v>52.219902716167297</c:v>
                </c:pt>
                <c:pt idx="212960">
                  <c:v>52.219991887078997</c:v>
                </c:pt>
                <c:pt idx="212961">
                  <c:v>52.220081057705102</c:v>
                </c:pt>
                <c:pt idx="212962">
                  <c:v>52.220170228045902</c:v>
                </c:pt>
                <c:pt idx="212963">
                  <c:v>52.220259398101199</c:v>
                </c:pt>
                <c:pt idx="212964">
                  <c:v>52.220348567871198</c:v>
                </c:pt>
                <c:pt idx="212965">
                  <c:v>52.220437737355603</c:v>
                </c:pt>
                <c:pt idx="212966">
                  <c:v>52.220526906554703</c:v>
                </c:pt>
                <c:pt idx="212967">
                  <c:v>52.220616075468399</c:v>
                </c:pt>
                <c:pt idx="212968">
                  <c:v>52.2207052440966</c:v>
                </c:pt>
                <c:pt idx="212969">
                  <c:v>52.220794412439403</c:v>
                </c:pt>
                <c:pt idx="212970">
                  <c:v>52.220883580496697</c:v>
                </c:pt>
                <c:pt idx="212971">
                  <c:v>52.2209727482687</c:v>
                </c:pt>
                <c:pt idx="212972">
                  <c:v>52.2210619157553</c:v>
                </c:pt>
                <c:pt idx="212973">
                  <c:v>52.221151082956403</c:v>
                </c:pt>
                <c:pt idx="212974">
                  <c:v>52.221240249872103</c:v>
                </c:pt>
                <c:pt idx="212975">
                  <c:v>52.2213294165024</c:v>
                </c:pt>
                <c:pt idx="212976">
                  <c:v>52.221418582847299</c:v>
                </c:pt>
                <c:pt idx="212977">
                  <c:v>52.221507748906703</c:v>
                </c:pt>
                <c:pt idx="212978">
                  <c:v>52.221596914680802</c:v>
                </c:pt>
                <c:pt idx="212979">
                  <c:v>52.221686080169398</c:v>
                </c:pt>
                <c:pt idx="212980">
                  <c:v>52.221775245372697</c:v>
                </c:pt>
                <c:pt idx="212981">
                  <c:v>52.2218644102905</c:v>
                </c:pt>
                <c:pt idx="212982">
                  <c:v>52.2219535749229</c:v>
                </c:pt>
                <c:pt idx="212983">
                  <c:v>52.222042739269902</c:v>
                </c:pt>
                <c:pt idx="212984">
                  <c:v>52.222131903331501</c:v>
                </c:pt>
                <c:pt idx="212985">
                  <c:v>52.222221067107697</c:v>
                </c:pt>
                <c:pt idx="212986">
                  <c:v>52.222310230598502</c:v>
                </c:pt>
                <c:pt idx="212987">
                  <c:v>52.222399393803897</c:v>
                </c:pt>
                <c:pt idx="212988">
                  <c:v>52.222488556723803</c:v>
                </c:pt>
                <c:pt idx="212989">
                  <c:v>52.222577719358398</c:v>
                </c:pt>
                <c:pt idx="212990">
                  <c:v>52.222666881707603</c:v>
                </c:pt>
                <c:pt idx="212991">
                  <c:v>52.222756043771398</c:v>
                </c:pt>
                <c:pt idx="212992">
                  <c:v>52.222845205549703</c:v>
                </c:pt>
                <c:pt idx="212993">
                  <c:v>52.222934367042697</c:v>
                </c:pt>
                <c:pt idx="212994">
                  <c:v>52.223023528250302</c:v>
                </c:pt>
                <c:pt idx="212995">
                  <c:v>52.223112689172503</c:v>
                </c:pt>
                <c:pt idx="212996">
                  <c:v>52.2232018498092</c:v>
                </c:pt>
                <c:pt idx="212997">
                  <c:v>52.223291010160601</c:v>
                </c:pt>
                <c:pt idx="212998">
                  <c:v>52.223380170226598</c:v>
                </c:pt>
                <c:pt idx="212999">
                  <c:v>52.223469330007198</c:v>
                </c:pt>
                <c:pt idx="213000">
                  <c:v>52.223558489502402</c:v>
                </c:pt>
                <c:pt idx="213001">
                  <c:v>52.223647648712202</c:v>
                </c:pt>
                <c:pt idx="213002">
                  <c:v>52.223736807636698</c:v>
                </c:pt>
                <c:pt idx="213003">
                  <c:v>52.223825966275697</c:v>
                </c:pt>
                <c:pt idx="213004">
                  <c:v>52.223915124629301</c:v>
                </c:pt>
                <c:pt idx="213005">
                  <c:v>52.224004282697599</c:v>
                </c:pt>
                <c:pt idx="213006">
                  <c:v>52.224093440480502</c:v>
                </c:pt>
                <c:pt idx="213007">
                  <c:v>52.224182597978</c:v>
                </c:pt>
                <c:pt idx="213008">
                  <c:v>52.224271755190102</c:v>
                </c:pt>
                <c:pt idx="213009">
                  <c:v>52.224360912116801</c:v>
                </c:pt>
                <c:pt idx="213010">
                  <c:v>52.224450068758102</c:v>
                </c:pt>
                <c:pt idx="213011">
                  <c:v>52.2245392251141</c:v>
                </c:pt>
                <c:pt idx="213012">
                  <c:v>52.224628381184601</c:v>
                </c:pt>
                <c:pt idx="213013">
                  <c:v>52.224717536969798</c:v>
                </c:pt>
                <c:pt idx="213014">
                  <c:v>52.224806692469599</c:v>
                </c:pt>
                <c:pt idx="213015">
                  <c:v>52.224895847684003</c:v>
                </c:pt>
                <c:pt idx="213016">
                  <c:v>52.224985002613103</c:v>
                </c:pt>
                <c:pt idx="213017">
                  <c:v>52.225074157256799</c:v>
                </c:pt>
                <c:pt idx="213018">
                  <c:v>52.225163311615098</c:v>
                </c:pt>
                <c:pt idx="213019">
                  <c:v>52.225252465688001</c:v>
                </c:pt>
                <c:pt idx="213020">
                  <c:v>52.2253416194755</c:v>
                </c:pt>
                <c:pt idx="213021">
                  <c:v>52.225430772977703</c:v>
                </c:pt>
                <c:pt idx="213022">
                  <c:v>52.225519926194501</c:v>
                </c:pt>
                <c:pt idx="213023">
                  <c:v>52.225609079126002</c:v>
                </c:pt>
                <c:pt idx="213024">
                  <c:v>52.225698231772</c:v>
                </c:pt>
                <c:pt idx="213025">
                  <c:v>52.225787384132701</c:v>
                </c:pt>
                <c:pt idx="213026">
                  <c:v>52.225876536207998</c:v>
                </c:pt>
                <c:pt idx="213027">
                  <c:v>52.225965687997999</c:v>
                </c:pt>
                <c:pt idx="213028">
                  <c:v>52.226054839502602</c:v>
                </c:pt>
                <c:pt idx="213029">
                  <c:v>52.226143990721802</c:v>
                </c:pt>
                <c:pt idx="213030">
                  <c:v>52.226233141655698</c:v>
                </c:pt>
                <c:pt idx="213031">
                  <c:v>52.226322292304097</c:v>
                </c:pt>
                <c:pt idx="213032">
                  <c:v>52.226411442667299</c:v>
                </c:pt>
                <c:pt idx="213033">
                  <c:v>52.226500592744998</c:v>
                </c:pt>
                <c:pt idx="213034">
                  <c:v>52.226589742537399</c:v>
                </c:pt>
                <c:pt idx="213035">
                  <c:v>52.226678892044497</c:v>
                </c:pt>
                <c:pt idx="213036">
                  <c:v>52.226768041266197</c:v>
                </c:pt>
                <c:pt idx="213037">
                  <c:v>52.226857190202502</c:v>
                </c:pt>
                <c:pt idx="213038">
                  <c:v>52.226946338853502</c:v>
                </c:pt>
                <c:pt idx="213039">
                  <c:v>52.227035487219098</c:v>
                </c:pt>
                <c:pt idx="213040">
                  <c:v>52.227124635299297</c:v>
                </c:pt>
                <c:pt idx="213041">
                  <c:v>52.2272137830942</c:v>
                </c:pt>
                <c:pt idx="213042">
                  <c:v>52.227302930603798</c:v>
                </c:pt>
                <c:pt idx="213043">
                  <c:v>52.227392077828</c:v>
                </c:pt>
                <c:pt idx="213044">
                  <c:v>52.227481224766798</c:v>
                </c:pt>
                <c:pt idx="213045">
                  <c:v>52.227570371420299</c:v>
                </c:pt>
                <c:pt idx="213046">
                  <c:v>52.227659517788403</c:v>
                </c:pt>
                <c:pt idx="213047">
                  <c:v>52.227748663871203</c:v>
                </c:pt>
                <c:pt idx="213048">
                  <c:v>52.227837809668699</c:v>
                </c:pt>
                <c:pt idx="213049">
                  <c:v>52.227926955180799</c:v>
                </c:pt>
                <c:pt idx="213050">
                  <c:v>52.228016100407501</c:v>
                </c:pt>
                <c:pt idx="213051">
                  <c:v>52.2281052453489</c:v>
                </c:pt>
                <c:pt idx="213052">
                  <c:v>52.228194390005001</c:v>
                </c:pt>
                <c:pt idx="213053">
                  <c:v>52.228283534375699</c:v>
                </c:pt>
                <c:pt idx="213054">
                  <c:v>52.228372678461099</c:v>
                </c:pt>
                <c:pt idx="213055">
                  <c:v>52.228461822261103</c:v>
                </c:pt>
                <c:pt idx="213056">
                  <c:v>52.228550965775803</c:v>
                </c:pt>
                <c:pt idx="213057">
                  <c:v>52.228640109005099</c:v>
                </c:pt>
                <c:pt idx="213058">
                  <c:v>52.228729251949098</c:v>
                </c:pt>
                <c:pt idx="213059">
                  <c:v>52.228818394607799</c:v>
                </c:pt>
                <c:pt idx="213060">
                  <c:v>52.228907536981097</c:v>
                </c:pt>
                <c:pt idx="213061">
                  <c:v>52.228996679069098</c:v>
                </c:pt>
                <c:pt idx="213062">
                  <c:v>52.229085820871703</c:v>
                </c:pt>
                <c:pt idx="213063">
                  <c:v>52.229174962389102</c:v>
                </c:pt>
                <c:pt idx="213064">
                  <c:v>52.229264103621098</c:v>
                </c:pt>
                <c:pt idx="213065">
                  <c:v>52.229353244567697</c:v>
                </c:pt>
                <c:pt idx="213066">
                  <c:v>52.229442385229</c:v>
                </c:pt>
                <c:pt idx="213067">
                  <c:v>52.229531525604997</c:v>
                </c:pt>
                <c:pt idx="213068">
                  <c:v>52.229620665695698</c:v>
                </c:pt>
                <c:pt idx="213069">
                  <c:v>52.229709805501003</c:v>
                </c:pt>
                <c:pt idx="213070">
                  <c:v>52.229798945021003</c:v>
                </c:pt>
                <c:pt idx="213071">
                  <c:v>52.229888084255698</c:v>
                </c:pt>
                <c:pt idx="213072">
                  <c:v>52.229977223204997</c:v>
                </c:pt>
                <c:pt idx="213073">
                  <c:v>52.230066361869</c:v>
                </c:pt>
                <c:pt idx="213074">
                  <c:v>52.230155500247697</c:v>
                </c:pt>
                <c:pt idx="213075">
                  <c:v>52.230244638341098</c:v>
                </c:pt>
                <c:pt idx="213076">
                  <c:v>52.230333776149202</c:v>
                </c:pt>
                <c:pt idx="213077">
                  <c:v>52.230422913671902</c:v>
                </c:pt>
                <c:pt idx="213078">
                  <c:v>52.230512050909297</c:v>
                </c:pt>
                <c:pt idx="213079">
                  <c:v>52.230601187861403</c:v>
                </c:pt>
                <c:pt idx="213080">
                  <c:v>52.230690324528098</c:v>
                </c:pt>
                <c:pt idx="213081">
                  <c:v>52.230779460909602</c:v>
                </c:pt>
                <c:pt idx="213082">
                  <c:v>52.230868597005703</c:v>
                </c:pt>
                <c:pt idx="213083">
                  <c:v>52.230957732816499</c:v>
                </c:pt>
                <c:pt idx="213084">
                  <c:v>52.231046868341998</c:v>
                </c:pt>
                <c:pt idx="213085">
                  <c:v>52.231136003582201</c:v>
                </c:pt>
                <c:pt idx="213086">
                  <c:v>52.231225138537098</c:v>
                </c:pt>
                <c:pt idx="213087">
                  <c:v>52.2313142732066</c:v>
                </c:pt>
                <c:pt idx="213088">
                  <c:v>52.231403407590903</c:v>
                </c:pt>
                <c:pt idx="213089">
                  <c:v>52.231492541689803</c:v>
                </c:pt>
                <c:pt idx="213090">
                  <c:v>52.231581675503399</c:v>
                </c:pt>
                <c:pt idx="213091">
                  <c:v>52.231670809031698</c:v>
                </c:pt>
                <c:pt idx="213092">
                  <c:v>52.231759942274799</c:v>
                </c:pt>
                <c:pt idx="213093">
                  <c:v>52.231849075232397</c:v>
                </c:pt>
                <c:pt idx="213094">
                  <c:v>52.231938207904797</c:v>
                </c:pt>
                <c:pt idx="213095">
                  <c:v>52.2320273402919</c:v>
                </c:pt>
                <c:pt idx="213096">
                  <c:v>52.232116472393699</c:v>
                </c:pt>
                <c:pt idx="213097">
                  <c:v>52.232205604210201</c:v>
                </c:pt>
                <c:pt idx="213098">
                  <c:v>52.232294735741299</c:v>
                </c:pt>
                <c:pt idx="213099">
                  <c:v>52.232383866987199</c:v>
                </c:pt>
                <c:pt idx="213100">
                  <c:v>52.232472997947802</c:v>
                </c:pt>
                <c:pt idx="213101">
                  <c:v>52.232562128623002</c:v>
                </c:pt>
                <c:pt idx="213102">
                  <c:v>52.232651259012997</c:v>
                </c:pt>
                <c:pt idx="213103">
                  <c:v>52.232740389117701</c:v>
                </c:pt>
                <c:pt idx="213104">
                  <c:v>52.232829518937102</c:v>
                </c:pt>
                <c:pt idx="213105">
                  <c:v>52.232918648471099</c:v>
                </c:pt>
                <c:pt idx="213106">
                  <c:v>52.233007777719898</c:v>
                </c:pt>
                <c:pt idx="213107">
                  <c:v>52.2330969066834</c:v>
                </c:pt>
                <c:pt idx="213108">
                  <c:v>52.233186035361598</c:v>
                </c:pt>
                <c:pt idx="213109">
                  <c:v>52.233275163754499</c:v>
                </c:pt>
                <c:pt idx="213110">
                  <c:v>52.233364291862102</c:v>
                </c:pt>
                <c:pt idx="213111">
                  <c:v>52.233453419684402</c:v>
                </c:pt>
                <c:pt idx="213112">
                  <c:v>52.233542547221397</c:v>
                </c:pt>
                <c:pt idx="213113">
                  <c:v>52.233631674473202</c:v>
                </c:pt>
                <c:pt idx="213114">
                  <c:v>52.233720801439603</c:v>
                </c:pt>
                <c:pt idx="213115">
                  <c:v>52.233809928120799</c:v>
                </c:pt>
                <c:pt idx="213116">
                  <c:v>52.233899054516698</c:v>
                </c:pt>
                <c:pt idx="213117">
                  <c:v>52.2339881806272</c:v>
                </c:pt>
                <c:pt idx="213118">
                  <c:v>52.234077306452498</c:v>
                </c:pt>
                <c:pt idx="213119">
                  <c:v>52.234166431992598</c:v>
                </c:pt>
                <c:pt idx="213120">
                  <c:v>52.234255557247302</c:v>
                </c:pt>
                <c:pt idx="213121">
                  <c:v>52.2343446822168</c:v>
                </c:pt>
                <c:pt idx="213122">
                  <c:v>52.234433806900903</c:v>
                </c:pt>
                <c:pt idx="213123">
                  <c:v>52.2345229312998</c:v>
                </c:pt>
                <c:pt idx="213124">
                  <c:v>52.2346120554134</c:v>
                </c:pt>
                <c:pt idx="213125">
                  <c:v>52.234701179241803</c:v>
                </c:pt>
                <c:pt idx="213126">
                  <c:v>52.234790302784802</c:v>
                </c:pt>
                <c:pt idx="213127">
                  <c:v>52.234879426042603</c:v>
                </c:pt>
                <c:pt idx="213128">
                  <c:v>52.2349685490151</c:v>
                </c:pt>
                <c:pt idx="213129">
                  <c:v>52.2350576717024</c:v>
                </c:pt>
                <c:pt idx="213130">
                  <c:v>52.235146794104303</c:v>
                </c:pt>
                <c:pt idx="213131">
                  <c:v>52.235235916221001</c:v>
                </c:pt>
                <c:pt idx="213132">
                  <c:v>52.235325038052402</c:v>
                </c:pt>
                <c:pt idx="213133">
                  <c:v>52.235414159598598</c:v>
                </c:pt>
                <c:pt idx="213134">
                  <c:v>52.235503280859398</c:v>
                </c:pt>
                <c:pt idx="213135">
                  <c:v>52.235592401835</c:v>
                </c:pt>
                <c:pt idx="213136">
                  <c:v>52.235681522525397</c:v>
                </c:pt>
                <c:pt idx="213137">
                  <c:v>52.235770642930397</c:v>
                </c:pt>
                <c:pt idx="213138">
                  <c:v>52.2358597630502</c:v>
                </c:pt>
                <c:pt idx="213139">
                  <c:v>52.235948882884799</c:v>
                </c:pt>
                <c:pt idx="213140">
                  <c:v>52.236038002434</c:v>
                </c:pt>
                <c:pt idx="213141">
                  <c:v>52.236127121697997</c:v>
                </c:pt>
                <c:pt idx="213142">
                  <c:v>52.236216240676796</c:v>
                </c:pt>
                <c:pt idx="213143">
                  <c:v>52.236305359370299</c:v>
                </c:pt>
                <c:pt idx="213144">
                  <c:v>52.236394477778497</c:v>
                </c:pt>
                <c:pt idx="213145">
                  <c:v>52.236483595901397</c:v>
                </c:pt>
                <c:pt idx="213146">
                  <c:v>52.2365727137391</c:v>
                </c:pt>
                <c:pt idx="213147">
                  <c:v>52.236661831291599</c:v>
                </c:pt>
                <c:pt idx="213148">
                  <c:v>52.2367509485588</c:v>
                </c:pt>
                <c:pt idx="213149">
                  <c:v>52.236840065540697</c:v>
                </c:pt>
                <c:pt idx="213150">
                  <c:v>52.236929182237397</c:v>
                </c:pt>
                <c:pt idx="213151">
                  <c:v>52.237018298648799</c:v>
                </c:pt>
                <c:pt idx="213152">
                  <c:v>52.237107414774997</c:v>
                </c:pt>
                <c:pt idx="213153">
                  <c:v>52.237196530615897</c:v>
                </c:pt>
                <c:pt idx="213154">
                  <c:v>52.2372856461715</c:v>
                </c:pt>
                <c:pt idx="213155">
                  <c:v>52.237374761441899</c:v>
                </c:pt>
                <c:pt idx="213156">
                  <c:v>52.2374638764271</c:v>
                </c:pt>
                <c:pt idx="213157">
                  <c:v>52.237552991126996</c:v>
                </c:pt>
                <c:pt idx="213158">
                  <c:v>52.237642105541703</c:v>
                </c:pt>
                <c:pt idx="213159">
                  <c:v>52.237731219671097</c:v>
                </c:pt>
                <c:pt idx="213160">
                  <c:v>52.237820333515302</c:v>
                </c:pt>
                <c:pt idx="213161">
                  <c:v>52.237909447074202</c:v>
                </c:pt>
                <c:pt idx="213162">
                  <c:v>52.237998560347897</c:v>
                </c:pt>
                <c:pt idx="213163">
                  <c:v>52.238087673336302</c:v>
                </c:pt>
                <c:pt idx="213164">
                  <c:v>52.238176786039503</c:v>
                </c:pt>
                <c:pt idx="213165">
                  <c:v>52.238265898457399</c:v>
                </c:pt>
                <c:pt idx="213166">
                  <c:v>52.238355010590197</c:v>
                </c:pt>
                <c:pt idx="213167">
                  <c:v>52.238444122437599</c:v>
                </c:pt>
                <c:pt idx="213168">
                  <c:v>52.238533233999803</c:v>
                </c:pt>
                <c:pt idx="213169">
                  <c:v>52.238622345276802</c:v>
                </c:pt>
                <c:pt idx="213170">
                  <c:v>52.238711456268597</c:v>
                </c:pt>
                <c:pt idx="213171">
                  <c:v>52.238800566975101</c:v>
                </c:pt>
                <c:pt idx="213172">
                  <c:v>52.238889677396401</c:v>
                </c:pt>
                <c:pt idx="213173">
                  <c:v>52.238978787532403</c:v>
                </c:pt>
                <c:pt idx="213174">
                  <c:v>52.2390678973833</c:v>
                </c:pt>
                <c:pt idx="213175">
                  <c:v>52.239157006948801</c:v>
                </c:pt>
                <c:pt idx="213176">
                  <c:v>52.239246116229197</c:v>
                </c:pt>
                <c:pt idx="213177">
                  <c:v>52.239335225224302</c:v>
                </c:pt>
                <c:pt idx="213178">
                  <c:v>52.239424333934203</c:v>
                </c:pt>
                <c:pt idx="213179">
                  <c:v>52.239513442358898</c:v>
                </c:pt>
                <c:pt idx="213180">
                  <c:v>52.239602550498297</c:v>
                </c:pt>
                <c:pt idx="213181">
                  <c:v>52.239691658352498</c:v>
                </c:pt>
                <c:pt idx="213182">
                  <c:v>52.239780765921502</c:v>
                </c:pt>
                <c:pt idx="213183">
                  <c:v>52.239869873205201</c:v>
                </c:pt>
                <c:pt idx="213184">
                  <c:v>52.239958980203802</c:v>
                </c:pt>
                <c:pt idx="213185">
                  <c:v>52.240048086917099</c:v>
                </c:pt>
                <c:pt idx="213186">
                  <c:v>52.240137193345198</c:v>
                </c:pt>
                <c:pt idx="213187">
                  <c:v>52.240226299488</c:v>
                </c:pt>
                <c:pt idx="213188">
                  <c:v>52.240315405345697</c:v>
                </c:pt>
                <c:pt idx="213189">
                  <c:v>52.240404510918097</c:v>
                </c:pt>
                <c:pt idx="213190">
                  <c:v>52.240493616205299</c:v>
                </c:pt>
                <c:pt idx="213191">
                  <c:v>52.240582721207304</c:v>
                </c:pt>
                <c:pt idx="213192">
                  <c:v>52.240671825923997</c:v>
                </c:pt>
                <c:pt idx="213193">
                  <c:v>52.240760930355599</c:v>
                </c:pt>
                <c:pt idx="213194">
                  <c:v>52.240850034501896</c:v>
                </c:pt>
                <c:pt idx="213195">
                  <c:v>52.240939138362997</c:v>
                </c:pt>
                <c:pt idx="213196">
                  <c:v>52.241028241938899</c:v>
                </c:pt>
                <c:pt idx="213197">
                  <c:v>52.241117345229597</c:v>
                </c:pt>
                <c:pt idx="213198">
                  <c:v>52.241206448235097</c:v>
                </c:pt>
                <c:pt idx="213199">
                  <c:v>52.2412955509554</c:v>
                </c:pt>
                <c:pt idx="213200">
                  <c:v>52.241384653390398</c:v>
                </c:pt>
                <c:pt idx="213201">
                  <c:v>52.241473755540298</c:v>
                </c:pt>
                <c:pt idx="213202">
                  <c:v>52.241562857404901</c:v>
                </c:pt>
                <c:pt idx="213203">
                  <c:v>52.241651958984399</c:v>
                </c:pt>
                <c:pt idx="213204">
                  <c:v>52.241741060278599</c:v>
                </c:pt>
                <c:pt idx="213205">
                  <c:v>52.241830161287602</c:v>
                </c:pt>
                <c:pt idx="213206">
                  <c:v>52.2419192620115</c:v>
                </c:pt>
                <c:pt idx="213207">
                  <c:v>52.2420083624501</c:v>
                </c:pt>
                <c:pt idx="213208">
                  <c:v>52.242097462603503</c:v>
                </c:pt>
                <c:pt idx="213209">
                  <c:v>52.242186562471701</c:v>
                </c:pt>
                <c:pt idx="213210">
                  <c:v>52.242275662054702</c:v>
                </c:pt>
                <c:pt idx="213211">
                  <c:v>52.242364761352498</c:v>
                </c:pt>
                <c:pt idx="213212">
                  <c:v>52.242453860365202</c:v>
                </c:pt>
                <c:pt idx="213213">
                  <c:v>52.242542959092603</c:v>
                </c:pt>
                <c:pt idx="213214">
                  <c:v>52.242632057534799</c:v>
                </c:pt>
                <c:pt idx="213215">
                  <c:v>52.242721155691797</c:v>
                </c:pt>
                <c:pt idx="213216">
                  <c:v>52.242810253563597</c:v>
                </c:pt>
                <c:pt idx="213217">
                  <c:v>52.242899351150299</c:v>
                </c:pt>
                <c:pt idx="213218">
                  <c:v>52.242988448451698</c:v>
                </c:pt>
                <c:pt idx="213219">
                  <c:v>52.243077545467997</c:v>
                </c:pt>
                <c:pt idx="213220">
                  <c:v>52.243166642199</c:v>
                </c:pt>
                <c:pt idx="213221">
                  <c:v>52.243255738644898</c:v>
                </c:pt>
                <c:pt idx="213222">
                  <c:v>52.243344834805598</c:v>
                </c:pt>
                <c:pt idx="213223">
                  <c:v>52.243433930681</c:v>
                </c:pt>
                <c:pt idx="213224">
                  <c:v>52.243523026271397</c:v>
                </c:pt>
                <c:pt idx="213225">
                  <c:v>52.243612121576497</c:v>
                </c:pt>
                <c:pt idx="213226">
                  <c:v>52.243701216596399</c:v>
                </c:pt>
                <c:pt idx="213227">
                  <c:v>52.243790311331097</c:v>
                </c:pt>
                <c:pt idx="213228">
                  <c:v>52.243879405780703</c:v>
                </c:pt>
                <c:pt idx="213229">
                  <c:v>52.243968499945098</c:v>
                </c:pt>
                <c:pt idx="213230">
                  <c:v>52.244057593824202</c:v>
                </c:pt>
                <c:pt idx="213231">
                  <c:v>52.244146687418301</c:v>
                </c:pt>
                <c:pt idx="213232">
                  <c:v>52.244235780727102</c:v>
                </c:pt>
                <c:pt idx="213233">
                  <c:v>52.244324873750699</c:v>
                </c:pt>
                <c:pt idx="213234">
                  <c:v>52.244413966489198</c:v>
                </c:pt>
                <c:pt idx="213235">
                  <c:v>52.244503058942499</c:v>
                </c:pt>
                <c:pt idx="213236">
                  <c:v>52.244592151110602</c:v>
                </c:pt>
                <c:pt idx="213237">
                  <c:v>52.244681242993501</c:v>
                </c:pt>
                <c:pt idx="213238">
                  <c:v>52.244770334591301</c:v>
                </c:pt>
                <c:pt idx="213239">
                  <c:v>52.244859425903897</c:v>
                </c:pt>
                <c:pt idx="213240">
                  <c:v>52.244948516931302</c:v>
                </c:pt>
                <c:pt idx="213241">
                  <c:v>52.245037607673602</c:v>
                </c:pt>
                <c:pt idx="213242">
                  <c:v>52.245126698130598</c:v>
                </c:pt>
                <c:pt idx="213243">
                  <c:v>52.245215788302502</c:v>
                </c:pt>
                <c:pt idx="213244">
                  <c:v>52.245304878189302</c:v>
                </c:pt>
                <c:pt idx="213245">
                  <c:v>52.245393967790797</c:v>
                </c:pt>
                <c:pt idx="213246">
                  <c:v>52.245483057107201</c:v>
                </c:pt>
                <c:pt idx="213247">
                  <c:v>52.2455721461384</c:v>
                </c:pt>
                <c:pt idx="213248">
                  <c:v>52.245661234884501</c:v>
                </c:pt>
                <c:pt idx="213249">
                  <c:v>52.245750323345398</c:v>
                </c:pt>
                <c:pt idx="213250">
                  <c:v>52.245839411521096</c:v>
                </c:pt>
                <c:pt idx="213251">
                  <c:v>52.245928499411697</c:v>
                </c:pt>
                <c:pt idx="213252">
                  <c:v>52.2460175870171</c:v>
                </c:pt>
                <c:pt idx="213253">
                  <c:v>52.246106674337398</c:v>
                </c:pt>
                <c:pt idx="213254">
                  <c:v>52.246195761372398</c:v>
                </c:pt>
                <c:pt idx="213255">
                  <c:v>52.2462848481224</c:v>
                </c:pt>
                <c:pt idx="213256">
                  <c:v>52.246373934587098</c:v>
                </c:pt>
                <c:pt idx="213257">
                  <c:v>52.246463020766697</c:v>
                </c:pt>
                <c:pt idx="213258">
                  <c:v>52.246552106661198</c:v>
                </c:pt>
                <c:pt idx="213259">
                  <c:v>52.246641192270502</c:v>
                </c:pt>
                <c:pt idx="213260">
                  <c:v>52.246730277594601</c:v>
                </c:pt>
                <c:pt idx="213261">
                  <c:v>52.246819362633602</c:v>
                </c:pt>
                <c:pt idx="213262">
                  <c:v>52.246908447387398</c:v>
                </c:pt>
                <c:pt idx="213263">
                  <c:v>52.246997531856103</c:v>
                </c:pt>
                <c:pt idx="213264">
                  <c:v>52.247086616039603</c:v>
                </c:pt>
                <c:pt idx="213265">
                  <c:v>52.247175699937998</c:v>
                </c:pt>
                <c:pt idx="213266">
                  <c:v>52.247264783551302</c:v>
                </c:pt>
                <c:pt idx="213267">
                  <c:v>52.247353866879301</c:v>
                </c:pt>
                <c:pt idx="213268">
                  <c:v>52.247442949922302</c:v>
                </c:pt>
                <c:pt idx="213269">
                  <c:v>52.247532032680098</c:v>
                </c:pt>
                <c:pt idx="213270">
                  <c:v>52.247621115152697</c:v>
                </c:pt>
                <c:pt idx="213271">
                  <c:v>52.247710197340197</c:v>
                </c:pt>
                <c:pt idx="213272">
                  <c:v>52.2477992792425</c:v>
                </c:pt>
                <c:pt idx="213273">
                  <c:v>52.247888360859697</c:v>
                </c:pt>
                <c:pt idx="213274">
                  <c:v>52.247977442191797</c:v>
                </c:pt>
                <c:pt idx="213275">
                  <c:v>52.248066523238698</c:v>
                </c:pt>
                <c:pt idx="213276">
                  <c:v>52.248155604000502</c:v>
                </c:pt>
                <c:pt idx="213277">
                  <c:v>52.2482446844772</c:v>
                </c:pt>
                <c:pt idx="213278">
                  <c:v>52.2483337646687</c:v>
                </c:pt>
                <c:pt idx="213279">
                  <c:v>52.248422844575003</c:v>
                </c:pt>
                <c:pt idx="213280">
                  <c:v>52.248511924196301</c:v>
                </c:pt>
                <c:pt idx="213281">
                  <c:v>52.2486010035324</c:v>
                </c:pt>
                <c:pt idx="213282">
                  <c:v>52.248690082583302</c:v>
                </c:pt>
                <c:pt idx="213283">
                  <c:v>52.248779161349098</c:v>
                </c:pt>
                <c:pt idx="213284">
                  <c:v>52.248868239829797</c:v>
                </c:pt>
                <c:pt idx="213285">
                  <c:v>52.248957318025397</c:v>
                </c:pt>
                <c:pt idx="213286">
                  <c:v>52.2490463959358</c:v>
                </c:pt>
                <c:pt idx="213287">
                  <c:v>52.249135473561097</c:v>
                </c:pt>
                <c:pt idx="213288">
                  <c:v>52.249224550901303</c:v>
                </c:pt>
                <c:pt idx="213289">
                  <c:v>52.249313627956298</c:v>
                </c:pt>
                <c:pt idx="213290">
                  <c:v>52.249402704726201</c:v>
                </c:pt>
                <c:pt idx="213291">
                  <c:v>52.249491781210999</c:v>
                </c:pt>
                <c:pt idx="213292">
                  <c:v>52.249580857410699</c:v>
                </c:pt>
                <c:pt idx="213293">
                  <c:v>52.249669933325201</c:v>
                </c:pt>
                <c:pt idx="213294">
                  <c:v>52.249759008954598</c:v>
                </c:pt>
                <c:pt idx="213295">
                  <c:v>52.249848084298897</c:v>
                </c:pt>
                <c:pt idx="213296">
                  <c:v>52.249937159358097</c:v>
                </c:pt>
                <c:pt idx="213297">
                  <c:v>52.2500262341321</c:v>
                </c:pt>
                <c:pt idx="213298">
                  <c:v>52.250115308620998</c:v>
                </c:pt>
                <c:pt idx="213299">
                  <c:v>52.250204382824798</c:v>
                </c:pt>
                <c:pt idx="213300">
                  <c:v>52.250293456743499</c:v>
                </c:pt>
                <c:pt idx="213301">
                  <c:v>52.250382530377102</c:v>
                </c:pt>
                <c:pt idx="213302">
                  <c:v>52.250471603725501</c:v>
                </c:pt>
                <c:pt idx="213303">
                  <c:v>52.250560676788901</c:v>
                </c:pt>
                <c:pt idx="213304">
                  <c:v>52.250649749567103</c:v>
                </c:pt>
                <c:pt idx="213305">
                  <c:v>52.2507388220602</c:v>
                </c:pt>
                <c:pt idx="213306">
                  <c:v>52.250827894268198</c:v>
                </c:pt>
                <c:pt idx="213307">
                  <c:v>52.250916966191099</c:v>
                </c:pt>
                <c:pt idx="213308">
                  <c:v>52.251006037828802</c:v>
                </c:pt>
                <c:pt idx="213309">
                  <c:v>52.251095109181499</c:v>
                </c:pt>
                <c:pt idx="213310">
                  <c:v>52.251184180248998</c:v>
                </c:pt>
                <c:pt idx="213311">
                  <c:v>52.251273251031499</c:v>
                </c:pt>
                <c:pt idx="213312">
                  <c:v>52.251362321528802</c:v>
                </c:pt>
                <c:pt idx="213313">
                  <c:v>52.251451391741</c:v>
                </c:pt>
                <c:pt idx="213314">
                  <c:v>52.251540461668199</c:v>
                </c:pt>
                <c:pt idx="213315">
                  <c:v>52.251629531310201</c:v>
                </c:pt>
                <c:pt idx="213316">
                  <c:v>52.251718600667097</c:v>
                </c:pt>
                <c:pt idx="213317">
                  <c:v>52.251807669738902</c:v>
                </c:pt>
                <c:pt idx="213318">
                  <c:v>52.251896738525602</c:v>
                </c:pt>
                <c:pt idx="213319">
                  <c:v>52.251985807027197</c:v>
                </c:pt>
                <c:pt idx="213320">
                  <c:v>52.2520748752437</c:v>
                </c:pt>
                <c:pt idx="213321">
                  <c:v>52.252163943175098</c:v>
                </c:pt>
                <c:pt idx="213322">
                  <c:v>52.252253010821399</c:v>
                </c:pt>
                <c:pt idx="213323">
                  <c:v>52.2523420781826</c:v>
                </c:pt>
                <c:pt idx="213324">
                  <c:v>52.252431145258697</c:v>
                </c:pt>
                <c:pt idx="213325">
                  <c:v>52.252520212049802</c:v>
                </c:pt>
                <c:pt idx="213326">
                  <c:v>52.252609278555703</c:v>
                </c:pt>
                <c:pt idx="213327">
                  <c:v>52.252698344776498</c:v>
                </c:pt>
                <c:pt idx="213328">
                  <c:v>52.252787410712202</c:v>
                </c:pt>
                <c:pt idx="213329">
                  <c:v>52.2528764763629</c:v>
                </c:pt>
                <c:pt idx="213330">
                  <c:v>52.2529655417284</c:v>
                </c:pt>
                <c:pt idx="213331">
                  <c:v>52.253054606808902</c:v>
                </c:pt>
                <c:pt idx="213332">
                  <c:v>52.253143671604299</c:v>
                </c:pt>
                <c:pt idx="213333">
                  <c:v>52.253232736114597</c:v>
                </c:pt>
                <c:pt idx="213334">
                  <c:v>52.253321800339798</c:v>
                </c:pt>
                <c:pt idx="213335">
                  <c:v>52.2534108642799</c:v>
                </c:pt>
                <c:pt idx="213336">
                  <c:v>52.253499927934897</c:v>
                </c:pt>
                <c:pt idx="213337">
                  <c:v>52.253588991304802</c:v>
                </c:pt>
                <c:pt idx="213338">
                  <c:v>52.253678054389702</c:v>
                </c:pt>
                <c:pt idx="213339">
                  <c:v>52.253767117189398</c:v>
                </c:pt>
                <c:pt idx="213340">
                  <c:v>52.253856179704101</c:v>
                </c:pt>
                <c:pt idx="213341">
                  <c:v>52.2539452419337</c:v>
                </c:pt>
                <c:pt idx="213342">
                  <c:v>52.254034303878299</c:v>
                </c:pt>
                <c:pt idx="213343">
                  <c:v>52.254123365537701</c:v>
                </c:pt>
                <c:pt idx="213344">
                  <c:v>52.254212426912098</c:v>
                </c:pt>
                <c:pt idx="213345">
                  <c:v>52.254301488001403</c:v>
                </c:pt>
                <c:pt idx="213346">
                  <c:v>52.254390548805603</c:v>
                </c:pt>
                <c:pt idx="213347">
                  <c:v>52.254479609324697</c:v>
                </c:pt>
                <c:pt idx="213348">
                  <c:v>52.2545686695588</c:v>
                </c:pt>
                <c:pt idx="213349">
                  <c:v>52.254657729507798</c:v>
                </c:pt>
                <c:pt idx="213350">
                  <c:v>52.254746789171698</c:v>
                </c:pt>
                <c:pt idx="213351">
                  <c:v>52.254835848550599</c:v>
                </c:pt>
                <c:pt idx="213352">
                  <c:v>52.254924907644302</c:v>
                </c:pt>
                <c:pt idx="213353">
                  <c:v>52.255013966452999</c:v>
                </c:pt>
                <c:pt idx="213354">
                  <c:v>52.255103024976698</c:v>
                </c:pt>
                <c:pt idx="213355">
                  <c:v>52.255192083215199</c:v>
                </c:pt>
                <c:pt idx="213356">
                  <c:v>52.255281141168702</c:v>
                </c:pt>
                <c:pt idx="213357">
                  <c:v>52.255370198837198</c:v>
                </c:pt>
                <c:pt idx="213358">
                  <c:v>52.255459256220497</c:v>
                </c:pt>
                <c:pt idx="213359">
                  <c:v>52.255548313318798</c:v>
                </c:pt>
                <c:pt idx="213360">
                  <c:v>52.255637370132099</c:v>
                </c:pt>
                <c:pt idx="213361">
                  <c:v>52.255726426660303</c:v>
                </c:pt>
                <c:pt idx="213362">
                  <c:v>52.255815482903401</c:v>
                </c:pt>
                <c:pt idx="213363">
                  <c:v>52.255904538861401</c:v>
                </c:pt>
                <c:pt idx="213364">
                  <c:v>52.255993594534402</c:v>
                </c:pt>
                <c:pt idx="213365">
                  <c:v>52.256082649922398</c:v>
                </c:pt>
                <c:pt idx="213366">
                  <c:v>52.256171705025203</c:v>
                </c:pt>
                <c:pt idx="213367">
                  <c:v>52.256260759843002</c:v>
                </c:pt>
                <c:pt idx="213368">
                  <c:v>52.256349814375803</c:v>
                </c:pt>
                <c:pt idx="213369">
                  <c:v>52.256438868623498</c:v>
                </c:pt>
                <c:pt idx="213370">
                  <c:v>52.256527922586201</c:v>
                </c:pt>
                <c:pt idx="213371">
                  <c:v>52.2566169762638</c:v>
                </c:pt>
                <c:pt idx="213372">
                  <c:v>52.2567060296563</c:v>
                </c:pt>
                <c:pt idx="213373">
                  <c:v>52.256795082763801</c:v>
                </c:pt>
                <c:pt idx="213374">
                  <c:v>52.256884135586198</c:v>
                </c:pt>
                <c:pt idx="213375">
                  <c:v>52.256973188123602</c:v>
                </c:pt>
                <c:pt idx="213376">
                  <c:v>52.257062240376001</c:v>
                </c:pt>
                <c:pt idx="213377">
                  <c:v>52.257151292343302</c:v>
                </c:pt>
                <c:pt idx="213378">
                  <c:v>52.257240344025497</c:v>
                </c:pt>
                <c:pt idx="213379">
                  <c:v>52.257329395422701</c:v>
                </c:pt>
                <c:pt idx="213380">
                  <c:v>52.257418446534899</c:v>
                </c:pt>
                <c:pt idx="213381">
                  <c:v>52.257507497361999</c:v>
                </c:pt>
                <c:pt idx="213382">
                  <c:v>52.257596547904001</c:v>
                </c:pt>
                <c:pt idx="213383">
                  <c:v>52.257685598161103</c:v>
                </c:pt>
                <c:pt idx="213384">
                  <c:v>52.257774648133001</c:v>
                </c:pt>
                <c:pt idx="213385">
                  <c:v>52.25786369782</c:v>
                </c:pt>
                <c:pt idx="213386">
                  <c:v>52.2579527472219</c:v>
                </c:pt>
                <c:pt idx="213387">
                  <c:v>52.258041796338702</c:v>
                </c:pt>
                <c:pt idx="213388">
                  <c:v>52.258130845170598</c:v>
                </c:pt>
                <c:pt idx="213389">
                  <c:v>52.258219893717303</c:v>
                </c:pt>
                <c:pt idx="213390">
                  <c:v>52.258308941979102</c:v>
                </c:pt>
                <c:pt idx="213391">
                  <c:v>52.258397989955803</c:v>
                </c:pt>
                <c:pt idx="213392">
                  <c:v>52.258487037647498</c:v>
                </c:pt>
                <c:pt idx="213393">
                  <c:v>52.258576085054102</c:v>
                </c:pt>
                <c:pt idx="213394">
                  <c:v>52.2586651321757</c:v>
                </c:pt>
                <c:pt idx="213395">
                  <c:v>52.2587541790123</c:v>
                </c:pt>
                <c:pt idx="213396">
                  <c:v>52.258843225563901</c:v>
                </c:pt>
                <c:pt idx="213397">
                  <c:v>52.258932271830403</c:v>
                </c:pt>
                <c:pt idx="213398">
                  <c:v>52.2590213178119</c:v>
                </c:pt>
                <c:pt idx="213399">
                  <c:v>52.259110363508299</c:v>
                </c:pt>
                <c:pt idx="213400">
                  <c:v>52.259199408919798</c:v>
                </c:pt>
                <c:pt idx="213401">
                  <c:v>52.259288454046199</c:v>
                </c:pt>
                <c:pt idx="213402">
                  <c:v>52.259377498887602</c:v>
                </c:pt>
                <c:pt idx="213403">
                  <c:v>52.259466543443899</c:v>
                </c:pt>
                <c:pt idx="213404">
                  <c:v>52.259555587715298</c:v>
                </c:pt>
                <c:pt idx="213405">
                  <c:v>52.259644631701597</c:v>
                </c:pt>
                <c:pt idx="213406">
                  <c:v>52.259733675402899</c:v>
                </c:pt>
                <c:pt idx="213407">
                  <c:v>52.259822718819102</c:v>
                </c:pt>
                <c:pt idx="213408">
                  <c:v>52.259911761950399</c:v>
                </c:pt>
                <c:pt idx="213409">
                  <c:v>52.260000804796597</c:v>
                </c:pt>
                <c:pt idx="213410">
                  <c:v>52.260089847357797</c:v>
                </c:pt>
                <c:pt idx="213411">
                  <c:v>52.260178889633998</c:v>
                </c:pt>
                <c:pt idx="213412">
                  <c:v>52.260267931625201</c:v>
                </c:pt>
                <c:pt idx="213413">
                  <c:v>52.260356973331298</c:v>
                </c:pt>
                <c:pt idx="213414">
                  <c:v>52.260446014752503</c:v>
                </c:pt>
                <c:pt idx="213415">
                  <c:v>52.260535055888603</c:v>
                </c:pt>
                <c:pt idx="213416">
                  <c:v>52.260624096739697</c:v>
                </c:pt>
                <c:pt idx="213417">
                  <c:v>52.260713137305899</c:v>
                </c:pt>
                <c:pt idx="213418">
                  <c:v>52.260802177586903</c:v>
                </c:pt>
                <c:pt idx="213419">
                  <c:v>52.260891217583001</c:v>
                </c:pt>
                <c:pt idx="213420">
                  <c:v>52.260980257294101</c:v>
                </c:pt>
                <c:pt idx="213421">
                  <c:v>52.261069296720201</c:v>
                </c:pt>
                <c:pt idx="213422">
                  <c:v>52.261158335861197</c:v>
                </c:pt>
                <c:pt idx="213423">
                  <c:v>52.2612473747173</c:v>
                </c:pt>
                <c:pt idx="213424">
                  <c:v>52.261336413288397</c:v>
                </c:pt>
                <c:pt idx="213425">
                  <c:v>52.261425451574397</c:v>
                </c:pt>
                <c:pt idx="213426">
                  <c:v>52.261514489575397</c:v>
                </c:pt>
                <c:pt idx="213427">
                  <c:v>52.261603527291498</c:v>
                </c:pt>
                <c:pt idx="213428">
                  <c:v>52.261692564722502</c:v>
                </c:pt>
                <c:pt idx="213429">
                  <c:v>52.261781601868599</c:v>
                </c:pt>
                <c:pt idx="213430">
                  <c:v>52.261870638729597</c:v>
                </c:pt>
                <c:pt idx="213431">
                  <c:v>52.261959675305597</c:v>
                </c:pt>
                <c:pt idx="213432">
                  <c:v>52.262048711596698</c:v>
                </c:pt>
                <c:pt idx="213433">
                  <c:v>52.262137747602701</c:v>
                </c:pt>
                <c:pt idx="213434">
                  <c:v>52.262226783323797</c:v>
                </c:pt>
                <c:pt idx="213435">
                  <c:v>52.262315818759802</c:v>
                </c:pt>
                <c:pt idx="213436">
                  <c:v>52.262404853910901</c:v>
                </c:pt>
                <c:pt idx="213437">
                  <c:v>52.262493888776902</c:v>
                </c:pt>
                <c:pt idx="213438">
                  <c:v>52.262582923358003</c:v>
                </c:pt>
                <c:pt idx="213439">
                  <c:v>52.262671957654099</c:v>
                </c:pt>
                <c:pt idx="213440">
                  <c:v>52.262760991665203</c:v>
                </c:pt>
                <c:pt idx="213441">
                  <c:v>52.262850025391302</c:v>
                </c:pt>
                <c:pt idx="213442">
                  <c:v>52.262939058832401</c:v>
                </c:pt>
                <c:pt idx="213443">
                  <c:v>52.263028091988502</c:v>
                </c:pt>
                <c:pt idx="213444">
                  <c:v>52.263117124859598</c:v>
                </c:pt>
                <c:pt idx="213445">
                  <c:v>52.263206157445801</c:v>
                </c:pt>
                <c:pt idx="213446">
                  <c:v>52.263295189746998</c:v>
                </c:pt>
                <c:pt idx="213447">
                  <c:v>52.263384221763097</c:v>
                </c:pt>
                <c:pt idx="213448">
                  <c:v>52.263473253494297</c:v>
                </c:pt>
                <c:pt idx="213449">
                  <c:v>52.263562284940498</c:v>
                </c:pt>
                <c:pt idx="213450">
                  <c:v>52.2636513161018</c:v>
                </c:pt>
                <c:pt idx="213451">
                  <c:v>52.263740346977997</c:v>
                </c:pt>
                <c:pt idx="213452">
                  <c:v>52.263829377569301</c:v>
                </c:pt>
                <c:pt idx="213453">
                  <c:v>52.2639184078756</c:v>
                </c:pt>
                <c:pt idx="213454">
                  <c:v>52.2640074378969</c:v>
                </c:pt>
                <c:pt idx="213455">
                  <c:v>52.264096467633202</c:v>
                </c:pt>
                <c:pt idx="213456">
                  <c:v>52.264185497084597</c:v>
                </c:pt>
                <c:pt idx="213457">
                  <c:v>52.264274526251</c:v>
                </c:pt>
                <c:pt idx="213458">
                  <c:v>52.264363555132398</c:v>
                </c:pt>
                <c:pt idx="213459">
                  <c:v>52.264452583728797</c:v>
                </c:pt>
                <c:pt idx="213460">
                  <c:v>52.264541612040297</c:v>
                </c:pt>
                <c:pt idx="213461">
                  <c:v>52.264630640066798</c:v>
                </c:pt>
                <c:pt idx="213462">
                  <c:v>52.264719667808301</c:v>
                </c:pt>
                <c:pt idx="213463">
                  <c:v>52.264808695264797</c:v>
                </c:pt>
                <c:pt idx="213464">
                  <c:v>52.264897722436402</c:v>
                </c:pt>
                <c:pt idx="213465">
                  <c:v>52.264986749323</c:v>
                </c:pt>
                <c:pt idx="213466">
                  <c:v>52.2650757759247</c:v>
                </c:pt>
                <c:pt idx="213467">
                  <c:v>52.265164802241301</c:v>
                </c:pt>
                <c:pt idx="213468">
                  <c:v>52.265253828273103</c:v>
                </c:pt>
                <c:pt idx="213469">
                  <c:v>52.265342854019799</c:v>
                </c:pt>
                <c:pt idx="213470">
                  <c:v>52.265431879481604</c:v>
                </c:pt>
                <c:pt idx="213471">
                  <c:v>52.265520904658402</c:v>
                </c:pt>
                <c:pt idx="213472">
                  <c:v>52.265609929550301</c:v>
                </c:pt>
                <c:pt idx="213473">
                  <c:v>52.265698954157202</c:v>
                </c:pt>
                <c:pt idx="213474">
                  <c:v>52.265787978479104</c:v>
                </c:pt>
                <c:pt idx="213475">
                  <c:v>52.265877002516099</c:v>
                </c:pt>
                <c:pt idx="213476">
                  <c:v>52.265966026268103</c:v>
                </c:pt>
                <c:pt idx="213477">
                  <c:v>52.266055049735201</c:v>
                </c:pt>
                <c:pt idx="213478">
                  <c:v>52.266144072917299</c:v>
                </c:pt>
                <c:pt idx="213479">
                  <c:v>52.266233095814499</c:v>
                </c:pt>
                <c:pt idx="213480">
                  <c:v>52.2663221184267</c:v>
                </c:pt>
                <c:pt idx="213481">
                  <c:v>52.266411140753902</c:v>
                </c:pt>
                <c:pt idx="213482">
                  <c:v>52.266500162796198</c:v>
                </c:pt>
                <c:pt idx="213483">
                  <c:v>52.266589184553602</c:v>
                </c:pt>
                <c:pt idx="213484">
                  <c:v>52.266678206026</c:v>
                </c:pt>
                <c:pt idx="213485">
                  <c:v>52.2667672272134</c:v>
                </c:pt>
                <c:pt idx="213486">
                  <c:v>52.2668562481159</c:v>
                </c:pt>
                <c:pt idx="213487">
                  <c:v>52.266945268733501</c:v>
                </c:pt>
                <c:pt idx="213488">
                  <c:v>52.267034289065997</c:v>
                </c:pt>
                <c:pt idx="213489">
                  <c:v>52.2671233091137</c:v>
                </c:pt>
                <c:pt idx="213490">
                  <c:v>52.267212328876397</c:v>
                </c:pt>
                <c:pt idx="213491">
                  <c:v>52.267301348354202</c:v>
                </c:pt>
                <c:pt idx="213492">
                  <c:v>52.267390367547002</c:v>
                </c:pt>
                <c:pt idx="213493">
                  <c:v>52.267479386454902</c:v>
                </c:pt>
                <c:pt idx="213494">
                  <c:v>52.267568405077803</c:v>
                </c:pt>
                <c:pt idx="213495">
                  <c:v>52.267657423415798</c:v>
                </c:pt>
                <c:pt idx="213496">
                  <c:v>52.267746441468901</c:v>
                </c:pt>
                <c:pt idx="213497">
                  <c:v>52.267835459236998</c:v>
                </c:pt>
                <c:pt idx="213498">
                  <c:v>52.267924476720196</c:v>
                </c:pt>
                <c:pt idx="213499">
                  <c:v>52.268013493918403</c:v>
                </c:pt>
                <c:pt idx="213500">
                  <c:v>52.268102510831703</c:v>
                </c:pt>
                <c:pt idx="213501">
                  <c:v>52.268191527460097</c:v>
                </c:pt>
                <c:pt idx="213502">
                  <c:v>52.268280543803499</c:v>
                </c:pt>
                <c:pt idx="213503">
                  <c:v>52.268369559862002</c:v>
                </c:pt>
                <c:pt idx="213504">
                  <c:v>52.268458575635599</c:v>
                </c:pt>
                <c:pt idx="213505">
                  <c:v>52.268547591124197</c:v>
                </c:pt>
                <c:pt idx="213506">
                  <c:v>52.268636606327902</c:v>
                </c:pt>
                <c:pt idx="213507">
                  <c:v>52.268725621246702</c:v>
                </c:pt>
                <c:pt idx="213508">
                  <c:v>52.268814635880602</c:v>
                </c:pt>
                <c:pt idx="213509">
                  <c:v>52.268903650229497</c:v>
                </c:pt>
                <c:pt idx="213510">
                  <c:v>52.268992664293499</c:v>
                </c:pt>
                <c:pt idx="213511">
                  <c:v>52.269081678072602</c:v>
                </c:pt>
                <c:pt idx="213512">
                  <c:v>52.2691706915667</c:v>
                </c:pt>
                <c:pt idx="213513">
                  <c:v>52.269259704775898</c:v>
                </c:pt>
                <c:pt idx="213514">
                  <c:v>52.269348717700197</c:v>
                </c:pt>
                <c:pt idx="213515">
                  <c:v>52.269437730339597</c:v>
                </c:pt>
                <c:pt idx="213516">
                  <c:v>52.269526742693998</c:v>
                </c:pt>
                <c:pt idx="213517">
                  <c:v>52.269615754763599</c:v>
                </c:pt>
                <c:pt idx="213518">
                  <c:v>52.269704766548202</c:v>
                </c:pt>
                <c:pt idx="213519">
                  <c:v>52.269793778047898</c:v>
                </c:pt>
                <c:pt idx="213520">
                  <c:v>52.269882789262702</c:v>
                </c:pt>
                <c:pt idx="213521">
                  <c:v>52.269971800192501</c:v>
                </c:pt>
                <c:pt idx="213522">
                  <c:v>52.270060810837499</c:v>
                </c:pt>
                <c:pt idx="213523">
                  <c:v>52.270149821197499</c:v>
                </c:pt>
                <c:pt idx="213524">
                  <c:v>52.2702388312726</c:v>
                </c:pt>
                <c:pt idx="213525">
                  <c:v>52.270327841062802</c:v>
                </c:pt>
                <c:pt idx="213526">
                  <c:v>52.270416850568097</c:v>
                </c:pt>
                <c:pt idx="213527">
                  <c:v>52.2705058597885</c:v>
                </c:pt>
                <c:pt idx="213528">
                  <c:v>52.270594868723897</c:v>
                </c:pt>
                <c:pt idx="213529">
                  <c:v>52.270683877374502</c:v>
                </c:pt>
                <c:pt idx="213530">
                  <c:v>52.270772885740101</c:v>
                </c:pt>
                <c:pt idx="213531">
                  <c:v>52.2708618938209</c:v>
                </c:pt>
                <c:pt idx="213532">
                  <c:v>52.2709509016167</c:v>
                </c:pt>
                <c:pt idx="213533">
                  <c:v>52.271039909127602</c:v>
                </c:pt>
                <c:pt idx="213534">
                  <c:v>52.271128916353597</c:v>
                </c:pt>
                <c:pt idx="213535">
                  <c:v>52.271217923294799</c:v>
                </c:pt>
                <c:pt idx="213536">
                  <c:v>52.271306929951002</c:v>
                </c:pt>
                <c:pt idx="213537">
                  <c:v>52.2713959363223</c:v>
                </c:pt>
                <c:pt idx="213538">
                  <c:v>52.271484942408698</c:v>
                </c:pt>
                <c:pt idx="213539">
                  <c:v>52.271573948210197</c:v>
                </c:pt>
                <c:pt idx="213540">
                  <c:v>52.271662953726803</c:v>
                </c:pt>
                <c:pt idx="213541">
                  <c:v>52.271751958958497</c:v>
                </c:pt>
                <c:pt idx="213542">
                  <c:v>52.271840963905298</c:v>
                </c:pt>
                <c:pt idx="213543">
                  <c:v>52.271929968567299</c:v>
                </c:pt>
                <c:pt idx="213544">
                  <c:v>52.272018972944302</c:v>
                </c:pt>
                <c:pt idx="213545">
                  <c:v>52.272107977036399</c:v>
                </c:pt>
                <c:pt idx="213546">
                  <c:v>52.272196980843603</c:v>
                </c:pt>
                <c:pt idx="213547">
                  <c:v>52.272285984366</c:v>
                </c:pt>
                <c:pt idx="213548">
                  <c:v>52.272374987603399</c:v>
                </c:pt>
                <c:pt idx="213549">
                  <c:v>52.272463990555998</c:v>
                </c:pt>
                <c:pt idx="213550">
                  <c:v>52.272552993223599</c:v>
                </c:pt>
                <c:pt idx="213551">
                  <c:v>52.272641995606399</c:v>
                </c:pt>
                <c:pt idx="213552">
                  <c:v>52.272730997704301</c:v>
                </c:pt>
                <c:pt idx="213553">
                  <c:v>52.272819999517303</c:v>
                </c:pt>
                <c:pt idx="213554">
                  <c:v>52.272909001045399</c:v>
                </c:pt>
                <c:pt idx="213555">
                  <c:v>52.272998002288602</c:v>
                </c:pt>
                <c:pt idx="213556">
                  <c:v>52.273087003246999</c:v>
                </c:pt>
                <c:pt idx="213557">
                  <c:v>52.273176003920398</c:v>
                </c:pt>
                <c:pt idx="213558">
                  <c:v>52.273265004309003</c:v>
                </c:pt>
                <c:pt idx="213559">
                  <c:v>52.273354004412703</c:v>
                </c:pt>
                <c:pt idx="213560">
                  <c:v>52.273443004231503</c:v>
                </c:pt>
                <c:pt idx="213561">
                  <c:v>52.273532003765403</c:v>
                </c:pt>
                <c:pt idx="213562">
                  <c:v>52.273621003014497</c:v>
                </c:pt>
                <c:pt idx="213563">
                  <c:v>52.2737100019786</c:v>
                </c:pt>
                <c:pt idx="213564">
                  <c:v>52.273799000657903</c:v>
                </c:pt>
                <c:pt idx="213565">
                  <c:v>52.273887999052299</c:v>
                </c:pt>
                <c:pt idx="213566">
                  <c:v>52.273976997161903</c:v>
                </c:pt>
                <c:pt idx="213567">
                  <c:v>52.274065994986501</c:v>
                </c:pt>
                <c:pt idx="213568">
                  <c:v>52.274154992526299</c:v>
                </c:pt>
                <c:pt idx="213569">
                  <c:v>52.274243989781198</c:v>
                </c:pt>
                <c:pt idx="213570">
                  <c:v>52.274332986751297</c:v>
                </c:pt>
                <c:pt idx="213571">
                  <c:v>52.274421983436497</c:v>
                </c:pt>
                <c:pt idx="213572">
                  <c:v>52.274510979836798</c:v>
                </c:pt>
                <c:pt idx="213573">
                  <c:v>52.274599975952199</c:v>
                </c:pt>
                <c:pt idx="213574">
                  <c:v>52.274688971782801</c:v>
                </c:pt>
                <c:pt idx="213575">
                  <c:v>52.274777967328497</c:v>
                </c:pt>
                <c:pt idx="213576">
                  <c:v>52.2748669625893</c:v>
                </c:pt>
                <c:pt idx="213577">
                  <c:v>52.274955957565197</c:v>
                </c:pt>
                <c:pt idx="213578">
                  <c:v>52.275044952256302</c:v>
                </c:pt>
                <c:pt idx="213579">
                  <c:v>52.275133946662599</c:v>
                </c:pt>
                <c:pt idx="213580">
                  <c:v>52.275222940783998</c:v>
                </c:pt>
                <c:pt idx="213581">
                  <c:v>52.275311934620497</c:v>
                </c:pt>
                <c:pt idx="213582">
                  <c:v>52.275400928172097</c:v>
                </c:pt>
                <c:pt idx="213583">
                  <c:v>52.275489921438897</c:v>
                </c:pt>
                <c:pt idx="213584">
                  <c:v>52.275578914420798</c:v>
                </c:pt>
                <c:pt idx="213585">
                  <c:v>52.275667907117899</c:v>
                </c:pt>
                <c:pt idx="213586">
                  <c:v>52.275756899530101</c:v>
                </c:pt>
                <c:pt idx="213587">
                  <c:v>52.275845891657497</c:v>
                </c:pt>
                <c:pt idx="213588">
                  <c:v>52.2759348835</c:v>
                </c:pt>
                <c:pt idx="213589">
                  <c:v>52.276023875057597</c:v>
                </c:pt>
                <c:pt idx="213590">
                  <c:v>52.276112866330401</c:v>
                </c:pt>
                <c:pt idx="213591">
                  <c:v>52.276201857318298</c:v>
                </c:pt>
                <c:pt idx="213592">
                  <c:v>52.276290848021397</c:v>
                </c:pt>
                <c:pt idx="213593">
                  <c:v>52.276379838439603</c:v>
                </c:pt>
                <c:pt idx="213594">
                  <c:v>52.276468828573002</c:v>
                </c:pt>
                <c:pt idx="213595">
                  <c:v>52.276557818421601</c:v>
                </c:pt>
                <c:pt idx="213596">
                  <c:v>52.276646807985202</c:v>
                </c:pt>
                <c:pt idx="213597">
                  <c:v>52.276735797264102</c:v>
                </c:pt>
                <c:pt idx="213598">
                  <c:v>52.276824786258103</c:v>
                </c:pt>
                <c:pt idx="213599">
                  <c:v>52.276913774967198</c:v>
                </c:pt>
                <c:pt idx="213600">
                  <c:v>52.277002763391501</c:v>
                </c:pt>
                <c:pt idx="213601">
                  <c:v>52.277091751531003</c:v>
                </c:pt>
                <c:pt idx="213602">
                  <c:v>52.277180739385599</c:v>
                </c:pt>
                <c:pt idx="213603">
                  <c:v>52.277269726955403</c:v>
                </c:pt>
                <c:pt idx="213604">
                  <c:v>52.2773587142403</c:v>
                </c:pt>
                <c:pt idx="213605">
                  <c:v>52.277447701240398</c:v>
                </c:pt>
                <c:pt idx="213606">
                  <c:v>52.277536687955603</c:v>
                </c:pt>
                <c:pt idx="213607">
                  <c:v>52.277625674386002</c:v>
                </c:pt>
                <c:pt idx="213608">
                  <c:v>52.277714660531601</c:v>
                </c:pt>
                <c:pt idx="213609">
                  <c:v>52.2778036463923</c:v>
                </c:pt>
                <c:pt idx="213610">
                  <c:v>52.2778926319682</c:v>
                </c:pt>
                <c:pt idx="213611">
                  <c:v>52.2779816172593</c:v>
                </c:pt>
                <c:pt idx="213612">
                  <c:v>52.278070602265501</c:v>
                </c:pt>
                <c:pt idx="213613">
                  <c:v>52.278159586986902</c:v>
                </c:pt>
                <c:pt idx="213614">
                  <c:v>52.278248571423497</c:v>
                </c:pt>
                <c:pt idx="213615">
                  <c:v>52.278337555575199</c:v>
                </c:pt>
                <c:pt idx="213616">
                  <c:v>52.278426539442101</c:v>
                </c:pt>
                <c:pt idx="213617">
                  <c:v>52.278515523024197</c:v>
                </c:pt>
                <c:pt idx="213618">
                  <c:v>52.2786045063215</c:v>
                </c:pt>
                <c:pt idx="213619">
                  <c:v>52.278693489333897</c:v>
                </c:pt>
                <c:pt idx="213620">
                  <c:v>52.278782472061501</c:v>
                </c:pt>
                <c:pt idx="213621">
                  <c:v>52.278871454504198</c:v>
                </c:pt>
                <c:pt idx="213622">
                  <c:v>52.278960436662203</c:v>
                </c:pt>
                <c:pt idx="213623">
                  <c:v>52.279049418535301</c:v>
                </c:pt>
                <c:pt idx="213624">
                  <c:v>52.2791384001236</c:v>
                </c:pt>
                <c:pt idx="213625">
                  <c:v>52.279227381427098</c:v>
                </c:pt>
                <c:pt idx="213626">
                  <c:v>52.279316362445698</c:v>
                </c:pt>
                <c:pt idx="213627">
                  <c:v>52.279405343179597</c:v>
                </c:pt>
                <c:pt idx="213628">
                  <c:v>52.279494323628597</c:v>
                </c:pt>
                <c:pt idx="213629">
                  <c:v>52.279583303792798</c:v>
                </c:pt>
                <c:pt idx="213630">
                  <c:v>52.279672283672099</c:v>
                </c:pt>
                <c:pt idx="213631">
                  <c:v>52.2797612632667</c:v>
                </c:pt>
                <c:pt idx="213632">
                  <c:v>52.279850242576401</c:v>
                </c:pt>
                <c:pt idx="213633">
                  <c:v>52.279939221601303</c:v>
                </c:pt>
                <c:pt idx="213634">
                  <c:v>52.280028200341498</c:v>
                </c:pt>
                <c:pt idx="213635">
                  <c:v>52.2801171787968</c:v>
                </c:pt>
                <c:pt idx="213636">
                  <c:v>52.280206156967303</c:v>
                </c:pt>
                <c:pt idx="213637">
                  <c:v>52.280295134852899</c:v>
                </c:pt>
                <c:pt idx="213638">
                  <c:v>52.280384112453802</c:v>
                </c:pt>
                <c:pt idx="213639">
                  <c:v>52.280473089769899</c:v>
                </c:pt>
                <c:pt idx="213640">
                  <c:v>52.280562066801103</c:v>
                </c:pt>
                <c:pt idx="213641">
                  <c:v>52.2806510435476</c:v>
                </c:pt>
                <c:pt idx="213642">
                  <c:v>52.280740020009198</c:v>
                </c:pt>
                <c:pt idx="213643">
                  <c:v>52.280828996186003</c:v>
                </c:pt>
                <c:pt idx="213644">
                  <c:v>52.2809179720781</c:v>
                </c:pt>
                <c:pt idx="213645">
                  <c:v>52.281006947685299</c:v>
                </c:pt>
                <c:pt idx="213646">
                  <c:v>52.281095923007697</c:v>
                </c:pt>
                <c:pt idx="213647">
                  <c:v>52.281184898045296</c:v>
                </c:pt>
                <c:pt idx="213648">
                  <c:v>52.281273872798103</c:v>
                </c:pt>
                <c:pt idx="213649">
                  <c:v>52.281362847266102</c:v>
                </c:pt>
                <c:pt idx="213650">
                  <c:v>52.281451821449402</c:v>
                </c:pt>
                <c:pt idx="213651">
                  <c:v>52.281540795347802</c:v>
                </c:pt>
                <c:pt idx="213652">
                  <c:v>52.281629768961402</c:v>
                </c:pt>
                <c:pt idx="213653">
                  <c:v>52.281718742290202</c:v>
                </c:pt>
                <c:pt idx="213654">
                  <c:v>52.281807715334203</c:v>
                </c:pt>
                <c:pt idx="213655">
                  <c:v>52.281896688093497</c:v>
                </c:pt>
                <c:pt idx="213656">
                  <c:v>52.281985660567898</c:v>
                </c:pt>
                <c:pt idx="213657">
                  <c:v>52.282074632757599</c:v>
                </c:pt>
                <c:pt idx="213658">
                  <c:v>52.282163604662401</c:v>
                </c:pt>
                <c:pt idx="213659">
                  <c:v>52.282252576282502</c:v>
                </c:pt>
                <c:pt idx="213660">
                  <c:v>52.282341547617698</c:v>
                </c:pt>
                <c:pt idx="213661">
                  <c:v>52.2824305186682</c:v>
                </c:pt>
                <c:pt idx="213662">
                  <c:v>52.282519489433902</c:v>
                </c:pt>
                <c:pt idx="213663">
                  <c:v>52.282608459914798</c:v>
                </c:pt>
                <c:pt idx="213664">
                  <c:v>52.2826974301109</c:v>
                </c:pt>
                <c:pt idx="213665">
                  <c:v>52.282786400022303</c:v>
                </c:pt>
                <c:pt idx="213666">
                  <c:v>52.282875369648799</c:v>
                </c:pt>
                <c:pt idx="213667">
                  <c:v>52.282964338990602</c:v>
                </c:pt>
                <c:pt idx="213668">
                  <c:v>52.283053308047599</c:v>
                </c:pt>
                <c:pt idx="213669">
                  <c:v>52.283142276819802</c:v>
                </c:pt>
                <c:pt idx="213670">
                  <c:v>52.283231245307199</c:v>
                </c:pt>
                <c:pt idx="213671">
                  <c:v>52.283320213509803</c:v>
                </c:pt>
                <c:pt idx="213672">
                  <c:v>52.2834091814277</c:v>
                </c:pt>
                <c:pt idx="213673">
                  <c:v>52.283498149060797</c:v>
                </c:pt>
                <c:pt idx="213674">
                  <c:v>52.283587116409102</c:v>
                </c:pt>
                <c:pt idx="213675">
                  <c:v>52.283676083472599</c:v>
                </c:pt>
                <c:pt idx="213676">
                  <c:v>52.283765050251397</c:v>
                </c:pt>
                <c:pt idx="213677">
                  <c:v>52.283854016745302</c:v>
                </c:pt>
                <c:pt idx="213678">
                  <c:v>52.2839429829545</c:v>
                </c:pt>
                <c:pt idx="213679">
                  <c:v>52.284031948878997</c:v>
                </c:pt>
                <c:pt idx="213680">
                  <c:v>52.284120914518603</c:v>
                </c:pt>
                <c:pt idx="213681">
                  <c:v>52.284209879873501</c:v>
                </c:pt>
                <c:pt idx="213682">
                  <c:v>52.284298844943599</c:v>
                </c:pt>
                <c:pt idx="213683">
                  <c:v>52.284387809728997</c:v>
                </c:pt>
                <c:pt idx="213684">
                  <c:v>52.284476774229603</c:v>
                </c:pt>
                <c:pt idx="213685">
                  <c:v>52.284565738445401</c:v>
                </c:pt>
                <c:pt idx="213686">
                  <c:v>52.2846547023764</c:v>
                </c:pt>
                <c:pt idx="213687">
                  <c:v>52.284743666022699</c:v>
                </c:pt>
                <c:pt idx="213688">
                  <c:v>52.284832629384198</c:v>
                </c:pt>
                <c:pt idx="213689">
                  <c:v>52.284921592460996</c:v>
                </c:pt>
                <c:pt idx="213690">
                  <c:v>52.285010555253002</c:v>
                </c:pt>
                <c:pt idx="213691">
                  <c:v>52.285099517760202</c:v>
                </c:pt>
                <c:pt idx="213692">
                  <c:v>52.2851884799827</c:v>
                </c:pt>
                <c:pt idx="213693">
                  <c:v>52.2852774419204</c:v>
                </c:pt>
                <c:pt idx="213694">
                  <c:v>52.285366403573299</c:v>
                </c:pt>
                <c:pt idx="213695">
                  <c:v>52.285455364941498</c:v>
                </c:pt>
                <c:pt idx="213696">
                  <c:v>52.285544326024898</c:v>
                </c:pt>
                <c:pt idx="213697">
                  <c:v>52.285633286823597</c:v>
                </c:pt>
                <c:pt idx="213698">
                  <c:v>52.285722247337503</c:v>
                </c:pt>
                <c:pt idx="213699">
                  <c:v>52.285811207566702</c:v>
                </c:pt>
                <c:pt idx="213700">
                  <c:v>52.285900167511102</c:v>
                </c:pt>
                <c:pt idx="213701">
                  <c:v>52.285989127170801</c:v>
                </c:pt>
                <c:pt idx="213702">
                  <c:v>52.2860780865457</c:v>
                </c:pt>
                <c:pt idx="213703">
                  <c:v>52.2861670456358</c:v>
                </c:pt>
                <c:pt idx="213704">
                  <c:v>52.286256004441199</c:v>
                </c:pt>
                <c:pt idx="213705">
                  <c:v>52.286344962961898</c:v>
                </c:pt>
                <c:pt idx="213706">
                  <c:v>52.286433921197798</c:v>
                </c:pt>
                <c:pt idx="213707">
                  <c:v>52.286522879148897</c:v>
                </c:pt>
                <c:pt idx="213708">
                  <c:v>52.286611836815403</c:v>
                </c:pt>
                <c:pt idx="213709">
                  <c:v>52.286700794197003</c:v>
                </c:pt>
                <c:pt idx="213710">
                  <c:v>52.286789751293902</c:v>
                </c:pt>
                <c:pt idx="213711">
                  <c:v>52.286878708106101</c:v>
                </c:pt>
                <c:pt idx="213712">
                  <c:v>52.2869676646336</c:v>
                </c:pt>
                <c:pt idx="213713">
                  <c:v>52.2870566208762</c:v>
                </c:pt>
                <c:pt idx="213714">
                  <c:v>52.287145576834199</c:v>
                </c:pt>
                <c:pt idx="213715">
                  <c:v>52.287234532507398</c:v>
                </c:pt>
                <c:pt idx="213716">
                  <c:v>52.287323487895897</c:v>
                </c:pt>
                <c:pt idx="213717">
                  <c:v>52.287412442999603</c:v>
                </c:pt>
                <c:pt idx="213718">
                  <c:v>52.287501397818602</c:v>
                </c:pt>
                <c:pt idx="213719">
                  <c:v>52.2875903523529</c:v>
                </c:pt>
                <c:pt idx="213720">
                  <c:v>52.287679306602399</c:v>
                </c:pt>
                <c:pt idx="213721">
                  <c:v>52.287768260567198</c:v>
                </c:pt>
                <c:pt idx="213722">
                  <c:v>52.287857214247303</c:v>
                </c:pt>
                <c:pt idx="213723">
                  <c:v>52.287946167642602</c:v>
                </c:pt>
                <c:pt idx="213724">
                  <c:v>52.2880351207532</c:v>
                </c:pt>
                <c:pt idx="213725">
                  <c:v>52.288124073578999</c:v>
                </c:pt>
                <c:pt idx="213726">
                  <c:v>52.288213026120197</c:v>
                </c:pt>
                <c:pt idx="213727">
                  <c:v>52.288301978376602</c:v>
                </c:pt>
                <c:pt idx="213728">
                  <c:v>52.2883909303482</c:v>
                </c:pt>
                <c:pt idx="213729">
                  <c:v>52.288479882035197</c:v>
                </c:pt>
                <c:pt idx="213730">
                  <c:v>52.288568833437402</c:v>
                </c:pt>
                <c:pt idx="213731">
                  <c:v>52.2886577845549</c:v>
                </c:pt>
                <c:pt idx="213732">
                  <c:v>52.288746735387697</c:v>
                </c:pt>
                <c:pt idx="213733">
                  <c:v>52.288835685935702</c:v>
                </c:pt>
                <c:pt idx="213734">
                  <c:v>52.288924636199098</c:v>
                </c:pt>
                <c:pt idx="213735">
                  <c:v>52.289013586177703</c:v>
                </c:pt>
                <c:pt idx="213736">
                  <c:v>52.2891025358715</c:v>
                </c:pt>
                <c:pt idx="213737">
                  <c:v>52.289191485280703</c:v>
                </c:pt>
                <c:pt idx="213738">
                  <c:v>52.2892804344051</c:v>
                </c:pt>
                <c:pt idx="213739">
                  <c:v>52.289369383244903</c:v>
                </c:pt>
                <c:pt idx="213740">
                  <c:v>52.289458331799899</c:v>
                </c:pt>
                <c:pt idx="213741">
                  <c:v>52.289547280070202</c:v>
                </c:pt>
                <c:pt idx="213742">
                  <c:v>52.289636228055699</c:v>
                </c:pt>
                <c:pt idx="213743">
                  <c:v>52.289725175756601</c:v>
                </c:pt>
                <c:pt idx="213744">
                  <c:v>52.289814123172803</c:v>
                </c:pt>
                <c:pt idx="213745">
                  <c:v>52.289903070304199</c:v>
                </c:pt>
                <c:pt idx="213746">
                  <c:v>52.289992017150901</c:v>
                </c:pt>
                <c:pt idx="213747">
                  <c:v>52.290080963712903</c:v>
                </c:pt>
                <c:pt idx="213748">
                  <c:v>52.290169909990198</c:v>
                </c:pt>
                <c:pt idx="213749">
                  <c:v>52.290258855982799</c:v>
                </c:pt>
                <c:pt idx="213750">
                  <c:v>52.2903478016907</c:v>
                </c:pt>
                <c:pt idx="213751">
                  <c:v>52.290436747113901</c:v>
                </c:pt>
                <c:pt idx="213752">
                  <c:v>52.290525692252302</c:v>
                </c:pt>
                <c:pt idx="213753">
                  <c:v>52.290614637106103</c:v>
                </c:pt>
                <c:pt idx="213754">
                  <c:v>52.290703581675203</c:v>
                </c:pt>
                <c:pt idx="213755">
                  <c:v>52.290792525959503</c:v>
                </c:pt>
                <c:pt idx="213756">
                  <c:v>52.290881469959203</c:v>
                </c:pt>
                <c:pt idx="213757">
                  <c:v>52.290970413674103</c:v>
                </c:pt>
                <c:pt idx="213758">
                  <c:v>52.291059357104402</c:v>
                </c:pt>
                <c:pt idx="213759">
                  <c:v>52.291148300249901</c:v>
                </c:pt>
                <c:pt idx="213760">
                  <c:v>52.2912372431108</c:v>
                </c:pt>
                <c:pt idx="213761">
                  <c:v>52.291326185686898</c:v>
                </c:pt>
                <c:pt idx="213762">
                  <c:v>52.291415127978397</c:v>
                </c:pt>
                <c:pt idx="213763">
                  <c:v>52.291504069985102</c:v>
                </c:pt>
                <c:pt idx="213764">
                  <c:v>52.291593011707199</c:v>
                </c:pt>
                <c:pt idx="213765">
                  <c:v>52.291681953144597</c:v>
                </c:pt>
                <c:pt idx="213766">
                  <c:v>52.291770894297301</c:v>
                </c:pt>
                <c:pt idx="213767">
                  <c:v>52.291859835165198</c:v>
                </c:pt>
                <c:pt idx="213768">
                  <c:v>52.291948775748502</c:v>
                </c:pt>
                <c:pt idx="213769">
                  <c:v>52.292037716047098</c:v>
                </c:pt>
                <c:pt idx="213770">
                  <c:v>52.2921266560611</c:v>
                </c:pt>
                <c:pt idx="213771">
                  <c:v>52.292215595790303</c:v>
                </c:pt>
                <c:pt idx="213772">
                  <c:v>52.292304535234798</c:v>
                </c:pt>
                <c:pt idx="213773">
                  <c:v>52.2923934743947</c:v>
                </c:pt>
                <c:pt idx="213774">
                  <c:v>52.292482413269802</c:v>
                </c:pt>
                <c:pt idx="213775">
                  <c:v>52.292571351860303</c:v>
                </c:pt>
                <c:pt idx="213776">
                  <c:v>52.292660290166097</c:v>
                </c:pt>
                <c:pt idx="213777">
                  <c:v>52.292749228187198</c:v>
                </c:pt>
                <c:pt idx="213778">
                  <c:v>52.292838165923598</c:v>
                </c:pt>
                <c:pt idx="213779">
                  <c:v>52.292927103375398</c:v>
                </c:pt>
                <c:pt idx="213780">
                  <c:v>52.293016040542398</c:v>
                </c:pt>
                <c:pt idx="213781">
                  <c:v>52.293104977424797</c:v>
                </c:pt>
                <c:pt idx="213782">
                  <c:v>52.293193914022503</c:v>
                </c:pt>
                <c:pt idx="213783">
                  <c:v>52.293282850335501</c:v>
                </c:pt>
                <c:pt idx="213784">
                  <c:v>52.293371786363899</c:v>
                </c:pt>
                <c:pt idx="213785">
                  <c:v>52.293460722107497</c:v>
                </c:pt>
                <c:pt idx="213786">
                  <c:v>52.293549657566501</c:v>
                </c:pt>
                <c:pt idx="213787">
                  <c:v>52.293638592740898</c:v>
                </c:pt>
                <c:pt idx="213788">
                  <c:v>52.293727527630502</c:v>
                </c:pt>
                <c:pt idx="213789">
                  <c:v>52.293816462235498</c:v>
                </c:pt>
                <c:pt idx="213790">
                  <c:v>52.2939053965558</c:v>
                </c:pt>
                <c:pt idx="213791">
                  <c:v>52.293994330591403</c:v>
                </c:pt>
                <c:pt idx="213792">
                  <c:v>52.294083264342397</c:v>
                </c:pt>
                <c:pt idx="213793">
                  <c:v>52.294172197808699</c:v>
                </c:pt>
                <c:pt idx="213794">
                  <c:v>52.2942611309903</c:v>
                </c:pt>
                <c:pt idx="213795">
                  <c:v>52.2943500638873</c:v>
                </c:pt>
                <c:pt idx="213796">
                  <c:v>52.294438996499601</c:v>
                </c:pt>
                <c:pt idx="213797">
                  <c:v>52.2945279288272</c:v>
                </c:pt>
                <c:pt idx="213798">
                  <c:v>52.2946168608701</c:v>
                </c:pt>
                <c:pt idx="213799">
                  <c:v>52.294705792628399</c:v>
                </c:pt>
                <c:pt idx="213800">
                  <c:v>52.294794724102097</c:v>
                </c:pt>
                <c:pt idx="213801">
                  <c:v>52.294883655291002</c:v>
                </c:pt>
                <c:pt idx="213802">
                  <c:v>52.294972586195399</c:v>
                </c:pt>
                <c:pt idx="213803">
                  <c:v>52.295061516814997</c:v>
                </c:pt>
                <c:pt idx="213804">
                  <c:v>52.29515044715</c:v>
                </c:pt>
                <c:pt idx="213805">
                  <c:v>52.295239377200303</c:v>
                </c:pt>
                <c:pt idx="213806">
                  <c:v>52.295328306965999</c:v>
                </c:pt>
                <c:pt idx="213807">
                  <c:v>52.295417236447001</c:v>
                </c:pt>
                <c:pt idx="213808">
                  <c:v>52.295506165643403</c:v>
                </c:pt>
                <c:pt idx="213809">
                  <c:v>52.295595094555097</c:v>
                </c:pt>
                <c:pt idx="213810">
                  <c:v>52.295684023182197</c:v>
                </c:pt>
                <c:pt idx="213811">
                  <c:v>52.295772951524597</c:v>
                </c:pt>
                <c:pt idx="213812">
                  <c:v>52.295861879582297</c:v>
                </c:pt>
                <c:pt idx="213813">
                  <c:v>52.295950807355403</c:v>
                </c:pt>
                <c:pt idx="213814">
                  <c:v>52.296039734843902</c:v>
                </c:pt>
                <c:pt idx="213815">
                  <c:v>52.2961286620477</c:v>
                </c:pt>
                <c:pt idx="213816">
                  <c:v>52.296217588966897</c:v>
                </c:pt>
                <c:pt idx="213817">
                  <c:v>52.296306515601401</c:v>
                </c:pt>
                <c:pt idx="213818">
                  <c:v>52.296395441951198</c:v>
                </c:pt>
                <c:pt idx="213819">
                  <c:v>52.2964843680165</c:v>
                </c:pt>
                <c:pt idx="213820">
                  <c:v>52.296573293797003</c:v>
                </c:pt>
                <c:pt idx="213821">
                  <c:v>52.296662219292998</c:v>
                </c:pt>
                <c:pt idx="213822">
                  <c:v>52.296751144504299</c:v>
                </c:pt>
                <c:pt idx="213823">
                  <c:v>52.2968400694309</c:v>
                </c:pt>
                <c:pt idx="213824">
                  <c:v>52.2969289940729</c:v>
                </c:pt>
                <c:pt idx="213825">
                  <c:v>52.297017918430299</c:v>
                </c:pt>
                <c:pt idx="213826">
                  <c:v>52.297106842502998</c:v>
                </c:pt>
                <c:pt idx="213827">
                  <c:v>52.297195766291097</c:v>
                </c:pt>
                <c:pt idx="213828">
                  <c:v>52.297284689794502</c:v>
                </c:pt>
                <c:pt idx="213829">
                  <c:v>52.297373613013399</c:v>
                </c:pt>
                <c:pt idx="213830">
                  <c:v>52.297462535947503</c:v>
                </c:pt>
                <c:pt idx="213831">
                  <c:v>52.297551458597098</c:v>
                </c:pt>
                <c:pt idx="213832">
                  <c:v>52.297640380962001</c:v>
                </c:pt>
                <c:pt idx="213833">
                  <c:v>52.297729303042303</c:v>
                </c:pt>
                <c:pt idx="213834">
                  <c:v>52.297818224837897</c:v>
                </c:pt>
                <c:pt idx="213835">
                  <c:v>52.297907146348898</c:v>
                </c:pt>
                <c:pt idx="213836">
                  <c:v>52.297996067575298</c:v>
                </c:pt>
                <c:pt idx="213837">
                  <c:v>52.298084988517097</c:v>
                </c:pt>
                <c:pt idx="213838">
                  <c:v>52.298173909174203</c:v>
                </c:pt>
                <c:pt idx="213839">
                  <c:v>52.298262829546701</c:v>
                </c:pt>
                <c:pt idx="213840">
                  <c:v>52.298351749634598</c:v>
                </c:pt>
                <c:pt idx="213841">
                  <c:v>52.298440669437902</c:v>
                </c:pt>
                <c:pt idx="213842">
                  <c:v>52.298529588956498</c:v>
                </c:pt>
                <c:pt idx="213843">
                  <c:v>52.298618508190501</c:v>
                </c:pt>
                <c:pt idx="213844">
                  <c:v>52.298707427139902</c:v>
                </c:pt>
                <c:pt idx="213845">
                  <c:v>52.298796345804597</c:v>
                </c:pt>
                <c:pt idx="213846">
                  <c:v>52.298885264184797</c:v>
                </c:pt>
                <c:pt idx="213847">
                  <c:v>52.298974182280297</c:v>
                </c:pt>
                <c:pt idx="213848">
                  <c:v>52.299063100091203</c:v>
                </c:pt>
                <c:pt idx="213849">
                  <c:v>52.299152017617502</c:v>
                </c:pt>
                <c:pt idx="213850">
                  <c:v>52.2992409348591</c:v>
                </c:pt>
                <c:pt idx="213851">
                  <c:v>52.299329851816204</c:v>
                </c:pt>
                <c:pt idx="213852">
                  <c:v>52.2994187684886</c:v>
                </c:pt>
                <c:pt idx="213853">
                  <c:v>52.299507684876403</c:v>
                </c:pt>
                <c:pt idx="213854">
                  <c:v>52.299596600979598</c:v>
                </c:pt>
                <c:pt idx="213855">
                  <c:v>52.299685516798199</c:v>
                </c:pt>
                <c:pt idx="213856">
                  <c:v>52.2997744323322</c:v>
                </c:pt>
                <c:pt idx="213857">
                  <c:v>52.299863347581599</c:v>
                </c:pt>
                <c:pt idx="213858">
                  <c:v>52.299952262546398</c:v>
                </c:pt>
                <c:pt idx="213859">
                  <c:v>52.300041177226497</c:v>
                </c:pt>
                <c:pt idx="213860">
                  <c:v>52.300130091622101</c:v>
                </c:pt>
                <c:pt idx="213861">
                  <c:v>52.300219005732998</c:v>
                </c:pt>
                <c:pt idx="213862">
                  <c:v>52.300307919559302</c:v>
                </c:pt>
                <c:pt idx="213863">
                  <c:v>52.300396833100997</c:v>
                </c:pt>
                <c:pt idx="213864">
                  <c:v>52.300485746358198</c:v>
                </c:pt>
                <c:pt idx="213865">
                  <c:v>52.300574659330699</c:v>
                </c:pt>
                <c:pt idx="213866">
                  <c:v>52.3006635720186</c:v>
                </c:pt>
                <c:pt idx="213867">
                  <c:v>52.300752484421899</c:v>
                </c:pt>
                <c:pt idx="213868">
                  <c:v>52.300841396540598</c:v>
                </c:pt>
                <c:pt idx="213869">
                  <c:v>52.300930308374703</c:v>
                </c:pt>
                <c:pt idx="213870">
                  <c:v>52.301019219924299</c:v>
                </c:pt>
                <c:pt idx="213871">
                  <c:v>52.301108131189203</c:v>
                </c:pt>
                <c:pt idx="213872">
                  <c:v>52.301197042169498</c:v>
                </c:pt>
                <c:pt idx="213873">
                  <c:v>52.3012859528652</c:v>
                </c:pt>
                <c:pt idx="213874">
                  <c:v>52.301374863276401</c:v>
                </c:pt>
                <c:pt idx="213875">
                  <c:v>52.301463773402901</c:v>
                </c:pt>
                <c:pt idx="213876">
                  <c:v>52.3015526832448</c:v>
                </c:pt>
                <c:pt idx="213877">
                  <c:v>52.301641592802198</c:v>
                </c:pt>
                <c:pt idx="213878">
                  <c:v>52.301730502074903</c:v>
                </c:pt>
                <c:pt idx="213879">
                  <c:v>52.3018194110631</c:v>
                </c:pt>
                <c:pt idx="213880">
                  <c:v>52.301908319766703</c:v>
                </c:pt>
                <c:pt idx="213881">
                  <c:v>52.301997228185698</c:v>
                </c:pt>
                <c:pt idx="213882">
                  <c:v>52.302086136320099</c:v>
                </c:pt>
                <c:pt idx="213883">
                  <c:v>52.3021750441699</c:v>
                </c:pt>
                <c:pt idx="213884">
                  <c:v>52.3022639517351</c:v>
                </c:pt>
                <c:pt idx="213885">
                  <c:v>52.302352859015798</c:v>
                </c:pt>
                <c:pt idx="213886">
                  <c:v>52.302441766011803</c:v>
                </c:pt>
                <c:pt idx="213887">
                  <c:v>52.3025306727233</c:v>
                </c:pt>
                <c:pt idx="213888">
                  <c:v>52.302619579150203</c:v>
                </c:pt>
                <c:pt idx="213889">
                  <c:v>52.302708485292499</c:v>
                </c:pt>
                <c:pt idx="213890">
                  <c:v>52.3027973911502</c:v>
                </c:pt>
                <c:pt idx="213891">
                  <c:v>52.302886296723401</c:v>
                </c:pt>
                <c:pt idx="213892">
                  <c:v>52.302975202011901</c:v>
                </c:pt>
                <c:pt idx="213893">
                  <c:v>52.303064107015899</c:v>
                </c:pt>
                <c:pt idx="213894">
                  <c:v>52.303153011735297</c:v>
                </c:pt>
                <c:pt idx="213895">
                  <c:v>52.303241916170201</c:v>
                </c:pt>
                <c:pt idx="213896">
                  <c:v>52.303330820320397</c:v>
                </c:pt>
                <c:pt idx="213897">
                  <c:v>52.303419724186099</c:v>
                </c:pt>
                <c:pt idx="213898">
                  <c:v>52.303508627767201</c:v>
                </c:pt>
                <c:pt idx="213899">
                  <c:v>52.303597531063801</c:v>
                </c:pt>
                <c:pt idx="213900">
                  <c:v>52.3036864340758</c:v>
                </c:pt>
                <c:pt idx="213901">
                  <c:v>52.303775336803199</c:v>
                </c:pt>
                <c:pt idx="213902">
                  <c:v>52.303864239246003</c:v>
                </c:pt>
                <c:pt idx="213903">
                  <c:v>52.3039531414043</c:v>
                </c:pt>
                <c:pt idx="213904">
                  <c:v>52.304042043278002</c:v>
                </c:pt>
                <c:pt idx="213905">
                  <c:v>52.304130944867097</c:v>
                </c:pt>
                <c:pt idx="213906">
                  <c:v>52.304219846171698</c:v>
                </c:pt>
                <c:pt idx="213907">
                  <c:v>52.304308747191698</c:v>
                </c:pt>
                <c:pt idx="213908">
                  <c:v>52.304397647927097</c:v>
                </c:pt>
                <c:pt idx="213909">
                  <c:v>52.304486548378001</c:v>
                </c:pt>
                <c:pt idx="213910">
                  <c:v>52.304575448544298</c:v>
                </c:pt>
                <c:pt idx="213911">
                  <c:v>52.304664348426002</c:v>
                </c:pt>
                <c:pt idx="213912">
                  <c:v>52.304753248023196</c:v>
                </c:pt>
                <c:pt idx="213913">
                  <c:v>52.304842147335798</c:v>
                </c:pt>
                <c:pt idx="213914">
                  <c:v>52.304931046363897</c:v>
                </c:pt>
                <c:pt idx="213915">
                  <c:v>52.305019945107396</c:v>
                </c:pt>
                <c:pt idx="213916">
                  <c:v>52.305108843566401</c:v>
                </c:pt>
                <c:pt idx="213917">
                  <c:v>52.305197741740798</c:v>
                </c:pt>
                <c:pt idx="213918">
                  <c:v>52.305286639630602</c:v>
                </c:pt>
                <c:pt idx="213919">
                  <c:v>52.305375537235903</c:v>
                </c:pt>
                <c:pt idx="213920">
                  <c:v>52.305464434556598</c:v>
                </c:pt>
                <c:pt idx="213921">
                  <c:v>52.305553331592797</c:v>
                </c:pt>
                <c:pt idx="213922">
                  <c:v>52.305642228344396</c:v>
                </c:pt>
                <c:pt idx="213923">
                  <c:v>52.305731124811501</c:v>
                </c:pt>
                <c:pt idx="213924">
                  <c:v>52.305820020993998</c:v>
                </c:pt>
                <c:pt idx="213925">
                  <c:v>52.305908916892001</c:v>
                </c:pt>
                <c:pt idx="213926">
                  <c:v>52.305997812505403</c:v>
                </c:pt>
                <c:pt idx="213927">
                  <c:v>52.306086707834297</c:v>
                </c:pt>
                <c:pt idx="213928">
                  <c:v>52.306175602878703</c:v>
                </c:pt>
                <c:pt idx="213929">
                  <c:v>52.306264497638502</c:v>
                </c:pt>
                <c:pt idx="213930">
                  <c:v>52.306353392113699</c:v>
                </c:pt>
                <c:pt idx="213931">
                  <c:v>52.306442286304403</c:v>
                </c:pt>
                <c:pt idx="213932">
                  <c:v>52.306531180210598</c:v>
                </c:pt>
                <c:pt idx="213933">
                  <c:v>52.3066200738322</c:v>
                </c:pt>
                <c:pt idx="213934">
                  <c:v>52.3067089671693</c:v>
                </c:pt>
                <c:pt idx="213935">
                  <c:v>52.306797860221799</c:v>
                </c:pt>
                <c:pt idx="213936">
                  <c:v>52.306886752989797</c:v>
                </c:pt>
                <c:pt idx="213937">
                  <c:v>52.306975645473301</c:v>
                </c:pt>
                <c:pt idx="213938">
                  <c:v>52.307064537672197</c:v>
                </c:pt>
                <c:pt idx="213939">
                  <c:v>52.307153429586599</c:v>
                </c:pt>
                <c:pt idx="213940">
                  <c:v>52.307242321216499</c:v>
                </c:pt>
                <c:pt idx="213941">
                  <c:v>52.307331212561799</c:v>
                </c:pt>
                <c:pt idx="213942">
                  <c:v>52.307420103622597</c:v>
                </c:pt>
                <c:pt idx="213943">
                  <c:v>52.307508994398901</c:v>
                </c:pt>
                <c:pt idx="213944">
                  <c:v>52.307597884890598</c:v>
                </c:pt>
                <c:pt idx="213945">
                  <c:v>52.3076867750978</c:v>
                </c:pt>
                <c:pt idx="213946">
                  <c:v>52.3077756650205</c:v>
                </c:pt>
                <c:pt idx="213947">
                  <c:v>52.3078645546586</c:v>
                </c:pt>
                <c:pt idx="213948">
                  <c:v>52.307953444012199</c:v>
                </c:pt>
                <c:pt idx="213949">
                  <c:v>52.308042333081303</c:v>
                </c:pt>
                <c:pt idx="213950">
                  <c:v>52.308131221865899</c:v>
                </c:pt>
                <c:pt idx="213951">
                  <c:v>52.308220110365902</c:v>
                </c:pt>
                <c:pt idx="213952">
                  <c:v>52.308308998581403</c:v>
                </c:pt>
                <c:pt idx="213953">
                  <c:v>52.308397886512402</c:v>
                </c:pt>
                <c:pt idx="213954">
                  <c:v>52.308486774158801</c:v>
                </c:pt>
                <c:pt idx="213955">
                  <c:v>52.308575661520798</c:v>
                </c:pt>
                <c:pt idx="213956">
                  <c:v>52.308664548598202</c:v>
                </c:pt>
                <c:pt idx="213957">
                  <c:v>52.308753435391097</c:v>
                </c:pt>
                <c:pt idx="213958">
                  <c:v>52.308842321899498</c:v>
                </c:pt>
                <c:pt idx="213959">
                  <c:v>52.308931208123397</c:v>
                </c:pt>
                <c:pt idx="213960">
                  <c:v>52.309020094062703</c:v>
                </c:pt>
                <c:pt idx="213961">
                  <c:v>52.3091089797175</c:v>
                </c:pt>
                <c:pt idx="213962">
                  <c:v>52.309197865087803</c:v>
                </c:pt>
                <c:pt idx="213963">
                  <c:v>52.309286750173698</c:v>
                </c:pt>
                <c:pt idx="213964">
                  <c:v>52.309375634974899</c:v>
                </c:pt>
                <c:pt idx="213965">
                  <c:v>52.309464519491698</c:v>
                </c:pt>
                <c:pt idx="213966">
                  <c:v>52.309553403724003</c:v>
                </c:pt>
                <c:pt idx="213967">
                  <c:v>52.3096422876717</c:v>
                </c:pt>
                <c:pt idx="213968">
                  <c:v>52.309731171335002</c:v>
                </c:pt>
                <c:pt idx="213969">
                  <c:v>52.309820054713697</c:v>
                </c:pt>
                <c:pt idx="213970">
                  <c:v>52.309908937807997</c:v>
                </c:pt>
                <c:pt idx="213971">
                  <c:v>52.309997820617703</c:v>
                </c:pt>
                <c:pt idx="213972">
                  <c:v>52.3100867031429</c:v>
                </c:pt>
                <c:pt idx="213973">
                  <c:v>52.310175585383597</c:v>
                </c:pt>
                <c:pt idx="213974">
                  <c:v>52.310264467339799</c:v>
                </c:pt>
                <c:pt idx="213975">
                  <c:v>52.3103533490115</c:v>
                </c:pt>
                <c:pt idx="213976">
                  <c:v>52.310442230398699</c:v>
                </c:pt>
                <c:pt idx="213977">
                  <c:v>52.310531111501398</c:v>
                </c:pt>
                <c:pt idx="213978">
                  <c:v>52.310619992319602</c:v>
                </c:pt>
                <c:pt idx="213979">
                  <c:v>52.310708872853297</c:v>
                </c:pt>
                <c:pt idx="213980">
                  <c:v>52.310797753102499</c:v>
                </c:pt>
                <c:pt idx="213981">
                  <c:v>52.310886633067199</c:v>
                </c:pt>
                <c:pt idx="213982">
                  <c:v>52.310975512747397</c:v>
                </c:pt>
                <c:pt idx="213983">
                  <c:v>52.311064392143102</c:v>
                </c:pt>
                <c:pt idx="213984">
                  <c:v>52.311153271254298</c:v>
                </c:pt>
                <c:pt idx="213985">
                  <c:v>52.3112421500811</c:v>
                </c:pt>
                <c:pt idx="213986">
                  <c:v>52.3113310286233</c:v>
                </c:pt>
                <c:pt idx="213987">
                  <c:v>52.311419906881</c:v>
                </c:pt>
                <c:pt idx="213988">
                  <c:v>52.311508784854297</c:v>
                </c:pt>
                <c:pt idx="213989">
                  <c:v>52.311597662543001</c:v>
                </c:pt>
                <c:pt idx="213990">
                  <c:v>52.311686539947303</c:v>
                </c:pt>
                <c:pt idx="213991">
                  <c:v>52.311775417067103</c:v>
                </c:pt>
                <c:pt idx="213992">
                  <c:v>52.311864293902403</c:v>
                </c:pt>
                <c:pt idx="213993">
                  <c:v>52.311953170453201</c:v>
                </c:pt>
                <c:pt idx="213994">
                  <c:v>52.312042046719498</c:v>
                </c:pt>
                <c:pt idx="213995">
                  <c:v>52.3121309227013</c:v>
                </c:pt>
                <c:pt idx="213996">
                  <c:v>52.312219798398701</c:v>
                </c:pt>
                <c:pt idx="213997">
                  <c:v>52.312308673811501</c:v>
                </c:pt>
                <c:pt idx="213998">
                  <c:v>52.312397548939899</c:v>
                </c:pt>
                <c:pt idx="213999">
                  <c:v>52.312486423783803</c:v>
                </c:pt>
                <c:pt idx="214000">
                  <c:v>52.312575298343198</c:v>
                </c:pt>
                <c:pt idx="214001">
                  <c:v>52.312664172618199</c:v>
                </c:pt>
                <c:pt idx="214002">
                  <c:v>52.312753046608599</c:v>
                </c:pt>
                <c:pt idx="214003">
                  <c:v>52.312841920314597</c:v>
                </c:pt>
                <c:pt idx="214004">
                  <c:v>52.312930793736101</c:v>
                </c:pt>
                <c:pt idx="214005">
                  <c:v>52.313019666873103</c:v>
                </c:pt>
                <c:pt idx="214006">
                  <c:v>52.313108539725697</c:v>
                </c:pt>
                <c:pt idx="214007">
                  <c:v>52.313197412293803</c:v>
                </c:pt>
                <c:pt idx="214008">
                  <c:v>52.313286284577401</c:v>
                </c:pt>
                <c:pt idx="214009">
                  <c:v>52.313375156576498</c:v>
                </c:pt>
                <c:pt idx="214010">
                  <c:v>52.3134640282912</c:v>
                </c:pt>
                <c:pt idx="214011">
                  <c:v>52.313552899721401</c:v>
                </c:pt>
                <c:pt idx="214012">
                  <c:v>52.3136417708671</c:v>
                </c:pt>
                <c:pt idx="214013">
                  <c:v>52.313730641728398</c:v>
                </c:pt>
                <c:pt idx="214014">
                  <c:v>52.313819512305102</c:v>
                </c:pt>
                <c:pt idx="214015">
                  <c:v>52.313908382597504</c:v>
                </c:pt>
                <c:pt idx="214016">
                  <c:v>52.313997252605297</c:v>
                </c:pt>
                <c:pt idx="214017">
                  <c:v>52.314086122328703</c:v>
                </c:pt>
                <c:pt idx="214018">
                  <c:v>52.314174991767601</c:v>
                </c:pt>
                <c:pt idx="214019">
                  <c:v>52.314263860922097</c:v>
                </c:pt>
                <c:pt idx="214020">
                  <c:v>52.314352729792098</c:v>
                </c:pt>
                <c:pt idx="214021">
                  <c:v>52.314441598377698</c:v>
                </c:pt>
                <c:pt idx="214022">
                  <c:v>52.314530466678697</c:v>
                </c:pt>
                <c:pt idx="214023">
                  <c:v>52.314619334695301</c:v>
                </c:pt>
                <c:pt idx="214024">
                  <c:v>52.314708202427497</c:v>
                </c:pt>
                <c:pt idx="214025">
                  <c:v>52.314797069875198</c:v>
                </c:pt>
                <c:pt idx="214026">
                  <c:v>52.314885937038497</c:v>
                </c:pt>
                <c:pt idx="214027">
                  <c:v>52.314974803917302</c:v>
                </c:pt>
                <c:pt idx="214028">
                  <c:v>52.315063670511599</c:v>
                </c:pt>
                <c:pt idx="214029">
                  <c:v>52.3151525368215</c:v>
                </c:pt>
                <c:pt idx="214030">
                  <c:v>52.315241402846901</c:v>
                </c:pt>
                <c:pt idx="214031">
                  <c:v>52.3153302685879</c:v>
                </c:pt>
                <c:pt idx="214032">
                  <c:v>52.315419134044397</c:v>
                </c:pt>
                <c:pt idx="214033">
                  <c:v>52.3155079992165</c:v>
                </c:pt>
                <c:pt idx="214034">
                  <c:v>52.315596864104101</c:v>
                </c:pt>
                <c:pt idx="214035">
                  <c:v>52.315685728707301</c:v>
                </c:pt>
                <c:pt idx="214036">
                  <c:v>52.315774593025999</c:v>
                </c:pt>
                <c:pt idx="214037">
                  <c:v>52.315863457060303</c:v>
                </c:pt>
                <c:pt idx="214038">
                  <c:v>52.315952320810098</c:v>
                </c:pt>
                <c:pt idx="214039">
                  <c:v>52.316041184275498</c:v>
                </c:pt>
                <c:pt idx="214040">
                  <c:v>52.316130047456497</c:v>
                </c:pt>
                <c:pt idx="214041">
                  <c:v>52.316218910353001</c:v>
                </c:pt>
                <c:pt idx="214042">
                  <c:v>52.316307772964997</c:v>
                </c:pt>
                <c:pt idx="214043">
                  <c:v>52.316396635292698</c:v>
                </c:pt>
                <c:pt idx="214044">
                  <c:v>52.316485497335798</c:v>
                </c:pt>
                <c:pt idx="214045">
                  <c:v>52.316574359094602</c:v>
                </c:pt>
                <c:pt idx="214046">
                  <c:v>52.316663220568898</c:v>
                </c:pt>
                <c:pt idx="214047">
                  <c:v>52.3167520817587</c:v>
                </c:pt>
                <c:pt idx="214048">
                  <c:v>52.3168409426642</c:v>
                </c:pt>
                <c:pt idx="214049">
                  <c:v>52.316929803285198</c:v>
                </c:pt>
                <c:pt idx="214050">
                  <c:v>52.317018663621703</c:v>
                </c:pt>
                <c:pt idx="214051">
                  <c:v>52.317107523673798</c:v>
                </c:pt>
                <c:pt idx="214052">
                  <c:v>52.317196383441498</c:v>
                </c:pt>
                <c:pt idx="214053">
                  <c:v>52.317285242924797</c:v>
                </c:pt>
                <c:pt idx="214054">
                  <c:v>52.317374102123601</c:v>
                </c:pt>
                <c:pt idx="214055">
                  <c:v>52.317462961037997</c:v>
                </c:pt>
                <c:pt idx="214056">
                  <c:v>52.317551819667997</c:v>
                </c:pt>
                <c:pt idx="214057">
                  <c:v>52.317640678013497</c:v>
                </c:pt>
                <c:pt idx="214058">
                  <c:v>52.317729536074602</c:v>
                </c:pt>
                <c:pt idx="214059">
                  <c:v>52.317818393851297</c:v>
                </c:pt>
                <c:pt idx="214060">
                  <c:v>52.317907251343598</c:v>
                </c:pt>
                <c:pt idx="214061">
                  <c:v>52.317996108551398</c:v>
                </c:pt>
                <c:pt idx="214062">
                  <c:v>52.318084965474803</c:v>
                </c:pt>
                <c:pt idx="214063">
                  <c:v>52.318173822113799</c:v>
                </c:pt>
                <c:pt idx="214064">
                  <c:v>52.3182626784684</c:v>
                </c:pt>
                <c:pt idx="214065">
                  <c:v>52.3183515345385</c:v>
                </c:pt>
                <c:pt idx="214066">
                  <c:v>52.318440390324199</c:v>
                </c:pt>
                <c:pt idx="214067">
                  <c:v>52.318529245825502</c:v>
                </c:pt>
                <c:pt idx="214068">
                  <c:v>52.318618101042397</c:v>
                </c:pt>
                <c:pt idx="214069">
                  <c:v>52.318706955974903</c:v>
                </c:pt>
                <c:pt idx="214070">
                  <c:v>52.318795810622902</c:v>
                </c:pt>
                <c:pt idx="214071">
                  <c:v>52.318884664986598</c:v>
                </c:pt>
                <c:pt idx="214072">
                  <c:v>52.3189735190658</c:v>
                </c:pt>
                <c:pt idx="214073">
                  <c:v>52.3190623728606</c:v>
                </c:pt>
                <c:pt idx="214074">
                  <c:v>52.319151226370998</c:v>
                </c:pt>
                <c:pt idx="214075">
                  <c:v>52.319240079597002</c:v>
                </c:pt>
                <c:pt idx="214076">
                  <c:v>52.319328932538497</c:v>
                </c:pt>
                <c:pt idx="214077">
                  <c:v>52.319417785195697</c:v>
                </c:pt>
                <c:pt idx="214078">
                  <c:v>52.319506637568402</c:v>
                </c:pt>
                <c:pt idx="214079">
                  <c:v>52.319595489656798</c:v>
                </c:pt>
                <c:pt idx="214080">
                  <c:v>52.3196843414607</c:v>
                </c:pt>
                <c:pt idx="214081">
                  <c:v>52.3197731929802</c:v>
                </c:pt>
                <c:pt idx="214082">
                  <c:v>52.319862044215398</c:v>
                </c:pt>
                <c:pt idx="214083">
                  <c:v>52.319950895166102</c:v>
                </c:pt>
                <c:pt idx="214084">
                  <c:v>52.320039745832403</c:v>
                </c:pt>
                <c:pt idx="214085">
                  <c:v>52.320128596214303</c:v>
                </c:pt>
                <c:pt idx="214086">
                  <c:v>52.320217446311801</c:v>
                </c:pt>
                <c:pt idx="214087">
                  <c:v>52.320306296124897</c:v>
                </c:pt>
                <c:pt idx="214088">
                  <c:v>52.320395145653599</c:v>
                </c:pt>
                <c:pt idx="214089">
                  <c:v>52.320483994897899</c:v>
                </c:pt>
                <c:pt idx="214090">
                  <c:v>52.320572843857803</c:v>
                </c:pt>
                <c:pt idx="214091">
                  <c:v>52.320661692533299</c:v>
                </c:pt>
                <c:pt idx="214092">
                  <c:v>52.320750540924401</c:v>
                </c:pt>
                <c:pt idx="214093">
                  <c:v>52.3208393890312</c:v>
                </c:pt>
                <c:pt idx="214094">
                  <c:v>52.320928236853497</c:v>
                </c:pt>
                <c:pt idx="214095">
                  <c:v>52.3210170843914</c:v>
                </c:pt>
                <c:pt idx="214096">
                  <c:v>52.321105931644901</c:v>
                </c:pt>
                <c:pt idx="214097">
                  <c:v>52.3211947786141</c:v>
                </c:pt>
                <c:pt idx="214098">
                  <c:v>52.321283625298797</c:v>
                </c:pt>
                <c:pt idx="214099">
                  <c:v>52.321372471699199</c:v>
                </c:pt>
                <c:pt idx="214100">
                  <c:v>52.321461317815199</c:v>
                </c:pt>
                <c:pt idx="214101">
                  <c:v>52.321550163646698</c:v>
                </c:pt>
                <c:pt idx="214102">
                  <c:v>52.321639009193902</c:v>
                </c:pt>
                <c:pt idx="214103">
                  <c:v>52.321727854456697</c:v>
                </c:pt>
                <c:pt idx="214104">
                  <c:v>52.321816699435203</c:v>
                </c:pt>
                <c:pt idx="214105">
                  <c:v>52.321905544129201</c:v>
                </c:pt>
                <c:pt idx="214106">
                  <c:v>52.321994388538897</c:v>
                </c:pt>
                <c:pt idx="214107">
                  <c:v>52.322083232664099</c:v>
                </c:pt>
                <c:pt idx="214108">
                  <c:v>52.322172076504998</c:v>
                </c:pt>
                <c:pt idx="214109">
                  <c:v>52.322260920061503</c:v>
                </c:pt>
                <c:pt idx="214110">
                  <c:v>52.322349763333698</c:v>
                </c:pt>
                <c:pt idx="214111">
                  <c:v>52.322438606321398</c:v>
                </c:pt>
                <c:pt idx="214112">
                  <c:v>52.322527449024797</c:v>
                </c:pt>
                <c:pt idx="214113">
                  <c:v>52.322616291443801</c:v>
                </c:pt>
                <c:pt idx="214114">
                  <c:v>52.322705133578403</c:v>
                </c:pt>
                <c:pt idx="214115">
                  <c:v>52.322793975428603</c:v>
                </c:pt>
                <c:pt idx="214116">
                  <c:v>52.3228828169945</c:v>
                </c:pt>
                <c:pt idx="214117">
                  <c:v>52.322971658276003</c:v>
                </c:pt>
                <c:pt idx="214118">
                  <c:v>52.323060499273097</c:v>
                </c:pt>
                <c:pt idx="214119">
                  <c:v>52.323149339985797</c:v>
                </c:pt>
                <c:pt idx="214120">
                  <c:v>52.323238180414201</c:v>
                </c:pt>
                <c:pt idx="214121">
                  <c:v>52.323327020558203</c:v>
                </c:pt>
                <c:pt idx="214122">
                  <c:v>52.323415860417903</c:v>
                </c:pt>
                <c:pt idx="214123">
                  <c:v>52.323504699993101</c:v>
                </c:pt>
                <c:pt idx="214124">
                  <c:v>52.323593539283998</c:v>
                </c:pt>
                <c:pt idx="214125">
                  <c:v>52.323682378290599</c:v>
                </c:pt>
                <c:pt idx="214126">
                  <c:v>52.323771217012698</c:v>
                </c:pt>
                <c:pt idx="214127">
                  <c:v>52.323860055450503</c:v>
                </c:pt>
                <c:pt idx="214128">
                  <c:v>52.323948893603998</c:v>
                </c:pt>
                <c:pt idx="214129">
                  <c:v>52.324037731472998</c:v>
                </c:pt>
                <c:pt idx="214130">
                  <c:v>52.324126569057697</c:v>
                </c:pt>
                <c:pt idx="214131">
                  <c:v>52.3242154063581</c:v>
                </c:pt>
                <c:pt idx="214132">
                  <c:v>52.324304243374101</c:v>
                </c:pt>
                <c:pt idx="214133">
                  <c:v>52.3243930801057</c:v>
                </c:pt>
                <c:pt idx="214134">
                  <c:v>52.324481916552998</c:v>
                </c:pt>
                <c:pt idx="214135">
                  <c:v>52.3245707527159</c:v>
                </c:pt>
                <c:pt idx="214136">
                  <c:v>52.3246595885945</c:v>
                </c:pt>
                <c:pt idx="214137">
                  <c:v>52.324748424188698</c:v>
                </c:pt>
                <c:pt idx="214138">
                  <c:v>52.324837259498501</c:v>
                </c:pt>
                <c:pt idx="214139">
                  <c:v>52.324926094524002</c:v>
                </c:pt>
                <c:pt idx="214140">
                  <c:v>52.325014929265201</c:v>
                </c:pt>
                <c:pt idx="214141">
                  <c:v>52.325103763721899</c:v>
                </c:pt>
                <c:pt idx="214142">
                  <c:v>52.3251925978944</c:v>
                </c:pt>
                <c:pt idx="214143">
                  <c:v>52.3252814317825</c:v>
                </c:pt>
                <c:pt idx="214144">
                  <c:v>52.325370265386198</c:v>
                </c:pt>
                <c:pt idx="214145">
                  <c:v>52.325459098705601</c:v>
                </c:pt>
                <c:pt idx="214146">
                  <c:v>52.325547931740601</c:v>
                </c:pt>
                <c:pt idx="214147">
                  <c:v>52.3256367644913</c:v>
                </c:pt>
                <c:pt idx="214148">
                  <c:v>52.325725596957703</c:v>
                </c:pt>
                <c:pt idx="214149">
                  <c:v>52.325814429139697</c:v>
                </c:pt>
                <c:pt idx="214150">
                  <c:v>52.325903261037404</c:v>
                </c:pt>
                <c:pt idx="214151">
                  <c:v>52.325992092650701</c:v>
                </c:pt>
                <c:pt idx="214152">
                  <c:v>52.326080923979603</c:v>
                </c:pt>
                <c:pt idx="214153">
                  <c:v>52.326169755024303</c:v>
                </c:pt>
                <c:pt idx="214154">
                  <c:v>52.326258585784601</c:v>
                </c:pt>
                <c:pt idx="214155">
                  <c:v>52.326347416260496</c:v>
                </c:pt>
                <c:pt idx="214156">
                  <c:v>52.326436246452097</c:v>
                </c:pt>
                <c:pt idx="214157">
                  <c:v>52.326525076359403</c:v>
                </c:pt>
                <c:pt idx="214158">
                  <c:v>52.326613905982398</c:v>
                </c:pt>
                <c:pt idx="214159">
                  <c:v>52.326702735321</c:v>
                </c:pt>
                <c:pt idx="214160">
                  <c:v>52.326791564375199</c:v>
                </c:pt>
                <c:pt idx="214161">
                  <c:v>52.326880393145203</c:v>
                </c:pt>
                <c:pt idx="214162">
                  <c:v>52.326969221630797</c:v>
                </c:pt>
                <c:pt idx="214163">
                  <c:v>52.327058049832097</c:v>
                </c:pt>
                <c:pt idx="214164">
                  <c:v>52.327146877749001</c:v>
                </c:pt>
                <c:pt idx="214165">
                  <c:v>52.327235705381597</c:v>
                </c:pt>
                <c:pt idx="214166">
                  <c:v>52.327324532729897</c:v>
                </c:pt>
                <c:pt idx="214167">
                  <c:v>52.327413359793901</c:v>
                </c:pt>
                <c:pt idx="214168">
                  <c:v>52.327502186573497</c:v>
                </c:pt>
                <c:pt idx="214169">
                  <c:v>52.327591013068798</c:v>
                </c:pt>
                <c:pt idx="214170">
                  <c:v>52.327679839279703</c:v>
                </c:pt>
                <c:pt idx="214171">
                  <c:v>52.327768665206399</c:v>
                </c:pt>
                <c:pt idx="214172">
                  <c:v>52.3278574908487</c:v>
                </c:pt>
                <c:pt idx="214173">
                  <c:v>52.327946316206699</c:v>
                </c:pt>
                <c:pt idx="214174">
                  <c:v>52.328035141280402</c:v>
                </c:pt>
                <c:pt idx="214175">
                  <c:v>52.328123966069803</c:v>
                </c:pt>
                <c:pt idx="214176">
                  <c:v>52.328212790574803</c:v>
                </c:pt>
                <c:pt idx="214177">
                  <c:v>52.3283016147955</c:v>
                </c:pt>
                <c:pt idx="214178">
                  <c:v>52.328390438731901</c:v>
                </c:pt>
                <c:pt idx="214179">
                  <c:v>52.328479262384</c:v>
                </c:pt>
                <c:pt idx="214180">
                  <c:v>52.328568085751797</c:v>
                </c:pt>
                <c:pt idx="214181">
                  <c:v>52.3286569088352</c:v>
                </c:pt>
                <c:pt idx="214182">
                  <c:v>52.328745731634399</c:v>
                </c:pt>
                <c:pt idx="214183">
                  <c:v>52.328834554149203</c:v>
                </c:pt>
                <c:pt idx="214184">
                  <c:v>52.328923376379699</c:v>
                </c:pt>
                <c:pt idx="214185">
                  <c:v>52.329012198325898</c:v>
                </c:pt>
                <c:pt idx="214186">
                  <c:v>52.329101019987803</c:v>
                </c:pt>
                <c:pt idx="214187">
                  <c:v>52.329189841365398</c:v>
                </c:pt>
                <c:pt idx="214188">
                  <c:v>52.329278662458599</c:v>
                </c:pt>
                <c:pt idx="214189">
                  <c:v>52.329367483267603</c:v>
                </c:pt>
                <c:pt idx="214190">
                  <c:v>52.329456303792298</c:v>
                </c:pt>
                <c:pt idx="214191">
                  <c:v>52.329545124032599</c:v>
                </c:pt>
                <c:pt idx="214192">
                  <c:v>52.329633943988597</c:v>
                </c:pt>
                <c:pt idx="214193">
                  <c:v>52.329722763660399</c:v>
                </c:pt>
                <c:pt idx="214194">
                  <c:v>52.3298115830478</c:v>
                </c:pt>
                <c:pt idx="214195">
                  <c:v>52.329900402150898</c:v>
                </c:pt>
                <c:pt idx="214196">
                  <c:v>52.3299892209698</c:v>
                </c:pt>
                <c:pt idx="214197">
                  <c:v>52.330078039504301</c:v>
                </c:pt>
                <c:pt idx="214198">
                  <c:v>52.330166857754499</c:v>
                </c:pt>
                <c:pt idx="214199">
                  <c:v>52.330255675720402</c:v>
                </c:pt>
                <c:pt idx="214200">
                  <c:v>52.330344493402102</c:v>
                </c:pt>
                <c:pt idx="214201">
                  <c:v>52.3304333107994</c:v>
                </c:pt>
                <c:pt idx="214202">
                  <c:v>52.330522127912403</c:v>
                </c:pt>
                <c:pt idx="214203">
                  <c:v>52.330610944741203</c:v>
                </c:pt>
                <c:pt idx="214204">
                  <c:v>52.330699761285601</c:v>
                </c:pt>
                <c:pt idx="214205">
                  <c:v>52.330788577545697</c:v>
                </c:pt>
                <c:pt idx="214206">
                  <c:v>52.330877393521597</c:v>
                </c:pt>
                <c:pt idx="214207">
                  <c:v>52.330966209213202</c:v>
                </c:pt>
                <c:pt idx="214208">
                  <c:v>52.331055024620397</c:v>
                </c:pt>
                <c:pt idx="214209">
                  <c:v>52.331143839743397</c:v>
                </c:pt>
                <c:pt idx="214210">
                  <c:v>52.331232654582102</c:v>
                </c:pt>
                <c:pt idx="214211">
                  <c:v>52.331321469136498</c:v>
                </c:pt>
                <c:pt idx="214212">
                  <c:v>52.331410283406598</c:v>
                </c:pt>
                <c:pt idx="214213">
                  <c:v>52.331499097392502</c:v>
                </c:pt>
                <c:pt idx="214214">
                  <c:v>52.331587911093997</c:v>
                </c:pt>
                <c:pt idx="214215">
                  <c:v>52.331676724511297</c:v>
                </c:pt>
                <c:pt idx="214216">
                  <c:v>52.331765537644202</c:v>
                </c:pt>
                <c:pt idx="214217">
                  <c:v>52.331854350492897</c:v>
                </c:pt>
                <c:pt idx="214218">
                  <c:v>52.331943163057304</c:v>
                </c:pt>
                <c:pt idx="214219">
                  <c:v>52.3320319753375</c:v>
                </c:pt>
                <c:pt idx="214220">
                  <c:v>52.332120787333302</c:v>
                </c:pt>
                <c:pt idx="214221">
                  <c:v>52.332209599044901</c:v>
                </c:pt>
                <c:pt idx="214222">
                  <c:v>52.332298410472198</c:v>
                </c:pt>
                <c:pt idx="214223">
                  <c:v>52.3323872216152</c:v>
                </c:pt>
                <c:pt idx="214224">
                  <c:v>52.332476032473998</c:v>
                </c:pt>
                <c:pt idx="214225">
                  <c:v>52.332564843048402</c:v>
                </c:pt>
                <c:pt idx="214226">
                  <c:v>52.332653653338603</c:v>
                </c:pt>
                <c:pt idx="214227">
                  <c:v>52.332742463344502</c:v>
                </c:pt>
                <c:pt idx="214228">
                  <c:v>52.332831273066198</c:v>
                </c:pt>
                <c:pt idx="214229">
                  <c:v>52.332920082503499</c:v>
                </c:pt>
                <c:pt idx="214230">
                  <c:v>52.333008891656597</c:v>
                </c:pt>
                <c:pt idx="214231">
                  <c:v>52.3330977005254</c:v>
                </c:pt>
                <c:pt idx="214232">
                  <c:v>52.33318650911</c:v>
                </c:pt>
                <c:pt idx="214233">
                  <c:v>52.333275317410298</c:v>
                </c:pt>
                <c:pt idx="214234">
                  <c:v>52.3333641254263</c:v>
                </c:pt>
                <c:pt idx="214235">
                  <c:v>52.3334529331581</c:v>
                </c:pt>
                <c:pt idx="214236">
                  <c:v>52.333541740605597</c:v>
                </c:pt>
                <c:pt idx="214237">
                  <c:v>52.333630547768799</c:v>
                </c:pt>
                <c:pt idx="214238">
                  <c:v>52.333719354647798</c:v>
                </c:pt>
                <c:pt idx="214239">
                  <c:v>52.333808161242501</c:v>
                </c:pt>
                <c:pt idx="214240">
                  <c:v>52.333896967552903</c:v>
                </c:pt>
                <c:pt idx="214241">
                  <c:v>52.333985773579101</c:v>
                </c:pt>
                <c:pt idx="214242">
                  <c:v>52.334074579320998</c:v>
                </c:pt>
                <c:pt idx="214243">
                  <c:v>52.334163384778599</c:v>
                </c:pt>
                <c:pt idx="214244">
                  <c:v>52.334252189951997</c:v>
                </c:pt>
                <c:pt idx="214245">
                  <c:v>52.334340994841199</c:v>
                </c:pt>
                <c:pt idx="214246">
                  <c:v>52.334429799446099</c:v>
                </c:pt>
                <c:pt idx="214247">
                  <c:v>52.334518603766703</c:v>
                </c:pt>
                <c:pt idx="214248">
                  <c:v>52.334607407803098</c:v>
                </c:pt>
                <c:pt idx="214249">
                  <c:v>52.334696211555197</c:v>
                </c:pt>
                <c:pt idx="214250">
                  <c:v>52.334785015023002</c:v>
                </c:pt>
                <c:pt idx="214251">
                  <c:v>52.334873818206702</c:v>
                </c:pt>
                <c:pt idx="214252">
                  <c:v>52.334962621106001</c:v>
                </c:pt>
                <c:pt idx="214253">
                  <c:v>52.335051423721097</c:v>
                </c:pt>
                <c:pt idx="214254">
                  <c:v>52.335140226051998</c:v>
                </c:pt>
                <c:pt idx="214255">
                  <c:v>52.335229028098603</c:v>
                </c:pt>
                <c:pt idx="214256">
                  <c:v>52.335317829860998</c:v>
                </c:pt>
                <c:pt idx="214257">
                  <c:v>52.335406631339097</c:v>
                </c:pt>
                <c:pt idx="214258">
                  <c:v>52.335495432533001</c:v>
                </c:pt>
                <c:pt idx="214259">
                  <c:v>52.335584233442603</c:v>
                </c:pt>
                <c:pt idx="214260">
                  <c:v>52.335673034068002</c:v>
                </c:pt>
                <c:pt idx="214261">
                  <c:v>52.335761834409098</c:v>
                </c:pt>
                <c:pt idx="214262">
                  <c:v>52.335850634466098</c:v>
                </c:pt>
                <c:pt idx="214263">
                  <c:v>52.335939434238703</c:v>
                </c:pt>
                <c:pt idx="214264">
                  <c:v>52.336028233727099</c:v>
                </c:pt>
                <c:pt idx="214265">
                  <c:v>52.336117032931298</c:v>
                </c:pt>
                <c:pt idx="214266">
                  <c:v>52.336205831851302</c:v>
                </c:pt>
                <c:pt idx="214267">
                  <c:v>52.336294630486996</c:v>
                </c:pt>
                <c:pt idx="214268">
                  <c:v>52.336383428838403</c:v>
                </c:pt>
                <c:pt idx="214269">
                  <c:v>52.336472226905698</c:v>
                </c:pt>
                <c:pt idx="214270">
                  <c:v>52.336561024688699</c:v>
                </c:pt>
                <c:pt idx="214271">
                  <c:v>52.336649822187397</c:v>
                </c:pt>
                <c:pt idx="214272">
                  <c:v>52.336738619401999</c:v>
                </c:pt>
                <c:pt idx="214273">
                  <c:v>52.336827416332298</c:v>
                </c:pt>
                <c:pt idx="214274">
                  <c:v>52.336916212978302</c:v>
                </c:pt>
                <c:pt idx="214275">
                  <c:v>52.337005009340203</c:v>
                </c:pt>
                <c:pt idx="214276">
                  <c:v>52.337093805417801</c:v>
                </c:pt>
                <c:pt idx="214277">
                  <c:v>52.337182601211197</c:v>
                </c:pt>
                <c:pt idx="214278">
                  <c:v>52.337271396720297</c:v>
                </c:pt>
                <c:pt idx="214279">
                  <c:v>52.337360191945301</c:v>
                </c:pt>
                <c:pt idx="214280">
                  <c:v>52.337448986886002</c:v>
                </c:pt>
                <c:pt idx="214281">
                  <c:v>52.337537781542402</c:v>
                </c:pt>
                <c:pt idx="214282">
                  <c:v>52.337626575914697</c:v>
                </c:pt>
                <c:pt idx="214283">
                  <c:v>52.337715370002698</c:v>
                </c:pt>
                <c:pt idx="214284">
                  <c:v>52.337804163806503</c:v>
                </c:pt>
                <c:pt idx="214285">
                  <c:v>52.337892957326098</c:v>
                </c:pt>
                <c:pt idx="214286">
                  <c:v>52.337981750561497</c:v>
                </c:pt>
                <c:pt idx="214287">
                  <c:v>52.3380705435126</c:v>
                </c:pt>
                <c:pt idx="214288">
                  <c:v>52.338159336179601</c:v>
                </c:pt>
                <c:pt idx="214289">
                  <c:v>52.338248128562299</c:v>
                </c:pt>
                <c:pt idx="214290">
                  <c:v>52.338336920660801</c:v>
                </c:pt>
                <c:pt idx="214291">
                  <c:v>52.3384257124751</c:v>
                </c:pt>
                <c:pt idx="214292">
                  <c:v>52.338514504005097</c:v>
                </c:pt>
                <c:pt idx="214293">
                  <c:v>52.338603295250998</c:v>
                </c:pt>
                <c:pt idx="214294">
                  <c:v>52.338692086212603</c:v>
                </c:pt>
                <c:pt idx="214295">
                  <c:v>52.338780876890098</c:v>
                </c:pt>
                <c:pt idx="214296">
                  <c:v>52.338869667283298</c:v>
                </c:pt>
                <c:pt idx="214297">
                  <c:v>52.338958457392302</c:v>
                </c:pt>
                <c:pt idx="214298">
                  <c:v>52.339047247217103</c:v>
                </c:pt>
                <c:pt idx="214299">
                  <c:v>52.339136036757701</c:v>
                </c:pt>
                <c:pt idx="214300">
                  <c:v>52.339224826014103</c:v>
                </c:pt>
                <c:pt idx="214301">
                  <c:v>52.339313614986203</c:v>
                </c:pt>
                <c:pt idx="214302">
                  <c:v>52.3394024036742</c:v>
                </c:pt>
                <c:pt idx="214303">
                  <c:v>52.339491192078</c:v>
                </c:pt>
                <c:pt idx="214304">
                  <c:v>52.339579980197499</c:v>
                </c:pt>
                <c:pt idx="214305">
                  <c:v>52.339668768032901</c:v>
                </c:pt>
                <c:pt idx="214306">
                  <c:v>52.339757555584001</c:v>
                </c:pt>
                <c:pt idx="214307">
                  <c:v>52.339846342850997</c:v>
                </c:pt>
                <c:pt idx="214308">
                  <c:v>52.339935129833798</c:v>
                </c:pt>
                <c:pt idx="214309">
                  <c:v>52.340023916532303</c:v>
                </c:pt>
                <c:pt idx="214310">
                  <c:v>52.340112702946698</c:v>
                </c:pt>
                <c:pt idx="214311">
                  <c:v>52.340201489076797</c:v>
                </c:pt>
                <c:pt idx="214312">
                  <c:v>52.340290274922801</c:v>
                </c:pt>
                <c:pt idx="214313">
                  <c:v>52.340379060484601</c:v>
                </c:pt>
                <c:pt idx="214314">
                  <c:v>52.340467845762099</c:v>
                </c:pt>
                <c:pt idx="214315">
                  <c:v>52.340556630755501</c:v>
                </c:pt>
                <c:pt idx="214316">
                  <c:v>52.340645415464699</c:v>
                </c:pt>
                <c:pt idx="214317">
                  <c:v>52.340734199889702</c:v>
                </c:pt>
                <c:pt idx="214318">
                  <c:v>52.340822984030503</c:v>
                </c:pt>
                <c:pt idx="214319">
                  <c:v>52.3409117678871</c:v>
                </c:pt>
                <c:pt idx="214320">
                  <c:v>52.341000551459501</c:v>
                </c:pt>
                <c:pt idx="214321">
                  <c:v>52.341089334747799</c:v>
                </c:pt>
                <c:pt idx="214322">
                  <c:v>52.341178117751802</c:v>
                </c:pt>
                <c:pt idx="214323">
                  <c:v>52.341266900471702</c:v>
                </c:pt>
                <c:pt idx="214324">
                  <c:v>52.341355682907398</c:v>
                </c:pt>
                <c:pt idx="214325">
                  <c:v>52.341444465058899</c:v>
                </c:pt>
                <c:pt idx="214326">
                  <c:v>52.341533246926197</c:v>
                </c:pt>
                <c:pt idx="214327">
                  <c:v>52.341622028509299</c:v>
                </c:pt>
                <c:pt idx="214328">
                  <c:v>52.341710809808198</c:v>
                </c:pt>
                <c:pt idx="214329">
                  <c:v>52.341799590823001</c:v>
                </c:pt>
                <c:pt idx="214330">
                  <c:v>52.341888371553601</c:v>
                </c:pt>
                <c:pt idx="214331">
                  <c:v>52.341977151999998</c:v>
                </c:pt>
                <c:pt idx="214332">
                  <c:v>52.3420659321622</c:v>
                </c:pt>
                <c:pt idx="214333">
                  <c:v>52.342154712040298</c:v>
                </c:pt>
                <c:pt idx="214334">
                  <c:v>52.3422434916341</c:v>
                </c:pt>
                <c:pt idx="214335">
                  <c:v>52.3423322709438</c:v>
                </c:pt>
                <c:pt idx="214336">
                  <c:v>52.342421049969303</c:v>
                </c:pt>
                <c:pt idx="214337">
                  <c:v>52.342509828710703</c:v>
                </c:pt>
                <c:pt idx="214338">
                  <c:v>52.342598607167901</c:v>
                </c:pt>
                <c:pt idx="214339">
                  <c:v>52.342687385340902</c:v>
                </c:pt>
                <c:pt idx="214340">
                  <c:v>52.342776163229701</c:v>
                </c:pt>
                <c:pt idx="214341">
                  <c:v>52.342864940834403</c:v>
                </c:pt>
                <c:pt idx="214342">
                  <c:v>52.342953718154803</c:v>
                </c:pt>
                <c:pt idx="214343">
                  <c:v>52.343042495191199</c:v>
                </c:pt>
                <c:pt idx="214344">
                  <c:v>52.3431312719433</c:v>
                </c:pt>
                <c:pt idx="214345">
                  <c:v>52.343220048411297</c:v>
                </c:pt>
                <c:pt idx="214346">
                  <c:v>52.343308824595098</c:v>
                </c:pt>
                <c:pt idx="214347">
                  <c:v>52.343397600494797</c:v>
                </c:pt>
                <c:pt idx="214348">
                  <c:v>52.343486376110299</c:v>
                </c:pt>
                <c:pt idx="214349">
                  <c:v>52.343575151441598</c:v>
                </c:pt>
                <c:pt idx="214350">
                  <c:v>52.343663926488802</c:v>
                </c:pt>
                <c:pt idx="214351">
                  <c:v>52.343752701251802</c:v>
                </c:pt>
                <c:pt idx="214352">
                  <c:v>52.343841475730699</c:v>
                </c:pt>
                <c:pt idx="214353">
                  <c:v>52.3439302499254</c:v>
                </c:pt>
                <c:pt idx="214354">
                  <c:v>52.344019023835898</c:v>
                </c:pt>
                <c:pt idx="214355">
                  <c:v>52.3441077974623</c:v>
                </c:pt>
                <c:pt idx="214356">
                  <c:v>52.344196570804499</c:v>
                </c:pt>
                <c:pt idx="214357">
                  <c:v>52.344285343862502</c:v>
                </c:pt>
                <c:pt idx="214358">
                  <c:v>52.344374116636502</c:v>
                </c:pt>
                <c:pt idx="214359">
                  <c:v>52.344462889126198</c:v>
                </c:pt>
                <c:pt idx="214360">
                  <c:v>52.344551661331799</c:v>
                </c:pt>
                <c:pt idx="214361">
                  <c:v>52.344640433253304</c:v>
                </c:pt>
                <c:pt idx="214362">
                  <c:v>52.344729204890598</c:v>
                </c:pt>
                <c:pt idx="214363">
                  <c:v>52.344817976243696</c:v>
                </c:pt>
                <c:pt idx="214364">
                  <c:v>52.344906747312699</c:v>
                </c:pt>
                <c:pt idx="214365">
                  <c:v>52.344995518097598</c:v>
                </c:pt>
                <c:pt idx="214366">
                  <c:v>52.345084288598301</c:v>
                </c:pt>
                <c:pt idx="214367">
                  <c:v>52.345173058814801</c:v>
                </c:pt>
                <c:pt idx="214368">
                  <c:v>52.345261828747198</c:v>
                </c:pt>
                <c:pt idx="214369">
                  <c:v>52.345350598395498</c:v>
                </c:pt>
                <c:pt idx="214370">
                  <c:v>52.345439367759603</c:v>
                </c:pt>
                <c:pt idx="214371">
                  <c:v>52.345528136839597</c:v>
                </c:pt>
                <c:pt idx="214372">
                  <c:v>52.345616905635403</c:v>
                </c:pt>
                <c:pt idx="214373">
                  <c:v>52.345705674147098</c:v>
                </c:pt>
                <c:pt idx="214374">
                  <c:v>52.345794442374697</c:v>
                </c:pt>
                <c:pt idx="214375">
                  <c:v>52.3458832103181</c:v>
                </c:pt>
                <c:pt idx="214376">
                  <c:v>52.345971977977399</c:v>
                </c:pt>
                <c:pt idx="214377">
                  <c:v>52.346060745352503</c:v>
                </c:pt>
                <c:pt idx="214378">
                  <c:v>52.346149512443503</c:v>
                </c:pt>
                <c:pt idx="214379">
                  <c:v>52.3462382792504</c:v>
                </c:pt>
                <c:pt idx="214380">
                  <c:v>52.346327045773101</c:v>
                </c:pt>
                <c:pt idx="214381">
                  <c:v>52.346415812011799</c:v>
                </c:pt>
                <c:pt idx="214382">
                  <c:v>52.346504577966201</c:v>
                </c:pt>
                <c:pt idx="214383">
                  <c:v>52.346593343636599</c:v>
                </c:pt>
                <c:pt idx="214384">
                  <c:v>52.346682109022801</c:v>
                </c:pt>
                <c:pt idx="214385">
                  <c:v>52.3467708741248</c:v>
                </c:pt>
                <c:pt idx="214386">
                  <c:v>52.346859638942803</c:v>
                </c:pt>
                <c:pt idx="214387">
                  <c:v>52.346948403476603</c:v>
                </c:pt>
                <c:pt idx="214388">
                  <c:v>52.347037167726299</c:v>
                </c:pt>
                <c:pt idx="214389">
                  <c:v>52.347125931691899</c:v>
                </c:pt>
                <c:pt idx="214390">
                  <c:v>52.347214695373303</c:v>
                </c:pt>
                <c:pt idx="214391">
                  <c:v>52.347303458770597</c:v>
                </c:pt>
                <c:pt idx="214392">
                  <c:v>52.347392221883801</c:v>
                </c:pt>
                <c:pt idx="214393">
                  <c:v>52.347480984712902</c:v>
                </c:pt>
                <c:pt idx="214394">
                  <c:v>52.347569747257801</c:v>
                </c:pt>
                <c:pt idx="214395">
                  <c:v>52.347658509518702</c:v>
                </c:pt>
                <c:pt idx="214396">
                  <c:v>52.3477472714954</c:v>
                </c:pt>
                <c:pt idx="214397">
                  <c:v>52.347836033187903</c:v>
                </c:pt>
                <c:pt idx="214398">
                  <c:v>52.347924794596402</c:v>
                </c:pt>
                <c:pt idx="214399">
                  <c:v>52.348013555720797</c:v>
                </c:pt>
                <c:pt idx="214400">
                  <c:v>52.348102316560997</c:v>
                </c:pt>
                <c:pt idx="214401">
                  <c:v>52.3481910771171</c:v>
                </c:pt>
                <c:pt idx="214402">
                  <c:v>52.3482798373891</c:v>
                </c:pt>
                <c:pt idx="214403">
                  <c:v>52.348368597376997</c:v>
                </c:pt>
                <c:pt idx="214404">
                  <c:v>52.348457357080797</c:v>
                </c:pt>
                <c:pt idx="214405">
                  <c:v>52.348546116500501</c:v>
                </c:pt>
                <c:pt idx="214406">
                  <c:v>52.348634875636002</c:v>
                </c:pt>
                <c:pt idx="214407">
                  <c:v>52.348723634487499</c:v>
                </c:pt>
                <c:pt idx="214408">
                  <c:v>52.3488123930548</c:v>
                </c:pt>
                <c:pt idx="214409">
                  <c:v>52.348901151337998</c:v>
                </c:pt>
                <c:pt idx="214410">
                  <c:v>52.348989909337199</c:v>
                </c:pt>
                <c:pt idx="214411">
                  <c:v>52.349078667052197</c:v>
                </c:pt>
                <c:pt idx="214412">
                  <c:v>52.349167424483099</c:v>
                </c:pt>
                <c:pt idx="214413">
                  <c:v>52.349256181629897</c:v>
                </c:pt>
                <c:pt idx="214414">
                  <c:v>52.3493449384926</c:v>
                </c:pt>
                <c:pt idx="214415">
                  <c:v>52.349433695071198</c:v>
                </c:pt>
                <c:pt idx="214416">
                  <c:v>52.349522451365701</c:v>
                </c:pt>
                <c:pt idx="214417">
                  <c:v>52.3496112073761</c:v>
                </c:pt>
                <c:pt idx="214418">
                  <c:v>52.349699963102303</c:v>
                </c:pt>
                <c:pt idx="214419">
                  <c:v>52.349788718544502</c:v>
                </c:pt>
                <c:pt idx="214420">
                  <c:v>52.349877473702598</c:v>
                </c:pt>
                <c:pt idx="214421">
                  <c:v>52.349966228576598</c:v>
                </c:pt>
                <c:pt idx="214422">
                  <c:v>52.350054983166501</c:v>
                </c:pt>
                <c:pt idx="214423">
                  <c:v>52.350143737472401</c:v>
                </c:pt>
                <c:pt idx="214424">
                  <c:v>52.350232491494097</c:v>
                </c:pt>
                <c:pt idx="214425">
                  <c:v>52.350321245231697</c:v>
                </c:pt>
                <c:pt idx="214426">
                  <c:v>52.350409998685201</c:v>
                </c:pt>
                <c:pt idx="214427">
                  <c:v>52.350498751854602</c:v>
                </c:pt>
                <c:pt idx="214428">
                  <c:v>52.350587504739998</c:v>
                </c:pt>
                <c:pt idx="214429">
                  <c:v>52.350676257341199</c:v>
                </c:pt>
                <c:pt idx="214430">
                  <c:v>52.350765009658403</c:v>
                </c:pt>
                <c:pt idx="214431">
                  <c:v>52.350853761691504</c:v>
                </c:pt>
                <c:pt idx="214432">
                  <c:v>52.350942513440501</c:v>
                </c:pt>
                <c:pt idx="214433">
                  <c:v>52.351031264905401</c:v>
                </c:pt>
                <c:pt idx="214434">
                  <c:v>52.351120016086199</c:v>
                </c:pt>
                <c:pt idx="214435">
                  <c:v>52.3512087669829</c:v>
                </c:pt>
                <c:pt idx="214436">
                  <c:v>52.351297517595597</c:v>
                </c:pt>
                <c:pt idx="214437">
                  <c:v>52.351386267924099</c:v>
                </c:pt>
                <c:pt idx="214438">
                  <c:v>52.351475017968603</c:v>
                </c:pt>
                <c:pt idx="214439">
                  <c:v>52.351563767728997</c:v>
                </c:pt>
                <c:pt idx="214440">
                  <c:v>52.351652517205302</c:v>
                </c:pt>
                <c:pt idx="214441">
                  <c:v>52.351741266397603</c:v>
                </c:pt>
                <c:pt idx="214442">
                  <c:v>52.351830015305701</c:v>
                </c:pt>
                <c:pt idx="214443">
                  <c:v>52.351918763929802</c:v>
                </c:pt>
                <c:pt idx="214444">
                  <c:v>52.3520075122698</c:v>
                </c:pt>
                <c:pt idx="214445">
                  <c:v>52.352096260325801</c:v>
                </c:pt>
                <c:pt idx="214446">
                  <c:v>52.352185008097599</c:v>
                </c:pt>
                <c:pt idx="214447">
                  <c:v>52.352273755585401</c:v>
                </c:pt>
                <c:pt idx="214448">
                  <c:v>52.352362502789099</c:v>
                </c:pt>
                <c:pt idx="214449">
                  <c:v>52.3524512497088</c:v>
                </c:pt>
                <c:pt idx="214450">
                  <c:v>52.352539996344397</c:v>
                </c:pt>
                <c:pt idx="214451">
                  <c:v>52.352628742695899</c:v>
                </c:pt>
                <c:pt idx="214452">
                  <c:v>52.352717488763297</c:v>
                </c:pt>
                <c:pt idx="214453">
                  <c:v>52.352806234546698</c:v>
                </c:pt>
                <c:pt idx="214454">
                  <c:v>52.352894980045903</c:v>
                </c:pt>
                <c:pt idx="214455">
                  <c:v>52.352983725261197</c:v>
                </c:pt>
                <c:pt idx="214456">
                  <c:v>52.353072470192302</c:v>
                </c:pt>
                <c:pt idx="214457">
                  <c:v>52.353161214839403</c:v>
                </c:pt>
                <c:pt idx="214458">
                  <c:v>52.3532499592025</c:v>
                </c:pt>
                <c:pt idx="214459">
                  <c:v>52.353338703281501</c:v>
                </c:pt>
                <c:pt idx="214460">
                  <c:v>52.353427447076399</c:v>
                </c:pt>
                <c:pt idx="214461">
                  <c:v>52.3535161905872</c:v>
                </c:pt>
                <c:pt idx="214462">
                  <c:v>52.353604933813997</c:v>
                </c:pt>
                <c:pt idx="214463">
                  <c:v>52.353693676756698</c:v>
                </c:pt>
                <c:pt idx="214464">
                  <c:v>52.353782419415403</c:v>
                </c:pt>
                <c:pt idx="214465">
                  <c:v>52.353871161790003</c:v>
                </c:pt>
                <c:pt idx="214466">
                  <c:v>52.3539599038806</c:v>
                </c:pt>
                <c:pt idx="214467">
                  <c:v>52.354048645687101</c:v>
                </c:pt>
                <c:pt idx="214468">
                  <c:v>52.354137387209498</c:v>
                </c:pt>
                <c:pt idx="214469">
                  <c:v>52.354226128447898</c:v>
                </c:pt>
                <c:pt idx="214470">
                  <c:v>52.354314869402302</c:v>
                </c:pt>
                <c:pt idx="214471">
                  <c:v>52.354403610072602</c:v>
                </c:pt>
                <c:pt idx="214472">
                  <c:v>52.354492350458798</c:v>
                </c:pt>
                <c:pt idx="214473">
                  <c:v>52.354581090560998</c:v>
                </c:pt>
                <c:pt idx="214474">
                  <c:v>52.354669830379102</c:v>
                </c:pt>
                <c:pt idx="214475">
                  <c:v>52.354758569913201</c:v>
                </c:pt>
                <c:pt idx="214476">
                  <c:v>52.354847309163297</c:v>
                </c:pt>
                <c:pt idx="214477">
                  <c:v>52.354936048129296</c:v>
                </c:pt>
                <c:pt idx="214478">
                  <c:v>52.3550247868112</c:v>
                </c:pt>
                <c:pt idx="214479">
                  <c:v>52.355113525209099</c:v>
                </c:pt>
                <c:pt idx="214480">
                  <c:v>52.355202263323001</c:v>
                </c:pt>
                <c:pt idx="214481">
                  <c:v>52.3552910011528</c:v>
                </c:pt>
                <c:pt idx="214482">
                  <c:v>52.355379738698602</c:v>
                </c:pt>
                <c:pt idx="214483">
                  <c:v>52.355468475960301</c:v>
                </c:pt>
                <c:pt idx="214484">
                  <c:v>52.355557212938002</c:v>
                </c:pt>
                <c:pt idx="214485">
                  <c:v>52.3556459496317</c:v>
                </c:pt>
                <c:pt idx="214486">
                  <c:v>52.355734686041302</c:v>
                </c:pt>
                <c:pt idx="214487">
                  <c:v>52.3558234221669</c:v>
                </c:pt>
                <c:pt idx="214488">
                  <c:v>52.355912158008501</c:v>
                </c:pt>
                <c:pt idx="214489">
                  <c:v>52.356000893565998</c:v>
                </c:pt>
                <c:pt idx="214490">
                  <c:v>52.356089628839399</c:v>
                </c:pt>
                <c:pt idx="214491">
                  <c:v>52.356178363828903</c:v>
                </c:pt>
                <c:pt idx="214492">
                  <c:v>52.356267098534303</c:v>
                </c:pt>
                <c:pt idx="214493">
                  <c:v>52.3563558329557</c:v>
                </c:pt>
                <c:pt idx="214494">
                  <c:v>52.356444567093</c:v>
                </c:pt>
                <c:pt idx="214495">
                  <c:v>52.356533300946303</c:v>
                </c:pt>
                <c:pt idx="214496">
                  <c:v>52.356622034515603</c:v>
                </c:pt>
                <c:pt idx="214497">
                  <c:v>52.356710767800898</c:v>
                </c:pt>
                <c:pt idx="214498">
                  <c:v>52.356799500802097</c:v>
                </c:pt>
                <c:pt idx="214499">
                  <c:v>52.3568882335193</c:v>
                </c:pt>
                <c:pt idx="214500">
                  <c:v>52.356976965952498</c:v>
                </c:pt>
                <c:pt idx="214501">
                  <c:v>52.3570656981017</c:v>
                </c:pt>
                <c:pt idx="214502">
                  <c:v>52.357154429966798</c:v>
                </c:pt>
                <c:pt idx="214503">
                  <c:v>52.357243161547899</c:v>
                </c:pt>
                <c:pt idx="214504">
                  <c:v>52.357331892844996</c:v>
                </c:pt>
                <c:pt idx="214505">
                  <c:v>52.357420623858097</c:v>
                </c:pt>
                <c:pt idx="214506">
                  <c:v>52.357509354587101</c:v>
                </c:pt>
                <c:pt idx="214507">
                  <c:v>52.357598085032102</c:v>
                </c:pt>
                <c:pt idx="214508">
                  <c:v>52.357686815193198</c:v>
                </c:pt>
                <c:pt idx="214509">
                  <c:v>52.357775545070197</c:v>
                </c:pt>
                <c:pt idx="214510">
                  <c:v>52.3578642746631</c:v>
                </c:pt>
                <c:pt idx="214511">
                  <c:v>52.357953003972099</c:v>
                </c:pt>
                <c:pt idx="214512">
                  <c:v>52.358041732997002</c:v>
                </c:pt>
                <c:pt idx="214513">
                  <c:v>52.358130461738</c:v>
                </c:pt>
                <c:pt idx="214514">
                  <c:v>52.358219190194902</c:v>
                </c:pt>
                <c:pt idx="214515">
                  <c:v>52.3583079183678</c:v>
                </c:pt>
                <c:pt idx="214516">
                  <c:v>52.358396646256701</c:v>
                </c:pt>
                <c:pt idx="214517">
                  <c:v>52.358485373861598</c:v>
                </c:pt>
                <c:pt idx="214518">
                  <c:v>52.358574101182498</c:v>
                </c:pt>
                <c:pt idx="214519">
                  <c:v>52.358662828219302</c:v>
                </c:pt>
                <c:pt idx="214520">
                  <c:v>52.358751554972201</c:v>
                </c:pt>
                <c:pt idx="214521">
                  <c:v>52.358840281440997</c:v>
                </c:pt>
                <c:pt idx="214522">
                  <c:v>52.358929007625903</c:v>
                </c:pt>
                <c:pt idx="214523">
                  <c:v>52.359017733526699</c:v>
                </c:pt>
                <c:pt idx="214524">
                  <c:v>52.359106459143597</c:v>
                </c:pt>
                <c:pt idx="214525">
                  <c:v>52.359195184476398</c:v>
                </c:pt>
                <c:pt idx="214526">
                  <c:v>52.359283909525203</c:v>
                </c:pt>
                <c:pt idx="214527">
                  <c:v>52.359372634290096</c:v>
                </c:pt>
                <c:pt idx="214528">
                  <c:v>52.359461358770901</c:v>
                </c:pt>
                <c:pt idx="214529">
                  <c:v>52.3595500829678</c:v>
                </c:pt>
                <c:pt idx="214530">
                  <c:v>52.359638806880596</c:v>
                </c:pt>
                <c:pt idx="214531">
                  <c:v>52.359727530509403</c:v>
                </c:pt>
                <c:pt idx="214532">
                  <c:v>52.359816253854298</c:v>
                </c:pt>
                <c:pt idx="214533">
                  <c:v>52.359904976915097</c:v>
                </c:pt>
                <c:pt idx="214534">
                  <c:v>52.359993699691998</c:v>
                </c:pt>
                <c:pt idx="214535">
                  <c:v>52.360082422184902</c:v>
                </c:pt>
                <c:pt idx="214536">
                  <c:v>52.360171144393703</c:v>
                </c:pt>
                <c:pt idx="214537">
                  <c:v>52.3602598663186</c:v>
                </c:pt>
                <c:pt idx="214538">
                  <c:v>52.3603485879595</c:v>
                </c:pt>
                <c:pt idx="214539">
                  <c:v>52.360437309316403</c:v>
                </c:pt>
                <c:pt idx="214540">
                  <c:v>52.360526030389302</c:v>
                </c:pt>
                <c:pt idx="214541">
                  <c:v>52.360614751178197</c:v>
                </c:pt>
                <c:pt idx="214542">
                  <c:v>52.360703471683102</c:v>
                </c:pt>
                <c:pt idx="214543">
                  <c:v>52.360792191904103</c:v>
                </c:pt>
                <c:pt idx="214544">
                  <c:v>52.360880911841001</c:v>
                </c:pt>
                <c:pt idx="214545">
                  <c:v>52.360969631494001</c:v>
                </c:pt>
                <c:pt idx="214546">
                  <c:v>52.361058350862997</c:v>
                </c:pt>
                <c:pt idx="214547">
                  <c:v>52.361147069947997</c:v>
                </c:pt>
                <c:pt idx="214548">
                  <c:v>52.361235788748999</c:v>
                </c:pt>
                <c:pt idx="214549">
                  <c:v>52.361324507266097</c:v>
                </c:pt>
                <c:pt idx="214550">
                  <c:v>52.361413225499099</c:v>
                </c:pt>
                <c:pt idx="214551">
                  <c:v>52.361501943448197</c:v>
                </c:pt>
                <c:pt idx="214552">
                  <c:v>52.361590661113297</c:v>
                </c:pt>
                <c:pt idx="214553">
                  <c:v>52.3616793784945</c:v>
                </c:pt>
                <c:pt idx="214554">
                  <c:v>52.3617680955916</c:v>
                </c:pt>
                <c:pt idx="214555">
                  <c:v>52.361856812404802</c:v>
                </c:pt>
                <c:pt idx="214556">
                  <c:v>52.361945528934001</c:v>
                </c:pt>
                <c:pt idx="214557">
                  <c:v>52.362034245179203</c:v>
                </c:pt>
                <c:pt idx="214558">
                  <c:v>52.3621229611405</c:v>
                </c:pt>
                <c:pt idx="214559">
                  <c:v>52.3622116768178</c:v>
                </c:pt>
                <c:pt idx="214560">
                  <c:v>52.362300392211097</c:v>
                </c:pt>
                <c:pt idx="214561">
                  <c:v>52.362389107320404</c:v>
                </c:pt>
                <c:pt idx="214562">
                  <c:v>52.362477822145799</c:v>
                </c:pt>
                <c:pt idx="214563">
                  <c:v>52.362566536687197</c:v>
                </c:pt>
                <c:pt idx="214564">
                  <c:v>52.362655250944599</c:v>
                </c:pt>
                <c:pt idx="214565">
                  <c:v>52.362743964918103</c:v>
                </c:pt>
                <c:pt idx="214566">
                  <c:v>52.362832678607603</c:v>
                </c:pt>
                <c:pt idx="214567">
                  <c:v>52.362921392013199</c:v>
                </c:pt>
                <c:pt idx="214568">
                  <c:v>52.363010105134698</c:v>
                </c:pt>
                <c:pt idx="214569">
                  <c:v>52.3630988179724</c:v>
                </c:pt>
                <c:pt idx="214570">
                  <c:v>52.363187530525998</c:v>
                </c:pt>
                <c:pt idx="214571">
                  <c:v>52.363276242795699</c:v>
                </c:pt>
                <c:pt idx="214572">
                  <c:v>52.363364954781403</c:v>
                </c:pt>
                <c:pt idx="214573">
                  <c:v>52.363453666483203</c:v>
                </c:pt>
                <c:pt idx="214574">
                  <c:v>52.363542377900998</c:v>
                </c:pt>
                <c:pt idx="214575">
                  <c:v>52.363631089034897</c:v>
                </c:pt>
                <c:pt idx="214576">
                  <c:v>52.363719799884798</c:v>
                </c:pt>
                <c:pt idx="214577">
                  <c:v>52.363808510450703</c:v>
                </c:pt>
                <c:pt idx="214578">
                  <c:v>52.363897220732703</c:v>
                </c:pt>
                <c:pt idx="214579">
                  <c:v>52.363985930730799</c:v>
                </c:pt>
                <c:pt idx="214580">
                  <c:v>52.364074640444798</c:v>
                </c:pt>
                <c:pt idx="214581">
                  <c:v>52.364163349875</c:v>
                </c:pt>
                <c:pt idx="214582">
                  <c:v>52.364252059021197</c:v>
                </c:pt>
                <c:pt idx="214583">
                  <c:v>52.364340767883398</c:v>
                </c:pt>
                <c:pt idx="214584">
                  <c:v>52.364429476461702</c:v>
                </c:pt>
                <c:pt idx="214585">
                  <c:v>52.364518184756001</c:v>
                </c:pt>
                <c:pt idx="214586">
                  <c:v>52.364606892766403</c:v>
                </c:pt>
                <c:pt idx="214587">
                  <c:v>52.364695600492801</c:v>
                </c:pt>
                <c:pt idx="214588">
                  <c:v>52.364784307935302</c:v>
                </c:pt>
                <c:pt idx="214589">
                  <c:v>52.364873015093899</c:v>
                </c:pt>
                <c:pt idx="214590">
                  <c:v>52.364961721968498</c:v>
                </c:pt>
                <c:pt idx="214591">
                  <c:v>52.365050428559201</c:v>
                </c:pt>
                <c:pt idx="214592">
                  <c:v>52.365139134865899</c:v>
                </c:pt>
                <c:pt idx="214593">
                  <c:v>52.3652278408887</c:v>
                </c:pt>
                <c:pt idx="214594">
                  <c:v>52.365316546627497</c:v>
                </c:pt>
                <c:pt idx="214595">
                  <c:v>52.365405252082397</c:v>
                </c:pt>
                <c:pt idx="214596">
                  <c:v>52.365493957253399</c:v>
                </c:pt>
                <c:pt idx="214597">
                  <c:v>52.365582662140397</c:v>
                </c:pt>
                <c:pt idx="214598">
                  <c:v>52.365671366743499</c:v>
                </c:pt>
                <c:pt idx="214599">
                  <c:v>52.365760071062603</c:v>
                </c:pt>
                <c:pt idx="214600">
                  <c:v>52.365848775097803</c:v>
                </c:pt>
                <c:pt idx="214601">
                  <c:v>52.365937478849098</c:v>
                </c:pt>
                <c:pt idx="214602">
                  <c:v>52.366026182316503</c:v>
                </c:pt>
                <c:pt idx="214603">
                  <c:v>52.366114885499897</c:v>
                </c:pt>
                <c:pt idx="214604">
                  <c:v>52.366203588399401</c:v>
                </c:pt>
                <c:pt idx="214605">
                  <c:v>52.366292291015</c:v>
                </c:pt>
                <c:pt idx="214606">
                  <c:v>52.366380993346603</c:v>
                </c:pt>
                <c:pt idx="214607">
                  <c:v>52.366469695394301</c:v>
                </c:pt>
                <c:pt idx="214608">
                  <c:v>52.366558397158101</c:v>
                </c:pt>
                <c:pt idx="214609">
                  <c:v>52.366647098637898</c:v>
                </c:pt>
                <c:pt idx="214610">
                  <c:v>52.366735799833798</c:v>
                </c:pt>
                <c:pt idx="214611">
                  <c:v>52.3668245007458</c:v>
                </c:pt>
                <c:pt idx="214612">
                  <c:v>52.366913201373897</c:v>
                </c:pt>
                <c:pt idx="214613">
                  <c:v>52.367001901718098</c:v>
                </c:pt>
                <c:pt idx="214614">
                  <c:v>52.367090601778301</c:v>
                </c:pt>
                <c:pt idx="214615">
                  <c:v>52.3671793015546</c:v>
                </c:pt>
                <c:pt idx="214616">
                  <c:v>52.367268001047002</c:v>
                </c:pt>
                <c:pt idx="214617">
                  <c:v>52.367356700255499</c:v>
                </c:pt>
                <c:pt idx="214618">
                  <c:v>52.367445399179999</c:v>
                </c:pt>
                <c:pt idx="214619">
                  <c:v>52.367534097820602</c:v>
                </c:pt>
                <c:pt idx="214620">
                  <c:v>52.3676227961774</c:v>
                </c:pt>
                <c:pt idx="214621">
                  <c:v>52.367711494250202</c:v>
                </c:pt>
                <c:pt idx="214622">
                  <c:v>52.367800192039098</c:v>
                </c:pt>
                <c:pt idx="214623">
                  <c:v>52.367888889543998</c:v>
                </c:pt>
                <c:pt idx="214624">
                  <c:v>52.3679775867651</c:v>
                </c:pt>
                <c:pt idx="214625">
                  <c:v>52.368066283702198</c:v>
                </c:pt>
                <c:pt idx="214626">
                  <c:v>52.368154980355499</c:v>
                </c:pt>
                <c:pt idx="214627">
                  <c:v>52.368243676724802</c:v>
                </c:pt>
                <c:pt idx="214628">
                  <c:v>52.368332372810201</c:v>
                </c:pt>
                <c:pt idx="214629">
                  <c:v>52.368421068611703</c:v>
                </c:pt>
                <c:pt idx="214630">
                  <c:v>52.3685097641293</c:v>
                </c:pt>
                <c:pt idx="214631">
                  <c:v>52.368598459363</c:v>
                </c:pt>
                <c:pt idx="214632">
                  <c:v>52.368687154312802</c:v>
                </c:pt>
                <c:pt idx="214633">
                  <c:v>52.3687758489787</c:v>
                </c:pt>
                <c:pt idx="214634">
                  <c:v>52.368864543360701</c:v>
                </c:pt>
                <c:pt idx="214635">
                  <c:v>52.368953237458797</c:v>
                </c:pt>
                <c:pt idx="214636">
                  <c:v>52.369041931273003</c:v>
                </c:pt>
                <c:pt idx="214637">
                  <c:v>52.369130624803198</c:v>
                </c:pt>
                <c:pt idx="214638">
                  <c:v>52.369219318049602</c:v>
                </c:pt>
                <c:pt idx="214639">
                  <c:v>52.369308011012102</c:v>
                </c:pt>
                <c:pt idx="214640">
                  <c:v>52.369396703690697</c:v>
                </c:pt>
                <c:pt idx="214641">
                  <c:v>52.369485396085402</c:v>
                </c:pt>
                <c:pt idx="214642">
                  <c:v>52.369574088196103</c:v>
                </c:pt>
                <c:pt idx="214643">
                  <c:v>52.369662780022999</c:v>
                </c:pt>
                <c:pt idx="214644">
                  <c:v>52.369751471565998</c:v>
                </c:pt>
                <c:pt idx="214645">
                  <c:v>52.369840162825099</c:v>
                </c:pt>
                <c:pt idx="214646">
                  <c:v>52.369928853800303</c:v>
                </c:pt>
                <c:pt idx="214647">
                  <c:v>52.370017544491702</c:v>
                </c:pt>
                <c:pt idx="214648">
                  <c:v>52.370106234899097</c:v>
                </c:pt>
                <c:pt idx="214649">
                  <c:v>52.370194925022602</c:v>
                </c:pt>
                <c:pt idx="214650">
                  <c:v>52.370283614862302</c:v>
                </c:pt>
                <c:pt idx="214651">
                  <c:v>52.370372304417998</c:v>
                </c:pt>
                <c:pt idx="214652">
                  <c:v>52.370460993689903</c:v>
                </c:pt>
                <c:pt idx="214653">
                  <c:v>52.370549682677897</c:v>
                </c:pt>
                <c:pt idx="214654">
                  <c:v>52.370638371382</c:v>
                </c:pt>
                <c:pt idx="214655">
                  <c:v>52.370727059802199</c:v>
                </c:pt>
                <c:pt idx="214656">
                  <c:v>52.370815747938501</c:v>
                </c:pt>
                <c:pt idx="214657">
                  <c:v>52.370904435790997</c:v>
                </c:pt>
                <c:pt idx="214658">
                  <c:v>52.370993123359597</c:v>
                </c:pt>
                <c:pt idx="214659">
                  <c:v>52.371081810644199</c:v>
                </c:pt>
                <c:pt idx="214660">
                  <c:v>52.371170497644997</c:v>
                </c:pt>
                <c:pt idx="214661">
                  <c:v>52.371259184362003</c:v>
                </c:pt>
                <c:pt idx="214662">
                  <c:v>52.371347870794999</c:v>
                </c:pt>
                <c:pt idx="214663">
                  <c:v>52.371436556944197</c:v>
                </c:pt>
                <c:pt idx="214664">
                  <c:v>52.371525242809497</c:v>
                </c:pt>
                <c:pt idx="214665">
                  <c:v>52.3716139283909</c:v>
                </c:pt>
                <c:pt idx="214666">
                  <c:v>52.371702613688399</c:v>
                </c:pt>
                <c:pt idx="214667">
                  <c:v>52.371791298702099</c:v>
                </c:pt>
                <c:pt idx="214668">
                  <c:v>52.371879983431903</c:v>
                </c:pt>
                <c:pt idx="214669">
                  <c:v>52.371968667877802</c:v>
                </c:pt>
                <c:pt idx="214670">
                  <c:v>52.372057352039903</c:v>
                </c:pt>
                <c:pt idx="214671">
                  <c:v>52.372146035918099</c:v>
                </c:pt>
                <c:pt idx="214672">
                  <c:v>52.372234719512399</c:v>
                </c:pt>
                <c:pt idx="214673">
                  <c:v>52.372323402822801</c:v>
                </c:pt>
                <c:pt idx="214674">
                  <c:v>52.372412085849398</c:v>
                </c:pt>
                <c:pt idx="214675">
                  <c:v>52.372500768592097</c:v>
                </c:pt>
                <c:pt idx="214676">
                  <c:v>52.372589451050999</c:v>
                </c:pt>
                <c:pt idx="214677">
                  <c:v>52.372678133226003</c:v>
                </c:pt>
                <c:pt idx="214678">
                  <c:v>52.372766815117103</c:v>
                </c:pt>
                <c:pt idx="214679">
                  <c:v>52.372855496724299</c:v>
                </c:pt>
                <c:pt idx="214680">
                  <c:v>52.372944178047703</c:v>
                </c:pt>
                <c:pt idx="214681">
                  <c:v>52.373032859087203</c:v>
                </c:pt>
                <c:pt idx="214682">
                  <c:v>52.373121539842899</c:v>
                </c:pt>
                <c:pt idx="214683">
                  <c:v>52.373210220314697</c:v>
                </c:pt>
                <c:pt idx="214684">
                  <c:v>52.373298900502697</c:v>
                </c:pt>
                <c:pt idx="214685">
                  <c:v>52.373387580406799</c:v>
                </c:pt>
                <c:pt idx="214686">
                  <c:v>52.373476260026997</c:v>
                </c:pt>
                <c:pt idx="214687">
                  <c:v>52.373564939363398</c:v>
                </c:pt>
                <c:pt idx="214688">
                  <c:v>52.373653618415901</c:v>
                </c:pt>
                <c:pt idx="214689">
                  <c:v>52.373742297184599</c:v>
                </c:pt>
                <c:pt idx="214690">
                  <c:v>52.373830975669499</c:v>
                </c:pt>
                <c:pt idx="214691">
                  <c:v>52.373919653870402</c:v>
                </c:pt>
                <c:pt idx="214692">
                  <c:v>52.3740083317875</c:v>
                </c:pt>
                <c:pt idx="214693">
                  <c:v>52.374097009420801</c:v>
                </c:pt>
                <c:pt idx="214694">
                  <c:v>52.374185686770197</c:v>
                </c:pt>
                <c:pt idx="214695">
                  <c:v>52.374274363835802</c:v>
                </c:pt>
                <c:pt idx="214696">
                  <c:v>52.374363040617503</c:v>
                </c:pt>
                <c:pt idx="214697">
                  <c:v>52.374451717115399</c:v>
                </c:pt>
                <c:pt idx="214698">
                  <c:v>52.374540393329497</c:v>
                </c:pt>
                <c:pt idx="214699">
                  <c:v>52.374629069259697</c:v>
                </c:pt>
                <c:pt idx="214700">
                  <c:v>52.374717744906</c:v>
                </c:pt>
                <c:pt idx="214701">
                  <c:v>52.374806420268499</c:v>
                </c:pt>
                <c:pt idx="214702">
                  <c:v>52.374895095347199</c:v>
                </c:pt>
                <c:pt idx="214703">
                  <c:v>52.374983770142002</c:v>
                </c:pt>
                <c:pt idx="214704">
                  <c:v>52.375072444653</c:v>
                </c:pt>
                <c:pt idx="214705">
                  <c:v>52.375161118880101</c:v>
                </c:pt>
                <c:pt idx="214706">
                  <c:v>52.375249792823404</c:v>
                </c:pt>
                <c:pt idx="214707">
                  <c:v>52.375338466482901</c:v>
                </c:pt>
                <c:pt idx="214708">
                  <c:v>52.375427139858502</c:v>
                </c:pt>
                <c:pt idx="214709">
                  <c:v>52.375515812950297</c:v>
                </c:pt>
                <c:pt idx="214710">
                  <c:v>52.375604485758302</c:v>
                </c:pt>
                <c:pt idx="214711">
                  <c:v>52.375693158282402</c:v>
                </c:pt>
                <c:pt idx="214712">
                  <c:v>52.375781830522698</c:v>
                </c:pt>
                <c:pt idx="214713">
                  <c:v>52.375870502479103</c:v>
                </c:pt>
                <c:pt idx="214714">
                  <c:v>52.375959174151802</c:v>
                </c:pt>
                <c:pt idx="214715">
                  <c:v>52.376047845540597</c:v>
                </c:pt>
                <c:pt idx="214716">
                  <c:v>52.376136516645502</c:v>
                </c:pt>
                <c:pt idx="214717">
                  <c:v>52.376225187466702</c:v>
                </c:pt>
                <c:pt idx="214718">
                  <c:v>52.376313858004004</c:v>
                </c:pt>
                <c:pt idx="214719">
                  <c:v>52.376402528257501</c:v>
                </c:pt>
                <c:pt idx="214720">
                  <c:v>52.3764911982271</c:v>
                </c:pt>
                <c:pt idx="214721">
                  <c:v>52.376579867913001</c:v>
                </c:pt>
                <c:pt idx="214722">
                  <c:v>52.376668537314998</c:v>
                </c:pt>
                <c:pt idx="214723">
                  <c:v>52.376757206433197</c:v>
                </c:pt>
                <c:pt idx="214724">
                  <c:v>52.376845875267598</c:v>
                </c:pt>
                <c:pt idx="214725">
                  <c:v>52.376934543818102</c:v>
                </c:pt>
                <c:pt idx="214726">
                  <c:v>52.377023212084801</c:v>
                </c:pt>
                <c:pt idx="214727">
                  <c:v>52.377111880067702</c:v>
                </c:pt>
                <c:pt idx="214728">
                  <c:v>52.377200547766797</c:v>
                </c:pt>
                <c:pt idx="214729">
                  <c:v>52.377289215182103</c:v>
                </c:pt>
                <c:pt idx="214730">
                  <c:v>52.377377882313503</c:v>
                </c:pt>
                <c:pt idx="214731">
                  <c:v>52.377466549161198</c:v>
                </c:pt>
                <c:pt idx="214732">
                  <c:v>52.377555215725003</c:v>
                </c:pt>
                <c:pt idx="214733">
                  <c:v>52.377643882005003</c:v>
                </c:pt>
                <c:pt idx="214734">
                  <c:v>52.377732548001198</c:v>
                </c:pt>
                <c:pt idx="214735">
                  <c:v>52.377821213713602</c:v>
                </c:pt>
                <c:pt idx="214736">
                  <c:v>52.377909879142202</c:v>
                </c:pt>
                <c:pt idx="214737">
                  <c:v>52.377998544287003</c:v>
                </c:pt>
                <c:pt idx="214738">
                  <c:v>52.3780872091479</c:v>
                </c:pt>
                <c:pt idx="214739">
                  <c:v>52.378175873725098</c:v>
                </c:pt>
                <c:pt idx="214740">
                  <c:v>52.378264538018399</c:v>
                </c:pt>
                <c:pt idx="214741">
                  <c:v>52.378353202027903</c:v>
                </c:pt>
                <c:pt idx="214742">
                  <c:v>52.3784418657537</c:v>
                </c:pt>
                <c:pt idx="214743">
                  <c:v>52.378530529195601</c:v>
                </c:pt>
                <c:pt idx="214744">
                  <c:v>52.378619192353703</c:v>
                </c:pt>
                <c:pt idx="214745">
                  <c:v>52.378707855228001</c:v>
                </c:pt>
                <c:pt idx="214746">
                  <c:v>52.3787965178186</c:v>
                </c:pt>
                <c:pt idx="214747">
                  <c:v>52.378885180125302</c:v>
                </c:pt>
                <c:pt idx="214748">
                  <c:v>52.378973842148199</c:v>
                </c:pt>
                <c:pt idx="214749">
                  <c:v>52.379062503887297</c:v>
                </c:pt>
                <c:pt idx="214750">
                  <c:v>52.379151165342599</c:v>
                </c:pt>
                <c:pt idx="214751">
                  <c:v>52.379239826514102</c:v>
                </c:pt>
                <c:pt idx="214752">
                  <c:v>52.379328487401899</c:v>
                </c:pt>
                <c:pt idx="214753">
                  <c:v>52.3794171480058</c:v>
                </c:pt>
                <c:pt idx="214754">
                  <c:v>52.379505808325902</c:v>
                </c:pt>
                <c:pt idx="214755">
                  <c:v>52.379594468362299</c:v>
                </c:pt>
                <c:pt idx="214756">
                  <c:v>52.379683128114799</c:v>
                </c:pt>
                <c:pt idx="214757">
                  <c:v>52.3797717875836</c:v>
                </c:pt>
                <c:pt idx="214758">
                  <c:v>52.379860446768497</c:v>
                </c:pt>
                <c:pt idx="214759">
                  <c:v>52.379949105669702</c:v>
                </c:pt>
                <c:pt idx="214760">
                  <c:v>52.380037764287103</c:v>
                </c:pt>
                <c:pt idx="214761">
                  <c:v>52.380126422620698</c:v>
                </c:pt>
                <c:pt idx="214762">
                  <c:v>52.380215080670503</c:v>
                </c:pt>
                <c:pt idx="214763">
                  <c:v>52.380303738436503</c:v>
                </c:pt>
                <c:pt idx="214764">
                  <c:v>52.380392395918697</c:v>
                </c:pt>
                <c:pt idx="214765">
                  <c:v>52.380481053117201</c:v>
                </c:pt>
                <c:pt idx="214766">
                  <c:v>52.380569710031899</c:v>
                </c:pt>
                <c:pt idx="214767">
                  <c:v>52.380658366662701</c:v>
                </c:pt>
                <c:pt idx="214768">
                  <c:v>52.380747023009803</c:v>
                </c:pt>
                <c:pt idx="214769">
                  <c:v>52.380835679073201</c:v>
                </c:pt>
                <c:pt idx="214770">
                  <c:v>52.3809243348527</c:v>
                </c:pt>
                <c:pt idx="214771">
                  <c:v>52.381012990348502</c:v>
                </c:pt>
                <c:pt idx="214772">
                  <c:v>52.381101645560499</c:v>
                </c:pt>
                <c:pt idx="214773">
                  <c:v>52.381190300488697</c:v>
                </c:pt>
                <c:pt idx="214774">
                  <c:v>52.381278955133098</c:v>
                </c:pt>
                <c:pt idx="214775">
                  <c:v>52.381367609493701</c:v>
                </c:pt>
                <c:pt idx="214776">
                  <c:v>52.381456263570598</c:v>
                </c:pt>
                <c:pt idx="214777">
                  <c:v>52.381544917363698</c:v>
                </c:pt>
                <c:pt idx="214778">
                  <c:v>52.381633570873099</c:v>
                </c:pt>
                <c:pt idx="214779">
                  <c:v>52.381722224098603</c:v>
                </c:pt>
                <c:pt idx="214780">
                  <c:v>52.381810877040401</c:v>
                </c:pt>
                <c:pt idx="214781">
                  <c:v>52.381899529698401</c:v>
                </c:pt>
                <c:pt idx="214782">
                  <c:v>52.381988182072703</c:v>
                </c:pt>
                <c:pt idx="214783">
                  <c:v>52.3820768341632</c:v>
                </c:pt>
                <c:pt idx="214784">
                  <c:v>52.3821654859699</c:v>
                </c:pt>
                <c:pt idx="214785">
                  <c:v>52.382254137492801</c:v>
                </c:pt>
                <c:pt idx="214786">
                  <c:v>52.382342788731997</c:v>
                </c:pt>
                <c:pt idx="214787">
                  <c:v>52.382431439687402</c:v>
                </c:pt>
                <c:pt idx="214788">
                  <c:v>52.382520090359101</c:v>
                </c:pt>
                <c:pt idx="214789">
                  <c:v>52.382608740747003</c:v>
                </c:pt>
                <c:pt idx="214790">
                  <c:v>52.382697390851099</c:v>
                </c:pt>
                <c:pt idx="214791">
                  <c:v>52.382786040671498</c:v>
                </c:pt>
                <c:pt idx="214792">
                  <c:v>52.382874690208098</c:v>
                </c:pt>
                <c:pt idx="214793">
                  <c:v>52.3829633394609</c:v>
                </c:pt>
                <c:pt idx="214794">
                  <c:v>52.383051988429997</c:v>
                </c:pt>
                <c:pt idx="214795">
                  <c:v>52.383140637115297</c:v>
                </c:pt>
                <c:pt idx="214796">
                  <c:v>52.383229285516897</c:v>
                </c:pt>
                <c:pt idx="214797">
                  <c:v>52.3833179336347</c:v>
                </c:pt>
                <c:pt idx="214798">
                  <c:v>52.383406581468797</c:v>
                </c:pt>
                <c:pt idx="214799">
                  <c:v>52.383495229019097</c:v>
                </c:pt>
                <c:pt idx="214800">
                  <c:v>52.383583876285698</c:v>
                </c:pt>
                <c:pt idx="214801">
                  <c:v>52.383672523268501</c:v>
                </c:pt>
                <c:pt idx="214802">
                  <c:v>52.383761169967499</c:v>
                </c:pt>
                <c:pt idx="214803">
                  <c:v>52.383849816382799</c:v>
                </c:pt>
                <c:pt idx="214804">
                  <c:v>52.383938462514401</c:v>
                </c:pt>
                <c:pt idx="214805">
                  <c:v>52.384027108362197</c:v>
                </c:pt>
                <c:pt idx="214806">
                  <c:v>52.384115753926302</c:v>
                </c:pt>
                <c:pt idx="214807">
                  <c:v>52.384204399206602</c:v>
                </c:pt>
                <c:pt idx="214808">
                  <c:v>52.384293044203197</c:v>
                </c:pt>
                <c:pt idx="214809">
                  <c:v>52.384381688916001</c:v>
                </c:pt>
                <c:pt idx="214810">
                  <c:v>52.384470333345099</c:v>
                </c:pt>
                <c:pt idx="214811">
                  <c:v>52.3845589774904</c:v>
                </c:pt>
                <c:pt idx="214812">
                  <c:v>52.384647621352002</c:v>
                </c:pt>
                <c:pt idx="214813">
                  <c:v>52.384736264929799</c:v>
                </c:pt>
                <c:pt idx="214814">
                  <c:v>52.384824908223898</c:v>
                </c:pt>
                <c:pt idx="214815">
                  <c:v>52.384913551234298</c:v>
                </c:pt>
                <c:pt idx="214816">
                  <c:v>52.385002193961</c:v>
                </c:pt>
                <c:pt idx="214817">
                  <c:v>52.385090836403897</c:v>
                </c:pt>
                <c:pt idx="214818">
                  <c:v>52.385179478563003</c:v>
                </c:pt>
                <c:pt idx="214819">
                  <c:v>52.385268120438496</c:v>
                </c:pt>
                <c:pt idx="214820">
                  <c:v>52.385356762030099</c:v>
                </c:pt>
                <c:pt idx="214821">
                  <c:v>52.385445403338103</c:v>
                </c:pt>
                <c:pt idx="214822">
                  <c:v>52.385534044362302</c:v>
                </c:pt>
                <c:pt idx="214823">
                  <c:v>52.385622685102803</c:v>
                </c:pt>
                <c:pt idx="214824">
                  <c:v>52.385711325559598</c:v>
                </c:pt>
                <c:pt idx="214825">
                  <c:v>52.385799965732602</c:v>
                </c:pt>
                <c:pt idx="214826">
                  <c:v>52.385888605621901</c:v>
                </c:pt>
                <c:pt idx="214827">
                  <c:v>52.385977245227501</c:v>
                </c:pt>
                <c:pt idx="214828">
                  <c:v>52.386065884549303</c:v>
                </c:pt>
                <c:pt idx="214829">
                  <c:v>52.3861545235874</c:v>
                </c:pt>
                <c:pt idx="214830">
                  <c:v>52.386243162341799</c:v>
                </c:pt>
                <c:pt idx="214831">
                  <c:v>52.386331800812499</c:v>
                </c:pt>
                <c:pt idx="214832">
                  <c:v>52.386420438999501</c:v>
                </c:pt>
                <c:pt idx="214833">
                  <c:v>52.386509076902698</c:v>
                </c:pt>
                <c:pt idx="214834">
                  <c:v>52.386597714522203</c:v>
                </c:pt>
                <c:pt idx="214835">
                  <c:v>52.386686351858003</c:v>
                </c:pt>
                <c:pt idx="214836">
                  <c:v>52.386774988909998</c:v>
                </c:pt>
                <c:pt idx="214837">
                  <c:v>52.386863625678401</c:v>
                </c:pt>
                <c:pt idx="214838">
                  <c:v>52.386952262163</c:v>
                </c:pt>
                <c:pt idx="214839">
                  <c:v>52.3870408983639</c:v>
                </c:pt>
                <c:pt idx="214840">
                  <c:v>52.387129534281101</c:v>
                </c:pt>
                <c:pt idx="214841">
                  <c:v>52.387218169914497</c:v>
                </c:pt>
                <c:pt idx="214842">
                  <c:v>52.387306805264302</c:v>
                </c:pt>
                <c:pt idx="214843">
                  <c:v>52.387395440330302</c:v>
                </c:pt>
                <c:pt idx="214844">
                  <c:v>52.387484075112702</c:v>
                </c:pt>
                <c:pt idx="214845">
                  <c:v>52.387572709611298</c:v>
                </c:pt>
                <c:pt idx="214846">
                  <c:v>52.387661343826203</c:v>
                </c:pt>
                <c:pt idx="214847">
                  <c:v>52.387749977757402</c:v>
                </c:pt>
                <c:pt idx="214848">
                  <c:v>52.387838611404902</c:v>
                </c:pt>
                <c:pt idx="214849">
                  <c:v>52.387927244768697</c:v>
                </c:pt>
                <c:pt idx="214850">
                  <c:v>52.388015877848702</c:v>
                </c:pt>
                <c:pt idx="214851">
                  <c:v>52.3881045106451</c:v>
                </c:pt>
                <c:pt idx="214852">
                  <c:v>52.3881931431578</c:v>
                </c:pt>
                <c:pt idx="214853">
                  <c:v>52.388281775386702</c:v>
                </c:pt>
                <c:pt idx="214854">
                  <c:v>52.388370407331998</c:v>
                </c:pt>
                <c:pt idx="214855">
                  <c:v>52.388459038993503</c:v>
                </c:pt>
                <c:pt idx="214856">
                  <c:v>52.388547670371302</c:v>
                </c:pt>
                <c:pt idx="214857">
                  <c:v>52.388636301465503</c:v>
                </c:pt>
                <c:pt idx="214858">
                  <c:v>52.388724932275899</c:v>
                </c:pt>
                <c:pt idx="214859">
                  <c:v>52.388813562802703</c:v>
                </c:pt>
                <c:pt idx="214860">
                  <c:v>52.388902193045702</c:v>
                </c:pt>
                <c:pt idx="214861">
                  <c:v>52.388990823005102</c:v>
                </c:pt>
                <c:pt idx="214862">
                  <c:v>52.389079452680697</c:v>
                </c:pt>
                <c:pt idx="214863">
                  <c:v>52.3891680820727</c:v>
                </c:pt>
                <c:pt idx="214864">
                  <c:v>52.389256711180899</c:v>
                </c:pt>
                <c:pt idx="214865">
                  <c:v>52.389345340005498</c:v>
                </c:pt>
                <c:pt idx="214866">
                  <c:v>52.389433968546399</c:v>
                </c:pt>
                <c:pt idx="214867">
                  <c:v>52.389522596803602</c:v>
                </c:pt>
                <c:pt idx="214868">
                  <c:v>52.389611224777099</c:v>
                </c:pt>
                <c:pt idx="214869">
                  <c:v>52.389699852466897</c:v>
                </c:pt>
                <c:pt idx="214870">
                  <c:v>52.389788479872998</c:v>
                </c:pt>
                <c:pt idx="214871">
                  <c:v>52.389877106995399</c:v>
                </c:pt>
                <c:pt idx="214872">
                  <c:v>52.389965733834103</c:v>
                </c:pt>
                <c:pt idx="214873">
                  <c:v>52.3900543603892</c:v>
                </c:pt>
                <c:pt idx="214874">
                  <c:v>52.3901429866605</c:v>
                </c:pt>
                <c:pt idx="214875">
                  <c:v>52.390231612648201</c:v>
                </c:pt>
                <c:pt idx="214876">
                  <c:v>52.390320238352203</c:v>
                </c:pt>
                <c:pt idx="214877">
                  <c:v>52.3904088637725</c:v>
                </c:pt>
                <c:pt idx="214878">
                  <c:v>52.390497488909197</c:v>
                </c:pt>
                <c:pt idx="214879">
                  <c:v>52.390586113762097</c:v>
                </c:pt>
                <c:pt idx="214880">
                  <c:v>52.390674738331398</c:v>
                </c:pt>
                <c:pt idx="214881">
                  <c:v>52.390763362617001</c:v>
                </c:pt>
                <c:pt idx="214882">
                  <c:v>52.390851986618898</c:v>
                </c:pt>
                <c:pt idx="214883">
                  <c:v>52.390940610337097</c:v>
                </c:pt>
                <c:pt idx="214884">
                  <c:v>52.391029233771697</c:v>
                </c:pt>
                <c:pt idx="214885">
                  <c:v>52.391117856922598</c:v>
                </c:pt>
                <c:pt idx="214886">
                  <c:v>52.391206479789702</c:v>
                </c:pt>
                <c:pt idx="214887">
                  <c:v>52.391295102373299</c:v>
                </c:pt>
                <c:pt idx="214888">
                  <c:v>52.391383724673098</c:v>
                </c:pt>
                <c:pt idx="214889">
                  <c:v>52.391472346689298</c:v>
                </c:pt>
                <c:pt idx="214890">
                  <c:v>52.3915609684218</c:v>
                </c:pt>
                <c:pt idx="214891">
                  <c:v>52.391649589870703</c:v>
                </c:pt>
                <c:pt idx="214892">
                  <c:v>52.3917382110359</c:v>
                </c:pt>
                <c:pt idx="214893">
                  <c:v>52.391826831917399</c:v>
                </c:pt>
                <c:pt idx="214894">
                  <c:v>52.3919154525152</c:v>
                </c:pt>
                <c:pt idx="214895">
                  <c:v>52.392004072829401</c:v>
                </c:pt>
                <c:pt idx="214896">
                  <c:v>52.392092692859897</c:v>
                </c:pt>
                <c:pt idx="214897">
                  <c:v>52.392181312606702</c:v>
                </c:pt>
                <c:pt idx="214898">
                  <c:v>52.392269932069901</c:v>
                </c:pt>
                <c:pt idx="214899">
                  <c:v>52.392358551249401</c:v>
                </c:pt>
                <c:pt idx="214900">
                  <c:v>52.392447170145303</c:v>
                </c:pt>
                <c:pt idx="214901">
                  <c:v>52.392535788757499</c:v>
                </c:pt>
                <c:pt idx="214902">
                  <c:v>52.392624407085997</c:v>
                </c:pt>
                <c:pt idx="214903">
                  <c:v>52.392713025130902</c:v>
                </c:pt>
                <c:pt idx="214904">
                  <c:v>52.392801642892103</c:v>
                </c:pt>
                <c:pt idx="214905">
                  <c:v>52.392890260369697</c:v>
                </c:pt>
                <c:pt idx="214906">
                  <c:v>52.3929788775636</c:v>
                </c:pt>
                <c:pt idx="214907">
                  <c:v>52.393067494473797</c:v>
                </c:pt>
                <c:pt idx="214908">
                  <c:v>52.393156111100403</c:v>
                </c:pt>
                <c:pt idx="214909">
                  <c:v>52.393244727443303</c:v>
                </c:pt>
                <c:pt idx="214910">
                  <c:v>52.393333343502597</c:v>
                </c:pt>
                <c:pt idx="214911">
                  <c:v>52.3934219592782</c:v>
                </c:pt>
                <c:pt idx="214912">
                  <c:v>52.393510574770197</c:v>
                </c:pt>
                <c:pt idx="214913">
                  <c:v>52.393599189978602</c:v>
                </c:pt>
                <c:pt idx="214914">
                  <c:v>52.393687804903202</c:v>
                </c:pt>
                <c:pt idx="214915">
                  <c:v>52.393776419544302</c:v>
                </c:pt>
                <c:pt idx="214916">
                  <c:v>52.393865033901598</c:v>
                </c:pt>
                <c:pt idx="214917">
                  <c:v>52.393953647975401</c:v>
                </c:pt>
                <c:pt idx="214918">
                  <c:v>52.394042261765499</c:v>
                </c:pt>
                <c:pt idx="214919">
                  <c:v>52.394130875271898</c:v>
                </c:pt>
                <c:pt idx="214920">
                  <c:v>52.394219488494699</c:v>
                </c:pt>
                <c:pt idx="214921">
                  <c:v>52.3943081014339</c:v>
                </c:pt>
                <c:pt idx="214922">
                  <c:v>52.394396714089403</c:v>
                </c:pt>
                <c:pt idx="214923">
                  <c:v>52.3944853264613</c:v>
                </c:pt>
                <c:pt idx="214924">
                  <c:v>52.394573938549499</c:v>
                </c:pt>
                <c:pt idx="214925">
                  <c:v>52.394662550354099</c:v>
                </c:pt>
                <c:pt idx="214926">
                  <c:v>52.394751161875099</c:v>
                </c:pt>
                <c:pt idx="214927">
                  <c:v>52.394839773112402</c:v>
                </c:pt>
                <c:pt idx="214928">
                  <c:v>52.394928384066098</c:v>
                </c:pt>
                <c:pt idx="214929">
                  <c:v>52.395016994736103</c:v>
                </c:pt>
                <c:pt idx="214930">
                  <c:v>52.395105605122502</c:v>
                </c:pt>
                <c:pt idx="214931">
                  <c:v>52.395194215225303</c:v>
                </c:pt>
                <c:pt idx="214932">
                  <c:v>52.395282825044497</c:v>
                </c:pt>
                <c:pt idx="214933">
                  <c:v>52.395371434579999</c:v>
                </c:pt>
                <c:pt idx="214934">
                  <c:v>52.395460043831903</c:v>
                </c:pt>
                <c:pt idx="214935">
                  <c:v>52.395548652800102</c:v>
                </c:pt>
                <c:pt idx="214936">
                  <c:v>52.395637261484701</c:v>
                </c:pt>
                <c:pt idx="214937">
                  <c:v>52.395725869885702</c:v>
                </c:pt>
                <c:pt idx="214938">
                  <c:v>52.395814478003103</c:v>
                </c:pt>
                <c:pt idx="214939">
                  <c:v>52.3959030858368</c:v>
                </c:pt>
                <c:pt idx="214940">
                  <c:v>52.395991693387003</c:v>
                </c:pt>
                <c:pt idx="214941">
                  <c:v>52.396080300653402</c:v>
                </c:pt>
                <c:pt idx="214942">
                  <c:v>52.396168907636302</c:v>
                </c:pt>
                <c:pt idx="214943">
                  <c:v>52.396257514335502</c:v>
                </c:pt>
                <c:pt idx="214944">
                  <c:v>52.396346120751197</c:v>
                </c:pt>
                <c:pt idx="214945">
                  <c:v>52.3964347268832</c:v>
                </c:pt>
                <c:pt idx="214946">
                  <c:v>52.396523332731597</c:v>
                </c:pt>
                <c:pt idx="214947">
                  <c:v>52.396611938296303</c:v>
                </c:pt>
                <c:pt idx="214948">
                  <c:v>52.396700543577502</c:v>
                </c:pt>
                <c:pt idx="214949">
                  <c:v>52.396789148575003</c:v>
                </c:pt>
                <c:pt idx="214950">
                  <c:v>52.396877753288898</c:v>
                </c:pt>
                <c:pt idx="214951">
                  <c:v>52.396966357719201</c:v>
                </c:pt>
                <c:pt idx="214952">
                  <c:v>52.397054961865798</c:v>
                </c:pt>
                <c:pt idx="214953">
                  <c:v>52.397143565728904</c:v>
                </c:pt>
                <c:pt idx="214954">
                  <c:v>52.397232169308403</c:v>
                </c:pt>
                <c:pt idx="214955">
                  <c:v>52.397320772604203</c:v>
                </c:pt>
                <c:pt idx="214956">
                  <c:v>52.397409375616398</c:v>
                </c:pt>
                <c:pt idx="214957">
                  <c:v>52.397497978345001</c:v>
                </c:pt>
                <c:pt idx="214958">
                  <c:v>52.397586580789998</c:v>
                </c:pt>
                <c:pt idx="214959">
                  <c:v>52.397675182951403</c:v>
                </c:pt>
                <c:pt idx="214960">
                  <c:v>52.397763784829202</c:v>
                </c:pt>
                <c:pt idx="214961">
                  <c:v>52.397852386423402</c:v>
                </c:pt>
                <c:pt idx="214962">
                  <c:v>52.397940987734003</c:v>
                </c:pt>
                <c:pt idx="214963">
                  <c:v>52.398029588760998</c:v>
                </c:pt>
                <c:pt idx="214964">
                  <c:v>52.398118189504302</c:v>
                </c:pt>
                <c:pt idx="214965">
                  <c:v>52.3982067899641</c:v>
                </c:pt>
                <c:pt idx="214966">
                  <c:v>52.398295390140198</c:v>
                </c:pt>
                <c:pt idx="214967">
                  <c:v>52.398383990032798</c:v>
                </c:pt>
                <c:pt idx="214968">
                  <c:v>52.398472589641798</c:v>
                </c:pt>
                <c:pt idx="214969">
                  <c:v>52.398561188967101</c:v>
                </c:pt>
                <c:pt idx="214970">
                  <c:v>52.398649788008903</c:v>
                </c:pt>
                <c:pt idx="214971">
                  <c:v>52.3987383867671</c:v>
                </c:pt>
                <c:pt idx="214972">
                  <c:v>52.398826985241598</c:v>
                </c:pt>
                <c:pt idx="214973">
                  <c:v>52.398915583432597</c:v>
                </c:pt>
                <c:pt idx="214974">
                  <c:v>52.399004181339997</c:v>
                </c:pt>
                <c:pt idx="214975">
                  <c:v>52.399092778963798</c:v>
                </c:pt>
                <c:pt idx="214976">
                  <c:v>52.399181376304</c:v>
                </c:pt>
                <c:pt idx="214977">
                  <c:v>52.399269973360497</c:v>
                </c:pt>
                <c:pt idx="214978">
                  <c:v>52.3993585701336</c:v>
                </c:pt>
                <c:pt idx="214979">
                  <c:v>52.399447166622998</c:v>
                </c:pt>
                <c:pt idx="214980">
                  <c:v>52.399535762828798</c:v>
                </c:pt>
                <c:pt idx="214981">
                  <c:v>52.399624358750998</c:v>
                </c:pt>
                <c:pt idx="214982">
                  <c:v>52.399712954389699</c:v>
                </c:pt>
                <c:pt idx="214983">
                  <c:v>52.399801549744801</c:v>
                </c:pt>
                <c:pt idx="214984">
                  <c:v>52.399890144816197</c:v>
                </c:pt>
                <c:pt idx="214985">
                  <c:v>52.399978739604101</c:v>
                </c:pt>
                <c:pt idx="214986">
                  <c:v>52.4000673341084</c:v>
                </c:pt>
                <c:pt idx="214987">
                  <c:v>52.400155928329198</c:v>
                </c:pt>
                <c:pt idx="214988">
                  <c:v>52.400244522266298</c:v>
                </c:pt>
                <c:pt idx="214989">
                  <c:v>52.400333115919899</c:v>
                </c:pt>
                <c:pt idx="214990">
                  <c:v>52.400421709289901</c:v>
                </c:pt>
                <c:pt idx="214991">
                  <c:v>52.400510302376297</c:v>
                </c:pt>
                <c:pt idx="214992">
                  <c:v>52.400598895179101</c:v>
                </c:pt>
                <c:pt idx="214993">
                  <c:v>52.400687487698299</c:v>
                </c:pt>
                <c:pt idx="214994">
                  <c:v>52.400776079933998</c:v>
                </c:pt>
                <c:pt idx="214995">
                  <c:v>52.400864671886097</c:v>
                </c:pt>
                <c:pt idx="214996">
                  <c:v>52.400953263554598</c:v>
                </c:pt>
                <c:pt idx="214997">
                  <c:v>52.401041854939599</c:v>
                </c:pt>
                <c:pt idx="214998">
                  <c:v>52.401130446040902</c:v>
                </c:pt>
                <c:pt idx="214999">
                  <c:v>52.401219036858699</c:v>
                </c:pt>
                <c:pt idx="215000">
                  <c:v>52.401307627393003</c:v>
                </c:pt>
                <c:pt idx="215001">
                  <c:v>52.401396217643601</c:v>
                </c:pt>
                <c:pt idx="215002">
                  <c:v>52.4014848076107</c:v>
                </c:pt>
                <c:pt idx="215003">
                  <c:v>52.4015733972942</c:v>
                </c:pt>
                <c:pt idx="215004">
                  <c:v>52.401661986694201</c:v>
                </c:pt>
                <c:pt idx="215005">
                  <c:v>52.401750575810603</c:v>
                </c:pt>
                <c:pt idx="215006">
                  <c:v>52.401839164643398</c:v>
                </c:pt>
                <c:pt idx="215007">
                  <c:v>52.401927753192602</c:v>
                </c:pt>
                <c:pt idx="215008">
                  <c:v>52.4020163414583</c:v>
                </c:pt>
                <c:pt idx="215009">
                  <c:v>52.402104929440497</c:v>
                </c:pt>
                <c:pt idx="215010">
                  <c:v>52.402193517138997</c:v>
                </c:pt>
                <c:pt idx="215011">
                  <c:v>52.402282104553997</c:v>
                </c:pt>
                <c:pt idx="215012">
                  <c:v>52.402370691685498</c:v>
                </c:pt>
                <c:pt idx="215013">
                  <c:v>52.402459278533399</c:v>
                </c:pt>
                <c:pt idx="215014">
                  <c:v>52.402547865097702</c:v>
                </c:pt>
                <c:pt idx="215015">
                  <c:v>52.402636451378498</c:v>
                </c:pt>
                <c:pt idx="215016">
                  <c:v>52.402725037375703</c:v>
                </c:pt>
                <c:pt idx="215017">
                  <c:v>52.402813623089301</c:v>
                </c:pt>
                <c:pt idx="215018">
                  <c:v>52.4029022085194</c:v>
                </c:pt>
                <c:pt idx="215019">
                  <c:v>52.402990793666</c:v>
                </c:pt>
                <c:pt idx="215020">
                  <c:v>52.403079378529</c:v>
                </c:pt>
                <c:pt idx="215021">
                  <c:v>52.403167963108402</c:v>
                </c:pt>
                <c:pt idx="215022">
                  <c:v>52.403256547404297</c:v>
                </c:pt>
                <c:pt idx="215023">
                  <c:v>52.4033451314166</c:v>
                </c:pt>
                <c:pt idx="215024">
                  <c:v>52.403433715145397</c:v>
                </c:pt>
                <c:pt idx="215025">
                  <c:v>52.403522298590701</c:v>
                </c:pt>
                <c:pt idx="215026">
                  <c:v>52.4036108817524</c:v>
                </c:pt>
                <c:pt idx="215027">
                  <c:v>52.403699464630499</c:v>
                </c:pt>
                <c:pt idx="215028">
                  <c:v>52.403788047225099</c:v>
                </c:pt>
                <c:pt idx="215029">
                  <c:v>52.4038766295362</c:v>
                </c:pt>
                <c:pt idx="215030">
                  <c:v>52.403965211563701</c:v>
                </c:pt>
                <c:pt idx="215031">
                  <c:v>52.404053793307597</c:v>
                </c:pt>
                <c:pt idx="215032">
                  <c:v>52.404142374768099</c:v>
                </c:pt>
                <c:pt idx="215033">
                  <c:v>52.404230955944897</c:v>
                </c:pt>
                <c:pt idx="215034">
                  <c:v>52.404319536838301</c:v>
                </c:pt>
                <c:pt idx="215035">
                  <c:v>52.404408117448099</c:v>
                </c:pt>
                <c:pt idx="215036">
                  <c:v>52.404496697774398</c:v>
                </c:pt>
                <c:pt idx="215037">
                  <c:v>52.404585277817098</c:v>
                </c:pt>
                <c:pt idx="215038">
                  <c:v>52.404673857576299</c:v>
                </c:pt>
                <c:pt idx="215039">
                  <c:v>52.4047624370519</c:v>
                </c:pt>
                <c:pt idx="215040">
                  <c:v>52.404851016244002</c:v>
                </c:pt>
                <c:pt idx="215041">
                  <c:v>52.404939595152598</c:v>
                </c:pt>
                <c:pt idx="215042">
                  <c:v>52.405028173777701</c:v>
                </c:pt>
                <c:pt idx="215043">
                  <c:v>52.405116752119199</c:v>
                </c:pt>
                <c:pt idx="215044">
                  <c:v>52.405205330177203</c:v>
                </c:pt>
                <c:pt idx="215045">
                  <c:v>52.405293907951702</c:v>
                </c:pt>
                <c:pt idx="215046">
                  <c:v>52.405382485442601</c:v>
                </c:pt>
                <c:pt idx="215047">
                  <c:v>52.405471062650001</c:v>
                </c:pt>
                <c:pt idx="215048">
                  <c:v>52.405559639573902</c:v>
                </c:pt>
                <c:pt idx="215049">
                  <c:v>52.405648216214203</c:v>
                </c:pt>
                <c:pt idx="215050">
                  <c:v>52.405736792570998</c:v>
                </c:pt>
                <c:pt idx="215051">
                  <c:v>52.405825368644301</c:v>
                </c:pt>
                <c:pt idx="215052">
                  <c:v>52.405913944434097</c:v>
                </c:pt>
                <c:pt idx="215053">
                  <c:v>52.406002519940301</c:v>
                </c:pt>
                <c:pt idx="215054">
                  <c:v>52.406091095163099</c:v>
                </c:pt>
                <c:pt idx="215055">
                  <c:v>52.406179670102297</c:v>
                </c:pt>
                <c:pt idx="215056">
                  <c:v>52.406268244757896</c:v>
                </c:pt>
                <c:pt idx="215057">
                  <c:v>52.406356819130103</c:v>
                </c:pt>
                <c:pt idx="215058">
                  <c:v>52.406445393218803</c:v>
                </c:pt>
                <c:pt idx="215059">
                  <c:v>52.406533967023897</c:v>
                </c:pt>
                <c:pt idx="215060">
                  <c:v>52.406622540545499</c:v>
                </c:pt>
                <c:pt idx="215061">
                  <c:v>52.406711113783601</c:v>
                </c:pt>
                <c:pt idx="215062">
                  <c:v>52.406799686738204</c:v>
                </c:pt>
                <c:pt idx="215063">
                  <c:v>52.4068882594092</c:v>
                </c:pt>
                <c:pt idx="215064">
                  <c:v>52.406976831796797</c:v>
                </c:pt>
                <c:pt idx="215065">
                  <c:v>52.407065403900802</c:v>
                </c:pt>
                <c:pt idx="215066">
                  <c:v>52.4071539757214</c:v>
                </c:pt>
                <c:pt idx="215067">
                  <c:v>52.407242547258399</c:v>
                </c:pt>
                <c:pt idx="215068">
                  <c:v>52.407331118511898</c:v>
                </c:pt>
                <c:pt idx="215069">
                  <c:v>52.407419689481898</c:v>
                </c:pt>
                <c:pt idx="215070">
                  <c:v>52.407508260168399</c:v>
                </c:pt>
                <c:pt idx="215071">
                  <c:v>52.4075968305714</c:v>
                </c:pt>
                <c:pt idx="215072">
                  <c:v>52.407685400690802</c:v>
                </c:pt>
                <c:pt idx="215073">
                  <c:v>52.407773970526797</c:v>
                </c:pt>
                <c:pt idx="215074">
                  <c:v>52.4078625400793</c:v>
                </c:pt>
                <c:pt idx="215075">
                  <c:v>52.407951109348303</c:v>
                </c:pt>
                <c:pt idx="215076">
                  <c:v>52.408039678333701</c:v>
                </c:pt>
                <c:pt idx="215077">
                  <c:v>52.408128247035698</c:v>
                </c:pt>
                <c:pt idx="215078">
                  <c:v>52.408216815454097</c:v>
                </c:pt>
                <c:pt idx="215079">
                  <c:v>52.408305383589102</c:v>
                </c:pt>
                <c:pt idx="215080">
                  <c:v>52.408393951440601</c:v>
                </c:pt>
                <c:pt idx="215081">
                  <c:v>52.408482519008501</c:v>
                </c:pt>
                <c:pt idx="215082">
                  <c:v>52.408571086293001</c:v>
                </c:pt>
                <c:pt idx="215083">
                  <c:v>52.408659653294002</c:v>
                </c:pt>
                <c:pt idx="215084">
                  <c:v>52.408748220011503</c:v>
                </c:pt>
                <c:pt idx="215085">
                  <c:v>52.408836786445498</c:v>
                </c:pt>
                <c:pt idx="215086">
                  <c:v>52.408925352595901</c:v>
                </c:pt>
                <c:pt idx="215087">
                  <c:v>52.409013918462897</c:v>
                </c:pt>
                <c:pt idx="215088">
                  <c:v>52.4091024840464</c:v>
                </c:pt>
                <c:pt idx="215089">
                  <c:v>52.409191049346497</c:v>
                </c:pt>
                <c:pt idx="215090">
                  <c:v>52.409279614363001</c:v>
                </c:pt>
                <c:pt idx="215091">
                  <c:v>52.409368179095999</c:v>
                </c:pt>
                <c:pt idx="215092">
                  <c:v>52.409456743545597</c:v>
                </c:pt>
                <c:pt idx="215093">
                  <c:v>52.409545307711603</c:v>
                </c:pt>
                <c:pt idx="215094">
                  <c:v>52.409633871594203</c:v>
                </c:pt>
                <c:pt idx="215095">
                  <c:v>52.409722435193302</c:v>
                </c:pt>
                <c:pt idx="215096">
                  <c:v>52.409810998508902</c:v>
                </c:pt>
                <c:pt idx="215097">
                  <c:v>52.409899561541003</c:v>
                </c:pt>
                <c:pt idx="215098">
                  <c:v>52.409988124289697</c:v>
                </c:pt>
                <c:pt idx="215099">
                  <c:v>52.410076686754799</c:v>
                </c:pt>
                <c:pt idx="215100">
                  <c:v>52.410165248936501</c:v>
                </c:pt>
                <c:pt idx="215101">
                  <c:v>52.410253810834703</c:v>
                </c:pt>
                <c:pt idx="215102">
                  <c:v>52.410342372449499</c:v>
                </c:pt>
                <c:pt idx="215103">
                  <c:v>52.410430933780702</c:v>
                </c:pt>
                <c:pt idx="215104">
                  <c:v>52.410519494828499</c:v>
                </c:pt>
                <c:pt idx="215105">
                  <c:v>52.410608055592697</c:v>
                </c:pt>
                <c:pt idx="215106">
                  <c:v>52.410696616073601</c:v>
                </c:pt>
                <c:pt idx="215107">
                  <c:v>52.410785176270899</c:v>
                </c:pt>
                <c:pt idx="215108">
                  <c:v>52.410873736184797</c:v>
                </c:pt>
                <c:pt idx="215109">
                  <c:v>52.410962295815203</c:v>
                </c:pt>
                <c:pt idx="215110">
                  <c:v>52.411050855162102</c:v>
                </c:pt>
                <c:pt idx="215111">
                  <c:v>52.411139414225502</c:v>
                </c:pt>
                <c:pt idx="215112">
                  <c:v>52.411227973005502</c:v>
                </c:pt>
                <c:pt idx="215113">
                  <c:v>52.411316531502102</c:v>
                </c:pt>
                <c:pt idx="215114">
                  <c:v>52.411405089715103</c:v>
                </c:pt>
                <c:pt idx="215115">
                  <c:v>52.411493647644697</c:v>
                </c:pt>
                <c:pt idx="215116">
                  <c:v>52.411582205290799</c:v>
                </c:pt>
                <c:pt idx="215117">
                  <c:v>52.411670762653401</c:v>
                </c:pt>
                <c:pt idx="215118">
                  <c:v>52.411759319732603</c:v>
                </c:pt>
                <c:pt idx="215119">
                  <c:v>52.411847876528299</c:v>
                </c:pt>
                <c:pt idx="215120">
                  <c:v>52.411936433040601</c:v>
                </c:pt>
                <c:pt idx="215121">
                  <c:v>52.412024989269398</c:v>
                </c:pt>
                <c:pt idx="215122">
                  <c:v>52.412113545214702</c:v>
                </c:pt>
                <c:pt idx="215123">
                  <c:v>52.412202100876598</c:v>
                </c:pt>
                <c:pt idx="215124">
                  <c:v>52.412290656255003</c:v>
                </c:pt>
                <c:pt idx="215125">
                  <c:v>52.41237921135</c:v>
                </c:pt>
                <c:pt idx="215126">
                  <c:v>52.412467766161498</c:v>
                </c:pt>
                <c:pt idx="215127">
                  <c:v>52.412556320689603</c:v>
                </c:pt>
                <c:pt idx="215128">
                  <c:v>52.412644874934202</c:v>
                </c:pt>
                <c:pt idx="215129">
                  <c:v>52.412733428895301</c:v>
                </c:pt>
                <c:pt idx="215130">
                  <c:v>52.412821982573</c:v>
                </c:pt>
                <c:pt idx="215131">
                  <c:v>52.4129105359672</c:v>
                </c:pt>
                <c:pt idx="215132">
                  <c:v>52.412999089077999</c:v>
                </c:pt>
                <c:pt idx="215133">
                  <c:v>52.4130876419053</c:v>
                </c:pt>
                <c:pt idx="215134">
                  <c:v>52.4131761944492</c:v>
                </c:pt>
                <c:pt idx="215135">
                  <c:v>52.413264746709601</c:v>
                </c:pt>
                <c:pt idx="215136">
                  <c:v>52.413353298686602</c:v>
                </c:pt>
                <c:pt idx="215137">
                  <c:v>52.413441850380202</c:v>
                </c:pt>
                <c:pt idx="215138">
                  <c:v>52.413530401790297</c:v>
                </c:pt>
                <c:pt idx="215139">
                  <c:v>52.413618952916899</c:v>
                </c:pt>
                <c:pt idx="215140">
                  <c:v>52.413707503760101</c:v>
                </c:pt>
                <c:pt idx="215141">
                  <c:v>52.413796054319903</c:v>
                </c:pt>
                <c:pt idx="215142">
                  <c:v>52.413884604596198</c:v>
                </c:pt>
                <c:pt idx="215143">
                  <c:v>52.413973154589002</c:v>
                </c:pt>
                <c:pt idx="215144">
                  <c:v>52.414061704298497</c:v>
                </c:pt>
                <c:pt idx="215145">
                  <c:v>52.4141502537245</c:v>
                </c:pt>
                <c:pt idx="215146">
                  <c:v>52.414238802866997</c:v>
                </c:pt>
                <c:pt idx="215147">
                  <c:v>52.414327351726101</c:v>
                </c:pt>
                <c:pt idx="215148">
                  <c:v>52.414415900301798</c:v>
                </c:pt>
                <c:pt idx="215149">
                  <c:v>52.414504448594101</c:v>
                </c:pt>
                <c:pt idx="215150">
                  <c:v>52.414592996602899</c:v>
                </c:pt>
                <c:pt idx="215151">
                  <c:v>52.414681544328303</c:v>
                </c:pt>
                <c:pt idx="215152">
                  <c:v>52.414770091770201</c:v>
                </c:pt>
                <c:pt idx="215153">
                  <c:v>52.414858638928699</c:v>
                </c:pt>
                <c:pt idx="215154">
                  <c:v>52.414947185803797</c:v>
                </c:pt>
                <c:pt idx="215155">
                  <c:v>52.415035732395403</c:v>
                </c:pt>
                <c:pt idx="215156">
                  <c:v>52.415124278703701</c:v>
                </c:pt>
                <c:pt idx="215157">
                  <c:v>52.4152128247284</c:v>
                </c:pt>
                <c:pt idx="215158">
                  <c:v>52.415301370469798</c:v>
                </c:pt>
                <c:pt idx="215159">
                  <c:v>52.415389915927697</c:v>
                </c:pt>
                <c:pt idx="215160">
                  <c:v>52.415478461102197</c:v>
                </c:pt>
                <c:pt idx="215161">
                  <c:v>52.415567005993303</c:v>
                </c:pt>
                <c:pt idx="215162">
                  <c:v>52.415655550601002</c:v>
                </c:pt>
                <c:pt idx="215163">
                  <c:v>52.415744094925202</c:v>
                </c:pt>
                <c:pt idx="215164">
                  <c:v>52.415832638966002</c:v>
                </c:pt>
                <c:pt idx="215165">
                  <c:v>52.415921182723402</c:v>
                </c:pt>
                <c:pt idx="215166">
                  <c:v>52.416009726197402</c:v>
                </c:pt>
                <c:pt idx="215167">
                  <c:v>52.416098269387902</c:v>
                </c:pt>
                <c:pt idx="215168">
                  <c:v>52.416186812295102</c:v>
                </c:pt>
                <c:pt idx="215169">
                  <c:v>52.416275354918803</c:v>
                </c:pt>
                <c:pt idx="215170">
                  <c:v>52.416363897259103</c:v>
                </c:pt>
                <c:pt idx="215171">
                  <c:v>52.416452439315997</c:v>
                </c:pt>
                <c:pt idx="215172">
                  <c:v>52.416540981089398</c:v>
                </c:pt>
                <c:pt idx="215173">
                  <c:v>52.416629522579498</c:v>
                </c:pt>
                <c:pt idx="215174">
                  <c:v>52.416718063786099</c:v>
                </c:pt>
                <c:pt idx="215175">
                  <c:v>52.416806604709301</c:v>
                </c:pt>
                <c:pt idx="215176">
                  <c:v>52.416895145349102</c:v>
                </c:pt>
                <c:pt idx="215177">
                  <c:v>52.416983685705503</c:v>
                </c:pt>
                <c:pt idx="215178">
                  <c:v>52.417072225778497</c:v>
                </c:pt>
                <c:pt idx="215179">
                  <c:v>52.417160765568099</c:v>
                </c:pt>
                <c:pt idx="215180">
                  <c:v>52.4172493050743</c:v>
                </c:pt>
                <c:pt idx="215181">
                  <c:v>52.417337844297101</c:v>
                </c:pt>
                <c:pt idx="215182">
                  <c:v>52.417426383236403</c:v>
                </c:pt>
                <c:pt idx="215183">
                  <c:v>52.417514921892398</c:v>
                </c:pt>
                <c:pt idx="215184">
                  <c:v>52.4176034602649</c:v>
                </c:pt>
                <c:pt idx="215185">
                  <c:v>52.417691998354101</c:v>
                </c:pt>
                <c:pt idx="215186">
                  <c:v>52.417780536159803</c:v>
                </c:pt>
                <c:pt idx="215187">
                  <c:v>52.417869073682198</c:v>
                </c:pt>
                <c:pt idx="215188">
                  <c:v>52.4179576109211</c:v>
                </c:pt>
                <c:pt idx="215189">
                  <c:v>52.418046147876701</c:v>
                </c:pt>
                <c:pt idx="215190">
                  <c:v>52.418134684548797</c:v>
                </c:pt>
                <c:pt idx="215191">
                  <c:v>52.418223220937499</c:v>
                </c:pt>
                <c:pt idx="215192">
                  <c:v>52.4183117570429</c:v>
                </c:pt>
                <c:pt idx="215193">
                  <c:v>52.418400292864803</c:v>
                </c:pt>
                <c:pt idx="215194">
                  <c:v>52.418488828403397</c:v>
                </c:pt>
                <c:pt idx="215195">
                  <c:v>52.418577363658599</c:v>
                </c:pt>
                <c:pt idx="215196">
                  <c:v>52.418665898630302</c:v>
                </c:pt>
                <c:pt idx="215197">
                  <c:v>52.418754433318703</c:v>
                </c:pt>
                <c:pt idx="215198">
                  <c:v>52.418842967723698</c:v>
                </c:pt>
                <c:pt idx="215199">
                  <c:v>52.4189315018453</c:v>
                </c:pt>
                <c:pt idx="215200">
                  <c:v>52.419020035683502</c:v>
                </c:pt>
                <c:pt idx="215201">
                  <c:v>52.419108569238297</c:v>
                </c:pt>
                <c:pt idx="215202">
                  <c:v>52.419197102509798</c:v>
                </c:pt>
                <c:pt idx="215203">
                  <c:v>52.419285635497801</c:v>
                </c:pt>
                <c:pt idx="215204">
                  <c:v>52.419374168202403</c:v>
                </c:pt>
                <c:pt idx="215205">
                  <c:v>52.419462700623697</c:v>
                </c:pt>
                <c:pt idx="215206">
                  <c:v>52.419551232761599</c:v>
                </c:pt>
                <c:pt idx="215207">
                  <c:v>52.4196397646161</c:v>
                </c:pt>
                <c:pt idx="215208">
                  <c:v>52.419728296187202</c:v>
                </c:pt>
                <c:pt idx="215209">
                  <c:v>52.419816827475003</c:v>
                </c:pt>
                <c:pt idx="215210">
                  <c:v>52.419905358479298</c:v>
                </c:pt>
                <c:pt idx="215211">
                  <c:v>52.419993889200299</c:v>
                </c:pt>
                <c:pt idx="215212">
                  <c:v>52.4200824196379</c:v>
                </c:pt>
                <c:pt idx="215213">
                  <c:v>52.420170949792102</c:v>
                </c:pt>
                <c:pt idx="215214">
                  <c:v>52.420259479663002</c:v>
                </c:pt>
                <c:pt idx="215215">
                  <c:v>52.420348009250397</c:v>
                </c:pt>
                <c:pt idx="215216">
                  <c:v>52.420436538554497</c:v>
                </c:pt>
                <c:pt idx="215217">
                  <c:v>52.420525067575298</c:v>
                </c:pt>
                <c:pt idx="215218">
                  <c:v>52.420613596312599</c:v>
                </c:pt>
                <c:pt idx="215219">
                  <c:v>52.420702124766599</c:v>
                </c:pt>
                <c:pt idx="215220">
                  <c:v>52.4207906529372</c:v>
                </c:pt>
                <c:pt idx="215221">
                  <c:v>52.4208791808244</c:v>
                </c:pt>
                <c:pt idx="215222">
                  <c:v>52.4209677084283</c:v>
                </c:pt>
                <c:pt idx="215223">
                  <c:v>52.421056235748701</c:v>
                </c:pt>
                <c:pt idx="215224">
                  <c:v>52.4211447627859</c:v>
                </c:pt>
                <c:pt idx="215225">
                  <c:v>52.4212332895396</c:v>
                </c:pt>
                <c:pt idx="215226">
                  <c:v>52.42132181601</c:v>
                </c:pt>
                <c:pt idx="215227">
                  <c:v>52.421410342196999</c:v>
                </c:pt>
                <c:pt idx="215228">
                  <c:v>52.421498868100699</c:v>
                </c:pt>
                <c:pt idx="215229">
                  <c:v>52.421587393720998</c:v>
                </c:pt>
                <c:pt idx="215230">
                  <c:v>52.421675919057897</c:v>
                </c:pt>
                <c:pt idx="215231">
                  <c:v>52.421764444111503</c:v>
                </c:pt>
                <c:pt idx="215232">
                  <c:v>52.421852968881701</c:v>
                </c:pt>
                <c:pt idx="215233">
                  <c:v>52.4219414933685</c:v>
                </c:pt>
                <c:pt idx="215234">
                  <c:v>52.422030017571998</c:v>
                </c:pt>
                <c:pt idx="215235">
                  <c:v>52.422118541492203</c:v>
                </c:pt>
                <c:pt idx="215236">
                  <c:v>52.422207065128902</c:v>
                </c:pt>
                <c:pt idx="215237">
                  <c:v>52.422295588482399</c:v>
                </c:pt>
                <c:pt idx="215238">
                  <c:v>52.422384111552397</c:v>
                </c:pt>
                <c:pt idx="215239">
                  <c:v>52.422472634339101</c:v>
                </c:pt>
                <c:pt idx="215240">
                  <c:v>52.422561156842498</c:v>
                </c:pt>
                <c:pt idx="215241">
                  <c:v>52.422649679062502</c:v>
                </c:pt>
                <c:pt idx="215242">
                  <c:v>52.422738200999198</c:v>
                </c:pt>
                <c:pt idx="215243">
                  <c:v>52.422826722652502</c:v>
                </c:pt>
                <c:pt idx="215244">
                  <c:v>52.422915244022398</c:v>
                </c:pt>
                <c:pt idx="215245">
                  <c:v>52.423003765109002</c:v>
                </c:pt>
                <c:pt idx="215246">
                  <c:v>52.423092285912297</c:v>
                </c:pt>
                <c:pt idx="215247">
                  <c:v>52.4231808064322</c:v>
                </c:pt>
                <c:pt idx="215248">
                  <c:v>52.423269326668702</c:v>
                </c:pt>
                <c:pt idx="215249">
                  <c:v>52.423357846621897</c:v>
                </c:pt>
                <c:pt idx="215250">
                  <c:v>52.423446366291799</c:v>
                </c:pt>
                <c:pt idx="215251">
                  <c:v>52.423534885678301</c:v>
                </c:pt>
                <c:pt idx="215252">
                  <c:v>52.423623404781502</c:v>
                </c:pt>
                <c:pt idx="215253">
                  <c:v>52.423711923601402</c:v>
                </c:pt>
                <c:pt idx="215254">
                  <c:v>52.423800442137903</c:v>
                </c:pt>
                <c:pt idx="215255">
                  <c:v>52.423888960390997</c:v>
                </c:pt>
                <c:pt idx="215256">
                  <c:v>52.423977478360896</c:v>
                </c:pt>
                <c:pt idx="215257">
                  <c:v>52.424065996047297</c:v>
                </c:pt>
                <c:pt idx="215258">
                  <c:v>52.424154513450503</c:v>
                </c:pt>
                <c:pt idx="215259">
                  <c:v>52.424243030570302</c:v>
                </c:pt>
                <c:pt idx="215260">
                  <c:v>52.424331547406801</c:v>
                </c:pt>
                <c:pt idx="215261">
                  <c:v>52.4244200639599</c:v>
                </c:pt>
                <c:pt idx="215262">
                  <c:v>52.424508580229698</c:v>
                </c:pt>
                <c:pt idx="215263">
                  <c:v>52.424597096216203</c:v>
                </c:pt>
                <c:pt idx="215264">
                  <c:v>52.424685611919301</c:v>
                </c:pt>
                <c:pt idx="215265">
                  <c:v>52.424774127339198</c:v>
                </c:pt>
                <c:pt idx="215266">
                  <c:v>52.424862642475603</c:v>
                </c:pt>
                <c:pt idx="215267">
                  <c:v>52.424951157328799</c:v>
                </c:pt>
                <c:pt idx="215268">
                  <c:v>52.425039671898602</c:v>
                </c:pt>
                <c:pt idx="215269">
                  <c:v>52.425128186185098</c:v>
                </c:pt>
                <c:pt idx="215270">
                  <c:v>52.425216700188301</c:v>
                </c:pt>
                <c:pt idx="215271">
                  <c:v>52.425305213908103</c:v>
                </c:pt>
                <c:pt idx="215272">
                  <c:v>52.425393727344698</c:v>
                </c:pt>
                <c:pt idx="215273">
                  <c:v>52.4254822404979</c:v>
                </c:pt>
                <c:pt idx="215274">
                  <c:v>52.425570753367701</c:v>
                </c:pt>
                <c:pt idx="215275">
                  <c:v>52.425659265954302</c:v>
                </c:pt>
                <c:pt idx="215276">
                  <c:v>52.425747778257502</c:v>
                </c:pt>
                <c:pt idx="215277">
                  <c:v>52.425836290277402</c:v>
                </c:pt>
                <c:pt idx="215278">
                  <c:v>52.425924802014002</c:v>
                </c:pt>
                <c:pt idx="215279">
                  <c:v>52.426013313467301</c:v>
                </c:pt>
                <c:pt idx="215280">
                  <c:v>52.4261018246372</c:v>
                </c:pt>
                <c:pt idx="215281">
                  <c:v>52.426190335523899</c:v>
                </c:pt>
                <c:pt idx="215282">
                  <c:v>52.426278846127197</c:v>
                </c:pt>
                <c:pt idx="215283">
                  <c:v>52.426367356447201</c:v>
                </c:pt>
                <c:pt idx="215284">
                  <c:v>52.426455866483899</c:v>
                </c:pt>
                <c:pt idx="215285">
                  <c:v>52.426544376237302</c:v>
                </c:pt>
                <c:pt idx="215286">
                  <c:v>52.426632885707399</c:v>
                </c:pt>
                <c:pt idx="215287">
                  <c:v>52.426721394894102</c:v>
                </c:pt>
                <c:pt idx="215288">
                  <c:v>52.426809903797597</c:v>
                </c:pt>
                <c:pt idx="215289">
                  <c:v>52.4268984124177</c:v>
                </c:pt>
                <c:pt idx="215290">
                  <c:v>52.426986920754601</c:v>
                </c:pt>
                <c:pt idx="215291">
                  <c:v>52.427075428808102</c:v>
                </c:pt>
                <c:pt idx="215292">
                  <c:v>52.427163936578303</c:v>
                </c:pt>
                <c:pt idx="215293">
                  <c:v>52.427252444065203</c:v>
                </c:pt>
                <c:pt idx="215294">
                  <c:v>52.427340951268803</c:v>
                </c:pt>
                <c:pt idx="215295">
                  <c:v>52.427429458189202</c:v>
                </c:pt>
                <c:pt idx="215296">
                  <c:v>52.427517964826201</c:v>
                </c:pt>
                <c:pt idx="215297">
                  <c:v>52.427606471179899</c:v>
                </c:pt>
                <c:pt idx="215298">
                  <c:v>52.427694977250297</c:v>
                </c:pt>
                <c:pt idx="215299">
                  <c:v>52.427783483037402</c:v>
                </c:pt>
                <c:pt idx="215300">
                  <c:v>52.427871988541199</c:v>
                </c:pt>
                <c:pt idx="215301">
                  <c:v>52.427960493761702</c:v>
                </c:pt>
                <c:pt idx="215302">
                  <c:v>52.428048998698898</c:v>
                </c:pt>
                <c:pt idx="215303">
                  <c:v>52.428137503352801</c:v>
                </c:pt>
                <c:pt idx="215304">
                  <c:v>52.428226007723403</c:v>
                </c:pt>
                <c:pt idx="215305">
                  <c:v>52.428314511810697</c:v>
                </c:pt>
                <c:pt idx="215306">
                  <c:v>52.428403015614798</c:v>
                </c:pt>
                <c:pt idx="215307">
                  <c:v>52.428491519135498</c:v>
                </c:pt>
                <c:pt idx="215308">
                  <c:v>52.428580022372898</c:v>
                </c:pt>
                <c:pt idx="215309">
                  <c:v>52.428668525327097</c:v>
                </c:pt>
                <c:pt idx="215310">
                  <c:v>52.428757027997897</c:v>
                </c:pt>
                <c:pt idx="215311">
                  <c:v>52.428845530385502</c:v>
                </c:pt>
                <c:pt idx="215312">
                  <c:v>52.428934032489799</c:v>
                </c:pt>
                <c:pt idx="215313">
                  <c:v>52.429022534310803</c:v>
                </c:pt>
                <c:pt idx="215314">
                  <c:v>52.4291110358485</c:v>
                </c:pt>
                <c:pt idx="215315">
                  <c:v>52.429199537102903</c:v>
                </c:pt>
                <c:pt idx="215316">
                  <c:v>52.429288038074098</c:v>
                </c:pt>
                <c:pt idx="215317">
                  <c:v>52.4293765387619</c:v>
                </c:pt>
                <c:pt idx="215318">
                  <c:v>52.429465039166502</c:v>
                </c:pt>
                <c:pt idx="215319">
                  <c:v>52.429553539287802</c:v>
                </c:pt>
                <c:pt idx="215320">
                  <c:v>52.429642039125802</c:v>
                </c:pt>
                <c:pt idx="215321">
                  <c:v>52.429730538680502</c:v>
                </c:pt>
                <c:pt idx="215322">
                  <c:v>52.429819037952001</c:v>
                </c:pt>
                <c:pt idx="215323">
                  <c:v>52.429907536940199</c:v>
                </c:pt>
                <c:pt idx="215324">
                  <c:v>52.429996035645097</c:v>
                </c:pt>
                <c:pt idx="215325">
                  <c:v>52.430084534066701</c:v>
                </c:pt>
                <c:pt idx="215326">
                  <c:v>52.430173032204998</c:v>
                </c:pt>
                <c:pt idx="215327">
                  <c:v>52.4302615300601</c:v>
                </c:pt>
                <c:pt idx="215328">
                  <c:v>52.430350027631903</c:v>
                </c:pt>
                <c:pt idx="215329">
                  <c:v>52.430438524920397</c:v>
                </c:pt>
                <c:pt idx="215330">
                  <c:v>52.430527021925698</c:v>
                </c:pt>
                <c:pt idx="215331">
                  <c:v>52.430615518647599</c:v>
                </c:pt>
                <c:pt idx="215332">
                  <c:v>52.430704015086299</c:v>
                </c:pt>
                <c:pt idx="215333">
                  <c:v>52.430792511241798</c:v>
                </c:pt>
                <c:pt idx="215334">
                  <c:v>52.430881007113904</c:v>
                </c:pt>
                <c:pt idx="215335">
                  <c:v>52.430969502702901</c:v>
                </c:pt>
                <c:pt idx="215336">
                  <c:v>52.431057998008498</c:v>
                </c:pt>
                <c:pt idx="215337">
                  <c:v>52.431146493030901</c:v>
                </c:pt>
                <c:pt idx="215338">
                  <c:v>52.431234987769997</c:v>
                </c:pt>
                <c:pt idx="215339">
                  <c:v>52.4313234822258</c:v>
                </c:pt>
                <c:pt idx="215340">
                  <c:v>52.431411976398401</c:v>
                </c:pt>
                <c:pt idx="215341">
                  <c:v>52.431500470287702</c:v>
                </c:pt>
                <c:pt idx="215342">
                  <c:v>52.431588963893802</c:v>
                </c:pt>
                <c:pt idx="215343">
                  <c:v>52.431677457216601</c:v>
                </c:pt>
                <c:pt idx="215344">
                  <c:v>52.4317659502561</c:v>
                </c:pt>
                <c:pt idx="215345">
                  <c:v>52.431854443012398</c:v>
                </c:pt>
                <c:pt idx="215346">
                  <c:v>52.431942935485402</c:v>
                </c:pt>
                <c:pt idx="215347">
                  <c:v>52.432031427675199</c:v>
                </c:pt>
                <c:pt idx="215348">
                  <c:v>52.432119919581702</c:v>
                </c:pt>
                <c:pt idx="215349">
                  <c:v>52.432208411204897</c:v>
                </c:pt>
                <c:pt idx="215350">
                  <c:v>52.432296902544898</c:v>
                </c:pt>
                <c:pt idx="215351">
                  <c:v>52.432385393601699</c:v>
                </c:pt>
                <c:pt idx="215352">
                  <c:v>52.432473884375199</c:v>
                </c:pt>
                <c:pt idx="215353">
                  <c:v>52.432562374865398</c:v>
                </c:pt>
                <c:pt idx="215354">
                  <c:v>52.432650865072397</c:v>
                </c:pt>
                <c:pt idx="215355">
                  <c:v>52.432739354996201</c:v>
                </c:pt>
                <c:pt idx="215356">
                  <c:v>52.432827844636698</c:v>
                </c:pt>
                <c:pt idx="215357">
                  <c:v>52.432916333993902</c:v>
                </c:pt>
                <c:pt idx="215358">
                  <c:v>52.433004823067897</c:v>
                </c:pt>
                <c:pt idx="215359">
                  <c:v>52.433093311858698</c:v>
                </c:pt>
                <c:pt idx="215360">
                  <c:v>52.433181800366199</c:v>
                </c:pt>
                <c:pt idx="215361">
                  <c:v>52.433270288590499</c:v>
                </c:pt>
                <c:pt idx="215362">
                  <c:v>52.433358776531499</c:v>
                </c:pt>
                <c:pt idx="215363">
                  <c:v>52.433447264189297</c:v>
                </c:pt>
                <c:pt idx="215364">
                  <c:v>52.433535751563802</c:v>
                </c:pt>
                <c:pt idx="215365">
                  <c:v>52.433624238655099</c:v>
                </c:pt>
                <c:pt idx="215366">
                  <c:v>52.433712725463202</c:v>
                </c:pt>
                <c:pt idx="215367">
                  <c:v>52.433801211987998</c:v>
                </c:pt>
                <c:pt idx="215368">
                  <c:v>52.433889698229599</c:v>
                </c:pt>
                <c:pt idx="215369">
                  <c:v>52.433978184188</c:v>
                </c:pt>
                <c:pt idx="215370">
                  <c:v>52.4340666698631</c:v>
                </c:pt>
                <c:pt idx="215371">
                  <c:v>52.434155155254999</c:v>
                </c:pt>
                <c:pt idx="215372">
                  <c:v>52.434243640363597</c:v>
                </c:pt>
                <c:pt idx="215373">
                  <c:v>52.434332125189002</c:v>
                </c:pt>
                <c:pt idx="215374">
                  <c:v>52.434420609731198</c:v>
                </c:pt>
                <c:pt idx="215375">
                  <c:v>52.434509093990201</c:v>
                </c:pt>
                <c:pt idx="215376">
                  <c:v>52.434597577965903</c:v>
                </c:pt>
                <c:pt idx="215377">
                  <c:v>52.434686061658397</c:v>
                </c:pt>
                <c:pt idx="215378">
                  <c:v>52.434774545067597</c:v>
                </c:pt>
                <c:pt idx="215379">
                  <c:v>52.434863028193703</c:v>
                </c:pt>
                <c:pt idx="215380">
                  <c:v>52.434951511036502</c:v>
                </c:pt>
                <c:pt idx="215381">
                  <c:v>52.435039993596099</c:v>
                </c:pt>
                <c:pt idx="215382">
                  <c:v>52.435128475872403</c:v>
                </c:pt>
                <c:pt idx="215383">
                  <c:v>52.435216957865599</c:v>
                </c:pt>
                <c:pt idx="215384">
                  <c:v>52.435305439575501</c:v>
                </c:pt>
                <c:pt idx="215385">
                  <c:v>52.435393921002202</c:v>
                </c:pt>
                <c:pt idx="215386">
                  <c:v>52.435482402145603</c:v>
                </c:pt>
                <c:pt idx="215387">
                  <c:v>52.435570883005902</c:v>
                </c:pt>
                <c:pt idx="215388">
                  <c:v>52.4356593635829</c:v>
                </c:pt>
                <c:pt idx="215389">
                  <c:v>52.435747843876698</c:v>
                </c:pt>
                <c:pt idx="215390">
                  <c:v>52.435836323887301</c:v>
                </c:pt>
                <c:pt idx="215391">
                  <c:v>52.435924803614697</c:v>
                </c:pt>
                <c:pt idx="215392">
                  <c:v>52.436013283058898</c:v>
                </c:pt>
                <c:pt idx="215393">
                  <c:v>52.436101762219799</c:v>
                </c:pt>
                <c:pt idx="215394">
                  <c:v>52.436190241097499</c:v>
                </c:pt>
                <c:pt idx="215395">
                  <c:v>52.436278719691998</c:v>
                </c:pt>
                <c:pt idx="215396">
                  <c:v>52.436367198003303</c:v>
                </c:pt>
                <c:pt idx="215397">
                  <c:v>52.4364556760314</c:v>
                </c:pt>
                <c:pt idx="215398">
                  <c:v>52.436544153776303</c:v>
                </c:pt>
                <c:pt idx="215399">
                  <c:v>52.436632631237998</c:v>
                </c:pt>
                <c:pt idx="215400">
                  <c:v>52.436721108416499</c:v>
                </c:pt>
                <c:pt idx="215401">
                  <c:v>52.4368095853117</c:v>
                </c:pt>
                <c:pt idx="215402">
                  <c:v>52.436898061923799</c:v>
                </c:pt>
                <c:pt idx="215403">
                  <c:v>52.436986538252597</c:v>
                </c:pt>
                <c:pt idx="215404">
                  <c:v>52.437075014298301</c:v>
                </c:pt>
                <c:pt idx="215405">
                  <c:v>52.437163490060698</c:v>
                </c:pt>
                <c:pt idx="215406">
                  <c:v>52.4372519655399</c:v>
                </c:pt>
                <c:pt idx="215407">
                  <c:v>52.437340440736001</c:v>
                </c:pt>
                <c:pt idx="215408">
                  <c:v>52.437428915648802</c:v>
                </c:pt>
                <c:pt idx="215409">
                  <c:v>52.437517390278401</c:v>
                </c:pt>
                <c:pt idx="215410">
                  <c:v>52.437605864624899</c:v>
                </c:pt>
                <c:pt idx="215411">
                  <c:v>52.437694338688097</c:v>
                </c:pt>
                <c:pt idx="215412">
                  <c:v>52.4377828124682</c:v>
                </c:pt>
                <c:pt idx="215413">
                  <c:v>52.437871285965002</c:v>
                </c:pt>
                <c:pt idx="215414">
                  <c:v>52.437959759178597</c:v>
                </c:pt>
                <c:pt idx="215415">
                  <c:v>52.438048232109097</c:v>
                </c:pt>
                <c:pt idx="215416">
                  <c:v>52.438136704756303</c:v>
                </c:pt>
                <c:pt idx="215417">
                  <c:v>52.438225177120401</c:v>
                </c:pt>
                <c:pt idx="215418">
                  <c:v>52.438313649201298</c:v>
                </c:pt>
                <c:pt idx="215419">
                  <c:v>52.438402120999001</c:v>
                </c:pt>
                <c:pt idx="215420">
                  <c:v>52.438490592513403</c:v>
                </c:pt>
                <c:pt idx="215421">
                  <c:v>52.438579063744697</c:v>
                </c:pt>
                <c:pt idx="215422">
                  <c:v>52.438667534692897</c:v>
                </c:pt>
                <c:pt idx="215423">
                  <c:v>52.438756005357803</c:v>
                </c:pt>
                <c:pt idx="215424">
                  <c:v>52.438844475739501</c:v>
                </c:pt>
                <c:pt idx="215425">
                  <c:v>52.438932945838097</c:v>
                </c:pt>
                <c:pt idx="215426">
                  <c:v>52.4390214156534</c:v>
                </c:pt>
                <c:pt idx="215427">
                  <c:v>52.439109885185601</c:v>
                </c:pt>
                <c:pt idx="215428">
                  <c:v>52.439198354434602</c:v>
                </c:pt>
                <c:pt idx="215429">
                  <c:v>52.439286823400401</c:v>
                </c:pt>
                <c:pt idx="215430">
                  <c:v>52.439375292083099</c:v>
                </c:pt>
                <c:pt idx="215431">
                  <c:v>52.439463760482496</c:v>
                </c:pt>
                <c:pt idx="215432">
                  <c:v>52.439552228598799</c:v>
                </c:pt>
                <c:pt idx="215433">
                  <c:v>52.439640696431901</c:v>
                </c:pt>
                <c:pt idx="215434">
                  <c:v>52.439729163981802</c:v>
                </c:pt>
                <c:pt idx="215435">
                  <c:v>52.439817631248502</c:v>
                </c:pt>
                <c:pt idx="215436">
                  <c:v>52.4399060982321</c:v>
                </c:pt>
                <c:pt idx="215437">
                  <c:v>52.439994564932498</c:v>
                </c:pt>
                <c:pt idx="215438">
                  <c:v>52.440083031349701</c:v>
                </c:pt>
                <c:pt idx="215439">
                  <c:v>52.440171497483803</c:v>
                </c:pt>
                <c:pt idx="215440">
                  <c:v>52.440259963334597</c:v>
                </c:pt>
                <c:pt idx="215441">
                  <c:v>52.440348428902297</c:v>
                </c:pt>
                <c:pt idx="215442">
                  <c:v>52.440436894186902</c:v>
                </c:pt>
                <c:pt idx="215443">
                  <c:v>52.4405253591882</c:v>
                </c:pt>
                <c:pt idx="215444">
                  <c:v>52.440613823906403</c:v>
                </c:pt>
                <c:pt idx="215445">
                  <c:v>52.440702288341399</c:v>
                </c:pt>
                <c:pt idx="215446">
                  <c:v>52.440790752493299</c:v>
                </c:pt>
                <c:pt idx="215447">
                  <c:v>52.440879216361999</c:v>
                </c:pt>
                <c:pt idx="215448">
                  <c:v>52.440967679947498</c:v>
                </c:pt>
                <c:pt idx="215449">
                  <c:v>52.441056143249902</c:v>
                </c:pt>
                <c:pt idx="215450">
                  <c:v>52.441144606269098</c:v>
                </c:pt>
                <c:pt idx="215451">
                  <c:v>52.441233069005101</c:v>
                </c:pt>
                <c:pt idx="215452">
                  <c:v>52.441321531458001</c:v>
                </c:pt>
                <c:pt idx="215453">
                  <c:v>52.441409993627701</c:v>
                </c:pt>
                <c:pt idx="215454">
                  <c:v>52.441498455514299</c:v>
                </c:pt>
                <c:pt idx="215455">
                  <c:v>52.441586917117696</c:v>
                </c:pt>
                <c:pt idx="215456">
                  <c:v>52.4416753784379</c:v>
                </c:pt>
                <c:pt idx="215457">
                  <c:v>52.441763839475001</c:v>
                </c:pt>
                <c:pt idx="215458">
                  <c:v>52.441852300228902</c:v>
                </c:pt>
                <c:pt idx="215459">
                  <c:v>52.441940760699701</c:v>
                </c:pt>
                <c:pt idx="215460">
                  <c:v>52.442029220887299</c:v>
                </c:pt>
                <c:pt idx="215461">
                  <c:v>52.442117680791803</c:v>
                </c:pt>
                <c:pt idx="215462">
                  <c:v>52.442206140413099</c:v>
                </c:pt>
                <c:pt idx="215463">
                  <c:v>52.4422945997512</c:v>
                </c:pt>
                <c:pt idx="215464">
                  <c:v>52.4423830588063</c:v>
                </c:pt>
                <c:pt idx="215465">
                  <c:v>52.442471517578099</c:v>
                </c:pt>
                <c:pt idx="215466">
                  <c:v>52.442559976066804</c:v>
                </c:pt>
                <c:pt idx="215467">
                  <c:v>52.4426484342724</c:v>
                </c:pt>
                <c:pt idx="215468">
                  <c:v>52.442736892194802</c:v>
                </c:pt>
                <c:pt idx="215469">
                  <c:v>52.442825349834102</c:v>
                </c:pt>
                <c:pt idx="215470">
                  <c:v>52.442913807190202</c:v>
                </c:pt>
                <c:pt idx="215471">
                  <c:v>52.4430022642632</c:v>
                </c:pt>
                <c:pt idx="215472">
                  <c:v>52.443090721052997</c:v>
                </c:pt>
                <c:pt idx="215473">
                  <c:v>52.443179177559699</c:v>
                </c:pt>
                <c:pt idx="215474">
                  <c:v>52.4432676337833</c:v>
                </c:pt>
                <c:pt idx="215475">
                  <c:v>52.4433560897237</c:v>
                </c:pt>
                <c:pt idx="215476">
                  <c:v>52.443444545380999</c:v>
                </c:pt>
                <c:pt idx="215477">
                  <c:v>52.443533000755103</c:v>
                </c:pt>
                <c:pt idx="215478">
                  <c:v>52.443621455846099</c:v>
                </c:pt>
                <c:pt idx="215479">
                  <c:v>52.443709910654</c:v>
                </c:pt>
                <c:pt idx="215480">
                  <c:v>52.443798365178701</c:v>
                </c:pt>
                <c:pt idx="215481">
                  <c:v>52.4438868194203</c:v>
                </c:pt>
                <c:pt idx="215482">
                  <c:v>52.443975273378797</c:v>
                </c:pt>
                <c:pt idx="215483">
                  <c:v>52.4440637270541</c:v>
                </c:pt>
                <c:pt idx="215484">
                  <c:v>52.444152180446302</c:v>
                </c:pt>
                <c:pt idx="215485">
                  <c:v>52.444240633555303</c:v>
                </c:pt>
                <c:pt idx="215486">
                  <c:v>52.444329086381302</c:v>
                </c:pt>
                <c:pt idx="215487">
                  <c:v>52.4444175389241</c:v>
                </c:pt>
                <c:pt idx="215488">
                  <c:v>52.444505991183703</c:v>
                </c:pt>
                <c:pt idx="215489">
                  <c:v>52.444594443160298</c:v>
                </c:pt>
                <c:pt idx="215490">
                  <c:v>52.444682894853699</c:v>
                </c:pt>
                <c:pt idx="215491">
                  <c:v>52.444771346263998</c:v>
                </c:pt>
                <c:pt idx="215492">
                  <c:v>52.444859797391103</c:v>
                </c:pt>
                <c:pt idx="215493">
                  <c:v>52.4449482482352</c:v>
                </c:pt>
                <c:pt idx="215494">
                  <c:v>52.445036698796102</c:v>
                </c:pt>
                <c:pt idx="215495">
                  <c:v>52.445125149073903</c:v>
                </c:pt>
                <c:pt idx="215496">
                  <c:v>52.445213599068602</c:v>
                </c:pt>
                <c:pt idx="215497">
                  <c:v>52.4453020487801</c:v>
                </c:pt>
                <c:pt idx="215498">
                  <c:v>52.445390498208603</c:v>
                </c:pt>
                <c:pt idx="215499">
                  <c:v>52.445478947353898</c:v>
                </c:pt>
                <c:pt idx="215500">
                  <c:v>52.445567396216099</c:v>
                </c:pt>
                <c:pt idx="215501">
                  <c:v>52.445655844795198</c:v>
                </c:pt>
                <c:pt idx="215502">
                  <c:v>52.445744293091103</c:v>
                </c:pt>
                <c:pt idx="215503">
                  <c:v>52.445832741103999</c:v>
                </c:pt>
                <c:pt idx="215504">
                  <c:v>52.445921188833701</c:v>
                </c:pt>
                <c:pt idx="215505">
                  <c:v>52.446009636280301</c:v>
                </c:pt>
                <c:pt idx="215506">
                  <c:v>52.4460980834438</c:v>
                </c:pt>
                <c:pt idx="215507">
                  <c:v>52.446186530324198</c:v>
                </c:pt>
                <c:pt idx="215508">
                  <c:v>52.446274976921501</c:v>
                </c:pt>
                <c:pt idx="215509">
                  <c:v>52.446363423235702</c:v>
                </c:pt>
                <c:pt idx="215510">
                  <c:v>52.446451869266802</c:v>
                </c:pt>
                <c:pt idx="215511">
                  <c:v>52.446540315014701</c:v>
                </c:pt>
                <c:pt idx="215512">
                  <c:v>52.446628760479598</c:v>
                </c:pt>
                <c:pt idx="215513">
                  <c:v>52.446717205661301</c:v>
                </c:pt>
                <c:pt idx="215514">
                  <c:v>52.446805650560002</c:v>
                </c:pt>
                <c:pt idx="215515">
                  <c:v>52.446894095175502</c:v>
                </c:pt>
                <c:pt idx="215516">
                  <c:v>52.446982539507999</c:v>
                </c:pt>
                <c:pt idx="215517">
                  <c:v>52.447070983557303</c:v>
                </c:pt>
                <c:pt idx="215518">
                  <c:v>52.447159427323498</c:v>
                </c:pt>
                <c:pt idx="215519">
                  <c:v>52.447247870806699</c:v>
                </c:pt>
                <c:pt idx="215520">
                  <c:v>52.447336314006698</c:v>
                </c:pt>
                <c:pt idx="215521">
                  <c:v>52.447424756923603</c:v>
                </c:pt>
                <c:pt idx="215522">
                  <c:v>52.447513199557399</c:v>
                </c:pt>
                <c:pt idx="215523">
                  <c:v>52.4476016419082</c:v>
                </c:pt>
                <c:pt idx="215524">
                  <c:v>52.4476900839758</c:v>
                </c:pt>
                <c:pt idx="215525">
                  <c:v>52.447778525760398</c:v>
                </c:pt>
                <c:pt idx="215526">
                  <c:v>52.447866967261803</c:v>
                </c:pt>
                <c:pt idx="215527">
                  <c:v>52.447955408480198</c:v>
                </c:pt>
                <c:pt idx="215528">
                  <c:v>52.448043849415399</c:v>
                </c:pt>
                <c:pt idx="215529">
                  <c:v>52.448132290067598</c:v>
                </c:pt>
                <c:pt idx="215530">
                  <c:v>52.448220730436702</c:v>
                </c:pt>
                <c:pt idx="215531">
                  <c:v>52.448309170522698</c:v>
                </c:pt>
                <c:pt idx="215532">
                  <c:v>52.4483976103256</c:v>
                </c:pt>
                <c:pt idx="215533">
                  <c:v>52.4484860498454</c:v>
                </c:pt>
                <c:pt idx="215534">
                  <c:v>52.448574489082198</c:v>
                </c:pt>
                <c:pt idx="215535">
                  <c:v>52.448662928035802</c:v>
                </c:pt>
                <c:pt idx="215536">
                  <c:v>52.448751366706396</c:v>
                </c:pt>
                <c:pt idx="215537">
                  <c:v>52.448839805093797</c:v>
                </c:pt>
                <c:pt idx="215538">
                  <c:v>52.448928243198203</c:v>
                </c:pt>
                <c:pt idx="215539">
                  <c:v>52.449016681019501</c:v>
                </c:pt>
                <c:pt idx="215540">
                  <c:v>52.449105118557803</c:v>
                </c:pt>
                <c:pt idx="215541">
                  <c:v>52.449193555812897</c:v>
                </c:pt>
                <c:pt idx="215542">
                  <c:v>52.449281992784996</c:v>
                </c:pt>
                <c:pt idx="215543">
                  <c:v>52.449370429474001</c:v>
                </c:pt>
                <c:pt idx="215544">
                  <c:v>52.449458865879897</c:v>
                </c:pt>
                <c:pt idx="215545">
                  <c:v>52.449547302002699</c:v>
                </c:pt>
                <c:pt idx="215546">
                  <c:v>52.449635737842499</c:v>
                </c:pt>
                <c:pt idx="215547">
                  <c:v>52.449724173399098</c:v>
                </c:pt>
                <c:pt idx="215548">
                  <c:v>52.449812608672701</c:v>
                </c:pt>
                <c:pt idx="215549">
                  <c:v>52.449901043663303</c:v>
                </c:pt>
                <c:pt idx="215550">
                  <c:v>52.449989478370703</c:v>
                </c:pt>
                <c:pt idx="215551">
                  <c:v>52.450077912795102</c:v>
                </c:pt>
                <c:pt idx="215552">
                  <c:v>52.450166346936498</c:v>
                </c:pt>
                <c:pt idx="215553">
                  <c:v>52.450254780794701</c:v>
                </c:pt>
                <c:pt idx="215554">
                  <c:v>52.450343214369902</c:v>
                </c:pt>
                <c:pt idx="215555">
                  <c:v>52.450431647662001</c:v>
                </c:pt>
                <c:pt idx="215556">
                  <c:v>52.450520080670998</c:v>
                </c:pt>
                <c:pt idx="215557">
                  <c:v>52.450608513397</c:v>
                </c:pt>
                <c:pt idx="215558">
                  <c:v>52.450696945839901</c:v>
                </c:pt>
                <c:pt idx="215559">
                  <c:v>52.4507853779998</c:v>
                </c:pt>
                <c:pt idx="215560">
                  <c:v>52.450873809876597</c:v>
                </c:pt>
                <c:pt idx="215561">
                  <c:v>52.4509622414703</c:v>
                </c:pt>
                <c:pt idx="215562">
                  <c:v>52.451050672780902</c:v>
                </c:pt>
                <c:pt idx="215563">
                  <c:v>52.451139103808501</c:v>
                </c:pt>
                <c:pt idx="215564">
                  <c:v>52.451227534553098</c:v>
                </c:pt>
                <c:pt idx="215565">
                  <c:v>52.451315965014601</c:v>
                </c:pt>
                <c:pt idx="215566">
                  <c:v>52.451404395193002</c:v>
                </c:pt>
                <c:pt idx="215567">
                  <c:v>52.451492825088401</c:v>
                </c:pt>
                <c:pt idx="215568">
                  <c:v>52.451581254700699</c:v>
                </c:pt>
                <c:pt idx="215569">
                  <c:v>52.451669684029902</c:v>
                </c:pt>
                <c:pt idx="215570">
                  <c:v>52.451758113076103</c:v>
                </c:pt>
                <c:pt idx="215571">
                  <c:v>52.451846541839302</c:v>
                </c:pt>
                <c:pt idx="215572">
                  <c:v>52.4519349703194</c:v>
                </c:pt>
                <c:pt idx="215573">
                  <c:v>52.452023398516403</c:v>
                </c:pt>
                <c:pt idx="215574">
                  <c:v>52.452111826430396</c:v>
                </c:pt>
                <c:pt idx="215575">
                  <c:v>52.452200254061403</c:v>
                </c:pt>
                <c:pt idx="215576">
                  <c:v>52.4522886814092</c:v>
                </c:pt>
                <c:pt idx="215577">
                  <c:v>52.452377108474103</c:v>
                </c:pt>
                <c:pt idx="215578">
                  <c:v>52.452465535255897</c:v>
                </c:pt>
                <c:pt idx="215579">
                  <c:v>52.452553961754603</c:v>
                </c:pt>
                <c:pt idx="215580">
                  <c:v>52.4526423879704</c:v>
                </c:pt>
                <c:pt idx="215581">
                  <c:v>52.452730813903003</c:v>
                </c:pt>
                <c:pt idx="215582">
                  <c:v>52.452819239552603</c:v>
                </c:pt>
                <c:pt idx="215583">
                  <c:v>52.452907664919202</c:v>
                </c:pt>
                <c:pt idx="215584">
                  <c:v>52.452996090002699</c:v>
                </c:pt>
                <c:pt idx="215585">
                  <c:v>52.453084514803201</c:v>
                </c:pt>
                <c:pt idx="215586">
                  <c:v>52.453172939320702</c:v>
                </c:pt>
                <c:pt idx="215587">
                  <c:v>52.4532613635551</c:v>
                </c:pt>
                <c:pt idx="215588">
                  <c:v>52.453349787506497</c:v>
                </c:pt>
                <c:pt idx="215589">
                  <c:v>52.453438211174799</c:v>
                </c:pt>
                <c:pt idx="215590">
                  <c:v>52.453526634560099</c:v>
                </c:pt>
                <c:pt idx="215591">
                  <c:v>52.453615057662397</c:v>
                </c:pt>
                <c:pt idx="215592">
                  <c:v>52.4537034804816</c:v>
                </c:pt>
                <c:pt idx="215593">
                  <c:v>52.453791903017802</c:v>
                </c:pt>
                <c:pt idx="215594">
                  <c:v>52.453880325271001</c:v>
                </c:pt>
                <c:pt idx="215595">
                  <c:v>52.453968747241099</c:v>
                </c:pt>
                <c:pt idx="215596">
                  <c:v>52.454057168928202</c:v>
                </c:pt>
                <c:pt idx="215597">
                  <c:v>52.454145590332303</c:v>
                </c:pt>
                <c:pt idx="215598">
                  <c:v>52.454234011453302</c:v>
                </c:pt>
                <c:pt idx="215599">
                  <c:v>52.454322432291399</c:v>
                </c:pt>
                <c:pt idx="215600">
                  <c:v>52.454410852846401</c:v>
                </c:pt>
                <c:pt idx="215601">
                  <c:v>52.454499273118302</c:v>
                </c:pt>
                <c:pt idx="215602">
                  <c:v>52.4545876931073</c:v>
                </c:pt>
                <c:pt idx="215603">
                  <c:v>52.454676112813203</c:v>
                </c:pt>
                <c:pt idx="215604">
                  <c:v>52.454764532236098</c:v>
                </c:pt>
                <c:pt idx="215605">
                  <c:v>52.454852951375898</c:v>
                </c:pt>
                <c:pt idx="215606">
                  <c:v>52.454941370232802</c:v>
                </c:pt>
                <c:pt idx="215607">
                  <c:v>52.455029788806598</c:v>
                </c:pt>
                <c:pt idx="215608">
                  <c:v>52.455118207097399</c:v>
                </c:pt>
                <c:pt idx="215609">
                  <c:v>52.455206625105198</c:v>
                </c:pt>
                <c:pt idx="215610">
                  <c:v>52.455295042830002</c:v>
                </c:pt>
                <c:pt idx="215611">
                  <c:v>52.455383460271698</c:v>
                </c:pt>
                <c:pt idx="215612">
                  <c:v>52.455471877430497</c:v>
                </c:pt>
                <c:pt idx="215613">
                  <c:v>52.455560294306203</c:v>
                </c:pt>
                <c:pt idx="215614">
                  <c:v>52.455648710898899</c:v>
                </c:pt>
                <c:pt idx="215615">
                  <c:v>52.4557371272086</c:v>
                </c:pt>
                <c:pt idx="215616">
                  <c:v>52.4558255432352</c:v>
                </c:pt>
                <c:pt idx="215617">
                  <c:v>52.455913958978897</c:v>
                </c:pt>
                <c:pt idx="215618">
                  <c:v>52.456002374439599</c:v>
                </c:pt>
                <c:pt idx="215619">
                  <c:v>52.4560907896172</c:v>
                </c:pt>
                <c:pt idx="215620">
                  <c:v>52.456179204511798</c:v>
                </c:pt>
                <c:pt idx="215621">
                  <c:v>52.456267619123501</c:v>
                </c:pt>
                <c:pt idx="215622">
                  <c:v>52.456356033452103</c:v>
                </c:pt>
                <c:pt idx="215623">
                  <c:v>52.456444447497702</c:v>
                </c:pt>
                <c:pt idx="215624">
                  <c:v>52.4565328612603</c:v>
                </c:pt>
                <c:pt idx="215625">
                  <c:v>52.456621274739902</c:v>
                </c:pt>
                <c:pt idx="215626">
                  <c:v>52.456709687936502</c:v>
                </c:pt>
                <c:pt idx="215627">
                  <c:v>52.456798100850101</c:v>
                </c:pt>
                <c:pt idx="215628">
                  <c:v>52.456886513480697</c:v>
                </c:pt>
                <c:pt idx="215629">
                  <c:v>52.456974925828298</c:v>
                </c:pt>
                <c:pt idx="215630">
                  <c:v>52.457063337892897</c:v>
                </c:pt>
                <c:pt idx="215631">
                  <c:v>52.457151749674502</c:v>
                </c:pt>
                <c:pt idx="215632">
                  <c:v>52.457240161173097</c:v>
                </c:pt>
                <c:pt idx="215633">
                  <c:v>52.457328572388697</c:v>
                </c:pt>
                <c:pt idx="215634">
                  <c:v>52.457416983321302</c:v>
                </c:pt>
                <c:pt idx="215635">
                  <c:v>52.457505393970898</c:v>
                </c:pt>
                <c:pt idx="215636">
                  <c:v>52.457593804337499</c:v>
                </c:pt>
                <c:pt idx="215637">
                  <c:v>52.457682214421098</c:v>
                </c:pt>
                <c:pt idx="215638">
                  <c:v>52.457770624221801</c:v>
                </c:pt>
                <c:pt idx="215639">
                  <c:v>52.457859033739403</c:v>
                </c:pt>
                <c:pt idx="215640">
                  <c:v>52.457947442974003</c:v>
                </c:pt>
                <c:pt idx="215641">
                  <c:v>52.4580358519257</c:v>
                </c:pt>
                <c:pt idx="215642">
                  <c:v>52.458124260594403</c:v>
                </c:pt>
                <c:pt idx="215643">
                  <c:v>52.458212668980003</c:v>
                </c:pt>
                <c:pt idx="215644">
                  <c:v>52.458301077082702</c:v>
                </c:pt>
                <c:pt idx="215645">
                  <c:v>52.458389484902398</c:v>
                </c:pt>
                <c:pt idx="215646">
                  <c:v>52.458477892439099</c:v>
                </c:pt>
                <c:pt idx="215647">
                  <c:v>52.458566299692897</c:v>
                </c:pt>
                <c:pt idx="215648">
                  <c:v>52.458654706663602</c:v>
                </c:pt>
                <c:pt idx="215649">
                  <c:v>52.458743113351403</c:v>
                </c:pt>
                <c:pt idx="215650">
                  <c:v>52.458831519756203</c:v>
                </c:pt>
                <c:pt idx="215651">
                  <c:v>52.458919925878</c:v>
                </c:pt>
                <c:pt idx="215652">
                  <c:v>52.459008331716802</c:v>
                </c:pt>
                <c:pt idx="215653">
                  <c:v>52.459096737272603</c:v>
                </c:pt>
                <c:pt idx="215654">
                  <c:v>52.4591851425455</c:v>
                </c:pt>
                <c:pt idx="215655">
                  <c:v>52.459273547535403</c:v>
                </c:pt>
                <c:pt idx="215656">
                  <c:v>52.459361952242297</c:v>
                </c:pt>
                <c:pt idx="215657">
                  <c:v>52.459450356666203</c:v>
                </c:pt>
                <c:pt idx="215658">
                  <c:v>52.459538760807199</c:v>
                </c:pt>
                <c:pt idx="215659">
                  <c:v>52.4596271646652</c:v>
                </c:pt>
                <c:pt idx="215660">
                  <c:v>52.459715568240199</c:v>
                </c:pt>
                <c:pt idx="215661">
                  <c:v>52.459803971532203</c:v>
                </c:pt>
                <c:pt idx="215662">
                  <c:v>52.459892374541297</c:v>
                </c:pt>
                <c:pt idx="215663">
                  <c:v>52.459980777267397</c:v>
                </c:pt>
                <c:pt idx="215664">
                  <c:v>52.460069179710601</c:v>
                </c:pt>
                <c:pt idx="215665">
                  <c:v>52.460157581870703</c:v>
                </c:pt>
                <c:pt idx="215666">
                  <c:v>52.460245983747903</c:v>
                </c:pt>
                <c:pt idx="215667">
                  <c:v>52.460334385342101</c:v>
                </c:pt>
                <c:pt idx="215668">
                  <c:v>52.460422786653403</c:v>
                </c:pt>
                <c:pt idx="215669">
                  <c:v>52.460511187681703</c:v>
                </c:pt>
                <c:pt idx="215670">
                  <c:v>52.460599588427002</c:v>
                </c:pt>
                <c:pt idx="215671">
                  <c:v>52.460687988889397</c:v>
                </c:pt>
                <c:pt idx="215672">
                  <c:v>52.460776389068798</c:v>
                </c:pt>
                <c:pt idx="215673">
                  <c:v>52.460864788965303</c:v>
                </c:pt>
                <c:pt idx="215674">
                  <c:v>52.460953188578799</c:v>
                </c:pt>
                <c:pt idx="215675">
                  <c:v>52.4610415879093</c:v>
                </c:pt>
                <c:pt idx="215676">
                  <c:v>52.461129986956898</c:v>
                </c:pt>
                <c:pt idx="215677">
                  <c:v>52.461218385721502</c:v>
                </c:pt>
                <c:pt idx="215678">
                  <c:v>52.461306784203103</c:v>
                </c:pt>
                <c:pt idx="215679">
                  <c:v>52.461395182401802</c:v>
                </c:pt>
                <c:pt idx="215680">
                  <c:v>52.461483580317598</c:v>
                </c:pt>
                <c:pt idx="215681">
                  <c:v>52.461571977950399</c:v>
                </c:pt>
                <c:pt idx="215682">
                  <c:v>52.461660375300198</c:v>
                </c:pt>
                <c:pt idx="215683">
                  <c:v>52.461748772367102</c:v>
                </c:pt>
                <c:pt idx="215684">
                  <c:v>52.461837169151003</c:v>
                </c:pt>
                <c:pt idx="215685">
                  <c:v>52.461925565652002</c:v>
                </c:pt>
                <c:pt idx="215686">
                  <c:v>52.462013961870099</c:v>
                </c:pt>
                <c:pt idx="215687">
                  <c:v>52.4621023578052</c:v>
                </c:pt>
                <c:pt idx="215688">
                  <c:v>52.4621907534573</c:v>
                </c:pt>
                <c:pt idx="215689">
                  <c:v>52.462279148826497</c:v>
                </c:pt>
                <c:pt idx="215690">
                  <c:v>52.462367543912698</c:v>
                </c:pt>
                <c:pt idx="215691">
                  <c:v>52.462455938716097</c:v>
                </c:pt>
                <c:pt idx="215692">
                  <c:v>52.462544333236401</c:v>
                </c:pt>
                <c:pt idx="215693">
                  <c:v>52.462632727473803</c:v>
                </c:pt>
                <c:pt idx="215694">
                  <c:v>52.462721121428302</c:v>
                </c:pt>
                <c:pt idx="215695">
                  <c:v>52.462809515099799</c:v>
                </c:pt>
                <c:pt idx="215696">
                  <c:v>52.462897908488401</c:v>
                </c:pt>
                <c:pt idx="215697">
                  <c:v>52.4629863015941</c:v>
                </c:pt>
                <c:pt idx="215698">
                  <c:v>52.463074694416797</c:v>
                </c:pt>
                <c:pt idx="215699">
                  <c:v>52.463163086956598</c:v>
                </c:pt>
                <c:pt idx="215700">
                  <c:v>52.463251479213397</c:v>
                </c:pt>
                <c:pt idx="215701">
                  <c:v>52.463339871187301</c:v>
                </c:pt>
                <c:pt idx="215702">
                  <c:v>52.463428262878303</c:v>
                </c:pt>
                <c:pt idx="215703">
                  <c:v>52.463516654286302</c:v>
                </c:pt>
                <c:pt idx="215704">
                  <c:v>52.463605045411398</c:v>
                </c:pt>
                <c:pt idx="215705">
                  <c:v>52.4636934362536</c:v>
                </c:pt>
                <c:pt idx="215706">
                  <c:v>52.463781826812898</c:v>
                </c:pt>
                <c:pt idx="215707">
                  <c:v>52.463870217089202</c:v>
                </c:pt>
                <c:pt idx="215708">
                  <c:v>52.463958607082503</c:v>
                </c:pt>
                <c:pt idx="215709">
                  <c:v>52.464046996793002</c:v>
                </c:pt>
                <c:pt idx="215710">
                  <c:v>52.464135386220498</c:v>
                </c:pt>
                <c:pt idx="215711">
                  <c:v>52.464223775365099</c:v>
                </c:pt>
                <c:pt idx="215712">
                  <c:v>52.464312164226797</c:v>
                </c:pt>
                <c:pt idx="215713">
                  <c:v>52.4644005528055</c:v>
                </c:pt>
                <c:pt idx="215714">
                  <c:v>52.464488941101401</c:v>
                </c:pt>
                <c:pt idx="215715">
                  <c:v>52.464577329114299</c:v>
                </c:pt>
                <c:pt idx="215716">
                  <c:v>52.464665716844202</c:v>
                </c:pt>
                <c:pt idx="215717">
                  <c:v>52.464754104291302</c:v>
                </c:pt>
                <c:pt idx="215718">
                  <c:v>52.4648424914554</c:v>
                </c:pt>
                <c:pt idx="215719">
                  <c:v>52.464930878336702</c:v>
                </c:pt>
                <c:pt idx="215720">
                  <c:v>52.465019264935002</c:v>
                </c:pt>
                <c:pt idx="215721">
                  <c:v>52.4651076512503</c:v>
                </c:pt>
                <c:pt idx="215722">
                  <c:v>52.465196037282801</c:v>
                </c:pt>
                <c:pt idx="215723">
                  <c:v>52.465284423032301</c:v>
                </c:pt>
                <c:pt idx="215724">
                  <c:v>52.465372808498998</c:v>
                </c:pt>
                <c:pt idx="215725">
                  <c:v>52.4654611936827</c:v>
                </c:pt>
                <c:pt idx="215726">
                  <c:v>52.465549578583499</c:v>
                </c:pt>
                <c:pt idx="215727">
                  <c:v>52.465637963201402</c:v>
                </c:pt>
                <c:pt idx="215728">
                  <c:v>52.465726347536403</c:v>
                </c:pt>
                <c:pt idx="215729">
                  <c:v>52.465814731588502</c:v>
                </c:pt>
                <c:pt idx="215730">
                  <c:v>52.465903115357598</c:v>
                </c:pt>
                <c:pt idx="215731">
                  <c:v>52.465991498843898</c:v>
                </c:pt>
                <c:pt idx="215732">
                  <c:v>52.466079882047197</c:v>
                </c:pt>
                <c:pt idx="215733">
                  <c:v>52.466168264967699</c:v>
                </c:pt>
                <c:pt idx="215734">
                  <c:v>52.466256647605199</c:v>
                </c:pt>
                <c:pt idx="215735">
                  <c:v>52.466345029959797</c:v>
                </c:pt>
                <c:pt idx="215736">
                  <c:v>52.466433412031598</c:v>
                </c:pt>
                <c:pt idx="215737">
                  <c:v>52.466521793820398</c:v>
                </c:pt>
                <c:pt idx="215738">
                  <c:v>52.466610175326302</c:v>
                </c:pt>
                <c:pt idx="215739">
                  <c:v>52.466698556549296</c:v>
                </c:pt>
                <c:pt idx="215740">
                  <c:v>52.466786937489402</c:v>
                </c:pt>
                <c:pt idx="215741">
                  <c:v>52.466875318146698</c:v>
                </c:pt>
                <c:pt idx="215742">
                  <c:v>52.466963698520999</c:v>
                </c:pt>
                <c:pt idx="215743">
                  <c:v>52.467052078612397</c:v>
                </c:pt>
                <c:pt idx="215744">
                  <c:v>52.4671404584209</c:v>
                </c:pt>
                <c:pt idx="215745">
                  <c:v>52.4672288379466</c:v>
                </c:pt>
                <c:pt idx="215746">
                  <c:v>52.467317217189297</c:v>
                </c:pt>
                <c:pt idx="215747">
                  <c:v>52.467405596149099</c:v>
                </c:pt>
                <c:pt idx="215748">
                  <c:v>52.467493974826098</c:v>
                </c:pt>
                <c:pt idx="215749">
                  <c:v>52.467582353220102</c:v>
                </c:pt>
                <c:pt idx="215750">
                  <c:v>52.467670731331303</c:v>
                </c:pt>
                <c:pt idx="215751">
                  <c:v>52.467759109159601</c:v>
                </c:pt>
                <c:pt idx="215752">
                  <c:v>52.467847486704997</c:v>
                </c:pt>
                <c:pt idx="215753">
                  <c:v>52.467935863967497</c:v>
                </c:pt>
                <c:pt idx="215754">
                  <c:v>52.468024240947102</c:v>
                </c:pt>
                <c:pt idx="215755">
                  <c:v>52.468112617643797</c:v>
                </c:pt>
                <c:pt idx="215756">
                  <c:v>52.468200994057597</c:v>
                </c:pt>
                <c:pt idx="215757">
                  <c:v>52.4682893701886</c:v>
                </c:pt>
                <c:pt idx="215758">
                  <c:v>52.468377746036602</c:v>
                </c:pt>
                <c:pt idx="215759">
                  <c:v>52.4684661216018</c:v>
                </c:pt>
                <c:pt idx="215760">
                  <c:v>52.468554496884103</c:v>
                </c:pt>
                <c:pt idx="215761">
                  <c:v>52.468642871883503</c:v>
                </c:pt>
                <c:pt idx="215762">
                  <c:v>52.4687312466001</c:v>
                </c:pt>
                <c:pt idx="215763">
                  <c:v>52.468819621033703</c:v>
                </c:pt>
                <c:pt idx="215764">
                  <c:v>52.468907995184502</c:v>
                </c:pt>
                <c:pt idx="215765">
                  <c:v>52.468996369052398</c:v>
                </c:pt>
                <c:pt idx="215766">
                  <c:v>52.469084742637499</c:v>
                </c:pt>
                <c:pt idx="215767">
                  <c:v>52.469173115939597</c:v>
                </c:pt>
                <c:pt idx="215768">
                  <c:v>52.4692614889589</c:v>
                </c:pt>
                <c:pt idx="215769">
                  <c:v>52.469349861695299</c:v>
                </c:pt>
                <c:pt idx="215770">
                  <c:v>52.469438234148797</c:v>
                </c:pt>
                <c:pt idx="215771">
                  <c:v>52.469526606319498</c:v>
                </c:pt>
                <c:pt idx="215772">
                  <c:v>52.469614978207197</c:v>
                </c:pt>
                <c:pt idx="215773">
                  <c:v>52.4697033498122</c:v>
                </c:pt>
                <c:pt idx="215774">
                  <c:v>52.4697917211342</c:v>
                </c:pt>
                <c:pt idx="215775">
                  <c:v>52.469880092173398</c:v>
                </c:pt>
                <c:pt idx="215776">
                  <c:v>52.4699684629297</c:v>
                </c:pt>
                <c:pt idx="215777">
                  <c:v>52.470056833403099</c:v>
                </c:pt>
                <c:pt idx="215778">
                  <c:v>52.470145203593702</c:v>
                </c:pt>
                <c:pt idx="215779">
                  <c:v>52.470233573501403</c:v>
                </c:pt>
                <c:pt idx="215780">
                  <c:v>52.470321943126201</c:v>
                </c:pt>
                <c:pt idx="215781">
                  <c:v>52.470410312468204</c:v>
                </c:pt>
                <c:pt idx="215782">
                  <c:v>52.470498681527303</c:v>
                </c:pt>
                <c:pt idx="215783">
                  <c:v>52.4705870503036</c:v>
                </c:pt>
                <c:pt idx="215784">
                  <c:v>52.470675418797001</c:v>
                </c:pt>
                <c:pt idx="215785">
                  <c:v>52.470763787007499</c:v>
                </c:pt>
                <c:pt idx="215786">
                  <c:v>52.470852154935201</c:v>
                </c:pt>
                <c:pt idx="215787">
                  <c:v>52.470940522580001</c:v>
                </c:pt>
                <c:pt idx="215788">
                  <c:v>52.471028889941998</c:v>
                </c:pt>
                <c:pt idx="215789">
                  <c:v>52.471117257021099</c:v>
                </c:pt>
                <c:pt idx="215790">
                  <c:v>52.471205623817397</c:v>
                </c:pt>
                <c:pt idx="215791">
                  <c:v>52.4712939903308</c:v>
                </c:pt>
                <c:pt idx="215792">
                  <c:v>52.4713823565613</c:v>
                </c:pt>
                <c:pt idx="215793">
                  <c:v>52.471470722508997</c:v>
                </c:pt>
                <c:pt idx="215794">
                  <c:v>52.471559088173798</c:v>
                </c:pt>
                <c:pt idx="215795">
                  <c:v>52.471647453555804</c:v>
                </c:pt>
                <c:pt idx="215796">
                  <c:v>52.471735818654999</c:v>
                </c:pt>
                <c:pt idx="215797">
                  <c:v>52.471824183471298</c:v>
                </c:pt>
                <c:pt idx="215798">
                  <c:v>52.471912548004703</c:v>
                </c:pt>
                <c:pt idx="215799">
                  <c:v>52.472000912255297</c:v>
                </c:pt>
                <c:pt idx="215800">
                  <c:v>52.472089276223002</c:v>
                </c:pt>
                <c:pt idx="215801">
                  <c:v>52.472177639907997</c:v>
                </c:pt>
                <c:pt idx="215802">
                  <c:v>52.472266003309997</c:v>
                </c:pt>
                <c:pt idx="215803">
                  <c:v>52.472354366429201</c:v>
                </c:pt>
                <c:pt idx="215804">
                  <c:v>52.472442729265602</c:v>
                </c:pt>
                <c:pt idx="215805">
                  <c:v>52.4725310918191</c:v>
                </c:pt>
                <c:pt idx="215806">
                  <c:v>52.472619454089802</c:v>
                </c:pt>
                <c:pt idx="215807">
                  <c:v>52.472707816077701</c:v>
                </c:pt>
                <c:pt idx="215808">
                  <c:v>52.472796177782698</c:v>
                </c:pt>
                <c:pt idx="215809">
                  <c:v>52.472884539204898</c:v>
                </c:pt>
                <c:pt idx="215810">
                  <c:v>52.472972900344203</c:v>
                </c:pt>
                <c:pt idx="215811">
                  <c:v>52.473061261200698</c:v>
                </c:pt>
                <c:pt idx="215812">
                  <c:v>52.473149621774397</c:v>
                </c:pt>
                <c:pt idx="215813">
                  <c:v>52.4732379820652</c:v>
                </c:pt>
                <c:pt idx="215814">
                  <c:v>52.4733263420732</c:v>
                </c:pt>
                <c:pt idx="215815">
                  <c:v>52.473414701798397</c:v>
                </c:pt>
                <c:pt idx="215816">
                  <c:v>52.473503061240699</c:v>
                </c:pt>
                <c:pt idx="215817">
                  <c:v>52.473591420400197</c:v>
                </c:pt>
                <c:pt idx="215818">
                  <c:v>52.4736797792769</c:v>
                </c:pt>
                <c:pt idx="215819">
                  <c:v>52.473768137870799</c:v>
                </c:pt>
                <c:pt idx="215820">
                  <c:v>52.473856496181803</c:v>
                </c:pt>
                <c:pt idx="215821">
                  <c:v>52.473944854210004</c:v>
                </c:pt>
                <c:pt idx="215822">
                  <c:v>52.474033211955302</c:v>
                </c:pt>
                <c:pt idx="215823">
                  <c:v>52.474121569417903</c:v>
                </c:pt>
                <c:pt idx="215824">
                  <c:v>52.474209926597602</c:v>
                </c:pt>
                <c:pt idx="215825">
                  <c:v>52.474298283494498</c:v>
                </c:pt>
                <c:pt idx="215826">
                  <c:v>52.474386640108598</c:v>
                </c:pt>
                <c:pt idx="215827">
                  <c:v>52.474474996439803</c:v>
                </c:pt>
                <c:pt idx="215828">
                  <c:v>52.474563352488197</c:v>
                </c:pt>
                <c:pt idx="215829">
                  <c:v>52.474651708253802</c:v>
                </c:pt>
                <c:pt idx="215830">
                  <c:v>52.474740063736597</c:v>
                </c:pt>
                <c:pt idx="215831">
                  <c:v>52.474828418936603</c:v>
                </c:pt>
                <c:pt idx="215832">
                  <c:v>52.4749167738537</c:v>
                </c:pt>
                <c:pt idx="215833">
                  <c:v>52.4750051284881</c:v>
                </c:pt>
                <c:pt idx="215834">
                  <c:v>52.475093482839597</c:v>
                </c:pt>
                <c:pt idx="215835">
                  <c:v>52.475181836908298</c:v>
                </c:pt>
                <c:pt idx="215836">
                  <c:v>52.475270190694197</c:v>
                </c:pt>
                <c:pt idx="215837">
                  <c:v>52.475358544197299</c:v>
                </c:pt>
                <c:pt idx="215838">
                  <c:v>52.475446897417598</c:v>
                </c:pt>
                <c:pt idx="215839">
                  <c:v>52.475535250355001</c:v>
                </c:pt>
                <c:pt idx="215840">
                  <c:v>52.475623603009701</c:v>
                </c:pt>
                <c:pt idx="215841">
                  <c:v>52.475711955381499</c:v>
                </c:pt>
                <c:pt idx="215842">
                  <c:v>52.4758003074705</c:v>
                </c:pt>
                <c:pt idx="215843">
                  <c:v>52.475888659276798</c:v>
                </c:pt>
                <c:pt idx="215844">
                  <c:v>52.4759770108002</c:v>
                </c:pt>
                <c:pt idx="215845">
                  <c:v>52.476065362040799</c:v>
                </c:pt>
                <c:pt idx="215846">
                  <c:v>52.476153712998602</c:v>
                </c:pt>
                <c:pt idx="215847">
                  <c:v>52.476242063673602</c:v>
                </c:pt>
                <c:pt idx="215848">
                  <c:v>52.476330414065799</c:v>
                </c:pt>
                <c:pt idx="215849">
                  <c:v>52.4764187641752</c:v>
                </c:pt>
                <c:pt idx="215850">
                  <c:v>52.476507114001798</c:v>
                </c:pt>
                <c:pt idx="215851">
                  <c:v>52.4765954635456</c:v>
                </c:pt>
                <c:pt idx="215852">
                  <c:v>52.476683812806598</c:v>
                </c:pt>
                <c:pt idx="215853">
                  <c:v>52.476772161784801</c:v>
                </c:pt>
                <c:pt idx="215854">
                  <c:v>52.476860510480201</c:v>
                </c:pt>
                <c:pt idx="215855">
                  <c:v>52.476948858892797</c:v>
                </c:pt>
                <c:pt idx="215856">
                  <c:v>52.477037207022597</c:v>
                </c:pt>
                <c:pt idx="215857">
                  <c:v>52.477125554869701</c:v>
                </c:pt>
                <c:pt idx="215858">
                  <c:v>52.477213902433903</c:v>
                </c:pt>
                <c:pt idx="215859">
                  <c:v>52.477302249715301</c:v>
                </c:pt>
                <c:pt idx="215860">
                  <c:v>52.477390596714002</c:v>
                </c:pt>
                <c:pt idx="215861">
                  <c:v>52.477478943429801</c:v>
                </c:pt>
                <c:pt idx="215862">
                  <c:v>52.477567289862897</c:v>
                </c:pt>
                <c:pt idx="215863">
                  <c:v>52.477655636013203</c:v>
                </c:pt>
                <c:pt idx="215864">
                  <c:v>52.4777439818806</c:v>
                </c:pt>
                <c:pt idx="215865">
                  <c:v>52.4778323274653</c:v>
                </c:pt>
                <c:pt idx="215866">
                  <c:v>52.477920672767198</c:v>
                </c:pt>
                <c:pt idx="215867">
                  <c:v>52.478009017786398</c:v>
                </c:pt>
                <c:pt idx="215868">
                  <c:v>52.478097362522703</c:v>
                </c:pt>
                <c:pt idx="215869">
                  <c:v>52.478185706976298</c:v>
                </c:pt>
                <c:pt idx="215870">
                  <c:v>52.478274051146997</c:v>
                </c:pt>
                <c:pt idx="215871">
                  <c:v>52.478362395034999</c:v>
                </c:pt>
                <c:pt idx="215872">
                  <c:v>52.478450738640198</c:v>
                </c:pt>
                <c:pt idx="215873">
                  <c:v>52.478539081962701</c:v>
                </c:pt>
                <c:pt idx="215874">
                  <c:v>52.478627425002301</c:v>
                </c:pt>
                <c:pt idx="215875">
                  <c:v>52.478715767759198</c:v>
                </c:pt>
                <c:pt idx="215876">
                  <c:v>52.478804110233298</c:v>
                </c:pt>
                <c:pt idx="215877">
                  <c:v>52.478892452424603</c:v>
                </c:pt>
                <c:pt idx="215878">
                  <c:v>52.478980794333197</c:v>
                </c:pt>
                <c:pt idx="215879">
                  <c:v>52.479069135958902</c:v>
                </c:pt>
                <c:pt idx="215880">
                  <c:v>52.479157477301897</c:v>
                </c:pt>
                <c:pt idx="215881">
                  <c:v>52.479245818362102</c:v>
                </c:pt>
                <c:pt idx="215882">
                  <c:v>52.479334159139597</c:v>
                </c:pt>
                <c:pt idx="215883">
                  <c:v>52.479422499634303</c:v>
                </c:pt>
                <c:pt idx="215884">
                  <c:v>52.479510839846199</c:v>
                </c:pt>
                <c:pt idx="215885">
                  <c:v>52.479599179775299</c:v>
                </c:pt>
                <c:pt idx="215886">
                  <c:v>52.479687519421702</c:v>
                </c:pt>
                <c:pt idx="215887">
                  <c:v>52.479775858785302</c:v>
                </c:pt>
                <c:pt idx="215888">
                  <c:v>52.4798641978661</c:v>
                </c:pt>
                <c:pt idx="215889">
                  <c:v>52.4799525366642</c:v>
                </c:pt>
                <c:pt idx="215890">
                  <c:v>52.480040875179498</c:v>
                </c:pt>
                <c:pt idx="215891">
                  <c:v>52.480129213412098</c:v>
                </c:pt>
                <c:pt idx="215892">
                  <c:v>52.480217551361903</c:v>
                </c:pt>
                <c:pt idx="215893">
                  <c:v>52.480305889028898</c:v>
                </c:pt>
                <c:pt idx="215894">
                  <c:v>52.480394226413097</c:v>
                </c:pt>
                <c:pt idx="215895">
                  <c:v>52.480482563514599</c:v>
                </c:pt>
                <c:pt idx="215896">
                  <c:v>52.480570900333397</c:v>
                </c:pt>
                <c:pt idx="215897">
                  <c:v>52.4806592368694</c:v>
                </c:pt>
                <c:pt idx="215898">
                  <c:v>52.480747573122599</c:v>
                </c:pt>
                <c:pt idx="215899">
                  <c:v>52.480835909093003</c:v>
                </c:pt>
                <c:pt idx="215900">
                  <c:v>52.480924244780702</c:v>
                </c:pt>
                <c:pt idx="215901">
                  <c:v>52.481012580185698</c:v>
                </c:pt>
                <c:pt idx="215902">
                  <c:v>52.481100915307898</c:v>
                </c:pt>
                <c:pt idx="215903">
                  <c:v>52.481189250147402</c:v>
                </c:pt>
                <c:pt idx="215904">
                  <c:v>52.481277584704102</c:v>
                </c:pt>
                <c:pt idx="215905">
                  <c:v>52.481365918978</c:v>
                </c:pt>
                <c:pt idx="215906">
                  <c:v>52.481454252969201</c:v>
                </c:pt>
                <c:pt idx="215907">
                  <c:v>52.481542586677698</c:v>
                </c:pt>
                <c:pt idx="215908">
                  <c:v>52.481630920103399</c:v>
                </c:pt>
                <c:pt idx="215909">
                  <c:v>52.481719253246297</c:v>
                </c:pt>
                <c:pt idx="215910">
                  <c:v>52.481807586106498</c:v>
                </c:pt>
                <c:pt idx="215911">
                  <c:v>52.481895918684003</c:v>
                </c:pt>
                <c:pt idx="215912">
                  <c:v>52.481984250978698</c:v>
                </c:pt>
                <c:pt idx="215913">
                  <c:v>52.482072582990703</c:v>
                </c:pt>
                <c:pt idx="215914">
                  <c:v>52.482160914719898</c:v>
                </c:pt>
                <c:pt idx="215915">
                  <c:v>52.482249246166397</c:v>
                </c:pt>
                <c:pt idx="215916">
                  <c:v>52.4823375773301</c:v>
                </c:pt>
                <c:pt idx="215917">
                  <c:v>52.482425908211098</c:v>
                </c:pt>
                <c:pt idx="215918">
                  <c:v>52.482514238809401</c:v>
                </c:pt>
                <c:pt idx="215919">
                  <c:v>52.4826025691249</c:v>
                </c:pt>
                <c:pt idx="215920">
                  <c:v>52.482690899157703</c:v>
                </c:pt>
                <c:pt idx="215921">
                  <c:v>52.482779228907802</c:v>
                </c:pt>
                <c:pt idx="215922">
                  <c:v>52.482867558375098</c:v>
                </c:pt>
                <c:pt idx="215923">
                  <c:v>52.482955887559697</c:v>
                </c:pt>
                <c:pt idx="215924">
                  <c:v>52.483044216461501</c:v>
                </c:pt>
                <c:pt idx="215925">
                  <c:v>52.4831325450807</c:v>
                </c:pt>
                <c:pt idx="215926">
                  <c:v>52.483220873416997</c:v>
                </c:pt>
                <c:pt idx="215927">
                  <c:v>52.483309201470703</c:v>
                </c:pt>
                <c:pt idx="215928">
                  <c:v>52.4833975292416</c:v>
                </c:pt>
                <c:pt idx="215929">
                  <c:v>52.4834858567298</c:v>
                </c:pt>
                <c:pt idx="215930">
                  <c:v>52.483574183935303</c:v>
                </c:pt>
                <c:pt idx="215931">
                  <c:v>52.483662510857997</c:v>
                </c:pt>
                <c:pt idx="215932">
                  <c:v>52.483750837498</c:v>
                </c:pt>
                <c:pt idx="215933">
                  <c:v>52.483839163855301</c:v>
                </c:pt>
                <c:pt idx="215934">
                  <c:v>52.483927489929897</c:v>
                </c:pt>
                <c:pt idx="215935">
                  <c:v>52.484015815721698</c:v>
                </c:pt>
                <c:pt idx="215936">
                  <c:v>52.484104141230802</c:v>
                </c:pt>
                <c:pt idx="215937">
                  <c:v>52.484192466457202</c:v>
                </c:pt>
                <c:pt idx="215938">
                  <c:v>52.484280791400899</c:v>
                </c:pt>
                <c:pt idx="215939">
                  <c:v>52.484369116061799</c:v>
                </c:pt>
                <c:pt idx="215940">
                  <c:v>52.484457440440103</c:v>
                </c:pt>
                <c:pt idx="215941">
                  <c:v>52.484545764535603</c:v>
                </c:pt>
                <c:pt idx="215942">
                  <c:v>52.4846340883484</c:v>
                </c:pt>
                <c:pt idx="215943">
                  <c:v>52.484722411878501</c:v>
                </c:pt>
                <c:pt idx="215944">
                  <c:v>52.484810735125798</c:v>
                </c:pt>
                <c:pt idx="215945">
                  <c:v>52.484899058090498</c:v>
                </c:pt>
                <c:pt idx="215946">
                  <c:v>52.484987380772402</c:v>
                </c:pt>
                <c:pt idx="215947">
                  <c:v>52.485075703171603</c:v>
                </c:pt>
                <c:pt idx="215948">
                  <c:v>52.4851640252881</c:v>
                </c:pt>
                <c:pt idx="215949">
                  <c:v>52.4852523471219</c:v>
                </c:pt>
                <c:pt idx="215950">
                  <c:v>52.485340668672997</c:v>
                </c:pt>
                <c:pt idx="215951">
                  <c:v>52.485428989941397</c:v>
                </c:pt>
                <c:pt idx="215952">
                  <c:v>52.485517310927101</c:v>
                </c:pt>
                <c:pt idx="215953">
                  <c:v>52.485605631630001</c:v>
                </c:pt>
                <c:pt idx="215954">
                  <c:v>52.485693952050298</c:v>
                </c:pt>
                <c:pt idx="215955">
                  <c:v>52.485782272187798</c:v>
                </c:pt>
                <c:pt idx="215956">
                  <c:v>52.485870592042701</c:v>
                </c:pt>
                <c:pt idx="215957">
                  <c:v>52.485958911614802</c:v>
                </c:pt>
                <c:pt idx="215958">
                  <c:v>52.486047230904298</c:v>
                </c:pt>
                <c:pt idx="215959">
                  <c:v>52.486135549910998</c:v>
                </c:pt>
                <c:pt idx="215960">
                  <c:v>52.486223868635001</c:v>
                </c:pt>
                <c:pt idx="215961">
                  <c:v>52.4863121870764</c:v>
                </c:pt>
                <c:pt idx="215962">
                  <c:v>52.486400505234997</c:v>
                </c:pt>
                <c:pt idx="215963">
                  <c:v>52.486488823110903</c:v>
                </c:pt>
                <c:pt idx="215964">
                  <c:v>52.486577140704199</c:v>
                </c:pt>
                <c:pt idx="215965">
                  <c:v>52.486665458014699</c:v>
                </c:pt>
                <c:pt idx="215966">
                  <c:v>52.486753775042601</c:v>
                </c:pt>
                <c:pt idx="215967">
                  <c:v>52.4868420917877</c:v>
                </c:pt>
                <c:pt idx="215968">
                  <c:v>52.486930408250203</c:v>
                </c:pt>
                <c:pt idx="215969">
                  <c:v>52.487018724429902</c:v>
                </c:pt>
                <c:pt idx="215970">
                  <c:v>52.487107040326997</c:v>
                </c:pt>
                <c:pt idx="215971">
                  <c:v>52.487195355941402</c:v>
                </c:pt>
                <c:pt idx="215972">
                  <c:v>52.487283671273097</c:v>
                </c:pt>
                <c:pt idx="215973">
                  <c:v>52.487371986322103</c:v>
                </c:pt>
                <c:pt idx="215974">
                  <c:v>52.487460301088397</c:v>
                </c:pt>
                <c:pt idx="215975">
                  <c:v>52.487548615572003</c:v>
                </c:pt>
                <c:pt idx="215976">
                  <c:v>52.487636929772997</c:v>
                </c:pt>
                <c:pt idx="215977">
                  <c:v>52.487725243691202</c:v>
                </c:pt>
                <c:pt idx="215978">
                  <c:v>52.487813557326803</c:v>
                </c:pt>
                <c:pt idx="215979">
                  <c:v>52.4879018706796</c:v>
                </c:pt>
                <c:pt idx="215980">
                  <c:v>52.487990183749801</c:v>
                </c:pt>
                <c:pt idx="215981">
                  <c:v>52.488078496537398</c:v>
                </c:pt>
                <c:pt idx="215982">
                  <c:v>52.488166809042198</c:v>
                </c:pt>
                <c:pt idx="215983">
                  <c:v>52.488255121264402</c:v>
                </c:pt>
                <c:pt idx="215984">
                  <c:v>52.488343433203802</c:v>
                </c:pt>
                <c:pt idx="215985">
                  <c:v>52.488431744860598</c:v>
                </c:pt>
                <c:pt idx="215986">
                  <c:v>52.488520056234698</c:v>
                </c:pt>
                <c:pt idx="215987">
                  <c:v>52.488608367326201</c:v>
                </c:pt>
                <c:pt idx="215988">
                  <c:v>52.4886966781349</c:v>
                </c:pt>
                <c:pt idx="215989">
                  <c:v>52.488784988661003</c:v>
                </c:pt>
                <c:pt idx="215990">
                  <c:v>52.488873298904501</c:v>
                </c:pt>
                <c:pt idx="215991">
                  <c:v>52.488961608865203</c:v>
                </c:pt>
                <c:pt idx="215992">
                  <c:v>52.489049918543301</c:v>
                </c:pt>
                <c:pt idx="215993">
                  <c:v>52.489138227938703</c:v>
                </c:pt>
                <c:pt idx="215994">
                  <c:v>52.489226537051401</c:v>
                </c:pt>
                <c:pt idx="215995">
                  <c:v>52.489314845881502</c:v>
                </c:pt>
                <c:pt idx="215996">
                  <c:v>52.489403154428899</c:v>
                </c:pt>
                <c:pt idx="215997">
                  <c:v>52.4894914626936</c:v>
                </c:pt>
                <c:pt idx="215998">
                  <c:v>52.489579770675597</c:v>
                </c:pt>
                <c:pt idx="215999">
                  <c:v>52.489668078374997</c:v>
                </c:pt>
                <c:pt idx="216000">
                  <c:v>52.4897563857918</c:v>
                </c:pt>
                <c:pt idx="216001">
                  <c:v>52.4898446929258</c:v>
                </c:pt>
                <c:pt idx="216002">
                  <c:v>52.489932999777203</c:v>
                </c:pt>
                <c:pt idx="216003">
                  <c:v>52.490021306345902</c:v>
                </c:pt>
                <c:pt idx="216004">
                  <c:v>52.490109612631997</c:v>
                </c:pt>
                <c:pt idx="216005">
                  <c:v>52.490197918635403</c:v>
                </c:pt>
                <c:pt idx="216006">
                  <c:v>52.490286224356197</c:v>
                </c:pt>
                <c:pt idx="216007">
                  <c:v>52.490374529794302</c:v>
                </c:pt>
                <c:pt idx="216008">
                  <c:v>52.490462834949703</c:v>
                </c:pt>
                <c:pt idx="216009">
                  <c:v>52.4905511398225</c:v>
                </c:pt>
                <c:pt idx="216010">
                  <c:v>52.490639444412601</c:v>
                </c:pt>
                <c:pt idx="216011">
                  <c:v>52.490727748720097</c:v>
                </c:pt>
                <c:pt idx="216012">
                  <c:v>52.490816052744897</c:v>
                </c:pt>
                <c:pt idx="216013">
                  <c:v>52.4909043564871</c:v>
                </c:pt>
                <c:pt idx="216014">
                  <c:v>52.490992659946599</c:v>
                </c:pt>
                <c:pt idx="216015">
                  <c:v>52.491080963123402</c:v>
                </c:pt>
                <c:pt idx="216016">
                  <c:v>52.4911692660176</c:v>
                </c:pt>
                <c:pt idx="216017">
                  <c:v>52.491257568629202</c:v>
                </c:pt>
                <c:pt idx="216018">
                  <c:v>52.491345870958099</c:v>
                </c:pt>
                <c:pt idx="216019">
                  <c:v>52.4914341730044</c:v>
                </c:pt>
                <c:pt idx="216020">
                  <c:v>52.491522474767997</c:v>
                </c:pt>
                <c:pt idx="216021">
                  <c:v>52.491610776248997</c:v>
                </c:pt>
                <c:pt idx="216022">
                  <c:v>52.491699077447301</c:v>
                </c:pt>
                <c:pt idx="216023">
                  <c:v>52.491787378363</c:v>
                </c:pt>
                <c:pt idx="216024">
                  <c:v>52.491875678996003</c:v>
                </c:pt>
                <c:pt idx="216025">
                  <c:v>52.491963979346401</c:v>
                </c:pt>
                <c:pt idx="216026">
                  <c:v>52.492052279414096</c:v>
                </c:pt>
                <c:pt idx="216027">
                  <c:v>52.492140579199202</c:v>
                </c:pt>
                <c:pt idx="216028">
                  <c:v>52.492228878701702</c:v>
                </c:pt>
                <c:pt idx="216029">
                  <c:v>52.4923171779215</c:v>
                </c:pt>
                <c:pt idx="216030">
                  <c:v>52.4924054768587</c:v>
                </c:pt>
                <c:pt idx="216031">
                  <c:v>52.492493775513303</c:v>
                </c:pt>
                <c:pt idx="216032">
                  <c:v>52.492582073885202</c:v>
                </c:pt>
                <c:pt idx="216033">
                  <c:v>52.492670371974498</c:v>
                </c:pt>
                <c:pt idx="216034">
                  <c:v>52.492758669781203</c:v>
                </c:pt>
                <c:pt idx="216035">
                  <c:v>52.492846967305198</c:v>
                </c:pt>
                <c:pt idx="216036">
                  <c:v>52.492935264546603</c:v>
                </c:pt>
                <c:pt idx="216037">
                  <c:v>52.493023561505296</c:v>
                </c:pt>
                <c:pt idx="216038">
                  <c:v>52.4931118581814</c:v>
                </c:pt>
                <c:pt idx="216039">
                  <c:v>52.4932001545749</c:v>
                </c:pt>
                <c:pt idx="216040">
                  <c:v>52.493288450685803</c:v>
                </c:pt>
                <c:pt idx="216041">
                  <c:v>52.493376746514002</c:v>
                </c:pt>
                <c:pt idx="216042">
                  <c:v>52.493465042059597</c:v>
                </c:pt>
                <c:pt idx="216043">
                  <c:v>52.493553337322602</c:v>
                </c:pt>
                <c:pt idx="216044">
                  <c:v>52.493641632303003</c:v>
                </c:pt>
                <c:pt idx="216045">
                  <c:v>52.4937299270007</c:v>
                </c:pt>
                <c:pt idx="216046">
                  <c:v>52.4938182214158</c:v>
                </c:pt>
                <c:pt idx="216047">
                  <c:v>52.493906515548296</c:v>
                </c:pt>
                <c:pt idx="216048">
                  <c:v>52.493994809398203</c:v>
                </c:pt>
                <c:pt idx="216049">
                  <c:v>52.494083102965398</c:v>
                </c:pt>
                <c:pt idx="216050">
                  <c:v>52.494171396250003</c:v>
                </c:pt>
                <c:pt idx="216051">
                  <c:v>52.494259689252097</c:v>
                </c:pt>
                <c:pt idx="216052">
                  <c:v>52.494347981971401</c:v>
                </c:pt>
                <c:pt idx="216053">
                  <c:v>52.494436274408201</c:v>
                </c:pt>
                <c:pt idx="216054">
                  <c:v>52.494524566562397</c:v>
                </c:pt>
                <c:pt idx="216055">
                  <c:v>52.494612858433896</c:v>
                </c:pt>
                <c:pt idx="216056">
                  <c:v>52.494701150022799</c:v>
                </c:pt>
                <c:pt idx="216057">
                  <c:v>52.494789441329097</c:v>
                </c:pt>
                <c:pt idx="216058">
                  <c:v>52.494877732352798</c:v>
                </c:pt>
                <c:pt idx="216059">
                  <c:v>52.494966023093902</c:v>
                </c:pt>
                <c:pt idx="216060">
                  <c:v>52.495054313552401</c:v>
                </c:pt>
                <c:pt idx="216061">
                  <c:v>52.495142603728297</c:v>
                </c:pt>
                <c:pt idx="216062">
                  <c:v>52.495230893621503</c:v>
                </c:pt>
                <c:pt idx="216063">
                  <c:v>52.495319183232198</c:v>
                </c:pt>
                <c:pt idx="216064">
                  <c:v>52.495407472560203</c:v>
                </c:pt>
                <c:pt idx="216065">
                  <c:v>52.495495761605703</c:v>
                </c:pt>
                <c:pt idx="216066">
                  <c:v>52.4955840503685</c:v>
                </c:pt>
                <c:pt idx="216067">
                  <c:v>52.495672338848699</c:v>
                </c:pt>
                <c:pt idx="216068">
                  <c:v>52.495760627046302</c:v>
                </c:pt>
                <c:pt idx="216069">
                  <c:v>52.4958489149614</c:v>
                </c:pt>
                <c:pt idx="216070">
                  <c:v>52.495937202593801</c:v>
                </c:pt>
                <c:pt idx="216071">
                  <c:v>52.496025489943598</c:v>
                </c:pt>
                <c:pt idx="216072">
                  <c:v>52.496113777010798</c:v>
                </c:pt>
                <c:pt idx="216073">
                  <c:v>52.496202063795401</c:v>
                </c:pt>
                <c:pt idx="216074">
                  <c:v>52.4962903502974</c:v>
                </c:pt>
                <c:pt idx="216075">
                  <c:v>52.496378636516901</c:v>
                </c:pt>
                <c:pt idx="216076">
                  <c:v>52.496466922453699</c:v>
                </c:pt>
                <c:pt idx="216077">
                  <c:v>52.4965552081079</c:v>
                </c:pt>
                <c:pt idx="216078">
                  <c:v>52.496643493479603</c:v>
                </c:pt>
                <c:pt idx="216079">
                  <c:v>52.496731778568602</c:v>
                </c:pt>
                <c:pt idx="216080">
                  <c:v>52.496820063375097</c:v>
                </c:pt>
                <c:pt idx="216081">
                  <c:v>52.496908347898902</c:v>
                </c:pt>
                <c:pt idx="216082">
                  <c:v>52.496996632140203</c:v>
                </c:pt>
                <c:pt idx="216083">
                  <c:v>52.497084916098899</c:v>
                </c:pt>
                <c:pt idx="216084">
                  <c:v>52.497173199774998</c:v>
                </c:pt>
                <c:pt idx="216085">
                  <c:v>52.497261483168501</c:v>
                </c:pt>
                <c:pt idx="216086">
                  <c:v>52.497349766279399</c:v>
                </c:pt>
                <c:pt idx="216087">
                  <c:v>52.4974380491077</c:v>
                </c:pt>
                <c:pt idx="216088">
                  <c:v>52.497526331653397</c:v>
                </c:pt>
                <c:pt idx="216089">
                  <c:v>52.497614613916603</c:v>
                </c:pt>
                <c:pt idx="216090">
                  <c:v>52.497702895897199</c:v>
                </c:pt>
                <c:pt idx="216091">
                  <c:v>52.497791177595197</c:v>
                </c:pt>
                <c:pt idx="216092">
                  <c:v>52.497879459010598</c:v>
                </c:pt>
                <c:pt idx="216093">
                  <c:v>52.497967740143402</c:v>
                </c:pt>
                <c:pt idx="216094">
                  <c:v>52.498056020993602</c:v>
                </c:pt>
                <c:pt idx="216095">
                  <c:v>52.498144301561297</c:v>
                </c:pt>
                <c:pt idx="216096">
                  <c:v>52.498232581846402</c:v>
                </c:pt>
                <c:pt idx="216097">
                  <c:v>52.498320861848903</c:v>
                </c:pt>
                <c:pt idx="216098">
                  <c:v>52.4984091415688</c:v>
                </c:pt>
                <c:pt idx="216099">
                  <c:v>52.498497421006199</c:v>
                </c:pt>
                <c:pt idx="216100">
                  <c:v>52.498585700161001</c:v>
                </c:pt>
                <c:pt idx="216101">
                  <c:v>52.4986739790332</c:v>
                </c:pt>
                <c:pt idx="216102">
                  <c:v>52.498762257622801</c:v>
                </c:pt>
                <c:pt idx="216103">
                  <c:v>52.498850535929897</c:v>
                </c:pt>
                <c:pt idx="216104">
                  <c:v>52.498938813954403</c:v>
                </c:pt>
                <c:pt idx="216105">
                  <c:v>52.499027091696298</c:v>
                </c:pt>
                <c:pt idx="216106">
                  <c:v>52.499115369155703</c:v>
                </c:pt>
                <c:pt idx="216107">
                  <c:v>52.499203646332496</c:v>
                </c:pt>
                <c:pt idx="216108">
                  <c:v>52.4992919232267</c:v>
                </c:pt>
                <c:pt idx="216109">
                  <c:v>52.499380199838399</c:v>
                </c:pt>
                <c:pt idx="216110">
                  <c:v>52.499468476167401</c:v>
                </c:pt>
                <c:pt idx="216111">
                  <c:v>52.499556752213998</c:v>
                </c:pt>
                <c:pt idx="216112">
                  <c:v>52.499645027977898</c:v>
                </c:pt>
                <c:pt idx="216113">
                  <c:v>52.499733303459301</c:v>
                </c:pt>
                <c:pt idx="216114">
                  <c:v>52.499821578658199</c:v>
                </c:pt>
                <c:pt idx="216115">
                  <c:v>52.499909853574401</c:v>
                </c:pt>
                <c:pt idx="216116">
                  <c:v>52.499998128208098</c:v>
                </c:pt>
                <c:pt idx="216117">
                  <c:v>52.500086402559297</c:v>
                </c:pt>
                <c:pt idx="216118">
                  <c:v>52.5001746766279</c:v>
                </c:pt>
                <c:pt idx="216119">
                  <c:v>52.500262950413898</c:v>
                </c:pt>
                <c:pt idx="216120">
                  <c:v>52.500351223917399</c:v>
                </c:pt>
                <c:pt idx="216121">
                  <c:v>52.500439497138402</c:v>
                </c:pt>
                <c:pt idx="216122">
                  <c:v>52.500527770076701</c:v>
                </c:pt>
                <c:pt idx="216123">
                  <c:v>52.500616042732602</c:v>
                </c:pt>
                <c:pt idx="216124">
                  <c:v>52.5007043151058</c:v>
                </c:pt>
                <c:pt idx="216125">
                  <c:v>52.5007925871965</c:v>
                </c:pt>
                <c:pt idx="216126">
                  <c:v>52.500880859004702</c:v>
                </c:pt>
                <c:pt idx="216127">
                  <c:v>52.500969130530301</c:v>
                </c:pt>
                <c:pt idx="216128">
                  <c:v>52.501057401773402</c:v>
                </c:pt>
                <c:pt idx="216129">
                  <c:v>52.501145672733898</c:v>
                </c:pt>
                <c:pt idx="216130">
                  <c:v>52.501233943411897</c:v>
                </c:pt>
                <c:pt idx="216131">
                  <c:v>52.501322213807299</c:v>
                </c:pt>
                <c:pt idx="216132">
                  <c:v>52.501410483920203</c:v>
                </c:pt>
                <c:pt idx="216133">
                  <c:v>52.501498753750496</c:v>
                </c:pt>
                <c:pt idx="216134">
                  <c:v>52.501587023298299</c:v>
                </c:pt>
                <c:pt idx="216135">
                  <c:v>52.501675292563498</c:v>
                </c:pt>
                <c:pt idx="216136">
                  <c:v>52.501763561546198</c:v>
                </c:pt>
                <c:pt idx="216137">
                  <c:v>52.501851830246402</c:v>
                </c:pt>
                <c:pt idx="216138">
                  <c:v>52.501940098664001</c:v>
                </c:pt>
                <c:pt idx="216139">
                  <c:v>52.502028366799102</c:v>
                </c:pt>
                <c:pt idx="216140">
                  <c:v>52.5021166346516</c:v>
                </c:pt>
                <c:pt idx="216141">
                  <c:v>52.5022049022216</c:v>
                </c:pt>
                <c:pt idx="216142">
                  <c:v>52.502293169509102</c:v>
                </c:pt>
                <c:pt idx="216143">
                  <c:v>52.502381436514</c:v>
                </c:pt>
                <c:pt idx="216144">
                  <c:v>52.5024697032364</c:v>
                </c:pt>
                <c:pt idx="216145">
                  <c:v>52.502557969676303</c:v>
                </c:pt>
                <c:pt idx="216146">
                  <c:v>52.502646235833602</c:v>
                </c:pt>
                <c:pt idx="216147">
                  <c:v>52.502734501708403</c:v>
                </c:pt>
                <c:pt idx="216148">
                  <c:v>52.5028227673007</c:v>
                </c:pt>
                <c:pt idx="216149">
                  <c:v>52.502911032610399</c:v>
                </c:pt>
                <c:pt idx="216150">
                  <c:v>52.502999297637601</c:v>
                </c:pt>
                <c:pt idx="216151">
                  <c:v>52.503087562382298</c:v>
                </c:pt>
                <c:pt idx="216152">
                  <c:v>52.503175826844497</c:v>
                </c:pt>
                <c:pt idx="216153">
                  <c:v>52.5032640910241</c:v>
                </c:pt>
                <c:pt idx="216154">
                  <c:v>52.503352354921198</c:v>
                </c:pt>
                <c:pt idx="216155">
                  <c:v>52.503440618535798</c:v>
                </c:pt>
                <c:pt idx="216156">
                  <c:v>52.503528881867801</c:v>
                </c:pt>
                <c:pt idx="216157">
                  <c:v>52.503617144917399</c:v>
                </c:pt>
                <c:pt idx="216158">
                  <c:v>52.5037054076844</c:v>
                </c:pt>
                <c:pt idx="216159">
                  <c:v>52.503793670168903</c:v>
                </c:pt>
                <c:pt idx="216160">
                  <c:v>52.503881932370803</c:v>
                </c:pt>
                <c:pt idx="216161">
                  <c:v>52.503970194290297</c:v>
                </c:pt>
                <c:pt idx="216162">
                  <c:v>52.504058455927201</c:v>
                </c:pt>
                <c:pt idx="216163">
                  <c:v>52.5041467172816</c:v>
                </c:pt>
                <c:pt idx="216164">
                  <c:v>52.504234978353502</c:v>
                </c:pt>
                <c:pt idx="216165">
                  <c:v>52.504323239142899</c:v>
                </c:pt>
                <c:pt idx="216166">
                  <c:v>52.504411499649699</c:v>
                </c:pt>
                <c:pt idx="216167">
                  <c:v>52.504499759874101</c:v>
                </c:pt>
                <c:pt idx="216168">
                  <c:v>52.504588019815898</c:v>
                </c:pt>
                <c:pt idx="216169">
                  <c:v>52.504676279475198</c:v>
                </c:pt>
                <c:pt idx="216170">
                  <c:v>52.504764538852001</c:v>
                </c:pt>
                <c:pt idx="216171">
                  <c:v>52.504852797946299</c:v>
                </c:pt>
                <c:pt idx="216172">
                  <c:v>52.504941056758099</c:v>
                </c:pt>
                <c:pt idx="216173">
                  <c:v>52.505029315287402</c:v>
                </c:pt>
                <c:pt idx="216174">
                  <c:v>52.5051175735342</c:v>
                </c:pt>
                <c:pt idx="216175">
                  <c:v>52.5052058314985</c:v>
                </c:pt>
                <c:pt idx="216176">
                  <c:v>52.505294089180197</c:v>
                </c:pt>
                <c:pt idx="216177">
                  <c:v>52.505382346579502</c:v>
                </c:pt>
                <c:pt idx="216178">
                  <c:v>52.505470603696203</c:v>
                </c:pt>
                <c:pt idx="216179">
                  <c:v>52.505558860530499</c:v>
                </c:pt>
                <c:pt idx="216180">
                  <c:v>52.505647117082198</c:v>
                </c:pt>
                <c:pt idx="216181">
                  <c:v>52.505735373351499</c:v>
                </c:pt>
                <c:pt idx="216182">
                  <c:v>52.505823629338202</c:v>
                </c:pt>
                <c:pt idx="216183">
                  <c:v>52.505911885042501</c:v>
                </c:pt>
                <c:pt idx="216184">
                  <c:v>52.506000140464202</c:v>
                </c:pt>
                <c:pt idx="216185">
                  <c:v>52.506088395603498</c:v>
                </c:pt>
                <c:pt idx="216186">
                  <c:v>52.506176650460198</c:v>
                </c:pt>
                <c:pt idx="216187">
                  <c:v>52.506264905034499</c:v>
                </c:pt>
                <c:pt idx="216188">
                  <c:v>52.506353159326203</c:v>
                </c:pt>
                <c:pt idx="216189">
                  <c:v>52.506441413335502</c:v>
                </c:pt>
                <c:pt idx="216190">
                  <c:v>52.506529667062303</c:v>
                </c:pt>
                <c:pt idx="216191">
                  <c:v>52.506617920506599</c:v>
                </c:pt>
                <c:pt idx="216192">
                  <c:v>52.506706173668299</c:v>
                </c:pt>
                <c:pt idx="216193">
                  <c:v>52.5067944265476</c:v>
                </c:pt>
                <c:pt idx="216194">
                  <c:v>52.506882679144503</c:v>
                </c:pt>
                <c:pt idx="216195">
                  <c:v>52.506970931458802</c:v>
                </c:pt>
                <c:pt idx="216196">
                  <c:v>52.507059183490597</c:v>
                </c:pt>
                <c:pt idx="216197">
                  <c:v>52.50714743524</c:v>
                </c:pt>
                <c:pt idx="216198">
                  <c:v>52.5072356867068</c:v>
                </c:pt>
                <c:pt idx="216199">
                  <c:v>52.507323937891201</c:v>
                </c:pt>
                <c:pt idx="216200">
                  <c:v>52.507412188793097</c:v>
                </c:pt>
                <c:pt idx="216201">
                  <c:v>52.507500439412503</c:v>
                </c:pt>
                <c:pt idx="216202">
                  <c:v>52.507588689749397</c:v>
                </c:pt>
                <c:pt idx="216203">
                  <c:v>52.5076769398039</c:v>
                </c:pt>
                <c:pt idx="216204">
                  <c:v>52.5077651895758</c:v>
                </c:pt>
                <c:pt idx="216205">
                  <c:v>52.5078534390653</c:v>
                </c:pt>
                <c:pt idx="216206">
                  <c:v>52.507941688272297</c:v>
                </c:pt>
                <c:pt idx="216207">
                  <c:v>52.508029937196802</c:v>
                </c:pt>
                <c:pt idx="216208">
                  <c:v>52.508118185838903</c:v>
                </c:pt>
                <c:pt idx="216209">
                  <c:v>52.508206434198499</c:v>
                </c:pt>
                <c:pt idx="216210">
                  <c:v>52.508294682275597</c:v>
                </c:pt>
                <c:pt idx="216211">
                  <c:v>52.508382930070198</c:v>
                </c:pt>
                <c:pt idx="216212">
                  <c:v>52.5084711775824</c:v>
                </c:pt>
                <c:pt idx="216213">
                  <c:v>52.508559424811999</c:v>
                </c:pt>
                <c:pt idx="216214">
                  <c:v>52.508647671759199</c:v>
                </c:pt>
                <c:pt idx="216215">
                  <c:v>52.508735918424001</c:v>
                </c:pt>
                <c:pt idx="216216">
                  <c:v>52.5088241648062</c:v>
                </c:pt>
                <c:pt idx="216217">
                  <c:v>52.508912410905999</c:v>
                </c:pt>
                <c:pt idx="216218">
                  <c:v>52.509000656723401</c:v>
                </c:pt>
                <c:pt idx="216219">
                  <c:v>52.509088902258199</c:v>
                </c:pt>
                <c:pt idx="216220">
                  <c:v>52.509177147510599</c:v>
                </c:pt>
                <c:pt idx="216221">
                  <c:v>52.5092653924806</c:v>
                </c:pt>
                <c:pt idx="216222">
                  <c:v>52.509353637167997</c:v>
                </c:pt>
                <c:pt idx="216223">
                  <c:v>52.509441881572997</c:v>
                </c:pt>
                <c:pt idx="216224">
                  <c:v>52.509530125695598</c:v>
                </c:pt>
                <c:pt idx="216225">
                  <c:v>52.509618369535701</c:v>
                </c:pt>
                <c:pt idx="216226">
                  <c:v>52.5097066130933</c:v>
                </c:pt>
                <c:pt idx="216227">
                  <c:v>52.509794856368401</c:v>
                </c:pt>
                <c:pt idx="216228">
                  <c:v>52.509883099361097</c:v>
                </c:pt>
                <c:pt idx="216229">
                  <c:v>52.509971342071402</c:v>
                </c:pt>
                <c:pt idx="216230">
                  <c:v>52.510059584499203</c:v>
                </c:pt>
                <c:pt idx="216231">
                  <c:v>52.510147826644499</c:v>
                </c:pt>
                <c:pt idx="216232">
                  <c:v>52.510236068507403</c:v>
                </c:pt>
                <c:pt idx="216233">
                  <c:v>52.510324310087803</c:v>
                </c:pt>
                <c:pt idx="216234">
                  <c:v>52.510412551385798</c:v>
                </c:pt>
                <c:pt idx="216235">
                  <c:v>52.510500792401302</c:v>
                </c:pt>
                <c:pt idx="216236">
                  <c:v>52.510589033134401</c:v>
                </c:pt>
                <c:pt idx="216237">
                  <c:v>52.510677273585003</c:v>
                </c:pt>
                <c:pt idx="216238">
                  <c:v>52.5107655137531</c:v>
                </c:pt>
                <c:pt idx="216239">
                  <c:v>52.510853753638798</c:v>
                </c:pt>
                <c:pt idx="216240">
                  <c:v>52.510941993242099</c:v>
                </c:pt>
                <c:pt idx="216241">
                  <c:v>52.511030232562902</c:v>
                </c:pt>
                <c:pt idx="216242">
                  <c:v>52.5111184716013</c:v>
                </c:pt>
                <c:pt idx="216243">
                  <c:v>52.5112067103572</c:v>
                </c:pt>
                <c:pt idx="216244">
                  <c:v>52.511294948830702</c:v>
                </c:pt>
                <c:pt idx="216245">
                  <c:v>52.511383187021799</c:v>
                </c:pt>
                <c:pt idx="216246">
                  <c:v>52.511471424930399</c:v>
                </c:pt>
                <c:pt idx="216247">
                  <c:v>52.5115596625565</c:v>
                </c:pt>
                <c:pt idx="216248">
                  <c:v>52.511647899900197</c:v>
                </c:pt>
                <c:pt idx="216249">
                  <c:v>52.511736136961503</c:v>
                </c:pt>
                <c:pt idx="216250">
                  <c:v>52.511824373740303</c:v>
                </c:pt>
                <c:pt idx="216251">
                  <c:v>52.511912610236699</c:v>
                </c:pt>
                <c:pt idx="216252">
                  <c:v>52.512000846450697</c:v>
                </c:pt>
                <c:pt idx="216253">
                  <c:v>52.512089082382197</c:v>
                </c:pt>
                <c:pt idx="216254">
                  <c:v>52.512177318031299</c:v>
                </c:pt>
                <c:pt idx="216255">
                  <c:v>52.512265553397903</c:v>
                </c:pt>
                <c:pt idx="216256">
                  <c:v>52.512353788482201</c:v>
                </c:pt>
                <c:pt idx="216257">
                  <c:v>52.512442023284002</c:v>
                </c:pt>
                <c:pt idx="216258">
                  <c:v>52.512530257803299</c:v>
                </c:pt>
                <c:pt idx="216259">
                  <c:v>52.512618492040197</c:v>
                </c:pt>
                <c:pt idx="216260">
                  <c:v>52.512706725994697</c:v>
                </c:pt>
                <c:pt idx="216261">
                  <c:v>52.512794959666799</c:v>
                </c:pt>
                <c:pt idx="216262">
                  <c:v>52.512883193056403</c:v>
                </c:pt>
                <c:pt idx="216263">
                  <c:v>52.512971426163702</c:v>
                </c:pt>
                <c:pt idx="216264">
                  <c:v>52.513059658988396</c:v>
                </c:pt>
                <c:pt idx="216265">
                  <c:v>52.513147891530799</c:v>
                </c:pt>
                <c:pt idx="216266">
                  <c:v>52.513236123790698</c:v>
                </c:pt>
                <c:pt idx="216267">
                  <c:v>52.513324355768198</c:v>
                </c:pt>
                <c:pt idx="216268">
                  <c:v>52.5134125874633</c:v>
                </c:pt>
                <c:pt idx="216269">
                  <c:v>52.513500818875997</c:v>
                </c:pt>
                <c:pt idx="216270">
                  <c:v>52.513589050006203</c:v>
                </c:pt>
                <c:pt idx="216271">
                  <c:v>52.513677280854097</c:v>
                </c:pt>
                <c:pt idx="216272">
                  <c:v>52.5137655114195</c:v>
                </c:pt>
                <c:pt idx="216273">
                  <c:v>52.513853741702498</c:v>
                </c:pt>
                <c:pt idx="216274">
                  <c:v>52.513941971702998</c:v>
                </c:pt>
                <c:pt idx="216275">
                  <c:v>52.5140302014212</c:v>
                </c:pt>
                <c:pt idx="216276">
                  <c:v>52.514118430856897</c:v>
                </c:pt>
                <c:pt idx="216277">
                  <c:v>52.514206660010302</c:v>
                </c:pt>
                <c:pt idx="216278">
                  <c:v>52.514294888881203</c:v>
                </c:pt>
                <c:pt idx="216279">
                  <c:v>52.514383117469698</c:v>
                </c:pt>
                <c:pt idx="216280">
                  <c:v>52.514471345775704</c:v>
                </c:pt>
                <c:pt idx="216281">
                  <c:v>52.514559573799403</c:v>
                </c:pt>
                <c:pt idx="216282">
                  <c:v>52.514647801540697</c:v>
                </c:pt>
                <c:pt idx="216283">
                  <c:v>52.5147360289996</c:v>
                </c:pt>
                <c:pt idx="216284">
                  <c:v>52.514824256175999</c:v>
                </c:pt>
                <c:pt idx="216285">
                  <c:v>52.514912483069999</c:v>
                </c:pt>
                <c:pt idx="216286">
                  <c:v>52.515000709681701</c:v>
                </c:pt>
                <c:pt idx="216287">
                  <c:v>52.515088936010898</c:v>
                </c:pt>
                <c:pt idx="216288">
                  <c:v>52.515177162057697</c:v>
                </c:pt>
                <c:pt idx="216289">
                  <c:v>52.515265387822197</c:v>
                </c:pt>
                <c:pt idx="216290">
                  <c:v>52.5153536133042</c:v>
                </c:pt>
                <c:pt idx="216291">
                  <c:v>52.515441838503797</c:v>
                </c:pt>
                <c:pt idx="216292">
                  <c:v>52.515530063420996</c:v>
                </c:pt>
                <c:pt idx="216293">
                  <c:v>52.515618288055798</c:v>
                </c:pt>
                <c:pt idx="216294">
                  <c:v>52.515706512408201</c:v>
                </c:pt>
                <c:pt idx="216295">
                  <c:v>52.515794736478298</c:v>
                </c:pt>
                <c:pt idx="216296">
                  <c:v>52.515882960265898</c:v>
                </c:pt>
                <c:pt idx="216297">
                  <c:v>52.5159711837711</c:v>
                </c:pt>
                <c:pt idx="216298">
                  <c:v>52.516059406993897</c:v>
                </c:pt>
                <c:pt idx="216299">
                  <c:v>52.516147629934402</c:v>
                </c:pt>
                <c:pt idx="216300">
                  <c:v>52.516235852592402</c:v>
                </c:pt>
                <c:pt idx="216301">
                  <c:v>52.516324074967997</c:v>
                </c:pt>
                <c:pt idx="216302">
                  <c:v>52.516412297061301</c:v>
                </c:pt>
                <c:pt idx="216303">
                  <c:v>52.516500518872199</c:v>
                </c:pt>
                <c:pt idx="216304">
                  <c:v>52.5165887404006</c:v>
                </c:pt>
                <c:pt idx="216305">
                  <c:v>52.516676961646702</c:v>
                </c:pt>
                <c:pt idx="216306">
                  <c:v>52.516765182610399</c:v>
                </c:pt>
                <c:pt idx="216307">
                  <c:v>52.516853403291698</c:v>
                </c:pt>
                <c:pt idx="216308">
                  <c:v>52.516941623690599</c:v>
                </c:pt>
                <c:pt idx="216309">
                  <c:v>52.517029843807201</c:v>
                </c:pt>
                <c:pt idx="216310">
                  <c:v>52.517118063641298</c:v>
                </c:pt>
                <c:pt idx="216311">
                  <c:v>52.517206283193097</c:v>
                </c:pt>
                <c:pt idx="216312">
                  <c:v>52.517294502462498</c:v>
                </c:pt>
                <c:pt idx="216313">
                  <c:v>52.517382721449501</c:v>
                </c:pt>
                <c:pt idx="216314">
                  <c:v>52.517470940154098</c:v>
                </c:pt>
                <c:pt idx="216315">
                  <c:v>52.517559158576397</c:v>
                </c:pt>
                <c:pt idx="216316">
                  <c:v>52.517647376716198</c:v>
                </c:pt>
                <c:pt idx="216317">
                  <c:v>52.517735594573701</c:v>
                </c:pt>
                <c:pt idx="216318">
                  <c:v>52.517823812148798</c:v>
                </c:pt>
                <c:pt idx="216319">
                  <c:v>52.517912029441497</c:v>
                </c:pt>
                <c:pt idx="216320">
                  <c:v>52.518000246451898</c:v>
                </c:pt>
                <c:pt idx="216321">
                  <c:v>52.5180884631799</c:v>
                </c:pt>
                <c:pt idx="216322">
                  <c:v>52.518176679625498</c:v>
                </c:pt>
                <c:pt idx="216323">
                  <c:v>52.518264895788697</c:v>
                </c:pt>
                <c:pt idx="216324">
                  <c:v>52.518353111669597</c:v>
                </c:pt>
                <c:pt idx="216325">
                  <c:v>52.5184413272681</c:v>
                </c:pt>
                <c:pt idx="216326">
                  <c:v>52.518529542584197</c:v>
                </c:pt>
                <c:pt idx="216327">
                  <c:v>52.518617757617903</c:v>
                </c:pt>
                <c:pt idx="216328">
                  <c:v>52.518705972369297</c:v>
                </c:pt>
                <c:pt idx="216329">
                  <c:v>52.518794186838299</c:v>
                </c:pt>
                <c:pt idx="216330">
                  <c:v>52.518882401025003</c:v>
                </c:pt>
                <c:pt idx="216331">
                  <c:v>52.518970614929202</c:v>
                </c:pt>
                <c:pt idx="216332">
                  <c:v>52.519058828551202</c:v>
                </c:pt>
                <c:pt idx="216333">
                  <c:v>52.519147041890697</c:v>
                </c:pt>
                <c:pt idx="216334">
                  <c:v>52.519235254947901</c:v>
                </c:pt>
                <c:pt idx="216335">
                  <c:v>52.5193234677227</c:v>
                </c:pt>
                <c:pt idx="216336">
                  <c:v>52.5194116802152</c:v>
                </c:pt>
                <c:pt idx="216337">
                  <c:v>52.519499892425301</c:v>
                </c:pt>
                <c:pt idx="216338">
                  <c:v>52.519588104353097</c:v>
                </c:pt>
                <c:pt idx="216339">
                  <c:v>52.519676315998403</c:v>
                </c:pt>
                <c:pt idx="216340">
                  <c:v>52.519764527361502</c:v>
                </c:pt>
                <c:pt idx="216341">
                  <c:v>52.519852738442097</c:v>
                </c:pt>
                <c:pt idx="216342">
                  <c:v>52.5199409492405</c:v>
                </c:pt>
                <c:pt idx="216343">
                  <c:v>52.520029159756398</c:v>
                </c:pt>
                <c:pt idx="216344">
                  <c:v>52.520117369989997</c:v>
                </c:pt>
                <c:pt idx="216345">
                  <c:v>52.520205579941297</c:v>
                </c:pt>
                <c:pt idx="216346">
                  <c:v>52.5202937896102</c:v>
                </c:pt>
                <c:pt idx="216347">
                  <c:v>52.520381998996697</c:v>
                </c:pt>
                <c:pt idx="216348">
                  <c:v>52.520470208100903</c:v>
                </c:pt>
                <c:pt idx="216349">
                  <c:v>52.520558416922803</c:v>
                </c:pt>
                <c:pt idx="216350">
                  <c:v>52.520646625462298</c:v>
                </c:pt>
                <c:pt idx="216351">
                  <c:v>52.520734833719402</c:v>
                </c:pt>
                <c:pt idx="216352">
                  <c:v>52.5208230416943</c:v>
                </c:pt>
                <c:pt idx="216353">
                  <c:v>52.5209112493867</c:v>
                </c:pt>
                <c:pt idx="216354">
                  <c:v>52.520999456796801</c:v>
                </c:pt>
                <c:pt idx="216355">
                  <c:v>52.521087663924597</c:v>
                </c:pt>
                <c:pt idx="216356">
                  <c:v>52.521175870770001</c:v>
                </c:pt>
                <c:pt idx="216357">
                  <c:v>52.5212640773331</c:v>
                </c:pt>
                <c:pt idx="216358">
                  <c:v>52.521352283613901</c:v>
                </c:pt>
                <c:pt idx="216359">
                  <c:v>52.521440489612303</c:v>
                </c:pt>
                <c:pt idx="216360">
                  <c:v>52.521528695328399</c:v>
                </c:pt>
                <c:pt idx="216361">
                  <c:v>52.521616900762098</c:v>
                </c:pt>
                <c:pt idx="216362">
                  <c:v>52.521705105913497</c:v>
                </c:pt>
                <c:pt idx="216363">
                  <c:v>52.521793310782499</c:v>
                </c:pt>
                <c:pt idx="216364">
                  <c:v>52.521881515369202</c:v>
                </c:pt>
                <c:pt idx="216365">
                  <c:v>52.521969719673599</c:v>
                </c:pt>
                <c:pt idx="216366">
                  <c:v>52.522057923695698</c:v>
                </c:pt>
                <c:pt idx="216367">
                  <c:v>52.522146127435398</c:v>
                </c:pt>
                <c:pt idx="216368">
                  <c:v>52.5222343308928</c:v>
                </c:pt>
                <c:pt idx="216369">
                  <c:v>52.522322534067797</c:v>
                </c:pt>
                <c:pt idx="216370">
                  <c:v>52.522410736960502</c:v>
                </c:pt>
                <c:pt idx="216371">
                  <c:v>52.522498939570902</c:v>
                </c:pt>
                <c:pt idx="216372">
                  <c:v>52.522587141899002</c:v>
                </c:pt>
                <c:pt idx="216373">
                  <c:v>52.522675343944698</c:v>
                </c:pt>
                <c:pt idx="216374">
                  <c:v>52.522763545708102</c:v>
                </c:pt>
                <c:pt idx="216375">
                  <c:v>52.5228517471892</c:v>
                </c:pt>
                <c:pt idx="216376">
                  <c:v>52.522939948388</c:v>
                </c:pt>
                <c:pt idx="216377">
                  <c:v>52.523028149304402</c:v>
                </c:pt>
                <c:pt idx="216378">
                  <c:v>52.523116349938498</c:v>
                </c:pt>
                <c:pt idx="216379">
                  <c:v>52.523204550290302</c:v>
                </c:pt>
                <c:pt idx="216380">
                  <c:v>52.523292750359801</c:v>
                </c:pt>
                <c:pt idx="216381">
                  <c:v>52.523380950146901</c:v>
                </c:pt>
                <c:pt idx="216382">
                  <c:v>52.523469149651703</c:v>
                </c:pt>
                <c:pt idx="216383">
                  <c:v>52.523557348874299</c:v>
                </c:pt>
                <c:pt idx="216384">
                  <c:v>52.523645547814397</c:v>
                </c:pt>
                <c:pt idx="216385">
                  <c:v>52.523733746472303</c:v>
                </c:pt>
                <c:pt idx="216386">
                  <c:v>52.523821944847903</c:v>
                </c:pt>
                <c:pt idx="216387">
                  <c:v>52.523910142941098</c:v>
                </c:pt>
                <c:pt idx="216388">
                  <c:v>52.523998340752001</c:v>
                </c:pt>
                <c:pt idx="216389">
                  <c:v>52.524086538280699</c:v>
                </c:pt>
                <c:pt idx="216390">
                  <c:v>52.524174735526998</c:v>
                </c:pt>
                <c:pt idx="216391">
                  <c:v>52.524262932490998</c:v>
                </c:pt>
                <c:pt idx="216392">
                  <c:v>52.524351129172601</c:v>
                </c:pt>
                <c:pt idx="216393">
                  <c:v>52.524439325571997</c:v>
                </c:pt>
                <c:pt idx="216394">
                  <c:v>52.524527521689102</c:v>
                </c:pt>
                <c:pt idx="216395">
                  <c:v>52.524615717523801</c:v>
                </c:pt>
                <c:pt idx="216396">
                  <c:v>52.524703913076301</c:v>
                </c:pt>
                <c:pt idx="216397">
                  <c:v>52.524792108346404</c:v>
                </c:pt>
                <c:pt idx="216398">
                  <c:v>52.5248803033342</c:v>
                </c:pt>
                <c:pt idx="216399">
                  <c:v>52.524968498039797</c:v>
                </c:pt>
                <c:pt idx="216400">
                  <c:v>52.525056692462996</c:v>
                </c:pt>
                <c:pt idx="216401">
                  <c:v>52.525144886603897</c:v>
                </c:pt>
                <c:pt idx="216402">
                  <c:v>52.525233080462499</c:v>
                </c:pt>
                <c:pt idx="216403">
                  <c:v>52.525321274038902</c:v>
                </c:pt>
                <c:pt idx="216404">
                  <c:v>52.525409467332899</c:v>
                </c:pt>
                <c:pt idx="216405">
                  <c:v>52.525497660344598</c:v>
                </c:pt>
                <c:pt idx="216406">
                  <c:v>52.525585853073999</c:v>
                </c:pt>
                <c:pt idx="216407">
                  <c:v>52.5256740455212</c:v>
                </c:pt>
                <c:pt idx="216408">
                  <c:v>52.525762237686003</c:v>
                </c:pt>
                <c:pt idx="216409">
                  <c:v>52.5258504295685</c:v>
                </c:pt>
                <c:pt idx="216410">
                  <c:v>52.525938621168798</c:v>
                </c:pt>
                <c:pt idx="216411">
                  <c:v>52.526026812486698</c:v>
                </c:pt>
                <c:pt idx="216412">
                  <c:v>52.526115003522399</c:v>
                </c:pt>
                <c:pt idx="216413">
                  <c:v>52.526203194275702</c:v>
                </c:pt>
                <c:pt idx="216414">
                  <c:v>52.526291384746798</c:v>
                </c:pt>
                <c:pt idx="216415">
                  <c:v>52.526379574935604</c:v>
                </c:pt>
                <c:pt idx="216416">
                  <c:v>52.526467764842103</c:v>
                </c:pt>
                <c:pt idx="216417">
                  <c:v>52.526555954466303</c:v>
                </c:pt>
                <c:pt idx="216418">
                  <c:v>52.526644143808198</c:v>
                </c:pt>
                <c:pt idx="216419">
                  <c:v>52.526732332867901</c:v>
                </c:pt>
                <c:pt idx="216420">
                  <c:v>52.526820521645199</c:v>
                </c:pt>
                <c:pt idx="216421">
                  <c:v>52.526908710140297</c:v>
                </c:pt>
                <c:pt idx="216422">
                  <c:v>52.526996898352998</c:v>
                </c:pt>
                <c:pt idx="216423">
                  <c:v>52.527085086283499</c:v>
                </c:pt>
                <c:pt idx="216424">
                  <c:v>52.527173273931801</c:v>
                </c:pt>
                <c:pt idx="216425">
                  <c:v>52.527261461297698</c:v>
                </c:pt>
                <c:pt idx="216426">
                  <c:v>52.527349648381303</c:v>
                </c:pt>
                <c:pt idx="216427">
                  <c:v>52.527437835182702</c:v>
                </c:pt>
                <c:pt idx="216428">
                  <c:v>52.527526021701803</c:v>
                </c:pt>
                <c:pt idx="216429">
                  <c:v>52.527614207938598</c:v>
                </c:pt>
                <c:pt idx="216430">
                  <c:v>52.5277023938932</c:v>
                </c:pt>
                <c:pt idx="216431">
                  <c:v>52.527790579565497</c:v>
                </c:pt>
                <c:pt idx="216432">
                  <c:v>52.527878764955503</c:v>
                </c:pt>
                <c:pt idx="216433">
                  <c:v>52.527966950063202</c:v>
                </c:pt>
                <c:pt idx="216434">
                  <c:v>52.528055134888596</c:v>
                </c:pt>
                <c:pt idx="216435">
                  <c:v>52.528143319431798</c:v>
                </c:pt>
                <c:pt idx="216436">
                  <c:v>52.528231503692702</c:v>
                </c:pt>
                <c:pt idx="216437">
                  <c:v>52.528319687671299</c:v>
                </c:pt>
                <c:pt idx="216438">
                  <c:v>52.528407871367698</c:v>
                </c:pt>
                <c:pt idx="216439">
                  <c:v>52.528496054781797</c:v>
                </c:pt>
                <c:pt idx="216440">
                  <c:v>52.528584237913599</c:v>
                </c:pt>
                <c:pt idx="216441">
                  <c:v>52.528672420763201</c:v>
                </c:pt>
                <c:pt idx="216442">
                  <c:v>52.528760603330497</c:v>
                </c:pt>
                <c:pt idx="216443">
                  <c:v>52.528848785615502</c:v>
                </c:pt>
                <c:pt idx="216444">
                  <c:v>52.5289369676183</c:v>
                </c:pt>
                <c:pt idx="216445">
                  <c:v>52.5290251493388</c:v>
                </c:pt>
                <c:pt idx="216446">
                  <c:v>52.529113330777101</c:v>
                </c:pt>
                <c:pt idx="216447">
                  <c:v>52.529201511933103</c:v>
                </c:pt>
                <c:pt idx="216448">
                  <c:v>52.529289692806799</c:v>
                </c:pt>
                <c:pt idx="216449">
                  <c:v>52.529377873398197</c:v>
                </c:pt>
                <c:pt idx="216450">
                  <c:v>52.529466053707402</c:v>
                </c:pt>
                <c:pt idx="216451">
                  <c:v>52.529554233734402</c:v>
                </c:pt>
                <c:pt idx="216452">
                  <c:v>52.529642413479102</c:v>
                </c:pt>
                <c:pt idx="216453">
                  <c:v>52.529730592941497</c:v>
                </c:pt>
                <c:pt idx="216454">
                  <c:v>52.5298187721217</c:v>
                </c:pt>
                <c:pt idx="216455">
                  <c:v>52.529906951019697</c:v>
                </c:pt>
                <c:pt idx="216456">
                  <c:v>52.529995129635303</c:v>
                </c:pt>
                <c:pt idx="216457">
                  <c:v>52.530083307968802</c:v>
                </c:pt>
                <c:pt idx="216458">
                  <c:v>52.530171486019903</c:v>
                </c:pt>
                <c:pt idx="216459">
                  <c:v>52.530259663788897</c:v>
                </c:pt>
                <c:pt idx="216460">
                  <c:v>52.5303478412755</c:v>
                </c:pt>
                <c:pt idx="216461">
                  <c:v>52.530436018480003</c:v>
                </c:pt>
                <c:pt idx="216462">
                  <c:v>52.530524195402101</c:v>
                </c:pt>
                <c:pt idx="216463">
                  <c:v>52.5306123720421</c:v>
                </c:pt>
                <c:pt idx="216464">
                  <c:v>52.5307005483998</c:v>
                </c:pt>
                <c:pt idx="216465">
                  <c:v>52.530788724475201</c:v>
                </c:pt>
                <c:pt idx="216466">
                  <c:v>52.530876900268403</c:v>
                </c:pt>
                <c:pt idx="216467">
                  <c:v>52.530965075779399</c:v>
                </c:pt>
                <c:pt idx="216468">
                  <c:v>52.531053251008103</c:v>
                </c:pt>
                <c:pt idx="216469">
                  <c:v>52.531141425954601</c:v>
                </c:pt>
                <c:pt idx="216470">
                  <c:v>52.531229600618801</c:v>
                </c:pt>
                <c:pt idx="216471">
                  <c:v>52.531317775000801</c:v>
                </c:pt>
                <c:pt idx="216472">
                  <c:v>52.531405949100503</c:v>
                </c:pt>
                <c:pt idx="216473">
                  <c:v>52.531494122918097</c:v>
                </c:pt>
                <c:pt idx="216474">
                  <c:v>52.531582296453301</c:v>
                </c:pt>
                <c:pt idx="216475">
                  <c:v>52.531670469706398</c:v>
                </c:pt>
                <c:pt idx="216476">
                  <c:v>52.531758642677197</c:v>
                </c:pt>
                <c:pt idx="216477">
                  <c:v>52.531846815365803</c:v>
                </c:pt>
                <c:pt idx="216478">
                  <c:v>52.531934987772097</c:v>
                </c:pt>
                <c:pt idx="216479">
                  <c:v>52.532023159896198</c:v>
                </c:pt>
                <c:pt idx="216480">
                  <c:v>52.532111331738101</c:v>
                </c:pt>
                <c:pt idx="216481">
                  <c:v>52.532199503297797</c:v>
                </c:pt>
                <c:pt idx="216482">
                  <c:v>52.532287674575201</c:v>
                </c:pt>
                <c:pt idx="216483">
                  <c:v>52.5323758455704</c:v>
                </c:pt>
                <c:pt idx="216484">
                  <c:v>52.532464016283399</c:v>
                </c:pt>
                <c:pt idx="216485">
                  <c:v>52.532552186714099</c:v>
                </c:pt>
                <c:pt idx="216486">
                  <c:v>52.532640356862601</c:v>
                </c:pt>
                <c:pt idx="216487">
                  <c:v>52.532728526728903</c:v>
                </c:pt>
                <c:pt idx="216488">
                  <c:v>52.532816696312999</c:v>
                </c:pt>
                <c:pt idx="216489">
                  <c:v>52.532904865614803</c:v>
                </c:pt>
                <c:pt idx="216490">
                  <c:v>52.532993034634401</c:v>
                </c:pt>
                <c:pt idx="216491">
                  <c:v>52.5330812033718</c:v>
                </c:pt>
                <c:pt idx="216492">
                  <c:v>52.533169371827</c:v>
                </c:pt>
                <c:pt idx="216493">
                  <c:v>52.533257540000001</c:v>
                </c:pt>
                <c:pt idx="216494">
                  <c:v>52.533345707890703</c:v>
                </c:pt>
                <c:pt idx="216495">
                  <c:v>52.533433875499199</c:v>
                </c:pt>
                <c:pt idx="216496">
                  <c:v>52.533522042825503</c:v>
                </c:pt>
                <c:pt idx="216497">
                  <c:v>52.5336102098696</c:v>
                </c:pt>
                <c:pt idx="216498">
                  <c:v>52.533698376631499</c:v>
                </c:pt>
                <c:pt idx="216499">
                  <c:v>52.533786543111198</c:v>
                </c:pt>
                <c:pt idx="216500">
                  <c:v>52.533874709308598</c:v>
                </c:pt>
                <c:pt idx="216501">
                  <c:v>52.533962875223899</c:v>
                </c:pt>
                <c:pt idx="216502">
                  <c:v>52.534051040856902</c:v>
                </c:pt>
                <c:pt idx="216503">
                  <c:v>52.534139206207698</c:v>
                </c:pt>
                <c:pt idx="216504">
                  <c:v>52.534227371276302</c:v>
                </c:pt>
                <c:pt idx="216505">
                  <c:v>52.534315536062699</c:v>
                </c:pt>
                <c:pt idx="216506">
                  <c:v>52.534403700566898</c:v>
                </c:pt>
                <c:pt idx="216507">
                  <c:v>52.534491864788897</c:v>
                </c:pt>
                <c:pt idx="216508">
                  <c:v>52.534580028728698</c:v>
                </c:pt>
                <c:pt idx="216509">
                  <c:v>52.534668192386199</c:v>
                </c:pt>
                <c:pt idx="216510">
                  <c:v>52.534756355761601</c:v>
                </c:pt>
                <c:pt idx="216511">
                  <c:v>52.534844518854797</c:v>
                </c:pt>
                <c:pt idx="216512">
                  <c:v>52.534932681665701</c:v>
                </c:pt>
                <c:pt idx="216513">
                  <c:v>52.535020844194499</c:v>
                </c:pt>
                <c:pt idx="216514">
                  <c:v>52.535109006441097</c:v>
                </c:pt>
                <c:pt idx="216515">
                  <c:v>52.535197168405404</c:v>
                </c:pt>
                <c:pt idx="216516">
                  <c:v>52.535285330087603</c:v>
                </c:pt>
                <c:pt idx="216517">
                  <c:v>52.535373491487597</c:v>
                </c:pt>
                <c:pt idx="216518">
                  <c:v>52.535461652605299</c:v>
                </c:pt>
                <c:pt idx="216519">
                  <c:v>52.535549813440902</c:v>
                </c:pt>
                <c:pt idx="216520">
                  <c:v>52.535637973994298</c:v>
                </c:pt>
                <c:pt idx="216521">
                  <c:v>52.535726134265502</c:v>
                </c:pt>
                <c:pt idx="216522">
                  <c:v>52.535814294254401</c:v>
                </c:pt>
                <c:pt idx="216523">
                  <c:v>52.535902453961199</c:v>
                </c:pt>
                <c:pt idx="216524">
                  <c:v>52.535990613385898</c:v>
                </c:pt>
                <c:pt idx="216525">
                  <c:v>52.536078772528299</c:v>
                </c:pt>
                <c:pt idx="216526">
                  <c:v>52.5361669313885</c:v>
                </c:pt>
                <c:pt idx="216527">
                  <c:v>52.536255089966502</c:v>
                </c:pt>
                <c:pt idx="216528">
                  <c:v>52.536343248262398</c:v>
                </c:pt>
                <c:pt idx="216529">
                  <c:v>52.536431406276101</c:v>
                </c:pt>
                <c:pt idx="216530">
                  <c:v>52.536519564007499</c:v>
                </c:pt>
                <c:pt idx="216531">
                  <c:v>52.536607721456797</c:v>
                </c:pt>
                <c:pt idx="216532">
                  <c:v>52.536695878623902</c:v>
                </c:pt>
                <c:pt idx="216533">
                  <c:v>52.536784035508902</c:v>
                </c:pt>
                <c:pt idx="216534">
                  <c:v>52.536872192111602</c:v>
                </c:pt>
                <c:pt idx="216535">
                  <c:v>52.536960348432203</c:v>
                </c:pt>
                <c:pt idx="216536">
                  <c:v>52.537048504470498</c:v>
                </c:pt>
                <c:pt idx="216537">
                  <c:v>52.5371366602268</c:v>
                </c:pt>
                <c:pt idx="216538">
                  <c:v>52.537224815700803</c:v>
                </c:pt>
                <c:pt idx="216539">
                  <c:v>52.5373129708926</c:v>
                </c:pt>
                <c:pt idx="216540">
                  <c:v>52.537401125802297</c:v>
                </c:pt>
                <c:pt idx="216541">
                  <c:v>52.537489280429803</c:v>
                </c:pt>
                <c:pt idx="216542">
                  <c:v>52.537577434775102</c:v>
                </c:pt>
                <c:pt idx="216543">
                  <c:v>52.537665588838202</c:v>
                </c:pt>
                <c:pt idx="216544">
                  <c:v>52.537753742619202</c:v>
                </c:pt>
                <c:pt idx="216545">
                  <c:v>52.537841896118003</c:v>
                </c:pt>
                <c:pt idx="216546">
                  <c:v>52.537930049334598</c:v>
                </c:pt>
                <c:pt idx="216547">
                  <c:v>52.5380182022691</c:v>
                </c:pt>
                <c:pt idx="216548">
                  <c:v>52.538106354921403</c:v>
                </c:pt>
                <c:pt idx="216549">
                  <c:v>52.5381945072915</c:v>
                </c:pt>
                <c:pt idx="216550">
                  <c:v>52.538282659379398</c:v>
                </c:pt>
                <c:pt idx="216551">
                  <c:v>52.538370811185203</c:v>
                </c:pt>
                <c:pt idx="216552">
                  <c:v>52.538458962708802</c:v>
                </c:pt>
                <c:pt idx="216553">
                  <c:v>52.538547113950301</c:v>
                </c:pt>
                <c:pt idx="216554">
                  <c:v>52.538635264909601</c:v>
                </c:pt>
                <c:pt idx="216555">
                  <c:v>52.538723415586702</c:v>
                </c:pt>
                <c:pt idx="216556">
                  <c:v>52.538811565981703</c:v>
                </c:pt>
                <c:pt idx="216557">
                  <c:v>52.538899716094498</c:v>
                </c:pt>
                <c:pt idx="216558">
                  <c:v>52.538987865925101</c:v>
                </c:pt>
                <c:pt idx="216559">
                  <c:v>52.539076015473597</c:v>
                </c:pt>
                <c:pt idx="216560">
                  <c:v>52.539164164739901</c:v>
                </c:pt>
                <c:pt idx="216561">
                  <c:v>52.539252313724099</c:v>
                </c:pt>
                <c:pt idx="216562">
                  <c:v>52.539340462426097</c:v>
                </c:pt>
                <c:pt idx="216563">
                  <c:v>52.539428610845903</c:v>
                </c:pt>
                <c:pt idx="216564">
                  <c:v>52.539516758983602</c:v>
                </c:pt>
                <c:pt idx="216565">
                  <c:v>52.539604906839102</c:v>
                </c:pt>
                <c:pt idx="216566">
                  <c:v>52.539693054412503</c:v>
                </c:pt>
                <c:pt idx="216567">
                  <c:v>52.539781201703804</c:v>
                </c:pt>
                <c:pt idx="216568">
                  <c:v>52.539869348712799</c:v>
                </c:pt>
                <c:pt idx="216569">
                  <c:v>52.539957495439801</c:v>
                </c:pt>
                <c:pt idx="216570">
                  <c:v>52.540045641884603</c:v>
                </c:pt>
                <c:pt idx="216571">
                  <c:v>52.5401337880472</c:v>
                </c:pt>
                <c:pt idx="216572">
                  <c:v>52.540221933927697</c:v>
                </c:pt>
                <c:pt idx="216573">
                  <c:v>52.540310079526002</c:v>
                </c:pt>
                <c:pt idx="216574">
                  <c:v>52.5403982248422</c:v>
                </c:pt>
                <c:pt idx="216575">
                  <c:v>52.540486369876199</c:v>
                </c:pt>
                <c:pt idx="216576">
                  <c:v>52.540574514628098</c:v>
                </c:pt>
                <c:pt idx="216577">
                  <c:v>52.540662659097897</c:v>
                </c:pt>
                <c:pt idx="216578">
                  <c:v>52.540750803285498</c:v>
                </c:pt>
                <c:pt idx="216579">
                  <c:v>52.540838947190998</c:v>
                </c:pt>
                <c:pt idx="216580">
                  <c:v>52.5409270908143</c:v>
                </c:pt>
                <c:pt idx="216581">
                  <c:v>52.541015234155502</c:v>
                </c:pt>
                <c:pt idx="216582">
                  <c:v>52.541103377214597</c:v>
                </c:pt>
                <c:pt idx="216583">
                  <c:v>52.5411915199915</c:v>
                </c:pt>
                <c:pt idx="216584">
                  <c:v>52.541279662486303</c:v>
                </c:pt>
                <c:pt idx="216585">
                  <c:v>52.541367804698901</c:v>
                </c:pt>
                <c:pt idx="216586">
                  <c:v>52.541455946629398</c:v>
                </c:pt>
                <c:pt idx="216587">
                  <c:v>52.541544088277803</c:v>
                </c:pt>
                <c:pt idx="216588">
                  <c:v>52.541632229644001</c:v>
                </c:pt>
                <c:pt idx="216589">
                  <c:v>52.5417203707281</c:v>
                </c:pt>
                <c:pt idx="216590">
                  <c:v>52.5418085115301</c:v>
                </c:pt>
                <c:pt idx="216591">
                  <c:v>52.5418966520499</c:v>
                </c:pt>
                <c:pt idx="216592">
                  <c:v>52.5419847922877</c:v>
                </c:pt>
                <c:pt idx="216593">
                  <c:v>52.542072932243201</c:v>
                </c:pt>
                <c:pt idx="216594">
                  <c:v>52.542161071916702</c:v>
                </c:pt>
                <c:pt idx="216595">
                  <c:v>52.542249211307997</c:v>
                </c:pt>
                <c:pt idx="216596">
                  <c:v>52.542337350417199</c:v>
                </c:pt>
                <c:pt idx="216597">
                  <c:v>52.542425489244302</c:v>
                </c:pt>
                <c:pt idx="216598">
                  <c:v>52.542513627789297</c:v>
                </c:pt>
                <c:pt idx="216599">
                  <c:v>52.542601766052101</c:v>
                </c:pt>
                <c:pt idx="216600">
                  <c:v>52.542689904032798</c:v>
                </c:pt>
                <c:pt idx="216601">
                  <c:v>52.542778041731403</c:v>
                </c:pt>
                <c:pt idx="216602">
                  <c:v>52.542866179147801</c:v>
                </c:pt>
                <c:pt idx="216603">
                  <c:v>52.542954316282199</c:v>
                </c:pt>
                <c:pt idx="216604">
                  <c:v>52.543042453134397</c:v>
                </c:pt>
                <c:pt idx="216605">
                  <c:v>52.543130589704496</c:v>
                </c:pt>
                <c:pt idx="216606">
                  <c:v>52.543218725992503</c:v>
                </c:pt>
                <c:pt idx="216607">
                  <c:v>52.543306861998403</c:v>
                </c:pt>
                <c:pt idx="216608">
                  <c:v>52.543394997722103</c:v>
                </c:pt>
                <c:pt idx="216609">
                  <c:v>52.543483133163797</c:v>
                </c:pt>
                <c:pt idx="216610">
                  <c:v>52.543571268323298</c:v>
                </c:pt>
                <c:pt idx="216611">
                  <c:v>52.543659403200699</c:v>
                </c:pt>
                <c:pt idx="216612">
                  <c:v>52.543747537796001</c:v>
                </c:pt>
                <c:pt idx="216613">
                  <c:v>52.543835672109203</c:v>
                </c:pt>
                <c:pt idx="216614">
                  <c:v>52.543923806140299</c:v>
                </c:pt>
                <c:pt idx="216615">
                  <c:v>52.544011939889302</c:v>
                </c:pt>
                <c:pt idx="216616">
                  <c:v>52.544100073356098</c:v>
                </c:pt>
                <c:pt idx="216617">
                  <c:v>52.544188206540902</c:v>
                </c:pt>
                <c:pt idx="216618">
                  <c:v>52.544276339443499</c:v>
                </c:pt>
                <c:pt idx="216619">
                  <c:v>52.544364472064103</c:v>
                </c:pt>
                <c:pt idx="216620">
                  <c:v>52.544452604402501</c:v>
                </c:pt>
                <c:pt idx="216621">
                  <c:v>52.544540736458899</c:v>
                </c:pt>
                <c:pt idx="216622">
                  <c:v>52.544628868233097</c:v>
                </c:pt>
                <c:pt idx="216623">
                  <c:v>52.544716999725203</c:v>
                </c:pt>
                <c:pt idx="216624">
                  <c:v>52.544805130935302</c:v>
                </c:pt>
                <c:pt idx="216625">
                  <c:v>52.544893261863201</c:v>
                </c:pt>
                <c:pt idx="216626">
                  <c:v>52.544981392509001</c:v>
                </c:pt>
                <c:pt idx="216627">
                  <c:v>52.545069522872801</c:v>
                </c:pt>
                <c:pt idx="216628">
                  <c:v>52.545157652954401</c:v>
                </c:pt>
                <c:pt idx="216629">
                  <c:v>52.545245782753902</c:v>
                </c:pt>
                <c:pt idx="216630">
                  <c:v>52.545333912271403</c:v>
                </c:pt>
                <c:pt idx="216631">
                  <c:v>52.545422041506697</c:v>
                </c:pt>
                <c:pt idx="216632">
                  <c:v>52.545510170459998</c:v>
                </c:pt>
                <c:pt idx="216633">
                  <c:v>52.5455982991312</c:v>
                </c:pt>
                <c:pt idx="216634">
                  <c:v>52.545686427520202</c:v>
                </c:pt>
                <c:pt idx="216635">
                  <c:v>52.545774555627197</c:v>
                </c:pt>
                <c:pt idx="216636">
                  <c:v>52.5458626834521</c:v>
                </c:pt>
                <c:pt idx="216637">
                  <c:v>52.545950810994903</c:v>
                </c:pt>
                <c:pt idx="216638">
                  <c:v>52.546038938255599</c:v>
                </c:pt>
                <c:pt idx="216639">
                  <c:v>52.546127065234202</c:v>
                </c:pt>
                <c:pt idx="216640">
                  <c:v>52.546215191930798</c:v>
                </c:pt>
                <c:pt idx="216641">
                  <c:v>52.546303318345203</c:v>
                </c:pt>
                <c:pt idx="216642">
                  <c:v>52.546391444477599</c:v>
                </c:pt>
                <c:pt idx="216643">
                  <c:v>52.546479570327897</c:v>
                </c:pt>
                <c:pt idx="216644">
                  <c:v>52.546567695896101</c:v>
                </c:pt>
                <c:pt idx="216645">
                  <c:v>52.546655821182199</c:v>
                </c:pt>
                <c:pt idx="216646">
                  <c:v>52.546743946186197</c:v>
                </c:pt>
                <c:pt idx="216647">
                  <c:v>52.546832070908202</c:v>
                </c:pt>
                <c:pt idx="216648">
                  <c:v>52.5469201953481</c:v>
                </c:pt>
                <c:pt idx="216649">
                  <c:v>52.547008319505899</c:v>
                </c:pt>
                <c:pt idx="216650">
                  <c:v>52.547096443381598</c:v>
                </c:pt>
                <c:pt idx="216651">
                  <c:v>52.547184566975197</c:v>
                </c:pt>
                <c:pt idx="216652">
                  <c:v>52.547272690286803</c:v>
                </c:pt>
                <c:pt idx="216653">
                  <c:v>52.547360813316303</c:v>
                </c:pt>
                <c:pt idx="216654">
                  <c:v>52.547448936063702</c:v>
                </c:pt>
                <c:pt idx="216655">
                  <c:v>52.547537058529102</c:v>
                </c:pt>
                <c:pt idx="216656">
                  <c:v>52.547625180712302</c:v>
                </c:pt>
                <c:pt idx="216657">
                  <c:v>52.547713302613502</c:v>
                </c:pt>
                <c:pt idx="216658">
                  <c:v>52.547801424232702</c:v>
                </c:pt>
                <c:pt idx="216659">
                  <c:v>52.547889545569703</c:v>
                </c:pt>
                <c:pt idx="216660">
                  <c:v>52.547977666624703</c:v>
                </c:pt>
                <c:pt idx="216661">
                  <c:v>52.548065787397697</c:v>
                </c:pt>
                <c:pt idx="216662">
                  <c:v>52.548153907888498</c:v>
                </c:pt>
                <c:pt idx="216663">
                  <c:v>52.548242028097299</c:v>
                </c:pt>
                <c:pt idx="216664">
                  <c:v>52.548330148024</c:v>
                </c:pt>
                <c:pt idx="216665">
                  <c:v>52.548418267668701</c:v>
                </c:pt>
                <c:pt idx="216666">
                  <c:v>52.548506387031303</c:v>
                </c:pt>
                <c:pt idx="216667">
                  <c:v>52.548594506111897</c:v>
                </c:pt>
                <c:pt idx="216668">
                  <c:v>52.548682624910299</c:v>
                </c:pt>
                <c:pt idx="216669">
                  <c:v>52.548770743426701</c:v>
                </c:pt>
                <c:pt idx="216670">
                  <c:v>52.548858861661103</c:v>
                </c:pt>
                <c:pt idx="216671">
                  <c:v>52.548946979613397</c:v>
                </c:pt>
                <c:pt idx="216672">
                  <c:v>52.5490350972836</c:v>
                </c:pt>
                <c:pt idx="216673">
                  <c:v>52.549123214671802</c:v>
                </c:pt>
                <c:pt idx="216674">
                  <c:v>52.549211331777997</c:v>
                </c:pt>
                <c:pt idx="216675">
                  <c:v>52.549299448602</c:v>
                </c:pt>
                <c:pt idx="216676">
                  <c:v>52.549387565144102</c:v>
                </c:pt>
                <c:pt idx="216677">
                  <c:v>52.549475681403997</c:v>
                </c:pt>
                <c:pt idx="216678">
                  <c:v>52.5495637973819</c:v>
                </c:pt>
                <c:pt idx="216679">
                  <c:v>52.549651913077803</c:v>
                </c:pt>
                <c:pt idx="216680">
                  <c:v>52.549740028491598</c:v>
                </c:pt>
                <c:pt idx="216681">
                  <c:v>52.549828143623401</c:v>
                </c:pt>
                <c:pt idx="216682">
                  <c:v>52.549916258473097</c:v>
                </c:pt>
                <c:pt idx="216683">
                  <c:v>52.5500043730408</c:v>
                </c:pt>
                <c:pt idx="216684">
                  <c:v>52.550092487326403</c:v>
                </c:pt>
                <c:pt idx="216685">
                  <c:v>52.550180601329998</c:v>
                </c:pt>
                <c:pt idx="216686">
                  <c:v>52.550268715051502</c:v>
                </c:pt>
                <c:pt idx="216687">
                  <c:v>52.550356828490997</c:v>
                </c:pt>
                <c:pt idx="216688">
                  <c:v>52.550444941648401</c:v>
                </c:pt>
                <c:pt idx="216689">
                  <c:v>52.550533054523797</c:v>
                </c:pt>
                <c:pt idx="216690">
                  <c:v>52.5506211671172</c:v>
                </c:pt>
                <c:pt idx="216691">
                  <c:v>52.550709279428503</c:v>
                </c:pt>
                <c:pt idx="216692">
                  <c:v>52.550797391457799</c:v>
                </c:pt>
                <c:pt idx="216693">
                  <c:v>52.550885503205002</c:v>
                </c:pt>
                <c:pt idx="216694">
                  <c:v>52.550973614670198</c:v>
                </c:pt>
                <c:pt idx="216695">
                  <c:v>52.551061725853401</c:v>
                </c:pt>
                <c:pt idx="216696">
                  <c:v>52.551149836754497</c:v>
                </c:pt>
                <c:pt idx="216697">
                  <c:v>52.5512379473736</c:v>
                </c:pt>
                <c:pt idx="216698">
                  <c:v>52.551326057710703</c:v>
                </c:pt>
                <c:pt idx="216699">
                  <c:v>52.551414167765699</c:v>
                </c:pt>
                <c:pt idx="216700">
                  <c:v>52.551502277538702</c:v>
                </c:pt>
                <c:pt idx="216701">
                  <c:v>52.551590387029599</c:v>
                </c:pt>
                <c:pt idx="216702">
                  <c:v>52.551678496238601</c:v>
                </c:pt>
                <c:pt idx="216703">
                  <c:v>52.551766605165497</c:v>
                </c:pt>
                <c:pt idx="216704">
                  <c:v>52.5518547138103</c:v>
                </c:pt>
                <c:pt idx="216705">
                  <c:v>52.551942822173203</c:v>
                </c:pt>
                <c:pt idx="216706">
                  <c:v>52.552030930253999</c:v>
                </c:pt>
                <c:pt idx="216707">
                  <c:v>52.552119038052801</c:v>
                </c:pt>
                <c:pt idx="216708">
                  <c:v>52.552207145569596</c:v>
                </c:pt>
                <c:pt idx="216709">
                  <c:v>52.552295252804299</c:v>
                </c:pt>
                <c:pt idx="216710">
                  <c:v>52.552383359757002</c:v>
                </c:pt>
                <c:pt idx="216711">
                  <c:v>52.552471466427697</c:v>
                </c:pt>
                <c:pt idx="216712">
                  <c:v>52.552559572816399</c:v>
                </c:pt>
                <c:pt idx="216713">
                  <c:v>52.552647678923002</c:v>
                </c:pt>
                <c:pt idx="216714">
                  <c:v>52.552735784747703</c:v>
                </c:pt>
                <c:pt idx="216715">
                  <c:v>52.552823890290298</c:v>
                </c:pt>
                <c:pt idx="216716">
                  <c:v>52.5529119955509</c:v>
                </c:pt>
                <c:pt idx="216717">
                  <c:v>52.553000100529502</c:v>
                </c:pt>
                <c:pt idx="216718">
                  <c:v>52.553088205225997</c:v>
                </c:pt>
                <c:pt idx="216719">
                  <c:v>52.553176309640598</c:v>
                </c:pt>
                <c:pt idx="216720">
                  <c:v>52.5532644137731</c:v>
                </c:pt>
                <c:pt idx="216721">
                  <c:v>52.553352517623601</c:v>
                </c:pt>
                <c:pt idx="216722">
                  <c:v>52.553440621192202</c:v>
                </c:pt>
                <c:pt idx="216723">
                  <c:v>52.553528724478603</c:v>
                </c:pt>
                <c:pt idx="216724">
                  <c:v>52.553616827483097</c:v>
                </c:pt>
                <c:pt idx="216725">
                  <c:v>52.553704930205598</c:v>
                </c:pt>
                <c:pt idx="216726">
                  <c:v>52.553793032646098</c:v>
                </c:pt>
                <c:pt idx="216727">
                  <c:v>52.553881134804499</c:v>
                </c:pt>
                <c:pt idx="216728">
                  <c:v>52.553969236680999</c:v>
                </c:pt>
                <c:pt idx="216729">
                  <c:v>52.554057338275399</c:v>
                </c:pt>
                <c:pt idx="216730">
                  <c:v>52.554145439587899</c:v>
                </c:pt>
                <c:pt idx="216731">
                  <c:v>52.554233540618299</c:v>
                </c:pt>
                <c:pt idx="216732">
                  <c:v>52.554321641366698</c:v>
                </c:pt>
                <c:pt idx="216733">
                  <c:v>52.554409741833197</c:v>
                </c:pt>
                <c:pt idx="216734">
                  <c:v>52.554497842017597</c:v>
                </c:pt>
                <c:pt idx="216735">
                  <c:v>52.554585941920003</c:v>
                </c:pt>
                <c:pt idx="216736">
                  <c:v>52.554674041540402</c:v>
                </c:pt>
                <c:pt idx="216737">
                  <c:v>52.5547621408789</c:v>
                </c:pt>
                <c:pt idx="216738">
                  <c:v>52.554850239935298</c:v>
                </c:pt>
                <c:pt idx="216739">
                  <c:v>52.554938338709697</c:v>
                </c:pt>
                <c:pt idx="216740">
                  <c:v>52.555026437202201</c:v>
                </c:pt>
                <c:pt idx="216741">
                  <c:v>52.555114535412599</c:v>
                </c:pt>
                <c:pt idx="216742">
                  <c:v>52.555202633341104</c:v>
                </c:pt>
                <c:pt idx="216743">
                  <c:v>52.555290730987501</c:v>
                </c:pt>
                <c:pt idx="216744">
                  <c:v>52.555378828351998</c:v>
                </c:pt>
                <c:pt idx="216745">
                  <c:v>52.555466925434402</c:v>
                </c:pt>
                <c:pt idx="216746">
                  <c:v>52.555555022234898</c:v>
                </c:pt>
                <c:pt idx="216747">
                  <c:v>52.555643118753402</c:v>
                </c:pt>
                <c:pt idx="216748">
                  <c:v>52.555731214989898</c:v>
                </c:pt>
                <c:pt idx="216749">
                  <c:v>52.555819310944401</c:v>
                </c:pt>
                <c:pt idx="216750">
                  <c:v>52.555907406616903</c:v>
                </c:pt>
                <c:pt idx="216751">
                  <c:v>52.555995502007498</c:v>
                </c:pt>
                <c:pt idx="216752">
                  <c:v>52.556083597116</c:v>
                </c:pt>
                <c:pt idx="216753">
                  <c:v>52.556171691942602</c:v>
                </c:pt>
                <c:pt idx="216754">
                  <c:v>52.556259786487203</c:v>
                </c:pt>
                <c:pt idx="216755">
                  <c:v>52.556347880749797</c:v>
                </c:pt>
                <c:pt idx="216756">
                  <c:v>52.556435974730398</c:v>
                </c:pt>
                <c:pt idx="216757">
                  <c:v>52.556524068428999</c:v>
                </c:pt>
                <c:pt idx="216758">
                  <c:v>52.556612161845699</c:v>
                </c:pt>
                <c:pt idx="216759">
                  <c:v>52.556700254980399</c:v>
                </c:pt>
                <c:pt idx="216760">
                  <c:v>52.556788347833098</c:v>
                </c:pt>
                <c:pt idx="216761">
                  <c:v>52.556876440403798</c:v>
                </c:pt>
                <c:pt idx="216762">
                  <c:v>52.556964532692497</c:v>
                </c:pt>
                <c:pt idx="216763">
                  <c:v>52.557052624699303</c:v>
                </c:pt>
                <c:pt idx="216764">
                  <c:v>52.557140716424101</c:v>
                </c:pt>
                <c:pt idx="216765">
                  <c:v>52.557228807866899</c:v>
                </c:pt>
                <c:pt idx="216766">
                  <c:v>52.557316899027803</c:v>
                </c:pt>
                <c:pt idx="216767">
                  <c:v>52.557404989906601</c:v>
                </c:pt>
                <c:pt idx="216768">
                  <c:v>52.557493080503498</c:v>
                </c:pt>
                <c:pt idx="216769">
                  <c:v>52.557581170818501</c:v>
                </c:pt>
                <c:pt idx="216770">
                  <c:v>52.557669260851497</c:v>
                </c:pt>
                <c:pt idx="216771">
                  <c:v>52.557757350602401</c:v>
                </c:pt>
                <c:pt idx="216772">
                  <c:v>52.557845440071503</c:v>
                </c:pt>
                <c:pt idx="216773">
                  <c:v>52.557933529258499</c:v>
                </c:pt>
                <c:pt idx="216774">
                  <c:v>52.5580216181636</c:v>
                </c:pt>
                <c:pt idx="216775">
                  <c:v>52.558109706786801</c:v>
                </c:pt>
                <c:pt idx="216776">
                  <c:v>52.558197795127903</c:v>
                </c:pt>
                <c:pt idx="216777">
                  <c:v>52.558285883187096</c:v>
                </c:pt>
                <c:pt idx="216778">
                  <c:v>52.558373970964396</c:v>
                </c:pt>
                <c:pt idx="216779">
                  <c:v>52.558462058459703</c:v>
                </c:pt>
                <c:pt idx="216780">
                  <c:v>52.558550145673003</c:v>
                </c:pt>
                <c:pt idx="216781">
                  <c:v>52.558638232604402</c:v>
                </c:pt>
                <c:pt idx="216782">
                  <c:v>52.5587263192538</c:v>
                </c:pt>
                <c:pt idx="216783">
                  <c:v>52.558814405621199</c:v>
                </c:pt>
                <c:pt idx="216784">
                  <c:v>52.558902491706696</c:v>
                </c:pt>
                <c:pt idx="216785">
                  <c:v>52.558990577510201</c:v>
                </c:pt>
                <c:pt idx="216786">
                  <c:v>52.559078663031798</c:v>
                </c:pt>
                <c:pt idx="216787">
                  <c:v>52.559166748271402</c:v>
                </c:pt>
                <c:pt idx="216788">
                  <c:v>52.559254833229097</c:v>
                </c:pt>
                <c:pt idx="216789">
                  <c:v>52.5593429179048</c:v>
                </c:pt>
                <c:pt idx="216790">
                  <c:v>52.559431002298602</c:v>
                </c:pt>
                <c:pt idx="216791">
                  <c:v>52.559519086410397</c:v>
                </c:pt>
                <c:pt idx="216792">
                  <c:v>52.559607170240298</c:v>
                </c:pt>
                <c:pt idx="216793">
                  <c:v>52.559695253788199</c:v>
                </c:pt>
                <c:pt idx="216794">
                  <c:v>52.559783337054199</c:v>
                </c:pt>
                <c:pt idx="216795">
                  <c:v>52.559871420038199</c:v>
                </c:pt>
                <c:pt idx="216796">
                  <c:v>52.559959502740298</c:v>
                </c:pt>
                <c:pt idx="216797">
                  <c:v>52.560047585160497</c:v>
                </c:pt>
                <c:pt idx="216798">
                  <c:v>52.560135667298603</c:v>
                </c:pt>
                <c:pt idx="216799">
                  <c:v>52.5602237491549</c:v>
                </c:pt>
                <c:pt idx="216800">
                  <c:v>52.560311830729198</c:v>
                </c:pt>
                <c:pt idx="216801">
                  <c:v>52.560399912021602</c:v>
                </c:pt>
                <c:pt idx="216802">
                  <c:v>52.560487993031998</c:v>
                </c:pt>
                <c:pt idx="216803">
                  <c:v>52.560576073760501</c:v>
                </c:pt>
                <c:pt idx="216804">
                  <c:v>52.560664154206997</c:v>
                </c:pt>
                <c:pt idx="216805">
                  <c:v>52.560752234371598</c:v>
                </c:pt>
                <c:pt idx="216806">
                  <c:v>52.5608403142543</c:v>
                </c:pt>
                <c:pt idx="216807">
                  <c:v>52.560928393855001</c:v>
                </c:pt>
                <c:pt idx="216808">
                  <c:v>52.5610164731739</c:v>
                </c:pt>
                <c:pt idx="216809">
                  <c:v>52.561104552210701</c:v>
                </c:pt>
                <c:pt idx="216810">
                  <c:v>52.561192630965699</c:v>
                </c:pt>
                <c:pt idx="216811">
                  <c:v>52.561280709438698</c:v>
                </c:pt>
                <c:pt idx="216812">
                  <c:v>52.561368787629704</c:v>
                </c:pt>
                <c:pt idx="216813">
                  <c:v>52.561456865538901</c:v>
                </c:pt>
                <c:pt idx="216814">
                  <c:v>52.561544943166098</c:v>
                </c:pt>
                <c:pt idx="216815">
                  <c:v>52.561633020511401</c:v>
                </c:pt>
                <c:pt idx="216816">
                  <c:v>52.561721097574697</c:v>
                </c:pt>
                <c:pt idx="216817">
                  <c:v>52.561809174356199</c:v>
                </c:pt>
                <c:pt idx="216818">
                  <c:v>52.561897250855701</c:v>
                </c:pt>
                <c:pt idx="216819">
                  <c:v>52.561985327073202</c:v>
                </c:pt>
                <c:pt idx="216820">
                  <c:v>52.562073403008903</c:v>
                </c:pt>
                <c:pt idx="216821">
                  <c:v>52.562161478662603</c:v>
                </c:pt>
                <c:pt idx="216822">
                  <c:v>52.562249554034402</c:v>
                </c:pt>
                <c:pt idx="216823">
                  <c:v>52.562337629124301</c:v>
                </c:pt>
                <c:pt idx="216824">
                  <c:v>52.562425703932298</c:v>
                </c:pt>
                <c:pt idx="216825">
                  <c:v>52.562513778458303</c:v>
                </c:pt>
                <c:pt idx="216826">
                  <c:v>52.5626018527025</c:v>
                </c:pt>
                <c:pt idx="216827">
                  <c:v>52.562689926664703</c:v>
                </c:pt>
                <c:pt idx="216828">
                  <c:v>52.562778000344998</c:v>
                </c:pt>
                <c:pt idx="216829">
                  <c:v>52.562866073743301</c:v>
                </c:pt>
                <c:pt idx="216830">
                  <c:v>52.562954146859802</c:v>
                </c:pt>
                <c:pt idx="216831">
                  <c:v>52.563042219694303</c:v>
                </c:pt>
                <c:pt idx="216832">
                  <c:v>52.563130292247003</c:v>
                </c:pt>
                <c:pt idx="216833">
                  <c:v>52.563218364517702</c:v>
                </c:pt>
                <c:pt idx="216834">
                  <c:v>52.563306436506501</c:v>
                </c:pt>
                <c:pt idx="216835">
                  <c:v>52.563394508213399</c:v>
                </c:pt>
                <c:pt idx="216836">
                  <c:v>52.563482579638404</c:v>
                </c:pt>
                <c:pt idx="216837">
                  <c:v>52.5635706507815</c:v>
                </c:pt>
                <c:pt idx="216838">
                  <c:v>52.563658721642703</c:v>
                </c:pt>
                <c:pt idx="216839">
                  <c:v>52.563746792221899</c:v>
                </c:pt>
                <c:pt idx="216840">
                  <c:v>52.5638348625193</c:v>
                </c:pt>
                <c:pt idx="216841">
                  <c:v>52.563922932534801</c:v>
                </c:pt>
                <c:pt idx="216842">
                  <c:v>52.564011002268302</c:v>
                </c:pt>
                <c:pt idx="216843">
                  <c:v>52.564099071720001</c:v>
                </c:pt>
                <c:pt idx="216844">
                  <c:v>52.5641871408897</c:v>
                </c:pt>
                <c:pt idx="216845">
                  <c:v>52.564275209777499</c:v>
                </c:pt>
                <c:pt idx="216846">
                  <c:v>52.564363278383503</c:v>
                </c:pt>
                <c:pt idx="216847">
                  <c:v>52.5644513467075</c:v>
                </c:pt>
                <c:pt idx="216848">
                  <c:v>52.564539414749703</c:v>
                </c:pt>
                <c:pt idx="216849">
                  <c:v>52.564627482509898</c:v>
                </c:pt>
                <c:pt idx="216850">
                  <c:v>52.5647155499883</c:v>
                </c:pt>
                <c:pt idx="216851">
                  <c:v>52.564803617184701</c:v>
                </c:pt>
                <c:pt idx="216852">
                  <c:v>52.564891684099301</c:v>
                </c:pt>
                <c:pt idx="216853">
                  <c:v>52.564979750731901</c:v>
                </c:pt>
                <c:pt idx="216854">
                  <c:v>52.565067817082699</c:v>
                </c:pt>
                <c:pt idx="216855">
                  <c:v>52.565155883151597</c:v>
                </c:pt>
                <c:pt idx="216856">
                  <c:v>52.565243948938601</c:v>
                </c:pt>
                <c:pt idx="216857">
                  <c:v>52.565332014443698</c:v>
                </c:pt>
                <c:pt idx="216858">
                  <c:v>52.5654200796669</c:v>
                </c:pt>
                <c:pt idx="216859">
                  <c:v>52.565508144608202</c:v>
                </c:pt>
                <c:pt idx="216860">
                  <c:v>52.565596209267603</c:v>
                </c:pt>
                <c:pt idx="216861">
                  <c:v>52.565684273645203</c:v>
                </c:pt>
                <c:pt idx="216862">
                  <c:v>52.565772337740803</c:v>
                </c:pt>
                <c:pt idx="216863">
                  <c:v>52.565860401554602</c:v>
                </c:pt>
                <c:pt idx="216864">
                  <c:v>52.5659484650865</c:v>
                </c:pt>
                <c:pt idx="216865">
                  <c:v>52.566036528336497</c:v>
                </c:pt>
                <c:pt idx="216866">
                  <c:v>52.5661245913046</c:v>
                </c:pt>
                <c:pt idx="216867">
                  <c:v>52.566212653990803</c:v>
                </c:pt>
                <c:pt idx="216868">
                  <c:v>52.566300716395197</c:v>
                </c:pt>
                <c:pt idx="216869">
                  <c:v>52.566388778517698</c:v>
                </c:pt>
                <c:pt idx="216870">
                  <c:v>52.566476840358298</c:v>
                </c:pt>
                <c:pt idx="216871">
                  <c:v>52.566564901916998</c:v>
                </c:pt>
                <c:pt idx="216872">
                  <c:v>52.566652963193803</c:v>
                </c:pt>
                <c:pt idx="216873">
                  <c:v>52.566741024188801</c:v>
                </c:pt>
                <c:pt idx="216874">
                  <c:v>52.566829084901897</c:v>
                </c:pt>
                <c:pt idx="216875">
                  <c:v>52.5669171453331</c:v>
                </c:pt>
                <c:pt idx="216876">
                  <c:v>52.567005205482502</c:v>
                </c:pt>
                <c:pt idx="216877">
                  <c:v>52.567093265349897</c:v>
                </c:pt>
                <c:pt idx="216878">
                  <c:v>52.567181324935497</c:v>
                </c:pt>
                <c:pt idx="216879">
                  <c:v>52.567269384239196</c:v>
                </c:pt>
                <c:pt idx="216880">
                  <c:v>52.567357443261102</c:v>
                </c:pt>
                <c:pt idx="216881">
                  <c:v>52.5674455020011</c:v>
                </c:pt>
                <c:pt idx="216882">
                  <c:v>52.567533560459196</c:v>
                </c:pt>
                <c:pt idx="216883">
                  <c:v>52.567621618635499</c:v>
                </c:pt>
                <c:pt idx="216884">
                  <c:v>52.567709676529901</c:v>
                </c:pt>
                <c:pt idx="216885">
                  <c:v>52.567797734142403</c:v>
                </c:pt>
                <c:pt idx="216886">
                  <c:v>52.567885791473003</c:v>
                </c:pt>
                <c:pt idx="216887">
                  <c:v>52.567973848521802</c:v>
                </c:pt>
                <c:pt idx="216888">
                  <c:v>52.568061905288801</c:v>
                </c:pt>
                <c:pt idx="216889">
                  <c:v>52.568149961773798</c:v>
                </c:pt>
                <c:pt idx="216890">
                  <c:v>52.568238017977002</c:v>
                </c:pt>
                <c:pt idx="216891">
                  <c:v>52.568326073898398</c:v>
                </c:pt>
                <c:pt idx="216892">
                  <c:v>52.568414129537899</c:v>
                </c:pt>
                <c:pt idx="216893">
                  <c:v>52.5685021848955</c:v>
                </c:pt>
                <c:pt idx="216894">
                  <c:v>52.5685902399713</c:v>
                </c:pt>
                <c:pt idx="216895">
                  <c:v>52.568678294765199</c:v>
                </c:pt>
                <c:pt idx="216896">
                  <c:v>52.568766349277297</c:v>
                </c:pt>
                <c:pt idx="216897">
                  <c:v>52.568854403507501</c:v>
                </c:pt>
                <c:pt idx="216898">
                  <c:v>52.568942457455798</c:v>
                </c:pt>
                <c:pt idx="216899">
                  <c:v>52.5690305111223</c:v>
                </c:pt>
                <c:pt idx="216900">
                  <c:v>52.569118564507001</c:v>
                </c:pt>
                <c:pt idx="216901">
                  <c:v>52.569206617609701</c:v>
                </c:pt>
                <c:pt idx="216902">
                  <c:v>52.5692946704307</c:v>
                </c:pt>
                <c:pt idx="216903">
                  <c:v>52.569382722969799</c:v>
                </c:pt>
                <c:pt idx="216904">
                  <c:v>52.569470775227003</c:v>
                </c:pt>
                <c:pt idx="216905">
                  <c:v>52.5695588272024</c:v>
                </c:pt>
                <c:pt idx="216906">
                  <c:v>52.569646878896002</c:v>
                </c:pt>
                <c:pt idx="216907">
                  <c:v>52.569734930307703</c:v>
                </c:pt>
                <c:pt idx="216908">
                  <c:v>52.569822981437603</c:v>
                </c:pt>
                <c:pt idx="216909">
                  <c:v>52.569911032285603</c:v>
                </c:pt>
                <c:pt idx="216910">
                  <c:v>52.569999082851801</c:v>
                </c:pt>
                <c:pt idx="216911">
                  <c:v>52.570087133136099</c:v>
                </c:pt>
                <c:pt idx="216912">
                  <c:v>52.570175183138602</c:v>
                </c:pt>
                <c:pt idx="216913">
                  <c:v>52.570263232859297</c:v>
                </c:pt>
                <c:pt idx="216914">
                  <c:v>52.570351282298098</c:v>
                </c:pt>
                <c:pt idx="216915">
                  <c:v>52.570439331454999</c:v>
                </c:pt>
                <c:pt idx="216916">
                  <c:v>52.570527380330198</c:v>
                </c:pt>
                <c:pt idx="216917">
                  <c:v>52.570615428923503</c:v>
                </c:pt>
                <c:pt idx="216918">
                  <c:v>52.570703477235</c:v>
                </c:pt>
                <c:pt idx="216919">
                  <c:v>52.570791525264603</c:v>
                </c:pt>
                <c:pt idx="216920">
                  <c:v>52.570879573012398</c:v>
                </c:pt>
                <c:pt idx="216921">
                  <c:v>52.570967620478399</c:v>
                </c:pt>
                <c:pt idx="216922">
                  <c:v>52.571055667662499</c:v>
                </c:pt>
                <c:pt idx="216923">
                  <c:v>52.571143714564798</c:v>
                </c:pt>
                <c:pt idx="216924">
                  <c:v>52.571231761185302</c:v>
                </c:pt>
                <c:pt idx="216925">
                  <c:v>52.571319807523899</c:v>
                </c:pt>
                <c:pt idx="216926">
                  <c:v>52.571407853580702</c:v>
                </c:pt>
                <c:pt idx="216927">
                  <c:v>52.571495899355703</c:v>
                </c:pt>
                <c:pt idx="216928">
                  <c:v>52.571583944848904</c:v>
                </c:pt>
                <c:pt idx="216929">
                  <c:v>52.571671990060203</c:v>
                </c:pt>
                <c:pt idx="216930">
                  <c:v>52.571760034989701</c:v>
                </c:pt>
                <c:pt idx="216931">
                  <c:v>52.571848079637398</c:v>
                </c:pt>
                <c:pt idx="216932">
                  <c:v>52.571936124003201</c:v>
                </c:pt>
                <c:pt idx="216933">
                  <c:v>52.572024168087303</c:v>
                </c:pt>
                <c:pt idx="216934">
                  <c:v>52.572112211889497</c:v>
                </c:pt>
                <c:pt idx="216935">
                  <c:v>52.572200255409903</c:v>
                </c:pt>
                <c:pt idx="216936">
                  <c:v>52.572288298648502</c:v>
                </c:pt>
                <c:pt idx="216937">
                  <c:v>52.572376341605199</c:v>
                </c:pt>
                <c:pt idx="216938">
                  <c:v>52.572464384280202</c:v>
                </c:pt>
                <c:pt idx="216939">
                  <c:v>52.572552426673298</c:v>
                </c:pt>
                <c:pt idx="216940">
                  <c:v>52.572640468784599</c:v>
                </c:pt>
                <c:pt idx="216941">
                  <c:v>52.572728510614098</c:v>
                </c:pt>
                <c:pt idx="216942">
                  <c:v>52.572816552161797</c:v>
                </c:pt>
                <c:pt idx="216943">
                  <c:v>52.572904593427701</c:v>
                </c:pt>
                <c:pt idx="216944">
                  <c:v>52.572992634411698</c:v>
                </c:pt>
                <c:pt idx="216945">
                  <c:v>52.573080675113999</c:v>
                </c:pt>
                <c:pt idx="216946">
                  <c:v>52.573168715534401</c:v>
                </c:pt>
                <c:pt idx="216947">
                  <c:v>52.573256755673</c:v>
                </c:pt>
                <c:pt idx="216948">
                  <c:v>52.573344795529799</c:v>
                </c:pt>
                <c:pt idx="216949">
                  <c:v>52.573432835104803</c:v>
                </c:pt>
                <c:pt idx="216950">
                  <c:v>52.573520874398</c:v>
                </c:pt>
                <c:pt idx="216951">
                  <c:v>52.573608913409402</c:v>
                </c:pt>
                <c:pt idx="216952">
                  <c:v>52.573696952139002</c:v>
                </c:pt>
                <c:pt idx="216953">
                  <c:v>52.573784990586802</c:v>
                </c:pt>
                <c:pt idx="216954">
                  <c:v>52.5738730287528</c:v>
                </c:pt>
                <c:pt idx="216955">
                  <c:v>52.573961066636997</c:v>
                </c:pt>
                <c:pt idx="216956">
                  <c:v>52.5740491042394</c:v>
                </c:pt>
                <c:pt idx="216957">
                  <c:v>52.574137141559902</c:v>
                </c:pt>
                <c:pt idx="216958">
                  <c:v>52.574225178598702</c:v>
                </c:pt>
                <c:pt idx="216959">
                  <c:v>52.574313215355701</c:v>
                </c:pt>
                <c:pt idx="216960">
                  <c:v>52.574401251830899</c:v>
                </c:pt>
                <c:pt idx="216961">
                  <c:v>52.574489288024303</c:v>
                </c:pt>
                <c:pt idx="216962">
                  <c:v>52.574577323935799</c:v>
                </c:pt>
                <c:pt idx="216963">
                  <c:v>52.5746653595656</c:v>
                </c:pt>
                <c:pt idx="216964">
                  <c:v>52.5747533949136</c:v>
                </c:pt>
                <c:pt idx="216965">
                  <c:v>52.574841429979799</c:v>
                </c:pt>
                <c:pt idx="216966">
                  <c:v>52.574929464764303</c:v>
                </c:pt>
                <c:pt idx="216967">
                  <c:v>52.575017499266899</c:v>
                </c:pt>
                <c:pt idx="216968">
                  <c:v>52.575105533487701</c:v>
                </c:pt>
                <c:pt idx="216969">
                  <c:v>52.575193567426801</c:v>
                </c:pt>
                <c:pt idx="216970">
                  <c:v>52.575281601084001</c:v>
                </c:pt>
                <c:pt idx="216971">
                  <c:v>52.575369634459499</c:v>
                </c:pt>
                <c:pt idx="216972">
                  <c:v>52.575457667553103</c:v>
                </c:pt>
                <c:pt idx="216973">
                  <c:v>52.575545700364998</c:v>
                </c:pt>
                <c:pt idx="216974">
                  <c:v>52.575633732895099</c:v>
                </c:pt>
                <c:pt idx="216975">
                  <c:v>52.575721765143498</c:v>
                </c:pt>
                <c:pt idx="216976">
                  <c:v>52.575809797109997</c:v>
                </c:pt>
                <c:pt idx="216977">
                  <c:v>52.575897828794801</c:v>
                </c:pt>
                <c:pt idx="216978">
                  <c:v>52.575985860197697</c:v>
                </c:pt>
                <c:pt idx="216979">
                  <c:v>52.576073891318899</c:v>
                </c:pt>
                <c:pt idx="216980">
                  <c:v>52.576161922158398</c:v>
                </c:pt>
                <c:pt idx="216981">
                  <c:v>52.576249952715997</c:v>
                </c:pt>
                <c:pt idx="216982">
                  <c:v>52.576337982991802</c:v>
                </c:pt>
                <c:pt idx="216983">
                  <c:v>52.576426012985898</c:v>
                </c:pt>
                <c:pt idx="216984">
                  <c:v>52.5765140426982</c:v>
                </c:pt>
                <c:pt idx="216985">
                  <c:v>52.5766020721288</c:v>
                </c:pt>
                <c:pt idx="216986">
                  <c:v>52.576690101277499</c:v>
                </c:pt>
                <c:pt idx="216987">
                  <c:v>52.576778130144497</c:v>
                </c:pt>
                <c:pt idx="216988">
                  <c:v>52.5768661587297</c:v>
                </c:pt>
                <c:pt idx="216989">
                  <c:v>52.576954187033103</c:v>
                </c:pt>
                <c:pt idx="216990">
                  <c:v>52.577042215054803</c:v>
                </c:pt>
                <c:pt idx="216991">
                  <c:v>52.577130242794702</c:v>
                </c:pt>
                <c:pt idx="216992">
                  <c:v>52.5772182702528</c:v>
                </c:pt>
                <c:pt idx="216993">
                  <c:v>52.577306297429203</c:v>
                </c:pt>
                <c:pt idx="216994">
                  <c:v>52.577394324323798</c:v>
                </c:pt>
                <c:pt idx="216995">
                  <c:v>52.577482350936599</c:v>
                </c:pt>
                <c:pt idx="216996">
                  <c:v>52.577570377267698</c:v>
                </c:pt>
                <c:pt idx="216997">
                  <c:v>52.577658403317002</c:v>
                </c:pt>
                <c:pt idx="216998">
                  <c:v>52.577746429084499</c:v>
                </c:pt>
                <c:pt idx="216999">
                  <c:v>52.577834454570301</c:v>
                </c:pt>
                <c:pt idx="217000">
                  <c:v>52.577922479774301</c:v>
                </c:pt>
                <c:pt idx="217001">
                  <c:v>52.578010504696501</c:v>
                </c:pt>
                <c:pt idx="217002">
                  <c:v>52.578098529336998</c:v>
                </c:pt>
                <c:pt idx="217003">
                  <c:v>52.578186553695801</c:v>
                </c:pt>
                <c:pt idx="217004">
                  <c:v>52.578274577772703</c:v>
                </c:pt>
                <c:pt idx="217005">
                  <c:v>52.578362601567903</c:v>
                </c:pt>
                <c:pt idx="217006">
                  <c:v>52.578450625081402</c:v>
                </c:pt>
                <c:pt idx="217007">
                  <c:v>52.578538648313099</c:v>
                </c:pt>
                <c:pt idx="217008">
                  <c:v>52.578626671263002</c:v>
                </c:pt>
                <c:pt idx="217009">
                  <c:v>52.578714693931197</c:v>
                </c:pt>
                <c:pt idx="217010">
                  <c:v>52.578802716317703</c:v>
                </c:pt>
                <c:pt idx="217011">
                  <c:v>52.578890738422402</c:v>
                </c:pt>
                <c:pt idx="217012">
                  <c:v>52.578978760245299</c:v>
                </c:pt>
                <c:pt idx="217013">
                  <c:v>52.579066781786501</c:v>
                </c:pt>
                <c:pt idx="217014">
                  <c:v>52.579154803045903</c:v>
                </c:pt>
                <c:pt idx="217015">
                  <c:v>52.579242824023602</c:v>
                </c:pt>
                <c:pt idx="217016">
                  <c:v>52.5793308447196</c:v>
                </c:pt>
                <c:pt idx="217017">
                  <c:v>52.579418865133803</c:v>
                </c:pt>
                <c:pt idx="217018">
                  <c:v>52.579506885266198</c:v>
                </c:pt>
                <c:pt idx="217019">
                  <c:v>52.579594905116899</c:v>
                </c:pt>
                <c:pt idx="217020">
                  <c:v>52.579682924685898</c:v>
                </c:pt>
                <c:pt idx="217021">
                  <c:v>52.579770943973102</c:v>
                </c:pt>
                <c:pt idx="217022">
                  <c:v>52.579858962978598</c:v>
                </c:pt>
                <c:pt idx="217023">
                  <c:v>52.5799469817023</c:v>
                </c:pt>
                <c:pt idx="217024">
                  <c:v>52.580035000144299</c:v>
                </c:pt>
                <c:pt idx="217025">
                  <c:v>52.580123018304597</c:v>
                </c:pt>
                <c:pt idx="217026">
                  <c:v>52.580211036183101</c:v>
                </c:pt>
                <c:pt idx="217027">
                  <c:v>52.580299053779903</c:v>
                </c:pt>
                <c:pt idx="217028">
                  <c:v>52.580387071094897</c:v>
                </c:pt>
                <c:pt idx="217029">
                  <c:v>52.580475088128203</c:v>
                </c:pt>
                <c:pt idx="217030">
                  <c:v>52.580563104879801</c:v>
                </c:pt>
                <c:pt idx="217031">
                  <c:v>52.580651121349703</c:v>
                </c:pt>
                <c:pt idx="217032">
                  <c:v>52.580739137537797</c:v>
                </c:pt>
                <c:pt idx="217033">
                  <c:v>52.580827153444098</c:v>
                </c:pt>
                <c:pt idx="217034">
                  <c:v>52.580915169068803</c:v>
                </c:pt>
                <c:pt idx="217035">
                  <c:v>52.581003184411699</c:v>
                </c:pt>
                <c:pt idx="217036">
                  <c:v>52.581091199472901</c:v>
                </c:pt>
                <c:pt idx="217037">
                  <c:v>52.581179214252302</c:v>
                </c:pt>
                <c:pt idx="217038">
                  <c:v>52.5812672287501</c:v>
                </c:pt>
                <c:pt idx="217039">
                  <c:v>52.581355242966097</c:v>
                </c:pt>
                <c:pt idx="217040">
                  <c:v>52.5814432569004</c:v>
                </c:pt>
                <c:pt idx="217041">
                  <c:v>52.581531270552901</c:v>
                </c:pt>
                <c:pt idx="217042">
                  <c:v>52.5816192839238</c:v>
                </c:pt>
                <c:pt idx="217043">
                  <c:v>52.581707297012898</c:v>
                </c:pt>
                <c:pt idx="217044">
                  <c:v>52.581795309820201</c:v>
                </c:pt>
                <c:pt idx="217045">
                  <c:v>52.581883322345902</c:v>
                </c:pt>
                <c:pt idx="217046">
                  <c:v>52.581971334589802</c:v>
                </c:pt>
                <c:pt idx="217047">
                  <c:v>52.5820593465521</c:v>
                </c:pt>
                <c:pt idx="217048">
                  <c:v>52.582147358232604</c:v>
                </c:pt>
                <c:pt idx="217049">
                  <c:v>52.582235369631398</c:v>
                </c:pt>
                <c:pt idx="217050">
                  <c:v>52.582323380748399</c:v>
                </c:pt>
                <c:pt idx="217051">
                  <c:v>52.582411391583797</c:v>
                </c:pt>
                <c:pt idx="217052">
                  <c:v>52.582499402137401</c:v>
                </c:pt>
                <c:pt idx="217053">
                  <c:v>52.582587412409403</c:v>
                </c:pt>
                <c:pt idx="217054">
                  <c:v>52.582675422399603</c:v>
                </c:pt>
                <c:pt idx="217055">
                  <c:v>52.582763432108102</c:v>
                </c:pt>
                <c:pt idx="217056">
                  <c:v>52.582851441534899</c:v>
                </c:pt>
                <c:pt idx="217057">
                  <c:v>52.582939450679902</c:v>
                </c:pt>
                <c:pt idx="217058">
                  <c:v>52.583027459543302</c:v>
                </c:pt>
                <c:pt idx="217059">
                  <c:v>52.583115468125001</c:v>
                </c:pt>
                <c:pt idx="217060">
                  <c:v>52.583203476424899</c:v>
                </c:pt>
                <c:pt idx="217061">
                  <c:v>52.583291484443201</c:v>
                </c:pt>
                <c:pt idx="217062">
                  <c:v>52.583379492179702</c:v>
                </c:pt>
                <c:pt idx="217063">
                  <c:v>52.583467499634601</c:v>
                </c:pt>
                <c:pt idx="217064">
                  <c:v>52.583555506807699</c:v>
                </c:pt>
                <c:pt idx="217065">
                  <c:v>52.583643513699101</c:v>
                </c:pt>
                <c:pt idx="217066">
                  <c:v>52.583731520308902</c:v>
                </c:pt>
                <c:pt idx="217067">
                  <c:v>52.583819526636901</c:v>
                </c:pt>
                <c:pt idx="217068">
                  <c:v>52.583907532683199</c:v>
                </c:pt>
                <c:pt idx="217069">
                  <c:v>52.583995538447802</c:v>
                </c:pt>
                <c:pt idx="217070">
                  <c:v>52.584083543930802</c:v>
                </c:pt>
                <c:pt idx="217071">
                  <c:v>52.584171549132002</c:v>
                </c:pt>
                <c:pt idx="217072">
                  <c:v>52.584259554051499</c:v>
                </c:pt>
                <c:pt idx="217073">
                  <c:v>52.584347558689402</c:v>
                </c:pt>
                <c:pt idx="217074">
                  <c:v>52.584435563045503</c:v>
                </c:pt>
                <c:pt idx="217075">
                  <c:v>52.584523567120002</c:v>
                </c:pt>
                <c:pt idx="217076">
                  <c:v>52.584611570912699</c:v>
                </c:pt>
                <c:pt idx="217077">
                  <c:v>52.584699574423801</c:v>
                </c:pt>
                <c:pt idx="217078">
                  <c:v>52.584787577653103</c:v>
                </c:pt>
                <c:pt idx="217079">
                  <c:v>52.584875580600801</c:v>
                </c:pt>
                <c:pt idx="217080">
                  <c:v>52.584963583266799</c:v>
                </c:pt>
                <c:pt idx="217081">
                  <c:v>52.585051585651101</c:v>
                </c:pt>
                <c:pt idx="217082">
                  <c:v>52.585139587753702</c:v>
                </c:pt>
                <c:pt idx="217083">
                  <c:v>52.5852275895747</c:v>
                </c:pt>
                <c:pt idx="217084">
                  <c:v>52.585315591113897</c:v>
                </c:pt>
                <c:pt idx="217085">
                  <c:v>52.585403592371499</c:v>
                </c:pt>
                <c:pt idx="217086">
                  <c:v>52.585491593347299</c:v>
                </c:pt>
                <c:pt idx="217087">
                  <c:v>52.585579594041498</c:v>
                </c:pt>
                <c:pt idx="217088">
                  <c:v>52.585667594454002</c:v>
                </c:pt>
                <c:pt idx="217089">
                  <c:v>52.585755594584903</c:v>
                </c:pt>
                <c:pt idx="217090">
                  <c:v>52.585843594434003</c:v>
                </c:pt>
                <c:pt idx="217091">
                  <c:v>52.585931594001501</c:v>
                </c:pt>
                <c:pt idx="217092">
                  <c:v>52.586019593287297</c:v>
                </c:pt>
                <c:pt idx="217093">
                  <c:v>52.586107592291398</c:v>
                </c:pt>
                <c:pt idx="217094">
                  <c:v>52.586195591013798</c:v>
                </c:pt>
                <c:pt idx="217095">
                  <c:v>52.586283589454503</c:v>
                </c:pt>
                <c:pt idx="217096">
                  <c:v>52.586371587613598</c:v>
                </c:pt>
                <c:pt idx="217097">
                  <c:v>52.586459585490999</c:v>
                </c:pt>
                <c:pt idx="217098">
                  <c:v>52.586547583086798</c:v>
                </c:pt>
                <c:pt idx="217099">
                  <c:v>52.586635580400802</c:v>
                </c:pt>
                <c:pt idx="217100">
                  <c:v>52.586723577433197</c:v>
                </c:pt>
                <c:pt idx="217101">
                  <c:v>52.586811574183898</c:v>
                </c:pt>
                <c:pt idx="217102">
                  <c:v>52.586899570653003</c:v>
                </c:pt>
                <c:pt idx="217103">
                  <c:v>52.586987566840399</c:v>
                </c:pt>
                <c:pt idx="217104">
                  <c:v>52.587075562746101</c:v>
                </c:pt>
                <c:pt idx="217105">
                  <c:v>52.587163558370101</c:v>
                </c:pt>
                <c:pt idx="217106">
                  <c:v>52.587251553712498</c:v>
                </c:pt>
                <c:pt idx="217107">
                  <c:v>52.587339548773201</c:v>
                </c:pt>
                <c:pt idx="217108">
                  <c:v>52.587427543552302</c:v>
                </c:pt>
                <c:pt idx="217109">
                  <c:v>52.587515538049601</c:v>
                </c:pt>
                <c:pt idx="217110">
                  <c:v>52.587603532265398</c:v>
                </c:pt>
                <c:pt idx="217111">
                  <c:v>52.5876915261994</c:v>
                </c:pt>
                <c:pt idx="217112">
                  <c:v>52.5877795198518</c:v>
                </c:pt>
                <c:pt idx="217113">
                  <c:v>52.587867513222598</c:v>
                </c:pt>
                <c:pt idx="217114">
                  <c:v>52.587955506311701</c:v>
                </c:pt>
                <c:pt idx="217115">
                  <c:v>52.588043499119102</c:v>
                </c:pt>
                <c:pt idx="217116">
                  <c:v>52.588131491644802</c:v>
                </c:pt>
                <c:pt idx="217117">
                  <c:v>52.588219483888899</c:v>
                </c:pt>
                <c:pt idx="217118">
                  <c:v>52.588307475851401</c:v>
                </c:pt>
                <c:pt idx="217119">
                  <c:v>52.588395467532202</c:v>
                </c:pt>
                <c:pt idx="217120">
                  <c:v>52.5884834589314</c:v>
                </c:pt>
                <c:pt idx="217121">
                  <c:v>52.588571450048804</c:v>
                </c:pt>
                <c:pt idx="217122">
                  <c:v>52.588659440884697</c:v>
                </c:pt>
                <c:pt idx="217123">
                  <c:v>52.588747431438897</c:v>
                </c:pt>
                <c:pt idx="217124">
                  <c:v>52.588835421711401</c:v>
                </c:pt>
                <c:pt idx="217125">
                  <c:v>52.588923411702297</c:v>
                </c:pt>
                <c:pt idx="217126">
                  <c:v>52.589011401411597</c:v>
                </c:pt>
                <c:pt idx="217127">
                  <c:v>52.589099390839202</c:v>
                </c:pt>
                <c:pt idx="217128">
                  <c:v>52.589187379985098</c:v>
                </c:pt>
                <c:pt idx="217129">
                  <c:v>52.5892753688494</c:v>
                </c:pt>
                <c:pt idx="217130">
                  <c:v>52.589363357432099</c:v>
                </c:pt>
                <c:pt idx="217131">
                  <c:v>52.589451345733103</c:v>
                </c:pt>
                <c:pt idx="217132">
                  <c:v>52.589539333752498</c:v>
                </c:pt>
                <c:pt idx="217133">
                  <c:v>52.589627321490198</c:v>
                </c:pt>
                <c:pt idx="217134">
                  <c:v>52.589715308946303</c:v>
                </c:pt>
                <c:pt idx="217135">
                  <c:v>52.589803296120699</c:v>
                </c:pt>
                <c:pt idx="217136">
                  <c:v>52.5898912830136</c:v>
                </c:pt>
                <c:pt idx="217137">
                  <c:v>52.589979269624699</c:v>
                </c:pt>
                <c:pt idx="217138">
                  <c:v>52.590067255954303</c:v>
                </c:pt>
                <c:pt idx="217139">
                  <c:v>52.590155242002197</c:v>
                </c:pt>
                <c:pt idx="217140">
                  <c:v>52.590243227768397</c:v>
                </c:pt>
                <c:pt idx="217141">
                  <c:v>52.590331213253101</c:v>
                </c:pt>
                <c:pt idx="217142">
                  <c:v>52.590419198456097</c:v>
                </c:pt>
                <c:pt idx="217143">
                  <c:v>52.590507183377397</c:v>
                </c:pt>
                <c:pt idx="217144">
                  <c:v>52.590595168017202</c:v>
                </c:pt>
                <c:pt idx="217145">
                  <c:v>52.590683152375298</c:v>
                </c:pt>
                <c:pt idx="217146">
                  <c:v>52.5907711364517</c:v>
                </c:pt>
                <c:pt idx="217147">
                  <c:v>52.590859120246598</c:v>
                </c:pt>
                <c:pt idx="217148">
                  <c:v>52.590947103759802</c:v>
                </c:pt>
                <c:pt idx="217149">
                  <c:v>52.591035086991397</c:v>
                </c:pt>
                <c:pt idx="217150">
                  <c:v>52.591123069941297</c:v>
                </c:pt>
                <c:pt idx="217151">
                  <c:v>52.591211052609701</c:v>
                </c:pt>
                <c:pt idx="217152">
                  <c:v>52.591299034996403</c:v>
                </c:pt>
                <c:pt idx="217153">
                  <c:v>52.591387017101503</c:v>
                </c:pt>
                <c:pt idx="217154">
                  <c:v>52.591474998924902</c:v>
                </c:pt>
                <c:pt idx="217155">
                  <c:v>52.591562980466797</c:v>
                </c:pt>
                <c:pt idx="217156">
                  <c:v>52.591650961726998</c:v>
                </c:pt>
                <c:pt idx="217157">
                  <c:v>52.591738942705597</c:v>
                </c:pt>
                <c:pt idx="217158">
                  <c:v>52.5918269234026</c:v>
                </c:pt>
                <c:pt idx="217159">
                  <c:v>52.591914903817901</c:v>
                </c:pt>
                <c:pt idx="217160">
                  <c:v>52.5920028839517</c:v>
                </c:pt>
                <c:pt idx="217161">
                  <c:v>52.592090863803797</c:v>
                </c:pt>
                <c:pt idx="217162">
                  <c:v>52.592178843374299</c:v>
                </c:pt>
                <c:pt idx="217163">
                  <c:v>52.592266822663198</c:v>
                </c:pt>
                <c:pt idx="217164">
                  <c:v>52.592354801670503</c:v>
                </c:pt>
                <c:pt idx="217165">
                  <c:v>52.592442780396198</c:v>
                </c:pt>
                <c:pt idx="217166">
                  <c:v>52.592530758840198</c:v>
                </c:pt>
                <c:pt idx="217167">
                  <c:v>52.592618737002702</c:v>
                </c:pt>
                <c:pt idx="217168">
                  <c:v>52.592706714883498</c:v>
                </c:pt>
                <c:pt idx="217169">
                  <c:v>52.592794692482698</c:v>
                </c:pt>
                <c:pt idx="217170">
                  <c:v>52.592882669800403</c:v>
                </c:pt>
                <c:pt idx="217171">
                  <c:v>52.592970646836399</c:v>
                </c:pt>
                <c:pt idx="217172">
                  <c:v>52.5930586235908</c:v>
                </c:pt>
                <c:pt idx="217173">
                  <c:v>52.593146600063598</c:v>
                </c:pt>
                <c:pt idx="217174">
                  <c:v>52.593234576254801</c:v>
                </c:pt>
                <c:pt idx="217175">
                  <c:v>52.593322552164402</c:v>
                </c:pt>
                <c:pt idx="217176">
                  <c:v>52.5934105277924</c:v>
                </c:pt>
                <c:pt idx="217177">
                  <c:v>52.593498503138797</c:v>
                </c:pt>
                <c:pt idx="217178">
                  <c:v>52.593586478203498</c:v>
                </c:pt>
                <c:pt idx="217179">
                  <c:v>52.593674452986697</c:v>
                </c:pt>
                <c:pt idx="217180">
                  <c:v>52.593762427488301</c:v>
                </c:pt>
                <c:pt idx="217181">
                  <c:v>52.593850401708302</c:v>
                </c:pt>
                <c:pt idx="217182">
                  <c:v>52.593938375646701</c:v>
                </c:pt>
                <c:pt idx="217183">
                  <c:v>52.594026349303498</c:v>
                </c:pt>
                <c:pt idx="217184">
                  <c:v>52.594114322678699</c:v>
                </c:pt>
                <c:pt idx="217185">
                  <c:v>52.594202295772298</c:v>
                </c:pt>
                <c:pt idx="217186">
                  <c:v>52.594290268584302</c:v>
                </c:pt>
                <c:pt idx="217187">
                  <c:v>52.594378241114697</c:v>
                </c:pt>
                <c:pt idx="217188">
                  <c:v>52.594466213363503</c:v>
                </c:pt>
                <c:pt idx="217189">
                  <c:v>52.594554185330701</c:v>
                </c:pt>
                <c:pt idx="217190">
                  <c:v>52.594642157016402</c:v>
                </c:pt>
                <c:pt idx="217191">
                  <c:v>52.594730128420402</c:v>
                </c:pt>
                <c:pt idx="217192">
                  <c:v>52.594818099542898</c:v>
                </c:pt>
                <c:pt idx="217193">
                  <c:v>52.5949060703838</c:v>
                </c:pt>
                <c:pt idx="217194">
                  <c:v>52.594994040943099</c:v>
                </c:pt>
                <c:pt idx="217195">
                  <c:v>52.595082011220804</c:v>
                </c:pt>
                <c:pt idx="217196">
                  <c:v>52.595169981216898</c:v>
                </c:pt>
                <c:pt idx="217197">
                  <c:v>52.595257950931398</c:v>
                </c:pt>
                <c:pt idx="217198">
                  <c:v>52.595345920364402</c:v>
                </c:pt>
                <c:pt idx="217199">
                  <c:v>52.595433889515697</c:v>
                </c:pt>
                <c:pt idx="217200">
                  <c:v>52.595521858385503</c:v>
                </c:pt>
                <c:pt idx="217201">
                  <c:v>52.5956098269737</c:v>
                </c:pt>
                <c:pt idx="217202">
                  <c:v>52.595697795280302</c:v>
                </c:pt>
                <c:pt idx="217203">
                  <c:v>52.5957857633054</c:v>
                </c:pt>
                <c:pt idx="217204">
                  <c:v>52.595873731048798</c:v>
                </c:pt>
                <c:pt idx="217205">
                  <c:v>52.595961698510699</c:v>
                </c:pt>
                <c:pt idx="217206">
                  <c:v>52.596049665691098</c:v>
                </c:pt>
                <c:pt idx="217207">
                  <c:v>52.596137632589802</c:v>
                </c:pt>
                <c:pt idx="217208">
                  <c:v>52.596225599207003</c:v>
                </c:pt>
                <c:pt idx="217209">
                  <c:v>52.596313565542602</c:v>
                </c:pt>
                <c:pt idx="217210">
                  <c:v>52.596401531596598</c:v>
                </c:pt>
                <c:pt idx="217211">
                  <c:v>52.596489497368999</c:v>
                </c:pt>
                <c:pt idx="217212">
                  <c:v>52.596577462859898</c:v>
                </c:pt>
                <c:pt idx="217213">
                  <c:v>52.596665428069201</c:v>
                </c:pt>
                <c:pt idx="217214">
                  <c:v>52.596753392996902</c:v>
                </c:pt>
                <c:pt idx="217215">
                  <c:v>52.5968413576431</c:v>
                </c:pt>
                <c:pt idx="217216">
                  <c:v>52.596929322007703</c:v>
                </c:pt>
                <c:pt idx="217217">
                  <c:v>52.597017286090797</c:v>
                </c:pt>
                <c:pt idx="217218">
                  <c:v>52.597105249892202</c:v>
                </c:pt>
                <c:pt idx="217219">
                  <c:v>52.597193213412197</c:v>
                </c:pt>
                <c:pt idx="217220">
                  <c:v>52.597281176650498</c:v>
                </c:pt>
                <c:pt idx="217221">
                  <c:v>52.597369139607302</c:v>
                </c:pt>
                <c:pt idx="217222">
                  <c:v>52.597457102282497</c:v>
                </c:pt>
                <c:pt idx="217223">
                  <c:v>52.597545064676197</c:v>
                </c:pt>
                <c:pt idx="217224">
                  <c:v>52.597633026788301</c:v>
                </c:pt>
                <c:pt idx="217225">
                  <c:v>52.597720988618804</c:v>
                </c:pt>
                <c:pt idx="217226">
                  <c:v>52.597808950167803</c:v>
                </c:pt>
                <c:pt idx="217227">
                  <c:v>52.5978969114352</c:v>
                </c:pt>
                <c:pt idx="217228">
                  <c:v>52.597984872421101</c:v>
                </c:pt>
                <c:pt idx="217229">
                  <c:v>52.5980728331254</c:v>
                </c:pt>
                <c:pt idx="217230">
                  <c:v>52.598160793548203</c:v>
                </c:pt>
                <c:pt idx="217231">
                  <c:v>52.598248753689397</c:v>
                </c:pt>
                <c:pt idx="217232">
                  <c:v>52.598336713549003</c:v>
                </c:pt>
                <c:pt idx="217233">
                  <c:v>52.598424673127099</c:v>
                </c:pt>
                <c:pt idx="217234">
                  <c:v>52.598512632423699</c:v>
                </c:pt>
                <c:pt idx="217235">
                  <c:v>52.598600591438696</c:v>
                </c:pt>
                <c:pt idx="217236">
                  <c:v>52.598688550172099</c:v>
                </c:pt>
                <c:pt idx="217237">
                  <c:v>52.598776508624098</c:v>
                </c:pt>
                <c:pt idx="217238">
                  <c:v>52.598864466794403</c:v>
                </c:pt>
                <c:pt idx="217239">
                  <c:v>52.598952424683198</c:v>
                </c:pt>
                <c:pt idx="217240">
                  <c:v>52.599040382290497</c:v>
                </c:pt>
                <c:pt idx="217241">
                  <c:v>52.5991283396162</c:v>
                </c:pt>
                <c:pt idx="217242">
                  <c:v>52.599216296660401</c:v>
                </c:pt>
                <c:pt idx="217243">
                  <c:v>52.599304253423</c:v>
                </c:pt>
                <c:pt idx="217244">
                  <c:v>52.599392209904103</c:v>
                </c:pt>
                <c:pt idx="217245">
                  <c:v>52.599480166103703</c:v>
                </c:pt>
                <c:pt idx="217246">
                  <c:v>52.599568122021701</c:v>
                </c:pt>
                <c:pt idx="217247">
                  <c:v>52.599656077658203</c:v>
                </c:pt>
                <c:pt idx="217248">
                  <c:v>52.599744033013103</c:v>
                </c:pt>
                <c:pt idx="217249">
                  <c:v>52.5998319880865</c:v>
                </c:pt>
                <c:pt idx="217250">
                  <c:v>52.599919942878401</c:v>
                </c:pt>
                <c:pt idx="217251">
                  <c:v>52.6000078973887</c:v>
                </c:pt>
                <c:pt idx="217252">
                  <c:v>52.600095851617503</c:v>
                </c:pt>
                <c:pt idx="217253">
                  <c:v>52.600183805564697</c:v>
                </c:pt>
                <c:pt idx="217254">
                  <c:v>52.600271759230502</c:v>
                </c:pt>
                <c:pt idx="217255">
                  <c:v>52.600359712614697</c:v>
                </c:pt>
                <c:pt idx="217256">
                  <c:v>52.600447665717297</c:v>
                </c:pt>
                <c:pt idx="217257">
                  <c:v>52.600535618538501</c:v>
                </c:pt>
                <c:pt idx="217258">
                  <c:v>52.600623571078103</c:v>
                </c:pt>
                <c:pt idx="217259">
                  <c:v>52.600711523336102</c:v>
                </c:pt>
                <c:pt idx="217260">
                  <c:v>52.600799475312698</c:v>
                </c:pt>
                <c:pt idx="217261">
                  <c:v>52.600887427007699</c:v>
                </c:pt>
                <c:pt idx="217262">
                  <c:v>52.600975378421197</c:v>
                </c:pt>
                <c:pt idx="217263">
                  <c:v>52.601063329553199</c:v>
                </c:pt>
                <c:pt idx="217264">
                  <c:v>52.601151280403599</c:v>
                </c:pt>
                <c:pt idx="217265">
                  <c:v>52.601239230972602</c:v>
                </c:pt>
                <c:pt idx="217266">
                  <c:v>52.601327181259997</c:v>
                </c:pt>
                <c:pt idx="217267">
                  <c:v>52.601415131265902</c:v>
                </c:pt>
                <c:pt idx="217268">
                  <c:v>52.601503080990199</c:v>
                </c:pt>
                <c:pt idx="217269">
                  <c:v>52.601591030433099</c:v>
                </c:pt>
                <c:pt idx="217270">
                  <c:v>52.601678979594404</c:v>
                </c:pt>
                <c:pt idx="217271">
                  <c:v>52.601766928474198</c:v>
                </c:pt>
                <c:pt idx="217272">
                  <c:v>52.601854877072498</c:v>
                </c:pt>
                <c:pt idx="217273">
                  <c:v>52.601942825389301</c:v>
                </c:pt>
                <c:pt idx="217274">
                  <c:v>52.602030773424502</c:v>
                </c:pt>
                <c:pt idx="217275">
                  <c:v>52.6021187211783</c:v>
                </c:pt>
                <c:pt idx="217276">
                  <c:v>52.602206668650503</c:v>
                </c:pt>
                <c:pt idx="217277">
                  <c:v>52.602294615841203</c:v>
                </c:pt>
                <c:pt idx="217278">
                  <c:v>52.6023825627504</c:v>
                </c:pt>
                <c:pt idx="217279">
                  <c:v>52.602470509378101</c:v>
                </c:pt>
                <c:pt idx="217280">
                  <c:v>52.602558455724299</c:v>
                </c:pt>
                <c:pt idx="217281">
                  <c:v>52.602646401789002</c:v>
                </c:pt>
                <c:pt idx="217282">
                  <c:v>52.602734347572202</c:v>
                </c:pt>
                <c:pt idx="217283">
                  <c:v>52.602822293073899</c:v>
                </c:pt>
                <c:pt idx="217284">
                  <c:v>52.602910238294001</c:v>
                </c:pt>
                <c:pt idx="217285">
                  <c:v>52.6029981832327</c:v>
                </c:pt>
                <c:pt idx="217286">
                  <c:v>52.603086127889803</c:v>
                </c:pt>
                <c:pt idx="217287">
                  <c:v>52.603174072265503</c:v>
                </c:pt>
                <c:pt idx="217288">
                  <c:v>52.603262016359601</c:v>
                </c:pt>
                <c:pt idx="217289">
                  <c:v>52.603349960172302</c:v>
                </c:pt>
                <c:pt idx="217290">
                  <c:v>52.603437903703401</c:v>
                </c:pt>
                <c:pt idx="217291">
                  <c:v>52.603525846953097</c:v>
                </c:pt>
                <c:pt idx="217292">
                  <c:v>52.603613789921198</c:v>
                </c:pt>
                <c:pt idx="217293">
                  <c:v>52.603701732607902</c:v>
                </c:pt>
                <c:pt idx="217294">
                  <c:v>52.603789675012997</c:v>
                </c:pt>
                <c:pt idx="217295">
                  <c:v>52.603877617136703</c:v>
                </c:pt>
                <c:pt idx="217296">
                  <c:v>52.603965558978899</c:v>
                </c:pt>
                <c:pt idx="217297">
                  <c:v>52.6040535005395</c:v>
                </c:pt>
                <c:pt idx="217298">
                  <c:v>52.604141441818697</c:v>
                </c:pt>
                <c:pt idx="217299">
                  <c:v>52.604229382816399</c:v>
                </c:pt>
                <c:pt idx="217300">
                  <c:v>52.604317323532598</c:v>
                </c:pt>
                <c:pt idx="217301">
                  <c:v>52.604405263967301</c:v>
                </c:pt>
                <c:pt idx="217302">
                  <c:v>52.604493204120502</c:v>
                </c:pt>
                <c:pt idx="217303">
                  <c:v>52.604581143992199</c:v>
                </c:pt>
                <c:pt idx="217304">
                  <c:v>52.6046690835825</c:v>
                </c:pt>
                <c:pt idx="217305">
                  <c:v>52.604757022891199</c:v>
                </c:pt>
                <c:pt idx="217306">
                  <c:v>52.604844961918502</c:v>
                </c:pt>
                <c:pt idx="217307">
                  <c:v>52.604932900664302</c:v>
                </c:pt>
                <c:pt idx="217308">
                  <c:v>52.605020839128599</c:v>
                </c:pt>
                <c:pt idx="217309">
                  <c:v>52.605108777311401</c:v>
                </c:pt>
                <c:pt idx="217310">
                  <c:v>52.605196715212699</c:v>
                </c:pt>
                <c:pt idx="217311">
                  <c:v>52.605284652832601</c:v>
                </c:pt>
                <c:pt idx="217312">
                  <c:v>52.605372590170902</c:v>
                </c:pt>
                <c:pt idx="217313">
                  <c:v>52.605460527227798</c:v>
                </c:pt>
                <c:pt idx="217314">
                  <c:v>52.605548464003199</c:v>
                </c:pt>
                <c:pt idx="217315">
                  <c:v>52.605636400497197</c:v>
                </c:pt>
                <c:pt idx="217316">
                  <c:v>52.605724336709599</c:v>
                </c:pt>
                <c:pt idx="217317">
                  <c:v>52.605812272640598</c:v>
                </c:pt>
                <c:pt idx="217318">
                  <c:v>52.605900208290102</c:v>
                </c:pt>
                <c:pt idx="217319">
                  <c:v>52.605988143658102</c:v>
                </c:pt>
                <c:pt idx="217320">
                  <c:v>52.606076078744699</c:v>
                </c:pt>
                <c:pt idx="217321">
                  <c:v>52.606164013549801</c:v>
                </c:pt>
                <c:pt idx="217322">
                  <c:v>52.6062519480734</c:v>
                </c:pt>
                <c:pt idx="217323">
                  <c:v>52.606339882315503</c:v>
                </c:pt>
                <c:pt idx="217324">
                  <c:v>52.606427816276202</c:v>
                </c:pt>
                <c:pt idx="217325">
                  <c:v>52.606515749955399</c:v>
                </c:pt>
                <c:pt idx="217326">
                  <c:v>52.6066036833532</c:v>
                </c:pt>
                <c:pt idx="217327">
                  <c:v>52.606691616469398</c:v>
                </c:pt>
                <c:pt idx="217328">
                  <c:v>52.6067795493042</c:v>
                </c:pt>
                <c:pt idx="217329">
                  <c:v>52.606867481857599</c:v>
                </c:pt>
                <c:pt idx="217330">
                  <c:v>52.606955414129402</c:v>
                </c:pt>
                <c:pt idx="217331">
                  <c:v>52.607043346119902</c:v>
                </c:pt>
                <c:pt idx="217332">
                  <c:v>52.607131277828799</c:v>
                </c:pt>
                <c:pt idx="217333">
                  <c:v>52.6072192092563</c:v>
                </c:pt>
                <c:pt idx="217334">
                  <c:v>52.607307140402298</c:v>
                </c:pt>
                <c:pt idx="217335">
                  <c:v>52.6073950712669</c:v>
                </c:pt>
                <c:pt idx="217336">
                  <c:v>52.607483001849999</c:v>
                </c:pt>
                <c:pt idx="217337">
                  <c:v>52.607570932151603</c:v>
                </c:pt>
                <c:pt idx="217338">
                  <c:v>52.607658862171803</c:v>
                </c:pt>
                <c:pt idx="217339">
                  <c:v>52.6077467919106</c:v>
                </c:pt>
                <c:pt idx="217340">
                  <c:v>52.607834721367801</c:v>
                </c:pt>
                <c:pt idx="217341">
                  <c:v>52.607922650543699</c:v>
                </c:pt>
                <c:pt idx="217342">
                  <c:v>52.608010579438101</c:v>
                </c:pt>
                <c:pt idx="217343">
                  <c:v>52.608098508051</c:v>
                </c:pt>
                <c:pt idx="217344">
                  <c:v>52.608186436382397</c:v>
                </c:pt>
                <c:pt idx="217345">
                  <c:v>52.608274364432503</c:v>
                </c:pt>
                <c:pt idx="217346">
                  <c:v>52.608362292201001</c:v>
                </c:pt>
                <c:pt idx="217347">
                  <c:v>52.608450219688201</c:v>
                </c:pt>
                <c:pt idx="217348">
                  <c:v>52.6085381468938</c:v>
                </c:pt>
                <c:pt idx="217349">
                  <c:v>52.608626073818002</c:v>
                </c:pt>
                <c:pt idx="217350">
                  <c:v>52.6087140004608</c:v>
                </c:pt>
                <c:pt idx="217351">
                  <c:v>52.608801926822203</c:v>
                </c:pt>
                <c:pt idx="217352">
                  <c:v>52.608889852902003</c:v>
                </c:pt>
                <c:pt idx="217353">
                  <c:v>52.608977778700499</c:v>
                </c:pt>
                <c:pt idx="217354">
                  <c:v>52.6090657042175</c:v>
                </c:pt>
                <c:pt idx="217355">
                  <c:v>52.609153629453097</c:v>
                </c:pt>
                <c:pt idx="217356">
                  <c:v>52.609241554407198</c:v>
                </c:pt>
                <c:pt idx="217357">
                  <c:v>52.609329479079904</c:v>
                </c:pt>
                <c:pt idx="217358">
                  <c:v>52.609417403471099</c:v>
                </c:pt>
                <c:pt idx="217359">
                  <c:v>52.609505327580898</c:v>
                </c:pt>
                <c:pt idx="217360">
                  <c:v>52.609593251409301</c:v>
                </c:pt>
                <c:pt idx="217361">
                  <c:v>52.609681174956201</c:v>
                </c:pt>
                <c:pt idx="217362">
                  <c:v>52.609769098221697</c:v>
                </c:pt>
                <c:pt idx="217363">
                  <c:v>52.609857021205698</c:v>
                </c:pt>
                <c:pt idx="217364">
                  <c:v>52.609944943908403</c:v>
                </c:pt>
                <c:pt idx="217365">
                  <c:v>52.610032866329597</c:v>
                </c:pt>
                <c:pt idx="217366">
                  <c:v>52.610120788469303</c:v>
                </c:pt>
                <c:pt idx="217367">
                  <c:v>52.610208710327697</c:v>
                </c:pt>
                <c:pt idx="217368">
                  <c:v>52.610296631904497</c:v>
                </c:pt>
                <c:pt idx="217369">
                  <c:v>52.610384553199999</c:v>
                </c:pt>
                <c:pt idx="217370">
                  <c:v>52.610472474214099</c:v>
                </c:pt>
                <c:pt idx="217371">
                  <c:v>52.610560394946702</c:v>
                </c:pt>
                <c:pt idx="217372">
                  <c:v>52.610648315397903</c:v>
                </c:pt>
                <c:pt idx="217373">
                  <c:v>52.6107362355676</c:v>
                </c:pt>
                <c:pt idx="217374">
                  <c:v>52.610824155456001</c:v>
                </c:pt>
                <c:pt idx="217375">
                  <c:v>52.610912075062899</c:v>
                </c:pt>
                <c:pt idx="217376">
                  <c:v>52.610999994388401</c:v>
                </c:pt>
                <c:pt idx="217377">
                  <c:v>52.611087913432399</c:v>
                </c:pt>
                <c:pt idx="217378">
                  <c:v>52.611175832195102</c:v>
                </c:pt>
                <c:pt idx="217379">
                  <c:v>52.611263750676301</c:v>
                </c:pt>
                <c:pt idx="217380">
                  <c:v>52.611351668876097</c:v>
                </c:pt>
                <c:pt idx="217381">
                  <c:v>52.611439586794503</c:v>
                </c:pt>
                <c:pt idx="217382">
                  <c:v>52.6115275044315</c:v>
                </c:pt>
                <c:pt idx="217383">
                  <c:v>52.6116154217871</c:v>
                </c:pt>
                <c:pt idx="217384">
                  <c:v>52.611703338861197</c:v>
                </c:pt>
                <c:pt idx="217385">
                  <c:v>52.611791255653898</c:v>
                </c:pt>
                <c:pt idx="217386">
                  <c:v>52.611879172165203</c:v>
                </c:pt>
                <c:pt idx="217387">
                  <c:v>52.611967088395097</c:v>
                </c:pt>
                <c:pt idx="217388">
                  <c:v>52.612055004343603</c:v>
                </c:pt>
                <c:pt idx="217389">
                  <c:v>52.612142920010697</c:v>
                </c:pt>
                <c:pt idx="217390">
                  <c:v>52.612230835396403</c:v>
                </c:pt>
                <c:pt idx="217391">
                  <c:v>52.612318750500599</c:v>
                </c:pt>
                <c:pt idx="217392">
                  <c:v>52.612406665323498</c:v>
                </c:pt>
                <c:pt idx="217393">
                  <c:v>52.612494579864901</c:v>
                </c:pt>
                <c:pt idx="217394">
                  <c:v>52.612582494125</c:v>
                </c:pt>
                <c:pt idx="217395">
                  <c:v>52.612670408103597</c:v>
                </c:pt>
                <c:pt idx="217396">
                  <c:v>52.612758321800797</c:v>
                </c:pt>
                <c:pt idx="217397">
                  <c:v>52.612846235216601</c:v>
                </c:pt>
                <c:pt idx="217398">
                  <c:v>52.612934148351101</c:v>
                </c:pt>
                <c:pt idx="217399">
                  <c:v>52.613022061204099</c:v>
                </c:pt>
                <c:pt idx="217400">
                  <c:v>52.6131099737757</c:v>
                </c:pt>
                <c:pt idx="217401">
                  <c:v>52.613197886065898</c:v>
                </c:pt>
                <c:pt idx="217402">
                  <c:v>52.613285798074699</c:v>
                </c:pt>
                <c:pt idx="217403">
                  <c:v>52.613373709802097</c:v>
                </c:pt>
                <c:pt idx="217404">
                  <c:v>52.613461621248099</c:v>
                </c:pt>
                <c:pt idx="217405">
                  <c:v>52.613549532412797</c:v>
                </c:pt>
                <c:pt idx="217406">
                  <c:v>52.613637443296</c:v>
                </c:pt>
                <c:pt idx="217407">
                  <c:v>52.613725353897799</c:v>
                </c:pt>
                <c:pt idx="217408">
                  <c:v>52.613813264218301</c:v>
                </c:pt>
                <c:pt idx="217409">
                  <c:v>52.6139011742573</c:v>
                </c:pt>
                <c:pt idx="217410">
                  <c:v>52.613989084014896</c:v>
                </c:pt>
                <c:pt idx="217411">
                  <c:v>52.614076993491203</c:v>
                </c:pt>
                <c:pt idx="217412">
                  <c:v>52.614164902686099</c:v>
                </c:pt>
                <c:pt idx="217413">
                  <c:v>52.614252811599599</c:v>
                </c:pt>
                <c:pt idx="217414">
                  <c:v>52.614340720231702</c:v>
                </c:pt>
                <c:pt idx="217415">
                  <c:v>52.614428628582402</c:v>
                </c:pt>
                <c:pt idx="217416">
                  <c:v>52.614516536651699</c:v>
                </c:pt>
                <c:pt idx="217417">
                  <c:v>52.6146044444396</c:v>
                </c:pt>
                <c:pt idx="217418">
                  <c:v>52.614692351946204</c:v>
                </c:pt>
                <c:pt idx="217419">
                  <c:v>52.614780259171297</c:v>
                </c:pt>
                <c:pt idx="217420">
                  <c:v>52.614868166115102</c:v>
                </c:pt>
                <c:pt idx="217421">
                  <c:v>52.614956072777503</c:v>
                </c:pt>
                <c:pt idx="217422">
                  <c:v>52.6150439791585</c:v>
                </c:pt>
                <c:pt idx="217423">
                  <c:v>52.615131885258101</c:v>
                </c:pt>
                <c:pt idx="217424">
                  <c:v>52.615219791076399</c:v>
                </c:pt>
                <c:pt idx="217425">
                  <c:v>52.6153076966133</c:v>
                </c:pt>
                <c:pt idx="217426">
                  <c:v>52.615395601868798</c:v>
                </c:pt>
                <c:pt idx="217427">
                  <c:v>52.615483506842899</c:v>
                </c:pt>
                <c:pt idx="217428">
                  <c:v>52.615571411535598</c:v>
                </c:pt>
                <c:pt idx="217429">
                  <c:v>52.615659315946999</c:v>
                </c:pt>
                <c:pt idx="217430">
                  <c:v>52.615747220076997</c:v>
                </c:pt>
                <c:pt idx="217431">
                  <c:v>52.615835123925599</c:v>
                </c:pt>
                <c:pt idx="217432">
                  <c:v>52.615923027492897</c:v>
                </c:pt>
                <c:pt idx="217433">
                  <c:v>52.616010930778799</c:v>
                </c:pt>
                <c:pt idx="217434">
                  <c:v>52.616098833783298</c:v>
                </c:pt>
                <c:pt idx="217435">
                  <c:v>52.6161867365064</c:v>
                </c:pt>
                <c:pt idx="217436">
                  <c:v>52.616274638948198</c:v>
                </c:pt>
                <c:pt idx="217437">
                  <c:v>52.6163625411086</c:v>
                </c:pt>
                <c:pt idx="217438">
                  <c:v>52.616450442987599</c:v>
                </c:pt>
                <c:pt idx="217439">
                  <c:v>52.616538344585301</c:v>
                </c:pt>
                <c:pt idx="217440">
                  <c:v>52.6166262459016</c:v>
                </c:pt>
                <c:pt idx="217441">
                  <c:v>52.616714146936502</c:v>
                </c:pt>
                <c:pt idx="217442">
                  <c:v>52.616802047690101</c:v>
                </c:pt>
                <c:pt idx="217443">
                  <c:v>52.616889948162303</c:v>
                </c:pt>
                <c:pt idx="217444">
                  <c:v>52.616977848353201</c:v>
                </c:pt>
                <c:pt idx="217445">
                  <c:v>52.617065748262704</c:v>
                </c:pt>
                <c:pt idx="217446">
                  <c:v>52.617153647890802</c:v>
                </c:pt>
                <c:pt idx="217447">
                  <c:v>52.617241547237597</c:v>
                </c:pt>
                <c:pt idx="217448">
                  <c:v>52.617329446303003</c:v>
                </c:pt>
                <c:pt idx="217449">
                  <c:v>52.617417345086999</c:v>
                </c:pt>
                <c:pt idx="217450">
                  <c:v>52.617505243589797</c:v>
                </c:pt>
                <c:pt idx="217451">
                  <c:v>52.617593141811099</c:v>
                </c:pt>
                <c:pt idx="217452">
                  <c:v>52.617681039751098</c:v>
                </c:pt>
                <c:pt idx="217453">
                  <c:v>52.6177689374097</c:v>
                </c:pt>
                <c:pt idx="217454">
                  <c:v>52.617856834786998</c:v>
                </c:pt>
                <c:pt idx="217455">
                  <c:v>52.617944731882901</c:v>
                </c:pt>
                <c:pt idx="217456">
                  <c:v>52.618032628697499</c:v>
                </c:pt>
                <c:pt idx="217457">
                  <c:v>52.6181205252308</c:v>
                </c:pt>
                <c:pt idx="217458">
                  <c:v>52.618208421482599</c:v>
                </c:pt>
                <c:pt idx="217459">
                  <c:v>52.618296317453201</c:v>
                </c:pt>
                <c:pt idx="217460">
                  <c:v>52.618384213142399</c:v>
                </c:pt>
                <c:pt idx="217461">
                  <c:v>52.618472108550201</c:v>
                </c:pt>
                <c:pt idx="217462">
                  <c:v>52.618560003676698</c:v>
                </c:pt>
                <c:pt idx="217463">
                  <c:v>52.6186478985219</c:v>
                </c:pt>
                <c:pt idx="217464">
                  <c:v>52.618735793085698</c:v>
                </c:pt>
                <c:pt idx="217465">
                  <c:v>52.618823687368099</c:v>
                </c:pt>
                <c:pt idx="217466">
                  <c:v>52.618911581369296</c:v>
                </c:pt>
                <c:pt idx="217467">
                  <c:v>52.618999475089097</c:v>
                </c:pt>
                <c:pt idx="217468">
                  <c:v>52.619087368527502</c:v>
                </c:pt>
                <c:pt idx="217469">
                  <c:v>52.619175261684603</c:v>
                </c:pt>
                <c:pt idx="217470">
                  <c:v>52.6192631545604</c:v>
                </c:pt>
                <c:pt idx="217471">
                  <c:v>52.619351047154801</c:v>
                </c:pt>
                <c:pt idx="217472">
                  <c:v>52.619438939467898</c:v>
                </c:pt>
                <c:pt idx="217473">
                  <c:v>52.619526831499698</c:v>
                </c:pt>
                <c:pt idx="217474">
                  <c:v>52.619614723250102</c:v>
                </c:pt>
                <c:pt idx="217475">
                  <c:v>52.619702614719202</c:v>
                </c:pt>
                <c:pt idx="217476">
                  <c:v>52.619790505906899</c:v>
                </c:pt>
                <c:pt idx="217477">
                  <c:v>52.619878396813398</c:v>
                </c:pt>
                <c:pt idx="217478">
                  <c:v>52.619966287438402</c:v>
                </c:pt>
                <c:pt idx="217479">
                  <c:v>52.620054177782201</c:v>
                </c:pt>
                <c:pt idx="217480">
                  <c:v>52.620142067844696</c:v>
                </c:pt>
                <c:pt idx="217481">
                  <c:v>52.620229957625803</c:v>
                </c:pt>
                <c:pt idx="217482">
                  <c:v>52.620317847125499</c:v>
                </c:pt>
                <c:pt idx="217483">
                  <c:v>52.620405736343997</c:v>
                </c:pt>
                <c:pt idx="217484">
                  <c:v>52.6204936252811</c:v>
                </c:pt>
                <c:pt idx="217485">
                  <c:v>52.620581513936898</c:v>
                </c:pt>
                <c:pt idx="217486">
                  <c:v>52.6206694023114</c:v>
                </c:pt>
                <c:pt idx="217487">
                  <c:v>52.620757290404597</c:v>
                </c:pt>
                <c:pt idx="217488">
                  <c:v>52.620845178216399</c:v>
                </c:pt>
                <c:pt idx="217489">
                  <c:v>52.620933065746897</c:v>
                </c:pt>
                <c:pt idx="217490">
                  <c:v>52.621020952996098</c:v>
                </c:pt>
                <c:pt idx="217491">
                  <c:v>52.621108839964002</c:v>
                </c:pt>
                <c:pt idx="217492">
                  <c:v>52.621196726650503</c:v>
                </c:pt>
                <c:pt idx="217493">
                  <c:v>52.621284613055799</c:v>
                </c:pt>
                <c:pt idx="217494">
                  <c:v>52.621372499179699</c:v>
                </c:pt>
                <c:pt idx="217495">
                  <c:v>52.621460385022303</c:v>
                </c:pt>
                <c:pt idx="217496">
                  <c:v>52.621548270583602</c:v>
                </c:pt>
                <c:pt idx="217497">
                  <c:v>52.621636155863598</c:v>
                </c:pt>
                <c:pt idx="217498">
                  <c:v>52.621724040862198</c:v>
                </c:pt>
                <c:pt idx="217499">
                  <c:v>52.6218119255796</c:v>
                </c:pt>
                <c:pt idx="217500">
                  <c:v>52.621899810015599</c:v>
                </c:pt>
                <c:pt idx="217501">
                  <c:v>52.6219876941704</c:v>
                </c:pt>
                <c:pt idx="217502">
                  <c:v>52.622075578043798</c:v>
                </c:pt>
                <c:pt idx="217503">
                  <c:v>52.6221634616359</c:v>
                </c:pt>
                <c:pt idx="217504">
                  <c:v>52.622251344946697</c:v>
                </c:pt>
                <c:pt idx="217505">
                  <c:v>52.622339227976198</c:v>
                </c:pt>
                <c:pt idx="217506">
                  <c:v>52.622427110724402</c:v>
                </c:pt>
                <c:pt idx="217507">
                  <c:v>52.622514993191302</c:v>
                </c:pt>
                <c:pt idx="217508">
                  <c:v>52.622602875376899</c:v>
                </c:pt>
                <c:pt idx="217509">
                  <c:v>52.622690757281099</c:v>
                </c:pt>
                <c:pt idx="217510">
                  <c:v>52.622778638904101</c:v>
                </c:pt>
                <c:pt idx="217511">
                  <c:v>52.6228665202458</c:v>
                </c:pt>
                <c:pt idx="217512">
                  <c:v>52.622954401306202</c:v>
                </c:pt>
                <c:pt idx="217513">
                  <c:v>52.623042282085201</c:v>
                </c:pt>
                <c:pt idx="217514">
                  <c:v>52.623130162583003</c:v>
                </c:pt>
                <c:pt idx="217515">
                  <c:v>52.6232180427995</c:v>
                </c:pt>
                <c:pt idx="217516">
                  <c:v>52.623305922734701</c:v>
                </c:pt>
                <c:pt idx="217517">
                  <c:v>52.623393802388598</c:v>
                </c:pt>
                <c:pt idx="217518">
                  <c:v>52.623481681761199</c:v>
                </c:pt>
                <c:pt idx="217519">
                  <c:v>52.623569560852502</c:v>
                </c:pt>
                <c:pt idx="217520">
                  <c:v>52.623657439662502</c:v>
                </c:pt>
                <c:pt idx="217521">
                  <c:v>52.623745318191197</c:v>
                </c:pt>
                <c:pt idx="217522">
                  <c:v>52.623833196438603</c:v>
                </c:pt>
                <c:pt idx="217523">
                  <c:v>52.623921074404798</c:v>
                </c:pt>
                <c:pt idx="217524">
                  <c:v>52.624008952089603</c:v>
                </c:pt>
                <c:pt idx="217525">
                  <c:v>52.624096829493197</c:v>
                </c:pt>
                <c:pt idx="217526">
                  <c:v>52.624184706615402</c:v>
                </c:pt>
                <c:pt idx="217527">
                  <c:v>52.624272583456403</c:v>
                </c:pt>
                <c:pt idx="217528">
                  <c:v>52.624360460016099</c:v>
                </c:pt>
                <c:pt idx="217529">
                  <c:v>52.624448336294499</c:v>
                </c:pt>
                <c:pt idx="217530">
                  <c:v>52.624536212291602</c:v>
                </c:pt>
                <c:pt idx="217531">
                  <c:v>52.624624088007501</c:v>
                </c:pt>
                <c:pt idx="217532">
                  <c:v>52.624711963442003</c:v>
                </c:pt>
                <c:pt idx="217533">
                  <c:v>52.624799838595301</c:v>
                </c:pt>
                <c:pt idx="217534">
                  <c:v>52.624887713467302</c:v>
                </c:pt>
                <c:pt idx="217535">
                  <c:v>52.624975588058</c:v>
                </c:pt>
                <c:pt idx="217536">
                  <c:v>52.6250634623675</c:v>
                </c:pt>
                <c:pt idx="217537">
                  <c:v>52.625151336395597</c:v>
                </c:pt>
                <c:pt idx="217538">
                  <c:v>52.625239210142503</c:v>
                </c:pt>
                <c:pt idx="217539">
                  <c:v>52.625327083608099</c:v>
                </c:pt>
                <c:pt idx="217540">
                  <c:v>52.625414956792497</c:v>
                </c:pt>
                <c:pt idx="217541">
                  <c:v>52.625502829695499</c:v>
                </c:pt>
                <c:pt idx="217542">
                  <c:v>52.625590702317297</c:v>
                </c:pt>
                <c:pt idx="217543">
                  <c:v>52.625678574657798</c:v>
                </c:pt>
                <c:pt idx="217544">
                  <c:v>52.625766446717101</c:v>
                </c:pt>
                <c:pt idx="217545">
                  <c:v>52.625854318495001</c:v>
                </c:pt>
                <c:pt idx="217546">
                  <c:v>52.625942189991697</c:v>
                </c:pt>
                <c:pt idx="217547">
                  <c:v>52.626030061207203</c:v>
                </c:pt>
                <c:pt idx="217548">
                  <c:v>52.626117932141298</c:v>
                </c:pt>
                <c:pt idx="217549">
                  <c:v>52.626205802794203</c:v>
                </c:pt>
                <c:pt idx="217550">
                  <c:v>52.626293673165897</c:v>
                </c:pt>
                <c:pt idx="217551">
                  <c:v>52.626381543256201</c:v>
                </c:pt>
                <c:pt idx="217552">
                  <c:v>52.626469413065301</c:v>
                </c:pt>
                <c:pt idx="217553">
                  <c:v>52.626557282593197</c:v>
                </c:pt>
                <c:pt idx="217554">
                  <c:v>52.626645151839703</c:v>
                </c:pt>
                <c:pt idx="217555">
                  <c:v>52.626733020805098</c:v>
                </c:pt>
                <c:pt idx="217556">
                  <c:v>52.626820889489103</c:v>
                </c:pt>
                <c:pt idx="217557">
                  <c:v>52.626908757891897</c:v>
                </c:pt>
                <c:pt idx="217558">
                  <c:v>52.626996626013501</c:v>
                </c:pt>
                <c:pt idx="217559">
                  <c:v>52.627084493853701</c:v>
                </c:pt>
                <c:pt idx="217560">
                  <c:v>52.627172361412804</c:v>
                </c:pt>
                <c:pt idx="217561">
                  <c:v>52.627260228690503</c:v>
                </c:pt>
                <c:pt idx="217562">
                  <c:v>52.627348095686997</c:v>
                </c:pt>
                <c:pt idx="217563">
                  <c:v>52.627435962402302</c:v>
                </c:pt>
                <c:pt idx="217564">
                  <c:v>52.627523828836303</c:v>
                </c:pt>
                <c:pt idx="217565">
                  <c:v>52.627611694989</c:v>
                </c:pt>
                <c:pt idx="217566">
                  <c:v>52.627699560860499</c:v>
                </c:pt>
                <c:pt idx="217567">
                  <c:v>52.627787426450801</c:v>
                </c:pt>
                <c:pt idx="217568">
                  <c:v>52.6278752917598</c:v>
                </c:pt>
                <c:pt idx="217569">
                  <c:v>52.627963156787501</c:v>
                </c:pt>
                <c:pt idx="217570">
                  <c:v>52.628051021533999</c:v>
                </c:pt>
                <c:pt idx="217571">
                  <c:v>52.628138885999299</c:v>
                </c:pt>
                <c:pt idx="217572">
                  <c:v>52.628226750183202</c:v>
                </c:pt>
                <c:pt idx="217573">
                  <c:v>52.628314614086001</c:v>
                </c:pt>
                <c:pt idx="217574">
                  <c:v>52.628402477707503</c:v>
                </c:pt>
                <c:pt idx="217575">
                  <c:v>52.628490341047801</c:v>
                </c:pt>
                <c:pt idx="217576">
                  <c:v>52.628578204106802</c:v>
                </c:pt>
                <c:pt idx="217577">
                  <c:v>52.628666066884598</c:v>
                </c:pt>
                <c:pt idx="217578">
                  <c:v>52.628753929381197</c:v>
                </c:pt>
                <c:pt idx="217579">
                  <c:v>52.6288417915965</c:v>
                </c:pt>
                <c:pt idx="217580">
                  <c:v>52.628929653530498</c:v>
                </c:pt>
                <c:pt idx="217581">
                  <c:v>52.629017515183399</c:v>
                </c:pt>
                <c:pt idx="217582">
                  <c:v>52.629105376554897</c:v>
                </c:pt>
                <c:pt idx="217583">
                  <c:v>52.629193237645303</c:v>
                </c:pt>
                <c:pt idx="217584">
                  <c:v>52.629281098454399</c:v>
                </c:pt>
                <c:pt idx="217585">
                  <c:v>52.629368958982297</c:v>
                </c:pt>
                <c:pt idx="217586">
                  <c:v>52.629456819228999</c:v>
                </c:pt>
                <c:pt idx="217587">
                  <c:v>52.629544679194403</c:v>
                </c:pt>
                <c:pt idx="217588">
                  <c:v>52.629632538878603</c:v>
                </c:pt>
                <c:pt idx="217589">
                  <c:v>52.629720398281499</c:v>
                </c:pt>
                <c:pt idx="217590">
                  <c:v>52.629808257403198</c:v>
                </c:pt>
                <c:pt idx="217591">
                  <c:v>52.6298961162437</c:v>
                </c:pt>
                <c:pt idx="217592">
                  <c:v>52.629983974802997</c:v>
                </c:pt>
                <c:pt idx="217593">
                  <c:v>52.630071833080997</c:v>
                </c:pt>
                <c:pt idx="217594">
                  <c:v>52.6301596910779</c:v>
                </c:pt>
                <c:pt idx="217595">
                  <c:v>52.630247548793399</c:v>
                </c:pt>
                <c:pt idx="217596">
                  <c:v>52.6303354062278</c:v>
                </c:pt>
                <c:pt idx="217597">
                  <c:v>52.630423263380898</c:v>
                </c:pt>
                <c:pt idx="217598">
                  <c:v>52.630511120252898</c:v>
                </c:pt>
                <c:pt idx="217599">
                  <c:v>52.630598976843601</c:v>
                </c:pt>
                <c:pt idx="217600">
                  <c:v>52.630686833153</c:v>
                </c:pt>
                <c:pt idx="217601">
                  <c:v>52.630774689181301</c:v>
                </c:pt>
                <c:pt idx="217602">
                  <c:v>52.630862544928299</c:v>
                </c:pt>
                <c:pt idx="217603">
                  <c:v>52.630950400394099</c:v>
                </c:pt>
                <c:pt idx="217604">
                  <c:v>52.631038255578702</c:v>
                </c:pt>
                <c:pt idx="217605">
                  <c:v>52.6311261104821</c:v>
                </c:pt>
                <c:pt idx="217606">
                  <c:v>52.631213965104301</c:v>
                </c:pt>
                <c:pt idx="217607">
                  <c:v>52.631301819445198</c:v>
                </c:pt>
                <c:pt idx="217608">
                  <c:v>52.631389673504998</c:v>
                </c:pt>
                <c:pt idx="217609">
                  <c:v>52.631477527283501</c:v>
                </c:pt>
                <c:pt idx="217610">
                  <c:v>52.631565380780799</c:v>
                </c:pt>
                <c:pt idx="217611">
                  <c:v>52.6316532339969</c:v>
                </c:pt>
                <c:pt idx="217612">
                  <c:v>52.631741086931797</c:v>
                </c:pt>
                <c:pt idx="217613">
                  <c:v>52.631828939585503</c:v>
                </c:pt>
                <c:pt idx="217614">
                  <c:v>52.631916791957899</c:v>
                </c:pt>
                <c:pt idx="217615">
                  <c:v>52.632004644049204</c:v>
                </c:pt>
                <c:pt idx="217616">
                  <c:v>52.632092495859297</c:v>
                </c:pt>
                <c:pt idx="217617">
                  <c:v>52.6321803473881</c:v>
                </c:pt>
                <c:pt idx="217618">
                  <c:v>52.632268198635799</c:v>
                </c:pt>
                <c:pt idx="217619">
                  <c:v>52.632356049602201</c:v>
                </c:pt>
                <c:pt idx="217620">
                  <c:v>52.632443900287399</c:v>
                </c:pt>
                <c:pt idx="217621">
                  <c:v>52.632531750691498</c:v>
                </c:pt>
                <c:pt idx="217622">
                  <c:v>52.632619600814301</c:v>
                </c:pt>
                <c:pt idx="217623">
                  <c:v>52.6327074506559</c:v>
                </c:pt>
                <c:pt idx="217624">
                  <c:v>52.632795300216401</c:v>
                </c:pt>
                <c:pt idx="217625">
                  <c:v>52.632883149495598</c:v>
                </c:pt>
                <c:pt idx="217626">
                  <c:v>52.632970998493697</c:v>
                </c:pt>
                <c:pt idx="217627">
                  <c:v>52.633058847210499</c:v>
                </c:pt>
                <c:pt idx="217628">
                  <c:v>52.633146695646097</c:v>
                </c:pt>
                <c:pt idx="217629">
                  <c:v>52.633234543800597</c:v>
                </c:pt>
                <c:pt idx="217630">
                  <c:v>52.633322391673801</c:v>
                </c:pt>
                <c:pt idx="217631">
                  <c:v>52.633410239265899</c:v>
                </c:pt>
                <c:pt idx="217632">
                  <c:v>52.6334980865768</c:v>
                </c:pt>
                <c:pt idx="217633">
                  <c:v>52.633585933606497</c:v>
                </c:pt>
                <c:pt idx="217634">
                  <c:v>52.633673780354997</c:v>
                </c:pt>
                <c:pt idx="217635">
                  <c:v>52.633761626822299</c:v>
                </c:pt>
                <c:pt idx="217636">
                  <c:v>52.633849473008397</c:v>
                </c:pt>
                <c:pt idx="217637">
                  <c:v>52.633937318913297</c:v>
                </c:pt>
                <c:pt idx="217638">
                  <c:v>52.634025164537</c:v>
                </c:pt>
                <c:pt idx="217639">
                  <c:v>52.634113009879599</c:v>
                </c:pt>
                <c:pt idx="217640">
                  <c:v>52.634200854941</c:v>
                </c:pt>
                <c:pt idx="217641">
                  <c:v>52.634288699721097</c:v>
                </c:pt>
                <c:pt idx="217642">
                  <c:v>52.634376544220103</c:v>
                </c:pt>
                <c:pt idx="217643">
                  <c:v>52.634464388437998</c:v>
                </c:pt>
                <c:pt idx="217644">
                  <c:v>52.634552232374602</c:v>
                </c:pt>
                <c:pt idx="217645">
                  <c:v>52.634640076030003</c:v>
                </c:pt>
                <c:pt idx="217646">
                  <c:v>52.634727919404298</c:v>
                </c:pt>
                <c:pt idx="217647">
                  <c:v>52.634815762497396</c:v>
                </c:pt>
                <c:pt idx="217648">
                  <c:v>52.634903605309297</c:v>
                </c:pt>
                <c:pt idx="217649">
                  <c:v>52.6349914478401</c:v>
                </c:pt>
                <c:pt idx="217650">
                  <c:v>52.6350792900896</c:v>
                </c:pt>
                <c:pt idx="217651">
                  <c:v>52.635167132058001</c:v>
                </c:pt>
                <c:pt idx="217652">
                  <c:v>52.635254973745198</c:v>
                </c:pt>
                <c:pt idx="217653">
                  <c:v>52.635342815151297</c:v>
                </c:pt>
                <c:pt idx="217654">
                  <c:v>52.635430656276199</c:v>
                </c:pt>
                <c:pt idx="217655">
                  <c:v>52.635518497119897</c:v>
                </c:pt>
                <c:pt idx="217656">
                  <c:v>52.635606337682397</c:v>
                </c:pt>
                <c:pt idx="217657">
                  <c:v>52.6356941779637</c:v>
                </c:pt>
                <c:pt idx="217658">
                  <c:v>52.635782017963898</c:v>
                </c:pt>
                <c:pt idx="217659">
                  <c:v>52.635869857682898</c:v>
                </c:pt>
                <c:pt idx="217660">
                  <c:v>52.635957697120801</c:v>
                </c:pt>
                <c:pt idx="217661">
                  <c:v>52.6360455362775</c:v>
                </c:pt>
                <c:pt idx="217662">
                  <c:v>52.636133375153001</c:v>
                </c:pt>
                <c:pt idx="217663">
                  <c:v>52.636221213747397</c:v>
                </c:pt>
                <c:pt idx="217664">
                  <c:v>52.636309052060597</c:v>
                </c:pt>
                <c:pt idx="217665">
                  <c:v>52.636396890092598</c:v>
                </c:pt>
                <c:pt idx="217666">
                  <c:v>52.636484727843502</c:v>
                </c:pt>
                <c:pt idx="217667">
                  <c:v>52.636572565313202</c:v>
                </c:pt>
                <c:pt idx="217668">
                  <c:v>52.636660402501697</c:v>
                </c:pt>
                <c:pt idx="217669">
                  <c:v>52.636748239409101</c:v>
                </c:pt>
                <c:pt idx="217670">
                  <c:v>52.636836076035301</c:v>
                </c:pt>
                <c:pt idx="217671">
                  <c:v>52.636923912380396</c:v>
                </c:pt>
                <c:pt idx="217672">
                  <c:v>52.637011748444301</c:v>
                </c:pt>
                <c:pt idx="217673">
                  <c:v>52.637099584227101</c:v>
                </c:pt>
                <c:pt idx="217674">
                  <c:v>52.637187419728697</c:v>
                </c:pt>
                <c:pt idx="217675">
                  <c:v>52.637275254949103</c:v>
                </c:pt>
                <c:pt idx="217676">
                  <c:v>52.637363089888403</c:v>
                </c:pt>
                <c:pt idx="217677">
                  <c:v>52.637450924546599</c:v>
                </c:pt>
                <c:pt idx="217678">
                  <c:v>52.637538758923597</c:v>
                </c:pt>
                <c:pt idx="217679">
                  <c:v>52.637626593019398</c:v>
                </c:pt>
                <c:pt idx="217680">
                  <c:v>52.637714426834101</c:v>
                </c:pt>
                <c:pt idx="217681">
                  <c:v>52.6378022603677</c:v>
                </c:pt>
                <c:pt idx="217682">
                  <c:v>52.637890093620101</c:v>
                </c:pt>
                <c:pt idx="217683">
                  <c:v>52.637977926591397</c:v>
                </c:pt>
                <c:pt idx="217684">
                  <c:v>52.638065759281503</c:v>
                </c:pt>
                <c:pt idx="217685">
                  <c:v>52.638153591690397</c:v>
                </c:pt>
                <c:pt idx="217686">
                  <c:v>52.6382414238183</c:v>
                </c:pt>
                <c:pt idx="217687">
                  <c:v>52.6383292556649</c:v>
                </c:pt>
                <c:pt idx="217688">
                  <c:v>52.638417087230501</c:v>
                </c:pt>
                <c:pt idx="217689">
                  <c:v>52.638504918514897</c:v>
                </c:pt>
                <c:pt idx="217690">
                  <c:v>52.638592749518097</c:v>
                </c:pt>
                <c:pt idx="217691">
                  <c:v>52.638680580240298</c:v>
                </c:pt>
                <c:pt idx="217692">
                  <c:v>52.638768410681202</c:v>
                </c:pt>
                <c:pt idx="217693">
                  <c:v>52.6388562408411</c:v>
                </c:pt>
                <c:pt idx="217694">
                  <c:v>52.638944070719802</c:v>
                </c:pt>
                <c:pt idx="217695">
                  <c:v>52.639031900317399</c:v>
                </c:pt>
                <c:pt idx="217696">
                  <c:v>52.639119729633798</c:v>
                </c:pt>
                <c:pt idx="217697">
                  <c:v>52.639207558669099</c:v>
                </c:pt>
                <c:pt idx="217698">
                  <c:v>52.639295387423303</c:v>
                </c:pt>
                <c:pt idx="217699">
                  <c:v>52.639383215896302</c:v>
                </c:pt>
                <c:pt idx="217700">
                  <c:v>52.639471044088197</c:v>
                </c:pt>
                <c:pt idx="217701">
                  <c:v>52.639558871999</c:v>
                </c:pt>
                <c:pt idx="217702">
                  <c:v>52.639646699628599</c:v>
                </c:pt>
                <c:pt idx="217703">
                  <c:v>52.639734526977101</c:v>
                </c:pt>
                <c:pt idx="217704">
                  <c:v>52.639822354044497</c:v>
                </c:pt>
                <c:pt idx="217705">
                  <c:v>52.639910180830803</c:v>
                </c:pt>
                <c:pt idx="217706">
                  <c:v>52.639998007335898</c:v>
                </c:pt>
                <c:pt idx="217707">
                  <c:v>52.640085833560001</c:v>
                </c:pt>
                <c:pt idx="217708">
                  <c:v>52.6401736595028</c:v>
                </c:pt>
                <c:pt idx="217709">
                  <c:v>52.640261485164601</c:v>
                </c:pt>
                <c:pt idx="217710">
                  <c:v>52.640349310545297</c:v>
                </c:pt>
                <c:pt idx="217711">
                  <c:v>52.640437135644802</c:v>
                </c:pt>
                <c:pt idx="217712">
                  <c:v>52.640524960463203</c:v>
                </c:pt>
                <c:pt idx="217713">
                  <c:v>52.640612785000499</c:v>
                </c:pt>
                <c:pt idx="217714">
                  <c:v>52.640700609256598</c:v>
                </c:pt>
                <c:pt idx="217715">
                  <c:v>52.640788433231698</c:v>
                </c:pt>
                <c:pt idx="217716">
                  <c:v>52.640876256925601</c:v>
                </c:pt>
                <c:pt idx="217717">
                  <c:v>52.640964080338399</c:v>
                </c:pt>
                <c:pt idx="217718">
                  <c:v>52.6410519034701</c:v>
                </c:pt>
                <c:pt idx="217719">
                  <c:v>52.641139726320702</c:v>
                </c:pt>
                <c:pt idx="217720">
                  <c:v>52.6412275488902</c:v>
                </c:pt>
                <c:pt idx="217721">
                  <c:v>52.6413153711785</c:v>
                </c:pt>
                <c:pt idx="217722">
                  <c:v>52.641403193185802</c:v>
                </c:pt>
                <c:pt idx="217723">
                  <c:v>52.6414910149119</c:v>
                </c:pt>
                <c:pt idx="217724">
                  <c:v>52.641578836356999</c:v>
                </c:pt>
                <c:pt idx="217725">
                  <c:v>52.641666657520901</c:v>
                </c:pt>
                <c:pt idx="217726">
                  <c:v>52.641754478403698</c:v>
                </c:pt>
                <c:pt idx="217727">
                  <c:v>52.641842299005397</c:v>
                </c:pt>
                <c:pt idx="217728">
                  <c:v>52.641930119325998</c:v>
                </c:pt>
                <c:pt idx="217729">
                  <c:v>52.642017939365502</c:v>
                </c:pt>
                <c:pt idx="217730">
                  <c:v>52.642105759123901</c:v>
                </c:pt>
                <c:pt idx="217731">
                  <c:v>52.642193578601201</c:v>
                </c:pt>
                <c:pt idx="217732">
                  <c:v>52.642281397797397</c:v>
                </c:pt>
                <c:pt idx="217733">
                  <c:v>52.642369216712403</c:v>
                </c:pt>
                <c:pt idx="217734">
                  <c:v>52.642457035346403</c:v>
                </c:pt>
                <c:pt idx="217735">
                  <c:v>52.642544853699299</c:v>
                </c:pt>
                <c:pt idx="217736">
                  <c:v>52.642632671771104</c:v>
                </c:pt>
                <c:pt idx="217737">
                  <c:v>52.642720489561803</c:v>
                </c:pt>
                <c:pt idx="217738">
                  <c:v>52.642808307071398</c:v>
                </c:pt>
                <c:pt idx="217739">
                  <c:v>52.642896124299902</c:v>
                </c:pt>
                <c:pt idx="217740">
                  <c:v>52.642983941247302</c:v>
                </c:pt>
                <c:pt idx="217741">
                  <c:v>52.643071757913603</c:v>
                </c:pt>
                <c:pt idx="217742">
                  <c:v>52.643159574298799</c:v>
                </c:pt>
                <c:pt idx="217743">
                  <c:v>52.643247390402898</c:v>
                </c:pt>
                <c:pt idx="217744">
                  <c:v>52.643335206225899</c:v>
                </c:pt>
                <c:pt idx="217745">
                  <c:v>52.643423021767902</c:v>
                </c:pt>
                <c:pt idx="217746">
                  <c:v>52.6435108370287</c:v>
                </c:pt>
                <c:pt idx="217747">
                  <c:v>52.6435986520085</c:v>
                </c:pt>
                <c:pt idx="217748">
                  <c:v>52.643686466707102</c:v>
                </c:pt>
                <c:pt idx="217749">
                  <c:v>52.643774281124699</c:v>
                </c:pt>
                <c:pt idx="217750">
                  <c:v>52.643862095261198</c:v>
                </c:pt>
                <c:pt idx="217751">
                  <c:v>52.6439499091166</c:v>
                </c:pt>
                <c:pt idx="217752">
                  <c:v>52.644037722691003</c:v>
                </c:pt>
                <c:pt idx="217753">
                  <c:v>52.644125535984202</c:v>
                </c:pt>
                <c:pt idx="217754">
                  <c:v>52.644213348996402</c:v>
                </c:pt>
                <c:pt idx="217755">
                  <c:v>52.644301161727498</c:v>
                </c:pt>
                <c:pt idx="217756">
                  <c:v>52.644388974177403</c:v>
                </c:pt>
                <c:pt idx="217757">
                  <c:v>52.644476786346402</c:v>
                </c:pt>
                <c:pt idx="217758">
                  <c:v>52.644564598234197</c:v>
                </c:pt>
                <c:pt idx="217759">
                  <c:v>52.644652409841001</c:v>
                </c:pt>
                <c:pt idx="217760">
                  <c:v>52.6447402211667</c:v>
                </c:pt>
                <c:pt idx="217761">
                  <c:v>52.644828032211301</c:v>
                </c:pt>
                <c:pt idx="217762">
                  <c:v>52.644915842974797</c:v>
                </c:pt>
                <c:pt idx="217763">
                  <c:v>52.645003653457302</c:v>
                </c:pt>
                <c:pt idx="217764">
                  <c:v>52.645091463658602</c:v>
                </c:pt>
                <c:pt idx="217765">
                  <c:v>52.645179273578997</c:v>
                </c:pt>
                <c:pt idx="217766">
                  <c:v>52.645267083218201</c:v>
                </c:pt>
                <c:pt idx="217767">
                  <c:v>52.6453548925764</c:v>
                </c:pt>
                <c:pt idx="217768">
                  <c:v>52.645442701653501</c:v>
                </c:pt>
                <c:pt idx="217769">
                  <c:v>52.645530510449497</c:v>
                </c:pt>
                <c:pt idx="217770">
                  <c:v>52.645618318964502</c:v>
                </c:pt>
                <c:pt idx="217771">
                  <c:v>52.645706127198402</c:v>
                </c:pt>
                <c:pt idx="217772">
                  <c:v>52.645793935151197</c:v>
                </c:pt>
                <c:pt idx="217773">
                  <c:v>52.645881742823001</c:v>
                </c:pt>
                <c:pt idx="217774">
                  <c:v>52.6459695502137</c:v>
                </c:pt>
                <c:pt idx="217775">
                  <c:v>52.646057357323301</c:v>
                </c:pt>
                <c:pt idx="217776">
                  <c:v>52.646145164151903</c:v>
                </c:pt>
                <c:pt idx="217777">
                  <c:v>52.646232970699401</c:v>
                </c:pt>
                <c:pt idx="217778">
                  <c:v>52.646320776965801</c:v>
                </c:pt>
                <c:pt idx="217779">
                  <c:v>52.646408582951203</c:v>
                </c:pt>
                <c:pt idx="217780">
                  <c:v>52.646496388655599</c:v>
                </c:pt>
                <c:pt idx="217781">
                  <c:v>52.646584194078798</c:v>
                </c:pt>
                <c:pt idx="217782">
                  <c:v>52.646671999220999</c:v>
                </c:pt>
                <c:pt idx="217783">
                  <c:v>52.646759804082201</c:v>
                </c:pt>
                <c:pt idx="217784">
                  <c:v>52.646847608662299</c:v>
                </c:pt>
                <c:pt idx="217785">
                  <c:v>52.646935412961398</c:v>
                </c:pt>
                <c:pt idx="217786">
                  <c:v>52.647023216979399</c:v>
                </c:pt>
                <c:pt idx="217787">
                  <c:v>52.647111020716302</c:v>
                </c:pt>
                <c:pt idx="217788">
                  <c:v>52.6471988241722</c:v>
                </c:pt>
                <c:pt idx="217789">
                  <c:v>52.647286627347</c:v>
                </c:pt>
                <c:pt idx="217790">
                  <c:v>52.647374430240802</c:v>
                </c:pt>
                <c:pt idx="217791">
                  <c:v>52.647462232853599</c:v>
                </c:pt>
                <c:pt idx="217792">
                  <c:v>52.647550035185297</c:v>
                </c:pt>
                <c:pt idx="217793">
                  <c:v>52.647637837235898</c:v>
                </c:pt>
                <c:pt idx="217794">
                  <c:v>52.6477256390055</c:v>
                </c:pt>
                <c:pt idx="217795">
                  <c:v>52.647813440494097</c:v>
                </c:pt>
                <c:pt idx="217796">
                  <c:v>52.647901241701597</c:v>
                </c:pt>
                <c:pt idx="217797">
                  <c:v>52.647989042627998</c:v>
                </c:pt>
                <c:pt idx="217798">
                  <c:v>52.648076843273401</c:v>
                </c:pt>
                <c:pt idx="217799">
                  <c:v>52.648164643637799</c:v>
                </c:pt>
                <c:pt idx="217800">
                  <c:v>52.648252443721198</c:v>
                </c:pt>
                <c:pt idx="217801">
                  <c:v>52.648340243523499</c:v>
                </c:pt>
                <c:pt idx="217802">
                  <c:v>52.648428043044703</c:v>
                </c:pt>
                <c:pt idx="217803">
                  <c:v>52.648515842284901</c:v>
                </c:pt>
                <c:pt idx="217804">
                  <c:v>52.648603641244101</c:v>
                </c:pt>
                <c:pt idx="217805">
                  <c:v>52.648691439922302</c:v>
                </c:pt>
                <c:pt idx="217806">
                  <c:v>52.648779238319399</c:v>
                </c:pt>
                <c:pt idx="217807">
                  <c:v>52.648867036435497</c:v>
                </c:pt>
                <c:pt idx="217808">
                  <c:v>52.648954834270498</c:v>
                </c:pt>
                <c:pt idx="217809">
                  <c:v>52.6490426318245</c:v>
                </c:pt>
                <c:pt idx="217810">
                  <c:v>52.649130429097497</c:v>
                </c:pt>
                <c:pt idx="217811">
                  <c:v>52.649218226089403</c:v>
                </c:pt>
                <c:pt idx="217812">
                  <c:v>52.649306022800303</c:v>
                </c:pt>
                <c:pt idx="217813">
                  <c:v>52.649393819230198</c:v>
                </c:pt>
                <c:pt idx="217814">
                  <c:v>52.649481615379102</c:v>
                </c:pt>
                <c:pt idx="217815">
                  <c:v>52.649569411246901</c:v>
                </c:pt>
                <c:pt idx="217816">
                  <c:v>52.649657206833702</c:v>
                </c:pt>
                <c:pt idx="217817">
                  <c:v>52.649745002139497</c:v>
                </c:pt>
                <c:pt idx="217818">
                  <c:v>52.649832797164201</c:v>
                </c:pt>
                <c:pt idx="217819">
                  <c:v>52.649920591908</c:v>
                </c:pt>
                <c:pt idx="217820">
                  <c:v>52.6500083863707</c:v>
                </c:pt>
                <c:pt idx="217821">
                  <c:v>52.650096180552403</c:v>
                </c:pt>
                <c:pt idx="217822">
                  <c:v>52.650183974453</c:v>
                </c:pt>
                <c:pt idx="217823">
                  <c:v>52.650271768072699</c:v>
                </c:pt>
                <c:pt idx="217824">
                  <c:v>52.6503595614113</c:v>
                </c:pt>
                <c:pt idx="217825">
                  <c:v>52.650447354468902</c:v>
                </c:pt>
                <c:pt idx="217826">
                  <c:v>52.650535147245499</c:v>
                </c:pt>
                <c:pt idx="217827">
                  <c:v>52.650622939740998</c:v>
                </c:pt>
                <c:pt idx="217828">
                  <c:v>52.650710731955598</c:v>
                </c:pt>
                <c:pt idx="217829">
                  <c:v>52.650798523889101</c:v>
                </c:pt>
                <c:pt idx="217830">
                  <c:v>52.650886315541598</c:v>
                </c:pt>
                <c:pt idx="217831">
                  <c:v>52.650974106913203</c:v>
                </c:pt>
                <c:pt idx="217832">
                  <c:v>52.651061898003697</c:v>
                </c:pt>
                <c:pt idx="217833">
                  <c:v>52.651149688813099</c:v>
                </c:pt>
                <c:pt idx="217834">
                  <c:v>52.651237479341603</c:v>
                </c:pt>
                <c:pt idx="217835">
                  <c:v>52.651325269589101</c:v>
                </c:pt>
                <c:pt idx="217836">
                  <c:v>52.651413059555502</c:v>
                </c:pt>
                <c:pt idx="217837">
                  <c:v>52.651500849241003</c:v>
                </c:pt>
                <c:pt idx="217838">
                  <c:v>52.6515886386454</c:v>
                </c:pt>
                <c:pt idx="217839">
                  <c:v>52.651676427768898</c:v>
                </c:pt>
                <c:pt idx="217840">
                  <c:v>52.651764216611298</c:v>
                </c:pt>
                <c:pt idx="217841">
                  <c:v>52.651852005172699</c:v>
                </c:pt>
                <c:pt idx="217842">
                  <c:v>52.651939793453103</c:v>
                </c:pt>
                <c:pt idx="217843">
                  <c:v>52.6520275814526</c:v>
                </c:pt>
                <c:pt idx="217844">
                  <c:v>52.652115369171</c:v>
                </c:pt>
                <c:pt idx="217845">
                  <c:v>52.652203156608401</c:v>
                </c:pt>
                <c:pt idx="217846">
                  <c:v>52.652290943764797</c:v>
                </c:pt>
                <c:pt idx="217847">
                  <c:v>52.652378730640201</c:v>
                </c:pt>
                <c:pt idx="217848">
                  <c:v>52.6524665172346</c:v>
                </c:pt>
                <c:pt idx="217849">
                  <c:v>52.652554303548101</c:v>
                </c:pt>
                <c:pt idx="217850">
                  <c:v>52.652642089580503</c:v>
                </c:pt>
                <c:pt idx="217851">
                  <c:v>52.6527298753319</c:v>
                </c:pt>
                <c:pt idx="217852">
                  <c:v>52.652817660802398</c:v>
                </c:pt>
                <c:pt idx="217853">
                  <c:v>52.652905445991799</c:v>
                </c:pt>
                <c:pt idx="217854">
                  <c:v>52.6529932309003</c:v>
                </c:pt>
                <c:pt idx="217855">
                  <c:v>52.653081015527697</c:v>
                </c:pt>
                <c:pt idx="217856">
                  <c:v>52.653168799874202</c:v>
                </c:pt>
                <c:pt idx="217857">
                  <c:v>52.653256583939701</c:v>
                </c:pt>
                <c:pt idx="217858">
                  <c:v>52.653344367724202</c:v>
                </c:pt>
                <c:pt idx="217859">
                  <c:v>52.653432151227697</c:v>
                </c:pt>
                <c:pt idx="217860">
                  <c:v>52.653519934450202</c:v>
                </c:pt>
                <c:pt idx="217861">
                  <c:v>52.653607717391701</c:v>
                </c:pt>
                <c:pt idx="217862">
                  <c:v>52.653695500052301</c:v>
                </c:pt>
                <c:pt idx="217863">
                  <c:v>52.653783282431803</c:v>
                </c:pt>
                <c:pt idx="217864">
                  <c:v>52.653871064530399</c:v>
                </c:pt>
                <c:pt idx="217865">
                  <c:v>52.653958846347997</c:v>
                </c:pt>
                <c:pt idx="217866">
                  <c:v>52.654046627884597</c:v>
                </c:pt>
                <c:pt idx="217867">
                  <c:v>52.654134409140198</c:v>
                </c:pt>
                <c:pt idx="217868">
                  <c:v>52.654222190114901</c:v>
                </c:pt>
                <c:pt idx="217869">
                  <c:v>52.654309970808498</c:v>
                </c:pt>
                <c:pt idx="217870">
                  <c:v>52.654397751221197</c:v>
                </c:pt>
                <c:pt idx="217871">
                  <c:v>52.654485531352996</c:v>
                </c:pt>
                <c:pt idx="217872">
                  <c:v>52.654573311203698</c:v>
                </c:pt>
                <c:pt idx="217873">
                  <c:v>52.654661090773502</c:v>
                </c:pt>
                <c:pt idx="217874">
                  <c:v>52.6547488700622</c:v>
                </c:pt>
                <c:pt idx="217875">
                  <c:v>52.654836649070099</c:v>
                </c:pt>
                <c:pt idx="217876">
                  <c:v>52.6549244277969</c:v>
                </c:pt>
                <c:pt idx="217877">
                  <c:v>52.655012206242802</c:v>
                </c:pt>
                <c:pt idx="217878">
                  <c:v>52.655099984407698</c:v>
                </c:pt>
                <c:pt idx="217879">
                  <c:v>52.655187762291597</c:v>
                </c:pt>
                <c:pt idx="217880">
                  <c:v>52.655275539894603</c:v>
                </c:pt>
                <c:pt idx="217881">
                  <c:v>52.655363317216597</c:v>
                </c:pt>
                <c:pt idx="217882">
                  <c:v>52.6554510942576</c:v>
                </c:pt>
                <c:pt idx="217883">
                  <c:v>52.655538871017598</c:v>
                </c:pt>
                <c:pt idx="217884">
                  <c:v>52.655626647496703</c:v>
                </c:pt>
                <c:pt idx="217885">
                  <c:v>52.655714423694903</c:v>
                </c:pt>
                <c:pt idx="217886">
                  <c:v>52.655802199611998</c:v>
                </c:pt>
                <c:pt idx="217887">
                  <c:v>52.655889975248201</c:v>
                </c:pt>
                <c:pt idx="217888">
                  <c:v>52.655977750603498</c:v>
                </c:pt>
                <c:pt idx="217889">
                  <c:v>52.656065525677803</c:v>
                </c:pt>
                <c:pt idx="217890">
                  <c:v>52.656153300471097</c:v>
                </c:pt>
                <c:pt idx="217891">
                  <c:v>52.656241074983399</c:v>
                </c:pt>
                <c:pt idx="217892">
                  <c:v>52.656328849214802</c:v>
                </c:pt>
                <c:pt idx="217893">
                  <c:v>52.656416623165299</c:v>
                </c:pt>
                <c:pt idx="217894">
                  <c:v>52.656504396834798</c:v>
                </c:pt>
                <c:pt idx="217895">
                  <c:v>52.656592170223298</c:v>
                </c:pt>
                <c:pt idx="217896">
                  <c:v>52.6566799433309</c:v>
                </c:pt>
                <c:pt idx="217897">
                  <c:v>52.656767716157503</c:v>
                </c:pt>
                <c:pt idx="217898">
                  <c:v>52.656855488703201</c:v>
                </c:pt>
                <c:pt idx="217899">
                  <c:v>52.6569432609679</c:v>
                </c:pt>
                <c:pt idx="217900">
                  <c:v>52.6570310329516</c:v>
                </c:pt>
                <c:pt idx="217901">
                  <c:v>52.657118804654502</c:v>
                </c:pt>
                <c:pt idx="217902">
                  <c:v>52.657206576076298</c:v>
                </c:pt>
                <c:pt idx="217903">
                  <c:v>52.657294347217203</c:v>
                </c:pt>
                <c:pt idx="217904">
                  <c:v>52.657382118077201</c:v>
                </c:pt>
                <c:pt idx="217905">
                  <c:v>52.657469888656202</c:v>
                </c:pt>
                <c:pt idx="217906">
                  <c:v>52.657557658954303</c:v>
                </c:pt>
                <c:pt idx="217907">
                  <c:v>52.657645428971399</c:v>
                </c:pt>
                <c:pt idx="217908">
                  <c:v>52.657733198707597</c:v>
                </c:pt>
                <c:pt idx="217909">
                  <c:v>52.657820968162902</c:v>
                </c:pt>
                <c:pt idx="217910">
                  <c:v>52.657908737337202</c:v>
                </c:pt>
                <c:pt idx="217911">
                  <c:v>52.657996506230504</c:v>
                </c:pt>
                <c:pt idx="217912">
                  <c:v>52.658084274842999</c:v>
                </c:pt>
                <c:pt idx="217913">
                  <c:v>52.658172043174503</c:v>
                </c:pt>
                <c:pt idx="217914">
                  <c:v>52.658259811225001</c:v>
                </c:pt>
                <c:pt idx="217915">
                  <c:v>52.658347578994601</c:v>
                </c:pt>
                <c:pt idx="217916">
                  <c:v>52.658435346483301</c:v>
                </c:pt>
                <c:pt idx="217917">
                  <c:v>52.658523113690997</c:v>
                </c:pt>
                <c:pt idx="217918">
                  <c:v>52.6586108806178</c:v>
                </c:pt>
                <c:pt idx="217919">
                  <c:v>52.658698647263698</c:v>
                </c:pt>
                <c:pt idx="217920">
                  <c:v>52.658786413628597</c:v>
                </c:pt>
                <c:pt idx="217921">
                  <c:v>52.658874179712598</c:v>
                </c:pt>
                <c:pt idx="217922">
                  <c:v>52.658961945515699</c:v>
                </c:pt>
                <c:pt idx="217923">
                  <c:v>52.659049711037802</c:v>
                </c:pt>
                <c:pt idx="217924">
                  <c:v>52.659137476279</c:v>
                </c:pt>
                <c:pt idx="217925">
                  <c:v>52.659225241239298</c:v>
                </c:pt>
                <c:pt idx="217926">
                  <c:v>52.659313005918598</c:v>
                </c:pt>
                <c:pt idx="217927">
                  <c:v>52.659400770317099</c:v>
                </c:pt>
                <c:pt idx="217928">
                  <c:v>52.659488534434601</c:v>
                </c:pt>
                <c:pt idx="217929">
                  <c:v>52.659576298271098</c:v>
                </c:pt>
                <c:pt idx="217930">
                  <c:v>52.659664061826803</c:v>
                </c:pt>
                <c:pt idx="217931">
                  <c:v>52.659751825101502</c:v>
                </c:pt>
                <c:pt idx="217932">
                  <c:v>52.659839588095302</c:v>
                </c:pt>
                <c:pt idx="217933">
                  <c:v>52.659927350808204</c:v>
                </c:pt>
                <c:pt idx="217934">
                  <c:v>52.660015113240199</c:v>
                </c:pt>
                <c:pt idx="217935">
                  <c:v>52.660102875391203</c:v>
                </c:pt>
                <c:pt idx="217936">
                  <c:v>52.660190637261302</c:v>
                </c:pt>
                <c:pt idx="217937">
                  <c:v>52.660278398850501</c:v>
                </c:pt>
                <c:pt idx="217938">
                  <c:v>52.660366160158802</c:v>
                </c:pt>
                <c:pt idx="217939">
                  <c:v>52.660453921186203</c:v>
                </c:pt>
                <c:pt idx="217940">
                  <c:v>52.6605416819326</c:v>
                </c:pt>
                <c:pt idx="217941">
                  <c:v>52.660629442398204</c:v>
                </c:pt>
                <c:pt idx="217942">
                  <c:v>52.660717202582802</c:v>
                </c:pt>
                <c:pt idx="217943">
                  <c:v>52.660804962486502</c:v>
                </c:pt>
                <c:pt idx="217944">
                  <c:v>52.660892722109303</c:v>
                </c:pt>
                <c:pt idx="217945">
                  <c:v>52.660980481451197</c:v>
                </c:pt>
                <c:pt idx="217946">
                  <c:v>52.661068240512201</c:v>
                </c:pt>
                <c:pt idx="217947">
                  <c:v>52.661155999292298</c:v>
                </c:pt>
                <c:pt idx="217948">
                  <c:v>52.661243757791397</c:v>
                </c:pt>
                <c:pt idx="217949">
                  <c:v>52.661331516009703</c:v>
                </c:pt>
                <c:pt idx="217950">
                  <c:v>52.661419273946997</c:v>
                </c:pt>
                <c:pt idx="217951">
                  <c:v>52.661507031603499</c:v>
                </c:pt>
                <c:pt idx="217952">
                  <c:v>52.661594788979002</c:v>
                </c:pt>
                <c:pt idx="217953">
                  <c:v>52.661682546073699</c:v>
                </c:pt>
                <c:pt idx="217954">
                  <c:v>52.661770302887398</c:v>
                </c:pt>
                <c:pt idx="217955">
                  <c:v>52.661858059420197</c:v>
                </c:pt>
                <c:pt idx="217956">
                  <c:v>52.661945815672198</c:v>
                </c:pt>
                <c:pt idx="217957">
                  <c:v>52.6620335716432</c:v>
                </c:pt>
                <c:pt idx="217958">
                  <c:v>52.662121327333303</c:v>
                </c:pt>
                <c:pt idx="217959">
                  <c:v>52.662209082742599</c:v>
                </c:pt>
                <c:pt idx="217960">
                  <c:v>52.662296837870898</c:v>
                </c:pt>
                <c:pt idx="217961">
                  <c:v>52.662384592718396</c:v>
                </c:pt>
                <c:pt idx="217962">
                  <c:v>52.662472347284897</c:v>
                </c:pt>
                <c:pt idx="217963">
                  <c:v>52.662560101570598</c:v>
                </c:pt>
                <c:pt idx="217964">
                  <c:v>52.662647855575301</c:v>
                </c:pt>
                <c:pt idx="217965">
                  <c:v>52.662735609299197</c:v>
                </c:pt>
                <c:pt idx="217966">
                  <c:v>52.662823362742202</c:v>
                </c:pt>
                <c:pt idx="217967">
                  <c:v>52.662911115904201</c:v>
                </c:pt>
                <c:pt idx="217968">
                  <c:v>52.662998868785401</c:v>
                </c:pt>
                <c:pt idx="217969">
                  <c:v>52.663086621385702</c:v>
                </c:pt>
                <c:pt idx="217970">
                  <c:v>52.663174373705203</c:v>
                </c:pt>
                <c:pt idx="217971">
                  <c:v>52.663262125743699</c:v>
                </c:pt>
                <c:pt idx="217972">
                  <c:v>52.663349877501297</c:v>
                </c:pt>
                <c:pt idx="217973">
                  <c:v>52.663437628978102</c:v>
                </c:pt>
                <c:pt idx="217974">
                  <c:v>52.663525380174001</c:v>
                </c:pt>
                <c:pt idx="217975">
                  <c:v>52.663613131089001</c:v>
                </c:pt>
                <c:pt idx="217976">
                  <c:v>52.663700881723102</c:v>
                </c:pt>
                <c:pt idx="217977">
                  <c:v>52.663788632076297</c:v>
                </c:pt>
                <c:pt idx="217978">
                  <c:v>52.663876382148601</c:v>
                </c:pt>
                <c:pt idx="217979">
                  <c:v>52.663964131940098</c:v>
                </c:pt>
                <c:pt idx="217980">
                  <c:v>52.664051881450703</c:v>
                </c:pt>
                <c:pt idx="217981">
                  <c:v>52.664139630680403</c:v>
                </c:pt>
                <c:pt idx="217982">
                  <c:v>52.664227379629203</c:v>
                </c:pt>
                <c:pt idx="217983">
                  <c:v>52.664315128297197</c:v>
                </c:pt>
                <c:pt idx="217984">
                  <c:v>52.6644028766842</c:v>
                </c:pt>
                <c:pt idx="217985">
                  <c:v>52.664490624790403</c:v>
                </c:pt>
                <c:pt idx="217986">
                  <c:v>52.6645783726158</c:v>
                </c:pt>
                <c:pt idx="217987">
                  <c:v>52.664666120160199</c:v>
                </c:pt>
                <c:pt idx="217988">
                  <c:v>52.664753867423798</c:v>
                </c:pt>
                <c:pt idx="217989">
                  <c:v>52.664841614406498</c:v>
                </c:pt>
                <c:pt idx="217990">
                  <c:v>52.664929361108399</c:v>
                </c:pt>
                <c:pt idx="217991">
                  <c:v>52.665017107529302</c:v>
                </c:pt>
                <c:pt idx="217992">
                  <c:v>52.665104853669398</c:v>
                </c:pt>
                <c:pt idx="217993">
                  <c:v>52.665192599528702</c:v>
                </c:pt>
                <c:pt idx="217994">
                  <c:v>52.665280345107</c:v>
                </c:pt>
                <c:pt idx="217995">
                  <c:v>52.665368090404499</c:v>
                </c:pt>
                <c:pt idx="217996">
                  <c:v>52.665455835421199</c:v>
                </c:pt>
                <c:pt idx="217997">
                  <c:v>52.6655435801569</c:v>
                </c:pt>
                <c:pt idx="217998">
                  <c:v>52.665631324611802</c:v>
                </c:pt>
                <c:pt idx="217999">
                  <c:v>52.665719068785897</c:v>
                </c:pt>
                <c:pt idx="218000">
                  <c:v>52.665806812679101</c:v>
                </c:pt>
                <c:pt idx="218001">
                  <c:v>52.665894556291398</c:v>
                </c:pt>
                <c:pt idx="218002">
                  <c:v>52.665982299622897</c:v>
                </c:pt>
                <c:pt idx="218003">
                  <c:v>52.666070042673503</c:v>
                </c:pt>
                <c:pt idx="218004">
                  <c:v>52.666157785443197</c:v>
                </c:pt>
                <c:pt idx="218005">
                  <c:v>52.666245527932098</c:v>
                </c:pt>
                <c:pt idx="218006">
                  <c:v>52.6663332701402</c:v>
                </c:pt>
                <c:pt idx="218007">
                  <c:v>52.666421012067303</c:v>
                </c:pt>
                <c:pt idx="218008">
                  <c:v>52.6665087537137</c:v>
                </c:pt>
                <c:pt idx="218009">
                  <c:v>52.666596495079197</c:v>
                </c:pt>
                <c:pt idx="218010">
                  <c:v>52.666684236163803</c:v>
                </c:pt>
                <c:pt idx="218011">
                  <c:v>52.666771976967503</c:v>
                </c:pt>
                <c:pt idx="218012">
                  <c:v>52.666859717490503</c:v>
                </c:pt>
                <c:pt idx="218013">
                  <c:v>52.666947457732498</c:v>
                </c:pt>
                <c:pt idx="218014">
                  <c:v>52.667035197693799</c:v>
                </c:pt>
                <c:pt idx="218015">
                  <c:v>52.667122937374103</c:v>
                </c:pt>
                <c:pt idx="218016">
                  <c:v>52.667210676773699</c:v>
                </c:pt>
                <c:pt idx="218017">
                  <c:v>52.667298415892397</c:v>
                </c:pt>
                <c:pt idx="218018">
                  <c:v>52.667386154730202</c:v>
                </c:pt>
                <c:pt idx="218019">
                  <c:v>52.667473893287202</c:v>
                </c:pt>
                <c:pt idx="218020">
                  <c:v>52.667561631563302</c:v>
                </c:pt>
                <c:pt idx="218021">
                  <c:v>52.667649369558603</c:v>
                </c:pt>
                <c:pt idx="218022">
                  <c:v>52.667737107273098</c:v>
                </c:pt>
                <c:pt idx="218023">
                  <c:v>52.667824844706701</c:v>
                </c:pt>
                <c:pt idx="218024">
                  <c:v>52.667912581859497</c:v>
                </c:pt>
                <c:pt idx="218025">
                  <c:v>52.668000318731501</c:v>
                </c:pt>
                <c:pt idx="218026">
                  <c:v>52.668088055322599</c:v>
                </c:pt>
                <c:pt idx="218027">
                  <c:v>52.668175791632898</c:v>
                </c:pt>
                <c:pt idx="218028">
                  <c:v>52.668263527662297</c:v>
                </c:pt>
                <c:pt idx="218029">
                  <c:v>52.668351263410898</c:v>
                </c:pt>
                <c:pt idx="218030">
                  <c:v>52.668438998878699</c:v>
                </c:pt>
                <c:pt idx="218031">
                  <c:v>52.668526734065601</c:v>
                </c:pt>
                <c:pt idx="218032">
                  <c:v>52.668614468971697</c:v>
                </c:pt>
                <c:pt idx="218033">
                  <c:v>52.668702203597</c:v>
                </c:pt>
                <c:pt idx="218034">
                  <c:v>52.668789937941398</c:v>
                </c:pt>
                <c:pt idx="218035">
                  <c:v>52.668877672005003</c:v>
                </c:pt>
                <c:pt idx="218036">
                  <c:v>52.668965405787802</c:v>
                </c:pt>
                <c:pt idx="218037">
                  <c:v>52.669053139289701</c:v>
                </c:pt>
                <c:pt idx="218038">
                  <c:v>52.669140872510901</c:v>
                </c:pt>
                <c:pt idx="218039">
                  <c:v>52.669228605451202</c:v>
                </c:pt>
                <c:pt idx="218040">
                  <c:v>52.669316338110598</c:v>
                </c:pt>
                <c:pt idx="218041">
                  <c:v>52.6694040704893</c:v>
                </c:pt>
                <c:pt idx="218042">
                  <c:v>52.669491802587103</c:v>
                </c:pt>
                <c:pt idx="218043">
                  <c:v>52.6695795344041</c:v>
                </c:pt>
                <c:pt idx="218044">
                  <c:v>52.669667265940298</c:v>
                </c:pt>
                <c:pt idx="218045">
                  <c:v>52.669754997195597</c:v>
                </c:pt>
                <c:pt idx="218046">
                  <c:v>52.669842728170202</c:v>
                </c:pt>
                <c:pt idx="218047">
                  <c:v>52.669930458863902</c:v>
                </c:pt>
                <c:pt idx="218048">
                  <c:v>52.670018189276803</c:v>
                </c:pt>
                <c:pt idx="218049">
                  <c:v>52.670105919408897</c:v>
                </c:pt>
                <c:pt idx="218050">
                  <c:v>52.670193649260199</c:v>
                </c:pt>
                <c:pt idx="218051">
                  <c:v>52.670281378830602</c:v>
                </c:pt>
                <c:pt idx="218052">
                  <c:v>52.670369108120298</c:v>
                </c:pt>
                <c:pt idx="218053">
                  <c:v>52.670456837129102</c:v>
                </c:pt>
                <c:pt idx="218054">
                  <c:v>52.670544565857099</c:v>
                </c:pt>
                <c:pt idx="218055">
                  <c:v>52.670632294304298</c:v>
                </c:pt>
                <c:pt idx="218056">
                  <c:v>52.670720022470697</c:v>
                </c:pt>
                <c:pt idx="218057">
                  <c:v>52.670807750356303</c:v>
                </c:pt>
                <c:pt idx="218058">
                  <c:v>52.670895477960997</c:v>
                </c:pt>
                <c:pt idx="218059">
                  <c:v>52.670983205284998</c:v>
                </c:pt>
                <c:pt idx="218060">
                  <c:v>52.671070932328199</c:v>
                </c:pt>
                <c:pt idx="218061">
                  <c:v>52.671158659090501</c:v>
                </c:pt>
                <c:pt idx="218062">
                  <c:v>52.671246385571997</c:v>
                </c:pt>
                <c:pt idx="218063">
                  <c:v>52.671334111772801</c:v>
                </c:pt>
                <c:pt idx="218064">
                  <c:v>52.671421837692698</c:v>
                </c:pt>
                <c:pt idx="218065">
                  <c:v>52.671509563331803</c:v>
                </c:pt>
                <c:pt idx="218066">
                  <c:v>52.671597288690201</c:v>
                </c:pt>
                <c:pt idx="218067">
                  <c:v>52.6716850137677</c:v>
                </c:pt>
                <c:pt idx="218068">
                  <c:v>52.6717727385644</c:v>
                </c:pt>
                <c:pt idx="218069">
                  <c:v>52.671860463080399</c:v>
                </c:pt>
                <c:pt idx="218070">
                  <c:v>52.6719481873155</c:v>
                </c:pt>
                <c:pt idx="218071">
                  <c:v>52.672035911269802</c:v>
                </c:pt>
                <c:pt idx="218072">
                  <c:v>52.672123634943397</c:v>
                </c:pt>
                <c:pt idx="218073">
                  <c:v>52.672211358336099</c:v>
                </c:pt>
                <c:pt idx="218074">
                  <c:v>52.672299081448003</c:v>
                </c:pt>
                <c:pt idx="218075">
                  <c:v>52.672386804279199</c:v>
                </c:pt>
                <c:pt idx="218076">
                  <c:v>52.672474526829603</c:v>
                </c:pt>
                <c:pt idx="218077">
                  <c:v>52.672562249099101</c:v>
                </c:pt>
                <c:pt idx="218078">
                  <c:v>52.6726499710879</c:v>
                </c:pt>
                <c:pt idx="218079">
                  <c:v>52.672737692795899</c:v>
                </c:pt>
                <c:pt idx="218080">
                  <c:v>52.672825414223098</c:v>
                </c:pt>
                <c:pt idx="218081">
                  <c:v>52.672913135369498</c:v>
                </c:pt>
                <c:pt idx="218082">
                  <c:v>52.673000856235099</c:v>
                </c:pt>
                <c:pt idx="218083">
                  <c:v>52.6730885768199</c:v>
                </c:pt>
                <c:pt idx="218084">
                  <c:v>52.673176297124002</c:v>
                </c:pt>
                <c:pt idx="218085">
                  <c:v>52.673264017147297</c:v>
                </c:pt>
                <c:pt idx="218086">
                  <c:v>52.6733517368897</c:v>
                </c:pt>
                <c:pt idx="218087">
                  <c:v>52.673439456351403</c:v>
                </c:pt>
                <c:pt idx="218088">
                  <c:v>52.6735271755323</c:v>
                </c:pt>
                <c:pt idx="218089">
                  <c:v>52.673614894432497</c:v>
                </c:pt>
                <c:pt idx="218090">
                  <c:v>52.673702613051802</c:v>
                </c:pt>
                <c:pt idx="218091">
                  <c:v>52.6737903313904</c:v>
                </c:pt>
                <c:pt idx="218092">
                  <c:v>52.673878049448199</c:v>
                </c:pt>
                <c:pt idx="218093">
                  <c:v>52.673965767225198</c:v>
                </c:pt>
                <c:pt idx="218094">
                  <c:v>52.674053484721497</c:v>
                </c:pt>
                <c:pt idx="218095">
                  <c:v>52.674141201936898</c:v>
                </c:pt>
                <c:pt idx="218096">
                  <c:v>52.674228918871599</c:v>
                </c:pt>
                <c:pt idx="218097">
                  <c:v>52.6743166355255</c:v>
                </c:pt>
                <c:pt idx="218098">
                  <c:v>52.674404351898701</c:v>
                </c:pt>
                <c:pt idx="218099">
                  <c:v>52.674492067990997</c:v>
                </c:pt>
                <c:pt idx="218100">
                  <c:v>52.674579783802599</c:v>
                </c:pt>
                <c:pt idx="218101">
                  <c:v>52.674667499333502</c:v>
                </c:pt>
                <c:pt idx="218102">
                  <c:v>52.674755214583499</c:v>
                </c:pt>
                <c:pt idx="218103">
                  <c:v>52.674842929552803</c:v>
                </c:pt>
                <c:pt idx="218104">
                  <c:v>52.6749306442413</c:v>
                </c:pt>
                <c:pt idx="218105">
                  <c:v>52.675018358649098</c:v>
                </c:pt>
                <c:pt idx="218106">
                  <c:v>52.675106072776103</c:v>
                </c:pt>
                <c:pt idx="218107">
                  <c:v>52.675193786622302</c:v>
                </c:pt>
                <c:pt idx="218108">
                  <c:v>52.675281500187801</c:v>
                </c:pt>
                <c:pt idx="218109">
                  <c:v>52.6753692134725</c:v>
                </c:pt>
                <c:pt idx="218110">
                  <c:v>52.6754569264764</c:v>
                </c:pt>
                <c:pt idx="218111">
                  <c:v>52.6755446391996</c:v>
                </c:pt>
                <c:pt idx="218112">
                  <c:v>52.675632351642001</c:v>
                </c:pt>
                <c:pt idx="218113">
                  <c:v>52.675720063803602</c:v>
                </c:pt>
                <c:pt idx="218114">
                  <c:v>52.675807775684497</c:v>
                </c:pt>
                <c:pt idx="218115">
                  <c:v>52.675895487284699</c:v>
                </c:pt>
                <c:pt idx="218116">
                  <c:v>52.675983198604001</c:v>
                </c:pt>
                <c:pt idx="218117">
                  <c:v>52.676070909642597</c:v>
                </c:pt>
                <c:pt idx="218118">
                  <c:v>52.6761586204005</c:v>
                </c:pt>
                <c:pt idx="218119">
                  <c:v>52.676246330877603</c:v>
                </c:pt>
                <c:pt idx="218120">
                  <c:v>52.676334041074</c:v>
                </c:pt>
                <c:pt idx="218121">
                  <c:v>52.676421750989597</c:v>
                </c:pt>
                <c:pt idx="218122">
                  <c:v>52.676509460624402</c:v>
                </c:pt>
                <c:pt idx="218123">
                  <c:v>52.676597169978599</c:v>
                </c:pt>
                <c:pt idx="218124">
                  <c:v>52.676684879051898</c:v>
                </c:pt>
                <c:pt idx="218125">
                  <c:v>52.676772587844503</c:v>
                </c:pt>
                <c:pt idx="218126">
                  <c:v>52.676860296356402</c:v>
                </c:pt>
                <c:pt idx="218127">
                  <c:v>52.676948004587501</c:v>
                </c:pt>
                <c:pt idx="218128">
                  <c:v>52.677035712537801</c:v>
                </c:pt>
                <c:pt idx="218129">
                  <c:v>52.677123420207501</c:v>
                </c:pt>
                <c:pt idx="218130">
                  <c:v>52.677211127596301</c:v>
                </c:pt>
                <c:pt idx="218131">
                  <c:v>52.677298834704501</c:v>
                </c:pt>
                <c:pt idx="218132">
                  <c:v>52.677386541531902</c:v>
                </c:pt>
                <c:pt idx="218133">
                  <c:v>52.677474248078497</c:v>
                </c:pt>
                <c:pt idx="218134">
                  <c:v>52.677561954344398</c:v>
                </c:pt>
                <c:pt idx="218135">
                  <c:v>52.6776496603296</c:v>
                </c:pt>
                <c:pt idx="218136">
                  <c:v>52.677737366034002</c:v>
                </c:pt>
                <c:pt idx="218137">
                  <c:v>52.677825071457697</c:v>
                </c:pt>
                <c:pt idx="218138">
                  <c:v>52.6779127766006</c:v>
                </c:pt>
                <c:pt idx="218139">
                  <c:v>52.678000481462803</c:v>
                </c:pt>
                <c:pt idx="218140">
                  <c:v>52.678088186044299</c:v>
                </c:pt>
                <c:pt idx="218141">
                  <c:v>52.678175890345102</c:v>
                </c:pt>
                <c:pt idx="218142">
                  <c:v>52.678263594365099</c:v>
                </c:pt>
                <c:pt idx="218143">
                  <c:v>52.678351298104403</c:v>
                </c:pt>
                <c:pt idx="218144">
                  <c:v>52.6784390015629</c:v>
                </c:pt>
                <c:pt idx="218145">
                  <c:v>52.678526704740698</c:v>
                </c:pt>
                <c:pt idx="218146">
                  <c:v>52.678614407637802</c:v>
                </c:pt>
                <c:pt idx="218147">
                  <c:v>52.6787021102542</c:v>
                </c:pt>
                <c:pt idx="218148">
                  <c:v>52.678789812589798</c:v>
                </c:pt>
                <c:pt idx="218149">
                  <c:v>52.678877514644697</c:v>
                </c:pt>
                <c:pt idx="218150">
                  <c:v>52.678965216418902</c:v>
                </c:pt>
                <c:pt idx="218151">
                  <c:v>52.679052917912301</c:v>
                </c:pt>
                <c:pt idx="218152">
                  <c:v>52.679140619125</c:v>
                </c:pt>
                <c:pt idx="218153">
                  <c:v>52.679228320057</c:v>
                </c:pt>
                <c:pt idx="218154">
                  <c:v>52.679316020708299</c:v>
                </c:pt>
                <c:pt idx="218155">
                  <c:v>52.679403721078899</c:v>
                </c:pt>
                <c:pt idx="218156">
                  <c:v>52.679491421168699</c:v>
                </c:pt>
                <c:pt idx="218157">
                  <c:v>52.679579120977799</c:v>
                </c:pt>
                <c:pt idx="218158">
                  <c:v>52.679666820506199</c:v>
                </c:pt>
                <c:pt idx="218159">
                  <c:v>52.679754519753899</c:v>
                </c:pt>
                <c:pt idx="218160">
                  <c:v>52.6798422187208</c:v>
                </c:pt>
                <c:pt idx="218161">
                  <c:v>52.679929917407101</c:v>
                </c:pt>
                <c:pt idx="218162">
                  <c:v>52.680017615812602</c:v>
                </c:pt>
                <c:pt idx="218163">
                  <c:v>52.680105313937403</c:v>
                </c:pt>
                <c:pt idx="218164">
                  <c:v>52.680193011781498</c:v>
                </c:pt>
                <c:pt idx="218165">
                  <c:v>52.680280709344899</c:v>
                </c:pt>
                <c:pt idx="218166">
                  <c:v>52.680368406627601</c:v>
                </c:pt>
                <c:pt idx="218167">
                  <c:v>52.680456103629503</c:v>
                </c:pt>
                <c:pt idx="218168">
                  <c:v>52.680543800350797</c:v>
                </c:pt>
                <c:pt idx="218169">
                  <c:v>52.6806314967913</c:v>
                </c:pt>
                <c:pt idx="218170">
                  <c:v>52.680719192951202</c:v>
                </c:pt>
                <c:pt idx="218171">
                  <c:v>52.680806888830297</c:v>
                </c:pt>
                <c:pt idx="218172">
                  <c:v>52.6808945844287</c:v>
                </c:pt>
                <c:pt idx="218173">
                  <c:v>52.680982279746402</c:v>
                </c:pt>
                <c:pt idx="218174">
                  <c:v>52.681069974783398</c:v>
                </c:pt>
                <c:pt idx="218175">
                  <c:v>52.681157669539701</c:v>
                </c:pt>
                <c:pt idx="218176">
                  <c:v>52.681245364015297</c:v>
                </c:pt>
                <c:pt idx="218177">
                  <c:v>52.6813330582102</c:v>
                </c:pt>
                <c:pt idx="218178">
                  <c:v>52.681420752124403</c:v>
                </c:pt>
                <c:pt idx="218179">
                  <c:v>52.681508445757899</c:v>
                </c:pt>
                <c:pt idx="218180">
                  <c:v>52.681596139110702</c:v>
                </c:pt>
                <c:pt idx="218181">
                  <c:v>52.681683832182799</c:v>
                </c:pt>
                <c:pt idx="218182">
                  <c:v>52.681771524974202</c:v>
                </c:pt>
                <c:pt idx="218183">
                  <c:v>52.681859217484899</c:v>
                </c:pt>
                <c:pt idx="218184">
                  <c:v>52.681946909714902</c:v>
                </c:pt>
                <c:pt idx="218185">
                  <c:v>52.682034601664299</c:v>
                </c:pt>
                <c:pt idx="218186">
                  <c:v>52.682122293332903</c:v>
                </c:pt>
                <c:pt idx="218187">
                  <c:v>52.682209984720799</c:v>
                </c:pt>
                <c:pt idx="218188">
                  <c:v>52.682297675828003</c:v>
                </c:pt>
                <c:pt idx="218189">
                  <c:v>52.6823853666546</c:v>
                </c:pt>
                <c:pt idx="218190">
                  <c:v>52.682473057200397</c:v>
                </c:pt>
                <c:pt idx="218191">
                  <c:v>52.682560747465601</c:v>
                </c:pt>
                <c:pt idx="218192">
                  <c:v>52.682648437450098</c:v>
                </c:pt>
                <c:pt idx="218193">
                  <c:v>52.682736127153902</c:v>
                </c:pt>
                <c:pt idx="218194">
                  <c:v>52.682823816576999</c:v>
                </c:pt>
                <c:pt idx="218195">
                  <c:v>52.682911505719403</c:v>
                </c:pt>
                <c:pt idx="218196">
                  <c:v>52.6829991945811</c:v>
                </c:pt>
                <c:pt idx="218197">
                  <c:v>52.683086883162098</c:v>
                </c:pt>
                <c:pt idx="218198">
                  <c:v>52.683174571462501</c:v>
                </c:pt>
                <c:pt idx="218199">
                  <c:v>52.683262259482198</c:v>
                </c:pt>
                <c:pt idx="218200">
                  <c:v>52.683349947221203</c:v>
                </c:pt>
                <c:pt idx="218201">
                  <c:v>52.6834376346795</c:v>
                </c:pt>
                <c:pt idx="218202">
                  <c:v>52.683525321857097</c:v>
                </c:pt>
                <c:pt idx="218203">
                  <c:v>52.683613008754101</c:v>
                </c:pt>
                <c:pt idx="218204">
                  <c:v>52.683700695370398</c:v>
                </c:pt>
                <c:pt idx="218205">
                  <c:v>52.683788381706002</c:v>
                </c:pt>
                <c:pt idx="218206">
                  <c:v>52.683876067760899</c:v>
                </c:pt>
                <c:pt idx="218207">
                  <c:v>52.683963753535103</c:v>
                </c:pt>
                <c:pt idx="218208">
                  <c:v>52.6840514390287</c:v>
                </c:pt>
                <c:pt idx="218209">
                  <c:v>52.684139124241597</c:v>
                </c:pt>
                <c:pt idx="218210">
                  <c:v>52.684226809173801</c:v>
                </c:pt>
                <c:pt idx="218211">
                  <c:v>52.684314493825397</c:v>
                </c:pt>
                <c:pt idx="218212">
                  <c:v>52.684402178196301</c:v>
                </c:pt>
                <c:pt idx="218213">
                  <c:v>52.684489862286497</c:v>
                </c:pt>
                <c:pt idx="218214">
                  <c:v>52.684577546096101</c:v>
                </c:pt>
                <c:pt idx="218215">
                  <c:v>52.684665229624898</c:v>
                </c:pt>
                <c:pt idx="218216">
                  <c:v>52.684752912873201</c:v>
                </c:pt>
                <c:pt idx="218217">
                  <c:v>52.684840595840697</c:v>
                </c:pt>
                <c:pt idx="218218">
                  <c:v>52.6849282785276</c:v>
                </c:pt>
                <c:pt idx="218219">
                  <c:v>52.685015960933796</c:v>
                </c:pt>
                <c:pt idx="218220">
                  <c:v>52.685103643059399</c:v>
                </c:pt>
                <c:pt idx="218221">
                  <c:v>52.685191324904203</c:v>
                </c:pt>
                <c:pt idx="218222">
                  <c:v>52.685279006468498</c:v>
                </c:pt>
                <c:pt idx="218223">
                  <c:v>52.685366687752001</c:v>
                </c:pt>
                <c:pt idx="218224">
                  <c:v>52.685454368755003</c:v>
                </c:pt>
                <c:pt idx="218225">
                  <c:v>52.685542049477199</c:v>
                </c:pt>
                <c:pt idx="218226">
                  <c:v>52.685629729918801</c:v>
                </c:pt>
                <c:pt idx="218227">
                  <c:v>52.685717410079697</c:v>
                </c:pt>
                <c:pt idx="218228">
                  <c:v>52.685805089959999</c:v>
                </c:pt>
                <c:pt idx="218229">
                  <c:v>52.685892769559601</c:v>
                </c:pt>
                <c:pt idx="218230">
                  <c:v>52.685980448878603</c:v>
                </c:pt>
                <c:pt idx="218231">
                  <c:v>52.686068127916897</c:v>
                </c:pt>
                <c:pt idx="218232">
                  <c:v>52.686155806674599</c:v>
                </c:pt>
                <c:pt idx="218233">
                  <c:v>52.6862434851516</c:v>
                </c:pt>
                <c:pt idx="218234">
                  <c:v>52.686331163347901</c:v>
                </c:pt>
                <c:pt idx="218235">
                  <c:v>52.686418841263603</c:v>
                </c:pt>
                <c:pt idx="218236">
                  <c:v>52.686506518898703</c:v>
                </c:pt>
                <c:pt idx="218237">
                  <c:v>52.686594196253097</c:v>
                </c:pt>
                <c:pt idx="218238">
                  <c:v>52.686681873326897</c:v>
                </c:pt>
                <c:pt idx="218239">
                  <c:v>52.686769550119998</c:v>
                </c:pt>
                <c:pt idx="218240">
                  <c:v>52.686857226632497</c:v>
                </c:pt>
                <c:pt idx="218241">
                  <c:v>52.686944902864298</c:v>
                </c:pt>
                <c:pt idx="218242">
                  <c:v>52.687032578815497</c:v>
                </c:pt>
                <c:pt idx="218243">
                  <c:v>52.687120254485997</c:v>
                </c:pt>
                <c:pt idx="218244">
                  <c:v>52.687207929875903</c:v>
                </c:pt>
                <c:pt idx="218245">
                  <c:v>52.687295604985202</c:v>
                </c:pt>
                <c:pt idx="218246">
                  <c:v>52.687383279813801</c:v>
                </c:pt>
                <c:pt idx="218247">
                  <c:v>52.6874709543618</c:v>
                </c:pt>
                <c:pt idx="218248">
                  <c:v>52.687558628629098</c:v>
                </c:pt>
                <c:pt idx="218249">
                  <c:v>52.687646302615804</c:v>
                </c:pt>
                <c:pt idx="218250">
                  <c:v>52.687733976321901</c:v>
                </c:pt>
                <c:pt idx="218251">
                  <c:v>52.687821649747299</c:v>
                </c:pt>
                <c:pt idx="218252">
                  <c:v>52.687909322892096</c:v>
                </c:pt>
                <c:pt idx="218253">
                  <c:v>52.687996995756301</c:v>
                </c:pt>
                <c:pt idx="218254">
                  <c:v>52.688084668339798</c:v>
                </c:pt>
                <c:pt idx="218255">
                  <c:v>52.688172340642701</c:v>
                </c:pt>
                <c:pt idx="218256">
                  <c:v>52.688260012664898</c:v>
                </c:pt>
                <c:pt idx="218257">
                  <c:v>52.688347684406601</c:v>
                </c:pt>
                <c:pt idx="218258">
                  <c:v>52.688435355867597</c:v>
                </c:pt>
                <c:pt idx="218259">
                  <c:v>52.688523027047999</c:v>
                </c:pt>
                <c:pt idx="218260">
                  <c:v>52.688610697947702</c:v>
                </c:pt>
                <c:pt idx="218261">
                  <c:v>52.688698368566797</c:v>
                </c:pt>
                <c:pt idx="218262">
                  <c:v>52.688786038905299</c:v>
                </c:pt>
                <c:pt idx="218263">
                  <c:v>52.6888737089632</c:v>
                </c:pt>
                <c:pt idx="218264">
                  <c:v>52.688961378740402</c:v>
                </c:pt>
                <c:pt idx="218265">
                  <c:v>52.689049048237102</c:v>
                </c:pt>
                <c:pt idx="218266">
                  <c:v>52.689136717453103</c:v>
                </c:pt>
                <c:pt idx="218267">
                  <c:v>52.689224386388403</c:v>
                </c:pt>
                <c:pt idx="218268">
                  <c:v>52.689312055043203</c:v>
                </c:pt>
                <c:pt idx="218269">
                  <c:v>52.689399723417303</c:v>
                </c:pt>
                <c:pt idx="218270">
                  <c:v>52.689487391510902</c:v>
                </c:pt>
                <c:pt idx="218271">
                  <c:v>52.689575059323801</c:v>
                </c:pt>
                <c:pt idx="218272">
                  <c:v>52.689662726856</c:v>
                </c:pt>
                <c:pt idx="218273">
                  <c:v>52.689750394107698</c:v>
                </c:pt>
                <c:pt idx="218274">
                  <c:v>52.689838061078802</c:v>
                </c:pt>
                <c:pt idx="218275">
                  <c:v>52.6899257277692</c:v>
                </c:pt>
                <c:pt idx="218276">
                  <c:v>52.690013394178997</c:v>
                </c:pt>
                <c:pt idx="218277">
                  <c:v>52.690101060308301</c:v>
                </c:pt>
                <c:pt idx="218278">
                  <c:v>52.690188726156897</c:v>
                </c:pt>
                <c:pt idx="218279">
                  <c:v>52.6902763917249</c:v>
                </c:pt>
                <c:pt idx="218280">
                  <c:v>52.690364057012196</c:v>
                </c:pt>
                <c:pt idx="218281">
                  <c:v>52.690451722018999</c:v>
                </c:pt>
                <c:pt idx="218282">
                  <c:v>52.690539386745201</c:v>
                </c:pt>
                <c:pt idx="218283">
                  <c:v>52.690627051190702</c:v>
                </c:pt>
                <c:pt idx="218284">
                  <c:v>52.690714715355703</c:v>
                </c:pt>
                <c:pt idx="218285">
                  <c:v>52.690802379239997</c:v>
                </c:pt>
                <c:pt idx="218286">
                  <c:v>52.690890042843797</c:v>
                </c:pt>
                <c:pt idx="218287">
                  <c:v>52.690977706166898</c:v>
                </c:pt>
                <c:pt idx="218288">
                  <c:v>52.691065369209497</c:v>
                </c:pt>
                <c:pt idx="218289">
                  <c:v>52.691153031971403</c:v>
                </c:pt>
                <c:pt idx="218290">
                  <c:v>52.691240694452702</c:v>
                </c:pt>
                <c:pt idx="218291">
                  <c:v>52.6913283566535</c:v>
                </c:pt>
                <c:pt idx="218292">
                  <c:v>52.691416018573598</c:v>
                </c:pt>
                <c:pt idx="218293">
                  <c:v>52.691503680213103</c:v>
                </c:pt>
                <c:pt idx="218294">
                  <c:v>52.691591341572099</c:v>
                </c:pt>
                <c:pt idx="218295">
                  <c:v>52.691679002650403</c:v>
                </c:pt>
                <c:pt idx="218296">
                  <c:v>52.691766663448199</c:v>
                </c:pt>
                <c:pt idx="218297">
                  <c:v>52.691854323965302</c:v>
                </c:pt>
                <c:pt idx="218298">
                  <c:v>52.691941984201897</c:v>
                </c:pt>
                <c:pt idx="218299">
                  <c:v>52.692029644157898</c:v>
                </c:pt>
                <c:pt idx="218300">
                  <c:v>52.6921173038333</c:v>
                </c:pt>
                <c:pt idx="218301">
                  <c:v>52.692204963228001</c:v>
                </c:pt>
                <c:pt idx="218302">
                  <c:v>52.692292622342201</c:v>
                </c:pt>
                <c:pt idx="218303">
                  <c:v>52.6923802811759</c:v>
                </c:pt>
                <c:pt idx="218304">
                  <c:v>52.6924679397289</c:v>
                </c:pt>
                <c:pt idx="218305">
                  <c:v>52.692555598001299</c:v>
                </c:pt>
                <c:pt idx="218306">
                  <c:v>52.692643255993197</c:v>
                </c:pt>
                <c:pt idx="218307">
                  <c:v>52.692730913704402</c:v>
                </c:pt>
                <c:pt idx="218308">
                  <c:v>52.692818571135099</c:v>
                </c:pt>
                <c:pt idx="218309">
                  <c:v>52.692906228285203</c:v>
                </c:pt>
                <c:pt idx="218310">
                  <c:v>52.692993885154699</c:v>
                </c:pt>
                <c:pt idx="218311">
                  <c:v>52.693081541743602</c:v>
                </c:pt>
                <c:pt idx="218312">
                  <c:v>52.693169198051997</c:v>
                </c:pt>
                <c:pt idx="218313">
                  <c:v>52.693256854079699</c:v>
                </c:pt>
                <c:pt idx="218314">
                  <c:v>52.6933445098269</c:v>
                </c:pt>
                <c:pt idx="218315">
                  <c:v>52.693432165293501</c:v>
                </c:pt>
                <c:pt idx="218316">
                  <c:v>52.693519820479601</c:v>
                </c:pt>
                <c:pt idx="218317">
                  <c:v>52.693607475385001</c:v>
                </c:pt>
                <c:pt idx="218318">
                  <c:v>52.6936951300099</c:v>
                </c:pt>
                <c:pt idx="218319">
                  <c:v>52.693782784354198</c:v>
                </c:pt>
                <c:pt idx="218320">
                  <c:v>52.693870438418003</c:v>
                </c:pt>
                <c:pt idx="218321">
                  <c:v>52.6939580922011</c:v>
                </c:pt>
                <c:pt idx="218322">
                  <c:v>52.694045745703697</c:v>
                </c:pt>
                <c:pt idx="218323">
                  <c:v>52.6941333989257</c:v>
                </c:pt>
                <c:pt idx="218324">
                  <c:v>52.694221051867203</c:v>
                </c:pt>
                <c:pt idx="218325">
                  <c:v>52.694308704528098</c:v>
                </c:pt>
                <c:pt idx="218326">
                  <c:v>52.694396356908399</c:v>
                </c:pt>
                <c:pt idx="218327">
                  <c:v>52.6944840090081</c:v>
                </c:pt>
                <c:pt idx="218328">
                  <c:v>52.6945716608273</c:v>
                </c:pt>
                <c:pt idx="218329">
                  <c:v>52.6946593123659</c:v>
                </c:pt>
                <c:pt idx="218330">
                  <c:v>52.694746963623899</c:v>
                </c:pt>
                <c:pt idx="218331">
                  <c:v>52.694834614601398</c:v>
                </c:pt>
                <c:pt idx="218332">
                  <c:v>52.694922265298302</c:v>
                </c:pt>
                <c:pt idx="218333">
                  <c:v>52.695009915714699</c:v>
                </c:pt>
                <c:pt idx="218334">
                  <c:v>52.695097565850503</c:v>
                </c:pt>
                <c:pt idx="218335">
                  <c:v>52.695185215705699</c:v>
                </c:pt>
                <c:pt idx="218336">
                  <c:v>52.695272865280401</c:v>
                </c:pt>
                <c:pt idx="218337">
                  <c:v>52.695360514574503</c:v>
                </c:pt>
                <c:pt idx="218338">
                  <c:v>52.695448163588097</c:v>
                </c:pt>
                <c:pt idx="218339">
                  <c:v>52.695535812321097</c:v>
                </c:pt>
                <c:pt idx="218340">
                  <c:v>52.695623460773497</c:v>
                </c:pt>
                <c:pt idx="218341">
                  <c:v>52.695711108945403</c:v>
                </c:pt>
                <c:pt idx="218342">
                  <c:v>52.695798756836801</c:v>
                </c:pt>
                <c:pt idx="218343">
                  <c:v>52.695886404447499</c:v>
                </c:pt>
                <c:pt idx="218344">
                  <c:v>52.695974051777803</c:v>
                </c:pt>
                <c:pt idx="218345">
                  <c:v>52.696061698827499</c:v>
                </c:pt>
                <c:pt idx="218346">
                  <c:v>52.696149345596602</c:v>
                </c:pt>
                <c:pt idx="218347">
                  <c:v>52.696236992085197</c:v>
                </c:pt>
                <c:pt idx="218348">
                  <c:v>52.696324638293198</c:v>
                </c:pt>
                <c:pt idx="218349">
                  <c:v>52.696412284220699</c:v>
                </c:pt>
                <c:pt idx="218350">
                  <c:v>52.696499929867599</c:v>
                </c:pt>
                <c:pt idx="218351">
                  <c:v>52.696587575233998</c:v>
                </c:pt>
                <c:pt idx="218352">
                  <c:v>52.696675220319896</c:v>
                </c:pt>
                <c:pt idx="218353">
                  <c:v>52.696762865125201</c:v>
                </c:pt>
                <c:pt idx="218354">
                  <c:v>52.696850509649899</c:v>
                </c:pt>
                <c:pt idx="218355">
                  <c:v>52.696938153894102</c:v>
                </c:pt>
                <c:pt idx="218356">
                  <c:v>52.697025797857798</c:v>
                </c:pt>
                <c:pt idx="218357">
                  <c:v>52.697113441540999</c:v>
                </c:pt>
                <c:pt idx="218358">
                  <c:v>52.697201084943501</c:v>
                </c:pt>
                <c:pt idx="218359">
                  <c:v>52.697288728065601</c:v>
                </c:pt>
                <c:pt idx="218360">
                  <c:v>52.697376370907101</c:v>
                </c:pt>
                <c:pt idx="218361">
                  <c:v>52.6974640134681</c:v>
                </c:pt>
                <c:pt idx="218362">
                  <c:v>52.697551655748597</c:v>
                </c:pt>
                <c:pt idx="218363">
                  <c:v>52.697639297748502</c:v>
                </c:pt>
                <c:pt idx="218364">
                  <c:v>52.697726939467799</c:v>
                </c:pt>
                <c:pt idx="218365">
                  <c:v>52.697814580906702</c:v>
                </c:pt>
                <c:pt idx="218366">
                  <c:v>52.697902222064997</c:v>
                </c:pt>
                <c:pt idx="218367">
                  <c:v>52.697989862942798</c:v>
                </c:pt>
                <c:pt idx="218368">
                  <c:v>52.698077503539999</c:v>
                </c:pt>
                <c:pt idx="218369">
                  <c:v>52.698165143856698</c:v>
                </c:pt>
                <c:pt idx="218370">
                  <c:v>52.698252783892897</c:v>
                </c:pt>
                <c:pt idx="218371">
                  <c:v>52.698340423648602</c:v>
                </c:pt>
                <c:pt idx="218372">
                  <c:v>52.6984280631237</c:v>
                </c:pt>
                <c:pt idx="218373">
                  <c:v>52.698515702318304</c:v>
                </c:pt>
                <c:pt idx="218374">
                  <c:v>52.698603341232399</c:v>
                </c:pt>
                <c:pt idx="218375">
                  <c:v>52.698690979866001</c:v>
                </c:pt>
                <c:pt idx="218376">
                  <c:v>52.698778618219002</c:v>
                </c:pt>
                <c:pt idx="218377">
                  <c:v>52.698866256291502</c:v>
                </c:pt>
                <c:pt idx="218378">
                  <c:v>52.698953894083502</c:v>
                </c:pt>
                <c:pt idx="218379">
                  <c:v>52.699041531595</c:v>
                </c:pt>
                <c:pt idx="218380">
                  <c:v>52.699129168825998</c:v>
                </c:pt>
                <c:pt idx="218381">
                  <c:v>52.699216805776402</c:v>
                </c:pt>
                <c:pt idx="218382">
                  <c:v>52.699304442446298</c:v>
                </c:pt>
                <c:pt idx="218383">
                  <c:v>52.6993920788357</c:v>
                </c:pt>
                <c:pt idx="218384">
                  <c:v>52.699479714944601</c:v>
                </c:pt>
                <c:pt idx="218385">
                  <c:v>52.699567350772902</c:v>
                </c:pt>
                <c:pt idx="218386">
                  <c:v>52.699654986320802</c:v>
                </c:pt>
                <c:pt idx="218387">
                  <c:v>52.699742621588101</c:v>
                </c:pt>
                <c:pt idx="218388">
                  <c:v>52.699830256574998</c:v>
                </c:pt>
                <c:pt idx="218389">
                  <c:v>52.699917891281302</c:v>
                </c:pt>
                <c:pt idx="218390">
                  <c:v>52.700005525707098</c:v>
                </c:pt>
                <c:pt idx="218391">
                  <c:v>52.700093159852401</c:v>
                </c:pt>
                <c:pt idx="218392">
                  <c:v>52.700180793717202</c:v>
                </c:pt>
                <c:pt idx="218393">
                  <c:v>52.700268427301403</c:v>
                </c:pt>
                <c:pt idx="218394">
                  <c:v>52.700356060605202</c:v>
                </c:pt>
                <c:pt idx="218395">
                  <c:v>52.7004436936285</c:v>
                </c:pt>
                <c:pt idx="218396">
                  <c:v>52.700531326371198</c:v>
                </c:pt>
                <c:pt idx="218397">
                  <c:v>52.700618958833502</c:v>
                </c:pt>
                <c:pt idx="218398">
                  <c:v>52.700706591015198</c:v>
                </c:pt>
                <c:pt idx="218399">
                  <c:v>52.7007942229165</c:v>
                </c:pt>
                <c:pt idx="218400">
                  <c:v>52.700881854537201</c:v>
                </c:pt>
                <c:pt idx="218401">
                  <c:v>52.700969485877401</c:v>
                </c:pt>
                <c:pt idx="218402">
                  <c:v>52.7010571169372</c:v>
                </c:pt>
                <c:pt idx="218403">
                  <c:v>52.701144747716398</c:v>
                </c:pt>
                <c:pt idx="218404">
                  <c:v>52.701232378215202</c:v>
                </c:pt>
                <c:pt idx="218405">
                  <c:v>52.701320008433399</c:v>
                </c:pt>
                <c:pt idx="218406">
                  <c:v>52.701407638371201</c:v>
                </c:pt>
                <c:pt idx="218407">
                  <c:v>52.701495268028403</c:v>
                </c:pt>
                <c:pt idx="218408">
                  <c:v>52.701582897405203</c:v>
                </c:pt>
                <c:pt idx="218409">
                  <c:v>52.701670526501502</c:v>
                </c:pt>
                <c:pt idx="218410">
                  <c:v>52.701758155317201</c:v>
                </c:pt>
                <c:pt idx="218411">
                  <c:v>52.701845783852498</c:v>
                </c:pt>
                <c:pt idx="218412">
                  <c:v>52.701933412107302</c:v>
                </c:pt>
                <c:pt idx="218413">
                  <c:v>52.702021040081597</c:v>
                </c:pt>
                <c:pt idx="218414">
                  <c:v>52.702108667775398</c:v>
                </c:pt>
                <c:pt idx="218415">
                  <c:v>52.702196295188699</c:v>
                </c:pt>
                <c:pt idx="218416">
                  <c:v>52.702283922321598</c:v>
                </c:pt>
                <c:pt idx="218417">
                  <c:v>52.702371549173897</c:v>
                </c:pt>
                <c:pt idx="218418">
                  <c:v>52.702459175745801</c:v>
                </c:pt>
                <c:pt idx="218419">
                  <c:v>52.702546802037197</c:v>
                </c:pt>
                <c:pt idx="218420">
                  <c:v>52.702634428048</c:v>
                </c:pt>
                <c:pt idx="218421">
                  <c:v>52.702722053778501</c:v>
                </c:pt>
                <c:pt idx="218422">
                  <c:v>52.702809679228402</c:v>
                </c:pt>
                <c:pt idx="218423">
                  <c:v>52.702897304397801</c:v>
                </c:pt>
                <c:pt idx="218424">
                  <c:v>52.702984929286799</c:v>
                </c:pt>
                <c:pt idx="218425">
                  <c:v>52.703072553895304</c:v>
                </c:pt>
                <c:pt idx="218426">
                  <c:v>52.7031601782233</c:v>
                </c:pt>
                <c:pt idx="218427">
                  <c:v>52.703247802270802</c:v>
                </c:pt>
                <c:pt idx="218428">
                  <c:v>52.703335426037903</c:v>
                </c:pt>
                <c:pt idx="218429">
                  <c:v>52.703423049524503</c:v>
                </c:pt>
                <c:pt idx="218430">
                  <c:v>52.703510672730602</c:v>
                </c:pt>
                <c:pt idx="218431">
                  <c:v>52.703598295656199</c:v>
                </c:pt>
                <c:pt idx="218432">
                  <c:v>52.703685918301296</c:v>
                </c:pt>
                <c:pt idx="218433">
                  <c:v>52.703773540665999</c:v>
                </c:pt>
                <c:pt idx="218434">
                  <c:v>52.703861162750201</c:v>
                </c:pt>
                <c:pt idx="218435">
                  <c:v>52.703948784554001</c:v>
                </c:pt>
                <c:pt idx="218436">
                  <c:v>52.704036406077201</c:v>
                </c:pt>
                <c:pt idx="218437">
                  <c:v>52.704124027319999</c:v>
                </c:pt>
                <c:pt idx="218438">
                  <c:v>52.704211648282403</c:v>
                </c:pt>
                <c:pt idx="218439">
                  <c:v>52.704299268964299</c:v>
                </c:pt>
                <c:pt idx="218440">
                  <c:v>52.704386889365701</c:v>
                </c:pt>
                <c:pt idx="218441">
                  <c:v>52.704474509486602</c:v>
                </c:pt>
                <c:pt idx="218442">
                  <c:v>52.704562129327101</c:v>
                </c:pt>
                <c:pt idx="218443">
                  <c:v>52.7046497488871</c:v>
                </c:pt>
                <c:pt idx="218444">
                  <c:v>52.704737368166597</c:v>
                </c:pt>
                <c:pt idx="218445">
                  <c:v>52.704824987165701</c:v>
                </c:pt>
                <c:pt idx="218446">
                  <c:v>52.704912605884303</c:v>
                </c:pt>
                <c:pt idx="218447">
                  <c:v>52.705000224322497</c:v>
                </c:pt>
                <c:pt idx="218448">
                  <c:v>52.705087842480197</c:v>
                </c:pt>
                <c:pt idx="218449">
                  <c:v>52.705175460357502</c:v>
                </c:pt>
                <c:pt idx="218450">
                  <c:v>52.705263077954299</c:v>
                </c:pt>
                <c:pt idx="218451">
                  <c:v>52.705350695270603</c:v>
                </c:pt>
                <c:pt idx="218452">
                  <c:v>52.705438312306498</c:v>
                </c:pt>
                <c:pt idx="218453">
                  <c:v>52.705525929061899</c:v>
                </c:pt>
                <c:pt idx="218454">
                  <c:v>52.705613545536899</c:v>
                </c:pt>
                <c:pt idx="218455">
                  <c:v>52.705701161731398</c:v>
                </c:pt>
                <c:pt idx="218456">
                  <c:v>52.705788777645502</c:v>
                </c:pt>
                <c:pt idx="218457">
                  <c:v>52.705876393279098</c:v>
                </c:pt>
                <c:pt idx="218458">
                  <c:v>52.705964008632201</c:v>
                </c:pt>
                <c:pt idx="218459">
                  <c:v>52.706051623705001</c:v>
                </c:pt>
                <c:pt idx="218460">
                  <c:v>52.706139238497201</c:v>
                </c:pt>
                <c:pt idx="218461">
                  <c:v>52.706226853009099</c:v>
                </c:pt>
                <c:pt idx="218462">
                  <c:v>52.706314467240396</c:v>
                </c:pt>
                <c:pt idx="218463">
                  <c:v>52.706402081191399</c:v>
                </c:pt>
                <c:pt idx="218464">
                  <c:v>52.706489694861901</c:v>
                </c:pt>
                <c:pt idx="218465">
                  <c:v>52.706577308251902</c:v>
                </c:pt>
                <c:pt idx="218466">
                  <c:v>52.706664921361501</c:v>
                </c:pt>
                <c:pt idx="218467">
                  <c:v>52.706752534190699</c:v>
                </c:pt>
                <c:pt idx="218468">
                  <c:v>52.706840146739403</c:v>
                </c:pt>
                <c:pt idx="218469">
                  <c:v>52.706927759007698</c:v>
                </c:pt>
                <c:pt idx="218470">
                  <c:v>52.707015370995499</c:v>
                </c:pt>
                <c:pt idx="218471">
                  <c:v>52.707102982702899</c:v>
                </c:pt>
                <c:pt idx="218472">
                  <c:v>52.707190594129898</c:v>
                </c:pt>
                <c:pt idx="218473">
                  <c:v>52.707278205276403</c:v>
                </c:pt>
                <c:pt idx="218474">
                  <c:v>52.707365816142499</c:v>
                </c:pt>
                <c:pt idx="218475">
                  <c:v>52.7074534267282</c:v>
                </c:pt>
                <c:pt idx="218476">
                  <c:v>52.707541037033401</c:v>
                </c:pt>
                <c:pt idx="218477">
                  <c:v>52.7076286470582</c:v>
                </c:pt>
                <c:pt idx="218478">
                  <c:v>52.707716256802499</c:v>
                </c:pt>
                <c:pt idx="218479">
                  <c:v>52.707803866266502</c:v>
                </c:pt>
                <c:pt idx="218480">
                  <c:v>52.707891475449998</c:v>
                </c:pt>
                <c:pt idx="218481">
                  <c:v>52.707979084352999</c:v>
                </c:pt>
                <c:pt idx="218482">
                  <c:v>52.708066692975699</c:v>
                </c:pt>
                <c:pt idx="218483">
                  <c:v>52.708154301317897</c:v>
                </c:pt>
                <c:pt idx="218484">
                  <c:v>52.708241909379701</c:v>
                </c:pt>
                <c:pt idx="218485">
                  <c:v>52.708329517160998</c:v>
                </c:pt>
                <c:pt idx="218486">
                  <c:v>52.708417124661999</c:v>
                </c:pt>
                <c:pt idx="218487">
                  <c:v>52.708504731882499</c:v>
                </c:pt>
                <c:pt idx="218488">
                  <c:v>52.708592338822598</c:v>
                </c:pt>
                <c:pt idx="218489">
                  <c:v>52.708679945482203</c:v>
                </c:pt>
                <c:pt idx="218490">
                  <c:v>52.708767551861499</c:v>
                </c:pt>
                <c:pt idx="218491">
                  <c:v>52.708855157960301</c:v>
                </c:pt>
                <c:pt idx="218492">
                  <c:v>52.708942763778701</c:v>
                </c:pt>
                <c:pt idx="218493">
                  <c:v>52.7090303693167</c:v>
                </c:pt>
                <c:pt idx="218494">
                  <c:v>52.709117974574298</c:v>
                </c:pt>
                <c:pt idx="218495">
                  <c:v>52.709205579551401</c:v>
                </c:pt>
                <c:pt idx="218496">
                  <c:v>52.709293184248203</c:v>
                </c:pt>
                <c:pt idx="218497">
                  <c:v>52.709380788664497</c:v>
                </c:pt>
                <c:pt idx="218498">
                  <c:v>52.709468392800403</c:v>
                </c:pt>
                <c:pt idx="218499">
                  <c:v>52.709555996655901</c:v>
                </c:pt>
                <c:pt idx="218500">
                  <c:v>52.709643600230997</c:v>
                </c:pt>
                <c:pt idx="218501">
                  <c:v>52.709731203525699</c:v>
                </c:pt>
                <c:pt idx="218502">
                  <c:v>52.7098188065399</c:v>
                </c:pt>
                <c:pt idx="218503">
                  <c:v>52.709906409273799</c:v>
                </c:pt>
                <c:pt idx="218504">
                  <c:v>52.709994011727197</c:v>
                </c:pt>
                <c:pt idx="218505">
                  <c:v>52.7100816139003</c:v>
                </c:pt>
                <c:pt idx="218506">
                  <c:v>52.710169215792902</c:v>
                </c:pt>
                <c:pt idx="218507">
                  <c:v>52.710256817405103</c:v>
                </c:pt>
                <c:pt idx="218508">
                  <c:v>52.710344418737002</c:v>
                </c:pt>
                <c:pt idx="218509">
                  <c:v>52.710432019788399</c:v>
                </c:pt>
                <c:pt idx="218510">
                  <c:v>52.710519620559403</c:v>
                </c:pt>
                <c:pt idx="218511">
                  <c:v>52.710607221049997</c:v>
                </c:pt>
                <c:pt idx="218512">
                  <c:v>52.710694821260198</c:v>
                </c:pt>
                <c:pt idx="218513">
                  <c:v>52.710782421189997</c:v>
                </c:pt>
                <c:pt idx="218514">
                  <c:v>52.710870020839401</c:v>
                </c:pt>
                <c:pt idx="218515">
                  <c:v>52.710957620208397</c:v>
                </c:pt>
                <c:pt idx="218516">
                  <c:v>52.711045219297098</c:v>
                </c:pt>
                <c:pt idx="218517">
                  <c:v>52.711132818105298</c:v>
                </c:pt>
                <c:pt idx="218518">
                  <c:v>52.711220416633097</c:v>
                </c:pt>
                <c:pt idx="218519">
                  <c:v>52.711308014880501</c:v>
                </c:pt>
                <c:pt idx="218520">
                  <c:v>52.711395612847603</c:v>
                </c:pt>
                <c:pt idx="218521">
                  <c:v>52.711483210534197</c:v>
                </c:pt>
                <c:pt idx="218522">
                  <c:v>52.711570807940397</c:v>
                </c:pt>
                <c:pt idx="218523">
                  <c:v>52.711658405066302</c:v>
                </c:pt>
                <c:pt idx="218524">
                  <c:v>52.711746001911699</c:v>
                </c:pt>
                <c:pt idx="218525">
                  <c:v>52.711833598476801</c:v>
                </c:pt>
                <c:pt idx="218526">
                  <c:v>52.711921194761501</c:v>
                </c:pt>
                <c:pt idx="218527">
                  <c:v>52.7120087907658</c:v>
                </c:pt>
                <c:pt idx="218528">
                  <c:v>52.712096386489698</c:v>
                </c:pt>
                <c:pt idx="218529">
                  <c:v>52.712183981933201</c:v>
                </c:pt>
                <c:pt idx="218530">
                  <c:v>52.712271577096402</c:v>
                </c:pt>
                <c:pt idx="218531">
                  <c:v>52.712359171979102</c:v>
                </c:pt>
                <c:pt idx="218532">
                  <c:v>52.7124467665815</c:v>
                </c:pt>
                <c:pt idx="218533">
                  <c:v>52.712534360903497</c:v>
                </c:pt>
                <c:pt idx="218534">
                  <c:v>52.712621954945099</c:v>
                </c:pt>
                <c:pt idx="218535">
                  <c:v>52.7127095487063</c:v>
                </c:pt>
                <c:pt idx="218536">
                  <c:v>52.712797142187199</c:v>
                </c:pt>
                <c:pt idx="218537">
                  <c:v>52.712884735387597</c:v>
                </c:pt>
                <c:pt idx="218538">
                  <c:v>52.7129723283077</c:v>
                </c:pt>
                <c:pt idx="218539">
                  <c:v>52.713059920947401</c:v>
                </c:pt>
                <c:pt idx="218540">
                  <c:v>52.713147513306801</c:v>
                </c:pt>
                <c:pt idx="218541">
                  <c:v>52.713235105385699</c:v>
                </c:pt>
                <c:pt idx="218542">
                  <c:v>52.713322697184303</c:v>
                </c:pt>
                <c:pt idx="218543">
                  <c:v>52.713410288702498</c:v>
                </c:pt>
                <c:pt idx="218544">
                  <c:v>52.713497879940398</c:v>
                </c:pt>
                <c:pt idx="218545">
                  <c:v>52.713585470897797</c:v>
                </c:pt>
                <c:pt idx="218546">
                  <c:v>52.713673061574902</c:v>
                </c:pt>
                <c:pt idx="218547">
                  <c:v>52.713760651971697</c:v>
                </c:pt>
                <c:pt idx="218548">
                  <c:v>52.713848242087998</c:v>
                </c:pt>
                <c:pt idx="218549">
                  <c:v>52.713935831923997</c:v>
                </c:pt>
                <c:pt idx="218550">
                  <c:v>52.714023421479602</c:v>
                </c:pt>
                <c:pt idx="218551">
                  <c:v>52.714111010754898</c:v>
                </c:pt>
                <c:pt idx="218552">
                  <c:v>52.7141985997498</c:v>
                </c:pt>
                <c:pt idx="218553">
                  <c:v>52.7142861884643</c:v>
                </c:pt>
                <c:pt idx="218554">
                  <c:v>52.714373776898498</c:v>
                </c:pt>
                <c:pt idx="218555">
                  <c:v>52.714461365052301</c:v>
                </c:pt>
                <c:pt idx="218556">
                  <c:v>52.714548952925703</c:v>
                </c:pt>
                <c:pt idx="218557">
                  <c:v>52.714636540518804</c:v>
                </c:pt>
                <c:pt idx="218558">
                  <c:v>52.714724127831502</c:v>
                </c:pt>
                <c:pt idx="218559">
                  <c:v>52.714811714863899</c:v>
                </c:pt>
                <c:pt idx="218560">
                  <c:v>52.714899301615901</c:v>
                </c:pt>
                <c:pt idx="218561">
                  <c:v>52.714986888087502</c:v>
                </c:pt>
                <c:pt idx="218562">
                  <c:v>52.715074474278801</c:v>
                </c:pt>
                <c:pt idx="218563">
                  <c:v>52.715162060189698</c:v>
                </c:pt>
                <c:pt idx="218564">
                  <c:v>52.7152496458203</c:v>
                </c:pt>
                <c:pt idx="218565">
                  <c:v>52.715337231170501</c:v>
                </c:pt>
                <c:pt idx="218566">
                  <c:v>52.7154248162404</c:v>
                </c:pt>
                <c:pt idx="218567">
                  <c:v>52.715512401029898</c:v>
                </c:pt>
                <c:pt idx="218568">
                  <c:v>52.7155999855391</c:v>
                </c:pt>
                <c:pt idx="218569">
                  <c:v>52.715687569767901</c:v>
                </c:pt>
                <c:pt idx="218570">
                  <c:v>52.7157751537164</c:v>
                </c:pt>
                <c:pt idx="218571">
                  <c:v>52.715862737384498</c:v>
                </c:pt>
                <c:pt idx="218572">
                  <c:v>52.715950320772201</c:v>
                </c:pt>
                <c:pt idx="218573">
                  <c:v>52.716037903879702</c:v>
                </c:pt>
                <c:pt idx="218574">
                  <c:v>52.716125486706702</c:v>
                </c:pt>
                <c:pt idx="218575">
                  <c:v>52.716213069253499</c:v>
                </c:pt>
                <c:pt idx="218576">
                  <c:v>52.716300651519902</c:v>
                </c:pt>
                <c:pt idx="218577">
                  <c:v>52.716388233505903</c:v>
                </c:pt>
                <c:pt idx="218578">
                  <c:v>52.716475815211602</c:v>
                </c:pt>
                <c:pt idx="218579">
                  <c:v>52.716563396637</c:v>
                </c:pt>
                <c:pt idx="218580">
                  <c:v>52.716650977782002</c:v>
                </c:pt>
                <c:pt idx="218581">
                  <c:v>52.716738558646703</c:v>
                </c:pt>
                <c:pt idx="218582">
                  <c:v>52.716826139231003</c:v>
                </c:pt>
                <c:pt idx="218583">
                  <c:v>52.716913719535</c:v>
                </c:pt>
                <c:pt idx="218584">
                  <c:v>52.717001299558703</c:v>
                </c:pt>
                <c:pt idx="218585">
                  <c:v>52.717088879301997</c:v>
                </c:pt>
                <c:pt idx="218586">
                  <c:v>52.717176458765003</c:v>
                </c:pt>
                <c:pt idx="218587">
                  <c:v>52.7172640379477</c:v>
                </c:pt>
                <c:pt idx="218588">
                  <c:v>52.717351616850003</c:v>
                </c:pt>
                <c:pt idx="218589">
                  <c:v>52.717439195471997</c:v>
                </c:pt>
                <c:pt idx="218590">
                  <c:v>52.717526773813702</c:v>
                </c:pt>
                <c:pt idx="218591">
                  <c:v>52.717614351875</c:v>
                </c:pt>
                <c:pt idx="218592">
                  <c:v>52.717701929656002</c:v>
                </c:pt>
                <c:pt idx="218593">
                  <c:v>52.717789507156702</c:v>
                </c:pt>
                <c:pt idx="218594">
                  <c:v>52.717877084377101</c:v>
                </c:pt>
                <c:pt idx="218595">
                  <c:v>52.717964661317097</c:v>
                </c:pt>
                <c:pt idx="218596">
                  <c:v>52.718052237976799</c:v>
                </c:pt>
                <c:pt idx="218597">
                  <c:v>52.718139814356199</c:v>
                </c:pt>
                <c:pt idx="218598">
                  <c:v>52.718227390455198</c:v>
                </c:pt>
                <c:pt idx="218599">
                  <c:v>52.718314966274001</c:v>
                </c:pt>
                <c:pt idx="218600">
                  <c:v>52.718402541812402</c:v>
                </c:pt>
                <c:pt idx="218601">
                  <c:v>52.718490117070402</c:v>
                </c:pt>
                <c:pt idx="218602">
                  <c:v>52.7185776920482</c:v>
                </c:pt>
                <c:pt idx="218603">
                  <c:v>52.718665266745603</c:v>
                </c:pt>
                <c:pt idx="218604">
                  <c:v>52.718752841162797</c:v>
                </c:pt>
                <c:pt idx="218605">
                  <c:v>52.718840415299603</c:v>
                </c:pt>
                <c:pt idx="218606">
                  <c:v>52.7189279891561</c:v>
                </c:pt>
                <c:pt idx="218607">
                  <c:v>52.719015562732203</c:v>
                </c:pt>
                <c:pt idx="218608">
                  <c:v>52.719103136028103</c:v>
                </c:pt>
                <c:pt idx="218609">
                  <c:v>52.719190709043602</c:v>
                </c:pt>
                <c:pt idx="218610">
                  <c:v>52.719278281778898</c:v>
                </c:pt>
                <c:pt idx="218611">
                  <c:v>52.7193658542338</c:v>
                </c:pt>
                <c:pt idx="218612">
                  <c:v>52.7194534264084</c:v>
                </c:pt>
                <c:pt idx="218613">
                  <c:v>52.719540998302698</c:v>
                </c:pt>
                <c:pt idx="218614">
                  <c:v>52.719628569916701</c:v>
                </c:pt>
                <c:pt idx="218615">
                  <c:v>52.719716141250302</c:v>
                </c:pt>
                <c:pt idx="218616">
                  <c:v>52.719803712303701</c:v>
                </c:pt>
                <c:pt idx="218617">
                  <c:v>52.719891283076798</c:v>
                </c:pt>
                <c:pt idx="218618">
                  <c:v>52.719978853569501</c:v>
                </c:pt>
                <c:pt idx="218619">
                  <c:v>52.720066423782001</c:v>
                </c:pt>
                <c:pt idx="218620">
                  <c:v>52.720153993714099</c:v>
                </c:pt>
                <c:pt idx="218621">
                  <c:v>52.720241563366002</c:v>
                </c:pt>
                <c:pt idx="218622">
                  <c:v>52.720329132737497</c:v>
                </c:pt>
                <c:pt idx="218623">
                  <c:v>52.720416701828697</c:v>
                </c:pt>
                <c:pt idx="218624">
                  <c:v>52.720504270639701</c:v>
                </c:pt>
                <c:pt idx="218625">
                  <c:v>52.720591839170297</c:v>
                </c:pt>
                <c:pt idx="218626">
                  <c:v>52.720679407420597</c:v>
                </c:pt>
                <c:pt idx="218627">
                  <c:v>52.720766975390703</c:v>
                </c:pt>
                <c:pt idx="218628">
                  <c:v>52.720854543080399</c:v>
                </c:pt>
                <c:pt idx="218629">
                  <c:v>52.720942110489901</c:v>
                </c:pt>
                <c:pt idx="218630">
                  <c:v>52.721029677619001</c:v>
                </c:pt>
                <c:pt idx="218631">
                  <c:v>52.721117244467898</c:v>
                </c:pt>
                <c:pt idx="218632">
                  <c:v>52.721204811036401</c:v>
                </c:pt>
                <c:pt idx="218633">
                  <c:v>52.721292377324701</c:v>
                </c:pt>
                <c:pt idx="218634">
                  <c:v>52.7213799433327</c:v>
                </c:pt>
                <c:pt idx="218635">
                  <c:v>52.721467509060403</c:v>
                </c:pt>
                <c:pt idx="218636">
                  <c:v>52.721555074507798</c:v>
                </c:pt>
                <c:pt idx="218637">
                  <c:v>52.721642639674897</c:v>
                </c:pt>
                <c:pt idx="218638">
                  <c:v>52.721730204561702</c:v>
                </c:pt>
                <c:pt idx="218639">
                  <c:v>52.721817769168197</c:v>
                </c:pt>
                <c:pt idx="218640">
                  <c:v>52.721905333494497</c:v>
                </c:pt>
                <c:pt idx="218641">
                  <c:v>52.721992897540403</c:v>
                </c:pt>
                <c:pt idx="218642">
                  <c:v>52.722080461306099</c:v>
                </c:pt>
                <c:pt idx="218643">
                  <c:v>52.7221680247915</c:v>
                </c:pt>
                <c:pt idx="218644">
                  <c:v>52.7222555879966</c:v>
                </c:pt>
                <c:pt idx="218645">
                  <c:v>52.722343150921397</c:v>
                </c:pt>
                <c:pt idx="218646">
                  <c:v>52.722430713565998</c:v>
                </c:pt>
                <c:pt idx="218647">
                  <c:v>52.722518275930199</c:v>
                </c:pt>
                <c:pt idx="218648">
                  <c:v>52.722605838014204</c:v>
                </c:pt>
                <c:pt idx="218649">
                  <c:v>52.722693399817899</c:v>
                </c:pt>
                <c:pt idx="218650">
                  <c:v>52.7227809613413</c:v>
                </c:pt>
                <c:pt idx="218651">
                  <c:v>52.722868522584498</c:v>
                </c:pt>
                <c:pt idx="218652">
                  <c:v>52.722956083547402</c:v>
                </c:pt>
                <c:pt idx="218653">
                  <c:v>52.723043644230003</c:v>
                </c:pt>
                <c:pt idx="218654">
                  <c:v>52.723131204632303</c:v>
                </c:pt>
                <c:pt idx="218655">
                  <c:v>52.7232187647544</c:v>
                </c:pt>
                <c:pt idx="218656">
                  <c:v>52.723306324596102</c:v>
                </c:pt>
                <c:pt idx="218657">
                  <c:v>52.723393884157602</c:v>
                </c:pt>
                <c:pt idx="218658">
                  <c:v>52.723481443438899</c:v>
                </c:pt>
                <c:pt idx="218659">
                  <c:v>52.723569002439902</c:v>
                </c:pt>
                <c:pt idx="218660">
                  <c:v>52.723656561160603</c:v>
                </c:pt>
                <c:pt idx="218661">
                  <c:v>52.723744119601001</c:v>
                </c:pt>
                <c:pt idx="218662">
                  <c:v>52.723831677761197</c:v>
                </c:pt>
                <c:pt idx="218663">
                  <c:v>52.723919235641098</c:v>
                </c:pt>
                <c:pt idx="218664">
                  <c:v>52.724006793240697</c:v>
                </c:pt>
                <c:pt idx="218665">
                  <c:v>52.724094350560101</c:v>
                </c:pt>
                <c:pt idx="218666">
                  <c:v>52.724181907599203</c:v>
                </c:pt>
                <c:pt idx="218667">
                  <c:v>52.724269464358002</c:v>
                </c:pt>
                <c:pt idx="218668">
                  <c:v>52.724357020836599</c:v>
                </c:pt>
                <c:pt idx="218669">
                  <c:v>52.724444577034902</c:v>
                </c:pt>
                <c:pt idx="218670">
                  <c:v>52.724532132953001</c:v>
                </c:pt>
                <c:pt idx="218671">
                  <c:v>52.724619688590799</c:v>
                </c:pt>
                <c:pt idx="218672">
                  <c:v>52.724707243948401</c:v>
                </c:pt>
                <c:pt idx="218673">
                  <c:v>52.724794799025702</c:v>
                </c:pt>
                <c:pt idx="218674">
                  <c:v>52.7248823538227</c:v>
                </c:pt>
                <c:pt idx="218675">
                  <c:v>52.724969908339503</c:v>
                </c:pt>
                <c:pt idx="218676">
                  <c:v>52.725057462575997</c:v>
                </c:pt>
                <c:pt idx="218677">
                  <c:v>52.725145016532302</c:v>
                </c:pt>
                <c:pt idx="218678">
                  <c:v>52.725232570208298</c:v>
                </c:pt>
                <c:pt idx="218679">
                  <c:v>52.725320123604099</c:v>
                </c:pt>
                <c:pt idx="218680">
                  <c:v>52.725407676719598</c:v>
                </c:pt>
                <c:pt idx="218681">
                  <c:v>52.725495229554902</c:v>
                </c:pt>
                <c:pt idx="218682">
                  <c:v>52.725582782109903</c:v>
                </c:pt>
                <c:pt idx="218683">
                  <c:v>52.725670334384702</c:v>
                </c:pt>
                <c:pt idx="218684">
                  <c:v>52.725757886379199</c:v>
                </c:pt>
                <c:pt idx="218685">
                  <c:v>52.725845438093501</c:v>
                </c:pt>
                <c:pt idx="218686">
                  <c:v>52.7259329895275</c:v>
                </c:pt>
                <c:pt idx="218687">
                  <c:v>52.726020540681297</c:v>
                </c:pt>
                <c:pt idx="218688">
                  <c:v>52.726108091554799</c:v>
                </c:pt>
                <c:pt idx="218689">
                  <c:v>52.726195642148099</c:v>
                </c:pt>
                <c:pt idx="218690">
                  <c:v>52.726283192461203</c:v>
                </c:pt>
                <c:pt idx="218691">
                  <c:v>52.726370742493998</c:v>
                </c:pt>
                <c:pt idx="218692">
                  <c:v>52.726458292246598</c:v>
                </c:pt>
                <c:pt idx="218693">
                  <c:v>52.726545841718902</c:v>
                </c:pt>
                <c:pt idx="218694">
                  <c:v>52.726633390911097</c:v>
                </c:pt>
                <c:pt idx="218695">
                  <c:v>52.726720939822897</c:v>
                </c:pt>
                <c:pt idx="218696">
                  <c:v>52.726808488454601</c:v>
                </c:pt>
                <c:pt idx="218697">
                  <c:v>52.726896036805996</c:v>
                </c:pt>
                <c:pt idx="218698">
                  <c:v>52.726983584877097</c:v>
                </c:pt>
                <c:pt idx="218699">
                  <c:v>52.727071132668001</c:v>
                </c:pt>
                <c:pt idx="218700">
                  <c:v>52.727158680178697</c:v>
                </c:pt>
                <c:pt idx="218701">
                  <c:v>52.727246227409204</c:v>
                </c:pt>
                <c:pt idx="218702">
                  <c:v>52.727333774359401</c:v>
                </c:pt>
                <c:pt idx="218703">
                  <c:v>52.727421321029396</c:v>
                </c:pt>
                <c:pt idx="218704">
                  <c:v>52.727508867419203</c:v>
                </c:pt>
                <c:pt idx="218705">
                  <c:v>52.727596413528701</c:v>
                </c:pt>
                <c:pt idx="218706">
                  <c:v>52.727683959358103</c:v>
                </c:pt>
                <c:pt idx="218707">
                  <c:v>52.727771504907203</c:v>
                </c:pt>
                <c:pt idx="218708">
                  <c:v>52.727859050176001</c:v>
                </c:pt>
                <c:pt idx="218709">
                  <c:v>52.727946595164703</c:v>
                </c:pt>
                <c:pt idx="218710">
                  <c:v>52.728034139873103</c:v>
                </c:pt>
                <c:pt idx="218711">
                  <c:v>52.7281216843013</c:v>
                </c:pt>
                <c:pt idx="218712">
                  <c:v>52.728209228449302</c:v>
                </c:pt>
                <c:pt idx="218713">
                  <c:v>52.728296772317002</c:v>
                </c:pt>
                <c:pt idx="218714">
                  <c:v>52.728384315904499</c:v>
                </c:pt>
                <c:pt idx="218715">
                  <c:v>52.728471859211801</c:v>
                </c:pt>
                <c:pt idx="218716">
                  <c:v>52.728559402238901</c:v>
                </c:pt>
                <c:pt idx="218717">
                  <c:v>52.728646944985798</c:v>
                </c:pt>
                <c:pt idx="218718">
                  <c:v>52.728734487452499</c:v>
                </c:pt>
                <c:pt idx="218719">
                  <c:v>52.728822029638899</c:v>
                </c:pt>
                <c:pt idx="218720">
                  <c:v>52.728909571545202</c:v>
                </c:pt>
                <c:pt idx="218721">
                  <c:v>52.728997113171197</c:v>
                </c:pt>
                <c:pt idx="218722">
                  <c:v>52.729084654517003</c:v>
                </c:pt>
                <c:pt idx="218723">
                  <c:v>52.729172195582599</c:v>
                </c:pt>
                <c:pt idx="218724">
                  <c:v>52.729259736368</c:v>
                </c:pt>
                <c:pt idx="218725">
                  <c:v>52.729347276873099</c:v>
                </c:pt>
                <c:pt idx="218726">
                  <c:v>52.729434817098102</c:v>
                </c:pt>
                <c:pt idx="218727">
                  <c:v>52.729522357042804</c:v>
                </c:pt>
                <c:pt idx="218728">
                  <c:v>52.729609896707402</c:v>
                </c:pt>
                <c:pt idx="218729">
                  <c:v>52.729697436091698</c:v>
                </c:pt>
                <c:pt idx="218730">
                  <c:v>52.729784975195798</c:v>
                </c:pt>
                <c:pt idx="218731">
                  <c:v>52.729872514019803</c:v>
                </c:pt>
                <c:pt idx="218732">
                  <c:v>52.729960052563499</c:v>
                </c:pt>
                <c:pt idx="218733">
                  <c:v>52.730047590826999</c:v>
                </c:pt>
                <c:pt idx="218734">
                  <c:v>52.730135128810304</c:v>
                </c:pt>
                <c:pt idx="218735">
                  <c:v>52.730222666513498</c:v>
                </c:pt>
                <c:pt idx="218736">
                  <c:v>52.730310203936398</c:v>
                </c:pt>
                <c:pt idx="218737">
                  <c:v>52.730397741079102</c:v>
                </c:pt>
                <c:pt idx="218738">
                  <c:v>52.730485277941597</c:v>
                </c:pt>
                <c:pt idx="218739">
                  <c:v>52.730572814523903</c:v>
                </c:pt>
                <c:pt idx="218740">
                  <c:v>52.730660350826</c:v>
                </c:pt>
                <c:pt idx="218741">
                  <c:v>52.730747886848</c:v>
                </c:pt>
                <c:pt idx="218742">
                  <c:v>52.730835422589699</c:v>
                </c:pt>
                <c:pt idx="218743">
                  <c:v>52.730922958051202</c:v>
                </c:pt>
                <c:pt idx="218744">
                  <c:v>52.731010493232603</c:v>
                </c:pt>
                <c:pt idx="218745">
                  <c:v>52.731098028133701</c:v>
                </c:pt>
                <c:pt idx="218746">
                  <c:v>52.731185562754703</c:v>
                </c:pt>
                <c:pt idx="218747">
                  <c:v>52.731273097095503</c:v>
                </c:pt>
                <c:pt idx="218748">
                  <c:v>52.7313606311561</c:v>
                </c:pt>
                <c:pt idx="218749">
                  <c:v>52.731448164936502</c:v>
                </c:pt>
                <c:pt idx="218750">
                  <c:v>52.731535698436701</c:v>
                </c:pt>
                <c:pt idx="218751">
                  <c:v>52.731623231656698</c:v>
                </c:pt>
                <c:pt idx="218752">
                  <c:v>52.7317107645965</c:v>
                </c:pt>
                <c:pt idx="218753">
                  <c:v>52.731798297256198</c:v>
                </c:pt>
                <c:pt idx="218754">
                  <c:v>52.731885829635601</c:v>
                </c:pt>
                <c:pt idx="218755">
                  <c:v>52.731973361734902</c:v>
                </c:pt>
                <c:pt idx="218756">
                  <c:v>52.732060893553999</c:v>
                </c:pt>
                <c:pt idx="218757">
                  <c:v>52.732148425092902</c:v>
                </c:pt>
                <c:pt idx="218758">
                  <c:v>52.732235956351602</c:v>
                </c:pt>
                <c:pt idx="218759">
                  <c:v>52.732323487330198</c:v>
                </c:pt>
                <c:pt idx="218760">
                  <c:v>52.7324110180286</c:v>
                </c:pt>
                <c:pt idx="218761">
                  <c:v>52.732498548446799</c:v>
                </c:pt>
                <c:pt idx="218762">
                  <c:v>52.732586078584802</c:v>
                </c:pt>
                <c:pt idx="218763">
                  <c:v>52.732673608442603</c:v>
                </c:pt>
                <c:pt idx="218764">
                  <c:v>52.732761138020301</c:v>
                </c:pt>
                <c:pt idx="218765">
                  <c:v>52.732848667317803</c:v>
                </c:pt>
                <c:pt idx="218766">
                  <c:v>52.732936196335103</c:v>
                </c:pt>
                <c:pt idx="218767">
                  <c:v>52.7330237250723</c:v>
                </c:pt>
                <c:pt idx="218768">
                  <c:v>52.733111253529202</c:v>
                </c:pt>
                <c:pt idx="218769">
                  <c:v>52.733198781706101</c:v>
                </c:pt>
                <c:pt idx="218770">
                  <c:v>52.733286309602697</c:v>
                </c:pt>
                <c:pt idx="218771">
                  <c:v>52.733373837219197</c:v>
                </c:pt>
                <c:pt idx="218772">
                  <c:v>52.733461364555502</c:v>
                </c:pt>
                <c:pt idx="218773">
                  <c:v>52.733548891611598</c:v>
                </c:pt>
                <c:pt idx="218774">
                  <c:v>52.733636418387597</c:v>
                </c:pt>
                <c:pt idx="218775">
                  <c:v>52.733723944883401</c:v>
                </c:pt>
                <c:pt idx="218776">
                  <c:v>52.733811471099003</c:v>
                </c:pt>
                <c:pt idx="218777">
                  <c:v>52.733898997034501</c:v>
                </c:pt>
                <c:pt idx="218778">
                  <c:v>52.733986522689797</c:v>
                </c:pt>
                <c:pt idx="218779">
                  <c:v>52.734074048064898</c:v>
                </c:pt>
                <c:pt idx="218780">
                  <c:v>52.734161573159902</c:v>
                </c:pt>
                <c:pt idx="218781">
                  <c:v>52.734249097974697</c:v>
                </c:pt>
                <c:pt idx="218782">
                  <c:v>52.734336622509403</c:v>
                </c:pt>
                <c:pt idx="218783">
                  <c:v>52.734424146763899</c:v>
                </c:pt>
                <c:pt idx="218784">
                  <c:v>52.7345116707383</c:v>
                </c:pt>
                <c:pt idx="218785">
                  <c:v>52.734599194432498</c:v>
                </c:pt>
                <c:pt idx="218786">
                  <c:v>52.7346867178465</c:v>
                </c:pt>
                <c:pt idx="218787">
                  <c:v>52.7347742409804</c:v>
                </c:pt>
                <c:pt idx="218788">
                  <c:v>52.734861763834097</c:v>
                </c:pt>
                <c:pt idx="218789">
                  <c:v>52.734949286407698</c:v>
                </c:pt>
                <c:pt idx="218790">
                  <c:v>52.735036808701103</c:v>
                </c:pt>
                <c:pt idx="218791">
                  <c:v>52.735124330714399</c:v>
                </c:pt>
                <c:pt idx="218792">
                  <c:v>52.735211852447499</c:v>
                </c:pt>
                <c:pt idx="218793">
                  <c:v>52.735299373900503</c:v>
                </c:pt>
                <c:pt idx="218794">
                  <c:v>52.735386895073297</c:v>
                </c:pt>
                <c:pt idx="218795">
                  <c:v>52.735474415966003</c:v>
                </c:pt>
                <c:pt idx="218796">
                  <c:v>52.735561936578598</c:v>
                </c:pt>
                <c:pt idx="218797">
                  <c:v>52.735649456910899</c:v>
                </c:pt>
                <c:pt idx="218798">
                  <c:v>52.735736976963203</c:v>
                </c:pt>
                <c:pt idx="218799">
                  <c:v>52.735824496735297</c:v>
                </c:pt>
                <c:pt idx="218800">
                  <c:v>52.735912016227203</c:v>
                </c:pt>
                <c:pt idx="218801">
                  <c:v>52.735999535439099</c:v>
                </c:pt>
                <c:pt idx="218802">
                  <c:v>52.736087054370699</c:v>
                </c:pt>
                <c:pt idx="218803">
                  <c:v>52.736174573022303</c:v>
                </c:pt>
                <c:pt idx="218804">
                  <c:v>52.736262091393698</c:v>
                </c:pt>
                <c:pt idx="218805">
                  <c:v>52.736349609484897</c:v>
                </c:pt>
                <c:pt idx="218806">
                  <c:v>52.736437127296</c:v>
                </c:pt>
                <c:pt idx="218807">
                  <c:v>52.736524644827</c:v>
                </c:pt>
                <c:pt idx="218808">
                  <c:v>52.736612162077897</c:v>
                </c:pt>
                <c:pt idx="218809">
                  <c:v>52.736699679048598</c:v>
                </c:pt>
                <c:pt idx="218810">
                  <c:v>52.736787195739097</c:v>
                </c:pt>
                <c:pt idx="218811">
                  <c:v>52.7368747121496</c:v>
                </c:pt>
                <c:pt idx="218812">
                  <c:v>52.7369622282799</c:v>
                </c:pt>
                <c:pt idx="218813">
                  <c:v>52.737049744130097</c:v>
                </c:pt>
                <c:pt idx="218814">
                  <c:v>52.737137259700098</c:v>
                </c:pt>
                <c:pt idx="218815">
                  <c:v>52.737224774989997</c:v>
                </c:pt>
                <c:pt idx="218816">
                  <c:v>52.737312289999799</c:v>
                </c:pt>
                <c:pt idx="218817">
                  <c:v>52.737399804729499</c:v>
                </c:pt>
                <c:pt idx="218818">
                  <c:v>52.737487319179003</c:v>
                </c:pt>
                <c:pt idx="218819">
                  <c:v>52.737574833348397</c:v>
                </c:pt>
                <c:pt idx="218820">
                  <c:v>52.737662347237702</c:v>
                </c:pt>
                <c:pt idx="218821">
                  <c:v>52.737749860846897</c:v>
                </c:pt>
                <c:pt idx="218822">
                  <c:v>52.737837374175903</c:v>
                </c:pt>
                <c:pt idx="218823">
                  <c:v>52.7379248872248</c:v>
                </c:pt>
                <c:pt idx="218824">
                  <c:v>52.7380123999936</c:v>
                </c:pt>
                <c:pt idx="218825">
                  <c:v>52.738099912482298</c:v>
                </c:pt>
                <c:pt idx="218826">
                  <c:v>52.738187424690899</c:v>
                </c:pt>
                <c:pt idx="218827">
                  <c:v>52.738274936619298</c:v>
                </c:pt>
                <c:pt idx="218828">
                  <c:v>52.738362448267601</c:v>
                </c:pt>
                <c:pt idx="218829">
                  <c:v>52.738449959635801</c:v>
                </c:pt>
                <c:pt idx="218830">
                  <c:v>52.738537470723898</c:v>
                </c:pt>
                <c:pt idx="218831">
                  <c:v>52.738624981531899</c:v>
                </c:pt>
                <c:pt idx="218832">
                  <c:v>52.738712492059697</c:v>
                </c:pt>
                <c:pt idx="218833">
                  <c:v>52.738800002307499</c:v>
                </c:pt>
                <c:pt idx="218834">
                  <c:v>52.738887512275099</c:v>
                </c:pt>
                <c:pt idx="218835">
                  <c:v>52.738975021962602</c:v>
                </c:pt>
                <c:pt idx="218836">
                  <c:v>52.739062531370003</c:v>
                </c:pt>
                <c:pt idx="218837">
                  <c:v>52.7391500404973</c:v>
                </c:pt>
                <c:pt idx="218838">
                  <c:v>52.739237549344502</c:v>
                </c:pt>
                <c:pt idx="218839">
                  <c:v>52.7393250579116</c:v>
                </c:pt>
                <c:pt idx="218840">
                  <c:v>52.739412566198503</c:v>
                </c:pt>
                <c:pt idx="218841">
                  <c:v>52.739500074205402</c:v>
                </c:pt>
                <c:pt idx="218842">
                  <c:v>52.739587581932199</c:v>
                </c:pt>
                <c:pt idx="218843">
                  <c:v>52.7396750893788</c:v>
                </c:pt>
                <c:pt idx="218844">
                  <c:v>52.739762596545397</c:v>
                </c:pt>
                <c:pt idx="218845">
                  <c:v>52.739850103431799</c:v>
                </c:pt>
                <c:pt idx="218846">
                  <c:v>52.739937610038197</c:v>
                </c:pt>
                <c:pt idx="218847">
                  <c:v>52.7400251163644</c:v>
                </c:pt>
                <c:pt idx="218848">
                  <c:v>52.740112622410599</c:v>
                </c:pt>
                <c:pt idx="218849">
                  <c:v>52.740200128176603</c:v>
                </c:pt>
                <c:pt idx="218850">
                  <c:v>52.740287633662597</c:v>
                </c:pt>
                <c:pt idx="218851">
                  <c:v>52.740375138868401</c:v>
                </c:pt>
                <c:pt idx="218852">
                  <c:v>52.740462643794203</c:v>
                </c:pt>
                <c:pt idx="218853">
                  <c:v>52.740550148439901</c:v>
                </c:pt>
                <c:pt idx="218854">
                  <c:v>52.740637652805397</c:v>
                </c:pt>
                <c:pt idx="218855">
                  <c:v>52.740725156890903</c:v>
                </c:pt>
                <c:pt idx="218856">
                  <c:v>52.740812660696299</c:v>
                </c:pt>
                <c:pt idx="218857">
                  <c:v>52.7409001642216</c:v>
                </c:pt>
                <c:pt idx="218858">
                  <c:v>52.740987667466797</c:v>
                </c:pt>
                <c:pt idx="218859">
                  <c:v>52.741075170431898</c:v>
                </c:pt>
                <c:pt idx="218860">
                  <c:v>52.741162673116897</c:v>
                </c:pt>
                <c:pt idx="218861">
                  <c:v>52.741250175521799</c:v>
                </c:pt>
                <c:pt idx="218862">
                  <c:v>52.741337677646698</c:v>
                </c:pt>
                <c:pt idx="218863">
                  <c:v>52.741425179491401</c:v>
                </c:pt>
                <c:pt idx="218864">
                  <c:v>52.741512681056101</c:v>
                </c:pt>
                <c:pt idx="218865">
                  <c:v>52.741600182340697</c:v>
                </c:pt>
                <c:pt idx="218866">
                  <c:v>52.741687683345198</c:v>
                </c:pt>
                <c:pt idx="218867">
                  <c:v>52.741775184069603</c:v>
                </c:pt>
                <c:pt idx="218868">
                  <c:v>52.741862684513897</c:v>
                </c:pt>
                <c:pt idx="218869">
                  <c:v>52.741950184678203</c:v>
                </c:pt>
                <c:pt idx="218870">
                  <c:v>52.742037684562398</c:v>
                </c:pt>
                <c:pt idx="218871">
                  <c:v>52.742125184166397</c:v>
                </c:pt>
                <c:pt idx="218872">
                  <c:v>52.7422126834905</c:v>
                </c:pt>
                <c:pt idx="218873">
                  <c:v>52.7423001825344</c:v>
                </c:pt>
                <c:pt idx="218874">
                  <c:v>52.742387681298297</c:v>
                </c:pt>
                <c:pt idx="218875">
                  <c:v>52.742475179782097</c:v>
                </c:pt>
                <c:pt idx="218876">
                  <c:v>52.742562677985802</c:v>
                </c:pt>
                <c:pt idx="218877">
                  <c:v>52.742650175909397</c:v>
                </c:pt>
                <c:pt idx="218878">
                  <c:v>52.742737673553002</c:v>
                </c:pt>
                <c:pt idx="218879">
                  <c:v>52.742825170916497</c:v>
                </c:pt>
                <c:pt idx="218880">
                  <c:v>52.742912667999903</c:v>
                </c:pt>
                <c:pt idx="218881">
                  <c:v>52.743000164803199</c:v>
                </c:pt>
                <c:pt idx="218882">
                  <c:v>52.743087661326499</c:v>
                </c:pt>
                <c:pt idx="218883">
                  <c:v>52.743175157569702</c:v>
                </c:pt>
                <c:pt idx="218884">
                  <c:v>52.743262653532902</c:v>
                </c:pt>
                <c:pt idx="218885">
                  <c:v>52.743350149215999</c:v>
                </c:pt>
                <c:pt idx="218886">
                  <c:v>52.743437644619</c:v>
                </c:pt>
                <c:pt idx="218887">
                  <c:v>52.743525139741898</c:v>
                </c:pt>
                <c:pt idx="218888">
                  <c:v>52.7436126345848</c:v>
                </c:pt>
                <c:pt idx="218889">
                  <c:v>52.743700129147598</c:v>
                </c:pt>
                <c:pt idx="218890">
                  <c:v>52.7437876234304</c:v>
                </c:pt>
                <c:pt idx="218891">
                  <c:v>52.743875117433099</c:v>
                </c:pt>
                <c:pt idx="218892">
                  <c:v>52.743962611155702</c:v>
                </c:pt>
                <c:pt idx="218893">
                  <c:v>52.744050104598301</c:v>
                </c:pt>
                <c:pt idx="218894">
                  <c:v>52.744137597760798</c:v>
                </c:pt>
                <c:pt idx="218895">
                  <c:v>52.744225090643297</c:v>
                </c:pt>
                <c:pt idx="218896">
                  <c:v>52.744312583245701</c:v>
                </c:pt>
                <c:pt idx="218897">
                  <c:v>52.744400075568002</c:v>
                </c:pt>
                <c:pt idx="218898">
                  <c:v>52.7444875676103</c:v>
                </c:pt>
                <c:pt idx="218899">
                  <c:v>52.7445750593726</c:v>
                </c:pt>
                <c:pt idx="218900">
                  <c:v>52.744662550854699</c:v>
                </c:pt>
                <c:pt idx="218901">
                  <c:v>52.7447500420569</c:v>
                </c:pt>
                <c:pt idx="218902">
                  <c:v>52.744837532978998</c:v>
                </c:pt>
                <c:pt idx="218903">
                  <c:v>52.744925023621001</c:v>
                </c:pt>
                <c:pt idx="218904">
                  <c:v>52.745012513982999</c:v>
                </c:pt>
                <c:pt idx="218905">
                  <c:v>52.745100004064902</c:v>
                </c:pt>
                <c:pt idx="218906">
                  <c:v>52.745187493866801</c:v>
                </c:pt>
                <c:pt idx="218907">
                  <c:v>52.745274983388597</c:v>
                </c:pt>
                <c:pt idx="218908">
                  <c:v>52.745362472630397</c:v>
                </c:pt>
                <c:pt idx="218909">
                  <c:v>52.7454499615922</c:v>
                </c:pt>
                <c:pt idx="218910">
                  <c:v>52.745537450273901</c:v>
                </c:pt>
                <c:pt idx="218911">
                  <c:v>52.745624938675498</c:v>
                </c:pt>
                <c:pt idx="218912">
                  <c:v>52.745712426797098</c:v>
                </c:pt>
                <c:pt idx="218913">
                  <c:v>52.745799914638702</c:v>
                </c:pt>
                <c:pt idx="218914">
                  <c:v>52.745887402200196</c:v>
                </c:pt>
                <c:pt idx="218915">
                  <c:v>52.745974889481701</c:v>
                </c:pt>
                <c:pt idx="218916">
                  <c:v>52.746062376483202</c:v>
                </c:pt>
                <c:pt idx="218917">
                  <c:v>52.7461498632046</c:v>
                </c:pt>
                <c:pt idx="218918">
                  <c:v>52.746237349646002</c:v>
                </c:pt>
                <c:pt idx="218919">
                  <c:v>52.7463248358073</c:v>
                </c:pt>
                <c:pt idx="218920">
                  <c:v>52.746412321688602</c:v>
                </c:pt>
                <c:pt idx="218921">
                  <c:v>52.746499807289901</c:v>
                </c:pt>
                <c:pt idx="218922">
                  <c:v>52.746587292611103</c:v>
                </c:pt>
                <c:pt idx="218923">
                  <c:v>52.746674777652302</c:v>
                </c:pt>
                <c:pt idx="218924">
                  <c:v>52.746762262413498</c:v>
                </c:pt>
                <c:pt idx="218925">
                  <c:v>52.746849746894704</c:v>
                </c:pt>
                <c:pt idx="218926">
                  <c:v>52.746937231095799</c:v>
                </c:pt>
                <c:pt idx="218927">
                  <c:v>52.747024715016899</c:v>
                </c:pt>
                <c:pt idx="218928">
                  <c:v>52.747112198657902</c:v>
                </c:pt>
                <c:pt idx="218929">
                  <c:v>52.747199682018902</c:v>
                </c:pt>
                <c:pt idx="218930">
                  <c:v>52.747287165099898</c:v>
                </c:pt>
                <c:pt idx="218931">
                  <c:v>52.747374647900898</c:v>
                </c:pt>
                <c:pt idx="218932">
                  <c:v>52.747462130421901</c:v>
                </c:pt>
                <c:pt idx="218933">
                  <c:v>52.747549612662802</c:v>
                </c:pt>
                <c:pt idx="218934">
                  <c:v>52.747637094623698</c:v>
                </c:pt>
                <c:pt idx="218935">
                  <c:v>52.747724576304599</c:v>
                </c:pt>
                <c:pt idx="218936">
                  <c:v>52.747812057705403</c:v>
                </c:pt>
                <c:pt idx="218937">
                  <c:v>52.747899538826303</c:v>
                </c:pt>
                <c:pt idx="218938">
                  <c:v>52.7479870196671</c:v>
                </c:pt>
                <c:pt idx="218939">
                  <c:v>52.748074500227901</c:v>
                </c:pt>
                <c:pt idx="218940">
                  <c:v>52.748161980508698</c:v>
                </c:pt>
                <c:pt idx="218941">
                  <c:v>52.748249460509498</c:v>
                </c:pt>
                <c:pt idx="218942">
                  <c:v>52.748336940230203</c:v>
                </c:pt>
                <c:pt idx="218943">
                  <c:v>52.748424419670997</c:v>
                </c:pt>
                <c:pt idx="218944">
                  <c:v>52.748511898831701</c:v>
                </c:pt>
                <c:pt idx="218945">
                  <c:v>52.748599377712402</c:v>
                </c:pt>
                <c:pt idx="218946">
                  <c:v>52.7486868563131</c:v>
                </c:pt>
                <c:pt idx="218947">
                  <c:v>52.748774334633801</c:v>
                </c:pt>
                <c:pt idx="218948">
                  <c:v>52.748861812674498</c:v>
                </c:pt>
                <c:pt idx="218949">
                  <c:v>52.748949290435199</c:v>
                </c:pt>
                <c:pt idx="218950">
                  <c:v>52.749036767915797</c:v>
                </c:pt>
                <c:pt idx="218951">
                  <c:v>52.749124245116498</c:v>
                </c:pt>
                <c:pt idx="218952">
                  <c:v>52.749211722037103</c:v>
                </c:pt>
                <c:pt idx="218953">
                  <c:v>52.749299198677797</c:v>
                </c:pt>
                <c:pt idx="218954">
                  <c:v>52.749386675038402</c:v>
                </c:pt>
                <c:pt idx="218955">
                  <c:v>52.749474151119003</c:v>
                </c:pt>
                <c:pt idx="218956">
                  <c:v>52.749561626919601</c:v>
                </c:pt>
                <c:pt idx="218957">
                  <c:v>52.749649102440301</c:v>
                </c:pt>
                <c:pt idx="218958">
                  <c:v>52.749736577680899</c:v>
                </c:pt>
                <c:pt idx="218959">
                  <c:v>52.7498240526415</c:v>
                </c:pt>
                <c:pt idx="218960">
                  <c:v>52.749911527322197</c:v>
                </c:pt>
                <c:pt idx="218961">
                  <c:v>52.749999001722799</c:v>
                </c:pt>
                <c:pt idx="218962">
                  <c:v>52.750086475843403</c:v>
                </c:pt>
                <c:pt idx="218963">
                  <c:v>52.750173949683997</c:v>
                </c:pt>
                <c:pt idx="218964">
                  <c:v>52.750261423244702</c:v>
                </c:pt>
                <c:pt idx="218965">
                  <c:v>52.750348896525303</c:v>
                </c:pt>
                <c:pt idx="218966">
                  <c:v>52.750436369526</c:v>
                </c:pt>
                <c:pt idx="218967">
                  <c:v>52.750523842246601</c:v>
                </c:pt>
                <c:pt idx="218968">
                  <c:v>52.750611314687298</c:v>
                </c:pt>
                <c:pt idx="218969">
                  <c:v>52.750698786847899</c:v>
                </c:pt>
                <c:pt idx="218970">
                  <c:v>52.750786258728603</c:v>
                </c:pt>
                <c:pt idx="218971">
                  <c:v>52.750873730329303</c:v>
                </c:pt>
                <c:pt idx="218972">
                  <c:v>52.75096120165</c:v>
                </c:pt>
                <c:pt idx="218973">
                  <c:v>52.7510486726907</c:v>
                </c:pt>
                <c:pt idx="218974">
                  <c:v>52.751136143451497</c:v>
                </c:pt>
                <c:pt idx="218975">
                  <c:v>52.751223613932197</c:v>
                </c:pt>
                <c:pt idx="218976">
                  <c:v>52.751311084132901</c:v>
                </c:pt>
                <c:pt idx="218977">
                  <c:v>52.751398554053701</c:v>
                </c:pt>
                <c:pt idx="218978">
                  <c:v>52.751486023694497</c:v>
                </c:pt>
                <c:pt idx="218979">
                  <c:v>52.751573493055297</c:v>
                </c:pt>
                <c:pt idx="218980">
                  <c:v>52.7516609621361</c:v>
                </c:pt>
                <c:pt idx="218981">
                  <c:v>52.751748430936999</c:v>
                </c:pt>
                <c:pt idx="218982">
                  <c:v>52.751835899457802</c:v>
                </c:pt>
                <c:pt idx="218983">
                  <c:v>52.751923367698701</c:v>
                </c:pt>
                <c:pt idx="218984">
                  <c:v>52.752010835659597</c:v>
                </c:pt>
                <c:pt idx="218985">
                  <c:v>52.752098303340503</c:v>
                </c:pt>
                <c:pt idx="218986">
                  <c:v>52.752185770741498</c:v>
                </c:pt>
                <c:pt idx="218987">
                  <c:v>52.752273237862497</c:v>
                </c:pt>
                <c:pt idx="218988">
                  <c:v>52.752360704703499</c:v>
                </c:pt>
                <c:pt idx="218989">
                  <c:v>52.752448171264497</c:v>
                </c:pt>
                <c:pt idx="218990">
                  <c:v>52.752535637545598</c:v>
                </c:pt>
                <c:pt idx="218991">
                  <c:v>52.752623103546597</c:v>
                </c:pt>
                <c:pt idx="218992">
                  <c:v>52.752710569267798</c:v>
                </c:pt>
                <c:pt idx="218993">
                  <c:v>52.752798034708903</c:v>
                </c:pt>
                <c:pt idx="218994">
                  <c:v>52.752885499870096</c:v>
                </c:pt>
                <c:pt idx="218995">
                  <c:v>52.752972964751301</c:v>
                </c:pt>
                <c:pt idx="218996">
                  <c:v>52.753060429352502</c:v>
                </c:pt>
                <c:pt idx="218997">
                  <c:v>52.753147893673798</c:v>
                </c:pt>
                <c:pt idx="218998">
                  <c:v>52.753235357715099</c:v>
                </c:pt>
                <c:pt idx="218999">
                  <c:v>52.753322821476402</c:v>
                </c:pt>
                <c:pt idx="219000">
                  <c:v>52.753410284957802</c:v>
                </c:pt>
                <c:pt idx="219001">
                  <c:v>52.753497748159198</c:v>
                </c:pt>
                <c:pt idx="219002">
                  <c:v>52.753585211080697</c:v>
                </c:pt>
                <c:pt idx="219003">
                  <c:v>52.7536726737222</c:v>
                </c:pt>
                <c:pt idx="219004">
                  <c:v>52.753760136083699</c:v>
                </c:pt>
                <c:pt idx="219005">
                  <c:v>52.753847598165301</c:v>
                </c:pt>
                <c:pt idx="219006">
                  <c:v>52.753935059966899</c:v>
                </c:pt>
                <c:pt idx="219007">
                  <c:v>52.754022521488501</c:v>
                </c:pt>
                <c:pt idx="219008">
                  <c:v>52.754109982730299</c:v>
                </c:pt>
                <c:pt idx="219009">
                  <c:v>52.754197443692</c:v>
                </c:pt>
                <c:pt idx="219010">
                  <c:v>52.754284904373797</c:v>
                </c:pt>
                <c:pt idx="219011">
                  <c:v>52.754372364775598</c:v>
                </c:pt>
                <c:pt idx="219012">
                  <c:v>52.754459824897502</c:v>
                </c:pt>
                <c:pt idx="219013">
                  <c:v>52.754547284739402</c:v>
                </c:pt>
                <c:pt idx="219014">
                  <c:v>52.754634744301399</c:v>
                </c:pt>
                <c:pt idx="219015">
                  <c:v>52.754722203583398</c:v>
                </c:pt>
                <c:pt idx="219016">
                  <c:v>52.754809662585501</c:v>
                </c:pt>
                <c:pt idx="219017">
                  <c:v>52.7548971213077</c:v>
                </c:pt>
                <c:pt idx="219018">
                  <c:v>52.754984579749802</c:v>
                </c:pt>
                <c:pt idx="219019">
                  <c:v>52.7550720379121</c:v>
                </c:pt>
                <c:pt idx="219020">
                  <c:v>52.755159495794402</c:v>
                </c:pt>
                <c:pt idx="219021">
                  <c:v>52.7552469533967</c:v>
                </c:pt>
                <c:pt idx="219022">
                  <c:v>52.755334410719101</c:v>
                </c:pt>
                <c:pt idx="219023">
                  <c:v>52.755421867761598</c:v>
                </c:pt>
                <c:pt idx="219024">
                  <c:v>52.755509324524098</c:v>
                </c:pt>
                <c:pt idx="219025">
                  <c:v>52.755596781006702</c:v>
                </c:pt>
                <c:pt idx="219026">
                  <c:v>52.755684237209302</c:v>
                </c:pt>
                <c:pt idx="219027">
                  <c:v>52.755771693131997</c:v>
                </c:pt>
                <c:pt idx="219028">
                  <c:v>52.755859148774803</c:v>
                </c:pt>
                <c:pt idx="219029">
                  <c:v>52.755946604137598</c:v>
                </c:pt>
                <c:pt idx="219030">
                  <c:v>52.756034059220497</c:v>
                </c:pt>
                <c:pt idx="219031">
                  <c:v>52.756121514023398</c:v>
                </c:pt>
                <c:pt idx="219032">
                  <c:v>52.756208968546403</c:v>
                </c:pt>
                <c:pt idx="219033">
                  <c:v>52.756296422789497</c:v>
                </c:pt>
                <c:pt idx="219034">
                  <c:v>52.7563838767527</c:v>
                </c:pt>
                <c:pt idx="219035">
                  <c:v>52.7564713304359</c:v>
                </c:pt>
                <c:pt idx="219036">
                  <c:v>52.756558783839203</c:v>
                </c:pt>
                <c:pt idx="219037">
                  <c:v>52.756646236962503</c:v>
                </c:pt>
                <c:pt idx="219038">
                  <c:v>52.756733689805898</c:v>
                </c:pt>
                <c:pt idx="219039">
                  <c:v>52.756821142369397</c:v>
                </c:pt>
                <c:pt idx="219040">
                  <c:v>52.756908594652998</c:v>
                </c:pt>
                <c:pt idx="219041">
                  <c:v>52.756996046656603</c:v>
                </c:pt>
                <c:pt idx="219042">
                  <c:v>52.757083498380297</c:v>
                </c:pt>
                <c:pt idx="219043">
                  <c:v>52.757170949824101</c:v>
                </c:pt>
                <c:pt idx="219044">
                  <c:v>52.757258400988</c:v>
                </c:pt>
                <c:pt idx="219045">
                  <c:v>52.757345851871897</c:v>
                </c:pt>
                <c:pt idx="219046">
                  <c:v>52.757433302475903</c:v>
                </c:pt>
                <c:pt idx="219047">
                  <c:v>52.757520752799998</c:v>
                </c:pt>
                <c:pt idx="219048">
                  <c:v>52.757608202844203</c:v>
                </c:pt>
                <c:pt idx="219049">
                  <c:v>52.757695652608497</c:v>
                </c:pt>
                <c:pt idx="219050">
                  <c:v>52.757783102092802</c:v>
                </c:pt>
                <c:pt idx="219051">
                  <c:v>52.757870551297202</c:v>
                </c:pt>
                <c:pt idx="219052">
                  <c:v>52.757958000221699</c:v>
                </c:pt>
                <c:pt idx="219053">
                  <c:v>52.758045448866298</c:v>
                </c:pt>
                <c:pt idx="219054">
                  <c:v>52.758132897231</c:v>
                </c:pt>
                <c:pt idx="219055">
                  <c:v>52.758220345315699</c:v>
                </c:pt>
                <c:pt idx="219056">
                  <c:v>52.758307793120501</c:v>
                </c:pt>
                <c:pt idx="219057">
                  <c:v>52.758395240645498</c:v>
                </c:pt>
                <c:pt idx="219058">
                  <c:v>52.758482687890499</c:v>
                </c:pt>
                <c:pt idx="219059">
                  <c:v>52.758570134855603</c:v>
                </c:pt>
                <c:pt idx="219060">
                  <c:v>52.758657581540803</c:v>
                </c:pt>
                <c:pt idx="219061">
                  <c:v>52.758745027946098</c:v>
                </c:pt>
                <c:pt idx="219062">
                  <c:v>52.758832474071497</c:v>
                </c:pt>
                <c:pt idx="219063">
                  <c:v>52.758919919916899</c:v>
                </c:pt>
                <c:pt idx="219064">
                  <c:v>52.759007365482503</c:v>
                </c:pt>
                <c:pt idx="219065">
                  <c:v>52.759094810768097</c:v>
                </c:pt>
                <c:pt idx="219066">
                  <c:v>52.759182255773901</c:v>
                </c:pt>
                <c:pt idx="219067">
                  <c:v>52.7592697004998</c:v>
                </c:pt>
                <c:pt idx="219068">
                  <c:v>52.759357144945703</c:v>
                </c:pt>
                <c:pt idx="219069">
                  <c:v>52.759444589111801</c:v>
                </c:pt>
                <c:pt idx="219070">
                  <c:v>52.759532032997903</c:v>
                </c:pt>
                <c:pt idx="219071">
                  <c:v>52.759619476604101</c:v>
                </c:pt>
                <c:pt idx="219072">
                  <c:v>52.759706919930501</c:v>
                </c:pt>
                <c:pt idx="219073">
                  <c:v>52.759794362976898</c:v>
                </c:pt>
                <c:pt idx="219074">
                  <c:v>52.759881805743497</c:v>
                </c:pt>
                <c:pt idx="219075">
                  <c:v>52.759969248230099</c:v>
                </c:pt>
                <c:pt idx="219076">
                  <c:v>52.760056690436897</c:v>
                </c:pt>
                <c:pt idx="219077">
                  <c:v>52.760144132363799</c:v>
                </c:pt>
                <c:pt idx="219078">
                  <c:v>52.760231574010703</c:v>
                </c:pt>
                <c:pt idx="219079">
                  <c:v>52.760319015377803</c:v>
                </c:pt>
                <c:pt idx="219080">
                  <c:v>52.760406456464999</c:v>
                </c:pt>
                <c:pt idx="219081">
                  <c:v>52.760493897272298</c:v>
                </c:pt>
                <c:pt idx="219082">
                  <c:v>52.760581337799699</c:v>
                </c:pt>
                <c:pt idx="219083">
                  <c:v>52.760668778047197</c:v>
                </c:pt>
                <c:pt idx="219084">
                  <c:v>52.760756218014798</c:v>
                </c:pt>
                <c:pt idx="219085">
                  <c:v>52.760843657702601</c:v>
                </c:pt>
                <c:pt idx="219086">
                  <c:v>52.760931097110401</c:v>
                </c:pt>
                <c:pt idx="219087">
                  <c:v>52.761018536238403</c:v>
                </c:pt>
                <c:pt idx="219088">
                  <c:v>52.761105975086501</c:v>
                </c:pt>
                <c:pt idx="219089">
                  <c:v>52.761193413654603</c:v>
                </c:pt>
                <c:pt idx="219090">
                  <c:v>52.761280851942999</c:v>
                </c:pt>
                <c:pt idx="219091">
                  <c:v>52.761368289951399</c:v>
                </c:pt>
                <c:pt idx="219092">
                  <c:v>52.761455727679902</c:v>
                </c:pt>
                <c:pt idx="219093">
                  <c:v>52.7615431651286</c:v>
                </c:pt>
                <c:pt idx="219094">
                  <c:v>52.761630602297402</c:v>
                </c:pt>
                <c:pt idx="219095">
                  <c:v>52.761718039186299</c:v>
                </c:pt>
                <c:pt idx="219096">
                  <c:v>52.761805475795398</c:v>
                </c:pt>
                <c:pt idx="219097">
                  <c:v>52.761892912124502</c:v>
                </c:pt>
                <c:pt idx="219098">
                  <c:v>52.7619803481738</c:v>
                </c:pt>
                <c:pt idx="219099">
                  <c:v>52.762067783943202</c:v>
                </c:pt>
                <c:pt idx="219100">
                  <c:v>52.762155219432699</c:v>
                </c:pt>
                <c:pt idx="219101">
                  <c:v>52.762242654642399</c:v>
                </c:pt>
                <c:pt idx="219102">
                  <c:v>52.762330089572202</c:v>
                </c:pt>
                <c:pt idx="219103">
                  <c:v>52.762417524222101</c:v>
                </c:pt>
                <c:pt idx="219104">
                  <c:v>52.762504958592103</c:v>
                </c:pt>
                <c:pt idx="219105">
                  <c:v>52.762592392682301</c:v>
                </c:pt>
                <c:pt idx="219106">
                  <c:v>52.762679826492601</c:v>
                </c:pt>
                <c:pt idx="219107">
                  <c:v>52.762767260023097</c:v>
                </c:pt>
                <c:pt idx="219108">
                  <c:v>52.762854693273603</c:v>
                </c:pt>
                <c:pt idx="219109">
                  <c:v>52.762942126244297</c:v>
                </c:pt>
                <c:pt idx="219110">
                  <c:v>52.763029558935202</c:v>
                </c:pt>
                <c:pt idx="219111">
                  <c:v>52.763116991346102</c:v>
                </c:pt>
                <c:pt idx="219112">
                  <c:v>52.763204423477298</c:v>
                </c:pt>
                <c:pt idx="219113">
                  <c:v>52.763291855328497</c:v>
                </c:pt>
                <c:pt idx="219114">
                  <c:v>52.763379286899898</c:v>
                </c:pt>
                <c:pt idx="219115">
                  <c:v>52.763466718191403</c:v>
                </c:pt>
                <c:pt idx="219116">
                  <c:v>52.763554149203102</c:v>
                </c:pt>
                <c:pt idx="219117">
                  <c:v>52.763641579934898</c:v>
                </c:pt>
                <c:pt idx="219118">
                  <c:v>52.763729010386903</c:v>
                </c:pt>
                <c:pt idx="219119">
                  <c:v>52.763816440558898</c:v>
                </c:pt>
                <c:pt idx="219120">
                  <c:v>52.763903870451202</c:v>
                </c:pt>
                <c:pt idx="219121">
                  <c:v>52.763991300063601</c:v>
                </c:pt>
                <c:pt idx="219122">
                  <c:v>52.764078729396097</c:v>
                </c:pt>
                <c:pt idx="219123">
                  <c:v>52.764166158448802</c:v>
                </c:pt>
                <c:pt idx="219124">
                  <c:v>52.764253587221603</c:v>
                </c:pt>
                <c:pt idx="219125">
                  <c:v>52.764341015714599</c:v>
                </c:pt>
                <c:pt idx="219126">
                  <c:v>52.764428443927699</c:v>
                </c:pt>
                <c:pt idx="219127">
                  <c:v>52.764515871860901</c:v>
                </c:pt>
                <c:pt idx="219128">
                  <c:v>52.764603299514398</c:v>
                </c:pt>
                <c:pt idx="219129">
                  <c:v>52.764690726887899</c:v>
                </c:pt>
                <c:pt idx="219130">
                  <c:v>52.764778153981702</c:v>
                </c:pt>
                <c:pt idx="219131">
                  <c:v>52.764865580795501</c:v>
                </c:pt>
                <c:pt idx="219132">
                  <c:v>52.764953007329602</c:v>
                </c:pt>
                <c:pt idx="219133">
                  <c:v>52.765040433583799</c:v>
                </c:pt>
                <c:pt idx="219134">
                  <c:v>52.765127859558099</c:v>
                </c:pt>
                <c:pt idx="219135">
                  <c:v>52.765215285252602</c:v>
                </c:pt>
                <c:pt idx="219136">
                  <c:v>52.765302710667299</c:v>
                </c:pt>
                <c:pt idx="219137">
                  <c:v>52.7653901358021</c:v>
                </c:pt>
                <c:pt idx="219138">
                  <c:v>52.765477560657096</c:v>
                </c:pt>
                <c:pt idx="219139">
                  <c:v>52.765564985232203</c:v>
                </c:pt>
                <c:pt idx="219140">
                  <c:v>52.765652409527497</c:v>
                </c:pt>
                <c:pt idx="219141">
                  <c:v>52.765739833543002</c:v>
                </c:pt>
                <c:pt idx="219142">
                  <c:v>52.765827257278602</c:v>
                </c:pt>
                <c:pt idx="219143">
                  <c:v>52.765914680734397</c:v>
                </c:pt>
                <c:pt idx="219144">
                  <c:v>52.766002103910402</c:v>
                </c:pt>
                <c:pt idx="219145">
                  <c:v>52.766089526806503</c:v>
                </c:pt>
                <c:pt idx="219146">
                  <c:v>52.7661769494228</c:v>
                </c:pt>
                <c:pt idx="219147">
                  <c:v>52.766264371759199</c:v>
                </c:pt>
                <c:pt idx="219148">
                  <c:v>52.7663517938159</c:v>
                </c:pt>
                <c:pt idx="219149">
                  <c:v>52.766439215592698</c:v>
                </c:pt>
                <c:pt idx="219150">
                  <c:v>52.766526637089598</c:v>
                </c:pt>
                <c:pt idx="219151">
                  <c:v>52.7666140583068</c:v>
                </c:pt>
                <c:pt idx="219152">
                  <c:v>52.766701479244098</c:v>
                </c:pt>
                <c:pt idx="219153">
                  <c:v>52.766788899901599</c:v>
                </c:pt>
                <c:pt idx="219154">
                  <c:v>52.766876320279202</c:v>
                </c:pt>
                <c:pt idx="219155">
                  <c:v>52.766963740377101</c:v>
                </c:pt>
                <c:pt idx="219156">
                  <c:v>52.767051160195102</c:v>
                </c:pt>
                <c:pt idx="219157">
                  <c:v>52.767138579733299</c:v>
                </c:pt>
                <c:pt idx="219158">
                  <c:v>52.767225998991599</c:v>
                </c:pt>
                <c:pt idx="219159">
                  <c:v>52.7673134179702</c:v>
                </c:pt>
                <c:pt idx="219160">
                  <c:v>52.767400836668898</c:v>
                </c:pt>
                <c:pt idx="219161">
                  <c:v>52.767488255087798</c:v>
                </c:pt>
                <c:pt idx="219162">
                  <c:v>52.767575673226901</c:v>
                </c:pt>
                <c:pt idx="219163">
                  <c:v>52.767663091086199</c:v>
                </c:pt>
                <c:pt idx="219164">
                  <c:v>52.7677505086656</c:v>
                </c:pt>
                <c:pt idx="219165">
                  <c:v>52.767837925965303</c:v>
                </c:pt>
                <c:pt idx="219166">
                  <c:v>52.767925342985102</c:v>
                </c:pt>
                <c:pt idx="219167">
                  <c:v>52.768012759725103</c:v>
                </c:pt>
                <c:pt idx="219168">
                  <c:v>52.7681001761853</c:v>
                </c:pt>
                <c:pt idx="219169">
                  <c:v>52.768187592365699</c:v>
                </c:pt>
                <c:pt idx="219170">
                  <c:v>52.768275008266201</c:v>
                </c:pt>
                <c:pt idx="219171">
                  <c:v>52.768362423886998</c:v>
                </c:pt>
                <c:pt idx="219172">
                  <c:v>52.768449839227898</c:v>
                </c:pt>
                <c:pt idx="219173">
                  <c:v>52.7685372542891</c:v>
                </c:pt>
                <c:pt idx="219174">
                  <c:v>52.768624669070398</c:v>
                </c:pt>
                <c:pt idx="219175">
                  <c:v>52.768712083571899</c:v>
                </c:pt>
                <c:pt idx="219176">
                  <c:v>52.768799497793701</c:v>
                </c:pt>
                <c:pt idx="219177">
                  <c:v>52.768886911735599</c:v>
                </c:pt>
                <c:pt idx="219178">
                  <c:v>52.7689743253977</c:v>
                </c:pt>
                <c:pt idx="219179">
                  <c:v>52.769061738780003</c:v>
                </c:pt>
                <c:pt idx="219180">
                  <c:v>52.769149151882502</c:v>
                </c:pt>
                <c:pt idx="219181">
                  <c:v>52.769236564705203</c:v>
                </c:pt>
                <c:pt idx="219182">
                  <c:v>52.769323977248099</c:v>
                </c:pt>
                <c:pt idx="219183">
                  <c:v>52.769411389511198</c:v>
                </c:pt>
                <c:pt idx="219184">
                  <c:v>52.7694988014945</c:v>
                </c:pt>
                <c:pt idx="219185">
                  <c:v>52.769586213197996</c:v>
                </c:pt>
                <c:pt idx="219186">
                  <c:v>52.769673624621703</c:v>
                </c:pt>
                <c:pt idx="219187">
                  <c:v>52.769761035765697</c:v>
                </c:pt>
                <c:pt idx="219188">
                  <c:v>52.769848446629801</c:v>
                </c:pt>
                <c:pt idx="219189">
                  <c:v>52.769935857214101</c:v>
                </c:pt>
                <c:pt idx="219190">
                  <c:v>52.770023267518603</c:v>
                </c:pt>
                <c:pt idx="219191">
                  <c:v>52.7701106775434</c:v>
                </c:pt>
                <c:pt idx="219192">
                  <c:v>52.7701980872883</c:v>
                </c:pt>
                <c:pt idx="219193">
                  <c:v>52.770285496753502</c:v>
                </c:pt>
                <c:pt idx="219194">
                  <c:v>52.7703729059388</c:v>
                </c:pt>
                <c:pt idx="219195">
                  <c:v>52.770460314844399</c:v>
                </c:pt>
                <c:pt idx="219196">
                  <c:v>52.770547723470202</c:v>
                </c:pt>
                <c:pt idx="219197">
                  <c:v>52.770635131816199</c:v>
                </c:pt>
                <c:pt idx="219198">
                  <c:v>52.770722539882399</c:v>
                </c:pt>
                <c:pt idx="219199">
                  <c:v>52.770809947668802</c:v>
                </c:pt>
                <c:pt idx="219200">
                  <c:v>52.770897355175499</c:v>
                </c:pt>
                <c:pt idx="219201">
                  <c:v>52.7709847624023</c:v>
                </c:pt>
                <c:pt idx="219202">
                  <c:v>52.771072169349402</c:v>
                </c:pt>
                <c:pt idx="219203">
                  <c:v>52.7711595760167</c:v>
                </c:pt>
                <c:pt idx="219204">
                  <c:v>52.7712469824042</c:v>
                </c:pt>
                <c:pt idx="219205">
                  <c:v>52.771334388512003</c:v>
                </c:pt>
                <c:pt idx="219206">
                  <c:v>52.771421794339901</c:v>
                </c:pt>
                <c:pt idx="219207">
                  <c:v>52.771509199888101</c:v>
                </c:pt>
                <c:pt idx="219208">
                  <c:v>52.771596605156503</c:v>
                </c:pt>
                <c:pt idx="219209">
                  <c:v>52.771684010145101</c:v>
                </c:pt>
                <c:pt idx="219210">
                  <c:v>52.771771414854001</c:v>
                </c:pt>
                <c:pt idx="219211">
                  <c:v>52.771858819283104</c:v>
                </c:pt>
                <c:pt idx="219212">
                  <c:v>52.771946223432401</c:v>
                </c:pt>
                <c:pt idx="219213">
                  <c:v>52.772033627301902</c:v>
                </c:pt>
                <c:pt idx="219214">
                  <c:v>52.772121030891597</c:v>
                </c:pt>
                <c:pt idx="219215">
                  <c:v>52.772208434201602</c:v>
                </c:pt>
                <c:pt idx="219216">
                  <c:v>52.772295837231802</c:v>
                </c:pt>
                <c:pt idx="219217">
                  <c:v>52.772383239982297</c:v>
                </c:pt>
                <c:pt idx="219218">
                  <c:v>52.772470642452902</c:v>
                </c:pt>
                <c:pt idx="219219">
                  <c:v>52.772558044643901</c:v>
                </c:pt>
                <c:pt idx="219220">
                  <c:v>52.772645446555003</c:v>
                </c:pt>
                <c:pt idx="219221">
                  <c:v>52.772732848186401</c:v>
                </c:pt>
                <c:pt idx="219222">
                  <c:v>52.772820249538</c:v>
                </c:pt>
                <c:pt idx="219223">
                  <c:v>52.772907650609802</c:v>
                </c:pt>
                <c:pt idx="219224">
                  <c:v>52.7729950514019</c:v>
                </c:pt>
                <c:pt idx="219225">
                  <c:v>52.773082451914199</c:v>
                </c:pt>
                <c:pt idx="219226">
                  <c:v>52.7731698521468</c:v>
                </c:pt>
                <c:pt idx="219227">
                  <c:v>52.773257252099597</c:v>
                </c:pt>
                <c:pt idx="219228">
                  <c:v>52.773344651772597</c:v>
                </c:pt>
                <c:pt idx="219229">
                  <c:v>52.773432051165898</c:v>
                </c:pt>
                <c:pt idx="219230">
                  <c:v>52.773519450279402</c:v>
                </c:pt>
                <c:pt idx="219231">
                  <c:v>52.7736068491132</c:v>
                </c:pt>
                <c:pt idx="219232">
                  <c:v>52.773694247667201</c:v>
                </c:pt>
                <c:pt idx="219233">
                  <c:v>52.773781645941497</c:v>
                </c:pt>
                <c:pt idx="219234">
                  <c:v>52.773869043936003</c:v>
                </c:pt>
                <c:pt idx="219235">
                  <c:v>52.773956441650697</c:v>
                </c:pt>
                <c:pt idx="219236">
                  <c:v>52.774043839085699</c:v>
                </c:pt>
                <c:pt idx="219237">
                  <c:v>52.774131236240997</c:v>
                </c:pt>
                <c:pt idx="219238">
                  <c:v>52.774218633116497</c:v>
                </c:pt>
                <c:pt idx="219239">
                  <c:v>52.7743060297122</c:v>
                </c:pt>
                <c:pt idx="219240">
                  <c:v>52.774393426028197</c:v>
                </c:pt>
                <c:pt idx="219241">
                  <c:v>52.774480822064497</c:v>
                </c:pt>
                <c:pt idx="219242">
                  <c:v>52.774568217820999</c:v>
                </c:pt>
                <c:pt idx="219243">
                  <c:v>52.774655613297703</c:v>
                </c:pt>
                <c:pt idx="219244">
                  <c:v>52.774743008494703</c:v>
                </c:pt>
                <c:pt idx="219245">
                  <c:v>52.774830403411997</c:v>
                </c:pt>
                <c:pt idx="219246">
                  <c:v>52.774917798049501</c:v>
                </c:pt>
                <c:pt idx="219247">
                  <c:v>52.775005192407299</c:v>
                </c:pt>
                <c:pt idx="219248">
                  <c:v>52.7750925864854</c:v>
                </c:pt>
                <c:pt idx="219249">
                  <c:v>52.775179980283703</c:v>
                </c:pt>
                <c:pt idx="219250">
                  <c:v>52.775267373802201</c:v>
                </c:pt>
                <c:pt idx="219251">
                  <c:v>52.775354767041001</c:v>
                </c:pt>
                <c:pt idx="219252">
                  <c:v>52.775442160000097</c:v>
                </c:pt>
                <c:pt idx="219253">
                  <c:v>52.775529552679501</c:v>
                </c:pt>
                <c:pt idx="219254">
                  <c:v>52.775616945079101</c:v>
                </c:pt>
                <c:pt idx="219255">
                  <c:v>52.775704337198903</c:v>
                </c:pt>
                <c:pt idx="219256">
                  <c:v>52.775791729039099</c:v>
                </c:pt>
                <c:pt idx="219257">
                  <c:v>52.775879120599498</c:v>
                </c:pt>
                <c:pt idx="219258">
                  <c:v>52.775966511880199</c:v>
                </c:pt>
                <c:pt idx="219259">
                  <c:v>52.776053902881102</c:v>
                </c:pt>
                <c:pt idx="219260">
                  <c:v>52.776141293602301</c:v>
                </c:pt>
                <c:pt idx="219261">
                  <c:v>52.776228684043801</c:v>
                </c:pt>
                <c:pt idx="219262">
                  <c:v>52.776316074205504</c:v>
                </c:pt>
                <c:pt idx="219263">
                  <c:v>52.776403464087601</c:v>
                </c:pt>
                <c:pt idx="219264">
                  <c:v>52.7764908536899</c:v>
                </c:pt>
                <c:pt idx="219265">
                  <c:v>52.776578243012402</c:v>
                </c:pt>
                <c:pt idx="219266">
                  <c:v>52.776665632055298</c:v>
                </c:pt>
                <c:pt idx="219267">
                  <c:v>52.776753020818397</c:v>
                </c:pt>
                <c:pt idx="219268">
                  <c:v>52.776840409301798</c:v>
                </c:pt>
                <c:pt idx="219269">
                  <c:v>52.7769277975055</c:v>
                </c:pt>
                <c:pt idx="219270">
                  <c:v>52.777015185429399</c:v>
                </c:pt>
                <c:pt idx="219271">
                  <c:v>52.777102573073698</c:v>
                </c:pt>
                <c:pt idx="219272">
                  <c:v>52.7771899604382</c:v>
                </c:pt>
                <c:pt idx="219273">
                  <c:v>52.777277347522997</c:v>
                </c:pt>
                <c:pt idx="219274">
                  <c:v>52.777364734328003</c:v>
                </c:pt>
                <c:pt idx="219275">
                  <c:v>52.777452120853397</c:v>
                </c:pt>
                <c:pt idx="219276">
                  <c:v>52.777539507099</c:v>
                </c:pt>
                <c:pt idx="219277">
                  <c:v>52.777626893064998</c:v>
                </c:pt>
                <c:pt idx="219278">
                  <c:v>52.777714278751198</c:v>
                </c:pt>
                <c:pt idx="219279">
                  <c:v>52.7778016641577</c:v>
                </c:pt>
                <c:pt idx="219280">
                  <c:v>52.777889049284397</c:v>
                </c:pt>
                <c:pt idx="219281">
                  <c:v>52.777976434131503</c:v>
                </c:pt>
                <c:pt idx="219282">
                  <c:v>52.778063818698897</c:v>
                </c:pt>
                <c:pt idx="219283">
                  <c:v>52.7781512029865</c:v>
                </c:pt>
                <c:pt idx="219284">
                  <c:v>52.778238586994497</c:v>
                </c:pt>
                <c:pt idx="219285">
                  <c:v>52.778325970722697</c:v>
                </c:pt>
                <c:pt idx="219286">
                  <c:v>52.7784133541712</c:v>
                </c:pt>
                <c:pt idx="219287">
                  <c:v>52.778500737340003</c:v>
                </c:pt>
                <c:pt idx="219288">
                  <c:v>52.778588120229202</c:v>
                </c:pt>
                <c:pt idx="219289">
                  <c:v>52.778675502838603</c:v>
                </c:pt>
                <c:pt idx="219290">
                  <c:v>52.778762885168298</c:v>
                </c:pt>
                <c:pt idx="219291">
                  <c:v>52.778850267218303</c:v>
                </c:pt>
                <c:pt idx="219292">
                  <c:v>52.778937648988602</c:v>
                </c:pt>
                <c:pt idx="219293">
                  <c:v>52.779025030479197</c:v>
                </c:pt>
                <c:pt idx="219294">
                  <c:v>52.7791124116901</c:v>
                </c:pt>
                <c:pt idx="219295">
                  <c:v>52.779199792621299</c:v>
                </c:pt>
                <c:pt idx="219296">
                  <c:v>52.779287173272799</c:v>
                </c:pt>
                <c:pt idx="219297">
                  <c:v>52.779374553644601</c:v>
                </c:pt>
                <c:pt idx="219298">
                  <c:v>52.779461933736698</c:v>
                </c:pt>
                <c:pt idx="219299">
                  <c:v>52.779549313549097</c:v>
                </c:pt>
                <c:pt idx="219300">
                  <c:v>52.779636693081798</c:v>
                </c:pt>
                <c:pt idx="219301">
                  <c:v>52.779724072334801</c:v>
                </c:pt>
                <c:pt idx="219302">
                  <c:v>52.779811451308099</c:v>
                </c:pt>
                <c:pt idx="219303">
                  <c:v>52.779898830001798</c:v>
                </c:pt>
                <c:pt idx="219304">
                  <c:v>52.7799862084157</c:v>
                </c:pt>
                <c:pt idx="219305">
                  <c:v>52.780073586550003</c:v>
                </c:pt>
                <c:pt idx="219306">
                  <c:v>52.780160964404502</c:v>
                </c:pt>
                <c:pt idx="219307">
                  <c:v>52.780248341979402</c:v>
                </c:pt>
                <c:pt idx="219308">
                  <c:v>52.780335719274603</c:v>
                </c:pt>
                <c:pt idx="219309">
                  <c:v>52.7804230962901</c:v>
                </c:pt>
                <c:pt idx="219310">
                  <c:v>52.780510473025899</c:v>
                </c:pt>
                <c:pt idx="219311">
                  <c:v>52.780597849482</c:v>
                </c:pt>
                <c:pt idx="219312">
                  <c:v>52.780685225658502</c:v>
                </c:pt>
                <c:pt idx="219313">
                  <c:v>52.780772601555199</c:v>
                </c:pt>
                <c:pt idx="219314">
                  <c:v>52.780859977172298</c:v>
                </c:pt>
                <c:pt idx="219315">
                  <c:v>52.780947352509699</c:v>
                </c:pt>
                <c:pt idx="219316">
                  <c:v>52.781034727567402</c:v>
                </c:pt>
                <c:pt idx="219317">
                  <c:v>52.7811221023454</c:v>
                </c:pt>
                <c:pt idx="219318">
                  <c:v>52.781209476843799</c:v>
                </c:pt>
                <c:pt idx="219319">
                  <c:v>52.7812968510625</c:v>
                </c:pt>
                <c:pt idx="219320">
                  <c:v>52.781384225001503</c:v>
                </c:pt>
                <c:pt idx="219321">
                  <c:v>52.781471598660801</c:v>
                </c:pt>
                <c:pt idx="219322">
                  <c:v>52.781558972040401</c:v>
                </c:pt>
                <c:pt idx="219323">
                  <c:v>52.781646345140402</c:v>
                </c:pt>
                <c:pt idx="219324">
                  <c:v>52.781733717960698</c:v>
                </c:pt>
                <c:pt idx="219325">
                  <c:v>52.781821090501303</c:v>
                </c:pt>
                <c:pt idx="219326">
                  <c:v>52.781908462762303</c:v>
                </c:pt>
                <c:pt idx="219327">
                  <c:v>52.781995834743597</c:v>
                </c:pt>
                <c:pt idx="219328">
                  <c:v>52.782083206445201</c:v>
                </c:pt>
                <c:pt idx="219329">
                  <c:v>52.782170577867198</c:v>
                </c:pt>
                <c:pt idx="219330">
                  <c:v>52.782257949009399</c:v>
                </c:pt>
                <c:pt idx="219331">
                  <c:v>52.7823453198721</c:v>
                </c:pt>
                <c:pt idx="219332">
                  <c:v>52.782432690455003</c:v>
                </c:pt>
                <c:pt idx="219333">
                  <c:v>52.782520060758301</c:v>
                </c:pt>
                <c:pt idx="219334">
                  <c:v>52.782607430781901</c:v>
                </c:pt>
                <c:pt idx="219335">
                  <c:v>52.782694800525803</c:v>
                </c:pt>
                <c:pt idx="219336">
                  <c:v>52.782782169990099</c:v>
                </c:pt>
                <c:pt idx="219337">
                  <c:v>52.782869539174797</c:v>
                </c:pt>
                <c:pt idx="219338">
                  <c:v>52.782956908079697</c:v>
                </c:pt>
                <c:pt idx="219339">
                  <c:v>52.783044276704999</c:v>
                </c:pt>
                <c:pt idx="219340">
                  <c:v>52.783131645050702</c:v>
                </c:pt>
                <c:pt idx="219341">
                  <c:v>52.7832190131167</c:v>
                </c:pt>
                <c:pt idx="219342">
                  <c:v>52.783306380902999</c:v>
                </c:pt>
                <c:pt idx="219343">
                  <c:v>52.783393748409701</c:v>
                </c:pt>
                <c:pt idx="219344">
                  <c:v>52.783481115636697</c:v>
                </c:pt>
                <c:pt idx="219345">
                  <c:v>52.783568482584101</c:v>
                </c:pt>
                <c:pt idx="219346">
                  <c:v>52.783655849251801</c:v>
                </c:pt>
                <c:pt idx="219347">
                  <c:v>52.783743215639802</c:v>
                </c:pt>
                <c:pt idx="219348">
                  <c:v>52.783830581748198</c:v>
                </c:pt>
                <c:pt idx="219349">
                  <c:v>52.783917947577002</c:v>
                </c:pt>
                <c:pt idx="219350">
                  <c:v>52.784005313126102</c:v>
                </c:pt>
                <c:pt idx="219351">
                  <c:v>52.784092678395503</c:v>
                </c:pt>
                <c:pt idx="219352">
                  <c:v>52.784180043385398</c:v>
                </c:pt>
                <c:pt idx="219353">
                  <c:v>52.784267408095502</c:v>
                </c:pt>
                <c:pt idx="219354">
                  <c:v>52.784354772526001</c:v>
                </c:pt>
                <c:pt idx="219355">
                  <c:v>52.784442136676901</c:v>
                </c:pt>
                <c:pt idx="219356">
                  <c:v>52.784529500548103</c:v>
                </c:pt>
                <c:pt idx="219357">
                  <c:v>52.7846168641397</c:v>
                </c:pt>
                <c:pt idx="219358">
                  <c:v>52.784704227451599</c:v>
                </c:pt>
                <c:pt idx="219359">
                  <c:v>52.784791590483898</c:v>
                </c:pt>
                <c:pt idx="219360">
                  <c:v>52.7848789532366</c:v>
                </c:pt>
                <c:pt idx="219361">
                  <c:v>52.784966315709603</c:v>
                </c:pt>
                <c:pt idx="219362">
                  <c:v>52.785053677902901</c:v>
                </c:pt>
                <c:pt idx="219363">
                  <c:v>52.7851410398167</c:v>
                </c:pt>
                <c:pt idx="219364">
                  <c:v>52.785228401450802</c:v>
                </c:pt>
                <c:pt idx="219365">
                  <c:v>52.785315762805197</c:v>
                </c:pt>
                <c:pt idx="219366">
                  <c:v>52.785403123880101</c:v>
                </c:pt>
                <c:pt idx="219367">
                  <c:v>52.785490484675201</c:v>
                </c:pt>
                <c:pt idx="219368">
                  <c:v>52.785577845190801</c:v>
                </c:pt>
                <c:pt idx="219369">
                  <c:v>52.785665205426703</c:v>
                </c:pt>
                <c:pt idx="219370">
                  <c:v>52.785752565383</c:v>
                </c:pt>
                <c:pt idx="219371">
                  <c:v>52.785839925059697</c:v>
                </c:pt>
                <c:pt idx="219372">
                  <c:v>52.785927284456697</c:v>
                </c:pt>
                <c:pt idx="219373">
                  <c:v>52.786014643574099</c:v>
                </c:pt>
                <c:pt idx="219374">
                  <c:v>52.786102002411802</c:v>
                </c:pt>
                <c:pt idx="219375">
                  <c:v>52.786189360969999</c:v>
                </c:pt>
                <c:pt idx="219376">
                  <c:v>52.786276719248498</c:v>
                </c:pt>
                <c:pt idx="219377">
                  <c:v>52.786364077247399</c:v>
                </c:pt>
                <c:pt idx="219378">
                  <c:v>52.7864514349667</c:v>
                </c:pt>
                <c:pt idx="219379">
                  <c:v>52.786538792406297</c:v>
                </c:pt>
                <c:pt idx="219380">
                  <c:v>52.786626149566303</c:v>
                </c:pt>
                <c:pt idx="219381">
                  <c:v>52.786713506446702</c:v>
                </c:pt>
                <c:pt idx="219382">
                  <c:v>52.786800863047503</c:v>
                </c:pt>
                <c:pt idx="219383">
                  <c:v>52.786888219368599</c:v>
                </c:pt>
                <c:pt idx="219384">
                  <c:v>52.786975575410104</c:v>
                </c:pt>
                <c:pt idx="219385">
                  <c:v>52.787062931172102</c:v>
                </c:pt>
                <c:pt idx="219386">
                  <c:v>52.787150286654303</c:v>
                </c:pt>
                <c:pt idx="219387">
                  <c:v>52.787237641856997</c:v>
                </c:pt>
                <c:pt idx="219388">
                  <c:v>52.7873249967801</c:v>
                </c:pt>
                <c:pt idx="219389">
                  <c:v>52.787412351423498</c:v>
                </c:pt>
                <c:pt idx="219390">
                  <c:v>52.787499705787397</c:v>
                </c:pt>
                <c:pt idx="219391">
                  <c:v>52.787587059871598</c:v>
                </c:pt>
                <c:pt idx="219392">
                  <c:v>52.7876744136762</c:v>
                </c:pt>
                <c:pt idx="219393">
                  <c:v>52.787761767201197</c:v>
                </c:pt>
                <c:pt idx="219394">
                  <c:v>52.787849120446502</c:v>
                </c:pt>
                <c:pt idx="219395">
                  <c:v>52.787936473412302</c:v>
                </c:pt>
                <c:pt idx="219396">
                  <c:v>52.788023826098502</c:v>
                </c:pt>
                <c:pt idx="219397">
                  <c:v>52.788111178504998</c:v>
                </c:pt>
                <c:pt idx="219398">
                  <c:v>52.788198530632002</c:v>
                </c:pt>
                <c:pt idx="219399">
                  <c:v>52.7882858824793</c:v>
                </c:pt>
                <c:pt idx="219400">
                  <c:v>52.7883732340471</c:v>
                </c:pt>
                <c:pt idx="219401">
                  <c:v>52.788460585335201</c:v>
                </c:pt>
                <c:pt idx="219402">
                  <c:v>52.788547936343697</c:v>
                </c:pt>
                <c:pt idx="219403">
                  <c:v>52.788635287072601</c:v>
                </c:pt>
                <c:pt idx="219404">
                  <c:v>52.7887226375219</c:v>
                </c:pt>
                <c:pt idx="219405">
                  <c:v>52.7888099876917</c:v>
                </c:pt>
                <c:pt idx="219406">
                  <c:v>52.788897337581801</c:v>
                </c:pt>
                <c:pt idx="219407">
                  <c:v>52.788984687192297</c:v>
                </c:pt>
                <c:pt idx="219408">
                  <c:v>52.789072036523201</c:v>
                </c:pt>
                <c:pt idx="219409">
                  <c:v>52.7891593855746</c:v>
                </c:pt>
                <c:pt idx="219410">
                  <c:v>52.7892467343463</c:v>
                </c:pt>
                <c:pt idx="219411">
                  <c:v>52.789334082838401</c:v>
                </c:pt>
                <c:pt idx="219412">
                  <c:v>52.789421431050997</c:v>
                </c:pt>
                <c:pt idx="219413">
                  <c:v>52.789508778983901</c:v>
                </c:pt>
                <c:pt idx="219414">
                  <c:v>52.789596126637299</c:v>
                </c:pt>
                <c:pt idx="219415">
                  <c:v>52.789683474010999</c:v>
                </c:pt>
                <c:pt idx="219416">
                  <c:v>52.789770821105201</c:v>
                </c:pt>
                <c:pt idx="219417">
                  <c:v>52.789858167919803</c:v>
                </c:pt>
                <c:pt idx="219418">
                  <c:v>52.789945514454701</c:v>
                </c:pt>
                <c:pt idx="219419">
                  <c:v>52.790032860710099</c:v>
                </c:pt>
                <c:pt idx="219420">
                  <c:v>52.790120206685998</c:v>
                </c:pt>
                <c:pt idx="219421">
                  <c:v>52.790207552382199</c:v>
                </c:pt>
                <c:pt idx="219422">
                  <c:v>52.790294897798802</c:v>
                </c:pt>
                <c:pt idx="219423">
                  <c:v>52.790382242935898</c:v>
                </c:pt>
                <c:pt idx="219424">
                  <c:v>52.790469587793297</c:v>
                </c:pt>
                <c:pt idx="219425">
                  <c:v>52.790556932371203</c:v>
                </c:pt>
                <c:pt idx="219426">
                  <c:v>52.790644276669497</c:v>
                </c:pt>
                <c:pt idx="219427">
                  <c:v>52.790731620688298</c:v>
                </c:pt>
                <c:pt idx="219428">
                  <c:v>52.790818964427402</c:v>
                </c:pt>
                <c:pt idx="219429">
                  <c:v>52.790906307886999</c:v>
                </c:pt>
                <c:pt idx="219430">
                  <c:v>52.790993651066998</c:v>
                </c:pt>
                <c:pt idx="219431">
                  <c:v>52.791080993967398</c:v>
                </c:pt>
                <c:pt idx="219432">
                  <c:v>52.7911683365882</c:v>
                </c:pt>
                <c:pt idx="219433">
                  <c:v>52.791255678929502</c:v>
                </c:pt>
                <c:pt idx="219434">
                  <c:v>52.7913430209911</c:v>
                </c:pt>
                <c:pt idx="219435">
                  <c:v>52.791430362773198</c:v>
                </c:pt>
                <c:pt idx="219436">
                  <c:v>52.791517704275797</c:v>
                </c:pt>
                <c:pt idx="219437">
                  <c:v>52.791605045498699</c:v>
                </c:pt>
                <c:pt idx="219438">
                  <c:v>52.791692386442101</c:v>
                </c:pt>
                <c:pt idx="219439">
                  <c:v>52.791779727105897</c:v>
                </c:pt>
                <c:pt idx="219440">
                  <c:v>52.791867067490202</c:v>
                </c:pt>
                <c:pt idx="219441">
                  <c:v>52.791954407594901</c:v>
                </c:pt>
                <c:pt idx="219442">
                  <c:v>52.792041747420001</c:v>
                </c:pt>
                <c:pt idx="219443">
                  <c:v>52.792129086965502</c:v>
                </c:pt>
                <c:pt idx="219444">
                  <c:v>52.792216426231498</c:v>
                </c:pt>
                <c:pt idx="219445">
                  <c:v>52.792303765217902</c:v>
                </c:pt>
                <c:pt idx="219446">
                  <c:v>52.7923911039248</c:v>
                </c:pt>
                <c:pt idx="219447">
                  <c:v>52.792478442352099</c:v>
                </c:pt>
                <c:pt idx="219448">
                  <c:v>52.7925657804998</c:v>
                </c:pt>
                <c:pt idx="219449">
                  <c:v>52.792653118367902</c:v>
                </c:pt>
                <c:pt idx="219450">
                  <c:v>52.792740455956498</c:v>
                </c:pt>
                <c:pt idx="219451">
                  <c:v>52.792827793265602</c:v>
                </c:pt>
                <c:pt idx="219452">
                  <c:v>52.7929151302951</c:v>
                </c:pt>
                <c:pt idx="219453">
                  <c:v>52.793002467045</c:v>
                </c:pt>
                <c:pt idx="219454">
                  <c:v>52.7930898035154</c:v>
                </c:pt>
                <c:pt idx="219455">
                  <c:v>52.793177139706202</c:v>
                </c:pt>
                <c:pt idx="219456">
                  <c:v>52.793264475617399</c:v>
                </c:pt>
                <c:pt idx="219457">
                  <c:v>52.793351811249103</c:v>
                </c:pt>
                <c:pt idx="219458">
                  <c:v>52.793439146601301</c:v>
                </c:pt>
                <c:pt idx="219459">
                  <c:v>52.793526481673901</c:v>
                </c:pt>
                <c:pt idx="219460">
                  <c:v>52.793613816466902</c:v>
                </c:pt>
                <c:pt idx="219461">
                  <c:v>52.793701150980397</c:v>
                </c:pt>
                <c:pt idx="219462">
                  <c:v>52.7937884852143</c:v>
                </c:pt>
                <c:pt idx="219463">
                  <c:v>52.793875819168697</c:v>
                </c:pt>
                <c:pt idx="219464">
                  <c:v>52.793963152843602</c:v>
                </c:pt>
                <c:pt idx="219465">
                  <c:v>52.794050486238902</c:v>
                </c:pt>
                <c:pt idx="219466">
                  <c:v>52.794137819354603</c:v>
                </c:pt>
                <c:pt idx="219467">
                  <c:v>52.794225152190798</c:v>
                </c:pt>
                <c:pt idx="219468">
                  <c:v>52.7943124847475</c:v>
                </c:pt>
                <c:pt idx="219469">
                  <c:v>52.794399817024598</c:v>
                </c:pt>
                <c:pt idx="219470">
                  <c:v>52.794487149022203</c:v>
                </c:pt>
                <c:pt idx="219471">
                  <c:v>52.794574480740202</c:v>
                </c:pt>
                <c:pt idx="219472">
                  <c:v>52.794661812178703</c:v>
                </c:pt>
                <c:pt idx="219473">
                  <c:v>52.794749143337697</c:v>
                </c:pt>
                <c:pt idx="219474">
                  <c:v>52.794836474217099</c:v>
                </c:pt>
                <c:pt idx="219475">
                  <c:v>52.794923804816897</c:v>
                </c:pt>
                <c:pt idx="219476">
                  <c:v>52.795011135137301</c:v>
                </c:pt>
                <c:pt idx="219477">
                  <c:v>52.7950984651781</c:v>
                </c:pt>
                <c:pt idx="219478">
                  <c:v>52.7951857949393</c:v>
                </c:pt>
                <c:pt idx="219479">
                  <c:v>52.795273124421101</c:v>
                </c:pt>
                <c:pt idx="219480">
                  <c:v>52.795360453623303</c:v>
                </c:pt>
                <c:pt idx="219481">
                  <c:v>52.795447782545899</c:v>
                </c:pt>
                <c:pt idx="219482">
                  <c:v>52.795535111189103</c:v>
                </c:pt>
                <c:pt idx="219483">
                  <c:v>52.795622439552702</c:v>
                </c:pt>
                <c:pt idx="219484">
                  <c:v>52.795709767636701</c:v>
                </c:pt>
                <c:pt idx="219485">
                  <c:v>52.795797095441301</c:v>
                </c:pt>
                <c:pt idx="219486">
                  <c:v>52.795884422966303</c:v>
                </c:pt>
                <c:pt idx="219487">
                  <c:v>52.795971750211798</c:v>
                </c:pt>
                <c:pt idx="219488">
                  <c:v>52.796059077177702</c:v>
                </c:pt>
                <c:pt idx="219489">
                  <c:v>52.7961464038641</c:v>
                </c:pt>
                <c:pt idx="219490">
                  <c:v>52.796233730271098</c:v>
                </c:pt>
                <c:pt idx="219491">
                  <c:v>52.796321056398398</c:v>
                </c:pt>
                <c:pt idx="219492">
                  <c:v>52.796408382246298</c:v>
                </c:pt>
                <c:pt idx="219493">
                  <c:v>52.7964957078146</c:v>
                </c:pt>
                <c:pt idx="219494">
                  <c:v>52.796583033103403</c:v>
                </c:pt>
                <c:pt idx="219495">
                  <c:v>52.796670358112699</c:v>
                </c:pt>
                <c:pt idx="219496">
                  <c:v>52.796757682842497</c:v>
                </c:pt>
                <c:pt idx="219497">
                  <c:v>52.796845007292802</c:v>
                </c:pt>
                <c:pt idx="219498">
                  <c:v>52.796932331463502</c:v>
                </c:pt>
                <c:pt idx="219499">
                  <c:v>52.797019655354703</c:v>
                </c:pt>
                <c:pt idx="219500">
                  <c:v>52.797106978966397</c:v>
                </c:pt>
                <c:pt idx="219501">
                  <c:v>52.7971943022986</c:v>
                </c:pt>
                <c:pt idx="219502">
                  <c:v>52.797281625351303</c:v>
                </c:pt>
                <c:pt idx="219503">
                  <c:v>52.797368948124401</c:v>
                </c:pt>
                <c:pt idx="219504">
                  <c:v>52.797456270618099</c:v>
                </c:pt>
                <c:pt idx="219505">
                  <c:v>52.797543592832199</c:v>
                </c:pt>
                <c:pt idx="219506">
                  <c:v>52.797630914766899</c:v>
                </c:pt>
                <c:pt idx="219507">
                  <c:v>52.797718236422</c:v>
                </c:pt>
                <c:pt idx="219508">
                  <c:v>52.797805557797602</c:v>
                </c:pt>
                <c:pt idx="219509">
                  <c:v>52.797892878893698</c:v>
                </c:pt>
                <c:pt idx="219510">
                  <c:v>52.797980199710302</c:v>
                </c:pt>
                <c:pt idx="219511">
                  <c:v>52.7980675202474</c:v>
                </c:pt>
                <c:pt idx="219512">
                  <c:v>52.798154840504999</c:v>
                </c:pt>
                <c:pt idx="219513">
                  <c:v>52.798242160482999</c:v>
                </c:pt>
                <c:pt idx="219514">
                  <c:v>52.7983294801816</c:v>
                </c:pt>
                <c:pt idx="219515">
                  <c:v>52.798416799600702</c:v>
                </c:pt>
                <c:pt idx="219516">
                  <c:v>52.798504118740297</c:v>
                </c:pt>
                <c:pt idx="219517">
                  <c:v>52.798591437600301</c:v>
                </c:pt>
                <c:pt idx="219518">
                  <c:v>52.798678756180898</c:v>
                </c:pt>
                <c:pt idx="219519">
                  <c:v>52.798766074482003</c:v>
                </c:pt>
                <c:pt idx="219520">
                  <c:v>52.798853392503503</c:v>
                </c:pt>
                <c:pt idx="219521">
                  <c:v>52.798940710245603</c:v>
                </c:pt>
                <c:pt idx="219522">
                  <c:v>52.799028027708196</c:v>
                </c:pt>
                <c:pt idx="219523">
                  <c:v>52.799115344891298</c:v>
                </c:pt>
                <c:pt idx="219524">
                  <c:v>52.799202661794901</c:v>
                </c:pt>
                <c:pt idx="219525">
                  <c:v>52.799289978418997</c:v>
                </c:pt>
                <c:pt idx="219526">
                  <c:v>52.799377294763602</c:v>
                </c:pt>
                <c:pt idx="219527">
                  <c:v>52.7994646108287</c:v>
                </c:pt>
                <c:pt idx="219528">
                  <c:v>52.799551926614299</c:v>
                </c:pt>
                <c:pt idx="219529">
                  <c:v>52.799639242120399</c:v>
                </c:pt>
                <c:pt idx="219530">
                  <c:v>52.7997265573471</c:v>
                </c:pt>
                <c:pt idx="219531">
                  <c:v>52.799813872294202</c:v>
                </c:pt>
                <c:pt idx="219532">
                  <c:v>52.799901186961897</c:v>
                </c:pt>
                <c:pt idx="219533">
                  <c:v>52.7999885013501</c:v>
                </c:pt>
                <c:pt idx="219534">
                  <c:v>52.800075815458797</c:v>
                </c:pt>
                <c:pt idx="219535">
                  <c:v>52.800163129288002</c:v>
                </c:pt>
                <c:pt idx="219536">
                  <c:v>52.800250442837701</c:v>
                </c:pt>
                <c:pt idx="219537">
                  <c:v>52.800337756107901</c:v>
                </c:pt>
                <c:pt idx="219538">
                  <c:v>52.800425069098701</c:v>
                </c:pt>
                <c:pt idx="219539">
                  <c:v>52.800512381810002</c:v>
                </c:pt>
                <c:pt idx="219540">
                  <c:v>52.800599694241797</c:v>
                </c:pt>
                <c:pt idx="219541">
                  <c:v>52.800687006394099</c:v>
                </c:pt>
                <c:pt idx="219542">
                  <c:v>52.800774318266903</c:v>
                </c:pt>
                <c:pt idx="219543">
                  <c:v>52.8008616298603</c:v>
                </c:pt>
                <c:pt idx="219544">
                  <c:v>52.800948941174198</c:v>
                </c:pt>
                <c:pt idx="219545">
                  <c:v>52.801036252208597</c:v>
                </c:pt>
                <c:pt idx="219546">
                  <c:v>52.801123562963497</c:v>
                </c:pt>
                <c:pt idx="219547">
                  <c:v>52.801210873438997</c:v>
                </c:pt>
                <c:pt idx="219548">
                  <c:v>52.801298183634998</c:v>
                </c:pt>
                <c:pt idx="219549">
                  <c:v>52.8013854935515</c:v>
                </c:pt>
                <c:pt idx="219550">
                  <c:v>52.801472803188503</c:v>
                </c:pt>
                <c:pt idx="219551">
                  <c:v>52.801560112546099</c:v>
                </c:pt>
                <c:pt idx="219552">
                  <c:v>52.801647421624203</c:v>
                </c:pt>
                <c:pt idx="219553">
                  <c:v>52.801734730422901</c:v>
                </c:pt>
                <c:pt idx="219554">
                  <c:v>52.801822038941999</c:v>
                </c:pt>
                <c:pt idx="219555">
                  <c:v>52.801909347181699</c:v>
                </c:pt>
                <c:pt idx="219556">
                  <c:v>52.801996655141998</c:v>
                </c:pt>
                <c:pt idx="219557">
                  <c:v>52.802083962822799</c:v>
                </c:pt>
                <c:pt idx="219558">
                  <c:v>52.8021712702241</c:v>
                </c:pt>
                <c:pt idx="219559">
                  <c:v>52.802258577345903</c:v>
                </c:pt>
                <c:pt idx="219560">
                  <c:v>52.802345884188298</c:v>
                </c:pt>
                <c:pt idx="219561">
                  <c:v>52.802433190751202</c:v>
                </c:pt>
                <c:pt idx="219562">
                  <c:v>52.802520497034699</c:v>
                </c:pt>
                <c:pt idx="219563">
                  <c:v>52.802607803038697</c:v>
                </c:pt>
                <c:pt idx="219564">
                  <c:v>52.802695108763203</c:v>
                </c:pt>
                <c:pt idx="219565">
                  <c:v>52.802782414208302</c:v>
                </c:pt>
                <c:pt idx="219566">
                  <c:v>52.802869719373902</c:v>
                </c:pt>
                <c:pt idx="219567">
                  <c:v>52.802957024260103</c:v>
                </c:pt>
                <c:pt idx="219568">
                  <c:v>52.803044328866797</c:v>
                </c:pt>
                <c:pt idx="219569">
                  <c:v>52.803131633194099</c:v>
                </c:pt>
                <c:pt idx="219570">
                  <c:v>52.803218937241901</c:v>
                </c:pt>
                <c:pt idx="219571">
                  <c:v>52.803306241010198</c:v>
                </c:pt>
                <c:pt idx="219572">
                  <c:v>52.803393544499102</c:v>
                </c:pt>
                <c:pt idx="219573">
                  <c:v>52.803480847708599</c:v>
                </c:pt>
                <c:pt idx="219574">
                  <c:v>52.803568150638597</c:v>
                </c:pt>
                <c:pt idx="219575">
                  <c:v>52.803655453289103</c:v>
                </c:pt>
                <c:pt idx="219576">
                  <c:v>52.803742755660302</c:v>
                </c:pt>
                <c:pt idx="219577">
                  <c:v>52.803830057751902</c:v>
                </c:pt>
                <c:pt idx="219578">
                  <c:v>52.803917359564103</c:v>
                </c:pt>
                <c:pt idx="219579">
                  <c:v>52.804004661096897</c:v>
                </c:pt>
                <c:pt idx="219580">
                  <c:v>52.804091962350199</c:v>
                </c:pt>
                <c:pt idx="219581">
                  <c:v>52.804179263324102</c:v>
                </c:pt>
                <c:pt idx="219582">
                  <c:v>52.804266564018498</c:v>
                </c:pt>
                <c:pt idx="219583">
                  <c:v>52.804353864433502</c:v>
                </c:pt>
                <c:pt idx="219584">
                  <c:v>52.804441164569099</c:v>
                </c:pt>
                <c:pt idx="219585">
                  <c:v>52.804528464425204</c:v>
                </c:pt>
                <c:pt idx="219586">
                  <c:v>52.804615764001902</c:v>
                </c:pt>
                <c:pt idx="219587">
                  <c:v>52.804703063299101</c:v>
                </c:pt>
                <c:pt idx="219588">
                  <c:v>52.804790362316901</c:v>
                </c:pt>
                <c:pt idx="219589">
                  <c:v>52.804877661055301</c:v>
                </c:pt>
                <c:pt idx="219590">
                  <c:v>52.804964959514201</c:v>
                </c:pt>
                <c:pt idx="219591">
                  <c:v>52.805052257693703</c:v>
                </c:pt>
                <c:pt idx="219592">
                  <c:v>52.805139555593797</c:v>
                </c:pt>
                <c:pt idx="219593">
                  <c:v>52.8052268532144</c:v>
                </c:pt>
                <c:pt idx="219594">
                  <c:v>52.805314150555603</c:v>
                </c:pt>
                <c:pt idx="219595">
                  <c:v>52.805401447617399</c:v>
                </c:pt>
                <c:pt idx="219596">
                  <c:v>52.805488744399703</c:v>
                </c:pt>
                <c:pt idx="219597">
                  <c:v>52.805576040902601</c:v>
                </c:pt>
                <c:pt idx="219598">
                  <c:v>52.805663337126099</c:v>
                </c:pt>
                <c:pt idx="219599">
                  <c:v>52.805750633070097</c:v>
                </c:pt>
                <c:pt idx="219600">
                  <c:v>52.805837928734697</c:v>
                </c:pt>
                <c:pt idx="219601">
                  <c:v>52.805925224119903</c:v>
                </c:pt>
                <c:pt idx="219602">
                  <c:v>52.806012519225703</c:v>
                </c:pt>
                <c:pt idx="219603">
                  <c:v>52.806099814052097</c:v>
                </c:pt>
                <c:pt idx="219604">
                  <c:v>52.806187108598998</c:v>
                </c:pt>
                <c:pt idx="219605">
                  <c:v>52.806274402866499</c:v>
                </c:pt>
                <c:pt idx="219606">
                  <c:v>52.806361696854601</c:v>
                </c:pt>
                <c:pt idx="219607">
                  <c:v>52.806448990563197</c:v>
                </c:pt>
                <c:pt idx="219608">
                  <c:v>52.8065362839925</c:v>
                </c:pt>
                <c:pt idx="219609">
                  <c:v>52.806623577142297</c:v>
                </c:pt>
                <c:pt idx="219610">
                  <c:v>52.806710870012701</c:v>
                </c:pt>
                <c:pt idx="219611">
                  <c:v>52.806798162603698</c:v>
                </c:pt>
                <c:pt idx="219612">
                  <c:v>52.806885454915303</c:v>
                </c:pt>
                <c:pt idx="219613">
                  <c:v>52.806972746947402</c:v>
                </c:pt>
                <c:pt idx="219614">
                  <c:v>52.8070600387002</c:v>
                </c:pt>
                <c:pt idx="219615">
                  <c:v>52.8071473301735</c:v>
                </c:pt>
                <c:pt idx="219616">
                  <c:v>52.8072346213674</c:v>
                </c:pt>
                <c:pt idx="219617">
                  <c:v>52.8073219122819</c:v>
                </c:pt>
                <c:pt idx="219618">
                  <c:v>52.807409202917</c:v>
                </c:pt>
                <c:pt idx="219619">
                  <c:v>52.807496493272701</c:v>
                </c:pt>
                <c:pt idx="219620">
                  <c:v>52.807583783349003</c:v>
                </c:pt>
                <c:pt idx="219621">
                  <c:v>52.807671073145897</c:v>
                </c:pt>
                <c:pt idx="219622">
                  <c:v>52.8077583626633</c:v>
                </c:pt>
                <c:pt idx="219623">
                  <c:v>52.807845651901403</c:v>
                </c:pt>
                <c:pt idx="219624">
                  <c:v>52.807932940860098</c:v>
                </c:pt>
                <c:pt idx="219625">
                  <c:v>52.808020229539302</c:v>
                </c:pt>
                <c:pt idx="219626">
                  <c:v>52.808107517939199</c:v>
                </c:pt>
                <c:pt idx="219627">
                  <c:v>52.808194806059603</c:v>
                </c:pt>
                <c:pt idx="219628">
                  <c:v>52.808282093900601</c:v>
                </c:pt>
                <c:pt idx="219629">
                  <c:v>52.808369381462299</c:v>
                </c:pt>
                <c:pt idx="219630">
                  <c:v>52.808456668744498</c:v>
                </c:pt>
                <c:pt idx="219631">
                  <c:v>52.808543955747403</c:v>
                </c:pt>
                <c:pt idx="219632">
                  <c:v>52.808631242470803</c:v>
                </c:pt>
                <c:pt idx="219633">
                  <c:v>52.808718528914902</c:v>
                </c:pt>
                <c:pt idx="219634">
                  <c:v>52.808805815079502</c:v>
                </c:pt>
                <c:pt idx="219635">
                  <c:v>52.808893100964802</c:v>
                </c:pt>
                <c:pt idx="219636">
                  <c:v>52.808980386570603</c:v>
                </c:pt>
                <c:pt idx="219637">
                  <c:v>52.809067671897097</c:v>
                </c:pt>
                <c:pt idx="219638">
                  <c:v>52.809154956944198</c:v>
                </c:pt>
                <c:pt idx="219639">
                  <c:v>52.8092422417119</c:v>
                </c:pt>
                <c:pt idx="219640">
                  <c:v>52.809329526200202</c:v>
                </c:pt>
                <c:pt idx="219641">
                  <c:v>52.809416810409097</c:v>
                </c:pt>
                <c:pt idx="219642">
                  <c:v>52.8095040943386</c:v>
                </c:pt>
                <c:pt idx="219643">
                  <c:v>52.809591377988703</c:v>
                </c:pt>
                <c:pt idx="219644">
                  <c:v>52.809678661359499</c:v>
                </c:pt>
                <c:pt idx="219645">
                  <c:v>52.809765944450803</c:v>
                </c:pt>
                <c:pt idx="219646">
                  <c:v>52.809853227262799</c:v>
                </c:pt>
                <c:pt idx="219647">
                  <c:v>52.809940509795403</c:v>
                </c:pt>
                <c:pt idx="219648">
                  <c:v>52.810027792048601</c:v>
                </c:pt>
                <c:pt idx="219649">
                  <c:v>52.810115074022399</c:v>
                </c:pt>
                <c:pt idx="219650">
                  <c:v>52.810202355716797</c:v>
                </c:pt>
                <c:pt idx="219651">
                  <c:v>52.810289637131902</c:v>
                </c:pt>
                <c:pt idx="219652">
                  <c:v>52.8103769182676</c:v>
                </c:pt>
                <c:pt idx="219653">
                  <c:v>52.810464199123899</c:v>
                </c:pt>
                <c:pt idx="219654">
                  <c:v>52.810551479700798</c:v>
                </c:pt>
                <c:pt idx="219655">
                  <c:v>52.810638759998298</c:v>
                </c:pt>
                <c:pt idx="219656">
                  <c:v>52.810726040016498</c:v>
                </c:pt>
                <c:pt idx="219657">
                  <c:v>52.810813319755297</c:v>
                </c:pt>
                <c:pt idx="219658">
                  <c:v>52.810900599214698</c:v>
                </c:pt>
                <c:pt idx="219659">
                  <c:v>52.810987878394698</c:v>
                </c:pt>
                <c:pt idx="219660">
                  <c:v>52.811075157295399</c:v>
                </c:pt>
                <c:pt idx="219661">
                  <c:v>52.8111624359167</c:v>
                </c:pt>
                <c:pt idx="219662">
                  <c:v>52.811249714258601</c:v>
                </c:pt>
                <c:pt idx="219663">
                  <c:v>52.811336992321202</c:v>
                </c:pt>
                <c:pt idx="219664">
                  <c:v>52.811424270104297</c:v>
                </c:pt>
                <c:pt idx="219665">
                  <c:v>52.811511547608198</c:v>
                </c:pt>
                <c:pt idx="219666">
                  <c:v>52.8115988248326</c:v>
                </c:pt>
                <c:pt idx="219667">
                  <c:v>52.811686101777703</c:v>
                </c:pt>
                <c:pt idx="219668">
                  <c:v>52.811773378443398</c:v>
                </c:pt>
                <c:pt idx="219669">
                  <c:v>52.8118606548298</c:v>
                </c:pt>
                <c:pt idx="219670">
                  <c:v>52.811947930936697</c:v>
                </c:pt>
                <c:pt idx="219671">
                  <c:v>52.812035206764399</c:v>
                </c:pt>
                <c:pt idx="219672">
                  <c:v>52.812122482312603</c:v>
                </c:pt>
                <c:pt idx="219673">
                  <c:v>52.812209757581499</c:v>
                </c:pt>
                <c:pt idx="219674">
                  <c:v>52.812297032571102</c:v>
                </c:pt>
                <c:pt idx="219675">
                  <c:v>52.812384307281299</c:v>
                </c:pt>
                <c:pt idx="219676">
                  <c:v>52.812471581712103</c:v>
                </c:pt>
                <c:pt idx="219677">
                  <c:v>52.8125588558635</c:v>
                </c:pt>
                <c:pt idx="219678">
                  <c:v>52.812646129735697</c:v>
                </c:pt>
                <c:pt idx="219679">
                  <c:v>52.812733403328401</c:v>
                </c:pt>
                <c:pt idx="219680">
                  <c:v>52.812820676641799</c:v>
                </c:pt>
                <c:pt idx="219681">
                  <c:v>52.812907949675797</c:v>
                </c:pt>
                <c:pt idx="219682">
                  <c:v>52.812995222430501</c:v>
                </c:pt>
                <c:pt idx="219683">
                  <c:v>52.813082494905899</c:v>
                </c:pt>
                <c:pt idx="219684">
                  <c:v>52.813169767101897</c:v>
                </c:pt>
                <c:pt idx="219685">
                  <c:v>52.813257039018502</c:v>
                </c:pt>
                <c:pt idx="219686">
                  <c:v>52.8133443106558</c:v>
                </c:pt>
                <c:pt idx="219687">
                  <c:v>52.813431582013699</c:v>
                </c:pt>
                <c:pt idx="219688">
                  <c:v>52.813518853092297</c:v>
                </c:pt>
                <c:pt idx="219689">
                  <c:v>52.813606123891503</c:v>
                </c:pt>
                <c:pt idx="219690">
                  <c:v>52.813693394411402</c:v>
                </c:pt>
                <c:pt idx="219691">
                  <c:v>52.813780664652</c:v>
                </c:pt>
                <c:pt idx="219692">
                  <c:v>52.813867934613199</c:v>
                </c:pt>
                <c:pt idx="219693">
                  <c:v>52.813955204295098</c:v>
                </c:pt>
                <c:pt idx="219694">
                  <c:v>52.814042473697597</c:v>
                </c:pt>
                <c:pt idx="219695">
                  <c:v>52.814129742820803</c:v>
                </c:pt>
                <c:pt idx="219696">
                  <c:v>52.814217011664603</c:v>
                </c:pt>
                <c:pt idx="219697">
                  <c:v>52.814304280229102</c:v>
                </c:pt>
                <c:pt idx="219698">
                  <c:v>52.814391548514301</c:v>
                </c:pt>
                <c:pt idx="219699">
                  <c:v>52.814478816520101</c:v>
                </c:pt>
                <c:pt idx="219700">
                  <c:v>52.8145660842466</c:v>
                </c:pt>
                <c:pt idx="219701">
                  <c:v>52.8146533516937</c:v>
                </c:pt>
                <c:pt idx="219702">
                  <c:v>52.814740618861499</c:v>
                </c:pt>
                <c:pt idx="219703">
                  <c:v>52.814827885749999</c:v>
                </c:pt>
                <c:pt idx="219704">
                  <c:v>52.814915152359198</c:v>
                </c:pt>
                <c:pt idx="219705">
                  <c:v>52.815002418688998</c:v>
                </c:pt>
                <c:pt idx="219706">
                  <c:v>52.815089684739497</c:v>
                </c:pt>
                <c:pt idx="219707">
                  <c:v>52.815176950510597</c:v>
                </c:pt>
                <c:pt idx="219708">
                  <c:v>52.815264216002397</c:v>
                </c:pt>
                <c:pt idx="219709">
                  <c:v>52.815351481214897</c:v>
                </c:pt>
                <c:pt idx="219710">
                  <c:v>52.815438746148097</c:v>
                </c:pt>
                <c:pt idx="219711">
                  <c:v>52.815526010801896</c:v>
                </c:pt>
                <c:pt idx="219712">
                  <c:v>52.815613275176403</c:v>
                </c:pt>
                <c:pt idx="219713">
                  <c:v>52.815700539271603</c:v>
                </c:pt>
                <c:pt idx="219714">
                  <c:v>52.815787803087503</c:v>
                </c:pt>
                <c:pt idx="219715">
                  <c:v>52.815875066624002</c:v>
                </c:pt>
                <c:pt idx="219716">
                  <c:v>52.815962329881202</c:v>
                </c:pt>
                <c:pt idx="219717">
                  <c:v>52.816049592859102</c:v>
                </c:pt>
                <c:pt idx="219718">
                  <c:v>52.816136855557701</c:v>
                </c:pt>
                <c:pt idx="219719">
                  <c:v>52.816224117976901</c:v>
                </c:pt>
                <c:pt idx="219720">
                  <c:v>52.8163113801169</c:v>
                </c:pt>
                <c:pt idx="219721">
                  <c:v>52.8163986419775</c:v>
                </c:pt>
                <c:pt idx="219722">
                  <c:v>52.816485903558799</c:v>
                </c:pt>
                <c:pt idx="219723">
                  <c:v>52.816573164860699</c:v>
                </c:pt>
                <c:pt idx="219724">
                  <c:v>52.816660425883398</c:v>
                </c:pt>
                <c:pt idx="219725">
                  <c:v>52.816747686626798</c:v>
                </c:pt>
                <c:pt idx="219726">
                  <c:v>52.816834947090797</c:v>
                </c:pt>
                <c:pt idx="219727">
                  <c:v>52.816922207275503</c:v>
                </c:pt>
                <c:pt idx="219728">
                  <c:v>52.817009467180903</c:v>
                </c:pt>
                <c:pt idx="219729">
                  <c:v>52.817096726807002</c:v>
                </c:pt>
                <c:pt idx="219730">
                  <c:v>52.8171839861538</c:v>
                </c:pt>
                <c:pt idx="219731">
                  <c:v>52.817271245221299</c:v>
                </c:pt>
                <c:pt idx="219732">
                  <c:v>52.817358504009498</c:v>
                </c:pt>
                <c:pt idx="219733">
                  <c:v>52.817445762518297</c:v>
                </c:pt>
                <c:pt idx="219734">
                  <c:v>52.817533020747902</c:v>
                </c:pt>
                <c:pt idx="219735">
                  <c:v>52.817620278698101</c:v>
                </c:pt>
                <c:pt idx="219736">
                  <c:v>52.817707536369099</c:v>
                </c:pt>
                <c:pt idx="219737">
                  <c:v>52.817794793760697</c:v>
                </c:pt>
                <c:pt idx="219738">
                  <c:v>52.817882050873003</c:v>
                </c:pt>
                <c:pt idx="219739">
                  <c:v>52.8179693077061</c:v>
                </c:pt>
                <c:pt idx="219740">
                  <c:v>52.818056564259798</c:v>
                </c:pt>
                <c:pt idx="219741">
                  <c:v>52.818143820534203</c:v>
                </c:pt>
                <c:pt idx="219742">
                  <c:v>52.818231076529401</c:v>
                </c:pt>
                <c:pt idx="219743">
                  <c:v>52.818318332245198</c:v>
                </c:pt>
                <c:pt idx="219744">
                  <c:v>52.818405587681802</c:v>
                </c:pt>
                <c:pt idx="219745">
                  <c:v>52.818492842838999</c:v>
                </c:pt>
                <c:pt idx="219746">
                  <c:v>52.818580097716897</c:v>
                </c:pt>
                <c:pt idx="219747">
                  <c:v>52.8186673523156</c:v>
                </c:pt>
                <c:pt idx="219748">
                  <c:v>52.818754606634897</c:v>
                </c:pt>
                <c:pt idx="219749">
                  <c:v>52.818841860675001</c:v>
                </c:pt>
                <c:pt idx="219750">
                  <c:v>52.818929114435797</c:v>
                </c:pt>
                <c:pt idx="219751">
                  <c:v>52.8190163679173</c:v>
                </c:pt>
                <c:pt idx="219752">
                  <c:v>52.819103621119403</c:v>
                </c:pt>
                <c:pt idx="219753">
                  <c:v>52.819190874042299</c:v>
                </c:pt>
                <c:pt idx="219754">
                  <c:v>52.819278126685901</c:v>
                </c:pt>
                <c:pt idx="219755">
                  <c:v>52.819365379050303</c:v>
                </c:pt>
                <c:pt idx="219756">
                  <c:v>52.819452631135299</c:v>
                </c:pt>
                <c:pt idx="219757">
                  <c:v>52.8195398829411</c:v>
                </c:pt>
                <c:pt idx="219758">
                  <c:v>52.819627134467503</c:v>
                </c:pt>
                <c:pt idx="219759">
                  <c:v>52.819714385714697</c:v>
                </c:pt>
                <c:pt idx="219760">
                  <c:v>52.819801636682598</c:v>
                </c:pt>
                <c:pt idx="219761">
                  <c:v>52.819888887371199</c:v>
                </c:pt>
                <c:pt idx="219762">
                  <c:v>52.8199761377805</c:v>
                </c:pt>
                <c:pt idx="219763">
                  <c:v>52.820063387910601</c:v>
                </c:pt>
                <c:pt idx="219764">
                  <c:v>52.820150637761301</c:v>
                </c:pt>
                <c:pt idx="219765">
                  <c:v>52.820237887332802</c:v>
                </c:pt>
                <c:pt idx="219766">
                  <c:v>52.820325136625002</c:v>
                </c:pt>
                <c:pt idx="219767">
                  <c:v>52.820412385638001</c:v>
                </c:pt>
                <c:pt idx="219768">
                  <c:v>52.8204996343716</c:v>
                </c:pt>
                <c:pt idx="219769">
                  <c:v>52.820586882825999</c:v>
                </c:pt>
                <c:pt idx="219770">
                  <c:v>52.820674131001098</c:v>
                </c:pt>
                <c:pt idx="219771">
                  <c:v>52.820761378896997</c:v>
                </c:pt>
                <c:pt idx="219772">
                  <c:v>52.820848626513502</c:v>
                </c:pt>
                <c:pt idx="219773">
                  <c:v>52.8209358738508</c:v>
                </c:pt>
                <c:pt idx="219774">
                  <c:v>52.821023120908897</c:v>
                </c:pt>
                <c:pt idx="219775">
                  <c:v>52.821110367687602</c:v>
                </c:pt>
                <c:pt idx="219776">
                  <c:v>52.821197614187099</c:v>
                </c:pt>
                <c:pt idx="219777">
                  <c:v>52.821284860407303</c:v>
                </c:pt>
                <c:pt idx="219778">
                  <c:v>52.8213721063482</c:v>
                </c:pt>
                <c:pt idx="219779">
                  <c:v>52.821459352009903</c:v>
                </c:pt>
                <c:pt idx="219780">
                  <c:v>52.821546597392299</c:v>
                </c:pt>
                <c:pt idx="219781">
                  <c:v>52.821633842495501</c:v>
                </c:pt>
                <c:pt idx="219782">
                  <c:v>52.821721087319403</c:v>
                </c:pt>
                <c:pt idx="219783">
                  <c:v>52.821808331863998</c:v>
                </c:pt>
                <c:pt idx="219784">
                  <c:v>52.8218955761293</c:v>
                </c:pt>
                <c:pt idx="219785">
                  <c:v>52.821982820115402</c:v>
                </c:pt>
                <c:pt idx="219786">
                  <c:v>52.822070063822302</c:v>
                </c:pt>
                <c:pt idx="219787">
                  <c:v>52.822157307249903</c:v>
                </c:pt>
                <c:pt idx="219788">
                  <c:v>52.822244550398203</c:v>
                </c:pt>
                <c:pt idx="219789">
                  <c:v>52.822331793267203</c:v>
                </c:pt>
                <c:pt idx="219790">
                  <c:v>52.822419035857003</c:v>
                </c:pt>
                <c:pt idx="219791">
                  <c:v>52.822506278167602</c:v>
                </c:pt>
                <c:pt idx="219792">
                  <c:v>52.8225935201989</c:v>
                </c:pt>
                <c:pt idx="219793">
                  <c:v>52.822680761950899</c:v>
                </c:pt>
                <c:pt idx="219794">
                  <c:v>52.822768003423697</c:v>
                </c:pt>
                <c:pt idx="219795">
                  <c:v>52.822855244617301</c:v>
                </c:pt>
                <c:pt idx="219796">
                  <c:v>52.822942485531499</c:v>
                </c:pt>
                <c:pt idx="219797">
                  <c:v>52.823029726166602</c:v>
                </c:pt>
                <c:pt idx="219798">
                  <c:v>52.823116966522399</c:v>
                </c:pt>
                <c:pt idx="219799">
                  <c:v>52.823204206598902</c:v>
                </c:pt>
                <c:pt idx="219800">
                  <c:v>52.823291446396198</c:v>
                </c:pt>
                <c:pt idx="219801">
                  <c:v>52.8233786859142</c:v>
                </c:pt>
                <c:pt idx="219802">
                  <c:v>52.823465925153002</c:v>
                </c:pt>
                <c:pt idx="219803">
                  <c:v>52.823553164112603</c:v>
                </c:pt>
                <c:pt idx="219804">
                  <c:v>52.823640402792897</c:v>
                </c:pt>
                <c:pt idx="219805">
                  <c:v>52.823727641193997</c:v>
                </c:pt>
                <c:pt idx="219806">
                  <c:v>52.823814879315798</c:v>
                </c:pt>
                <c:pt idx="219807">
                  <c:v>52.823902117158397</c:v>
                </c:pt>
                <c:pt idx="219808">
                  <c:v>52.823989354721697</c:v>
                </c:pt>
                <c:pt idx="219809">
                  <c:v>52.824076592005802</c:v>
                </c:pt>
                <c:pt idx="219810">
                  <c:v>52.824163829010601</c:v>
                </c:pt>
                <c:pt idx="219811">
                  <c:v>52.824251065736298</c:v>
                </c:pt>
                <c:pt idx="219812">
                  <c:v>52.824338302182703</c:v>
                </c:pt>
                <c:pt idx="219813">
                  <c:v>52.8244255383498</c:v>
                </c:pt>
                <c:pt idx="219814">
                  <c:v>52.824512774237697</c:v>
                </c:pt>
                <c:pt idx="219815">
                  <c:v>52.824600009846399</c:v>
                </c:pt>
                <c:pt idx="219816">
                  <c:v>52.824687245175902</c:v>
                </c:pt>
                <c:pt idx="219817">
                  <c:v>52.824774480226097</c:v>
                </c:pt>
                <c:pt idx="219818">
                  <c:v>52.824861714997098</c:v>
                </c:pt>
                <c:pt idx="219819">
                  <c:v>52.8249489494888</c:v>
                </c:pt>
                <c:pt idx="219820">
                  <c:v>52.8250361837013</c:v>
                </c:pt>
                <c:pt idx="219821">
                  <c:v>52.8251234176346</c:v>
                </c:pt>
                <c:pt idx="219822">
                  <c:v>52.8252106512887</c:v>
                </c:pt>
                <c:pt idx="219823">
                  <c:v>52.825297884663499</c:v>
                </c:pt>
                <c:pt idx="219824">
                  <c:v>52.825385117759097</c:v>
                </c:pt>
                <c:pt idx="219825">
                  <c:v>52.825472350575502</c:v>
                </c:pt>
                <c:pt idx="219826">
                  <c:v>52.8255595831127</c:v>
                </c:pt>
                <c:pt idx="219827">
                  <c:v>52.825646815370597</c:v>
                </c:pt>
                <c:pt idx="219828">
                  <c:v>52.8257340473493</c:v>
                </c:pt>
                <c:pt idx="219829">
                  <c:v>52.825821279048803</c:v>
                </c:pt>
                <c:pt idx="219830">
                  <c:v>52.825908510469098</c:v>
                </c:pt>
                <c:pt idx="219831">
                  <c:v>52.8259957416102</c:v>
                </c:pt>
                <c:pt idx="219832">
                  <c:v>52.826082972472001</c:v>
                </c:pt>
                <c:pt idx="219833">
                  <c:v>52.826170203054602</c:v>
                </c:pt>
                <c:pt idx="219834">
                  <c:v>52.826257433358002</c:v>
                </c:pt>
                <c:pt idx="219835">
                  <c:v>52.826344663382201</c:v>
                </c:pt>
                <c:pt idx="219836">
                  <c:v>52.8264318931272</c:v>
                </c:pt>
                <c:pt idx="219837">
                  <c:v>52.826519122592899</c:v>
                </c:pt>
                <c:pt idx="219838">
                  <c:v>52.826606351779397</c:v>
                </c:pt>
                <c:pt idx="219839">
                  <c:v>52.826693580686801</c:v>
                </c:pt>
                <c:pt idx="219840">
                  <c:v>52.826780809314897</c:v>
                </c:pt>
                <c:pt idx="219841">
                  <c:v>52.8268680376638</c:v>
                </c:pt>
                <c:pt idx="219842">
                  <c:v>52.826955265733503</c:v>
                </c:pt>
                <c:pt idx="219843">
                  <c:v>52.827042493523997</c:v>
                </c:pt>
                <c:pt idx="219844">
                  <c:v>52.827129721035199</c:v>
                </c:pt>
                <c:pt idx="219845">
                  <c:v>52.827216948267299</c:v>
                </c:pt>
                <c:pt idx="219846">
                  <c:v>52.827304175220199</c:v>
                </c:pt>
                <c:pt idx="219847">
                  <c:v>52.827391401893799</c:v>
                </c:pt>
                <c:pt idx="219848">
                  <c:v>52.827478628288297</c:v>
                </c:pt>
                <c:pt idx="219849">
                  <c:v>52.827565854403502</c:v>
                </c:pt>
                <c:pt idx="219850">
                  <c:v>52.8276530802396</c:v>
                </c:pt>
                <c:pt idx="219851">
                  <c:v>52.827740305796397</c:v>
                </c:pt>
                <c:pt idx="219852">
                  <c:v>52.827827531074</c:v>
                </c:pt>
                <c:pt idx="219853">
                  <c:v>52.827914756072502</c:v>
                </c:pt>
                <c:pt idx="219854">
                  <c:v>52.828001980791697</c:v>
                </c:pt>
                <c:pt idx="219855">
                  <c:v>52.828089205231798</c:v>
                </c:pt>
                <c:pt idx="219856">
                  <c:v>52.828176429392599</c:v>
                </c:pt>
                <c:pt idx="219857">
                  <c:v>52.828263653274199</c:v>
                </c:pt>
                <c:pt idx="219858">
                  <c:v>52.828350876876698</c:v>
                </c:pt>
                <c:pt idx="219859">
                  <c:v>52.828438100199897</c:v>
                </c:pt>
                <c:pt idx="219860">
                  <c:v>52.828525323244001</c:v>
                </c:pt>
                <c:pt idx="219861">
                  <c:v>52.828612546008898</c:v>
                </c:pt>
                <c:pt idx="219862">
                  <c:v>52.828699768494602</c:v>
                </c:pt>
                <c:pt idx="219863">
                  <c:v>52.828786990700998</c:v>
                </c:pt>
                <c:pt idx="219864">
                  <c:v>52.8288742126283</c:v>
                </c:pt>
                <c:pt idx="219865">
                  <c:v>52.828961434276401</c:v>
                </c:pt>
                <c:pt idx="219866">
                  <c:v>52.829048655645401</c:v>
                </c:pt>
                <c:pt idx="219867">
                  <c:v>52.829135876735101</c:v>
                </c:pt>
                <c:pt idx="219868">
                  <c:v>52.829223097545601</c:v>
                </c:pt>
                <c:pt idx="219869">
                  <c:v>52.829310318076999</c:v>
                </c:pt>
                <c:pt idx="219870">
                  <c:v>52.829397538329196</c:v>
                </c:pt>
                <c:pt idx="219871">
                  <c:v>52.829484758302101</c:v>
                </c:pt>
                <c:pt idx="219872">
                  <c:v>52.829571977995897</c:v>
                </c:pt>
                <c:pt idx="219873">
                  <c:v>52.829659197410599</c:v>
                </c:pt>
                <c:pt idx="219874">
                  <c:v>52.829746416546001</c:v>
                </c:pt>
                <c:pt idx="219875">
                  <c:v>52.829833635402302</c:v>
                </c:pt>
                <c:pt idx="219876">
                  <c:v>52.829920853979303</c:v>
                </c:pt>
                <c:pt idx="219877">
                  <c:v>52.830008072277202</c:v>
                </c:pt>
                <c:pt idx="219878">
                  <c:v>52.830095290295901</c:v>
                </c:pt>
                <c:pt idx="219879">
                  <c:v>52.830182508035499</c:v>
                </c:pt>
                <c:pt idx="219880">
                  <c:v>52.830269725495903</c:v>
                </c:pt>
                <c:pt idx="219881">
                  <c:v>52.830356942677099</c:v>
                </c:pt>
                <c:pt idx="219882">
                  <c:v>52.830444159579102</c:v>
                </c:pt>
                <c:pt idx="219883">
                  <c:v>52.830531376201897</c:v>
                </c:pt>
                <c:pt idx="219884">
                  <c:v>52.830618592545598</c:v>
                </c:pt>
                <c:pt idx="219885">
                  <c:v>52.830705808610098</c:v>
                </c:pt>
                <c:pt idx="219886">
                  <c:v>52.830793024395398</c:v>
                </c:pt>
                <c:pt idx="219887">
                  <c:v>52.830880239901603</c:v>
                </c:pt>
                <c:pt idx="219888">
                  <c:v>52.830967455128601</c:v>
                </c:pt>
                <c:pt idx="219889">
                  <c:v>52.831054670076398</c:v>
                </c:pt>
                <c:pt idx="219890">
                  <c:v>52.831141884745001</c:v>
                </c:pt>
                <c:pt idx="219891">
                  <c:v>52.831229099134497</c:v>
                </c:pt>
                <c:pt idx="219892">
                  <c:v>52.831316313244898</c:v>
                </c:pt>
                <c:pt idx="219893">
                  <c:v>52.831403527075999</c:v>
                </c:pt>
                <c:pt idx="219894">
                  <c:v>52.831490740627999</c:v>
                </c:pt>
                <c:pt idx="219895">
                  <c:v>52.831577953900798</c:v>
                </c:pt>
                <c:pt idx="219896">
                  <c:v>52.831665166894503</c:v>
                </c:pt>
                <c:pt idx="219897">
                  <c:v>52.831752379609</c:v>
                </c:pt>
                <c:pt idx="219898">
                  <c:v>52.831839592044403</c:v>
                </c:pt>
                <c:pt idx="219899">
                  <c:v>52.831926804200599</c:v>
                </c:pt>
                <c:pt idx="219900">
                  <c:v>52.832014016077601</c:v>
                </c:pt>
                <c:pt idx="219901">
                  <c:v>52.832101227675501</c:v>
                </c:pt>
                <c:pt idx="219902">
                  <c:v>52.832188438994201</c:v>
                </c:pt>
                <c:pt idx="219903">
                  <c:v>52.832275650033701</c:v>
                </c:pt>
                <c:pt idx="219904">
                  <c:v>52.832362860794099</c:v>
                </c:pt>
                <c:pt idx="219905">
                  <c:v>52.832450071275403</c:v>
                </c:pt>
                <c:pt idx="219906">
                  <c:v>52.832537281477499</c:v>
                </c:pt>
                <c:pt idx="219907">
                  <c:v>52.832624491400402</c:v>
                </c:pt>
                <c:pt idx="219908">
                  <c:v>52.832711701044197</c:v>
                </c:pt>
                <c:pt idx="219909">
                  <c:v>52.832798910408897</c:v>
                </c:pt>
                <c:pt idx="219910">
                  <c:v>52.832886119494397</c:v>
                </c:pt>
                <c:pt idx="219911">
                  <c:v>52.832973328300703</c:v>
                </c:pt>
                <c:pt idx="219912">
                  <c:v>52.833060536827901</c:v>
                </c:pt>
                <c:pt idx="219913">
                  <c:v>52.833147745075998</c:v>
                </c:pt>
                <c:pt idx="219914">
                  <c:v>52.833234953044901</c:v>
                </c:pt>
                <c:pt idx="219915">
                  <c:v>52.833322160734603</c:v>
                </c:pt>
                <c:pt idx="219916">
                  <c:v>52.833409368145297</c:v>
                </c:pt>
                <c:pt idx="219917">
                  <c:v>52.833496575276698</c:v>
                </c:pt>
                <c:pt idx="219918">
                  <c:v>52.833583782129097</c:v>
                </c:pt>
                <c:pt idx="219919">
                  <c:v>52.833670988702302</c:v>
                </c:pt>
                <c:pt idx="219920">
                  <c:v>52.8337581949963</c:v>
                </c:pt>
                <c:pt idx="219921">
                  <c:v>52.833845401011203</c:v>
                </c:pt>
                <c:pt idx="219922">
                  <c:v>52.833932606746998</c:v>
                </c:pt>
                <c:pt idx="219923">
                  <c:v>52.8340198122036</c:v>
                </c:pt>
                <c:pt idx="219924">
                  <c:v>52.8341070173811</c:v>
                </c:pt>
                <c:pt idx="219925">
                  <c:v>52.8341942222795</c:v>
                </c:pt>
                <c:pt idx="219926">
                  <c:v>52.834281426898698</c:v>
                </c:pt>
                <c:pt idx="219927">
                  <c:v>52.834368631238803</c:v>
                </c:pt>
                <c:pt idx="219928">
                  <c:v>52.834455835299799</c:v>
                </c:pt>
                <c:pt idx="219929">
                  <c:v>52.834543039081602</c:v>
                </c:pt>
                <c:pt idx="219930">
                  <c:v>52.834630242584304</c:v>
                </c:pt>
                <c:pt idx="219931">
                  <c:v>52.834717445807897</c:v>
                </c:pt>
                <c:pt idx="219932">
                  <c:v>52.834804648752304</c:v>
                </c:pt>
                <c:pt idx="219933">
                  <c:v>52.834891851417602</c:v>
                </c:pt>
                <c:pt idx="219934">
                  <c:v>52.834979053803799</c:v>
                </c:pt>
                <c:pt idx="219935">
                  <c:v>52.835066255910803</c:v>
                </c:pt>
                <c:pt idx="219936">
                  <c:v>52.835153457738798</c:v>
                </c:pt>
                <c:pt idx="219937">
                  <c:v>52.835240659287599</c:v>
                </c:pt>
                <c:pt idx="219938">
                  <c:v>52.8353278605572</c:v>
                </c:pt>
                <c:pt idx="219939">
                  <c:v>52.835415061547799</c:v>
                </c:pt>
                <c:pt idx="219940">
                  <c:v>52.835502262259197</c:v>
                </c:pt>
                <c:pt idx="219941">
                  <c:v>52.835589462691502</c:v>
                </c:pt>
                <c:pt idx="219942">
                  <c:v>52.835676662844698</c:v>
                </c:pt>
                <c:pt idx="219943">
                  <c:v>52.8357638627188</c:v>
                </c:pt>
                <c:pt idx="219944">
                  <c:v>52.835851062313701</c:v>
                </c:pt>
                <c:pt idx="219945">
                  <c:v>52.8359382616296</c:v>
                </c:pt>
                <c:pt idx="219946">
                  <c:v>52.836025460666299</c:v>
                </c:pt>
                <c:pt idx="219947">
                  <c:v>52.836112659423897</c:v>
                </c:pt>
                <c:pt idx="219948">
                  <c:v>52.8361998579024</c:v>
                </c:pt>
                <c:pt idx="219949">
                  <c:v>52.836287056101703</c:v>
                </c:pt>
                <c:pt idx="219950">
                  <c:v>52.836374254021997</c:v>
                </c:pt>
                <c:pt idx="219951">
                  <c:v>52.836461451663098</c:v>
                </c:pt>
                <c:pt idx="219952">
                  <c:v>52.836548649025197</c:v>
                </c:pt>
                <c:pt idx="219953">
                  <c:v>52.836635846108102</c:v>
                </c:pt>
                <c:pt idx="219954">
                  <c:v>52.836723042911899</c:v>
                </c:pt>
                <c:pt idx="219955">
                  <c:v>52.836810239436602</c:v>
                </c:pt>
                <c:pt idx="219956">
                  <c:v>52.836897435682197</c:v>
                </c:pt>
                <c:pt idx="219957">
                  <c:v>52.836984631648697</c:v>
                </c:pt>
                <c:pt idx="219958">
                  <c:v>52.837071827335997</c:v>
                </c:pt>
                <c:pt idx="219959">
                  <c:v>52.837159022744302</c:v>
                </c:pt>
                <c:pt idx="219960">
                  <c:v>52.837246217873499</c:v>
                </c:pt>
                <c:pt idx="219961">
                  <c:v>52.837333412723503</c:v>
                </c:pt>
                <c:pt idx="219962">
                  <c:v>52.837420607294497</c:v>
                </c:pt>
                <c:pt idx="219963">
                  <c:v>52.837507801586298</c:v>
                </c:pt>
                <c:pt idx="219964">
                  <c:v>52.837594995599098</c:v>
                </c:pt>
                <c:pt idx="219965">
                  <c:v>52.837682189332703</c:v>
                </c:pt>
                <c:pt idx="219966">
                  <c:v>52.8377693827873</c:v>
                </c:pt>
                <c:pt idx="219967">
                  <c:v>52.837856575962803</c:v>
                </c:pt>
                <c:pt idx="219968">
                  <c:v>52.837943768859098</c:v>
                </c:pt>
                <c:pt idx="219969">
                  <c:v>52.838030961476399</c:v>
                </c:pt>
                <c:pt idx="219970">
                  <c:v>52.838118153814598</c:v>
                </c:pt>
                <c:pt idx="219971">
                  <c:v>52.838205345873597</c:v>
                </c:pt>
                <c:pt idx="219972">
                  <c:v>52.838292537653601</c:v>
                </c:pt>
                <c:pt idx="219973">
                  <c:v>52.838379729154497</c:v>
                </c:pt>
                <c:pt idx="219974">
                  <c:v>52.838466920376298</c:v>
                </c:pt>
                <c:pt idx="219975">
                  <c:v>52.838554111318999</c:v>
                </c:pt>
                <c:pt idx="219976">
                  <c:v>52.838641301982598</c:v>
                </c:pt>
                <c:pt idx="219977">
                  <c:v>52.838728492367103</c:v>
                </c:pt>
                <c:pt idx="219978">
                  <c:v>52.8388156824725</c:v>
                </c:pt>
                <c:pt idx="219979">
                  <c:v>52.838902872298902</c:v>
                </c:pt>
                <c:pt idx="219980">
                  <c:v>52.838990061846197</c:v>
                </c:pt>
                <c:pt idx="219981">
                  <c:v>52.839077251114297</c:v>
                </c:pt>
                <c:pt idx="219982">
                  <c:v>52.839164440103403</c:v>
                </c:pt>
                <c:pt idx="219983">
                  <c:v>52.8392516288134</c:v>
                </c:pt>
                <c:pt idx="219984">
                  <c:v>52.839338817244297</c:v>
                </c:pt>
                <c:pt idx="219985">
                  <c:v>52.839426005396199</c:v>
                </c:pt>
                <c:pt idx="219986">
                  <c:v>52.8395131932689</c:v>
                </c:pt>
                <c:pt idx="219987">
                  <c:v>52.839600380862599</c:v>
                </c:pt>
                <c:pt idx="219988">
                  <c:v>52.839687568177197</c:v>
                </c:pt>
                <c:pt idx="219989">
                  <c:v>52.839774755212702</c:v>
                </c:pt>
                <c:pt idx="219990">
                  <c:v>52.839861941969197</c:v>
                </c:pt>
                <c:pt idx="219991">
                  <c:v>52.839949128446499</c:v>
                </c:pt>
                <c:pt idx="219992">
                  <c:v>52.840036314644799</c:v>
                </c:pt>
                <c:pt idx="219993">
                  <c:v>52.840123500563998</c:v>
                </c:pt>
                <c:pt idx="219994">
                  <c:v>52.840210686204102</c:v>
                </c:pt>
                <c:pt idx="219995">
                  <c:v>52.840297871565198</c:v>
                </c:pt>
                <c:pt idx="219996">
                  <c:v>52.8403850566472</c:v>
                </c:pt>
                <c:pt idx="219997">
                  <c:v>52.840472241450101</c:v>
                </c:pt>
                <c:pt idx="219998">
                  <c:v>52.840559425974</c:v>
                </c:pt>
                <c:pt idx="219999">
                  <c:v>52.840646610218698</c:v>
                </c:pt>
                <c:pt idx="220000">
                  <c:v>52.840733794184402</c:v>
                </c:pt>
                <c:pt idx="220001">
                  <c:v>52.840820977871097</c:v>
                </c:pt>
                <c:pt idx="220002">
                  <c:v>52.840908161278698</c:v>
                </c:pt>
                <c:pt idx="220003">
                  <c:v>52.840995344407197</c:v>
                </c:pt>
                <c:pt idx="220004">
                  <c:v>52.841082527256603</c:v>
                </c:pt>
                <c:pt idx="220005">
                  <c:v>52.841169709827</c:v>
                </c:pt>
                <c:pt idx="220006">
                  <c:v>52.841256892118302</c:v>
                </c:pt>
                <c:pt idx="220007">
                  <c:v>52.841344074130603</c:v>
                </c:pt>
                <c:pt idx="220008">
                  <c:v>52.841431255863696</c:v>
                </c:pt>
                <c:pt idx="220009">
                  <c:v>52.841518437317902</c:v>
                </c:pt>
                <c:pt idx="220010">
                  <c:v>52.841605618492899</c:v>
                </c:pt>
                <c:pt idx="220011">
                  <c:v>52.841692799388902</c:v>
                </c:pt>
                <c:pt idx="220012">
                  <c:v>52.841779980005903</c:v>
                </c:pt>
                <c:pt idx="220013">
                  <c:v>52.841867160343803</c:v>
                </c:pt>
                <c:pt idx="220014">
                  <c:v>52.841954340402602</c:v>
                </c:pt>
                <c:pt idx="220015">
                  <c:v>52.842041520182399</c:v>
                </c:pt>
                <c:pt idx="220016">
                  <c:v>52.842128699683101</c:v>
                </c:pt>
                <c:pt idx="220017">
                  <c:v>52.842215878904803</c:v>
                </c:pt>
                <c:pt idx="220018">
                  <c:v>52.842303057847403</c:v>
                </c:pt>
                <c:pt idx="220019">
                  <c:v>52.842390236511001</c:v>
                </c:pt>
                <c:pt idx="220020">
                  <c:v>52.842477414895498</c:v>
                </c:pt>
                <c:pt idx="220021">
                  <c:v>52.842564593001001</c:v>
                </c:pt>
                <c:pt idx="220022">
                  <c:v>52.842651770827402</c:v>
                </c:pt>
                <c:pt idx="220023">
                  <c:v>52.842738948374702</c:v>
                </c:pt>
                <c:pt idx="220024">
                  <c:v>52.8428261256431</c:v>
                </c:pt>
                <c:pt idx="220025">
                  <c:v>52.842913302632397</c:v>
                </c:pt>
                <c:pt idx="220026">
                  <c:v>52.843000479342599</c:v>
                </c:pt>
                <c:pt idx="220027">
                  <c:v>52.8430876557738</c:v>
                </c:pt>
                <c:pt idx="220028">
                  <c:v>52.8431748319259</c:v>
                </c:pt>
                <c:pt idx="220029">
                  <c:v>52.843262007798998</c:v>
                </c:pt>
                <c:pt idx="220030">
                  <c:v>52.843349183393002</c:v>
                </c:pt>
                <c:pt idx="220031">
                  <c:v>52.843436358708097</c:v>
                </c:pt>
                <c:pt idx="220032">
                  <c:v>52.843523533743998</c:v>
                </c:pt>
                <c:pt idx="220033">
                  <c:v>52.843610708500997</c:v>
                </c:pt>
                <c:pt idx="220034">
                  <c:v>52.843697882978901</c:v>
                </c:pt>
                <c:pt idx="220035">
                  <c:v>52.843785057177698</c:v>
                </c:pt>
                <c:pt idx="220036">
                  <c:v>52.8438722310975</c:v>
                </c:pt>
                <c:pt idx="220037">
                  <c:v>52.8439594047383</c:v>
                </c:pt>
                <c:pt idx="220038">
                  <c:v>52.844046578100098</c:v>
                </c:pt>
                <c:pt idx="220039">
                  <c:v>52.844133751182802</c:v>
                </c:pt>
                <c:pt idx="220040">
                  <c:v>52.844220923986498</c:v>
                </c:pt>
                <c:pt idx="220041">
                  <c:v>52.844308096511099</c:v>
                </c:pt>
                <c:pt idx="220042">
                  <c:v>52.844395268756699</c:v>
                </c:pt>
                <c:pt idx="220043">
                  <c:v>52.844482440723297</c:v>
                </c:pt>
                <c:pt idx="220044">
                  <c:v>52.844569612410901</c:v>
                </c:pt>
                <c:pt idx="220045">
                  <c:v>52.844656783819403</c:v>
                </c:pt>
                <c:pt idx="220046">
                  <c:v>52.844743954948903</c:v>
                </c:pt>
                <c:pt idx="220047">
                  <c:v>52.844831125799402</c:v>
                </c:pt>
                <c:pt idx="220048">
                  <c:v>52.8449182963708</c:v>
                </c:pt>
                <c:pt idx="220049">
                  <c:v>52.845005466663203</c:v>
                </c:pt>
                <c:pt idx="220050">
                  <c:v>52.845092636676597</c:v>
                </c:pt>
                <c:pt idx="220051">
                  <c:v>52.845179806410997</c:v>
                </c:pt>
                <c:pt idx="220052">
                  <c:v>52.845266975866402</c:v>
                </c:pt>
                <c:pt idx="220053">
                  <c:v>52.845354145042698</c:v>
                </c:pt>
                <c:pt idx="220054">
                  <c:v>52.84544131394</c:v>
                </c:pt>
                <c:pt idx="220055">
                  <c:v>52.845528482558301</c:v>
                </c:pt>
                <c:pt idx="220056">
                  <c:v>52.845615650897599</c:v>
                </c:pt>
                <c:pt idx="220057">
                  <c:v>52.845702818957797</c:v>
                </c:pt>
                <c:pt idx="220058">
                  <c:v>52.845789986739099</c:v>
                </c:pt>
                <c:pt idx="220059">
                  <c:v>52.8458771542413</c:v>
                </c:pt>
                <c:pt idx="220060">
                  <c:v>52.8459643214645</c:v>
                </c:pt>
                <c:pt idx="220061">
                  <c:v>52.846051488408698</c:v>
                </c:pt>
                <c:pt idx="220062">
                  <c:v>52.846138655073801</c:v>
                </c:pt>
                <c:pt idx="220063">
                  <c:v>52.846225821460003</c:v>
                </c:pt>
                <c:pt idx="220064">
                  <c:v>52.846312987567103</c:v>
                </c:pt>
                <c:pt idx="220065">
                  <c:v>52.846400153395301</c:v>
                </c:pt>
                <c:pt idx="220066">
                  <c:v>52.846487318944398</c:v>
                </c:pt>
                <c:pt idx="220067">
                  <c:v>52.8465744842145</c:v>
                </c:pt>
                <c:pt idx="220068">
                  <c:v>52.8466616492057</c:v>
                </c:pt>
                <c:pt idx="220069">
                  <c:v>52.846748813917799</c:v>
                </c:pt>
                <c:pt idx="220070">
                  <c:v>52.846835978350803</c:v>
                </c:pt>
                <c:pt idx="220071">
                  <c:v>52.846923142504899</c:v>
                </c:pt>
                <c:pt idx="220072">
                  <c:v>52.84701030638</c:v>
                </c:pt>
                <c:pt idx="220073">
                  <c:v>52.847097469976099</c:v>
                </c:pt>
                <c:pt idx="220074">
                  <c:v>52.847184633293203</c:v>
                </c:pt>
                <c:pt idx="220075">
                  <c:v>52.847271796331299</c:v>
                </c:pt>
                <c:pt idx="220076">
                  <c:v>52.8473589590904</c:v>
                </c:pt>
                <c:pt idx="220077">
                  <c:v>52.8474461215704</c:v>
                </c:pt>
                <c:pt idx="220078">
                  <c:v>52.847533283771497</c:v>
                </c:pt>
                <c:pt idx="220079">
                  <c:v>52.8476204456936</c:v>
                </c:pt>
                <c:pt idx="220080">
                  <c:v>52.847707607336702</c:v>
                </c:pt>
                <c:pt idx="220081">
                  <c:v>52.847794768700801</c:v>
                </c:pt>
                <c:pt idx="220082">
                  <c:v>52.847881929785899</c:v>
                </c:pt>
                <c:pt idx="220083">
                  <c:v>52.847969090591903</c:v>
                </c:pt>
                <c:pt idx="220084">
                  <c:v>52.848056251118997</c:v>
                </c:pt>
                <c:pt idx="220085">
                  <c:v>52.848143411367197</c:v>
                </c:pt>
                <c:pt idx="220086">
                  <c:v>52.848230571336302</c:v>
                </c:pt>
                <c:pt idx="220087">
                  <c:v>52.848317731026398</c:v>
                </c:pt>
                <c:pt idx="220088">
                  <c:v>52.8484048904375</c:v>
                </c:pt>
                <c:pt idx="220089">
                  <c:v>52.8484920495697</c:v>
                </c:pt>
                <c:pt idx="220090">
                  <c:v>52.848579208422798</c:v>
                </c:pt>
                <c:pt idx="220091">
                  <c:v>52.848666366997001</c:v>
                </c:pt>
                <c:pt idx="220092">
                  <c:v>52.848753525292203</c:v>
                </c:pt>
                <c:pt idx="220093">
                  <c:v>52.848840683308403</c:v>
                </c:pt>
                <c:pt idx="220094">
                  <c:v>52.848927841045601</c:v>
                </c:pt>
                <c:pt idx="220095">
                  <c:v>52.849014998503797</c:v>
                </c:pt>
                <c:pt idx="220096">
                  <c:v>52.849102155683099</c:v>
                </c:pt>
                <c:pt idx="220097">
                  <c:v>52.849189312583299</c:v>
                </c:pt>
                <c:pt idx="220098">
                  <c:v>52.849276469204597</c:v>
                </c:pt>
                <c:pt idx="220099">
                  <c:v>52.8493636255469</c:v>
                </c:pt>
                <c:pt idx="220100">
                  <c:v>52.849450781610201</c:v>
                </c:pt>
                <c:pt idx="220101">
                  <c:v>52.849537937394501</c:v>
                </c:pt>
                <c:pt idx="220102">
                  <c:v>52.849625092899899</c:v>
                </c:pt>
                <c:pt idx="220103">
                  <c:v>52.849712248126302</c:v>
                </c:pt>
                <c:pt idx="220104">
                  <c:v>52.849799403073703</c:v>
                </c:pt>
                <c:pt idx="220105">
                  <c:v>52.849886557742103</c:v>
                </c:pt>
                <c:pt idx="220106">
                  <c:v>52.8499737121316</c:v>
                </c:pt>
                <c:pt idx="220107">
                  <c:v>52.850060866242103</c:v>
                </c:pt>
                <c:pt idx="220108">
                  <c:v>52.850148020073597</c:v>
                </c:pt>
                <c:pt idx="220109">
                  <c:v>52.850235173626103</c:v>
                </c:pt>
                <c:pt idx="220110">
                  <c:v>52.8503223268997</c:v>
                </c:pt>
                <c:pt idx="220111">
                  <c:v>52.850409479894303</c:v>
                </c:pt>
                <c:pt idx="220112">
                  <c:v>52.850496632609897</c:v>
                </c:pt>
                <c:pt idx="220113">
                  <c:v>52.850583785046602</c:v>
                </c:pt>
                <c:pt idx="220114">
                  <c:v>52.850670937204299</c:v>
                </c:pt>
                <c:pt idx="220115">
                  <c:v>52.850758089083001</c:v>
                </c:pt>
                <c:pt idx="220116">
                  <c:v>52.850845240682801</c:v>
                </c:pt>
                <c:pt idx="220117">
                  <c:v>52.8509323920036</c:v>
                </c:pt>
                <c:pt idx="220118">
                  <c:v>52.851019543045403</c:v>
                </c:pt>
                <c:pt idx="220119">
                  <c:v>52.851106693808298</c:v>
                </c:pt>
                <c:pt idx="220120">
                  <c:v>52.851193844292197</c:v>
                </c:pt>
                <c:pt idx="220121">
                  <c:v>52.851280994497202</c:v>
                </c:pt>
                <c:pt idx="220122">
                  <c:v>52.851368144423198</c:v>
                </c:pt>
                <c:pt idx="220123">
                  <c:v>52.851455294070199</c:v>
                </c:pt>
                <c:pt idx="220124">
                  <c:v>52.851542443438298</c:v>
                </c:pt>
                <c:pt idx="220125">
                  <c:v>52.851629592527402</c:v>
                </c:pt>
                <c:pt idx="220126">
                  <c:v>52.851716741337597</c:v>
                </c:pt>
                <c:pt idx="220127">
                  <c:v>52.851803889868798</c:v>
                </c:pt>
                <c:pt idx="220128">
                  <c:v>52.851891038121003</c:v>
                </c:pt>
                <c:pt idx="220129">
                  <c:v>52.8519781860943</c:v>
                </c:pt>
                <c:pt idx="220130">
                  <c:v>52.852065333788602</c:v>
                </c:pt>
                <c:pt idx="220131">
                  <c:v>52.852152481204001</c:v>
                </c:pt>
                <c:pt idx="220132">
                  <c:v>52.852239628340499</c:v>
                </c:pt>
                <c:pt idx="220133">
                  <c:v>52.852326775198001</c:v>
                </c:pt>
                <c:pt idx="220134">
                  <c:v>52.852413921776503</c:v>
                </c:pt>
                <c:pt idx="220135">
                  <c:v>52.852501068076101</c:v>
                </c:pt>
                <c:pt idx="220136">
                  <c:v>52.852588214096798</c:v>
                </c:pt>
                <c:pt idx="220137">
                  <c:v>52.8526753598385</c:v>
                </c:pt>
                <c:pt idx="220138">
                  <c:v>52.8527625053012</c:v>
                </c:pt>
                <c:pt idx="220139">
                  <c:v>52.852849650484998</c:v>
                </c:pt>
                <c:pt idx="220140">
                  <c:v>52.852936795389901</c:v>
                </c:pt>
                <c:pt idx="220141">
                  <c:v>52.853023940015802</c:v>
                </c:pt>
                <c:pt idx="220142">
                  <c:v>52.853111084362801</c:v>
                </c:pt>
                <c:pt idx="220143">
                  <c:v>52.853198228430799</c:v>
                </c:pt>
                <c:pt idx="220144">
                  <c:v>52.853285372219901</c:v>
                </c:pt>
                <c:pt idx="220145">
                  <c:v>52.853372515730101</c:v>
                </c:pt>
                <c:pt idx="220146">
                  <c:v>52.853459658961299</c:v>
                </c:pt>
                <c:pt idx="220147">
                  <c:v>52.853546801913602</c:v>
                </c:pt>
                <c:pt idx="220148">
                  <c:v>52.853633944586903</c:v>
                </c:pt>
                <c:pt idx="220149">
                  <c:v>52.853721086981302</c:v>
                </c:pt>
                <c:pt idx="220150">
                  <c:v>52.853808229096799</c:v>
                </c:pt>
                <c:pt idx="220151">
                  <c:v>52.853895370933301</c:v>
                </c:pt>
                <c:pt idx="220152">
                  <c:v>52.853982512490902</c:v>
                </c:pt>
                <c:pt idx="220153">
                  <c:v>52.854069653769599</c:v>
                </c:pt>
                <c:pt idx="220154">
                  <c:v>52.854156794769303</c:v>
                </c:pt>
                <c:pt idx="220155">
                  <c:v>52.854243935490203</c:v>
                </c:pt>
                <c:pt idx="220156">
                  <c:v>52.854331075932002</c:v>
                </c:pt>
                <c:pt idx="220157">
                  <c:v>52.854418216094999</c:v>
                </c:pt>
                <c:pt idx="220158">
                  <c:v>52.854505355979001</c:v>
                </c:pt>
                <c:pt idx="220159">
                  <c:v>52.8545924955841</c:v>
                </c:pt>
                <c:pt idx="220160">
                  <c:v>52.854679634910298</c:v>
                </c:pt>
                <c:pt idx="220161">
                  <c:v>52.8547667739575</c:v>
                </c:pt>
                <c:pt idx="220162">
                  <c:v>52.8548539127259</c:v>
                </c:pt>
                <c:pt idx="220163">
                  <c:v>52.854941051215299</c:v>
                </c:pt>
                <c:pt idx="220164">
                  <c:v>52.855028189425703</c:v>
                </c:pt>
                <c:pt idx="220165">
                  <c:v>52.855115327357296</c:v>
                </c:pt>
                <c:pt idx="220166">
                  <c:v>52.855202465009903</c:v>
                </c:pt>
                <c:pt idx="220167">
                  <c:v>52.8552896023836</c:v>
                </c:pt>
                <c:pt idx="220168">
                  <c:v>52.855376739478402</c:v>
                </c:pt>
                <c:pt idx="220169">
                  <c:v>52.855463876294301</c:v>
                </c:pt>
                <c:pt idx="220170">
                  <c:v>52.855551012831299</c:v>
                </c:pt>
                <c:pt idx="220171">
                  <c:v>52.855638149089302</c:v>
                </c:pt>
                <c:pt idx="220172">
                  <c:v>52.855725285068402</c:v>
                </c:pt>
                <c:pt idx="220173">
                  <c:v>52.855812420768601</c:v>
                </c:pt>
                <c:pt idx="220174">
                  <c:v>52.855899556189897</c:v>
                </c:pt>
                <c:pt idx="220175">
                  <c:v>52.855986691332298</c:v>
                </c:pt>
                <c:pt idx="220176">
                  <c:v>52.856073826195797</c:v>
                </c:pt>
                <c:pt idx="220177">
                  <c:v>52.8561609607804</c:v>
                </c:pt>
                <c:pt idx="220178">
                  <c:v>52.856248095086002</c:v>
                </c:pt>
                <c:pt idx="220179">
                  <c:v>52.856335229112801</c:v>
                </c:pt>
                <c:pt idx="220180">
                  <c:v>52.856422362860599</c:v>
                </c:pt>
                <c:pt idx="220181">
                  <c:v>52.856509496329501</c:v>
                </c:pt>
                <c:pt idx="220182">
                  <c:v>52.856596629519601</c:v>
                </c:pt>
                <c:pt idx="220183">
                  <c:v>52.856683762430698</c:v>
                </c:pt>
                <c:pt idx="220184">
                  <c:v>52.856770895062901</c:v>
                </c:pt>
                <c:pt idx="220185">
                  <c:v>52.856858027416202</c:v>
                </c:pt>
                <c:pt idx="220186">
                  <c:v>52.8569451594906</c:v>
                </c:pt>
                <c:pt idx="220187">
                  <c:v>52.857032291286103</c:v>
                </c:pt>
                <c:pt idx="220188">
                  <c:v>52.857119422802697</c:v>
                </c:pt>
                <c:pt idx="220189">
                  <c:v>52.857206554040403</c:v>
                </c:pt>
                <c:pt idx="220190">
                  <c:v>52.857293684999199</c:v>
                </c:pt>
                <c:pt idx="220191">
                  <c:v>52.8573808156791</c:v>
                </c:pt>
                <c:pt idx="220192">
                  <c:v>52.857467946080099</c:v>
                </c:pt>
                <c:pt idx="220193">
                  <c:v>52.857555076202203</c:v>
                </c:pt>
                <c:pt idx="220194">
                  <c:v>52.857642206045497</c:v>
                </c:pt>
                <c:pt idx="220195">
                  <c:v>52.857729335609797</c:v>
                </c:pt>
                <c:pt idx="220196">
                  <c:v>52.857816464895201</c:v>
                </c:pt>
                <c:pt idx="220197">
                  <c:v>52.857903593901703</c:v>
                </c:pt>
                <c:pt idx="220198">
                  <c:v>52.857990722629403</c:v>
                </c:pt>
                <c:pt idx="220199">
                  <c:v>52.8580778510781</c:v>
                </c:pt>
                <c:pt idx="220200">
                  <c:v>52.858164979248002</c:v>
                </c:pt>
                <c:pt idx="220201">
                  <c:v>52.858252107139002</c:v>
                </c:pt>
                <c:pt idx="220202">
                  <c:v>52.858339234751</c:v>
                </c:pt>
                <c:pt idx="220203">
                  <c:v>52.858426362084202</c:v>
                </c:pt>
                <c:pt idx="220204">
                  <c:v>52.858513489138502</c:v>
                </c:pt>
                <c:pt idx="220205">
                  <c:v>52.858600615914</c:v>
                </c:pt>
                <c:pt idx="220206">
                  <c:v>52.858687742410503</c:v>
                </c:pt>
                <c:pt idx="220207">
                  <c:v>52.858774868628103</c:v>
                </c:pt>
                <c:pt idx="220208">
                  <c:v>52.858861994566901</c:v>
                </c:pt>
                <c:pt idx="220209">
                  <c:v>52.858949120226796</c:v>
                </c:pt>
                <c:pt idx="220210">
                  <c:v>52.859036245607797</c:v>
                </c:pt>
                <c:pt idx="220211">
                  <c:v>52.859123370709902</c:v>
                </c:pt>
                <c:pt idx="220212">
                  <c:v>52.859210495533198</c:v>
                </c:pt>
                <c:pt idx="220213">
                  <c:v>52.859297620077498</c:v>
                </c:pt>
                <c:pt idx="220214">
                  <c:v>52.859384744342996</c:v>
                </c:pt>
                <c:pt idx="220215">
                  <c:v>52.859471868329599</c:v>
                </c:pt>
                <c:pt idx="220216">
                  <c:v>52.8595589920374</c:v>
                </c:pt>
                <c:pt idx="220217">
                  <c:v>52.859646115466198</c:v>
                </c:pt>
                <c:pt idx="220218">
                  <c:v>52.859733238616201</c:v>
                </c:pt>
                <c:pt idx="220219">
                  <c:v>52.859820361487301</c:v>
                </c:pt>
                <c:pt idx="220220">
                  <c:v>52.859907484079599</c:v>
                </c:pt>
                <c:pt idx="220221">
                  <c:v>52.859994606392902</c:v>
                </c:pt>
                <c:pt idx="220222">
                  <c:v>52.860081728427403</c:v>
                </c:pt>
                <c:pt idx="220223">
                  <c:v>52.860168850183101</c:v>
                </c:pt>
                <c:pt idx="220224">
                  <c:v>52.860255971659797</c:v>
                </c:pt>
                <c:pt idx="220225">
                  <c:v>52.860343092857697</c:v>
                </c:pt>
                <c:pt idx="220226">
                  <c:v>52.860430213776702</c:v>
                </c:pt>
                <c:pt idx="220227">
                  <c:v>52.860517334416897</c:v>
                </c:pt>
                <c:pt idx="220228">
                  <c:v>52.860604454778198</c:v>
                </c:pt>
                <c:pt idx="220229">
                  <c:v>52.860691574860603</c:v>
                </c:pt>
                <c:pt idx="220230">
                  <c:v>52.860778694664198</c:v>
                </c:pt>
                <c:pt idx="220231">
                  <c:v>52.860865814188898</c:v>
                </c:pt>
                <c:pt idx="220232">
                  <c:v>52.860952933434703</c:v>
                </c:pt>
                <c:pt idx="220233">
                  <c:v>52.861040052401698</c:v>
                </c:pt>
                <c:pt idx="220234">
                  <c:v>52.861127171089798</c:v>
                </c:pt>
                <c:pt idx="220235">
                  <c:v>52.861214289499003</c:v>
                </c:pt>
                <c:pt idx="220236">
                  <c:v>52.861301407629398</c:v>
                </c:pt>
                <c:pt idx="220237">
                  <c:v>52.861388525480997</c:v>
                </c:pt>
                <c:pt idx="220238">
                  <c:v>52.861475643053701</c:v>
                </c:pt>
                <c:pt idx="220239">
                  <c:v>52.861562760347503</c:v>
                </c:pt>
                <c:pt idx="220240">
                  <c:v>52.861649877362503</c:v>
                </c:pt>
                <c:pt idx="220241">
                  <c:v>52.861736994098599</c:v>
                </c:pt>
                <c:pt idx="220242">
                  <c:v>52.861824110555901</c:v>
                </c:pt>
                <c:pt idx="220243">
                  <c:v>52.8619112267343</c:v>
                </c:pt>
                <c:pt idx="220244">
                  <c:v>52.861998342633903</c:v>
                </c:pt>
                <c:pt idx="220245">
                  <c:v>52.862085458254597</c:v>
                </c:pt>
                <c:pt idx="220246">
                  <c:v>52.862172573596403</c:v>
                </c:pt>
                <c:pt idx="220247">
                  <c:v>52.8622596886594</c:v>
                </c:pt>
                <c:pt idx="220248">
                  <c:v>52.8623468034436</c:v>
                </c:pt>
                <c:pt idx="220249">
                  <c:v>52.862433917948898</c:v>
                </c:pt>
                <c:pt idx="220250">
                  <c:v>52.862521032175401</c:v>
                </c:pt>
                <c:pt idx="220251">
                  <c:v>52.862608146123002</c:v>
                </c:pt>
                <c:pt idx="220252">
                  <c:v>52.862695259791799</c:v>
                </c:pt>
                <c:pt idx="220253">
                  <c:v>52.862782373181801</c:v>
                </c:pt>
                <c:pt idx="220254">
                  <c:v>52.862869486292901</c:v>
                </c:pt>
                <c:pt idx="220255">
                  <c:v>52.862956599125098</c:v>
                </c:pt>
                <c:pt idx="220256">
                  <c:v>52.8630437116786</c:v>
                </c:pt>
                <c:pt idx="220257">
                  <c:v>52.863130823953099</c:v>
                </c:pt>
                <c:pt idx="220258">
                  <c:v>52.863217935948903</c:v>
                </c:pt>
                <c:pt idx="220259">
                  <c:v>52.863305047665797</c:v>
                </c:pt>
                <c:pt idx="220260">
                  <c:v>52.863392159103903</c:v>
                </c:pt>
                <c:pt idx="220261">
                  <c:v>52.863479270263099</c:v>
                </c:pt>
                <c:pt idx="220262">
                  <c:v>52.863566381143499</c:v>
                </c:pt>
                <c:pt idx="220263">
                  <c:v>52.863653491745097</c:v>
                </c:pt>
                <c:pt idx="220264">
                  <c:v>52.8637406020678</c:v>
                </c:pt>
                <c:pt idx="220265">
                  <c:v>52.8638277121117</c:v>
                </c:pt>
                <c:pt idx="220266">
                  <c:v>52.863914821876797</c:v>
                </c:pt>
                <c:pt idx="220267">
                  <c:v>52.864001931362999</c:v>
                </c:pt>
                <c:pt idx="220268">
                  <c:v>52.864089040570398</c:v>
                </c:pt>
                <c:pt idx="220269">
                  <c:v>52.864176149499002</c:v>
                </c:pt>
                <c:pt idx="220270">
                  <c:v>52.864263258148704</c:v>
                </c:pt>
                <c:pt idx="220271">
                  <c:v>52.864350366519602</c:v>
                </c:pt>
                <c:pt idx="220272">
                  <c:v>52.864437474611698</c:v>
                </c:pt>
                <c:pt idx="220273">
                  <c:v>52.864524582424998</c:v>
                </c:pt>
                <c:pt idx="220274">
                  <c:v>52.864611689959503</c:v>
                </c:pt>
                <c:pt idx="220275">
                  <c:v>52.864698797215098</c:v>
                </c:pt>
                <c:pt idx="220276">
                  <c:v>52.864785904191898</c:v>
                </c:pt>
                <c:pt idx="220277">
                  <c:v>52.864873010889902</c:v>
                </c:pt>
                <c:pt idx="220278">
                  <c:v>52.864960117309003</c:v>
                </c:pt>
                <c:pt idx="220279">
                  <c:v>52.865047223449402</c:v>
                </c:pt>
                <c:pt idx="220280">
                  <c:v>52.865134329310898</c:v>
                </c:pt>
                <c:pt idx="220281">
                  <c:v>52.865221434893598</c:v>
                </c:pt>
                <c:pt idx="220282">
                  <c:v>52.865308540197503</c:v>
                </c:pt>
                <c:pt idx="220283">
                  <c:v>52.865395645222499</c:v>
                </c:pt>
                <c:pt idx="220284">
                  <c:v>52.865482749968798</c:v>
                </c:pt>
                <c:pt idx="220285">
                  <c:v>52.865569854436202</c:v>
                </c:pt>
                <c:pt idx="220286">
                  <c:v>52.865656958624797</c:v>
                </c:pt>
                <c:pt idx="220287">
                  <c:v>52.865744062534702</c:v>
                </c:pt>
                <c:pt idx="220288">
                  <c:v>52.865831166165698</c:v>
                </c:pt>
                <c:pt idx="220289">
                  <c:v>52.865918269517799</c:v>
                </c:pt>
                <c:pt idx="220290">
                  <c:v>52.866005372591196</c:v>
                </c:pt>
                <c:pt idx="220291">
                  <c:v>52.866092475385798</c:v>
                </c:pt>
                <c:pt idx="220292">
                  <c:v>52.866179577901597</c:v>
                </c:pt>
                <c:pt idx="220293">
                  <c:v>52.866266680138501</c:v>
                </c:pt>
                <c:pt idx="220294">
                  <c:v>52.866353782096603</c:v>
                </c:pt>
                <c:pt idx="220295">
                  <c:v>52.866440883776001</c:v>
                </c:pt>
                <c:pt idx="220296">
                  <c:v>52.866527985176504</c:v>
                </c:pt>
                <c:pt idx="220297">
                  <c:v>52.866615086298197</c:v>
                </c:pt>
                <c:pt idx="220298">
                  <c:v>52.8667021871412</c:v>
                </c:pt>
                <c:pt idx="220299">
                  <c:v>52.866789287705302</c:v>
                </c:pt>
                <c:pt idx="220300">
                  <c:v>52.866876387990601</c:v>
                </c:pt>
                <c:pt idx="220301">
                  <c:v>52.866963487997197</c:v>
                </c:pt>
                <c:pt idx="220302">
                  <c:v>52.867050587724897</c:v>
                </c:pt>
                <c:pt idx="220303">
                  <c:v>52.867137687173802</c:v>
                </c:pt>
                <c:pt idx="220304">
                  <c:v>52.867224786344003</c:v>
                </c:pt>
                <c:pt idx="220305">
                  <c:v>52.867311885235303</c:v>
                </c:pt>
                <c:pt idx="220306">
                  <c:v>52.867398983847799</c:v>
                </c:pt>
                <c:pt idx="220307">
                  <c:v>52.8674860821816</c:v>
                </c:pt>
                <c:pt idx="220308">
                  <c:v>52.867573180236498</c:v>
                </c:pt>
                <c:pt idx="220309">
                  <c:v>52.8676602780127</c:v>
                </c:pt>
                <c:pt idx="220310">
                  <c:v>52.86774737551</c:v>
                </c:pt>
                <c:pt idx="220311">
                  <c:v>52.867834472728603</c:v>
                </c:pt>
                <c:pt idx="220312">
                  <c:v>52.867921569668397</c:v>
                </c:pt>
                <c:pt idx="220313">
                  <c:v>52.868008666329402</c:v>
                </c:pt>
                <c:pt idx="220314">
                  <c:v>52.868095762711597</c:v>
                </c:pt>
                <c:pt idx="220315">
                  <c:v>52.868182858814997</c:v>
                </c:pt>
                <c:pt idx="220316">
                  <c:v>52.868269954639601</c:v>
                </c:pt>
                <c:pt idx="220317">
                  <c:v>52.868357050185502</c:v>
                </c:pt>
                <c:pt idx="220318">
                  <c:v>52.8684441454525</c:v>
                </c:pt>
                <c:pt idx="220319">
                  <c:v>52.868531240440802</c:v>
                </c:pt>
                <c:pt idx="220320">
                  <c:v>52.868618335150302</c:v>
                </c:pt>
                <c:pt idx="220321">
                  <c:v>52.868705429580999</c:v>
                </c:pt>
                <c:pt idx="220322">
                  <c:v>52.8687925237329</c:v>
                </c:pt>
                <c:pt idx="220323">
                  <c:v>52.868879617606098</c:v>
                </c:pt>
                <c:pt idx="220324">
                  <c:v>52.8689667112005</c:v>
                </c:pt>
                <c:pt idx="220325">
                  <c:v>52.869053804516</c:v>
                </c:pt>
                <c:pt idx="220326">
                  <c:v>52.869140897552903</c:v>
                </c:pt>
                <c:pt idx="220327">
                  <c:v>52.869227990310897</c:v>
                </c:pt>
                <c:pt idx="220328">
                  <c:v>52.869315082790102</c:v>
                </c:pt>
                <c:pt idx="220329">
                  <c:v>52.869402174990597</c:v>
                </c:pt>
                <c:pt idx="220330">
                  <c:v>52.869489266912304</c:v>
                </c:pt>
                <c:pt idx="220331">
                  <c:v>52.8695763585553</c:v>
                </c:pt>
                <c:pt idx="220332">
                  <c:v>52.8696634499194</c:v>
                </c:pt>
                <c:pt idx="220333">
                  <c:v>52.869750541004798</c:v>
                </c:pt>
                <c:pt idx="220334">
                  <c:v>52.8698376318114</c:v>
                </c:pt>
                <c:pt idx="220335">
                  <c:v>52.869924722339299</c:v>
                </c:pt>
                <c:pt idx="220336">
                  <c:v>52.870011812588402</c:v>
                </c:pt>
                <c:pt idx="220337">
                  <c:v>52.870098902558702</c:v>
                </c:pt>
                <c:pt idx="220338">
                  <c:v>52.8701859922502</c:v>
                </c:pt>
                <c:pt idx="220339">
                  <c:v>52.870273081663001</c:v>
                </c:pt>
                <c:pt idx="220340">
                  <c:v>52.870360170796999</c:v>
                </c:pt>
                <c:pt idx="220341">
                  <c:v>52.870447259652302</c:v>
                </c:pt>
                <c:pt idx="220342">
                  <c:v>52.870534348228702</c:v>
                </c:pt>
                <c:pt idx="220343">
                  <c:v>52.870621436526498</c:v>
                </c:pt>
                <c:pt idx="220344">
                  <c:v>52.8707085245454</c:v>
                </c:pt>
                <c:pt idx="220345">
                  <c:v>52.870795612285598</c:v>
                </c:pt>
                <c:pt idx="220346">
                  <c:v>52.870882699747099</c:v>
                </c:pt>
                <c:pt idx="220347">
                  <c:v>52.870969786929699</c:v>
                </c:pt>
                <c:pt idx="220348">
                  <c:v>52.871056873833702</c:v>
                </c:pt>
                <c:pt idx="220349">
                  <c:v>52.871143960458802</c:v>
                </c:pt>
                <c:pt idx="220350">
                  <c:v>52.8712310468052</c:v>
                </c:pt>
                <c:pt idx="220351">
                  <c:v>52.871318132872901</c:v>
                </c:pt>
                <c:pt idx="220352">
                  <c:v>52.871405218661799</c:v>
                </c:pt>
                <c:pt idx="220353">
                  <c:v>52.871492304171902</c:v>
                </c:pt>
                <c:pt idx="220354">
                  <c:v>52.871579389403301</c:v>
                </c:pt>
                <c:pt idx="220355">
                  <c:v>52.871666474355997</c:v>
                </c:pt>
                <c:pt idx="220356">
                  <c:v>52.871753559029798</c:v>
                </c:pt>
                <c:pt idx="220357">
                  <c:v>52.871840643425003</c:v>
                </c:pt>
                <c:pt idx="220358">
                  <c:v>52.871927727541397</c:v>
                </c:pt>
                <c:pt idx="220359">
                  <c:v>52.872014811379003</c:v>
                </c:pt>
                <c:pt idx="220360">
                  <c:v>52.872101894937899</c:v>
                </c:pt>
                <c:pt idx="220361">
                  <c:v>52.872188978217999</c:v>
                </c:pt>
                <c:pt idx="220362">
                  <c:v>52.872276061219402</c:v>
                </c:pt>
                <c:pt idx="220363">
                  <c:v>52.872363143942103</c:v>
                </c:pt>
                <c:pt idx="220364">
                  <c:v>52.872450226386</c:v>
                </c:pt>
                <c:pt idx="220365">
                  <c:v>52.872537308551202</c:v>
                </c:pt>
                <c:pt idx="220366">
                  <c:v>52.872624390437601</c:v>
                </c:pt>
                <c:pt idx="220367">
                  <c:v>52.872711472045303</c:v>
                </c:pt>
                <c:pt idx="220368">
                  <c:v>52.872798553374203</c:v>
                </c:pt>
                <c:pt idx="220369">
                  <c:v>52.872885634424399</c:v>
                </c:pt>
                <c:pt idx="220370">
                  <c:v>52.8729727151959</c:v>
                </c:pt>
                <c:pt idx="220371">
                  <c:v>52.873059795688597</c:v>
                </c:pt>
                <c:pt idx="220372">
                  <c:v>52.873146875902599</c:v>
                </c:pt>
                <c:pt idx="220373">
                  <c:v>52.873233955837897</c:v>
                </c:pt>
                <c:pt idx="220374">
                  <c:v>52.873321035494399</c:v>
                </c:pt>
                <c:pt idx="220375">
                  <c:v>52.873408114872198</c:v>
                </c:pt>
                <c:pt idx="220376">
                  <c:v>52.873495193971202</c:v>
                </c:pt>
                <c:pt idx="220377">
                  <c:v>52.873582272791502</c:v>
                </c:pt>
                <c:pt idx="220378">
                  <c:v>52.873669351333099</c:v>
                </c:pt>
                <c:pt idx="220379">
                  <c:v>52.873756429596</c:v>
                </c:pt>
                <c:pt idx="220380">
                  <c:v>52.873843507580098</c:v>
                </c:pt>
                <c:pt idx="220381">
                  <c:v>52.8739305852855</c:v>
                </c:pt>
                <c:pt idx="220382">
                  <c:v>52.874017662712198</c:v>
                </c:pt>
                <c:pt idx="220383">
                  <c:v>52.874104739860101</c:v>
                </c:pt>
                <c:pt idx="220384">
                  <c:v>52.874191816729301</c:v>
                </c:pt>
                <c:pt idx="220385">
                  <c:v>52.874278893319797</c:v>
                </c:pt>
                <c:pt idx="220386">
                  <c:v>52.874365969631597</c:v>
                </c:pt>
                <c:pt idx="220387">
                  <c:v>52.874453045664602</c:v>
                </c:pt>
                <c:pt idx="220388">
                  <c:v>52.874540121418903</c:v>
                </c:pt>
                <c:pt idx="220389">
                  <c:v>52.874627196894501</c:v>
                </c:pt>
                <c:pt idx="220390">
                  <c:v>52.874714272091403</c:v>
                </c:pt>
                <c:pt idx="220391">
                  <c:v>52.874801347009601</c:v>
                </c:pt>
                <c:pt idx="220392">
                  <c:v>52.874888421648997</c:v>
                </c:pt>
                <c:pt idx="220393">
                  <c:v>52.874975496009696</c:v>
                </c:pt>
                <c:pt idx="220394">
                  <c:v>52.8750625700917</c:v>
                </c:pt>
                <c:pt idx="220395">
                  <c:v>52.875149643895</c:v>
                </c:pt>
                <c:pt idx="220396">
                  <c:v>52.875236717419597</c:v>
                </c:pt>
                <c:pt idx="220397">
                  <c:v>52.875323790665398</c:v>
                </c:pt>
                <c:pt idx="220398">
                  <c:v>52.875410863632602</c:v>
                </c:pt>
                <c:pt idx="220399">
                  <c:v>52.875497936320997</c:v>
                </c:pt>
                <c:pt idx="220400">
                  <c:v>52.875585008730702</c:v>
                </c:pt>
                <c:pt idx="220401">
                  <c:v>52.875672080861698</c:v>
                </c:pt>
                <c:pt idx="220402">
                  <c:v>52.875759152713997</c:v>
                </c:pt>
                <c:pt idx="220403">
                  <c:v>52.875846224287599</c:v>
                </c:pt>
                <c:pt idx="220404">
                  <c:v>52.875933295582499</c:v>
                </c:pt>
                <c:pt idx="220405">
                  <c:v>52.876020366598702</c:v>
                </c:pt>
                <c:pt idx="220406">
                  <c:v>52.876107437336103</c:v>
                </c:pt>
                <c:pt idx="220407">
                  <c:v>52.876194507794899</c:v>
                </c:pt>
                <c:pt idx="220408">
                  <c:v>52.876281577975</c:v>
                </c:pt>
                <c:pt idx="220409">
                  <c:v>52.876368647876298</c:v>
                </c:pt>
                <c:pt idx="220410">
                  <c:v>52.876455717498899</c:v>
                </c:pt>
                <c:pt idx="220411">
                  <c:v>52.876542786842897</c:v>
                </c:pt>
                <c:pt idx="220412">
                  <c:v>52.876629855908099</c:v>
                </c:pt>
                <c:pt idx="220413">
                  <c:v>52.876716924694698</c:v>
                </c:pt>
                <c:pt idx="220414">
                  <c:v>52.8768039932025</c:v>
                </c:pt>
                <c:pt idx="220415">
                  <c:v>52.876891061431699</c:v>
                </c:pt>
                <c:pt idx="220416">
                  <c:v>52.876978129382103</c:v>
                </c:pt>
                <c:pt idx="220417">
                  <c:v>52.877065197053902</c:v>
                </c:pt>
                <c:pt idx="220418">
                  <c:v>52.877152264446899</c:v>
                </c:pt>
                <c:pt idx="220419">
                  <c:v>52.877239331561299</c:v>
                </c:pt>
                <c:pt idx="220420">
                  <c:v>52.877326398397003</c:v>
                </c:pt>
                <c:pt idx="220421">
                  <c:v>52.877413464953896</c:v>
                </c:pt>
                <c:pt idx="220422">
                  <c:v>52.877500531232201</c:v>
                </c:pt>
                <c:pt idx="220423">
                  <c:v>52.877587597231802</c:v>
                </c:pt>
                <c:pt idx="220424">
                  <c:v>52.8776746629527</c:v>
                </c:pt>
                <c:pt idx="220425">
                  <c:v>52.877761728394901</c:v>
                </c:pt>
                <c:pt idx="220426">
                  <c:v>52.8778487935584</c:v>
                </c:pt>
                <c:pt idx="220427">
                  <c:v>52.877935858443301</c:v>
                </c:pt>
                <c:pt idx="220428">
                  <c:v>52.8780229230494</c:v>
                </c:pt>
                <c:pt idx="220429">
                  <c:v>52.878109987376902</c:v>
                </c:pt>
                <c:pt idx="220430">
                  <c:v>52.878197051425701</c:v>
                </c:pt>
                <c:pt idx="220431">
                  <c:v>52.878284115195697</c:v>
                </c:pt>
                <c:pt idx="220432">
                  <c:v>52.878371178687097</c:v>
                </c:pt>
                <c:pt idx="220433">
                  <c:v>52.878458241899899</c:v>
                </c:pt>
                <c:pt idx="220434">
                  <c:v>52.878545304833899</c:v>
                </c:pt>
                <c:pt idx="220435">
                  <c:v>52.878632367489303</c:v>
                </c:pt>
                <c:pt idx="220436">
                  <c:v>52.878719429866003</c:v>
                </c:pt>
                <c:pt idx="220437">
                  <c:v>52.878806491963999</c:v>
                </c:pt>
                <c:pt idx="220438">
                  <c:v>52.8788935537833</c:v>
                </c:pt>
                <c:pt idx="220439">
                  <c:v>52.878980615323897</c:v>
                </c:pt>
                <c:pt idx="220440">
                  <c:v>52.879067676585898</c:v>
                </c:pt>
                <c:pt idx="220441">
                  <c:v>52.879154737569202</c:v>
                </c:pt>
                <c:pt idx="220442">
                  <c:v>52.879241798273803</c:v>
                </c:pt>
                <c:pt idx="220443">
                  <c:v>52.8793288586998</c:v>
                </c:pt>
                <c:pt idx="220444">
                  <c:v>52.879415918847101</c:v>
                </c:pt>
                <c:pt idx="220445">
                  <c:v>52.879502978715699</c:v>
                </c:pt>
                <c:pt idx="220446">
                  <c:v>52.879590038305601</c:v>
                </c:pt>
                <c:pt idx="220447">
                  <c:v>52.879677097616899</c:v>
                </c:pt>
                <c:pt idx="220448">
                  <c:v>52.8797641566495</c:v>
                </c:pt>
                <c:pt idx="220449">
                  <c:v>52.879851215403399</c:v>
                </c:pt>
                <c:pt idx="220450">
                  <c:v>52.879938273878601</c:v>
                </c:pt>
                <c:pt idx="220451">
                  <c:v>52.880025332075199</c:v>
                </c:pt>
                <c:pt idx="220452">
                  <c:v>52.880112389993201</c:v>
                </c:pt>
                <c:pt idx="220453">
                  <c:v>52.8801994476324</c:v>
                </c:pt>
                <c:pt idx="220454">
                  <c:v>52.880286504993002</c:v>
                </c:pt>
                <c:pt idx="220455">
                  <c:v>52.880373562075</c:v>
                </c:pt>
                <c:pt idx="220456">
                  <c:v>52.880460618878203</c:v>
                </c:pt>
                <c:pt idx="220457">
                  <c:v>52.880547675402902</c:v>
                </c:pt>
                <c:pt idx="220458">
                  <c:v>52.880634731648797</c:v>
                </c:pt>
                <c:pt idx="220459">
                  <c:v>52.880721787616103</c:v>
                </c:pt>
                <c:pt idx="220460">
                  <c:v>52.880808843304699</c:v>
                </c:pt>
                <c:pt idx="220461">
                  <c:v>52.880895898714698</c:v>
                </c:pt>
                <c:pt idx="220462">
                  <c:v>52.880982953846001</c:v>
                </c:pt>
                <c:pt idx="220463">
                  <c:v>52.8810700086987</c:v>
                </c:pt>
                <c:pt idx="220464">
                  <c:v>52.881157063272703</c:v>
                </c:pt>
                <c:pt idx="220465">
                  <c:v>52.881244117568102</c:v>
                </c:pt>
                <c:pt idx="220466">
                  <c:v>52.881331171584797</c:v>
                </c:pt>
                <c:pt idx="220467">
                  <c:v>52.881418225322797</c:v>
                </c:pt>
                <c:pt idx="220468">
                  <c:v>52.8815052787822</c:v>
                </c:pt>
                <c:pt idx="220469">
                  <c:v>52.881592331962999</c:v>
                </c:pt>
                <c:pt idx="220470">
                  <c:v>52.881679384865102</c:v>
                </c:pt>
                <c:pt idx="220471">
                  <c:v>52.881766437488501</c:v>
                </c:pt>
                <c:pt idx="220472">
                  <c:v>52.881853489833297</c:v>
                </c:pt>
                <c:pt idx="220473">
                  <c:v>52.881940541899503</c:v>
                </c:pt>
                <c:pt idx="220474">
                  <c:v>52.882027593686999</c:v>
                </c:pt>
                <c:pt idx="220475">
                  <c:v>52.882114645195898</c:v>
                </c:pt>
                <c:pt idx="220476">
                  <c:v>52.882201696426101</c:v>
                </c:pt>
                <c:pt idx="220477">
                  <c:v>52.8822887473777</c:v>
                </c:pt>
                <c:pt idx="220478">
                  <c:v>52.882375798050603</c:v>
                </c:pt>
                <c:pt idx="220479">
                  <c:v>52.882462848444902</c:v>
                </c:pt>
                <c:pt idx="220480">
                  <c:v>52.882549898560598</c:v>
                </c:pt>
                <c:pt idx="220481">
                  <c:v>52.882636948397597</c:v>
                </c:pt>
                <c:pt idx="220482">
                  <c:v>52.882723997955999</c:v>
                </c:pt>
                <c:pt idx="220483">
                  <c:v>52.882811047235698</c:v>
                </c:pt>
                <c:pt idx="220484">
                  <c:v>52.882898096236801</c:v>
                </c:pt>
                <c:pt idx="220485">
                  <c:v>52.882985144959299</c:v>
                </c:pt>
                <c:pt idx="220486">
                  <c:v>52.883072193403102</c:v>
                </c:pt>
                <c:pt idx="220487">
                  <c:v>52.883159241568301</c:v>
                </c:pt>
                <c:pt idx="220488">
                  <c:v>52.883246289454803</c:v>
                </c:pt>
                <c:pt idx="220489">
                  <c:v>52.883333337062801</c:v>
                </c:pt>
                <c:pt idx="220490">
                  <c:v>52.883420384392103</c:v>
                </c:pt>
                <c:pt idx="220491">
                  <c:v>52.883507431442702</c:v>
                </c:pt>
                <c:pt idx="220492">
                  <c:v>52.883594478214803</c:v>
                </c:pt>
                <c:pt idx="220493">
                  <c:v>52.883681524708201</c:v>
                </c:pt>
                <c:pt idx="220494">
                  <c:v>52.883768570923003</c:v>
                </c:pt>
                <c:pt idx="220495">
                  <c:v>52.883855616859101</c:v>
                </c:pt>
                <c:pt idx="220496">
                  <c:v>52.883942662516603</c:v>
                </c:pt>
                <c:pt idx="220497">
                  <c:v>52.8840297078956</c:v>
                </c:pt>
                <c:pt idx="220498">
                  <c:v>52.884116752995801</c:v>
                </c:pt>
                <c:pt idx="220499">
                  <c:v>52.884203797817499</c:v>
                </c:pt>
                <c:pt idx="220500">
                  <c:v>52.8842908423605</c:v>
                </c:pt>
                <c:pt idx="220501">
                  <c:v>52.884377886624897</c:v>
                </c:pt>
                <c:pt idx="220502">
                  <c:v>52.884464930610697</c:v>
                </c:pt>
                <c:pt idx="220503">
                  <c:v>52.884551974317901</c:v>
                </c:pt>
                <c:pt idx="220504">
                  <c:v>52.884639017746402</c:v>
                </c:pt>
                <c:pt idx="220505">
                  <c:v>52.884726060896398</c:v>
                </c:pt>
                <c:pt idx="220506">
                  <c:v>52.884813103767698</c:v>
                </c:pt>
                <c:pt idx="220507">
                  <c:v>52.884900146360401</c:v>
                </c:pt>
                <c:pt idx="220508">
                  <c:v>52.884987188674401</c:v>
                </c:pt>
                <c:pt idx="220509">
                  <c:v>52.885074230709897</c:v>
                </c:pt>
                <c:pt idx="220510">
                  <c:v>52.885161272466803</c:v>
                </c:pt>
                <c:pt idx="220511">
                  <c:v>52.885248313944999</c:v>
                </c:pt>
                <c:pt idx="220512">
                  <c:v>52.885335355144598</c:v>
                </c:pt>
                <c:pt idx="220513">
                  <c:v>52.8854223960657</c:v>
                </c:pt>
                <c:pt idx="220514">
                  <c:v>52.885509436708098</c:v>
                </c:pt>
                <c:pt idx="220515">
                  <c:v>52.8855964770719</c:v>
                </c:pt>
                <c:pt idx="220516">
                  <c:v>52.885683517156998</c:v>
                </c:pt>
                <c:pt idx="220517">
                  <c:v>52.8857705569636</c:v>
                </c:pt>
                <c:pt idx="220518">
                  <c:v>52.885857596491597</c:v>
                </c:pt>
                <c:pt idx="220519">
                  <c:v>52.885944635740998</c:v>
                </c:pt>
                <c:pt idx="220520">
                  <c:v>52.886031674711703</c:v>
                </c:pt>
                <c:pt idx="220521">
                  <c:v>52.886118713403903</c:v>
                </c:pt>
                <c:pt idx="220522">
                  <c:v>52.8862057518174</c:v>
                </c:pt>
                <c:pt idx="220523">
                  <c:v>52.8862927899524</c:v>
                </c:pt>
                <c:pt idx="220524">
                  <c:v>52.886379827808703</c:v>
                </c:pt>
                <c:pt idx="220525">
                  <c:v>52.886466865386502</c:v>
                </c:pt>
                <c:pt idx="220526">
                  <c:v>52.886553902685698</c:v>
                </c:pt>
                <c:pt idx="220527">
                  <c:v>52.886640939706197</c:v>
                </c:pt>
                <c:pt idx="220528">
                  <c:v>52.886727976448199</c:v>
                </c:pt>
                <c:pt idx="220529">
                  <c:v>52.886815012911498</c:v>
                </c:pt>
                <c:pt idx="220530">
                  <c:v>52.8869020490963</c:v>
                </c:pt>
                <c:pt idx="220531">
                  <c:v>52.886989085002497</c:v>
                </c:pt>
                <c:pt idx="220532">
                  <c:v>52.887076120629999</c:v>
                </c:pt>
                <c:pt idx="220533">
                  <c:v>52.887163155979003</c:v>
                </c:pt>
                <c:pt idx="220534">
                  <c:v>52.887250191049397</c:v>
                </c:pt>
                <c:pt idx="220535">
                  <c:v>52.8873372258412</c:v>
                </c:pt>
                <c:pt idx="220536">
                  <c:v>52.8874242603544</c:v>
                </c:pt>
                <c:pt idx="220537">
                  <c:v>52.887511294588997</c:v>
                </c:pt>
                <c:pt idx="220538">
                  <c:v>52.887598328545003</c:v>
                </c:pt>
                <c:pt idx="220539">
                  <c:v>52.887685362222498</c:v>
                </c:pt>
                <c:pt idx="220540">
                  <c:v>52.887772395621298</c:v>
                </c:pt>
                <c:pt idx="220541">
                  <c:v>52.887859428741599</c:v>
                </c:pt>
                <c:pt idx="220542">
                  <c:v>52.887946461583297</c:v>
                </c:pt>
                <c:pt idx="220543">
                  <c:v>52.888033494146399</c:v>
                </c:pt>
                <c:pt idx="220544">
                  <c:v>52.888120526430903</c:v>
                </c:pt>
                <c:pt idx="220545">
                  <c:v>52.888207558436797</c:v>
                </c:pt>
                <c:pt idx="220546">
                  <c:v>52.8882945901642</c:v>
                </c:pt>
                <c:pt idx="220547">
                  <c:v>52.888381621613</c:v>
                </c:pt>
                <c:pt idx="220548">
                  <c:v>52.888468652783097</c:v>
                </c:pt>
                <c:pt idx="220549">
                  <c:v>52.888555683674802</c:v>
                </c:pt>
                <c:pt idx="220550">
                  <c:v>52.888642714287798</c:v>
                </c:pt>
                <c:pt idx="220551">
                  <c:v>52.888729744622196</c:v>
                </c:pt>
                <c:pt idx="220552">
                  <c:v>52.888816774678098</c:v>
                </c:pt>
                <c:pt idx="220553">
                  <c:v>52.888903804455403</c:v>
                </c:pt>
                <c:pt idx="220554">
                  <c:v>52.888990833954203</c:v>
                </c:pt>
                <c:pt idx="220555">
                  <c:v>52.8890778631743</c:v>
                </c:pt>
                <c:pt idx="220556">
                  <c:v>52.8891648921159</c:v>
                </c:pt>
                <c:pt idx="220557">
                  <c:v>52.889251920778896</c:v>
                </c:pt>
                <c:pt idx="220558">
                  <c:v>52.889338949163303</c:v>
                </c:pt>
                <c:pt idx="220559">
                  <c:v>52.889425977269198</c:v>
                </c:pt>
                <c:pt idx="220560">
                  <c:v>52.889513005096497</c:v>
                </c:pt>
                <c:pt idx="220561">
                  <c:v>52.889600032645198</c:v>
                </c:pt>
                <c:pt idx="220562">
                  <c:v>52.889687059915403</c:v>
                </c:pt>
                <c:pt idx="220563">
                  <c:v>52.889774086907003</c:v>
                </c:pt>
                <c:pt idx="220564">
                  <c:v>52.88986111362</c:v>
                </c:pt>
                <c:pt idx="220565">
                  <c:v>52.8899481400545</c:v>
                </c:pt>
                <c:pt idx="220566">
                  <c:v>52.890035166210403</c:v>
                </c:pt>
                <c:pt idx="220567">
                  <c:v>52.890122192087702</c:v>
                </c:pt>
                <c:pt idx="220568">
                  <c:v>52.890209217686497</c:v>
                </c:pt>
                <c:pt idx="220569">
                  <c:v>52.890296243006702</c:v>
                </c:pt>
                <c:pt idx="220570">
                  <c:v>52.890383268048403</c:v>
                </c:pt>
                <c:pt idx="220571">
                  <c:v>52.8904702928115</c:v>
                </c:pt>
                <c:pt idx="220572">
                  <c:v>52.890557317296</c:v>
                </c:pt>
                <c:pt idx="220573">
                  <c:v>52.890644341501996</c:v>
                </c:pt>
                <c:pt idx="220574">
                  <c:v>52.890731365429403</c:v>
                </c:pt>
                <c:pt idx="220575">
                  <c:v>52.890818389078298</c:v>
                </c:pt>
                <c:pt idx="220576">
                  <c:v>52.890905412448603</c:v>
                </c:pt>
                <c:pt idx="220577">
                  <c:v>52.890992435540397</c:v>
                </c:pt>
                <c:pt idx="220578">
                  <c:v>52.891079458353602</c:v>
                </c:pt>
                <c:pt idx="220579">
                  <c:v>52.891166480888202</c:v>
                </c:pt>
                <c:pt idx="220580">
                  <c:v>52.891253503144299</c:v>
                </c:pt>
                <c:pt idx="220581">
                  <c:v>52.891340525121898</c:v>
                </c:pt>
                <c:pt idx="220582">
                  <c:v>52.8914275468209</c:v>
                </c:pt>
                <c:pt idx="220583">
                  <c:v>52.891514568241398</c:v>
                </c:pt>
                <c:pt idx="220584">
                  <c:v>52.891601589383299</c:v>
                </c:pt>
                <c:pt idx="220585">
                  <c:v>52.891688610246597</c:v>
                </c:pt>
                <c:pt idx="220586">
                  <c:v>52.891775630831397</c:v>
                </c:pt>
                <c:pt idx="220587">
                  <c:v>52.8918626511377</c:v>
                </c:pt>
                <c:pt idx="220588">
                  <c:v>52.891949671165399</c:v>
                </c:pt>
                <c:pt idx="220589">
                  <c:v>52.892036690914601</c:v>
                </c:pt>
                <c:pt idx="220590">
                  <c:v>52.892123710385199</c:v>
                </c:pt>
                <c:pt idx="220591">
                  <c:v>52.8922107295773</c:v>
                </c:pt>
                <c:pt idx="220592">
                  <c:v>52.892297748490897</c:v>
                </c:pt>
                <c:pt idx="220593">
                  <c:v>52.892384767125897</c:v>
                </c:pt>
                <c:pt idx="220594">
                  <c:v>52.8924717854824</c:v>
                </c:pt>
                <c:pt idx="220595">
                  <c:v>52.892558803560298</c:v>
                </c:pt>
                <c:pt idx="220596">
                  <c:v>52.8926458213597</c:v>
                </c:pt>
                <c:pt idx="220597">
                  <c:v>52.892732838880598</c:v>
                </c:pt>
                <c:pt idx="220598">
                  <c:v>52.892819856122898</c:v>
                </c:pt>
                <c:pt idx="220599">
                  <c:v>52.892906873086702</c:v>
                </c:pt>
                <c:pt idx="220600">
                  <c:v>52.892993889772001</c:v>
                </c:pt>
                <c:pt idx="220601">
                  <c:v>52.893080906178703</c:v>
                </c:pt>
                <c:pt idx="220602">
                  <c:v>52.893167922306901</c:v>
                </c:pt>
                <c:pt idx="220603">
                  <c:v>52.893254938156602</c:v>
                </c:pt>
                <c:pt idx="220604">
                  <c:v>52.893341953727699</c:v>
                </c:pt>
                <c:pt idx="220605">
                  <c:v>52.893428969020299</c:v>
                </c:pt>
                <c:pt idx="220606">
                  <c:v>52.893515984034401</c:v>
                </c:pt>
                <c:pt idx="220607">
                  <c:v>52.89360299877</c:v>
                </c:pt>
                <c:pt idx="220608">
                  <c:v>52.893690013227001</c:v>
                </c:pt>
                <c:pt idx="220609">
                  <c:v>52.893777027405498</c:v>
                </c:pt>
                <c:pt idx="220610">
                  <c:v>52.893864041305498</c:v>
                </c:pt>
                <c:pt idx="220611">
                  <c:v>52.893951054926902</c:v>
                </c:pt>
                <c:pt idx="220612">
                  <c:v>52.894038068269801</c:v>
                </c:pt>
                <c:pt idx="220613">
                  <c:v>52.894125081334202</c:v>
                </c:pt>
                <c:pt idx="220614">
                  <c:v>52.8942120941201</c:v>
                </c:pt>
                <c:pt idx="220615">
                  <c:v>52.8942991066275</c:v>
                </c:pt>
                <c:pt idx="220616">
                  <c:v>52.894386118856303</c:v>
                </c:pt>
                <c:pt idx="220617">
                  <c:v>52.894473130806702</c:v>
                </c:pt>
                <c:pt idx="220618">
                  <c:v>52.894560142478497</c:v>
                </c:pt>
                <c:pt idx="220619">
                  <c:v>52.894647153871801</c:v>
                </c:pt>
                <c:pt idx="220620">
                  <c:v>52.894734164986502</c:v>
                </c:pt>
                <c:pt idx="220621">
                  <c:v>52.894821175822798</c:v>
                </c:pt>
                <c:pt idx="220622">
                  <c:v>52.894908186380597</c:v>
                </c:pt>
                <c:pt idx="220623">
                  <c:v>52.894995196659799</c:v>
                </c:pt>
                <c:pt idx="220624">
                  <c:v>52.895082206660497</c:v>
                </c:pt>
                <c:pt idx="220625">
                  <c:v>52.895169216382698</c:v>
                </c:pt>
                <c:pt idx="220626">
                  <c:v>52.895256225826401</c:v>
                </c:pt>
                <c:pt idx="220627">
                  <c:v>52.8953432349916</c:v>
                </c:pt>
                <c:pt idx="220628">
                  <c:v>52.895430243878302</c:v>
                </c:pt>
                <c:pt idx="220629">
                  <c:v>52.895517252486499</c:v>
                </c:pt>
                <c:pt idx="220630">
                  <c:v>52.895604260816199</c:v>
                </c:pt>
                <c:pt idx="220631">
                  <c:v>52.895691268867303</c:v>
                </c:pt>
                <c:pt idx="220632">
                  <c:v>52.895778276640002</c:v>
                </c:pt>
                <c:pt idx="220633">
                  <c:v>52.895865284134103</c:v>
                </c:pt>
                <c:pt idx="220634">
                  <c:v>52.895952291349801</c:v>
                </c:pt>
                <c:pt idx="220635">
                  <c:v>52.896039298286901</c:v>
                </c:pt>
                <c:pt idx="220636">
                  <c:v>52.896126304945597</c:v>
                </c:pt>
                <c:pt idx="220637">
                  <c:v>52.896213311325702</c:v>
                </c:pt>
                <c:pt idx="220638">
                  <c:v>52.896300317427396</c:v>
                </c:pt>
                <c:pt idx="220639">
                  <c:v>52.896387323250501</c:v>
                </c:pt>
                <c:pt idx="220640">
                  <c:v>52.8964743287952</c:v>
                </c:pt>
                <c:pt idx="220641">
                  <c:v>52.896561334061303</c:v>
                </c:pt>
                <c:pt idx="220642">
                  <c:v>52.896648339049001</c:v>
                </c:pt>
                <c:pt idx="220643">
                  <c:v>52.896735343758202</c:v>
                </c:pt>
                <c:pt idx="220644">
                  <c:v>52.896822348188799</c:v>
                </c:pt>
                <c:pt idx="220645">
                  <c:v>52.896909352340998</c:v>
                </c:pt>
                <c:pt idx="220646">
                  <c:v>52.8969963562147</c:v>
                </c:pt>
                <c:pt idx="220647">
                  <c:v>52.897083359809898</c:v>
                </c:pt>
                <c:pt idx="220648">
                  <c:v>52.897170363126598</c:v>
                </c:pt>
                <c:pt idx="220649">
                  <c:v>52.897257366164801</c:v>
                </c:pt>
                <c:pt idx="220650">
                  <c:v>52.8973443689245</c:v>
                </c:pt>
                <c:pt idx="220651">
                  <c:v>52.897431371405702</c:v>
                </c:pt>
                <c:pt idx="220652">
                  <c:v>52.897518373608499</c:v>
                </c:pt>
                <c:pt idx="220653">
                  <c:v>52.897605375532798</c:v>
                </c:pt>
                <c:pt idx="220654">
                  <c:v>52.897692377178501</c:v>
                </c:pt>
                <c:pt idx="220655">
                  <c:v>52.897779378545799</c:v>
                </c:pt>
                <c:pt idx="220656">
                  <c:v>52.8978663796346</c:v>
                </c:pt>
                <c:pt idx="220657">
                  <c:v>52.897953380444903</c:v>
                </c:pt>
                <c:pt idx="220658">
                  <c:v>52.898040380976802</c:v>
                </c:pt>
                <c:pt idx="220659">
                  <c:v>52.898127381230204</c:v>
                </c:pt>
                <c:pt idx="220660">
                  <c:v>52.898214381205001</c:v>
                </c:pt>
                <c:pt idx="220661">
                  <c:v>52.898301380901401</c:v>
                </c:pt>
                <c:pt idx="220662">
                  <c:v>52.898388380319403</c:v>
                </c:pt>
                <c:pt idx="220663">
                  <c:v>52.898475379458802</c:v>
                </c:pt>
                <c:pt idx="220664">
                  <c:v>52.898562378319802</c:v>
                </c:pt>
                <c:pt idx="220665">
                  <c:v>52.898649376902299</c:v>
                </c:pt>
                <c:pt idx="220666">
                  <c:v>52.898736375206298</c:v>
                </c:pt>
                <c:pt idx="220667">
                  <c:v>52.898823373231799</c:v>
                </c:pt>
                <c:pt idx="220668">
                  <c:v>52.898910370978903</c:v>
                </c:pt>
                <c:pt idx="220669">
                  <c:v>52.898997368447503</c:v>
                </c:pt>
                <c:pt idx="220670">
                  <c:v>52.899084365637599</c:v>
                </c:pt>
                <c:pt idx="220671">
                  <c:v>52.899171362549303</c:v>
                </c:pt>
                <c:pt idx="220672">
                  <c:v>52.899258359182497</c:v>
                </c:pt>
                <c:pt idx="220673">
                  <c:v>52.8993453555372</c:v>
                </c:pt>
                <c:pt idx="220674">
                  <c:v>52.899432351613399</c:v>
                </c:pt>
                <c:pt idx="220675">
                  <c:v>52.8995193474112</c:v>
                </c:pt>
                <c:pt idx="220676">
                  <c:v>52.899606342930603</c:v>
                </c:pt>
                <c:pt idx="220677">
                  <c:v>52.899693338171403</c:v>
                </c:pt>
                <c:pt idx="220678">
                  <c:v>52.899780333133798</c:v>
                </c:pt>
                <c:pt idx="220679">
                  <c:v>52.899867327817702</c:v>
                </c:pt>
                <c:pt idx="220680">
                  <c:v>52.899954322223202</c:v>
                </c:pt>
                <c:pt idx="220681">
                  <c:v>52.900041316350197</c:v>
                </c:pt>
                <c:pt idx="220682">
                  <c:v>52.900128310198703</c:v>
                </c:pt>
                <c:pt idx="220683">
                  <c:v>52.900215303768803</c:v>
                </c:pt>
                <c:pt idx="220684">
                  <c:v>52.900302297060499</c:v>
                </c:pt>
                <c:pt idx="220685">
                  <c:v>52.900389290073598</c:v>
                </c:pt>
                <c:pt idx="220686">
                  <c:v>52.900476282808299</c:v>
                </c:pt>
                <c:pt idx="220687">
                  <c:v>52.900563275264602</c:v>
                </c:pt>
                <c:pt idx="220688">
                  <c:v>52.900650267442401</c:v>
                </c:pt>
                <c:pt idx="220689">
                  <c:v>52.900737259341803</c:v>
                </c:pt>
                <c:pt idx="220690">
                  <c:v>52.9008242509626</c:v>
                </c:pt>
                <c:pt idx="220691">
                  <c:v>52.900911242305099</c:v>
                </c:pt>
                <c:pt idx="220692">
                  <c:v>52.900998233369101</c:v>
                </c:pt>
                <c:pt idx="220693">
                  <c:v>52.901085224154599</c:v>
                </c:pt>
                <c:pt idx="220694">
                  <c:v>52.901172214661699</c:v>
                </c:pt>
                <c:pt idx="220695">
                  <c:v>52.901259204890302</c:v>
                </c:pt>
                <c:pt idx="220696">
                  <c:v>52.901346194840499</c:v>
                </c:pt>
                <c:pt idx="220697">
                  <c:v>52.9014331845123</c:v>
                </c:pt>
                <c:pt idx="220698">
                  <c:v>52.901520173905602</c:v>
                </c:pt>
                <c:pt idx="220699">
                  <c:v>52.901607163020401</c:v>
                </c:pt>
                <c:pt idx="220700">
                  <c:v>52.901694151856802</c:v>
                </c:pt>
                <c:pt idx="220701">
                  <c:v>52.901781140414798</c:v>
                </c:pt>
                <c:pt idx="220702">
                  <c:v>52.901868128694304</c:v>
                </c:pt>
                <c:pt idx="220703">
                  <c:v>52.901955116695397</c:v>
                </c:pt>
                <c:pt idx="220704">
                  <c:v>52.902042104418001</c:v>
                </c:pt>
                <c:pt idx="220705">
                  <c:v>52.9021290918623</c:v>
                </c:pt>
                <c:pt idx="220706">
                  <c:v>52.902216079028001</c:v>
                </c:pt>
                <c:pt idx="220707">
                  <c:v>52.902303065915298</c:v>
                </c:pt>
                <c:pt idx="220708">
                  <c:v>52.902390052524197</c:v>
                </c:pt>
                <c:pt idx="220709">
                  <c:v>52.902477038854698</c:v>
                </c:pt>
                <c:pt idx="220710">
                  <c:v>52.902564024906702</c:v>
                </c:pt>
                <c:pt idx="220711">
                  <c:v>52.902651010680302</c:v>
                </c:pt>
                <c:pt idx="220712">
                  <c:v>52.902737996175397</c:v>
                </c:pt>
                <c:pt idx="220713">
                  <c:v>52.902824981392101</c:v>
                </c:pt>
                <c:pt idx="220714">
                  <c:v>52.9029119663304</c:v>
                </c:pt>
                <c:pt idx="220715">
                  <c:v>52.902998950990302</c:v>
                </c:pt>
                <c:pt idx="220716">
                  <c:v>52.903085935371699</c:v>
                </c:pt>
                <c:pt idx="220717">
                  <c:v>52.903172919474699</c:v>
                </c:pt>
                <c:pt idx="220718">
                  <c:v>52.903259903299201</c:v>
                </c:pt>
                <c:pt idx="220719">
                  <c:v>52.903346886845398</c:v>
                </c:pt>
                <c:pt idx="220720">
                  <c:v>52.903433870113098</c:v>
                </c:pt>
                <c:pt idx="220721">
                  <c:v>52.9035208531024</c:v>
                </c:pt>
                <c:pt idx="220722">
                  <c:v>52.903607835813197</c:v>
                </c:pt>
                <c:pt idx="220723">
                  <c:v>52.903694818245597</c:v>
                </c:pt>
                <c:pt idx="220724">
                  <c:v>52.903781800399699</c:v>
                </c:pt>
                <c:pt idx="220725">
                  <c:v>52.903868782275197</c:v>
                </c:pt>
                <c:pt idx="220726">
                  <c:v>52.903955763872403</c:v>
                </c:pt>
                <c:pt idx="220727">
                  <c:v>52.904042745191198</c:v>
                </c:pt>
                <c:pt idx="220728">
                  <c:v>52.904129726231503</c:v>
                </c:pt>
                <c:pt idx="220729">
                  <c:v>52.904216706993402</c:v>
                </c:pt>
                <c:pt idx="220730">
                  <c:v>52.904303687476897</c:v>
                </c:pt>
                <c:pt idx="220731">
                  <c:v>52.904390667682001</c:v>
                </c:pt>
                <c:pt idx="220732">
                  <c:v>52.904477647608601</c:v>
                </c:pt>
                <c:pt idx="220733">
                  <c:v>52.904564627256903</c:v>
                </c:pt>
                <c:pt idx="220734">
                  <c:v>52.9046516066267</c:v>
                </c:pt>
                <c:pt idx="220735">
                  <c:v>52.9047385857181</c:v>
                </c:pt>
                <c:pt idx="220736">
                  <c:v>52.904825564531102</c:v>
                </c:pt>
                <c:pt idx="220737">
                  <c:v>52.904912543065699</c:v>
                </c:pt>
                <c:pt idx="220738">
                  <c:v>52.904999521321898</c:v>
                </c:pt>
                <c:pt idx="220739">
                  <c:v>52.905086499299699</c:v>
                </c:pt>
                <c:pt idx="220740">
                  <c:v>52.905173476999003</c:v>
                </c:pt>
                <c:pt idx="220741">
                  <c:v>52.905260454420002</c:v>
                </c:pt>
                <c:pt idx="220742">
                  <c:v>52.905347431562497</c:v>
                </c:pt>
                <c:pt idx="220743">
                  <c:v>52.9054344084267</c:v>
                </c:pt>
                <c:pt idx="220744">
                  <c:v>52.905521385012399</c:v>
                </c:pt>
                <c:pt idx="220745">
                  <c:v>52.9056083613197</c:v>
                </c:pt>
                <c:pt idx="220746">
                  <c:v>52.905695337348703</c:v>
                </c:pt>
                <c:pt idx="220747">
                  <c:v>52.905782313099202</c:v>
                </c:pt>
                <c:pt idx="220748">
                  <c:v>52.905869288571303</c:v>
                </c:pt>
                <c:pt idx="220749">
                  <c:v>52.905956263764999</c:v>
                </c:pt>
                <c:pt idx="220750">
                  <c:v>52.906043238680397</c:v>
                </c:pt>
                <c:pt idx="220751">
                  <c:v>52.906130213317297</c:v>
                </c:pt>
                <c:pt idx="220752">
                  <c:v>52.9062171876758</c:v>
                </c:pt>
                <c:pt idx="220753">
                  <c:v>52.906304161755997</c:v>
                </c:pt>
                <c:pt idx="220754">
                  <c:v>52.906391135557698</c:v>
                </c:pt>
                <c:pt idx="220755">
                  <c:v>52.906478109081</c:v>
                </c:pt>
                <c:pt idx="220756">
                  <c:v>52.906565082325997</c:v>
                </c:pt>
                <c:pt idx="220757">
                  <c:v>52.906652055292497</c:v>
                </c:pt>
                <c:pt idx="220758">
                  <c:v>52.906739027980699</c:v>
                </c:pt>
                <c:pt idx="220759">
                  <c:v>52.906826000390502</c:v>
                </c:pt>
                <c:pt idx="220760">
                  <c:v>52.906912972521802</c:v>
                </c:pt>
                <c:pt idx="220761">
                  <c:v>52.906999944374803</c:v>
                </c:pt>
                <c:pt idx="220762">
                  <c:v>52.907086915949399</c:v>
                </c:pt>
                <c:pt idx="220763">
                  <c:v>52.907173887245598</c:v>
                </c:pt>
                <c:pt idx="220764">
                  <c:v>52.907260858263399</c:v>
                </c:pt>
                <c:pt idx="220765">
                  <c:v>52.907347829002902</c:v>
                </c:pt>
                <c:pt idx="220766">
                  <c:v>52.9074347994639</c:v>
                </c:pt>
                <c:pt idx="220767">
                  <c:v>52.9075217696466</c:v>
                </c:pt>
                <c:pt idx="220768">
                  <c:v>52.907608739550902</c:v>
                </c:pt>
                <c:pt idx="220769">
                  <c:v>52.907695709176799</c:v>
                </c:pt>
                <c:pt idx="220770">
                  <c:v>52.907782678524299</c:v>
                </c:pt>
                <c:pt idx="220771">
                  <c:v>52.907869647593401</c:v>
                </c:pt>
                <c:pt idx="220772">
                  <c:v>52.907956616384197</c:v>
                </c:pt>
                <c:pt idx="220773">
                  <c:v>52.908043584896497</c:v>
                </c:pt>
                <c:pt idx="220774">
                  <c:v>52.908130553130498</c:v>
                </c:pt>
                <c:pt idx="220775">
                  <c:v>52.9082175210862</c:v>
                </c:pt>
                <c:pt idx="220776">
                  <c:v>52.908304488763399</c:v>
                </c:pt>
                <c:pt idx="220777">
                  <c:v>52.908391456162299</c:v>
                </c:pt>
                <c:pt idx="220778">
                  <c:v>52.908478423282801</c:v>
                </c:pt>
                <c:pt idx="220779">
                  <c:v>52.908565390124899</c:v>
                </c:pt>
                <c:pt idx="220780">
                  <c:v>52.908652356688599</c:v>
                </c:pt>
                <c:pt idx="220781">
                  <c:v>52.908739322974</c:v>
                </c:pt>
                <c:pt idx="220782">
                  <c:v>52.908826288980997</c:v>
                </c:pt>
                <c:pt idx="220783">
                  <c:v>52.908913254709603</c:v>
                </c:pt>
                <c:pt idx="220784">
                  <c:v>52.909000220159903</c:v>
                </c:pt>
                <c:pt idx="220785">
                  <c:v>52.909087185331799</c:v>
                </c:pt>
                <c:pt idx="220786">
                  <c:v>52.909174150225297</c:v>
                </c:pt>
                <c:pt idx="220787">
                  <c:v>52.909261114840497</c:v>
                </c:pt>
                <c:pt idx="220788">
                  <c:v>52.9093480791772</c:v>
                </c:pt>
                <c:pt idx="220789">
                  <c:v>52.909435043235703</c:v>
                </c:pt>
                <c:pt idx="220790">
                  <c:v>52.909522007015703</c:v>
                </c:pt>
                <c:pt idx="220791">
                  <c:v>52.909608970517397</c:v>
                </c:pt>
                <c:pt idx="220792">
                  <c:v>52.909695933740799</c:v>
                </c:pt>
                <c:pt idx="220793">
                  <c:v>52.909782896685698</c:v>
                </c:pt>
                <c:pt idx="220794">
                  <c:v>52.909869859352398</c:v>
                </c:pt>
                <c:pt idx="220795">
                  <c:v>52.9099568217406</c:v>
                </c:pt>
                <c:pt idx="220796">
                  <c:v>52.910043783850497</c:v>
                </c:pt>
                <c:pt idx="220797">
                  <c:v>52.910130745681997</c:v>
                </c:pt>
                <c:pt idx="220798">
                  <c:v>52.910217707235198</c:v>
                </c:pt>
                <c:pt idx="220799">
                  <c:v>52.910304668510001</c:v>
                </c:pt>
                <c:pt idx="220800">
                  <c:v>52.910391629506499</c:v>
                </c:pt>
                <c:pt idx="220801">
                  <c:v>52.910478590224599</c:v>
                </c:pt>
                <c:pt idx="220802">
                  <c:v>52.910565550664401</c:v>
                </c:pt>
                <c:pt idx="220803">
                  <c:v>52.910652510825798</c:v>
                </c:pt>
                <c:pt idx="220804">
                  <c:v>52.910739470708897</c:v>
                </c:pt>
                <c:pt idx="220805">
                  <c:v>52.910826430313598</c:v>
                </c:pt>
                <c:pt idx="220806">
                  <c:v>52.910913389639902</c:v>
                </c:pt>
                <c:pt idx="220807">
                  <c:v>52.911000348687899</c:v>
                </c:pt>
                <c:pt idx="220808">
                  <c:v>52.911087307457599</c:v>
                </c:pt>
                <c:pt idx="220809">
                  <c:v>52.911174265948901</c:v>
                </c:pt>
                <c:pt idx="220810">
                  <c:v>52.911261224161898</c:v>
                </c:pt>
                <c:pt idx="220811">
                  <c:v>52.911348182096503</c:v>
                </c:pt>
                <c:pt idx="220812">
                  <c:v>52.911435139752797</c:v>
                </c:pt>
                <c:pt idx="220813">
                  <c:v>52.9115220971307</c:v>
                </c:pt>
                <c:pt idx="220814">
                  <c:v>52.911609054230297</c:v>
                </c:pt>
                <c:pt idx="220815">
                  <c:v>52.911696011051497</c:v>
                </c:pt>
                <c:pt idx="220816">
                  <c:v>52.911782967594398</c:v>
                </c:pt>
                <c:pt idx="220817">
                  <c:v>52.911869923859001</c:v>
                </c:pt>
                <c:pt idx="220818">
                  <c:v>52.911956879845199</c:v>
                </c:pt>
                <c:pt idx="220819">
                  <c:v>52.912043835553099</c:v>
                </c:pt>
                <c:pt idx="220820">
                  <c:v>52.912130790982602</c:v>
                </c:pt>
                <c:pt idx="220821">
                  <c:v>52.912217746133898</c:v>
                </c:pt>
                <c:pt idx="220822">
                  <c:v>52.912304701006697</c:v>
                </c:pt>
                <c:pt idx="220823">
                  <c:v>52.912391655601297</c:v>
                </c:pt>
                <c:pt idx="220824">
                  <c:v>52.9124786099175</c:v>
                </c:pt>
                <c:pt idx="220825">
                  <c:v>52.912565563955397</c:v>
                </c:pt>
                <c:pt idx="220826">
                  <c:v>52.912652517714903</c:v>
                </c:pt>
                <c:pt idx="220827">
                  <c:v>52.912739471196097</c:v>
                </c:pt>
                <c:pt idx="220828">
                  <c:v>52.912826424399</c:v>
                </c:pt>
                <c:pt idx="220829">
                  <c:v>52.912913377323598</c:v>
                </c:pt>
                <c:pt idx="220830">
                  <c:v>52.913000329969798</c:v>
                </c:pt>
                <c:pt idx="220831">
                  <c:v>52.913087282337699</c:v>
                </c:pt>
                <c:pt idx="220832">
                  <c:v>52.913174234427203</c:v>
                </c:pt>
                <c:pt idx="220833">
                  <c:v>52.9132611862385</c:v>
                </c:pt>
                <c:pt idx="220834">
                  <c:v>52.913348137771401</c:v>
                </c:pt>
                <c:pt idx="220835">
                  <c:v>52.913435089026002</c:v>
                </c:pt>
                <c:pt idx="220836">
                  <c:v>52.913522040002299</c:v>
                </c:pt>
                <c:pt idx="220837">
                  <c:v>52.913608990700197</c:v>
                </c:pt>
                <c:pt idx="220838">
                  <c:v>52.913695941119897</c:v>
                </c:pt>
                <c:pt idx="220839">
                  <c:v>52.913782891261199</c:v>
                </c:pt>
                <c:pt idx="220840">
                  <c:v>52.913869841124097</c:v>
                </c:pt>
                <c:pt idx="220841">
                  <c:v>52.913956790708802</c:v>
                </c:pt>
                <c:pt idx="220842">
                  <c:v>52.914043740015202</c:v>
                </c:pt>
                <c:pt idx="220843">
                  <c:v>52.914130689043198</c:v>
                </c:pt>
                <c:pt idx="220844">
                  <c:v>52.914217637792902</c:v>
                </c:pt>
                <c:pt idx="220845">
                  <c:v>52.914304586264301</c:v>
                </c:pt>
                <c:pt idx="220846">
                  <c:v>52.914391534457401</c:v>
                </c:pt>
                <c:pt idx="220847">
                  <c:v>52.914478482372203</c:v>
                </c:pt>
                <c:pt idx="220848">
                  <c:v>52.9145654300087</c:v>
                </c:pt>
                <c:pt idx="220849">
                  <c:v>52.914652377366799</c:v>
                </c:pt>
                <c:pt idx="220850">
                  <c:v>52.9147393244466</c:v>
                </c:pt>
                <c:pt idx="220851">
                  <c:v>52.914826271248202</c:v>
                </c:pt>
                <c:pt idx="220852">
                  <c:v>52.914913217771399</c:v>
                </c:pt>
                <c:pt idx="220853">
                  <c:v>52.915000164016298</c:v>
                </c:pt>
                <c:pt idx="220854">
                  <c:v>52.915087109982899</c:v>
                </c:pt>
                <c:pt idx="220855">
                  <c:v>52.915174055671201</c:v>
                </c:pt>
                <c:pt idx="220856">
                  <c:v>52.915261001081198</c:v>
                </c:pt>
                <c:pt idx="220857">
                  <c:v>52.915347946212897</c:v>
                </c:pt>
                <c:pt idx="220858">
                  <c:v>52.915434891066297</c:v>
                </c:pt>
                <c:pt idx="220859">
                  <c:v>52.9155218356414</c:v>
                </c:pt>
                <c:pt idx="220860">
                  <c:v>52.915608779938097</c:v>
                </c:pt>
                <c:pt idx="220861">
                  <c:v>52.915695723956603</c:v>
                </c:pt>
                <c:pt idx="220862">
                  <c:v>52.915782667696803</c:v>
                </c:pt>
                <c:pt idx="220863">
                  <c:v>52.915869611158698</c:v>
                </c:pt>
                <c:pt idx="220864">
                  <c:v>52.915956554342301</c:v>
                </c:pt>
                <c:pt idx="220865">
                  <c:v>52.9160434972476</c:v>
                </c:pt>
                <c:pt idx="220866">
                  <c:v>52.9161304398745</c:v>
                </c:pt>
                <c:pt idx="220867">
                  <c:v>52.916217382223202</c:v>
                </c:pt>
                <c:pt idx="220868">
                  <c:v>52.916304324293598</c:v>
                </c:pt>
                <c:pt idx="220869">
                  <c:v>52.916391266085697</c:v>
                </c:pt>
                <c:pt idx="220870">
                  <c:v>52.916478207599603</c:v>
                </c:pt>
                <c:pt idx="220871">
                  <c:v>52.916565148835097</c:v>
                </c:pt>
                <c:pt idx="220872">
                  <c:v>52.916652089792301</c:v>
                </c:pt>
                <c:pt idx="220873">
                  <c:v>52.916739030471199</c:v>
                </c:pt>
                <c:pt idx="220874">
                  <c:v>52.916825970871898</c:v>
                </c:pt>
                <c:pt idx="220875">
                  <c:v>52.916912910994199</c:v>
                </c:pt>
                <c:pt idx="220876">
                  <c:v>52.916999850838302</c:v>
                </c:pt>
                <c:pt idx="220877">
                  <c:v>52.917086790404099</c:v>
                </c:pt>
                <c:pt idx="220878">
                  <c:v>52.917173729691598</c:v>
                </c:pt>
                <c:pt idx="220879">
                  <c:v>52.917260668700798</c:v>
                </c:pt>
                <c:pt idx="220880">
                  <c:v>52.9173476074318</c:v>
                </c:pt>
                <c:pt idx="220881">
                  <c:v>52.917434545884397</c:v>
                </c:pt>
                <c:pt idx="220882">
                  <c:v>52.917521484058803</c:v>
                </c:pt>
                <c:pt idx="220883">
                  <c:v>52.917608421954903</c:v>
                </c:pt>
                <c:pt idx="220884">
                  <c:v>52.917695359572697</c:v>
                </c:pt>
                <c:pt idx="220885">
                  <c:v>52.9177822969122</c:v>
                </c:pt>
                <c:pt idx="220886">
                  <c:v>52.917869233973398</c:v>
                </c:pt>
                <c:pt idx="220887">
                  <c:v>52.917956170756398</c:v>
                </c:pt>
                <c:pt idx="220888">
                  <c:v>52.918043107261099</c:v>
                </c:pt>
                <c:pt idx="220889">
                  <c:v>52.918130043487501</c:v>
                </c:pt>
                <c:pt idx="220890">
                  <c:v>52.918216979435698</c:v>
                </c:pt>
                <c:pt idx="220891">
                  <c:v>52.918303915105497</c:v>
                </c:pt>
                <c:pt idx="220892">
                  <c:v>52.918390850497097</c:v>
                </c:pt>
                <c:pt idx="220893">
                  <c:v>52.918477785610399</c:v>
                </c:pt>
                <c:pt idx="220894">
                  <c:v>52.918564720445502</c:v>
                </c:pt>
                <c:pt idx="220895">
                  <c:v>52.9186516550023</c:v>
                </c:pt>
                <c:pt idx="220896">
                  <c:v>52.9187385892808</c:v>
                </c:pt>
                <c:pt idx="220897">
                  <c:v>52.918825523281001</c:v>
                </c:pt>
                <c:pt idx="220898">
                  <c:v>52.918912457003003</c:v>
                </c:pt>
                <c:pt idx="220899">
                  <c:v>52.9189993904467</c:v>
                </c:pt>
                <c:pt idx="220900">
                  <c:v>52.919086323612099</c:v>
                </c:pt>
                <c:pt idx="220901">
                  <c:v>52.919173256499299</c:v>
                </c:pt>
                <c:pt idx="220902">
                  <c:v>52.919260189108201</c:v>
                </c:pt>
                <c:pt idx="220903">
                  <c:v>52.919347121438904</c:v>
                </c:pt>
                <c:pt idx="220904">
                  <c:v>52.919434053491202</c:v>
                </c:pt>
                <c:pt idx="220905">
                  <c:v>52.9195209852654</c:v>
                </c:pt>
                <c:pt idx="220906">
                  <c:v>52.919607916761201</c:v>
                </c:pt>
                <c:pt idx="220907">
                  <c:v>52.919694847978803</c:v>
                </c:pt>
                <c:pt idx="220908">
                  <c:v>52.9197817789182</c:v>
                </c:pt>
                <c:pt idx="220909">
                  <c:v>52.919868709579198</c:v>
                </c:pt>
                <c:pt idx="220910">
                  <c:v>52.919955639962097</c:v>
                </c:pt>
                <c:pt idx="220911">
                  <c:v>52.920042570066599</c:v>
                </c:pt>
                <c:pt idx="220912">
                  <c:v>52.920129499892901</c:v>
                </c:pt>
                <c:pt idx="220913">
                  <c:v>52.920216429440998</c:v>
                </c:pt>
                <c:pt idx="220914">
                  <c:v>52.920303358710797</c:v>
                </c:pt>
                <c:pt idx="220915">
                  <c:v>52.920390287702403</c:v>
                </c:pt>
                <c:pt idx="220916">
                  <c:v>52.920477216415698</c:v>
                </c:pt>
                <c:pt idx="220917">
                  <c:v>52.920564144850701</c:v>
                </c:pt>
                <c:pt idx="220918">
                  <c:v>52.920651073007498</c:v>
                </c:pt>
                <c:pt idx="220919">
                  <c:v>52.920738000886097</c:v>
                </c:pt>
                <c:pt idx="220920">
                  <c:v>52.920824928486397</c:v>
                </c:pt>
                <c:pt idx="220921">
                  <c:v>52.920911855808399</c:v>
                </c:pt>
                <c:pt idx="220922">
                  <c:v>52.920998782852202</c:v>
                </c:pt>
                <c:pt idx="220923">
                  <c:v>52.921085709617799</c:v>
                </c:pt>
                <c:pt idx="220924">
                  <c:v>52.921172636105098</c:v>
                </c:pt>
                <c:pt idx="220925">
                  <c:v>52.921259562314198</c:v>
                </c:pt>
                <c:pt idx="220926">
                  <c:v>52.921346488245</c:v>
                </c:pt>
                <c:pt idx="220927">
                  <c:v>52.921433413897603</c:v>
                </c:pt>
                <c:pt idx="220928">
                  <c:v>52.9215203392719</c:v>
                </c:pt>
                <c:pt idx="220929">
                  <c:v>52.921607264367999</c:v>
                </c:pt>
                <c:pt idx="220930">
                  <c:v>52.921694189185899</c:v>
                </c:pt>
                <c:pt idx="220931">
                  <c:v>52.921781113725501</c:v>
                </c:pt>
                <c:pt idx="220932">
                  <c:v>52.921868037986897</c:v>
                </c:pt>
                <c:pt idx="220933">
                  <c:v>52.921954961970101</c:v>
                </c:pt>
                <c:pt idx="220934">
                  <c:v>52.922041885675</c:v>
                </c:pt>
                <c:pt idx="220935">
                  <c:v>52.9221288091017</c:v>
                </c:pt>
                <c:pt idx="220936">
                  <c:v>52.922215732250102</c:v>
                </c:pt>
                <c:pt idx="220937">
                  <c:v>52.922302655120298</c:v>
                </c:pt>
                <c:pt idx="220938">
                  <c:v>52.922389577712302</c:v>
                </c:pt>
                <c:pt idx="220939">
                  <c:v>52.9224765000261</c:v>
                </c:pt>
                <c:pt idx="220940">
                  <c:v>52.9225634220616</c:v>
                </c:pt>
                <c:pt idx="220941">
                  <c:v>52.922650343818901</c:v>
                </c:pt>
                <c:pt idx="220942">
                  <c:v>52.922737265297897</c:v>
                </c:pt>
                <c:pt idx="220943">
                  <c:v>52.922824186498801</c:v>
                </c:pt>
                <c:pt idx="220944">
                  <c:v>52.922911107421399</c:v>
                </c:pt>
                <c:pt idx="220945">
                  <c:v>52.922998028065798</c:v>
                </c:pt>
                <c:pt idx="220946">
                  <c:v>52.923084948431899</c:v>
                </c:pt>
                <c:pt idx="220947">
                  <c:v>52.923171868519901</c:v>
                </c:pt>
                <c:pt idx="220948">
                  <c:v>52.923258788329598</c:v>
                </c:pt>
                <c:pt idx="220949">
                  <c:v>52.923345707861003</c:v>
                </c:pt>
                <c:pt idx="220950">
                  <c:v>52.923432627114302</c:v>
                </c:pt>
                <c:pt idx="220951">
                  <c:v>52.923519546089402</c:v>
                </c:pt>
                <c:pt idx="220952">
                  <c:v>52.923606464786197</c:v>
                </c:pt>
                <c:pt idx="220953">
                  <c:v>52.9236933832048</c:v>
                </c:pt>
                <c:pt idx="220954">
                  <c:v>52.923780301345197</c:v>
                </c:pt>
                <c:pt idx="220955">
                  <c:v>52.923867219207303</c:v>
                </c:pt>
                <c:pt idx="220956">
                  <c:v>52.923954136791302</c:v>
                </c:pt>
                <c:pt idx="220957">
                  <c:v>52.924041054097003</c:v>
                </c:pt>
                <c:pt idx="220958">
                  <c:v>52.924127971124499</c:v>
                </c:pt>
                <c:pt idx="220959">
                  <c:v>52.924214887873802</c:v>
                </c:pt>
                <c:pt idx="220960">
                  <c:v>52.9243018043449</c:v>
                </c:pt>
                <c:pt idx="220961">
                  <c:v>52.924388720537799</c:v>
                </c:pt>
                <c:pt idx="220962">
                  <c:v>52.924475636452499</c:v>
                </c:pt>
                <c:pt idx="220963">
                  <c:v>52.924562552089</c:v>
                </c:pt>
                <c:pt idx="220964">
                  <c:v>52.924649467447203</c:v>
                </c:pt>
                <c:pt idx="220965">
                  <c:v>52.9247363825273</c:v>
                </c:pt>
                <c:pt idx="220966">
                  <c:v>52.924823297329098</c:v>
                </c:pt>
                <c:pt idx="220967">
                  <c:v>52.924910211852698</c:v>
                </c:pt>
                <c:pt idx="220968">
                  <c:v>52.924997126098198</c:v>
                </c:pt>
                <c:pt idx="220969">
                  <c:v>52.9250840400654</c:v>
                </c:pt>
                <c:pt idx="220970">
                  <c:v>52.925170953754403</c:v>
                </c:pt>
                <c:pt idx="220971">
                  <c:v>52.9252578671652</c:v>
                </c:pt>
                <c:pt idx="220972">
                  <c:v>52.925344780297799</c:v>
                </c:pt>
                <c:pt idx="220973">
                  <c:v>52.925431693152198</c:v>
                </c:pt>
                <c:pt idx="220974">
                  <c:v>52.925518605728399</c:v>
                </c:pt>
                <c:pt idx="220975">
                  <c:v>52.925605518026501</c:v>
                </c:pt>
                <c:pt idx="220976">
                  <c:v>52.925692430046297</c:v>
                </c:pt>
                <c:pt idx="220977">
                  <c:v>52.925779341787901</c:v>
                </c:pt>
                <c:pt idx="220978">
                  <c:v>52.9258662532513</c:v>
                </c:pt>
                <c:pt idx="220979">
                  <c:v>52.9259531644365</c:v>
                </c:pt>
                <c:pt idx="220980">
                  <c:v>52.9260400753436</c:v>
                </c:pt>
                <c:pt idx="220981">
                  <c:v>52.926126985972402</c:v>
                </c:pt>
                <c:pt idx="220982">
                  <c:v>52.926213896322999</c:v>
                </c:pt>
                <c:pt idx="220983">
                  <c:v>52.926300806395503</c:v>
                </c:pt>
                <c:pt idx="220984">
                  <c:v>52.926387716189701</c:v>
                </c:pt>
                <c:pt idx="220985">
                  <c:v>52.926474625705801</c:v>
                </c:pt>
                <c:pt idx="220986">
                  <c:v>52.926561534943701</c:v>
                </c:pt>
                <c:pt idx="220987">
                  <c:v>52.926648443903403</c:v>
                </c:pt>
                <c:pt idx="220988">
                  <c:v>52.926735352584899</c:v>
                </c:pt>
                <c:pt idx="220989">
                  <c:v>52.926822260988203</c:v>
                </c:pt>
                <c:pt idx="220990">
                  <c:v>52.926909169113301</c:v>
                </c:pt>
                <c:pt idx="220991">
                  <c:v>52.926996076960201</c:v>
                </c:pt>
                <c:pt idx="220992">
                  <c:v>52.927082984529001</c:v>
                </c:pt>
                <c:pt idx="220993">
                  <c:v>52.927169891819602</c:v>
                </c:pt>
                <c:pt idx="220994">
                  <c:v>52.927256798831998</c:v>
                </c:pt>
                <c:pt idx="220995">
                  <c:v>52.927343705566201</c:v>
                </c:pt>
                <c:pt idx="220996">
                  <c:v>52.927430612022199</c:v>
                </c:pt>
                <c:pt idx="220997">
                  <c:v>52.927517518200098</c:v>
                </c:pt>
                <c:pt idx="220998">
                  <c:v>52.927604424099698</c:v>
                </c:pt>
                <c:pt idx="220999">
                  <c:v>52.927691329721199</c:v>
                </c:pt>
                <c:pt idx="221000">
                  <c:v>52.927778235064501</c:v>
                </c:pt>
                <c:pt idx="221001">
                  <c:v>52.927865140129697</c:v>
                </c:pt>
                <c:pt idx="221002">
                  <c:v>52.927952044916601</c:v>
                </c:pt>
                <c:pt idx="221003">
                  <c:v>52.9280389494254</c:v>
                </c:pt>
                <c:pt idx="221004">
                  <c:v>52.928125853655999</c:v>
                </c:pt>
                <c:pt idx="221005">
                  <c:v>52.928212757608499</c:v>
                </c:pt>
                <c:pt idx="221006">
                  <c:v>52.928299661282701</c:v>
                </c:pt>
                <c:pt idx="221007">
                  <c:v>52.928386564678803</c:v>
                </c:pt>
                <c:pt idx="221008">
                  <c:v>52.928473467796799</c:v>
                </c:pt>
                <c:pt idx="221009">
                  <c:v>52.928560370636497</c:v>
                </c:pt>
                <c:pt idx="221010">
                  <c:v>52.928647273198102</c:v>
                </c:pt>
                <c:pt idx="221011">
                  <c:v>52.928734175481601</c:v>
                </c:pt>
                <c:pt idx="221012">
                  <c:v>52.928821077486802</c:v>
                </c:pt>
                <c:pt idx="221013">
                  <c:v>52.928907979213903</c:v>
                </c:pt>
                <c:pt idx="221014">
                  <c:v>52.928994880662799</c:v>
                </c:pt>
                <c:pt idx="221015">
                  <c:v>52.929081781833602</c:v>
                </c:pt>
                <c:pt idx="221016">
                  <c:v>52.9291686827262</c:v>
                </c:pt>
                <c:pt idx="221017">
                  <c:v>52.929255583340598</c:v>
                </c:pt>
                <c:pt idx="221018">
                  <c:v>52.929342483676898</c:v>
                </c:pt>
                <c:pt idx="221019">
                  <c:v>52.929429383734998</c:v>
                </c:pt>
                <c:pt idx="221020">
                  <c:v>52.929516283514999</c:v>
                </c:pt>
                <c:pt idx="221021">
                  <c:v>52.929603183016802</c:v>
                </c:pt>
                <c:pt idx="221022">
                  <c:v>52.929690082240398</c:v>
                </c:pt>
                <c:pt idx="221023">
                  <c:v>52.929776981185903</c:v>
                </c:pt>
                <c:pt idx="221024">
                  <c:v>52.929863879853301</c:v>
                </c:pt>
                <c:pt idx="221025">
                  <c:v>52.9299507782424</c:v>
                </c:pt>
                <c:pt idx="221026">
                  <c:v>52.9300376763535</c:v>
                </c:pt>
                <c:pt idx="221027">
                  <c:v>52.930124574186301</c:v>
                </c:pt>
                <c:pt idx="221028">
                  <c:v>52.930211471741003</c:v>
                </c:pt>
                <c:pt idx="221029">
                  <c:v>52.930298369017599</c:v>
                </c:pt>
                <c:pt idx="221030">
                  <c:v>52.930385266016003</c:v>
                </c:pt>
                <c:pt idx="221031">
                  <c:v>52.930472162736301</c:v>
                </c:pt>
                <c:pt idx="221032">
                  <c:v>52.9305590591784</c:v>
                </c:pt>
                <c:pt idx="221033">
                  <c:v>52.930645955342399</c:v>
                </c:pt>
                <c:pt idx="221034">
                  <c:v>52.9307328512282</c:v>
                </c:pt>
                <c:pt idx="221035">
                  <c:v>52.930819746835901</c:v>
                </c:pt>
                <c:pt idx="221036">
                  <c:v>52.930906642165397</c:v>
                </c:pt>
                <c:pt idx="221037">
                  <c:v>52.9309935372168</c:v>
                </c:pt>
                <c:pt idx="221038">
                  <c:v>52.931080431989997</c:v>
                </c:pt>
                <c:pt idx="221039">
                  <c:v>52.931167326485102</c:v>
                </c:pt>
                <c:pt idx="221040">
                  <c:v>52.931254220702101</c:v>
                </c:pt>
                <c:pt idx="221041">
                  <c:v>52.931341114640901</c:v>
                </c:pt>
                <c:pt idx="221042">
                  <c:v>52.931428008301602</c:v>
                </c:pt>
                <c:pt idx="221043">
                  <c:v>52.931514901684103</c:v>
                </c:pt>
                <c:pt idx="221044">
                  <c:v>52.931601794788499</c:v>
                </c:pt>
                <c:pt idx="221045">
                  <c:v>52.931688687614802</c:v>
                </c:pt>
                <c:pt idx="221046">
                  <c:v>52.931775580162899</c:v>
                </c:pt>
                <c:pt idx="221047">
                  <c:v>52.931862472432897</c:v>
                </c:pt>
                <c:pt idx="221048">
                  <c:v>52.931949364424803</c:v>
                </c:pt>
                <c:pt idx="221049">
                  <c:v>52.932036256138502</c:v>
                </c:pt>
                <c:pt idx="221050">
                  <c:v>52.932123147574103</c:v>
                </c:pt>
                <c:pt idx="221051">
                  <c:v>52.932210038731498</c:v>
                </c:pt>
                <c:pt idx="221052">
                  <c:v>52.932296929610899</c:v>
                </c:pt>
                <c:pt idx="221053">
                  <c:v>52.932383820212102</c:v>
                </c:pt>
                <c:pt idx="221054">
                  <c:v>52.9324707105351</c:v>
                </c:pt>
                <c:pt idx="221055">
                  <c:v>52.932557600580097</c:v>
                </c:pt>
                <c:pt idx="221056">
                  <c:v>52.932644490346902</c:v>
                </c:pt>
                <c:pt idx="221057">
                  <c:v>52.932731379835602</c:v>
                </c:pt>
                <c:pt idx="221058">
                  <c:v>52.932818269046102</c:v>
                </c:pt>
                <c:pt idx="221059">
                  <c:v>52.932905157978603</c:v>
                </c:pt>
                <c:pt idx="221060">
                  <c:v>52.932992046632897</c:v>
                </c:pt>
                <c:pt idx="221061">
                  <c:v>52.9330789350091</c:v>
                </c:pt>
                <c:pt idx="221062">
                  <c:v>52.933165823107203</c:v>
                </c:pt>
                <c:pt idx="221063">
                  <c:v>52.9332527109271</c:v>
                </c:pt>
                <c:pt idx="221064">
                  <c:v>52.933339598468898</c:v>
                </c:pt>
                <c:pt idx="221065">
                  <c:v>52.933426485732603</c:v>
                </c:pt>
                <c:pt idx="221066">
                  <c:v>52.933513372718203</c:v>
                </c:pt>
                <c:pt idx="221067">
                  <c:v>52.933600259425702</c:v>
                </c:pt>
                <c:pt idx="221068">
                  <c:v>52.933687145855103</c:v>
                </c:pt>
                <c:pt idx="221069">
                  <c:v>52.933774032006298</c:v>
                </c:pt>
                <c:pt idx="221070">
                  <c:v>52.9338609178794</c:v>
                </c:pt>
                <c:pt idx="221071">
                  <c:v>52.933947803474403</c:v>
                </c:pt>
                <c:pt idx="221072">
                  <c:v>52.9340346887914</c:v>
                </c:pt>
                <c:pt idx="221073">
                  <c:v>52.934121573830097</c:v>
                </c:pt>
                <c:pt idx="221074">
                  <c:v>52.934208458590803</c:v>
                </c:pt>
                <c:pt idx="221075">
                  <c:v>52.934295343073401</c:v>
                </c:pt>
                <c:pt idx="221076">
                  <c:v>52.934382227277801</c:v>
                </c:pt>
                <c:pt idx="221077">
                  <c:v>52.934469111204201</c:v>
                </c:pt>
                <c:pt idx="221078">
                  <c:v>52.934555994852403</c:v>
                </c:pt>
                <c:pt idx="221079">
                  <c:v>52.934642878222597</c:v>
                </c:pt>
                <c:pt idx="221080">
                  <c:v>52.9347297613146</c:v>
                </c:pt>
                <c:pt idx="221081">
                  <c:v>52.934816644128503</c:v>
                </c:pt>
                <c:pt idx="221082">
                  <c:v>52.9349035266643</c:v>
                </c:pt>
                <c:pt idx="221083">
                  <c:v>52.934990408922097</c:v>
                </c:pt>
                <c:pt idx="221084">
                  <c:v>52.935077290901702</c:v>
                </c:pt>
                <c:pt idx="221085">
                  <c:v>52.935164172603201</c:v>
                </c:pt>
                <c:pt idx="221086">
                  <c:v>52.935251054026601</c:v>
                </c:pt>
                <c:pt idx="221087">
                  <c:v>52.935337935171901</c:v>
                </c:pt>
                <c:pt idx="221088">
                  <c:v>52.935424816039102</c:v>
                </c:pt>
                <c:pt idx="221089">
                  <c:v>52.935511696628197</c:v>
                </c:pt>
                <c:pt idx="221090">
                  <c:v>52.935598576939199</c:v>
                </c:pt>
                <c:pt idx="221091">
                  <c:v>52.935685456972202</c:v>
                </c:pt>
                <c:pt idx="221092">
                  <c:v>52.935772336726998</c:v>
                </c:pt>
                <c:pt idx="221093">
                  <c:v>52.935859216203703</c:v>
                </c:pt>
                <c:pt idx="221094">
                  <c:v>52.9359460954024</c:v>
                </c:pt>
                <c:pt idx="221095">
                  <c:v>52.936032974322899</c:v>
                </c:pt>
                <c:pt idx="221096">
                  <c:v>52.936119852965398</c:v>
                </c:pt>
                <c:pt idx="221097">
                  <c:v>52.936206731329698</c:v>
                </c:pt>
                <c:pt idx="221098">
                  <c:v>52.936293609415998</c:v>
                </c:pt>
                <c:pt idx="221099">
                  <c:v>52.936380487224199</c:v>
                </c:pt>
                <c:pt idx="221100">
                  <c:v>52.9364673647543</c:v>
                </c:pt>
                <c:pt idx="221101">
                  <c:v>52.936554242006302</c:v>
                </c:pt>
                <c:pt idx="221102">
                  <c:v>52.936641118980198</c:v>
                </c:pt>
                <c:pt idx="221103">
                  <c:v>52.936727995676002</c:v>
                </c:pt>
                <c:pt idx="221104">
                  <c:v>52.936814872093798</c:v>
                </c:pt>
                <c:pt idx="221105">
                  <c:v>52.936901748233502</c:v>
                </c:pt>
                <c:pt idx="221106">
                  <c:v>52.936988624095001</c:v>
                </c:pt>
                <c:pt idx="221107">
                  <c:v>52.937075499678599</c:v>
                </c:pt>
                <c:pt idx="221108">
                  <c:v>52.937162374983998</c:v>
                </c:pt>
                <c:pt idx="221109">
                  <c:v>52.937249250011298</c:v>
                </c:pt>
                <c:pt idx="221110">
                  <c:v>52.937336124760598</c:v>
                </c:pt>
                <c:pt idx="221111">
                  <c:v>52.937422999231799</c:v>
                </c:pt>
                <c:pt idx="221112">
                  <c:v>52.937509873424901</c:v>
                </c:pt>
                <c:pt idx="221113">
                  <c:v>52.937596747339903</c:v>
                </c:pt>
                <c:pt idx="221114">
                  <c:v>52.937683620976898</c:v>
                </c:pt>
                <c:pt idx="221115">
                  <c:v>52.937770494335702</c:v>
                </c:pt>
                <c:pt idx="221116">
                  <c:v>52.937857367416498</c:v>
                </c:pt>
                <c:pt idx="221117">
                  <c:v>52.937944240219302</c:v>
                </c:pt>
                <c:pt idx="221118">
                  <c:v>52.9380311127439</c:v>
                </c:pt>
                <c:pt idx="221119">
                  <c:v>52.938117984990498</c:v>
                </c:pt>
                <c:pt idx="221120">
                  <c:v>52.938204856959103</c:v>
                </c:pt>
                <c:pt idx="221121">
                  <c:v>52.938291728649503</c:v>
                </c:pt>
                <c:pt idx="221122">
                  <c:v>52.938378600061903</c:v>
                </c:pt>
                <c:pt idx="221123">
                  <c:v>52.938465471196203</c:v>
                </c:pt>
                <c:pt idx="221124">
                  <c:v>52.938552342052397</c:v>
                </c:pt>
                <c:pt idx="221125">
                  <c:v>52.938639212630598</c:v>
                </c:pt>
                <c:pt idx="221126">
                  <c:v>52.938726082930799</c:v>
                </c:pt>
                <c:pt idx="221127">
                  <c:v>52.938812952952802</c:v>
                </c:pt>
                <c:pt idx="221128">
                  <c:v>52.938899822696797</c:v>
                </c:pt>
                <c:pt idx="221129">
                  <c:v>52.9389866921627</c:v>
                </c:pt>
                <c:pt idx="221130">
                  <c:v>52.939073561350597</c:v>
                </c:pt>
                <c:pt idx="221131">
                  <c:v>52.939160430260401</c:v>
                </c:pt>
                <c:pt idx="221132">
                  <c:v>52.939247298892099</c:v>
                </c:pt>
                <c:pt idx="221133">
                  <c:v>52.939334167245804</c:v>
                </c:pt>
                <c:pt idx="221134">
                  <c:v>52.939421035321402</c:v>
                </c:pt>
                <c:pt idx="221135">
                  <c:v>52.939507903119001</c:v>
                </c:pt>
                <c:pt idx="221136">
                  <c:v>52.9395947706385</c:v>
                </c:pt>
                <c:pt idx="221137">
                  <c:v>52.93968163788</c:v>
                </c:pt>
                <c:pt idx="221138">
                  <c:v>52.9397685048434</c:v>
                </c:pt>
                <c:pt idx="221139">
                  <c:v>52.9398553715288</c:v>
                </c:pt>
                <c:pt idx="221140">
                  <c:v>52.939942237936101</c:v>
                </c:pt>
                <c:pt idx="221141">
                  <c:v>52.940029104065303</c:v>
                </c:pt>
                <c:pt idx="221142">
                  <c:v>52.940115969916498</c:v>
                </c:pt>
                <c:pt idx="221143">
                  <c:v>52.9402028354897</c:v>
                </c:pt>
                <c:pt idx="221144">
                  <c:v>52.940289700784803</c:v>
                </c:pt>
                <c:pt idx="221145">
                  <c:v>52.940376565801799</c:v>
                </c:pt>
                <c:pt idx="221146">
                  <c:v>52.940463430540802</c:v>
                </c:pt>
                <c:pt idx="221147">
                  <c:v>52.940550295001799</c:v>
                </c:pt>
                <c:pt idx="221148">
                  <c:v>52.940637159184703</c:v>
                </c:pt>
                <c:pt idx="221149">
                  <c:v>52.940724023089501</c:v>
                </c:pt>
                <c:pt idx="221150">
                  <c:v>52.940810886716399</c:v>
                </c:pt>
                <c:pt idx="221151">
                  <c:v>52.940897750065197</c:v>
                </c:pt>
                <c:pt idx="221152">
                  <c:v>52.940984613135903</c:v>
                </c:pt>
                <c:pt idx="221153">
                  <c:v>52.941071475928602</c:v>
                </c:pt>
                <c:pt idx="221154">
                  <c:v>52.941158338443202</c:v>
                </c:pt>
                <c:pt idx="221155">
                  <c:v>52.941245200679901</c:v>
                </c:pt>
                <c:pt idx="221156">
                  <c:v>52.941332062638402</c:v>
                </c:pt>
                <c:pt idx="221157">
                  <c:v>52.941418924319002</c:v>
                </c:pt>
                <c:pt idx="221158">
                  <c:v>52.941505785721503</c:v>
                </c:pt>
                <c:pt idx="221159">
                  <c:v>52.941592646845997</c:v>
                </c:pt>
                <c:pt idx="221160">
                  <c:v>52.941679507692399</c:v>
                </c:pt>
                <c:pt idx="221161">
                  <c:v>52.941766368260801</c:v>
                </c:pt>
                <c:pt idx="221162">
                  <c:v>52.941853228551203</c:v>
                </c:pt>
                <c:pt idx="221163">
                  <c:v>52.941940088563499</c:v>
                </c:pt>
                <c:pt idx="221164">
                  <c:v>52.942026948297801</c:v>
                </c:pt>
                <c:pt idx="221165">
                  <c:v>52.942113807754097</c:v>
                </c:pt>
                <c:pt idx="221166">
                  <c:v>52.942200666932401</c:v>
                </c:pt>
                <c:pt idx="221167">
                  <c:v>52.942287525832597</c:v>
                </c:pt>
                <c:pt idx="221168">
                  <c:v>52.942374384454801</c:v>
                </c:pt>
                <c:pt idx="221169">
                  <c:v>52.942461242798899</c:v>
                </c:pt>
                <c:pt idx="221170">
                  <c:v>52.942548100865103</c:v>
                </c:pt>
                <c:pt idx="221171">
                  <c:v>52.942634958653201</c:v>
                </c:pt>
                <c:pt idx="221172">
                  <c:v>52.942721816163299</c:v>
                </c:pt>
                <c:pt idx="221173">
                  <c:v>52.942808673395298</c:v>
                </c:pt>
                <c:pt idx="221174">
                  <c:v>52.942895530349404</c:v>
                </c:pt>
                <c:pt idx="221175">
                  <c:v>52.942982387025403</c:v>
                </c:pt>
                <c:pt idx="221176">
                  <c:v>52.943069243423402</c:v>
                </c:pt>
                <c:pt idx="221177">
                  <c:v>52.943156099543401</c:v>
                </c:pt>
                <c:pt idx="221178">
                  <c:v>52.943242955385401</c:v>
                </c:pt>
                <c:pt idx="221179">
                  <c:v>52.943329810949301</c:v>
                </c:pt>
                <c:pt idx="221180">
                  <c:v>52.943416666235201</c:v>
                </c:pt>
                <c:pt idx="221181">
                  <c:v>52.943503521243102</c:v>
                </c:pt>
                <c:pt idx="221182">
                  <c:v>52.943590375973002</c:v>
                </c:pt>
                <c:pt idx="221183">
                  <c:v>52.943677230424903</c:v>
                </c:pt>
                <c:pt idx="221184">
                  <c:v>52.943764084598797</c:v>
                </c:pt>
                <c:pt idx="221185">
                  <c:v>52.943850938494698</c:v>
                </c:pt>
                <c:pt idx="221186">
                  <c:v>52.9439377921125</c:v>
                </c:pt>
                <c:pt idx="221187">
                  <c:v>52.944024645452302</c:v>
                </c:pt>
                <c:pt idx="221188">
                  <c:v>52.944111498514197</c:v>
                </c:pt>
                <c:pt idx="221189">
                  <c:v>52.944198351297999</c:v>
                </c:pt>
                <c:pt idx="221190">
                  <c:v>52.944285203803801</c:v>
                </c:pt>
                <c:pt idx="221191">
                  <c:v>52.944372056031597</c:v>
                </c:pt>
                <c:pt idx="221192">
                  <c:v>52.944458907981399</c:v>
                </c:pt>
                <c:pt idx="221193">
                  <c:v>52.944545759653202</c:v>
                </c:pt>
                <c:pt idx="221194">
                  <c:v>52.944632611046998</c:v>
                </c:pt>
                <c:pt idx="221195">
                  <c:v>52.944719462162702</c:v>
                </c:pt>
                <c:pt idx="221196">
                  <c:v>52.944806313000498</c:v>
                </c:pt>
                <c:pt idx="221197">
                  <c:v>52.944893163560302</c:v>
                </c:pt>
                <c:pt idx="221198">
                  <c:v>52.944980013842098</c:v>
                </c:pt>
                <c:pt idx="221199">
                  <c:v>52.945066863845902</c:v>
                </c:pt>
                <c:pt idx="221200">
                  <c:v>52.945153713571599</c:v>
                </c:pt>
                <c:pt idx="221201">
                  <c:v>52.945240563019397</c:v>
                </c:pt>
                <c:pt idx="221202">
                  <c:v>52.945327412189201</c:v>
                </c:pt>
                <c:pt idx="221203">
                  <c:v>52.945414261080998</c:v>
                </c:pt>
                <c:pt idx="221204">
                  <c:v>52.945501109694803</c:v>
                </c:pt>
                <c:pt idx="221205">
                  <c:v>52.9455879580306</c:v>
                </c:pt>
                <c:pt idx="221206">
                  <c:v>52.945674806088398</c:v>
                </c:pt>
                <c:pt idx="221207">
                  <c:v>52.945761653868203</c:v>
                </c:pt>
                <c:pt idx="221208">
                  <c:v>52.945848501370001</c:v>
                </c:pt>
                <c:pt idx="221209">
                  <c:v>52.9459353485938</c:v>
                </c:pt>
                <c:pt idx="221210">
                  <c:v>52.946022195539697</c:v>
                </c:pt>
                <c:pt idx="221211">
                  <c:v>52.946109042207503</c:v>
                </c:pt>
                <c:pt idx="221212">
                  <c:v>52.946195888597401</c:v>
                </c:pt>
                <c:pt idx="221213">
                  <c:v>52.9462827347092</c:v>
                </c:pt>
                <c:pt idx="221214">
                  <c:v>52.946369580543099</c:v>
                </c:pt>
                <c:pt idx="221215">
                  <c:v>52.946456426098997</c:v>
                </c:pt>
                <c:pt idx="221216">
                  <c:v>52.946543271376903</c:v>
                </c:pt>
                <c:pt idx="221217">
                  <c:v>52.946630116376902</c:v>
                </c:pt>
                <c:pt idx="221218">
                  <c:v>52.946716961098801</c:v>
                </c:pt>
                <c:pt idx="221219">
                  <c:v>52.9468038055428</c:v>
                </c:pt>
                <c:pt idx="221220">
                  <c:v>52.946890649708799</c:v>
                </c:pt>
                <c:pt idx="221221">
                  <c:v>52.946977493596798</c:v>
                </c:pt>
                <c:pt idx="221222">
                  <c:v>52.947064337206797</c:v>
                </c:pt>
                <c:pt idx="221223">
                  <c:v>52.947151180538803</c:v>
                </c:pt>
                <c:pt idx="221224">
                  <c:v>52.947238023592902</c:v>
                </c:pt>
                <c:pt idx="221225">
                  <c:v>52.947324866369001</c:v>
                </c:pt>
                <c:pt idx="221226">
                  <c:v>52.947411708867101</c:v>
                </c:pt>
                <c:pt idx="221227">
                  <c:v>52.9474985510872</c:v>
                </c:pt>
                <c:pt idx="221228">
                  <c:v>52.947585393029399</c:v>
                </c:pt>
                <c:pt idx="221229">
                  <c:v>52.947672234693599</c:v>
                </c:pt>
                <c:pt idx="221230">
                  <c:v>52.947759076079798</c:v>
                </c:pt>
                <c:pt idx="221231">
                  <c:v>52.947845917187998</c:v>
                </c:pt>
                <c:pt idx="221232">
                  <c:v>52.947932758018297</c:v>
                </c:pt>
                <c:pt idx="221233">
                  <c:v>52.948019598570603</c:v>
                </c:pt>
                <c:pt idx="221234">
                  <c:v>52.948106438845002</c:v>
                </c:pt>
                <c:pt idx="221235">
                  <c:v>52.948193278841302</c:v>
                </c:pt>
                <c:pt idx="221236">
                  <c:v>52.948280118559701</c:v>
                </c:pt>
                <c:pt idx="221237">
                  <c:v>52.9483669580002</c:v>
                </c:pt>
                <c:pt idx="221238">
                  <c:v>52.9484537971626</c:v>
                </c:pt>
                <c:pt idx="221239">
                  <c:v>52.948540636047198</c:v>
                </c:pt>
                <c:pt idx="221240">
                  <c:v>52.948627474653698</c:v>
                </c:pt>
                <c:pt idx="221241">
                  <c:v>52.948714312982297</c:v>
                </c:pt>
                <c:pt idx="221242">
                  <c:v>52.948801151032903</c:v>
                </c:pt>
                <c:pt idx="221243">
                  <c:v>52.948887988805502</c:v>
                </c:pt>
                <c:pt idx="221244">
                  <c:v>52.948974826300201</c:v>
                </c:pt>
                <c:pt idx="221245">
                  <c:v>52.949061663517</c:v>
                </c:pt>
                <c:pt idx="221246">
                  <c:v>52.949148500455799</c:v>
                </c:pt>
                <c:pt idx="221247">
                  <c:v>52.949235337116598</c:v>
                </c:pt>
                <c:pt idx="221248">
                  <c:v>52.949322173499397</c:v>
                </c:pt>
                <c:pt idx="221249">
                  <c:v>52.949409009604402</c:v>
                </c:pt>
                <c:pt idx="221250">
                  <c:v>52.949495845431301</c:v>
                </c:pt>
                <c:pt idx="221251">
                  <c:v>52.949582680980299</c:v>
                </c:pt>
                <c:pt idx="221252">
                  <c:v>52.949669516251397</c:v>
                </c:pt>
                <c:pt idx="221253">
                  <c:v>52.949756351244503</c:v>
                </c:pt>
                <c:pt idx="221254">
                  <c:v>52.949843185959601</c:v>
                </c:pt>
                <c:pt idx="221255">
                  <c:v>52.949930020396799</c:v>
                </c:pt>
                <c:pt idx="221256">
                  <c:v>52.950016854556097</c:v>
                </c:pt>
                <c:pt idx="221257">
                  <c:v>52.950103688437402</c:v>
                </c:pt>
                <c:pt idx="221258">
                  <c:v>52.9501905220407</c:v>
                </c:pt>
                <c:pt idx="221259">
                  <c:v>52.950277355366097</c:v>
                </c:pt>
                <c:pt idx="221260">
                  <c:v>52.950364188413602</c:v>
                </c:pt>
                <c:pt idx="221261">
                  <c:v>52.950451021183099</c:v>
                </c:pt>
                <c:pt idx="221262">
                  <c:v>52.950537853674703</c:v>
                </c:pt>
                <c:pt idx="221263">
                  <c:v>52.9506246858883</c:v>
                </c:pt>
                <c:pt idx="221264">
                  <c:v>52.950711517823997</c:v>
                </c:pt>
                <c:pt idx="221265">
                  <c:v>52.950798349481701</c:v>
                </c:pt>
                <c:pt idx="221266">
                  <c:v>52.950885180861498</c:v>
                </c:pt>
                <c:pt idx="221267">
                  <c:v>52.950972011963401</c:v>
                </c:pt>
                <c:pt idx="221268">
                  <c:v>52.951058842787297</c:v>
                </c:pt>
                <c:pt idx="221269">
                  <c:v>52.951145673333301</c:v>
                </c:pt>
                <c:pt idx="221270">
                  <c:v>52.951232503601297</c:v>
                </c:pt>
                <c:pt idx="221271">
                  <c:v>52.951319333591499</c:v>
                </c:pt>
                <c:pt idx="221272">
                  <c:v>52.951406163303602</c:v>
                </c:pt>
                <c:pt idx="221273">
                  <c:v>52.951492992737897</c:v>
                </c:pt>
                <c:pt idx="221274">
                  <c:v>52.9515798218942</c:v>
                </c:pt>
                <c:pt idx="221275">
                  <c:v>52.951666650772601</c:v>
                </c:pt>
                <c:pt idx="221276">
                  <c:v>52.951753479372996</c:v>
                </c:pt>
                <c:pt idx="221277">
                  <c:v>52.951840307695498</c:v>
                </c:pt>
                <c:pt idx="221278">
                  <c:v>52.9519271357401</c:v>
                </c:pt>
                <c:pt idx="221279">
                  <c:v>52.952013963506801</c:v>
                </c:pt>
                <c:pt idx="221280">
                  <c:v>52.952100790995502</c:v>
                </c:pt>
                <c:pt idx="221281">
                  <c:v>52.952187618206302</c:v>
                </c:pt>
                <c:pt idx="221282">
                  <c:v>52.952274445139203</c:v>
                </c:pt>
                <c:pt idx="221283">
                  <c:v>52.952361271794103</c:v>
                </c:pt>
                <c:pt idx="221284">
                  <c:v>52.952448098171203</c:v>
                </c:pt>
                <c:pt idx="221285">
                  <c:v>52.952534924270303</c:v>
                </c:pt>
                <c:pt idx="221286">
                  <c:v>52.952621750091502</c:v>
                </c:pt>
                <c:pt idx="221287">
                  <c:v>52.952708575634702</c:v>
                </c:pt>
                <c:pt idx="221288">
                  <c:v>52.952795400900101</c:v>
                </c:pt>
                <c:pt idx="221289">
                  <c:v>52.9528822258875</c:v>
                </c:pt>
                <c:pt idx="221290">
                  <c:v>52.952969050596998</c:v>
                </c:pt>
                <c:pt idx="221291">
                  <c:v>52.953055875028603</c:v>
                </c:pt>
                <c:pt idx="221292">
                  <c:v>52.953142699182202</c:v>
                </c:pt>
                <c:pt idx="221293">
                  <c:v>52.953229523057999</c:v>
                </c:pt>
                <c:pt idx="221294">
                  <c:v>52.953316346655797</c:v>
                </c:pt>
                <c:pt idx="221295">
                  <c:v>52.953403169975701</c:v>
                </c:pt>
                <c:pt idx="221296">
                  <c:v>52.953489993017698</c:v>
                </c:pt>
                <c:pt idx="221297">
                  <c:v>52.953576815781801</c:v>
                </c:pt>
                <c:pt idx="221298">
                  <c:v>52.953663638267997</c:v>
                </c:pt>
                <c:pt idx="221299">
                  <c:v>52.9537504604763</c:v>
                </c:pt>
                <c:pt idx="221300">
                  <c:v>52.953837282406603</c:v>
                </c:pt>
                <c:pt idx="221301">
                  <c:v>52.953924104059098</c:v>
                </c:pt>
                <c:pt idx="221302">
                  <c:v>52.9540109254336</c:v>
                </c:pt>
                <c:pt idx="221303">
                  <c:v>52.954097746530302</c:v>
                </c:pt>
                <c:pt idx="221304">
                  <c:v>52.954184567349003</c:v>
                </c:pt>
                <c:pt idx="221305">
                  <c:v>52.954271387889797</c:v>
                </c:pt>
                <c:pt idx="221306">
                  <c:v>52.954358208152698</c:v>
                </c:pt>
                <c:pt idx="221307">
                  <c:v>52.954445028137698</c:v>
                </c:pt>
                <c:pt idx="221308">
                  <c:v>52.954531847844798</c:v>
                </c:pt>
                <c:pt idx="221309">
                  <c:v>52.954618667273998</c:v>
                </c:pt>
                <c:pt idx="221310">
                  <c:v>52.954705486425397</c:v>
                </c:pt>
                <c:pt idx="221311">
                  <c:v>52.954792305298803</c:v>
                </c:pt>
                <c:pt idx="221312">
                  <c:v>52.954879123894301</c:v>
                </c:pt>
                <c:pt idx="221313">
                  <c:v>52.954965942211899</c:v>
                </c:pt>
                <c:pt idx="221314">
                  <c:v>52.955052760251597</c:v>
                </c:pt>
                <c:pt idx="221315">
                  <c:v>52.955139578013402</c:v>
                </c:pt>
                <c:pt idx="221316">
                  <c:v>52.955226395497299</c:v>
                </c:pt>
                <c:pt idx="221317">
                  <c:v>52.955313212703302</c:v>
                </c:pt>
                <c:pt idx="221318">
                  <c:v>52.955400029631498</c:v>
                </c:pt>
                <c:pt idx="221319">
                  <c:v>52.955486846281701</c:v>
                </c:pt>
                <c:pt idx="221320">
                  <c:v>52.955573662653997</c:v>
                </c:pt>
                <c:pt idx="221321">
                  <c:v>52.955660478748499</c:v>
                </c:pt>
                <c:pt idx="221322">
                  <c:v>52.9557472945651</c:v>
                </c:pt>
                <c:pt idx="221323">
                  <c:v>52.955834110103702</c:v>
                </c:pt>
                <c:pt idx="221324">
                  <c:v>52.955920925364502</c:v>
                </c:pt>
                <c:pt idx="221325">
                  <c:v>52.956007740347403</c:v>
                </c:pt>
                <c:pt idx="221326">
                  <c:v>52.956094555052402</c:v>
                </c:pt>
                <c:pt idx="221327">
                  <c:v>52.956181369479502</c:v>
                </c:pt>
                <c:pt idx="221328">
                  <c:v>52.956268183628801</c:v>
                </c:pt>
                <c:pt idx="221329">
                  <c:v>52.9563549975001</c:v>
                </c:pt>
                <c:pt idx="221330">
                  <c:v>52.956441811093597</c:v>
                </c:pt>
                <c:pt idx="221331">
                  <c:v>52.956528624409202</c:v>
                </c:pt>
                <c:pt idx="221332">
                  <c:v>52.956615437446899</c:v>
                </c:pt>
                <c:pt idx="221333">
                  <c:v>52.956702250206703</c:v>
                </c:pt>
                <c:pt idx="221334">
                  <c:v>52.9567890626886</c:v>
                </c:pt>
                <c:pt idx="221335">
                  <c:v>52.956875874892702</c:v>
                </c:pt>
                <c:pt idx="221336">
                  <c:v>52.956962686818898</c:v>
                </c:pt>
                <c:pt idx="221337">
                  <c:v>52.9570494984672</c:v>
                </c:pt>
                <c:pt idx="221338">
                  <c:v>52.957136309837601</c:v>
                </c:pt>
                <c:pt idx="221339">
                  <c:v>52.957223120930202</c:v>
                </c:pt>
                <c:pt idx="221340">
                  <c:v>52.957309931744902</c:v>
                </c:pt>
                <c:pt idx="221341">
                  <c:v>52.957396742281702</c:v>
                </c:pt>
                <c:pt idx="221342">
                  <c:v>52.957483552540602</c:v>
                </c:pt>
                <c:pt idx="221343">
                  <c:v>52.9575703625217</c:v>
                </c:pt>
                <c:pt idx="221344">
                  <c:v>52.957657172224899</c:v>
                </c:pt>
                <c:pt idx="221345">
                  <c:v>52.957743981650196</c:v>
                </c:pt>
                <c:pt idx="221346">
                  <c:v>52.957830790797601</c:v>
                </c:pt>
                <c:pt idx="221347">
                  <c:v>52.957917599667198</c:v>
                </c:pt>
                <c:pt idx="221348">
                  <c:v>52.958004408258901</c:v>
                </c:pt>
                <c:pt idx="221349">
                  <c:v>52.958091216572797</c:v>
                </c:pt>
                <c:pt idx="221350">
                  <c:v>52.958178024608799</c:v>
                </c:pt>
                <c:pt idx="221351">
                  <c:v>52.958264832366901</c:v>
                </c:pt>
                <c:pt idx="221352">
                  <c:v>52.958351639847102</c:v>
                </c:pt>
                <c:pt idx="221353">
                  <c:v>52.958438447049502</c:v>
                </c:pt>
                <c:pt idx="221354">
                  <c:v>52.958525253974102</c:v>
                </c:pt>
                <c:pt idx="221355">
                  <c:v>52.958612060620702</c:v>
                </c:pt>
                <c:pt idx="221356">
                  <c:v>52.9586988669896</c:v>
                </c:pt>
                <c:pt idx="221357">
                  <c:v>52.958785673080499</c:v>
                </c:pt>
                <c:pt idx="221358">
                  <c:v>52.958872478893603</c:v>
                </c:pt>
                <c:pt idx="221359">
                  <c:v>52.958959284428801</c:v>
                </c:pt>
                <c:pt idx="221360">
                  <c:v>52.959046089686197</c:v>
                </c:pt>
                <c:pt idx="221361">
                  <c:v>52.9591328946657</c:v>
                </c:pt>
                <c:pt idx="221362">
                  <c:v>52.959219699367402</c:v>
                </c:pt>
                <c:pt idx="221363">
                  <c:v>52.959306503791197</c:v>
                </c:pt>
                <c:pt idx="221364">
                  <c:v>52.959393307937198</c:v>
                </c:pt>
                <c:pt idx="221365">
                  <c:v>52.959480111805298</c:v>
                </c:pt>
                <c:pt idx="221366">
                  <c:v>52.959566915395499</c:v>
                </c:pt>
                <c:pt idx="221367">
                  <c:v>52.959653718707898</c:v>
                </c:pt>
                <c:pt idx="221368">
                  <c:v>52.959740521742503</c:v>
                </c:pt>
                <c:pt idx="221369">
                  <c:v>52.959827324499201</c:v>
                </c:pt>
                <c:pt idx="221370">
                  <c:v>52.959914126978099</c:v>
                </c:pt>
                <c:pt idx="221371">
                  <c:v>52.960000929179103</c:v>
                </c:pt>
                <c:pt idx="221372">
                  <c:v>52.960087731102199</c:v>
                </c:pt>
                <c:pt idx="221373">
                  <c:v>52.960174532747502</c:v>
                </c:pt>
                <c:pt idx="221374">
                  <c:v>52.960261334115003</c:v>
                </c:pt>
                <c:pt idx="221375">
                  <c:v>52.960348135204697</c:v>
                </c:pt>
                <c:pt idx="221376">
                  <c:v>52.960434936016398</c:v>
                </c:pt>
                <c:pt idx="221377">
                  <c:v>52.960521736550398</c:v>
                </c:pt>
                <c:pt idx="221378">
                  <c:v>52.960608536806497</c:v>
                </c:pt>
                <c:pt idx="221379">
                  <c:v>52.960695336784802</c:v>
                </c:pt>
                <c:pt idx="221380">
                  <c:v>52.9607821364852</c:v>
                </c:pt>
                <c:pt idx="221381">
                  <c:v>52.960868935907797</c:v>
                </c:pt>
                <c:pt idx="221382">
                  <c:v>52.960955735052501</c:v>
                </c:pt>
                <c:pt idx="221383">
                  <c:v>52.961042533919503</c:v>
                </c:pt>
                <c:pt idx="221384">
                  <c:v>52.961129332508499</c:v>
                </c:pt>
                <c:pt idx="221385">
                  <c:v>52.9612161308198</c:v>
                </c:pt>
                <c:pt idx="221386">
                  <c:v>52.9613029288532</c:v>
                </c:pt>
                <c:pt idx="221387">
                  <c:v>52.9613897266088</c:v>
                </c:pt>
                <c:pt idx="221388">
                  <c:v>52.9614765240865</c:v>
                </c:pt>
                <c:pt idx="221389">
                  <c:v>52.961563321286398</c:v>
                </c:pt>
                <c:pt idx="221390">
                  <c:v>52.961650118208503</c:v>
                </c:pt>
                <c:pt idx="221391">
                  <c:v>52.9617369148528</c:v>
                </c:pt>
                <c:pt idx="221392">
                  <c:v>52.961823711219203</c:v>
                </c:pt>
                <c:pt idx="221393">
                  <c:v>52.961910507307799</c:v>
                </c:pt>
                <c:pt idx="221394">
                  <c:v>52.961997303118601</c:v>
                </c:pt>
                <c:pt idx="221395">
                  <c:v>52.962084098651502</c:v>
                </c:pt>
                <c:pt idx="221396">
                  <c:v>52.962170893906702</c:v>
                </c:pt>
                <c:pt idx="221397">
                  <c:v>52.962257688884002</c:v>
                </c:pt>
                <c:pt idx="221398">
                  <c:v>52.9623444835835</c:v>
                </c:pt>
                <c:pt idx="221399">
                  <c:v>52.962431278005099</c:v>
                </c:pt>
                <c:pt idx="221400">
                  <c:v>52.962518072148903</c:v>
                </c:pt>
                <c:pt idx="221401">
                  <c:v>52.962604866014999</c:v>
                </c:pt>
                <c:pt idx="221402">
                  <c:v>52.962691659603102</c:v>
                </c:pt>
                <c:pt idx="221403">
                  <c:v>52.962778452913497</c:v>
                </c:pt>
                <c:pt idx="221404">
                  <c:v>52.962865245946098</c:v>
                </c:pt>
                <c:pt idx="221405">
                  <c:v>52.962952038700799</c:v>
                </c:pt>
                <c:pt idx="221406">
                  <c:v>52.963038831177798</c:v>
                </c:pt>
                <c:pt idx="221407">
                  <c:v>52.963125623376897</c:v>
                </c:pt>
                <c:pt idx="221408">
                  <c:v>52.963212415298202</c:v>
                </c:pt>
                <c:pt idx="221409">
                  <c:v>52.963299206941599</c:v>
                </c:pt>
                <c:pt idx="221410">
                  <c:v>52.963385998307302</c:v>
                </c:pt>
                <c:pt idx="221411">
                  <c:v>52.963472789395198</c:v>
                </c:pt>
                <c:pt idx="221412">
                  <c:v>52.963559580205199</c:v>
                </c:pt>
                <c:pt idx="221413">
                  <c:v>52.9636463707375</c:v>
                </c:pt>
                <c:pt idx="221414">
                  <c:v>52.9637331609919</c:v>
                </c:pt>
                <c:pt idx="221415">
                  <c:v>52.963819950968499</c:v>
                </c:pt>
                <c:pt idx="221416">
                  <c:v>52.963906740667298</c:v>
                </c:pt>
                <c:pt idx="221417">
                  <c:v>52.963993530088302</c:v>
                </c:pt>
                <c:pt idx="221418">
                  <c:v>52.964080319231599</c:v>
                </c:pt>
                <c:pt idx="221419">
                  <c:v>52.964167108097001</c:v>
                </c:pt>
                <c:pt idx="221420">
                  <c:v>52.964253896684497</c:v>
                </c:pt>
                <c:pt idx="221421">
                  <c:v>52.964340684994298</c:v>
                </c:pt>
                <c:pt idx="221422">
                  <c:v>52.964427473026298</c:v>
                </c:pt>
                <c:pt idx="221423">
                  <c:v>52.964514260780497</c:v>
                </c:pt>
                <c:pt idx="221424">
                  <c:v>52.964601048256903</c:v>
                </c:pt>
                <c:pt idx="221425">
                  <c:v>52.9646878354555</c:v>
                </c:pt>
                <c:pt idx="221426">
                  <c:v>52.964774622376297</c:v>
                </c:pt>
                <c:pt idx="221427">
                  <c:v>52.964861409019299</c:v>
                </c:pt>
                <c:pt idx="221428">
                  <c:v>52.964948195384501</c:v>
                </c:pt>
                <c:pt idx="221429">
                  <c:v>52.965034981471902</c:v>
                </c:pt>
                <c:pt idx="221430">
                  <c:v>52.965121767281502</c:v>
                </c:pt>
                <c:pt idx="221431">
                  <c:v>52.965208552813401</c:v>
                </c:pt>
                <c:pt idx="221432">
                  <c:v>52.965295338067399</c:v>
                </c:pt>
                <c:pt idx="221433">
                  <c:v>52.965382123043597</c:v>
                </c:pt>
                <c:pt idx="221434">
                  <c:v>52.965468907742</c:v>
                </c:pt>
                <c:pt idx="221435">
                  <c:v>52.965555692162702</c:v>
                </c:pt>
                <c:pt idx="221436">
                  <c:v>52.965642476305597</c:v>
                </c:pt>
                <c:pt idx="221437">
                  <c:v>52.965729260170598</c:v>
                </c:pt>
                <c:pt idx="221438">
                  <c:v>52.965816043757897</c:v>
                </c:pt>
                <c:pt idx="221439">
                  <c:v>52.965902827067403</c:v>
                </c:pt>
                <c:pt idx="221440">
                  <c:v>52.965989610099101</c:v>
                </c:pt>
                <c:pt idx="221441">
                  <c:v>52.966076392853097</c:v>
                </c:pt>
                <c:pt idx="221442">
                  <c:v>52.9661631753292</c:v>
                </c:pt>
                <c:pt idx="221443">
                  <c:v>52.966249957527602</c:v>
                </c:pt>
                <c:pt idx="221444">
                  <c:v>52.966336739448202</c:v>
                </c:pt>
                <c:pt idx="221445">
                  <c:v>52.966423521091002</c:v>
                </c:pt>
                <c:pt idx="221446">
                  <c:v>52.966510302456001</c:v>
                </c:pt>
                <c:pt idx="221447">
                  <c:v>52.966597083543199</c:v>
                </c:pt>
                <c:pt idx="221448">
                  <c:v>52.966683864352703</c:v>
                </c:pt>
                <c:pt idx="221449">
                  <c:v>52.966770644884399</c:v>
                </c:pt>
                <c:pt idx="221450">
                  <c:v>52.966857425138301</c:v>
                </c:pt>
                <c:pt idx="221451">
                  <c:v>52.966944205114402</c:v>
                </c:pt>
                <c:pt idx="221452">
                  <c:v>52.967030984812801</c:v>
                </c:pt>
                <c:pt idx="221453">
                  <c:v>52.9671177642334</c:v>
                </c:pt>
                <c:pt idx="221454">
                  <c:v>52.967204543376198</c:v>
                </c:pt>
                <c:pt idx="221455">
                  <c:v>52.967291322241202</c:v>
                </c:pt>
                <c:pt idx="221456">
                  <c:v>52.967378100828498</c:v>
                </c:pt>
                <c:pt idx="221457">
                  <c:v>52.967464879137999</c:v>
                </c:pt>
                <c:pt idx="221458">
                  <c:v>52.9675516571697</c:v>
                </c:pt>
                <c:pt idx="221459">
                  <c:v>52.9676384349237</c:v>
                </c:pt>
                <c:pt idx="221460">
                  <c:v>52.967725212399898</c:v>
                </c:pt>
                <c:pt idx="221461">
                  <c:v>52.967811989598303</c:v>
                </c:pt>
                <c:pt idx="221462">
                  <c:v>52.9678987665189</c:v>
                </c:pt>
                <c:pt idx="221463">
                  <c:v>52.967985543161802</c:v>
                </c:pt>
                <c:pt idx="221464">
                  <c:v>52.968072319526897</c:v>
                </c:pt>
                <c:pt idx="221465">
                  <c:v>52.968159095614297</c:v>
                </c:pt>
                <c:pt idx="221466">
                  <c:v>52.968245871423903</c:v>
                </c:pt>
                <c:pt idx="221467">
                  <c:v>52.968332646955702</c:v>
                </c:pt>
                <c:pt idx="221468">
                  <c:v>52.968419422209799</c:v>
                </c:pt>
                <c:pt idx="221469">
                  <c:v>52.968506197186201</c:v>
                </c:pt>
                <c:pt idx="221470">
                  <c:v>52.968592971884704</c:v>
                </c:pt>
                <c:pt idx="221471">
                  <c:v>52.968679746305497</c:v>
                </c:pt>
                <c:pt idx="221472">
                  <c:v>52.968766520448597</c:v>
                </c:pt>
                <c:pt idx="221473">
                  <c:v>52.968853294313803</c:v>
                </c:pt>
                <c:pt idx="221474">
                  <c:v>52.9689400679014</c:v>
                </c:pt>
                <c:pt idx="221475">
                  <c:v>52.969026841211203</c:v>
                </c:pt>
                <c:pt idx="221476">
                  <c:v>52.969113614243199</c:v>
                </c:pt>
                <c:pt idx="221477">
                  <c:v>52.9692003869974</c:v>
                </c:pt>
                <c:pt idx="221478">
                  <c:v>52.969287159474</c:v>
                </c:pt>
                <c:pt idx="221479">
                  <c:v>52.969373931672699</c:v>
                </c:pt>
                <c:pt idx="221480">
                  <c:v>52.969460703593803</c:v>
                </c:pt>
                <c:pt idx="221481">
                  <c:v>52.969547475237</c:v>
                </c:pt>
                <c:pt idx="221482">
                  <c:v>52.969634246602503</c:v>
                </c:pt>
                <c:pt idx="221483">
                  <c:v>52.969721017690297</c:v>
                </c:pt>
                <c:pt idx="221484">
                  <c:v>52.969807788500397</c:v>
                </c:pt>
                <c:pt idx="221485">
                  <c:v>52.969894559032603</c:v>
                </c:pt>
                <c:pt idx="221486">
                  <c:v>52.969981329287201</c:v>
                </c:pt>
                <c:pt idx="221487">
                  <c:v>52.970068099263997</c:v>
                </c:pt>
                <c:pt idx="221488">
                  <c:v>52.970154868963</c:v>
                </c:pt>
                <c:pt idx="221489">
                  <c:v>52.970241638384302</c:v>
                </c:pt>
                <c:pt idx="221490">
                  <c:v>52.970328407527902</c:v>
                </c:pt>
                <c:pt idx="221491">
                  <c:v>52.970415176393701</c:v>
                </c:pt>
                <c:pt idx="221492">
                  <c:v>52.970501944981798</c:v>
                </c:pt>
                <c:pt idx="221493">
                  <c:v>52.970588713292102</c:v>
                </c:pt>
                <c:pt idx="221494">
                  <c:v>52.970675481324797</c:v>
                </c:pt>
                <c:pt idx="221495">
                  <c:v>52.970762249079598</c:v>
                </c:pt>
                <c:pt idx="221496">
                  <c:v>52.970849016556798</c:v>
                </c:pt>
                <c:pt idx="221497">
                  <c:v>52.970935783756197</c:v>
                </c:pt>
                <c:pt idx="221498">
                  <c:v>52.971022550677802</c:v>
                </c:pt>
                <c:pt idx="221499">
                  <c:v>52.971109317321798</c:v>
                </c:pt>
                <c:pt idx="221500">
                  <c:v>52.971196083688</c:v>
                </c:pt>
                <c:pt idx="221501">
                  <c:v>52.9712828497765</c:v>
                </c:pt>
                <c:pt idx="221502">
                  <c:v>52.9713696155872</c:v>
                </c:pt>
                <c:pt idx="221503">
                  <c:v>52.971456381120198</c:v>
                </c:pt>
                <c:pt idx="221504">
                  <c:v>52.971543146375502</c:v>
                </c:pt>
                <c:pt idx="221505">
                  <c:v>52.971629911353098</c:v>
                </c:pt>
                <c:pt idx="221506">
                  <c:v>52.9717166760529</c:v>
                </c:pt>
                <c:pt idx="221507">
                  <c:v>52.971803440475</c:v>
                </c:pt>
                <c:pt idx="221508">
                  <c:v>52.971890204619399</c:v>
                </c:pt>
                <c:pt idx="221509">
                  <c:v>52.971976968485997</c:v>
                </c:pt>
                <c:pt idx="221510">
                  <c:v>52.972063732075</c:v>
                </c:pt>
                <c:pt idx="221511">
                  <c:v>52.972150495386202</c:v>
                </c:pt>
                <c:pt idx="221512">
                  <c:v>52.972237258419597</c:v>
                </c:pt>
                <c:pt idx="221513">
                  <c:v>52.972324021175403</c:v>
                </c:pt>
                <c:pt idx="221514">
                  <c:v>52.972410783653501</c:v>
                </c:pt>
                <c:pt idx="221515">
                  <c:v>52.972497545853798</c:v>
                </c:pt>
                <c:pt idx="221516">
                  <c:v>52.972584307776401</c:v>
                </c:pt>
                <c:pt idx="221517">
                  <c:v>52.972671069421303</c:v>
                </c:pt>
                <c:pt idx="221518">
                  <c:v>52.972757830788503</c:v>
                </c:pt>
                <c:pt idx="221519">
                  <c:v>52.972844591877902</c:v>
                </c:pt>
                <c:pt idx="221520">
                  <c:v>52.972931352689699</c:v>
                </c:pt>
                <c:pt idx="221521">
                  <c:v>52.973018113223702</c:v>
                </c:pt>
                <c:pt idx="221522">
                  <c:v>52.973104873479997</c:v>
                </c:pt>
                <c:pt idx="221523">
                  <c:v>52.973191633458597</c:v>
                </c:pt>
                <c:pt idx="221524">
                  <c:v>52.973278393159497</c:v>
                </c:pt>
                <c:pt idx="221525">
                  <c:v>52.973365152582701</c:v>
                </c:pt>
                <c:pt idx="221526">
                  <c:v>52.973451911728198</c:v>
                </c:pt>
                <c:pt idx="221527">
                  <c:v>52.9735386705959</c:v>
                </c:pt>
                <c:pt idx="221528">
                  <c:v>52.973625429186001</c:v>
                </c:pt>
                <c:pt idx="221529">
                  <c:v>52.9737121874984</c:v>
                </c:pt>
                <c:pt idx="221530">
                  <c:v>52.973798945532998</c:v>
                </c:pt>
                <c:pt idx="221531">
                  <c:v>52.973885703289902</c:v>
                </c:pt>
                <c:pt idx="221532">
                  <c:v>52.973972460769197</c:v>
                </c:pt>
                <c:pt idx="221533">
                  <c:v>52.974059217970698</c:v>
                </c:pt>
                <c:pt idx="221534">
                  <c:v>52.974145974894597</c:v>
                </c:pt>
                <c:pt idx="221535">
                  <c:v>52.974232731540702</c:v>
                </c:pt>
                <c:pt idx="221536">
                  <c:v>52.974319487909099</c:v>
                </c:pt>
                <c:pt idx="221537">
                  <c:v>52.974406243999901</c:v>
                </c:pt>
                <c:pt idx="221538">
                  <c:v>52.974492999812902</c:v>
                </c:pt>
                <c:pt idx="221539">
                  <c:v>52.974579755348202</c:v>
                </c:pt>
                <c:pt idx="221540">
                  <c:v>52.9746665106059</c:v>
                </c:pt>
                <c:pt idx="221541">
                  <c:v>52.974753265585797</c:v>
                </c:pt>
                <c:pt idx="221542">
                  <c:v>52.974840020288099</c:v>
                </c:pt>
                <c:pt idx="221543">
                  <c:v>52.9749267747126</c:v>
                </c:pt>
                <c:pt idx="221544">
                  <c:v>52.975013528859499</c:v>
                </c:pt>
                <c:pt idx="221545">
                  <c:v>52.975100282728697</c:v>
                </c:pt>
                <c:pt idx="221546">
                  <c:v>52.975187036320101</c:v>
                </c:pt>
                <c:pt idx="221547">
                  <c:v>52.975273789633903</c:v>
                </c:pt>
                <c:pt idx="221548">
                  <c:v>52.975360542670003</c:v>
                </c:pt>
                <c:pt idx="221549">
                  <c:v>52.975447295428403</c:v>
                </c:pt>
                <c:pt idx="221550">
                  <c:v>52.9755340479092</c:v>
                </c:pt>
                <c:pt idx="221551">
                  <c:v>52.975620800112203</c:v>
                </c:pt>
                <c:pt idx="221552">
                  <c:v>52.975707552037498</c:v>
                </c:pt>
                <c:pt idx="221553">
                  <c:v>52.975794303685198</c:v>
                </c:pt>
                <c:pt idx="221554">
                  <c:v>52.975881055055197</c:v>
                </c:pt>
                <c:pt idx="221555">
                  <c:v>52.975967806147501</c:v>
                </c:pt>
                <c:pt idx="221556">
                  <c:v>52.976054556962097</c:v>
                </c:pt>
                <c:pt idx="221557">
                  <c:v>52.976141307498999</c:v>
                </c:pt>
                <c:pt idx="221558">
                  <c:v>52.976228057758298</c:v>
                </c:pt>
                <c:pt idx="221559">
                  <c:v>52.976314807739897</c:v>
                </c:pt>
                <c:pt idx="221560">
                  <c:v>52.976401557443701</c:v>
                </c:pt>
                <c:pt idx="221561">
                  <c:v>52.976488306870003</c:v>
                </c:pt>
                <c:pt idx="221562">
                  <c:v>52.976575056018497</c:v>
                </c:pt>
                <c:pt idx="221563">
                  <c:v>52.976661804889403</c:v>
                </c:pt>
                <c:pt idx="221564">
                  <c:v>52.976748553482601</c:v>
                </c:pt>
                <c:pt idx="221565">
                  <c:v>52.976835301798097</c:v>
                </c:pt>
                <c:pt idx="221566">
                  <c:v>52.976922049835899</c:v>
                </c:pt>
                <c:pt idx="221567">
                  <c:v>52.977008797596099</c:v>
                </c:pt>
                <c:pt idx="221568">
                  <c:v>52.977095545078598</c:v>
                </c:pt>
                <c:pt idx="221569">
                  <c:v>52.977182292283402</c:v>
                </c:pt>
                <c:pt idx="221570">
                  <c:v>52.977269039210498</c:v>
                </c:pt>
                <c:pt idx="221571">
                  <c:v>52.977355785859999</c:v>
                </c:pt>
                <c:pt idx="221572">
                  <c:v>52.977442532231798</c:v>
                </c:pt>
                <c:pt idx="221573">
                  <c:v>52.977529278326003</c:v>
                </c:pt>
                <c:pt idx="221574">
                  <c:v>52.977616024142499</c:v>
                </c:pt>
                <c:pt idx="221575">
                  <c:v>52.977702769681301</c:v>
                </c:pt>
                <c:pt idx="221576">
                  <c:v>52.977789514942401</c:v>
                </c:pt>
                <c:pt idx="221577">
                  <c:v>52.9778762599259</c:v>
                </c:pt>
                <c:pt idx="221578">
                  <c:v>52.977963004631697</c:v>
                </c:pt>
                <c:pt idx="221579">
                  <c:v>52.978049749059899</c:v>
                </c:pt>
                <c:pt idx="221580">
                  <c:v>52.9781364932104</c:v>
                </c:pt>
                <c:pt idx="221581">
                  <c:v>52.978223237083199</c:v>
                </c:pt>
                <c:pt idx="221582">
                  <c:v>52.978309980678397</c:v>
                </c:pt>
                <c:pt idx="221583">
                  <c:v>52.9783967239959</c:v>
                </c:pt>
                <c:pt idx="221584">
                  <c:v>52.978483467035801</c:v>
                </c:pt>
                <c:pt idx="221585">
                  <c:v>52.978570209798001</c:v>
                </c:pt>
                <c:pt idx="221586">
                  <c:v>52.978656952282599</c:v>
                </c:pt>
                <c:pt idx="221587">
                  <c:v>52.978743694489502</c:v>
                </c:pt>
                <c:pt idx="221588">
                  <c:v>52.978830436418697</c:v>
                </c:pt>
                <c:pt idx="221589">
                  <c:v>52.978917178070297</c:v>
                </c:pt>
                <c:pt idx="221590">
                  <c:v>52.979003919444203</c:v>
                </c:pt>
                <c:pt idx="221591">
                  <c:v>52.9790906605405</c:v>
                </c:pt>
                <c:pt idx="221592">
                  <c:v>52.979177401359202</c:v>
                </c:pt>
                <c:pt idx="221593">
                  <c:v>52.979264141900103</c:v>
                </c:pt>
                <c:pt idx="221594">
                  <c:v>52.979350882163502</c:v>
                </c:pt>
                <c:pt idx="221595">
                  <c:v>52.979437622149199</c:v>
                </c:pt>
                <c:pt idx="221596">
                  <c:v>52.979524361857202</c:v>
                </c:pt>
                <c:pt idx="221597">
                  <c:v>52.979611101287603</c:v>
                </c:pt>
                <c:pt idx="221598">
                  <c:v>52.979697840440402</c:v>
                </c:pt>
                <c:pt idx="221599">
                  <c:v>52.979784579315499</c:v>
                </c:pt>
                <c:pt idx="221600">
                  <c:v>52.979871317912902</c:v>
                </c:pt>
                <c:pt idx="221601">
                  <c:v>52.979958056232697</c:v>
                </c:pt>
                <c:pt idx="221602">
                  <c:v>52.980044794274903</c:v>
                </c:pt>
                <c:pt idx="221603">
                  <c:v>52.980131532039501</c:v>
                </c:pt>
                <c:pt idx="221604">
                  <c:v>52.980218269526397</c:v>
                </c:pt>
                <c:pt idx="221605">
                  <c:v>52.980305006735598</c:v>
                </c:pt>
                <c:pt idx="221606">
                  <c:v>52.980391743667198</c:v>
                </c:pt>
                <c:pt idx="221607">
                  <c:v>52.980478480321203</c:v>
                </c:pt>
                <c:pt idx="221608">
                  <c:v>52.980565216697599</c:v>
                </c:pt>
                <c:pt idx="221609">
                  <c:v>52.9806519527963</c:v>
                </c:pt>
                <c:pt idx="221610">
                  <c:v>52.9807386886174</c:v>
                </c:pt>
                <c:pt idx="221611">
                  <c:v>52.980825424160798</c:v>
                </c:pt>
                <c:pt idx="221612">
                  <c:v>52.980912159426602</c:v>
                </c:pt>
                <c:pt idx="221613">
                  <c:v>52.980998894414803</c:v>
                </c:pt>
                <c:pt idx="221614">
                  <c:v>52.981085629125303</c:v>
                </c:pt>
                <c:pt idx="221615">
                  <c:v>52.981172363558301</c:v>
                </c:pt>
                <c:pt idx="221616">
                  <c:v>52.981259097713597</c:v>
                </c:pt>
                <c:pt idx="221617">
                  <c:v>52.981345831591199</c:v>
                </c:pt>
                <c:pt idx="221618">
                  <c:v>52.981432565191298</c:v>
                </c:pt>
                <c:pt idx="221619">
                  <c:v>52.981519298513597</c:v>
                </c:pt>
                <c:pt idx="221620">
                  <c:v>52.9816060315584</c:v>
                </c:pt>
                <c:pt idx="221621">
                  <c:v>52.981692764325601</c:v>
                </c:pt>
                <c:pt idx="221622">
                  <c:v>52.981779496815101</c:v>
                </c:pt>
                <c:pt idx="221623">
                  <c:v>52.981866229026998</c:v>
                </c:pt>
                <c:pt idx="221624">
                  <c:v>52.981952960961301</c:v>
                </c:pt>
                <c:pt idx="221625">
                  <c:v>52.982039692618002</c:v>
                </c:pt>
                <c:pt idx="221626">
                  <c:v>52.982126423997002</c:v>
                </c:pt>
                <c:pt idx="221627">
                  <c:v>52.982213155098499</c:v>
                </c:pt>
                <c:pt idx="221628">
                  <c:v>52.982299885922302</c:v>
                </c:pt>
                <c:pt idx="221629">
                  <c:v>52.982386616468503</c:v>
                </c:pt>
                <c:pt idx="221630">
                  <c:v>52.982473346737002</c:v>
                </c:pt>
                <c:pt idx="221631">
                  <c:v>52.982560076727999</c:v>
                </c:pt>
                <c:pt idx="221632">
                  <c:v>52.982646806441302</c:v>
                </c:pt>
                <c:pt idx="221633">
                  <c:v>52.982733535877102</c:v>
                </c:pt>
                <c:pt idx="221634">
                  <c:v>52.982820265035201</c:v>
                </c:pt>
                <c:pt idx="221635">
                  <c:v>52.982906993915698</c:v>
                </c:pt>
                <c:pt idx="221636">
                  <c:v>52.9829937225186</c:v>
                </c:pt>
                <c:pt idx="221637">
                  <c:v>52.9830804508439</c:v>
                </c:pt>
                <c:pt idx="221638">
                  <c:v>52.983167178891499</c:v>
                </c:pt>
                <c:pt idx="221639">
                  <c:v>52.983253906661602</c:v>
                </c:pt>
                <c:pt idx="221640">
                  <c:v>52.983340634154096</c:v>
                </c:pt>
                <c:pt idx="221641">
                  <c:v>52.983427361368904</c:v>
                </c:pt>
                <c:pt idx="221642">
                  <c:v>52.983514088306102</c:v>
                </c:pt>
                <c:pt idx="221643">
                  <c:v>52.983600814965797</c:v>
                </c:pt>
                <c:pt idx="221644">
                  <c:v>52.983687541347798</c:v>
                </c:pt>
                <c:pt idx="221645">
                  <c:v>52.983774267452198</c:v>
                </c:pt>
                <c:pt idx="221646">
                  <c:v>52.983860993279102</c:v>
                </c:pt>
                <c:pt idx="221647">
                  <c:v>52.983947718828297</c:v>
                </c:pt>
                <c:pt idx="221648">
                  <c:v>52.984034444099898</c:v>
                </c:pt>
                <c:pt idx="221649">
                  <c:v>52.984121169093903</c:v>
                </c:pt>
                <c:pt idx="221650">
                  <c:v>52.9842078938104</c:v>
                </c:pt>
                <c:pt idx="221651">
                  <c:v>52.984294618249201</c:v>
                </c:pt>
                <c:pt idx="221652">
                  <c:v>52.984381342410401</c:v>
                </c:pt>
                <c:pt idx="221653">
                  <c:v>52.984468066294099</c:v>
                </c:pt>
                <c:pt idx="221654">
                  <c:v>52.984554789900102</c:v>
                </c:pt>
                <c:pt idx="221655">
                  <c:v>52.984641513228503</c:v>
                </c:pt>
                <c:pt idx="221656">
                  <c:v>52.984728236279402</c:v>
                </c:pt>
                <c:pt idx="221657">
                  <c:v>52.984814959052699</c:v>
                </c:pt>
                <c:pt idx="221658">
                  <c:v>52.984901681548301</c:v>
                </c:pt>
                <c:pt idx="221659">
                  <c:v>52.984988403766401</c:v>
                </c:pt>
                <c:pt idx="221660">
                  <c:v>52.985075125706899</c:v>
                </c:pt>
                <c:pt idx="221661">
                  <c:v>52.985161847369803</c:v>
                </c:pt>
                <c:pt idx="221662">
                  <c:v>52.985248568755097</c:v>
                </c:pt>
                <c:pt idx="221663">
                  <c:v>52.985335289862803</c:v>
                </c:pt>
                <c:pt idx="221664">
                  <c:v>52.985422010692901</c:v>
                </c:pt>
                <c:pt idx="221665">
                  <c:v>52.985508731245503</c:v>
                </c:pt>
                <c:pt idx="221666">
                  <c:v>52.985595451520403</c:v>
                </c:pt>
                <c:pt idx="221667">
                  <c:v>52.985682171517801</c:v>
                </c:pt>
                <c:pt idx="221668">
                  <c:v>52.985768891237598</c:v>
                </c:pt>
                <c:pt idx="221669">
                  <c:v>52.985855610679799</c:v>
                </c:pt>
                <c:pt idx="221670">
                  <c:v>52.985942329844498</c:v>
                </c:pt>
                <c:pt idx="221671">
                  <c:v>52.986029048731503</c:v>
                </c:pt>
                <c:pt idx="221672">
                  <c:v>52.986115767340998</c:v>
                </c:pt>
                <c:pt idx="221673">
                  <c:v>52.986202485672898</c:v>
                </c:pt>
                <c:pt idx="221674">
                  <c:v>52.986289203727203</c:v>
                </c:pt>
                <c:pt idx="221675">
                  <c:v>52.9863759215039</c:v>
                </c:pt>
                <c:pt idx="221676">
                  <c:v>52.986462639003101</c:v>
                </c:pt>
                <c:pt idx="221677">
                  <c:v>52.9865493562247</c:v>
                </c:pt>
                <c:pt idx="221678">
                  <c:v>52.986636073168697</c:v>
                </c:pt>
                <c:pt idx="221679">
                  <c:v>52.986722789835198</c:v>
                </c:pt>
                <c:pt idx="221680">
                  <c:v>52.986809506223999</c:v>
                </c:pt>
                <c:pt idx="221681">
                  <c:v>52.986896222335297</c:v>
                </c:pt>
                <c:pt idx="221682">
                  <c:v>52.986982938169</c:v>
                </c:pt>
                <c:pt idx="221683">
                  <c:v>52.9870696537252</c:v>
                </c:pt>
                <c:pt idx="221684">
                  <c:v>52.987156369003799</c:v>
                </c:pt>
                <c:pt idx="221685">
                  <c:v>52.987243084004803</c:v>
                </c:pt>
                <c:pt idx="221686">
                  <c:v>52.987329798728297</c:v>
                </c:pt>
                <c:pt idx="221687">
                  <c:v>52.987416513174203</c:v>
                </c:pt>
                <c:pt idx="221688">
                  <c:v>52.987503227342501</c:v>
                </c:pt>
                <c:pt idx="221689">
                  <c:v>52.987589941233203</c:v>
                </c:pt>
                <c:pt idx="221690">
                  <c:v>52.987676654846403</c:v>
                </c:pt>
                <c:pt idx="221691">
                  <c:v>52.987763368182101</c:v>
                </c:pt>
                <c:pt idx="221692">
                  <c:v>52.987850081240097</c:v>
                </c:pt>
                <c:pt idx="221693">
                  <c:v>52.987936794020598</c:v>
                </c:pt>
                <c:pt idx="221694">
                  <c:v>52.988023506523596</c:v>
                </c:pt>
                <c:pt idx="221695">
                  <c:v>52.988110218749</c:v>
                </c:pt>
                <c:pt idx="221696">
                  <c:v>52.988196930696802</c:v>
                </c:pt>
                <c:pt idx="221697">
                  <c:v>52.988283642367101</c:v>
                </c:pt>
                <c:pt idx="221698">
                  <c:v>52.988370353759798</c:v>
                </c:pt>
                <c:pt idx="221699">
                  <c:v>52.988457064875</c:v>
                </c:pt>
                <c:pt idx="221700">
                  <c:v>52.9885437757126</c:v>
                </c:pt>
                <c:pt idx="221701">
                  <c:v>52.988630486272697</c:v>
                </c:pt>
                <c:pt idx="221702">
                  <c:v>52.9887171965551</c:v>
                </c:pt>
                <c:pt idx="221703">
                  <c:v>52.988803906560101</c:v>
                </c:pt>
                <c:pt idx="221704">
                  <c:v>52.988890616287499</c:v>
                </c:pt>
                <c:pt idx="221705">
                  <c:v>52.988977325737402</c:v>
                </c:pt>
                <c:pt idx="221706">
                  <c:v>52.989064034909603</c:v>
                </c:pt>
                <c:pt idx="221707">
                  <c:v>52.989150743804402</c:v>
                </c:pt>
                <c:pt idx="221708">
                  <c:v>52.989237452421598</c:v>
                </c:pt>
                <c:pt idx="221709">
                  <c:v>52.989324160761299</c:v>
                </c:pt>
                <c:pt idx="221710">
                  <c:v>52.989410868823398</c:v>
                </c:pt>
                <c:pt idx="221711">
                  <c:v>52.989497576607903</c:v>
                </c:pt>
                <c:pt idx="221712">
                  <c:v>52.989584284114997</c:v>
                </c:pt>
                <c:pt idx="221713">
                  <c:v>52.989670991344497</c:v>
                </c:pt>
                <c:pt idx="221714">
                  <c:v>52.989757698296401</c:v>
                </c:pt>
                <c:pt idx="221715">
                  <c:v>52.989844404970803</c:v>
                </c:pt>
                <c:pt idx="221716">
                  <c:v>52.989931111367603</c:v>
                </c:pt>
                <c:pt idx="221717">
                  <c:v>52.990017817487001</c:v>
                </c:pt>
                <c:pt idx="221718">
                  <c:v>52.990104523328696</c:v>
                </c:pt>
                <c:pt idx="221719">
                  <c:v>52.990191228893003</c:v>
                </c:pt>
                <c:pt idx="221720">
                  <c:v>52.990277934179701</c:v>
                </c:pt>
                <c:pt idx="221721">
                  <c:v>52.990364639188897</c:v>
                </c:pt>
                <c:pt idx="221722">
                  <c:v>52.990451343920498</c:v>
                </c:pt>
                <c:pt idx="221723">
                  <c:v>52.990538048374603</c:v>
                </c:pt>
                <c:pt idx="221724">
                  <c:v>52.990624752551199</c:v>
                </c:pt>
                <c:pt idx="221725">
                  <c:v>52.9907114564502</c:v>
                </c:pt>
                <c:pt idx="221726">
                  <c:v>52.990798160071698</c:v>
                </c:pt>
                <c:pt idx="221727">
                  <c:v>52.990884863415701</c:v>
                </c:pt>
                <c:pt idx="221728">
                  <c:v>52.990971566482102</c:v>
                </c:pt>
                <c:pt idx="221729">
                  <c:v>52.991058269271001</c:v>
                </c:pt>
                <c:pt idx="221730">
                  <c:v>52.991144971782397</c:v>
                </c:pt>
                <c:pt idx="221731">
                  <c:v>52.991231674016298</c:v>
                </c:pt>
                <c:pt idx="221732">
                  <c:v>52.991318375972597</c:v>
                </c:pt>
                <c:pt idx="221733">
                  <c:v>52.9914050776514</c:v>
                </c:pt>
                <c:pt idx="221734">
                  <c:v>52.991491779052701</c:v>
                </c:pt>
                <c:pt idx="221735">
                  <c:v>52.9915784801765</c:v>
                </c:pt>
                <c:pt idx="221736">
                  <c:v>52.991665181022697</c:v>
                </c:pt>
                <c:pt idx="221737">
                  <c:v>52.991751881591398</c:v>
                </c:pt>
                <c:pt idx="221738">
                  <c:v>52.991838581882597</c:v>
                </c:pt>
                <c:pt idx="221739">
                  <c:v>52.9919252818963</c:v>
                </c:pt>
                <c:pt idx="221740">
                  <c:v>52.992011981632402</c:v>
                </c:pt>
                <c:pt idx="221741">
                  <c:v>52.9920986810911</c:v>
                </c:pt>
                <c:pt idx="221742">
                  <c:v>52.992185380272197</c:v>
                </c:pt>
                <c:pt idx="221743">
                  <c:v>52.992272079175798</c:v>
                </c:pt>
                <c:pt idx="221744">
                  <c:v>52.992358777801897</c:v>
                </c:pt>
                <c:pt idx="221745">
                  <c:v>52.9924454761505</c:v>
                </c:pt>
                <c:pt idx="221746">
                  <c:v>52.992532174221502</c:v>
                </c:pt>
                <c:pt idx="221747">
                  <c:v>52.9926188720151</c:v>
                </c:pt>
                <c:pt idx="221748">
                  <c:v>52.992705569531097</c:v>
                </c:pt>
                <c:pt idx="221749">
                  <c:v>52.992792266769598</c:v>
                </c:pt>
                <c:pt idx="221750">
                  <c:v>52.992878963730597</c:v>
                </c:pt>
                <c:pt idx="221751">
                  <c:v>52.9929656604141</c:v>
                </c:pt>
                <c:pt idx="221752">
                  <c:v>52.993052356820201</c:v>
                </c:pt>
                <c:pt idx="221753">
                  <c:v>52.993139052948599</c:v>
                </c:pt>
                <c:pt idx="221754">
                  <c:v>52.993225748799603</c:v>
                </c:pt>
                <c:pt idx="221755">
                  <c:v>52.993312444373103</c:v>
                </c:pt>
                <c:pt idx="221756">
                  <c:v>52.993399139669101</c:v>
                </c:pt>
                <c:pt idx="221757">
                  <c:v>52.993485834687498</c:v>
                </c:pt>
                <c:pt idx="221758">
                  <c:v>52.993572529428498</c:v>
                </c:pt>
                <c:pt idx="221759">
                  <c:v>52.993659223892003</c:v>
                </c:pt>
                <c:pt idx="221760">
                  <c:v>52.993745918077899</c:v>
                </c:pt>
                <c:pt idx="221761">
                  <c:v>52.993832611986399</c:v>
                </c:pt>
                <c:pt idx="221762">
                  <c:v>52.993919305617403</c:v>
                </c:pt>
                <c:pt idx="221763">
                  <c:v>52.994005998970799</c:v>
                </c:pt>
                <c:pt idx="221764">
                  <c:v>52.994092692046799</c:v>
                </c:pt>
                <c:pt idx="221765">
                  <c:v>52.994179384845197</c:v>
                </c:pt>
                <c:pt idx="221766">
                  <c:v>52.994266077366198</c:v>
                </c:pt>
                <c:pt idx="221767">
                  <c:v>52.994352769609698</c:v>
                </c:pt>
                <c:pt idx="221768">
                  <c:v>52.994439461575702</c:v>
                </c:pt>
                <c:pt idx="221769">
                  <c:v>52.994526153264196</c:v>
                </c:pt>
                <c:pt idx="221770">
                  <c:v>52.994612844675203</c:v>
                </c:pt>
                <c:pt idx="221771">
                  <c:v>52.994699535808699</c:v>
                </c:pt>
                <c:pt idx="221772">
                  <c:v>52.994786226664701</c:v>
                </c:pt>
                <c:pt idx="221773">
                  <c:v>52.9948729172432</c:v>
                </c:pt>
                <c:pt idx="221774">
                  <c:v>52.994959607544303</c:v>
                </c:pt>
                <c:pt idx="221775">
                  <c:v>52.995046297567797</c:v>
                </c:pt>
                <c:pt idx="221776">
                  <c:v>52.995132987313902</c:v>
                </c:pt>
                <c:pt idx="221777">
                  <c:v>52.995219676782398</c:v>
                </c:pt>
                <c:pt idx="221778">
                  <c:v>52.995306365973498</c:v>
                </c:pt>
                <c:pt idx="221779">
                  <c:v>52.995393054887103</c:v>
                </c:pt>
                <c:pt idx="221780">
                  <c:v>52.995479743523298</c:v>
                </c:pt>
                <c:pt idx="221781">
                  <c:v>52.995566431881898</c:v>
                </c:pt>
                <c:pt idx="221782">
                  <c:v>52.995653119963102</c:v>
                </c:pt>
                <c:pt idx="221783">
                  <c:v>52.995739807766697</c:v>
                </c:pt>
                <c:pt idx="221784">
                  <c:v>52.995826495292903</c:v>
                </c:pt>
                <c:pt idx="221785">
                  <c:v>52.995913182541699</c:v>
                </c:pt>
                <c:pt idx="221786">
                  <c:v>52.9959998695129</c:v>
                </c:pt>
                <c:pt idx="221787">
                  <c:v>52.996086556206699</c:v>
                </c:pt>
                <c:pt idx="221788">
                  <c:v>52.996173242623001</c:v>
                </c:pt>
                <c:pt idx="221789">
                  <c:v>52.996259928761802</c:v>
                </c:pt>
                <c:pt idx="221790">
                  <c:v>52.9963466146231</c:v>
                </c:pt>
                <c:pt idx="221791">
                  <c:v>52.996433300207002</c:v>
                </c:pt>
                <c:pt idx="221792">
                  <c:v>52.996519985513402</c:v>
                </c:pt>
                <c:pt idx="221793">
                  <c:v>52.996606670542299</c:v>
                </c:pt>
                <c:pt idx="221794">
                  <c:v>52.996693355293701</c:v>
                </c:pt>
                <c:pt idx="221795">
                  <c:v>52.9967800397677</c:v>
                </c:pt>
                <c:pt idx="221796">
                  <c:v>52.996866723964203</c:v>
                </c:pt>
                <c:pt idx="221797">
                  <c:v>52.996953407883296</c:v>
                </c:pt>
                <c:pt idx="221798">
                  <c:v>52.997040091524802</c:v>
                </c:pt>
                <c:pt idx="221799">
                  <c:v>52.997126774888898</c:v>
                </c:pt>
                <c:pt idx="221800">
                  <c:v>52.997213457975597</c:v>
                </c:pt>
                <c:pt idx="221801">
                  <c:v>52.997300140784702</c:v>
                </c:pt>
                <c:pt idx="221802">
                  <c:v>52.997386823316504</c:v>
                </c:pt>
                <c:pt idx="221803">
                  <c:v>52.997473505570703</c:v>
                </c:pt>
                <c:pt idx="221804">
                  <c:v>52.997560187547499</c:v>
                </c:pt>
                <c:pt idx="221805">
                  <c:v>52.9976468692468</c:v>
                </c:pt>
                <c:pt idx="221806">
                  <c:v>52.997733550668698</c:v>
                </c:pt>
                <c:pt idx="221807">
                  <c:v>52.997820231813101</c:v>
                </c:pt>
                <c:pt idx="221808">
                  <c:v>52.997906912680001</c:v>
                </c:pt>
                <c:pt idx="221809">
                  <c:v>52.997993593269499</c:v>
                </c:pt>
                <c:pt idx="221810">
                  <c:v>52.9980802735815</c:v>
                </c:pt>
                <c:pt idx="221811">
                  <c:v>52.998166953616099</c:v>
                </c:pt>
                <c:pt idx="221812">
                  <c:v>52.998253633373203</c:v>
                </c:pt>
                <c:pt idx="221813">
                  <c:v>52.998340312852903</c:v>
                </c:pt>
                <c:pt idx="221814">
                  <c:v>52.998426992055101</c:v>
                </c:pt>
                <c:pt idx="221815">
                  <c:v>52.998513670979897</c:v>
                </c:pt>
                <c:pt idx="221816">
                  <c:v>52.998600349627203</c:v>
                </c:pt>
                <c:pt idx="221817">
                  <c:v>52.998687027997001</c:v>
                </c:pt>
                <c:pt idx="221818">
                  <c:v>52.998773706089402</c:v>
                </c:pt>
                <c:pt idx="221819">
                  <c:v>52.9988603839044</c:v>
                </c:pt>
                <c:pt idx="221820">
                  <c:v>52.998947061441903</c:v>
                </c:pt>
                <c:pt idx="221821">
                  <c:v>52.999033738702003</c:v>
                </c:pt>
                <c:pt idx="221822">
                  <c:v>52.999120415684601</c:v>
                </c:pt>
                <c:pt idx="221823">
                  <c:v>52.999207092389803</c:v>
                </c:pt>
                <c:pt idx="221824">
                  <c:v>52.999293768817502</c:v>
                </c:pt>
                <c:pt idx="221825">
                  <c:v>52.999380444967798</c:v>
                </c:pt>
                <c:pt idx="221826">
                  <c:v>52.999467120840599</c:v>
                </c:pt>
                <c:pt idx="221827">
                  <c:v>52.999553796436103</c:v>
                </c:pt>
                <c:pt idx="221828">
                  <c:v>52.999640471753999</c:v>
                </c:pt>
                <c:pt idx="221829">
                  <c:v>52.999727146794498</c:v>
                </c:pt>
                <c:pt idx="221830">
                  <c:v>52.999813821557602</c:v>
                </c:pt>
                <c:pt idx="221831">
                  <c:v>52.999900496043303</c:v>
                </c:pt>
                <c:pt idx="221832">
                  <c:v>52.999987170251501</c:v>
                </c:pt>
                <c:pt idx="221833">
                  <c:v>53.000073844182197</c:v>
                </c:pt>
                <c:pt idx="221834">
                  <c:v>53.000160517835603</c:v>
                </c:pt>
                <c:pt idx="221835">
                  <c:v>53.0002471912115</c:v>
                </c:pt>
                <c:pt idx="221836">
                  <c:v>53.000333864309901</c:v>
                </c:pt>
                <c:pt idx="221837">
                  <c:v>53.000420537130999</c:v>
                </c:pt>
                <c:pt idx="221838">
                  <c:v>53.000507209674602</c:v>
                </c:pt>
                <c:pt idx="221839">
                  <c:v>53.000593881940702</c:v>
                </c:pt>
                <c:pt idx="221840">
                  <c:v>53.000680553929499</c:v>
                </c:pt>
                <c:pt idx="221841">
                  <c:v>53.0007672256408</c:v>
                </c:pt>
                <c:pt idx="221842">
                  <c:v>53.000853897074698</c:v>
                </c:pt>
                <c:pt idx="221843">
                  <c:v>53.000940568231101</c:v>
                </c:pt>
                <c:pt idx="221844">
                  <c:v>53.001027239110101</c:v>
                </c:pt>
                <c:pt idx="221845">
                  <c:v>53.001113909711698</c:v>
                </c:pt>
                <c:pt idx="221846">
                  <c:v>53.001200580035899</c:v>
                </c:pt>
                <c:pt idx="221847">
                  <c:v>53.001287250082697</c:v>
                </c:pt>
                <c:pt idx="221848">
                  <c:v>53.001373919852</c:v>
                </c:pt>
                <c:pt idx="221849">
                  <c:v>53.0014605893439</c:v>
                </c:pt>
                <c:pt idx="221850">
                  <c:v>53.001547258558404</c:v>
                </c:pt>
                <c:pt idx="221851">
                  <c:v>53.001633927495497</c:v>
                </c:pt>
                <c:pt idx="221852">
                  <c:v>53.001720596155103</c:v>
                </c:pt>
                <c:pt idx="221853">
                  <c:v>53.001807264537298</c:v>
                </c:pt>
                <c:pt idx="221854">
                  <c:v>53.001893932642098</c:v>
                </c:pt>
                <c:pt idx="221855">
                  <c:v>53.001980600469501</c:v>
                </c:pt>
                <c:pt idx="221856">
                  <c:v>53.002067268019502</c:v>
                </c:pt>
                <c:pt idx="221857">
                  <c:v>53.0021539352921</c:v>
                </c:pt>
                <c:pt idx="221858">
                  <c:v>53.002240602287202</c:v>
                </c:pt>
                <c:pt idx="221859">
                  <c:v>53.002327269005001</c:v>
                </c:pt>
                <c:pt idx="221860">
                  <c:v>53.002413935445297</c:v>
                </c:pt>
                <c:pt idx="221861">
                  <c:v>53.002500601608197</c:v>
                </c:pt>
                <c:pt idx="221862">
                  <c:v>53.002587267493702</c:v>
                </c:pt>
                <c:pt idx="221863">
                  <c:v>53.002673933101804</c:v>
                </c:pt>
                <c:pt idx="221864">
                  <c:v>53.002760598432502</c:v>
                </c:pt>
                <c:pt idx="221865">
                  <c:v>53.002847263485698</c:v>
                </c:pt>
                <c:pt idx="221866">
                  <c:v>53.002933928261598</c:v>
                </c:pt>
                <c:pt idx="221867">
                  <c:v>53.003020592760002</c:v>
                </c:pt>
                <c:pt idx="221868">
                  <c:v>53.003107256981103</c:v>
                </c:pt>
                <c:pt idx="221869">
                  <c:v>53.003193920924801</c:v>
                </c:pt>
                <c:pt idx="221870">
                  <c:v>53.003280584591003</c:v>
                </c:pt>
                <c:pt idx="221871">
                  <c:v>53.003367247979803</c:v>
                </c:pt>
                <c:pt idx="221872">
                  <c:v>53.003453911091299</c:v>
                </c:pt>
                <c:pt idx="221873">
                  <c:v>53.003540573925299</c:v>
                </c:pt>
                <c:pt idx="221874">
                  <c:v>53.003627236481996</c:v>
                </c:pt>
                <c:pt idx="221875">
                  <c:v>53.003713898761198</c:v>
                </c:pt>
                <c:pt idx="221876">
                  <c:v>53.003800560763104</c:v>
                </c:pt>
                <c:pt idx="221877">
                  <c:v>53.003887222487499</c:v>
                </c:pt>
                <c:pt idx="221878">
                  <c:v>53.003973883934499</c:v>
                </c:pt>
                <c:pt idx="221879">
                  <c:v>53.004060545104203</c:v>
                </c:pt>
                <c:pt idx="221880">
                  <c:v>53.004147205996503</c:v>
                </c:pt>
                <c:pt idx="221881">
                  <c:v>53.004233866611301</c:v>
                </c:pt>
                <c:pt idx="221882">
                  <c:v>53.004320526948803</c:v>
                </c:pt>
                <c:pt idx="221883">
                  <c:v>53.004407187008901</c:v>
                </c:pt>
                <c:pt idx="221884">
                  <c:v>53.004493846791597</c:v>
                </c:pt>
                <c:pt idx="221885">
                  <c:v>53.004580506296897</c:v>
                </c:pt>
                <c:pt idx="221886">
                  <c:v>53.004667165524801</c:v>
                </c:pt>
                <c:pt idx="221887">
                  <c:v>53.004753824475301</c:v>
                </c:pt>
                <c:pt idx="221888">
                  <c:v>53.004840483148399</c:v>
                </c:pt>
                <c:pt idx="221889">
                  <c:v>53.004927141544201</c:v>
                </c:pt>
                <c:pt idx="221890">
                  <c:v>53.0050137996625</c:v>
                </c:pt>
                <c:pt idx="221891">
                  <c:v>53.005100457503502</c:v>
                </c:pt>
                <c:pt idx="221892">
                  <c:v>53.005187115067102</c:v>
                </c:pt>
                <c:pt idx="221893">
                  <c:v>53.005273772353299</c:v>
                </c:pt>
                <c:pt idx="221894">
                  <c:v>53.005360429362099</c:v>
                </c:pt>
                <c:pt idx="221895">
                  <c:v>53.005447086093596</c:v>
                </c:pt>
                <c:pt idx="221896">
                  <c:v>53.005533742547698</c:v>
                </c:pt>
                <c:pt idx="221897">
                  <c:v>53.005620398724297</c:v>
                </c:pt>
                <c:pt idx="221898">
                  <c:v>53.005707054623599</c:v>
                </c:pt>
                <c:pt idx="221899">
                  <c:v>53.005793710245598</c:v>
                </c:pt>
                <c:pt idx="221900">
                  <c:v>53.005880365590102</c:v>
                </c:pt>
                <c:pt idx="221901">
                  <c:v>53.005967020657302</c:v>
                </c:pt>
                <c:pt idx="221902">
                  <c:v>53.006053675447099</c:v>
                </c:pt>
                <c:pt idx="221903">
                  <c:v>53.0061403299595</c:v>
                </c:pt>
                <c:pt idx="221904">
                  <c:v>53.006226984194598</c:v>
                </c:pt>
                <c:pt idx="221905">
                  <c:v>53.006313638152299</c:v>
                </c:pt>
                <c:pt idx="221906">
                  <c:v>53.006400291832598</c:v>
                </c:pt>
                <c:pt idx="221907">
                  <c:v>53.006486945235501</c:v>
                </c:pt>
                <c:pt idx="221908">
                  <c:v>53.006573598361101</c:v>
                </c:pt>
                <c:pt idx="221909">
                  <c:v>53.006660251209297</c:v>
                </c:pt>
                <c:pt idx="221910">
                  <c:v>53.006746903780098</c:v>
                </c:pt>
                <c:pt idx="221911">
                  <c:v>53.006833556073602</c:v>
                </c:pt>
                <c:pt idx="221912">
                  <c:v>53.006920208089703</c:v>
                </c:pt>
                <c:pt idx="221913">
                  <c:v>53.007006859828401</c:v>
                </c:pt>
                <c:pt idx="221914">
                  <c:v>53.007093511289803</c:v>
                </c:pt>
                <c:pt idx="221915">
                  <c:v>53.007180162473801</c:v>
                </c:pt>
                <c:pt idx="221916">
                  <c:v>53.007266813380397</c:v>
                </c:pt>
                <c:pt idx="221917">
                  <c:v>53.007353464009697</c:v>
                </c:pt>
                <c:pt idx="221918">
                  <c:v>53.0074401143616</c:v>
                </c:pt>
                <c:pt idx="221919">
                  <c:v>53.0075267644362</c:v>
                </c:pt>
                <c:pt idx="221920">
                  <c:v>53.007613414233397</c:v>
                </c:pt>
                <c:pt idx="221921">
                  <c:v>53.007700063753198</c:v>
                </c:pt>
                <c:pt idx="221922">
                  <c:v>53.007786712995703</c:v>
                </c:pt>
                <c:pt idx="221923">
                  <c:v>53.007873361960797</c:v>
                </c:pt>
                <c:pt idx="221924">
                  <c:v>53.007960010648603</c:v>
                </c:pt>
                <c:pt idx="221925">
                  <c:v>53.008046659058998</c:v>
                </c:pt>
                <c:pt idx="221926">
                  <c:v>53.008133307192097</c:v>
                </c:pt>
                <c:pt idx="221927">
                  <c:v>53.008219955047799</c:v>
                </c:pt>
                <c:pt idx="221928">
                  <c:v>53.008306602626099</c:v>
                </c:pt>
                <c:pt idx="221929">
                  <c:v>53.008393249927202</c:v>
                </c:pt>
                <c:pt idx="221930">
                  <c:v>53.008479896950803</c:v>
                </c:pt>
                <c:pt idx="221931">
                  <c:v>53.0085665436971</c:v>
                </c:pt>
                <c:pt idx="221932">
                  <c:v>53.0086531901661</c:v>
                </c:pt>
                <c:pt idx="221933">
                  <c:v>53.008739836357698</c:v>
                </c:pt>
                <c:pt idx="221934">
                  <c:v>53.008826482271999</c:v>
                </c:pt>
                <c:pt idx="221935">
                  <c:v>53.008913127908897</c:v>
                </c:pt>
                <c:pt idx="221936">
                  <c:v>53.008999773268499</c:v>
                </c:pt>
                <c:pt idx="221937">
                  <c:v>53.009086418350698</c:v>
                </c:pt>
                <c:pt idx="221938">
                  <c:v>53.0091730631556</c:v>
                </c:pt>
                <c:pt idx="221939">
                  <c:v>53.0092597076831</c:v>
                </c:pt>
                <c:pt idx="221940">
                  <c:v>53.009346351933303</c:v>
                </c:pt>
                <c:pt idx="221941">
                  <c:v>53.009432995906202</c:v>
                </c:pt>
                <c:pt idx="221942">
                  <c:v>53.009519639601699</c:v>
                </c:pt>
                <c:pt idx="221943">
                  <c:v>53.009606283019899</c:v>
                </c:pt>
                <c:pt idx="221944">
                  <c:v>53.009692926160703</c:v>
                </c:pt>
                <c:pt idx="221945">
                  <c:v>53.009779569024197</c:v>
                </c:pt>
                <c:pt idx="221946">
                  <c:v>53.009866211610401</c:v>
                </c:pt>
                <c:pt idx="221947">
                  <c:v>53.009952853919202</c:v>
                </c:pt>
                <c:pt idx="221948">
                  <c:v>53.010039495950799</c:v>
                </c:pt>
                <c:pt idx="221949">
                  <c:v>53.010126137704901</c:v>
                </c:pt>
                <c:pt idx="221950">
                  <c:v>53.010212779181799</c:v>
                </c:pt>
                <c:pt idx="221951">
                  <c:v>53.010299420381301</c:v>
                </c:pt>
                <c:pt idx="221952">
                  <c:v>53.0103860613034</c:v>
                </c:pt>
                <c:pt idx="221953">
                  <c:v>53.010472701948302</c:v>
                </c:pt>
                <c:pt idx="221954">
                  <c:v>53.010559342315801</c:v>
                </c:pt>
                <c:pt idx="221955">
                  <c:v>53.010645982405997</c:v>
                </c:pt>
                <c:pt idx="221956">
                  <c:v>53.010732622218796</c:v>
                </c:pt>
                <c:pt idx="221957">
                  <c:v>53.010819261754399</c:v>
                </c:pt>
                <c:pt idx="221958">
                  <c:v>53.010905901012599</c:v>
                </c:pt>
                <c:pt idx="221959">
                  <c:v>53.010992539993502</c:v>
                </c:pt>
                <c:pt idx="221960">
                  <c:v>53.011079178697003</c:v>
                </c:pt>
                <c:pt idx="221961">
                  <c:v>53.011165817123299</c:v>
                </c:pt>
                <c:pt idx="221962">
                  <c:v>53.011252455272199</c:v>
                </c:pt>
                <c:pt idx="221963">
                  <c:v>53.011339093143803</c:v>
                </c:pt>
                <c:pt idx="221964">
                  <c:v>53.011425730738097</c:v>
                </c:pt>
                <c:pt idx="221965">
                  <c:v>53.011512368055001</c:v>
                </c:pt>
                <c:pt idx="221966">
                  <c:v>53.011599005094702</c:v>
                </c:pt>
                <c:pt idx="221967">
                  <c:v>53.011685641856999</c:v>
                </c:pt>
                <c:pt idx="221968">
                  <c:v>53.011772278342001</c:v>
                </c:pt>
                <c:pt idx="221969">
                  <c:v>53.011858914549698</c:v>
                </c:pt>
                <c:pt idx="221970">
                  <c:v>53.01194555048</c:v>
                </c:pt>
                <c:pt idx="221971">
                  <c:v>53.012032186133098</c:v>
                </c:pt>
                <c:pt idx="221972">
                  <c:v>53.0121188215088</c:v>
                </c:pt>
                <c:pt idx="221973">
                  <c:v>53.012205456607298</c:v>
                </c:pt>
                <c:pt idx="221974">
                  <c:v>53.012292091428399</c:v>
                </c:pt>
                <c:pt idx="221975">
                  <c:v>53.012378725972198</c:v>
                </c:pt>
                <c:pt idx="221976">
                  <c:v>53.0124653602387</c:v>
                </c:pt>
                <c:pt idx="221977">
                  <c:v>53.012551994227898</c:v>
                </c:pt>
                <c:pt idx="221978">
                  <c:v>53.012638627939801</c:v>
                </c:pt>
                <c:pt idx="221979">
                  <c:v>53.012725261374399</c:v>
                </c:pt>
                <c:pt idx="221980">
                  <c:v>53.012811894531701</c:v>
                </c:pt>
                <c:pt idx="221981">
                  <c:v>53.0128985274116</c:v>
                </c:pt>
                <c:pt idx="221982">
                  <c:v>53.012985160014303</c:v>
                </c:pt>
                <c:pt idx="221983">
                  <c:v>53.013071792339701</c:v>
                </c:pt>
                <c:pt idx="221984">
                  <c:v>53.013158424387697</c:v>
                </c:pt>
                <c:pt idx="221985">
                  <c:v>53.013245056158503</c:v>
                </c:pt>
                <c:pt idx="221986">
                  <c:v>53.013331687651899</c:v>
                </c:pt>
                <c:pt idx="221987">
                  <c:v>53.013418318868098</c:v>
                </c:pt>
                <c:pt idx="221988">
                  <c:v>53.013504949806901</c:v>
                </c:pt>
                <c:pt idx="221989">
                  <c:v>53.0135915804685</c:v>
                </c:pt>
                <c:pt idx="221990">
                  <c:v>53.013678210852802</c:v>
                </c:pt>
                <c:pt idx="221991">
                  <c:v>53.013764840959702</c:v>
                </c:pt>
                <c:pt idx="221992">
                  <c:v>53.013851470789398</c:v>
                </c:pt>
                <c:pt idx="221993">
                  <c:v>53.013938100341797</c:v>
                </c:pt>
                <c:pt idx="221994">
                  <c:v>53.014024729616899</c:v>
                </c:pt>
                <c:pt idx="221995">
                  <c:v>53.014111358614699</c:v>
                </c:pt>
                <c:pt idx="221996">
                  <c:v>53.014197987335201</c:v>
                </c:pt>
                <c:pt idx="221997">
                  <c:v>53.014284615778401</c:v>
                </c:pt>
                <c:pt idx="221998">
                  <c:v>53.014371243944296</c:v>
                </c:pt>
                <c:pt idx="221999">
                  <c:v>53.014457871832903</c:v>
                </c:pt>
                <c:pt idx="222000">
                  <c:v>53.014544499444298</c:v>
                </c:pt>
                <c:pt idx="222001">
                  <c:v>53.014631126778298</c:v>
                </c:pt>
                <c:pt idx="222002">
                  <c:v>53.0147177538351</c:v>
                </c:pt>
                <c:pt idx="222003">
                  <c:v>53.014804380614599</c:v>
                </c:pt>
                <c:pt idx="222004">
                  <c:v>53.014891007116802</c:v>
                </c:pt>
                <c:pt idx="222005">
                  <c:v>53.014977633341701</c:v>
                </c:pt>
                <c:pt idx="222006">
                  <c:v>53.015064259289304</c:v>
                </c:pt>
                <c:pt idx="222007">
                  <c:v>53.015150884959702</c:v>
                </c:pt>
                <c:pt idx="222008">
                  <c:v>53.015237510352698</c:v>
                </c:pt>
                <c:pt idx="222009">
                  <c:v>53.015324135468497</c:v>
                </c:pt>
                <c:pt idx="222010">
                  <c:v>53.015410760306999</c:v>
                </c:pt>
                <c:pt idx="222011">
                  <c:v>53.015497384868297</c:v>
                </c:pt>
                <c:pt idx="222012">
                  <c:v>53.015584009152199</c:v>
                </c:pt>
                <c:pt idx="222013">
                  <c:v>53.015670633158898</c:v>
                </c:pt>
                <c:pt idx="222014">
                  <c:v>53.0157572568883</c:v>
                </c:pt>
                <c:pt idx="222015">
                  <c:v>53.015843880340398</c:v>
                </c:pt>
                <c:pt idx="222016">
                  <c:v>53.0159305035153</c:v>
                </c:pt>
                <c:pt idx="222017">
                  <c:v>53.016017126412898</c:v>
                </c:pt>
                <c:pt idx="222018">
                  <c:v>53.016103749033199</c:v>
                </c:pt>
                <c:pt idx="222019">
                  <c:v>53.016190371376197</c:v>
                </c:pt>
                <c:pt idx="222020">
                  <c:v>53.016276993441998</c:v>
                </c:pt>
                <c:pt idx="222021">
                  <c:v>53.016363615230503</c:v>
                </c:pt>
                <c:pt idx="222022">
                  <c:v>53.016450236741697</c:v>
                </c:pt>
                <c:pt idx="222023">
                  <c:v>53.016536857975701</c:v>
                </c:pt>
                <c:pt idx="222024">
                  <c:v>53.016623478932303</c:v>
                </c:pt>
                <c:pt idx="222025">
                  <c:v>53.016710099611799</c:v>
                </c:pt>
                <c:pt idx="222026">
                  <c:v>53.0167967200139</c:v>
                </c:pt>
                <c:pt idx="222027">
                  <c:v>53.016883340138797</c:v>
                </c:pt>
                <c:pt idx="222028">
                  <c:v>53.016969959986497</c:v>
                </c:pt>
                <c:pt idx="222029">
                  <c:v>53.017056579556801</c:v>
                </c:pt>
                <c:pt idx="222030">
                  <c:v>53.01714319885</c:v>
                </c:pt>
                <c:pt idx="222031">
                  <c:v>53.017229817865797</c:v>
                </c:pt>
                <c:pt idx="222032">
                  <c:v>53.017316436604403</c:v>
                </c:pt>
                <c:pt idx="222033">
                  <c:v>53.017403055065699</c:v>
                </c:pt>
                <c:pt idx="222034">
                  <c:v>53.017489673249798</c:v>
                </c:pt>
                <c:pt idx="222035">
                  <c:v>53.017576291156601</c:v>
                </c:pt>
                <c:pt idx="222036">
                  <c:v>53.0176629087862</c:v>
                </c:pt>
                <c:pt idx="222037">
                  <c:v>53.017749526138502</c:v>
                </c:pt>
                <c:pt idx="222038">
                  <c:v>53.017836143213501</c:v>
                </c:pt>
                <c:pt idx="222039">
                  <c:v>53.017922760011302</c:v>
                </c:pt>
                <c:pt idx="222040">
                  <c:v>53.0180093765319</c:v>
                </c:pt>
                <c:pt idx="222041">
                  <c:v>53.018095992775201</c:v>
                </c:pt>
                <c:pt idx="222042">
                  <c:v>53.018182608741199</c:v>
                </c:pt>
                <c:pt idx="222043">
                  <c:v>53.01826922443</c:v>
                </c:pt>
                <c:pt idx="222044">
                  <c:v>53.018355839841497</c:v>
                </c:pt>
                <c:pt idx="222045">
                  <c:v>53.018442454975798</c:v>
                </c:pt>
                <c:pt idx="222046">
                  <c:v>53.018529069832901</c:v>
                </c:pt>
                <c:pt idx="222047">
                  <c:v>53.018615684412701</c:v>
                </c:pt>
                <c:pt idx="222048">
                  <c:v>53.018702298715198</c:v>
                </c:pt>
                <c:pt idx="222049">
                  <c:v>53.018788912740497</c:v>
                </c:pt>
                <c:pt idx="222050">
                  <c:v>53.0188755264886</c:v>
                </c:pt>
                <c:pt idx="222051">
                  <c:v>53.018962139959399</c:v>
                </c:pt>
                <c:pt idx="222052">
                  <c:v>53.019048753153001</c:v>
                </c:pt>
                <c:pt idx="222053">
                  <c:v>53.019135366069399</c:v>
                </c:pt>
                <c:pt idx="222054">
                  <c:v>53.019221978708501</c:v>
                </c:pt>
                <c:pt idx="222055">
                  <c:v>53.019308591070299</c:v>
                </c:pt>
                <c:pt idx="222056">
                  <c:v>53.0193952031549</c:v>
                </c:pt>
                <c:pt idx="222057">
                  <c:v>53.019481814962298</c:v>
                </c:pt>
                <c:pt idx="222058">
                  <c:v>53.019568426492498</c:v>
                </c:pt>
                <c:pt idx="222059">
                  <c:v>53.019655037745402</c:v>
                </c:pt>
                <c:pt idx="222060">
                  <c:v>53.019741648721002</c:v>
                </c:pt>
                <c:pt idx="222061">
                  <c:v>53.019828259419498</c:v>
                </c:pt>
                <c:pt idx="222062">
                  <c:v>53.019914869840697</c:v>
                </c:pt>
                <c:pt idx="222063">
                  <c:v>53.0200014799847</c:v>
                </c:pt>
                <c:pt idx="222064">
                  <c:v>53.020088089851399</c:v>
                </c:pt>
                <c:pt idx="222065">
                  <c:v>53.020174699440901</c:v>
                </c:pt>
                <c:pt idx="222066">
                  <c:v>53.020261308753199</c:v>
                </c:pt>
                <c:pt idx="222067">
                  <c:v>53.0203479177883</c:v>
                </c:pt>
                <c:pt idx="222068">
                  <c:v>53.020434526546097</c:v>
                </c:pt>
                <c:pt idx="222069">
                  <c:v>53.020521135026698</c:v>
                </c:pt>
                <c:pt idx="222070">
                  <c:v>53.020607743230102</c:v>
                </c:pt>
                <c:pt idx="222071">
                  <c:v>53.020694351156301</c:v>
                </c:pt>
                <c:pt idx="222072">
                  <c:v>53.020780958805197</c:v>
                </c:pt>
                <c:pt idx="222073">
                  <c:v>53.020867566176904</c:v>
                </c:pt>
                <c:pt idx="222074">
                  <c:v>53.020954173271399</c:v>
                </c:pt>
                <c:pt idx="222075">
                  <c:v>53.021040780088597</c:v>
                </c:pt>
                <c:pt idx="222076">
                  <c:v>53.021127386628699</c:v>
                </c:pt>
                <c:pt idx="222077">
                  <c:v>53.021213992891497</c:v>
                </c:pt>
                <c:pt idx="222078">
                  <c:v>53.021300598877097</c:v>
                </c:pt>
                <c:pt idx="222079">
                  <c:v>53.021387204585501</c:v>
                </c:pt>
                <c:pt idx="222080">
                  <c:v>53.021473810016602</c:v>
                </c:pt>
                <c:pt idx="222081">
                  <c:v>53.021560415170597</c:v>
                </c:pt>
                <c:pt idx="222082">
                  <c:v>53.021647020047297</c:v>
                </c:pt>
                <c:pt idx="222083">
                  <c:v>53.021733624646799</c:v>
                </c:pt>
                <c:pt idx="222084">
                  <c:v>53.021820228969098</c:v>
                </c:pt>
                <c:pt idx="222085">
                  <c:v>53.021906833014199</c:v>
                </c:pt>
                <c:pt idx="222086">
                  <c:v>53.021993436782097</c:v>
                </c:pt>
                <c:pt idx="222087">
                  <c:v>53.022080040272797</c:v>
                </c:pt>
                <c:pt idx="222088">
                  <c:v>53.022166643486202</c:v>
                </c:pt>
                <c:pt idx="222089">
                  <c:v>53.022253246422501</c:v>
                </c:pt>
                <c:pt idx="222090">
                  <c:v>53.022339849081497</c:v>
                </c:pt>
                <c:pt idx="222091">
                  <c:v>53.022426451463403</c:v>
                </c:pt>
                <c:pt idx="222092">
                  <c:v>53.022513053567998</c:v>
                </c:pt>
                <c:pt idx="222093">
                  <c:v>53.022599655395403</c:v>
                </c:pt>
                <c:pt idx="222094">
                  <c:v>53.022686256945597</c:v>
                </c:pt>
                <c:pt idx="222095">
                  <c:v>53.022772858218701</c:v>
                </c:pt>
                <c:pt idx="222096">
                  <c:v>53.022859459214501</c:v>
                </c:pt>
                <c:pt idx="222097">
                  <c:v>53.022946059933098</c:v>
                </c:pt>
                <c:pt idx="222098">
                  <c:v>53.023032660374497</c:v>
                </c:pt>
                <c:pt idx="222099">
                  <c:v>53.023119260538699</c:v>
                </c:pt>
                <c:pt idx="222100">
                  <c:v>53.023205860425698</c:v>
                </c:pt>
                <c:pt idx="222101">
                  <c:v>53.023292460035499</c:v>
                </c:pt>
                <c:pt idx="222102">
                  <c:v>53.023379059368096</c:v>
                </c:pt>
                <c:pt idx="222103">
                  <c:v>53.023465658423603</c:v>
                </c:pt>
                <c:pt idx="222104">
                  <c:v>53.0235522572018</c:v>
                </c:pt>
                <c:pt idx="222105">
                  <c:v>53.023638855702799</c:v>
                </c:pt>
                <c:pt idx="222106">
                  <c:v>53.023725453926602</c:v>
                </c:pt>
                <c:pt idx="222107">
                  <c:v>53.0238120518733</c:v>
                </c:pt>
                <c:pt idx="222108">
                  <c:v>53.023898649542701</c:v>
                </c:pt>
                <c:pt idx="222109">
                  <c:v>53.023985246934998</c:v>
                </c:pt>
                <c:pt idx="222110">
                  <c:v>53.024071844049999</c:v>
                </c:pt>
                <c:pt idx="222111">
                  <c:v>53.024158440887902</c:v>
                </c:pt>
                <c:pt idx="222112">
                  <c:v>53.024245037448601</c:v>
                </c:pt>
                <c:pt idx="222113">
                  <c:v>53.024331633732103</c:v>
                </c:pt>
                <c:pt idx="222114">
                  <c:v>53.024418229738401</c:v>
                </c:pt>
                <c:pt idx="222115">
                  <c:v>53.024504825467503</c:v>
                </c:pt>
                <c:pt idx="222116">
                  <c:v>53.0245914209194</c:v>
                </c:pt>
                <c:pt idx="222117">
                  <c:v>53.0246780160942</c:v>
                </c:pt>
                <c:pt idx="222118">
                  <c:v>53.024764610991802</c:v>
                </c:pt>
                <c:pt idx="222119">
                  <c:v>53.024851205612201</c:v>
                </c:pt>
                <c:pt idx="222120">
                  <c:v>53.024937799955403</c:v>
                </c:pt>
                <c:pt idx="222121">
                  <c:v>53.025024394021401</c:v>
                </c:pt>
                <c:pt idx="222122">
                  <c:v>53.025110987810201</c:v>
                </c:pt>
                <c:pt idx="222123">
                  <c:v>53.025197581321898</c:v>
                </c:pt>
                <c:pt idx="222124">
                  <c:v>53.025284174556397</c:v>
                </c:pt>
                <c:pt idx="222125">
                  <c:v>53.025370767513699</c:v>
                </c:pt>
                <c:pt idx="222126">
                  <c:v>53.025457360193897</c:v>
                </c:pt>
                <c:pt idx="222127">
                  <c:v>53.025543952596799</c:v>
                </c:pt>
                <c:pt idx="222128">
                  <c:v>53.025630544722603</c:v>
                </c:pt>
                <c:pt idx="222129">
                  <c:v>53.025717136571203</c:v>
                </c:pt>
                <c:pt idx="222130">
                  <c:v>53.025803728142598</c:v>
                </c:pt>
                <c:pt idx="222131">
                  <c:v>53.025890319436897</c:v>
                </c:pt>
                <c:pt idx="222132">
                  <c:v>53.025976910453998</c:v>
                </c:pt>
                <c:pt idx="222133">
                  <c:v>53.026063501193903</c:v>
                </c:pt>
                <c:pt idx="222134">
                  <c:v>53.026150091656703</c:v>
                </c:pt>
                <c:pt idx="222135">
                  <c:v>53.026236681842299</c:v>
                </c:pt>
                <c:pt idx="222136">
                  <c:v>53.026323271750698</c:v>
                </c:pt>
                <c:pt idx="222137">
                  <c:v>53.026409861382</c:v>
                </c:pt>
                <c:pt idx="222138">
                  <c:v>53.026496450735998</c:v>
                </c:pt>
                <c:pt idx="222139">
                  <c:v>53.026583039812998</c:v>
                </c:pt>
                <c:pt idx="222140">
                  <c:v>53.026669628612702</c:v>
                </c:pt>
                <c:pt idx="222141">
                  <c:v>53.026756217135301</c:v>
                </c:pt>
                <c:pt idx="222142">
                  <c:v>53.026842805380703</c:v>
                </c:pt>
                <c:pt idx="222143">
                  <c:v>53.026929393349</c:v>
                </c:pt>
                <c:pt idx="222144">
                  <c:v>53.027015981040101</c:v>
                </c:pt>
                <c:pt idx="222145">
                  <c:v>53.027102568454097</c:v>
                </c:pt>
                <c:pt idx="222146">
                  <c:v>53.027189155590897</c:v>
                </c:pt>
                <c:pt idx="222147">
                  <c:v>53.027275742450499</c:v>
                </c:pt>
                <c:pt idx="222148">
                  <c:v>53.027362329032997</c:v>
                </c:pt>
                <c:pt idx="222149">
                  <c:v>53.027448915338297</c:v>
                </c:pt>
                <c:pt idx="222150">
                  <c:v>53.027535501366501</c:v>
                </c:pt>
                <c:pt idx="222151">
                  <c:v>53.0276220871175</c:v>
                </c:pt>
                <c:pt idx="222152">
                  <c:v>53.027708672591402</c:v>
                </c:pt>
                <c:pt idx="222153">
                  <c:v>53.0277952577881</c:v>
                </c:pt>
                <c:pt idx="222154">
                  <c:v>53.0278818427076</c:v>
                </c:pt>
                <c:pt idx="222155">
                  <c:v>53.027968427350103</c:v>
                </c:pt>
                <c:pt idx="222156">
                  <c:v>53.028055011715303</c:v>
                </c:pt>
                <c:pt idx="222157">
                  <c:v>53.028141595803397</c:v>
                </c:pt>
                <c:pt idx="222158">
                  <c:v>53.028228179614402</c:v>
                </c:pt>
                <c:pt idx="222159">
                  <c:v>53.028314763148202</c:v>
                </c:pt>
                <c:pt idx="222160">
                  <c:v>53.028401346404898</c:v>
                </c:pt>
                <c:pt idx="222161">
                  <c:v>53.028487929384397</c:v>
                </c:pt>
                <c:pt idx="222162">
                  <c:v>53.028574512086799</c:v>
                </c:pt>
                <c:pt idx="222163">
                  <c:v>53.028661094512003</c:v>
                </c:pt>
                <c:pt idx="222164">
                  <c:v>53.028747676660103</c:v>
                </c:pt>
                <c:pt idx="222165">
                  <c:v>53.028834258530999</c:v>
                </c:pt>
                <c:pt idx="222166">
                  <c:v>53.028920840124798</c:v>
                </c:pt>
                <c:pt idx="222167">
                  <c:v>53.029007421441499</c:v>
                </c:pt>
                <c:pt idx="222168">
                  <c:v>53.029094002481003</c:v>
                </c:pt>
                <c:pt idx="222169">
                  <c:v>53.029180583243402</c:v>
                </c:pt>
                <c:pt idx="222170">
                  <c:v>53.029267163728697</c:v>
                </c:pt>
                <c:pt idx="222171">
                  <c:v>53.029353743936802</c:v>
                </c:pt>
                <c:pt idx="222172">
                  <c:v>53.029440323867803</c:v>
                </c:pt>
                <c:pt idx="222173">
                  <c:v>53.029526903521599</c:v>
                </c:pt>
                <c:pt idx="222174">
                  <c:v>53.029613482898398</c:v>
                </c:pt>
                <c:pt idx="222175">
                  <c:v>53.0297000619979</c:v>
                </c:pt>
                <c:pt idx="222176">
                  <c:v>53.029786640820397</c:v>
                </c:pt>
                <c:pt idx="222177">
                  <c:v>53.029873219365697</c:v>
                </c:pt>
                <c:pt idx="222178">
                  <c:v>53.0299597976339</c:v>
                </c:pt>
                <c:pt idx="222179">
                  <c:v>53.030046375624998</c:v>
                </c:pt>
                <c:pt idx="222180">
                  <c:v>53.030132953338899</c:v>
                </c:pt>
                <c:pt idx="222181">
                  <c:v>53.030219530775703</c:v>
                </c:pt>
                <c:pt idx="222182">
                  <c:v>53.030306107935402</c:v>
                </c:pt>
                <c:pt idx="222183">
                  <c:v>53.030392684817897</c:v>
                </c:pt>
                <c:pt idx="222184">
                  <c:v>53.030479261423302</c:v>
                </c:pt>
                <c:pt idx="222185">
                  <c:v>53.030565837751602</c:v>
                </c:pt>
                <c:pt idx="222186">
                  <c:v>53.030652413802798</c:v>
                </c:pt>
                <c:pt idx="222187">
                  <c:v>53.030738989576903</c:v>
                </c:pt>
                <c:pt idx="222188">
                  <c:v>53.030825565073798</c:v>
                </c:pt>
                <c:pt idx="222189">
                  <c:v>53.030912140293601</c:v>
                </c:pt>
                <c:pt idx="222190">
                  <c:v>53.030998715236301</c:v>
                </c:pt>
                <c:pt idx="222191">
                  <c:v>53.031085289901903</c:v>
                </c:pt>
                <c:pt idx="222192">
                  <c:v>53.0311718642904</c:v>
                </c:pt>
                <c:pt idx="222193">
                  <c:v>53.0312584384017</c:v>
                </c:pt>
                <c:pt idx="222194">
                  <c:v>53.031345012235903</c:v>
                </c:pt>
                <c:pt idx="222195">
                  <c:v>53.031431585793001</c:v>
                </c:pt>
                <c:pt idx="222196">
                  <c:v>53.031518159073002</c:v>
                </c:pt>
                <c:pt idx="222197">
                  <c:v>53.031604732075898</c:v>
                </c:pt>
                <c:pt idx="222198">
                  <c:v>53.031691304801697</c:v>
                </c:pt>
                <c:pt idx="222199">
                  <c:v>53.031777877250299</c:v>
                </c:pt>
                <c:pt idx="222200">
                  <c:v>53.031864449421903</c:v>
                </c:pt>
                <c:pt idx="222201">
                  <c:v>53.031951021316303</c:v>
                </c:pt>
                <c:pt idx="222202">
                  <c:v>53.032037592933598</c:v>
                </c:pt>
                <c:pt idx="222203">
                  <c:v>53.032124164273903</c:v>
                </c:pt>
                <c:pt idx="222204">
                  <c:v>53.032210735337003</c:v>
                </c:pt>
                <c:pt idx="222205">
                  <c:v>53.032297306122999</c:v>
                </c:pt>
                <c:pt idx="222206">
                  <c:v>53.032383876631897</c:v>
                </c:pt>
                <c:pt idx="222207">
                  <c:v>53.032470446863698</c:v>
                </c:pt>
                <c:pt idx="222208">
                  <c:v>53.032557016818402</c:v>
                </c:pt>
                <c:pt idx="222209">
                  <c:v>53.032643586496</c:v>
                </c:pt>
                <c:pt idx="222210">
                  <c:v>53.032730155896502</c:v>
                </c:pt>
                <c:pt idx="222211">
                  <c:v>53.032816725019899</c:v>
                </c:pt>
                <c:pt idx="222212">
                  <c:v>53.032903293866198</c:v>
                </c:pt>
                <c:pt idx="222213">
                  <c:v>53.032989862435301</c:v>
                </c:pt>
                <c:pt idx="222214">
                  <c:v>53.033076430727398</c:v>
                </c:pt>
                <c:pt idx="222215">
                  <c:v>53.033162998742398</c:v>
                </c:pt>
                <c:pt idx="222216">
                  <c:v>53.033249566480301</c:v>
                </c:pt>
                <c:pt idx="222217">
                  <c:v>53.033336133941098</c:v>
                </c:pt>
                <c:pt idx="222218">
                  <c:v>53.033422701124799</c:v>
                </c:pt>
                <c:pt idx="222219">
                  <c:v>53.033509268031402</c:v>
                </c:pt>
                <c:pt idx="222220">
                  <c:v>53.033595834661</c:v>
                </c:pt>
                <c:pt idx="222221">
                  <c:v>53.033682401013401</c:v>
                </c:pt>
                <c:pt idx="222222">
                  <c:v>53.033768967088697</c:v>
                </c:pt>
                <c:pt idx="222223">
                  <c:v>53.033855532887003</c:v>
                </c:pt>
                <c:pt idx="222224">
                  <c:v>53.033942098408097</c:v>
                </c:pt>
                <c:pt idx="222225">
                  <c:v>53.034028663652201</c:v>
                </c:pt>
                <c:pt idx="222226">
                  <c:v>53.0341152286192</c:v>
                </c:pt>
                <c:pt idx="222227">
                  <c:v>53.034201793309101</c:v>
                </c:pt>
                <c:pt idx="222228">
                  <c:v>53.034288357721898</c:v>
                </c:pt>
                <c:pt idx="222229">
                  <c:v>53.034374921857598</c:v>
                </c:pt>
                <c:pt idx="222230">
                  <c:v>53.0344614857162</c:v>
                </c:pt>
                <c:pt idx="222231">
                  <c:v>53.034548049297797</c:v>
                </c:pt>
                <c:pt idx="222232">
                  <c:v>53.034634612602296</c:v>
                </c:pt>
                <c:pt idx="222233">
                  <c:v>53.034721175629699</c:v>
                </c:pt>
                <c:pt idx="222234">
                  <c:v>53.034807738380003</c:v>
                </c:pt>
                <c:pt idx="222235">
                  <c:v>53.034894300853203</c:v>
                </c:pt>
                <c:pt idx="222236">
                  <c:v>53.034980863049398</c:v>
                </c:pt>
                <c:pt idx="222237">
                  <c:v>53.035067424968403</c:v>
                </c:pt>
                <c:pt idx="222238">
                  <c:v>53.035153986610403</c:v>
                </c:pt>
                <c:pt idx="222239">
                  <c:v>53.035240547975398</c:v>
                </c:pt>
                <c:pt idx="222240">
                  <c:v>53.035327109063203</c:v>
                </c:pt>
                <c:pt idx="222241">
                  <c:v>53.035413669874004</c:v>
                </c:pt>
                <c:pt idx="222242">
                  <c:v>53.035500230407699</c:v>
                </c:pt>
                <c:pt idx="222243">
                  <c:v>53.035586790664297</c:v>
                </c:pt>
                <c:pt idx="222244">
                  <c:v>53.035673350643897</c:v>
                </c:pt>
                <c:pt idx="222245">
                  <c:v>53.0357599103463</c:v>
                </c:pt>
                <c:pt idx="222246">
                  <c:v>53.035846469771798</c:v>
                </c:pt>
                <c:pt idx="222247">
                  <c:v>53.035933028920098</c:v>
                </c:pt>
                <c:pt idx="222248">
                  <c:v>53.036019587791401</c:v>
                </c:pt>
                <c:pt idx="222249">
                  <c:v>53.036106146385599</c:v>
                </c:pt>
                <c:pt idx="222250">
                  <c:v>53.0361927047027</c:v>
                </c:pt>
                <c:pt idx="222251">
                  <c:v>53.036279262742802</c:v>
                </c:pt>
                <c:pt idx="222252">
                  <c:v>53.0363658205058</c:v>
                </c:pt>
                <c:pt idx="222253">
                  <c:v>53.0364523779918</c:v>
                </c:pt>
                <c:pt idx="222254">
                  <c:v>53.036538935200703</c:v>
                </c:pt>
                <c:pt idx="222255">
                  <c:v>53.036625492132501</c:v>
                </c:pt>
                <c:pt idx="222256">
                  <c:v>53.036712048787301</c:v>
                </c:pt>
                <c:pt idx="222257">
                  <c:v>53.036798605165004</c:v>
                </c:pt>
                <c:pt idx="222258">
                  <c:v>53.036885161265602</c:v>
                </c:pt>
                <c:pt idx="222259">
                  <c:v>53.036971717089202</c:v>
                </c:pt>
                <c:pt idx="222260">
                  <c:v>53.037058272635697</c:v>
                </c:pt>
                <c:pt idx="222261">
                  <c:v>53.037144827905202</c:v>
                </c:pt>
                <c:pt idx="222262">
                  <c:v>53.037231382897602</c:v>
                </c:pt>
                <c:pt idx="222263">
                  <c:v>53.037317937612997</c:v>
                </c:pt>
                <c:pt idx="222264">
                  <c:v>53.037404492051301</c:v>
                </c:pt>
                <c:pt idx="222265">
                  <c:v>53.037491046212502</c:v>
                </c:pt>
                <c:pt idx="222266">
                  <c:v>53.037577600096697</c:v>
                </c:pt>
                <c:pt idx="222267">
                  <c:v>53.037664153703901</c:v>
                </c:pt>
                <c:pt idx="222268">
                  <c:v>53.037750707034</c:v>
                </c:pt>
                <c:pt idx="222269">
                  <c:v>53.037837260087102</c:v>
                </c:pt>
                <c:pt idx="222270">
                  <c:v>53.037923812863099</c:v>
                </c:pt>
                <c:pt idx="222271">
                  <c:v>53.038010365361998</c:v>
                </c:pt>
                <c:pt idx="222272">
                  <c:v>53.0380969175839</c:v>
                </c:pt>
                <c:pt idx="222273">
                  <c:v>53.038183469528803</c:v>
                </c:pt>
                <c:pt idx="222274">
                  <c:v>53.038270021196602</c:v>
                </c:pt>
                <c:pt idx="222275">
                  <c:v>53.038356572587404</c:v>
                </c:pt>
                <c:pt idx="222276">
                  <c:v>53.0384431237011</c:v>
                </c:pt>
                <c:pt idx="222277">
                  <c:v>53.038529674537799</c:v>
                </c:pt>
                <c:pt idx="222278">
                  <c:v>53.0386162250974</c:v>
                </c:pt>
                <c:pt idx="222279">
                  <c:v>53.038702775380003</c:v>
                </c:pt>
                <c:pt idx="222280">
                  <c:v>53.038789325385601</c:v>
                </c:pt>
                <c:pt idx="222281">
                  <c:v>53.038875875114101</c:v>
                </c:pt>
                <c:pt idx="222282">
                  <c:v>53.038962424565597</c:v>
                </c:pt>
                <c:pt idx="222283">
                  <c:v>53.039048973740101</c:v>
                </c:pt>
                <c:pt idx="222284">
                  <c:v>53.039135522637501</c:v>
                </c:pt>
                <c:pt idx="222285">
                  <c:v>53.039222071257903</c:v>
                </c:pt>
                <c:pt idx="222286">
                  <c:v>53.039308619601201</c:v>
                </c:pt>
                <c:pt idx="222287">
                  <c:v>53.0393951676675</c:v>
                </c:pt>
                <c:pt idx="222288">
                  <c:v>53.039481715456802</c:v>
                </c:pt>
                <c:pt idx="222289">
                  <c:v>53.039568262969098</c:v>
                </c:pt>
                <c:pt idx="222290">
                  <c:v>53.039654810204297</c:v>
                </c:pt>
                <c:pt idx="222291">
                  <c:v>53.039741357162498</c:v>
                </c:pt>
                <c:pt idx="222292">
                  <c:v>53.039827903843602</c:v>
                </c:pt>
                <c:pt idx="222293">
                  <c:v>53.039914450247799</c:v>
                </c:pt>
                <c:pt idx="222294">
                  <c:v>53.0400009963749</c:v>
                </c:pt>
                <c:pt idx="222295">
                  <c:v>53.040087542224903</c:v>
                </c:pt>
                <c:pt idx="222296">
                  <c:v>53.040174087798</c:v>
                </c:pt>
                <c:pt idx="222297">
                  <c:v>53.040260633094</c:v>
                </c:pt>
                <c:pt idx="222298">
                  <c:v>53.040347178113002</c:v>
                </c:pt>
                <c:pt idx="222299">
                  <c:v>53.040433722854999</c:v>
                </c:pt>
                <c:pt idx="222300">
                  <c:v>53.040520267319899</c:v>
                </c:pt>
                <c:pt idx="222301">
                  <c:v>53.040606811507899</c:v>
                </c:pt>
                <c:pt idx="222302">
                  <c:v>53.040693355418803</c:v>
                </c:pt>
                <c:pt idx="222303">
                  <c:v>53.040779899052701</c:v>
                </c:pt>
                <c:pt idx="222304">
                  <c:v>53.040866442409602</c:v>
                </c:pt>
                <c:pt idx="222305">
                  <c:v>53.040952985489398</c:v>
                </c:pt>
                <c:pt idx="222306">
                  <c:v>53.041039528292302</c:v>
                </c:pt>
                <c:pt idx="222307">
                  <c:v>53.041126070818102</c:v>
                </c:pt>
                <c:pt idx="222308">
                  <c:v>53.041212613066897</c:v>
                </c:pt>
                <c:pt idx="222309">
                  <c:v>53.041299155038701</c:v>
                </c:pt>
                <c:pt idx="222310">
                  <c:v>53.041385696733499</c:v>
                </c:pt>
                <c:pt idx="222311">
                  <c:v>53.0414722381513</c:v>
                </c:pt>
                <c:pt idx="222312">
                  <c:v>53.041558779291996</c:v>
                </c:pt>
                <c:pt idx="222313">
                  <c:v>53.041645320155801</c:v>
                </c:pt>
                <c:pt idx="222314">
                  <c:v>53.041731860742502</c:v>
                </c:pt>
                <c:pt idx="222315">
                  <c:v>53.041818401052303</c:v>
                </c:pt>
                <c:pt idx="222316">
                  <c:v>53.041904941085001</c:v>
                </c:pt>
                <c:pt idx="222317">
                  <c:v>53.0419914808407</c:v>
                </c:pt>
                <c:pt idx="222318">
                  <c:v>53.042078020319401</c:v>
                </c:pt>
                <c:pt idx="222319">
                  <c:v>53.042164559521098</c:v>
                </c:pt>
                <c:pt idx="222320">
                  <c:v>53.042251098445803</c:v>
                </c:pt>
                <c:pt idx="222321">
                  <c:v>53.042337637093503</c:v>
                </c:pt>
                <c:pt idx="222322">
                  <c:v>53.042424175464198</c:v>
                </c:pt>
                <c:pt idx="222323">
                  <c:v>53.042510713557903</c:v>
                </c:pt>
                <c:pt idx="222324">
                  <c:v>53.042597251374602</c:v>
                </c:pt>
                <c:pt idx="222325">
                  <c:v>53.042683788914303</c:v>
                </c:pt>
                <c:pt idx="222326">
                  <c:v>53.042770326176999</c:v>
                </c:pt>
                <c:pt idx="222327">
                  <c:v>53.042856863162697</c:v>
                </c:pt>
                <c:pt idx="222328">
                  <c:v>53.042943399871398</c:v>
                </c:pt>
                <c:pt idx="222329">
                  <c:v>53.0430299363031</c:v>
                </c:pt>
                <c:pt idx="222330">
                  <c:v>53.043116472457797</c:v>
                </c:pt>
                <c:pt idx="222331">
                  <c:v>53.043203008335503</c:v>
                </c:pt>
                <c:pt idx="222332">
                  <c:v>53.043289543936297</c:v>
                </c:pt>
                <c:pt idx="222333">
                  <c:v>53.04337607926</c:v>
                </c:pt>
                <c:pt idx="222334">
                  <c:v>53.043462614306698</c:v>
                </c:pt>
                <c:pt idx="222335">
                  <c:v>53.043549149076497</c:v>
                </c:pt>
                <c:pt idx="222336">
                  <c:v>53.0436356835692</c:v>
                </c:pt>
                <c:pt idx="222337">
                  <c:v>53.043722217785003</c:v>
                </c:pt>
                <c:pt idx="222338">
                  <c:v>53.043808751723802</c:v>
                </c:pt>
                <c:pt idx="222339">
                  <c:v>53.043895285385602</c:v>
                </c:pt>
                <c:pt idx="222340">
                  <c:v>53.043981818770398</c:v>
                </c:pt>
                <c:pt idx="222341">
                  <c:v>53.044068351878202</c:v>
                </c:pt>
                <c:pt idx="222342">
                  <c:v>53.044154884709002</c:v>
                </c:pt>
                <c:pt idx="222343">
                  <c:v>53.044241417262903</c:v>
                </c:pt>
                <c:pt idx="222344">
                  <c:v>53.044327949539699</c:v>
                </c:pt>
                <c:pt idx="222345">
                  <c:v>53.044414481539597</c:v>
                </c:pt>
                <c:pt idx="222346">
                  <c:v>53.044501013262497</c:v>
                </c:pt>
                <c:pt idx="222347">
                  <c:v>53.044587544708399</c:v>
                </c:pt>
                <c:pt idx="222348">
                  <c:v>53.044674075877403</c:v>
                </c:pt>
                <c:pt idx="222349">
                  <c:v>53.044760606769302</c:v>
                </c:pt>
                <c:pt idx="222350">
                  <c:v>53.044847137384302</c:v>
                </c:pt>
                <c:pt idx="222351">
                  <c:v>53.044933667722297</c:v>
                </c:pt>
                <c:pt idx="222352">
                  <c:v>53.045020197783401</c:v>
                </c:pt>
                <c:pt idx="222353">
                  <c:v>53.045106727567401</c:v>
                </c:pt>
                <c:pt idx="222354">
                  <c:v>53.045193257074502</c:v>
                </c:pt>
                <c:pt idx="222355">
                  <c:v>53.045279786304597</c:v>
                </c:pt>
                <c:pt idx="222356">
                  <c:v>53.045366315257802</c:v>
                </c:pt>
                <c:pt idx="222357">
                  <c:v>53.045452843933901</c:v>
                </c:pt>
                <c:pt idx="222358">
                  <c:v>53.045539372333103</c:v>
                </c:pt>
                <c:pt idx="222359">
                  <c:v>53.045625900455398</c:v>
                </c:pt>
                <c:pt idx="222360">
                  <c:v>53.045712428300597</c:v>
                </c:pt>
                <c:pt idx="222361">
                  <c:v>53.045798955868896</c:v>
                </c:pt>
                <c:pt idx="222362">
                  <c:v>53.045885483160198</c:v>
                </c:pt>
                <c:pt idx="222363">
                  <c:v>53.045972010174602</c:v>
                </c:pt>
                <c:pt idx="222364">
                  <c:v>53.046058536912</c:v>
                </c:pt>
                <c:pt idx="222365">
                  <c:v>53.0461450633724</c:v>
                </c:pt>
                <c:pt idx="222366">
                  <c:v>53.046231589555902</c:v>
                </c:pt>
                <c:pt idx="222367">
                  <c:v>53.046318115462398</c:v>
                </c:pt>
                <c:pt idx="222368">
                  <c:v>53.046404641091897</c:v>
                </c:pt>
                <c:pt idx="222369">
                  <c:v>53.046491166444497</c:v>
                </c:pt>
                <c:pt idx="222370">
                  <c:v>53.046577691520099</c:v>
                </c:pt>
                <c:pt idx="222371">
                  <c:v>53.046664216318803</c:v>
                </c:pt>
                <c:pt idx="222372">
                  <c:v>53.046750740840501</c:v>
                </c:pt>
                <c:pt idx="222373">
                  <c:v>53.046837265085202</c:v>
                </c:pt>
                <c:pt idx="222374">
                  <c:v>53.046923789052997</c:v>
                </c:pt>
                <c:pt idx="222375">
                  <c:v>53.0470103127439</c:v>
                </c:pt>
                <c:pt idx="222376">
                  <c:v>53.047096836157699</c:v>
                </c:pt>
                <c:pt idx="222377">
                  <c:v>53.047183359294699</c:v>
                </c:pt>
                <c:pt idx="222378">
                  <c:v>53.047269882154602</c:v>
                </c:pt>
                <c:pt idx="222379">
                  <c:v>53.047356404737599</c:v>
                </c:pt>
                <c:pt idx="222380">
                  <c:v>53.047442927043697</c:v>
                </c:pt>
                <c:pt idx="222381">
                  <c:v>53.047529449072798</c:v>
                </c:pt>
                <c:pt idx="222382">
                  <c:v>53.047615970824999</c:v>
                </c:pt>
                <c:pt idx="222383">
                  <c:v>53.047702492300203</c:v>
                </c:pt>
                <c:pt idx="222384">
                  <c:v>53.047789013498502</c:v>
                </c:pt>
                <c:pt idx="222385">
                  <c:v>53.047875534419802</c:v>
                </c:pt>
                <c:pt idx="222386">
                  <c:v>53.047962055064197</c:v>
                </c:pt>
                <c:pt idx="222387">
                  <c:v>53.0480485754317</c:v>
                </c:pt>
                <c:pt idx="222388">
                  <c:v>53.048135095522099</c:v>
                </c:pt>
                <c:pt idx="222389">
                  <c:v>53.048221615335699</c:v>
                </c:pt>
                <c:pt idx="222390">
                  <c:v>53.0483081348723</c:v>
                </c:pt>
                <c:pt idx="222391">
                  <c:v>53.048394654131997</c:v>
                </c:pt>
                <c:pt idx="222392">
                  <c:v>53.048481173114702</c:v>
                </c:pt>
                <c:pt idx="222393">
                  <c:v>53.048567691820502</c:v>
                </c:pt>
                <c:pt idx="222394">
                  <c:v>53.048654210249303</c:v>
                </c:pt>
                <c:pt idx="222395">
                  <c:v>53.048740728401199</c:v>
                </c:pt>
                <c:pt idx="222396">
                  <c:v>53.048827246276197</c:v>
                </c:pt>
                <c:pt idx="222397">
                  <c:v>53.048913763874197</c:v>
                </c:pt>
                <c:pt idx="222398">
                  <c:v>53.049000281195298</c:v>
                </c:pt>
                <c:pt idx="222399">
                  <c:v>53.0490867982395</c:v>
                </c:pt>
                <c:pt idx="222400">
                  <c:v>53.049173315006698</c:v>
                </c:pt>
                <c:pt idx="222401">
                  <c:v>53.049259831496997</c:v>
                </c:pt>
                <c:pt idx="222402">
                  <c:v>53.049346347710397</c:v>
                </c:pt>
                <c:pt idx="222403">
                  <c:v>53.0494328636468</c:v>
                </c:pt>
                <c:pt idx="222404">
                  <c:v>53.049519379306403</c:v>
                </c:pt>
                <c:pt idx="222405">
                  <c:v>53.049605894688902</c:v>
                </c:pt>
                <c:pt idx="222406">
                  <c:v>53.049692409794602</c:v>
                </c:pt>
                <c:pt idx="222407">
                  <c:v>53.049778924623297</c:v>
                </c:pt>
                <c:pt idx="222408">
                  <c:v>53.0498654391751</c:v>
                </c:pt>
                <c:pt idx="222409">
                  <c:v>53.049951953449998</c:v>
                </c:pt>
                <c:pt idx="222410">
                  <c:v>53.050038467447898</c:v>
                </c:pt>
                <c:pt idx="222411">
                  <c:v>53.050124981168999</c:v>
                </c:pt>
                <c:pt idx="222412">
                  <c:v>53.050211494613102</c:v>
                </c:pt>
                <c:pt idx="222413">
                  <c:v>53.050298007780199</c:v>
                </c:pt>
                <c:pt idx="222414">
                  <c:v>53.050384520670498</c:v>
                </c:pt>
                <c:pt idx="222415">
                  <c:v>53.050471033283799</c:v>
                </c:pt>
                <c:pt idx="222416">
                  <c:v>53.0505575456203</c:v>
                </c:pt>
                <c:pt idx="222417">
                  <c:v>53.050644057679797</c:v>
                </c:pt>
                <c:pt idx="222418">
                  <c:v>53.050730569462402</c:v>
                </c:pt>
                <c:pt idx="222419">
                  <c:v>53.050817080968002</c:v>
                </c:pt>
                <c:pt idx="222420">
                  <c:v>53.050903592196804</c:v>
                </c:pt>
                <c:pt idx="222421">
                  <c:v>53.0509901031486</c:v>
                </c:pt>
                <c:pt idx="222422">
                  <c:v>53.051076613823497</c:v>
                </c:pt>
                <c:pt idx="222423">
                  <c:v>53.051163124221503</c:v>
                </c:pt>
                <c:pt idx="222424">
                  <c:v>53.051249634342597</c:v>
                </c:pt>
                <c:pt idx="222425">
                  <c:v>53.051336144186799</c:v>
                </c:pt>
                <c:pt idx="222426">
                  <c:v>53.051422653754102</c:v>
                </c:pt>
                <c:pt idx="222427">
                  <c:v>53.0515091630445</c:v>
                </c:pt>
                <c:pt idx="222428">
                  <c:v>53.0515956720579</c:v>
                </c:pt>
                <c:pt idx="222429">
                  <c:v>53.051682180794501</c:v>
                </c:pt>
                <c:pt idx="222430">
                  <c:v>53.051768689254097</c:v>
                </c:pt>
                <c:pt idx="222431">
                  <c:v>53.0518551974369</c:v>
                </c:pt>
                <c:pt idx="222432">
                  <c:v>53.051941705342699</c:v>
                </c:pt>
                <c:pt idx="222433">
                  <c:v>53.052028212971599</c:v>
                </c:pt>
                <c:pt idx="222434">
                  <c:v>53.052114720323701</c:v>
                </c:pt>
                <c:pt idx="222435">
                  <c:v>53.052201227398797</c:v>
                </c:pt>
                <c:pt idx="222436">
                  <c:v>53.052287734197002</c:v>
                </c:pt>
                <c:pt idx="222437">
                  <c:v>53.052374240718301</c:v>
                </c:pt>
                <c:pt idx="222438">
                  <c:v>53.052460746962801</c:v>
                </c:pt>
                <c:pt idx="222439">
                  <c:v>53.052547252930303</c:v>
                </c:pt>
                <c:pt idx="222440">
                  <c:v>53.0526337586209</c:v>
                </c:pt>
                <c:pt idx="222441">
                  <c:v>53.052720264034598</c:v>
                </c:pt>
                <c:pt idx="222442">
                  <c:v>53.052806769171497</c:v>
                </c:pt>
                <c:pt idx="222443">
                  <c:v>53.052893274031398</c:v>
                </c:pt>
                <c:pt idx="222444">
                  <c:v>53.0529797786145</c:v>
                </c:pt>
                <c:pt idx="222445">
                  <c:v>53.053066282920597</c:v>
                </c:pt>
                <c:pt idx="222446">
                  <c:v>53.053152786949902</c:v>
                </c:pt>
                <c:pt idx="222447">
                  <c:v>53.053239290702201</c:v>
                </c:pt>
                <c:pt idx="222448">
                  <c:v>53.053325794177702</c:v>
                </c:pt>
                <c:pt idx="222449">
                  <c:v>53.053412297376298</c:v>
                </c:pt>
                <c:pt idx="222450">
                  <c:v>53.053498800298001</c:v>
                </c:pt>
                <c:pt idx="222451">
                  <c:v>53.0535853029428</c:v>
                </c:pt>
                <c:pt idx="222452">
                  <c:v>53.053671805310699</c:v>
                </c:pt>
                <c:pt idx="222453">
                  <c:v>53.053758307401701</c:v>
                </c:pt>
                <c:pt idx="222454">
                  <c:v>53.053844809215903</c:v>
                </c:pt>
                <c:pt idx="222455">
                  <c:v>53.0539313107532</c:v>
                </c:pt>
                <c:pt idx="222456">
                  <c:v>53.054017812013498</c:v>
                </c:pt>
                <c:pt idx="222457">
                  <c:v>53.054104312996998</c:v>
                </c:pt>
                <c:pt idx="222458">
                  <c:v>53.054190813703698</c:v>
                </c:pt>
                <c:pt idx="222459">
                  <c:v>53.054277314133401</c:v>
                </c:pt>
                <c:pt idx="222460">
                  <c:v>53.054363814286198</c:v>
                </c:pt>
                <c:pt idx="222461">
                  <c:v>53.054450314162203</c:v>
                </c:pt>
                <c:pt idx="222462">
                  <c:v>53.054536813761302</c:v>
                </c:pt>
                <c:pt idx="222463">
                  <c:v>53.054623313083503</c:v>
                </c:pt>
                <c:pt idx="222464">
                  <c:v>53.054709812128898</c:v>
                </c:pt>
                <c:pt idx="222465">
                  <c:v>53.054796310897302</c:v>
                </c:pt>
                <c:pt idx="222466">
                  <c:v>53.0548828093889</c:v>
                </c:pt>
                <c:pt idx="222467">
                  <c:v>53.054969307603699</c:v>
                </c:pt>
                <c:pt idx="222468">
                  <c:v>53.0550558055415</c:v>
                </c:pt>
                <c:pt idx="222469">
                  <c:v>53.055142303202501</c:v>
                </c:pt>
                <c:pt idx="222470">
                  <c:v>53.055228800586598</c:v>
                </c:pt>
                <c:pt idx="222471">
                  <c:v>53.055315297693802</c:v>
                </c:pt>
                <c:pt idx="222472">
                  <c:v>53.055401794524201</c:v>
                </c:pt>
                <c:pt idx="222473">
                  <c:v>53.055488291077701</c:v>
                </c:pt>
                <c:pt idx="222474">
                  <c:v>53.055574787354303</c:v>
                </c:pt>
                <c:pt idx="222475">
                  <c:v>53.055661283353999</c:v>
                </c:pt>
                <c:pt idx="222476">
                  <c:v>53.055747779076903</c:v>
                </c:pt>
                <c:pt idx="222477">
                  <c:v>53.055834274523001</c:v>
                </c:pt>
                <c:pt idx="222478">
                  <c:v>53.055920769692101</c:v>
                </c:pt>
                <c:pt idx="222479">
                  <c:v>53.056007264584402</c:v>
                </c:pt>
                <c:pt idx="222480">
                  <c:v>53.056093759199896</c:v>
                </c:pt>
                <c:pt idx="222481">
                  <c:v>53.0561802535384</c:v>
                </c:pt>
                <c:pt idx="222482">
                  <c:v>53.056266747600198</c:v>
                </c:pt>
                <c:pt idx="222483">
                  <c:v>53.056353241384997</c:v>
                </c:pt>
                <c:pt idx="222484">
                  <c:v>53.056439734892997</c:v>
                </c:pt>
                <c:pt idx="222485">
                  <c:v>53.056526228124099</c:v>
                </c:pt>
                <c:pt idx="222486">
                  <c:v>53.056612721078402</c:v>
                </c:pt>
                <c:pt idx="222487">
                  <c:v>53.056699213755898</c:v>
                </c:pt>
                <c:pt idx="222488">
                  <c:v>53.056785706156397</c:v>
                </c:pt>
                <c:pt idx="222489">
                  <c:v>53.056872198280097</c:v>
                </c:pt>
                <c:pt idx="222490">
                  <c:v>53.056958690126997</c:v>
                </c:pt>
                <c:pt idx="222491">
                  <c:v>53.057045181696999</c:v>
                </c:pt>
                <c:pt idx="222492">
                  <c:v>53.057131672990202</c:v>
                </c:pt>
                <c:pt idx="222493">
                  <c:v>53.0572181640065</c:v>
                </c:pt>
                <c:pt idx="222494">
                  <c:v>53.057304654745899</c:v>
                </c:pt>
                <c:pt idx="222495">
                  <c:v>53.057391145208499</c:v>
                </c:pt>
                <c:pt idx="222496">
                  <c:v>53.057477635394299</c:v>
                </c:pt>
                <c:pt idx="222497">
                  <c:v>53.057564125303202</c:v>
                </c:pt>
                <c:pt idx="222498">
                  <c:v>53.057650614935298</c:v>
                </c:pt>
                <c:pt idx="222499">
                  <c:v>53.057737104290503</c:v>
                </c:pt>
                <c:pt idx="222500">
                  <c:v>53.057823593368902</c:v>
                </c:pt>
                <c:pt idx="222501">
                  <c:v>53.057910082170402</c:v>
                </c:pt>
                <c:pt idx="222502">
                  <c:v>53.057996570695103</c:v>
                </c:pt>
                <c:pt idx="222503">
                  <c:v>53.058083058942898</c:v>
                </c:pt>
                <c:pt idx="222504">
                  <c:v>53.058169546913902</c:v>
                </c:pt>
                <c:pt idx="222505">
                  <c:v>53.0582560346081</c:v>
                </c:pt>
                <c:pt idx="222506">
                  <c:v>53.058342522025399</c:v>
                </c:pt>
                <c:pt idx="222507">
                  <c:v>53.058429009165899</c:v>
                </c:pt>
                <c:pt idx="222508">
                  <c:v>53.058515496029599</c:v>
                </c:pt>
                <c:pt idx="222509">
                  <c:v>53.058601982616402</c:v>
                </c:pt>
                <c:pt idx="222510">
                  <c:v>53.058688468926299</c:v>
                </c:pt>
                <c:pt idx="222511">
                  <c:v>53.058774954959503</c:v>
                </c:pt>
                <c:pt idx="222512">
                  <c:v>53.058861440715802</c:v>
                </c:pt>
                <c:pt idx="222513">
                  <c:v>53.058947926195302</c:v>
                </c:pt>
                <c:pt idx="222514">
                  <c:v>53.059034411397903</c:v>
                </c:pt>
                <c:pt idx="222515">
                  <c:v>53.059120896323698</c:v>
                </c:pt>
                <c:pt idx="222516">
                  <c:v>53.059207380972701</c:v>
                </c:pt>
                <c:pt idx="222517">
                  <c:v>53.059293865344799</c:v>
                </c:pt>
                <c:pt idx="222518">
                  <c:v>53.059380349440197</c:v>
                </c:pt>
                <c:pt idx="222519">
                  <c:v>53.059466833258703</c:v>
                </c:pt>
                <c:pt idx="222520">
                  <c:v>53.059553316800297</c:v>
                </c:pt>
                <c:pt idx="222521">
                  <c:v>53.059639800065199</c:v>
                </c:pt>
                <c:pt idx="222522">
                  <c:v>53.059726283053202</c:v>
                </c:pt>
                <c:pt idx="222523">
                  <c:v>53.059812765764399</c:v>
                </c:pt>
                <c:pt idx="222524">
                  <c:v>53.059899248198697</c:v>
                </c:pt>
                <c:pt idx="222525">
                  <c:v>53.059985730356303</c:v>
                </c:pt>
                <c:pt idx="222526">
                  <c:v>53.060072212237003</c:v>
                </c:pt>
                <c:pt idx="222527">
                  <c:v>53.060158693840897</c:v>
                </c:pt>
                <c:pt idx="222528">
                  <c:v>53.060245175167999</c:v>
                </c:pt>
                <c:pt idx="222529">
                  <c:v>53.060331656218203</c:v>
                </c:pt>
                <c:pt idx="222530">
                  <c:v>53.0604181369917</c:v>
                </c:pt>
                <c:pt idx="222531">
                  <c:v>53.060504617488299</c:v>
                </c:pt>
                <c:pt idx="222532">
                  <c:v>53.060591097708098</c:v>
                </c:pt>
                <c:pt idx="222533">
                  <c:v>53.060677577651099</c:v>
                </c:pt>
                <c:pt idx="222534">
                  <c:v>53.0607640573173</c:v>
                </c:pt>
                <c:pt idx="222535">
                  <c:v>53.060850536706702</c:v>
                </c:pt>
                <c:pt idx="222536">
                  <c:v>53.060937015819199</c:v>
                </c:pt>
                <c:pt idx="222537">
                  <c:v>53.061023494654997</c:v>
                </c:pt>
                <c:pt idx="222538">
                  <c:v>53.061109973213902</c:v>
                </c:pt>
                <c:pt idx="222539">
                  <c:v>53.061196451496002</c:v>
                </c:pt>
                <c:pt idx="222540">
                  <c:v>53.061282929501303</c:v>
                </c:pt>
                <c:pt idx="222541">
                  <c:v>53.061369407229797</c:v>
                </c:pt>
                <c:pt idx="222542">
                  <c:v>53.0614558846815</c:v>
                </c:pt>
                <c:pt idx="222543">
                  <c:v>53.061542361856397</c:v>
                </c:pt>
                <c:pt idx="222544">
                  <c:v>53.061628838754501</c:v>
                </c:pt>
                <c:pt idx="222545">
                  <c:v>53.0617153153758</c:v>
                </c:pt>
                <c:pt idx="222546">
                  <c:v>53.061801791720299</c:v>
                </c:pt>
                <c:pt idx="222547">
                  <c:v>53.0618882677879</c:v>
                </c:pt>
                <c:pt idx="222548">
                  <c:v>53.061974743578801</c:v>
                </c:pt>
                <c:pt idx="222549">
                  <c:v>53.062061219092897</c:v>
                </c:pt>
                <c:pt idx="222550">
                  <c:v>53.0621476943301</c:v>
                </c:pt>
                <c:pt idx="222551">
                  <c:v>53.062234169290598</c:v>
                </c:pt>
                <c:pt idx="222552">
                  <c:v>53.062320643974303</c:v>
                </c:pt>
                <c:pt idx="222553">
                  <c:v>53.062407118381202</c:v>
                </c:pt>
                <c:pt idx="222554">
                  <c:v>53.062493592511203</c:v>
                </c:pt>
                <c:pt idx="222555">
                  <c:v>53.062580066364497</c:v>
                </c:pt>
                <c:pt idx="222556">
                  <c:v>53.062666539940999</c:v>
                </c:pt>
                <c:pt idx="222557">
                  <c:v>53.062753013240702</c:v>
                </c:pt>
                <c:pt idx="222558">
                  <c:v>53.062839486263599</c:v>
                </c:pt>
                <c:pt idx="222559">
                  <c:v>53.062925959009704</c:v>
                </c:pt>
                <c:pt idx="222560">
                  <c:v>53.063012431479002</c:v>
                </c:pt>
                <c:pt idx="222561">
                  <c:v>53.063098903671502</c:v>
                </c:pt>
                <c:pt idx="222562">
                  <c:v>53.063185375587302</c:v>
                </c:pt>
                <c:pt idx="222563">
                  <c:v>53.063271847226197</c:v>
                </c:pt>
                <c:pt idx="222564">
                  <c:v>53.0633583185883</c:v>
                </c:pt>
                <c:pt idx="222565">
                  <c:v>53.063444789673703</c:v>
                </c:pt>
                <c:pt idx="222566">
                  <c:v>53.0635312604823</c:v>
                </c:pt>
                <c:pt idx="222567">
                  <c:v>53.063617731014098</c:v>
                </c:pt>
                <c:pt idx="222568">
                  <c:v>53.063704201269097</c:v>
                </c:pt>
                <c:pt idx="222569">
                  <c:v>53.063790671247297</c:v>
                </c:pt>
                <c:pt idx="222570">
                  <c:v>53.063877140948797</c:v>
                </c:pt>
                <c:pt idx="222571">
                  <c:v>53.063963610373499</c:v>
                </c:pt>
                <c:pt idx="222572">
                  <c:v>53.064050079521301</c:v>
                </c:pt>
                <c:pt idx="222573">
                  <c:v>53.064136548392398</c:v>
                </c:pt>
                <c:pt idx="222574">
                  <c:v>53.064223016986801</c:v>
                </c:pt>
                <c:pt idx="222575">
                  <c:v>53.0643094853043</c:v>
                </c:pt>
                <c:pt idx="222576">
                  <c:v>53.064395953345098</c:v>
                </c:pt>
                <c:pt idx="222577">
                  <c:v>53.064482421109098</c:v>
                </c:pt>
                <c:pt idx="222578">
                  <c:v>53.064568888596298</c:v>
                </c:pt>
                <c:pt idx="222579">
                  <c:v>53.0646553558067</c:v>
                </c:pt>
                <c:pt idx="222580">
                  <c:v>53.064741822740402</c:v>
                </c:pt>
                <c:pt idx="222581">
                  <c:v>53.064828289397298</c:v>
                </c:pt>
                <c:pt idx="222582">
                  <c:v>53.064914755777401</c:v>
                </c:pt>
                <c:pt idx="222583">
                  <c:v>53.065001221880799</c:v>
                </c:pt>
                <c:pt idx="222584">
                  <c:v>53.065087687707297</c:v>
                </c:pt>
                <c:pt idx="222585">
                  <c:v>53.065174153257097</c:v>
                </c:pt>
                <c:pt idx="222586">
                  <c:v>53.065260618530203</c:v>
                </c:pt>
                <c:pt idx="222587">
                  <c:v>53.065347083526497</c:v>
                </c:pt>
                <c:pt idx="222588">
                  <c:v>53.065433548245998</c:v>
                </c:pt>
                <c:pt idx="222589">
                  <c:v>53.065520012688701</c:v>
                </c:pt>
                <c:pt idx="222590">
                  <c:v>53.065606476854697</c:v>
                </c:pt>
                <c:pt idx="222591">
                  <c:v>53.065692940743901</c:v>
                </c:pt>
                <c:pt idx="222592">
                  <c:v>53.065779404356398</c:v>
                </c:pt>
                <c:pt idx="222593">
                  <c:v>53.065865867692096</c:v>
                </c:pt>
                <c:pt idx="222594">
                  <c:v>53.065952330751003</c:v>
                </c:pt>
                <c:pt idx="222595">
                  <c:v>53.066038793533103</c:v>
                </c:pt>
                <c:pt idx="222596">
                  <c:v>53.066125256038497</c:v>
                </c:pt>
                <c:pt idx="222597">
                  <c:v>53.066211718267198</c:v>
                </c:pt>
                <c:pt idx="222598">
                  <c:v>53.0662981802191</c:v>
                </c:pt>
                <c:pt idx="222599">
                  <c:v>53.066384641894203</c:v>
                </c:pt>
                <c:pt idx="222600">
                  <c:v>53.066471103292599</c:v>
                </c:pt>
                <c:pt idx="222601">
                  <c:v>53.066557564414197</c:v>
                </c:pt>
                <c:pt idx="222602">
                  <c:v>53.066644025259102</c:v>
                </c:pt>
                <c:pt idx="222603">
                  <c:v>53.0667304858272</c:v>
                </c:pt>
                <c:pt idx="222604">
                  <c:v>53.0668169461186</c:v>
                </c:pt>
                <c:pt idx="222605">
                  <c:v>53.0669034061332</c:v>
                </c:pt>
                <c:pt idx="222606">
                  <c:v>53.066989865871001</c:v>
                </c:pt>
                <c:pt idx="222607">
                  <c:v>53.067076325332103</c:v>
                </c:pt>
                <c:pt idx="222608">
                  <c:v>53.067162784516498</c:v>
                </c:pt>
                <c:pt idx="222609">
                  <c:v>53.067249243424101</c:v>
                </c:pt>
                <c:pt idx="222610">
                  <c:v>53.067335702054997</c:v>
                </c:pt>
                <c:pt idx="222611">
                  <c:v>53.067422160409102</c:v>
                </c:pt>
                <c:pt idx="222612">
                  <c:v>53.067508618486499</c:v>
                </c:pt>
                <c:pt idx="222613">
                  <c:v>53.067595076287098</c:v>
                </c:pt>
                <c:pt idx="222614">
                  <c:v>53.067681533810998</c:v>
                </c:pt>
                <c:pt idx="222615">
                  <c:v>53.067767991058098</c:v>
                </c:pt>
                <c:pt idx="222616">
                  <c:v>53.067854448028498</c:v>
                </c:pt>
                <c:pt idx="222617">
                  <c:v>53.067940904722199</c:v>
                </c:pt>
                <c:pt idx="222618">
                  <c:v>53.068027361139102</c:v>
                </c:pt>
                <c:pt idx="222619">
                  <c:v>53.068113817279297</c:v>
                </c:pt>
                <c:pt idx="222620">
                  <c:v>53.0682002731427</c:v>
                </c:pt>
                <c:pt idx="222621">
                  <c:v>53.068286728729397</c:v>
                </c:pt>
                <c:pt idx="222622">
                  <c:v>53.068373184039402</c:v>
                </c:pt>
                <c:pt idx="222623">
                  <c:v>53.0684596390726</c:v>
                </c:pt>
                <c:pt idx="222624">
                  <c:v>53.068546093829099</c:v>
                </c:pt>
                <c:pt idx="222625">
                  <c:v>53.068632548308898</c:v>
                </c:pt>
                <c:pt idx="222626">
                  <c:v>53.068719002511898</c:v>
                </c:pt>
                <c:pt idx="222627">
                  <c:v>53.068805456438199</c:v>
                </c:pt>
                <c:pt idx="222628">
                  <c:v>53.0688919100878</c:v>
                </c:pt>
                <c:pt idx="222629">
                  <c:v>53.068978363460602</c:v>
                </c:pt>
                <c:pt idx="222630">
                  <c:v>53.069064816556697</c:v>
                </c:pt>
                <c:pt idx="222631">
                  <c:v>53.0691512693761</c:v>
                </c:pt>
                <c:pt idx="222632">
                  <c:v>53.069237721918697</c:v>
                </c:pt>
                <c:pt idx="222633">
                  <c:v>53.0693241741847</c:v>
                </c:pt>
                <c:pt idx="222634">
                  <c:v>53.069410626173799</c:v>
                </c:pt>
                <c:pt idx="222635">
                  <c:v>53.069497077886297</c:v>
                </c:pt>
                <c:pt idx="222636">
                  <c:v>53.069583529322102</c:v>
                </c:pt>
                <c:pt idx="222637">
                  <c:v>53.069669980481102</c:v>
                </c:pt>
                <c:pt idx="222638">
                  <c:v>53.069756431363402</c:v>
                </c:pt>
                <c:pt idx="222639">
                  <c:v>53.069842881969002</c:v>
                </c:pt>
                <c:pt idx="222640">
                  <c:v>53.069929332297797</c:v>
                </c:pt>
                <c:pt idx="222641">
                  <c:v>53.070015782349998</c:v>
                </c:pt>
                <c:pt idx="222642">
                  <c:v>53.0701022321254</c:v>
                </c:pt>
                <c:pt idx="222643">
                  <c:v>53.070188681624103</c:v>
                </c:pt>
                <c:pt idx="222644">
                  <c:v>53.070275130846099</c:v>
                </c:pt>
                <c:pt idx="222645">
                  <c:v>53.070361579791303</c:v>
                </c:pt>
                <c:pt idx="222646">
                  <c:v>53.0704480284599</c:v>
                </c:pt>
                <c:pt idx="222647">
                  <c:v>53.070534476851698</c:v>
                </c:pt>
                <c:pt idx="222648">
                  <c:v>53.070620924966903</c:v>
                </c:pt>
                <c:pt idx="222649">
                  <c:v>53.070707372805302</c:v>
                </c:pt>
                <c:pt idx="222650">
                  <c:v>53.070793820367001</c:v>
                </c:pt>
                <c:pt idx="222651">
                  <c:v>53.070880267652001</c:v>
                </c:pt>
                <c:pt idx="222652">
                  <c:v>53.070966714660202</c:v>
                </c:pt>
                <c:pt idx="222653">
                  <c:v>53.071053161391802</c:v>
                </c:pt>
                <c:pt idx="222654">
                  <c:v>53.071139607846703</c:v>
                </c:pt>
                <c:pt idx="222655">
                  <c:v>53.071226054024798</c:v>
                </c:pt>
                <c:pt idx="222656">
                  <c:v>53.0713124999263</c:v>
                </c:pt>
                <c:pt idx="222657">
                  <c:v>53.071398945551003</c:v>
                </c:pt>
                <c:pt idx="222658">
                  <c:v>53.071485390899099</c:v>
                </c:pt>
                <c:pt idx="222659">
                  <c:v>53.071571835970403</c:v>
                </c:pt>
                <c:pt idx="222660">
                  <c:v>53.071658280765</c:v>
                </c:pt>
                <c:pt idx="222661">
                  <c:v>53.071744725282898</c:v>
                </c:pt>
                <c:pt idx="222662">
                  <c:v>53.071831169524202</c:v>
                </c:pt>
                <c:pt idx="222663">
                  <c:v>53.071917613488701</c:v>
                </c:pt>
                <c:pt idx="222664">
                  <c:v>53.0720040571765</c:v>
                </c:pt>
                <c:pt idx="222665">
                  <c:v>53.072090500587699</c:v>
                </c:pt>
                <c:pt idx="222666">
                  <c:v>53.072176943722098</c:v>
                </c:pt>
                <c:pt idx="222667">
                  <c:v>53.072263386579799</c:v>
                </c:pt>
                <c:pt idx="222668">
                  <c:v>53.072349829160899</c:v>
                </c:pt>
                <c:pt idx="222669">
                  <c:v>53.0724362714652</c:v>
                </c:pt>
                <c:pt idx="222670">
                  <c:v>53.072522713492901</c:v>
                </c:pt>
                <c:pt idx="222671">
                  <c:v>53.072609155243804</c:v>
                </c:pt>
                <c:pt idx="222672">
                  <c:v>53.072695596718098</c:v>
                </c:pt>
                <c:pt idx="222673">
                  <c:v>53.072782037915601</c:v>
                </c:pt>
                <c:pt idx="222674">
                  <c:v>53.072868478836497</c:v>
                </c:pt>
                <c:pt idx="222675">
                  <c:v>53.072954919480701</c:v>
                </c:pt>
                <c:pt idx="222676">
                  <c:v>53.073041359848197</c:v>
                </c:pt>
                <c:pt idx="222677">
                  <c:v>53.073127799939002</c:v>
                </c:pt>
                <c:pt idx="222678">
                  <c:v>53.073214239753199</c:v>
                </c:pt>
                <c:pt idx="222679">
                  <c:v>53.073300679290597</c:v>
                </c:pt>
                <c:pt idx="222680">
                  <c:v>53.073387118551402</c:v>
                </c:pt>
                <c:pt idx="222681">
                  <c:v>53.073473557535401</c:v>
                </c:pt>
                <c:pt idx="222682">
                  <c:v>53.0735599962428</c:v>
                </c:pt>
                <c:pt idx="222683">
                  <c:v>53.073646434673499</c:v>
                </c:pt>
                <c:pt idx="222684">
                  <c:v>53.073732872827598</c:v>
                </c:pt>
                <c:pt idx="222685">
                  <c:v>53.073819310704899</c:v>
                </c:pt>
                <c:pt idx="222686">
                  <c:v>53.073905748305599</c:v>
                </c:pt>
                <c:pt idx="222687">
                  <c:v>53.073992185629599</c:v>
                </c:pt>
                <c:pt idx="222688">
                  <c:v>53.0740786226769</c:v>
                </c:pt>
                <c:pt idx="222689">
                  <c:v>53.074165059447502</c:v>
                </c:pt>
                <c:pt idx="222690">
                  <c:v>53.074251495941397</c:v>
                </c:pt>
                <c:pt idx="222691">
                  <c:v>53.074337932158699</c:v>
                </c:pt>
                <c:pt idx="222692">
                  <c:v>53.074424368099301</c:v>
                </c:pt>
                <c:pt idx="222693">
                  <c:v>53.074510803763303</c:v>
                </c:pt>
                <c:pt idx="222694">
                  <c:v>53.074597239150499</c:v>
                </c:pt>
                <c:pt idx="222695">
                  <c:v>53.074683674261102</c:v>
                </c:pt>
                <c:pt idx="222696">
                  <c:v>53.074770109094999</c:v>
                </c:pt>
                <c:pt idx="222697">
                  <c:v>53.074856543652302</c:v>
                </c:pt>
                <c:pt idx="222698">
                  <c:v>53.0749429779328</c:v>
                </c:pt>
                <c:pt idx="222699">
                  <c:v>53.075029411936697</c:v>
                </c:pt>
                <c:pt idx="222700">
                  <c:v>53.075115845664001</c:v>
                </c:pt>
                <c:pt idx="222701">
                  <c:v>53.0752022791145</c:v>
                </c:pt>
                <c:pt idx="222702">
                  <c:v>53.075288712288497</c:v>
                </c:pt>
                <c:pt idx="222703">
                  <c:v>53.075375145185703</c:v>
                </c:pt>
                <c:pt idx="222704">
                  <c:v>53.075461577806301</c:v>
                </c:pt>
                <c:pt idx="222705">
                  <c:v>53.0755480101502</c:v>
                </c:pt>
                <c:pt idx="222706">
                  <c:v>53.0756344422174</c:v>
                </c:pt>
                <c:pt idx="222707">
                  <c:v>53.075720874007999</c:v>
                </c:pt>
                <c:pt idx="222708">
                  <c:v>53.075807305521998</c:v>
                </c:pt>
                <c:pt idx="222709">
                  <c:v>53.075893736759198</c:v>
                </c:pt>
                <c:pt idx="222710">
                  <c:v>53.075980167719798</c:v>
                </c:pt>
                <c:pt idx="222711">
                  <c:v>53.076066598403798</c:v>
                </c:pt>
                <c:pt idx="222712">
                  <c:v>53.076153028811099</c:v>
                </c:pt>
                <c:pt idx="222713">
                  <c:v>53.0762394589417</c:v>
                </c:pt>
                <c:pt idx="222714">
                  <c:v>53.076325888795701</c:v>
                </c:pt>
                <c:pt idx="222715">
                  <c:v>53.076412318373002</c:v>
                </c:pt>
                <c:pt idx="222716">
                  <c:v>53.076498747673703</c:v>
                </c:pt>
                <c:pt idx="222717">
                  <c:v>53.076585176697797</c:v>
                </c:pt>
                <c:pt idx="222718">
                  <c:v>53.0766716054451</c:v>
                </c:pt>
                <c:pt idx="222719">
                  <c:v>53.076758033915802</c:v>
                </c:pt>
                <c:pt idx="222720">
                  <c:v>53.076844462109896</c:v>
                </c:pt>
                <c:pt idx="222721">
                  <c:v>53.076930890027299</c:v>
                </c:pt>
                <c:pt idx="222722">
                  <c:v>53.077017317668101</c:v>
                </c:pt>
                <c:pt idx="222723">
                  <c:v>53.077103745032304</c:v>
                </c:pt>
                <c:pt idx="222724">
                  <c:v>53.0771901721197</c:v>
                </c:pt>
                <c:pt idx="222725">
                  <c:v>53.077276598930602</c:v>
                </c:pt>
                <c:pt idx="222726">
                  <c:v>53.077363025464798</c:v>
                </c:pt>
                <c:pt idx="222727">
                  <c:v>53.077449451722302</c:v>
                </c:pt>
                <c:pt idx="222728">
                  <c:v>53.077535877703198</c:v>
                </c:pt>
                <c:pt idx="222729">
                  <c:v>53.077622303407502</c:v>
                </c:pt>
                <c:pt idx="222730">
                  <c:v>53.077708728835098</c:v>
                </c:pt>
                <c:pt idx="222731">
                  <c:v>53.077795153986102</c:v>
                </c:pt>
                <c:pt idx="222732">
                  <c:v>53.077881578860399</c:v>
                </c:pt>
                <c:pt idx="222733">
                  <c:v>53.077968003458103</c:v>
                </c:pt>
                <c:pt idx="222734">
                  <c:v>53.0780544277792</c:v>
                </c:pt>
                <c:pt idx="222735">
                  <c:v>53.078140851823598</c:v>
                </c:pt>
                <c:pt idx="222736">
                  <c:v>53.078227275591402</c:v>
                </c:pt>
                <c:pt idx="222737">
                  <c:v>53.078313699082599</c:v>
                </c:pt>
                <c:pt idx="222738">
                  <c:v>53.078400122297097</c:v>
                </c:pt>
                <c:pt idx="222739">
                  <c:v>53.078486545235002</c:v>
                </c:pt>
                <c:pt idx="222740">
                  <c:v>53.078572967896299</c:v>
                </c:pt>
                <c:pt idx="222741">
                  <c:v>53.078659390280897</c:v>
                </c:pt>
                <c:pt idx="222742">
                  <c:v>53.078745812388902</c:v>
                </c:pt>
                <c:pt idx="222743">
                  <c:v>53.0788322342203</c:v>
                </c:pt>
                <c:pt idx="222744">
                  <c:v>53.078918655774999</c:v>
                </c:pt>
                <c:pt idx="222745">
                  <c:v>53.079005077053097</c:v>
                </c:pt>
                <c:pt idx="222746">
                  <c:v>53.079091498054602</c:v>
                </c:pt>
                <c:pt idx="222747">
                  <c:v>53.0791779187795</c:v>
                </c:pt>
                <c:pt idx="222748">
                  <c:v>53.079264339227699</c:v>
                </c:pt>
                <c:pt idx="222749">
                  <c:v>53.079350759399297</c:v>
                </c:pt>
                <c:pt idx="222750">
                  <c:v>53.079437179294302</c:v>
                </c:pt>
                <c:pt idx="222751">
                  <c:v>53.079523598912701</c:v>
                </c:pt>
                <c:pt idx="222752">
                  <c:v>53.0796100182544</c:v>
                </c:pt>
                <c:pt idx="222753">
                  <c:v>53.079696437319598</c:v>
                </c:pt>
                <c:pt idx="222754">
                  <c:v>53.079782856108103</c:v>
                </c:pt>
                <c:pt idx="222755">
                  <c:v>53.079869274620002</c:v>
                </c:pt>
                <c:pt idx="222756">
                  <c:v>53.079955692855201</c:v>
                </c:pt>
                <c:pt idx="222757">
                  <c:v>53.080042110813899</c:v>
                </c:pt>
                <c:pt idx="222758">
                  <c:v>53.080128528495898</c:v>
                </c:pt>
                <c:pt idx="222759">
                  <c:v>53.080214945901297</c:v>
                </c:pt>
                <c:pt idx="222760">
                  <c:v>53.080301363030102</c:v>
                </c:pt>
                <c:pt idx="222761">
                  <c:v>53.080387779882301</c:v>
                </c:pt>
                <c:pt idx="222762">
                  <c:v>53.080474196457899</c:v>
                </c:pt>
                <c:pt idx="222763">
                  <c:v>53.080560612756898</c:v>
                </c:pt>
                <c:pt idx="222764">
                  <c:v>53.080647028779197</c:v>
                </c:pt>
                <c:pt idx="222765">
                  <c:v>53.080733444525002</c:v>
                </c:pt>
                <c:pt idx="222766">
                  <c:v>53.080819859994101</c:v>
                </c:pt>
                <c:pt idx="222767">
                  <c:v>53.080906275186599</c:v>
                </c:pt>
                <c:pt idx="222768">
                  <c:v>53.080992690102597</c:v>
                </c:pt>
                <c:pt idx="222769">
                  <c:v>53.081079104741903</c:v>
                </c:pt>
                <c:pt idx="222770">
                  <c:v>53.081165519104601</c:v>
                </c:pt>
                <c:pt idx="222771">
                  <c:v>53.0812519331907</c:v>
                </c:pt>
                <c:pt idx="222772">
                  <c:v>53.081338347000198</c:v>
                </c:pt>
                <c:pt idx="222773">
                  <c:v>53.081424760533103</c:v>
                </c:pt>
                <c:pt idx="222774">
                  <c:v>53.081511173789401</c:v>
                </c:pt>
                <c:pt idx="222775">
                  <c:v>53.081597586769099</c:v>
                </c:pt>
                <c:pt idx="222776">
                  <c:v>53.081683999472197</c:v>
                </c:pt>
                <c:pt idx="222777">
                  <c:v>53.081770411898702</c:v>
                </c:pt>
                <c:pt idx="222778">
                  <c:v>53.0818568240486</c:v>
                </c:pt>
                <c:pt idx="222779">
                  <c:v>53.081943235921898</c:v>
                </c:pt>
                <c:pt idx="222780">
                  <c:v>53.082029647518603</c:v>
                </c:pt>
                <c:pt idx="222781">
                  <c:v>53.0821160588387</c:v>
                </c:pt>
                <c:pt idx="222782">
                  <c:v>53.082202469882198</c:v>
                </c:pt>
                <c:pt idx="222783">
                  <c:v>53.082288880649102</c:v>
                </c:pt>
                <c:pt idx="222784">
                  <c:v>53.0823752911394</c:v>
                </c:pt>
                <c:pt idx="222785">
                  <c:v>53.082461701353203</c:v>
                </c:pt>
                <c:pt idx="222786">
                  <c:v>53.082548111290301</c:v>
                </c:pt>
                <c:pt idx="222787">
                  <c:v>53.082634520950897</c:v>
                </c:pt>
                <c:pt idx="222788">
                  <c:v>53.082720930334801</c:v>
                </c:pt>
                <c:pt idx="222789">
                  <c:v>53.082807339442198</c:v>
                </c:pt>
                <c:pt idx="222790">
                  <c:v>53.082893748273001</c:v>
                </c:pt>
                <c:pt idx="222791">
                  <c:v>53.082980156827198</c:v>
                </c:pt>
                <c:pt idx="222792">
                  <c:v>53.083066565104801</c:v>
                </c:pt>
                <c:pt idx="222793">
                  <c:v>53.083152973105797</c:v>
                </c:pt>
                <c:pt idx="222794">
                  <c:v>53.0832393808303</c:v>
                </c:pt>
                <c:pt idx="222795">
                  <c:v>53.083325788278103</c:v>
                </c:pt>
                <c:pt idx="222796">
                  <c:v>53.083412195449398</c:v>
                </c:pt>
                <c:pt idx="222797">
                  <c:v>53.0834986023441</c:v>
                </c:pt>
                <c:pt idx="222798">
                  <c:v>53.083585008962203</c:v>
                </c:pt>
                <c:pt idx="222799">
                  <c:v>53.083671415303797</c:v>
                </c:pt>
                <c:pt idx="222800">
                  <c:v>53.0837578213687</c:v>
                </c:pt>
                <c:pt idx="222801">
                  <c:v>53.083844227157101</c:v>
                </c:pt>
                <c:pt idx="222802">
                  <c:v>53.083930632668903</c:v>
                </c:pt>
                <c:pt idx="222803">
                  <c:v>53.084017037904097</c:v>
                </c:pt>
                <c:pt idx="222804">
                  <c:v>53.084103442862798</c:v>
                </c:pt>
                <c:pt idx="222805">
                  <c:v>53.084189847544799</c:v>
                </c:pt>
                <c:pt idx="222806">
                  <c:v>53.0842762519503</c:v>
                </c:pt>
                <c:pt idx="222807">
                  <c:v>53.0843626560793</c:v>
                </c:pt>
                <c:pt idx="222808">
                  <c:v>53.0844490599316</c:v>
                </c:pt>
                <c:pt idx="222809">
                  <c:v>53.0845354635074</c:v>
                </c:pt>
                <c:pt idx="222810">
                  <c:v>53.0846218668066</c:v>
                </c:pt>
                <c:pt idx="222811">
                  <c:v>53.084708269829299</c:v>
                </c:pt>
                <c:pt idx="222812">
                  <c:v>53.084794672575299</c:v>
                </c:pt>
                <c:pt idx="222813">
                  <c:v>53.084881075044798</c:v>
                </c:pt>
                <c:pt idx="222814">
                  <c:v>53.084967477237797</c:v>
                </c:pt>
                <c:pt idx="222815">
                  <c:v>53.085053879154202</c:v>
                </c:pt>
                <c:pt idx="222816">
                  <c:v>53.085140280794</c:v>
                </c:pt>
                <c:pt idx="222817">
                  <c:v>53.085226682157199</c:v>
                </c:pt>
                <c:pt idx="222818">
                  <c:v>53.085313083243904</c:v>
                </c:pt>
                <c:pt idx="222819">
                  <c:v>53.085399484054001</c:v>
                </c:pt>
                <c:pt idx="222820">
                  <c:v>53.085485884587598</c:v>
                </c:pt>
                <c:pt idx="222821">
                  <c:v>53.085572284844602</c:v>
                </c:pt>
                <c:pt idx="222822">
                  <c:v>53.085658684824999</c:v>
                </c:pt>
                <c:pt idx="222823">
                  <c:v>53.085745084528902</c:v>
                </c:pt>
                <c:pt idx="222824">
                  <c:v>53.085831483956198</c:v>
                </c:pt>
                <c:pt idx="222825">
                  <c:v>53.085917883107001</c:v>
                </c:pt>
                <c:pt idx="222826">
                  <c:v>53.086004281981197</c:v>
                </c:pt>
                <c:pt idx="222827">
                  <c:v>53.086090680578899</c:v>
                </c:pt>
                <c:pt idx="222828">
                  <c:v>53.0861770789</c:v>
                </c:pt>
                <c:pt idx="222829">
                  <c:v>53.086263476944502</c:v>
                </c:pt>
                <c:pt idx="222830">
                  <c:v>53.086349874712504</c:v>
                </c:pt>
                <c:pt idx="222831">
                  <c:v>53.086436272203997</c:v>
                </c:pt>
                <c:pt idx="222832">
                  <c:v>53.086522669418898</c:v>
                </c:pt>
                <c:pt idx="222833">
                  <c:v>53.086609066357198</c:v>
                </c:pt>
                <c:pt idx="222834">
                  <c:v>53.086695463018998</c:v>
                </c:pt>
                <c:pt idx="222835">
                  <c:v>53.086781859404198</c:v>
                </c:pt>
                <c:pt idx="222836">
                  <c:v>53.086868255512897</c:v>
                </c:pt>
                <c:pt idx="222837">
                  <c:v>53.086954651345103</c:v>
                </c:pt>
                <c:pt idx="222838">
                  <c:v>53.087041046900701</c:v>
                </c:pt>
                <c:pt idx="222839">
                  <c:v>53.087127442179799</c:v>
                </c:pt>
                <c:pt idx="222840">
                  <c:v>53.087213837182297</c:v>
                </c:pt>
                <c:pt idx="222841">
                  <c:v>53.087300231908301</c:v>
                </c:pt>
                <c:pt idx="222842">
                  <c:v>53.087386626357699</c:v>
                </c:pt>
                <c:pt idx="222843">
                  <c:v>53.087473020530602</c:v>
                </c:pt>
                <c:pt idx="222844">
                  <c:v>53.087559414426998</c:v>
                </c:pt>
                <c:pt idx="222845">
                  <c:v>53.087645808046801</c:v>
                </c:pt>
                <c:pt idx="222846">
                  <c:v>53.087732201389997</c:v>
                </c:pt>
                <c:pt idx="222847">
                  <c:v>53.087818594456799</c:v>
                </c:pt>
                <c:pt idx="222848">
                  <c:v>53.087904987247001</c:v>
                </c:pt>
                <c:pt idx="222849">
                  <c:v>53.087991379760702</c:v>
                </c:pt>
                <c:pt idx="222850">
                  <c:v>53.088077771997803</c:v>
                </c:pt>
                <c:pt idx="222851">
                  <c:v>53.088164163958403</c:v>
                </c:pt>
                <c:pt idx="222852">
                  <c:v>53.088250555642503</c:v>
                </c:pt>
                <c:pt idx="222853">
                  <c:v>53.088336947050003</c:v>
                </c:pt>
                <c:pt idx="222854">
                  <c:v>53.088423338181002</c:v>
                </c:pt>
                <c:pt idx="222855">
                  <c:v>53.088509729035501</c:v>
                </c:pt>
                <c:pt idx="222856">
                  <c:v>53.088596119613399</c:v>
                </c:pt>
                <c:pt idx="222857">
                  <c:v>53.088682509914797</c:v>
                </c:pt>
                <c:pt idx="222858">
                  <c:v>53.088768899939701</c:v>
                </c:pt>
                <c:pt idx="222859">
                  <c:v>53.088855289688098</c:v>
                </c:pt>
                <c:pt idx="222860">
                  <c:v>53.088941679159902</c:v>
                </c:pt>
                <c:pt idx="222861">
                  <c:v>53.089028068355198</c:v>
                </c:pt>
                <c:pt idx="222862">
                  <c:v>53.089114457274</c:v>
                </c:pt>
                <c:pt idx="222863">
                  <c:v>53.089200845916302</c:v>
                </c:pt>
                <c:pt idx="222864">
                  <c:v>53.089287234281997</c:v>
                </c:pt>
                <c:pt idx="222865">
                  <c:v>53.089373622371198</c:v>
                </c:pt>
                <c:pt idx="222866">
                  <c:v>53.089460010183899</c:v>
                </c:pt>
                <c:pt idx="222867">
                  <c:v>53.089546397720099</c:v>
                </c:pt>
                <c:pt idx="222868">
                  <c:v>53.089632784979798</c:v>
                </c:pt>
                <c:pt idx="222869">
                  <c:v>53.089719171962898</c:v>
                </c:pt>
                <c:pt idx="222870">
                  <c:v>53.089805558669497</c:v>
                </c:pt>
                <c:pt idx="222871">
                  <c:v>53.089891945099602</c:v>
                </c:pt>
                <c:pt idx="222872">
                  <c:v>53.089978331253199</c:v>
                </c:pt>
                <c:pt idx="222873">
                  <c:v>53.090064717130304</c:v>
                </c:pt>
                <c:pt idx="222874">
                  <c:v>53.0901511027309</c:v>
                </c:pt>
                <c:pt idx="222875">
                  <c:v>53.090237488054903</c:v>
                </c:pt>
                <c:pt idx="222876">
                  <c:v>53.090323873102498</c:v>
                </c:pt>
                <c:pt idx="222877">
                  <c:v>53.090410257873501</c:v>
                </c:pt>
                <c:pt idx="222878">
                  <c:v>53.090496642368002</c:v>
                </c:pt>
                <c:pt idx="222879">
                  <c:v>53.090583026586003</c:v>
                </c:pt>
                <c:pt idx="222880">
                  <c:v>53.090669410527497</c:v>
                </c:pt>
                <c:pt idx="222881">
                  <c:v>53.090755794192503</c:v>
                </c:pt>
                <c:pt idx="222882">
                  <c:v>53.090842177581003</c:v>
                </c:pt>
                <c:pt idx="222883">
                  <c:v>53.090928560693001</c:v>
                </c:pt>
                <c:pt idx="222884">
                  <c:v>53.091014943528499</c:v>
                </c:pt>
                <c:pt idx="222885">
                  <c:v>53.091101326087497</c:v>
                </c:pt>
                <c:pt idx="222886">
                  <c:v>53.091187708369901</c:v>
                </c:pt>
                <c:pt idx="222887">
                  <c:v>53.091274090375897</c:v>
                </c:pt>
                <c:pt idx="222888">
                  <c:v>53.0913604721054</c:v>
                </c:pt>
                <c:pt idx="222889">
                  <c:v>53.091446853558303</c:v>
                </c:pt>
                <c:pt idx="222890">
                  <c:v>53.091533234734797</c:v>
                </c:pt>
                <c:pt idx="222891">
                  <c:v>53.091619615634798</c:v>
                </c:pt>
                <c:pt idx="222892">
                  <c:v>53.091705996258298</c:v>
                </c:pt>
                <c:pt idx="222893">
                  <c:v>53.091792376605198</c:v>
                </c:pt>
                <c:pt idx="222894">
                  <c:v>53.091878756675698</c:v>
                </c:pt>
                <c:pt idx="222895">
                  <c:v>53.091965136469703</c:v>
                </c:pt>
                <c:pt idx="222896">
                  <c:v>53.092051515987201</c:v>
                </c:pt>
                <c:pt idx="222897">
                  <c:v>53.092137895228198</c:v>
                </c:pt>
                <c:pt idx="222898">
                  <c:v>53.092224274192702</c:v>
                </c:pt>
                <c:pt idx="222899">
                  <c:v>53.092310652880698</c:v>
                </c:pt>
                <c:pt idx="222900">
                  <c:v>53.092397031292201</c:v>
                </c:pt>
                <c:pt idx="222901">
                  <c:v>53.092483409427302</c:v>
                </c:pt>
                <c:pt idx="222902">
                  <c:v>53.092569787285797</c:v>
                </c:pt>
                <c:pt idx="222903">
                  <c:v>53.092656164867897</c:v>
                </c:pt>
                <c:pt idx="222904">
                  <c:v>53.092742542173397</c:v>
                </c:pt>
                <c:pt idx="222905">
                  <c:v>53.092828919202503</c:v>
                </c:pt>
                <c:pt idx="222906">
                  <c:v>53.092915295955102</c:v>
                </c:pt>
                <c:pt idx="222907">
                  <c:v>53.093001672431299</c:v>
                </c:pt>
                <c:pt idx="222908">
                  <c:v>53.093088048630896</c:v>
                </c:pt>
                <c:pt idx="222909">
                  <c:v>53.093174424554</c:v>
                </c:pt>
                <c:pt idx="222910">
                  <c:v>53.093260800200703</c:v>
                </c:pt>
                <c:pt idx="222911">
                  <c:v>53.093347175570898</c:v>
                </c:pt>
                <c:pt idx="222912">
                  <c:v>53.093433550664599</c:v>
                </c:pt>
                <c:pt idx="222913">
                  <c:v>53.0935199254818</c:v>
                </c:pt>
                <c:pt idx="222914">
                  <c:v>53.0936063000226</c:v>
                </c:pt>
                <c:pt idx="222915">
                  <c:v>53.0936926742868</c:v>
                </c:pt>
                <c:pt idx="222916">
                  <c:v>53.093779048274698</c:v>
                </c:pt>
                <c:pt idx="222917">
                  <c:v>53.093865421986003</c:v>
                </c:pt>
                <c:pt idx="222918">
                  <c:v>53.0939517954208</c:v>
                </c:pt>
                <c:pt idx="222919">
                  <c:v>53.094038168579203</c:v>
                </c:pt>
                <c:pt idx="222920">
                  <c:v>53.094124541461099</c:v>
                </c:pt>
                <c:pt idx="222921">
                  <c:v>53.094210914066501</c:v>
                </c:pt>
                <c:pt idx="222922">
                  <c:v>53.094297286395502</c:v>
                </c:pt>
                <c:pt idx="222923">
                  <c:v>53.094383658448002</c:v>
                </c:pt>
                <c:pt idx="222924">
                  <c:v>53.094470030224002</c:v>
                </c:pt>
                <c:pt idx="222925">
                  <c:v>53.094556401723501</c:v>
                </c:pt>
                <c:pt idx="222926">
                  <c:v>53.0946427729466</c:v>
                </c:pt>
                <c:pt idx="222927">
                  <c:v>53.094729143893197</c:v>
                </c:pt>
                <c:pt idx="222928">
                  <c:v>53.0948155145634</c:v>
                </c:pt>
                <c:pt idx="222929">
                  <c:v>53.094901884957103</c:v>
                </c:pt>
                <c:pt idx="222930">
                  <c:v>53.094988255074298</c:v>
                </c:pt>
                <c:pt idx="222931">
                  <c:v>53.0950746249151</c:v>
                </c:pt>
                <c:pt idx="222932">
                  <c:v>53.095160994479301</c:v>
                </c:pt>
                <c:pt idx="222933">
                  <c:v>53.0952473637672</c:v>
                </c:pt>
                <c:pt idx="222934">
                  <c:v>53.095333732778599</c:v>
                </c:pt>
                <c:pt idx="222935">
                  <c:v>53.095420101513497</c:v>
                </c:pt>
                <c:pt idx="222936">
                  <c:v>53.095506469971902</c:v>
                </c:pt>
                <c:pt idx="222937">
                  <c:v>53.095592838153898</c:v>
                </c:pt>
                <c:pt idx="222938">
                  <c:v>53.095679206059501</c:v>
                </c:pt>
                <c:pt idx="222939">
                  <c:v>53.095765573688603</c:v>
                </c:pt>
                <c:pt idx="222940">
                  <c:v>53.095851941041197</c:v>
                </c:pt>
                <c:pt idx="222941">
                  <c:v>53.095938308117397</c:v>
                </c:pt>
                <c:pt idx="222942">
                  <c:v>53.096024674917103</c:v>
                </c:pt>
                <c:pt idx="222943">
                  <c:v>53.096111041440402</c:v>
                </c:pt>
                <c:pt idx="222944">
                  <c:v>53.0961974076872</c:v>
                </c:pt>
                <c:pt idx="222945">
                  <c:v>53.096283773657603</c:v>
                </c:pt>
                <c:pt idx="222946">
                  <c:v>53.0963701393515</c:v>
                </c:pt>
                <c:pt idx="222947">
                  <c:v>53.096456504769002</c:v>
                </c:pt>
                <c:pt idx="222948">
                  <c:v>53.096542869910003</c:v>
                </c:pt>
                <c:pt idx="222949">
                  <c:v>53.096629234774603</c:v>
                </c:pt>
                <c:pt idx="222950">
                  <c:v>53.096715599362703</c:v>
                </c:pt>
                <c:pt idx="222951">
                  <c:v>53.096801963674402</c:v>
                </c:pt>
                <c:pt idx="222952">
                  <c:v>53.0968883277096</c:v>
                </c:pt>
                <c:pt idx="222953">
                  <c:v>53.096974691468397</c:v>
                </c:pt>
                <c:pt idx="222954">
                  <c:v>53.0970610549507</c:v>
                </c:pt>
                <c:pt idx="222955">
                  <c:v>53.097147418156702</c:v>
                </c:pt>
                <c:pt idx="222956">
                  <c:v>53.097233781086103</c:v>
                </c:pt>
                <c:pt idx="222957">
                  <c:v>53.097320143739204</c:v>
                </c:pt>
                <c:pt idx="222958">
                  <c:v>53.097406506115703</c:v>
                </c:pt>
                <c:pt idx="222959">
                  <c:v>53.097492868215902</c:v>
                </c:pt>
                <c:pt idx="222960">
                  <c:v>53.097579230039599</c:v>
                </c:pt>
                <c:pt idx="222961">
                  <c:v>53.097665591586903</c:v>
                </c:pt>
                <c:pt idx="222962">
                  <c:v>53.097751952857699</c:v>
                </c:pt>
                <c:pt idx="222963">
                  <c:v>53.097838313852101</c:v>
                </c:pt>
                <c:pt idx="222964">
                  <c:v>53.097924674570102</c:v>
                </c:pt>
                <c:pt idx="222965">
                  <c:v>53.098011035011702</c:v>
                </c:pt>
                <c:pt idx="222966">
                  <c:v>53.098097395176801</c:v>
                </c:pt>
                <c:pt idx="222967">
                  <c:v>53.098183755065499</c:v>
                </c:pt>
                <c:pt idx="222968">
                  <c:v>53.098270114677703</c:v>
                </c:pt>
                <c:pt idx="222969">
                  <c:v>53.098356474013499</c:v>
                </c:pt>
                <c:pt idx="222970">
                  <c:v>53.098442833072902</c:v>
                </c:pt>
                <c:pt idx="222971">
                  <c:v>53.098529191855903</c:v>
                </c:pt>
                <c:pt idx="222972">
                  <c:v>53.098615550362403</c:v>
                </c:pt>
                <c:pt idx="222973">
                  <c:v>53.098701908592503</c:v>
                </c:pt>
                <c:pt idx="222974">
                  <c:v>53.098788266546201</c:v>
                </c:pt>
                <c:pt idx="222975">
                  <c:v>53.098874624223498</c:v>
                </c:pt>
                <c:pt idx="222976">
                  <c:v>53.098960981624302</c:v>
                </c:pt>
                <c:pt idx="222977">
                  <c:v>53.099047338748697</c:v>
                </c:pt>
                <c:pt idx="222978">
                  <c:v>53.099133695596699</c:v>
                </c:pt>
                <c:pt idx="222979">
                  <c:v>53.099220052168299</c:v>
                </c:pt>
                <c:pt idx="222980">
                  <c:v>53.099306408463399</c:v>
                </c:pt>
                <c:pt idx="222981">
                  <c:v>53.099392764482197</c:v>
                </c:pt>
                <c:pt idx="222982">
                  <c:v>53.099479120224501</c:v>
                </c:pt>
                <c:pt idx="222983">
                  <c:v>53.099565475690397</c:v>
                </c:pt>
                <c:pt idx="222984">
                  <c:v>53.0996518308799</c:v>
                </c:pt>
                <c:pt idx="222985">
                  <c:v>53.099738185792901</c:v>
                </c:pt>
                <c:pt idx="222986">
                  <c:v>53.099824540429601</c:v>
                </c:pt>
                <c:pt idx="222987">
                  <c:v>53.099910894789801</c:v>
                </c:pt>
                <c:pt idx="222988">
                  <c:v>53.099997248873699</c:v>
                </c:pt>
                <c:pt idx="222989">
                  <c:v>53.100083602681103</c:v>
                </c:pt>
                <c:pt idx="222990">
                  <c:v>53.100169956212099</c:v>
                </c:pt>
                <c:pt idx="222991">
                  <c:v>53.100256309466701</c:v>
                </c:pt>
                <c:pt idx="222992">
                  <c:v>53.100342662444902</c:v>
                </c:pt>
                <c:pt idx="222993">
                  <c:v>53.100429015146602</c:v>
                </c:pt>
                <c:pt idx="222994">
                  <c:v>53.100515367572001</c:v>
                </c:pt>
                <c:pt idx="222995">
                  <c:v>53.100601719720999</c:v>
                </c:pt>
                <c:pt idx="222996">
                  <c:v>53.100688071593503</c:v>
                </c:pt>
                <c:pt idx="222997">
                  <c:v>53.100774423189698</c:v>
                </c:pt>
                <c:pt idx="222998">
                  <c:v>53.1008607745094</c:v>
                </c:pt>
                <c:pt idx="222999">
                  <c:v>53.1009471255528</c:v>
                </c:pt>
                <c:pt idx="223000">
                  <c:v>53.101033476319699</c:v>
                </c:pt>
                <c:pt idx="223001">
                  <c:v>53.101119826810297</c:v>
                </c:pt>
                <c:pt idx="223002">
                  <c:v>53.101206177024402</c:v>
                </c:pt>
                <c:pt idx="223003">
                  <c:v>53.101292526962197</c:v>
                </c:pt>
                <c:pt idx="223004">
                  <c:v>53.1013788766235</c:v>
                </c:pt>
                <c:pt idx="223005">
                  <c:v>53.1014652260085</c:v>
                </c:pt>
                <c:pt idx="223006">
                  <c:v>53.101551575117</c:v>
                </c:pt>
                <c:pt idx="223007">
                  <c:v>53.101637923949198</c:v>
                </c:pt>
                <c:pt idx="223008">
                  <c:v>53.101724272504903</c:v>
                </c:pt>
                <c:pt idx="223009">
                  <c:v>53.101810620784299</c:v>
                </c:pt>
                <c:pt idx="223010">
                  <c:v>53.101896968787301</c:v>
                </c:pt>
                <c:pt idx="223011">
                  <c:v>53.101983316513802</c:v>
                </c:pt>
                <c:pt idx="223012">
                  <c:v>53.102069663964002</c:v>
                </c:pt>
                <c:pt idx="223013">
                  <c:v>53.102156011137801</c:v>
                </c:pt>
                <c:pt idx="223014">
                  <c:v>53.102242358035298</c:v>
                </c:pt>
                <c:pt idx="223015">
                  <c:v>53.102328704656301</c:v>
                </c:pt>
                <c:pt idx="223016">
                  <c:v>53.102415051000897</c:v>
                </c:pt>
                <c:pt idx="223017">
                  <c:v>53.102501397069197</c:v>
                </c:pt>
                <c:pt idx="223018">
                  <c:v>53.102587742860997</c:v>
                </c:pt>
                <c:pt idx="223019">
                  <c:v>53.102674088376503</c:v>
                </c:pt>
                <c:pt idx="223020">
                  <c:v>53.1027604336156</c:v>
                </c:pt>
                <c:pt idx="223021">
                  <c:v>53.102846778578296</c:v>
                </c:pt>
                <c:pt idx="223022">
                  <c:v>53.102933123264599</c:v>
                </c:pt>
                <c:pt idx="223023">
                  <c:v>53.103019467674599</c:v>
                </c:pt>
                <c:pt idx="223024">
                  <c:v>53.103105811808099</c:v>
                </c:pt>
                <c:pt idx="223025">
                  <c:v>53.103192155665297</c:v>
                </c:pt>
                <c:pt idx="223026">
                  <c:v>53.103278499246102</c:v>
                </c:pt>
                <c:pt idx="223027">
                  <c:v>53.103364842550498</c:v>
                </c:pt>
                <c:pt idx="223028">
                  <c:v>53.103451185578599</c:v>
                </c:pt>
                <c:pt idx="223029">
                  <c:v>53.1035375283302</c:v>
                </c:pt>
                <c:pt idx="223030">
                  <c:v>53.1036238708055</c:v>
                </c:pt>
                <c:pt idx="223031">
                  <c:v>53.103710213004497</c:v>
                </c:pt>
                <c:pt idx="223032">
                  <c:v>53.103796554927001</c:v>
                </c:pt>
                <c:pt idx="223033">
                  <c:v>53.103882896573197</c:v>
                </c:pt>
                <c:pt idx="223034">
                  <c:v>53.103969237942998</c:v>
                </c:pt>
                <c:pt idx="223035">
                  <c:v>53.104055579036398</c:v>
                </c:pt>
                <c:pt idx="223036">
                  <c:v>53.104141919853497</c:v>
                </c:pt>
                <c:pt idx="223037">
                  <c:v>53.104228260394201</c:v>
                </c:pt>
                <c:pt idx="223038">
                  <c:v>53.104314600658498</c:v>
                </c:pt>
                <c:pt idx="223039">
                  <c:v>53.104400940646499</c:v>
                </c:pt>
                <c:pt idx="223040">
                  <c:v>53.1044872803581</c:v>
                </c:pt>
                <c:pt idx="223041">
                  <c:v>53.1045736197933</c:v>
                </c:pt>
                <c:pt idx="223042">
                  <c:v>53.104659958952098</c:v>
                </c:pt>
                <c:pt idx="223043">
                  <c:v>53.104746297834602</c:v>
                </c:pt>
                <c:pt idx="223044">
                  <c:v>53.104832636440797</c:v>
                </c:pt>
                <c:pt idx="223045">
                  <c:v>53.104918974770499</c:v>
                </c:pt>
                <c:pt idx="223046">
                  <c:v>53.105005312823998</c:v>
                </c:pt>
                <c:pt idx="223047">
                  <c:v>53.105091650600997</c:v>
                </c:pt>
                <c:pt idx="223048">
                  <c:v>53.105177988101701</c:v>
                </c:pt>
                <c:pt idx="223049">
                  <c:v>53.105264325325997</c:v>
                </c:pt>
                <c:pt idx="223050">
                  <c:v>53.105350662273999</c:v>
                </c:pt>
                <c:pt idx="223051">
                  <c:v>53.105436998945599</c:v>
                </c:pt>
                <c:pt idx="223052">
                  <c:v>53.105523335340898</c:v>
                </c:pt>
                <c:pt idx="223053">
                  <c:v>53.105609671459803</c:v>
                </c:pt>
                <c:pt idx="223054">
                  <c:v>53.105696007302299</c:v>
                </c:pt>
                <c:pt idx="223055">
                  <c:v>53.105782342868501</c:v>
                </c:pt>
                <c:pt idx="223056">
                  <c:v>53.105868678158402</c:v>
                </c:pt>
                <c:pt idx="223057">
                  <c:v>53.105955013171901</c:v>
                </c:pt>
                <c:pt idx="223058">
                  <c:v>53.106041347908999</c:v>
                </c:pt>
                <c:pt idx="223059">
                  <c:v>53.106127682369802</c:v>
                </c:pt>
                <c:pt idx="223060">
                  <c:v>53.106214016554297</c:v>
                </c:pt>
                <c:pt idx="223061">
                  <c:v>53.106300350462398</c:v>
                </c:pt>
                <c:pt idx="223062">
                  <c:v>53.106386684094097</c:v>
                </c:pt>
                <c:pt idx="223063">
                  <c:v>53.106473017449503</c:v>
                </c:pt>
                <c:pt idx="223064">
                  <c:v>53.106559350528599</c:v>
                </c:pt>
                <c:pt idx="223065">
                  <c:v>53.106645683331301</c:v>
                </c:pt>
                <c:pt idx="223066">
                  <c:v>53.106732015857602</c:v>
                </c:pt>
                <c:pt idx="223067">
                  <c:v>53.106818348107701</c:v>
                </c:pt>
                <c:pt idx="223068">
                  <c:v>53.106904680081399</c:v>
                </c:pt>
                <c:pt idx="223069">
                  <c:v>53.106991011778703</c:v>
                </c:pt>
                <c:pt idx="223070">
                  <c:v>53.107077343199698</c:v>
                </c:pt>
                <c:pt idx="223071">
                  <c:v>53.107163674344399</c:v>
                </c:pt>
                <c:pt idx="223072">
                  <c:v>53.107250005212698</c:v>
                </c:pt>
                <c:pt idx="223073">
                  <c:v>53.107336335804703</c:v>
                </c:pt>
                <c:pt idx="223074">
                  <c:v>53.1074226661203</c:v>
                </c:pt>
                <c:pt idx="223075">
                  <c:v>53.107508996159702</c:v>
                </c:pt>
                <c:pt idx="223076">
                  <c:v>53.107595325922603</c:v>
                </c:pt>
                <c:pt idx="223077">
                  <c:v>53.107681655409301</c:v>
                </c:pt>
                <c:pt idx="223078">
                  <c:v>53.107767984619599</c:v>
                </c:pt>
                <c:pt idx="223079">
                  <c:v>53.107854313553602</c:v>
                </c:pt>
                <c:pt idx="223080">
                  <c:v>53.107940642211197</c:v>
                </c:pt>
                <c:pt idx="223081">
                  <c:v>53.108026970592597</c:v>
                </c:pt>
                <c:pt idx="223082">
                  <c:v>53.108113298697504</c:v>
                </c:pt>
                <c:pt idx="223083">
                  <c:v>53.108199626526201</c:v>
                </c:pt>
                <c:pt idx="223084">
                  <c:v>53.108285954078497</c:v>
                </c:pt>
                <c:pt idx="223085">
                  <c:v>53.108372281354598</c:v>
                </c:pt>
                <c:pt idx="223086">
                  <c:v>53.108458608354198</c:v>
                </c:pt>
                <c:pt idx="223087">
                  <c:v>53.108544935077603</c:v>
                </c:pt>
                <c:pt idx="223088">
                  <c:v>53.1086312615246</c:v>
                </c:pt>
                <c:pt idx="223089">
                  <c:v>53.108717587695303</c:v>
                </c:pt>
                <c:pt idx="223090">
                  <c:v>53.108803913589703</c:v>
                </c:pt>
                <c:pt idx="223091">
                  <c:v>53.108890239207803</c:v>
                </c:pt>
                <c:pt idx="223092">
                  <c:v>53.108976564549501</c:v>
                </c:pt>
                <c:pt idx="223093">
                  <c:v>53.109062889614997</c:v>
                </c:pt>
                <c:pt idx="223094">
                  <c:v>53.109149214404098</c:v>
                </c:pt>
                <c:pt idx="223095">
                  <c:v>53.109235538916899</c:v>
                </c:pt>
                <c:pt idx="223096">
                  <c:v>53.109321863153298</c:v>
                </c:pt>
                <c:pt idx="223097">
                  <c:v>53.109408187113502</c:v>
                </c:pt>
                <c:pt idx="223098">
                  <c:v>53.109494510797298</c:v>
                </c:pt>
                <c:pt idx="223099">
                  <c:v>53.109580834204898</c:v>
                </c:pt>
                <c:pt idx="223100">
                  <c:v>53.109667157336098</c:v>
                </c:pt>
                <c:pt idx="223101">
                  <c:v>53.109753480191003</c:v>
                </c:pt>
                <c:pt idx="223102">
                  <c:v>53.109839802769599</c:v>
                </c:pt>
                <c:pt idx="223103">
                  <c:v>53.109926125071802</c:v>
                </c:pt>
                <c:pt idx="223104">
                  <c:v>53.110012447097802</c:v>
                </c:pt>
                <c:pt idx="223105">
                  <c:v>53.1100987688475</c:v>
                </c:pt>
                <c:pt idx="223106">
                  <c:v>53.110185090320797</c:v>
                </c:pt>
                <c:pt idx="223107">
                  <c:v>53.1102714115179</c:v>
                </c:pt>
                <c:pt idx="223108">
                  <c:v>53.110357732438601</c:v>
                </c:pt>
                <c:pt idx="223109">
                  <c:v>53.110444053083</c:v>
                </c:pt>
                <c:pt idx="223110">
                  <c:v>53.110530373451198</c:v>
                </c:pt>
                <c:pt idx="223111">
                  <c:v>53.110616693543001</c:v>
                </c:pt>
                <c:pt idx="223112">
                  <c:v>53.110703013358503</c:v>
                </c:pt>
                <c:pt idx="223113">
                  <c:v>53.110789332897703</c:v>
                </c:pt>
                <c:pt idx="223114">
                  <c:v>53.110875652160601</c:v>
                </c:pt>
                <c:pt idx="223115">
                  <c:v>53.110961971147297</c:v>
                </c:pt>
                <c:pt idx="223116">
                  <c:v>53.1110482898576</c:v>
                </c:pt>
                <c:pt idx="223117">
                  <c:v>53.1111346082916</c:v>
                </c:pt>
                <c:pt idx="223118">
                  <c:v>53.111220926449299</c:v>
                </c:pt>
                <c:pt idx="223119">
                  <c:v>53.111307244330703</c:v>
                </c:pt>
                <c:pt idx="223120">
                  <c:v>53.111393561935898</c:v>
                </c:pt>
                <c:pt idx="223121">
                  <c:v>53.111479879264699</c:v>
                </c:pt>
                <c:pt idx="223122">
                  <c:v>53.111566196317199</c:v>
                </c:pt>
                <c:pt idx="223123">
                  <c:v>53.111652513093503</c:v>
                </c:pt>
                <c:pt idx="223124">
                  <c:v>53.111738829593399</c:v>
                </c:pt>
                <c:pt idx="223125">
                  <c:v>53.1118251458171</c:v>
                </c:pt>
                <c:pt idx="223126">
                  <c:v>53.1119114617645</c:v>
                </c:pt>
                <c:pt idx="223127">
                  <c:v>53.111997777435498</c:v>
                </c:pt>
                <c:pt idx="223128">
                  <c:v>53.112084092830301</c:v>
                </c:pt>
                <c:pt idx="223129">
                  <c:v>53.112170407948803</c:v>
                </c:pt>
                <c:pt idx="223130">
                  <c:v>53.112256722791102</c:v>
                </c:pt>
                <c:pt idx="223131">
                  <c:v>53.112343037357</c:v>
                </c:pt>
                <c:pt idx="223132">
                  <c:v>53.112429351646597</c:v>
                </c:pt>
                <c:pt idx="223133">
                  <c:v>53.112515665659998</c:v>
                </c:pt>
                <c:pt idx="223134">
                  <c:v>53.112601979397098</c:v>
                </c:pt>
                <c:pt idx="223135">
                  <c:v>53.112688292857896</c:v>
                </c:pt>
                <c:pt idx="223136">
                  <c:v>53.1127746060424</c:v>
                </c:pt>
                <c:pt idx="223137">
                  <c:v>53.112860918950602</c:v>
                </c:pt>
                <c:pt idx="223138">
                  <c:v>53.112947231582602</c:v>
                </c:pt>
                <c:pt idx="223139">
                  <c:v>53.113033543938201</c:v>
                </c:pt>
                <c:pt idx="223140">
                  <c:v>53.113119856017697</c:v>
                </c:pt>
                <c:pt idx="223141">
                  <c:v>53.113206167820799</c:v>
                </c:pt>
                <c:pt idx="223142">
                  <c:v>53.113292479347599</c:v>
                </c:pt>
                <c:pt idx="223143">
                  <c:v>53.113378790598198</c:v>
                </c:pt>
                <c:pt idx="223144">
                  <c:v>53.113465101572501</c:v>
                </c:pt>
                <c:pt idx="223145">
                  <c:v>53.113551412270503</c:v>
                </c:pt>
                <c:pt idx="223146">
                  <c:v>53.113637722692197</c:v>
                </c:pt>
                <c:pt idx="223147">
                  <c:v>53.113724032837702</c:v>
                </c:pt>
                <c:pt idx="223148">
                  <c:v>53.113810342706898</c:v>
                </c:pt>
                <c:pt idx="223149">
                  <c:v>53.1138966522998</c:v>
                </c:pt>
                <c:pt idx="223150">
                  <c:v>53.1139829616165</c:v>
                </c:pt>
                <c:pt idx="223151">
                  <c:v>53.114069270656898</c:v>
                </c:pt>
                <c:pt idx="223152">
                  <c:v>53.114155579421002</c:v>
                </c:pt>
                <c:pt idx="223153">
                  <c:v>53.114241887908904</c:v>
                </c:pt>
                <c:pt idx="223154">
                  <c:v>53.114328196120503</c:v>
                </c:pt>
                <c:pt idx="223155">
                  <c:v>53.114414504055802</c:v>
                </c:pt>
                <c:pt idx="223156">
                  <c:v>53.114500811714898</c:v>
                </c:pt>
                <c:pt idx="223157">
                  <c:v>53.114587119097699</c:v>
                </c:pt>
                <c:pt idx="223158">
                  <c:v>53.114673426204199</c:v>
                </c:pt>
                <c:pt idx="223159">
                  <c:v>53.114759733034496</c:v>
                </c:pt>
                <c:pt idx="223160">
                  <c:v>53.1148460395885</c:v>
                </c:pt>
                <c:pt idx="223161">
                  <c:v>53.114932345866301</c:v>
                </c:pt>
                <c:pt idx="223162">
                  <c:v>53.1150186518678</c:v>
                </c:pt>
                <c:pt idx="223163">
                  <c:v>53.115104957592997</c:v>
                </c:pt>
                <c:pt idx="223164">
                  <c:v>53.115191263042</c:v>
                </c:pt>
                <c:pt idx="223165">
                  <c:v>53.115277568214701</c:v>
                </c:pt>
                <c:pt idx="223166">
                  <c:v>53.1153638731112</c:v>
                </c:pt>
                <c:pt idx="223167">
                  <c:v>53.115450177731397</c:v>
                </c:pt>
                <c:pt idx="223168">
                  <c:v>53.115536482075399</c:v>
                </c:pt>
                <c:pt idx="223169">
                  <c:v>53.115622786143099</c:v>
                </c:pt>
                <c:pt idx="223170">
                  <c:v>53.115709089934597</c:v>
                </c:pt>
                <c:pt idx="223171">
                  <c:v>53.115795393449801</c:v>
                </c:pt>
                <c:pt idx="223172">
                  <c:v>53.115881696688803</c:v>
                </c:pt>
                <c:pt idx="223173">
                  <c:v>53.115967999651502</c:v>
                </c:pt>
                <c:pt idx="223174">
                  <c:v>53.116054302337901</c:v>
                </c:pt>
                <c:pt idx="223175">
                  <c:v>53.116140604748203</c:v>
                </c:pt>
                <c:pt idx="223176">
                  <c:v>53.116226906882098</c:v>
                </c:pt>
                <c:pt idx="223177">
                  <c:v>53.116313208739903</c:v>
                </c:pt>
                <c:pt idx="223178">
                  <c:v>53.116399510321301</c:v>
                </c:pt>
                <c:pt idx="223179">
                  <c:v>53.116485811626603</c:v>
                </c:pt>
                <c:pt idx="223180">
                  <c:v>53.116572112655597</c:v>
                </c:pt>
                <c:pt idx="223181">
                  <c:v>53.116658413408302</c:v>
                </c:pt>
                <c:pt idx="223182">
                  <c:v>53.116744713884799</c:v>
                </c:pt>
                <c:pt idx="223183">
                  <c:v>53.116831014085101</c:v>
                </c:pt>
                <c:pt idx="223184">
                  <c:v>53.1169173140091</c:v>
                </c:pt>
                <c:pt idx="223185">
                  <c:v>53.117003613656898</c:v>
                </c:pt>
                <c:pt idx="223186">
                  <c:v>53.117089913028501</c:v>
                </c:pt>
                <c:pt idx="223187">
                  <c:v>53.117176212123802</c:v>
                </c:pt>
                <c:pt idx="223188">
                  <c:v>53.117262510942901</c:v>
                </c:pt>
                <c:pt idx="223189">
                  <c:v>53.117348809485797</c:v>
                </c:pt>
                <c:pt idx="223190">
                  <c:v>53.117435107752399</c:v>
                </c:pt>
                <c:pt idx="223191">
                  <c:v>53.117521405742799</c:v>
                </c:pt>
                <c:pt idx="223192">
                  <c:v>53.117607703456898</c:v>
                </c:pt>
                <c:pt idx="223193">
                  <c:v>53.117694000894801</c:v>
                </c:pt>
                <c:pt idx="223194">
                  <c:v>53.117780298056502</c:v>
                </c:pt>
                <c:pt idx="223195">
                  <c:v>53.117866594942001</c:v>
                </c:pt>
                <c:pt idx="223196">
                  <c:v>53.117952891551198</c:v>
                </c:pt>
                <c:pt idx="223197">
                  <c:v>53.1180391878842</c:v>
                </c:pt>
                <c:pt idx="223198">
                  <c:v>53.118125483941</c:v>
                </c:pt>
                <c:pt idx="223199">
                  <c:v>53.118211779721499</c:v>
                </c:pt>
                <c:pt idx="223200">
                  <c:v>53.118298075225802</c:v>
                </c:pt>
                <c:pt idx="223201">
                  <c:v>53.118384370453903</c:v>
                </c:pt>
                <c:pt idx="223202">
                  <c:v>53.118470665405802</c:v>
                </c:pt>
                <c:pt idx="223203">
                  <c:v>53.118556960081499</c:v>
                </c:pt>
                <c:pt idx="223204">
                  <c:v>53.118643254480901</c:v>
                </c:pt>
                <c:pt idx="223205">
                  <c:v>53.118729548604101</c:v>
                </c:pt>
                <c:pt idx="223206">
                  <c:v>53.118815842451099</c:v>
                </c:pt>
                <c:pt idx="223207">
                  <c:v>53.118902136021902</c:v>
                </c:pt>
                <c:pt idx="223208">
                  <c:v>53.118988429316502</c:v>
                </c:pt>
                <c:pt idx="223209">
                  <c:v>53.119074722334801</c:v>
                </c:pt>
                <c:pt idx="223210">
                  <c:v>53.119161015076898</c:v>
                </c:pt>
                <c:pt idx="223211">
                  <c:v>53.1192473075428</c:v>
                </c:pt>
                <c:pt idx="223212">
                  <c:v>53.119333599732499</c:v>
                </c:pt>
                <c:pt idx="223213">
                  <c:v>53.119419891645997</c:v>
                </c:pt>
                <c:pt idx="223214">
                  <c:v>53.119506183283299</c:v>
                </c:pt>
                <c:pt idx="223215">
                  <c:v>53.1195924746443</c:v>
                </c:pt>
                <c:pt idx="223216">
                  <c:v>53.119678765729198</c:v>
                </c:pt>
                <c:pt idx="223217">
                  <c:v>53.119765056537801</c:v>
                </c:pt>
                <c:pt idx="223218">
                  <c:v>53.119851347070203</c:v>
                </c:pt>
                <c:pt idx="223219">
                  <c:v>53.119937637326402</c:v>
                </c:pt>
                <c:pt idx="223220">
                  <c:v>53.120023927306399</c:v>
                </c:pt>
                <c:pt idx="223221">
                  <c:v>53.1201102170102</c:v>
                </c:pt>
                <c:pt idx="223222">
                  <c:v>53.1201965064378</c:v>
                </c:pt>
                <c:pt idx="223223">
                  <c:v>53.120282795589198</c:v>
                </c:pt>
                <c:pt idx="223224">
                  <c:v>53.1203690844644</c:v>
                </c:pt>
                <c:pt idx="223225">
                  <c:v>53.1204553730634</c:v>
                </c:pt>
                <c:pt idx="223226">
                  <c:v>53.120541661386198</c:v>
                </c:pt>
                <c:pt idx="223227">
                  <c:v>53.120627949432802</c:v>
                </c:pt>
                <c:pt idx="223228">
                  <c:v>53.120714237203202</c:v>
                </c:pt>
                <c:pt idx="223229">
                  <c:v>53.120800524697302</c:v>
                </c:pt>
                <c:pt idx="223230">
                  <c:v>53.120886811915298</c:v>
                </c:pt>
                <c:pt idx="223231">
                  <c:v>53.1209730988571</c:v>
                </c:pt>
                <c:pt idx="223232">
                  <c:v>53.121059385522699</c:v>
                </c:pt>
                <c:pt idx="223233">
                  <c:v>53.121145671912103</c:v>
                </c:pt>
                <c:pt idx="223234">
                  <c:v>53.121231958025298</c:v>
                </c:pt>
                <c:pt idx="223235">
                  <c:v>53.121318243862298</c:v>
                </c:pt>
                <c:pt idx="223236">
                  <c:v>53.121404529423103</c:v>
                </c:pt>
                <c:pt idx="223237">
                  <c:v>53.121490814707698</c:v>
                </c:pt>
                <c:pt idx="223238">
                  <c:v>53.121577099716099</c:v>
                </c:pt>
                <c:pt idx="223239">
                  <c:v>53.121663384448397</c:v>
                </c:pt>
                <c:pt idx="223240">
                  <c:v>53.1217496689044</c:v>
                </c:pt>
                <c:pt idx="223241">
                  <c:v>53.1218359530843</c:v>
                </c:pt>
                <c:pt idx="223242">
                  <c:v>53.121922236987999</c:v>
                </c:pt>
                <c:pt idx="223243">
                  <c:v>53.122008520615402</c:v>
                </c:pt>
                <c:pt idx="223244">
                  <c:v>53.122094803966696</c:v>
                </c:pt>
                <c:pt idx="223245">
                  <c:v>53.122181087041803</c:v>
                </c:pt>
                <c:pt idx="223246">
                  <c:v>53.122267369840799</c:v>
                </c:pt>
                <c:pt idx="223247">
                  <c:v>53.1223536523635</c:v>
                </c:pt>
                <c:pt idx="223248">
                  <c:v>53.122439934610099</c:v>
                </c:pt>
                <c:pt idx="223249">
                  <c:v>53.122526216580397</c:v>
                </c:pt>
                <c:pt idx="223250">
                  <c:v>53.122612498274599</c:v>
                </c:pt>
                <c:pt idx="223251">
                  <c:v>53.122698779692698</c:v>
                </c:pt>
                <c:pt idx="223252">
                  <c:v>53.122785060834502</c:v>
                </c:pt>
                <c:pt idx="223253">
                  <c:v>53.122871341700197</c:v>
                </c:pt>
                <c:pt idx="223254">
                  <c:v>53.122957622289597</c:v>
                </c:pt>
                <c:pt idx="223255">
                  <c:v>53.123043902602902</c:v>
                </c:pt>
                <c:pt idx="223256">
                  <c:v>53.123130182640097</c:v>
                </c:pt>
                <c:pt idx="223257">
                  <c:v>53.123216462400997</c:v>
                </c:pt>
                <c:pt idx="223258">
                  <c:v>53.123302741885801</c:v>
                </c:pt>
                <c:pt idx="223259">
                  <c:v>53.123389021094397</c:v>
                </c:pt>
                <c:pt idx="223260">
                  <c:v>53.123475300026897</c:v>
                </c:pt>
                <c:pt idx="223261">
                  <c:v>53.123561578683102</c:v>
                </c:pt>
                <c:pt idx="223262">
                  <c:v>53.123647857063197</c:v>
                </c:pt>
                <c:pt idx="223263">
                  <c:v>53.123734135167098</c:v>
                </c:pt>
                <c:pt idx="223264">
                  <c:v>53.123820412994903</c:v>
                </c:pt>
                <c:pt idx="223265">
                  <c:v>53.123906690546498</c:v>
                </c:pt>
                <c:pt idx="223266">
                  <c:v>53.123992967821899</c:v>
                </c:pt>
                <c:pt idx="223267">
                  <c:v>53.124079244821203</c:v>
                </c:pt>
                <c:pt idx="223268">
                  <c:v>53.124165521544299</c:v>
                </c:pt>
                <c:pt idx="223269">
                  <c:v>53.124251797991199</c:v>
                </c:pt>
                <c:pt idx="223270">
                  <c:v>53.124338074161997</c:v>
                </c:pt>
                <c:pt idx="223271">
                  <c:v>53.1244243500566</c:v>
                </c:pt>
                <c:pt idx="223272">
                  <c:v>53.124510625675001</c:v>
                </c:pt>
                <c:pt idx="223273">
                  <c:v>53.124596901017298</c:v>
                </c:pt>
                <c:pt idx="223274">
                  <c:v>53.124683176083401</c:v>
                </c:pt>
                <c:pt idx="223275">
                  <c:v>53.124769450873401</c:v>
                </c:pt>
                <c:pt idx="223276">
                  <c:v>53.124855725387199</c:v>
                </c:pt>
                <c:pt idx="223277">
                  <c:v>53.124941999624802</c:v>
                </c:pt>
                <c:pt idx="223278">
                  <c:v>53.125028273586302</c:v>
                </c:pt>
                <c:pt idx="223279">
                  <c:v>53.1251145472716</c:v>
                </c:pt>
                <c:pt idx="223280">
                  <c:v>53.125200820680803</c:v>
                </c:pt>
                <c:pt idx="223281">
                  <c:v>53.125287093813803</c:v>
                </c:pt>
                <c:pt idx="223282">
                  <c:v>53.125373366670701</c:v>
                </c:pt>
                <c:pt idx="223283">
                  <c:v>53.125459639251403</c:v>
                </c:pt>
                <c:pt idx="223284">
                  <c:v>53.125545911556003</c:v>
                </c:pt>
                <c:pt idx="223285">
                  <c:v>53.125632183584401</c:v>
                </c:pt>
                <c:pt idx="223286">
                  <c:v>53.125718455336703</c:v>
                </c:pt>
                <c:pt idx="223287">
                  <c:v>53.125804726812802</c:v>
                </c:pt>
                <c:pt idx="223288">
                  <c:v>53.1258909980128</c:v>
                </c:pt>
                <c:pt idx="223289">
                  <c:v>53.125977268936701</c:v>
                </c:pt>
                <c:pt idx="223290">
                  <c:v>53.126063539584301</c:v>
                </c:pt>
                <c:pt idx="223291">
                  <c:v>53.126149809955898</c:v>
                </c:pt>
                <c:pt idx="223292">
                  <c:v>53.126236080051299</c:v>
                </c:pt>
                <c:pt idx="223293">
                  <c:v>53.126322349870499</c:v>
                </c:pt>
                <c:pt idx="223294">
                  <c:v>53.126408619413603</c:v>
                </c:pt>
                <c:pt idx="223295">
                  <c:v>53.126494888680597</c:v>
                </c:pt>
                <c:pt idx="223296">
                  <c:v>53.126581157671403</c:v>
                </c:pt>
                <c:pt idx="223297">
                  <c:v>53.126667426386099</c:v>
                </c:pt>
                <c:pt idx="223298">
                  <c:v>53.1267536948247</c:v>
                </c:pt>
                <c:pt idx="223299">
                  <c:v>53.126839962987098</c:v>
                </c:pt>
                <c:pt idx="223300">
                  <c:v>53.126926230873401</c:v>
                </c:pt>
                <c:pt idx="223301">
                  <c:v>53.127012498483502</c:v>
                </c:pt>
                <c:pt idx="223302">
                  <c:v>53.1270987658175</c:v>
                </c:pt>
                <c:pt idx="223303">
                  <c:v>53.127185032875403</c:v>
                </c:pt>
                <c:pt idx="223304">
                  <c:v>53.127271299657203</c:v>
                </c:pt>
                <c:pt idx="223305">
                  <c:v>53.1273575661628</c:v>
                </c:pt>
                <c:pt idx="223306">
                  <c:v>53.127443832392203</c:v>
                </c:pt>
                <c:pt idx="223307">
                  <c:v>53.127530098345602</c:v>
                </c:pt>
                <c:pt idx="223308">
                  <c:v>53.127616364022799</c:v>
                </c:pt>
                <c:pt idx="223309">
                  <c:v>53.127702629423901</c:v>
                </c:pt>
                <c:pt idx="223310">
                  <c:v>53.1277888945489</c:v>
                </c:pt>
                <c:pt idx="223311">
                  <c:v>53.127875159397703</c:v>
                </c:pt>
                <c:pt idx="223312">
                  <c:v>53.127961423970397</c:v>
                </c:pt>
                <c:pt idx="223313">
                  <c:v>53.128047688267003</c:v>
                </c:pt>
                <c:pt idx="223314">
                  <c:v>53.128133952287399</c:v>
                </c:pt>
                <c:pt idx="223315">
                  <c:v>53.128220216031799</c:v>
                </c:pt>
                <c:pt idx="223316">
                  <c:v>53.128306479499997</c:v>
                </c:pt>
                <c:pt idx="223317">
                  <c:v>53.1283927426921</c:v>
                </c:pt>
                <c:pt idx="223318">
                  <c:v>53.128479005608</c:v>
                </c:pt>
                <c:pt idx="223319">
                  <c:v>53.128565268247897</c:v>
                </c:pt>
                <c:pt idx="223320">
                  <c:v>53.128651530611599</c:v>
                </c:pt>
                <c:pt idx="223321">
                  <c:v>53.128737792699198</c:v>
                </c:pt>
                <c:pt idx="223322">
                  <c:v>53.128824054510702</c:v>
                </c:pt>
                <c:pt idx="223323">
                  <c:v>53.128910316046102</c:v>
                </c:pt>
                <c:pt idx="223324">
                  <c:v>53.128996577305401</c:v>
                </c:pt>
                <c:pt idx="223325">
                  <c:v>53.129082838288497</c:v>
                </c:pt>
                <c:pt idx="223326">
                  <c:v>53.129169098995597</c:v>
                </c:pt>
                <c:pt idx="223327">
                  <c:v>53.129255359426502</c:v>
                </c:pt>
                <c:pt idx="223328">
                  <c:v>53.129341619581297</c:v>
                </c:pt>
                <c:pt idx="223329">
                  <c:v>53.129427879460003</c:v>
                </c:pt>
                <c:pt idx="223330">
                  <c:v>53.1295141390626</c:v>
                </c:pt>
                <c:pt idx="223331">
                  <c:v>53.129600398389101</c:v>
                </c:pt>
                <c:pt idx="223332">
                  <c:v>53.1296866574394</c:v>
                </c:pt>
                <c:pt idx="223333">
                  <c:v>53.129772916213703</c:v>
                </c:pt>
                <c:pt idx="223334">
                  <c:v>53.129859174711797</c:v>
                </c:pt>
                <c:pt idx="223335">
                  <c:v>53.129945432933901</c:v>
                </c:pt>
                <c:pt idx="223336">
                  <c:v>53.130031690879797</c:v>
                </c:pt>
                <c:pt idx="223337">
                  <c:v>53.130117948549703</c:v>
                </c:pt>
                <c:pt idx="223338">
                  <c:v>53.1302042059434</c:v>
                </c:pt>
                <c:pt idx="223339">
                  <c:v>53.130290463061101</c:v>
                </c:pt>
                <c:pt idx="223340">
                  <c:v>53.1303767199026</c:v>
                </c:pt>
                <c:pt idx="223341">
                  <c:v>53.130462976468003</c:v>
                </c:pt>
                <c:pt idx="223342">
                  <c:v>53.130549232757403</c:v>
                </c:pt>
                <c:pt idx="223343">
                  <c:v>53.130635488770601</c:v>
                </c:pt>
                <c:pt idx="223344">
                  <c:v>53.130721744507703</c:v>
                </c:pt>
                <c:pt idx="223345">
                  <c:v>53.130807999968802</c:v>
                </c:pt>
                <c:pt idx="223346">
                  <c:v>53.130894255153699</c:v>
                </c:pt>
                <c:pt idx="223347">
                  <c:v>53.130980510062599</c:v>
                </c:pt>
                <c:pt idx="223348">
                  <c:v>53.131066764695298</c:v>
                </c:pt>
                <c:pt idx="223349">
                  <c:v>53.131153019052</c:v>
                </c:pt>
                <c:pt idx="223350">
                  <c:v>53.1312392731326</c:v>
                </c:pt>
                <c:pt idx="223351">
                  <c:v>53.131325526937097</c:v>
                </c:pt>
                <c:pt idx="223352">
                  <c:v>53.131411780465399</c:v>
                </c:pt>
                <c:pt idx="223353">
                  <c:v>53.131498033717698</c:v>
                </c:pt>
                <c:pt idx="223354">
                  <c:v>53.131584286693901</c:v>
                </c:pt>
                <c:pt idx="223355">
                  <c:v>53.131670539394101</c:v>
                </c:pt>
                <c:pt idx="223356">
                  <c:v>53.131756791818098</c:v>
                </c:pt>
                <c:pt idx="223357">
                  <c:v>53.1318430439661</c:v>
                </c:pt>
                <c:pt idx="223358">
                  <c:v>53.131929295837899</c:v>
                </c:pt>
                <c:pt idx="223359">
                  <c:v>53.132015547433703</c:v>
                </c:pt>
                <c:pt idx="223360">
                  <c:v>53.132101798753403</c:v>
                </c:pt>
                <c:pt idx="223361">
                  <c:v>53.132188049797001</c:v>
                </c:pt>
                <c:pt idx="223362">
                  <c:v>53.132274300564497</c:v>
                </c:pt>
                <c:pt idx="223363">
                  <c:v>53.132360551056003</c:v>
                </c:pt>
                <c:pt idx="223364">
                  <c:v>53.1324468012713</c:v>
                </c:pt>
                <c:pt idx="223365">
                  <c:v>53.132533051210601</c:v>
                </c:pt>
                <c:pt idx="223366">
                  <c:v>53.132619300873898</c:v>
                </c:pt>
                <c:pt idx="223367">
                  <c:v>53.132705550261001</c:v>
                </c:pt>
                <c:pt idx="223368">
                  <c:v>53.132791799372001</c:v>
                </c:pt>
                <c:pt idx="223369">
                  <c:v>53.132878048206997</c:v>
                </c:pt>
                <c:pt idx="223370">
                  <c:v>53.132964296765898</c:v>
                </c:pt>
                <c:pt idx="223371">
                  <c:v>53.133050545048803</c:v>
                </c:pt>
                <c:pt idx="223372">
                  <c:v>53.133136793055499</c:v>
                </c:pt>
                <c:pt idx="223373">
                  <c:v>53.133223040786199</c:v>
                </c:pt>
                <c:pt idx="223374">
                  <c:v>53.133309288240802</c:v>
                </c:pt>
                <c:pt idx="223375">
                  <c:v>53.133395535419403</c:v>
                </c:pt>
                <c:pt idx="223376">
                  <c:v>53.133481782321802</c:v>
                </c:pt>
                <c:pt idx="223377">
                  <c:v>53.133568028948297</c:v>
                </c:pt>
                <c:pt idx="223378">
                  <c:v>53.133654275298603</c:v>
                </c:pt>
                <c:pt idx="223379">
                  <c:v>53.1337405213729</c:v>
                </c:pt>
                <c:pt idx="223380">
                  <c:v>53.133826767171101</c:v>
                </c:pt>
                <c:pt idx="223381">
                  <c:v>53.133913012693199</c:v>
                </c:pt>
                <c:pt idx="223382">
                  <c:v>53.133999257939301</c:v>
                </c:pt>
                <c:pt idx="223383">
                  <c:v>53.134085502909301</c:v>
                </c:pt>
                <c:pt idx="223384">
                  <c:v>53.134171747603297</c:v>
                </c:pt>
                <c:pt idx="223385">
                  <c:v>53.134257992021098</c:v>
                </c:pt>
                <c:pt idx="223386">
                  <c:v>53.134344236163003</c:v>
                </c:pt>
                <c:pt idx="223387">
                  <c:v>53.134430480028698</c:v>
                </c:pt>
                <c:pt idx="223388">
                  <c:v>53.134516723618503</c:v>
                </c:pt>
                <c:pt idx="223389">
                  <c:v>53.1346029669321</c:v>
                </c:pt>
                <c:pt idx="223390">
                  <c:v>53.1346892099697</c:v>
                </c:pt>
                <c:pt idx="223391">
                  <c:v>53.134775452731198</c:v>
                </c:pt>
                <c:pt idx="223392">
                  <c:v>53.134861695216699</c:v>
                </c:pt>
                <c:pt idx="223393">
                  <c:v>53.134947937426098</c:v>
                </c:pt>
                <c:pt idx="223394">
                  <c:v>53.135034179359501</c:v>
                </c:pt>
                <c:pt idx="223395">
                  <c:v>53.135120421016801</c:v>
                </c:pt>
                <c:pt idx="223396">
                  <c:v>53.135206662398097</c:v>
                </c:pt>
                <c:pt idx="223397">
                  <c:v>53.135292903503299</c:v>
                </c:pt>
                <c:pt idx="223398">
                  <c:v>53.135379144332497</c:v>
                </c:pt>
                <c:pt idx="223399">
                  <c:v>53.135465384885599</c:v>
                </c:pt>
                <c:pt idx="223400">
                  <c:v>53.135551625162698</c:v>
                </c:pt>
                <c:pt idx="223401">
                  <c:v>53.135637865163702</c:v>
                </c:pt>
                <c:pt idx="223402">
                  <c:v>53.135724104888702</c:v>
                </c:pt>
                <c:pt idx="223403">
                  <c:v>53.1358103443376</c:v>
                </c:pt>
                <c:pt idx="223404">
                  <c:v>53.135896583510501</c:v>
                </c:pt>
                <c:pt idx="223405">
                  <c:v>53.135982822407399</c:v>
                </c:pt>
                <c:pt idx="223406">
                  <c:v>53.136069061028202</c:v>
                </c:pt>
                <c:pt idx="223407">
                  <c:v>53.136155299372902</c:v>
                </c:pt>
                <c:pt idx="223408">
                  <c:v>53.136241537441599</c:v>
                </c:pt>
                <c:pt idx="223409">
                  <c:v>53.1363277752343</c:v>
                </c:pt>
                <c:pt idx="223410">
                  <c:v>53.136414012750997</c:v>
                </c:pt>
                <c:pt idx="223411">
                  <c:v>53.136500249991499</c:v>
                </c:pt>
                <c:pt idx="223412">
                  <c:v>53.136586486956098</c:v>
                </c:pt>
                <c:pt idx="223413">
                  <c:v>53.136672723644601</c:v>
                </c:pt>
                <c:pt idx="223414">
                  <c:v>53.136758960057101</c:v>
                </c:pt>
                <c:pt idx="223415">
                  <c:v>53.136845196193597</c:v>
                </c:pt>
                <c:pt idx="223416">
                  <c:v>53.136931432053998</c:v>
                </c:pt>
                <c:pt idx="223417">
                  <c:v>53.137017667638403</c:v>
                </c:pt>
                <c:pt idx="223418">
                  <c:v>53.137103902946698</c:v>
                </c:pt>
                <c:pt idx="223419">
                  <c:v>53.137190137979097</c:v>
                </c:pt>
                <c:pt idx="223420">
                  <c:v>53.1372763727353</c:v>
                </c:pt>
                <c:pt idx="223421">
                  <c:v>53.1373626072156</c:v>
                </c:pt>
                <c:pt idx="223422">
                  <c:v>53.137448841419797</c:v>
                </c:pt>
                <c:pt idx="223423">
                  <c:v>53.137535075347998</c:v>
                </c:pt>
                <c:pt idx="223424">
                  <c:v>53.137621309000203</c:v>
                </c:pt>
                <c:pt idx="223425">
                  <c:v>53.137707542376397</c:v>
                </c:pt>
                <c:pt idx="223426">
                  <c:v>53.137793775476503</c:v>
                </c:pt>
                <c:pt idx="223427">
                  <c:v>53.137880008300598</c:v>
                </c:pt>
                <c:pt idx="223428">
                  <c:v>53.137966240848698</c:v>
                </c:pt>
                <c:pt idx="223429">
                  <c:v>53.138052473120702</c:v>
                </c:pt>
                <c:pt idx="223430">
                  <c:v>53.138138705116802</c:v>
                </c:pt>
                <c:pt idx="223431">
                  <c:v>53.138224936836799</c:v>
                </c:pt>
                <c:pt idx="223432">
                  <c:v>53.138311168280801</c:v>
                </c:pt>
                <c:pt idx="223433">
                  <c:v>53.138397399448699</c:v>
                </c:pt>
                <c:pt idx="223434">
                  <c:v>53.138483630340701</c:v>
                </c:pt>
                <c:pt idx="223435">
                  <c:v>53.138569860956601</c:v>
                </c:pt>
                <c:pt idx="223436">
                  <c:v>53.138656091296497</c:v>
                </c:pt>
                <c:pt idx="223437">
                  <c:v>53.138742321360397</c:v>
                </c:pt>
                <c:pt idx="223438">
                  <c:v>53.138828551148301</c:v>
                </c:pt>
                <c:pt idx="223439">
                  <c:v>53.138914780660201</c:v>
                </c:pt>
                <c:pt idx="223440">
                  <c:v>53.139001009896099</c:v>
                </c:pt>
                <c:pt idx="223441">
                  <c:v>53.1390872388559</c:v>
                </c:pt>
                <c:pt idx="223442">
                  <c:v>53.139173467539798</c:v>
                </c:pt>
                <c:pt idx="223443">
                  <c:v>53.139259695947601</c:v>
                </c:pt>
                <c:pt idx="223444">
                  <c:v>53.1393459240794</c:v>
                </c:pt>
                <c:pt idx="223445">
                  <c:v>53.139432151935203</c:v>
                </c:pt>
                <c:pt idx="223446">
                  <c:v>53.139518379515003</c:v>
                </c:pt>
                <c:pt idx="223447">
                  <c:v>53.1396046068188</c:v>
                </c:pt>
                <c:pt idx="223448">
                  <c:v>53.139690833846601</c:v>
                </c:pt>
                <c:pt idx="223449">
                  <c:v>53.139777060598398</c:v>
                </c:pt>
                <c:pt idx="223450">
                  <c:v>53.139863287074199</c:v>
                </c:pt>
                <c:pt idx="223451">
                  <c:v>53.139949513273997</c:v>
                </c:pt>
                <c:pt idx="223452">
                  <c:v>53.1400357391977</c:v>
                </c:pt>
                <c:pt idx="223453">
                  <c:v>53.140121964845498</c:v>
                </c:pt>
                <c:pt idx="223454">
                  <c:v>53.140208190217301</c:v>
                </c:pt>
                <c:pt idx="223455">
                  <c:v>53.1402944153131</c:v>
                </c:pt>
                <c:pt idx="223456">
                  <c:v>53.140380640132904</c:v>
                </c:pt>
                <c:pt idx="223457">
                  <c:v>53.140466864676597</c:v>
                </c:pt>
                <c:pt idx="223458">
                  <c:v>53.140553088944401</c:v>
                </c:pt>
                <c:pt idx="223459">
                  <c:v>53.140639312936202</c:v>
                </c:pt>
                <c:pt idx="223460">
                  <c:v>53.140725536651999</c:v>
                </c:pt>
                <c:pt idx="223461">
                  <c:v>53.1408117600918</c:v>
                </c:pt>
                <c:pt idx="223462">
                  <c:v>53.140897983255599</c:v>
                </c:pt>
                <c:pt idx="223463">
                  <c:v>53.140984206143401</c:v>
                </c:pt>
                <c:pt idx="223464">
                  <c:v>53.141070428755199</c:v>
                </c:pt>
                <c:pt idx="223465">
                  <c:v>53.141156651091002</c:v>
                </c:pt>
                <c:pt idx="223466">
                  <c:v>53.141242873150901</c:v>
                </c:pt>
                <c:pt idx="223467">
                  <c:v>53.141329094934697</c:v>
                </c:pt>
                <c:pt idx="223468">
                  <c:v>53.141415316442597</c:v>
                </c:pt>
                <c:pt idx="223469">
                  <c:v>53.141501537674401</c:v>
                </c:pt>
                <c:pt idx="223470">
                  <c:v>53.141587758630301</c:v>
                </c:pt>
                <c:pt idx="223471">
                  <c:v>53.141673979310198</c:v>
                </c:pt>
                <c:pt idx="223472">
                  <c:v>53.141760199714099</c:v>
                </c:pt>
                <c:pt idx="223473">
                  <c:v>53.141846419842103</c:v>
                </c:pt>
                <c:pt idx="223474">
                  <c:v>53.141932639693998</c:v>
                </c:pt>
                <c:pt idx="223475">
                  <c:v>53.142018859270003</c:v>
                </c:pt>
                <c:pt idx="223476">
                  <c:v>53.142105078569998</c:v>
                </c:pt>
                <c:pt idx="223477">
                  <c:v>53.142191297594003</c:v>
                </c:pt>
                <c:pt idx="223478">
                  <c:v>53.142277516341998</c:v>
                </c:pt>
                <c:pt idx="223479">
                  <c:v>53.142363734813998</c:v>
                </c:pt>
                <c:pt idx="223480">
                  <c:v>53.1424499530101</c:v>
                </c:pt>
                <c:pt idx="223481">
                  <c:v>53.1425361709302</c:v>
                </c:pt>
                <c:pt idx="223482">
                  <c:v>53.142622388574303</c:v>
                </c:pt>
                <c:pt idx="223483">
                  <c:v>53.142708605942502</c:v>
                </c:pt>
                <c:pt idx="223484">
                  <c:v>53.142794823034599</c:v>
                </c:pt>
                <c:pt idx="223485">
                  <c:v>53.142881039850799</c:v>
                </c:pt>
                <c:pt idx="223486">
                  <c:v>53.142967256391003</c:v>
                </c:pt>
                <c:pt idx="223487">
                  <c:v>53.143053472655303</c:v>
                </c:pt>
                <c:pt idx="223488">
                  <c:v>53.1431396886436</c:v>
                </c:pt>
                <c:pt idx="223489">
                  <c:v>53.143225904355901</c:v>
                </c:pt>
                <c:pt idx="223490">
                  <c:v>53.143312119792199</c:v>
                </c:pt>
                <c:pt idx="223491">
                  <c:v>53.1433983349526</c:v>
                </c:pt>
                <c:pt idx="223492">
                  <c:v>53.143484549836998</c:v>
                </c:pt>
                <c:pt idx="223493">
                  <c:v>53.1435707644454</c:v>
                </c:pt>
                <c:pt idx="223494">
                  <c:v>53.143656978777898</c:v>
                </c:pt>
                <c:pt idx="223495">
                  <c:v>53.1437431928344</c:v>
                </c:pt>
                <c:pt idx="223496">
                  <c:v>53.143829406614998</c:v>
                </c:pt>
                <c:pt idx="223497">
                  <c:v>53.1439156201196</c:v>
                </c:pt>
                <c:pt idx="223498">
                  <c:v>53.144001833348199</c:v>
                </c:pt>
                <c:pt idx="223499">
                  <c:v>53.144088046300801</c:v>
                </c:pt>
                <c:pt idx="223500">
                  <c:v>53.1441742589775</c:v>
                </c:pt>
                <c:pt idx="223501">
                  <c:v>53.144260471378303</c:v>
                </c:pt>
                <c:pt idx="223502">
                  <c:v>53.144346683503102</c:v>
                </c:pt>
                <c:pt idx="223503">
                  <c:v>53.144432895351898</c:v>
                </c:pt>
                <c:pt idx="223504">
                  <c:v>53.144519106924797</c:v>
                </c:pt>
                <c:pt idx="223505">
                  <c:v>53.1446053182217</c:v>
                </c:pt>
                <c:pt idx="223506">
                  <c:v>53.1446915292426</c:v>
                </c:pt>
                <c:pt idx="223507">
                  <c:v>53.144777739987603</c:v>
                </c:pt>
                <c:pt idx="223508">
                  <c:v>53.144863950456703</c:v>
                </c:pt>
                <c:pt idx="223509">
                  <c:v>53.144950160649799</c:v>
                </c:pt>
                <c:pt idx="223510">
                  <c:v>53.145036370566899</c:v>
                </c:pt>
                <c:pt idx="223511">
                  <c:v>53.145122580208103</c:v>
                </c:pt>
                <c:pt idx="223512">
                  <c:v>53.145208789573402</c:v>
                </c:pt>
                <c:pt idx="223513">
                  <c:v>53.145294998662699</c:v>
                </c:pt>
                <c:pt idx="223514">
                  <c:v>53.145381207475999</c:v>
                </c:pt>
                <c:pt idx="223515">
                  <c:v>53.145467416013503</c:v>
                </c:pt>
                <c:pt idx="223516">
                  <c:v>53.145553624274903</c:v>
                </c:pt>
                <c:pt idx="223517">
                  <c:v>53.1456398322604</c:v>
                </c:pt>
                <c:pt idx="223518">
                  <c:v>53.14572603997</c:v>
                </c:pt>
                <c:pt idx="223519">
                  <c:v>53.145812247403597</c:v>
                </c:pt>
                <c:pt idx="223520">
                  <c:v>53.145898454561298</c:v>
                </c:pt>
                <c:pt idx="223521">
                  <c:v>53.145984661443102</c:v>
                </c:pt>
                <c:pt idx="223522">
                  <c:v>53.146070868048902</c:v>
                </c:pt>
                <c:pt idx="223523">
                  <c:v>53.146157074378699</c:v>
                </c:pt>
                <c:pt idx="223524">
                  <c:v>53.146243280432699</c:v>
                </c:pt>
                <c:pt idx="223525">
                  <c:v>53.146329486210597</c:v>
                </c:pt>
                <c:pt idx="223526">
                  <c:v>53.146415691712697</c:v>
                </c:pt>
                <c:pt idx="223527">
                  <c:v>53.146501896938801</c:v>
                </c:pt>
                <c:pt idx="223528">
                  <c:v>53.146588101889002</c:v>
                </c:pt>
                <c:pt idx="223529">
                  <c:v>53.146674306563199</c:v>
                </c:pt>
                <c:pt idx="223530">
                  <c:v>53.146760510961599</c:v>
                </c:pt>
                <c:pt idx="223531">
                  <c:v>53.146846715083903</c:v>
                </c:pt>
                <c:pt idx="223532">
                  <c:v>53.146932918930403</c:v>
                </c:pt>
                <c:pt idx="223533">
                  <c:v>53.1470191225009</c:v>
                </c:pt>
                <c:pt idx="223534">
                  <c:v>53.147105325795501</c:v>
                </c:pt>
                <c:pt idx="223535">
                  <c:v>53.147191528814098</c:v>
                </c:pt>
                <c:pt idx="223536">
                  <c:v>53.147277731556898</c:v>
                </c:pt>
                <c:pt idx="223537">
                  <c:v>53.147363934023701</c:v>
                </c:pt>
                <c:pt idx="223538">
                  <c:v>53.147450136214502</c:v>
                </c:pt>
                <c:pt idx="223539">
                  <c:v>53.147536338129498</c:v>
                </c:pt>
                <c:pt idx="223540">
                  <c:v>53.147622539768498</c:v>
                </c:pt>
                <c:pt idx="223541">
                  <c:v>53.147708741131602</c:v>
                </c:pt>
                <c:pt idx="223542">
                  <c:v>53.147794942218802</c:v>
                </c:pt>
                <c:pt idx="223543">
                  <c:v>53.147881143030098</c:v>
                </c:pt>
                <c:pt idx="223544">
                  <c:v>53.147967343565398</c:v>
                </c:pt>
                <c:pt idx="223545">
                  <c:v>53.148053543824801</c:v>
                </c:pt>
                <c:pt idx="223546">
                  <c:v>53.148139743808301</c:v>
                </c:pt>
                <c:pt idx="223547">
                  <c:v>53.148225943515897</c:v>
                </c:pt>
                <c:pt idx="223548">
                  <c:v>53.148312142947503</c:v>
                </c:pt>
                <c:pt idx="223549">
                  <c:v>53.148398342103299</c:v>
                </c:pt>
                <c:pt idx="223550">
                  <c:v>53.148484540983098</c:v>
                </c:pt>
                <c:pt idx="223551">
                  <c:v>53.148570739587001</c:v>
                </c:pt>
                <c:pt idx="223552">
                  <c:v>53.148656937915</c:v>
                </c:pt>
                <c:pt idx="223553">
                  <c:v>53.148743135967102</c:v>
                </c:pt>
                <c:pt idx="223554">
                  <c:v>53.148829333743301</c:v>
                </c:pt>
                <c:pt idx="223555">
                  <c:v>53.148915531243603</c:v>
                </c:pt>
                <c:pt idx="223556">
                  <c:v>53.149001728467901</c:v>
                </c:pt>
                <c:pt idx="223557">
                  <c:v>53.149087925416303</c:v>
                </c:pt>
                <c:pt idx="223558">
                  <c:v>53.149174122088901</c:v>
                </c:pt>
                <c:pt idx="223559">
                  <c:v>53.149260318485503</c:v>
                </c:pt>
                <c:pt idx="223560">
                  <c:v>53.149346514606201</c:v>
                </c:pt>
                <c:pt idx="223561">
                  <c:v>53.149432710451002</c:v>
                </c:pt>
                <c:pt idx="223562">
                  <c:v>53.1495189060199</c:v>
                </c:pt>
                <c:pt idx="223563">
                  <c:v>53.149605101312901</c:v>
                </c:pt>
                <c:pt idx="223564">
                  <c:v>53.149691296329998</c:v>
                </c:pt>
                <c:pt idx="223565">
                  <c:v>53.149777491071198</c:v>
                </c:pt>
                <c:pt idx="223566">
                  <c:v>53.149863685536502</c:v>
                </c:pt>
                <c:pt idx="223567">
                  <c:v>53.149949879725902</c:v>
                </c:pt>
                <c:pt idx="223568">
                  <c:v>53.150036073639399</c:v>
                </c:pt>
                <c:pt idx="223569">
                  <c:v>53.150122267276998</c:v>
                </c:pt>
                <c:pt idx="223570">
                  <c:v>53.150208460638702</c:v>
                </c:pt>
                <c:pt idx="223571">
                  <c:v>53.150294653724501</c:v>
                </c:pt>
                <c:pt idx="223572">
                  <c:v>53.150380846534397</c:v>
                </c:pt>
                <c:pt idx="223573">
                  <c:v>53.150467039068403</c:v>
                </c:pt>
                <c:pt idx="223574">
                  <c:v>53.150553231326498</c:v>
                </c:pt>
                <c:pt idx="223575">
                  <c:v>53.150639423308803</c:v>
                </c:pt>
                <c:pt idx="223576">
                  <c:v>53.150725615015098</c:v>
                </c:pt>
                <c:pt idx="223577">
                  <c:v>53.150811806445503</c:v>
                </c:pt>
                <c:pt idx="223578">
                  <c:v>53.150897997600097</c:v>
                </c:pt>
                <c:pt idx="223579">
                  <c:v>53.150984188478702</c:v>
                </c:pt>
                <c:pt idx="223580">
                  <c:v>53.151070379081503</c:v>
                </c:pt>
                <c:pt idx="223581">
                  <c:v>53.1511565694084</c:v>
                </c:pt>
                <c:pt idx="223582">
                  <c:v>53.151242759459301</c:v>
                </c:pt>
                <c:pt idx="223583">
                  <c:v>53.151328949234397</c:v>
                </c:pt>
                <c:pt idx="223584">
                  <c:v>53.151415138733697</c:v>
                </c:pt>
                <c:pt idx="223585">
                  <c:v>53.151501327957</c:v>
                </c:pt>
                <c:pt idx="223586">
                  <c:v>53.151587516904399</c:v>
                </c:pt>
                <c:pt idx="223587">
                  <c:v>53.151673705576002</c:v>
                </c:pt>
                <c:pt idx="223588">
                  <c:v>53.1517598939717</c:v>
                </c:pt>
                <c:pt idx="223589">
                  <c:v>53.151846082091502</c:v>
                </c:pt>
                <c:pt idx="223590">
                  <c:v>53.151932269935401</c:v>
                </c:pt>
                <c:pt idx="223591">
                  <c:v>53.152018457503402</c:v>
                </c:pt>
                <c:pt idx="223592">
                  <c:v>53.1521046447956</c:v>
                </c:pt>
                <c:pt idx="223593">
                  <c:v>53.1521908318119</c:v>
                </c:pt>
                <c:pt idx="223594">
                  <c:v>53.152277018552297</c:v>
                </c:pt>
                <c:pt idx="223595">
                  <c:v>53.152363205016798</c:v>
                </c:pt>
                <c:pt idx="223596">
                  <c:v>53.152449391205501</c:v>
                </c:pt>
                <c:pt idx="223597">
                  <c:v>53.1525355771183</c:v>
                </c:pt>
                <c:pt idx="223598">
                  <c:v>53.152621762755203</c:v>
                </c:pt>
                <c:pt idx="223599">
                  <c:v>53.152707948116202</c:v>
                </c:pt>
                <c:pt idx="223600">
                  <c:v>53.152794133201397</c:v>
                </c:pt>
                <c:pt idx="223601">
                  <c:v>53.152880318010602</c:v>
                </c:pt>
                <c:pt idx="223602">
                  <c:v>53.152966502544103</c:v>
                </c:pt>
                <c:pt idx="223603">
                  <c:v>53.153052686801601</c:v>
                </c:pt>
                <c:pt idx="223604">
                  <c:v>53.153138870783302</c:v>
                </c:pt>
                <c:pt idx="223605">
                  <c:v>53.153225054489099</c:v>
                </c:pt>
                <c:pt idx="223606">
                  <c:v>53.153311237919098</c:v>
                </c:pt>
                <c:pt idx="223607">
                  <c:v>53.153397421073201</c:v>
                </c:pt>
                <c:pt idx="223608">
                  <c:v>53.1534836039514</c:v>
                </c:pt>
                <c:pt idx="223609">
                  <c:v>53.153569786553703</c:v>
                </c:pt>
                <c:pt idx="223610">
                  <c:v>53.153655968880201</c:v>
                </c:pt>
                <c:pt idx="223611">
                  <c:v>53.153742150930903</c:v>
                </c:pt>
                <c:pt idx="223612">
                  <c:v>53.153828332705601</c:v>
                </c:pt>
                <c:pt idx="223613">
                  <c:v>53.153914514204601</c:v>
                </c:pt>
                <c:pt idx="223614">
                  <c:v>53.154000695427598</c:v>
                </c:pt>
                <c:pt idx="223615">
                  <c:v>53.154086876374798</c:v>
                </c:pt>
                <c:pt idx="223616">
                  <c:v>53.154173057046101</c:v>
                </c:pt>
                <c:pt idx="223617">
                  <c:v>53.1542592374416</c:v>
                </c:pt>
                <c:pt idx="223618">
                  <c:v>53.154345417561203</c:v>
                </c:pt>
                <c:pt idx="223619">
                  <c:v>53.154431597405001</c:v>
                </c:pt>
                <c:pt idx="223620">
                  <c:v>53.154517776972902</c:v>
                </c:pt>
                <c:pt idx="223621">
                  <c:v>53.154603956264999</c:v>
                </c:pt>
                <c:pt idx="223622">
                  <c:v>53.1546901352812</c:v>
                </c:pt>
                <c:pt idx="223623">
                  <c:v>53.154776314021603</c:v>
                </c:pt>
                <c:pt idx="223624">
                  <c:v>53.154862492486103</c:v>
                </c:pt>
                <c:pt idx="223625">
                  <c:v>53.154948670674699</c:v>
                </c:pt>
                <c:pt idx="223626">
                  <c:v>53.155034848587498</c:v>
                </c:pt>
                <c:pt idx="223627">
                  <c:v>53.155121026224499</c:v>
                </c:pt>
                <c:pt idx="223628">
                  <c:v>53.155207203585597</c:v>
                </c:pt>
                <c:pt idx="223629">
                  <c:v>53.155293380670898</c:v>
                </c:pt>
                <c:pt idx="223630">
                  <c:v>53.155379557480302</c:v>
                </c:pt>
                <c:pt idx="223631">
                  <c:v>53.155465734013902</c:v>
                </c:pt>
                <c:pt idx="223632">
                  <c:v>53.155551910271598</c:v>
                </c:pt>
                <c:pt idx="223633">
                  <c:v>53.155638086253497</c:v>
                </c:pt>
                <c:pt idx="223634">
                  <c:v>53.155724261959598</c:v>
                </c:pt>
                <c:pt idx="223635">
                  <c:v>53.155810437389803</c:v>
                </c:pt>
                <c:pt idx="223636">
                  <c:v>53.155896612544097</c:v>
                </c:pt>
                <c:pt idx="223637">
                  <c:v>53.155982787422701</c:v>
                </c:pt>
                <c:pt idx="223638">
                  <c:v>53.156068962025401</c:v>
                </c:pt>
                <c:pt idx="223639">
                  <c:v>53.156155136352197</c:v>
                </c:pt>
                <c:pt idx="223640">
                  <c:v>53.156241310403203</c:v>
                </c:pt>
                <c:pt idx="223641">
                  <c:v>53.156327484178398</c:v>
                </c:pt>
                <c:pt idx="223642">
                  <c:v>53.156413657677803</c:v>
                </c:pt>
                <c:pt idx="223643">
                  <c:v>53.156499830901303</c:v>
                </c:pt>
                <c:pt idx="223644">
                  <c:v>53.156586003849</c:v>
                </c:pt>
                <c:pt idx="223645">
                  <c:v>53.1566721765208</c:v>
                </c:pt>
                <c:pt idx="223646">
                  <c:v>53.156758348916902</c:v>
                </c:pt>
                <c:pt idx="223647">
                  <c:v>53.156844521037002</c:v>
                </c:pt>
                <c:pt idx="223648">
                  <c:v>53.156930692881403</c:v>
                </c:pt>
                <c:pt idx="223649">
                  <c:v>53.157016864449901</c:v>
                </c:pt>
                <c:pt idx="223650">
                  <c:v>53.157103035742601</c:v>
                </c:pt>
                <c:pt idx="223651">
                  <c:v>53.157189206759497</c:v>
                </c:pt>
                <c:pt idx="223652">
                  <c:v>53.157275377500603</c:v>
                </c:pt>
                <c:pt idx="223653">
                  <c:v>53.157361547965799</c:v>
                </c:pt>
                <c:pt idx="223654">
                  <c:v>53.157447718155197</c:v>
                </c:pt>
                <c:pt idx="223655">
                  <c:v>53.157533888068798</c:v>
                </c:pt>
                <c:pt idx="223656">
                  <c:v>53.157620057706602</c:v>
                </c:pt>
                <c:pt idx="223657">
                  <c:v>53.157706227068502</c:v>
                </c:pt>
                <c:pt idx="223658">
                  <c:v>53.157792396154598</c:v>
                </c:pt>
                <c:pt idx="223659">
                  <c:v>53.157878564964903</c:v>
                </c:pt>
                <c:pt idx="223660">
                  <c:v>53.157964733499398</c:v>
                </c:pt>
                <c:pt idx="223661">
                  <c:v>53.158050901758003</c:v>
                </c:pt>
                <c:pt idx="223662">
                  <c:v>53.158137069740903</c:v>
                </c:pt>
                <c:pt idx="223663">
                  <c:v>53.158223237447899</c:v>
                </c:pt>
                <c:pt idx="223664">
                  <c:v>53.158309404879098</c:v>
                </c:pt>
                <c:pt idx="223665">
                  <c:v>53.1583955720345</c:v>
                </c:pt>
                <c:pt idx="223666">
                  <c:v>53.158481738914098</c:v>
                </c:pt>
                <c:pt idx="223667">
                  <c:v>53.158567905517899</c:v>
                </c:pt>
                <c:pt idx="223668">
                  <c:v>53.158654071845802</c:v>
                </c:pt>
                <c:pt idx="223669">
                  <c:v>53.158740237898002</c:v>
                </c:pt>
                <c:pt idx="223670">
                  <c:v>53.158826403674297</c:v>
                </c:pt>
                <c:pt idx="223671">
                  <c:v>53.158912569174902</c:v>
                </c:pt>
                <c:pt idx="223672">
                  <c:v>53.158998734399603</c:v>
                </c:pt>
                <c:pt idx="223673">
                  <c:v>53.1590848993485</c:v>
                </c:pt>
                <c:pt idx="223674">
                  <c:v>53.159171064021599</c:v>
                </c:pt>
                <c:pt idx="223675">
                  <c:v>53.159257228418902</c:v>
                </c:pt>
                <c:pt idx="223676">
                  <c:v>53.1593433925404</c:v>
                </c:pt>
                <c:pt idx="223677">
                  <c:v>53.159429556386101</c:v>
                </c:pt>
                <c:pt idx="223678">
                  <c:v>53.159515719955998</c:v>
                </c:pt>
                <c:pt idx="223679">
                  <c:v>53.159601883250097</c:v>
                </c:pt>
                <c:pt idx="223680">
                  <c:v>53.1596880462684</c:v>
                </c:pt>
                <c:pt idx="223681">
                  <c:v>53.159774209010898</c:v>
                </c:pt>
                <c:pt idx="223682">
                  <c:v>53.159860371477599</c:v>
                </c:pt>
                <c:pt idx="223683">
                  <c:v>53.159946533668503</c:v>
                </c:pt>
                <c:pt idx="223684">
                  <c:v>53.160032695583602</c:v>
                </c:pt>
                <c:pt idx="223685">
                  <c:v>53.160118857222898</c:v>
                </c:pt>
                <c:pt idx="223686">
                  <c:v>53.160205018586403</c:v>
                </c:pt>
                <c:pt idx="223687">
                  <c:v>53.160291179674097</c:v>
                </c:pt>
                <c:pt idx="223688">
                  <c:v>53.160377340486001</c:v>
                </c:pt>
                <c:pt idx="223689">
                  <c:v>53.1604635010221</c:v>
                </c:pt>
                <c:pt idx="223690">
                  <c:v>53.160549661282403</c:v>
                </c:pt>
                <c:pt idx="223691">
                  <c:v>53.160635821267</c:v>
                </c:pt>
                <c:pt idx="223692">
                  <c:v>53.160721980975701</c:v>
                </c:pt>
                <c:pt idx="223693">
                  <c:v>53.160808140408697</c:v>
                </c:pt>
                <c:pt idx="223694">
                  <c:v>53.160894299565904</c:v>
                </c:pt>
                <c:pt idx="223695">
                  <c:v>53.160980458447199</c:v>
                </c:pt>
                <c:pt idx="223696">
                  <c:v>53.161066617052803</c:v>
                </c:pt>
                <c:pt idx="223697">
                  <c:v>53.161152775382597</c:v>
                </c:pt>
                <c:pt idx="223698">
                  <c:v>53.161238933436699</c:v>
                </c:pt>
                <c:pt idx="223699">
                  <c:v>53.161325091214898</c:v>
                </c:pt>
                <c:pt idx="223700">
                  <c:v>53.1614112487174</c:v>
                </c:pt>
                <c:pt idx="223701">
                  <c:v>53.161497405943997</c:v>
                </c:pt>
                <c:pt idx="223702">
                  <c:v>53.161583562894897</c:v>
                </c:pt>
                <c:pt idx="223703">
                  <c:v>53.16166971957</c:v>
                </c:pt>
                <c:pt idx="223704">
                  <c:v>53.161755875969398</c:v>
                </c:pt>
                <c:pt idx="223705">
                  <c:v>53.161842032092899</c:v>
                </c:pt>
                <c:pt idx="223706">
                  <c:v>53.161928187940703</c:v>
                </c:pt>
                <c:pt idx="223707">
                  <c:v>53.162014343512702</c:v>
                </c:pt>
                <c:pt idx="223708">
                  <c:v>53.162100498808897</c:v>
                </c:pt>
                <c:pt idx="223709">
                  <c:v>53.162186653829302</c:v>
                </c:pt>
                <c:pt idx="223710">
                  <c:v>53.162272808574002</c:v>
                </c:pt>
                <c:pt idx="223711">
                  <c:v>53.162358963042898</c:v>
                </c:pt>
                <c:pt idx="223712">
                  <c:v>53.162445117235997</c:v>
                </c:pt>
                <c:pt idx="223713">
                  <c:v>53.162531271153398</c:v>
                </c:pt>
                <c:pt idx="223714">
                  <c:v>53.162617424795002</c:v>
                </c:pt>
                <c:pt idx="223715">
                  <c:v>53.162703578160801</c:v>
                </c:pt>
                <c:pt idx="223716">
                  <c:v>53.162789731250797</c:v>
                </c:pt>
                <c:pt idx="223717">
                  <c:v>53.162875884065102</c:v>
                </c:pt>
                <c:pt idx="223718">
                  <c:v>53.162962036603602</c:v>
                </c:pt>
                <c:pt idx="223719">
                  <c:v>53.163048188866298</c:v>
                </c:pt>
                <c:pt idx="223720">
                  <c:v>53.163134340853297</c:v>
                </c:pt>
                <c:pt idx="223721">
                  <c:v>53.163220492564498</c:v>
                </c:pt>
                <c:pt idx="223722">
                  <c:v>53.163306644000002</c:v>
                </c:pt>
                <c:pt idx="223723">
                  <c:v>53.163392795159702</c:v>
                </c:pt>
                <c:pt idx="223724">
                  <c:v>53.163478946043597</c:v>
                </c:pt>
                <c:pt idx="223725">
                  <c:v>53.163565096651702</c:v>
                </c:pt>
                <c:pt idx="223726">
                  <c:v>53.163651246984102</c:v>
                </c:pt>
                <c:pt idx="223727">
                  <c:v>53.163737397040798</c:v>
                </c:pt>
                <c:pt idx="223728">
                  <c:v>53.163823546821597</c:v>
                </c:pt>
                <c:pt idx="223729">
                  <c:v>53.163909696326797</c:v>
                </c:pt>
                <c:pt idx="223730">
                  <c:v>53.163995845556101</c:v>
                </c:pt>
                <c:pt idx="223731">
                  <c:v>53.164081994509701</c:v>
                </c:pt>
                <c:pt idx="223732">
                  <c:v>53.164168143187602</c:v>
                </c:pt>
                <c:pt idx="223733">
                  <c:v>53.1642542915897</c:v>
                </c:pt>
                <c:pt idx="223734">
                  <c:v>53.164340439716</c:v>
                </c:pt>
                <c:pt idx="223735">
                  <c:v>53.164426587566602</c:v>
                </c:pt>
                <c:pt idx="223736">
                  <c:v>53.1645127351415</c:v>
                </c:pt>
                <c:pt idx="223737">
                  <c:v>53.1645988824406</c:v>
                </c:pt>
                <c:pt idx="223738">
                  <c:v>53.164685029463897</c:v>
                </c:pt>
                <c:pt idx="223739">
                  <c:v>53.164771176211502</c:v>
                </c:pt>
                <c:pt idx="223740">
                  <c:v>53.164857322683297</c:v>
                </c:pt>
                <c:pt idx="223741">
                  <c:v>53.1649434688794</c:v>
                </c:pt>
                <c:pt idx="223742">
                  <c:v>53.165029614799799</c:v>
                </c:pt>
                <c:pt idx="223743">
                  <c:v>53.165115760444401</c:v>
                </c:pt>
                <c:pt idx="223744">
                  <c:v>53.165201905813298</c:v>
                </c:pt>
                <c:pt idx="223745">
                  <c:v>53.165288050906398</c:v>
                </c:pt>
                <c:pt idx="223746">
                  <c:v>53.1653741957238</c:v>
                </c:pt>
                <c:pt idx="223747">
                  <c:v>53.165460340265398</c:v>
                </c:pt>
                <c:pt idx="223748">
                  <c:v>53.165546484531298</c:v>
                </c:pt>
                <c:pt idx="223749">
                  <c:v>53.165632628521401</c:v>
                </c:pt>
                <c:pt idx="223750">
                  <c:v>53.165718772235799</c:v>
                </c:pt>
                <c:pt idx="223751">
                  <c:v>53.165804915674499</c:v>
                </c:pt>
                <c:pt idx="223752">
                  <c:v>53.165891058837403</c:v>
                </c:pt>
                <c:pt idx="223753">
                  <c:v>53.165977201724601</c:v>
                </c:pt>
                <c:pt idx="223754">
                  <c:v>53.166063344336102</c:v>
                </c:pt>
                <c:pt idx="223755">
                  <c:v>53.166149486671799</c:v>
                </c:pt>
                <c:pt idx="223756">
                  <c:v>53.166235628731798</c:v>
                </c:pt>
                <c:pt idx="223757">
                  <c:v>53.166321770516099</c:v>
                </c:pt>
                <c:pt idx="223758">
                  <c:v>53.166407912024603</c:v>
                </c:pt>
                <c:pt idx="223759">
                  <c:v>53.166494053257402</c:v>
                </c:pt>
                <c:pt idx="223760">
                  <c:v>53.166580194214497</c:v>
                </c:pt>
                <c:pt idx="223761">
                  <c:v>53.166666334895801</c:v>
                </c:pt>
                <c:pt idx="223762">
                  <c:v>53.166752475301401</c:v>
                </c:pt>
                <c:pt idx="223763">
                  <c:v>53.166838615431303</c:v>
                </c:pt>
                <c:pt idx="223764">
                  <c:v>53.1669247552855</c:v>
                </c:pt>
                <c:pt idx="223765">
                  <c:v>53.1670108948639</c:v>
                </c:pt>
                <c:pt idx="223766">
                  <c:v>53.167097034166602</c:v>
                </c:pt>
                <c:pt idx="223767">
                  <c:v>53.1671831731936</c:v>
                </c:pt>
                <c:pt idx="223768">
                  <c:v>53.167269311944899</c:v>
                </c:pt>
                <c:pt idx="223769">
                  <c:v>53.167355450420402</c:v>
                </c:pt>
                <c:pt idx="223770">
                  <c:v>53.1674415886202</c:v>
                </c:pt>
                <c:pt idx="223771">
                  <c:v>53.1675277265443</c:v>
                </c:pt>
                <c:pt idx="223772">
                  <c:v>53.167613864192703</c:v>
                </c:pt>
                <c:pt idx="223773">
                  <c:v>53.167700001565301</c:v>
                </c:pt>
                <c:pt idx="223774">
                  <c:v>53.167786138662201</c:v>
                </c:pt>
                <c:pt idx="223775">
                  <c:v>53.167872275483496</c:v>
                </c:pt>
                <c:pt idx="223776">
                  <c:v>53.167958412029002</c:v>
                </c:pt>
                <c:pt idx="223777">
                  <c:v>53.168044548298802</c:v>
                </c:pt>
                <c:pt idx="223778">
                  <c:v>53.168130684292798</c:v>
                </c:pt>
                <c:pt idx="223779">
                  <c:v>53.168216820011203</c:v>
                </c:pt>
                <c:pt idx="223780">
                  <c:v>53.168302955453797</c:v>
                </c:pt>
                <c:pt idx="223781">
                  <c:v>53.168389090620799</c:v>
                </c:pt>
                <c:pt idx="223782">
                  <c:v>53.168475225511997</c:v>
                </c:pt>
                <c:pt idx="223783">
                  <c:v>53.168561360127498</c:v>
                </c:pt>
                <c:pt idx="223784">
                  <c:v>53.168647494467301</c:v>
                </c:pt>
                <c:pt idx="223785">
                  <c:v>53.168733628531399</c:v>
                </c:pt>
                <c:pt idx="223786">
                  <c:v>53.168819762319799</c:v>
                </c:pt>
                <c:pt idx="223787">
                  <c:v>53.168905895832502</c:v>
                </c:pt>
                <c:pt idx="223788">
                  <c:v>53.1689920290694</c:v>
                </c:pt>
                <c:pt idx="223789">
                  <c:v>53.169078162030701</c:v>
                </c:pt>
                <c:pt idx="223790">
                  <c:v>53.169164294716303</c:v>
                </c:pt>
                <c:pt idx="223791">
                  <c:v>53.169250427126101</c:v>
                </c:pt>
                <c:pt idx="223792">
                  <c:v>53.169336559260302</c:v>
                </c:pt>
                <c:pt idx="223793">
                  <c:v>53.169422691118797</c:v>
                </c:pt>
                <c:pt idx="223794">
                  <c:v>53.169508822701502</c:v>
                </c:pt>
                <c:pt idx="223795">
                  <c:v>53.169594954008602</c:v>
                </c:pt>
                <c:pt idx="223796">
                  <c:v>53.169681085039898</c:v>
                </c:pt>
                <c:pt idx="223797">
                  <c:v>53.169767215795602</c:v>
                </c:pt>
                <c:pt idx="223798">
                  <c:v>53.169853346275602</c:v>
                </c:pt>
                <c:pt idx="223799">
                  <c:v>53.169939476479897</c:v>
                </c:pt>
                <c:pt idx="223800">
                  <c:v>53.170025606408402</c:v>
                </c:pt>
                <c:pt idx="223801">
                  <c:v>53.170111736061301</c:v>
                </c:pt>
                <c:pt idx="223802">
                  <c:v>53.170197865438503</c:v>
                </c:pt>
                <c:pt idx="223803">
                  <c:v>53.17028399454</c:v>
                </c:pt>
                <c:pt idx="223804">
                  <c:v>53.170370123365799</c:v>
                </c:pt>
                <c:pt idx="223805">
                  <c:v>53.170456251915901</c:v>
                </c:pt>
                <c:pt idx="223806">
                  <c:v>53.170542380190298</c:v>
                </c:pt>
                <c:pt idx="223807">
                  <c:v>53.170628508189097</c:v>
                </c:pt>
                <c:pt idx="223808">
                  <c:v>53.170714635912098</c:v>
                </c:pt>
                <c:pt idx="223809">
                  <c:v>53.170800763359502</c:v>
                </c:pt>
                <c:pt idx="223810">
                  <c:v>53.170886890531101</c:v>
                </c:pt>
                <c:pt idx="223811">
                  <c:v>53.170973017427102</c:v>
                </c:pt>
                <c:pt idx="223812">
                  <c:v>53.171059144047398</c:v>
                </c:pt>
                <c:pt idx="223813">
                  <c:v>53.171145270392103</c:v>
                </c:pt>
                <c:pt idx="223814">
                  <c:v>53.171231396461003</c:v>
                </c:pt>
                <c:pt idx="223815">
                  <c:v>53.171317522254199</c:v>
                </c:pt>
                <c:pt idx="223816">
                  <c:v>53.171403647771797</c:v>
                </c:pt>
                <c:pt idx="223817">
                  <c:v>53.171489773013697</c:v>
                </c:pt>
                <c:pt idx="223818">
                  <c:v>53.171575897979899</c:v>
                </c:pt>
                <c:pt idx="223819">
                  <c:v>53.171662022670503</c:v>
                </c:pt>
                <c:pt idx="223820">
                  <c:v>53.171748147085303</c:v>
                </c:pt>
                <c:pt idx="223821">
                  <c:v>53.171834271224498</c:v>
                </c:pt>
                <c:pt idx="223822">
                  <c:v>53.171920395088001</c:v>
                </c:pt>
                <c:pt idx="223823">
                  <c:v>53.172006518675801</c:v>
                </c:pt>
                <c:pt idx="223824">
                  <c:v>53.172092641988002</c:v>
                </c:pt>
                <c:pt idx="223825">
                  <c:v>53.172178765024498</c:v>
                </c:pt>
                <c:pt idx="223826">
                  <c:v>53.172264887785303</c:v>
                </c:pt>
                <c:pt idx="223827">
                  <c:v>53.172351010270397</c:v>
                </c:pt>
                <c:pt idx="223828">
                  <c:v>53.172437132479899</c:v>
                </c:pt>
                <c:pt idx="223829">
                  <c:v>53.172523254413697</c:v>
                </c:pt>
                <c:pt idx="223830">
                  <c:v>53.172609376071797</c:v>
                </c:pt>
                <c:pt idx="223831">
                  <c:v>53.172695497454299</c:v>
                </c:pt>
                <c:pt idx="223832">
                  <c:v>53.172781618561103</c:v>
                </c:pt>
                <c:pt idx="223833">
                  <c:v>53.172867739392203</c:v>
                </c:pt>
                <c:pt idx="223834">
                  <c:v>53.172953859947697</c:v>
                </c:pt>
                <c:pt idx="223835">
                  <c:v>53.1730399802275</c:v>
                </c:pt>
                <c:pt idx="223836">
                  <c:v>53.173126100231599</c:v>
                </c:pt>
                <c:pt idx="223837">
                  <c:v>53.173212219960099</c:v>
                </c:pt>
                <c:pt idx="223838">
                  <c:v>53.173298339412902</c:v>
                </c:pt>
                <c:pt idx="223839">
                  <c:v>53.1733844585901</c:v>
                </c:pt>
                <c:pt idx="223840">
                  <c:v>53.173470577491599</c:v>
                </c:pt>
                <c:pt idx="223841">
                  <c:v>53.173556696117402</c:v>
                </c:pt>
                <c:pt idx="223842">
                  <c:v>53.173642814467598</c:v>
                </c:pt>
                <c:pt idx="223843">
                  <c:v>53.173728932542097</c:v>
                </c:pt>
                <c:pt idx="223844">
                  <c:v>53.173815050340998</c:v>
                </c:pt>
                <c:pt idx="223845">
                  <c:v>53.173901167864202</c:v>
                </c:pt>
                <c:pt idx="223846">
                  <c:v>53.1739872851117</c:v>
                </c:pt>
                <c:pt idx="223847">
                  <c:v>53.1740734020836</c:v>
                </c:pt>
                <c:pt idx="223848">
                  <c:v>53.174159518779902</c:v>
                </c:pt>
                <c:pt idx="223849">
                  <c:v>53.174245635200499</c:v>
                </c:pt>
                <c:pt idx="223850">
                  <c:v>53.174331751345399</c:v>
                </c:pt>
                <c:pt idx="223851">
                  <c:v>53.1744178672147</c:v>
                </c:pt>
                <c:pt idx="223852">
                  <c:v>53.174503982808403</c:v>
                </c:pt>
                <c:pt idx="223853">
                  <c:v>53.174590098126401</c:v>
                </c:pt>
                <c:pt idx="223854">
                  <c:v>53.174676213168702</c:v>
                </c:pt>
                <c:pt idx="223855">
                  <c:v>53.174762327935397</c:v>
                </c:pt>
                <c:pt idx="223856">
                  <c:v>53.174848442426502</c:v>
                </c:pt>
                <c:pt idx="223857">
                  <c:v>53.174934556641901</c:v>
                </c:pt>
                <c:pt idx="223858">
                  <c:v>53.175020670581702</c:v>
                </c:pt>
                <c:pt idx="223859">
                  <c:v>53.175106784245799</c:v>
                </c:pt>
                <c:pt idx="223860">
                  <c:v>53.175192897634297</c:v>
                </c:pt>
                <c:pt idx="223861">
                  <c:v>53.175279010747097</c:v>
                </c:pt>
                <c:pt idx="223862">
                  <c:v>53.175365123584299</c:v>
                </c:pt>
                <c:pt idx="223863">
                  <c:v>53.175451236145904</c:v>
                </c:pt>
                <c:pt idx="223864">
                  <c:v>53.175537348431803</c:v>
                </c:pt>
                <c:pt idx="223865">
                  <c:v>53.175623460442097</c:v>
                </c:pt>
                <c:pt idx="223866">
                  <c:v>53.1757095721767</c:v>
                </c:pt>
                <c:pt idx="223867">
                  <c:v>53.175795683635798</c:v>
                </c:pt>
                <c:pt idx="223868">
                  <c:v>53.175881794819098</c:v>
                </c:pt>
                <c:pt idx="223869">
                  <c:v>53.1759679057269</c:v>
                </c:pt>
                <c:pt idx="223870">
                  <c:v>53.176054016358997</c:v>
                </c:pt>
                <c:pt idx="223871">
                  <c:v>53.176140126715502</c:v>
                </c:pt>
                <c:pt idx="223872">
                  <c:v>53.176226236796303</c:v>
                </c:pt>
                <c:pt idx="223873">
                  <c:v>53.176312346601499</c:v>
                </c:pt>
                <c:pt idx="223874">
                  <c:v>53.176398456131103</c:v>
                </c:pt>
                <c:pt idx="223875">
                  <c:v>53.176484565385103</c:v>
                </c:pt>
                <c:pt idx="223876">
                  <c:v>53.176570674363397</c:v>
                </c:pt>
                <c:pt idx="223877">
                  <c:v>53.1766567830661</c:v>
                </c:pt>
                <c:pt idx="223878">
                  <c:v>53.176742891493198</c:v>
                </c:pt>
                <c:pt idx="223879">
                  <c:v>53.176828999644599</c:v>
                </c:pt>
                <c:pt idx="223880">
                  <c:v>53.1769151075205</c:v>
                </c:pt>
                <c:pt idx="223881">
                  <c:v>53.177001215120697</c:v>
                </c:pt>
                <c:pt idx="223882">
                  <c:v>53.177087322445203</c:v>
                </c:pt>
                <c:pt idx="223883">
                  <c:v>53.177173429494196</c:v>
                </c:pt>
                <c:pt idx="223884">
                  <c:v>53.177259536267499</c:v>
                </c:pt>
                <c:pt idx="223885">
                  <c:v>53.177345642765196</c:v>
                </c:pt>
                <c:pt idx="223886">
                  <c:v>53.177431748987303</c:v>
                </c:pt>
                <c:pt idx="223887">
                  <c:v>53.177517854933797</c:v>
                </c:pt>
                <c:pt idx="223888">
                  <c:v>53.177603960604699</c:v>
                </c:pt>
                <c:pt idx="223889">
                  <c:v>53.177690065999897</c:v>
                </c:pt>
                <c:pt idx="223890">
                  <c:v>53.177776171119604</c:v>
                </c:pt>
                <c:pt idx="223891">
                  <c:v>53.177862275963598</c:v>
                </c:pt>
                <c:pt idx="223892">
                  <c:v>53.177948380532001</c:v>
                </c:pt>
                <c:pt idx="223893">
                  <c:v>53.178034484824799</c:v>
                </c:pt>
                <c:pt idx="223894">
                  <c:v>53.1781205888419</c:v>
                </c:pt>
                <c:pt idx="223895">
                  <c:v>53.178206692583501</c:v>
                </c:pt>
                <c:pt idx="223896">
                  <c:v>53.178292796049398</c:v>
                </c:pt>
                <c:pt idx="223897">
                  <c:v>53.178378899239803</c:v>
                </c:pt>
                <c:pt idx="223898">
                  <c:v>53.178465002154503</c:v>
                </c:pt>
                <c:pt idx="223899">
                  <c:v>53.178551104793698</c:v>
                </c:pt>
                <c:pt idx="223900">
                  <c:v>53.178637207157202</c:v>
                </c:pt>
                <c:pt idx="223901">
                  <c:v>53.1787233092451</c:v>
                </c:pt>
                <c:pt idx="223902">
                  <c:v>53.178809411057401</c:v>
                </c:pt>
                <c:pt idx="223903">
                  <c:v>53.178895512594103</c:v>
                </c:pt>
                <c:pt idx="223904">
                  <c:v>53.1789816138552</c:v>
                </c:pt>
                <c:pt idx="223905">
                  <c:v>53.179067714840698</c:v>
                </c:pt>
                <c:pt idx="223906">
                  <c:v>53.179153815550599</c:v>
                </c:pt>
                <c:pt idx="223907">
                  <c:v>53.179239915984901</c:v>
                </c:pt>
                <c:pt idx="223908">
                  <c:v>53.179326016143598</c:v>
                </c:pt>
                <c:pt idx="223909">
                  <c:v>53.179412116026697</c:v>
                </c:pt>
                <c:pt idx="223910">
                  <c:v>53.179498215634197</c:v>
                </c:pt>
                <c:pt idx="223911">
                  <c:v>53.1795843149661</c:v>
                </c:pt>
                <c:pt idx="223912">
                  <c:v>53.179670414022397</c:v>
                </c:pt>
                <c:pt idx="223913">
                  <c:v>53.179756512803102</c:v>
                </c:pt>
                <c:pt idx="223914">
                  <c:v>53.179842611308203</c:v>
                </c:pt>
                <c:pt idx="223915">
                  <c:v>53.179928709537798</c:v>
                </c:pt>
                <c:pt idx="223916">
                  <c:v>53.180014807491702</c:v>
                </c:pt>
                <c:pt idx="223917">
                  <c:v>53.180100905170001</c:v>
                </c:pt>
                <c:pt idx="223918">
                  <c:v>53.180187002572801</c:v>
                </c:pt>
                <c:pt idx="223919">
                  <c:v>53.180273099699903</c:v>
                </c:pt>
                <c:pt idx="223920">
                  <c:v>53.1803591965515</c:v>
                </c:pt>
                <c:pt idx="223921">
                  <c:v>53.180445293127498</c:v>
                </c:pt>
                <c:pt idx="223922">
                  <c:v>53.180531389427898</c:v>
                </c:pt>
                <c:pt idx="223923">
                  <c:v>53.1806174854527</c:v>
                </c:pt>
                <c:pt idx="223924">
                  <c:v>53.180703581201897</c:v>
                </c:pt>
                <c:pt idx="223925">
                  <c:v>53.180789676675502</c:v>
                </c:pt>
                <c:pt idx="223926">
                  <c:v>53.180875771873602</c:v>
                </c:pt>
                <c:pt idx="223927">
                  <c:v>53.180961866795997</c:v>
                </c:pt>
                <c:pt idx="223928">
                  <c:v>53.1810479614429</c:v>
                </c:pt>
                <c:pt idx="223929">
                  <c:v>53.181134055814198</c:v>
                </c:pt>
                <c:pt idx="223930">
                  <c:v>53.181220149909997</c:v>
                </c:pt>
                <c:pt idx="223931">
                  <c:v>53.181306243730099</c:v>
                </c:pt>
                <c:pt idx="223932">
                  <c:v>53.181392337274701</c:v>
                </c:pt>
                <c:pt idx="223933">
                  <c:v>53.181478430543699</c:v>
                </c:pt>
                <c:pt idx="223934">
                  <c:v>53.181564523537098</c:v>
                </c:pt>
                <c:pt idx="223935">
                  <c:v>53.181650616254899</c:v>
                </c:pt>
                <c:pt idx="223936">
                  <c:v>53.181736708697201</c:v>
                </c:pt>
                <c:pt idx="223937">
                  <c:v>53.181822800863898</c:v>
                </c:pt>
                <c:pt idx="223938">
                  <c:v>53.181908892754997</c:v>
                </c:pt>
                <c:pt idx="223939">
                  <c:v>53.181994984370498</c:v>
                </c:pt>
                <c:pt idx="223940">
                  <c:v>53.182081075710499</c:v>
                </c:pt>
                <c:pt idx="223941">
                  <c:v>53.182167166774903</c:v>
                </c:pt>
                <c:pt idx="223942">
                  <c:v>53.182253257563701</c:v>
                </c:pt>
                <c:pt idx="223943">
                  <c:v>53.182339348077001</c:v>
                </c:pt>
                <c:pt idx="223944">
                  <c:v>53.182425438314603</c:v>
                </c:pt>
                <c:pt idx="223945">
                  <c:v>53.182511528276798</c:v>
                </c:pt>
                <c:pt idx="223946">
                  <c:v>53.182597617963303</c:v>
                </c:pt>
                <c:pt idx="223947">
                  <c:v>53.182683707374302</c:v>
                </c:pt>
                <c:pt idx="223948">
                  <c:v>53.182769796509703</c:v>
                </c:pt>
                <c:pt idx="223949">
                  <c:v>53.182855885369598</c:v>
                </c:pt>
                <c:pt idx="223950">
                  <c:v>53.182941973953902</c:v>
                </c:pt>
                <c:pt idx="223951">
                  <c:v>53.1830280622627</c:v>
                </c:pt>
                <c:pt idx="223952">
                  <c:v>53.1831141502958</c:v>
                </c:pt>
                <c:pt idx="223953">
                  <c:v>53.183200238053402</c:v>
                </c:pt>
                <c:pt idx="223954">
                  <c:v>53.183286325535498</c:v>
                </c:pt>
                <c:pt idx="223955">
                  <c:v>53.183372412742003</c:v>
                </c:pt>
                <c:pt idx="223956">
                  <c:v>53.183458499673002</c:v>
                </c:pt>
                <c:pt idx="223957">
                  <c:v>53.183544586328303</c:v>
                </c:pt>
                <c:pt idx="223958">
                  <c:v>53.183630672708198</c:v>
                </c:pt>
                <c:pt idx="223959">
                  <c:v>53.183716758812402</c:v>
                </c:pt>
                <c:pt idx="223960">
                  <c:v>53.1838028446412</c:v>
                </c:pt>
                <c:pt idx="223961">
                  <c:v>53.1838889301943</c:v>
                </c:pt>
                <c:pt idx="223962">
                  <c:v>53.183975015472001</c:v>
                </c:pt>
                <c:pt idx="223963">
                  <c:v>53.184061100473997</c:v>
                </c:pt>
                <c:pt idx="223964">
                  <c:v>53.184147185200501</c:v>
                </c:pt>
                <c:pt idx="223965">
                  <c:v>53.1842332696515</c:v>
                </c:pt>
                <c:pt idx="223966">
                  <c:v>53.184319353826901</c:v>
                </c:pt>
                <c:pt idx="223967">
                  <c:v>53.184405437726802</c:v>
                </c:pt>
                <c:pt idx="223968">
                  <c:v>53.184491521351099</c:v>
                </c:pt>
                <c:pt idx="223969">
                  <c:v>53.184577604699903</c:v>
                </c:pt>
                <c:pt idx="223970">
                  <c:v>53.184663687773103</c:v>
                </c:pt>
                <c:pt idx="223971">
                  <c:v>53.184749770570797</c:v>
                </c:pt>
                <c:pt idx="223972">
                  <c:v>53.184835853092899</c:v>
                </c:pt>
                <c:pt idx="223973">
                  <c:v>53.184921935339503</c:v>
                </c:pt>
                <c:pt idx="223974">
                  <c:v>53.185008017310601</c:v>
                </c:pt>
                <c:pt idx="223975">
                  <c:v>53.185094099006101</c:v>
                </c:pt>
                <c:pt idx="223976">
                  <c:v>53.185180180426102</c:v>
                </c:pt>
                <c:pt idx="223977">
                  <c:v>53.185266261570597</c:v>
                </c:pt>
                <c:pt idx="223978">
                  <c:v>53.185352342439401</c:v>
                </c:pt>
                <c:pt idx="223979">
                  <c:v>53.185438423032799</c:v>
                </c:pt>
                <c:pt idx="223980">
                  <c:v>53.185524503350599</c:v>
                </c:pt>
                <c:pt idx="223981">
                  <c:v>53.185610583392901</c:v>
                </c:pt>
                <c:pt idx="223982">
                  <c:v>53.185696663159703</c:v>
                </c:pt>
                <c:pt idx="223983">
                  <c:v>53.1857827426509</c:v>
                </c:pt>
                <c:pt idx="223984">
                  <c:v>53.185868821866599</c:v>
                </c:pt>
                <c:pt idx="223985">
                  <c:v>53.185954900806799</c:v>
                </c:pt>
                <c:pt idx="223986">
                  <c:v>53.1860409794714</c:v>
                </c:pt>
                <c:pt idx="223987">
                  <c:v>53.186127057860503</c:v>
                </c:pt>
                <c:pt idx="223988">
                  <c:v>53.1862131359741</c:v>
                </c:pt>
                <c:pt idx="223989">
                  <c:v>53.186299213812099</c:v>
                </c:pt>
                <c:pt idx="223990">
                  <c:v>53.186385291374599</c:v>
                </c:pt>
                <c:pt idx="223991">
                  <c:v>53.1864713686616</c:v>
                </c:pt>
                <c:pt idx="223992">
                  <c:v>53.186557445673103</c:v>
                </c:pt>
                <c:pt idx="223993">
                  <c:v>53.186643522409</c:v>
                </c:pt>
                <c:pt idx="223994">
                  <c:v>53.186729598869398</c:v>
                </c:pt>
                <c:pt idx="223995">
                  <c:v>53.186815675054298</c:v>
                </c:pt>
                <c:pt idx="223996">
                  <c:v>53.186901750963699</c:v>
                </c:pt>
                <c:pt idx="223997">
                  <c:v>53.186987826597502</c:v>
                </c:pt>
                <c:pt idx="223998">
                  <c:v>53.187073901955799</c:v>
                </c:pt>
                <c:pt idx="223999">
                  <c:v>53.187159977038696</c:v>
                </c:pt>
                <c:pt idx="224000">
                  <c:v>53.187246051845896</c:v>
                </c:pt>
                <c:pt idx="224001">
                  <c:v>53.187332126377697</c:v>
                </c:pt>
                <c:pt idx="224002">
                  <c:v>53.187418200633999</c:v>
                </c:pt>
                <c:pt idx="224003">
                  <c:v>53.187504274614703</c:v>
                </c:pt>
                <c:pt idx="224004">
                  <c:v>53.187590348319901</c:v>
                </c:pt>
                <c:pt idx="224005">
                  <c:v>53.1876764217496</c:v>
                </c:pt>
                <c:pt idx="224006">
                  <c:v>53.187762494903801</c:v>
                </c:pt>
                <c:pt idx="224007">
                  <c:v>53.187848567782503</c:v>
                </c:pt>
                <c:pt idx="224008">
                  <c:v>53.187934640385699</c:v>
                </c:pt>
                <c:pt idx="224009">
                  <c:v>53.188020712713303</c:v>
                </c:pt>
                <c:pt idx="224010">
                  <c:v>53.188106784765502</c:v>
                </c:pt>
                <c:pt idx="224011">
                  <c:v>53.188192856542102</c:v>
                </c:pt>
                <c:pt idx="224012">
                  <c:v>53.188278928043196</c:v>
                </c:pt>
                <c:pt idx="224013">
                  <c:v>53.188364999268899</c:v>
                </c:pt>
                <c:pt idx="224014">
                  <c:v>53.188451070219003</c:v>
                </c:pt>
                <c:pt idx="224015">
                  <c:v>53.188537140893601</c:v>
                </c:pt>
                <c:pt idx="224016">
                  <c:v>53.1886232112927</c:v>
                </c:pt>
                <c:pt idx="224017">
                  <c:v>53.188709281416301</c:v>
                </c:pt>
                <c:pt idx="224018">
                  <c:v>53.188795351264403</c:v>
                </c:pt>
                <c:pt idx="224019">
                  <c:v>53.188881420836999</c:v>
                </c:pt>
                <c:pt idx="224020">
                  <c:v>53.188967490134097</c:v>
                </c:pt>
                <c:pt idx="224021">
                  <c:v>53.189053559155703</c:v>
                </c:pt>
                <c:pt idx="224022">
                  <c:v>53.189139627901802</c:v>
                </c:pt>
                <c:pt idx="224023">
                  <c:v>53.189225696372397</c:v>
                </c:pt>
                <c:pt idx="224024">
                  <c:v>53.189311764567499</c:v>
                </c:pt>
                <c:pt idx="224025">
                  <c:v>53.189397832487103</c:v>
                </c:pt>
                <c:pt idx="224026">
                  <c:v>53.189483900131201</c:v>
                </c:pt>
                <c:pt idx="224027">
                  <c:v>53.189569967499899</c:v>
                </c:pt>
                <c:pt idx="224028">
                  <c:v>53.189656034593</c:v>
                </c:pt>
                <c:pt idx="224029">
                  <c:v>53.189742101410602</c:v>
                </c:pt>
                <c:pt idx="224030">
                  <c:v>53.189828167952697</c:v>
                </c:pt>
                <c:pt idx="224031">
                  <c:v>53.189914234219401</c:v>
                </c:pt>
                <c:pt idx="224032">
                  <c:v>53.1900003002105</c:v>
                </c:pt>
                <c:pt idx="224033">
                  <c:v>53.190086365926199</c:v>
                </c:pt>
                <c:pt idx="224034">
                  <c:v>53.190172431366399</c:v>
                </c:pt>
                <c:pt idx="224035">
                  <c:v>53.190258496531101</c:v>
                </c:pt>
                <c:pt idx="224036">
                  <c:v>53.190344561420297</c:v>
                </c:pt>
                <c:pt idx="224037">
                  <c:v>53.190430626034001</c:v>
                </c:pt>
                <c:pt idx="224038">
                  <c:v>53.190516690372199</c:v>
                </c:pt>
                <c:pt idx="224039">
                  <c:v>53.190602754434998</c:v>
                </c:pt>
                <c:pt idx="224040">
                  <c:v>53.190688818222199</c:v>
                </c:pt>
                <c:pt idx="224041">
                  <c:v>53.190774881734001</c:v>
                </c:pt>
                <c:pt idx="224042">
                  <c:v>53.190860944970296</c:v>
                </c:pt>
                <c:pt idx="224043">
                  <c:v>53.190947007931101</c:v>
                </c:pt>
                <c:pt idx="224044">
                  <c:v>53.191033070616498</c:v>
                </c:pt>
                <c:pt idx="224045">
                  <c:v>53.191119133026298</c:v>
                </c:pt>
                <c:pt idx="224046">
                  <c:v>53.191205195160698</c:v>
                </c:pt>
                <c:pt idx="224047">
                  <c:v>53.1912912570196</c:v>
                </c:pt>
                <c:pt idx="224048">
                  <c:v>53.191377318603003</c:v>
                </c:pt>
                <c:pt idx="224049">
                  <c:v>53.191463379910999</c:v>
                </c:pt>
                <c:pt idx="224050">
                  <c:v>53.191549440943497</c:v>
                </c:pt>
                <c:pt idx="224051">
                  <c:v>53.191635501700503</c:v>
                </c:pt>
                <c:pt idx="224052">
                  <c:v>53.191721562182003</c:v>
                </c:pt>
                <c:pt idx="224053">
                  <c:v>53.191807622388097</c:v>
                </c:pt>
                <c:pt idx="224054">
                  <c:v>53.1918936823187</c:v>
                </c:pt>
                <c:pt idx="224055">
                  <c:v>53.191979741973803</c:v>
                </c:pt>
                <c:pt idx="224056">
                  <c:v>53.192065801353401</c:v>
                </c:pt>
                <c:pt idx="224057">
                  <c:v>53.192151860457599</c:v>
                </c:pt>
                <c:pt idx="224058">
                  <c:v>53.192237919286299</c:v>
                </c:pt>
                <c:pt idx="224059">
                  <c:v>53.1923239778396</c:v>
                </c:pt>
                <c:pt idx="224060">
                  <c:v>53.192410036117302</c:v>
                </c:pt>
                <c:pt idx="224061">
                  <c:v>53.192496094119697</c:v>
                </c:pt>
                <c:pt idx="224062">
                  <c:v>53.192582151846501</c:v>
                </c:pt>
                <c:pt idx="224063">
                  <c:v>53.192668209297899</c:v>
                </c:pt>
                <c:pt idx="224064">
                  <c:v>53.192754266473798</c:v>
                </c:pt>
                <c:pt idx="224065">
                  <c:v>53.192840323374298</c:v>
                </c:pt>
                <c:pt idx="224066">
                  <c:v>53.1929263799993</c:v>
                </c:pt>
                <c:pt idx="224067">
                  <c:v>53.193012436348802</c:v>
                </c:pt>
                <c:pt idx="224068">
                  <c:v>53.193098492422898</c:v>
                </c:pt>
                <c:pt idx="224069">
                  <c:v>53.193184548221602</c:v>
                </c:pt>
                <c:pt idx="224070">
                  <c:v>53.193270603744701</c:v>
                </c:pt>
                <c:pt idx="224071">
                  <c:v>53.1933566589924</c:v>
                </c:pt>
                <c:pt idx="224072">
                  <c:v>53.1934427139647</c:v>
                </c:pt>
                <c:pt idx="224073">
                  <c:v>53.193528768661501</c:v>
                </c:pt>
                <c:pt idx="224074">
                  <c:v>53.193614823082903</c:v>
                </c:pt>
                <c:pt idx="224075">
                  <c:v>53.1937008772288</c:v>
                </c:pt>
                <c:pt idx="224076">
                  <c:v>53.193786931099197</c:v>
                </c:pt>
                <c:pt idx="224077">
                  <c:v>53.193872984694202</c:v>
                </c:pt>
                <c:pt idx="224078">
                  <c:v>53.193959038013801</c:v>
                </c:pt>
                <c:pt idx="224079">
                  <c:v>53.194045091057802</c:v>
                </c:pt>
                <c:pt idx="224080">
                  <c:v>53.194131143826503</c:v>
                </c:pt>
                <c:pt idx="224081">
                  <c:v>53.194217196319698</c:v>
                </c:pt>
                <c:pt idx="224082">
                  <c:v>53.194303248537501</c:v>
                </c:pt>
                <c:pt idx="224083">
                  <c:v>53.194389300479799</c:v>
                </c:pt>
                <c:pt idx="224084">
                  <c:v>53.194475352146597</c:v>
                </c:pt>
                <c:pt idx="224085">
                  <c:v>53.194561403538103</c:v>
                </c:pt>
                <c:pt idx="224086">
                  <c:v>53.194647454654003</c:v>
                </c:pt>
                <c:pt idx="224087">
                  <c:v>53.194733505494597</c:v>
                </c:pt>
                <c:pt idx="224088">
                  <c:v>53.194819556059699</c:v>
                </c:pt>
                <c:pt idx="224089">
                  <c:v>53.194905606349302</c:v>
                </c:pt>
                <c:pt idx="224090">
                  <c:v>53.194991656363598</c:v>
                </c:pt>
                <c:pt idx="224091">
                  <c:v>53.195077706102303</c:v>
                </c:pt>
                <c:pt idx="224092">
                  <c:v>53.195163755565702</c:v>
                </c:pt>
                <c:pt idx="224093">
                  <c:v>53.195249804753601</c:v>
                </c:pt>
                <c:pt idx="224094">
                  <c:v>53.195335853666101</c:v>
                </c:pt>
                <c:pt idx="224095">
                  <c:v>53.195421902303103</c:v>
                </c:pt>
                <c:pt idx="224096">
                  <c:v>53.195507950664698</c:v>
                </c:pt>
                <c:pt idx="224097">
                  <c:v>53.195593998750802</c:v>
                </c:pt>
                <c:pt idx="224098">
                  <c:v>53.195680046561598</c:v>
                </c:pt>
                <c:pt idx="224099">
                  <c:v>53.195766094096903</c:v>
                </c:pt>
                <c:pt idx="224100">
                  <c:v>53.195852141356802</c:v>
                </c:pt>
                <c:pt idx="224101">
                  <c:v>53.195938188341202</c:v>
                </c:pt>
                <c:pt idx="224102">
                  <c:v>53.196024235050203</c:v>
                </c:pt>
                <c:pt idx="224103">
                  <c:v>53.196110281483797</c:v>
                </c:pt>
                <c:pt idx="224104">
                  <c:v>53.196196327641999</c:v>
                </c:pt>
                <c:pt idx="224105">
                  <c:v>53.196282373524703</c:v>
                </c:pt>
                <c:pt idx="224106">
                  <c:v>53.196368419132</c:v>
                </c:pt>
                <c:pt idx="224107">
                  <c:v>53.196454464463898</c:v>
                </c:pt>
                <c:pt idx="224108">
                  <c:v>53.196540509520403</c:v>
                </c:pt>
                <c:pt idx="224109">
                  <c:v>53.196626554301403</c:v>
                </c:pt>
                <c:pt idx="224110">
                  <c:v>53.196712598806997</c:v>
                </c:pt>
                <c:pt idx="224111">
                  <c:v>53.196798643037198</c:v>
                </c:pt>
                <c:pt idx="224112">
                  <c:v>53.196884686992</c:v>
                </c:pt>
                <c:pt idx="224113">
                  <c:v>53.196970730671303</c:v>
                </c:pt>
                <c:pt idx="224114">
                  <c:v>53.1970567740753</c:v>
                </c:pt>
                <c:pt idx="224115">
                  <c:v>53.197142817203797</c:v>
                </c:pt>
                <c:pt idx="224116">
                  <c:v>53.197228860056903</c:v>
                </c:pt>
                <c:pt idx="224117">
                  <c:v>53.197314902634602</c:v>
                </c:pt>
                <c:pt idx="224118">
                  <c:v>53.197400944936902</c:v>
                </c:pt>
                <c:pt idx="224119">
                  <c:v>53.197486986963703</c:v>
                </c:pt>
                <c:pt idx="224120">
                  <c:v>53.197573028715198</c:v>
                </c:pt>
                <c:pt idx="224121">
                  <c:v>53.1976590701912</c:v>
                </c:pt>
                <c:pt idx="224122">
                  <c:v>53.197745111391797</c:v>
                </c:pt>
                <c:pt idx="224123">
                  <c:v>53.1978311523171</c:v>
                </c:pt>
                <c:pt idx="224124">
                  <c:v>53.197917192966898</c:v>
                </c:pt>
                <c:pt idx="224125">
                  <c:v>53.198003233341304</c:v>
                </c:pt>
                <c:pt idx="224126">
                  <c:v>53.198089273440303</c:v>
                </c:pt>
                <c:pt idx="224127">
                  <c:v>53.198175313263803</c:v>
                </c:pt>
                <c:pt idx="224128">
                  <c:v>53.198261352811997</c:v>
                </c:pt>
                <c:pt idx="224129">
                  <c:v>53.198347392084798</c:v>
                </c:pt>
                <c:pt idx="224130">
                  <c:v>53.198433431082201</c:v>
                </c:pt>
                <c:pt idx="224131">
                  <c:v>53.198519469804097</c:v>
                </c:pt>
                <c:pt idx="224132">
                  <c:v>53.198605508250701</c:v>
                </c:pt>
                <c:pt idx="224133">
                  <c:v>53.198691546421799</c:v>
                </c:pt>
                <c:pt idx="224134">
                  <c:v>53.198777584317597</c:v>
                </c:pt>
                <c:pt idx="224135">
                  <c:v>53.198863621938003</c:v>
                </c:pt>
                <c:pt idx="224136">
                  <c:v>53.198949659282903</c:v>
                </c:pt>
                <c:pt idx="224137">
                  <c:v>53.199035696352503</c:v>
                </c:pt>
                <c:pt idx="224138">
                  <c:v>53.199121733146697</c:v>
                </c:pt>
                <c:pt idx="224139">
                  <c:v>53.199207769665399</c:v>
                </c:pt>
                <c:pt idx="224140">
                  <c:v>53.199293805908802</c:v>
                </c:pt>
                <c:pt idx="224141">
                  <c:v>53.199379841876798</c:v>
                </c:pt>
                <c:pt idx="224142">
                  <c:v>53.199465877569402</c:v>
                </c:pt>
                <c:pt idx="224143">
                  <c:v>53.1995519129866</c:v>
                </c:pt>
                <c:pt idx="224144">
                  <c:v>53.199637948128398</c:v>
                </c:pt>
                <c:pt idx="224145">
                  <c:v>53.199723982994797</c:v>
                </c:pt>
                <c:pt idx="224146">
                  <c:v>53.199810017585797</c:v>
                </c:pt>
                <c:pt idx="224147">
                  <c:v>53.199896051901497</c:v>
                </c:pt>
                <c:pt idx="224148">
                  <c:v>53.199982085941699</c:v>
                </c:pt>
                <c:pt idx="224149">
                  <c:v>53.2000681197066</c:v>
                </c:pt>
                <c:pt idx="224150">
                  <c:v>53.200154153196003</c:v>
                </c:pt>
                <c:pt idx="224151">
                  <c:v>53.200240186410099</c:v>
                </c:pt>
                <c:pt idx="224152">
                  <c:v>53.200326219348803</c:v>
                </c:pt>
                <c:pt idx="224153">
                  <c:v>53.2004122520121</c:v>
                </c:pt>
                <c:pt idx="224154">
                  <c:v>53.200498284400098</c:v>
                </c:pt>
                <c:pt idx="224155">
                  <c:v>53.200584316512597</c:v>
                </c:pt>
                <c:pt idx="224156">
                  <c:v>53.200670348349803</c:v>
                </c:pt>
                <c:pt idx="224157">
                  <c:v>53.200756379911603</c:v>
                </c:pt>
                <c:pt idx="224158">
                  <c:v>53.200842411198003</c:v>
                </c:pt>
                <c:pt idx="224159">
                  <c:v>53.200928442208998</c:v>
                </c:pt>
                <c:pt idx="224160">
                  <c:v>53.201014472944699</c:v>
                </c:pt>
                <c:pt idx="224161">
                  <c:v>53.201100503405002</c:v>
                </c:pt>
                <c:pt idx="224162">
                  <c:v>53.201186533589897</c:v>
                </c:pt>
                <c:pt idx="224163">
                  <c:v>53.201272563499401</c:v>
                </c:pt>
                <c:pt idx="224164">
                  <c:v>53.201358593133598</c:v>
                </c:pt>
                <c:pt idx="224165">
                  <c:v>53.201444622492303</c:v>
                </c:pt>
                <c:pt idx="224166">
                  <c:v>53.201530651575702</c:v>
                </c:pt>
                <c:pt idx="224167">
                  <c:v>53.2016166803838</c:v>
                </c:pt>
                <c:pt idx="224168">
                  <c:v>53.2017027089165</c:v>
                </c:pt>
                <c:pt idx="224169">
                  <c:v>53.2017887371738</c:v>
                </c:pt>
                <c:pt idx="224170">
                  <c:v>53.201874765155701</c:v>
                </c:pt>
                <c:pt idx="224171">
                  <c:v>53.201960792862202</c:v>
                </c:pt>
                <c:pt idx="224172">
                  <c:v>53.202046820293397</c:v>
                </c:pt>
                <c:pt idx="224173">
                  <c:v>53.202132847449299</c:v>
                </c:pt>
                <c:pt idx="224174">
                  <c:v>53.202218874329702</c:v>
                </c:pt>
                <c:pt idx="224175">
                  <c:v>53.202304900934799</c:v>
                </c:pt>
                <c:pt idx="224176">
                  <c:v>53.202390927264602</c:v>
                </c:pt>
                <c:pt idx="224177">
                  <c:v>53.2024769533189</c:v>
                </c:pt>
                <c:pt idx="224178">
                  <c:v>53.202562979097898</c:v>
                </c:pt>
                <c:pt idx="224179">
                  <c:v>53.202649004601597</c:v>
                </c:pt>
                <c:pt idx="224180">
                  <c:v>53.202735029829903</c:v>
                </c:pt>
                <c:pt idx="224181">
                  <c:v>53.202821054782802</c:v>
                </c:pt>
                <c:pt idx="224182">
                  <c:v>53.202907079460402</c:v>
                </c:pt>
                <c:pt idx="224183">
                  <c:v>53.202993103862603</c:v>
                </c:pt>
                <c:pt idx="224184">
                  <c:v>53.203079127989497</c:v>
                </c:pt>
                <c:pt idx="224185">
                  <c:v>53.203165151840999</c:v>
                </c:pt>
                <c:pt idx="224186">
                  <c:v>53.203251175417101</c:v>
                </c:pt>
                <c:pt idx="224187">
                  <c:v>53.203337198717897</c:v>
                </c:pt>
                <c:pt idx="224188">
                  <c:v>53.2034232217434</c:v>
                </c:pt>
                <c:pt idx="224189">
                  <c:v>53.203509244493397</c:v>
                </c:pt>
                <c:pt idx="224190">
                  <c:v>53.2035952669682</c:v>
                </c:pt>
                <c:pt idx="224191">
                  <c:v>53.203681289167598</c:v>
                </c:pt>
                <c:pt idx="224192">
                  <c:v>53.203767311091603</c:v>
                </c:pt>
                <c:pt idx="224193">
                  <c:v>53.203853332740302</c:v>
                </c:pt>
                <c:pt idx="224194">
                  <c:v>53.203939354113601</c:v>
                </c:pt>
                <c:pt idx="224195">
                  <c:v>53.2040253752116</c:v>
                </c:pt>
                <c:pt idx="224196">
                  <c:v>53.2041113960343</c:v>
                </c:pt>
                <c:pt idx="224197">
                  <c:v>53.2041974165816</c:v>
                </c:pt>
                <c:pt idx="224198">
                  <c:v>53.204283436853501</c:v>
                </c:pt>
                <c:pt idx="224199">
                  <c:v>53.204369456850202</c:v>
                </c:pt>
                <c:pt idx="224200">
                  <c:v>53.204455476571397</c:v>
                </c:pt>
                <c:pt idx="224201">
                  <c:v>53.204541496017399</c:v>
                </c:pt>
                <c:pt idx="224202">
                  <c:v>53.204627515188001</c:v>
                </c:pt>
                <c:pt idx="224203">
                  <c:v>53.204713534083197</c:v>
                </c:pt>
                <c:pt idx="224204">
                  <c:v>53.204799552703101</c:v>
                </c:pt>
                <c:pt idx="224205">
                  <c:v>53.204885571047697</c:v>
                </c:pt>
                <c:pt idx="224206">
                  <c:v>53.204971589116901</c:v>
                </c:pt>
                <c:pt idx="224207">
                  <c:v>53.205057606910898</c:v>
                </c:pt>
                <c:pt idx="224208">
                  <c:v>53.205143624429397</c:v>
                </c:pt>
                <c:pt idx="224209">
                  <c:v>53.205229641672702</c:v>
                </c:pt>
                <c:pt idx="224210">
                  <c:v>53.2053156586406</c:v>
                </c:pt>
                <c:pt idx="224211">
                  <c:v>53.2054016753331</c:v>
                </c:pt>
                <c:pt idx="224212">
                  <c:v>53.205487691750399</c:v>
                </c:pt>
                <c:pt idx="224213">
                  <c:v>53.205573707892299</c:v>
                </c:pt>
                <c:pt idx="224214">
                  <c:v>53.205659723758799</c:v>
                </c:pt>
                <c:pt idx="224215">
                  <c:v>53.2057457393501</c:v>
                </c:pt>
                <c:pt idx="224216">
                  <c:v>53.205831754666001</c:v>
                </c:pt>
                <c:pt idx="224217">
                  <c:v>53.205917769706602</c:v>
                </c:pt>
                <c:pt idx="224218">
                  <c:v>53.206003784471903</c:v>
                </c:pt>
                <c:pt idx="224219">
                  <c:v>53.206089798961798</c:v>
                </c:pt>
                <c:pt idx="224220">
                  <c:v>53.206175813176401</c:v>
                </c:pt>
                <c:pt idx="224221">
                  <c:v>53.206261827115704</c:v>
                </c:pt>
                <c:pt idx="224222">
                  <c:v>53.206347840779699</c:v>
                </c:pt>
                <c:pt idx="224223">
                  <c:v>53.206433854168303</c:v>
                </c:pt>
                <c:pt idx="224224">
                  <c:v>53.2065198672816</c:v>
                </c:pt>
                <c:pt idx="224225">
                  <c:v>53.206605880119596</c:v>
                </c:pt>
                <c:pt idx="224226">
                  <c:v>53.206691892682301</c:v>
                </c:pt>
                <c:pt idx="224227">
                  <c:v>53.206777904969698</c:v>
                </c:pt>
                <c:pt idx="224228">
                  <c:v>53.206863916981703</c:v>
                </c:pt>
                <c:pt idx="224229">
                  <c:v>53.206949928718501</c:v>
                </c:pt>
                <c:pt idx="224230">
                  <c:v>53.2070359401799</c:v>
                </c:pt>
                <c:pt idx="224231">
                  <c:v>53.207121951365998</c:v>
                </c:pt>
                <c:pt idx="224232">
                  <c:v>53.207207962276797</c:v>
                </c:pt>
                <c:pt idx="224233">
                  <c:v>53.207293972912197</c:v>
                </c:pt>
                <c:pt idx="224234">
                  <c:v>53.207379983272403</c:v>
                </c:pt>
                <c:pt idx="224235">
                  <c:v>53.207465993357197</c:v>
                </c:pt>
                <c:pt idx="224236">
                  <c:v>53.207552003166803</c:v>
                </c:pt>
                <c:pt idx="224237">
                  <c:v>53.207638012700997</c:v>
                </c:pt>
                <c:pt idx="224238">
                  <c:v>53.207724021959898</c:v>
                </c:pt>
                <c:pt idx="224239">
                  <c:v>53.207810030943499</c:v>
                </c:pt>
                <c:pt idx="224240">
                  <c:v>53.2078960396518</c:v>
                </c:pt>
                <c:pt idx="224241">
                  <c:v>53.207982048084801</c:v>
                </c:pt>
                <c:pt idx="224242">
                  <c:v>53.208068056242503</c:v>
                </c:pt>
                <c:pt idx="224243">
                  <c:v>53.208154064124898</c:v>
                </c:pt>
                <c:pt idx="224244">
                  <c:v>53.208240071732</c:v>
                </c:pt>
                <c:pt idx="224245">
                  <c:v>53.208326079063802</c:v>
                </c:pt>
                <c:pt idx="224246">
                  <c:v>53.208412086120298</c:v>
                </c:pt>
                <c:pt idx="224247">
                  <c:v>53.208498092901401</c:v>
                </c:pt>
                <c:pt idx="224248">
                  <c:v>53.208584099407297</c:v>
                </c:pt>
                <c:pt idx="224249">
                  <c:v>53.2086701056379</c:v>
                </c:pt>
                <c:pt idx="224250">
                  <c:v>53.208756111593203</c:v>
                </c:pt>
                <c:pt idx="224251">
                  <c:v>53.2088421172732</c:v>
                </c:pt>
                <c:pt idx="224252">
                  <c:v>53.208928122677897</c:v>
                </c:pt>
                <c:pt idx="224253">
                  <c:v>53.209014127807201</c:v>
                </c:pt>
                <c:pt idx="224254">
                  <c:v>53.209100132661298</c:v>
                </c:pt>
                <c:pt idx="224255">
                  <c:v>53.209186137240103</c:v>
                </c:pt>
                <c:pt idx="224256">
                  <c:v>53.2092721415437</c:v>
                </c:pt>
                <c:pt idx="224257">
                  <c:v>53.209358145571898</c:v>
                </c:pt>
                <c:pt idx="224258">
                  <c:v>53.209444149324803</c:v>
                </c:pt>
                <c:pt idx="224259">
                  <c:v>53.209530152802401</c:v>
                </c:pt>
                <c:pt idx="224260">
                  <c:v>53.209616156004799</c:v>
                </c:pt>
                <c:pt idx="224261">
                  <c:v>53.209702158931897</c:v>
                </c:pt>
                <c:pt idx="224262">
                  <c:v>53.209788161583603</c:v>
                </c:pt>
                <c:pt idx="224263">
                  <c:v>53.209874163960102</c:v>
                </c:pt>
                <c:pt idx="224264">
                  <c:v>53.2099601660613</c:v>
                </c:pt>
                <c:pt idx="224265">
                  <c:v>53.210046167887199</c:v>
                </c:pt>
                <c:pt idx="224266">
                  <c:v>53.210132169437799</c:v>
                </c:pt>
                <c:pt idx="224267">
                  <c:v>53.210218170713198</c:v>
                </c:pt>
                <c:pt idx="224268">
                  <c:v>53.210304171713297</c:v>
                </c:pt>
                <c:pt idx="224269">
                  <c:v>53.210390172437997</c:v>
                </c:pt>
                <c:pt idx="224270">
                  <c:v>53.210476172887503</c:v>
                </c:pt>
                <c:pt idx="224271">
                  <c:v>53.210562173061803</c:v>
                </c:pt>
                <c:pt idx="224272">
                  <c:v>53.210648172960703</c:v>
                </c:pt>
                <c:pt idx="224273">
                  <c:v>53.210734172584402</c:v>
                </c:pt>
                <c:pt idx="224274">
                  <c:v>53.210820171932703</c:v>
                </c:pt>
                <c:pt idx="224275">
                  <c:v>53.210906171005902</c:v>
                </c:pt>
                <c:pt idx="224276">
                  <c:v>53.210992169803703</c:v>
                </c:pt>
                <c:pt idx="224277">
                  <c:v>53.211078168326303</c:v>
                </c:pt>
                <c:pt idx="224278">
                  <c:v>53.211164166573496</c:v>
                </c:pt>
                <c:pt idx="224279">
                  <c:v>53.211250164545604</c:v>
                </c:pt>
                <c:pt idx="224280">
                  <c:v>53.211336162242297</c:v>
                </c:pt>
                <c:pt idx="224281">
                  <c:v>53.211422159663798</c:v>
                </c:pt>
                <c:pt idx="224282">
                  <c:v>53.211508156809998</c:v>
                </c:pt>
                <c:pt idx="224283">
                  <c:v>53.211594153680899</c:v>
                </c:pt>
                <c:pt idx="224284">
                  <c:v>53.211680150276599</c:v>
                </c:pt>
                <c:pt idx="224285">
                  <c:v>53.211766146597</c:v>
                </c:pt>
                <c:pt idx="224286">
                  <c:v>53.211852142642101</c:v>
                </c:pt>
                <c:pt idx="224287">
                  <c:v>53.211938138412002</c:v>
                </c:pt>
                <c:pt idx="224288">
                  <c:v>53.212024133906603</c:v>
                </c:pt>
                <c:pt idx="224289">
                  <c:v>53.212110129125897</c:v>
                </c:pt>
                <c:pt idx="224290">
                  <c:v>53.212196124069997</c:v>
                </c:pt>
                <c:pt idx="224291">
                  <c:v>53.212282118738798</c:v>
                </c:pt>
                <c:pt idx="224292">
                  <c:v>53.2123681131323</c:v>
                </c:pt>
                <c:pt idx="224293">
                  <c:v>53.212454107250601</c:v>
                </c:pt>
                <c:pt idx="224294">
                  <c:v>53.212540101093701</c:v>
                </c:pt>
                <c:pt idx="224295">
                  <c:v>53.212626094661402</c:v>
                </c:pt>
                <c:pt idx="224296">
                  <c:v>53.212712087953904</c:v>
                </c:pt>
                <c:pt idx="224297">
                  <c:v>53.212798080971197</c:v>
                </c:pt>
                <c:pt idx="224298">
                  <c:v>53.212884073713198</c:v>
                </c:pt>
                <c:pt idx="224299">
                  <c:v>53.212970066179899</c:v>
                </c:pt>
                <c:pt idx="224300">
                  <c:v>53.2130560583714</c:v>
                </c:pt>
                <c:pt idx="224301">
                  <c:v>53.213142050287701</c:v>
                </c:pt>
                <c:pt idx="224302">
                  <c:v>53.213228041928602</c:v>
                </c:pt>
                <c:pt idx="224303">
                  <c:v>53.213314033294402</c:v>
                </c:pt>
                <c:pt idx="224304">
                  <c:v>53.213400024384903</c:v>
                </c:pt>
                <c:pt idx="224305">
                  <c:v>53.213486015200097</c:v>
                </c:pt>
                <c:pt idx="224306">
                  <c:v>53.213572005740097</c:v>
                </c:pt>
                <c:pt idx="224307">
                  <c:v>53.213657996004798</c:v>
                </c:pt>
                <c:pt idx="224308">
                  <c:v>53.213743985994299</c:v>
                </c:pt>
                <c:pt idx="224309">
                  <c:v>53.213829975708499</c:v>
                </c:pt>
                <c:pt idx="224310">
                  <c:v>53.2139159651475</c:v>
                </c:pt>
                <c:pt idx="224311">
                  <c:v>53.2140019543113</c:v>
                </c:pt>
                <c:pt idx="224312">
                  <c:v>53.2140879431998</c:v>
                </c:pt>
                <c:pt idx="224313">
                  <c:v>53.2141739318131</c:v>
                </c:pt>
                <c:pt idx="224314">
                  <c:v>53.2142599201511</c:v>
                </c:pt>
                <c:pt idx="224315">
                  <c:v>53.2143459082139</c:v>
                </c:pt>
                <c:pt idx="224316">
                  <c:v>53.2144318960014</c:v>
                </c:pt>
                <c:pt idx="224317">
                  <c:v>53.2145178835137</c:v>
                </c:pt>
                <c:pt idx="224318">
                  <c:v>53.2146038707508</c:v>
                </c:pt>
                <c:pt idx="224319">
                  <c:v>53.2146898577126</c:v>
                </c:pt>
                <c:pt idx="224320">
                  <c:v>53.214775844399199</c:v>
                </c:pt>
                <c:pt idx="224321">
                  <c:v>53.214861830810598</c:v>
                </c:pt>
                <c:pt idx="224322">
                  <c:v>53.214947816946697</c:v>
                </c:pt>
                <c:pt idx="224323">
                  <c:v>53.215033802807604</c:v>
                </c:pt>
                <c:pt idx="224324">
                  <c:v>53.215119788393203</c:v>
                </c:pt>
                <c:pt idx="224325">
                  <c:v>53.215205773703602</c:v>
                </c:pt>
                <c:pt idx="224326">
                  <c:v>53.2152917587388</c:v>
                </c:pt>
                <c:pt idx="224327">
                  <c:v>53.215377743498799</c:v>
                </c:pt>
                <c:pt idx="224328">
                  <c:v>53.215463727983497</c:v>
                </c:pt>
                <c:pt idx="224329">
                  <c:v>53.215549712193003</c:v>
                </c:pt>
                <c:pt idx="224330">
                  <c:v>53.2156356961273</c:v>
                </c:pt>
                <c:pt idx="224331">
                  <c:v>53.215721679786398</c:v>
                </c:pt>
                <c:pt idx="224332">
                  <c:v>53.215807663170203</c:v>
                </c:pt>
                <c:pt idx="224333">
                  <c:v>53.215893646278801</c:v>
                </c:pt>
                <c:pt idx="224334">
                  <c:v>53.215979629112098</c:v>
                </c:pt>
                <c:pt idx="224335">
                  <c:v>53.216065611670302</c:v>
                </c:pt>
                <c:pt idx="224336">
                  <c:v>53.216151593953199</c:v>
                </c:pt>
                <c:pt idx="224337">
                  <c:v>53.216237575960903</c:v>
                </c:pt>
                <c:pt idx="224338">
                  <c:v>53.2163235576934</c:v>
                </c:pt>
                <c:pt idx="224339">
                  <c:v>53.216409539150703</c:v>
                </c:pt>
                <c:pt idx="224340">
                  <c:v>53.2164955203327</c:v>
                </c:pt>
                <c:pt idx="224341">
                  <c:v>53.216581501239503</c:v>
                </c:pt>
                <c:pt idx="224342">
                  <c:v>53.216667481871099</c:v>
                </c:pt>
                <c:pt idx="224343">
                  <c:v>53.216753462227501</c:v>
                </c:pt>
                <c:pt idx="224344">
                  <c:v>53.216839442308697</c:v>
                </c:pt>
                <c:pt idx="224345">
                  <c:v>53.216925422114699</c:v>
                </c:pt>
                <c:pt idx="224346">
                  <c:v>53.217011401645401</c:v>
                </c:pt>
                <c:pt idx="224347">
                  <c:v>53.217097380901002</c:v>
                </c:pt>
                <c:pt idx="224348">
                  <c:v>53.217183359881297</c:v>
                </c:pt>
                <c:pt idx="224349">
                  <c:v>53.217269338586398</c:v>
                </c:pt>
                <c:pt idx="224350">
                  <c:v>53.217355317016299</c:v>
                </c:pt>
                <c:pt idx="224351">
                  <c:v>53.217441295171</c:v>
                </c:pt>
                <c:pt idx="224352">
                  <c:v>53.2175272730505</c:v>
                </c:pt>
                <c:pt idx="224353">
                  <c:v>53.2176132506548</c:v>
                </c:pt>
                <c:pt idx="224354">
                  <c:v>53.2176992279838</c:v>
                </c:pt>
                <c:pt idx="224355">
                  <c:v>53.2177852050377</c:v>
                </c:pt>
                <c:pt idx="224356">
                  <c:v>53.217871181816399</c:v>
                </c:pt>
                <c:pt idx="224357">
                  <c:v>53.217957158319798</c:v>
                </c:pt>
                <c:pt idx="224358">
                  <c:v>53.218043134548097</c:v>
                </c:pt>
                <c:pt idx="224359">
                  <c:v>53.218129110501103</c:v>
                </c:pt>
                <c:pt idx="224360">
                  <c:v>53.218215086179001</c:v>
                </c:pt>
                <c:pt idx="224361">
                  <c:v>53.218301061581599</c:v>
                </c:pt>
                <c:pt idx="224362">
                  <c:v>53.218387036709103</c:v>
                </c:pt>
                <c:pt idx="224363">
                  <c:v>53.218473011561301</c:v>
                </c:pt>
                <c:pt idx="224364">
                  <c:v>53.218558986138397</c:v>
                </c:pt>
                <c:pt idx="224365">
                  <c:v>53.218644960440201</c:v>
                </c:pt>
                <c:pt idx="224366">
                  <c:v>53.218730934466898</c:v>
                </c:pt>
                <c:pt idx="224367">
                  <c:v>53.218816908218301</c:v>
                </c:pt>
                <c:pt idx="224368">
                  <c:v>53.218902881694603</c:v>
                </c:pt>
                <c:pt idx="224369">
                  <c:v>53.218988854895699</c:v>
                </c:pt>
                <c:pt idx="224370">
                  <c:v>53.219074827821601</c:v>
                </c:pt>
                <c:pt idx="224371">
                  <c:v>53.219160800472302</c:v>
                </c:pt>
                <c:pt idx="224372">
                  <c:v>53.219246772847796</c:v>
                </c:pt>
                <c:pt idx="224373">
                  <c:v>53.219332744948098</c:v>
                </c:pt>
                <c:pt idx="224374">
                  <c:v>53.219418716773198</c:v>
                </c:pt>
                <c:pt idx="224375">
                  <c:v>53.219504688323099</c:v>
                </c:pt>
                <c:pt idx="224376">
                  <c:v>53.219590659597898</c:v>
                </c:pt>
                <c:pt idx="224377">
                  <c:v>53.219676630597398</c:v>
                </c:pt>
                <c:pt idx="224378">
                  <c:v>53.219762601321797</c:v>
                </c:pt>
                <c:pt idx="224379">
                  <c:v>53.219848571771003</c:v>
                </c:pt>
                <c:pt idx="224380">
                  <c:v>53.219934541945001</c:v>
                </c:pt>
                <c:pt idx="224381">
                  <c:v>53.220020511843799</c:v>
                </c:pt>
                <c:pt idx="224382">
                  <c:v>53.220106481467496</c:v>
                </c:pt>
                <c:pt idx="224383">
                  <c:v>53.220192450815901</c:v>
                </c:pt>
                <c:pt idx="224384">
                  <c:v>53.220278419889198</c:v>
                </c:pt>
                <c:pt idx="224385">
                  <c:v>53.220364388687301</c:v>
                </c:pt>
                <c:pt idx="224386">
                  <c:v>53.220450357210296</c:v>
                </c:pt>
                <c:pt idx="224387">
                  <c:v>53.220536325457999</c:v>
                </c:pt>
                <c:pt idx="224388">
                  <c:v>53.220622293430601</c:v>
                </c:pt>
                <c:pt idx="224389">
                  <c:v>53.220708261128003</c:v>
                </c:pt>
                <c:pt idx="224390">
                  <c:v>53.220794228550197</c:v>
                </c:pt>
                <c:pt idx="224391">
                  <c:v>53.220880195697198</c:v>
                </c:pt>
                <c:pt idx="224392">
                  <c:v>53.220966162569098</c:v>
                </c:pt>
                <c:pt idx="224393">
                  <c:v>53.221052129165798</c:v>
                </c:pt>
                <c:pt idx="224394">
                  <c:v>53.221138095487298</c:v>
                </c:pt>
                <c:pt idx="224395">
                  <c:v>53.221224061533697</c:v>
                </c:pt>
                <c:pt idx="224396">
                  <c:v>53.221310027304902</c:v>
                </c:pt>
                <c:pt idx="224397">
                  <c:v>53.2213959928009</c:v>
                </c:pt>
                <c:pt idx="224398">
                  <c:v>53.221481958021698</c:v>
                </c:pt>
                <c:pt idx="224399">
                  <c:v>53.221567922967402</c:v>
                </c:pt>
                <c:pt idx="224400">
                  <c:v>53.221653887637899</c:v>
                </c:pt>
                <c:pt idx="224401">
                  <c:v>53.221739852033302</c:v>
                </c:pt>
                <c:pt idx="224402">
                  <c:v>53.221825816153498</c:v>
                </c:pt>
                <c:pt idx="224403">
                  <c:v>53.2219117799985</c:v>
                </c:pt>
                <c:pt idx="224404">
                  <c:v>53.221997743568402</c:v>
                </c:pt>
                <c:pt idx="224405">
                  <c:v>53.222083706863103</c:v>
                </c:pt>
                <c:pt idx="224406">
                  <c:v>53.222169669882597</c:v>
                </c:pt>
                <c:pt idx="224407">
                  <c:v>53.222255632626997</c:v>
                </c:pt>
                <c:pt idx="224408">
                  <c:v>53.222341595096204</c:v>
                </c:pt>
                <c:pt idx="224409">
                  <c:v>53.222427557290303</c:v>
                </c:pt>
                <c:pt idx="224410">
                  <c:v>53.222513519209201</c:v>
                </c:pt>
                <c:pt idx="224411">
                  <c:v>53.222599480852899</c:v>
                </c:pt>
                <c:pt idx="224412">
                  <c:v>53.222685442221497</c:v>
                </c:pt>
                <c:pt idx="224413">
                  <c:v>53.222771403314901</c:v>
                </c:pt>
                <c:pt idx="224414">
                  <c:v>53.222857364133198</c:v>
                </c:pt>
                <c:pt idx="224415">
                  <c:v>53.222943324676301</c:v>
                </c:pt>
                <c:pt idx="224416">
                  <c:v>53.223029284944303</c:v>
                </c:pt>
                <c:pt idx="224417">
                  <c:v>53.223115244937198</c:v>
                </c:pt>
                <c:pt idx="224418">
                  <c:v>53.223201204654799</c:v>
                </c:pt>
                <c:pt idx="224419">
                  <c:v>53.2232871640974</c:v>
                </c:pt>
                <c:pt idx="224420">
                  <c:v>53.2233731232647</c:v>
                </c:pt>
                <c:pt idx="224421">
                  <c:v>53.223459082157</c:v>
                </c:pt>
                <c:pt idx="224422">
                  <c:v>53.223545040774098</c:v>
                </c:pt>
                <c:pt idx="224423">
                  <c:v>53.223630999115997</c:v>
                </c:pt>
                <c:pt idx="224424">
                  <c:v>53.223716957182802</c:v>
                </c:pt>
                <c:pt idx="224425">
                  <c:v>53.223802914974399</c:v>
                </c:pt>
                <c:pt idx="224426">
                  <c:v>53.223888872490903</c:v>
                </c:pt>
                <c:pt idx="224427">
                  <c:v>53.223974829732299</c:v>
                </c:pt>
                <c:pt idx="224428">
                  <c:v>53.224060786698502</c:v>
                </c:pt>
                <c:pt idx="224429">
                  <c:v>53.224146743389603</c:v>
                </c:pt>
                <c:pt idx="224430">
                  <c:v>53.224232699805597</c:v>
                </c:pt>
                <c:pt idx="224431">
                  <c:v>53.224318655946398</c:v>
                </c:pt>
                <c:pt idx="224432">
                  <c:v>53.224404611811998</c:v>
                </c:pt>
                <c:pt idx="224433">
                  <c:v>53.224490567402597</c:v>
                </c:pt>
                <c:pt idx="224434">
                  <c:v>53.224576522718003</c:v>
                </c:pt>
                <c:pt idx="224435">
                  <c:v>53.224662477758201</c:v>
                </c:pt>
                <c:pt idx="224436">
                  <c:v>53.224748432523299</c:v>
                </c:pt>
                <c:pt idx="224437">
                  <c:v>53.224834387013303</c:v>
                </c:pt>
                <c:pt idx="224438">
                  <c:v>53.224920341228199</c:v>
                </c:pt>
                <c:pt idx="224439">
                  <c:v>53.225006295167901</c:v>
                </c:pt>
                <c:pt idx="224440">
                  <c:v>53.225092248832503</c:v>
                </c:pt>
                <c:pt idx="224441">
                  <c:v>53.225178202221997</c:v>
                </c:pt>
                <c:pt idx="224442">
                  <c:v>53.225264155336298</c:v>
                </c:pt>
                <c:pt idx="224443">
                  <c:v>53.225350108175498</c:v>
                </c:pt>
                <c:pt idx="224444">
                  <c:v>53.225436060739597</c:v>
                </c:pt>
                <c:pt idx="224445">
                  <c:v>53.225522013028502</c:v>
                </c:pt>
                <c:pt idx="224446">
                  <c:v>53.2256079650424</c:v>
                </c:pt>
                <c:pt idx="224447">
                  <c:v>53.225693916781097</c:v>
                </c:pt>
                <c:pt idx="224448">
                  <c:v>53.225779868244601</c:v>
                </c:pt>
                <c:pt idx="224449">
                  <c:v>53.225865819433103</c:v>
                </c:pt>
                <c:pt idx="224450">
                  <c:v>53.225951770346398</c:v>
                </c:pt>
                <c:pt idx="224451">
                  <c:v>53.2260377209846</c:v>
                </c:pt>
                <c:pt idx="224452">
                  <c:v>53.2261236713477</c:v>
                </c:pt>
                <c:pt idx="224453">
                  <c:v>53.2262096214357</c:v>
                </c:pt>
                <c:pt idx="224454">
                  <c:v>53.226295571248599</c:v>
                </c:pt>
                <c:pt idx="224455">
                  <c:v>53.226381520786298</c:v>
                </c:pt>
                <c:pt idx="224456">
                  <c:v>53.226467470048902</c:v>
                </c:pt>
                <c:pt idx="224457">
                  <c:v>53.226553419036399</c:v>
                </c:pt>
                <c:pt idx="224458">
                  <c:v>53.226639367748803</c:v>
                </c:pt>
                <c:pt idx="224459">
                  <c:v>53.226725316186098</c:v>
                </c:pt>
                <c:pt idx="224460">
                  <c:v>53.226811264348299</c:v>
                </c:pt>
                <c:pt idx="224461">
                  <c:v>53.226897212235301</c:v>
                </c:pt>
                <c:pt idx="224462">
                  <c:v>53.226983159847201</c:v>
                </c:pt>
                <c:pt idx="224463">
                  <c:v>53.2270691071841</c:v>
                </c:pt>
                <c:pt idx="224464">
                  <c:v>53.227155054245799</c:v>
                </c:pt>
                <c:pt idx="224465">
                  <c:v>53.227241001032397</c:v>
                </c:pt>
                <c:pt idx="224466">
                  <c:v>53.227326947543901</c:v>
                </c:pt>
                <c:pt idx="224467">
                  <c:v>53.227412893780297</c:v>
                </c:pt>
                <c:pt idx="224468">
                  <c:v>53.2274988397416</c:v>
                </c:pt>
                <c:pt idx="224469">
                  <c:v>53.227584785427702</c:v>
                </c:pt>
                <c:pt idx="224470">
                  <c:v>53.227670730838803</c:v>
                </c:pt>
                <c:pt idx="224471">
                  <c:v>53.227756675974803</c:v>
                </c:pt>
                <c:pt idx="224472">
                  <c:v>53.227842620835702</c:v>
                </c:pt>
                <c:pt idx="224473">
                  <c:v>53.227928565421401</c:v>
                </c:pt>
                <c:pt idx="224474">
                  <c:v>53.228014509732098</c:v>
                </c:pt>
                <c:pt idx="224475">
                  <c:v>53.228100453767702</c:v>
                </c:pt>
                <c:pt idx="224476">
                  <c:v>53.228186397528098</c:v>
                </c:pt>
                <c:pt idx="224477">
                  <c:v>53.228272341013501</c:v>
                </c:pt>
                <c:pt idx="224478">
                  <c:v>53.228358284223802</c:v>
                </c:pt>
                <c:pt idx="224479">
                  <c:v>53.228444227159002</c:v>
                </c:pt>
                <c:pt idx="224480">
                  <c:v>53.228530169819003</c:v>
                </c:pt>
                <c:pt idx="224481">
                  <c:v>53.228616112204001</c:v>
                </c:pt>
                <c:pt idx="224482">
                  <c:v>53.228702054313899</c:v>
                </c:pt>
                <c:pt idx="224483">
                  <c:v>53.228787996148696</c:v>
                </c:pt>
                <c:pt idx="224484">
                  <c:v>53.2288739377084</c:v>
                </c:pt>
                <c:pt idx="224485">
                  <c:v>53.228959878993003</c:v>
                </c:pt>
                <c:pt idx="224486">
                  <c:v>53.229045820002597</c:v>
                </c:pt>
                <c:pt idx="224487">
                  <c:v>53.229131760736998</c:v>
                </c:pt>
                <c:pt idx="224488">
                  <c:v>53.229217701196298</c:v>
                </c:pt>
                <c:pt idx="224489">
                  <c:v>53.229303641380596</c:v>
                </c:pt>
                <c:pt idx="224490">
                  <c:v>53.229389581289801</c:v>
                </c:pt>
                <c:pt idx="224491">
                  <c:v>53.229475520923799</c:v>
                </c:pt>
                <c:pt idx="224492">
                  <c:v>53.229561460282802</c:v>
                </c:pt>
                <c:pt idx="224493">
                  <c:v>53.229647399366797</c:v>
                </c:pt>
                <c:pt idx="224494">
                  <c:v>53.229733338175599</c:v>
                </c:pt>
                <c:pt idx="224495">
                  <c:v>53.229819276709399</c:v>
                </c:pt>
                <c:pt idx="224496">
                  <c:v>53.229905214967999</c:v>
                </c:pt>
                <c:pt idx="224497">
                  <c:v>53.229991152951598</c:v>
                </c:pt>
                <c:pt idx="224498">
                  <c:v>53.230077090660103</c:v>
                </c:pt>
                <c:pt idx="224499">
                  <c:v>53.2301630280936</c:v>
                </c:pt>
                <c:pt idx="224500">
                  <c:v>53.230248965251903</c:v>
                </c:pt>
                <c:pt idx="224501">
                  <c:v>53.230334902135198</c:v>
                </c:pt>
                <c:pt idx="224502">
                  <c:v>53.230420838743399</c:v>
                </c:pt>
                <c:pt idx="224503">
                  <c:v>53.230506775076499</c:v>
                </c:pt>
                <c:pt idx="224504">
                  <c:v>53.230592711134499</c:v>
                </c:pt>
                <c:pt idx="224505">
                  <c:v>53.230678646917497</c:v>
                </c:pt>
                <c:pt idx="224506">
                  <c:v>53.230764582425401</c:v>
                </c:pt>
                <c:pt idx="224507">
                  <c:v>53.230850517658197</c:v>
                </c:pt>
                <c:pt idx="224508">
                  <c:v>53.230936452616</c:v>
                </c:pt>
                <c:pt idx="224509">
                  <c:v>53.231022387298701</c:v>
                </c:pt>
                <c:pt idx="224510">
                  <c:v>53.231108321706301</c:v>
                </c:pt>
                <c:pt idx="224511">
                  <c:v>53.231194255838901</c:v>
                </c:pt>
                <c:pt idx="224512">
                  <c:v>53.231280189696299</c:v>
                </c:pt>
                <c:pt idx="224513">
                  <c:v>53.231366123278796</c:v>
                </c:pt>
                <c:pt idx="224514">
                  <c:v>53.2314520565861</c:v>
                </c:pt>
                <c:pt idx="224515">
                  <c:v>53.231537989618403</c:v>
                </c:pt>
                <c:pt idx="224516">
                  <c:v>53.231623922375597</c:v>
                </c:pt>
                <c:pt idx="224517">
                  <c:v>53.231709854857797</c:v>
                </c:pt>
                <c:pt idx="224518">
                  <c:v>53.231795787064897</c:v>
                </c:pt>
                <c:pt idx="224519">
                  <c:v>53.231881718996902</c:v>
                </c:pt>
                <c:pt idx="224520">
                  <c:v>53.2319676506539</c:v>
                </c:pt>
                <c:pt idx="224521">
                  <c:v>53.232053582035803</c:v>
                </c:pt>
                <c:pt idx="224522">
                  <c:v>53.232139513142698</c:v>
                </c:pt>
                <c:pt idx="224523">
                  <c:v>53.2322254439744</c:v>
                </c:pt>
                <c:pt idx="224524">
                  <c:v>53.2323113745312</c:v>
                </c:pt>
                <c:pt idx="224525">
                  <c:v>53.232397304812899</c:v>
                </c:pt>
                <c:pt idx="224526">
                  <c:v>53.232483234819497</c:v>
                </c:pt>
                <c:pt idx="224527">
                  <c:v>53.232569164551101</c:v>
                </c:pt>
                <c:pt idx="224528">
                  <c:v>53.232655094007598</c:v>
                </c:pt>
                <c:pt idx="224529">
                  <c:v>53.232741023189099</c:v>
                </c:pt>
                <c:pt idx="224530">
                  <c:v>53.2328269520955</c:v>
                </c:pt>
                <c:pt idx="224531">
                  <c:v>53.2329128807269</c:v>
                </c:pt>
                <c:pt idx="224532">
                  <c:v>53.232998809083199</c:v>
                </c:pt>
                <c:pt idx="224533">
                  <c:v>53.233084737164504</c:v>
                </c:pt>
                <c:pt idx="224534">
                  <c:v>53.2331706649707</c:v>
                </c:pt>
                <c:pt idx="224535">
                  <c:v>53.233256592501803</c:v>
                </c:pt>
                <c:pt idx="224536">
                  <c:v>53.233342519757997</c:v>
                </c:pt>
                <c:pt idx="224537">
                  <c:v>53.233428446739097</c:v>
                </c:pt>
                <c:pt idx="224538">
                  <c:v>53.233514373445097</c:v>
                </c:pt>
                <c:pt idx="224539">
                  <c:v>53.233600299876102</c:v>
                </c:pt>
                <c:pt idx="224540">
                  <c:v>53.233686226031999</c:v>
                </c:pt>
                <c:pt idx="224541">
                  <c:v>53.233772151912902</c:v>
                </c:pt>
                <c:pt idx="224542">
                  <c:v>53.233858077518803</c:v>
                </c:pt>
                <c:pt idx="224543">
                  <c:v>53.233944002849597</c:v>
                </c:pt>
                <c:pt idx="224544">
                  <c:v>53.234029927905397</c:v>
                </c:pt>
                <c:pt idx="224545">
                  <c:v>53.234115852686202</c:v>
                </c:pt>
                <c:pt idx="224546">
                  <c:v>53.234201777191899</c:v>
                </c:pt>
                <c:pt idx="224547">
                  <c:v>53.234287701422602</c:v>
                </c:pt>
                <c:pt idx="224548">
                  <c:v>53.234373625378197</c:v>
                </c:pt>
                <c:pt idx="224549">
                  <c:v>53.234459549058798</c:v>
                </c:pt>
                <c:pt idx="224550">
                  <c:v>53.234545472464397</c:v>
                </c:pt>
                <c:pt idx="224551">
                  <c:v>53.234631395594903</c:v>
                </c:pt>
                <c:pt idx="224552">
                  <c:v>53.2347173184504</c:v>
                </c:pt>
                <c:pt idx="224553">
                  <c:v>53.234803241030903</c:v>
                </c:pt>
                <c:pt idx="224554">
                  <c:v>53.234889163336298</c:v>
                </c:pt>
                <c:pt idx="224555">
                  <c:v>53.234975085366798</c:v>
                </c:pt>
                <c:pt idx="224556">
                  <c:v>53.235061007122098</c:v>
                </c:pt>
                <c:pt idx="224557">
                  <c:v>53.235146928602497</c:v>
                </c:pt>
                <c:pt idx="224558">
                  <c:v>53.235232849807801</c:v>
                </c:pt>
                <c:pt idx="224559">
                  <c:v>53.235318770738097</c:v>
                </c:pt>
                <c:pt idx="224560">
                  <c:v>53.235404691393398</c:v>
                </c:pt>
                <c:pt idx="224561">
                  <c:v>53.235490611773699</c:v>
                </c:pt>
                <c:pt idx="224562">
                  <c:v>53.235576531878898</c:v>
                </c:pt>
                <c:pt idx="224563">
                  <c:v>53.235662451709103</c:v>
                </c:pt>
                <c:pt idx="224564">
                  <c:v>53.2357483712643</c:v>
                </c:pt>
                <c:pt idx="224565">
                  <c:v>53.235834290544403</c:v>
                </c:pt>
                <c:pt idx="224566">
                  <c:v>53.235920209549597</c:v>
                </c:pt>
                <c:pt idx="224567">
                  <c:v>53.236006128279698</c:v>
                </c:pt>
                <c:pt idx="224568">
                  <c:v>53.236092046734797</c:v>
                </c:pt>
                <c:pt idx="224569">
                  <c:v>53.236177964914901</c:v>
                </c:pt>
                <c:pt idx="224570">
                  <c:v>53.236263882819998</c:v>
                </c:pt>
                <c:pt idx="224571">
                  <c:v>53.23634980045</c:v>
                </c:pt>
                <c:pt idx="224572">
                  <c:v>53.236435717805101</c:v>
                </c:pt>
                <c:pt idx="224573">
                  <c:v>53.236521634885101</c:v>
                </c:pt>
                <c:pt idx="224574">
                  <c:v>53.236607551690099</c:v>
                </c:pt>
                <c:pt idx="224575">
                  <c:v>53.236693468220103</c:v>
                </c:pt>
                <c:pt idx="224576">
                  <c:v>53.236779384475099</c:v>
                </c:pt>
                <c:pt idx="224577">
                  <c:v>53.236865300455101</c:v>
                </c:pt>
                <c:pt idx="224578">
                  <c:v>53.236951216160101</c:v>
                </c:pt>
                <c:pt idx="224579">
                  <c:v>53.2370371315901</c:v>
                </c:pt>
                <c:pt idx="224580">
                  <c:v>53.237123046744998</c:v>
                </c:pt>
                <c:pt idx="224581">
                  <c:v>53.237208961625001</c:v>
                </c:pt>
                <c:pt idx="224582">
                  <c:v>53.237294876229903</c:v>
                </c:pt>
                <c:pt idx="224583">
                  <c:v>53.237380790559897</c:v>
                </c:pt>
                <c:pt idx="224584">
                  <c:v>53.237466704614803</c:v>
                </c:pt>
                <c:pt idx="224585">
                  <c:v>53.237552618394702</c:v>
                </c:pt>
                <c:pt idx="224586">
                  <c:v>53.237638531899698</c:v>
                </c:pt>
                <c:pt idx="224587">
                  <c:v>53.237724445129601</c:v>
                </c:pt>
                <c:pt idx="224588">
                  <c:v>53.237810358084502</c:v>
                </c:pt>
                <c:pt idx="224589">
                  <c:v>53.237896270764402</c:v>
                </c:pt>
                <c:pt idx="224590">
                  <c:v>53.2379821831694</c:v>
                </c:pt>
                <c:pt idx="224591">
                  <c:v>53.238068095299298</c:v>
                </c:pt>
                <c:pt idx="224592">
                  <c:v>53.238154007154201</c:v>
                </c:pt>
                <c:pt idx="224593">
                  <c:v>53.238239918734202</c:v>
                </c:pt>
                <c:pt idx="224594">
                  <c:v>53.238325830039102</c:v>
                </c:pt>
                <c:pt idx="224595">
                  <c:v>53.2384117410691</c:v>
                </c:pt>
                <c:pt idx="224596">
                  <c:v>53.238497651823998</c:v>
                </c:pt>
                <c:pt idx="224597">
                  <c:v>53.238583562304001</c:v>
                </c:pt>
                <c:pt idx="224598">
                  <c:v>53.238669472509002</c:v>
                </c:pt>
                <c:pt idx="224599">
                  <c:v>53.238755382438903</c:v>
                </c:pt>
                <c:pt idx="224600">
                  <c:v>53.238841292093902</c:v>
                </c:pt>
                <c:pt idx="224601">
                  <c:v>53.238927201473899</c:v>
                </c:pt>
                <c:pt idx="224602">
                  <c:v>53.239013110578902</c:v>
                </c:pt>
                <c:pt idx="224603">
                  <c:v>53.239099019408997</c:v>
                </c:pt>
                <c:pt idx="224604">
                  <c:v>53.239184927963997</c:v>
                </c:pt>
                <c:pt idx="224605">
                  <c:v>53.239270836244103</c:v>
                </c:pt>
                <c:pt idx="224606">
                  <c:v>53.2393567442491</c:v>
                </c:pt>
                <c:pt idx="224607">
                  <c:v>53.239442651979203</c:v>
                </c:pt>
                <c:pt idx="224608">
                  <c:v>53.239528559434298</c:v>
                </c:pt>
                <c:pt idx="224609">
                  <c:v>53.239614466614398</c:v>
                </c:pt>
                <c:pt idx="224610">
                  <c:v>53.239700373519597</c:v>
                </c:pt>
                <c:pt idx="224611">
                  <c:v>53.239786280149701</c:v>
                </c:pt>
                <c:pt idx="224612">
                  <c:v>53.239872186504897</c:v>
                </c:pt>
                <c:pt idx="224613">
                  <c:v>53.239958092585098</c:v>
                </c:pt>
                <c:pt idx="224614">
                  <c:v>53.240043998390298</c:v>
                </c:pt>
                <c:pt idx="224615">
                  <c:v>53.240129903920597</c:v>
                </c:pt>
                <c:pt idx="224616">
                  <c:v>53.240215809175901</c:v>
                </c:pt>
                <c:pt idx="224617">
                  <c:v>53.240301714156097</c:v>
                </c:pt>
                <c:pt idx="224618">
                  <c:v>53.240387618861497</c:v>
                </c:pt>
                <c:pt idx="224619">
                  <c:v>53.240473523291797</c:v>
                </c:pt>
                <c:pt idx="224620">
                  <c:v>53.240559427447202</c:v>
                </c:pt>
                <c:pt idx="224621">
                  <c:v>53.240645331327599</c:v>
                </c:pt>
                <c:pt idx="224622">
                  <c:v>53.240731234933001</c:v>
                </c:pt>
                <c:pt idx="224623">
                  <c:v>53.240817138263502</c:v>
                </c:pt>
                <c:pt idx="224624">
                  <c:v>53.240903041319001</c:v>
                </c:pt>
                <c:pt idx="224625">
                  <c:v>53.240988944099499</c:v>
                </c:pt>
                <c:pt idx="224626">
                  <c:v>53.241074846605102</c:v>
                </c:pt>
                <c:pt idx="224627">
                  <c:v>53.241160748835703</c:v>
                </c:pt>
                <c:pt idx="224628">
                  <c:v>53.241246650791297</c:v>
                </c:pt>
                <c:pt idx="224629">
                  <c:v>53.241332552471903</c:v>
                </c:pt>
                <c:pt idx="224630">
                  <c:v>53.241418453877699</c:v>
                </c:pt>
                <c:pt idx="224631">
                  <c:v>53.241504355008402</c:v>
                </c:pt>
                <c:pt idx="224632">
                  <c:v>53.241590255864203</c:v>
                </c:pt>
                <c:pt idx="224633">
                  <c:v>53.241676156445003</c:v>
                </c:pt>
                <c:pt idx="224634">
                  <c:v>53.241762056750801</c:v>
                </c:pt>
                <c:pt idx="224635">
                  <c:v>53.241847956781697</c:v>
                </c:pt>
                <c:pt idx="224636">
                  <c:v>53.241933856537599</c:v>
                </c:pt>
                <c:pt idx="224637">
                  <c:v>53.2420197560186</c:v>
                </c:pt>
                <c:pt idx="224638">
                  <c:v>53.242105655224599</c:v>
                </c:pt>
                <c:pt idx="224639">
                  <c:v>53.242191554155703</c:v>
                </c:pt>
                <c:pt idx="224640">
                  <c:v>53.242277452811798</c:v>
                </c:pt>
                <c:pt idx="224641">
                  <c:v>53.242363351192999</c:v>
                </c:pt>
                <c:pt idx="224642">
                  <c:v>53.242449249299199</c:v>
                </c:pt>
                <c:pt idx="224643">
                  <c:v>53.242535147130397</c:v>
                </c:pt>
                <c:pt idx="224644">
                  <c:v>53.2426210446867</c:v>
                </c:pt>
                <c:pt idx="224645">
                  <c:v>53.242706941968102</c:v>
                </c:pt>
                <c:pt idx="224646">
                  <c:v>53.242792838974502</c:v>
                </c:pt>
                <c:pt idx="224647">
                  <c:v>53.242878735705901</c:v>
                </c:pt>
                <c:pt idx="224648">
                  <c:v>53.242964632162398</c:v>
                </c:pt>
                <c:pt idx="224649">
                  <c:v>53.243050528344</c:v>
                </c:pt>
                <c:pt idx="224650">
                  <c:v>53.243136424250601</c:v>
                </c:pt>
                <c:pt idx="224651">
                  <c:v>53.2432223198823</c:v>
                </c:pt>
                <c:pt idx="224652">
                  <c:v>53.243308215238997</c:v>
                </c:pt>
                <c:pt idx="224653">
                  <c:v>53.2433941103208</c:v>
                </c:pt>
                <c:pt idx="224654">
                  <c:v>53.243480005127601</c:v>
                </c:pt>
                <c:pt idx="224655">
                  <c:v>53.243565899659501</c:v>
                </c:pt>
                <c:pt idx="224656">
                  <c:v>53.243651793916499</c:v>
                </c:pt>
                <c:pt idx="224657">
                  <c:v>53.243737687898502</c:v>
                </c:pt>
                <c:pt idx="224658">
                  <c:v>53.243823581605596</c:v>
                </c:pt>
                <c:pt idx="224659">
                  <c:v>53.243909475037697</c:v>
                </c:pt>
                <c:pt idx="224660">
                  <c:v>53.243995368194902</c:v>
                </c:pt>
                <c:pt idx="224661">
                  <c:v>53.244081261077099</c:v>
                </c:pt>
                <c:pt idx="224662">
                  <c:v>53.244167153684501</c:v>
                </c:pt>
                <c:pt idx="224663">
                  <c:v>53.244253046016901</c:v>
                </c:pt>
                <c:pt idx="224664">
                  <c:v>53.2443389380743</c:v>
                </c:pt>
                <c:pt idx="224665">
                  <c:v>53.244424829856897</c:v>
                </c:pt>
                <c:pt idx="224666">
                  <c:v>53.244510721364399</c:v>
                </c:pt>
                <c:pt idx="224667">
                  <c:v>53.2445966125971</c:v>
                </c:pt>
                <c:pt idx="224668">
                  <c:v>53.244682503554799</c:v>
                </c:pt>
                <c:pt idx="224669">
                  <c:v>53.244768394237603</c:v>
                </c:pt>
                <c:pt idx="224670">
                  <c:v>53.244854284645498</c:v>
                </c:pt>
                <c:pt idx="224671">
                  <c:v>53.244940174778499</c:v>
                </c:pt>
                <c:pt idx="224672">
                  <c:v>53.245026064636498</c:v>
                </c:pt>
                <c:pt idx="224673">
                  <c:v>53.245111954219603</c:v>
                </c:pt>
                <c:pt idx="224674">
                  <c:v>53.245197843527798</c:v>
                </c:pt>
                <c:pt idx="224675">
                  <c:v>53.245283732560999</c:v>
                </c:pt>
                <c:pt idx="224676">
                  <c:v>53.245369621319298</c:v>
                </c:pt>
                <c:pt idx="224677">
                  <c:v>53.245455509802703</c:v>
                </c:pt>
                <c:pt idx="224678">
                  <c:v>53.245541398011198</c:v>
                </c:pt>
                <c:pt idx="224679">
                  <c:v>53.245627285944799</c:v>
                </c:pt>
                <c:pt idx="224680">
                  <c:v>53.245713173603399</c:v>
                </c:pt>
                <c:pt idx="224681">
                  <c:v>53.245799060987103</c:v>
                </c:pt>
                <c:pt idx="224682">
                  <c:v>53.245884948095899</c:v>
                </c:pt>
                <c:pt idx="224683">
                  <c:v>53.2459708349298</c:v>
                </c:pt>
                <c:pt idx="224684">
                  <c:v>53.246056721488799</c:v>
                </c:pt>
                <c:pt idx="224685">
                  <c:v>53.246142607772804</c:v>
                </c:pt>
                <c:pt idx="224686">
                  <c:v>53.246228493781999</c:v>
                </c:pt>
                <c:pt idx="224687">
                  <c:v>53.2463143795162</c:v>
                </c:pt>
                <c:pt idx="224688">
                  <c:v>53.246400264975499</c:v>
                </c:pt>
                <c:pt idx="224689">
                  <c:v>53.246486150159903</c:v>
                </c:pt>
                <c:pt idx="224690">
                  <c:v>53.246572035069399</c:v>
                </c:pt>
                <c:pt idx="224691">
                  <c:v>53.246657919703999</c:v>
                </c:pt>
                <c:pt idx="224692">
                  <c:v>53.246743804063698</c:v>
                </c:pt>
                <c:pt idx="224693">
                  <c:v>53.246829688148402</c:v>
                </c:pt>
                <c:pt idx="224694">
                  <c:v>53.246915571958297</c:v>
                </c:pt>
                <c:pt idx="224695">
                  <c:v>53.247001455493198</c:v>
                </c:pt>
                <c:pt idx="224696">
                  <c:v>53.247087338753303</c:v>
                </c:pt>
                <c:pt idx="224697">
                  <c:v>53.2471732217384</c:v>
                </c:pt>
                <c:pt idx="224698">
                  <c:v>53.247259104448702</c:v>
                </c:pt>
                <c:pt idx="224699">
                  <c:v>53.247344986884002</c:v>
                </c:pt>
                <c:pt idx="224700">
                  <c:v>53.2474308690444</c:v>
                </c:pt>
                <c:pt idx="224701">
                  <c:v>53.247516750929996</c:v>
                </c:pt>
                <c:pt idx="224702">
                  <c:v>53.247602632540598</c:v>
                </c:pt>
                <c:pt idx="224703">
                  <c:v>53.247688513876298</c:v>
                </c:pt>
                <c:pt idx="224704">
                  <c:v>53.247774394937103</c:v>
                </c:pt>
                <c:pt idx="224705">
                  <c:v>53.247860275723099</c:v>
                </c:pt>
                <c:pt idx="224706">
                  <c:v>53.2479461562341</c:v>
                </c:pt>
                <c:pt idx="224707">
                  <c:v>53.248032036470299</c:v>
                </c:pt>
                <c:pt idx="224708">
                  <c:v>53.248117916431497</c:v>
                </c:pt>
                <c:pt idx="224709">
                  <c:v>53.248203796117899</c:v>
                </c:pt>
                <c:pt idx="224710">
                  <c:v>53.2482896755293</c:v>
                </c:pt>
                <c:pt idx="224711">
                  <c:v>53.248375554665898</c:v>
                </c:pt>
                <c:pt idx="224712">
                  <c:v>53.248461433527602</c:v>
                </c:pt>
                <c:pt idx="224713">
                  <c:v>53.248547312114397</c:v>
                </c:pt>
                <c:pt idx="224714">
                  <c:v>53.248633190426197</c:v>
                </c:pt>
                <c:pt idx="224715">
                  <c:v>53.248719068463302</c:v>
                </c:pt>
                <c:pt idx="224716">
                  <c:v>53.248804946225398</c:v>
                </c:pt>
                <c:pt idx="224717">
                  <c:v>53.2488908237126</c:v>
                </c:pt>
                <c:pt idx="224718">
                  <c:v>53.248976700924899</c:v>
                </c:pt>
                <c:pt idx="224719">
                  <c:v>53.249062577862396</c:v>
                </c:pt>
                <c:pt idx="224720">
                  <c:v>53.249148454524999</c:v>
                </c:pt>
                <c:pt idx="224721">
                  <c:v>53.249234330912699</c:v>
                </c:pt>
                <c:pt idx="224722">
                  <c:v>53.249320207025498</c:v>
                </c:pt>
                <c:pt idx="224723">
                  <c:v>53.249406082863402</c:v>
                </c:pt>
                <c:pt idx="224724">
                  <c:v>53.249491958426503</c:v>
                </c:pt>
                <c:pt idx="224725">
                  <c:v>53.249577833714604</c:v>
                </c:pt>
                <c:pt idx="224726">
                  <c:v>53.249663708727901</c:v>
                </c:pt>
                <c:pt idx="224727">
                  <c:v>53.249749583466297</c:v>
                </c:pt>
                <c:pt idx="224728">
                  <c:v>53.249835457929898</c:v>
                </c:pt>
                <c:pt idx="224729">
                  <c:v>53.249921332118497</c:v>
                </c:pt>
                <c:pt idx="224730">
                  <c:v>53.250007206032301</c:v>
                </c:pt>
                <c:pt idx="224731">
                  <c:v>53.250093079671203</c:v>
                </c:pt>
                <c:pt idx="224732">
                  <c:v>53.250178953035203</c:v>
                </c:pt>
                <c:pt idx="224733">
                  <c:v>53.2502648261244</c:v>
                </c:pt>
                <c:pt idx="224734">
                  <c:v>53.250350698938703</c:v>
                </c:pt>
                <c:pt idx="224735">
                  <c:v>53.250436571478097</c:v>
                </c:pt>
                <c:pt idx="224736">
                  <c:v>53.250522443742597</c:v>
                </c:pt>
                <c:pt idx="224737">
                  <c:v>53.2506083157323</c:v>
                </c:pt>
                <c:pt idx="224738">
                  <c:v>53.250694187447102</c:v>
                </c:pt>
                <c:pt idx="224739">
                  <c:v>53.250780058887102</c:v>
                </c:pt>
                <c:pt idx="224740">
                  <c:v>53.2508659300521</c:v>
                </c:pt>
                <c:pt idx="224741">
                  <c:v>53.250951800942303</c:v>
                </c:pt>
                <c:pt idx="224742">
                  <c:v>53.251037671557697</c:v>
                </c:pt>
                <c:pt idx="224743">
                  <c:v>53.251123541898203</c:v>
                </c:pt>
                <c:pt idx="224744">
                  <c:v>53.251209411963799</c:v>
                </c:pt>
                <c:pt idx="224745">
                  <c:v>53.251295281754501</c:v>
                </c:pt>
                <c:pt idx="224746">
                  <c:v>53.251381151270401</c:v>
                </c:pt>
                <c:pt idx="224747">
                  <c:v>53.251467020511399</c:v>
                </c:pt>
                <c:pt idx="224748">
                  <c:v>53.251552889477601</c:v>
                </c:pt>
                <c:pt idx="224749">
                  <c:v>53.251638758168902</c:v>
                </c:pt>
                <c:pt idx="224750">
                  <c:v>53.2517246265854</c:v>
                </c:pt>
                <c:pt idx="224751">
                  <c:v>53.251810494727003</c:v>
                </c:pt>
                <c:pt idx="224752">
                  <c:v>53.251896362593698</c:v>
                </c:pt>
                <c:pt idx="224753">
                  <c:v>53.251982230185597</c:v>
                </c:pt>
                <c:pt idx="224754">
                  <c:v>53.252068097502601</c:v>
                </c:pt>
                <c:pt idx="224755">
                  <c:v>53.252153964544803</c:v>
                </c:pt>
                <c:pt idx="224756">
                  <c:v>53.252239831312103</c:v>
                </c:pt>
                <c:pt idx="224757">
                  <c:v>53.252325697804601</c:v>
                </c:pt>
                <c:pt idx="224758">
                  <c:v>53.252411564022204</c:v>
                </c:pt>
                <c:pt idx="224759">
                  <c:v>53.252497429964997</c:v>
                </c:pt>
                <c:pt idx="224760">
                  <c:v>53.252583295632903</c:v>
                </c:pt>
                <c:pt idx="224761">
                  <c:v>53.252669161025999</c:v>
                </c:pt>
                <c:pt idx="224762">
                  <c:v>53.2527550261442</c:v>
                </c:pt>
                <c:pt idx="224763">
                  <c:v>53.252840890987599</c:v>
                </c:pt>
                <c:pt idx="224764">
                  <c:v>53.252926755556103</c:v>
                </c:pt>
                <c:pt idx="224765">
                  <c:v>53.253012619849798</c:v>
                </c:pt>
                <c:pt idx="224766">
                  <c:v>53.253098483868598</c:v>
                </c:pt>
                <c:pt idx="224767">
                  <c:v>53.253184347612603</c:v>
                </c:pt>
                <c:pt idx="224768">
                  <c:v>53.253270211081798</c:v>
                </c:pt>
                <c:pt idx="224769">
                  <c:v>53.253356074276098</c:v>
                </c:pt>
                <c:pt idx="224770">
                  <c:v>53.253441937195603</c:v>
                </c:pt>
                <c:pt idx="224771">
                  <c:v>53.253527799840199</c:v>
                </c:pt>
                <c:pt idx="224772">
                  <c:v>53.25361366221</c:v>
                </c:pt>
                <c:pt idx="224773">
                  <c:v>53.253699524304999</c:v>
                </c:pt>
                <c:pt idx="224774">
                  <c:v>53.253785386125102</c:v>
                </c:pt>
                <c:pt idx="224775">
                  <c:v>53.253871247670403</c:v>
                </c:pt>
                <c:pt idx="224776">
                  <c:v>53.253957108940803</c:v>
                </c:pt>
                <c:pt idx="224777">
                  <c:v>53.254042969936499</c:v>
                </c:pt>
                <c:pt idx="224778">
                  <c:v>53.254128830657201</c:v>
                </c:pt>
                <c:pt idx="224779">
                  <c:v>53.254214691103201</c:v>
                </c:pt>
                <c:pt idx="224780">
                  <c:v>53.254300551274298</c:v>
                </c:pt>
                <c:pt idx="224781">
                  <c:v>53.2543864111706</c:v>
                </c:pt>
                <c:pt idx="224782">
                  <c:v>53.2544722707921</c:v>
                </c:pt>
                <c:pt idx="224783">
                  <c:v>53.254558130138697</c:v>
                </c:pt>
                <c:pt idx="224784">
                  <c:v>53.2546439892105</c:v>
                </c:pt>
                <c:pt idx="224785">
                  <c:v>53.2547298480075</c:v>
                </c:pt>
                <c:pt idx="224786">
                  <c:v>53.254815706529598</c:v>
                </c:pt>
                <c:pt idx="224787">
                  <c:v>53.254901564777001</c:v>
                </c:pt>
                <c:pt idx="224788">
                  <c:v>53.254987422749501</c:v>
                </c:pt>
                <c:pt idx="224789">
                  <c:v>53.2550732804471</c:v>
                </c:pt>
                <c:pt idx="224790">
                  <c:v>53.255159137870002</c:v>
                </c:pt>
                <c:pt idx="224791">
                  <c:v>53.255244995018003</c:v>
                </c:pt>
                <c:pt idx="224792">
                  <c:v>53.255330851891202</c:v>
                </c:pt>
                <c:pt idx="224793">
                  <c:v>53.255416708489598</c:v>
                </c:pt>
                <c:pt idx="224794">
                  <c:v>53.255502564813199</c:v>
                </c:pt>
                <c:pt idx="224795">
                  <c:v>53.255588420861898</c:v>
                </c:pt>
                <c:pt idx="224796">
                  <c:v>53.255674276635901</c:v>
                </c:pt>
                <c:pt idx="224797">
                  <c:v>53.255760132135002</c:v>
                </c:pt>
                <c:pt idx="224798">
                  <c:v>53.255845987359301</c:v>
                </c:pt>
                <c:pt idx="224799">
                  <c:v>53.255931842308797</c:v>
                </c:pt>
                <c:pt idx="224800">
                  <c:v>53.256017696983399</c:v>
                </c:pt>
                <c:pt idx="224801">
                  <c:v>53.256103551383298</c:v>
                </c:pt>
                <c:pt idx="224802">
                  <c:v>53.256189405508302</c:v>
                </c:pt>
                <c:pt idx="224803">
                  <c:v>53.256275259358603</c:v>
                </c:pt>
                <c:pt idx="224804">
                  <c:v>53.256361112934002</c:v>
                </c:pt>
                <c:pt idx="224805">
                  <c:v>53.256446966234599</c:v>
                </c:pt>
                <c:pt idx="224806">
                  <c:v>53.2565328192604</c:v>
                </c:pt>
                <c:pt idx="224807">
                  <c:v>53.256618672011399</c:v>
                </c:pt>
                <c:pt idx="224808">
                  <c:v>53.256704524487603</c:v>
                </c:pt>
                <c:pt idx="224809">
                  <c:v>53.256790376688997</c:v>
                </c:pt>
                <c:pt idx="224810">
                  <c:v>53.256876228615603</c:v>
                </c:pt>
                <c:pt idx="224811">
                  <c:v>53.2569620802674</c:v>
                </c:pt>
                <c:pt idx="224812">
                  <c:v>53.257047931644301</c:v>
                </c:pt>
                <c:pt idx="224813">
                  <c:v>53.2571337827465</c:v>
                </c:pt>
                <c:pt idx="224814">
                  <c:v>53.257219633573897</c:v>
                </c:pt>
                <c:pt idx="224815">
                  <c:v>53.257305484126398</c:v>
                </c:pt>
                <c:pt idx="224816">
                  <c:v>53.257391334404197</c:v>
                </c:pt>
                <c:pt idx="224817">
                  <c:v>53.2574771844072</c:v>
                </c:pt>
                <c:pt idx="224818">
                  <c:v>53.257563034135302</c:v>
                </c:pt>
                <c:pt idx="224819">
                  <c:v>53.257648883588701</c:v>
                </c:pt>
                <c:pt idx="224820">
                  <c:v>53.257734732767297</c:v>
                </c:pt>
                <c:pt idx="224821">
                  <c:v>53.257820581671098</c:v>
                </c:pt>
                <c:pt idx="224822">
                  <c:v>53.257906430300103</c:v>
                </c:pt>
                <c:pt idx="224823">
                  <c:v>53.2579922786542</c:v>
                </c:pt>
                <c:pt idx="224824">
                  <c:v>53.258078126733601</c:v>
                </c:pt>
                <c:pt idx="224825">
                  <c:v>53.258163974538299</c:v>
                </c:pt>
                <c:pt idx="224826">
                  <c:v>53.258249822068102</c:v>
                </c:pt>
                <c:pt idx="224827">
                  <c:v>53.258335669323102</c:v>
                </c:pt>
                <c:pt idx="224828">
                  <c:v>53.258421516303301</c:v>
                </c:pt>
                <c:pt idx="224829">
                  <c:v>53.258507363008803</c:v>
                </c:pt>
                <c:pt idx="224830">
                  <c:v>53.258593209439397</c:v>
                </c:pt>
                <c:pt idx="224831">
                  <c:v>53.258679055595302</c:v>
                </c:pt>
                <c:pt idx="224832">
                  <c:v>53.258764901476397</c:v>
                </c:pt>
                <c:pt idx="224833">
                  <c:v>53.258850747082697</c:v>
                </c:pt>
                <c:pt idx="224834">
                  <c:v>53.258936592414202</c:v>
                </c:pt>
                <c:pt idx="224835">
                  <c:v>53.259022437470897</c:v>
                </c:pt>
                <c:pt idx="224836">
                  <c:v>53.259108282252903</c:v>
                </c:pt>
                <c:pt idx="224837">
                  <c:v>53.2591941267601</c:v>
                </c:pt>
                <c:pt idx="224838">
                  <c:v>53.259279970992502</c:v>
                </c:pt>
                <c:pt idx="224839">
                  <c:v>53.259365814950101</c:v>
                </c:pt>
                <c:pt idx="224840">
                  <c:v>53.259451658632898</c:v>
                </c:pt>
                <c:pt idx="224841">
                  <c:v>53.259537502040999</c:v>
                </c:pt>
                <c:pt idx="224842">
                  <c:v>53.259623345174198</c:v>
                </c:pt>
                <c:pt idx="224843">
                  <c:v>53.259709188032701</c:v>
                </c:pt>
                <c:pt idx="224844">
                  <c:v>53.259795030616502</c:v>
                </c:pt>
                <c:pt idx="224845">
                  <c:v>53.2598808729254</c:v>
                </c:pt>
                <c:pt idx="224846">
                  <c:v>53.259966714959603</c:v>
                </c:pt>
                <c:pt idx="224847">
                  <c:v>53.260052556719003</c:v>
                </c:pt>
                <c:pt idx="224848">
                  <c:v>53.260138398203601</c:v>
                </c:pt>
                <c:pt idx="224849">
                  <c:v>53.260224239413503</c:v>
                </c:pt>
                <c:pt idx="224850">
                  <c:v>53.260310080348603</c:v>
                </c:pt>
                <c:pt idx="224851">
                  <c:v>53.2603959210089</c:v>
                </c:pt>
                <c:pt idx="224852">
                  <c:v>53.260481761394502</c:v>
                </c:pt>
                <c:pt idx="224853">
                  <c:v>53.260567601505301</c:v>
                </c:pt>
                <c:pt idx="224854">
                  <c:v>53.260653441341297</c:v>
                </c:pt>
                <c:pt idx="224855">
                  <c:v>53.260739280902499</c:v>
                </c:pt>
                <c:pt idx="224856">
                  <c:v>53.260825120188997</c:v>
                </c:pt>
                <c:pt idx="224857">
                  <c:v>53.2609109592007</c:v>
                </c:pt>
                <c:pt idx="224858">
                  <c:v>53.2609967979377</c:v>
                </c:pt>
                <c:pt idx="224859">
                  <c:v>53.261082636399898</c:v>
                </c:pt>
                <c:pt idx="224860">
                  <c:v>53.261168474587301</c:v>
                </c:pt>
                <c:pt idx="224861">
                  <c:v>53.2612543125</c:v>
                </c:pt>
                <c:pt idx="224862">
                  <c:v>53.261340150137897</c:v>
                </c:pt>
                <c:pt idx="224863">
                  <c:v>53.261425987501099</c:v>
                </c:pt>
                <c:pt idx="224864">
                  <c:v>53.261511824589498</c:v>
                </c:pt>
                <c:pt idx="224865">
                  <c:v>53.261597661403201</c:v>
                </c:pt>
                <c:pt idx="224866">
                  <c:v>53.261683497942002</c:v>
                </c:pt>
                <c:pt idx="224867">
                  <c:v>53.2617693342062</c:v>
                </c:pt>
                <c:pt idx="224868">
                  <c:v>53.261855170195602</c:v>
                </c:pt>
                <c:pt idx="224869">
                  <c:v>53.261941005910202</c:v>
                </c:pt>
                <c:pt idx="224870">
                  <c:v>53.262026841350099</c:v>
                </c:pt>
                <c:pt idx="224871">
                  <c:v>53.262112676515201</c:v>
                </c:pt>
                <c:pt idx="224872">
                  <c:v>53.2621985114056</c:v>
                </c:pt>
                <c:pt idx="224873">
                  <c:v>53.262284346021197</c:v>
                </c:pt>
                <c:pt idx="224874">
                  <c:v>53.262370180362097</c:v>
                </c:pt>
                <c:pt idx="224875">
                  <c:v>53.262456014428203</c:v>
                </c:pt>
                <c:pt idx="224876">
                  <c:v>53.262541848219598</c:v>
                </c:pt>
                <c:pt idx="224877">
                  <c:v>53.262627681736198</c:v>
                </c:pt>
                <c:pt idx="224878">
                  <c:v>53.262713514978103</c:v>
                </c:pt>
                <c:pt idx="224879">
                  <c:v>53.262799347945197</c:v>
                </c:pt>
                <c:pt idx="224880">
                  <c:v>53.262885180637603</c:v>
                </c:pt>
                <c:pt idx="224881">
                  <c:v>53.262971013055299</c:v>
                </c:pt>
                <c:pt idx="224882">
                  <c:v>53.2630568451982</c:v>
                </c:pt>
                <c:pt idx="224883">
                  <c:v>53.263142677066398</c:v>
                </c:pt>
                <c:pt idx="224884">
                  <c:v>53.2632285086598</c:v>
                </c:pt>
                <c:pt idx="224885">
                  <c:v>53.2633143399785</c:v>
                </c:pt>
                <c:pt idx="224886">
                  <c:v>53.263400171022397</c:v>
                </c:pt>
                <c:pt idx="224887">
                  <c:v>53.263486001791698</c:v>
                </c:pt>
                <c:pt idx="224888">
                  <c:v>53.263571832286097</c:v>
                </c:pt>
                <c:pt idx="224889">
                  <c:v>53.263657662505899</c:v>
                </c:pt>
                <c:pt idx="224890">
                  <c:v>53.263743492450899</c:v>
                </c:pt>
                <c:pt idx="224891">
                  <c:v>53.263829322121197</c:v>
                </c:pt>
                <c:pt idx="224892">
                  <c:v>53.263915151516699</c:v>
                </c:pt>
                <c:pt idx="224893">
                  <c:v>53.264000980637498</c:v>
                </c:pt>
                <c:pt idx="224894">
                  <c:v>53.264086809483601</c:v>
                </c:pt>
                <c:pt idx="224895">
                  <c:v>53.264172638054902</c:v>
                </c:pt>
                <c:pt idx="224896">
                  <c:v>53.264258466351599</c:v>
                </c:pt>
                <c:pt idx="224897">
                  <c:v>53.264344294373501</c:v>
                </c:pt>
                <c:pt idx="224898">
                  <c:v>53.264430122120601</c:v>
                </c:pt>
                <c:pt idx="224899">
                  <c:v>53.264515949593097</c:v>
                </c:pt>
                <c:pt idx="224900">
                  <c:v>53.264601776790798</c:v>
                </c:pt>
                <c:pt idx="224901">
                  <c:v>53.264687603713703</c:v>
                </c:pt>
                <c:pt idx="224902">
                  <c:v>53.264773430361998</c:v>
                </c:pt>
                <c:pt idx="224903">
                  <c:v>53.264859256735598</c:v>
                </c:pt>
                <c:pt idx="224904">
                  <c:v>53.264945082834402</c:v>
                </c:pt>
                <c:pt idx="224905">
                  <c:v>53.265030908658403</c:v>
                </c:pt>
                <c:pt idx="224906">
                  <c:v>53.265116734207801</c:v>
                </c:pt>
                <c:pt idx="224907">
                  <c:v>53.265202559482503</c:v>
                </c:pt>
                <c:pt idx="224908">
                  <c:v>53.265288384482403</c:v>
                </c:pt>
                <c:pt idx="224909">
                  <c:v>53.2653742092076</c:v>
                </c:pt>
                <c:pt idx="224910">
                  <c:v>53.265460033658101</c:v>
                </c:pt>
                <c:pt idx="224911">
                  <c:v>53.265545857833899</c:v>
                </c:pt>
                <c:pt idx="224912">
                  <c:v>53.265631681735002</c:v>
                </c:pt>
                <c:pt idx="224913">
                  <c:v>53.265717505361302</c:v>
                </c:pt>
                <c:pt idx="224914">
                  <c:v>53.265803328712998</c:v>
                </c:pt>
                <c:pt idx="224915">
                  <c:v>53.265889151789899</c:v>
                </c:pt>
                <c:pt idx="224916">
                  <c:v>53.265974974592098</c:v>
                </c:pt>
                <c:pt idx="224917">
                  <c:v>53.2660607971196</c:v>
                </c:pt>
                <c:pt idx="224918">
                  <c:v>53.2661466193724</c:v>
                </c:pt>
                <c:pt idx="224919">
                  <c:v>53.266232441350503</c:v>
                </c:pt>
                <c:pt idx="224920">
                  <c:v>53.266318263053797</c:v>
                </c:pt>
                <c:pt idx="224921">
                  <c:v>53.266404084482502</c:v>
                </c:pt>
                <c:pt idx="224922">
                  <c:v>53.266489905636497</c:v>
                </c:pt>
                <c:pt idx="224923">
                  <c:v>53.266575726515697</c:v>
                </c:pt>
                <c:pt idx="224924">
                  <c:v>53.2666615471203</c:v>
                </c:pt>
                <c:pt idx="224925">
                  <c:v>53.266747367450101</c:v>
                </c:pt>
                <c:pt idx="224926">
                  <c:v>53.266833187505199</c:v>
                </c:pt>
                <c:pt idx="224927">
                  <c:v>53.266919007285701</c:v>
                </c:pt>
                <c:pt idx="224928">
                  <c:v>53.2670048267914</c:v>
                </c:pt>
                <c:pt idx="224929">
                  <c:v>53.267090646022403</c:v>
                </c:pt>
                <c:pt idx="224930">
                  <c:v>53.267176464978803</c:v>
                </c:pt>
                <c:pt idx="224931">
                  <c:v>53.267262283660401</c:v>
                </c:pt>
                <c:pt idx="224932">
                  <c:v>53.267348102067402</c:v>
                </c:pt>
                <c:pt idx="224933">
                  <c:v>53.267433920199601</c:v>
                </c:pt>
                <c:pt idx="224934">
                  <c:v>53.267519738057103</c:v>
                </c:pt>
                <c:pt idx="224935">
                  <c:v>53.267605555640003</c:v>
                </c:pt>
                <c:pt idx="224936">
                  <c:v>53.2676913729481</c:v>
                </c:pt>
                <c:pt idx="224937">
                  <c:v>53.267777189981601</c:v>
                </c:pt>
                <c:pt idx="224938">
                  <c:v>53.267863006740399</c:v>
                </c:pt>
                <c:pt idx="224939">
                  <c:v>53.267948823224501</c:v>
                </c:pt>
                <c:pt idx="224940">
                  <c:v>53.2680346394338</c:v>
                </c:pt>
                <c:pt idx="224941">
                  <c:v>53.268120455368503</c:v>
                </c:pt>
                <c:pt idx="224942">
                  <c:v>53.268206271028497</c:v>
                </c:pt>
                <c:pt idx="224943">
                  <c:v>53.268292086413901</c:v>
                </c:pt>
                <c:pt idx="224944">
                  <c:v>53.268377901524502</c:v>
                </c:pt>
                <c:pt idx="224945">
                  <c:v>53.268463716360401</c:v>
                </c:pt>
                <c:pt idx="224946">
                  <c:v>53.268549530921703</c:v>
                </c:pt>
                <c:pt idx="224947">
                  <c:v>53.268635345208303</c:v>
                </c:pt>
                <c:pt idx="224948">
                  <c:v>53.268721159220199</c:v>
                </c:pt>
                <c:pt idx="224949">
                  <c:v>53.2688069729574</c:v>
                </c:pt>
                <c:pt idx="224950">
                  <c:v>53.268892786419897</c:v>
                </c:pt>
                <c:pt idx="224951">
                  <c:v>53.268978599607799</c:v>
                </c:pt>
                <c:pt idx="224952">
                  <c:v>53.269064412520898</c:v>
                </c:pt>
                <c:pt idx="224953">
                  <c:v>53.2691502251594</c:v>
                </c:pt>
                <c:pt idx="224954">
                  <c:v>53.2692360375232</c:v>
                </c:pt>
                <c:pt idx="224955">
                  <c:v>53.269321849612297</c:v>
                </c:pt>
                <c:pt idx="224956">
                  <c:v>53.269407661426797</c:v>
                </c:pt>
                <c:pt idx="224957">
                  <c:v>53.269493472966602</c:v>
                </c:pt>
                <c:pt idx="224958">
                  <c:v>53.269579284231703</c:v>
                </c:pt>
                <c:pt idx="224959">
                  <c:v>53.269665095222102</c:v>
                </c:pt>
                <c:pt idx="224960">
                  <c:v>53.269750905937798</c:v>
                </c:pt>
                <c:pt idx="224961">
                  <c:v>53.269836716378897</c:v>
                </c:pt>
                <c:pt idx="224962">
                  <c:v>53.269922526545301</c:v>
                </c:pt>
                <c:pt idx="224963">
                  <c:v>53.270008336437101</c:v>
                </c:pt>
                <c:pt idx="224964">
                  <c:v>53.270094146054099</c:v>
                </c:pt>
                <c:pt idx="224965">
                  <c:v>53.2701799553965</c:v>
                </c:pt>
                <c:pt idx="224966">
                  <c:v>53.270265764464298</c:v>
                </c:pt>
                <c:pt idx="224967">
                  <c:v>53.270351573257301</c:v>
                </c:pt>
                <c:pt idx="224968">
                  <c:v>53.2704373817757</c:v>
                </c:pt>
                <c:pt idx="224969">
                  <c:v>53.270523190019503</c:v>
                </c:pt>
                <c:pt idx="224970">
                  <c:v>53.270608997988496</c:v>
                </c:pt>
                <c:pt idx="224971">
                  <c:v>53.270694805682901</c:v>
                </c:pt>
                <c:pt idx="224972">
                  <c:v>53.270780613102701</c:v>
                </c:pt>
                <c:pt idx="224973">
                  <c:v>53.270866420247799</c:v>
                </c:pt>
                <c:pt idx="224974">
                  <c:v>53.270952227118201</c:v>
                </c:pt>
                <c:pt idx="224975">
                  <c:v>53.2710380337139</c:v>
                </c:pt>
                <c:pt idx="224976">
                  <c:v>53.271123840035003</c:v>
                </c:pt>
                <c:pt idx="224977">
                  <c:v>53.271209646081502</c:v>
                </c:pt>
                <c:pt idx="224978">
                  <c:v>53.271295451853298</c:v>
                </c:pt>
                <c:pt idx="224979">
                  <c:v>53.271381257350399</c:v>
                </c:pt>
                <c:pt idx="224980">
                  <c:v>53.271467062572903</c:v>
                </c:pt>
                <c:pt idx="224981">
                  <c:v>53.271552867520697</c:v>
                </c:pt>
                <c:pt idx="224982">
                  <c:v>53.271638672193802</c:v>
                </c:pt>
                <c:pt idx="224983">
                  <c:v>53.271724476592297</c:v>
                </c:pt>
                <c:pt idx="224984">
                  <c:v>53.271810280716203</c:v>
                </c:pt>
                <c:pt idx="224985">
                  <c:v>53.271896084565398</c:v>
                </c:pt>
                <c:pt idx="224986">
                  <c:v>53.271981888139997</c:v>
                </c:pt>
                <c:pt idx="224987">
                  <c:v>53.272067691439901</c:v>
                </c:pt>
                <c:pt idx="224988">
                  <c:v>53.272153494465101</c:v>
                </c:pt>
                <c:pt idx="224989">
                  <c:v>53.272239297215698</c:v>
                </c:pt>
                <c:pt idx="224990">
                  <c:v>53.272325099691699</c:v>
                </c:pt>
                <c:pt idx="224991">
                  <c:v>53.272410901892997</c:v>
                </c:pt>
                <c:pt idx="224992">
                  <c:v>53.272496703819698</c:v>
                </c:pt>
                <c:pt idx="224993">
                  <c:v>53.272582505471703</c:v>
                </c:pt>
                <c:pt idx="224994">
                  <c:v>53.272668306849098</c:v>
                </c:pt>
                <c:pt idx="224995">
                  <c:v>53.272754107951798</c:v>
                </c:pt>
                <c:pt idx="224996">
                  <c:v>53.2728399087799</c:v>
                </c:pt>
                <c:pt idx="224997">
                  <c:v>53.2729257093334</c:v>
                </c:pt>
                <c:pt idx="224998">
                  <c:v>53.273011509612203</c:v>
                </c:pt>
                <c:pt idx="224999">
                  <c:v>53.273097309616404</c:v>
                </c:pt>
                <c:pt idx="225000">
                  <c:v>53.273183109345901</c:v>
                </c:pt>
                <c:pt idx="225001">
                  <c:v>53.273268908800802</c:v>
                </c:pt>
                <c:pt idx="225002">
                  <c:v>53.273354707981099</c:v>
                </c:pt>
                <c:pt idx="225003">
                  <c:v>53.273440506886701</c:v>
                </c:pt>
                <c:pt idx="225004">
                  <c:v>53.273526305517699</c:v>
                </c:pt>
                <c:pt idx="225005">
                  <c:v>53.2736121038741</c:v>
                </c:pt>
                <c:pt idx="225006">
                  <c:v>53.273697901955799</c:v>
                </c:pt>
                <c:pt idx="225007">
                  <c:v>53.273783699762902</c:v>
                </c:pt>
                <c:pt idx="225008">
                  <c:v>53.273869497295401</c:v>
                </c:pt>
                <c:pt idx="225009">
                  <c:v>53.273955294553197</c:v>
                </c:pt>
                <c:pt idx="225010">
                  <c:v>53.274041091536397</c:v>
                </c:pt>
                <c:pt idx="225011">
                  <c:v>53.274126888245</c:v>
                </c:pt>
                <c:pt idx="225012">
                  <c:v>53.274212684679</c:v>
                </c:pt>
                <c:pt idx="225013">
                  <c:v>53.274298480838297</c:v>
                </c:pt>
                <c:pt idx="225014">
                  <c:v>53.274384276722998</c:v>
                </c:pt>
                <c:pt idx="225015">
                  <c:v>53.274470072333003</c:v>
                </c:pt>
                <c:pt idx="225016">
                  <c:v>53.274555867668496</c:v>
                </c:pt>
                <c:pt idx="225017">
                  <c:v>53.274641662729302</c:v>
                </c:pt>
                <c:pt idx="225018">
                  <c:v>53.274727457515503</c:v>
                </c:pt>
                <c:pt idx="225019">
                  <c:v>53.274813252027101</c:v>
                </c:pt>
                <c:pt idx="225020">
                  <c:v>53.274899046264103</c:v>
                </c:pt>
                <c:pt idx="225021">
                  <c:v>53.274984840226402</c:v>
                </c:pt>
                <c:pt idx="225022">
                  <c:v>53.275070633914098</c:v>
                </c:pt>
                <c:pt idx="225023">
                  <c:v>53.275156427327197</c:v>
                </c:pt>
                <c:pt idx="225024">
                  <c:v>53.275242220465699</c:v>
                </c:pt>
                <c:pt idx="225025">
                  <c:v>53.275328013329599</c:v>
                </c:pt>
                <c:pt idx="225026">
                  <c:v>53.275413805918902</c:v>
                </c:pt>
                <c:pt idx="225027">
                  <c:v>53.275499598233502</c:v>
                </c:pt>
                <c:pt idx="225028">
                  <c:v>53.275585390273498</c:v>
                </c:pt>
                <c:pt idx="225029">
                  <c:v>53.275671182038899</c:v>
                </c:pt>
                <c:pt idx="225030">
                  <c:v>53.275756973529703</c:v>
                </c:pt>
                <c:pt idx="225031">
                  <c:v>53.275842764745903</c:v>
                </c:pt>
                <c:pt idx="225032">
                  <c:v>53.2759285556875</c:v>
                </c:pt>
                <c:pt idx="225033">
                  <c:v>53.276014346354501</c:v>
                </c:pt>
                <c:pt idx="225034">
                  <c:v>53.276100136746898</c:v>
                </c:pt>
                <c:pt idx="225035">
                  <c:v>53.276185926864599</c:v>
                </c:pt>
                <c:pt idx="225036">
                  <c:v>53.276271716707797</c:v>
                </c:pt>
                <c:pt idx="225037">
                  <c:v>53.276357506276298</c:v>
                </c:pt>
                <c:pt idx="225038">
                  <c:v>53.276443295570303</c:v>
                </c:pt>
                <c:pt idx="225039">
                  <c:v>53.276529084589598</c:v>
                </c:pt>
                <c:pt idx="225040">
                  <c:v>53.276614873334303</c:v>
                </c:pt>
                <c:pt idx="225041">
                  <c:v>53.276700661804497</c:v>
                </c:pt>
                <c:pt idx="225042">
                  <c:v>53.276786450000003</c:v>
                </c:pt>
                <c:pt idx="225043">
                  <c:v>53.276872237920898</c:v>
                </c:pt>
                <c:pt idx="225044">
                  <c:v>53.276958025567303</c:v>
                </c:pt>
                <c:pt idx="225045">
                  <c:v>53.277043812938999</c:v>
                </c:pt>
                <c:pt idx="225046">
                  <c:v>53.277129600036098</c:v>
                </c:pt>
                <c:pt idx="225047">
                  <c:v>53.2772153868587</c:v>
                </c:pt>
                <c:pt idx="225048">
                  <c:v>53.277301173406599</c:v>
                </c:pt>
                <c:pt idx="225049">
                  <c:v>53.277386959680001</c:v>
                </c:pt>
                <c:pt idx="225050">
                  <c:v>53.277472745678701</c:v>
                </c:pt>
                <c:pt idx="225051">
                  <c:v>53.277558531402903</c:v>
                </c:pt>
                <c:pt idx="225052">
                  <c:v>53.277644316852403</c:v>
                </c:pt>
                <c:pt idx="225053">
                  <c:v>53.277730102027398</c:v>
                </c:pt>
                <c:pt idx="225054">
                  <c:v>53.277815886927797</c:v>
                </c:pt>
                <c:pt idx="225055">
                  <c:v>53.2779016715536</c:v>
                </c:pt>
                <c:pt idx="225056">
                  <c:v>53.2779874559048</c:v>
                </c:pt>
                <c:pt idx="225057">
                  <c:v>53.278073239981403</c:v>
                </c:pt>
                <c:pt idx="225058">
                  <c:v>53.278159023783402</c:v>
                </c:pt>
                <c:pt idx="225059">
                  <c:v>53.278244807310898</c:v>
                </c:pt>
                <c:pt idx="225060">
                  <c:v>53.278330590563698</c:v>
                </c:pt>
                <c:pt idx="225061">
                  <c:v>53.278416373542001</c:v>
                </c:pt>
                <c:pt idx="225062">
                  <c:v>53.2785021562457</c:v>
                </c:pt>
                <c:pt idx="225063">
                  <c:v>53.278587938674796</c:v>
                </c:pt>
                <c:pt idx="225064">
                  <c:v>53.278673720829303</c:v>
                </c:pt>
                <c:pt idx="225065">
                  <c:v>53.278759502709299</c:v>
                </c:pt>
                <c:pt idx="225066">
                  <c:v>53.278845284314599</c:v>
                </c:pt>
                <c:pt idx="225067">
                  <c:v>53.278931065645402</c:v>
                </c:pt>
                <c:pt idx="225068">
                  <c:v>53.279016846701602</c:v>
                </c:pt>
                <c:pt idx="225069">
                  <c:v>53.279102627483297</c:v>
                </c:pt>
                <c:pt idx="225070">
                  <c:v>53.279188407990297</c:v>
                </c:pt>
                <c:pt idx="225071">
                  <c:v>53.2792741882228</c:v>
                </c:pt>
                <c:pt idx="225072">
                  <c:v>53.2793599681807</c:v>
                </c:pt>
                <c:pt idx="225073">
                  <c:v>53.279445747864003</c:v>
                </c:pt>
                <c:pt idx="225074">
                  <c:v>53.279531527272802</c:v>
                </c:pt>
                <c:pt idx="225075">
                  <c:v>53.279617306406998</c:v>
                </c:pt>
                <c:pt idx="225076">
                  <c:v>53.279703085266597</c:v>
                </c:pt>
                <c:pt idx="225077">
                  <c:v>53.2797888638516</c:v>
                </c:pt>
                <c:pt idx="225078">
                  <c:v>53.279874642162099</c:v>
                </c:pt>
                <c:pt idx="225079">
                  <c:v>53.279960420198002</c:v>
                </c:pt>
                <c:pt idx="225080">
                  <c:v>53.280046197959301</c:v>
                </c:pt>
                <c:pt idx="225081">
                  <c:v>53.280131975446103</c:v>
                </c:pt>
                <c:pt idx="225082">
                  <c:v>53.280217752658302</c:v>
                </c:pt>
                <c:pt idx="225083">
                  <c:v>53.280303529595898</c:v>
                </c:pt>
                <c:pt idx="225084">
                  <c:v>53.280389306259003</c:v>
                </c:pt>
                <c:pt idx="225085">
                  <c:v>53.280475082647499</c:v>
                </c:pt>
                <c:pt idx="225086">
                  <c:v>53.280560858761497</c:v>
                </c:pt>
                <c:pt idx="225087">
                  <c:v>53.280646634600799</c:v>
                </c:pt>
                <c:pt idx="225088">
                  <c:v>53.280732410165697</c:v>
                </c:pt>
                <c:pt idx="225089">
                  <c:v>53.2808181854559</c:v>
                </c:pt>
                <c:pt idx="225090">
                  <c:v>53.280903960471598</c:v>
                </c:pt>
                <c:pt idx="225091">
                  <c:v>53.280989735212799</c:v>
                </c:pt>
                <c:pt idx="225092">
                  <c:v>53.281075509679397</c:v>
                </c:pt>
                <c:pt idx="225093">
                  <c:v>53.281161283871398</c:v>
                </c:pt>
                <c:pt idx="225094">
                  <c:v>53.281247057788903</c:v>
                </c:pt>
                <c:pt idx="225095">
                  <c:v>53.281332831431797</c:v>
                </c:pt>
                <c:pt idx="225096">
                  <c:v>53.281418604800201</c:v>
                </c:pt>
                <c:pt idx="225097">
                  <c:v>53.281504377894002</c:v>
                </c:pt>
                <c:pt idx="225098">
                  <c:v>53.281590150713299</c:v>
                </c:pt>
                <c:pt idx="225099">
                  <c:v>53.281675923258</c:v>
                </c:pt>
                <c:pt idx="225100">
                  <c:v>53.281761695528097</c:v>
                </c:pt>
                <c:pt idx="225101">
                  <c:v>53.281847467523697</c:v>
                </c:pt>
                <c:pt idx="225102">
                  <c:v>53.2819332392448</c:v>
                </c:pt>
                <c:pt idx="225103">
                  <c:v>53.2820190106913</c:v>
                </c:pt>
                <c:pt idx="225104">
                  <c:v>53.282104781863303</c:v>
                </c:pt>
                <c:pt idx="225105">
                  <c:v>53.282190552760703</c:v>
                </c:pt>
                <c:pt idx="225106">
                  <c:v>53.282276323383599</c:v>
                </c:pt>
                <c:pt idx="225107">
                  <c:v>53.282362093731898</c:v>
                </c:pt>
                <c:pt idx="225108">
                  <c:v>53.2824478638057</c:v>
                </c:pt>
                <c:pt idx="225109">
                  <c:v>53.282533633604999</c:v>
                </c:pt>
                <c:pt idx="225110">
                  <c:v>53.282619403129701</c:v>
                </c:pt>
                <c:pt idx="225111">
                  <c:v>53.282705172379899</c:v>
                </c:pt>
                <c:pt idx="225112">
                  <c:v>53.282790941355501</c:v>
                </c:pt>
                <c:pt idx="225113">
                  <c:v>53.282876710056598</c:v>
                </c:pt>
                <c:pt idx="225114">
                  <c:v>53.2829624784831</c:v>
                </c:pt>
                <c:pt idx="225115">
                  <c:v>53.283048246635097</c:v>
                </c:pt>
                <c:pt idx="225116">
                  <c:v>53.283134014512598</c:v>
                </c:pt>
                <c:pt idx="225117">
                  <c:v>53.283219782115502</c:v>
                </c:pt>
                <c:pt idx="225118">
                  <c:v>53.283305549444002</c:v>
                </c:pt>
                <c:pt idx="225119">
                  <c:v>53.283391316497799</c:v>
                </c:pt>
                <c:pt idx="225120">
                  <c:v>53.283477083277198</c:v>
                </c:pt>
                <c:pt idx="225121">
                  <c:v>53.283562849782001</c:v>
                </c:pt>
                <c:pt idx="225122">
                  <c:v>53.2836486160123</c:v>
                </c:pt>
                <c:pt idx="225123">
                  <c:v>53.283734381968003</c:v>
                </c:pt>
                <c:pt idx="225124">
                  <c:v>53.283820147649202</c:v>
                </c:pt>
                <c:pt idx="225125">
                  <c:v>53.283905913055897</c:v>
                </c:pt>
                <c:pt idx="225126">
                  <c:v>53.283991678188102</c:v>
                </c:pt>
                <c:pt idx="225127">
                  <c:v>53.284077443045703</c:v>
                </c:pt>
                <c:pt idx="225128">
                  <c:v>53.284163207628801</c:v>
                </c:pt>
                <c:pt idx="225129">
                  <c:v>53.284248971937402</c:v>
                </c:pt>
                <c:pt idx="225130">
                  <c:v>53.284334735971498</c:v>
                </c:pt>
                <c:pt idx="225131">
                  <c:v>53.284420499730999</c:v>
                </c:pt>
                <c:pt idx="225132">
                  <c:v>53.284506263216002</c:v>
                </c:pt>
                <c:pt idx="225133">
                  <c:v>53.284592026426502</c:v>
                </c:pt>
                <c:pt idx="225134">
                  <c:v>53.284677789362497</c:v>
                </c:pt>
                <c:pt idx="225135">
                  <c:v>53.284763552024003</c:v>
                </c:pt>
                <c:pt idx="225136">
                  <c:v>53.284849314410899</c:v>
                </c:pt>
                <c:pt idx="225137">
                  <c:v>53.284935076523297</c:v>
                </c:pt>
                <c:pt idx="225138">
                  <c:v>53.285020838361199</c:v>
                </c:pt>
                <c:pt idx="225139">
                  <c:v>53.285106599924603</c:v>
                </c:pt>
                <c:pt idx="225140">
                  <c:v>53.285192361213497</c:v>
                </c:pt>
                <c:pt idx="225141">
                  <c:v>53.285278122227901</c:v>
                </c:pt>
                <c:pt idx="225142">
                  <c:v>53.285363882967701</c:v>
                </c:pt>
                <c:pt idx="225143">
                  <c:v>53.285449643432997</c:v>
                </c:pt>
                <c:pt idx="225144">
                  <c:v>53.285535403623904</c:v>
                </c:pt>
                <c:pt idx="225145">
                  <c:v>53.285621163540199</c:v>
                </c:pt>
                <c:pt idx="225146">
                  <c:v>53.285706923181998</c:v>
                </c:pt>
                <c:pt idx="225147">
                  <c:v>53.2857926825492</c:v>
                </c:pt>
                <c:pt idx="225148">
                  <c:v>53.285878441641998</c:v>
                </c:pt>
                <c:pt idx="225149">
                  <c:v>53.285964200460299</c:v>
                </c:pt>
                <c:pt idx="225150">
                  <c:v>53.286049959004103</c:v>
                </c:pt>
                <c:pt idx="225151">
                  <c:v>53.286135717273297</c:v>
                </c:pt>
                <c:pt idx="225152">
                  <c:v>53.2862214752681</c:v>
                </c:pt>
                <c:pt idx="225153">
                  <c:v>53.286307232988399</c:v>
                </c:pt>
                <c:pt idx="225154">
                  <c:v>53.286392990434102</c:v>
                </c:pt>
                <c:pt idx="225155">
                  <c:v>53.2864787476054</c:v>
                </c:pt>
                <c:pt idx="225156">
                  <c:v>53.286564504502103</c:v>
                </c:pt>
                <c:pt idx="225157">
                  <c:v>53.2866502611244</c:v>
                </c:pt>
                <c:pt idx="225158">
                  <c:v>53.286736017472101</c:v>
                </c:pt>
                <c:pt idx="225159">
                  <c:v>53.286821773545398</c:v>
                </c:pt>
                <c:pt idx="225160">
                  <c:v>53.286907529344099</c:v>
                </c:pt>
                <c:pt idx="225161">
                  <c:v>53.286993284868402</c:v>
                </c:pt>
                <c:pt idx="225162">
                  <c:v>53.287079040118101</c:v>
                </c:pt>
                <c:pt idx="225163">
                  <c:v>53.287164795093403</c:v>
                </c:pt>
                <c:pt idx="225164">
                  <c:v>53.287250549794202</c:v>
                </c:pt>
                <c:pt idx="225165">
                  <c:v>53.287336304220403</c:v>
                </c:pt>
                <c:pt idx="225166">
                  <c:v>53.287422058372201</c:v>
                </c:pt>
                <c:pt idx="225167">
                  <c:v>53.287507812249501</c:v>
                </c:pt>
                <c:pt idx="225168">
                  <c:v>53.287593565852298</c:v>
                </c:pt>
                <c:pt idx="225169">
                  <c:v>53.287679319180697</c:v>
                </c:pt>
                <c:pt idx="225170">
                  <c:v>53.2877650722345</c:v>
                </c:pt>
                <c:pt idx="225171">
                  <c:v>53.287850825013798</c:v>
                </c:pt>
                <c:pt idx="225172">
                  <c:v>53.2879365775187</c:v>
                </c:pt>
                <c:pt idx="225173">
                  <c:v>53.288022329748998</c:v>
                </c:pt>
                <c:pt idx="225174">
                  <c:v>53.288108081704898</c:v>
                </c:pt>
                <c:pt idx="225175">
                  <c:v>53.288193833386302</c:v>
                </c:pt>
                <c:pt idx="225176">
                  <c:v>53.288279584793202</c:v>
                </c:pt>
                <c:pt idx="225177">
                  <c:v>53.288365335925697</c:v>
                </c:pt>
                <c:pt idx="225178">
                  <c:v>53.288451086783603</c:v>
                </c:pt>
                <c:pt idx="225179">
                  <c:v>53.288536837367097</c:v>
                </c:pt>
                <c:pt idx="225180">
                  <c:v>53.288622587676102</c:v>
                </c:pt>
                <c:pt idx="225181">
                  <c:v>53.288708337710602</c:v>
                </c:pt>
                <c:pt idx="225182">
                  <c:v>53.288794087470599</c:v>
                </c:pt>
                <c:pt idx="225183">
                  <c:v>53.288879836956198</c:v>
                </c:pt>
                <c:pt idx="225184">
                  <c:v>53.288965586167201</c:v>
                </c:pt>
                <c:pt idx="225185">
                  <c:v>53.2890513351038</c:v>
                </c:pt>
                <c:pt idx="225186">
                  <c:v>53.289137083766001</c:v>
                </c:pt>
                <c:pt idx="225187">
                  <c:v>53.289222832153598</c:v>
                </c:pt>
                <c:pt idx="225188">
                  <c:v>53.289308580266798</c:v>
                </c:pt>
                <c:pt idx="225189">
                  <c:v>53.289394328105502</c:v>
                </c:pt>
                <c:pt idx="225190">
                  <c:v>53.289480075669701</c:v>
                </c:pt>
                <c:pt idx="225191">
                  <c:v>53.289565822959503</c:v>
                </c:pt>
                <c:pt idx="225192">
                  <c:v>53.289651569974801</c:v>
                </c:pt>
                <c:pt idx="225193">
                  <c:v>53.289737316715602</c:v>
                </c:pt>
                <c:pt idx="225194">
                  <c:v>53.289823063181998</c:v>
                </c:pt>
                <c:pt idx="225195">
                  <c:v>53.289908809373898</c:v>
                </c:pt>
                <c:pt idx="225196">
                  <c:v>53.289994555291301</c:v>
                </c:pt>
                <c:pt idx="225197">
                  <c:v>53.290080300934299</c:v>
                </c:pt>
                <c:pt idx="225198">
                  <c:v>53.290166046302801</c:v>
                </c:pt>
                <c:pt idx="225199">
                  <c:v>53.290251791396798</c:v>
                </c:pt>
                <c:pt idx="225200">
                  <c:v>53.290337536216398</c:v>
                </c:pt>
                <c:pt idx="225201">
                  <c:v>53.290423280761502</c:v>
                </c:pt>
                <c:pt idx="225202">
                  <c:v>53.290509025032101</c:v>
                </c:pt>
                <c:pt idx="225203">
                  <c:v>53.290594769028303</c:v>
                </c:pt>
                <c:pt idx="225204">
                  <c:v>53.2906805127501</c:v>
                </c:pt>
                <c:pt idx="225205">
                  <c:v>53.290766256197301</c:v>
                </c:pt>
                <c:pt idx="225206">
                  <c:v>53.290851999370098</c:v>
                </c:pt>
                <c:pt idx="225207">
                  <c:v>53.290937742268497</c:v>
                </c:pt>
                <c:pt idx="225208">
                  <c:v>53.291023484892399</c:v>
                </c:pt>
                <c:pt idx="225209">
                  <c:v>53.291109227241897</c:v>
                </c:pt>
                <c:pt idx="225210">
                  <c:v>53.291194969316898</c:v>
                </c:pt>
                <c:pt idx="225211">
                  <c:v>53.291280711117402</c:v>
                </c:pt>
                <c:pt idx="225212">
                  <c:v>53.291366452643501</c:v>
                </c:pt>
                <c:pt idx="225213">
                  <c:v>53.291452193895097</c:v>
                </c:pt>
                <c:pt idx="225214">
                  <c:v>53.291537934872302</c:v>
                </c:pt>
                <c:pt idx="225215">
                  <c:v>53.291623675575103</c:v>
                </c:pt>
                <c:pt idx="225216">
                  <c:v>53.2917094160033</c:v>
                </c:pt>
                <c:pt idx="225217">
                  <c:v>53.2917951561572</c:v>
                </c:pt>
                <c:pt idx="225218">
                  <c:v>53.291880896036602</c:v>
                </c:pt>
                <c:pt idx="225219">
                  <c:v>53.2919666356416</c:v>
                </c:pt>
                <c:pt idx="225220">
                  <c:v>53.292052374972101</c:v>
                </c:pt>
                <c:pt idx="225221">
                  <c:v>53.292138114028099</c:v>
                </c:pt>
                <c:pt idx="225222">
                  <c:v>53.292223852809698</c:v>
                </c:pt>
                <c:pt idx="225223">
                  <c:v>53.292309591316901</c:v>
                </c:pt>
                <c:pt idx="225224">
                  <c:v>53.292395329549699</c:v>
                </c:pt>
                <c:pt idx="225225">
                  <c:v>53.292481067508</c:v>
                </c:pt>
                <c:pt idx="225226">
                  <c:v>53.292566805191797</c:v>
                </c:pt>
                <c:pt idx="225227">
                  <c:v>53.292652542601203</c:v>
                </c:pt>
                <c:pt idx="225228">
                  <c:v>53.292738279736199</c:v>
                </c:pt>
                <c:pt idx="225229">
                  <c:v>53.292824016596803</c:v>
                </c:pt>
                <c:pt idx="225230">
                  <c:v>53.292909753182897</c:v>
                </c:pt>
                <c:pt idx="225231">
                  <c:v>53.292995489494501</c:v>
                </c:pt>
                <c:pt idx="225232">
                  <c:v>53.2930812255318</c:v>
                </c:pt>
                <c:pt idx="225233">
                  <c:v>53.293166961294602</c:v>
                </c:pt>
                <c:pt idx="225234">
                  <c:v>53.293252696783</c:v>
                </c:pt>
                <c:pt idx="225235">
                  <c:v>53.293338431996901</c:v>
                </c:pt>
                <c:pt idx="225236">
                  <c:v>53.293424166936397</c:v>
                </c:pt>
                <c:pt idx="225237">
                  <c:v>53.293509901601503</c:v>
                </c:pt>
                <c:pt idx="225238">
                  <c:v>53.293595635992098</c:v>
                </c:pt>
                <c:pt idx="225239">
                  <c:v>53.293681370108402</c:v>
                </c:pt>
                <c:pt idx="225240">
                  <c:v>53.293767103950202</c:v>
                </c:pt>
                <c:pt idx="225241">
                  <c:v>53.293852837517498</c:v>
                </c:pt>
                <c:pt idx="225242">
                  <c:v>53.293938570810496</c:v>
                </c:pt>
                <c:pt idx="225243">
                  <c:v>53.294024303828998</c:v>
                </c:pt>
                <c:pt idx="225244">
                  <c:v>53.294110036573102</c:v>
                </c:pt>
                <c:pt idx="225245">
                  <c:v>53.294195769042801</c:v>
                </c:pt>
                <c:pt idx="225246">
                  <c:v>53.294281501237997</c:v>
                </c:pt>
                <c:pt idx="225247">
                  <c:v>53.294367233158802</c:v>
                </c:pt>
                <c:pt idx="225248">
                  <c:v>53.294452964805302</c:v>
                </c:pt>
                <c:pt idx="225249">
                  <c:v>53.294538696177298</c:v>
                </c:pt>
                <c:pt idx="225250">
                  <c:v>53.294624427274798</c:v>
                </c:pt>
                <c:pt idx="225251">
                  <c:v>53.294710158097999</c:v>
                </c:pt>
                <c:pt idx="225252">
                  <c:v>53.294795888646703</c:v>
                </c:pt>
                <c:pt idx="225253">
                  <c:v>53.294881618921004</c:v>
                </c:pt>
                <c:pt idx="225254">
                  <c:v>53.294967348920899</c:v>
                </c:pt>
                <c:pt idx="225255">
                  <c:v>53.295053078646397</c:v>
                </c:pt>
                <c:pt idx="225256">
                  <c:v>53.295138808097498</c:v>
                </c:pt>
                <c:pt idx="225257">
                  <c:v>53.295224537274201</c:v>
                </c:pt>
                <c:pt idx="225258">
                  <c:v>53.295310266176401</c:v>
                </c:pt>
                <c:pt idx="225259">
                  <c:v>53.295395994804302</c:v>
                </c:pt>
                <c:pt idx="225260">
                  <c:v>53.2954817231577</c:v>
                </c:pt>
                <c:pt idx="225261">
                  <c:v>53.2955674512367</c:v>
                </c:pt>
                <c:pt idx="225262">
                  <c:v>53.295653179041402</c:v>
                </c:pt>
                <c:pt idx="225263">
                  <c:v>53.2957389065716</c:v>
                </c:pt>
                <c:pt idx="225264">
                  <c:v>53.295824633827401</c:v>
                </c:pt>
                <c:pt idx="225265">
                  <c:v>53.295910360808797</c:v>
                </c:pt>
                <c:pt idx="225266">
                  <c:v>53.295996087515803</c:v>
                </c:pt>
                <c:pt idx="225267">
                  <c:v>53.296081813948398</c:v>
                </c:pt>
                <c:pt idx="225268">
                  <c:v>53.296167540106602</c:v>
                </c:pt>
                <c:pt idx="225269">
                  <c:v>53.296253265990302</c:v>
                </c:pt>
                <c:pt idx="225270">
                  <c:v>53.296338991599697</c:v>
                </c:pt>
                <c:pt idx="225271">
                  <c:v>53.296424716934702</c:v>
                </c:pt>
                <c:pt idx="225272">
                  <c:v>53.296510441995302</c:v>
                </c:pt>
                <c:pt idx="225273">
                  <c:v>53.296596166781498</c:v>
                </c:pt>
                <c:pt idx="225274">
                  <c:v>53.296681891293296</c:v>
                </c:pt>
                <c:pt idx="225275">
                  <c:v>53.296767615530698</c:v>
                </c:pt>
                <c:pt idx="225276">
                  <c:v>53.296853339493701</c:v>
                </c:pt>
                <c:pt idx="225277">
                  <c:v>53.2969390631823</c:v>
                </c:pt>
                <c:pt idx="225278">
                  <c:v>53.297024786596502</c:v>
                </c:pt>
                <c:pt idx="225279">
                  <c:v>53.297110509736299</c:v>
                </c:pt>
                <c:pt idx="225280">
                  <c:v>53.297196232601699</c:v>
                </c:pt>
                <c:pt idx="225281">
                  <c:v>53.297281955192801</c:v>
                </c:pt>
                <c:pt idx="225282">
                  <c:v>53.297367677509399</c:v>
                </c:pt>
                <c:pt idx="225283">
                  <c:v>53.297453399551699</c:v>
                </c:pt>
                <c:pt idx="225284">
                  <c:v>53.297539121319502</c:v>
                </c:pt>
                <c:pt idx="225285">
                  <c:v>53.297624842813001</c:v>
                </c:pt>
                <c:pt idx="225286">
                  <c:v>53.297710564032101</c:v>
                </c:pt>
                <c:pt idx="225287">
                  <c:v>53.297796284976798</c:v>
                </c:pt>
                <c:pt idx="225288">
                  <c:v>53.297882005647097</c:v>
                </c:pt>
                <c:pt idx="225289">
                  <c:v>53.297967726043098</c:v>
                </c:pt>
                <c:pt idx="225290">
                  <c:v>53.298053446164602</c:v>
                </c:pt>
                <c:pt idx="225291">
                  <c:v>53.298139166011801</c:v>
                </c:pt>
                <c:pt idx="225292">
                  <c:v>53.298224885584602</c:v>
                </c:pt>
                <c:pt idx="225293">
                  <c:v>53.298310604883</c:v>
                </c:pt>
                <c:pt idx="225294">
                  <c:v>53.298396323906999</c:v>
                </c:pt>
                <c:pt idx="225295">
                  <c:v>53.298482042656701</c:v>
                </c:pt>
                <c:pt idx="225296">
                  <c:v>53.298567761131899</c:v>
                </c:pt>
                <c:pt idx="225297">
                  <c:v>53.298653479332799</c:v>
                </c:pt>
                <c:pt idx="225298">
                  <c:v>53.298739197259401</c:v>
                </c:pt>
                <c:pt idx="225299">
                  <c:v>53.298824914911499</c:v>
                </c:pt>
                <c:pt idx="225300">
                  <c:v>53.298910632289299</c:v>
                </c:pt>
                <c:pt idx="225301">
                  <c:v>53.298996349392702</c:v>
                </c:pt>
                <c:pt idx="225302">
                  <c:v>53.2990820662217</c:v>
                </c:pt>
                <c:pt idx="225303">
                  <c:v>53.299167782776301</c:v>
                </c:pt>
                <c:pt idx="225304">
                  <c:v>53.299253499056597</c:v>
                </c:pt>
                <c:pt idx="225305">
                  <c:v>53.299339215062503</c:v>
                </c:pt>
                <c:pt idx="225306">
                  <c:v>53.299424930793997</c:v>
                </c:pt>
                <c:pt idx="225307">
                  <c:v>53.2995106462512</c:v>
                </c:pt>
                <c:pt idx="225308">
                  <c:v>53.299596361433998</c:v>
                </c:pt>
                <c:pt idx="225309">
                  <c:v>53.299682076342499</c:v>
                </c:pt>
                <c:pt idx="225310">
                  <c:v>53.299767790976503</c:v>
                </c:pt>
                <c:pt idx="225311">
                  <c:v>53.299853505336202</c:v>
                </c:pt>
                <c:pt idx="225312">
                  <c:v>53.299939219421603</c:v>
                </c:pt>
                <c:pt idx="225313">
                  <c:v>53.300024933232599</c:v>
                </c:pt>
                <c:pt idx="225314">
                  <c:v>53.300110646769198</c:v>
                </c:pt>
                <c:pt idx="225315">
                  <c:v>53.3001963600314</c:v>
                </c:pt>
                <c:pt idx="225316">
                  <c:v>53.300282073019297</c:v>
                </c:pt>
                <c:pt idx="225317">
                  <c:v>53.300367785732803</c:v>
                </c:pt>
                <c:pt idx="225318">
                  <c:v>53.300453498171997</c:v>
                </c:pt>
                <c:pt idx="225319">
                  <c:v>53.300539210336801</c:v>
                </c:pt>
                <c:pt idx="225320">
                  <c:v>53.3006249222273</c:v>
                </c:pt>
                <c:pt idx="225321">
                  <c:v>53.300710633843401</c:v>
                </c:pt>
                <c:pt idx="225322">
                  <c:v>53.300796345185198</c:v>
                </c:pt>
                <c:pt idx="225323">
                  <c:v>53.300882056252597</c:v>
                </c:pt>
                <c:pt idx="225324">
                  <c:v>53.300967767045599</c:v>
                </c:pt>
                <c:pt idx="225325">
                  <c:v>53.301053477564302</c:v>
                </c:pt>
                <c:pt idx="225326">
                  <c:v>53.301139187808602</c:v>
                </c:pt>
                <c:pt idx="225327">
                  <c:v>53.301224897778603</c:v>
                </c:pt>
                <c:pt idx="225328">
                  <c:v>53.3013106074742</c:v>
                </c:pt>
                <c:pt idx="225329">
                  <c:v>53.301396316895499</c:v>
                </c:pt>
                <c:pt idx="225330">
                  <c:v>53.3014820260425</c:v>
                </c:pt>
                <c:pt idx="225331">
                  <c:v>53.301567734915103</c:v>
                </c:pt>
                <c:pt idx="225332">
                  <c:v>53.301653443513302</c:v>
                </c:pt>
                <c:pt idx="225333">
                  <c:v>53.301739151837197</c:v>
                </c:pt>
                <c:pt idx="225334">
                  <c:v>53.3018248598868</c:v>
                </c:pt>
                <c:pt idx="225335">
                  <c:v>53.301910567661999</c:v>
                </c:pt>
                <c:pt idx="225336">
                  <c:v>53.3019962751628</c:v>
                </c:pt>
                <c:pt idx="225337">
                  <c:v>53.302081982389403</c:v>
                </c:pt>
                <c:pt idx="225338">
                  <c:v>53.302167689341601</c:v>
                </c:pt>
                <c:pt idx="225339">
                  <c:v>53.302253396019402</c:v>
                </c:pt>
                <c:pt idx="225340">
                  <c:v>53.302339102422899</c:v>
                </c:pt>
                <c:pt idx="225341">
                  <c:v>53.302424808552097</c:v>
                </c:pt>
                <c:pt idx="225342">
                  <c:v>53.302510514406897</c:v>
                </c:pt>
                <c:pt idx="225343">
                  <c:v>53.3025962199874</c:v>
                </c:pt>
                <c:pt idx="225344">
                  <c:v>53.302681925293498</c:v>
                </c:pt>
                <c:pt idx="225345">
                  <c:v>53.302767630325398</c:v>
                </c:pt>
                <c:pt idx="225346">
                  <c:v>53.302853335082901</c:v>
                </c:pt>
                <c:pt idx="225347">
                  <c:v>53.302939039565999</c:v>
                </c:pt>
                <c:pt idx="225348">
                  <c:v>53.303024743774799</c:v>
                </c:pt>
                <c:pt idx="225349">
                  <c:v>53.303110447709301</c:v>
                </c:pt>
                <c:pt idx="225350">
                  <c:v>53.303196151369498</c:v>
                </c:pt>
                <c:pt idx="225351">
                  <c:v>53.303281854755298</c:v>
                </c:pt>
                <c:pt idx="225352">
                  <c:v>53.3033675578668</c:v>
                </c:pt>
                <c:pt idx="225353">
                  <c:v>53.303453260704003</c:v>
                </c:pt>
                <c:pt idx="225354">
                  <c:v>53.303538963266803</c:v>
                </c:pt>
                <c:pt idx="225355">
                  <c:v>53.303624665555297</c:v>
                </c:pt>
                <c:pt idx="225356">
                  <c:v>53.303710367569501</c:v>
                </c:pt>
                <c:pt idx="225357">
                  <c:v>53.303796069309399</c:v>
                </c:pt>
                <c:pt idx="225358">
                  <c:v>53.3038817707749</c:v>
                </c:pt>
                <c:pt idx="225359">
                  <c:v>53.303967471966203</c:v>
                </c:pt>
                <c:pt idx="225360">
                  <c:v>53.304053172883101</c:v>
                </c:pt>
                <c:pt idx="225361">
                  <c:v>53.304138873525702</c:v>
                </c:pt>
                <c:pt idx="225362">
                  <c:v>53.304224573893897</c:v>
                </c:pt>
                <c:pt idx="225363">
                  <c:v>53.304310273987902</c:v>
                </c:pt>
                <c:pt idx="225364">
                  <c:v>53.304395973807502</c:v>
                </c:pt>
                <c:pt idx="225365">
                  <c:v>53.304481673352797</c:v>
                </c:pt>
                <c:pt idx="225366">
                  <c:v>53.304567372623801</c:v>
                </c:pt>
                <c:pt idx="225367">
                  <c:v>53.3046530716204</c:v>
                </c:pt>
                <c:pt idx="225368">
                  <c:v>53.304738770342802</c:v>
                </c:pt>
                <c:pt idx="225369">
                  <c:v>53.304824468790798</c:v>
                </c:pt>
                <c:pt idx="225370">
                  <c:v>53.304910166964603</c:v>
                </c:pt>
                <c:pt idx="225371">
                  <c:v>53.304995864863997</c:v>
                </c:pt>
                <c:pt idx="225372">
                  <c:v>53.3050815624891</c:v>
                </c:pt>
                <c:pt idx="225373">
                  <c:v>53.305167259839898</c:v>
                </c:pt>
                <c:pt idx="225374">
                  <c:v>53.305252956916398</c:v>
                </c:pt>
                <c:pt idx="225375">
                  <c:v>53.3053386537186</c:v>
                </c:pt>
                <c:pt idx="225376">
                  <c:v>53.305424350246398</c:v>
                </c:pt>
                <c:pt idx="225377">
                  <c:v>53.305510046499997</c:v>
                </c:pt>
                <c:pt idx="225378">
                  <c:v>53.305595742479198</c:v>
                </c:pt>
                <c:pt idx="225379">
                  <c:v>53.305681438184202</c:v>
                </c:pt>
                <c:pt idx="225380">
                  <c:v>53.3057671336149</c:v>
                </c:pt>
                <c:pt idx="225381">
                  <c:v>53.305852828771201</c:v>
                </c:pt>
                <c:pt idx="225382">
                  <c:v>53.305938523653197</c:v>
                </c:pt>
                <c:pt idx="225383">
                  <c:v>53.306024218261001</c:v>
                </c:pt>
                <c:pt idx="225384">
                  <c:v>53.306109912594401</c:v>
                </c:pt>
                <c:pt idx="225385">
                  <c:v>53.306195606653503</c:v>
                </c:pt>
                <c:pt idx="225386">
                  <c:v>53.3062813004384</c:v>
                </c:pt>
                <c:pt idx="225387">
                  <c:v>53.306366993948899</c:v>
                </c:pt>
                <c:pt idx="225388">
                  <c:v>53.3064526871852</c:v>
                </c:pt>
                <c:pt idx="225389">
                  <c:v>53.306538380147103</c:v>
                </c:pt>
                <c:pt idx="225390">
                  <c:v>53.306624072834801</c:v>
                </c:pt>
                <c:pt idx="225391">
                  <c:v>53.306709765248101</c:v>
                </c:pt>
                <c:pt idx="225392">
                  <c:v>53.306795457387203</c:v>
                </c:pt>
                <c:pt idx="225393">
                  <c:v>53.306881149252</c:v>
                </c:pt>
                <c:pt idx="225394">
                  <c:v>53.306966840842499</c:v>
                </c:pt>
                <c:pt idx="225395">
                  <c:v>53.3070525321586</c:v>
                </c:pt>
                <c:pt idx="225396">
                  <c:v>53.307138223200504</c:v>
                </c:pt>
                <c:pt idx="225397">
                  <c:v>53.307223913968102</c:v>
                </c:pt>
                <c:pt idx="225398">
                  <c:v>53.307309604461501</c:v>
                </c:pt>
                <c:pt idx="225399">
                  <c:v>53.307395294680497</c:v>
                </c:pt>
                <c:pt idx="225400">
                  <c:v>53.307480984625201</c:v>
                </c:pt>
                <c:pt idx="225401">
                  <c:v>53.3075666742957</c:v>
                </c:pt>
                <c:pt idx="225402">
                  <c:v>53.307652363691901</c:v>
                </c:pt>
                <c:pt idx="225403">
                  <c:v>53.307738052813797</c:v>
                </c:pt>
                <c:pt idx="225404">
                  <c:v>53.307823741661402</c:v>
                </c:pt>
                <c:pt idx="225405">
                  <c:v>53.307909430234702</c:v>
                </c:pt>
                <c:pt idx="225406">
                  <c:v>53.307995118533697</c:v>
                </c:pt>
                <c:pt idx="225407">
                  <c:v>53.3080808065585</c:v>
                </c:pt>
                <c:pt idx="225408">
                  <c:v>53.308166494308999</c:v>
                </c:pt>
                <c:pt idx="225409">
                  <c:v>53.3082521817852</c:v>
                </c:pt>
                <c:pt idx="225410">
                  <c:v>53.308337868987103</c:v>
                </c:pt>
                <c:pt idx="225411">
                  <c:v>53.3084235559148</c:v>
                </c:pt>
                <c:pt idx="225412">
                  <c:v>53.3085092425681</c:v>
                </c:pt>
                <c:pt idx="225413">
                  <c:v>53.308594928947201</c:v>
                </c:pt>
                <c:pt idx="225414">
                  <c:v>53.308680615052097</c:v>
                </c:pt>
                <c:pt idx="225415">
                  <c:v>53.308766300882603</c:v>
                </c:pt>
                <c:pt idx="225416">
                  <c:v>53.308851986438903</c:v>
                </c:pt>
                <c:pt idx="225417">
                  <c:v>53.308937671720898</c:v>
                </c:pt>
                <c:pt idx="225418">
                  <c:v>53.309023356728602</c:v>
                </c:pt>
                <c:pt idx="225419">
                  <c:v>53.309109041462101</c:v>
                </c:pt>
                <c:pt idx="225420">
                  <c:v>53.309194725921301</c:v>
                </c:pt>
                <c:pt idx="225421">
                  <c:v>53.309280410106197</c:v>
                </c:pt>
                <c:pt idx="225422">
                  <c:v>53.309366094016902</c:v>
                </c:pt>
                <c:pt idx="225423">
                  <c:v>53.309451777653301</c:v>
                </c:pt>
                <c:pt idx="225424">
                  <c:v>53.309537461015402</c:v>
                </c:pt>
                <c:pt idx="225425">
                  <c:v>53.309623144103199</c:v>
                </c:pt>
                <c:pt idx="225426">
                  <c:v>53.309708826916797</c:v>
                </c:pt>
                <c:pt idx="225427">
                  <c:v>53.309794509456196</c:v>
                </c:pt>
                <c:pt idx="225428">
                  <c:v>53.309880191721199</c:v>
                </c:pt>
                <c:pt idx="225429">
                  <c:v>53.309965873712102</c:v>
                </c:pt>
                <c:pt idx="225430">
                  <c:v>53.310051555428601</c:v>
                </c:pt>
                <c:pt idx="225431">
                  <c:v>53.310137236870901</c:v>
                </c:pt>
                <c:pt idx="225432">
                  <c:v>53.310222918038903</c:v>
                </c:pt>
                <c:pt idx="225433">
                  <c:v>53.3103085989327</c:v>
                </c:pt>
                <c:pt idx="225434">
                  <c:v>53.310394279552199</c:v>
                </c:pt>
                <c:pt idx="225435">
                  <c:v>53.310479959897499</c:v>
                </c:pt>
                <c:pt idx="225436">
                  <c:v>53.310565639968502</c:v>
                </c:pt>
                <c:pt idx="225437">
                  <c:v>53.310651319765299</c:v>
                </c:pt>
                <c:pt idx="225438">
                  <c:v>53.310736999287698</c:v>
                </c:pt>
                <c:pt idx="225439">
                  <c:v>53.310822678535999</c:v>
                </c:pt>
                <c:pt idx="225440">
                  <c:v>53.310908357510002</c:v>
                </c:pt>
                <c:pt idx="225441">
                  <c:v>53.310994036209699</c:v>
                </c:pt>
                <c:pt idx="225442">
                  <c:v>53.311079714635198</c:v>
                </c:pt>
                <c:pt idx="225443">
                  <c:v>53.311165392786499</c:v>
                </c:pt>
                <c:pt idx="225444">
                  <c:v>53.311251070663502</c:v>
                </c:pt>
                <c:pt idx="225445">
                  <c:v>53.3113367482662</c:v>
                </c:pt>
                <c:pt idx="225446">
                  <c:v>53.311422425594699</c:v>
                </c:pt>
                <c:pt idx="225447">
                  <c:v>53.311508102649</c:v>
                </c:pt>
                <c:pt idx="225448">
                  <c:v>53.311593779429003</c:v>
                </c:pt>
                <c:pt idx="225449">
                  <c:v>53.311679455934801</c:v>
                </c:pt>
                <c:pt idx="225450">
                  <c:v>53.3117651321663</c:v>
                </c:pt>
                <c:pt idx="225451">
                  <c:v>53.311850808123602</c:v>
                </c:pt>
                <c:pt idx="225452">
                  <c:v>53.311936483806598</c:v>
                </c:pt>
                <c:pt idx="225453">
                  <c:v>53.312022159215402</c:v>
                </c:pt>
                <c:pt idx="225454">
                  <c:v>53.312107834350002</c:v>
                </c:pt>
                <c:pt idx="225455">
                  <c:v>53.312193509210303</c:v>
                </c:pt>
                <c:pt idx="225456">
                  <c:v>53.312279183796399</c:v>
                </c:pt>
                <c:pt idx="225457">
                  <c:v>53.312364858108197</c:v>
                </c:pt>
                <c:pt idx="225458">
                  <c:v>53.312450532145903</c:v>
                </c:pt>
                <c:pt idx="225459">
                  <c:v>53.312536205909197</c:v>
                </c:pt>
                <c:pt idx="225460">
                  <c:v>53.312621879398399</c:v>
                </c:pt>
                <c:pt idx="225461">
                  <c:v>53.312707552613297</c:v>
                </c:pt>
                <c:pt idx="225462">
                  <c:v>53.312793225554003</c:v>
                </c:pt>
                <c:pt idx="225463">
                  <c:v>53.312878898220397</c:v>
                </c:pt>
                <c:pt idx="225464">
                  <c:v>53.312964570612699</c:v>
                </c:pt>
                <c:pt idx="225465">
                  <c:v>53.313050242730696</c:v>
                </c:pt>
                <c:pt idx="225466">
                  <c:v>53.313135914574403</c:v>
                </c:pt>
                <c:pt idx="225467">
                  <c:v>53.313221586143897</c:v>
                </c:pt>
                <c:pt idx="225468">
                  <c:v>53.313307257439199</c:v>
                </c:pt>
                <c:pt idx="225469">
                  <c:v>53.313392928460303</c:v>
                </c:pt>
                <c:pt idx="225470">
                  <c:v>53.313478599207201</c:v>
                </c:pt>
                <c:pt idx="225471">
                  <c:v>53.313564269679802</c:v>
                </c:pt>
                <c:pt idx="225472">
                  <c:v>53.313649939878196</c:v>
                </c:pt>
                <c:pt idx="225473">
                  <c:v>53.3137356098024</c:v>
                </c:pt>
                <c:pt idx="225474">
                  <c:v>53.313821279452398</c:v>
                </c:pt>
                <c:pt idx="225475">
                  <c:v>53.313906948828098</c:v>
                </c:pt>
                <c:pt idx="225476">
                  <c:v>53.3139926179296</c:v>
                </c:pt>
                <c:pt idx="225477">
                  <c:v>53.314078286756903</c:v>
                </c:pt>
                <c:pt idx="225478">
                  <c:v>53.314163955310001</c:v>
                </c:pt>
                <c:pt idx="225479">
                  <c:v>53.3142496235889</c:v>
                </c:pt>
                <c:pt idx="225480">
                  <c:v>53.314335291593501</c:v>
                </c:pt>
                <c:pt idx="225481">
                  <c:v>53.314420959323897</c:v>
                </c:pt>
                <c:pt idx="225482">
                  <c:v>53.314506626780201</c:v>
                </c:pt>
                <c:pt idx="225483">
                  <c:v>53.3145922939622</c:v>
                </c:pt>
                <c:pt idx="225484">
                  <c:v>53.31467796087</c:v>
                </c:pt>
                <c:pt idx="225485">
                  <c:v>53.314763627503503</c:v>
                </c:pt>
                <c:pt idx="225486">
                  <c:v>53.314849293862899</c:v>
                </c:pt>
                <c:pt idx="225487">
                  <c:v>53.314934959948097</c:v>
                </c:pt>
                <c:pt idx="225488">
                  <c:v>53.315020625758997</c:v>
                </c:pt>
                <c:pt idx="225489">
                  <c:v>53.315106291295798</c:v>
                </c:pt>
                <c:pt idx="225490">
                  <c:v>53.315191956558301</c:v>
                </c:pt>
                <c:pt idx="225491">
                  <c:v>53.315277621546599</c:v>
                </c:pt>
                <c:pt idx="225492">
                  <c:v>53.315363286260698</c:v>
                </c:pt>
                <c:pt idx="225493">
                  <c:v>53.315448950700599</c:v>
                </c:pt>
                <c:pt idx="225494">
                  <c:v>53.315534614866401</c:v>
                </c:pt>
                <c:pt idx="225495">
                  <c:v>53.315620278757898</c:v>
                </c:pt>
                <c:pt idx="225496">
                  <c:v>53.315705942375203</c:v>
                </c:pt>
                <c:pt idx="225497">
                  <c:v>53.315791605718303</c:v>
                </c:pt>
                <c:pt idx="225498">
                  <c:v>53.315877268787197</c:v>
                </c:pt>
                <c:pt idx="225499">
                  <c:v>53.3159629315819</c:v>
                </c:pt>
                <c:pt idx="225500">
                  <c:v>53.316048594102398</c:v>
                </c:pt>
                <c:pt idx="225501">
                  <c:v>53.316134256348697</c:v>
                </c:pt>
                <c:pt idx="225502">
                  <c:v>53.316219918320797</c:v>
                </c:pt>
                <c:pt idx="225503">
                  <c:v>53.3163055800187</c:v>
                </c:pt>
                <c:pt idx="225504">
                  <c:v>53.316391241442403</c:v>
                </c:pt>
                <c:pt idx="225505">
                  <c:v>53.316476902591901</c:v>
                </c:pt>
                <c:pt idx="225506">
                  <c:v>53.316562563467301</c:v>
                </c:pt>
                <c:pt idx="225507">
                  <c:v>53.316648224068402</c:v>
                </c:pt>
                <c:pt idx="225508">
                  <c:v>53.316733884395298</c:v>
                </c:pt>
                <c:pt idx="225509">
                  <c:v>53.316819544448101</c:v>
                </c:pt>
                <c:pt idx="225510">
                  <c:v>53.3169052042267</c:v>
                </c:pt>
                <c:pt idx="225511">
                  <c:v>53.316990863731</c:v>
                </c:pt>
                <c:pt idx="225512">
                  <c:v>53.317076522961202</c:v>
                </c:pt>
                <c:pt idx="225513">
                  <c:v>53.317162181917197</c:v>
                </c:pt>
                <c:pt idx="225514">
                  <c:v>53.317247840599002</c:v>
                </c:pt>
                <c:pt idx="225515">
                  <c:v>53.317333499006601</c:v>
                </c:pt>
                <c:pt idx="225516">
                  <c:v>53.317419157140101</c:v>
                </c:pt>
                <c:pt idx="225517">
                  <c:v>53.317504814999303</c:v>
                </c:pt>
                <c:pt idx="225518">
                  <c:v>53.317590472584399</c:v>
                </c:pt>
                <c:pt idx="225519">
                  <c:v>53.317676129895297</c:v>
                </c:pt>
                <c:pt idx="225520">
                  <c:v>53.317761786932003</c:v>
                </c:pt>
                <c:pt idx="225521">
                  <c:v>53.317847443694497</c:v>
                </c:pt>
                <c:pt idx="225522">
                  <c:v>53.317933100182898</c:v>
                </c:pt>
                <c:pt idx="225523">
                  <c:v>53.318018756397102</c:v>
                </c:pt>
                <c:pt idx="225524">
                  <c:v>53.318104412337</c:v>
                </c:pt>
                <c:pt idx="225525">
                  <c:v>53.318190068002899</c:v>
                </c:pt>
                <c:pt idx="225526">
                  <c:v>53.3182757233945</c:v>
                </c:pt>
                <c:pt idx="225527">
                  <c:v>53.318361378512002</c:v>
                </c:pt>
                <c:pt idx="225528">
                  <c:v>53.318447033355199</c:v>
                </c:pt>
                <c:pt idx="225529">
                  <c:v>53.318532687924403</c:v>
                </c:pt>
                <c:pt idx="225530">
                  <c:v>53.318618342219303</c:v>
                </c:pt>
                <c:pt idx="225531">
                  <c:v>53.318703996240103</c:v>
                </c:pt>
                <c:pt idx="225532">
                  <c:v>53.318789649986698</c:v>
                </c:pt>
                <c:pt idx="225533">
                  <c:v>53.318875303459102</c:v>
                </c:pt>
                <c:pt idx="225534">
                  <c:v>53.318960956657399</c:v>
                </c:pt>
                <c:pt idx="225535">
                  <c:v>53.319046609581399</c:v>
                </c:pt>
                <c:pt idx="225536">
                  <c:v>53.319132262231399</c:v>
                </c:pt>
                <c:pt idx="225537">
                  <c:v>53.319217914607101</c:v>
                </c:pt>
                <c:pt idx="225538">
                  <c:v>53.319303566708697</c:v>
                </c:pt>
                <c:pt idx="225539">
                  <c:v>53.319389218536102</c:v>
                </c:pt>
                <c:pt idx="225540">
                  <c:v>53.319474870089401</c:v>
                </c:pt>
                <c:pt idx="225541">
                  <c:v>53.319560521368501</c:v>
                </c:pt>
                <c:pt idx="225542">
                  <c:v>53.319646172373503</c:v>
                </c:pt>
                <c:pt idx="225543">
                  <c:v>53.319731823104199</c:v>
                </c:pt>
                <c:pt idx="225544">
                  <c:v>53.319817473560803</c:v>
                </c:pt>
                <c:pt idx="225545">
                  <c:v>53.319903123743302</c:v>
                </c:pt>
                <c:pt idx="225546">
                  <c:v>53.319988773651602</c:v>
                </c:pt>
                <c:pt idx="225547">
                  <c:v>53.320074423285703</c:v>
                </c:pt>
                <c:pt idx="225548">
                  <c:v>53.320160072645699</c:v>
                </c:pt>
                <c:pt idx="225549">
                  <c:v>53.320245721731602</c:v>
                </c:pt>
                <c:pt idx="225550">
                  <c:v>53.320331370543201</c:v>
                </c:pt>
                <c:pt idx="225551">
                  <c:v>53.320417019080701</c:v>
                </c:pt>
                <c:pt idx="225552">
                  <c:v>53.320502667344101</c:v>
                </c:pt>
                <c:pt idx="225553">
                  <c:v>53.320588315333303</c:v>
                </c:pt>
                <c:pt idx="225554">
                  <c:v>53.320673963048399</c:v>
                </c:pt>
                <c:pt idx="225555">
                  <c:v>53.320759610489297</c:v>
                </c:pt>
                <c:pt idx="225556">
                  <c:v>53.320845257656103</c:v>
                </c:pt>
                <c:pt idx="225557">
                  <c:v>53.320930904548703</c:v>
                </c:pt>
                <c:pt idx="225558">
                  <c:v>53.321016551167098</c:v>
                </c:pt>
                <c:pt idx="225559">
                  <c:v>53.3211021975115</c:v>
                </c:pt>
                <c:pt idx="225560">
                  <c:v>53.321187843581598</c:v>
                </c:pt>
                <c:pt idx="225561">
                  <c:v>53.321273489377703</c:v>
                </c:pt>
                <c:pt idx="225562">
                  <c:v>53.321359134899502</c:v>
                </c:pt>
                <c:pt idx="225563">
                  <c:v>53.321444780147303</c:v>
                </c:pt>
                <c:pt idx="225564">
                  <c:v>53.321530425120898</c:v>
                </c:pt>
                <c:pt idx="225565">
                  <c:v>53.321616069820301</c:v>
                </c:pt>
                <c:pt idx="225566">
                  <c:v>53.321701714245599</c:v>
                </c:pt>
                <c:pt idx="225567">
                  <c:v>53.321787358396797</c:v>
                </c:pt>
                <c:pt idx="225568">
                  <c:v>53.321873002273797</c:v>
                </c:pt>
                <c:pt idx="225569">
                  <c:v>53.321958645876698</c:v>
                </c:pt>
                <c:pt idx="225570">
                  <c:v>53.3220442892055</c:v>
                </c:pt>
                <c:pt idx="225571">
                  <c:v>53.322129932260097</c:v>
                </c:pt>
                <c:pt idx="225572">
                  <c:v>53.322215575040602</c:v>
                </c:pt>
                <c:pt idx="225573">
                  <c:v>53.322301217546901</c:v>
                </c:pt>
                <c:pt idx="225574">
                  <c:v>53.322386859779101</c:v>
                </c:pt>
                <c:pt idx="225575">
                  <c:v>53.322472501737202</c:v>
                </c:pt>
                <c:pt idx="225576">
                  <c:v>53.322558143421197</c:v>
                </c:pt>
                <c:pt idx="225577">
                  <c:v>53.322643784831001</c:v>
                </c:pt>
                <c:pt idx="225578">
                  <c:v>53.322729425966699</c:v>
                </c:pt>
                <c:pt idx="225579">
                  <c:v>53.322815066828198</c:v>
                </c:pt>
                <c:pt idx="225580">
                  <c:v>53.322900707415698</c:v>
                </c:pt>
                <c:pt idx="225581">
                  <c:v>53.322986347729</c:v>
                </c:pt>
                <c:pt idx="225582">
                  <c:v>53.323071987768103</c:v>
                </c:pt>
                <c:pt idx="225583">
                  <c:v>53.323157627533199</c:v>
                </c:pt>
                <c:pt idx="225584">
                  <c:v>53.323243267024097</c:v>
                </c:pt>
                <c:pt idx="225585">
                  <c:v>53.323328906240903</c:v>
                </c:pt>
                <c:pt idx="225586">
                  <c:v>53.323414545183603</c:v>
                </c:pt>
                <c:pt idx="225587">
                  <c:v>53.323500183852097</c:v>
                </c:pt>
                <c:pt idx="225588">
                  <c:v>53.3235858222465</c:v>
                </c:pt>
                <c:pt idx="225589">
                  <c:v>53.323671460366903</c:v>
                </c:pt>
                <c:pt idx="225590">
                  <c:v>53.323757098213001</c:v>
                </c:pt>
                <c:pt idx="225591">
                  <c:v>53.323842735785099</c:v>
                </c:pt>
                <c:pt idx="225592">
                  <c:v>53.323928373083099</c:v>
                </c:pt>
                <c:pt idx="225593">
                  <c:v>53.3240140101069</c:v>
                </c:pt>
                <c:pt idx="225594">
                  <c:v>53.324099646856602</c:v>
                </c:pt>
                <c:pt idx="225595">
                  <c:v>53.324185283332199</c:v>
                </c:pt>
                <c:pt idx="225596">
                  <c:v>53.324270919533703</c:v>
                </c:pt>
                <c:pt idx="225597">
                  <c:v>53.324356555461101</c:v>
                </c:pt>
                <c:pt idx="225598">
                  <c:v>53.324442191114301</c:v>
                </c:pt>
                <c:pt idx="225599">
                  <c:v>53.324527826493501</c:v>
                </c:pt>
                <c:pt idx="225600">
                  <c:v>53.324613461598503</c:v>
                </c:pt>
                <c:pt idx="225601">
                  <c:v>53.324699096429498</c:v>
                </c:pt>
                <c:pt idx="225602">
                  <c:v>53.324784730986302</c:v>
                </c:pt>
                <c:pt idx="225603">
                  <c:v>53.324870365269</c:v>
                </c:pt>
                <c:pt idx="225604">
                  <c:v>53.324955999277599</c:v>
                </c:pt>
                <c:pt idx="225605">
                  <c:v>53.325041633012098</c:v>
                </c:pt>
                <c:pt idx="225606">
                  <c:v>53.325127266472499</c:v>
                </c:pt>
                <c:pt idx="225607">
                  <c:v>53.325212899658702</c:v>
                </c:pt>
                <c:pt idx="225608">
                  <c:v>53.325298532570898</c:v>
                </c:pt>
                <c:pt idx="225609">
                  <c:v>53.325384165209002</c:v>
                </c:pt>
                <c:pt idx="225610">
                  <c:v>53.325469797573</c:v>
                </c:pt>
                <c:pt idx="225611">
                  <c:v>53.325555429662899</c:v>
                </c:pt>
                <c:pt idx="225612">
                  <c:v>53.325641061478599</c:v>
                </c:pt>
                <c:pt idx="225613">
                  <c:v>53.3257266930203</c:v>
                </c:pt>
                <c:pt idx="225614">
                  <c:v>53.325812324287902</c:v>
                </c:pt>
                <c:pt idx="225615">
                  <c:v>53.325897955281299</c:v>
                </c:pt>
                <c:pt idx="225616">
                  <c:v>53.325983586000703</c:v>
                </c:pt>
                <c:pt idx="225617">
                  <c:v>53.326069216446001</c:v>
                </c:pt>
                <c:pt idx="225618">
                  <c:v>53.3261548466172</c:v>
                </c:pt>
                <c:pt idx="225619">
                  <c:v>53.3262404765143</c:v>
                </c:pt>
                <c:pt idx="225620">
                  <c:v>53.326326106137302</c:v>
                </c:pt>
                <c:pt idx="225621">
                  <c:v>53.326411735486197</c:v>
                </c:pt>
                <c:pt idx="225622">
                  <c:v>53.326497364561</c:v>
                </c:pt>
                <c:pt idx="225623">
                  <c:v>53.326582993361697</c:v>
                </c:pt>
                <c:pt idx="225624">
                  <c:v>53.326668621888302</c:v>
                </c:pt>
                <c:pt idx="225625">
                  <c:v>53.326754250140901</c:v>
                </c:pt>
                <c:pt idx="225626">
                  <c:v>53.326839878119301</c:v>
                </c:pt>
                <c:pt idx="225627">
                  <c:v>53.326925505823702</c:v>
                </c:pt>
                <c:pt idx="225628">
                  <c:v>53.327011133253997</c:v>
                </c:pt>
                <c:pt idx="225629">
                  <c:v>53.3270967604102</c:v>
                </c:pt>
                <c:pt idx="225630">
                  <c:v>53.327182387292297</c:v>
                </c:pt>
                <c:pt idx="225631">
                  <c:v>53.327268013900301</c:v>
                </c:pt>
                <c:pt idx="225632">
                  <c:v>53.3273536402342</c:v>
                </c:pt>
                <c:pt idx="225633">
                  <c:v>53.3274392662941</c:v>
                </c:pt>
                <c:pt idx="225634">
                  <c:v>53.3275248920799</c:v>
                </c:pt>
                <c:pt idx="225635">
                  <c:v>53.327610517591602</c:v>
                </c:pt>
                <c:pt idx="225636">
                  <c:v>53.327696142829197</c:v>
                </c:pt>
                <c:pt idx="225637">
                  <c:v>53.3277817677927</c:v>
                </c:pt>
                <c:pt idx="225638">
                  <c:v>53.327867392482197</c:v>
                </c:pt>
                <c:pt idx="225639">
                  <c:v>53.327953016897602</c:v>
                </c:pt>
                <c:pt idx="225640">
                  <c:v>53.328038641038901</c:v>
                </c:pt>
                <c:pt idx="225641">
                  <c:v>53.328124264906101</c:v>
                </c:pt>
                <c:pt idx="225642">
                  <c:v>53.328209888499302</c:v>
                </c:pt>
                <c:pt idx="225643">
                  <c:v>53.328295511818403</c:v>
                </c:pt>
                <c:pt idx="225644">
                  <c:v>53.328381134863399</c:v>
                </c:pt>
                <c:pt idx="225645">
                  <c:v>53.328466757634303</c:v>
                </c:pt>
                <c:pt idx="225646">
                  <c:v>53.3285523801312</c:v>
                </c:pt>
                <c:pt idx="225647">
                  <c:v>53.328638002353998</c:v>
                </c:pt>
                <c:pt idx="225648">
                  <c:v>53.328723624302697</c:v>
                </c:pt>
                <c:pt idx="225649">
                  <c:v>53.328809245977403</c:v>
                </c:pt>
                <c:pt idx="225650">
                  <c:v>53.328894867377997</c:v>
                </c:pt>
                <c:pt idx="225651">
                  <c:v>53.328980488504499</c:v>
                </c:pt>
                <c:pt idx="225652">
                  <c:v>53.329066109357001</c:v>
                </c:pt>
                <c:pt idx="225653">
                  <c:v>53.329151729935397</c:v>
                </c:pt>
                <c:pt idx="225654">
                  <c:v>53.329237350239701</c:v>
                </c:pt>
                <c:pt idx="225655">
                  <c:v>53.329322970269999</c:v>
                </c:pt>
                <c:pt idx="225656">
                  <c:v>53.329408590026198</c:v>
                </c:pt>
                <c:pt idx="225657">
                  <c:v>53.329494209508297</c:v>
                </c:pt>
                <c:pt idx="225658">
                  <c:v>53.329579828716398</c:v>
                </c:pt>
                <c:pt idx="225659">
                  <c:v>53.329665447650399</c:v>
                </c:pt>
                <c:pt idx="225660">
                  <c:v>53.329751066310401</c:v>
                </c:pt>
                <c:pt idx="225661">
                  <c:v>53.329836684696303</c:v>
                </c:pt>
                <c:pt idx="225662">
                  <c:v>53.3299223028082</c:v>
                </c:pt>
                <c:pt idx="225663">
                  <c:v>53.330007920645997</c:v>
                </c:pt>
                <c:pt idx="225664">
                  <c:v>53.330093538209702</c:v>
                </c:pt>
                <c:pt idx="225665">
                  <c:v>53.330179155499401</c:v>
                </c:pt>
                <c:pt idx="225666">
                  <c:v>53.330264772515001</c:v>
                </c:pt>
                <c:pt idx="225667">
                  <c:v>53.330350389256601</c:v>
                </c:pt>
                <c:pt idx="225668">
                  <c:v>53.330436005724202</c:v>
                </c:pt>
                <c:pt idx="225669">
                  <c:v>53.330521621917597</c:v>
                </c:pt>
                <c:pt idx="225670">
                  <c:v>53.3306072378371</c:v>
                </c:pt>
                <c:pt idx="225671">
                  <c:v>53.330692853482503</c:v>
                </c:pt>
                <c:pt idx="225672">
                  <c:v>53.330778468853801</c:v>
                </c:pt>
                <c:pt idx="225673">
                  <c:v>53.330864083951099</c:v>
                </c:pt>
                <c:pt idx="225674">
                  <c:v>53.330949698774297</c:v>
                </c:pt>
                <c:pt idx="225675">
                  <c:v>53.331035313323497</c:v>
                </c:pt>
                <c:pt idx="225676">
                  <c:v>53.331120927598697</c:v>
                </c:pt>
                <c:pt idx="225677">
                  <c:v>53.331206541599798</c:v>
                </c:pt>
                <c:pt idx="225678">
                  <c:v>53.331292155326899</c:v>
                </c:pt>
                <c:pt idx="225679">
                  <c:v>53.331377768779902</c:v>
                </c:pt>
                <c:pt idx="225680">
                  <c:v>53.331463381958898</c:v>
                </c:pt>
                <c:pt idx="225681">
                  <c:v>53.331548994863802</c:v>
                </c:pt>
                <c:pt idx="225682">
                  <c:v>53.331634607494699</c:v>
                </c:pt>
                <c:pt idx="225683">
                  <c:v>53.331720219851597</c:v>
                </c:pt>
                <c:pt idx="225684">
                  <c:v>53.331805831934403</c:v>
                </c:pt>
                <c:pt idx="225685">
                  <c:v>53.331891443743203</c:v>
                </c:pt>
                <c:pt idx="225686">
                  <c:v>53.331977055277903</c:v>
                </c:pt>
                <c:pt idx="225687">
                  <c:v>53.332062666538697</c:v>
                </c:pt>
                <c:pt idx="225688">
                  <c:v>53.332148277525299</c:v>
                </c:pt>
                <c:pt idx="225689">
                  <c:v>53.332233888238001</c:v>
                </c:pt>
                <c:pt idx="225690">
                  <c:v>53.332319498676597</c:v>
                </c:pt>
                <c:pt idx="225691">
                  <c:v>53.332405108841201</c:v>
                </c:pt>
                <c:pt idx="225692">
                  <c:v>53.332490718731798</c:v>
                </c:pt>
                <c:pt idx="225693">
                  <c:v>53.332576328348303</c:v>
                </c:pt>
                <c:pt idx="225694">
                  <c:v>53.332661937690801</c:v>
                </c:pt>
                <c:pt idx="225695">
                  <c:v>53.3327475467593</c:v>
                </c:pt>
                <c:pt idx="225696">
                  <c:v>53.332833155553701</c:v>
                </c:pt>
                <c:pt idx="225697">
                  <c:v>53.332918764074101</c:v>
                </c:pt>
                <c:pt idx="225698">
                  <c:v>53.333004372320502</c:v>
                </c:pt>
                <c:pt idx="225699">
                  <c:v>53.333089980292897</c:v>
                </c:pt>
                <c:pt idx="225700">
                  <c:v>53.3331755879912</c:v>
                </c:pt>
                <c:pt idx="225701">
                  <c:v>53.333261195415503</c:v>
                </c:pt>
                <c:pt idx="225702">
                  <c:v>53.333346802565799</c:v>
                </c:pt>
                <c:pt idx="225703">
                  <c:v>53.333432409442104</c:v>
                </c:pt>
                <c:pt idx="225704">
                  <c:v>53.333518016044401</c:v>
                </c:pt>
                <c:pt idx="225705">
                  <c:v>53.3336036223726</c:v>
                </c:pt>
                <c:pt idx="225706">
                  <c:v>53.333689228426898</c:v>
                </c:pt>
                <c:pt idx="225707">
                  <c:v>53.333774834207098</c:v>
                </c:pt>
                <c:pt idx="225708">
                  <c:v>53.333860439713298</c:v>
                </c:pt>
                <c:pt idx="225709">
                  <c:v>53.333946044945399</c:v>
                </c:pt>
                <c:pt idx="225710">
                  <c:v>53.334031649903601</c:v>
                </c:pt>
                <c:pt idx="225711">
                  <c:v>53.334117254587703</c:v>
                </c:pt>
                <c:pt idx="225712">
                  <c:v>53.334202858997898</c:v>
                </c:pt>
                <c:pt idx="225713">
                  <c:v>53.334288463134001</c:v>
                </c:pt>
                <c:pt idx="225714">
                  <c:v>53.334374066996098</c:v>
                </c:pt>
                <c:pt idx="225715">
                  <c:v>53.334459670584202</c:v>
                </c:pt>
                <c:pt idx="225716">
                  <c:v>53.3345452738983</c:v>
                </c:pt>
                <c:pt idx="225717">
                  <c:v>53.334630876938398</c:v>
                </c:pt>
                <c:pt idx="225718">
                  <c:v>53.334716479704397</c:v>
                </c:pt>
                <c:pt idx="225719">
                  <c:v>53.334802082196497</c:v>
                </c:pt>
                <c:pt idx="225720">
                  <c:v>53.334887684414603</c:v>
                </c:pt>
                <c:pt idx="225721">
                  <c:v>53.334973286358597</c:v>
                </c:pt>
                <c:pt idx="225722">
                  <c:v>53.335058888028698</c:v>
                </c:pt>
                <c:pt idx="225723">
                  <c:v>53.3351444894247</c:v>
                </c:pt>
                <c:pt idx="225724">
                  <c:v>53.335230090546702</c:v>
                </c:pt>
                <c:pt idx="225725">
                  <c:v>53.335315691394797</c:v>
                </c:pt>
                <c:pt idx="225726">
                  <c:v>53.3354012919688</c:v>
                </c:pt>
                <c:pt idx="225727">
                  <c:v>53.335486892268896</c:v>
                </c:pt>
                <c:pt idx="225728">
                  <c:v>53.335572492294901</c:v>
                </c:pt>
                <c:pt idx="225729">
                  <c:v>53.335658092046998</c:v>
                </c:pt>
                <c:pt idx="225730">
                  <c:v>53.335743691525003</c:v>
                </c:pt>
                <c:pt idx="225731">
                  <c:v>53.335829290729102</c:v>
                </c:pt>
                <c:pt idx="225732">
                  <c:v>53.335914889659101</c:v>
                </c:pt>
                <c:pt idx="225733">
                  <c:v>53.3360004883152</c:v>
                </c:pt>
                <c:pt idx="225734">
                  <c:v>53.3360860866973</c:v>
                </c:pt>
                <c:pt idx="225735">
                  <c:v>53.336171684805301</c:v>
                </c:pt>
                <c:pt idx="225736">
                  <c:v>53.336257282639401</c:v>
                </c:pt>
                <c:pt idx="225737">
                  <c:v>53.336342880199503</c:v>
                </c:pt>
                <c:pt idx="225738">
                  <c:v>53.336428477485597</c:v>
                </c:pt>
                <c:pt idx="225739">
                  <c:v>53.3365140744977</c:v>
                </c:pt>
                <c:pt idx="225740">
                  <c:v>53.336599671235803</c:v>
                </c:pt>
                <c:pt idx="225741">
                  <c:v>53.336685267699998</c:v>
                </c:pt>
                <c:pt idx="225742">
                  <c:v>53.336770863890102</c:v>
                </c:pt>
                <c:pt idx="225743">
                  <c:v>53.336856459806299</c:v>
                </c:pt>
                <c:pt idx="225744">
                  <c:v>53.336942055448503</c:v>
                </c:pt>
                <c:pt idx="225745">
                  <c:v>53.337027650816701</c:v>
                </c:pt>
                <c:pt idx="225746">
                  <c:v>53.337113245910899</c:v>
                </c:pt>
                <c:pt idx="225747">
                  <c:v>53.337198840731098</c:v>
                </c:pt>
                <c:pt idx="225748">
                  <c:v>53.337284435277397</c:v>
                </c:pt>
                <c:pt idx="225749">
                  <c:v>53.337370029549596</c:v>
                </c:pt>
                <c:pt idx="225750">
                  <c:v>53.337455623547903</c:v>
                </c:pt>
                <c:pt idx="225751">
                  <c:v>53.337541217272197</c:v>
                </c:pt>
                <c:pt idx="225752">
                  <c:v>53.337626810722597</c:v>
                </c:pt>
                <c:pt idx="225753">
                  <c:v>53.337712403898898</c:v>
                </c:pt>
                <c:pt idx="225754">
                  <c:v>53.337797996801299</c:v>
                </c:pt>
                <c:pt idx="225755">
                  <c:v>53.337883589429701</c:v>
                </c:pt>
                <c:pt idx="225756">
                  <c:v>53.337969181784104</c:v>
                </c:pt>
                <c:pt idx="225757">
                  <c:v>53.338054773864599</c:v>
                </c:pt>
                <c:pt idx="225758">
                  <c:v>53.338140365671102</c:v>
                </c:pt>
                <c:pt idx="225759">
                  <c:v>53.338225957203598</c:v>
                </c:pt>
                <c:pt idx="225760">
                  <c:v>53.338311548462102</c:v>
                </c:pt>
                <c:pt idx="225761">
                  <c:v>53.338397139446698</c:v>
                </c:pt>
                <c:pt idx="225762">
                  <c:v>53.338482730157303</c:v>
                </c:pt>
                <c:pt idx="225763">
                  <c:v>53.3385683205939</c:v>
                </c:pt>
                <c:pt idx="225764">
                  <c:v>53.338653910756598</c:v>
                </c:pt>
                <c:pt idx="225765">
                  <c:v>53.338739500645303</c:v>
                </c:pt>
                <c:pt idx="225766">
                  <c:v>53.338825090260002</c:v>
                </c:pt>
                <c:pt idx="225767">
                  <c:v>53.338910679600801</c:v>
                </c:pt>
                <c:pt idx="225768">
                  <c:v>53.3389962686676</c:v>
                </c:pt>
                <c:pt idx="225769">
                  <c:v>53.339081857460499</c:v>
                </c:pt>
                <c:pt idx="225770">
                  <c:v>53.339167445979299</c:v>
                </c:pt>
                <c:pt idx="225771">
                  <c:v>53.339253034224299</c:v>
                </c:pt>
                <c:pt idx="225772">
                  <c:v>53.3393386221952</c:v>
                </c:pt>
                <c:pt idx="225773">
                  <c:v>53.339424209892201</c:v>
                </c:pt>
                <c:pt idx="225774">
                  <c:v>53.339509797315301</c:v>
                </c:pt>
                <c:pt idx="225775">
                  <c:v>53.339595384464303</c:v>
                </c:pt>
                <c:pt idx="225776">
                  <c:v>53.339680971339497</c:v>
                </c:pt>
                <c:pt idx="225777">
                  <c:v>53.3397665579406</c:v>
                </c:pt>
                <c:pt idx="225778">
                  <c:v>53.339852144267901</c:v>
                </c:pt>
                <c:pt idx="225779">
                  <c:v>53.339937730321097</c:v>
                </c:pt>
                <c:pt idx="225780">
                  <c:v>53.3400233161004</c:v>
                </c:pt>
                <c:pt idx="225781">
                  <c:v>53.340108901605802</c:v>
                </c:pt>
                <c:pt idx="225782">
                  <c:v>53.340194486837198</c:v>
                </c:pt>
                <c:pt idx="225783">
                  <c:v>53.340280071794602</c:v>
                </c:pt>
                <c:pt idx="225784">
                  <c:v>53.340365656478099</c:v>
                </c:pt>
                <c:pt idx="225785">
                  <c:v>53.340451240887703</c:v>
                </c:pt>
                <c:pt idx="225786">
                  <c:v>53.3405368250233</c:v>
                </c:pt>
                <c:pt idx="225787">
                  <c:v>53.340622408884997</c:v>
                </c:pt>
                <c:pt idx="225788">
                  <c:v>53.340707992472701</c:v>
                </c:pt>
                <c:pt idx="225789">
                  <c:v>53.3407935757864</c:v>
                </c:pt>
                <c:pt idx="225790">
                  <c:v>53.340879158826297</c:v>
                </c:pt>
                <c:pt idx="225791">
                  <c:v>53.340964741592103</c:v>
                </c:pt>
                <c:pt idx="225792">
                  <c:v>53.341050324084101</c:v>
                </c:pt>
                <c:pt idx="225793">
                  <c:v>53.3411359063021</c:v>
                </c:pt>
                <c:pt idx="225794">
                  <c:v>53.341221488246099</c:v>
                </c:pt>
                <c:pt idx="225795">
                  <c:v>53.341307069916198</c:v>
                </c:pt>
                <c:pt idx="225796">
                  <c:v>53.341392651312397</c:v>
                </c:pt>
                <c:pt idx="225797">
                  <c:v>53.341478232434604</c:v>
                </c:pt>
                <c:pt idx="225798">
                  <c:v>53.341563813282903</c:v>
                </c:pt>
                <c:pt idx="225799">
                  <c:v>53.341649393857303</c:v>
                </c:pt>
                <c:pt idx="225800">
                  <c:v>53.341734974157703</c:v>
                </c:pt>
                <c:pt idx="225801">
                  <c:v>53.341820554184203</c:v>
                </c:pt>
                <c:pt idx="225802">
                  <c:v>53.341906133936803</c:v>
                </c:pt>
                <c:pt idx="225803">
                  <c:v>53.341991713415403</c:v>
                </c:pt>
                <c:pt idx="225804">
                  <c:v>53.342077292620097</c:v>
                </c:pt>
                <c:pt idx="225805">
                  <c:v>53.342162871550798</c:v>
                </c:pt>
                <c:pt idx="225806">
                  <c:v>53.342248450207698</c:v>
                </c:pt>
                <c:pt idx="225807">
                  <c:v>53.342334028590599</c:v>
                </c:pt>
                <c:pt idx="225808">
                  <c:v>53.342419606699501</c:v>
                </c:pt>
                <c:pt idx="225809">
                  <c:v>53.342505184534602</c:v>
                </c:pt>
                <c:pt idx="225810">
                  <c:v>53.342590762095703</c:v>
                </c:pt>
                <c:pt idx="225811">
                  <c:v>53.342676339382898</c:v>
                </c:pt>
                <c:pt idx="225812">
                  <c:v>53.342761916396199</c:v>
                </c:pt>
                <c:pt idx="225813">
                  <c:v>53.342847493135501</c:v>
                </c:pt>
                <c:pt idx="225814">
                  <c:v>53.342933069600903</c:v>
                </c:pt>
                <c:pt idx="225815">
                  <c:v>53.343018645792398</c:v>
                </c:pt>
                <c:pt idx="225816">
                  <c:v>53.34310422171</c:v>
                </c:pt>
                <c:pt idx="225817">
                  <c:v>53.343189797353602</c:v>
                </c:pt>
                <c:pt idx="225818">
                  <c:v>53.343275372723397</c:v>
                </c:pt>
                <c:pt idx="225819">
                  <c:v>53.3433609478192</c:v>
                </c:pt>
                <c:pt idx="225820">
                  <c:v>53.343446522641102</c:v>
                </c:pt>
                <c:pt idx="225821">
                  <c:v>53.343532097188998</c:v>
                </c:pt>
                <c:pt idx="225822">
                  <c:v>53.3436176714631</c:v>
                </c:pt>
                <c:pt idx="225823">
                  <c:v>53.343703245463203</c:v>
                </c:pt>
                <c:pt idx="225824">
                  <c:v>53.343788819189498</c:v>
                </c:pt>
                <c:pt idx="225825">
                  <c:v>53.343874392641801</c:v>
                </c:pt>
                <c:pt idx="225826">
                  <c:v>53.343959965820197</c:v>
                </c:pt>
                <c:pt idx="225827">
                  <c:v>53.3440455387247</c:v>
                </c:pt>
                <c:pt idx="225828">
                  <c:v>53.344131111355303</c:v>
                </c:pt>
                <c:pt idx="225829">
                  <c:v>53.344216683711899</c:v>
                </c:pt>
                <c:pt idx="225830">
                  <c:v>53.344302255794702</c:v>
                </c:pt>
                <c:pt idx="225831">
                  <c:v>53.344387827603498</c:v>
                </c:pt>
                <c:pt idx="225832">
                  <c:v>53.344473399138501</c:v>
                </c:pt>
                <c:pt idx="225833">
                  <c:v>53.344558970399497</c:v>
                </c:pt>
                <c:pt idx="225834">
                  <c:v>53.3446445413866</c:v>
                </c:pt>
                <c:pt idx="225835">
                  <c:v>53.344730112099903</c:v>
                </c:pt>
                <c:pt idx="225836">
                  <c:v>53.344815682539199</c:v>
                </c:pt>
                <c:pt idx="225837">
                  <c:v>53.344901252704602</c:v>
                </c:pt>
                <c:pt idx="225838">
                  <c:v>53.344986822596098</c:v>
                </c:pt>
                <c:pt idx="225839">
                  <c:v>53.345072392213702</c:v>
                </c:pt>
                <c:pt idx="225840">
                  <c:v>53.345157961557497</c:v>
                </c:pt>
                <c:pt idx="225841">
                  <c:v>53.3452435306273</c:v>
                </c:pt>
                <c:pt idx="225842">
                  <c:v>53.345329099423203</c:v>
                </c:pt>
                <c:pt idx="225843">
                  <c:v>53.345414667945199</c:v>
                </c:pt>
                <c:pt idx="225844">
                  <c:v>53.345500236193303</c:v>
                </c:pt>
                <c:pt idx="225845">
                  <c:v>53.345585804167499</c:v>
                </c:pt>
                <c:pt idx="225846">
                  <c:v>53.345671371867901</c:v>
                </c:pt>
                <c:pt idx="225847">
                  <c:v>53.345756939294297</c:v>
                </c:pt>
                <c:pt idx="225848">
                  <c:v>53.3458425064468</c:v>
                </c:pt>
                <c:pt idx="225849">
                  <c:v>53.345928073325503</c:v>
                </c:pt>
                <c:pt idx="225850">
                  <c:v>53.346013639930199</c:v>
                </c:pt>
                <c:pt idx="225851">
                  <c:v>53.346099206261101</c:v>
                </c:pt>
                <c:pt idx="225852">
                  <c:v>53.346184772318097</c:v>
                </c:pt>
                <c:pt idx="225853">
                  <c:v>53.3462703381011</c:v>
                </c:pt>
                <c:pt idx="225854">
                  <c:v>53.346355903610302</c:v>
                </c:pt>
                <c:pt idx="225855">
                  <c:v>53.346441468845597</c:v>
                </c:pt>
                <c:pt idx="225856">
                  <c:v>53.346527033807099</c:v>
                </c:pt>
                <c:pt idx="225857">
                  <c:v>53.346612598494602</c:v>
                </c:pt>
                <c:pt idx="225858">
                  <c:v>53.346698162908297</c:v>
                </c:pt>
                <c:pt idx="225859">
                  <c:v>53.346783727047999</c:v>
                </c:pt>
                <c:pt idx="225860">
                  <c:v>53.346869290913901</c:v>
                </c:pt>
                <c:pt idx="225861">
                  <c:v>53.346954854505903</c:v>
                </c:pt>
                <c:pt idx="225862">
                  <c:v>53.347040417823997</c:v>
                </c:pt>
                <c:pt idx="225863">
                  <c:v>53.347125980868199</c:v>
                </c:pt>
                <c:pt idx="225864">
                  <c:v>53.347211543638601</c:v>
                </c:pt>
                <c:pt idx="225865">
                  <c:v>53.347297106135102</c:v>
                </c:pt>
                <c:pt idx="225866">
                  <c:v>53.347382668357703</c:v>
                </c:pt>
                <c:pt idx="225867">
                  <c:v>53.347468230306397</c:v>
                </c:pt>
                <c:pt idx="225868">
                  <c:v>53.347553791981298</c:v>
                </c:pt>
                <c:pt idx="225869">
                  <c:v>53.347639353382199</c:v>
                </c:pt>
                <c:pt idx="225870">
                  <c:v>53.3477249145093</c:v>
                </c:pt>
                <c:pt idx="225871">
                  <c:v>53.3478104753626</c:v>
                </c:pt>
                <c:pt idx="225872">
                  <c:v>53.347896035941901</c:v>
                </c:pt>
                <c:pt idx="225873">
                  <c:v>53.347981596247401</c:v>
                </c:pt>
                <c:pt idx="225874">
                  <c:v>53.348067156279001</c:v>
                </c:pt>
                <c:pt idx="225875">
                  <c:v>53.348152716036701</c:v>
                </c:pt>
                <c:pt idx="225876">
                  <c:v>53.3482382755206</c:v>
                </c:pt>
                <c:pt idx="225877">
                  <c:v>53.3483238347306</c:v>
                </c:pt>
                <c:pt idx="225878">
                  <c:v>53.348409393666699</c:v>
                </c:pt>
                <c:pt idx="225879">
                  <c:v>53.348494952328998</c:v>
                </c:pt>
                <c:pt idx="225880">
                  <c:v>53.348580510717397</c:v>
                </c:pt>
                <c:pt idx="225881">
                  <c:v>53.348666068831903</c:v>
                </c:pt>
                <c:pt idx="225882">
                  <c:v>53.348751626672602</c:v>
                </c:pt>
                <c:pt idx="225883">
                  <c:v>53.3488371842394</c:v>
                </c:pt>
                <c:pt idx="225884">
                  <c:v>53.348922741532398</c:v>
                </c:pt>
                <c:pt idx="225885">
                  <c:v>53.349008298551503</c:v>
                </c:pt>
                <c:pt idx="225886">
                  <c:v>53.349093855296701</c:v>
                </c:pt>
                <c:pt idx="225887">
                  <c:v>53.349179411768098</c:v>
                </c:pt>
                <c:pt idx="225888">
                  <c:v>53.349264967965603</c:v>
                </c:pt>
                <c:pt idx="225889">
                  <c:v>53.3493505238892</c:v>
                </c:pt>
                <c:pt idx="225890">
                  <c:v>53.349436079538997</c:v>
                </c:pt>
                <c:pt idx="225891">
                  <c:v>53.349521634915</c:v>
                </c:pt>
                <c:pt idx="225892">
                  <c:v>53.349607190016997</c:v>
                </c:pt>
                <c:pt idx="225893">
                  <c:v>53.349692744845299</c:v>
                </c:pt>
                <c:pt idx="225894">
                  <c:v>53.349778299399603</c:v>
                </c:pt>
                <c:pt idx="225895">
                  <c:v>53.349863853680198</c:v>
                </c:pt>
                <c:pt idx="225896">
                  <c:v>53.3499494076868</c:v>
                </c:pt>
                <c:pt idx="225897">
                  <c:v>53.350034961419603</c:v>
                </c:pt>
                <c:pt idx="225898">
                  <c:v>53.350120514878597</c:v>
                </c:pt>
                <c:pt idx="225899">
                  <c:v>53.350206068063699</c:v>
                </c:pt>
                <c:pt idx="225900">
                  <c:v>53.350291620975</c:v>
                </c:pt>
                <c:pt idx="225901">
                  <c:v>53.350377173612401</c:v>
                </c:pt>
                <c:pt idx="225902">
                  <c:v>53.350462725976001</c:v>
                </c:pt>
                <c:pt idx="225903">
                  <c:v>53.350548278065801</c:v>
                </c:pt>
                <c:pt idx="225904">
                  <c:v>53.350633829881602</c:v>
                </c:pt>
                <c:pt idx="225905">
                  <c:v>53.350719381423701</c:v>
                </c:pt>
                <c:pt idx="225906">
                  <c:v>53.350804932691901</c:v>
                </c:pt>
                <c:pt idx="225907">
                  <c:v>53.3508904836863</c:v>
                </c:pt>
                <c:pt idx="225908">
                  <c:v>53.350976034406798</c:v>
                </c:pt>
                <c:pt idx="225909">
                  <c:v>53.351061584853497</c:v>
                </c:pt>
                <c:pt idx="225910">
                  <c:v>53.351147135026302</c:v>
                </c:pt>
                <c:pt idx="225911">
                  <c:v>53.3512326849253</c:v>
                </c:pt>
                <c:pt idx="225912">
                  <c:v>53.351318234550497</c:v>
                </c:pt>
                <c:pt idx="225913">
                  <c:v>53.351403783901802</c:v>
                </c:pt>
                <c:pt idx="225914">
                  <c:v>53.351489332979298</c:v>
                </c:pt>
                <c:pt idx="225915">
                  <c:v>53.351574881782902</c:v>
                </c:pt>
                <c:pt idx="225916">
                  <c:v>53.351660430312798</c:v>
                </c:pt>
                <c:pt idx="225917">
                  <c:v>53.351745978568701</c:v>
                </c:pt>
                <c:pt idx="225918">
                  <c:v>53.351831526550903</c:v>
                </c:pt>
                <c:pt idx="225919">
                  <c:v>53.351917074259198</c:v>
                </c:pt>
                <c:pt idx="225920">
                  <c:v>53.3520026216937</c:v>
                </c:pt>
                <c:pt idx="225921">
                  <c:v>53.352088168854401</c:v>
                </c:pt>
                <c:pt idx="225922">
                  <c:v>53.352173715741202</c:v>
                </c:pt>
                <c:pt idx="225923">
                  <c:v>53.352259262354202</c:v>
                </c:pt>
                <c:pt idx="225924">
                  <c:v>53.352344808693402</c:v>
                </c:pt>
                <c:pt idx="225925">
                  <c:v>53.352430354758802</c:v>
                </c:pt>
                <c:pt idx="225926">
                  <c:v>53.352515900550301</c:v>
                </c:pt>
                <c:pt idx="225927">
                  <c:v>53.352601446068</c:v>
                </c:pt>
                <c:pt idx="225928">
                  <c:v>53.352686991311899</c:v>
                </c:pt>
                <c:pt idx="225929">
                  <c:v>53.352772536281996</c:v>
                </c:pt>
                <c:pt idx="225930">
                  <c:v>53.352858080978201</c:v>
                </c:pt>
                <c:pt idx="225931">
                  <c:v>53.352943625400599</c:v>
                </c:pt>
                <c:pt idx="225932">
                  <c:v>53.353029169549202</c:v>
                </c:pt>
                <c:pt idx="225933">
                  <c:v>53.353114713423999</c:v>
                </c:pt>
                <c:pt idx="225934">
                  <c:v>53.353200257024902</c:v>
                </c:pt>
                <c:pt idx="225935">
                  <c:v>53.353285800352097</c:v>
                </c:pt>
                <c:pt idx="225936">
                  <c:v>53.353371343405399</c:v>
                </c:pt>
                <c:pt idx="225937">
                  <c:v>53.353456886184901</c:v>
                </c:pt>
                <c:pt idx="225938">
                  <c:v>53.353542428690602</c:v>
                </c:pt>
                <c:pt idx="225939">
                  <c:v>53.353627970922503</c:v>
                </c:pt>
                <c:pt idx="225940">
                  <c:v>53.353713512880503</c:v>
                </c:pt>
                <c:pt idx="225941">
                  <c:v>53.353799054564803</c:v>
                </c:pt>
                <c:pt idx="225942">
                  <c:v>53.353884595975202</c:v>
                </c:pt>
                <c:pt idx="225943">
                  <c:v>53.353970137111901</c:v>
                </c:pt>
                <c:pt idx="225944">
                  <c:v>53.354055677974699</c:v>
                </c:pt>
                <c:pt idx="225945">
                  <c:v>53.354141218563697</c:v>
                </c:pt>
                <c:pt idx="225946">
                  <c:v>53.354226758878902</c:v>
                </c:pt>
                <c:pt idx="225947">
                  <c:v>53.354312298920298</c:v>
                </c:pt>
                <c:pt idx="225948">
                  <c:v>53.354397838687902</c:v>
                </c:pt>
                <c:pt idx="225949">
                  <c:v>53.354483378181698</c:v>
                </c:pt>
                <c:pt idx="225950">
                  <c:v>53.3545689174017</c:v>
                </c:pt>
                <c:pt idx="225951">
                  <c:v>53.354654456347902</c:v>
                </c:pt>
                <c:pt idx="225952">
                  <c:v>53.354739995020203</c:v>
                </c:pt>
                <c:pt idx="225953">
                  <c:v>53.354825533418797</c:v>
                </c:pt>
                <c:pt idx="225954">
                  <c:v>53.354911071543597</c:v>
                </c:pt>
                <c:pt idx="225955">
                  <c:v>53.354996609394597</c:v>
                </c:pt>
                <c:pt idx="225956">
                  <c:v>53.355082146971803</c:v>
                </c:pt>
                <c:pt idx="225957">
                  <c:v>53.355167684275102</c:v>
                </c:pt>
                <c:pt idx="225958">
                  <c:v>53.3552532213047</c:v>
                </c:pt>
                <c:pt idx="225959">
                  <c:v>53.355338758060498</c:v>
                </c:pt>
                <c:pt idx="225960">
                  <c:v>53.355424294542502</c:v>
                </c:pt>
                <c:pt idx="225961">
                  <c:v>53.355509830750698</c:v>
                </c:pt>
                <c:pt idx="225962">
                  <c:v>53.355595366685101</c:v>
                </c:pt>
                <c:pt idx="225963">
                  <c:v>53.355680902345703</c:v>
                </c:pt>
                <c:pt idx="225964">
                  <c:v>53.355766437732498</c:v>
                </c:pt>
                <c:pt idx="225965">
                  <c:v>53.3558519728455</c:v>
                </c:pt>
                <c:pt idx="225966">
                  <c:v>53.3559375076848</c:v>
                </c:pt>
                <c:pt idx="225967">
                  <c:v>53.3560230422502</c:v>
                </c:pt>
                <c:pt idx="225968">
                  <c:v>53.356108576541899</c:v>
                </c:pt>
                <c:pt idx="225969">
                  <c:v>53.356194110559699</c:v>
                </c:pt>
                <c:pt idx="225970">
                  <c:v>53.356279644303797</c:v>
                </c:pt>
                <c:pt idx="225971">
                  <c:v>53.356365177774101</c:v>
                </c:pt>
                <c:pt idx="225972">
                  <c:v>53.356450710970599</c:v>
                </c:pt>
                <c:pt idx="225973">
                  <c:v>53.356536243893402</c:v>
                </c:pt>
                <c:pt idx="225974">
                  <c:v>53.356621776542298</c:v>
                </c:pt>
                <c:pt idx="225975">
                  <c:v>53.3567073089175</c:v>
                </c:pt>
                <c:pt idx="225976">
                  <c:v>53.356792841018802</c:v>
                </c:pt>
                <c:pt idx="225977">
                  <c:v>53.356878372846403</c:v>
                </c:pt>
                <c:pt idx="225978">
                  <c:v>53.356963904400303</c:v>
                </c:pt>
                <c:pt idx="225979">
                  <c:v>53.357049435680302</c:v>
                </c:pt>
                <c:pt idx="225980">
                  <c:v>53.357134966686601</c:v>
                </c:pt>
                <c:pt idx="225981">
                  <c:v>53.3572204974191</c:v>
                </c:pt>
                <c:pt idx="225982">
                  <c:v>53.357306027877797</c:v>
                </c:pt>
                <c:pt idx="225983">
                  <c:v>53.357391558062702</c:v>
                </c:pt>
                <c:pt idx="225984">
                  <c:v>53.357477087973898</c:v>
                </c:pt>
                <c:pt idx="225985">
                  <c:v>53.357562617611201</c:v>
                </c:pt>
                <c:pt idx="225986">
                  <c:v>53.357648146974903</c:v>
                </c:pt>
                <c:pt idx="225987">
                  <c:v>53.357733676064697</c:v>
                </c:pt>
                <c:pt idx="225988">
                  <c:v>53.357819204880798</c:v>
                </c:pt>
                <c:pt idx="225989">
                  <c:v>53.357904733423098</c:v>
                </c:pt>
                <c:pt idx="225990">
                  <c:v>53.357990261691597</c:v>
                </c:pt>
                <c:pt idx="225991">
                  <c:v>53.358075789686403</c:v>
                </c:pt>
                <c:pt idx="225992">
                  <c:v>53.358161317407401</c:v>
                </c:pt>
                <c:pt idx="225993">
                  <c:v>53.358246844854598</c:v>
                </c:pt>
                <c:pt idx="225994">
                  <c:v>53.358332372028102</c:v>
                </c:pt>
                <c:pt idx="225995">
                  <c:v>53.358417898927797</c:v>
                </c:pt>
                <c:pt idx="225996">
                  <c:v>53.3585034255537</c:v>
                </c:pt>
                <c:pt idx="225997">
                  <c:v>53.358588951905901</c:v>
                </c:pt>
                <c:pt idx="225998">
                  <c:v>53.358674477984302</c:v>
                </c:pt>
                <c:pt idx="225999">
                  <c:v>53.358760003788902</c:v>
                </c:pt>
                <c:pt idx="226000">
                  <c:v>53.358845529319801</c:v>
                </c:pt>
                <c:pt idx="226001">
                  <c:v>53.3589310545769</c:v>
                </c:pt>
                <c:pt idx="226002">
                  <c:v>53.359016579560297</c:v>
                </c:pt>
                <c:pt idx="226003">
                  <c:v>53.359102104269901</c:v>
                </c:pt>
                <c:pt idx="226004">
                  <c:v>53.359187628705797</c:v>
                </c:pt>
                <c:pt idx="226005">
                  <c:v>53.3592731528678</c:v>
                </c:pt>
                <c:pt idx="226006">
                  <c:v>53.359358676756202</c:v>
                </c:pt>
                <c:pt idx="226007">
                  <c:v>53.359444200370802</c:v>
                </c:pt>
                <c:pt idx="226008">
                  <c:v>53.359529723711603</c:v>
                </c:pt>
                <c:pt idx="226009">
                  <c:v>53.359615246778702</c:v>
                </c:pt>
                <c:pt idx="226010">
                  <c:v>53.359700769572001</c:v>
                </c:pt>
                <c:pt idx="226011">
                  <c:v>53.359786292091599</c:v>
                </c:pt>
                <c:pt idx="226012">
                  <c:v>53.359871814337403</c:v>
                </c:pt>
                <c:pt idx="226013">
                  <c:v>53.359957336309499</c:v>
                </c:pt>
                <c:pt idx="226014">
                  <c:v>53.360042858007901</c:v>
                </c:pt>
                <c:pt idx="226015">
                  <c:v>53.360128379432403</c:v>
                </c:pt>
                <c:pt idx="226016">
                  <c:v>53.360213900583297</c:v>
                </c:pt>
                <c:pt idx="226017">
                  <c:v>53.360299421460397</c:v>
                </c:pt>
                <c:pt idx="226018">
                  <c:v>53.360384942063703</c:v>
                </c:pt>
                <c:pt idx="226019">
                  <c:v>53.360470462393302</c:v>
                </c:pt>
                <c:pt idx="226020">
                  <c:v>53.360555982449199</c:v>
                </c:pt>
                <c:pt idx="226021">
                  <c:v>53.360641502231303</c:v>
                </c:pt>
                <c:pt idx="226022">
                  <c:v>53.360727021739699</c:v>
                </c:pt>
                <c:pt idx="226023">
                  <c:v>53.360812540974301</c:v>
                </c:pt>
                <c:pt idx="226024">
                  <c:v>53.360898059935202</c:v>
                </c:pt>
                <c:pt idx="226025">
                  <c:v>53.360983578622402</c:v>
                </c:pt>
                <c:pt idx="226026">
                  <c:v>53.361069097035802</c:v>
                </c:pt>
                <c:pt idx="226027">
                  <c:v>53.361154615175501</c:v>
                </c:pt>
                <c:pt idx="226028">
                  <c:v>53.361240133041399</c:v>
                </c:pt>
                <c:pt idx="226029">
                  <c:v>53.361325650633603</c:v>
                </c:pt>
                <c:pt idx="226030">
                  <c:v>53.361411167952099</c:v>
                </c:pt>
                <c:pt idx="226031">
                  <c:v>53.361496684996901</c:v>
                </c:pt>
                <c:pt idx="226032">
                  <c:v>53.361582201767902</c:v>
                </c:pt>
                <c:pt idx="226033">
                  <c:v>53.361667718265203</c:v>
                </c:pt>
                <c:pt idx="226034">
                  <c:v>53.361753234488702</c:v>
                </c:pt>
                <c:pt idx="226035">
                  <c:v>53.361838750438501</c:v>
                </c:pt>
                <c:pt idx="226036">
                  <c:v>53.361924266114599</c:v>
                </c:pt>
                <c:pt idx="226037">
                  <c:v>53.362009781517003</c:v>
                </c:pt>
                <c:pt idx="226038">
                  <c:v>53.362095296645599</c:v>
                </c:pt>
                <c:pt idx="226039">
                  <c:v>53.3621808115006</c:v>
                </c:pt>
                <c:pt idx="226040">
                  <c:v>53.362266326081702</c:v>
                </c:pt>
                <c:pt idx="226041">
                  <c:v>53.362351840389202</c:v>
                </c:pt>
                <c:pt idx="226042">
                  <c:v>53.362437354422902</c:v>
                </c:pt>
                <c:pt idx="226043">
                  <c:v>53.362522868183</c:v>
                </c:pt>
                <c:pt idx="226044">
                  <c:v>53.362608381669197</c:v>
                </c:pt>
                <c:pt idx="226045">
                  <c:v>53.362693894881801</c:v>
                </c:pt>
                <c:pt idx="226046">
                  <c:v>53.362779407820703</c:v>
                </c:pt>
                <c:pt idx="226047">
                  <c:v>53.362864920485798</c:v>
                </c:pt>
                <c:pt idx="226048">
                  <c:v>53.362950432877199</c:v>
                </c:pt>
                <c:pt idx="226049">
                  <c:v>53.363035944994898</c:v>
                </c:pt>
                <c:pt idx="226050">
                  <c:v>53.363121456838897</c:v>
                </c:pt>
                <c:pt idx="226051">
                  <c:v>53.363206968409202</c:v>
                </c:pt>
                <c:pt idx="226052">
                  <c:v>53.363292479705699</c:v>
                </c:pt>
                <c:pt idx="226053">
                  <c:v>53.363377990728502</c:v>
                </c:pt>
                <c:pt idx="226054">
                  <c:v>53.363463501477703</c:v>
                </c:pt>
                <c:pt idx="226055">
                  <c:v>53.363549011953097</c:v>
                </c:pt>
                <c:pt idx="226056">
                  <c:v>53.363634522154797</c:v>
                </c:pt>
                <c:pt idx="226057">
                  <c:v>53.363720032082803</c:v>
                </c:pt>
                <c:pt idx="226058">
                  <c:v>53.363805541737001</c:v>
                </c:pt>
                <c:pt idx="226059">
                  <c:v>53.363891051117598</c:v>
                </c:pt>
                <c:pt idx="226060">
                  <c:v>53.363976560224501</c:v>
                </c:pt>
                <c:pt idx="226061">
                  <c:v>53.364062069057603</c:v>
                </c:pt>
                <c:pt idx="226062">
                  <c:v>53.364147577617103</c:v>
                </c:pt>
                <c:pt idx="226063">
                  <c:v>53.364233085902796</c:v>
                </c:pt>
                <c:pt idx="226064">
                  <c:v>53.364318593914902</c:v>
                </c:pt>
                <c:pt idx="226065">
                  <c:v>53.3644041016532</c:v>
                </c:pt>
                <c:pt idx="226066">
                  <c:v>53.364489609117797</c:v>
                </c:pt>
                <c:pt idx="226067">
                  <c:v>53.364575116308799</c:v>
                </c:pt>
                <c:pt idx="226068">
                  <c:v>53.364660623226001</c:v>
                </c:pt>
                <c:pt idx="226069">
                  <c:v>53.364746129869502</c:v>
                </c:pt>
                <c:pt idx="226070">
                  <c:v>53.364831636239302</c:v>
                </c:pt>
                <c:pt idx="226071">
                  <c:v>53.3649171423355</c:v>
                </c:pt>
                <c:pt idx="226072">
                  <c:v>53.365002648157898</c:v>
                </c:pt>
                <c:pt idx="226073">
                  <c:v>53.365088153706601</c:v>
                </c:pt>
                <c:pt idx="226074">
                  <c:v>53.365173658981703</c:v>
                </c:pt>
                <c:pt idx="226075">
                  <c:v>53.365259163982998</c:v>
                </c:pt>
                <c:pt idx="226076">
                  <c:v>53.365344668710698</c:v>
                </c:pt>
                <c:pt idx="226077">
                  <c:v>53.365430173164697</c:v>
                </c:pt>
                <c:pt idx="226078">
                  <c:v>53.365515677344902</c:v>
                </c:pt>
                <c:pt idx="226079">
                  <c:v>53.365601181251499</c:v>
                </c:pt>
                <c:pt idx="226080">
                  <c:v>53.365686684884402</c:v>
                </c:pt>
                <c:pt idx="226081">
                  <c:v>53.365772188243596</c:v>
                </c:pt>
                <c:pt idx="226082">
                  <c:v>53.365857691329097</c:v>
                </c:pt>
                <c:pt idx="226083">
                  <c:v>53.365943194140897</c:v>
                </c:pt>
                <c:pt idx="226084">
                  <c:v>53.366028696679003</c:v>
                </c:pt>
                <c:pt idx="226085">
                  <c:v>53.3661141989435</c:v>
                </c:pt>
                <c:pt idx="226086">
                  <c:v>53.366199700934303</c:v>
                </c:pt>
                <c:pt idx="226087">
                  <c:v>53.366285202651298</c:v>
                </c:pt>
                <c:pt idx="226088">
                  <c:v>53.366370704094699</c:v>
                </c:pt>
                <c:pt idx="226089">
                  <c:v>53.366456205264399</c:v>
                </c:pt>
                <c:pt idx="226090">
                  <c:v>53.366541706160497</c:v>
                </c:pt>
                <c:pt idx="226091">
                  <c:v>53.366627206782802</c:v>
                </c:pt>
                <c:pt idx="226092">
                  <c:v>53.366712707131498</c:v>
                </c:pt>
                <c:pt idx="226093">
                  <c:v>53.3667982072065</c:v>
                </c:pt>
                <c:pt idx="226094">
                  <c:v>53.366883707007801</c:v>
                </c:pt>
                <c:pt idx="226095">
                  <c:v>53.366969206535401</c:v>
                </c:pt>
                <c:pt idx="226096">
                  <c:v>53.3670547057894</c:v>
                </c:pt>
                <c:pt idx="226097">
                  <c:v>53.367140204769697</c:v>
                </c:pt>
                <c:pt idx="226098">
                  <c:v>53.367225703476301</c:v>
                </c:pt>
                <c:pt idx="226099">
                  <c:v>53.367311201909203</c:v>
                </c:pt>
                <c:pt idx="226100">
                  <c:v>53.367396700068497</c:v>
                </c:pt>
                <c:pt idx="226101">
                  <c:v>53.367482197954097</c:v>
                </c:pt>
                <c:pt idx="226102">
                  <c:v>53.367567695566002</c:v>
                </c:pt>
                <c:pt idx="226103">
                  <c:v>53.367653192904299</c:v>
                </c:pt>
                <c:pt idx="226104">
                  <c:v>53.367738689968803</c:v>
                </c:pt>
                <c:pt idx="226105">
                  <c:v>53.367824186759798</c:v>
                </c:pt>
                <c:pt idx="226106">
                  <c:v>53.367909683276999</c:v>
                </c:pt>
                <c:pt idx="226107">
                  <c:v>53.367995179520598</c:v>
                </c:pt>
                <c:pt idx="226108">
                  <c:v>53.368080675490503</c:v>
                </c:pt>
                <c:pt idx="226109">
                  <c:v>53.368166171186701</c:v>
                </c:pt>
                <c:pt idx="226110">
                  <c:v>53.368251666609297</c:v>
                </c:pt>
                <c:pt idx="226111">
                  <c:v>53.368337161758198</c:v>
                </c:pt>
                <c:pt idx="226112">
                  <c:v>53.368422656633498</c:v>
                </c:pt>
                <c:pt idx="226113">
                  <c:v>53.368508151235098</c:v>
                </c:pt>
                <c:pt idx="226114">
                  <c:v>53.368593645563003</c:v>
                </c:pt>
                <c:pt idx="226115">
                  <c:v>53.368679139617299</c:v>
                </c:pt>
                <c:pt idx="226116">
                  <c:v>53.368764633397902</c:v>
                </c:pt>
                <c:pt idx="226117">
                  <c:v>53.368850126904903</c:v>
                </c:pt>
                <c:pt idx="226118">
                  <c:v>53.368935620138203</c:v>
                </c:pt>
                <c:pt idx="226119">
                  <c:v>53.369021113097801</c:v>
                </c:pt>
                <c:pt idx="226120">
                  <c:v>53.369106605783799</c:v>
                </c:pt>
                <c:pt idx="226121">
                  <c:v>53.369192098196102</c:v>
                </c:pt>
                <c:pt idx="226122">
                  <c:v>53.369277590334796</c:v>
                </c:pt>
                <c:pt idx="226123">
                  <c:v>53.369363082199897</c:v>
                </c:pt>
                <c:pt idx="226124">
                  <c:v>53.369448573791203</c:v>
                </c:pt>
                <c:pt idx="226125">
                  <c:v>53.369534065109001</c:v>
                </c:pt>
                <c:pt idx="226126">
                  <c:v>53.369619556152998</c:v>
                </c:pt>
                <c:pt idx="226127">
                  <c:v>53.369705046923499</c:v>
                </c:pt>
                <c:pt idx="226128">
                  <c:v>53.369790537420201</c:v>
                </c:pt>
                <c:pt idx="226129">
                  <c:v>53.3698760276434</c:v>
                </c:pt>
                <c:pt idx="226130">
                  <c:v>53.369961517592898</c:v>
                </c:pt>
                <c:pt idx="226131">
                  <c:v>53.370047007268703</c:v>
                </c:pt>
                <c:pt idx="226132">
                  <c:v>53.370132496670898</c:v>
                </c:pt>
                <c:pt idx="226133">
                  <c:v>53.3702179857994</c:v>
                </c:pt>
                <c:pt idx="226134">
                  <c:v>53.370303474654399</c:v>
                </c:pt>
                <c:pt idx="226135">
                  <c:v>53.370388963235598</c:v>
                </c:pt>
                <c:pt idx="226136">
                  <c:v>53.370474451543203</c:v>
                </c:pt>
                <c:pt idx="226137">
                  <c:v>53.370559939577198</c:v>
                </c:pt>
                <c:pt idx="226138">
                  <c:v>53.3706454273376</c:v>
                </c:pt>
                <c:pt idx="226139">
                  <c:v>53.3707309148243</c:v>
                </c:pt>
                <c:pt idx="226140">
                  <c:v>53.370816402037299</c:v>
                </c:pt>
                <c:pt idx="226141">
                  <c:v>53.370901888976803</c:v>
                </c:pt>
                <c:pt idx="226142">
                  <c:v>53.370987375642599</c:v>
                </c:pt>
                <c:pt idx="226143">
                  <c:v>53.371072862034701</c:v>
                </c:pt>
                <c:pt idx="226144">
                  <c:v>53.371158348153202</c:v>
                </c:pt>
                <c:pt idx="226145">
                  <c:v>53.371243833998101</c:v>
                </c:pt>
                <c:pt idx="226146">
                  <c:v>53.371329319569398</c:v>
                </c:pt>
                <c:pt idx="226147">
                  <c:v>53.371414804867001</c:v>
                </c:pt>
                <c:pt idx="226148">
                  <c:v>53.371500289891003</c:v>
                </c:pt>
                <c:pt idx="226149">
                  <c:v>53.371585774641403</c:v>
                </c:pt>
                <c:pt idx="226150">
                  <c:v>53.371671259118102</c:v>
                </c:pt>
                <c:pt idx="226151">
                  <c:v>53.3717567433212</c:v>
                </c:pt>
                <c:pt idx="226152">
                  <c:v>53.371842227250703</c:v>
                </c:pt>
                <c:pt idx="226153">
                  <c:v>53.371927710906597</c:v>
                </c:pt>
                <c:pt idx="226154">
                  <c:v>53.372013194288797</c:v>
                </c:pt>
                <c:pt idx="226155">
                  <c:v>53.372098677397403</c:v>
                </c:pt>
                <c:pt idx="226156">
                  <c:v>53.372184160232401</c:v>
                </c:pt>
                <c:pt idx="226157">
                  <c:v>53.372269642793697</c:v>
                </c:pt>
                <c:pt idx="226158">
                  <c:v>53.372355125081498</c:v>
                </c:pt>
                <c:pt idx="226159">
                  <c:v>53.372440607095598</c:v>
                </c:pt>
                <c:pt idx="226160">
                  <c:v>53.372526088836103</c:v>
                </c:pt>
                <c:pt idx="226161">
                  <c:v>53.372611570303</c:v>
                </c:pt>
                <c:pt idx="226162">
                  <c:v>53.372697051496203</c:v>
                </c:pt>
                <c:pt idx="226163">
                  <c:v>53.372782532415798</c:v>
                </c:pt>
                <c:pt idx="226164">
                  <c:v>53.372868013061897</c:v>
                </c:pt>
                <c:pt idx="226165">
                  <c:v>53.372953493434302</c:v>
                </c:pt>
                <c:pt idx="226166">
                  <c:v>53.373038973533099</c:v>
                </c:pt>
                <c:pt idx="226167">
                  <c:v>53.373124453358201</c:v>
                </c:pt>
                <c:pt idx="226168">
                  <c:v>53.373209932909802</c:v>
                </c:pt>
                <c:pt idx="226169">
                  <c:v>53.373295412187801</c:v>
                </c:pt>
                <c:pt idx="226170">
                  <c:v>53.373380891192099</c:v>
                </c:pt>
                <c:pt idx="226171">
                  <c:v>53.373466369922802</c:v>
                </c:pt>
                <c:pt idx="226172">
                  <c:v>53.373551848379897</c:v>
                </c:pt>
                <c:pt idx="226173">
                  <c:v>53.373637326563497</c:v>
                </c:pt>
                <c:pt idx="226174">
                  <c:v>53.373722804473402</c:v>
                </c:pt>
                <c:pt idx="226175">
                  <c:v>53.3738082821097</c:v>
                </c:pt>
                <c:pt idx="226176">
                  <c:v>53.373893759472303</c:v>
                </c:pt>
                <c:pt idx="226177">
                  <c:v>53.373979236561397</c:v>
                </c:pt>
                <c:pt idx="226178">
                  <c:v>53.374064713376903</c:v>
                </c:pt>
                <c:pt idx="226179">
                  <c:v>53.374150189918801</c:v>
                </c:pt>
                <c:pt idx="226180">
                  <c:v>53.374235666186998</c:v>
                </c:pt>
                <c:pt idx="226181">
                  <c:v>53.374321142181699</c:v>
                </c:pt>
                <c:pt idx="226182">
                  <c:v>53.3744066179028</c:v>
                </c:pt>
                <c:pt idx="226183">
                  <c:v>53.374492093350298</c:v>
                </c:pt>
                <c:pt idx="226184">
                  <c:v>53.374577568524103</c:v>
                </c:pt>
                <c:pt idx="226185">
                  <c:v>53.374663043424398</c:v>
                </c:pt>
                <c:pt idx="226186">
                  <c:v>53.374748518051099</c:v>
                </c:pt>
                <c:pt idx="226187">
                  <c:v>53.374833992404099</c:v>
                </c:pt>
                <c:pt idx="226188">
                  <c:v>53.374919466483597</c:v>
                </c:pt>
                <c:pt idx="226189">
                  <c:v>53.3750049402895</c:v>
                </c:pt>
                <c:pt idx="226190">
                  <c:v>53.375090413821802</c:v>
                </c:pt>
                <c:pt idx="226191">
                  <c:v>53.375175887080502</c:v>
                </c:pt>
                <c:pt idx="226192">
                  <c:v>53.375261360065601</c:v>
                </c:pt>
                <c:pt idx="226193">
                  <c:v>53.375346832777097</c:v>
                </c:pt>
                <c:pt idx="226194">
                  <c:v>53.375432305215099</c:v>
                </c:pt>
                <c:pt idx="226195">
                  <c:v>53.3755177773794</c:v>
                </c:pt>
                <c:pt idx="226196">
                  <c:v>53.3756032492701</c:v>
                </c:pt>
                <c:pt idx="226197">
                  <c:v>53.375688720887297</c:v>
                </c:pt>
                <c:pt idx="226198">
                  <c:v>53.375774192230899</c:v>
                </c:pt>
                <c:pt idx="226199">
                  <c:v>53.375859663300901</c:v>
                </c:pt>
                <c:pt idx="226200">
                  <c:v>53.375945134097201</c:v>
                </c:pt>
                <c:pt idx="226201">
                  <c:v>53.376030604620098</c:v>
                </c:pt>
                <c:pt idx="226202">
                  <c:v>53.376116074869302</c:v>
                </c:pt>
                <c:pt idx="226203">
                  <c:v>53.376201544844903</c:v>
                </c:pt>
                <c:pt idx="226204">
                  <c:v>53.376287014547003</c:v>
                </c:pt>
                <c:pt idx="226205">
                  <c:v>53.376372483975501</c:v>
                </c:pt>
                <c:pt idx="226206">
                  <c:v>53.376457953130398</c:v>
                </c:pt>
                <c:pt idx="226207">
                  <c:v>53.3765434220117</c:v>
                </c:pt>
                <c:pt idx="226208">
                  <c:v>53.3766288906195</c:v>
                </c:pt>
                <c:pt idx="226209">
                  <c:v>53.376714358953699</c:v>
                </c:pt>
                <c:pt idx="226210">
                  <c:v>53.376799827014203</c:v>
                </c:pt>
                <c:pt idx="226211">
                  <c:v>53.376885294801298</c:v>
                </c:pt>
                <c:pt idx="226212">
                  <c:v>53.376970762314699</c:v>
                </c:pt>
                <c:pt idx="226213">
                  <c:v>53.377056229554597</c:v>
                </c:pt>
                <c:pt idx="226214">
                  <c:v>53.377141696520901</c:v>
                </c:pt>
                <c:pt idx="226215">
                  <c:v>53.377227163213597</c:v>
                </c:pt>
                <c:pt idx="226216">
                  <c:v>53.377312629632797</c:v>
                </c:pt>
                <c:pt idx="226217">
                  <c:v>53.377398095778297</c:v>
                </c:pt>
                <c:pt idx="226218">
                  <c:v>53.377483561650401</c:v>
                </c:pt>
                <c:pt idx="226219">
                  <c:v>53.377569027248803</c:v>
                </c:pt>
                <c:pt idx="226220">
                  <c:v>53.377654492573697</c:v>
                </c:pt>
                <c:pt idx="226221">
                  <c:v>53.377739957625003</c:v>
                </c:pt>
                <c:pt idx="226222">
                  <c:v>53.377825422402701</c:v>
                </c:pt>
                <c:pt idx="226223">
                  <c:v>53.377910886906903</c:v>
                </c:pt>
                <c:pt idx="226224">
                  <c:v>53.377996351137497</c:v>
                </c:pt>
                <c:pt idx="226225">
                  <c:v>53.378081815094603</c:v>
                </c:pt>
                <c:pt idx="226226">
                  <c:v>53.378167278778101</c:v>
                </c:pt>
                <c:pt idx="226227">
                  <c:v>53.378252742188003</c:v>
                </c:pt>
                <c:pt idx="226228">
                  <c:v>53.378338205324397</c:v>
                </c:pt>
                <c:pt idx="226229">
                  <c:v>53.378423668187203</c:v>
                </c:pt>
                <c:pt idx="226230">
                  <c:v>53.378509130776401</c:v>
                </c:pt>
                <c:pt idx="226231">
                  <c:v>53.378594593092103</c:v>
                </c:pt>
                <c:pt idx="226232">
                  <c:v>53.378680055134303</c:v>
                </c:pt>
                <c:pt idx="226233">
                  <c:v>53.378765516902803</c:v>
                </c:pt>
                <c:pt idx="226234">
                  <c:v>53.378850978397899</c:v>
                </c:pt>
                <c:pt idx="226235">
                  <c:v>53.378936439619302</c:v>
                </c:pt>
                <c:pt idx="226236">
                  <c:v>53.379021900567203</c:v>
                </c:pt>
                <c:pt idx="226237">
                  <c:v>53.379107361241601</c:v>
                </c:pt>
                <c:pt idx="226238">
                  <c:v>53.379192821642398</c:v>
                </c:pt>
                <c:pt idx="226239">
                  <c:v>53.3792782817697</c:v>
                </c:pt>
                <c:pt idx="226240">
                  <c:v>53.379363741623401</c:v>
                </c:pt>
                <c:pt idx="226241">
                  <c:v>53.379449201203499</c:v>
                </c:pt>
                <c:pt idx="226242">
                  <c:v>53.379534660510103</c:v>
                </c:pt>
                <c:pt idx="226243">
                  <c:v>53.379620119543198</c:v>
                </c:pt>
                <c:pt idx="226244">
                  <c:v>53.379705578302698</c:v>
                </c:pt>
                <c:pt idx="226245">
                  <c:v>53.379791036788703</c:v>
                </c:pt>
                <c:pt idx="226246">
                  <c:v>53.379876495001099</c:v>
                </c:pt>
                <c:pt idx="226247">
                  <c:v>53.37996195294</c:v>
                </c:pt>
                <c:pt idx="226248">
                  <c:v>53.3800474106053</c:v>
                </c:pt>
                <c:pt idx="226249">
                  <c:v>53.380132867997098</c:v>
                </c:pt>
                <c:pt idx="226250">
                  <c:v>53.380218325115401</c:v>
                </c:pt>
                <c:pt idx="226251">
                  <c:v>53.380303781960102</c:v>
                </c:pt>
                <c:pt idx="226252">
                  <c:v>53.380389238531201</c:v>
                </c:pt>
                <c:pt idx="226253">
                  <c:v>53.380474694828898</c:v>
                </c:pt>
                <c:pt idx="226254">
                  <c:v>53.380560150853</c:v>
                </c:pt>
                <c:pt idx="226255">
                  <c:v>53.380645606603501</c:v>
                </c:pt>
                <c:pt idx="226256">
                  <c:v>53.380731062080599</c:v>
                </c:pt>
                <c:pt idx="226257">
                  <c:v>53.380816517284003</c:v>
                </c:pt>
                <c:pt idx="226258">
                  <c:v>53.380901972213998</c:v>
                </c:pt>
                <c:pt idx="226259">
                  <c:v>53.380987426870398</c:v>
                </c:pt>
                <c:pt idx="226260">
                  <c:v>53.381072881253303</c:v>
                </c:pt>
                <c:pt idx="226261">
                  <c:v>53.381158335362699</c:v>
                </c:pt>
                <c:pt idx="226262">
                  <c:v>53.3812437891985</c:v>
                </c:pt>
                <c:pt idx="226263">
                  <c:v>53.381329242760799</c:v>
                </c:pt>
                <c:pt idx="226264">
                  <c:v>53.381414696049497</c:v>
                </c:pt>
                <c:pt idx="226265">
                  <c:v>53.381500149064799</c:v>
                </c:pt>
                <c:pt idx="226266">
                  <c:v>53.381585601806499</c:v>
                </c:pt>
                <c:pt idx="226267">
                  <c:v>53.381671054274697</c:v>
                </c:pt>
                <c:pt idx="226268">
                  <c:v>53.381756506469301</c:v>
                </c:pt>
                <c:pt idx="226269">
                  <c:v>53.381841958390403</c:v>
                </c:pt>
                <c:pt idx="226270">
                  <c:v>53.381927410038003</c:v>
                </c:pt>
                <c:pt idx="226271">
                  <c:v>53.3820128614121</c:v>
                </c:pt>
                <c:pt idx="226272">
                  <c:v>53.382098312512703</c:v>
                </c:pt>
                <c:pt idx="226273">
                  <c:v>53.382183763339697</c:v>
                </c:pt>
                <c:pt idx="226274">
                  <c:v>53.382269213893302</c:v>
                </c:pt>
                <c:pt idx="226275">
                  <c:v>53.382354664173199</c:v>
                </c:pt>
                <c:pt idx="226276">
                  <c:v>53.382440114179701</c:v>
                </c:pt>
                <c:pt idx="226277">
                  <c:v>53.382525563912701</c:v>
                </c:pt>
                <c:pt idx="226278">
                  <c:v>53.382611013372099</c:v>
                </c:pt>
                <c:pt idx="226279">
                  <c:v>53.382696462558101</c:v>
                </c:pt>
                <c:pt idx="226280">
                  <c:v>53.382781911470502</c:v>
                </c:pt>
                <c:pt idx="226281">
                  <c:v>53.382867360109401</c:v>
                </c:pt>
                <c:pt idx="226282">
                  <c:v>53.382952808474798</c:v>
                </c:pt>
                <c:pt idx="226283">
                  <c:v>53.3830382565666</c:v>
                </c:pt>
                <c:pt idx="226284">
                  <c:v>53.383123704385</c:v>
                </c:pt>
                <c:pt idx="226285">
                  <c:v>53.383209151929897</c:v>
                </c:pt>
                <c:pt idx="226286">
                  <c:v>53.3832945992012</c:v>
                </c:pt>
                <c:pt idx="226287">
                  <c:v>53.383380046199001</c:v>
                </c:pt>
                <c:pt idx="226288">
                  <c:v>53.383465492923399</c:v>
                </c:pt>
                <c:pt idx="226289">
                  <c:v>53.383550939374203</c:v>
                </c:pt>
                <c:pt idx="226290">
                  <c:v>53.383636385551497</c:v>
                </c:pt>
                <c:pt idx="226291">
                  <c:v>53.383721831455297</c:v>
                </c:pt>
                <c:pt idx="226292">
                  <c:v>53.383807277085602</c:v>
                </c:pt>
                <c:pt idx="226293">
                  <c:v>53.383892722442397</c:v>
                </c:pt>
                <c:pt idx="226294">
                  <c:v>53.383978167525697</c:v>
                </c:pt>
                <c:pt idx="226295">
                  <c:v>53.384063612335503</c:v>
                </c:pt>
                <c:pt idx="226296">
                  <c:v>53.384149056871799</c:v>
                </c:pt>
                <c:pt idx="226297">
                  <c:v>53.3842345011345</c:v>
                </c:pt>
                <c:pt idx="226298">
                  <c:v>53.384319945123799</c:v>
                </c:pt>
                <c:pt idx="226299">
                  <c:v>53.384405388839603</c:v>
                </c:pt>
                <c:pt idx="226300">
                  <c:v>53.384490832281898</c:v>
                </c:pt>
                <c:pt idx="226301">
                  <c:v>53.384576275450698</c:v>
                </c:pt>
                <c:pt idx="226302">
                  <c:v>53.384661718346003</c:v>
                </c:pt>
                <c:pt idx="226303">
                  <c:v>53.384747160967798</c:v>
                </c:pt>
                <c:pt idx="226304">
                  <c:v>53.384832603316099</c:v>
                </c:pt>
                <c:pt idx="226305">
                  <c:v>53.384918045390997</c:v>
                </c:pt>
                <c:pt idx="226306">
                  <c:v>53.3850034871923</c:v>
                </c:pt>
                <c:pt idx="226307">
                  <c:v>53.385088928720101</c:v>
                </c:pt>
                <c:pt idx="226308">
                  <c:v>53.3851743699745</c:v>
                </c:pt>
                <c:pt idx="226309">
                  <c:v>53.385259810955297</c:v>
                </c:pt>
                <c:pt idx="226310">
                  <c:v>53.385345251662699</c:v>
                </c:pt>
                <c:pt idx="226311">
                  <c:v>53.385430692096598</c:v>
                </c:pt>
                <c:pt idx="226312">
                  <c:v>53.385516132256903</c:v>
                </c:pt>
                <c:pt idx="226313">
                  <c:v>53.385601572143798</c:v>
                </c:pt>
                <c:pt idx="226314">
                  <c:v>53.385687011757298</c:v>
                </c:pt>
                <c:pt idx="226315">
                  <c:v>53.385772451097203</c:v>
                </c:pt>
                <c:pt idx="226316">
                  <c:v>53.385857890163599</c:v>
                </c:pt>
                <c:pt idx="226317">
                  <c:v>53.3859433289566</c:v>
                </c:pt>
                <c:pt idx="226318">
                  <c:v>53.386028767476098</c:v>
                </c:pt>
                <c:pt idx="226319">
                  <c:v>53.386114205722102</c:v>
                </c:pt>
                <c:pt idx="226320">
                  <c:v>53.386199643694603</c:v>
                </c:pt>
                <c:pt idx="226321">
                  <c:v>53.386285081393702</c:v>
                </c:pt>
                <c:pt idx="226322">
                  <c:v>53.386370518819199</c:v>
                </c:pt>
                <c:pt idx="226323">
                  <c:v>53.3864559559713</c:v>
                </c:pt>
                <c:pt idx="226324">
                  <c:v>53.3865413928499</c:v>
                </c:pt>
                <c:pt idx="226325">
                  <c:v>53.386626829455103</c:v>
                </c:pt>
                <c:pt idx="226326">
                  <c:v>53.386712265786699</c:v>
                </c:pt>
                <c:pt idx="226327">
                  <c:v>53.386797701844898</c:v>
                </c:pt>
                <c:pt idx="226328">
                  <c:v>53.386883137629603</c:v>
                </c:pt>
                <c:pt idx="226329">
                  <c:v>53.386968573140898</c:v>
                </c:pt>
                <c:pt idx="226330">
                  <c:v>53.387054008378598</c:v>
                </c:pt>
                <c:pt idx="226331">
                  <c:v>53.387139443342903</c:v>
                </c:pt>
                <c:pt idx="226332">
                  <c:v>53.387224878033798</c:v>
                </c:pt>
                <c:pt idx="226333">
                  <c:v>53.387310312451099</c:v>
                </c:pt>
                <c:pt idx="226334">
                  <c:v>53.387395746594997</c:v>
                </c:pt>
                <c:pt idx="226335">
                  <c:v>53.3874811804654</c:v>
                </c:pt>
                <c:pt idx="226336">
                  <c:v>53.387566614062401</c:v>
                </c:pt>
                <c:pt idx="226337">
                  <c:v>53.387652047385899</c:v>
                </c:pt>
                <c:pt idx="226338">
                  <c:v>53.387737480435902</c:v>
                </c:pt>
                <c:pt idx="226339">
                  <c:v>53.387822913212503</c:v>
                </c:pt>
                <c:pt idx="226340">
                  <c:v>53.387908345715601</c:v>
                </c:pt>
                <c:pt idx="226341">
                  <c:v>53.387993777945198</c:v>
                </c:pt>
                <c:pt idx="226342">
                  <c:v>53.388079209901399</c:v>
                </c:pt>
                <c:pt idx="226343">
                  <c:v>53.388164641584098</c:v>
                </c:pt>
                <c:pt idx="226344">
                  <c:v>53.388250072993401</c:v>
                </c:pt>
                <c:pt idx="226345">
                  <c:v>53.388335504129202</c:v>
                </c:pt>
                <c:pt idx="226346">
                  <c:v>53.388420934991501</c:v>
                </c:pt>
                <c:pt idx="226347">
                  <c:v>53.388506365580398</c:v>
                </c:pt>
                <c:pt idx="226348">
                  <c:v>53.388591795895898</c:v>
                </c:pt>
                <c:pt idx="226349">
                  <c:v>53.388677225937798</c:v>
                </c:pt>
                <c:pt idx="226350">
                  <c:v>53.388762655706401</c:v>
                </c:pt>
                <c:pt idx="226351">
                  <c:v>53.388848085201403</c:v>
                </c:pt>
                <c:pt idx="226352">
                  <c:v>53.388933514423002</c:v>
                </c:pt>
                <c:pt idx="226353">
                  <c:v>53.389018943371198</c:v>
                </c:pt>
                <c:pt idx="226354">
                  <c:v>53.3891043720459</c:v>
                </c:pt>
                <c:pt idx="226355">
                  <c:v>53.389189800447198</c:v>
                </c:pt>
                <c:pt idx="226356">
                  <c:v>53.389275228575002</c:v>
                </c:pt>
                <c:pt idx="226357">
                  <c:v>53.389360656429403</c:v>
                </c:pt>
                <c:pt idx="226358">
                  <c:v>53.389446084010302</c:v>
                </c:pt>
                <c:pt idx="226359">
                  <c:v>53.389531511317799</c:v>
                </c:pt>
                <c:pt idx="226360">
                  <c:v>53.3896169383518</c:v>
                </c:pt>
                <c:pt idx="226361">
                  <c:v>53.389702365112399</c:v>
                </c:pt>
                <c:pt idx="226362">
                  <c:v>53.389787791599502</c:v>
                </c:pt>
                <c:pt idx="226363">
                  <c:v>53.389873217813303</c:v>
                </c:pt>
                <c:pt idx="226364">
                  <c:v>53.389958643753502</c:v>
                </c:pt>
                <c:pt idx="226365">
                  <c:v>53.390044069420298</c:v>
                </c:pt>
                <c:pt idx="226366">
                  <c:v>53.390129494813699</c:v>
                </c:pt>
                <c:pt idx="226367">
                  <c:v>53.390214919933698</c:v>
                </c:pt>
                <c:pt idx="226368">
                  <c:v>53.390300344780201</c:v>
                </c:pt>
                <c:pt idx="226369">
                  <c:v>53.390385769353202</c:v>
                </c:pt>
                <c:pt idx="226370">
                  <c:v>53.3904711936528</c:v>
                </c:pt>
                <c:pt idx="226371">
                  <c:v>53.390556617679003</c:v>
                </c:pt>
                <c:pt idx="226372">
                  <c:v>53.390642041431803</c:v>
                </c:pt>
                <c:pt idx="226373">
                  <c:v>53.390727464911102</c:v>
                </c:pt>
                <c:pt idx="226374">
                  <c:v>53.390812888116997</c:v>
                </c:pt>
                <c:pt idx="226375">
                  <c:v>53.390898311049497</c:v>
                </c:pt>
                <c:pt idx="226376">
                  <c:v>53.390983733708502</c:v>
                </c:pt>
                <c:pt idx="226377">
                  <c:v>53.391069156094098</c:v>
                </c:pt>
                <c:pt idx="226378">
                  <c:v>53.391154578206297</c:v>
                </c:pt>
                <c:pt idx="226379">
                  <c:v>53.391240000045002</c:v>
                </c:pt>
                <c:pt idx="226380">
                  <c:v>53.391325421610297</c:v>
                </c:pt>
                <c:pt idx="226381">
                  <c:v>53.391410842902197</c:v>
                </c:pt>
                <c:pt idx="226382">
                  <c:v>53.3914962639207</c:v>
                </c:pt>
                <c:pt idx="226383">
                  <c:v>53.391581684665702</c:v>
                </c:pt>
                <c:pt idx="226384">
                  <c:v>53.391667105137302</c:v>
                </c:pt>
                <c:pt idx="226385">
                  <c:v>53.391752525335498</c:v>
                </c:pt>
                <c:pt idx="226386">
                  <c:v>53.391837945260299</c:v>
                </c:pt>
                <c:pt idx="226387">
                  <c:v>53.391923364911598</c:v>
                </c:pt>
                <c:pt idx="226388">
                  <c:v>53.392008784289501</c:v>
                </c:pt>
                <c:pt idx="226389">
                  <c:v>53.392094203394002</c:v>
                </c:pt>
                <c:pt idx="226390">
                  <c:v>53.3921796222251</c:v>
                </c:pt>
                <c:pt idx="226391">
                  <c:v>53.392265040782803</c:v>
                </c:pt>
                <c:pt idx="226392">
                  <c:v>53.392350459067003</c:v>
                </c:pt>
                <c:pt idx="226393">
                  <c:v>53.392435877077901</c:v>
                </c:pt>
                <c:pt idx="226394">
                  <c:v>53.392521294815303</c:v>
                </c:pt>
                <c:pt idx="226395">
                  <c:v>53.392606712279303</c:v>
                </c:pt>
                <c:pt idx="226396">
                  <c:v>53.3926921294699</c:v>
                </c:pt>
                <c:pt idx="226397">
                  <c:v>53.392777546387002</c:v>
                </c:pt>
                <c:pt idx="226398">
                  <c:v>53.392862963030801</c:v>
                </c:pt>
                <c:pt idx="226399">
                  <c:v>53.392948379401098</c:v>
                </c:pt>
                <c:pt idx="226400">
                  <c:v>53.393033795498098</c:v>
                </c:pt>
                <c:pt idx="226401">
                  <c:v>53.393119211321597</c:v>
                </c:pt>
                <c:pt idx="226402">
                  <c:v>53.3932046268717</c:v>
                </c:pt>
                <c:pt idx="226403">
                  <c:v>53.3932900421485</c:v>
                </c:pt>
                <c:pt idx="226404">
                  <c:v>53.393375457151798</c:v>
                </c:pt>
                <c:pt idx="226405">
                  <c:v>53.3934608718817</c:v>
                </c:pt>
                <c:pt idx="226406">
                  <c:v>53.3935462863382</c:v>
                </c:pt>
                <c:pt idx="226407">
                  <c:v>53.393631700521297</c:v>
                </c:pt>
                <c:pt idx="226408">
                  <c:v>53.393717114430999</c:v>
                </c:pt>
                <c:pt idx="226409">
                  <c:v>53.393802528067297</c:v>
                </c:pt>
                <c:pt idx="226410">
                  <c:v>53.393887941430101</c:v>
                </c:pt>
                <c:pt idx="226411">
                  <c:v>53.393973354519602</c:v>
                </c:pt>
                <c:pt idx="226412">
                  <c:v>53.3940587673357</c:v>
                </c:pt>
                <c:pt idx="226413">
                  <c:v>53.394144179878403</c:v>
                </c:pt>
                <c:pt idx="226414">
                  <c:v>53.394229592147703</c:v>
                </c:pt>
                <c:pt idx="226415">
                  <c:v>53.3943150041436</c:v>
                </c:pt>
                <c:pt idx="226416">
                  <c:v>53.394400415866102</c:v>
                </c:pt>
                <c:pt idx="226417">
                  <c:v>53.394485827315201</c:v>
                </c:pt>
                <c:pt idx="226418">
                  <c:v>53.394571238490897</c:v>
                </c:pt>
                <c:pt idx="226419">
                  <c:v>53.394656649393198</c:v>
                </c:pt>
                <c:pt idx="226420">
                  <c:v>53.394742060022097</c:v>
                </c:pt>
                <c:pt idx="226421">
                  <c:v>53.394827470377699</c:v>
                </c:pt>
                <c:pt idx="226422">
                  <c:v>53.394912880459799</c:v>
                </c:pt>
                <c:pt idx="226423">
                  <c:v>53.394998290268497</c:v>
                </c:pt>
                <c:pt idx="226424">
                  <c:v>53.395083699803898</c:v>
                </c:pt>
                <c:pt idx="226425">
                  <c:v>53.395169109065897</c:v>
                </c:pt>
                <c:pt idx="226426">
                  <c:v>53.3952545180545</c:v>
                </c:pt>
                <c:pt idx="226427">
                  <c:v>53.395339926769701</c:v>
                </c:pt>
                <c:pt idx="226428">
                  <c:v>53.395425335211499</c:v>
                </c:pt>
                <c:pt idx="226429">
                  <c:v>53.395510743379901</c:v>
                </c:pt>
                <c:pt idx="226430">
                  <c:v>53.395596151274901</c:v>
                </c:pt>
                <c:pt idx="226431">
                  <c:v>53.395681558896598</c:v>
                </c:pt>
                <c:pt idx="226432">
                  <c:v>53.395766966244899</c:v>
                </c:pt>
                <c:pt idx="226433">
                  <c:v>53.395852373319798</c:v>
                </c:pt>
                <c:pt idx="226434">
                  <c:v>53.395937780121301</c:v>
                </c:pt>
                <c:pt idx="226435">
                  <c:v>53.396023186649401</c:v>
                </c:pt>
                <c:pt idx="226436">
                  <c:v>53.396108592904199</c:v>
                </c:pt>
                <c:pt idx="226437">
                  <c:v>53.3961939988856</c:v>
                </c:pt>
                <c:pt idx="226438">
                  <c:v>53.396279404593599</c:v>
                </c:pt>
                <c:pt idx="226439">
                  <c:v>53.396364810028203</c:v>
                </c:pt>
                <c:pt idx="226440">
                  <c:v>53.396450215189503</c:v>
                </c:pt>
                <c:pt idx="226441">
                  <c:v>53.396535620077302</c:v>
                </c:pt>
                <c:pt idx="226442">
                  <c:v>53.396621024691797</c:v>
                </c:pt>
                <c:pt idx="226443">
                  <c:v>53.396706429033003</c:v>
                </c:pt>
                <c:pt idx="226444">
                  <c:v>53.3967918331007</c:v>
                </c:pt>
                <c:pt idx="226445">
                  <c:v>53.396877236895101</c:v>
                </c:pt>
                <c:pt idx="226446">
                  <c:v>53.396962640416099</c:v>
                </c:pt>
                <c:pt idx="226447">
                  <c:v>53.397048043663801</c:v>
                </c:pt>
                <c:pt idx="226448">
                  <c:v>53.397133446638101</c:v>
                </c:pt>
                <c:pt idx="226449">
                  <c:v>53.397218849338998</c:v>
                </c:pt>
                <c:pt idx="226450">
                  <c:v>53.397304251766499</c:v>
                </c:pt>
                <c:pt idx="226451">
                  <c:v>53.397389653920698</c:v>
                </c:pt>
                <c:pt idx="226452">
                  <c:v>53.3974750558015</c:v>
                </c:pt>
                <c:pt idx="226453">
                  <c:v>53.397560457409</c:v>
                </c:pt>
                <c:pt idx="226454">
                  <c:v>53.397645858743097</c:v>
                </c:pt>
                <c:pt idx="226455">
                  <c:v>53.397731259803798</c:v>
                </c:pt>
                <c:pt idx="226456">
                  <c:v>53.397816660591197</c:v>
                </c:pt>
                <c:pt idx="226457">
                  <c:v>53.397902061105199</c:v>
                </c:pt>
                <c:pt idx="226458">
                  <c:v>53.397987461345799</c:v>
                </c:pt>
                <c:pt idx="226459">
                  <c:v>53.398072861313103</c:v>
                </c:pt>
                <c:pt idx="226460">
                  <c:v>53.398158261006998</c:v>
                </c:pt>
                <c:pt idx="226461">
                  <c:v>53.398243660427603</c:v>
                </c:pt>
                <c:pt idx="226462">
                  <c:v>53.398329059574799</c:v>
                </c:pt>
                <c:pt idx="226463">
                  <c:v>53.398414458448698</c:v>
                </c:pt>
                <c:pt idx="226464">
                  <c:v>53.398499857049202</c:v>
                </c:pt>
                <c:pt idx="226465">
                  <c:v>53.398585255376403</c:v>
                </c:pt>
                <c:pt idx="226466">
                  <c:v>53.398670653430202</c:v>
                </c:pt>
                <c:pt idx="226467">
                  <c:v>53.398756051210597</c:v>
                </c:pt>
                <c:pt idx="226468">
                  <c:v>53.398841448717697</c:v>
                </c:pt>
                <c:pt idx="226469">
                  <c:v>53.3989268459515</c:v>
                </c:pt>
                <c:pt idx="226470">
                  <c:v>53.399012242911901</c:v>
                </c:pt>
                <c:pt idx="226471">
                  <c:v>53.399097639598899</c:v>
                </c:pt>
                <c:pt idx="226472">
                  <c:v>53.399183036012602</c:v>
                </c:pt>
                <c:pt idx="226473">
                  <c:v>53.399268432153001</c:v>
                </c:pt>
                <c:pt idx="226474">
                  <c:v>53.399353828019997</c:v>
                </c:pt>
                <c:pt idx="226475">
                  <c:v>53.399439223613697</c:v>
                </c:pt>
                <c:pt idx="226476">
                  <c:v>53.399524618934002</c:v>
                </c:pt>
                <c:pt idx="226477">
                  <c:v>53.399610013980997</c:v>
                </c:pt>
                <c:pt idx="226478">
                  <c:v>53.399695408754603</c:v>
                </c:pt>
                <c:pt idx="226479">
                  <c:v>53.399780803254998</c:v>
                </c:pt>
                <c:pt idx="226480">
                  <c:v>53.399866197481899</c:v>
                </c:pt>
                <c:pt idx="226481">
                  <c:v>53.399951591435503</c:v>
                </c:pt>
                <c:pt idx="226482">
                  <c:v>53.400036985115797</c:v>
                </c:pt>
                <c:pt idx="226483">
                  <c:v>53.400122378522802</c:v>
                </c:pt>
                <c:pt idx="226484">
                  <c:v>53.400207771656397</c:v>
                </c:pt>
                <c:pt idx="226485">
                  <c:v>53.400293164516697</c:v>
                </c:pt>
                <c:pt idx="226486">
                  <c:v>53.4003785571036</c:v>
                </c:pt>
                <c:pt idx="226487">
                  <c:v>53.400463949417201</c:v>
                </c:pt>
                <c:pt idx="226488">
                  <c:v>53.400549341457499</c:v>
                </c:pt>
                <c:pt idx="226489">
                  <c:v>53.4006347332244</c:v>
                </c:pt>
                <c:pt idx="226490">
                  <c:v>53.400720124717999</c:v>
                </c:pt>
                <c:pt idx="226491">
                  <c:v>53.400805515938302</c:v>
                </c:pt>
                <c:pt idx="226492">
                  <c:v>53.400890906885202</c:v>
                </c:pt>
                <c:pt idx="226493">
                  <c:v>53.400976297558898</c:v>
                </c:pt>
                <c:pt idx="226494">
                  <c:v>53.401061687959199</c:v>
                </c:pt>
                <c:pt idx="226495">
                  <c:v>53.401147078086098</c:v>
                </c:pt>
                <c:pt idx="226496">
                  <c:v>53.401232467939799</c:v>
                </c:pt>
                <c:pt idx="226497">
                  <c:v>53.401317857520098</c:v>
                </c:pt>
                <c:pt idx="226498">
                  <c:v>53.401403246827101</c:v>
                </c:pt>
                <c:pt idx="226499">
                  <c:v>53.401488635860701</c:v>
                </c:pt>
                <c:pt idx="226500">
                  <c:v>53.401574024621098</c:v>
                </c:pt>
                <c:pt idx="226501">
                  <c:v>53.401659413108099</c:v>
                </c:pt>
                <c:pt idx="226502">
                  <c:v>53.401744801321797</c:v>
                </c:pt>
                <c:pt idx="226503">
                  <c:v>53.401830189262199</c:v>
                </c:pt>
                <c:pt idx="226504">
                  <c:v>53.401915576929198</c:v>
                </c:pt>
                <c:pt idx="226505">
                  <c:v>53.402000964323001</c:v>
                </c:pt>
                <c:pt idx="226506">
                  <c:v>53.402086351443401</c:v>
                </c:pt>
                <c:pt idx="226507">
                  <c:v>53.402171738290498</c:v>
                </c:pt>
                <c:pt idx="226508">
                  <c:v>53.402257124864299</c:v>
                </c:pt>
                <c:pt idx="226509">
                  <c:v>53.402342511164797</c:v>
                </c:pt>
                <c:pt idx="226510">
                  <c:v>53.402427897191899</c:v>
                </c:pt>
                <c:pt idx="226511">
                  <c:v>53.402513282945797</c:v>
                </c:pt>
                <c:pt idx="226512">
                  <c:v>53.4025986684263</c:v>
                </c:pt>
                <c:pt idx="226513">
                  <c:v>53.4026840536335</c:v>
                </c:pt>
                <c:pt idx="226514">
                  <c:v>53.402769438567503</c:v>
                </c:pt>
                <c:pt idx="226515">
                  <c:v>53.402854823228097</c:v>
                </c:pt>
                <c:pt idx="226516">
                  <c:v>53.402940207615401</c:v>
                </c:pt>
                <c:pt idx="226517">
                  <c:v>53.403025591729303</c:v>
                </c:pt>
                <c:pt idx="226518">
                  <c:v>53.403110975570002</c:v>
                </c:pt>
                <c:pt idx="226519">
                  <c:v>53.403196359137397</c:v>
                </c:pt>
                <c:pt idx="226520">
                  <c:v>53.403281742431503</c:v>
                </c:pt>
                <c:pt idx="226521">
                  <c:v>53.403367125452199</c:v>
                </c:pt>
                <c:pt idx="226522">
                  <c:v>53.403452508199699</c:v>
                </c:pt>
                <c:pt idx="226523">
                  <c:v>53.403537890673903</c:v>
                </c:pt>
                <c:pt idx="226524">
                  <c:v>53.403623272874697</c:v>
                </c:pt>
                <c:pt idx="226525">
                  <c:v>53.403708654802301</c:v>
                </c:pt>
                <c:pt idx="226526">
                  <c:v>53.403794036456503</c:v>
                </c:pt>
                <c:pt idx="226527">
                  <c:v>53.403879417837501</c:v>
                </c:pt>
                <c:pt idx="226528">
                  <c:v>53.403964798945204</c:v>
                </c:pt>
                <c:pt idx="226529">
                  <c:v>53.404050179779503</c:v>
                </c:pt>
                <c:pt idx="226530">
                  <c:v>53.404135560340599</c:v>
                </c:pt>
                <c:pt idx="226531">
                  <c:v>53.404220940628399</c:v>
                </c:pt>
                <c:pt idx="226532">
                  <c:v>53.404306320642803</c:v>
                </c:pt>
                <c:pt idx="226533">
                  <c:v>53.404391700383997</c:v>
                </c:pt>
                <c:pt idx="226534">
                  <c:v>53.404477079851901</c:v>
                </c:pt>
                <c:pt idx="226535">
                  <c:v>53.404562459046502</c:v>
                </c:pt>
                <c:pt idx="226536">
                  <c:v>53.404647837967801</c:v>
                </c:pt>
                <c:pt idx="226537">
                  <c:v>53.404733216615803</c:v>
                </c:pt>
                <c:pt idx="226538">
                  <c:v>53.404818594990601</c:v>
                </c:pt>
                <c:pt idx="226539">
                  <c:v>53.404903973091997</c:v>
                </c:pt>
                <c:pt idx="226540">
                  <c:v>53.404989350920197</c:v>
                </c:pt>
                <c:pt idx="226541">
                  <c:v>53.405074728475</c:v>
                </c:pt>
                <c:pt idx="226542">
                  <c:v>53.4051601057566</c:v>
                </c:pt>
                <c:pt idx="226543">
                  <c:v>53.405245482764897</c:v>
                </c:pt>
                <c:pt idx="226544">
                  <c:v>53.405330859499898</c:v>
                </c:pt>
                <c:pt idx="226545">
                  <c:v>53.405416235961603</c:v>
                </c:pt>
                <c:pt idx="226546">
                  <c:v>53.405501612150097</c:v>
                </c:pt>
                <c:pt idx="226547">
                  <c:v>53.405586988065203</c:v>
                </c:pt>
                <c:pt idx="226548">
                  <c:v>53.405672363707097</c:v>
                </c:pt>
                <c:pt idx="226549">
                  <c:v>53.405757739075703</c:v>
                </c:pt>
                <c:pt idx="226550">
                  <c:v>53.405843114170999</c:v>
                </c:pt>
                <c:pt idx="226551">
                  <c:v>53.405928488993098</c:v>
                </c:pt>
                <c:pt idx="226552">
                  <c:v>53.406013863541901</c:v>
                </c:pt>
                <c:pt idx="226553">
                  <c:v>53.406099237817301</c:v>
                </c:pt>
                <c:pt idx="226554">
                  <c:v>53.406184611819597</c:v>
                </c:pt>
                <c:pt idx="226555">
                  <c:v>53.406269985548498</c:v>
                </c:pt>
                <c:pt idx="226556">
                  <c:v>53.406355359004202</c:v>
                </c:pt>
                <c:pt idx="226557">
                  <c:v>53.406440732186603</c:v>
                </c:pt>
                <c:pt idx="226558">
                  <c:v>53.406526105095701</c:v>
                </c:pt>
                <c:pt idx="226559">
                  <c:v>53.406611477731502</c:v>
                </c:pt>
                <c:pt idx="226560">
                  <c:v>53.4066968500941</c:v>
                </c:pt>
                <c:pt idx="226561">
                  <c:v>53.406782222183402</c:v>
                </c:pt>
                <c:pt idx="226562">
                  <c:v>53.4068675939995</c:v>
                </c:pt>
                <c:pt idx="226563">
                  <c:v>53.406952965542303</c:v>
                </c:pt>
                <c:pt idx="226564">
                  <c:v>53.407038336811802</c:v>
                </c:pt>
                <c:pt idx="226565">
                  <c:v>53.407123707807997</c:v>
                </c:pt>
                <c:pt idx="226566">
                  <c:v>53.407209078530997</c:v>
                </c:pt>
                <c:pt idx="226567">
                  <c:v>53.4072944489807</c:v>
                </c:pt>
                <c:pt idx="226568">
                  <c:v>53.4073798191572</c:v>
                </c:pt>
                <c:pt idx="226569">
                  <c:v>53.407465189060296</c:v>
                </c:pt>
                <c:pt idx="226570">
                  <c:v>53.407550558690303</c:v>
                </c:pt>
                <c:pt idx="226571">
                  <c:v>53.407635928046901</c:v>
                </c:pt>
                <c:pt idx="226572">
                  <c:v>53.407721297130301</c:v>
                </c:pt>
                <c:pt idx="226573">
                  <c:v>53.407806665940498</c:v>
                </c:pt>
                <c:pt idx="226574">
                  <c:v>53.407892034477399</c:v>
                </c:pt>
                <c:pt idx="226575">
                  <c:v>53.407977402740997</c:v>
                </c:pt>
                <c:pt idx="226576">
                  <c:v>53.408062770731398</c:v>
                </c:pt>
                <c:pt idx="226577">
                  <c:v>53.408148138448503</c:v>
                </c:pt>
                <c:pt idx="226578">
                  <c:v>53.408233505892397</c:v>
                </c:pt>
                <c:pt idx="226579">
                  <c:v>53.408318873063003</c:v>
                </c:pt>
                <c:pt idx="226580">
                  <c:v>53.408404239960397</c:v>
                </c:pt>
                <c:pt idx="226581">
                  <c:v>53.408489606584503</c:v>
                </c:pt>
                <c:pt idx="226582">
                  <c:v>53.408574972935298</c:v>
                </c:pt>
                <c:pt idx="226583">
                  <c:v>53.408660339012897</c:v>
                </c:pt>
                <c:pt idx="226584">
                  <c:v>53.408745704817299</c:v>
                </c:pt>
                <c:pt idx="226585">
                  <c:v>53.408831070348398</c:v>
                </c:pt>
                <c:pt idx="226586">
                  <c:v>53.408916435606301</c:v>
                </c:pt>
                <c:pt idx="226587">
                  <c:v>53.4090018005909</c:v>
                </c:pt>
                <c:pt idx="226588">
                  <c:v>53.409087165302203</c:v>
                </c:pt>
                <c:pt idx="226589">
                  <c:v>53.409172529740403</c:v>
                </c:pt>
                <c:pt idx="226590">
                  <c:v>53.409257893905298</c:v>
                </c:pt>
                <c:pt idx="226591">
                  <c:v>53.409343257796898</c:v>
                </c:pt>
                <c:pt idx="226592">
                  <c:v>53.409428621415302</c:v>
                </c:pt>
                <c:pt idx="226593">
                  <c:v>53.409513984760402</c:v>
                </c:pt>
                <c:pt idx="226594">
                  <c:v>53.409599347832398</c:v>
                </c:pt>
                <c:pt idx="226595">
                  <c:v>53.409684710630998</c:v>
                </c:pt>
                <c:pt idx="226596">
                  <c:v>53.409770073156501</c:v>
                </c:pt>
                <c:pt idx="226597">
                  <c:v>53.409855435408701</c:v>
                </c:pt>
                <c:pt idx="226598">
                  <c:v>53.409940797387598</c:v>
                </c:pt>
                <c:pt idx="226599">
                  <c:v>53.410026159093398</c:v>
                </c:pt>
                <c:pt idx="226600">
                  <c:v>53.410111520525803</c:v>
                </c:pt>
                <c:pt idx="226601">
                  <c:v>53.410196881685103</c:v>
                </c:pt>
                <c:pt idx="226602">
                  <c:v>53.4102822425711</c:v>
                </c:pt>
                <c:pt idx="226603">
                  <c:v>53.4103676031839</c:v>
                </c:pt>
                <c:pt idx="226604">
                  <c:v>53.410452963523497</c:v>
                </c:pt>
                <c:pt idx="226605">
                  <c:v>53.410538323589797</c:v>
                </c:pt>
                <c:pt idx="226606">
                  <c:v>53.410623683382902</c:v>
                </c:pt>
                <c:pt idx="226607">
                  <c:v>53.410709042902802</c:v>
                </c:pt>
                <c:pt idx="226608">
                  <c:v>53.410794402149399</c:v>
                </c:pt>
                <c:pt idx="226609">
                  <c:v>53.4108797611228</c:v>
                </c:pt>
                <c:pt idx="226610">
                  <c:v>53.410965119822997</c:v>
                </c:pt>
                <c:pt idx="226611">
                  <c:v>53.411050478249997</c:v>
                </c:pt>
                <c:pt idx="226612">
                  <c:v>53.411135836403702</c:v>
                </c:pt>
                <c:pt idx="226613">
                  <c:v>53.411221194284202</c:v>
                </c:pt>
                <c:pt idx="226614">
                  <c:v>53.411306551891499</c:v>
                </c:pt>
                <c:pt idx="226615">
                  <c:v>53.4113919092256</c:v>
                </c:pt>
                <c:pt idx="226616">
                  <c:v>53.411477266286397</c:v>
                </c:pt>
                <c:pt idx="226617">
                  <c:v>53.411562623073998</c:v>
                </c:pt>
                <c:pt idx="226618">
                  <c:v>53.411647979588402</c:v>
                </c:pt>
                <c:pt idx="226619">
                  <c:v>53.411733335829602</c:v>
                </c:pt>
                <c:pt idx="226620">
                  <c:v>53.411818691797599</c:v>
                </c:pt>
                <c:pt idx="226621">
                  <c:v>53.411904047492399</c:v>
                </c:pt>
                <c:pt idx="226622">
                  <c:v>53.411989402913903</c:v>
                </c:pt>
                <c:pt idx="226623">
                  <c:v>53.412074758062197</c:v>
                </c:pt>
                <c:pt idx="226624">
                  <c:v>53.4121601129373</c:v>
                </c:pt>
                <c:pt idx="226625">
                  <c:v>53.412245467539201</c:v>
                </c:pt>
                <c:pt idx="226626">
                  <c:v>53.412330821867897</c:v>
                </c:pt>
                <c:pt idx="226627">
                  <c:v>53.412416175923397</c:v>
                </c:pt>
                <c:pt idx="226628">
                  <c:v>53.412501529705601</c:v>
                </c:pt>
                <c:pt idx="226629">
                  <c:v>53.412586883214701</c:v>
                </c:pt>
                <c:pt idx="226630">
                  <c:v>53.412672236450497</c:v>
                </c:pt>
                <c:pt idx="226631">
                  <c:v>53.412757589413197</c:v>
                </c:pt>
                <c:pt idx="226632">
                  <c:v>53.4128429421026</c:v>
                </c:pt>
                <c:pt idx="226633">
                  <c:v>53.4129282945188</c:v>
                </c:pt>
                <c:pt idx="226634">
                  <c:v>53.413013646661803</c:v>
                </c:pt>
                <c:pt idx="226635">
                  <c:v>53.413098998531602</c:v>
                </c:pt>
                <c:pt idx="226636">
                  <c:v>53.413184350128198</c:v>
                </c:pt>
                <c:pt idx="226637">
                  <c:v>53.413269701451597</c:v>
                </c:pt>
                <c:pt idx="226638">
                  <c:v>53.413355052501799</c:v>
                </c:pt>
                <c:pt idx="226639">
                  <c:v>53.413440403278798</c:v>
                </c:pt>
                <c:pt idx="226640">
                  <c:v>53.413525753782601</c:v>
                </c:pt>
                <c:pt idx="226641">
                  <c:v>53.413611104013199</c:v>
                </c:pt>
                <c:pt idx="226642">
                  <c:v>53.413696453970601</c:v>
                </c:pt>
                <c:pt idx="226643">
                  <c:v>53.4137818036548</c:v>
                </c:pt>
                <c:pt idx="226644">
                  <c:v>53.413867153065802</c:v>
                </c:pt>
                <c:pt idx="226645">
                  <c:v>53.4139525022036</c:v>
                </c:pt>
                <c:pt idx="226646">
                  <c:v>53.414037851068301</c:v>
                </c:pt>
                <c:pt idx="226647">
                  <c:v>53.414123199659699</c:v>
                </c:pt>
                <c:pt idx="226648">
                  <c:v>53.4142085479779</c:v>
                </c:pt>
                <c:pt idx="226649">
                  <c:v>53.414293896022997</c:v>
                </c:pt>
                <c:pt idx="226650">
                  <c:v>53.414379243794798</c:v>
                </c:pt>
                <c:pt idx="226651">
                  <c:v>53.414464591293402</c:v>
                </c:pt>
                <c:pt idx="226652">
                  <c:v>53.414549938518903</c:v>
                </c:pt>
                <c:pt idx="226653">
                  <c:v>53.414635285471199</c:v>
                </c:pt>
                <c:pt idx="226654">
                  <c:v>53.414720632150299</c:v>
                </c:pt>
                <c:pt idx="226655">
                  <c:v>53.414805978556203</c:v>
                </c:pt>
                <c:pt idx="226656">
                  <c:v>53.414891324688902</c:v>
                </c:pt>
                <c:pt idx="226657">
                  <c:v>53.414976670548398</c:v>
                </c:pt>
                <c:pt idx="226658">
                  <c:v>53.415062016134797</c:v>
                </c:pt>
                <c:pt idx="226659">
                  <c:v>53.4151473614479</c:v>
                </c:pt>
                <c:pt idx="226660">
                  <c:v>53.415232706487899</c:v>
                </c:pt>
                <c:pt idx="226661">
                  <c:v>53.415318051254701</c:v>
                </c:pt>
                <c:pt idx="226662">
                  <c:v>53.415403395748299</c:v>
                </c:pt>
                <c:pt idx="226663">
                  <c:v>53.415488739968701</c:v>
                </c:pt>
                <c:pt idx="226664">
                  <c:v>53.415574083915999</c:v>
                </c:pt>
                <c:pt idx="226665">
                  <c:v>53.4156594275901</c:v>
                </c:pt>
                <c:pt idx="226666">
                  <c:v>53.415744770990997</c:v>
                </c:pt>
                <c:pt idx="226667">
                  <c:v>53.415830114118698</c:v>
                </c:pt>
                <c:pt idx="226668">
                  <c:v>53.415915456973202</c:v>
                </c:pt>
                <c:pt idx="226669">
                  <c:v>53.416000799554602</c:v>
                </c:pt>
                <c:pt idx="226670">
                  <c:v>53.416086141862799</c:v>
                </c:pt>
                <c:pt idx="226671">
                  <c:v>53.416171483897799</c:v>
                </c:pt>
                <c:pt idx="226672">
                  <c:v>53.416256825659701</c:v>
                </c:pt>
                <c:pt idx="226673">
                  <c:v>53.4163421671484</c:v>
                </c:pt>
                <c:pt idx="226674">
                  <c:v>53.416427508363903</c:v>
                </c:pt>
                <c:pt idx="226675">
                  <c:v>53.416512849306201</c:v>
                </c:pt>
                <c:pt idx="226676">
                  <c:v>53.416598189975403</c:v>
                </c:pt>
                <c:pt idx="226677">
                  <c:v>53.416683530371401</c:v>
                </c:pt>
                <c:pt idx="226678">
                  <c:v>53.416768870494202</c:v>
                </c:pt>
                <c:pt idx="226679">
                  <c:v>53.416854210343899</c:v>
                </c:pt>
                <c:pt idx="226680">
                  <c:v>53.4169395499204</c:v>
                </c:pt>
                <c:pt idx="226681">
                  <c:v>53.417024889223804</c:v>
                </c:pt>
                <c:pt idx="226682">
                  <c:v>53.417110228253897</c:v>
                </c:pt>
                <c:pt idx="226683">
                  <c:v>53.417195567010999</c:v>
                </c:pt>
                <c:pt idx="226684">
                  <c:v>53.417280905494799</c:v>
                </c:pt>
                <c:pt idx="226685">
                  <c:v>53.417366243705501</c:v>
                </c:pt>
                <c:pt idx="226686">
                  <c:v>53.417451581643</c:v>
                </c:pt>
                <c:pt idx="226687">
                  <c:v>53.417536919307402</c:v>
                </c:pt>
                <c:pt idx="226688">
                  <c:v>53.4176222566986</c:v>
                </c:pt>
                <c:pt idx="226689">
                  <c:v>53.417707593816701</c:v>
                </c:pt>
                <c:pt idx="226690">
                  <c:v>53.417792930661598</c:v>
                </c:pt>
                <c:pt idx="226691">
                  <c:v>53.417878267233299</c:v>
                </c:pt>
                <c:pt idx="226692">
                  <c:v>53.417963603531902</c:v>
                </c:pt>
                <c:pt idx="226693">
                  <c:v>53.418048939557401</c:v>
                </c:pt>
                <c:pt idx="226694">
                  <c:v>53.418134275309697</c:v>
                </c:pt>
                <c:pt idx="226695">
                  <c:v>53.418219610788803</c:v>
                </c:pt>
                <c:pt idx="226696">
                  <c:v>53.418304945994798</c:v>
                </c:pt>
                <c:pt idx="226697">
                  <c:v>53.418390280927603</c:v>
                </c:pt>
                <c:pt idx="226698">
                  <c:v>53.418475615587298</c:v>
                </c:pt>
                <c:pt idx="226699">
                  <c:v>53.418560949973802</c:v>
                </c:pt>
                <c:pt idx="226700">
                  <c:v>53.418646284087203</c:v>
                </c:pt>
                <c:pt idx="226701">
                  <c:v>53.418731617927399</c:v>
                </c:pt>
                <c:pt idx="226702">
                  <c:v>53.418816951494499</c:v>
                </c:pt>
                <c:pt idx="226703">
                  <c:v>53.418902284788501</c:v>
                </c:pt>
                <c:pt idx="226704">
                  <c:v>53.4189876178093</c:v>
                </c:pt>
                <c:pt idx="226705">
                  <c:v>53.419072950556902</c:v>
                </c:pt>
                <c:pt idx="226706">
                  <c:v>53.4191582830315</c:v>
                </c:pt>
                <c:pt idx="226707">
                  <c:v>53.419243615232801</c:v>
                </c:pt>
                <c:pt idx="226708">
                  <c:v>53.419328947161098</c:v>
                </c:pt>
                <c:pt idx="226709">
                  <c:v>53.419414278816198</c:v>
                </c:pt>
                <c:pt idx="226710">
                  <c:v>53.419499610198102</c:v>
                </c:pt>
                <c:pt idx="226711">
                  <c:v>53.419584941306901</c:v>
                </c:pt>
                <c:pt idx="226712">
                  <c:v>53.419670272142596</c:v>
                </c:pt>
                <c:pt idx="226713">
                  <c:v>53.419755602705102</c:v>
                </c:pt>
                <c:pt idx="226714">
                  <c:v>53.419840932994603</c:v>
                </c:pt>
                <c:pt idx="226715">
                  <c:v>53.419926263010801</c:v>
                </c:pt>
                <c:pt idx="226716">
                  <c:v>53.420011592754001</c:v>
                </c:pt>
                <c:pt idx="226717">
                  <c:v>53.420096922223998</c:v>
                </c:pt>
                <c:pt idx="226718">
                  <c:v>53.420182251420897</c:v>
                </c:pt>
                <c:pt idx="226719">
                  <c:v>53.4202675803446</c:v>
                </c:pt>
                <c:pt idx="226720">
                  <c:v>53.420352908995199</c:v>
                </c:pt>
                <c:pt idx="226721">
                  <c:v>53.4204382373727</c:v>
                </c:pt>
                <c:pt idx="226722">
                  <c:v>53.420523565476998</c:v>
                </c:pt>
                <c:pt idx="226723">
                  <c:v>53.420608893308298</c:v>
                </c:pt>
                <c:pt idx="226724">
                  <c:v>53.420694220866402</c:v>
                </c:pt>
                <c:pt idx="226725">
                  <c:v>53.420779548151302</c:v>
                </c:pt>
                <c:pt idx="226726">
                  <c:v>53.420864875163197</c:v>
                </c:pt>
                <c:pt idx="226727">
                  <c:v>53.420950201901903</c:v>
                </c:pt>
                <c:pt idx="226728">
                  <c:v>53.421035528367497</c:v>
                </c:pt>
                <c:pt idx="226729">
                  <c:v>53.421120854560002</c:v>
                </c:pt>
                <c:pt idx="226730">
                  <c:v>53.421206180479402</c:v>
                </c:pt>
                <c:pt idx="226731">
                  <c:v>53.421291506125598</c:v>
                </c:pt>
                <c:pt idx="226732">
                  <c:v>53.421376831498698</c:v>
                </c:pt>
                <c:pt idx="226733">
                  <c:v>53.4214621565987</c:v>
                </c:pt>
                <c:pt idx="226734">
                  <c:v>53.421547481425598</c:v>
                </c:pt>
                <c:pt idx="226735">
                  <c:v>53.421632805979399</c:v>
                </c:pt>
                <c:pt idx="226736">
                  <c:v>53.421718130259997</c:v>
                </c:pt>
                <c:pt idx="226737">
                  <c:v>53.421803454267497</c:v>
                </c:pt>
                <c:pt idx="226738">
                  <c:v>53.421888778002</c:v>
                </c:pt>
                <c:pt idx="226739">
                  <c:v>53.421974101463299</c:v>
                </c:pt>
                <c:pt idx="226740">
                  <c:v>53.422059424651501</c:v>
                </c:pt>
                <c:pt idx="226741">
                  <c:v>53.422144747566499</c:v>
                </c:pt>
                <c:pt idx="226742">
                  <c:v>53.422230070208499</c:v>
                </c:pt>
                <c:pt idx="226743">
                  <c:v>53.422315392577403</c:v>
                </c:pt>
                <c:pt idx="226744">
                  <c:v>53.422400714673103</c:v>
                </c:pt>
                <c:pt idx="226745">
                  <c:v>53.422486036495798</c:v>
                </c:pt>
                <c:pt idx="226746">
                  <c:v>53.422571358045303</c:v>
                </c:pt>
                <c:pt idx="226747">
                  <c:v>53.422656679321697</c:v>
                </c:pt>
                <c:pt idx="226748">
                  <c:v>53.422742000325002</c:v>
                </c:pt>
                <c:pt idx="226749">
                  <c:v>53.422827321055202</c:v>
                </c:pt>
                <c:pt idx="226750">
                  <c:v>53.422912641512397</c:v>
                </c:pt>
                <c:pt idx="226751">
                  <c:v>53.422997961696403</c:v>
                </c:pt>
                <c:pt idx="226752">
                  <c:v>53.423083281607298</c:v>
                </c:pt>
                <c:pt idx="226753">
                  <c:v>53.423168601245102</c:v>
                </c:pt>
                <c:pt idx="226754">
                  <c:v>53.423253920609802</c:v>
                </c:pt>
                <c:pt idx="226755">
                  <c:v>53.423339239701399</c:v>
                </c:pt>
                <c:pt idx="226756">
                  <c:v>53.423424558519898</c:v>
                </c:pt>
                <c:pt idx="226757">
                  <c:v>53.4235098770653</c:v>
                </c:pt>
                <c:pt idx="226758">
                  <c:v>53.423595195337597</c:v>
                </c:pt>
                <c:pt idx="226759">
                  <c:v>53.423680513336798</c:v>
                </c:pt>
                <c:pt idx="226760">
                  <c:v>53.423765831062902</c:v>
                </c:pt>
                <c:pt idx="226761">
                  <c:v>53.423851148516</c:v>
                </c:pt>
                <c:pt idx="226762">
                  <c:v>53.423936465695903</c:v>
                </c:pt>
                <c:pt idx="226763">
                  <c:v>53.424021782602701</c:v>
                </c:pt>
                <c:pt idx="226764">
                  <c:v>53.424107099236501</c:v>
                </c:pt>
                <c:pt idx="226765">
                  <c:v>53.424192415597098</c:v>
                </c:pt>
                <c:pt idx="226766">
                  <c:v>53.424277731684697</c:v>
                </c:pt>
                <c:pt idx="226767">
                  <c:v>53.424363047499199</c:v>
                </c:pt>
                <c:pt idx="226768">
                  <c:v>53.424448363040597</c:v>
                </c:pt>
                <c:pt idx="226769">
                  <c:v>53.424533678308897</c:v>
                </c:pt>
                <c:pt idx="226770">
                  <c:v>53.424618993304101</c:v>
                </c:pt>
                <c:pt idx="226771">
                  <c:v>53.4247043080262</c:v>
                </c:pt>
                <c:pt idx="226772">
                  <c:v>53.424789622475203</c:v>
                </c:pt>
                <c:pt idx="226773">
                  <c:v>53.4248749366512</c:v>
                </c:pt>
                <c:pt idx="226774">
                  <c:v>53.424960250554101</c:v>
                </c:pt>
                <c:pt idx="226775">
                  <c:v>53.425045564183897</c:v>
                </c:pt>
                <c:pt idx="226776">
                  <c:v>53.425130877540603</c:v>
                </c:pt>
                <c:pt idx="226777">
                  <c:v>53.425216190624198</c:v>
                </c:pt>
                <c:pt idx="226778">
                  <c:v>53.425301503434802</c:v>
                </c:pt>
                <c:pt idx="226779">
                  <c:v>53.425386815972203</c:v>
                </c:pt>
                <c:pt idx="226780">
                  <c:v>53.425472128236599</c:v>
                </c:pt>
                <c:pt idx="226781">
                  <c:v>53.425557440227998</c:v>
                </c:pt>
                <c:pt idx="226782">
                  <c:v>53.425642751946199</c:v>
                </c:pt>
                <c:pt idx="226783">
                  <c:v>53.425728063391396</c:v>
                </c:pt>
                <c:pt idx="226784">
                  <c:v>53.425813374563504</c:v>
                </c:pt>
                <c:pt idx="226785">
                  <c:v>53.425898685462499</c:v>
                </c:pt>
                <c:pt idx="226786">
                  <c:v>53.425983996088398</c:v>
                </c:pt>
                <c:pt idx="226787">
                  <c:v>53.426069306441299</c:v>
                </c:pt>
                <c:pt idx="226788">
                  <c:v>53.426154616521103</c:v>
                </c:pt>
                <c:pt idx="226789">
                  <c:v>53.426239926327803</c:v>
                </c:pt>
                <c:pt idx="226790">
                  <c:v>53.426325235861498</c:v>
                </c:pt>
                <c:pt idx="226791">
                  <c:v>53.426410545122103</c:v>
                </c:pt>
                <c:pt idx="226792">
                  <c:v>53.426495854109596</c:v>
                </c:pt>
                <c:pt idx="226793">
                  <c:v>53.4265811628241</c:v>
                </c:pt>
                <c:pt idx="226794">
                  <c:v>53.426666471265499</c:v>
                </c:pt>
                <c:pt idx="226795">
                  <c:v>53.4267517794338</c:v>
                </c:pt>
                <c:pt idx="226796">
                  <c:v>53.426837087329098</c:v>
                </c:pt>
                <c:pt idx="226797">
                  <c:v>53.426922394951298</c:v>
                </c:pt>
                <c:pt idx="226798">
                  <c:v>53.427007702300401</c:v>
                </c:pt>
                <c:pt idx="226799">
                  <c:v>53.427093009376499</c:v>
                </c:pt>
                <c:pt idx="226800">
                  <c:v>53.427178316179599</c:v>
                </c:pt>
                <c:pt idx="226801">
                  <c:v>53.427263622709503</c:v>
                </c:pt>
                <c:pt idx="226802">
                  <c:v>53.427348928966403</c:v>
                </c:pt>
                <c:pt idx="226803">
                  <c:v>53.427434234950297</c:v>
                </c:pt>
                <c:pt idx="226804">
                  <c:v>53.427519540661102</c:v>
                </c:pt>
                <c:pt idx="226805">
                  <c:v>53.427604846098802</c:v>
                </c:pt>
                <c:pt idx="226806">
                  <c:v>53.427690151263498</c:v>
                </c:pt>
                <c:pt idx="226807">
                  <c:v>53.427775456155103</c:v>
                </c:pt>
                <c:pt idx="226808">
                  <c:v>53.427860760773697</c:v>
                </c:pt>
                <c:pt idx="226809">
                  <c:v>53.427946065119201</c:v>
                </c:pt>
                <c:pt idx="226810">
                  <c:v>53.4280313691917</c:v>
                </c:pt>
                <c:pt idx="226811">
                  <c:v>53.428116672991102</c:v>
                </c:pt>
                <c:pt idx="226812">
                  <c:v>53.4282019765174</c:v>
                </c:pt>
                <c:pt idx="226813">
                  <c:v>53.4282872797708</c:v>
                </c:pt>
                <c:pt idx="226814">
                  <c:v>53.428372582751003</c:v>
                </c:pt>
                <c:pt idx="226815">
                  <c:v>53.428457885458201</c:v>
                </c:pt>
                <c:pt idx="226816">
                  <c:v>53.428543187892402</c:v>
                </c:pt>
                <c:pt idx="226817">
                  <c:v>53.428628490053597</c:v>
                </c:pt>
                <c:pt idx="226818">
                  <c:v>53.428713791941597</c:v>
                </c:pt>
                <c:pt idx="226819">
                  <c:v>53.428799093556698</c:v>
                </c:pt>
                <c:pt idx="226820">
                  <c:v>53.428884394898702</c:v>
                </c:pt>
                <c:pt idx="226821">
                  <c:v>53.428969695967602</c:v>
                </c:pt>
                <c:pt idx="226822">
                  <c:v>53.429054996763597</c:v>
                </c:pt>
                <c:pt idx="226823">
                  <c:v>53.429140297286402</c:v>
                </c:pt>
                <c:pt idx="226824">
                  <c:v>53.429225597536302</c:v>
                </c:pt>
                <c:pt idx="226825">
                  <c:v>53.429310897513098</c:v>
                </c:pt>
                <c:pt idx="226826">
                  <c:v>53.429396197216803</c:v>
                </c:pt>
                <c:pt idx="226827">
                  <c:v>53.429481496647497</c:v>
                </c:pt>
                <c:pt idx="226828">
                  <c:v>53.429566795805201</c:v>
                </c:pt>
                <c:pt idx="226829">
                  <c:v>53.429652094689899</c:v>
                </c:pt>
                <c:pt idx="226830">
                  <c:v>53.429737393301501</c:v>
                </c:pt>
                <c:pt idx="226831">
                  <c:v>53.429822691640098</c:v>
                </c:pt>
                <c:pt idx="226832">
                  <c:v>53.429907989705697</c:v>
                </c:pt>
                <c:pt idx="226833">
                  <c:v>53.429993287498199</c:v>
                </c:pt>
                <c:pt idx="226834">
                  <c:v>53.430078585017696</c:v>
                </c:pt>
                <c:pt idx="226835">
                  <c:v>53.430163882264097</c:v>
                </c:pt>
                <c:pt idx="226836">
                  <c:v>53.430249179237599</c:v>
                </c:pt>
                <c:pt idx="226837">
                  <c:v>53.430334475937997</c:v>
                </c:pt>
                <c:pt idx="226838">
                  <c:v>53.430419772365298</c:v>
                </c:pt>
                <c:pt idx="226839">
                  <c:v>53.4305050685197</c:v>
                </c:pt>
                <c:pt idx="226840">
                  <c:v>53.430590364400999</c:v>
                </c:pt>
                <c:pt idx="226841">
                  <c:v>53.4306756600093</c:v>
                </c:pt>
                <c:pt idx="226842">
                  <c:v>53.430760955344603</c:v>
                </c:pt>
                <c:pt idx="226843">
                  <c:v>53.430846250406802</c:v>
                </c:pt>
                <c:pt idx="226844">
                  <c:v>53.430931545196103</c:v>
                </c:pt>
                <c:pt idx="226845">
                  <c:v>53.431016839712299</c:v>
                </c:pt>
                <c:pt idx="226846">
                  <c:v>53.431102133955498</c:v>
                </c:pt>
                <c:pt idx="226847">
                  <c:v>53.4311874279256</c:v>
                </c:pt>
                <c:pt idx="226848">
                  <c:v>53.431272721622797</c:v>
                </c:pt>
                <c:pt idx="226849">
                  <c:v>53.431358015046897</c:v>
                </c:pt>
                <c:pt idx="226850">
                  <c:v>53.431443308198098</c:v>
                </c:pt>
                <c:pt idx="226851">
                  <c:v>53.431528601076202</c:v>
                </c:pt>
                <c:pt idx="226852">
                  <c:v>53.431613893681202</c:v>
                </c:pt>
                <c:pt idx="226853">
                  <c:v>53.431699186013297</c:v>
                </c:pt>
                <c:pt idx="226854">
                  <c:v>53.431784478072402</c:v>
                </c:pt>
                <c:pt idx="226855">
                  <c:v>53.431869769858402</c:v>
                </c:pt>
                <c:pt idx="226856">
                  <c:v>53.431955061371497</c:v>
                </c:pt>
                <c:pt idx="226857">
                  <c:v>53.432040352611502</c:v>
                </c:pt>
                <c:pt idx="226858">
                  <c:v>53.432125643578502</c:v>
                </c:pt>
                <c:pt idx="226859">
                  <c:v>53.432210934272497</c:v>
                </c:pt>
                <c:pt idx="226860">
                  <c:v>53.432296224693502</c:v>
                </c:pt>
                <c:pt idx="226861">
                  <c:v>53.432381514841502</c:v>
                </c:pt>
                <c:pt idx="226862">
                  <c:v>53.432466804716498</c:v>
                </c:pt>
                <c:pt idx="226863">
                  <c:v>53.432552094318503</c:v>
                </c:pt>
                <c:pt idx="226864">
                  <c:v>53.432637383647503</c:v>
                </c:pt>
                <c:pt idx="226865">
                  <c:v>53.432722672703399</c:v>
                </c:pt>
                <c:pt idx="226866">
                  <c:v>53.432807961486397</c:v>
                </c:pt>
                <c:pt idx="226867">
                  <c:v>53.432893249996397</c:v>
                </c:pt>
                <c:pt idx="226868">
                  <c:v>53.432978538233399</c:v>
                </c:pt>
                <c:pt idx="226869">
                  <c:v>53.433063826197298</c:v>
                </c:pt>
                <c:pt idx="226870">
                  <c:v>53.433149113888298</c:v>
                </c:pt>
                <c:pt idx="226871">
                  <c:v>53.433234401306301</c:v>
                </c:pt>
                <c:pt idx="226872">
                  <c:v>53.433319688451199</c:v>
                </c:pt>
                <c:pt idx="226873">
                  <c:v>53.433404975323199</c:v>
                </c:pt>
                <c:pt idx="226874">
                  <c:v>53.433490261922202</c:v>
                </c:pt>
                <c:pt idx="226875">
                  <c:v>53.4335755482482</c:v>
                </c:pt>
                <c:pt idx="226876">
                  <c:v>53.4336608343012</c:v>
                </c:pt>
                <c:pt idx="226877">
                  <c:v>53.433746120081203</c:v>
                </c:pt>
                <c:pt idx="226878">
                  <c:v>53.433831405588201</c:v>
                </c:pt>
                <c:pt idx="226879">
                  <c:v>53.433916690822201</c:v>
                </c:pt>
                <c:pt idx="226880">
                  <c:v>53.434001975783197</c:v>
                </c:pt>
                <c:pt idx="226881">
                  <c:v>53.434087260471301</c:v>
                </c:pt>
                <c:pt idx="226882">
                  <c:v>53.434172544886302</c:v>
                </c:pt>
                <c:pt idx="226883">
                  <c:v>53.434257829028397</c:v>
                </c:pt>
                <c:pt idx="226884">
                  <c:v>53.434343112897501</c:v>
                </c:pt>
                <c:pt idx="226885">
                  <c:v>53.434428396493502</c:v>
                </c:pt>
                <c:pt idx="226886">
                  <c:v>53.434513679816597</c:v>
                </c:pt>
                <c:pt idx="226887">
                  <c:v>53.434598962866801</c:v>
                </c:pt>
                <c:pt idx="226888">
                  <c:v>53.434684245643901</c:v>
                </c:pt>
                <c:pt idx="226889">
                  <c:v>53.434769528148003</c:v>
                </c:pt>
                <c:pt idx="226890">
                  <c:v>53.4348548103792</c:v>
                </c:pt>
                <c:pt idx="226891">
                  <c:v>53.434940092337399</c:v>
                </c:pt>
                <c:pt idx="226892">
                  <c:v>53.435025374022601</c:v>
                </c:pt>
                <c:pt idx="226893">
                  <c:v>53.435110655434798</c:v>
                </c:pt>
                <c:pt idx="226894">
                  <c:v>53.435195936574097</c:v>
                </c:pt>
                <c:pt idx="226895">
                  <c:v>53.435281217440398</c:v>
                </c:pt>
                <c:pt idx="226896">
                  <c:v>53.435366498033702</c:v>
                </c:pt>
                <c:pt idx="226897">
                  <c:v>53.435451778354</c:v>
                </c:pt>
                <c:pt idx="226898">
                  <c:v>53.435537058401302</c:v>
                </c:pt>
                <c:pt idx="226899">
                  <c:v>53.435622338175698</c:v>
                </c:pt>
                <c:pt idx="226900">
                  <c:v>53.435707617677103</c:v>
                </c:pt>
                <c:pt idx="226901">
                  <c:v>53.435792896905497</c:v>
                </c:pt>
                <c:pt idx="226902">
                  <c:v>53.435878175860999</c:v>
                </c:pt>
                <c:pt idx="226903">
                  <c:v>53.435963454543497</c:v>
                </c:pt>
                <c:pt idx="226904">
                  <c:v>53.436048732952997</c:v>
                </c:pt>
                <c:pt idx="226905">
                  <c:v>53.436134011089599</c:v>
                </c:pt>
                <c:pt idx="226906">
                  <c:v>53.436219288953097</c:v>
                </c:pt>
                <c:pt idx="226907">
                  <c:v>53.436304566543797</c:v>
                </c:pt>
                <c:pt idx="226908">
                  <c:v>53.436389843861399</c:v>
                </c:pt>
                <c:pt idx="226909">
                  <c:v>53.436475120906103</c:v>
                </c:pt>
                <c:pt idx="226910">
                  <c:v>53.436560397677802</c:v>
                </c:pt>
                <c:pt idx="226911">
                  <c:v>53.436645674176603</c:v>
                </c:pt>
                <c:pt idx="226912">
                  <c:v>53.436730950402399</c:v>
                </c:pt>
                <c:pt idx="226913">
                  <c:v>53.436816226355198</c:v>
                </c:pt>
                <c:pt idx="226914">
                  <c:v>53.436901502035099</c:v>
                </c:pt>
                <c:pt idx="226915">
                  <c:v>53.436986777442002</c:v>
                </c:pt>
                <c:pt idx="226916">
                  <c:v>53.4370720525759</c:v>
                </c:pt>
                <c:pt idx="226917">
                  <c:v>53.4371573274369</c:v>
                </c:pt>
                <c:pt idx="226918">
                  <c:v>53.437242602025002</c:v>
                </c:pt>
                <c:pt idx="226919">
                  <c:v>53.437327876339999</c:v>
                </c:pt>
                <c:pt idx="226920">
                  <c:v>53.437413150382199</c:v>
                </c:pt>
                <c:pt idx="226921">
                  <c:v>53.4374984241513</c:v>
                </c:pt>
                <c:pt idx="226922">
                  <c:v>53.437583697647497</c:v>
                </c:pt>
                <c:pt idx="226923">
                  <c:v>53.437668970870803</c:v>
                </c:pt>
                <c:pt idx="226924">
                  <c:v>53.437754243821097</c:v>
                </c:pt>
                <c:pt idx="226925">
                  <c:v>53.437839516498499</c:v>
                </c:pt>
                <c:pt idx="226926">
                  <c:v>53.437924788902897</c:v>
                </c:pt>
                <c:pt idx="226927">
                  <c:v>53.438010061034397</c:v>
                </c:pt>
                <c:pt idx="226928">
                  <c:v>53.4380953328929</c:v>
                </c:pt>
                <c:pt idx="226929">
                  <c:v>53.438180604478397</c:v>
                </c:pt>
                <c:pt idx="226930">
                  <c:v>53.438265875791103</c:v>
                </c:pt>
                <c:pt idx="226931">
                  <c:v>53.438351146830698</c:v>
                </c:pt>
                <c:pt idx="226932">
                  <c:v>53.438436417597501</c:v>
                </c:pt>
                <c:pt idx="226933">
                  <c:v>53.4385216880912</c:v>
                </c:pt>
                <c:pt idx="226934">
                  <c:v>53.4386069583121</c:v>
                </c:pt>
                <c:pt idx="226935">
                  <c:v>53.438692228260003</c:v>
                </c:pt>
                <c:pt idx="226936">
                  <c:v>53.4387774979349</c:v>
                </c:pt>
                <c:pt idx="226937">
                  <c:v>53.438862767337</c:v>
                </c:pt>
                <c:pt idx="226938">
                  <c:v>53.438948036466002</c:v>
                </c:pt>
                <c:pt idx="226939">
                  <c:v>53.439033305322198</c:v>
                </c:pt>
                <c:pt idx="226940">
                  <c:v>53.439118573905397</c:v>
                </c:pt>
                <c:pt idx="226941">
                  <c:v>53.439203842215598</c:v>
                </c:pt>
                <c:pt idx="226942">
                  <c:v>53.439289110252901</c:v>
                </c:pt>
                <c:pt idx="226943">
                  <c:v>53.439374378017298</c:v>
                </c:pt>
                <c:pt idx="226944">
                  <c:v>53.439459645508798</c:v>
                </c:pt>
                <c:pt idx="226945">
                  <c:v>53.4395449127273</c:v>
                </c:pt>
                <c:pt idx="226946">
                  <c:v>53.439630179672903</c:v>
                </c:pt>
                <c:pt idx="226947">
                  <c:v>53.439715446345602</c:v>
                </c:pt>
                <c:pt idx="226948">
                  <c:v>53.439800712745303</c:v>
                </c:pt>
                <c:pt idx="226949">
                  <c:v>53.439885978872098</c:v>
                </c:pt>
                <c:pt idx="226950">
                  <c:v>53.439971244726003</c:v>
                </c:pt>
                <c:pt idx="226951">
                  <c:v>53.440056510306903</c:v>
                </c:pt>
                <c:pt idx="226952">
                  <c:v>53.440141775614897</c:v>
                </c:pt>
                <c:pt idx="226953">
                  <c:v>53.440227040650001</c:v>
                </c:pt>
                <c:pt idx="226954">
                  <c:v>53.4403123054121</c:v>
                </c:pt>
                <c:pt idx="226955">
                  <c:v>53.4403975699014</c:v>
                </c:pt>
                <c:pt idx="226956">
                  <c:v>53.440482834117702</c:v>
                </c:pt>
                <c:pt idx="226957">
                  <c:v>53.4405680980611</c:v>
                </c:pt>
                <c:pt idx="226958">
                  <c:v>53.440653361731499</c:v>
                </c:pt>
                <c:pt idx="226959">
                  <c:v>53.4407386251291</c:v>
                </c:pt>
                <c:pt idx="226960">
                  <c:v>53.440823888253703</c:v>
                </c:pt>
                <c:pt idx="226961">
                  <c:v>53.440909151105402</c:v>
                </c:pt>
                <c:pt idx="226962">
                  <c:v>53.440994413684201</c:v>
                </c:pt>
                <c:pt idx="226963">
                  <c:v>53.441079675990103</c:v>
                </c:pt>
                <c:pt idx="226964">
                  <c:v>53.441164938023</c:v>
                </c:pt>
                <c:pt idx="226965">
                  <c:v>53.441250199782999</c:v>
                </c:pt>
                <c:pt idx="226966">
                  <c:v>53.441335461270199</c:v>
                </c:pt>
                <c:pt idx="226967">
                  <c:v>53.441420722484402</c:v>
                </c:pt>
                <c:pt idx="226968">
                  <c:v>53.4415059834256</c:v>
                </c:pt>
                <c:pt idx="226969">
                  <c:v>53.441591244093999</c:v>
                </c:pt>
                <c:pt idx="226970">
                  <c:v>53.4416765044895</c:v>
                </c:pt>
                <c:pt idx="226971">
                  <c:v>53.441761764611996</c:v>
                </c:pt>
                <c:pt idx="226972">
                  <c:v>53.441847024461701</c:v>
                </c:pt>
                <c:pt idx="226973">
                  <c:v>53.441932284038401</c:v>
                </c:pt>
                <c:pt idx="226974">
                  <c:v>53.442017543342203</c:v>
                </c:pt>
                <c:pt idx="226975">
                  <c:v>53.442102802373199</c:v>
                </c:pt>
                <c:pt idx="226976">
                  <c:v>53.442188061131198</c:v>
                </c:pt>
                <c:pt idx="226977">
                  <c:v>53.442273319616298</c:v>
                </c:pt>
                <c:pt idx="226978">
                  <c:v>53.4423585778285</c:v>
                </c:pt>
                <c:pt idx="226979">
                  <c:v>53.442443835767797</c:v>
                </c:pt>
                <c:pt idx="226980">
                  <c:v>53.442529093434203</c:v>
                </c:pt>
                <c:pt idx="226981">
                  <c:v>53.442614350827697</c:v>
                </c:pt>
                <c:pt idx="226982">
                  <c:v>53.442699607948299</c:v>
                </c:pt>
                <c:pt idx="226983">
                  <c:v>53.442784864796003</c:v>
                </c:pt>
                <c:pt idx="226984">
                  <c:v>53.442870121370703</c:v>
                </c:pt>
                <c:pt idx="226985">
                  <c:v>53.442955377672597</c:v>
                </c:pt>
                <c:pt idx="226986">
                  <c:v>53.4430406337016</c:v>
                </c:pt>
                <c:pt idx="226987">
                  <c:v>53.443125889457697</c:v>
                </c:pt>
                <c:pt idx="226988">
                  <c:v>53.443211144940904</c:v>
                </c:pt>
                <c:pt idx="226989">
                  <c:v>53.443296400151198</c:v>
                </c:pt>
                <c:pt idx="226990">
                  <c:v>53.4433816550887</c:v>
                </c:pt>
                <c:pt idx="226991">
                  <c:v>53.443466909753198</c:v>
                </c:pt>
                <c:pt idx="226992">
                  <c:v>53.443552164144798</c:v>
                </c:pt>
                <c:pt idx="226993">
                  <c:v>53.443637418263499</c:v>
                </c:pt>
                <c:pt idx="226994">
                  <c:v>53.443722672109402</c:v>
                </c:pt>
                <c:pt idx="226995">
                  <c:v>53.4438079256823</c:v>
                </c:pt>
                <c:pt idx="226996">
                  <c:v>53.4438931789824</c:v>
                </c:pt>
                <c:pt idx="226997">
                  <c:v>53.443978432009601</c:v>
                </c:pt>
                <c:pt idx="226998">
                  <c:v>53.444063684763897</c:v>
                </c:pt>
                <c:pt idx="226999">
                  <c:v>53.444148937245302</c:v>
                </c:pt>
                <c:pt idx="227000">
                  <c:v>53.444234189453802</c:v>
                </c:pt>
                <c:pt idx="227001">
                  <c:v>53.444319441389403</c:v>
                </c:pt>
                <c:pt idx="227002">
                  <c:v>53.444404693052199</c:v>
                </c:pt>
                <c:pt idx="227003">
                  <c:v>53.444489944441997</c:v>
                </c:pt>
                <c:pt idx="227004">
                  <c:v>53.444575195558997</c:v>
                </c:pt>
                <c:pt idx="227005">
                  <c:v>53.444660446403098</c:v>
                </c:pt>
                <c:pt idx="227006">
                  <c:v>53.444745696974302</c:v>
                </c:pt>
                <c:pt idx="227007">
                  <c:v>53.444830947272699</c:v>
                </c:pt>
                <c:pt idx="227008">
                  <c:v>53.444916197298099</c:v>
                </c:pt>
                <c:pt idx="227009">
                  <c:v>53.4450014470507</c:v>
                </c:pt>
                <c:pt idx="227010">
                  <c:v>53.445086696530403</c:v>
                </c:pt>
                <c:pt idx="227011">
                  <c:v>53.4451719457373</c:v>
                </c:pt>
                <c:pt idx="227012">
                  <c:v>53.4452571946712</c:v>
                </c:pt>
                <c:pt idx="227013">
                  <c:v>53.445342443332301</c:v>
                </c:pt>
                <c:pt idx="227014">
                  <c:v>53.445427691720496</c:v>
                </c:pt>
                <c:pt idx="227015">
                  <c:v>53.445512939835901</c:v>
                </c:pt>
                <c:pt idx="227016">
                  <c:v>53.4455981876783</c:v>
                </c:pt>
                <c:pt idx="227017">
                  <c:v>53.445683435247901</c:v>
                </c:pt>
                <c:pt idx="227018">
                  <c:v>53.445768682544603</c:v>
                </c:pt>
                <c:pt idx="227019">
                  <c:v>53.4458539295685</c:v>
                </c:pt>
                <c:pt idx="227020">
                  <c:v>53.445939176319499</c:v>
                </c:pt>
                <c:pt idx="227021">
                  <c:v>53.446024422797599</c:v>
                </c:pt>
                <c:pt idx="227022">
                  <c:v>53.446109669002901</c:v>
                </c:pt>
                <c:pt idx="227023">
                  <c:v>53.446194914935298</c:v>
                </c:pt>
                <c:pt idx="227024">
                  <c:v>53.446280160594803</c:v>
                </c:pt>
                <c:pt idx="227025">
                  <c:v>53.446365405981403</c:v>
                </c:pt>
                <c:pt idx="227026">
                  <c:v>53.446450651095198</c:v>
                </c:pt>
                <c:pt idx="227027">
                  <c:v>53.446535895936201</c:v>
                </c:pt>
                <c:pt idx="227028">
                  <c:v>53.446621140504199</c:v>
                </c:pt>
                <c:pt idx="227029">
                  <c:v>53.446706384799498</c:v>
                </c:pt>
                <c:pt idx="227030">
                  <c:v>53.446791628821799</c:v>
                </c:pt>
                <c:pt idx="227031">
                  <c:v>53.446876872571302</c:v>
                </c:pt>
                <c:pt idx="227032">
                  <c:v>53.446962116047999</c:v>
                </c:pt>
                <c:pt idx="227033">
                  <c:v>53.447047359251698</c:v>
                </c:pt>
                <c:pt idx="227034">
                  <c:v>53.447132602182698</c:v>
                </c:pt>
                <c:pt idx="227035">
                  <c:v>53.447217844840701</c:v>
                </c:pt>
                <c:pt idx="227036">
                  <c:v>53.447303087225997</c:v>
                </c:pt>
                <c:pt idx="227037">
                  <c:v>53.447388329338303</c:v>
                </c:pt>
                <c:pt idx="227038">
                  <c:v>53.447473571177802</c:v>
                </c:pt>
                <c:pt idx="227039">
                  <c:v>53.447558812744496</c:v>
                </c:pt>
                <c:pt idx="227040">
                  <c:v>53.4476440540383</c:v>
                </c:pt>
                <c:pt idx="227041">
                  <c:v>53.447729295059297</c:v>
                </c:pt>
                <c:pt idx="227042">
                  <c:v>53.447814535807403</c:v>
                </c:pt>
                <c:pt idx="227043">
                  <c:v>53.447899776282597</c:v>
                </c:pt>
                <c:pt idx="227044">
                  <c:v>53.447985016484999</c:v>
                </c:pt>
                <c:pt idx="227045">
                  <c:v>53.448070256414603</c:v>
                </c:pt>
                <c:pt idx="227046">
                  <c:v>53.448155496071301</c:v>
                </c:pt>
                <c:pt idx="227047">
                  <c:v>53.448240735455201</c:v>
                </c:pt>
                <c:pt idx="227048">
                  <c:v>53.448325974566202</c:v>
                </c:pt>
                <c:pt idx="227049">
                  <c:v>53.448411213404398</c:v>
                </c:pt>
                <c:pt idx="227050">
                  <c:v>53.448496451969802</c:v>
                </c:pt>
                <c:pt idx="227051">
                  <c:v>53.448581690262301</c:v>
                </c:pt>
                <c:pt idx="227052">
                  <c:v>53.448666928282002</c:v>
                </c:pt>
                <c:pt idx="227053">
                  <c:v>53.448752166028797</c:v>
                </c:pt>
                <c:pt idx="227054">
                  <c:v>53.4488374035028</c:v>
                </c:pt>
                <c:pt idx="227055">
                  <c:v>53.448922640703898</c:v>
                </c:pt>
                <c:pt idx="227056">
                  <c:v>53.449007877632297</c:v>
                </c:pt>
                <c:pt idx="227057">
                  <c:v>53.449093114287699</c:v>
                </c:pt>
                <c:pt idx="227058">
                  <c:v>53.449178350670401</c:v>
                </c:pt>
                <c:pt idx="227059">
                  <c:v>53.449263586780198</c:v>
                </c:pt>
                <c:pt idx="227060">
                  <c:v>53.449348822617203</c:v>
                </c:pt>
                <c:pt idx="227061">
                  <c:v>53.449434058181303</c:v>
                </c:pt>
                <c:pt idx="227062">
                  <c:v>53.449519293472598</c:v>
                </c:pt>
                <c:pt idx="227063">
                  <c:v>53.449604528491101</c:v>
                </c:pt>
                <c:pt idx="227064">
                  <c:v>53.449689763236798</c:v>
                </c:pt>
                <c:pt idx="227065">
                  <c:v>53.449774997709603</c:v>
                </c:pt>
                <c:pt idx="227066">
                  <c:v>53.449860231909597</c:v>
                </c:pt>
                <c:pt idx="227067">
                  <c:v>53.449945465836798</c:v>
                </c:pt>
                <c:pt idx="227068">
                  <c:v>53.450030699491101</c:v>
                </c:pt>
                <c:pt idx="227069">
                  <c:v>53.450115932872599</c:v>
                </c:pt>
                <c:pt idx="227070">
                  <c:v>53.450201165981298</c:v>
                </c:pt>
                <c:pt idx="227071">
                  <c:v>53.450286398817198</c:v>
                </c:pt>
                <c:pt idx="227072">
                  <c:v>53.4503716313803</c:v>
                </c:pt>
                <c:pt idx="227073">
                  <c:v>53.450456863670503</c:v>
                </c:pt>
                <c:pt idx="227074">
                  <c:v>53.450542095687901</c:v>
                </c:pt>
                <c:pt idx="227075">
                  <c:v>53.4506273274325</c:v>
                </c:pt>
                <c:pt idx="227076">
                  <c:v>53.4507125589042</c:v>
                </c:pt>
                <c:pt idx="227077">
                  <c:v>53.450797790103202</c:v>
                </c:pt>
                <c:pt idx="227078">
                  <c:v>53.450883021029298</c:v>
                </c:pt>
                <c:pt idx="227079">
                  <c:v>53.450968251682603</c:v>
                </c:pt>
                <c:pt idx="227080">
                  <c:v>53.451053482063102</c:v>
                </c:pt>
                <c:pt idx="227081">
                  <c:v>53.451138712170803</c:v>
                </c:pt>
                <c:pt idx="227082">
                  <c:v>53.451223942005697</c:v>
                </c:pt>
                <c:pt idx="227083">
                  <c:v>53.4513091715678</c:v>
                </c:pt>
                <c:pt idx="227084">
                  <c:v>53.451394400856998</c:v>
                </c:pt>
                <c:pt idx="227085">
                  <c:v>53.451479629873397</c:v>
                </c:pt>
                <c:pt idx="227086">
                  <c:v>53.451564858617097</c:v>
                </c:pt>
                <c:pt idx="227087">
                  <c:v>53.451650087087899</c:v>
                </c:pt>
                <c:pt idx="227088">
                  <c:v>53.451735315285902</c:v>
                </c:pt>
                <c:pt idx="227089">
                  <c:v>53.451820543211099</c:v>
                </c:pt>
                <c:pt idx="227090">
                  <c:v>53.451905770863497</c:v>
                </c:pt>
                <c:pt idx="227091">
                  <c:v>53.451990998242998</c:v>
                </c:pt>
                <c:pt idx="227092">
                  <c:v>53.452076225349799</c:v>
                </c:pt>
                <c:pt idx="227093">
                  <c:v>53.452161452183802</c:v>
                </c:pt>
                <c:pt idx="227094">
                  <c:v>53.452246678744999</c:v>
                </c:pt>
                <c:pt idx="227095">
                  <c:v>53.452331905033297</c:v>
                </c:pt>
                <c:pt idx="227096">
                  <c:v>53.452417131048897</c:v>
                </c:pt>
                <c:pt idx="227097">
                  <c:v>53.452502356791697</c:v>
                </c:pt>
                <c:pt idx="227098">
                  <c:v>53.4525875822616</c:v>
                </c:pt>
                <c:pt idx="227099">
                  <c:v>53.452672807458796</c:v>
                </c:pt>
                <c:pt idx="227100">
                  <c:v>53.452758032383201</c:v>
                </c:pt>
                <c:pt idx="227101">
                  <c:v>53.452843257034701</c:v>
                </c:pt>
                <c:pt idx="227102">
                  <c:v>53.452928481413501</c:v>
                </c:pt>
                <c:pt idx="227103">
                  <c:v>53.453013705519503</c:v>
                </c:pt>
                <c:pt idx="227104">
                  <c:v>53.453098929352699</c:v>
                </c:pt>
                <c:pt idx="227105">
                  <c:v>53.453184152913103</c:v>
                </c:pt>
                <c:pt idx="227106">
                  <c:v>53.453269376200602</c:v>
                </c:pt>
                <c:pt idx="227107">
                  <c:v>53.453354599215501</c:v>
                </c:pt>
                <c:pt idx="227108">
                  <c:v>53.453439821957502</c:v>
                </c:pt>
                <c:pt idx="227109">
                  <c:v>53.453525044426698</c:v>
                </c:pt>
                <c:pt idx="227110">
                  <c:v>53.453610266623102</c:v>
                </c:pt>
                <c:pt idx="227111">
                  <c:v>53.453695488546799</c:v>
                </c:pt>
                <c:pt idx="227112">
                  <c:v>53.453780710197599</c:v>
                </c:pt>
                <c:pt idx="227113">
                  <c:v>53.453865931575699</c:v>
                </c:pt>
                <c:pt idx="227114">
                  <c:v>53.453951152681</c:v>
                </c:pt>
                <c:pt idx="227115">
                  <c:v>53.454036373513503</c:v>
                </c:pt>
                <c:pt idx="227116">
                  <c:v>53.4541215940732</c:v>
                </c:pt>
                <c:pt idx="227117">
                  <c:v>53.454206814360099</c:v>
                </c:pt>
                <c:pt idx="227118">
                  <c:v>53.454292034374298</c:v>
                </c:pt>
                <c:pt idx="227119">
                  <c:v>53.454377254115599</c:v>
                </c:pt>
                <c:pt idx="227120">
                  <c:v>53.454462473584201</c:v>
                </c:pt>
                <c:pt idx="227121">
                  <c:v>53.454547692779997</c:v>
                </c:pt>
                <c:pt idx="227122">
                  <c:v>53.454632911703101</c:v>
                </c:pt>
                <c:pt idx="227123">
                  <c:v>53.454718130353299</c:v>
                </c:pt>
                <c:pt idx="227124">
                  <c:v>53.454803348730799</c:v>
                </c:pt>
                <c:pt idx="227125">
                  <c:v>53.4548885668355</c:v>
                </c:pt>
                <c:pt idx="227126">
                  <c:v>53.454973784667402</c:v>
                </c:pt>
                <c:pt idx="227127">
                  <c:v>53.455059002226498</c:v>
                </c:pt>
                <c:pt idx="227128">
                  <c:v>53.455144219512903</c:v>
                </c:pt>
                <c:pt idx="227129">
                  <c:v>53.455229436526501</c:v>
                </c:pt>
                <c:pt idx="227130">
                  <c:v>53.455314653267301</c:v>
                </c:pt>
                <c:pt idx="227131">
                  <c:v>53.455399869735402</c:v>
                </c:pt>
                <c:pt idx="227132">
                  <c:v>53.455485085930697</c:v>
                </c:pt>
                <c:pt idx="227133">
                  <c:v>53.4555703018532</c:v>
                </c:pt>
                <c:pt idx="227134">
                  <c:v>53.455655517502898</c:v>
                </c:pt>
                <c:pt idx="227135">
                  <c:v>53.455740732879903</c:v>
                </c:pt>
                <c:pt idx="227136">
                  <c:v>53.455825947984103</c:v>
                </c:pt>
                <c:pt idx="227137">
                  <c:v>53.455911162815603</c:v>
                </c:pt>
                <c:pt idx="227138">
                  <c:v>53.455996377374198</c:v>
                </c:pt>
                <c:pt idx="227139">
                  <c:v>53.456081591660201</c:v>
                </c:pt>
                <c:pt idx="227140">
                  <c:v>53.456166805673298</c:v>
                </c:pt>
                <c:pt idx="227141">
                  <c:v>53.456252019413697</c:v>
                </c:pt>
                <c:pt idx="227142">
                  <c:v>53.456337232881303</c:v>
                </c:pt>
                <c:pt idx="227143">
                  <c:v>53.456422446076203</c:v>
                </c:pt>
                <c:pt idx="227144">
                  <c:v>53.456507658998298</c:v>
                </c:pt>
                <c:pt idx="227145">
                  <c:v>53.4565928716477</c:v>
                </c:pt>
                <c:pt idx="227146">
                  <c:v>53.456678084024297</c:v>
                </c:pt>
                <c:pt idx="227147">
                  <c:v>53.456763296128102</c:v>
                </c:pt>
                <c:pt idx="227148">
                  <c:v>53.456848507959201</c:v>
                </c:pt>
                <c:pt idx="227149">
                  <c:v>53.456933719517501</c:v>
                </c:pt>
                <c:pt idx="227150">
                  <c:v>53.457018930803102</c:v>
                </c:pt>
                <c:pt idx="227151">
                  <c:v>53.457104141815897</c:v>
                </c:pt>
                <c:pt idx="227152">
                  <c:v>53.457189352555901</c:v>
                </c:pt>
                <c:pt idx="227153">
                  <c:v>53.457274563023198</c:v>
                </c:pt>
                <c:pt idx="227154">
                  <c:v>53.457359773217803</c:v>
                </c:pt>
                <c:pt idx="227155">
                  <c:v>53.457444983139602</c:v>
                </c:pt>
                <c:pt idx="227156">
                  <c:v>53.457530192788703</c:v>
                </c:pt>
                <c:pt idx="227157">
                  <c:v>53.457615402164997</c:v>
                </c:pt>
                <c:pt idx="227158">
                  <c:v>53.4577006112685</c:v>
                </c:pt>
                <c:pt idx="227159">
                  <c:v>53.457785820099403</c:v>
                </c:pt>
                <c:pt idx="227160">
                  <c:v>53.457871028657401</c:v>
                </c:pt>
                <c:pt idx="227161">
                  <c:v>53.457956236942699</c:v>
                </c:pt>
                <c:pt idx="227162">
                  <c:v>53.458041444955299</c:v>
                </c:pt>
                <c:pt idx="227163">
                  <c:v>53.458126652695199</c:v>
                </c:pt>
                <c:pt idx="227164">
                  <c:v>53.458211860162301</c:v>
                </c:pt>
                <c:pt idx="227165">
                  <c:v>53.458297067356597</c:v>
                </c:pt>
                <c:pt idx="227166">
                  <c:v>53.4583822742782</c:v>
                </c:pt>
                <c:pt idx="227167">
                  <c:v>53.458467480927098</c:v>
                </c:pt>
                <c:pt idx="227168">
                  <c:v>53.458552687303197</c:v>
                </c:pt>
                <c:pt idx="227169">
                  <c:v>53.458637893406603</c:v>
                </c:pt>
                <c:pt idx="227170">
                  <c:v>53.458723099237297</c:v>
                </c:pt>
                <c:pt idx="227171">
                  <c:v>53.458808304795198</c:v>
                </c:pt>
                <c:pt idx="227172">
                  <c:v>53.458893510080401</c:v>
                </c:pt>
                <c:pt idx="227173">
                  <c:v>53.458978715092897</c:v>
                </c:pt>
                <c:pt idx="227174">
                  <c:v>53.459063919832602</c:v>
                </c:pt>
                <c:pt idx="227175">
                  <c:v>53.4591491242996</c:v>
                </c:pt>
                <c:pt idx="227176">
                  <c:v>53.4592343284938</c:v>
                </c:pt>
                <c:pt idx="227177">
                  <c:v>53.4593195324153</c:v>
                </c:pt>
                <c:pt idx="227178">
                  <c:v>53.459404736064101</c:v>
                </c:pt>
                <c:pt idx="227179">
                  <c:v>53.459489939440203</c:v>
                </c:pt>
                <c:pt idx="227180">
                  <c:v>53.4595751425435</c:v>
                </c:pt>
                <c:pt idx="227181">
                  <c:v>53.459660345374097</c:v>
                </c:pt>
                <c:pt idx="227182">
                  <c:v>53.459745547932002</c:v>
                </c:pt>
                <c:pt idx="227183">
                  <c:v>53.459830750217201</c:v>
                </c:pt>
                <c:pt idx="227184">
                  <c:v>53.459915952229601</c:v>
                </c:pt>
                <c:pt idx="227185">
                  <c:v>53.460001153969301</c:v>
                </c:pt>
                <c:pt idx="227186">
                  <c:v>53.460086355436303</c:v>
                </c:pt>
                <c:pt idx="227187">
                  <c:v>53.460171556630499</c:v>
                </c:pt>
                <c:pt idx="227188">
                  <c:v>53.460256757552102</c:v>
                </c:pt>
                <c:pt idx="227189">
                  <c:v>53.4603419582009</c:v>
                </c:pt>
                <c:pt idx="227190">
                  <c:v>53.460427158576998</c:v>
                </c:pt>
                <c:pt idx="227191">
                  <c:v>53.460512358680397</c:v>
                </c:pt>
                <c:pt idx="227192">
                  <c:v>53.460597558510997</c:v>
                </c:pt>
                <c:pt idx="227193">
                  <c:v>53.460682758068998</c:v>
                </c:pt>
                <c:pt idx="227194">
                  <c:v>53.4607679573542</c:v>
                </c:pt>
                <c:pt idx="227195">
                  <c:v>53.460853156366703</c:v>
                </c:pt>
                <c:pt idx="227196">
                  <c:v>53.460938355106499</c:v>
                </c:pt>
                <c:pt idx="227197">
                  <c:v>53.461023553573597</c:v>
                </c:pt>
                <c:pt idx="227198">
                  <c:v>53.461108751768002</c:v>
                </c:pt>
                <c:pt idx="227199">
                  <c:v>53.461193949689701</c:v>
                </c:pt>
                <c:pt idx="227200">
                  <c:v>53.461279147338601</c:v>
                </c:pt>
                <c:pt idx="227201">
                  <c:v>53.461364344714902</c:v>
                </c:pt>
                <c:pt idx="227202">
                  <c:v>53.461449541818403</c:v>
                </c:pt>
                <c:pt idx="227203">
                  <c:v>53.461534738649199</c:v>
                </c:pt>
                <c:pt idx="227204">
                  <c:v>53.461619935207302</c:v>
                </c:pt>
                <c:pt idx="227205">
                  <c:v>53.4617051314927</c:v>
                </c:pt>
                <c:pt idx="227206">
                  <c:v>53.461790327505398</c:v>
                </c:pt>
                <c:pt idx="227207">
                  <c:v>53.461875523245403</c:v>
                </c:pt>
                <c:pt idx="227208">
                  <c:v>53.461960718712703</c:v>
                </c:pt>
                <c:pt idx="227209">
                  <c:v>53.462045913907303</c:v>
                </c:pt>
                <c:pt idx="227210">
                  <c:v>53.462131108829198</c:v>
                </c:pt>
                <c:pt idx="227211">
                  <c:v>53.462216303478399</c:v>
                </c:pt>
                <c:pt idx="227212">
                  <c:v>53.462301497854902</c:v>
                </c:pt>
                <c:pt idx="227213">
                  <c:v>53.462386691958699</c:v>
                </c:pt>
                <c:pt idx="227214">
                  <c:v>53.462471885789803</c:v>
                </c:pt>
                <c:pt idx="227215">
                  <c:v>53.462557079348102</c:v>
                </c:pt>
                <c:pt idx="227216">
                  <c:v>53.462642272633801</c:v>
                </c:pt>
                <c:pt idx="227217">
                  <c:v>53.4627274656468</c:v>
                </c:pt>
                <c:pt idx="227218">
                  <c:v>53.462812658387101</c:v>
                </c:pt>
                <c:pt idx="227219">
                  <c:v>53.462897850854702</c:v>
                </c:pt>
                <c:pt idx="227220">
                  <c:v>53.462983043049697</c:v>
                </c:pt>
                <c:pt idx="227221">
                  <c:v>53.4630682349719</c:v>
                </c:pt>
                <c:pt idx="227222">
                  <c:v>53.463153426621403</c:v>
                </c:pt>
                <c:pt idx="227223">
                  <c:v>53.4632386179983</c:v>
                </c:pt>
                <c:pt idx="227224">
                  <c:v>53.463323809102398</c:v>
                </c:pt>
                <c:pt idx="227225">
                  <c:v>53.463408999933897</c:v>
                </c:pt>
                <c:pt idx="227226">
                  <c:v>53.463494190492597</c:v>
                </c:pt>
                <c:pt idx="227227">
                  <c:v>53.463579380778697</c:v>
                </c:pt>
                <c:pt idx="227228">
                  <c:v>53.463664570792098</c:v>
                </c:pt>
                <c:pt idx="227229">
                  <c:v>53.463749760532799</c:v>
                </c:pt>
                <c:pt idx="227230">
                  <c:v>53.463834950000901</c:v>
                </c:pt>
                <c:pt idx="227231">
                  <c:v>53.463920139196198</c:v>
                </c:pt>
                <c:pt idx="227232">
                  <c:v>53.464005328118901</c:v>
                </c:pt>
                <c:pt idx="227233">
                  <c:v>53.464090516768799</c:v>
                </c:pt>
                <c:pt idx="227234">
                  <c:v>53.464175705146097</c:v>
                </c:pt>
                <c:pt idx="227235">
                  <c:v>53.464260893250803</c:v>
                </c:pt>
                <c:pt idx="227236">
                  <c:v>53.464346081082702</c:v>
                </c:pt>
                <c:pt idx="227237">
                  <c:v>53.464431268641903</c:v>
                </c:pt>
                <c:pt idx="227238">
                  <c:v>53.464516455928504</c:v>
                </c:pt>
                <c:pt idx="227239">
                  <c:v>53.464601642942398</c:v>
                </c:pt>
                <c:pt idx="227240">
                  <c:v>53.4646868296837</c:v>
                </c:pt>
                <c:pt idx="227241">
                  <c:v>53.464772016152203</c:v>
                </c:pt>
                <c:pt idx="227242">
                  <c:v>53.464857202348099</c:v>
                </c:pt>
                <c:pt idx="227243">
                  <c:v>53.464942388271297</c:v>
                </c:pt>
                <c:pt idx="227244">
                  <c:v>53.465027573921802</c:v>
                </c:pt>
                <c:pt idx="227245">
                  <c:v>53.4651127592997</c:v>
                </c:pt>
                <c:pt idx="227246">
                  <c:v>53.465197944404899</c:v>
                </c:pt>
                <c:pt idx="227247">
                  <c:v>53.465283129237399</c:v>
                </c:pt>
                <c:pt idx="227248">
                  <c:v>53.465368313797299</c:v>
                </c:pt>
                <c:pt idx="227249">
                  <c:v>53.465453498084401</c:v>
                </c:pt>
                <c:pt idx="227250">
                  <c:v>53.465538682098902</c:v>
                </c:pt>
                <c:pt idx="227251">
                  <c:v>53.465623865840797</c:v>
                </c:pt>
                <c:pt idx="227252">
                  <c:v>53.46570904931</c:v>
                </c:pt>
                <c:pt idx="227253">
                  <c:v>53.465794232506497</c:v>
                </c:pt>
                <c:pt idx="227254">
                  <c:v>53.4658794154304</c:v>
                </c:pt>
                <c:pt idx="227255">
                  <c:v>53.465964598081499</c:v>
                </c:pt>
                <c:pt idx="227256">
                  <c:v>53.466049780460096</c:v>
                </c:pt>
                <c:pt idx="227257">
                  <c:v>53.466134962565903</c:v>
                </c:pt>
                <c:pt idx="227258">
                  <c:v>53.466220144399202</c:v>
                </c:pt>
                <c:pt idx="227259">
                  <c:v>53.466305325959702</c:v>
                </c:pt>
                <c:pt idx="227260">
                  <c:v>53.466390507247603</c:v>
                </c:pt>
                <c:pt idx="227261">
                  <c:v>53.466475688262797</c:v>
                </c:pt>
                <c:pt idx="227262">
                  <c:v>53.466560869005399</c:v>
                </c:pt>
                <c:pt idx="227263">
                  <c:v>53.466646049475301</c:v>
                </c:pt>
                <c:pt idx="227264">
                  <c:v>53.466731229672597</c:v>
                </c:pt>
                <c:pt idx="227265">
                  <c:v>53.4668164095972</c:v>
                </c:pt>
                <c:pt idx="227266">
                  <c:v>53.466901589249197</c:v>
                </c:pt>
                <c:pt idx="227267">
                  <c:v>53.466986768628502</c:v>
                </c:pt>
                <c:pt idx="227268">
                  <c:v>53.4670719477351</c:v>
                </c:pt>
                <c:pt idx="227269">
                  <c:v>53.467157126569099</c:v>
                </c:pt>
                <c:pt idx="227270">
                  <c:v>53.467242305130497</c:v>
                </c:pt>
                <c:pt idx="227271">
                  <c:v>53.467327483419197</c:v>
                </c:pt>
                <c:pt idx="227272">
                  <c:v>53.467412661435198</c:v>
                </c:pt>
                <c:pt idx="227273">
                  <c:v>53.467497839178598</c:v>
                </c:pt>
                <c:pt idx="227274">
                  <c:v>53.467583016649399</c:v>
                </c:pt>
                <c:pt idx="227275">
                  <c:v>53.467668193847501</c:v>
                </c:pt>
                <c:pt idx="227276">
                  <c:v>53.467753370773003</c:v>
                </c:pt>
                <c:pt idx="227277">
                  <c:v>53.467838547425799</c:v>
                </c:pt>
                <c:pt idx="227278">
                  <c:v>53.467923723806003</c:v>
                </c:pt>
                <c:pt idx="227279">
                  <c:v>53.468008899913499</c:v>
                </c:pt>
                <c:pt idx="227280">
                  <c:v>53.468094075748397</c:v>
                </c:pt>
                <c:pt idx="227281">
                  <c:v>53.468179251310701</c:v>
                </c:pt>
                <c:pt idx="227282">
                  <c:v>53.4682644266003</c:v>
                </c:pt>
                <c:pt idx="227283">
                  <c:v>53.468349601617298</c:v>
                </c:pt>
                <c:pt idx="227284">
                  <c:v>53.468434776361697</c:v>
                </c:pt>
                <c:pt idx="227285">
                  <c:v>53.468519950833397</c:v>
                </c:pt>
                <c:pt idx="227286">
                  <c:v>53.468605125032397</c:v>
                </c:pt>
                <c:pt idx="227287">
                  <c:v>53.468690298958897</c:v>
                </c:pt>
                <c:pt idx="227288">
                  <c:v>53.468775472612698</c:v>
                </c:pt>
                <c:pt idx="227289">
                  <c:v>53.4688606459939</c:v>
                </c:pt>
                <c:pt idx="227290">
                  <c:v>53.468945819102402</c:v>
                </c:pt>
                <c:pt idx="227291">
                  <c:v>53.469030991938297</c:v>
                </c:pt>
                <c:pt idx="227292">
                  <c:v>53.4691161645016</c:v>
                </c:pt>
                <c:pt idx="227293">
                  <c:v>53.469201336792203</c:v>
                </c:pt>
                <c:pt idx="227294">
                  <c:v>53.4692865088102</c:v>
                </c:pt>
                <c:pt idx="227295">
                  <c:v>53.469371680555597</c:v>
                </c:pt>
                <c:pt idx="227296">
                  <c:v>53.469456852028401</c:v>
                </c:pt>
                <c:pt idx="227297">
                  <c:v>53.469542023228499</c:v>
                </c:pt>
                <c:pt idx="227298">
                  <c:v>53.469627194155997</c:v>
                </c:pt>
                <c:pt idx="227299">
                  <c:v>53.469712364810903</c:v>
                </c:pt>
                <c:pt idx="227300">
                  <c:v>53.469797535193202</c:v>
                </c:pt>
                <c:pt idx="227301">
                  <c:v>53.469882705302801</c:v>
                </c:pt>
                <c:pt idx="227302">
                  <c:v>53.469967875139801</c:v>
                </c:pt>
                <c:pt idx="227303">
                  <c:v>53.470053044704201</c:v>
                </c:pt>
                <c:pt idx="227304">
                  <c:v>53.470138213996002</c:v>
                </c:pt>
                <c:pt idx="227305">
                  <c:v>53.470223383015203</c:v>
                </c:pt>
                <c:pt idx="227306">
                  <c:v>53.470308551761697</c:v>
                </c:pt>
                <c:pt idx="227307">
                  <c:v>53.470393720235599</c:v>
                </c:pt>
                <c:pt idx="227308">
                  <c:v>53.470478888436901</c:v>
                </c:pt>
                <c:pt idx="227309">
                  <c:v>53.470564056365603</c:v>
                </c:pt>
                <c:pt idx="227310">
                  <c:v>53.470649224021699</c:v>
                </c:pt>
                <c:pt idx="227311">
                  <c:v>53.470734391405202</c:v>
                </c:pt>
                <c:pt idx="227312">
                  <c:v>53.470819558515998</c:v>
                </c:pt>
                <c:pt idx="227313">
                  <c:v>53.470904725354202</c:v>
                </c:pt>
                <c:pt idx="227314">
                  <c:v>53.470989891919899</c:v>
                </c:pt>
                <c:pt idx="227315">
                  <c:v>53.471075058212897</c:v>
                </c:pt>
                <c:pt idx="227316">
                  <c:v>53.471160224233302</c:v>
                </c:pt>
                <c:pt idx="227317">
                  <c:v>53.4712453899811</c:v>
                </c:pt>
                <c:pt idx="227318">
                  <c:v>53.471330555456298</c:v>
                </c:pt>
                <c:pt idx="227319">
                  <c:v>53.471415720658797</c:v>
                </c:pt>
                <c:pt idx="227320">
                  <c:v>53.471500885588803</c:v>
                </c:pt>
                <c:pt idx="227321">
                  <c:v>53.471586050246202</c:v>
                </c:pt>
                <c:pt idx="227322">
                  <c:v>53.471671214630902</c:v>
                </c:pt>
                <c:pt idx="227323">
                  <c:v>53.471756378743102</c:v>
                </c:pt>
                <c:pt idx="227324">
                  <c:v>53.471841542582602</c:v>
                </c:pt>
                <c:pt idx="227325">
                  <c:v>53.471926706149603</c:v>
                </c:pt>
                <c:pt idx="227326">
                  <c:v>53.472011869443897</c:v>
                </c:pt>
                <c:pt idx="227327">
                  <c:v>53.472097032465697</c:v>
                </c:pt>
                <c:pt idx="227328">
                  <c:v>53.472182195214899</c:v>
                </c:pt>
                <c:pt idx="227329">
                  <c:v>53.4722673576914</c:v>
                </c:pt>
                <c:pt idx="227330">
                  <c:v>53.472352519895402</c:v>
                </c:pt>
                <c:pt idx="227331">
                  <c:v>53.472437681826698</c:v>
                </c:pt>
                <c:pt idx="227332">
                  <c:v>53.4725228434855</c:v>
                </c:pt>
                <c:pt idx="227333">
                  <c:v>53.472608004871702</c:v>
                </c:pt>
                <c:pt idx="227334">
                  <c:v>53.472693165985199</c:v>
                </c:pt>
                <c:pt idx="227335">
                  <c:v>53.472778326826202</c:v>
                </c:pt>
                <c:pt idx="227336">
                  <c:v>53.472863487394598</c:v>
                </c:pt>
                <c:pt idx="227337">
                  <c:v>53.472948647690401</c:v>
                </c:pt>
                <c:pt idx="227338">
                  <c:v>53.473033807713598</c:v>
                </c:pt>
                <c:pt idx="227339">
                  <c:v>53.473118967464202</c:v>
                </c:pt>
                <c:pt idx="227340">
                  <c:v>53.473204126942299</c:v>
                </c:pt>
                <c:pt idx="227341">
                  <c:v>53.473289286147697</c:v>
                </c:pt>
                <c:pt idx="227342">
                  <c:v>53.473374445080601</c:v>
                </c:pt>
                <c:pt idx="227343">
                  <c:v>53.4734596037408</c:v>
                </c:pt>
                <c:pt idx="227344">
                  <c:v>53.473544762128498</c:v>
                </c:pt>
                <c:pt idx="227345">
                  <c:v>53.473629920243603</c:v>
                </c:pt>
                <c:pt idx="227346">
                  <c:v>53.473715078086101</c:v>
                </c:pt>
                <c:pt idx="227347">
                  <c:v>53.4738002356561</c:v>
                </c:pt>
                <c:pt idx="227348">
                  <c:v>53.473885392953399</c:v>
                </c:pt>
                <c:pt idx="227349">
                  <c:v>53.473970549978198</c:v>
                </c:pt>
                <c:pt idx="227350">
                  <c:v>53.474055706730397</c:v>
                </c:pt>
                <c:pt idx="227351">
                  <c:v>53.474140863210003</c:v>
                </c:pt>
                <c:pt idx="227352">
                  <c:v>53.474226019417003</c:v>
                </c:pt>
                <c:pt idx="227353">
                  <c:v>53.474311175351502</c:v>
                </c:pt>
                <c:pt idx="227354">
                  <c:v>53.474396331013402</c:v>
                </c:pt>
                <c:pt idx="227355">
                  <c:v>53.474481486402702</c:v>
                </c:pt>
                <c:pt idx="227356">
                  <c:v>53.474566641519402</c:v>
                </c:pt>
                <c:pt idx="227357">
                  <c:v>53.474651796363602</c:v>
                </c:pt>
                <c:pt idx="227358">
                  <c:v>53.474736950935103</c:v>
                </c:pt>
                <c:pt idx="227359">
                  <c:v>53.474822105234203</c:v>
                </c:pt>
                <c:pt idx="227360">
                  <c:v>53.474907259260597</c:v>
                </c:pt>
                <c:pt idx="227361">
                  <c:v>53.474992413014498</c:v>
                </c:pt>
                <c:pt idx="227362">
                  <c:v>53.475077566495798</c:v>
                </c:pt>
                <c:pt idx="227363">
                  <c:v>53.4751627197045</c:v>
                </c:pt>
                <c:pt idx="227364">
                  <c:v>53.475247872640701</c:v>
                </c:pt>
                <c:pt idx="227365">
                  <c:v>53.475333025304202</c:v>
                </c:pt>
                <c:pt idx="227366">
                  <c:v>53.475418177695303</c:v>
                </c:pt>
                <c:pt idx="227367">
                  <c:v>53.475503329813698</c:v>
                </c:pt>
                <c:pt idx="227368">
                  <c:v>53.475588481659599</c:v>
                </c:pt>
                <c:pt idx="227369">
                  <c:v>53.475673633233001</c:v>
                </c:pt>
                <c:pt idx="227370">
                  <c:v>53.475758784533703</c:v>
                </c:pt>
                <c:pt idx="227371">
                  <c:v>53.475843935561997</c:v>
                </c:pt>
                <c:pt idx="227372">
                  <c:v>53.475929086317599</c:v>
                </c:pt>
                <c:pt idx="227373">
                  <c:v>53.476014236800701</c:v>
                </c:pt>
                <c:pt idx="227374">
                  <c:v>53.476099387011203</c:v>
                </c:pt>
                <c:pt idx="227375">
                  <c:v>53.476184536949198</c:v>
                </c:pt>
                <c:pt idx="227376">
                  <c:v>53.4762696866146</c:v>
                </c:pt>
                <c:pt idx="227377">
                  <c:v>53.476354836007502</c:v>
                </c:pt>
                <c:pt idx="227378">
                  <c:v>53.476439985127797</c:v>
                </c:pt>
                <c:pt idx="227379">
                  <c:v>53.4765251339755</c:v>
                </c:pt>
                <c:pt idx="227380">
                  <c:v>53.476610282550702</c:v>
                </c:pt>
                <c:pt idx="227381">
                  <c:v>53.476695430853397</c:v>
                </c:pt>
                <c:pt idx="227382">
                  <c:v>53.476780578883499</c:v>
                </c:pt>
                <c:pt idx="227383">
                  <c:v>53.476865726641002</c:v>
                </c:pt>
                <c:pt idx="227384">
                  <c:v>53.476950874125997</c:v>
                </c:pt>
                <c:pt idx="227385">
                  <c:v>53.4770360213384</c:v>
                </c:pt>
                <c:pt idx="227386">
                  <c:v>53.477121168278302</c:v>
                </c:pt>
                <c:pt idx="227387">
                  <c:v>53.477206314945697</c:v>
                </c:pt>
                <c:pt idx="227388">
                  <c:v>53.477291461340499</c:v>
                </c:pt>
                <c:pt idx="227389">
                  <c:v>53.477376607462702</c:v>
                </c:pt>
                <c:pt idx="227390">
                  <c:v>53.477461753312397</c:v>
                </c:pt>
                <c:pt idx="227391">
                  <c:v>53.477546898889599</c:v>
                </c:pt>
                <c:pt idx="227392">
                  <c:v>53.477632044194202</c:v>
                </c:pt>
                <c:pt idx="227393">
                  <c:v>53.477717189226297</c:v>
                </c:pt>
                <c:pt idx="227394">
                  <c:v>53.4778023339858</c:v>
                </c:pt>
                <c:pt idx="227395">
                  <c:v>53.477887478472802</c:v>
                </c:pt>
                <c:pt idx="227396">
                  <c:v>53.477972622687197</c:v>
                </c:pt>
                <c:pt idx="227397">
                  <c:v>53.478057766629099</c:v>
                </c:pt>
                <c:pt idx="227398">
                  <c:v>53.478142910298502</c:v>
                </c:pt>
                <c:pt idx="227399">
                  <c:v>53.478228053695403</c:v>
                </c:pt>
                <c:pt idx="227400">
                  <c:v>53.478313196819698</c:v>
                </c:pt>
                <c:pt idx="227401">
                  <c:v>53.478398339671401</c:v>
                </c:pt>
                <c:pt idx="227402">
                  <c:v>53.478483482250603</c:v>
                </c:pt>
                <c:pt idx="227403">
                  <c:v>53.478568624557397</c:v>
                </c:pt>
                <c:pt idx="227404">
                  <c:v>53.478653766591499</c:v>
                </c:pt>
                <c:pt idx="227405">
                  <c:v>53.478738908353101</c:v>
                </c:pt>
                <c:pt idx="227406">
                  <c:v>53.478824049842203</c:v>
                </c:pt>
                <c:pt idx="227407">
                  <c:v>53.478909191058797</c:v>
                </c:pt>
                <c:pt idx="227408">
                  <c:v>53.478994332002898</c:v>
                </c:pt>
                <c:pt idx="227409">
                  <c:v>53.4790794726744</c:v>
                </c:pt>
                <c:pt idx="227410">
                  <c:v>53.479164613073401</c:v>
                </c:pt>
                <c:pt idx="227411">
                  <c:v>53.479249753199802</c:v>
                </c:pt>
                <c:pt idx="227412">
                  <c:v>53.479334893053696</c:v>
                </c:pt>
                <c:pt idx="227413">
                  <c:v>53.479420032635097</c:v>
                </c:pt>
                <c:pt idx="227414">
                  <c:v>53.479505171943998</c:v>
                </c:pt>
                <c:pt idx="227415">
                  <c:v>53.479590310980399</c:v>
                </c:pt>
                <c:pt idx="227416">
                  <c:v>53.4796754497442</c:v>
                </c:pt>
                <c:pt idx="227417">
                  <c:v>53.4797605882355</c:v>
                </c:pt>
                <c:pt idx="227418">
                  <c:v>53.4798457264543</c:v>
                </c:pt>
                <c:pt idx="227419">
                  <c:v>53.4799308644006</c:v>
                </c:pt>
                <c:pt idx="227420">
                  <c:v>53.4800160020744</c:v>
                </c:pt>
                <c:pt idx="227421">
                  <c:v>53.4801011394756</c:v>
                </c:pt>
                <c:pt idx="227422">
                  <c:v>53.4801862766043</c:v>
                </c:pt>
                <c:pt idx="227423">
                  <c:v>53.4802714134605</c:v>
                </c:pt>
                <c:pt idx="227424">
                  <c:v>53.480356550044199</c:v>
                </c:pt>
                <c:pt idx="227425">
                  <c:v>53.480441686355398</c:v>
                </c:pt>
                <c:pt idx="227426">
                  <c:v>53.480526822393998</c:v>
                </c:pt>
                <c:pt idx="227427">
                  <c:v>53.480611958160203</c:v>
                </c:pt>
                <c:pt idx="227428">
                  <c:v>53.480697093653802</c:v>
                </c:pt>
                <c:pt idx="227429">
                  <c:v>53.480782228875</c:v>
                </c:pt>
                <c:pt idx="227430">
                  <c:v>53.480867363823599</c:v>
                </c:pt>
                <c:pt idx="227431">
                  <c:v>53.480952498499697</c:v>
                </c:pt>
                <c:pt idx="227432">
                  <c:v>53.481037632903302</c:v>
                </c:pt>
                <c:pt idx="227433">
                  <c:v>53.4811227670344</c:v>
                </c:pt>
                <c:pt idx="227434">
                  <c:v>53.481207900892898</c:v>
                </c:pt>
                <c:pt idx="227435">
                  <c:v>53.481293034479002</c:v>
                </c:pt>
                <c:pt idx="227436">
                  <c:v>53.481378167792599</c:v>
                </c:pt>
                <c:pt idx="227437">
                  <c:v>53.481463300833603</c:v>
                </c:pt>
                <c:pt idx="227438">
                  <c:v>53.4815484336022</c:v>
                </c:pt>
                <c:pt idx="227439">
                  <c:v>53.481633566098303</c:v>
                </c:pt>
                <c:pt idx="227440">
                  <c:v>53.481718698321799</c:v>
                </c:pt>
                <c:pt idx="227441">
                  <c:v>53.481803830272902</c:v>
                </c:pt>
                <c:pt idx="227442">
                  <c:v>53.481888961951398</c:v>
                </c:pt>
                <c:pt idx="227443">
                  <c:v>53.481974093357501</c:v>
                </c:pt>
                <c:pt idx="227444">
                  <c:v>53.482059224491103</c:v>
                </c:pt>
                <c:pt idx="227445">
                  <c:v>53.482144355352098</c:v>
                </c:pt>
                <c:pt idx="227446">
                  <c:v>53.482229485940699</c:v>
                </c:pt>
                <c:pt idx="227447">
                  <c:v>53.482314616256801</c:v>
                </c:pt>
                <c:pt idx="227448">
                  <c:v>53.482399746300402</c:v>
                </c:pt>
                <c:pt idx="227449">
                  <c:v>53.482484876071403</c:v>
                </c:pt>
                <c:pt idx="227450">
                  <c:v>53.482570005569997</c:v>
                </c:pt>
                <c:pt idx="227451">
                  <c:v>53.482655134796097</c:v>
                </c:pt>
                <c:pt idx="227452">
                  <c:v>53.482740263749697</c:v>
                </c:pt>
                <c:pt idx="227453">
                  <c:v>53.482825392430897</c:v>
                </c:pt>
                <c:pt idx="227454">
                  <c:v>53.482910520839503</c:v>
                </c:pt>
                <c:pt idx="227455">
                  <c:v>53.482995648975603</c:v>
                </c:pt>
                <c:pt idx="227456">
                  <c:v>53.483080776839302</c:v>
                </c:pt>
                <c:pt idx="227457">
                  <c:v>53.4831659044304</c:v>
                </c:pt>
                <c:pt idx="227458">
                  <c:v>53.483251031749099</c:v>
                </c:pt>
                <c:pt idx="227459">
                  <c:v>53.483336158795296</c:v>
                </c:pt>
                <c:pt idx="227460">
                  <c:v>53.483421285569001</c:v>
                </c:pt>
                <c:pt idx="227461">
                  <c:v>53.483506412070298</c:v>
                </c:pt>
                <c:pt idx="227462">
                  <c:v>53.483591538299002</c:v>
                </c:pt>
                <c:pt idx="227463">
                  <c:v>53.483676664255299</c:v>
                </c:pt>
                <c:pt idx="227464">
                  <c:v>53.483761789939003</c:v>
                </c:pt>
                <c:pt idx="227465">
                  <c:v>53.483846915350298</c:v>
                </c:pt>
                <c:pt idx="227466">
                  <c:v>53.483932040489201</c:v>
                </c:pt>
                <c:pt idx="227467">
                  <c:v>53.484017165355503</c:v>
                </c:pt>
                <c:pt idx="227468">
                  <c:v>53.484102289949398</c:v>
                </c:pt>
                <c:pt idx="227469">
                  <c:v>53.484187414270799</c:v>
                </c:pt>
                <c:pt idx="227470">
                  <c:v>53.484272538319701</c:v>
                </c:pt>
                <c:pt idx="227471">
                  <c:v>53.484357662096201</c:v>
                </c:pt>
                <c:pt idx="227472">
                  <c:v>53.484442785600102</c:v>
                </c:pt>
                <c:pt idx="227473">
                  <c:v>53.484527908831602</c:v>
                </c:pt>
                <c:pt idx="227474">
                  <c:v>53.484613031790602</c:v>
                </c:pt>
                <c:pt idx="227475">
                  <c:v>53.484698154477201</c:v>
                </c:pt>
                <c:pt idx="227476">
                  <c:v>53.484783276891299</c:v>
                </c:pt>
                <c:pt idx="227477">
                  <c:v>53.484868399032898</c:v>
                </c:pt>
                <c:pt idx="227478">
                  <c:v>53.484953520902003</c:v>
                </c:pt>
                <c:pt idx="227479">
                  <c:v>53.485038642498701</c:v>
                </c:pt>
                <c:pt idx="227480">
                  <c:v>53.485123763822898</c:v>
                </c:pt>
                <c:pt idx="227481">
                  <c:v>53.485208884874702</c:v>
                </c:pt>
                <c:pt idx="227482">
                  <c:v>53.485294005653998</c:v>
                </c:pt>
                <c:pt idx="227483">
                  <c:v>53.485379126160801</c:v>
                </c:pt>
                <c:pt idx="227484">
                  <c:v>53.485464246395097</c:v>
                </c:pt>
                <c:pt idx="227485">
                  <c:v>53.485549366356999</c:v>
                </c:pt>
                <c:pt idx="227486">
                  <c:v>53.4856344860465</c:v>
                </c:pt>
                <c:pt idx="227487">
                  <c:v>53.485719605463402</c:v>
                </c:pt>
                <c:pt idx="227488">
                  <c:v>53.485804724607902</c:v>
                </c:pt>
                <c:pt idx="227489">
                  <c:v>53.485889843480003</c:v>
                </c:pt>
                <c:pt idx="227490">
                  <c:v>53.485974962079602</c:v>
                </c:pt>
                <c:pt idx="227491">
                  <c:v>53.486060080406702</c:v>
                </c:pt>
                <c:pt idx="227492">
                  <c:v>53.486145198461401</c:v>
                </c:pt>
                <c:pt idx="227493">
                  <c:v>53.486230316243599</c:v>
                </c:pt>
                <c:pt idx="227494">
                  <c:v>53.486315433753397</c:v>
                </c:pt>
                <c:pt idx="227495">
                  <c:v>53.486400550990702</c:v>
                </c:pt>
                <c:pt idx="227496">
                  <c:v>53.486485667955598</c:v>
                </c:pt>
                <c:pt idx="227497">
                  <c:v>53.486570784648002</c:v>
                </c:pt>
                <c:pt idx="227498">
                  <c:v>53.486655901067998</c:v>
                </c:pt>
                <c:pt idx="227499">
                  <c:v>53.4867410172155</c:v>
                </c:pt>
                <c:pt idx="227500">
                  <c:v>53.486826133090503</c:v>
                </c:pt>
                <c:pt idx="227501">
                  <c:v>53.486911248693197</c:v>
                </c:pt>
                <c:pt idx="227502">
                  <c:v>53.486996364023298</c:v>
                </c:pt>
                <c:pt idx="227503">
                  <c:v>53.487081479080999</c:v>
                </c:pt>
                <c:pt idx="227504">
                  <c:v>53.487166593866299</c:v>
                </c:pt>
                <c:pt idx="227505">
                  <c:v>53.487251708379098</c:v>
                </c:pt>
                <c:pt idx="227506">
                  <c:v>53.487336822619497</c:v>
                </c:pt>
                <c:pt idx="227507">
                  <c:v>53.487421936587502</c:v>
                </c:pt>
                <c:pt idx="227508">
                  <c:v>53.487507050283</c:v>
                </c:pt>
                <c:pt idx="227509">
                  <c:v>53.487592163705997</c:v>
                </c:pt>
                <c:pt idx="227510">
                  <c:v>53.487677276856701</c:v>
                </c:pt>
                <c:pt idx="227511">
                  <c:v>53.487762389734797</c:v>
                </c:pt>
                <c:pt idx="227512">
                  <c:v>53.4878475023406</c:v>
                </c:pt>
                <c:pt idx="227513">
                  <c:v>53.487932614673902</c:v>
                </c:pt>
                <c:pt idx="227514">
                  <c:v>53.488017726734697</c:v>
                </c:pt>
                <c:pt idx="227515">
                  <c:v>53.488102838523197</c:v>
                </c:pt>
                <c:pt idx="227516">
                  <c:v>53.488187950039197</c:v>
                </c:pt>
                <c:pt idx="227517">
                  <c:v>53.488273061282698</c:v>
                </c:pt>
                <c:pt idx="227518">
                  <c:v>53.488358172253903</c:v>
                </c:pt>
                <c:pt idx="227519">
                  <c:v>53.488443282952502</c:v>
                </c:pt>
                <c:pt idx="227520">
                  <c:v>53.4885283933788</c:v>
                </c:pt>
                <c:pt idx="227521">
                  <c:v>53.488613503532598</c:v>
                </c:pt>
                <c:pt idx="227522">
                  <c:v>53.488698613414002</c:v>
                </c:pt>
                <c:pt idx="227523">
                  <c:v>53.488783723022998</c:v>
                </c:pt>
                <c:pt idx="227524">
                  <c:v>53.4888688323596</c:v>
                </c:pt>
                <c:pt idx="227525">
                  <c:v>53.488953941423702</c:v>
                </c:pt>
                <c:pt idx="227526">
                  <c:v>53.489039050215403</c:v>
                </c:pt>
                <c:pt idx="227527">
                  <c:v>53.489124158734597</c:v>
                </c:pt>
                <c:pt idx="227528">
                  <c:v>53.489209266981497</c:v>
                </c:pt>
                <c:pt idx="227529">
                  <c:v>53.489294374955897</c:v>
                </c:pt>
                <c:pt idx="227530">
                  <c:v>53.489379482657903</c:v>
                </c:pt>
                <c:pt idx="227531">
                  <c:v>53.489464590087401</c:v>
                </c:pt>
                <c:pt idx="227532">
                  <c:v>53.489549697244598</c:v>
                </c:pt>
                <c:pt idx="227533">
                  <c:v>53.489634804129302</c:v>
                </c:pt>
                <c:pt idx="227534">
                  <c:v>53.489719910741599</c:v>
                </c:pt>
                <c:pt idx="227535">
                  <c:v>53.489805017081501</c:v>
                </c:pt>
                <c:pt idx="227536">
                  <c:v>53.489890123149003</c:v>
                </c:pt>
                <c:pt idx="227537">
                  <c:v>53.489975228944097</c:v>
                </c:pt>
                <c:pt idx="227538">
                  <c:v>53.490060334466698</c:v>
                </c:pt>
                <c:pt idx="227539">
                  <c:v>53.490145439716898</c:v>
                </c:pt>
                <c:pt idx="227540">
                  <c:v>53.490230544694697</c:v>
                </c:pt>
                <c:pt idx="227541">
                  <c:v>53.490315649400102</c:v>
                </c:pt>
                <c:pt idx="227542">
                  <c:v>53.4904007538331</c:v>
                </c:pt>
                <c:pt idx="227543">
                  <c:v>53.490485857993697</c:v>
                </c:pt>
                <c:pt idx="227544">
                  <c:v>53.490570961881801</c:v>
                </c:pt>
                <c:pt idx="227545">
                  <c:v>53.490656065497603</c:v>
                </c:pt>
                <c:pt idx="227546">
                  <c:v>53.490741168840898</c:v>
                </c:pt>
                <c:pt idx="227547">
                  <c:v>53.490826271911899</c:v>
                </c:pt>
                <c:pt idx="227548">
                  <c:v>53.4909113747104</c:v>
                </c:pt>
                <c:pt idx="227549">
                  <c:v>53.4909964772365</c:v>
                </c:pt>
                <c:pt idx="227550">
                  <c:v>53.491081579490199</c:v>
                </c:pt>
                <c:pt idx="227551">
                  <c:v>53.491166681471498</c:v>
                </c:pt>
                <c:pt idx="227552">
                  <c:v>53.491251783180402</c:v>
                </c:pt>
                <c:pt idx="227553">
                  <c:v>53.491336884616899</c:v>
                </c:pt>
                <c:pt idx="227554">
                  <c:v>53.491421985781002</c:v>
                </c:pt>
                <c:pt idx="227555">
                  <c:v>53.491507086672698</c:v>
                </c:pt>
                <c:pt idx="227556">
                  <c:v>53.491592187291999</c:v>
                </c:pt>
                <c:pt idx="227557">
                  <c:v>53.4916772876389</c:v>
                </c:pt>
                <c:pt idx="227558">
                  <c:v>53.491762387713401</c:v>
                </c:pt>
                <c:pt idx="227559">
                  <c:v>53.4918474875155</c:v>
                </c:pt>
                <c:pt idx="227560">
                  <c:v>53.491932587045298</c:v>
                </c:pt>
                <c:pt idx="227561">
                  <c:v>53.492017686302603</c:v>
                </c:pt>
                <c:pt idx="227562">
                  <c:v>53.4921027852875</c:v>
                </c:pt>
                <c:pt idx="227563">
                  <c:v>53.492187884000003</c:v>
                </c:pt>
                <c:pt idx="227564">
                  <c:v>53.492272982440099</c:v>
                </c:pt>
                <c:pt idx="227565">
                  <c:v>53.4923580806079</c:v>
                </c:pt>
                <c:pt idx="227566">
                  <c:v>53.492443178503201</c:v>
                </c:pt>
                <c:pt idx="227567">
                  <c:v>53.492528276126201</c:v>
                </c:pt>
                <c:pt idx="227568">
                  <c:v>53.492613373476701</c:v>
                </c:pt>
                <c:pt idx="227569">
                  <c:v>53.492698470554899</c:v>
                </c:pt>
                <c:pt idx="227570">
                  <c:v>53.492783567360704</c:v>
                </c:pt>
                <c:pt idx="227571">
                  <c:v>53.4928686638941</c:v>
                </c:pt>
                <c:pt idx="227572">
                  <c:v>53.492953760155103</c:v>
                </c:pt>
                <c:pt idx="227573">
                  <c:v>53.493038856143698</c:v>
                </c:pt>
                <c:pt idx="227574">
                  <c:v>53.4931239518599</c:v>
                </c:pt>
                <c:pt idx="227575">
                  <c:v>53.4932090473038</c:v>
                </c:pt>
                <c:pt idx="227576">
                  <c:v>53.4932941424753</c:v>
                </c:pt>
                <c:pt idx="227577">
                  <c:v>53.493379237374398</c:v>
                </c:pt>
                <c:pt idx="227578">
                  <c:v>53.493464332001103</c:v>
                </c:pt>
                <c:pt idx="227579">
                  <c:v>53.493549426355401</c:v>
                </c:pt>
                <c:pt idx="227580">
                  <c:v>53.493634520437404</c:v>
                </c:pt>
                <c:pt idx="227581">
                  <c:v>53.493719614246899</c:v>
                </c:pt>
                <c:pt idx="227582">
                  <c:v>53.493804707784101</c:v>
                </c:pt>
                <c:pt idx="227583">
                  <c:v>53.493889801049001</c:v>
                </c:pt>
                <c:pt idx="227584">
                  <c:v>53.493974894041401</c:v>
                </c:pt>
                <c:pt idx="227585">
                  <c:v>53.494059986761499</c:v>
                </c:pt>
                <c:pt idx="227586">
                  <c:v>53.494145079209197</c:v>
                </c:pt>
                <c:pt idx="227587">
                  <c:v>53.494230171384501</c:v>
                </c:pt>
                <c:pt idx="227588">
                  <c:v>53.494315263287397</c:v>
                </c:pt>
                <c:pt idx="227589">
                  <c:v>53.494400354918</c:v>
                </c:pt>
                <c:pt idx="227590">
                  <c:v>53.494485446276201</c:v>
                </c:pt>
                <c:pt idx="227591">
                  <c:v>53.494570537362002</c:v>
                </c:pt>
                <c:pt idx="227592">
                  <c:v>53.494655628175501</c:v>
                </c:pt>
                <c:pt idx="227593">
                  <c:v>53.494740718716599</c:v>
                </c:pt>
                <c:pt idx="227594">
                  <c:v>53.494825808985297</c:v>
                </c:pt>
                <c:pt idx="227595">
                  <c:v>53.494910898981701</c:v>
                </c:pt>
                <c:pt idx="227596">
                  <c:v>53.494995988705703</c:v>
                </c:pt>
                <c:pt idx="227597">
                  <c:v>53.495081078157298</c:v>
                </c:pt>
                <c:pt idx="227598">
                  <c:v>53.495166167336599</c:v>
                </c:pt>
                <c:pt idx="227599">
                  <c:v>53.495251256243499</c:v>
                </c:pt>
                <c:pt idx="227600">
                  <c:v>53.495336344878098</c:v>
                </c:pt>
                <c:pt idx="227601">
                  <c:v>53.495421433240203</c:v>
                </c:pt>
                <c:pt idx="227602">
                  <c:v>53.4955065213301</c:v>
                </c:pt>
                <c:pt idx="227603">
                  <c:v>53.495591609147503</c:v>
                </c:pt>
                <c:pt idx="227604">
                  <c:v>53.495676696692598</c:v>
                </c:pt>
                <c:pt idx="227605">
                  <c:v>53.495761783965399</c:v>
                </c:pt>
                <c:pt idx="227606">
                  <c:v>53.495846870965799</c:v>
                </c:pt>
                <c:pt idx="227607">
                  <c:v>53.495931957693799</c:v>
                </c:pt>
                <c:pt idx="227608">
                  <c:v>53.496017044149497</c:v>
                </c:pt>
                <c:pt idx="227609">
                  <c:v>53.496102130332801</c:v>
                </c:pt>
                <c:pt idx="227610">
                  <c:v>53.496187216243797</c:v>
                </c:pt>
                <c:pt idx="227611">
                  <c:v>53.496272301882399</c:v>
                </c:pt>
                <c:pt idx="227612">
                  <c:v>53.4963573872487</c:v>
                </c:pt>
                <c:pt idx="227613">
                  <c:v>53.496442472342601</c:v>
                </c:pt>
                <c:pt idx="227614">
                  <c:v>53.4965275571642</c:v>
                </c:pt>
                <c:pt idx="227615">
                  <c:v>53.496612641713398</c:v>
                </c:pt>
                <c:pt idx="227616">
                  <c:v>53.496697725990302</c:v>
                </c:pt>
                <c:pt idx="227617">
                  <c:v>53.496782809994798</c:v>
                </c:pt>
                <c:pt idx="227618">
                  <c:v>53.496867893727</c:v>
                </c:pt>
                <c:pt idx="227619">
                  <c:v>53.496952977186801</c:v>
                </c:pt>
                <c:pt idx="227620">
                  <c:v>53.497038060374301</c:v>
                </c:pt>
                <c:pt idx="227621">
                  <c:v>53.4971231432894</c:v>
                </c:pt>
                <c:pt idx="227622">
                  <c:v>53.497208225932198</c:v>
                </c:pt>
                <c:pt idx="227623">
                  <c:v>53.497293308302702</c:v>
                </c:pt>
                <c:pt idx="227624">
                  <c:v>53.497378390400797</c:v>
                </c:pt>
                <c:pt idx="227625">
                  <c:v>53.497463472226599</c:v>
                </c:pt>
                <c:pt idx="227626">
                  <c:v>53.49754855378</c:v>
                </c:pt>
                <c:pt idx="227627">
                  <c:v>53.497633635061099</c:v>
                </c:pt>
                <c:pt idx="227628">
                  <c:v>53.497718716069897</c:v>
                </c:pt>
                <c:pt idx="227629">
                  <c:v>53.497803796806302</c:v>
                </c:pt>
                <c:pt idx="227630">
                  <c:v>53.497888877270398</c:v>
                </c:pt>
                <c:pt idx="227631">
                  <c:v>53.4979739574622</c:v>
                </c:pt>
                <c:pt idx="227632">
                  <c:v>53.498059037381601</c:v>
                </c:pt>
                <c:pt idx="227633">
                  <c:v>53.498144117028701</c:v>
                </c:pt>
                <c:pt idx="227634">
                  <c:v>53.4982291964034</c:v>
                </c:pt>
                <c:pt idx="227635">
                  <c:v>53.498314275505898</c:v>
                </c:pt>
                <c:pt idx="227636">
                  <c:v>53.498399354336001</c:v>
                </c:pt>
                <c:pt idx="227637">
                  <c:v>53.498484432893697</c:v>
                </c:pt>
                <c:pt idx="227638">
                  <c:v>53.498569511179198</c:v>
                </c:pt>
                <c:pt idx="227639">
                  <c:v>53.498654589192299</c:v>
                </c:pt>
                <c:pt idx="227640">
                  <c:v>53.498739666933098</c:v>
                </c:pt>
                <c:pt idx="227641">
                  <c:v>53.498824744401503</c:v>
                </c:pt>
                <c:pt idx="227642">
                  <c:v>53.4989098215976</c:v>
                </c:pt>
                <c:pt idx="227643">
                  <c:v>53.498994898521403</c:v>
                </c:pt>
                <c:pt idx="227644">
                  <c:v>53.499079975172897</c:v>
                </c:pt>
                <c:pt idx="227645">
                  <c:v>53.499165051552097</c:v>
                </c:pt>
                <c:pt idx="227646">
                  <c:v>53.499250127658897</c:v>
                </c:pt>
                <c:pt idx="227647">
                  <c:v>53.499335203493402</c:v>
                </c:pt>
                <c:pt idx="227648">
                  <c:v>53.499420279055599</c:v>
                </c:pt>
                <c:pt idx="227649">
                  <c:v>53.499505354345501</c:v>
                </c:pt>
                <c:pt idx="227650">
                  <c:v>53.499590429363103</c:v>
                </c:pt>
                <c:pt idx="227651">
                  <c:v>53.499675504108303</c:v>
                </c:pt>
                <c:pt idx="227652">
                  <c:v>53.499760578581203</c:v>
                </c:pt>
                <c:pt idx="227653">
                  <c:v>53.499845652781801</c:v>
                </c:pt>
                <c:pt idx="227654">
                  <c:v>53.499930726710097</c:v>
                </c:pt>
                <c:pt idx="227655">
                  <c:v>53.5000158003661</c:v>
                </c:pt>
                <c:pt idx="227656">
                  <c:v>53.500100873749801</c:v>
                </c:pt>
                <c:pt idx="227657">
                  <c:v>53.500185946861102</c:v>
                </c:pt>
                <c:pt idx="227658">
                  <c:v>53.5002710197002</c:v>
                </c:pt>
                <c:pt idx="227659">
                  <c:v>53.500356092266898</c:v>
                </c:pt>
                <c:pt idx="227660">
                  <c:v>53.500441164561302</c:v>
                </c:pt>
                <c:pt idx="227661">
                  <c:v>53.500526236583397</c:v>
                </c:pt>
                <c:pt idx="227662">
                  <c:v>53.500611308333198</c:v>
                </c:pt>
                <c:pt idx="227663">
                  <c:v>53.500696379810698</c:v>
                </c:pt>
                <c:pt idx="227664">
                  <c:v>53.500781451015897</c:v>
                </c:pt>
                <c:pt idx="227665">
                  <c:v>53.500866521948801</c:v>
                </c:pt>
                <c:pt idx="227666">
                  <c:v>53.500951592609397</c:v>
                </c:pt>
                <c:pt idx="227667">
                  <c:v>53.501036662997599</c:v>
                </c:pt>
                <c:pt idx="227668">
                  <c:v>53.5011217331136</c:v>
                </c:pt>
                <c:pt idx="227669">
                  <c:v>53.501206802957299</c:v>
                </c:pt>
                <c:pt idx="227670">
                  <c:v>53.501291872528697</c:v>
                </c:pt>
                <c:pt idx="227671">
                  <c:v>53.501376941827701</c:v>
                </c:pt>
                <c:pt idx="227672">
                  <c:v>53.501462010854503</c:v>
                </c:pt>
                <c:pt idx="227673">
                  <c:v>53.501547079608997</c:v>
                </c:pt>
                <c:pt idx="227674">
                  <c:v>53.501632148091197</c:v>
                </c:pt>
                <c:pt idx="227675">
                  <c:v>53.501717216301003</c:v>
                </c:pt>
                <c:pt idx="227676">
                  <c:v>53.5018022842386</c:v>
                </c:pt>
                <c:pt idx="227677">
                  <c:v>53.501887351903903</c:v>
                </c:pt>
                <c:pt idx="227678">
                  <c:v>53.501972419296898</c:v>
                </c:pt>
                <c:pt idx="227679">
                  <c:v>53.502057486417598</c:v>
                </c:pt>
                <c:pt idx="227680">
                  <c:v>53.502142553265998</c:v>
                </c:pt>
                <c:pt idx="227681">
                  <c:v>53.502227619842103</c:v>
                </c:pt>
                <c:pt idx="227682">
                  <c:v>53.502312686145999</c:v>
                </c:pt>
                <c:pt idx="227683">
                  <c:v>53.502397752177501</c:v>
                </c:pt>
                <c:pt idx="227684">
                  <c:v>53.502482817936702</c:v>
                </c:pt>
                <c:pt idx="227685">
                  <c:v>53.502567883423701</c:v>
                </c:pt>
                <c:pt idx="227686">
                  <c:v>53.502652948638399</c:v>
                </c:pt>
                <c:pt idx="227687">
                  <c:v>53.502738013580803</c:v>
                </c:pt>
                <c:pt idx="227688">
                  <c:v>53.502823078250898</c:v>
                </c:pt>
                <c:pt idx="227689">
                  <c:v>53.5029081426487</c:v>
                </c:pt>
                <c:pt idx="227690">
                  <c:v>53.5029932067742</c:v>
                </c:pt>
                <c:pt idx="227691">
                  <c:v>53.503078270627498</c:v>
                </c:pt>
                <c:pt idx="227692">
                  <c:v>53.503163334208402</c:v>
                </c:pt>
                <c:pt idx="227693">
                  <c:v>53.503248397517098</c:v>
                </c:pt>
                <c:pt idx="227694">
                  <c:v>53.503333460553499</c:v>
                </c:pt>
                <c:pt idx="227695">
                  <c:v>53.503418523317698</c:v>
                </c:pt>
                <c:pt idx="227696">
                  <c:v>53.503503585809497</c:v>
                </c:pt>
                <c:pt idx="227697">
                  <c:v>53.503588648029101</c:v>
                </c:pt>
                <c:pt idx="227698">
                  <c:v>53.503673709976397</c:v>
                </c:pt>
                <c:pt idx="227699">
                  <c:v>53.503758771651398</c:v>
                </c:pt>
                <c:pt idx="227700">
                  <c:v>53.503843833054198</c:v>
                </c:pt>
                <c:pt idx="227701">
                  <c:v>53.503928894184597</c:v>
                </c:pt>
                <c:pt idx="227702">
                  <c:v>53.504013955042801</c:v>
                </c:pt>
                <c:pt idx="227703">
                  <c:v>53.504099015628803</c:v>
                </c:pt>
                <c:pt idx="227704">
                  <c:v>53.504184075942398</c:v>
                </c:pt>
                <c:pt idx="227705">
                  <c:v>53.504269135983797</c:v>
                </c:pt>
                <c:pt idx="227706">
                  <c:v>53.504354195752903</c:v>
                </c:pt>
                <c:pt idx="227707">
                  <c:v>53.5044392552498</c:v>
                </c:pt>
                <c:pt idx="227708">
                  <c:v>53.504524314474303</c:v>
                </c:pt>
                <c:pt idx="227709">
                  <c:v>53.504609373426703</c:v>
                </c:pt>
                <c:pt idx="227710">
                  <c:v>53.504694432106703</c:v>
                </c:pt>
                <c:pt idx="227711">
                  <c:v>53.504779490514501</c:v>
                </c:pt>
                <c:pt idx="227712">
                  <c:v>53.504864548649998</c:v>
                </c:pt>
                <c:pt idx="227713">
                  <c:v>53.5049496065133</c:v>
                </c:pt>
                <c:pt idx="227714">
                  <c:v>53.505034664104201</c:v>
                </c:pt>
                <c:pt idx="227715">
                  <c:v>53.505119721423</c:v>
                </c:pt>
                <c:pt idx="227716">
                  <c:v>53.505204778469398</c:v>
                </c:pt>
                <c:pt idx="227717">
                  <c:v>53.505289835243602</c:v>
                </c:pt>
                <c:pt idx="227718">
                  <c:v>53.505374891745603</c:v>
                </c:pt>
                <c:pt idx="227719">
                  <c:v>53.505459947975297</c:v>
                </c:pt>
                <c:pt idx="227720">
                  <c:v>53.505545003932703</c:v>
                </c:pt>
                <c:pt idx="227721">
                  <c:v>53.5056300596179</c:v>
                </c:pt>
                <c:pt idx="227722">
                  <c:v>53.505715115030803</c:v>
                </c:pt>
                <c:pt idx="227723">
                  <c:v>53.505800170171497</c:v>
                </c:pt>
                <c:pt idx="227724">
                  <c:v>53.505885225039897</c:v>
                </c:pt>
                <c:pt idx="227725">
                  <c:v>53.505970279636102</c:v>
                </c:pt>
                <c:pt idx="227726">
                  <c:v>53.506055333959999</c:v>
                </c:pt>
                <c:pt idx="227727">
                  <c:v>53.506140388011602</c:v>
                </c:pt>
                <c:pt idx="227728">
                  <c:v>53.506225441791003</c:v>
                </c:pt>
                <c:pt idx="227729">
                  <c:v>53.506310495298202</c:v>
                </c:pt>
                <c:pt idx="227730">
                  <c:v>53.506395548533099</c:v>
                </c:pt>
                <c:pt idx="227731">
                  <c:v>53.506480601495703</c:v>
                </c:pt>
                <c:pt idx="227732">
                  <c:v>53.506565654186197</c:v>
                </c:pt>
                <c:pt idx="227733">
                  <c:v>53.506650706604297</c:v>
                </c:pt>
                <c:pt idx="227734">
                  <c:v>53.506735758750203</c:v>
                </c:pt>
                <c:pt idx="227735">
                  <c:v>53.5068208106239</c:v>
                </c:pt>
                <c:pt idx="227736">
                  <c:v>53.506905862225302</c:v>
                </c:pt>
                <c:pt idx="227737">
                  <c:v>53.506990913554503</c:v>
                </c:pt>
                <c:pt idx="227738">
                  <c:v>53.507075964611502</c:v>
                </c:pt>
                <c:pt idx="227739">
                  <c:v>53.5071610153962</c:v>
                </c:pt>
                <c:pt idx="227740">
                  <c:v>53.507246065908703</c:v>
                </c:pt>
                <c:pt idx="227741">
                  <c:v>53.507331116148897</c:v>
                </c:pt>
                <c:pt idx="227742">
                  <c:v>53.507416166116897</c:v>
                </c:pt>
                <c:pt idx="227743">
                  <c:v>53.507501215812603</c:v>
                </c:pt>
                <c:pt idx="227744">
                  <c:v>53.507586265236199</c:v>
                </c:pt>
                <c:pt idx="227745">
                  <c:v>53.507671314387402</c:v>
                </c:pt>
                <c:pt idx="227746">
                  <c:v>53.507756363266502</c:v>
                </c:pt>
                <c:pt idx="227747">
                  <c:v>53.507841411873301</c:v>
                </c:pt>
                <c:pt idx="227748">
                  <c:v>53.507926460207898</c:v>
                </c:pt>
                <c:pt idx="227749">
                  <c:v>53.508011508270201</c:v>
                </c:pt>
                <c:pt idx="227750">
                  <c:v>53.508096556060302</c:v>
                </c:pt>
                <c:pt idx="227751">
                  <c:v>53.508181603578201</c:v>
                </c:pt>
                <c:pt idx="227752">
                  <c:v>53.508266650823899</c:v>
                </c:pt>
                <c:pt idx="227753">
                  <c:v>53.508351697797302</c:v>
                </c:pt>
                <c:pt idx="227754">
                  <c:v>53.508436744498503</c:v>
                </c:pt>
                <c:pt idx="227755">
                  <c:v>53.508521790927503</c:v>
                </c:pt>
                <c:pt idx="227756">
                  <c:v>53.508606837084201</c:v>
                </c:pt>
                <c:pt idx="227757">
                  <c:v>53.508691882968698</c:v>
                </c:pt>
                <c:pt idx="227758">
                  <c:v>53.508776928581</c:v>
                </c:pt>
                <c:pt idx="227759">
                  <c:v>53.5088619739211</c:v>
                </c:pt>
                <c:pt idx="227760">
                  <c:v>53.508947018988998</c:v>
                </c:pt>
                <c:pt idx="227761">
                  <c:v>53.509032063784602</c:v>
                </c:pt>
                <c:pt idx="227762">
                  <c:v>53.509117108307997</c:v>
                </c:pt>
                <c:pt idx="227763">
                  <c:v>53.509202152559197</c:v>
                </c:pt>
                <c:pt idx="227764">
                  <c:v>53.509287196538203</c:v>
                </c:pt>
                <c:pt idx="227765">
                  <c:v>53.5093722402449</c:v>
                </c:pt>
                <c:pt idx="227766">
                  <c:v>53.509457283679403</c:v>
                </c:pt>
                <c:pt idx="227767">
                  <c:v>53.509542326841803</c:v>
                </c:pt>
                <c:pt idx="227768">
                  <c:v>53.509627369731902</c:v>
                </c:pt>
                <c:pt idx="227769">
                  <c:v>53.509712412349799</c:v>
                </c:pt>
                <c:pt idx="227770">
                  <c:v>53.509797454695402</c:v>
                </c:pt>
                <c:pt idx="227771">
                  <c:v>53.509882496768903</c:v>
                </c:pt>
                <c:pt idx="227772">
                  <c:v>53.509967538570102</c:v>
                </c:pt>
                <c:pt idx="227773">
                  <c:v>53.510052580099199</c:v>
                </c:pt>
                <c:pt idx="227774">
                  <c:v>53.510137621356002</c:v>
                </c:pt>
                <c:pt idx="227775">
                  <c:v>53.510222662340603</c:v>
                </c:pt>
                <c:pt idx="227776">
                  <c:v>53.510307703053002</c:v>
                </c:pt>
                <c:pt idx="227777">
                  <c:v>53.510392743493199</c:v>
                </c:pt>
                <c:pt idx="227778">
                  <c:v>53.510477783661202</c:v>
                </c:pt>
                <c:pt idx="227779">
                  <c:v>53.510562823557002</c:v>
                </c:pt>
                <c:pt idx="227780">
                  <c:v>53.510647863180601</c:v>
                </c:pt>
                <c:pt idx="227781">
                  <c:v>53.510732902531998</c:v>
                </c:pt>
                <c:pt idx="227782">
                  <c:v>53.510817941611101</c:v>
                </c:pt>
                <c:pt idx="227783">
                  <c:v>53.510902980418102</c:v>
                </c:pt>
                <c:pt idx="227784">
                  <c:v>53.510988018952901</c:v>
                </c:pt>
                <c:pt idx="227785">
                  <c:v>53.511073057215498</c:v>
                </c:pt>
                <c:pt idx="227786">
                  <c:v>53.511158095205801</c:v>
                </c:pt>
                <c:pt idx="227787">
                  <c:v>53.511243132924001</c:v>
                </c:pt>
                <c:pt idx="227788">
                  <c:v>53.51132817037</c:v>
                </c:pt>
                <c:pt idx="227789">
                  <c:v>53.511413207543697</c:v>
                </c:pt>
                <c:pt idx="227790">
                  <c:v>53.511498244445299</c:v>
                </c:pt>
                <c:pt idx="227791">
                  <c:v>53.511583281074699</c:v>
                </c:pt>
                <c:pt idx="227792">
                  <c:v>53.511668317431898</c:v>
                </c:pt>
                <c:pt idx="227793">
                  <c:v>53.511753353516902</c:v>
                </c:pt>
                <c:pt idx="227794">
                  <c:v>53.511838389329696</c:v>
                </c:pt>
                <c:pt idx="227795">
                  <c:v>53.511923424870297</c:v>
                </c:pt>
                <c:pt idx="227796">
                  <c:v>53.512008460138702</c:v>
                </c:pt>
                <c:pt idx="227797">
                  <c:v>53.512093495134998</c:v>
                </c:pt>
                <c:pt idx="227798">
                  <c:v>53.512178529859</c:v>
                </c:pt>
                <c:pt idx="227799">
                  <c:v>53.5122635643108</c:v>
                </c:pt>
                <c:pt idx="227800">
                  <c:v>53.512348598490497</c:v>
                </c:pt>
                <c:pt idx="227801">
                  <c:v>53.512433632398</c:v>
                </c:pt>
                <c:pt idx="227802">
                  <c:v>53.512518666033301</c:v>
                </c:pt>
                <c:pt idx="227803">
                  <c:v>53.512603699396401</c:v>
                </c:pt>
                <c:pt idx="227804">
                  <c:v>53.512688732487298</c:v>
                </c:pt>
                <c:pt idx="227805">
                  <c:v>53.512773765306001</c:v>
                </c:pt>
                <c:pt idx="227806">
                  <c:v>53.512858797852601</c:v>
                </c:pt>
                <c:pt idx="227807">
                  <c:v>53.512943830127</c:v>
                </c:pt>
                <c:pt idx="227808">
                  <c:v>53.513028862129197</c:v>
                </c:pt>
                <c:pt idx="227809">
                  <c:v>53.513113893859199</c:v>
                </c:pt>
                <c:pt idx="227810">
                  <c:v>53.513198925316999</c:v>
                </c:pt>
                <c:pt idx="227811">
                  <c:v>53.513283956502697</c:v>
                </c:pt>
                <c:pt idx="227812">
                  <c:v>53.513368987416101</c:v>
                </c:pt>
                <c:pt idx="227813">
                  <c:v>53.513454018057402</c:v>
                </c:pt>
                <c:pt idx="227814">
                  <c:v>53.513539048426601</c:v>
                </c:pt>
                <c:pt idx="227815">
                  <c:v>53.513624078523499</c:v>
                </c:pt>
                <c:pt idx="227816">
                  <c:v>53.513709108348301</c:v>
                </c:pt>
                <c:pt idx="227817">
                  <c:v>53.513794137900902</c:v>
                </c:pt>
                <c:pt idx="227818">
                  <c:v>53.513879167181301</c:v>
                </c:pt>
                <c:pt idx="227819">
                  <c:v>53.513964196189598</c:v>
                </c:pt>
                <c:pt idx="227820">
                  <c:v>53.514049224925699</c:v>
                </c:pt>
                <c:pt idx="227821">
                  <c:v>53.514134253389599</c:v>
                </c:pt>
                <c:pt idx="227822">
                  <c:v>53.514219281581397</c:v>
                </c:pt>
                <c:pt idx="227823">
                  <c:v>53.514304309500901</c:v>
                </c:pt>
                <c:pt idx="227824">
                  <c:v>53.514389337148401</c:v>
                </c:pt>
                <c:pt idx="227825">
                  <c:v>53.514474364523601</c:v>
                </c:pt>
                <c:pt idx="227826">
                  <c:v>53.514559391626698</c:v>
                </c:pt>
                <c:pt idx="227827">
                  <c:v>53.5146444184576</c:v>
                </c:pt>
                <c:pt idx="227828">
                  <c:v>53.5147294450164</c:v>
                </c:pt>
                <c:pt idx="227829">
                  <c:v>53.514814471302998</c:v>
                </c:pt>
                <c:pt idx="227830">
                  <c:v>53.514899497317401</c:v>
                </c:pt>
                <c:pt idx="227831">
                  <c:v>53.514984523059702</c:v>
                </c:pt>
                <c:pt idx="227832">
                  <c:v>53.515069548529802</c:v>
                </c:pt>
                <c:pt idx="227833">
                  <c:v>53.515154573727798</c:v>
                </c:pt>
                <c:pt idx="227834">
                  <c:v>53.515239598653601</c:v>
                </c:pt>
                <c:pt idx="227835">
                  <c:v>53.515324623307201</c:v>
                </c:pt>
                <c:pt idx="227836">
                  <c:v>53.515409647688699</c:v>
                </c:pt>
                <c:pt idx="227837">
                  <c:v>53.515494671798002</c:v>
                </c:pt>
                <c:pt idx="227838">
                  <c:v>53.515579695635203</c:v>
                </c:pt>
                <c:pt idx="227839">
                  <c:v>53.515664719200203</c:v>
                </c:pt>
                <c:pt idx="227840">
                  <c:v>53.515749742493099</c:v>
                </c:pt>
                <c:pt idx="227841">
                  <c:v>53.515834765513802</c:v>
                </c:pt>
                <c:pt idx="227842">
                  <c:v>53.515919788262401</c:v>
                </c:pt>
                <c:pt idx="227843">
                  <c:v>53.516004810738799</c:v>
                </c:pt>
                <c:pt idx="227844">
                  <c:v>53.516089832943102</c:v>
                </c:pt>
                <c:pt idx="227845">
                  <c:v>53.516174854875203</c:v>
                </c:pt>
                <c:pt idx="227846">
                  <c:v>53.516259876535202</c:v>
                </c:pt>
                <c:pt idx="227847">
                  <c:v>53.516344897922998</c:v>
                </c:pt>
                <c:pt idx="227848">
                  <c:v>53.5164299190387</c:v>
                </c:pt>
                <c:pt idx="227849">
                  <c:v>53.5165149398822</c:v>
                </c:pt>
                <c:pt idx="227850">
                  <c:v>53.516599960453597</c:v>
                </c:pt>
                <c:pt idx="227851">
                  <c:v>53.5166849807528</c:v>
                </c:pt>
                <c:pt idx="227852">
                  <c:v>53.5167700007799</c:v>
                </c:pt>
                <c:pt idx="227853">
                  <c:v>53.516855020534898</c:v>
                </c:pt>
                <c:pt idx="227854">
                  <c:v>53.516940040017701</c:v>
                </c:pt>
                <c:pt idx="227855">
                  <c:v>53.517025059228402</c:v>
                </c:pt>
                <c:pt idx="227856">
                  <c:v>53.517110078166901</c:v>
                </c:pt>
                <c:pt idx="227857">
                  <c:v>53.517195096833397</c:v>
                </c:pt>
                <c:pt idx="227858">
                  <c:v>53.517280115227599</c:v>
                </c:pt>
                <c:pt idx="227859">
                  <c:v>53.517365133349699</c:v>
                </c:pt>
                <c:pt idx="227860">
                  <c:v>53.517450151199697</c:v>
                </c:pt>
                <c:pt idx="227861">
                  <c:v>53.517535168777599</c:v>
                </c:pt>
                <c:pt idx="227862">
                  <c:v>53.517620186083299</c:v>
                </c:pt>
                <c:pt idx="227863">
                  <c:v>53.517705203116897</c:v>
                </c:pt>
                <c:pt idx="227864">
                  <c:v>53.5177902198784</c:v>
                </c:pt>
                <c:pt idx="227865">
                  <c:v>53.517875236367701</c:v>
                </c:pt>
                <c:pt idx="227866">
                  <c:v>53.517960252584899</c:v>
                </c:pt>
                <c:pt idx="227867">
                  <c:v>53.518045268530003</c:v>
                </c:pt>
                <c:pt idx="227868">
                  <c:v>53.518130284202897</c:v>
                </c:pt>
                <c:pt idx="227869">
                  <c:v>53.518215299603703</c:v>
                </c:pt>
                <c:pt idx="227870">
                  <c:v>53.5183003147324</c:v>
                </c:pt>
                <c:pt idx="227871">
                  <c:v>53.518385329589002</c:v>
                </c:pt>
                <c:pt idx="227872">
                  <c:v>53.518470344173402</c:v>
                </c:pt>
                <c:pt idx="227873">
                  <c:v>53.518555358485699</c:v>
                </c:pt>
                <c:pt idx="227874">
                  <c:v>53.518640372525901</c:v>
                </c:pt>
                <c:pt idx="227875">
                  <c:v>53.518725386294001</c:v>
                </c:pt>
                <c:pt idx="227876">
                  <c:v>53.518810399789999</c:v>
                </c:pt>
                <c:pt idx="227877">
                  <c:v>53.518895413013801</c:v>
                </c:pt>
                <c:pt idx="227878">
                  <c:v>53.518980425965502</c:v>
                </c:pt>
                <c:pt idx="227879">
                  <c:v>53.5190654386451</c:v>
                </c:pt>
                <c:pt idx="227880">
                  <c:v>53.519150451052496</c:v>
                </c:pt>
                <c:pt idx="227881">
                  <c:v>53.519235463187897</c:v>
                </c:pt>
                <c:pt idx="227882">
                  <c:v>53.519320475051103</c:v>
                </c:pt>
                <c:pt idx="227883">
                  <c:v>53.519405486642199</c:v>
                </c:pt>
                <c:pt idx="227884">
                  <c:v>53.5194904979613</c:v>
                </c:pt>
                <c:pt idx="227885">
                  <c:v>53.519575509008099</c:v>
                </c:pt>
                <c:pt idx="227886">
                  <c:v>53.519660519782903</c:v>
                </c:pt>
                <c:pt idx="227887">
                  <c:v>53.519745530285597</c:v>
                </c:pt>
                <c:pt idx="227888">
                  <c:v>53.519830540516097</c:v>
                </c:pt>
                <c:pt idx="227889">
                  <c:v>53.5199155504746</c:v>
                </c:pt>
                <c:pt idx="227890">
                  <c:v>53.520000560160902</c:v>
                </c:pt>
                <c:pt idx="227891">
                  <c:v>53.520085569575201</c:v>
                </c:pt>
                <c:pt idx="227892">
                  <c:v>53.520170578717298</c:v>
                </c:pt>
                <c:pt idx="227893">
                  <c:v>53.5202555875873</c:v>
                </c:pt>
                <c:pt idx="227894">
                  <c:v>53.5203405961852</c:v>
                </c:pt>
                <c:pt idx="227895">
                  <c:v>53.520425604510997</c:v>
                </c:pt>
                <c:pt idx="227896">
                  <c:v>53.520510612564699</c:v>
                </c:pt>
                <c:pt idx="227897">
                  <c:v>53.520595620346299</c:v>
                </c:pt>
                <c:pt idx="227898">
                  <c:v>53.520680627855803</c:v>
                </c:pt>
                <c:pt idx="227899">
                  <c:v>53.520765635093198</c:v>
                </c:pt>
                <c:pt idx="227900">
                  <c:v>53.520850642058498</c:v>
                </c:pt>
                <c:pt idx="227901">
                  <c:v>53.520935648751703</c:v>
                </c:pt>
                <c:pt idx="227902">
                  <c:v>53.521020655172798</c:v>
                </c:pt>
                <c:pt idx="227903">
                  <c:v>53.521105661321798</c:v>
                </c:pt>
                <c:pt idx="227904">
                  <c:v>53.521190667198702</c:v>
                </c:pt>
                <c:pt idx="227905">
                  <c:v>53.521275672803498</c:v>
                </c:pt>
                <c:pt idx="227906">
                  <c:v>53.521360678136197</c:v>
                </c:pt>
                <c:pt idx="227907">
                  <c:v>53.521445683196802</c:v>
                </c:pt>
                <c:pt idx="227908">
                  <c:v>53.521530687985297</c:v>
                </c:pt>
                <c:pt idx="227909">
                  <c:v>53.521615692501697</c:v>
                </c:pt>
                <c:pt idx="227910">
                  <c:v>53.521700696746002</c:v>
                </c:pt>
                <c:pt idx="227911">
                  <c:v>53.521785700718297</c:v>
                </c:pt>
                <c:pt idx="227912">
                  <c:v>53.521870704418497</c:v>
                </c:pt>
                <c:pt idx="227913">
                  <c:v>53.521955707846502</c:v>
                </c:pt>
                <c:pt idx="227914">
                  <c:v>53.522040711002496</c:v>
                </c:pt>
                <c:pt idx="227915">
                  <c:v>53.522125713886403</c:v>
                </c:pt>
                <c:pt idx="227916">
                  <c:v>53.522210716498201</c:v>
                </c:pt>
                <c:pt idx="227917">
                  <c:v>53.522295718837903</c:v>
                </c:pt>
                <c:pt idx="227918">
                  <c:v>53.522380720905502</c:v>
                </c:pt>
                <c:pt idx="227919">
                  <c:v>53.522465722701099</c:v>
                </c:pt>
                <c:pt idx="227920">
                  <c:v>53.522550724224502</c:v>
                </c:pt>
                <c:pt idx="227921">
                  <c:v>53.522635725475901</c:v>
                </c:pt>
                <c:pt idx="227922">
                  <c:v>53.522720726455198</c:v>
                </c:pt>
                <c:pt idx="227923">
                  <c:v>53.5228057271624</c:v>
                </c:pt>
                <c:pt idx="227924">
                  <c:v>53.522890727597598</c:v>
                </c:pt>
                <c:pt idx="227925">
                  <c:v>53.522975727760603</c:v>
                </c:pt>
                <c:pt idx="227926">
                  <c:v>53.523060727651597</c:v>
                </c:pt>
                <c:pt idx="227927">
                  <c:v>53.523145727270503</c:v>
                </c:pt>
                <c:pt idx="227928">
                  <c:v>53.5232307266173</c:v>
                </c:pt>
                <c:pt idx="227929">
                  <c:v>53.5233157256921</c:v>
                </c:pt>
                <c:pt idx="227930">
                  <c:v>53.523400724494799</c:v>
                </c:pt>
                <c:pt idx="227931">
                  <c:v>53.523485723025402</c:v>
                </c:pt>
                <c:pt idx="227932">
                  <c:v>53.523570721283903</c:v>
                </c:pt>
                <c:pt idx="227933">
                  <c:v>53.523655719270401</c:v>
                </c:pt>
                <c:pt idx="227934">
                  <c:v>53.523740716984797</c:v>
                </c:pt>
                <c:pt idx="227935">
                  <c:v>53.523825714427097</c:v>
                </c:pt>
                <c:pt idx="227936">
                  <c:v>53.523910711597303</c:v>
                </c:pt>
                <c:pt idx="227937">
                  <c:v>53.523995708495498</c:v>
                </c:pt>
                <c:pt idx="227938">
                  <c:v>53.524080705121598</c:v>
                </c:pt>
                <c:pt idx="227939">
                  <c:v>53.524165701475702</c:v>
                </c:pt>
                <c:pt idx="227940">
                  <c:v>53.524250697557697</c:v>
                </c:pt>
                <c:pt idx="227941">
                  <c:v>53.524335693367597</c:v>
                </c:pt>
                <c:pt idx="227942">
                  <c:v>53.524420688905401</c:v>
                </c:pt>
                <c:pt idx="227943">
                  <c:v>53.524505684171203</c:v>
                </c:pt>
                <c:pt idx="227944">
                  <c:v>53.524590679164902</c:v>
                </c:pt>
                <c:pt idx="227945">
                  <c:v>53.524675673886598</c:v>
                </c:pt>
                <c:pt idx="227946">
                  <c:v>53.524760668336199</c:v>
                </c:pt>
                <c:pt idx="227947">
                  <c:v>53.524845662513798</c:v>
                </c:pt>
                <c:pt idx="227948">
                  <c:v>53.524930656419201</c:v>
                </c:pt>
                <c:pt idx="227949">
                  <c:v>53.525015650052701</c:v>
                </c:pt>
                <c:pt idx="227950">
                  <c:v>53.525100643414</c:v>
                </c:pt>
                <c:pt idx="227951">
                  <c:v>53.525185636503402</c:v>
                </c:pt>
                <c:pt idx="227952">
                  <c:v>53.525270629320602</c:v>
                </c:pt>
                <c:pt idx="227953">
                  <c:v>53.525355621865799</c:v>
                </c:pt>
                <c:pt idx="227954">
                  <c:v>53.525440614139001</c:v>
                </c:pt>
                <c:pt idx="227955">
                  <c:v>53.5255256061401</c:v>
                </c:pt>
                <c:pt idx="227956">
                  <c:v>53.525610597869097</c:v>
                </c:pt>
                <c:pt idx="227957">
                  <c:v>53.525695589326098</c:v>
                </c:pt>
                <c:pt idx="227958">
                  <c:v>53.525780580511103</c:v>
                </c:pt>
                <c:pt idx="227959">
                  <c:v>53.525865571423999</c:v>
                </c:pt>
                <c:pt idx="227960">
                  <c:v>53.5259505620648</c:v>
                </c:pt>
                <c:pt idx="227961">
                  <c:v>53.526035552433598</c:v>
                </c:pt>
                <c:pt idx="227962">
                  <c:v>53.5261205425304</c:v>
                </c:pt>
                <c:pt idx="227963">
                  <c:v>53.5262055323551</c:v>
                </c:pt>
                <c:pt idx="227964">
                  <c:v>53.526290521907796</c:v>
                </c:pt>
                <c:pt idx="227965">
                  <c:v>53.526375511188398</c:v>
                </c:pt>
                <c:pt idx="227966">
                  <c:v>53.526460500196997</c:v>
                </c:pt>
                <c:pt idx="227967">
                  <c:v>53.5265454889335</c:v>
                </c:pt>
                <c:pt idx="227968">
                  <c:v>53.526630477398001</c:v>
                </c:pt>
                <c:pt idx="227969">
                  <c:v>53.526715465590399</c:v>
                </c:pt>
                <c:pt idx="227970">
                  <c:v>53.526800453510901</c:v>
                </c:pt>
                <c:pt idx="227971">
                  <c:v>53.526885441159202</c:v>
                </c:pt>
                <c:pt idx="227972">
                  <c:v>53.526970428535599</c:v>
                </c:pt>
                <c:pt idx="227973">
                  <c:v>53.5270554156399</c:v>
                </c:pt>
                <c:pt idx="227974">
                  <c:v>53.527140402472099</c:v>
                </c:pt>
                <c:pt idx="227975">
                  <c:v>53.527225389032402</c:v>
                </c:pt>
                <c:pt idx="227976">
                  <c:v>53.527310375320603</c:v>
                </c:pt>
                <c:pt idx="227977">
                  <c:v>53.527395361336701</c:v>
                </c:pt>
                <c:pt idx="227978">
                  <c:v>53.527480347080903</c:v>
                </c:pt>
                <c:pt idx="227979">
                  <c:v>53.527565332552903</c:v>
                </c:pt>
                <c:pt idx="227980">
                  <c:v>53.527650317753</c:v>
                </c:pt>
                <c:pt idx="227981">
                  <c:v>53.527735302681101</c:v>
                </c:pt>
                <c:pt idx="227982">
                  <c:v>53.5278202873371</c:v>
                </c:pt>
                <c:pt idx="227983">
                  <c:v>53.527905271721004</c:v>
                </c:pt>
                <c:pt idx="227984">
                  <c:v>53.527990255832997</c:v>
                </c:pt>
                <c:pt idx="227985">
                  <c:v>53.528075239672901</c:v>
                </c:pt>
                <c:pt idx="227986">
                  <c:v>53.528160223240803</c:v>
                </c:pt>
                <c:pt idx="227987">
                  <c:v>53.528245206536702</c:v>
                </c:pt>
                <c:pt idx="227988">
                  <c:v>53.528330189560499</c:v>
                </c:pt>
                <c:pt idx="227989">
                  <c:v>53.5284151723124</c:v>
                </c:pt>
                <c:pt idx="227990">
                  <c:v>53.528500154792198</c:v>
                </c:pt>
                <c:pt idx="227991">
                  <c:v>53.528585137</c:v>
                </c:pt>
                <c:pt idx="227992">
                  <c:v>53.5286701189357</c:v>
                </c:pt>
                <c:pt idx="227993">
                  <c:v>53.528755100599497</c:v>
                </c:pt>
                <c:pt idx="227994">
                  <c:v>53.528840081991198</c:v>
                </c:pt>
                <c:pt idx="227995">
                  <c:v>53.528925063110897</c:v>
                </c:pt>
                <c:pt idx="227996">
                  <c:v>53.5290100439586</c:v>
                </c:pt>
                <c:pt idx="227997">
                  <c:v>53.5290950245343</c:v>
                </c:pt>
                <c:pt idx="227998">
                  <c:v>53.529180004837897</c:v>
                </c:pt>
                <c:pt idx="227999">
                  <c:v>53.529264984869599</c:v>
                </c:pt>
                <c:pt idx="228000">
                  <c:v>53.529349964629198</c:v>
                </c:pt>
                <c:pt idx="228001">
                  <c:v>53.529434944116801</c:v>
                </c:pt>
                <c:pt idx="228002">
                  <c:v>53.529519923332401</c:v>
                </c:pt>
                <c:pt idx="228003">
                  <c:v>53.529604902275999</c:v>
                </c:pt>
                <c:pt idx="228004">
                  <c:v>53.5296898809476</c:v>
                </c:pt>
                <c:pt idx="228005">
                  <c:v>53.529774859347199</c:v>
                </c:pt>
                <c:pt idx="228006">
                  <c:v>53.529859837474703</c:v>
                </c:pt>
                <c:pt idx="228007">
                  <c:v>53.529944815330303</c:v>
                </c:pt>
                <c:pt idx="228008">
                  <c:v>53.530029792913801</c:v>
                </c:pt>
                <c:pt idx="228009">
                  <c:v>53.530114770225403</c:v>
                </c:pt>
                <c:pt idx="228010">
                  <c:v>53.530199747264902</c:v>
                </c:pt>
                <c:pt idx="228011">
                  <c:v>53.530284724032498</c:v>
                </c:pt>
                <c:pt idx="228012">
                  <c:v>53.530369700527999</c:v>
                </c:pt>
                <c:pt idx="228013">
                  <c:v>53.530454676751503</c:v>
                </c:pt>
                <c:pt idx="228014">
                  <c:v>53.530539652703098</c:v>
                </c:pt>
                <c:pt idx="228015">
                  <c:v>53.530624628382597</c:v>
                </c:pt>
                <c:pt idx="228016">
                  <c:v>53.5307096037901</c:v>
                </c:pt>
                <c:pt idx="228017">
                  <c:v>53.5307945789257</c:v>
                </c:pt>
                <c:pt idx="228018">
                  <c:v>53.530879553789198</c:v>
                </c:pt>
                <c:pt idx="228019">
                  <c:v>53.5309645283808</c:v>
                </c:pt>
                <c:pt idx="228020">
                  <c:v>53.531049502700299</c:v>
                </c:pt>
                <c:pt idx="228021">
                  <c:v>53.531134476747802</c:v>
                </c:pt>
                <c:pt idx="228022">
                  <c:v>53.531219450523402</c:v>
                </c:pt>
                <c:pt idx="228023">
                  <c:v>53.531304424026999</c:v>
                </c:pt>
                <c:pt idx="228024">
                  <c:v>53.531389397258501</c:v>
                </c:pt>
                <c:pt idx="228025">
                  <c:v>53.531474370218099</c:v>
                </c:pt>
                <c:pt idx="228026">
                  <c:v>53.531559342905702</c:v>
                </c:pt>
                <c:pt idx="228027">
                  <c:v>53.531644315321302</c:v>
                </c:pt>
                <c:pt idx="228028">
                  <c:v>53.531729287464898</c:v>
                </c:pt>
                <c:pt idx="228029">
                  <c:v>53.5318142593365</c:v>
                </c:pt>
                <c:pt idx="228030">
                  <c:v>53.531899230936098</c:v>
                </c:pt>
                <c:pt idx="228031">
                  <c:v>53.5319842022638</c:v>
                </c:pt>
                <c:pt idx="228032">
                  <c:v>53.5320691733194</c:v>
                </c:pt>
                <c:pt idx="228033">
                  <c:v>53.532154144103103</c:v>
                </c:pt>
                <c:pt idx="228034">
                  <c:v>53.532239114614796</c:v>
                </c:pt>
                <c:pt idx="228035">
                  <c:v>53.532324084854501</c:v>
                </c:pt>
                <c:pt idx="228036">
                  <c:v>53.532409054822203</c:v>
                </c:pt>
                <c:pt idx="228037">
                  <c:v>53.532494024518002</c:v>
                </c:pt>
                <c:pt idx="228038">
                  <c:v>53.532578993941698</c:v>
                </c:pt>
                <c:pt idx="228039">
                  <c:v>53.532663963093498</c:v>
                </c:pt>
                <c:pt idx="228040">
                  <c:v>53.532748931973302</c:v>
                </c:pt>
                <c:pt idx="228041">
                  <c:v>53.532833900581103</c:v>
                </c:pt>
                <c:pt idx="228042">
                  <c:v>53.532918868917001</c:v>
                </c:pt>
                <c:pt idx="228043">
                  <c:v>53.533003836980903</c:v>
                </c:pt>
                <c:pt idx="228044">
                  <c:v>53.533088804772802</c:v>
                </c:pt>
                <c:pt idx="228045">
                  <c:v>53.533173772292699</c:v>
                </c:pt>
                <c:pt idx="228046">
                  <c:v>53.533258739540599</c:v>
                </c:pt>
                <c:pt idx="228047">
                  <c:v>53.533343706516597</c:v>
                </c:pt>
                <c:pt idx="228048">
                  <c:v>53.533428673220598</c:v>
                </c:pt>
                <c:pt idx="228049">
                  <c:v>53.533513639652597</c:v>
                </c:pt>
                <c:pt idx="228050">
                  <c:v>53.533598605812699</c:v>
                </c:pt>
                <c:pt idx="228051">
                  <c:v>53.533683571700799</c:v>
                </c:pt>
                <c:pt idx="228052">
                  <c:v>53.533768537316902</c:v>
                </c:pt>
                <c:pt idx="228053">
                  <c:v>53.533853502661103</c:v>
                </c:pt>
                <c:pt idx="228054">
                  <c:v>53.5339384677333</c:v>
                </c:pt>
                <c:pt idx="228055">
                  <c:v>53.534023432533502</c:v>
                </c:pt>
                <c:pt idx="228056">
                  <c:v>53.5341083970618</c:v>
                </c:pt>
                <c:pt idx="228057">
                  <c:v>53.534193361318103</c:v>
                </c:pt>
                <c:pt idx="228058">
                  <c:v>53.534278325302402</c:v>
                </c:pt>
                <c:pt idx="228059">
                  <c:v>53.534363289014799</c:v>
                </c:pt>
                <c:pt idx="228060">
                  <c:v>53.534448252455199</c:v>
                </c:pt>
                <c:pt idx="228061">
                  <c:v>53.534533215623703</c:v>
                </c:pt>
                <c:pt idx="228062">
                  <c:v>53.534618178520198</c:v>
                </c:pt>
                <c:pt idx="228063">
                  <c:v>53.534703141144703</c:v>
                </c:pt>
                <c:pt idx="228064">
                  <c:v>53.534788103497299</c:v>
                </c:pt>
                <c:pt idx="228065">
                  <c:v>53.534873065577898</c:v>
                </c:pt>
                <c:pt idx="228066">
                  <c:v>53.534958027386502</c:v>
                </c:pt>
                <c:pt idx="228067">
                  <c:v>53.535042988923202</c:v>
                </c:pt>
                <c:pt idx="228068">
                  <c:v>53.535127950187999</c:v>
                </c:pt>
                <c:pt idx="228069">
                  <c:v>53.5352129111808</c:v>
                </c:pt>
                <c:pt idx="228070">
                  <c:v>53.535297871901697</c:v>
                </c:pt>
                <c:pt idx="228071">
                  <c:v>53.5353828323505</c:v>
                </c:pt>
                <c:pt idx="228072">
                  <c:v>53.535467792527498</c:v>
                </c:pt>
                <c:pt idx="228073">
                  <c:v>53.535552752432501</c:v>
                </c:pt>
                <c:pt idx="228074">
                  <c:v>53.535637712065501</c:v>
                </c:pt>
                <c:pt idx="228075">
                  <c:v>53.535722671426598</c:v>
                </c:pt>
                <c:pt idx="228076">
                  <c:v>53.535807630515798</c:v>
                </c:pt>
                <c:pt idx="228077">
                  <c:v>53.535892589333002</c:v>
                </c:pt>
                <c:pt idx="228078">
                  <c:v>53.535977547878197</c:v>
                </c:pt>
                <c:pt idx="228079">
                  <c:v>53.536062506151602</c:v>
                </c:pt>
                <c:pt idx="228080">
                  <c:v>53.536147464152897</c:v>
                </c:pt>
                <c:pt idx="228081">
                  <c:v>53.536232421882403</c:v>
                </c:pt>
                <c:pt idx="228082">
                  <c:v>53.536317379339799</c:v>
                </c:pt>
                <c:pt idx="228083">
                  <c:v>53.536402336525398</c:v>
                </c:pt>
                <c:pt idx="228084">
                  <c:v>53.536487293439002</c:v>
                </c:pt>
                <c:pt idx="228085">
                  <c:v>53.536572250080603</c:v>
                </c:pt>
                <c:pt idx="228086">
                  <c:v>53.5366572064504</c:v>
                </c:pt>
                <c:pt idx="228087">
                  <c:v>53.536742162548201</c:v>
                </c:pt>
                <c:pt idx="228088">
                  <c:v>53.536827118373999</c:v>
                </c:pt>
                <c:pt idx="228089">
                  <c:v>53.536912073927901</c:v>
                </c:pt>
                <c:pt idx="228090">
                  <c:v>53.5369970292099</c:v>
                </c:pt>
                <c:pt idx="228091">
                  <c:v>53.537081984220002</c:v>
                </c:pt>
                <c:pt idx="228092">
                  <c:v>53.537166938958102</c:v>
                </c:pt>
                <c:pt idx="228093">
                  <c:v>53.537251893424198</c:v>
                </c:pt>
                <c:pt idx="228094">
                  <c:v>53.537336847618498</c:v>
                </c:pt>
                <c:pt idx="228095">
                  <c:v>53.537421801540802</c:v>
                </c:pt>
                <c:pt idx="228096">
                  <c:v>53.537506755191203</c:v>
                </c:pt>
                <c:pt idx="228097">
                  <c:v>53.5375917085697</c:v>
                </c:pt>
                <c:pt idx="228098">
                  <c:v>53.537676661676201</c:v>
                </c:pt>
                <c:pt idx="228099">
                  <c:v>53.537761614510799</c:v>
                </c:pt>
                <c:pt idx="228100">
                  <c:v>53.537846567073501</c:v>
                </c:pt>
                <c:pt idx="228101">
                  <c:v>53.5379315193642</c:v>
                </c:pt>
                <c:pt idx="228102">
                  <c:v>53.538016471383003</c:v>
                </c:pt>
                <c:pt idx="228103">
                  <c:v>53.538101423129902</c:v>
                </c:pt>
                <c:pt idx="228104">
                  <c:v>53.538186374604898</c:v>
                </c:pt>
                <c:pt idx="228105">
                  <c:v>53.538271325807997</c:v>
                </c:pt>
                <c:pt idx="228106">
                  <c:v>53.538356276739101</c:v>
                </c:pt>
                <c:pt idx="228107">
                  <c:v>53.538441227398302</c:v>
                </c:pt>
                <c:pt idx="228108">
                  <c:v>53.538526177785599</c:v>
                </c:pt>
                <c:pt idx="228109">
                  <c:v>53.538611127901</c:v>
                </c:pt>
                <c:pt idx="228110">
                  <c:v>53.538696077744497</c:v>
                </c:pt>
                <c:pt idx="228111">
                  <c:v>53.538781027315999</c:v>
                </c:pt>
                <c:pt idx="228112">
                  <c:v>53.538865976615597</c:v>
                </c:pt>
                <c:pt idx="228113">
                  <c:v>53.538950925643299</c:v>
                </c:pt>
                <c:pt idx="228114">
                  <c:v>53.539035874399097</c:v>
                </c:pt>
                <c:pt idx="228115">
                  <c:v>53.539120822883</c:v>
                </c:pt>
                <c:pt idx="228116">
                  <c:v>53.539205771094998</c:v>
                </c:pt>
                <c:pt idx="228117">
                  <c:v>53.539290719035002</c:v>
                </c:pt>
                <c:pt idx="228118">
                  <c:v>53.539375666703201</c:v>
                </c:pt>
                <c:pt idx="228119">
                  <c:v>53.539460614099397</c:v>
                </c:pt>
                <c:pt idx="228120">
                  <c:v>53.539545561223797</c:v>
                </c:pt>
                <c:pt idx="228121">
                  <c:v>53.5396305080762</c:v>
                </c:pt>
                <c:pt idx="228122">
                  <c:v>53.539715454656701</c:v>
                </c:pt>
                <c:pt idx="228123">
                  <c:v>53.539800400965298</c:v>
                </c:pt>
                <c:pt idx="228124">
                  <c:v>53.539885347001999</c:v>
                </c:pt>
                <c:pt idx="228125">
                  <c:v>53.539970292766803</c:v>
                </c:pt>
                <c:pt idx="228126">
                  <c:v>53.540055238259697</c:v>
                </c:pt>
                <c:pt idx="228127">
                  <c:v>53.540140183480702</c:v>
                </c:pt>
                <c:pt idx="228128">
                  <c:v>53.540225128429803</c:v>
                </c:pt>
                <c:pt idx="228129">
                  <c:v>53.540310073107001</c:v>
                </c:pt>
                <c:pt idx="228130">
                  <c:v>53.540395017512203</c:v>
                </c:pt>
                <c:pt idx="228131">
                  <c:v>53.540479961645602</c:v>
                </c:pt>
                <c:pt idx="228132">
                  <c:v>53.540564905507097</c:v>
                </c:pt>
                <c:pt idx="228133">
                  <c:v>53.540649849096702</c:v>
                </c:pt>
                <c:pt idx="228134">
                  <c:v>53.540734792414398</c:v>
                </c:pt>
                <c:pt idx="228135">
                  <c:v>53.540819735460197</c:v>
                </c:pt>
                <c:pt idx="228136">
                  <c:v>53.540904678234099</c:v>
                </c:pt>
                <c:pt idx="228137">
                  <c:v>53.540989620736099</c:v>
                </c:pt>
                <c:pt idx="228138">
                  <c:v>53.541074562966202</c:v>
                </c:pt>
                <c:pt idx="228139">
                  <c:v>53.541159504924501</c:v>
                </c:pt>
                <c:pt idx="228140">
                  <c:v>53.541244446610797</c:v>
                </c:pt>
                <c:pt idx="228141">
                  <c:v>53.541329388025197</c:v>
                </c:pt>
                <c:pt idx="228142">
                  <c:v>53.5414143291678</c:v>
                </c:pt>
                <c:pt idx="228143">
                  <c:v>53.5414992700384</c:v>
                </c:pt>
                <c:pt idx="228144">
                  <c:v>53.541584210637197</c:v>
                </c:pt>
                <c:pt idx="228145">
                  <c:v>53.541669150964097</c:v>
                </c:pt>
                <c:pt idx="228146">
                  <c:v>53.541754091019101</c:v>
                </c:pt>
                <c:pt idx="228147">
                  <c:v>53.541839030802201</c:v>
                </c:pt>
                <c:pt idx="228148">
                  <c:v>53.541923970313398</c:v>
                </c:pt>
                <c:pt idx="228149">
                  <c:v>53.542008909552798</c:v>
                </c:pt>
                <c:pt idx="228150">
                  <c:v>53.542093848520203</c:v>
                </c:pt>
                <c:pt idx="228151">
                  <c:v>53.542178787215803</c:v>
                </c:pt>
                <c:pt idx="228152">
                  <c:v>53.542263725639501</c:v>
                </c:pt>
                <c:pt idx="228153">
                  <c:v>53.542348663791302</c:v>
                </c:pt>
                <c:pt idx="228154">
                  <c:v>53.542433601671299</c:v>
                </c:pt>
                <c:pt idx="228155">
                  <c:v>53.5425185392793</c:v>
                </c:pt>
                <c:pt idx="228156">
                  <c:v>53.542603476615497</c:v>
                </c:pt>
                <c:pt idx="228157">
                  <c:v>53.542688413679798</c:v>
                </c:pt>
                <c:pt idx="228158">
                  <c:v>53.542773350472302</c:v>
                </c:pt>
                <c:pt idx="228159">
                  <c:v>53.542858286992796</c:v>
                </c:pt>
                <c:pt idx="228160">
                  <c:v>53.542943223241501</c:v>
                </c:pt>
                <c:pt idx="228161">
                  <c:v>53.543028159218302</c:v>
                </c:pt>
                <c:pt idx="228162">
                  <c:v>53.5431130949232</c:v>
                </c:pt>
                <c:pt idx="228163">
                  <c:v>53.543198030356301</c:v>
                </c:pt>
                <c:pt idx="228164">
                  <c:v>53.543282965517498</c:v>
                </c:pt>
                <c:pt idx="228165">
                  <c:v>53.5433679004068</c:v>
                </c:pt>
                <c:pt idx="228166">
                  <c:v>53.543452835024297</c:v>
                </c:pt>
                <c:pt idx="228167">
                  <c:v>53.543537769369898</c:v>
                </c:pt>
                <c:pt idx="228168">
                  <c:v>53.543622703443603</c:v>
                </c:pt>
                <c:pt idx="228169">
                  <c:v>53.543707637245397</c:v>
                </c:pt>
                <c:pt idx="228170">
                  <c:v>53.543792570775402</c:v>
                </c:pt>
                <c:pt idx="228171">
                  <c:v>53.543877504033503</c:v>
                </c:pt>
                <c:pt idx="228172">
                  <c:v>53.5439624370198</c:v>
                </c:pt>
                <c:pt idx="228173">
                  <c:v>53.544047369734201</c:v>
                </c:pt>
                <c:pt idx="228174">
                  <c:v>53.544132302176699</c:v>
                </c:pt>
                <c:pt idx="228175">
                  <c:v>53.5442172343474</c:v>
                </c:pt>
                <c:pt idx="228176">
                  <c:v>53.544302166246197</c:v>
                </c:pt>
                <c:pt idx="228177">
                  <c:v>53.544387097873198</c:v>
                </c:pt>
                <c:pt idx="228178">
                  <c:v>53.544472029228203</c:v>
                </c:pt>
                <c:pt idx="228179">
                  <c:v>53.544556960311503</c:v>
                </c:pt>
                <c:pt idx="228180">
                  <c:v>53.5446418911229</c:v>
                </c:pt>
                <c:pt idx="228181">
                  <c:v>53.544726821662401</c:v>
                </c:pt>
                <c:pt idx="228182">
                  <c:v>53.544811751930098</c:v>
                </c:pt>
                <c:pt idx="228183">
                  <c:v>53.544896681925898</c:v>
                </c:pt>
                <c:pt idx="228184">
                  <c:v>53.544981611649803</c:v>
                </c:pt>
                <c:pt idx="228185">
                  <c:v>53.545066541101903</c:v>
                </c:pt>
                <c:pt idx="228186">
                  <c:v>53.5451514702822</c:v>
                </c:pt>
                <c:pt idx="228187">
                  <c:v>53.5452363991906</c:v>
                </c:pt>
                <c:pt idx="228188">
                  <c:v>53.545321327827203</c:v>
                </c:pt>
                <c:pt idx="228189">
                  <c:v>53.545406256191903</c:v>
                </c:pt>
                <c:pt idx="228190">
                  <c:v>53.5454911842847</c:v>
                </c:pt>
                <c:pt idx="228191">
                  <c:v>53.545576112105699</c:v>
                </c:pt>
                <c:pt idx="228192">
                  <c:v>53.545661039654902</c:v>
                </c:pt>
                <c:pt idx="228193">
                  <c:v>53.545745966932202</c:v>
                </c:pt>
                <c:pt idx="228194">
                  <c:v>53.545830893937698</c:v>
                </c:pt>
                <c:pt idx="228195">
                  <c:v>53.545915820671297</c:v>
                </c:pt>
                <c:pt idx="228196">
                  <c:v>53.5460007471331</c:v>
                </c:pt>
                <c:pt idx="228197">
                  <c:v>53.546085673323098</c:v>
                </c:pt>
                <c:pt idx="228198">
                  <c:v>53.546170599241201</c:v>
                </c:pt>
                <c:pt idx="228199">
                  <c:v>53.5462555248874</c:v>
                </c:pt>
                <c:pt idx="228200">
                  <c:v>53.546340450261802</c:v>
                </c:pt>
                <c:pt idx="228201">
                  <c:v>53.5464253753644</c:v>
                </c:pt>
                <c:pt idx="228202">
                  <c:v>53.546510300195202</c:v>
                </c:pt>
                <c:pt idx="228203">
                  <c:v>53.5465952247541</c:v>
                </c:pt>
                <c:pt idx="228204">
                  <c:v>53.546680149041201</c:v>
                </c:pt>
                <c:pt idx="228205">
                  <c:v>53.546765073056399</c:v>
                </c:pt>
                <c:pt idx="228206">
                  <c:v>53.5468499967998</c:v>
                </c:pt>
                <c:pt idx="228207">
                  <c:v>53.546934920271397</c:v>
                </c:pt>
                <c:pt idx="228208">
                  <c:v>53.547019843471098</c:v>
                </c:pt>
                <c:pt idx="228209">
                  <c:v>53.547104766399002</c:v>
                </c:pt>
                <c:pt idx="228210">
                  <c:v>53.547189689055102</c:v>
                </c:pt>
                <c:pt idx="228211">
                  <c:v>53.547274611439398</c:v>
                </c:pt>
                <c:pt idx="228212">
                  <c:v>53.547359533551798</c:v>
                </c:pt>
                <c:pt idx="228213">
                  <c:v>53.547444455392402</c:v>
                </c:pt>
                <c:pt idx="228214">
                  <c:v>53.547529376961201</c:v>
                </c:pt>
                <c:pt idx="228215">
                  <c:v>53.547614298258097</c:v>
                </c:pt>
                <c:pt idx="228216">
                  <c:v>53.547699219283203</c:v>
                </c:pt>
                <c:pt idx="228217">
                  <c:v>53.547784140036498</c:v>
                </c:pt>
                <c:pt idx="228218">
                  <c:v>53.547869060518003</c:v>
                </c:pt>
                <c:pt idx="228219">
                  <c:v>53.547953980727598</c:v>
                </c:pt>
                <c:pt idx="228220">
                  <c:v>53.548038900665397</c:v>
                </c:pt>
                <c:pt idx="228221">
                  <c:v>53.548123820331398</c:v>
                </c:pt>
                <c:pt idx="228222">
                  <c:v>53.548208739725602</c:v>
                </c:pt>
                <c:pt idx="228223">
                  <c:v>53.548293658847903</c:v>
                </c:pt>
                <c:pt idx="228224">
                  <c:v>53.5483785776985</c:v>
                </c:pt>
                <c:pt idx="228225">
                  <c:v>53.548463496277201</c:v>
                </c:pt>
                <c:pt idx="228226">
                  <c:v>53.548548414584097</c:v>
                </c:pt>
                <c:pt idx="228227">
                  <c:v>53.548633332619197</c:v>
                </c:pt>
                <c:pt idx="228228">
                  <c:v>53.5487182503825</c:v>
                </c:pt>
                <c:pt idx="228229">
                  <c:v>53.548803167873899</c:v>
                </c:pt>
                <c:pt idx="228230">
                  <c:v>53.548888085093601</c:v>
                </c:pt>
                <c:pt idx="228231">
                  <c:v>53.5489730020414</c:v>
                </c:pt>
                <c:pt idx="228232">
                  <c:v>53.549057918717402</c:v>
                </c:pt>
                <c:pt idx="228233">
                  <c:v>53.5491428351216</c:v>
                </c:pt>
                <c:pt idx="228234">
                  <c:v>53.549227751254101</c:v>
                </c:pt>
                <c:pt idx="228235">
                  <c:v>53.549312667114599</c:v>
                </c:pt>
                <c:pt idx="228236">
                  <c:v>53.549397582703399</c:v>
                </c:pt>
                <c:pt idx="228237">
                  <c:v>53.549482498020403</c:v>
                </c:pt>
                <c:pt idx="228238">
                  <c:v>53.549567413065603</c:v>
                </c:pt>
                <c:pt idx="228239">
                  <c:v>53.549652327838999</c:v>
                </c:pt>
                <c:pt idx="228240">
                  <c:v>53.549737242340498</c:v>
                </c:pt>
                <c:pt idx="228241">
                  <c:v>53.549822156570301</c:v>
                </c:pt>
                <c:pt idx="228242">
                  <c:v>53.549907070528199</c:v>
                </c:pt>
                <c:pt idx="228243">
                  <c:v>53.549991984214401</c:v>
                </c:pt>
                <c:pt idx="228244">
                  <c:v>53.550076897628699</c:v>
                </c:pt>
                <c:pt idx="228245">
                  <c:v>53.5501618107713</c:v>
                </c:pt>
                <c:pt idx="228246">
                  <c:v>53.550246723641997</c:v>
                </c:pt>
                <c:pt idx="228247">
                  <c:v>53.550331636240998</c:v>
                </c:pt>
                <c:pt idx="228248">
                  <c:v>53.550416548568101</c:v>
                </c:pt>
                <c:pt idx="228249">
                  <c:v>53.550501460623501</c:v>
                </c:pt>
                <c:pt idx="228250">
                  <c:v>53.550586372407103</c:v>
                </c:pt>
                <c:pt idx="228251">
                  <c:v>53.550671283918803</c:v>
                </c:pt>
                <c:pt idx="228252">
                  <c:v>53.550756195158797</c:v>
                </c:pt>
                <c:pt idx="228253">
                  <c:v>53.550841106127002</c:v>
                </c:pt>
                <c:pt idx="228254">
                  <c:v>53.550926016823396</c:v>
                </c:pt>
                <c:pt idx="228255">
                  <c:v>53.551010927248001</c:v>
                </c:pt>
                <c:pt idx="228256">
                  <c:v>53.551095837400801</c:v>
                </c:pt>
                <c:pt idx="228257">
                  <c:v>53.551180747281798</c:v>
                </c:pt>
                <c:pt idx="228258">
                  <c:v>53.551265656890997</c:v>
                </c:pt>
                <c:pt idx="228259">
                  <c:v>53.5513505662285</c:v>
                </c:pt>
                <c:pt idx="228260">
                  <c:v>53.551435475294099</c:v>
                </c:pt>
                <c:pt idx="228261">
                  <c:v>53.551520384088001</c:v>
                </c:pt>
                <c:pt idx="228262">
                  <c:v>53.551605292610098</c:v>
                </c:pt>
                <c:pt idx="228263">
                  <c:v>53.5516902008603</c:v>
                </c:pt>
                <c:pt idx="228264">
                  <c:v>53.551775108838903</c:v>
                </c:pt>
                <c:pt idx="228265">
                  <c:v>53.551860016545596</c:v>
                </c:pt>
                <c:pt idx="228266">
                  <c:v>53.5519449239805</c:v>
                </c:pt>
                <c:pt idx="228267">
                  <c:v>53.552029831143699</c:v>
                </c:pt>
                <c:pt idx="228268">
                  <c:v>53.552114738035101</c:v>
                </c:pt>
                <c:pt idx="228269">
                  <c:v>53.552199644654699</c:v>
                </c:pt>
                <c:pt idx="228270">
                  <c:v>53.552284551002501</c:v>
                </c:pt>
                <c:pt idx="228271">
                  <c:v>53.552369457078598</c:v>
                </c:pt>
                <c:pt idx="228272">
                  <c:v>53.552454362882798</c:v>
                </c:pt>
                <c:pt idx="228273">
                  <c:v>53.552539268415302</c:v>
                </c:pt>
                <c:pt idx="228274">
                  <c:v>53.552624173676101</c:v>
                </c:pt>
                <c:pt idx="228275">
                  <c:v>53.552709078665004</c:v>
                </c:pt>
                <c:pt idx="228276">
                  <c:v>53.552793983382202</c:v>
                </c:pt>
                <c:pt idx="228277">
                  <c:v>53.552878887827603</c:v>
                </c:pt>
                <c:pt idx="228278">
                  <c:v>53.552963792001201</c:v>
                </c:pt>
                <c:pt idx="228279">
                  <c:v>53.553048695903101</c:v>
                </c:pt>
                <c:pt idx="228280">
                  <c:v>53.553133599533197</c:v>
                </c:pt>
                <c:pt idx="228281">
                  <c:v>53.553218502891497</c:v>
                </c:pt>
                <c:pt idx="228282">
                  <c:v>53.553303405977999</c:v>
                </c:pt>
                <c:pt idx="228283">
                  <c:v>53.553388308792798</c:v>
                </c:pt>
                <c:pt idx="228284">
                  <c:v>53.553473211335799</c:v>
                </c:pt>
                <c:pt idx="228285">
                  <c:v>53.553558113607103</c:v>
                </c:pt>
                <c:pt idx="228286">
                  <c:v>53.553643015606603</c:v>
                </c:pt>
                <c:pt idx="228287">
                  <c:v>53.553727917334299</c:v>
                </c:pt>
                <c:pt idx="228288">
                  <c:v>53.553812818790298</c:v>
                </c:pt>
                <c:pt idx="228289">
                  <c:v>53.553897719974501</c:v>
                </c:pt>
                <c:pt idx="228290">
                  <c:v>53.553982620886899</c:v>
                </c:pt>
                <c:pt idx="228291">
                  <c:v>53.5540675215276</c:v>
                </c:pt>
                <c:pt idx="228292">
                  <c:v>53.554152421896497</c:v>
                </c:pt>
                <c:pt idx="228293">
                  <c:v>53.554237321993703</c:v>
                </c:pt>
                <c:pt idx="228294">
                  <c:v>53.554322221819099</c:v>
                </c:pt>
                <c:pt idx="228295">
                  <c:v>53.554407121372698</c:v>
                </c:pt>
                <c:pt idx="228296">
                  <c:v>53.5544920206546</c:v>
                </c:pt>
                <c:pt idx="228297">
                  <c:v>53.554576919664797</c:v>
                </c:pt>
                <c:pt idx="228298">
                  <c:v>53.554661818403098</c:v>
                </c:pt>
                <c:pt idx="228299">
                  <c:v>53.554746716869801</c:v>
                </c:pt>
                <c:pt idx="228300">
                  <c:v>53.5548316150646</c:v>
                </c:pt>
                <c:pt idx="228301">
                  <c:v>53.554916512987802</c:v>
                </c:pt>
                <c:pt idx="228302">
                  <c:v>53.5550014106391</c:v>
                </c:pt>
                <c:pt idx="228303">
                  <c:v>53.555086308018801</c:v>
                </c:pt>
                <c:pt idx="228304">
                  <c:v>53.555171205126598</c:v>
                </c:pt>
                <c:pt idx="228305">
                  <c:v>53.555256101962797</c:v>
                </c:pt>
                <c:pt idx="228306">
                  <c:v>53.5553409985271</c:v>
                </c:pt>
                <c:pt idx="228307">
                  <c:v>53.555425894819798</c:v>
                </c:pt>
                <c:pt idx="228308">
                  <c:v>53.5555107908407</c:v>
                </c:pt>
                <c:pt idx="228309">
                  <c:v>53.555595686589797</c:v>
                </c:pt>
                <c:pt idx="228310">
                  <c:v>53.555680582067197</c:v>
                </c:pt>
                <c:pt idx="228311">
                  <c:v>53.555765477272899</c:v>
                </c:pt>
                <c:pt idx="228312">
                  <c:v>53.555850372206798</c:v>
                </c:pt>
                <c:pt idx="228313">
                  <c:v>53.5559352668689</c:v>
                </c:pt>
                <c:pt idx="228314">
                  <c:v>53.556020161259397</c:v>
                </c:pt>
                <c:pt idx="228315">
                  <c:v>53.556105055378097</c:v>
                </c:pt>
                <c:pt idx="228316">
                  <c:v>53.556189949225001</c:v>
                </c:pt>
                <c:pt idx="228317">
                  <c:v>53.5562748428002</c:v>
                </c:pt>
                <c:pt idx="228318">
                  <c:v>53.556359736103701</c:v>
                </c:pt>
                <c:pt idx="228319">
                  <c:v>53.556444629135498</c:v>
                </c:pt>
                <c:pt idx="228320">
                  <c:v>53.556529521895499</c:v>
                </c:pt>
                <c:pt idx="228321">
                  <c:v>53.556614414383802</c:v>
                </c:pt>
                <c:pt idx="228322">
                  <c:v>53.556699306600301</c:v>
                </c:pt>
                <c:pt idx="228323">
                  <c:v>53.556784198545103</c:v>
                </c:pt>
                <c:pt idx="228324">
                  <c:v>53.5568690902182</c:v>
                </c:pt>
                <c:pt idx="228325">
                  <c:v>53.5569539816195</c:v>
                </c:pt>
                <c:pt idx="228326">
                  <c:v>53.557038872749096</c:v>
                </c:pt>
                <c:pt idx="228327">
                  <c:v>53.557123763607002</c:v>
                </c:pt>
                <c:pt idx="228328">
                  <c:v>53.557208654193197</c:v>
                </c:pt>
                <c:pt idx="228329">
                  <c:v>53.557293544507601</c:v>
                </c:pt>
                <c:pt idx="228330">
                  <c:v>53.557378434550301</c:v>
                </c:pt>
                <c:pt idx="228331">
                  <c:v>53.557463324321297</c:v>
                </c:pt>
                <c:pt idx="228332">
                  <c:v>53.557548213820603</c:v>
                </c:pt>
                <c:pt idx="228333">
                  <c:v>53.557633103048097</c:v>
                </c:pt>
                <c:pt idx="228334">
                  <c:v>53.557717992003901</c:v>
                </c:pt>
                <c:pt idx="228335">
                  <c:v>53.557802880688001</c:v>
                </c:pt>
                <c:pt idx="228336">
                  <c:v>53.557887769100397</c:v>
                </c:pt>
                <c:pt idx="228337">
                  <c:v>53.557972657241002</c:v>
                </c:pt>
                <c:pt idx="228338">
                  <c:v>53.558057545110003</c:v>
                </c:pt>
                <c:pt idx="228339">
                  <c:v>53.5581424327072</c:v>
                </c:pt>
                <c:pt idx="228340">
                  <c:v>53.558227320032699</c:v>
                </c:pt>
                <c:pt idx="228341">
                  <c:v>53.558312207086402</c:v>
                </c:pt>
                <c:pt idx="228342">
                  <c:v>53.5583970938685</c:v>
                </c:pt>
                <c:pt idx="228343">
                  <c:v>53.558481980378801</c:v>
                </c:pt>
                <c:pt idx="228344">
                  <c:v>53.558566866617497</c:v>
                </c:pt>
                <c:pt idx="228345">
                  <c:v>53.558651752584403</c:v>
                </c:pt>
                <c:pt idx="228346">
                  <c:v>53.558736638279598</c:v>
                </c:pt>
                <c:pt idx="228347">
                  <c:v>53.558821523703102</c:v>
                </c:pt>
                <c:pt idx="228348">
                  <c:v>53.558906408854902</c:v>
                </c:pt>
                <c:pt idx="228349">
                  <c:v>53.558991293734898</c:v>
                </c:pt>
                <c:pt idx="228350">
                  <c:v>53.559076178343297</c:v>
                </c:pt>
                <c:pt idx="228351">
                  <c:v>53.559161062679998</c:v>
                </c:pt>
                <c:pt idx="228352">
                  <c:v>53.559245946744902</c:v>
                </c:pt>
                <c:pt idx="228353">
                  <c:v>53.559330830538102</c:v>
                </c:pt>
                <c:pt idx="228354">
                  <c:v>53.559415714059703</c:v>
                </c:pt>
                <c:pt idx="228355">
                  <c:v>53.559500597309501</c:v>
                </c:pt>
                <c:pt idx="228356">
                  <c:v>53.559585480287602</c:v>
                </c:pt>
                <c:pt idx="228357">
                  <c:v>53.559670362994098</c:v>
                </c:pt>
                <c:pt idx="228358">
                  <c:v>53.559755245428804</c:v>
                </c:pt>
                <c:pt idx="228359">
                  <c:v>53.559840127591798</c:v>
                </c:pt>
                <c:pt idx="228360">
                  <c:v>53.559925009483102</c:v>
                </c:pt>
                <c:pt idx="228361">
                  <c:v>53.560009891102801</c:v>
                </c:pt>
                <c:pt idx="228362">
                  <c:v>53.560094772450697</c:v>
                </c:pt>
                <c:pt idx="228363">
                  <c:v>53.560179653526902</c:v>
                </c:pt>
                <c:pt idx="228364">
                  <c:v>53.560264534331402</c:v>
                </c:pt>
                <c:pt idx="228365">
                  <c:v>53.560349414864298</c:v>
                </c:pt>
                <c:pt idx="228366">
                  <c:v>53.560434295125397</c:v>
                </c:pt>
                <c:pt idx="228367">
                  <c:v>53.560519175114898</c:v>
                </c:pt>
                <c:pt idx="228368">
                  <c:v>53.560604054832602</c:v>
                </c:pt>
                <c:pt idx="228369">
                  <c:v>53.560688934278701</c:v>
                </c:pt>
                <c:pt idx="228370">
                  <c:v>53.560773813452997</c:v>
                </c:pt>
                <c:pt idx="228371">
                  <c:v>53.560858692355701</c:v>
                </c:pt>
                <c:pt idx="228372">
                  <c:v>53.560943570986701</c:v>
                </c:pt>
                <c:pt idx="228373">
                  <c:v>53.561028449345997</c:v>
                </c:pt>
                <c:pt idx="228374">
                  <c:v>53.561113327433603</c:v>
                </c:pt>
                <c:pt idx="228375">
                  <c:v>53.561198205249497</c:v>
                </c:pt>
                <c:pt idx="228376">
                  <c:v>53.5612830827938</c:v>
                </c:pt>
                <c:pt idx="228377">
                  <c:v>53.561367960066299</c:v>
                </c:pt>
                <c:pt idx="228378">
                  <c:v>53.561452837067201</c:v>
                </c:pt>
                <c:pt idx="228379">
                  <c:v>53.561537713796397</c:v>
                </c:pt>
                <c:pt idx="228380">
                  <c:v>53.561622590253897</c:v>
                </c:pt>
                <c:pt idx="228381">
                  <c:v>53.561707466439699</c:v>
                </c:pt>
                <c:pt idx="228382">
                  <c:v>53.561792342353797</c:v>
                </c:pt>
                <c:pt idx="228383">
                  <c:v>53.561877217996297</c:v>
                </c:pt>
                <c:pt idx="228384">
                  <c:v>53.561962093367001</c:v>
                </c:pt>
                <c:pt idx="228385">
                  <c:v>53.562046968466099</c:v>
                </c:pt>
                <c:pt idx="228386">
                  <c:v>53.562131843293599</c:v>
                </c:pt>
                <c:pt idx="228387">
                  <c:v>53.562216717849303</c:v>
                </c:pt>
                <c:pt idx="228388">
                  <c:v>53.562301592133402</c:v>
                </c:pt>
                <c:pt idx="228389">
                  <c:v>53.562386466145803</c:v>
                </c:pt>
                <c:pt idx="228390">
                  <c:v>53.5624713398865</c:v>
                </c:pt>
                <c:pt idx="228391">
                  <c:v>53.562556213355499</c:v>
                </c:pt>
                <c:pt idx="228392">
                  <c:v>53.562641086552901</c:v>
                </c:pt>
                <c:pt idx="228393">
                  <c:v>53.562725959478598</c:v>
                </c:pt>
                <c:pt idx="228394">
                  <c:v>53.562810832132598</c:v>
                </c:pt>
                <c:pt idx="228395">
                  <c:v>53.562895704515</c:v>
                </c:pt>
                <c:pt idx="228396">
                  <c:v>53.562980576625698</c:v>
                </c:pt>
                <c:pt idx="228397">
                  <c:v>53.563065448464698</c:v>
                </c:pt>
                <c:pt idx="228398">
                  <c:v>53.563150320032101</c:v>
                </c:pt>
                <c:pt idx="228399">
                  <c:v>53.563235191327799</c:v>
                </c:pt>
                <c:pt idx="228400">
                  <c:v>53.563320062351799</c:v>
                </c:pt>
                <c:pt idx="228401">
                  <c:v>53.563404933104202</c:v>
                </c:pt>
                <c:pt idx="228402">
                  <c:v>53.563489803584901</c:v>
                </c:pt>
                <c:pt idx="228403">
                  <c:v>53.563574673793902</c:v>
                </c:pt>
                <c:pt idx="228404">
                  <c:v>53.563659543731298</c:v>
                </c:pt>
                <c:pt idx="228405">
                  <c:v>53.563744413397004</c:v>
                </c:pt>
                <c:pt idx="228406">
                  <c:v>53.563829282790998</c:v>
                </c:pt>
                <c:pt idx="228407">
                  <c:v>53.563914151913401</c:v>
                </c:pt>
                <c:pt idx="228408">
                  <c:v>53.563999020764101</c:v>
                </c:pt>
                <c:pt idx="228409">
                  <c:v>53.564083889343202</c:v>
                </c:pt>
                <c:pt idx="228410">
                  <c:v>53.564168757650599</c:v>
                </c:pt>
                <c:pt idx="228411">
                  <c:v>53.564253625686398</c:v>
                </c:pt>
                <c:pt idx="228412">
                  <c:v>53.564338493450499</c:v>
                </c:pt>
                <c:pt idx="228413">
                  <c:v>53.564423360943003</c:v>
                </c:pt>
                <c:pt idx="228414">
                  <c:v>53.564508228163803</c:v>
                </c:pt>
                <c:pt idx="228415">
                  <c:v>53.564593095112897</c:v>
                </c:pt>
                <c:pt idx="228416">
                  <c:v>53.564677961790402</c:v>
                </c:pt>
                <c:pt idx="228417">
                  <c:v>53.564762828196301</c:v>
                </c:pt>
                <c:pt idx="228418">
                  <c:v>53.564847694330403</c:v>
                </c:pt>
                <c:pt idx="228419">
                  <c:v>53.564932560193</c:v>
                </c:pt>
                <c:pt idx="228420">
                  <c:v>53.5650174257839</c:v>
                </c:pt>
                <c:pt idx="228421">
                  <c:v>53.565102291103102</c:v>
                </c:pt>
                <c:pt idx="228422">
                  <c:v>53.565187156150799</c:v>
                </c:pt>
                <c:pt idx="228423">
                  <c:v>53.565272020926699</c:v>
                </c:pt>
                <c:pt idx="228424">
                  <c:v>53.565356885431001</c:v>
                </c:pt>
                <c:pt idx="228425">
                  <c:v>53.565441749663698</c:v>
                </c:pt>
                <c:pt idx="228426">
                  <c:v>53.565526613624698</c:v>
                </c:pt>
                <c:pt idx="228427">
                  <c:v>53.5656114773141</c:v>
                </c:pt>
                <c:pt idx="228428">
                  <c:v>53.565696340731897</c:v>
                </c:pt>
                <c:pt idx="228429">
                  <c:v>53.565781203877997</c:v>
                </c:pt>
                <c:pt idx="228430">
                  <c:v>53.565866066752399</c:v>
                </c:pt>
                <c:pt idx="228431">
                  <c:v>53.565950929355303</c:v>
                </c:pt>
                <c:pt idx="228432">
                  <c:v>53.566035791686403</c:v>
                </c:pt>
                <c:pt idx="228433">
                  <c:v>53.566120653745998</c:v>
                </c:pt>
                <c:pt idx="228434">
                  <c:v>53.566205515533902</c:v>
                </c:pt>
                <c:pt idx="228435">
                  <c:v>53.566290377050201</c:v>
                </c:pt>
                <c:pt idx="228436">
                  <c:v>53.566375238294803</c:v>
                </c:pt>
                <c:pt idx="228437">
                  <c:v>53.5664600992679</c:v>
                </c:pt>
                <c:pt idx="228438">
                  <c:v>53.5665449599692</c:v>
                </c:pt>
                <c:pt idx="228439">
                  <c:v>53.566629820399001</c:v>
                </c:pt>
                <c:pt idx="228440">
                  <c:v>53.566714680557098</c:v>
                </c:pt>
                <c:pt idx="228441">
                  <c:v>53.566799540443597</c:v>
                </c:pt>
                <c:pt idx="228442">
                  <c:v>53.566884400058498</c:v>
                </c:pt>
                <c:pt idx="228443">
                  <c:v>53.566969259401702</c:v>
                </c:pt>
                <c:pt idx="228444">
                  <c:v>53.567054118473301</c:v>
                </c:pt>
                <c:pt idx="228445">
                  <c:v>53.567138977273302</c:v>
                </c:pt>
                <c:pt idx="228446">
                  <c:v>53.567223835801599</c:v>
                </c:pt>
                <c:pt idx="228447">
                  <c:v>53.567308694058397</c:v>
                </c:pt>
                <c:pt idx="228448">
                  <c:v>53.567393552043498</c:v>
                </c:pt>
                <c:pt idx="228449">
                  <c:v>53.567478409757001</c:v>
                </c:pt>
                <c:pt idx="228450">
                  <c:v>53.5675632671988</c:v>
                </c:pt>
                <c:pt idx="228451">
                  <c:v>53.5676481243691</c:v>
                </c:pt>
                <c:pt idx="228452">
                  <c:v>53.567732981267703</c:v>
                </c:pt>
                <c:pt idx="228453">
                  <c:v>53.567817837894701</c:v>
                </c:pt>
                <c:pt idx="228454">
                  <c:v>53.567902694250101</c:v>
                </c:pt>
                <c:pt idx="228455">
                  <c:v>53.567987550333797</c:v>
                </c:pt>
                <c:pt idx="228456">
                  <c:v>53.568072406146001</c:v>
                </c:pt>
                <c:pt idx="228457">
                  <c:v>53.568157261686501</c:v>
                </c:pt>
                <c:pt idx="228458">
                  <c:v>53.568242116955403</c:v>
                </c:pt>
                <c:pt idx="228459">
                  <c:v>53.5683269719527</c:v>
                </c:pt>
                <c:pt idx="228460">
                  <c:v>53.5684118266784</c:v>
                </c:pt>
                <c:pt idx="228461">
                  <c:v>53.568496681132501</c:v>
                </c:pt>
                <c:pt idx="228462">
                  <c:v>53.568581535314998</c:v>
                </c:pt>
                <c:pt idx="228463">
                  <c:v>53.568666389225797</c:v>
                </c:pt>
                <c:pt idx="228464">
                  <c:v>53.568751242865098</c:v>
                </c:pt>
                <c:pt idx="228465">
                  <c:v>53.568836096232701</c:v>
                </c:pt>
                <c:pt idx="228466">
                  <c:v>53.5689209493287</c:v>
                </c:pt>
                <c:pt idx="228467">
                  <c:v>53.5690058021531</c:v>
                </c:pt>
                <c:pt idx="228468">
                  <c:v>53.569090654705903</c:v>
                </c:pt>
                <c:pt idx="228469">
                  <c:v>53.5691755069872</c:v>
                </c:pt>
                <c:pt idx="228470">
                  <c:v>53.5692603589968</c:v>
                </c:pt>
                <c:pt idx="228471">
                  <c:v>53.569345210734802</c:v>
                </c:pt>
                <c:pt idx="228472">
                  <c:v>53.569430062201199</c:v>
                </c:pt>
                <c:pt idx="228473">
                  <c:v>53.569514913395999</c:v>
                </c:pt>
                <c:pt idx="228474">
                  <c:v>53.569599764319101</c:v>
                </c:pt>
                <c:pt idx="228475">
                  <c:v>53.569684614970697</c:v>
                </c:pt>
                <c:pt idx="228476">
                  <c:v>53.569769465350703</c:v>
                </c:pt>
                <c:pt idx="228477">
                  <c:v>53.569854315459096</c:v>
                </c:pt>
                <c:pt idx="228478">
                  <c:v>53.569939165295899</c:v>
                </c:pt>
                <c:pt idx="228479">
                  <c:v>53.570024014861097</c:v>
                </c:pt>
                <c:pt idx="228480">
                  <c:v>53.570108864154697</c:v>
                </c:pt>
                <c:pt idx="228481">
                  <c:v>53.570193713176799</c:v>
                </c:pt>
                <c:pt idx="228482">
                  <c:v>53.570278561927203</c:v>
                </c:pt>
                <c:pt idx="228483">
                  <c:v>53.570363410406003</c:v>
                </c:pt>
                <c:pt idx="228484">
                  <c:v>53.570448258613197</c:v>
                </c:pt>
                <c:pt idx="228485">
                  <c:v>53.570533106548901</c:v>
                </c:pt>
                <c:pt idx="228486">
                  <c:v>53.570617954212899</c:v>
                </c:pt>
                <c:pt idx="228487">
                  <c:v>53.5707028016054</c:v>
                </c:pt>
                <c:pt idx="228488">
                  <c:v>53.570787648726203</c:v>
                </c:pt>
                <c:pt idx="228489">
                  <c:v>53.5708724955755</c:v>
                </c:pt>
                <c:pt idx="228490">
                  <c:v>53.5709573421532</c:v>
                </c:pt>
                <c:pt idx="228491">
                  <c:v>53.571042188459302</c:v>
                </c:pt>
                <c:pt idx="228492">
                  <c:v>53.571127034493898</c:v>
                </c:pt>
                <c:pt idx="228493">
                  <c:v>53.571211880256797</c:v>
                </c:pt>
                <c:pt idx="228494">
                  <c:v>53.571296725748198</c:v>
                </c:pt>
                <c:pt idx="228495">
                  <c:v>53.571381570967901</c:v>
                </c:pt>
                <c:pt idx="228496">
                  <c:v>53.571466415916099</c:v>
                </c:pt>
                <c:pt idx="228497">
                  <c:v>53.571551260592699</c:v>
                </c:pt>
                <c:pt idx="228498">
                  <c:v>53.571636104997701</c:v>
                </c:pt>
                <c:pt idx="228499">
                  <c:v>53.571720949131198</c:v>
                </c:pt>
                <c:pt idx="228500">
                  <c:v>53.571805792993104</c:v>
                </c:pt>
                <c:pt idx="228501">
                  <c:v>53.571890636583397</c:v>
                </c:pt>
                <c:pt idx="228502">
                  <c:v>53.5719754799021</c:v>
                </c:pt>
                <c:pt idx="228503">
                  <c:v>53.572060322949199</c:v>
                </c:pt>
                <c:pt idx="228504">
                  <c:v>53.572145165724798</c:v>
                </c:pt>
                <c:pt idx="228505">
                  <c:v>53.5722300082288</c:v>
                </c:pt>
                <c:pt idx="228506">
                  <c:v>53.572314850461197</c:v>
                </c:pt>
                <c:pt idx="228507">
                  <c:v>53.572399692422003</c:v>
                </c:pt>
                <c:pt idx="228508">
                  <c:v>53.572484534111297</c:v>
                </c:pt>
                <c:pt idx="228509">
                  <c:v>53.572569375529</c:v>
                </c:pt>
                <c:pt idx="228510">
                  <c:v>53.572654216675097</c:v>
                </c:pt>
                <c:pt idx="228511">
                  <c:v>53.572739057549697</c:v>
                </c:pt>
                <c:pt idx="228512">
                  <c:v>53.572823898152699</c:v>
                </c:pt>
                <c:pt idx="228513">
                  <c:v>53.572908738484102</c:v>
                </c:pt>
                <c:pt idx="228514">
                  <c:v>53.572993578544001</c:v>
                </c:pt>
                <c:pt idx="228515">
                  <c:v>53.573078418332301</c:v>
                </c:pt>
                <c:pt idx="228516">
                  <c:v>53.573163257848996</c:v>
                </c:pt>
                <c:pt idx="228517">
                  <c:v>53.573248097094201</c:v>
                </c:pt>
                <c:pt idx="228518">
                  <c:v>53.5733329360678</c:v>
                </c:pt>
                <c:pt idx="228519">
                  <c:v>53.573417774769801</c:v>
                </c:pt>
                <c:pt idx="228520">
                  <c:v>53.573502613200297</c:v>
                </c:pt>
                <c:pt idx="228521">
                  <c:v>53.573587451359202</c:v>
                </c:pt>
                <c:pt idx="228522">
                  <c:v>53.573672289246602</c:v>
                </c:pt>
                <c:pt idx="228523">
                  <c:v>53.573757126862397</c:v>
                </c:pt>
                <c:pt idx="228524">
                  <c:v>53.5738419642067</c:v>
                </c:pt>
                <c:pt idx="228525">
                  <c:v>53.573926801279299</c:v>
                </c:pt>
                <c:pt idx="228526">
                  <c:v>53.574011638080499</c:v>
                </c:pt>
                <c:pt idx="228527">
                  <c:v>53.574096474610101</c:v>
                </c:pt>
                <c:pt idx="228528">
                  <c:v>53.574181310868099</c:v>
                </c:pt>
                <c:pt idx="228529">
                  <c:v>53.574266146854598</c:v>
                </c:pt>
                <c:pt idx="228530">
                  <c:v>53.574350982569499</c:v>
                </c:pt>
                <c:pt idx="228531">
                  <c:v>53.574435818012802</c:v>
                </c:pt>
                <c:pt idx="228532">
                  <c:v>53.574520653184699</c:v>
                </c:pt>
                <c:pt idx="228533">
                  <c:v>53.574605488084899</c:v>
                </c:pt>
                <c:pt idx="228534">
                  <c:v>53.5746903227136</c:v>
                </c:pt>
                <c:pt idx="228535">
                  <c:v>53.574775157070803</c:v>
                </c:pt>
                <c:pt idx="228536">
                  <c:v>53.574859991156401</c:v>
                </c:pt>
                <c:pt idx="228537">
                  <c:v>53.574944824970501</c:v>
                </c:pt>
                <c:pt idx="228538">
                  <c:v>53.575029658513003</c:v>
                </c:pt>
                <c:pt idx="228539">
                  <c:v>53.575114491783999</c:v>
                </c:pt>
                <c:pt idx="228540">
                  <c:v>53.575199324783497</c:v>
                </c:pt>
                <c:pt idx="228541">
                  <c:v>53.575284157511398</c:v>
                </c:pt>
                <c:pt idx="228542">
                  <c:v>53.5753689899677</c:v>
                </c:pt>
                <c:pt idx="228543">
                  <c:v>53.575453822152603</c:v>
                </c:pt>
                <c:pt idx="228544">
                  <c:v>53.575538654065802</c:v>
                </c:pt>
                <c:pt idx="228545">
                  <c:v>53.575623485707602</c:v>
                </c:pt>
                <c:pt idx="228546">
                  <c:v>53.575708317077797</c:v>
                </c:pt>
                <c:pt idx="228547">
                  <c:v>53.575793148176402</c:v>
                </c:pt>
                <c:pt idx="228548">
                  <c:v>53.575877979003501</c:v>
                </c:pt>
                <c:pt idx="228549">
                  <c:v>53.575962809559101</c:v>
                </c:pt>
                <c:pt idx="228550">
                  <c:v>53.576047639843203</c:v>
                </c:pt>
                <c:pt idx="228551">
                  <c:v>53.5761324698557</c:v>
                </c:pt>
                <c:pt idx="228552">
                  <c:v>53.576217299596699</c:v>
                </c:pt>
                <c:pt idx="228553">
                  <c:v>53.5763021290661</c:v>
                </c:pt>
                <c:pt idx="228554">
                  <c:v>53.576386958264102</c:v>
                </c:pt>
                <c:pt idx="228555">
                  <c:v>53.576471787190499</c:v>
                </c:pt>
                <c:pt idx="228556">
                  <c:v>53.576556615845298</c:v>
                </c:pt>
                <c:pt idx="228557">
                  <c:v>53.576641444228599</c:v>
                </c:pt>
                <c:pt idx="228558">
                  <c:v>53.576726272340402</c:v>
                </c:pt>
                <c:pt idx="228559">
                  <c:v>53.576811100180699</c:v>
                </c:pt>
                <c:pt idx="228560">
                  <c:v>53.576895927749497</c:v>
                </c:pt>
                <c:pt idx="228561">
                  <c:v>53.576980755046698</c:v>
                </c:pt>
                <c:pt idx="228562">
                  <c:v>53.5770655820724</c:v>
                </c:pt>
                <c:pt idx="228563">
                  <c:v>53.577150408826597</c:v>
                </c:pt>
                <c:pt idx="228564">
                  <c:v>53.577235235309203</c:v>
                </c:pt>
                <c:pt idx="228565">
                  <c:v>53.577320061520403</c:v>
                </c:pt>
                <c:pt idx="228566">
                  <c:v>53.577404887459998</c:v>
                </c:pt>
                <c:pt idx="228567">
                  <c:v>53.577489713128102</c:v>
                </c:pt>
                <c:pt idx="228568">
                  <c:v>53.577574538524601</c:v>
                </c:pt>
                <c:pt idx="228569">
                  <c:v>53.577659363649701</c:v>
                </c:pt>
                <c:pt idx="228570">
                  <c:v>53.577744188503203</c:v>
                </c:pt>
                <c:pt idx="228571">
                  <c:v>53.5778290130852</c:v>
                </c:pt>
                <c:pt idx="228572">
                  <c:v>53.577913837395698</c:v>
                </c:pt>
                <c:pt idx="228573">
                  <c:v>53.577998661434698</c:v>
                </c:pt>
                <c:pt idx="228574">
                  <c:v>53.5780834852022</c:v>
                </c:pt>
                <c:pt idx="228575">
                  <c:v>53.578168308698203</c:v>
                </c:pt>
                <c:pt idx="228576">
                  <c:v>53.578253131922601</c:v>
                </c:pt>
                <c:pt idx="228577">
                  <c:v>53.578337954875501</c:v>
                </c:pt>
                <c:pt idx="228578">
                  <c:v>53.578422777557002</c:v>
                </c:pt>
                <c:pt idx="228579">
                  <c:v>53.578507599966898</c:v>
                </c:pt>
                <c:pt idx="228580">
                  <c:v>53.578592422105302</c:v>
                </c:pt>
                <c:pt idx="228581">
                  <c:v>53.578677243972201</c:v>
                </c:pt>
                <c:pt idx="228582">
                  <c:v>53.578762065567602</c:v>
                </c:pt>
                <c:pt idx="228583">
                  <c:v>53.578846886891498</c:v>
                </c:pt>
                <c:pt idx="228584">
                  <c:v>53.578931707943802</c:v>
                </c:pt>
                <c:pt idx="228585">
                  <c:v>53.579016528724701</c:v>
                </c:pt>
                <c:pt idx="228586">
                  <c:v>53.579101349234101</c:v>
                </c:pt>
                <c:pt idx="228587">
                  <c:v>53.579186169471903</c:v>
                </c:pt>
                <c:pt idx="228588">
                  <c:v>53.579270989438299</c:v>
                </c:pt>
                <c:pt idx="228589">
                  <c:v>53.579355809133197</c:v>
                </c:pt>
                <c:pt idx="228590">
                  <c:v>53.579440628556497</c:v>
                </c:pt>
                <c:pt idx="228591">
                  <c:v>53.579525447708399</c:v>
                </c:pt>
                <c:pt idx="228592">
                  <c:v>53.579610266588801</c:v>
                </c:pt>
                <c:pt idx="228593">
                  <c:v>53.579695085197599</c:v>
                </c:pt>
                <c:pt idx="228594">
                  <c:v>53.579779903534998</c:v>
                </c:pt>
                <c:pt idx="228595">
                  <c:v>53.579864721600899</c:v>
                </c:pt>
                <c:pt idx="228596">
                  <c:v>53.579949539395301</c:v>
                </c:pt>
                <c:pt idx="228597">
                  <c:v>53.580034356918198</c:v>
                </c:pt>
                <c:pt idx="228598">
                  <c:v>53.580119174169504</c:v>
                </c:pt>
                <c:pt idx="228599">
                  <c:v>53.580203991149403</c:v>
                </c:pt>
                <c:pt idx="228600">
                  <c:v>53.580288807857897</c:v>
                </c:pt>
                <c:pt idx="228601">
                  <c:v>53.580373624294801</c:v>
                </c:pt>
                <c:pt idx="228602">
                  <c:v>53.580458440460198</c:v>
                </c:pt>
                <c:pt idx="228603">
                  <c:v>53.580543256354098</c:v>
                </c:pt>
                <c:pt idx="228604">
                  <c:v>53.580628071976598</c:v>
                </c:pt>
                <c:pt idx="228605">
                  <c:v>53.5807128873276</c:v>
                </c:pt>
                <c:pt idx="228606">
                  <c:v>53.580797702406997</c:v>
                </c:pt>
                <c:pt idx="228607">
                  <c:v>53.580882517215002</c:v>
                </c:pt>
                <c:pt idx="228608">
                  <c:v>53.580967331751502</c:v>
                </c:pt>
                <c:pt idx="228609">
                  <c:v>53.581052146016503</c:v>
                </c:pt>
                <c:pt idx="228610">
                  <c:v>53.581136960010099</c:v>
                </c:pt>
                <c:pt idx="228611">
                  <c:v>53.581221773732103</c:v>
                </c:pt>
                <c:pt idx="228612">
                  <c:v>53.581306587182702</c:v>
                </c:pt>
                <c:pt idx="228613">
                  <c:v>53.581391400361802</c:v>
                </c:pt>
                <c:pt idx="228614">
                  <c:v>53.581476213269397</c:v>
                </c:pt>
                <c:pt idx="228615">
                  <c:v>53.5815610259056</c:v>
                </c:pt>
                <c:pt idx="228616">
                  <c:v>53.581645838270198</c:v>
                </c:pt>
                <c:pt idx="228617">
                  <c:v>53.581730650363397</c:v>
                </c:pt>
                <c:pt idx="228618">
                  <c:v>53.581815462185098</c:v>
                </c:pt>
                <c:pt idx="228619">
                  <c:v>53.5819002737354</c:v>
                </c:pt>
                <c:pt idx="228620">
                  <c:v>53.581985085014097</c:v>
                </c:pt>
                <c:pt idx="228621">
                  <c:v>53.582069896021402</c:v>
                </c:pt>
                <c:pt idx="228622">
                  <c:v>53.582154706757201</c:v>
                </c:pt>
                <c:pt idx="228623">
                  <c:v>53.582239517221602</c:v>
                </c:pt>
                <c:pt idx="228624">
                  <c:v>53.582324327414398</c:v>
                </c:pt>
                <c:pt idx="228625">
                  <c:v>53.582409137335802</c:v>
                </c:pt>
                <c:pt idx="228626">
                  <c:v>53.582493946985799</c:v>
                </c:pt>
                <c:pt idx="228627">
                  <c:v>53.5825787563642</c:v>
                </c:pt>
                <c:pt idx="228628">
                  <c:v>53.582663565471201</c:v>
                </c:pt>
                <c:pt idx="228629">
                  <c:v>53.582748374306803</c:v>
                </c:pt>
                <c:pt idx="228630">
                  <c:v>53.5828331828708</c:v>
                </c:pt>
                <c:pt idx="228631">
                  <c:v>53.582917991163399</c:v>
                </c:pt>
                <c:pt idx="228632">
                  <c:v>53.583002799184598</c:v>
                </c:pt>
                <c:pt idx="228633">
                  <c:v>53.5830876069342</c:v>
                </c:pt>
                <c:pt idx="228634">
                  <c:v>53.583172414412402</c:v>
                </c:pt>
                <c:pt idx="228635">
                  <c:v>53.583257221619199</c:v>
                </c:pt>
                <c:pt idx="228636">
                  <c:v>53.583342028554497</c:v>
                </c:pt>
                <c:pt idx="228637">
                  <c:v>53.583426835218297</c:v>
                </c:pt>
                <c:pt idx="228638">
                  <c:v>53.583511641610698</c:v>
                </c:pt>
                <c:pt idx="228639">
                  <c:v>53.583596447731601</c:v>
                </c:pt>
                <c:pt idx="228640">
                  <c:v>53.583681253581098</c:v>
                </c:pt>
                <c:pt idx="228641">
                  <c:v>53.583766059158997</c:v>
                </c:pt>
                <c:pt idx="228642">
                  <c:v>53.583850864465603</c:v>
                </c:pt>
                <c:pt idx="228643">
                  <c:v>53.583935669500697</c:v>
                </c:pt>
                <c:pt idx="228644">
                  <c:v>53.5840204742643</c:v>
                </c:pt>
                <c:pt idx="228645">
                  <c:v>53.584105278756503</c:v>
                </c:pt>
                <c:pt idx="228646">
                  <c:v>53.584190082977301</c:v>
                </c:pt>
                <c:pt idx="228647">
                  <c:v>53.584274886926501</c:v>
                </c:pt>
                <c:pt idx="228648">
                  <c:v>53.584359690604401</c:v>
                </c:pt>
                <c:pt idx="228649">
                  <c:v>53.584444494010803</c:v>
                </c:pt>
                <c:pt idx="228650">
                  <c:v>53.5845292971457</c:v>
                </c:pt>
                <c:pt idx="228651">
                  <c:v>53.584614100009198</c:v>
                </c:pt>
                <c:pt idx="228652">
                  <c:v>53.584698902601197</c:v>
                </c:pt>
                <c:pt idx="228653">
                  <c:v>53.584783704921797</c:v>
                </c:pt>
                <c:pt idx="228654">
                  <c:v>53.584868506970999</c:v>
                </c:pt>
                <c:pt idx="228655">
                  <c:v>53.584953308748702</c:v>
                </c:pt>
                <c:pt idx="228656">
                  <c:v>53.585038110254899</c:v>
                </c:pt>
                <c:pt idx="228657">
                  <c:v>53.585122911489798</c:v>
                </c:pt>
                <c:pt idx="228658">
                  <c:v>53.585207712453197</c:v>
                </c:pt>
                <c:pt idx="228659">
                  <c:v>53.585292513145099</c:v>
                </c:pt>
                <c:pt idx="228660">
                  <c:v>53.585377313565601</c:v>
                </c:pt>
                <c:pt idx="228661">
                  <c:v>53.585462113714698</c:v>
                </c:pt>
                <c:pt idx="228662">
                  <c:v>53.585546913592303</c:v>
                </c:pt>
                <c:pt idx="228663">
                  <c:v>53.585631713198502</c:v>
                </c:pt>
                <c:pt idx="228664">
                  <c:v>53.585716512533203</c:v>
                </c:pt>
                <c:pt idx="228665">
                  <c:v>53.585801311596597</c:v>
                </c:pt>
                <c:pt idx="228666">
                  <c:v>53.585886110388401</c:v>
                </c:pt>
                <c:pt idx="228667">
                  <c:v>53.585970908908898</c:v>
                </c:pt>
                <c:pt idx="228668">
                  <c:v>53.586055707157897</c:v>
                </c:pt>
                <c:pt idx="228669">
                  <c:v>53.586140505135504</c:v>
                </c:pt>
                <c:pt idx="228670">
                  <c:v>53.586225302841697</c:v>
                </c:pt>
                <c:pt idx="228671">
                  <c:v>53.5863101002764</c:v>
                </c:pt>
                <c:pt idx="228672">
                  <c:v>53.586394897439703</c:v>
                </c:pt>
                <c:pt idx="228673">
                  <c:v>53.586479694331501</c:v>
                </c:pt>
                <c:pt idx="228674">
                  <c:v>53.586564490952</c:v>
                </c:pt>
                <c:pt idx="228675">
                  <c:v>53.586649287301</c:v>
                </c:pt>
                <c:pt idx="228676">
                  <c:v>53.586734083378602</c:v>
                </c:pt>
                <c:pt idx="228677">
                  <c:v>53.586818879184797</c:v>
                </c:pt>
                <c:pt idx="228678">
                  <c:v>53.586903674719501</c:v>
                </c:pt>
                <c:pt idx="228679">
                  <c:v>53.586988469982799</c:v>
                </c:pt>
                <c:pt idx="228680">
                  <c:v>53.587073264974698</c:v>
                </c:pt>
                <c:pt idx="228681">
                  <c:v>53.587158059695199</c:v>
                </c:pt>
                <c:pt idx="228682">
                  <c:v>53.587242854144201</c:v>
                </c:pt>
                <c:pt idx="228683">
                  <c:v>53.587327648321903</c:v>
                </c:pt>
                <c:pt idx="228684">
                  <c:v>53.5874124422281</c:v>
                </c:pt>
                <c:pt idx="228685">
                  <c:v>53.587497235862898</c:v>
                </c:pt>
                <c:pt idx="228686">
                  <c:v>53.587582029226297</c:v>
                </c:pt>
                <c:pt idx="228687">
                  <c:v>53.587666822318297</c:v>
                </c:pt>
                <c:pt idx="228688">
                  <c:v>53.587751615138799</c:v>
                </c:pt>
                <c:pt idx="228689">
                  <c:v>53.587836407687902</c:v>
                </c:pt>
                <c:pt idx="228690">
                  <c:v>53.587921199965699</c:v>
                </c:pt>
                <c:pt idx="228691">
                  <c:v>53.588005991971997</c:v>
                </c:pt>
                <c:pt idx="228692">
                  <c:v>53.588090783706903</c:v>
                </c:pt>
                <c:pt idx="228693">
                  <c:v>53.588175575170403</c:v>
                </c:pt>
                <c:pt idx="228694">
                  <c:v>53.588260366362398</c:v>
                </c:pt>
                <c:pt idx="228695">
                  <c:v>53.588345157283101</c:v>
                </c:pt>
                <c:pt idx="228696">
                  <c:v>53.588429947932397</c:v>
                </c:pt>
                <c:pt idx="228697">
                  <c:v>53.588514738310202</c:v>
                </c:pt>
                <c:pt idx="228698">
                  <c:v>53.588599528416701</c:v>
                </c:pt>
                <c:pt idx="228699">
                  <c:v>53.588684318251701</c:v>
                </c:pt>
                <c:pt idx="228700">
                  <c:v>53.588769107815303</c:v>
                </c:pt>
                <c:pt idx="228701">
                  <c:v>53.588853897107597</c:v>
                </c:pt>
                <c:pt idx="228702">
                  <c:v>53.588938686128401</c:v>
                </c:pt>
                <c:pt idx="228703">
                  <c:v>53.589023474877798</c:v>
                </c:pt>
                <c:pt idx="228704">
                  <c:v>53.589108263355897</c:v>
                </c:pt>
                <c:pt idx="228705">
                  <c:v>53.589193051562503</c:v>
                </c:pt>
                <c:pt idx="228706">
                  <c:v>53.589277839497697</c:v>
                </c:pt>
                <c:pt idx="228707">
                  <c:v>53.589362627161499</c:v>
                </c:pt>
                <c:pt idx="228708">
                  <c:v>53.589447414554002</c:v>
                </c:pt>
                <c:pt idx="228709">
                  <c:v>53.589532201674999</c:v>
                </c:pt>
                <c:pt idx="228710">
                  <c:v>53.589616988524597</c:v>
                </c:pt>
                <c:pt idx="228711">
                  <c:v>53.589701775102903</c:v>
                </c:pt>
                <c:pt idx="228712">
                  <c:v>53.589786561409703</c:v>
                </c:pt>
                <c:pt idx="228713">
                  <c:v>53.589871347445197</c:v>
                </c:pt>
                <c:pt idx="228714">
                  <c:v>53.589956133209199</c:v>
                </c:pt>
                <c:pt idx="228715">
                  <c:v>53.590040918701902</c:v>
                </c:pt>
                <c:pt idx="228716">
                  <c:v>53.590125703923199</c:v>
                </c:pt>
                <c:pt idx="228717">
                  <c:v>53.590210488873097</c:v>
                </c:pt>
                <c:pt idx="228718">
                  <c:v>53.590295273551597</c:v>
                </c:pt>
                <c:pt idx="228719">
                  <c:v>53.590380057958697</c:v>
                </c:pt>
                <c:pt idx="228720">
                  <c:v>53.590464842094399</c:v>
                </c:pt>
                <c:pt idx="228721">
                  <c:v>53.590549625958801</c:v>
                </c:pt>
                <c:pt idx="228722">
                  <c:v>53.590634409551697</c:v>
                </c:pt>
                <c:pt idx="228723">
                  <c:v>53.590719192873301</c:v>
                </c:pt>
                <c:pt idx="228724">
                  <c:v>53.5908039759235</c:v>
                </c:pt>
                <c:pt idx="228725">
                  <c:v>53.590888758702299</c:v>
                </c:pt>
                <c:pt idx="228726">
                  <c:v>53.590973541209699</c:v>
                </c:pt>
                <c:pt idx="228727">
                  <c:v>53.591058323445701</c:v>
                </c:pt>
                <c:pt idx="228728">
                  <c:v>53.591143105410403</c:v>
                </c:pt>
                <c:pt idx="228729">
                  <c:v>53.591227887103699</c:v>
                </c:pt>
                <c:pt idx="228730">
                  <c:v>53.591312668525603</c:v>
                </c:pt>
                <c:pt idx="228731">
                  <c:v>53.591397449676101</c:v>
                </c:pt>
                <c:pt idx="228732">
                  <c:v>53.591482230555201</c:v>
                </c:pt>
                <c:pt idx="228733">
                  <c:v>53.591567011163001</c:v>
                </c:pt>
                <c:pt idx="228734">
                  <c:v>53.591651791499402</c:v>
                </c:pt>
                <c:pt idx="228735">
                  <c:v>53.591736571564397</c:v>
                </c:pt>
                <c:pt idx="228736">
                  <c:v>53.591821351358099</c:v>
                </c:pt>
                <c:pt idx="228737">
                  <c:v>53.591906130880297</c:v>
                </c:pt>
                <c:pt idx="228738">
                  <c:v>53.591990910131202</c:v>
                </c:pt>
                <c:pt idx="228739">
                  <c:v>53.5920756891108</c:v>
                </c:pt>
                <c:pt idx="228740">
                  <c:v>53.5921604678189</c:v>
                </c:pt>
                <c:pt idx="228741">
                  <c:v>53.5922452462557</c:v>
                </c:pt>
                <c:pt idx="228742">
                  <c:v>53.592330024421102</c:v>
                </c:pt>
                <c:pt idx="228743">
                  <c:v>53.592414802315197</c:v>
                </c:pt>
                <c:pt idx="228744">
                  <c:v>53.5924995799379</c:v>
                </c:pt>
                <c:pt idx="228745">
                  <c:v>53.592584357289198</c:v>
                </c:pt>
                <c:pt idx="228746">
                  <c:v>53.592669134369203</c:v>
                </c:pt>
                <c:pt idx="228747">
                  <c:v>53.592753911177802</c:v>
                </c:pt>
                <c:pt idx="228748">
                  <c:v>53.592838687715002</c:v>
                </c:pt>
                <c:pt idx="228749">
                  <c:v>53.592923463980902</c:v>
                </c:pt>
                <c:pt idx="228750">
                  <c:v>53.593008239975397</c:v>
                </c:pt>
                <c:pt idx="228751">
                  <c:v>53.5930930156985</c:v>
                </c:pt>
                <c:pt idx="228752">
                  <c:v>53.593177791150303</c:v>
                </c:pt>
                <c:pt idx="228753">
                  <c:v>53.593262566330701</c:v>
                </c:pt>
                <c:pt idx="228754">
                  <c:v>53.593347341239799</c:v>
                </c:pt>
                <c:pt idx="228755">
                  <c:v>53.593432115877498</c:v>
                </c:pt>
                <c:pt idx="228756">
                  <c:v>53.593516890243897</c:v>
                </c:pt>
                <c:pt idx="228757">
                  <c:v>53.593601664338898</c:v>
                </c:pt>
                <c:pt idx="228758">
                  <c:v>53.5936864381625</c:v>
                </c:pt>
                <c:pt idx="228759">
                  <c:v>53.593771211714802</c:v>
                </c:pt>
                <c:pt idx="228760">
                  <c:v>53.593855984995798</c:v>
                </c:pt>
                <c:pt idx="228761">
                  <c:v>53.593940758005402</c:v>
                </c:pt>
                <c:pt idx="228762">
                  <c:v>53.5940255307436</c:v>
                </c:pt>
                <c:pt idx="228763">
                  <c:v>53.594110303210499</c:v>
                </c:pt>
                <c:pt idx="228764">
                  <c:v>53.594195075406098</c:v>
                </c:pt>
                <c:pt idx="228765">
                  <c:v>53.594279847330199</c:v>
                </c:pt>
                <c:pt idx="228766">
                  <c:v>53.5943646189831</c:v>
                </c:pt>
                <c:pt idx="228767">
                  <c:v>53.594449390364602</c:v>
                </c:pt>
                <c:pt idx="228768">
                  <c:v>53.594534161474797</c:v>
                </c:pt>
                <c:pt idx="228769">
                  <c:v>53.594618932313601</c:v>
                </c:pt>
                <c:pt idx="228770">
                  <c:v>53.594703702880999</c:v>
                </c:pt>
                <c:pt idx="228771">
                  <c:v>53.594788473177204</c:v>
                </c:pt>
                <c:pt idx="228772">
                  <c:v>53.594873243201903</c:v>
                </c:pt>
                <c:pt idx="228773">
                  <c:v>53.594958012955402</c:v>
                </c:pt>
                <c:pt idx="228774">
                  <c:v>53.595042782437503</c:v>
                </c:pt>
                <c:pt idx="228775">
                  <c:v>53.595127551648197</c:v>
                </c:pt>
                <c:pt idx="228776">
                  <c:v>53.595212320587699</c:v>
                </c:pt>
                <c:pt idx="228777">
                  <c:v>53.595297089255702</c:v>
                </c:pt>
                <c:pt idx="228778">
                  <c:v>53.595381857652498</c:v>
                </c:pt>
                <c:pt idx="228779">
                  <c:v>53.595466625777902</c:v>
                </c:pt>
                <c:pt idx="228780">
                  <c:v>53.595551393632</c:v>
                </c:pt>
                <c:pt idx="228781">
                  <c:v>53.595636161214699</c:v>
                </c:pt>
                <c:pt idx="228782">
                  <c:v>53.595720928526099</c:v>
                </c:pt>
                <c:pt idx="228783">
                  <c:v>53.595805695566199</c:v>
                </c:pt>
                <c:pt idx="228784">
                  <c:v>53.5958904623349</c:v>
                </c:pt>
                <c:pt idx="228785">
                  <c:v>53.595975228832302</c:v>
                </c:pt>
                <c:pt idx="228786">
                  <c:v>53.596059995058397</c:v>
                </c:pt>
                <c:pt idx="228787">
                  <c:v>53.5961447610132</c:v>
                </c:pt>
                <c:pt idx="228788">
                  <c:v>53.596229526696597</c:v>
                </c:pt>
                <c:pt idx="228789">
                  <c:v>53.596314292108701</c:v>
                </c:pt>
                <c:pt idx="228790">
                  <c:v>53.596399057249499</c:v>
                </c:pt>
                <c:pt idx="228791">
                  <c:v>53.596483822118898</c:v>
                </c:pt>
                <c:pt idx="228792">
                  <c:v>53.596568586716998</c:v>
                </c:pt>
                <c:pt idx="228793">
                  <c:v>53.596653351043798</c:v>
                </c:pt>
                <c:pt idx="228794">
                  <c:v>53.596738115099299</c:v>
                </c:pt>
                <c:pt idx="228795">
                  <c:v>53.596822878883401</c:v>
                </c:pt>
                <c:pt idx="228796">
                  <c:v>53.596907642396303</c:v>
                </c:pt>
                <c:pt idx="228797">
                  <c:v>53.596992405637799</c:v>
                </c:pt>
                <c:pt idx="228798">
                  <c:v>53.597077168608003</c:v>
                </c:pt>
                <c:pt idx="228799">
                  <c:v>53.5971619313068</c:v>
                </c:pt>
                <c:pt idx="228800">
                  <c:v>53.597246693734398</c:v>
                </c:pt>
                <c:pt idx="228801">
                  <c:v>53.597331455890597</c:v>
                </c:pt>
                <c:pt idx="228802">
                  <c:v>53.597416217775603</c:v>
                </c:pt>
                <c:pt idx="228803">
                  <c:v>53.597500979389203</c:v>
                </c:pt>
                <c:pt idx="228804">
                  <c:v>53.597585740731397</c:v>
                </c:pt>
                <c:pt idx="228805">
                  <c:v>53.597670501802398</c:v>
                </c:pt>
                <c:pt idx="228806">
                  <c:v>53.597755262602099</c:v>
                </c:pt>
                <c:pt idx="228807">
                  <c:v>53.597840023130402</c:v>
                </c:pt>
                <c:pt idx="228808">
                  <c:v>53.597924783387498</c:v>
                </c:pt>
                <c:pt idx="228809">
                  <c:v>53.598009543373202</c:v>
                </c:pt>
                <c:pt idx="228810">
                  <c:v>53.598094303087599</c:v>
                </c:pt>
                <c:pt idx="228811">
                  <c:v>53.598179062530797</c:v>
                </c:pt>
                <c:pt idx="228812">
                  <c:v>53.598263821702602</c:v>
                </c:pt>
                <c:pt idx="228813">
                  <c:v>53.598348580603101</c:v>
                </c:pt>
                <c:pt idx="228814">
                  <c:v>53.598433339232301</c:v>
                </c:pt>
                <c:pt idx="228815">
                  <c:v>53.598518097590102</c:v>
                </c:pt>
                <c:pt idx="228816">
                  <c:v>53.598602855676702</c:v>
                </c:pt>
                <c:pt idx="228817">
                  <c:v>53.598687613491997</c:v>
                </c:pt>
                <c:pt idx="228818">
                  <c:v>53.598772371035999</c:v>
                </c:pt>
                <c:pt idx="228819">
                  <c:v>53.598857128308701</c:v>
                </c:pt>
                <c:pt idx="228820">
                  <c:v>53.598941885309998</c:v>
                </c:pt>
                <c:pt idx="228821">
                  <c:v>53.599026642040101</c:v>
                </c:pt>
                <c:pt idx="228822">
                  <c:v>53.599111398498898</c:v>
                </c:pt>
                <c:pt idx="228823">
                  <c:v>53.599196154686403</c:v>
                </c:pt>
                <c:pt idx="228824">
                  <c:v>53.599280910602602</c:v>
                </c:pt>
                <c:pt idx="228825">
                  <c:v>53.5993656662475</c:v>
                </c:pt>
                <c:pt idx="228826">
                  <c:v>53.599450421621</c:v>
                </c:pt>
                <c:pt idx="228827">
                  <c:v>53.5995351767233</c:v>
                </c:pt>
                <c:pt idx="228828">
                  <c:v>53.5996199315544</c:v>
                </c:pt>
                <c:pt idx="228829">
                  <c:v>53.599704686114102</c:v>
                </c:pt>
                <c:pt idx="228830">
                  <c:v>53.599789440402503</c:v>
                </c:pt>
                <c:pt idx="228831">
                  <c:v>53.599874194419598</c:v>
                </c:pt>
                <c:pt idx="228832">
                  <c:v>53.599958948165501</c:v>
                </c:pt>
                <c:pt idx="228833">
                  <c:v>53.600043701639997</c:v>
                </c:pt>
                <c:pt idx="228834">
                  <c:v>53.600128454843301</c:v>
                </c:pt>
                <c:pt idx="228835">
                  <c:v>53.600213207775198</c:v>
                </c:pt>
                <c:pt idx="228836">
                  <c:v>53.600297960435903</c:v>
                </c:pt>
                <c:pt idx="228837">
                  <c:v>53.600382712825301</c:v>
                </c:pt>
                <c:pt idx="228838">
                  <c:v>53.600467464943499</c:v>
                </c:pt>
                <c:pt idx="228839">
                  <c:v>53.600552216790298</c:v>
                </c:pt>
                <c:pt idx="228840">
                  <c:v>53.600636968365798</c:v>
                </c:pt>
                <c:pt idx="228841">
                  <c:v>53.600721719670098</c:v>
                </c:pt>
                <c:pt idx="228842">
                  <c:v>53.600806470703098</c:v>
                </c:pt>
                <c:pt idx="228843">
                  <c:v>53.600891221464799</c:v>
                </c:pt>
                <c:pt idx="228844">
                  <c:v>53.600975971955201</c:v>
                </c:pt>
                <c:pt idx="228845">
                  <c:v>53.601060722174402</c:v>
                </c:pt>
                <c:pt idx="228846">
                  <c:v>53.601145472122198</c:v>
                </c:pt>
                <c:pt idx="228847">
                  <c:v>53.601230221798801</c:v>
                </c:pt>
                <c:pt idx="228848">
                  <c:v>53.601314971204197</c:v>
                </c:pt>
                <c:pt idx="228849">
                  <c:v>53.6013997203382</c:v>
                </c:pt>
                <c:pt idx="228850">
                  <c:v>53.601484469200997</c:v>
                </c:pt>
                <c:pt idx="228851">
                  <c:v>53.601569217792502</c:v>
                </c:pt>
                <c:pt idx="228852">
                  <c:v>53.6016539661127</c:v>
                </c:pt>
                <c:pt idx="228853">
                  <c:v>53.601738714161598</c:v>
                </c:pt>
                <c:pt idx="228854">
                  <c:v>53.601823461939297</c:v>
                </c:pt>
                <c:pt idx="228855">
                  <c:v>53.601908209445703</c:v>
                </c:pt>
                <c:pt idx="228856">
                  <c:v>53.601992956680803</c:v>
                </c:pt>
                <c:pt idx="228857">
                  <c:v>53.602077703644703</c:v>
                </c:pt>
                <c:pt idx="228858">
                  <c:v>53.602162450337303</c:v>
                </c:pt>
                <c:pt idx="228859">
                  <c:v>53.602247196758697</c:v>
                </c:pt>
                <c:pt idx="228860">
                  <c:v>53.602331942908698</c:v>
                </c:pt>
                <c:pt idx="228861">
                  <c:v>53.6024166887875</c:v>
                </c:pt>
                <c:pt idx="228862">
                  <c:v>53.602501434395101</c:v>
                </c:pt>
                <c:pt idx="228863">
                  <c:v>53.602586179731396</c:v>
                </c:pt>
                <c:pt idx="228864">
                  <c:v>53.602670924796399</c:v>
                </c:pt>
                <c:pt idx="228865">
                  <c:v>53.602755669590103</c:v>
                </c:pt>
                <c:pt idx="228866">
                  <c:v>53.602840414112599</c:v>
                </c:pt>
                <c:pt idx="228867">
                  <c:v>53.602925158363902</c:v>
                </c:pt>
                <c:pt idx="228868">
                  <c:v>53.6030099023438</c:v>
                </c:pt>
                <c:pt idx="228869">
                  <c:v>53.603094646052597</c:v>
                </c:pt>
                <c:pt idx="228870">
                  <c:v>53.603179389490002</c:v>
                </c:pt>
                <c:pt idx="228871">
                  <c:v>53.6032641326562</c:v>
                </c:pt>
                <c:pt idx="228872">
                  <c:v>53.603348875551198</c:v>
                </c:pt>
                <c:pt idx="228873">
                  <c:v>53.603433618174897</c:v>
                </c:pt>
                <c:pt idx="228874">
                  <c:v>53.603518360527303</c:v>
                </c:pt>
                <c:pt idx="228875">
                  <c:v>53.603603102608503</c:v>
                </c:pt>
                <c:pt idx="228876">
                  <c:v>53.603687844418403</c:v>
                </c:pt>
                <c:pt idx="228877">
                  <c:v>53.603772585957103</c:v>
                </c:pt>
                <c:pt idx="228878">
                  <c:v>53.603857327224603</c:v>
                </c:pt>
                <c:pt idx="228879">
                  <c:v>53.603942068220697</c:v>
                </c:pt>
                <c:pt idx="228880">
                  <c:v>53.604026808945697</c:v>
                </c:pt>
                <c:pt idx="228881">
                  <c:v>53.604111549399398</c:v>
                </c:pt>
                <c:pt idx="228882">
                  <c:v>53.6041962895818</c:v>
                </c:pt>
                <c:pt idx="228883">
                  <c:v>53.604281029493002</c:v>
                </c:pt>
                <c:pt idx="228884">
                  <c:v>53.604365769132997</c:v>
                </c:pt>
                <c:pt idx="228885">
                  <c:v>53.604450508501699</c:v>
                </c:pt>
                <c:pt idx="228886">
                  <c:v>53.604535247599102</c:v>
                </c:pt>
                <c:pt idx="228887">
                  <c:v>53.604619986425398</c:v>
                </c:pt>
                <c:pt idx="228888">
                  <c:v>53.604704724980401</c:v>
                </c:pt>
                <c:pt idx="228889">
                  <c:v>53.604789463264098</c:v>
                </c:pt>
                <c:pt idx="228890">
                  <c:v>53.604874201276601</c:v>
                </c:pt>
                <c:pt idx="228891">
                  <c:v>53.604958939017898</c:v>
                </c:pt>
                <c:pt idx="228892">
                  <c:v>53.605043676487902</c:v>
                </c:pt>
                <c:pt idx="228893">
                  <c:v>53.6051284136867</c:v>
                </c:pt>
                <c:pt idx="228894">
                  <c:v>53.605213150614198</c:v>
                </c:pt>
                <c:pt idx="228895">
                  <c:v>53.605297887270503</c:v>
                </c:pt>
                <c:pt idx="228896">
                  <c:v>53.605382623655601</c:v>
                </c:pt>
                <c:pt idx="228897">
                  <c:v>53.605467359769499</c:v>
                </c:pt>
                <c:pt idx="228898">
                  <c:v>53.605552095612097</c:v>
                </c:pt>
                <c:pt idx="228899">
                  <c:v>53.605636831183503</c:v>
                </c:pt>
                <c:pt idx="228900">
                  <c:v>53.605721566483602</c:v>
                </c:pt>
                <c:pt idx="228901">
                  <c:v>53.605806301512601</c:v>
                </c:pt>
                <c:pt idx="228902">
                  <c:v>53.605891036270201</c:v>
                </c:pt>
                <c:pt idx="228903">
                  <c:v>53.6059757707567</c:v>
                </c:pt>
                <c:pt idx="228904">
                  <c:v>53.6060605049719</c:v>
                </c:pt>
                <c:pt idx="228905">
                  <c:v>53.606145238916</c:v>
                </c:pt>
                <c:pt idx="228906">
                  <c:v>53.6062299725887</c:v>
                </c:pt>
                <c:pt idx="228907">
                  <c:v>53.6063147059903</c:v>
                </c:pt>
                <c:pt idx="228908">
                  <c:v>53.606399439120601</c:v>
                </c:pt>
                <c:pt idx="228909">
                  <c:v>53.606484171979801</c:v>
                </c:pt>
                <c:pt idx="228910">
                  <c:v>53.606568904567602</c:v>
                </c:pt>
                <c:pt idx="228911">
                  <c:v>53.606653636884303</c:v>
                </c:pt>
                <c:pt idx="228912">
                  <c:v>53.606738368929797</c:v>
                </c:pt>
                <c:pt idx="228913">
                  <c:v>53.606823100703998</c:v>
                </c:pt>
                <c:pt idx="228914">
                  <c:v>53.606907832207</c:v>
                </c:pt>
                <c:pt idx="228915">
                  <c:v>53.606992563438801</c:v>
                </c:pt>
                <c:pt idx="228916">
                  <c:v>53.607077294399403</c:v>
                </c:pt>
                <c:pt idx="228917">
                  <c:v>53.607162025088698</c:v>
                </c:pt>
                <c:pt idx="228918">
                  <c:v>53.6072467555069</c:v>
                </c:pt>
                <c:pt idx="228919">
                  <c:v>53.607331485653802</c:v>
                </c:pt>
                <c:pt idx="228920">
                  <c:v>53.607416215529497</c:v>
                </c:pt>
                <c:pt idx="228921">
                  <c:v>53.607500945133999</c:v>
                </c:pt>
                <c:pt idx="228922">
                  <c:v>53.607585674467302</c:v>
                </c:pt>
                <c:pt idx="228923">
                  <c:v>53.607670403529397</c:v>
                </c:pt>
                <c:pt idx="228924">
                  <c:v>53.6077551323203</c:v>
                </c:pt>
                <c:pt idx="228925">
                  <c:v>53.607839860839903</c:v>
                </c:pt>
                <c:pt idx="228926">
                  <c:v>53.607924589088398</c:v>
                </c:pt>
                <c:pt idx="228927">
                  <c:v>53.608009317065601</c:v>
                </c:pt>
                <c:pt idx="228928">
                  <c:v>53.608094044771697</c:v>
                </c:pt>
                <c:pt idx="228929">
                  <c:v>53.6081787722065</c:v>
                </c:pt>
                <c:pt idx="228930">
                  <c:v>53.608263499370103</c:v>
                </c:pt>
                <c:pt idx="228931">
                  <c:v>53.6083482262625</c:v>
                </c:pt>
                <c:pt idx="228932">
                  <c:v>53.608432952883803</c:v>
                </c:pt>
                <c:pt idx="228933">
                  <c:v>53.608517679233799</c:v>
                </c:pt>
                <c:pt idx="228934">
                  <c:v>53.608602405312602</c:v>
                </c:pt>
                <c:pt idx="228935">
                  <c:v>53.608687131120199</c:v>
                </c:pt>
                <c:pt idx="228936">
                  <c:v>53.608771856656602</c:v>
                </c:pt>
                <c:pt idx="228937">
                  <c:v>53.608856581921799</c:v>
                </c:pt>
                <c:pt idx="228938">
                  <c:v>53.608941306915803</c:v>
                </c:pt>
                <c:pt idx="228939">
                  <c:v>53.609026031638699</c:v>
                </c:pt>
                <c:pt idx="228940">
                  <c:v>53.609110756090303</c:v>
                </c:pt>
                <c:pt idx="228941">
                  <c:v>53.609195480270699</c:v>
                </c:pt>
                <c:pt idx="228942">
                  <c:v>53.609280204179903</c:v>
                </c:pt>
                <c:pt idx="228943">
                  <c:v>53.609364927818</c:v>
                </c:pt>
                <c:pt idx="228944">
                  <c:v>53.609449651184804</c:v>
                </c:pt>
                <c:pt idx="228945">
                  <c:v>53.6095343742805</c:v>
                </c:pt>
                <c:pt idx="228946">
                  <c:v>53.609619097105004</c:v>
                </c:pt>
                <c:pt idx="228947">
                  <c:v>53.609703819658201</c:v>
                </c:pt>
                <c:pt idx="228948">
                  <c:v>53.609788541940297</c:v>
                </c:pt>
                <c:pt idx="228949">
                  <c:v>53.609873263951201</c:v>
                </c:pt>
                <c:pt idx="228950">
                  <c:v>53.609957985690897</c:v>
                </c:pt>
                <c:pt idx="228951">
                  <c:v>53.610042707159401</c:v>
                </c:pt>
                <c:pt idx="228952">
                  <c:v>53.610127428356797</c:v>
                </c:pt>
                <c:pt idx="228953">
                  <c:v>53.610212149282901</c:v>
                </c:pt>
                <c:pt idx="228954">
                  <c:v>53.610296869937898</c:v>
                </c:pt>
                <c:pt idx="228955">
                  <c:v>53.610381590321701</c:v>
                </c:pt>
                <c:pt idx="228956">
                  <c:v>53.610466310434298</c:v>
                </c:pt>
                <c:pt idx="228957">
                  <c:v>53.610551030275701</c:v>
                </c:pt>
                <c:pt idx="228958">
                  <c:v>53.610635749845997</c:v>
                </c:pt>
                <c:pt idx="228959">
                  <c:v>53.610720469145001</c:v>
                </c:pt>
                <c:pt idx="228960">
                  <c:v>53.610805188172897</c:v>
                </c:pt>
                <c:pt idx="228961">
                  <c:v>53.6108899069296</c:v>
                </c:pt>
                <c:pt idx="228962">
                  <c:v>53.610974625415103</c:v>
                </c:pt>
                <c:pt idx="228963">
                  <c:v>53.611059343629499</c:v>
                </c:pt>
                <c:pt idx="228964">
                  <c:v>53.611144061572602</c:v>
                </c:pt>
                <c:pt idx="228965">
                  <c:v>53.611228779244598</c:v>
                </c:pt>
                <c:pt idx="228966">
                  <c:v>53.611313496645501</c:v>
                </c:pt>
                <c:pt idx="228967">
                  <c:v>53.611398213775097</c:v>
                </c:pt>
                <c:pt idx="228968">
                  <c:v>53.611482930633599</c:v>
                </c:pt>
                <c:pt idx="228969">
                  <c:v>53.611567647220902</c:v>
                </c:pt>
                <c:pt idx="228970">
                  <c:v>53.611652363536997</c:v>
                </c:pt>
                <c:pt idx="228971">
                  <c:v>53.611737079581999</c:v>
                </c:pt>
                <c:pt idx="228972">
                  <c:v>53.611821795355802</c:v>
                </c:pt>
                <c:pt idx="228973">
                  <c:v>53.611906510858503</c:v>
                </c:pt>
                <c:pt idx="228974">
                  <c:v>53.611991226089899</c:v>
                </c:pt>
                <c:pt idx="228975">
                  <c:v>53.6120759410502</c:v>
                </c:pt>
                <c:pt idx="228976">
                  <c:v>53.612160655739402</c:v>
                </c:pt>
                <c:pt idx="228977">
                  <c:v>53.612245370157297</c:v>
                </c:pt>
                <c:pt idx="228978">
                  <c:v>53.612330084304098</c:v>
                </c:pt>
                <c:pt idx="228979">
                  <c:v>53.612414798179799</c:v>
                </c:pt>
                <c:pt idx="228980">
                  <c:v>53.6124995117843</c:v>
                </c:pt>
                <c:pt idx="228981">
                  <c:v>53.612584225117601</c:v>
                </c:pt>
                <c:pt idx="228982">
                  <c:v>53.612668938179802</c:v>
                </c:pt>
                <c:pt idx="228983">
                  <c:v>53.612753650970802</c:v>
                </c:pt>
                <c:pt idx="228984">
                  <c:v>53.612838363490603</c:v>
                </c:pt>
                <c:pt idx="228985">
                  <c:v>53.612923075739303</c:v>
                </c:pt>
                <c:pt idx="228986">
                  <c:v>53.613007787716803</c:v>
                </c:pt>
                <c:pt idx="228987">
                  <c:v>53.613092499423203</c:v>
                </c:pt>
                <c:pt idx="228988">
                  <c:v>53.613177210858403</c:v>
                </c:pt>
                <c:pt idx="228989">
                  <c:v>53.613261922022502</c:v>
                </c:pt>
                <c:pt idx="228990">
                  <c:v>53.613346632915402</c:v>
                </c:pt>
                <c:pt idx="228991">
                  <c:v>53.613431343537201</c:v>
                </c:pt>
                <c:pt idx="228992">
                  <c:v>53.6135160538878</c:v>
                </c:pt>
                <c:pt idx="228993">
                  <c:v>53.613600763967298</c:v>
                </c:pt>
                <c:pt idx="228994">
                  <c:v>53.613685473775597</c:v>
                </c:pt>
                <c:pt idx="228995">
                  <c:v>53.613770183312702</c:v>
                </c:pt>
                <c:pt idx="228996">
                  <c:v>53.6138548925788</c:v>
                </c:pt>
                <c:pt idx="228997">
                  <c:v>53.613939601573598</c:v>
                </c:pt>
                <c:pt idx="228998">
                  <c:v>53.614024310297303</c:v>
                </c:pt>
                <c:pt idx="228999">
                  <c:v>53.6141090187499</c:v>
                </c:pt>
                <c:pt idx="229000">
                  <c:v>53.614193726931397</c:v>
                </c:pt>
                <c:pt idx="229001">
                  <c:v>53.614278434841701</c:v>
                </c:pt>
                <c:pt idx="229002">
                  <c:v>53.614363142480798</c:v>
                </c:pt>
                <c:pt idx="229003">
                  <c:v>53.614447849848801</c:v>
                </c:pt>
                <c:pt idx="229004">
                  <c:v>53.614532556945697</c:v>
                </c:pt>
                <c:pt idx="229005">
                  <c:v>53.6146172637714</c:v>
                </c:pt>
                <c:pt idx="229006">
                  <c:v>53.614701970326003</c:v>
                </c:pt>
                <c:pt idx="229007">
                  <c:v>53.614786676609398</c:v>
                </c:pt>
                <c:pt idx="229008">
                  <c:v>53.6148713826218</c:v>
                </c:pt>
                <c:pt idx="229009">
                  <c:v>53.614956088362902</c:v>
                </c:pt>
                <c:pt idx="229010">
                  <c:v>53.615040793833003</c:v>
                </c:pt>
                <c:pt idx="229011">
                  <c:v>53.615125499031898</c:v>
                </c:pt>
                <c:pt idx="229012">
                  <c:v>53.615210203959698</c:v>
                </c:pt>
                <c:pt idx="229013">
                  <c:v>53.615294908616299</c:v>
                </c:pt>
                <c:pt idx="229014">
                  <c:v>53.615379613001799</c:v>
                </c:pt>
                <c:pt idx="229015">
                  <c:v>53.615464317116199</c:v>
                </c:pt>
                <c:pt idx="229016">
                  <c:v>53.615549020959399</c:v>
                </c:pt>
                <c:pt idx="229017">
                  <c:v>53.615633724531499</c:v>
                </c:pt>
                <c:pt idx="229018">
                  <c:v>53.615718427832498</c:v>
                </c:pt>
                <c:pt idx="229019">
                  <c:v>53.615803130862403</c:v>
                </c:pt>
                <c:pt idx="229020">
                  <c:v>53.615887833621102</c:v>
                </c:pt>
                <c:pt idx="229021">
                  <c:v>53.6159725361087</c:v>
                </c:pt>
                <c:pt idx="229022">
                  <c:v>53.616057238325197</c:v>
                </c:pt>
                <c:pt idx="229023">
                  <c:v>53.616141940270602</c:v>
                </c:pt>
                <c:pt idx="229024">
                  <c:v>53.616226641944799</c:v>
                </c:pt>
                <c:pt idx="229025">
                  <c:v>53.616311343347903</c:v>
                </c:pt>
                <c:pt idx="229026">
                  <c:v>53.616396044479899</c:v>
                </c:pt>
                <c:pt idx="229027">
                  <c:v>53.616480745340802</c:v>
                </c:pt>
                <c:pt idx="229028">
                  <c:v>53.616565445930497</c:v>
                </c:pt>
                <c:pt idx="229029">
                  <c:v>53.616650146249199</c:v>
                </c:pt>
                <c:pt idx="229030">
                  <c:v>53.616734846296701</c:v>
                </c:pt>
                <c:pt idx="229031">
                  <c:v>53.616819546073103</c:v>
                </c:pt>
                <c:pt idx="229032">
                  <c:v>53.616904245578297</c:v>
                </c:pt>
                <c:pt idx="229033">
                  <c:v>53.616988944812498</c:v>
                </c:pt>
                <c:pt idx="229034">
                  <c:v>53.617073643775598</c:v>
                </c:pt>
                <c:pt idx="229035">
                  <c:v>53.617158342467498</c:v>
                </c:pt>
                <c:pt idx="229036">
                  <c:v>53.617243040888297</c:v>
                </c:pt>
                <c:pt idx="229037">
                  <c:v>53.617327739037997</c:v>
                </c:pt>
                <c:pt idx="229038">
                  <c:v>53.617412436916602</c:v>
                </c:pt>
                <c:pt idx="229039">
                  <c:v>53.6174971345241</c:v>
                </c:pt>
                <c:pt idx="229040">
                  <c:v>53.617581831860498</c:v>
                </c:pt>
                <c:pt idx="229041">
                  <c:v>53.617666528925803</c:v>
                </c:pt>
                <c:pt idx="229042">
                  <c:v>53.6177512257199</c:v>
                </c:pt>
                <c:pt idx="229043">
                  <c:v>53.617835922243003</c:v>
                </c:pt>
                <c:pt idx="229044">
                  <c:v>53.6179206184949</c:v>
                </c:pt>
                <c:pt idx="229045">
                  <c:v>53.618005314475802</c:v>
                </c:pt>
                <c:pt idx="229046">
                  <c:v>53.618090010185497</c:v>
                </c:pt>
                <c:pt idx="229047">
                  <c:v>53.618174705624099</c:v>
                </c:pt>
                <c:pt idx="229048">
                  <c:v>53.6182594007917</c:v>
                </c:pt>
                <c:pt idx="229049">
                  <c:v>53.618344095688101</c:v>
                </c:pt>
                <c:pt idx="229050">
                  <c:v>53.618428790313402</c:v>
                </c:pt>
                <c:pt idx="229051">
                  <c:v>53.618513484667702</c:v>
                </c:pt>
                <c:pt idx="229052">
                  <c:v>53.618598178750801</c:v>
                </c:pt>
                <c:pt idx="229053">
                  <c:v>53.6186828725628</c:v>
                </c:pt>
                <c:pt idx="229054">
                  <c:v>53.618767566103799</c:v>
                </c:pt>
                <c:pt idx="229055">
                  <c:v>53.618852259373597</c:v>
                </c:pt>
                <c:pt idx="229056">
                  <c:v>53.618936952372401</c:v>
                </c:pt>
                <c:pt idx="229057">
                  <c:v>53.619021645099998</c:v>
                </c:pt>
                <c:pt idx="229058">
                  <c:v>53.619106337556602</c:v>
                </c:pt>
                <c:pt idx="229059">
                  <c:v>53.619191029741998</c:v>
                </c:pt>
                <c:pt idx="229060">
                  <c:v>53.6192757216564</c:v>
                </c:pt>
                <c:pt idx="229061">
                  <c:v>53.619360413299702</c:v>
                </c:pt>
                <c:pt idx="229062">
                  <c:v>53.619445104671897</c:v>
                </c:pt>
                <c:pt idx="229063">
                  <c:v>53.619529795772998</c:v>
                </c:pt>
                <c:pt idx="229064">
                  <c:v>53.619614486602998</c:v>
                </c:pt>
                <c:pt idx="229065">
                  <c:v>53.619699177161898</c:v>
                </c:pt>
                <c:pt idx="229066">
                  <c:v>53.619783867449698</c:v>
                </c:pt>
                <c:pt idx="229067">
                  <c:v>53.619868557466503</c:v>
                </c:pt>
                <c:pt idx="229068">
                  <c:v>53.619953247212102</c:v>
                </c:pt>
                <c:pt idx="229069">
                  <c:v>53.6200379366867</c:v>
                </c:pt>
                <c:pt idx="229070">
                  <c:v>53.620122625890197</c:v>
                </c:pt>
                <c:pt idx="229071">
                  <c:v>53.620207314822601</c:v>
                </c:pt>
                <c:pt idx="229072">
                  <c:v>53.620292003484003</c:v>
                </c:pt>
                <c:pt idx="229073">
                  <c:v>53.620376691874199</c:v>
                </c:pt>
                <c:pt idx="229074">
                  <c:v>53.620461379993401</c:v>
                </c:pt>
                <c:pt idx="229075">
                  <c:v>53.620546067841502</c:v>
                </c:pt>
                <c:pt idx="229076">
                  <c:v>53.620630755418503</c:v>
                </c:pt>
                <c:pt idx="229077">
                  <c:v>53.620715442724403</c:v>
                </c:pt>
                <c:pt idx="229078">
                  <c:v>53.620800129759303</c:v>
                </c:pt>
                <c:pt idx="229079">
                  <c:v>53.620884816523102</c:v>
                </c:pt>
                <c:pt idx="229080">
                  <c:v>53.6209695030158</c:v>
                </c:pt>
                <c:pt idx="229081">
                  <c:v>53.621054189237398</c:v>
                </c:pt>
                <c:pt idx="229082">
                  <c:v>53.621138875188002</c:v>
                </c:pt>
                <c:pt idx="229083">
                  <c:v>53.621223560867499</c:v>
                </c:pt>
                <c:pt idx="229084">
                  <c:v>53.621308246275902</c:v>
                </c:pt>
                <c:pt idx="229085">
                  <c:v>53.621392931413297</c:v>
                </c:pt>
                <c:pt idx="229086">
                  <c:v>53.621477616279499</c:v>
                </c:pt>
                <c:pt idx="229087">
                  <c:v>53.6215623008747</c:v>
                </c:pt>
                <c:pt idx="229088">
                  <c:v>53.6216469851989</c:v>
                </c:pt>
                <c:pt idx="229089">
                  <c:v>53.621731669252</c:v>
                </c:pt>
                <c:pt idx="229090">
                  <c:v>53.621816353033999</c:v>
                </c:pt>
                <c:pt idx="229091">
                  <c:v>53.621901036544898</c:v>
                </c:pt>
                <c:pt idx="229092">
                  <c:v>53.621985719784803</c:v>
                </c:pt>
                <c:pt idx="229093">
                  <c:v>53.6220704027536</c:v>
                </c:pt>
                <c:pt idx="229094">
                  <c:v>53.622155085451404</c:v>
                </c:pt>
                <c:pt idx="229095">
                  <c:v>53.622239767878099</c:v>
                </c:pt>
                <c:pt idx="229096">
                  <c:v>53.622324450033702</c:v>
                </c:pt>
                <c:pt idx="229097">
                  <c:v>53.622409131918303</c:v>
                </c:pt>
                <c:pt idx="229098">
                  <c:v>53.622493813531797</c:v>
                </c:pt>
                <c:pt idx="229099">
                  <c:v>53.622578494874197</c:v>
                </c:pt>
                <c:pt idx="229100">
                  <c:v>53.622663175945597</c:v>
                </c:pt>
                <c:pt idx="229101">
                  <c:v>53.622747856746003</c:v>
                </c:pt>
                <c:pt idx="229102">
                  <c:v>53.622832537275301</c:v>
                </c:pt>
                <c:pt idx="229103">
                  <c:v>53.622917217533498</c:v>
                </c:pt>
                <c:pt idx="229104">
                  <c:v>53.623001897520702</c:v>
                </c:pt>
                <c:pt idx="229105">
                  <c:v>53.623086577236798</c:v>
                </c:pt>
                <c:pt idx="229106">
                  <c:v>53.6231712566819</c:v>
                </c:pt>
                <c:pt idx="229107">
                  <c:v>53.623255935855902</c:v>
                </c:pt>
                <c:pt idx="229108">
                  <c:v>53.623340614758803</c:v>
                </c:pt>
                <c:pt idx="229109">
                  <c:v>53.623425293390802</c:v>
                </c:pt>
                <c:pt idx="229110">
                  <c:v>53.623509971751602</c:v>
                </c:pt>
                <c:pt idx="229111">
                  <c:v>53.623594649841401</c:v>
                </c:pt>
                <c:pt idx="229112">
                  <c:v>53.623679327660199</c:v>
                </c:pt>
                <c:pt idx="229113">
                  <c:v>53.623764005208002</c:v>
                </c:pt>
                <c:pt idx="229114">
                  <c:v>53.623848682484599</c:v>
                </c:pt>
                <c:pt idx="229115">
                  <c:v>53.623933359490302</c:v>
                </c:pt>
                <c:pt idx="229116">
                  <c:v>53.624018036224903</c:v>
                </c:pt>
                <c:pt idx="229117">
                  <c:v>53.624102712688398</c:v>
                </c:pt>
                <c:pt idx="229118">
                  <c:v>53.624187388880898</c:v>
                </c:pt>
                <c:pt idx="229119">
                  <c:v>53.624272064802398</c:v>
                </c:pt>
                <c:pt idx="229120">
                  <c:v>53.624356740452797</c:v>
                </c:pt>
                <c:pt idx="229121">
                  <c:v>53.624441415832202</c:v>
                </c:pt>
                <c:pt idx="229122">
                  <c:v>53.624526090940599</c:v>
                </c:pt>
                <c:pt idx="229123">
                  <c:v>53.624610765777902</c:v>
                </c:pt>
                <c:pt idx="229124">
                  <c:v>53.624695440344198</c:v>
                </c:pt>
                <c:pt idx="229125">
                  <c:v>53.6247801146394</c:v>
                </c:pt>
                <c:pt idx="229126">
                  <c:v>53.624864788663601</c:v>
                </c:pt>
                <c:pt idx="229127">
                  <c:v>53.624949462416801</c:v>
                </c:pt>
                <c:pt idx="229128">
                  <c:v>53.6250341358989</c:v>
                </c:pt>
                <c:pt idx="229129">
                  <c:v>53.625118809109999</c:v>
                </c:pt>
                <c:pt idx="229130">
                  <c:v>53.625203482050097</c:v>
                </c:pt>
                <c:pt idx="229131">
                  <c:v>53.6252881547192</c:v>
                </c:pt>
                <c:pt idx="229132">
                  <c:v>53.625372827117197</c:v>
                </c:pt>
                <c:pt idx="229133">
                  <c:v>53.625457499244199</c:v>
                </c:pt>
                <c:pt idx="229134">
                  <c:v>53.625542171100101</c:v>
                </c:pt>
                <c:pt idx="229135">
                  <c:v>53.625626842685101</c:v>
                </c:pt>
                <c:pt idx="229136">
                  <c:v>53.625711513999001</c:v>
                </c:pt>
                <c:pt idx="229137">
                  <c:v>53.625796185041899</c:v>
                </c:pt>
                <c:pt idx="229138">
                  <c:v>53.625880855813698</c:v>
                </c:pt>
                <c:pt idx="229139">
                  <c:v>53.625965526314502</c:v>
                </c:pt>
                <c:pt idx="229140">
                  <c:v>53.626050196544398</c:v>
                </c:pt>
                <c:pt idx="229141">
                  <c:v>53.626134866503101</c:v>
                </c:pt>
                <c:pt idx="229142">
                  <c:v>53.626219536190902</c:v>
                </c:pt>
                <c:pt idx="229143">
                  <c:v>53.626304205607703</c:v>
                </c:pt>
                <c:pt idx="229144">
                  <c:v>53.626388874753403</c:v>
                </c:pt>
                <c:pt idx="229145">
                  <c:v>53.626473543628101</c:v>
                </c:pt>
                <c:pt idx="229146">
                  <c:v>53.626558212231799</c:v>
                </c:pt>
                <c:pt idx="229147">
                  <c:v>53.626642880564503</c:v>
                </c:pt>
                <c:pt idx="229148">
                  <c:v>53.6267275486261</c:v>
                </c:pt>
                <c:pt idx="229149">
                  <c:v>53.626812216416802</c:v>
                </c:pt>
                <c:pt idx="229150">
                  <c:v>53.626896883936404</c:v>
                </c:pt>
                <c:pt idx="229151">
                  <c:v>53.626981551184997</c:v>
                </c:pt>
                <c:pt idx="229152">
                  <c:v>53.627066218162597</c:v>
                </c:pt>
                <c:pt idx="229153">
                  <c:v>53.627150884869202</c:v>
                </c:pt>
                <c:pt idx="229154">
                  <c:v>53.6272355513048</c:v>
                </c:pt>
                <c:pt idx="229155">
                  <c:v>53.627320217469403</c:v>
                </c:pt>
                <c:pt idx="229156">
                  <c:v>53.6274048833629</c:v>
                </c:pt>
                <c:pt idx="229157">
                  <c:v>53.627489548985501</c:v>
                </c:pt>
                <c:pt idx="229158">
                  <c:v>53.627574214337002</c:v>
                </c:pt>
                <c:pt idx="229159">
                  <c:v>53.627658879417602</c:v>
                </c:pt>
                <c:pt idx="229160">
                  <c:v>53.627743544227101</c:v>
                </c:pt>
                <c:pt idx="229161">
                  <c:v>53.627828208765699</c:v>
                </c:pt>
                <c:pt idx="229162">
                  <c:v>53.627912873033203</c:v>
                </c:pt>
                <c:pt idx="229163">
                  <c:v>53.6279975370297</c:v>
                </c:pt>
                <c:pt idx="229164">
                  <c:v>53.628082200755202</c:v>
                </c:pt>
                <c:pt idx="229165">
                  <c:v>53.628166864209803</c:v>
                </c:pt>
                <c:pt idx="229166">
                  <c:v>53.628251527393303</c:v>
                </c:pt>
                <c:pt idx="229167">
                  <c:v>53.628336190305802</c:v>
                </c:pt>
                <c:pt idx="229168">
                  <c:v>53.628420852947301</c:v>
                </c:pt>
                <c:pt idx="229169">
                  <c:v>53.628505515317897</c:v>
                </c:pt>
                <c:pt idx="229170">
                  <c:v>53.628590177417401</c:v>
                </c:pt>
                <c:pt idx="229171">
                  <c:v>53.628674839245903</c:v>
                </c:pt>
                <c:pt idx="229172">
                  <c:v>53.628759500803497</c:v>
                </c:pt>
                <c:pt idx="229173">
                  <c:v>53.628844162089997</c:v>
                </c:pt>
                <c:pt idx="229174">
                  <c:v>53.628928823105603</c:v>
                </c:pt>
                <c:pt idx="229175">
                  <c:v>53.629013483850201</c:v>
                </c:pt>
                <c:pt idx="229176">
                  <c:v>53.629098144323699</c:v>
                </c:pt>
                <c:pt idx="229177">
                  <c:v>53.629182804526302</c:v>
                </c:pt>
                <c:pt idx="229178">
                  <c:v>53.629267464457897</c:v>
                </c:pt>
                <c:pt idx="229179">
                  <c:v>53.629352124118498</c:v>
                </c:pt>
                <c:pt idx="229180">
                  <c:v>53.629436783508098</c:v>
                </c:pt>
                <c:pt idx="229181">
                  <c:v>53.629521442626697</c:v>
                </c:pt>
                <c:pt idx="229182">
                  <c:v>53.629606101474401</c:v>
                </c:pt>
                <c:pt idx="229183">
                  <c:v>53.629690760050998</c:v>
                </c:pt>
                <c:pt idx="229184">
                  <c:v>53.629775418356701</c:v>
                </c:pt>
                <c:pt idx="229185">
                  <c:v>53.629860076391402</c:v>
                </c:pt>
                <c:pt idx="229186">
                  <c:v>53.629944734155103</c:v>
                </c:pt>
                <c:pt idx="229187">
                  <c:v>53.630029391647803</c:v>
                </c:pt>
                <c:pt idx="229188">
                  <c:v>53.630114048869501</c:v>
                </c:pt>
                <c:pt idx="229189">
                  <c:v>53.630198705820298</c:v>
                </c:pt>
                <c:pt idx="229190">
                  <c:v>53.630283362500101</c:v>
                </c:pt>
                <c:pt idx="229191">
                  <c:v>53.630368018908896</c:v>
                </c:pt>
                <c:pt idx="229192">
                  <c:v>53.630452675046698</c:v>
                </c:pt>
                <c:pt idx="229193">
                  <c:v>53.630537330913597</c:v>
                </c:pt>
                <c:pt idx="229194">
                  <c:v>53.630621986509396</c:v>
                </c:pt>
                <c:pt idx="229195">
                  <c:v>53.630706641834301</c:v>
                </c:pt>
                <c:pt idx="229196">
                  <c:v>53.630791296888198</c:v>
                </c:pt>
                <c:pt idx="229197">
                  <c:v>53.6308759516712</c:v>
                </c:pt>
                <c:pt idx="229198">
                  <c:v>53.630960606183201</c:v>
                </c:pt>
                <c:pt idx="229199">
                  <c:v>53.631045260424202</c:v>
                </c:pt>
                <c:pt idx="229200">
                  <c:v>53.631129914394201</c:v>
                </c:pt>
                <c:pt idx="229201">
                  <c:v>53.631214568093299</c:v>
                </c:pt>
                <c:pt idx="229202">
                  <c:v>53.631299221521402</c:v>
                </c:pt>
                <c:pt idx="229203">
                  <c:v>53.631383874678498</c:v>
                </c:pt>
                <c:pt idx="229204">
                  <c:v>53.631468527564699</c:v>
                </c:pt>
                <c:pt idx="229205">
                  <c:v>53.6315531801798</c:v>
                </c:pt>
                <c:pt idx="229206">
                  <c:v>53.631637832524099</c:v>
                </c:pt>
                <c:pt idx="229207">
                  <c:v>53.631722484597297</c:v>
                </c:pt>
                <c:pt idx="229208">
                  <c:v>53.631807136399601</c:v>
                </c:pt>
                <c:pt idx="229209">
                  <c:v>53.631891787931004</c:v>
                </c:pt>
                <c:pt idx="229210">
                  <c:v>53.631976439191398</c:v>
                </c:pt>
                <c:pt idx="229211">
                  <c:v>53.632061090180798</c:v>
                </c:pt>
                <c:pt idx="229212">
                  <c:v>53.632145740899198</c:v>
                </c:pt>
                <c:pt idx="229213">
                  <c:v>53.632230391346702</c:v>
                </c:pt>
                <c:pt idx="229214">
                  <c:v>53.632315041523299</c:v>
                </c:pt>
                <c:pt idx="229215">
                  <c:v>53.632399691428802</c:v>
                </c:pt>
                <c:pt idx="229216">
                  <c:v>53.632484341063403</c:v>
                </c:pt>
                <c:pt idx="229217">
                  <c:v>53.632568990427103</c:v>
                </c:pt>
                <c:pt idx="229218">
                  <c:v>53.632653639519802</c:v>
                </c:pt>
                <c:pt idx="229219">
                  <c:v>53.632738288341599</c:v>
                </c:pt>
                <c:pt idx="229220">
                  <c:v>53.632822936892403</c:v>
                </c:pt>
                <c:pt idx="229221">
                  <c:v>53.632907585172198</c:v>
                </c:pt>
                <c:pt idx="229222">
                  <c:v>53.632992233181099</c:v>
                </c:pt>
                <c:pt idx="229223">
                  <c:v>53.633076880919099</c:v>
                </c:pt>
                <c:pt idx="229224">
                  <c:v>53.633161528386097</c:v>
                </c:pt>
                <c:pt idx="229225">
                  <c:v>53.633246175582102</c:v>
                </c:pt>
                <c:pt idx="229226">
                  <c:v>53.633330822507197</c:v>
                </c:pt>
                <c:pt idx="229227">
                  <c:v>53.633415469161399</c:v>
                </c:pt>
                <c:pt idx="229228">
                  <c:v>53.633500115544599</c:v>
                </c:pt>
                <c:pt idx="229229">
                  <c:v>53.633584761656898</c:v>
                </c:pt>
                <c:pt idx="229230">
                  <c:v>53.633669407498203</c:v>
                </c:pt>
                <c:pt idx="229231">
                  <c:v>53.6337540530685</c:v>
                </c:pt>
                <c:pt idx="229232">
                  <c:v>53.633838698368002</c:v>
                </c:pt>
                <c:pt idx="229233">
                  <c:v>53.633923343396503</c:v>
                </c:pt>
                <c:pt idx="229234">
                  <c:v>53.634007988154003</c:v>
                </c:pt>
                <c:pt idx="229235">
                  <c:v>53.634092632640602</c:v>
                </c:pt>
                <c:pt idx="229236">
                  <c:v>53.634177276856299</c:v>
                </c:pt>
                <c:pt idx="229237">
                  <c:v>53.634261920801002</c:v>
                </c:pt>
                <c:pt idx="229238">
                  <c:v>53.634346564474797</c:v>
                </c:pt>
                <c:pt idx="229239">
                  <c:v>53.634431207877697</c:v>
                </c:pt>
                <c:pt idx="229240">
                  <c:v>53.634515851009603</c:v>
                </c:pt>
                <c:pt idx="229241">
                  <c:v>53.6346004938706</c:v>
                </c:pt>
                <c:pt idx="229242">
                  <c:v>53.634685136460597</c:v>
                </c:pt>
                <c:pt idx="229243">
                  <c:v>53.634769778779699</c:v>
                </c:pt>
                <c:pt idx="229244">
                  <c:v>53.634854420827899</c:v>
                </c:pt>
                <c:pt idx="229245">
                  <c:v>53.634939062605199</c:v>
                </c:pt>
                <c:pt idx="229246">
                  <c:v>53.635023704111497</c:v>
                </c:pt>
                <c:pt idx="229247">
                  <c:v>53.6351083453469</c:v>
                </c:pt>
                <c:pt idx="229248">
                  <c:v>53.635192986311303</c:v>
                </c:pt>
                <c:pt idx="229249">
                  <c:v>53.635277627004903</c:v>
                </c:pt>
                <c:pt idx="229250">
                  <c:v>53.635362267427503</c:v>
                </c:pt>
                <c:pt idx="229251">
                  <c:v>53.635446907579102</c:v>
                </c:pt>
                <c:pt idx="229252">
                  <c:v>53.635531547459898</c:v>
                </c:pt>
                <c:pt idx="229253">
                  <c:v>53.635616187069701</c:v>
                </c:pt>
                <c:pt idx="229254">
                  <c:v>53.635700826408602</c:v>
                </c:pt>
                <c:pt idx="229255">
                  <c:v>53.635785465476602</c:v>
                </c:pt>
                <c:pt idx="229256">
                  <c:v>53.6358701042737</c:v>
                </c:pt>
                <c:pt idx="229257">
                  <c:v>53.635954742799797</c:v>
                </c:pt>
                <c:pt idx="229258">
                  <c:v>53.636039381054999</c:v>
                </c:pt>
                <c:pt idx="229259">
                  <c:v>53.6361240190393</c:v>
                </c:pt>
                <c:pt idx="229260">
                  <c:v>53.6362086567527</c:v>
                </c:pt>
                <c:pt idx="229261">
                  <c:v>53.636293294195198</c:v>
                </c:pt>
                <c:pt idx="229262">
                  <c:v>53.636377931366702</c:v>
                </c:pt>
                <c:pt idx="229263">
                  <c:v>53.636462568267397</c:v>
                </c:pt>
                <c:pt idx="229264">
                  <c:v>53.636547204897099</c:v>
                </c:pt>
                <c:pt idx="229265">
                  <c:v>53.636631841255898</c:v>
                </c:pt>
                <c:pt idx="229266">
                  <c:v>53.636716477343803</c:v>
                </c:pt>
                <c:pt idx="229267">
                  <c:v>53.636801113160701</c:v>
                </c:pt>
                <c:pt idx="229268">
                  <c:v>53.636885748706803</c:v>
                </c:pt>
                <c:pt idx="229269">
                  <c:v>53.636970383982003</c:v>
                </c:pt>
                <c:pt idx="229270">
                  <c:v>53.637055018986203</c:v>
                </c:pt>
                <c:pt idx="229271">
                  <c:v>53.637139653719501</c:v>
                </c:pt>
                <c:pt idx="229272">
                  <c:v>53.637224288181898</c:v>
                </c:pt>
                <c:pt idx="229273">
                  <c:v>53.637308922373499</c:v>
                </c:pt>
                <c:pt idx="229274">
                  <c:v>53.6373935562941</c:v>
                </c:pt>
                <c:pt idx="229275">
                  <c:v>53.637478189943799</c:v>
                </c:pt>
                <c:pt idx="229276">
                  <c:v>53.637562823322597</c:v>
                </c:pt>
                <c:pt idx="229277">
                  <c:v>53.6376474564305</c:v>
                </c:pt>
                <c:pt idx="229278">
                  <c:v>53.637732089267502</c:v>
                </c:pt>
                <c:pt idx="229279">
                  <c:v>53.637816721833602</c:v>
                </c:pt>
                <c:pt idx="229280">
                  <c:v>53.637901354128701</c:v>
                </c:pt>
                <c:pt idx="229281">
                  <c:v>53.637985986152998</c:v>
                </c:pt>
                <c:pt idx="229282">
                  <c:v>53.638070617906401</c:v>
                </c:pt>
                <c:pt idx="229283">
                  <c:v>53.638155249388902</c:v>
                </c:pt>
                <c:pt idx="229284">
                  <c:v>53.638239880600501</c:v>
                </c:pt>
                <c:pt idx="229285">
                  <c:v>53.6383245115412</c:v>
                </c:pt>
                <c:pt idx="229286">
                  <c:v>53.638409142211003</c:v>
                </c:pt>
                <c:pt idx="229287">
                  <c:v>53.638493772609898</c:v>
                </c:pt>
                <c:pt idx="229288">
                  <c:v>53.638578402737899</c:v>
                </c:pt>
                <c:pt idx="229289">
                  <c:v>53.638663032594998</c:v>
                </c:pt>
                <c:pt idx="229290">
                  <c:v>53.638747662181302</c:v>
                </c:pt>
                <c:pt idx="229291">
                  <c:v>53.638832291496598</c:v>
                </c:pt>
                <c:pt idx="229292">
                  <c:v>53.638916920541</c:v>
                </c:pt>
                <c:pt idx="229293">
                  <c:v>53.6390015493146</c:v>
                </c:pt>
                <c:pt idx="229294">
                  <c:v>53.639086177817298</c:v>
                </c:pt>
                <c:pt idx="229295">
                  <c:v>53.639170806049002</c:v>
                </c:pt>
                <c:pt idx="229296">
                  <c:v>53.639255434009897</c:v>
                </c:pt>
                <c:pt idx="229297">
                  <c:v>53.639340061699897</c:v>
                </c:pt>
                <c:pt idx="229298">
                  <c:v>53.639424689118997</c:v>
                </c:pt>
                <c:pt idx="229299">
                  <c:v>53.639509316267301</c:v>
                </c:pt>
                <c:pt idx="229300">
                  <c:v>53.639593943144597</c:v>
                </c:pt>
                <c:pt idx="229301">
                  <c:v>53.639678569751098</c:v>
                </c:pt>
                <c:pt idx="229302">
                  <c:v>53.639763196086598</c:v>
                </c:pt>
                <c:pt idx="229303">
                  <c:v>53.639847822151303</c:v>
                </c:pt>
                <c:pt idx="229304">
                  <c:v>53.639932447945199</c:v>
                </c:pt>
                <c:pt idx="229305">
                  <c:v>53.640017073468101</c:v>
                </c:pt>
                <c:pt idx="229306">
                  <c:v>53.640101698720201</c:v>
                </c:pt>
                <c:pt idx="229307">
                  <c:v>53.6401863237013</c:v>
                </c:pt>
                <c:pt idx="229308">
                  <c:v>53.640270948411597</c:v>
                </c:pt>
                <c:pt idx="229309">
                  <c:v>53.640355572851099</c:v>
                </c:pt>
                <c:pt idx="229310">
                  <c:v>53.640440197019601</c:v>
                </c:pt>
                <c:pt idx="229311">
                  <c:v>53.6405248209173</c:v>
                </c:pt>
                <c:pt idx="229312">
                  <c:v>53.640609444544097</c:v>
                </c:pt>
                <c:pt idx="229313">
                  <c:v>53.6406940679</c:v>
                </c:pt>
                <c:pt idx="229314">
                  <c:v>53.640778690985101</c:v>
                </c:pt>
                <c:pt idx="229315">
                  <c:v>53.640863313799301</c:v>
                </c:pt>
                <c:pt idx="229316">
                  <c:v>53.640947936342599</c:v>
                </c:pt>
                <c:pt idx="229317">
                  <c:v>53.641032558615102</c:v>
                </c:pt>
                <c:pt idx="229318">
                  <c:v>53.641117180616597</c:v>
                </c:pt>
                <c:pt idx="229319">
                  <c:v>53.641201802347403</c:v>
                </c:pt>
                <c:pt idx="229320">
                  <c:v>53.641286423807202</c:v>
                </c:pt>
                <c:pt idx="229321">
                  <c:v>53.641371044996198</c:v>
                </c:pt>
                <c:pt idx="229322">
                  <c:v>53.6414556659143</c:v>
                </c:pt>
                <c:pt idx="229323">
                  <c:v>53.6415402865616</c:v>
                </c:pt>
                <c:pt idx="229324">
                  <c:v>53.641624906937999</c:v>
                </c:pt>
                <c:pt idx="229325">
                  <c:v>53.641709527043503</c:v>
                </c:pt>
                <c:pt idx="229326">
                  <c:v>53.641794146878098</c:v>
                </c:pt>
                <c:pt idx="229327">
                  <c:v>53.641878766441998</c:v>
                </c:pt>
                <c:pt idx="229328">
                  <c:v>53.641963385734897</c:v>
                </c:pt>
                <c:pt idx="229329">
                  <c:v>53.642048004757001</c:v>
                </c:pt>
                <c:pt idx="229330">
                  <c:v>53.642132623508203</c:v>
                </c:pt>
                <c:pt idx="229331">
                  <c:v>53.642217241988597</c:v>
                </c:pt>
                <c:pt idx="229332">
                  <c:v>53.642301860198103</c:v>
                </c:pt>
                <c:pt idx="229333">
                  <c:v>53.6423864781368</c:v>
                </c:pt>
                <c:pt idx="229334">
                  <c:v>53.642471095804602</c:v>
                </c:pt>
                <c:pt idx="229335">
                  <c:v>53.642555713201503</c:v>
                </c:pt>
                <c:pt idx="229336">
                  <c:v>53.642640330327602</c:v>
                </c:pt>
                <c:pt idx="229337">
                  <c:v>53.642724947182899</c:v>
                </c:pt>
                <c:pt idx="229338">
                  <c:v>53.642809563767301</c:v>
                </c:pt>
                <c:pt idx="229339">
                  <c:v>53.642894180080802</c:v>
                </c:pt>
                <c:pt idx="229340">
                  <c:v>53.642978796123501</c:v>
                </c:pt>
                <c:pt idx="229341">
                  <c:v>53.643063411895398</c:v>
                </c:pt>
                <c:pt idx="229342">
                  <c:v>53.6431480273964</c:v>
                </c:pt>
                <c:pt idx="229343">
                  <c:v>53.643232642626501</c:v>
                </c:pt>
                <c:pt idx="229344">
                  <c:v>53.643317257585799</c:v>
                </c:pt>
                <c:pt idx="229345">
                  <c:v>53.643401872274303</c:v>
                </c:pt>
                <c:pt idx="229346">
                  <c:v>53.643486486691899</c:v>
                </c:pt>
                <c:pt idx="229347">
                  <c:v>53.643571100838699</c:v>
                </c:pt>
                <c:pt idx="229348">
                  <c:v>53.643655714714598</c:v>
                </c:pt>
                <c:pt idx="229349">
                  <c:v>53.643740328319701</c:v>
                </c:pt>
                <c:pt idx="229350">
                  <c:v>53.643824941654003</c:v>
                </c:pt>
                <c:pt idx="229351">
                  <c:v>53.643909554717403</c:v>
                </c:pt>
                <c:pt idx="229352">
                  <c:v>53.643994167510002</c:v>
                </c:pt>
                <c:pt idx="229353">
                  <c:v>53.644078780031698</c:v>
                </c:pt>
                <c:pt idx="229354">
                  <c:v>53.6441633922826</c:v>
                </c:pt>
                <c:pt idx="229355">
                  <c:v>53.6442480042627</c:v>
                </c:pt>
                <c:pt idx="229356">
                  <c:v>53.644332615971898</c:v>
                </c:pt>
                <c:pt idx="229357">
                  <c:v>53.644417227410301</c:v>
                </c:pt>
                <c:pt idx="229358">
                  <c:v>53.644501838577803</c:v>
                </c:pt>
                <c:pt idx="229359">
                  <c:v>53.644586449474602</c:v>
                </c:pt>
                <c:pt idx="229360">
                  <c:v>53.644671060100499</c:v>
                </c:pt>
                <c:pt idx="229361">
                  <c:v>53.644755670455503</c:v>
                </c:pt>
                <c:pt idx="229362">
                  <c:v>53.644840280539803</c:v>
                </c:pt>
                <c:pt idx="229363">
                  <c:v>53.644924890353202</c:v>
                </c:pt>
                <c:pt idx="229364">
                  <c:v>53.6450094998957</c:v>
                </c:pt>
                <c:pt idx="229365">
                  <c:v>53.645094109167502</c:v>
                </c:pt>
                <c:pt idx="229366">
                  <c:v>53.645178718168403</c:v>
                </c:pt>
                <c:pt idx="229367">
                  <c:v>53.645263326898501</c:v>
                </c:pt>
                <c:pt idx="229368">
                  <c:v>53.645347935357798</c:v>
                </c:pt>
                <c:pt idx="229369">
                  <c:v>53.6454325435462</c:v>
                </c:pt>
                <c:pt idx="229370">
                  <c:v>53.6455171514638</c:v>
                </c:pt>
                <c:pt idx="229371">
                  <c:v>53.645601759110598</c:v>
                </c:pt>
                <c:pt idx="229372">
                  <c:v>53.645686366486601</c:v>
                </c:pt>
                <c:pt idx="229373">
                  <c:v>53.645770973591802</c:v>
                </c:pt>
                <c:pt idx="229374">
                  <c:v>53.645855580426101</c:v>
                </c:pt>
                <c:pt idx="229375">
                  <c:v>53.645940186989598</c:v>
                </c:pt>
                <c:pt idx="229376">
                  <c:v>53.646024793282301</c:v>
                </c:pt>
                <c:pt idx="229377">
                  <c:v>53.646109399304201</c:v>
                </c:pt>
                <c:pt idx="229378">
                  <c:v>53.6461940050553</c:v>
                </c:pt>
                <c:pt idx="229379">
                  <c:v>53.646278610535497</c:v>
                </c:pt>
                <c:pt idx="229380">
                  <c:v>53.646363215744998</c:v>
                </c:pt>
                <c:pt idx="229381">
                  <c:v>53.646447820683598</c:v>
                </c:pt>
                <c:pt idx="229382">
                  <c:v>53.646532425351403</c:v>
                </c:pt>
                <c:pt idx="229383">
                  <c:v>53.646617029748398</c:v>
                </c:pt>
                <c:pt idx="229384">
                  <c:v>53.646701633874599</c:v>
                </c:pt>
                <c:pt idx="229385">
                  <c:v>53.646786237729998</c:v>
                </c:pt>
                <c:pt idx="229386">
                  <c:v>53.646870841314502</c:v>
                </c:pt>
                <c:pt idx="229387">
                  <c:v>53.646955444628297</c:v>
                </c:pt>
                <c:pt idx="229388">
                  <c:v>53.647040047671297</c:v>
                </c:pt>
                <c:pt idx="229389">
                  <c:v>53.647124650443402</c:v>
                </c:pt>
                <c:pt idx="229390">
                  <c:v>53.647209252944698</c:v>
                </c:pt>
                <c:pt idx="229391">
                  <c:v>53.647293855175299</c:v>
                </c:pt>
                <c:pt idx="229392">
                  <c:v>53.647378457134998</c:v>
                </c:pt>
                <c:pt idx="229393">
                  <c:v>53.647463058823902</c:v>
                </c:pt>
                <c:pt idx="229394">
                  <c:v>53.647547660242097</c:v>
                </c:pt>
                <c:pt idx="229395">
                  <c:v>53.647632261389397</c:v>
                </c:pt>
                <c:pt idx="229396">
                  <c:v>53.647716862265902</c:v>
                </c:pt>
                <c:pt idx="229397">
                  <c:v>53.647801462871598</c:v>
                </c:pt>
                <c:pt idx="229398">
                  <c:v>53.647886063206499</c:v>
                </c:pt>
                <c:pt idx="229399">
                  <c:v>53.647970663270698</c:v>
                </c:pt>
                <c:pt idx="229400">
                  <c:v>53.648055263064002</c:v>
                </c:pt>
                <c:pt idx="229401">
                  <c:v>53.648139862586497</c:v>
                </c:pt>
                <c:pt idx="229402">
                  <c:v>53.648224461838304</c:v>
                </c:pt>
                <c:pt idx="229403">
                  <c:v>53.648309060819201</c:v>
                </c:pt>
                <c:pt idx="229404">
                  <c:v>53.648393659529397</c:v>
                </c:pt>
                <c:pt idx="229405">
                  <c:v>53.648478257968698</c:v>
                </c:pt>
                <c:pt idx="229406">
                  <c:v>53.648562856137303</c:v>
                </c:pt>
                <c:pt idx="229407">
                  <c:v>53.648647454035</c:v>
                </c:pt>
                <c:pt idx="229408">
                  <c:v>53.648732051662002</c:v>
                </c:pt>
                <c:pt idx="229409">
                  <c:v>53.648816649018201</c:v>
                </c:pt>
                <c:pt idx="229410">
                  <c:v>53.648901246103598</c:v>
                </c:pt>
                <c:pt idx="229411">
                  <c:v>53.648985842918201</c:v>
                </c:pt>
                <c:pt idx="229412">
                  <c:v>53.649070439462101</c:v>
                </c:pt>
                <c:pt idx="229413">
                  <c:v>53.649155035735099</c:v>
                </c:pt>
                <c:pt idx="229414">
                  <c:v>53.649239631737302</c:v>
                </c:pt>
                <c:pt idx="229415">
                  <c:v>53.649324227468803</c:v>
                </c:pt>
                <c:pt idx="229416">
                  <c:v>53.649408822929502</c:v>
                </c:pt>
                <c:pt idx="229417">
                  <c:v>53.649493418119398</c:v>
                </c:pt>
                <c:pt idx="229418">
                  <c:v>53.6495780130385</c:v>
                </c:pt>
                <c:pt idx="229419">
                  <c:v>53.649662607686899</c:v>
                </c:pt>
                <c:pt idx="229420">
                  <c:v>53.649747202064503</c:v>
                </c:pt>
                <c:pt idx="229421">
                  <c:v>53.649831796171199</c:v>
                </c:pt>
                <c:pt idx="229422">
                  <c:v>53.649916390007199</c:v>
                </c:pt>
                <c:pt idx="229423">
                  <c:v>53.650000983572497</c:v>
                </c:pt>
                <c:pt idx="229424">
                  <c:v>53.6500855768669</c:v>
                </c:pt>
                <c:pt idx="229425">
                  <c:v>53.6501701698906</c:v>
                </c:pt>
                <c:pt idx="229426">
                  <c:v>53.650254762643499</c:v>
                </c:pt>
                <c:pt idx="229427">
                  <c:v>53.650339355125602</c:v>
                </c:pt>
                <c:pt idx="229428">
                  <c:v>53.650423947337003</c:v>
                </c:pt>
                <c:pt idx="229429">
                  <c:v>53.650508539277602</c:v>
                </c:pt>
                <c:pt idx="229430">
                  <c:v>53.650593130947399</c:v>
                </c:pt>
                <c:pt idx="229431">
                  <c:v>53.650677722346401</c:v>
                </c:pt>
                <c:pt idx="229432">
                  <c:v>53.650762313474701</c:v>
                </c:pt>
                <c:pt idx="229433">
                  <c:v>53.650846904332198</c:v>
                </c:pt>
                <c:pt idx="229434">
                  <c:v>53.6509314949189</c:v>
                </c:pt>
                <c:pt idx="229435">
                  <c:v>53.6510160852349</c:v>
                </c:pt>
                <c:pt idx="229436">
                  <c:v>53.651100675280098</c:v>
                </c:pt>
                <c:pt idx="229437">
                  <c:v>53.6511852650546</c:v>
                </c:pt>
                <c:pt idx="229438">
                  <c:v>53.651269854558201</c:v>
                </c:pt>
                <c:pt idx="229439">
                  <c:v>53.651354443791099</c:v>
                </c:pt>
                <c:pt idx="229440">
                  <c:v>53.651439032753302</c:v>
                </c:pt>
                <c:pt idx="229441">
                  <c:v>53.651523621444703</c:v>
                </c:pt>
                <c:pt idx="229442">
                  <c:v>53.651608209865302</c:v>
                </c:pt>
                <c:pt idx="229443">
                  <c:v>53.651692798015198</c:v>
                </c:pt>
                <c:pt idx="229444">
                  <c:v>53.651777385894299</c:v>
                </c:pt>
                <c:pt idx="229445">
                  <c:v>53.651861973502598</c:v>
                </c:pt>
                <c:pt idx="229446">
                  <c:v>53.651946560840202</c:v>
                </c:pt>
                <c:pt idx="229447">
                  <c:v>53.652031147907003</c:v>
                </c:pt>
                <c:pt idx="229448">
                  <c:v>53.652115734703102</c:v>
                </c:pt>
                <c:pt idx="229449">
                  <c:v>53.652200321228399</c:v>
                </c:pt>
                <c:pt idx="229450">
                  <c:v>53.652284907483001</c:v>
                </c:pt>
                <c:pt idx="229451">
                  <c:v>53.6523694934668</c:v>
                </c:pt>
                <c:pt idx="229452">
                  <c:v>53.652454079179897</c:v>
                </c:pt>
                <c:pt idx="229453">
                  <c:v>53.652538664622199</c:v>
                </c:pt>
                <c:pt idx="229454">
                  <c:v>53.652623249793798</c:v>
                </c:pt>
                <c:pt idx="229455">
                  <c:v>53.652707834694603</c:v>
                </c:pt>
                <c:pt idx="229456">
                  <c:v>53.652792419324598</c:v>
                </c:pt>
                <c:pt idx="229457">
                  <c:v>53.652877003683997</c:v>
                </c:pt>
                <c:pt idx="229458">
                  <c:v>53.652961587772502</c:v>
                </c:pt>
                <c:pt idx="229459">
                  <c:v>53.653046171590297</c:v>
                </c:pt>
                <c:pt idx="229460">
                  <c:v>53.653130755137397</c:v>
                </c:pt>
                <c:pt idx="229461">
                  <c:v>53.653215338413801</c:v>
                </c:pt>
                <c:pt idx="229462">
                  <c:v>53.653299921419297</c:v>
                </c:pt>
                <c:pt idx="229463">
                  <c:v>53.653384504154197</c:v>
                </c:pt>
                <c:pt idx="229464">
                  <c:v>53.653469086618301</c:v>
                </c:pt>
                <c:pt idx="229465">
                  <c:v>53.653553668811703</c:v>
                </c:pt>
                <c:pt idx="229466">
                  <c:v>53.653638250734303</c:v>
                </c:pt>
                <c:pt idx="229467">
                  <c:v>53.653722832386201</c:v>
                </c:pt>
                <c:pt idx="229468">
                  <c:v>53.653807413767296</c:v>
                </c:pt>
                <c:pt idx="229469">
                  <c:v>53.653891994877696</c:v>
                </c:pt>
                <c:pt idx="229470">
                  <c:v>53.653976575717401</c:v>
                </c:pt>
                <c:pt idx="229471">
                  <c:v>53.654061156286303</c:v>
                </c:pt>
                <c:pt idx="229472">
                  <c:v>53.654145736584503</c:v>
                </c:pt>
                <c:pt idx="229473">
                  <c:v>53.654230316612001</c:v>
                </c:pt>
                <c:pt idx="229474">
                  <c:v>53.654314896368703</c:v>
                </c:pt>
                <c:pt idx="229475">
                  <c:v>53.654399475854703</c:v>
                </c:pt>
                <c:pt idx="229476">
                  <c:v>53.65448405507</c:v>
                </c:pt>
                <c:pt idx="229477">
                  <c:v>53.654568634014502</c:v>
                </c:pt>
                <c:pt idx="229478">
                  <c:v>53.654653212688402</c:v>
                </c:pt>
                <c:pt idx="229479">
                  <c:v>53.654737791091399</c:v>
                </c:pt>
                <c:pt idx="229480">
                  <c:v>53.654822369223801</c:v>
                </c:pt>
                <c:pt idx="229481">
                  <c:v>53.654906947085401</c:v>
                </c:pt>
                <c:pt idx="229482">
                  <c:v>53.654991524676298</c:v>
                </c:pt>
                <c:pt idx="229483">
                  <c:v>53.655076101996499</c:v>
                </c:pt>
                <c:pt idx="229484">
                  <c:v>53.655160679045999</c:v>
                </c:pt>
                <c:pt idx="229485">
                  <c:v>53.655245255824703</c:v>
                </c:pt>
                <c:pt idx="229486">
                  <c:v>53.655329832332697</c:v>
                </c:pt>
                <c:pt idx="229487">
                  <c:v>53.655414408570003</c:v>
                </c:pt>
                <c:pt idx="229488">
                  <c:v>53.6554989845365</c:v>
                </c:pt>
                <c:pt idx="229489">
                  <c:v>53.655583560232401</c:v>
                </c:pt>
                <c:pt idx="229490">
                  <c:v>53.6556681356575</c:v>
                </c:pt>
                <c:pt idx="229491">
                  <c:v>53.655752710811903</c:v>
                </c:pt>
                <c:pt idx="229492">
                  <c:v>53.655837285695597</c:v>
                </c:pt>
                <c:pt idx="229493">
                  <c:v>53.655921860308602</c:v>
                </c:pt>
                <c:pt idx="229494">
                  <c:v>53.656006434650799</c:v>
                </c:pt>
                <c:pt idx="229495">
                  <c:v>53.656091008722399</c:v>
                </c:pt>
                <c:pt idx="229496">
                  <c:v>53.656175582523197</c:v>
                </c:pt>
                <c:pt idx="229497">
                  <c:v>53.6562601560533</c:v>
                </c:pt>
                <c:pt idx="229498">
                  <c:v>53.6563447293127</c:v>
                </c:pt>
                <c:pt idx="229499">
                  <c:v>53.656429302301397</c:v>
                </c:pt>
                <c:pt idx="229500">
                  <c:v>53.6565138750194</c:v>
                </c:pt>
                <c:pt idx="229501">
                  <c:v>53.6565984474666</c:v>
                </c:pt>
                <c:pt idx="229502">
                  <c:v>53.656683019643197</c:v>
                </c:pt>
                <c:pt idx="229503">
                  <c:v>53.656767591548999</c:v>
                </c:pt>
                <c:pt idx="229504">
                  <c:v>53.656852163184197</c:v>
                </c:pt>
                <c:pt idx="229505">
                  <c:v>53.656936734548601</c:v>
                </c:pt>
                <c:pt idx="229506">
                  <c:v>53.657021305642303</c:v>
                </c:pt>
                <c:pt idx="229507">
                  <c:v>53.657105876465401</c:v>
                </c:pt>
                <c:pt idx="229508">
                  <c:v>53.657190447017697</c:v>
                </c:pt>
                <c:pt idx="229509">
                  <c:v>53.657275017299298</c:v>
                </c:pt>
                <c:pt idx="229510">
                  <c:v>53.657359587310197</c:v>
                </c:pt>
                <c:pt idx="229511">
                  <c:v>53.657444157050399</c:v>
                </c:pt>
                <c:pt idx="229512">
                  <c:v>53.657528726519999</c:v>
                </c:pt>
                <c:pt idx="229513">
                  <c:v>53.657613295718797</c:v>
                </c:pt>
                <c:pt idx="229514">
                  <c:v>53.657697864646899</c:v>
                </c:pt>
                <c:pt idx="229515">
                  <c:v>53.657782433304298</c:v>
                </c:pt>
                <c:pt idx="229516">
                  <c:v>53.657867001691102</c:v>
                </c:pt>
                <c:pt idx="229517">
                  <c:v>53.657951569807103</c:v>
                </c:pt>
                <c:pt idx="229518">
                  <c:v>53.658036137652402</c:v>
                </c:pt>
                <c:pt idx="229519">
                  <c:v>53.658120705227098</c:v>
                </c:pt>
                <c:pt idx="229520">
                  <c:v>53.658205272530999</c:v>
                </c:pt>
                <c:pt idx="229521">
                  <c:v>53.658289839564297</c:v>
                </c:pt>
                <c:pt idx="229522">
                  <c:v>53.6583744063268</c:v>
                </c:pt>
                <c:pt idx="229523">
                  <c:v>53.6584589728187</c:v>
                </c:pt>
                <c:pt idx="229524">
                  <c:v>53.658543539039897</c:v>
                </c:pt>
                <c:pt idx="229525">
                  <c:v>53.658628104990399</c:v>
                </c:pt>
                <c:pt idx="229526">
                  <c:v>53.658712670670198</c:v>
                </c:pt>
                <c:pt idx="229527">
                  <c:v>53.658797236079302</c:v>
                </c:pt>
                <c:pt idx="229528">
                  <c:v>53.658881801217703</c:v>
                </c:pt>
                <c:pt idx="229529">
                  <c:v>53.658966366085501</c:v>
                </c:pt>
                <c:pt idx="229530">
                  <c:v>53.659050930682497</c:v>
                </c:pt>
                <c:pt idx="229531">
                  <c:v>53.659135495008897</c:v>
                </c:pt>
                <c:pt idx="229532">
                  <c:v>53.659220059064602</c:v>
                </c:pt>
                <c:pt idx="229533">
                  <c:v>53.659304622849596</c:v>
                </c:pt>
                <c:pt idx="229534">
                  <c:v>53.659389186364002</c:v>
                </c:pt>
                <c:pt idx="229535">
                  <c:v>53.659473749607599</c:v>
                </c:pt>
                <c:pt idx="229536">
                  <c:v>53.6595583125806</c:v>
                </c:pt>
                <c:pt idx="229537">
                  <c:v>53.659642875282898</c:v>
                </c:pt>
                <c:pt idx="229538">
                  <c:v>53.659727437714501</c:v>
                </c:pt>
                <c:pt idx="229539">
                  <c:v>53.659811999875402</c:v>
                </c:pt>
                <c:pt idx="229540">
                  <c:v>53.659896561765699</c:v>
                </c:pt>
                <c:pt idx="229541">
                  <c:v>53.6599811233853</c:v>
                </c:pt>
                <c:pt idx="229542">
                  <c:v>53.660065684734199</c:v>
                </c:pt>
                <c:pt idx="229543">
                  <c:v>53.660150245812403</c:v>
                </c:pt>
                <c:pt idx="229544">
                  <c:v>53.660234806619997</c:v>
                </c:pt>
                <c:pt idx="229545">
                  <c:v>53.660319367156902</c:v>
                </c:pt>
                <c:pt idx="229546">
                  <c:v>53.660403927423097</c:v>
                </c:pt>
                <c:pt idx="229547">
                  <c:v>53.660488487418696</c:v>
                </c:pt>
                <c:pt idx="229548">
                  <c:v>53.6605730471436</c:v>
                </c:pt>
                <c:pt idx="229549">
                  <c:v>53.660657606597802</c:v>
                </c:pt>
                <c:pt idx="229550">
                  <c:v>53.660742165781301</c:v>
                </c:pt>
                <c:pt idx="229551">
                  <c:v>53.660826724694203</c:v>
                </c:pt>
                <c:pt idx="229552">
                  <c:v>53.660911283336397</c:v>
                </c:pt>
                <c:pt idx="229553">
                  <c:v>53.660995841708001</c:v>
                </c:pt>
                <c:pt idx="229554">
                  <c:v>53.661080399808903</c:v>
                </c:pt>
                <c:pt idx="229555">
                  <c:v>53.661164957639102</c:v>
                </c:pt>
                <c:pt idx="229556">
                  <c:v>53.661249515198698</c:v>
                </c:pt>
                <c:pt idx="229557">
                  <c:v>53.661334072487598</c:v>
                </c:pt>
                <c:pt idx="229558">
                  <c:v>53.661418629505803</c:v>
                </c:pt>
                <c:pt idx="229559">
                  <c:v>53.661503186253398</c:v>
                </c:pt>
                <c:pt idx="229560">
                  <c:v>53.661587742730397</c:v>
                </c:pt>
                <c:pt idx="229561">
                  <c:v>53.661672298936601</c:v>
                </c:pt>
                <c:pt idx="229562">
                  <c:v>53.661756854872202</c:v>
                </c:pt>
                <c:pt idx="229563">
                  <c:v>53.6618414105372</c:v>
                </c:pt>
                <c:pt idx="229564">
                  <c:v>53.661925965931502</c:v>
                </c:pt>
                <c:pt idx="229565">
                  <c:v>53.662010521055102</c:v>
                </c:pt>
                <c:pt idx="229566">
                  <c:v>53.662095075908098</c:v>
                </c:pt>
                <c:pt idx="229567">
                  <c:v>53.662179630490499</c:v>
                </c:pt>
                <c:pt idx="229568">
                  <c:v>53.662264184802197</c:v>
                </c:pt>
                <c:pt idx="229569">
                  <c:v>53.6623487388432</c:v>
                </c:pt>
                <c:pt idx="229570">
                  <c:v>53.662433292613599</c:v>
                </c:pt>
                <c:pt idx="229571">
                  <c:v>53.662517846113303</c:v>
                </c:pt>
                <c:pt idx="229572">
                  <c:v>53.662602399342397</c:v>
                </c:pt>
                <c:pt idx="229573">
                  <c:v>53.662686952300902</c:v>
                </c:pt>
                <c:pt idx="229574">
                  <c:v>53.662771504988697</c:v>
                </c:pt>
                <c:pt idx="229575">
                  <c:v>53.662856057405797</c:v>
                </c:pt>
                <c:pt idx="229576">
                  <c:v>53.662940609552301</c:v>
                </c:pt>
                <c:pt idx="229577">
                  <c:v>53.663025161428202</c:v>
                </c:pt>
                <c:pt idx="229578">
                  <c:v>53.6631097130334</c:v>
                </c:pt>
                <c:pt idx="229579">
                  <c:v>53.663194264368002</c:v>
                </c:pt>
                <c:pt idx="229580">
                  <c:v>53.663278815431902</c:v>
                </c:pt>
                <c:pt idx="229581">
                  <c:v>53.663363366225198</c:v>
                </c:pt>
                <c:pt idx="229582">
                  <c:v>53.663447916747899</c:v>
                </c:pt>
                <c:pt idx="229583">
                  <c:v>53.663532466999897</c:v>
                </c:pt>
                <c:pt idx="229584">
                  <c:v>53.663617016981298</c:v>
                </c:pt>
                <c:pt idx="229585">
                  <c:v>53.663701566691998</c:v>
                </c:pt>
                <c:pt idx="229586">
                  <c:v>53.663786116132101</c:v>
                </c:pt>
                <c:pt idx="229587">
                  <c:v>53.663870665301602</c:v>
                </c:pt>
                <c:pt idx="229588">
                  <c:v>53.663955214200399</c:v>
                </c:pt>
                <c:pt idx="229589">
                  <c:v>53.664039762828601</c:v>
                </c:pt>
                <c:pt idx="229590">
                  <c:v>53.6641243111862</c:v>
                </c:pt>
                <c:pt idx="229591">
                  <c:v>53.664208859273103</c:v>
                </c:pt>
                <c:pt idx="229592">
                  <c:v>53.664293407089403</c:v>
                </c:pt>
                <c:pt idx="229593">
                  <c:v>53.6643779546351</c:v>
                </c:pt>
                <c:pt idx="229594">
                  <c:v>53.664462501910201</c:v>
                </c:pt>
                <c:pt idx="229595">
                  <c:v>53.664547048914599</c:v>
                </c:pt>
                <c:pt idx="229596">
                  <c:v>53.664631595648402</c:v>
                </c:pt>
                <c:pt idx="229597">
                  <c:v>53.664716142111601</c:v>
                </c:pt>
                <c:pt idx="229598">
                  <c:v>53.664800688304098</c:v>
                </c:pt>
                <c:pt idx="229599">
                  <c:v>53.664885234225999</c:v>
                </c:pt>
                <c:pt idx="229600">
                  <c:v>53.664969779877303</c:v>
                </c:pt>
                <c:pt idx="229601">
                  <c:v>53.665054325257998</c:v>
                </c:pt>
                <c:pt idx="229602">
                  <c:v>53.665138870367997</c:v>
                </c:pt>
                <c:pt idx="229603">
                  <c:v>53.6652234152075</c:v>
                </c:pt>
                <c:pt idx="229604">
                  <c:v>53.6653079597763</c:v>
                </c:pt>
                <c:pt idx="229605">
                  <c:v>53.665392504074397</c:v>
                </c:pt>
                <c:pt idx="229606">
                  <c:v>53.665477048101998</c:v>
                </c:pt>
                <c:pt idx="229607">
                  <c:v>53.665561591859003</c:v>
                </c:pt>
                <c:pt idx="229608">
                  <c:v>53.665646135345298</c:v>
                </c:pt>
                <c:pt idx="229609">
                  <c:v>53.665730678560998</c:v>
                </c:pt>
                <c:pt idx="229610">
                  <c:v>53.665815221506101</c:v>
                </c:pt>
                <c:pt idx="229611">
                  <c:v>53.665899764180601</c:v>
                </c:pt>
                <c:pt idx="229612">
                  <c:v>53.665984306584498</c:v>
                </c:pt>
                <c:pt idx="229613">
                  <c:v>53.6660688487177</c:v>
                </c:pt>
                <c:pt idx="229614">
                  <c:v>53.666153390580398</c:v>
                </c:pt>
                <c:pt idx="229615">
                  <c:v>53.6662379321724</c:v>
                </c:pt>
                <c:pt idx="229616">
                  <c:v>53.6663224734938</c:v>
                </c:pt>
                <c:pt idx="229617">
                  <c:v>53.666407014544703</c:v>
                </c:pt>
                <c:pt idx="229618">
                  <c:v>53.666491555324903</c:v>
                </c:pt>
                <c:pt idx="229619">
                  <c:v>53.6665760958345</c:v>
                </c:pt>
                <c:pt idx="229620">
                  <c:v>53.666660636073502</c:v>
                </c:pt>
                <c:pt idx="229621">
                  <c:v>53.6667451760418</c:v>
                </c:pt>
                <c:pt idx="229622">
                  <c:v>53.666829715739603</c:v>
                </c:pt>
                <c:pt idx="229623">
                  <c:v>53.666914255166802</c:v>
                </c:pt>
                <c:pt idx="229624">
                  <c:v>53.666998794323398</c:v>
                </c:pt>
                <c:pt idx="229625">
                  <c:v>53.667083333209398</c:v>
                </c:pt>
                <c:pt idx="229626">
                  <c:v>53.667167871824702</c:v>
                </c:pt>
                <c:pt idx="229627">
                  <c:v>53.667252410169503</c:v>
                </c:pt>
                <c:pt idx="229628">
                  <c:v>53.667336948243701</c:v>
                </c:pt>
                <c:pt idx="229629">
                  <c:v>53.667421486047303</c:v>
                </c:pt>
                <c:pt idx="229630">
                  <c:v>53.667506023580202</c:v>
                </c:pt>
                <c:pt idx="229631">
                  <c:v>53.667590560842598</c:v>
                </c:pt>
                <c:pt idx="229632">
                  <c:v>53.667675097834397</c:v>
                </c:pt>
                <c:pt idx="229633">
                  <c:v>53.667759634555601</c:v>
                </c:pt>
                <c:pt idx="229634">
                  <c:v>53.667844171006202</c:v>
                </c:pt>
                <c:pt idx="229635">
                  <c:v>53.667928707186199</c:v>
                </c:pt>
                <c:pt idx="229636">
                  <c:v>53.668013243095601</c:v>
                </c:pt>
                <c:pt idx="229637">
                  <c:v>53.668097778734399</c:v>
                </c:pt>
                <c:pt idx="229638">
                  <c:v>53.668182314102602</c:v>
                </c:pt>
                <c:pt idx="229639">
                  <c:v>53.6682668492003</c:v>
                </c:pt>
                <c:pt idx="229640">
                  <c:v>53.668351384027297</c:v>
                </c:pt>
                <c:pt idx="229641">
                  <c:v>53.668435918583803</c:v>
                </c:pt>
                <c:pt idx="229642">
                  <c:v>53.6685204528696</c:v>
                </c:pt>
                <c:pt idx="229643">
                  <c:v>53.668604986884901</c:v>
                </c:pt>
                <c:pt idx="229644">
                  <c:v>53.668689520629599</c:v>
                </c:pt>
                <c:pt idx="229645">
                  <c:v>53.6687740541037</c:v>
                </c:pt>
                <c:pt idx="229646">
                  <c:v>53.668858587307199</c:v>
                </c:pt>
                <c:pt idx="229647">
                  <c:v>53.668943120240201</c:v>
                </c:pt>
                <c:pt idx="229648">
                  <c:v>53.6690276529025</c:v>
                </c:pt>
                <c:pt idx="229649">
                  <c:v>53.669112185294303</c:v>
                </c:pt>
                <c:pt idx="229650">
                  <c:v>53.669196717415502</c:v>
                </c:pt>
                <c:pt idx="229651">
                  <c:v>53.669281249266099</c:v>
                </c:pt>
                <c:pt idx="229652">
                  <c:v>53.669365780846199</c:v>
                </c:pt>
                <c:pt idx="229653">
                  <c:v>53.669450312155597</c:v>
                </c:pt>
                <c:pt idx="229654">
                  <c:v>53.669534843194498</c:v>
                </c:pt>
                <c:pt idx="229655">
                  <c:v>53.669619373962803</c:v>
                </c:pt>
                <c:pt idx="229656">
                  <c:v>53.669703904460597</c:v>
                </c:pt>
                <c:pt idx="229657">
                  <c:v>53.669788434687703</c:v>
                </c:pt>
                <c:pt idx="229658">
                  <c:v>53.669872964644298</c:v>
                </c:pt>
                <c:pt idx="229659">
                  <c:v>53.669957494330298</c:v>
                </c:pt>
                <c:pt idx="229660">
                  <c:v>53.6700420237458</c:v>
                </c:pt>
                <c:pt idx="229661">
                  <c:v>53.670126552890601</c:v>
                </c:pt>
                <c:pt idx="229662">
                  <c:v>53.670211081764897</c:v>
                </c:pt>
                <c:pt idx="229663">
                  <c:v>53.670295610368697</c:v>
                </c:pt>
                <c:pt idx="229664">
                  <c:v>53.670380138701802</c:v>
                </c:pt>
                <c:pt idx="229665">
                  <c:v>53.670464666764403</c:v>
                </c:pt>
                <c:pt idx="229666">
                  <c:v>53.670549194556401</c:v>
                </c:pt>
                <c:pt idx="229667">
                  <c:v>53.670633722077902</c:v>
                </c:pt>
                <c:pt idx="229668">
                  <c:v>53.6707182493288</c:v>
                </c:pt>
                <c:pt idx="229669">
                  <c:v>53.670802776309102</c:v>
                </c:pt>
                <c:pt idx="229670">
                  <c:v>53.670887303018901</c:v>
                </c:pt>
                <c:pt idx="229671">
                  <c:v>53.670971829458097</c:v>
                </c:pt>
                <c:pt idx="229672">
                  <c:v>53.671056355626703</c:v>
                </c:pt>
                <c:pt idx="229673">
                  <c:v>53.671140881524799</c:v>
                </c:pt>
                <c:pt idx="229674">
                  <c:v>53.671225407152299</c:v>
                </c:pt>
                <c:pt idx="229675">
                  <c:v>53.671309932509303</c:v>
                </c:pt>
                <c:pt idx="229676">
                  <c:v>53.671394457595703</c:v>
                </c:pt>
                <c:pt idx="229677">
                  <c:v>53.6714789824116</c:v>
                </c:pt>
                <c:pt idx="229678">
                  <c:v>53.671563506956801</c:v>
                </c:pt>
                <c:pt idx="229679">
                  <c:v>53.671648031231598</c:v>
                </c:pt>
                <c:pt idx="229680">
                  <c:v>53.671732555235799</c:v>
                </c:pt>
                <c:pt idx="229681">
                  <c:v>53.671817078969397</c:v>
                </c:pt>
                <c:pt idx="229682">
                  <c:v>53.671901602432499</c:v>
                </c:pt>
                <c:pt idx="229683">
                  <c:v>53.671986125624997</c:v>
                </c:pt>
                <c:pt idx="229684">
                  <c:v>53.672070648546999</c:v>
                </c:pt>
                <c:pt idx="229685">
                  <c:v>53.672155171198398</c:v>
                </c:pt>
                <c:pt idx="229686">
                  <c:v>53.6722396935793</c:v>
                </c:pt>
                <c:pt idx="229687">
                  <c:v>53.672324215689599</c:v>
                </c:pt>
                <c:pt idx="229688">
                  <c:v>53.672408737529402</c:v>
                </c:pt>
                <c:pt idx="229689">
                  <c:v>53.672493259098601</c:v>
                </c:pt>
                <c:pt idx="229690">
                  <c:v>53.672577780397297</c:v>
                </c:pt>
                <c:pt idx="229691">
                  <c:v>53.672662301425397</c:v>
                </c:pt>
                <c:pt idx="229692">
                  <c:v>53.672746822183001</c:v>
                </c:pt>
                <c:pt idx="229693">
                  <c:v>53.672831342670001</c:v>
                </c:pt>
                <c:pt idx="229694">
                  <c:v>53.672915862886597</c:v>
                </c:pt>
                <c:pt idx="229695">
                  <c:v>53.673000382832498</c:v>
                </c:pt>
                <c:pt idx="229696">
                  <c:v>53.673084902507902</c:v>
                </c:pt>
                <c:pt idx="229697">
                  <c:v>53.673169421912803</c:v>
                </c:pt>
                <c:pt idx="229698">
                  <c:v>53.6732539410472</c:v>
                </c:pt>
                <c:pt idx="229699">
                  <c:v>53.673338459911001</c:v>
                </c:pt>
                <c:pt idx="229700">
                  <c:v>53.673422978504298</c:v>
                </c:pt>
                <c:pt idx="229701">
                  <c:v>53.673507496827</c:v>
                </c:pt>
                <c:pt idx="229702">
                  <c:v>53.673592014879198</c:v>
                </c:pt>
                <c:pt idx="229703">
                  <c:v>53.673676532660799</c:v>
                </c:pt>
                <c:pt idx="229704">
                  <c:v>53.673761050171997</c:v>
                </c:pt>
                <c:pt idx="229705">
                  <c:v>53.673845567412599</c:v>
                </c:pt>
                <c:pt idx="229706">
                  <c:v>53.673930084382597</c:v>
                </c:pt>
                <c:pt idx="229707">
                  <c:v>53.674014601082199</c:v>
                </c:pt>
                <c:pt idx="229708">
                  <c:v>53.674099117511197</c:v>
                </c:pt>
                <c:pt idx="229709">
                  <c:v>53.6741836336696</c:v>
                </c:pt>
                <c:pt idx="229710">
                  <c:v>53.674268149557598</c:v>
                </c:pt>
                <c:pt idx="229711">
                  <c:v>53.674352665175</c:v>
                </c:pt>
                <c:pt idx="229712">
                  <c:v>53.674437180521899</c:v>
                </c:pt>
                <c:pt idx="229713">
                  <c:v>53.674521695598301</c:v>
                </c:pt>
                <c:pt idx="229714">
                  <c:v>53.6746062104041</c:v>
                </c:pt>
                <c:pt idx="229715">
                  <c:v>53.674690724939403</c:v>
                </c:pt>
                <c:pt idx="229716">
                  <c:v>53.674775239204202</c:v>
                </c:pt>
                <c:pt idx="229717">
                  <c:v>53.674859753198497</c:v>
                </c:pt>
                <c:pt idx="229718">
                  <c:v>53.674944266922203</c:v>
                </c:pt>
                <c:pt idx="229719">
                  <c:v>53.675028780375399</c:v>
                </c:pt>
                <c:pt idx="229720">
                  <c:v>53.675113293558098</c:v>
                </c:pt>
                <c:pt idx="229721">
                  <c:v>53.675197806470301</c:v>
                </c:pt>
                <c:pt idx="229722">
                  <c:v>53.675282319112</c:v>
                </c:pt>
                <c:pt idx="229723">
                  <c:v>53.675366831483103</c:v>
                </c:pt>
                <c:pt idx="229724">
                  <c:v>53.675451343583802</c:v>
                </c:pt>
                <c:pt idx="229725">
                  <c:v>53.675535855413898</c:v>
                </c:pt>
                <c:pt idx="229726">
                  <c:v>53.675620366973497</c:v>
                </c:pt>
                <c:pt idx="229727">
                  <c:v>53.6757048782626</c:v>
                </c:pt>
                <c:pt idx="229728">
                  <c:v>53.675789389281199</c:v>
                </c:pt>
                <c:pt idx="229729">
                  <c:v>53.675873900029202</c:v>
                </c:pt>
                <c:pt idx="229730">
                  <c:v>53.675958410506801</c:v>
                </c:pt>
                <c:pt idx="229731">
                  <c:v>53.676042920713797</c:v>
                </c:pt>
                <c:pt idx="229732">
                  <c:v>53.676127430650403</c:v>
                </c:pt>
                <c:pt idx="229733">
                  <c:v>53.676211940316399</c:v>
                </c:pt>
                <c:pt idx="229734">
                  <c:v>53.676296449711899</c:v>
                </c:pt>
                <c:pt idx="229735">
                  <c:v>53.676380958836901</c:v>
                </c:pt>
                <c:pt idx="229736">
                  <c:v>53.676465467691401</c:v>
                </c:pt>
                <c:pt idx="229737">
                  <c:v>53.676549976275403</c:v>
                </c:pt>
                <c:pt idx="229738">
                  <c:v>53.676634484588902</c:v>
                </c:pt>
                <c:pt idx="229739">
                  <c:v>53.676718992631898</c:v>
                </c:pt>
                <c:pt idx="229740">
                  <c:v>53.676803500404397</c:v>
                </c:pt>
                <c:pt idx="229741">
                  <c:v>53.6768880079063</c:v>
                </c:pt>
                <c:pt idx="229742">
                  <c:v>53.676972515137798</c:v>
                </c:pt>
                <c:pt idx="229743">
                  <c:v>53.677057022098801</c:v>
                </c:pt>
                <c:pt idx="229744">
                  <c:v>53.677141528789299</c:v>
                </c:pt>
                <c:pt idx="229745">
                  <c:v>53.677226035209301</c:v>
                </c:pt>
                <c:pt idx="229746">
                  <c:v>53.6773105413588</c:v>
                </c:pt>
                <c:pt idx="229747">
                  <c:v>53.677395047237802</c:v>
                </c:pt>
                <c:pt idx="229748">
                  <c:v>53.6774795528463</c:v>
                </c:pt>
                <c:pt idx="229749">
                  <c:v>53.677564058184302</c:v>
                </c:pt>
                <c:pt idx="229750">
                  <c:v>53.6776485632518</c:v>
                </c:pt>
                <c:pt idx="229751">
                  <c:v>53.677733068048802</c:v>
                </c:pt>
                <c:pt idx="229752">
                  <c:v>53.6778175725753</c:v>
                </c:pt>
                <c:pt idx="229753">
                  <c:v>53.677902076831302</c:v>
                </c:pt>
                <c:pt idx="229754">
                  <c:v>53.677986580816899</c:v>
                </c:pt>
                <c:pt idx="229755">
                  <c:v>53.678071084531901</c:v>
                </c:pt>
                <c:pt idx="229756">
                  <c:v>53.678155587976498</c:v>
                </c:pt>
                <c:pt idx="229757">
                  <c:v>53.678240091150499</c:v>
                </c:pt>
                <c:pt idx="229758">
                  <c:v>53.678324594054097</c:v>
                </c:pt>
                <c:pt idx="229759">
                  <c:v>53.678409096687197</c:v>
                </c:pt>
                <c:pt idx="229760">
                  <c:v>53.678493599049801</c:v>
                </c:pt>
                <c:pt idx="229761">
                  <c:v>53.678578101142001</c:v>
                </c:pt>
                <c:pt idx="229762">
                  <c:v>53.678662602963598</c:v>
                </c:pt>
                <c:pt idx="229763">
                  <c:v>53.678747104514798</c:v>
                </c:pt>
                <c:pt idx="229764">
                  <c:v>53.678831605795502</c:v>
                </c:pt>
                <c:pt idx="229765">
                  <c:v>53.678916106805701</c:v>
                </c:pt>
                <c:pt idx="229766">
                  <c:v>53.679000607545397</c:v>
                </c:pt>
                <c:pt idx="229767">
                  <c:v>53.679085108014597</c:v>
                </c:pt>
                <c:pt idx="229768">
                  <c:v>53.6791696082134</c:v>
                </c:pt>
                <c:pt idx="229769">
                  <c:v>53.679254108141699</c:v>
                </c:pt>
                <c:pt idx="229770">
                  <c:v>53.679338607799501</c:v>
                </c:pt>
                <c:pt idx="229771">
                  <c:v>53.6794231071868</c:v>
                </c:pt>
                <c:pt idx="229772">
                  <c:v>53.679507606303702</c:v>
                </c:pt>
                <c:pt idx="229773">
                  <c:v>53.67959210515</c:v>
                </c:pt>
                <c:pt idx="229774">
                  <c:v>53.679676603726001</c:v>
                </c:pt>
                <c:pt idx="229775">
                  <c:v>53.679761102031399</c:v>
                </c:pt>
                <c:pt idx="229776">
                  <c:v>53.6798456000664</c:v>
                </c:pt>
                <c:pt idx="229777">
                  <c:v>53.679930097830898</c:v>
                </c:pt>
                <c:pt idx="229778">
                  <c:v>53.680014595324899</c:v>
                </c:pt>
                <c:pt idx="229779">
                  <c:v>53.680099092548403</c:v>
                </c:pt>
                <c:pt idx="229780">
                  <c:v>53.680183589501503</c:v>
                </c:pt>
                <c:pt idx="229781">
                  <c:v>53.6802680861841</c:v>
                </c:pt>
                <c:pt idx="229782">
                  <c:v>53.680352582596299</c:v>
                </c:pt>
                <c:pt idx="229783">
                  <c:v>53.680437078738002</c:v>
                </c:pt>
                <c:pt idx="229784">
                  <c:v>53.680521574609202</c:v>
                </c:pt>
                <c:pt idx="229785">
                  <c:v>53.680606070209997</c:v>
                </c:pt>
                <c:pt idx="229786">
                  <c:v>53.680690565540203</c:v>
                </c:pt>
                <c:pt idx="229787">
                  <c:v>53.680775060600098</c:v>
                </c:pt>
                <c:pt idx="229788">
                  <c:v>53.680859555389503</c:v>
                </c:pt>
                <c:pt idx="229789">
                  <c:v>53.680944049908398</c:v>
                </c:pt>
                <c:pt idx="229790">
                  <c:v>53.681028544156803</c:v>
                </c:pt>
                <c:pt idx="229791">
                  <c:v>53.681113038134797</c:v>
                </c:pt>
                <c:pt idx="229792">
                  <c:v>53.6811975318424</c:v>
                </c:pt>
                <c:pt idx="229793">
                  <c:v>53.681282025279401</c:v>
                </c:pt>
                <c:pt idx="229794">
                  <c:v>53.681366518446097</c:v>
                </c:pt>
                <c:pt idx="229795">
                  <c:v>53.681451011342197</c:v>
                </c:pt>
                <c:pt idx="229796">
                  <c:v>53.681535503968</c:v>
                </c:pt>
                <c:pt idx="229797">
                  <c:v>53.681619996323199</c:v>
                </c:pt>
                <c:pt idx="229798">
                  <c:v>53.681704488408002</c:v>
                </c:pt>
                <c:pt idx="229799">
                  <c:v>53.6817889802224</c:v>
                </c:pt>
                <c:pt idx="229800">
                  <c:v>53.681873471766302</c:v>
                </c:pt>
                <c:pt idx="229801">
                  <c:v>53.6819579630397</c:v>
                </c:pt>
                <c:pt idx="229802">
                  <c:v>53.682042454042801</c:v>
                </c:pt>
                <c:pt idx="229803">
                  <c:v>53.682126944775298</c:v>
                </c:pt>
                <c:pt idx="229804">
                  <c:v>53.682211435237399</c:v>
                </c:pt>
                <c:pt idx="229805">
                  <c:v>53.682295925429102</c:v>
                </c:pt>
                <c:pt idx="229806">
                  <c:v>53.682380415350302</c:v>
                </c:pt>
                <c:pt idx="229807">
                  <c:v>53.682464905001098</c:v>
                </c:pt>
                <c:pt idx="229808">
                  <c:v>53.682549394381397</c:v>
                </c:pt>
                <c:pt idx="229809">
                  <c:v>53.682633883491299</c:v>
                </c:pt>
                <c:pt idx="229810">
                  <c:v>53.682718372330797</c:v>
                </c:pt>
                <c:pt idx="229811">
                  <c:v>53.682802860899798</c:v>
                </c:pt>
                <c:pt idx="229812">
                  <c:v>53.682887349198303</c:v>
                </c:pt>
                <c:pt idx="229813">
                  <c:v>53.682971837226503</c:v>
                </c:pt>
                <c:pt idx="229814">
                  <c:v>53.683056324984101</c:v>
                </c:pt>
                <c:pt idx="229815">
                  <c:v>53.6831408124714</c:v>
                </c:pt>
                <c:pt idx="229816">
                  <c:v>53.683225299688203</c:v>
                </c:pt>
                <c:pt idx="229817">
                  <c:v>53.683309786634602</c:v>
                </c:pt>
                <c:pt idx="229818">
                  <c:v>53.683394273310498</c:v>
                </c:pt>
                <c:pt idx="229819">
                  <c:v>53.683478759716003</c:v>
                </c:pt>
                <c:pt idx="229820">
                  <c:v>53.683563245851097</c:v>
                </c:pt>
                <c:pt idx="229821">
                  <c:v>53.683647731715702</c:v>
                </c:pt>
                <c:pt idx="229822">
                  <c:v>53.683732217310002</c:v>
                </c:pt>
                <c:pt idx="229823">
                  <c:v>53.683816702633699</c:v>
                </c:pt>
                <c:pt idx="229824">
                  <c:v>53.683901187687098</c:v>
                </c:pt>
                <c:pt idx="229825">
                  <c:v>53.683985672470001</c:v>
                </c:pt>
                <c:pt idx="229826">
                  <c:v>53.6840701569825</c:v>
                </c:pt>
                <c:pt idx="229827">
                  <c:v>53.684154641224602</c:v>
                </c:pt>
                <c:pt idx="229828">
                  <c:v>53.6842391251962</c:v>
                </c:pt>
                <c:pt idx="229829">
                  <c:v>53.684323608897401</c:v>
                </c:pt>
                <c:pt idx="229830">
                  <c:v>53.684408092328198</c:v>
                </c:pt>
                <c:pt idx="229831">
                  <c:v>53.684492575488598</c:v>
                </c:pt>
                <c:pt idx="229832">
                  <c:v>53.684577058378501</c:v>
                </c:pt>
                <c:pt idx="229833">
                  <c:v>53.684661540998</c:v>
                </c:pt>
                <c:pt idx="229834">
                  <c:v>53.684746023347103</c:v>
                </c:pt>
                <c:pt idx="229835">
                  <c:v>53.684830505425801</c:v>
                </c:pt>
                <c:pt idx="229836">
                  <c:v>53.684914987234002</c:v>
                </c:pt>
                <c:pt idx="229837">
                  <c:v>53.684999468771899</c:v>
                </c:pt>
                <c:pt idx="229838">
                  <c:v>53.685083950039299</c:v>
                </c:pt>
                <c:pt idx="229839">
                  <c:v>53.685168431036303</c:v>
                </c:pt>
                <c:pt idx="229840">
                  <c:v>53.685252911762902</c:v>
                </c:pt>
                <c:pt idx="229841">
                  <c:v>53.685337392219097</c:v>
                </c:pt>
                <c:pt idx="229842">
                  <c:v>53.685421872404802</c:v>
                </c:pt>
                <c:pt idx="229843">
                  <c:v>53.685506352320203</c:v>
                </c:pt>
                <c:pt idx="229844">
                  <c:v>53.685590831965101</c:v>
                </c:pt>
                <c:pt idx="229845">
                  <c:v>53.685675311339601</c:v>
                </c:pt>
                <c:pt idx="229846">
                  <c:v>53.685759790443697</c:v>
                </c:pt>
                <c:pt idx="229847">
                  <c:v>53.685844269277403</c:v>
                </c:pt>
                <c:pt idx="229848">
                  <c:v>53.685928747840698</c:v>
                </c:pt>
                <c:pt idx="229849">
                  <c:v>53.686013226133603</c:v>
                </c:pt>
                <c:pt idx="229850">
                  <c:v>53.686097704156097</c:v>
                </c:pt>
                <c:pt idx="229851">
                  <c:v>53.686182181908102</c:v>
                </c:pt>
                <c:pt idx="229852">
                  <c:v>53.686266659389801</c:v>
                </c:pt>
                <c:pt idx="229853">
                  <c:v>53.686351136600997</c:v>
                </c:pt>
                <c:pt idx="229854">
                  <c:v>53.686435613541903</c:v>
                </c:pt>
                <c:pt idx="229855">
                  <c:v>53.686520090212298</c:v>
                </c:pt>
                <c:pt idx="229856">
                  <c:v>53.686604566612402</c:v>
                </c:pt>
                <c:pt idx="229857">
                  <c:v>53.686689042742003</c:v>
                </c:pt>
                <c:pt idx="229858">
                  <c:v>53.686773518601299</c:v>
                </c:pt>
                <c:pt idx="229859">
                  <c:v>53.686857994190099</c:v>
                </c:pt>
                <c:pt idx="229860">
                  <c:v>53.686942469508601</c:v>
                </c:pt>
                <c:pt idx="229861">
                  <c:v>53.6870269445566</c:v>
                </c:pt>
                <c:pt idx="229862">
                  <c:v>53.687111419334201</c:v>
                </c:pt>
                <c:pt idx="229863">
                  <c:v>53.687195893841498</c:v>
                </c:pt>
                <c:pt idx="229864">
                  <c:v>53.687280368078397</c:v>
                </c:pt>
                <c:pt idx="229865">
                  <c:v>53.687364842044801</c:v>
                </c:pt>
                <c:pt idx="229866">
                  <c:v>53.687449315740899</c:v>
                </c:pt>
                <c:pt idx="229867">
                  <c:v>53.687533789166601</c:v>
                </c:pt>
                <c:pt idx="229868">
                  <c:v>53.687618262321898</c:v>
                </c:pt>
                <c:pt idx="229869">
                  <c:v>53.687702735206798</c:v>
                </c:pt>
                <c:pt idx="229870">
                  <c:v>53.687787207821302</c:v>
                </c:pt>
                <c:pt idx="229871">
                  <c:v>53.687871680165401</c:v>
                </c:pt>
                <c:pt idx="229872">
                  <c:v>53.687956152239103</c:v>
                </c:pt>
                <c:pt idx="229873">
                  <c:v>53.688040624042401</c:v>
                </c:pt>
                <c:pt idx="229874">
                  <c:v>53.688125095575401</c:v>
                </c:pt>
                <c:pt idx="229875">
                  <c:v>53.688209566837997</c:v>
                </c:pt>
                <c:pt idx="229876">
                  <c:v>53.688294037830097</c:v>
                </c:pt>
                <c:pt idx="229877">
                  <c:v>53.688378508551899</c:v>
                </c:pt>
                <c:pt idx="229878">
                  <c:v>53.688462979003397</c:v>
                </c:pt>
                <c:pt idx="229879">
                  <c:v>53.688547449184398</c:v>
                </c:pt>
                <c:pt idx="229880">
                  <c:v>53.688631919095002</c:v>
                </c:pt>
                <c:pt idx="229881">
                  <c:v>53.688716388735301</c:v>
                </c:pt>
                <c:pt idx="229882">
                  <c:v>53.688800858105203</c:v>
                </c:pt>
                <c:pt idx="229883">
                  <c:v>53.688885327204702</c:v>
                </c:pt>
                <c:pt idx="229884">
                  <c:v>53.688969796033803</c:v>
                </c:pt>
                <c:pt idx="229885">
                  <c:v>53.689054264592599</c:v>
                </c:pt>
                <c:pt idx="229886">
                  <c:v>53.689138732880998</c:v>
                </c:pt>
                <c:pt idx="229887">
                  <c:v>53.689223200899001</c:v>
                </c:pt>
                <c:pt idx="229888">
                  <c:v>53.689307668646599</c:v>
                </c:pt>
                <c:pt idx="229889">
                  <c:v>53.689392136123899</c:v>
                </c:pt>
                <c:pt idx="229890">
                  <c:v>53.689476603330696</c:v>
                </c:pt>
                <c:pt idx="229891">
                  <c:v>53.689561070267203</c:v>
                </c:pt>
                <c:pt idx="229892">
                  <c:v>53.689645536933398</c:v>
                </c:pt>
                <c:pt idx="229893">
                  <c:v>53.689730003329203</c:v>
                </c:pt>
                <c:pt idx="229894">
                  <c:v>53.689814469454603</c:v>
                </c:pt>
                <c:pt idx="229895">
                  <c:v>53.6898989353096</c:v>
                </c:pt>
                <c:pt idx="229896">
                  <c:v>53.689983400894299</c:v>
                </c:pt>
                <c:pt idx="229897">
                  <c:v>53.690067866208601</c:v>
                </c:pt>
                <c:pt idx="229898">
                  <c:v>53.690152331252499</c:v>
                </c:pt>
                <c:pt idx="229899">
                  <c:v>53.690236796025999</c:v>
                </c:pt>
                <c:pt idx="229900">
                  <c:v>53.690321260529203</c:v>
                </c:pt>
                <c:pt idx="229901">
                  <c:v>53.690405724762101</c:v>
                </c:pt>
                <c:pt idx="229902">
                  <c:v>53.690490188724603</c:v>
                </c:pt>
                <c:pt idx="229903">
                  <c:v>53.6905746524167</c:v>
                </c:pt>
                <c:pt idx="229904">
                  <c:v>53.6906591158384</c:v>
                </c:pt>
                <c:pt idx="229905">
                  <c:v>53.690743578989803</c:v>
                </c:pt>
                <c:pt idx="229906">
                  <c:v>53.690828041870901</c:v>
                </c:pt>
                <c:pt idx="229907">
                  <c:v>53.690912504481503</c:v>
                </c:pt>
                <c:pt idx="229908">
                  <c:v>53.6909969668218</c:v>
                </c:pt>
                <c:pt idx="229909">
                  <c:v>53.691081428891799</c:v>
                </c:pt>
                <c:pt idx="229910">
                  <c:v>53.691165890691401</c:v>
                </c:pt>
                <c:pt idx="229911">
                  <c:v>53.691250352220699</c:v>
                </c:pt>
                <c:pt idx="229912">
                  <c:v>53.6913348134796</c:v>
                </c:pt>
                <c:pt idx="229913">
                  <c:v>53.691419274468103</c:v>
                </c:pt>
                <c:pt idx="229914">
                  <c:v>53.691503735186302</c:v>
                </c:pt>
                <c:pt idx="229915">
                  <c:v>53.691588195634097</c:v>
                </c:pt>
                <c:pt idx="229916">
                  <c:v>53.691672655811601</c:v>
                </c:pt>
                <c:pt idx="229917">
                  <c:v>53.691757115718801</c:v>
                </c:pt>
                <c:pt idx="229918">
                  <c:v>53.691841575355603</c:v>
                </c:pt>
                <c:pt idx="229919">
                  <c:v>53.691926034722002</c:v>
                </c:pt>
                <c:pt idx="229920">
                  <c:v>53.692010493818103</c:v>
                </c:pt>
                <c:pt idx="229921">
                  <c:v>53.692094952643899</c:v>
                </c:pt>
                <c:pt idx="229922">
                  <c:v>53.692179411199298</c:v>
                </c:pt>
                <c:pt idx="229923">
                  <c:v>53.6922638694843</c:v>
                </c:pt>
                <c:pt idx="229924">
                  <c:v>53.692348327499097</c:v>
                </c:pt>
                <c:pt idx="229925">
                  <c:v>53.692432785243398</c:v>
                </c:pt>
                <c:pt idx="229926">
                  <c:v>53.6925172427175</c:v>
                </c:pt>
                <c:pt idx="229927">
                  <c:v>53.692601699921198</c:v>
                </c:pt>
                <c:pt idx="229928">
                  <c:v>53.692686156854499</c:v>
                </c:pt>
                <c:pt idx="229929">
                  <c:v>53.692770613517503</c:v>
                </c:pt>
                <c:pt idx="229930">
                  <c:v>53.692855069910202</c:v>
                </c:pt>
                <c:pt idx="229931">
                  <c:v>53.692939526032603</c:v>
                </c:pt>
                <c:pt idx="229932">
                  <c:v>53.6930239818846</c:v>
                </c:pt>
                <c:pt idx="229933">
                  <c:v>53.693108437466201</c:v>
                </c:pt>
                <c:pt idx="229934">
                  <c:v>53.693192892777603</c:v>
                </c:pt>
                <c:pt idx="229935">
                  <c:v>53.693277347818601</c:v>
                </c:pt>
                <c:pt idx="229936">
                  <c:v>53.693361802589202</c:v>
                </c:pt>
                <c:pt idx="229937">
                  <c:v>53.693446257089597</c:v>
                </c:pt>
                <c:pt idx="229938">
                  <c:v>53.693530711319603</c:v>
                </c:pt>
                <c:pt idx="229939">
                  <c:v>53.693615165279198</c:v>
                </c:pt>
                <c:pt idx="229940">
                  <c:v>53.693699618968601</c:v>
                </c:pt>
                <c:pt idx="229941">
                  <c:v>53.693784072387601</c:v>
                </c:pt>
                <c:pt idx="229942">
                  <c:v>53.693868525536303</c:v>
                </c:pt>
                <c:pt idx="229943">
                  <c:v>53.6939529784146</c:v>
                </c:pt>
                <c:pt idx="229944">
                  <c:v>53.6940374310227</c:v>
                </c:pt>
                <c:pt idx="229945">
                  <c:v>53.694121883360403</c:v>
                </c:pt>
                <c:pt idx="229946">
                  <c:v>53.694206335427801</c:v>
                </c:pt>
                <c:pt idx="229947">
                  <c:v>53.694290787224801</c:v>
                </c:pt>
                <c:pt idx="229948">
                  <c:v>53.694375238751597</c:v>
                </c:pt>
                <c:pt idx="229949">
                  <c:v>53.694459690008003</c:v>
                </c:pt>
                <c:pt idx="229950">
                  <c:v>53.694544140994097</c:v>
                </c:pt>
                <c:pt idx="229951">
                  <c:v>53.694628591709801</c:v>
                </c:pt>
                <c:pt idx="229952">
                  <c:v>53.6947130421553</c:v>
                </c:pt>
                <c:pt idx="229953">
                  <c:v>53.694797492330402</c:v>
                </c:pt>
                <c:pt idx="229954">
                  <c:v>53.694881942235199</c:v>
                </c:pt>
                <c:pt idx="229955">
                  <c:v>53.694966391869698</c:v>
                </c:pt>
                <c:pt idx="229956">
                  <c:v>53.6950508412339</c:v>
                </c:pt>
                <c:pt idx="229957">
                  <c:v>53.695135290327798</c:v>
                </c:pt>
                <c:pt idx="229958">
                  <c:v>53.695219739151398</c:v>
                </c:pt>
                <c:pt idx="229959">
                  <c:v>53.6953041877046</c:v>
                </c:pt>
                <c:pt idx="229960">
                  <c:v>53.695388635987499</c:v>
                </c:pt>
                <c:pt idx="229961">
                  <c:v>53.695473084000199</c:v>
                </c:pt>
                <c:pt idx="229962">
                  <c:v>53.695557531742502</c:v>
                </c:pt>
                <c:pt idx="229963">
                  <c:v>53.6956419792145</c:v>
                </c:pt>
                <c:pt idx="229964">
                  <c:v>53.695726426416201</c:v>
                </c:pt>
                <c:pt idx="229965">
                  <c:v>53.695810873347497</c:v>
                </c:pt>
                <c:pt idx="229966">
                  <c:v>53.695895320008603</c:v>
                </c:pt>
                <c:pt idx="229967">
                  <c:v>53.695979766399397</c:v>
                </c:pt>
                <c:pt idx="229968">
                  <c:v>53.6960642125199</c:v>
                </c:pt>
                <c:pt idx="229969">
                  <c:v>53.696148658369999</c:v>
                </c:pt>
                <c:pt idx="229970">
                  <c:v>53.696233103949901</c:v>
                </c:pt>
                <c:pt idx="229971">
                  <c:v>53.696317549259398</c:v>
                </c:pt>
                <c:pt idx="229972">
                  <c:v>53.696401994298697</c:v>
                </c:pt>
                <c:pt idx="229973">
                  <c:v>53.696486439067598</c:v>
                </c:pt>
                <c:pt idx="229974">
                  <c:v>53.696570883566302</c:v>
                </c:pt>
                <c:pt idx="229975">
                  <c:v>53.696655327794602</c:v>
                </c:pt>
                <c:pt idx="229976">
                  <c:v>53.696739771752704</c:v>
                </c:pt>
                <c:pt idx="229977">
                  <c:v>53.696824215440401</c:v>
                </c:pt>
                <c:pt idx="229978">
                  <c:v>53.6969086588579</c:v>
                </c:pt>
                <c:pt idx="229979">
                  <c:v>53.696993102005102</c:v>
                </c:pt>
                <c:pt idx="229980">
                  <c:v>53.6970775448819</c:v>
                </c:pt>
                <c:pt idx="229981">
                  <c:v>53.697161987488499</c:v>
                </c:pt>
                <c:pt idx="229982">
                  <c:v>53.697246429824801</c:v>
                </c:pt>
                <c:pt idx="229983">
                  <c:v>53.697330871890799</c:v>
                </c:pt>
                <c:pt idx="229984">
                  <c:v>53.697415313686498</c:v>
                </c:pt>
                <c:pt idx="229985">
                  <c:v>53.697499755211901</c:v>
                </c:pt>
                <c:pt idx="229986">
                  <c:v>53.697584196466998</c:v>
                </c:pt>
                <c:pt idx="229987">
                  <c:v>53.697668637451798</c:v>
                </c:pt>
                <c:pt idx="229988">
                  <c:v>53.6977530781664</c:v>
                </c:pt>
                <c:pt idx="229989">
                  <c:v>53.697837518610598</c:v>
                </c:pt>
                <c:pt idx="229990">
                  <c:v>53.697921958784598</c:v>
                </c:pt>
                <c:pt idx="229991">
                  <c:v>53.6980063986883</c:v>
                </c:pt>
                <c:pt idx="229992">
                  <c:v>53.698090838321697</c:v>
                </c:pt>
                <c:pt idx="229993">
                  <c:v>53.698175277684797</c:v>
                </c:pt>
                <c:pt idx="229994">
                  <c:v>53.698259716777599</c:v>
                </c:pt>
                <c:pt idx="229995">
                  <c:v>53.698344155600097</c:v>
                </c:pt>
                <c:pt idx="229996">
                  <c:v>53.698428594152404</c:v>
                </c:pt>
                <c:pt idx="229997">
                  <c:v>53.698513032434398</c:v>
                </c:pt>
                <c:pt idx="229998">
                  <c:v>53.698597470446103</c:v>
                </c:pt>
                <c:pt idx="229999">
                  <c:v>53.698681908187503</c:v>
                </c:pt>
                <c:pt idx="230000">
                  <c:v>53.698766345658697</c:v>
                </c:pt>
                <c:pt idx="230001">
                  <c:v>53.698850782859502</c:v>
                </c:pt>
                <c:pt idx="230002">
                  <c:v>53.698935219790101</c:v>
                </c:pt>
                <c:pt idx="230003">
                  <c:v>53.699019656450503</c:v>
                </c:pt>
                <c:pt idx="230004">
                  <c:v>53.6991040928405</c:v>
                </c:pt>
                <c:pt idx="230005">
                  <c:v>53.699188528960299</c:v>
                </c:pt>
                <c:pt idx="230006">
                  <c:v>53.699272964809801</c:v>
                </c:pt>
                <c:pt idx="230007">
                  <c:v>53.699357400388998</c:v>
                </c:pt>
                <c:pt idx="230008">
                  <c:v>53.699441835698003</c:v>
                </c:pt>
                <c:pt idx="230009">
                  <c:v>53.699526270736698</c:v>
                </c:pt>
                <c:pt idx="230010">
                  <c:v>53.699610705505101</c:v>
                </c:pt>
                <c:pt idx="230011">
                  <c:v>53.6996951400032</c:v>
                </c:pt>
                <c:pt idx="230012">
                  <c:v>53.699779574231101</c:v>
                </c:pt>
                <c:pt idx="230013">
                  <c:v>53.699864008188698</c:v>
                </c:pt>
                <c:pt idx="230014">
                  <c:v>53.699948441876103</c:v>
                </c:pt>
                <c:pt idx="230015">
                  <c:v>53.700032875293203</c:v>
                </c:pt>
                <c:pt idx="230016">
                  <c:v>53.700117308439999</c:v>
                </c:pt>
                <c:pt idx="230017">
                  <c:v>53.700201741316597</c:v>
                </c:pt>
                <c:pt idx="230018">
                  <c:v>53.700286173922898</c:v>
                </c:pt>
                <c:pt idx="230019">
                  <c:v>53.7003706062589</c:v>
                </c:pt>
                <c:pt idx="230020">
                  <c:v>53.700455038324698</c:v>
                </c:pt>
                <c:pt idx="230021">
                  <c:v>53.700539470120198</c:v>
                </c:pt>
                <c:pt idx="230022">
                  <c:v>53.7006239016455</c:v>
                </c:pt>
                <c:pt idx="230023">
                  <c:v>53.700708332900497</c:v>
                </c:pt>
                <c:pt idx="230024">
                  <c:v>53.700792763885197</c:v>
                </c:pt>
                <c:pt idx="230025">
                  <c:v>53.700877194599698</c:v>
                </c:pt>
                <c:pt idx="230026">
                  <c:v>53.700961625043902</c:v>
                </c:pt>
                <c:pt idx="230027">
                  <c:v>53.701046055217901</c:v>
                </c:pt>
                <c:pt idx="230028">
                  <c:v>53.701130485121602</c:v>
                </c:pt>
                <c:pt idx="230029">
                  <c:v>53.701214914755099</c:v>
                </c:pt>
                <c:pt idx="230030">
                  <c:v>53.701299344118297</c:v>
                </c:pt>
                <c:pt idx="230031">
                  <c:v>53.701383773211298</c:v>
                </c:pt>
                <c:pt idx="230032">
                  <c:v>53.701468202034</c:v>
                </c:pt>
                <c:pt idx="230033">
                  <c:v>53.701552630586498</c:v>
                </c:pt>
                <c:pt idx="230034">
                  <c:v>53.701637058868698</c:v>
                </c:pt>
                <c:pt idx="230035">
                  <c:v>53.7017214868807</c:v>
                </c:pt>
                <c:pt idx="230036">
                  <c:v>53.701805914622398</c:v>
                </c:pt>
                <c:pt idx="230037">
                  <c:v>53.701890342093897</c:v>
                </c:pt>
                <c:pt idx="230038">
                  <c:v>53.701974769295099</c:v>
                </c:pt>
                <c:pt idx="230039">
                  <c:v>53.702059196226102</c:v>
                </c:pt>
                <c:pt idx="230040">
                  <c:v>53.702143622886901</c:v>
                </c:pt>
                <c:pt idx="230041">
                  <c:v>53.702228049277402</c:v>
                </c:pt>
                <c:pt idx="230042">
                  <c:v>53.702312475397697</c:v>
                </c:pt>
                <c:pt idx="230043">
                  <c:v>53.702396901247702</c:v>
                </c:pt>
                <c:pt idx="230044">
                  <c:v>53.702481326827503</c:v>
                </c:pt>
                <c:pt idx="230045">
                  <c:v>53.702565752136998</c:v>
                </c:pt>
                <c:pt idx="230046">
                  <c:v>53.702650177176302</c:v>
                </c:pt>
                <c:pt idx="230047">
                  <c:v>53.702734601945401</c:v>
                </c:pt>
                <c:pt idx="230048">
                  <c:v>53.702819026444203</c:v>
                </c:pt>
                <c:pt idx="230049">
                  <c:v>53.7029034506728</c:v>
                </c:pt>
                <c:pt idx="230050">
                  <c:v>53.702987874631198</c:v>
                </c:pt>
                <c:pt idx="230051">
                  <c:v>53.703072298319299</c:v>
                </c:pt>
                <c:pt idx="230052">
                  <c:v>53.703156721737301</c:v>
                </c:pt>
                <c:pt idx="230053">
                  <c:v>53.703241144884899</c:v>
                </c:pt>
                <c:pt idx="230054">
                  <c:v>53.703325567762398</c:v>
                </c:pt>
                <c:pt idx="230055">
                  <c:v>53.7034099903696</c:v>
                </c:pt>
                <c:pt idx="230056">
                  <c:v>53.703494412706597</c:v>
                </c:pt>
                <c:pt idx="230057">
                  <c:v>53.703578834773303</c:v>
                </c:pt>
                <c:pt idx="230058">
                  <c:v>53.703663256569797</c:v>
                </c:pt>
                <c:pt idx="230059">
                  <c:v>53.7037476780961</c:v>
                </c:pt>
                <c:pt idx="230060">
                  <c:v>53.703832099352198</c:v>
                </c:pt>
                <c:pt idx="230061">
                  <c:v>53.703916520337998</c:v>
                </c:pt>
                <c:pt idx="230062">
                  <c:v>53.7040009410537</c:v>
                </c:pt>
                <c:pt idx="230063">
                  <c:v>53.704085361499097</c:v>
                </c:pt>
                <c:pt idx="230064">
                  <c:v>53.704169781674203</c:v>
                </c:pt>
                <c:pt idx="230065">
                  <c:v>53.704254201579197</c:v>
                </c:pt>
                <c:pt idx="230066">
                  <c:v>53.7043386212139</c:v>
                </c:pt>
                <c:pt idx="230067">
                  <c:v>53.704423040578497</c:v>
                </c:pt>
                <c:pt idx="230068">
                  <c:v>53.704507459672698</c:v>
                </c:pt>
                <c:pt idx="230069">
                  <c:v>53.704591878496799</c:v>
                </c:pt>
                <c:pt idx="230070">
                  <c:v>53.704676297050703</c:v>
                </c:pt>
                <c:pt idx="230071">
                  <c:v>53.704760715334302</c:v>
                </c:pt>
                <c:pt idx="230072">
                  <c:v>53.704845133347703</c:v>
                </c:pt>
                <c:pt idx="230073">
                  <c:v>53.704929551090999</c:v>
                </c:pt>
                <c:pt idx="230074">
                  <c:v>53.705013968564003</c:v>
                </c:pt>
                <c:pt idx="230075">
                  <c:v>53.705098385766703</c:v>
                </c:pt>
                <c:pt idx="230076">
                  <c:v>53.705182802699298</c:v>
                </c:pt>
                <c:pt idx="230077">
                  <c:v>53.705267219361701</c:v>
                </c:pt>
                <c:pt idx="230078">
                  <c:v>53.7053516357538</c:v>
                </c:pt>
                <c:pt idx="230079">
                  <c:v>53.7054360518758</c:v>
                </c:pt>
                <c:pt idx="230080">
                  <c:v>53.705520467727503</c:v>
                </c:pt>
                <c:pt idx="230081">
                  <c:v>53.7056048833091</c:v>
                </c:pt>
                <c:pt idx="230082">
                  <c:v>53.705689298620399</c:v>
                </c:pt>
                <c:pt idx="230083">
                  <c:v>53.7057737136615</c:v>
                </c:pt>
                <c:pt idx="230084">
                  <c:v>53.705858128432403</c:v>
                </c:pt>
                <c:pt idx="230085">
                  <c:v>53.705942542933101</c:v>
                </c:pt>
                <c:pt idx="230086">
                  <c:v>53.706026957163601</c:v>
                </c:pt>
                <c:pt idx="230087">
                  <c:v>53.706111371123903</c:v>
                </c:pt>
                <c:pt idx="230088">
                  <c:v>53.706195784814</c:v>
                </c:pt>
                <c:pt idx="230089">
                  <c:v>53.706280198233898</c:v>
                </c:pt>
                <c:pt idx="230090">
                  <c:v>53.706364611383599</c:v>
                </c:pt>
                <c:pt idx="230091">
                  <c:v>53.706449024263101</c:v>
                </c:pt>
                <c:pt idx="230092">
                  <c:v>53.706533436872398</c:v>
                </c:pt>
                <c:pt idx="230093">
                  <c:v>53.706617849211497</c:v>
                </c:pt>
                <c:pt idx="230094">
                  <c:v>53.706702261280498</c:v>
                </c:pt>
                <c:pt idx="230095">
                  <c:v>53.706786673079201</c:v>
                </c:pt>
                <c:pt idx="230096">
                  <c:v>53.706871084607698</c:v>
                </c:pt>
                <c:pt idx="230097">
                  <c:v>53.706955495865998</c:v>
                </c:pt>
                <c:pt idx="230098">
                  <c:v>53.707039906854099</c:v>
                </c:pt>
                <c:pt idx="230099">
                  <c:v>53.707124317572102</c:v>
                </c:pt>
                <c:pt idx="230100">
                  <c:v>53.707208728019801</c:v>
                </c:pt>
                <c:pt idx="230101">
                  <c:v>53.7072931381974</c:v>
                </c:pt>
                <c:pt idx="230102">
                  <c:v>53.707377548104802</c:v>
                </c:pt>
                <c:pt idx="230103">
                  <c:v>53.707461957741899</c:v>
                </c:pt>
                <c:pt idx="230104">
                  <c:v>53.707546367108897</c:v>
                </c:pt>
                <c:pt idx="230105">
                  <c:v>53.707630776205697</c:v>
                </c:pt>
                <c:pt idx="230106">
                  <c:v>53.707715185032399</c:v>
                </c:pt>
                <c:pt idx="230107">
                  <c:v>53.707799593588803</c:v>
                </c:pt>
                <c:pt idx="230108">
                  <c:v>53.707884001875001</c:v>
                </c:pt>
                <c:pt idx="230109">
                  <c:v>53.707968409891102</c:v>
                </c:pt>
                <c:pt idx="230110">
                  <c:v>53.708052817636997</c:v>
                </c:pt>
                <c:pt idx="230111">
                  <c:v>53.708137225112701</c:v>
                </c:pt>
                <c:pt idx="230112">
                  <c:v>53.7082216323182</c:v>
                </c:pt>
                <c:pt idx="230113">
                  <c:v>53.7083060392536</c:v>
                </c:pt>
                <c:pt idx="230114">
                  <c:v>53.708390445918702</c:v>
                </c:pt>
                <c:pt idx="230115">
                  <c:v>53.708474852313699</c:v>
                </c:pt>
                <c:pt idx="230116">
                  <c:v>53.708559258438498</c:v>
                </c:pt>
                <c:pt idx="230117">
                  <c:v>53.708643664293199</c:v>
                </c:pt>
                <c:pt idx="230118">
                  <c:v>53.708728069877601</c:v>
                </c:pt>
                <c:pt idx="230119">
                  <c:v>53.708812475191898</c:v>
                </c:pt>
                <c:pt idx="230120">
                  <c:v>53.708896880235997</c:v>
                </c:pt>
                <c:pt idx="230121">
                  <c:v>53.708981285009898</c:v>
                </c:pt>
                <c:pt idx="230122">
                  <c:v>53.7090656895137</c:v>
                </c:pt>
                <c:pt idx="230123">
                  <c:v>53.709150093747297</c:v>
                </c:pt>
                <c:pt idx="230124">
                  <c:v>53.709234497710703</c:v>
                </c:pt>
                <c:pt idx="230125">
                  <c:v>53.709318901403996</c:v>
                </c:pt>
                <c:pt idx="230126">
                  <c:v>53.709403304826999</c:v>
                </c:pt>
                <c:pt idx="230127">
                  <c:v>53.709487707979903</c:v>
                </c:pt>
                <c:pt idx="230128">
                  <c:v>53.709572110862702</c:v>
                </c:pt>
                <c:pt idx="230129">
                  <c:v>53.709656513475302</c:v>
                </c:pt>
                <c:pt idx="230130">
                  <c:v>53.709740915817697</c:v>
                </c:pt>
                <c:pt idx="230131">
                  <c:v>53.709825317889901</c:v>
                </c:pt>
                <c:pt idx="230132">
                  <c:v>53.709909719692</c:v>
                </c:pt>
                <c:pt idx="230133">
                  <c:v>53.709994121224</c:v>
                </c:pt>
                <c:pt idx="230134">
                  <c:v>53.710078522485702</c:v>
                </c:pt>
                <c:pt idx="230135">
                  <c:v>53.710162923477299</c:v>
                </c:pt>
                <c:pt idx="230136">
                  <c:v>53.710247324198797</c:v>
                </c:pt>
                <c:pt idx="230137">
                  <c:v>53.710331724649997</c:v>
                </c:pt>
                <c:pt idx="230138">
                  <c:v>53.710416124831198</c:v>
                </c:pt>
                <c:pt idx="230139">
                  <c:v>53.710500524742102</c:v>
                </c:pt>
                <c:pt idx="230140">
                  <c:v>53.7105849243829</c:v>
                </c:pt>
                <c:pt idx="230141">
                  <c:v>53.710669323753599</c:v>
                </c:pt>
                <c:pt idx="230142">
                  <c:v>53.710753722854101</c:v>
                </c:pt>
                <c:pt idx="230143">
                  <c:v>53.710838121684397</c:v>
                </c:pt>
                <c:pt idx="230144">
                  <c:v>53.710922520244601</c:v>
                </c:pt>
                <c:pt idx="230145">
                  <c:v>53.7110069185347</c:v>
                </c:pt>
                <c:pt idx="230146">
                  <c:v>53.711091316554601</c:v>
                </c:pt>
                <c:pt idx="230147">
                  <c:v>53.711175714304296</c:v>
                </c:pt>
                <c:pt idx="230148">
                  <c:v>53.711260111783901</c:v>
                </c:pt>
                <c:pt idx="230149">
                  <c:v>53.711344508993299</c:v>
                </c:pt>
                <c:pt idx="230150">
                  <c:v>53.7114289059326</c:v>
                </c:pt>
                <c:pt idx="230151">
                  <c:v>53.711513302601801</c:v>
                </c:pt>
                <c:pt idx="230152">
                  <c:v>53.711597699000798</c:v>
                </c:pt>
                <c:pt idx="230153">
                  <c:v>53.711682095129603</c:v>
                </c:pt>
                <c:pt idx="230154">
                  <c:v>53.711766490988303</c:v>
                </c:pt>
                <c:pt idx="230155">
                  <c:v>53.711850886576897</c:v>
                </c:pt>
                <c:pt idx="230156">
                  <c:v>53.7119352818953</c:v>
                </c:pt>
                <c:pt idx="230157">
                  <c:v>53.712019676943598</c:v>
                </c:pt>
                <c:pt idx="230158">
                  <c:v>53.712104071721797</c:v>
                </c:pt>
                <c:pt idx="230159">
                  <c:v>53.712188466229698</c:v>
                </c:pt>
                <c:pt idx="230160">
                  <c:v>53.7122728604676</c:v>
                </c:pt>
                <c:pt idx="230161">
                  <c:v>53.712357254435297</c:v>
                </c:pt>
                <c:pt idx="230162">
                  <c:v>53.712441648132902</c:v>
                </c:pt>
                <c:pt idx="230163">
                  <c:v>53.712526041560402</c:v>
                </c:pt>
                <c:pt idx="230164">
                  <c:v>53.712610434717703</c:v>
                </c:pt>
                <c:pt idx="230165">
                  <c:v>53.7126948276048</c:v>
                </c:pt>
                <c:pt idx="230166">
                  <c:v>53.712779220221897</c:v>
                </c:pt>
                <c:pt idx="230167">
                  <c:v>53.712863612568803</c:v>
                </c:pt>
                <c:pt idx="230168">
                  <c:v>53.712948004645597</c:v>
                </c:pt>
                <c:pt idx="230169">
                  <c:v>53.713032396452199</c:v>
                </c:pt>
                <c:pt idx="230170">
                  <c:v>53.713116787988703</c:v>
                </c:pt>
                <c:pt idx="230171">
                  <c:v>53.713201179255101</c:v>
                </c:pt>
                <c:pt idx="230172">
                  <c:v>53.713285570251401</c:v>
                </c:pt>
                <c:pt idx="230173">
                  <c:v>53.713369960977502</c:v>
                </c:pt>
                <c:pt idx="230174">
                  <c:v>53.713454351433498</c:v>
                </c:pt>
                <c:pt idx="230175">
                  <c:v>53.713538741619402</c:v>
                </c:pt>
                <c:pt idx="230176">
                  <c:v>53.713623131535101</c:v>
                </c:pt>
                <c:pt idx="230177">
                  <c:v>53.713707521180801</c:v>
                </c:pt>
                <c:pt idx="230178">
                  <c:v>53.713791910556303</c:v>
                </c:pt>
                <c:pt idx="230179">
                  <c:v>53.713876299661599</c:v>
                </c:pt>
                <c:pt idx="230180">
                  <c:v>53.713960688496897</c:v>
                </c:pt>
                <c:pt idx="230181">
                  <c:v>53.714045077062003</c:v>
                </c:pt>
                <c:pt idx="230182">
                  <c:v>53.714129465356997</c:v>
                </c:pt>
                <c:pt idx="230183">
                  <c:v>53.714213853381899</c:v>
                </c:pt>
                <c:pt idx="230184">
                  <c:v>53.714298241136703</c:v>
                </c:pt>
                <c:pt idx="230185">
                  <c:v>53.714382628621401</c:v>
                </c:pt>
                <c:pt idx="230186">
                  <c:v>53.714467015835901</c:v>
                </c:pt>
                <c:pt idx="230187">
                  <c:v>53.714551402780302</c:v>
                </c:pt>
                <c:pt idx="230188">
                  <c:v>53.714635789454697</c:v>
                </c:pt>
                <c:pt idx="230189">
                  <c:v>53.714720175858801</c:v>
                </c:pt>
                <c:pt idx="230190">
                  <c:v>53.714804561992899</c:v>
                </c:pt>
                <c:pt idx="230191">
                  <c:v>53.714888947856899</c:v>
                </c:pt>
                <c:pt idx="230192">
                  <c:v>53.7149733334508</c:v>
                </c:pt>
                <c:pt idx="230193">
                  <c:v>53.715057718774503</c:v>
                </c:pt>
                <c:pt idx="230194">
                  <c:v>53.7151421038281</c:v>
                </c:pt>
                <c:pt idx="230195">
                  <c:v>53.715226488611698</c:v>
                </c:pt>
                <c:pt idx="230196">
                  <c:v>53.715310873125098</c:v>
                </c:pt>
                <c:pt idx="230197">
                  <c:v>53.715395257368399</c:v>
                </c:pt>
                <c:pt idx="230198">
                  <c:v>53.715479641341602</c:v>
                </c:pt>
                <c:pt idx="230199">
                  <c:v>53.715564025044699</c:v>
                </c:pt>
                <c:pt idx="230200">
                  <c:v>53.715648408477698</c:v>
                </c:pt>
                <c:pt idx="230201">
                  <c:v>53.715732791640598</c:v>
                </c:pt>
                <c:pt idx="230202">
                  <c:v>53.715817174533399</c:v>
                </c:pt>
                <c:pt idx="230203">
                  <c:v>53.715901557156101</c:v>
                </c:pt>
                <c:pt idx="230204">
                  <c:v>53.715985939508698</c:v>
                </c:pt>
                <c:pt idx="230205">
                  <c:v>53.716070321591197</c:v>
                </c:pt>
                <c:pt idx="230206">
                  <c:v>53.716154703403603</c:v>
                </c:pt>
                <c:pt idx="230207">
                  <c:v>53.716239084945897</c:v>
                </c:pt>
                <c:pt idx="230208">
                  <c:v>53.716323466218</c:v>
                </c:pt>
                <c:pt idx="230209">
                  <c:v>53.716407847220097</c:v>
                </c:pt>
                <c:pt idx="230210">
                  <c:v>53.716492227952102</c:v>
                </c:pt>
                <c:pt idx="230211">
                  <c:v>53.716576608414002</c:v>
                </c:pt>
                <c:pt idx="230212">
                  <c:v>53.716660988605803</c:v>
                </c:pt>
                <c:pt idx="230213">
                  <c:v>53.716745368527597</c:v>
                </c:pt>
                <c:pt idx="230214">
                  <c:v>53.716829748179201</c:v>
                </c:pt>
                <c:pt idx="230215">
                  <c:v>53.716914127560699</c:v>
                </c:pt>
                <c:pt idx="230216">
                  <c:v>53.716998506672098</c:v>
                </c:pt>
                <c:pt idx="230217">
                  <c:v>53.717082885513499</c:v>
                </c:pt>
                <c:pt idx="230218">
                  <c:v>53.7171672640848</c:v>
                </c:pt>
                <c:pt idx="230219">
                  <c:v>53.717251642385897</c:v>
                </c:pt>
                <c:pt idx="230220">
                  <c:v>53.717336020417001</c:v>
                </c:pt>
                <c:pt idx="230221">
                  <c:v>53.717420398178</c:v>
                </c:pt>
                <c:pt idx="230222">
                  <c:v>53.7175047756689</c:v>
                </c:pt>
                <c:pt idx="230223">
                  <c:v>53.717589152889701</c:v>
                </c:pt>
                <c:pt idx="230224">
                  <c:v>53.717673529840503</c:v>
                </c:pt>
                <c:pt idx="230225">
                  <c:v>53.7177579065212</c:v>
                </c:pt>
                <c:pt idx="230226">
                  <c:v>53.717842282931699</c:v>
                </c:pt>
                <c:pt idx="230227">
                  <c:v>53.717926659072198</c:v>
                </c:pt>
                <c:pt idx="230228">
                  <c:v>53.718011034942599</c:v>
                </c:pt>
                <c:pt idx="230229">
                  <c:v>53.718095410543</c:v>
                </c:pt>
                <c:pt idx="230230">
                  <c:v>53.718179785873197</c:v>
                </c:pt>
                <c:pt idx="230231">
                  <c:v>53.718264160933401</c:v>
                </c:pt>
                <c:pt idx="230232">
                  <c:v>53.7183485357235</c:v>
                </c:pt>
                <c:pt idx="230233">
                  <c:v>53.7184329102435</c:v>
                </c:pt>
                <c:pt idx="230234">
                  <c:v>53.718517284493501</c:v>
                </c:pt>
                <c:pt idx="230235">
                  <c:v>53.718601658473403</c:v>
                </c:pt>
                <c:pt idx="230236">
                  <c:v>53.7186860321832</c:v>
                </c:pt>
                <c:pt idx="230237">
                  <c:v>53.718770405622898</c:v>
                </c:pt>
                <c:pt idx="230238">
                  <c:v>53.718854778792597</c:v>
                </c:pt>
                <c:pt idx="230239">
                  <c:v>53.718939151692197</c:v>
                </c:pt>
                <c:pt idx="230240">
                  <c:v>53.719023524321699</c:v>
                </c:pt>
                <c:pt idx="230241">
                  <c:v>53.719107896681102</c:v>
                </c:pt>
                <c:pt idx="230242">
                  <c:v>53.719192268770499</c:v>
                </c:pt>
                <c:pt idx="230243">
                  <c:v>53.719276640589797</c:v>
                </c:pt>
                <c:pt idx="230244">
                  <c:v>53.719361012139103</c:v>
                </c:pt>
                <c:pt idx="230245">
                  <c:v>53.719445383418197</c:v>
                </c:pt>
                <c:pt idx="230246">
                  <c:v>53.719529754427398</c:v>
                </c:pt>
                <c:pt idx="230247">
                  <c:v>53.719614125166402</c:v>
                </c:pt>
                <c:pt idx="230248">
                  <c:v>53.719698495635399</c:v>
                </c:pt>
                <c:pt idx="230249">
                  <c:v>53.719782865834297</c:v>
                </c:pt>
                <c:pt idx="230250">
                  <c:v>53.719867235763203</c:v>
                </c:pt>
                <c:pt idx="230251">
                  <c:v>53.719951605421997</c:v>
                </c:pt>
                <c:pt idx="230252">
                  <c:v>53.720035974810699</c:v>
                </c:pt>
                <c:pt idx="230253">
                  <c:v>53.720120343929402</c:v>
                </c:pt>
                <c:pt idx="230254">
                  <c:v>53.720204712777999</c:v>
                </c:pt>
                <c:pt idx="230255">
                  <c:v>53.720289081356597</c:v>
                </c:pt>
                <c:pt idx="230256">
                  <c:v>53.720373449665097</c:v>
                </c:pt>
                <c:pt idx="230257">
                  <c:v>53.720457817703597</c:v>
                </c:pt>
                <c:pt idx="230258">
                  <c:v>53.720542185471999</c:v>
                </c:pt>
                <c:pt idx="230259">
                  <c:v>53.720626552970302</c:v>
                </c:pt>
                <c:pt idx="230260">
                  <c:v>53.720710920198599</c:v>
                </c:pt>
                <c:pt idx="230261">
                  <c:v>53.720795287156903</c:v>
                </c:pt>
                <c:pt idx="230262">
                  <c:v>53.720879653845103</c:v>
                </c:pt>
                <c:pt idx="230263">
                  <c:v>53.720964020263203</c:v>
                </c:pt>
                <c:pt idx="230264">
                  <c:v>53.721048386411297</c:v>
                </c:pt>
                <c:pt idx="230265">
                  <c:v>53.7211327522894</c:v>
                </c:pt>
                <c:pt idx="230266">
                  <c:v>53.721217117897297</c:v>
                </c:pt>
                <c:pt idx="230267">
                  <c:v>53.721301483235301</c:v>
                </c:pt>
                <c:pt idx="230268">
                  <c:v>53.7213858483032</c:v>
                </c:pt>
                <c:pt idx="230269">
                  <c:v>53.721470213101099</c:v>
                </c:pt>
                <c:pt idx="230270">
                  <c:v>53.721554577628901</c:v>
                </c:pt>
                <c:pt idx="230271">
                  <c:v>53.721638941886603</c:v>
                </c:pt>
                <c:pt idx="230272">
                  <c:v>53.721723305874399</c:v>
                </c:pt>
                <c:pt idx="230273">
                  <c:v>53.721807669592103</c:v>
                </c:pt>
                <c:pt idx="230274">
                  <c:v>53.721892033039701</c:v>
                </c:pt>
                <c:pt idx="230275">
                  <c:v>53.7219763962173</c:v>
                </c:pt>
                <c:pt idx="230276">
                  <c:v>53.722060759124901</c:v>
                </c:pt>
                <c:pt idx="230277">
                  <c:v>53.722145121762402</c:v>
                </c:pt>
                <c:pt idx="230278">
                  <c:v>53.722229484129898</c:v>
                </c:pt>
                <c:pt idx="230279">
                  <c:v>53.722313846227401</c:v>
                </c:pt>
                <c:pt idx="230280">
                  <c:v>53.722398208054798</c:v>
                </c:pt>
                <c:pt idx="230281">
                  <c:v>53.722482569612197</c:v>
                </c:pt>
                <c:pt idx="230282">
                  <c:v>53.722566930899497</c:v>
                </c:pt>
                <c:pt idx="230283">
                  <c:v>53.722651291916897</c:v>
                </c:pt>
                <c:pt idx="230284">
                  <c:v>53.722735652664099</c:v>
                </c:pt>
                <c:pt idx="230285">
                  <c:v>53.722820013141401</c:v>
                </c:pt>
                <c:pt idx="230286">
                  <c:v>53.722904373348598</c:v>
                </c:pt>
                <c:pt idx="230287">
                  <c:v>53.722988733285803</c:v>
                </c:pt>
                <c:pt idx="230288">
                  <c:v>53.723073092953001</c:v>
                </c:pt>
                <c:pt idx="230289">
                  <c:v>53.723157452350101</c:v>
                </c:pt>
                <c:pt idx="230290">
                  <c:v>53.723241811477202</c:v>
                </c:pt>
                <c:pt idx="230291">
                  <c:v>53.723326170334303</c:v>
                </c:pt>
                <c:pt idx="230292">
                  <c:v>53.723410528921399</c:v>
                </c:pt>
                <c:pt idx="230293">
                  <c:v>53.723494887238402</c:v>
                </c:pt>
                <c:pt idx="230294">
                  <c:v>53.7235792452854</c:v>
                </c:pt>
                <c:pt idx="230295">
                  <c:v>53.723663603062398</c:v>
                </c:pt>
                <c:pt idx="230296">
                  <c:v>53.723747960569398</c:v>
                </c:pt>
                <c:pt idx="230297">
                  <c:v>53.723832317806298</c:v>
                </c:pt>
                <c:pt idx="230298">
                  <c:v>53.723916674773299</c:v>
                </c:pt>
                <c:pt idx="230299">
                  <c:v>53.724001031470202</c:v>
                </c:pt>
                <c:pt idx="230300">
                  <c:v>53.724085387897098</c:v>
                </c:pt>
                <c:pt idx="230301">
                  <c:v>53.724169744053903</c:v>
                </c:pt>
                <c:pt idx="230302">
                  <c:v>53.724254099940801</c:v>
                </c:pt>
                <c:pt idx="230303">
                  <c:v>53.7243384555576</c:v>
                </c:pt>
                <c:pt idx="230304">
                  <c:v>53.7244228109045</c:v>
                </c:pt>
                <c:pt idx="230305">
                  <c:v>53.724507165981301</c:v>
                </c:pt>
                <c:pt idx="230306">
                  <c:v>53.724591520788103</c:v>
                </c:pt>
                <c:pt idx="230307">
                  <c:v>53.724675875324898</c:v>
                </c:pt>
                <c:pt idx="230308">
                  <c:v>53.724760229591602</c:v>
                </c:pt>
                <c:pt idx="230309">
                  <c:v>53.7248445835884</c:v>
                </c:pt>
                <c:pt idx="230310">
                  <c:v>53.724928937315198</c:v>
                </c:pt>
                <c:pt idx="230311">
                  <c:v>53.725013290771898</c:v>
                </c:pt>
                <c:pt idx="230312">
                  <c:v>53.725097643958698</c:v>
                </c:pt>
                <c:pt idx="230313">
                  <c:v>53.725181996875399</c:v>
                </c:pt>
                <c:pt idx="230314">
                  <c:v>53.725266349522101</c:v>
                </c:pt>
                <c:pt idx="230315">
                  <c:v>53.725350701898797</c:v>
                </c:pt>
                <c:pt idx="230316">
                  <c:v>53.725435054005501</c:v>
                </c:pt>
                <c:pt idx="230317">
                  <c:v>53.725519405842299</c:v>
                </c:pt>
                <c:pt idx="230318">
                  <c:v>53.725603757408997</c:v>
                </c:pt>
                <c:pt idx="230319">
                  <c:v>53.725688108705697</c:v>
                </c:pt>
                <c:pt idx="230320">
                  <c:v>53.725772459732397</c:v>
                </c:pt>
                <c:pt idx="230321">
                  <c:v>53.725856810489098</c:v>
                </c:pt>
                <c:pt idx="230322">
                  <c:v>53.7259411609758</c:v>
                </c:pt>
                <c:pt idx="230323">
                  <c:v>53.726025511192503</c:v>
                </c:pt>
                <c:pt idx="230324">
                  <c:v>53.7261098611392</c:v>
                </c:pt>
                <c:pt idx="230325">
                  <c:v>53.726194210815898</c:v>
                </c:pt>
                <c:pt idx="230326">
                  <c:v>53.726278560222703</c:v>
                </c:pt>
                <c:pt idx="230327">
                  <c:v>53.726362909359402</c:v>
                </c:pt>
                <c:pt idx="230328">
                  <c:v>53.726447258226102</c:v>
                </c:pt>
                <c:pt idx="230329">
                  <c:v>53.726531606822803</c:v>
                </c:pt>
                <c:pt idx="230330">
                  <c:v>53.726615955149597</c:v>
                </c:pt>
                <c:pt idx="230331">
                  <c:v>53.7267003032064</c:v>
                </c:pt>
                <c:pt idx="230332">
                  <c:v>53.726784650993103</c:v>
                </c:pt>
                <c:pt idx="230333">
                  <c:v>53.7268689985099</c:v>
                </c:pt>
                <c:pt idx="230334">
                  <c:v>53.726953345756698</c:v>
                </c:pt>
                <c:pt idx="230335">
                  <c:v>53.727037692733496</c:v>
                </c:pt>
                <c:pt idx="230336">
                  <c:v>53.727122039440303</c:v>
                </c:pt>
                <c:pt idx="230337">
                  <c:v>53.727206385877103</c:v>
                </c:pt>
                <c:pt idx="230338">
                  <c:v>53.727290732043897</c:v>
                </c:pt>
                <c:pt idx="230339">
                  <c:v>53.727375077940799</c:v>
                </c:pt>
                <c:pt idx="230340">
                  <c:v>53.727459423567701</c:v>
                </c:pt>
                <c:pt idx="230341">
                  <c:v>53.727543768924598</c:v>
                </c:pt>
                <c:pt idx="230342">
                  <c:v>53.727628114011502</c:v>
                </c:pt>
                <c:pt idx="230343">
                  <c:v>53.7277124588284</c:v>
                </c:pt>
                <c:pt idx="230344">
                  <c:v>53.727796803375298</c:v>
                </c:pt>
                <c:pt idx="230345">
                  <c:v>53.727881147652297</c:v>
                </c:pt>
                <c:pt idx="230346">
                  <c:v>53.727965491659297</c:v>
                </c:pt>
                <c:pt idx="230347">
                  <c:v>53.728049835396298</c:v>
                </c:pt>
                <c:pt idx="230348">
                  <c:v>53.7281341788633</c:v>
                </c:pt>
                <c:pt idx="230349">
                  <c:v>53.728218522060402</c:v>
                </c:pt>
                <c:pt idx="230350">
                  <c:v>53.728302864987398</c:v>
                </c:pt>
                <c:pt idx="230351">
                  <c:v>53.728387207644502</c:v>
                </c:pt>
                <c:pt idx="230352">
                  <c:v>53.728471550031699</c:v>
                </c:pt>
                <c:pt idx="230353">
                  <c:v>53.728555892148798</c:v>
                </c:pt>
                <c:pt idx="230354">
                  <c:v>53.728640233996003</c:v>
                </c:pt>
                <c:pt idx="230355">
                  <c:v>53.728724575573203</c:v>
                </c:pt>
                <c:pt idx="230356">
                  <c:v>53.728808916880503</c:v>
                </c:pt>
                <c:pt idx="230357">
                  <c:v>53.728893257917797</c:v>
                </c:pt>
                <c:pt idx="230358">
                  <c:v>53.728977598685098</c:v>
                </c:pt>
                <c:pt idx="230359">
                  <c:v>53.729061939182401</c:v>
                </c:pt>
                <c:pt idx="230360">
                  <c:v>53.729146279409797</c:v>
                </c:pt>
                <c:pt idx="230361">
                  <c:v>53.7292306193672</c:v>
                </c:pt>
                <c:pt idx="230362">
                  <c:v>53.729314959054697</c:v>
                </c:pt>
                <c:pt idx="230363">
                  <c:v>53.729399298472103</c:v>
                </c:pt>
                <c:pt idx="230364">
                  <c:v>53.729483637619701</c:v>
                </c:pt>
                <c:pt idx="230365">
                  <c:v>53.729567976497201</c:v>
                </c:pt>
                <c:pt idx="230366">
                  <c:v>53.729652315104801</c:v>
                </c:pt>
                <c:pt idx="230367">
                  <c:v>53.729736653442401</c:v>
                </c:pt>
                <c:pt idx="230368">
                  <c:v>53.729820991510103</c:v>
                </c:pt>
                <c:pt idx="230369">
                  <c:v>53.729905329307798</c:v>
                </c:pt>
                <c:pt idx="230370">
                  <c:v>53.7299896668356</c:v>
                </c:pt>
                <c:pt idx="230371">
                  <c:v>53.730074004093403</c:v>
                </c:pt>
                <c:pt idx="230372">
                  <c:v>53.7301583410813</c:v>
                </c:pt>
                <c:pt idx="230373">
                  <c:v>53.730242677799097</c:v>
                </c:pt>
                <c:pt idx="230374">
                  <c:v>53.730327014247102</c:v>
                </c:pt>
                <c:pt idx="230375">
                  <c:v>53.730411350425101</c:v>
                </c:pt>
                <c:pt idx="230376">
                  <c:v>53.7304956863331</c:v>
                </c:pt>
                <c:pt idx="230377">
                  <c:v>53.7305800219712</c:v>
                </c:pt>
                <c:pt idx="230378">
                  <c:v>53.7306643573393</c:v>
                </c:pt>
                <c:pt idx="230379">
                  <c:v>53.730748692437501</c:v>
                </c:pt>
                <c:pt idx="230380">
                  <c:v>53.730833027265703</c:v>
                </c:pt>
                <c:pt idx="230381">
                  <c:v>53.730917361823998</c:v>
                </c:pt>
                <c:pt idx="230382">
                  <c:v>53.731001696112301</c:v>
                </c:pt>
                <c:pt idx="230383">
                  <c:v>53.731086030130697</c:v>
                </c:pt>
                <c:pt idx="230384">
                  <c:v>53.731170363879201</c:v>
                </c:pt>
                <c:pt idx="230385">
                  <c:v>53.731254697357699</c:v>
                </c:pt>
                <c:pt idx="230386">
                  <c:v>53.731339030566197</c:v>
                </c:pt>
                <c:pt idx="230387">
                  <c:v>53.731423363504803</c:v>
                </c:pt>
                <c:pt idx="230388">
                  <c:v>53.731507696173502</c:v>
                </c:pt>
                <c:pt idx="230389">
                  <c:v>53.731592028572202</c:v>
                </c:pt>
                <c:pt idx="230390">
                  <c:v>53.731676360701002</c:v>
                </c:pt>
                <c:pt idx="230391">
                  <c:v>53.731760692559803</c:v>
                </c:pt>
                <c:pt idx="230392">
                  <c:v>53.731845024148697</c:v>
                </c:pt>
                <c:pt idx="230393">
                  <c:v>53.731929355467699</c:v>
                </c:pt>
                <c:pt idx="230394">
                  <c:v>53.732013686516702</c:v>
                </c:pt>
                <c:pt idx="230395">
                  <c:v>53.732098017295797</c:v>
                </c:pt>
                <c:pt idx="230396">
                  <c:v>53.732182347805001</c:v>
                </c:pt>
                <c:pt idx="230397">
                  <c:v>53.732266678044198</c:v>
                </c:pt>
                <c:pt idx="230398">
                  <c:v>53.732351008013502</c:v>
                </c:pt>
                <c:pt idx="230399">
                  <c:v>53.7324353377129</c:v>
                </c:pt>
                <c:pt idx="230400">
                  <c:v>53.732519667142299</c:v>
                </c:pt>
                <c:pt idx="230401">
                  <c:v>53.732603996301798</c:v>
                </c:pt>
                <c:pt idx="230402">
                  <c:v>53.732688325191397</c:v>
                </c:pt>
                <c:pt idx="230403">
                  <c:v>53.732772653810997</c:v>
                </c:pt>
                <c:pt idx="230404">
                  <c:v>53.732856982160698</c:v>
                </c:pt>
                <c:pt idx="230405">
                  <c:v>53.732941310240498</c:v>
                </c:pt>
                <c:pt idx="230406">
                  <c:v>53.7330256380504</c:v>
                </c:pt>
                <c:pt idx="230407">
                  <c:v>53.733109965590302</c:v>
                </c:pt>
                <c:pt idx="230408">
                  <c:v>53.733194292860297</c:v>
                </c:pt>
                <c:pt idx="230409">
                  <c:v>53.7332786198604</c:v>
                </c:pt>
                <c:pt idx="230410">
                  <c:v>53.733362946590503</c:v>
                </c:pt>
                <c:pt idx="230411">
                  <c:v>53.7334472730508</c:v>
                </c:pt>
                <c:pt idx="230412">
                  <c:v>53.733531599241097</c:v>
                </c:pt>
                <c:pt idx="230413">
                  <c:v>53.733615925161502</c:v>
                </c:pt>
                <c:pt idx="230414">
                  <c:v>53.7337002508119</c:v>
                </c:pt>
                <c:pt idx="230415">
                  <c:v>53.733784576192498</c:v>
                </c:pt>
                <c:pt idx="230416">
                  <c:v>53.733868901303097</c:v>
                </c:pt>
                <c:pt idx="230417">
                  <c:v>53.733953226143903</c:v>
                </c:pt>
                <c:pt idx="230418">
                  <c:v>53.734037550714703</c:v>
                </c:pt>
                <c:pt idx="230419">
                  <c:v>53.734121875015497</c:v>
                </c:pt>
                <c:pt idx="230420">
                  <c:v>53.734206199046497</c:v>
                </c:pt>
                <c:pt idx="230421">
                  <c:v>53.734290522807598</c:v>
                </c:pt>
                <c:pt idx="230422">
                  <c:v>53.734374846298699</c:v>
                </c:pt>
                <c:pt idx="230423">
                  <c:v>53.734459169520001</c:v>
                </c:pt>
                <c:pt idx="230424">
                  <c:v>53.734543492471303</c:v>
                </c:pt>
                <c:pt idx="230425">
                  <c:v>53.734627815152699</c:v>
                </c:pt>
                <c:pt idx="230426">
                  <c:v>53.734712137564202</c:v>
                </c:pt>
                <c:pt idx="230427">
                  <c:v>53.734796459705798</c:v>
                </c:pt>
                <c:pt idx="230428">
                  <c:v>53.734880781577502</c:v>
                </c:pt>
                <c:pt idx="230429">
                  <c:v>53.734965103179299</c:v>
                </c:pt>
                <c:pt idx="230430">
                  <c:v>53.735049424511097</c:v>
                </c:pt>
                <c:pt idx="230431">
                  <c:v>53.735133745573101</c:v>
                </c:pt>
                <c:pt idx="230432">
                  <c:v>53.735218066365199</c:v>
                </c:pt>
                <c:pt idx="230433">
                  <c:v>53.735302386887298</c:v>
                </c:pt>
                <c:pt idx="230434">
                  <c:v>53.735386707139597</c:v>
                </c:pt>
                <c:pt idx="230435">
                  <c:v>53.735471027121903</c:v>
                </c:pt>
                <c:pt idx="230436">
                  <c:v>53.735555346834403</c:v>
                </c:pt>
                <c:pt idx="230437">
                  <c:v>53.735639666277002</c:v>
                </c:pt>
                <c:pt idx="230438">
                  <c:v>53.735723985449603</c:v>
                </c:pt>
                <c:pt idx="230439">
                  <c:v>53.735808304352403</c:v>
                </c:pt>
                <c:pt idx="230440">
                  <c:v>53.735892622985197</c:v>
                </c:pt>
                <c:pt idx="230441">
                  <c:v>53.735976941348198</c:v>
                </c:pt>
                <c:pt idx="230442">
                  <c:v>53.7360612594413</c:v>
                </c:pt>
                <c:pt idx="230443">
                  <c:v>53.736145577264402</c:v>
                </c:pt>
                <c:pt idx="230444">
                  <c:v>53.736229894817697</c:v>
                </c:pt>
                <c:pt idx="230445">
                  <c:v>53.736314212101099</c:v>
                </c:pt>
                <c:pt idx="230446">
                  <c:v>53.736398529114602</c:v>
                </c:pt>
                <c:pt idx="230447">
                  <c:v>53.736482845858198</c:v>
                </c:pt>
                <c:pt idx="230448">
                  <c:v>53.736567162331902</c:v>
                </c:pt>
                <c:pt idx="230449">
                  <c:v>53.736651478535798</c:v>
                </c:pt>
                <c:pt idx="230450">
                  <c:v>53.736735794469702</c:v>
                </c:pt>
                <c:pt idx="230451">
                  <c:v>53.736820110133799</c:v>
                </c:pt>
                <c:pt idx="230452">
                  <c:v>53.736904425527896</c:v>
                </c:pt>
                <c:pt idx="230453">
                  <c:v>53.736988740652201</c:v>
                </c:pt>
                <c:pt idx="230454">
                  <c:v>53.737073055506599</c:v>
                </c:pt>
                <c:pt idx="230455">
                  <c:v>53.737157370091097</c:v>
                </c:pt>
                <c:pt idx="230456">
                  <c:v>53.737241684405703</c:v>
                </c:pt>
                <c:pt idx="230457">
                  <c:v>53.737325998450402</c:v>
                </c:pt>
                <c:pt idx="230458">
                  <c:v>53.7374103122253</c:v>
                </c:pt>
                <c:pt idx="230459">
                  <c:v>53.737494625730299</c:v>
                </c:pt>
                <c:pt idx="230460">
                  <c:v>53.737578938965399</c:v>
                </c:pt>
                <c:pt idx="230461">
                  <c:v>53.737663251930599</c:v>
                </c:pt>
                <c:pt idx="230462">
                  <c:v>53.737747564625899</c:v>
                </c:pt>
                <c:pt idx="230463">
                  <c:v>53.737831877051399</c:v>
                </c:pt>
                <c:pt idx="230464">
                  <c:v>53.737916189206999</c:v>
                </c:pt>
                <c:pt idx="230465">
                  <c:v>53.738000501092699</c:v>
                </c:pt>
                <c:pt idx="230466">
                  <c:v>53.7380848127085</c:v>
                </c:pt>
                <c:pt idx="230467">
                  <c:v>53.738169124054501</c:v>
                </c:pt>
                <c:pt idx="230468">
                  <c:v>53.738253435130602</c:v>
                </c:pt>
                <c:pt idx="230469">
                  <c:v>53.738337745936803</c:v>
                </c:pt>
                <c:pt idx="230470">
                  <c:v>53.738422056473198</c:v>
                </c:pt>
                <c:pt idx="230471">
                  <c:v>53.7385063667396</c:v>
                </c:pt>
                <c:pt idx="230472">
                  <c:v>53.738590676736202</c:v>
                </c:pt>
                <c:pt idx="230473">
                  <c:v>53.738674986463003</c:v>
                </c:pt>
                <c:pt idx="230474">
                  <c:v>53.738759295919799</c:v>
                </c:pt>
                <c:pt idx="230475">
                  <c:v>53.738843605106801</c:v>
                </c:pt>
                <c:pt idx="230476">
                  <c:v>53.738927914024003</c:v>
                </c:pt>
                <c:pt idx="230477">
                  <c:v>53.739012222671199</c:v>
                </c:pt>
                <c:pt idx="230478">
                  <c:v>53.739096531048602</c:v>
                </c:pt>
                <c:pt idx="230479">
                  <c:v>53.739180839156198</c:v>
                </c:pt>
                <c:pt idx="230480">
                  <c:v>53.739265146993901</c:v>
                </c:pt>
                <c:pt idx="230481">
                  <c:v>53.739349454561697</c:v>
                </c:pt>
                <c:pt idx="230482">
                  <c:v>53.739433761859601</c:v>
                </c:pt>
                <c:pt idx="230483">
                  <c:v>53.739518068887698</c:v>
                </c:pt>
                <c:pt idx="230484">
                  <c:v>53.739602375646001</c:v>
                </c:pt>
                <c:pt idx="230485">
                  <c:v>53.739686682134398</c:v>
                </c:pt>
                <c:pt idx="230486">
                  <c:v>53.739770988352902</c:v>
                </c:pt>
                <c:pt idx="230487">
                  <c:v>53.739855294301499</c:v>
                </c:pt>
                <c:pt idx="230488">
                  <c:v>53.739939599980403</c:v>
                </c:pt>
                <c:pt idx="230489">
                  <c:v>53.7400239053893</c:v>
                </c:pt>
                <c:pt idx="230490">
                  <c:v>53.740108210528398</c:v>
                </c:pt>
                <c:pt idx="230491">
                  <c:v>53.740192515397602</c:v>
                </c:pt>
                <c:pt idx="230492">
                  <c:v>53.740276819997</c:v>
                </c:pt>
                <c:pt idx="230493">
                  <c:v>53.740361124326597</c:v>
                </c:pt>
                <c:pt idx="230494">
                  <c:v>53.740445428386302</c:v>
                </c:pt>
                <c:pt idx="230495">
                  <c:v>53.7405297321761</c:v>
                </c:pt>
                <c:pt idx="230496">
                  <c:v>53.740614035696098</c:v>
                </c:pt>
                <c:pt idx="230497">
                  <c:v>53.740698338946203</c:v>
                </c:pt>
                <c:pt idx="230498">
                  <c:v>53.740782641926501</c:v>
                </c:pt>
                <c:pt idx="230499">
                  <c:v>53.740866944636998</c:v>
                </c:pt>
                <c:pt idx="230500">
                  <c:v>53.740951247077597</c:v>
                </c:pt>
                <c:pt idx="230501">
                  <c:v>53.741035549248402</c:v>
                </c:pt>
                <c:pt idx="230502">
                  <c:v>53.7411198511493</c:v>
                </c:pt>
                <c:pt idx="230503">
                  <c:v>53.741204152780398</c:v>
                </c:pt>
                <c:pt idx="230504">
                  <c:v>53.741288454141603</c:v>
                </c:pt>
                <c:pt idx="230505">
                  <c:v>53.741372755233002</c:v>
                </c:pt>
                <c:pt idx="230506">
                  <c:v>53.7414570560545</c:v>
                </c:pt>
                <c:pt idx="230507">
                  <c:v>53.741541356606199</c:v>
                </c:pt>
                <c:pt idx="230508">
                  <c:v>53.741625656888097</c:v>
                </c:pt>
                <c:pt idx="230509">
                  <c:v>53.741709956900202</c:v>
                </c:pt>
                <c:pt idx="230510">
                  <c:v>53.741794256642301</c:v>
                </c:pt>
                <c:pt idx="230511">
                  <c:v>53.741878556114699</c:v>
                </c:pt>
                <c:pt idx="230512">
                  <c:v>53.741962855317198</c:v>
                </c:pt>
                <c:pt idx="230513">
                  <c:v>53.742047154249903</c:v>
                </c:pt>
                <c:pt idx="230514">
                  <c:v>53.742131452912801</c:v>
                </c:pt>
                <c:pt idx="230515">
                  <c:v>53.7422157513058</c:v>
                </c:pt>
                <c:pt idx="230516">
                  <c:v>53.742300049428998</c:v>
                </c:pt>
                <c:pt idx="230517">
                  <c:v>53.742384347282403</c:v>
                </c:pt>
                <c:pt idx="230518">
                  <c:v>53.742468644865902</c:v>
                </c:pt>
                <c:pt idx="230519">
                  <c:v>53.7425529421796</c:v>
                </c:pt>
                <c:pt idx="230520">
                  <c:v>53.742637239223498</c:v>
                </c:pt>
                <c:pt idx="230521">
                  <c:v>53.742721535997497</c:v>
                </c:pt>
                <c:pt idx="230522">
                  <c:v>53.742805832501801</c:v>
                </c:pt>
                <c:pt idx="230523">
                  <c:v>53.7428901287362</c:v>
                </c:pt>
                <c:pt idx="230524">
                  <c:v>53.742974424700698</c:v>
                </c:pt>
                <c:pt idx="230525">
                  <c:v>53.743058720395503</c:v>
                </c:pt>
                <c:pt idx="230526">
                  <c:v>53.743143015820401</c:v>
                </c:pt>
                <c:pt idx="230527">
                  <c:v>53.743227310975499</c:v>
                </c:pt>
                <c:pt idx="230528">
                  <c:v>53.743311605860796</c:v>
                </c:pt>
                <c:pt idx="230529">
                  <c:v>53.743395900476301</c:v>
                </c:pt>
                <c:pt idx="230530">
                  <c:v>53.743480194821899</c:v>
                </c:pt>
                <c:pt idx="230531">
                  <c:v>53.743564488897697</c:v>
                </c:pt>
                <c:pt idx="230532">
                  <c:v>53.743648782703701</c:v>
                </c:pt>
                <c:pt idx="230533">
                  <c:v>53.743733076239899</c:v>
                </c:pt>
                <c:pt idx="230534">
                  <c:v>53.743817369506303</c:v>
                </c:pt>
                <c:pt idx="230535">
                  <c:v>53.7439016625029</c:v>
                </c:pt>
                <c:pt idx="230536">
                  <c:v>53.743985955229597</c:v>
                </c:pt>
                <c:pt idx="230537">
                  <c:v>53.744070247686501</c:v>
                </c:pt>
                <c:pt idx="230538">
                  <c:v>53.744154539873698</c:v>
                </c:pt>
                <c:pt idx="230539">
                  <c:v>53.744238831791002</c:v>
                </c:pt>
                <c:pt idx="230540">
                  <c:v>53.744323123438498</c:v>
                </c:pt>
                <c:pt idx="230541">
                  <c:v>53.744407414816102</c:v>
                </c:pt>
                <c:pt idx="230542">
                  <c:v>53.744491705923998</c:v>
                </c:pt>
                <c:pt idx="230543">
                  <c:v>53.744575996762102</c:v>
                </c:pt>
                <c:pt idx="230544">
                  <c:v>53.744660287330397</c:v>
                </c:pt>
                <c:pt idx="230545">
                  <c:v>53.744744577628801</c:v>
                </c:pt>
                <c:pt idx="230546">
                  <c:v>53.744828867657397</c:v>
                </c:pt>
                <c:pt idx="230547">
                  <c:v>53.744913157416299</c:v>
                </c:pt>
                <c:pt idx="230548">
                  <c:v>53.744997446905302</c:v>
                </c:pt>
                <c:pt idx="230549">
                  <c:v>53.745081736124597</c:v>
                </c:pt>
                <c:pt idx="230550">
                  <c:v>53.745166025073999</c:v>
                </c:pt>
                <c:pt idx="230551">
                  <c:v>53.745250313753601</c:v>
                </c:pt>
                <c:pt idx="230552">
                  <c:v>53.745334602163503</c:v>
                </c:pt>
                <c:pt idx="230553">
                  <c:v>53.745418890303498</c:v>
                </c:pt>
                <c:pt idx="230554">
                  <c:v>53.745503178173699</c:v>
                </c:pt>
                <c:pt idx="230555">
                  <c:v>53.7455874657742</c:v>
                </c:pt>
                <c:pt idx="230556">
                  <c:v>53.745671753104801</c:v>
                </c:pt>
                <c:pt idx="230557">
                  <c:v>53.745756040165602</c:v>
                </c:pt>
                <c:pt idx="230558">
                  <c:v>53.745840326956703</c:v>
                </c:pt>
                <c:pt idx="230559">
                  <c:v>53.745924613477897</c:v>
                </c:pt>
                <c:pt idx="230560">
                  <c:v>53.746008899729397</c:v>
                </c:pt>
                <c:pt idx="230561">
                  <c:v>53.746093185711104</c:v>
                </c:pt>
                <c:pt idx="230562">
                  <c:v>53.746177471422897</c:v>
                </c:pt>
                <c:pt idx="230563">
                  <c:v>53.746261756865003</c:v>
                </c:pt>
                <c:pt idx="230564">
                  <c:v>53.746346042037302</c:v>
                </c:pt>
                <c:pt idx="230565">
                  <c:v>53.746430326939802</c:v>
                </c:pt>
                <c:pt idx="230566">
                  <c:v>53.746514611572501</c:v>
                </c:pt>
                <c:pt idx="230567">
                  <c:v>53.746598895935499</c:v>
                </c:pt>
                <c:pt idx="230568">
                  <c:v>53.746683180028597</c:v>
                </c:pt>
                <c:pt idx="230569">
                  <c:v>53.746767463851903</c:v>
                </c:pt>
                <c:pt idx="230570">
                  <c:v>53.746851747405501</c:v>
                </c:pt>
                <c:pt idx="230571">
                  <c:v>53.746936030689298</c:v>
                </c:pt>
                <c:pt idx="230572">
                  <c:v>53.747020313703302</c:v>
                </c:pt>
                <c:pt idx="230573">
                  <c:v>53.7471045964475</c:v>
                </c:pt>
                <c:pt idx="230574">
                  <c:v>53.747188878922003</c:v>
                </c:pt>
                <c:pt idx="230575">
                  <c:v>53.7472731611266</c:v>
                </c:pt>
                <c:pt idx="230576">
                  <c:v>53.747357443061503</c:v>
                </c:pt>
                <c:pt idx="230577">
                  <c:v>53.747441724726599</c:v>
                </c:pt>
                <c:pt idx="230578">
                  <c:v>53.747526006121902</c:v>
                </c:pt>
                <c:pt idx="230579">
                  <c:v>53.747610287247497</c:v>
                </c:pt>
                <c:pt idx="230580">
                  <c:v>53.747694568103199</c:v>
                </c:pt>
                <c:pt idx="230581">
                  <c:v>53.747778848689201</c:v>
                </c:pt>
                <c:pt idx="230582">
                  <c:v>53.747863129005403</c:v>
                </c:pt>
                <c:pt idx="230583">
                  <c:v>53.747947409051903</c:v>
                </c:pt>
                <c:pt idx="230584">
                  <c:v>53.748031688828497</c:v>
                </c:pt>
                <c:pt idx="230585">
                  <c:v>53.748115968335398</c:v>
                </c:pt>
                <c:pt idx="230586">
                  <c:v>53.748200247572598</c:v>
                </c:pt>
                <c:pt idx="230587">
                  <c:v>53.748284526539898</c:v>
                </c:pt>
                <c:pt idx="230588">
                  <c:v>53.748368805237497</c:v>
                </c:pt>
                <c:pt idx="230589">
                  <c:v>53.748453083665297</c:v>
                </c:pt>
                <c:pt idx="230590">
                  <c:v>53.748537361823402</c:v>
                </c:pt>
                <c:pt idx="230591">
                  <c:v>53.7486216397117</c:v>
                </c:pt>
                <c:pt idx="230592">
                  <c:v>53.748705917330199</c:v>
                </c:pt>
                <c:pt idx="230593">
                  <c:v>53.748790194678897</c:v>
                </c:pt>
                <c:pt idx="230594">
                  <c:v>53.748874471757901</c:v>
                </c:pt>
                <c:pt idx="230595">
                  <c:v>53.748958748567098</c:v>
                </c:pt>
                <c:pt idx="230596">
                  <c:v>53.749043025106602</c:v>
                </c:pt>
                <c:pt idx="230597">
                  <c:v>53.749127301376298</c:v>
                </c:pt>
                <c:pt idx="230598">
                  <c:v>53.749211577376201</c:v>
                </c:pt>
                <c:pt idx="230599">
                  <c:v>53.749295853106403</c:v>
                </c:pt>
                <c:pt idx="230600">
                  <c:v>53.749380128566798</c:v>
                </c:pt>
                <c:pt idx="230601">
                  <c:v>53.7494644037575</c:v>
                </c:pt>
                <c:pt idx="230602">
                  <c:v>53.749548678678401</c:v>
                </c:pt>
                <c:pt idx="230603">
                  <c:v>53.749632953329602</c:v>
                </c:pt>
                <c:pt idx="230604">
                  <c:v>53.749717227710903</c:v>
                </c:pt>
                <c:pt idx="230605">
                  <c:v>53.749801501822603</c:v>
                </c:pt>
                <c:pt idx="230606">
                  <c:v>53.749885775664502</c:v>
                </c:pt>
                <c:pt idx="230607">
                  <c:v>53.749970049236602</c:v>
                </c:pt>
                <c:pt idx="230608">
                  <c:v>53.750054322539</c:v>
                </c:pt>
                <c:pt idx="230609">
                  <c:v>53.750138595571599</c:v>
                </c:pt>
                <c:pt idx="230610">
                  <c:v>53.750222868334497</c:v>
                </c:pt>
                <c:pt idx="230611">
                  <c:v>53.750307140827601</c:v>
                </c:pt>
                <c:pt idx="230612">
                  <c:v>53.750391413050998</c:v>
                </c:pt>
                <c:pt idx="230613">
                  <c:v>53.750475685004602</c:v>
                </c:pt>
                <c:pt idx="230614">
                  <c:v>53.750559956688498</c:v>
                </c:pt>
                <c:pt idx="230615">
                  <c:v>53.750644228102601</c:v>
                </c:pt>
                <c:pt idx="230616">
                  <c:v>53.750728499247003</c:v>
                </c:pt>
                <c:pt idx="230617">
                  <c:v>53.750812770121698</c:v>
                </c:pt>
                <c:pt idx="230618">
                  <c:v>53.750897040726599</c:v>
                </c:pt>
                <c:pt idx="230619">
                  <c:v>53.7509813110618</c:v>
                </c:pt>
                <c:pt idx="230620">
                  <c:v>53.7510655811272</c:v>
                </c:pt>
                <c:pt idx="230621">
                  <c:v>53.751149850922801</c:v>
                </c:pt>
                <c:pt idx="230622">
                  <c:v>53.7512341204488</c:v>
                </c:pt>
                <c:pt idx="230623">
                  <c:v>53.751318389704998</c:v>
                </c:pt>
                <c:pt idx="230624">
                  <c:v>53.751402658691397</c:v>
                </c:pt>
                <c:pt idx="230625">
                  <c:v>53.751486927408202</c:v>
                </c:pt>
                <c:pt idx="230626">
                  <c:v>53.751571195855199</c:v>
                </c:pt>
                <c:pt idx="230627">
                  <c:v>53.751655464032403</c:v>
                </c:pt>
                <c:pt idx="230628">
                  <c:v>53.7517397319399</c:v>
                </c:pt>
                <c:pt idx="230629">
                  <c:v>53.751823999577702</c:v>
                </c:pt>
                <c:pt idx="230630">
                  <c:v>53.751908266945797</c:v>
                </c:pt>
                <c:pt idx="230631">
                  <c:v>53.751992534044099</c:v>
                </c:pt>
                <c:pt idx="230632">
                  <c:v>53.7520768008727</c:v>
                </c:pt>
                <c:pt idx="230633">
                  <c:v>53.752161067431501</c:v>
                </c:pt>
                <c:pt idx="230634">
                  <c:v>53.752245333720602</c:v>
                </c:pt>
                <c:pt idx="230635">
                  <c:v>53.752329599740001</c:v>
                </c:pt>
                <c:pt idx="230636">
                  <c:v>53.7524138654897</c:v>
                </c:pt>
                <c:pt idx="230637">
                  <c:v>53.752498130969599</c:v>
                </c:pt>
                <c:pt idx="230638">
                  <c:v>53.752582396179903</c:v>
                </c:pt>
                <c:pt idx="230639">
                  <c:v>53.752666661120301</c:v>
                </c:pt>
                <c:pt idx="230640">
                  <c:v>53.752750925791098</c:v>
                </c:pt>
                <c:pt idx="230641">
                  <c:v>53.752835190192101</c:v>
                </c:pt>
                <c:pt idx="230642">
                  <c:v>53.752919454323496</c:v>
                </c:pt>
                <c:pt idx="230643">
                  <c:v>53.753003718185099</c:v>
                </c:pt>
                <c:pt idx="230644">
                  <c:v>53.753087981776901</c:v>
                </c:pt>
                <c:pt idx="230645">
                  <c:v>53.753172245099101</c:v>
                </c:pt>
                <c:pt idx="230646">
                  <c:v>53.753256508151502</c:v>
                </c:pt>
                <c:pt idx="230647">
                  <c:v>53.753340770934201</c:v>
                </c:pt>
                <c:pt idx="230648">
                  <c:v>53.753425033447201</c:v>
                </c:pt>
                <c:pt idx="230649">
                  <c:v>53.753509295690499</c:v>
                </c:pt>
                <c:pt idx="230650">
                  <c:v>53.753593557664097</c:v>
                </c:pt>
                <c:pt idx="230651">
                  <c:v>53.753677819367901</c:v>
                </c:pt>
                <c:pt idx="230652">
                  <c:v>53.753762080802098</c:v>
                </c:pt>
                <c:pt idx="230653">
                  <c:v>53.753846341966501</c:v>
                </c:pt>
                <c:pt idx="230654">
                  <c:v>53.753930602861203</c:v>
                </c:pt>
                <c:pt idx="230655">
                  <c:v>53.754014863486198</c:v>
                </c:pt>
                <c:pt idx="230656">
                  <c:v>53.754099123841499</c:v>
                </c:pt>
                <c:pt idx="230657">
                  <c:v>53.754183383927099</c:v>
                </c:pt>
                <c:pt idx="230658">
                  <c:v>53.754267643742899</c:v>
                </c:pt>
                <c:pt idx="230659">
                  <c:v>53.754351903289098</c:v>
                </c:pt>
                <c:pt idx="230660">
                  <c:v>53.754436162565597</c:v>
                </c:pt>
                <c:pt idx="230661">
                  <c:v>53.754520421572302</c:v>
                </c:pt>
                <c:pt idx="230662">
                  <c:v>53.754604680309299</c:v>
                </c:pt>
                <c:pt idx="230663">
                  <c:v>53.754688938776702</c:v>
                </c:pt>
                <c:pt idx="230664">
                  <c:v>53.754773196974298</c:v>
                </c:pt>
                <c:pt idx="230665">
                  <c:v>53.754857454902201</c:v>
                </c:pt>
                <c:pt idx="230666">
                  <c:v>53.754941712560502</c:v>
                </c:pt>
                <c:pt idx="230667">
                  <c:v>53.755025969949003</c:v>
                </c:pt>
                <c:pt idx="230668">
                  <c:v>53.755110227067803</c:v>
                </c:pt>
                <c:pt idx="230669">
                  <c:v>53.755194483916902</c:v>
                </c:pt>
                <c:pt idx="230670">
                  <c:v>53.755278740496401</c:v>
                </c:pt>
                <c:pt idx="230671">
                  <c:v>53.755362996806099</c:v>
                </c:pt>
                <c:pt idx="230672">
                  <c:v>53.755447252846103</c:v>
                </c:pt>
                <c:pt idx="230673">
                  <c:v>53.7555315086165</c:v>
                </c:pt>
                <c:pt idx="230674">
                  <c:v>53.755615764117103</c:v>
                </c:pt>
                <c:pt idx="230675">
                  <c:v>53.755700019348097</c:v>
                </c:pt>
                <c:pt idx="230676">
                  <c:v>53.755784274309299</c:v>
                </c:pt>
                <c:pt idx="230677">
                  <c:v>53.7558685290009</c:v>
                </c:pt>
                <c:pt idx="230678">
                  <c:v>53.755952783422799</c:v>
                </c:pt>
                <c:pt idx="230679">
                  <c:v>53.756037037574998</c:v>
                </c:pt>
                <c:pt idx="230680">
                  <c:v>53.756121291457397</c:v>
                </c:pt>
                <c:pt idx="230681">
                  <c:v>53.756205545070202</c:v>
                </c:pt>
                <c:pt idx="230682">
                  <c:v>53.756289798413299</c:v>
                </c:pt>
                <c:pt idx="230683">
                  <c:v>53.756374051486802</c:v>
                </c:pt>
                <c:pt idx="230684">
                  <c:v>53.756458304290497</c:v>
                </c:pt>
                <c:pt idx="230685">
                  <c:v>53.756542556824598</c:v>
                </c:pt>
                <c:pt idx="230686">
                  <c:v>53.7566268090889</c:v>
                </c:pt>
                <c:pt idx="230687">
                  <c:v>53.7567110610836</c:v>
                </c:pt>
                <c:pt idx="230688">
                  <c:v>53.756795312808599</c:v>
                </c:pt>
                <c:pt idx="230689">
                  <c:v>53.756879564263897</c:v>
                </c:pt>
                <c:pt idx="230690">
                  <c:v>53.756963815449602</c:v>
                </c:pt>
                <c:pt idx="230691">
                  <c:v>53.757048066365499</c:v>
                </c:pt>
                <c:pt idx="230692">
                  <c:v>53.757132317011802</c:v>
                </c:pt>
                <c:pt idx="230693">
                  <c:v>53.757216567388397</c:v>
                </c:pt>
                <c:pt idx="230694">
                  <c:v>53.757300817495299</c:v>
                </c:pt>
                <c:pt idx="230695">
                  <c:v>53.757385067332599</c:v>
                </c:pt>
                <c:pt idx="230696">
                  <c:v>53.757469316900099</c:v>
                </c:pt>
                <c:pt idx="230697">
                  <c:v>53.757553566197998</c:v>
                </c:pt>
                <c:pt idx="230698">
                  <c:v>53.757637815226197</c:v>
                </c:pt>
                <c:pt idx="230699">
                  <c:v>53.757722063984801</c:v>
                </c:pt>
                <c:pt idx="230700">
                  <c:v>53.757806312473598</c:v>
                </c:pt>
                <c:pt idx="230701">
                  <c:v>53.7578905606928</c:v>
                </c:pt>
                <c:pt idx="230702">
                  <c:v>53.757974808642402</c:v>
                </c:pt>
                <c:pt idx="230703">
                  <c:v>53.758059056322203</c:v>
                </c:pt>
                <c:pt idx="230704">
                  <c:v>53.758143303732403</c:v>
                </c:pt>
                <c:pt idx="230705">
                  <c:v>53.758227550872903</c:v>
                </c:pt>
                <c:pt idx="230706">
                  <c:v>53.758311797743801</c:v>
                </c:pt>
                <c:pt idx="230707">
                  <c:v>53.758396044344998</c:v>
                </c:pt>
                <c:pt idx="230708">
                  <c:v>53.758480290676502</c:v>
                </c:pt>
                <c:pt idx="230709">
                  <c:v>53.758564536738298</c:v>
                </c:pt>
                <c:pt idx="230710">
                  <c:v>53.7586487825305</c:v>
                </c:pt>
                <c:pt idx="230711">
                  <c:v>53.758733028053101</c:v>
                </c:pt>
                <c:pt idx="230712">
                  <c:v>53.758817273305901</c:v>
                </c:pt>
                <c:pt idx="230713">
                  <c:v>53.7589015182891</c:v>
                </c:pt>
                <c:pt idx="230714">
                  <c:v>53.758985763002698</c:v>
                </c:pt>
                <c:pt idx="230715">
                  <c:v>53.759070007446503</c:v>
                </c:pt>
                <c:pt idx="230716">
                  <c:v>53.759154251620799</c:v>
                </c:pt>
                <c:pt idx="230717">
                  <c:v>53.759238495525302</c:v>
                </c:pt>
                <c:pt idx="230718">
                  <c:v>53.759322739160197</c:v>
                </c:pt>
                <c:pt idx="230719">
                  <c:v>53.759406982525498</c:v>
                </c:pt>
                <c:pt idx="230720">
                  <c:v>53.759491225621097</c:v>
                </c:pt>
                <c:pt idx="230721">
                  <c:v>53.759575468446997</c:v>
                </c:pt>
                <c:pt idx="230722">
                  <c:v>53.759659711003302</c:v>
                </c:pt>
                <c:pt idx="230723">
                  <c:v>53.759743953289998</c:v>
                </c:pt>
                <c:pt idx="230724">
                  <c:v>53.759828195306902</c:v>
                </c:pt>
                <c:pt idx="230725">
                  <c:v>53.759912437054297</c:v>
                </c:pt>
                <c:pt idx="230726">
                  <c:v>53.759996678531898</c:v>
                </c:pt>
                <c:pt idx="230727">
                  <c:v>53.760080919739998</c:v>
                </c:pt>
                <c:pt idx="230728">
                  <c:v>53.760165160678397</c:v>
                </c:pt>
                <c:pt idx="230729">
                  <c:v>53.760249401347103</c:v>
                </c:pt>
                <c:pt idx="230730">
                  <c:v>53.7603336417462</c:v>
                </c:pt>
                <c:pt idx="230731">
                  <c:v>53.760417881875597</c:v>
                </c:pt>
                <c:pt idx="230732">
                  <c:v>53.760502121735399</c:v>
                </c:pt>
                <c:pt idx="230733">
                  <c:v>53.760586361325601</c:v>
                </c:pt>
                <c:pt idx="230734">
                  <c:v>53.760670600646101</c:v>
                </c:pt>
                <c:pt idx="230735">
                  <c:v>53.760754839696901</c:v>
                </c:pt>
                <c:pt idx="230736">
                  <c:v>53.760839078478199</c:v>
                </c:pt>
                <c:pt idx="230737">
                  <c:v>53.760923316989803</c:v>
                </c:pt>
                <c:pt idx="230738">
                  <c:v>53.7610075552317</c:v>
                </c:pt>
                <c:pt idx="230739">
                  <c:v>53.761091793204002</c:v>
                </c:pt>
                <c:pt idx="230740">
                  <c:v>53.761176030906697</c:v>
                </c:pt>
                <c:pt idx="230741">
                  <c:v>53.761260268339697</c:v>
                </c:pt>
                <c:pt idx="230742">
                  <c:v>53.761344505503097</c:v>
                </c:pt>
                <c:pt idx="230743">
                  <c:v>53.761428742396902</c:v>
                </c:pt>
                <c:pt idx="230744">
                  <c:v>53.761512979020999</c:v>
                </c:pt>
                <c:pt idx="230745">
                  <c:v>53.761597215375502</c:v>
                </c:pt>
                <c:pt idx="230746">
                  <c:v>53.761681451460298</c:v>
                </c:pt>
                <c:pt idx="230747">
                  <c:v>53.761765687275599</c:v>
                </c:pt>
                <c:pt idx="230748">
                  <c:v>53.761849922821099</c:v>
                </c:pt>
                <c:pt idx="230749">
                  <c:v>53.761934158097098</c:v>
                </c:pt>
                <c:pt idx="230750">
                  <c:v>53.762018393103403</c:v>
                </c:pt>
                <c:pt idx="230751">
                  <c:v>53.7621026278401</c:v>
                </c:pt>
                <c:pt idx="230752">
                  <c:v>53.762186862307203</c:v>
                </c:pt>
                <c:pt idx="230753">
                  <c:v>53.762271096504698</c:v>
                </c:pt>
                <c:pt idx="230754">
                  <c:v>53.762355330432499</c:v>
                </c:pt>
                <c:pt idx="230755">
                  <c:v>53.762439564090698</c:v>
                </c:pt>
                <c:pt idx="230756">
                  <c:v>53.762523797479297</c:v>
                </c:pt>
                <c:pt idx="230757">
                  <c:v>53.762608030598201</c:v>
                </c:pt>
                <c:pt idx="230758">
                  <c:v>53.762692263447498</c:v>
                </c:pt>
                <c:pt idx="230759">
                  <c:v>53.7627764960272</c:v>
                </c:pt>
                <c:pt idx="230760">
                  <c:v>53.762860728337301</c:v>
                </c:pt>
                <c:pt idx="230761">
                  <c:v>53.762944960377801</c:v>
                </c:pt>
                <c:pt idx="230762">
                  <c:v>53.763029192148601</c:v>
                </c:pt>
                <c:pt idx="230763">
                  <c:v>53.763113423649799</c:v>
                </c:pt>
                <c:pt idx="230764">
                  <c:v>53.763197654881502</c:v>
                </c:pt>
                <c:pt idx="230765">
                  <c:v>53.763281885843398</c:v>
                </c:pt>
                <c:pt idx="230766">
                  <c:v>53.763366116535799</c:v>
                </c:pt>
                <c:pt idx="230767">
                  <c:v>53.763450346958599</c:v>
                </c:pt>
                <c:pt idx="230768">
                  <c:v>53.763534577111699</c:v>
                </c:pt>
                <c:pt idx="230769">
                  <c:v>53.763618806995296</c:v>
                </c:pt>
                <c:pt idx="230770">
                  <c:v>53.763703036609201</c:v>
                </c:pt>
                <c:pt idx="230771">
                  <c:v>53.763787265953503</c:v>
                </c:pt>
                <c:pt idx="230772">
                  <c:v>53.763871495028198</c:v>
                </c:pt>
                <c:pt idx="230773">
                  <c:v>53.763955723833298</c:v>
                </c:pt>
                <c:pt idx="230774">
                  <c:v>53.764039952368798</c:v>
                </c:pt>
                <c:pt idx="230775">
                  <c:v>53.764124180634603</c:v>
                </c:pt>
                <c:pt idx="230776">
                  <c:v>53.7642084086309</c:v>
                </c:pt>
                <c:pt idx="230777">
                  <c:v>53.764292636357503</c:v>
                </c:pt>
                <c:pt idx="230778">
                  <c:v>53.764376863814597</c:v>
                </c:pt>
                <c:pt idx="230779">
                  <c:v>53.764461091002097</c:v>
                </c:pt>
                <c:pt idx="230780">
                  <c:v>53.764545317919897</c:v>
                </c:pt>
                <c:pt idx="230781">
                  <c:v>53.764629544568102</c:v>
                </c:pt>
                <c:pt idx="230782">
                  <c:v>53.764713770946798</c:v>
                </c:pt>
                <c:pt idx="230783">
                  <c:v>53.764797997055801</c:v>
                </c:pt>
                <c:pt idx="230784">
                  <c:v>53.764882222895302</c:v>
                </c:pt>
                <c:pt idx="230785">
                  <c:v>53.764966448465103</c:v>
                </c:pt>
                <c:pt idx="230786">
                  <c:v>53.765050673765302</c:v>
                </c:pt>
                <c:pt idx="230787">
                  <c:v>53.765134898795999</c:v>
                </c:pt>
                <c:pt idx="230788">
                  <c:v>53.765219123557003</c:v>
                </c:pt>
                <c:pt idx="230789">
                  <c:v>53.765303348048498</c:v>
                </c:pt>
                <c:pt idx="230790">
                  <c:v>53.765387572270299</c:v>
                </c:pt>
                <c:pt idx="230791">
                  <c:v>53.765471796222599</c:v>
                </c:pt>
                <c:pt idx="230792">
                  <c:v>53.765556019905297</c:v>
                </c:pt>
                <c:pt idx="230793">
                  <c:v>53.765640243318302</c:v>
                </c:pt>
                <c:pt idx="230794">
                  <c:v>53.765724466461798</c:v>
                </c:pt>
                <c:pt idx="230795">
                  <c:v>53.765808689335699</c:v>
                </c:pt>
                <c:pt idx="230796">
                  <c:v>53.76589291194</c:v>
                </c:pt>
                <c:pt idx="230797">
                  <c:v>53.765977134274699</c:v>
                </c:pt>
                <c:pt idx="230798">
                  <c:v>53.766061356339797</c:v>
                </c:pt>
                <c:pt idx="230799">
                  <c:v>53.766145578135401</c:v>
                </c:pt>
                <c:pt idx="230800">
                  <c:v>53.766229799661303</c:v>
                </c:pt>
                <c:pt idx="230801">
                  <c:v>53.766314020917697</c:v>
                </c:pt>
                <c:pt idx="230802">
                  <c:v>53.766398241904497</c:v>
                </c:pt>
                <c:pt idx="230803">
                  <c:v>53.766482462621703</c:v>
                </c:pt>
                <c:pt idx="230804">
                  <c:v>53.7665666830693</c:v>
                </c:pt>
                <c:pt idx="230805">
                  <c:v>53.766650903247303</c:v>
                </c:pt>
                <c:pt idx="230806">
                  <c:v>53.766735123155797</c:v>
                </c:pt>
                <c:pt idx="230807">
                  <c:v>53.766819342794697</c:v>
                </c:pt>
                <c:pt idx="230808">
                  <c:v>53.766903562163897</c:v>
                </c:pt>
                <c:pt idx="230809">
                  <c:v>53.766987781263701</c:v>
                </c:pt>
                <c:pt idx="230810">
                  <c:v>53.767072000093798</c:v>
                </c:pt>
                <c:pt idx="230811">
                  <c:v>53.7671562186543</c:v>
                </c:pt>
                <c:pt idx="230812">
                  <c:v>53.767240436945301</c:v>
                </c:pt>
                <c:pt idx="230813">
                  <c:v>53.7673246549667</c:v>
                </c:pt>
                <c:pt idx="230814">
                  <c:v>53.767408872718597</c:v>
                </c:pt>
                <c:pt idx="230815">
                  <c:v>53.767493090200801</c:v>
                </c:pt>
                <c:pt idx="230816">
                  <c:v>53.767577307413497</c:v>
                </c:pt>
                <c:pt idx="230817">
                  <c:v>53.767661524356598</c:v>
                </c:pt>
                <c:pt idx="230818">
                  <c:v>53.767745741030197</c:v>
                </c:pt>
                <c:pt idx="230819">
                  <c:v>53.767829957434103</c:v>
                </c:pt>
                <c:pt idx="230820">
                  <c:v>53.767914173568499</c:v>
                </c:pt>
                <c:pt idx="230821">
                  <c:v>53.767998389433401</c:v>
                </c:pt>
                <c:pt idx="230822">
                  <c:v>53.768082605028603</c:v>
                </c:pt>
                <c:pt idx="230823">
                  <c:v>53.768166820354303</c:v>
                </c:pt>
                <c:pt idx="230824">
                  <c:v>53.768251035410501</c:v>
                </c:pt>
                <c:pt idx="230825">
                  <c:v>53.768335250196998</c:v>
                </c:pt>
                <c:pt idx="230826">
                  <c:v>53.768419464714</c:v>
                </c:pt>
                <c:pt idx="230827">
                  <c:v>53.768503678961501</c:v>
                </c:pt>
                <c:pt idx="230828">
                  <c:v>53.768587892939401</c:v>
                </c:pt>
                <c:pt idx="230829">
                  <c:v>53.768672106647699</c:v>
                </c:pt>
                <c:pt idx="230830">
                  <c:v>53.768756320086403</c:v>
                </c:pt>
                <c:pt idx="230831">
                  <c:v>53.768840533255698</c:v>
                </c:pt>
                <c:pt idx="230832">
                  <c:v>53.768924746155299</c:v>
                </c:pt>
                <c:pt idx="230833">
                  <c:v>53.769008958785399</c:v>
                </c:pt>
                <c:pt idx="230834">
                  <c:v>53.769093171145897</c:v>
                </c:pt>
                <c:pt idx="230835">
                  <c:v>53.769177383236901</c:v>
                </c:pt>
                <c:pt idx="230836">
                  <c:v>53.769261595058303</c:v>
                </c:pt>
                <c:pt idx="230837">
                  <c:v>53.769345806610097</c:v>
                </c:pt>
                <c:pt idx="230838">
                  <c:v>53.769430017892503</c:v>
                </c:pt>
                <c:pt idx="230839">
                  <c:v>53.769514228905201</c:v>
                </c:pt>
                <c:pt idx="230840">
                  <c:v>53.769598439648398</c:v>
                </c:pt>
                <c:pt idx="230841">
                  <c:v>53.769682650122</c:v>
                </c:pt>
                <c:pt idx="230842">
                  <c:v>53.769766860326101</c:v>
                </c:pt>
                <c:pt idx="230843">
                  <c:v>53.7698510702607</c:v>
                </c:pt>
                <c:pt idx="230844">
                  <c:v>53.769935279925697</c:v>
                </c:pt>
                <c:pt idx="230845">
                  <c:v>53.7700194893212</c:v>
                </c:pt>
                <c:pt idx="230846">
                  <c:v>53.770103698447102</c:v>
                </c:pt>
                <c:pt idx="230847">
                  <c:v>53.770187907303402</c:v>
                </c:pt>
                <c:pt idx="230848">
                  <c:v>53.770272115890201</c:v>
                </c:pt>
                <c:pt idx="230849">
                  <c:v>53.770356324207498</c:v>
                </c:pt>
                <c:pt idx="230850">
                  <c:v>53.770440532255201</c:v>
                </c:pt>
                <c:pt idx="230851">
                  <c:v>53.770524740033402</c:v>
                </c:pt>
                <c:pt idx="230852">
                  <c:v>53.770608947542101</c:v>
                </c:pt>
                <c:pt idx="230853">
                  <c:v>53.770693154781199</c:v>
                </c:pt>
                <c:pt idx="230854">
                  <c:v>53.770777361750703</c:v>
                </c:pt>
                <c:pt idx="230855">
                  <c:v>53.770861568450798</c:v>
                </c:pt>
                <c:pt idx="230856">
                  <c:v>53.770945774881199</c:v>
                </c:pt>
                <c:pt idx="230857">
                  <c:v>53.771029981042197</c:v>
                </c:pt>
                <c:pt idx="230858">
                  <c:v>53.771114186933602</c:v>
                </c:pt>
                <c:pt idx="230859">
                  <c:v>53.771198392555497</c:v>
                </c:pt>
                <c:pt idx="230860">
                  <c:v>53.771282597907799</c:v>
                </c:pt>
                <c:pt idx="230861">
                  <c:v>53.771366802990599</c:v>
                </c:pt>
                <c:pt idx="230862">
                  <c:v>53.771451007803897</c:v>
                </c:pt>
                <c:pt idx="230863">
                  <c:v>53.7715352123477</c:v>
                </c:pt>
                <c:pt idx="230864">
                  <c:v>53.771619416621903</c:v>
                </c:pt>
                <c:pt idx="230865">
                  <c:v>53.771703620626504</c:v>
                </c:pt>
                <c:pt idx="230866">
                  <c:v>53.771787824361702</c:v>
                </c:pt>
                <c:pt idx="230867">
                  <c:v>53.7718720278273</c:v>
                </c:pt>
                <c:pt idx="230868">
                  <c:v>53.771956231023402</c:v>
                </c:pt>
                <c:pt idx="230869">
                  <c:v>53.772040433950004</c:v>
                </c:pt>
                <c:pt idx="230870">
                  <c:v>53.772124636607003</c:v>
                </c:pt>
                <c:pt idx="230871">
                  <c:v>53.772208838994601</c:v>
                </c:pt>
                <c:pt idx="230872">
                  <c:v>53.772293041112498</c:v>
                </c:pt>
                <c:pt idx="230873">
                  <c:v>53.772377242960999</c:v>
                </c:pt>
                <c:pt idx="230874">
                  <c:v>53.772461444539999</c:v>
                </c:pt>
                <c:pt idx="230875">
                  <c:v>53.772545645849398</c:v>
                </c:pt>
                <c:pt idx="230876">
                  <c:v>53.772629846889302</c:v>
                </c:pt>
                <c:pt idx="230877">
                  <c:v>53.772714047659697</c:v>
                </c:pt>
                <c:pt idx="230878">
                  <c:v>53.772798248160498</c:v>
                </c:pt>
                <c:pt idx="230879">
                  <c:v>53.772882448391897</c:v>
                </c:pt>
                <c:pt idx="230880">
                  <c:v>53.772966648353702</c:v>
                </c:pt>
                <c:pt idx="230881">
                  <c:v>53.773050848045997</c:v>
                </c:pt>
                <c:pt idx="230882">
                  <c:v>53.773135047468799</c:v>
                </c:pt>
                <c:pt idx="230883">
                  <c:v>53.773219246622098</c:v>
                </c:pt>
                <c:pt idx="230884">
                  <c:v>53.773303445505903</c:v>
                </c:pt>
                <c:pt idx="230885">
                  <c:v>53.773387644120099</c:v>
                </c:pt>
                <c:pt idx="230886">
                  <c:v>53.7734718424649</c:v>
                </c:pt>
                <c:pt idx="230887">
                  <c:v>53.7735560405401</c:v>
                </c:pt>
                <c:pt idx="230888">
                  <c:v>53.773640238345799</c:v>
                </c:pt>
                <c:pt idx="230889">
                  <c:v>53.773724435882002</c:v>
                </c:pt>
                <c:pt idx="230890">
                  <c:v>53.773808633148803</c:v>
                </c:pt>
                <c:pt idx="230891">
                  <c:v>53.773892830146004</c:v>
                </c:pt>
                <c:pt idx="230892">
                  <c:v>53.773977026873602</c:v>
                </c:pt>
                <c:pt idx="230893">
                  <c:v>53.774061223331799</c:v>
                </c:pt>
                <c:pt idx="230894">
                  <c:v>53.774145419520501</c:v>
                </c:pt>
                <c:pt idx="230895">
                  <c:v>53.774229615439701</c:v>
                </c:pt>
                <c:pt idx="230896">
                  <c:v>53.7743138110893</c:v>
                </c:pt>
                <c:pt idx="230897">
                  <c:v>53.774398006469497</c:v>
                </c:pt>
                <c:pt idx="230898">
                  <c:v>53.774482201580199</c:v>
                </c:pt>
                <c:pt idx="230899">
                  <c:v>53.774566396421299</c:v>
                </c:pt>
                <c:pt idx="230900">
                  <c:v>53.774650590992998</c:v>
                </c:pt>
                <c:pt idx="230901">
                  <c:v>53.774734785295102</c:v>
                </c:pt>
                <c:pt idx="230902">
                  <c:v>53.774818979327797</c:v>
                </c:pt>
                <c:pt idx="230903">
                  <c:v>53.774903173090998</c:v>
                </c:pt>
                <c:pt idx="230904">
                  <c:v>53.774987366584703</c:v>
                </c:pt>
                <c:pt idx="230905">
                  <c:v>53.775071559808801</c:v>
                </c:pt>
                <c:pt idx="230906">
                  <c:v>53.775155752763503</c:v>
                </c:pt>
                <c:pt idx="230907">
                  <c:v>53.775239945448703</c:v>
                </c:pt>
                <c:pt idx="230908">
                  <c:v>53.775324137864402</c:v>
                </c:pt>
                <c:pt idx="230909">
                  <c:v>53.775408330010599</c:v>
                </c:pt>
                <c:pt idx="230910">
                  <c:v>53.775492521887301</c:v>
                </c:pt>
                <c:pt idx="230911">
                  <c:v>53.775576713494502</c:v>
                </c:pt>
                <c:pt idx="230912">
                  <c:v>53.775660904832201</c:v>
                </c:pt>
                <c:pt idx="230913">
                  <c:v>53.775745095900497</c:v>
                </c:pt>
                <c:pt idx="230914">
                  <c:v>53.775829286699199</c:v>
                </c:pt>
                <c:pt idx="230915">
                  <c:v>53.775913477228499</c:v>
                </c:pt>
                <c:pt idx="230916">
                  <c:v>53.775997667488298</c:v>
                </c:pt>
                <c:pt idx="230917">
                  <c:v>53.776081857478502</c:v>
                </c:pt>
                <c:pt idx="230918">
                  <c:v>53.776166047199403</c:v>
                </c:pt>
                <c:pt idx="230919">
                  <c:v>53.776250236650696</c:v>
                </c:pt>
                <c:pt idx="230920">
                  <c:v>53.776334425832502</c:v>
                </c:pt>
                <c:pt idx="230921">
                  <c:v>53.776418614744898</c:v>
                </c:pt>
                <c:pt idx="230922">
                  <c:v>53.7765028033878</c:v>
                </c:pt>
                <c:pt idx="230923">
                  <c:v>53.776586991761199</c:v>
                </c:pt>
                <c:pt idx="230924">
                  <c:v>53.776671179865097</c:v>
                </c:pt>
                <c:pt idx="230925">
                  <c:v>53.776755367699501</c:v>
                </c:pt>
                <c:pt idx="230926">
                  <c:v>53.776839555264502</c:v>
                </c:pt>
                <c:pt idx="230927">
                  <c:v>53.776923742559902</c:v>
                </c:pt>
                <c:pt idx="230928">
                  <c:v>53.777007929585999</c:v>
                </c:pt>
                <c:pt idx="230929">
                  <c:v>53.777092116342502</c:v>
                </c:pt>
                <c:pt idx="230930">
                  <c:v>53.777176302829503</c:v>
                </c:pt>
                <c:pt idx="230931">
                  <c:v>53.777260489047102</c:v>
                </c:pt>
                <c:pt idx="230932">
                  <c:v>53.777344674995199</c:v>
                </c:pt>
                <c:pt idx="230933">
                  <c:v>53.777428860673901</c:v>
                </c:pt>
                <c:pt idx="230934">
                  <c:v>53.777513046083001</c:v>
                </c:pt>
                <c:pt idx="230935">
                  <c:v>53.777597231222799</c:v>
                </c:pt>
                <c:pt idx="230936">
                  <c:v>53.777681416093003</c:v>
                </c:pt>
                <c:pt idx="230937">
                  <c:v>53.777765600693698</c:v>
                </c:pt>
                <c:pt idx="230938">
                  <c:v>53.777849785024998</c:v>
                </c:pt>
                <c:pt idx="230939">
                  <c:v>53.777933969086902</c:v>
                </c:pt>
                <c:pt idx="230940">
                  <c:v>53.778018152879199</c:v>
                </c:pt>
                <c:pt idx="230941">
                  <c:v>53.7781023364021</c:v>
                </c:pt>
                <c:pt idx="230942">
                  <c:v>53.778186519655598</c:v>
                </c:pt>
                <c:pt idx="230943">
                  <c:v>53.778270702639503</c:v>
                </c:pt>
                <c:pt idx="230944">
                  <c:v>53.778354885353998</c:v>
                </c:pt>
                <c:pt idx="230945">
                  <c:v>53.778439067799098</c:v>
                </c:pt>
                <c:pt idx="230946">
                  <c:v>53.778523249974697</c:v>
                </c:pt>
                <c:pt idx="230947">
                  <c:v>53.778607431880801</c:v>
                </c:pt>
                <c:pt idx="230948">
                  <c:v>53.778691613517502</c:v>
                </c:pt>
                <c:pt idx="230949">
                  <c:v>53.778775794884702</c:v>
                </c:pt>
                <c:pt idx="230950">
                  <c:v>53.7788599759824</c:v>
                </c:pt>
                <c:pt idx="230951">
                  <c:v>53.778944156810702</c:v>
                </c:pt>
                <c:pt idx="230952">
                  <c:v>53.779028337369603</c:v>
                </c:pt>
                <c:pt idx="230953">
                  <c:v>53.779112517658902</c:v>
                </c:pt>
                <c:pt idx="230954">
                  <c:v>53.779196697678898</c:v>
                </c:pt>
                <c:pt idx="230955">
                  <c:v>53.7792808774294</c:v>
                </c:pt>
                <c:pt idx="230956">
                  <c:v>53.7793650569104</c:v>
                </c:pt>
                <c:pt idx="230957">
                  <c:v>53.779449236121998</c:v>
                </c:pt>
                <c:pt idx="230958">
                  <c:v>53.779533415064101</c:v>
                </c:pt>
                <c:pt idx="230959">
                  <c:v>53.779617593736802</c:v>
                </c:pt>
                <c:pt idx="230960">
                  <c:v>53.779701772140001</c:v>
                </c:pt>
                <c:pt idx="230961">
                  <c:v>53.779785950273798</c:v>
                </c:pt>
                <c:pt idx="230962">
                  <c:v>53.7798701281381</c:v>
                </c:pt>
                <c:pt idx="230963">
                  <c:v>53.779954305733</c:v>
                </c:pt>
                <c:pt idx="230964">
                  <c:v>53.780038483058398</c:v>
                </c:pt>
                <c:pt idx="230965">
                  <c:v>53.780122660114401</c:v>
                </c:pt>
                <c:pt idx="230966">
                  <c:v>53.780206836901002</c:v>
                </c:pt>
                <c:pt idx="230967">
                  <c:v>53.7802910134181</c:v>
                </c:pt>
                <c:pt idx="230968">
                  <c:v>53.780375189665797</c:v>
                </c:pt>
                <c:pt idx="230969">
                  <c:v>53.780459365643999</c:v>
                </c:pt>
                <c:pt idx="230970">
                  <c:v>53.780543541352799</c:v>
                </c:pt>
                <c:pt idx="230971">
                  <c:v>53.780627716792203</c:v>
                </c:pt>
                <c:pt idx="230972">
                  <c:v>53.780711891962099</c:v>
                </c:pt>
                <c:pt idx="230973">
                  <c:v>53.7807960668626</c:v>
                </c:pt>
                <c:pt idx="230974">
                  <c:v>53.780880241493598</c:v>
                </c:pt>
                <c:pt idx="230975">
                  <c:v>53.780964415855202</c:v>
                </c:pt>
                <c:pt idx="230976">
                  <c:v>53.781048589947403</c:v>
                </c:pt>
                <c:pt idx="230977">
                  <c:v>53.781132763770103</c:v>
                </c:pt>
                <c:pt idx="230978">
                  <c:v>53.7812169373234</c:v>
                </c:pt>
                <c:pt idx="230979">
                  <c:v>53.781301110607302</c:v>
                </c:pt>
                <c:pt idx="230980">
                  <c:v>53.781385283621702</c:v>
                </c:pt>
                <c:pt idx="230981">
                  <c:v>53.7814694563668</c:v>
                </c:pt>
                <c:pt idx="230982">
                  <c:v>53.781553628842303</c:v>
                </c:pt>
                <c:pt idx="230983">
                  <c:v>53.781637801048497</c:v>
                </c:pt>
                <c:pt idx="230984">
                  <c:v>53.781721972985203</c:v>
                </c:pt>
                <c:pt idx="230985">
                  <c:v>53.781806144652499</c:v>
                </c:pt>
                <c:pt idx="230986">
                  <c:v>53.781890316050401</c:v>
                </c:pt>
                <c:pt idx="230987">
                  <c:v>53.7819744871788</c:v>
                </c:pt>
                <c:pt idx="230988">
                  <c:v>53.782058658037897</c:v>
                </c:pt>
                <c:pt idx="230989">
                  <c:v>53.782142828627499</c:v>
                </c:pt>
                <c:pt idx="230990">
                  <c:v>53.7822269989476</c:v>
                </c:pt>
                <c:pt idx="230991">
                  <c:v>53.782311168998397</c:v>
                </c:pt>
                <c:pt idx="230992">
                  <c:v>53.7823953387797</c:v>
                </c:pt>
                <c:pt idx="230993">
                  <c:v>53.782479508291601</c:v>
                </c:pt>
                <c:pt idx="230994">
                  <c:v>53.7825636775341</c:v>
                </c:pt>
                <c:pt idx="230995">
                  <c:v>53.782647846507203</c:v>
                </c:pt>
                <c:pt idx="230996">
                  <c:v>53.782732015210897</c:v>
                </c:pt>
                <c:pt idx="230997">
                  <c:v>53.782816183645103</c:v>
                </c:pt>
                <c:pt idx="230998">
                  <c:v>53.7829003518099</c:v>
                </c:pt>
                <c:pt idx="230999">
                  <c:v>53.782984519705401</c:v>
                </c:pt>
                <c:pt idx="231000">
                  <c:v>53.783068687331401</c:v>
                </c:pt>
                <c:pt idx="231001">
                  <c:v>53.783152854687998</c:v>
                </c:pt>
                <c:pt idx="231002">
                  <c:v>53.783237021775101</c:v>
                </c:pt>
                <c:pt idx="231003">
                  <c:v>53.7833211885929</c:v>
                </c:pt>
                <c:pt idx="231004">
                  <c:v>53.783405355141198</c:v>
                </c:pt>
                <c:pt idx="231005">
                  <c:v>53.783489521420201</c:v>
                </c:pt>
                <c:pt idx="231006">
                  <c:v>53.783573687429701</c:v>
                </c:pt>
                <c:pt idx="231007">
                  <c:v>53.7836578531698</c:v>
                </c:pt>
                <c:pt idx="231008">
                  <c:v>53.783742018640602</c:v>
                </c:pt>
                <c:pt idx="231009">
                  <c:v>53.783826183841903</c:v>
                </c:pt>
                <c:pt idx="231010">
                  <c:v>53.783910348773802</c:v>
                </c:pt>
                <c:pt idx="231011">
                  <c:v>53.783994513436298</c:v>
                </c:pt>
                <c:pt idx="231012">
                  <c:v>53.784078677829399</c:v>
                </c:pt>
                <c:pt idx="231013">
                  <c:v>53.784162841953098</c:v>
                </c:pt>
                <c:pt idx="231014">
                  <c:v>53.784247005807401</c:v>
                </c:pt>
                <c:pt idx="231015">
                  <c:v>53.784331169392303</c:v>
                </c:pt>
                <c:pt idx="231016">
                  <c:v>53.784415332707802</c:v>
                </c:pt>
                <c:pt idx="231017">
                  <c:v>53.784499495753899</c:v>
                </c:pt>
                <c:pt idx="231018">
                  <c:v>53.7845836585306</c:v>
                </c:pt>
                <c:pt idx="231019">
                  <c:v>53.7846678210379</c:v>
                </c:pt>
                <c:pt idx="231020">
                  <c:v>53.784751983275797</c:v>
                </c:pt>
                <c:pt idx="231021">
                  <c:v>53.784836145244299</c:v>
                </c:pt>
                <c:pt idx="231022">
                  <c:v>53.784920306943398</c:v>
                </c:pt>
                <c:pt idx="231023">
                  <c:v>53.785004468373103</c:v>
                </c:pt>
                <c:pt idx="231024">
                  <c:v>53.785088629533398</c:v>
                </c:pt>
                <c:pt idx="231025">
                  <c:v>53.785172790424298</c:v>
                </c:pt>
                <c:pt idx="231026">
                  <c:v>53.785256951045902</c:v>
                </c:pt>
                <c:pt idx="231027">
                  <c:v>53.785341111397997</c:v>
                </c:pt>
                <c:pt idx="231028">
                  <c:v>53.785425271480797</c:v>
                </c:pt>
                <c:pt idx="231029">
                  <c:v>53.785509431294201</c:v>
                </c:pt>
                <c:pt idx="231030">
                  <c:v>53.785593590838097</c:v>
                </c:pt>
                <c:pt idx="231031">
                  <c:v>53.785677750112697</c:v>
                </c:pt>
                <c:pt idx="231032">
                  <c:v>53.785761909117902</c:v>
                </c:pt>
                <c:pt idx="231033">
                  <c:v>53.785846067853797</c:v>
                </c:pt>
                <c:pt idx="231034">
                  <c:v>53.785930226320197</c:v>
                </c:pt>
                <c:pt idx="231035">
                  <c:v>53.786014384517301</c:v>
                </c:pt>
                <c:pt idx="231036">
                  <c:v>53.786098542444897</c:v>
                </c:pt>
                <c:pt idx="231037">
                  <c:v>53.786182700103197</c:v>
                </c:pt>
                <c:pt idx="231038">
                  <c:v>53.786266857492102</c:v>
                </c:pt>
                <c:pt idx="231039">
                  <c:v>53.786351014611697</c:v>
                </c:pt>
                <c:pt idx="231040">
                  <c:v>53.786435171461797</c:v>
                </c:pt>
                <c:pt idx="231041">
                  <c:v>53.786519328042601</c:v>
                </c:pt>
                <c:pt idx="231042">
                  <c:v>53.786603484354004</c:v>
                </c:pt>
                <c:pt idx="231043">
                  <c:v>53.786687640396003</c:v>
                </c:pt>
                <c:pt idx="231044">
                  <c:v>53.786771796168601</c:v>
                </c:pt>
                <c:pt idx="231045">
                  <c:v>53.786855951671903</c:v>
                </c:pt>
                <c:pt idx="231046">
                  <c:v>53.786940106905803</c:v>
                </c:pt>
                <c:pt idx="231047">
                  <c:v>53.7870242618703</c:v>
                </c:pt>
                <c:pt idx="231048">
                  <c:v>53.787108416565403</c:v>
                </c:pt>
                <c:pt idx="231049">
                  <c:v>53.787192570991202</c:v>
                </c:pt>
                <c:pt idx="231050">
                  <c:v>53.787276725147599</c:v>
                </c:pt>
                <c:pt idx="231051">
                  <c:v>53.787360879034701</c:v>
                </c:pt>
                <c:pt idx="231052">
                  <c:v>53.7874450326523</c:v>
                </c:pt>
                <c:pt idx="231053">
                  <c:v>53.787529186000597</c:v>
                </c:pt>
                <c:pt idx="231054">
                  <c:v>53.787613339079499</c:v>
                </c:pt>
                <c:pt idx="231055">
                  <c:v>53.787697491889098</c:v>
                </c:pt>
                <c:pt idx="231056">
                  <c:v>53.787781644429302</c:v>
                </c:pt>
                <c:pt idx="231057">
                  <c:v>53.787865796700103</c:v>
                </c:pt>
                <c:pt idx="231058">
                  <c:v>53.787949948701602</c:v>
                </c:pt>
                <c:pt idx="231059">
                  <c:v>53.788034100433698</c:v>
                </c:pt>
                <c:pt idx="231060">
                  <c:v>53.7881182518964</c:v>
                </c:pt>
                <c:pt idx="231061">
                  <c:v>53.788202403089798</c:v>
                </c:pt>
                <c:pt idx="231062">
                  <c:v>53.788286554013801</c:v>
                </c:pt>
                <c:pt idx="231063">
                  <c:v>53.788370704668502</c:v>
                </c:pt>
                <c:pt idx="231064">
                  <c:v>53.7884548550538</c:v>
                </c:pt>
                <c:pt idx="231065">
                  <c:v>53.788539005169703</c:v>
                </c:pt>
                <c:pt idx="231066">
                  <c:v>53.788623155016303</c:v>
                </c:pt>
                <c:pt idx="231067">
                  <c:v>53.788707304593601</c:v>
                </c:pt>
                <c:pt idx="231068">
                  <c:v>53.788791453901403</c:v>
                </c:pt>
                <c:pt idx="231069">
                  <c:v>53.788875602940003</c:v>
                </c:pt>
                <c:pt idx="231070">
                  <c:v>53.7889597517091</c:v>
                </c:pt>
                <c:pt idx="231071">
                  <c:v>53.789043900208902</c:v>
                </c:pt>
                <c:pt idx="231072">
                  <c:v>53.789128048439402</c:v>
                </c:pt>
                <c:pt idx="231073">
                  <c:v>53.789212196400499</c:v>
                </c:pt>
                <c:pt idx="231074">
                  <c:v>53.7892963440923</c:v>
                </c:pt>
                <c:pt idx="231075">
                  <c:v>53.789380491514699</c:v>
                </c:pt>
                <c:pt idx="231076">
                  <c:v>53.789464638667702</c:v>
                </c:pt>
                <c:pt idx="231077">
                  <c:v>53.789548785551503</c:v>
                </c:pt>
                <c:pt idx="231078">
                  <c:v>53.789632932165802</c:v>
                </c:pt>
                <c:pt idx="231079">
                  <c:v>53.789717078510897</c:v>
                </c:pt>
                <c:pt idx="231080">
                  <c:v>53.789801224586498</c:v>
                </c:pt>
                <c:pt idx="231081">
                  <c:v>53.789885370392902</c:v>
                </c:pt>
                <c:pt idx="231082">
                  <c:v>53.789969515929897</c:v>
                </c:pt>
                <c:pt idx="231083">
                  <c:v>53.790053661197497</c:v>
                </c:pt>
                <c:pt idx="231084">
                  <c:v>53.790137806195801</c:v>
                </c:pt>
                <c:pt idx="231085">
                  <c:v>53.790221950924803</c:v>
                </c:pt>
                <c:pt idx="231086">
                  <c:v>53.790306095384402</c:v>
                </c:pt>
                <c:pt idx="231087">
                  <c:v>53.790390239574698</c:v>
                </c:pt>
                <c:pt idx="231088">
                  <c:v>53.790474383495599</c:v>
                </c:pt>
                <c:pt idx="231089">
                  <c:v>53.790558527147297</c:v>
                </c:pt>
                <c:pt idx="231090">
                  <c:v>53.7906426705295</c:v>
                </c:pt>
                <c:pt idx="231091">
                  <c:v>53.7907268136425</c:v>
                </c:pt>
                <c:pt idx="231092">
                  <c:v>53.790810956486098</c:v>
                </c:pt>
                <c:pt idx="231093">
                  <c:v>53.7908950990604</c:v>
                </c:pt>
                <c:pt idx="231094">
                  <c:v>53.790979241365299</c:v>
                </c:pt>
                <c:pt idx="231095">
                  <c:v>53.791063383400903</c:v>
                </c:pt>
                <c:pt idx="231096">
                  <c:v>53.791147525167197</c:v>
                </c:pt>
                <c:pt idx="231097">
                  <c:v>53.791231666664103</c:v>
                </c:pt>
                <c:pt idx="231098">
                  <c:v>53.791315807891699</c:v>
                </c:pt>
                <c:pt idx="231099">
                  <c:v>53.79139994885</c:v>
                </c:pt>
                <c:pt idx="231100">
                  <c:v>53.791484089538997</c:v>
                </c:pt>
                <c:pt idx="231101">
                  <c:v>53.7915682299586</c:v>
                </c:pt>
                <c:pt idx="231102">
                  <c:v>53.791652370108899</c:v>
                </c:pt>
                <c:pt idx="231103">
                  <c:v>53.791736509989903</c:v>
                </c:pt>
                <c:pt idx="231104">
                  <c:v>53.791820649601597</c:v>
                </c:pt>
                <c:pt idx="231105">
                  <c:v>53.791904788943903</c:v>
                </c:pt>
                <c:pt idx="231106">
                  <c:v>53.791988928016899</c:v>
                </c:pt>
                <c:pt idx="231107">
                  <c:v>53.792073066820599</c:v>
                </c:pt>
                <c:pt idx="231108">
                  <c:v>53.792157205354997</c:v>
                </c:pt>
                <c:pt idx="231109">
                  <c:v>53.792241343619999</c:v>
                </c:pt>
                <c:pt idx="231110">
                  <c:v>53.792325481615798</c:v>
                </c:pt>
                <c:pt idx="231111">
                  <c:v>53.792409619342202</c:v>
                </c:pt>
                <c:pt idx="231112">
                  <c:v>53.792493756799303</c:v>
                </c:pt>
                <c:pt idx="231113">
                  <c:v>53.792577893987001</c:v>
                </c:pt>
                <c:pt idx="231114">
                  <c:v>53.792662030905497</c:v>
                </c:pt>
                <c:pt idx="231115">
                  <c:v>53.792746167554697</c:v>
                </c:pt>
                <c:pt idx="231116">
                  <c:v>53.792830303934501</c:v>
                </c:pt>
                <c:pt idx="231117">
                  <c:v>53.792914440045003</c:v>
                </c:pt>
                <c:pt idx="231118">
                  <c:v>53.792998575886202</c:v>
                </c:pt>
                <c:pt idx="231119">
                  <c:v>53.793082711458098</c:v>
                </c:pt>
                <c:pt idx="231120">
                  <c:v>53.793166846760698</c:v>
                </c:pt>
                <c:pt idx="231121">
                  <c:v>53.793250981794003</c:v>
                </c:pt>
                <c:pt idx="231122">
                  <c:v>53.793335116557898</c:v>
                </c:pt>
                <c:pt idx="231123">
                  <c:v>53.793419251052597</c:v>
                </c:pt>
                <c:pt idx="231124">
                  <c:v>53.793503385278001</c:v>
                </c:pt>
                <c:pt idx="231125">
                  <c:v>53.793587519234002</c:v>
                </c:pt>
                <c:pt idx="231126">
                  <c:v>53.7936716529207</c:v>
                </c:pt>
                <c:pt idx="231127">
                  <c:v>53.793755786338203</c:v>
                </c:pt>
                <c:pt idx="231128">
                  <c:v>53.793839919486302</c:v>
                </c:pt>
                <c:pt idx="231129">
                  <c:v>53.793924052365199</c:v>
                </c:pt>
                <c:pt idx="231130">
                  <c:v>53.7940081849747</c:v>
                </c:pt>
                <c:pt idx="231131">
                  <c:v>53.794092317314899</c:v>
                </c:pt>
                <c:pt idx="231132">
                  <c:v>53.794176449385802</c:v>
                </c:pt>
                <c:pt idx="231133">
                  <c:v>53.794260581187501</c:v>
                </c:pt>
                <c:pt idx="231134">
                  <c:v>53.794344712719798</c:v>
                </c:pt>
                <c:pt idx="231135">
                  <c:v>53.7944288439828</c:v>
                </c:pt>
                <c:pt idx="231136">
                  <c:v>53.794512974976598</c:v>
                </c:pt>
                <c:pt idx="231137">
                  <c:v>53.794597105701001</c:v>
                </c:pt>
                <c:pt idx="231138">
                  <c:v>53.794681236156201</c:v>
                </c:pt>
                <c:pt idx="231139">
                  <c:v>53.794765366341998</c:v>
                </c:pt>
                <c:pt idx="231140">
                  <c:v>53.7948494962586</c:v>
                </c:pt>
                <c:pt idx="231141">
                  <c:v>53.794933625905799</c:v>
                </c:pt>
                <c:pt idx="231142">
                  <c:v>53.795017755283801</c:v>
                </c:pt>
                <c:pt idx="231143">
                  <c:v>53.795101884392501</c:v>
                </c:pt>
                <c:pt idx="231144">
                  <c:v>53.795186013231898</c:v>
                </c:pt>
                <c:pt idx="231145">
                  <c:v>53.795270141802</c:v>
                </c:pt>
                <c:pt idx="231146">
                  <c:v>53.795354270102798</c:v>
                </c:pt>
                <c:pt idx="231147">
                  <c:v>53.795438398134301</c:v>
                </c:pt>
                <c:pt idx="231148">
                  <c:v>53.795522525896601</c:v>
                </c:pt>
                <c:pt idx="231149">
                  <c:v>53.795606653389498</c:v>
                </c:pt>
                <c:pt idx="231150">
                  <c:v>53.795690780613199</c:v>
                </c:pt>
                <c:pt idx="231151">
                  <c:v>53.795774907567598</c:v>
                </c:pt>
                <c:pt idx="231152">
                  <c:v>53.7958590342527</c:v>
                </c:pt>
                <c:pt idx="231153">
                  <c:v>53.7959431606685</c:v>
                </c:pt>
                <c:pt idx="231154">
                  <c:v>53.796027286815097</c:v>
                </c:pt>
                <c:pt idx="231155">
                  <c:v>53.796111412692298</c:v>
                </c:pt>
                <c:pt idx="231156">
                  <c:v>53.796195538300303</c:v>
                </c:pt>
                <c:pt idx="231157">
                  <c:v>53.796279663638998</c:v>
                </c:pt>
                <c:pt idx="231158">
                  <c:v>53.796363788708497</c:v>
                </c:pt>
                <c:pt idx="231159">
                  <c:v>53.796447913508601</c:v>
                </c:pt>
                <c:pt idx="231160">
                  <c:v>53.796532038039501</c:v>
                </c:pt>
                <c:pt idx="231161">
                  <c:v>53.796616162301099</c:v>
                </c:pt>
                <c:pt idx="231162">
                  <c:v>53.796700286293401</c:v>
                </c:pt>
                <c:pt idx="231163">
                  <c:v>53.7967844100165</c:v>
                </c:pt>
                <c:pt idx="231164">
                  <c:v>53.796868533470203</c:v>
                </c:pt>
                <c:pt idx="231165">
                  <c:v>53.796952656654803</c:v>
                </c:pt>
                <c:pt idx="231166">
                  <c:v>53.79703677957</c:v>
                </c:pt>
                <c:pt idx="231167">
                  <c:v>53.797120902216001</c:v>
                </c:pt>
                <c:pt idx="231168">
                  <c:v>53.797205024592699</c:v>
                </c:pt>
                <c:pt idx="231169">
                  <c:v>53.797289146700102</c:v>
                </c:pt>
                <c:pt idx="231170">
                  <c:v>53.797373268538202</c:v>
                </c:pt>
                <c:pt idx="231171">
                  <c:v>53.797457390107098</c:v>
                </c:pt>
                <c:pt idx="231172">
                  <c:v>53.797541511406799</c:v>
                </c:pt>
                <c:pt idx="231173">
                  <c:v>53.797625632437096</c:v>
                </c:pt>
                <c:pt idx="231174">
                  <c:v>53.797709753198198</c:v>
                </c:pt>
                <c:pt idx="231175">
                  <c:v>53.797793873690097</c:v>
                </c:pt>
                <c:pt idx="231176">
                  <c:v>53.797877993912699</c:v>
                </c:pt>
                <c:pt idx="231177">
                  <c:v>53.797962113865999</c:v>
                </c:pt>
                <c:pt idx="231178">
                  <c:v>53.798046233549996</c:v>
                </c:pt>
                <c:pt idx="231179">
                  <c:v>53.798130352964797</c:v>
                </c:pt>
                <c:pt idx="231180">
                  <c:v>53.798214472110402</c:v>
                </c:pt>
                <c:pt idx="231181">
                  <c:v>53.798298590986597</c:v>
                </c:pt>
                <c:pt idx="231182">
                  <c:v>53.798382709593703</c:v>
                </c:pt>
                <c:pt idx="231183">
                  <c:v>53.798466827931399</c:v>
                </c:pt>
                <c:pt idx="231184">
                  <c:v>53.798550945999899</c:v>
                </c:pt>
                <c:pt idx="231185">
                  <c:v>53.798635063799203</c:v>
                </c:pt>
                <c:pt idx="231186">
                  <c:v>53.798719181329197</c:v>
                </c:pt>
                <c:pt idx="231187">
                  <c:v>53.798803298589903</c:v>
                </c:pt>
                <c:pt idx="231188">
                  <c:v>53.798887415581397</c:v>
                </c:pt>
                <c:pt idx="231189">
                  <c:v>53.798971532303703</c:v>
                </c:pt>
                <c:pt idx="231190">
                  <c:v>53.799055648756699</c:v>
                </c:pt>
                <c:pt idx="231191">
                  <c:v>53.799139764940399</c:v>
                </c:pt>
                <c:pt idx="231192">
                  <c:v>53.799223880854903</c:v>
                </c:pt>
                <c:pt idx="231193">
                  <c:v>53.799307996500197</c:v>
                </c:pt>
                <c:pt idx="231194">
                  <c:v>53.799392111876202</c:v>
                </c:pt>
                <c:pt idx="231195">
                  <c:v>53.799476226982897</c:v>
                </c:pt>
                <c:pt idx="231196">
                  <c:v>53.799560341820403</c:v>
                </c:pt>
                <c:pt idx="231197">
                  <c:v>53.799644456388698</c:v>
                </c:pt>
                <c:pt idx="231198">
                  <c:v>53.799728570687797</c:v>
                </c:pt>
                <c:pt idx="231199">
                  <c:v>53.799812684717502</c:v>
                </c:pt>
                <c:pt idx="231200">
                  <c:v>53.799896798478102</c:v>
                </c:pt>
                <c:pt idx="231201">
                  <c:v>53.799980911969399</c:v>
                </c:pt>
                <c:pt idx="231202">
                  <c:v>53.800065025191401</c:v>
                </c:pt>
                <c:pt idx="231203">
                  <c:v>53.800149138144299</c:v>
                </c:pt>
                <c:pt idx="231204">
                  <c:v>53.800233250827802</c:v>
                </c:pt>
                <c:pt idx="231205">
                  <c:v>53.8003173632422</c:v>
                </c:pt>
                <c:pt idx="231206">
                  <c:v>53.800401475387297</c:v>
                </c:pt>
                <c:pt idx="231207">
                  <c:v>53.800485587263204</c:v>
                </c:pt>
                <c:pt idx="231208">
                  <c:v>53.800569698869801</c:v>
                </c:pt>
                <c:pt idx="231209">
                  <c:v>53.800653810207201</c:v>
                </c:pt>
                <c:pt idx="231210">
                  <c:v>53.800737921275399</c:v>
                </c:pt>
                <c:pt idx="231211">
                  <c:v>53.800822032074301</c:v>
                </c:pt>
                <c:pt idx="231212">
                  <c:v>53.800906142604099</c:v>
                </c:pt>
                <c:pt idx="231213">
                  <c:v>53.800990252864501</c:v>
                </c:pt>
                <c:pt idx="231214">
                  <c:v>53.8010743628558</c:v>
                </c:pt>
                <c:pt idx="231215">
                  <c:v>53.801158472577796</c:v>
                </c:pt>
                <c:pt idx="231216">
                  <c:v>53.801242582030604</c:v>
                </c:pt>
                <c:pt idx="231217">
                  <c:v>53.8013266912142</c:v>
                </c:pt>
                <c:pt idx="231218">
                  <c:v>53.801410800128501</c:v>
                </c:pt>
                <c:pt idx="231219">
                  <c:v>53.801494908773599</c:v>
                </c:pt>
                <c:pt idx="231220">
                  <c:v>53.8015790171495</c:v>
                </c:pt>
                <c:pt idx="231221">
                  <c:v>53.801663125256198</c:v>
                </c:pt>
                <c:pt idx="231222">
                  <c:v>53.8017472330936</c:v>
                </c:pt>
                <c:pt idx="231223">
                  <c:v>53.801831340661899</c:v>
                </c:pt>
                <c:pt idx="231224">
                  <c:v>53.801915447960901</c:v>
                </c:pt>
                <c:pt idx="231225">
                  <c:v>53.801999554990701</c:v>
                </c:pt>
                <c:pt idx="231226">
                  <c:v>53.802083661751197</c:v>
                </c:pt>
                <c:pt idx="231227">
                  <c:v>53.802167768242597</c:v>
                </c:pt>
                <c:pt idx="231228">
                  <c:v>53.802251874464702</c:v>
                </c:pt>
                <c:pt idx="231229">
                  <c:v>53.802335980417602</c:v>
                </c:pt>
                <c:pt idx="231230">
                  <c:v>53.8024200861013</c:v>
                </c:pt>
                <c:pt idx="231231">
                  <c:v>53.802504191515801</c:v>
                </c:pt>
                <c:pt idx="231232">
                  <c:v>53.802588296661099</c:v>
                </c:pt>
                <c:pt idx="231233">
                  <c:v>53.802672401537102</c:v>
                </c:pt>
                <c:pt idx="231234">
                  <c:v>53.802756506144</c:v>
                </c:pt>
                <c:pt idx="231235">
                  <c:v>53.802840610481603</c:v>
                </c:pt>
                <c:pt idx="231236">
                  <c:v>53.802924714550002</c:v>
                </c:pt>
                <c:pt idx="231237">
                  <c:v>53.803008818349198</c:v>
                </c:pt>
                <c:pt idx="231238">
                  <c:v>53.803092921879198</c:v>
                </c:pt>
                <c:pt idx="231239">
                  <c:v>53.803177025140002</c:v>
                </c:pt>
                <c:pt idx="231240">
                  <c:v>53.803261128131602</c:v>
                </c:pt>
                <c:pt idx="231241">
                  <c:v>53.803345230853999</c:v>
                </c:pt>
                <c:pt idx="231242">
                  <c:v>53.8034293333072</c:v>
                </c:pt>
                <c:pt idx="231243">
                  <c:v>53.803513435491098</c:v>
                </c:pt>
                <c:pt idx="231244">
                  <c:v>53.803597537405899</c:v>
                </c:pt>
                <c:pt idx="231245">
                  <c:v>53.803681639051497</c:v>
                </c:pt>
                <c:pt idx="231246">
                  <c:v>53.803765740427799</c:v>
                </c:pt>
                <c:pt idx="231247">
                  <c:v>53.803849841534998</c:v>
                </c:pt>
                <c:pt idx="231248">
                  <c:v>53.803933942373</c:v>
                </c:pt>
                <c:pt idx="231249">
                  <c:v>53.804018042941699</c:v>
                </c:pt>
                <c:pt idx="231250">
                  <c:v>53.804102143241302</c:v>
                </c:pt>
                <c:pt idx="231251">
                  <c:v>53.804186243271701</c:v>
                </c:pt>
                <c:pt idx="231252">
                  <c:v>53.804270343032798</c:v>
                </c:pt>
                <c:pt idx="231253">
                  <c:v>53.804354442524797</c:v>
                </c:pt>
                <c:pt idx="231254">
                  <c:v>53.804438541747601</c:v>
                </c:pt>
                <c:pt idx="231255">
                  <c:v>53.804522640701201</c:v>
                </c:pt>
                <c:pt idx="231256">
                  <c:v>53.804606739385598</c:v>
                </c:pt>
                <c:pt idx="231257">
                  <c:v>53.804690837800798</c:v>
                </c:pt>
                <c:pt idx="231258">
                  <c:v>53.804774935946803</c:v>
                </c:pt>
                <c:pt idx="231259">
                  <c:v>53.804859033823597</c:v>
                </c:pt>
                <c:pt idx="231260">
                  <c:v>53.804943131431202</c:v>
                </c:pt>
                <c:pt idx="231261">
                  <c:v>53.805027228769703</c:v>
                </c:pt>
                <c:pt idx="231262">
                  <c:v>53.805111325838901</c:v>
                </c:pt>
                <c:pt idx="231263">
                  <c:v>53.805195422639002</c:v>
                </c:pt>
                <c:pt idx="231264">
                  <c:v>53.805279519169801</c:v>
                </c:pt>
                <c:pt idx="231265">
                  <c:v>53.805363615431503</c:v>
                </c:pt>
                <c:pt idx="231266">
                  <c:v>53.805447711424101</c:v>
                </c:pt>
                <c:pt idx="231267">
                  <c:v>53.805531807147403</c:v>
                </c:pt>
                <c:pt idx="231268">
                  <c:v>53.805615902601502</c:v>
                </c:pt>
                <c:pt idx="231269">
                  <c:v>53.805699997786498</c:v>
                </c:pt>
                <c:pt idx="231270">
                  <c:v>53.805784092702297</c:v>
                </c:pt>
                <c:pt idx="231271">
                  <c:v>53.805868187348899</c:v>
                </c:pt>
                <c:pt idx="231272">
                  <c:v>53.805952281726299</c:v>
                </c:pt>
                <c:pt idx="231273">
                  <c:v>53.806036375834502</c:v>
                </c:pt>
                <c:pt idx="231274">
                  <c:v>53.806120469673601</c:v>
                </c:pt>
                <c:pt idx="231275">
                  <c:v>53.806204563243497</c:v>
                </c:pt>
                <c:pt idx="231276">
                  <c:v>53.806288656544197</c:v>
                </c:pt>
                <c:pt idx="231277">
                  <c:v>53.806372749575701</c:v>
                </c:pt>
                <c:pt idx="231278">
                  <c:v>53.8064568423381</c:v>
                </c:pt>
                <c:pt idx="231279">
                  <c:v>53.806540934831197</c:v>
                </c:pt>
                <c:pt idx="231280">
                  <c:v>53.806625027055297</c:v>
                </c:pt>
                <c:pt idx="231281">
                  <c:v>53.806709119010101</c:v>
                </c:pt>
                <c:pt idx="231282">
                  <c:v>53.806793210695801</c:v>
                </c:pt>
                <c:pt idx="231283">
                  <c:v>53.806877302112298</c:v>
                </c:pt>
                <c:pt idx="231284">
                  <c:v>53.806961393259598</c:v>
                </c:pt>
                <c:pt idx="231285">
                  <c:v>53.807045484137802</c:v>
                </c:pt>
                <c:pt idx="231286">
                  <c:v>53.807129574746803</c:v>
                </c:pt>
                <c:pt idx="231287">
                  <c:v>53.8072136650866</c:v>
                </c:pt>
                <c:pt idx="231288">
                  <c:v>53.807297755157201</c:v>
                </c:pt>
                <c:pt idx="231289">
                  <c:v>53.807381844958698</c:v>
                </c:pt>
                <c:pt idx="231290">
                  <c:v>53.807465934491098</c:v>
                </c:pt>
                <c:pt idx="231291">
                  <c:v>53.807550023754203</c:v>
                </c:pt>
                <c:pt idx="231292">
                  <c:v>53.807634112748303</c:v>
                </c:pt>
                <c:pt idx="231293">
                  <c:v>53.807718201473101</c:v>
                </c:pt>
                <c:pt idx="231294">
                  <c:v>53.807802289928802</c:v>
                </c:pt>
                <c:pt idx="231295">
                  <c:v>53.807886378115299</c:v>
                </c:pt>
                <c:pt idx="231296">
                  <c:v>53.8079704660327</c:v>
                </c:pt>
                <c:pt idx="231297">
                  <c:v>53.808054553680897</c:v>
                </c:pt>
                <c:pt idx="231298">
                  <c:v>53.808138641059998</c:v>
                </c:pt>
                <c:pt idx="231299">
                  <c:v>53.808222728169902</c:v>
                </c:pt>
                <c:pt idx="231300">
                  <c:v>53.808306815010603</c:v>
                </c:pt>
                <c:pt idx="231301">
                  <c:v>53.8083909015822</c:v>
                </c:pt>
                <c:pt idx="231302">
                  <c:v>53.808474987884601</c:v>
                </c:pt>
                <c:pt idx="231303">
                  <c:v>53.808559073917898</c:v>
                </c:pt>
                <c:pt idx="231304">
                  <c:v>53.808643159681999</c:v>
                </c:pt>
                <c:pt idx="231305">
                  <c:v>53.808727245177003</c:v>
                </c:pt>
                <c:pt idx="231306">
                  <c:v>53.808811330402797</c:v>
                </c:pt>
                <c:pt idx="231307">
                  <c:v>53.808895415359501</c:v>
                </c:pt>
                <c:pt idx="231308">
                  <c:v>53.808979500047002</c:v>
                </c:pt>
                <c:pt idx="231309">
                  <c:v>53.809063584465399</c:v>
                </c:pt>
                <c:pt idx="231310">
                  <c:v>53.809147668614699</c:v>
                </c:pt>
                <c:pt idx="231311">
                  <c:v>53.809231752494803</c:v>
                </c:pt>
                <c:pt idx="231312">
                  <c:v>53.809315836105696</c:v>
                </c:pt>
                <c:pt idx="231313">
                  <c:v>53.8093999194475</c:v>
                </c:pt>
                <c:pt idx="231314">
                  <c:v>53.8094840025202</c:v>
                </c:pt>
                <c:pt idx="231315">
                  <c:v>53.809568085323697</c:v>
                </c:pt>
                <c:pt idx="231316">
                  <c:v>53.809652167858097</c:v>
                </c:pt>
                <c:pt idx="231317">
                  <c:v>53.809736250123301</c:v>
                </c:pt>
                <c:pt idx="231318">
                  <c:v>53.809820332119401</c:v>
                </c:pt>
                <c:pt idx="231319">
                  <c:v>53.809904413846297</c:v>
                </c:pt>
                <c:pt idx="231320">
                  <c:v>53.809988495304097</c:v>
                </c:pt>
                <c:pt idx="231321">
                  <c:v>53.8100725764928</c:v>
                </c:pt>
                <c:pt idx="231322">
                  <c:v>53.810156657412399</c:v>
                </c:pt>
                <c:pt idx="231323">
                  <c:v>53.810240738062802</c:v>
                </c:pt>
                <c:pt idx="231324">
                  <c:v>53.810324818444002</c:v>
                </c:pt>
                <c:pt idx="231325">
                  <c:v>53.810408898556197</c:v>
                </c:pt>
                <c:pt idx="231326">
                  <c:v>53.810492978399203</c:v>
                </c:pt>
                <c:pt idx="231327">
                  <c:v>53.810577057973099</c:v>
                </c:pt>
                <c:pt idx="231328">
                  <c:v>53.810661137277798</c:v>
                </c:pt>
                <c:pt idx="231329">
                  <c:v>53.8107452163134</c:v>
                </c:pt>
                <c:pt idx="231330">
                  <c:v>53.810829295079898</c:v>
                </c:pt>
                <c:pt idx="231331">
                  <c:v>53.810913373577201</c:v>
                </c:pt>
                <c:pt idx="231332">
                  <c:v>53.810997451805498</c:v>
                </c:pt>
                <c:pt idx="231333">
                  <c:v>53.8110815297646</c:v>
                </c:pt>
                <c:pt idx="231334">
                  <c:v>53.811165607454598</c:v>
                </c:pt>
                <c:pt idx="231335">
                  <c:v>53.811249684875399</c:v>
                </c:pt>
                <c:pt idx="231336">
                  <c:v>53.811333762027097</c:v>
                </c:pt>
                <c:pt idx="231337">
                  <c:v>53.811417838909698</c:v>
                </c:pt>
                <c:pt idx="231338">
                  <c:v>53.811501915523202</c:v>
                </c:pt>
                <c:pt idx="231339">
                  <c:v>53.811585991867602</c:v>
                </c:pt>
                <c:pt idx="231340">
                  <c:v>53.811670067942799</c:v>
                </c:pt>
                <c:pt idx="231341">
                  <c:v>53.8117541437489</c:v>
                </c:pt>
                <c:pt idx="231342">
                  <c:v>53.811838219285903</c:v>
                </c:pt>
                <c:pt idx="231343">
                  <c:v>53.811922294553803</c:v>
                </c:pt>
                <c:pt idx="231344">
                  <c:v>53.812006369552499</c:v>
                </c:pt>
                <c:pt idx="231345">
                  <c:v>53.812090444282198</c:v>
                </c:pt>
                <c:pt idx="231346">
                  <c:v>53.812174518742701</c:v>
                </c:pt>
                <c:pt idx="231347">
                  <c:v>53.8122585929341</c:v>
                </c:pt>
                <c:pt idx="231348">
                  <c:v>53.812342666856402</c:v>
                </c:pt>
                <c:pt idx="231349">
                  <c:v>53.812426740509601</c:v>
                </c:pt>
                <c:pt idx="231350">
                  <c:v>53.812510813893702</c:v>
                </c:pt>
                <c:pt idx="231351">
                  <c:v>53.812594887008601</c:v>
                </c:pt>
                <c:pt idx="231352">
                  <c:v>53.812678959854502</c:v>
                </c:pt>
                <c:pt idx="231353">
                  <c:v>53.812763032431199</c:v>
                </c:pt>
                <c:pt idx="231354">
                  <c:v>53.8128471047389</c:v>
                </c:pt>
                <c:pt idx="231355">
                  <c:v>53.812931176777397</c:v>
                </c:pt>
                <c:pt idx="231356">
                  <c:v>53.813015248546797</c:v>
                </c:pt>
                <c:pt idx="231357">
                  <c:v>53.813099320047101</c:v>
                </c:pt>
                <c:pt idx="231358">
                  <c:v>53.813183391278301</c:v>
                </c:pt>
                <c:pt idx="231359">
                  <c:v>53.813267462240397</c:v>
                </c:pt>
                <c:pt idx="231360">
                  <c:v>53.813351532933403</c:v>
                </c:pt>
                <c:pt idx="231361">
                  <c:v>53.813435603357298</c:v>
                </c:pt>
                <c:pt idx="231362">
                  <c:v>53.813519673512097</c:v>
                </c:pt>
                <c:pt idx="231363">
                  <c:v>53.813603743397799</c:v>
                </c:pt>
                <c:pt idx="231364">
                  <c:v>53.813687813014397</c:v>
                </c:pt>
                <c:pt idx="231365">
                  <c:v>53.813771882361898</c:v>
                </c:pt>
                <c:pt idx="231366">
                  <c:v>53.813855951440303</c:v>
                </c:pt>
                <c:pt idx="231367">
                  <c:v>53.813940020249603</c:v>
                </c:pt>
                <c:pt idx="231368">
                  <c:v>53.8140240887898</c:v>
                </c:pt>
                <c:pt idx="231369">
                  <c:v>53.8141081570609</c:v>
                </c:pt>
                <c:pt idx="231370">
                  <c:v>53.814192225062897</c:v>
                </c:pt>
                <c:pt idx="231371">
                  <c:v>53.814276292795803</c:v>
                </c:pt>
                <c:pt idx="231372">
                  <c:v>53.814360360259599</c:v>
                </c:pt>
                <c:pt idx="231373">
                  <c:v>53.814444427454397</c:v>
                </c:pt>
                <c:pt idx="231374">
                  <c:v>53.814528494379999</c:v>
                </c:pt>
                <c:pt idx="231375">
                  <c:v>53.814612561036498</c:v>
                </c:pt>
                <c:pt idx="231376">
                  <c:v>53.814696627423999</c:v>
                </c:pt>
                <c:pt idx="231377">
                  <c:v>53.814780693542403</c:v>
                </c:pt>
                <c:pt idx="231378">
                  <c:v>53.814864759391597</c:v>
                </c:pt>
                <c:pt idx="231379">
                  <c:v>53.8149488249718</c:v>
                </c:pt>
                <c:pt idx="231380">
                  <c:v>53.8150328902829</c:v>
                </c:pt>
                <c:pt idx="231381">
                  <c:v>53.815116955325003</c:v>
                </c:pt>
                <c:pt idx="231382">
                  <c:v>53.815201020097902</c:v>
                </c:pt>
                <c:pt idx="231383">
                  <c:v>53.815285084601797</c:v>
                </c:pt>
                <c:pt idx="231384">
                  <c:v>53.815369148836503</c:v>
                </c:pt>
                <c:pt idx="231385">
                  <c:v>53.815453212802197</c:v>
                </c:pt>
                <c:pt idx="231386">
                  <c:v>53.815537276498802</c:v>
                </c:pt>
                <c:pt idx="231387">
                  <c:v>53.815621339926302</c:v>
                </c:pt>
                <c:pt idx="231388">
                  <c:v>53.815705403084799</c:v>
                </c:pt>
                <c:pt idx="231389">
                  <c:v>53.815789465974099</c:v>
                </c:pt>
                <c:pt idx="231390">
                  <c:v>53.815873528594402</c:v>
                </c:pt>
                <c:pt idx="231391">
                  <c:v>53.815957590945601</c:v>
                </c:pt>
                <c:pt idx="231392">
                  <c:v>53.816041653027803</c:v>
                </c:pt>
                <c:pt idx="231393">
                  <c:v>53.816125714840801</c:v>
                </c:pt>
                <c:pt idx="231394">
                  <c:v>53.816209776384802</c:v>
                </c:pt>
                <c:pt idx="231395">
                  <c:v>53.8162938376597</c:v>
                </c:pt>
                <c:pt idx="231396">
                  <c:v>53.8163778986656</c:v>
                </c:pt>
                <c:pt idx="231397">
                  <c:v>53.816461959402297</c:v>
                </c:pt>
                <c:pt idx="231398">
                  <c:v>53.816546019870003</c:v>
                </c:pt>
                <c:pt idx="231399">
                  <c:v>53.816630080068698</c:v>
                </c:pt>
                <c:pt idx="231400">
                  <c:v>53.816714139998197</c:v>
                </c:pt>
                <c:pt idx="231401">
                  <c:v>53.816798199658699</c:v>
                </c:pt>
                <c:pt idx="231402">
                  <c:v>53.816882259050097</c:v>
                </c:pt>
                <c:pt idx="231403">
                  <c:v>53.816966318172497</c:v>
                </c:pt>
                <c:pt idx="231404">
                  <c:v>53.817050377025801</c:v>
                </c:pt>
                <c:pt idx="231405">
                  <c:v>53.817134435610001</c:v>
                </c:pt>
                <c:pt idx="231406">
                  <c:v>53.817218493925203</c:v>
                </c:pt>
                <c:pt idx="231407">
                  <c:v>53.817302551971302</c:v>
                </c:pt>
                <c:pt idx="231408">
                  <c:v>53.817386609748297</c:v>
                </c:pt>
                <c:pt idx="231409">
                  <c:v>53.817470667256302</c:v>
                </c:pt>
                <c:pt idx="231410">
                  <c:v>53.817554724495203</c:v>
                </c:pt>
                <c:pt idx="231411">
                  <c:v>53.817638781465</c:v>
                </c:pt>
                <c:pt idx="231412">
                  <c:v>53.8177228381658</c:v>
                </c:pt>
                <c:pt idx="231413">
                  <c:v>53.817806894597602</c:v>
                </c:pt>
                <c:pt idx="231414">
                  <c:v>53.817890950760201</c:v>
                </c:pt>
                <c:pt idx="231415">
                  <c:v>53.817975006653903</c:v>
                </c:pt>
                <c:pt idx="231416">
                  <c:v>53.818059062278401</c:v>
                </c:pt>
                <c:pt idx="231417">
                  <c:v>53.818143117633902</c:v>
                </c:pt>
                <c:pt idx="231418">
                  <c:v>53.818227172720398</c:v>
                </c:pt>
                <c:pt idx="231419">
                  <c:v>53.818311227537798</c:v>
                </c:pt>
                <c:pt idx="231420">
                  <c:v>53.8183952820862</c:v>
                </c:pt>
                <c:pt idx="231421">
                  <c:v>53.818479336365499</c:v>
                </c:pt>
                <c:pt idx="231422">
                  <c:v>53.818563390375701</c:v>
                </c:pt>
                <c:pt idx="231423">
                  <c:v>53.818647444116898</c:v>
                </c:pt>
                <c:pt idx="231424">
                  <c:v>53.818731497589098</c:v>
                </c:pt>
                <c:pt idx="231425">
                  <c:v>53.818815550792202</c:v>
                </c:pt>
                <c:pt idx="231426">
                  <c:v>53.818899603726301</c:v>
                </c:pt>
                <c:pt idx="231427">
                  <c:v>53.818983656391303</c:v>
                </c:pt>
                <c:pt idx="231428">
                  <c:v>53.819067708787202</c:v>
                </c:pt>
                <c:pt idx="231429">
                  <c:v>53.819151760914202</c:v>
                </c:pt>
                <c:pt idx="231430">
                  <c:v>53.819235812772</c:v>
                </c:pt>
                <c:pt idx="231431">
                  <c:v>53.819319864360899</c:v>
                </c:pt>
                <c:pt idx="231432">
                  <c:v>53.819403915680702</c:v>
                </c:pt>
                <c:pt idx="231433">
                  <c:v>53.819487966731401</c:v>
                </c:pt>
                <c:pt idx="231434">
                  <c:v>53.819572017513202</c:v>
                </c:pt>
                <c:pt idx="231435">
                  <c:v>53.8196560680258</c:v>
                </c:pt>
                <c:pt idx="231436">
                  <c:v>53.8197401182695</c:v>
                </c:pt>
                <c:pt idx="231437">
                  <c:v>53.819824168244097</c:v>
                </c:pt>
                <c:pt idx="231438">
                  <c:v>53.819908217949603</c:v>
                </c:pt>
                <c:pt idx="231439">
                  <c:v>53.819992267386198</c:v>
                </c:pt>
                <c:pt idx="231440">
                  <c:v>53.820076316553703</c:v>
                </c:pt>
                <c:pt idx="231441">
                  <c:v>53.820160365452097</c:v>
                </c:pt>
                <c:pt idx="231442">
                  <c:v>53.8202444140816</c:v>
                </c:pt>
                <c:pt idx="231443">
                  <c:v>53.820328462441999</c:v>
                </c:pt>
                <c:pt idx="231444">
                  <c:v>53.820412510533302</c:v>
                </c:pt>
                <c:pt idx="231445">
                  <c:v>53.8204965583557</c:v>
                </c:pt>
                <c:pt idx="231446">
                  <c:v>53.820580605909001</c:v>
                </c:pt>
                <c:pt idx="231447">
                  <c:v>53.820664653193198</c:v>
                </c:pt>
                <c:pt idx="231448">
                  <c:v>53.820748700208497</c:v>
                </c:pt>
                <c:pt idx="231449">
                  <c:v>53.8208327469547</c:v>
                </c:pt>
                <c:pt idx="231450">
                  <c:v>53.820916793431898</c:v>
                </c:pt>
                <c:pt idx="231451">
                  <c:v>53.821000839640099</c:v>
                </c:pt>
                <c:pt idx="231452">
                  <c:v>53.821084885579197</c:v>
                </c:pt>
                <c:pt idx="231453">
                  <c:v>53.821168931249296</c:v>
                </c:pt>
                <c:pt idx="231454">
                  <c:v>53.821252976650399</c:v>
                </c:pt>
                <c:pt idx="231455">
                  <c:v>53.821337021782497</c:v>
                </c:pt>
                <c:pt idx="231456">
                  <c:v>53.821421066645598</c:v>
                </c:pt>
                <c:pt idx="231457">
                  <c:v>53.821505111239603</c:v>
                </c:pt>
                <c:pt idx="231458">
                  <c:v>53.821589155564602</c:v>
                </c:pt>
                <c:pt idx="231459">
                  <c:v>53.821673199620598</c:v>
                </c:pt>
                <c:pt idx="231460">
                  <c:v>53.821757243407603</c:v>
                </c:pt>
                <c:pt idx="231461">
                  <c:v>53.821841286925597</c:v>
                </c:pt>
                <c:pt idx="231462">
                  <c:v>53.821925330174501</c:v>
                </c:pt>
                <c:pt idx="231463">
                  <c:v>53.822009373154401</c:v>
                </c:pt>
                <c:pt idx="231464">
                  <c:v>53.822093415865403</c:v>
                </c:pt>
                <c:pt idx="231465">
                  <c:v>53.822177458307301</c:v>
                </c:pt>
                <c:pt idx="231466">
                  <c:v>53.822261500480202</c:v>
                </c:pt>
                <c:pt idx="231467">
                  <c:v>53.822345542384099</c:v>
                </c:pt>
                <c:pt idx="231468">
                  <c:v>53.822429584018899</c:v>
                </c:pt>
                <c:pt idx="231469">
                  <c:v>53.822513625384801</c:v>
                </c:pt>
                <c:pt idx="231470">
                  <c:v>53.822597666481599</c:v>
                </c:pt>
                <c:pt idx="231471">
                  <c:v>53.822681707309499</c:v>
                </c:pt>
                <c:pt idx="231472">
                  <c:v>53.822765747868303</c:v>
                </c:pt>
                <c:pt idx="231473">
                  <c:v>53.822849788158202</c:v>
                </c:pt>
                <c:pt idx="231474">
                  <c:v>53.822933828179004</c:v>
                </c:pt>
                <c:pt idx="231475">
                  <c:v>53.823017867930801</c:v>
                </c:pt>
                <c:pt idx="231476">
                  <c:v>53.823101907413601</c:v>
                </c:pt>
                <c:pt idx="231477">
                  <c:v>53.823185946627397</c:v>
                </c:pt>
                <c:pt idx="231478">
                  <c:v>53.823269985572203</c:v>
                </c:pt>
                <c:pt idx="231479">
                  <c:v>53.823354024248097</c:v>
                </c:pt>
                <c:pt idx="231480">
                  <c:v>53.823438062654901</c:v>
                </c:pt>
                <c:pt idx="231481">
                  <c:v>53.823522100792701</c:v>
                </c:pt>
                <c:pt idx="231482">
                  <c:v>53.823606138661503</c:v>
                </c:pt>
                <c:pt idx="231483">
                  <c:v>53.823690176261302</c:v>
                </c:pt>
                <c:pt idx="231484">
                  <c:v>53.823774213592102</c:v>
                </c:pt>
                <c:pt idx="231485">
                  <c:v>53.823858250653899</c:v>
                </c:pt>
                <c:pt idx="231486">
                  <c:v>53.823942287446798</c:v>
                </c:pt>
                <c:pt idx="231487">
                  <c:v>53.8240263239706</c:v>
                </c:pt>
                <c:pt idx="231488">
                  <c:v>53.824110360225497</c:v>
                </c:pt>
                <c:pt idx="231489">
                  <c:v>53.824194396211297</c:v>
                </c:pt>
                <c:pt idx="231490">
                  <c:v>53.8242784319281</c:v>
                </c:pt>
                <c:pt idx="231491">
                  <c:v>53.824362467375998</c:v>
                </c:pt>
                <c:pt idx="231492">
                  <c:v>53.824446502554899</c:v>
                </c:pt>
                <c:pt idx="231493">
                  <c:v>53.824530537464803</c:v>
                </c:pt>
                <c:pt idx="231494">
                  <c:v>53.824614572105702</c:v>
                </c:pt>
                <c:pt idx="231495">
                  <c:v>53.824698606477597</c:v>
                </c:pt>
                <c:pt idx="231496">
                  <c:v>53.824782640580501</c:v>
                </c:pt>
                <c:pt idx="231497">
                  <c:v>53.824866674414402</c:v>
                </c:pt>
                <c:pt idx="231498">
                  <c:v>53.824950707979397</c:v>
                </c:pt>
                <c:pt idx="231499">
                  <c:v>53.825034741275402</c:v>
                </c:pt>
                <c:pt idx="231500">
                  <c:v>53.825118774302403</c:v>
                </c:pt>
                <c:pt idx="231501">
                  <c:v>53.8252028070604</c:v>
                </c:pt>
                <c:pt idx="231502">
                  <c:v>53.825286839549399</c:v>
                </c:pt>
                <c:pt idx="231503">
                  <c:v>53.825370871769401</c:v>
                </c:pt>
                <c:pt idx="231504">
                  <c:v>53.825454903720498</c:v>
                </c:pt>
                <c:pt idx="231505">
                  <c:v>53.825538935402598</c:v>
                </c:pt>
                <c:pt idx="231506">
                  <c:v>53.8256229668157</c:v>
                </c:pt>
                <c:pt idx="231507">
                  <c:v>53.825706997959799</c:v>
                </c:pt>
                <c:pt idx="231508">
                  <c:v>53.825791028834999</c:v>
                </c:pt>
                <c:pt idx="231509">
                  <c:v>53.825875059441103</c:v>
                </c:pt>
                <c:pt idx="231510">
                  <c:v>53.825959089778301</c:v>
                </c:pt>
                <c:pt idx="231511">
                  <c:v>53.826043119846602</c:v>
                </c:pt>
                <c:pt idx="231512">
                  <c:v>53.826127149645799</c:v>
                </c:pt>
                <c:pt idx="231513">
                  <c:v>53.826211179176099</c:v>
                </c:pt>
                <c:pt idx="231514">
                  <c:v>53.826295208437401</c:v>
                </c:pt>
                <c:pt idx="231515">
                  <c:v>53.826379237429798</c:v>
                </c:pt>
                <c:pt idx="231516">
                  <c:v>53.826463266153098</c:v>
                </c:pt>
                <c:pt idx="231517">
                  <c:v>53.826547294607501</c:v>
                </c:pt>
                <c:pt idx="231518">
                  <c:v>53.826631322792998</c:v>
                </c:pt>
                <c:pt idx="231519">
                  <c:v>53.826715350709399</c:v>
                </c:pt>
                <c:pt idx="231520">
                  <c:v>53.826799378356903</c:v>
                </c:pt>
                <c:pt idx="231521">
                  <c:v>53.826883405735501</c:v>
                </c:pt>
                <c:pt idx="231522">
                  <c:v>53.826967432845102</c:v>
                </c:pt>
                <c:pt idx="231523">
                  <c:v>53.827051459685698</c:v>
                </c:pt>
                <c:pt idx="231524">
                  <c:v>53.827135486257298</c:v>
                </c:pt>
                <c:pt idx="231525">
                  <c:v>53.827219512559999</c:v>
                </c:pt>
                <c:pt idx="231526">
                  <c:v>53.827303538593704</c:v>
                </c:pt>
                <c:pt idx="231527">
                  <c:v>53.827387564358503</c:v>
                </c:pt>
                <c:pt idx="231528">
                  <c:v>53.827471589854298</c:v>
                </c:pt>
                <c:pt idx="231529">
                  <c:v>53.827555615081202</c:v>
                </c:pt>
                <c:pt idx="231530">
                  <c:v>53.827639640039102</c:v>
                </c:pt>
                <c:pt idx="231531">
                  <c:v>53.827723664727998</c:v>
                </c:pt>
                <c:pt idx="231532">
                  <c:v>53.827807689148003</c:v>
                </c:pt>
                <c:pt idx="231533">
                  <c:v>53.827891713299003</c:v>
                </c:pt>
                <c:pt idx="231534">
                  <c:v>53.827975737181099</c:v>
                </c:pt>
                <c:pt idx="231535">
                  <c:v>53.828059760794197</c:v>
                </c:pt>
                <c:pt idx="231536">
                  <c:v>53.828143784138398</c:v>
                </c:pt>
                <c:pt idx="231537">
                  <c:v>53.828227807213601</c:v>
                </c:pt>
                <c:pt idx="231538">
                  <c:v>53.828311830019899</c:v>
                </c:pt>
                <c:pt idx="231539">
                  <c:v>53.8283958525572</c:v>
                </c:pt>
                <c:pt idx="231540">
                  <c:v>53.828479874825497</c:v>
                </c:pt>
                <c:pt idx="231541">
                  <c:v>53.828563896825003</c:v>
                </c:pt>
                <c:pt idx="231542">
                  <c:v>53.828647918555397</c:v>
                </c:pt>
                <c:pt idx="231543">
                  <c:v>53.828731940017001</c:v>
                </c:pt>
                <c:pt idx="231544">
                  <c:v>53.8288159612095</c:v>
                </c:pt>
                <c:pt idx="231545">
                  <c:v>53.828899982133201</c:v>
                </c:pt>
                <c:pt idx="231546">
                  <c:v>53.828984002787898</c:v>
                </c:pt>
                <c:pt idx="231547">
                  <c:v>53.829068023173598</c:v>
                </c:pt>
                <c:pt idx="231548">
                  <c:v>53.829152043290399</c:v>
                </c:pt>
                <c:pt idx="231549">
                  <c:v>53.829236063138303</c:v>
                </c:pt>
                <c:pt idx="231550">
                  <c:v>53.829320082717203</c:v>
                </c:pt>
                <c:pt idx="231551">
                  <c:v>53.829404102027198</c:v>
                </c:pt>
                <c:pt idx="231552">
                  <c:v>53.829488121068302</c:v>
                </c:pt>
                <c:pt idx="231553">
                  <c:v>53.829572139840401</c:v>
                </c:pt>
                <c:pt idx="231554">
                  <c:v>53.829656158343603</c:v>
                </c:pt>
                <c:pt idx="231555">
                  <c:v>53.829740176577801</c:v>
                </c:pt>
                <c:pt idx="231556">
                  <c:v>53.8298241945431</c:v>
                </c:pt>
                <c:pt idx="231557">
                  <c:v>53.829908212239502</c:v>
                </c:pt>
                <c:pt idx="231558">
                  <c:v>53.8299922296669</c:v>
                </c:pt>
                <c:pt idx="231559">
                  <c:v>53.830076246825399</c:v>
                </c:pt>
                <c:pt idx="231560">
                  <c:v>53.830160263715001</c:v>
                </c:pt>
                <c:pt idx="231561">
                  <c:v>53.830244280335599</c:v>
                </c:pt>
                <c:pt idx="231562">
                  <c:v>53.830328296687398</c:v>
                </c:pt>
                <c:pt idx="231563">
                  <c:v>53.8304123127701</c:v>
                </c:pt>
                <c:pt idx="231564">
                  <c:v>53.830496328583997</c:v>
                </c:pt>
                <c:pt idx="231565">
                  <c:v>53.830580344128897</c:v>
                </c:pt>
                <c:pt idx="231566">
                  <c:v>53.830664359404899</c:v>
                </c:pt>
                <c:pt idx="231567">
                  <c:v>53.830748374412003</c:v>
                </c:pt>
                <c:pt idx="231568">
                  <c:v>53.830832389150203</c:v>
                </c:pt>
                <c:pt idx="231569">
                  <c:v>53.830916403619398</c:v>
                </c:pt>
                <c:pt idx="231570">
                  <c:v>53.831000417819702</c:v>
                </c:pt>
                <c:pt idx="231571">
                  <c:v>53.831084431751101</c:v>
                </c:pt>
                <c:pt idx="231572">
                  <c:v>53.831168445413603</c:v>
                </c:pt>
                <c:pt idx="231573">
                  <c:v>53.8312524588071</c:v>
                </c:pt>
                <c:pt idx="231574">
                  <c:v>53.831336471931699</c:v>
                </c:pt>
                <c:pt idx="231575">
                  <c:v>53.831420484787401</c:v>
                </c:pt>
                <c:pt idx="231576">
                  <c:v>53.831504497374198</c:v>
                </c:pt>
                <c:pt idx="231577">
                  <c:v>53.831588509692097</c:v>
                </c:pt>
                <c:pt idx="231578">
                  <c:v>53.831672521741098</c:v>
                </c:pt>
                <c:pt idx="231579">
                  <c:v>53.831756533521101</c:v>
                </c:pt>
                <c:pt idx="231580">
                  <c:v>53.8318405450322</c:v>
                </c:pt>
                <c:pt idx="231581">
                  <c:v>53.831924556274402</c:v>
                </c:pt>
                <c:pt idx="231582">
                  <c:v>53.832008567247797</c:v>
                </c:pt>
                <c:pt idx="231583">
                  <c:v>53.832092577952103</c:v>
                </c:pt>
                <c:pt idx="231584">
                  <c:v>53.832176588387597</c:v>
                </c:pt>
                <c:pt idx="231585">
                  <c:v>53.8322605985542</c:v>
                </c:pt>
                <c:pt idx="231586">
                  <c:v>53.832344608451898</c:v>
                </c:pt>
                <c:pt idx="231587">
                  <c:v>53.832428618080598</c:v>
                </c:pt>
                <c:pt idx="231588">
                  <c:v>53.832512627440401</c:v>
                </c:pt>
                <c:pt idx="231589">
                  <c:v>53.832596636531399</c:v>
                </c:pt>
                <c:pt idx="231590">
                  <c:v>53.832680645353399</c:v>
                </c:pt>
                <c:pt idx="231591">
                  <c:v>53.832764653906501</c:v>
                </c:pt>
                <c:pt idx="231592">
                  <c:v>53.832848662190798</c:v>
                </c:pt>
                <c:pt idx="231593">
                  <c:v>53.832932670206098</c:v>
                </c:pt>
                <c:pt idx="231594">
                  <c:v>53.8330166779525</c:v>
                </c:pt>
                <c:pt idx="231595">
                  <c:v>53.833100685429997</c:v>
                </c:pt>
                <c:pt idx="231596">
                  <c:v>53.833184692638604</c:v>
                </c:pt>
                <c:pt idx="231597">
                  <c:v>53.833268699578397</c:v>
                </c:pt>
                <c:pt idx="231598">
                  <c:v>53.833352706249201</c:v>
                </c:pt>
                <c:pt idx="231599">
                  <c:v>53.8334367126511</c:v>
                </c:pt>
                <c:pt idx="231600">
                  <c:v>53.833520718784101</c:v>
                </c:pt>
                <c:pt idx="231601">
                  <c:v>53.833604724648303</c:v>
                </c:pt>
                <c:pt idx="231602">
                  <c:v>53.833688730243502</c:v>
                </c:pt>
                <c:pt idx="231603">
                  <c:v>53.833772735569802</c:v>
                </c:pt>
                <c:pt idx="231604">
                  <c:v>53.833856740627297</c:v>
                </c:pt>
                <c:pt idx="231605">
                  <c:v>53.833940745415802</c:v>
                </c:pt>
                <c:pt idx="231606">
                  <c:v>53.834024749935502</c:v>
                </c:pt>
                <c:pt idx="231607">
                  <c:v>53.834108754186197</c:v>
                </c:pt>
                <c:pt idx="231608">
                  <c:v>53.834192758168101</c:v>
                </c:pt>
                <c:pt idx="231609">
                  <c:v>53.8342767618811</c:v>
                </c:pt>
                <c:pt idx="231610">
                  <c:v>53.834360765325201</c:v>
                </c:pt>
                <c:pt idx="231611">
                  <c:v>53.834444768500397</c:v>
                </c:pt>
                <c:pt idx="231612">
                  <c:v>53.834528771406802</c:v>
                </c:pt>
                <c:pt idx="231613">
                  <c:v>53.834612774044203</c:v>
                </c:pt>
                <c:pt idx="231614">
                  <c:v>53.834696776412798</c:v>
                </c:pt>
                <c:pt idx="231615">
                  <c:v>53.834780778512403</c:v>
                </c:pt>
                <c:pt idx="231616">
                  <c:v>53.834864780343203</c:v>
                </c:pt>
                <c:pt idx="231617">
                  <c:v>53.834948781905098</c:v>
                </c:pt>
                <c:pt idx="231618">
                  <c:v>53.835032783198102</c:v>
                </c:pt>
                <c:pt idx="231619">
                  <c:v>53.835116784222301</c:v>
                </c:pt>
                <c:pt idx="231620">
                  <c:v>53.835200784977602</c:v>
                </c:pt>
                <c:pt idx="231621">
                  <c:v>53.835284785463898</c:v>
                </c:pt>
                <c:pt idx="231622">
                  <c:v>53.835368785681403</c:v>
                </c:pt>
                <c:pt idx="231623">
                  <c:v>53.835452785630103</c:v>
                </c:pt>
                <c:pt idx="231624">
                  <c:v>53.835536785309799</c:v>
                </c:pt>
                <c:pt idx="231625">
                  <c:v>53.835620784720703</c:v>
                </c:pt>
                <c:pt idx="231626">
                  <c:v>53.835704783862703</c:v>
                </c:pt>
                <c:pt idx="231627">
                  <c:v>53.835788782735797</c:v>
                </c:pt>
                <c:pt idx="231628">
                  <c:v>53.8358727813401</c:v>
                </c:pt>
                <c:pt idx="231629">
                  <c:v>53.835956779675499</c:v>
                </c:pt>
                <c:pt idx="231630">
                  <c:v>53.836040777741999</c:v>
                </c:pt>
                <c:pt idx="231631">
                  <c:v>53.836124775539602</c:v>
                </c:pt>
                <c:pt idx="231632">
                  <c:v>53.8362087730684</c:v>
                </c:pt>
                <c:pt idx="231633">
                  <c:v>53.836292770328299</c:v>
                </c:pt>
                <c:pt idx="231634">
                  <c:v>53.8363767673194</c:v>
                </c:pt>
                <c:pt idx="231635">
                  <c:v>53.836460764041497</c:v>
                </c:pt>
                <c:pt idx="231636">
                  <c:v>53.836544760494803</c:v>
                </c:pt>
                <c:pt idx="231637">
                  <c:v>53.836628756679303</c:v>
                </c:pt>
                <c:pt idx="231638">
                  <c:v>53.836712752594899</c:v>
                </c:pt>
                <c:pt idx="231639">
                  <c:v>53.836796748241603</c:v>
                </c:pt>
                <c:pt idx="231640">
                  <c:v>53.836880743619403</c:v>
                </c:pt>
                <c:pt idx="231641">
                  <c:v>53.836964738728398</c:v>
                </c:pt>
                <c:pt idx="231642">
                  <c:v>53.837048733568501</c:v>
                </c:pt>
                <c:pt idx="231643">
                  <c:v>53.8371327281398</c:v>
                </c:pt>
                <c:pt idx="231644">
                  <c:v>53.8372167224422</c:v>
                </c:pt>
                <c:pt idx="231645">
                  <c:v>53.837300716475703</c:v>
                </c:pt>
                <c:pt idx="231646">
                  <c:v>53.8373847102404</c:v>
                </c:pt>
                <c:pt idx="231647">
                  <c:v>53.837468703736299</c:v>
                </c:pt>
                <c:pt idx="231648">
                  <c:v>53.8375526969633</c:v>
                </c:pt>
                <c:pt idx="231649">
                  <c:v>53.837636689921403</c:v>
                </c:pt>
                <c:pt idx="231650">
                  <c:v>53.837720682610701</c:v>
                </c:pt>
                <c:pt idx="231651">
                  <c:v>53.837804675031101</c:v>
                </c:pt>
                <c:pt idx="231652">
                  <c:v>53.837888667182597</c:v>
                </c:pt>
                <c:pt idx="231653">
                  <c:v>53.8379726590654</c:v>
                </c:pt>
                <c:pt idx="231654">
                  <c:v>53.838056650679199</c:v>
                </c:pt>
                <c:pt idx="231655">
                  <c:v>53.8381406420242</c:v>
                </c:pt>
                <c:pt idx="231656">
                  <c:v>53.838224633100403</c:v>
                </c:pt>
                <c:pt idx="231657">
                  <c:v>53.8383086239077</c:v>
                </c:pt>
                <c:pt idx="231658">
                  <c:v>53.8383926144462</c:v>
                </c:pt>
                <c:pt idx="231659">
                  <c:v>53.838476604715801</c:v>
                </c:pt>
                <c:pt idx="231660">
                  <c:v>53.838560594716597</c:v>
                </c:pt>
                <c:pt idx="231661">
                  <c:v>53.838644584448502</c:v>
                </c:pt>
                <c:pt idx="231662">
                  <c:v>53.838728573911602</c:v>
                </c:pt>
                <c:pt idx="231663">
                  <c:v>53.838812563105897</c:v>
                </c:pt>
                <c:pt idx="231664">
                  <c:v>53.838896552031301</c:v>
                </c:pt>
                <c:pt idx="231665">
                  <c:v>53.8389805406878</c:v>
                </c:pt>
                <c:pt idx="231666">
                  <c:v>53.8390645290755</c:v>
                </c:pt>
                <c:pt idx="231667">
                  <c:v>53.839148517194403</c:v>
                </c:pt>
                <c:pt idx="231668">
                  <c:v>53.8392325050445</c:v>
                </c:pt>
                <c:pt idx="231669">
                  <c:v>53.839316492625699</c:v>
                </c:pt>
                <c:pt idx="231670">
                  <c:v>53.839400479938099</c:v>
                </c:pt>
                <c:pt idx="231671">
                  <c:v>53.839484466981602</c:v>
                </c:pt>
                <c:pt idx="231672">
                  <c:v>53.8395684537563</c:v>
                </c:pt>
                <c:pt idx="231673">
                  <c:v>53.839652440262199</c:v>
                </c:pt>
                <c:pt idx="231674">
                  <c:v>53.839736426499201</c:v>
                </c:pt>
                <c:pt idx="231675">
                  <c:v>53.839820412467397</c:v>
                </c:pt>
                <c:pt idx="231676">
                  <c:v>53.839904398166802</c:v>
                </c:pt>
                <c:pt idx="231677">
                  <c:v>53.839988383597301</c:v>
                </c:pt>
                <c:pt idx="231678">
                  <c:v>53.840072368759003</c:v>
                </c:pt>
                <c:pt idx="231679">
                  <c:v>53.840156353651899</c:v>
                </c:pt>
                <c:pt idx="231680">
                  <c:v>53.840240338275898</c:v>
                </c:pt>
                <c:pt idx="231681">
                  <c:v>53.840324322631197</c:v>
                </c:pt>
                <c:pt idx="231682">
                  <c:v>53.840408306717599</c:v>
                </c:pt>
                <c:pt idx="231683">
                  <c:v>53.840492290535103</c:v>
                </c:pt>
                <c:pt idx="231684">
                  <c:v>53.840576274083901</c:v>
                </c:pt>
                <c:pt idx="231685">
                  <c:v>53.840660257363801</c:v>
                </c:pt>
                <c:pt idx="231686">
                  <c:v>53.840744240374903</c:v>
                </c:pt>
                <c:pt idx="231687">
                  <c:v>53.8408282231172</c:v>
                </c:pt>
                <c:pt idx="231688">
                  <c:v>53.840912205590598</c:v>
                </c:pt>
                <c:pt idx="231689">
                  <c:v>53.840996187795298</c:v>
                </c:pt>
                <c:pt idx="231690">
                  <c:v>53.8410801697311</c:v>
                </c:pt>
                <c:pt idx="231691">
                  <c:v>53.841164151398097</c:v>
                </c:pt>
                <c:pt idx="231692">
                  <c:v>53.841248132796302</c:v>
                </c:pt>
                <c:pt idx="231693">
                  <c:v>53.841332113925603</c:v>
                </c:pt>
                <c:pt idx="231694">
                  <c:v>53.841416094786197</c:v>
                </c:pt>
                <c:pt idx="231695">
                  <c:v>53.841500075377901</c:v>
                </c:pt>
                <c:pt idx="231696">
                  <c:v>53.8415840557008</c:v>
                </c:pt>
                <c:pt idx="231697">
                  <c:v>53.8416680357549</c:v>
                </c:pt>
                <c:pt idx="231698">
                  <c:v>53.841752015540202</c:v>
                </c:pt>
                <c:pt idx="231699">
                  <c:v>53.841835995056698</c:v>
                </c:pt>
                <c:pt idx="231700">
                  <c:v>53.841919974304403</c:v>
                </c:pt>
                <c:pt idx="231701">
                  <c:v>53.842003953283204</c:v>
                </c:pt>
                <c:pt idx="231702">
                  <c:v>53.842087931993298</c:v>
                </c:pt>
                <c:pt idx="231703">
                  <c:v>53.842171910434502</c:v>
                </c:pt>
                <c:pt idx="231704">
                  <c:v>53.842255888606999</c:v>
                </c:pt>
                <c:pt idx="231705">
                  <c:v>53.842339866510599</c:v>
                </c:pt>
                <c:pt idx="231706">
                  <c:v>53.842423844145401</c:v>
                </c:pt>
                <c:pt idx="231707">
                  <c:v>53.842507821511397</c:v>
                </c:pt>
                <c:pt idx="231708">
                  <c:v>53.842591798608602</c:v>
                </c:pt>
                <c:pt idx="231709">
                  <c:v>53.842675775437101</c:v>
                </c:pt>
                <c:pt idx="231710">
                  <c:v>53.842759751996702</c:v>
                </c:pt>
                <c:pt idx="231711">
                  <c:v>53.842843728287498</c:v>
                </c:pt>
                <c:pt idx="231712">
                  <c:v>53.842927704309503</c:v>
                </c:pt>
                <c:pt idx="231713">
                  <c:v>53.843011680062702</c:v>
                </c:pt>
                <c:pt idx="231714">
                  <c:v>53.843095655547103</c:v>
                </c:pt>
                <c:pt idx="231715">
                  <c:v>53.843179630762698</c:v>
                </c:pt>
                <c:pt idx="231716">
                  <c:v>53.843263605709502</c:v>
                </c:pt>
                <c:pt idx="231717">
                  <c:v>53.843347580387501</c:v>
                </c:pt>
                <c:pt idx="231718">
                  <c:v>53.843431554796702</c:v>
                </c:pt>
                <c:pt idx="231719">
                  <c:v>53.843515528937203</c:v>
                </c:pt>
                <c:pt idx="231720">
                  <c:v>53.8435995028088</c:v>
                </c:pt>
                <c:pt idx="231721">
                  <c:v>53.843683476411599</c:v>
                </c:pt>
                <c:pt idx="231722">
                  <c:v>53.843767449745698</c:v>
                </c:pt>
                <c:pt idx="231723">
                  <c:v>53.8438514228109</c:v>
                </c:pt>
                <c:pt idx="231724">
                  <c:v>53.843935395607403</c:v>
                </c:pt>
                <c:pt idx="231725">
                  <c:v>53.8440193681351</c:v>
                </c:pt>
                <c:pt idx="231726">
                  <c:v>53.844103340394</c:v>
                </c:pt>
                <c:pt idx="231727">
                  <c:v>53.844187312384101</c:v>
                </c:pt>
                <c:pt idx="231728">
                  <c:v>53.844271284105403</c:v>
                </c:pt>
                <c:pt idx="231729">
                  <c:v>53.8443552555579</c:v>
                </c:pt>
                <c:pt idx="231730">
                  <c:v>53.844439226741599</c:v>
                </c:pt>
                <c:pt idx="231731">
                  <c:v>53.844523197656599</c:v>
                </c:pt>
                <c:pt idx="231732">
                  <c:v>53.844607168302801</c:v>
                </c:pt>
                <c:pt idx="231733">
                  <c:v>53.844691138680197</c:v>
                </c:pt>
                <c:pt idx="231734">
                  <c:v>53.844775108788802</c:v>
                </c:pt>
                <c:pt idx="231735">
                  <c:v>53.844859078628602</c:v>
                </c:pt>
                <c:pt idx="231736">
                  <c:v>53.844943048199603</c:v>
                </c:pt>
                <c:pt idx="231737">
                  <c:v>53.845027017501899</c:v>
                </c:pt>
                <c:pt idx="231738">
                  <c:v>53.845110986535403</c:v>
                </c:pt>
                <c:pt idx="231739">
                  <c:v>53.845194955300101</c:v>
                </c:pt>
                <c:pt idx="231740">
                  <c:v>53.845278923796002</c:v>
                </c:pt>
                <c:pt idx="231741">
                  <c:v>53.845362892023203</c:v>
                </c:pt>
                <c:pt idx="231742">
                  <c:v>53.8454468599816</c:v>
                </c:pt>
                <c:pt idx="231743">
                  <c:v>53.845530827671197</c:v>
                </c:pt>
                <c:pt idx="231744">
                  <c:v>53.845614795092096</c:v>
                </c:pt>
                <c:pt idx="231745">
                  <c:v>53.845698762244098</c:v>
                </c:pt>
                <c:pt idx="231746">
                  <c:v>53.8457827291274</c:v>
                </c:pt>
                <c:pt idx="231747">
                  <c:v>53.845866695741897</c:v>
                </c:pt>
                <c:pt idx="231748">
                  <c:v>53.845950662087702</c:v>
                </c:pt>
                <c:pt idx="231749">
                  <c:v>53.846034628164702</c:v>
                </c:pt>
                <c:pt idx="231750">
                  <c:v>53.846118593972903</c:v>
                </c:pt>
                <c:pt idx="231751">
                  <c:v>53.8462025595123</c:v>
                </c:pt>
                <c:pt idx="231752">
                  <c:v>53.846286524782997</c:v>
                </c:pt>
                <c:pt idx="231753">
                  <c:v>53.846370489784903</c:v>
                </c:pt>
                <c:pt idx="231754">
                  <c:v>53.846454454518103</c:v>
                </c:pt>
                <c:pt idx="231755">
                  <c:v>53.846538418982497</c:v>
                </c:pt>
                <c:pt idx="231756">
                  <c:v>53.846622383178101</c:v>
                </c:pt>
                <c:pt idx="231757">
                  <c:v>53.846706347104998</c:v>
                </c:pt>
                <c:pt idx="231758">
                  <c:v>53.846790310763097</c:v>
                </c:pt>
                <c:pt idx="231759">
                  <c:v>53.846874274152398</c:v>
                </c:pt>
                <c:pt idx="231760">
                  <c:v>53.846958237273</c:v>
                </c:pt>
                <c:pt idx="231761">
                  <c:v>53.847042200124903</c:v>
                </c:pt>
                <c:pt idx="231762">
                  <c:v>53.847126162707902</c:v>
                </c:pt>
                <c:pt idx="231763">
                  <c:v>53.847210125022201</c:v>
                </c:pt>
                <c:pt idx="231764">
                  <c:v>53.847294087067802</c:v>
                </c:pt>
                <c:pt idx="231765">
                  <c:v>53.847378048844597</c:v>
                </c:pt>
                <c:pt idx="231766">
                  <c:v>53.847462010352601</c:v>
                </c:pt>
                <c:pt idx="231767">
                  <c:v>53.847545971591899</c:v>
                </c:pt>
                <c:pt idx="231768">
                  <c:v>53.847629932562498</c:v>
                </c:pt>
                <c:pt idx="231769">
                  <c:v>53.847713893264299</c:v>
                </c:pt>
                <c:pt idx="231770">
                  <c:v>53.847797853697301</c:v>
                </c:pt>
                <c:pt idx="231771">
                  <c:v>53.847881813861598</c:v>
                </c:pt>
                <c:pt idx="231772">
                  <c:v>53.847965773757103</c:v>
                </c:pt>
                <c:pt idx="231773">
                  <c:v>53.848049733383903</c:v>
                </c:pt>
                <c:pt idx="231774">
                  <c:v>53.848133692742003</c:v>
                </c:pt>
                <c:pt idx="231775">
                  <c:v>53.848217651831298</c:v>
                </c:pt>
                <c:pt idx="231776">
                  <c:v>53.848301610651802</c:v>
                </c:pt>
                <c:pt idx="231777">
                  <c:v>53.8483855692037</c:v>
                </c:pt>
                <c:pt idx="231778">
                  <c:v>53.848469527486699</c:v>
                </c:pt>
                <c:pt idx="231779">
                  <c:v>53.848553485501</c:v>
                </c:pt>
                <c:pt idx="231780">
                  <c:v>53.848637443246602</c:v>
                </c:pt>
                <c:pt idx="231781">
                  <c:v>53.848721400723498</c:v>
                </c:pt>
                <c:pt idx="231782">
                  <c:v>53.848805357931603</c:v>
                </c:pt>
                <c:pt idx="231783">
                  <c:v>53.848889314870902</c:v>
                </c:pt>
                <c:pt idx="231784">
                  <c:v>53.848973271541503</c:v>
                </c:pt>
                <c:pt idx="231785">
                  <c:v>53.849057227943398</c:v>
                </c:pt>
                <c:pt idx="231786">
                  <c:v>53.849141184076601</c:v>
                </c:pt>
                <c:pt idx="231787">
                  <c:v>53.849225139940998</c:v>
                </c:pt>
                <c:pt idx="231788">
                  <c:v>53.849309095536697</c:v>
                </c:pt>
                <c:pt idx="231789">
                  <c:v>53.849393050863597</c:v>
                </c:pt>
                <c:pt idx="231790">
                  <c:v>53.849477005921798</c:v>
                </c:pt>
                <c:pt idx="231791">
                  <c:v>53.849560960711301</c:v>
                </c:pt>
                <c:pt idx="231792">
                  <c:v>53.849644915231998</c:v>
                </c:pt>
                <c:pt idx="231793">
                  <c:v>53.849728869483997</c:v>
                </c:pt>
                <c:pt idx="231794">
                  <c:v>53.849812823467303</c:v>
                </c:pt>
                <c:pt idx="231795">
                  <c:v>53.849896777181897</c:v>
                </c:pt>
                <c:pt idx="231796">
                  <c:v>53.849980730627699</c:v>
                </c:pt>
                <c:pt idx="231797">
                  <c:v>53.850064683804803</c:v>
                </c:pt>
                <c:pt idx="231798">
                  <c:v>53.8501486367132</c:v>
                </c:pt>
                <c:pt idx="231799">
                  <c:v>53.8502325893528</c:v>
                </c:pt>
                <c:pt idx="231800">
                  <c:v>53.8503165417237</c:v>
                </c:pt>
                <c:pt idx="231801">
                  <c:v>53.850400493825902</c:v>
                </c:pt>
                <c:pt idx="231802">
                  <c:v>53.850484445659397</c:v>
                </c:pt>
                <c:pt idx="231803">
                  <c:v>53.850568397224102</c:v>
                </c:pt>
                <c:pt idx="231804">
                  <c:v>53.8506523485202</c:v>
                </c:pt>
                <c:pt idx="231805">
                  <c:v>53.850736299547499</c:v>
                </c:pt>
                <c:pt idx="231806">
                  <c:v>53.850820250306001</c:v>
                </c:pt>
                <c:pt idx="231807">
                  <c:v>53.850904200795902</c:v>
                </c:pt>
                <c:pt idx="231808">
                  <c:v>53.850988151017098</c:v>
                </c:pt>
                <c:pt idx="231809">
                  <c:v>53.851072100969503</c:v>
                </c:pt>
                <c:pt idx="231810">
                  <c:v>53.851156050653202</c:v>
                </c:pt>
                <c:pt idx="231811">
                  <c:v>53.851240000068202</c:v>
                </c:pt>
                <c:pt idx="231812">
                  <c:v>53.851323949214503</c:v>
                </c:pt>
                <c:pt idx="231813">
                  <c:v>53.851407898092098</c:v>
                </c:pt>
                <c:pt idx="231814">
                  <c:v>53.851491846700902</c:v>
                </c:pt>
                <c:pt idx="231815">
                  <c:v>53.8515757950411</c:v>
                </c:pt>
                <c:pt idx="231816">
                  <c:v>53.851659743112499</c:v>
                </c:pt>
                <c:pt idx="231817">
                  <c:v>53.851743690915299</c:v>
                </c:pt>
                <c:pt idx="231818">
                  <c:v>53.851827638449301</c:v>
                </c:pt>
                <c:pt idx="231819">
                  <c:v>53.851911585714603</c:v>
                </c:pt>
                <c:pt idx="231820">
                  <c:v>53.8519955327112</c:v>
                </c:pt>
                <c:pt idx="231821">
                  <c:v>53.852079479439098</c:v>
                </c:pt>
                <c:pt idx="231822">
                  <c:v>53.852163425898297</c:v>
                </c:pt>
                <c:pt idx="231823">
                  <c:v>53.852247372088698</c:v>
                </c:pt>
                <c:pt idx="231824">
                  <c:v>53.852331318010499</c:v>
                </c:pt>
                <c:pt idx="231825">
                  <c:v>53.852415263663602</c:v>
                </c:pt>
                <c:pt idx="231826">
                  <c:v>53.852499209047998</c:v>
                </c:pt>
                <c:pt idx="231827">
                  <c:v>53.852583154163597</c:v>
                </c:pt>
                <c:pt idx="231828">
                  <c:v>53.852667099010603</c:v>
                </c:pt>
                <c:pt idx="231829">
                  <c:v>53.852751043588903</c:v>
                </c:pt>
                <c:pt idx="231830">
                  <c:v>53.852834987898497</c:v>
                </c:pt>
                <c:pt idx="231831">
                  <c:v>53.8529189319393</c:v>
                </c:pt>
                <c:pt idx="231832">
                  <c:v>53.853002875711503</c:v>
                </c:pt>
                <c:pt idx="231833">
                  <c:v>53.853086819215001</c:v>
                </c:pt>
                <c:pt idx="231834">
                  <c:v>53.8531707624498</c:v>
                </c:pt>
                <c:pt idx="231835">
                  <c:v>53.8532547054158</c:v>
                </c:pt>
                <c:pt idx="231836">
                  <c:v>53.853338648113201</c:v>
                </c:pt>
                <c:pt idx="231837">
                  <c:v>53.853422590541904</c:v>
                </c:pt>
                <c:pt idx="231838">
                  <c:v>53.8535065327019</c:v>
                </c:pt>
                <c:pt idx="231839">
                  <c:v>53.853590474593297</c:v>
                </c:pt>
                <c:pt idx="231840">
                  <c:v>53.853674416215902</c:v>
                </c:pt>
                <c:pt idx="231841">
                  <c:v>53.853758357569802</c:v>
                </c:pt>
                <c:pt idx="231842">
                  <c:v>53.853842298655103</c:v>
                </c:pt>
                <c:pt idx="231843">
                  <c:v>53.853926239471598</c:v>
                </c:pt>
                <c:pt idx="231844">
                  <c:v>53.8540101800195</c:v>
                </c:pt>
                <c:pt idx="231845">
                  <c:v>53.854094120298697</c:v>
                </c:pt>
                <c:pt idx="231846">
                  <c:v>53.854178060309202</c:v>
                </c:pt>
                <c:pt idx="231847">
                  <c:v>53.854262000051001</c:v>
                </c:pt>
                <c:pt idx="231848">
                  <c:v>53.854345939524201</c:v>
                </c:pt>
                <c:pt idx="231849">
                  <c:v>53.854429878728602</c:v>
                </c:pt>
                <c:pt idx="231850">
                  <c:v>53.854513817664397</c:v>
                </c:pt>
                <c:pt idx="231851">
                  <c:v>53.854597756331501</c:v>
                </c:pt>
                <c:pt idx="231852">
                  <c:v>53.854681694729898</c:v>
                </c:pt>
                <c:pt idx="231853">
                  <c:v>53.854765632859603</c:v>
                </c:pt>
                <c:pt idx="231854">
                  <c:v>53.854849570720603</c:v>
                </c:pt>
                <c:pt idx="231855">
                  <c:v>53.854933508313003</c:v>
                </c:pt>
                <c:pt idx="231856">
                  <c:v>53.855017445636697</c:v>
                </c:pt>
                <c:pt idx="231857">
                  <c:v>53.8551013826917</c:v>
                </c:pt>
                <c:pt idx="231858">
                  <c:v>53.855185319478103</c:v>
                </c:pt>
                <c:pt idx="231859">
                  <c:v>53.8552692559958</c:v>
                </c:pt>
                <c:pt idx="231860">
                  <c:v>53.855353192244799</c:v>
                </c:pt>
                <c:pt idx="231861">
                  <c:v>53.855437128225098</c:v>
                </c:pt>
                <c:pt idx="231862">
                  <c:v>53.855521063936699</c:v>
                </c:pt>
                <c:pt idx="231863">
                  <c:v>53.8556049993797</c:v>
                </c:pt>
                <c:pt idx="231864">
                  <c:v>53.855688934554003</c:v>
                </c:pt>
                <c:pt idx="231865">
                  <c:v>53.855772869459699</c:v>
                </c:pt>
                <c:pt idx="231866">
                  <c:v>53.855856804096597</c:v>
                </c:pt>
                <c:pt idx="231867">
                  <c:v>53.855940738464902</c:v>
                </c:pt>
                <c:pt idx="231868">
                  <c:v>53.856024672564601</c:v>
                </c:pt>
                <c:pt idx="231869">
                  <c:v>53.856108606395601</c:v>
                </c:pt>
                <c:pt idx="231870">
                  <c:v>53.856192539957902</c:v>
                </c:pt>
                <c:pt idx="231871">
                  <c:v>53.856276473251498</c:v>
                </c:pt>
                <c:pt idx="231872">
                  <c:v>53.856360406276501</c:v>
                </c:pt>
                <c:pt idx="231873">
                  <c:v>53.856444339032798</c:v>
                </c:pt>
                <c:pt idx="231874">
                  <c:v>53.856528271520503</c:v>
                </c:pt>
                <c:pt idx="231875">
                  <c:v>53.856612203739502</c:v>
                </c:pt>
                <c:pt idx="231876">
                  <c:v>53.856696135689802</c:v>
                </c:pt>
                <c:pt idx="231877">
                  <c:v>53.856780067371503</c:v>
                </c:pt>
                <c:pt idx="231878">
                  <c:v>53.856863998784597</c:v>
                </c:pt>
                <c:pt idx="231879">
                  <c:v>53.8569479299289</c:v>
                </c:pt>
                <c:pt idx="231880">
                  <c:v>53.857031860804597</c:v>
                </c:pt>
                <c:pt idx="231881">
                  <c:v>53.857115791411701</c:v>
                </c:pt>
                <c:pt idx="231882">
                  <c:v>53.857199721750099</c:v>
                </c:pt>
                <c:pt idx="231883">
                  <c:v>53.857283651819799</c:v>
                </c:pt>
                <c:pt idx="231884">
                  <c:v>53.857367581620899</c:v>
                </c:pt>
                <c:pt idx="231885">
                  <c:v>53.8574515111534</c:v>
                </c:pt>
                <c:pt idx="231886">
                  <c:v>53.857535440417202</c:v>
                </c:pt>
                <c:pt idx="231887">
                  <c:v>53.857619369412298</c:v>
                </c:pt>
                <c:pt idx="231888">
                  <c:v>53.857703298138802</c:v>
                </c:pt>
                <c:pt idx="231889">
                  <c:v>53.857787226596599</c:v>
                </c:pt>
                <c:pt idx="231890">
                  <c:v>53.857871154785798</c:v>
                </c:pt>
                <c:pt idx="231891">
                  <c:v>53.857955082706397</c:v>
                </c:pt>
                <c:pt idx="231892">
                  <c:v>53.858039010358297</c:v>
                </c:pt>
                <c:pt idx="231893">
                  <c:v>53.858122937741598</c:v>
                </c:pt>
                <c:pt idx="231894">
                  <c:v>53.8582068648562</c:v>
                </c:pt>
                <c:pt idx="231895">
                  <c:v>53.858290791702103</c:v>
                </c:pt>
                <c:pt idx="231896">
                  <c:v>53.858374718279499</c:v>
                </c:pt>
                <c:pt idx="231897">
                  <c:v>53.858458644588197</c:v>
                </c:pt>
                <c:pt idx="231898">
                  <c:v>53.858542570628202</c:v>
                </c:pt>
                <c:pt idx="231899">
                  <c:v>53.858626496399602</c:v>
                </c:pt>
                <c:pt idx="231900">
                  <c:v>53.858710421902401</c:v>
                </c:pt>
                <c:pt idx="231901">
                  <c:v>53.858794347136502</c:v>
                </c:pt>
                <c:pt idx="231902">
                  <c:v>53.858878272101997</c:v>
                </c:pt>
                <c:pt idx="231903">
                  <c:v>53.858962196798899</c:v>
                </c:pt>
                <c:pt idx="231904">
                  <c:v>53.859046121227102</c:v>
                </c:pt>
                <c:pt idx="231905">
                  <c:v>53.859130045386699</c:v>
                </c:pt>
                <c:pt idx="231906">
                  <c:v>53.859213969277597</c:v>
                </c:pt>
                <c:pt idx="231907">
                  <c:v>53.859297892900003</c:v>
                </c:pt>
                <c:pt idx="231908">
                  <c:v>53.859381816253702</c:v>
                </c:pt>
                <c:pt idx="231909">
                  <c:v>53.859465739338702</c:v>
                </c:pt>
                <c:pt idx="231910">
                  <c:v>53.859549662155104</c:v>
                </c:pt>
                <c:pt idx="231911">
                  <c:v>53.859633584702898</c:v>
                </c:pt>
                <c:pt idx="231912">
                  <c:v>53.859717506982101</c:v>
                </c:pt>
                <c:pt idx="231913">
                  <c:v>53.859801428992697</c:v>
                </c:pt>
                <c:pt idx="231914">
                  <c:v>53.859885350734601</c:v>
                </c:pt>
                <c:pt idx="231915">
                  <c:v>53.859969272207898</c:v>
                </c:pt>
                <c:pt idx="231916">
                  <c:v>53.860053193412497</c:v>
                </c:pt>
                <c:pt idx="231917">
                  <c:v>53.860137114348603</c:v>
                </c:pt>
                <c:pt idx="231918">
                  <c:v>53.860221035015996</c:v>
                </c:pt>
                <c:pt idx="231919">
                  <c:v>53.860304955414797</c:v>
                </c:pt>
                <c:pt idx="231920">
                  <c:v>53.860388875544899</c:v>
                </c:pt>
                <c:pt idx="231921">
                  <c:v>53.860472795406501</c:v>
                </c:pt>
                <c:pt idx="231922">
                  <c:v>53.860556714999397</c:v>
                </c:pt>
                <c:pt idx="231923">
                  <c:v>53.860640634323701</c:v>
                </c:pt>
                <c:pt idx="231924">
                  <c:v>53.860724553379399</c:v>
                </c:pt>
                <c:pt idx="231925">
                  <c:v>53.860808472166497</c:v>
                </c:pt>
                <c:pt idx="231926">
                  <c:v>53.860892390685002</c:v>
                </c:pt>
                <c:pt idx="231927">
                  <c:v>53.860976308934802</c:v>
                </c:pt>
                <c:pt idx="231928">
                  <c:v>53.861060226916003</c:v>
                </c:pt>
                <c:pt idx="231929">
                  <c:v>53.861144144628703</c:v>
                </c:pt>
                <c:pt idx="231930">
                  <c:v>53.861228062072698</c:v>
                </c:pt>
                <c:pt idx="231931">
                  <c:v>53.861311979248001</c:v>
                </c:pt>
                <c:pt idx="231932">
                  <c:v>53.861395896154797</c:v>
                </c:pt>
                <c:pt idx="231933">
                  <c:v>53.861479812793</c:v>
                </c:pt>
                <c:pt idx="231934">
                  <c:v>53.861563729162597</c:v>
                </c:pt>
                <c:pt idx="231935">
                  <c:v>53.861647645263503</c:v>
                </c:pt>
                <c:pt idx="231936">
                  <c:v>53.861731561095802</c:v>
                </c:pt>
                <c:pt idx="231937">
                  <c:v>53.861815476659601</c:v>
                </c:pt>
                <c:pt idx="231938">
                  <c:v>53.861899391954701</c:v>
                </c:pt>
                <c:pt idx="231939">
                  <c:v>53.861983306981202</c:v>
                </c:pt>
                <c:pt idx="231940">
                  <c:v>53.862067221739103</c:v>
                </c:pt>
                <c:pt idx="231941">
                  <c:v>53.862151136228498</c:v>
                </c:pt>
                <c:pt idx="231942">
                  <c:v>53.8622350504492</c:v>
                </c:pt>
                <c:pt idx="231943">
                  <c:v>53.862318964401297</c:v>
                </c:pt>
                <c:pt idx="231944">
                  <c:v>53.862402878084801</c:v>
                </c:pt>
                <c:pt idx="231945">
                  <c:v>53.862486791499698</c:v>
                </c:pt>
                <c:pt idx="231946">
                  <c:v>53.862570704645996</c:v>
                </c:pt>
                <c:pt idx="231947">
                  <c:v>53.862654617523702</c:v>
                </c:pt>
                <c:pt idx="231948">
                  <c:v>53.862738530132802</c:v>
                </c:pt>
                <c:pt idx="231949">
                  <c:v>53.862822442473302</c:v>
                </c:pt>
                <c:pt idx="231950">
                  <c:v>53.862906354545302</c:v>
                </c:pt>
                <c:pt idx="231951">
                  <c:v>53.862990266348604</c:v>
                </c:pt>
                <c:pt idx="231952">
                  <c:v>53.863074177883298</c:v>
                </c:pt>
                <c:pt idx="231953">
                  <c:v>53.863158089149501</c:v>
                </c:pt>
                <c:pt idx="231954">
                  <c:v>53.863242000146997</c:v>
                </c:pt>
                <c:pt idx="231955">
                  <c:v>53.863325910876</c:v>
                </c:pt>
                <c:pt idx="231956">
                  <c:v>53.863409821336298</c:v>
                </c:pt>
                <c:pt idx="231957">
                  <c:v>53.863493731528102</c:v>
                </c:pt>
                <c:pt idx="231958">
                  <c:v>53.8635776414513</c:v>
                </c:pt>
                <c:pt idx="231959">
                  <c:v>53.863661551105899</c:v>
                </c:pt>
                <c:pt idx="231960">
                  <c:v>53.863745460491899</c:v>
                </c:pt>
                <c:pt idx="231961">
                  <c:v>53.863829369609299</c:v>
                </c:pt>
                <c:pt idx="231962">
                  <c:v>53.863913278458099</c:v>
                </c:pt>
                <c:pt idx="231963">
                  <c:v>53.8639971870384</c:v>
                </c:pt>
                <c:pt idx="231964">
                  <c:v>53.864081095350102</c:v>
                </c:pt>
                <c:pt idx="231965">
                  <c:v>53.864165003393197</c:v>
                </c:pt>
                <c:pt idx="231966">
                  <c:v>53.8642489111676</c:v>
                </c:pt>
                <c:pt idx="231967">
                  <c:v>53.864332818673603</c:v>
                </c:pt>
                <c:pt idx="231968">
                  <c:v>53.8644167259109</c:v>
                </c:pt>
                <c:pt idx="231969">
                  <c:v>53.864500632879697</c:v>
                </c:pt>
                <c:pt idx="231970">
                  <c:v>53.864584539579901</c:v>
                </c:pt>
                <c:pt idx="231971">
                  <c:v>53.8646684460115</c:v>
                </c:pt>
                <c:pt idx="231972">
                  <c:v>53.864752352174499</c:v>
                </c:pt>
                <c:pt idx="231973">
                  <c:v>53.864836258068898</c:v>
                </c:pt>
                <c:pt idx="231974">
                  <c:v>53.864920163694798</c:v>
                </c:pt>
                <c:pt idx="231975">
                  <c:v>53.865004069052098</c:v>
                </c:pt>
                <c:pt idx="231976">
                  <c:v>53.865087974140799</c:v>
                </c:pt>
                <c:pt idx="231977">
                  <c:v>53.865171878961</c:v>
                </c:pt>
                <c:pt idx="231978">
                  <c:v>53.865255783512602</c:v>
                </c:pt>
                <c:pt idx="231979">
                  <c:v>53.865339687795597</c:v>
                </c:pt>
                <c:pt idx="231980">
                  <c:v>53.86542359181</c:v>
                </c:pt>
                <c:pt idx="231981">
                  <c:v>53.865507495555903</c:v>
                </c:pt>
                <c:pt idx="231982">
                  <c:v>53.8655913990332</c:v>
                </c:pt>
                <c:pt idx="231983">
                  <c:v>53.865675302241897</c:v>
                </c:pt>
                <c:pt idx="231984">
                  <c:v>53.865759205182101</c:v>
                </c:pt>
                <c:pt idx="231985">
                  <c:v>53.865843107853699</c:v>
                </c:pt>
                <c:pt idx="231986">
                  <c:v>53.865927010256797</c:v>
                </c:pt>
                <c:pt idx="231987">
                  <c:v>53.866010912391197</c:v>
                </c:pt>
                <c:pt idx="231988">
                  <c:v>53.866094814257103</c:v>
                </c:pt>
                <c:pt idx="231989">
                  <c:v>53.866178715854502</c:v>
                </c:pt>
                <c:pt idx="231990">
                  <c:v>53.866262617183303</c:v>
                </c:pt>
                <c:pt idx="231991">
                  <c:v>53.866346518243503</c:v>
                </c:pt>
                <c:pt idx="231992">
                  <c:v>53.866430419035197</c:v>
                </c:pt>
                <c:pt idx="231993">
                  <c:v>53.866514319558298</c:v>
                </c:pt>
                <c:pt idx="231994">
                  <c:v>53.866598219812801</c:v>
                </c:pt>
                <c:pt idx="231995">
                  <c:v>53.866682119798803</c:v>
                </c:pt>
                <c:pt idx="231996">
                  <c:v>53.866766019516298</c:v>
                </c:pt>
                <c:pt idx="231997">
                  <c:v>53.866849918965102</c:v>
                </c:pt>
                <c:pt idx="231998">
                  <c:v>53.866933818145498</c:v>
                </c:pt>
                <c:pt idx="231999">
                  <c:v>53.867017717057301</c:v>
                </c:pt>
                <c:pt idx="232000">
                  <c:v>53.867101615700498</c:v>
                </c:pt>
                <c:pt idx="232001">
                  <c:v>53.867185514075103</c:v>
                </c:pt>
                <c:pt idx="232002">
                  <c:v>53.867269412181201</c:v>
                </c:pt>
                <c:pt idx="232003">
                  <c:v>53.8673533100188</c:v>
                </c:pt>
                <c:pt idx="232004">
                  <c:v>53.867437207587798</c:v>
                </c:pt>
                <c:pt idx="232005">
                  <c:v>53.867521104888297</c:v>
                </c:pt>
                <c:pt idx="232006">
                  <c:v>53.867605001920197</c:v>
                </c:pt>
                <c:pt idx="232007">
                  <c:v>53.867688898683603</c:v>
                </c:pt>
                <c:pt idx="232008">
                  <c:v>53.867772795178396</c:v>
                </c:pt>
                <c:pt idx="232009">
                  <c:v>53.867856691404697</c:v>
                </c:pt>
                <c:pt idx="232010">
                  <c:v>53.867940587362398</c:v>
                </c:pt>
                <c:pt idx="232011">
                  <c:v>53.868024483051599</c:v>
                </c:pt>
                <c:pt idx="232012">
                  <c:v>53.8681083784723</c:v>
                </c:pt>
                <c:pt idx="232013">
                  <c:v>53.868192273624402</c:v>
                </c:pt>
                <c:pt idx="232014">
                  <c:v>53.868276168507997</c:v>
                </c:pt>
                <c:pt idx="232015">
                  <c:v>53.868360063122999</c:v>
                </c:pt>
                <c:pt idx="232016">
                  <c:v>53.868443957469502</c:v>
                </c:pt>
                <c:pt idx="232017">
                  <c:v>53.868527851547398</c:v>
                </c:pt>
                <c:pt idx="232018">
                  <c:v>53.868611745356901</c:v>
                </c:pt>
                <c:pt idx="232019">
                  <c:v>53.868695638897698</c:v>
                </c:pt>
                <c:pt idx="232020">
                  <c:v>53.868779532170102</c:v>
                </c:pt>
                <c:pt idx="232021">
                  <c:v>53.868863425173899</c:v>
                </c:pt>
                <c:pt idx="232022">
                  <c:v>53.868947317909203</c:v>
                </c:pt>
                <c:pt idx="232023">
                  <c:v>53.869031210375901</c:v>
                </c:pt>
                <c:pt idx="232024">
                  <c:v>53.869115102574099</c:v>
                </c:pt>
                <c:pt idx="232025">
                  <c:v>53.869198994503797</c:v>
                </c:pt>
                <c:pt idx="232026">
                  <c:v>53.869282886164903</c:v>
                </c:pt>
                <c:pt idx="232027">
                  <c:v>53.869366777557502</c:v>
                </c:pt>
                <c:pt idx="232028">
                  <c:v>53.869450668681601</c:v>
                </c:pt>
                <c:pt idx="232029">
                  <c:v>53.8695345595372</c:v>
                </c:pt>
                <c:pt idx="232030">
                  <c:v>53.8696184501242</c:v>
                </c:pt>
                <c:pt idx="232031">
                  <c:v>53.8697023404427</c:v>
                </c:pt>
                <c:pt idx="232032">
                  <c:v>53.8697862304927</c:v>
                </c:pt>
                <c:pt idx="232033">
                  <c:v>53.869870120274101</c:v>
                </c:pt>
                <c:pt idx="232034">
                  <c:v>53.869954009787101</c:v>
                </c:pt>
                <c:pt idx="232035">
                  <c:v>53.870037899031502</c:v>
                </c:pt>
                <c:pt idx="232036">
                  <c:v>53.870121788007403</c:v>
                </c:pt>
                <c:pt idx="232037">
                  <c:v>53.870205676714697</c:v>
                </c:pt>
                <c:pt idx="232038">
                  <c:v>53.870289565153598</c:v>
                </c:pt>
                <c:pt idx="232039">
                  <c:v>53.8703734533239</c:v>
                </c:pt>
                <c:pt idx="232040">
                  <c:v>53.870457341225702</c:v>
                </c:pt>
                <c:pt idx="232041">
                  <c:v>53.870541228858997</c:v>
                </c:pt>
                <c:pt idx="232042">
                  <c:v>53.870625116223799</c:v>
                </c:pt>
                <c:pt idx="232043">
                  <c:v>53.870709003320002</c:v>
                </c:pt>
                <c:pt idx="232044">
                  <c:v>53.870792890147797</c:v>
                </c:pt>
                <c:pt idx="232045">
                  <c:v>53.870876776707</c:v>
                </c:pt>
                <c:pt idx="232046">
                  <c:v>53.870960662997703</c:v>
                </c:pt>
                <c:pt idx="232047">
                  <c:v>53.871044549019899</c:v>
                </c:pt>
                <c:pt idx="232048">
                  <c:v>53.871128434773603</c:v>
                </c:pt>
                <c:pt idx="232049">
                  <c:v>53.871212320258799</c:v>
                </c:pt>
                <c:pt idx="232050">
                  <c:v>53.871296205475502</c:v>
                </c:pt>
                <c:pt idx="232051">
                  <c:v>53.8713800904236</c:v>
                </c:pt>
                <c:pt idx="232052">
                  <c:v>53.871463975103303</c:v>
                </c:pt>
                <c:pt idx="232053">
                  <c:v>53.871547859514401</c:v>
                </c:pt>
                <c:pt idx="232054">
                  <c:v>53.871631743657098</c:v>
                </c:pt>
                <c:pt idx="232055">
                  <c:v>53.871715627531202</c:v>
                </c:pt>
                <c:pt idx="232056">
                  <c:v>53.8717995111368</c:v>
                </c:pt>
                <c:pt idx="232057">
                  <c:v>53.871883394473898</c:v>
                </c:pt>
                <c:pt idx="232058">
                  <c:v>53.871967277542602</c:v>
                </c:pt>
                <c:pt idx="232059">
                  <c:v>53.8720511603427</c:v>
                </c:pt>
                <c:pt idx="232060">
                  <c:v>53.872135042874298</c:v>
                </c:pt>
                <c:pt idx="232061">
                  <c:v>53.872218925137403</c:v>
                </c:pt>
                <c:pt idx="232062">
                  <c:v>53.872302807132002</c:v>
                </c:pt>
                <c:pt idx="232063">
                  <c:v>53.8723866888581</c:v>
                </c:pt>
                <c:pt idx="232064">
                  <c:v>53.872470570315798</c:v>
                </c:pt>
                <c:pt idx="232065">
                  <c:v>53.872554451504897</c:v>
                </c:pt>
                <c:pt idx="232066">
                  <c:v>53.872638332425502</c:v>
                </c:pt>
                <c:pt idx="232067">
                  <c:v>53.872722213077601</c:v>
                </c:pt>
                <c:pt idx="232068">
                  <c:v>53.8728060934613</c:v>
                </c:pt>
                <c:pt idx="232069">
                  <c:v>53.872889973576399</c:v>
                </c:pt>
                <c:pt idx="232070">
                  <c:v>53.872973853423098</c:v>
                </c:pt>
                <c:pt idx="232071">
                  <c:v>53.873057733001197</c:v>
                </c:pt>
                <c:pt idx="232072">
                  <c:v>53.873141612310903</c:v>
                </c:pt>
                <c:pt idx="232073">
                  <c:v>53.873225491352102</c:v>
                </c:pt>
                <c:pt idx="232074">
                  <c:v>53.873309370124801</c:v>
                </c:pt>
                <c:pt idx="232075">
                  <c:v>53.873393248629</c:v>
                </c:pt>
                <c:pt idx="232076">
                  <c:v>53.873477126864699</c:v>
                </c:pt>
                <c:pt idx="232077">
                  <c:v>53.873561004831899</c:v>
                </c:pt>
                <c:pt idx="232078">
                  <c:v>53.873644882530598</c:v>
                </c:pt>
                <c:pt idx="232079">
                  <c:v>53.873728759960898</c:v>
                </c:pt>
                <c:pt idx="232080">
                  <c:v>53.873812637122697</c:v>
                </c:pt>
                <c:pt idx="232081">
                  <c:v>53.873896514015897</c:v>
                </c:pt>
                <c:pt idx="232082">
                  <c:v>53.873980390640703</c:v>
                </c:pt>
                <c:pt idx="232083">
                  <c:v>53.874064266997102</c:v>
                </c:pt>
                <c:pt idx="232084">
                  <c:v>53.874148143084902</c:v>
                </c:pt>
                <c:pt idx="232085">
                  <c:v>53.874232018904301</c:v>
                </c:pt>
                <c:pt idx="232086">
                  <c:v>53.874315894455101</c:v>
                </c:pt>
                <c:pt idx="232087">
                  <c:v>53.874399769737501</c:v>
                </c:pt>
                <c:pt idx="232088">
                  <c:v>53.8744836447515</c:v>
                </c:pt>
                <c:pt idx="232089">
                  <c:v>53.8745675194969</c:v>
                </c:pt>
                <c:pt idx="232090">
                  <c:v>53.874651393973899</c:v>
                </c:pt>
                <c:pt idx="232091">
                  <c:v>53.874735268182398</c:v>
                </c:pt>
                <c:pt idx="232092">
                  <c:v>53.874819142122398</c:v>
                </c:pt>
                <c:pt idx="232093">
                  <c:v>53.874903015793997</c:v>
                </c:pt>
                <c:pt idx="232094">
                  <c:v>53.874986889197103</c:v>
                </c:pt>
                <c:pt idx="232095">
                  <c:v>53.875070762331703</c:v>
                </c:pt>
                <c:pt idx="232096">
                  <c:v>53.875154635197802</c:v>
                </c:pt>
                <c:pt idx="232097">
                  <c:v>53.875238507795501</c:v>
                </c:pt>
                <c:pt idx="232098">
                  <c:v>53.8753223801247</c:v>
                </c:pt>
                <c:pt idx="232099">
                  <c:v>53.8754062521854</c:v>
                </c:pt>
                <c:pt idx="232100">
                  <c:v>53.875490123977698</c:v>
                </c:pt>
                <c:pt idx="232101">
                  <c:v>53.875573995501497</c:v>
                </c:pt>
                <c:pt idx="232102">
                  <c:v>53.875657866756796</c:v>
                </c:pt>
                <c:pt idx="232103">
                  <c:v>53.875741737743702</c:v>
                </c:pt>
                <c:pt idx="232104">
                  <c:v>53.875825608462101</c:v>
                </c:pt>
                <c:pt idx="232105">
                  <c:v>53.875909478912</c:v>
                </c:pt>
                <c:pt idx="232106">
                  <c:v>53.875993349093498</c:v>
                </c:pt>
                <c:pt idx="232107">
                  <c:v>53.876077219006604</c:v>
                </c:pt>
                <c:pt idx="232108">
                  <c:v>53.876161088651102</c:v>
                </c:pt>
                <c:pt idx="232109">
                  <c:v>53.8762449580272</c:v>
                </c:pt>
                <c:pt idx="232110">
                  <c:v>53.876328827134799</c:v>
                </c:pt>
                <c:pt idx="232111">
                  <c:v>53.876412695973997</c:v>
                </c:pt>
                <c:pt idx="232112">
                  <c:v>53.876496564544802</c:v>
                </c:pt>
                <c:pt idx="232113">
                  <c:v>53.876580432847</c:v>
                </c:pt>
                <c:pt idx="232114">
                  <c:v>53.876664300880897</c:v>
                </c:pt>
                <c:pt idx="232115">
                  <c:v>53.876748168646202</c:v>
                </c:pt>
                <c:pt idx="232116">
                  <c:v>53.876832036143099</c:v>
                </c:pt>
                <c:pt idx="232117">
                  <c:v>53.876915903371597</c:v>
                </c:pt>
                <c:pt idx="232118">
                  <c:v>53.876999770331601</c:v>
                </c:pt>
                <c:pt idx="232119">
                  <c:v>53.877083637023198</c:v>
                </c:pt>
                <c:pt idx="232120">
                  <c:v>53.877167503446302</c:v>
                </c:pt>
                <c:pt idx="232121">
                  <c:v>53.877251369600899</c:v>
                </c:pt>
                <c:pt idx="232122">
                  <c:v>53.877335235487102</c:v>
                </c:pt>
                <c:pt idx="232123">
                  <c:v>53.877419101104898</c:v>
                </c:pt>
                <c:pt idx="232124">
                  <c:v>53.877502966454202</c:v>
                </c:pt>
                <c:pt idx="232125">
                  <c:v>53.877586831535098</c:v>
                </c:pt>
                <c:pt idx="232126">
                  <c:v>53.877670696347501</c:v>
                </c:pt>
                <c:pt idx="232127">
                  <c:v>53.877754560891503</c:v>
                </c:pt>
                <c:pt idx="232128">
                  <c:v>53.877838425166999</c:v>
                </c:pt>
                <c:pt idx="232129">
                  <c:v>53.877922289174101</c:v>
                </c:pt>
                <c:pt idx="232130">
                  <c:v>53.878006152912803</c:v>
                </c:pt>
                <c:pt idx="232131">
                  <c:v>53.878090016382998</c:v>
                </c:pt>
                <c:pt idx="232132">
                  <c:v>53.8781738795848</c:v>
                </c:pt>
                <c:pt idx="232133">
                  <c:v>53.878257742518102</c:v>
                </c:pt>
                <c:pt idx="232134">
                  <c:v>53.878341605183003</c:v>
                </c:pt>
                <c:pt idx="232135">
                  <c:v>53.878425467579497</c:v>
                </c:pt>
                <c:pt idx="232136">
                  <c:v>53.878509329707498</c:v>
                </c:pt>
                <c:pt idx="232137">
                  <c:v>53.878593191567099</c:v>
                </c:pt>
                <c:pt idx="232138">
                  <c:v>53.878677053158199</c:v>
                </c:pt>
                <c:pt idx="232139">
                  <c:v>53.878760914480999</c:v>
                </c:pt>
                <c:pt idx="232140">
                  <c:v>53.878844775535299</c:v>
                </c:pt>
                <c:pt idx="232141">
                  <c:v>53.878928636321099</c:v>
                </c:pt>
                <c:pt idx="232142">
                  <c:v>53.879012496838598</c:v>
                </c:pt>
                <c:pt idx="232143">
                  <c:v>53.879096357087498</c:v>
                </c:pt>
                <c:pt idx="232144">
                  <c:v>53.879180217068097</c:v>
                </c:pt>
                <c:pt idx="232145">
                  <c:v>53.879264076780302</c:v>
                </c:pt>
                <c:pt idx="232146">
                  <c:v>53.879347936224001</c:v>
                </c:pt>
                <c:pt idx="232147">
                  <c:v>53.879431795399299</c:v>
                </c:pt>
                <c:pt idx="232148">
                  <c:v>53.879515654306097</c:v>
                </c:pt>
                <c:pt idx="232149">
                  <c:v>53.879599512944601</c:v>
                </c:pt>
                <c:pt idx="232150">
                  <c:v>53.879683371314599</c:v>
                </c:pt>
                <c:pt idx="232151">
                  <c:v>53.879767229416103</c:v>
                </c:pt>
                <c:pt idx="232152">
                  <c:v>53.8798510872493</c:v>
                </c:pt>
                <c:pt idx="232153">
                  <c:v>53.879934944814103</c:v>
                </c:pt>
                <c:pt idx="232154">
                  <c:v>53.880018802110399</c:v>
                </c:pt>
                <c:pt idx="232155">
                  <c:v>53.880102659138302</c:v>
                </c:pt>
                <c:pt idx="232156">
                  <c:v>53.880186515897798</c:v>
                </c:pt>
                <c:pt idx="232157">
                  <c:v>53.8802703723889</c:v>
                </c:pt>
                <c:pt idx="232158">
                  <c:v>53.880354228611502</c:v>
                </c:pt>
                <c:pt idx="232159">
                  <c:v>53.880438084565696</c:v>
                </c:pt>
                <c:pt idx="232160">
                  <c:v>53.880521940251597</c:v>
                </c:pt>
                <c:pt idx="232161">
                  <c:v>53.880605795668998</c:v>
                </c:pt>
                <c:pt idx="232162">
                  <c:v>53.880689650817899</c:v>
                </c:pt>
                <c:pt idx="232163">
                  <c:v>53.8807735056985</c:v>
                </c:pt>
                <c:pt idx="232164">
                  <c:v>53.880857360310699</c:v>
                </c:pt>
                <c:pt idx="232165">
                  <c:v>53.880941214654399</c:v>
                </c:pt>
                <c:pt idx="232166">
                  <c:v>53.881025068729798</c:v>
                </c:pt>
                <c:pt idx="232167">
                  <c:v>53.881108922536697</c:v>
                </c:pt>
                <c:pt idx="232168">
                  <c:v>53.881192776075302</c:v>
                </c:pt>
                <c:pt idx="232169">
                  <c:v>53.8812766293454</c:v>
                </c:pt>
                <c:pt idx="232170">
                  <c:v>53.881360482347098</c:v>
                </c:pt>
                <c:pt idx="232171">
                  <c:v>53.881444335080403</c:v>
                </c:pt>
                <c:pt idx="232172">
                  <c:v>53.8815281875453</c:v>
                </c:pt>
                <c:pt idx="232173">
                  <c:v>53.881612039741803</c:v>
                </c:pt>
                <c:pt idx="232174">
                  <c:v>53.881695891669899</c:v>
                </c:pt>
                <c:pt idx="232175">
                  <c:v>53.881779743329602</c:v>
                </c:pt>
                <c:pt idx="232176">
                  <c:v>53.881863594720897</c:v>
                </c:pt>
                <c:pt idx="232177">
                  <c:v>53.8819474458437</c:v>
                </c:pt>
                <c:pt idx="232178">
                  <c:v>53.882031296698202</c:v>
                </c:pt>
                <c:pt idx="232179">
                  <c:v>53.882115147284303</c:v>
                </c:pt>
                <c:pt idx="232180">
                  <c:v>53.882198997602003</c:v>
                </c:pt>
                <c:pt idx="232181">
                  <c:v>53.882282847651297</c:v>
                </c:pt>
                <c:pt idx="232182">
                  <c:v>53.882366697432197</c:v>
                </c:pt>
                <c:pt idx="232183">
                  <c:v>53.882450546944703</c:v>
                </c:pt>
                <c:pt idx="232184">
                  <c:v>53.882534396188802</c:v>
                </c:pt>
                <c:pt idx="232185">
                  <c:v>53.882618245164501</c:v>
                </c:pt>
                <c:pt idx="232186">
                  <c:v>53.882702093871799</c:v>
                </c:pt>
                <c:pt idx="232187">
                  <c:v>53.882785942310797</c:v>
                </c:pt>
                <c:pt idx="232188">
                  <c:v>53.882869790481301</c:v>
                </c:pt>
                <c:pt idx="232189">
                  <c:v>53.882953638383398</c:v>
                </c:pt>
                <c:pt idx="232190">
                  <c:v>53.883037486017201</c:v>
                </c:pt>
                <c:pt idx="232191">
                  <c:v>53.883121333382597</c:v>
                </c:pt>
                <c:pt idx="232192">
                  <c:v>53.8832051804795</c:v>
                </c:pt>
                <c:pt idx="232193">
                  <c:v>53.883289027308102</c:v>
                </c:pt>
                <c:pt idx="232194">
                  <c:v>53.883372873868304</c:v>
                </c:pt>
                <c:pt idx="232195">
                  <c:v>53.883456720160197</c:v>
                </c:pt>
                <c:pt idx="232196">
                  <c:v>53.883540566183598</c:v>
                </c:pt>
                <c:pt idx="232197">
                  <c:v>53.883624411938698</c:v>
                </c:pt>
                <c:pt idx="232198">
                  <c:v>53.883708257425297</c:v>
                </c:pt>
                <c:pt idx="232199">
                  <c:v>53.883792102643604</c:v>
                </c:pt>
                <c:pt idx="232200">
                  <c:v>53.883875947593502</c:v>
                </c:pt>
                <c:pt idx="232201">
                  <c:v>53.883959792275</c:v>
                </c:pt>
                <c:pt idx="232202">
                  <c:v>53.884043636688197</c:v>
                </c:pt>
                <c:pt idx="232203">
                  <c:v>53.884127480833001</c:v>
                </c:pt>
                <c:pt idx="232204">
                  <c:v>53.884211324709298</c:v>
                </c:pt>
                <c:pt idx="232205">
                  <c:v>53.884295168317401</c:v>
                </c:pt>
                <c:pt idx="232206">
                  <c:v>53.884379011657003</c:v>
                </c:pt>
                <c:pt idx="232207">
                  <c:v>53.884462854728298</c:v>
                </c:pt>
                <c:pt idx="232208">
                  <c:v>53.8845466975311</c:v>
                </c:pt>
                <c:pt idx="232209">
                  <c:v>53.8846305400657</c:v>
                </c:pt>
                <c:pt idx="232210">
                  <c:v>53.884714382331801</c:v>
                </c:pt>
                <c:pt idx="232211">
                  <c:v>53.8847982243296</c:v>
                </c:pt>
                <c:pt idx="232212">
                  <c:v>53.884882066058999</c:v>
                </c:pt>
                <c:pt idx="232213">
                  <c:v>53.884965907519998</c:v>
                </c:pt>
                <c:pt idx="232214">
                  <c:v>53.885049748712703</c:v>
                </c:pt>
                <c:pt idx="232215">
                  <c:v>53.885133589637</c:v>
                </c:pt>
                <c:pt idx="232216">
                  <c:v>53.885217430292897</c:v>
                </c:pt>
                <c:pt idx="232217">
                  <c:v>53.885301270680401</c:v>
                </c:pt>
                <c:pt idx="232218">
                  <c:v>53.885385110799596</c:v>
                </c:pt>
                <c:pt idx="232219">
                  <c:v>53.885468950650498</c:v>
                </c:pt>
                <c:pt idx="232220">
                  <c:v>53.8855527902329</c:v>
                </c:pt>
                <c:pt idx="232221">
                  <c:v>53.885636629547001</c:v>
                </c:pt>
                <c:pt idx="232222">
                  <c:v>53.885720468592801</c:v>
                </c:pt>
                <c:pt idx="232223">
                  <c:v>53.885804307370101</c:v>
                </c:pt>
                <c:pt idx="232224">
                  <c:v>53.8858881458792</c:v>
                </c:pt>
                <c:pt idx="232225">
                  <c:v>53.885971984119799</c:v>
                </c:pt>
                <c:pt idx="232226">
                  <c:v>53.886055822092104</c:v>
                </c:pt>
                <c:pt idx="232227">
                  <c:v>53.8861396597961</c:v>
                </c:pt>
                <c:pt idx="232228">
                  <c:v>53.886223497231697</c:v>
                </c:pt>
                <c:pt idx="232229">
                  <c:v>53.8863073343989</c:v>
                </c:pt>
                <c:pt idx="232230">
                  <c:v>53.886391171297703</c:v>
                </c:pt>
                <c:pt idx="232231">
                  <c:v>53.886475007928297</c:v>
                </c:pt>
                <c:pt idx="232232">
                  <c:v>53.886558844290398</c:v>
                </c:pt>
                <c:pt idx="232233">
                  <c:v>53.886642680384298</c:v>
                </c:pt>
                <c:pt idx="232234">
                  <c:v>53.886726516209698</c:v>
                </c:pt>
                <c:pt idx="232235">
                  <c:v>53.886810351766798</c:v>
                </c:pt>
                <c:pt idx="232236">
                  <c:v>53.886894187055603</c:v>
                </c:pt>
                <c:pt idx="232237">
                  <c:v>53.886978022076001</c:v>
                </c:pt>
                <c:pt idx="232238">
                  <c:v>53.887061856827998</c:v>
                </c:pt>
                <c:pt idx="232239">
                  <c:v>53.887145691311801</c:v>
                </c:pt>
                <c:pt idx="232240">
                  <c:v>53.887229525527097</c:v>
                </c:pt>
                <c:pt idx="232241">
                  <c:v>53.887313359474199</c:v>
                </c:pt>
                <c:pt idx="232242">
                  <c:v>53.8873971931528</c:v>
                </c:pt>
                <c:pt idx="232243">
                  <c:v>53.887481026563201</c:v>
                </c:pt>
                <c:pt idx="232244">
                  <c:v>53.887564859705101</c:v>
                </c:pt>
                <c:pt idx="232245">
                  <c:v>53.8876486925788</c:v>
                </c:pt>
                <c:pt idx="232246">
                  <c:v>53.887732525184099</c:v>
                </c:pt>
                <c:pt idx="232247">
                  <c:v>53.887816357521103</c:v>
                </c:pt>
                <c:pt idx="232248">
                  <c:v>53.887900189589701</c:v>
                </c:pt>
                <c:pt idx="232249">
                  <c:v>53.887984021389997</c:v>
                </c:pt>
                <c:pt idx="232250">
                  <c:v>53.8880678529219</c:v>
                </c:pt>
                <c:pt idx="232251">
                  <c:v>53.888151684185502</c:v>
                </c:pt>
                <c:pt idx="232252">
                  <c:v>53.888235515180803</c:v>
                </c:pt>
                <c:pt idx="232253">
                  <c:v>53.888319345907703</c:v>
                </c:pt>
                <c:pt idx="232254">
                  <c:v>53.888403176366303</c:v>
                </c:pt>
                <c:pt idx="232255">
                  <c:v>53.888487006556602</c:v>
                </c:pt>
                <c:pt idx="232256">
                  <c:v>53.8885708364786</c:v>
                </c:pt>
                <c:pt idx="232257">
                  <c:v>53.888654666132197</c:v>
                </c:pt>
                <c:pt idx="232258">
                  <c:v>53.888738495517401</c:v>
                </c:pt>
                <c:pt idx="232259">
                  <c:v>53.888822324634397</c:v>
                </c:pt>
                <c:pt idx="232260">
                  <c:v>53.888906153482999</c:v>
                </c:pt>
                <c:pt idx="232261">
                  <c:v>53.8889899820633</c:v>
                </c:pt>
                <c:pt idx="232262">
                  <c:v>53.889073810375201</c:v>
                </c:pt>
                <c:pt idx="232263">
                  <c:v>53.889157638418901</c:v>
                </c:pt>
                <c:pt idx="232264">
                  <c:v>53.8892414661942</c:v>
                </c:pt>
                <c:pt idx="232265">
                  <c:v>53.889325293701098</c:v>
                </c:pt>
                <c:pt idx="232266">
                  <c:v>53.889409120939803</c:v>
                </c:pt>
                <c:pt idx="232267">
                  <c:v>53.889492947910099</c:v>
                </c:pt>
                <c:pt idx="232268">
                  <c:v>53.889576774612102</c:v>
                </c:pt>
                <c:pt idx="232269">
                  <c:v>53.889660601045797</c:v>
                </c:pt>
                <c:pt idx="232270">
                  <c:v>53.889744427211198</c:v>
                </c:pt>
                <c:pt idx="232271">
                  <c:v>53.889828253108199</c:v>
                </c:pt>
                <c:pt idx="232272">
                  <c:v>53.889912078736998</c:v>
                </c:pt>
                <c:pt idx="232273">
                  <c:v>53.889995904097397</c:v>
                </c:pt>
                <c:pt idx="232274">
                  <c:v>53.890079729189502</c:v>
                </c:pt>
                <c:pt idx="232275">
                  <c:v>53.890163554013199</c:v>
                </c:pt>
                <c:pt idx="232276">
                  <c:v>53.890247378568702</c:v>
                </c:pt>
                <c:pt idx="232277">
                  <c:v>53.890331202855798</c:v>
                </c:pt>
                <c:pt idx="232278">
                  <c:v>53.890415026874699</c:v>
                </c:pt>
                <c:pt idx="232279">
                  <c:v>53.8904988506252</c:v>
                </c:pt>
                <c:pt idx="232280">
                  <c:v>53.890582674107399</c:v>
                </c:pt>
                <c:pt idx="232281">
                  <c:v>53.890666497321298</c:v>
                </c:pt>
                <c:pt idx="232282">
                  <c:v>53.890750320266903</c:v>
                </c:pt>
                <c:pt idx="232283">
                  <c:v>53.890834142944101</c:v>
                </c:pt>
                <c:pt idx="232284">
                  <c:v>53.890917965353097</c:v>
                </c:pt>
                <c:pt idx="232285">
                  <c:v>53.8910017874937</c:v>
                </c:pt>
                <c:pt idx="232286">
                  <c:v>53.891085609366101</c:v>
                </c:pt>
                <c:pt idx="232287">
                  <c:v>53.891169430970102</c:v>
                </c:pt>
                <c:pt idx="232288">
                  <c:v>53.891253252305901</c:v>
                </c:pt>
                <c:pt idx="232289">
                  <c:v>53.8913370733733</c:v>
                </c:pt>
                <c:pt idx="232290">
                  <c:v>53.891420894172398</c:v>
                </c:pt>
                <c:pt idx="232291">
                  <c:v>53.891504714703203</c:v>
                </c:pt>
                <c:pt idx="232292">
                  <c:v>53.891588534965798</c:v>
                </c:pt>
                <c:pt idx="232293">
                  <c:v>53.891672354960001</c:v>
                </c:pt>
                <c:pt idx="232294">
                  <c:v>53.891756174685902</c:v>
                </c:pt>
                <c:pt idx="232295">
                  <c:v>53.891839994143503</c:v>
                </c:pt>
                <c:pt idx="232296">
                  <c:v>53.891923813332802</c:v>
                </c:pt>
                <c:pt idx="232297">
                  <c:v>53.8920076322539</c:v>
                </c:pt>
                <c:pt idx="232298">
                  <c:v>53.892091450906598</c:v>
                </c:pt>
                <c:pt idx="232299">
                  <c:v>53.892175269291002</c:v>
                </c:pt>
                <c:pt idx="232300">
                  <c:v>53.892259087407197</c:v>
                </c:pt>
                <c:pt idx="232301">
                  <c:v>53.892342905254999</c:v>
                </c:pt>
                <c:pt idx="232302">
                  <c:v>53.8924267228346</c:v>
                </c:pt>
                <c:pt idx="232303">
                  <c:v>53.8925105401458</c:v>
                </c:pt>
                <c:pt idx="232304">
                  <c:v>53.892594357188798</c:v>
                </c:pt>
                <c:pt idx="232305">
                  <c:v>53.892678173963397</c:v>
                </c:pt>
                <c:pt idx="232306">
                  <c:v>53.892761990469801</c:v>
                </c:pt>
                <c:pt idx="232307">
                  <c:v>53.892845806707903</c:v>
                </c:pt>
                <c:pt idx="232308">
                  <c:v>53.892929622677698</c:v>
                </c:pt>
                <c:pt idx="232309">
                  <c:v>53.893013438379299</c:v>
                </c:pt>
                <c:pt idx="232310">
                  <c:v>53.893097253812499</c:v>
                </c:pt>
                <c:pt idx="232311">
                  <c:v>53.893181068977398</c:v>
                </c:pt>
                <c:pt idx="232312">
                  <c:v>53.893264883874103</c:v>
                </c:pt>
                <c:pt idx="232313">
                  <c:v>53.8933486985025</c:v>
                </c:pt>
                <c:pt idx="232314">
                  <c:v>53.893432512862603</c:v>
                </c:pt>
                <c:pt idx="232315">
                  <c:v>53.893516326954398</c:v>
                </c:pt>
                <c:pt idx="232316">
                  <c:v>53.893600140777899</c:v>
                </c:pt>
                <c:pt idx="232317">
                  <c:v>53.893683954333198</c:v>
                </c:pt>
                <c:pt idx="232318">
                  <c:v>53.893767767620098</c:v>
                </c:pt>
                <c:pt idx="232319">
                  <c:v>53.893851580638803</c:v>
                </c:pt>
                <c:pt idx="232320">
                  <c:v>53.893935393389199</c:v>
                </c:pt>
                <c:pt idx="232321">
                  <c:v>53.894019205871402</c:v>
                </c:pt>
                <c:pt idx="232322">
                  <c:v>53.894103018085197</c:v>
                </c:pt>
                <c:pt idx="232323">
                  <c:v>53.894186830030797</c:v>
                </c:pt>
                <c:pt idx="232324">
                  <c:v>53.894270641708097</c:v>
                </c:pt>
                <c:pt idx="232325">
                  <c:v>53.894354453117103</c:v>
                </c:pt>
                <c:pt idx="232326">
                  <c:v>53.8944382642579</c:v>
                </c:pt>
                <c:pt idx="232327">
                  <c:v>53.894522075130403</c:v>
                </c:pt>
                <c:pt idx="232328">
                  <c:v>53.894605885734599</c:v>
                </c:pt>
                <c:pt idx="232329">
                  <c:v>53.8946896960706</c:v>
                </c:pt>
                <c:pt idx="232330">
                  <c:v>53.8947735061383</c:v>
                </c:pt>
                <c:pt idx="232331">
                  <c:v>53.894857315937699</c:v>
                </c:pt>
                <c:pt idx="232332">
                  <c:v>53.894941125468797</c:v>
                </c:pt>
                <c:pt idx="232333">
                  <c:v>53.895024934731701</c:v>
                </c:pt>
                <c:pt idx="232334">
                  <c:v>53.895108743726297</c:v>
                </c:pt>
                <c:pt idx="232335">
                  <c:v>53.895192552452599</c:v>
                </c:pt>
                <c:pt idx="232336">
                  <c:v>53.8952763609107</c:v>
                </c:pt>
                <c:pt idx="232337">
                  <c:v>53.895360169100499</c:v>
                </c:pt>
                <c:pt idx="232338">
                  <c:v>53.895443977022097</c:v>
                </c:pt>
                <c:pt idx="232339">
                  <c:v>53.895527784675402</c:v>
                </c:pt>
                <c:pt idx="232340">
                  <c:v>53.895611592060398</c:v>
                </c:pt>
                <c:pt idx="232341">
                  <c:v>53.8956953991772</c:v>
                </c:pt>
                <c:pt idx="232342">
                  <c:v>53.895779206025701</c:v>
                </c:pt>
                <c:pt idx="232343">
                  <c:v>53.895863012606</c:v>
                </c:pt>
                <c:pt idx="232344">
                  <c:v>53.895946818917999</c:v>
                </c:pt>
                <c:pt idx="232345">
                  <c:v>53.896030624961703</c:v>
                </c:pt>
                <c:pt idx="232346">
                  <c:v>53.8961144307372</c:v>
                </c:pt>
                <c:pt idx="232347">
                  <c:v>53.896198236244402</c:v>
                </c:pt>
                <c:pt idx="232348">
                  <c:v>53.896282041483403</c:v>
                </c:pt>
                <c:pt idx="232349">
                  <c:v>53.896365846454103</c:v>
                </c:pt>
                <c:pt idx="232350">
                  <c:v>53.896449651156601</c:v>
                </c:pt>
                <c:pt idx="232351">
                  <c:v>53.896533455590799</c:v>
                </c:pt>
                <c:pt idx="232352">
                  <c:v>53.896617259756802</c:v>
                </c:pt>
                <c:pt idx="232353">
                  <c:v>53.896701063654497</c:v>
                </c:pt>
                <c:pt idx="232354">
                  <c:v>53.896784867283998</c:v>
                </c:pt>
                <c:pt idx="232355">
                  <c:v>53.896868670645198</c:v>
                </c:pt>
                <c:pt idx="232356">
                  <c:v>53.896952473738203</c:v>
                </c:pt>
                <c:pt idx="232357">
                  <c:v>53.897036276562901</c:v>
                </c:pt>
                <c:pt idx="232358">
                  <c:v>53.897120079119397</c:v>
                </c:pt>
                <c:pt idx="232359">
                  <c:v>53.897203881407599</c:v>
                </c:pt>
                <c:pt idx="232360">
                  <c:v>53.897287683427599</c:v>
                </c:pt>
                <c:pt idx="232361">
                  <c:v>53.897371485179399</c:v>
                </c:pt>
                <c:pt idx="232362">
                  <c:v>53.897455286662897</c:v>
                </c:pt>
                <c:pt idx="232363">
                  <c:v>53.897539087878201</c:v>
                </c:pt>
                <c:pt idx="232364">
                  <c:v>53.897622888825197</c:v>
                </c:pt>
                <c:pt idx="232365">
                  <c:v>53.897706689503998</c:v>
                </c:pt>
                <c:pt idx="232366">
                  <c:v>53.897790489914499</c:v>
                </c:pt>
                <c:pt idx="232367">
                  <c:v>53.897874290056897</c:v>
                </c:pt>
                <c:pt idx="232368">
                  <c:v>53.897958089930903</c:v>
                </c:pt>
                <c:pt idx="232369">
                  <c:v>53.898041889536799</c:v>
                </c:pt>
                <c:pt idx="232370">
                  <c:v>53.898125688874401</c:v>
                </c:pt>
                <c:pt idx="232371">
                  <c:v>53.898209487943802</c:v>
                </c:pt>
                <c:pt idx="232372">
                  <c:v>53.898293286744902</c:v>
                </c:pt>
                <c:pt idx="232373">
                  <c:v>53.898377085277801</c:v>
                </c:pt>
                <c:pt idx="232374">
                  <c:v>53.898460883542498</c:v>
                </c:pt>
                <c:pt idx="232375">
                  <c:v>53.898544681538901</c:v>
                </c:pt>
                <c:pt idx="232376">
                  <c:v>53.898628479267103</c:v>
                </c:pt>
                <c:pt idx="232377">
                  <c:v>53.898712276727103</c:v>
                </c:pt>
                <c:pt idx="232378">
                  <c:v>53.898796073918902</c:v>
                </c:pt>
                <c:pt idx="232379">
                  <c:v>53.8988798708424</c:v>
                </c:pt>
                <c:pt idx="232380">
                  <c:v>53.898963667497704</c:v>
                </c:pt>
                <c:pt idx="232381">
                  <c:v>53.899047463884799</c:v>
                </c:pt>
                <c:pt idx="232382">
                  <c:v>53.8991312600036</c:v>
                </c:pt>
                <c:pt idx="232383">
                  <c:v>53.899215055854299</c:v>
                </c:pt>
                <c:pt idx="232384">
                  <c:v>53.899298851436697</c:v>
                </c:pt>
                <c:pt idx="232385">
                  <c:v>53.899382646750901</c:v>
                </c:pt>
                <c:pt idx="232386">
                  <c:v>53.899466441796797</c:v>
                </c:pt>
                <c:pt idx="232387">
                  <c:v>53.899550236574598</c:v>
                </c:pt>
                <c:pt idx="232388">
                  <c:v>53.899634031084098</c:v>
                </c:pt>
                <c:pt idx="232389">
                  <c:v>53.899717825325403</c:v>
                </c:pt>
                <c:pt idx="232390">
                  <c:v>53.899801619298501</c:v>
                </c:pt>
                <c:pt idx="232391">
                  <c:v>53.899885413003403</c:v>
                </c:pt>
                <c:pt idx="232392">
                  <c:v>53.899969206439998</c:v>
                </c:pt>
                <c:pt idx="232393">
                  <c:v>53.900052999608498</c:v>
                </c:pt>
                <c:pt idx="232394">
                  <c:v>53.900136792508697</c:v>
                </c:pt>
                <c:pt idx="232395">
                  <c:v>53.900220585140701</c:v>
                </c:pt>
                <c:pt idx="232396">
                  <c:v>53.900304377504497</c:v>
                </c:pt>
                <c:pt idx="232397">
                  <c:v>53.900388169600099</c:v>
                </c:pt>
                <c:pt idx="232398">
                  <c:v>53.900471961427399</c:v>
                </c:pt>
                <c:pt idx="232399">
                  <c:v>53.900555752986598</c:v>
                </c:pt>
                <c:pt idx="232400">
                  <c:v>53.900639544277603</c:v>
                </c:pt>
                <c:pt idx="232401">
                  <c:v>53.900723335300299</c:v>
                </c:pt>
                <c:pt idx="232402">
                  <c:v>53.900807126054801</c:v>
                </c:pt>
                <c:pt idx="232403">
                  <c:v>53.900890916541201</c:v>
                </c:pt>
                <c:pt idx="232404">
                  <c:v>53.9009747067593</c:v>
                </c:pt>
                <c:pt idx="232405">
                  <c:v>53.901058496709197</c:v>
                </c:pt>
                <c:pt idx="232406">
                  <c:v>53.9011422863909</c:v>
                </c:pt>
                <c:pt idx="232407">
                  <c:v>53.901226075804402</c:v>
                </c:pt>
                <c:pt idx="232408">
                  <c:v>53.901309864949802</c:v>
                </c:pt>
                <c:pt idx="232409">
                  <c:v>53.901393653826901</c:v>
                </c:pt>
                <c:pt idx="232410">
                  <c:v>53.901477442435798</c:v>
                </c:pt>
                <c:pt idx="232411">
                  <c:v>53.901561230776501</c:v>
                </c:pt>
                <c:pt idx="232412">
                  <c:v>53.901645018849003</c:v>
                </c:pt>
                <c:pt idx="232413">
                  <c:v>53.901728806653303</c:v>
                </c:pt>
                <c:pt idx="232414">
                  <c:v>53.901812594189401</c:v>
                </c:pt>
                <c:pt idx="232415">
                  <c:v>53.901896381457298</c:v>
                </c:pt>
                <c:pt idx="232416">
                  <c:v>53.901980168457101</c:v>
                </c:pt>
                <c:pt idx="232417">
                  <c:v>53.902063955188602</c:v>
                </c:pt>
                <c:pt idx="232418">
                  <c:v>53.902147741651902</c:v>
                </c:pt>
                <c:pt idx="232419">
                  <c:v>53.9022315278471</c:v>
                </c:pt>
                <c:pt idx="232420">
                  <c:v>53.902315313773997</c:v>
                </c:pt>
                <c:pt idx="232421">
                  <c:v>53.902399099432799</c:v>
                </c:pt>
                <c:pt idx="232422">
                  <c:v>53.9024828848233</c:v>
                </c:pt>
                <c:pt idx="232423">
                  <c:v>53.902566669945699</c:v>
                </c:pt>
                <c:pt idx="232424">
                  <c:v>53.902650454799897</c:v>
                </c:pt>
                <c:pt idx="232425">
                  <c:v>53.9027342393859</c:v>
                </c:pt>
                <c:pt idx="232426">
                  <c:v>53.902818023703702</c:v>
                </c:pt>
                <c:pt idx="232427">
                  <c:v>53.902901807753302</c:v>
                </c:pt>
                <c:pt idx="232428">
                  <c:v>53.902985591534801</c:v>
                </c:pt>
                <c:pt idx="232429">
                  <c:v>53.903069375047998</c:v>
                </c:pt>
                <c:pt idx="232430">
                  <c:v>53.903153158293101</c:v>
                </c:pt>
                <c:pt idx="232431">
                  <c:v>53.903236941270002</c:v>
                </c:pt>
                <c:pt idx="232432">
                  <c:v>53.903320723978702</c:v>
                </c:pt>
                <c:pt idx="232433">
                  <c:v>53.9034045064192</c:v>
                </c:pt>
                <c:pt idx="232434">
                  <c:v>53.903488288591603</c:v>
                </c:pt>
                <c:pt idx="232435">
                  <c:v>53.903572070495798</c:v>
                </c:pt>
                <c:pt idx="232436">
                  <c:v>53.903655852131699</c:v>
                </c:pt>
                <c:pt idx="232437">
                  <c:v>53.903739633499598</c:v>
                </c:pt>
                <c:pt idx="232438">
                  <c:v>53.903823414599202</c:v>
                </c:pt>
                <c:pt idx="232439">
                  <c:v>53.903907195430698</c:v>
                </c:pt>
                <c:pt idx="232440">
                  <c:v>53.903990975993899</c:v>
                </c:pt>
                <c:pt idx="232441">
                  <c:v>53.904074756289099</c:v>
                </c:pt>
                <c:pt idx="232442">
                  <c:v>53.904158536315997</c:v>
                </c:pt>
                <c:pt idx="232443">
                  <c:v>53.9042423160748</c:v>
                </c:pt>
                <c:pt idx="232444">
                  <c:v>53.904326095565402</c:v>
                </c:pt>
                <c:pt idx="232445">
                  <c:v>53.904409874787802</c:v>
                </c:pt>
                <c:pt idx="232446">
                  <c:v>53.904493653742001</c:v>
                </c:pt>
                <c:pt idx="232447">
                  <c:v>53.904577432428098</c:v>
                </c:pt>
                <c:pt idx="232448">
                  <c:v>53.904661210846001</c:v>
                </c:pt>
                <c:pt idx="232449">
                  <c:v>53.904744988995802</c:v>
                </c:pt>
                <c:pt idx="232450">
                  <c:v>53.904828766877401</c:v>
                </c:pt>
                <c:pt idx="232451">
                  <c:v>53.904912544490799</c:v>
                </c:pt>
                <c:pt idx="232452">
                  <c:v>53.904996321836002</c:v>
                </c:pt>
                <c:pt idx="232453">
                  <c:v>53.905080098913103</c:v>
                </c:pt>
                <c:pt idx="232454">
                  <c:v>53.905163875722003</c:v>
                </c:pt>
                <c:pt idx="232455">
                  <c:v>53.905247652262801</c:v>
                </c:pt>
                <c:pt idx="232456">
                  <c:v>53.905331428535398</c:v>
                </c:pt>
                <c:pt idx="232457">
                  <c:v>53.905415204539899</c:v>
                </c:pt>
                <c:pt idx="232458">
                  <c:v>53.9054989802761</c:v>
                </c:pt>
                <c:pt idx="232459">
                  <c:v>53.905582755744298</c:v>
                </c:pt>
                <c:pt idx="232460">
                  <c:v>53.905666530944202</c:v>
                </c:pt>
                <c:pt idx="232461">
                  <c:v>53.905750305875998</c:v>
                </c:pt>
                <c:pt idx="232462">
                  <c:v>53.905834080539698</c:v>
                </c:pt>
                <c:pt idx="232463">
                  <c:v>53.905917854935197</c:v>
                </c:pt>
                <c:pt idx="232464">
                  <c:v>53.906001629062501</c:v>
                </c:pt>
                <c:pt idx="232465">
                  <c:v>53.906085402921697</c:v>
                </c:pt>
                <c:pt idx="232466">
                  <c:v>53.906169176512797</c:v>
                </c:pt>
                <c:pt idx="232467">
                  <c:v>53.906252949835697</c:v>
                </c:pt>
                <c:pt idx="232468">
                  <c:v>53.906336722890401</c:v>
                </c:pt>
                <c:pt idx="232469">
                  <c:v>53.906420495676997</c:v>
                </c:pt>
                <c:pt idx="232470">
                  <c:v>53.906504268195398</c:v>
                </c:pt>
                <c:pt idx="232471">
                  <c:v>53.906588040445698</c:v>
                </c:pt>
                <c:pt idx="232472">
                  <c:v>53.906671812427803</c:v>
                </c:pt>
                <c:pt idx="232473">
                  <c:v>53.906755584141798</c:v>
                </c:pt>
                <c:pt idx="232474">
                  <c:v>53.906839355587699</c:v>
                </c:pt>
                <c:pt idx="232475">
                  <c:v>53.906923126765399</c:v>
                </c:pt>
                <c:pt idx="232476">
                  <c:v>53.907006897674897</c:v>
                </c:pt>
                <c:pt idx="232477">
                  <c:v>53.9070906683163</c:v>
                </c:pt>
                <c:pt idx="232478">
                  <c:v>53.907174438689601</c:v>
                </c:pt>
                <c:pt idx="232479">
                  <c:v>53.907258208794801</c:v>
                </c:pt>
                <c:pt idx="232480">
                  <c:v>53.907341978631699</c:v>
                </c:pt>
                <c:pt idx="232481">
                  <c:v>53.907425748200602</c:v>
                </c:pt>
                <c:pt idx="232482">
                  <c:v>53.907509517501303</c:v>
                </c:pt>
                <c:pt idx="232483">
                  <c:v>53.907593286533903</c:v>
                </c:pt>
                <c:pt idx="232484">
                  <c:v>53.907677055298301</c:v>
                </c:pt>
                <c:pt idx="232485">
                  <c:v>53.907760823794597</c:v>
                </c:pt>
                <c:pt idx="232486">
                  <c:v>53.907844592022798</c:v>
                </c:pt>
                <c:pt idx="232487">
                  <c:v>53.907928359982797</c:v>
                </c:pt>
                <c:pt idx="232488">
                  <c:v>53.908012127674702</c:v>
                </c:pt>
                <c:pt idx="232489">
                  <c:v>53.908095895098498</c:v>
                </c:pt>
                <c:pt idx="232490">
                  <c:v>53.908179662254099</c:v>
                </c:pt>
                <c:pt idx="232491">
                  <c:v>53.908263429141599</c:v>
                </c:pt>
                <c:pt idx="232492">
                  <c:v>53.908347195761003</c:v>
                </c:pt>
                <c:pt idx="232493">
                  <c:v>53.908430962112199</c:v>
                </c:pt>
                <c:pt idx="232494">
                  <c:v>53.9085147281953</c:v>
                </c:pt>
                <c:pt idx="232495">
                  <c:v>53.908598494010299</c:v>
                </c:pt>
                <c:pt idx="232496">
                  <c:v>53.908682259557203</c:v>
                </c:pt>
                <c:pt idx="232497">
                  <c:v>53.908766024835899</c:v>
                </c:pt>
                <c:pt idx="232498">
                  <c:v>53.908849789846499</c:v>
                </c:pt>
                <c:pt idx="232499">
                  <c:v>53.908933554588998</c:v>
                </c:pt>
                <c:pt idx="232500">
                  <c:v>53.909017319063302</c:v>
                </c:pt>
                <c:pt idx="232501">
                  <c:v>53.909101083269597</c:v>
                </c:pt>
                <c:pt idx="232502">
                  <c:v>53.909184847207698</c:v>
                </c:pt>
                <c:pt idx="232503">
                  <c:v>53.909268610877703</c:v>
                </c:pt>
                <c:pt idx="232504">
                  <c:v>53.909352374279599</c:v>
                </c:pt>
                <c:pt idx="232505">
                  <c:v>53.909436137413302</c:v>
                </c:pt>
                <c:pt idx="232506">
                  <c:v>53.909519900278902</c:v>
                </c:pt>
                <c:pt idx="232507">
                  <c:v>53.909603662876499</c:v>
                </c:pt>
                <c:pt idx="232508">
                  <c:v>53.909687425205902</c:v>
                </c:pt>
                <c:pt idx="232509">
                  <c:v>53.909771187267097</c:v>
                </c:pt>
                <c:pt idx="232510">
                  <c:v>53.909854949060303</c:v>
                </c:pt>
                <c:pt idx="232511">
                  <c:v>53.909938710585401</c:v>
                </c:pt>
                <c:pt idx="232512">
                  <c:v>53.910022471842296</c:v>
                </c:pt>
                <c:pt idx="232513">
                  <c:v>53.910106232831097</c:v>
                </c:pt>
                <c:pt idx="232514">
                  <c:v>53.910189993551903</c:v>
                </c:pt>
                <c:pt idx="232515">
                  <c:v>53.9102737540045</c:v>
                </c:pt>
                <c:pt idx="232516">
                  <c:v>53.910357514189002</c:v>
                </c:pt>
                <c:pt idx="232517">
                  <c:v>53.910441274105303</c:v>
                </c:pt>
                <c:pt idx="232518">
                  <c:v>53.910525033753601</c:v>
                </c:pt>
                <c:pt idx="232519">
                  <c:v>53.910608793133797</c:v>
                </c:pt>
                <c:pt idx="232520">
                  <c:v>53.910692552245898</c:v>
                </c:pt>
                <c:pt idx="232521">
                  <c:v>53.910776311089798</c:v>
                </c:pt>
                <c:pt idx="232522">
                  <c:v>53.910860069665702</c:v>
                </c:pt>
                <c:pt idx="232523">
                  <c:v>53.910943827973497</c:v>
                </c:pt>
                <c:pt idx="232524">
                  <c:v>53.911027586013098</c:v>
                </c:pt>
                <c:pt idx="232525">
                  <c:v>53.911111343784697</c:v>
                </c:pt>
                <c:pt idx="232526">
                  <c:v>53.911195101288101</c:v>
                </c:pt>
                <c:pt idx="232527">
                  <c:v>53.911278858523502</c:v>
                </c:pt>
                <c:pt idx="232528">
                  <c:v>53.911362615490702</c:v>
                </c:pt>
                <c:pt idx="232529">
                  <c:v>53.9114463721899</c:v>
                </c:pt>
                <c:pt idx="232530">
                  <c:v>53.911530128620903</c:v>
                </c:pt>
                <c:pt idx="232531">
                  <c:v>53.911613884783897</c:v>
                </c:pt>
                <c:pt idx="232532">
                  <c:v>53.911697640678703</c:v>
                </c:pt>
                <c:pt idx="232533">
                  <c:v>53.9117813963055</c:v>
                </c:pt>
                <c:pt idx="232534">
                  <c:v>53.911865151664202</c:v>
                </c:pt>
                <c:pt idx="232535">
                  <c:v>53.911948906754702</c:v>
                </c:pt>
                <c:pt idx="232536">
                  <c:v>53.9120326615772</c:v>
                </c:pt>
                <c:pt idx="232537">
                  <c:v>53.912116416131603</c:v>
                </c:pt>
                <c:pt idx="232538">
                  <c:v>53.912200170417897</c:v>
                </c:pt>
                <c:pt idx="232539">
                  <c:v>53.912283924436103</c:v>
                </c:pt>
                <c:pt idx="232540">
                  <c:v>53.9123676781862</c:v>
                </c:pt>
                <c:pt idx="232541">
                  <c:v>53.912451431668302</c:v>
                </c:pt>
                <c:pt idx="232542">
                  <c:v>53.912535184882202</c:v>
                </c:pt>
                <c:pt idx="232543">
                  <c:v>53.9126189378281</c:v>
                </c:pt>
                <c:pt idx="232544">
                  <c:v>53.912702690505903</c:v>
                </c:pt>
                <c:pt idx="232545">
                  <c:v>53.912786442915603</c:v>
                </c:pt>
                <c:pt idx="232546">
                  <c:v>53.912870195057103</c:v>
                </c:pt>
                <c:pt idx="232547">
                  <c:v>53.912953946930699</c:v>
                </c:pt>
                <c:pt idx="232548">
                  <c:v>53.913037698536101</c:v>
                </c:pt>
                <c:pt idx="232549">
                  <c:v>53.913121449873501</c:v>
                </c:pt>
                <c:pt idx="232550">
                  <c:v>53.913205200942699</c:v>
                </c:pt>
                <c:pt idx="232551">
                  <c:v>53.913288951744001</c:v>
                </c:pt>
                <c:pt idx="232552">
                  <c:v>53.913372702277101</c:v>
                </c:pt>
                <c:pt idx="232553">
                  <c:v>53.9134564525421</c:v>
                </c:pt>
                <c:pt idx="232554">
                  <c:v>53.913540202539103</c:v>
                </c:pt>
                <c:pt idx="232555">
                  <c:v>53.913623952267997</c:v>
                </c:pt>
                <c:pt idx="232556">
                  <c:v>53.913707701728796</c:v>
                </c:pt>
                <c:pt idx="232557">
                  <c:v>53.913791450921501</c:v>
                </c:pt>
                <c:pt idx="232558">
                  <c:v>53.913875199846203</c:v>
                </c:pt>
                <c:pt idx="232559">
                  <c:v>53.913958948502803</c:v>
                </c:pt>
                <c:pt idx="232560">
                  <c:v>53.9140426968913</c:v>
                </c:pt>
                <c:pt idx="232561">
                  <c:v>53.914126445011703</c:v>
                </c:pt>
                <c:pt idx="232562">
                  <c:v>53.914210192864097</c:v>
                </c:pt>
                <c:pt idx="232563">
                  <c:v>53.914293940448403</c:v>
                </c:pt>
                <c:pt idx="232564">
                  <c:v>53.914377687764699</c:v>
                </c:pt>
                <c:pt idx="232565">
                  <c:v>53.9144614348128</c:v>
                </c:pt>
                <c:pt idx="232566">
                  <c:v>53.914545181592899</c:v>
                </c:pt>
                <c:pt idx="232567">
                  <c:v>53.914628928105003</c:v>
                </c:pt>
                <c:pt idx="232568">
                  <c:v>53.914712674348998</c:v>
                </c:pt>
                <c:pt idx="232569">
                  <c:v>53.914796420324897</c:v>
                </c:pt>
                <c:pt idx="232570">
                  <c:v>53.914880166032702</c:v>
                </c:pt>
                <c:pt idx="232571">
                  <c:v>53.914963911472498</c:v>
                </c:pt>
                <c:pt idx="232572">
                  <c:v>53.915047656644198</c:v>
                </c:pt>
                <c:pt idx="232573">
                  <c:v>53.915131401547903</c:v>
                </c:pt>
                <c:pt idx="232574">
                  <c:v>53.915215146183499</c:v>
                </c:pt>
                <c:pt idx="232575">
                  <c:v>53.915298890551</c:v>
                </c:pt>
                <c:pt idx="232576">
                  <c:v>53.915382634650499</c:v>
                </c:pt>
                <c:pt idx="232577">
                  <c:v>53.915466378481902</c:v>
                </c:pt>
                <c:pt idx="232578">
                  <c:v>53.915550122045303</c:v>
                </c:pt>
                <c:pt idx="232579">
                  <c:v>53.915633865340602</c:v>
                </c:pt>
                <c:pt idx="232580">
                  <c:v>53.915717608367899</c:v>
                </c:pt>
                <c:pt idx="232581">
                  <c:v>53.915801351127101</c:v>
                </c:pt>
                <c:pt idx="232582">
                  <c:v>53.915885093618201</c:v>
                </c:pt>
                <c:pt idx="232583">
                  <c:v>53.915968835841298</c:v>
                </c:pt>
                <c:pt idx="232584">
                  <c:v>53.9160525777964</c:v>
                </c:pt>
                <c:pt idx="232585">
                  <c:v>53.9161363194834</c:v>
                </c:pt>
                <c:pt idx="232586">
                  <c:v>53.916220060902297</c:v>
                </c:pt>
                <c:pt idx="232587">
                  <c:v>53.9163038020532</c:v>
                </c:pt>
                <c:pt idx="232588">
                  <c:v>53.9163875429361</c:v>
                </c:pt>
                <c:pt idx="232589">
                  <c:v>53.916471283550898</c:v>
                </c:pt>
                <c:pt idx="232590">
                  <c:v>53.9165550238977</c:v>
                </c:pt>
                <c:pt idx="232591">
                  <c:v>53.916638763976401</c:v>
                </c:pt>
                <c:pt idx="232592">
                  <c:v>53.916722503787</c:v>
                </c:pt>
                <c:pt idx="232593">
                  <c:v>53.916806243329702</c:v>
                </c:pt>
                <c:pt idx="232594">
                  <c:v>53.916889982604197</c:v>
                </c:pt>
                <c:pt idx="232595">
                  <c:v>53.916973721610802</c:v>
                </c:pt>
                <c:pt idx="232596">
                  <c:v>53.917057460349298</c:v>
                </c:pt>
                <c:pt idx="232597">
                  <c:v>53.917141198819699</c:v>
                </c:pt>
                <c:pt idx="232598">
                  <c:v>53.917224937022198</c:v>
                </c:pt>
                <c:pt idx="232599">
                  <c:v>53.917308674956502</c:v>
                </c:pt>
                <c:pt idx="232600">
                  <c:v>53.917392412622902</c:v>
                </c:pt>
                <c:pt idx="232601">
                  <c:v>53.917476150021201</c:v>
                </c:pt>
                <c:pt idx="232602">
                  <c:v>53.917559887151498</c:v>
                </c:pt>
                <c:pt idx="232603">
                  <c:v>53.917643624013699</c:v>
                </c:pt>
                <c:pt idx="232604">
                  <c:v>53.917727360607898</c:v>
                </c:pt>
                <c:pt idx="232605">
                  <c:v>53.917811096934102</c:v>
                </c:pt>
                <c:pt idx="232606">
                  <c:v>53.917894832992197</c:v>
                </c:pt>
                <c:pt idx="232607">
                  <c:v>53.917978568782303</c:v>
                </c:pt>
                <c:pt idx="232608">
                  <c:v>53.918062304304399</c:v>
                </c:pt>
                <c:pt idx="232609">
                  <c:v>53.918146039558401</c:v>
                </c:pt>
                <c:pt idx="232610">
                  <c:v>53.9182297745444</c:v>
                </c:pt>
                <c:pt idx="232611">
                  <c:v>53.918313509262397</c:v>
                </c:pt>
                <c:pt idx="232612">
                  <c:v>53.918397243712398</c:v>
                </c:pt>
                <c:pt idx="232613">
                  <c:v>53.918480977894298</c:v>
                </c:pt>
                <c:pt idx="232614">
                  <c:v>53.918564711808202</c:v>
                </c:pt>
                <c:pt idx="232615">
                  <c:v>53.918648445454103</c:v>
                </c:pt>
                <c:pt idx="232616">
                  <c:v>53.918732178832002</c:v>
                </c:pt>
                <c:pt idx="232617">
                  <c:v>53.918815911941799</c:v>
                </c:pt>
                <c:pt idx="232618">
                  <c:v>53.9188996447836</c:v>
                </c:pt>
                <c:pt idx="232619">
                  <c:v>53.918983377357399</c:v>
                </c:pt>
                <c:pt idx="232620">
                  <c:v>53.919067109663203</c:v>
                </c:pt>
                <c:pt idx="232621">
                  <c:v>53.919150841700898</c:v>
                </c:pt>
                <c:pt idx="232622">
                  <c:v>53.919234573470597</c:v>
                </c:pt>
                <c:pt idx="232623">
                  <c:v>53.9193183049724</c:v>
                </c:pt>
                <c:pt idx="232624">
                  <c:v>53.919402036206101</c:v>
                </c:pt>
                <c:pt idx="232625">
                  <c:v>53.9194857671717</c:v>
                </c:pt>
                <c:pt idx="232626">
                  <c:v>53.919569497869396</c:v>
                </c:pt>
                <c:pt idx="232627">
                  <c:v>53.919653228299097</c:v>
                </c:pt>
                <c:pt idx="232628">
                  <c:v>53.919736958460703</c:v>
                </c:pt>
                <c:pt idx="232629">
                  <c:v>53.919820688354299</c:v>
                </c:pt>
                <c:pt idx="232630">
                  <c:v>53.9199044179799</c:v>
                </c:pt>
                <c:pt idx="232631">
                  <c:v>53.919988147337499</c:v>
                </c:pt>
                <c:pt idx="232632">
                  <c:v>53.920071876427102</c:v>
                </c:pt>
                <c:pt idx="232633">
                  <c:v>53.920155605248702</c:v>
                </c:pt>
                <c:pt idx="232634">
                  <c:v>53.9202393338023</c:v>
                </c:pt>
                <c:pt idx="232635">
                  <c:v>53.920323062087803</c:v>
                </c:pt>
                <c:pt idx="232636">
                  <c:v>53.920406790105403</c:v>
                </c:pt>
                <c:pt idx="232637">
                  <c:v>53.920490517855001</c:v>
                </c:pt>
                <c:pt idx="232638">
                  <c:v>53.920574245336503</c:v>
                </c:pt>
                <c:pt idx="232639">
                  <c:v>53.920657972550003</c:v>
                </c:pt>
                <c:pt idx="232640">
                  <c:v>53.920741699495601</c:v>
                </c:pt>
                <c:pt idx="232641">
                  <c:v>53.920825426173103</c:v>
                </c:pt>
                <c:pt idx="232642">
                  <c:v>53.920909152582702</c:v>
                </c:pt>
                <c:pt idx="232643">
                  <c:v>53.920992878724199</c:v>
                </c:pt>
                <c:pt idx="232644">
                  <c:v>53.921076604597701</c:v>
                </c:pt>
                <c:pt idx="232645">
                  <c:v>53.9211603302033</c:v>
                </c:pt>
                <c:pt idx="232646">
                  <c:v>53.921244055540797</c:v>
                </c:pt>
                <c:pt idx="232647">
                  <c:v>53.921327780610298</c:v>
                </c:pt>
                <c:pt idx="232648">
                  <c:v>53.921411505411903</c:v>
                </c:pt>
                <c:pt idx="232649">
                  <c:v>53.9214952299454</c:v>
                </c:pt>
                <c:pt idx="232650">
                  <c:v>53.921578954211</c:v>
                </c:pt>
                <c:pt idx="232651">
                  <c:v>53.921662678208499</c:v>
                </c:pt>
                <c:pt idx="232652">
                  <c:v>53.921746401938101</c:v>
                </c:pt>
                <c:pt idx="232653">
                  <c:v>53.921830125399701</c:v>
                </c:pt>
                <c:pt idx="232654">
                  <c:v>53.921913848593299</c:v>
                </c:pt>
                <c:pt idx="232655">
                  <c:v>53.921997571518901</c:v>
                </c:pt>
                <c:pt idx="232656">
                  <c:v>53.9220812941765</c:v>
                </c:pt>
                <c:pt idx="232657">
                  <c:v>53.922165016566098</c:v>
                </c:pt>
                <c:pt idx="232658">
                  <c:v>53.922248738687699</c:v>
                </c:pt>
                <c:pt idx="232659">
                  <c:v>53.922332460541398</c:v>
                </c:pt>
                <c:pt idx="232660">
                  <c:v>53.922416182127002</c:v>
                </c:pt>
                <c:pt idx="232661">
                  <c:v>53.922499903444702</c:v>
                </c:pt>
                <c:pt idx="232662">
                  <c:v>53.922583624494401</c:v>
                </c:pt>
                <c:pt idx="232663">
                  <c:v>53.922667345276103</c:v>
                </c:pt>
                <c:pt idx="232664">
                  <c:v>53.922751065789797</c:v>
                </c:pt>
                <c:pt idx="232665">
                  <c:v>53.922834786035502</c:v>
                </c:pt>
                <c:pt idx="232666">
                  <c:v>53.922918506013303</c:v>
                </c:pt>
                <c:pt idx="232667">
                  <c:v>53.923002225723003</c:v>
                </c:pt>
                <c:pt idx="232668">
                  <c:v>53.9230859451648</c:v>
                </c:pt>
                <c:pt idx="232669">
                  <c:v>53.923169664338602</c:v>
                </c:pt>
                <c:pt idx="232670">
                  <c:v>53.9232533832445</c:v>
                </c:pt>
                <c:pt idx="232671">
                  <c:v>53.923337101882296</c:v>
                </c:pt>
                <c:pt idx="232672">
                  <c:v>53.923420820252197</c:v>
                </c:pt>
                <c:pt idx="232673">
                  <c:v>53.923504538354102</c:v>
                </c:pt>
                <c:pt idx="232674">
                  <c:v>53.923588256188097</c:v>
                </c:pt>
                <c:pt idx="232675">
                  <c:v>53.923671973753997</c:v>
                </c:pt>
                <c:pt idx="232676">
                  <c:v>53.923755691052001</c:v>
                </c:pt>
                <c:pt idx="232677">
                  <c:v>53.923839408082102</c:v>
                </c:pt>
                <c:pt idx="232678">
                  <c:v>53.923923124844102</c:v>
                </c:pt>
                <c:pt idx="232679">
                  <c:v>53.924006841338198</c:v>
                </c:pt>
                <c:pt idx="232680">
                  <c:v>53.924090557564298</c:v>
                </c:pt>
                <c:pt idx="232681">
                  <c:v>53.924174273522397</c:v>
                </c:pt>
                <c:pt idx="232682">
                  <c:v>53.924257989212599</c:v>
                </c:pt>
                <c:pt idx="232683">
                  <c:v>53.924341704634799</c:v>
                </c:pt>
                <c:pt idx="232684">
                  <c:v>53.924425419789102</c:v>
                </c:pt>
                <c:pt idx="232685">
                  <c:v>53.924509134675297</c:v>
                </c:pt>
                <c:pt idx="232686">
                  <c:v>53.924592849293603</c:v>
                </c:pt>
                <c:pt idx="232687">
                  <c:v>53.924676563643999</c:v>
                </c:pt>
                <c:pt idx="232688">
                  <c:v>53.924760277726399</c:v>
                </c:pt>
                <c:pt idx="232689">
                  <c:v>53.924843991540797</c:v>
                </c:pt>
                <c:pt idx="232690">
                  <c:v>53.924927705087299</c:v>
                </c:pt>
                <c:pt idx="232691">
                  <c:v>53.925011418365798</c:v>
                </c:pt>
                <c:pt idx="232692">
                  <c:v>53.925095131376303</c:v>
                </c:pt>
                <c:pt idx="232693">
                  <c:v>53.925178844118903</c:v>
                </c:pt>
                <c:pt idx="232694">
                  <c:v>53.925262556593502</c:v>
                </c:pt>
                <c:pt idx="232695">
                  <c:v>53.925346268800197</c:v>
                </c:pt>
                <c:pt idx="232696">
                  <c:v>53.925429980738997</c:v>
                </c:pt>
                <c:pt idx="232697">
                  <c:v>53.925513692409702</c:v>
                </c:pt>
                <c:pt idx="232698">
                  <c:v>53.925597403812503</c:v>
                </c:pt>
                <c:pt idx="232699">
                  <c:v>53.925681114947402</c:v>
                </c:pt>
                <c:pt idx="232700">
                  <c:v>53.925764825814298</c:v>
                </c:pt>
                <c:pt idx="232701">
                  <c:v>53.925848536413298</c:v>
                </c:pt>
                <c:pt idx="232702">
                  <c:v>53.925932246744303</c:v>
                </c:pt>
                <c:pt idx="232703">
                  <c:v>53.926015956807298</c:v>
                </c:pt>
                <c:pt idx="232704">
                  <c:v>53.926099666602397</c:v>
                </c:pt>
                <c:pt idx="232705">
                  <c:v>53.9261833761296</c:v>
                </c:pt>
                <c:pt idx="232706">
                  <c:v>53.926267085388801</c:v>
                </c:pt>
                <c:pt idx="232707">
                  <c:v>53.926350794380099</c:v>
                </c:pt>
                <c:pt idx="232708">
                  <c:v>53.926434503103401</c:v>
                </c:pt>
                <c:pt idx="232709">
                  <c:v>53.9265182115588</c:v>
                </c:pt>
                <c:pt idx="232710">
                  <c:v>53.926601919746197</c:v>
                </c:pt>
                <c:pt idx="232711">
                  <c:v>53.926685627665698</c:v>
                </c:pt>
                <c:pt idx="232712">
                  <c:v>53.926769335317303</c:v>
                </c:pt>
                <c:pt idx="232713">
                  <c:v>53.926853042700898</c:v>
                </c:pt>
                <c:pt idx="232714">
                  <c:v>53.926936749816598</c:v>
                </c:pt>
                <c:pt idx="232715">
                  <c:v>53.927020456664302</c:v>
                </c:pt>
                <c:pt idx="232716">
                  <c:v>53.927104163244103</c:v>
                </c:pt>
                <c:pt idx="232717">
                  <c:v>53.927187869555901</c:v>
                </c:pt>
                <c:pt idx="232718">
                  <c:v>53.927271575599903</c:v>
                </c:pt>
                <c:pt idx="232719">
                  <c:v>53.927355281375803</c:v>
                </c:pt>
                <c:pt idx="232720">
                  <c:v>53.927438986883899</c:v>
                </c:pt>
                <c:pt idx="232721">
                  <c:v>53.927522692124001</c:v>
                </c:pt>
                <c:pt idx="232722">
                  <c:v>53.927606397096199</c:v>
                </c:pt>
                <c:pt idx="232723">
                  <c:v>53.927690101800501</c:v>
                </c:pt>
                <c:pt idx="232724">
                  <c:v>53.9277738062368</c:v>
                </c:pt>
                <c:pt idx="232725">
                  <c:v>53.927857510405197</c:v>
                </c:pt>
                <c:pt idx="232726">
                  <c:v>53.927941214305598</c:v>
                </c:pt>
                <c:pt idx="232727">
                  <c:v>53.928024917938203</c:v>
                </c:pt>
                <c:pt idx="232728">
                  <c:v>53.928108621302798</c:v>
                </c:pt>
                <c:pt idx="232729">
                  <c:v>53.928192324399397</c:v>
                </c:pt>
                <c:pt idx="232730">
                  <c:v>53.9282760272282</c:v>
                </c:pt>
                <c:pt idx="232731">
                  <c:v>53.928359729789001</c:v>
                </c:pt>
                <c:pt idx="232732">
                  <c:v>53.928443432081899</c:v>
                </c:pt>
                <c:pt idx="232733">
                  <c:v>53.928527134106901</c:v>
                </c:pt>
                <c:pt idx="232734">
                  <c:v>53.928610835863999</c:v>
                </c:pt>
                <c:pt idx="232735">
                  <c:v>53.928694537353103</c:v>
                </c:pt>
                <c:pt idx="232736">
                  <c:v>53.928778238574303</c:v>
                </c:pt>
                <c:pt idx="232737">
                  <c:v>53.9288619395276</c:v>
                </c:pt>
                <c:pt idx="232738">
                  <c:v>53.928945640213001</c:v>
                </c:pt>
                <c:pt idx="232739">
                  <c:v>53.9290293406304</c:v>
                </c:pt>
                <c:pt idx="232740">
                  <c:v>53.929113040779903</c:v>
                </c:pt>
                <c:pt idx="232741">
                  <c:v>53.929196740661602</c:v>
                </c:pt>
                <c:pt idx="232742">
                  <c:v>53.929280440275299</c:v>
                </c:pt>
                <c:pt idx="232743">
                  <c:v>53.9293641396211</c:v>
                </c:pt>
                <c:pt idx="232744">
                  <c:v>53.929447838698898</c:v>
                </c:pt>
                <c:pt idx="232745">
                  <c:v>53.9295315375089</c:v>
                </c:pt>
                <c:pt idx="232746">
                  <c:v>53.9296152360509</c:v>
                </c:pt>
                <c:pt idx="232747">
                  <c:v>53.929698934325103</c:v>
                </c:pt>
                <c:pt idx="232748">
                  <c:v>53.929782632331303</c:v>
                </c:pt>
                <c:pt idx="232749">
                  <c:v>53.929866330069601</c:v>
                </c:pt>
                <c:pt idx="232750">
                  <c:v>53.929950027540002</c:v>
                </c:pt>
                <c:pt idx="232751">
                  <c:v>53.930033724742501</c:v>
                </c:pt>
                <c:pt idx="232752">
                  <c:v>53.930117421677103</c:v>
                </c:pt>
                <c:pt idx="232753">
                  <c:v>53.930201118343803</c:v>
                </c:pt>
                <c:pt idx="232754">
                  <c:v>53.930284814742599</c:v>
                </c:pt>
                <c:pt idx="232755">
                  <c:v>53.9303685108735</c:v>
                </c:pt>
                <c:pt idx="232756">
                  <c:v>53.930452206736398</c:v>
                </c:pt>
                <c:pt idx="232757">
                  <c:v>53.930535902331499</c:v>
                </c:pt>
                <c:pt idx="232758">
                  <c:v>53.930619597658698</c:v>
                </c:pt>
                <c:pt idx="232759">
                  <c:v>53.930703292717901</c:v>
                </c:pt>
                <c:pt idx="232760">
                  <c:v>53.9307869875093</c:v>
                </c:pt>
                <c:pt idx="232761">
                  <c:v>53.930870682032797</c:v>
                </c:pt>
                <c:pt idx="232762">
                  <c:v>53.930954376288298</c:v>
                </c:pt>
                <c:pt idx="232763">
                  <c:v>53.931038070276003</c:v>
                </c:pt>
                <c:pt idx="232764">
                  <c:v>53.931121763995797</c:v>
                </c:pt>
                <c:pt idx="232765">
                  <c:v>53.931205457447597</c:v>
                </c:pt>
                <c:pt idx="232766">
                  <c:v>53.931289150631599</c:v>
                </c:pt>
                <c:pt idx="232767">
                  <c:v>53.931372843547699</c:v>
                </c:pt>
                <c:pt idx="232768">
                  <c:v>53.931456536195903</c:v>
                </c:pt>
                <c:pt idx="232769">
                  <c:v>53.931540228576203</c:v>
                </c:pt>
                <c:pt idx="232770">
                  <c:v>53.931623920688601</c:v>
                </c:pt>
                <c:pt idx="232771">
                  <c:v>53.931707612533103</c:v>
                </c:pt>
                <c:pt idx="232772">
                  <c:v>53.931791304109801</c:v>
                </c:pt>
                <c:pt idx="232773">
                  <c:v>53.931874995418497</c:v>
                </c:pt>
                <c:pt idx="232774">
                  <c:v>53.931958686459403</c:v>
                </c:pt>
                <c:pt idx="232775">
                  <c:v>53.9320423772323</c:v>
                </c:pt>
                <c:pt idx="232776">
                  <c:v>53.9321260677374</c:v>
                </c:pt>
                <c:pt idx="232777">
                  <c:v>53.932209757974597</c:v>
                </c:pt>
                <c:pt idx="232778">
                  <c:v>53.932293447943898</c:v>
                </c:pt>
                <c:pt idx="232779">
                  <c:v>53.932377137645297</c:v>
                </c:pt>
                <c:pt idx="232780">
                  <c:v>53.932460827078799</c:v>
                </c:pt>
                <c:pt idx="232781">
                  <c:v>53.932544516244498</c:v>
                </c:pt>
                <c:pt idx="232782">
                  <c:v>53.932628205142301</c:v>
                </c:pt>
                <c:pt idx="232783">
                  <c:v>53.932711893772201</c:v>
                </c:pt>
                <c:pt idx="232784">
                  <c:v>53.932795582134197</c:v>
                </c:pt>
                <c:pt idx="232785">
                  <c:v>53.932879270228298</c:v>
                </c:pt>
                <c:pt idx="232786">
                  <c:v>53.932962958054603</c:v>
                </c:pt>
                <c:pt idx="232787">
                  <c:v>53.933046645612897</c:v>
                </c:pt>
                <c:pt idx="232788">
                  <c:v>53.933130332903403</c:v>
                </c:pt>
                <c:pt idx="232789">
                  <c:v>53.933214019926098</c:v>
                </c:pt>
                <c:pt idx="232790">
                  <c:v>53.933297706680797</c:v>
                </c:pt>
                <c:pt idx="232791">
                  <c:v>53.9333813931677</c:v>
                </c:pt>
                <c:pt idx="232792">
                  <c:v>53.9334650793867</c:v>
                </c:pt>
                <c:pt idx="232793">
                  <c:v>53.933548765337797</c:v>
                </c:pt>
                <c:pt idx="232794">
                  <c:v>53.933632451021097</c:v>
                </c:pt>
                <c:pt idx="232795">
                  <c:v>53.933716136436502</c:v>
                </c:pt>
                <c:pt idx="232796">
                  <c:v>53.933799821584003</c:v>
                </c:pt>
                <c:pt idx="232797">
                  <c:v>53.933883506463701</c:v>
                </c:pt>
                <c:pt idx="232798">
                  <c:v>53.933967191075403</c:v>
                </c:pt>
                <c:pt idx="232799">
                  <c:v>53.934050875419402</c:v>
                </c:pt>
                <c:pt idx="232800">
                  <c:v>53.934134559495398</c:v>
                </c:pt>
                <c:pt idx="232801">
                  <c:v>53.934218243303597</c:v>
                </c:pt>
                <c:pt idx="232802">
                  <c:v>53.934301926843901</c:v>
                </c:pt>
                <c:pt idx="232803">
                  <c:v>53.934385610116401</c:v>
                </c:pt>
                <c:pt idx="232804">
                  <c:v>53.934469293120998</c:v>
                </c:pt>
                <c:pt idx="232805">
                  <c:v>53.934552975857699</c:v>
                </c:pt>
                <c:pt idx="232806">
                  <c:v>53.934636658326603</c:v>
                </c:pt>
                <c:pt idx="232807">
                  <c:v>53.934720340527598</c:v>
                </c:pt>
                <c:pt idx="232808">
                  <c:v>53.934804022460703</c:v>
                </c:pt>
                <c:pt idx="232809">
                  <c:v>53.934887704125998</c:v>
                </c:pt>
                <c:pt idx="232810">
                  <c:v>53.934971385523497</c:v>
                </c:pt>
                <c:pt idx="232811">
                  <c:v>53.935055066653099</c:v>
                </c:pt>
                <c:pt idx="232812">
                  <c:v>53.935138747514799</c:v>
                </c:pt>
                <c:pt idx="232813">
                  <c:v>53.935222428108602</c:v>
                </c:pt>
                <c:pt idx="232814">
                  <c:v>53.935306108434702</c:v>
                </c:pt>
                <c:pt idx="232815">
                  <c:v>53.935389788492799</c:v>
                </c:pt>
                <c:pt idx="232816">
                  <c:v>53.935473468283099</c:v>
                </c:pt>
                <c:pt idx="232817">
                  <c:v>53.935557147805604</c:v>
                </c:pt>
                <c:pt idx="232818">
                  <c:v>53.935640827060197</c:v>
                </c:pt>
                <c:pt idx="232819">
                  <c:v>53.935724506046903</c:v>
                </c:pt>
                <c:pt idx="232820">
                  <c:v>53.935808184765897</c:v>
                </c:pt>
                <c:pt idx="232821">
                  <c:v>53.935891863216902</c:v>
                </c:pt>
                <c:pt idx="232822">
                  <c:v>53.935975541400097</c:v>
                </c:pt>
                <c:pt idx="232823">
                  <c:v>53.936059219315503</c:v>
                </c:pt>
                <c:pt idx="232824">
                  <c:v>53.936142896962998</c:v>
                </c:pt>
                <c:pt idx="232825">
                  <c:v>53.936226574342697</c:v>
                </c:pt>
                <c:pt idx="232826">
                  <c:v>53.936310251454501</c:v>
                </c:pt>
                <c:pt idx="232827">
                  <c:v>53.9363939282985</c:v>
                </c:pt>
                <c:pt idx="232828">
                  <c:v>53.936477604874703</c:v>
                </c:pt>
                <c:pt idx="232829">
                  <c:v>53.936561281183003</c:v>
                </c:pt>
                <c:pt idx="232830">
                  <c:v>53.9366449572234</c:v>
                </c:pt>
                <c:pt idx="232831">
                  <c:v>53.9367286329961</c:v>
                </c:pt>
                <c:pt idx="232832">
                  <c:v>53.936812308500897</c:v>
                </c:pt>
                <c:pt idx="232833">
                  <c:v>53.936895983737799</c:v>
                </c:pt>
                <c:pt idx="232834">
                  <c:v>53.936979658706903</c:v>
                </c:pt>
                <c:pt idx="232835">
                  <c:v>53.937063333408197</c:v>
                </c:pt>
                <c:pt idx="232836">
                  <c:v>53.937147007841602</c:v>
                </c:pt>
                <c:pt idx="232837">
                  <c:v>53.937230682007197</c:v>
                </c:pt>
                <c:pt idx="232838">
                  <c:v>53.937314355905002</c:v>
                </c:pt>
                <c:pt idx="232839">
                  <c:v>53.937398029534997</c:v>
                </c:pt>
                <c:pt idx="232840">
                  <c:v>53.937481702897102</c:v>
                </c:pt>
                <c:pt idx="232841">
                  <c:v>53.937565375991298</c:v>
                </c:pt>
                <c:pt idx="232842">
                  <c:v>53.937649048817804</c:v>
                </c:pt>
                <c:pt idx="232843">
                  <c:v>53.937732721376399</c:v>
                </c:pt>
                <c:pt idx="232844">
                  <c:v>53.937816393667198</c:v>
                </c:pt>
                <c:pt idx="232845">
                  <c:v>53.937900065690201</c:v>
                </c:pt>
                <c:pt idx="232846">
                  <c:v>53.9379837374453</c:v>
                </c:pt>
                <c:pt idx="232847">
                  <c:v>53.938067408932604</c:v>
                </c:pt>
                <c:pt idx="232848">
                  <c:v>53.938151080152103</c:v>
                </c:pt>
                <c:pt idx="232849">
                  <c:v>53.938234751103799</c:v>
                </c:pt>
                <c:pt idx="232850">
                  <c:v>53.938318421787599</c:v>
                </c:pt>
                <c:pt idx="232851">
                  <c:v>53.938402092203603</c:v>
                </c:pt>
                <c:pt idx="232852">
                  <c:v>53.938485762351803</c:v>
                </c:pt>
                <c:pt idx="232853">
                  <c:v>53.9385694322322</c:v>
                </c:pt>
                <c:pt idx="232854">
                  <c:v>53.9386531018447</c:v>
                </c:pt>
                <c:pt idx="232855">
                  <c:v>53.938736771189497</c:v>
                </c:pt>
                <c:pt idx="232856">
                  <c:v>53.938820440266397</c:v>
                </c:pt>
                <c:pt idx="232857">
                  <c:v>53.938904109075501</c:v>
                </c:pt>
                <c:pt idx="232858">
                  <c:v>53.938987777616802</c:v>
                </c:pt>
                <c:pt idx="232859">
                  <c:v>53.9390714458902</c:v>
                </c:pt>
                <c:pt idx="232860">
                  <c:v>53.9391551138959</c:v>
                </c:pt>
                <c:pt idx="232861">
                  <c:v>53.939238781633698</c:v>
                </c:pt>
                <c:pt idx="232862">
                  <c:v>53.939322449103699</c:v>
                </c:pt>
                <c:pt idx="232863">
                  <c:v>53.939406116306003</c:v>
                </c:pt>
                <c:pt idx="232864">
                  <c:v>53.939489783240397</c:v>
                </c:pt>
                <c:pt idx="232865">
                  <c:v>53.939573449907002</c:v>
                </c:pt>
                <c:pt idx="232866">
                  <c:v>53.939657116305703</c:v>
                </c:pt>
                <c:pt idx="232867">
                  <c:v>53.939740782436701</c:v>
                </c:pt>
                <c:pt idx="232868">
                  <c:v>53.939824448299902</c:v>
                </c:pt>
                <c:pt idx="232869">
                  <c:v>53.9399081138952</c:v>
                </c:pt>
                <c:pt idx="232870">
                  <c:v>53.939991779222801</c:v>
                </c:pt>
                <c:pt idx="232871">
                  <c:v>53.940075444282499</c:v>
                </c:pt>
                <c:pt idx="232872">
                  <c:v>53.9401591090745</c:v>
                </c:pt>
                <c:pt idx="232873">
                  <c:v>53.940242773598598</c:v>
                </c:pt>
                <c:pt idx="232874">
                  <c:v>53.9403264378549</c:v>
                </c:pt>
                <c:pt idx="232875">
                  <c:v>53.940410101843497</c:v>
                </c:pt>
                <c:pt idx="232876">
                  <c:v>53.940493765564199</c:v>
                </c:pt>
                <c:pt idx="232877">
                  <c:v>53.940577429017203</c:v>
                </c:pt>
                <c:pt idx="232878">
                  <c:v>53.940661092202298</c:v>
                </c:pt>
                <c:pt idx="232879">
                  <c:v>53.940744755119603</c:v>
                </c:pt>
                <c:pt idx="232880">
                  <c:v>53.940828417769197</c:v>
                </c:pt>
                <c:pt idx="232881">
                  <c:v>53.940912080150902</c:v>
                </c:pt>
                <c:pt idx="232882">
                  <c:v>53.940995742264803</c:v>
                </c:pt>
                <c:pt idx="232883">
                  <c:v>53.941079404111001</c:v>
                </c:pt>
                <c:pt idx="232884">
                  <c:v>53.941163065689402</c:v>
                </c:pt>
                <c:pt idx="232885">
                  <c:v>53.9412467269999</c:v>
                </c:pt>
                <c:pt idx="232886">
                  <c:v>53.941330388042701</c:v>
                </c:pt>
                <c:pt idx="232887">
                  <c:v>53.941414048817698</c:v>
                </c:pt>
                <c:pt idx="232888">
                  <c:v>53.941497709324899</c:v>
                </c:pt>
                <c:pt idx="232889">
                  <c:v>53.941581369564297</c:v>
                </c:pt>
                <c:pt idx="232890">
                  <c:v>53.941665029535898</c:v>
                </c:pt>
                <c:pt idx="232891">
                  <c:v>53.941748689239702</c:v>
                </c:pt>
                <c:pt idx="232892">
                  <c:v>53.941832348675703</c:v>
                </c:pt>
                <c:pt idx="232893">
                  <c:v>53.941916007844</c:v>
                </c:pt>
                <c:pt idx="232894">
                  <c:v>53.941999666744401</c:v>
                </c:pt>
                <c:pt idx="232895">
                  <c:v>53.942083325377098</c:v>
                </c:pt>
                <c:pt idx="232896">
                  <c:v>53.942166983741998</c:v>
                </c:pt>
                <c:pt idx="232897">
                  <c:v>53.942250641839102</c:v>
                </c:pt>
                <c:pt idx="232898">
                  <c:v>53.942334299668403</c:v>
                </c:pt>
                <c:pt idx="232899">
                  <c:v>53.942417957229999</c:v>
                </c:pt>
                <c:pt idx="232900">
                  <c:v>53.942501614523799</c:v>
                </c:pt>
                <c:pt idx="232901">
                  <c:v>53.942585271549703</c:v>
                </c:pt>
                <c:pt idx="232902">
                  <c:v>53.942668928308002</c:v>
                </c:pt>
                <c:pt idx="232903">
                  <c:v>53.942752584798399</c:v>
                </c:pt>
                <c:pt idx="232904">
                  <c:v>53.942836241020999</c:v>
                </c:pt>
                <c:pt idx="232905">
                  <c:v>53.942919896975901</c:v>
                </c:pt>
                <c:pt idx="232906">
                  <c:v>53.943003552663001</c:v>
                </c:pt>
                <c:pt idx="232907">
                  <c:v>53.943087208082403</c:v>
                </c:pt>
                <c:pt idx="232908">
                  <c:v>53.943170863233902</c:v>
                </c:pt>
                <c:pt idx="232909">
                  <c:v>53.943254518117698</c:v>
                </c:pt>
                <c:pt idx="232910">
                  <c:v>53.943338172733696</c:v>
                </c:pt>
                <c:pt idx="232911">
                  <c:v>53.943421827081899</c:v>
                </c:pt>
                <c:pt idx="232912">
                  <c:v>53.943505481162397</c:v>
                </c:pt>
                <c:pt idx="232913">
                  <c:v>53.943589134975099</c:v>
                </c:pt>
                <c:pt idx="232914">
                  <c:v>53.943672788519997</c:v>
                </c:pt>
                <c:pt idx="232915">
                  <c:v>53.943756441797198</c:v>
                </c:pt>
                <c:pt idx="232916">
                  <c:v>53.943840094806603</c:v>
                </c:pt>
                <c:pt idx="232917">
                  <c:v>53.943923747548197</c:v>
                </c:pt>
                <c:pt idx="232918">
                  <c:v>53.944007400022102</c:v>
                </c:pt>
                <c:pt idx="232919">
                  <c:v>53.944091052228202</c:v>
                </c:pt>
                <c:pt idx="232920">
                  <c:v>53.9441747041665</c:v>
                </c:pt>
                <c:pt idx="232921">
                  <c:v>53.9442583558371</c:v>
                </c:pt>
                <c:pt idx="232922">
                  <c:v>53.944342007239896</c:v>
                </c:pt>
                <c:pt idx="232923">
                  <c:v>53.944425658375003</c:v>
                </c:pt>
                <c:pt idx="232924">
                  <c:v>53.944509309242299</c:v>
                </c:pt>
                <c:pt idx="232925">
                  <c:v>53.944592959841799</c:v>
                </c:pt>
                <c:pt idx="232926">
                  <c:v>53.944676610173602</c:v>
                </c:pt>
                <c:pt idx="232927">
                  <c:v>53.944760260237601</c:v>
                </c:pt>
                <c:pt idx="232928">
                  <c:v>53.944843910033903</c:v>
                </c:pt>
                <c:pt idx="232929">
                  <c:v>53.944927559562402</c:v>
                </c:pt>
                <c:pt idx="232930">
                  <c:v>53.945011208823097</c:v>
                </c:pt>
                <c:pt idx="232931">
                  <c:v>53.945094857816102</c:v>
                </c:pt>
                <c:pt idx="232932">
                  <c:v>53.945178506541403</c:v>
                </c:pt>
                <c:pt idx="232933">
                  <c:v>53.9452621549989</c:v>
                </c:pt>
                <c:pt idx="232934">
                  <c:v>53.945345803188602</c:v>
                </c:pt>
                <c:pt idx="232935">
                  <c:v>53.945429451110599</c:v>
                </c:pt>
                <c:pt idx="232936">
                  <c:v>53.945513098764899</c:v>
                </c:pt>
                <c:pt idx="232937">
                  <c:v>53.945596746151402</c:v>
                </c:pt>
                <c:pt idx="232938">
                  <c:v>53.945680393270102</c:v>
                </c:pt>
                <c:pt idx="232939">
                  <c:v>53.945764040121098</c:v>
                </c:pt>
                <c:pt idx="232940">
                  <c:v>53.945847686704397</c:v>
                </c:pt>
                <c:pt idx="232941">
                  <c:v>53.9459313330199</c:v>
                </c:pt>
                <c:pt idx="232942">
                  <c:v>53.946014979067598</c:v>
                </c:pt>
                <c:pt idx="232943">
                  <c:v>53.9460986248477</c:v>
                </c:pt>
                <c:pt idx="232944">
                  <c:v>53.946182270359898</c:v>
                </c:pt>
                <c:pt idx="232945">
                  <c:v>53.946265915604499</c:v>
                </c:pt>
                <c:pt idx="232946">
                  <c:v>53.946349560581297</c:v>
                </c:pt>
                <c:pt idx="232947">
                  <c:v>53.946433205290298</c:v>
                </c:pt>
                <c:pt idx="232948">
                  <c:v>53.946516849731601</c:v>
                </c:pt>
                <c:pt idx="232949">
                  <c:v>53.946600493905201</c:v>
                </c:pt>
                <c:pt idx="232950">
                  <c:v>53.946684137811097</c:v>
                </c:pt>
                <c:pt idx="232951">
                  <c:v>53.946767781449203</c:v>
                </c:pt>
                <c:pt idx="232952">
                  <c:v>53.946851424819499</c:v>
                </c:pt>
                <c:pt idx="232953">
                  <c:v>53.946935067922198</c:v>
                </c:pt>
                <c:pt idx="232954">
                  <c:v>53.947018710757099</c:v>
                </c:pt>
                <c:pt idx="232955">
                  <c:v>53.947102353324198</c:v>
                </c:pt>
                <c:pt idx="232956">
                  <c:v>53.947185995623698</c:v>
                </c:pt>
                <c:pt idx="232957">
                  <c:v>53.947269637655403</c:v>
                </c:pt>
                <c:pt idx="232958">
                  <c:v>53.947353279419303</c:v>
                </c:pt>
                <c:pt idx="232959">
                  <c:v>53.9474369209156</c:v>
                </c:pt>
                <c:pt idx="232960">
                  <c:v>53.947520562144099</c:v>
                </c:pt>
                <c:pt idx="232961">
                  <c:v>53.947604203104902</c:v>
                </c:pt>
                <c:pt idx="232962">
                  <c:v>53.947687843797901</c:v>
                </c:pt>
                <c:pt idx="232963">
                  <c:v>53.947771484223303</c:v>
                </c:pt>
                <c:pt idx="232964">
                  <c:v>53.947855124380901</c:v>
                </c:pt>
                <c:pt idx="232965">
                  <c:v>53.947938764270702</c:v>
                </c:pt>
                <c:pt idx="232966">
                  <c:v>53.948022403892899</c:v>
                </c:pt>
                <c:pt idx="232967">
                  <c:v>53.9481060432473</c:v>
                </c:pt>
                <c:pt idx="232968">
                  <c:v>53.948189682333997</c:v>
                </c:pt>
                <c:pt idx="232969">
                  <c:v>53.948273321153003</c:v>
                </c:pt>
                <c:pt idx="232970">
                  <c:v>53.948356959704299</c:v>
                </c:pt>
                <c:pt idx="232971">
                  <c:v>53.948440597987897</c:v>
                </c:pt>
                <c:pt idx="232972">
                  <c:v>53.948524236003699</c:v>
                </c:pt>
                <c:pt idx="232973">
                  <c:v>53.948607873751797</c:v>
                </c:pt>
                <c:pt idx="232974">
                  <c:v>53.948691511232198</c:v>
                </c:pt>
                <c:pt idx="232975">
                  <c:v>53.948775148444902</c:v>
                </c:pt>
                <c:pt idx="232976">
                  <c:v>53.948858785389803</c:v>
                </c:pt>
                <c:pt idx="232977">
                  <c:v>53.948942422067098</c:v>
                </c:pt>
                <c:pt idx="232978">
                  <c:v>53.949026058476598</c:v>
                </c:pt>
                <c:pt idx="232979">
                  <c:v>53.9491096946184</c:v>
                </c:pt>
                <c:pt idx="232980">
                  <c:v>53.949193330492598</c:v>
                </c:pt>
                <c:pt idx="232981">
                  <c:v>53.949276966098999</c:v>
                </c:pt>
                <c:pt idx="232982">
                  <c:v>53.949360601437697</c:v>
                </c:pt>
                <c:pt idx="232983">
                  <c:v>53.949444236508597</c:v>
                </c:pt>
                <c:pt idx="232984">
                  <c:v>53.949527871311901</c:v>
                </c:pt>
                <c:pt idx="232985">
                  <c:v>53.9496115058475</c:v>
                </c:pt>
                <c:pt idx="232986">
                  <c:v>53.949695140115303</c:v>
                </c:pt>
                <c:pt idx="232987">
                  <c:v>53.949778774115501</c:v>
                </c:pt>
                <c:pt idx="232988">
                  <c:v>53.949862407847903</c:v>
                </c:pt>
                <c:pt idx="232989">
                  <c:v>53.9499460413127</c:v>
                </c:pt>
                <c:pt idx="232990">
                  <c:v>53.9500296745097</c:v>
                </c:pt>
                <c:pt idx="232991">
                  <c:v>53.950113307439103</c:v>
                </c:pt>
                <c:pt idx="232992">
                  <c:v>53.950196940100703</c:v>
                </c:pt>
                <c:pt idx="232993">
                  <c:v>53.950280572494599</c:v>
                </c:pt>
                <c:pt idx="232994">
                  <c:v>53.950364204620897</c:v>
                </c:pt>
                <c:pt idx="232995">
                  <c:v>53.950447836479398</c:v>
                </c:pt>
                <c:pt idx="232996">
                  <c:v>53.950531468070203</c:v>
                </c:pt>
                <c:pt idx="232997">
                  <c:v>53.950615099393403</c:v>
                </c:pt>
                <c:pt idx="232998">
                  <c:v>53.950698730448799</c:v>
                </c:pt>
                <c:pt idx="232999">
                  <c:v>53.950782361236598</c:v>
                </c:pt>
                <c:pt idx="233000">
                  <c:v>53.950865991756601</c:v>
                </c:pt>
                <c:pt idx="233001">
                  <c:v>53.950949622008999</c:v>
                </c:pt>
                <c:pt idx="233002">
                  <c:v>53.951033251993699</c:v>
                </c:pt>
                <c:pt idx="233003">
                  <c:v>53.951116881710597</c:v>
                </c:pt>
                <c:pt idx="233004">
                  <c:v>53.951200511159897</c:v>
                </c:pt>
                <c:pt idx="233005">
                  <c:v>53.9512841403415</c:v>
                </c:pt>
                <c:pt idx="233006">
                  <c:v>53.951367769255398</c:v>
                </c:pt>
                <c:pt idx="233007">
                  <c:v>53.9514513979016</c:v>
                </c:pt>
                <c:pt idx="233008">
                  <c:v>53.951535026280197</c:v>
                </c:pt>
                <c:pt idx="233009">
                  <c:v>53.951618654390998</c:v>
                </c:pt>
                <c:pt idx="233010">
                  <c:v>53.951702282234201</c:v>
                </c:pt>
                <c:pt idx="233011">
                  <c:v>53.951785909809601</c:v>
                </c:pt>
                <c:pt idx="233012">
                  <c:v>53.951869537117403</c:v>
                </c:pt>
                <c:pt idx="233013">
                  <c:v>53.951953164157501</c:v>
                </c:pt>
                <c:pt idx="233014">
                  <c:v>53.952036790929903</c:v>
                </c:pt>
                <c:pt idx="233015">
                  <c:v>53.952120417434699</c:v>
                </c:pt>
                <c:pt idx="233016">
                  <c:v>53.952204043671699</c:v>
                </c:pt>
                <c:pt idx="233017">
                  <c:v>53.952287669641102</c:v>
                </c:pt>
                <c:pt idx="233018">
                  <c:v>53.9523712953428</c:v>
                </c:pt>
                <c:pt idx="233019">
                  <c:v>53.952454920776802</c:v>
                </c:pt>
                <c:pt idx="233020">
                  <c:v>53.952538545943199</c:v>
                </c:pt>
                <c:pt idx="233021">
                  <c:v>53.952622170841799</c:v>
                </c:pt>
                <c:pt idx="233022">
                  <c:v>53.952705795472802</c:v>
                </c:pt>
                <c:pt idx="233023">
                  <c:v>53.952789419836101</c:v>
                </c:pt>
                <c:pt idx="233024">
                  <c:v>53.952873043931802</c:v>
                </c:pt>
                <c:pt idx="233025">
                  <c:v>53.9529566677597</c:v>
                </c:pt>
                <c:pt idx="233026">
                  <c:v>53.953040291320001</c:v>
                </c:pt>
                <c:pt idx="233027">
                  <c:v>53.953123914612704</c:v>
                </c:pt>
                <c:pt idx="233028">
                  <c:v>53.953207537637603</c:v>
                </c:pt>
                <c:pt idx="233029">
                  <c:v>53.953291160394897</c:v>
                </c:pt>
                <c:pt idx="233030">
                  <c:v>53.953374782884502</c:v>
                </c:pt>
                <c:pt idx="233031">
                  <c:v>53.953458405106403</c:v>
                </c:pt>
                <c:pt idx="233032">
                  <c:v>53.953542027060699</c:v>
                </c:pt>
                <c:pt idx="233033">
                  <c:v>53.953625648747298</c:v>
                </c:pt>
                <c:pt idx="233034">
                  <c:v>53.9537092701663</c:v>
                </c:pt>
                <c:pt idx="233035">
                  <c:v>53.953792891317597</c:v>
                </c:pt>
                <c:pt idx="233036">
                  <c:v>53.953876512201198</c:v>
                </c:pt>
                <c:pt idx="233037">
                  <c:v>53.953960132817102</c:v>
                </c:pt>
                <c:pt idx="233038">
                  <c:v>53.954043753165401</c:v>
                </c:pt>
                <c:pt idx="233039">
                  <c:v>53.954127373246003</c:v>
                </c:pt>
                <c:pt idx="233040">
                  <c:v>53.954210993059</c:v>
                </c:pt>
                <c:pt idx="233041">
                  <c:v>53.954294612604301</c:v>
                </c:pt>
                <c:pt idx="233042">
                  <c:v>53.954378231882004</c:v>
                </c:pt>
                <c:pt idx="233043">
                  <c:v>53.954461850892002</c:v>
                </c:pt>
                <c:pt idx="233044">
                  <c:v>53.954545469634297</c:v>
                </c:pt>
                <c:pt idx="233045">
                  <c:v>53.954629088109002</c:v>
                </c:pt>
                <c:pt idx="233046">
                  <c:v>53.954712706316002</c:v>
                </c:pt>
                <c:pt idx="233047">
                  <c:v>53.954796324255398</c:v>
                </c:pt>
                <c:pt idx="233048">
                  <c:v>53.954879941927103</c:v>
                </c:pt>
                <c:pt idx="233049">
                  <c:v>53.954963559331198</c:v>
                </c:pt>
                <c:pt idx="233050">
                  <c:v>53.955047176467602</c:v>
                </c:pt>
                <c:pt idx="233051">
                  <c:v>53.955130793336302</c:v>
                </c:pt>
                <c:pt idx="233052">
                  <c:v>53.955214409937497</c:v>
                </c:pt>
                <c:pt idx="233053">
                  <c:v>53.955298026270903</c:v>
                </c:pt>
                <c:pt idx="233054">
                  <c:v>53.955381642336697</c:v>
                </c:pt>
                <c:pt idx="233055">
                  <c:v>53.9554652581349</c:v>
                </c:pt>
                <c:pt idx="233056">
                  <c:v>53.9555488736654</c:v>
                </c:pt>
                <c:pt idx="233057">
                  <c:v>53.955632488928302</c:v>
                </c:pt>
                <c:pt idx="233058">
                  <c:v>53.9557161039235</c:v>
                </c:pt>
                <c:pt idx="233059">
                  <c:v>53.9557997186511</c:v>
                </c:pt>
                <c:pt idx="233060">
                  <c:v>53.955883333110997</c:v>
                </c:pt>
                <c:pt idx="233061">
                  <c:v>53.955966947303303</c:v>
                </c:pt>
                <c:pt idx="233062">
                  <c:v>53.956050561227997</c:v>
                </c:pt>
                <c:pt idx="233063">
                  <c:v>53.956134174885001</c:v>
                </c:pt>
                <c:pt idx="233064">
                  <c:v>53.956217788274401</c:v>
                </c:pt>
                <c:pt idx="233065">
                  <c:v>53.956301401396097</c:v>
                </c:pt>
                <c:pt idx="233066">
                  <c:v>53.956385014250202</c:v>
                </c:pt>
                <c:pt idx="233067">
                  <c:v>53.956468626836703</c:v>
                </c:pt>
                <c:pt idx="233068">
                  <c:v>53.956552239155499</c:v>
                </c:pt>
                <c:pt idx="233069">
                  <c:v>53.956635851206698</c:v>
                </c:pt>
                <c:pt idx="233070">
                  <c:v>53.9567194629903</c:v>
                </c:pt>
                <c:pt idx="233071">
                  <c:v>53.956803074506198</c:v>
                </c:pt>
                <c:pt idx="233072">
                  <c:v>53.956886685754498</c:v>
                </c:pt>
                <c:pt idx="233073">
                  <c:v>53.956970296735101</c:v>
                </c:pt>
                <c:pt idx="233074">
                  <c:v>53.957053907448199</c:v>
                </c:pt>
                <c:pt idx="233075">
                  <c:v>53.957137517893599</c:v>
                </c:pt>
                <c:pt idx="233076">
                  <c:v>53.957221128071303</c:v>
                </c:pt>
                <c:pt idx="233077">
                  <c:v>53.957304737981502</c:v>
                </c:pt>
                <c:pt idx="233078">
                  <c:v>53.957388347623997</c:v>
                </c:pt>
                <c:pt idx="233079">
                  <c:v>53.957471956998802</c:v>
                </c:pt>
                <c:pt idx="233080">
                  <c:v>53.957555566106102</c:v>
                </c:pt>
                <c:pt idx="233081">
                  <c:v>53.957639174945697</c:v>
                </c:pt>
                <c:pt idx="233082">
                  <c:v>53.957722783517703</c:v>
                </c:pt>
                <c:pt idx="233083">
                  <c:v>53.957806391822103</c:v>
                </c:pt>
                <c:pt idx="233084">
                  <c:v>53.957889999858899</c:v>
                </c:pt>
                <c:pt idx="233085">
                  <c:v>53.957973607627999</c:v>
                </c:pt>
                <c:pt idx="233086">
                  <c:v>53.9580572151295</c:v>
                </c:pt>
                <c:pt idx="233087">
                  <c:v>53.958140822363397</c:v>
                </c:pt>
                <c:pt idx="233088">
                  <c:v>53.958224429329697</c:v>
                </c:pt>
                <c:pt idx="233089">
                  <c:v>53.958308036028399</c:v>
                </c:pt>
                <c:pt idx="233090">
                  <c:v>53.958391642459397</c:v>
                </c:pt>
                <c:pt idx="233091">
                  <c:v>53.958475248622797</c:v>
                </c:pt>
                <c:pt idx="233092">
                  <c:v>53.9585588545186</c:v>
                </c:pt>
                <c:pt idx="233093">
                  <c:v>53.958642460146798</c:v>
                </c:pt>
                <c:pt idx="233094">
                  <c:v>53.958726065507399</c:v>
                </c:pt>
                <c:pt idx="233095">
                  <c:v>53.958809670600402</c:v>
                </c:pt>
                <c:pt idx="233096">
                  <c:v>53.958893275425702</c:v>
                </c:pt>
                <c:pt idx="233097">
                  <c:v>53.958976879983503</c:v>
                </c:pt>
                <c:pt idx="233098">
                  <c:v>53.9590604842736</c:v>
                </c:pt>
                <c:pt idx="233099">
                  <c:v>53.9591440882961</c:v>
                </c:pt>
                <c:pt idx="233100">
                  <c:v>53.959227692051002</c:v>
                </c:pt>
                <c:pt idx="233101">
                  <c:v>53.959311295538299</c:v>
                </c:pt>
                <c:pt idx="233102">
                  <c:v>53.959394898757999</c:v>
                </c:pt>
                <c:pt idx="233103">
                  <c:v>53.959478501710102</c:v>
                </c:pt>
                <c:pt idx="233104">
                  <c:v>53.9595621043946</c:v>
                </c:pt>
                <c:pt idx="233105">
                  <c:v>53.9596457068115</c:v>
                </c:pt>
                <c:pt idx="233106">
                  <c:v>53.959729308960803</c:v>
                </c:pt>
                <c:pt idx="233107">
                  <c:v>53.959812910842402</c:v>
                </c:pt>
                <c:pt idx="233108">
                  <c:v>53.959896512456503</c:v>
                </c:pt>
                <c:pt idx="233109">
                  <c:v>53.959980113802999</c:v>
                </c:pt>
                <c:pt idx="233110">
                  <c:v>53.960063714881798</c:v>
                </c:pt>
                <c:pt idx="233111">
                  <c:v>53.960147315693099</c:v>
                </c:pt>
                <c:pt idx="233112">
                  <c:v>53.960230916236803</c:v>
                </c:pt>
                <c:pt idx="233113">
                  <c:v>53.960314516512902</c:v>
                </c:pt>
                <c:pt idx="233114">
                  <c:v>53.960398116521297</c:v>
                </c:pt>
                <c:pt idx="233115">
                  <c:v>53.960481716262201</c:v>
                </c:pt>
                <c:pt idx="233116">
                  <c:v>53.960565315735501</c:v>
                </c:pt>
                <c:pt idx="233117">
                  <c:v>53.960648914941203</c:v>
                </c:pt>
                <c:pt idx="233118">
                  <c:v>53.9607325138793</c:v>
                </c:pt>
                <c:pt idx="233119">
                  <c:v>53.9608161125498</c:v>
                </c:pt>
                <c:pt idx="233120">
                  <c:v>53.960899710952702</c:v>
                </c:pt>
                <c:pt idx="233121">
                  <c:v>53.960983309088</c:v>
                </c:pt>
                <c:pt idx="233122">
                  <c:v>53.961066906955701</c:v>
                </c:pt>
                <c:pt idx="233123">
                  <c:v>53.961150504555903</c:v>
                </c:pt>
                <c:pt idx="233124">
                  <c:v>53.961234101888401</c:v>
                </c:pt>
                <c:pt idx="233125">
                  <c:v>53.961317698953401</c:v>
                </c:pt>
                <c:pt idx="233126">
                  <c:v>53.961401295750797</c:v>
                </c:pt>
                <c:pt idx="233127">
                  <c:v>53.961484892280602</c:v>
                </c:pt>
                <c:pt idx="233128">
                  <c:v>53.961568488542802</c:v>
                </c:pt>
                <c:pt idx="233129">
                  <c:v>53.961652084537398</c:v>
                </c:pt>
                <c:pt idx="233130">
                  <c:v>53.961735680264397</c:v>
                </c:pt>
                <c:pt idx="233131">
                  <c:v>53.961819275723897</c:v>
                </c:pt>
                <c:pt idx="233132">
                  <c:v>53.9619028709158</c:v>
                </c:pt>
                <c:pt idx="233133">
                  <c:v>53.961986465840099</c:v>
                </c:pt>
                <c:pt idx="233134">
                  <c:v>53.962070060496799</c:v>
                </c:pt>
                <c:pt idx="233135">
                  <c:v>53.962153654885903</c:v>
                </c:pt>
                <c:pt idx="233136">
                  <c:v>53.962237249007501</c:v>
                </c:pt>
                <c:pt idx="233137">
                  <c:v>53.962320842861502</c:v>
                </c:pt>
                <c:pt idx="233138">
                  <c:v>53.962404436447898</c:v>
                </c:pt>
                <c:pt idx="233139">
                  <c:v>53.962488029766703</c:v>
                </c:pt>
                <c:pt idx="233140">
                  <c:v>53.962571622817897</c:v>
                </c:pt>
                <c:pt idx="233141">
                  <c:v>53.9626552156016</c:v>
                </c:pt>
                <c:pt idx="233142">
                  <c:v>53.962738808117699</c:v>
                </c:pt>
                <c:pt idx="233143">
                  <c:v>53.962822400366299</c:v>
                </c:pt>
                <c:pt idx="233144">
                  <c:v>53.962905992347203</c:v>
                </c:pt>
                <c:pt idx="233145">
                  <c:v>53.962989584060601</c:v>
                </c:pt>
                <c:pt idx="233146">
                  <c:v>53.963073175506402</c:v>
                </c:pt>
                <c:pt idx="233147">
                  <c:v>53.963156766684698</c:v>
                </c:pt>
                <c:pt idx="233148">
                  <c:v>53.963240357595403</c:v>
                </c:pt>
                <c:pt idx="233149">
                  <c:v>53.963323948238497</c:v>
                </c:pt>
                <c:pt idx="233150">
                  <c:v>53.963407538614</c:v>
                </c:pt>
                <c:pt idx="233151">
                  <c:v>53.963491128721998</c:v>
                </c:pt>
                <c:pt idx="233152">
                  <c:v>53.963574718562498</c:v>
                </c:pt>
                <c:pt idx="233153">
                  <c:v>53.963658308135301</c:v>
                </c:pt>
                <c:pt idx="233154">
                  <c:v>53.963741897440599</c:v>
                </c:pt>
                <c:pt idx="233155">
                  <c:v>53.963825486478299</c:v>
                </c:pt>
                <c:pt idx="233156">
                  <c:v>53.963909075248502</c:v>
                </c:pt>
                <c:pt idx="233157">
                  <c:v>53.9639926637511</c:v>
                </c:pt>
                <c:pt idx="233158">
                  <c:v>53.964076251986199</c:v>
                </c:pt>
                <c:pt idx="233159">
                  <c:v>53.964159839953702</c:v>
                </c:pt>
                <c:pt idx="233160">
                  <c:v>53.964243427653599</c:v>
                </c:pt>
                <c:pt idx="233161">
                  <c:v>53.964327015085999</c:v>
                </c:pt>
                <c:pt idx="233162">
                  <c:v>53.964410602250801</c:v>
                </c:pt>
                <c:pt idx="233163">
                  <c:v>53.964494189148098</c:v>
                </c:pt>
                <c:pt idx="233164">
                  <c:v>53.964577775777798</c:v>
                </c:pt>
                <c:pt idx="233165">
                  <c:v>53.964661362139999</c:v>
                </c:pt>
                <c:pt idx="233166">
                  <c:v>53.964744948234603</c:v>
                </c:pt>
                <c:pt idx="233167">
                  <c:v>53.964828534061603</c:v>
                </c:pt>
                <c:pt idx="233168">
                  <c:v>53.964912119621097</c:v>
                </c:pt>
                <c:pt idx="233169">
                  <c:v>53.9649957049131</c:v>
                </c:pt>
                <c:pt idx="233170">
                  <c:v>53.965079289937499</c:v>
                </c:pt>
                <c:pt idx="233171">
                  <c:v>53.9651628746944</c:v>
                </c:pt>
                <c:pt idx="233172">
                  <c:v>53.965246459183703</c:v>
                </c:pt>
                <c:pt idx="233173">
                  <c:v>53.965330043405402</c:v>
                </c:pt>
                <c:pt idx="233174">
                  <c:v>53.965413627359702</c:v>
                </c:pt>
                <c:pt idx="233175">
                  <c:v>53.965497211046298</c:v>
                </c:pt>
                <c:pt idx="233176">
                  <c:v>53.965580794465502</c:v>
                </c:pt>
                <c:pt idx="233177">
                  <c:v>53.965664377617102</c:v>
                </c:pt>
                <c:pt idx="233178">
                  <c:v>53.965747960501098</c:v>
                </c:pt>
                <c:pt idx="233179">
                  <c:v>53.965831543117602</c:v>
                </c:pt>
                <c:pt idx="233180">
                  <c:v>53.965915125466601</c:v>
                </c:pt>
                <c:pt idx="233181">
                  <c:v>53.965998707548003</c:v>
                </c:pt>
                <c:pt idx="233182">
                  <c:v>53.9660822893619</c:v>
                </c:pt>
                <c:pt idx="233183">
                  <c:v>53.966165870908199</c:v>
                </c:pt>
                <c:pt idx="233184">
                  <c:v>53.9662494521871</c:v>
                </c:pt>
                <c:pt idx="233185">
                  <c:v>53.966333033198303</c:v>
                </c:pt>
                <c:pt idx="233186">
                  <c:v>53.966416613942101</c:v>
                </c:pt>
                <c:pt idx="233187">
                  <c:v>53.966500194418302</c:v>
                </c:pt>
                <c:pt idx="233188">
                  <c:v>53.966583774626898</c:v>
                </c:pt>
                <c:pt idx="233189">
                  <c:v>53.966667354568102</c:v>
                </c:pt>
                <c:pt idx="233190">
                  <c:v>53.966750934241702</c:v>
                </c:pt>
                <c:pt idx="233191">
                  <c:v>53.966834513647797</c:v>
                </c:pt>
                <c:pt idx="233192">
                  <c:v>53.966918092786301</c:v>
                </c:pt>
                <c:pt idx="233193">
                  <c:v>53.9670016716573</c:v>
                </c:pt>
                <c:pt idx="233194">
                  <c:v>53.967085250260801</c:v>
                </c:pt>
                <c:pt idx="233195">
                  <c:v>53.967168828596797</c:v>
                </c:pt>
                <c:pt idx="233196">
                  <c:v>53.967252406665203</c:v>
                </c:pt>
                <c:pt idx="233197">
                  <c:v>53.967335984466096</c:v>
                </c:pt>
                <c:pt idx="233198">
                  <c:v>53.967419561999499</c:v>
                </c:pt>
                <c:pt idx="233199">
                  <c:v>53.967503139265403</c:v>
                </c:pt>
                <c:pt idx="233200">
                  <c:v>53.967586716263703</c:v>
                </c:pt>
                <c:pt idx="233201">
                  <c:v>53.967670292994498</c:v>
                </c:pt>
                <c:pt idx="233202">
                  <c:v>53.967753869457802</c:v>
                </c:pt>
                <c:pt idx="233203">
                  <c:v>53.967837445653501</c:v>
                </c:pt>
                <c:pt idx="233204">
                  <c:v>53.967921021581802</c:v>
                </c:pt>
                <c:pt idx="233205">
                  <c:v>53.968004597242498</c:v>
                </c:pt>
                <c:pt idx="233206">
                  <c:v>53.968088172635703</c:v>
                </c:pt>
                <c:pt idx="233207">
                  <c:v>53.968171747761403</c:v>
                </c:pt>
                <c:pt idx="233208">
                  <c:v>53.968255322619598</c:v>
                </c:pt>
                <c:pt idx="233209">
                  <c:v>53.968338897210302</c:v>
                </c:pt>
                <c:pt idx="233210">
                  <c:v>53.968422471533401</c:v>
                </c:pt>
                <c:pt idx="233211">
                  <c:v>53.968506045589102</c:v>
                </c:pt>
                <c:pt idx="233212">
                  <c:v>53.968589619377198</c:v>
                </c:pt>
                <c:pt idx="233213">
                  <c:v>53.968673192897803</c:v>
                </c:pt>
                <c:pt idx="233214">
                  <c:v>53.968756766150896</c:v>
                </c:pt>
                <c:pt idx="233215">
                  <c:v>53.968840339136499</c:v>
                </c:pt>
                <c:pt idx="233216">
                  <c:v>53.968923911854503</c:v>
                </c:pt>
                <c:pt idx="233217">
                  <c:v>53.969007484305102</c:v>
                </c:pt>
                <c:pt idx="233218">
                  <c:v>53.969091056488203</c:v>
                </c:pt>
                <c:pt idx="233219">
                  <c:v>53.9691746284037</c:v>
                </c:pt>
                <c:pt idx="233220">
                  <c:v>53.969258200051797</c:v>
                </c:pt>
                <c:pt idx="233221">
                  <c:v>53.969341771432298</c:v>
                </c:pt>
                <c:pt idx="233222">
                  <c:v>53.969425342545399</c:v>
                </c:pt>
                <c:pt idx="233223">
                  <c:v>53.969508913390897</c:v>
                </c:pt>
                <c:pt idx="233224">
                  <c:v>53.969592483968903</c:v>
                </c:pt>
                <c:pt idx="233225">
                  <c:v>53.969676054279397</c:v>
                </c:pt>
                <c:pt idx="233226">
                  <c:v>53.969759624322499</c:v>
                </c:pt>
                <c:pt idx="233227">
                  <c:v>53.969843194097997</c:v>
                </c:pt>
                <c:pt idx="233228">
                  <c:v>53.969926763605997</c:v>
                </c:pt>
                <c:pt idx="233229">
                  <c:v>53.970010332846599</c:v>
                </c:pt>
                <c:pt idx="233230">
                  <c:v>53.970093901819602</c:v>
                </c:pt>
                <c:pt idx="233231">
                  <c:v>53.970177470525101</c:v>
                </c:pt>
                <c:pt idx="233232">
                  <c:v>53.970261038963201</c:v>
                </c:pt>
                <c:pt idx="233233">
                  <c:v>53.970344607133697</c:v>
                </c:pt>
                <c:pt idx="233234">
                  <c:v>53.970428175036702</c:v>
                </c:pt>
                <c:pt idx="233235">
                  <c:v>53.970511742672301</c:v>
                </c:pt>
                <c:pt idx="233236">
                  <c:v>53.970595310040402</c:v>
                </c:pt>
                <c:pt idx="233237">
                  <c:v>53.970678877140898</c:v>
                </c:pt>
                <c:pt idx="233238">
                  <c:v>53.970762443974003</c:v>
                </c:pt>
                <c:pt idx="233239">
                  <c:v>53.970846010539603</c:v>
                </c:pt>
                <c:pt idx="233240">
                  <c:v>53.970929576837698</c:v>
                </c:pt>
                <c:pt idx="233241">
                  <c:v>53.971013142868301</c:v>
                </c:pt>
                <c:pt idx="233242">
                  <c:v>53.971096708631499</c:v>
                </c:pt>
                <c:pt idx="233243">
                  <c:v>53.9711802741271</c:v>
                </c:pt>
                <c:pt idx="233244">
                  <c:v>53.971263839355203</c:v>
                </c:pt>
                <c:pt idx="233245">
                  <c:v>53.9713474043159</c:v>
                </c:pt>
                <c:pt idx="233246">
                  <c:v>53.971430969009099</c:v>
                </c:pt>
                <c:pt idx="233247">
                  <c:v>53.971514533434799</c:v>
                </c:pt>
                <c:pt idx="233248">
                  <c:v>53.971598097593002</c:v>
                </c:pt>
                <c:pt idx="233249">
                  <c:v>53.9716816614838</c:v>
                </c:pt>
                <c:pt idx="233250">
                  <c:v>53.971765225106999</c:v>
                </c:pt>
                <c:pt idx="233251">
                  <c:v>53.9718487884628</c:v>
                </c:pt>
                <c:pt idx="233252">
                  <c:v>53.971932351551096</c:v>
                </c:pt>
                <c:pt idx="233253">
                  <c:v>53.972015914371902</c:v>
                </c:pt>
                <c:pt idx="233254">
                  <c:v>53.972099476925202</c:v>
                </c:pt>
                <c:pt idx="233255">
                  <c:v>53.972183039211103</c:v>
                </c:pt>
                <c:pt idx="233256">
                  <c:v>53.972266601229499</c:v>
                </c:pt>
                <c:pt idx="233257">
                  <c:v>53.972350162980398</c:v>
                </c:pt>
                <c:pt idx="233258">
                  <c:v>53.972433724463897</c:v>
                </c:pt>
                <c:pt idx="233259">
                  <c:v>53.9725172856798</c:v>
                </c:pt>
                <c:pt idx="233260">
                  <c:v>53.972600846628303</c:v>
                </c:pt>
                <c:pt idx="233261">
                  <c:v>53.972684407309401</c:v>
                </c:pt>
                <c:pt idx="233262">
                  <c:v>53.972767967722902</c:v>
                </c:pt>
                <c:pt idx="233263">
                  <c:v>53.972851527868997</c:v>
                </c:pt>
                <c:pt idx="233264">
                  <c:v>53.972935087747601</c:v>
                </c:pt>
                <c:pt idx="233265">
                  <c:v>53.973018647358799</c:v>
                </c:pt>
                <c:pt idx="233266">
                  <c:v>53.973102206702499</c:v>
                </c:pt>
                <c:pt idx="233267">
                  <c:v>53.973185765778702</c:v>
                </c:pt>
                <c:pt idx="233268">
                  <c:v>53.973269324587399</c:v>
                </c:pt>
                <c:pt idx="233269">
                  <c:v>53.973352883128697</c:v>
                </c:pt>
                <c:pt idx="233270">
                  <c:v>53.973436441402498</c:v>
                </c:pt>
                <c:pt idx="233271">
                  <c:v>53.9735199994089</c:v>
                </c:pt>
                <c:pt idx="233272">
                  <c:v>53.973603557147797</c:v>
                </c:pt>
                <c:pt idx="233273">
                  <c:v>53.973687114619203</c:v>
                </c:pt>
                <c:pt idx="233274">
                  <c:v>53.973770671823203</c:v>
                </c:pt>
                <c:pt idx="233275">
                  <c:v>53.973854228759798</c:v>
                </c:pt>
                <c:pt idx="233276">
                  <c:v>53.973937785428802</c:v>
                </c:pt>
                <c:pt idx="233277">
                  <c:v>53.974021341830401</c:v>
                </c:pt>
                <c:pt idx="233278">
                  <c:v>53.974104897964601</c:v>
                </c:pt>
                <c:pt idx="233279">
                  <c:v>53.974188453831303</c:v>
                </c:pt>
                <c:pt idx="233280">
                  <c:v>53.9742720094305</c:v>
                </c:pt>
                <c:pt idx="233281">
                  <c:v>53.974355564762298</c:v>
                </c:pt>
                <c:pt idx="233282">
                  <c:v>53.974439119826599</c:v>
                </c:pt>
                <c:pt idx="233283">
                  <c:v>53.974522674623501</c:v>
                </c:pt>
                <c:pt idx="233284">
                  <c:v>53.974606229152897</c:v>
                </c:pt>
                <c:pt idx="233285">
                  <c:v>53.974689783414902</c:v>
                </c:pt>
                <c:pt idx="233286">
                  <c:v>53.974773337409403</c:v>
                </c:pt>
                <c:pt idx="233287">
                  <c:v>53.974856891136497</c:v>
                </c:pt>
                <c:pt idx="233288">
                  <c:v>53.974940444596101</c:v>
                </c:pt>
                <c:pt idx="233289">
                  <c:v>53.975023997788298</c:v>
                </c:pt>
                <c:pt idx="233290">
                  <c:v>53.975107550712998</c:v>
                </c:pt>
                <c:pt idx="233291">
                  <c:v>53.9751911033703</c:v>
                </c:pt>
                <c:pt idx="233292">
                  <c:v>53.975274655760202</c:v>
                </c:pt>
                <c:pt idx="233293">
                  <c:v>53.9753582078826</c:v>
                </c:pt>
                <c:pt idx="233294">
                  <c:v>53.9754417597375</c:v>
                </c:pt>
                <c:pt idx="233295">
                  <c:v>53.9755253113251</c:v>
                </c:pt>
                <c:pt idx="233296">
                  <c:v>53.975608862645103</c:v>
                </c:pt>
                <c:pt idx="233297">
                  <c:v>53.9756924136978</c:v>
                </c:pt>
                <c:pt idx="233298">
                  <c:v>53.975775964482999</c:v>
                </c:pt>
                <c:pt idx="233299">
                  <c:v>53.9758595150007</c:v>
                </c:pt>
                <c:pt idx="233300">
                  <c:v>53.975943065251002</c:v>
                </c:pt>
                <c:pt idx="233301">
                  <c:v>53.976026615233899</c:v>
                </c:pt>
                <c:pt idx="233302">
                  <c:v>53.976110164949397</c:v>
                </c:pt>
                <c:pt idx="233303">
                  <c:v>53.976193714397397</c:v>
                </c:pt>
                <c:pt idx="233304">
                  <c:v>53.976277263577998</c:v>
                </c:pt>
                <c:pt idx="233305">
                  <c:v>53.976360812491102</c:v>
                </c:pt>
                <c:pt idx="233306">
                  <c:v>53.976444361136799</c:v>
                </c:pt>
                <c:pt idx="233307">
                  <c:v>53.976527909515099</c:v>
                </c:pt>
                <c:pt idx="233308">
                  <c:v>53.9766114576259</c:v>
                </c:pt>
                <c:pt idx="233309">
                  <c:v>53.976695005469402</c:v>
                </c:pt>
                <c:pt idx="233310">
                  <c:v>53.976778553045399</c:v>
                </c:pt>
                <c:pt idx="233311">
                  <c:v>53.976862100353898</c:v>
                </c:pt>
                <c:pt idx="233312">
                  <c:v>53.976945647394999</c:v>
                </c:pt>
                <c:pt idx="233313">
                  <c:v>53.9770291941688</c:v>
                </c:pt>
                <c:pt idx="233314">
                  <c:v>53.977112740674997</c:v>
                </c:pt>
                <c:pt idx="233315">
                  <c:v>53.977196286913902</c:v>
                </c:pt>
                <c:pt idx="233316">
                  <c:v>53.977279832885301</c:v>
                </c:pt>
                <c:pt idx="233317">
                  <c:v>53.977363378589303</c:v>
                </c:pt>
                <c:pt idx="233318">
                  <c:v>53.977446924025898</c:v>
                </c:pt>
                <c:pt idx="233319">
                  <c:v>53.977530469195102</c:v>
                </c:pt>
                <c:pt idx="233320">
                  <c:v>53.977614014096801</c:v>
                </c:pt>
                <c:pt idx="233321">
                  <c:v>53.977697558731101</c:v>
                </c:pt>
                <c:pt idx="233322">
                  <c:v>53.977781103098103</c:v>
                </c:pt>
                <c:pt idx="233323">
                  <c:v>53.977864647197499</c:v>
                </c:pt>
                <c:pt idx="233324">
                  <c:v>53.977948191029597</c:v>
                </c:pt>
                <c:pt idx="233325">
                  <c:v>53.978031734594303</c:v>
                </c:pt>
                <c:pt idx="233326">
                  <c:v>53.978115277891497</c:v>
                </c:pt>
                <c:pt idx="233327">
                  <c:v>53.9781988209213</c:v>
                </c:pt>
                <c:pt idx="233328">
                  <c:v>53.978282363683697</c:v>
                </c:pt>
                <c:pt idx="233329">
                  <c:v>53.978365906178702</c:v>
                </c:pt>
                <c:pt idx="233330">
                  <c:v>53.978449448406302</c:v>
                </c:pt>
                <c:pt idx="233331">
                  <c:v>53.978532990366503</c:v>
                </c:pt>
                <c:pt idx="233332">
                  <c:v>53.978616532059299</c:v>
                </c:pt>
                <c:pt idx="233333">
                  <c:v>53.978700073484603</c:v>
                </c:pt>
                <c:pt idx="233334">
                  <c:v>53.978783614642602</c:v>
                </c:pt>
                <c:pt idx="233335">
                  <c:v>53.978867155533102</c:v>
                </c:pt>
                <c:pt idx="233336">
                  <c:v>53.978950696156197</c:v>
                </c:pt>
                <c:pt idx="233337">
                  <c:v>53.9790342365119</c:v>
                </c:pt>
                <c:pt idx="233338">
                  <c:v>53.979117776600297</c:v>
                </c:pt>
                <c:pt idx="233339">
                  <c:v>53.979201316421197</c:v>
                </c:pt>
                <c:pt idx="233340">
                  <c:v>53.979284855974697</c:v>
                </c:pt>
                <c:pt idx="233341">
                  <c:v>53.979368395260799</c:v>
                </c:pt>
                <c:pt idx="233342">
                  <c:v>53.979451934279503</c:v>
                </c:pt>
                <c:pt idx="233343">
                  <c:v>53.979535473030801</c:v>
                </c:pt>
                <c:pt idx="233344">
                  <c:v>53.9796190115147</c:v>
                </c:pt>
                <c:pt idx="233345">
                  <c:v>53.979702549731201</c:v>
                </c:pt>
                <c:pt idx="233346">
                  <c:v>53.979786087680303</c:v>
                </c:pt>
                <c:pt idx="233347">
                  <c:v>53.979869625361999</c:v>
                </c:pt>
                <c:pt idx="233348">
                  <c:v>53.979953162776397</c:v>
                </c:pt>
                <c:pt idx="233349">
                  <c:v>53.980036699923303</c:v>
                </c:pt>
                <c:pt idx="233350">
                  <c:v>53.980120236802797</c:v>
                </c:pt>
                <c:pt idx="233351">
                  <c:v>53.9802037734149</c:v>
                </c:pt>
                <c:pt idx="233352">
                  <c:v>53.980287309759703</c:v>
                </c:pt>
                <c:pt idx="233353">
                  <c:v>53.980370845837001</c:v>
                </c:pt>
                <c:pt idx="233354">
                  <c:v>53.980454381647</c:v>
                </c:pt>
                <c:pt idx="233355">
                  <c:v>53.980537917189501</c:v>
                </c:pt>
                <c:pt idx="233356">
                  <c:v>53.980621452464703</c:v>
                </c:pt>
                <c:pt idx="233357">
                  <c:v>53.9807049874725</c:v>
                </c:pt>
                <c:pt idx="233358">
                  <c:v>53.980788522212897</c:v>
                </c:pt>
                <c:pt idx="233359">
                  <c:v>53.980872056685897</c:v>
                </c:pt>
                <c:pt idx="233360">
                  <c:v>53.980955590891497</c:v>
                </c:pt>
                <c:pt idx="233361">
                  <c:v>53.981039124829699</c:v>
                </c:pt>
                <c:pt idx="233362">
                  <c:v>53.981122658500603</c:v>
                </c:pt>
                <c:pt idx="233363">
                  <c:v>53.981206191904</c:v>
                </c:pt>
                <c:pt idx="233364">
                  <c:v>53.981289725040099</c:v>
                </c:pt>
                <c:pt idx="233365">
                  <c:v>53.9813732579088</c:v>
                </c:pt>
                <c:pt idx="233366">
                  <c:v>53.981456790510101</c:v>
                </c:pt>
                <c:pt idx="233367">
                  <c:v>53.981540322844097</c:v>
                </c:pt>
                <c:pt idx="233368">
                  <c:v>53.981623854910602</c:v>
                </c:pt>
                <c:pt idx="233369">
                  <c:v>53.9817073867098</c:v>
                </c:pt>
                <c:pt idx="233370">
                  <c:v>53.9817909182416</c:v>
                </c:pt>
                <c:pt idx="233371">
                  <c:v>53.981874449506101</c:v>
                </c:pt>
                <c:pt idx="233372">
                  <c:v>53.981957980503097</c:v>
                </c:pt>
                <c:pt idx="233373">
                  <c:v>53.982041511232801</c:v>
                </c:pt>
                <c:pt idx="233374">
                  <c:v>53.982125041695099</c:v>
                </c:pt>
                <c:pt idx="233375">
                  <c:v>53.982208571889998</c:v>
                </c:pt>
                <c:pt idx="233376">
                  <c:v>53.982292101817599</c:v>
                </c:pt>
                <c:pt idx="233377">
                  <c:v>53.982375631477701</c:v>
                </c:pt>
                <c:pt idx="233378">
                  <c:v>53.982459160870597</c:v>
                </c:pt>
                <c:pt idx="233379">
                  <c:v>53.982542689996002</c:v>
                </c:pt>
                <c:pt idx="233380">
                  <c:v>53.982626218854101</c:v>
                </c:pt>
                <c:pt idx="233381">
                  <c:v>53.982709747444801</c:v>
                </c:pt>
                <c:pt idx="233382">
                  <c:v>53.982793275768103</c:v>
                </c:pt>
                <c:pt idx="233383">
                  <c:v>53.982876803824098</c:v>
                </c:pt>
                <c:pt idx="233384">
                  <c:v>53.982960331612702</c:v>
                </c:pt>
                <c:pt idx="233385">
                  <c:v>53.9830438591339</c:v>
                </c:pt>
                <c:pt idx="233386">
                  <c:v>53.9831273863878</c:v>
                </c:pt>
                <c:pt idx="233387">
                  <c:v>53.9832109133743</c:v>
                </c:pt>
                <c:pt idx="233388">
                  <c:v>53.983294440093502</c:v>
                </c:pt>
                <c:pt idx="233389">
                  <c:v>53.983377966545198</c:v>
                </c:pt>
                <c:pt idx="233390">
                  <c:v>53.983461492729703</c:v>
                </c:pt>
                <c:pt idx="233391">
                  <c:v>53.983545018646701</c:v>
                </c:pt>
                <c:pt idx="233392">
                  <c:v>53.983628544296401</c:v>
                </c:pt>
                <c:pt idx="233393">
                  <c:v>53.983712069678802</c:v>
                </c:pt>
                <c:pt idx="233394">
                  <c:v>53.983795594793797</c:v>
                </c:pt>
                <c:pt idx="233395">
                  <c:v>53.983879119641401</c:v>
                </c:pt>
                <c:pt idx="233396">
                  <c:v>53.983962644221698</c:v>
                </c:pt>
                <c:pt idx="233397">
                  <c:v>53.984046168534597</c:v>
                </c:pt>
                <c:pt idx="233398">
                  <c:v>53.984129692580197</c:v>
                </c:pt>
                <c:pt idx="233399">
                  <c:v>53.984213216358398</c:v>
                </c:pt>
                <c:pt idx="233400">
                  <c:v>53.984296739869301</c:v>
                </c:pt>
                <c:pt idx="233401">
                  <c:v>53.984380263112797</c:v>
                </c:pt>
                <c:pt idx="233402">
                  <c:v>53.984463786089002</c:v>
                </c:pt>
                <c:pt idx="233403">
                  <c:v>53.984547308797801</c:v>
                </c:pt>
                <c:pt idx="233404">
                  <c:v>53.984630831239201</c:v>
                </c:pt>
                <c:pt idx="233405">
                  <c:v>53.984714353413402</c:v>
                </c:pt>
                <c:pt idx="233406">
                  <c:v>53.984797875320098</c:v>
                </c:pt>
                <c:pt idx="233407">
                  <c:v>53.984881396959601</c:v>
                </c:pt>
                <c:pt idx="233408">
                  <c:v>53.984964918331599</c:v>
                </c:pt>
                <c:pt idx="233409">
                  <c:v>53.985048439436397</c:v>
                </c:pt>
                <c:pt idx="233410">
                  <c:v>53.985131960273797</c:v>
                </c:pt>
                <c:pt idx="233411">
                  <c:v>53.985215480843799</c:v>
                </c:pt>
                <c:pt idx="233412">
                  <c:v>53.985299001146501</c:v>
                </c:pt>
                <c:pt idx="233413">
                  <c:v>53.985382521181897</c:v>
                </c:pt>
                <c:pt idx="233414">
                  <c:v>53.985466040949902</c:v>
                </c:pt>
                <c:pt idx="233415">
                  <c:v>53.9855495604506</c:v>
                </c:pt>
                <c:pt idx="233416">
                  <c:v>53.9856330796839</c:v>
                </c:pt>
                <c:pt idx="233417">
                  <c:v>53.985716598649901</c:v>
                </c:pt>
                <c:pt idx="233418">
                  <c:v>53.985800117348603</c:v>
                </c:pt>
                <c:pt idx="233419">
                  <c:v>53.985883635779999</c:v>
                </c:pt>
                <c:pt idx="233420">
                  <c:v>53.985967153944003</c:v>
                </c:pt>
                <c:pt idx="233421">
                  <c:v>53.986050671840601</c:v>
                </c:pt>
                <c:pt idx="233422">
                  <c:v>53.98613418947</c:v>
                </c:pt>
                <c:pt idx="233423">
                  <c:v>53.986217706832001</c:v>
                </c:pt>
                <c:pt idx="233424">
                  <c:v>53.986301223926603</c:v>
                </c:pt>
                <c:pt idx="233425">
                  <c:v>53.986384740753998</c:v>
                </c:pt>
                <c:pt idx="233426">
                  <c:v>53.986468257314002</c:v>
                </c:pt>
                <c:pt idx="233427">
                  <c:v>53.986551773606699</c:v>
                </c:pt>
                <c:pt idx="233428">
                  <c:v>53.986635289631998</c:v>
                </c:pt>
                <c:pt idx="233429">
                  <c:v>53.986718805389998</c:v>
                </c:pt>
                <c:pt idx="233430">
                  <c:v>53.986802320880798</c:v>
                </c:pt>
                <c:pt idx="233431">
                  <c:v>53.986885836104101</c:v>
                </c:pt>
                <c:pt idx="233432">
                  <c:v>53.986969351060203</c:v>
                </c:pt>
                <c:pt idx="233433">
                  <c:v>53.9870528657489</c:v>
                </c:pt>
                <c:pt idx="233434">
                  <c:v>53.987136380170298</c:v>
                </c:pt>
                <c:pt idx="233435">
                  <c:v>53.987219894324397</c:v>
                </c:pt>
                <c:pt idx="233436">
                  <c:v>53.987303408211098</c:v>
                </c:pt>
                <c:pt idx="233437">
                  <c:v>53.987386921830598</c:v>
                </c:pt>
                <c:pt idx="233438">
                  <c:v>53.987470435182701</c:v>
                </c:pt>
                <c:pt idx="233439">
                  <c:v>53.987553948267497</c:v>
                </c:pt>
                <c:pt idx="233440">
                  <c:v>53.987637461085001</c:v>
                </c:pt>
                <c:pt idx="233441">
                  <c:v>53.987720973635099</c:v>
                </c:pt>
                <c:pt idx="233442">
                  <c:v>53.987804485917998</c:v>
                </c:pt>
                <c:pt idx="233443">
                  <c:v>53.987887997933498</c:v>
                </c:pt>
                <c:pt idx="233444">
                  <c:v>53.987971509681699</c:v>
                </c:pt>
                <c:pt idx="233445">
                  <c:v>53.988055021162602</c:v>
                </c:pt>
                <c:pt idx="233446">
                  <c:v>53.988138532376198</c:v>
                </c:pt>
                <c:pt idx="233447">
                  <c:v>53.988222043322502</c:v>
                </c:pt>
                <c:pt idx="233448">
                  <c:v>53.988305554001499</c:v>
                </c:pt>
                <c:pt idx="233449">
                  <c:v>53.988389064413099</c:v>
                </c:pt>
                <c:pt idx="233450">
                  <c:v>53.988472574557498</c:v>
                </c:pt>
                <c:pt idx="233451">
                  <c:v>53.988556084434499</c:v>
                </c:pt>
                <c:pt idx="233452">
                  <c:v>53.988639594044201</c:v>
                </c:pt>
                <c:pt idx="233453">
                  <c:v>53.988723103386697</c:v>
                </c:pt>
                <c:pt idx="233454">
                  <c:v>53.988806612461801</c:v>
                </c:pt>
                <c:pt idx="233455">
                  <c:v>53.988890121269598</c:v>
                </c:pt>
                <c:pt idx="233456">
                  <c:v>53.988973629810097</c:v>
                </c:pt>
                <c:pt idx="233457">
                  <c:v>53.989057138083297</c:v>
                </c:pt>
                <c:pt idx="233458">
                  <c:v>53.989140646089197</c:v>
                </c:pt>
                <c:pt idx="233459">
                  <c:v>53.989224153827799</c:v>
                </c:pt>
                <c:pt idx="233460">
                  <c:v>53.989307661299101</c:v>
                </c:pt>
                <c:pt idx="233461">
                  <c:v>53.989391168503097</c:v>
                </c:pt>
                <c:pt idx="233462">
                  <c:v>53.989474675439801</c:v>
                </c:pt>
                <c:pt idx="233463">
                  <c:v>53.989558182109199</c:v>
                </c:pt>
                <c:pt idx="233464">
                  <c:v>53.989641688511298</c:v>
                </c:pt>
                <c:pt idx="233465">
                  <c:v>53.989725194646198</c:v>
                </c:pt>
                <c:pt idx="233466">
                  <c:v>53.989808700513699</c:v>
                </c:pt>
                <c:pt idx="233467">
                  <c:v>53.9898922061139</c:v>
                </c:pt>
                <c:pt idx="233468">
                  <c:v>53.989975711446803</c:v>
                </c:pt>
                <c:pt idx="233469">
                  <c:v>53.9900592165124</c:v>
                </c:pt>
                <c:pt idx="233470">
                  <c:v>53.990142721310797</c:v>
                </c:pt>
                <c:pt idx="233471">
                  <c:v>53.990226225841802</c:v>
                </c:pt>
                <c:pt idx="233472">
                  <c:v>53.990309730105601</c:v>
                </c:pt>
                <c:pt idx="233473">
                  <c:v>53.9903932341021</c:v>
                </c:pt>
                <c:pt idx="233474">
                  <c:v>53.990476737831202</c:v>
                </c:pt>
                <c:pt idx="233475">
                  <c:v>53.990560241293103</c:v>
                </c:pt>
                <c:pt idx="233476">
                  <c:v>53.990643744487699</c:v>
                </c:pt>
                <c:pt idx="233477">
                  <c:v>53.990727247415002</c:v>
                </c:pt>
                <c:pt idx="233478">
                  <c:v>53.990810750075099</c:v>
                </c:pt>
                <c:pt idx="233479">
                  <c:v>53.990894252467797</c:v>
                </c:pt>
                <c:pt idx="233480">
                  <c:v>53.990977754593303</c:v>
                </c:pt>
                <c:pt idx="233481">
                  <c:v>53.991061256451502</c:v>
                </c:pt>
                <c:pt idx="233482">
                  <c:v>53.991144758042402</c:v>
                </c:pt>
                <c:pt idx="233483">
                  <c:v>53.991228259365997</c:v>
                </c:pt>
                <c:pt idx="233484">
                  <c:v>53.991311760422299</c:v>
                </c:pt>
                <c:pt idx="233485">
                  <c:v>53.991395261211402</c:v>
                </c:pt>
                <c:pt idx="233486">
                  <c:v>53.991478761733198</c:v>
                </c:pt>
                <c:pt idx="233487">
                  <c:v>53.991562261987703</c:v>
                </c:pt>
                <c:pt idx="233488">
                  <c:v>53.991645761974901</c:v>
                </c:pt>
                <c:pt idx="233489">
                  <c:v>53.9917292616948</c:v>
                </c:pt>
                <c:pt idx="233490">
                  <c:v>53.9918127611475</c:v>
                </c:pt>
                <c:pt idx="233491">
                  <c:v>53.991896260332901</c:v>
                </c:pt>
                <c:pt idx="233492">
                  <c:v>53.991979759251002</c:v>
                </c:pt>
                <c:pt idx="233493">
                  <c:v>53.992063257901897</c:v>
                </c:pt>
                <c:pt idx="233494">
                  <c:v>53.9921467562855</c:v>
                </c:pt>
                <c:pt idx="233495">
                  <c:v>53.992230254401797</c:v>
                </c:pt>
                <c:pt idx="233496">
                  <c:v>53.992313752250801</c:v>
                </c:pt>
                <c:pt idx="233497">
                  <c:v>53.992397249832599</c:v>
                </c:pt>
                <c:pt idx="233498">
                  <c:v>53.992480747147098</c:v>
                </c:pt>
                <c:pt idx="233499">
                  <c:v>53.992564244194398</c:v>
                </c:pt>
                <c:pt idx="233500">
                  <c:v>53.992647740974299</c:v>
                </c:pt>
                <c:pt idx="233501">
                  <c:v>53.992731237487</c:v>
                </c:pt>
                <c:pt idx="233502">
                  <c:v>53.992814733732502</c:v>
                </c:pt>
                <c:pt idx="233503">
                  <c:v>53.992898229710597</c:v>
                </c:pt>
                <c:pt idx="233504">
                  <c:v>53.9929817254216</c:v>
                </c:pt>
                <c:pt idx="233505">
                  <c:v>53.993065220865198</c:v>
                </c:pt>
                <c:pt idx="233506">
                  <c:v>53.993148716041603</c:v>
                </c:pt>
                <c:pt idx="233507">
                  <c:v>53.993232210950701</c:v>
                </c:pt>
                <c:pt idx="233508">
                  <c:v>53.9933157055926</c:v>
                </c:pt>
                <c:pt idx="233509">
                  <c:v>53.9933991999672</c:v>
                </c:pt>
                <c:pt idx="233510">
                  <c:v>53.993482694074501</c:v>
                </c:pt>
                <c:pt idx="233511">
                  <c:v>53.993566187914602</c:v>
                </c:pt>
                <c:pt idx="233512">
                  <c:v>53.993649681487497</c:v>
                </c:pt>
                <c:pt idx="233513">
                  <c:v>53.9937331747931</c:v>
                </c:pt>
                <c:pt idx="233514">
                  <c:v>53.993816667831403</c:v>
                </c:pt>
                <c:pt idx="233515">
                  <c:v>53.993900160602401</c:v>
                </c:pt>
                <c:pt idx="233516">
                  <c:v>53.993983653106298</c:v>
                </c:pt>
                <c:pt idx="233517">
                  <c:v>53.994067145342797</c:v>
                </c:pt>
                <c:pt idx="233518">
                  <c:v>53.994150637312202</c:v>
                </c:pt>
                <c:pt idx="233519">
                  <c:v>53.994234129014202</c:v>
                </c:pt>
                <c:pt idx="233520">
                  <c:v>53.994317620449003</c:v>
                </c:pt>
                <c:pt idx="233521">
                  <c:v>53.994401111616597</c:v>
                </c:pt>
                <c:pt idx="233522">
                  <c:v>53.994484602516899</c:v>
                </c:pt>
                <c:pt idx="233523">
                  <c:v>53.994568093150001</c:v>
                </c:pt>
                <c:pt idx="233524">
                  <c:v>53.994651583515797</c:v>
                </c:pt>
                <c:pt idx="233525">
                  <c:v>53.9947350736144</c:v>
                </c:pt>
                <c:pt idx="233526">
                  <c:v>53.994818563445797</c:v>
                </c:pt>
                <c:pt idx="233527">
                  <c:v>53.994902053009803</c:v>
                </c:pt>
                <c:pt idx="233528">
                  <c:v>53.994985542306701</c:v>
                </c:pt>
                <c:pt idx="233529">
                  <c:v>53.9950690313363</c:v>
                </c:pt>
                <c:pt idx="233530">
                  <c:v>53.995152520098699</c:v>
                </c:pt>
                <c:pt idx="233531">
                  <c:v>53.9952360085938</c:v>
                </c:pt>
                <c:pt idx="233532">
                  <c:v>53.995319496821701</c:v>
                </c:pt>
                <c:pt idx="233533">
                  <c:v>53.995402984782302</c:v>
                </c:pt>
                <c:pt idx="233534">
                  <c:v>53.995486472475797</c:v>
                </c:pt>
                <c:pt idx="233535">
                  <c:v>53.9955699599019</c:v>
                </c:pt>
                <c:pt idx="233536">
                  <c:v>53.995653447060903</c:v>
                </c:pt>
                <c:pt idx="233537">
                  <c:v>53.9957369339526</c:v>
                </c:pt>
                <c:pt idx="233538">
                  <c:v>53.995820420577097</c:v>
                </c:pt>
                <c:pt idx="233539">
                  <c:v>53.995903906934302</c:v>
                </c:pt>
                <c:pt idx="233540">
                  <c:v>53.995987393024301</c:v>
                </c:pt>
                <c:pt idx="233541">
                  <c:v>53.9960708788471</c:v>
                </c:pt>
                <c:pt idx="233542">
                  <c:v>53.996154364402599</c:v>
                </c:pt>
                <c:pt idx="233543">
                  <c:v>53.9962378496909</c:v>
                </c:pt>
                <c:pt idx="233544">
                  <c:v>53.996321334712</c:v>
                </c:pt>
                <c:pt idx="233545">
                  <c:v>53.996404819465901</c:v>
                </c:pt>
                <c:pt idx="233546">
                  <c:v>53.996488303952503</c:v>
                </c:pt>
                <c:pt idx="233547">
                  <c:v>53.996571788171899</c:v>
                </c:pt>
                <c:pt idx="233548">
                  <c:v>53.996655272124102</c:v>
                </c:pt>
                <c:pt idx="233549">
                  <c:v>53.996738755809098</c:v>
                </c:pt>
                <c:pt idx="233550">
                  <c:v>53.996822239226802</c:v>
                </c:pt>
                <c:pt idx="233551">
                  <c:v>53.996905722377299</c:v>
                </c:pt>
                <c:pt idx="233552">
                  <c:v>53.996989205260597</c:v>
                </c:pt>
                <c:pt idx="233553">
                  <c:v>53.997072687876603</c:v>
                </c:pt>
                <c:pt idx="233554">
                  <c:v>53.997156170225502</c:v>
                </c:pt>
                <c:pt idx="233555">
                  <c:v>53.997239652307101</c:v>
                </c:pt>
                <c:pt idx="233556">
                  <c:v>53.997323134121501</c:v>
                </c:pt>
                <c:pt idx="233557">
                  <c:v>53.997406615668702</c:v>
                </c:pt>
                <c:pt idx="233558">
                  <c:v>53.997490096948702</c:v>
                </c:pt>
                <c:pt idx="233559">
                  <c:v>53.997573577961397</c:v>
                </c:pt>
                <c:pt idx="233560">
                  <c:v>53.997657058706999</c:v>
                </c:pt>
                <c:pt idx="233561">
                  <c:v>53.997740539185301</c:v>
                </c:pt>
                <c:pt idx="233562">
                  <c:v>53.997824019396397</c:v>
                </c:pt>
                <c:pt idx="233563">
                  <c:v>53.9979074993403</c:v>
                </c:pt>
                <c:pt idx="233564">
                  <c:v>53.997990979016997</c:v>
                </c:pt>
                <c:pt idx="233565">
                  <c:v>53.998074458426501</c:v>
                </c:pt>
                <c:pt idx="233566">
                  <c:v>53.998157937568699</c:v>
                </c:pt>
                <c:pt idx="233567">
                  <c:v>53.998241416443797</c:v>
                </c:pt>
                <c:pt idx="233568">
                  <c:v>53.998324895051603</c:v>
                </c:pt>
                <c:pt idx="233569">
                  <c:v>53.998408373392301</c:v>
                </c:pt>
                <c:pt idx="233570">
                  <c:v>53.998491851465701</c:v>
                </c:pt>
                <c:pt idx="233571">
                  <c:v>53.998575329271901</c:v>
                </c:pt>
                <c:pt idx="233572">
                  <c:v>53.998658806810901</c:v>
                </c:pt>
                <c:pt idx="233573">
                  <c:v>53.998742284082802</c:v>
                </c:pt>
                <c:pt idx="233574">
                  <c:v>53.998825761087403</c:v>
                </c:pt>
                <c:pt idx="233575">
                  <c:v>53.998909237824797</c:v>
                </c:pt>
                <c:pt idx="233576">
                  <c:v>53.998992714294999</c:v>
                </c:pt>
                <c:pt idx="233577">
                  <c:v>53.999076190498002</c:v>
                </c:pt>
                <c:pt idx="233578">
                  <c:v>53.999159666433798</c:v>
                </c:pt>
                <c:pt idx="233579">
                  <c:v>53.999243142102401</c:v>
                </c:pt>
                <c:pt idx="233580">
                  <c:v>53.999326617503797</c:v>
                </c:pt>
                <c:pt idx="233581">
                  <c:v>53.999410092638001</c:v>
                </c:pt>
                <c:pt idx="233582">
                  <c:v>53.999493567505098</c:v>
                </c:pt>
                <c:pt idx="233583">
                  <c:v>53.999577042104903</c:v>
                </c:pt>
                <c:pt idx="233584">
                  <c:v>53.999660516437501</c:v>
                </c:pt>
                <c:pt idx="233585">
                  <c:v>53.999743990502999</c:v>
                </c:pt>
                <c:pt idx="233586">
                  <c:v>53.999827464301198</c:v>
                </c:pt>
                <c:pt idx="233587">
                  <c:v>53.999910937832198</c:v>
                </c:pt>
                <c:pt idx="233588">
                  <c:v>53.999994411096097</c:v>
                </c:pt>
                <c:pt idx="233589">
                  <c:v>54.000077884092804</c:v>
                </c:pt>
                <c:pt idx="233590">
                  <c:v>54.000161356822296</c:v>
                </c:pt>
                <c:pt idx="233591">
                  <c:v>54.000244829284497</c:v>
                </c:pt>
                <c:pt idx="233592">
                  <c:v>54.000328301479598</c:v>
                </c:pt>
                <c:pt idx="233593">
                  <c:v>54.000411773407599</c:v>
                </c:pt>
                <c:pt idx="233594">
                  <c:v>54.000495245068301</c:v>
                </c:pt>
                <c:pt idx="233595">
                  <c:v>54.000578716461803</c:v>
                </c:pt>
                <c:pt idx="233596">
                  <c:v>54.000662187588198</c:v>
                </c:pt>
                <c:pt idx="233597">
                  <c:v>54.0007456584474</c:v>
                </c:pt>
                <c:pt idx="233598">
                  <c:v>54.000829129039303</c:v>
                </c:pt>
                <c:pt idx="233599">
                  <c:v>54.000912599364199</c:v>
                </c:pt>
                <c:pt idx="233600">
                  <c:v>54.000996069421802</c:v>
                </c:pt>
                <c:pt idx="233601">
                  <c:v>54.001079539212199</c:v>
                </c:pt>
                <c:pt idx="233602">
                  <c:v>54.001163008735503</c:v>
                </c:pt>
                <c:pt idx="233603">
                  <c:v>54.0012464779916</c:v>
                </c:pt>
                <c:pt idx="233604">
                  <c:v>54.001329946980498</c:v>
                </c:pt>
                <c:pt idx="233605">
                  <c:v>54.001413415702203</c:v>
                </c:pt>
                <c:pt idx="233606">
                  <c:v>54.001496884156801</c:v>
                </c:pt>
                <c:pt idx="233607">
                  <c:v>54.001580352344199</c:v>
                </c:pt>
                <c:pt idx="233608">
                  <c:v>54.001663820264397</c:v>
                </c:pt>
                <c:pt idx="233609">
                  <c:v>54.001747287917397</c:v>
                </c:pt>
                <c:pt idx="233610">
                  <c:v>54.001830755303303</c:v>
                </c:pt>
                <c:pt idx="233611">
                  <c:v>54.001914222422002</c:v>
                </c:pt>
                <c:pt idx="233612">
                  <c:v>54.001997689273502</c:v>
                </c:pt>
                <c:pt idx="233613">
                  <c:v>54.002081155857901</c:v>
                </c:pt>
                <c:pt idx="233614">
                  <c:v>54.002164622175002</c:v>
                </c:pt>
                <c:pt idx="233615">
                  <c:v>54.002248088225102</c:v>
                </c:pt>
                <c:pt idx="233616">
                  <c:v>54.002331554007903</c:v>
                </c:pt>
                <c:pt idx="233617">
                  <c:v>54.002415019523603</c:v>
                </c:pt>
                <c:pt idx="233618">
                  <c:v>54.002498484772097</c:v>
                </c:pt>
                <c:pt idx="233619">
                  <c:v>54.002581949753498</c:v>
                </c:pt>
                <c:pt idx="233620">
                  <c:v>54.0026654144677</c:v>
                </c:pt>
                <c:pt idx="233621">
                  <c:v>54.002748878914701</c:v>
                </c:pt>
                <c:pt idx="233622">
                  <c:v>54.002832343094497</c:v>
                </c:pt>
                <c:pt idx="233623">
                  <c:v>54.002915807007199</c:v>
                </c:pt>
                <c:pt idx="233624">
                  <c:v>54.002999270652801</c:v>
                </c:pt>
                <c:pt idx="233625">
                  <c:v>54.003082734031103</c:v>
                </c:pt>
                <c:pt idx="233626">
                  <c:v>54.003166197142399</c:v>
                </c:pt>
                <c:pt idx="233627">
                  <c:v>54.003249659986402</c:v>
                </c:pt>
                <c:pt idx="233628">
                  <c:v>54.003333122563298</c:v>
                </c:pt>
                <c:pt idx="233629">
                  <c:v>54.003416584873101</c:v>
                </c:pt>
                <c:pt idx="233630">
                  <c:v>54.003500046915697</c:v>
                </c:pt>
                <c:pt idx="233631">
                  <c:v>54.003583508691101</c:v>
                </c:pt>
                <c:pt idx="233632">
                  <c:v>54.003666970199397</c:v>
                </c:pt>
                <c:pt idx="233633">
                  <c:v>54.003750431440501</c:v>
                </c:pt>
                <c:pt idx="233634">
                  <c:v>54.003833892414498</c:v>
                </c:pt>
                <c:pt idx="233635">
                  <c:v>54.003917353121302</c:v>
                </c:pt>
                <c:pt idx="233636">
                  <c:v>54.004000813560999</c:v>
                </c:pt>
                <c:pt idx="233637">
                  <c:v>54.004084273733604</c:v>
                </c:pt>
                <c:pt idx="233638">
                  <c:v>54.004167733638901</c:v>
                </c:pt>
                <c:pt idx="233639">
                  <c:v>54.004251193277199</c:v>
                </c:pt>
                <c:pt idx="233640">
                  <c:v>54.004334652648303</c:v>
                </c:pt>
                <c:pt idx="233641">
                  <c:v>54.004418111752202</c:v>
                </c:pt>
                <c:pt idx="233642">
                  <c:v>54.004501570588999</c:v>
                </c:pt>
                <c:pt idx="233643">
                  <c:v>54.004585029158598</c:v>
                </c:pt>
                <c:pt idx="233644">
                  <c:v>54.004668487461203</c:v>
                </c:pt>
                <c:pt idx="233645">
                  <c:v>54.004751945496501</c:v>
                </c:pt>
                <c:pt idx="233646">
                  <c:v>54.0048354032647</c:v>
                </c:pt>
                <c:pt idx="233647">
                  <c:v>54.004918860765798</c:v>
                </c:pt>
                <c:pt idx="233648">
                  <c:v>54.005002317999796</c:v>
                </c:pt>
                <c:pt idx="233649">
                  <c:v>54.005085774966602</c:v>
                </c:pt>
                <c:pt idx="233650">
                  <c:v>54.005169231666201</c:v>
                </c:pt>
                <c:pt idx="233651">
                  <c:v>54.0052526880988</c:v>
                </c:pt>
                <c:pt idx="233652">
                  <c:v>54.005336144264199</c:v>
                </c:pt>
                <c:pt idx="233653">
                  <c:v>54.005419600162398</c:v>
                </c:pt>
                <c:pt idx="233654">
                  <c:v>54.005503055793497</c:v>
                </c:pt>
                <c:pt idx="233655">
                  <c:v>54.005586511157503</c:v>
                </c:pt>
                <c:pt idx="233656">
                  <c:v>54.005669966254402</c:v>
                </c:pt>
                <c:pt idx="233657">
                  <c:v>54.005753421084101</c:v>
                </c:pt>
                <c:pt idx="233658">
                  <c:v>54.0058368756467</c:v>
                </c:pt>
                <c:pt idx="233659">
                  <c:v>54.0059203299421</c:v>
                </c:pt>
                <c:pt idx="233660">
                  <c:v>54.006003783970499</c:v>
                </c:pt>
                <c:pt idx="233661">
                  <c:v>54.006087237731698</c:v>
                </c:pt>
                <c:pt idx="233662">
                  <c:v>54.006170691225698</c:v>
                </c:pt>
                <c:pt idx="233663">
                  <c:v>54.006254144452697</c:v>
                </c:pt>
                <c:pt idx="233664">
                  <c:v>54.006337597412497</c:v>
                </c:pt>
                <c:pt idx="233665">
                  <c:v>54.006421050105203</c:v>
                </c:pt>
                <c:pt idx="233666">
                  <c:v>54.006504502530802</c:v>
                </c:pt>
                <c:pt idx="233667">
                  <c:v>54.006587954689202</c:v>
                </c:pt>
                <c:pt idx="233668">
                  <c:v>54.006671406580502</c:v>
                </c:pt>
                <c:pt idx="233669">
                  <c:v>54.006754858204701</c:v>
                </c:pt>
                <c:pt idx="233670">
                  <c:v>54.0068383095618</c:v>
                </c:pt>
                <c:pt idx="233671">
                  <c:v>54.0069217606518</c:v>
                </c:pt>
                <c:pt idx="233672">
                  <c:v>54.007005211474599</c:v>
                </c:pt>
                <c:pt idx="233673">
                  <c:v>54.007088662030299</c:v>
                </c:pt>
                <c:pt idx="233674">
                  <c:v>54.007172112318898</c:v>
                </c:pt>
                <c:pt idx="233675">
                  <c:v>54.007255562340397</c:v>
                </c:pt>
                <c:pt idx="233676">
                  <c:v>54.007339012094803</c:v>
                </c:pt>
                <c:pt idx="233677">
                  <c:v>54.007422461582003</c:v>
                </c:pt>
                <c:pt idx="233678">
                  <c:v>54.007505910802202</c:v>
                </c:pt>
                <c:pt idx="233679">
                  <c:v>54.007589359755201</c:v>
                </c:pt>
                <c:pt idx="233680">
                  <c:v>54.0076728084411</c:v>
                </c:pt>
                <c:pt idx="233681">
                  <c:v>54.007756256859899</c:v>
                </c:pt>
                <c:pt idx="233682">
                  <c:v>54.007839705011598</c:v>
                </c:pt>
                <c:pt idx="233683">
                  <c:v>54.007923152896197</c:v>
                </c:pt>
                <c:pt idx="233684">
                  <c:v>54.008006600513703</c:v>
                </c:pt>
                <c:pt idx="233685">
                  <c:v>54.008090047864002</c:v>
                </c:pt>
                <c:pt idx="233686">
                  <c:v>54.0081734949473</c:v>
                </c:pt>
                <c:pt idx="233687">
                  <c:v>54.008256941763399</c:v>
                </c:pt>
                <c:pt idx="233688">
                  <c:v>54.008340388312497</c:v>
                </c:pt>
                <c:pt idx="233689">
                  <c:v>54.008423834594403</c:v>
                </c:pt>
                <c:pt idx="233690">
                  <c:v>54.008507280609201</c:v>
                </c:pt>
                <c:pt idx="233691">
                  <c:v>54.008590726356999</c:v>
                </c:pt>
                <c:pt idx="233692">
                  <c:v>54.008674171837598</c:v>
                </c:pt>
                <c:pt idx="233693">
                  <c:v>54.008757617051103</c:v>
                </c:pt>
                <c:pt idx="233694">
                  <c:v>54.0088410619976</c:v>
                </c:pt>
                <c:pt idx="233695">
                  <c:v>54.008924506676898</c:v>
                </c:pt>
                <c:pt idx="233696">
                  <c:v>54.009007951089103</c:v>
                </c:pt>
                <c:pt idx="233697">
                  <c:v>54.009091395234201</c:v>
                </c:pt>
                <c:pt idx="233698">
                  <c:v>54.009174839112298</c:v>
                </c:pt>
                <c:pt idx="233699">
                  <c:v>54.009258282723202</c:v>
                </c:pt>
                <c:pt idx="233700">
                  <c:v>54.009341726066999</c:v>
                </c:pt>
                <c:pt idx="233701">
                  <c:v>54.009425169143803</c:v>
                </c:pt>
                <c:pt idx="233702">
                  <c:v>54.0095086119534</c:v>
                </c:pt>
                <c:pt idx="233703">
                  <c:v>54.009592054495997</c:v>
                </c:pt>
                <c:pt idx="233704">
                  <c:v>54.0096754967715</c:v>
                </c:pt>
                <c:pt idx="233705">
                  <c:v>54.009758938779797</c:v>
                </c:pt>
                <c:pt idx="233706">
                  <c:v>54.0098423805211</c:v>
                </c:pt>
                <c:pt idx="233707">
                  <c:v>54.009925821995303</c:v>
                </c:pt>
                <c:pt idx="233708">
                  <c:v>54.010009263202399</c:v>
                </c:pt>
                <c:pt idx="233709">
                  <c:v>54.010092704142401</c:v>
                </c:pt>
                <c:pt idx="233710">
                  <c:v>54.010176144815397</c:v>
                </c:pt>
                <c:pt idx="233711">
                  <c:v>54.010259585221199</c:v>
                </c:pt>
                <c:pt idx="233712">
                  <c:v>54.010343025360001</c:v>
                </c:pt>
                <c:pt idx="233713">
                  <c:v>54.010426465231603</c:v>
                </c:pt>
                <c:pt idx="233714">
                  <c:v>54.010509904836198</c:v>
                </c:pt>
                <c:pt idx="233715">
                  <c:v>54.010593344173699</c:v>
                </c:pt>
                <c:pt idx="233716">
                  <c:v>54.0106767832442</c:v>
                </c:pt>
                <c:pt idx="233717">
                  <c:v>54.010760222047502</c:v>
                </c:pt>
                <c:pt idx="233718">
                  <c:v>54.010843660583802</c:v>
                </c:pt>
                <c:pt idx="233719">
                  <c:v>54.010927098853003</c:v>
                </c:pt>
                <c:pt idx="233720">
                  <c:v>54.011010536855103</c:v>
                </c:pt>
                <c:pt idx="233721">
                  <c:v>54.011093974590104</c:v>
                </c:pt>
                <c:pt idx="233722">
                  <c:v>54.011177412058103</c:v>
                </c:pt>
                <c:pt idx="233723">
                  <c:v>54.011260849258903</c:v>
                </c:pt>
                <c:pt idx="233724">
                  <c:v>54.011344286192703</c:v>
                </c:pt>
                <c:pt idx="233725">
                  <c:v>54.011427722859501</c:v>
                </c:pt>
                <c:pt idx="233726">
                  <c:v>54.011511159259101</c:v>
                </c:pt>
                <c:pt idx="233727">
                  <c:v>54.011594595391699</c:v>
                </c:pt>
                <c:pt idx="233728">
                  <c:v>54.011678031257198</c:v>
                </c:pt>
                <c:pt idx="233729">
                  <c:v>54.011761466855702</c:v>
                </c:pt>
                <c:pt idx="233730">
                  <c:v>54.011844902187001</c:v>
                </c:pt>
                <c:pt idx="233731">
                  <c:v>54.011928337251298</c:v>
                </c:pt>
                <c:pt idx="233732">
                  <c:v>54.012011772048602</c:v>
                </c:pt>
                <c:pt idx="233733">
                  <c:v>54.012095206578699</c:v>
                </c:pt>
                <c:pt idx="233734">
                  <c:v>54.012178640841803</c:v>
                </c:pt>
                <c:pt idx="233735">
                  <c:v>54.012262074837899</c:v>
                </c:pt>
                <c:pt idx="233736">
                  <c:v>54.012345508566803</c:v>
                </c:pt>
                <c:pt idx="233737">
                  <c:v>54.012428942028698</c:v>
                </c:pt>
                <c:pt idx="233738">
                  <c:v>54.012512375223601</c:v>
                </c:pt>
                <c:pt idx="233739">
                  <c:v>54.012595808151303</c:v>
                </c:pt>
                <c:pt idx="233740">
                  <c:v>54.012679240812098</c:v>
                </c:pt>
                <c:pt idx="233741">
                  <c:v>54.0127626732057</c:v>
                </c:pt>
                <c:pt idx="233742">
                  <c:v>54.012846105332301</c:v>
                </c:pt>
                <c:pt idx="233743">
                  <c:v>54.012929537191901</c:v>
                </c:pt>
                <c:pt idx="233744">
                  <c:v>54.013012968784302</c:v>
                </c:pt>
                <c:pt idx="233745">
                  <c:v>54.013096400109802</c:v>
                </c:pt>
                <c:pt idx="233746">
                  <c:v>54.013179831168102</c:v>
                </c:pt>
                <c:pt idx="233747">
                  <c:v>54.013263261959402</c:v>
                </c:pt>
                <c:pt idx="233748">
                  <c:v>54.013346692483701</c:v>
                </c:pt>
                <c:pt idx="233749">
                  <c:v>54.0134301227409</c:v>
                </c:pt>
                <c:pt idx="233750">
                  <c:v>54.013513552731098</c:v>
                </c:pt>
                <c:pt idx="233751">
                  <c:v>54.013596982454203</c:v>
                </c:pt>
                <c:pt idx="233752">
                  <c:v>54.013680411910201</c:v>
                </c:pt>
                <c:pt idx="233753">
                  <c:v>54.013763841099198</c:v>
                </c:pt>
                <c:pt idx="233754">
                  <c:v>54.013847270021103</c:v>
                </c:pt>
                <c:pt idx="233755">
                  <c:v>54.013930698675999</c:v>
                </c:pt>
                <c:pt idx="233756">
                  <c:v>54.014014127063902</c:v>
                </c:pt>
                <c:pt idx="233757">
                  <c:v>54.014097555184698</c:v>
                </c:pt>
                <c:pt idx="233758">
                  <c:v>54.0141809830385</c:v>
                </c:pt>
                <c:pt idx="233759">
                  <c:v>54.014264410625202</c:v>
                </c:pt>
                <c:pt idx="233760">
                  <c:v>54.014347837944896</c:v>
                </c:pt>
                <c:pt idx="233761">
                  <c:v>54.014431264997498</c:v>
                </c:pt>
                <c:pt idx="233762">
                  <c:v>54.014514691783098</c:v>
                </c:pt>
                <c:pt idx="233763">
                  <c:v>54.014598118301599</c:v>
                </c:pt>
                <c:pt idx="233764">
                  <c:v>54.014681544553099</c:v>
                </c:pt>
                <c:pt idx="233765">
                  <c:v>54.014764970537598</c:v>
                </c:pt>
                <c:pt idx="233766">
                  <c:v>54.014848396254997</c:v>
                </c:pt>
                <c:pt idx="233767">
                  <c:v>54.014931821705403</c:v>
                </c:pt>
                <c:pt idx="233768">
                  <c:v>54.015015246888701</c:v>
                </c:pt>
                <c:pt idx="233769">
                  <c:v>54.015098671804999</c:v>
                </c:pt>
                <c:pt idx="233770">
                  <c:v>54.015182096454303</c:v>
                </c:pt>
                <c:pt idx="233771">
                  <c:v>54.0152655208365</c:v>
                </c:pt>
                <c:pt idx="233772">
                  <c:v>54.015348944951697</c:v>
                </c:pt>
                <c:pt idx="233773">
                  <c:v>54.0154323687999</c:v>
                </c:pt>
                <c:pt idx="233774">
                  <c:v>54.015515792381102</c:v>
                </c:pt>
                <c:pt idx="233775">
                  <c:v>54.015599215695197</c:v>
                </c:pt>
                <c:pt idx="233776">
                  <c:v>54.015682638742199</c:v>
                </c:pt>
                <c:pt idx="233777">
                  <c:v>54.015766061522299</c:v>
                </c:pt>
                <c:pt idx="233778">
                  <c:v>54.0158494840353</c:v>
                </c:pt>
                <c:pt idx="233779">
                  <c:v>54.0159329062813</c:v>
                </c:pt>
                <c:pt idx="233780">
                  <c:v>54.016016328260299</c:v>
                </c:pt>
                <c:pt idx="233781">
                  <c:v>54.016099749972199</c:v>
                </c:pt>
                <c:pt idx="233782">
                  <c:v>54.016183171417097</c:v>
                </c:pt>
                <c:pt idx="233783">
                  <c:v>54.016266592595002</c:v>
                </c:pt>
                <c:pt idx="233784">
                  <c:v>54.0163500135059</c:v>
                </c:pt>
                <c:pt idx="233785">
                  <c:v>54.016433434149697</c:v>
                </c:pt>
                <c:pt idx="233786">
                  <c:v>54.0165168545265</c:v>
                </c:pt>
                <c:pt idx="233787">
                  <c:v>54.016600274636303</c:v>
                </c:pt>
                <c:pt idx="233788">
                  <c:v>54.016683694479099</c:v>
                </c:pt>
                <c:pt idx="233789">
                  <c:v>54.0167671140549</c:v>
                </c:pt>
                <c:pt idx="233790">
                  <c:v>54.016850533363602</c:v>
                </c:pt>
                <c:pt idx="233791">
                  <c:v>54.016933952405303</c:v>
                </c:pt>
                <c:pt idx="233792">
                  <c:v>54.017017371180003</c:v>
                </c:pt>
                <c:pt idx="233793">
                  <c:v>54.017100789687703</c:v>
                </c:pt>
                <c:pt idx="233794">
                  <c:v>54.017184207928402</c:v>
                </c:pt>
                <c:pt idx="233795">
                  <c:v>54.017267625902001</c:v>
                </c:pt>
                <c:pt idx="233796">
                  <c:v>54.017351043608699</c:v>
                </c:pt>
                <c:pt idx="233797">
                  <c:v>54.017434461048303</c:v>
                </c:pt>
                <c:pt idx="233798">
                  <c:v>54.0175178782209</c:v>
                </c:pt>
                <c:pt idx="233799">
                  <c:v>54.017601295126497</c:v>
                </c:pt>
                <c:pt idx="233800">
                  <c:v>54.017684711765199</c:v>
                </c:pt>
                <c:pt idx="233801">
                  <c:v>54.017768128136701</c:v>
                </c:pt>
                <c:pt idx="233802">
                  <c:v>54.017851544241303</c:v>
                </c:pt>
                <c:pt idx="233803">
                  <c:v>54.017934960078897</c:v>
                </c:pt>
                <c:pt idx="233804">
                  <c:v>54.018018375649497</c:v>
                </c:pt>
                <c:pt idx="233805">
                  <c:v>54.018101790952997</c:v>
                </c:pt>
                <c:pt idx="233806">
                  <c:v>54.018185205989603</c:v>
                </c:pt>
                <c:pt idx="233807">
                  <c:v>54.018268620759102</c:v>
                </c:pt>
                <c:pt idx="233808">
                  <c:v>54.018352035261699</c:v>
                </c:pt>
                <c:pt idx="233809">
                  <c:v>54.018435449497197</c:v>
                </c:pt>
                <c:pt idx="233810">
                  <c:v>54.0185188634658</c:v>
                </c:pt>
                <c:pt idx="233811">
                  <c:v>54.018602277167297</c:v>
                </c:pt>
                <c:pt idx="233812">
                  <c:v>54.018685690601899</c:v>
                </c:pt>
                <c:pt idx="233813">
                  <c:v>54.018769103769401</c:v>
                </c:pt>
                <c:pt idx="233814">
                  <c:v>54.018852516670002</c:v>
                </c:pt>
                <c:pt idx="233815">
                  <c:v>54.018935929303503</c:v>
                </c:pt>
                <c:pt idx="233816">
                  <c:v>54.019019341670102</c:v>
                </c:pt>
                <c:pt idx="233817">
                  <c:v>54.019102753769602</c:v>
                </c:pt>
                <c:pt idx="233818">
                  <c:v>54.0191861656022</c:v>
                </c:pt>
                <c:pt idx="233819">
                  <c:v>54.019269577167798</c:v>
                </c:pt>
                <c:pt idx="233820">
                  <c:v>54.019352988466302</c:v>
                </c:pt>
                <c:pt idx="233821">
                  <c:v>54.019436399497899</c:v>
                </c:pt>
                <c:pt idx="233822">
                  <c:v>54.019519810262501</c:v>
                </c:pt>
                <c:pt idx="233823">
                  <c:v>54.019603220760096</c:v>
                </c:pt>
                <c:pt idx="233824">
                  <c:v>54.019686630990698</c:v>
                </c:pt>
                <c:pt idx="233825">
                  <c:v>54.019770040954398</c:v>
                </c:pt>
                <c:pt idx="233826">
                  <c:v>54.019853450650999</c:v>
                </c:pt>
                <c:pt idx="233827">
                  <c:v>54.019936860080698</c:v>
                </c:pt>
                <c:pt idx="233828">
                  <c:v>54.020020269243297</c:v>
                </c:pt>
                <c:pt idx="233829">
                  <c:v>54.020103678139002</c:v>
                </c:pt>
                <c:pt idx="233830">
                  <c:v>54.020187086767699</c:v>
                </c:pt>
                <c:pt idx="233831">
                  <c:v>54.020270495129402</c:v>
                </c:pt>
                <c:pt idx="233832">
                  <c:v>54.020353903224098</c:v>
                </c:pt>
                <c:pt idx="233833">
                  <c:v>54.0204373110519</c:v>
                </c:pt>
                <c:pt idx="233834">
                  <c:v>54.020520718612602</c:v>
                </c:pt>
                <c:pt idx="233835">
                  <c:v>54.020604125906402</c:v>
                </c:pt>
                <c:pt idx="233836">
                  <c:v>54.020687532933202</c:v>
                </c:pt>
                <c:pt idx="233837">
                  <c:v>54.020770939693101</c:v>
                </c:pt>
                <c:pt idx="233838">
                  <c:v>54.020854346185899</c:v>
                </c:pt>
                <c:pt idx="233839">
                  <c:v>54.020937752411797</c:v>
                </c:pt>
                <c:pt idx="233840">
                  <c:v>54.021021158370701</c:v>
                </c:pt>
                <c:pt idx="233841">
                  <c:v>54.021104564062597</c:v>
                </c:pt>
                <c:pt idx="233842">
                  <c:v>54.021187969487599</c:v>
                </c:pt>
                <c:pt idx="233843">
                  <c:v>54.021271374645501</c:v>
                </c:pt>
                <c:pt idx="233844">
                  <c:v>54.021354779536502</c:v>
                </c:pt>
                <c:pt idx="233845">
                  <c:v>54.021438184160601</c:v>
                </c:pt>
                <c:pt idx="233846">
                  <c:v>54.021521588517601</c:v>
                </c:pt>
                <c:pt idx="233847">
                  <c:v>54.021604992607699</c:v>
                </c:pt>
                <c:pt idx="233848">
                  <c:v>54.021688396430797</c:v>
                </c:pt>
                <c:pt idx="233849">
                  <c:v>54.021771799987</c:v>
                </c:pt>
                <c:pt idx="233850">
                  <c:v>54.021855203276203</c:v>
                </c:pt>
                <c:pt idx="233851">
                  <c:v>54.021938606298399</c:v>
                </c:pt>
                <c:pt idx="233852">
                  <c:v>54.0220220090536</c:v>
                </c:pt>
                <c:pt idx="233853">
                  <c:v>54.022105411541901</c:v>
                </c:pt>
                <c:pt idx="233854">
                  <c:v>54.0221888137633</c:v>
                </c:pt>
                <c:pt idx="233855">
                  <c:v>54.022272215717599</c:v>
                </c:pt>
                <c:pt idx="233856">
                  <c:v>54.022355617404997</c:v>
                </c:pt>
                <c:pt idx="233857">
                  <c:v>54.022439018825501</c:v>
                </c:pt>
                <c:pt idx="233858">
                  <c:v>54.022522419978898</c:v>
                </c:pt>
                <c:pt idx="233859">
                  <c:v>54.022605820865401</c:v>
                </c:pt>
                <c:pt idx="233860">
                  <c:v>54.022689221485003</c:v>
                </c:pt>
                <c:pt idx="233861">
                  <c:v>54.022772621837603</c:v>
                </c:pt>
                <c:pt idx="233862">
                  <c:v>54.022856021923197</c:v>
                </c:pt>
                <c:pt idx="233863">
                  <c:v>54.022939421741903</c:v>
                </c:pt>
                <c:pt idx="233864">
                  <c:v>54.023022821293701</c:v>
                </c:pt>
                <c:pt idx="233865">
                  <c:v>54.023106220578399</c:v>
                </c:pt>
                <c:pt idx="233866">
                  <c:v>54.023189619596302</c:v>
                </c:pt>
                <c:pt idx="233867">
                  <c:v>54.023273018347098</c:v>
                </c:pt>
                <c:pt idx="233868">
                  <c:v>54.023356416831099</c:v>
                </c:pt>
                <c:pt idx="233869">
                  <c:v>54.023439815048</c:v>
                </c:pt>
                <c:pt idx="233870">
                  <c:v>54.023523212998001</c:v>
                </c:pt>
                <c:pt idx="233871">
                  <c:v>54.023606610681099</c:v>
                </c:pt>
                <c:pt idx="233872">
                  <c:v>54.023690008097198</c:v>
                </c:pt>
                <c:pt idx="233873">
                  <c:v>54.023773405246402</c:v>
                </c:pt>
                <c:pt idx="233874">
                  <c:v>54.023856802128599</c:v>
                </c:pt>
                <c:pt idx="233875">
                  <c:v>54.023940198743901</c:v>
                </c:pt>
                <c:pt idx="233876">
                  <c:v>54.024023595092203</c:v>
                </c:pt>
                <c:pt idx="233877">
                  <c:v>54.024106991173603</c:v>
                </c:pt>
                <c:pt idx="233878">
                  <c:v>54.024190386988103</c:v>
                </c:pt>
                <c:pt idx="233879">
                  <c:v>54.024273782535602</c:v>
                </c:pt>
                <c:pt idx="233880">
                  <c:v>54.0243571778161</c:v>
                </c:pt>
                <c:pt idx="233881">
                  <c:v>54.024440572829803</c:v>
                </c:pt>
                <c:pt idx="233882">
                  <c:v>54.024523967576499</c:v>
                </c:pt>
                <c:pt idx="233883">
                  <c:v>54.024607362056202</c:v>
                </c:pt>
                <c:pt idx="233884">
                  <c:v>54.024690756269003</c:v>
                </c:pt>
                <c:pt idx="233885">
                  <c:v>54.024774150214903</c:v>
                </c:pt>
                <c:pt idx="233886">
                  <c:v>54.024857543893802</c:v>
                </c:pt>
                <c:pt idx="233887">
                  <c:v>54.0249409373058</c:v>
                </c:pt>
                <c:pt idx="233888">
                  <c:v>54.025024330450897</c:v>
                </c:pt>
                <c:pt idx="233889">
                  <c:v>54.025107723329</c:v>
                </c:pt>
                <c:pt idx="233890">
                  <c:v>54.025191115940203</c:v>
                </c:pt>
                <c:pt idx="233891">
                  <c:v>54.025274508284397</c:v>
                </c:pt>
                <c:pt idx="233892">
                  <c:v>54.025357900361797</c:v>
                </c:pt>
                <c:pt idx="233893">
                  <c:v>54.025441292172196</c:v>
                </c:pt>
                <c:pt idx="233894">
                  <c:v>54.025524683715602</c:v>
                </c:pt>
                <c:pt idx="233895">
                  <c:v>54.025608074992199</c:v>
                </c:pt>
                <c:pt idx="233896">
                  <c:v>54.025691466001803</c:v>
                </c:pt>
                <c:pt idx="233897">
                  <c:v>54.025774856744398</c:v>
                </c:pt>
                <c:pt idx="233898">
                  <c:v>54.025858247220199</c:v>
                </c:pt>
                <c:pt idx="233899">
                  <c:v>54.025941637429</c:v>
                </c:pt>
                <c:pt idx="233900">
                  <c:v>54.026025027370899</c:v>
                </c:pt>
                <c:pt idx="233901">
                  <c:v>54.026108417045897</c:v>
                </c:pt>
                <c:pt idx="233902">
                  <c:v>54.026191806454001</c:v>
                </c:pt>
                <c:pt idx="233903">
                  <c:v>54.026275195595098</c:v>
                </c:pt>
                <c:pt idx="233904">
                  <c:v>54.0263585844693</c:v>
                </c:pt>
                <c:pt idx="233905">
                  <c:v>54.026441973076601</c:v>
                </c:pt>
                <c:pt idx="233906">
                  <c:v>54.026525361417001</c:v>
                </c:pt>
                <c:pt idx="233907">
                  <c:v>54.026608749490499</c:v>
                </c:pt>
                <c:pt idx="233908">
                  <c:v>54.026692137296997</c:v>
                </c:pt>
                <c:pt idx="233909">
                  <c:v>54.026775524836602</c:v>
                </c:pt>
                <c:pt idx="233910">
                  <c:v>54.026858912109297</c:v>
                </c:pt>
                <c:pt idx="233911">
                  <c:v>54.026942299115099</c:v>
                </c:pt>
                <c:pt idx="233912">
                  <c:v>54.027025685853999</c:v>
                </c:pt>
                <c:pt idx="233913">
                  <c:v>54.027109072325999</c:v>
                </c:pt>
                <c:pt idx="233914">
                  <c:v>54.027192458530997</c:v>
                </c:pt>
                <c:pt idx="233915">
                  <c:v>54.027275844469202</c:v>
                </c:pt>
                <c:pt idx="233916">
                  <c:v>54.027359230140398</c:v>
                </c:pt>
                <c:pt idx="233917">
                  <c:v>54.0274426155447</c:v>
                </c:pt>
                <c:pt idx="233918">
                  <c:v>54.027526000682101</c:v>
                </c:pt>
                <c:pt idx="233919">
                  <c:v>54.027609385552601</c:v>
                </c:pt>
                <c:pt idx="233920">
                  <c:v>54.0276927701562</c:v>
                </c:pt>
                <c:pt idx="233921">
                  <c:v>54.027776154492898</c:v>
                </c:pt>
                <c:pt idx="233922">
                  <c:v>54.027859538562701</c:v>
                </c:pt>
                <c:pt idx="233923">
                  <c:v>54.027942922365597</c:v>
                </c:pt>
                <c:pt idx="233924">
                  <c:v>54.028026305901598</c:v>
                </c:pt>
                <c:pt idx="233925">
                  <c:v>54.028109689170599</c:v>
                </c:pt>
                <c:pt idx="233926">
                  <c:v>54.028193072172797</c:v>
                </c:pt>
                <c:pt idx="233927">
                  <c:v>54.028276454908003</c:v>
                </c:pt>
                <c:pt idx="233928">
                  <c:v>54.028359837376399</c:v>
                </c:pt>
                <c:pt idx="233929">
                  <c:v>54.028443219577902</c:v>
                </c:pt>
                <c:pt idx="233930">
                  <c:v>54.028526601512397</c:v>
                </c:pt>
                <c:pt idx="233931">
                  <c:v>54.028609983180097</c:v>
                </c:pt>
                <c:pt idx="233932">
                  <c:v>54.028693364580903</c:v>
                </c:pt>
                <c:pt idx="233933">
                  <c:v>54.028776745714701</c:v>
                </c:pt>
                <c:pt idx="233934">
                  <c:v>54.028860126581698</c:v>
                </c:pt>
                <c:pt idx="233935">
                  <c:v>54.0289435071818</c:v>
                </c:pt>
                <c:pt idx="233936">
                  <c:v>54.029026887515002</c:v>
                </c:pt>
                <c:pt idx="233937">
                  <c:v>54.029110267581302</c:v>
                </c:pt>
                <c:pt idx="233938">
                  <c:v>54.029193647380701</c:v>
                </c:pt>
                <c:pt idx="233939">
                  <c:v>54.029277026913199</c:v>
                </c:pt>
                <c:pt idx="233940">
                  <c:v>54.029360406178803</c:v>
                </c:pt>
                <c:pt idx="233941">
                  <c:v>54.029443785177598</c:v>
                </c:pt>
                <c:pt idx="233942">
                  <c:v>54.0295271639094</c:v>
                </c:pt>
                <c:pt idx="233943">
                  <c:v>54.0296105423744</c:v>
                </c:pt>
                <c:pt idx="233944">
                  <c:v>54.029693920572399</c:v>
                </c:pt>
                <c:pt idx="233945">
                  <c:v>54.029777298503603</c:v>
                </c:pt>
                <c:pt idx="233946">
                  <c:v>54.0298606761679</c:v>
                </c:pt>
                <c:pt idx="233947">
                  <c:v>54.029944053565302</c:v>
                </c:pt>
                <c:pt idx="233948">
                  <c:v>54.030027430695903</c:v>
                </c:pt>
                <c:pt idx="233949">
                  <c:v>54.030110807559502</c:v>
                </c:pt>
                <c:pt idx="233950">
                  <c:v>54.030194184156301</c:v>
                </c:pt>
                <c:pt idx="233951">
                  <c:v>54.030277560486198</c:v>
                </c:pt>
                <c:pt idx="233952">
                  <c:v>54.030360936549201</c:v>
                </c:pt>
                <c:pt idx="233953">
                  <c:v>54.030444312345303</c:v>
                </c:pt>
                <c:pt idx="233954">
                  <c:v>54.030527687874503</c:v>
                </c:pt>
                <c:pt idx="233955">
                  <c:v>54.030611063136902</c:v>
                </c:pt>
                <c:pt idx="233956">
                  <c:v>54.0306944381324</c:v>
                </c:pt>
                <c:pt idx="233957">
                  <c:v>54.030777812860997</c:v>
                </c:pt>
                <c:pt idx="233958">
                  <c:v>54.030861187322699</c:v>
                </c:pt>
                <c:pt idx="233959">
                  <c:v>54.0309445615176</c:v>
                </c:pt>
                <c:pt idx="233960">
                  <c:v>54.0310279354456</c:v>
                </c:pt>
                <c:pt idx="233961">
                  <c:v>54.031111309106699</c:v>
                </c:pt>
                <c:pt idx="233962">
                  <c:v>54.031194682501003</c:v>
                </c:pt>
                <c:pt idx="233963">
                  <c:v>54.031278055628398</c:v>
                </c:pt>
                <c:pt idx="233964">
                  <c:v>54.0313614284889</c:v>
                </c:pt>
                <c:pt idx="233965">
                  <c:v>54.0314448010825</c:v>
                </c:pt>
                <c:pt idx="233966">
                  <c:v>54.031528173409299</c:v>
                </c:pt>
                <c:pt idx="233967">
                  <c:v>54.031611545469197</c:v>
                </c:pt>
                <c:pt idx="233968">
                  <c:v>54.0316949172622</c:v>
                </c:pt>
                <c:pt idx="233969">
                  <c:v>54.031778288788402</c:v>
                </c:pt>
                <c:pt idx="233970">
                  <c:v>54.031861660047703</c:v>
                </c:pt>
                <c:pt idx="233971">
                  <c:v>54.031945031040102</c:v>
                </c:pt>
                <c:pt idx="233972">
                  <c:v>54.0320284017657</c:v>
                </c:pt>
                <c:pt idx="233973">
                  <c:v>54.032111772224397</c:v>
                </c:pt>
                <c:pt idx="233974">
                  <c:v>54.032195142416299</c:v>
                </c:pt>
                <c:pt idx="233975">
                  <c:v>54.0322785123413</c:v>
                </c:pt>
                <c:pt idx="233976">
                  <c:v>54.0323618819994</c:v>
                </c:pt>
                <c:pt idx="233977">
                  <c:v>54.032445251390698</c:v>
                </c:pt>
                <c:pt idx="233978">
                  <c:v>54.032528620515102</c:v>
                </c:pt>
                <c:pt idx="233979">
                  <c:v>54.032611989372697</c:v>
                </c:pt>
                <c:pt idx="233980">
                  <c:v>54.032695357963398</c:v>
                </c:pt>
                <c:pt idx="233981">
                  <c:v>54.032778726287198</c:v>
                </c:pt>
                <c:pt idx="233982">
                  <c:v>54.032862094344203</c:v>
                </c:pt>
                <c:pt idx="233983">
                  <c:v>54.0329454621344</c:v>
                </c:pt>
                <c:pt idx="233984">
                  <c:v>54.033028829657603</c:v>
                </c:pt>
                <c:pt idx="233985">
                  <c:v>54.033112196914097</c:v>
                </c:pt>
                <c:pt idx="233986">
                  <c:v>54.033195563903703</c:v>
                </c:pt>
                <c:pt idx="233987">
                  <c:v>54.033278930626402</c:v>
                </c:pt>
                <c:pt idx="233988">
                  <c:v>54.033362297082299</c:v>
                </c:pt>
                <c:pt idx="233989">
                  <c:v>54.033445663271301</c:v>
                </c:pt>
                <c:pt idx="233990">
                  <c:v>54.033529029193502</c:v>
                </c:pt>
                <c:pt idx="233991">
                  <c:v>54.033612394848902</c:v>
                </c:pt>
                <c:pt idx="233992">
                  <c:v>54.0336957602373</c:v>
                </c:pt>
                <c:pt idx="233993">
                  <c:v>54.033779125358997</c:v>
                </c:pt>
                <c:pt idx="233994">
                  <c:v>54.033862490213799</c:v>
                </c:pt>
                <c:pt idx="233995">
                  <c:v>54.0339458548018</c:v>
                </c:pt>
                <c:pt idx="233996">
                  <c:v>54.0340292191229</c:v>
                </c:pt>
                <c:pt idx="233997">
                  <c:v>54.034112583177198</c:v>
                </c:pt>
                <c:pt idx="233998">
                  <c:v>54.034195946964601</c:v>
                </c:pt>
                <c:pt idx="233999">
                  <c:v>54.034279310485203</c:v>
                </c:pt>
                <c:pt idx="234000">
                  <c:v>54.034362673738997</c:v>
                </c:pt>
                <c:pt idx="234001">
                  <c:v>54.034446036725903</c:v>
                </c:pt>
                <c:pt idx="234002">
                  <c:v>54.034529399446001</c:v>
                </c:pt>
                <c:pt idx="234003">
                  <c:v>54.034612761899197</c:v>
                </c:pt>
                <c:pt idx="234004">
                  <c:v>54.034696124085599</c:v>
                </c:pt>
                <c:pt idx="234005">
                  <c:v>54.034779486005199</c:v>
                </c:pt>
                <c:pt idx="234006">
                  <c:v>54.034862847657898</c:v>
                </c:pt>
                <c:pt idx="234007">
                  <c:v>54.034946209043802</c:v>
                </c:pt>
                <c:pt idx="234008">
                  <c:v>54.035029570162898</c:v>
                </c:pt>
                <c:pt idx="234009">
                  <c:v>54.035112931015199</c:v>
                </c:pt>
                <c:pt idx="234010">
                  <c:v>54.035196291600599</c:v>
                </c:pt>
                <c:pt idx="234011">
                  <c:v>54.035279651919197</c:v>
                </c:pt>
                <c:pt idx="234012">
                  <c:v>54.035363011970901</c:v>
                </c:pt>
                <c:pt idx="234013">
                  <c:v>54.035446371755803</c:v>
                </c:pt>
                <c:pt idx="234014">
                  <c:v>54.035529731273897</c:v>
                </c:pt>
                <c:pt idx="234015">
                  <c:v>54.035613090525203</c:v>
                </c:pt>
                <c:pt idx="234016">
                  <c:v>54.0356964495097</c:v>
                </c:pt>
                <c:pt idx="234017">
                  <c:v>54.035779808227304</c:v>
                </c:pt>
                <c:pt idx="234018">
                  <c:v>54.035863166678098</c:v>
                </c:pt>
                <c:pt idx="234019">
                  <c:v>54.035946524862098</c:v>
                </c:pt>
                <c:pt idx="234020">
                  <c:v>54.036029882779196</c:v>
                </c:pt>
                <c:pt idx="234021">
                  <c:v>54.036113240429501</c:v>
                </c:pt>
                <c:pt idx="234022">
                  <c:v>54.036196597813003</c:v>
                </c:pt>
                <c:pt idx="234023">
                  <c:v>54.036279954929697</c:v>
                </c:pt>
                <c:pt idx="234024">
                  <c:v>54.036363311779603</c:v>
                </c:pt>
                <c:pt idx="234025">
                  <c:v>54.0364466683627</c:v>
                </c:pt>
                <c:pt idx="234026">
                  <c:v>54.036530024678903</c:v>
                </c:pt>
                <c:pt idx="234027">
                  <c:v>54.036613380728298</c:v>
                </c:pt>
                <c:pt idx="234028">
                  <c:v>54.036696736510898</c:v>
                </c:pt>
                <c:pt idx="234029">
                  <c:v>54.036780092026703</c:v>
                </c:pt>
                <c:pt idx="234030">
                  <c:v>54.036863447275699</c:v>
                </c:pt>
                <c:pt idx="234031">
                  <c:v>54.036946802257901</c:v>
                </c:pt>
                <c:pt idx="234032">
                  <c:v>54.037030156973202</c:v>
                </c:pt>
                <c:pt idx="234033">
                  <c:v>54.037113511421801</c:v>
                </c:pt>
                <c:pt idx="234034">
                  <c:v>54.037196865603498</c:v>
                </c:pt>
                <c:pt idx="234035">
                  <c:v>54.037280219518401</c:v>
                </c:pt>
                <c:pt idx="234036">
                  <c:v>54.037363573166502</c:v>
                </c:pt>
                <c:pt idx="234037">
                  <c:v>54.037446926547901</c:v>
                </c:pt>
                <c:pt idx="234038">
                  <c:v>54.037530279662398</c:v>
                </c:pt>
                <c:pt idx="234039">
                  <c:v>54.037613632510102</c:v>
                </c:pt>
                <c:pt idx="234040">
                  <c:v>54.037696985090903</c:v>
                </c:pt>
                <c:pt idx="234041">
                  <c:v>54.037780337405003</c:v>
                </c:pt>
                <c:pt idx="234042">
                  <c:v>54.037863689452301</c:v>
                </c:pt>
                <c:pt idx="234043">
                  <c:v>54.037947041232798</c:v>
                </c:pt>
                <c:pt idx="234044">
                  <c:v>54.038030392746499</c:v>
                </c:pt>
                <c:pt idx="234045">
                  <c:v>54.038113743993399</c:v>
                </c:pt>
                <c:pt idx="234046">
                  <c:v>54.038197094973398</c:v>
                </c:pt>
                <c:pt idx="234047">
                  <c:v>54.038280445686702</c:v>
                </c:pt>
                <c:pt idx="234048">
                  <c:v>54.038363796133197</c:v>
                </c:pt>
                <c:pt idx="234049">
                  <c:v>54.038447146312897</c:v>
                </c:pt>
                <c:pt idx="234050">
                  <c:v>54.038530496225803</c:v>
                </c:pt>
                <c:pt idx="234051">
                  <c:v>54.0386138458719</c:v>
                </c:pt>
                <c:pt idx="234052">
                  <c:v>54.038697195251103</c:v>
                </c:pt>
                <c:pt idx="234053">
                  <c:v>54.038780544363703</c:v>
                </c:pt>
                <c:pt idx="234054">
                  <c:v>54.038863893209403</c:v>
                </c:pt>
                <c:pt idx="234055">
                  <c:v>54.0389472417883</c:v>
                </c:pt>
                <c:pt idx="234056">
                  <c:v>54.039030590100403</c:v>
                </c:pt>
                <c:pt idx="234057">
                  <c:v>54.039113938145697</c:v>
                </c:pt>
                <c:pt idx="234058">
                  <c:v>54.039197285924303</c:v>
                </c:pt>
                <c:pt idx="234059">
                  <c:v>54.039280633436</c:v>
                </c:pt>
                <c:pt idx="234060">
                  <c:v>54.039363980681003</c:v>
                </c:pt>
                <c:pt idx="234061">
                  <c:v>54.039447327659197</c:v>
                </c:pt>
                <c:pt idx="234062">
                  <c:v>54.039530674370603</c:v>
                </c:pt>
                <c:pt idx="234063">
                  <c:v>54.0396140208152</c:v>
                </c:pt>
                <c:pt idx="234064">
                  <c:v>54.039697366993003</c:v>
                </c:pt>
                <c:pt idx="234065">
                  <c:v>54.039780712904097</c:v>
                </c:pt>
                <c:pt idx="234066">
                  <c:v>54.039864058548297</c:v>
                </c:pt>
                <c:pt idx="234067">
                  <c:v>54.039947403925801</c:v>
                </c:pt>
                <c:pt idx="234068">
                  <c:v>54.040030749036497</c:v>
                </c:pt>
                <c:pt idx="234069">
                  <c:v>54.040114093880398</c:v>
                </c:pt>
                <c:pt idx="234070">
                  <c:v>54.040197438457497</c:v>
                </c:pt>
                <c:pt idx="234071">
                  <c:v>54.040280782767901</c:v>
                </c:pt>
                <c:pt idx="234072">
                  <c:v>54.040364126811497</c:v>
                </c:pt>
                <c:pt idx="234073">
                  <c:v>54.040447470588298</c:v>
                </c:pt>
                <c:pt idx="234074">
                  <c:v>54.040530814098297</c:v>
                </c:pt>
                <c:pt idx="234075">
                  <c:v>54.040614157341601</c:v>
                </c:pt>
                <c:pt idx="234076">
                  <c:v>54.040697500317997</c:v>
                </c:pt>
                <c:pt idx="234077">
                  <c:v>54.040780843027797</c:v>
                </c:pt>
                <c:pt idx="234078">
                  <c:v>54.040864185470703</c:v>
                </c:pt>
                <c:pt idx="234079">
                  <c:v>54.0409475276468</c:v>
                </c:pt>
                <c:pt idx="234080">
                  <c:v>54.041030869556202</c:v>
                </c:pt>
                <c:pt idx="234081">
                  <c:v>54.041114211198803</c:v>
                </c:pt>
                <c:pt idx="234082">
                  <c:v>54.041197552574701</c:v>
                </c:pt>
                <c:pt idx="234083">
                  <c:v>54.041280893683798</c:v>
                </c:pt>
                <c:pt idx="234084">
                  <c:v>54.0413642345261</c:v>
                </c:pt>
                <c:pt idx="234085">
                  <c:v>54.0414475751016</c:v>
                </c:pt>
                <c:pt idx="234086">
                  <c:v>54.041530915410398</c:v>
                </c:pt>
                <c:pt idx="234087">
                  <c:v>54.041614255452401</c:v>
                </c:pt>
                <c:pt idx="234088">
                  <c:v>54.041697595227703</c:v>
                </c:pt>
                <c:pt idx="234089">
                  <c:v>54.041780934736202</c:v>
                </c:pt>
                <c:pt idx="234090">
                  <c:v>54.0418642739779</c:v>
                </c:pt>
                <c:pt idx="234091">
                  <c:v>54.041947612952903</c:v>
                </c:pt>
                <c:pt idx="234092">
                  <c:v>54.042030951661097</c:v>
                </c:pt>
                <c:pt idx="234093">
                  <c:v>54.042114290102496</c:v>
                </c:pt>
                <c:pt idx="234094">
                  <c:v>54.042197628277201</c:v>
                </c:pt>
                <c:pt idx="234095">
                  <c:v>54.042280966185103</c:v>
                </c:pt>
                <c:pt idx="234096">
                  <c:v>54.042364303826297</c:v>
                </c:pt>
                <c:pt idx="234097">
                  <c:v>54.042447641200702</c:v>
                </c:pt>
                <c:pt idx="234098">
                  <c:v>54.042530978308399</c:v>
                </c:pt>
                <c:pt idx="234099">
                  <c:v>54.042614315149301</c:v>
                </c:pt>
                <c:pt idx="234100">
                  <c:v>54.042697651723401</c:v>
                </c:pt>
                <c:pt idx="234101">
                  <c:v>54.042780988030799</c:v>
                </c:pt>
                <c:pt idx="234102">
                  <c:v>54.042864324071502</c:v>
                </c:pt>
                <c:pt idx="234103">
                  <c:v>54.042947659845403</c:v>
                </c:pt>
                <c:pt idx="234104">
                  <c:v>54.043030995352503</c:v>
                </c:pt>
                <c:pt idx="234105">
                  <c:v>54.0431143305929</c:v>
                </c:pt>
                <c:pt idx="234106">
                  <c:v>54.043197665566602</c:v>
                </c:pt>
                <c:pt idx="234107">
                  <c:v>54.043281000273502</c:v>
                </c:pt>
                <c:pt idx="234108">
                  <c:v>54.043364334713601</c:v>
                </c:pt>
                <c:pt idx="234109">
                  <c:v>54.043447668886998</c:v>
                </c:pt>
                <c:pt idx="234110">
                  <c:v>54.043531002793699</c:v>
                </c:pt>
                <c:pt idx="234111">
                  <c:v>54.043614336433599</c:v>
                </c:pt>
                <c:pt idx="234112">
                  <c:v>54.043697669806797</c:v>
                </c:pt>
                <c:pt idx="234113">
                  <c:v>54.0437810029132</c:v>
                </c:pt>
                <c:pt idx="234114">
                  <c:v>54.0438643357529</c:v>
                </c:pt>
                <c:pt idx="234115">
                  <c:v>54.043947668325799</c:v>
                </c:pt>
                <c:pt idx="234116">
                  <c:v>54.044031000632003</c:v>
                </c:pt>
                <c:pt idx="234117">
                  <c:v>54.044114332671498</c:v>
                </c:pt>
                <c:pt idx="234118">
                  <c:v>54.044197664444198</c:v>
                </c:pt>
                <c:pt idx="234119">
                  <c:v>54.044280995950203</c:v>
                </c:pt>
                <c:pt idx="234120">
                  <c:v>54.044364327189498</c:v>
                </c:pt>
                <c:pt idx="234121">
                  <c:v>54.044447658161999</c:v>
                </c:pt>
                <c:pt idx="234122">
                  <c:v>54.044530988867798</c:v>
                </c:pt>
                <c:pt idx="234123">
                  <c:v>54.044614319306802</c:v>
                </c:pt>
                <c:pt idx="234124">
                  <c:v>54.044697649479197</c:v>
                </c:pt>
                <c:pt idx="234125">
                  <c:v>54.044780979384697</c:v>
                </c:pt>
                <c:pt idx="234126">
                  <c:v>54.044864309023602</c:v>
                </c:pt>
                <c:pt idx="234127">
                  <c:v>54.044947638395698</c:v>
                </c:pt>
                <c:pt idx="234128">
                  <c:v>54.045030967501098</c:v>
                </c:pt>
                <c:pt idx="234129">
                  <c:v>54.045114296339797</c:v>
                </c:pt>
                <c:pt idx="234130">
                  <c:v>54.045197624911701</c:v>
                </c:pt>
                <c:pt idx="234131">
                  <c:v>54.045280953216903</c:v>
                </c:pt>
                <c:pt idx="234132">
                  <c:v>54.045364281255402</c:v>
                </c:pt>
                <c:pt idx="234133">
                  <c:v>54.0454476090271</c:v>
                </c:pt>
                <c:pt idx="234134">
                  <c:v>54.045530936532202</c:v>
                </c:pt>
                <c:pt idx="234135">
                  <c:v>54.045614263770503</c:v>
                </c:pt>
                <c:pt idx="234136">
                  <c:v>54.045697590742002</c:v>
                </c:pt>
                <c:pt idx="234137">
                  <c:v>54.045780917446898</c:v>
                </c:pt>
                <c:pt idx="234138">
                  <c:v>54.045864243884999</c:v>
                </c:pt>
                <c:pt idx="234139">
                  <c:v>54.045947570056498</c:v>
                </c:pt>
                <c:pt idx="234140">
                  <c:v>54.046030895961202</c:v>
                </c:pt>
                <c:pt idx="234141">
                  <c:v>54.046114221599098</c:v>
                </c:pt>
                <c:pt idx="234142">
                  <c:v>54.046197546970397</c:v>
                </c:pt>
                <c:pt idx="234143">
                  <c:v>54.046280872074902</c:v>
                </c:pt>
                <c:pt idx="234144">
                  <c:v>54.046364196912798</c:v>
                </c:pt>
                <c:pt idx="234145">
                  <c:v>54.046447521483898</c:v>
                </c:pt>
                <c:pt idx="234146">
                  <c:v>54.046530845788297</c:v>
                </c:pt>
                <c:pt idx="234147">
                  <c:v>54.046614169826</c:v>
                </c:pt>
                <c:pt idx="234148">
                  <c:v>54.046697493596902</c:v>
                </c:pt>
                <c:pt idx="234149">
                  <c:v>54.046780817101201</c:v>
                </c:pt>
                <c:pt idx="234150">
                  <c:v>54.046864140338798</c:v>
                </c:pt>
                <c:pt idx="234151">
                  <c:v>54.0469474633096</c:v>
                </c:pt>
                <c:pt idx="234152">
                  <c:v>54.0470307860137</c:v>
                </c:pt>
                <c:pt idx="234153">
                  <c:v>54.047114108451098</c:v>
                </c:pt>
                <c:pt idx="234154">
                  <c:v>54.0471974306219</c:v>
                </c:pt>
                <c:pt idx="234155">
                  <c:v>54.0472807525259</c:v>
                </c:pt>
                <c:pt idx="234156">
                  <c:v>54.047364074163198</c:v>
                </c:pt>
                <c:pt idx="234157">
                  <c:v>54.047447395533801</c:v>
                </c:pt>
                <c:pt idx="234158">
                  <c:v>54.047530716637702</c:v>
                </c:pt>
                <c:pt idx="234159">
                  <c:v>54.047614037474801</c:v>
                </c:pt>
                <c:pt idx="234160">
                  <c:v>54.047697358045298</c:v>
                </c:pt>
                <c:pt idx="234161">
                  <c:v>54.047780678349099</c:v>
                </c:pt>
                <c:pt idx="234162">
                  <c:v>54.047863998386198</c:v>
                </c:pt>
                <c:pt idx="234163">
                  <c:v>54.047947318156602</c:v>
                </c:pt>
                <c:pt idx="234164">
                  <c:v>54.048030637660297</c:v>
                </c:pt>
                <c:pt idx="234165">
                  <c:v>54.048113956897197</c:v>
                </c:pt>
                <c:pt idx="234166">
                  <c:v>54.048197275867501</c:v>
                </c:pt>
                <c:pt idx="234167">
                  <c:v>54.048280594571096</c:v>
                </c:pt>
                <c:pt idx="234168">
                  <c:v>54.048363913007996</c:v>
                </c:pt>
                <c:pt idx="234169">
                  <c:v>54.048447231178201</c:v>
                </c:pt>
                <c:pt idx="234170">
                  <c:v>54.048530549081697</c:v>
                </c:pt>
                <c:pt idx="234171">
                  <c:v>54.048613866718497</c:v>
                </c:pt>
                <c:pt idx="234172">
                  <c:v>54.048697184088702</c:v>
                </c:pt>
                <c:pt idx="234173">
                  <c:v>54.048780501192098</c:v>
                </c:pt>
                <c:pt idx="234174">
                  <c:v>54.048863818028799</c:v>
                </c:pt>
                <c:pt idx="234175">
                  <c:v>54.048947134598897</c:v>
                </c:pt>
                <c:pt idx="234176">
                  <c:v>54.049030450902201</c:v>
                </c:pt>
                <c:pt idx="234177">
                  <c:v>54.049113766938902</c:v>
                </c:pt>
                <c:pt idx="234178">
                  <c:v>54.049197082708901</c:v>
                </c:pt>
                <c:pt idx="234179">
                  <c:v>54.049280398212197</c:v>
                </c:pt>
                <c:pt idx="234180">
                  <c:v>54.049363713448798</c:v>
                </c:pt>
                <c:pt idx="234181">
                  <c:v>54.049447028418697</c:v>
                </c:pt>
                <c:pt idx="234182">
                  <c:v>54.049530343122001</c:v>
                </c:pt>
                <c:pt idx="234183">
                  <c:v>54.049613657558503</c:v>
                </c:pt>
                <c:pt idx="234184">
                  <c:v>54.049696971728402</c:v>
                </c:pt>
                <c:pt idx="234185">
                  <c:v>54.049780285631599</c:v>
                </c:pt>
                <c:pt idx="234186">
                  <c:v>54.0498635992681</c:v>
                </c:pt>
                <c:pt idx="234187">
                  <c:v>54.049946912637999</c:v>
                </c:pt>
                <c:pt idx="234188">
                  <c:v>54.050030225741097</c:v>
                </c:pt>
                <c:pt idx="234189">
                  <c:v>54.050113538577598</c:v>
                </c:pt>
                <c:pt idx="234190">
                  <c:v>54.050196851147398</c:v>
                </c:pt>
                <c:pt idx="234191">
                  <c:v>54.050280163450502</c:v>
                </c:pt>
                <c:pt idx="234192">
                  <c:v>54.050363475487003</c:v>
                </c:pt>
                <c:pt idx="234193">
                  <c:v>54.050446787256803</c:v>
                </c:pt>
                <c:pt idx="234194">
                  <c:v>54.0505300987599</c:v>
                </c:pt>
                <c:pt idx="234195">
                  <c:v>54.050613409996302</c:v>
                </c:pt>
                <c:pt idx="234196">
                  <c:v>54.050696720966101</c:v>
                </c:pt>
                <c:pt idx="234197">
                  <c:v>54.050780031669198</c:v>
                </c:pt>
                <c:pt idx="234198">
                  <c:v>54.0508633421056</c:v>
                </c:pt>
                <c:pt idx="234199">
                  <c:v>54.0509466522753</c:v>
                </c:pt>
                <c:pt idx="234200">
                  <c:v>54.051029962178397</c:v>
                </c:pt>
                <c:pt idx="234201">
                  <c:v>54.051113271814799</c:v>
                </c:pt>
                <c:pt idx="234202">
                  <c:v>54.051196581184598</c:v>
                </c:pt>
                <c:pt idx="234203">
                  <c:v>54.051279890287702</c:v>
                </c:pt>
                <c:pt idx="234204">
                  <c:v>54.051363199124097</c:v>
                </c:pt>
                <c:pt idx="234205">
                  <c:v>54.051446507693797</c:v>
                </c:pt>
                <c:pt idx="234206">
                  <c:v>54.051529815996901</c:v>
                </c:pt>
                <c:pt idx="234207">
                  <c:v>54.051613124033302</c:v>
                </c:pt>
                <c:pt idx="234208">
                  <c:v>54.051696431803101</c:v>
                </c:pt>
                <c:pt idx="234209">
                  <c:v>54.051779739306198</c:v>
                </c:pt>
                <c:pt idx="234210">
                  <c:v>54.051863046542699</c:v>
                </c:pt>
                <c:pt idx="234211">
                  <c:v>54.051946353512399</c:v>
                </c:pt>
                <c:pt idx="234212">
                  <c:v>54.052029660215602</c:v>
                </c:pt>
                <c:pt idx="234213">
                  <c:v>54.052112966651997</c:v>
                </c:pt>
                <c:pt idx="234214">
                  <c:v>54.052196272821803</c:v>
                </c:pt>
                <c:pt idx="234215">
                  <c:v>54.052279578724999</c:v>
                </c:pt>
                <c:pt idx="234216">
                  <c:v>54.0523628843615</c:v>
                </c:pt>
                <c:pt idx="234217">
                  <c:v>54.052446189731398</c:v>
                </c:pt>
                <c:pt idx="234218">
                  <c:v>54.052529494834602</c:v>
                </c:pt>
                <c:pt idx="234219">
                  <c:v>54.052612799671103</c:v>
                </c:pt>
                <c:pt idx="234220">
                  <c:v>54.052696104241001</c:v>
                </c:pt>
                <c:pt idx="234221">
                  <c:v>54.052779408544197</c:v>
                </c:pt>
                <c:pt idx="234222">
                  <c:v>54.052862712580797</c:v>
                </c:pt>
                <c:pt idx="234223">
                  <c:v>54.052946016350802</c:v>
                </c:pt>
                <c:pt idx="234224">
                  <c:v>54.053029319854097</c:v>
                </c:pt>
                <c:pt idx="234225">
                  <c:v>54.053112623090698</c:v>
                </c:pt>
                <c:pt idx="234226">
                  <c:v>54.053195926060702</c:v>
                </c:pt>
                <c:pt idx="234227">
                  <c:v>54.053279228764097</c:v>
                </c:pt>
                <c:pt idx="234228">
                  <c:v>54.053362531200797</c:v>
                </c:pt>
                <c:pt idx="234229">
                  <c:v>54.053445833370802</c:v>
                </c:pt>
                <c:pt idx="234230">
                  <c:v>54.053529135274303</c:v>
                </c:pt>
                <c:pt idx="234231">
                  <c:v>54.053612436911102</c:v>
                </c:pt>
                <c:pt idx="234232">
                  <c:v>54.053695738281199</c:v>
                </c:pt>
                <c:pt idx="234233">
                  <c:v>54.0537790393847</c:v>
                </c:pt>
                <c:pt idx="234234">
                  <c:v>54.053862340221599</c:v>
                </c:pt>
                <c:pt idx="234235">
                  <c:v>54.053945640791802</c:v>
                </c:pt>
                <c:pt idx="234236">
                  <c:v>54.054028941095403</c:v>
                </c:pt>
                <c:pt idx="234237">
                  <c:v>54.054112241132302</c:v>
                </c:pt>
                <c:pt idx="234238">
                  <c:v>54.054195540902597</c:v>
                </c:pt>
                <c:pt idx="234239">
                  <c:v>54.054278840406297</c:v>
                </c:pt>
                <c:pt idx="234240">
                  <c:v>54.054362139643402</c:v>
                </c:pt>
                <c:pt idx="234241">
                  <c:v>54.054445438613797</c:v>
                </c:pt>
                <c:pt idx="234242">
                  <c:v>54.054528737317597</c:v>
                </c:pt>
                <c:pt idx="234243">
                  <c:v>54.054612035754701</c:v>
                </c:pt>
                <c:pt idx="234244">
                  <c:v>54.054695333925203</c:v>
                </c:pt>
                <c:pt idx="234245">
                  <c:v>54.054778631829102</c:v>
                </c:pt>
                <c:pt idx="234246">
                  <c:v>54.054861929466398</c:v>
                </c:pt>
                <c:pt idx="234247">
                  <c:v>54.054945226836999</c:v>
                </c:pt>
                <c:pt idx="234248">
                  <c:v>54.055028523940997</c:v>
                </c:pt>
                <c:pt idx="234249">
                  <c:v>54.0551118207784</c:v>
                </c:pt>
                <c:pt idx="234250">
                  <c:v>54.055195117349101</c:v>
                </c:pt>
                <c:pt idx="234251">
                  <c:v>54.055278413653198</c:v>
                </c:pt>
                <c:pt idx="234252">
                  <c:v>54.0553617096907</c:v>
                </c:pt>
                <c:pt idx="234253">
                  <c:v>54.0554450054616</c:v>
                </c:pt>
                <c:pt idx="234254">
                  <c:v>54.055528300965896</c:v>
                </c:pt>
                <c:pt idx="234255">
                  <c:v>54.055611596203498</c:v>
                </c:pt>
                <c:pt idx="234256">
                  <c:v>54.055694891174497</c:v>
                </c:pt>
                <c:pt idx="234257">
                  <c:v>54.0557781858789</c:v>
                </c:pt>
                <c:pt idx="234258">
                  <c:v>54.0558614803167</c:v>
                </c:pt>
                <c:pt idx="234259">
                  <c:v>54.055944774487799</c:v>
                </c:pt>
                <c:pt idx="234260">
                  <c:v>54.056028068392401</c:v>
                </c:pt>
                <c:pt idx="234261">
                  <c:v>54.0561113620303</c:v>
                </c:pt>
                <c:pt idx="234262">
                  <c:v>54.056194655401598</c:v>
                </c:pt>
                <c:pt idx="234263">
                  <c:v>54.056277948506299</c:v>
                </c:pt>
                <c:pt idx="234264">
                  <c:v>54.056361241344398</c:v>
                </c:pt>
                <c:pt idx="234265">
                  <c:v>54.056444533915801</c:v>
                </c:pt>
                <c:pt idx="234266">
                  <c:v>54.056527826220702</c:v>
                </c:pt>
                <c:pt idx="234267">
                  <c:v>54.0566111182589</c:v>
                </c:pt>
                <c:pt idx="234268">
                  <c:v>54.056694410030602</c:v>
                </c:pt>
                <c:pt idx="234269">
                  <c:v>54.056777701535601</c:v>
                </c:pt>
                <c:pt idx="234270">
                  <c:v>54.056860992773998</c:v>
                </c:pt>
                <c:pt idx="234271">
                  <c:v>54.0569442837458</c:v>
                </c:pt>
                <c:pt idx="234272">
                  <c:v>54.057027574450998</c:v>
                </c:pt>
                <c:pt idx="234273">
                  <c:v>54.057110864889601</c:v>
                </c:pt>
                <c:pt idx="234274">
                  <c:v>54.057194155061602</c:v>
                </c:pt>
                <c:pt idx="234275">
                  <c:v>54.057277444966999</c:v>
                </c:pt>
                <c:pt idx="234276">
                  <c:v>54.057360734605702</c:v>
                </c:pt>
                <c:pt idx="234277">
                  <c:v>54.057444023977901</c:v>
                </c:pt>
                <c:pt idx="234278">
                  <c:v>54.057527313083497</c:v>
                </c:pt>
                <c:pt idx="234279">
                  <c:v>54.057610601922498</c:v>
                </c:pt>
                <c:pt idx="234280">
                  <c:v>54.057693890494797</c:v>
                </c:pt>
                <c:pt idx="234281">
                  <c:v>54.057777178800599</c:v>
                </c:pt>
                <c:pt idx="234282">
                  <c:v>54.057860466839799</c:v>
                </c:pt>
                <c:pt idx="234283">
                  <c:v>54.057943754612303</c:v>
                </c:pt>
                <c:pt idx="234284">
                  <c:v>54.058027042118297</c:v>
                </c:pt>
                <c:pt idx="234285">
                  <c:v>54.058110329357703</c:v>
                </c:pt>
                <c:pt idx="234286">
                  <c:v>54.058193616330499</c:v>
                </c:pt>
                <c:pt idx="234287">
                  <c:v>54.058276903036699</c:v>
                </c:pt>
                <c:pt idx="234288">
                  <c:v>54.058360189476304</c:v>
                </c:pt>
                <c:pt idx="234289">
                  <c:v>54.058443475649298</c:v>
                </c:pt>
                <c:pt idx="234290">
                  <c:v>54.058526761555697</c:v>
                </c:pt>
                <c:pt idx="234291">
                  <c:v>54.0586100471956</c:v>
                </c:pt>
                <c:pt idx="234292">
                  <c:v>54.058693332568801</c:v>
                </c:pt>
                <c:pt idx="234293">
                  <c:v>54.058776617675399</c:v>
                </c:pt>
                <c:pt idx="234294">
                  <c:v>54.058859902515501</c:v>
                </c:pt>
                <c:pt idx="234295">
                  <c:v>54.058943187089</c:v>
                </c:pt>
                <c:pt idx="234296">
                  <c:v>54.059026471395903</c:v>
                </c:pt>
                <c:pt idx="234297">
                  <c:v>54.059109755436197</c:v>
                </c:pt>
                <c:pt idx="234298">
                  <c:v>54.059193039209902</c:v>
                </c:pt>
                <c:pt idx="234299">
                  <c:v>54.059276322716997</c:v>
                </c:pt>
                <c:pt idx="234300">
                  <c:v>54.059359605957603</c:v>
                </c:pt>
                <c:pt idx="234301">
                  <c:v>54.0594428889315</c:v>
                </c:pt>
                <c:pt idx="234302">
                  <c:v>54.0595261716389</c:v>
                </c:pt>
                <c:pt idx="234303">
                  <c:v>54.059609454079698</c:v>
                </c:pt>
                <c:pt idx="234304">
                  <c:v>54.059692736253901</c:v>
                </c:pt>
                <c:pt idx="234305">
                  <c:v>54.0597760181616</c:v>
                </c:pt>
                <c:pt idx="234306">
                  <c:v>54.059859299802703</c:v>
                </c:pt>
                <c:pt idx="234307">
                  <c:v>54.059942581177197</c:v>
                </c:pt>
                <c:pt idx="234308">
                  <c:v>54.060025862285102</c:v>
                </c:pt>
                <c:pt idx="234309">
                  <c:v>54.060109143126397</c:v>
                </c:pt>
                <c:pt idx="234310">
                  <c:v>54.060192423701203</c:v>
                </c:pt>
                <c:pt idx="234311">
                  <c:v>54.060275704009399</c:v>
                </c:pt>
                <c:pt idx="234312">
                  <c:v>54.060358984051</c:v>
                </c:pt>
                <c:pt idx="234313">
                  <c:v>54.060442263825998</c:v>
                </c:pt>
                <c:pt idx="234314">
                  <c:v>54.060525543334499</c:v>
                </c:pt>
                <c:pt idx="234315">
                  <c:v>54.060608822576398</c:v>
                </c:pt>
                <c:pt idx="234316">
                  <c:v>54.060692101551702</c:v>
                </c:pt>
                <c:pt idx="234317">
                  <c:v>54.060775380260502</c:v>
                </c:pt>
                <c:pt idx="234318">
                  <c:v>54.060858658702699</c:v>
                </c:pt>
                <c:pt idx="234319">
                  <c:v>54.060941936878301</c:v>
                </c:pt>
                <c:pt idx="234320">
                  <c:v>54.061025214787399</c:v>
                </c:pt>
                <c:pt idx="234321">
                  <c:v>54.061108492429902</c:v>
                </c:pt>
                <c:pt idx="234322">
                  <c:v>54.061191769805802</c:v>
                </c:pt>
                <c:pt idx="234323">
                  <c:v>54.061275046915199</c:v>
                </c:pt>
                <c:pt idx="234324">
                  <c:v>54.061358323758</c:v>
                </c:pt>
                <c:pt idx="234325">
                  <c:v>54.061441600334298</c:v>
                </c:pt>
                <c:pt idx="234326">
                  <c:v>54.061524876644</c:v>
                </c:pt>
                <c:pt idx="234327">
                  <c:v>54.0616081526871</c:v>
                </c:pt>
                <c:pt idx="234328">
                  <c:v>54.061691428463703</c:v>
                </c:pt>
                <c:pt idx="234329">
                  <c:v>54.061774703973697</c:v>
                </c:pt>
                <c:pt idx="234330">
                  <c:v>54.061857979217102</c:v>
                </c:pt>
                <c:pt idx="234331">
                  <c:v>54.061941254193997</c:v>
                </c:pt>
                <c:pt idx="234332">
                  <c:v>54.062024528904402</c:v>
                </c:pt>
                <c:pt idx="234333">
                  <c:v>54.062107803348198</c:v>
                </c:pt>
                <c:pt idx="234334">
                  <c:v>54.062191077525398</c:v>
                </c:pt>
                <c:pt idx="234335">
                  <c:v>54.062274351436102</c:v>
                </c:pt>
                <c:pt idx="234336">
                  <c:v>54.062357625080203</c:v>
                </c:pt>
                <c:pt idx="234337">
                  <c:v>54.062440898457801</c:v>
                </c:pt>
                <c:pt idx="234338">
                  <c:v>54.062524171568803</c:v>
                </c:pt>
                <c:pt idx="234339">
                  <c:v>54.062607444413302</c:v>
                </c:pt>
                <c:pt idx="234340">
                  <c:v>54.062690716991199</c:v>
                </c:pt>
                <c:pt idx="234341">
                  <c:v>54.062773989302599</c:v>
                </c:pt>
                <c:pt idx="234342">
                  <c:v>54.062857261347403</c:v>
                </c:pt>
                <c:pt idx="234343">
                  <c:v>54.062940533125698</c:v>
                </c:pt>
                <c:pt idx="234344">
                  <c:v>54.063023804637403</c:v>
                </c:pt>
                <c:pt idx="234345">
                  <c:v>54.063107075882598</c:v>
                </c:pt>
                <c:pt idx="234346">
                  <c:v>54.063190346861298</c:v>
                </c:pt>
                <c:pt idx="234347">
                  <c:v>54.063273617573302</c:v>
                </c:pt>
                <c:pt idx="234348">
                  <c:v>54.063356888018902</c:v>
                </c:pt>
                <c:pt idx="234349">
                  <c:v>54.063440158197899</c:v>
                </c:pt>
                <c:pt idx="234350">
                  <c:v>54.0635234281104</c:v>
                </c:pt>
                <c:pt idx="234351">
                  <c:v>54.063606697756398</c:v>
                </c:pt>
                <c:pt idx="234352">
                  <c:v>54.063689967135801</c:v>
                </c:pt>
                <c:pt idx="234353">
                  <c:v>54.063773236248601</c:v>
                </c:pt>
                <c:pt idx="234354">
                  <c:v>54.063856505095004</c:v>
                </c:pt>
                <c:pt idx="234355">
                  <c:v>54.063939773674797</c:v>
                </c:pt>
                <c:pt idx="234356">
                  <c:v>54.064023041988001</c:v>
                </c:pt>
                <c:pt idx="234357">
                  <c:v>54.064106310034703</c:v>
                </c:pt>
                <c:pt idx="234358">
                  <c:v>54.064189577814901</c:v>
                </c:pt>
                <c:pt idx="234359">
                  <c:v>54.064272845328603</c:v>
                </c:pt>
                <c:pt idx="234360">
                  <c:v>54.064356112575702</c:v>
                </c:pt>
                <c:pt idx="234361">
                  <c:v>54.064439379556298</c:v>
                </c:pt>
                <c:pt idx="234362">
                  <c:v>54.064522646270397</c:v>
                </c:pt>
                <c:pt idx="234363">
                  <c:v>54.064605912717902</c:v>
                </c:pt>
                <c:pt idx="234364">
                  <c:v>54.064689178898902</c:v>
                </c:pt>
                <c:pt idx="234365">
                  <c:v>54.0647724448134</c:v>
                </c:pt>
                <c:pt idx="234366">
                  <c:v>54.064855710461302</c:v>
                </c:pt>
                <c:pt idx="234367">
                  <c:v>54.0649389758428</c:v>
                </c:pt>
                <c:pt idx="234368">
                  <c:v>54.065022240957703</c:v>
                </c:pt>
                <c:pt idx="234369">
                  <c:v>54.065105505806002</c:v>
                </c:pt>
                <c:pt idx="234370">
                  <c:v>54.065188770387898</c:v>
                </c:pt>
                <c:pt idx="234371">
                  <c:v>54.065272034703199</c:v>
                </c:pt>
                <c:pt idx="234372">
                  <c:v>54.065355298752003</c:v>
                </c:pt>
                <c:pt idx="234373">
                  <c:v>54.065438562534297</c:v>
                </c:pt>
                <c:pt idx="234374">
                  <c:v>54.065521826050102</c:v>
                </c:pt>
                <c:pt idx="234375">
                  <c:v>54.065605089299297</c:v>
                </c:pt>
                <c:pt idx="234376">
                  <c:v>54.065688352282102</c:v>
                </c:pt>
                <c:pt idx="234377">
                  <c:v>54.065771614998297</c:v>
                </c:pt>
                <c:pt idx="234378">
                  <c:v>54.065854877447997</c:v>
                </c:pt>
                <c:pt idx="234379">
                  <c:v>54.0659381396312</c:v>
                </c:pt>
                <c:pt idx="234380">
                  <c:v>54.0660214015478</c:v>
                </c:pt>
                <c:pt idx="234381">
                  <c:v>54.066104663197997</c:v>
                </c:pt>
                <c:pt idx="234382">
                  <c:v>54.066187924581598</c:v>
                </c:pt>
                <c:pt idx="234383">
                  <c:v>54.066271185698703</c:v>
                </c:pt>
                <c:pt idx="234384">
                  <c:v>54.066354446549397</c:v>
                </c:pt>
                <c:pt idx="234385">
                  <c:v>54.066437707133502</c:v>
                </c:pt>
                <c:pt idx="234386">
                  <c:v>54.066520967451098</c:v>
                </c:pt>
                <c:pt idx="234387">
                  <c:v>54.066604227502097</c:v>
                </c:pt>
                <c:pt idx="234388">
                  <c:v>54.0666874872867</c:v>
                </c:pt>
                <c:pt idx="234389">
                  <c:v>54.066770746804799</c:v>
                </c:pt>
                <c:pt idx="234390">
                  <c:v>54.066854006056403</c:v>
                </c:pt>
                <c:pt idx="234391">
                  <c:v>54.066937265041403</c:v>
                </c:pt>
                <c:pt idx="234392">
                  <c:v>54.06702052376</c:v>
                </c:pt>
                <c:pt idx="234393">
                  <c:v>54.067103782212001</c:v>
                </c:pt>
                <c:pt idx="234394">
                  <c:v>54.067187040397599</c:v>
                </c:pt>
                <c:pt idx="234395">
                  <c:v>54.0672702983166</c:v>
                </c:pt>
                <c:pt idx="234396">
                  <c:v>54.067353555969198</c:v>
                </c:pt>
                <c:pt idx="234397">
                  <c:v>54.067436813355201</c:v>
                </c:pt>
                <c:pt idx="234398">
                  <c:v>54.0675200704747</c:v>
                </c:pt>
                <c:pt idx="234399">
                  <c:v>54.067603327327802</c:v>
                </c:pt>
                <c:pt idx="234400">
                  <c:v>54.067686583914302</c:v>
                </c:pt>
                <c:pt idx="234401">
                  <c:v>54.067769840234398</c:v>
                </c:pt>
                <c:pt idx="234402">
                  <c:v>54.067853096287998</c:v>
                </c:pt>
                <c:pt idx="234403">
                  <c:v>54.067936352075002</c:v>
                </c:pt>
                <c:pt idx="234404">
                  <c:v>54.068019607595602</c:v>
                </c:pt>
                <c:pt idx="234405">
                  <c:v>54.068102862849599</c:v>
                </c:pt>
                <c:pt idx="234406">
                  <c:v>54.0681861178372</c:v>
                </c:pt>
                <c:pt idx="234407">
                  <c:v>54.068269372558298</c:v>
                </c:pt>
                <c:pt idx="234408">
                  <c:v>54.068352627012899</c:v>
                </c:pt>
                <c:pt idx="234409">
                  <c:v>54.068435881200998</c:v>
                </c:pt>
                <c:pt idx="234410">
                  <c:v>54.0685191351226</c:v>
                </c:pt>
                <c:pt idx="234411">
                  <c:v>54.068602388777798</c:v>
                </c:pt>
                <c:pt idx="234412">
                  <c:v>54.0686856421664</c:v>
                </c:pt>
                <c:pt idx="234413">
                  <c:v>54.068768895288599</c:v>
                </c:pt>
                <c:pt idx="234414">
                  <c:v>54.068852148144202</c:v>
                </c:pt>
                <c:pt idx="234415">
                  <c:v>54.068935400733402</c:v>
                </c:pt>
                <c:pt idx="234416">
                  <c:v>54.069018653056098</c:v>
                </c:pt>
                <c:pt idx="234417">
                  <c:v>54.069101905112298</c:v>
                </c:pt>
                <c:pt idx="234418">
                  <c:v>54.069185156902101</c:v>
                </c:pt>
                <c:pt idx="234419">
                  <c:v>54.069268408425302</c:v>
                </c:pt>
                <c:pt idx="234420">
                  <c:v>54.069351659682098</c:v>
                </c:pt>
                <c:pt idx="234421">
                  <c:v>54.069434910672399</c:v>
                </c:pt>
                <c:pt idx="234422">
                  <c:v>54.069518161396203</c:v>
                </c:pt>
                <c:pt idx="234423">
                  <c:v>54.069601411853498</c:v>
                </c:pt>
                <c:pt idx="234424">
                  <c:v>54.069684662044402</c:v>
                </c:pt>
                <c:pt idx="234425">
                  <c:v>54.069767911968803</c:v>
                </c:pt>
                <c:pt idx="234426">
                  <c:v>54.069851161626701</c:v>
                </c:pt>
                <c:pt idx="234427">
                  <c:v>54.069934411018103</c:v>
                </c:pt>
                <c:pt idx="234428">
                  <c:v>54.070017660143101</c:v>
                </c:pt>
                <c:pt idx="234429">
                  <c:v>54.070100909001603</c:v>
                </c:pt>
                <c:pt idx="234430">
                  <c:v>54.070184157593602</c:v>
                </c:pt>
                <c:pt idx="234431">
                  <c:v>54.070267405919097</c:v>
                </c:pt>
                <c:pt idx="234432">
                  <c:v>54.070350653978203</c:v>
                </c:pt>
                <c:pt idx="234433">
                  <c:v>54.070433901770798</c:v>
                </c:pt>
                <c:pt idx="234434">
                  <c:v>54.070517149296897</c:v>
                </c:pt>
                <c:pt idx="234435">
                  <c:v>54.0706003965566</c:v>
                </c:pt>
                <c:pt idx="234436">
                  <c:v>54.070683643549799</c:v>
                </c:pt>
                <c:pt idx="234437">
                  <c:v>54.070766890276502</c:v>
                </c:pt>
                <c:pt idx="234438">
                  <c:v>54.070850136736802</c:v>
                </c:pt>
                <c:pt idx="234439">
                  <c:v>54.070933382930598</c:v>
                </c:pt>
                <c:pt idx="234440">
                  <c:v>54.071016628857898</c:v>
                </c:pt>
                <c:pt idx="234441">
                  <c:v>54.071099874518801</c:v>
                </c:pt>
                <c:pt idx="234442">
                  <c:v>54.071183119913201</c:v>
                </c:pt>
                <c:pt idx="234443">
                  <c:v>54.071266365041197</c:v>
                </c:pt>
                <c:pt idx="234444">
                  <c:v>54.071349609902697</c:v>
                </c:pt>
                <c:pt idx="234445">
                  <c:v>54.071432854497701</c:v>
                </c:pt>
                <c:pt idx="234446">
                  <c:v>54.071516098826301</c:v>
                </c:pt>
                <c:pt idx="234447">
                  <c:v>54.071599342888398</c:v>
                </c:pt>
                <c:pt idx="234448">
                  <c:v>54.071682586683998</c:v>
                </c:pt>
                <c:pt idx="234449">
                  <c:v>54.071765830213202</c:v>
                </c:pt>
                <c:pt idx="234450">
                  <c:v>54.071849073476002</c:v>
                </c:pt>
                <c:pt idx="234451">
                  <c:v>54.071932316472299</c:v>
                </c:pt>
                <c:pt idx="234452">
                  <c:v>54.0720155592021</c:v>
                </c:pt>
                <c:pt idx="234453">
                  <c:v>54.072098801665497</c:v>
                </c:pt>
                <c:pt idx="234454">
                  <c:v>54.072182043862398</c:v>
                </c:pt>
                <c:pt idx="234455">
                  <c:v>54.072265285792902</c:v>
                </c:pt>
                <c:pt idx="234456">
                  <c:v>54.072348527457002</c:v>
                </c:pt>
                <c:pt idx="234457">
                  <c:v>54.0724317688545</c:v>
                </c:pt>
                <c:pt idx="234458">
                  <c:v>54.0725150099857</c:v>
                </c:pt>
                <c:pt idx="234459">
                  <c:v>54.072598250850398</c:v>
                </c:pt>
                <c:pt idx="234460">
                  <c:v>54.072681491448598</c:v>
                </c:pt>
                <c:pt idx="234461">
                  <c:v>54.072764731780403</c:v>
                </c:pt>
                <c:pt idx="234462">
                  <c:v>54.072847971845803</c:v>
                </c:pt>
                <c:pt idx="234463">
                  <c:v>54.072931211644701</c:v>
                </c:pt>
                <c:pt idx="234464">
                  <c:v>54.073014451177102</c:v>
                </c:pt>
                <c:pt idx="234465">
                  <c:v>54.073097690443198</c:v>
                </c:pt>
                <c:pt idx="234466">
                  <c:v>54.073180929442699</c:v>
                </c:pt>
                <c:pt idx="234467">
                  <c:v>54.073264168175903</c:v>
                </c:pt>
                <c:pt idx="234468">
                  <c:v>54.073347406642597</c:v>
                </c:pt>
                <c:pt idx="234469">
                  <c:v>54.073430644842801</c:v>
                </c:pt>
                <c:pt idx="234470">
                  <c:v>54.073513882776702</c:v>
                </c:pt>
                <c:pt idx="234471">
                  <c:v>54.073597120444099</c:v>
                </c:pt>
                <c:pt idx="234472">
                  <c:v>54.073680357844999</c:v>
                </c:pt>
                <c:pt idx="234473">
                  <c:v>54.073763594979503</c:v>
                </c:pt>
                <c:pt idx="234474">
                  <c:v>54.073846831847597</c:v>
                </c:pt>
                <c:pt idx="234475">
                  <c:v>54.0739300684493</c:v>
                </c:pt>
                <c:pt idx="234476">
                  <c:v>54.074013304784501</c:v>
                </c:pt>
                <c:pt idx="234477">
                  <c:v>54.074096540853198</c:v>
                </c:pt>
                <c:pt idx="234478">
                  <c:v>54.074179776655598</c:v>
                </c:pt>
                <c:pt idx="234479">
                  <c:v>54.074263012191501</c:v>
                </c:pt>
                <c:pt idx="234480">
                  <c:v>54.074346247461001</c:v>
                </c:pt>
                <c:pt idx="234481">
                  <c:v>54.074429482464097</c:v>
                </c:pt>
                <c:pt idx="234482">
                  <c:v>54.074512717200697</c:v>
                </c:pt>
                <c:pt idx="234483">
                  <c:v>54.074595951670901</c:v>
                </c:pt>
                <c:pt idx="234484">
                  <c:v>54.0746791858747</c:v>
                </c:pt>
                <c:pt idx="234485">
                  <c:v>54.074762419812103</c:v>
                </c:pt>
                <c:pt idx="234486">
                  <c:v>54.074845653483003</c:v>
                </c:pt>
                <c:pt idx="234487">
                  <c:v>54.074928886887498</c:v>
                </c:pt>
                <c:pt idx="234488">
                  <c:v>54.075012120025598</c:v>
                </c:pt>
                <c:pt idx="234489">
                  <c:v>54.0750953528972</c:v>
                </c:pt>
                <c:pt idx="234490">
                  <c:v>54.075178585502499</c:v>
                </c:pt>
                <c:pt idx="234491">
                  <c:v>54.075261817841302</c:v>
                </c:pt>
                <c:pt idx="234492">
                  <c:v>54.0753450499137</c:v>
                </c:pt>
                <c:pt idx="234493">
                  <c:v>54.075428281719702</c:v>
                </c:pt>
                <c:pt idx="234494">
                  <c:v>54.075511513259301</c:v>
                </c:pt>
                <c:pt idx="234495">
                  <c:v>54.075594744532403</c:v>
                </c:pt>
                <c:pt idx="234496">
                  <c:v>54.075677975539101</c:v>
                </c:pt>
                <c:pt idx="234497">
                  <c:v>54.075761206279502</c:v>
                </c:pt>
                <c:pt idx="234498">
                  <c:v>54.0758444367534</c:v>
                </c:pt>
                <c:pt idx="234499">
                  <c:v>54.075927666960901</c:v>
                </c:pt>
                <c:pt idx="234500">
                  <c:v>54.076010896901899</c:v>
                </c:pt>
                <c:pt idx="234501">
                  <c:v>54.076094126576599</c:v>
                </c:pt>
                <c:pt idx="234502">
                  <c:v>54.076177355984903</c:v>
                </c:pt>
                <c:pt idx="234503">
                  <c:v>54.076260585126697</c:v>
                </c:pt>
                <c:pt idx="234504">
                  <c:v>54.076343814002101</c:v>
                </c:pt>
                <c:pt idx="234505">
                  <c:v>54.076427042611201</c:v>
                </c:pt>
                <c:pt idx="234506">
                  <c:v>54.076510270953797</c:v>
                </c:pt>
                <c:pt idx="234507">
                  <c:v>54.076593499029997</c:v>
                </c:pt>
                <c:pt idx="234508">
                  <c:v>54.0766767268398</c:v>
                </c:pt>
                <c:pt idx="234509">
                  <c:v>54.076759954383199</c:v>
                </c:pt>
                <c:pt idx="234510">
                  <c:v>54.076843181660202</c:v>
                </c:pt>
                <c:pt idx="234511">
                  <c:v>54.076926408670801</c:v>
                </c:pt>
                <c:pt idx="234512">
                  <c:v>54.077009635415003</c:v>
                </c:pt>
                <c:pt idx="234513">
                  <c:v>54.077092861892801</c:v>
                </c:pt>
                <c:pt idx="234514">
                  <c:v>54.077176088104203</c:v>
                </c:pt>
                <c:pt idx="234515">
                  <c:v>54.077259314049201</c:v>
                </c:pt>
                <c:pt idx="234516">
                  <c:v>54.077342539727802</c:v>
                </c:pt>
                <c:pt idx="234517">
                  <c:v>54.077425765139999</c:v>
                </c:pt>
                <c:pt idx="234518">
                  <c:v>54.0775089902858</c:v>
                </c:pt>
                <c:pt idx="234519">
                  <c:v>54.077592215165197</c:v>
                </c:pt>
                <c:pt idx="234520">
                  <c:v>54.077675439778197</c:v>
                </c:pt>
                <c:pt idx="234521">
                  <c:v>54.077758664124801</c:v>
                </c:pt>
                <c:pt idx="234522">
                  <c:v>54.077841888205</c:v>
                </c:pt>
                <c:pt idx="234523">
                  <c:v>54.077925112018903</c:v>
                </c:pt>
                <c:pt idx="234524">
                  <c:v>54.078008335566302</c:v>
                </c:pt>
                <c:pt idx="234525">
                  <c:v>54.078091558847298</c:v>
                </c:pt>
                <c:pt idx="234526">
                  <c:v>54.078174781862003</c:v>
                </c:pt>
                <c:pt idx="234527">
                  <c:v>54.078258004610298</c:v>
                </c:pt>
                <c:pt idx="234528">
                  <c:v>54.078341227092103</c:v>
                </c:pt>
                <c:pt idx="234529">
                  <c:v>54.078424449307597</c:v>
                </c:pt>
                <c:pt idx="234530">
                  <c:v>54.078507671256702</c:v>
                </c:pt>
                <c:pt idx="234531">
                  <c:v>54.078590892939403</c:v>
                </c:pt>
                <c:pt idx="234532">
                  <c:v>54.078674114355799</c:v>
                </c:pt>
                <c:pt idx="234533">
                  <c:v>54.078757335505699</c:v>
                </c:pt>
                <c:pt idx="234534">
                  <c:v>54.078840556389302</c:v>
                </c:pt>
                <c:pt idx="234535">
                  <c:v>54.078923777006501</c:v>
                </c:pt>
                <c:pt idx="234536">
                  <c:v>54.079006997357297</c:v>
                </c:pt>
                <c:pt idx="234537">
                  <c:v>54.079090217441703</c:v>
                </c:pt>
                <c:pt idx="234538">
                  <c:v>54.079173437259698</c:v>
                </c:pt>
                <c:pt idx="234539">
                  <c:v>54.079256656811403</c:v>
                </c:pt>
                <c:pt idx="234540">
                  <c:v>54.079339876096697</c:v>
                </c:pt>
                <c:pt idx="234541">
                  <c:v>54.079423095115601</c:v>
                </c:pt>
                <c:pt idx="234542">
                  <c:v>54.079506313868102</c:v>
                </c:pt>
                <c:pt idx="234543">
                  <c:v>54.079589532354198</c:v>
                </c:pt>
                <c:pt idx="234544">
                  <c:v>54.079672750573998</c:v>
                </c:pt>
                <c:pt idx="234545">
                  <c:v>54.079755968527401</c:v>
                </c:pt>
                <c:pt idx="234546">
                  <c:v>54.0798391862144</c:v>
                </c:pt>
                <c:pt idx="234547">
                  <c:v>54.079922403635102</c:v>
                </c:pt>
                <c:pt idx="234548">
                  <c:v>54.0800056207894</c:v>
                </c:pt>
                <c:pt idx="234549">
                  <c:v>54.080088837677302</c:v>
                </c:pt>
                <c:pt idx="234550">
                  <c:v>54.080172054298799</c:v>
                </c:pt>
                <c:pt idx="234551">
                  <c:v>54.080255270654</c:v>
                </c:pt>
                <c:pt idx="234552">
                  <c:v>54.080338486742797</c:v>
                </c:pt>
                <c:pt idx="234553">
                  <c:v>54.080421702565197</c:v>
                </c:pt>
                <c:pt idx="234554">
                  <c:v>54.080504918121299</c:v>
                </c:pt>
                <c:pt idx="234555">
                  <c:v>54.080588133410998</c:v>
                </c:pt>
                <c:pt idx="234556">
                  <c:v>54.0806713484344</c:v>
                </c:pt>
                <c:pt idx="234557">
                  <c:v>54.080754563191299</c:v>
                </c:pt>
                <c:pt idx="234558">
                  <c:v>54.0808377776819</c:v>
                </c:pt>
                <c:pt idx="234559">
                  <c:v>54.080920991906197</c:v>
                </c:pt>
                <c:pt idx="234560">
                  <c:v>54.081004205864097</c:v>
                </c:pt>
                <c:pt idx="234561">
                  <c:v>54.081087419555601</c:v>
                </c:pt>
                <c:pt idx="234562">
                  <c:v>54.0811706329808</c:v>
                </c:pt>
                <c:pt idx="234563">
                  <c:v>54.081253846139603</c:v>
                </c:pt>
                <c:pt idx="234564">
                  <c:v>54.081337059032002</c:v>
                </c:pt>
                <c:pt idx="234565">
                  <c:v>54.081420271658097</c:v>
                </c:pt>
                <c:pt idx="234566">
                  <c:v>54.081503484017901</c:v>
                </c:pt>
                <c:pt idx="234567">
                  <c:v>54.081586696111302</c:v>
                </c:pt>
                <c:pt idx="234568">
                  <c:v>54.081669907938299</c:v>
                </c:pt>
                <c:pt idx="234569">
                  <c:v>54.081753119498998</c:v>
                </c:pt>
                <c:pt idx="234570">
                  <c:v>54.081836330793301</c:v>
                </c:pt>
                <c:pt idx="234571">
                  <c:v>54.0819195418213</c:v>
                </c:pt>
                <c:pt idx="234572">
                  <c:v>54.082002752582902</c:v>
                </c:pt>
                <c:pt idx="234573">
                  <c:v>54.0820859630782</c:v>
                </c:pt>
                <c:pt idx="234574">
                  <c:v>54.082169173307101</c:v>
                </c:pt>
                <c:pt idx="234575">
                  <c:v>54.082252383269697</c:v>
                </c:pt>
                <c:pt idx="234576">
                  <c:v>54.082335592965897</c:v>
                </c:pt>
                <c:pt idx="234577">
                  <c:v>54.0824188023958</c:v>
                </c:pt>
                <c:pt idx="234578">
                  <c:v>54.082502011559299</c:v>
                </c:pt>
                <c:pt idx="234579">
                  <c:v>54.082585220456501</c:v>
                </c:pt>
                <c:pt idx="234580">
                  <c:v>54.082668429087299</c:v>
                </c:pt>
                <c:pt idx="234581">
                  <c:v>54.0827516374518</c:v>
                </c:pt>
                <c:pt idx="234582">
                  <c:v>54.082834845550003</c:v>
                </c:pt>
                <c:pt idx="234583">
                  <c:v>54.082918053381803</c:v>
                </c:pt>
                <c:pt idx="234584">
                  <c:v>54.083001260947299</c:v>
                </c:pt>
                <c:pt idx="234585">
                  <c:v>54.083084468246398</c:v>
                </c:pt>
                <c:pt idx="234586">
                  <c:v>54.083167675279199</c:v>
                </c:pt>
                <c:pt idx="234587">
                  <c:v>54.083250882045697</c:v>
                </c:pt>
                <c:pt idx="234588">
                  <c:v>54.083334088545797</c:v>
                </c:pt>
                <c:pt idx="234589">
                  <c:v>54.083417294779601</c:v>
                </c:pt>
                <c:pt idx="234590">
                  <c:v>54.083500500747</c:v>
                </c:pt>
                <c:pt idx="234591">
                  <c:v>54.083583706448103</c:v>
                </c:pt>
                <c:pt idx="234592">
                  <c:v>54.083666911882901</c:v>
                </c:pt>
                <c:pt idx="234593">
                  <c:v>54.083750117051402</c:v>
                </c:pt>
                <c:pt idx="234594">
                  <c:v>54.083833321953499</c:v>
                </c:pt>
                <c:pt idx="234595">
                  <c:v>54.083916526589299</c:v>
                </c:pt>
                <c:pt idx="234596">
                  <c:v>54.083999730958702</c:v>
                </c:pt>
                <c:pt idx="234597">
                  <c:v>54.084082935061801</c:v>
                </c:pt>
                <c:pt idx="234598">
                  <c:v>54.084166138898603</c:v>
                </c:pt>
                <c:pt idx="234599">
                  <c:v>54.0842493424691</c:v>
                </c:pt>
                <c:pt idx="234600">
                  <c:v>54.084332545773201</c:v>
                </c:pt>
                <c:pt idx="234601">
                  <c:v>54.084415748810997</c:v>
                </c:pt>
                <c:pt idx="234602">
                  <c:v>54.084498951582503</c:v>
                </c:pt>
                <c:pt idx="234603">
                  <c:v>54.084582154087698</c:v>
                </c:pt>
                <c:pt idx="234604">
                  <c:v>54.084665356326497</c:v>
                </c:pt>
                <c:pt idx="234605">
                  <c:v>54.084748558298998</c:v>
                </c:pt>
                <c:pt idx="234606">
                  <c:v>54.084831760005201</c:v>
                </c:pt>
                <c:pt idx="234607">
                  <c:v>54.084914961445101</c:v>
                </c:pt>
                <c:pt idx="234608">
                  <c:v>54.084998162618596</c:v>
                </c:pt>
                <c:pt idx="234609">
                  <c:v>54.085081363525902</c:v>
                </c:pt>
                <c:pt idx="234610">
                  <c:v>54.085164564166803</c:v>
                </c:pt>
                <c:pt idx="234611">
                  <c:v>54.0852477645414</c:v>
                </c:pt>
                <c:pt idx="234612">
                  <c:v>54.0853309646497</c:v>
                </c:pt>
                <c:pt idx="234613">
                  <c:v>54.085414164491603</c:v>
                </c:pt>
                <c:pt idx="234614">
                  <c:v>54.085497364067301</c:v>
                </c:pt>
                <c:pt idx="234615">
                  <c:v>54.085580563376602</c:v>
                </c:pt>
                <c:pt idx="234616">
                  <c:v>54.0856637624196</c:v>
                </c:pt>
                <c:pt idx="234617">
                  <c:v>54.0857469611963</c:v>
                </c:pt>
                <c:pt idx="234618">
                  <c:v>54.085830159706703</c:v>
                </c:pt>
                <c:pt idx="234619">
                  <c:v>54.085913357950801</c:v>
                </c:pt>
                <c:pt idx="234620">
                  <c:v>54.085996555928602</c:v>
                </c:pt>
                <c:pt idx="234621">
                  <c:v>54.08607975364</c:v>
                </c:pt>
                <c:pt idx="234622">
                  <c:v>54.0861629510852</c:v>
                </c:pt>
                <c:pt idx="234623">
                  <c:v>54.086246148264003</c:v>
                </c:pt>
                <c:pt idx="234624">
                  <c:v>54.086329345176601</c:v>
                </c:pt>
                <c:pt idx="234625">
                  <c:v>54.086412541822803</c:v>
                </c:pt>
                <c:pt idx="234626">
                  <c:v>54.0864957382027</c:v>
                </c:pt>
                <c:pt idx="234627">
                  <c:v>54.0865789343163</c:v>
                </c:pt>
                <c:pt idx="234628">
                  <c:v>54.086662130163702</c:v>
                </c:pt>
                <c:pt idx="234629">
                  <c:v>54.086745325744701</c:v>
                </c:pt>
                <c:pt idx="234630">
                  <c:v>54.086828521059402</c:v>
                </c:pt>
                <c:pt idx="234631">
                  <c:v>54.086911716107799</c:v>
                </c:pt>
                <c:pt idx="234632">
                  <c:v>54.086994910889899</c:v>
                </c:pt>
                <c:pt idx="234633">
                  <c:v>54.087078105405702</c:v>
                </c:pt>
                <c:pt idx="234634">
                  <c:v>54.0871612996553</c:v>
                </c:pt>
                <c:pt idx="234635">
                  <c:v>54.087244493638501</c:v>
                </c:pt>
                <c:pt idx="234636">
                  <c:v>54.087327687355398</c:v>
                </c:pt>
                <c:pt idx="234637">
                  <c:v>54.087410880805997</c:v>
                </c:pt>
                <c:pt idx="234638">
                  <c:v>54.087494073990399</c:v>
                </c:pt>
                <c:pt idx="234639">
                  <c:v>54.087577266908397</c:v>
                </c:pt>
                <c:pt idx="234640">
                  <c:v>54.087660459560198</c:v>
                </c:pt>
                <c:pt idx="234641">
                  <c:v>54.087743651945601</c:v>
                </c:pt>
                <c:pt idx="234642">
                  <c:v>54.0878268440648</c:v>
                </c:pt>
                <c:pt idx="234643">
                  <c:v>54.087910035917702</c:v>
                </c:pt>
                <c:pt idx="234644">
                  <c:v>54.087993227504199</c:v>
                </c:pt>
                <c:pt idx="234645">
                  <c:v>54.0880764188245</c:v>
                </c:pt>
                <c:pt idx="234646">
                  <c:v>54.088159609878502</c:v>
                </c:pt>
                <c:pt idx="234647">
                  <c:v>54.088242800666301</c:v>
                </c:pt>
                <c:pt idx="234648">
                  <c:v>54.088325991187702</c:v>
                </c:pt>
                <c:pt idx="234649">
                  <c:v>54.088409181442799</c:v>
                </c:pt>
                <c:pt idx="234650">
                  <c:v>54.088492371431698</c:v>
                </c:pt>
                <c:pt idx="234651">
                  <c:v>54.0885755611543</c:v>
                </c:pt>
                <c:pt idx="234652">
                  <c:v>54.088658750610598</c:v>
                </c:pt>
                <c:pt idx="234653">
                  <c:v>54.088741939800599</c:v>
                </c:pt>
                <c:pt idx="234654">
                  <c:v>54.088825128724302</c:v>
                </c:pt>
                <c:pt idx="234655">
                  <c:v>54.088908317381801</c:v>
                </c:pt>
                <c:pt idx="234656">
                  <c:v>54.088991505773002</c:v>
                </c:pt>
                <c:pt idx="234657">
                  <c:v>54.0890746938978</c:v>
                </c:pt>
                <c:pt idx="234658">
                  <c:v>54.089157881756499</c:v>
                </c:pt>
                <c:pt idx="234659">
                  <c:v>54.089241069348802</c:v>
                </c:pt>
                <c:pt idx="234660">
                  <c:v>54.0893242566749</c:v>
                </c:pt>
                <c:pt idx="234661">
                  <c:v>54.0894074437347</c:v>
                </c:pt>
                <c:pt idx="234662">
                  <c:v>54.089490630528203</c:v>
                </c:pt>
                <c:pt idx="234663">
                  <c:v>54.089573817055403</c:v>
                </c:pt>
                <c:pt idx="234664">
                  <c:v>54.089657003316397</c:v>
                </c:pt>
                <c:pt idx="234665">
                  <c:v>54.089740189311101</c:v>
                </c:pt>
                <c:pt idx="234666">
                  <c:v>54.089823375039501</c:v>
                </c:pt>
                <c:pt idx="234667">
                  <c:v>54.089906560501703</c:v>
                </c:pt>
                <c:pt idx="234668">
                  <c:v>54.089989745697501</c:v>
                </c:pt>
                <c:pt idx="234669">
                  <c:v>54.090072930627201</c:v>
                </c:pt>
                <c:pt idx="234670">
                  <c:v>54.090156115290497</c:v>
                </c:pt>
                <c:pt idx="234671">
                  <c:v>54.090239299687603</c:v>
                </c:pt>
                <c:pt idx="234672">
                  <c:v>54.090322483818397</c:v>
                </c:pt>
                <c:pt idx="234673">
                  <c:v>54.090405667683001</c:v>
                </c:pt>
                <c:pt idx="234674">
                  <c:v>54.0904888512813</c:v>
                </c:pt>
                <c:pt idx="234675">
                  <c:v>54.090572034613302</c:v>
                </c:pt>
                <c:pt idx="234676">
                  <c:v>54.090655217679</c:v>
                </c:pt>
                <c:pt idx="234677">
                  <c:v>54.0907384004785</c:v>
                </c:pt>
                <c:pt idx="234678">
                  <c:v>54.090821583011802</c:v>
                </c:pt>
                <c:pt idx="234679">
                  <c:v>54.0909047652788</c:v>
                </c:pt>
                <c:pt idx="234680">
                  <c:v>54.090987947279501</c:v>
                </c:pt>
                <c:pt idx="234681">
                  <c:v>54.091071129013997</c:v>
                </c:pt>
                <c:pt idx="234682">
                  <c:v>54.091154310482104</c:v>
                </c:pt>
                <c:pt idx="234683">
                  <c:v>54.091237491684097</c:v>
                </c:pt>
                <c:pt idx="234684">
                  <c:v>54.091320672619801</c:v>
                </c:pt>
                <c:pt idx="234685">
                  <c:v>54.091403853289201</c:v>
                </c:pt>
                <c:pt idx="234686">
                  <c:v>54.091487033692403</c:v>
                </c:pt>
                <c:pt idx="234687">
                  <c:v>54.091570213829399</c:v>
                </c:pt>
                <c:pt idx="234688">
                  <c:v>54.0916533937</c:v>
                </c:pt>
                <c:pt idx="234689">
                  <c:v>54.091736573304502</c:v>
                </c:pt>
                <c:pt idx="234690">
                  <c:v>54.0918197526426</c:v>
                </c:pt>
                <c:pt idx="234691">
                  <c:v>54.0919029317146</c:v>
                </c:pt>
                <c:pt idx="234692">
                  <c:v>54.091986110520203</c:v>
                </c:pt>
                <c:pt idx="234693">
                  <c:v>54.092069289059701</c:v>
                </c:pt>
                <c:pt idx="234694">
                  <c:v>54.092152467332902</c:v>
                </c:pt>
                <c:pt idx="234695">
                  <c:v>54.092235645339798</c:v>
                </c:pt>
                <c:pt idx="234696">
                  <c:v>54.092318823080497</c:v>
                </c:pt>
                <c:pt idx="234697">
                  <c:v>54.092402000554898</c:v>
                </c:pt>
                <c:pt idx="234698">
                  <c:v>54.092485177763102</c:v>
                </c:pt>
                <c:pt idx="234699">
                  <c:v>54.092568354705101</c:v>
                </c:pt>
                <c:pt idx="234700">
                  <c:v>54.092651531380803</c:v>
                </c:pt>
                <c:pt idx="234701">
                  <c:v>54.092734707790299</c:v>
                </c:pt>
                <c:pt idx="234702">
                  <c:v>54.092817883933598</c:v>
                </c:pt>
                <c:pt idx="234703">
                  <c:v>54.092901059810501</c:v>
                </c:pt>
                <c:pt idx="234704">
                  <c:v>54.092984235421298</c:v>
                </c:pt>
                <c:pt idx="234705">
                  <c:v>54.093067410765798</c:v>
                </c:pt>
                <c:pt idx="234706">
                  <c:v>54.0931505858441</c:v>
                </c:pt>
                <c:pt idx="234707">
                  <c:v>54.093233760656197</c:v>
                </c:pt>
                <c:pt idx="234708">
                  <c:v>54.093316935201997</c:v>
                </c:pt>
                <c:pt idx="234709">
                  <c:v>54.0934001094816</c:v>
                </c:pt>
                <c:pt idx="234710">
                  <c:v>54.093483283494898</c:v>
                </c:pt>
                <c:pt idx="234711">
                  <c:v>54.093566457241998</c:v>
                </c:pt>
                <c:pt idx="234712">
                  <c:v>54.093649630722901</c:v>
                </c:pt>
                <c:pt idx="234713">
                  <c:v>54.093732803937598</c:v>
                </c:pt>
                <c:pt idx="234714">
                  <c:v>54.093815976885999</c:v>
                </c:pt>
                <c:pt idx="234715">
                  <c:v>54.093899149568202</c:v>
                </c:pt>
                <c:pt idx="234716">
                  <c:v>54.0939823219841</c:v>
                </c:pt>
                <c:pt idx="234717">
                  <c:v>54.094065494133901</c:v>
                </c:pt>
                <c:pt idx="234718">
                  <c:v>54.094148666017396</c:v>
                </c:pt>
                <c:pt idx="234719">
                  <c:v>54.094231837634702</c:v>
                </c:pt>
                <c:pt idx="234720">
                  <c:v>54.094315008985703</c:v>
                </c:pt>
                <c:pt idx="234721">
                  <c:v>54.094398180070598</c:v>
                </c:pt>
                <c:pt idx="234722">
                  <c:v>54.094481350889197</c:v>
                </c:pt>
                <c:pt idx="234723">
                  <c:v>54.094564521441598</c:v>
                </c:pt>
                <c:pt idx="234724">
                  <c:v>54.094647691727701</c:v>
                </c:pt>
                <c:pt idx="234725">
                  <c:v>54.094730861747699</c:v>
                </c:pt>
                <c:pt idx="234726">
                  <c:v>54.0948140315014</c:v>
                </c:pt>
                <c:pt idx="234727">
                  <c:v>54.094897200988903</c:v>
                </c:pt>
                <c:pt idx="234728">
                  <c:v>54.094980370210202</c:v>
                </c:pt>
                <c:pt idx="234729">
                  <c:v>54.095063539165302</c:v>
                </c:pt>
                <c:pt idx="234730">
                  <c:v>54.095146707854099</c:v>
                </c:pt>
                <c:pt idx="234731">
                  <c:v>54.095229876276797</c:v>
                </c:pt>
                <c:pt idx="234732">
                  <c:v>54.095313044433198</c:v>
                </c:pt>
                <c:pt idx="234733">
                  <c:v>54.095396212323401</c:v>
                </c:pt>
                <c:pt idx="234734">
                  <c:v>54.095479379947399</c:v>
                </c:pt>
                <c:pt idx="234735">
                  <c:v>54.0955625473052</c:v>
                </c:pt>
                <c:pt idx="234736">
                  <c:v>54.095645714396802</c:v>
                </c:pt>
                <c:pt idx="234737">
                  <c:v>54.095728881222101</c:v>
                </c:pt>
                <c:pt idx="234738">
                  <c:v>54.095812047781301</c:v>
                </c:pt>
                <c:pt idx="234739">
                  <c:v>54.095895214074197</c:v>
                </c:pt>
                <c:pt idx="234740">
                  <c:v>54.095978380101002</c:v>
                </c:pt>
                <c:pt idx="234741">
                  <c:v>54.096061545861502</c:v>
                </c:pt>
                <c:pt idx="234742">
                  <c:v>54.096144711355798</c:v>
                </c:pt>
                <c:pt idx="234743">
                  <c:v>54.096227876584003</c:v>
                </c:pt>
                <c:pt idx="234744">
                  <c:v>54.096311041545903</c:v>
                </c:pt>
                <c:pt idx="234745">
                  <c:v>54.096394206241598</c:v>
                </c:pt>
                <c:pt idx="234746">
                  <c:v>54.096477370671103</c:v>
                </c:pt>
                <c:pt idx="234747">
                  <c:v>54.096560534834403</c:v>
                </c:pt>
                <c:pt idx="234748">
                  <c:v>54.096643698731498</c:v>
                </c:pt>
                <c:pt idx="234749">
                  <c:v>54.096726862362402</c:v>
                </c:pt>
                <c:pt idx="234750">
                  <c:v>54.096810025727102</c:v>
                </c:pt>
                <c:pt idx="234751">
                  <c:v>54.096893188825597</c:v>
                </c:pt>
                <c:pt idx="234752">
                  <c:v>54.096976351657901</c:v>
                </c:pt>
                <c:pt idx="234753">
                  <c:v>54.0970595142241</c:v>
                </c:pt>
                <c:pt idx="234754">
                  <c:v>54.097142676524001</c:v>
                </c:pt>
                <c:pt idx="234755">
                  <c:v>54.097225838557698</c:v>
                </c:pt>
                <c:pt idx="234756">
                  <c:v>54.097309000325197</c:v>
                </c:pt>
                <c:pt idx="234757">
                  <c:v>54.097392161826598</c:v>
                </c:pt>
                <c:pt idx="234758">
                  <c:v>54.097475323061701</c:v>
                </c:pt>
                <c:pt idx="234759">
                  <c:v>54.097558484030699</c:v>
                </c:pt>
                <c:pt idx="234760">
                  <c:v>54.0976416447334</c:v>
                </c:pt>
                <c:pt idx="234761">
                  <c:v>54.097724805170003</c:v>
                </c:pt>
                <c:pt idx="234762">
                  <c:v>54.097807965340401</c:v>
                </c:pt>
                <c:pt idx="234763">
                  <c:v>54.097891125244601</c:v>
                </c:pt>
                <c:pt idx="234764">
                  <c:v>54.097974284882604</c:v>
                </c:pt>
                <c:pt idx="234765">
                  <c:v>54.098057444254401</c:v>
                </c:pt>
                <c:pt idx="234766">
                  <c:v>54.098140603360001</c:v>
                </c:pt>
                <c:pt idx="234767">
                  <c:v>54.098223762199503</c:v>
                </c:pt>
                <c:pt idx="234768">
                  <c:v>54.0983069207727</c:v>
                </c:pt>
                <c:pt idx="234769">
                  <c:v>54.098390079079799</c:v>
                </c:pt>
                <c:pt idx="234770">
                  <c:v>54.0984732371207</c:v>
                </c:pt>
                <c:pt idx="234771">
                  <c:v>54.098556394895397</c:v>
                </c:pt>
                <c:pt idx="234772">
                  <c:v>54.098639552404002</c:v>
                </c:pt>
                <c:pt idx="234773">
                  <c:v>54.098722709646303</c:v>
                </c:pt>
                <c:pt idx="234774">
                  <c:v>54.098805866622499</c:v>
                </c:pt>
                <c:pt idx="234775">
                  <c:v>54.098889023332497</c:v>
                </c:pt>
                <c:pt idx="234776">
                  <c:v>54.098972179776297</c:v>
                </c:pt>
                <c:pt idx="234777">
                  <c:v>54.099055335953999</c:v>
                </c:pt>
                <c:pt idx="234778">
                  <c:v>54.099138491865403</c:v>
                </c:pt>
                <c:pt idx="234779">
                  <c:v>54.099221647510703</c:v>
                </c:pt>
                <c:pt idx="234780">
                  <c:v>54.099304802889897</c:v>
                </c:pt>
                <c:pt idx="234781">
                  <c:v>54.099387958002801</c:v>
                </c:pt>
                <c:pt idx="234782">
                  <c:v>54.099471112849599</c:v>
                </c:pt>
                <c:pt idx="234783">
                  <c:v>54.0995542674302</c:v>
                </c:pt>
                <c:pt idx="234784">
                  <c:v>54.099637421744603</c:v>
                </c:pt>
                <c:pt idx="234785">
                  <c:v>54.099720575792901</c:v>
                </c:pt>
                <c:pt idx="234786">
                  <c:v>54.099803729575001</c:v>
                </c:pt>
                <c:pt idx="234787">
                  <c:v>54.099886883090903</c:v>
                </c:pt>
                <c:pt idx="234788">
                  <c:v>54.0999700363407</c:v>
                </c:pt>
                <c:pt idx="234789">
                  <c:v>54.100053189324299</c:v>
                </c:pt>
                <c:pt idx="234790">
                  <c:v>54.100136342041701</c:v>
                </c:pt>
                <c:pt idx="234791">
                  <c:v>54.100219494492997</c:v>
                </c:pt>
                <c:pt idx="234792">
                  <c:v>54.100302646678102</c:v>
                </c:pt>
                <c:pt idx="234793">
                  <c:v>54.100385798597003</c:v>
                </c:pt>
                <c:pt idx="234794">
                  <c:v>54.100468950249798</c:v>
                </c:pt>
                <c:pt idx="234795">
                  <c:v>54.100552101636403</c:v>
                </c:pt>
                <c:pt idx="234796">
                  <c:v>54.100635252756902</c:v>
                </c:pt>
                <c:pt idx="234797">
                  <c:v>54.100718403611197</c:v>
                </c:pt>
                <c:pt idx="234798">
                  <c:v>54.1008015541993</c:v>
                </c:pt>
                <c:pt idx="234799">
                  <c:v>54.100884704521299</c:v>
                </c:pt>
                <c:pt idx="234800">
                  <c:v>54.1009678545771</c:v>
                </c:pt>
                <c:pt idx="234801">
                  <c:v>54.101051004366802</c:v>
                </c:pt>
                <c:pt idx="234802">
                  <c:v>54.1011341538903</c:v>
                </c:pt>
                <c:pt idx="234803">
                  <c:v>54.101217303147699</c:v>
                </c:pt>
                <c:pt idx="234804">
                  <c:v>54.101300452138901</c:v>
                </c:pt>
                <c:pt idx="234805">
                  <c:v>54.101383600863898</c:v>
                </c:pt>
                <c:pt idx="234806">
                  <c:v>54.101466749322803</c:v>
                </c:pt>
                <c:pt idx="234807">
                  <c:v>54.101549897515604</c:v>
                </c:pt>
                <c:pt idx="234808">
                  <c:v>54.101633045442199</c:v>
                </c:pt>
                <c:pt idx="234809">
                  <c:v>54.101716193102597</c:v>
                </c:pt>
                <c:pt idx="234810">
                  <c:v>54.101799340496903</c:v>
                </c:pt>
                <c:pt idx="234811">
                  <c:v>54.101882487625097</c:v>
                </c:pt>
                <c:pt idx="234812">
                  <c:v>54.101965634487101</c:v>
                </c:pt>
                <c:pt idx="234813">
                  <c:v>54.102048781082999</c:v>
                </c:pt>
                <c:pt idx="234814">
                  <c:v>54.102131927412699</c:v>
                </c:pt>
                <c:pt idx="234815">
                  <c:v>54.102215073476302</c:v>
                </c:pt>
                <c:pt idx="234816">
                  <c:v>54.102298219273699</c:v>
                </c:pt>
                <c:pt idx="234817">
                  <c:v>54.102381364804998</c:v>
                </c:pt>
                <c:pt idx="234818">
                  <c:v>54.102464510070099</c:v>
                </c:pt>
                <c:pt idx="234819">
                  <c:v>54.102547655069102</c:v>
                </c:pt>
                <c:pt idx="234820">
                  <c:v>54.102630799802</c:v>
                </c:pt>
                <c:pt idx="234821">
                  <c:v>54.1027139442687</c:v>
                </c:pt>
                <c:pt idx="234822">
                  <c:v>54.102797088469302</c:v>
                </c:pt>
                <c:pt idx="234823">
                  <c:v>54.102880232403798</c:v>
                </c:pt>
                <c:pt idx="234824">
                  <c:v>54.102963376072097</c:v>
                </c:pt>
                <c:pt idx="234825">
                  <c:v>54.103046519474297</c:v>
                </c:pt>
                <c:pt idx="234826">
                  <c:v>54.1031296626103</c:v>
                </c:pt>
                <c:pt idx="234827">
                  <c:v>54.103212805480197</c:v>
                </c:pt>
                <c:pt idx="234828">
                  <c:v>54.103295948084003</c:v>
                </c:pt>
                <c:pt idx="234829">
                  <c:v>54.103379090421697</c:v>
                </c:pt>
                <c:pt idx="234830">
                  <c:v>54.1034622324932</c:v>
                </c:pt>
                <c:pt idx="234831">
                  <c:v>54.103545374298598</c:v>
                </c:pt>
                <c:pt idx="234832">
                  <c:v>54.103628515837798</c:v>
                </c:pt>
                <c:pt idx="234833">
                  <c:v>54.103711657110999</c:v>
                </c:pt>
                <c:pt idx="234834">
                  <c:v>54.103794798118003</c:v>
                </c:pt>
                <c:pt idx="234835">
                  <c:v>54.103877938858801</c:v>
                </c:pt>
                <c:pt idx="234836">
                  <c:v>54.103961079333601</c:v>
                </c:pt>
                <c:pt idx="234837">
                  <c:v>54.104044219542203</c:v>
                </c:pt>
                <c:pt idx="234838">
                  <c:v>54.1041273594847</c:v>
                </c:pt>
                <c:pt idx="234839">
                  <c:v>54.104210499161098</c:v>
                </c:pt>
                <c:pt idx="234840">
                  <c:v>54.104293638571299</c:v>
                </c:pt>
                <c:pt idx="234841">
                  <c:v>54.104376777715501</c:v>
                </c:pt>
                <c:pt idx="234842">
                  <c:v>54.104459916593498</c:v>
                </c:pt>
                <c:pt idx="234843">
                  <c:v>54.104543055205397</c:v>
                </c:pt>
                <c:pt idx="234844">
                  <c:v>54.104626193551098</c:v>
                </c:pt>
                <c:pt idx="234845">
                  <c:v>54.104709331630801</c:v>
                </c:pt>
                <c:pt idx="234846">
                  <c:v>54.104792469444298</c:v>
                </c:pt>
                <c:pt idx="234847">
                  <c:v>54.104875606991698</c:v>
                </c:pt>
                <c:pt idx="234848">
                  <c:v>54.104958744272999</c:v>
                </c:pt>
                <c:pt idx="234849">
                  <c:v>54.105041881288201</c:v>
                </c:pt>
                <c:pt idx="234850">
                  <c:v>54.105125018037299</c:v>
                </c:pt>
                <c:pt idx="234851">
                  <c:v>54.105208154520298</c:v>
                </c:pt>
                <c:pt idx="234852">
                  <c:v>54.1052912907371</c:v>
                </c:pt>
                <c:pt idx="234853">
                  <c:v>54.105374426687803</c:v>
                </c:pt>
                <c:pt idx="234854">
                  <c:v>54.1054575623725</c:v>
                </c:pt>
                <c:pt idx="234855">
                  <c:v>54.105540697791</c:v>
                </c:pt>
                <c:pt idx="234856">
                  <c:v>54.105623832943401</c:v>
                </c:pt>
                <c:pt idx="234857">
                  <c:v>54.105706967829697</c:v>
                </c:pt>
                <c:pt idx="234858">
                  <c:v>54.105790102449902</c:v>
                </c:pt>
                <c:pt idx="234859">
                  <c:v>54.105873236804001</c:v>
                </c:pt>
                <c:pt idx="234860">
                  <c:v>54.105956370891903</c:v>
                </c:pt>
                <c:pt idx="234861">
                  <c:v>54.106039504713799</c:v>
                </c:pt>
                <c:pt idx="234862">
                  <c:v>54.106122638269603</c:v>
                </c:pt>
                <c:pt idx="234863">
                  <c:v>54.106205771559203</c:v>
                </c:pt>
                <c:pt idx="234864">
                  <c:v>54.106288904582797</c:v>
                </c:pt>
                <c:pt idx="234865">
                  <c:v>54.1063720373403</c:v>
                </c:pt>
                <c:pt idx="234866">
                  <c:v>54.106455169831598</c:v>
                </c:pt>
                <c:pt idx="234867">
                  <c:v>54.106538302056897</c:v>
                </c:pt>
                <c:pt idx="234868">
                  <c:v>54.106621434016098</c:v>
                </c:pt>
                <c:pt idx="234869">
                  <c:v>54.106704565709101</c:v>
                </c:pt>
                <c:pt idx="234870">
                  <c:v>54.106787697136099</c:v>
                </c:pt>
                <c:pt idx="234871">
                  <c:v>54.106870828296998</c:v>
                </c:pt>
                <c:pt idx="234872">
                  <c:v>54.106953959191699</c:v>
                </c:pt>
                <c:pt idx="234873">
                  <c:v>54.107037089820402</c:v>
                </c:pt>
                <c:pt idx="234874">
                  <c:v>54.107120220182999</c:v>
                </c:pt>
                <c:pt idx="234875">
                  <c:v>54.107203350279498</c:v>
                </c:pt>
                <c:pt idx="234876">
                  <c:v>54.107286480109899</c:v>
                </c:pt>
                <c:pt idx="234877">
                  <c:v>54.107369609674201</c:v>
                </c:pt>
                <c:pt idx="234878">
                  <c:v>54.107452738972398</c:v>
                </c:pt>
                <c:pt idx="234879">
                  <c:v>54.107535868004597</c:v>
                </c:pt>
                <c:pt idx="234880">
                  <c:v>54.107618996770597</c:v>
                </c:pt>
                <c:pt idx="234881">
                  <c:v>54.107702125270599</c:v>
                </c:pt>
                <c:pt idx="234882">
                  <c:v>54.107785253504403</c:v>
                </c:pt>
                <c:pt idx="234883">
                  <c:v>54.107868381472201</c:v>
                </c:pt>
                <c:pt idx="234884">
                  <c:v>54.107951509173901</c:v>
                </c:pt>
                <c:pt idx="234885">
                  <c:v>54.108034636609503</c:v>
                </c:pt>
                <c:pt idx="234886">
                  <c:v>54.108117763779099</c:v>
                </c:pt>
                <c:pt idx="234887">
                  <c:v>54.108200890682497</c:v>
                </c:pt>
                <c:pt idx="234888">
                  <c:v>54.108284017319903</c:v>
                </c:pt>
                <c:pt idx="234889">
                  <c:v>54.108367143691098</c:v>
                </c:pt>
                <c:pt idx="234890">
                  <c:v>54.1084502697963</c:v>
                </c:pt>
                <c:pt idx="234891">
                  <c:v>54.108533395635497</c:v>
                </c:pt>
                <c:pt idx="234892">
                  <c:v>54.108616521208504</c:v>
                </c:pt>
                <c:pt idx="234893">
                  <c:v>54.108699646515497</c:v>
                </c:pt>
                <c:pt idx="234894">
                  <c:v>54.108782771556399</c:v>
                </c:pt>
                <c:pt idx="234895">
                  <c:v>54.108865896331203</c:v>
                </c:pt>
                <c:pt idx="234896">
                  <c:v>54.108949020839901</c:v>
                </c:pt>
                <c:pt idx="234897">
                  <c:v>54.109032145082601</c:v>
                </c:pt>
                <c:pt idx="234898">
                  <c:v>54.109115269059203</c:v>
                </c:pt>
                <c:pt idx="234899">
                  <c:v>54.109198392769699</c:v>
                </c:pt>
                <c:pt idx="234900">
                  <c:v>54.109281516214203</c:v>
                </c:pt>
                <c:pt idx="234901">
                  <c:v>54.109364639392503</c:v>
                </c:pt>
                <c:pt idx="234902">
                  <c:v>54.109447762304796</c:v>
                </c:pt>
                <c:pt idx="234903">
                  <c:v>54.109530884951099</c:v>
                </c:pt>
                <c:pt idx="234904">
                  <c:v>54.109614007331302</c:v>
                </c:pt>
                <c:pt idx="234905">
                  <c:v>54.109697129445401</c:v>
                </c:pt>
                <c:pt idx="234906">
                  <c:v>54.109780251293401</c:v>
                </c:pt>
                <c:pt idx="234907">
                  <c:v>54.109863372875402</c:v>
                </c:pt>
                <c:pt idx="234908">
                  <c:v>54.109946494191298</c:v>
                </c:pt>
                <c:pt idx="234909">
                  <c:v>54.110029615241103</c:v>
                </c:pt>
                <c:pt idx="234910">
                  <c:v>54.110112736024902</c:v>
                </c:pt>
                <c:pt idx="234911">
                  <c:v>54.110195856542603</c:v>
                </c:pt>
                <c:pt idx="234912">
                  <c:v>54.110278976794298</c:v>
                </c:pt>
                <c:pt idx="234913">
                  <c:v>54.110362096779902</c:v>
                </c:pt>
                <c:pt idx="234914">
                  <c:v>54.1104452164994</c:v>
                </c:pt>
                <c:pt idx="234915">
                  <c:v>54.1105283359529</c:v>
                </c:pt>
                <c:pt idx="234916">
                  <c:v>54.110611455140301</c:v>
                </c:pt>
                <c:pt idx="234917">
                  <c:v>54.110694574061696</c:v>
                </c:pt>
                <c:pt idx="234918">
                  <c:v>54.110777692717001</c:v>
                </c:pt>
                <c:pt idx="234919">
                  <c:v>54.1108608111062</c:v>
                </c:pt>
                <c:pt idx="234920">
                  <c:v>54.1109439292294</c:v>
                </c:pt>
                <c:pt idx="234921">
                  <c:v>54.111027047086601</c:v>
                </c:pt>
                <c:pt idx="234922">
                  <c:v>54.111110164677697</c:v>
                </c:pt>
                <c:pt idx="234923">
                  <c:v>54.111193282002702</c:v>
                </c:pt>
                <c:pt idx="234924">
                  <c:v>54.111276399061701</c:v>
                </c:pt>
                <c:pt idx="234925">
                  <c:v>54.111359515854602</c:v>
                </c:pt>
                <c:pt idx="234926">
                  <c:v>54.111442632381497</c:v>
                </c:pt>
                <c:pt idx="234927">
                  <c:v>54.1115257486423</c:v>
                </c:pt>
                <c:pt idx="234928">
                  <c:v>54.111608864637098</c:v>
                </c:pt>
                <c:pt idx="234929">
                  <c:v>54.111691980365897</c:v>
                </c:pt>
                <c:pt idx="234930">
                  <c:v>54.111775095828598</c:v>
                </c:pt>
                <c:pt idx="234931">
                  <c:v>54.111858211025201</c:v>
                </c:pt>
                <c:pt idx="234932">
                  <c:v>54.111941325955797</c:v>
                </c:pt>
                <c:pt idx="234933">
                  <c:v>54.112024440620402</c:v>
                </c:pt>
                <c:pt idx="234934">
                  <c:v>54.112107555018902</c:v>
                </c:pt>
                <c:pt idx="234935">
                  <c:v>54.112190669151403</c:v>
                </c:pt>
                <c:pt idx="234936">
                  <c:v>54.112273783017898</c:v>
                </c:pt>
                <c:pt idx="234937">
                  <c:v>54.112356896618202</c:v>
                </c:pt>
                <c:pt idx="234938">
                  <c:v>54.1124400099526</c:v>
                </c:pt>
                <c:pt idx="234939">
                  <c:v>54.1125231230209</c:v>
                </c:pt>
                <c:pt idx="234940">
                  <c:v>54.112606235823201</c:v>
                </c:pt>
                <c:pt idx="234941">
                  <c:v>54.112689348359503</c:v>
                </c:pt>
                <c:pt idx="234942">
                  <c:v>54.112772460629699</c:v>
                </c:pt>
                <c:pt idx="234943">
                  <c:v>54.112855572633798</c:v>
                </c:pt>
                <c:pt idx="234944">
                  <c:v>54.112938684371997</c:v>
                </c:pt>
                <c:pt idx="234945">
                  <c:v>54.113021795844098</c:v>
                </c:pt>
                <c:pt idx="234946">
                  <c:v>54.1131049070502</c:v>
                </c:pt>
                <c:pt idx="234947">
                  <c:v>54.113188017990197</c:v>
                </c:pt>
                <c:pt idx="234948">
                  <c:v>54.113271128664202</c:v>
                </c:pt>
                <c:pt idx="234949">
                  <c:v>54.113354239072201</c:v>
                </c:pt>
                <c:pt idx="234950">
                  <c:v>54.113437349214202</c:v>
                </c:pt>
                <c:pt idx="234951">
                  <c:v>54.113520459090097</c:v>
                </c:pt>
                <c:pt idx="234952">
                  <c:v>54.1136035687</c:v>
                </c:pt>
                <c:pt idx="234953">
                  <c:v>54.113686678043898</c:v>
                </c:pt>
                <c:pt idx="234954">
                  <c:v>54.113769787121697</c:v>
                </c:pt>
                <c:pt idx="234955">
                  <c:v>54.113852895933498</c:v>
                </c:pt>
                <c:pt idx="234956">
                  <c:v>54.113936004479299</c:v>
                </c:pt>
                <c:pt idx="234957">
                  <c:v>54.114019112759102</c:v>
                </c:pt>
                <c:pt idx="234958">
                  <c:v>54.114102220772899</c:v>
                </c:pt>
                <c:pt idx="234959">
                  <c:v>54.114185328520598</c:v>
                </c:pt>
                <c:pt idx="234960">
                  <c:v>54.114268436002298</c:v>
                </c:pt>
                <c:pt idx="234961">
                  <c:v>54.114351543218</c:v>
                </c:pt>
                <c:pt idx="234962">
                  <c:v>54.114434650167702</c:v>
                </c:pt>
                <c:pt idx="234963">
                  <c:v>54.114517756851299</c:v>
                </c:pt>
                <c:pt idx="234964">
                  <c:v>54.114600863268997</c:v>
                </c:pt>
                <c:pt idx="234965">
                  <c:v>54.114683969420597</c:v>
                </c:pt>
                <c:pt idx="234966">
                  <c:v>54.114767075306197</c:v>
                </c:pt>
                <c:pt idx="234967">
                  <c:v>54.114850180925799</c:v>
                </c:pt>
                <c:pt idx="234968">
                  <c:v>54.114933286279403</c:v>
                </c:pt>
                <c:pt idx="234969">
                  <c:v>54.1150163913669</c:v>
                </c:pt>
                <c:pt idx="234970">
                  <c:v>54.115099496188499</c:v>
                </c:pt>
                <c:pt idx="234971">
                  <c:v>54.115182600743999</c:v>
                </c:pt>
                <c:pt idx="234972">
                  <c:v>54.1152657050336</c:v>
                </c:pt>
                <c:pt idx="234973">
                  <c:v>54.115348809057103</c:v>
                </c:pt>
                <c:pt idx="234974">
                  <c:v>54.1154319128146</c:v>
                </c:pt>
                <c:pt idx="234975">
                  <c:v>54.115515016306098</c:v>
                </c:pt>
                <c:pt idx="234976">
                  <c:v>54.115598119531597</c:v>
                </c:pt>
                <c:pt idx="234977">
                  <c:v>54.115681222491098</c:v>
                </c:pt>
                <c:pt idx="234978">
                  <c:v>54.1157643251846</c:v>
                </c:pt>
                <c:pt idx="234979">
                  <c:v>54.115847427612103</c:v>
                </c:pt>
                <c:pt idx="234980">
                  <c:v>54.1159305297736</c:v>
                </c:pt>
                <c:pt idx="234981">
                  <c:v>54.116013631668999</c:v>
                </c:pt>
                <c:pt idx="234982">
                  <c:v>54.116096733298498</c:v>
                </c:pt>
                <c:pt idx="234983">
                  <c:v>54.116179834661999</c:v>
                </c:pt>
                <c:pt idx="234984">
                  <c:v>54.116262935759501</c:v>
                </c:pt>
                <c:pt idx="234985">
                  <c:v>54.116346036590997</c:v>
                </c:pt>
                <c:pt idx="234986">
                  <c:v>54.116429137156402</c:v>
                </c:pt>
                <c:pt idx="234987">
                  <c:v>54.1165122374559</c:v>
                </c:pt>
                <c:pt idx="234988">
                  <c:v>54.1165953374894</c:v>
                </c:pt>
                <c:pt idx="234989">
                  <c:v>54.116678437256901</c:v>
                </c:pt>
                <c:pt idx="234990">
                  <c:v>54.116761536758403</c:v>
                </c:pt>
                <c:pt idx="234991">
                  <c:v>54.1168446359939</c:v>
                </c:pt>
                <c:pt idx="234992">
                  <c:v>54.116927734963397</c:v>
                </c:pt>
                <c:pt idx="234993">
                  <c:v>54.117010833666903</c:v>
                </c:pt>
                <c:pt idx="234994">
                  <c:v>54.117093932104403</c:v>
                </c:pt>
                <c:pt idx="234995">
                  <c:v>54.117177030275997</c:v>
                </c:pt>
                <c:pt idx="234996">
                  <c:v>54.117260128181499</c:v>
                </c:pt>
                <c:pt idx="234997">
                  <c:v>54.117343225821003</c:v>
                </c:pt>
                <c:pt idx="234998">
                  <c:v>54.1174263231946</c:v>
                </c:pt>
                <c:pt idx="234999">
                  <c:v>54.117509420302198</c:v>
                </c:pt>
                <c:pt idx="235000">
                  <c:v>54.117592517143798</c:v>
                </c:pt>
                <c:pt idx="235001">
                  <c:v>54.117675613719399</c:v>
                </c:pt>
                <c:pt idx="235002">
                  <c:v>54.117758710029001</c:v>
                </c:pt>
                <c:pt idx="235003">
                  <c:v>54.117841806072597</c:v>
                </c:pt>
                <c:pt idx="235004">
                  <c:v>54.117924901850301</c:v>
                </c:pt>
                <c:pt idx="235005">
                  <c:v>54.118007997362</c:v>
                </c:pt>
                <c:pt idx="235006">
                  <c:v>54.1180910926076</c:v>
                </c:pt>
                <c:pt idx="235007">
                  <c:v>54.1181741875874</c:v>
                </c:pt>
                <c:pt idx="235008">
                  <c:v>54.118257282301101</c:v>
                </c:pt>
                <c:pt idx="235009">
                  <c:v>54.118340376748797</c:v>
                </c:pt>
                <c:pt idx="235010">
                  <c:v>54.118423470930601</c:v>
                </c:pt>
                <c:pt idx="235011">
                  <c:v>54.118506564846399</c:v>
                </c:pt>
                <c:pt idx="235012">
                  <c:v>54.118589658496198</c:v>
                </c:pt>
                <c:pt idx="235013">
                  <c:v>54.118672751880098</c:v>
                </c:pt>
                <c:pt idx="235014">
                  <c:v>54.118755844997899</c:v>
                </c:pt>
                <c:pt idx="235015">
                  <c:v>54.118838937849802</c:v>
                </c:pt>
                <c:pt idx="235016">
                  <c:v>54.118922030435797</c:v>
                </c:pt>
                <c:pt idx="235017">
                  <c:v>54.119005122755702</c:v>
                </c:pt>
                <c:pt idx="235018">
                  <c:v>54.1190882148097</c:v>
                </c:pt>
                <c:pt idx="235019">
                  <c:v>54.1191713065977</c:v>
                </c:pt>
                <c:pt idx="235020">
                  <c:v>54.1192543981198</c:v>
                </c:pt>
                <c:pt idx="235021">
                  <c:v>54.119337489375802</c:v>
                </c:pt>
                <c:pt idx="235022">
                  <c:v>54.119420580365897</c:v>
                </c:pt>
                <c:pt idx="235023">
                  <c:v>54.119503671090101</c:v>
                </c:pt>
                <c:pt idx="235024">
                  <c:v>54.119586761548199</c:v>
                </c:pt>
                <c:pt idx="235025">
                  <c:v>54.119669851740397</c:v>
                </c:pt>
                <c:pt idx="235026">
                  <c:v>54.119752941666697</c:v>
                </c:pt>
                <c:pt idx="235027">
                  <c:v>54.119836031326997</c:v>
                </c:pt>
                <c:pt idx="235028">
                  <c:v>54.119919120721299</c:v>
                </c:pt>
                <c:pt idx="235029">
                  <c:v>54.120002209849602</c:v>
                </c:pt>
                <c:pt idx="235030">
                  <c:v>54.120085298711999</c:v>
                </c:pt>
                <c:pt idx="235031">
                  <c:v>54.120168387308503</c:v>
                </c:pt>
                <c:pt idx="235032">
                  <c:v>54.120251475638902</c:v>
                </c:pt>
                <c:pt idx="235033">
                  <c:v>54.120334563703402</c:v>
                </c:pt>
                <c:pt idx="235034">
                  <c:v>54.120417651502002</c:v>
                </c:pt>
                <c:pt idx="235035">
                  <c:v>54.120500739034597</c:v>
                </c:pt>
                <c:pt idx="235036">
                  <c:v>54.120583826301299</c:v>
                </c:pt>
                <c:pt idx="235037">
                  <c:v>54.120666913301903</c:v>
                </c:pt>
                <c:pt idx="235038">
                  <c:v>54.120750000036701</c:v>
                </c:pt>
                <c:pt idx="235039">
                  <c:v>54.120833086505499</c:v>
                </c:pt>
                <c:pt idx="235040">
                  <c:v>54.120916172708299</c:v>
                </c:pt>
                <c:pt idx="235041">
                  <c:v>54.120999258645199</c:v>
                </c:pt>
                <c:pt idx="235042">
                  <c:v>54.1210823443161</c:v>
                </c:pt>
                <c:pt idx="235043">
                  <c:v>54.121165429721103</c:v>
                </c:pt>
                <c:pt idx="235044">
                  <c:v>54.121248514860099</c:v>
                </c:pt>
                <c:pt idx="235045">
                  <c:v>54.121331599733203</c:v>
                </c:pt>
                <c:pt idx="235046">
                  <c:v>54.121414684340301</c:v>
                </c:pt>
                <c:pt idx="235047">
                  <c:v>54.1214977686815</c:v>
                </c:pt>
                <c:pt idx="235048">
                  <c:v>54.1215808527568</c:v>
                </c:pt>
                <c:pt idx="235049">
                  <c:v>54.121663936566101</c:v>
                </c:pt>
                <c:pt idx="235050">
                  <c:v>54.121747020109403</c:v>
                </c:pt>
                <c:pt idx="235051">
                  <c:v>54.121830103386799</c:v>
                </c:pt>
                <c:pt idx="235052">
                  <c:v>54.121913186398302</c:v>
                </c:pt>
                <c:pt idx="235053">
                  <c:v>54.1219962691438</c:v>
                </c:pt>
                <c:pt idx="235054">
                  <c:v>54.122079351623398</c:v>
                </c:pt>
                <c:pt idx="235055">
                  <c:v>54.122162433837097</c:v>
                </c:pt>
                <c:pt idx="235056">
                  <c:v>54.122245515784797</c:v>
                </c:pt>
                <c:pt idx="235057">
                  <c:v>54.122328597466499</c:v>
                </c:pt>
                <c:pt idx="235058">
                  <c:v>54.122411678882401</c:v>
                </c:pt>
                <c:pt idx="235059">
                  <c:v>54.122494760032303</c:v>
                </c:pt>
                <c:pt idx="235060">
                  <c:v>54.1225778409162</c:v>
                </c:pt>
                <c:pt idx="235061">
                  <c:v>54.122660921534298</c:v>
                </c:pt>
                <c:pt idx="235062">
                  <c:v>54.122744001886304</c:v>
                </c:pt>
                <c:pt idx="235063">
                  <c:v>54.122827081972503</c:v>
                </c:pt>
                <c:pt idx="235064">
                  <c:v>54.122910161792703</c:v>
                </c:pt>
                <c:pt idx="235065">
                  <c:v>54.122993241346997</c:v>
                </c:pt>
                <c:pt idx="235066">
                  <c:v>54.123076320635398</c:v>
                </c:pt>
                <c:pt idx="235067">
                  <c:v>54.123159399657801</c:v>
                </c:pt>
                <c:pt idx="235068">
                  <c:v>54.123242478414298</c:v>
                </c:pt>
                <c:pt idx="235069">
                  <c:v>54.123325556904902</c:v>
                </c:pt>
                <c:pt idx="235070">
                  <c:v>54.1234086351296</c:v>
                </c:pt>
                <c:pt idx="235071">
                  <c:v>54.123491713088299</c:v>
                </c:pt>
                <c:pt idx="235072">
                  <c:v>54.123574790781099</c:v>
                </c:pt>
                <c:pt idx="235073">
                  <c:v>54.123657868207999</c:v>
                </c:pt>
                <c:pt idx="235074">
                  <c:v>54.123740945369001</c:v>
                </c:pt>
                <c:pt idx="235075">
                  <c:v>54.123824022264003</c:v>
                </c:pt>
                <c:pt idx="235076">
                  <c:v>54.123907098893099</c:v>
                </c:pt>
                <c:pt idx="235077">
                  <c:v>54.123990175256303</c:v>
                </c:pt>
                <c:pt idx="235078">
                  <c:v>54.1240732513536</c:v>
                </c:pt>
                <c:pt idx="235079">
                  <c:v>54.124156327184899</c:v>
                </c:pt>
                <c:pt idx="235080">
                  <c:v>54.124239402750398</c:v>
                </c:pt>
                <c:pt idx="235081">
                  <c:v>54.124322478049898</c:v>
                </c:pt>
                <c:pt idx="235082">
                  <c:v>54.124405553083498</c:v>
                </c:pt>
                <c:pt idx="235083">
                  <c:v>54.1244886278511</c:v>
                </c:pt>
                <c:pt idx="235084">
                  <c:v>54.124571702352902</c:v>
                </c:pt>
                <c:pt idx="235085">
                  <c:v>54.124654776588798</c:v>
                </c:pt>
                <c:pt idx="235086">
                  <c:v>54.124737850558702</c:v>
                </c:pt>
                <c:pt idx="235087">
                  <c:v>54.1248209242627</c:v>
                </c:pt>
                <c:pt idx="235088">
                  <c:v>54.124903997700898</c:v>
                </c:pt>
                <c:pt idx="235089">
                  <c:v>54.124987070873097</c:v>
                </c:pt>
                <c:pt idx="235090">
                  <c:v>54.125070143779404</c:v>
                </c:pt>
                <c:pt idx="235091">
                  <c:v>54.125153216419797</c:v>
                </c:pt>
                <c:pt idx="235092">
                  <c:v>54.125236288794198</c:v>
                </c:pt>
                <c:pt idx="235093">
                  <c:v>54.1253193609028</c:v>
                </c:pt>
                <c:pt idx="235094">
                  <c:v>54.125402432745503</c:v>
                </c:pt>
                <c:pt idx="235095">
                  <c:v>54.125485504322199</c:v>
                </c:pt>
                <c:pt idx="235096">
                  <c:v>54.125568575633103</c:v>
                </c:pt>
                <c:pt idx="235097">
                  <c:v>54.125651646678001</c:v>
                </c:pt>
                <c:pt idx="235098">
                  <c:v>54.1257347174571</c:v>
                </c:pt>
                <c:pt idx="235099">
                  <c:v>54.125817787970199</c:v>
                </c:pt>
                <c:pt idx="235100">
                  <c:v>54.125900858217499</c:v>
                </c:pt>
                <c:pt idx="235101">
                  <c:v>54.125983928198799</c:v>
                </c:pt>
                <c:pt idx="235102">
                  <c:v>54.1260669979143</c:v>
                </c:pt>
                <c:pt idx="235103">
                  <c:v>54.126150067363803</c:v>
                </c:pt>
                <c:pt idx="235104">
                  <c:v>54.126233136547498</c:v>
                </c:pt>
                <c:pt idx="235105">
                  <c:v>54.126316205465201</c:v>
                </c:pt>
                <c:pt idx="235106">
                  <c:v>54.126399274117098</c:v>
                </c:pt>
                <c:pt idx="235107">
                  <c:v>54.126482342503003</c:v>
                </c:pt>
                <c:pt idx="235108">
                  <c:v>54.126565410623101</c:v>
                </c:pt>
                <c:pt idx="235109">
                  <c:v>54.1266484784773</c:v>
                </c:pt>
                <c:pt idx="235110">
                  <c:v>54.126731546065599</c:v>
                </c:pt>
                <c:pt idx="235111">
                  <c:v>54.1268146133879</c:v>
                </c:pt>
                <c:pt idx="235112">
                  <c:v>54.126897680444401</c:v>
                </c:pt>
                <c:pt idx="235113">
                  <c:v>54.126980747235002</c:v>
                </c:pt>
                <c:pt idx="235114">
                  <c:v>54.127063813759797</c:v>
                </c:pt>
                <c:pt idx="235115">
                  <c:v>54.1271468800186</c:v>
                </c:pt>
                <c:pt idx="235116">
                  <c:v>54.127229946011497</c:v>
                </c:pt>
                <c:pt idx="235117">
                  <c:v>54.1273130117386</c:v>
                </c:pt>
                <c:pt idx="235118">
                  <c:v>54.127396077199798</c:v>
                </c:pt>
                <c:pt idx="235119">
                  <c:v>54.127479142395003</c:v>
                </c:pt>
                <c:pt idx="235120">
                  <c:v>54.127562207324402</c:v>
                </c:pt>
                <c:pt idx="235121">
                  <c:v>54.127645271988001</c:v>
                </c:pt>
                <c:pt idx="235122">
                  <c:v>54.127728336385601</c:v>
                </c:pt>
                <c:pt idx="235123">
                  <c:v>54.127811400517302</c:v>
                </c:pt>
                <c:pt idx="235124">
                  <c:v>54.127894464383203</c:v>
                </c:pt>
                <c:pt idx="235125">
                  <c:v>54.127977527983198</c:v>
                </c:pt>
                <c:pt idx="235126">
                  <c:v>54.128060591317301</c:v>
                </c:pt>
                <c:pt idx="235127">
                  <c:v>54.128143654385497</c:v>
                </c:pt>
                <c:pt idx="235128">
                  <c:v>54.1282267171879</c:v>
                </c:pt>
                <c:pt idx="235129">
                  <c:v>54.128309779724397</c:v>
                </c:pt>
                <c:pt idx="235130">
                  <c:v>54.128392841995002</c:v>
                </c:pt>
                <c:pt idx="235131">
                  <c:v>54.1284759039997</c:v>
                </c:pt>
                <c:pt idx="235132">
                  <c:v>54.128558965738499</c:v>
                </c:pt>
                <c:pt idx="235133">
                  <c:v>54.128642027211498</c:v>
                </c:pt>
                <c:pt idx="235134">
                  <c:v>54.128725088418598</c:v>
                </c:pt>
                <c:pt idx="235135">
                  <c:v>54.128808149359898</c:v>
                </c:pt>
                <c:pt idx="235136">
                  <c:v>54.128891210035199</c:v>
                </c:pt>
                <c:pt idx="235137">
                  <c:v>54.128974270444701</c:v>
                </c:pt>
                <c:pt idx="235138">
                  <c:v>54.129057330588402</c:v>
                </c:pt>
                <c:pt idx="235139">
                  <c:v>54.129140390466098</c:v>
                </c:pt>
                <c:pt idx="235140">
                  <c:v>54.129223450078001</c:v>
                </c:pt>
                <c:pt idx="235141">
                  <c:v>54.129306509423998</c:v>
                </c:pt>
                <c:pt idx="235142">
                  <c:v>54.129389568504202</c:v>
                </c:pt>
                <c:pt idx="235143">
                  <c:v>54.129472627318499</c:v>
                </c:pt>
                <c:pt idx="235144">
                  <c:v>54.129555685866897</c:v>
                </c:pt>
                <c:pt idx="235145">
                  <c:v>54.129638744149503</c:v>
                </c:pt>
                <c:pt idx="235146">
                  <c:v>54.129721802166202</c:v>
                </c:pt>
                <c:pt idx="235147">
                  <c:v>54.129804859917002</c:v>
                </c:pt>
                <c:pt idx="235148">
                  <c:v>54.129887917402002</c:v>
                </c:pt>
                <c:pt idx="235149">
                  <c:v>54.129970974621102</c:v>
                </c:pt>
                <c:pt idx="235150">
                  <c:v>54.130054031574403</c:v>
                </c:pt>
                <c:pt idx="235151">
                  <c:v>54.130137088261797</c:v>
                </c:pt>
                <c:pt idx="235152">
                  <c:v>54.130220144683399</c:v>
                </c:pt>
                <c:pt idx="235153">
                  <c:v>54.130303200839002</c:v>
                </c:pt>
                <c:pt idx="235154">
                  <c:v>54.130386256728897</c:v>
                </c:pt>
                <c:pt idx="235155">
                  <c:v>54.130469312352901</c:v>
                </c:pt>
                <c:pt idx="235156">
                  <c:v>54.130552367710997</c:v>
                </c:pt>
                <c:pt idx="235157">
                  <c:v>54.130635422803302</c:v>
                </c:pt>
                <c:pt idx="235158">
                  <c:v>54.130718477629699</c:v>
                </c:pt>
                <c:pt idx="235159">
                  <c:v>54.130801532190297</c:v>
                </c:pt>
                <c:pt idx="235160">
                  <c:v>54.130884586485003</c:v>
                </c:pt>
                <c:pt idx="235161">
                  <c:v>54.130967640513902</c:v>
                </c:pt>
                <c:pt idx="235162">
                  <c:v>54.131050694276901</c:v>
                </c:pt>
                <c:pt idx="235163">
                  <c:v>54.131133747774101</c:v>
                </c:pt>
                <c:pt idx="235164">
                  <c:v>54.131216801005401</c:v>
                </c:pt>
                <c:pt idx="235165">
                  <c:v>54.131299853970901</c:v>
                </c:pt>
                <c:pt idx="235166">
                  <c:v>54.131382906670503</c:v>
                </c:pt>
                <c:pt idx="235167">
                  <c:v>54.131465959104403</c:v>
                </c:pt>
                <c:pt idx="235168">
                  <c:v>54.131549011272298</c:v>
                </c:pt>
                <c:pt idx="235169">
                  <c:v>54.131632063174401</c:v>
                </c:pt>
                <c:pt idx="235170">
                  <c:v>54.131715114810703</c:v>
                </c:pt>
                <c:pt idx="235171">
                  <c:v>54.131798166181099</c:v>
                </c:pt>
                <c:pt idx="235172">
                  <c:v>54.131881217285702</c:v>
                </c:pt>
                <c:pt idx="235173">
                  <c:v>54.131964268124399</c:v>
                </c:pt>
                <c:pt idx="235174">
                  <c:v>54.132047318697403</c:v>
                </c:pt>
                <c:pt idx="235175">
                  <c:v>54.1321303690044</c:v>
                </c:pt>
                <c:pt idx="235176">
                  <c:v>54.132213419045698</c:v>
                </c:pt>
                <c:pt idx="235177">
                  <c:v>54.132296468821103</c:v>
                </c:pt>
                <c:pt idx="235178">
                  <c:v>54.132379518330602</c:v>
                </c:pt>
                <c:pt idx="235179">
                  <c:v>54.1324625675744</c:v>
                </c:pt>
                <c:pt idx="235180">
                  <c:v>54.132545616552299</c:v>
                </c:pt>
                <c:pt idx="235181">
                  <c:v>54.132628665264299</c:v>
                </c:pt>
                <c:pt idx="235182">
                  <c:v>54.132711713710599</c:v>
                </c:pt>
                <c:pt idx="235183">
                  <c:v>54.132794761890999</c:v>
                </c:pt>
                <c:pt idx="235184">
                  <c:v>54.1328778098055</c:v>
                </c:pt>
                <c:pt idx="235185">
                  <c:v>54.1329608574543</c:v>
                </c:pt>
                <c:pt idx="235186">
                  <c:v>54.133043904837201</c:v>
                </c:pt>
                <c:pt idx="235187">
                  <c:v>54.133126951954303</c:v>
                </c:pt>
                <c:pt idx="235188">
                  <c:v>54.133209998805498</c:v>
                </c:pt>
                <c:pt idx="235189">
                  <c:v>54.133293045391</c:v>
                </c:pt>
                <c:pt idx="235190">
                  <c:v>54.133376091710602</c:v>
                </c:pt>
                <c:pt idx="235191">
                  <c:v>54.133459137764397</c:v>
                </c:pt>
                <c:pt idx="235192">
                  <c:v>54.133542183552301</c:v>
                </c:pt>
                <c:pt idx="235193">
                  <c:v>54.133625229074497</c:v>
                </c:pt>
                <c:pt idx="235194">
                  <c:v>54.1337082743308</c:v>
                </c:pt>
                <c:pt idx="235195">
                  <c:v>54.133791319321297</c:v>
                </c:pt>
                <c:pt idx="235196">
                  <c:v>54.133874364046001</c:v>
                </c:pt>
                <c:pt idx="235197">
                  <c:v>54.133957408504898</c:v>
                </c:pt>
                <c:pt idx="235198">
                  <c:v>54.134040452697903</c:v>
                </c:pt>
                <c:pt idx="235199">
                  <c:v>54.134123496625101</c:v>
                </c:pt>
                <c:pt idx="235200">
                  <c:v>54.134206540286499</c:v>
                </c:pt>
                <c:pt idx="235201">
                  <c:v>54.134289583682097</c:v>
                </c:pt>
                <c:pt idx="235202">
                  <c:v>54.134372626811903</c:v>
                </c:pt>
                <c:pt idx="235203">
                  <c:v>54.134455669675901</c:v>
                </c:pt>
                <c:pt idx="235204">
                  <c:v>54.1345387122741</c:v>
                </c:pt>
                <c:pt idx="235205">
                  <c:v>54.1346217546064</c:v>
                </c:pt>
                <c:pt idx="235206">
                  <c:v>54.134704796672899</c:v>
                </c:pt>
                <c:pt idx="235207">
                  <c:v>54.134787838473699</c:v>
                </c:pt>
                <c:pt idx="235208">
                  <c:v>54.134870880008599</c:v>
                </c:pt>
                <c:pt idx="235209">
                  <c:v>54.134953921277699</c:v>
                </c:pt>
                <c:pt idx="235210">
                  <c:v>54.135036962280999</c:v>
                </c:pt>
                <c:pt idx="235211">
                  <c:v>54.1351200030185</c:v>
                </c:pt>
                <c:pt idx="235212">
                  <c:v>54.135203043490101</c:v>
                </c:pt>
                <c:pt idx="235213">
                  <c:v>54.135286083696002</c:v>
                </c:pt>
                <c:pt idx="235214">
                  <c:v>54.135369123636103</c:v>
                </c:pt>
                <c:pt idx="235215">
                  <c:v>54.135452163310397</c:v>
                </c:pt>
                <c:pt idx="235216">
                  <c:v>54.135535202718799</c:v>
                </c:pt>
                <c:pt idx="235217">
                  <c:v>54.135618241861501</c:v>
                </c:pt>
                <c:pt idx="235218">
                  <c:v>54.135701280738402</c:v>
                </c:pt>
                <c:pt idx="235219">
                  <c:v>54.135784319349398</c:v>
                </c:pt>
                <c:pt idx="235220">
                  <c:v>54.1358673576947</c:v>
                </c:pt>
                <c:pt idx="235221">
                  <c:v>54.135950395774202</c:v>
                </c:pt>
                <c:pt idx="235222">
                  <c:v>54.136033433587798</c:v>
                </c:pt>
                <c:pt idx="235223">
                  <c:v>54.136116471135701</c:v>
                </c:pt>
                <c:pt idx="235224">
                  <c:v>54.136199508417803</c:v>
                </c:pt>
                <c:pt idx="235225">
                  <c:v>54.136282545434099</c:v>
                </c:pt>
                <c:pt idx="235226">
                  <c:v>54.136365582184602</c:v>
                </c:pt>
                <c:pt idx="235227">
                  <c:v>54.136448618669299</c:v>
                </c:pt>
                <c:pt idx="235228">
                  <c:v>54.136531654888202</c:v>
                </c:pt>
                <c:pt idx="235229">
                  <c:v>54.136614690841299</c:v>
                </c:pt>
                <c:pt idx="235230">
                  <c:v>54.136697726528602</c:v>
                </c:pt>
                <c:pt idx="235231">
                  <c:v>54.136780761950099</c:v>
                </c:pt>
                <c:pt idx="235232">
                  <c:v>54.136863797105903</c:v>
                </c:pt>
                <c:pt idx="235233">
                  <c:v>54.1369468319958</c:v>
                </c:pt>
                <c:pt idx="235234">
                  <c:v>54.137029866619997</c:v>
                </c:pt>
                <c:pt idx="235235">
                  <c:v>54.137112900978401</c:v>
                </c:pt>
                <c:pt idx="235236">
                  <c:v>54.137195935070999</c:v>
                </c:pt>
                <c:pt idx="235237">
                  <c:v>54.137278968897803</c:v>
                </c:pt>
                <c:pt idx="235238">
                  <c:v>54.137362002458801</c:v>
                </c:pt>
                <c:pt idx="235239">
                  <c:v>54.137445035753998</c:v>
                </c:pt>
                <c:pt idx="235240">
                  <c:v>54.137528068783503</c:v>
                </c:pt>
                <c:pt idx="235241">
                  <c:v>54.137611101547201</c:v>
                </c:pt>
                <c:pt idx="235242">
                  <c:v>54.137694134045098</c:v>
                </c:pt>
                <c:pt idx="235243">
                  <c:v>54.137777166277203</c:v>
                </c:pt>
                <c:pt idx="235244">
                  <c:v>54.137860198243501</c:v>
                </c:pt>
                <c:pt idx="235245">
                  <c:v>54.137943229944099</c:v>
                </c:pt>
                <c:pt idx="235246">
                  <c:v>54.138026261378897</c:v>
                </c:pt>
                <c:pt idx="235247">
                  <c:v>54.138109292547902</c:v>
                </c:pt>
                <c:pt idx="235248">
                  <c:v>54.138192323451101</c:v>
                </c:pt>
                <c:pt idx="235249">
                  <c:v>54.138275354088599</c:v>
                </c:pt>
                <c:pt idx="235250">
                  <c:v>54.138358384460297</c:v>
                </c:pt>
                <c:pt idx="235251">
                  <c:v>54.138441414566202</c:v>
                </c:pt>
                <c:pt idx="235252">
                  <c:v>54.138524444406301</c:v>
                </c:pt>
                <c:pt idx="235253">
                  <c:v>54.138607473980699</c:v>
                </c:pt>
                <c:pt idx="235254">
                  <c:v>54.138690503289297</c:v>
                </c:pt>
                <c:pt idx="235255">
                  <c:v>54.138773532332102</c:v>
                </c:pt>
                <c:pt idx="235256">
                  <c:v>54.138856561109201</c:v>
                </c:pt>
                <c:pt idx="235257">
                  <c:v>54.138939589620499</c:v>
                </c:pt>
                <c:pt idx="235258">
                  <c:v>54.139022617865997</c:v>
                </c:pt>
                <c:pt idx="235259">
                  <c:v>54.139105645845802</c:v>
                </c:pt>
                <c:pt idx="235260">
                  <c:v>54.139188673559801</c:v>
                </c:pt>
                <c:pt idx="235261">
                  <c:v>54.139271701007999</c:v>
                </c:pt>
                <c:pt idx="235262">
                  <c:v>54.139354728190497</c:v>
                </c:pt>
                <c:pt idx="235263">
                  <c:v>54.139437755107203</c:v>
                </c:pt>
                <c:pt idx="235264">
                  <c:v>54.139520781758101</c:v>
                </c:pt>
                <c:pt idx="235265">
                  <c:v>54.139603808143299</c:v>
                </c:pt>
                <c:pt idx="235266">
                  <c:v>54.139686834262697</c:v>
                </c:pt>
                <c:pt idx="235267">
                  <c:v>54.139769860116402</c:v>
                </c:pt>
                <c:pt idx="235268">
                  <c:v>54.1398528857043</c:v>
                </c:pt>
                <c:pt idx="235269">
                  <c:v>54.139935911026498</c:v>
                </c:pt>
                <c:pt idx="235270">
                  <c:v>54.140018936082797</c:v>
                </c:pt>
                <c:pt idx="235271">
                  <c:v>54.140101960873501</c:v>
                </c:pt>
                <c:pt idx="235272">
                  <c:v>54.140184985398399</c:v>
                </c:pt>
                <c:pt idx="235273">
                  <c:v>54.140268009657497</c:v>
                </c:pt>
                <c:pt idx="235274">
                  <c:v>54.140351033650902</c:v>
                </c:pt>
                <c:pt idx="235275">
                  <c:v>54.140434057378499</c:v>
                </c:pt>
                <c:pt idx="235276">
                  <c:v>54.140517080840397</c:v>
                </c:pt>
                <c:pt idx="235277">
                  <c:v>54.140600104036501</c:v>
                </c:pt>
                <c:pt idx="235278">
                  <c:v>54.140683126966799</c:v>
                </c:pt>
                <c:pt idx="235279">
                  <c:v>54.140766149631503</c:v>
                </c:pt>
                <c:pt idx="235280">
                  <c:v>54.1408491720303</c:v>
                </c:pt>
                <c:pt idx="235281">
                  <c:v>54.140932194163497</c:v>
                </c:pt>
                <c:pt idx="235282">
                  <c:v>54.141015216030802</c:v>
                </c:pt>
                <c:pt idx="235283">
                  <c:v>54.141098237632498</c:v>
                </c:pt>
                <c:pt idx="235284">
                  <c:v>54.141181258968302</c:v>
                </c:pt>
                <c:pt idx="235285">
                  <c:v>54.141264280038499</c:v>
                </c:pt>
                <c:pt idx="235286">
                  <c:v>54.141347300842902</c:v>
                </c:pt>
                <c:pt idx="235287">
                  <c:v>54.141430321381598</c:v>
                </c:pt>
                <c:pt idx="235288">
                  <c:v>54.141513341654502</c:v>
                </c:pt>
                <c:pt idx="235289">
                  <c:v>54.141596361661598</c:v>
                </c:pt>
                <c:pt idx="235290">
                  <c:v>54.141679381403101</c:v>
                </c:pt>
                <c:pt idx="235291">
                  <c:v>54.141762400878797</c:v>
                </c:pt>
                <c:pt idx="235292">
                  <c:v>54.1418454200887</c:v>
                </c:pt>
                <c:pt idx="235293">
                  <c:v>54.141928439033002</c:v>
                </c:pt>
                <c:pt idx="235294">
                  <c:v>54.142011457711497</c:v>
                </c:pt>
                <c:pt idx="235295">
                  <c:v>54.1420944761242</c:v>
                </c:pt>
                <c:pt idx="235296">
                  <c:v>54.142177494271202</c:v>
                </c:pt>
                <c:pt idx="235297">
                  <c:v>54.142260512152497</c:v>
                </c:pt>
                <c:pt idx="235298">
                  <c:v>54.142343529767999</c:v>
                </c:pt>
                <c:pt idx="235299">
                  <c:v>54.1424265471179</c:v>
                </c:pt>
                <c:pt idx="235300">
                  <c:v>54.142509564202001</c:v>
                </c:pt>
                <c:pt idx="235301">
                  <c:v>54.142592581020303</c:v>
                </c:pt>
                <c:pt idx="235302">
                  <c:v>54.142675597572897</c:v>
                </c:pt>
                <c:pt idx="235303">
                  <c:v>54.142758613859797</c:v>
                </c:pt>
                <c:pt idx="235304">
                  <c:v>54.142841629880998</c:v>
                </c:pt>
                <c:pt idx="235305">
                  <c:v>54.142924645636498</c:v>
                </c:pt>
                <c:pt idx="235306">
                  <c:v>54.143007661126198</c:v>
                </c:pt>
                <c:pt idx="235307">
                  <c:v>54.143090676350198</c:v>
                </c:pt>
                <c:pt idx="235308">
                  <c:v>54.143173691308398</c:v>
                </c:pt>
                <c:pt idx="235309">
                  <c:v>54.143256706000997</c:v>
                </c:pt>
                <c:pt idx="235310">
                  <c:v>54.143339720427797</c:v>
                </c:pt>
                <c:pt idx="235311">
                  <c:v>54.143422734588903</c:v>
                </c:pt>
                <c:pt idx="235312">
                  <c:v>54.143505748484301</c:v>
                </c:pt>
                <c:pt idx="235313">
                  <c:v>54.1435887621139</c:v>
                </c:pt>
                <c:pt idx="235314">
                  <c:v>54.143671775477898</c:v>
                </c:pt>
                <c:pt idx="235315">
                  <c:v>54.143754788576103</c:v>
                </c:pt>
                <c:pt idx="235316">
                  <c:v>54.143837801408601</c:v>
                </c:pt>
                <c:pt idx="235317">
                  <c:v>54.143920813975399</c:v>
                </c:pt>
                <c:pt idx="235318">
                  <c:v>54.144003826276503</c:v>
                </c:pt>
                <c:pt idx="235319">
                  <c:v>54.1440868383118</c:v>
                </c:pt>
                <c:pt idx="235320">
                  <c:v>54.144169850081497</c:v>
                </c:pt>
                <c:pt idx="235321">
                  <c:v>54.1442528615854</c:v>
                </c:pt>
                <c:pt idx="235322">
                  <c:v>54.144335872823603</c:v>
                </c:pt>
                <c:pt idx="235323">
                  <c:v>54.144418883796099</c:v>
                </c:pt>
                <c:pt idx="235324">
                  <c:v>54.144501894502902</c:v>
                </c:pt>
                <c:pt idx="235325">
                  <c:v>54.144584904943997</c:v>
                </c:pt>
                <c:pt idx="235326">
                  <c:v>54.144667915119399</c:v>
                </c:pt>
                <c:pt idx="235327">
                  <c:v>54.144750925029001</c:v>
                </c:pt>
                <c:pt idx="235328">
                  <c:v>54.144833934673002</c:v>
                </c:pt>
                <c:pt idx="235329">
                  <c:v>54.144916944051303</c:v>
                </c:pt>
                <c:pt idx="235330">
                  <c:v>54.144999953163797</c:v>
                </c:pt>
                <c:pt idx="235331">
                  <c:v>54.145082962010697</c:v>
                </c:pt>
                <c:pt idx="235332">
                  <c:v>54.145165970591798</c:v>
                </c:pt>
                <c:pt idx="235333">
                  <c:v>54.145248978907198</c:v>
                </c:pt>
                <c:pt idx="235334">
                  <c:v>54.145331986956997</c:v>
                </c:pt>
                <c:pt idx="235335">
                  <c:v>54.145414994741003</c:v>
                </c:pt>
                <c:pt idx="235336">
                  <c:v>54.145498002259302</c:v>
                </c:pt>
                <c:pt idx="235337">
                  <c:v>54.145581009512</c:v>
                </c:pt>
                <c:pt idx="235338">
                  <c:v>54.145664016498898</c:v>
                </c:pt>
                <c:pt idx="235339">
                  <c:v>54.145747023220103</c:v>
                </c:pt>
                <c:pt idx="235340">
                  <c:v>54.1458300296757</c:v>
                </c:pt>
                <c:pt idx="235341">
                  <c:v>54.145913035865497</c:v>
                </c:pt>
                <c:pt idx="235342">
                  <c:v>54.145996041789701</c:v>
                </c:pt>
                <c:pt idx="235343">
                  <c:v>54.146079047448097</c:v>
                </c:pt>
                <c:pt idx="235344">
                  <c:v>54.1461620528409</c:v>
                </c:pt>
                <c:pt idx="235345">
                  <c:v>54.146245057967903</c:v>
                </c:pt>
                <c:pt idx="235346">
                  <c:v>54.146328062829298</c:v>
                </c:pt>
                <c:pt idx="235347">
                  <c:v>54.146411067424999</c:v>
                </c:pt>
                <c:pt idx="235348">
                  <c:v>54.146494071755001</c:v>
                </c:pt>
                <c:pt idx="235349">
                  <c:v>54.146577075819302</c:v>
                </c:pt>
                <c:pt idx="235350">
                  <c:v>54.146660079617902</c:v>
                </c:pt>
                <c:pt idx="235351">
                  <c:v>54.146743083150803</c:v>
                </c:pt>
                <c:pt idx="235352">
                  <c:v>54.146826086418102</c:v>
                </c:pt>
                <c:pt idx="235353">
                  <c:v>54.146909089419601</c:v>
                </c:pt>
                <c:pt idx="235354">
                  <c:v>54.1469920921555</c:v>
                </c:pt>
                <c:pt idx="235355">
                  <c:v>54.147075094625698</c:v>
                </c:pt>
                <c:pt idx="235356">
                  <c:v>54.147158096830204</c:v>
                </c:pt>
                <c:pt idx="235357">
                  <c:v>54.147241098769001</c:v>
                </c:pt>
                <c:pt idx="235358">
                  <c:v>54.147324100442098</c:v>
                </c:pt>
                <c:pt idx="235359">
                  <c:v>54.147407101849602</c:v>
                </c:pt>
                <c:pt idx="235360">
                  <c:v>54.147490102991398</c:v>
                </c:pt>
                <c:pt idx="235361">
                  <c:v>54.147573103867501</c:v>
                </c:pt>
                <c:pt idx="235362">
                  <c:v>54.147656104477903</c:v>
                </c:pt>
                <c:pt idx="235363">
                  <c:v>54.147739104822598</c:v>
                </c:pt>
                <c:pt idx="235364">
                  <c:v>54.147822104901699</c:v>
                </c:pt>
                <c:pt idx="235365">
                  <c:v>54.1479051047151</c:v>
                </c:pt>
                <c:pt idx="235366">
                  <c:v>54.147988104262801</c:v>
                </c:pt>
                <c:pt idx="235367">
                  <c:v>54.148071103544801</c:v>
                </c:pt>
                <c:pt idx="235368">
                  <c:v>54.1481541025612</c:v>
                </c:pt>
                <c:pt idx="235369">
                  <c:v>54.148237101311899</c:v>
                </c:pt>
                <c:pt idx="235370">
                  <c:v>54.148320099796898</c:v>
                </c:pt>
                <c:pt idx="235371">
                  <c:v>54.148403098016203</c:v>
                </c:pt>
                <c:pt idx="235372">
                  <c:v>54.148486095969901</c:v>
                </c:pt>
                <c:pt idx="235373">
                  <c:v>54.148569093657898</c:v>
                </c:pt>
                <c:pt idx="235374">
                  <c:v>54.148652091080301</c:v>
                </c:pt>
                <c:pt idx="235375">
                  <c:v>54.148735088236997</c:v>
                </c:pt>
                <c:pt idx="235376">
                  <c:v>54.148818085127999</c:v>
                </c:pt>
                <c:pt idx="235377">
                  <c:v>54.148901081753301</c:v>
                </c:pt>
                <c:pt idx="235378">
                  <c:v>54.148984078113003</c:v>
                </c:pt>
                <c:pt idx="235379">
                  <c:v>54.149067074206997</c:v>
                </c:pt>
                <c:pt idx="235380">
                  <c:v>54.149150070035297</c:v>
                </c:pt>
                <c:pt idx="235381">
                  <c:v>54.149233065597997</c:v>
                </c:pt>
                <c:pt idx="235382">
                  <c:v>54.149316060895103</c:v>
                </c:pt>
                <c:pt idx="235383">
                  <c:v>54.149399055926402</c:v>
                </c:pt>
                <c:pt idx="235384">
                  <c:v>54.1494820506921</c:v>
                </c:pt>
                <c:pt idx="235385">
                  <c:v>54.149565045192197</c:v>
                </c:pt>
                <c:pt idx="235386">
                  <c:v>54.149648039426602</c:v>
                </c:pt>
                <c:pt idx="235387">
                  <c:v>54.149731033395298</c:v>
                </c:pt>
                <c:pt idx="235388">
                  <c:v>54.149814027098401</c:v>
                </c:pt>
                <c:pt idx="235389">
                  <c:v>54.149897020535803</c:v>
                </c:pt>
                <c:pt idx="235390">
                  <c:v>54.149980013707598</c:v>
                </c:pt>
                <c:pt idx="235391">
                  <c:v>54.150063006613699</c:v>
                </c:pt>
                <c:pt idx="235392">
                  <c:v>54.1501459992542</c:v>
                </c:pt>
                <c:pt idx="235393">
                  <c:v>54.150228991629</c:v>
                </c:pt>
                <c:pt idx="235394">
                  <c:v>54.150311983738099</c:v>
                </c:pt>
                <c:pt idx="235395">
                  <c:v>54.150394975581598</c:v>
                </c:pt>
                <c:pt idx="235396">
                  <c:v>54.150477967159503</c:v>
                </c:pt>
                <c:pt idx="235397">
                  <c:v>54.150560958471701</c:v>
                </c:pt>
                <c:pt idx="235398">
                  <c:v>54.150643949518297</c:v>
                </c:pt>
                <c:pt idx="235399">
                  <c:v>54.150726940299201</c:v>
                </c:pt>
                <c:pt idx="235400">
                  <c:v>54.150809930814397</c:v>
                </c:pt>
                <c:pt idx="235401">
                  <c:v>54.150892921064099</c:v>
                </c:pt>
                <c:pt idx="235402">
                  <c:v>54.150975911048</c:v>
                </c:pt>
                <c:pt idx="235403">
                  <c:v>54.151058900766401</c:v>
                </c:pt>
                <c:pt idx="235404">
                  <c:v>54.151141890219101</c:v>
                </c:pt>
                <c:pt idx="235405">
                  <c:v>54.151224879406101</c:v>
                </c:pt>
                <c:pt idx="235406">
                  <c:v>54.1513078683275</c:v>
                </c:pt>
                <c:pt idx="235407">
                  <c:v>54.151390856983298</c:v>
                </c:pt>
                <c:pt idx="235408">
                  <c:v>54.151473845373403</c:v>
                </c:pt>
                <c:pt idx="235409">
                  <c:v>54.151556833497899</c:v>
                </c:pt>
                <c:pt idx="235410">
                  <c:v>54.151639821356802</c:v>
                </c:pt>
                <c:pt idx="235411">
                  <c:v>54.151722808949998</c:v>
                </c:pt>
                <c:pt idx="235412">
                  <c:v>54.1518057962776</c:v>
                </c:pt>
                <c:pt idx="235413">
                  <c:v>54.151888783339501</c:v>
                </c:pt>
                <c:pt idx="235414">
                  <c:v>54.151971770135802</c:v>
                </c:pt>
                <c:pt idx="235415">
                  <c:v>54.152054756666502</c:v>
                </c:pt>
                <c:pt idx="235416">
                  <c:v>54.152137742931501</c:v>
                </c:pt>
                <c:pt idx="235417">
                  <c:v>54.152220728930999</c:v>
                </c:pt>
                <c:pt idx="235418">
                  <c:v>54.152303714664697</c:v>
                </c:pt>
                <c:pt idx="235419">
                  <c:v>54.152386700132901</c:v>
                </c:pt>
                <c:pt idx="235420">
                  <c:v>54.152469685335397</c:v>
                </c:pt>
                <c:pt idx="235421">
                  <c:v>54.1525526702723</c:v>
                </c:pt>
                <c:pt idx="235422">
                  <c:v>54.152635654943602</c:v>
                </c:pt>
                <c:pt idx="235423">
                  <c:v>54.152718639349203</c:v>
                </c:pt>
                <c:pt idx="235424">
                  <c:v>54.152801623489196</c:v>
                </c:pt>
                <c:pt idx="235425">
                  <c:v>54.152884607363603</c:v>
                </c:pt>
                <c:pt idx="235426">
                  <c:v>54.152967590972402</c:v>
                </c:pt>
                <c:pt idx="235427">
                  <c:v>54.1530505743155</c:v>
                </c:pt>
                <c:pt idx="235428">
                  <c:v>54.153133557393097</c:v>
                </c:pt>
                <c:pt idx="235429">
                  <c:v>54.153216540205001</c:v>
                </c:pt>
                <c:pt idx="235430">
                  <c:v>54.153299522751297</c:v>
                </c:pt>
                <c:pt idx="235431">
                  <c:v>54.1533825050319</c:v>
                </c:pt>
                <c:pt idx="235432">
                  <c:v>54.153465487047001</c:v>
                </c:pt>
                <c:pt idx="235433">
                  <c:v>54.153548468796401</c:v>
                </c:pt>
                <c:pt idx="235434">
                  <c:v>54.153631450280201</c:v>
                </c:pt>
                <c:pt idx="235435">
                  <c:v>54.1537144314984</c:v>
                </c:pt>
                <c:pt idx="235436">
                  <c:v>54.153797412450999</c:v>
                </c:pt>
                <c:pt idx="235437">
                  <c:v>54.153880393137896</c:v>
                </c:pt>
                <c:pt idx="235438">
                  <c:v>54.1539633735593</c:v>
                </c:pt>
                <c:pt idx="235439">
                  <c:v>54.154046353715003</c:v>
                </c:pt>
                <c:pt idx="235440">
                  <c:v>54.154129333605098</c:v>
                </c:pt>
                <c:pt idx="235441">
                  <c:v>54.1542123132296</c:v>
                </c:pt>
                <c:pt idx="235442">
                  <c:v>54.1542952925885</c:v>
                </c:pt>
                <c:pt idx="235443">
                  <c:v>54.1543782716818</c:v>
                </c:pt>
                <c:pt idx="235444">
                  <c:v>54.154461250509499</c:v>
                </c:pt>
                <c:pt idx="235445">
                  <c:v>54.154544229071597</c:v>
                </c:pt>
                <c:pt idx="235446">
                  <c:v>54.154627207368002</c:v>
                </c:pt>
                <c:pt idx="235447">
                  <c:v>54.154710185398898</c:v>
                </c:pt>
                <c:pt idx="235448">
                  <c:v>54.154793163164101</c:v>
                </c:pt>
                <c:pt idx="235449">
                  <c:v>54.154876140663802</c:v>
                </c:pt>
                <c:pt idx="235450">
                  <c:v>54.154959117897803</c:v>
                </c:pt>
                <c:pt idx="235451">
                  <c:v>54.155042094866303</c:v>
                </c:pt>
                <c:pt idx="235452">
                  <c:v>54.155125071569103</c:v>
                </c:pt>
                <c:pt idx="235453">
                  <c:v>54.155208048006401</c:v>
                </c:pt>
                <c:pt idx="235454">
                  <c:v>54.155291024177998</c:v>
                </c:pt>
                <c:pt idx="235455">
                  <c:v>54.155374000084002</c:v>
                </c:pt>
                <c:pt idx="235456">
                  <c:v>54.155456975724498</c:v>
                </c:pt>
                <c:pt idx="235457">
                  <c:v>54.1555399510993</c:v>
                </c:pt>
                <c:pt idx="235458">
                  <c:v>54.155622926208601</c:v>
                </c:pt>
                <c:pt idx="235459">
                  <c:v>54.155705901052201</c:v>
                </c:pt>
                <c:pt idx="235460">
                  <c:v>54.1557888756303</c:v>
                </c:pt>
                <c:pt idx="235461">
                  <c:v>54.155871849942798</c:v>
                </c:pt>
                <c:pt idx="235462">
                  <c:v>54.155954823989603</c:v>
                </c:pt>
                <c:pt idx="235463">
                  <c:v>54.1560377977709</c:v>
                </c:pt>
                <c:pt idx="235464">
                  <c:v>54.156120771286602</c:v>
                </c:pt>
                <c:pt idx="235465">
                  <c:v>54.156203744536697</c:v>
                </c:pt>
                <c:pt idx="235466">
                  <c:v>54.156286717521198</c:v>
                </c:pt>
                <c:pt idx="235467">
                  <c:v>54.156369690240098</c:v>
                </c:pt>
                <c:pt idx="235468">
                  <c:v>54.156452662693503</c:v>
                </c:pt>
                <c:pt idx="235469">
                  <c:v>54.156535634881202</c:v>
                </c:pt>
                <c:pt idx="235470">
                  <c:v>54.156618606803299</c:v>
                </c:pt>
                <c:pt idx="235471">
                  <c:v>54.156701578459902</c:v>
                </c:pt>
                <c:pt idx="235472">
                  <c:v>54.156784549850897</c:v>
                </c:pt>
                <c:pt idx="235473">
                  <c:v>54.156867520976299</c:v>
                </c:pt>
                <c:pt idx="235474">
                  <c:v>54.156950491836099</c:v>
                </c:pt>
                <c:pt idx="235475">
                  <c:v>54.157033462430299</c:v>
                </c:pt>
                <c:pt idx="235476">
                  <c:v>54.157116432758997</c:v>
                </c:pt>
                <c:pt idx="235477">
                  <c:v>54.157199402822101</c:v>
                </c:pt>
                <c:pt idx="235478">
                  <c:v>54.157282372619598</c:v>
                </c:pt>
                <c:pt idx="235479">
                  <c:v>54.1573653421515</c:v>
                </c:pt>
                <c:pt idx="235480">
                  <c:v>54.157448311417802</c:v>
                </c:pt>
                <c:pt idx="235481">
                  <c:v>54.157531280418603</c:v>
                </c:pt>
                <c:pt idx="235482">
                  <c:v>54.157614249153703</c:v>
                </c:pt>
                <c:pt idx="235483">
                  <c:v>54.157697217623301</c:v>
                </c:pt>
                <c:pt idx="235484">
                  <c:v>54.157780185827399</c:v>
                </c:pt>
                <c:pt idx="235485">
                  <c:v>54.157863153765803</c:v>
                </c:pt>
                <c:pt idx="235486">
                  <c:v>54.157946121438698</c:v>
                </c:pt>
                <c:pt idx="235487">
                  <c:v>54.158029088846</c:v>
                </c:pt>
                <c:pt idx="235488">
                  <c:v>54.1581120559878</c:v>
                </c:pt>
                <c:pt idx="235489">
                  <c:v>54.1581950228639</c:v>
                </c:pt>
                <c:pt idx="235490">
                  <c:v>54.158277989474499</c:v>
                </c:pt>
                <c:pt idx="235491">
                  <c:v>54.158360955819603</c:v>
                </c:pt>
                <c:pt idx="235492">
                  <c:v>54.158443921899</c:v>
                </c:pt>
                <c:pt idx="235493">
                  <c:v>54.158526887712902</c:v>
                </c:pt>
                <c:pt idx="235494">
                  <c:v>54.158609853261297</c:v>
                </c:pt>
                <c:pt idx="235495">
                  <c:v>54.158692818543997</c:v>
                </c:pt>
                <c:pt idx="235496">
                  <c:v>54.158775783561197</c:v>
                </c:pt>
                <c:pt idx="235497">
                  <c:v>54.158858748312902</c:v>
                </c:pt>
                <c:pt idx="235498">
                  <c:v>54.158941712798999</c:v>
                </c:pt>
                <c:pt idx="235499">
                  <c:v>54.159024677019502</c:v>
                </c:pt>
                <c:pt idx="235500">
                  <c:v>54.159107640974398</c:v>
                </c:pt>
                <c:pt idx="235501">
                  <c:v>54.159190604663799</c:v>
                </c:pt>
                <c:pt idx="235502">
                  <c:v>54.159273568087599</c:v>
                </c:pt>
                <c:pt idx="235503">
                  <c:v>54.159356531245898</c:v>
                </c:pt>
                <c:pt idx="235504">
                  <c:v>54.159439494138603</c:v>
                </c:pt>
                <c:pt idx="235505">
                  <c:v>54.159522456765799</c:v>
                </c:pt>
                <c:pt idx="235506">
                  <c:v>54.159605419127402</c:v>
                </c:pt>
                <c:pt idx="235507">
                  <c:v>54.159688381223397</c:v>
                </c:pt>
                <c:pt idx="235508">
                  <c:v>54.159771343053897</c:v>
                </c:pt>
                <c:pt idx="235509">
                  <c:v>54.159854304618896</c:v>
                </c:pt>
                <c:pt idx="235510">
                  <c:v>54.159937265918302</c:v>
                </c:pt>
                <c:pt idx="235511">
                  <c:v>54.160020226952099</c:v>
                </c:pt>
                <c:pt idx="235512">
                  <c:v>54.160103187720402</c:v>
                </c:pt>
                <c:pt idx="235513">
                  <c:v>54.160186148223097</c:v>
                </c:pt>
                <c:pt idx="235514">
                  <c:v>54.160269108460298</c:v>
                </c:pt>
                <c:pt idx="235515">
                  <c:v>54.160352068431898</c:v>
                </c:pt>
                <c:pt idx="235516">
                  <c:v>54.160435028137996</c:v>
                </c:pt>
                <c:pt idx="235517">
                  <c:v>54.160517987578601</c:v>
                </c:pt>
                <c:pt idx="235518">
                  <c:v>54.160600946753597</c:v>
                </c:pt>
                <c:pt idx="235519">
                  <c:v>54.160683905662999</c:v>
                </c:pt>
                <c:pt idx="235520">
                  <c:v>54.1607668643069</c:v>
                </c:pt>
                <c:pt idx="235521">
                  <c:v>54.1608498226853</c:v>
                </c:pt>
                <c:pt idx="235522">
                  <c:v>54.160932780798099</c:v>
                </c:pt>
                <c:pt idx="235523">
                  <c:v>54.161015738645403</c:v>
                </c:pt>
                <c:pt idx="235524">
                  <c:v>54.1610986962271</c:v>
                </c:pt>
                <c:pt idx="235525">
                  <c:v>54.161181653543302</c:v>
                </c:pt>
                <c:pt idx="235526">
                  <c:v>54.161264610594003</c:v>
                </c:pt>
                <c:pt idx="235527">
                  <c:v>54.161347567379103</c:v>
                </c:pt>
                <c:pt idx="235528">
                  <c:v>54.161430523898701</c:v>
                </c:pt>
                <c:pt idx="235529">
                  <c:v>54.161513480152799</c:v>
                </c:pt>
                <c:pt idx="235530">
                  <c:v>54.161596436141302</c:v>
                </c:pt>
                <c:pt idx="235531">
                  <c:v>54.161679391864297</c:v>
                </c:pt>
                <c:pt idx="235532">
                  <c:v>54.161762347321698</c:v>
                </c:pt>
                <c:pt idx="235533">
                  <c:v>54.161845302513598</c:v>
                </c:pt>
                <c:pt idx="235534">
                  <c:v>54.161928257440003</c:v>
                </c:pt>
                <c:pt idx="235535">
                  <c:v>54.162011212100801</c:v>
                </c:pt>
                <c:pt idx="235536">
                  <c:v>54.162094166496203</c:v>
                </c:pt>
                <c:pt idx="235537">
                  <c:v>54.162177120625998</c:v>
                </c:pt>
                <c:pt idx="235538">
                  <c:v>54.162260074490199</c:v>
                </c:pt>
                <c:pt idx="235539">
                  <c:v>54.162343028088998</c:v>
                </c:pt>
                <c:pt idx="235540">
                  <c:v>54.162425981422203</c:v>
                </c:pt>
                <c:pt idx="235541">
                  <c:v>54.1625089344898</c:v>
                </c:pt>
                <c:pt idx="235542">
                  <c:v>54.162591887292002</c:v>
                </c:pt>
                <c:pt idx="235543">
                  <c:v>54.162674839828597</c:v>
                </c:pt>
                <c:pt idx="235544">
                  <c:v>54.162757792099697</c:v>
                </c:pt>
                <c:pt idx="235545">
                  <c:v>54.162840744105303</c:v>
                </c:pt>
                <c:pt idx="235546">
                  <c:v>54.1629236958454</c:v>
                </c:pt>
                <c:pt idx="235547">
                  <c:v>54.163006647319897</c:v>
                </c:pt>
                <c:pt idx="235548">
                  <c:v>54.163089598528899</c:v>
                </c:pt>
                <c:pt idx="235549">
                  <c:v>54.163172549472399</c:v>
                </c:pt>
                <c:pt idx="235550">
                  <c:v>54.163255500150399</c:v>
                </c:pt>
                <c:pt idx="235551">
                  <c:v>54.163338450562897</c:v>
                </c:pt>
                <c:pt idx="235552">
                  <c:v>54.163421400709801</c:v>
                </c:pt>
                <c:pt idx="235553">
                  <c:v>54.163504350591303</c:v>
                </c:pt>
                <c:pt idx="235554">
                  <c:v>54.163587300207197</c:v>
                </c:pt>
                <c:pt idx="235555">
                  <c:v>54.163670249557597</c:v>
                </c:pt>
                <c:pt idx="235556">
                  <c:v>54.163753198642503</c:v>
                </c:pt>
                <c:pt idx="235557">
                  <c:v>54.163836147461801</c:v>
                </c:pt>
                <c:pt idx="235558">
                  <c:v>54.163919096015697</c:v>
                </c:pt>
                <c:pt idx="235559">
                  <c:v>54.164002044304098</c:v>
                </c:pt>
                <c:pt idx="235560">
                  <c:v>54.164084992326899</c:v>
                </c:pt>
                <c:pt idx="235561">
                  <c:v>54.164167940084198</c:v>
                </c:pt>
                <c:pt idx="235562">
                  <c:v>54.164250887576102</c:v>
                </c:pt>
                <c:pt idx="235563">
                  <c:v>54.164333834802399</c:v>
                </c:pt>
                <c:pt idx="235564">
                  <c:v>54.164416781763201</c:v>
                </c:pt>
                <c:pt idx="235565">
                  <c:v>54.164499728458502</c:v>
                </c:pt>
                <c:pt idx="235566">
                  <c:v>54.164582674888301</c:v>
                </c:pt>
                <c:pt idx="235567">
                  <c:v>54.164665621052599</c:v>
                </c:pt>
                <c:pt idx="235568">
                  <c:v>54.164748566951403</c:v>
                </c:pt>
                <c:pt idx="235569">
                  <c:v>54.164831512584698</c:v>
                </c:pt>
                <c:pt idx="235570">
                  <c:v>54.164914457952499</c:v>
                </c:pt>
                <c:pt idx="235571">
                  <c:v>54.164997403054699</c:v>
                </c:pt>
                <c:pt idx="235572">
                  <c:v>54.165080347891497</c:v>
                </c:pt>
                <c:pt idx="235573">
                  <c:v>54.1651632924628</c:v>
                </c:pt>
                <c:pt idx="235574">
                  <c:v>54.165246236768603</c:v>
                </c:pt>
                <c:pt idx="235575">
                  <c:v>54.165329180808897</c:v>
                </c:pt>
                <c:pt idx="235576">
                  <c:v>54.165412124583703</c:v>
                </c:pt>
                <c:pt idx="235577">
                  <c:v>54.165495068093001</c:v>
                </c:pt>
                <c:pt idx="235578">
                  <c:v>54.165578011336798</c:v>
                </c:pt>
                <c:pt idx="235579">
                  <c:v>54.165660954315101</c:v>
                </c:pt>
                <c:pt idx="235580">
                  <c:v>54.165743897027902</c:v>
                </c:pt>
                <c:pt idx="235581">
                  <c:v>54.165826839475301</c:v>
                </c:pt>
                <c:pt idx="235582">
                  <c:v>54.165909781657099</c:v>
                </c:pt>
                <c:pt idx="235583">
                  <c:v>54.165992723573403</c:v>
                </c:pt>
                <c:pt idx="235584">
                  <c:v>54.166075665224298</c:v>
                </c:pt>
                <c:pt idx="235585">
                  <c:v>54.166158606609699</c:v>
                </c:pt>
                <c:pt idx="235586">
                  <c:v>54.166241547729499</c:v>
                </c:pt>
                <c:pt idx="235587">
                  <c:v>54.166324488583903</c:v>
                </c:pt>
                <c:pt idx="235588">
                  <c:v>54.1664074291728</c:v>
                </c:pt>
                <c:pt idx="235589">
                  <c:v>54.166490369496302</c:v>
                </c:pt>
                <c:pt idx="235590">
                  <c:v>54.166573309554202</c:v>
                </c:pt>
                <c:pt idx="235591">
                  <c:v>54.166656249346602</c:v>
                </c:pt>
                <c:pt idx="235592">
                  <c:v>54.166739188873599</c:v>
                </c:pt>
                <c:pt idx="235593">
                  <c:v>54.166822128135102</c:v>
                </c:pt>
                <c:pt idx="235594">
                  <c:v>54.166905067131097</c:v>
                </c:pt>
                <c:pt idx="235595">
                  <c:v>54.166988005861597</c:v>
                </c:pt>
                <c:pt idx="235596">
                  <c:v>54.167070944326703</c:v>
                </c:pt>
                <c:pt idx="235597">
                  <c:v>54.1671538825262</c:v>
                </c:pt>
                <c:pt idx="235598">
                  <c:v>54.167236820460303</c:v>
                </c:pt>
                <c:pt idx="235599">
                  <c:v>54.167319758128897</c:v>
                </c:pt>
                <c:pt idx="235600">
                  <c:v>54.167402695532097</c:v>
                </c:pt>
                <c:pt idx="235601">
                  <c:v>54.167485632669703</c:v>
                </c:pt>
                <c:pt idx="235602">
                  <c:v>54.167568569541899</c:v>
                </c:pt>
                <c:pt idx="235603">
                  <c:v>54.167651506148601</c:v>
                </c:pt>
                <c:pt idx="235604">
                  <c:v>54.167734442489902</c:v>
                </c:pt>
                <c:pt idx="235605">
                  <c:v>54.167817378565601</c:v>
                </c:pt>
                <c:pt idx="235606">
                  <c:v>54.167900314375899</c:v>
                </c:pt>
                <c:pt idx="235607">
                  <c:v>54.167983249920802</c:v>
                </c:pt>
                <c:pt idx="235608">
                  <c:v>54.168066185200097</c:v>
                </c:pt>
                <c:pt idx="235609">
                  <c:v>54.168149120213997</c:v>
                </c:pt>
                <c:pt idx="235610">
                  <c:v>54.168232054962402</c:v>
                </c:pt>
                <c:pt idx="235611">
                  <c:v>54.168314989445399</c:v>
                </c:pt>
                <c:pt idx="235612">
                  <c:v>54.168397923662901</c:v>
                </c:pt>
                <c:pt idx="235613">
                  <c:v>54.168480857614902</c:v>
                </c:pt>
                <c:pt idx="235614">
                  <c:v>54.168563791301501</c:v>
                </c:pt>
                <c:pt idx="235615">
                  <c:v>54.168646724722599</c:v>
                </c:pt>
                <c:pt idx="235616">
                  <c:v>54.168729657878202</c:v>
                </c:pt>
                <c:pt idx="235617">
                  <c:v>54.168812590768397</c:v>
                </c:pt>
                <c:pt idx="235618">
                  <c:v>54.168895523393097</c:v>
                </c:pt>
                <c:pt idx="235619">
                  <c:v>54.168978455752303</c:v>
                </c:pt>
                <c:pt idx="235620">
                  <c:v>54.169061387846099</c:v>
                </c:pt>
                <c:pt idx="235621">
                  <c:v>54.169144319674501</c:v>
                </c:pt>
                <c:pt idx="235622">
                  <c:v>54.169227251237302</c:v>
                </c:pt>
                <c:pt idx="235623">
                  <c:v>54.169310182534801</c:v>
                </c:pt>
                <c:pt idx="235624">
                  <c:v>54.169393113566699</c:v>
                </c:pt>
                <c:pt idx="235625">
                  <c:v>54.169476044333202</c:v>
                </c:pt>
                <c:pt idx="235626">
                  <c:v>54.169558974834302</c:v>
                </c:pt>
                <c:pt idx="235627">
                  <c:v>54.169641905069902</c:v>
                </c:pt>
                <c:pt idx="235628">
                  <c:v>54.16972483504</c:v>
                </c:pt>
                <c:pt idx="235629">
                  <c:v>54.169807764744696</c:v>
                </c:pt>
                <c:pt idx="235630">
                  <c:v>54.169890694183998</c:v>
                </c:pt>
                <c:pt idx="235631">
                  <c:v>54.169973623357798</c:v>
                </c:pt>
                <c:pt idx="235632">
                  <c:v>54.170056552266097</c:v>
                </c:pt>
                <c:pt idx="235633">
                  <c:v>54.170139480909</c:v>
                </c:pt>
                <c:pt idx="235634">
                  <c:v>54.170222409286502</c:v>
                </c:pt>
                <c:pt idx="235635">
                  <c:v>54.170305337398503</c:v>
                </c:pt>
                <c:pt idx="235636">
                  <c:v>54.170388265245101</c:v>
                </c:pt>
                <c:pt idx="235637">
                  <c:v>54.170471192826199</c:v>
                </c:pt>
                <c:pt idx="235638">
                  <c:v>54.170554120141901</c:v>
                </c:pt>
                <c:pt idx="235639">
                  <c:v>54.170637047192102</c:v>
                </c:pt>
                <c:pt idx="235640">
                  <c:v>54.170719973976901</c:v>
                </c:pt>
                <c:pt idx="235641">
                  <c:v>54.170802900496199</c:v>
                </c:pt>
                <c:pt idx="235642">
                  <c:v>54.170885826750101</c:v>
                </c:pt>
                <c:pt idx="235643">
                  <c:v>54.170968752738602</c:v>
                </c:pt>
                <c:pt idx="235644">
                  <c:v>54.171051678461602</c:v>
                </c:pt>
                <c:pt idx="235645">
                  <c:v>54.171134603919199</c:v>
                </c:pt>
                <c:pt idx="235646">
                  <c:v>54.171217529111402</c:v>
                </c:pt>
                <c:pt idx="235647">
                  <c:v>54.171300454038096</c:v>
                </c:pt>
                <c:pt idx="235648">
                  <c:v>54.171383378699403</c:v>
                </c:pt>
                <c:pt idx="235649">
                  <c:v>54.171466303095201</c:v>
                </c:pt>
                <c:pt idx="235650">
                  <c:v>54.171549227225597</c:v>
                </c:pt>
                <c:pt idx="235651">
                  <c:v>54.171632151090598</c:v>
                </c:pt>
                <c:pt idx="235652">
                  <c:v>54.171715074690198</c:v>
                </c:pt>
                <c:pt idx="235653">
                  <c:v>54.171797998024303</c:v>
                </c:pt>
                <c:pt idx="235654">
                  <c:v>54.171880921092999</c:v>
                </c:pt>
                <c:pt idx="235655">
                  <c:v>54.171963843896201</c:v>
                </c:pt>
                <c:pt idx="235656">
                  <c:v>54.1720467664341</c:v>
                </c:pt>
                <c:pt idx="235657">
                  <c:v>54.172129688706498</c:v>
                </c:pt>
                <c:pt idx="235658">
                  <c:v>54.172212610713501</c:v>
                </c:pt>
                <c:pt idx="235659">
                  <c:v>54.172295532455003</c:v>
                </c:pt>
                <c:pt idx="235660">
                  <c:v>54.172378453931103</c:v>
                </c:pt>
                <c:pt idx="235661">
                  <c:v>54.1724613751418</c:v>
                </c:pt>
                <c:pt idx="235662">
                  <c:v>54.172544296087104</c:v>
                </c:pt>
                <c:pt idx="235663">
                  <c:v>54.172627216766998</c:v>
                </c:pt>
                <c:pt idx="235664">
                  <c:v>54.172710137181397</c:v>
                </c:pt>
                <c:pt idx="235665">
                  <c:v>54.172793057330402</c:v>
                </c:pt>
                <c:pt idx="235666">
                  <c:v>54.172875977213998</c:v>
                </c:pt>
                <c:pt idx="235667">
                  <c:v>54.172958896832199</c:v>
                </c:pt>
                <c:pt idx="235668">
                  <c:v>54.173041816184899</c:v>
                </c:pt>
                <c:pt idx="235669">
                  <c:v>54.173124735272303</c:v>
                </c:pt>
                <c:pt idx="235670">
                  <c:v>54.173207654094199</c:v>
                </c:pt>
                <c:pt idx="235671">
                  <c:v>54.1732905726507</c:v>
                </c:pt>
                <c:pt idx="235672">
                  <c:v>54.173373490941799</c:v>
                </c:pt>
                <c:pt idx="235673">
                  <c:v>54.173456408967503</c:v>
                </c:pt>
                <c:pt idx="235674">
                  <c:v>54.173539326727699</c:v>
                </c:pt>
                <c:pt idx="235675">
                  <c:v>54.173622244222599</c:v>
                </c:pt>
                <c:pt idx="235676">
                  <c:v>54.173705161451998</c:v>
                </c:pt>
                <c:pt idx="235677">
                  <c:v>54.173788078416003</c:v>
                </c:pt>
                <c:pt idx="235678">
                  <c:v>54.173870995114697</c:v>
                </c:pt>
                <c:pt idx="235679">
                  <c:v>54.173953911547898</c:v>
                </c:pt>
                <c:pt idx="235680">
                  <c:v>54.174036827715703</c:v>
                </c:pt>
                <c:pt idx="235681">
                  <c:v>54.1741197436181</c:v>
                </c:pt>
                <c:pt idx="235682">
                  <c:v>54.174202659255101</c:v>
                </c:pt>
                <c:pt idx="235683">
                  <c:v>54.174285574626701</c:v>
                </c:pt>
                <c:pt idx="235684">
                  <c:v>54.1743684897328</c:v>
                </c:pt>
                <c:pt idx="235685">
                  <c:v>54.174451404573603</c:v>
                </c:pt>
                <c:pt idx="235686">
                  <c:v>54.174534319148997</c:v>
                </c:pt>
                <c:pt idx="235687">
                  <c:v>54.174617233458903</c:v>
                </c:pt>
                <c:pt idx="235688">
                  <c:v>54.174700147503501</c:v>
                </c:pt>
                <c:pt idx="235689">
                  <c:v>54.174783061282703</c:v>
                </c:pt>
                <c:pt idx="235690">
                  <c:v>54.174865974796397</c:v>
                </c:pt>
                <c:pt idx="235691">
                  <c:v>54.174948888044803</c:v>
                </c:pt>
                <c:pt idx="235692">
                  <c:v>54.175031801027799</c:v>
                </c:pt>
                <c:pt idx="235693">
                  <c:v>54.175114713745302</c:v>
                </c:pt>
                <c:pt idx="235694">
                  <c:v>54.175197626197502</c:v>
                </c:pt>
                <c:pt idx="235695">
                  <c:v>54.1752805383843</c:v>
                </c:pt>
                <c:pt idx="235696">
                  <c:v>54.175363450305703</c:v>
                </c:pt>
                <c:pt idx="235697">
                  <c:v>54.175446361961697</c:v>
                </c:pt>
                <c:pt idx="235698">
                  <c:v>54.175529273352304</c:v>
                </c:pt>
                <c:pt idx="235699">
                  <c:v>54.175612184477501</c:v>
                </c:pt>
                <c:pt idx="235700">
                  <c:v>54.175695095337304</c:v>
                </c:pt>
                <c:pt idx="235701">
                  <c:v>54.175778005931797</c:v>
                </c:pt>
                <c:pt idx="235702">
                  <c:v>54.175860916260802</c:v>
                </c:pt>
                <c:pt idx="235703">
                  <c:v>54.175943826324399</c:v>
                </c:pt>
                <c:pt idx="235704">
                  <c:v>54.176026736122701</c:v>
                </c:pt>
                <c:pt idx="235705">
                  <c:v>54.1761096456556</c:v>
                </c:pt>
                <c:pt idx="235706">
                  <c:v>54.176192554923098</c:v>
                </c:pt>
                <c:pt idx="235707">
                  <c:v>54.176275463925201</c:v>
                </c:pt>
                <c:pt idx="235708">
                  <c:v>54.176358372661902</c:v>
                </c:pt>
                <c:pt idx="235709">
                  <c:v>54.176441281133201</c:v>
                </c:pt>
                <c:pt idx="235710">
                  <c:v>54.176524189339197</c:v>
                </c:pt>
                <c:pt idx="235711">
                  <c:v>54.176607097279799</c:v>
                </c:pt>
                <c:pt idx="235712">
                  <c:v>54.176690004954899</c:v>
                </c:pt>
                <c:pt idx="235713">
                  <c:v>54.176772912364797</c:v>
                </c:pt>
                <c:pt idx="235714">
                  <c:v>54.1768558195092</c:v>
                </c:pt>
                <c:pt idx="235715">
                  <c:v>54.176938726388201</c:v>
                </c:pt>
                <c:pt idx="235716">
                  <c:v>54.1770216330019</c:v>
                </c:pt>
                <c:pt idx="235717">
                  <c:v>54.177104539350204</c:v>
                </c:pt>
                <c:pt idx="235718">
                  <c:v>54.177187445433098</c:v>
                </c:pt>
                <c:pt idx="235719">
                  <c:v>54.177270351250698</c:v>
                </c:pt>
                <c:pt idx="235720">
                  <c:v>54.177353256802803</c:v>
                </c:pt>
                <c:pt idx="235721">
                  <c:v>54.177436162089698</c:v>
                </c:pt>
                <c:pt idx="235722">
                  <c:v>54.177519067111099</c:v>
                </c:pt>
                <c:pt idx="235723">
                  <c:v>54.177601971867098</c:v>
                </c:pt>
                <c:pt idx="235724">
                  <c:v>54.177684876357802</c:v>
                </c:pt>
                <c:pt idx="235725">
                  <c:v>54.177767780583103</c:v>
                </c:pt>
                <c:pt idx="235726">
                  <c:v>54.177850684543102</c:v>
                </c:pt>
                <c:pt idx="235727">
                  <c:v>54.1779335882377</c:v>
                </c:pt>
                <c:pt idx="235728">
                  <c:v>54.178016491666902</c:v>
                </c:pt>
                <c:pt idx="235729">
                  <c:v>54.178099394830703</c:v>
                </c:pt>
                <c:pt idx="235730">
                  <c:v>54.178182297729201</c:v>
                </c:pt>
                <c:pt idx="235731">
                  <c:v>54.178265200362297</c:v>
                </c:pt>
                <c:pt idx="235732">
                  <c:v>54.178348102730098</c:v>
                </c:pt>
                <c:pt idx="235733">
                  <c:v>54.178431004832497</c:v>
                </c:pt>
                <c:pt idx="235734">
                  <c:v>54.178513906669501</c:v>
                </c:pt>
                <c:pt idx="235735">
                  <c:v>54.178596808241103</c:v>
                </c:pt>
                <c:pt idx="235736">
                  <c:v>54.178679709547403</c:v>
                </c:pt>
                <c:pt idx="235737">
                  <c:v>54.1787626105884</c:v>
                </c:pt>
                <c:pt idx="235738">
                  <c:v>54.178845511364003</c:v>
                </c:pt>
                <c:pt idx="235739">
                  <c:v>54.178928411874203</c:v>
                </c:pt>
                <c:pt idx="235740">
                  <c:v>54.179011312119101</c:v>
                </c:pt>
                <c:pt idx="235741">
                  <c:v>54.179094212098597</c:v>
                </c:pt>
                <c:pt idx="235742">
                  <c:v>54.179177111812699</c:v>
                </c:pt>
                <c:pt idx="235743">
                  <c:v>54.179260011261498</c:v>
                </c:pt>
                <c:pt idx="235744">
                  <c:v>54.179342910445001</c:v>
                </c:pt>
                <c:pt idx="235745">
                  <c:v>54.179425809363103</c:v>
                </c:pt>
                <c:pt idx="235746">
                  <c:v>54.179508708015803</c:v>
                </c:pt>
                <c:pt idx="235747">
                  <c:v>54.1795916064032</c:v>
                </c:pt>
                <c:pt idx="235748">
                  <c:v>54.179674504525302</c:v>
                </c:pt>
                <c:pt idx="235749">
                  <c:v>54.179757402382002</c:v>
                </c:pt>
                <c:pt idx="235750">
                  <c:v>54.1798402999733</c:v>
                </c:pt>
                <c:pt idx="235751">
                  <c:v>54.179923197299303</c:v>
                </c:pt>
                <c:pt idx="235752">
                  <c:v>54.180006094359896</c:v>
                </c:pt>
                <c:pt idx="235753">
                  <c:v>54.180088991155301</c:v>
                </c:pt>
                <c:pt idx="235754">
                  <c:v>54.180171887685198</c:v>
                </c:pt>
                <c:pt idx="235755">
                  <c:v>54.180254783949799</c:v>
                </c:pt>
                <c:pt idx="235756">
                  <c:v>54.180337679949098</c:v>
                </c:pt>
                <c:pt idx="235757">
                  <c:v>54.180420575683002</c:v>
                </c:pt>
                <c:pt idx="235758">
                  <c:v>54.180503471151603</c:v>
                </c:pt>
                <c:pt idx="235759">
                  <c:v>54.180586366354902</c:v>
                </c:pt>
                <c:pt idx="235760">
                  <c:v>54.180669261292799</c:v>
                </c:pt>
                <c:pt idx="235761">
                  <c:v>54.180752155965301</c:v>
                </c:pt>
                <c:pt idx="235762">
                  <c:v>54.1808350503726</c:v>
                </c:pt>
                <c:pt idx="235763">
                  <c:v>54.180917944514398</c:v>
                </c:pt>
                <c:pt idx="235764">
                  <c:v>54.181000838391</c:v>
                </c:pt>
                <c:pt idx="235765">
                  <c:v>54.1810837320022</c:v>
                </c:pt>
                <c:pt idx="235766">
                  <c:v>54.181166625348098</c:v>
                </c:pt>
                <c:pt idx="235767">
                  <c:v>54.181249518428601</c:v>
                </c:pt>
                <c:pt idx="235768">
                  <c:v>54.181332411243901</c:v>
                </c:pt>
                <c:pt idx="235769">
                  <c:v>54.181415303793699</c:v>
                </c:pt>
                <c:pt idx="235770">
                  <c:v>54.181498196078302</c:v>
                </c:pt>
                <c:pt idx="235771">
                  <c:v>54.181581088097502</c:v>
                </c:pt>
                <c:pt idx="235772">
                  <c:v>54.1816639798514</c:v>
                </c:pt>
                <c:pt idx="235773">
                  <c:v>54.181746871340003</c:v>
                </c:pt>
                <c:pt idx="235774">
                  <c:v>54.181829762563197</c:v>
                </c:pt>
                <c:pt idx="235775">
                  <c:v>54.181912653521103</c:v>
                </c:pt>
                <c:pt idx="235776">
                  <c:v>54.181995544213699</c:v>
                </c:pt>
                <c:pt idx="235777">
                  <c:v>54.1820784346409</c:v>
                </c:pt>
                <c:pt idx="235778">
                  <c:v>54.182161324802799</c:v>
                </c:pt>
                <c:pt idx="235779">
                  <c:v>54.182244214699402</c:v>
                </c:pt>
                <c:pt idx="235780">
                  <c:v>54.182327104330703</c:v>
                </c:pt>
                <c:pt idx="235781">
                  <c:v>54.182409993696702</c:v>
                </c:pt>
                <c:pt idx="235782">
                  <c:v>54.182492882797298</c:v>
                </c:pt>
                <c:pt idx="235783">
                  <c:v>54.1825757716326</c:v>
                </c:pt>
                <c:pt idx="235784">
                  <c:v>54.182658660202598</c:v>
                </c:pt>
                <c:pt idx="235785">
                  <c:v>54.182741548507302</c:v>
                </c:pt>
                <c:pt idx="235786">
                  <c:v>54.182824436546703</c:v>
                </c:pt>
                <c:pt idx="235787">
                  <c:v>54.182907324320702</c:v>
                </c:pt>
                <c:pt idx="235788">
                  <c:v>54.182990211829399</c:v>
                </c:pt>
                <c:pt idx="235789">
                  <c:v>54.183073099072899</c:v>
                </c:pt>
                <c:pt idx="235790">
                  <c:v>54.183155986050899</c:v>
                </c:pt>
                <c:pt idx="235791">
                  <c:v>54.183238872763702</c:v>
                </c:pt>
                <c:pt idx="235792">
                  <c:v>54.183321759211204</c:v>
                </c:pt>
                <c:pt idx="235793">
                  <c:v>54.183404645393303</c:v>
                </c:pt>
                <c:pt idx="235794">
                  <c:v>54.183487531310199</c:v>
                </c:pt>
                <c:pt idx="235795">
                  <c:v>54.1835704169617</c:v>
                </c:pt>
                <c:pt idx="235796">
                  <c:v>54.183653302347999</c:v>
                </c:pt>
                <c:pt idx="235797">
                  <c:v>54.183736187468902</c:v>
                </c:pt>
                <c:pt idx="235798">
                  <c:v>54.183819072324503</c:v>
                </c:pt>
                <c:pt idx="235799">
                  <c:v>54.183901956914802</c:v>
                </c:pt>
                <c:pt idx="235800">
                  <c:v>54.183984841239798</c:v>
                </c:pt>
                <c:pt idx="235801">
                  <c:v>54.184067725299499</c:v>
                </c:pt>
                <c:pt idx="235802">
                  <c:v>54.184150609093898</c:v>
                </c:pt>
                <c:pt idx="235803">
                  <c:v>54.184233492622901</c:v>
                </c:pt>
                <c:pt idx="235804">
                  <c:v>54.184316375886702</c:v>
                </c:pt>
                <c:pt idx="235805">
                  <c:v>54.1843992588852</c:v>
                </c:pt>
                <c:pt idx="235806">
                  <c:v>54.184482141618403</c:v>
                </c:pt>
                <c:pt idx="235807">
                  <c:v>54.184565024086197</c:v>
                </c:pt>
                <c:pt idx="235808">
                  <c:v>54.184647906288802</c:v>
                </c:pt>
                <c:pt idx="235809">
                  <c:v>54.184730788226098</c:v>
                </c:pt>
                <c:pt idx="235810">
                  <c:v>54.184813669898098</c:v>
                </c:pt>
                <c:pt idx="235811">
                  <c:v>54.184896551304703</c:v>
                </c:pt>
                <c:pt idx="235812">
                  <c:v>54.184979432446099</c:v>
                </c:pt>
                <c:pt idx="235813">
                  <c:v>54.185062313322199</c:v>
                </c:pt>
                <c:pt idx="235814">
                  <c:v>54.185145193933003</c:v>
                </c:pt>
                <c:pt idx="235815">
                  <c:v>54.185228074278498</c:v>
                </c:pt>
                <c:pt idx="235816">
                  <c:v>54.185310954358698</c:v>
                </c:pt>
                <c:pt idx="235817">
                  <c:v>54.185393834173702</c:v>
                </c:pt>
                <c:pt idx="235818">
                  <c:v>54.185476713723297</c:v>
                </c:pt>
                <c:pt idx="235819">
                  <c:v>54.185559593007603</c:v>
                </c:pt>
                <c:pt idx="235820">
                  <c:v>54.1856424720267</c:v>
                </c:pt>
                <c:pt idx="235821">
                  <c:v>54.185725350780402</c:v>
                </c:pt>
                <c:pt idx="235822">
                  <c:v>54.185808229268901</c:v>
                </c:pt>
                <c:pt idx="235823">
                  <c:v>54.185891107492097</c:v>
                </c:pt>
                <c:pt idx="235824">
                  <c:v>54.185973985449998</c:v>
                </c:pt>
                <c:pt idx="235825">
                  <c:v>54.186056863142603</c:v>
                </c:pt>
                <c:pt idx="235826">
                  <c:v>54.186139740569899</c:v>
                </c:pt>
                <c:pt idx="235827">
                  <c:v>54.186222617732</c:v>
                </c:pt>
                <c:pt idx="235828">
                  <c:v>54.186305494628797</c:v>
                </c:pt>
                <c:pt idx="235829">
                  <c:v>54.1863883712602</c:v>
                </c:pt>
                <c:pt idx="235830">
                  <c:v>54.1864712476264</c:v>
                </c:pt>
                <c:pt idx="235831">
                  <c:v>54.186554123727397</c:v>
                </c:pt>
                <c:pt idx="235832">
                  <c:v>54.186636999563</c:v>
                </c:pt>
                <c:pt idx="235833">
                  <c:v>54.186719875133399</c:v>
                </c:pt>
                <c:pt idx="235834">
                  <c:v>54.186802750438503</c:v>
                </c:pt>
                <c:pt idx="235835">
                  <c:v>54.186885625478297</c:v>
                </c:pt>
                <c:pt idx="235836">
                  <c:v>54.186968500252803</c:v>
                </c:pt>
                <c:pt idx="235837">
                  <c:v>54.187051374762099</c:v>
                </c:pt>
                <c:pt idx="235838">
                  <c:v>54.1871342490061</c:v>
                </c:pt>
                <c:pt idx="235839">
                  <c:v>54.187217122984798</c:v>
                </c:pt>
                <c:pt idx="235840">
                  <c:v>54.187299996698201</c:v>
                </c:pt>
                <c:pt idx="235841">
                  <c:v>54.187382870146401</c:v>
                </c:pt>
                <c:pt idx="235842">
                  <c:v>54.187465743329298</c:v>
                </c:pt>
                <c:pt idx="235843">
                  <c:v>54.1875486162469</c:v>
                </c:pt>
                <c:pt idx="235844">
                  <c:v>54.187631488899299</c:v>
                </c:pt>
                <c:pt idx="235845">
                  <c:v>54.187714361286403</c:v>
                </c:pt>
                <c:pt idx="235846">
                  <c:v>54.187797233408197</c:v>
                </c:pt>
                <c:pt idx="235847">
                  <c:v>54.187880105264803</c:v>
                </c:pt>
                <c:pt idx="235848">
                  <c:v>54.187962976856099</c:v>
                </c:pt>
                <c:pt idx="235849">
                  <c:v>54.188045848182099</c:v>
                </c:pt>
                <c:pt idx="235850">
                  <c:v>54.188128719242897</c:v>
                </c:pt>
                <c:pt idx="235851">
                  <c:v>54.188211590038399</c:v>
                </c:pt>
                <c:pt idx="235852">
                  <c:v>54.188294460568599</c:v>
                </c:pt>
                <c:pt idx="235853">
                  <c:v>54.188377330833603</c:v>
                </c:pt>
                <c:pt idx="235854">
                  <c:v>54.188460200833298</c:v>
                </c:pt>
                <c:pt idx="235855">
                  <c:v>54.188543070567803</c:v>
                </c:pt>
                <c:pt idx="235856">
                  <c:v>54.188625940036999</c:v>
                </c:pt>
                <c:pt idx="235857">
                  <c:v>54.1887088092409</c:v>
                </c:pt>
                <c:pt idx="235858">
                  <c:v>54.188791678179598</c:v>
                </c:pt>
                <c:pt idx="235859">
                  <c:v>54.1888745468531</c:v>
                </c:pt>
                <c:pt idx="235860">
                  <c:v>54.1889574152612</c:v>
                </c:pt>
                <c:pt idx="235861">
                  <c:v>54.189040283404204</c:v>
                </c:pt>
                <c:pt idx="235862">
                  <c:v>54.189123151281798</c:v>
                </c:pt>
                <c:pt idx="235863">
                  <c:v>54.189206018894197</c:v>
                </c:pt>
                <c:pt idx="235864">
                  <c:v>54.1892888862414</c:v>
                </c:pt>
                <c:pt idx="235865">
                  <c:v>54.1893717533233</c:v>
                </c:pt>
                <c:pt idx="235866">
                  <c:v>54.189454620139998</c:v>
                </c:pt>
                <c:pt idx="235867">
                  <c:v>54.1895374866914</c:v>
                </c:pt>
                <c:pt idx="235868">
                  <c:v>54.189620352977599</c:v>
                </c:pt>
                <c:pt idx="235869">
                  <c:v>54.189703218998503</c:v>
                </c:pt>
                <c:pt idx="235870">
                  <c:v>54.189786084754203</c:v>
                </c:pt>
                <c:pt idx="235871">
                  <c:v>54.189868950244602</c:v>
                </c:pt>
                <c:pt idx="235872">
                  <c:v>54.189951815469797</c:v>
                </c:pt>
                <c:pt idx="235873">
                  <c:v>54.190034680429697</c:v>
                </c:pt>
                <c:pt idx="235874">
                  <c:v>54.190117545124401</c:v>
                </c:pt>
                <c:pt idx="235875">
                  <c:v>54.190200409553803</c:v>
                </c:pt>
                <c:pt idx="235876">
                  <c:v>54.190283273718101</c:v>
                </c:pt>
                <c:pt idx="235877">
                  <c:v>54.190366137616998</c:v>
                </c:pt>
                <c:pt idx="235878">
                  <c:v>54.190449001250798</c:v>
                </c:pt>
                <c:pt idx="235879">
                  <c:v>54.190531864619203</c:v>
                </c:pt>
                <c:pt idx="235880">
                  <c:v>54.190614727722497</c:v>
                </c:pt>
                <c:pt idx="235881">
                  <c:v>54.190697590560497</c:v>
                </c:pt>
                <c:pt idx="235882">
                  <c:v>54.1907804531333</c:v>
                </c:pt>
                <c:pt idx="235883">
                  <c:v>54.190863315440801</c:v>
                </c:pt>
                <c:pt idx="235884">
                  <c:v>54.190946177483099</c:v>
                </c:pt>
                <c:pt idx="235885">
                  <c:v>54.191029039260201</c:v>
                </c:pt>
                <c:pt idx="235886">
                  <c:v>54.191111900772</c:v>
                </c:pt>
                <c:pt idx="235887">
                  <c:v>54.191194762018696</c:v>
                </c:pt>
                <c:pt idx="235888">
                  <c:v>54.191277622999998</c:v>
                </c:pt>
                <c:pt idx="235889">
                  <c:v>54.191360483716203</c:v>
                </c:pt>
                <c:pt idx="235890">
                  <c:v>54.191443344167098</c:v>
                </c:pt>
                <c:pt idx="235891">
                  <c:v>54.191526204352797</c:v>
                </c:pt>
                <c:pt idx="235892">
                  <c:v>54.191609064273202</c:v>
                </c:pt>
                <c:pt idx="235893">
                  <c:v>54.191691923928502</c:v>
                </c:pt>
                <c:pt idx="235894">
                  <c:v>54.1917747833185</c:v>
                </c:pt>
                <c:pt idx="235895">
                  <c:v>54.191857642443203</c:v>
                </c:pt>
                <c:pt idx="235896">
                  <c:v>54.191940501302803</c:v>
                </c:pt>
                <c:pt idx="235897">
                  <c:v>54.1920233598971</c:v>
                </c:pt>
                <c:pt idx="235898">
                  <c:v>54.192106218226201</c:v>
                </c:pt>
                <c:pt idx="235899">
                  <c:v>54.192189076290099</c:v>
                </c:pt>
                <c:pt idx="235900">
                  <c:v>54.192271934088801</c:v>
                </c:pt>
                <c:pt idx="235901">
                  <c:v>54.192354791622201</c:v>
                </c:pt>
                <c:pt idx="235902">
                  <c:v>54.192437648890497</c:v>
                </c:pt>
                <c:pt idx="235903">
                  <c:v>54.192520505893498</c:v>
                </c:pt>
                <c:pt idx="235904">
                  <c:v>54.192603362631203</c:v>
                </c:pt>
                <c:pt idx="235905">
                  <c:v>54.192686219103798</c:v>
                </c:pt>
                <c:pt idx="235906">
                  <c:v>54.192769075311197</c:v>
                </c:pt>
                <c:pt idx="235907">
                  <c:v>54.192851931253301</c:v>
                </c:pt>
                <c:pt idx="235908">
                  <c:v>54.192934786930202</c:v>
                </c:pt>
                <c:pt idx="235909">
                  <c:v>54.1930176423419</c:v>
                </c:pt>
                <c:pt idx="235910">
                  <c:v>54.193100497488402</c:v>
                </c:pt>
                <c:pt idx="235911">
                  <c:v>54.193183352369701</c:v>
                </c:pt>
                <c:pt idx="235912">
                  <c:v>54.193266206985797</c:v>
                </c:pt>
                <c:pt idx="235913">
                  <c:v>54.193349061336697</c:v>
                </c:pt>
                <c:pt idx="235914">
                  <c:v>54.193431915422302</c:v>
                </c:pt>
                <c:pt idx="235915">
                  <c:v>54.193514769242803</c:v>
                </c:pt>
                <c:pt idx="235916">
                  <c:v>54.193597622798002</c:v>
                </c:pt>
                <c:pt idx="235917">
                  <c:v>54.193680476087998</c:v>
                </c:pt>
                <c:pt idx="235918">
                  <c:v>54.193763329112898</c:v>
                </c:pt>
                <c:pt idx="235919">
                  <c:v>54.193846181872502</c:v>
                </c:pt>
                <c:pt idx="235920">
                  <c:v>54.193929034366903</c:v>
                </c:pt>
                <c:pt idx="235921">
                  <c:v>54.194011886596101</c:v>
                </c:pt>
                <c:pt idx="235922">
                  <c:v>54.194094738560104</c:v>
                </c:pt>
                <c:pt idx="235923">
                  <c:v>54.194177590258903</c:v>
                </c:pt>
                <c:pt idx="235924">
                  <c:v>54.194260441692499</c:v>
                </c:pt>
                <c:pt idx="235925">
                  <c:v>54.1943432928609</c:v>
                </c:pt>
                <c:pt idx="235926">
                  <c:v>54.194426143764197</c:v>
                </c:pt>
                <c:pt idx="235927">
                  <c:v>54.194508994402199</c:v>
                </c:pt>
                <c:pt idx="235928">
                  <c:v>54.194591844774997</c:v>
                </c:pt>
                <c:pt idx="235929">
                  <c:v>54.1946746948826</c:v>
                </c:pt>
                <c:pt idx="235930">
                  <c:v>54.194757544725</c:v>
                </c:pt>
                <c:pt idx="235931">
                  <c:v>54.194840394302197</c:v>
                </c:pt>
                <c:pt idx="235932">
                  <c:v>54.194923243614298</c:v>
                </c:pt>
                <c:pt idx="235933">
                  <c:v>54.195006092661103</c:v>
                </c:pt>
                <c:pt idx="235934">
                  <c:v>54.195088941442798</c:v>
                </c:pt>
                <c:pt idx="235935">
                  <c:v>54.195171789959197</c:v>
                </c:pt>
                <c:pt idx="235936">
                  <c:v>54.1952546382105</c:v>
                </c:pt>
                <c:pt idx="235937">
                  <c:v>54.1953374861965</c:v>
                </c:pt>
                <c:pt idx="235938">
                  <c:v>54.195420333917397</c:v>
                </c:pt>
                <c:pt idx="235939">
                  <c:v>54.195503181373098</c:v>
                </c:pt>
                <c:pt idx="235940">
                  <c:v>54.195586028563604</c:v>
                </c:pt>
                <c:pt idx="235941">
                  <c:v>54.195668875488998</c:v>
                </c:pt>
                <c:pt idx="235942">
                  <c:v>54.195751722149097</c:v>
                </c:pt>
                <c:pt idx="235943">
                  <c:v>54.195834568544001</c:v>
                </c:pt>
                <c:pt idx="235944">
                  <c:v>54.195917414673801</c:v>
                </c:pt>
                <c:pt idx="235945">
                  <c:v>54.196000260538398</c:v>
                </c:pt>
                <c:pt idx="235946">
                  <c:v>54.196083106137799</c:v>
                </c:pt>
                <c:pt idx="235947">
                  <c:v>54.196165951471997</c:v>
                </c:pt>
                <c:pt idx="235948">
                  <c:v>54.196248796541099</c:v>
                </c:pt>
                <c:pt idx="235949">
                  <c:v>54.196331641344898</c:v>
                </c:pt>
                <c:pt idx="235950">
                  <c:v>54.196414485883601</c:v>
                </c:pt>
                <c:pt idx="235951">
                  <c:v>54.196497330157101</c:v>
                </c:pt>
                <c:pt idx="235952">
                  <c:v>54.196580174165398</c:v>
                </c:pt>
                <c:pt idx="235953">
                  <c:v>54.196663017908598</c:v>
                </c:pt>
                <c:pt idx="235954">
                  <c:v>54.196745861386603</c:v>
                </c:pt>
                <c:pt idx="235955">
                  <c:v>54.196828704599397</c:v>
                </c:pt>
                <c:pt idx="235956">
                  <c:v>54.196911547547003</c:v>
                </c:pt>
                <c:pt idx="235957">
                  <c:v>54.196994390229399</c:v>
                </c:pt>
                <c:pt idx="235958">
                  <c:v>54.197077232646699</c:v>
                </c:pt>
                <c:pt idx="235959">
                  <c:v>54.197160074798802</c:v>
                </c:pt>
                <c:pt idx="235960">
                  <c:v>54.197242916685802</c:v>
                </c:pt>
                <c:pt idx="235961">
                  <c:v>54.1973257583075</c:v>
                </c:pt>
                <c:pt idx="235962">
                  <c:v>54.197408599664101</c:v>
                </c:pt>
                <c:pt idx="235963">
                  <c:v>54.197491440755599</c:v>
                </c:pt>
                <c:pt idx="235964">
                  <c:v>54.197574281581801</c:v>
                </c:pt>
                <c:pt idx="235965">
                  <c:v>54.197657122142999</c:v>
                </c:pt>
                <c:pt idx="235966">
                  <c:v>54.197739962438902</c:v>
                </c:pt>
                <c:pt idx="235967">
                  <c:v>54.197822802469702</c:v>
                </c:pt>
                <c:pt idx="235968">
                  <c:v>54.197905642235298</c:v>
                </c:pt>
                <c:pt idx="235969">
                  <c:v>54.197988481735699</c:v>
                </c:pt>
                <c:pt idx="235970">
                  <c:v>54.198071320971003</c:v>
                </c:pt>
                <c:pt idx="235971">
                  <c:v>54.198154159941097</c:v>
                </c:pt>
                <c:pt idx="235972">
                  <c:v>54.198236998646102</c:v>
                </c:pt>
                <c:pt idx="235973">
                  <c:v>54.198319837085897</c:v>
                </c:pt>
                <c:pt idx="235974">
                  <c:v>54.198402675260503</c:v>
                </c:pt>
                <c:pt idx="235975">
                  <c:v>54.198485513169999</c:v>
                </c:pt>
                <c:pt idx="235976">
                  <c:v>54.198568350814298</c:v>
                </c:pt>
                <c:pt idx="235977">
                  <c:v>54.198651188193502</c:v>
                </c:pt>
                <c:pt idx="235978">
                  <c:v>54.198734025307502</c:v>
                </c:pt>
                <c:pt idx="235979">
                  <c:v>54.198816862156399</c:v>
                </c:pt>
                <c:pt idx="235980">
                  <c:v>54.198899698740099</c:v>
                </c:pt>
                <c:pt idx="235981">
                  <c:v>54.198982535058697</c:v>
                </c:pt>
                <c:pt idx="235982">
                  <c:v>54.199065371112098</c:v>
                </c:pt>
                <c:pt idx="235983">
                  <c:v>54.199148206900297</c:v>
                </c:pt>
                <c:pt idx="235984">
                  <c:v>54.199231042423399</c:v>
                </c:pt>
                <c:pt idx="235985">
                  <c:v>54.199313877681398</c:v>
                </c:pt>
                <c:pt idx="235986">
                  <c:v>54.199396712674201</c:v>
                </c:pt>
                <c:pt idx="235987">
                  <c:v>54.1994795474019</c:v>
                </c:pt>
                <c:pt idx="235988">
                  <c:v>54.199562381864403</c:v>
                </c:pt>
                <c:pt idx="235989">
                  <c:v>54.199645216061803</c:v>
                </c:pt>
                <c:pt idx="235990">
                  <c:v>54.199728049994</c:v>
                </c:pt>
                <c:pt idx="235991">
                  <c:v>54.199810883661101</c:v>
                </c:pt>
                <c:pt idx="235992">
                  <c:v>54.199893717062999</c:v>
                </c:pt>
                <c:pt idx="235993">
                  <c:v>54.1999765501998</c:v>
                </c:pt>
                <c:pt idx="235994">
                  <c:v>54.200059383071498</c:v>
                </c:pt>
                <c:pt idx="235995">
                  <c:v>54.200142215678</c:v>
                </c:pt>
                <c:pt idx="235996">
                  <c:v>54.200225048019298</c:v>
                </c:pt>
                <c:pt idx="235997">
                  <c:v>54.2003078800956</c:v>
                </c:pt>
                <c:pt idx="235998">
                  <c:v>54.200390711906699</c:v>
                </c:pt>
                <c:pt idx="235999">
                  <c:v>54.200473543452603</c:v>
                </c:pt>
                <c:pt idx="236000">
                  <c:v>54.200556374733402</c:v>
                </c:pt>
                <c:pt idx="236001">
                  <c:v>54.200639205749098</c:v>
                </c:pt>
                <c:pt idx="236002">
                  <c:v>54.200722036499698</c:v>
                </c:pt>
                <c:pt idx="236003">
                  <c:v>54.200804866985102</c:v>
                </c:pt>
                <c:pt idx="236004">
                  <c:v>54.200887697205403</c:v>
                </c:pt>
                <c:pt idx="236005">
                  <c:v>54.2009705271605</c:v>
                </c:pt>
                <c:pt idx="236006">
                  <c:v>54.201053356850601</c:v>
                </c:pt>
                <c:pt idx="236007">
                  <c:v>54.201136186275498</c:v>
                </c:pt>
                <c:pt idx="236008">
                  <c:v>54.2012190154352</c:v>
                </c:pt>
                <c:pt idx="236009">
                  <c:v>54.201301844329898</c:v>
                </c:pt>
                <c:pt idx="236010">
                  <c:v>54.201384672959399</c:v>
                </c:pt>
                <c:pt idx="236011">
                  <c:v>54.201467501323698</c:v>
                </c:pt>
                <c:pt idx="236012">
                  <c:v>54.201550329423</c:v>
                </c:pt>
                <c:pt idx="236013">
                  <c:v>54.201633157257099</c:v>
                </c:pt>
                <c:pt idx="236014">
                  <c:v>54.201715984826102</c:v>
                </c:pt>
                <c:pt idx="236015">
                  <c:v>54.201798812130001</c:v>
                </c:pt>
                <c:pt idx="236016">
                  <c:v>54.201881639168803</c:v>
                </c:pt>
                <c:pt idx="236017">
                  <c:v>54.201964465942403</c:v>
                </c:pt>
                <c:pt idx="236018">
                  <c:v>54.202047292450899</c:v>
                </c:pt>
                <c:pt idx="236019">
                  <c:v>54.202130118694299</c:v>
                </c:pt>
                <c:pt idx="236020">
                  <c:v>54.202212944672603</c:v>
                </c:pt>
                <c:pt idx="236021">
                  <c:v>54.202295770385703</c:v>
                </c:pt>
                <c:pt idx="236022">
                  <c:v>54.2023785958337</c:v>
                </c:pt>
                <c:pt idx="236023">
                  <c:v>54.2024614210167</c:v>
                </c:pt>
                <c:pt idx="236024">
                  <c:v>54.202544245934497</c:v>
                </c:pt>
                <c:pt idx="236025">
                  <c:v>54.202627070587198</c:v>
                </c:pt>
                <c:pt idx="236026">
                  <c:v>54.202709894974703</c:v>
                </c:pt>
                <c:pt idx="236027">
                  <c:v>54.202792719097197</c:v>
                </c:pt>
                <c:pt idx="236028">
                  <c:v>54.202875542954501</c:v>
                </c:pt>
                <c:pt idx="236029">
                  <c:v>54.202958366546802</c:v>
                </c:pt>
                <c:pt idx="236030">
                  <c:v>54.2030411898739</c:v>
                </c:pt>
                <c:pt idx="236031">
                  <c:v>54.203124012935902</c:v>
                </c:pt>
                <c:pt idx="236032">
                  <c:v>54.2032068357328</c:v>
                </c:pt>
                <c:pt idx="236033">
                  <c:v>54.203289658264602</c:v>
                </c:pt>
                <c:pt idx="236034">
                  <c:v>54.2033724805313</c:v>
                </c:pt>
                <c:pt idx="236035">
                  <c:v>54.203455302532902</c:v>
                </c:pt>
                <c:pt idx="236036">
                  <c:v>54.2035381242694</c:v>
                </c:pt>
                <c:pt idx="236037">
                  <c:v>54.203620945740703</c:v>
                </c:pt>
                <c:pt idx="236038">
                  <c:v>54.203703766947001</c:v>
                </c:pt>
                <c:pt idx="236039">
                  <c:v>54.203786587888203</c:v>
                </c:pt>
                <c:pt idx="236040">
                  <c:v>54.203869408564202</c:v>
                </c:pt>
                <c:pt idx="236041">
                  <c:v>54.203952228975197</c:v>
                </c:pt>
                <c:pt idx="236042">
                  <c:v>54.204035049121103</c:v>
                </c:pt>
                <c:pt idx="236043">
                  <c:v>54.204117869001799</c:v>
                </c:pt>
                <c:pt idx="236044">
                  <c:v>54.204200688617497</c:v>
                </c:pt>
                <c:pt idx="236045">
                  <c:v>54.204283507968</c:v>
                </c:pt>
                <c:pt idx="236046">
                  <c:v>54.204366327053499</c:v>
                </c:pt>
                <c:pt idx="236047">
                  <c:v>54.204449145873902</c:v>
                </c:pt>
                <c:pt idx="236048">
                  <c:v>54.204531964429101</c:v>
                </c:pt>
                <c:pt idx="236049">
                  <c:v>54.204614782719297</c:v>
                </c:pt>
                <c:pt idx="236050">
                  <c:v>54.204697600744403</c:v>
                </c:pt>
                <c:pt idx="236051">
                  <c:v>54.204780418504399</c:v>
                </c:pt>
                <c:pt idx="236052">
                  <c:v>54.204863235999298</c:v>
                </c:pt>
                <c:pt idx="236053">
                  <c:v>54.204946053229101</c:v>
                </c:pt>
                <c:pt idx="236054">
                  <c:v>54.2050288701938</c:v>
                </c:pt>
                <c:pt idx="236055">
                  <c:v>54.205111686893503</c:v>
                </c:pt>
                <c:pt idx="236056">
                  <c:v>54.205194503328002</c:v>
                </c:pt>
                <c:pt idx="236057">
                  <c:v>54.205277319497398</c:v>
                </c:pt>
                <c:pt idx="236058">
                  <c:v>54.205360135401797</c:v>
                </c:pt>
                <c:pt idx="236059">
                  <c:v>54.2054429510411</c:v>
                </c:pt>
                <c:pt idx="236060">
                  <c:v>54.205525766415299</c:v>
                </c:pt>
                <c:pt idx="236061">
                  <c:v>54.205608581524402</c:v>
                </c:pt>
                <c:pt idx="236062">
                  <c:v>54.205691396368401</c:v>
                </c:pt>
                <c:pt idx="236063">
                  <c:v>54.205774210947297</c:v>
                </c:pt>
                <c:pt idx="236064">
                  <c:v>54.205857025261203</c:v>
                </c:pt>
                <c:pt idx="236065">
                  <c:v>54.205939839309998</c:v>
                </c:pt>
                <c:pt idx="236066">
                  <c:v>54.206022653093697</c:v>
                </c:pt>
                <c:pt idx="236067">
                  <c:v>54.2061054666123</c:v>
                </c:pt>
                <c:pt idx="236068">
                  <c:v>54.206188279865799</c:v>
                </c:pt>
                <c:pt idx="236069">
                  <c:v>54.206271092854301</c:v>
                </c:pt>
                <c:pt idx="236070">
                  <c:v>54.2063539055777</c:v>
                </c:pt>
                <c:pt idx="236071">
                  <c:v>54.206436718036002</c:v>
                </c:pt>
                <c:pt idx="236072">
                  <c:v>54.206519530229201</c:v>
                </c:pt>
                <c:pt idx="236073">
                  <c:v>54.206602342157403</c:v>
                </c:pt>
                <c:pt idx="236074">
                  <c:v>54.206685153820402</c:v>
                </c:pt>
                <c:pt idx="236075">
                  <c:v>54.206767965218503</c:v>
                </c:pt>
                <c:pt idx="236076">
                  <c:v>54.206850776351402</c:v>
                </c:pt>
                <c:pt idx="236077">
                  <c:v>54.206933587219297</c:v>
                </c:pt>
                <c:pt idx="236078">
                  <c:v>54.207016397822102</c:v>
                </c:pt>
                <c:pt idx="236079">
                  <c:v>54.207099208159804</c:v>
                </c:pt>
                <c:pt idx="236080">
                  <c:v>54.207182018232501</c:v>
                </c:pt>
                <c:pt idx="236081">
                  <c:v>54.207264828040003</c:v>
                </c:pt>
                <c:pt idx="236082">
                  <c:v>54.2073476375826</c:v>
                </c:pt>
                <c:pt idx="236083">
                  <c:v>54.207430446860002</c:v>
                </c:pt>
                <c:pt idx="236084">
                  <c:v>54.207513255872399</c:v>
                </c:pt>
                <c:pt idx="236085">
                  <c:v>54.2075960646198</c:v>
                </c:pt>
                <c:pt idx="236086">
                  <c:v>54.207678873101997</c:v>
                </c:pt>
                <c:pt idx="236087">
                  <c:v>54.207761681319198</c:v>
                </c:pt>
                <c:pt idx="236088">
                  <c:v>54.207844489271402</c:v>
                </c:pt>
                <c:pt idx="236089">
                  <c:v>54.207927296958403</c:v>
                </c:pt>
                <c:pt idx="236090">
                  <c:v>54.208010104380499</c:v>
                </c:pt>
                <c:pt idx="236091">
                  <c:v>54.208092911537399</c:v>
                </c:pt>
                <c:pt idx="236092">
                  <c:v>54.208175718429302</c:v>
                </c:pt>
                <c:pt idx="236093">
                  <c:v>54.208258525056202</c:v>
                </c:pt>
                <c:pt idx="236094">
                  <c:v>54.208341331417998</c:v>
                </c:pt>
                <c:pt idx="236095">
                  <c:v>54.208424137514697</c:v>
                </c:pt>
                <c:pt idx="236096">
                  <c:v>54.2085069433464</c:v>
                </c:pt>
                <c:pt idx="236097">
                  <c:v>54.208589748912999</c:v>
                </c:pt>
                <c:pt idx="236098">
                  <c:v>54.208672554214601</c:v>
                </c:pt>
                <c:pt idx="236099">
                  <c:v>54.2087553592511</c:v>
                </c:pt>
                <c:pt idx="236100">
                  <c:v>54.208838164022602</c:v>
                </c:pt>
                <c:pt idx="236101">
                  <c:v>54.208920968529</c:v>
                </c:pt>
                <c:pt idx="236102">
                  <c:v>54.209003772770302</c:v>
                </c:pt>
                <c:pt idx="236103">
                  <c:v>54.209086576746699</c:v>
                </c:pt>
                <c:pt idx="236104">
                  <c:v>54.209169380457901</c:v>
                </c:pt>
                <c:pt idx="236105">
                  <c:v>54.209252183904198</c:v>
                </c:pt>
                <c:pt idx="236106">
                  <c:v>54.209334987085299</c:v>
                </c:pt>
                <c:pt idx="236107">
                  <c:v>54.209417790001503</c:v>
                </c:pt>
                <c:pt idx="236108">
                  <c:v>54.209500592652503</c:v>
                </c:pt>
                <c:pt idx="236109">
                  <c:v>54.209583395038599</c:v>
                </c:pt>
                <c:pt idx="236110">
                  <c:v>54.209666197159599</c:v>
                </c:pt>
                <c:pt idx="236111">
                  <c:v>54.209748999015503</c:v>
                </c:pt>
                <c:pt idx="236112">
                  <c:v>54.209831800606501</c:v>
                </c:pt>
                <c:pt idx="236113">
                  <c:v>54.209914601932297</c:v>
                </c:pt>
                <c:pt idx="236114">
                  <c:v>54.209997402993203</c:v>
                </c:pt>
                <c:pt idx="236115">
                  <c:v>54.210080203788998</c:v>
                </c:pt>
                <c:pt idx="236116">
                  <c:v>54.210163004319703</c:v>
                </c:pt>
                <c:pt idx="236117">
                  <c:v>54.210245804585497</c:v>
                </c:pt>
                <c:pt idx="236118">
                  <c:v>54.210328604586103</c:v>
                </c:pt>
                <c:pt idx="236119">
                  <c:v>54.210411404321803</c:v>
                </c:pt>
                <c:pt idx="236120">
                  <c:v>54.2104942037924</c:v>
                </c:pt>
                <c:pt idx="236121">
                  <c:v>54.210577002998001</c:v>
                </c:pt>
                <c:pt idx="236122">
                  <c:v>54.210659801938498</c:v>
                </c:pt>
                <c:pt idx="236123">
                  <c:v>54.210742600613997</c:v>
                </c:pt>
                <c:pt idx="236124">
                  <c:v>54.2108253990245</c:v>
                </c:pt>
                <c:pt idx="236125">
                  <c:v>54.210908197169999</c:v>
                </c:pt>
                <c:pt idx="236126">
                  <c:v>54.210990995050402</c:v>
                </c:pt>
                <c:pt idx="236127">
                  <c:v>54.2110737926658</c:v>
                </c:pt>
                <c:pt idx="236128">
                  <c:v>54.211156590016202</c:v>
                </c:pt>
                <c:pt idx="236129">
                  <c:v>54.2112393871015</c:v>
                </c:pt>
                <c:pt idx="236130">
                  <c:v>54.211322183921801</c:v>
                </c:pt>
                <c:pt idx="236131">
                  <c:v>54.211404980477099</c:v>
                </c:pt>
                <c:pt idx="236132">
                  <c:v>54.211487776767399</c:v>
                </c:pt>
                <c:pt idx="236133">
                  <c:v>54.211570572792603</c:v>
                </c:pt>
                <c:pt idx="236134">
                  <c:v>54.211653368552803</c:v>
                </c:pt>
                <c:pt idx="236135">
                  <c:v>54.211736164048098</c:v>
                </c:pt>
                <c:pt idx="236136">
                  <c:v>54.211818959278197</c:v>
                </c:pt>
                <c:pt idx="236137">
                  <c:v>54.211901754243399</c:v>
                </c:pt>
                <c:pt idx="236138">
                  <c:v>54.211984548943498</c:v>
                </c:pt>
                <c:pt idx="236139">
                  <c:v>54.2120673433786</c:v>
                </c:pt>
                <c:pt idx="236140">
                  <c:v>54.212150137548697</c:v>
                </c:pt>
                <c:pt idx="236141">
                  <c:v>54.212232931453798</c:v>
                </c:pt>
                <c:pt idx="236142">
                  <c:v>54.212315725093902</c:v>
                </c:pt>
                <c:pt idx="236143">
                  <c:v>54.212398518468902</c:v>
                </c:pt>
                <c:pt idx="236144">
                  <c:v>54.212481311578998</c:v>
                </c:pt>
                <c:pt idx="236145">
                  <c:v>54.212564104423997</c:v>
                </c:pt>
                <c:pt idx="236146">
                  <c:v>54.212646897003999</c:v>
                </c:pt>
                <c:pt idx="236147">
                  <c:v>54.212729689318998</c:v>
                </c:pt>
                <c:pt idx="236148">
                  <c:v>54.212812481368999</c:v>
                </c:pt>
                <c:pt idx="236149">
                  <c:v>54.212895273153997</c:v>
                </c:pt>
                <c:pt idx="236150">
                  <c:v>54.212978064673997</c:v>
                </c:pt>
                <c:pt idx="236151">
                  <c:v>54.213060855928902</c:v>
                </c:pt>
                <c:pt idx="236152">
                  <c:v>54.213143646918901</c:v>
                </c:pt>
                <c:pt idx="236153">
                  <c:v>54.213226437643897</c:v>
                </c:pt>
                <c:pt idx="236154">
                  <c:v>54.213309228103803</c:v>
                </c:pt>
                <c:pt idx="236155">
                  <c:v>54.213392018298698</c:v>
                </c:pt>
                <c:pt idx="236156">
                  <c:v>54.213474808228703</c:v>
                </c:pt>
                <c:pt idx="236157">
                  <c:v>54.213557597893598</c:v>
                </c:pt>
                <c:pt idx="236158">
                  <c:v>54.213640387293502</c:v>
                </c:pt>
                <c:pt idx="236159">
                  <c:v>54.213723176428502</c:v>
                </c:pt>
                <c:pt idx="236160">
                  <c:v>54.213805965298398</c:v>
                </c:pt>
                <c:pt idx="236161">
                  <c:v>54.213888753903298</c:v>
                </c:pt>
                <c:pt idx="236162">
                  <c:v>54.2139715422432</c:v>
                </c:pt>
                <c:pt idx="236163">
                  <c:v>54.214054330318199</c:v>
                </c:pt>
                <c:pt idx="236164">
                  <c:v>54.2141371181281</c:v>
                </c:pt>
                <c:pt idx="236165">
                  <c:v>54.214219905672998</c:v>
                </c:pt>
                <c:pt idx="236166">
                  <c:v>54.214302692952998</c:v>
                </c:pt>
                <c:pt idx="236167">
                  <c:v>54.214385479967902</c:v>
                </c:pt>
                <c:pt idx="236168">
                  <c:v>54.214468266717901</c:v>
                </c:pt>
                <c:pt idx="236169">
                  <c:v>54.214551053202797</c:v>
                </c:pt>
                <c:pt idx="236170">
                  <c:v>54.214633839422802</c:v>
                </c:pt>
                <c:pt idx="236171">
                  <c:v>54.214716625377797</c:v>
                </c:pt>
                <c:pt idx="236172">
                  <c:v>54.214799411067801</c:v>
                </c:pt>
                <c:pt idx="236173">
                  <c:v>54.214882196492802</c:v>
                </c:pt>
                <c:pt idx="236174">
                  <c:v>54.214964981652798</c:v>
                </c:pt>
                <c:pt idx="236175">
                  <c:v>54.215047766547798</c:v>
                </c:pt>
                <c:pt idx="236176">
                  <c:v>54.215130551177801</c:v>
                </c:pt>
                <c:pt idx="236177">
                  <c:v>54.215213335542899</c:v>
                </c:pt>
                <c:pt idx="236178">
                  <c:v>54.2152961196429</c:v>
                </c:pt>
                <c:pt idx="236179">
                  <c:v>54.215378903477998</c:v>
                </c:pt>
                <c:pt idx="236180">
                  <c:v>54.215461687048098</c:v>
                </c:pt>
                <c:pt idx="236181">
                  <c:v>54.215544470353201</c:v>
                </c:pt>
                <c:pt idx="236182">
                  <c:v>54.215627253393301</c:v>
                </c:pt>
                <c:pt idx="236183">
                  <c:v>54.215710036168502</c:v>
                </c:pt>
                <c:pt idx="236184">
                  <c:v>54.2157928186787</c:v>
                </c:pt>
                <c:pt idx="236185">
                  <c:v>54.215875600923802</c:v>
                </c:pt>
                <c:pt idx="236186">
                  <c:v>54.215958382904098</c:v>
                </c:pt>
                <c:pt idx="236187">
                  <c:v>54.216041164619298</c:v>
                </c:pt>
                <c:pt idx="236188">
                  <c:v>54.216123946069501</c:v>
                </c:pt>
                <c:pt idx="236189">
                  <c:v>54.2162067272548</c:v>
                </c:pt>
                <c:pt idx="236190">
                  <c:v>54.216289508175102</c:v>
                </c:pt>
                <c:pt idx="236191">
                  <c:v>54.216372288830399</c:v>
                </c:pt>
                <c:pt idx="236192">
                  <c:v>54.2164550692208</c:v>
                </c:pt>
                <c:pt idx="236193">
                  <c:v>54.216537849346203</c:v>
                </c:pt>
                <c:pt idx="236194">
                  <c:v>54.216620629206602</c:v>
                </c:pt>
                <c:pt idx="236195">
                  <c:v>54.216703408801997</c:v>
                </c:pt>
                <c:pt idx="236196">
                  <c:v>54.216786188132502</c:v>
                </c:pt>
                <c:pt idx="236197">
                  <c:v>54.216868967198003</c:v>
                </c:pt>
                <c:pt idx="236198">
                  <c:v>54.2169517459985</c:v>
                </c:pt>
                <c:pt idx="236199">
                  <c:v>54.2170345245341</c:v>
                </c:pt>
                <c:pt idx="236200">
                  <c:v>54.217117302804702</c:v>
                </c:pt>
                <c:pt idx="236201">
                  <c:v>54.217200080810301</c:v>
                </c:pt>
                <c:pt idx="236202">
                  <c:v>54.217282858551002</c:v>
                </c:pt>
                <c:pt idx="236203">
                  <c:v>54.217365636026699</c:v>
                </c:pt>
                <c:pt idx="236204">
                  <c:v>54.217448413237399</c:v>
                </c:pt>
                <c:pt idx="236205">
                  <c:v>54.217531190183202</c:v>
                </c:pt>
                <c:pt idx="236206">
                  <c:v>54.217613966864</c:v>
                </c:pt>
                <c:pt idx="236207">
                  <c:v>54.217696743279902</c:v>
                </c:pt>
                <c:pt idx="236208">
                  <c:v>54.217779519430799</c:v>
                </c:pt>
                <c:pt idx="236209">
                  <c:v>54.217862295316699</c:v>
                </c:pt>
                <c:pt idx="236210">
                  <c:v>54.217945070937702</c:v>
                </c:pt>
                <c:pt idx="236211">
                  <c:v>54.218027846293701</c:v>
                </c:pt>
                <c:pt idx="236212">
                  <c:v>54.218110621384803</c:v>
                </c:pt>
                <c:pt idx="236213">
                  <c:v>54.2181933962109</c:v>
                </c:pt>
                <c:pt idx="236214">
                  <c:v>54.218276170772</c:v>
                </c:pt>
                <c:pt idx="236215">
                  <c:v>54.218358945068204</c:v>
                </c:pt>
                <c:pt idx="236216">
                  <c:v>54.218441719099502</c:v>
                </c:pt>
                <c:pt idx="236217">
                  <c:v>54.218524492865797</c:v>
                </c:pt>
                <c:pt idx="236218">
                  <c:v>54.218607266367101</c:v>
                </c:pt>
                <c:pt idx="236219">
                  <c:v>54.218690039603501</c:v>
                </c:pt>
                <c:pt idx="236220">
                  <c:v>54.218772812574898</c:v>
                </c:pt>
                <c:pt idx="236221">
                  <c:v>54.218855585281403</c:v>
                </c:pt>
                <c:pt idx="236222">
                  <c:v>54.218938357722998</c:v>
                </c:pt>
                <c:pt idx="236223">
                  <c:v>54.219021129899602</c:v>
                </c:pt>
                <c:pt idx="236224">
                  <c:v>54.219103901811202</c:v>
                </c:pt>
                <c:pt idx="236225">
                  <c:v>54.219186673457898</c:v>
                </c:pt>
                <c:pt idx="236226">
                  <c:v>54.219269444839703</c:v>
                </c:pt>
                <c:pt idx="236227">
                  <c:v>54.219352215956498</c:v>
                </c:pt>
                <c:pt idx="236228">
                  <c:v>54.219434986808402</c:v>
                </c:pt>
                <c:pt idx="236229">
                  <c:v>54.219517757395302</c:v>
                </c:pt>
                <c:pt idx="236230">
                  <c:v>54.219600527717297</c:v>
                </c:pt>
                <c:pt idx="236231">
                  <c:v>54.219683297774303</c:v>
                </c:pt>
                <c:pt idx="236232">
                  <c:v>54.219766067566503</c:v>
                </c:pt>
                <c:pt idx="236233">
                  <c:v>54.2198488370936</c:v>
                </c:pt>
                <c:pt idx="236234">
                  <c:v>54.2199316063559</c:v>
                </c:pt>
                <c:pt idx="236235">
                  <c:v>54.220014375353102</c:v>
                </c:pt>
                <c:pt idx="236236">
                  <c:v>54.2200971440855</c:v>
                </c:pt>
                <c:pt idx="236237">
                  <c:v>54.220179912552901</c:v>
                </c:pt>
                <c:pt idx="236238">
                  <c:v>54.220262680755397</c:v>
                </c:pt>
                <c:pt idx="236239">
                  <c:v>54.220345448693003</c:v>
                </c:pt>
                <c:pt idx="236240">
                  <c:v>54.220428216365598</c:v>
                </c:pt>
                <c:pt idx="236241">
                  <c:v>54.220510983773302</c:v>
                </c:pt>
                <c:pt idx="236242">
                  <c:v>54.220593750916102</c:v>
                </c:pt>
                <c:pt idx="236243">
                  <c:v>54.220676517793898</c:v>
                </c:pt>
                <c:pt idx="236244">
                  <c:v>54.220759284406803</c:v>
                </c:pt>
                <c:pt idx="236245">
                  <c:v>54.220842050754797</c:v>
                </c:pt>
                <c:pt idx="236246">
                  <c:v>54.220924816837801</c:v>
                </c:pt>
                <c:pt idx="236247">
                  <c:v>54.221007582655901</c:v>
                </c:pt>
                <c:pt idx="236248">
                  <c:v>54.221090348209103</c:v>
                </c:pt>
                <c:pt idx="236249">
                  <c:v>54.2211731134974</c:v>
                </c:pt>
                <c:pt idx="236250">
                  <c:v>54.221255878520701</c:v>
                </c:pt>
                <c:pt idx="236251">
                  <c:v>54.221338643279203</c:v>
                </c:pt>
                <c:pt idx="236252">
                  <c:v>54.221421407772603</c:v>
                </c:pt>
                <c:pt idx="236253">
                  <c:v>54.221504172001197</c:v>
                </c:pt>
                <c:pt idx="236254">
                  <c:v>54.221586935964901</c:v>
                </c:pt>
                <c:pt idx="236255">
                  <c:v>54.2216696996636</c:v>
                </c:pt>
                <c:pt idx="236256">
                  <c:v>54.221752463097403</c:v>
                </c:pt>
                <c:pt idx="236257">
                  <c:v>54.2218352262663</c:v>
                </c:pt>
                <c:pt idx="236258">
                  <c:v>54.221917989170301</c:v>
                </c:pt>
                <c:pt idx="236259">
                  <c:v>54.222000751809396</c:v>
                </c:pt>
                <c:pt idx="236260">
                  <c:v>54.222083514183502</c:v>
                </c:pt>
                <c:pt idx="236261">
                  <c:v>54.222166276292697</c:v>
                </c:pt>
                <c:pt idx="236262">
                  <c:v>54.2222490381371</c:v>
                </c:pt>
                <c:pt idx="236263">
                  <c:v>54.2223317997165</c:v>
                </c:pt>
                <c:pt idx="236264">
                  <c:v>54.222414561030902</c:v>
                </c:pt>
                <c:pt idx="236265">
                  <c:v>54.2224973220805</c:v>
                </c:pt>
                <c:pt idx="236266">
                  <c:v>54.2225800828652</c:v>
                </c:pt>
                <c:pt idx="236267">
                  <c:v>54.222662843385002</c:v>
                </c:pt>
                <c:pt idx="236268">
                  <c:v>54.222745603639801</c:v>
                </c:pt>
                <c:pt idx="236269">
                  <c:v>54.222828363629702</c:v>
                </c:pt>
                <c:pt idx="236270">
                  <c:v>54.222911123354798</c:v>
                </c:pt>
                <c:pt idx="236271">
                  <c:v>54.222993882814897</c:v>
                </c:pt>
                <c:pt idx="236272">
                  <c:v>54.223076642010099</c:v>
                </c:pt>
                <c:pt idx="236273">
                  <c:v>54.223159400940403</c:v>
                </c:pt>
                <c:pt idx="236274">
                  <c:v>54.223242159605903</c:v>
                </c:pt>
                <c:pt idx="236275">
                  <c:v>54.223324918006398</c:v>
                </c:pt>
                <c:pt idx="236276">
                  <c:v>54.223407676142003</c:v>
                </c:pt>
                <c:pt idx="236277">
                  <c:v>54.223490434012703</c:v>
                </c:pt>
                <c:pt idx="236278">
                  <c:v>54.223573191618499</c:v>
                </c:pt>
                <c:pt idx="236279">
                  <c:v>54.223655948959397</c:v>
                </c:pt>
                <c:pt idx="236280">
                  <c:v>54.223738706035398</c:v>
                </c:pt>
                <c:pt idx="236281">
                  <c:v>54.223821462846502</c:v>
                </c:pt>
                <c:pt idx="236282">
                  <c:v>54.223904219392701</c:v>
                </c:pt>
                <c:pt idx="236283">
                  <c:v>54.223986975674002</c:v>
                </c:pt>
                <c:pt idx="236284">
                  <c:v>54.224069731690498</c:v>
                </c:pt>
                <c:pt idx="236285">
                  <c:v>54.224152487441998</c:v>
                </c:pt>
                <c:pt idx="236286">
                  <c:v>54.2242352429286</c:v>
                </c:pt>
                <c:pt idx="236287">
                  <c:v>54.224317998150397</c:v>
                </c:pt>
                <c:pt idx="236288">
                  <c:v>54.224400753107197</c:v>
                </c:pt>
                <c:pt idx="236289">
                  <c:v>54.224483507799199</c:v>
                </c:pt>
                <c:pt idx="236290">
                  <c:v>54.224566262226197</c:v>
                </c:pt>
                <c:pt idx="236291">
                  <c:v>54.224649016388398</c:v>
                </c:pt>
                <c:pt idx="236292">
                  <c:v>54.2247317702857</c:v>
                </c:pt>
                <c:pt idx="236293">
                  <c:v>54.224814523918099</c:v>
                </c:pt>
                <c:pt idx="236294">
                  <c:v>54.224897277285599</c:v>
                </c:pt>
                <c:pt idx="236295">
                  <c:v>54.224980030388203</c:v>
                </c:pt>
                <c:pt idx="236296">
                  <c:v>54.225062783226001</c:v>
                </c:pt>
                <c:pt idx="236297">
                  <c:v>54.225145535798802</c:v>
                </c:pt>
                <c:pt idx="236298">
                  <c:v>54.225228288106798</c:v>
                </c:pt>
                <c:pt idx="236299">
                  <c:v>54.225311040149897</c:v>
                </c:pt>
                <c:pt idx="236300">
                  <c:v>54.225393791928099</c:v>
                </c:pt>
                <c:pt idx="236301">
                  <c:v>54.225476543441403</c:v>
                </c:pt>
                <c:pt idx="236302">
                  <c:v>54.225559294689901</c:v>
                </c:pt>
                <c:pt idx="236303">
                  <c:v>54.225642045673403</c:v>
                </c:pt>
                <c:pt idx="236304">
                  <c:v>54.2257247963921</c:v>
                </c:pt>
                <c:pt idx="236305">
                  <c:v>54.2258075468459</c:v>
                </c:pt>
                <c:pt idx="236306">
                  <c:v>54.225890297034901</c:v>
                </c:pt>
                <c:pt idx="236307">
                  <c:v>54.225973046958899</c:v>
                </c:pt>
                <c:pt idx="236308">
                  <c:v>54.226055796618098</c:v>
                </c:pt>
                <c:pt idx="236309">
                  <c:v>54.2261385460124</c:v>
                </c:pt>
                <c:pt idx="236310">
                  <c:v>54.226221295141897</c:v>
                </c:pt>
                <c:pt idx="236311">
                  <c:v>54.226304044006397</c:v>
                </c:pt>
                <c:pt idx="236312">
                  <c:v>54.2263867926061</c:v>
                </c:pt>
                <c:pt idx="236313">
                  <c:v>54.226469540940897</c:v>
                </c:pt>
                <c:pt idx="236314">
                  <c:v>54.226552289010897</c:v>
                </c:pt>
                <c:pt idx="236315">
                  <c:v>54.2266350368159</c:v>
                </c:pt>
                <c:pt idx="236316">
                  <c:v>54.226717784356197</c:v>
                </c:pt>
                <c:pt idx="236317">
                  <c:v>54.226800531631497</c:v>
                </c:pt>
                <c:pt idx="236318">
                  <c:v>54.226883278641999</c:v>
                </c:pt>
                <c:pt idx="236319">
                  <c:v>54.226966025387597</c:v>
                </c:pt>
                <c:pt idx="236320">
                  <c:v>54.227048771868297</c:v>
                </c:pt>
                <c:pt idx="236321">
                  <c:v>54.2271315180842</c:v>
                </c:pt>
                <c:pt idx="236322">
                  <c:v>54.227214264035297</c:v>
                </c:pt>
                <c:pt idx="236323">
                  <c:v>54.227297009721397</c:v>
                </c:pt>
                <c:pt idx="236324">
                  <c:v>54.227379755142699</c:v>
                </c:pt>
                <c:pt idx="236325">
                  <c:v>54.227462500299097</c:v>
                </c:pt>
                <c:pt idx="236326">
                  <c:v>54.227545245190697</c:v>
                </c:pt>
                <c:pt idx="236327">
                  <c:v>54.2276279898174</c:v>
                </c:pt>
                <c:pt idx="236328">
                  <c:v>54.227710734179297</c:v>
                </c:pt>
                <c:pt idx="236329">
                  <c:v>54.227793478276297</c:v>
                </c:pt>
                <c:pt idx="236330">
                  <c:v>54.227876222108399</c:v>
                </c:pt>
                <c:pt idx="236331">
                  <c:v>54.227958965675697</c:v>
                </c:pt>
                <c:pt idx="236332">
                  <c:v>54.228041708978203</c:v>
                </c:pt>
                <c:pt idx="236333">
                  <c:v>54.228124452015699</c:v>
                </c:pt>
                <c:pt idx="236334">
                  <c:v>54.228207194788503</c:v>
                </c:pt>
                <c:pt idx="236335">
                  <c:v>54.228289937296303</c:v>
                </c:pt>
                <c:pt idx="236336">
                  <c:v>54.228372679539397</c:v>
                </c:pt>
                <c:pt idx="236337">
                  <c:v>54.228455421517502</c:v>
                </c:pt>
                <c:pt idx="236338">
                  <c:v>54.228538163230901</c:v>
                </c:pt>
                <c:pt idx="236339">
                  <c:v>54.228620904679303</c:v>
                </c:pt>
                <c:pt idx="236340">
                  <c:v>54.228703645863</c:v>
                </c:pt>
                <c:pt idx="236341">
                  <c:v>54.228786386781699</c:v>
                </c:pt>
                <c:pt idx="236342">
                  <c:v>54.228869127435701</c:v>
                </c:pt>
                <c:pt idx="236343">
                  <c:v>54.228951867824797</c:v>
                </c:pt>
                <c:pt idx="236344">
                  <c:v>54.229034607949004</c:v>
                </c:pt>
                <c:pt idx="236345">
                  <c:v>54.229117347808398</c:v>
                </c:pt>
                <c:pt idx="236346">
                  <c:v>54.229200087403001</c:v>
                </c:pt>
                <c:pt idx="236347">
                  <c:v>54.2292828267327</c:v>
                </c:pt>
                <c:pt idx="236348">
                  <c:v>54.229365565797501</c:v>
                </c:pt>
                <c:pt idx="236349">
                  <c:v>54.229448304597597</c:v>
                </c:pt>
                <c:pt idx="236350">
                  <c:v>54.229531043132802</c:v>
                </c:pt>
                <c:pt idx="236351">
                  <c:v>54.229613781403103</c:v>
                </c:pt>
                <c:pt idx="236352">
                  <c:v>54.229696519408598</c:v>
                </c:pt>
                <c:pt idx="236353">
                  <c:v>54.229779257149303</c:v>
                </c:pt>
                <c:pt idx="236354">
                  <c:v>54.229861994625203</c:v>
                </c:pt>
                <c:pt idx="236355">
                  <c:v>54.229944731836198</c:v>
                </c:pt>
                <c:pt idx="236356">
                  <c:v>54.230027468782303</c:v>
                </c:pt>
                <c:pt idx="236357">
                  <c:v>54.230110205463703</c:v>
                </c:pt>
                <c:pt idx="236358">
                  <c:v>54.230192941880198</c:v>
                </c:pt>
                <c:pt idx="236359">
                  <c:v>54.230275678031902</c:v>
                </c:pt>
                <c:pt idx="236360">
                  <c:v>54.230358413918701</c:v>
                </c:pt>
                <c:pt idx="236361">
                  <c:v>54.230441149540702</c:v>
                </c:pt>
                <c:pt idx="236362">
                  <c:v>54.230523884897899</c:v>
                </c:pt>
                <c:pt idx="236363">
                  <c:v>54.230606619990297</c:v>
                </c:pt>
                <c:pt idx="236364">
                  <c:v>54.230689354817798</c:v>
                </c:pt>
                <c:pt idx="236365">
                  <c:v>54.230772089380501</c:v>
                </c:pt>
                <c:pt idx="236366">
                  <c:v>54.230854823678399</c:v>
                </c:pt>
                <c:pt idx="236367">
                  <c:v>54.2309375577114</c:v>
                </c:pt>
                <c:pt idx="236368">
                  <c:v>54.231020291479602</c:v>
                </c:pt>
                <c:pt idx="236369">
                  <c:v>54.231103024983</c:v>
                </c:pt>
                <c:pt idx="236370">
                  <c:v>54.231185758221599</c:v>
                </c:pt>
                <c:pt idx="236371">
                  <c:v>54.231268491195401</c:v>
                </c:pt>
                <c:pt idx="236372">
                  <c:v>54.231351223904298</c:v>
                </c:pt>
                <c:pt idx="236373">
                  <c:v>54.231433956348504</c:v>
                </c:pt>
                <c:pt idx="236374">
                  <c:v>54.231516688527698</c:v>
                </c:pt>
                <c:pt idx="236375">
                  <c:v>54.231599420442201</c:v>
                </c:pt>
                <c:pt idx="236376">
                  <c:v>54.231682152091899</c:v>
                </c:pt>
                <c:pt idx="236377">
                  <c:v>54.2317648834767</c:v>
                </c:pt>
                <c:pt idx="236378">
                  <c:v>54.231847614596802</c:v>
                </c:pt>
                <c:pt idx="236379">
                  <c:v>54.231930345452</c:v>
                </c:pt>
                <c:pt idx="236380">
                  <c:v>54.232013076042399</c:v>
                </c:pt>
                <c:pt idx="236381">
                  <c:v>54.232095806368001</c:v>
                </c:pt>
                <c:pt idx="236382">
                  <c:v>54.232178536428698</c:v>
                </c:pt>
                <c:pt idx="236383">
                  <c:v>54.232261266224697</c:v>
                </c:pt>
                <c:pt idx="236384">
                  <c:v>54.232343995755897</c:v>
                </c:pt>
                <c:pt idx="236385">
                  <c:v>54.232426725022201</c:v>
                </c:pt>
                <c:pt idx="236386">
                  <c:v>54.232509454023699</c:v>
                </c:pt>
                <c:pt idx="236387">
                  <c:v>54.232592182760499</c:v>
                </c:pt>
                <c:pt idx="236388">
                  <c:v>54.232674911232401</c:v>
                </c:pt>
                <c:pt idx="236389">
                  <c:v>54.232757639439498</c:v>
                </c:pt>
                <c:pt idx="236390">
                  <c:v>54.232840367381797</c:v>
                </c:pt>
                <c:pt idx="236391">
                  <c:v>54.232923095059299</c:v>
                </c:pt>
                <c:pt idx="236392">
                  <c:v>54.233005822472002</c:v>
                </c:pt>
                <c:pt idx="236393">
                  <c:v>54.2330885496199</c:v>
                </c:pt>
                <c:pt idx="236394">
                  <c:v>54.233171276503001</c:v>
                </c:pt>
                <c:pt idx="236395">
                  <c:v>54.233254003121303</c:v>
                </c:pt>
                <c:pt idx="236396">
                  <c:v>54.2333367294748</c:v>
                </c:pt>
                <c:pt idx="236397">
                  <c:v>54.233419455563499</c:v>
                </c:pt>
                <c:pt idx="236398">
                  <c:v>54.233502181387401</c:v>
                </c:pt>
                <c:pt idx="236399">
                  <c:v>54.233584906946398</c:v>
                </c:pt>
                <c:pt idx="236400">
                  <c:v>54.233667632240703</c:v>
                </c:pt>
                <c:pt idx="236401">
                  <c:v>54.233750357270203</c:v>
                </c:pt>
                <c:pt idx="236402">
                  <c:v>54.233833082034998</c:v>
                </c:pt>
                <c:pt idx="236403">
                  <c:v>54.233915806534903</c:v>
                </c:pt>
                <c:pt idx="236404">
                  <c:v>54.233998530770002</c:v>
                </c:pt>
                <c:pt idx="236405">
                  <c:v>54.234081254740303</c:v>
                </c:pt>
                <c:pt idx="236406">
                  <c:v>54.2341639784458</c:v>
                </c:pt>
                <c:pt idx="236407">
                  <c:v>54.234246701886597</c:v>
                </c:pt>
                <c:pt idx="236408">
                  <c:v>54.234329425062498</c:v>
                </c:pt>
                <c:pt idx="236409">
                  <c:v>54.2344121479737</c:v>
                </c:pt>
                <c:pt idx="236410">
                  <c:v>54.234494870620097</c:v>
                </c:pt>
                <c:pt idx="236411">
                  <c:v>54.234577593001603</c:v>
                </c:pt>
                <c:pt idx="236412">
                  <c:v>54.234660315118397</c:v>
                </c:pt>
                <c:pt idx="236413">
                  <c:v>54.234743036970499</c:v>
                </c:pt>
                <c:pt idx="236414">
                  <c:v>54.234825758557697</c:v>
                </c:pt>
                <c:pt idx="236415">
                  <c:v>54.234908479880097</c:v>
                </c:pt>
                <c:pt idx="236416">
                  <c:v>54.234991200937799</c:v>
                </c:pt>
                <c:pt idx="236417">
                  <c:v>54.235073921730702</c:v>
                </c:pt>
                <c:pt idx="236418">
                  <c:v>54.235156642258701</c:v>
                </c:pt>
                <c:pt idx="236419">
                  <c:v>54.235239362522101</c:v>
                </c:pt>
                <c:pt idx="236420">
                  <c:v>54.235322082520597</c:v>
                </c:pt>
                <c:pt idx="236421">
                  <c:v>54.235404802254401</c:v>
                </c:pt>
                <c:pt idx="236422">
                  <c:v>54.2354875217233</c:v>
                </c:pt>
                <c:pt idx="236423">
                  <c:v>54.235570240927501</c:v>
                </c:pt>
                <c:pt idx="236424">
                  <c:v>54.235652959866897</c:v>
                </c:pt>
                <c:pt idx="236425">
                  <c:v>54.235735678541602</c:v>
                </c:pt>
                <c:pt idx="236426">
                  <c:v>54.235818396951501</c:v>
                </c:pt>
                <c:pt idx="236427">
                  <c:v>54.235901115096503</c:v>
                </c:pt>
                <c:pt idx="236428">
                  <c:v>54.235983832976899</c:v>
                </c:pt>
                <c:pt idx="236429">
                  <c:v>54.236066550592398</c:v>
                </c:pt>
                <c:pt idx="236430">
                  <c:v>54.236149267943198</c:v>
                </c:pt>
                <c:pt idx="236431">
                  <c:v>54.2362319850292</c:v>
                </c:pt>
                <c:pt idx="236432">
                  <c:v>54.236314701850397</c:v>
                </c:pt>
                <c:pt idx="236433">
                  <c:v>54.236397418406902</c:v>
                </c:pt>
                <c:pt idx="236434">
                  <c:v>54.236480134698603</c:v>
                </c:pt>
                <c:pt idx="236435">
                  <c:v>54.236562850725498</c:v>
                </c:pt>
                <c:pt idx="236436">
                  <c:v>54.236645566487702</c:v>
                </c:pt>
                <c:pt idx="236437">
                  <c:v>54.236728281985101</c:v>
                </c:pt>
                <c:pt idx="236438">
                  <c:v>54.236810997217702</c:v>
                </c:pt>
                <c:pt idx="236439">
                  <c:v>54.236893712185598</c:v>
                </c:pt>
                <c:pt idx="236440">
                  <c:v>54.236976426888702</c:v>
                </c:pt>
                <c:pt idx="236441">
                  <c:v>54.237059141327101</c:v>
                </c:pt>
                <c:pt idx="236442">
                  <c:v>54.237141855500603</c:v>
                </c:pt>
                <c:pt idx="236443">
                  <c:v>54.237224569409499</c:v>
                </c:pt>
                <c:pt idx="236444">
                  <c:v>54.237307283053497</c:v>
                </c:pt>
                <c:pt idx="236445">
                  <c:v>54.237389996432803</c:v>
                </c:pt>
                <c:pt idx="236446">
                  <c:v>54.237472709547397</c:v>
                </c:pt>
                <c:pt idx="236447">
                  <c:v>54.2375554223972</c:v>
                </c:pt>
                <c:pt idx="236448">
                  <c:v>54.237638134982198</c:v>
                </c:pt>
                <c:pt idx="236449">
                  <c:v>54.237720847302498</c:v>
                </c:pt>
                <c:pt idx="236450">
                  <c:v>54.237803559357999</c:v>
                </c:pt>
                <c:pt idx="236451">
                  <c:v>54.237886271148703</c:v>
                </c:pt>
                <c:pt idx="236452">
                  <c:v>54.237968982674801</c:v>
                </c:pt>
                <c:pt idx="236453">
                  <c:v>54.238051693936001</c:v>
                </c:pt>
                <c:pt idx="236454">
                  <c:v>54.238134404932502</c:v>
                </c:pt>
                <c:pt idx="236455">
                  <c:v>54.238217115664298</c:v>
                </c:pt>
                <c:pt idx="236456">
                  <c:v>54.238299826131303</c:v>
                </c:pt>
                <c:pt idx="236457">
                  <c:v>54.238382536333603</c:v>
                </c:pt>
                <c:pt idx="236458">
                  <c:v>54.238465246271097</c:v>
                </c:pt>
                <c:pt idx="236459">
                  <c:v>54.238547955943801</c:v>
                </c:pt>
                <c:pt idx="236460">
                  <c:v>54.238630665351899</c:v>
                </c:pt>
                <c:pt idx="236461">
                  <c:v>54.238713374495099</c:v>
                </c:pt>
                <c:pt idx="236462">
                  <c:v>54.2387960833737</c:v>
                </c:pt>
                <c:pt idx="236463">
                  <c:v>54.238878791987403</c:v>
                </c:pt>
                <c:pt idx="236464">
                  <c:v>54.238961500336501</c:v>
                </c:pt>
                <c:pt idx="236465">
                  <c:v>54.2390442084208</c:v>
                </c:pt>
                <c:pt idx="236466">
                  <c:v>54.239126916240401</c:v>
                </c:pt>
                <c:pt idx="236467">
                  <c:v>54.239209623795198</c:v>
                </c:pt>
                <c:pt idx="236468">
                  <c:v>54.239292331085203</c:v>
                </c:pt>
                <c:pt idx="236469">
                  <c:v>54.239375038110602</c:v>
                </c:pt>
                <c:pt idx="236470">
                  <c:v>54.239457744871203</c:v>
                </c:pt>
                <c:pt idx="236471">
                  <c:v>54.239540451367098</c:v>
                </c:pt>
                <c:pt idx="236472">
                  <c:v>54.239623157598203</c:v>
                </c:pt>
                <c:pt idx="236473">
                  <c:v>54.239705863564602</c:v>
                </c:pt>
                <c:pt idx="236474">
                  <c:v>54.239788569266203</c:v>
                </c:pt>
                <c:pt idx="236475">
                  <c:v>54.239871274703198</c:v>
                </c:pt>
                <c:pt idx="236476">
                  <c:v>54.239953979875402</c:v>
                </c:pt>
                <c:pt idx="236477">
                  <c:v>54.240036684782801</c:v>
                </c:pt>
                <c:pt idx="236478">
                  <c:v>54.240119389425601</c:v>
                </c:pt>
                <c:pt idx="236479">
                  <c:v>54.240202093803603</c:v>
                </c:pt>
                <c:pt idx="236480">
                  <c:v>54.2402847979168</c:v>
                </c:pt>
                <c:pt idx="236481">
                  <c:v>54.240367501765398</c:v>
                </c:pt>
                <c:pt idx="236482">
                  <c:v>54.240450205349198</c:v>
                </c:pt>
                <c:pt idx="236483">
                  <c:v>54.2405329086683</c:v>
                </c:pt>
                <c:pt idx="236484">
                  <c:v>54.240615611722603</c:v>
                </c:pt>
                <c:pt idx="236485">
                  <c:v>54.240698314512301</c:v>
                </c:pt>
                <c:pt idx="236486">
                  <c:v>54.2407810170372</c:v>
                </c:pt>
                <c:pt idx="236487">
                  <c:v>54.240863719297401</c:v>
                </c:pt>
                <c:pt idx="236488">
                  <c:v>54.240946421292897</c:v>
                </c:pt>
                <c:pt idx="236489">
                  <c:v>54.241029123023601</c:v>
                </c:pt>
                <c:pt idx="236490">
                  <c:v>54.2411118244896</c:v>
                </c:pt>
                <c:pt idx="236491">
                  <c:v>54.241194525690901</c:v>
                </c:pt>
                <c:pt idx="236492">
                  <c:v>54.241277226627503</c:v>
                </c:pt>
                <c:pt idx="236493">
                  <c:v>54.241359927299399</c:v>
                </c:pt>
                <c:pt idx="236494">
                  <c:v>54.241442627706498</c:v>
                </c:pt>
                <c:pt idx="236495">
                  <c:v>54.241525327848997</c:v>
                </c:pt>
                <c:pt idx="236496">
                  <c:v>54.241608027726699</c:v>
                </c:pt>
                <c:pt idx="236497">
                  <c:v>54.241690727339702</c:v>
                </c:pt>
                <c:pt idx="236498">
                  <c:v>54.241773426687999</c:v>
                </c:pt>
                <c:pt idx="236499">
                  <c:v>54.241856125771498</c:v>
                </c:pt>
                <c:pt idx="236500">
                  <c:v>54.241938824590399</c:v>
                </c:pt>
                <c:pt idx="236501">
                  <c:v>54.242021523144501</c:v>
                </c:pt>
                <c:pt idx="236502">
                  <c:v>54.242104221433998</c:v>
                </c:pt>
                <c:pt idx="236503">
                  <c:v>54.242186919458703</c:v>
                </c:pt>
                <c:pt idx="236504">
                  <c:v>54.242269617218703</c:v>
                </c:pt>
                <c:pt idx="236505">
                  <c:v>54.242352314714097</c:v>
                </c:pt>
                <c:pt idx="236506">
                  <c:v>54.2424350119447</c:v>
                </c:pt>
                <c:pt idx="236507">
                  <c:v>54.242517708910597</c:v>
                </c:pt>
                <c:pt idx="236508">
                  <c:v>54.242600405611697</c:v>
                </c:pt>
                <c:pt idx="236509">
                  <c:v>54.242683102048197</c:v>
                </c:pt>
                <c:pt idx="236510">
                  <c:v>54.242765798219999</c:v>
                </c:pt>
                <c:pt idx="236511">
                  <c:v>54.242848494127102</c:v>
                </c:pt>
                <c:pt idx="236512">
                  <c:v>54.2429311897695</c:v>
                </c:pt>
                <c:pt idx="236513">
                  <c:v>54.243013885147199</c:v>
                </c:pt>
                <c:pt idx="236514">
                  <c:v>54.243096580260101</c:v>
                </c:pt>
                <c:pt idx="236515">
                  <c:v>54.243179275108403</c:v>
                </c:pt>
                <c:pt idx="236516">
                  <c:v>54.243261969692</c:v>
                </c:pt>
                <c:pt idx="236517">
                  <c:v>54.243344664010898</c:v>
                </c:pt>
                <c:pt idx="236518">
                  <c:v>54.243427358065098</c:v>
                </c:pt>
                <c:pt idx="236519">
                  <c:v>54.243510051854599</c:v>
                </c:pt>
                <c:pt idx="236520">
                  <c:v>54.243592745379402</c:v>
                </c:pt>
                <c:pt idx="236521">
                  <c:v>54.243675438639499</c:v>
                </c:pt>
                <c:pt idx="236522">
                  <c:v>54.243758131634898</c:v>
                </c:pt>
                <c:pt idx="236523">
                  <c:v>54.243840824365599</c:v>
                </c:pt>
                <c:pt idx="236524">
                  <c:v>54.2439235168316</c:v>
                </c:pt>
                <c:pt idx="236525">
                  <c:v>54.244006209032896</c:v>
                </c:pt>
                <c:pt idx="236526">
                  <c:v>54.244088900969501</c:v>
                </c:pt>
                <c:pt idx="236527">
                  <c:v>54.2441715926415</c:v>
                </c:pt>
                <c:pt idx="236528">
                  <c:v>54.2442542840488</c:v>
                </c:pt>
                <c:pt idx="236529">
                  <c:v>54.244336975191302</c:v>
                </c:pt>
                <c:pt idx="236530">
                  <c:v>54.244419666069199</c:v>
                </c:pt>
                <c:pt idx="236531">
                  <c:v>54.244502356682403</c:v>
                </c:pt>
                <c:pt idx="236532">
                  <c:v>54.244585047030903</c:v>
                </c:pt>
                <c:pt idx="236533">
                  <c:v>54.244667737114803</c:v>
                </c:pt>
                <c:pt idx="236534">
                  <c:v>54.244750426933898</c:v>
                </c:pt>
                <c:pt idx="236535">
                  <c:v>54.244833116488401</c:v>
                </c:pt>
                <c:pt idx="236536">
                  <c:v>54.244915805778099</c:v>
                </c:pt>
                <c:pt idx="236537">
                  <c:v>54.244998494803198</c:v>
                </c:pt>
                <c:pt idx="236538">
                  <c:v>54.245081183563698</c:v>
                </c:pt>
                <c:pt idx="236539">
                  <c:v>54.2451638720594</c:v>
                </c:pt>
                <c:pt idx="236540">
                  <c:v>54.245246560290497</c:v>
                </c:pt>
                <c:pt idx="236541">
                  <c:v>54.245329248256802</c:v>
                </c:pt>
                <c:pt idx="236542">
                  <c:v>54.245411935958501</c:v>
                </c:pt>
                <c:pt idx="236543">
                  <c:v>54.245494623395601</c:v>
                </c:pt>
                <c:pt idx="236544">
                  <c:v>54.245577310567903</c:v>
                </c:pt>
                <c:pt idx="236545">
                  <c:v>54.245659997475599</c:v>
                </c:pt>
                <c:pt idx="236546">
                  <c:v>54.245742684118603</c:v>
                </c:pt>
                <c:pt idx="236547">
                  <c:v>54.245825370497002</c:v>
                </c:pt>
                <c:pt idx="236548">
                  <c:v>54.245908056610602</c:v>
                </c:pt>
                <c:pt idx="236549">
                  <c:v>54.245990742459597</c:v>
                </c:pt>
                <c:pt idx="236550">
                  <c:v>54.2460734280439</c:v>
                </c:pt>
                <c:pt idx="236551">
                  <c:v>54.246156113363597</c:v>
                </c:pt>
                <c:pt idx="236552">
                  <c:v>54.246238798418602</c:v>
                </c:pt>
                <c:pt idx="236553">
                  <c:v>54.246321483208902</c:v>
                </c:pt>
                <c:pt idx="236554">
                  <c:v>54.246404167734497</c:v>
                </c:pt>
                <c:pt idx="236555">
                  <c:v>54.246486851995499</c:v>
                </c:pt>
                <c:pt idx="236556">
                  <c:v>54.246569535991902</c:v>
                </c:pt>
                <c:pt idx="236557">
                  <c:v>54.246652219723501</c:v>
                </c:pt>
                <c:pt idx="236558">
                  <c:v>54.2467349031905</c:v>
                </c:pt>
                <c:pt idx="236559">
                  <c:v>54.246817586392801</c:v>
                </c:pt>
                <c:pt idx="236560">
                  <c:v>54.246900269330503</c:v>
                </c:pt>
                <c:pt idx="236561">
                  <c:v>54.246982952003499</c:v>
                </c:pt>
                <c:pt idx="236562">
                  <c:v>54.247065634411904</c:v>
                </c:pt>
                <c:pt idx="236563">
                  <c:v>54.247148316555503</c:v>
                </c:pt>
                <c:pt idx="236564">
                  <c:v>54.247230998434603</c:v>
                </c:pt>
                <c:pt idx="236565">
                  <c:v>54.247313680048997</c:v>
                </c:pt>
                <c:pt idx="236566">
                  <c:v>54.2473963613987</c:v>
                </c:pt>
                <c:pt idx="236567">
                  <c:v>54.247479042483697</c:v>
                </c:pt>
                <c:pt idx="236568">
                  <c:v>54.247561723304102</c:v>
                </c:pt>
                <c:pt idx="236569">
                  <c:v>54.247644403859901</c:v>
                </c:pt>
                <c:pt idx="236570">
                  <c:v>54.247727084151002</c:v>
                </c:pt>
                <c:pt idx="236571">
                  <c:v>54.247809764177497</c:v>
                </c:pt>
                <c:pt idx="236572">
                  <c:v>54.2478924439392</c:v>
                </c:pt>
                <c:pt idx="236573">
                  <c:v>54.247975123436397</c:v>
                </c:pt>
                <c:pt idx="236574">
                  <c:v>54.248057802668903</c:v>
                </c:pt>
                <c:pt idx="236575">
                  <c:v>54.248140481636703</c:v>
                </c:pt>
                <c:pt idx="236576">
                  <c:v>54.248223160339897</c:v>
                </c:pt>
                <c:pt idx="236577">
                  <c:v>54.248305838778499</c:v>
                </c:pt>
                <c:pt idx="236578">
                  <c:v>54.248388516952403</c:v>
                </c:pt>
                <c:pt idx="236579">
                  <c:v>54.2484711948617</c:v>
                </c:pt>
                <c:pt idx="236580">
                  <c:v>54.248553872506299</c:v>
                </c:pt>
                <c:pt idx="236581">
                  <c:v>54.2486365498862</c:v>
                </c:pt>
                <c:pt idx="236582">
                  <c:v>54.248719227001601</c:v>
                </c:pt>
                <c:pt idx="236583">
                  <c:v>54.248801903852303</c:v>
                </c:pt>
                <c:pt idx="236584">
                  <c:v>54.2488845804383</c:v>
                </c:pt>
                <c:pt idx="236585">
                  <c:v>54.248967256759698</c:v>
                </c:pt>
                <c:pt idx="236586">
                  <c:v>54.249049932816497</c:v>
                </c:pt>
                <c:pt idx="236587">
                  <c:v>54.249132608608598</c:v>
                </c:pt>
                <c:pt idx="236588">
                  <c:v>54.249215284136099</c:v>
                </c:pt>
                <c:pt idx="236589">
                  <c:v>54.249297959398902</c:v>
                </c:pt>
                <c:pt idx="236590">
                  <c:v>54.249380634397198</c:v>
                </c:pt>
                <c:pt idx="236591">
                  <c:v>54.249463309130697</c:v>
                </c:pt>
                <c:pt idx="236592">
                  <c:v>54.249545983599702</c:v>
                </c:pt>
                <c:pt idx="236593">
                  <c:v>54.249628657804003</c:v>
                </c:pt>
                <c:pt idx="236594">
                  <c:v>54.249711331743697</c:v>
                </c:pt>
                <c:pt idx="236595">
                  <c:v>54.2497940054187</c:v>
                </c:pt>
                <c:pt idx="236596">
                  <c:v>54.249876678829096</c:v>
                </c:pt>
                <c:pt idx="236597">
                  <c:v>54.249959351974901</c:v>
                </c:pt>
                <c:pt idx="236598">
                  <c:v>54.2500420248561</c:v>
                </c:pt>
                <c:pt idx="236599">
                  <c:v>54.2501246974726</c:v>
                </c:pt>
                <c:pt idx="236600">
                  <c:v>54.250207369824501</c:v>
                </c:pt>
                <c:pt idx="236601">
                  <c:v>54.250290041911803</c:v>
                </c:pt>
                <c:pt idx="236602">
                  <c:v>54.2503727137344</c:v>
                </c:pt>
                <c:pt idx="236603">
                  <c:v>54.250455385292497</c:v>
                </c:pt>
                <c:pt idx="236604">
                  <c:v>54.250538056585903</c:v>
                </c:pt>
                <c:pt idx="236605">
                  <c:v>54.250620727614603</c:v>
                </c:pt>
                <c:pt idx="236606">
                  <c:v>54.250703398378803</c:v>
                </c:pt>
                <c:pt idx="236607">
                  <c:v>54.250786068878298</c:v>
                </c:pt>
                <c:pt idx="236608">
                  <c:v>54.250868739113201</c:v>
                </c:pt>
                <c:pt idx="236609">
                  <c:v>54.250951409083498</c:v>
                </c:pt>
                <c:pt idx="236610">
                  <c:v>54.251034078789203</c:v>
                </c:pt>
                <c:pt idx="236611">
                  <c:v>54.251116748230203</c:v>
                </c:pt>
                <c:pt idx="236612">
                  <c:v>54.251199417406703</c:v>
                </c:pt>
                <c:pt idx="236613">
                  <c:v>54.251282086318497</c:v>
                </c:pt>
                <c:pt idx="236614">
                  <c:v>54.251364754965699</c:v>
                </c:pt>
                <c:pt idx="236615">
                  <c:v>54.251447423348303</c:v>
                </c:pt>
                <c:pt idx="236616">
                  <c:v>54.251530091466201</c:v>
                </c:pt>
                <c:pt idx="236617">
                  <c:v>54.251612759319599</c:v>
                </c:pt>
                <c:pt idx="236618">
                  <c:v>54.251695426908398</c:v>
                </c:pt>
                <c:pt idx="236619">
                  <c:v>54.251778094232499</c:v>
                </c:pt>
                <c:pt idx="236620">
                  <c:v>54.251860761292001</c:v>
                </c:pt>
                <c:pt idx="236621">
                  <c:v>54.251943428086904</c:v>
                </c:pt>
                <c:pt idx="236622">
                  <c:v>54.2520260946172</c:v>
                </c:pt>
                <c:pt idx="236623">
                  <c:v>54.252108760882997</c:v>
                </c:pt>
                <c:pt idx="236624">
                  <c:v>54.252191426884004</c:v>
                </c:pt>
                <c:pt idx="236625">
                  <c:v>54.252274092620503</c:v>
                </c:pt>
                <c:pt idx="236626">
                  <c:v>54.252356758092397</c:v>
                </c:pt>
                <c:pt idx="236627">
                  <c:v>54.252439423299698</c:v>
                </c:pt>
                <c:pt idx="236628">
                  <c:v>54.252522088242301</c:v>
                </c:pt>
                <c:pt idx="236629">
                  <c:v>54.252604752920398</c:v>
                </c:pt>
                <c:pt idx="236630">
                  <c:v>54.252687417333902</c:v>
                </c:pt>
                <c:pt idx="236631">
                  <c:v>54.252770081482701</c:v>
                </c:pt>
                <c:pt idx="236632">
                  <c:v>54.252852745367001</c:v>
                </c:pt>
                <c:pt idx="236633">
                  <c:v>54.252935408986701</c:v>
                </c:pt>
                <c:pt idx="236634">
                  <c:v>54.253018072341703</c:v>
                </c:pt>
                <c:pt idx="236635">
                  <c:v>54.253100735432199</c:v>
                </c:pt>
                <c:pt idx="236636">
                  <c:v>54.253183398258102</c:v>
                </c:pt>
                <c:pt idx="236637">
                  <c:v>54.2532660608193</c:v>
                </c:pt>
                <c:pt idx="236638">
                  <c:v>54.253348723115998</c:v>
                </c:pt>
                <c:pt idx="236639">
                  <c:v>54.253431385148097</c:v>
                </c:pt>
                <c:pt idx="236640">
                  <c:v>54.253514046915598</c:v>
                </c:pt>
                <c:pt idx="236641">
                  <c:v>54.253596708418499</c:v>
                </c:pt>
                <c:pt idx="236642">
                  <c:v>54.253679369656801</c:v>
                </c:pt>
                <c:pt idx="236643">
                  <c:v>54.253762030630497</c:v>
                </c:pt>
                <c:pt idx="236644">
                  <c:v>54.253844691339602</c:v>
                </c:pt>
                <c:pt idx="236645">
                  <c:v>54.2539273517841</c:v>
                </c:pt>
                <c:pt idx="236646">
                  <c:v>54.254010011964098</c:v>
                </c:pt>
                <c:pt idx="236647">
                  <c:v>54.254092671879398</c:v>
                </c:pt>
                <c:pt idx="236648">
                  <c:v>54.254175331530199</c:v>
                </c:pt>
                <c:pt idx="236649">
                  <c:v>54.2542579909164</c:v>
                </c:pt>
                <c:pt idx="236650">
                  <c:v>54.254340650038003</c:v>
                </c:pt>
                <c:pt idx="236651">
                  <c:v>54.254423308894999</c:v>
                </c:pt>
                <c:pt idx="236652">
                  <c:v>54.254505967487397</c:v>
                </c:pt>
                <c:pt idx="236653">
                  <c:v>54.254588625815302</c:v>
                </c:pt>
                <c:pt idx="236654">
                  <c:v>54.254671283878501</c:v>
                </c:pt>
                <c:pt idx="236655">
                  <c:v>54.254753941677201</c:v>
                </c:pt>
                <c:pt idx="236656">
                  <c:v>54.254836599211302</c:v>
                </c:pt>
                <c:pt idx="236657">
                  <c:v>54.254919256480903</c:v>
                </c:pt>
                <c:pt idx="236658">
                  <c:v>54.255001913485799</c:v>
                </c:pt>
                <c:pt idx="236659">
                  <c:v>54.255084570226202</c:v>
                </c:pt>
                <c:pt idx="236660">
                  <c:v>54.255167226702</c:v>
                </c:pt>
                <c:pt idx="236661">
                  <c:v>54.255249882913198</c:v>
                </c:pt>
                <c:pt idx="236662">
                  <c:v>54.255332538859797</c:v>
                </c:pt>
                <c:pt idx="236663">
                  <c:v>54.255415194541897</c:v>
                </c:pt>
                <c:pt idx="236664">
                  <c:v>54.255497849959397</c:v>
                </c:pt>
                <c:pt idx="236665">
                  <c:v>54.255580505112299</c:v>
                </c:pt>
                <c:pt idx="236666">
                  <c:v>54.255663160000601</c:v>
                </c:pt>
                <c:pt idx="236667">
                  <c:v>54.255745814624397</c:v>
                </c:pt>
                <c:pt idx="236668">
                  <c:v>54.255828468983601</c:v>
                </c:pt>
                <c:pt idx="236669">
                  <c:v>54.255911123078199</c:v>
                </c:pt>
                <c:pt idx="236670">
                  <c:v>54.255993776908298</c:v>
                </c:pt>
                <c:pt idx="236671">
                  <c:v>54.256076430473797</c:v>
                </c:pt>
                <c:pt idx="236672">
                  <c:v>54.256159083774797</c:v>
                </c:pt>
                <c:pt idx="236673">
                  <c:v>54.256241736811099</c:v>
                </c:pt>
                <c:pt idx="236674">
                  <c:v>54.2563243895829</c:v>
                </c:pt>
                <c:pt idx="236675">
                  <c:v>54.256407042090203</c:v>
                </c:pt>
                <c:pt idx="236676">
                  <c:v>54.256489694332799</c:v>
                </c:pt>
                <c:pt idx="236677">
                  <c:v>54.256572346310897</c:v>
                </c:pt>
                <c:pt idx="236678">
                  <c:v>54.256654998024501</c:v>
                </c:pt>
                <c:pt idx="236679">
                  <c:v>54.2567376494735</c:v>
                </c:pt>
                <c:pt idx="236680">
                  <c:v>54.2568203006579</c:v>
                </c:pt>
                <c:pt idx="236681">
                  <c:v>54.2569029515778</c:v>
                </c:pt>
                <c:pt idx="236682">
                  <c:v>54.256985602233101</c:v>
                </c:pt>
                <c:pt idx="236683">
                  <c:v>54.257068252623903</c:v>
                </c:pt>
                <c:pt idx="236684">
                  <c:v>54.257150902750098</c:v>
                </c:pt>
                <c:pt idx="236685">
                  <c:v>54.257233552611702</c:v>
                </c:pt>
                <c:pt idx="236686">
                  <c:v>54.257316202208798</c:v>
                </c:pt>
                <c:pt idx="236687">
                  <c:v>54.257398851541303</c:v>
                </c:pt>
                <c:pt idx="236688">
                  <c:v>54.257481500609302</c:v>
                </c:pt>
                <c:pt idx="236689">
                  <c:v>54.257564149412701</c:v>
                </c:pt>
                <c:pt idx="236690">
                  <c:v>54.257646797951601</c:v>
                </c:pt>
                <c:pt idx="236691">
                  <c:v>54.257729446226001</c:v>
                </c:pt>
                <c:pt idx="236692">
                  <c:v>54.257812094235703</c:v>
                </c:pt>
                <c:pt idx="236693">
                  <c:v>54.257894741980998</c:v>
                </c:pt>
                <c:pt idx="236694">
                  <c:v>54.257977389461601</c:v>
                </c:pt>
                <c:pt idx="236695">
                  <c:v>54.258060036677797</c:v>
                </c:pt>
                <c:pt idx="236696">
                  <c:v>54.258142683629401</c:v>
                </c:pt>
                <c:pt idx="236697">
                  <c:v>54.258225330316399</c:v>
                </c:pt>
                <c:pt idx="236698">
                  <c:v>54.258307976738898</c:v>
                </c:pt>
                <c:pt idx="236699">
                  <c:v>54.258390622896798</c:v>
                </c:pt>
                <c:pt idx="236700">
                  <c:v>54.258473268790297</c:v>
                </c:pt>
                <c:pt idx="236701">
                  <c:v>54.258555914419098</c:v>
                </c:pt>
                <c:pt idx="236702">
                  <c:v>54.258638559783499</c:v>
                </c:pt>
                <c:pt idx="236703">
                  <c:v>54.258721204883201</c:v>
                </c:pt>
                <c:pt idx="236704">
                  <c:v>54.258803849718497</c:v>
                </c:pt>
                <c:pt idx="236705">
                  <c:v>54.2588864942892</c:v>
                </c:pt>
                <c:pt idx="236706">
                  <c:v>54.258969138595397</c:v>
                </c:pt>
                <c:pt idx="236707">
                  <c:v>54.259051782637002</c:v>
                </c:pt>
                <c:pt idx="236708">
                  <c:v>54.2591344264141</c:v>
                </c:pt>
                <c:pt idx="236709">
                  <c:v>54.259217069926599</c:v>
                </c:pt>
                <c:pt idx="236710">
                  <c:v>54.259299713174698</c:v>
                </c:pt>
                <c:pt idx="236711">
                  <c:v>54.259382356158198</c:v>
                </c:pt>
                <c:pt idx="236712">
                  <c:v>54.2594649988771</c:v>
                </c:pt>
                <c:pt idx="236713">
                  <c:v>54.259547641331601</c:v>
                </c:pt>
                <c:pt idx="236714">
                  <c:v>54.259630283521503</c:v>
                </c:pt>
                <c:pt idx="236715">
                  <c:v>54.259712925446799</c:v>
                </c:pt>
                <c:pt idx="236716">
                  <c:v>54.259795567107702</c:v>
                </c:pt>
                <c:pt idx="236717">
                  <c:v>54.259878208503999</c:v>
                </c:pt>
                <c:pt idx="236718">
                  <c:v>54.259960849635704</c:v>
                </c:pt>
                <c:pt idx="236719">
                  <c:v>54.260043490503001</c:v>
                </c:pt>
                <c:pt idx="236720">
                  <c:v>54.2601261311057</c:v>
                </c:pt>
                <c:pt idx="236721">
                  <c:v>54.260208771443899</c:v>
                </c:pt>
                <c:pt idx="236722">
                  <c:v>54.260291411517599</c:v>
                </c:pt>
                <c:pt idx="236723">
                  <c:v>54.260374051326799</c:v>
                </c:pt>
                <c:pt idx="236724">
                  <c:v>54.260456690871401</c:v>
                </c:pt>
                <c:pt idx="236725">
                  <c:v>54.260539330151502</c:v>
                </c:pt>
                <c:pt idx="236726">
                  <c:v>54.260621969167097</c:v>
                </c:pt>
                <c:pt idx="236727">
                  <c:v>54.2607046079182</c:v>
                </c:pt>
                <c:pt idx="236728">
                  <c:v>54.260787246404703</c:v>
                </c:pt>
                <c:pt idx="236729">
                  <c:v>54.2608698846268</c:v>
                </c:pt>
                <c:pt idx="236730">
                  <c:v>54.260952522584297</c:v>
                </c:pt>
                <c:pt idx="236731">
                  <c:v>54.261035160277302</c:v>
                </c:pt>
                <c:pt idx="236732">
                  <c:v>54.261117797705801</c:v>
                </c:pt>
                <c:pt idx="236733">
                  <c:v>54.2612004348697</c:v>
                </c:pt>
                <c:pt idx="236734">
                  <c:v>54.261283071769199</c:v>
                </c:pt>
                <c:pt idx="236735">
                  <c:v>54.261365708404099</c:v>
                </c:pt>
                <c:pt idx="236736">
                  <c:v>54.2614483447745</c:v>
                </c:pt>
                <c:pt idx="236737">
                  <c:v>54.261530980880401</c:v>
                </c:pt>
                <c:pt idx="236738">
                  <c:v>54.261613616721803</c:v>
                </c:pt>
                <c:pt idx="236739">
                  <c:v>54.261696252298698</c:v>
                </c:pt>
                <c:pt idx="236740">
                  <c:v>54.261778887611101</c:v>
                </c:pt>
                <c:pt idx="236741">
                  <c:v>54.261861522658997</c:v>
                </c:pt>
                <c:pt idx="236742">
                  <c:v>54.2619441574424</c:v>
                </c:pt>
                <c:pt idx="236743">
                  <c:v>54.262026791961198</c:v>
                </c:pt>
                <c:pt idx="236744">
                  <c:v>54.262109426215602</c:v>
                </c:pt>
                <c:pt idx="236745">
                  <c:v>54.2621920602054</c:v>
                </c:pt>
                <c:pt idx="236746">
                  <c:v>54.262274693930799</c:v>
                </c:pt>
                <c:pt idx="236747">
                  <c:v>54.262357327391598</c:v>
                </c:pt>
                <c:pt idx="236748">
                  <c:v>54.262439960587997</c:v>
                </c:pt>
                <c:pt idx="236749">
                  <c:v>54.262522593519797</c:v>
                </c:pt>
                <c:pt idx="236750">
                  <c:v>54.262605226187198</c:v>
                </c:pt>
                <c:pt idx="236751">
                  <c:v>54.262687858589999</c:v>
                </c:pt>
                <c:pt idx="236752">
                  <c:v>54.2627704907283</c:v>
                </c:pt>
                <c:pt idx="236753">
                  <c:v>54.262853122602202</c:v>
                </c:pt>
                <c:pt idx="236754">
                  <c:v>54.262935754211497</c:v>
                </c:pt>
                <c:pt idx="236755">
                  <c:v>54.2630183855564</c:v>
                </c:pt>
                <c:pt idx="236756">
                  <c:v>54.263101016636703</c:v>
                </c:pt>
                <c:pt idx="236757">
                  <c:v>54.2631836474526</c:v>
                </c:pt>
                <c:pt idx="236758">
                  <c:v>54.263266278003996</c:v>
                </c:pt>
                <c:pt idx="236759">
                  <c:v>54.263348908290801</c:v>
                </c:pt>
                <c:pt idx="236760">
                  <c:v>54.263431538313199</c:v>
                </c:pt>
                <c:pt idx="236761">
                  <c:v>54.263514168071097</c:v>
                </c:pt>
                <c:pt idx="236762">
                  <c:v>54.263596797564503</c:v>
                </c:pt>
                <c:pt idx="236763">
                  <c:v>54.263679426793402</c:v>
                </c:pt>
                <c:pt idx="236764">
                  <c:v>54.263762055757802</c:v>
                </c:pt>
                <c:pt idx="236765">
                  <c:v>54.263844684457801</c:v>
                </c:pt>
                <c:pt idx="236766">
                  <c:v>54.263927312893202</c:v>
                </c:pt>
                <c:pt idx="236767">
                  <c:v>54.264009941064202</c:v>
                </c:pt>
                <c:pt idx="236768">
                  <c:v>54.264092568970597</c:v>
                </c:pt>
                <c:pt idx="236769">
                  <c:v>54.264175196612598</c:v>
                </c:pt>
                <c:pt idx="236770">
                  <c:v>54.2642578239901</c:v>
                </c:pt>
                <c:pt idx="236771">
                  <c:v>54.264340451103102</c:v>
                </c:pt>
                <c:pt idx="236772">
                  <c:v>54.264423077951697</c:v>
                </c:pt>
                <c:pt idx="236773">
                  <c:v>54.2645057045358</c:v>
                </c:pt>
                <c:pt idx="236774">
                  <c:v>54.264588330855297</c:v>
                </c:pt>
                <c:pt idx="236775">
                  <c:v>54.2646709569104</c:v>
                </c:pt>
                <c:pt idx="236776">
                  <c:v>54.264753582701097</c:v>
                </c:pt>
                <c:pt idx="236777">
                  <c:v>54.264836208227202</c:v>
                </c:pt>
                <c:pt idx="236778">
                  <c:v>54.264918833488899</c:v>
                </c:pt>
                <c:pt idx="236779">
                  <c:v>54.265001458485997</c:v>
                </c:pt>
                <c:pt idx="236780">
                  <c:v>54.265084083218802</c:v>
                </c:pt>
                <c:pt idx="236781">
                  <c:v>54.265166707687001</c:v>
                </c:pt>
                <c:pt idx="236782">
                  <c:v>54.2652493318908</c:v>
                </c:pt>
                <c:pt idx="236783">
                  <c:v>54.265331955830099</c:v>
                </c:pt>
                <c:pt idx="236784">
                  <c:v>54.265414579504899</c:v>
                </c:pt>
                <c:pt idx="236785">
                  <c:v>54.265497202915199</c:v>
                </c:pt>
                <c:pt idx="236786">
                  <c:v>54.265579826061099</c:v>
                </c:pt>
                <c:pt idx="236787">
                  <c:v>54.2656624489425</c:v>
                </c:pt>
                <c:pt idx="236788">
                  <c:v>54.2657450715595</c:v>
                </c:pt>
                <c:pt idx="236789">
                  <c:v>54.265827693911902</c:v>
                </c:pt>
                <c:pt idx="236790">
                  <c:v>54.265910315999903</c:v>
                </c:pt>
                <c:pt idx="236791">
                  <c:v>54.265992937823498</c:v>
                </c:pt>
                <c:pt idx="236792">
                  <c:v>54.2660755593826</c:v>
                </c:pt>
                <c:pt idx="236793">
                  <c:v>54.266158180677202</c:v>
                </c:pt>
                <c:pt idx="236794">
                  <c:v>54.266240801707298</c:v>
                </c:pt>
                <c:pt idx="236795">
                  <c:v>54.266323422473</c:v>
                </c:pt>
                <c:pt idx="236796">
                  <c:v>54.266406042974197</c:v>
                </c:pt>
                <c:pt idx="236797">
                  <c:v>54.266488663211</c:v>
                </c:pt>
                <c:pt idx="236798">
                  <c:v>54.266571283183303</c:v>
                </c:pt>
                <c:pt idx="236799">
                  <c:v>54.2666539028912</c:v>
                </c:pt>
                <c:pt idx="236800">
                  <c:v>54.266736522334497</c:v>
                </c:pt>
                <c:pt idx="236801">
                  <c:v>54.266819141513501</c:v>
                </c:pt>
                <c:pt idx="236802">
                  <c:v>54.266901760427899</c:v>
                </c:pt>
                <c:pt idx="236803">
                  <c:v>54.266984379078004</c:v>
                </c:pt>
                <c:pt idx="236804">
                  <c:v>54.267066997463502</c:v>
                </c:pt>
                <c:pt idx="236805">
                  <c:v>54.2671496155846</c:v>
                </c:pt>
                <c:pt idx="236806">
                  <c:v>54.267232233441298</c:v>
                </c:pt>
                <c:pt idx="236807">
                  <c:v>54.267314851033497</c:v>
                </c:pt>
                <c:pt idx="236808">
                  <c:v>54.267397468361203</c:v>
                </c:pt>
                <c:pt idx="236809">
                  <c:v>54.267480085424502</c:v>
                </c:pt>
                <c:pt idx="236810">
                  <c:v>54.267562702223401</c:v>
                </c:pt>
                <c:pt idx="236811">
                  <c:v>54.267645318757801</c:v>
                </c:pt>
                <c:pt idx="236812">
                  <c:v>54.2677279350277</c:v>
                </c:pt>
                <c:pt idx="236813">
                  <c:v>54.2678105510332</c:v>
                </c:pt>
                <c:pt idx="236814">
                  <c:v>54.2678931667743</c:v>
                </c:pt>
                <c:pt idx="236815">
                  <c:v>54.2679757822509</c:v>
                </c:pt>
                <c:pt idx="236816">
                  <c:v>54.268058397463101</c:v>
                </c:pt>
                <c:pt idx="236817">
                  <c:v>54.268141012410801</c:v>
                </c:pt>
                <c:pt idx="236818">
                  <c:v>54.268223627094102</c:v>
                </c:pt>
                <c:pt idx="236819">
                  <c:v>54.268306241512903</c:v>
                </c:pt>
                <c:pt idx="236820">
                  <c:v>54.268388855667297</c:v>
                </c:pt>
                <c:pt idx="236821">
                  <c:v>54.268471469557298</c:v>
                </c:pt>
                <c:pt idx="236822">
                  <c:v>54.268554083182799</c:v>
                </c:pt>
                <c:pt idx="236823">
                  <c:v>54.268636696543901</c:v>
                </c:pt>
                <c:pt idx="236824">
                  <c:v>54.268719309640503</c:v>
                </c:pt>
                <c:pt idx="236825">
                  <c:v>54.268801922472697</c:v>
                </c:pt>
                <c:pt idx="236826">
                  <c:v>54.268884535040499</c:v>
                </c:pt>
                <c:pt idx="236827">
                  <c:v>54.268967147343801</c:v>
                </c:pt>
                <c:pt idx="236828">
                  <c:v>54.269049759382703</c:v>
                </c:pt>
                <c:pt idx="236829">
                  <c:v>54.269132371157198</c:v>
                </c:pt>
                <c:pt idx="236830">
                  <c:v>54.269214982667201</c:v>
                </c:pt>
                <c:pt idx="236831">
                  <c:v>54.269297593912803</c:v>
                </c:pt>
                <c:pt idx="236832">
                  <c:v>54.269380204893999</c:v>
                </c:pt>
                <c:pt idx="236833">
                  <c:v>54.269462815610702</c:v>
                </c:pt>
                <c:pt idx="236834">
                  <c:v>54.269545426062997</c:v>
                </c:pt>
                <c:pt idx="236835">
                  <c:v>54.2696280362509</c:v>
                </c:pt>
                <c:pt idx="236836">
                  <c:v>54.269710646174403</c:v>
                </c:pt>
                <c:pt idx="236837">
                  <c:v>54.269793255833399</c:v>
                </c:pt>
                <c:pt idx="236838">
                  <c:v>54.269875865228002</c:v>
                </c:pt>
                <c:pt idx="236839">
                  <c:v>54.269958474358198</c:v>
                </c:pt>
                <c:pt idx="236840">
                  <c:v>54.270041083223902</c:v>
                </c:pt>
                <c:pt idx="236841">
                  <c:v>54.270123691825198</c:v>
                </c:pt>
                <c:pt idx="236842">
                  <c:v>54.270206300162101</c:v>
                </c:pt>
                <c:pt idx="236843">
                  <c:v>54.270288908234598</c:v>
                </c:pt>
                <c:pt idx="236844">
                  <c:v>54.270371516042701</c:v>
                </c:pt>
                <c:pt idx="236845">
                  <c:v>54.270454123586298</c:v>
                </c:pt>
                <c:pt idx="236846">
                  <c:v>54.270536730865501</c:v>
                </c:pt>
                <c:pt idx="236847">
                  <c:v>54.270619337880298</c:v>
                </c:pt>
                <c:pt idx="236848">
                  <c:v>54.270701944630702</c:v>
                </c:pt>
                <c:pt idx="236849">
                  <c:v>54.270784551116698</c:v>
                </c:pt>
                <c:pt idx="236850">
                  <c:v>54.270867157338202</c:v>
                </c:pt>
                <c:pt idx="236851">
                  <c:v>54.270949763295398</c:v>
                </c:pt>
                <c:pt idx="236852">
                  <c:v>54.271032368988102</c:v>
                </c:pt>
                <c:pt idx="236853">
                  <c:v>54.271114974416399</c:v>
                </c:pt>
                <c:pt idx="236854">
                  <c:v>54.271197579580303</c:v>
                </c:pt>
                <c:pt idx="236855">
                  <c:v>54.271280184479799</c:v>
                </c:pt>
                <c:pt idx="236856">
                  <c:v>54.271362789114796</c:v>
                </c:pt>
                <c:pt idx="236857">
                  <c:v>54.2714453934855</c:v>
                </c:pt>
                <c:pt idx="236858">
                  <c:v>54.271527997591797</c:v>
                </c:pt>
                <c:pt idx="236859">
                  <c:v>54.271610601433601</c:v>
                </c:pt>
                <c:pt idx="236860">
                  <c:v>54.271693205010997</c:v>
                </c:pt>
                <c:pt idx="236861">
                  <c:v>54.271775808324101</c:v>
                </c:pt>
                <c:pt idx="236862">
                  <c:v>54.271858411372698</c:v>
                </c:pt>
                <c:pt idx="236863">
                  <c:v>54.271941014156901</c:v>
                </c:pt>
                <c:pt idx="236864">
                  <c:v>54.272023616676698</c:v>
                </c:pt>
                <c:pt idx="236865">
                  <c:v>54.272106218932102</c:v>
                </c:pt>
                <c:pt idx="236866">
                  <c:v>54.272188820923098</c:v>
                </c:pt>
                <c:pt idx="236867">
                  <c:v>54.272271422649702</c:v>
                </c:pt>
                <c:pt idx="236868">
                  <c:v>54.272354024111998</c:v>
                </c:pt>
                <c:pt idx="236869">
                  <c:v>54.272436625309801</c:v>
                </c:pt>
                <c:pt idx="236870">
                  <c:v>54.272519226243197</c:v>
                </c:pt>
                <c:pt idx="236871">
                  <c:v>54.272601826912201</c:v>
                </c:pt>
                <c:pt idx="236872">
                  <c:v>54.272684427316797</c:v>
                </c:pt>
                <c:pt idx="236873">
                  <c:v>54.272767027457</c:v>
                </c:pt>
                <c:pt idx="236874">
                  <c:v>54.272849627332803</c:v>
                </c:pt>
                <c:pt idx="236875">
                  <c:v>54.272932226944199</c:v>
                </c:pt>
                <c:pt idx="236876">
                  <c:v>54.273014826291302</c:v>
                </c:pt>
                <c:pt idx="236877">
                  <c:v>54.273097425373898</c:v>
                </c:pt>
                <c:pt idx="236878">
                  <c:v>54.2731800241922</c:v>
                </c:pt>
                <c:pt idx="236879">
                  <c:v>54.273262622746003</c:v>
                </c:pt>
                <c:pt idx="236880">
                  <c:v>54.273345221035498</c:v>
                </c:pt>
                <c:pt idx="236881">
                  <c:v>54.273427819060601</c:v>
                </c:pt>
                <c:pt idx="236882">
                  <c:v>54.273510416821203</c:v>
                </c:pt>
                <c:pt idx="236883">
                  <c:v>54.273593014317498</c:v>
                </c:pt>
                <c:pt idx="236884">
                  <c:v>54.2736756115494</c:v>
                </c:pt>
                <c:pt idx="236885">
                  <c:v>54.273758208517002</c:v>
                </c:pt>
                <c:pt idx="236886">
                  <c:v>54.273840805220097</c:v>
                </c:pt>
                <c:pt idx="236887">
                  <c:v>54.273923401658898</c:v>
                </c:pt>
                <c:pt idx="236888">
                  <c:v>54.2740059978332</c:v>
                </c:pt>
                <c:pt idx="236889">
                  <c:v>54.274088593743201</c:v>
                </c:pt>
                <c:pt idx="236890">
                  <c:v>54.274171189388802</c:v>
                </c:pt>
                <c:pt idx="236891">
                  <c:v>54.274253784770004</c:v>
                </c:pt>
                <c:pt idx="236892">
                  <c:v>54.274336379886897</c:v>
                </c:pt>
                <c:pt idx="236893">
                  <c:v>54.274418974739298</c:v>
                </c:pt>
                <c:pt idx="236894">
                  <c:v>54.274501569327398</c:v>
                </c:pt>
                <c:pt idx="236895">
                  <c:v>54.274584163651099</c:v>
                </c:pt>
                <c:pt idx="236896">
                  <c:v>54.274666757710499</c:v>
                </c:pt>
                <c:pt idx="236897">
                  <c:v>54.274749351505399</c:v>
                </c:pt>
                <c:pt idx="236898">
                  <c:v>54.274831945035999</c:v>
                </c:pt>
                <c:pt idx="236899">
                  <c:v>54.274914538302198</c:v>
                </c:pt>
                <c:pt idx="236900">
                  <c:v>54.274997131303998</c:v>
                </c:pt>
                <c:pt idx="236901">
                  <c:v>54.275079724041497</c:v>
                </c:pt>
                <c:pt idx="236902">
                  <c:v>54.275162316514603</c:v>
                </c:pt>
                <c:pt idx="236903">
                  <c:v>54.275244908723302</c:v>
                </c:pt>
                <c:pt idx="236904">
                  <c:v>54.275327500667601</c:v>
                </c:pt>
                <c:pt idx="236905">
                  <c:v>54.275410092347599</c:v>
                </c:pt>
                <c:pt idx="236906">
                  <c:v>54.275492683763197</c:v>
                </c:pt>
                <c:pt idx="236907">
                  <c:v>54.275575274914402</c:v>
                </c:pt>
                <c:pt idx="236908">
                  <c:v>54.2756578658013</c:v>
                </c:pt>
                <c:pt idx="236909">
                  <c:v>54.275740456423797</c:v>
                </c:pt>
                <c:pt idx="236910">
                  <c:v>54.275823046781902</c:v>
                </c:pt>
                <c:pt idx="236911">
                  <c:v>54.275905636875699</c:v>
                </c:pt>
                <c:pt idx="236912">
                  <c:v>54.275988226705103</c:v>
                </c:pt>
                <c:pt idx="236913">
                  <c:v>54.276070816270199</c:v>
                </c:pt>
                <c:pt idx="236914">
                  <c:v>54.276153405570902</c:v>
                </c:pt>
                <c:pt idx="236915">
                  <c:v>54.276235994607198</c:v>
                </c:pt>
                <c:pt idx="236916">
                  <c:v>54.276318583379101</c:v>
                </c:pt>
                <c:pt idx="236917">
                  <c:v>54.276401171886803</c:v>
                </c:pt>
                <c:pt idx="236918">
                  <c:v>54.276483760129999</c:v>
                </c:pt>
                <c:pt idx="236919">
                  <c:v>54.276566348108901</c:v>
                </c:pt>
                <c:pt idx="236920">
                  <c:v>54.276648935823403</c:v>
                </c:pt>
                <c:pt idx="236921">
                  <c:v>54.276731523273597</c:v>
                </c:pt>
                <c:pt idx="236922">
                  <c:v>54.276814110459398</c:v>
                </c:pt>
                <c:pt idx="236923">
                  <c:v>54.276896697380899</c:v>
                </c:pt>
                <c:pt idx="236924">
                  <c:v>54.276979284037999</c:v>
                </c:pt>
                <c:pt idx="236925">
                  <c:v>54.277061870430799</c:v>
                </c:pt>
                <c:pt idx="236926">
                  <c:v>54.277144456559199</c:v>
                </c:pt>
                <c:pt idx="236927">
                  <c:v>54.277227042423199</c:v>
                </c:pt>
                <c:pt idx="236928">
                  <c:v>54.277309628022898</c:v>
                </c:pt>
                <c:pt idx="236929">
                  <c:v>54.277392213358297</c:v>
                </c:pt>
                <c:pt idx="236930">
                  <c:v>54.277474798429303</c:v>
                </c:pt>
                <c:pt idx="236931">
                  <c:v>54.277557383236001</c:v>
                </c:pt>
                <c:pt idx="236932">
                  <c:v>54.277639967778299</c:v>
                </c:pt>
                <c:pt idx="236933">
                  <c:v>54.277722552056296</c:v>
                </c:pt>
                <c:pt idx="236934">
                  <c:v>54.277805136069901</c:v>
                </c:pt>
                <c:pt idx="236935">
                  <c:v>54.277887719819198</c:v>
                </c:pt>
                <c:pt idx="236936">
                  <c:v>54.277970303304102</c:v>
                </c:pt>
                <c:pt idx="236937">
                  <c:v>54.278052886524698</c:v>
                </c:pt>
                <c:pt idx="236938">
                  <c:v>54.278135469481001</c:v>
                </c:pt>
                <c:pt idx="236939">
                  <c:v>54.278218052172903</c:v>
                </c:pt>
                <c:pt idx="236940">
                  <c:v>54.278300634600498</c:v>
                </c:pt>
                <c:pt idx="236941">
                  <c:v>54.2783832167637</c:v>
                </c:pt>
                <c:pt idx="236942">
                  <c:v>54.278465798662602</c:v>
                </c:pt>
                <c:pt idx="236943">
                  <c:v>54.278548380297103</c:v>
                </c:pt>
                <c:pt idx="236944">
                  <c:v>54.278630961667403</c:v>
                </c:pt>
                <c:pt idx="236945">
                  <c:v>54.278713542773303</c:v>
                </c:pt>
                <c:pt idx="236946">
                  <c:v>54.278796123614804</c:v>
                </c:pt>
                <c:pt idx="236947">
                  <c:v>54.278878704192003</c:v>
                </c:pt>
                <c:pt idx="236948">
                  <c:v>54.278961284504902</c:v>
                </c:pt>
                <c:pt idx="236949">
                  <c:v>54.2790438645535</c:v>
                </c:pt>
                <c:pt idx="236950">
                  <c:v>54.279126444337699</c:v>
                </c:pt>
                <c:pt idx="236951">
                  <c:v>54.279209023857597</c:v>
                </c:pt>
                <c:pt idx="236952">
                  <c:v>54.279291603113201</c:v>
                </c:pt>
                <c:pt idx="236953">
                  <c:v>54.279374182104398</c:v>
                </c:pt>
                <c:pt idx="236954">
                  <c:v>54.279456760831302</c:v>
                </c:pt>
                <c:pt idx="236955">
                  <c:v>54.279539339293898</c:v>
                </c:pt>
                <c:pt idx="236956">
                  <c:v>54.279621917492101</c:v>
                </c:pt>
                <c:pt idx="236957">
                  <c:v>54.279704495426103</c:v>
                </c:pt>
                <c:pt idx="236958">
                  <c:v>54.279787073095697</c:v>
                </c:pt>
                <c:pt idx="236959">
                  <c:v>54.279869650500899</c:v>
                </c:pt>
                <c:pt idx="236960">
                  <c:v>54.2799522276419</c:v>
                </c:pt>
                <c:pt idx="236961">
                  <c:v>54.2800348045185</c:v>
                </c:pt>
                <c:pt idx="236962">
                  <c:v>54.2801173811308</c:v>
                </c:pt>
                <c:pt idx="236963">
                  <c:v>54.2801999574788</c:v>
                </c:pt>
                <c:pt idx="236964">
                  <c:v>54.280282533562499</c:v>
                </c:pt>
                <c:pt idx="236965">
                  <c:v>54.280365109381897</c:v>
                </c:pt>
                <c:pt idx="236966">
                  <c:v>54.280447684936902</c:v>
                </c:pt>
                <c:pt idx="236967">
                  <c:v>54.2805302602276</c:v>
                </c:pt>
                <c:pt idx="236968">
                  <c:v>54.280612835253997</c:v>
                </c:pt>
                <c:pt idx="236969">
                  <c:v>54.280695410016101</c:v>
                </c:pt>
                <c:pt idx="236970">
                  <c:v>54.280777984513897</c:v>
                </c:pt>
                <c:pt idx="236971">
                  <c:v>54.2808605587473</c:v>
                </c:pt>
                <c:pt idx="236972">
                  <c:v>54.280943132716502</c:v>
                </c:pt>
                <c:pt idx="236973">
                  <c:v>54.281025706421303</c:v>
                </c:pt>
                <c:pt idx="236974">
                  <c:v>54.281108279861897</c:v>
                </c:pt>
                <c:pt idx="236975">
                  <c:v>54.281190853038098</c:v>
                </c:pt>
                <c:pt idx="236976">
                  <c:v>54.281273425949998</c:v>
                </c:pt>
                <c:pt idx="236977">
                  <c:v>54.281355998597597</c:v>
                </c:pt>
                <c:pt idx="236978">
                  <c:v>54.281438570980903</c:v>
                </c:pt>
                <c:pt idx="236979">
                  <c:v>54.281521143099802</c:v>
                </c:pt>
                <c:pt idx="236980">
                  <c:v>54.2816037149545</c:v>
                </c:pt>
                <c:pt idx="236981">
                  <c:v>54.281686286544897</c:v>
                </c:pt>
                <c:pt idx="236982">
                  <c:v>54.281768857870901</c:v>
                </c:pt>
                <c:pt idx="236983">
                  <c:v>54.281851428932697</c:v>
                </c:pt>
                <c:pt idx="236984">
                  <c:v>54.2819339997302</c:v>
                </c:pt>
                <c:pt idx="236985">
                  <c:v>54.282016570263302</c:v>
                </c:pt>
                <c:pt idx="236986">
                  <c:v>54.282099140532203</c:v>
                </c:pt>
                <c:pt idx="236987">
                  <c:v>54.282181710536797</c:v>
                </c:pt>
                <c:pt idx="236988">
                  <c:v>54.282264280276998</c:v>
                </c:pt>
                <c:pt idx="236989">
                  <c:v>54.282346849752997</c:v>
                </c:pt>
                <c:pt idx="236990">
                  <c:v>54.282429418964597</c:v>
                </c:pt>
                <c:pt idx="236991">
                  <c:v>54.282511987912002</c:v>
                </c:pt>
                <c:pt idx="236992">
                  <c:v>54.2825945565951</c:v>
                </c:pt>
                <c:pt idx="236993">
                  <c:v>54.282677125013798</c:v>
                </c:pt>
                <c:pt idx="236994">
                  <c:v>54.282759693168302</c:v>
                </c:pt>
                <c:pt idx="236995">
                  <c:v>54.282842261058498</c:v>
                </c:pt>
                <c:pt idx="236996">
                  <c:v>54.282924828684401</c:v>
                </c:pt>
                <c:pt idx="236997">
                  <c:v>54.283007396046003</c:v>
                </c:pt>
                <c:pt idx="236998">
                  <c:v>54.283089963143297</c:v>
                </c:pt>
                <c:pt idx="236999">
                  <c:v>54.283172529976298</c:v>
                </c:pt>
                <c:pt idx="237000">
                  <c:v>54.283255096545098</c:v>
                </c:pt>
                <c:pt idx="237001">
                  <c:v>54.283337662849497</c:v>
                </c:pt>
                <c:pt idx="237002">
                  <c:v>54.283420228889703</c:v>
                </c:pt>
                <c:pt idx="237003">
                  <c:v>54.283502794665502</c:v>
                </c:pt>
                <c:pt idx="237004">
                  <c:v>54.283585360177099</c:v>
                </c:pt>
                <c:pt idx="237005">
                  <c:v>54.283667925424403</c:v>
                </c:pt>
                <c:pt idx="237006">
                  <c:v>54.2837504904074</c:v>
                </c:pt>
                <c:pt idx="237007">
                  <c:v>54.283833055126202</c:v>
                </c:pt>
                <c:pt idx="237008">
                  <c:v>54.283915619580597</c:v>
                </c:pt>
                <c:pt idx="237009">
                  <c:v>54.283998183770798</c:v>
                </c:pt>
                <c:pt idx="237010">
                  <c:v>54.284080747696699</c:v>
                </c:pt>
                <c:pt idx="237011">
                  <c:v>54.284163311358299</c:v>
                </c:pt>
                <c:pt idx="237012">
                  <c:v>54.284245874755598</c:v>
                </c:pt>
                <c:pt idx="237013">
                  <c:v>54.284328437888703</c:v>
                </c:pt>
                <c:pt idx="237014">
                  <c:v>54.284411000757402</c:v>
                </c:pt>
                <c:pt idx="237015">
                  <c:v>54.284493563361899</c:v>
                </c:pt>
                <c:pt idx="237016">
                  <c:v>54.284576125702202</c:v>
                </c:pt>
                <c:pt idx="237017">
                  <c:v>54.284658687778098</c:v>
                </c:pt>
                <c:pt idx="237018">
                  <c:v>54.2847412495898</c:v>
                </c:pt>
                <c:pt idx="237019">
                  <c:v>54.284823811137201</c:v>
                </c:pt>
                <c:pt idx="237020">
                  <c:v>54.284906372420302</c:v>
                </c:pt>
                <c:pt idx="237021">
                  <c:v>54.284988933439202</c:v>
                </c:pt>
                <c:pt idx="237022">
                  <c:v>54.285071494193801</c:v>
                </c:pt>
                <c:pt idx="237023">
                  <c:v>54.285154054684099</c:v>
                </c:pt>
                <c:pt idx="237024">
                  <c:v>54.285236614910097</c:v>
                </c:pt>
                <c:pt idx="237025">
                  <c:v>54.285319174871901</c:v>
                </c:pt>
                <c:pt idx="237026">
                  <c:v>54.285401734569398</c:v>
                </c:pt>
                <c:pt idx="237027">
                  <c:v>54.2854842940027</c:v>
                </c:pt>
                <c:pt idx="237028">
                  <c:v>54.285566853171701</c:v>
                </c:pt>
                <c:pt idx="237029">
                  <c:v>54.285649412076403</c:v>
                </c:pt>
                <c:pt idx="237030">
                  <c:v>54.285731970716803</c:v>
                </c:pt>
                <c:pt idx="237031">
                  <c:v>54.285814529093003</c:v>
                </c:pt>
                <c:pt idx="237032">
                  <c:v>54.285897087204901</c:v>
                </c:pt>
                <c:pt idx="237033">
                  <c:v>54.285979645052599</c:v>
                </c:pt>
                <c:pt idx="237034">
                  <c:v>54.286062202636003</c:v>
                </c:pt>
                <c:pt idx="237035">
                  <c:v>54.286144759955199</c:v>
                </c:pt>
                <c:pt idx="237036">
                  <c:v>54.286227317010102</c:v>
                </c:pt>
                <c:pt idx="237037">
                  <c:v>54.286309873800697</c:v>
                </c:pt>
                <c:pt idx="237038">
                  <c:v>54.286392430327098</c:v>
                </c:pt>
                <c:pt idx="237039">
                  <c:v>54.286474986589198</c:v>
                </c:pt>
                <c:pt idx="237040">
                  <c:v>54.286557542586998</c:v>
                </c:pt>
                <c:pt idx="237041">
                  <c:v>54.286640098320703</c:v>
                </c:pt>
                <c:pt idx="237042">
                  <c:v>54.286722653790001</c:v>
                </c:pt>
                <c:pt idx="237043">
                  <c:v>54.286805208995098</c:v>
                </c:pt>
                <c:pt idx="237044">
                  <c:v>54.286887763936001</c:v>
                </c:pt>
                <c:pt idx="237045">
                  <c:v>54.286970318612603</c:v>
                </c:pt>
                <c:pt idx="237046">
                  <c:v>54.287052873024898</c:v>
                </c:pt>
                <c:pt idx="237047">
                  <c:v>54.287135427172998</c:v>
                </c:pt>
                <c:pt idx="237048">
                  <c:v>54.287217981056898</c:v>
                </c:pt>
                <c:pt idx="237049">
                  <c:v>54.287300534676497</c:v>
                </c:pt>
                <c:pt idx="237050">
                  <c:v>54.287383088031802</c:v>
                </c:pt>
                <c:pt idx="237051">
                  <c:v>54.2874656411229</c:v>
                </c:pt>
                <c:pt idx="237052">
                  <c:v>54.287548193949803</c:v>
                </c:pt>
                <c:pt idx="237053">
                  <c:v>54.287630746512399</c:v>
                </c:pt>
                <c:pt idx="237054">
                  <c:v>54.2877132988108</c:v>
                </c:pt>
                <c:pt idx="237055">
                  <c:v>54.287795850844901</c:v>
                </c:pt>
                <c:pt idx="237056">
                  <c:v>54.287878402614801</c:v>
                </c:pt>
                <c:pt idx="237057">
                  <c:v>54.2879609541205</c:v>
                </c:pt>
                <c:pt idx="237058">
                  <c:v>54.288043505361898</c:v>
                </c:pt>
                <c:pt idx="237059">
                  <c:v>54.288126056339102</c:v>
                </c:pt>
                <c:pt idx="237060">
                  <c:v>54.288208607051999</c:v>
                </c:pt>
                <c:pt idx="237061">
                  <c:v>54.288291157500701</c:v>
                </c:pt>
                <c:pt idx="237062">
                  <c:v>54.288373707685203</c:v>
                </c:pt>
                <c:pt idx="237063">
                  <c:v>54.288456257605397</c:v>
                </c:pt>
                <c:pt idx="237064">
                  <c:v>54.288538807261403</c:v>
                </c:pt>
                <c:pt idx="237065">
                  <c:v>54.288621356653103</c:v>
                </c:pt>
                <c:pt idx="237066">
                  <c:v>54.2887039057807</c:v>
                </c:pt>
                <c:pt idx="237067">
                  <c:v>54.288786454643997</c:v>
                </c:pt>
                <c:pt idx="237068">
                  <c:v>54.288869003243001</c:v>
                </c:pt>
                <c:pt idx="237069">
                  <c:v>54.288951551577902</c:v>
                </c:pt>
                <c:pt idx="237070">
                  <c:v>54.289034099648497</c:v>
                </c:pt>
                <c:pt idx="237071">
                  <c:v>54.289116647454797</c:v>
                </c:pt>
                <c:pt idx="237072">
                  <c:v>54.289199194997003</c:v>
                </c:pt>
                <c:pt idx="237073">
                  <c:v>54.289281742274902</c:v>
                </c:pt>
                <c:pt idx="237074">
                  <c:v>54.289364289288599</c:v>
                </c:pt>
                <c:pt idx="237075">
                  <c:v>54.289446836038003</c:v>
                </c:pt>
                <c:pt idx="237076">
                  <c:v>54.289529382523298</c:v>
                </c:pt>
                <c:pt idx="237077">
                  <c:v>54.2896119287443</c:v>
                </c:pt>
                <c:pt idx="237078">
                  <c:v>54.289694474701101</c:v>
                </c:pt>
                <c:pt idx="237079">
                  <c:v>54.2897770203937</c:v>
                </c:pt>
                <c:pt idx="237080">
                  <c:v>54.289859565821999</c:v>
                </c:pt>
                <c:pt idx="237081">
                  <c:v>54.289942110986097</c:v>
                </c:pt>
                <c:pt idx="237082">
                  <c:v>54.290024655886</c:v>
                </c:pt>
                <c:pt idx="237083">
                  <c:v>54.290107200521703</c:v>
                </c:pt>
                <c:pt idx="237084">
                  <c:v>54.290189744893198</c:v>
                </c:pt>
                <c:pt idx="237085">
                  <c:v>54.290272289000399</c:v>
                </c:pt>
                <c:pt idx="237086">
                  <c:v>54.290354832843498</c:v>
                </c:pt>
                <c:pt idx="237087">
                  <c:v>54.290437376422297</c:v>
                </c:pt>
                <c:pt idx="237088">
                  <c:v>54.290519919736901</c:v>
                </c:pt>
                <c:pt idx="237089">
                  <c:v>54.290602462787298</c:v>
                </c:pt>
                <c:pt idx="237090">
                  <c:v>54.290685005573501</c:v>
                </c:pt>
                <c:pt idx="237091">
                  <c:v>54.290767548095403</c:v>
                </c:pt>
                <c:pt idx="237092">
                  <c:v>54.290850090353203</c:v>
                </c:pt>
                <c:pt idx="237093">
                  <c:v>54.290932632346703</c:v>
                </c:pt>
                <c:pt idx="237094">
                  <c:v>54.291015174076101</c:v>
                </c:pt>
                <c:pt idx="237095">
                  <c:v>54.291097715541198</c:v>
                </c:pt>
                <c:pt idx="237096">
                  <c:v>54.291180256742102</c:v>
                </c:pt>
                <c:pt idx="237097">
                  <c:v>54.291262797678797</c:v>
                </c:pt>
                <c:pt idx="237098">
                  <c:v>54.291345338351398</c:v>
                </c:pt>
                <c:pt idx="237099">
                  <c:v>54.291427878759698</c:v>
                </c:pt>
                <c:pt idx="237100">
                  <c:v>54.291510418903698</c:v>
                </c:pt>
                <c:pt idx="237101">
                  <c:v>54.291592958783603</c:v>
                </c:pt>
                <c:pt idx="237102">
                  <c:v>54.2916754983993</c:v>
                </c:pt>
                <c:pt idx="237103">
                  <c:v>54.291758037750803</c:v>
                </c:pt>
                <c:pt idx="237104">
                  <c:v>54.291840576838098</c:v>
                </c:pt>
                <c:pt idx="237105">
                  <c:v>54.291923115661199</c:v>
                </c:pt>
                <c:pt idx="237106">
                  <c:v>54.292005654220098</c:v>
                </c:pt>
                <c:pt idx="237107">
                  <c:v>54.292088192514797</c:v>
                </c:pt>
                <c:pt idx="237108">
                  <c:v>54.292170730545301</c:v>
                </c:pt>
                <c:pt idx="237109">
                  <c:v>54.292253268311597</c:v>
                </c:pt>
                <c:pt idx="237110">
                  <c:v>54.2923358058137</c:v>
                </c:pt>
                <c:pt idx="237111">
                  <c:v>54.292418343051601</c:v>
                </c:pt>
                <c:pt idx="237112">
                  <c:v>54.292500880025301</c:v>
                </c:pt>
                <c:pt idx="237113">
                  <c:v>54.2925834167348</c:v>
                </c:pt>
                <c:pt idx="237114">
                  <c:v>54.292665953180098</c:v>
                </c:pt>
                <c:pt idx="237115">
                  <c:v>54.292748489361202</c:v>
                </c:pt>
                <c:pt idx="237116">
                  <c:v>54.292831025278197</c:v>
                </c:pt>
                <c:pt idx="237117">
                  <c:v>54.292913560930899</c:v>
                </c:pt>
                <c:pt idx="237118">
                  <c:v>54.292996096319499</c:v>
                </c:pt>
                <c:pt idx="237119">
                  <c:v>54.293078631443898</c:v>
                </c:pt>
                <c:pt idx="237120">
                  <c:v>54.293161166304003</c:v>
                </c:pt>
                <c:pt idx="237121">
                  <c:v>54.2932437009</c:v>
                </c:pt>
                <c:pt idx="237122">
                  <c:v>54.293326235231802</c:v>
                </c:pt>
                <c:pt idx="237123">
                  <c:v>54.293408769299504</c:v>
                </c:pt>
                <c:pt idx="237124">
                  <c:v>54.293491303102897</c:v>
                </c:pt>
                <c:pt idx="237125">
                  <c:v>54.293573836642203</c:v>
                </c:pt>
                <c:pt idx="237126">
                  <c:v>54.293656369917301</c:v>
                </c:pt>
                <c:pt idx="237127">
                  <c:v>54.293738902928197</c:v>
                </c:pt>
                <c:pt idx="237128">
                  <c:v>54.2938214356749</c:v>
                </c:pt>
                <c:pt idx="237129">
                  <c:v>54.293903968157402</c:v>
                </c:pt>
                <c:pt idx="237130">
                  <c:v>54.293986500375802</c:v>
                </c:pt>
                <c:pt idx="237131">
                  <c:v>54.294069032329901</c:v>
                </c:pt>
                <c:pt idx="237132">
                  <c:v>54.294151564019899</c:v>
                </c:pt>
                <c:pt idx="237133">
                  <c:v>54.294234095445802</c:v>
                </c:pt>
                <c:pt idx="237134">
                  <c:v>54.294316626607397</c:v>
                </c:pt>
                <c:pt idx="237135">
                  <c:v>54.294399157504898</c:v>
                </c:pt>
                <c:pt idx="237136">
                  <c:v>54.294481688138198</c:v>
                </c:pt>
                <c:pt idx="237137">
                  <c:v>54.294564218507297</c:v>
                </c:pt>
                <c:pt idx="237138">
                  <c:v>54.294646748612301</c:v>
                </c:pt>
                <c:pt idx="237139">
                  <c:v>54.294729278452998</c:v>
                </c:pt>
                <c:pt idx="237140">
                  <c:v>54.2948118080296</c:v>
                </c:pt>
                <c:pt idx="237141">
                  <c:v>54.2948943373421</c:v>
                </c:pt>
                <c:pt idx="237142">
                  <c:v>54.2949768663904</c:v>
                </c:pt>
                <c:pt idx="237143">
                  <c:v>54.295059395174498</c:v>
                </c:pt>
                <c:pt idx="237144">
                  <c:v>54.295141923694402</c:v>
                </c:pt>
                <c:pt idx="237145">
                  <c:v>54.295224451950197</c:v>
                </c:pt>
                <c:pt idx="237146">
                  <c:v>54.295306979941799</c:v>
                </c:pt>
                <c:pt idx="237147">
                  <c:v>54.295389507669199</c:v>
                </c:pt>
                <c:pt idx="237148">
                  <c:v>54.295472035132498</c:v>
                </c:pt>
                <c:pt idx="237149">
                  <c:v>54.295554562331603</c:v>
                </c:pt>
                <c:pt idx="237150">
                  <c:v>54.295637089266499</c:v>
                </c:pt>
                <c:pt idx="237151">
                  <c:v>54.295719615937301</c:v>
                </c:pt>
                <c:pt idx="237152">
                  <c:v>54.295802142344002</c:v>
                </c:pt>
                <c:pt idx="237153">
                  <c:v>54.295884668486401</c:v>
                </c:pt>
                <c:pt idx="237154">
                  <c:v>54.2959671943647</c:v>
                </c:pt>
                <c:pt idx="237155">
                  <c:v>54.296049719978903</c:v>
                </c:pt>
                <c:pt idx="237156">
                  <c:v>54.296132245328899</c:v>
                </c:pt>
                <c:pt idx="237157">
                  <c:v>54.2962147704147</c:v>
                </c:pt>
                <c:pt idx="237158">
                  <c:v>54.2962972952364</c:v>
                </c:pt>
                <c:pt idx="237159">
                  <c:v>54.296379819793898</c:v>
                </c:pt>
                <c:pt idx="237160">
                  <c:v>54.296462344087303</c:v>
                </c:pt>
                <c:pt idx="237161">
                  <c:v>54.296544868116499</c:v>
                </c:pt>
                <c:pt idx="237162">
                  <c:v>54.2966273918816</c:v>
                </c:pt>
                <c:pt idx="237163">
                  <c:v>54.2967099153825</c:v>
                </c:pt>
                <c:pt idx="237164">
                  <c:v>54.296792438619299</c:v>
                </c:pt>
                <c:pt idx="237165">
                  <c:v>54.296874961591897</c:v>
                </c:pt>
                <c:pt idx="237166">
                  <c:v>54.2969574843004</c:v>
                </c:pt>
                <c:pt idx="237167">
                  <c:v>54.297040006744702</c:v>
                </c:pt>
                <c:pt idx="237168">
                  <c:v>54.297122528924902</c:v>
                </c:pt>
                <c:pt idx="237169">
                  <c:v>54.297205050840901</c:v>
                </c:pt>
                <c:pt idx="237170">
                  <c:v>54.297287572492799</c:v>
                </c:pt>
                <c:pt idx="237171">
                  <c:v>54.297370093880502</c:v>
                </c:pt>
                <c:pt idx="237172">
                  <c:v>54.297452615004097</c:v>
                </c:pt>
                <c:pt idx="237173">
                  <c:v>54.297535135863598</c:v>
                </c:pt>
                <c:pt idx="237174">
                  <c:v>54.297617656458897</c:v>
                </c:pt>
                <c:pt idx="237175">
                  <c:v>54.297700176790102</c:v>
                </c:pt>
                <c:pt idx="237176">
                  <c:v>54.297782696857098</c:v>
                </c:pt>
                <c:pt idx="237177">
                  <c:v>54.29786521666</c:v>
                </c:pt>
                <c:pt idx="237178">
                  <c:v>54.297947736198701</c:v>
                </c:pt>
                <c:pt idx="237179">
                  <c:v>54.2980302554733</c:v>
                </c:pt>
                <c:pt idx="237180">
                  <c:v>54.298112774483798</c:v>
                </c:pt>
                <c:pt idx="237181">
                  <c:v>54.298195293230201</c:v>
                </c:pt>
                <c:pt idx="237182">
                  <c:v>54.298277811712403</c:v>
                </c:pt>
                <c:pt idx="237183">
                  <c:v>54.298360329930397</c:v>
                </c:pt>
                <c:pt idx="237184">
                  <c:v>54.298442847884402</c:v>
                </c:pt>
                <c:pt idx="237185">
                  <c:v>54.2985253655742</c:v>
                </c:pt>
                <c:pt idx="237186">
                  <c:v>54.298607882999903</c:v>
                </c:pt>
                <c:pt idx="237187">
                  <c:v>54.298690400161398</c:v>
                </c:pt>
                <c:pt idx="237188">
                  <c:v>54.298772917058798</c:v>
                </c:pt>
                <c:pt idx="237189">
                  <c:v>54.298855433692097</c:v>
                </c:pt>
                <c:pt idx="237190">
                  <c:v>54.298937950061301</c:v>
                </c:pt>
                <c:pt idx="237191">
                  <c:v>54.299020466166297</c:v>
                </c:pt>
                <c:pt idx="237192">
                  <c:v>54.299102982007199</c:v>
                </c:pt>
                <c:pt idx="237193">
                  <c:v>54.299185497583998</c:v>
                </c:pt>
                <c:pt idx="237194">
                  <c:v>54.299268012896597</c:v>
                </c:pt>
                <c:pt idx="237195">
                  <c:v>54.299350527945101</c:v>
                </c:pt>
                <c:pt idx="237196">
                  <c:v>54.299433042729497</c:v>
                </c:pt>
                <c:pt idx="237197">
                  <c:v>54.299515557249798</c:v>
                </c:pt>
                <c:pt idx="237198">
                  <c:v>54.299598071505997</c:v>
                </c:pt>
                <c:pt idx="237199">
                  <c:v>54.299680585498002</c:v>
                </c:pt>
                <c:pt idx="237200">
                  <c:v>54.299763099225899</c:v>
                </c:pt>
                <c:pt idx="237201">
                  <c:v>54.299845612689701</c:v>
                </c:pt>
                <c:pt idx="237202">
                  <c:v>54.299928125889402</c:v>
                </c:pt>
                <c:pt idx="237203">
                  <c:v>54.300010638825</c:v>
                </c:pt>
                <c:pt idx="237204">
                  <c:v>54.300093151496398</c:v>
                </c:pt>
                <c:pt idx="237205">
                  <c:v>54.300175663903701</c:v>
                </c:pt>
                <c:pt idx="237206">
                  <c:v>54.300258176047002</c:v>
                </c:pt>
                <c:pt idx="237207">
                  <c:v>54.300340687926102</c:v>
                </c:pt>
                <c:pt idx="237208">
                  <c:v>54.3004231995411</c:v>
                </c:pt>
                <c:pt idx="237209">
                  <c:v>54.300505710891898</c:v>
                </c:pt>
                <c:pt idx="237210">
                  <c:v>54.3005882219787</c:v>
                </c:pt>
                <c:pt idx="237211">
                  <c:v>54.3006707328014</c:v>
                </c:pt>
                <c:pt idx="237212">
                  <c:v>54.3007532433599</c:v>
                </c:pt>
                <c:pt idx="237213">
                  <c:v>54.300835753654297</c:v>
                </c:pt>
                <c:pt idx="237214">
                  <c:v>54.3009182636847</c:v>
                </c:pt>
                <c:pt idx="237215">
                  <c:v>54.301000773450902</c:v>
                </c:pt>
                <c:pt idx="237216">
                  <c:v>54.301083282953002</c:v>
                </c:pt>
                <c:pt idx="237217">
                  <c:v>54.301165792191</c:v>
                </c:pt>
                <c:pt idx="237218">
                  <c:v>54.301248301164897</c:v>
                </c:pt>
                <c:pt idx="237219">
                  <c:v>54.301330809874699</c:v>
                </c:pt>
                <c:pt idx="237220">
                  <c:v>54.3014133183204</c:v>
                </c:pt>
                <c:pt idx="237221">
                  <c:v>54.301495826501998</c:v>
                </c:pt>
                <c:pt idx="237222">
                  <c:v>54.301578334419503</c:v>
                </c:pt>
                <c:pt idx="237223">
                  <c:v>54.301660842072899</c:v>
                </c:pt>
                <c:pt idx="237224">
                  <c:v>54.3017433494622</c:v>
                </c:pt>
                <c:pt idx="237225">
                  <c:v>54.301825856587399</c:v>
                </c:pt>
                <c:pt idx="237226">
                  <c:v>54.301908363448497</c:v>
                </c:pt>
                <c:pt idx="237227">
                  <c:v>54.301990870045501</c:v>
                </c:pt>
                <c:pt idx="237228">
                  <c:v>54.302073376378402</c:v>
                </c:pt>
                <c:pt idx="237229">
                  <c:v>54.302155882447202</c:v>
                </c:pt>
                <c:pt idx="237230">
                  <c:v>54.302238388251901</c:v>
                </c:pt>
                <c:pt idx="237231">
                  <c:v>54.302320893792498</c:v>
                </c:pt>
                <c:pt idx="237232">
                  <c:v>54.302403399069</c:v>
                </c:pt>
                <c:pt idx="237233">
                  <c:v>54.3024859040815</c:v>
                </c:pt>
                <c:pt idx="237234">
                  <c:v>54.302568408829799</c:v>
                </c:pt>
                <c:pt idx="237235">
                  <c:v>54.302650913314103</c:v>
                </c:pt>
                <c:pt idx="237236">
                  <c:v>54.302733417534199</c:v>
                </c:pt>
                <c:pt idx="237237">
                  <c:v>54.3028159214903</c:v>
                </c:pt>
                <c:pt idx="237238">
                  <c:v>54.302898425182299</c:v>
                </c:pt>
                <c:pt idx="237239">
                  <c:v>54.302980928610197</c:v>
                </c:pt>
                <c:pt idx="237240">
                  <c:v>54.303063431774</c:v>
                </c:pt>
                <c:pt idx="237241">
                  <c:v>54.303145934673701</c:v>
                </c:pt>
                <c:pt idx="237242">
                  <c:v>54.3032284373094</c:v>
                </c:pt>
                <c:pt idx="237243">
                  <c:v>54.303310939680898</c:v>
                </c:pt>
                <c:pt idx="237244">
                  <c:v>54.303393441788401</c:v>
                </c:pt>
                <c:pt idx="237245">
                  <c:v>54.303475943631803</c:v>
                </c:pt>
                <c:pt idx="237246">
                  <c:v>54.303558445211102</c:v>
                </c:pt>
                <c:pt idx="237247">
                  <c:v>54.303640946526301</c:v>
                </c:pt>
                <c:pt idx="237248">
                  <c:v>54.303723447577497</c:v>
                </c:pt>
                <c:pt idx="237249">
                  <c:v>54.303805948364598</c:v>
                </c:pt>
                <c:pt idx="237250">
                  <c:v>54.303888448887598</c:v>
                </c:pt>
                <c:pt idx="237251">
                  <c:v>54.303970949146503</c:v>
                </c:pt>
                <c:pt idx="237252">
                  <c:v>54.3040534491413</c:v>
                </c:pt>
                <c:pt idx="237253">
                  <c:v>54.304135948872101</c:v>
                </c:pt>
                <c:pt idx="237254">
                  <c:v>54.304218448338801</c:v>
                </c:pt>
                <c:pt idx="237255">
                  <c:v>54.3043009475414</c:v>
                </c:pt>
                <c:pt idx="237256">
                  <c:v>54.304383446480003</c:v>
                </c:pt>
                <c:pt idx="237257">
                  <c:v>54.304465945154497</c:v>
                </c:pt>
                <c:pt idx="237258">
                  <c:v>54.304548443564897</c:v>
                </c:pt>
                <c:pt idx="237259">
                  <c:v>54.304630941711203</c:v>
                </c:pt>
                <c:pt idx="237260">
                  <c:v>54.304713439593499</c:v>
                </c:pt>
                <c:pt idx="237261">
                  <c:v>54.304795937211701</c:v>
                </c:pt>
                <c:pt idx="237262">
                  <c:v>54.304878434565801</c:v>
                </c:pt>
                <c:pt idx="237263">
                  <c:v>54.304960931655899</c:v>
                </c:pt>
                <c:pt idx="237264">
                  <c:v>54.305043428481902</c:v>
                </c:pt>
                <c:pt idx="237265">
                  <c:v>54.305125925043797</c:v>
                </c:pt>
                <c:pt idx="237266">
                  <c:v>54.305208421341703</c:v>
                </c:pt>
                <c:pt idx="237267">
                  <c:v>54.305290917375501</c:v>
                </c:pt>
                <c:pt idx="237268">
                  <c:v>54.305373413145198</c:v>
                </c:pt>
                <c:pt idx="237269">
                  <c:v>54.305455908650899</c:v>
                </c:pt>
                <c:pt idx="237270">
                  <c:v>54.305538403892498</c:v>
                </c:pt>
                <c:pt idx="237271">
                  <c:v>54.305620898870103</c:v>
                </c:pt>
                <c:pt idx="237272">
                  <c:v>54.305703393583599</c:v>
                </c:pt>
                <c:pt idx="237273">
                  <c:v>54.3057858880331</c:v>
                </c:pt>
                <c:pt idx="237274">
                  <c:v>54.305868382218399</c:v>
                </c:pt>
                <c:pt idx="237275">
                  <c:v>54.305950876139804</c:v>
                </c:pt>
                <c:pt idx="237276">
                  <c:v>54.306033369797099</c:v>
                </c:pt>
                <c:pt idx="237277">
                  <c:v>54.3061158631903</c:v>
                </c:pt>
                <c:pt idx="237278">
                  <c:v>54.306198356319399</c:v>
                </c:pt>
                <c:pt idx="237279">
                  <c:v>54.306280849184603</c:v>
                </c:pt>
                <c:pt idx="237280">
                  <c:v>54.306363341785598</c:v>
                </c:pt>
                <c:pt idx="237281">
                  <c:v>54.306445834122599</c:v>
                </c:pt>
                <c:pt idx="237282">
                  <c:v>54.306528326195597</c:v>
                </c:pt>
                <c:pt idx="237283">
                  <c:v>54.306610818004501</c:v>
                </c:pt>
                <c:pt idx="237284">
                  <c:v>54.306693309549303</c:v>
                </c:pt>
                <c:pt idx="237285">
                  <c:v>54.306775800830202</c:v>
                </c:pt>
                <c:pt idx="237286">
                  <c:v>54.3068582918469</c:v>
                </c:pt>
                <c:pt idx="237287">
                  <c:v>54.306940782599597</c:v>
                </c:pt>
                <c:pt idx="237288">
                  <c:v>54.307023273088298</c:v>
                </c:pt>
                <c:pt idx="237289">
                  <c:v>54.307105763312997</c:v>
                </c:pt>
                <c:pt idx="237290">
                  <c:v>54.307188253273502</c:v>
                </c:pt>
                <c:pt idx="237291">
                  <c:v>54.307270742970097</c:v>
                </c:pt>
                <c:pt idx="237292">
                  <c:v>54.307353232402598</c:v>
                </c:pt>
                <c:pt idx="237293">
                  <c:v>54.307435721570997</c:v>
                </c:pt>
                <c:pt idx="237294">
                  <c:v>54.307518210475401</c:v>
                </c:pt>
                <c:pt idx="237295">
                  <c:v>54.307600699115802</c:v>
                </c:pt>
                <c:pt idx="237296">
                  <c:v>54.307683187492202</c:v>
                </c:pt>
                <c:pt idx="237297">
                  <c:v>54.3077656756045</c:v>
                </c:pt>
                <c:pt idx="237298">
                  <c:v>54.307848163452697</c:v>
                </c:pt>
                <c:pt idx="237299">
                  <c:v>54.307930651036997</c:v>
                </c:pt>
                <c:pt idx="237300">
                  <c:v>54.308013138357197</c:v>
                </c:pt>
                <c:pt idx="237301">
                  <c:v>54.308095625413301</c:v>
                </c:pt>
                <c:pt idx="237302">
                  <c:v>54.308178112205397</c:v>
                </c:pt>
                <c:pt idx="237303">
                  <c:v>54.308260598733497</c:v>
                </c:pt>
                <c:pt idx="237304">
                  <c:v>54.308343084997603</c:v>
                </c:pt>
                <c:pt idx="237305">
                  <c:v>54.308425570997599</c:v>
                </c:pt>
                <c:pt idx="237306">
                  <c:v>54.308508056733601</c:v>
                </c:pt>
                <c:pt idx="237307">
                  <c:v>54.3085905422056</c:v>
                </c:pt>
                <c:pt idx="237308">
                  <c:v>54.308673027413498</c:v>
                </c:pt>
                <c:pt idx="237309">
                  <c:v>54.308755512357401</c:v>
                </c:pt>
                <c:pt idx="237310">
                  <c:v>54.308837997037301</c:v>
                </c:pt>
                <c:pt idx="237311">
                  <c:v>54.3089204814532</c:v>
                </c:pt>
                <c:pt idx="237312">
                  <c:v>54.309002965605004</c:v>
                </c:pt>
                <c:pt idx="237313">
                  <c:v>54.309085449492798</c:v>
                </c:pt>
                <c:pt idx="237314">
                  <c:v>54.309167933116598</c:v>
                </c:pt>
                <c:pt idx="237315">
                  <c:v>54.309250416476402</c:v>
                </c:pt>
                <c:pt idx="237316">
                  <c:v>54.309332899572098</c:v>
                </c:pt>
                <c:pt idx="237317">
                  <c:v>54.309415382403799</c:v>
                </c:pt>
                <c:pt idx="237318">
                  <c:v>54.309497864971497</c:v>
                </c:pt>
                <c:pt idx="237319">
                  <c:v>54.309580347275201</c:v>
                </c:pt>
                <c:pt idx="237320">
                  <c:v>54.309662829314902</c:v>
                </c:pt>
                <c:pt idx="237321">
                  <c:v>54.309745311090502</c:v>
                </c:pt>
                <c:pt idx="237322">
                  <c:v>54.309827792602199</c:v>
                </c:pt>
                <c:pt idx="237323">
                  <c:v>54.309910273849802</c:v>
                </c:pt>
                <c:pt idx="237324">
                  <c:v>54.309992754833402</c:v>
                </c:pt>
                <c:pt idx="237325">
                  <c:v>54.310075235552901</c:v>
                </c:pt>
                <c:pt idx="237326">
                  <c:v>54.310157716008497</c:v>
                </c:pt>
                <c:pt idx="237327">
                  <c:v>54.310240196200098</c:v>
                </c:pt>
                <c:pt idx="237328">
                  <c:v>54.310322676127598</c:v>
                </c:pt>
                <c:pt idx="237329">
                  <c:v>54.310405155791102</c:v>
                </c:pt>
                <c:pt idx="237330">
                  <c:v>54.310487635190697</c:v>
                </c:pt>
                <c:pt idx="237331">
                  <c:v>54.310570114326197</c:v>
                </c:pt>
                <c:pt idx="237332">
                  <c:v>54.310652593197702</c:v>
                </c:pt>
                <c:pt idx="237333">
                  <c:v>54.310735071805198</c:v>
                </c:pt>
                <c:pt idx="237334">
                  <c:v>54.310817550148698</c:v>
                </c:pt>
                <c:pt idx="237335">
                  <c:v>54.310900028228197</c:v>
                </c:pt>
                <c:pt idx="237336">
                  <c:v>54.310982506043601</c:v>
                </c:pt>
                <c:pt idx="237337">
                  <c:v>54.311064983595102</c:v>
                </c:pt>
                <c:pt idx="237338">
                  <c:v>54.311147460882601</c:v>
                </c:pt>
                <c:pt idx="237339">
                  <c:v>54.311229937906099</c:v>
                </c:pt>
                <c:pt idx="237340">
                  <c:v>54.311312414665501</c:v>
                </c:pt>
                <c:pt idx="237341">
                  <c:v>54.311394891161001</c:v>
                </c:pt>
                <c:pt idx="237342">
                  <c:v>54.311477367392499</c:v>
                </c:pt>
                <c:pt idx="237343">
                  <c:v>54.311559843359902</c:v>
                </c:pt>
                <c:pt idx="237344">
                  <c:v>54.311642319063402</c:v>
                </c:pt>
                <c:pt idx="237345">
                  <c:v>54.311724794502901</c:v>
                </c:pt>
                <c:pt idx="237346">
                  <c:v>54.311807269678397</c:v>
                </c:pt>
                <c:pt idx="237347">
                  <c:v>54.311889744589799</c:v>
                </c:pt>
                <c:pt idx="237348">
                  <c:v>54.311972219237298</c:v>
                </c:pt>
                <c:pt idx="237349">
                  <c:v>54.312054693620802</c:v>
                </c:pt>
                <c:pt idx="237350">
                  <c:v>54.312137167740303</c:v>
                </c:pt>
                <c:pt idx="237351">
                  <c:v>54.312219641595803</c:v>
                </c:pt>
                <c:pt idx="237352">
                  <c:v>54.3123021151874</c:v>
                </c:pt>
                <c:pt idx="237353">
                  <c:v>54.312384588514902</c:v>
                </c:pt>
                <c:pt idx="237354">
                  <c:v>54.312467061578403</c:v>
                </c:pt>
                <c:pt idx="237355">
                  <c:v>54.312549534378</c:v>
                </c:pt>
                <c:pt idx="237356">
                  <c:v>54.312632006913503</c:v>
                </c:pt>
                <c:pt idx="237357">
                  <c:v>54.312714479185097</c:v>
                </c:pt>
                <c:pt idx="237358">
                  <c:v>54.312796951192702</c:v>
                </c:pt>
                <c:pt idx="237359">
                  <c:v>54.312879422936298</c:v>
                </c:pt>
                <c:pt idx="237360">
                  <c:v>54.312961894415899</c:v>
                </c:pt>
                <c:pt idx="237361">
                  <c:v>54.313044365631498</c:v>
                </c:pt>
                <c:pt idx="237362">
                  <c:v>54.313126836583201</c:v>
                </c:pt>
                <c:pt idx="237363">
                  <c:v>54.313209307270803</c:v>
                </c:pt>
                <c:pt idx="237364">
                  <c:v>54.313291777694502</c:v>
                </c:pt>
                <c:pt idx="237365">
                  <c:v>54.313374247854199</c:v>
                </c:pt>
                <c:pt idx="237366">
                  <c:v>54.313456717749901</c:v>
                </c:pt>
                <c:pt idx="237367">
                  <c:v>54.3135391873817</c:v>
                </c:pt>
                <c:pt idx="237368">
                  <c:v>54.313621656749497</c:v>
                </c:pt>
                <c:pt idx="237369">
                  <c:v>54.313704125853299</c:v>
                </c:pt>
                <c:pt idx="237370">
                  <c:v>54.313786594693099</c:v>
                </c:pt>
                <c:pt idx="237371">
                  <c:v>54.313869063268903</c:v>
                </c:pt>
                <c:pt idx="237372">
                  <c:v>54.313951531580798</c:v>
                </c:pt>
                <c:pt idx="237373">
                  <c:v>54.314033999628698</c:v>
                </c:pt>
                <c:pt idx="237374">
                  <c:v>54.314116467412603</c:v>
                </c:pt>
                <c:pt idx="237375">
                  <c:v>54.314198934932499</c:v>
                </c:pt>
                <c:pt idx="237376">
                  <c:v>54.314281402188499</c:v>
                </c:pt>
                <c:pt idx="237377">
                  <c:v>54.314363869180497</c:v>
                </c:pt>
                <c:pt idx="237378">
                  <c:v>54.314446335908499</c:v>
                </c:pt>
                <c:pt idx="237379">
                  <c:v>54.3145288023726</c:v>
                </c:pt>
                <c:pt idx="237380">
                  <c:v>54.314611268572698</c:v>
                </c:pt>
                <c:pt idx="237381">
                  <c:v>54.314693734508801</c:v>
                </c:pt>
                <c:pt idx="237382">
                  <c:v>54.314776200181001</c:v>
                </c:pt>
                <c:pt idx="237383">
                  <c:v>54.314858665589199</c:v>
                </c:pt>
                <c:pt idx="237384">
                  <c:v>54.314941130733402</c:v>
                </c:pt>
                <c:pt idx="237385">
                  <c:v>54.315023595613702</c:v>
                </c:pt>
                <c:pt idx="237386">
                  <c:v>54.315106060230001</c:v>
                </c:pt>
                <c:pt idx="237387">
                  <c:v>54.315188524582403</c:v>
                </c:pt>
                <c:pt idx="237388">
                  <c:v>54.315270988670797</c:v>
                </c:pt>
                <c:pt idx="237389">
                  <c:v>54.315353452495202</c:v>
                </c:pt>
                <c:pt idx="237390">
                  <c:v>54.315435916055598</c:v>
                </c:pt>
                <c:pt idx="237391">
                  <c:v>54.315518379352099</c:v>
                </c:pt>
                <c:pt idx="237392">
                  <c:v>54.315600842384697</c:v>
                </c:pt>
                <c:pt idx="237393">
                  <c:v>54.3156833051533</c:v>
                </c:pt>
                <c:pt idx="237394">
                  <c:v>54.315765767657901</c:v>
                </c:pt>
                <c:pt idx="237395">
                  <c:v>54.315848229898599</c:v>
                </c:pt>
                <c:pt idx="237396">
                  <c:v>54.315930691875302</c:v>
                </c:pt>
                <c:pt idx="237397">
                  <c:v>54.316013153588102</c:v>
                </c:pt>
                <c:pt idx="237398">
                  <c:v>54.3160956150369</c:v>
                </c:pt>
                <c:pt idx="237399">
                  <c:v>54.316178076221803</c:v>
                </c:pt>
                <c:pt idx="237400">
                  <c:v>54.316260537142703</c:v>
                </c:pt>
                <c:pt idx="237401">
                  <c:v>54.316342997799701</c:v>
                </c:pt>
                <c:pt idx="237402">
                  <c:v>54.316425458192697</c:v>
                </c:pt>
                <c:pt idx="237403">
                  <c:v>54.316507918321797</c:v>
                </c:pt>
                <c:pt idx="237404">
                  <c:v>54.316590378186902</c:v>
                </c:pt>
                <c:pt idx="237405">
                  <c:v>54.316672837788097</c:v>
                </c:pt>
                <c:pt idx="237406">
                  <c:v>54.316755297125297</c:v>
                </c:pt>
                <c:pt idx="237407">
                  <c:v>54.316837756198602</c:v>
                </c:pt>
                <c:pt idx="237408">
                  <c:v>54.316920215007997</c:v>
                </c:pt>
                <c:pt idx="237409">
                  <c:v>54.317002673553397</c:v>
                </c:pt>
                <c:pt idx="237410">
                  <c:v>54.317085131834801</c:v>
                </c:pt>
                <c:pt idx="237411">
                  <c:v>54.317167589852303</c:v>
                </c:pt>
                <c:pt idx="237412">
                  <c:v>54.317250047605903</c:v>
                </c:pt>
                <c:pt idx="237413">
                  <c:v>54.3173325050955</c:v>
                </c:pt>
                <c:pt idx="237414">
                  <c:v>54.317414962321202</c:v>
                </c:pt>
                <c:pt idx="237415">
                  <c:v>54.317497419283001</c:v>
                </c:pt>
                <c:pt idx="237416">
                  <c:v>54.317579875980798</c:v>
                </c:pt>
                <c:pt idx="237417">
                  <c:v>54.317662332414699</c:v>
                </c:pt>
                <c:pt idx="237418">
                  <c:v>54.317744788584598</c:v>
                </c:pt>
                <c:pt idx="237419">
                  <c:v>54.317827244490601</c:v>
                </c:pt>
                <c:pt idx="237420">
                  <c:v>54.317909700132702</c:v>
                </c:pt>
                <c:pt idx="237421">
                  <c:v>54.3179921555109</c:v>
                </c:pt>
                <c:pt idx="237422">
                  <c:v>54.318074610625096</c:v>
                </c:pt>
                <c:pt idx="237423">
                  <c:v>54.318157065475397</c:v>
                </c:pt>
                <c:pt idx="237424">
                  <c:v>54.318239520061702</c:v>
                </c:pt>
                <c:pt idx="237425">
                  <c:v>54.318321974384098</c:v>
                </c:pt>
                <c:pt idx="237426">
                  <c:v>54.318404428442598</c:v>
                </c:pt>
                <c:pt idx="237427">
                  <c:v>54.318486882237202</c:v>
                </c:pt>
                <c:pt idx="237428">
                  <c:v>54.318569335767798</c:v>
                </c:pt>
                <c:pt idx="237429">
                  <c:v>54.318651789034497</c:v>
                </c:pt>
                <c:pt idx="237430">
                  <c:v>54.318734242037301</c:v>
                </c:pt>
                <c:pt idx="237431">
                  <c:v>54.318816694776203</c:v>
                </c:pt>
                <c:pt idx="237432">
                  <c:v>54.318899147251102</c:v>
                </c:pt>
                <c:pt idx="237433">
                  <c:v>54.318981599462099</c:v>
                </c:pt>
                <c:pt idx="237434">
                  <c:v>54.3190640514092</c:v>
                </c:pt>
                <c:pt idx="237435">
                  <c:v>54.319146503092398</c:v>
                </c:pt>
                <c:pt idx="237436">
                  <c:v>54.319228954511601</c:v>
                </c:pt>
                <c:pt idx="237437">
                  <c:v>54.319311405667001</c:v>
                </c:pt>
                <c:pt idx="237438">
                  <c:v>54.319393856558399</c:v>
                </c:pt>
                <c:pt idx="237439">
                  <c:v>54.319476307185901</c:v>
                </c:pt>
                <c:pt idx="237440">
                  <c:v>54.319558757549402</c:v>
                </c:pt>
                <c:pt idx="237441">
                  <c:v>54.319641207649099</c:v>
                </c:pt>
                <c:pt idx="237442">
                  <c:v>54.3197236574849</c:v>
                </c:pt>
                <c:pt idx="237443">
                  <c:v>54.319806107056699</c:v>
                </c:pt>
                <c:pt idx="237444">
                  <c:v>54.319888556364603</c:v>
                </c:pt>
                <c:pt idx="237445">
                  <c:v>54.319971005408597</c:v>
                </c:pt>
                <c:pt idx="237446">
                  <c:v>54.320053454188702</c:v>
                </c:pt>
                <c:pt idx="237447">
                  <c:v>54.320135902704898</c:v>
                </c:pt>
                <c:pt idx="237448">
                  <c:v>54.320218350957099</c:v>
                </c:pt>
                <c:pt idx="237449">
                  <c:v>54.320300798945503</c:v>
                </c:pt>
                <c:pt idx="237450">
                  <c:v>54.320383246669998</c:v>
                </c:pt>
                <c:pt idx="237451">
                  <c:v>54.320465694130498</c:v>
                </c:pt>
                <c:pt idx="237452">
                  <c:v>54.320548141327102</c:v>
                </c:pt>
                <c:pt idx="237453">
                  <c:v>54.320630588259903</c:v>
                </c:pt>
                <c:pt idx="237454">
                  <c:v>54.320713034928701</c:v>
                </c:pt>
                <c:pt idx="237455">
                  <c:v>54.320795481333597</c:v>
                </c:pt>
                <c:pt idx="237456">
                  <c:v>54.320877927474598</c:v>
                </c:pt>
                <c:pt idx="237457">
                  <c:v>54.320960373351703</c:v>
                </c:pt>
                <c:pt idx="237458">
                  <c:v>54.321042818964997</c:v>
                </c:pt>
                <c:pt idx="237459">
                  <c:v>54.321125264314297</c:v>
                </c:pt>
                <c:pt idx="237460">
                  <c:v>54.321207709399701</c:v>
                </c:pt>
                <c:pt idx="237461">
                  <c:v>54.321290154221202</c:v>
                </c:pt>
                <c:pt idx="237462">
                  <c:v>54.321372598778801</c:v>
                </c:pt>
                <c:pt idx="237463">
                  <c:v>54.321455043072497</c:v>
                </c:pt>
                <c:pt idx="237464">
                  <c:v>54.321537487102297</c:v>
                </c:pt>
                <c:pt idx="237465">
                  <c:v>54.321619930868302</c:v>
                </c:pt>
                <c:pt idx="237466">
                  <c:v>54.321702374370297</c:v>
                </c:pt>
                <c:pt idx="237467">
                  <c:v>54.321784817608403</c:v>
                </c:pt>
                <c:pt idx="237468">
                  <c:v>54.3218672605827</c:v>
                </c:pt>
                <c:pt idx="237469">
                  <c:v>54.321949703293001</c:v>
                </c:pt>
                <c:pt idx="237470">
                  <c:v>54.322032145739499</c:v>
                </c:pt>
                <c:pt idx="237471">
                  <c:v>54.322114587922002</c:v>
                </c:pt>
                <c:pt idx="237472">
                  <c:v>54.322197029840702</c:v>
                </c:pt>
                <c:pt idx="237473">
                  <c:v>54.322279471495499</c:v>
                </c:pt>
                <c:pt idx="237474">
                  <c:v>54.3223619128864</c:v>
                </c:pt>
                <c:pt idx="237475">
                  <c:v>54.322444354013399</c:v>
                </c:pt>
                <c:pt idx="237476">
                  <c:v>54.322526794876502</c:v>
                </c:pt>
                <c:pt idx="237477">
                  <c:v>54.322609235475703</c:v>
                </c:pt>
                <c:pt idx="237478">
                  <c:v>54.3226916758111</c:v>
                </c:pt>
                <c:pt idx="237479">
                  <c:v>54.322774115882602</c:v>
                </c:pt>
                <c:pt idx="237480">
                  <c:v>54.322856555690102</c:v>
                </c:pt>
                <c:pt idx="237481">
                  <c:v>54.322938995233898</c:v>
                </c:pt>
                <c:pt idx="237482">
                  <c:v>54.323021434513699</c:v>
                </c:pt>
                <c:pt idx="237483">
                  <c:v>54.323103873529597</c:v>
                </c:pt>
                <c:pt idx="237484">
                  <c:v>54.323186312281699</c:v>
                </c:pt>
                <c:pt idx="237485">
                  <c:v>54.323268750769898</c:v>
                </c:pt>
                <c:pt idx="237486">
                  <c:v>54.323351188994103</c:v>
                </c:pt>
                <c:pt idx="237487">
                  <c:v>54.323433626954603</c:v>
                </c:pt>
                <c:pt idx="237488">
                  <c:v>54.323516064651102</c:v>
                </c:pt>
                <c:pt idx="237489">
                  <c:v>54.323598502083797</c:v>
                </c:pt>
                <c:pt idx="237490">
                  <c:v>54.323680939252597</c:v>
                </c:pt>
                <c:pt idx="237491">
                  <c:v>54.323763376157501</c:v>
                </c:pt>
                <c:pt idx="237492">
                  <c:v>54.323845812798602</c:v>
                </c:pt>
                <c:pt idx="237493">
                  <c:v>54.323928249175701</c:v>
                </c:pt>
                <c:pt idx="237494">
                  <c:v>54.324010685288997</c:v>
                </c:pt>
                <c:pt idx="237495">
                  <c:v>54.324093121138503</c:v>
                </c:pt>
                <c:pt idx="237496">
                  <c:v>54.324175556724001</c:v>
                </c:pt>
                <c:pt idx="237497">
                  <c:v>54.324257992045702</c:v>
                </c:pt>
                <c:pt idx="237498">
                  <c:v>54.3243404271036</c:v>
                </c:pt>
                <c:pt idx="237499">
                  <c:v>54.324422861897503</c:v>
                </c:pt>
                <c:pt idx="237500">
                  <c:v>54.324505296427603</c:v>
                </c:pt>
                <c:pt idx="237501">
                  <c:v>54.324587730693899</c:v>
                </c:pt>
                <c:pt idx="237502">
                  <c:v>54.324670164696201</c:v>
                </c:pt>
                <c:pt idx="237503">
                  <c:v>54.324752598434699</c:v>
                </c:pt>
                <c:pt idx="237504">
                  <c:v>54.324835031909402</c:v>
                </c:pt>
                <c:pt idx="237505">
                  <c:v>54.324917465120102</c:v>
                </c:pt>
                <c:pt idx="237506">
                  <c:v>54.324999898067098</c:v>
                </c:pt>
                <c:pt idx="237507">
                  <c:v>54.325082330750099</c:v>
                </c:pt>
                <c:pt idx="237508">
                  <c:v>54.325164763169298</c:v>
                </c:pt>
                <c:pt idx="237509">
                  <c:v>54.3252471953246</c:v>
                </c:pt>
                <c:pt idx="237510">
                  <c:v>54.325329627216099</c:v>
                </c:pt>
                <c:pt idx="237511">
                  <c:v>54.325412058843703</c:v>
                </c:pt>
                <c:pt idx="237512">
                  <c:v>54.325494490207497</c:v>
                </c:pt>
                <c:pt idx="237513">
                  <c:v>54.325576921307402</c:v>
                </c:pt>
                <c:pt idx="237514">
                  <c:v>54.325659352143497</c:v>
                </c:pt>
                <c:pt idx="237515">
                  <c:v>54.325741782715703</c:v>
                </c:pt>
                <c:pt idx="237516">
                  <c:v>54.325824213023999</c:v>
                </c:pt>
                <c:pt idx="237517">
                  <c:v>54.3259066430685</c:v>
                </c:pt>
                <c:pt idx="237518">
                  <c:v>54.325989072849097</c:v>
                </c:pt>
                <c:pt idx="237519">
                  <c:v>54.326071502365899</c:v>
                </c:pt>
                <c:pt idx="237520">
                  <c:v>54.326153931618897</c:v>
                </c:pt>
                <c:pt idx="237521">
                  <c:v>54.326236360608</c:v>
                </c:pt>
                <c:pt idx="237522">
                  <c:v>54.3263187893332</c:v>
                </c:pt>
                <c:pt idx="237523">
                  <c:v>54.326401217794597</c:v>
                </c:pt>
                <c:pt idx="237524">
                  <c:v>54.326483645992198</c:v>
                </c:pt>
                <c:pt idx="237525">
                  <c:v>54.326566073925903</c:v>
                </c:pt>
                <c:pt idx="237526">
                  <c:v>54.326648501595699</c:v>
                </c:pt>
                <c:pt idx="237527">
                  <c:v>54.326730929001798</c:v>
                </c:pt>
                <c:pt idx="237528">
                  <c:v>54.326813356143902</c:v>
                </c:pt>
                <c:pt idx="237529">
                  <c:v>54.326895783022302</c:v>
                </c:pt>
                <c:pt idx="237530">
                  <c:v>54.326978209636799</c:v>
                </c:pt>
                <c:pt idx="237531">
                  <c:v>54.327060635987401</c:v>
                </c:pt>
                <c:pt idx="237532">
                  <c:v>54.3271430620742</c:v>
                </c:pt>
                <c:pt idx="237533">
                  <c:v>54.327225487897202</c:v>
                </c:pt>
                <c:pt idx="237534">
                  <c:v>54.327307913456401</c:v>
                </c:pt>
                <c:pt idx="237535">
                  <c:v>54.327390338751698</c:v>
                </c:pt>
                <c:pt idx="237536">
                  <c:v>54.327472763783099</c:v>
                </c:pt>
                <c:pt idx="237537">
                  <c:v>54.327555188550797</c:v>
                </c:pt>
                <c:pt idx="237538">
                  <c:v>54.327637613054499</c:v>
                </c:pt>
                <c:pt idx="237539">
                  <c:v>54.327720037294498</c:v>
                </c:pt>
                <c:pt idx="237540">
                  <c:v>54.327802461270601</c:v>
                </c:pt>
                <c:pt idx="237541">
                  <c:v>54.3278848849829</c:v>
                </c:pt>
                <c:pt idx="237542">
                  <c:v>54.327967308431397</c:v>
                </c:pt>
                <c:pt idx="237543">
                  <c:v>54.328049731615998</c:v>
                </c:pt>
                <c:pt idx="237544">
                  <c:v>54.328132154536902</c:v>
                </c:pt>
                <c:pt idx="237545">
                  <c:v>54.328214577193798</c:v>
                </c:pt>
                <c:pt idx="237546">
                  <c:v>54.328296999587003</c:v>
                </c:pt>
                <c:pt idx="237547">
                  <c:v>54.328379421716299</c:v>
                </c:pt>
                <c:pt idx="237548">
                  <c:v>54.328461843581799</c:v>
                </c:pt>
                <c:pt idx="237549">
                  <c:v>54.328544265183503</c:v>
                </c:pt>
                <c:pt idx="237550">
                  <c:v>54.328626686521297</c:v>
                </c:pt>
                <c:pt idx="237551">
                  <c:v>54.328709107595401</c:v>
                </c:pt>
                <c:pt idx="237552">
                  <c:v>54.328791528405603</c:v>
                </c:pt>
                <c:pt idx="237553">
                  <c:v>54.328873948952001</c:v>
                </c:pt>
                <c:pt idx="237554">
                  <c:v>54.328956369234497</c:v>
                </c:pt>
                <c:pt idx="237555">
                  <c:v>54.329038789253303</c:v>
                </c:pt>
                <c:pt idx="237556">
                  <c:v>54.3291212090082</c:v>
                </c:pt>
                <c:pt idx="237557">
                  <c:v>54.3292036284993</c:v>
                </c:pt>
                <c:pt idx="237558">
                  <c:v>54.329286047726598</c:v>
                </c:pt>
                <c:pt idx="237559">
                  <c:v>54.329368466689999</c:v>
                </c:pt>
                <c:pt idx="237560">
                  <c:v>54.329450885389697</c:v>
                </c:pt>
                <c:pt idx="237561">
                  <c:v>54.3295333038255</c:v>
                </c:pt>
                <c:pt idx="237562">
                  <c:v>54.329615721997598</c:v>
                </c:pt>
                <c:pt idx="237563">
                  <c:v>54.329698139905801</c:v>
                </c:pt>
                <c:pt idx="237564">
                  <c:v>54.329780557550201</c:v>
                </c:pt>
                <c:pt idx="237565">
                  <c:v>54.329862974930798</c:v>
                </c:pt>
                <c:pt idx="237566">
                  <c:v>54.329945392047499</c:v>
                </c:pt>
                <c:pt idx="237567">
                  <c:v>54.330027808900503</c:v>
                </c:pt>
                <c:pt idx="237568">
                  <c:v>54.330110225489697</c:v>
                </c:pt>
                <c:pt idx="237569">
                  <c:v>54.330192641815003</c:v>
                </c:pt>
                <c:pt idx="237570">
                  <c:v>54.330275057876598</c:v>
                </c:pt>
                <c:pt idx="237571">
                  <c:v>54.330357473674297</c:v>
                </c:pt>
                <c:pt idx="237572">
                  <c:v>54.330439889208201</c:v>
                </c:pt>
                <c:pt idx="237573">
                  <c:v>54.3305223044784</c:v>
                </c:pt>
                <c:pt idx="237574">
                  <c:v>54.330604719484697</c:v>
                </c:pt>
                <c:pt idx="237575">
                  <c:v>54.330687134227198</c:v>
                </c:pt>
                <c:pt idx="237576">
                  <c:v>54.330769548705902</c:v>
                </c:pt>
                <c:pt idx="237577">
                  <c:v>54.330851962920804</c:v>
                </c:pt>
                <c:pt idx="237578">
                  <c:v>54.330934376871902</c:v>
                </c:pt>
                <c:pt idx="237579">
                  <c:v>54.331016790559303</c:v>
                </c:pt>
                <c:pt idx="237580">
                  <c:v>54.331099203982802</c:v>
                </c:pt>
                <c:pt idx="237581">
                  <c:v>54.331181617142498</c:v>
                </c:pt>
                <c:pt idx="237582">
                  <c:v>54.331264030038398</c:v>
                </c:pt>
                <c:pt idx="237583">
                  <c:v>54.331346442670501</c:v>
                </c:pt>
                <c:pt idx="237584">
                  <c:v>54.331428855038901</c:v>
                </c:pt>
                <c:pt idx="237585">
                  <c:v>54.331511267143398</c:v>
                </c:pt>
                <c:pt idx="237586">
                  <c:v>54.331593678984198</c:v>
                </c:pt>
                <c:pt idx="237587">
                  <c:v>54.331676090561103</c:v>
                </c:pt>
                <c:pt idx="237588">
                  <c:v>54.331758501874297</c:v>
                </c:pt>
                <c:pt idx="237589">
                  <c:v>54.331840912923603</c:v>
                </c:pt>
                <c:pt idx="237590">
                  <c:v>54.331923323709198</c:v>
                </c:pt>
                <c:pt idx="237591">
                  <c:v>54.332005734230997</c:v>
                </c:pt>
                <c:pt idx="237592">
                  <c:v>54.332088144488999</c:v>
                </c:pt>
                <c:pt idx="237593">
                  <c:v>54.332170554483199</c:v>
                </c:pt>
                <c:pt idx="237594">
                  <c:v>54.332252964213602</c:v>
                </c:pt>
                <c:pt idx="237595">
                  <c:v>54.332335373680202</c:v>
                </c:pt>
                <c:pt idx="237596">
                  <c:v>54.332417782883098</c:v>
                </c:pt>
                <c:pt idx="237597">
                  <c:v>54.332500191822199</c:v>
                </c:pt>
                <c:pt idx="237598">
                  <c:v>54.332582600497403</c:v>
                </c:pt>
                <c:pt idx="237599">
                  <c:v>54.332665008908897</c:v>
                </c:pt>
                <c:pt idx="237600">
                  <c:v>54.332747417056602</c:v>
                </c:pt>
                <c:pt idx="237601">
                  <c:v>54.332829824940603</c:v>
                </c:pt>
                <c:pt idx="237602">
                  <c:v>54.332912232560702</c:v>
                </c:pt>
                <c:pt idx="237603">
                  <c:v>54.332994639917104</c:v>
                </c:pt>
                <c:pt idx="237604">
                  <c:v>54.333077047009702</c:v>
                </c:pt>
                <c:pt idx="237605">
                  <c:v>54.333159453838498</c:v>
                </c:pt>
                <c:pt idx="237606">
                  <c:v>54.333241860403596</c:v>
                </c:pt>
                <c:pt idx="237607">
                  <c:v>54.3333242667048</c:v>
                </c:pt>
                <c:pt idx="237608">
                  <c:v>54.333406672742299</c:v>
                </c:pt>
                <c:pt idx="237609">
                  <c:v>54.333489078516003</c:v>
                </c:pt>
                <c:pt idx="237610">
                  <c:v>54.333571484026002</c:v>
                </c:pt>
                <c:pt idx="237611">
                  <c:v>54.333653889272199</c:v>
                </c:pt>
                <c:pt idx="237612">
                  <c:v>54.333736294254599</c:v>
                </c:pt>
                <c:pt idx="237613">
                  <c:v>54.333818698973197</c:v>
                </c:pt>
                <c:pt idx="237614">
                  <c:v>54.333901103427998</c:v>
                </c:pt>
                <c:pt idx="237615">
                  <c:v>54.333983507619102</c:v>
                </c:pt>
                <c:pt idx="237616">
                  <c:v>54.334065911546404</c:v>
                </c:pt>
                <c:pt idx="237617">
                  <c:v>54.334148315210001</c:v>
                </c:pt>
                <c:pt idx="237618">
                  <c:v>54.334230718609803</c:v>
                </c:pt>
                <c:pt idx="237619">
                  <c:v>54.334313121745801</c:v>
                </c:pt>
                <c:pt idx="237620">
                  <c:v>54.334395524618103</c:v>
                </c:pt>
                <c:pt idx="237621">
                  <c:v>54.334477927226601</c:v>
                </c:pt>
                <c:pt idx="237622">
                  <c:v>54.334560329571303</c:v>
                </c:pt>
                <c:pt idx="237623">
                  <c:v>54.334642731652202</c:v>
                </c:pt>
                <c:pt idx="237624">
                  <c:v>54.334725133469398</c:v>
                </c:pt>
                <c:pt idx="237625">
                  <c:v>54.334807535022897</c:v>
                </c:pt>
                <c:pt idx="237626">
                  <c:v>54.334889936312599</c:v>
                </c:pt>
                <c:pt idx="237627">
                  <c:v>54.334972337338499</c:v>
                </c:pt>
                <c:pt idx="237628">
                  <c:v>54.335054738100602</c:v>
                </c:pt>
                <c:pt idx="237629">
                  <c:v>54.335137138599102</c:v>
                </c:pt>
                <c:pt idx="237630">
                  <c:v>54.335219538833698</c:v>
                </c:pt>
                <c:pt idx="237631">
                  <c:v>54.335301938804598</c:v>
                </c:pt>
                <c:pt idx="237632">
                  <c:v>54.335384338511702</c:v>
                </c:pt>
                <c:pt idx="237633">
                  <c:v>54.335466737955102</c:v>
                </c:pt>
                <c:pt idx="237634">
                  <c:v>54.335549137134798</c:v>
                </c:pt>
                <c:pt idx="237635">
                  <c:v>54.335631536050599</c:v>
                </c:pt>
                <c:pt idx="237636">
                  <c:v>54.335713934702802</c:v>
                </c:pt>
                <c:pt idx="237637">
                  <c:v>54.335796333091103</c:v>
                </c:pt>
                <c:pt idx="237638">
                  <c:v>54.3358787312158</c:v>
                </c:pt>
                <c:pt idx="237639">
                  <c:v>54.335961129076601</c:v>
                </c:pt>
                <c:pt idx="237640">
                  <c:v>54.336043526673798</c:v>
                </c:pt>
                <c:pt idx="237641">
                  <c:v>54.336125924007199</c:v>
                </c:pt>
                <c:pt idx="237642">
                  <c:v>54.336208321076803</c:v>
                </c:pt>
                <c:pt idx="237643">
                  <c:v>54.336290717882697</c:v>
                </c:pt>
                <c:pt idx="237644">
                  <c:v>54.336373114424802</c:v>
                </c:pt>
                <c:pt idx="237645">
                  <c:v>54.336455510703203</c:v>
                </c:pt>
                <c:pt idx="237646">
                  <c:v>54.336537906717901</c:v>
                </c:pt>
                <c:pt idx="237647">
                  <c:v>54.336620302468802</c:v>
                </c:pt>
                <c:pt idx="237648">
                  <c:v>54.336702697955999</c:v>
                </c:pt>
                <c:pt idx="237649">
                  <c:v>54.336785093179401</c:v>
                </c:pt>
                <c:pt idx="237650">
                  <c:v>54.336867488139099</c:v>
                </c:pt>
                <c:pt idx="237651">
                  <c:v>54.3369498828351</c:v>
                </c:pt>
                <c:pt idx="237652">
                  <c:v>54.337032277267298</c:v>
                </c:pt>
                <c:pt idx="237653">
                  <c:v>54.337114671435799</c:v>
                </c:pt>
                <c:pt idx="237654">
                  <c:v>54.337197065340497</c:v>
                </c:pt>
                <c:pt idx="237655">
                  <c:v>54.337279458981499</c:v>
                </c:pt>
                <c:pt idx="237656">
                  <c:v>54.337361852358796</c:v>
                </c:pt>
                <c:pt idx="237657">
                  <c:v>54.337444245472298</c:v>
                </c:pt>
                <c:pt idx="237658">
                  <c:v>54.337526638322103</c:v>
                </c:pt>
                <c:pt idx="237659">
                  <c:v>54.337609030908197</c:v>
                </c:pt>
                <c:pt idx="237660">
                  <c:v>54.337691423230503</c:v>
                </c:pt>
                <c:pt idx="237661">
                  <c:v>54.337773815289097</c:v>
                </c:pt>
                <c:pt idx="237662">
                  <c:v>54.337856207084002</c:v>
                </c:pt>
                <c:pt idx="237663">
                  <c:v>54.337938598615203</c:v>
                </c:pt>
                <c:pt idx="237664">
                  <c:v>54.338020989882601</c:v>
                </c:pt>
                <c:pt idx="237665">
                  <c:v>54.338103380886302</c:v>
                </c:pt>
                <c:pt idx="237666">
                  <c:v>54.3381857716263</c:v>
                </c:pt>
                <c:pt idx="237667">
                  <c:v>54.338268162102501</c:v>
                </c:pt>
                <c:pt idx="237668">
                  <c:v>54.338350552314999</c:v>
                </c:pt>
                <c:pt idx="237669">
                  <c:v>54.3384329422638</c:v>
                </c:pt>
                <c:pt idx="237670">
                  <c:v>54.338515331948898</c:v>
                </c:pt>
                <c:pt idx="237671">
                  <c:v>54.338597721370299</c:v>
                </c:pt>
                <c:pt idx="237672">
                  <c:v>54.338680110527903</c:v>
                </c:pt>
                <c:pt idx="237673">
                  <c:v>54.338762499421797</c:v>
                </c:pt>
                <c:pt idx="237674">
                  <c:v>54.338844888052002</c:v>
                </c:pt>
                <c:pt idx="237675">
                  <c:v>54.338927276418502</c:v>
                </c:pt>
                <c:pt idx="237676">
                  <c:v>54.3390096645212</c:v>
                </c:pt>
                <c:pt idx="237677">
                  <c:v>54.3390920523603</c:v>
                </c:pt>
                <c:pt idx="237678">
                  <c:v>54.339174439935597</c:v>
                </c:pt>
                <c:pt idx="237679">
                  <c:v>54.339256827247198</c:v>
                </c:pt>
                <c:pt idx="237680">
                  <c:v>54.339339214295101</c:v>
                </c:pt>
                <c:pt idx="237681">
                  <c:v>54.339421601079302</c:v>
                </c:pt>
                <c:pt idx="237682">
                  <c:v>54.339503987599699</c:v>
                </c:pt>
                <c:pt idx="237683">
                  <c:v>54.339586373856498</c:v>
                </c:pt>
                <c:pt idx="237684">
                  <c:v>54.339668759849502</c:v>
                </c:pt>
                <c:pt idx="237685">
                  <c:v>54.339751145578902</c:v>
                </c:pt>
                <c:pt idx="237686">
                  <c:v>54.339833531044498</c:v>
                </c:pt>
                <c:pt idx="237687">
                  <c:v>54.339915916246397</c:v>
                </c:pt>
                <c:pt idx="237688">
                  <c:v>54.3399983011846</c:v>
                </c:pt>
                <c:pt idx="237689">
                  <c:v>54.3400806858591</c:v>
                </c:pt>
                <c:pt idx="237690">
                  <c:v>54.340163070269902</c:v>
                </c:pt>
                <c:pt idx="237691">
                  <c:v>54.340245454417001</c:v>
                </c:pt>
                <c:pt idx="237692">
                  <c:v>54.340327838300396</c:v>
                </c:pt>
                <c:pt idx="237693">
                  <c:v>54.340410221920102</c:v>
                </c:pt>
                <c:pt idx="237694">
                  <c:v>54.340492605276097</c:v>
                </c:pt>
                <c:pt idx="237695">
                  <c:v>54.340574988368303</c:v>
                </c:pt>
                <c:pt idx="237696">
                  <c:v>54.340657371196897</c:v>
                </c:pt>
                <c:pt idx="237697">
                  <c:v>54.340739753761802</c:v>
                </c:pt>
                <c:pt idx="237698">
                  <c:v>54.340822136062997</c:v>
                </c:pt>
                <c:pt idx="237699">
                  <c:v>54.340904518100402</c:v>
                </c:pt>
                <c:pt idx="237700">
                  <c:v>54.340986899874203</c:v>
                </c:pt>
                <c:pt idx="237701">
                  <c:v>54.3410692813843</c:v>
                </c:pt>
                <c:pt idx="237702">
                  <c:v>54.341151662630701</c:v>
                </c:pt>
                <c:pt idx="237703">
                  <c:v>54.341234043613397</c:v>
                </c:pt>
                <c:pt idx="237704">
                  <c:v>54.341316424332398</c:v>
                </c:pt>
                <c:pt idx="237705">
                  <c:v>54.341398804787701</c:v>
                </c:pt>
                <c:pt idx="237706">
                  <c:v>54.341481184979301</c:v>
                </c:pt>
                <c:pt idx="237707">
                  <c:v>54.341563564907197</c:v>
                </c:pt>
                <c:pt idx="237708">
                  <c:v>54.341645944571503</c:v>
                </c:pt>
                <c:pt idx="237709">
                  <c:v>54.341728323971999</c:v>
                </c:pt>
                <c:pt idx="237710">
                  <c:v>54.341810703108898</c:v>
                </c:pt>
                <c:pt idx="237711">
                  <c:v>54.341893081982001</c:v>
                </c:pt>
                <c:pt idx="237712">
                  <c:v>54.341975460591499</c:v>
                </c:pt>
                <c:pt idx="237713">
                  <c:v>54.342057838937301</c:v>
                </c:pt>
                <c:pt idx="237714">
                  <c:v>54.342140217019399</c:v>
                </c:pt>
                <c:pt idx="237715">
                  <c:v>54.3422225948378</c:v>
                </c:pt>
                <c:pt idx="237716">
                  <c:v>54.342304972392597</c:v>
                </c:pt>
                <c:pt idx="237717">
                  <c:v>54.342387349683598</c:v>
                </c:pt>
                <c:pt idx="237718">
                  <c:v>54.342469726711002</c:v>
                </c:pt>
                <c:pt idx="237719">
                  <c:v>54.342552103474702</c:v>
                </c:pt>
                <c:pt idx="237720">
                  <c:v>54.342634479974699</c:v>
                </c:pt>
                <c:pt idx="237721">
                  <c:v>54.342716856210998</c:v>
                </c:pt>
                <c:pt idx="237722">
                  <c:v>54.342799232183602</c:v>
                </c:pt>
                <c:pt idx="237723">
                  <c:v>54.3428816078926</c:v>
                </c:pt>
                <c:pt idx="237724">
                  <c:v>54.342963983337903</c:v>
                </c:pt>
                <c:pt idx="237725">
                  <c:v>54.343046358519501</c:v>
                </c:pt>
                <c:pt idx="237726">
                  <c:v>54.343128733437503</c:v>
                </c:pt>
                <c:pt idx="237727">
                  <c:v>54.343211108091701</c:v>
                </c:pt>
                <c:pt idx="237728">
                  <c:v>54.343293482482302</c:v>
                </c:pt>
                <c:pt idx="237729">
                  <c:v>54.343375856609299</c:v>
                </c:pt>
                <c:pt idx="237730">
                  <c:v>54.3434582304725</c:v>
                </c:pt>
                <c:pt idx="237731">
                  <c:v>54.343540604072103</c:v>
                </c:pt>
                <c:pt idx="237732">
                  <c:v>54.343622977408003</c:v>
                </c:pt>
                <c:pt idx="237733">
                  <c:v>54.343705350480199</c:v>
                </c:pt>
                <c:pt idx="237734">
                  <c:v>54.343787723288798</c:v>
                </c:pt>
                <c:pt idx="237735">
                  <c:v>54.343870095833701</c:v>
                </c:pt>
                <c:pt idx="237736">
                  <c:v>54.3439524681149</c:v>
                </c:pt>
                <c:pt idx="237737">
                  <c:v>54.344034840132501</c:v>
                </c:pt>
                <c:pt idx="237738">
                  <c:v>54.344117211886399</c:v>
                </c:pt>
                <c:pt idx="237739">
                  <c:v>54.3441995833766</c:v>
                </c:pt>
                <c:pt idx="237740">
                  <c:v>54.344281954603197</c:v>
                </c:pt>
                <c:pt idx="237741">
                  <c:v>54.344364325566097</c:v>
                </c:pt>
                <c:pt idx="237742">
                  <c:v>54.344446696265301</c:v>
                </c:pt>
                <c:pt idx="237743">
                  <c:v>54.3445290667009</c:v>
                </c:pt>
                <c:pt idx="237744">
                  <c:v>54.344611436872803</c:v>
                </c:pt>
                <c:pt idx="237745">
                  <c:v>54.344693806781102</c:v>
                </c:pt>
                <c:pt idx="237746">
                  <c:v>54.344776176425697</c:v>
                </c:pt>
                <c:pt idx="237747">
                  <c:v>54.344858545806701</c:v>
                </c:pt>
                <c:pt idx="237748">
                  <c:v>54.344940914924003</c:v>
                </c:pt>
                <c:pt idx="237749">
                  <c:v>54.3450232837776</c:v>
                </c:pt>
                <c:pt idx="237750">
                  <c:v>54.3451056523676</c:v>
                </c:pt>
                <c:pt idx="237751">
                  <c:v>54.345188020693897</c:v>
                </c:pt>
                <c:pt idx="237752">
                  <c:v>54.345270388756603</c:v>
                </c:pt>
                <c:pt idx="237753">
                  <c:v>54.345352756555599</c:v>
                </c:pt>
                <c:pt idx="237754">
                  <c:v>54.345435124090898</c:v>
                </c:pt>
                <c:pt idx="237755">
                  <c:v>54.345517491362699</c:v>
                </c:pt>
                <c:pt idx="237756">
                  <c:v>54.345599858370697</c:v>
                </c:pt>
                <c:pt idx="237757">
                  <c:v>54.345682225115098</c:v>
                </c:pt>
                <c:pt idx="237758">
                  <c:v>54.345764591595902</c:v>
                </c:pt>
                <c:pt idx="237759">
                  <c:v>54.345846957813002</c:v>
                </c:pt>
                <c:pt idx="237760">
                  <c:v>54.345929323766498</c:v>
                </c:pt>
                <c:pt idx="237761">
                  <c:v>54.346011689456297</c:v>
                </c:pt>
                <c:pt idx="237762">
                  <c:v>54.346094054882499</c:v>
                </c:pt>
                <c:pt idx="237763">
                  <c:v>54.346176420044998</c:v>
                </c:pt>
                <c:pt idx="237764">
                  <c:v>54.346258784943899</c:v>
                </c:pt>
                <c:pt idx="237765">
                  <c:v>54.346341149579203</c:v>
                </c:pt>
                <c:pt idx="237766">
                  <c:v>54.346423513950803</c:v>
                </c:pt>
                <c:pt idx="237767">
                  <c:v>54.3465058780588</c:v>
                </c:pt>
                <c:pt idx="237768">
                  <c:v>54.346588241903099</c:v>
                </c:pt>
                <c:pt idx="237769">
                  <c:v>54.346670605483801</c:v>
                </c:pt>
                <c:pt idx="237770">
                  <c:v>54.3467529688008</c:v>
                </c:pt>
                <c:pt idx="237771">
                  <c:v>54.346835331854201</c:v>
                </c:pt>
                <c:pt idx="237772">
                  <c:v>54.346917694643999</c:v>
                </c:pt>
                <c:pt idx="237773">
                  <c:v>54.347000057170099</c:v>
                </c:pt>
                <c:pt idx="237774">
                  <c:v>54.347082419432702</c:v>
                </c:pt>
                <c:pt idx="237775">
                  <c:v>54.347164781431502</c:v>
                </c:pt>
                <c:pt idx="237776">
                  <c:v>54.347247143166797</c:v>
                </c:pt>
                <c:pt idx="237777">
                  <c:v>54.347329504638402</c:v>
                </c:pt>
                <c:pt idx="237778">
                  <c:v>54.347411865846297</c:v>
                </c:pt>
                <c:pt idx="237779">
                  <c:v>54.347494226790701</c:v>
                </c:pt>
                <c:pt idx="237780">
                  <c:v>54.347576587471401</c:v>
                </c:pt>
                <c:pt idx="237781">
                  <c:v>54.347658947888497</c:v>
                </c:pt>
                <c:pt idx="237782">
                  <c:v>54.347741308041897</c:v>
                </c:pt>
                <c:pt idx="237783">
                  <c:v>54.347823667931699</c:v>
                </c:pt>
                <c:pt idx="237784">
                  <c:v>54.347906027557897</c:v>
                </c:pt>
                <c:pt idx="237785">
                  <c:v>54.347988386920498</c:v>
                </c:pt>
                <c:pt idx="237786">
                  <c:v>54.348070746019502</c:v>
                </c:pt>
                <c:pt idx="237787">
                  <c:v>54.348153104854802</c:v>
                </c:pt>
                <c:pt idx="237788">
                  <c:v>54.348235463426498</c:v>
                </c:pt>
                <c:pt idx="237789">
                  <c:v>54.348317821734597</c:v>
                </c:pt>
                <c:pt idx="237790">
                  <c:v>54.348400179778999</c:v>
                </c:pt>
                <c:pt idx="237791">
                  <c:v>54.348482537559903</c:v>
                </c:pt>
                <c:pt idx="237792">
                  <c:v>54.348564895077097</c:v>
                </c:pt>
                <c:pt idx="237793">
                  <c:v>54.3486472523307</c:v>
                </c:pt>
                <c:pt idx="237794">
                  <c:v>54.348729609320699</c:v>
                </c:pt>
                <c:pt idx="237795">
                  <c:v>54.348811966047002</c:v>
                </c:pt>
                <c:pt idx="237796">
                  <c:v>54.3488943225098</c:v>
                </c:pt>
                <c:pt idx="237797">
                  <c:v>54.348976678708901</c:v>
                </c:pt>
                <c:pt idx="237798">
                  <c:v>54.349059034644398</c:v>
                </c:pt>
                <c:pt idx="237799">
                  <c:v>54.349141390316298</c:v>
                </c:pt>
                <c:pt idx="237800">
                  <c:v>54.349223745724601</c:v>
                </c:pt>
                <c:pt idx="237801">
                  <c:v>54.349306100869299</c:v>
                </c:pt>
                <c:pt idx="237802">
                  <c:v>54.349388455750301</c:v>
                </c:pt>
                <c:pt idx="237803">
                  <c:v>54.349470810367798</c:v>
                </c:pt>
                <c:pt idx="237804">
                  <c:v>54.349553164721598</c:v>
                </c:pt>
                <c:pt idx="237805">
                  <c:v>54.349635518811901</c:v>
                </c:pt>
                <c:pt idx="237806">
                  <c:v>54.3497178726385</c:v>
                </c:pt>
                <c:pt idx="237807">
                  <c:v>54.349800226201502</c:v>
                </c:pt>
                <c:pt idx="237808">
                  <c:v>54.3498825795009</c:v>
                </c:pt>
                <c:pt idx="237809">
                  <c:v>54.3499649325367</c:v>
                </c:pt>
                <c:pt idx="237810">
                  <c:v>54.350047285308897</c:v>
                </c:pt>
                <c:pt idx="237811">
                  <c:v>54.350129637817503</c:v>
                </c:pt>
                <c:pt idx="237812">
                  <c:v>54.350211990062498</c:v>
                </c:pt>
                <c:pt idx="237813">
                  <c:v>54.350294342043902</c:v>
                </c:pt>
                <c:pt idx="237814">
                  <c:v>54.350376693761703</c:v>
                </c:pt>
                <c:pt idx="237815">
                  <c:v>54.350459045215899</c:v>
                </c:pt>
                <c:pt idx="237816">
                  <c:v>54.350541396406499</c:v>
                </c:pt>
                <c:pt idx="237817">
                  <c:v>54.350623747333501</c:v>
                </c:pt>
                <c:pt idx="237818">
                  <c:v>54.350706097996898</c:v>
                </c:pt>
                <c:pt idx="237819">
                  <c:v>54.350788448396699</c:v>
                </c:pt>
                <c:pt idx="237820">
                  <c:v>54.350870798532902</c:v>
                </c:pt>
                <c:pt idx="237821">
                  <c:v>54.350953148405502</c:v>
                </c:pt>
                <c:pt idx="237822">
                  <c:v>54.351035498014497</c:v>
                </c:pt>
                <c:pt idx="237823">
                  <c:v>54.351117847359902</c:v>
                </c:pt>
                <c:pt idx="237824">
                  <c:v>54.351200196441702</c:v>
                </c:pt>
                <c:pt idx="237825">
                  <c:v>54.351282545259998</c:v>
                </c:pt>
                <c:pt idx="237826">
                  <c:v>54.351364893814598</c:v>
                </c:pt>
                <c:pt idx="237827">
                  <c:v>54.351447242105699</c:v>
                </c:pt>
                <c:pt idx="237828">
                  <c:v>54.351529590133097</c:v>
                </c:pt>
                <c:pt idx="237829">
                  <c:v>54.351611937896998</c:v>
                </c:pt>
                <c:pt idx="237830">
                  <c:v>54.351694285397301</c:v>
                </c:pt>
                <c:pt idx="237831">
                  <c:v>54.351776632633999</c:v>
                </c:pt>
                <c:pt idx="237832">
                  <c:v>54.351858979607101</c:v>
                </c:pt>
                <c:pt idx="237833">
                  <c:v>54.351941326316599</c:v>
                </c:pt>
                <c:pt idx="237834">
                  <c:v>54.352023672762598</c:v>
                </c:pt>
                <c:pt idx="237835">
                  <c:v>54.352106018944902</c:v>
                </c:pt>
                <c:pt idx="237836">
                  <c:v>54.3521883648637</c:v>
                </c:pt>
                <c:pt idx="237837">
                  <c:v>54.352270710518901</c:v>
                </c:pt>
                <c:pt idx="237838">
                  <c:v>54.352353055910498</c:v>
                </c:pt>
                <c:pt idx="237839">
                  <c:v>54.352435401038498</c:v>
                </c:pt>
                <c:pt idx="237840">
                  <c:v>54.352517745903</c:v>
                </c:pt>
                <c:pt idx="237841">
                  <c:v>54.352600090503799</c:v>
                </c:pt>
                <c:pt idx="237842">
                  <c:v>54.3526824348411</c:v>
                </c:pt>
                <c:pt idx="237843">
                  <c:v>54.352764778914903</c:v>
                </c:pt>
                <c:pt idx="237844">
                  <c:v>54.352847122725002</c:v>
                </c:pt>
                <c:pt idx="237845">
                  <c:v>54.352929466271597</c:v>
                </c:pt>
                <c:pt idx="237846">
                  <c:v>54.353011809554602</c:v>
                </c:pt>
                <c:pt idx="237847">
                  <c:v>54.353094152574002</c:v>
                </c:pt>
                <c:pt idx="237848">
                  <c:v>54.353176495329798</c:v>
                </c:pt>
                <c:pt idx="237849">
                  <c:v>54.353258837822104</c:v>
                </c:pt>
                <c:pt idx="237850">
                  <c:v>54.353341180050798</c:v>
                </c:pt>
                <c:pt idx="237851">
                  <c:v>54.353423522015902</c:v>
                </c:pt>
                <c:pt idx="237852">
                  <c:v>54.353505863717501</c:v>
                </c:pt>
                <c:pt idx="237853">
                  <c:v>54.353588205155503</c:v>
                </c:pt>
                <c:pt idx="237854">
                  <c:v>54.353670546329901</c:v>
                </c:pt>
                <c:pt idx="237855">
                  <c:v>54.353752887240802</c:v>
                </c:pt>
                <c:pt idx="237856">
                  <c:v>54.353835227888098</c:v>
                </c:pt>
                <c:pt idx="237857">
                  <c:v>54.353917568271797</c:v>
                </c:pt>
                <c:pt idx="237858">
                  <c:v>54.353999908391998</c:v>
                </c:pt>
                <c:pt idx="237859">
                  <c:v>54.354082248248602</c:v>
                </c:pt>
                <c:pt idx="237860">
                  <c:v>54.354164587841602</c:v>
                </c:pt>
                <c:pt idx="237861">
                  <c:v>54.354246927171097</c:v>
                </c:pt>
                <c:pt idx="237862">
                  <c:v>54.354329266237002</c:v>
                </c:pt>
                <c:pt idx="237863">
                  <c:v>54.354411605039402</c:v>
                </c:pt>
                <c:pt idx="237864">
                  <c:v>54.354493943578198</c:v>
                </c:pt>
                <c:pt idx="237865">
                  <c:v>54.354576281853397</c:v>
                </c:pt>
                <c:pt idx="237866">
                  <c:v>54.354658619865099</c:v>
                </c:pt>
                <c:pt idx="237867">
                  <c:v>54.354740957613203</c:v>
                </c:pt>
                <c:pt idx="237868">
                  <c:v>54.354823295097802</c:v>
                </c:pt>
                <c:pt idx="237869">
                  <c:v>54.354905632318797</c:v>
                </c:pt>
                <c:pt idx="237870">
                  <c:v>54.354987969276301</c:v>
                </c:pt>
                <c:pt idx="237871">
                  <c:v>54.355070305970202</c:v>
                </c:pt>
                <c:pt idx="237872">
                  <c:v>54.355152642400597</c:v>
                </c:pt>
                <c:pt idx="237873">
                  <c:v>54.355234978567402</c:v>
                </c:pt>
                <c:pt idx="237874">
                  <c:v>54.355317314470597</c:v>
                </c:pt>
                <c:pt idx="237875">
                  <c:v>54.3553996501103</c:v>
                </c:pt>
                <c:pt idx="237876">
                  <c:v>54.355481985486499</c:v>
                </c:pt>
                <c:pt idx="237877">
                  <c:v>54.3555643205991</c:v>
                </c:pt>
                <c:pt idx="237878">
                  <c:v>54.355646655448098</c:v>
                </c:pt>
                <c:pt idx="237879">
                  <c:v>54.355728990033697</c:v>
                </c:pt>
                <c:pt idx="237880">
                  <c:v>54.355811324355599</c:v>
                </c:pt>
                <c:pt idx="237881">
                  <c:v>54.355893658414097</c:v>
                </c:pt>
                <c:pt idx="237882">
                  <c:v>54.355975992208897</c:v>
                </c:pt>
                <c:pt idx="237883">
                  <c:v>54.3560583257403</c:v>
                </c:pt>
                <c:pt idx="237884">
                  <c:v>54.356140659008098</c:v>
                </c:pt>
                <c:pt idx="237885">
                  <c:v>54.356222992012299</c:v>
                </c:pt>
                <c:pt idx="237886">
                  <c:v>54.356305324753002</c:v>
                </c:pt>
                <c:pt idx="237887">
                  <c:v>54.356387657230201</c:v>
                </c:pt>
                <c:pt idx="237888">
                  <c:v>54.356469989443802</c:v>
                </c:pt>
                <c:pt idx="237889">
                  <c:v>54.356552321393899</c:v>
                </c:pt>
                <c:pt idx="237890">
                  <c:v>54.356634653080498</c:v>
                </c:pt>
                <c:pt idx="237891">
                  <c:v>54.3567169845035</c:v>
                </c:pt>
                <c:pt idx="237892">
                  <c:v>54.356799315662997</c:v>
                </c:pt>
                <c:pt idx="237893">
                  <c:v>54.356881646558897</c:v>
                </c:pt>
                <c:pt idx="237894">
                  <c:v>54.356963977191299</c:v>
                </c:pt>
                <c:pt idx="237895">
                  <c:v>54.357046307560204</c:v>
                </c:pt>
                <c:pt idx="237896">
                  <c:v>54.357128637665603</c:v>
                </c:pt>
                <c:pt idx="237897">
                  <c:v>54.357210967507399</c:v>
                </c:pt>
                <c:pt idx="237898">
                  <c:v>54.357293297085697</c:v>
                </c:pt>
                <c:pt idx="237899">
                  <c:v>54.357375626400497</c:v>
                </c:pt>
                <c:pt idx="237900">
                  <c:v>54.3574579554517</c:v>
                </c:pt>
                <c:pt idx="237901">
                  <c:v>54.357540284239398</c:v>
                </c:pt>
                <c:pt idx="237902">
                  <c:v>54.357622612763599</c:v>
                </c:pt>
                <c:pt idx="237903">
                  <c:v>54.357704941024203</c:v>
                </c:pt>
                <c:pt idx="237904">
                  <c:v>54.357787269021301</c:v>
                </c:pt>
                <c:pt idx="237905">
                  <c:v>54.357869596754902</c:v>
                </c:pt>
                <c:pt idx="237906">
                  <c:v>54.357951924224999</c:v>
                </c:pt>
                <c:pt idx="237907">
                  <c:v>54.358034251431597</c:v>
                </c:pt>
                <c:pt idx="237908">
                  <c:v>54.358116578374599</c:v>
                </c:pt>
                <c:pt idx="237909">
                  <c:v>54.358198905054103</c:v>
                </c:pt>
                <c:pt idx="237910">
                  <c:v>54.358281231470102</c:v>
                </c:pt>
                <c:pt idx="237911">
                  <c:v>54.358363557622503</c:v>
                </c:pt>
                <c:pt idx="237912">
                  <c:v>54.3584458835115</c:v>
                </c:pt>
                <c:pt idx="237913">
                  <c:v>54.3585282091369</c:v>
                </c:pt>
                <c:pt idx="237914">
                  <c:v>54.358610534498901</c:v>
                </c:pt>
                <c:pt idx="237915">
                  <c:v>54.358692859597298</c:v>
                </c:pt>
                <c:pt idx="237916">
                  <c:v>54.358775184432098</c:v>
                </c:pt>
                <c:pt idx="237917">
                  <c:v>54.358857509003499</c:v>
                </c:pt>
                <c:pt idx="237918">
                  <c:v>54.358939833311403</c:v>
                </c:pt>
                <c:pt idx="237919">
                  <c:v>54.359022157355703</c:v>
                </c:pt>
                <c:pt idx="237920">
                  <c:v>54.359104481136598</c:v>
                </c:pt>
                <c:pt idx="237921">
                  <c:v>54.359186804653902</c:v>
                </c:pt>
                <c:pt idx="237922">
                  <c:v>54.359269127907702</c:v>
                </c:pt>
                <c:pt idx="237923">
                  <c:v>54.359351450897996</c:v>
                </c:pt>
                <c:pt idx="237924">
                  <c:v>54.359433773624801</c:v>
                </c:pt>
                <c:pt idx="237925">
                  <c:v>54.3595160960881</c:v>
                </c:pt>
                <c:pt idx="237926">
                  <c:v>54.359598418287803</c:v>
                </c:pt>
                <c:pt idx="237927">
                  <c:v>54.3596807402241</c:v>
                </c:pt>
                <c:pt idx="237928">
                  <c:v>54.359763061896899</c:v>
                </c:pt>
                <c:pt idx="237929">
                  <c:v>54.359845383306101</c:v>
                </c:pt>
                <c:pt idx="237930">
                  <c:v>54.359927704451898</c:v>
                </c:pt>
                <c:pt idx="237931">
                  <c:v>54.360010025334198</c:v>
                </c:pt>
                <c:pt idx="237932">
                  <c:v>54.3600923459529</c:v>
                </c:pt>
                <c:pt idx="237933">
                  <c:v>54.360174666308197</c:v>
                </c:pt>
                <c:pt idx="237934">
                  <c:v>54.360256986399897</c:v>
                </c:pt>
                <c:pt idx="237935">
                  <c:v>54.360339306228198</c:v>
                </c:pt>
                <c:pt idx="237936">
                  <c:v>54.360421625792902</c:v>
                </c:pt>
                <c:pt idx="237937">
                  <c:v>54.360503945094202</c:v>
                </c:pt>
                <c:pt idx="237938">
                  <c:v>54.360586264131904</c:v>
                </c:pt>
                <c:pt idx="237939">
                  <c:v>54.3606685829062</c:v>
                </c:pt>
                <c:pt idx="237940">
                  <c:v>54.360750901416999</c:v>
                </c:pt>
                <c:pt idx="237941">
                  <c:v>54.3608332196643</c:v>
                </c:pt>
                <c:pt idx="237942">
                  <c:v>54.360915537647998</c:v>
                </c:pt>
                <c:pt idx="237943">
                  <c:v>54.360997855368304</c:v>
                </c:pt>
                <c:pt idx="237944">
                  <c:v>54.361080172825098</c:v>
                </c:pt>
                <c:pt idx="237945">
                  <c:v>54.361162490018401</c:v>
                </c:pt>
                <c:pt idx="237946">
                  <c:v>54.361244806948299</c:v>
                </c:pt>
                <c:pt idx="237947">
                  <c:v>54.361327123614601</c:v>
                </c:pt>
                <c:pt idx="237948">
                  <c:v>54.361409440017397</c:v>
                </c:pt>
                <c:pt idx="237949">
                  <c:v>54.361491756156802</c:v>
                </c:pt>
                <c:pt idx="237950">
                  <c:v>54.361574072032603</c:v>
                </c:pt>
                <c:pt idx="237951">
                  <c:v>54.361656387644999</c:v>
                </c:pt>
                <c:pt idx="237952">
                  <c:v>54.361738702993897</c:v>
                </c:pt>
                <c:pt idx="237953">
                  <c:v>54.361821018079297</c:v>
                </c:pt>
                <c:pt idx="237954">
                  <c:v>54.361903332901299</c:v>
                </c:pt>
                <c:pt idx="237955">
                  <c:v>54.361985647459697</c:v>
                </c:pt>
                <c:pt idx="237956">
                  <c:v>54.362067961754697</c:v>
                </c:pt>
                <c:pt idx="237957">
                  <c:v>54.362150275786199</c:v>
                </c:pt>
                <c:pt idx="237958">
                  <c:v>54.362232589554203</c:v>
                </c:pt>
                <c:pt idx="237959">
                  <c:v>54.362314903058703</c:v>
                </c:pt>
                <c:pt idx="237960">
                  <c:v>54.362397216299698</c:v>
                </c:pt>
                <c:pt idx="237961">
                  <c:v>54.362479529277302</c:v>
                </c:pt>
                <c:pt idx="237962">
                  <c:v>54.362561841991401</c:v>
                </c:pt>
                <c:pt idx="237963">
                  <c:v>54.362644154442002</c:v>
                </c:pt>
                <c:pt idx="237964">
                  <c:v>54.362726466629098</c:v>
                </c:pt>
                <c:pt idx="237965">
                  <c:v>54.362808778552797</c:v>
                </c:pt>
                <c:pt idx="237966">
                  <c:v>54.362891090212997</c:v>
                </c:pt>
                <c:pt idx="237967">
                  <c:v>54.3629734016097</c:v>
                </c:pt>
                <c:pt idx="237968">
                  <c:v>54.363055712742998</c:v>
                </c:pt>
                <c:pt idx="237969">
                  <c:v>54.363138023612798</c:v>
                </c:pt>
                <c:pt idx="237970">
                  <c:v>54.3632203342191</c:v>
                </c:pt>
                <c:pt idx="237971">
                  <c:v>54.363302644561898</c:v>
                </c:pt>
                <c:pt idx="237972">
                  <c:v>54.363384954641297</c:v>
                </c:pt>
                <c:pt idx="237973">
                  <c:v>54.363467264457199</c:v>
                </c:pt>
                <c:pt idx="237974">
                  <c:v>54.363549574009603</c:v>
                </c:pt>
                <c:pt idx="237975">
                  <c:v>54.363631883298602</c:v>
                </c:pt>
                <c:pt idx="237976">
                  <c:v>54.363714192324103</c:v>
                </c:pt>
                <c:pt idx="237977">
                  <c:v>54.363796501086199</c:v>
                </c:pt>
                <c:pt idx="237978">
                  <c:v>54.363878809584797</c:v>
                </c:pt>
                <c:pt idx="237979">
                  <c:v>54.363961117819898</c:v>
                </c:pt>
                <c:pt idx="237980">
                  <c:v>54.3640434257915</c:v>
                </c:pt>
                <c:pt idx="237981">
                  <c:v>54.364125733499698</c:v>
                </c:pt>
                <c:pt idx="237982">
                  <c:v>54.364208040944497</c:v>
                </c:pt>
                <c:pt idx="237983">
                  <c:v>54.364290348125799</c:v>
                </c:pt>
                <c:pt idx="237984">
                  <c:v>54.364372655043603</c:v>
                </c:pt>
                <c:pt idx="237985">
                  <c:v>54.364454961697902</c:v>
                </c:pt>
                <c:pt idx="237986">
                  <c:v>54.364537268088803</c:v>
                </c:pt>
                <c:pt idx="237987">
                  <c:v>54.364619574216299</c:v>
                </c:pt>
                <c:pt idx="237988">
                  <c:v>54.364701880080297</c:v>
                </c:pt>
                <c:pt idx="237989">
                  <c:v>54.364784185680897</c:v>
                </c:pt>
                <c:pt idx="237990">
                  <c:v>54.364866491017899</c:v>
                </c:pt>
                <c:pt idx="237991">
                  <c:v>54.364948796091603</c:v>
                </c:pt>
                <c:pt idx="237992">
                  <c:v>54.365031100901803</c:v>
                </c:pt>
                <c:pt idx="237993">
                  <c:v>54.365113405448497</c:v>
                </c:pt>
                <c:pt idx="237994">
                  <c:v>54.3651957097318</c:v>
                </c:pt>
                <c:pt idx="237995">
                  <c:v>54.365278013751599</c:v>
                </c:pt>
                <c:pt idx="237996">
                  <c:v>54.365360317507999</c:v>
                </c:pt>
                <c:pt idx="237997">
                  <c:v>54.365442621001002</c:v>
                </c:pt>
                <c:pt idx="237998">
                  <c:v>54.365524924230499</c:v>
                </c:pt>
                <c:pt idx="237999">
                  <c:v>54.365607227196499</c:v>
                </c:pt>
                <c:pt idx="238000">
                  <c:v>54.3656895298991</c:v>
                </c:pt>
                <c:pt idx="238001">
                  <c:v>54.365771832338297</c:v>
                </c:pt>
                <c:pt idx="238002">
                  <c:v>54.365854134514002</c:v>
                </c:pt>
                <c:pt idx="238003">
                  <c:v>54.365936436426303</c:v>
                </c:pt>
                <c:pt idx="238004">
                  <c:v>54.366018738075198</c:v>
                </c:pt>
                <c:pt idx="238005">
                  <c:v>54.366101039460602</c:v>
                </c:pt>
                <c:pt idx="238006">
                  <c:v>54.366183340582502</c:v>
                </c:pt>
                <c:pt idx="238007">
                  <c:v>54.366265641440997</c:v>
                </c:pt>
                <c:pt idx="238008">
                  <c:v>54.3663479420361</c:v>
                </c:pt>
                <c:pt idx="238009">
                  <c:v>54.366430242367798</c:v>
                </c:pt>
                <c:pt idx="238010">
                  <c:v>54.366512542435999</c:v>
                </c:pt>
                <c:pt idx="238011">
                  <c:v>54.366594842240801</c:v>
                </c:pt>
                <c:pt idx="238012">
                  <c:v>54.366677141782098</c:v>
                </c:pt>
                <c:pt idx="238013">
                  <c:v>54.366759441059997</c:v>
                </c:pt>
                <c:pt idx="238014">
                  <c:v>54.366841740074499</c:v>
                </c:pt>
                <c:pt idx="238015">
                  <c:v>54.366924038825502</c:v>
                </c:pt>
                <c:pt idx="238016">
                  <c:v>54.3670063373131</c:v>
                </c:pt>
                <c:pt idx="238017">
                  <c:v>54.3670886355373</c:v>
                </c:pt>
                <c:pt idx="238018">
                  <c:v>54.367170933498102</c:v>
                </c:pt>
                <c:pt idx="238019">
                  <c:v>54.367253231195399</c:v>
                </c:pt>
                <c:pt idx="238020">
                  <c:v>54.367335528629297</c:v>
                </c:pt>
                <c:pt idx="238021">
                  <c:v>54.367417825799798</c:v>
                </c:pt>
                <c:pt idx="238022">
                  <c:v>54.367500122706801</c:v>
                </c:pt>
                <c:pt idx="238023">
                  <c:v>54.367582419350398</c:v>
                </c:pt>
                <c:pt idx="238024">
                  <c:v>54.367664715730598</c:v>
                </c:pt>
                <c:pt idx="238025">
                  <c:v>54.367747011847399</c:v>
                </c:pt>
                <c:pt idx="238026">
                  <c:v>54.367829307700802</c:v>
                </c:pt>
                <c:pt idx="238027">
                  <c:v>54.3679116032907</c:v>
                </c:pt>
                <c:pt idx="238028">
                  <c:v>54.3679938986172</c:v>
                </c:pt>
                <c:pt idx="238029">
                  <c:v>54.368076193680302</c:v>
                </c:pt>
                <c:pt idx="238030">
                  <c:v>54.368158488479899</c:v>
                </c:pt>
                <c:pt idx="238031">
                  <c:v>54.368240783016198</c:v>
                </c:pt>
                <c:pt idx="238032">
                  <c:v>54.368323077288998</c:v>
                </c:pt>
                <c:pt idx="238033">
                  <c:v>54.368405371298401</c:v>
                </c:pt>
                <c:pt idx="238034">
                  <c:v>54.368487665044498</c:v>
                </c:pt>
                <c:pt idx="238035">
                  <c:v>54.368569958526997</c:v>
                </c:pt>
                <c:pt idx="238036">
                  <c:v>54.368652251746198</c:v>
                </c:pt>
                <c:pt idx="238037">
                  <c:v>54.368734544702001</c:v>
                </c:pt>
                <c:pt idx="238038">
                  <c:v>54.368816837394299</c:v>
                </c:pt>
                <c:pt idx="238039">
                  <c:v>54.368899129823298</c:v>
                </c:pt>
                <c:pt idx="238040">
                  <c:v>54.368981421988799</c:v>
                </c:pt>
                <c:pt idx="238041">
                  <c:v>54.369063713890903</c:v>
                </c:pt>
                <c:pt idx="238042">
                  <c:v>54.369146005529601</c:v>
                </c:pt>
                <c:pt idx="238043">
                  <c:v>54.3692282969049</c:v>
                </c:pt>
                <c:pt idx="238044">
                  <c:v>54.369310588016802</c:v>
                </c:pt>
                <c:pt idx="238045">
                  <c:v>54.369392878865298</c:v>
                </c:pt>
                <c:pt idx="238046">
                  <c:v>54.369475169450297</c:v>
                </c:pt>
                <c:pt idx="238047">
                  <c:v>54.369557459771997</c:v>
                </c:pt>
                <c:pt idx="238048">
                  <c:v>54.369639749830299</c:v>
                </c:pt>
                <c:pt idx="238049">
                  <c:v>54.369722039625103</c:v>
                </c:pt>
                <c:pt idx="238050">
                  <c:v>54.369804329156601</c:v>
                </c:pt>
                <c:pt idx="238051">
                  <c:v>54.369886618424701</c:v>
                </c:pt>
                <c:pt idx="238052">
                  <c:v>54.369968907429303</c:v>
                </c:pt>
                <c:pt idx="238053">
                  <c:v>54.3700511961706</c:v>
                </c:pt>
                <c:pt idx="238054">
                  <c:v>54.370133484648399</c:v>
                </c:pt>
                <c:pt idx="238055">
                  <c:v>54.370215772862899</c:v>
                </c:pt>
                <c:pt idx="238056">
                  <c:v>54.370298060814001</c:v>
                </c:pt>
                <c:pt idx="238057">
                  <c:v>54.370380348501598</c:v>
                </c:pt>
                <c:pt idx="238058">
                  <c:v>54.370462635925897</c:v>
                </c:pt>
                <c:pt idx="238059">
                  <c:v>54.370544923086797</c:v>
                </c:pt>
                <c:pt idx="238060">
                  <c:v>54.370627209984299</c:v>
                </c:pt>
                <c:pt idx="238061">
                  <c:v>54.370709496618403</c:v>
                </c:pt>
                <c:pt idx="238062">
                  <c:v>54.370791782989102</c:v>
                </c:pt>
                <c:pt idx="238063">
                  <c:v>54.370874069096402</c:v>
                </c:pt>
                <c:pt idx="238064">
                  <c:v>54.370956354940297</c:v>
                </c:pt>
                <c:pt idx="238065">
                  <c:v>54.371038640520801</c:v>
                </c:pt>
                <c:pt idx="238066">
                  <c:v>54.371120925837999</c:v>
                </c:pt>
                <c:pt idx="238067">
                  <c:v>54.3712032108917</c:v>
                </c:pt>
                <c:pt idx="238068">
                  <c:v>54.371285495682102</c:v>
                </c:pt>
                <c:pt idx="238069">
                  <c:v>54.371367780209098</c:v>
                </c:pt>
                <c:pt idx="238070">
                  <c:v>54.371450064472697</c:v>
                </c:pt>
                <c:pt idx="238071">
                  <c:v>54.371532348472897</c:v>
                </c:pt>
                <c:pt idx="238072">
                  <c:v>54.371614632209699</c:v>
                </c:pt>
                <c:pt idx="238073">
                  <c:v>54.371696915683103</c:v>
                </c:pt>
                <c:pt idx="238074">
                  <c:v>54.371779198893201</c:v>
                </c:pt>
                <c:pt idx="238075">
                  <c:v>54.3718614818399</c:v>
                </c:pt>
                <c:pt idx="238076">
                  <c:v>54.371943764523202</c:v>
                </c:pt>
                <c:pt idx="238077">
                  <c:v>54.372026046943098</c:v>
                </c:pt>
                <c:pt idx="238078">
                  <c:v>54.372108329099603</c:v>
                </c:pt>
                <c:pt idx="238079">
                  <c:v>54.372190610992803</c:v>
                </c:pt>
                <c:pt idx="238080">
                  <c:v>54.372272892622597</c:v>
                </c:pt>
                <c:pt idx="238081">
                  <c:v>54.372355173989</c:v>
                </c:pt>
                <c:pt idx="238082">
                  <c:v>54.372437455091998</c:v>
                </c:pt>
                <c:pt idx="238083">
                  <c:v>54.372519735931697</c:v>
                </c:pt>
                <c:pt idx="238084">
                  <c:v>54.372602016507898</c:v>
                </c:pt>
                <c:pt idx="238085">
                  <c:v>54.3726842968209</c:v>
                </c:pt>
                <c:pt idx="238086">
                  <c:v>54.372766576870397</c:v>
                </c:pt>
                <c:pt idx="238087">
                  <c:v>54.372848856656603</c:v>
                </c:pt>
                <c:pt idx="238088">
                  <c:v>54.372931136179403</c:v>
                </c:pt>
                <c:pt idx="238089">
                  <c:v>54.373013415438798</c:v>
                </c:pt>
                <c:pt idx="238090">
                  <c:v>54.373095694434902</c:v>
                </c:pt>
                <c:pt idx="238091">
                  <c:v>54.3731779731676</c:v>
                </c:pt>
                <c:pt idx="238092">
                  <c:v>54.3732602516369</c:v>
                </c:pt>
                <c:pt idx="238093">
                  <c:v>54.373342529842802</c:v>
                </c:pt>
                <c:pt idx="238094">
                  <c:v>54.373424807785398</c:v>
                </c:pt>
                <c:pt idx="238095">
                  <c:v>54.373507085464702</c:v>
                </c:pt>
                <c:pt idx="238096">
                  <c:v>54.373589362880502</c:v>
                </c:pt>
                <c:pt idx="238097">
                  <c:v>54.373671640033002</c:v>
                </c:pt>
                <c:pt idx="238098">
                  <c:v>54.373753916922198</c:v>
                </c:pt>
                <c:pt idx="238099">
                  <c:v>54.373836193548001</c:v>
                </c:pt>
                <c:pt idx="238100">
                  <c:v>54.3739184699104</c:v>
                </c:pt>
                <c:pt idx="238101">
                  <c:v>54.374000746009401</c:v>
                </c:pt>
                <c:pt idx="238102">
                  <c:v>54.374083021845202</c:v>
                </c:pt>
                <c:pt idx="238103">
                  <c:v>54.374165297417498</c:v>
                </c:pt>
                <c:pt idx="238104">
                  <c:v>54.374247572726503</c:v>
                </c:pt>
                <c:pt idx="238105">
                  <c:v>54.374329847772103</c:v>
                </c:pt>
                <c:pt idx="238106">
                  <c:v>54.374412122554403</c:v>
                </c:pt>
                <c:pt idx="238107">
                  <c:v>54.374494397073299</c:v>
                </c:pt>
                <c:pt idx="238108">
                  <c:v>54.374576671328903</c:v>
                </c:pt>
                <c:pt idx="238109">
                  <c:v>54.374658945321102</c:v>
                </c:pt>
                <c:pt idx="238110">
                  <c:v>54.374741219050001</c:v>
                </c:pt>
                <c:pt idx="238111">
                  <c:v>54.374823492515503</c:v>
                </c:pt>
                <c:pt idx="238112">
                  <c:v>54.374905765717699</c:v>
                </c:pt>
                <c:pt idx="238113">
                  <c:v>54.374988038656497</c:v>
                </c:pt>
                <c:pt idx="238114">
                  <c:v>54.375070311331903</c:v>
                </c:pt>
                <c:pt idx="238115">
                  <c:v>54.375152583744097</c:v>
                </c:pt>
                <c:pt idx="238116">
                  <c:v>54.375234855892799</c:v>
                </c:pt>
                <c:pt idx="238117">
                  <c:v>54.375317127778303</c:v>
                </c:pt>
                <c:pt idx="238118">
                  <c:v>54.375399399400401</c:v>
                </c:pt>
                <c:pt idx="238119">
                  <c:v>54.3754816707591</c:v>
                </c:pt>
                <c:pt idx="238120">
                  <c:v>54.375563941854502</c:v>
                </c:pt>
                <c:pt idx="238121">
                  <c:v>54.375646212686497</c:v>
                </c:pt>
                <c:pt idx="238122">
                  <c:v>54.375728483255301</c:v>
                </c:pt>
                <c:pt idx="238123">
                  <c:v>54.3758107535606</c:v>
                </c:pt>
                <c:pt idx="238124">
                  <c:v>54.3758930236027</c:v>
                </c:pt>
                <c:pt idx="238125">
                  <c:v>54.375975293381302</c:v>
                </c:pt>
                <c:pt idx="238126">
                  <c:v>54.376057562896698</c:v>
                </c:pt>
                <c:pt idx="238127">
                  <c:v>54.376139832148702</c:v>
                </c:pt>
                <c:pt idx="238128">
                  <c:v>54.376222101137401</c:v>
                </c:pt>
                <c:pt idx="238129">
                  <c:v>54.376304369862702</c:v>
                </c:pt>
                <c:pt idx="238130">
                  <c:v>54.376386638324703</c:v>
                </c:pt>
                <c:pt idx="238131">
                  <c:v>54.376468906523399</c:v>
                </c:pt>
                <c:pt idx="238132">
                  <c:v>54.376551174458797</c:v>
                </c:pt>
                <c:pt idx="238133">
                  <c:v>54.376633442130803</c:v>
                </c:pt>
                <c:pt idx="238134">
                  <c:v>54.376715709539504</c:v>
                </c:pt>
                <c:pt idx="238135">
                  <c:v>54.376797976684799</c:v>
                </c:pt>
                <c:pt idx="238136">
                  <c:v>54.376880243566802</c:v>
                </c:pt>
                <c:pt idx="238137">
                  <c:v>54.3769625101855</c:v>
                </c:pt>
                <c:pt idx="238138">
                  <c:v>54.377044776540899</c:v>
                </c:pt>
                <c:pt idx="238139">
                  <c:v>54.3771270426329</c:v>
                </c:pt>
                <c:pt idx="238140">
                  <c:v>54.377209308461602</c:v>
                </c:pt>
                <c:pt idx="238141">
                  <c:v>54.377291574026998</c:v>
                </c:pt>
                <c:pt idx="238142">
                  <c:v>54.377373839329003</c:v>
                </c:pt>
                <c:pt idx="238143">
                  <c:v>54.377456104367802</c:v>
                </c:pt>
                <c:pt idx="238144">
                  <c:v>54.377538369143203</c:v>
                </c:pt>
                <c:pt idx="238145">
                  <c:v>54.377620633655297</c:v>
                </c:pt>
                <c:pt idx="238146">
                  <c:v>54.377702897904001</c:v>
                </c:pt>
                <c:pt idx="238147">
                  <c:v>54.377785161889499</c:v>
                </c:pt>
                <c:pt idx="238148">
                  <c:v>54.377867425611598</c:v>
                </c:pt>
                <c:pt idx="238149">
                  <c:v>54.377949689070398</c:v>
                </c:pt>
                <c:pt idx="238150">
                  <c:v>54.3780319522659</c:v>
                </c:pt>
                <c:pt idx="238151">
                  <c:v>54.378114215198103</c:v>
                </c:pt>
                <c:pt idx="238152">
                  <c:v>54.378196477866901</c:v>
                </c:pt>
                <c:pt idx="238153">
                  <c:v>54.378278740272499</c:v>
                </c:pt>
                <c:pt idx="238154">
                  <c:v>54.378361002414699</c:v>
                </c:pt>
                <c:pt idx="238155">
                  <c:v>54.378443264293601</c:v>
                </c:pt>
                <c:pt idx="238156">
                  <c:v>54.378525525909197</c:v>
                </c:pt>
                <c:pt idx="238157">
                  <c:v>54.378607787261501</c:v>
                </c:pt>
                <c:pt idx="238158">
                  <c:v>54.378690048350499</c:v>
                </c:pt>
                <c:pt idx="238159">
                  <c:v>54.378772309176099</c:v>
                </c:pt>
                <c:pt idx="238160">
                  <c:v>54.3788545697385</c:v>
                </c:pt>
                <c:pt idx="238161">
                  <c:v>54.378936830037503</c:v>
                </c:pt>
                <c:pt idx="238162">
                  <c:v>54.379019090073299</c:v>
                </c:pt>
                <c:pt idx="238163">
                  <c:v>54.379101349845698</c:v>
                </c:pt>
                <c:pt idx="238164">
                  <c:v>54.379183609354797</c:v>
                </c:pt>
                <c:pt idx="238165">
                  <c:v>54.379265868600697</c:v>
                </c:pt>
                <c:pt idx="238166">
                  <c:v>54.379348127583199</c:v>
                </c:pt>
                <c:pt idx="238167">
                  <c:v>54.379430386302403</c:v>
                </c:pt>
                <c:pt idx="238168">
                  <c:v>54.3795126447583</c:v>
                </c:pt>
                <c:pt idx="238169">
                  <c:v>54.379594902950899</c:v>
                </c:pt>
                <c:pt idx="238170">
                  <c:v>54.379677160880199</c:v>
                </c:pt>
                <c:pt idx="238171">
                  <c:v>54.3797594185462</c:v>
                </c:pt>
                <c:pt idx="238172">
                  <c:v>54.379841675948903</c:v>
                </c:pt>
                <c:pt idx="238173">
                  <c:v>54.3799239330883</c:v>
                </c:pt>
                <c:pt idx="238174">
                  <c:v>54.380006189964398</c:v>
                </c:pt>
                <c:pt idx="238175">
                  <c:v>54.380088446577297</c:v>
                </c:pt>
                <c:pt idx="238176">
                  <c:v>54.380170702926797</c:v>
                </c:pt>
                <c:pt idx="238177">
                  <c:v>54.380252959012999</c:v>
                </c:pt>
                <c:pt idx="238178">
                  <c:v>54.380335214835902</c:v>
                </c:pt>
                <c:pt idx="238179">
                  <c:v>54.380417470395599</c:v>
                </c:pt>
                <c:pt idx="238180">
                  <c:v>54.380499725691898</c:v>
                </c:pt>
                <c:pt idx="238181">
                  <c:v>54.380581980724898</c:v>
                </c:pt>
                <c:pt idx="238182">
                  <c:v>54.380664235494699</c:v>
                </c:pt>
                <c:pt idx="238183">
                  <c:v>54.380746490001201</c:v>
                </c:pt>
                <c:pt idx="238184">
                  <c:v>54.380828744244297</c:v>
                </c:pt>
                <c:pt idx="238185">
                  <c:v>54.380910998224202</c:v>
                </c:pt>
                <c:pt idx="238186">
                  <c:v>54.380993251940801</c:v>
                </c:pt>
                <c:pt idx="238187">
                  <c:v>54.3810755053942</c:v>
                </c:pt>
                <c:pt idx="238188">
                  <c:v>54.381157758584202</c:v>
                </c:pt>
                <c:pt idx="238189">
                  <c:v>54.381240011510897</c:v>
                </c:pt>
                <c:pt idx="238190">
                  <c:v>54.381322264174401</c:v>
                </c:pt>
                <c:pt idx="238191">
                  <c:v>54.381404516574598</c:v>
                </c:pt>
                <c:pt idx="238192">
                  <c:v>54.381486768711497</c:v>
                </c:pt>
                <c:pt idx="238193">
                  <c:v>54.381569020585097</c:v>
                </c:pt>
                <c:pt idx="238194">
                  <c:v>54.381651272195398</c:v>
                </c:pt>
                <c:pt idx="238195">
                  <c:v>54.381733523542401</c:v>
                </c:pt>
                <c:pt idx="238196">
                  <c:v>54.381815774626197</c:v>
                </c:pt>
                <c:pt idx="238197">
                  <c:v>54.381898025446702</c:v>
                </c:pt>
                <c:pt idx="238198">
                  <c:v>54.381980276003901</c:v>
                </c:pt>
                <c:pt idx="238199">
                  <c:v>54.382062526297901</c:v>
                </c:pt>
                <c:pt idx="238200">
                  <c:v>54.382144776328502</c:v>
                </c:pt>
                <c:pt idx="238201">
                  <c:v>54.382227026095897</c:v>
                </c:pt>
                <c:pt idx="238202">
                  <c:v>54.382309275600001</c:v>
                </c:pt>
                <c:pt idx="238203">
                  <c:v>54.382391524840898</c:v>
                </c:pt>
                <c:pt idx="238204">
                  <c:v>54.382473773818397</c:v>
                </c:pt>
                <c:pt idx="238205">
                  <c:v>54.382556022532697</c:v>
                </c:pt>
                <c:pt idx="238206">
                  <c:v>54.382638270983797</c:v>
                </c:pt>
                <c:pt idx="238207">
                  <c:v>54.3827205191715</c:v>
                </c:pt>
                <c:pt idx="238208">
                  <c:v>54.382802767096003</c:v>
                </c:pt>
                <c:pt idx="238209">
                  <c:v>54.3828850147572</c:v>
                </c:pt>
                <c:pt idx="238210">
                  <c:v>54.382967262155198</c:v>
                </c:pt>
                <c:pt idx="238211">
                  <c:v>54.383049509289897</c:v>
                </c:pt>
                <c:pt idx="238212">
                  <c:v>54.383131756161298</c:v>
                </c:pt>
                <c:pt idx="238213">
                  <c:v>54.3832140027694</c:v>
                </c:pt>
                <c:pt idx="238214">
                  <c:v>54.383296249114302</c:v>
                </c:pt>
                <c:pt idx="238215">
                  <c:v>54.383378495195998</c:v>
                </c:pt>
                <c:pt idx="238216">
                  <c:v>54.383460741014297</c:v>
                </c:pt>
                <c:pt idx="238217">
                  <c:v>54.383542986569402</c:v>
                </c:pt>
                <c:pt idx="238218">
                  <c:v>54.383625231861302</c:v>
                </c:pt>
                <c:pt idx="238219">
                  <c:v>54.383707476889803</c:v>
                </c:pt>
                <c:pt idx="238220">
                  <c:v>54.383789721655198</c:v>
                </c:pt>
                <c:pt idx="238221">
                  <c:v>54.383871966157201</c:v>
                </c:pt>
                <c:pt idx="238222">
                  <c:v>54.383954210395999</c:v>
                </c:pt>
                <c:pt idx="238223">
                  <c:v>54.384036454371603</c:v>
                </c:pt>
                <c:pt idx="238224">
                  <c:v>54.384118698083903</c:v>
                </c:pt>
                <c:pt idx="238225">
                  <c:v>54.384200941532903</c:v>
                </c:pt>
                <c:pt idx="238226">
                  <c:v>54.384283184718697</c:v>
                </c:pt>
                <c:pt idx="238227">
                  <c:v>54.3843654276412</c:v>
                </c:pt>
                <c:pt idx="238228">
                  <c:v>54.384447670300503</c:v>
                </c:pt>
                <c:pt idx="238229">
                  <c:v>54.3845299126966</c:v>
                </c:pt>
                <c:pt idx="238230">
                  <c:v>54.384612154829298</c:v>
                </c:pt>
                <c:pt idx="238231">
                  <c:v>54.384694396698897</c:v>
                </c:pt>
                <c:pt idx="238232">
                  <c:v>54.384776638305098</c:v>
                </c:pt>
                <c:pt idx="238233">
                  <c:v>54.384858879648199</c:v>
                </c:pt>
                <c:pt idx="238234">
                  <c:v>54.384941120728001</c:v>
                </c:pt>
                <c:pt idx="238235">
                  <c:v>54.385023361544498</c:v>
                </c:pt>
                <c:pt idx="238236">
                  <c:v>54.385105602097802</c:v>
                </c:pt>
                <c:pt idx="238237">
                  <c:v>54.385187842387801</c:v>
                </c:pt>
                <c:pt idx="238238">
                  <c:v>54.3852700824146</c:v>
                </c:pt>
                <c:pt idx="238239">
                  <c:v>54.3853523221782</c:v>
                </c:pt>
                <c:pt idx="238240">
                  <c:v>54.385434561678501</c:v>
                </c:pt>
                <c:pt idx="238241">
                  <c:v>54.385516800915603</c:v>
                </c:pt>
                <c:pt idx="238242">
                  <c:v>54.385599039889499</c:v>
                </c:pt>
                <c:pt idx="238243">
                  <c:v>54.385681278600003</c:v>
                </c:pt>
                <c:pt idx="238244">
                  <c:v>54.385763517047401</c:v>
                </c:pt>
                <c:pt idx="238245">
                  <c:v>54.3858457552315</c:v>
                </c:pt>
                <c:pt idx="238246">
                  <c:v>54.3859279931524</c:v>
                </c:pt>
                <c:pt idx="238247">
                  <c:v>54.386010230810101</c:v>
                </c:pt>
                <c:pt idx="238248">
                  <c:v>54.386092468204502</c:v>
                </c:pt>
                <c:pt idx="238249">
                  <c:v>54.386174705335698</c:v>
                </c:pt>
                <c:pt idx="238250">
                  <c:v>54.386256942203602</c:v>
                </c:pt>
                <c:pt idx="238251">
                  <c:v>54.386339178808299</c:v>
                </c:pt>
                <c:pt idx="238252">
                  <c:v>54.386421415149798</c:v>
                </c:pt>
                <c:pt idx="238253">
                  <c:v>54.386503651228097</c:v>
                </c:pt>
                <c:pt idx="238254">
                  <c:v>54.386585887043097</c:v>
                </c:pt>
                <c:pt idx="238255">
                  <c:v>54.386668122594898</c:v>
                </c:pt>
                <c:pt idx="238256">
                  <c:v>54.3867503578834</c:v>
                </c:pt>
                <c:pt idx="238257">
                  <c:v>54.386832592908704</c:v>
                </c:pt>
                <c:pt idx="238258">
                  <c:v>54.3869148276708</c:v>
                </c:pt>
                <c:pt idx="238259">
                  <c:v>54.386997062169698</c:v>
                </c:pt>
                <c:pt idx="238260">
                  <c:v>54.387079296405403</c:v>
                </c:pt>
                <c:pt idx="238261">
                  <c:v>54.387161530377803</c:v>
                </c:pt>
                <c:pt idx="238262">
                  <c:v>54.387243764087003</c:v>
                </c:pt>
                <c:pt idx="238263">
                  <c:v>54.387325997532997</c:v>
                </c:pt>
                <c:pt idx="238264">
                  <c:v>54.387408230715799</c:v>
                </c:pt>
                <c:pt idx="238265">
                  <c:v>54.387490463635302</c:v>
                </c:pt>
                <c:pt idx="238266">
                  <c:v>54.387572696291599</c:v>
                </c:pt>
                <c:pt idx="238267">
                  <c:v>54.387654928684697</c:v>
                </c:pt>
                <c:pt idx="238268">
                  <c:v>54.387737160814602</c:v>
                </c:pt>
                <c:pt idx="238269">
                  <c:v>54.387819392681301</c:v>
                </c:pt>
                <c:pt idx="238270">
                  <c:v>54.387901624284702</c:v>
                </c:pt>
                <c:pt idx="238271">
                  <c:v>54.387983855624903</c:v>
                </c:pt>
                <c:pt idx="238272">
                  <c:v>54.388066086701997</c:v>
                </c:pt>
                <c:pt idx="238273">
                  <c:v>54.3881483175158</c:v>
                </c:pt>
                <c:pt idx="238274">
                  <c:v>54.388230548066304</c:v>
                </c:pt>
                <c:pt idx="238275">
                  <c:v>54.388312778353701</c:v>
                </c:pt>
                <c:pt idx="238276">
                  <c:v>54.388395008377898</c:v>
                </c:pt>
                <c:pt idx="238277">
                  <c:v>54.388477238138798</c:v>
                </c:pt>
                <c:pt idx="238278">
                  <c:v>54.388559467636597</c:v>
                </c:pt>
                <c:pt idx="238279">
                  <c:v>54.388641696871098</c:v>
                </c:pt>
                <c:pt idx="238280">
                  <c:v>54.388723925842399</c:v>
                </c:pt>
                <c:pt idx="238281">
                  <c:v>54.388806154550601</c:v>
                </c:pt>
                <c:pt idx="238282">
                  <c:v>54.388888382995503</c:v>
                </c:pt>
                <c:pt idx="238283">
                  <c:v>54.3889706111772</c:v>
                </c:pt>
                <c:pt idx="238284">
                  <c:v>54.389052839095697</c:v>
                </c:pt>
                <c:pt idx="238285">
                  <c:v>54.389135066751003</c:v>
                </c:pt>
                <c:pt idx="238286">
                  <c:v>54.389217294143101</c:v>
                </c:pt>
                <c:pt idx="238287">
                  <c:v>54.389299521271901</c:v>
                </c:pt>
                <c:pt idx="238288">
                  <c:v>54.389381748137602</c:v>
                </c:pt>
                <c:pt idx="238289">
                  <c:v>54.389463974740103</c:v>
                </c:pt>
                <c:pt idx="238290">
                  <c:v>54.389546201079398</c:v>
                </c:pt>
                <c:pt idx="238291">
                  <c:v>54.3896284271555</c:v>
                </c:pt>
                <c:pt idx="238292">
                  <c:v>54.389710652968397</c:v>
                </c:pt>
                <c:pt idx="238293">
                  <c:v>54.389792878518101</c:v>
                </c:pt>
                <c:pt idx="238294">
                  <c:v>54.389875103804599</c:v>
                </c:pt>
                <c:pt idx="238295">
                  <c:v>54.389957328827897</c:v>
                </c:pt>
                <c:pt idx="238296">
                  <c:v>54.390039553587997</c:v>
                </c:pt>
                <c:pt idx="238297">
                  <c:v>54.390121778084897</c:v>
                </c:pt>
                <c:pt idx="238298">
                  <c:v>54.390204002318598</c:v>
                </c:pt>
                <c:pt idx="238299">
                  <c:v>54.390286226289099</c:v>
                </c:pt>
                <c:pt idx="238300">
                  <c:v>54.390368449996402</c:v>
                </c:pt>
                <c:pt idx="238301">
                  <c:v>54.390450673440597</c:v>
                </c:pt>
                <c:pt idx="238302">
                  <c:v>54.390532896621501</c:v>
                </c:pt>
                <c:pt idx="238303">
                  <c:v>54.390615119539298</c:v>
                </c:pt>
                <c:pt idx="238304">
                  <c:v>54.390697342193903</c:v>
                </c:pt>
                <c:pt idx="238305">
                  <c:v>54.390779564585301</c:v>
                </c:pt>
                <c:pt idx="238306">
                  <c:v>54.390861786713501</c:v>
                </c:pt>
                <c:pt idx="238307">
                  <c:v>54.390944008578501</c:v>
                </c:pt>
                <c:pt idx="238308">
                  <c:v>54.391026230180302</c:v>
                </c:pt>
                <c:pt idx="238309">
                  <c:v>54.391108451518903</c:v>
                </c:pt>
                <c:pt idx="238310">
                  <c:v>54.391190672594398</c:v>
                </c:pt>
                <c:pt idx="238311">
                  <c:v>54.3912728934067</c:v>
                </c:pt>
                <c:pt idx="238312">
                  <c:v>54.391355113955797</c:v>
                </c:pt>
                <c:pt idx="238313">
                  <c:v>54.391437334241701</c:v>
                </c:pt>
                <c:pt idx="238314">
                  <c:v>54.391519554264399</c:v>
                </c:pt>
                <c:pt idx="238315">
                  <c:v>54.391601774023997</c:v>
                </c:pt>
                <c:pt idx="238316">
                  <c:v>54.391683993520402</c:v>
                </c:pt>
                <c:pt idx="238317">
                  <c:v>54.391766212753602</c:v>
                </c:pt>
                <c:pt idx="238318">
                  <c:v>54.391848431723602</c:v>
                </c:pt>
                <c:pt idx="238319">
                  <c:v>54.391930650430503</c:v>
                </c:pt>
                <c:pt idx="238320">
                  <c:v>54.392012868874197</c:v>
                </c:pt>
                <c:pt idx="238321">
                  <c:v>54.392095087054699</c:v>
                </c:pt>
                <c:pt idx="238322">
                  <c:v>54.392177304972002</c:v>
                </c:pt>
                <c:pt idx="238323">
                  <c:v>54.392259522626098</c:v>
                </c:pt>
                <c:pt idx="238324">
                  <c:v>54.392341740017102</c:v>
                </c:pt>
                <c:pt idx="238325">
                  <c:v>54.392423957144899</c:v>
                </c:pt>
                <c:pt idx="238326">
                  <c:v>54.392506174009597</c:v>
                </c:pt>
                <c:pt idx="238327">
                  <c:v>54.392588390611103</c:v>
                </c:pt>
                <c:pt idx="238328">
                  <c:v>54.392670606949402</c:v>
                </c:pt>
                <c:pt idx="238329">
                  <c:v>54.392752823024502</c:v>
                </c:pt>
                <c:pt idx="238330">
                  <c:v>54.392835038836502</c:v>
                </c:pt>
                <c:pt idx="238331">
                  <c:v>54.392917254385303</c:v>
                </c:pt>
                <c:pt idx="238332">
                  <c:v>54.392999469670997</c:v>
                </c:pt>
                <c:pt idx="238333">
                  <c:v>54.393081684693399</c:v>
                </c:pt>
                <c:pt idx="238334">
                  <c:v>54.393163899452802</c:v>
                </c:pt>
                <c:pt idx="238335">
                  <c:v>54.393246113948898</c:v>
                </c:pt>
                <c:pt idx="238336">
                  <c:v>54.393328328181902</c:v>
                </c:pt>
                <c:pt idx="238337">
                  <c:v>54.393410542151699</c:v>
                </c:pt>
                <c:pt idx="238338">
                  <c:v>54.393492755858396</c:v>
                </c:pt>
                <c:pt idx="238339">
                  <c:v>54.393574969301902</c:v>
                </c:pt>
                <c:pt idx="238340">
                  <c:v>54.393657182482301</c:v>
                </c:pt>
                <c:pt idx="238341">
                  <c:v>54.3937393953995</c:v>
                </c:pt>
                <c:pt idx="238342">
                  <c:v>54.3938216080535</c:v>
                </c:pt>
                <c:pt idx="238343">
                  <c:v>54.3939038204444</c:v>
                </c:pt>
                <c:pt idx="238344">
                  <c:v>54.393986032572201</c:v>
                </c:pt>
                <c:pt idx="238345">
                  <c:v>54.394068244436703</c:v>
                </c:pt>
                <c:pt idx="238346">
                  <c:v>54.394150456038197</c:v>
                </c:pt>
                <c:pt idx="238347">
                  <c:v>54.3942326673765</c:v>
                </c:pt>
                <c:pt idx="238348">
                  <c:v>54.394314878451603</c:v>
                </c:pt>
                <c:pt idx="238349">
                  <c:v>54.394397089263599</c:v>
                </c:pt>
                <c:pt idx="238350">
                  <c:v>54.394479299812403</c:v>
                </c:pt>
                <c:pt idx="238351">
                  <c:v>54.3945615100981</c:v>
                </c:pt>
                <c:pt idx="238352">
                  <c:v>54.394643720120598</c:v>
                </c:pt>
                <c:pt idx="238353">
                  <c:v>54.394725929880003</c:v>
                </c:pt>
                <c:pt idx="238354">
                  <c:v>54.394808139376202</c:v>
                </c:pt>
                <c:pt idx="238355">
                  <c:v>54.394890348609302</c:v>
                </c:pt>
                <c:pt idx="238356">
                  <c:v>54.394972557579202</c:v>
                </c:pt>
                <c:pt idx="238357">
                  <c:v>54.395054766286002</c:v>
                </c:pt>
                <c:pt idx="238358">
                  <c:v>54.395136974729702</c:v>
                </c:pt>
                <c:pt idx="238359">
                  <c:v>54.395219182910203</c:v>
                </c:pt>
                <c:pt idx="238360">
                  <c:v>54.395301390827598</c:v>
                </c:pt>
                <c:pt idx="238361">
                  <c:v>54.3953835984818</c:v>
                </c:pt>
                <c:pt idx="238362">
                  <c:v>54.395465805872902</c:v>
                </c:pt>
                <c:pt idx="238363">
                  <c:v>54.395548013000898</c:v>
                </c:pt>
                <c:pt idx="238364">
                  <c:v>54.395630219865701</c:v>
                </c:pt>
                <c:pt idx="238365">
                  <c:v>54.395712426467398</c:v>
                </c:pt>
                <c:pt idx="238366">
                  <c:v>54.395794632805902</c:v>
                </c:pt>
                <c:pt idx="238367">
                  <c:v>54.395876838881399</c:v>
                </c:pt>
                <c:pt idx="238368">
                  <c:v>54.395959044693598</c:v>
                </c:pt>
                <c:pt idx="238369">
                  <c:v>54.396041250242803</c:v>
                </c:pt>
                <c:pt idx="238370">
                  <c:v>54.396123455528802</c:v>
                </c:pt>
                <c:pt idx="238371">
                  <c:v>54.396205660551701</c:v>
                </c:pt>
                <c:pt idx="238372">
                  <c:v>54.3962878653114</c:v>
                </c:pt>
                <c:pt idx="238373">
                  <c:v>54.3963700698081</c:v>
                </c:pt>
                <c:pt idx="238374">
                  <c:v>54.396452274041501</c:v>
                </c:pt>
                <c:pt idx="238375">
                  <c:v>54.396534478011901</c:v>
                </c:pt>
                <c:pt idx="238376">
                  <c:v>54.396616681719102</c:v>
                </c:pt>
                <c:pt idx="238377">
                  <c:v>54.396698885163303</c:v>
                </c:pt>
                <c:pt idx="238378">
                  <c:v>54.396781088344198</c:v>
                </c:pt>
                <c:pt idx="238379">
                  <c:v>54.3968632912621</c:v>
                </c:pt>
                <c:pt idx="238380">
                  <c:v>54.396945493916803</c:v>
                </c:pt>
                <c:pt idx="238381">
                  <c:v>54.397027696308399</c:v>
                </c:pt>
                <c:pt idx="238382">
                  <c:v>54.397109898436902</c:v>
                </c:pt>
                <c:pt idx="238383">
                  <c:v>54.397192100302298</c:v>
                </c:pt>
                <c:pt idx="238384">
                  <c:v>54.397274301904503</c:v>
                </c:pt>
                <c:pt idx="238385">
                  <c:v>54.397356503243699</c:v>
                </c:pt>
                <c:pt idx="238386">
                  <c:v>54.397438704319697</c:v>
                </c:pt>
                <c:pt idx="238387">
                  <c:v>54.397520905132502</c:v>
                </c:pt>
                <c:pt idx="238388">
                  <c:v>54.3976031056823</c:v>
                </c:pt>
                <c:pt idx="238389">
                  <c:v>54.397685305968999</c:v>
                </c:pt>
                <c:pt idx="238390">
                  <c:v>54.397767505992498</c:v>
                </c:pt>
                <c:pt idx="238391">
                  <c:v>54.397849705752897</c:v>
                </c:pt>
                <c:pt idx="238392">
                  <c:v>54.397931905250203</c:v>
                </c:pt>
                <c:pt idx="238393">
                  <c:v>54.398014104484403</c:v>
                </c:pt>
                <c:pt idx="238394">
                  <c:v>54.398096303455503</c:v>
                </c:pt>
                <c:pt idx="238395">
                  <c:v>54.398178502163503</c:v>
                </c:pt>
                <c:pt idx="238396">
                  <c:v>54.398260700608297</c:v>
                </c:pt>
                <c:pt idx="238397">
                  <c:v>54.398342898790098</c:v>
                </c:pt>
                <c:pt idx="238398">
                  <c:v>54.398425096708699</c:v>
                </c:pt>
                <c:pt idx="238399">
                  <c:v>54.3985072943643</c:v>
                </c:pt>
                <c:pt idx="238400">
                  <c:v>54.398589491756702</c:v>
                </c:pt>
                <c:pt idx="238401">
                  <c:v>54.398671688885997</c:v>
                </c:pt>
                <c:pt idx="238402">
                  <c:v>54.3987538857522</c:v>
                </c:pt>
                <c:pt idx="238403">
                  <c:v>54.398836082355302</c:v>
                </c:pt>
                <c:pt idx="238404">
                  <c:v>54.398918278695298</c:v>
                </c:pt>
                <c:pt idx="238405">
                  <c:v>54.399000474772201</c:v>
                </c:pt>
                <c:pt idx="238406">
                  <c:v>54.399082670585997</c:v>
                </c:pt>
                <c:pt idx="238407">
                  <c:v>54.399164866136701</c:v>
                </c:pt>
                <c:pt idx="238408">
                  <c:v>54.399247061424298</c:v>
                </c:pt>
                <c:pt idx="238409">
                  <c:v>54.399329256448802</c:v>
                </c:pt>
                <c:pt idx="238410">
                  <c:v>54.399411451210199</c:v>
                </c:pt>
                <c:pt idx="238411">
                  <c:v>54.399493645708503</c:v>
                </c:pt>
                <c:pt idx="238412">
                  <c:v>54.399575839943701</c:v>
                </c:pt>
                <c:pt idx="238413">
                  <c:v>54.399658033915799</c:v>
                </c:pt>
                <c:pt idx="238414">
                  <c:v>54.399740227624903</c:v>
                </c:pt>
                <c:pt idx="238415">
                  <c:v>54.399822421070802</c:v>
                </c:pt>
                <c:pt idx="238416">
                  <c:v>54.3999046142536</c:v>
                </c:pt>
                <c:pt idx="238417">
                  <c:v>54.399986807173299</c:v>
                </c:pt>
                <c:pt idx="238418">
                  <c:v>54.400068999829998</c:v>
                </c:pt>
                <c:pt idx="238419">
                  <c:v>54.400151192223497</c:v>
                </c:pt>
                <c:pt idx="238420">
                  <c:v>54.400233384354003</c:v>
                </c:pt>
                <c:pt idx="238421">
                  <c:v>54.400315576221303</c:v>
                </c:pt>
                <c:pt idx="238422">
                  <c:v>54.400397767825602</c:v>
                </c:pt>
                <c:pt idx="238423">
                  <c:v>54.400479959166802</c:v>
                </c:pt>
                <c:pt idx="238424">
                  <c:v>54.400562150244902</c:v>
                </c:pt>
                <c:pt idx="238425">
                  <c:v>54.400644341059902</c:v>
                </c:pt>
                <c:pt idx="238426">
                  <c:v>54.400726531611802</c:v>
                </c:pt>
                <c:pt idx="238427">
                  <c:v>54.400808721900702</c:v>
                </c:pt>
                <c:pt idx="238428">
                  <c:v>54.400890911926403</c:v>
                </c:pt>
                <c:pt idx="238429">
                  <c:v>54.400973101689097</c:v>
                </c:pt>
                <c:pt idx="238430">
                  <c:v>54.401055291188698</c:v>
                </c:pt>
                <c:pt idx="238431">
                  <c:v>54.401137480425199</c:v>
                </c:pt>
                <c:pt idx="238432">
                  <c:v>54.401219669398699</c:v>
                </c:pt>
                <c:pt idx="238433">
                  <c:v>54.401301858109001</c:v>
                </c:pt>
                <c:pt idx="238434">
                  <c:v>54.401384046556302</c:v>
                </c:pt>
                <c:pt idx="238435">
                  <c:v>54.401466234740496</c:v>
                </c:pt>
                <c:pt idx="238436">
                  <c:v>54.401548422661598</c:v>
                </c:pt>
                <c:pt idx="238437">
                  <c:v>54.4016306103197</c:v>
                </c:pt>
                <c:pt idx="238438">
                  <c:v>54.401712797714602</c:v>
                </c:pt>
                <c:pt idx="238439">
                  <c:v>54.401794984846497</c:v>
                </c:pt>
                <c:pt idx="238440">
                  <c:v>54.401877171715299</c:v>
                </c:pt>
                <c:pt idx="238441">
                  <c:v>54.401959358321101</c:v>
                </c:pt>
                <c:pt idx="238442">
                  <c:v>54.402041544663803</c:v>
                </c:pt>
                <c:pt idx="238443">
                  <c:v>54.402123730743398</c:v>
                </c:pt>
                <c:pt idx="238444">
                  <c:v>54.4022059165599</c:v>
                </c:pt>
                <c:pt idx="238445">
                  <c:v>54.402288102113403</c:v>
                </c:pt>
                <c:pt idx="238446">
                  <c:v>54.402370287403798</c:v>
                </c:pt>
                <c:pt idx="238447">
                  <c:v>54.402452472431101</c:v>
                </c:pt>
                <c:pt idx="238448">
                  <c:v>54.402534657195403</c:v>
                </c:pt>
                <c:pt idx="238449">
                  <c:v>54.402616841696599</c:v>
                </c:pt>
                <c:pt idx="238450">
                  <c:v>54.402699025934702</c:v>
                </c:pt>
                <c:pt idx="238451">
                  <c:v>54.402781209909797</c:v>
                </c:pt>
                <c:pt idx="238452">
                  <c:v>54.4028633936218</c:v>
                </c:pt>
                <c:pt idx="238453">
                  <c:v>54.402945577070703</c:v>
                </c:pt>
                <c:pt idx="238454">
                  <c:v>54.403027760256599</c:v>
                </c:pt>
                <c:pt idx="238455">
                  <c:v>54.403109943179402</c:v>
                </c:pt>
                <c:pt idx="238456">
                  <c:v>54.403192125839198</c:v>
                </c:pt>
                <c:pt idx="238457">
                  <c:v>54.4032743082359</c:v>
                </c:pt>
                <c:pt idx="238458">
                  <c:v>54.403356490369497</c:v>
                </c:pt>
                <c:pt idx="238459">
                  <c:v>54.4034386722401</c:v>
                </c:pt>
                <c:pt idx="238460">
                  <c:v>54.403520853847603</c:v>
                </c:pt>
                <c:pt idx="238461">
                  <c:v>54.403603035192099</c:v>
                </c:pt>
                <c:pt idx="238462">
                  <c:v>54.403685216273502</c:v>
                </c:pt>
                <c:pt idx="238463">
                  <c:v>54.403767397091798</c:v>
                </c:pt>
                <c:pt idx="238464">
                  <c:v>54.403849577647101</c:v>
                </c:pt>
                <c:pt idx="238465">
                  <c:v>54.403931757939397</c:v>
                </c:pt>
                <c:pt idx="238466">
                  <c:v>54.4040139379686</c:v>
                </c:pt>
                <c:pt idx="238467">
                  <c:v>54.404096117734703</c:v>
                </c:pt>
                <c:pt idx="238468">
                  <c:v>54.404178297237799</c:v>
                </c:pt>
                <c:pt idx="238469">
                  <c:v>54.404260476477901</c:v>
                </c:pt>
                <c:pt idx="238470">
                  <c:v>54.404342655454897</c:v>
                </c:pt>
                <c:pt idx="238471">
                  <c:v>54.4044248341689</c:v>
                </c:pt>
                <c:pt idx="238472">
                  <c:v>54.404507012619803</c:v>
                </c:pt>
                <c:pt idx="238473">
                  <c:v>54.404589190807599</c:v>
                </c:pt>
                <c:pt idx="238474">
                  <c:v>54.404671368732402</c:v>
                </c:pt>
                <c:pt idx="238475">
                  <c:v>54.404753546394197</c:v>
                </c:pt>
                <c:pt idx="238476">
                  <c:v>54.4048357237929</c:v>
                </c:pt>
                <c:pt idx="238477">
                  <c:v>54.404917900928602</c:v>
                </c:pt>
                <c:pt idx="238478">
                  <c:v>54.405000077801297</c:v>
                </c:pt>
                <c:pt idx="238479">
                  <c:v>54.4050822544109</c:v>
                </c:pt>
                <c:pt idx="238480">
                  <c:v>54.405164430757402</c:v>
                </c:pt>
                <c:pt idx="238481">
                  <c:v>54.405246606840997</c:v>
                </c:pt>
                <c:pt idx="238482">
                  <c:v>54.4053287826614</c:v>
                </c:pt>
                <c:pt idx="238483">
                  <c:v>54.405410958218901</c:v>
                </c:pt>
                <c:pt idx="238484">
                  <c:v>54.405493133513303</c:v>
                </c:pt>
                <c:pt idx="238485">
                  <c:v>54.405575308544698</c:v>
                </c:pt>
                <c:pt idx="238486">
                  <c:v>54.405657483313</c:v>
                </c:pt>
                <c:pt idx="238487">
                  <c:v>54.405739657818302</c:v>
                </c:pt>
                <c:pt idx="238488">
                  <c:v>54.405821832060603</c:v>
                </c:pt>
                <c:pt idx="238489">
                  <c:v>54.405904006039897</c:v>
                </c:pt>
                <c:pt idx="238490">
                  <c:v>54.405986179756098</c:v>
                </c:pt>
                <c:pt idx="238491">
                  <c:v>54.4060683532092</c:v>
                </c:pt>
                <c:pt idx="238492">
                  <c:v>54.406150526399401</c:v>
                </c:pt>
                <c:pt idx="238493">
                  <c:v>54.406232699326502</c:v>
                </c:pt>
                <c:pt idx="238494">
                  <c:v>54.406314871990602</c:v>
                </c:pt>
                <c:pt idx="238495">
                  <c:v>54.406397044391703</c:v>
                </c:pt>
                <c:pt idx="238496">
                  <c:v>54.406479216529704</c:v>
                </c:pt>
                <c:pt idx="238497">
                  <c:v>54.406561388404697</c:v>
                </c:pt>
                <c:pt idx="238498">
                  <c:v>54.406643560016697</c:v>
                </c:pt>
                <c:pt idx="238499">
                  <c:v>54.406725731365697</c:v>
                </c:pt>
                <c:pt idx="238500">
                  <c:v>54.406807902451597</c:v>
                </c:pt>
                <c:pt idx="238501">
                  <c:v>54.406890073274504</c:v>
                </c:pt>
                <c:pt idx="238502">
                  <c:v>54.406972243834403</c:v>
                </c:pt>
                <c:pt idx="238503">
                  <c:v>54.407054414131302</c:v>
                </c:pt>
                <c:pt idx="238504">
                  <c:v>54.407136584165201</c:v>
                </c:pt>
                <c:pt idx="238505">
                  <c:v>54.407218753936</c:v>
                </c:pt>
                <c:pt idx="238506">
                  <c:v>54.407300923443799</c:v>
                </c:pt>
                <c:pt idx="238507">
                  <c:v>54.407383092688598</c:v>
                </c:pt>
                <c:pt idx="238508">
                  <c:v>54.407465261670403</c:v>
                </c:pt>
                <c:pt idx="238509">
                  <c:v>54.407547430389201</c:v>
                </c:pt>
                <c:pt idx="238510">
                  <c:v>54.407629598844899</c:v>
                </c:pt>
                <c:pt idx="238511">
                  <c:v>54.407711767037704</c:v>
                </c:pt>
                <c:pt idx="238512">
                  <c:v>54.407793934967401</c:v>
                </c:pt>
                <c:pt idx="238513">
                  <c:v>54.407876102634098</c:v>
                </c:pt>
                <c:pt idx="238514">
                  <c:v>54.407958270037803</c:v>
                </c:pt>
                <c:pt idx="238515">
                  <c:v>54.408040437178499</c:v>
                </c:pt>
                <c:pt idx="238516">
                  <c:v>54.408122604056203</c:v>
                </c:pt>
                <c:pt idx="238517">
                  <c:v>54.408204770670899</c:v>
                </c:pt>
                <c:pt idx="238518">
                  <c:v>54.408286937022503</c:v>
                </c:pt>
                <c:pt idx="238519">
                  <c:v>54.408369103111198</c:v>
                </c:pt>
                <c:pt idx="238520">
                  <c:v>54.408451268936901</c:v>
                </c:pt>
                <c:pt idx="238521">
                  <c:v>54.408533434499503</c:v>
                </c:pt>
                <c:pt idx="238522">
                  <c:v>54.408615599799198</c:v>
                </c:pt>
                <c:pt idx="238523">
                  <c:v>54.4086977648358</c:v>
                </c:pt>
                <c:pt idx="238524">
                  <c:v>54.408779929609402</c:v>
                </c:pt>
                <c:pt idx="238525">
                  <c:v>54.408862094120103</c:v>
                </c:pt>
                <c:pt idx="238526">
                  <c:v>54.408944258367697</c:v>
                </c:pt>
                <c:pt idx="238527">
                  <c:v>54.409026422352298</c:v>
                </c:pt>
                <c:pt idx="238528">
                  <c:v>54.409108586073998</c:v>
                </c:pt>
                <c:pt idx="238529">
                  <c:v>54.409190749532598</c:v>
                </c:pt>
                <c:pt idx="238530">
                  <c:v>54.409272912728198</c:v>
                </c:pt>
                <c:pt idx="238531">
                  <c:v>54.409355075660898</c:v>
                </c:pt>
                <c:pt idx="238532">
                  <c:v>54.409437238330497</c:v>
                </c:pt>
                <c:pt idx="238533">
                  <c:v>54.409519400737203</c:v>
                </c:pt>
                <c:pt idx="238534">
                  <c:v>54.409601562880802</c:v>
                </c:pt>
                <c:pt idx="238535">
                  <c:v>54.4096837247615</c:v>
                </c:pt>
                <c:pt idx="238536">
                  <c:v>54.409765886379198</c:v>
                </c:pt>
                <c:pt idx="238537">
                  <c:v>54.409848047733803</c:v>
                </c:pt>
                <c:pt idx="238538">
                  <c:v>54.4099302088255</c:v>
                </c:pt>
                <c:pt idx="238539">
                  <c:v>54.410012369654197</c:v>
                </c:pt>
                <c:pt idx="238540">
                  <c:v>54.410094530219901</c:v>
                </c:pt>
                <c:pt idx="238541">
                  <c:v>54.410176690522597</c:v>
                </c:pt>
                <c:pt idx="238542">
                  <c:v>54.4102588505624</c:v>
                </c:pt>
                <c:pt idx="238543">
                  <c:v>54.410341010339103</c:v>
                </c:pt>
                <c:pt idx="238544">
                  <c:v>54.410423169852898</c:v>
                </c:pt>
                <c:pt idx="238545">
                  <c:v>54.4105053291036</c:v>
                </c:pt>
                <c:pt idx="238546">
                  <c:v>54.410587488091402</c:v>
                </c:pt>
                <c:pt idx="238547">
                  <c:v>54.410669646816203</c:v>
                </c:pt>
                <c:pt idx="238548">
                  <c:v>54.410751805277997</c:v>
                </c:pt>
                <c:pt idx="238549">
                  <c:v>54.410833963476897</c:v>
                </c:pt>
                <c:pt idx="238550">
                  <c:v>54.410916121412697</c:v>
                </c:pt>
                <c:pt idx="238551">
                  <c:v>54.410998279085597</c:v>
                </c:pt>
                <c:pt idx="238552">
                  <c:v>54.411080436495503</c:v>
                </c:pt>
                <c:pt idx="238553">
                  <c:v>54.411162593642402</c:v>
                </c:pt>
                <c:pt idx="238554">
                  <c:v>54.4112447505264</c:v>
                </c:pt>
                <c:pt idx="238555">
                  <c:v>54.411326907147298</c:v>
                </c:pt>
                <c:pt idx="238556">
                  <c:v>54.411409063505303</c:v>
                </c:pt>
                <c:pt idx="238557">
                  <c:v>54.4114912196003</c:v>
                </c:pt>
                <c:pt idx="238558">
                  <c:v>54.411573375432397</c:v>
                </c:pt>
                <c:pt idx="238559">
                  <c:v>54.411655531001401</c:v>
                </c:pt>
                <c:pt idx="238560">
                  <c:v>54.411737686307497</c:v>
                </c:pt>
                <c:pt idx="238561">
                  <c:v>54.411819841350599</c:v>
                </c:pt>
                <c:pt idx="238562">
                  <c:v>54.411901996130801</c:v>
                </c:pt>
                <c:pt idx="238563">
                  <c:v>54.411984150648003</c:v>
                </c:pt>
                <c:pt idx="238564">
                  <c:v>54.412066304902197</c:v>
                </c:pt>
                <c:pt idx="238565">
                  <c:v>54.412148458893398</c:v>
                </c:pt>
                <c:pt idx="238566">
                  <c:v>54.412230612621698</c:v>
                </c:pt>
                <c:pt idx="238567">
                  <c:v>54.412312766086998</c:v>
                </c:pt>
                <c:pt idx="238568">
                  <c:v>54.412394919289298</c:v>
                </c:pt>
                <c:pt idx="238569">
                  <c:v>54.412477072228697</c:v>
                </c:pt>
                <c:pt idx="238570">
                  <c:v>54.412559224905102</c:v>
                </c:pt>
                <c:pt idx="238571">
                  <c:v>54.4126413773186</c:v>
                </c:pt>
                <c:pt idx="238572">
                  <c:v>54.412723529469098</c:v>
                </c:pt>
                <c:pt idx="238573">
                  <c:v>54.412805681356602</c:v>
                </c:pt>
                <c:pt idx="238574">
                  <c:v>54.412887832981099</c:v>
                </c:pt>
                <c:pt idx="238575">
                  <c:v>54.412969984342702</c:v>
                </c:pt>
                <c:pt idx="238576">
                  <c:v>54.413052135441397</c:v>
                </c:pt>
                <c:pt idx="238577">
                  <c:v>54.413134286277099</c:v>
                </c:pt>
                <c:pt idx="238578">
                  <c:v>54.413216436849801</c:v>
                </c:pt>
                <c:pt idx="238579">
                  <c:v>54.413298587159602</c:v>
                </c:pt>
                <c:pt idx="238580">
                  <c:v>54.413380737206403</c:v>
                </c:pt>
                <c:pt idx="238581">
                  <c:v>54.413462886990203</c:v>
                </c:pt>
                <c:pt idx="238582">
                  <c:v>54.413545036511103</c:v>
                </c:pt>
                <c:pt idx="238583">
                  <c:v>54.413627185769101</c:v>
                </c:pt>
                <c:pt idx="238584">
                  <c:v>54.4137093347641</c:v>
                </c:pt>
                <c:pt idx="238585">
                  <c:v>54.413791483496098</c:v>
                </c:pt>
                <c:pt idx="238586">
                  <c:v>54.413873631965203</c:v>
                </c:pt>
                <c:pt idx="238587">
                  <c:v>54.413955780171399</c:v>
                </c:pt>
                <c:pt idx="238588">
                  <c:v>54.414037928114602</c:v>
                </c:pt>
                <c:pt idx="238589">
                  <c:v>54.414120075794798</c:v>
                </c:pt>
                <c:pt idx="238590">
                  <c:v>54.414202223212101</c:v>
                </c:pt>
                <c:pt idx="238591">
                  <c:v>54.414284370366502</c:v>
                </c:pt>
                <c:pt idx="238592">
                  <c:v>54.414366517257903</c:v>
                </c:pt>
                <c:pt idx="238593">
                  <c:v>54.414448663886397</c:v>
                </c:pt>
                <c:pt idx="238594">
                  <c:v>54.414530810251897</c:v>
                </c:pt>
                <c:pt idx="238595">
                  <c:v>54.414612956354503</c:v>
                </c:pt>
                <c:pt idx="238596">
                  <c:v>54.414695102194102</c:v>
                </c:pt>
                <c:pt idx="238597">
                  <c:v>54.4147772477708</c:v>
                </c:pt>
                <c:pt idx="238598">
                  <c:v>54.414859393084598</c:v>
                </c:pt>
                <c:pt idx="238599">
                  <c:v>54.414941538135402</c:v>
                </c:pt>
                <c:pt idx="238600">
                  <c:v>54.415023682923199</c:v>
                </c:pt>
                <c:pt idx="238601">
                  <c:v>54.415105827448201</c:v>
                </c:pt>
                <c:pt idx="238602">
                  <c:v>54.415187971710203</c:v>
                </c:pt>
                <c:pt idx="238603">
                  <c:v>54.415270115709198</c:v>
                </c:pt>
                <c:pt idx="238604">
                  <c:v>54.415352259445399</c:v>
                </c:pt>
                <c:pt idx="238605">
                  <c:v>54.415434402918599</c:v>
                </c:pt>
                <c:pt idx="238606">
                  <c:v>54.415516546128799</c:v>
                </c:pt>
                <c:pt idx="238607">
                  <c:v>54.415598689076198</c:v>
                </c:pt>
                <c:pt idx="238608">
                  <c:v>54.415680831760596</c:v>
                </c:pt>
                <c:pt idx="238609">
                  <c:v>54.415762974182002</c:v>
                </c:pt>
                <c:pt idx="238610">
                  <c:v>54.415845116340499</c:v>
                </c:pt>
                <c:pt idx="238611">
                  <c:v>54.415927258236103</c:v>
                </c:pt>
                <c:pt idx="238612">
                  <c:v>54.416009399868798</c:v>
                </c:pt>
                <c:pt idx="238613">
                  <c:v>54.4160915412386</c:v>
                </c:pt>
                <c:pt idx="238614">
                  <c:v>54.416173682345402</c:v>
                </c:pt>
                <c:pt idx="238615">
                  <c:v>54.416255823189303</c:v>
                </c:pt>
                <c:pt idx="238616">
                  <c:v>54.416337963770196</c:v>
                </c:pt>
                <c:pt idx="238617">
                  <c:v>54.416420104088303</c:v>
                </c:pt>
                <c:pt idx="238618">
                  <c:v>54.416502244143402</c:v>
                </c:pt>
                <c:pt idx="238619">
                  <c:v>54.4165843839356</c:v>
                </c:pt>
                <c:pt idx="238620">
                  <c:v>54.416666523464897</c:v>
                </c:pt>
                <c:pt idx="238621">
                  <c:v>54.416748662731202</c:v>
                </c:pt>
                <c:pt idx="238622">
                  <c:v>54.416830801734598</c:v>
                </c:pt>
                <c:pt idx="238623">
                  <c:v>54.4169129404751</c:v>
                </c:pt>
                <c:pt idx="238624">
                  <c:v>54.416995078952702</c:v>
                </c:pt>
                <c:pt idx="238625">
                  <c:v>54.417077217167403</c:v>
                </c:pt>
                <c:pt idx="238626">
                  <c:v>54.417159355119203</c:v>
                </c:pt>
                <c:pt idx="238627">
                  <c:v>54.417241492808003</c:v>
                </c:pt>
                <c:pt idx="238628">
                  <c:v>54.417323630233902</c:v>
                </c:pt>
                <c:pt idx="238629">
                  <c:v>54.417405767397</c:v>
                </c:pt>
                <c:pt idx="238630">
                  <c:v>54.417487904296998</c:v>
                </c:pt>
                <c:pt idx="238631">
                  <c:v>54.417570040934201</c:v>
                </c:pt>
                <c:pt idx="238632">
                  <c:v>54.417652177308497</c:v>
                </c:pt>
                <c:pt idx="238633">
                  <c:v>54.417734313419899</c:v>
                </c:pt>
                <c:pt idx="238634">
                  <c:v>54.417816449268301</c:v>
                </c:pt>
                <c:pt idx="238635">
                  <c:v>54.417898584853901</c:v>
                </c:pt>
                <c:pt idx="238636">
                  <c:v>54.417980720176502</c:v>
                </c:pt>
                <c:pt idx="238637">
                  <c:v>54.418062855236201</c:v>
                </c:pt>
                <c:pt idx="238638">
                  <c:v>54.418144990032999</c:v>
                </c:pt>
                <c:pt idx="238639">
                  <c:v>54.418227124566897</c:v>
                </c:pt>
                <c:pt idx="238640">
                  <c:v>54.418309258837901</c:v>
                </c:pt>
                <c:pt idx="238641">
                  <c:v>54.418391392845997</c:v>
                </c:pt>
                <c:pt idx="238642">
                  <c:v>54.4184735265912</c:v>
                </c:pt>
                <c:pt idx="238643">
                  <c:v>54.418555660073501</c:v>
                </c:pt>
                <c:pt idx="238644">
                  <c:v>54.418637793292902</c:v>
                </c:pt>
                <c:pt idx="238645">
                  <c:v>54.418719926249402</c:v>
                </c:pt>
                <c:pt idx="238646">
                  <c:v>54.418802058943001</c:v>
                </c:pt>
                <c:pt idx="238647">
                  <c:v>54.418884191373699</c:v>
                </c:pt>
                <c:pt idx="238648">
                  <c:v>54.418966323541497</c:v>
                </c:pt>
                <c:pt idx="238649">
                  <c:v>54.419048455446401</c:v>
                </c:pt>
                <c:pt idx="238650">
                  <c:v>54.419130587088397</c:v>
                </c:pt>
                <c:pt idx="238651">
                  <c:v>54.419212718467499</c:v>
                </c:pt>
                <c:pt idx="238652">
                  <c:v>54.4192948495837</c:v>
                </c:pt>
                <c:pt idx="238653">
                  <c:v>54.419376980437001</c:v>
                </c:pt>
                <c:pt idx="238654">
                  <c:v>54.4194591110274</c:v>
                </c:pt>
                <c:pt idx="238655">
                  <c:v>54.419541241354999</c:v>
                </c:pt>
                <c:pt idx="238656">
                  <c:v>54.419623371419597</c:v>
                </c:pt>
                <c:pt idx="238657">
                  <c:v>54.419705501221301</c:v>
                </c:pt>
                <c:pt idx="238658">
                  <c:v>54.419787630760197</c:v>
                </c:pt>
                <c:pt idx="238659">
                  <c:v>54.4198697600362</c:v>
                </c:pt>
                <c:pt idx="238660">
                  <c:v>54.419951889049202</c:v>
                </c:pt>
                <c:pt idx="238661">
                  <c:v>54.420034017799402</c:v>
                </c:pt>
                <c:pt idx="238662">
                  <c:v>54.420116146286702</c:v>
                </c:pt>
                <c:pt idx="238663">
                  <c:v>54.420198274511101</c:v>
                </c:pt>
                <c:pt idx="238664">
                  <c:v>54.420280402472699</c:v>
                </c:pt>
                <c:pt idx="238665">
                  <c:v>54.420362530171303</c:v>
                </c:pt>
                <c:pt idx="238666">
                  <c:v>54.420444657607099</c:v>
                </c:pt>
                <c:pt idx="238667">
                  <c:v>54.420526784780002</c:v>
                </c:pt>
                <c:pt idx="238668">
                  <c:v>54.420608911690003</c:v>
                </c:pt>
                <c:pt idx="238669">
                  <c:v>54.420691038337097</c:v>
                </c:pt>
                <c:pt idx="238670">
                  <c:v>54.420773164721297</c:v>
                </c:pt>
                <c:pt idx="238671">
                  <c:v>54.420855290842702</c:v>
                </c:pt>
                <c:pt idx="238672">
                  <c:v>54.4209374167012</c:v>
                </c:pt>
                <c:pt idx="238673">
                  <c:v>54.421019542296797</c:v>
                </c:pt>
                <c:pt idx="238674">
                  <c:v>54.4211016676295</c:v>
                </c:pt>
                <c:pt idx="238675">
                  <c:v>54.421183792699303</c:v>
                </c:pt>
                <c:pt idx="238676">
                  <c:v>54.421265917506297</c:v>
                </c:pt>
                <c:pt idx="238677">
                  <c:v>54.421348042050397</c:v>
                </c:pt>
                <c:pt idx="238678">
                  <c:v>54.421430166331596</c:v>
                </c:pt>
                <c:pt idx="238679">
                  <c:v>54.421512290350002</c:v>
                </c:pt>
                <c:pt idx="238680">
                  <c:v>54.421594414105499</c:v>
                </c:pt>
                <c:pt idx="238681">
                  <c:v>54.421676537598103</c:v>
                </c:pt>
                <c:pt idx="238682">
                  <c:v>54.421758660827798</c:v>
                </c:pt>
                <c:pt idx="238683">
                  <c:v>54.4218407837947</c:v>
                </c:pt>
                <c:pt idx="238684">
                  <c:v>54.4219229064987</c:v>
                </c:pt>
                <c:pt idx="238685">
                  <c:v>54.4220050289398</c:v>
                </c:pt>
                <c:pt idx="238686">
                  <c:v>54.422087151118099</c:v>
                </c:pt>
                <c:pt idx="238687">
                  <c:v>54.422169273033496</c:v>
                </c:pt>
                <c:pt idx="238688">
                  <c:v>54.422251394686</c:v>
                </c:pt>
                <c:pt idx="238689">
                  <c:v>54.422333516075703</c:v>
                </c:pt>
                <c:pt idx="238690">
                  <c:v>54.422415637202498</c:v>
                </c:pt>
                <c:pt idx="238691">
                  <c:v>54.422497758066498</c:v>
                </c:pt>
                <c:pt idx="238692">
                  <c:v>54.422579878667598</c:v>
                </c:pt>
                <c:pt idx="238693">
                  <c:v>54.422661999005797</c:v>
                </c:pt>
                <c:pt idx="238694">
                  <c:v>54.422744119081202</c:v>
                </c:pt>
                <c:pt idx="238695">
                  <c:v>54.422826238893698</c:v>
                </c:pt>
                <c:pt idx="238696">
                  <c:v>54.422908358443301</c:v>
                </c:pt>
                <c:pt idx="238697">
                  <c:v>54.422990477730103</c:v>
                </c:pt>
                <c:pt idx="238698">
                  <c:v>54.423072596754103</c:v>
                </c:pt>
                <c:pt idx="238699">
                  <c:v>54.423154715515103</c:v>
                </c:pt>
                <c:pt idx="238700">
                  <c:v>54.423236834013402</c:v>
                </c:pt>
                <c:pt idx="238701">
                  <c:v>54.4233189522487</c:v>
                </c:pt>
                <c:pt idx="238702">
                  <c:v>54.423401070221203</c:v>
                </c:pt>
                <c:pt idx="238703">
                  <c:v>54.423483187930898</c:v>
                </c:pt>
                <c:pt idx="238704">
                  <c:v>54.4235653053777</c:v>
                </c:pt>
                <c:pt idx="238705">
                  <c:v>54.4236474225617</c:v>
                </c:pt>
                <c:pt idx="238706">
                  <c:v>54.4237295394828</c:v>
                </c:pt>
                <c:pt idx="238707">
                  <c:v>54.423811656141098</c:v>
                </c:pt>
                <c:pt idx="238708">
                  <c:v>54.423893772536502</c:v>
                </c:pt>
                <c:pt idx="238709">
                  <c:v>54.423975888669098</c:v>
                </c:pt>
                <c:pt idx="238710">
                  <c:v>54.4240580045388</c:v>
                </c:pt>
                <c:pt idx="238711">
                  <c:v>54.424140120145701</c:v>
                </c:pt>
                <c:pt idx="238712">
                  <c:v>54.424222235489701</c:v>
                </c:pt>
                <c:pt idx="238713">
                  <c:v>54.4243043505709</c:v>
                </c:pt>
                <c:pt idx="238714">
                  <c:v>54.424386465389198</c:v>
                </c:pt>
                <c:pt idx="238715">
                  <c:v>54.424468579944701</c:v>
                </c:pt>
                <c:pt idx="238716">
                  <c:v>54.424550694237404</c:v>
                </c:pt>
                <c:pt idx="238717">
                  <c:v>54.424632808267198</c:v>
                </c:pt>
                <c:pt idx="238718">
                  <c:v>54.424714922034198</c:v>
                </c:pt>
                <c:pt idx="238719">
                  <c:v>54.424797035538397</c:v>
                </c:pt>
                <c:pt idx="238720">
                  <c:v>54.424879148779702</c:v>
                </c:pt>
                <c:pt idx="238721">
                  <c:v>54.424961261758099</c:v>
                </c:pt>
                <c:pt idx="238722">
                  <c:v>54.425043374473802</c:v>
                </c:pt>
                <c:pt idx="238723">
                  <c:v>54.425125486926603</c:v>
                </c:pt>
                <c:pt idx="238724">
                  <c:v>54.425207599116497</c:v>
                </c:pt>
                <c:pt idx="238725">
                  <c:v>54.425289711043703</c:v>
                </c:pt>
                <c:pt idx="238726">
                  <c:v>54.425371822708001</c:v>
                </c:pt>
                <c:pt idx="238727">
                  <c:v>54.425453934109399</c:v>
                </c:pt>
                <c:pt idx="238728">
                  <c:v>54.425536045248002</c:v>
                </c:pt>
                <c:pt idx="238729">
                  <c:v>54.425618156123903</c:v>
                </c:pt>
                <c:pt idx="238730">
                  <c:v>54.425700266736797</c:v>
                </c:pt>
                <c:pt idx="238731">
                  <c:v>54.425782377087003</c:v>
                </c:pt>
                <c:pt idx="238732">
                  <c:v>54.425864487174302</c:v>
                </c:pt>
                <c:pt idx="238733">
                  <c:v>54.425946596998799</c:v>
                </c:pt>
                <c:pt idx="238734">
                  <c:v>54.426028706560402</c:v>
                </c:pt>
                <c:pt idx="238735">
                  <c:v>54.426110815859303</c:v>
                </c:pt>
                <c:pt idx="238736">
                  <c:v>54.426192924895297</c:v>
                </c:pt>
                <c:pt idx="238737">
                  <c:v>54.426275033668503</c:v>
                </c:pt>
                <c:pt idx="238738">
                  <c:v>54.426357142178801</c:v>
                </c:pt>
                <c:pt idx="238739">
                  <c:v>54.426439250426398</c:v>
                </c:pt>
                <c:pt idx="238740">
                  <c:v>54.426521358411101</c:v>
                </c:pt>
                <c:pt idx="238741">
                  <c:v>54.426603466133002</c:v>
                </c:pt>
                <c:pt idx="238742">
                  <c:v>54.426685573592103</c:v>
                </c:pt>
                <c:pt idx="238743">
                  <c:v>54.426767680788302</c:v>
                </c:pt>
                <c:pt idx="238744">
                  <c:v>54.4268497877218</c:v>
                </c:pt>
                <c:pt idx="238745">
                  <c:v>54.426931894392403</c:v>
                </c:pt>
                <c:pt idx="238746">
                  <c:v>54.427014000800199</c:v>
                </c:pt>
                <c:pt idx="238747">
                  <c:v>54.4270961069452</c:v>
                </c:pt>
                <c:pt idx="238748">
                  <c:v>54.4271782128274</c:v>
                </c:pt>
                <c:pt idx="238749">
                  <c:v>54.427260318446798</c:v>
                </c:pt>
                <c:pt idx="238750">
                  <c:v>54.427342423803303</c:v>
                </c:pt>
                <c:pt idx="238751">
                  <c:v>54.427424528897099</c:v>
                </c:pt>
                <c:pt idx="238752">
                  <c:v>54.427506633728001</c:v>
                </c:pt>
                <c:pt idx="238753">
                  <c:v>54.427588738296102</c:v>
                </c:pt>
                <c:pt idx="238754">
                  <c:v>54.427670842601501</c:v>
                </c:pt>
                <c:pt idx="238755">
                  <c:v>54.427752946643999</c:v>
                </c:pt>
                <c:pt idx="238756">
                  <c:v>54.427835050423703</c:v>
                </c:pt>
                <c:pt idx="238757">
                  <c:v>54.427917153940498</c:v>
                </c:pt>
                <c:pt idx="238758">
                  <c:v>54.4279992571946</c:v>
                </c:pt>
                <c:pt idx="238759">
                  <c:v>54.428081360185899</c:v>
                </c:pt>
                <c:pt idx="238760">
                  <c:v>54.428163462914398</c:v>
                </c:pt>
                <c:pt idx="238761">
                  <c:v>54.428245565380102</c:v>
                </c:pt>
                <c:pt idx="238762">
                  <c:v>54.428327667582899</c:v>
                </c:pt>
                <c:pt idx="238763">
                  <c:v>54.428409769523</c:v>
                </c:pt>
                <c:pt idx="238764">
                  <c:v>54.428491871200301</c:v>
                </c:pt>
                <c:pt idx="238765">
                  <c:v>54.4285739726147</c:v>
                </c:pt>
                <c:pt idx="238766">
                  <c:v>54.428656073766398</c:v>
                </c:pt>
                <c:pt idx="238767">
                  <c:v>54.428738174655301</c:v>
                </c:pt>
                <c:pt idx="238768">
                  <c:v>54.428820275281304</c:v>
                </c:pt>
                <c:pt idx="238769">
                  <c:v>54.428902375644597</c:v>
                </c:pt>
                <c:pt idx="238770">
                  <c:v>54.428984475745096</c:v>
                </c:pt>
                <c:pt idx="238771">
                  <c:v>54.429066575582802</c:v>
                </c:pt>
                <c:pt idx="238772">
                  <c:v>54.429148675157698</c:v>
                </c:pt>
                <c:pt idx="238773">
                  <c:v>54.429230774469701</c:v>
                </c:pt>
                <c:pt idx="238774">
                  <c:v>54.429312873519002</c:v>
                </c:pt>
                <c:pt idx="238775">
                  <c:v>54.429394972305602</c:v>
                </c:pt>
                <c:pt idx="238776">
                  <c:v>54.4294770708293</c:v>
                </c:pt>
                <c:pt idx="238777">
                  <c:v>54.429559169090197</c:v>
                </c:pt>
                <c:pt idx="238778">
                  <c:v>54.4296412670884</c:v>
                </c:pt>
                <c:pt idx="238779">
                  <c:v>54.429723364823701</c:v>
                </c:pt>
                <c:pt idx="238780">
                  <c:v>54.429805462296301</c:v>
                </c:pt>
                <c:pt idx="238781">
                  <c:v>54.429887559506099</c:v>
                </c:pt>
                <c:pt idx="238782">
                  <c:v>54.429969656452997</c:v>
                </c:pt>
                <c:pt idx="238783">
                  <c:v>54.430051753137299</c:v>
                </c:pt>
                <c:pt idx="238784">
                  <c:v>54.4301338495587</c:v>
                </c:pt>
                <c:pt idx="238785">
                  <c:v>54.4302159457173</c:v>
                </c:pt>
                <c:pt idx="238786">
                  <c:v>54.430298041613199</c:v>
                </c:pt>
                <c:pt idx="238787">
                  <c:v>54.430380137246203</c:v>
                </c:pt>
                <c:pt idx="238788">
                  <c:v>54.430462232616499</c:v>
                </c:pt>
                <c:pt idx="238789">
                  <c:v>54.4305443277241</c:v>
                </c:pt>
                <c:pt idx="238790">
                  <c:v>54.4306264225688</c:v>
                </c:pt>
                <c:pt idx="238791">
                  <c:v>54.430708517150698</c:v>
                </c:pt>
                <c:pt idx="238792">
                  <c:v>54.430790611469902</c:v>
                </c:pt>
                <c:pt idx="238793">
                  <c:v>54.430872705526298</c:v>
                </c:pt>
                <c:pt idx="238794">
                  <c:v>54.430954799319998</c:v>
                </c:pt>
                <c:pt idx="238795">
                  <c:v>54.431036892850798</c:v>
                </c:pt>
                <c:pt idx="238796">
                  <c:v>54.431118986118904</c:v>
                </c:pt>
                <c:pt idx="238797">
                  <c:v>54.4312010791242</c:v>
                </c:pt>
                <c:pt idx="238798">
                  <c:v>54.431283171866703</c:v>
                </c:pt>
                <c:pt idx="238799">
                  <c:v>54.431365264346503</c:v>
                </c:pt>
                <c:pt idx="238800">
                  <c:v>54.431447356563503</c:v>
                </c:pt>
                <c:pt idx="238801">
                  <c:v>54.431529448517701</c:v>
                </c:pt>
                <c:pt idx="238802">
                  <c:v>54.431611540209197</c:v>
                </c:pt>
                <c:pt idx="238803">
                  <c:v>54.431693631637799</c:v>
                </c:pt>
                <c:pt idx="238804">
                  <c:v>54.4317757228037</c:v>
                </c:pt>
                <c:pt idx="238805">
                  <c:v>54.431857813706898</c:v>
                </c:pt>
                <c:pt idx="238806">
                  <c:v>54.431939904347303</c:v>
                </c:pt>
                <c:pt idx="238807">
                  <c:v>54.432021994724899</c:v>
                </c:pt>
                <c:pt idx="238808">
                  <c:v>54.4321040848398</c:v>
                </c:pt>
                <c:pt idx="238809">
                  <c:v>54.4321861746918</c:v>
                </c:pt>
                <c:pt idx="238810">
                  <c:v>54.432268264281198</c:v>
                </c:pt>
                <c:pt idx="238811">
                  <c:v>54.432350353607703</c:v>
                </c:pt>
                <c:pt idx="238812">
                  <c:v>54.432432442671598</c:v>
                </c:pt>
                <c:pt idx="238813">
                  <c:v>54.432514531472599</c:v>
                </c:pt>
                <c:pt idx="238814">
                  <c:v>54.432596620010898</c:v>
                </c:pt>
                <c:pt idx="238815">
                  <c:v>54.432678708286403</c:v>
                </c:pt>
                <c:pt idx="238816">
                  <c:v>54.432760796299199</c:v>
                </c:pt>
                <c:pt idx="238817">
                  <c:v>54.432842884049201</c:v>
                </c:pt>
                <c:pt idx="238818">
                  <c:v>54.432924971536501</c:v>
                </c:pt>
                <c:pt idx="238819">
                  <c:v>54.433007058761</c:v>
                </c:pt>
                <c:pt idx="238820">
                  <c:v>54.433089145722697</c:v>
                </c:pt>
                <c:pt idx="238821">
                  <c:v>54.433171232421699</c:v>
                </c:pt>
                <c:pt idx="238822">
                  <c:v>54.433253318858</c:v>
                </c:pt>
                <c:pt idx="238823">
                  <c:v>54.433335405031499</c:v>
                </c:pt>
                <c:pt idx="238824">
                  <c:v>54.433417490942198</c:v>
                </c:pt>
                <c:pt idx="238825">
                  <c:v>54.433499576590201</c:v>
                </c:pt>
                <c:pt idx="238826">
                  <c:v>54.433581661975502</c:v>
                </c:pt>
                <c:pt idx="238827">
                  <c:v>54.433663747098002</c:v>
                </c:pt>
                <c:pt idx="238828">
                  <c:v>54.433745831957701</c:v>
                </c:pt>
                <c:pt idx="238829">
                  <c:v>54.433827916554698</c:v>
                </c:pt>
                <c:pt idx="238830">
                  <c:v>54.433910000889</c:v>
                </c:pt>
                <c:pt idx="238831">
                  <c:v>54.433992084960501</c:v>
                </c:pt>
                <c:pt idx="238832">
                  <c:v>54.4340741687693</c:v>
                </c:pt>
                <c:pt idx="238833">
                  <c:v>54.434156252315297</c:v>
                </c:pt>
                <c:pt idx="238834">
                  <c:v>54.4342383355986</c:v>
                </c:pt>
                <c:pt idx="238835">
                  <c:v>54.434320418619102</c:v>
                </c:pt>
                <c:pt idx="238836">
                  <c:v>54.434402501376901</c:v>
                </c:pt>
                <c:pt idx="238837">
                  <c:v>54.434484583871999</c:v>
                </c:pt>
                <c:pt idx="238838">
                  <c:v>54.434566666104303</c:v>
                </c:pt>
                <c:pt idx="238839">
                  <c:v>54.434648748073897</c:v>
                </c:pt>
                <c:pt idx="238840">
                  <c:v>54.434730829780797</c:v>
                </c:pt>
                <c:pt idx="238841">
                  <c:v>54.434812911224903</c:v>
                </c:pt>
                <c:pt idx="238842">
                  <c:v>54.434894992406299</c:v>
                </c:pt>
                <c:pt idx="238843">
                  <c:v>54.434977073324902</c:v>
                </c:pt>
                <c:pt idx="238844">
                  <c:v>54.435059153980802</c:v>
                </c:pt>
                <c:pt idx="238845">
                  <c:v>54.435141234374001</c:v>
                </c:pt>
                <c:pt idx="238846">
                  <c:v>54.435223314504498</c:v>
                </c:pt>
                <c:pt idx="238847">
                  <c:v>54.4353053943722</c:v>
                </c:pt>
                <c:pt idx="238848">
                  <c:v>54.435387473977201</c:v>
                </c:pt>
                <c:pt idx="238849">
                  <c:v>54.4354695533194</c:v>
                </c:pt>
                <c:pt idx="238850">
                  <c:v>54.435551632398898</c:v>
                </c:pt>
                <c:pt idx="238851">
                  <c:v>54.435633711215701</c:v>
                </c:pt>
                <c:pt idx="238852">
                  <c:v>54.435715789769802</c:v>
                </c:pt>
                <c:pt idx="238853">
                  <c:v>54.435797868061201</c:v>
                </c:pt>
                <c:pt idx="238854">
                  <c:v>54.435879946089798</c:v>
                </c:pt>
                <c:pt idx="238855">
                  <c:v>54.435962023855701</c:v>
                </c:pt>
                <c:pt idx="238856">
                  <c:v>54.436044101358803</c:v>
                </c:pt>
                <c:pt idx="238857">
                  <c:v>54.436126178599302</c:v>
                </c:pt>
                <c:pt idx="238858">
                  <c:v>54.436208255577</c:v>
                </c:pt>
                <c:pt idx="238859">
                  <c:v>54.436290332292003</c:v>
                </c:pt>
                <c:pt idx="238860">
                  <c:v>54.436372408744298</c:v>
                </c:pt>
                <c:pt idx="238861">
                  <c:v>54.436454484933897</c:v>
                </c:pt>
                <c:pt idx="238862">
                  <c:v>54.436536560860702</c:v>
                </c:pt>
                <c:pt idx="238863">
                  <c:v>54.436618636524898</c:v>
                </c:pt>
                <c:pt idx="238864">
                  <c:v>54.436700711926299</c:v>
                </c:pt>
                <c:pt idx="238865">
                  <c:v>54.436782787064999</c:v>
                </c:pt>
                <c:pt idx="238866">
                  <c:v>54.436864861940997</c:v>
                </c:pt>
                <c:pt idx="238867">
                  <c:v>54.4369469365542</c:v>
                </c:pt>
                <c:pt idx="238868">
                  <c:v>54.437029010904801</c:v>
                </c:pt>
                <c:pt idx="238869">
                  <c:v>54.437111084992601</c:v>
                </c:pt>
                <c:pt idx="238870">
                  <c:v>54.437193158817799</c:v>
                </c:pt>
                <c:pt idx="238871">
                  <c:v>54.437275232380202</c:v>
                </c:pt>
                <c:pt idx="238872">
                  <c:v>54.437357305679903</c:v>
                </c:pt>
                <c:pt idx="238873">
                  <c:v>54.437439378716903</c:v>
                </c:pt>
                <c:pt idx="238874">
                  <c:v>54.4375214514912</c:v>
                </c:pt>
                <c:pt idx="238875">
                  <c:v>54.437603524002803</c:v>
                </c:pt>
                <c:pt idx="238876">
                  <c:v>54.437685596251598</c:v>
                </c:pt>
                <c:pt idx="238877">
                  <c:v>54.437767668237797</c:v>
                </c:pt>
                <c:pt idx="238878">
                  <c:v>54.437849739961301</c:v>
                </c:pt>
                <c:pt idx="238879">
                  <c:v>54.437931811421997</c:v>
                </c:pt>
                <c:pt idx="238880">
                  <c:v>54.438013882620098</c:v>
                </c:pt>
                <c:pt idx="238881">
                  <c:v>54.438095953555496</c:v>
                </c:pt>
                <c:pt idx="238882">
                  <c:v>54.438178024228101</c:v>
                </c:pt>
                <c:pt idx="238883">
                  <c:v>54.438260094638103</c:v>
                </c:pt>
                <c:pt idx="238884">
                  <c:v>54.438342164785297</c:v>
                </c:pt>
                <c:pt idx="238885">
                  <c:v>54.438424234669903</c:v>
                </c:pt>
                <c:pt idx="238886">
                  <c:v>54.4385063042917</c:v>
                </c:pt>
                <c:pt idx="238887">
                  <c:v>54.438588373650902</c:v>
                </c:pt>
                <c:pt idx="238888">
                  <c:v>54.438670442747302</c:v>
                </c:pt>
                <c:pt idx="238889">
                  <c:v>54.4387525115811</c:v>
                </c:pt>
                <c:pt idx="238890">
                  <c:v>54.438834580152196</c:v>
                </c:pt>
                <c:pt idx="238891">
                  <c:v>54.438916648460598</c:v>
                </c:pt>
                <c:pt idx="238892">
                  <c:v>54.438998716506198</c:v>
                </c:pt>
                <c:pt idx="238893">
                  <c:v>54.439080784289203</c:v>
                </c:pt>
                <c:pt idx="238894">
                  <c:v>54.439162851809499</c:v>
                </c:pt>
                <c:pt idx="238895">
                  <c:v>54.4392449190671</c:v>
                </c:pt>
                <c:pt idx="238896">
                  <c:v>54.439326986061999</c:v>
                </c:pt>
                <c:pt idx="238897">
                  <c:v>54.439409052794304</c:v>
                </c:pt>
                <c:pt idx="238898">
                  <c:v>54.439491119263799</c:v>
                </c:pt>
                <c:pt idx="238899">
                  <c:v>54.439573185470699</c:v>
                </c:pt>
                <c:pt idx="238900">
                  <c:v>54.439655251414798</c:v>
                </c:pt>
                <c:pt idx="238901">
                  <c:v>54.439737317096302</c:v>
                </c:pt>
                <c:pt idx="238902">
                  <c:v>54.439819382515097</c:v>
                </c:pt>
                <c:pt idx="238903">
                  <c:v>54.439901447671197</c:v>
                </c:pt>
                <c:pt idx="238904">
                  <c:v>54.439983512564702</c:v>
                </c:pt>
                <c:pt idx="238905">
                  <c:v>54.440065577195398</c:v>
                </c:pt>
                <c:pt idx="238906">
                  <c:v>54.440147641563499</c:v>
                </c:pt>
                <c:pt idx="238907">
                  <c:v>54.440229705668798</c:v>
                </c:pt>
                <c:pt idx="238908">
                  <c:v>54.440311769511503</c:v>
                </c:pt>
                <c:pt idx="238909">
                  <c:v>54.440393833091598</c:v>
                </c:pt>
                <c:pt idx="238910">
                  <c:v>54.440475896408898</c:v>
                </c:pt>
                <c:pt idx="238911">
                  <c:v>54.440557959463597</c:v>
                </c:pt>
                <c:pt idx="238912">
                  <c:v>54.4406400222556</c:v>
                </c:pt>
                <c:pt idx="238913">
                  <c:v>54.440722084784902</c:v>
                </c:pt>
                <c:pt idx="238914">
                  <c:v>54.440804147051502</c:v>
                </c:pt>
                <c:pt idx="238915">
                  <c:v>54.440886209055499</c:v>
                </c:pt>
                <c:pt idx="238916">
                  <c:v>54.440968270796802</c:v>
                </c:pt>
                <c:pt idx="238917">
                  <c:v>54.441050332275402</c:v>
                </c:pt>
                <c:pt idx="238918">
                  <c:v>54.441132393491401</c:v>
                </c:pt>
                <c:pt idx="238919">
                  <c:v>54.441214454444697</c:v>
                </c:pt>
                <c:pt idx="238920">
                  <c:v>54.441296515135299</c:v>
                </c:pt>
                <c:pt idx="238921">
                  <c:v>54.441378575563199</c:v>
                </c:pt>
                <c:pt idx="238922">
                  <c:v>54.441460635728497</c:v>
                </c:pt>
                <c:pt idx="238923">
                  <c:v>54.441542695631099</c:v>
                </c:pt>
                <c:pt idx="238924">
                  <c:v>54.441624755271</c:v>
                </c:pt>
                <c:pt idx="238925">
                  <c:v>54.441706814648299</c:v>
                </c:pt>
                <c:pt idx="238926">
                  <c:v>54.441788873762903</c:v>
                </c:pt>
                <c:pt idx="238927">
                  <c:v>54.441870932614897</c:v>
                </c:pt>
                <c:pt idx="238928">
                  <c:v>54.441952991204097</c:v>
                </c:pt>
                <c:pt idx="238929">
                  <c:v>54.442035049530801</c:v>
                </c:pt>
                <c:pt idx="238930">
                  <c:v>54.442117107594697</c:v>
                </c:pt>
                <c:pt idx="238931">
                  <c:v>54.442199165395998</c:v>
                </c:pt>
                <c:pt idx="238932">
                  <c:v>54.442281222934596</c:v>
                </c:pt>
                <c:pt idx="238933">
                  <c:v>54.4423632802106</c:v>
                </c:pt>
                <c:pt idx="238934">
                  <c:v>54.442445337223901</c:v>
                </c:pt>
                <c:pt idx="238935">
                  <c:v>54.442527393974601</c:v>
                </c:pt>
                <c:pt idx="238936">
                  <c:v>54.442609450462598</c:v>
                </c:pt>
                <c:pt idx="238937">
                  <c:v>54.442691506688</c:v>
                </c:pt>
                <c:pt idx="238938">
                  <c:v>54.4427735626507</c:v>
                </c:pt>
                <c:pt idx="238939">
                  <c:v>54.442855618350698</c:v>
                </c:pt>
                <c:pt idx="238940">
                  <c:v>54.442937673788101</c:v>
                </c:pt>
                <c:pt idx="238941">
                  <c:v>54.443019728962803</c:v>
                </c:pt>
                <c:pt idx="238942">
                  <c:v>54.443101783874901</c:v>
                </c:pt>
                <c:pt idx="238943">
                  <c:v>54.443183838524398</c:v>
                </c:pt>
                <c:pt idx="238944">
                  <c:v>54.443265892911199</c:v>
                </c:pt>
                <c:pt idx="238945">
                  <c:v>54.443347947035299</c:v>
                </c:pt>
                <c:pt idx="238946">
                  <c:v>54.443430000896797</c:v>
                </c:pt>
                <c:pt idx="238947">
                  <c:v>54.443512054495599</c:v>
                </c:pt>
                <c:pt idx="238948">
                  <c:v>54.4435941078318</c:v>
                </c:pt>
                <c:pt idx="238949">
                  <c:v>54.443676160905397</c:v>
                </c:pt>
                <c:pt idx="238950">
                  <c:v>54.443758213716301</c:v>
                </c:pt>
                <c:pt idx="238951">
                  <c:v>54.443840266264601</c:v>
                </c:pt>
                <c:pt idx="238952">
                  <c:v>54.4439223185502</c:v>
                </c:pt>
                <c:pt idx="238953">
                  <c:v>54.444004370573197</c:v>
                </c:pt>
                <c:pt idx="238954">
                  <c:v>54.444086422333498</c:v>
                </c:pt>
                <c:pt idx="238955">
                  <c:v>54.444168473831198</c:v>
                </c:pt>
                <c:pt idx="238956">
                  <c:v>54.444250525066202</c:v>
                </c:pt>
                <c:pt idx="238957">
                  <c:v>54.444332576038697</c:v>
                </c:pt>
                <c:pt idx="238958">
                  <c:v>54.444414626748397</c:v>
                </c:pt>
                <c:pt idx="238959">
                  <c:v>54.444496677195602</c:v>
                </c:pt>
                <c:pt idx="238960">
                  <c:v>54.444578727380097</c:v>
                </c:pt>
                <c:pt idx="238961">
                  <c:v>54.444660777301998</c:v>
                </c:pt>
                <c:pt idx="238962">
                  <c:v>54.444742826961203</c:v>
                </c:pt>
                <c:pt idx="238963">
                  <c:v>54.444824876357799</c:v>
                </c:pt>
                <c:pt idx="238964">
                  <c:v>54.4449069254918</c:v>
                </c:pt>
                <c:pt idx="238965">
                  <c:v>54.444988974363099</c:v>
                </c:pt>
                <c:pt idx="238966">
                  <c:v>54.445071022971803</c:v>
                </c:pt>
                <c:pt idx="238967">
                  <c:v>54.445153071317897</c:v>
                </c:pt>
                <c:pt idx="238968">
                  <c:v>54.445235119401403</c:v>
                </c:pt>
                <c:pt idx="238969">
                  <c:v>54.4453171672222</c:v>
                </c:pt>
                <c:pt idx="238970">
                  <c:v>54.445399214780402</c:v>
                </c:pt>
                <c:pt idx="238971">
                  <c:v>54.445481262075901</c:v>
                </c:pt>
                <c:pt idx="238972">
                  <c:v>54.445563309108898</c:v>
                </c:pt>
                <c:pt idx="238973">
                  <c:v>54.445645355879201</c:v>
                </c:pt>
                <c:pt idx="238974">
                  <c:v>54.4457274023869</c:v>
                </c:pt>
                <c:pt idx="238975">
                  <c:v>54.445809448631898</c:v>
                </c:pt>
                <c:pt idx="238976">
                  <c:v>54.445891494614401</c:v>
                </c:pt>
                <c:pt idx="238977">
                  <c:v>54.445973540334201</c:v>
                </c:pt>
                <c:pt idx="238978">
                  <c:v>54.446055585791399</c:v>
                </c:pt>
                <c:pt idx="238979">
                  <c:v>54.446137630986001</c:v>
                </c:pt>
                <c:pt idx="238980">
                  <c:v>54.446219675917902</c:v>
                </c:pt>
                <c:pt idx="238981">
                  <c:v>54.4463017205873</c:v>
                </c:pt>
                <c:pt idx="238982">
                  <c:v>54.446383764994003</c:v>
                </c:pt>
                <c:pt idx="238983">
                  <c:v>54.446465809138097</c:v>
                </c:pt>
                <c:pt idx="238984">
                  <c:v>54.446547853019602</c:v>
                </c:pt>
                <c:pt idx="238985">
                  <c:v>54.446629896638498</c:v>
                </c:pt>
                <c:pt idx="238986">
                  <c:v>54.446711939994699</c:v>
                </c:pt>
                <c:pt idx="238987">
                  <c:v>54.446793983088398</c:v>
                </c:pt>
                <c:pt idx="238988">
                  <c:v>54.446876025919401</c:v>
                </c:pt>
                <c:pt idx="238989">
                  <c:v>54.446958068487902</c:v>
                </c:pt>
                <c:pt idx="238990">
                  <c:v>54.447040110793701</c:v>
                </c:pt>
                <c:pt idx="238991">
                  <c:v>54.447122152836897</c:v>
                </c:pt>
                <c:pt idx="238992">
                  <c:v>54.447204194617498</c:v>
                </c:pt>
                <c:pt idx="238993">
                  <c:v>54.447286236135497</c:v>
                </c:pt>
                <c:pt idx="238994">
                  <c:v>54.447368277390801</c:v>
                </c:pt>
                <c:pt idx="238995">
                  <c:v>54.447450318383602</c:v>
                </c:pt>
                <c:pt idx="238996">
                  <c:v>54.447532359113801</c:v>
                </c:pt>
                <c:pt idx="238997">
                  <c:v>54.447614399581298</c:v>
                </c:pt>
                <c:pt idx="238998">
                  <c:v>54.447696439786299</c:v>
                </c:pt>
                <c:pt idx="238999">
                  <c:v>54.447778479728598</c:v>
                </c:pt>
                <c:pt idx="239000">
                  <c:v>54.447860519408401</c:v>
                </c:pt>
                <c:pt idx="239001">
                  <c:v>54.447942558825503</c:v>
                </c:pt>
                <c:pt idx="239002">
                  <c:v>54.448024597980101</c:v>
                </c:pt>
                <c:pt idx="239003">
                  <c:v>54.448106636871998</c:v>
                </c:pt>
                <c:pt idx="239004">
                  <c:v>54.448188675501399</c:v>
                </c:pt>
                <c:pt idx="239005">
                  <c:v>54.448270713868098</c:v>
                </c:pt>
                <c:pt idx="239006">
                  <c:v>54.448352751972301</c:v>
                </c:pt>
                <c:pt idx="239007">
                  <c:v>54.448434789813803</c:v>
                </c:pt>
                <c:pt idx="239008">
                  <c:v>54.448516827392801</c:v>
                </c:pt>
                <c:pt idx="239009">
                  <c:v>54.448598864709197</c:v>
                </c:pt>
                <c:pt idx="239010">
                  <c:v>54.448680901762899</c:v>
                </c:pt>
                <c:pt idx="239011">
                  <c:v>54.448762938554097</c:v>
                </c:pt>
                <c:pt idx="239012">
                  <c:v>54.4488449750827</c:v>
                </c:pt>
                <c:pt idx="239013">
                  <c:v>54.448927011348701</c:v>
                </c:pt>
                <c:pt idx="239014">
                  <c:v>54.449009047352099</c:v>
                </c:pt>
                <c:pt idx="239015">
                  <c:v>54.449091083092902</c:v>
                </c:pt>
                <c:pt idx="239016">
                  <c:v>54.449173118571103</c:v>
                </c:pt>
                <c:pt idx="239017">
                  <c:v>54.449255153786801</c:v>
                </c:pt>
                <c:pt idx="239018">
                  <c:v>54.449337188739797</c:v>
                </c:pt>
                <c:pt idx="239019">
                  <c:v>54.449419223430297</c:v>
                </c:pt>
                <c:pt idx="239020">
                  <c:v>54.449501257858202</c:v>
                </c:pt>
                <c:pt idx="239021">
                  <c:v>54.449583292023398</c:v>
                </c:pt>
                <c:pt idx="239022">
                  <c:v>54.449665325926198</c:v>
                </c:pt>
                <c:pt idx="239023">
                  <c:v>54.449747359566302</c:v>
                </c:pt>
                <c:pt idx="239024">
                  <c:v>54.449829392943798</c:v>
                </c:pt>
                <c:pt idx="239025">
                  <c:v>54.449911426058797</c:v>
                </c:pt>
                <c:pt idx="239026">
                  <c:v>54.449993458911202</c:v>
                </c:pt>
                <c:pt idx="239027">
                  <c:v>54.450075491501003</c:v>
                </c:pt>
                <c:pt idx="239028">
                  <c:v>54.450157523828203</c:v>
                </c:pt>
                <c:pt idx="239029">
                  <c:v>54.4502395558928</c:v>
                </c:pt>
                <c:pt idx="239030">
                  <c:v>54.450321587694901</c:v>
                </c:pt>
                <c:pt idx="239031">
                  <c:v>54.4504036192344</c:v>
                </c:pt>
                <c:pt idx="239032">
                  <c:v>54.450485650511297</c:v>
                </c:pt>
                <c:pt idx="239033">
                  <c:v>54.450567681525598</c:v>
                </c:pt>
                <c:pt idx="239034">
                  <c:v>54.450649712277396</c:v>
                </c:pt>
                <c:pt idx="239035">
                  <c:v>54.4507317427666</c:v>
                </c:pt>
                <c:pt idx="239036">
                  <c:v>54.4508137729932</c:v>
                </c:pt>
                <c:pt idx="239037">
                  <c:v>54.450895802957199</c:v>
                </c:pt>
                <c:pt idx="239038">
                  <c:v>54.450977832658701</c:v>
                </c:pt>
                <c:pt idx="239039">
                  <c:v>54.451059862097601</c:v>
                </c:pt>
                <c:pt idx="239040">
                  <c:v>54.451141891273998</c:v>
                </c:pt>
                <c:pt idx="239041">
                  <c:v>54.451223920187701</c:v>
                </c:pt>
                <c:pt idx="239042">
                  <c:v>54.4513059488389</c:v>
                </c:pt>
                <c:pt idx="239043">
                  <c:v>54.451387977227597</c:v>
                </c:pt>
                <c:pt idx="239044">
                  <c:v>54.451470005353599</c:v>
                </c:pt>
                <c:pt idx="239045">
                  <c:v>54.451552033217098</c:v>
                </c:pt>
                <c:pt idx="239046">
                  <c:v>54.451634060818101</c:v>
                </c:pt>
                <c:pt idx="239047">
                  <c:v>54.451716088156502</c:v>
                </c:pt>
                <c:pt idx="239048">
                  <c:v>54.4517981152323</c:v>
                </c:pt>
                <c:pt idx="239049">
                  <c:v>54.451880142045503</c:v>
                </c:pt>
                <c:pt idx="239050">
                  <c:v>54.451962168596197</c:v>
                </c:pt>
                <c:pt idx="239051">
                  <c:v>54.452044194884401</c:v>
                </c:pt>
                <c:pt idx="239052">
                  <c:v>54.452126220909904</c:v>
                </c:pt>
                <c:pt idx="239053">
                  <c:v>54.452208246673003</c:v>
                </c:pt>
                <c:pt idx="239054">
                  <c:v>54.4522902721734</c:v>
                </c:pt>
                <c:pt idx="239055">
                  <c:v>54.452372297411301</c:v>
                </c:pt>
                <c:pt idx="239056">
                  <c:v>54.4524543223867</c:v>
                </c:pt>
                <c:pt idx="239057">
                  <c:v>54.452536347099503</c:v>
                </c:pt>
                <c:pt idx="239058">
                  <c:v>54.452618371549697</c:v>
                </c:pt>
                <c:pt idx="239059">
                  <c:v>54.452700395737402</c:v>
                </c:pt>
                <c:pt idx="239060">
                  <c:v>54.452782419662498</c:v>
                </c:pt>
                <c:pt idx="239061">
                  <c:v>54.452864443325097</c:v>
                </c:pt>
                <c:pt idx="239062">
                  <c:v>54.452946466725201</c:v>
                </c:pt>
                <c:pt idx="239063">
                  <c:v>54.453028489862596</c:v>
                </c:pt>
                <c:pt idx="239064">
                  <c:v>54.453110512737602</c:v>
                </c:pt>
                <c:pt idx="239065">
                  <c:v>54.453192535349999</c:v>
                </c:pt>
                <c:pt idx="239066">
                  <c:v>54.4532745576998</c:v>
                </c:pt>
                <c:pt idx="239067">
                  <c:v>54.453356579787098</c:v>
                </c:pt>
                <c:pt idx="239068">
                  <c:v>54.453438601611801</c:v>
                </c:pt>
                <c:pt idx="239069">
                  <c:v>54.453520623174001</c:v>
                </c:pt>
                <c:pt idx="239070">
                  <c:v>54.453602644473698</c:v>
                </c:pt>
                <c:pt idx="239071">
                  <c:v>54.453684665510799</c:v>
                </c:pt>
                <c:pt idx="239072">
                  <c:v>54.453766686285398</c:v>
                </c:pt>
                <c:pt idx="239073">
                  <c:v>54.453848706797402</c:v>
                </c:pt>
                <c:pt idx="239074">
                  <c:v>54.453930727046902</c:v>
                </c:pt>
                <c:pt idx="239075">
                  <c:v>54.4540127470339</c:v>
                </c:pt>
                <c:pt idx="239076">
                  <c:v>54.454094766758303</c:v>
                </c:pt>
                <c:pt idx="239077">
                  <c:v>54.454176786220202</c:v>
                </c:pt>
                <c:pt idx="239078">
                  <c:v>54.454258805419499</c:v>
                </c:pt>
                <c:pt idx="239079">
                  <c:v>54.454340824356301</c:v>
                </c:pt>
                <c:pt idx="239080">
                  <c:v>54.454422843030599</c:v>
                </c:pt>
                <c:pt idx="239081">
                  <c:v>54.454504861442302</c:v>
                </c:pt>
                <c:pt idx="239082">
                  <c:v>54.454586879591503</c:v>
                </c:pt>
                <c:pt idx="239083">
                  <c:v>54.4546688974782</c:v>
                </c:pt>
                <c:pt idx="239084">
                  <c:v>54.454750915102302</c:v>
                </c:pt>
                <c:pt idx="239085">
                  <c:v>54.454832932463901</c:v>
                </c:pt>
                <c:pt idx="239086">
                  <c:v>54.454914949562998</c:v>
                </c:pt>
                <c:pt idx="239087">
                  <c:v>54.454996966399598</c:v>
                </c:pt>
                <c:pt idx="239088">
                  <c:v>54.455078982973603</c:v>
                </c:pt>
                <c:pt idx="239089">
                  <c:v>54.455160999285098</c:v>
                </c:pt>
                <c:pt idx="239090">
                  <c:v>54.455243015333998</c:v>
                </c:pt>
                <c:pt idx="239091">
                  <c:v>54.455325031120502</c:v>
                </c:pt>
                <c:pt idx="239092">
                  <c:v>54.455407046644403</c:v>
                </c:pt>
                <c:pt idx="239093">
                  <c:v>54.455489061905801</c:v>
                </c:pt>
                <c:pt idx="239094">
                  <c:v>54.455571076904597</c:v>
                </c:pt>
                <c:pt idx="239095">
                  <c:v>54.455653091640997</c:v>
                </c:pt>
                <c:pt idx="239096">
                  <c:v>54.455735106114801</c:v>
                </c:pt>
                <c:pt idx="239097">
                  <c:v>54.455817120326103</c:v>
                </c:pt>
                <c:pt idx="239098">
                  <c:v>54.455899134274901</c:v>
                </c:pt>
                <c:pt idx="239099">
                  <c:v>54.455981147961097</c:v>
                </c:pt>
                <c:pt idx="239100">
                  <c:v>54.456063161384797</c:v>
                </c:pt>
                <c:pt idx="239101">
                  <c:v>54.456145174546101</c:v>
                </c:pt>
                <c:pt idx="239102">
                  <c:v>54.456227187444803</c:v>
                </c:pt>
                <c:pt idx="239103">
                  <c:v>54.456309200081002</c:v>
                </c:pt>
                <c:pt idx="239104">
                  <c:v>54.456391212454598</c:v>
                </c:pt>
                <c:pt idx="239105">
                  <c:v>54.456473224565798</c:v>
                </c:pt>
                <c:pt idx="239106">
                  <c:v>54.456555236414403</c:v>
                </c:pt>
                <c:pt idx="239107">
                  <c:v>54.456637248000597</c:v>
                </c:pt>
                <c:pt idx="239108">
                  <c:v>54.456719259324203</c:v>
                </c:pt>
                <c:pt idx="239109">
                  <c:v>54.456801270385299</c:v>
                </c:pt>
                <c:pt idx="239110">
                  <c:v>54.456883281183899</c:v>
                </c:pt>
                <c:pt idx="239111">
                  <c:v>54.456965291720003</c:v>
                </c:pt>
                <c:pt idx="239112">
                  <c:v>54.457047301993597</c:v>
                </c:pt>
                <c:pt idx="239113">
                  <c:v>54.457129312004703</c:v>
                </c:pt>
                <c:pt idx="239114">
                  <c:v>54.457211321753199</c:v>
                </c:pt>
                <c:pt idx="239115">
                  <c:v>54.457293331239299</c:v>
                </c:pt>
                <c:pt idx="239116">
                  <c:v>54.457375340462903</c:v>
                </c:pt>
                <c:pt idx="239117">
                  <c:v>54.457457349423898</c:v>
                </c:pt>
                <c:pt idx="239118">
                  <c:v>54.457539358122503</c:v>
                </c:pt>
                <c:pt idx="239119">
                  <c:v>54.457621366558499</c:v>
                </c:pt>
                <c:pt idx="239120">
                  <c:v>54.457703374732098</c:v>
                </c:pt>
                <c:pt idx="239121">
                  <c:v>54.457785382643102</c:v>
                </c:pt>
                <c:pt idx="239122">
                  <c:v>54.457867390291597</c:v>
                </c:pt>
                <c:pt idx="239123">
                  <c:v>54.457949397677702</c:v>
                </c:pt>
                <c:pt idx="239124">
                  <c:v>54.458031404801197</c:v>
                </c:pt>
                <c:pt idx="239125">
                  <c:v>54.458113411662303</c:v>
                </c:pt>
                <c:pt idx="239126">
                  <c:v>54.4581954182608</c:v>
                </c:pt>
                <c:pt idx="239127">
                  <c:v>54.458277424596901</c:v>
                </c:pt>
                <c:pt idx="239128">
                  <c:v>54.458359430670498</c:v>
                </c:pt>
                <c:pt idx="239129">
                  <c:v>54.4584414364815</c:v>
                </c:pt>
                <c:pt idx="239130">
                  <c:v>54.458523442030099</c:v>
                </c:pt>
                <c:pt idx="239131">
                  <c:v>54.458605447316202</c:v>
                </c:pt>
                <c:pt idx="239132">
                  <c:v>54.458687452339802</c:v>
                </c:pt>
                <c:pt idx="239133">
                  <c:v>54.4587694571009</c:v>
                </c:pt>
                <c:pt idx="239134">
                  <c:v>54.458851461599501</c:v>
                </c:pt>
                <c:pt idx="239135">
                  <c:v>54.458933465835599</c:v>
                </c:pt>
                <c:pt idx="239136">
                  <c:v>54.459015469809302</c:v>
                </c:pt>
                <c:pt idx="239137">
                  <c:v>54.459097473520401</c:v>
                </c:pt>
                <c:pt idx="239138">
                  <c:v>54.459179476969098</c:v>
                </c:pt>
                <c:pt idx="239139">
                  <c:v>54.459261480155199</c:v>
                </c:pt>
                <c:pt idx="239140">
                  <c:v>54.459343483078896</c:v>
                </c:pt>
                <c:pt idx="239141">
                  <c:v>54.459425485740098</c:v>
                </c:pt>
                <c:pt idx="239142">
                  <c:v>54.459507488138797</c:v>
                </c:pt>
                <c:pt idx="239143">
                  <c:v>54.4595894902751</c:v>
                </c:pt>
                <c:pt idx="239144">
                  <c:v>54.4596714921488</c:v>
                </c:pt>
                <c:pt idx="239145">
                  <c:v>54.459753493760097</c:v>
                </c:pt>
                <c:pt idx="239146">
                  <c:v>54.459835495108898</c:v>
                </c:pt>
                <c:pt idx="239147">
                  <c:v>54.459917496195203</c:v>
                </c:pt>
                <c:pt idx="239148">
                  <c:v>54.459999497019098</c:v>
                </c:pt>
                <c:pt idx="239149">
                  <c:v>54.460081497580397</c:v>
                </c:pt>
                <c:pt idx="239150">
                  <c:v>54.4601634978793</c:v>
                </c:pt>
                <c:pt idx="239151">
                  <c:v>54.4602454979157</c:v>
                </c:pt>
                <c:pt idx="239152">
                  <c:v>54.460327497689697</c:v>
                </c:pt>
                <c:pt idx="239153">
                  <c:v>54.460409497201098</c:v>
                </c:pt>
                <c:pt idx="239154">
                  <c:v>54.460491496450103</c:v>
                </c:pt>
                <c:pt idx="239155">
                  <c:v>54.460573495436599</c:v>
                </c:pt>
                <c:pt idx="239156">
                  <c:v>54.460655494160697</c:v>
                </c:pt>
                <c:pt idx="239157">
                  <c:v>54.460737492622201</c:v>
                </c:pt>
                <c:pt idx="239158">
                  <c:v>54.4608194908214</c:v>
                </c:pt>
                <c:pt idx="239159">
                  <c:v>54.460901488757997</c:v>
                </c:pt>
                <c:pt idx="239160">
                  <c:v>54.460983486432198</c:v>
                </c:pt>
                <c:pt idx="239161">
                  <c:v>54.461065483843903</c:v>
                </c:pt>
                <c:pt idx="239162">
                  <c:v>54.461147480993098</c:v>
                </c:pt>
                <c:pt idx="239163">
                  <c:v>54.461229477879897</c:v>
                </c:pt>
                <c:pt idx="239164">
                  <c:v>54.4613114745042</c:v>
                </c:pt>
                <c:pt idx="239165">
                  <c:v>54.461393470866</c:v>
                </c:pt>
                <c:pt idx="239166">
                  <c:v>54.461475466965403</c:v>
                </c:pt>
                <c:pt idx="239167">
                  <c:v>54.461557462802297</c:v>
                </c:pt>
                <c:pt idx="239168">
                  <c:v>54.461639458376702</c:v>
                </c:pt>
                <c:pt idx="239169">
                  <c:v>54.461721453688703</c:v>
                </c:pt>
                <c:pt idx="239170">
                  <c:v>54.461803448738301</c:v>
                </c:pt>
                <c:pt idx="239171">
                  <c:v>54.461885443525297</c:v>
                </c:pt>
                <c:pt idx="239172">
                  <c:v>54.461967438050003</c:v>
                </c:pt>
                <c:pt idx="239173">
                  <c:v>54.462049432312099</c:v>
                </c:pt>
                <c:pt idx="239174">
                  <c:v>54.462131426311799</c:v>
                </c:pt>
                <c:pt idx="239175">
                  <c:v>54.462213420049103</c:v>
                </c:pt>
                <c:pt idx="239176">
                  <c:v>54.462295413523897</c:v>
                </c:pt>
                <c:pt idx="239177">
                  <c:v>54.462377406736202</c:v>
                </c:pt>
                <c:pt idx="239178">
                  <c:v>54.462459399686097</c:v>
                </c:pt>
                <c:pt idx="239179">
                  <c:v>54.462541392373502</c:v>
                </c:pt>
                <c:pt idx="239180">
                  <c:v>54.462623384798498</c:v>
                </c:pt>
                <c:pt idx="239181">
                  <c:v>54.462705376960997</c:v>
                </c:pt>
                <c:pt idx="239182">
                  <c:v>54.4627873688611</c:v>
                </c:pt>
                <c:pt idx="239183">
                  <c:v>54.462869360498701</c:v>
                </c:pt>
                <c:pt idx="239184">
                  <c:v>54.462951351873897</c:v>
                </c:pt>
                <c:pt idx="239185">
                  <c:v>54.463033342986698</c:v>
                </c:pt>
                <c:pt idx="239186">
                  <c:v>54.463115333837003</c:v>
                </c:pt>
                <c:pt idx="239187">
                  <c:v>54.463197324424797</c:v>
                </c:pt>
                <c:pt idx="239188">
                  <c:v>54.463279314750203</c:v>
                </c:pt>
                <c:pt idx="239189">
                  <c:v>54.463361304813198</c:v>
                </c:pt>
                <c:pt idx="239190">
                  <c:v>54.463443294613697</c:v>
                </c:pt>
                <c:pt idx="239191">
                  <c:v>54.4635252841518</c:v>
                </c:pt>
                <c:pt idx="239192">
                  <c:v>54.463607273427399</c:v>
                </c:pt>
                <c:pt idx="239193">
                  <c:v>54.463689262440603</c:v>
                </c:pt>
                <c:pt idx="239194">
                  <c:v>54.463771251191297</c:v>
                </c:pt>
                <c:pt idx="239195">
                  <c:v>54.463853239679601</c:v>
                </c:pt>
                <c:pt idx="239196">
                  <c:v>54.463935227905502</c:v>
                </c:pt>
                <c:pt idx="239197">
                  <c:v>54.464017215868999</c:v>
                </c:pt>
                <c:pt idx="239198">
                  <c:v>54.464099203570001</c:v>
                </c:pt>
                <c:pt idx="239199">
                  <c:v>54.4641811910085</c:v>
                </c:pt>
                <c:pt idx="239200">
                  <c:v>54.464263178184602</c:v>
                </c:pt>
                <c:pt idx="239201">
                  <c:v>54.464345165098401</c:v>
                </c:pt>
                <c:pt idx="239202">
                  <c:v>54.464427151749597</c:v>
                </c:pt>
                <c:pt idx="239203">
                  <c:v>54.464509138138403</c:v>
                </c:pt>
                <c:pt idx="239204">
                  <c:v>54.464591124264899</c:v>
                </c:pt>
                <c:pt idx="239205">
                  <c:v>54.4646731101288</c:v>
                </c:pt>
                <c:pt idx="239206">
                  <c:v>54.464755095730403</c:v>
                </c:pt>
                <c:pt idx="239207">
                  <c:v>54.464837081069497</c:v>
                </c:pt>
                <c:pt idx="239208">
                  <c:v>54.464919066146201</c:v>
                </c:pt>
                <c:pt idx="239209">
                  <c:v>54.465001050960403</c:v>
                </c:pt>
                <c:pt idx="239210">
                  <c:v>54.465083035512301</c:v>
                </c:pt>
                <c:pt idx="239211">
                  <c:v>54.465165019801702</c:v>
                </c:pt>
                <c:pt idx="239212">
                  <c:v>54.465247003828701</c:v>
                </c:pt>
                <c:pt idx="239213">
                  <c:v>54.465328987593203</c:v>
                </c:pt>
                <c:pt idx="239214">
                  <c:v>54.465410971095402</c:v>
                </c:pt>
                <c:pt idx="239215">
                  <c:v>54.465492954335097</c:v>
                </c:pt>
                <c:pt idx="239216">
                  <c:v>54.465574937312397</c:v>
                </c:pt>
                <c:pt idx="239217">
                  <c:v>54.4656569200272</c:v>
                </c:pt>
                <c:pt idx="239218">
                  <c:v>54.4657389024797</c:v>
                </c:pt>
                <c:pt idx="239219">
                  <c:v>54.465820884669697</c:v>
                </c:pt>
                <c:pt idx="239220">
                  <c:v>54.465902866597403</c:v>
                </c:pt>
                <c:pt idx="239221">
                  <c:v>54.4659848482626</c:v>
                </c:pt>
                <c:pt idx="239222">
                  <c:v>54.466066829665301</c:v>
                </c:pt>
                <c:pt idx="239223">
                  <c:v>54.466148810805699</c:v>
                </c:pt>
                <c:pt idx="239224">
                  <c:v>54.466230791683699</c:v>
                </c:pt>
                <c:pt idx="239225">
                  <c:v>54.466312772299197</c:v>
                </c:pt>
                <c:pt idx="239226">
                  <c:v>54.466394752652299</c:v>
                </c:pt>
                <c:pt idx="239227">
                  <c:v>54.466476732743097</c:v>
                </c:pt>
                <c:pt idx="239228">
                  <c:v>54.466558712571398</c:v>
                </c:pt>
                <c:pt idx="239229">
                  <c:v>54.466640692137297</c:v>
                </c:pt>
                <c:pt idx="239230">
                  <c:v>54.466722671440799</c:v>
                </c:pt>
                <c:pt idx="239231">
                  <c:v>54.466804650481798</c:v>
                </c:pt>
                <c:pt idx="239232">
                  <c:v>54.4668866292605</c:v>
                </c:pt>
                <c:pt idx="239233">
                  <c:v>54.466968607776799</c:v>
                </c:pt>
                <c:pt idx="239234">
                  <c:v>54.467050586030602</c:v>
                </c:pt>
                <c:pt idx="239235">
                  <c:v>54.467132564022101</c:v>
                </c:pt>
                <c:pt idx="239236">
                  <c:v>54.467214541751098</c:v>
                </c:pt>
                <c:pt idx="239237">
                  <c:v>54.467296519217797</c:v>
                </c:pt>
                <c:pt idx="239238">
                  <c:v>54.467378496422</c:v>
                </c:pt>
                <c:pt idx="239239">
                  <c:v>54.4674604733639</c:v>
                </c:pt>
                <c:pt idx="239240">
                  <c:v>54.467542450043297</c:v>
                </c:pt>
                <c:pt idx="239241">
                  <c:v>54.467624426460397</c:v>
                </c:pt>
                <c:pt idx="239242">
                  <c:v>54.467706402615001</c:v>
                </c:pt>
                <c:pt idx="239243">
                  <c:v>54.467788378507201</c:v>
                </c:pt>
                <c:pt idx="239244">
                  <c:v>54.467870354137098</c:v>
                </c:pt>
                <c:pt idx="239245">
                  <c:v>54.467952329504499</c:v>
                </c:pt>
                <c:pt idx="239246">
                  <c:v>54.468034304609603</c:v>
                </c:pt>
                <c:pt idx="239247">
                  <c:v>54.468116279452197</c:v>
                </c:pt>
                <c:pt idx="239248">
                  <c:v>54.468198254032501</c:v>
                </c:pt>
                <c:pt idx="239249">
                  <c:v>54.468280228350402</c:v>
                </c:pt>
                <c:pt idx="239250">
                  <c:v>54.468362202405899</c:v>
                </c:pt>
                <c:pt idx="239251">
                  <c:v>54.468444176199</c:v>
                </c:pt>
                <c:pt idx="239252">
                  <c:v>54.468526149729698</c:v>
                </c:pt>
                <c:pt idx="239253">
                  <c:v>54.468608122997999</c:v>
                </c:pt>
                <c:pt idx="239254">
                  <c:v>54.468690096003897</c:v>
                </c:pt>
                <c:pt idx="239255">
                  <c:v>54.468772068747398</c:v>
                </c:pt>
                <c:pt idx="239256">
                  <c:v>54.468854041228496</c:v>
                </c:pt>
                <c:pt idx="239257">
                  <c:v>54.468936013447298</c:v>
                </c:pt>
                <c:pt idx="239258">
                  <c:v>54.469017985403703</c:v>
                </c:pt>
                <c:pt idx="239259">
                  <c:v>54.469099957097697</c:v>
                </c:pt>
                <c:pt idx="239260">
                  <c:v>54.469181928529302</c:v>
                </c:pt>
                <c:pt idx="239261">
                  <c:v>54.469263899698497</c:v>
                </c:pt>
                <c:pt idx="239262">
                  <c:v>54.469345870605302</c:v>
                </c:pt>
                <c:pt idx="239263">
                  <c:v>54.469427841249797</c:v>
                </c:pt>
                <c:pt idx="239264">
                  <c:v>54.469509811631802</c:v>
                </c:pt>
                <c:pt idx="239265">
                  <c:v>54.469591781751497</c:v>
                </c:pt>
                <c:pt idx="239266">
                  <c:v>54.469673751608802</c:v>
                </c:pt>
                <c:pt idx="239267">
                  <c:v>54.469755721203803</c:v>
                </c:pt>
                <c:pt idx="239268">
                  <c:v>54.469837690536302</c:v>
                </c:pt>
                <c:pt idx="239269">
                  <c:v>54.469919659606497</c:v>
                </c:pt>
                <c:pt idx="239270">
                  <c:v>54.470001628414302</c:v>
                </c:pt>
                <c:pt idx="239271">
                  <c:v>54.470083596959697</c:v>
                </c:pt>
                <c:pt idx="239272">
                  <c:v>54.470165565242802</c:v>
                </c:pt>
                <c:pt idx="239273">
                  <c:v>54.470247533263503</c:v>
                </c:pt>
                <c:pt idx="239274">
                  <c:v>54.470329501021801</c:v>
                </c:pt>
                <c:pt idx="239275">
                  <c:v>54.470411468517703</c:v>
                </c:pt>
                <c:pt idx="239276">
                  <c:v>54.470493435751301</c:v>
                </c:pt>
                <c:pt idx="239277">
                  <c:v>54.470575402722503</c:v>
                </c:pt>
                <c:pt idx="239278">
                  <c:v>54.470657369431301</c:v>
                </c:pt>
                <c:pt idx="239279">
                  <c:v>54.470739335877802</c:v>
                </c:pt>
                <c:pt idx="239280">
                  <c:v>54.4708213020619</c:v>
                </c:pt>
                <c:pt idx="239281">
                  <c:v>54.470903267983601</c:v>
                </c:pt>
                <c:pt idx="239282">
                  <c:v>54.470985233642999</c:v>
                </c:pt>
                <c:pt idx="239283">
                  <c:v>54.47106719904</c:v>
                </c:pt>
                <c:pt idx="239284">
                  <c:v>54.471149164174598</c:v>
                </c:pt>
                <c:pt idx="239285">
                  <c:v>54.471231129046899</c:v>
                </c:pt>
                <c:pt idx="239286">
                  <c:v>54.471313093656804</c:v>
                </c:pt>
                <c:pt idx="239287">
                  <c:v>54.471395058004298</c:v>
                </c:pt>
                <c:pt idx="239288">
                  <c:v>54.471477022089502</c:v>
                </c:pt>
                <c:pt idx="239289">
                  <c:v>54.471558985912303</c:v>
                </c:pt>
                <c:pt idx="239290">
                  <c:v>54.4716409494728</c:v>
                </c:pt>
                <c:pt idx="239291">
                  <c:v>54.4717229127709</c:v>
                </c:pt>
                <c:pt idx="239292">
                  <c:v>54.471804875806697</c:v>
                </c:pt>
                <c:pt idx="239293">
                  <c:v>54.471886838580097</c:v>
                </c:pt>
                <c:pt idx="239294">
                  <c:v>54.471968801091101</c:v>
                </c:pt>
                <c:pt idx="239295">
                  <c:v>54.472050763339801</c:v>
                </c:pt>
                <c:pt idx="239296">
                  <c:v>54.472132725326098</c:v>
                </c:pt>
                <c:pt idx="239297">
                  <c:v>54.472214687050098</c:v>
                </c:pt>
                <c:pt idx="239298">
                  <c:v>54.472296648511701</c:v>
                </c:pt>
                <c:pt idx="239299">
                  <c:v>54.472378609711001</c:v>
                </c:pt>
                <c:pt idx="239300">
                  <c:v>54.472460570648003</c:v>
                </c:pt>
                <c:pt idx="239301">
                  <c:v>54.472542531322503</c:v>
                </c:pt>
                <c:pt idx="239302">
                  <c:v>54.472624491734798</c:v>
                </c:pt>
                <c:pt idx="239303">
                  <c:v>54.472706451884598</c:v>
                </c:pt>
                <c:pt idx="239304">
                  <c:v>54.4727884117722</c:v>
                </c:pt>
                <c:pt idx="239305">
                  <c:v>54.472870371397399</c:v>
                </c:pt>
                <c:pt idx="239306">
                  <c:v>54.472952330760201</c:v>
                </c:pt>
                <c:pt idx="239307">
                  <c:v>54.473034289860699</c:v>
                </c:pt>
                <c:pt idx="239308">
                  <c:v>54.473116248698801</c:v>
                </c:pt>
                <c:pt idx="239309">
                  <c:v>54.473198207274599</c:v>
                </c:pt>
                <c:pt idx="239310">
                  <c:v>54.4732801655881</c:v>
                </c:pt>
                <c:pt idx="239311">
                  <c:v>54.473362123639198</c:v>
                </c:pt>
                <c:pt idx="239312">
                  <c:v>54.473444081427999</c:v>
                </c:pt>
                <c:pt idx="239313">
                  <c:v>54.473526038954503</c:v>
                </c:pt>
                <c:pt idx="239314">
                  <c:v>54.473607996218597</c:v>
                </c:pt>
                <c:pt idx="239315">
                  <c:v>54.473689953220301</c:v>
                </c:pt>
                <c:pt idx="239316">
                  <c:v>54.473771909959801</c:v>
                </c:pt>
                <c:pt idx="239317">
                  <c:v>54.473853866436897</c:v>
                </c:pt>
                <c:pt idx="239318">
                  <c:v>54.473935822651598</c:v>
                </c:pt>
                <c:pt idx="239319">
                  <c:v>54.4740177786041</c:v>
                </c:pt>
                <c:pt idx="239320">
                  <c:v>54.4740997342941</c:v>
                </c:pt>
                <c:pt idx="239321">
                  <c:v>54.474181689721902</c:v>
                </c:pt>
                <c:pt idx="239322">
                  <c:v>54.474263644887301</c:v>
                </c:pt>
                <c:pt idx="239323">
                  <c:v>54.474345599790396</c:v>
                </c:pt>
                <c:pt idx="239324">
                  <c:v>54.474427554431202</c:v>
                </c:pt>
                <c:pt idx="239325">
                  <c:v>54.474509508809597</c:v>
                </c:pt>
                <c:pt idx="239326">
                  <c:v>54.474591462925702</c:v>
                </c:pt>
                <c:pt idx="239327">
                  <c:v>54.474673416779503</c:v>
                </c:pt>
                <c:pt idx="239328">
                  <c:v>54.474755370371</c:v>
                </c:pt>
                <c:pt idx="239329">
                  <c:v>54.4748373237001</c:v>
                </c:pt>
                <c:pt idx="239330">
                  <c:v>54.474919276766897</c:v>
                </c:pt>
                <c:pt idx="239331">
                  <c:v>54.475001229571397</c:v>
                </c:pt>
                <c:pt idx="239332">
                  <c:v>54.475083182113501</c:v>
                </c:pt>
                <c:pt idx="239333">
                  <c:v>54.475165134393301</c:v>
                </c:pt>
                <c:pt idx="239334">
                  <c:v>54.475247086410903</c:v>
                </c:pt>
                <c:pt idx="239335">
                  <c:v>54.475329038166002</c:v>
                </c:pt>
                <c:pt idx="239336">
                  <c:v>54.475410989658897</c:v>
                </c:pt>
                <c:pt idx="239337">
                  <c:v>54.475492940889502</c:v>
                </c:pt>
                <c:pt idx="239338">
                  <c:v>54.475574891857697</c:v>
                </c:pt>
                <c:pt idx="239339">
                  <c:v>54.475656842563602</c:v>
                </c:pt>
                <c:pt idx="239340">
                  <c:v>54.475738793007203</c:v>
                </c:pt>
                <c:pt idx="239341">
                  <c:v>54.4758207431885</c:v>
                </c:pt>
                <c:pt idx="239342">
                  <c:v>54.4759026931074</c:v>
                </c:pt>
                <c:pt idx="239343">
                  <c:v>54.475984642764097</c:v>
                </c:pt>
                <c:pt idx="239344">
                  <c:v>54.476066592158404</c:v>
                </c:pt>
                <c:pt idx="239345">
                  <c:v>54.476148541290399</c:v>
                </c:pt>
                <c:pt idx="239346">
                  <c:v>54.476230490160198</c:v>
                </c:pt>
                <c:pt idx="239347">
                  <c:v>54.4763124387676</c:v>
                </c:pt>
                <c:pt idx="239348">
                  <c:v>54.476394387112599</c:v>
                </c:pt>
                <c:pt idx="239349">
                  <c:v>54.4764763351954</c:v>
                </c:pt>
                <c:pt idx="239350">
                  <c:v>54.476558283015898</c:v>
                </c:pt>
                <c:pt idx="239351">
                  <c:v>54.476640230574098</c:v>
                </c:pt>
                <c:pt idx="239352">
                  <c:v>54.476722177869902</c:v>
                </c:pt>
                <c:pt idx="239353">
                  <c:v>54.476804124903502</c:v>
                </c:pt>
                <c:pt idx="239354">
                  <c:v>54.476886071674699</c:v>
                </c:pt>
                <c:pt idx="239355">
                  <c:v>54.476968018183598</c:v>
                </c:pt>
                <c:pt idx="239356">
                  <c:v>54.4770499644303</c:v>
                </c:pt>
                <c:pt idx="239357">
                  <c:v>54.477131910414599</c:v>
                </c:pt>
                <c:pt idx="239358">
                  <c:v>54.477213856136601</c:v>
                </c:pt>
                <c:pt idx="239359">
                  <c:v>54.477295801596398</c:v>
                </c:pt>
                <c:pt idx="239360">
                  <c:v>54.477377746793799</c:v>
                </c:pt>
                <c:pt idx="239361">
                  <c:v>54.477459691728903</c:v>
                </c:pt>
                <c:pt idx="239362">
                  <c:v>54.477541636401803</c:v>
                </c:pt>
                <c:pt idx="239363">
                  <c:v>54.477623580812299</c:v>
                </c:pt>
                <c:pt idx="239364">
                  <c:v>54.477705524960598</c:v>
                </c:pt>
                <c:pt idx="239365">
                  <c:v>54.4777874688465</c:v>
                </c:pt>
                <c:pt idx="239366">
                  <c:v>54.477869412470199</c:v>
                </c:pt>
                <c:pt idx="239367">
                  <c:v>54.4779513558315</c:v>
                </c:pt>
                <c:pt idx="239368">
                  <c:v>54.478033298930598</c:v>
                </c:pt>
                <c:pt idx="239369">
                  <c:v>54.478115241767298</c:v>
                </c:pt>
                <c:pt idx="239370">
                  <c:v>54.478197184341802</c:v>
                </c:pt>
                <c:pt idx="239371">
                  <c:v>54.478279126654002</c:v>
                </c:pt>
                <c:pt idx="239372">
                  <c:v>54.478361068703897</c:v>
                </c:pt>
                <c:pt idx="239373">
                  <c:v>54.478443010491503</c:v>
                </c:pt>
                <c:pt idx="239374">
                  <c:v>54.478524952016798</c:v>
                </c:pt>
                <c:pt idx="239375">
                  <c:v>54.478606893279803</c:v>
                </c:pt>
                <c:pt idx="239376">
                  <c:v>54.478688834280597</c:v>
                </c:pt>
                <c:pt idx="239377">
                  <c:v>54.4787707750191</c:v>
                </c:pt>
                <c:pt idx="239378">
                  <c:v>54.478852715495201</c:v>
                </c:pt>
                <c:pt idx="239379">
                  <c:v>54.478934655709097</c:v>
                </c:pt>
                <c:pt idx="239380">
                  <c:v>54.479016595660703</c:v>
                </c:pt>
                <c:pt idx="239381">
                  <c:v>54.479098535349998</c:v>
                </c:pt>
                <c:pt idx="239382">
                  <c:v>54.479180474777102</c:v>
                </c:pt>
                <c:pt idx="239383">
                  <c:v>54.479262413941797</c:v>
                </c:pt>
                <c:pt idx="239384">
                  <c:v>54.479344352844301</c:v>
                </c:pt>
                <c:pt idx="239385">
                  <c:v>54.479426291484501</c:v>
                </c:pt>
                <c:pt idx="239386">
                  <c:v>54.479508229862503</c:v>
                </c:pt>
                <c:pt idx="239387">
                  <c:v>54.479590167978102</c:v>
                </c:pt>
                <c:pt idx="239388">
                  <c:v>54.479672105831497</c:v>
                </c:pt>
                <c:pt idx="239389">
                  <c:v>54.479754043422602</c:v>
                </c:pt>
                <c:pt idx="239390">
                  <c:v>54.479835980751403</c:v>
                </c:pt>
                <c:pt idx="239391">
                  <c:v>54.4799179178179</c:v>
                </c:pt>
                <c:pt idx="239392">
                  <c:v>54.4799998546222</c:v>
                </c:pt>
                <c:pt idx="239393">
                  <c:v>54.480081791164203</c:v>
                </c:pt>
                <c:pt idx="239394">
                  <c:v>54.480163727443902</c:v>
                </c:pt>
                <c:pt idx="239395">
                  <c:v>54.480245663461403</c:v>
                </c:pt>
                <c:pt idx="239396">
                  <c:v>54.480327599216601</c:v>
                </c:pt>
                <c:pt idx="239397">
                  <c:v>54.480409534709501</c:v>
                </c:pt>
                <c:pt idx="239398">
                  <c:v>54.480491469940098</c:v>
                </c:pt>
                <c:pt idx="239399">
                  <c:v>54.480573404908498</c:v>
                </c:pt>
                <c:pt idx="239400">
                  <c:v>54.4806553396146</c:v>
                </c:pt>
                <c:pt idx="239401">
                  <c:v>54.480737274058498</c:v>
                </c:pt>
                <c:pt idx="239402">
                  <c:v>54.480819208240099</c:v>
                </c:pt>
                <c:pt idx="239403">
                  <c:v>54.480901142159396</c:v>
                </c:pt>
                <c:pt idx="239404">
                  <c:v>54.480983075816503</c:v>
                </c:pt>
                <c:pt idx="239405">
                  <c:v>54.481065009211299</c:v>
                </c:pt>
                <c:pt idx="239406">
                  <c:v>54.481146942343798</c:v>
                </c:pt>
                <c:pt idx="239407">
                  <c:v>54.4812288752141</c:v>
                </c:pt>
                <c:pt idx="239408">
                  <c:v>54.481310807822098</c:v>
                </c:pt>
                <c:pt idx="239409">
                  <c:v>54.481392740167799</c:v>
                </c:pt>
                <c:pt idx="239410">
                  <c:v>54.481474672251302</c:v>
                </c:pt>
                <c:pt idx="239411">
                  <c:v>54.481556604072601</c:v>
                </c:pt>
                <c:pt idx="239412">
                  <c:v>54.481638535631603</c:v>
                </c:pt>
                <c:pt idx="239413">
                  <c:v>54.481720466928302</c:v>
                </c:pt>
                <c:pt idx="239414">
                  <c:v>54.481802397962802</c:v>
                </c:pt>
                <c:pt idx="239415">
                  <c:v>54.481884328734999</c:v>
                </c:pt>
                <c:pt idx="239416">
                  <c:v>54.481966259244899</c:v>
                </c:pt>
                <c:pt idx="239417">
                  <c:v>54.482048189492602</c:v>
                </c:pt>
                <c:pt idx="239418">
                  <c:v>54.4821301194781</c:v>
                </c:pt>
                <c:pt idx="239419">
                  <c:v>54.482212049201301</c:v>
                </c:pt>
                <c:pt idx="239420">
                  <c:v>54.482293978662298</c:v>
                </c:pt>
                <c:pt idx="239421">
                  <c:v>54.482375907860998</c:v>
                </c:pt>
                <c:pt idx="239422">
                  <c:v>54.482457836797501</c:v>
                </c:pt>
                <c:pt idx="239423">
                  <c:v>54.482539765471699</c:v>
                </c:pt>
                <c:pt idx="239424">
                  <c:v>54.482621693883601</c:v>
                </c:pt>
                <c:pt idx="239425">
                  <c:v>54.482703622033398</c:v>
                </c:pt>
                <c:pt idx="239426">
                  <c:v>54.482785549920898</c:v>
                </c:pt>
                <c:pt idx="239427">
                  <c:v>54.482867477546101</c:v>
                </c:pt>
                <c:pt idx="239428">
                  <c:v>54.4829494049091</c:v>
                </c:pt>
                <c:pt idx="239429">
                  <c:v>54.483031332009801</c:v>
                </c:pt>
                <c:pt idx="239430">
                  <c:v>54.483113258848299</c:v>
                </c:pt>
                <c:pt idx="239431">
                  <c:v>54.483195185424599</c:v>
                </c:pt>
                <c:pt idx="239432">
                  <c:v>54.483277111738602</c:v>
                </c:pt>
                <c:pt idx="239433">
                  <c:v>54.4833590377904</c:v>
                </c:pt>
                <c:pt idx="239434">
                  <c:v>54.483440963580001</c:v>
                </c:pt>
                <c:pt idx="239435">
                  <c:v>54.483522889107299</c:v>
                </c:pt>
                <c:pt idx="239436">
                  <c:v>54.483604814372399</c:v>
                </c:pt>
                <c:pt idx="239437">
                  <c:v>54.483686739375202</c:v>
                </c:pt>
                <c:pt idx="239438">
                  <c:v>54.4837686641158</c:v>
                </c:pt>
                <c:pt idx="239439">
                  <c:v>54.483850588594201</c:v>
                </c:pt>
                <c:pt idx="239440">
                  <c:v>54.483932512810398</c:v>
                </c:pt>
                <c:pt idx="239441">
                  <c:v>54.484014436764298</c:v>
                </c:pt>
                <c:pt idx="239442">
                  <c:v>54.484096360455901</c:v>
                </c:pt>
                <c:pt idx="239443">
                  <c:v>54.484178283885399</c:v>
                </c:pt>
                <c:pt idx="239444">
                  <c:v>54.4842602070526</c:v>
                </c:pt>
                <c:pt idx="239445">
                  <c:v>54.484342129957597</c:v>
                </c:pt>
                <c:pt idx="239446">
                  <c:v>54.484424052600403</c:v>
                </c:pt>
                <c:pt idx="239447">
                  <c:v>54.484505974980898</c:v>
                </c:pt>
                <c:pt idx="239448">
                  <c:v>54.484587897099203</c:v>
                </c:pt>
                <c:pt idx="239449">
                  <c:v>54.484669818955297</c:v>
                </c:pt>
                <c:pt idx="239450">
                  <c:v>54.4847517405492</c:v>
                </c:pt>
                <c:pt idx="239451">
                  <c:v>54.484833661880799</c:v>
                </c:pt>
                <c:pt idx="239452">
                  <c:v>54.484915582950201</c:v>
                </c:pt>
                <c:pt idx="239453">
                  <c:v>54.484997503757398</c:v>
                </c:pt>
                <c:pt idx="239454">
                  <c:v>54.485079424302398</c:v>
                </c:pt>
                <c:pt idx="239455">
                  <c:v>54.485161344585102</c:v>
                </c:pt>
                <c:pt idx="239456">
                  <c:v>54.4852432646056</c:v>
                </c:pt>
                <c:pt idx="239457">
                  <c:v>54.485325184364001</c:v>
                </c:pt>
                <c:pt idx="239458">
                  <c:v>54.485407103860098</c:v>
                </c:pt>
                <c:pt idx="239459">
                  <c:v>54.485489023093898</c:v>
                </c:pt>
                <c:pt idx="239460">
                  <c:v>54.4855709420656</c:v>
                </c:pt>
                <c:pt idx="239461">
                  <c:v>54.485652860774998</c:v>
                </c:pt>
                <c:pt idx="239462">
                  <c:v>54.485734779222298</c:v>
                </c:pt>
                <c:pt idx="239463">
                  <c:v>54.485816697407301</c:v>
                </c:pt>
                <c:pt idx="239464">
                  <c:v>54.4858986153301</c:v>
                </c:pt>
                <c:pt idx="239465">
                  <c:v>54.485980532990702</c:v>
                </c:pt>
                <c:pt idx="239466">
                  <c:v>54.486062450389099</c:v>
                </c:pt>
                <c:pt idx="239467">
                  <c:v>54.486144367525199</c:v>
                </c:pt>
                <c:pt idx="239468">
                  <c:v>54.486226284399201</c:v>
                </c:pt>
                <c:pt idx="239469">
                  <c:v>54.4863082010109</c:v>
                </c:pt>
                <c:pt idx="239470">
                  <c:v>54.4863901173605</c:v>
                </c:pt>
                <c:pt idx="239471">
                  <c:v>54.486472033447797</c:v>
                </c:pt>
                <c:pt idx="239472">
                  <c:v>54.486553949273002</c:v>
                </c:pt>
                <c:pt idx="239473">
                  <c:v>54.486635864835897</c:v>
                </c:pt>
                <c:pt idx="239474">
                  <c:v>54.486717780136601</c:v>
                </c:pt>
                <c:pt idx="239475">
                  <c:v>54.486799695175101</c:v>
                </c:pt>
                <c:pt idx="239476">
                  <c:v>54.486881609951404</c:v>
                </c:pt>
                <c:pt idx="239477">
                  <c:v>54.486963524465601</c:v>
                </c:pt>
                <c:pt idx="239478">
                  <c:v>54.487045438717502</c:v>
                </c:pt>
                <c:pt idx="239479">
                  <c:v>54.487127352707198</c:v>
                </c:pt>
                <c:pt idx="239480">
                  <c:v>54.487209266434697</c:v>
                </c:pt>
                <c:pt idx="239481">
                  <c:v>54.487291179899998</c:v>
                </c:pt>
                <c:pt idx="239482">
                  <c:v>54.487373093103102</c:v>
                </c:pt>
                <c:pt idx="239483">
                  <c:v>54.487455006044001</c:v>
                </c:pt>
                <c:pt idx="239484">
                  <c:v>54.487536918722803</c:v>
                </c:pt>
                <c:pt idx="239485">
                  <c:v>54.487618831139301</c:v>
                </c:pt>
                <c:pt idx="239486">
                  <c:v>54.487700743293601</c:v>
                </c:pt>
                <c:pt idx="239487">
                  <c:v>54.487782655185804</c:v>
                </c:pt>
                <c:pt idx="239488">
                  <c:v>54.487864566815702</c:v>
                </c:pt>
                <c:pt idx="239489">
                  <c:v>54.487946478183503</c:v>
                </c:pt>
                <c:pt idx="239490">
                  <c:v>54.488028389288999</c:v>
                </c:pt>
                <c:pt idx="239491">
                  <c:v>54.488110300132398</c:v>
                </c:pt>
                <c:pt idx="239492">
                  <c:v>54.488192210713599</c:v>
                </c:pt>
                <c:pt idx="239493">
                  <c:v>54.488274121032603</c:v>
                </c:pt>
                <c:pt idx="239494">
                  <c:v>54.488356031089403</c:v>
                </c:pt>
                <c:pt idx="239495">
                  <c:v>54.488437940883998</c:v>
                </c:pt>
                <c:pt idx="239496">
                  <c:v>54.488519850416502</c:v>
                </c:pt>
                <c:pt idx="239497">
                  <c:v>54.488601759686702</c:v>
                </c:pt>
                <c:pt idx="239498">
                  <c:v>54.488683668694797</c:v>
                </c:pt>
                <c:pt idx="239499">
                  <c:v>54.488765577440702</c:v>
                </c:pt>
                <c:pt idx="239500">
                  <c:v>54.488847485924403</c:v>
                </c:pt>
                <c:pt idx="239501">
                  <c:v>54.488929394145899</c:v>
                </c:pt>
                <c:pt idx="239502">
                  <c:v>54.489011302105197</c:v>
                </c:pt>
                <c:pt idx="239503">
                  <c:v>54.489093209802398</c:v>
                </c:pt>
                <c:pt idx="239504">
                  <c:v>54.489175117237401</c:v>
                </c:pt>
                <c:pt idx="239505">
                  <c:v>54.4892570244102</c:v>
                </c:pt>
                <c:pt idx="239506">
                  <c:v>54.489338931320802</c:v>
                </c:pt>
                <c:pt idx="239507">
                  <c:v>54.489420837969199</c:v>
                </c:pt>
                <c:pt idx="239508">
                  <c:v>54.489502744355498</c:v>
                </c:pt>
                <c:pt idx="239509">
                  <c:v>54.4895846504796</c:v>
                </c:pt>
                <c:pt idx="239510">
                  <c:v>54.489666556341497</c:v>
                </c:pt>
                <c:pt idx="239511">
                  <c:v>54.489748461941304</c:v>
                </c:pt>
                <c:pt idx="239512">
                  <c:v>54.489830367278799</c:v>
                </c:pt>
                <c:pt idx="239513">
                  <c:v>54.489912272354204</c:v>
                </c:pt>
                <c:pt idx="239514">
                  <c:v>54.489994177167503</c:v>
                </c:pt>
                <c:pt idx="239515">
                  <c:v>54.490076081718499</c:v>
                </c:pt>
                <c:pt idx="239516">
                  <c:v>54.490157986007397</c:v>
                </c:pt>
                <c:pt idx="239517">
                  <c:v>54.490239890034204</c:v>
                </c:pt>
                <c:pt idx="239518">
                  <c:v>54.490321793798699</c:v>
                </c:pt>
                <c:pt idx="239519">
                  <c:v>54.490403697301097</c:v>
                </c:pt>
                <c:pt idx="239520">
                  <c:v>54.490485600541298</c:v>
                </c:pt>
                <c:pt idx="239521">
                  <c:v>54.490567503519401</c:v>
                </c:pt>
                <c:pt idx="239522">
                  <c:v>54.490649406235299</c:v>
                </c:pt>
                <c:pt idx="239523">
                  <c:v>54.490731308689</c:v>
                </c:pt>
                <c:pt idx="239524">
                  <c:v>54.490813210880603</c:v>
                </c:pt>
                <c:pt idx="239525">
                  <c:v>54.490895112810001</c:v>
                </c:pt>
                <c:pt idx="239526">
                  <c:v>54.490977014477302</c:v>
                </c:pt>
                <c:pt idx="239527">
                  <c:v>54.491058915882299</c:v>
                </c:pt>
                <c:pt idx="239528">
                  <c:v>54.491140817025297</c:v>
                </c:pt>
                <c:pt idx="239529">
                  <c:v>54.491222717905998</c:v>
                </c:pt>
                <c:pt idx="239530">
                  <c:v>54.491304618524602</c:v>
                </c:pt>
                <c:pt idx="239531">
                  <c:v>54.4913865188811</c:v>
                </c:pt>
                <c:pt idx="239532">
                  <c:v>54.491468418975401</c:v>
                </c:pt>
                <c:pt idx="239533">
                  <c:v>54.491550318807597</c:v>
                </c:pt>
                <c:pt idx="239534">
                  <c:v>54.491632218377497</c:v>
                </c:pt>
                <c:pt idx="239535">
                  <c:v>54.491714117685397</c:v>
                </c:pt>
                <c:pt idx="239536">
                  <c:v>54.491796016731101</c:v>
                </c:pt>
                <c:pt idx="239537">
                  <c:v>54.4918779155146</c:v>
                </c:pt>
                <c:pt idx="239538">
                  <c:v>54.491959814036001</c:v>
                </c:pt>
                <c:pt idx="239539">
                  <c:v>54.492041712295197</c:v>
                </c:pt>
                <c:pt idx="239540">
                  <c:v>54.492123610292303</c:v>
                </c:pt>
                <c:pt idx="239541">
                  <c:v>54.492205508027297</c:v>
                </c:pt>
                <c:pt idx="239542">
                  <c:v>54.492287405500001</c:v>
                </c:pt>
                <c:pt idx="239543">
                  <c:v>54.492369302710699</c:v>
                </c:pt>
                <c:pt idx="239544">
                  <c:v>54.4924511996592</c:v>
                </c:pt>
                <c:pt idx="239545">
                  <c:v>54.492533096345497</c:v>
                </c:pt>
                <c:pt idx="239546">
                  <c:v>54.492614992769703</c:v>
                </c:pt>
                <c:pt idx="239547">
                  <c:v>54.492696888931803</c:v>
                </c:pt>
                <c:pt idx="239548">
                  <c:v>54.4927787848317</c:v>
                </c:pt>
                <c:pt idx="239549">
                  <c:v>54.492860680469498</c:v>
                </c:pt>
                <c:pt idx="239550">
                  <c:v>54.492942575845198</c:v>
                </c:pt>
                <c:pt idx="239551">
                  <c:v>54.493024470958701</c:v>
                </c:pt>
                <c:pt idx="239552">
                  <c:v>54.49310636581</c:v>
                </c:pt>
                <c:pt idx="239553">
                  <c:v>54.493188260399201</c:v>
                </c:pt>
                <c:pt idx="239554">
                  <c:v>54.493270154726297</c:v>
                </c:pt>
                <c:pt idx="239555">
                  <c:v>54.493352048791301</c:v>
                </c:pt>
                <c:pt idx="239556">
                  <c:v>54.493433942594102</c:v>
                </c:pt>
                <c:pt idx="239557">
                  <c:v>54.493515836134797</c:v>
                </c:pt>
                <c:pt idx="239558">
                  <c:v>54.493597729413302</c:v>
                </c:pt>
                <c:pt idx="239559">
                  <c:v>54.493679622429703</c:v>
                </c:pt>
                <c:pt idx="239560">
                  <c:v>54.493761515183998</c:v>
                </c:pt>
                <c:pt idx="239561">
                  <c:v>54.493843407676202</c:v>
                </c:pt>
                <c:pt idx="239562">
                  <c:v>54.493925299906202</c:v>
                </c:pt>
                <c:pt idx="239563">
                  <c:v>54.494007191874097</c:v>
                </c:pt>
                <c:pt idx="239564">
                  <c:v>54.494089083579802</c:v>
                </c:pt>
                <c:pt idx="239565">
                  <c:v>54.494170975023501</c:v>
                </c:pt>
                <c:pt idx="239566">
                  <c:v>54.494252866205002</c:v>
                </c:pt>
                <c:pt idx="239567">
                  <c:v>54.494334757124399</c:v>
                </c:pt>
                <c:pt idx="239568">
                  <c:v>54.494416647781598</c:v>
                </c:pt>
                <c:pt idx="239569">
                  <c:v>54.4944985381767</c:v>
                </c:pt>
                <c:pt idx="239570">
                  <c:v>54.494580428309703</c:v>
                </c:pt>
                <c:pt idx="239571">
                  <c:v>54.494662318180602</c:v>
                </c:pt>
                <c:pt idx="239572">
                  <c:v>54.494744207789402</c:v>
                </c:pt>
                <c:pt idx="239573">
                  <c:v>54.494826097135999</c:v>
                </c:pt>
                <c:pt idx="239574">
                  <c:v>54.494907986220497</c:v>
                </c:pt>
                <c:pt idx="239575">
                  <c:v>54.494989875042897</c:v>
                </c:pt>
                <c:pt idx="239576">
                  <c:v>54.4950717636032</c:v>
                </c:pt>
                <c:pt idx="239577">
                  <c:v>54.495153651901397</c:v>
                </c:pt>
                <c:pt idx="239578">
                  <c:v>54.495235539937397</c:v>
                </c:pt>
                <c:pt idx="239579">
                  <c:v>54.495317427711299</c:v>
                </c:pt>
                <c:pt idx="239580">
                  <c:v>54.495399315223203</c:v>
                </c:pt>
                <c:pt idx="239581">
                  <c:v>54.495481202472902</c:v>
                </c:pt>
                <c:pt idx="239582">
                  <c:v>54.495563089460397</c:v>
                </c:pt>
                <c:pt idx="239583">
                  <c:v>54.495644976185901</c:v>
                </c:pt>
                <c:pt idx="239584">
                  <c:v>54.495726862649299</c:v>
                </c:pt>
                <c:pt idx="239585">
                  <c:v>54.4958087488505</c:v>
                </c:pt>
                <c:pt idx="239586">
                  <c:v>54.495890634789603</c:v>
                </c:pt>
                <c:pt idx="239587">
                  <c:v>54.495972520466701</c:v>
                </c:pt>
                <c:pt idx="239588">
                  <c:v>54.496054405881601</c:v>
                </c:pt>
                <c:pt idx="239589">
                  <c:v>54.496136291034396</c:v>
                </c:pt>
                <c:pt idx="239590">
                  <c:v>54.496218175925101</c:v>
                </c:pt>
                <c:pt idx="239591">
                  <c:v>54.4963000605537</c:v>
                </c:pt>
                <c:pt idx="239592">
                  <c:v>54.496381944920202</c:v>
                </c:pt>
                <c:pt idx="239593">
                  <c:v>54.496463829024599</c:v>
                </c:pt>
                <c:pt idx="239594">
                  <c:v>54.496545712866897</c:v>
                </c:pt>
                <c:pt idx="239595">
                  <c:v>54.496627596447098</c:v>
                </c:pt>
                <c:pt idx="239596">
                  <c:v>54.496709479765101</c:v>
                </c:pt>
                <c:pt idx="239597">
                  <c:v>54.496791362821099</c:v>
                </c:pt>
                <c:pt idx="239598">
                  <c:v>54.496873245614999</c:v>
                </c:pt>
                <c:pt idx="239599">
                  <c:v>54.496955128146801</c:v>
                </c:pt>
                <c:pt idx="239600">
                  <c:v>54.497037010416399</c:v>
                </c:pt>
                <c:pt idx="239601">
                  <c:v>54.497118892423998</c:v>
                </c:pt>
                <c:pt idx="239602">
                  <c:v>54.497200774169499</c:v>
                </c:pt>
                <c:pt idx="239603">
                  <c:v>54.497282655652903</c:v>
                </c:pt>
                <c:pt idx="239604">
                  <c:v>54.497364536874201</c:v>
                </c:pt>
                <c:pt idx="239605">
                  <c:v>54.497446417833402</c:v>
                </c:pt>
                <c:pt idx="239606">
                  <c:v>54.497528298530497</c:v>
                </c:pt>
                <c:pt idx="239607">
                  <c:v>54.497610178965502</c:v>
                </c:pt>
                <c:pt idx="239608">
                  <c:v>54.497692059138402</c:v>
                </c:pt>
                <c:pt idx="239609">
                  <c:v>54.497773939049203</c:v>
                </c:pt>
                <c:pt idx="239610">
                  <c:v>54.497855818698</c:v>
                </c:pt>
                <c:pt idx="239611">
                  <c:v>54.497937698084598</c:v>
                </c:pt>
                <c:pt idx="239612">
                  <c:v>54.498019577209199</c:v>
                </c:pt>
                <c:pt idx="239613">
                  <c:v>54.498101456071701</c:v>
                </c:pt>
                <c:pt idx="239614">
                  <c:v>54.498183334672099</c:v>
                </c:pt>
                <c:pt idx="239615">
                  <c:v>54.498265213010399</c:v>
                </c:pt>
                <c:pt idx="239616">
                  <c:v>54.4983470910866</c:v>
                </c:pt>
                <c:pt idx="239617">
                  <c:v>54.498428968900697</c:v>
                </c:pt>
                <c:pt idx="239618">
                  <c:v>54.498510846452703</c:v>
                </c:pt>
                <c:pt idx="239619">
                  <c:v>54.498592723742703</c:v>
                </c:pt>
                <c:pt idx="239620">
                  <c:v>54.498674600770599</c:v>
                </c:pt>
                <c:pt idx="239621">
                  <c:v>54.498756477536404</c:v>
                </c:pt>
                <c:pt idx="239622">
                  <c:v>54.498838354040103</c:v>
                </c:pt>
                <c:pt idx="239623">
                  <c:v>54.498920230281797</c:v>
                </c:pt>
                <c:pt idx="239624">
                  <c:v>54.499002106261301</c:v>
                </c:pt>
                <c:pt idx="239625">
                  <c:v>54.499083981978799</c:v>
                </c:pt>
                <c:pt idx="239626">
                  <c:v>54.4991658574342</c:v>
                </c:pt>
                <c:pt idx="239627">
                  <c:v>54.499247732627502</c:v>
                </c:pt>
                <c:pt idx="239628">
                  <c:v>54.499329607558799</c:v>
                </c:pt>
                <c:pt idx="239629">
                  <c:v>54.499411482227998</c:v>
                </c:pt>
                <c:pt idx="239630">
                  <c:v>54.499493356635099</c:v>
                </c:pt>
                <c:pt idx="239631">
                  <c:v>54.499575230780103</c:v>
                </c:pt>
                <c:pt idx="239632">
                  <c:v>54.4996571046631</c:v>
                </c:pt>
                <c:pt idx="239633">
                  <c:v>54.499738978284</c:v>
                </c:pt>
                <c:pt idx="239634">
                  <c:v>54.499820851642802</c:v>
                </c:pt>
                <c:pt idx="239635">
                  <c:v>54.499902724739599</c:v>
                </c:pt>
                <c:pt idx="239636">
                  <c:v>54.499984597574198</c:v>
                </c:pt>
                <c:pt idx="239637">
                  <c:v>54.500066470146898</c:v>
                </c:pt>
                <c:pt idx="239638">
                  <c:v>54.5001483424574</c:v>
                </c:pt>
                <c:pt idx="239639">
                  <c:v>54.500230214505898</c:v>
                </c:pt>
                <c:pt idx="239640">
                  <c:v>54.500312086292297</c:v>
                </c:pt>
                <c:pt idx="239641">
                  <c:v>54.500393957816698</c:v>
                </c:pt>
                <c:pt idx="239642">
                  <c:v>54.500475829079001</c:v>
                </c:pt>
                <c:pt idx="239643">
                  <c:v>54.500557700079199</c:v>
                </c:pt>
                <c:pt idx="239644">
                  <c:v>54.500639570817398</c:v>
                </c:pt>
                <c:pt idx="239645">
                  <c:v>54.5007214412935</c:v>
                </c:pt>
                <c:pt idx="239646">
                  <c:v>54.500803311507497</c:v>
                </c:pt>
                <c:pt idx="239647">
                  <c:v>54.500885181459502</c:v>
                </c:pt>
                <c:pt idx="239648">
                  <c:v>54.500967051149402</c:v>
                </c:pt>
                <c:pt idx="239649">
                  <c:v>54.501048920577297</c:v>
                </c:pt>
                <c:pt idx="239650">
                  <c:v>54.501130789743101</c:v>
                </c:pt>
                <c:pt idx="239651">
                  <c:v>54.501212658646899</c:v>
                </c:pt>
                <c:pt idx="239652">
                  <c:v>54.5012945272886</c:v>
                </c:pt>
                <c:pt idx="239653">
                  <c:v>54.501376395668203</c:v>
                </c:pt>
                <c:pt idx="239654">
                  <c:v>54.5014582637858</c:v>
                </c:pt>
                <c:pt idx="239655">
                  <c:v>54.501540131641399</c:v>
                </c:pt>
                <c:pt idx="239656">
                  <c:v>54.501621999234899</c:v>
                </c:pt>
                <c:pt idx="239657">
                  <c:v>54.501703866566302</c:v>
                </c:pt>
                <c:pt idx="239658">
                  <c:v>54.5017857336357</c:v>
                </c:pt>
                <c:pt idx="239659">
                  <c:v>54.501867600442999</c:v>
                </c:pt>
                <c:pt idx="239660">
                  <c:v>54.5019494669883</c:v>
                </c:pt>
                <c:pt idx="239661">
                  <c:v>54.502031333271603</c:v>
                </c:pt>
                <c:pt idx="239662">
                  <c:v>54.502113199292801</c:v>
                </c:pt>
                <c:pt idx="239663">
                  <c:v>54.5021950650519</c:v>
                </c:pt>
                <c:pt idx="239664">
                  <c:v>54.502276930549002</c:v>
                </c:pt>
                <c:pt idx="239665">
                  <c:v>54.502358795784097</c:v>
                </c:pt>
                <c:pt idx="239666">
                  <c:v>54.502440660757102</c:v>
                </c:pt>
                <c:pt idx="239667">
                  <c:v>54.502522525468102</c:v>
                </c:pt>
                <c:pt idx="239668">
                  <c:v>54.502604389917003</c:v>
                </c:pt>
                <c:pt idx="239669">
                  <c:v>54.502686254103899</c:v>
                </c:pt>
                <c:pt idx="239670">
                  <c:v>54.502768118028797</c:v>
                </c:pt>
                <c:pt idx="239671">
                  <c:v>54.502849981691597</c:v>
                </c:pt>
                <c:pt idx="239672">
                  <c:v>54.502931845092398</c:v>
                </c:pt>
                <c:pt idx="239673">
                  <c:v>54.503013708231101</c:v>
                </c:pt>
                <c:pt idx="239674">
                  <c:v>54.503095571107799</c:v>
                </c:pt>
                <c:pt idx="239675">
                  <c:v>54.503177433722499</c:v>
                </c:pt>
                <c:pt idx="239676">
                  <c:v>54.5032592960751</c:v>
                </c:pt>
                <c:pt idx="239677">
                  <c:v>54.503341158165703</c:v>
                </c:pt>
                <c:pt idx="239678">
                  <c:v>54.503423019994301</c:v>
                </c:pt>
                <c:pt idx="239679">
                  <c:v>54.503504881560801</c:v>
                </c:pt>
                <c:pt idx="239680">
                  <c:v>54.503586742865302</c:v>
                </c:pt>
                <c:pt idx="239681">
                  <c:v>54.503668603907798</c:v>
                </c:pt>
                <c:pt idx="239682">
                  <c:v>54.503750464688203</c:v>
                </c:pt>
                <c:pt idx="239683">
                  <c:v>54.503832325206602</c:v>
                </c:pt>
                <c:pt idx="239684">
                  <c:v>54.503914185463003</c:v>
                </c:pt>
                <c:pt idx="239685">
                  <c:v>54.503996045457399</c:v>
                </c:pt>
                <c:pt idx="239686">
                  <c:v>54.504077905189703</c:v>
                </c:pt>
                <c:pt idx="239687">
                  <c:v>54.504159764660002</c:v>
                </c:pt>
                <c:pt idx="239688">
                  <c:v>54.504241623868303</c:v>
                </c:pt>
                <c:pt idx="239689">
                  <c:v>54.504323482814499</c:v>
                </c:pt>
                <c:pt idx="239690">
                  <c:v>54.504405341498803</c:v>
                </c:pt>
                <c:pt idx="239691">
                  <c:v>54.504487199921002</c:v>
                </c:pt>
                <c:pt idx="239692">
                  <c:v>54.504569058081202</c:v>
                </c:pt>
                <c:pt idx="239693">
                  <c:v>54.504650915979298</c:v>
                </c:pt>
                <c:pt idx="239694">
                  <c:v>54.504732773615501</c:v>
                </c:pt>
                <c:pt idx="239695">
                  <c:v>54.5048146309896</c:v>
                </c:pt>
                <c:pt idx="239696">
                  <c:v>54.5048964881017</c:v>
                </c:pt>
                <c:pt idx="239697">
                  <c:v>54.504978344951802</c:v>
                </c:pt>
                <c:pt idx="239698">
                  <c:v>54.505060201539898</c:v>
                </c:pt>
                <c:pt idx="239699">
                  <c:v>54.505142057865903</c:v>
                </c:pt>
                <c:pt idx="239700">
                  <c:v>54.505223913930003</c:v>
                </c:pt>
                <c:pt idx="239701">
                  <c:v>54.505305769731997</c:v>
                </c:pt>
                <c:pt idx="239702">
                  <c:v>54.505387625272</c:v>
                </c:pt>
                <c:pt idx="239703">
                  <c:v>54.505469480550097</c:v>
                </c:pt>
                <c:pt idx="239704">
                  <c:v>54.505551335566103</c:v>
                </c:pt>
                <c:pt idx="239705">
                  <c:v>54.505633190319998</c:v>
                </c:pt>
                <c:pt idx="239706">
                  <c:v>54.505715044812</c:v>
                </c:pt>
                <c:pt idx="239707">
                  <c:v>54.505796899041997</c:v>
                </c:pt>
                <c:pt idx="239708">
                  <c:v>54.505878753009902</c:v>
                </c:pt>
                <c:pt idx="239709">
                  <c:v>54.505960606715902</c:v>
                </c:pt>
                <c:pt idx="239710">
                  <c:v>54.506042460159797</c:v>
                </c:pt>
                <c:pt idx="239711">
                  <c:v>54.5061243133418</c:v>
                </c:pt>
                <c:pt idx="239712">
                  <c:v>54.506206166261698</c:v>
                </c:pt>
                <c:pt idx="239713">
                  <c:v>54.506288018919598</c:v>
                </c:pt>
                <c:pt idx="239714">
                  <c:v>54.506369871315599</c:v>
                </c:pt>
                <c:pt idx="239715">
                  <c:v>54.506451723449501</c:v>
                </c:pt>
                <c:pt idx="239716">
                  <c:v>54.506533575321399</c:v>
                </c:pt>
                <c:pt idx="239717">
                  <c:v>54.506615426931297</c:v>
                </c:pt>
                <c:pt idx="239718">
                  <c:v>54.506697278279297</c:v>
                </c:pt>
                <c:pt idx="239719">
                  <c:v>54.506779129365199</c:v>
                </c:pt>
                <c:pt idx="239720">
                  <c:v>54.506860980189103</c:v>
                </c:pt>
                <c:pt idx="239721">
                  <c:v>54.506942830751001</c:v>
                </c:pt>
                <c:pt idx="239722">
                  <c:v>54.507024681051</c:v>
                </c:pt>
                <c:pt idx="239723">
                  <c:v>54.507106531088901</c:v>
                </c:pt>
                <c:pt idx="239724">
                  <c:v>54.507188380864903</c:v>
                </c:pt>
                <c:pt idx="239725">
                  <c:v>54.507270230378801</c:v>
                </c:pt>
                <c:pt idx="239726">
                  <c:v>54.507352079630699</c:v>
                </c:pt>
                <c:pt idx="239727">
                  <c:v>54.507433928620699</c:v>
                </c:pt>
                <c:pt idx="239728">
                  <c:v>54.507515777348701</c:v>
                </c:pt>
                <c:pt idx="239729">
                  <c:v>54.507597625814697</c:v>
                </c:pt>
                <c:pt idx="239730">
                  <c:v>54.507679474018701</c:v>
                </c:pt>
                <c:pt idx="239731">
                  <c:v>54.5077613219607</c:v>
                </c:pt>
                <c:pt idx="239732">
                  <c:v>54.507843169640701</c:v>
                </c:pt>
                <c:pt idx="239733">
                  <c:v>54.507925017058703</c:v>
                </c:pt>
                <c:pt idx="239734">
                  <c:v>54.5080068642147</c:v>
                </c:pt>
                <c:pt idx="239735">
                  <c:v>54.508088711108797</c:v>
                </c:pt>
                <c:pt idx="239736">
                  <c:v>54.508170557740897</c:v>
                </c:pt>
                <c:pt idx="239737">
                  <c:v>54.508252404110998</c:v>
                </c:pt>
                <c:pt idx="239738">
                  <c:v>54.5083342502191</c:v>
                </c:pt>
                <c:pt idx="239739">
                  <c:v>54.508416096065197</c:v>
                </c:pt>
                <c:pt idx="239740">
                  <c:v>54.508497941649303</c:v>
                </c:pt>
                <c:pt idx="239741">
                  <c:v>54.508579786971502</c:v>
                </c:pt>
                <c:pt idx="239742">
                  <c:v>54.508661632031703</c:v>
                </c:pt>
                <c:pt idx="239743">
                  <c:v>54.508743476829899</c:v>
                </c:pt>
                <c:pt idx="239744">
                  <c:v>54.508825321366103</c:v>
                </c:pt>
                <c:pt idx="239745">
                  <c:v>54.508907165640302</c:v>
                </c:pt>
                <c:pt idx="239746">
                  <c:v>54.508989009652602</c:v>
                </c:pt>
                <c:pt idx="239747">
                  <c:v>54.509070853402903</c:v>
                </c:pt>
                <c:pt idx="239748">
                  <c:v>54.509152696891199</c:v>
                </c:pt>
                <c:pt idx="239749">
                  <c:v>54.509234540117603</c:v>
                </c:pt>
                <c:pt idx="239750">
                  <c:v>54.509316383082002</c:v>
                </c:pt>
                <c:pt idx="239751">
                  <c:v>54.509398225784402</c:v>
                </c:pt>
                <c:pt idx="239752">
                  <c:v>54.509480068224804</c:v>
                </c:pt>
                <c:pt idx="239753">
                  <c:v>54.509561910403299</c:v>
                </c:pt>
                <c:pt idx="239754">
                  <c:v>54.509643752319697</c:v>
                </c:pt>
                <c:pt idx="239755">
                  <c:v>54.509725593974302</c:v>
                </c:pt>
                <c:pt idx="239756">
                  <c:v>54.509807435366803</c:v>
                </c:pt>
                <c:pt idx="239757">
                  <c:v>54.509889276497397</c:v>
                </c:pt>
                <c:pt idx="239758">
                  <c:v>54.509971117366</c:v>
                </c:pt>
                <c:pt idx="239759">
                  <c:v>54.510052957972697</c:v>
                </c:pt>
                <c:pt idx="239760">
                  <c:v>54.510134798317402</c:v>
                </c:pt>
                <c:pt idx="239761">
                  <c:v>54.510216638400102</c:v>
                </c:pt>
                <c:pt idx="239762">
                  <c:v>54.510298478220903</c:v>
                </c:pt>
                <c:pt idx="239763">
                  <c:v>54.510380317779699</c:v>
                </c:pt>
                <c:pt idx="239764">
                  <c:v>54.510462157076503</c:v>
                </c:pt>
                <c:pt idx="239765">
                  <c:v>54.510543996111402</c:v>
                </c:pt>
                <c:pt idx="239766">
                  <c:v>54.510625834884301</c:v>
                </c:pt>
                <c:pt idx="239767">
                  <c:v>54.510707673395302</c:v>
                </c:pt>
                <c:pt idx="239768">
                  <c:v>54.510789511644298</c:v>
                </c:pt>
                <c:pt idx="239769">
                  <c:v>54.510871349631401</c:v>
                </c:pt>
                <c:pt idx="239770">
                  <c:v>54.510953187356399</c:v>
                </c:pt>
                <c:pt idx="239771">
                  <c:v>54.511035024819599</c:v>
                </c:pt>
                <c:pt idx="239772">
                  <c:v>54.511116862020799</c:v>
                </c:pt>
                <c:pt idx="239773">
                  <c:v>54.511198698960001</c:v>
                </c:pt>
                <c:pt idx="239774">
                  <c:v>54.511280535637297</c:v>
                </c:pt>
                <c:pt idx="239775">
                  <c:v>54.511362372052602</c:v>
                </c:pt>
                <c:pt idx="239776">
                  <c:v>54.511444208206001</c:v>
                </c:pt>
                <c:pt idx="239777">
                  <c:v>54.511526044097401</c:v>
                </c:pt>
                <c:pt idx="239778">
                  <c:v>54.511607879726903</c:v>
                </c:pt>
                <c:pt idx="239779">
                  <c:v>54.511689715094398</c:v>
                </c:pt>
                <c:pt idx="239780">
                  <c:v>54.511771550200002</c:v>
                </c:pt>
                <c:pt idx="239781">
                  <c:v>54.511853385043601</c:v>
                </c:pt>
                <c:pt idx="239782">
                  <c:v>54.5119352196253</c:v>
                </c:pt>
                <c:pt idx="239783">
                  <c:v>54.512017053945002</c:v>
                </c:pt>
                <c:pt idx="239784">
                  <c:v>54.512098888002797</c:v>
                </c:pt>
                <c:pt idx="239785">
                  <c:v>54.5121807217987</c:v>
                </c:pt>
                <c:pt idx="239786">
                  <c:v>54.512262555332597</c:v>
                </c:pt>
                <c:pt idx="239787">
                  <c:v>54.512344388604603</c:v>
                </c:pt>
                <c:pt idx="239788">
                  <c:v>54.512426221614596</c:v>
                </c:pt>
                <c:pt idx="239789">
                  <c:v>54.512508054362698</c:v>
                </c:pt>
                <c:pt idx="239790">
                  <c:v>54.512589886848801</c:v>
                </c:pt>
                <c:pt idx="239791">
                  <c:v>54.512671719072998</c:v>
                </c:pt>
                <c:pt idx="239792">
                  <c:v>54.512753551035303</c:v>
                </c:pt>
                <c:pt idx="239793">
                  <c:v>54.512835382735602</c:v>
                </c:pt>
                <c:pt idx="239794">
                  <c:v>54.512917214174003</c:v>
                </c:pt>
                <c:pt idx="239795">
                  <c:v>54.512999045350497</c:v>
                </c:pt>
                <c:pt idx="239796">
                  <c:v>54.513080876265001</c:v>
                </c:pt>
                <c:pt idx="239797">
                  <c:v>54.513162706917598</c:v>
                </c:pt>
                <c:pt idx="239798">
                  <c:v>54.513244537308303</c:v>
                </c:pt>
                <c:pt idx="239799">
                  <c:v>54.513326367437003</c:v>
                </c:pt>
                <c:pt idx="239800">
                  <c:v>54.513408197303796</c:v>
                </c:pt>
                <c:pt idx="239801">
                  <c:v>54.513490026908698</c:v>
                </c:pt>
                <c:pt idx="239802">
                  <c:v>54.513571856251602</c:v>
                </c:pt>
                <c:pt idx="239803">
                  <c:v>54.513653685332599</c:v>
                </c:pt>
                <c:pt idx="239804">
                  <c:v>54.513735514151698</c:v>
                </c:pt>
                <c:pt idx="239805">
                  <c:v>54.513817342708897</c:v>
                </c:pt>
                <c:pt idx="239806">
                  <c:v>54.513899171004098</c:v>
                </c:pt>
                <c:pt idx="239807">
                  <c:v>54.5139809990374</c:v>
                </c:pt>
                <c:pt idx="239808">
                  <c:v>54.514062826808797</c:v>
                </c:pt>
                <c:pt idx="239809">
                  <c:v>54.514144654318301</c:v>
                </c:pt>
                <c:pt idx="239810">
                  <c:v>54.5142264815658</c:v>
                </c:pt>
                <c:pt idx="239811">
                  <c:v>54.514308308551399</c:v>
                </c:pt>
                <c:pt idx="239812">
                  <c:v>54.5143901352751</c:v>
                </c:pt>
                <c:pt idx="239813">
                  <c:v>54.514471961736902</c:v>
                </c:pt>
                <c:pt idx="239814">
                  <c:v>54.514553787936698</c:v>
                </c:pt>
                <c:pt idx="239815">
                  <c:v>54.514635613874702</c:v>
                </c:pt>
                <c:pt idx="239816">
                  <c:v>54.514717439550701</c:v>
                </c:pt>
                <c:pt idx="239817">
                  <c:v>54.5147992649648</c:v>
                </c:pt>
                <c:pt idx="239818">
                  <c:v>54.514881090117001</c:v>
                </c:pt>
                <c:pt idx="239819">
                  <c:v>54.514962915007303</c:v>
                </c:pt>
                <c:pt idx="239820">
                  <c:v>54.515044739635599</c:v>
                </c:pt>
                <c:pt idx="239821">
                  <c:v>54.515126564002102</c:v>
                </c:pt>
                <c:pt idx="239822">
                  <c:v>54.515208388106601</c:v>
                </c:pt>
                <c:pt idx="239823">
                  <c:v>54.5152902119492</c:v>
                </c:pt>
                <c:pt idx="239824">
                  <c:v>54.5153720355299</c:v>
                </c:pt>
                <c:pt idx="239825">
                  <c:v>54.515453858848701</c:v>
                </c:pt>
                <c:pt idx="239826">
                  <c:v>54.515535681905597</c:v>
                </c:pt>
                <c:pt idx="239827">
                  <c:v>54.5156175047006</c:v>
                </c:pt>
                <c:pt idx="239828">
                  <c:v>54.515699327233698</c:v>
                </c:pt>
                <c:pt idx="239829">
                  <c:v>54.515781149504797</c:v>
                </c:pt>
                <c:pt idx="239830">
                  <c:v>54.515862971514103</c:v>
                </c:pt>
                <c:pt idx="239831">
                  <c:v>54.515944793261497</c:v>
                </c:pt>
                <c:pt idx="239832">
                  <c:v>54.516026614746899</c:v>
                </c:pt>
                <c:pt idx="239833">
                  <c:v>54.516108435970501</c:v>
                </c:pt>
                <c:pt idx="239834">
                  <c:v>54.516190256932099</c:v>
                </c:pt>
                <c:pt idx="239835">
                  <c:v>54.516272077631903</c:v>
                </c:pt>
                <c:pt idx="239836">
                  <c:v>54.516353898069703</c:v>
                </c:pt>
                <c:pt idx="239837">
                  <c:v>54.516435718245603</c:v>
                </c:pt>
                <c:pt idx="239838">
                  <c:v>54.516517538159697</c:v>
                </c:pt>
                <c:pt idx="239839">
                  <c:v>54.516599357811799</c:v>
                </c:pt>
                <c:pt idx="239840">
                  <c:v>54.516681177202102</c:v>
                </c:pt>
                <c:pt idx="239841">
                  <c:v>54.516762996330399</c:v>
                </c:pt>
                <c:pt idx="239842">
                  <c:v>54.516844815196897</c:v>
                </c:pt>
                <c:pt idx="239843">
                  <c:v>54.516926633801503</c:v>
                </c:pt>
                <c:pt idx="239844">
                  <c:v>54.517008452144097</c:v>
                </c:pt>
                <c:pt idx="239845">
                  <c:v>54.517090270224898</c:v>
                </c:pt>
                <c:pt idx="239846">
                  <c:v>54.5171720880438</c:v>
                </c:pt>
                <c:pt idx="239847">
                  <c:v>54.517253905600803</c:v>
                </c:pt>
                <c:pt idx="239848">
                  <c:v>54.517335722895901</c:v>
                </c:pt>
                <c:pt idx="239849">
                  <c:v>54.517417539929099</c:v>
                </c:pt>
                <c:pt idx="239850">
                  <c:v>54.517499356700398</c:v>
                </c:pt>
                <c:pt idx="239851">
                  <c:v>54.517581173209798</c:v>
                </c:pt>
                <c:pt idx="239852">
                  <c:v>54.517662989457399</c:v>
                </c:pt>
                <c:pt idx="239853">
                  <c:v>54.517744805443002</c:v>
                </c:pt>
                <c:pt idx="239854">
                  <c:v>54.517826621166797</c:v>
                </c:pt>
                <c:pt idx="239855">
                  <c:v>54.517908436628701</c:v>
                </c:pt>
                <c:pt idx="239856">
                  <c:v>54.517990251828699</c:v>
                </c:pt>
                <c:pt idx="239857">
                  <c:v>54.518072066766798</c:v>
                </c:pt>
                <c:pt idx="239858">
                  <c:v>54.518153881443098</c:v>
                </c:pt>
                <c:pt idx="239859">
                  <c:v>54.518235695857399</c:v>
                </c:pt>
                <c:pt idx="239860">
                  <c:v>54.518317510009901</c:v>
                </c:pt>
                <c:pt idx="239861">
                  <c:v>54.518399323900503</c:v>
                </c:pt>
                <c:pt idx="239862">
                  <c:v>54.5184811375292</c:v>
                </c:pt>
                <c:pt idx="239863">
                  <c:v>54.518562950896097</c:v>
                </c:pt>
                <c:pt idx="239864">
                  <c:v>54.518644764001003</c:v>
                </c:pt>
                <c:pt idx="239865">
                  <c:v>54.518726576844102</c:v>
                </c:pt>
                <c:pt idx="239866">
                  <c:v>54.518808389425303</c:v>
                </c:pt>
                <c:pt idx="239867">
                  <c:v>54.518890201744703</c:v>
                </c:pt>
                <c:pt idx="239868">
                  <c:v>54.518972013802099</c:v>
                </c:pt>
                <c:pt idx="239869">
                  <c:v>54.519053825597702</c:v>
                </c:pt>
                <c:pt idx="239870">
                  <c:v>54.519135637131399</c:v>
                </c:pt>
                <c:pt idx="239871">
                  <c:v>54.519217448403303</c:v>
                </c:pt>
                <c:pt idx="239872">
                  <c:v>54.519299259413202</c:v>
                </c:pt>
                <c:pt idx="239873">
                  <c:v>54.519381070161302</c:v>
                </c:pt>
                <c:pt idx="239874">
                  <c:v>54.519462880647602</c:v>
                </c:pt>
                <c:pt idx="239875">
                  <c:v>54.519544690871903</c:v>
                </c:pt>
                <c:pt idx="239876">
                  <c:v>54.519626500834498</c:v>
                </c:pt>
                <c:pt idx="239877">
                  <c:v>54.519708310535101</c:v>
                </c:pt>
                <c:pt idx="239878">
                  <c:v>54.519790119973898</c:v>
                </c:pt>
                <c:pt idx="239879">
                  <c:v>54.519871929150803</c:v>
                </c:pt>
                <c:pt idx="239880">
                  <c:v>54.519953738065801</c:v>
                </c:pt>
                <c:pt idx="239881">
                  <c:v>54.520035546719001</c:v>
                </c:pt>
                <c:pt idx="239882">
                  <c:v>54.520117355110301</c:v>
                </c:pt>
                <c:pt idx="239883">
                  <c:v>54.520199163239703</c:v>
                </c:pt>
                <c:pt idx="239884">
                  <c:v>54.520280971107297</c:v>
                </c:pt>
                <c:pt idx="239885">
                  <c:v>54.5203627787131</c:v>
                </c:pt>
                <c:pt idx="239886">
                  <c:v>54.520444586056897</c:v>
                </c:pt>
                <c:pt idx="239887">
                  <c:v>54.520526393139001</c:v>
                </c:pt>
                <c:pt idx="239888">
                  <c:v>54.520608199959099</c:v>
                </c:pt>
                <c:pt idx="239889">
                  <c:v>54.520690006517398</c:v>
                </c:pt>
                <c:pt idx="239890">
                  <c:v>54.520771812813898</c:v>
                </c:pt>
                <c:pt idx="239891">
                  <c:v>54.520853618848498</c:v>
                </c:pt>
                <c:pt idx="239892">
                  <c:v>54.5209354246212</c:v>
                </c:pt>
                <c:pt idx="239893">
                  <c:v>54.521017230132102</c:v>
                </c:pt>
                <c:pt idx="239894">
                  <c:v>54.521099035381098</c:v>
                </c:pt>
                <c:pt idx="239895">
                  <c:v>54.521180840368302</c:v>
                </c:pt>
                <c:pt idx="239896">
                  <c:v>54.5212626450936</c:v>
                </c:pt>
                <c:pt idx="239897">
                  <c:v>54.521344449557098</c:v>
                </c:pt>
                <c:pt idx="239898">
                  <c:v>54.521426253758797</c:v>
                </c:pt>
                <c:pt idx="239899">
                  <c:v>54.521508057698497</c:v>
                </c:pt>
                <c:pt idx="239900">
                  <c:v>54.521589861376498</c:v>
                </c:pt>
                <c:pt idx="239901">
                  <c:v>54.521671664792599</c:v>
                </c:pt>
                <c:pt idx="239902">
                  <c:v>54.521753467946802</c:v>
                </c:pt>
                <c:pt idx="239903">
                  <c:v>54.521835270839198</c:v>
                </c:pt>
                <c:pt idx="239904">
                  <c:v>54.521917073469801</c:v>
                </c:pt>
                <c:pt idx="239905">
                  <c:v>54.521998875838499</c:v>
                </c:pt>
                <c:pt idx="239906">
                  <c:v>54.522080677945397</c:v>
                </c:pt>
                <c:pt idx="239907">
                  <c:v>54.522162479790403</c:v>
                </c:pt>
                <c:pt idx="239908">
                  <c:v>54.522244281373602</c:v>
                </c:pt>
                <c:pt idx="239909">
                  <c:v>54.522326082694903</c:v>
                </c:pt>
                <c:pt idx="239910">
                  <c:v>54.522407883754497</c:v>
                </c:pt>
                <c:pt idx="239911">
                  <c:v>54.522489684552099</c:v>
                </c:pt>
                <c:pt idx="239912">
                  <c:v>54.522571485088001</c:v>
                </c:pt>
                <c:pt idx="239913">
                  <c:v>54.522653285361997</c:v>
                </c:pt>
                <c:pt idx="239914">
                  <c:v>54.522735085374102</c:v>
                </c:pt>
                <c:pt idx="239915">
                  <c:v>54.522816885124499</c:v>
                </c:pt>
                <c:pt idx="239916">
                  <c:v>54.522898684612997</c:v>
                </c:pt>
                <c:pt idx="239917">
                  <c:v>54.522980483839603</c:v>
                </c:pt>
                <c:pt idx="239918">
                  <c:v>54.523062282804503</c:v>
                </c:pt>
                <c:pt idx="239919">
                  <c:v>54.523144081507503</c:v>
                </c:pt>
                <c:pt idx="239920">
                  <c:v>54.523225879948697</c:v>
                </c:pt>
                <c:pt idx="239921">
                  <c:v>54.523307678127999</c:v>
                </c:pt>
                <c:pt idx="239922">
                  <c:v>54.523389476045502</c:v>
                </c:pt>
                <c:pt idx="239923">
                  <c:v>54.523471273701198</c:v>
                </c:pt>
                <c:pt idx="239924">
                  <c:v>54.523553071095002</c:v>
                </c:pt>
                <c:pt idx="239925">
                  <c:v>54.523634868227099</c:v>
                </c:pt>
                <c:pt idx="239926">
                  <c:v>54.523716665097297</c:v>
                </c:pt>
                <c:pt idx="239927">
                  <c:v>54.523798461705702</c:v>
                </c:pt>
                <c:pt idx="239928">
                  <c:v>54.523880258052202</c:v>
                </c:pt>
                <c:pt idx="239929">
                  <c:v>54.523962054137002</c:v>
                </c:pt>
                <c:pt idx="239930">
                  <c:v>54.524043849959902</c:v>
                </c:pt>
                <c:pt idx="239931">
                  <c:v>54.524125645521003</c:v>
                </c:pt>
                <c:pt idx="239932">
                  <c:v>54.524207440820298</c:v>
                </c:pt>
                <c:pt idx="239933">
                  <c:v>54.524289235857701</c:v>
                </c:pt>
                <c:pt idx="239934">
                  <c:v>54.524371030633297</c:v>
                </c:pt>
                <c:pt idx="239935">
                  <c:v>54.5244528251472</c:v>
                </c:pt>
                <c:pt idx="239936">
                  <c:v>54.524534619399198</c:v>
                </c:pt>
                <c:pt idx="239937">
                  <c:v>54.524616413389303</c:v>
                </c:pt>
                <c:pt idx="239938">
                  <c:v>54.524698207117702</c:v>
                </c:pt>
                <c:pt idx="239939">
                  <c:v>54.5247800005843</c:v>
                </c:pt>
                <c:pt idx="239940">
                  <c:v>54.524861793789</c:v>
                </c:pt>
                <c:pt idx="239941">
                  <c:v>54.524943586731901</c:v>
                </c:pt>
                <c:pt idx="239942">
                  <c:v>54.525025379413002</c:v>
                </c:pt>
                <c:pt idx="239943">
                  <c:v>54.525107171832303</c:v>
                </c:pt>
                <c:pt idx="239944">
                  <c:v>54.525188963989898</c:v>
                </c:pt>
                <c:pt idx="239945">
                  <c:v>54.525270755885501</c:v>
                </c:pt>
                <c:pt idx="239946">
                  <c:v>54.525352547519397</c:v>
                </c:pt>
                <c:pt idx="239947">
                  <c:v>54.5254343388915</c:v>
                </c:pt>
                <c:pt idx="239948">
                  <c:v>54.525516130001698</c:v>
                </c:pt>
                <c:pt idx="239949">
                  <c:v>54.525597920850203</c:v>
                </c:pt>
                <c:pt idx="239950">
                  <c:v>54.525679711436801</c:v>
                </c:pt>
                <c:pt idx="239951">
                  <c:v>54.5257615017617</c:v>
                </c:pt>
                <c:pt idx="239952">
                  <c:v>54.5258432918247</c:v>
                </c:pt>
                <c:pt idx="239953">
                  <c:v>54.525925081625999</c:v>
                </c:pt>
                <c:pt idx="239954">
                  <c:v>54.5260068711654</c:v>
                </c:pt>
                <c:pt idx="239955">
                  <c:v>54.526088660443101</c:v>
                </c:pt>
                <c:pt idx="239956">
                  <c:v>54.526170449458903</c:v>
                </c:pt>
                <c:pt idx="239957">
                  <c:v>54.526252238212898</c:v>
                </c:pt>
                <c:pt idx="239958">
                  <c:v>54.5263340267052</c:v>
                </c:pt>
                <c:pt idx="239959">
                  <c:v>54.526415814935604</c:v>
                </c:pt>
                <c:pt idx="239960">
                  <c:v>54.5264976029043</c:v>
                </c:pt>
                <c:pt idx="239961">
                  <c:v>54.526579390611097</c:v>
                </c:pt>
                <c:pt idx="239962">
                  <c:v>54.526661178056202</c:v>
                </c:pt>
                <c:pt idx="239963">
                  <c:v>54.5267429652394</c:v>
                </c:pt>
                <c:pt idx="239964">
                  <c:v>54.526824752160898</c:v>
                </c:pt>
                <c:pt idx="239965">
                  <c:v>54.526906538820597</c:v>
                </c:pt>
                <c:pt idx="239966">
                  <c:v>54.526988325218397</c:v>
                </c:pt>
                <c:pt idx="239967">
                  <c:v>54.527070111354497</c:v>
                </c:pt>
                <c:pt idx="239968">
                  <c:v>54.527151897228798</c:v>
                </c:pt>
                <c:pt idx="239969">
                  <c:v>54.527233682841299</c:v>
                </c:pt>
                <c:pt idx="239970">
                  <c:v>54.5273154681921</c:v>
                </c:pt>
                <c:pt idx="239971">
                  <c:v>54.527397253281002</c:v>
                </c:pt>
                <c:pt idx="239972">
                  <c:v>54.527479038108098</c:v>
                </c:pt>
                <c:pt idx="239973">
                  <c:v>54.5275608226735</c:v>
                </c:pt>
                <c:pt idx="239974">
                  <c:v>54.527642606977103</c:v>
                </c:pt>
                <c:pt idx="239975">
                  <c:v>54.5277243910189</c:v>
                </c:pt>
                <c:pt idx="239976">
                  <c:v>54.527806174798897</c:v>
                </c:pt>
                <c:pt idx="239977">
                  <c:v>54.527887958317102</c:v>
                </c:pt>
                <c:pt idx="239978">
                  <c:v>54.5279697415736</c:v>
                </c:pt>
                <c:pt idx="239979">
                  <c:v>54.528051524568198</c:v>
                </c:pt>
                <c:pt idx="239980">
                  <c:v>54.528133307301097</c:v>
                </c:pt>
                <c:pt idx="239981">
                  <c:v>54.528215089772203</c:v>
                </c:pt>
                <c:pt idx="239982">
                  <c:v>54.528296871981503</c:v>
                </c:pt>
                <c:pt idx="239983">
                  <c:v>54.528378653929103</c:v>
                </c:pt>
                <c:pt idx="239984">
                  <c:v>54.528460435614903</c:v>
                </c:pt>
                <c:pt idx="239985">
                  <c:v>54.528542217038897</c:v>
                </c:pt>
                <c:pt idx="239986">
                  <c:v>54.528623998201098</c:v>
                </c:pt>
                <c:pt idx="239987">
                  <c:v>54.5287057791015</c:v>
                </c:pt>
                <c:pt idx="239988">
                  <c:v>54.528787559740202</c:v>
                </c:pt>
                <c:pt idx="239989">
                  <c:v>54.528869340117097</c:v>
                </c:pt>
                <c:pt idx="239990">
                  <c:v>54.5289511202322</c:v>
                </c:pt>
                <c:pt idx="239991">
                  <c:v>54.529032900085603</c:v>
                </c:pt>
                <c:pt idx="239992">
                  <c:v>54.5291146796772</c:v>
                </c:pt>
                <c:pt idx="239993">
                  <c:v>54.529196459006997</c:v>
                </c:pt>
                <c:pt idx="239994">
                  <c:v>54.529278238075001</c:v>
                </c:pt>
                <c:pt idx="239995">
                  <c:v>54.529360016881299</c:v>
                </c:pt>
                <c:pt idx="239996">
                  <c:v>54.529441795425797</c:v>
                </c:pt>
                <c:pt idx="239997">
                  <c:v>54.529523573708602</c:v>
                </c:pt>
                <c:pt idx="239998">
                  <c:v>54.5296053517296</c:v>
                </c:pt>
                <c:pt idx="239999">
                  <c:v>54.529687129488799</c:v>
                </c:pt>
                <c:pt idx="240000">
                  <c:v>54.529768906986298</c:v>
                </c:pt>
                <c:pt idx="240001">
                  <c:v>54.529850684221998</c:v>
                </c:pt>
                <c:pt idx="240002">
                  <c:v>54.529932461195898</c:v>
                </c:pt>
                <c:pt idx="240003">
                  <c:v>54.530014237908098</c:v>
                </c:pt>
                <c:pt idx="240004">
                  <c:v>54.530096014358499</c:v>
                </c:pt>
                <c:pt idx="240005">
                  <c:v>54.5301777905471</c:v>
                </c:pt>
                <c:pt idx="240006">
                  <c:v>54.530259566474001</c:v>
                </c:pt>
                <c:pt idx="240007">
                  <c:v>54.530341342139202</c:v>
                </c:pt>
                <c:pt idx="240008">
                  <c:v>54.530423117542497</c:v>
                </c:pt>
                <c:pt idx="240009">
                  <c:v>54.530504892684199</c:v>
                </c:pt>
                <c:pt idx="240010">
                  <c:v>54.530586667564002</c:v>
                </c:pt>
                <c:pt idx="240011">
                  <c:v>54.530668442182197</c:v>
                </c:pt>
                <c:pt idx="240012">
                  <c:v>54.5307502165385</c:v>
                </c:pt>
                <c:pt idx="240013">
                  <c:v>54.530831990633096</c:v>
                </c:pt>
                <c:pt idx="240014">
                  <c:v>54.530913764466</c:v>
                </c:pt>
                <c:pt idx="240015">
                  <c:v>54.530995538037097</c:v>
                </c:pt>
                <c:pt idx="240016">
                  <c:v>54.5310773113465</c:v>
                </c:pt>
                <c:pt idx="240017">
                  <c:v>54.531159084394098</c:v>
                </c:pt>
                <c:pt idx="240018">
                  <c:v>54.531240857179903</c:v>
                </c:pt>
                <c:pt idx="240019">
                  <c:v>54.531322629704</c:v>
                </c:pt>
                <c:pt idx="240020">
                  <c:v>54.531404401966398</c:v>
                </c:pt>
                <c:pt idx="240021">
                  <c:v>54.531486173966996</c:v>
                </c:pt>
                <c:pt idx="240022">
                  <c:v>54.531567945705902</c:v>
                </c:pt>
                <c:pt idx="240023">
                  <c:v>54.531649717183001</c:v>
                </c:pt>
                <c:pt idx="240024">
                  <c:v>54.5317314883984</c:v>
                </c:pt>
                <c:pt idx="240025">
                  <c:v>54.531813259352099</c:v>
                </c:pt>
                <c:pt idx="240026">
                  <c:v>54.531895030043998</c:v>
                </c:pt>
                <c:pt idx="240027">
                  <c:v>54.531976800474197</c:v>
                </c:pt>
                <c:pt idx="240028">
                  <c:v>54.532058570642597</c:v>
                </c:pt>
                <c:pt idx="240029">
                  <c:v>54.532140340549297</c:v>
                </c:pt>
                <c:pt idx="240030">
                  <c:v>54.532222110194198</c:v>
                </c:pt>
                <c:pt idx="240031">
                  <c:v>54.532303879577398</c:v>
                </c:pt>
                <c:pt idx="240032">
                  <c:v>54.532385648698899</c:v>
                </c:pt>
                <c:pt idx="240033">
                  <c:v>54.5324674175586</c:v>
                </c:pt>
                <c:pt idx="240034">
                  <c:v>54.532549186156601</c:v>
                </c:pt>
                <c:pt idx="240035">
                  <c:v>54.532630954492902</c:v>
                </c:pt>
                <c:pt idx="240036">
                  <c:v>54.532712722567403</c:v>
                </c:pt>
                <c:pt idx="240037">
                  <c:v>54.532794490380297</c:v>
                </c:pt>
                <c:pt idx="240038">
                  <c:v>54.532876257931299</c:v>
                </c:pt>
                <c:pt idx="240039">
                  <c:v>54.532958025220701</c:v>
                </c:pt>
                <c:pt idx="240040">
                  <c:v>54.533039792248303</c:v>
                </c:pt>
                <c:pt idx="240041">
                  <c:v>54.533121559014198</c:v>
                </c:pt>
                <c:pt idx="240042">
                  <c:v>54.533203325518301</c:v>
                </c:pt>
                <c:pt idx="240043">
                  <c:v>54.533285091760703</c:v>
                </c:pt>
                <c:pt idx="240044">
                  <c:v>54.533366857741399</c:v>
                </c:pt>
                <c:pt idx="240045">
                  <c:v>54.533448623460401</c:v>
                </c:pt>
                <c:pt idx="240046">
                  <c:v>54.533530388917697</c:v>
                </c:pt>
                <c:pt idx="240047">
                  <c:v>54.5336121541132</c:v>
                </c:pt>
                <c:pt idx="240048">
                  <c:v>54.533693919047003</c:v>
                </c:pt>
                <c:pt idx="240049">
                  <c:v>54.533775683719099</c:v>
                </c:pt>
                <c:pt idx="240050">
                  <c:v>54.533857448129403</c:v>
                </c:pt>
                <c:pt idx="240051">
                  <c:v>54.533939212278099</c:v>
                </c:pt>
                <c:pt idx="240052">
                  <c:v>54.534020976165003</c:v>
                </c:pt>
                <c:pt idx="240053">
                  <c:v>54.5341027397902</c:v>
                </c:pt>
                <c:pt idx="240054">
                  <c:v>54.534184503153703</c:v>
                </c:pt>
                <c:pt idx="240055">
                  <c:v>54.5342662662555</c:v>
                </c:pt>
                <c:pt idx="240056">
                  <c:v>54.534348029095497</c:v>
                </c:pt>
                <c:pt idx="240057">
                  <c:v>54.534429791673801</c:v>
                </c:pt>
                <c:pt idx="240058">
                  <c:v>54.534511553990498</c:v>
                </c:pt>
                <c:pt idx="240059">
                  <c:v>54.534593316045402</c:v>
                </c:pt>
                <c:pt idx="240060">
                  <c:v>54.5346750778386</c:v>
                </c:pt>
                <c:pt idx="240061">
                  <c:v>54.534756839369997</c:v>
                </c:pt>
                <c:pt idx="240062">
                  <c:v>54.534838600639802</c:v>
                </c:pt>
                <c:pt idx="240063">
                  <c:v>54.534920361647899</c:v>
                </c:pt>
                <c:pt idx="240064">
                  <c:v>54.535002122394197</c:v>
                </c:pt>
                <c:pt idx="240065">
                  <c:v>54.535083882878901</c:v>
                </c:pt>
                <c:pt idx="240066">
                  <c:v>54.535165643101799</c:v>
                </c:pt>
                <c:pt idx="240067">
                  <c:v>54.535247403063003</c:v>
                </c:pt>
                <c:pt idx="240068">
                  <c:v>54.535329162762501</c:v>
                </c:pt>
                <c:pt idx="240069">
                  <c:v>54.535410922200299</c:v>
                </c:pt>
                <c:pt idx="240070">
                  <c:v>54.535492681376503</c:v>
                </c:pt>
                <c:pt idx="240071">
                  <c:v>54.535574440290901</c:v>
                </c:pt>
                <c:pt idx="240072">
                  <c:v>54.535656198943599</c:v>
                </c:pt>
                <c:pt idx="240073">
                  <c:v>54.535737957334597</c:v>
                </c:pt>
                <c:pt idx="240074">
                  <c:v>54.535819715463802</c:v>
                </c:pt>
                <c:pt idx="240075">
                  <c:v>54.5359014733314</c:v>
                </c:pt>
                <c:pt idx="240076">
                  <c:v>54.535983230937298</c:v>
                </c:pt>
                <c:pt idx="240077">
                  <c:v>54.536064988281503</c:v>
                </c:pt>
                <c:pt idx="240078">
                  <c:v>54.536146745364</c:v>
                </c:pt>
                <c:pt idx="240079">
                  <c:v>54.536228502184798</c:v>
                </c:pt>
                <c:pt idx="240080">
                  <c:v>54.536310258743903</c:v>
                </c:pt>
                <c:pt idx="240081">
                  <c:v>54.5363920150414</c:v>
                </c:pt>
                <c:pt idx="240082">
                  <c:v>54.536473771077098</c:v>
                </c:pt>
                <c:pt idx="240083">
                  <c:v>54.536555526851103</c:v>
                </c:pt>
                <c:pt idx="240084">
                  <c:v>54.536637282363401</c:v>
                </c:pt>
                <c:pt idx="240085">
                  <c:v>54.536719037614098</c:v>
                </c:pt>
                <c:pt idx="240086">
                  <c:v>54.536800792603003</c:v>
                </c:pt>
                <c:pt idx="240087">
                  <c:v>54.5368825473303</c:v>
                </c:pt>
                <c:pt idx="240088">
                  <c:v>54.536964301795798</c:v>
                </c:pt>
                <c:pt idx="240089">
                  <c:v>54.537046055999703</c:v>
                </c:pt>
                <c:pt idx="240090">
                  <c:v>54.5371278099419</c:v>
                </c:pt>
                <c:pt idx="240091">
                  <c:v>54.537209563622397</c:v>
                </c:pt>
                <c:pt idx="240092">
                  <c:v>54.537291317041202</c:v>
                </c:pt>
                <c:pt idx="240093">
                  <c:v>54.537373070198399</c:v>
                </c:pt>
                <c:pt idx="240094">
                  <c:v>54.537454823093803</c:v>
                </c:pt>
                <c:pt idx="240095">
                  <c:v>54.5375365757276</c:v>
                </c:pt>
                <c:pt idx="240096">
                  <c:v>54.537618328099697</c:v>
                </c:pt>
                <c:pt idx="240097">
                  <c:v>54.537700080210001</c:v>
                </c:pt>
                <c:pt idx="240098">
                  <c:v>54.537781832058798</c:v>
                </c:pt>
                <c:pt idx="240099">
                  <c:v>54.537863583645802</c:v>
                </c:pt>
                <c:pt idx="240100">
                  <c:v>54.537945334971198</c:v>
                </c:pt>
                <c:pt idx="240101">
                  <c:v>54.538027086034802</c:v>
                </c:pt>
                <c:pt idx="240102">
                  <c:v>54.538108836836798</c:v>
                </c:pt>
                <c:pt idx="240103">
                  <c:v>54.538190587377201</c:v>
                </c:pt>
                <c:pt idx="240104">
                  <c:v>54.538272337655798</c:v>
                </c:pt>
                <c:pt idx="240105">
                  <c:v>54.538354087672801</c:v>
                </c:pt>
                <c:pt idx="240106">
                  <c:v>54.538435837428104</c:v>
                </c:pt>
                <c:pt idx="240107">
                  <c:v>54.538517586921699</c:v>
                </c:pt>
                <c:pt idx="240108">
                  <c:v>54.538599336153702</c:v>
                </c:pt>
                <c:pt idx="240109">
                  <c:v>54.538681085123898</c:v>
                </c:pt>
                <c:pt idx="240110">
                  <c:v>54.5387628338325</c:v>
                </c:pt>
                <c:pt idx="240111">
                  <c:v>54.538844582279502</c:v>
                </c:pt>
                <c:pt idx="240112">
                  <c:v>54.538926330464697</c:v>
                </c:pt>
                <c:pt idx="240113">
                  <c:v>54.539008078388299</c:v>
                </c:pt>
                <c:pt idx="240114">
                  <c:v>54.539089826050301</c:v>
                </c:pt>
                <c:pt idx="240115">
                  <c:v>54.539171573450503</c:v>
                </c:pt>
                <c:pt idx="240116">
                  <c:v>54.539253320589097</c:v>
                </c:pt>
                <c:pt idx="240117">
                  <c:v>54.539335067466098</c:v>
                </c:pt>
                <c:pt idx="240118">
                  <c:v>54.539416814081299</c:v>
                </c:pt>
                <c:pt idx="240119">
                  <c:v>54.5394985604349</c:v>
                </c:pt>
                <c:pt idx="240120">
                  <c:v>54.539580306526901</c:v>
                </c:pt>
                <c:pt idx="240121">
                  <c:v>54.539662052357201</c:v>
                </c:pt>
                <c:pt idx="240122">
                  <c:v>54.539743797925802</c:v>
                </c:pt>
                <c:pt idx="240123">
                  <c:v>54.539825543232702</c:v>
                </c:pt>
                <c:pt idx="240124">
                  <c:v>54.539907288278002</c:v>
                </c:pt>
                <c:pt idx="240125">
                  <c:v>54.539989033061701</c:v>
                </c:pt>
                <c:pt idx="240126">
                  <c:v>54.540070777583701</c:v>
                </c:pt>
                <c:pt idx="240127">
                  <c:v>54.540152521844</c:v>
                </c:pt>
                <c:pt idx="240128">
                  <c:v>54.540234265842699</c:v>
                </c:pt>
                <c:pt idx="240129">
                  <c:v>54.540316009579698</c:v>
                </c:pt>
                <c:pt idx="240130">
                  <c:v>54.540397753054997</c:v>
                </c:pt>
                <c:pt idx="240131">
                  <c:v>54.540479496268702</c:v>
                </c:pt>
                <c:pt idx="240132">
                  <c:v>54.5405612392208</c:v>
                </c:pt>
                <c:pt idx="240133">
                  <c:v>54.540642981911198</c:v>
                </c:pt>
                <c:pt idx="240134">
                  <c:v>54.540724724339903</c:v>
                </c:pt>
                <c:pt idx="240135">
                  <c:v>54.540806466507</c:v>
                </c:pt>
                <c:pt idx="240136">
                  <c:v>54.540888208412497</c:v>
                </c:pt>
                <c:pt idx="240137">
                  <c:v>54.540969950056301</c:v>
                </c:pt>
                <c:pt idx="240138">
                  <c:v>54.541051691438497</c:v>
                </c:pt>
                <c:pt idx="240139">
                  <c:v>54.541133432559</c:v>
                </c:pt>
                <c:pt idx="240140">
                  <c:v>54.541215173417797</c:v>
                </c:pt>
                <c:pt idx="240141">
                  <c:v>54.541296914015</c:v>
                </c:pt>
                <c:pt idx="240142">
                  <c:v>54.541378654350602</c:v>
                </c:pt>
                <c:pt idx="240143">
                  <c:v>54.541460394424497</c:v>
                </c:pt>
                <c:pt idx="240144">
                  <c:v>54.541542134236799</c:v>
                </c:pt>
                <c:pt idx="240145">
                  <c:v>54.541623873787501</c:v>
                </c:pt>
                <c:pt idx="240146">
                  <c:v>54.541705613076502</c:v>
                </c:pt>
                <c:pt idx="240147">
                  <c:v>54.541787352103803</c:v>
                </c:pt>
                <c:pt idx="240148">
                  <c:v>54.541869090869596</c:v>
                </c:pt>
                <c:pt idx="240149">
                  <c:v>54.541950829373597</c:v>
                </c:pt>
                <c:pt idx="240150">
                  <c:v>54.542032567616097</c:v>
                </c:pt>
                <c:pt idx="240151">
                  <c:v>54.542114305596897</c:v>
                </c:pt>
                <c:pt idx="240152">
                  <c:v>54.542196043316103</c:v>
                </c:pt>
                <c:pt idx="240153">
                  <c:v>54.542277780773603</c:v>
                </c:pt>
                <c:pt idx="240154">
                  <c:v>54.542359517969501</c:v>
                </c:pt>
                <c:pt idx="240155">
                  <c:v>54.5424412549038</c:v>
                </c:pt>
                <c:pt idx="240156">
                  <c:v>54.542522991576398</c:v>
                </c:pt>
                <c:pt idx="240157">
                  <c:v>54.542604727987403</c:v>
                </c:pt>
                <c:pt idx="240158">
                  <c:v>54.5426864641368</c:v>
                </c:pt>
                <c:pt idx="240159">
                  <c:v>54.542768200024597</c:v>
                </c:pt>
                <c:pt idx="240160">
                  <c:v>54.5428499356507</c:v>
                </c:pt>
                <c:pt idx="240161">
                  <c:v>54.542931671015197</c:v>
                </c:pt>
                <c:pt idx="240162">
                  <c:v>54.543013406118</c:v>
                </c:pt>
                <c:pt idx="240163">
                  <c:v>54.543095140959302</c:v>
                </c:pt>
                <c:pt idx="240164">
                  <c:v>54.543176875538897</c:v>
                </c:pt>
                <c:pt idx="240165">
                  <c:v>54.543258609856899</c:v>
                </c:pt>
                <c:pt idx="240166">
                  <c:v>54.543340343913201</c:v>
                </c:pt>
                <c:pt idx="240167">
                  <c:v>54.543422077707902</c:v>
                </c:pt>
                <c:pt idx="240168">
                  <c:v>54.543503811241102</c:v>
                </c:pt>
                <c:pt idx="240169">
                  <c:v>54.543585544512503</c:v>
                </c:pt>
                <c:pt idx="240170">
                  <c:v>54.543667277522403</c:v>
                </c:pt>
                <c:pt idx="240171">
                  <c:v>54.543749010270702</c:v>
                </c:pt>
                <c:pt idx="240172">
                  <c:v>54.543830742757301</c:v>
                </c:pt>
                <c:pt idx="240173">
                  <c:v>54.543912474982299</c:v>
                </c:pt>
                <c:pt idx="240174">
                  <c:v>54.543994206945698</c:v>
                </c:pt>
                <c:pt idx="240175">
                  <c:v>54.544075938647502</c:v>
                </c:pt>
                <c:pt idx="240176">
                  <c:v>54.5441576700876</c:v>
                </c:pt>
                <c:pt idx="240177">
                  <c:v>54.544239401266204</c:v>
                </c:pt>
                <c:pt idx="240178">
                  <c:v>54.5443211321831</c:v>
                </c:pt>
                <c:pt idx="240179">
                  <c:v>54.544402862838403</c:v>
                </c:pt>
                <c:pt idx="240180">
                  <c:v>54.544484593232198</c:v>
                </c:pt>
                <c:pt idx="240181">
                  <c:v>54.544566323364201</c:v>
                </c:pt>
                <c:pt idx="240182">
                  <c:v>54.544648053234702</c:v>
                </c:pt>
                <c:pt idx="240183">
                  <c:v>54.544729782843604</c:v>
                </c:pt>
                <c:pt idx="240184">
                  <c:v>54.544811512190897</c:v>
                </c:pt>
                <c:pt idx="240185">
                  <c:v>54.544893241276498</c:v>
                </c:pt>
                <c:pt idx="240186">
                  <c:v>54.544974970100597</c:v>
                </c:pt>
                <c:pt idx="240187">
                  <c:v>54.545056698662997</c:v>
                </c:pt>
                <c:pt idx="240188">
                  <c:v>54.545138426963902</c:v>
                </c:pt>
                <c:pt idx="240189">
                  <c:v>54.545220155003101</c:v>
                </c:pt>
                <c:pt idx="240190">
                  <c:v>54.545301882780699</c:v>
                </c:pt>
                <c:pt idx="240191">
                  <c:v>54.545383610296703</c:v>
                </c:pt>
                <c:pt idx="240192">
                  <c:v>54.5454653375512</c:v>
                </c:pt>
                <c:pt idx="240193">
                  <c:v>54.545547064544003</c:v>
                </c:pt>
                <c:pt idx="240194">
                  <c:v>54.545628791275199</c:v>
                </c:pt>
                <c:pt idx="240195">
                  <c:v>54.545710517744801</c:v>
                </c:pt>
                <c:pt idx="240196">
                  <c:v>54.545792243952803</c:v>
                </c:pt>
                <c:pt idx="240197">
                  <c:v>54.545873969899297</c:v>
                </c:pt>
                <c:pt idx="240198">
                  <c:v>54.545955695584098</c:v>
                </c:pt>
                <c:pt idx="240199">
                  <c:v>54.546037421007298</c:v>
                </c:pt>
                <c:pt idx="240200">
                  <c:v>54.546119146168898</c:v>
                </c:pt>
                <c:pt idx="240201">
                  <c:v>54.546200871068997</c:v>
                </c:pt>
                <c:pt idx="240202">
                  <c:v>54.546282595707403</c:v>
                </c:pt>
                <c:pt idx="240203">
                  <c:v>54.546364320084301</c:v>
                </c:pt>
                <c:pt idx="240204">
                  <c:v>54.546446044199499</c:v>
                </c:pt>
                <c:pt idx="240205">
                  <c:v>54.546527768053203</c:v>
                </c:pt>
                <c:pt idx="240206">
                  <c:v>54.546609491645299</c:v>
                </c:pt>
                <c:pt idx="240207">
                  <c:v>54.546691214975702</c:v>
                </c:pt>
                <c:pt idx="240208">
                  <c:v>54.546772938044597</c:v>
                </c:pt>
                <c:pt idx="240209">
                  <c:v>54.546854660851899</c:v>
                </c:pt>
                <c:pt idx="240210">
                  <c:v>54.5469363833977</c:v>
                </c:pt>
                <c:pt idx="240211">
                  <c:v>54.547018105681801</c:v>
                </c:pt>
                <c:pt idx="240212">
                  <c:v>54.547099827704301</c:v>
                </c:pt>
                <c:pt idx="240213">
                  <c:v>54.5471815494653</c:v>
                </c:pt>
                <c:pt idx="240214">
                  <c:v>54.547263270964699</c:v>
                </c:pt>
                <c:pt idx="240215">
                  <c:v>54.547344992202497</c:v>
                </c:pt>
                <c:pt idx="240216">
                  <c:v>54.547426713178702</c:v>
                </c:pt>
                <c:pt idx="240217">
                  <c:v>54.547508433893299</c:v>
                </c:pt>
                <c:pt idx="240218">
                  <c:v>54.547590154346402</c:v>
                </c:pt>
                <c:pt idx="240219">
                  <c:v>54.547671874537798</c:v>
                </c:pt>
                <c:pt idx="240220">
                  <c:v>54.5477535944677</c:v>
                </c:pt>
                <c:pt idx="240221">
                  <c:v>54.547835314136002</c:v>
                </c:pt>
                <c:pt idx="240222">
                  <c:v>54.547917033542802</c:v>
                </c:pt>
                <c:pt idx="240223">
                  <c:v>54.547998752687903</c:v>
                </c:pt>
                <c:pt idx="240224">
                  <c:v>54.548080471571502</c:v>
                </c:pt>
                <c:pt idx="240225">
                  <c:v>54.548162190193501</c:v>
                </c:pt>
                <c:pt idx="240226">
                  <c:v>54.548243908553999</c:v>
                </c:pt>
                <c:pt idx="240227">
                  <c:v>54.548325626652797</c:v>
                </c:pt>
                <c:pt idx="240228">
                  <c:v>54.548407344490101</c:v>
                </c:pt>
                <c:pt idx="240229">
                  <c:v>54.548489062065798</c:v>
                </c:pt>
                <c:pt idx="240230">
                  <c:v>54.54857077938</c:v>
                </c:pt>
                <c:pt idx="240231">
                  <c:v>54.548652496432602</c:v>
                </c:pt>
                <c:pt idx="240232">
                  <c:v>54.548734213223597</c:v>
                </c:pt>
                <c:pt idx="240233">
                  <c:v>54.548815929752998</c:v>
                </c:pt>
                <c:pt idx="240234">
                  <c:v>54.548897646020897</c:v>
                </c:pt>
                <c:pt idx="240235">
                  <c:v>54.548979362027197</c:v>
                </c:pt>
                <c:pt idx="240236">
                  <c:v>54.549061077771903</c:v>
                </c:pt>
                <c:pt idx="240237">
                  <c:v>54.549142793255101</c:v>
                </c:pt>
                <c:pt idx="240238">
                  <c:v>54.549224508476698</c:v>
                </c:pt>
                <c:pt idx="240239">
                  <c:v>54.549306223436801</c:v>
                </c:pt>
                <c:pt idx="240240">
                  <c:v>54.549387938135297</c:v>
                </c:pt>
                <c:pt idx="240241">
                  <c:v>54.549469652572199</c:v>
                </c:pt>
                <c:pt idx="240242">
                  <c:v>54.549551366747501</c:v>
                </c:pt>
                <c:pt idx="240243">
                  <c:v>54.549633080661302</c:v>
                </c:pt>
                <c:pt idx="240244">
                  <c:v>54.549714794313601</c:v>
                </c:pt>
                <c:pt idx="240245">
                  <c:v>54.549796507704301</c:v>
                </c:pt>
                <c:pt idx="240246">
                  <c:v>54.549878220833399</c:v>
                </c:pt>
                <c:pt idx="240247">
                  <c:v>54.549959933700997</c:v>
                </c:pt>
                <c:pt idx="240248">
                  <c:v>54.550041646307001</c:v>
                </c:pt>
                <c:pt idx="240249">
                  <c:v>54.550123358651497</c:v>
                </c:pt>
                <c:pt idx="240250">
                  <c:v>54.5502050707344</c:v>
                </c:pt>
                <c:pt idx="240251">
                  <c:v>54.550286782555702</c:v>
                </c:pt>
                <c:pt idx="240252">
                  <c:v>54.550368494115503</c:v>
                </c:pt>
                <c:pt idx="240253">
                  <c:v>54.550450205413803</c:v>
                </c:pt>
                <c:pt idx="240254">
                  <c:v>54.550531916450502</c:v>
                </c:pt>
                <c:pt idx="240255">
                  <c:v>54.550613627225601</c:v>
                </c:pt>
                <c:pt idx="240256">
                  <c:v>54.550695337739199</c:v>
                </c:pt>
                <c:pt idx="240257">
                  <c:v>54.550777047991303</c:v>
                </c:pt>
                <c:pt idx="240258">
                  <c:v>54.5508587579818</c:v>
                </c:pt>
                <c:pt idx="240259">
                  <c:v>54.550940467710802</c:v>
                </c:pt>
                <c:pt idx="240260">
                  <c:v>54.551022177178197</c:v>
                </c:pt>
                <c:pt idx="240261">
                  <c:v>54.551103886384098</c:v>
                </c:pt>
                <c:pt idx="240262">
                  <c:v>54.551185595328398</c:v>
                </c:pt>
                <c:pt idx="240263">
                  <c:v>54.551267304011198</c:v>
                </c:pt>
                <c:pt idx="240264">
                  <c:v>54.551349012432397</c:v>
                </c:pt>
                <c:pt idx="240265">
                  <c:v>54.551430720592101</c:v>
                </c:pt>
                <c:pt idx="240266">
                  <c:v>54.551512428490298</c:v>
                </c:pt>
                <c:pt idx="240267">
                  <c:v>54.551594136126901</c:v>
                </c:pt>
                <c:pt idx="240268">
                  <c:v>54.551675843501997</c:v>
                </c:pt>
                <c:pt idx="240269">
                  <c:v>54.551757550615498</c:v>
                </c:pt>
                <c:pt idx="240270">
                  <c:v>54.551839257467499</c:v>
                </c:pt>
                <c:pt idx="240271">
                  <c:v>54.551920964057999</c:v>
                </c:pt>
                <c:pt idx="240272">
                  <c:v>54.552002670386898</c:v>
                </c:pt>
                <c:pt idx="240273">
                  <c:v>54.552084376454303</c:v>
                </c:pt>
                <c:pt idx="240274">
                  <c:v>54.5521660822602</c:v>
                </c:pt>
                <c:pt idx="240275">
                  <c:v>54.552247787804497</c:v>
                </c:pt>
                <c:pt idx="240276">
                  <c:v>54.552329493087299</c:v>
                </c:pt>
                <c:pt idx="240277">
                  <c:v>54.552411198108601</c:v>
                </c:pt>
                <c:pt idx="240278">
                  <c:v>54.552492902868302</c:v>
                </c:pt>
                <c:pt idx="240279">
                  <c:v>54.552574607366502</c:v>
                </c:pt>
                <c:pt idx="240280">
                  <c:v>54.552656311603201</c:v>
                </c:pt>
                <c:pt idx="240281">
                  <c:v>54.552738015578399</c:v>
                </c:pt>
                <c:pt idx="240282">
                  <c:v>54.552819719292003</c:v>
                </c:pt>
                <c:pt idx="240283">
                  <c:v>54.5529014227441</c:v>
                </c:pt>
                <c:pt idx="240284">
                  <c:v>54.552983125934702</c:v>
                </c:pt>
                <c:pt idx="240285">
                  <c:v>54.553064828863697</c:v>
                </c:pt>
                <c:pt idx="240286">
                  <c:v>54.553146531531297</c:v>
                </c:pt>
                <c:pt idx="240287">
                  <c:v>54.553228233937197</c:v>
                </c:pt>
                <c:pt idx="240288">
                  <c:v>54.553309936081703</c:v>
                </c:pt>
                <c:pt idx="240289">
                  <c:v>54.553391637964701</c:v>
                </c:pt>
                <c:pt idx="240290">
                  <c:v>54.553473339586098</c:v>
                </c:pt>
                <c:pt idx="240291">
                  <c:v>54.553555040946001</c:v>
                </c:pt>
                <c:pt idx="240292">
                  <c:v>54.553636742044397</c:v>
                </c:pt>
                <c:pt idx="240293">
                  <c:v>54.553718442881298</c:v>
                </c:pt>
                <c:pt idx="240294">
                  <c:v>54.553800143456698</c:v>
                </c:pt>
                <c:pt idx="240295">
                  <c:v>54.553881843770498</c:v>
                </c:pt>
                <c:pt idx="240296">
                  <c:v>54.553963543822903</c:v>
                </c:pt>
                <c:pt idx="240297">
                  <c:v>54.5540452436137</c:v>
                </c:pt>
                <c:pt idx="240298">
                  <c:v>54.554126943142997</c:v>
                </c:pt>
                <c:pt idx="240299">
                  <c:v>54.554208642410799</c:v>
                </c:pt>
                <c:pt idx="240300">
                  <c:v>54.554290341417101</c:v>
                </c:pt>
                <c:pt idx="240301">
                  <c:v>54.554372040161802</c:v>
                </c:pt>
                <c:pt idx="240302">
                  <c:v>54.554453738645101</c:v>
                </c:pt>
                <c:pt idx="240303">
                  <c:v>54.5545354368668</c:v>
                </c:pt>
                <c:pt idx="240304">
                  <c:v>54.554617134827097</c:v>
                </c:pt>
                <c:pt idx="240305">
                  <c:v>54.554698832525801</c:v>
                </c:pt>
                <c:pt idx="240306">
                  <c:v>54.554780529962997</c:v>
                </c:pt>
                <c:pt idx="240307">
                  <c:v>54.554862227138798</c:v>
                </c:pt>
                <c:pt idx="240308">
                  <c:v>54.554943924052999</c:v>
                </c:pt>
                <c:pt idx="240309">
                  <c:v>54.555025620705699</c:v>
                </c:pt>
                <c:pt idx="240310">
                  <c:v>54.555107317096898</c:v>
                </c:pt>
                <c:pt idx="240311">
                  <c:v>54.555189013226602</c:v>
                </c:pt>
                <c:pt idx="240312">
                  <c:v>54.555270709094799</c:v>
                </c:pt>
                <c:pt idx="240313">
                  <c:v>54.555352404701502</c:v>
                </c:pt>
                <c:pt idx="240314">
                  <c:v>54.555434100046703</c:v>
                </c:pt>
                <c:pt idx="240315">
                  <c:v>54.555515795130397</c:v>
                </c:pt>
                <c:pt idx="240316">
                  <c:v>54.555597489952603</c:v>
                </c:pt>
                <c:pt idx="240317">
                  <c:v>54.555679184513302</c:v>
                </c:pt>
                <c:pt idx="240318">
                  <c:v>54.555760878812499</c:v>
                </c:pt>
                <c:pt idx="240319">
                  <c:v>54.555842572850203</c:v>
                </c:pt>
                <c:pt idx="240320">
                  <c:v>54.555924266626398</c:v>
                </c:pt>
                <c:pt idx="240321">
                  <c:v>54.5560059601411</c:v>
                </c:pt>
                <c:pt idx="240322">
                  <c:v>54.5560876533943</c:v>
                </c:pt>
                <c:pt idx="240323">
                  <c:v>54.556169346386099</c:v>
                </c:pt>
                <c:pt idx="240324">
                  <c:v>54.556251039116297</c:v>
                </c:pt>
                <c:pt idx="240325">
                  <c:v>54.556332731585101</c:v>
                </c:pt>
                <c:pt idx="240326">
                  <c:v>54.556414423792297</c:v>
                </c:pt>
                <c:pt idx="240327">
                  <c:v>54.556496115738099</c:v>
                </c:pt>
                <c:pt idx="240328">
                  <c:v>54.5565778074224</c:v>
                </c:pt>
                <c:pt idx="240329">
                  <c:v>54.5566594988452</c:v>
                </c:pt>
                <c:pt idx="240330">
                  <c:v>54.556741190006498</c:v>
                </c:pt>
                <c:pt idx="240331">
                  <c:v>54.556822880906303</c:v>
                </c:pt>
                <c:pt idx="240332">
                  <c:v>54.556904571544599</c:v>
                </c:pt>
                <c:pt idx="240333">
                  <c:v>54.556986261921502</c:v>
                </c:pt>
                <c:pt idx="240334">
                  <c:v>54.557067952036903</c:v>
                </c:pt>
                <c:pt idx="240335">
                  <c:v>54.557149641890703</c:v>
                </c:pt>
                <c:pt idx="240336">
                  <c:v>54.557231331483102</c:v>
                </c:pt>
                <c:pt idx="240337">
                  <c:v>54.5573130208141</c:v>
                </c:pt>
                <c:pt idx="240338">
                  <c:v>54.557394709883503</c:v>
                </c:pt>
                <c:pt idx="240339">
                  <c:v>54.557476398691499</c:v>
                </c:pt>
                <c:pt idx="240340">
                  <c:v>54.557558087238</c:v>
                </c:pt>
                <c:pt idx="240341">
                  <c:v>54.557639775523</c:v>
                </c:pt>
                <c:pt idx="240342">
                  <c:v>54.5577214635465</c:v>
                </c:pt>
                <c:pt idx="240343">
                  <c:v>54.557803151308498</c:v>
                </c:pt>
                <c:pt idx="240344">
                  <c:v>54.557884838809102</c:v>
                </c:pt>
                <c:pt idx="240345">
                  <c:v>54.557966526048197</c:v>
                </c:pt>
                <c:pt idx="240346">
                  <c:v>54.558048213025899</c:v>
                </c:pt>
                <c:pt idx="240347">
                  <c:v>54.558129899741999</c:v>
                </c:pt>
                <c:pt idx="240348">
                  <c:v>54.558211586196698</c:v>
                </c:pt>
                <c:pt idx="240349">
                  <c:v>54.558293272389903</c:v>
                </c:pt>
                <c:pt idx="240350">
                  <c:v>54.5583749583216</c:v>
                </c:pt>
                <c:pt idx="240351">
                  <c:v>54.558456643991903</c:v>
                </c:pt>
                <c:pt idx="240352">
                  <c:v>54.558538329400697</c:v>
                </c:pt>
                <c:pt idx="240353">
                  <c:v>54.558620014548097</c:v>
                </c:pt>
                <c:pt idx="240354">
                  <c:v>54.558701699433897</c:v>
                </c:pt>
                <c:pt idx="240355">
                  <c:v>54.558783384058302</c:v>
                </c:pt>
                <c:pt idx="240356">
                  <c:v>54.558865068421298</c:v>
                </c:pt>
                <c:pt idx="240357">
                  <c:v>54.558946752522701</c:v>
                </c:pt>
                <c:pt idx="240358">
                  <c:v>54.559028436362802</c:v>
                </c:pt>
                <c:pt idx="240359">
                  <c:v>54.559110119941302</c:v>
                </c:pt>
                <c:pt idx="240360">
                  <c:v>54.5591918032584</c:v>
                </c:pt>
                <c:pt idx="240361">
                  <c:v>54.559273486313998</c:v>
                </c:pt>
                <c:pt idx="240362">
                  <c:v>54.559355169108201</c:v>
                </c:pt>
                <c:pt idx="240363">
                  <c:v>54.559436851640903</c:v>
                </c:pt>
                <c:pt idx="240364">
                  <c:v>54.559518533912097</c:v>
                </c:pt>
                <c:pt idx="240365">
                  <c:v>54.559600215921897</c:v>
                </c:pt>
                <c:pt idx="240366">
                  <c:v>54.559681897670302</c:v>
                </c:pt>
                <c:pt idx="240367">
                  <c:v>54.559763579157099</c:v>
                </c:pt>
                <c:pt idx="240368">
                  <c:v>54.559845260382602</c:v>
                </c:pt>
                <c:pt idx="240369">
                  <c:v>54.559926941346497</c:v>
                </c:pt>
                <c:pt idx="240370">
                  <c:v>54.560008622049097</c:v>
                </c:pt>
                <c:pt idx="240371">
                  <c:v>54.560090302490103</c:v>
                </c:pt>
                <c:pt idx="240372">
                  <c:v>54.560171982669701</c:v>
                </c:pt>
                <c:pt idx="240373">
                  <c:v>54.560253662587897</c:v>
                </c:pt>
                <c:pt idx="240374">
                  <c:v>54.560335342244599</c:v>
                </c:pt>
                <c:pt idx="240375">
                  <c:v>54.5604170216398</c:v>
                </c:pt>
                <c:pt idx="240376">
                  <c:v>54.560498700773699</c:v>
                </c:pt>
                <c:pt idx="240377">
                  <c:v>54.560580379645998</c:v>
                </c:pt>
                <c:pt idx="240378">
                  <c:v>54.560662058256902</c:v>
                </c:pt>
                <c:pt idx="240379">
                  <c:v>54.560743736606398</c:v>
                </c:pt>
                <c:pt idx="240380">
                  <c:v>54.560825414694399</c:v>
                </c:pt>
                <c:pt idx="240381">
                  <c:v>54.560907092520999</c:v>
                </c:pt>
                <c:pt idx="240382">
                  <c:v>54.560988770086198</c:v>
                </c:pt>
                <c:pt idx="240383">
                  <c:v>54.561070447389802</c:v>
                </c:pt>
                <c:pt idx="240384">
                  <c:v>54.561152124432098</c:v>
                </c:pt>
                <c:pt idx="240385">
                  <c:v>54.5612338012129</c:v>
                </c:pt>
                <c:pt idx="240386">
                  <c:v>54.5613154777323</c:v>
                </c:pt>
                <c:pt idx="240387">
                  <c:v>54.5613971539902</c:v>
                </c:pt>
                <c:pt idx="240388">
                  <c:v>54.561478829986697</c:v>
                </c:pt>
                <c:pt idx="240389">
                  <c:v>54.5615605057218</c:v>
                </c:pt>
                <c:pt idx="240390">
                  <c:v>54.561642181195403</c:v>
                </c:pt>
                <c:pt idx="240391">
                  <c:v>54.561723856407603</c:v>
                </c:pt>
                <c:pt idx="240392">
                  <c:v>54.561805531358303</c:v>
                </c:pt>
                <c:pt idx="240393">
                  <c:v>54.561887206047601</c:v>
                </c:pt>
                <c:pt idx="240394">
                  <c:v>54.561968880475497</c:v>
                </c:pt>
                <c:pt idx="240395">
                  <c:v>54.562050554641999</c:v>
                </c:pt>
                <c:pt idx="240396">
                  <c:v>54.562132228547</c:v>
                </c:pt>
                <c:pt idx="240397">
                  <c:v>54.562213902190599</c:v>
                </c:pt>
                <c:pt idx="240398">
                  <c:v>54.562295575572698</c:v>
                </c:pt>
                <c:pt idx="240399">
                  <c:v>54.562377248693402</c:v>
                </c:pt>
                <c:pt idx="240400">
                  <c:v>54.562458921552697</c:v>
                </c:pt>
                <c:pt idx="240401">
                  <c:v>54.562540594150597</c:v>
                </c:pt>
                <c:pt idx="240402">
                  <c:v>54.562622266487097</c:v>
                </c:pt>
                <c:pt idx="240403">
                  <c:v>54.562703938562102</c:v>
                </c:pt>
                <c:pt idx="240404">
                  <c:v>54.562785610375698</c:v>
                </c:pt>
                <c:pt idx="240405">
                  <c:v>54.562867281927801</c:v>
                </c:pt>
                <c:pt idx="240406">
                  <c:v>54.562948953218601</c:v>
                </c:pt>
                <c:pt idx="240407">
                  <c:v>54.563030624247901</c:v>
                </c:pt>
                <c:pt idx="240408">
                  <c:v>54.563112295015799</c:v>
                </c:pt>
                <c:pt idx="240409">
                  <c:v>54.563193965522302</c:v>
                </c:pt>
                <c:pt idx="240410">
                  <c:v>54.563275635767397</c:v>
                </c:pt>
                <c:pt idx="240411">
                  <c:v>54.563357305750998</c:v>
                </c:pt>
                <c:pt idx="240412">
                  <c:v>54.563438975473197</c:v>
                </c:pt>
                <c:pt idx="240413">
                  <c:v>54.563520644934002</c:v>
                </c:pt>
                <c:pt idx="240414">
                  <c:v>54.563602314133398</c:v>
                </c:pt>
                <c:pt idx="240415">
                  <c:v>54.5636839830714</c:v>
                </c:pt>
                <c:pt idx="240416">
                  <c:v>54.563765651748</c:v>
                </c:pt>
                <c:pt idx="240417">
                  <c:v>54.563847320163099</c:v>
                </c:pt>
                <c:pt idx="240418">
                  <c:v>54.563928988316803</c:v>
                </c:pt>
                <c:pt idx="240419">
                  <c:v>54.564010656209099</c:v>
                </c:pt>
                <c:pt idx="240420">
                  <c:v>54.564092323840001</c:v>
                </c:pt>
                <c:pt idx="240421">
                  <c:v>54.564173991209501</c:v>
                </c:pt>
                <c:pt idx="240422">
                  <c:v>54.564255658317599</c:v>
                </c:pt>
                <c:pt idx="240423">
                  <c:v>54.564337325164303</c:v>
                </c:pt>
                <c:pt idx="240424">
                  <c:v>54.564418991749598</c:v>
                </c:pt>
                <c:pt idx="240425">
                  <c:v>54.564500658073399</c:v>
                </c:pt>
                <c:pt idx="240426">
                  <c:v>54.564582324135898</c:v>
                </c:pt>
                <c:pt idx="240427">
                  <c:v>54.564663989936903</c:v>
                </c:pt>
                <c:pt idx="240428">
                  <c:v>54.564745655476599</c:v>
                </c:pt>
                <c:pt idx="240429">
                  <c:v>54.564827320754802</c:v>
                </c:pt>
                <c:pt idx="240430">
                  <c:v>54.564908985771702</c:v>
                </c:pt>
                <c:pt idx="240431">
                  <c:v>54.564990650527101</c:v>
                </c:pt>
                <c:pt idx="240432">
                  <c:v>54.565072315021098</c:v>
                </c:pt>
                <c:pt idx="240433">
                  <c:v>54.5651539792538</c:v>
                </c:pt>
                <c:pt idx="240434">
                  <c:v>54.565235643225002</c:v>
                </c:pt>
                <c:pt idx="240435">
                  <c:v>54.565317306934801</c:v>
                </c:pt>
                <c:pt idx="240436">
                  <c:v>54.565398970383299</c:v>
                </c:pt>
                <c:pt idx="240437">
                  <c:v>54.565480633570303</c:v>
                </c:pt>
                <c:pt idx="240438">
                  <c:v>54.565562296495898</c:v>
                </c:pt>
                <c:pt idx="240439">
                  <c:v>54.565643959160198</c:v>
                </c:pt>
                <c:pt idx="240440">
                  <c:v>54.565725621562997</c:v>
                </c:pt>
                <c:pt idx="240441">
                  <c:v>54.565807283704501</c:v>
                </c:pt>
                <c:pt idx="240442">
                  <c:v>54.565888945584497</c:v>
                </c:pt>
                <c:pt idx="240443">
                  <c:v>54.565970607203198</c:v>
                </c:pt>
                <c:pt idx="240444">
                  <c:v>54.566052268560497</c:v>
                </c:pt>
                <c:pt idx="240445">
                  <c:v>54.566133929656402</c:v>
                </c:pt>
                <c:pt idx="240446">
                  <c:v>54.566215590490899</c:v>
                </c:pt>
                <c:pt idx="240447">
                  <c:v>54.566297251064</c:v>
                </c:pt>
                <c:pt idx="240448">
                  <c:v>54.566378911375701</c:v>
                </c:pt>
                <c:pt idx="240449">
                  <c:v>54.566460571425999</c:v>
                </c:pt>
                <c:pt idx="240450">
                  <c:v>54.566542231215003</c:v>
                </c:pt>
                <c:pt idx="240451">
                  <c:v>54.566623890742498</c:v>
                </c:pt>
                <c:pt idx="240452">
                  <c:v>54.566705550008699</c:v>
                </c:pt>
                <c:pt idx="240453">
                  <c:v>54.566787209013498</c:v>
                </c:pt>
                <c:pt idx="240454">
                  <c:v>54.566868867756902</c:v>
                </c:pt>
                <c:pt idx="240455">
                  <c:v>54.566950526238998</c:v>
                </c:pt>
                <c:pt idx="240456">
                  <c:v>54.567032184459599</c:v>
                </c:pt>
                <c:pt idx="240457">
                  <c:v>54.567113842418898</c:v>
                </c:pt>
                <c:pt idx="240458">
                  <c:v>54.567195500116703</c:v>
                </c:pt>
                <c:pt idx="240459">
                  <c:v>54.5672771575532</c:v>
                </c:pt>
                <c:pt idx="240460">
                  <c:v>54.567358814728401</c:v>
                </c:pt>
                <c:pt idx="240461">
                  <c:v>54.567440471642101</c:v>
                </c:pt>
                <c:pt idx="240462">
                  <c:v>54.567522128294499</c:v>
                </c:pt>
                <c:pt idx="240463">
                  <c:v>54.567603784685502</c:v>
                </c:pt>
                <c:pt idx="240464">
                  <c:v>54.567685440815097</c:v>
                </c:pt>
                <c:pt idx="240465">
                  <c:v>54.567767096683397</c:v>
                </c:pt>
                <c:pt idx="240466">
                  <c:v>54.567848752290203</c:v>
                </c:pt>
                <c:pt idx="240467">
                  <c:v>54.5679304076357</c:v>
                </c:pt>
                <c:pt idx="240468">
                  <c:v>54.568012062719902</c:v>
                </c:pt>
                <c:pt idx="240469">
                  <c:v>54.568093717542602</c:v>
                </c:pt>
                <c:pt idx="240470">
                  <c:v>54.568175372104001</c:v>
                </c:pt>
                <c:pt idx="240471">
                  <c:v>54.568257026403998</c:v>
                </c:pt>
                <c:pt idx="240472">
                  <c:v>54.5683386804427</c:v>
                </c:pt>
                <c:pt idx="240473">
                  <c:v>54.568420334220001</c:v>
                </c:pt>
                <c:pt idx="240474">
                  <c:v>54.5685019877359</c:v>
                </c:pt>
                <c:pt idx="240475">
                  <c:v>54.568583640990497</c:v>
                </c:pt>
                <c:pt idx="240476">
                  <c:v>54.568665293983699</c:v>
                </c:pt>
                <c:pt idx="240477">
                  <c:v>54.5687469467155</c:v>
                </c:pt>
                <c:pt idx="240478">
                  <c:v>54.568828599185899</c:v>
                </c:pt>
                <c:pt idx="240479">
                  <c:v>54.568910251395003</c:v>
                </c:pt>
                <c:pt idx="240480">
                  <c:v>54.568991903342798</c:v>
                </c:pt>
                <c:pt idx="240481">
                  <c:v>54.569073555029199</c:v>
                </c:pt>
                <c:pt idx="240482">
                  <c:v>54.569155206454198</c:v>
                </c:pt>
                <c:pt idx="240483">
                  <c:v>54.569236857617803</c:v>
                </c:pt>
                <c:pt idx="240484">
                  <c:v>54.569318508520098</c:v>
                </c:pt>
                <c:pt idx="240485">
                  <c:v>54.569400159161098</c:v>
                </c:pt>
                <c:pt idx="240486">
                  <c:v>54.569481809540697</c:v>
                </c:pt>
                <c:pt idx="240487">
                  <c:v>54.569563459658902</c:v>
                </c:pt>
                <c:pt idx="240488">
                  <c:v>54.569645109515797</c:v>
                </c:pt>
                <c:pt idx="240489">
                  <c:v>54.569726759111298</c:v>
                </c:pt>
                <c:pt idx="240490">
                  <c:v>54.569808408445503</c:v>
                </c:pt>
                <c:pt idx="240491">
                  <c:v>54.5698900575183</c:v>
                </c:pt>
                <c:pt idx="240492">
                  <c:v>54.569971706329802</c:v>
                </c:pt>
                <c:pt idx="240493">
                  <c:v>54.570053354879903</c:v>
                </c:pt>
                <c:pt idx="240494">
                  <c:v>54.570135003168602</c:v>
                </c:pt>
                <c:pt idx="240495">
                  <c:v>54.570216651196098</c:v>
                </c:pt>
                <c:pt idx="240496">
                  <c:v>54.570298298962101</c:v>
                </c:pt>
                <c:pt idx="240497">
                  <c:v>54.570379946466801</c:v>
                </c:pt>
                <c:pt idx="240498">
                  <c:v>54.570461593710199</c:v>
                </c:pt>
                <c:pt idx="240499">
                  <c:v>54.570543240692203</c:v>
                </c:pt>
                <c:pt idx="240500">
                  <c:v>54.570624887412897</c:v>
                </c:pt>
                <c:pt idx="240501">
                  <c:v>54.570706533872297</c:v>
                </c:pt>
                <c:pt idx="240502">
                  <c:v>54.570788180070302</c:v>
                </c:pt>
                <c:pt idx="240503">
                  <c:v>54.570869826006899</c:v>
                </c:pt>
                <c:pt idx="240504">
                  <c:v>54.5709514716822</c:v>
                </c:pt>
                <c:pt idx="240505">
                  <c:v>54.571033117096199</c:v>
                </c:pt>
                <c:pt idx="240506">
                  <c:v>54.571114762248897</c:v>
                </c:pt>
                <c:pt idx="240507">
                  <c:v>54.571196407140199</c:v>
                </c:pt>
                <c:pt idx="240508">
                  <c:v>54.571278051770101</c:v>
                </c:pt>
                <c:pt idx="240509">
                  <c:v>54.5713596961387</c:v>
                </c:pt>
                <c:pt idx="240510">
                  <c:v>54.571441340245997</c:v>
                </c:pt>
                <c:pt idx="240511">
                  <c:v>54.571522984091999</c:v>
                </c:pt>
                <c:pt idx="240512">
                  <c:v>54.571604627676599</c:v>
                </c:pt>
                <c:pt idx="240513">
                  <c:v>54.571686270999898</c:v>
                </c:pt>
                <c:pt idx="240514">
                  <c:v>54.571767914061802</c:v>
                </c:pt>
                <c:pt idx="240515">
                  <c:v>54.571849556862396</c:v>
                </c:pt>
                <c:pt idx="240516">
                  <c:v>54.571931199401703</c:v>
                </c:pt>
                <c:pt idx="240517">
                  <c:v>54.572012841679701</c:v>
                </c:pt>
                <c:pt idx="240518">
                  <c:v>54.572094483696297</c:v>
                </c:pt>
                <c:pt idx="240519">
                  <c:v>54.572176125451598</c:v>
                </c:pt>
                <c:pt idx="240520">
                  <c:v>54.572257766945597</c:v>
                </c:pt>
                <c:pt idx="240521">
                  <c:v>54.572339408178202</c:v>
                </c:pt>
                <c:pt idx="240522">
                  <c:v>54.572421049149497</c:v>
                </c:pt>
                <c:pt idx="240523">
                  <c:v>54.572502689859498</c:v>
                </c:pt>
                <c:pt idx="240524">
                  <c:v>54.572584330308104</c:v>
                </c:pt>
                <c:pt idx="240525">
                  <c:v>54.5726659704955</c:v>
                </c:pt>
                <c:pt idx="240526">
                  <c:v>54.572747610421501</c:v>
                </c:pt>
                <c:pt idx="240527">
                  <c:v>54.572829250086201</c:v>
                </c:pt>
                <c:pt idx="240528">
                  <c:v>54.572910889489599</c:v>
                </c:pt>
                <c:pt idx="240529">
                  <c:v>54.572992528631602</c:v>
                </c:pt>
                <c:pt idx="240530">
                  <c:v>54.573074167512402</c:v>
                </c:pt>
                <c:pt idx="240531">
                  <c:v>54.573155806131801</c:v>
                </c:pt>
                <c:pt idx="240532">
                  <c:v>54.573237444489898</c:v>
                </c:pt>
                <c:pt idx="240533">
                  <c:v>54.5733190825867</c:v>
                </c:pt>
                <c:pt idx="240534">
                  <c:v>54.5734007204221</c:v>
                </c:pt>
                <c:pt idx="240535">
                  <c:v>54.573482357996298</c:v>
                </c:pt>
                <c:pt idx="240536">
                  <c:v>54.573563995309101</c:v>
                </c:pt>
                <c:pt idx="240537">
                  <c:v>54.573645632360602</c:v>
                </c:pt>
                <c:pt idx="240538">
                  <c:v>54.573727269150801</c:v>
                </c:pt>
                <c:pt idx="240539">
                  <c:v>54.573808905679698</c:v>
                </c:pt>
                <c:pt idx="240540">
                  <c:v>54.5738905419473</c:v>
                </c:pt>
                <c:pt idx="240541">
                  <c:v>54.5739721779536</c:v>
                </c:pt>
                <c:pt idx="240542">
                  <c:v>54.574053813698498</c:v>
                </c:pt>
                <c:pt idx="240543">
                  <c:v>54.574135449182201</c:v>
                </c:pt>
                <c:pt idx="240544">
                  <c:v>54.574217084404502</c:v>
                </c:pt>
                <c:pt idx="240545">
                  <c:v>54.574298719365601</c:v>
                </c:pt>
                <c:pt idx="240546">
                  <c:v>54.574380354065298</c:v>
                </c:pt>
                <c:pt idx="240547">
                  <c:v>54.5744619885037</c:v>
                </c:pt>
                <c:pt idx="240548">
                  <c:v>54.574543622680899</c:v>
                </c:pt>
                <c:pt idx="240549">
                  <c:v>54.574625256596697</c:v>
                </c:pt>
                <c:pt idx="240550">
                  <c:v>54.5747068902512</c:v>
                </c:pt>
                <c:pt idx="240551">
                  <c:v>54.574788523644401</c:v>
                </c:pt>
                <c:pt idx="240552">
                  <c:v>54.574870156776299</c:v>
                </c:pt>
                <c:pt idx="240553">
                  <c:v>54.574951789646903</c:v>
                </c:pt>
                <c:pt idx="240554">
                  <c:v>54.575033422256197</c:v>
                </c:pt>
                <c:pt idx="240555">
                  <c:v>54.575115054604296</c:v>
                </c:pt>
                <c:pt idx="240556">
                  <c:v>54.575196686691001</c:v>
                </c:pt>
                <c:pt idx="240557">
                  <c:v>54.575278318516403</c:v>
                </c:pt>
                <c:pt idx="240558">
                  <c:v>54.575359950080497</c:v>
                </c:pt>
                <c:pt idx="240559">
                  <c:v>54.575441581383302</c:v>
                </c:pt>
                <c:pt idx="240560">
                  <c:v>54.575523212424898</c:v>
                </c:pt>
                <c:pt idx="240561">
                  <c:v>54.575604843205099</c:v>
                </c:pt>
                <c:pt idx="240562">
                  <c:v>54.575686473724097</c:v>
                </c:pt>
                <c:pt idx="240563">
                  <c:v>54.575768103981702</c:v>
                </c:pt>
                <c:pt idx="240564">
                  <c:v>54.575849733978103</c:v>
                </c:pt>
                <c:pt idx="240565">
                  <c:v>54.575931363713202</c:v>
                </c:pt>
                <c:pt idx="240566">
                  <c:v>54.5760129931869</c:v>
                </c:pt>
                <c:pt idx="240567">
                  <c:v>54.576094622399403</c:v>
                </c:pt>
                <c:pt idx="240568">
                  <c:v>54.576176251350603</c:v>
                </c:pt>
                <c:pt idx="240569">
                  <c:v>54.5762578800406</c:v>
                </c:pt>
                <c:pt idx="240570">
                  <c:v>54.576339508469196</c:v>
                </c:pt>
                <c:pt idx="240571">
                  <c:v>54.576421136636498</c:v>
                </c:pt>
                <c:pt idx="240572">
                  <c:v>54.576502764542603</c:v>
                </c:pt>
                <c:pt idx="240573">
                  <c:v>54.576584392187399</c:v>
                </c:pt>
                <c:pt idx="240574">
                  <c:v>54.576666019570901</c:v>
                </c:pt>
                <c:pt idx="240575">
                  <c:v>54.5767476466931</c:v>
                </c:pt>
                <c:pt idx="240576">
                  <c:v>54.576829273553997</c:v>
                </c:pt>
                <c:pt idx="240577">
                  <c:v>54.576910900153699</c:v>
                </c:pt>
                <c:pt idx="240578">
                  <c:v>54.576992526492099</c:v>
                </c:pt>
                <c:pt idx="240579">
                  <c:v>54.577074152569203</c:v>
                </c:pt>
                <c:pt idx="240580">
                  <c:v>54.577155778384999</c:v>
                </c:pt>
                <c:pt idx="240581">
                  <c:v>54.577237403939499</c:v>
                </c:pt>
                <c:pt idx="240582">
                  <c:v>54.577319029232797</c:v>
                </c:pt>
                <c:pt idx="240583">
                  <c:v>54.5774006542648</c:v>
                </c:pt>
                <c:pt idx="240584">
                  <c:v>54.5774822790355</c:v>
                </c:pt>
                <c:pt idx="240585">
                  <c:v>54.577563903544899</c:v>
                </c:pt>
                <c:pt idx="240586">
                  <c:v>54.577645527793102</c:v>
                </c:pt>
                <c:pt idx="240587">
                  <c:v>54.577727151780003</c:v>
                </c:pt>
                <c:pt idx="240588">
                  <c:v>54.577808775505602</c:v>
                </c:pt>
                <c:pt idx="240589">
                  <c:v>54.577890398969998</c:v>
                </c:pt>
                <c:pt idx="240590">
                  <c:v>54.5779720221731</c:v>
                </c:pt>
                <c:pt idx="240591">
                  <c:v>54.578053645114899</c:v>
                </c:pt>
                <c:pt idx="240592">
                  <c:v>54.578135267795403</c:v>
                </c:pt>
                <c:pt idx="240593">
                  <c:v>54.578216890214698</c:v>
                </c:pt>
                <c:pt idx="240594">
                  <c:v>54.578298512372697</c:v>
                </c:pt>
                <c:pt idx="240595">
                  <c:v>54.578380134269501</c:v>
                </c:pt>
                <c:pt idx="240596">
                  <c:v>54.578461755905003</c:v>
                </c:pt>
                <c:pt idx="240597">
                  <c:v>54.578543377279203</c:v>
                </c:pt>
                <c:pt idx="240598">
                  <c:v>54.5786249983922</c:v>
                </c:pt>
                <c:pt idx="240599">
                  <c:v>54.578706619243903</c:v>
                </c:pt>
                <c:pt idx="240600">
                  <c:v>54.578788239834303</c:v>
                </c:pt>
                <c:pt idx="240601">
                  <c:v>54.578869860163501</c:v>
                </c:pt>
                <c:pt idx="240602">
                  <c:v>54.578951480231403</c:v>
                </c:pt>
                <c:pt idx="240603">
                  <c:v>54.579033100038103</c:v>
                </c:pt>
                <c:pt idx="240604">
                  <c:v>54.579114719583501</c:v>
                </c:pt>
                <c:pt idx="240605">
                  <c:v>54.579196338867597</c:v>
                </c:pt>
                <c:pt idx="240606">
                  <c:v>54.579277957890497</c:v>
                </c:pt>
                <c:pt idx="240607">
                  <c:v>54.579359576652102</c:v>
                </c:pt>
                <c:pt idx="240608">
                  <c:v>54.579441195152498</c:v>
                </c:pt>
                <c:pt idx="240609">
                  <c:v>54.579522813391598</c:v>
                </c:pt>
                <c:pt idx="240610">
                  <c:v>54.579604431369503</c:v>
                </c:pt>
                <c:pt idx="240611">
                  <c:v>54.579686049086099</c:v>
                </c:pt>
                <c:pt idx="240612">
                  <c:v>54.5797676665415</c:v>
                </c:pt>
                <c:pt idx="240613">
                  <c:v>54.579849283735598</c:v>
                </c:pt>
                <c:pt idx="240614">
                  <c:v>54.579930900668501</c:v>
                </c:pt>
                <c:pt idx="240615">
                  <c:v>54.580012517340101</c:v>
                </c:pt>
                <c:pt idx="240616">
                  <c:v>54.580094133750499</c:v>
                </c:pt>
                <c:pt idx="240617">
                  <c:v>54.580175749899603</c:v>
                </c:pt>
                <c:pt idx="240618">
                  <c:v>54.580257365787503</c:v>
                </c:pt>
                <c:pt idx="240619">
                  <c:v>54.580338981414101</c:v>
                </c:pt>
                <c:pt idx="240620">
                  <c:v>54.580420596779497</c:v>
                </c:pt>
                <c:pt idx="240621">
                  <c:v>54.580502211883697</c:v>
                </c:pt>
                <c:pt idx="240622">
                  <c:v>54.580583826726603</c:v>
                </c:pt>
                <c:pt idx="240623">
                  <c:v>54.580665441308199</c:v>
                </c:pt>
                <c:pt idx="240624">
                  <c:v>54.580747055628699</c:v>
                </c:pt>
                <c:pt idx="240625">
                  <c:v>54.580828669687897</c:v>
                </c:pt>
                <c:pt idx="240626">
                  <c:v>54.5809102834858</c:v>
                </c:pt>
                <c:pt idx="240627">
                  <c:v>54.5809918970225</c:v>
                </c:pt>
                <c:pt idx="240628">
                  <c:v>54.581073510297998</c:v>
                </c:pt>
                <c:pt idx="240629">
                  <c:v>54.5811551233122</c:v>
                </c:pt>
                <c:pt idx="240630">
                  <c:v>54.5812367360652</c:v>
                </c:pt>
                <c:pt idx="240631">
                  <c:v>54.581318348556998</c:v>
                </c:pt>
                <c:pt idx="240632">
                  <c:v>54.5813999607875</c:v>
                </c:pt>
                <c:pt idx="240633">
                  <c:v>54.5814815727568</c:v>
                </c:pt>
                <c:pt idx="240634">
                  <c:v>54.581563184464798</c:v>
                </c:pt>
                <c:pt idx="240635">
                  <c:v>54.5816447959117</c:v>
                </c:pt>
                <c:pt idx="240636">
                  <c:v>54.5817264070972</c:v>
                </c:pt>
                <c:pt idx="240637">
                  <c:v>54.581808018021597</c:v>
                </c:pt>
                <c:pt idx="240638">
                  <c:v>54.581889628684799</c:v>
                </c:pt>
                <c:pt idx="240639">
                  <c:v>54.581971239086698</c:v>
                </c:pt>
                <c:pt idx="240640">
                  <c:v>54.582052849227303</c:v>
                </c:pt>
                <c:pt idx="240641">
                  <c:v>54.582134459106797</c:v>
                </c:pt>
                <c:pt idx="240642">
                  <c:v>54.582216068725003</c:v>
                </c:pt>
                <c:pt idx="240643">
                  <c:v>54.582297678082</c:v>
                </c:pt>
                <c:pt idx="240644">
                  <c:v>54.582379287177801</c:v>
                </c:pt>
                <c:pt idx="240645">
                  <c:v>54.5824608960124</c:v>
                </c:pt>
                <c:pt idx="240646">
                  <c:v>54.582542504585703</c:v>
                </c:pt>
                <c:pt idx="240647">
                  <c:v>54.582624112897797</c:v>
                </c:pt>
                <c:pt idx="240648">
                  <c:v>54.582705720948702</c:v>
                </c:pt>
                <c:pt idx="240649">
                  <c:v>54.582787328738398</c:v>
                </c:pt>
                <c:pt idx="240650">
                  <c:v>54.582868936266799</c:v>
                </c:pt>
                <c:pt idx="240651">
                  <c:v>54.582950543533997</c:v>
                </c:pt>
                <c:pt idx="240652">
                  <c:v>54.583032150540099</c:v>
                </c:pt>
                <c:pt idx="240653">
                  <c:v>54.583113757284899</c:v>
                </c:pt>
                <c:pt idx="240654">
                  <c:v>54.583195363768397</c:v>
                </c:pt>
                <c:pt idx="240655">
                  <c:v>54.583276969990798</c:v>
                </c:pt>
                <c:pt idx="240656">
                  <c:v>54.583358575951998</c:v>
                </c:pt>
                <c:pt idx="240657">
                  <c:v>54.583440181651902</c:v>
                </c:pt>
                <c:pt idx="240658">
                  <c:v>54.583521787090604</c:v>
                </c:pt>
                <c:pt idx="240659">
                  <c:v>54.583603392268103</c:v>
                </c:pt>
                <c:pt idx="240660">
                  <c:v>54.583684997184399</c:v>
                </c:pt>
                <c:pt idx="240661">
                  <c:v>54.5837666018395</c:v>
                </c:pt>
                <c:pt idx="240662">
                  <c:v>54.583848206233398</c:v>
                </c:pt>
                <c:pt idx="240663">
                  <c:v>54.583929810366101</c:v>
                </c:pt>
                <c:pt idx="240664">
                  <c:v>54.584011414237601</c:v>
                </c:pt>
                <c:pt idx="240665">
                  <c:v>54.584093017847799</c:v>
                </c:pt>
                <c:pt idx="240666">
                  <c:v>54.584174621196901</c:v>
                </c:pt>
                <c:pt idx="240667">
                  <c:v>54.584256224284701</c:v>
                </c:pt>
                <c:pt idx="240668">
                  <c:v>54.584337827111398</c:v>
                </c:pt>
                <c:pt idx="240669">
                  <c:v>54.584419429676799</c:v>
                </c:pt>
                <c:pt idx="240670">
                  <c:v>54.584501031981098</c:v>
                </c:pt>
                <c:pt idx="240671">
                  <c:v>54.584582634024102</c:v>
                </c:pt>
                <c:pt idx="240672">
                  <c:v>54.584664235805903</c:v>
                </c:pt>
                <c:pt idx="240673">
                  <c:v>54.584745837326601</c:v>
                </c:pt>
                <c:pt idx="240674">
                  <c:v>54.584827438585997</c:v>
                </c:pt>
                <c:pt idx="240675">
                  <c:v>54.584909039584304</c:v>
                </c:pt>
                <c:pt idx="240676">
                  <c:v>54.584990640321301</c:v>
                </c:pt>
                <c:pt idx="240677">
                  <c:v>54.585072240797103</c:v>
                </c:pt>
                <c:pt idx="240678">
                  <c:v>54.585153841011802</c:v>
                </c:pt>
                <c:pt idx="240679">
                  <c:v>54.585235440965299</c:v>
                </c:pt>
                <c:pt idx="240680">
                  <c:v>54.5853170406575</c:v>
                </c:pt>
                <c:pt idx="240681">
                  <c:v>54.585398640088599</c:v>
                </c:pt>
                <c:pt idx="240682">
                  <c:v>54.585480239258501</c:v>
                </c:pt>
                <c:pt idx="240683">
                  <c:v>54.585561838167102</c:v>
                </c:pt>
                <c:pt idx="240684">
                  <c:v>54.5856434368146</c:v>
                </c:pt>
                <c:pt idx="240685">
                  <c:v>54.585725035200902</c:v>
                </c:pt>
                <c:pt idx="240686">
                  <c:v>54.585806633326101</c:v>
                </c:pt>
                <c:pt idx="240687">
                  <c:v>54.585888231189998</c:v>
                </c:pt>
                <c:pt idx="240688">
                  <c:v>54.585969828792699</c:v>
                </c:pt>
                <c:pt idx="240689">
                  <c:v>54.586051426134297</c:v>
                </c:pt>
                <c:pt idx="240690">
                  <c:v>54.5861330232146</c:v>
                </c:pt>
                <c:pt idx="240691">
                  <c:v>54.5862146200338</c:v>
                </c:pt>
                <c:pt idx="240692">
                  <c:v>54.586296216591798</c:v>
                </c:pt>
                <c:pt idx="240693">
                  <c:v>54.5863778128886</c:v>
                </c:pt>
                <c:pt idx="240694">
                  <c:v>54.586459408924298</c:v>
                </c:pt>
                <c:pt idx="240695">
                  <c:v>54.586541004698702</c:v>
                </c:pt>
                <c:pt idx="240696">
                  <c:v>54.586622600212003</c:v>
                </c:pt>
                <c:pt idx="240697">
                  <c:v>54.586704195464101</c:v>
                </c:pt>
                <c:pt idx="240698">
                  <c:v>54.586785790454996</c:v>
                </c:pt>
                <c:pt idx="240699">
                  <c:v>54.586867385184703</c:v>
                </c:pt>
                <c:pt idx="240700">
                  <c:v>54.586948979653201</c:v>
                </c:pt>
                <c:pt idx="240701">
                  <c:v>54.587030573860602</c:v>
                </c:pt>
                <c:pt idx="240702">
                  <c:v>54.587112167806801</c:v>
                </c:pt>
                <c:pt idx="240703">
                  <c:v>54.587193761491903</c:v>
                </c:pt>
                <c:pt idx="240704">
                  <c:v>54.587275354915697</c:v>
                </c:pt>
                <c:pt idx="240705">
                  <c:v>54.587356948078401</c:v>
                </c:pt>
                <c:pt idx="240706">
                  <c:v>54.587438540979903</c:v>
                </c:pt>
                <c:pt idx="240707">
                  <c:v>54.587520133620203</c:v>
                </c:pt>
                <c:pt idx="240708">
                  <c:v>54.587601725999399</c:v>
                </c:pt>
                <c:pt idx="240709">
                  <c:v>54.587683318117399</c:v>
                </c:pt>
                <c:pt idx="240710">
                  <c:v>54.587764909974197</c:v>
                </c:pt>
                <c:pt idx="240711">
                  <c:v>54.587846501569899</c:v>
                </c:pt>
                <c:pt idx="240712">
                  <c:v>54.587928092904399</c:v>
                </c:pt>
                <c:pt idx="240713">
                  <c:v>54.588009683977702</c:v>
                </c:pt>
                <c:pt idx="240714">
                  <c:v>54.588091274789797</c:v>
                </c:pt>
                <c:pt idx="240715">
                  <c:v>54.588172865340802</c:v>
                </c:pt>
                <c:pt idx="240716">
                  <c:v>54.588254455630697</c:v>
                </c:pt>
                <c:pt idx="240717">
                  <c:v>54.588336045659297</c:v>
                </c:pt>
                <c:pt idx="240718">
                  <c:v>54.588417635426801</c:v>
                </c:pt>
                <c:pt idx="240719">
                  <c:v>54.588499224933102</c:v>
                </c:pt>
                <c:pt idx="240720">
                  <c:v>54.5885808141783</c:v>
                </c:pt>
                <c:pt idx="240721">
                  <c:v>54.588662403162402</c:v>
                </c:pt>
                <c:pt idx="240722">
                  <c:v>54.588743991885202</c:v>
                </c:pt>
                <c:pt idx="240723">
                  <c:v>54.588825580346899</c:v>
                </c:pt>
                <c:pt idx="240724">
                  <c:v>54.5889071685475</c:v>
                </c:pt>
                <c:pt idx="240725">
                  <c:v>54.588988756486799</c:v>
                </c:pt>
                <c:pt idx="240726">
                  <c:v>54.589070344165101</c:v>
                </c:pt>
                <c:pt idx="240727">
                  <c:v>54.589151931582201</c:v>
                </c:pt>
                <c:pt idx="240728">
                  <c:v>54.589233518738098</c:v>
                </c:pt>
                <c:pt idx="240729">
                  <c:v>54.589315105632899</c:v>
                </c:pt>
                <c:pt idx="240730">
                  <c:v>54.589396692266497</c:v>
                </c:pt>
                <c:pt idx="240731">
                  <c:v>54.5894782786389</c:v>
                </c:pt>
                <c:pt idx="240732">
                  <c:v>54.5895598647502</c:v>
                </c:pt>
                <c:pt idx="240733">
                  <c:v>54.589641450600404</c:v>
                </c:pt>
                <c:pt idx="240734">
                  <c:v>54.589723036189397</c:v>
                </c:pt>
                <c:pt idx="240735">
                  <c:v>54.589804621517303</c:v>
                </c:pt>
                <c:pt idx="240736">
                  <c:v>54.589886206583998</c:v>
                </c:pt>
                <c:pt idx="240737">
                  <c:v>54.589967791389597</c:v>
                </c:pt>
                <c:pt idx="240738">
                  <c:v>54.590049375934001</c:v>
                </c:pt>
                <c:pt idx="240739">
                  <c:v>54.590130960217301</c:v>
                </c:pt>
                <c:pt idx="240740">
                  <c:v>54.590212544239499</c:v>
                </c:pt>
                <c:pt idx="240741">
                  <c:v>54.590294128000501</c:v>
                </c:pt>
                <c:pt idx="240742">
                  <c:v>54.5903757115003</c:v>
                </c:pt>
                <c:pt idx="240743">
                  <c:v>54.590457294738997</c:v>
                </c:pt>
                <c:pt idx="240744">
                  <c:v>54.590538877716597</c:v>
                </c:pt>
                <c:pt idx="240745">
                  <c:v>54.590620460433001</c:v>
                </c:pt>
                <c:pt idx="240746">
                  <c:v>54.590702042888303</c:v>
                </c:pt>
                <c:pt idx="240747">
                  <c:v>54.590783625082501</c:v>
                </c:pt>
                <c:pt idx="240748">
                  <c:v>54.590865207015497</c:v>
                </c:pt>
                <c:pt idx="240749">
                  <c:v>54.590946788687397</c:v>
                </c:pt>
                <c:pt idx="240750">
                  <c:v>54.591028370098101</c:v>
                </c:pt>
                <c:pt idx="240751">
                  <c:v>54.591109951247702</c:v>
                </c:pt>
                <c:pt idx="240752">
                  <c:v>54.5911915321362</c:v>
                </c:pt>
                <c:pt idx="240753">
                  <c:v>54.591273112763503</c:v>
                </c:pt>
                <c:pt idx="240754">
                  <c:v>54.591354693129801</c:v>
                </c:pt>
                <c:pt idx="240755">
                  <c:v>54.591436273234898</c:v>
                </c:pt>
                <c:pt idx="240756">
                  <c:v>54.591517853078798</c:v>
                </c:pt>
                <c:pt idx="240757">
                  <c:v>54.591599432661603</c:v>
                </c:pt>
                <c:pt idx="240758">
                  <c:v>54.591681011983297</c:v>
                </c:pt>
                <c:pt idx="240759">
                  <c:v>54.591762591043903</c:v>
                </c:pt>
                <c:pt idx="240760">
                  <c:v>54.591844169843299</c:v>
                </c:pt>
                <c:pt idx="240761">
                  <c:v>54.591925748381598</c:v>
                </c:pt>
                <c:pt idx="240762">
                  <c:v>54.592007326658802</c:v>
                </c:pt>
                <c:pt idx="240763">
                  <c:v>54.592088904674902</c:v>
                </c:pt>
                <c:pt idx="240764">
                  <c:v>54.5921704824298</c:v>
                </c:pt>
                <c:pt idx="240765">
                  <c:v>54.592252059923602</c:v>
                </c:pt>
                <c:pt idx="240766">
                  <c:v>54.592333637156301</c:v>
                </c:pt>
                <c:pt idx="240767">
                  <c:v>54.592415214127897</c:v>
                </c:pt>
                <c:pt idx="240768">
                  <c:v>54.592496790838297</c:v>
                </c:pt>
                <c:pt idx="240769">
                  <c:v>54.592578367287601</c:v>
                </c:pt>
                <c:pt idx="240770">
                  <c:v>54.592659943475802</c:v>
                </c:pt>
                <c:pt idx="240771">
                  <c:v>54.5927415194029</c:v>
                </c:pt>
                <c:pt idx="240772">
                  <c:v>54.592823095068901</c:v>
                </c:pt>
                <c:pt idx="240773">
                  <c:v>54.5929046704738</c:v>
                </c:pt>
                <c:pt idx="240774">
                  <c:v>54.592986245617503</c:v>
                </c:pt>
                <c:pt idx="240775">
                  <c:v>54.593067820500103</c:v>
                </c:pt>
                <c:pt idx="240776">
                  <c:v>54.5931493951216</c:v>
                </c:pt>
                <c:pt idx="240777">
                  <c:v>54.593230969482001</c:v>
                </c:pt>
                <c:pt idx="240778">
                  <c:v>54.593312543581298</c:v>
                </c:pt>
                <c:pt idx="240779">
                  <c:v>54.5933941174195</c:v>
                </c:pt>
                <c:pt idx="240780">
                  <c:v>54.593475690996598</c:v>
                </c:pt>
                <c:pt idx="240781">
                  <c:v>54.593557264312501</c:v>
                </c:pt>
                <c:pt idx="240782">
                  <c:v>54.593638837367401</c:v>
                </c:pt>
                <c:pt idx="240783">
                  <c:v>54.593720410161097</c:v>
                </c:pt>
                <c:pt idx="240784">
                  <c:v>54.593801982693698</c:v>
                </c:pt>
                <c:pt idx="240785">
                  <c:v>54.593883554965302</c:v>
                </c:pt>
                <c:pt idx="240786">
                  <c:v>54.593965126975696</c:v>
                </c:pt>
                <c:pt idx="240787">
                  <c:v>54.594046698725002</c:v>
                </c:pt>
                <c:pt idx="240788">
                  <c:v>54.594128270213197</c:v>
                </c:pt>
                <c:pt idx="240789">
                  <c:v>54.594209841440303</c:v>
                </c:pt>
                <c:pt idx="240790">
                  <c:v>54.594291412406299</c:v>
                </c:pt>
                <c:pt idx="240791">
                  <c:v>54.594372983111199</c:v>
                </c:pt>
                <c:pt idx="240792">
                  <c:v>54.594454553555003</c:v>
                </c:pt>
                <c:pt idx="240793">
                  <c:v>54.594536123737697</c:v>
                </c:pt>
                <c:pt idx="240794">
                  <c:v>54.594617693659302</c:v>
                </c:pt>
                <c:pt idx="240795">
                  <c:v>54.594699263319797</c:v>
                </c:pt>
                <c:pt idx="240796">
                  <c:v>54.594780832719202</c:v>
                </c:pt>
                <c:pt idx="240797">
                  <c:v>54.594862401857597</c:v>
                </c:pt>
                <c:pt idx="240798">
                  <c:v>54.594943970734803</c:v>
                </c:pt>
                <c:pt idx="240799">
                  <c:v>54.5950255393509</c:v>
                </c:pt>
                <c:pt idx="240800">
                  <c:v>54.5951071077059</c:v>
                </c:pt>
                <c:pt idx="240801">
                  <c:v>54.595188675799903</c:v>
                </c:pt>
                <c:pt idx="240802">
                  <c:v>54.595270243632697</c:v>
                </c:pt>
                <c:pt idx="240803">
                  <c:v>54.595351811204502</c:v>
                </c:pt>
                <c:pt idx="240804">
                  <c:v>54.595433378515096</c:v>
                </c:pt>
                <c:pt idx="240805">
                  <c:v>54.595514945564702</c:v>
                </c:pt>
                <c:pt idx="240806">
                  <c:v>54.595596512353197</c:v>
                </c:pt>
                <c:pt idx="240807">
                  <c:v>54.595678078880603</c:v>
                </c:pt>
                <c:pt idx="240808">
                  <c:v>54.595759645146899</c:v>
                </c:pt>
                <c:pt idx="240809">
                  <c:v>54.595841211152099</c:v>
                </c:pt>
                <c:pt idx="240810">
                  <c:v>54.595922776896202</c:v>
                </c:pt>
                <c:pt idx="240811">
                  <c:v>54.596004342379302</c:v>
                </c:pt>
                <c:pt idx="240812">
                  <c:v>54.5960859076012</c:v>
                </c:pt>
                <c:pt idx="240813">
                  <c:v>54.596167472562101</c:v>
                </c:pt>
                <c:pt idx="240814">
                  <c:v>54.596249037261899</c:v>
                </c:pt>
                <c:pt idx="240815">
                  <c:v>54.5963306017006</c:v>
                </c:pt>
                <c:pt idx="240816">
                  <c:v>54.596412165878299</c:v>
                </c:pt>
                <c:pt idx="240817">
                  <c:v>54.596493729794801</c:v>
                </c:pt>
                <c:pt idx="240818">
                  <c:v>54.5965752934503</c:v>
                </c:pt>
                <c:pt idx="240819">
                  <c:v>54.596656856844703</c:v>
                </c:pt>
                <c:pt idx="240820">
                  <c:v>54.596738419978102</c:v>
                </c:pt>
                <c:pt idx="240821">
                  <c:v>54.596819982850299</c:v>
                </c:pt>
                <c:pt idx="240822">
                  <c:v>54.596901545461499</c:v>
                </c:pt>
                <c:pt idx="240823">
                  <c:v>54.596983107811603</c:v>
                </c:pt>
                <c:pt idx="240824">
                  <c:v>54.597064669900597</c:v>
                </c:pt>
                <c:pt idx="240825">
                  <c:v>54.597146231728601</c:v>
                </c:pt>
                <c:pt idx="240826">
                  <c:v>54.597227793295403</c:v>
                </c:pt>
                <c:pt idx="240827">
                  <c:v>54.597309354601201</c:v>
                </c:pt>
                <c:pt idx="240828">
                  <c:v>54.597390915646002</c:v>
                </c:pt>
                <c:pt idx="240829">
                  <c:v>54.597472476429701</c:v>
                </c:pt>
                <c:pt idx="240830">
                  <c:v>54.597554036952303</c:v>
                </c:pt>
                <c:pt idx="240831">
                  <c:v>54.597635597213802</c:v>
                </c:pt>
                <c:pt idx="240832">
                  <c:v>54.597717157214298</c:v>
                </c:pt>
                <c:pt idx="240833">
                  <c:v>54.597798716953697</c:v>
                </c:pt>
                <c:pt idx="240834">
                  <c:v>54.597880276432001</c:v>
                </c:pt>
                <c:pt idx="240835">
                  <c:v>54.597961835649301</c:v>
                </c:pt>
                <c:pt idx="240836">
                  <c:v>54.598043394605497</c:v>
                </c:pt>
                <c:pt idx="240837">
                  <c:v>54.598124953300598</c:v>
                </c:pt>
                <c:pt idx="240838">
                  <c:v>54.598206511734702</c:v>
                </c:pt>
                <c:pt idx="240839">
                  <c:v>54.598288069907703</c:v>
                </c:pt>
                <c:pt idx="240840">
                  <c:v>54.5983696278197</c:v>
                </c:pt>
                <c:pt idx="240841">
                  <c:v>54.598451185470601</c:v>
                </c:pt>
                <c:pt idx="240842">
                  <c:v>54.598532742860399</c:v>
                </c:pt>
                <c:pt idx="240843">
                  <c:v>54.598614299989201</c:v>
                </c:pt>
                <c:pt idx="240844">
                  <c:v>54.598695856856899</c:v>
                </c:pt>
                <c:pt idx="240845">
                  <c:v>54.598777413463601</c:v>
                </c:pt>
                <c:pt idx="240846">
                  <c:v>54.5988589698092</c:v>
                </c:pt>
                <c:pt idx="240847">
                  <c:v>54.598940525893802</c:v>
                </c:pt>
                <c:pt idx="240848">
                  <c:v>54.599022081717301</c:v>
                </c:pt>
                <c:pt idx="240849">
                  <c:v>54.599103637279697</c:v>
                </c:pt>
                <c:pt idx="240850">
                  <c:v>54.599185192581103</c:v>
                </c:pt>
                <c:pt idx="240851">
                  <c:v>54.599266747621499</c:v>
                </c:pt>
                <c:pt idx="240852">
                  <c:v>54.599348302400799</c:v>
                </c:pt>
                <c:pt idx="240853">
                  <c:v>54.599429856919002</c:v>
                </c:pt>
                <c:pt idx="240854">
                  <c:v>54.599511411176202</c:v>
                </c:pt>
                <c:pt idx="240855">
                  <c:v>54.599592965172398</c:v>
                </c:pt>
                <c:pt idx="240856">
                  <c:v>54.599674518907499</c:v>
                </c:pt>
                <c:pt idx="240857">
                  <c:v>54.599756072381503</c:v>
                </c:pt>
                <c:pt idx="240858">
                  <c:v>54.599837625594503</c:v>
                </c:pt>
                <c:pt idx="240859">
                  <c:v>54.5999191785465</c:v>
                </c:pt>
                <c:pt idx="240860">
                  <c:v>54.600000731237401</c:v>
                </c:pt>
                <c:pt idx="240861">
                  <c:v>54.600082283667298</c:v>
                </c:pt>
                <c:pt idx="240862">
                  <c:v>54.600163835836199</c:v>
                </c:pt>
                <c:pt idx="240863">
                  <c:v>54.600245387744003</c:v>
                </c:pt>
                <c:pt idx="240864">
                  <c:v>54.600326939390698</c:v>
                </c:pt>
                <c:pt idx="240865">
                  <c:v>54.600408490776402</c:v>
                </c:pt>
                <c:pt idx="240866">
                  <c:v>54.600490041901097</c:v>
                </c:pt>
                <c:pt idx="240867">
                  <c:v>54.600571592764801</c:v>
                </c:pt>
                <c:pt idx="240868">
                  <c:v>54.600653143367403</c:v>
                </c:pt>
                <c:pt idx="240869">
                  <c:v>54.600734693708901</c:v>
                </c:pt>
                <c:pt idx="240870">
                  <c:v>54.600816243789502</c:v>
                </c:pt>
                <c:pt idx="240871">
                  <c:v>54.600897793609001</c:v>
                </c:pt>
                <c:pt idx="240872">
                  <c:v>54.600979343167403</c:v>
                </c:pt>
                <c:pt idx="240873">
                  <c:v>54.601060892464901</c:v>
                </c:pt>
                <c:pt idx="240874">
                  <c:v>54.601142441501302</c:v>
                </c:pt>
                <c:pt idx="240875">
                  <c:v>54.601223990276601</c:v>
                </c:pt>
                <c:pt idx="240876">
                  <c:v>54.601305538791003</c:v>
                </c:pt>
                <c:pt idx="240877">
                  <c:v>54.601387087044301</c:v>
                </c:pt>
                <c:pt idx="240878">
                  <c:v>54.601468635036603</c:v>
                </c:pt>
                <c:pt idx="240879">
                  <c:v>54.601550182767802</c:v>
                </c:pt>
                <c:pt idx="240880">
                  <c:v>54.601631730237997</c:v>
                </c:pt>
                <c:pt idx="240881">
                  <c:v>54.601713277447203</c:v>
                </c:pt>
                <c:pt idx="240882">
                  <c:v>54.601794824395398</c:v>
                </c:pt>
                <c:pt idx="240883">
                  <c:v>54.601876371082597</c:v>
                </c:pt>
                <c:pt idx="240884">
                  <c:v>54.601957917508699</c:v>
                </c:pt>
                <c:pt idx="240885">
                  <c:v>54.602039463673798</c:v>
                </c:pt>
                <c:pt idx="240886">
                  <c:v>54.6021210095779</c:v>
                </c:pt>
                <c:pt idx="240887">
                  <c:v>54.602202555220899</c:v>
                </c:pt>
                <c:pt idx="240888">
                  <c:v>54.602284100603001</c:v>
                </c:pt>
                <c:pt idx="240889">
                  <c:v>54.602365645723999</c:v>
                </c:pt>
                <c:pt idx="240890">
                  <c:v>54.602447190584002</c:v>
                </c:pt>
                <c:pt idx="240891">
                  <c:v>54.602528735183</c:v>
                </c:pt>
                <c:pt idx="240892">
                  <c:v>54.602610279520903</c:v>
                </c:pt>
                <c:pt idx="240893">
                  <c:v>54.602691823597901</c:v>
                </c:pt>
                <c:pt idx="240894">
                  <c:v>54.602773367413803</c:v>
                </c:pt>
                <c:pt idx="240895">
                  <c:v>54.602854910968802</c:v>
                </c:pt>
                <c:pt idx="240896">
                  <c:v>54.602936454262696</c:v>
                </c:pt>
                <c:pt idx="240897">
                  <c:v>54.603017997295602</c:v>
                </c:pt>
                <c:pt idx="240898">
                  <c:v>54.603099540067397</c:v>
                </c:pt>
                <c:pt idx="240899">
                  <c:v>54.603181082578303</c:v>
                </c:pt>
                <c:pt idx="240900">
                  <c:v>54.603262624828197</c:v>
                </c:pt>
                <c:pt idx="240901">
                  <c:v>54.603344166817003</c:v>
                </c:pt>
                <c:pt idx="240902">
                  <c:v>54.603425708544897</c:v>
                </c:pt>
                <c:pt idx="240903">
                  <c:v>54.603507250011702</c:v>
                </c:pt>
                <c:pt idx="240904">
                  <c:v>54.603588791217497</c:v>
                </c:pt>
                <c:pt idx="240905">
                  <c:v>54.603670332162302</c:v>
                </c:pt>
                <c:pt idx="240906">
                  <c:v>54.603751872846203</c:v>
                </c:pt>
                <c:pt idx="240907">
                  <c:v>54.603833413269001</c:v>
                </c:pt>
                <c:pt idx="240908">
                  <c:v>54.603914953430802</c:v>
                </c:pt>
                <c:pt idx="240909">
                  <c:v>54.6039964933316</c:v>
                </c:pt>
                <c:pt idx="240910">
                  <c:v>54.604078032971401</c:v>
                </c:pt>
                <c:pt idx="240911">
                  <c:v>54.604159572350198</c:v>
                </c:pt>
                <c:pt idx="240912">
                  <c:v>54.604241111467999</c:v>
                </c:pt>
                <c:pt idx="240913">
                  <c:v>54.604322650324796</c:v>
                </c:pt>
                <c:pt idx="240914">
                  <c:v>54.604404188920597</c:v>
                </c:pt>
                <c:pt idx="240915">
                  <c:v>54.604485727255401</c:v>
                </c:pt>
                <c:pt idx="240916">
                  <c:v>54.604567265329202</c:v>
                </c:pt>
                <c:pt idx="240917">
                  <c:v>54.604648803141998</c:v>
                </c:pt>
                <c:pt idx="240918">
                  <c:v>54.604730340693898</c:v>
                </c:pt>
                <c:pt idx="240919">
                  <c:v>54.604811877984702</c:v>
                </c:pt>
                <c:pt idx="240920">
                  <c:v>54.604893415014502</c:v>
                </c:pt>
                <c:pt idx="240921">
                  <c:v>54.604974951783298</c:v>
                </c:pt>
                <c:pt idx="240922">
                  <c:v>54.605056488291197</c:v>
                </c:pt>
                <c:pt idx="240923">
                  <c:v>54.605138024538</c:v>
                </c:pt>
                <c:pt idx="240924">
                  <c:v>54.605219560523899</c:v>
                </c:pt>
                <c:pt idx="240925">
                  <c:v>54.605301096248802</c:v>
                </c:pt>
                <c:pt idx="240926">
                  <c:v>54.6053826317127</c:v>
                </c:pt>
                <c:pt idx="240927">
                  <c:v>54.605464166915603</c:v>
                </c:pt>
                <c:pt idx="240928">
                  <c:v>54.605545701857501</c:v>
                </c:pt>
                <c:pt idx="240929">
                  <c:v>54.605627236538403</c:v>
                </c:pt>
                <c:pt idx="240930">
                  <c:v>54.605708770958302</c:v>
                </c:pt>
                <c:pt idx="240931">
                  <c:v>54.605790305117303</c:v>
                </c:pt>
                <c:pt idx="240932">
                  <c:v>54.6058718390153</c:v>
                </c:pt>
                <c:pt idx="240933">
                  <c:v>54.605953372652301</c:v>
                </c:pt>
                <c:pt idx="240934">
                  <c:v>54.606034906028299</c:v>
                </c:pt>
                <c:pt idx="240935">
                  <c:v>54.6061164391433</c:v>
                </c:pt>
                <c:pt idx="240936">
                  <c:v>54.606197971997297</c:v>
                </c:pt>
                <c:pt idx="240937">
                  <c:v>54.606279504590397</c:v>
                </c:pt>
                <c:pt idx="240938">
                  <c:v>54.6063610369225</c:v>
                </c:pt>
                <c:pt idx="240939">
                  <c:v>54.6064425689936</c:v>
                </c:pt>
                <c:pt idx="240940">
                  <c:v>54.606524100803703</c:v>
                </c:pt>
                <c:pt idx="240941">
                  <c:v>54.606605632352903</c:v>
                </c:pt>
                <c:pt idx="240942">
                  <c:v>54.606687163641098</c:v>
                </c:pt>
                <c:pt idx="240943">
                  <c:v>54.606768694668297</c:v>
                </c:pt>
                <c:pt idx="240944">
                  <c:v>54.606850225434499</c:v>
                </c:pt>
                <c:pt idx="240945">
                  <c:v>54.606931755939797</c:v>
                </c:pt>
                <c:pt idx="240946">
                  <c:v>54.607013286184099</c:v>
                </c:pt>
                <c:pt idx="240947">
                  <c:v>54.607094816167397</c:v>
                </c:pt>
                <c:pt idx="240948">
                  <c:v>54.607176345889698</c:v>
                </c:pt>
                <c:pt idx="240949">
                  <c:v>54.607257875351102</c:v>
                </c:pt>
                <c:pt idx="240950">
                  <c:v>54.607339404551503</c:v>
                </c:pt>
                <c:pt idx="240951">
                  <c:v>54.607420933490999</c:v>
                </c:pt>
                <c:pt idx="240952">
                  <c:v>54.607502462169499</c:v>
                </c:pt>
                <c:pt idx="240953">
                  <c:v>54.607583990587003</c:v>
                </c:pt>
                <c:pt idx="240954">
                  <c:v>54.607665518743502</c:v>
                </c:pt>
                <c:pt idx="240955">
                  <c:v>54.607747046639098</c:v>
                </c:pt>
                <c:pt idx="240956">
                  <c:v>54.607828574273697</c:v>
                </c:pt>
                <c:pt idx="240957">
                  <c:v>54.607910101647398</c:v>
                </c:pt>
                <c:pt idx="240958">
                  <c:v>54.607991628760097</c:v>
                </c:pt>
                <c:pt idx="240959">
                  <c:v>54.608073155611798</c:v>
                </c:pt>
                <c:pt idx="240960">
                  <c:v>54.608154682202503</c:v>
                </c:pt>
                <c:pt idx="240961">
                  <c:v>54.608236208532396</c:v>
                </c:pt>
                <c:pt idx="240962">
                  <c:v>54.608317734601201</c:v>
                </c:pt>
                <c:pt idx="240963">
                  <c:v>54.608399260409101</c:v>
                </c:pt>
                <c:pt idx="240964">
                  <c:v>54.608480785956097</c:v>
                </c:pt>
                <c:pt idx="240965">
                  <c:v>54.608562311241997</c:v>
                </c:pt>
                <c:pt idx="240966">
                  <c:v>54.608643836267099</c:v>
                </c:pt>
                <c:pt idx="240967">
                  <c:v>54.608725361031098</c:v>
                </c:pt>
                <c:pt idx="240968">
                  <c:v>54.6088068855343</c:v>
                </c:pt>
                <c:pt idx="240969">
                  <c:v>54.608888409776398</c:v>
                </c:pt>
                <c:pt idx="240970">
                  <c:v>54.608969933757599</c:v>
                </c:pt>
                <c:pt idx="240971">
                  <c:v>54.609051457477896</c:v>
                </c:pt>
                <c:pt idx="240972">
                  <c:v>54.609132980937197</c:v>
                </c:pt>
                <c:pt idx="240973">
                  <c:v>54.609214504135601</c:v>
                </c:pt>
                <c:pt idx="240974">
                  <c:v>54.609296027073</c:v>
                </c:pt>
                <c:pt idx="240975">
                  <c:v>54.609377549749503</c:v>
                </c:pt>
                <c:pt idx="240976">
                  <c:v>54.609459072165002</c:v>
                </c:pt>
                <c:pt idx="240977">
                  <c:v>54.609540594319597</c:v>
                </c:pt>
                <c:pt idx="240978">
                  <c:v>54.609622116213203</c:v>
                </c:pt>
                <c:pt idx="240979">
                  <c:v>54.609703637845897</c:v>
                </c:pt>
                <c:pt idx="240980">
                  <c:v>54.609785159217601</c:v>
                </c:pt>
                <c:pt idx="240981">
                  <c:v>54.609866680328402</c:v>
                </c:pt>
                <c:pt idx="240982">
                  <c:v>54.609948201178298</c:v>
                </c:pt>
                <c:pt idx="240983">
                  <c:v>54.610029721767198</c:v>
                </c:pt>
                <c:pt idx="240984">
                  <c:v>54.610111242095201</c:v>
                </c:pt>
                <c:pt idx="240985">
                  <c:v>54.6101927621622</c:v>
                </c:pt>
                <c:pt idx="240986">
                  <c:v>54.610274281968302</c:v>
                </c:pt>
                <c:pt idx="240987">
                  <c:v>54.610355801513499</c:v>
                </c:pt>
                <c:pt idx="240988">
                  <c:v>54.610437320797701</c:v>
                </c:pt>
                <c:pt idx="240989">
                  <c:v>54.610518839820998</c:v>
                </c:pt>
                <c:pt idx="240990">
                  <c:v>54.610600358583298</c:v>
                </c:pt>
                <c:pt idx="240991">
                  <c:v>54.610681877084701</c:v>
                </c:pt>
                <c:pt idx="240992">
                  <c:v>54.610763395325201</c:v>
                </c:pt>
                <c:pt idx="240993">
                  <c:v>54.610844913304803</c:v>
                </c:pt>
                <c:pt idx="240994">
                  <c:v>54.610926431023401</c:v>
                </c:pt>
                <c:pt idx="240995">
                  <c:v>54.611007948481102</c:v>
                </c:pt>
                <c:pt idx="240996">
                  <c:v>54.6110894656779</c:v>
                </c:pt>
                <c:pt idx="240997">
                  <c:v>54.6111709826137</c:v>
                </c:pt>
                <c:pt idx="240998">
                  <c:v>54.611252499288597</c:v>
                </c:pt>
                <c:pt idx="240999">
                  <c:v>54.611334015702603</c:v>
                </c:pt>
                <c:pt idx="241000">
                  <c:v>54.611415531855599</c:v>
                </c:pt>
                <c:pt idx="241001">
                  <c:v>54.611497047747697</c:v>
                </c:pt>
                <c:pt idx="241002">
                  <c:v>54.611578563378899</c:v>
                </c:pt>
                <c:pt idx="241003">
                  <c:v>54.611660078749203</c:v>
                </c:pt>
                <c:pt idx="241004">
                  <c:v>54.611741593858603</c:v>
                </c:pt>
                <c:pt idx="241005">
                  <c:v>54.611823108707</c:v>
                </c:pt>
                <c:pt idx="241006">
                  <c:v>54.6119046232945</c:v>
                </c:pt>
                <c:pt idx="241007">
                  <c:v>54.611986137621102</c:v>
                </c:pt>
                <c:pt idx="241008">
                  <c:v>54.612067651686701</c:v>
                </c:pt>
                <c:pt idx="241009">
                  <c:v>54.612149165491502</c:v>
                </c:pt>
                <c:pt idx="241010">
                  <c:v>54.612230679035299</c:v>
                </c:pt>
                <c:pt idx="241011">
                  <c:v>54.6123121923182</c:v>
                </c:pt>
                <c:pt idx="241012">
                  <c:v>54.612393705340203</c:v>
                </c:pt>
                <c:pt idx="241013">
                  <c:v>54.612475218101302</c:v>
                </c:pt>
                <c:pt idx="241014">
                  <c:v>54.612556730601497</c:v>
                </c:pt>
                <c:pt idx="241015">
                  <c:v>54.612638242840703</c:v>
                </c:pt>
                <c:pt idx="241016">
                  <c:v>54.612719754818997</c:v>
                </c:pt>
                <c:pt idx="241017">
                  <c:v>54.612801266536501</c:v>
                </c:pt>
                <c:pt idx="241018">
                  <c:v>54.612882777993001</c:v>
                </c:pt>
                <c:pt idx="241019">
                  <c:v>54.612964289188596</c:v>
                </c:pt>
                <c:pt idx="241020">
                  <c:v>54.613045800123203</c:v>
                </c:pt>
                <c:pt idx="241021">
                  <c:v>54.613127310796997</c:v>
                </c:pt>
                <c:pt idx="241022">
                  <c:v>54.613208821209902</c:v>
                </c:pt>
                <c:pt idx="241023">
                  <c:v>54.613290331361902</c:v>
                </c:pt>
                <c:pt idx="241024">
                  <c:v>54.613371841252899</c:v>
                </c:pt>
                <c:pt idx="241025">
                  <c:v>54.613453350883098</c:v>
                </c:pt>
                <c:pt idx="241026">
                  <c:v>54.613534860252301</c:v>
                </c:pt>
                <c:pt idx="241027">
                  <c:v>54.613616369360699</c:v>
                </c:pt>
                <c:pt idx="241028">
                  <c:v>54.6136978782081</c:v>
                </c:pt>
                <c:pt idx="241029">
                  <c:v>54.613779386794597</c:v>
                </c:pt>
                <c:pt idx="241030">
                  <c:v>54.613860895120297</c:v>
                </c:pt>
                <c:pt idx="241031">
                  <c:v>54.613942403185</c:v>
                </c:pt>
                <c:pt idx="241032">
                  <c:v>54.614023910988799</c:v>
                </c:pt>
                <c:pt idx="241033">
                  <c:v>54.6141054185318</c:v>
                </c:pt>
                <c:pt idx="241034">
                  <c:v>54.614186925813797</c:v>
                </c:pt>
                <c:pt idx="241035">
                  <c:v>54.614268432834898</c:v>
                </c:pt>
                <c:pt idx="241036">
                  <c:v>54.614349939595201</c:v>
                </c:pt>
                <c:pt idx="241037">
                  <c:v>54.6144314460945</c:v>
                </c:pt>
                <c:pt idx="241038">
                  <c:v>54.614512952333001</c:v>
                </c:pt>
                <c:pt idx="241039">
                  <c:v>54.614594458310499</c:v>
                </c:pt>
                <c:pt idx="241040">
                  <c:v>54.614675964027199</c:v>
                </c:pt>
                <c:pt idx="241041">
                  <c:v>54.614757469482903</c:v>
                </c:pt>
                <c:pt idx="241042">
                  <c:v>54.614838974677802</c:v>
                </c:pt>
                <c:pt idx="241043">
                  <c:v>54.614920479611797</c:v>
                </c:pt>
                <c:pt idx="241044">
                  <c:v>54.615001984284902</c:v>
                </c:pt>
                <c:pt idx="241045">
                  <c:v>54.615083488697103</c:v>
                </c:pt>
                <c:pt idx="241046">
                  <c:v>54.615164992848399</c:v>
                </c:pt>
                <c:pt idx="241047">
                  <c:v>54.615246496738898</c:v>
                </c:pt>
                <c:pt idx="241048">
                  <c:v>54.6153280003684</c:v>
                </c:pt>
                <c:pt idx="241049">
                  <c:v>54.615409503737098</c:v>
                </c:pt>
                <c:pt idx="241050">
                  <c:v>54.615491006844799</c:v>
                </c:pt>
                <c:pt idx="241051">
                  <c:v>54.615572509691702</c:v>
                </c:pt>
                <c:pt idx="241052">
                  <c:v>54.615654012277702</c:v>
                </c:pt>
                <c:pt idx="241053">
                  <c:v>54.615735514602903</c:v>
                </c:pt>
                <c:pt idx="241054">
                  <c:v>54.615817016667101</c:v>
                </c:pt>
                <c:pt idx="241055">
                  <c:v>54.615898518470502</c:v>
                </c:pt>
                <c:pt idx="241056">
                  <c:v>54.615980020012998</c:v>
                </c:pt>
                <c:pt idx="241057">
                  <c:v>54.616061521294597</c:v>
                </c:pt>
                <c:pt idx="241058">
                  <c:v>54.616143022315299</c:v>
                </c:pt>
                <c:pt idx="241059">
                  <c:v>54.616224523075097</c:v>
                </c:pt>
                <c:pt idx="241060">
                  <c:v>54.616306023574097</c:v>
                </c:pt>
                <c:pt idx="241061">
                  <c:v>54.6163875238122</c:v>
                </c:pt>
                <c:pt idx="241062">
                  <c:v>54.616469023789399</c:v>
                </c:pt>
                <c:pt idx="241063">
                  <c:v>54.616550523505801</c:v>
                </c:pt>
                <c:pt idx="241064">
                  <c:v>54.616632022961198</c:v>
                </c:pt>
                <c:pt idx="241065">
                  <c:v>54.616713522155798</c:v>
                </c:pt>
                <c:pt idx="241066">
                  <c:v>54.616795021089601</c:v>
                </c:pt>
                <c:pt idx="241067">
                  <c:v>54.6168765197624</c:v>
                </c:pt>
                <c:pt idx="241068">
                  <c:v>54.616958018174401</c:v>
                </c:pt>
                <c:pt idx="241069">
                  <c:v>54.617039516325498</c:v>
                </c:pt>
                <c:pt idx="241070">
                  <c:v>54.617121014215797</c:v>
                </c:pt>
                <c:pt idx="241071">
                  <c:v>54.6172025118452</c:v>
                </c:pt>
                <c:pt idx="241072">
                  <c:v>54.617284009213698</c:v>
                </c:pt>
                <c:pt idx="241073">
                  <c:v>54.617365506321299</c:v>
                </c:pt>
                <c:pt idx="241074">
                  <c:v>54.617447003168103</c:v>
                </c:pt>
                <c:pt idx="241075">
                  <c:v>54.617528499754002</c:v>
                </c:pt>
                <c:pt idx="241076">
                  <c:v>54.617609996079103</c:v>
                </c:pt>
                <c:pt idx="241077">
                  <c:v>54.617691492143301</c:v>
                </c:pt>
                <c:pt idx="241078">
                  <c:v>54.617772987946601</c:v>
                </c:pt>
                <c:pt idx="241079">
                  <c:v>54.617854483489097</c:v>
                </c:pt>
                <c:pt idx="241080">
                  <c:v>54.617935978770703</c:v>
                </c:pt>
                <c:pt idx="241081">
                  <c:v>54.618017473791397</c:v>
                </c:pt>
                <c:pt idx="241082">
                  <c:v>54.618098968551301</c:v>
                </c:pt>
                <c:pt idx="241083">
                  <c:v>54.6181804630504</c:v>
                </c:pt>
                <c:pt idx="241084">
                  <c:v>54.618261957288503</c:v>
                </c:pt>
                <c:pt idx="241085">
                  <c:v>54.618343451265901</c:v>
                </c:pt>
                <c:pt idx="241086">
                  <c:v>54.618424944982301</c:v>
                </c:pt>
                <c:pt idx="241087">
                  <c:v>54.618506438437898</c:v>
                </c:pt>
                <c:pt idx="241088">
                  <c:v>54.618587931632703</c:v>
                </c:pt>
                <c:pt idx="241089">
                  <c:v>54.618669424566598</c:v>
                </c:pt>
                <c:pt idx="241090">
                  <c:v>54.618750917239701</c:v>
                </c:pt>
                <c:pt idx="241091">
                  <c:v>54.618832409651901</c:v>
                </c:pt>
                <c:pt idx="241092">
                  <c:v>54.618913901803197</c:v>
                </c:pt>
                <c:pt idx="241093">
                  <c:v>54.618995393693801</c:v>
                </c:pt>
                <c:pt idx="241094">
                  <c:v>54.619076885323402</c:v>
                </c:pt>
                <c:pt idx="241095">
                  <c:v>54.619158376692198</c:v>
                </c:pt>
                <c:pt idx="241096">
                  <c:v>54.619239867800196</c:v>
                </c:pt>
                <c:pt idx="241097">
                  <c:v>54.619321358647298</c:v>
                </c:pt>
                <c:pt idx="241098">
                  <c:v>54.619402849233602</c:v>
                </c:pt>
                <c:pt idx="241099">
                  <c:v>54.619484339559001</c:v>
                </c:pt>
                <c:pt idx="241100">
                  <c:v>54.619565829623603</c:v>
                </c:pt>
                <c:pt idx="241101">
                  <c:v>54.619647319427301</c:v>
                </c:pt>
                <c:pt idx="241102">
                  <c:v>54.619728808970301</c:v>
                </c:pt>
                <c:pt idx="241103">
                  <c:v>54.619810298252297</c:v>
                </c:pt>
                <c:pt idx="241104">
                  <c:v>54.619891787273502</c:v>
                </c:pt>
                <c:pt idx="241105">
                  <c:v>54.619973276033903</c:v>
                </c:pt>
                <c:pt idx="241106">
                  <c:v>54.620054764533499</c:v>
                </c:pt>
                <c:pt idx="241107">
                  <c:v>54.620136252772198</c:v>
                </c:pt>
                <c:pt idx="241108">
                  <c:v>54.6202177407501</c:v>
                </c:pt>
                <c:pt idx="241109">
                  <c:v>54.620299228467097</c:v>
                </c:pt>
                <c:pt idx="241110">
                  <c:v>54.620380715923297</c:v>
                </c:pt>
                <c:pt idx="241111">
                  <c:v>54.620462203118699</c:v>
                </c:pt>
                <c:pt idx="241112">
                  <c:v>54.620543690053204</c:v>
                </c:pt>
                <c:pt idx="241113">
                  <c:v>54.620625176726897</c:v>
                </c:pt>
                <c:pt idx="241114">
                  <c:v>54.620706663139799</c:v>
                </c:pt>
                <c:pt idx="241115">
                  <c:v>54.620788149291798</c:v>
                </c:pt>
                <c:pt idx="241116">
                  <c:v>54.620869635182999</c:v>
                </c:pt>
                <c:pt idx="241117">
                  <c:v>54.620951120813402</c:v>
                </c:pt>
                <c:pt idx="241118">
                  <c:v>54.621032606182901</c:v>
                </c:pt>
                <c:pt idx="241119">
                  <c:v>54.621114091291702</c:v>
                </c:pt>
                <c:pt idx="241120">
                  <c:v>54.621195576139598</c:v>
                </c:pt>
                <c:pt idx="241121">
                  <c:v>54.621277060726598</c:v>
                </c:pt>
                <c:pt idx="241122">
                  <c:v>54.6213585450529</c:v>
                </c:pt>
                <c:pt idx="241123">
                  <c:v>54.621440029118297</c:v>
                </c:pt>
                <c:pt idx="241124">
                  <c:v>54.621521512922897</c:v>
                </c:pt>
                <c:pt idx="241125">
                  <c:v>54.621602996466699</c:v>
                </c:pt>
                <c:pt idx="241126">
                  <c:v>54.621684479749597</c:v>
                </c:pt>
                <c:pt idx="241127">
                  <c:v>54.621765962771804</c:v>
                </c:pt>
                <c:pt idx="241128">
                  <c:v>54.621847445533099</c:v>
                </c:pt>
                <c:pt idx="241129">
                  <c:v>54.621928928033597</c:v>
                </c:pt>
                <c:pt idx="241130">
                  <c:v>54.622010410273198</c:v>
                </c:pt>
                <c:pt idx="241131">
                  <c:v>54.622091892252101</c:v>
                </c:pt>
                <c:pt idx="241132">
                  <c:v>54.622173373970199</c:v>
                </c:pt>
                <c:pt idx="241133">
                  <c:v>54.6222548554274</c:v>
                </c:pt>
                <c:pt idx="241134">
                  <c:v>54.622336336623803</c:v>
                </c:pt>
                <c:pt idx="241135">
                  <c:v>54.622417817559402</c:v>
                </c:pt>
                <c:pt idx="241136">
                  <c:v>54.622499298234203</c:v>
                </c:pt>
                <c:pt idx="241137">
                  <c:v>54.622580778648199</c:v>
                </c:pt>
                <c:pt idx="241138">
                  <c:v>54.622662258801299</c:v>
                </c:pt>
                <c:pt idx="241139">
                  <c:v>54.6227437386937</c:v>
                </c:pt>
                <c:pt idx="241140">
                  <c:v>54.622825218325197</c:v>
                </c:pt>
                <c:pt idx="241141">
                  <c:v>54.622906697695903</c:v>
                </c:pt>
                <c:pt idx="241142">
                  <c:v>54.622988176805897</c:v>
                </c:pt>
                <c:pt idx="241143">
                  <c:v>54.623069655655001</c:v>
                </c:pt>
                <c:pt idx="241144">
                  <c:v>54.623151134243301</c:v>
                </c:pt>
                <c:pt idx="241145">
                  <c:v>54.623232612570803</c:v>
                </c:pt>
                <c:pt idx="241146">
                  <c:v>54.6233140906375</c:v>
                </c:pt>
                <c:pt idx="241147">
                  <c:v>54.623395568443399</c:v>
                </c:pt>
                <c:pt idx="241148">
                  <c:v>54.623477045988501</c:v>
                </c:pt>
                <c:pt idx="241149">
                  <c:v>54.623558523272798</c:v>
                </c:pt>
                <c:pt idx="241150">
                  <c:v>54.623640000296298</c:v>
                </c:pt>
                <c:pt idx="241151">
                  <c:v>54.623721477059</c:v>
                </c:pt>
                <c:pt idx="241152">
                  <c:v>54.623802953560798</c:v>
                </c:pt>
                <c:pt idx="241153">
                  <c:v>54.623884429801898</c:v>
                </c:pt>
                <c:pt idx="241154">
                  <c:v>54.6239659057822</c:v>
                </c:pt>
                <c:pt idx="241155">
                  <c:v>54.624047381501697</c:v>
                </c:pt>
                <c:pt idx="241156">
                  <c:v>54.624128856960397</c:v>
                </c:pt>
                <c:pt idx="241157">
                  <c:v>54.624210332158299</c:v>
                </c:pt>
                <c:pt idx="241158">
                  <c:v>54.624291807095403</c:v>
                </c:pt>
                <c:pt idx="241159">
                  <c:v>54.624373281771703</c:v>
                </c:pt>
                <c:pt idx="241160">
                  <c:v>54.624454756187198</c:v>
                </c:pt>
                <c:pt idx="241161">
                  <c:v>54.624536230342002</c:v>
                </c:pt>
                <c:pt idx="241162">
                  <c:v>54.624617704235902</c:v>
                </c:pt>
                <c:pt idx="241163">
                  <c:v>54.624699177869097</c:v>
                </c:pt>
                <c:pt idx="241164">
                  <c:v>54.624780651241402</c:v>
                </c:pt>
                <c:pt idx="241165">
                  <c:v>54.624862124353001</c:v>
                </c:pt>
                <c:pt idx="241166">
                  <c:v>54.624943597203703</c:v>
                </c:pt>
                <c:pt idx="241167">
                  <c:v>54.625025069793701</c:v>
                </c:pt>
                <c:pt idx="241168">
                  <c:v>54.6251065421229</c:v>
                </c:pt>
                <c:pt idx="241169">
                  <c:v>54.625188014191401</c:v>
                </c:pt>
                <c:pt idx="241170">
                  <c:v>54.625269485998999</c:v>
                </c:pt>
                <c:pt idx="241171">
                  <c:v>54.625350957545798</c:v>
                </c:pt>
                <c:pt idx="241172">
                  <c:v>54.6254324288319</c:v>
                </c:pt>
                <c:pt idx="241173">
                  <c:v>54.625513899857197</c:v>
                </c:pt>
                <c:pt idx="241174">
                  <c:v>54.625595370621703</c:v>
                </c:pt>
                <c:pt idx="241175">
                  <c:v>54.625676841125397</c:v>
                </c:pt>
                <c:pt idx="241176">
                  <c:v>54.625758311368401</c:v>
                </c:pt>
                <c:pt idx="241177">
                  <c:v>54.6258397813505</c:v>
                </c:pt>
                <c:pt idx="241178">
                  <c:v>54.625921251071901</c:v>
                </c:pt>
                <c:pt idx="241179">
                  <c:v>54.626002720532497</c:v>
                </c:pt>
                <c:pt idx="241180">
                  <c:v>54.626084189732303</c:v>
                </c:pt>
                <c:pt idx="241181">
                  <c:v>54.626165658671397</c:v>
                </c:pt>
                <c:pt idx="241182">
                  <c:v>54.6262471273497</c:v>
                </c:pt>
                <c:pt idx="241183">
                  <c:v>54.626328595767198</c:v>
                </c:pt>
                <c:pt idx="241184">
                  <c:v>54.626410063923899</c:v>
                </c:pt>
                <c:pt idx="241185">
                  <c:v>54.626491531819902</c:v>
                </c:pt>
                <c:pt idx="241186">
                  <c:v>54.626572999455099</c:v>
                </c:pt>
                <c:pt idx="241187">
                  <c:v>54.6266544668295</c:v>
                </c:pt>
                <c:pt idx="241188">
                  <c:v>54.626735933943102</c:v>
                </c:pt>
                <c:pt idx="241189">
                  <c:v>54.626817400796</c:v>
                </c:pt>
                <c:pt idx="241190">
                  <c:v>54.6268988673881</c:v>
                </c:pt>
                <c:pt idx="241191">
                  <c:v>54.626980333719501</c:v>
                </c:pt>
                <c:pt idx="241192">
                  <c:v>54.627061799790098</c:v>
                </c:pt>
                <c:pt idx="241193">
                  <c:v>54.627143265599898</c:v>
                </c:pt>
                <c:pt idx="241194">
                  <c:v>54.6272247311489</c:v>
                </c:pt>
                <c:pt idx="241195">
                  <c:v>54.627306196437203</c:v>
                </c:pt>
                <c:pt idx="241196">
                  <c:v>54.627387661464702</c:v>
                </c:pt>
                <c:pt idx="241197">
                  <c:v>54.627469126231503</c:v>
                </c:pt>
                <c:pt idx="241198">
                  <c:v>54.627550590737499</c:v>
                </c:pt>
                <c:pt idx="241199">
                  <c:v>54.627632054982698</c:v>
                </c:pt>
                <c:pt idx="241200">
                  <c:v>54.627713518967198</c:v>
                </c:pt>
                <c:pt idx="241201">
                  <c:v>54.627794982690901</c:v>
                </c:pt>
                <c:pt idx="241202">
                  <c:v>54.627876446153898</c:v>
                </c:pt>
                <c:pt idx="241203">
                  <c:v>54.627957909356098</c:v>
                </c:pt>
                <c:pt idx="241204">
                  <c:v>54.628039372297501</c:v>
                </c:pt>
                <c:pt idx="241205">
                  <c:v>54.628120834978198</c:v>
                </c:pt>
                <c:pt idx="241206">
                  <c:v>54.628202297398097</c:v>
                </c:pt>
                <c:pt idx="241207">
                  <c:v>54.628283759557299</c:v>
                </c:pt>
                <c:pt idx="241208">
                  <c:v>54.628365221455702</c:v>
                </c:pt>
                <c:pt idx="241209">
                  <c:v>54.628446683093401</c:v>
                </c:pt>
                <c:pt idx="241210">
                  <c:v>54.628528144470302</c:v>
                </c:pt>
                <c:pt idx="241211">
                  <c:v>54.628609605586497</c:v>
                </c:pt>
                <c:pt idx="241212">
                  <c:v>54.628691066441903</c:v>
                </c:pt>
                <c:pt idx="241213">
                  <c:v>54.628772527036602</c:v>
                </c:pt>
                <c:pt idx="241214">
                  <c:v>54.628853987370498</c:v>
                </c:pt>
                <c:pt idx="241215">
                  <c:v>54.628935447443702</c:v>
                </c:pt>
                <c:pt idx="241216">
                  <c:v>54.629016907256201</c:v>
                </c:pt>
                <c:pt idx="241217">
                  <c:v>54.629098366807803</c:v>
                </c:pt>
                <c:pt idx="241218">
                  <c:v>54.629179826098799</c:v>
                </c:pt>
                <c:pt idx="241219">
                  <c:v>54.629261285128997</c:v>
                </c:pt>
                <c:pt idx="241220">
                  <c:v>54.629342743898398</c:v>
                </c:pt>
                <c:pt idx="241221">
                  <c:v>54.629424202407101</c:v>
                </c:pt>
                <c:pt idx="241222">
                  <c:v>54.629505660655099</c:v>
                </c:pt>
                <c:pt idx="241223">
                  <c:v>54.629587118642398</c:v>
                </c:pt>
                <c:pt idx="241224">
                  <c:v>54.6296685763688</c:v>
                </c:pt>
                <c:pt idx="241225">
                  <c:v>54.629750033834597</c:v>
                </c:pt>
                <c:pt idx="241226">
                  <c:v>54.629831491039603</c:v>
                </c:pt>
                <c:pt idx="241227">
                  <c:v>54.629912947983897</c:v>
                </c:pt>
                <c:pt idx="241228">
                  <c:v>54.6299944046674</c:v>
                </c:pt>
                <c:pt idx="241229">
                  <c:v>54.630075861090198</c:v>
                </c:pt>
                <c:pt idx="241230">
                  <c:v>54.630157317252298</c:v>
                </c:pt>
                <c:pt idx="241231">
                  <c:v>54.6302387731536</c:v>
                </c:pt>
                <c:pt idx="241232">
                  <c:v>54.630320228794197</c:v>
                </c:pt>
                <c:pt idx="241233">
                  <c:v>54.630401684174103</c:v>
                </c:pt>
                <c:pt idx="241234">
                  <c:v>54.630483139293297</c:v>
                </c:pt>
                <c:pt idx="241235">
                  <c:v>54.6305645941517</c:v>
                </c:pt>
                <c:pt idx="241236">
                  <c:v>54.630646048749298</c:v>
                </c:pt>
                <c:pt idx="241237">
                  <c:v>54.630727503086298</c:v>
                </c:pt>
                <c:pt idx="241238">
                  <c:v>54.6308089571625</c:v>
                </c:pt>
                <c:pt idx="241239">
                  <c:v>54.630890410977997</c:v>
                </c:pt>
                <c:pt idx="241240">
                  <c:v>54.630971864532803</c:v>
                </c:pt>
                <c:pt idx="241241">
                  <c:v>54.631053317826797</c:v>
                </c:pt>
                <c:pt idx="241242">
                  <c:v>54.631134770860101</c:v>
                </c:pt>
                <c:pt idx="241243">
                  <c:v>54.631216223632698</c:v>
                </c:pt>
                <c:pt idx="241244">
                  <c:v>54.631297676144598</c:v>
                </c:pt>
                <c:pt idx="241245">
                  <c:v>54.6313791283958</c:v>
                </c:pt>
                <c:pt idx="241246">
                  <c:v>54.631460580386197</c:v>
                </c:pt>
                <c:pt idx="241247">
                  <c:v>54.631542032115902</c:v>
                </c:pt>
                <c:pt idx="241248">
                  <c:v>54.631623483584903</c:v>
                </c:pt>
                <c:pt idx="241249">
                  <c:v>54.631704934793198</c:v>
                </c:pt>
                <c:pt idx="241250">
                  <c:v>54.631786385740703</c:v>
                </c:pt>
                <c:pt idx="241251">
                  <c:v>54.631867836427503</c:v>
                </c:pt>
                <c:pt idx="241252">
                  <c:v>54.631949286853697</c:v>
                </c:pt>
                <c:pt idx="241253">
                  <c:v>54.6320307370191</c:v>
                </c:pt>
                <c:pt idx="241254">
                  <c:v>54.632112186923699</c:v>
                </c:pt>
                <c:pt idx="241255">
                  <c:v>54.632193636567699</c:v>
                </c:pt>
                <c:pt idx="241256">
                  <c:v>54.632275085951001</c:v>
                </c:pt>
                <c:pt idx="241257">
                  <c:v>54.632356535073498</c:v>
                </c:pt>
                <c:pt idx="241258">
                  <c:v>54.632437983935397</c:v>
                </c:pt>
                <c:pt idx="241259">
                  <c:v>54.632519432536498</c:v>
                </c:pt>
                <c:pt idx="241260">
                  <c:v>54.6326008808769</c:v>
                </c:pt>
                <c:pt idx="241261">
                  <c:v>54.632682328956598</c:v>
                </c:pt>
                <c:pt idx="241262">
                  <c:v>54.632763776775597</c:v>
                </c:pt>
                <c:pt idx="241263">
                  <c:v>54.632845224333899</c:v>
                </c:pt>
                <c:pt idx="241264">
                  <c:v>54.632926671631502</c:v>
                </c:pt>
                <c:pt idx="241265">
                  <c:v>54.6330081186684</c:v>
                </c:pt>
                <c:pt idx="241266">
                  <c:v>54.6330895654445</c:v>
                </c:pt>
                <c:pt idx="241267">
                  <c:v>54.633171011960002</c:v>
                </c:pt>
                <c:pt idx="241268">
                  <c:v>54.633252458214798</c:v>
                </c:pt>
                <c:pt idx="241269">
                  <c:v>54.633333904208897</c:v>
                </c:pt>
                <c:pt idx="241270">
                  <c:v>54.633415349942197</c:v>
                </c:pt>
                <c:pt idx="241271">
                  <c:v>54.633496795414899</c:v>
                </c:pt>
                <c:pt idx="241272">
                  <c:v>54.633578240626797</c:v>
                </c:pt>
                <c:pt idx="241273">
                  <c:v>54.633659685578102</c:v>
                </c:pt>
                <c:pt idx="241274">
                  <c:v>54.633741130268703</c:v>
                </c:pt>
                <c:pt idx="241275">
                  <c:v>54.633822574698499</c:v>
                </c:pt>
                <c:pt idx="241276">
                  <c:v>54.633904018867703</c:v>
                </c:pt>
                <c:pt idx="241277">
                  <c:v>54.633985462776202</c:v>
                </c:pt>
                <c:pt idx="241278">
                  <c:v>54.634066906424003</c:v>
                </c:pt>
                <c:pt idx="241279">
                  <c:v>54.634148349811099</c:v>
                </c:pt>
                <c:pt idx="241280">
                  <c:v>54.634229792937496</c:v>
                </c:pt>
                <c:pt idx="241281">
                  <c:v>54.634311235803203</c:v>
                </c:pt>
                <c:pt idx="241282">
                  <c:v>54.634392678408197</c:v>
                </c:pt>
                <c:pt idx="241283">
                  <c:v>54.6344741207525</c:v>
                </c:pt>
                <c:pt idx="241284">
                  <c:v>54.634555562836098</c:v>
                </c:pt>
                <c:pt idx="241285">
                  <c:v>54.634637004659098</c:v>
                </c:pt>
                <c:pt idx="241286">
                  <c:v>54.634718446221299</c:v>
                </c:pt>
                <c:pt idx="241287">
                  <c:v>54.634799887522902</c:v>
                </c:pt>
                <c:pt idx="241288">
                  <c:v>54.6348813285638</c:v>
                </c:pt>
                <c:pt idx="241289">
                  <c:v>54.634962769344</c:v>
                </c:pt>
                <c:pt idx="241290">
                  <c:v>54.635044209863501</c:v>
                </c:pt>
                <c:pt idx="241291">
                  <c:v>54.635125650122298</c:v>
                </c:pt>
                <c:pt idx="241292">
                  <c:v>54.635207090120502</c:v>
                </c:pt>
                <c:pt idx="241293">
                  <c:v>54.635288529857903</c:v>
                </c:pt>
                <c:pt idx="241294">
                  <c:v>54.635369969334697</c:v>
                </c:pt>
                <c:pt idx="241295">
                  <c:v>54.6354514085508</c:v>
                </c:pt>
                <c:pt idx="241296">
                  <c:v>54.635532847506298</c:v>
                </c:pt>
                <c:pt idx="241297">
                  <c:v>54.635614286200997</c:v>
                </c:pt>
                <c:pt idx="241298">
                  <c:v>54.635695724635099</c:v>
                </c:pt>
                <c:pt idx="241299">
                  <c:v>54.635777162808402</c:v>
                </c:pt>
                <c:pt idx="241300">
                  <c:v>54.6358586007212</c:v>
                </c:pt>
                <c:pt idx="241301">
                  <c:v>54.635940038373199</c:v>
                </c:pt>
                <c:pt idx="241302">
                  <c:v>54.636021475764601</c:v>
                </c:pt>
                <c:pt idx="241303">
                  <c:v>54.636102912895197</c:v>
                </c:pt>
                <c:pt idx="241304">
                  <c:v>54.636184349765301</c:v>
                </c:pt>
                <c:pt idx="241305">
                  <c:v>54.636265786374601</c:v>
                </c:pt>
                <c:pt idx="241306">
                  <c:v>54.636347222723302</c:v>
                </c:pt>
                <c:pt idx="241307">
                  <c:v>54.636428658811298</c:v>
                </c:pt>
                <c:pt idx="241308">
                  <c:v>54.636510094638602</c:v>
                </c:pt>
                <c:pt idx="241309">
                  <c:v>54.636591530205301</c:v>
                </c:pt>
                <c:pt idx="241310">
                  <c:v>54.636672965511302</c:v>
                </c:pt>
                <c:pt idx="241311">
                  <c:v>54.636754400556597</c:v>
                </c:pt>
                <c:pt idx="241312">
                  <c:v>54.636835835341202</c:v>
                </c:pt>
                <c:pt idx="241313">
                  <c:v>54.636917269865201</c:v>
                </c:pt>
                <c:pt idx="241314">
                  <c:v>54.636998704128601</c:v>
                </c:pt>
                <c:pt idx="241315">
                  <c:v>54.637080138131203</c:v>
                </c:pt>
                <c:pt idx="241316">
                  <c:v>54.6371615718732</c:v>
                </c:pt>
                <c:pt idx="241317">
                  <c:v>54.637243005354598</c:v>
                </c:pt>
                <c:pt idx="241318">
                  <c:v>54.637324438575298</c:v>
                </c:pt>
                <c:pt idx="241319">
                  <c:v>54.6374058715353</c:v>
                </c:pt>
                <c:pt idx="241320">
                  <c:v>54.637487304234703</c:v>
                </c:pt>
                <c:pt idx="241321">
                  <c:v>54.637568736673302</c:v>
                </c:pt>
                <c:pt idx="241322">
                  <c:v>54.637650168851401</c:v>
                </c:pt>
                <c:pt idx="241323">
                  <c:v>54.637731600768802</c:v>
                </c:pt>
                <c:pt idx="241324">
                  <c:v>54.637813032425498</c:v>
                </c:pt>
                <c:pt idx="241325">
                  <c:v>54.637894463821603</c:v>
                </c:pt>
                <c:pt idx="241326">
                  <c:v>54.637975894957002</c:v>
                </c:pt>
                <c:pt idx="241327">
                  <c:v>54.638057325831802</c:v>
                </c:pt>
                <c:pt idx="241328">
                  <c:v>54.638138756445898</c:v>
                </c:pt>
                <c:pt idx="241329">
                  <c:v>54.638220186799302</c:v>
                </c:pt>
                <c:pt idx="241330">
                  <c:v>54.6383016168922</c:v>
                </c:pt>
                <c:pt idx="241331">
                  <c:v>54.6383830467243</c:v>
                </c:pt>
                <c:pt idx="241332">
                  <c:v>54.638464476295802</c:v>
                </c:pt>
                <c:pt idx="241333">
                  <c:v>54.638545905606698</c:v>
                </c:pt>
                <c:pt idx="241334">
                  <c:v>54.638627334656903</c:v>
                </c:pt>
                <c:pt idx="241335">
                  <c:v>54.638708763446502</c:v>
                </c:pt>
                <c:pt idx="241336">
                  <c:v>54.638790191975403</c:v>
                </c:pt>
                <c:pt idx="241337">
                  <c:v>54.638871620243698</c:v>
                </c:pt>
                <c:pt idx="241338">
                  <c:v>54.638953048251302</c:v>
                </c:pt>
                <c:pt idx="241339">
                  <c:v>54.639034475998301</c:v>
                </c:pt>
                <c:pt idx="241340">
                  <c:v>54.639115903484601</c:v>
                </c:pt>
                <c:pt idx="241341">
                  <c:v>54.639197330710303</c:v>
                </c:pt>
                <c:pt idx="241342">
                  <c:v>54.639278757675399</c:v>
                </c:pt>
                <c:pt idx="241343">
                  <c:v>54.639360184379797</c:v>
                </c:pt>
                <c:pt idx="241344">
                  <c:v>54.639441610823603</c:v>
                </c:pt>
                <c:pt idx="241345">
                  <c:v>54.639523037006697</c:v>
                </c:pt>
                <c:pt idx="241346">
                  <c:v>54.639604462929199</c:v>
                </c:pt>
                <c:pt idx="241347">
                  <c:v>54.639685888591103</c:v>
                </c:pt>
                <c:pt idx="241348">
                  <c:v>54.639767313992301</c:v>
                </c:pt>
                <c:pt idx="241349">
                  <c:v>54.639848739132901</c:v>
                </c:pt>
                <c:pt idx="241350">
                  <c:v>54.639930164012803</c:v>
                </c:pt>
                <c:pt idx="241351">
                  <c:v>54.640011588632198</c:v>
                </c:pt>
                <c:pt idx="241352">
                  <c:v>54.640093012990903</c:v>
                </c:pt>
                <c:pt idx="241353">
                  <c:v>54.640174437088902</c:v>
                </c:pt>
                <c:pt idx="241354">
                  <c:v>54.640255860926302</c:v>
                </c:pt>
                <c:pt idx="241355">
                  <c:v>54.640337284503197</c:v>
                </c:pt>
                <c:pt idx="241356">
                  <c:v>54.6404187078193</c:v>
                </c:pt>
                <c:pt idx="241357">
                  <c:v>54.640500130874898</c:v>
                </c:pt>
                <c:pt idx="241358">
                  <c:v>54.640581553669797</c:v>
                </c:pt>
                <c:pt idx="241359">
                  <c:v>54.640662976204098</c:v>
                </c:pt>
                <c:pt idx="241360">
                  <c:v>54.6407443984777</c:v>
                </c:pt>
                <c:pt idx="241361">
                  <c:v>54.640825820490697</c:v>
                </c:pt>
                <c:pt idx="241362">
                  <c:v>54.640907242243202</c:v>
                </c:pt>
                <c:pt idx="241363">
                  <c:v>54.640988663734902</c:v>
                </c:pt>
                <c:pt idx="241364">
                  <c:v>54.641070084966103</c:v>
                </c:pt>
                <c:pt idx="241365">
                  <c:v>54.641151505936598</c:v>
                </c:pt>
                <c:pt idx="241366">
                  <c:v>54.641232926646602</c:v>
                </c:pt>
                <c:pt idx="241367">
                  <c:v>54.6413143470958</c:v>
                </c:pt>
                <c:pt idx="241368">
                  <c:v>54.6413957672845</c:v>
                </c:pt>
                <c:pt idx="241369">
                  <c:v>54.641477187212601</c:v>
                </c:pt>
                <c:pt idx="241370">
                  <c:v>54.641558606879997</c:v>
                </c:pt>
                <c:pt idx="241371">
                  <c:v>54.6416400262869</c:v>
                </c:pt>
                <c:pt idx="241372">
                  <c:v>54.641721445433099</c:v>
                </c:pt>
                <c:pt idx="241373">
                  <c:v>54.641802864318699</c:v>
                </c:pt>
                <c:pt idx="241374">
                  <c:v>54.6418842829436</c:v>
                </c:pt>
                <c:pt idx="241375">
                  <c:v>54.641965701308003</c:v>
                </c:pt>
                <c:pt idx="241376">
                  <c:v>54.642047119411799</c:v>
                </c:pt>
                <c:pt idx="241377">
                  <c:v>54.642128537254898</c:v>
                </c:pt>
                <c:pt idx="241378">
                  <c:v>54.642209954837398</c:v>
                </c:pt>
                <c:pt idx="241379">
                  <c:v>54.642291372159299</c:v>
                </c:pt>
                <c:pt idx="241380">
                  <c:v>54.642372789220602</c:v>
                </c:pt>
                <c:pt idx="241381">
                  <c:v>54.642454206021398</c:v>
                </c:pt>
                <c:pt idx="241382">
                  <c:v>54.642535622561397</c:v>
                </c:pt>
                <c:pt idx="241383">
                  <c:v>54.642617038840903</c:v>
                </c:pt>
                <c:pt idx="241384">
                  <c:v>54.642698454859797</c:v>
                </c:pt>
                <c:pt idx="241385">
                  <c:v>54.642779870618099</c:v>
                </c:pt>
                <c:pt idx="241386">
                  <c:v>54.642861286115703</c:v>
                </c:pt>
                <c:pt idx="241387">
                  <c:v>54.642942701352801</c:v>
                </c:pt>
                <c:pt idx="241388">
                  <c:v>54.6430241163293</c:v>
                </c:pt>
                <c:pt idx="241389">
                  <c:v>54.643105531045101</c:v>
                </c:pt>
                <c:pt idx="241390">
                  <c:v>54.643186945500403</c:v>
                </c:pt>
                <c:pt idx="241391">
                  <c:v>54.643268359695</c:v>
                </c:pt>
                <c:pt idx="241392">
                  <c:v>54.643349773629097</c:v>
                </c:pt>
                <c:pt idx="241393">
                  <c:v>54.643431187302603</c:v>
                </c:pt>
                <c:pt idx="241394">
                  <c:v>54.643512600715397</c:v>
                </c:pt>
                <c:pt idx="241395">
                  <c:v>54.643594013867698</c:v>
                </c:pt>
                <c:pt idx="241396">
                  <c:v>54.643675426759302</c:v>
                </c:pt>
                <c:pt idx="241397">
                  <c:v>54.643756839390399</c:v>
                </c:pt>
                <c:pt idx="241398">
                  <c:v>54.643838251760897</c:v>
                </c:pt>
                <c:pt idx="241399">
                  <c:v>54.643919663870797</c:v>
                </c:pt>
                <c:pt idx="241400">
                  <c:v>54.644001075720098</c:v>
                </c:pt>
                <c:pt idx="241401">
                  <c:v>54.6440824873088</c:v>
                </c:pt>
                <c:pt idx="241402">
                  <c:v>54.644163898636897</c:v>
                </c:pt>
                <c:pt idx="241403">
                  <c:v>54.644245309704402</c:v>
                </c:pt>
                <c:pt idx="241404">
                  <c:v>54.644326720511302</c:v>
                </c:pt>
                <c:pt idx="241405">
                  <c:v>54.644408131057702</c:v>
                </c:pt>
                <c:pt idx="241406">
                  <c:v>54.644489541343397</c:v>
                </c:pt>
                <c:pt idx="241407">
                  <c:v>54.6445709513686</c:v>
                </c:pt>
                <c:pt idx="241408">
                  <c:v>54.644652361133197</c:v>
                </c:pt>
                <c:pt idx="241409">
                  <c:v>54.644733770637103</c:v>
                </c:pt>
                <c:pt idx="241410">
                  <c:v>54.644815179880503</c:v>
                </c:pt>
                <c:pt idx="241411">
                  <c:v>54.644896588863404</c:v>
                </c:pt>
                <c:pt idx="241412">
                  <c:v>54.644977997585599</c:v>
                </c:pt>
                <c:pt idx="241413">
                  <c:v>54.645059406047302</c:v>
                </c:pt>
                <c:pt idx="241414">
                  <c:v>54.6451408142484</c:v>
                </c:pt>
                <c:pt idx="241415">
                  <c:v>54.645222222188899</c:v>
                </c:pt>
                <c:pt idx="241416">
                  <c:v>54.645303629868799</c:v>
                </c:pt>
                <c:pt idx="241417">
                  <c:v>54.645385037288101</c:v>
                </c:pt>
                <c:pt idx="241418">
                  <c:v>54.645466444446903</c:v>
                </c:pt>
                <c:pt idx="241419">
                  <c:v>54.645547851345</c:v>
                </c:pt>
                <c:pt idx="241420">
                  <c:v>54.645629257982698</c:v>
                </c:pt>
                <c:pt idx="241421">
                  <c:v>54.645710664359697</c:v>
                </c:pt>
                <c:pt idx="241422">
                  <c:v>54.645792070476197</c:v>
                </c:pt>
                <c:pt idx="241423">
                  <c:v>54.645873476332</c:v>
                </c:pt>
                <c:pt idx="241424">
                  <c:v>54.645954881927302</c:v>
                </c:pt>
                <c:pt idx="241425">
                  <c:v>54.646036287262099</c:v>
                </c:pt>
                <c:pt idx="241426">
                  <c:v>54.646117692336297</c:v>
                </c:pt>
                <c:pt idx="241427">
                  <c:v>54.646199097149903</c:v>
                </c:pt>
                <c:pt idx="241428">
                  <c:v>54.646280501702897</c:v>
                </c:pt>
                <c:pt idx="241429">
                  <c:v>54.646361905995299</c:v>
                </c:pt>
                <c:pt idx="241430">
                  <c:v>54.646443310027202</c:v>
                </c:pt>
                <c:pt idx="241431">
                  <c:v>54.646524713798598</c:v>
                </c:pt>
                <c:pt idx="241432">
                  <c:v>54.646606117309297</c:v>
                </c:pt>
                <c:pt idx="241433">
                  <c:v>54.646687520559503</c:v>
                </c:pt>
                <c:pt idx="241434">
                  <c:v>54.646768923549097</c:v>
                </c:pt>
                <c:pt idx="241435">
                  <c:v>54.646850326278198</c:v>
                </c:pt>
                <c:pt idx="241436">
                  <c:v>54.646931728746701</c:v>
                </c:pt>
                <c:pt idx="241437">
                  <c:v>54.647013130954697</c:v>
                </c:pt>
                <c:pt idx="241438">
                  <c:v>54.647094532902003</c:v>
                </c:pt>
                <c:pt idx="241439">
                  <c:v>54.647175934588802</c:v>
                </c:pt>
                <c:pt idx="241440">
                  <c:v>54.647257336015102</c:v>
                </c:pt>
                <c:pt idx="241441">
                  <c:v>54.647338737180803</c:v>
                </c:pt>
                <c:pt idx="241442">
                  <c:v>54.647420138085899</c:v>
                </c:pt>
                <c:pt idx="241443">
                  <c:v>54.647501538730502</c:v>
                </c:pt>
                <c:pt idx="241444">
                  <c:v>54.6475829391145</c:v>
                </c:pt>
                <c:pt idx="241445">
                  <c:v>54.647664339237998</c:v>
                </c:pt>
                <c:pt idx="241446">
                  <c:v>54.647745739100898</c:v>
                </c:pt>
                <c:pt idx="241447">
                  <c:v>54.647827138703299</c:v>
                </c:pt>
                <c:pt idx="241448">
                  <c:v>54.647908538045101</c:v>
                </c:pt>
                <c:pt idx="241449">
                  <c:v>54.647989937126397</c:v>
                </c:pt>
                <c:pt idx="241450">
                  <c:v>54.648071335947101</c:v>
                </c:pt>
                <c:pt idx="241451">
                  <c:v>54.6481527345072</c:v>
                </c:pt>
                <c:pt idx="241452">
                  <c:v>54.648234132806898</c:v>
                </c:pt>
                <c:pt idx="241453">
                  <c:v>54.648315530845899</c:v>
                </c:pt>
                <c:pt idx="241454">
                  <c:v>54.6483969286244</c:v>
                </c:pt>
                <c:pt idx="241455">
                  <c:v>54.648478326142403</c:v>
                </c:pt>
                <c:pt idx="241456">
                  <c:v>54.648559723399799</c:v>
                </c:pt>
                <c:pt idx="241457">
                  <c:v>54.648641120396697</c:v>
                </c:pt>
                <c:pt idx="241458">
                  <c:v>54.648722517133002</c:v>
                </c:pt>
                <c:pt idx="241459">
                  <c:v>54.648803913608802</c:v>
                </c:pt>
                <c:pt idx="241460">
                  <c:v>54.648885309824003</c:v>
                </c:pt>
                <c:pt idx="241461">
                  <c:v>54.648966705778697</c:v>
                </c:pt>
                <c:pt idx="241462">
                  <c:v>54.6490481014729</c:v>
                </c:pt>
                <c:pt idx="241463">
                  <c:v>54.649129496906497</c:v>
                </c:pt>
                <c:pt idx="241464">
                  <c:v>54.649210892079601</c:v>
                </c:pt>
                <c:pt idx="241465">
                  <c:v>54.6492922869921</c:v>
                </c:pt>
                <c:pt idx="241466">
                  <c:v>54.6493736816441</c:v>
                </c:pt>
                <c:pt idx="241467">
                  <c:v>54.649455076035601</c:v>
                </c:pt>
                <c:pt idx="241468">
                  <c:v>54.649536470166503</c:v>
                </c:pt>
                <c:pt idx="241469">
                  <c:v>54.649617864036898</c:v>
                </c:pt>
                <c:pt idx="241470">
                  <c:v>54.649699257646802</c:v>
                </c:pt>
                <c:pt idx="241471">
                  <c:v>54.649780650996099</c:v>
                </c:pt>
                <c:pt idx="241472">
                  <c:v>54.649862044084898</c:v>
                </c:pt>
                <c:pt idx="241473">
                  <c:v>54.649943436913198</c:v>
                </c:pt>
                <c:pt idx="241474">
                  <c:v>54.650024829480898</c:v>
                </c:pt>
                <c:pt idx="241475">
                  <c:v>54.6501062217881</c:v>
                </c:pt>
                <c:pt idx="241476">
                  <c:v>54.650187613834802</c:v>
                </c:pt>
                <c:pt idx="241477">
                  <c:v>54.650269005620899</c:v>
                </c:pt>
                <c:pt idx="241478">
                  <c:v>54.650350397146497</c:v>
                </c:pt>
                <c:pt idx="241479">
                  <c:v>54.650431788411602</c:v>
                </c:pt>
                <c:pt idx="241480">
                  <c:v>54.650513179416201</c:v>
                </c:pt>
                <c:pt idx="241481">
                  <c:v>54.650594570160202</c:v>
                </c:pt>
                <c:pt idx="241482">
                  <c:v>54.650675960643703</c:v>
                </c:pt>
                <c:pt idx="241483">
                  <c:v>54.650757350866698</c:v>
                </c:pt>
                <c:pt idx="241484">
                  <c:v>54.650838740829201</c:v>
                </c:pt>
                <c:pt idx="241485">
                  <c:v>54.650920130531098</c:v>
                </c:pt>
                <c:pt idx="241486">
                  <c:v>54.651001519972503</c:v>
                </c:pt>
                <c:pt idx="241487">
                  <c:v>54.651082909153402</c:v>
                </c:pt>
                <c:pt idx="241488">
                  <c:v>54.651164298073802</c:v>
                </c:pt>
                <c:pt idx="241489">
                  <c:v>54.651245686733702</c:v>
                </c:pt>
                <c:pt idx="241490">
                  <c:v>54.651327075132997</c:v>
                </c:pt>
                <c:pt idx="241491">
                  <c:v>54.651408463271899</c:v>
                </c:pt>
                <c:pt idx="241492">
                  <c:v>54.651489851150203</c:v>
                </c:pt>
                <c:pt idx="241493">
                  <c:v>54.651571238768</c:v>
                </c:pt>
                <c:pt idx="241494">
                  <c:v>54.651652626125198</c:v>
                </c:pt>
                <c:pt idx="241495">
                  <c:v>54.651734013221997</c:v>
                </c:pt>
                <c:pt idx="241496">
                  <c:v>54.651815400058297</c:v>
                </c:pt>
                <c:pt idx="241497">
                  <c:v>54.651896786633998</c:v>
                </c:pt>
                <c:pt idx="241498">
                  <c:v>54.6519781729492</c:v>
                </c:pt>
                <c:pt idx="241499">
                  <c:v>54.652059559004002</c:v>
                </c:pt>
                <c:pt idx="241500">
                  <c:v>54.652140944798198</c:v>
                </c:pt>
                <c:pt idx="241501">
                  <c:v>54.652222330331902</c:v>
                </c:pt>
                <c:pt idx="241502">
                  <c:v>54.6523037156051</c:v>
                </c:pt>
                <c:pt idx="241503">
                  <c:v>54.652385100617799</c:v>
                </c:pt>
                <c:pt idx="241504">
                  <c:v>54.652466485369899</c:v>
                </c:pt>
                <c:pt idx="241505">
                  <c:v>54.6525478698616</c:v>
                </c:pt>
                <c:pt idx="241506">
                  <c:v>54.652629254092801</c:v>
                </c:pt>
                <c:pt idx="241507">
                  <c:v>54.652710638063503</c:v>
                </c:pt>
                <c:pt idx="241508">
                  <c:v>54.6527920217736</c:v>
                </c:pt>
                <c:pt idx="241509">
                  <c:v>54.652873405223303</c:v>
                </c:pt>
                <c:pt idx="241510">
                  <c:v>54.652954788412401</c:v>
                </c:pt>
                <c:pt idx="241511">
                  <c:v>54.6530361713411</c:v>
                </c:pt>
                <c:pt idx="241512">
                  <c:v>54.653117554009299</c:v>
                </c:pt>
                <c:pt idx="241513">
                  <c:v>54.653198936416899</c:v>
                </c:pt>
                <c:pt idx="241514">
                  <c:v>54.6532803185641</c:v>
                </c:pt>
                <c:pt idx="241515">
                  <c:v>54.653361700450802</c:v>
                </c:pt>
                <c:pt idx="241516">
                  <c:v>54.653443082076897</c:v>
                </c:pt>
                <c:pt idx="241517">
                  <c:v>54.653524463442601</c:v>
                </c:pt>
                <c:pt idx="241518">
                  <c:v>54.653605844547798</c:v>
                </c:pt>
                <c:pt idx="241519">
                  <c:v>54.653687225392503</c:v>
                </c:pt>
                <c:pt idx="241520">
                  <c:v>54.653768605976701</c:v>
                </c:pt>
                <c:pt idx="241521">
                  <c:v>54.653849986300401</c:v>
                </c:pt>
                <c:pt idx="241522">
                  <c:v>54.653931366363601</c:v>
                </c:pt>
                <c:pt idx="241523">
                  <c:v>54.654012746166302</c:v>
                </c:pt>
                <c:pt idx="241524">
                  <c:v>54.654094125708603</c:v>
                </c:pt>
                <c:pt idx="241525">
                  <c:v>54.654175504990299</c:v>
                </c:pt>
                <c:pt idx="241526">
                  <c:v>54.654256884011602</c:v>
                </c:pt>
                <c:pt idx="241527">
                  <c:v>54.654338262772299</c:v>
                </c:pt>
                <c:pt idx="241528">
                  <c:v>54.654419641272597</c:v>
                </c:pt>
                <c:pt idx="241529">
                  <c:v>54.654501019512402</c:v>
                </c:pt>
                <c:pt idx="241530">
                  <c:v>54.654582397491701</c:v>
                </c:pt>
                <c:pt idx="241531">
                  <c:v>54.654663775210601</c:v>
                </c:pt>
                <c:pt idx="241532">
                  <c:v>54.654745152668902</c:v>
                </c:pt>
                <c:pt idx="241533">
                  <c:v>54.654826529866803</c:v>
                </c:pt>
                <c:pt idx="241534">
                  <c:v>54.654907906804198</c:v>
                </c:pt>
                <c:pt idx="241535">
                  <c:v>54.6549892834811</c:v>
                </c:pt>
                <c:pt idx="241536">
                  <c:v>54.655070659897497</c:v>
                </c:pt>
                <c:pt idx="241537">
                  <c:v>54.655152036053501</c:v>
                </c:pt>
                <c:pt idx="241538">
                  <c:v>54.655233411948899</c:v>
                </c:pt>
                <c:pt idx="241539">
                  <c:v>54.655314787583897</c:v>
                </c:pt>
                <c:pt idx="241540">
                  <c:v>54.655396162958397</c:v>
                </c:pt>
                <c:pt idx="241541">
                  <c:v>54.655477538072503</c:v>
                </c:pt>
                <c:pt idx="241542">
                  <c:v>54.655558912925997</c:v>
                </c:pt>
                <c:pt idx="241543">
                  <c:v>54.655640287519098</c:v>
                </c:pt>
                <c:pt idx="241544">
                  <c:v>54.6557216618517</c:v>
                </c:pt>
                <c:pt idx="241545">
                  <c:v>54.655803035923903</c:v>
                </c:pt>
                <c:pt idx="241546">
                  <c:v>54.655884409735599</c:v>
                </c:pt>
                <c:pt idx="241547">
                  <c:v>54.655965783286803</c:v>
                </c:pt>
                <c:pt idx="241548">
                  <c:v>54.6560471565775</c:v>
                </c:pt>
                <c:pt idx="241549">
                  <c:v>54.656128529607798</c:v>
                </c:pt>
                <c:pt idx="241550">
                  <c:v>54.656209902377597</c:v>
                </c:pt>
                <c:pt idx="241551">
                  <c:v>54.656291274886897</c:v>
                </c:pt>
                <c:pt idx="241552">
                  <c:v>54.656372647135797</c:v>
                </c:pt>
                <c:pt idx="241553">
                  <c:v>54.656454019124197</c:v>
                </c:pt>
                <c:pt idx="241554">
                  <c:v>54.656535390852099</c:v>
                </c:pt>
                <c:pt idx="241555">
                  <c:v>54.656616762319601</c:v>
                </c:pt>
                <c:pt idx="241556">
                  <c:v>54.656698133526596</c:v>
                </c:pt>
                <c:pt idx="241557">
                  <c:v>54.6567795044731</c:v>
                </c:pt>
                <c:pt idx="241558">
                  <c:v>54.656860875159197</c:v>
                </c:pt>
                <c:pt idx="241559">
                  <c:v>54.656942245584901</c:v>
                </c:pt>
                <c:pt idx="241560">
                  <c:v>54.657023615749999</c:v>
                </c:pt>
                <c:pt idx="241561">
                  <c:v>54.657104985654698</c:v>
                </c:pt>
                <c:pt idx="241562">
                  <c:v>54.657186355298997</c:v>
                </c:pt>
                <c:pt idx="241563">
                  <c:v>54.657267724682796</c:v>
                </c:pt>
                <c:pt idx="241564">
                  <c:v>54.657349093806097</c:v>
                </c:pt>
                <c:pt idx="241565">
                  <c:v>54.657430462668998</c:v>
                </c:pt>
                <c:pt idx="241566">
                  <c:v>54.6575118312714</c:v>
                </c:pt>
                <c:pt idx="241567">
                  <c:v>54.657593199613402</c:v>
                </c:pt>
                <c:pt idx="241568">
                  <c:v>54.657674567694897</c:v>
                </c:pt>
                <c:pt idx="241569">
                  <c:v>54.657755935516001</c:v>
                </c:pt>
                <c:pt idx="241570">
                  <c:v>54.657837303076597</c:v>
                </c:pt>
                <c:pt idx="241571">
                  <c:v>54.657918670376802</c:v>
                </c:pt>
                <c:pt idx="241572">
                  <c:v>54.6580000374165</c:v>
                </c:pt>
                <c:pt idx="241573">
                  <c:v>54.658081404195798</c:v>
                </c:pt>
                <c:pt idx="241574">
                  <c:v>54.658162770714597</c:v>
                </c:pt>
                <c:pt idx="241575">
                  <c:v>54.658244136973003</c:v>
                </c:pt>
                <c:pt idx="241576">
                  <c:v>54.658325502970897</c:v>
                </c:pt>
                <c:pt idx="241577">
                  <c:v>54.658406868708397</c:v>
                </c:pt>
                <c:pt idx="241578">
                  <c:v>54.658488234185398</c:v>
                </c:pt>
                <c:pt idx="241579">
                  <c:v>54.658569599402</c:v>
                </c:pt>
                <c:pt idx="241580">
                  <c:v>54.658650964358102</c:v>
                </c:pt>
                <c:pt idx="241581">
                  <c:v>54.658732329053898</c:v>
                </c:pt>
                <c:pt idx="241582">
                  <c:v>54.658813693489101</c:v>
                </c:pt>
                <c:pt idx="241583">
                  <c:v>54.658895057663997</c:v>
                </c:pt>
                <c:pt idx="241584">
                  <c:v>54.658976421578302</c:v>
                </c:pt>
                <c:pt idx="241585">
                  <c:v>54.659057785232299</c:v>
                </c:pt>
                <c:pt idx="241586">
                  <c:v>54.659139148625798</c:v>
                </c:pt>
                <c:pt idx="241587">
                  <c:v>54.659220511758903</c:v>
                </c:pt>
                <c:pt idx="241588">
                  <c:v>54.659301874631502</c:v>
                </c:pt>
                <c:pt idx="241589">
                  <c:v>54.659383237243702</c:v>
                </c:pt>
                <c:pt idx="241590">
                  <c:v>54.659464599595502</c:v>
                </c:pt>
                <c:pt idx="241591">
                  <c:v>54.659545961686803</c:v>
                </c:pt>
                <c:pt idx="241592">
                  <c:v>54.659627323517697</c:v>
                </c:pt>
                <c:pt idx="241593">
                  <c:v>54.659708685088198</c:v>
                </c:pt>
                <c:pt idx="241594">
                  <c:v>54.6597900463982</c:v>
                </c:pt>
                <c:pt idx="241595">
                  <c:v>54.659871407447902</c:v>
                </c:pt>
                <c:pt idx="241596">
                  <c:v>54.659952768236998</c:v>
                </c:pt>
                <c:pt idx="241597">
                  <c:v>54.660034128765801</c:v>
                </c:pt>
                <c:pt idx="241598">
                  <c:v>54.660115489034098</c:v>
                </c:pt>
                <c:pt idx="241599">
                  <c:v>54.660196849042002</c:v>
                </c:pt>
                <c:pt idx="241600">
                  <c:v>54.660278208789499</c:v>
                </c:pt>
                <c:pt idx="241601">
                  <c:v>54.660359568276498</c:v>
                </c:pt>
                <c:pt idx="241602">
                  <c:v>54.660440927503203</c:v>
                </c:pt>
                <c:pt idx="241603">
                  <c:v>54.660522286469401</c:v>
                </c:pt>
                <c:pt idx="241604">
                  <c:v>54.660603645175101</c:v>
                </c:pt>
                <c:pt idx="241605">
                  <c:v>54.6606850036205</c:v>
                </c:pt>
                <c:pt idx="241606">
                  <c:v>54.6607663618054</c:v>
                </c:pt>
                <c:pt idx="241607">
                  <c:v>54.660847719729901</c:v>
                </c:pt>
                <c:pt idx="241608">
                  <c:v>54.660929077394002</c:v>
                </c:pt>
                <c:pt idx="241609">
                  <c:v>54.661010434797703</c:v>
                </c:pt>
                <c:pt idx="241610">
                  <c:v>54.661091791940898</c:v>
                </c:pt>
                <c:pt idx="241611">
                  <c:v>54.661173148823799</c:v>
                </c:pt>
                <c:pt idx="241612">
                  <c:v>54.661254505446202</c:v>
                </c:pt>
                <c:pt idx="241613">
                  <c:v>54.661335861808197</c:v>
                </c:pt>
                <c:pt idx="241614">
                  <c:v>54.661417217909801</c:v>
                </c:pt>
                <c:pt idx="241615">
                  <c:v>54.661498573750997</c:v>
                </c:pt>
                <c:pt idx="241616">
                  <c:v>54.661579929331701</c:v>
                </c:pt>
                <c:pt idx="241617">
                  <c:v>54.661661284652098</c:v>
                </c:pt>
                <c:pt idx="241618">
                  <c:v>54.661742639712003</c:v>
                </c:pt>
                <c:pt idx="241619">
                  <c:v>54.6618239945116</c:v>
                </c:pt>
                <c:pt idx="241620">
                  <c:v>54.661905349050699</c:v>
                </c:pt>
                <c:pt idx="241621">
                  <c:v>54.661986703329397</c:v>
                </c:pt>
                <c:pt idx="241622">
                  <c:v>54.662068057347703</c:v>
                </c:pt>
                <c:pt idx="241623">
                  <c:v>54.662149411105602</c:v>
                </c:pt>
                <c:pt idx="241624">
                  <c:v>54.662230764603102</c:v>
                </c:pt>
                <c:pt idx="241625">
                  <c:v>54.662312117840202</c:v>
                </c:pt>
                <c:pt idx="241626">
                  <c:v>54.662393470816902</c:v>
                </c:pt>
                <c:pt idx="241627">
                  <c:v>54.662474823533202</c:v>
                </c:pt>
                <c:pt idx="241628">
                  <c:v>54.662556175989003</c:v>
                </c:pt>
                <c:pt idx="241629">
                  <c:v>54.662637528184497</c:v>
                </c:pt>
                <c:pt idx="241630">
                  <c:v>54.662718880119598</c:v>
                </c:pt>
                <c:pt idx="241631">
                  <c:v>54.6628002317943</c:v>
                </c:pt>
                <c:pt idx="241632">
                  <c:v>54.662881583208502</c:v>
                </c:pt>
                <c:pt idx="241633">
                  <c:v>54.662962934362398</c:v>
                </c:pt>
                <c:pt idx="241634">
                  <c:v>54.6630442852559</c:v>
                </c:pt>
                <c:pt idx="241635">
                  <c:v>54.663125635889003</c:v>
                </c:pt>
                <c:pt idx="241636">
                  <c:v>54.663206986261699</c:v>
                </c:pt>
                <c:pt idx="241637">
                  <c:v>54.663288336374002</c:v>
                </c:pt>
                <c:pt idx="241638">
                  <c:v>54.663369686225899</c:v>
                </c:pt>
                <c:pt idx="241639">
                  <c:v>54.663451035817403</c:v>
                </c:pt>
                <c:pt idx="241640">
                  <c:v>54.6635323851485</c:v>
                </c:pt>
                <c:pt idx="241641">
                  <c:v>54.663613734219197</c:v>
                </c:pt>
                <c:pt idx="241642">
                  <c:v>54.663695083029502</c:v>
                </c:pt>
                <c:pt idx="241643">
                  <c:v>54.6637764315794</c:v>
                </c:pt>
                <c:pt idx="241644">
                  <c:v>54.663857779868998</c:v>
                </c:pt>
                <c:pt idx="241645">
                  <c:v>54.663939127898097</c:v>
                </c:pt>
                <c:pt idx="241646">
                  <c:v>54.664020475666902</c:v>
                </c:pt>
                <c:pt idx="241647">
                  <c:v>54.664101823175301</c:v>
                </c:pt>
                <c:pt idx="241648">
                  <c:v>54.6641831704233</c:v>
                </c:pt>
                <c:pt idx="241649">
                  <c:v>54.664264517410899</c:v>
                </c:pt>
                <c:pt idx="241650">
                  <c:v>54.664345864138099</c:v>
                </c:pt>
                <c:pt idx="241651">
                  <c:v>54.664427210604998</c:v>
                </c:pt>
                <c:pt idx="241652">
                  <c:v>54.664508556811398</c:v>
                </c:pt>
                <c:pt idx="241653">
                  <c:v>54.664589902757498</c:v>
                </c:pt>
                <c:pt idx="241654">
                  <c:v>54.664671248443199</c:v>
                </c:pt>
                <c:pt idx="241655">
                  <c:v>54.664752593868499</c:v>
                </c:pt>
                <c:pt idx="241656">
                  <c:v>54.6648339390335</c:v>
                </c:pt>
                <c:pt idx="241657">
                  <c:v>54.664915283938001</c:v>
                </c:pt>
                <c:pt idx="241658">
                  <c:v>54.664996628582202</c:v>
                </c:pt>
                <c:pt idx="241659">
                  <c:v>54.665077972966003</c:v>
                </c:pt>
                <c:pt idx="241660">
                  <c:v>54.665159317089497</c:v>
                </c:pt>
                <c:pt idx="241661">
                  <c:v>54.665240660952499</c:v>
                </c:pt>
                <c:pt idx="241662">
                  <c:v>54.6653220045552</c:v>
                </c:pt>
                <c:pt idx="241663">
                  <c:v>54.665403347897502</c:v>
                </c:pt>
                <c:pt idx="241664">
                  <c:v>54.665484690979397</c:v>
                </c:pt>
                <c:pt idx="241665">
                  <c:v>54.665566033800999</c:v>
                </c:pt>
                <c:pt idx="241666">
                  <c:v>54.665647376362202</c:v>
                </c:pt>
                <c:pt idx="241667">
                  <c:v>54.665728718662997</c:v>
                </c:pt>
                <c:pt idx="241668">
                  <c:v>54.6658100607034</c:v>
                </c:pt>
                <c:pt idx="241669">
                  <c:v>54.665891402483503</c:v>
                </c:pt>
                <c:pt idx="241670">
                  <c:v>54.665972744003199</c:v>
                </c:pt>
                <c:pt idx="241671">
                  <c:v>54.666054085262601</c:v>
                </c:pt>
                <c:pt idx="241672">
                  <c:v>54.666135426261597</c:v>
                </c:pt>
                <c:pt idx="241673">
                  <c:v>54.666216767000201</c:v>
                </c:pt>
                <c:pt idx="241674">
                  <c:v>54.666298107478397</c:v>
                </c:pt>
                <c:pt idx="241675">
                  <c:v>54.666379447696301</c:v>
                </c:pt>
                <c:pt idx="241676">
                  <c:v>54.666460787653797</c:v>
                </c:pt>
                <c:pt idx="241677">
                  <c:v>54.666542127351001</c:v>
                </c:pt>
                <c:pt idx="241678">
                  <c:v>54.666623466787797</c:v>
                </c:pt>
                <c:pt idx="241679">
                  <c:v>54.666704805964201</c:v>
                </c:pt>
                <c:pt idx="241680">
                  <c:v>54.666786144880298</c:v>
                </c:pt>
                <c:pt idx="241681">
                  <c:v>54.666867483536002</c:v>
                </c:pt>
                <c:pt idx="241682">
                  <c:v>54.666948821931399</c:v>
                </c:pt>
                <c:pt idx="241683">
                  <c:v>54.667030160066403</c:v>
                </c:pt>
                <c:pt idx="241684">
                  <c:v>54.6671114979411</c:v>
                </c:pt>
                <c:pt idx="241685">
                  <c:v>54.667192835555397</c:v>
                </c:pt>
                <c:pt idx="241686">
                  <c:v>54.667274172909302</c:v>
                </c:pt>
                <c:pt idx="241687">
                  <c:v>54.667355510002899</c:v>
                </c:pt>
                <c:pt idx="241688">
                  <c:v>54.667436846836097</c:v>
                </c:pt>
                <c:pt idx="241689">
                  <c:v>54.667518183409001</c:v>
                </c:pt>
                <c:pt idx="241690">
                  <c:v>54.667599519721499</c:v>
                </c:pt>
                <c:pt idx="241691">
                  <c:v>54.667680855773703</c:v>
                </c:pt>
                <c:pt idx="241692">
                  <c:v>54.667762191565501</c:v>
                </c:pt>
                <c:pt idx="241693">
                  <c:v>54.667843527096998</c:v>
                </c:pt>
                <c:pt idx="241694">
                  <c:v>54.667924862368203</c:v>
                </c:pt>
                <c:pt idx="241695">
                  <c:v>54.668006197379</c:v>
                </c:pt>
                <c:pt idx="241696">
                  <c:v>54.668087532129398</c:v>
                </c:pt>
                <c:pt idx="241697">
                  <c:v>54.668168866619503</c:v>
                </c:pt>
                <c:pt idx="241698">
                  <c:v>54.6682502008493</c:v>
                </c:pt>
                <c:pt idx="241699">
                  <c:v>54.668331534818698</c:v>
                </c:pt>
                <c:pt idx="241700">
                  <c:v>54.668412868527703</c:v>
                </c:pt>
                <c:pt idx="241701">
                  <c:v>54.668494201976401</c:v>
                </c:pt>
                <c:pt idx="241702">
                  <c:v>54.668575535164798</c:v>
                </c:pt>
                <c:pt idx="241703">
                  <c:v>54.668656868092903</c:v>
                </c:pt>
                <c:pt idx="241704">
                  <c:v>54.6687382007606</c:v>
                </c:pt>
                <c:pt idx="241705">
                  <c:v>54.668819533167898</c:v>
                </c:pt>
                <c:pt idx="241706">
                  <c:v>54.668900865315003</c:v>
                </c:pt>
                <c:pt idx="241707">
                  <c:v>54.6689821972017</c:v>
                </c:pt>
                <c:pt idx="241708">
                  <c:v>54.669063528827998</c:v>
                </c:pt>
                <c:pt idx="241709">
                  <c:v>54.669144860194002</c:v>
                </c:pt>
                <c:pt idx="241710">
                  <c:v>54.6692261912997</c:v>
                </c:pt>
                <c:pt idx="241711">
                  <c:v>54.669307522145097</c:v>
                </c:pt>
                <c:pt idx="241712">
                  <c:v>54.669388852730101</c:v>
                </c:pt>
                <c:pt idx="241713">
                  <c:v>54.669470183054798</c:v>
                </c:pt>
                <c:pt idx="241714">
                  <c:v>54.669551513119103</c:v>
                </c:pt>
                <c:pt idx="241715">
                  <c:v>54.6696328429232</c:v>
                </c:pt>
                <c:pt idx="241716">
                  <c:v>54.669714172466897</c:v>
                </c:pt>
                <c:pt idx="241717">
                  <c:v>54.669795501750201</c:v>
                </c:pt>
                <c:pt idx="241718">
                  <c:v>54.669876830773298</c:v>
                </c:pt>
                <c:pt idx="241719">
                  <c:v>54.669958159536002</c:v>
                </c:pt>
                <c:pt idx="241720">
                  <c:v>54.670039488038398</c:v>
                </c:pt>
                <c:pt idx="241721">
                  <c:v>54.670120816280402</c:v>
                </c:pt>
                <c:pt idx="241722">
                  <c:v>54.670202144262198</c:v>
                </c:pt>
                <c:pt idx="241723">
                  <c:v>54.670283471983602</c:v>
                </c:pt>
                <c:pt idx="241724">
                  <c:v>54.670364799444698</c:v>
                </c:pt>
                <c:pt idx="241725">
                  <c:v>54.670446126645402</c:v>
                </c:pt>
                <c:pt idx="241726">
                  <c:v>54.670527453585898</c:v>
                </c:pt>
                <c:pt idx="241727">
                  <c:v>54.670608780266001</c:v>
                </c:pt>
                <c:pt idx="241728">
                  <c:v>54.670690106685797</c:v>
                </c:pt>
                <c:pt idx="241729">
                  <c:v>54.670771432845299</c:v>
                </c:pt>
                <c:pt idx="241730">
                  <c:v>54.670852758744502</c:v>
                </c:pt>
                <c:pt idx="241731">
                  <c:v>54.670934084383298</c:v>
                </c:pt>
                <c:pt idx="241732">
                  <c:v>54.6710154097619</c:v>
                </c:pt>
                <c:pt idx="241733">
                  <c:v>54.671096734880102</c:v>
                </c:pt>
                <c:pt idx="241734">
                  <c:v>54.671178059737997</c:v>
                </c:pt>
                <c:pt idx="241735">
                  <c:v>54.671259384335599</c:v>
                </c:pt>
                <c:pt idx="241736">
                  <c:v>54.671340708672901</c:v>
                </c:pt>
                <c:pt idx="241737">
                  <c:v>54.671422032749803</c:v>
                </c:pt>
                <c:pt idx="241738">
                  <c:v>54.671503356566497</c:v>
                </c:pt>
                <c:pt idx="241739">
                  <c:v>54.671584680122798</c:v>
                </c:pt>
                <c:pt idx="241740">
                  <c:v>54.671666003418899</c:v>
                </c:pt>
                <c:pt idx="241741">
                  <c:v>54.6717473264546</c:v>
                </c:pt>
                <c:pt idx="241742">
                  <c:v>54.671828649230001</c:v>
                </c:pt>
                <c:pt idx="241743">
                  <c:v>54.671909971745102</c:v>
                </c:pt>
                <c:pt idx="241744">
                  <c:v>54.671991293999902</c:v>
                </c:pt>
                <c:pt idx="241745">
                  <c:v>54.672072615994402</c:v>
                </c:pt>
                <c:pt idx="241746">
                  <c:v>54.672153937728602</c:v>
                </c:pt>
                <c:pt idx="241747">
                  <c:v>54.672235259202502</c:v>
                </c:pt>
                <c:pt idx="241748">
                  <c:v>54.672316580416101</c:v>
                </c:pt>
                <c:pt idx="241749">
                  <c:v>54.672397901369401</c:v>
                </c:pt>
                <c:pt idx="241750">
                  <c:v>54.6724792220624</c:v>
                </c:pt>
                <c:pt idx="241751">
                  <c:v>54.672560542495098</c:v>
                </c:pt>
                <c:pt idx="241752">
                  <c:v>54.672641862667497</c:v>
                </c:pt>
                <c:pt idx="241753">
                  <c:v>54.672723182579603</c:v>
                </c:pt>
                <c:pt idx="241754">
                  <c:v>54.672804502231401</c:v>
                </c:pt>
                <c:pt idx="241755">
                  <c:v>54.672885821622899</c:v>
                </c:pt>
                <c:pt idx="241756">
                  <c:v>54.672967140754103</c:v>
                </c:pt>
                <c:pt idx="241757">
                  <c:v>54.673048459625001</c:v>
                </c:pt>
                <c:pt idx="241758">
                  <c:v>54.673129778235598</c:v>
                </c:pt>
                <c:pt idx="241759">
                  <c:v>54.673211096585902</c:v>
                </c:pt>
                <c:pt idx="241760">
                  <c:v>54.673292414675899</c:v>
                </c:pt>
                <c:pt idx="241761">
                  <c:v>54.673373732505702</c:v>
                </c:pt>
                <c:pt idx="241762">
                  <c:v>54.673455050075098</c:v>
                </c:pt>
                <c:pt idx="241763">
                  <c:v>54.673536367384301</c:v>
                </c:pt>
                <c:pt idx="241764">
                  <c:v>54.673617684433097</c:v>
                </c:pt>
                <c:pt idx="241765">
                  <c:v>54.673699001221699</c:v>
                </c:pt>
                <c:pt idx="241766">
                  <c:v>54.673780317750001</c:v>
                </c:pt>
                <c:pt idx="241767">
                  <c:v>54.673861634018003</c:v>
                </c:pt>
                <c:pt idx="241768">
                  <c:v>54.673942950025697</c:v>
                </c:pt>
                <c:pt idx="241769">
                  <c:v>54.674024265773099</c:v>
                </c:pt>
                <c:pt idx="241770">
                  <c:v>54.674105581260299</c:v>
                </c:pt>
                <c:pt idx="241771">
                  <c:v>54.6741868964871</c:v>
                </c:pt>
                <c:pt idx="241772">
                  <c:v>54.6742682114537</c:v>
                </c:pt>
                <c:pt idx="241773">
                  <c:v>54.67434952616</c:v>
                </c:pt>
                <c:pt idx="241774">
                  <c:v>54.674430840606</c:v>
                </c:pt>
                <c:pt idx="241775">
                  <c:v>54.674512154791699</c:v>
                </c:pt>
                <c:pt idx="241776">
                  <c:v>54.674593468717198</c:v>
                </c:pt>
                <c:pt idx="241777">
                  <c:v>54.674674782382397</c:v>
                </c:pt>
                <c:pt idx="241778">
                  <c:v>54.674756095787203</c:v>
                </c:pt>
                <c:pt idx="241779">
                  <c:v>54.6748374089319</c:v>
                </c:pt>
                <c:pt idx="241780">
                  <c:v>54.674918721816198</c:v>
                </c:pt>
                <c:pt idx="241781">
                  <c:v>54.675000034440302</c:v>
                </c:pt>
                <c:pt idx="241782">
                  <c:v>54.675081346804099</c:v>
                </c:pt>
                <c:pt idx="241783">
                  <c:v>54.675162658907603</c:v>
                </c:pt>
                <c:pt idx="241784">
                  <c:v>54.675243970750799</c:v>
                </c:pt>
                <c:pt idx="241785">
                  <c:v>54.675325282333802</c:v>
                </c:pt>
                <c:pt idx="241786">
                  <c:v>54.675406593656497</c:v>
                </c:pt>
                <c:pt idx="241787">
                  <c:v>54.675487904718999</c:v>
                </c:pt>
                <c:pt idx="241788">
                  <c:v>54.675569215521101</c:v>
                </c:pt>
                <c:pt idx="241789">
                  <c:v>54.675650526063002</c:v>
                </c:pt>
                <c:pt idx="241790">
                  <c:v>54.675731836344603</c:v>
                </c:pt>
                <c:pt idx="241791">
                  <c:v>54.675813146366004</c:v>
                </c:pt>
                <c:pt idx="241792">
                  <c:v>54.675894456127097</c:v>
                </c:pt>
                <c:pt idx="241793">
                  <c:v>54.675975765627904</c:v>
                </c:pt>
                <c:pt idx="241794">
                  <c:v>54.676057074868503</c:v>
                </c:pt>
                <c:pt idx="241795">
                  <c:v>54.676138383848802</c:v>
                </c:pt>
                <c:pt idx="241796">
                  <c:v>54.6762196925688</c:v>
                </c:pt>
                <c:pt idx="241797">
                  <c:v>54.676301001028598</c:v>
                </c:pt>
                <c:pt idx="241798">
                  <c:v>54.676382309228103</c:v>
                </c:pt>
                <c:pt idx="241799">
                  <c:v>54.6764636171674</c:v>
                </c:pt>
                <c:pt idx="241800">
                  <c:v>54.676544924846397</c:v>
                </c:pt>
                <c:pt idx="241801">
                  <c:v>54.6766262322651</c:v>
                </c:pt>
                <c:pt idx="241802">
                  <c:v>54.676707539423603</c:v>
                </c:pt>
                <c:pt idx="241803">
                  <c:v>54.676788846321799</c:v>
                </c:pt>
                <c:pt idx="241804">
                  <c:v>54.6768701529598</c:v>
                </c:pt>
                <c:pt idx="241805">
                  <c:v>54.676951459337502</c:v>
                </c:pt>
                <c:pt idx="241806">
                  <c:v>54.677032765454904</c:v>
                </c:pt>
                <c:pt idx="241807">
                  <c:v>54.677114071312097</c:v>
                </c:pt>
                <c:pt idx="241808">
                  <c:v>54.677195376909097</c:v>
                </c:pt>
                <c:pt idx="241809">
                  <c:v>54.677276682245797</c:v>
                </c:pt>
                <c:pt idx="241810">
                  <c:v>54.677357987322203</c:v>
                </c:pt>
                <c:pt idx="241811">
                  <c:v>54.677439292138402</c:v>
                </c:pt>
                <c:pt idx="241812">
                  <c:v>54.6775205966944</c:v>
                </c:pt>
                <c:pt idx="241813">
                  <c:v>54.677601900990098</c:v>
                </c:pt>
                <c:pt idx="241814">
                  <c:v>54.677683205025502</c:v>
                </c:pt>
                <c:pt idx="241815">
                  <c:v>54.677764508800699</c:v>
                </c:pt>
                <c:pt idx="241816">
                  <c:v>54.677845812315702</c:v>
                </c:pt>
                <c:pt idx="241817">
                  <c:v>54.677927115570398</c:v>
                </c:pt>
                <c:pt idx="241818">
                  <c:v>54.6780084185649</c:v>
                </c:pt>
                <c:pt idx="241819">
                  <c:v>54.678089721299102</c:v>
                </c:pt>
                <c:pt idx="241820">
                  <c:v>54.678171023773103</c:v>
                </c:pt>
                <c:pt idx="241821">
                  <c:v>54.678252325986797</c:v>
                </c:pt>
                <c:pt idx="241822">
                  <c:v>54.678333627940297</c:v>
                </c:pt>
                <c:pt idx="241823">
                  <c:v>54.678414929633597</c:v>
                </c:pt>
                <c:pt idx="241824">
                  <c:v>54.678496231066603</c:v>
                </c:pt>
                <c:pt idx="241825">
                  <c:v>54.678577532239402</c:v>
                </c:pt>
                <c:pt idx="241826">
                  <c:v>54.6786588331519</c:v>
                </c:pt>
                <c:pt idx="241827">
                  <c:v>54.678740133804197</c:v>
                </c:pt>
                <c:pt idx="241828">
                  <c:v>54.678821434196301</c:v>
                </c:pt>
                <c:pt idx="241829">
                  <c:v>54.678902734328098</c:v>
                </c:pt>
                <c:pt idx="241830">
                  <c:v>54.678984034199701</c:v>
                </c:pt>
                <c:pt idx="241831">
                  <c:v>54.679065333811103</c:v>
                </c:pt>
                <c:pt idx="241832">
                  <c:v>54.679146633162198</c:v>
                </c:pt>
                <c:pt idx="241833">
                  <c:v>54.679227932253099</c:v>
                </c:pt>
                <c:pt idx="241834">
                  <c:v>54.679309231083799</c:v>
                </c:pt>
                <c:pt idx="241835">
                  <c:v>54.679390529654199</c:v>
                </c:pt>
                <c:pt idx="241836">
                  <c:v>54.679471827964399</c:v>
                </c:pt>
                <c:pt idx="241837">
                  <c:v>54.679553126014397</c:v>
                </c:pt>
                <c:pt idx="241838">
                  <c:v>54.679634423804202</c:v>
                </c:pt>
                <c:pt idx="241839">
                  <c:v>54.6797157213337</c:v>
                </c:pt>
                <c:pt idx="241840">
                  <c:v>54.679797018602997</c:v>
                </c:pt>
                <c:pt idx="241841">
                  <c:v>54.6798783156121</c:v>
                </c:pt>
                <c:pt idx="241842">
                  <c:v>54.679959612360904</c:v>
                </c:pt>
                <c:pt idx="241843">
                  <c:v>54.680040908849499</c:v>
                </c:pt>
                <c:pt idx="241844">
                  <c:v>54.6801222050779</c:v>
                </c:pt>
                <c:pt idx="241845">
                  <c:v>54.680203501046101</c:v>
                </c:pt>
                <c:pt idx="241846">
                  <c:v>54.680284796754101</c:v>
                </c:pt>
                <c:pt idx="241847">
                  <c:v>54.680366092201801</c:v>
                </c:pt>
                <c:pt idx="241848">
                  <c:v>54.6804473873893</c:v>
                </c:pt>
                <c:pt idx="241849">
                  <c:v>54.680528682316599</c:v>
                </c:pt>
                <c:pt idx="241850">
                  <c:v>54.680609976983703</c:v>
                </c:pt>
                <c:pt idx="241851">
                  <c:v>54.6806912713906</c:v>
                </c:pt>
                <c:pt idx="241852">
                  <c:v>54.680772565537197</c:v>
                </c:pt>
                <c:pt idx="241853">
                  <c:v>54.680853859423699</c:v>
                </c:pt>
                <c:pt idx="241854">
                  <c:v>54.680935153049901</c:v>
                </c:pt>
                <c:pt idx="241855">
                  <c:v>54.681016446415903</c:v>
                </c:pt>
                <c:pt idx="241856">
                  <c:v>54.681097739521697</c:v>
                </c:pt>
                <c:pt idx="241857">
                  <c:v>54.681179032367297</c:v>
                </c:pt>
                <c:pt idx="241858">
                  <c:v>54.681260324952703</c:v>
                </c:pt>
                <c:pt idx="241859">
                  <c:v>54.681341617277802</c:v>
                </c:pt>
                <c:pt idx="241860">
                  <c:v>54.6814229093428</c:v>
                </c:pt>
                <c:pt idx="241861">
                  <c:v>54.681504201147497</c:v>
                </c:pt>
                <c:pt idx="241862">
                  <c:v>54.681585492692001</c:v>
                </c:pt>
                <c:pt idx="241863">
                  <c:v>54.681666783976397</c:v>
                </c:pt>
                <c:pt idx="241864">
                  <c:v>54.681748075000499</c:v>
                </c:pt>
                <c:pt idx="241865">
                  <c:v>54.681829365764401</c:v>
                </c:pt>
                <c:pt idx="241866">
                  <c:v>54.681910656268101</c:v>
                </c:pt>
                <c:pt idx="241867">
                  <c:v>54.681991946511602</c:v>
                </c:pt>
                <c:pt idx="241868">
                  <c:v>54.682073236494901</c:v>
                </c:pt>
                <c:pt idx="241869">
                  <c:v>54.682154526218</c:v>
                </c:pt>
                <c:pt idx="241870">
                  <c:v>54.682235815680897</c:v>
                </c:pt>
                <c:pt idx="241871">
                  <c:v>54.682317104883602</c:v>
                </c:pt>
                <c:pt idx="241872">
                  <c:v>54.682398393826098</c:v>
                </c:pt>
                <c:pt idx="241873">
                  <c:v>54.6824796825085</c:v>
                </c:pt>
                <c:pt idx="241874">
                  <c:v>54.682560970930602</c:v>
                </c:pt>
                <c:pt idx="241875">
                  <c:v>54.682642259092503</c:v>
                </c:pt>
                <c:pt idx="241876">
                  <c:v>54.682723546994197</c:v>
                </c:pt>
                <c:pt idx="241877">
                  <c:v>54.682804834635697</c:v>
                </c:pt>
                <c:pt idx="241878">
                  <c:v>54.682886122017003</c:v>
                </c:pt>
                <c:pt idx="241879">
                  <c:v>54.682967409138101</c:v>
                </c:pt>
                <c:pt idx="241880">
                  <c:v>54.683048695999098</c:v>
                </c:pt>
                <c:pt idx="241881">
                  <c:v>54.683129982599802</c:v>
                </c:pt>
                <c:pt idx="241882">
                  <c:v>54.683211268940397</c:v>
                </c:pt>
                <c:pt idx="241883">
                  <c:v>54.683292555020699</c:v>
                </c:pt>
                <c:pt idx="241884">
                  <c:v>54.6833738408409</c:v>
                </c:pt>
                <c:pt idx="241885">
                  <c:v>54.683455126400901</c:v>
                </c:pt>
                <c:pt idx="241886">
                  <c:v>54.6835364117007</c:v>
                </c:pt>
                <c:pt idx="241887">
                  <c:v>54.683617696740299</c:v>
                </c:pt>
                <c:pt idx="241888">
                  <c:v>54.683698981519697</c:v>
                </c:pt>
                <c:pt idx="241889">
                  <c:v>54.683780266039001</c:v>
                </c:pt>
                <c:pt idx="241890">
                  <c:v>54.683861550297998</c:v>
                </c:pt>
                <c:pt idx="241891">
                  <c:v>54.6839428342969</c:v>
                </c:pt>
                <c:pt idx="241892">
                  <c:v>54.684024118035602</c:v>
                </c:pt>
                <c:pt idx="241893">
                  <c:v>54.684105401514103</c:v>
                </c:pt>
                <c:pt idx="241894">
                  <c:v>54.684186684732403</c:v>
                </c:pt>
                <c:pt idx="241895">
                  <c:v>54.684267967690602</c:v>
                </c:pt>
                <c:pt idx="241896">
                  <c:v>54.6843492503885</c:v>
                </c:pt>
                <c:pt idx="241897">
                  <c:v>54.684430532826298</c:v>
                </c:pt>
                <c:pt idx="241898">
                  <c:v>54.684511815003901</c:v>
                </c:pt>
                <c:pt idx="241899">
                  <c:v>54.684593096921397</c:v>
                </c:pt>
                <c:pt idx="241900">
                  <c:v>54.684674378578599</c:v>
                </c:pt>
                <c:pt idx="241901">
                  <c:v>54.6847556599757</c:v>
                </c:pt>
                <c:pt idx="241902">
                  <c:v>54.6848369411126</c:v>
                </c:pt>
                <c:pt idx="241903">
                  <c:v>54.6849182219893</c:v>
                </c:pt>
                <c:pt idx="241904">
                  <c:v>54.684999502605898</c:v>
                </c:pt>
                <c:pt idx="241905">
                  <c:v>54.685080782962302</c:v>
                </c:pt>
                <c:pt idx="241906">
                  <c:v>54.685162063058499</c:v>
                </c:pt>
                <c:pt idx="241907">
                  <c:v>54.685243342894502</c:v>
                </c:pt>
                <c:pt idx="241908">
                  <c:v>54.685324622470397</c:v>
                </c:pt>
                <c:pt idx="241909">
                  <c:v>54.685405901786098</c:v>
                </c:pt>
                <c:pt idx="241910">
                  <c:v>54.685487180841697</c:v>
                </c:pt>
                <c:pt idx="241911">
                  <c:v>54.685568459636997</c:v>
                </c:pt>
                <c:pt idx="241912">
                  <c:v>54.685649738172202</c:v>
                </c:pt>
                <c:pt idx="241913">
                  <c:v>54.685731016447299</c:v>
                </c:pt>
                <c:pt idx="241914">
                  <c:v>54.685812294462103</c:v>
                </c:pt>
                <c:pt idx="241915">
                  <c:v>54.685893572216898</c:v>
                </c:pt>
                <c:pt idx="241916">
                  <c:v>54.6859748497114</c:v>
                </c:pt>
                <c:pt idx="241917">
                  <c:v>54.6860561269458</c:v>
                </c:pt>
                <c:pt idx="241918">
                  <c:v>54.68613740392</c:v>
                </c:pt>
                <c:pt idx="241919">
                  <c:v>54.686218680634099</c:v>
                </c:pt>
                <c:pt idx="241920">
                  <c:v>54.686299957088004</c:v>
                </c:pt>
                <c:pt idx="241921">
                  <c:v>54.686381233281701</c:v>
                </c:pt>
                <c:pt idx="241922">
                  <c:v>54.686462509215303</c:v>
                </c:pt>
                <c:pt idx="241923">
                  <c:v>54.686543784888798</c:v>
                </c:pt>
                <c:pt idx="241924">
                  <c:v>54.686625060301999</c:v>
                </c:pt>
                <c:pt idx="241925">
                  <c:v>54.686706335455199</c:v>
                </c:pt>
                <c:pt idx="241926">
                  <c:v>54.686787610348098</c:v>
                </c:pt>
                <c:pt idx="241927">
                  <c:v>54.686868884980903</c:v>
                </c:pt>
                <c:pt idx="241928">
                  <c:v>54.6869501593536</c:v>
                </c:pt>
                <c:pt idx="241929">
                  <c:v>54.687031433466103</c:v>
                </c:pt>
                <c:pt idx="241930">
                  <c:v>54.687112707318498</c:v>
                </c:pt>
                <c:pt idx="241931">
                  <c:v>54.687193980910699</c:v>
                </c:pt>
                <c:pt idx="241932">
                  <c:v>54.687275254242699</c:v>
                </c:pt>
                <c:pt idx="241933">
                  <c:v>54.687356527314599</c:v>
                </c:pt>
                <c:pt idx="241934">
                  <c:v>54.687437800126403</c:v>
                </c:pt>
                <c:pt idx="241935">
                  <c:v>54.687519072678</c:v>
                </c:pt>
                <c:pt idx="241936">
                  <c:v>54.687600344969503</c:v>
                </c:pt>
                <c:pt idx="241937">
                  <c:v>54.687681617000798</c:v>
                </c:pt>
                <c:pt idx="241938">
                  <c:v>54.687762888771999</c:v>
                </c:pt>
                <c:pt idx="241939">
                  <c:v>54.687844160282999</c:v>
                </c:pt>
                <c:pt idx="241940">
                  <c:v>54.687925431533898</c:v>
                </c:pt>
                <c:pt idx="241941">
                  <c:v>54.688006702524603</c:v>
                </c:pt>
                <c:pt idx="241942">
                  <c:v>54.6880879732553</c:v>
                </c:pt>
                <c:pt idx="241943">
                  <c:v>54.688169243725703</c:v>
                </c:pt>
                <c:pt idx="241944">
                  <c:v>54.688250513936097</c:v>
                </c:pt>
                <c:pt idx="241945">
                  <c:v>54.688331783886198</c:v>
                </c:pt>
                <c:pt idx="241946">
                  <c:v>54.688413053576298</c:v>
                </c:pt>
                <c:pt idx="241947">
                  <c:v>54.688494323006204</c:v>
                </c:pt>
                <c:pt idx="241948">
                  <c:v>54.688575592176001</c:v>
                </c:pt>
                <c:pt idx="241949">
                  <c:v>54.688656861085597</c:v>
                </c:pt>
                <c:pt idx="241950">
                  <c:v>54.6887381297351</c:v>
                </c:pt>
                <c:pt idx="241951">
                  <c:v>54.688819398124501</c:v>
                </c:pt>
                <c:pt idx="241952">
                  <c:v>54.688900666253701</c:v>
                </c:pt>
                <c:pt idx="241953">
                  <c:v>54.6889819341229</c:v>
                </c:pt>
                <c:pt idx="241954">
                  <c:v>54.689063201731798</c:v>
                </c:pt>
                <c:pt idx="241955">
                  <c:v>54.689144469080702</c:v>
                </c:pt>
                <c:pt idx="241956">
                  <c:v>54.689225736169398</c:v>
                </c:pt>
                <c:pt idx="241957">
                  <c:v>54.689307002998</c:v>
                </c:pt>
                <c:pt idx="241958">
                  <c:v>54.6893882695664</c:v>
                </c:pt>
                <c:pt idx="241959">
                  <c:v>54.6894695358748</c:v>
                </c:pt>
                <c:pt idx="241960">
                  <c:v>54.689550801922998</c:v>
                </c:pt>
                <c:pt idx="241961">
                  <c:v>54.689632067711102</c:v>
                </c:pt>
                <c:pt idx="241962">
                  <c:v>54.689713333238998</c:v>
                </c:pt>
                <c:pt idx="241963">
                  <c:v>54.6897945985069</c:v>
                </c:pt>
                <c:pt idx="241964">
                  <c:v>54.689875863514601</c:v>
                </c:pt>
                <c:pt idx="241965">
                  <c:v>54.689957128262201</c:v>
                </c:pt>
                <c:pt idx="241966">
                  <c:v>54.690038392749599</c:v>
                </c:pt>
                <c:pt idx="241967">
                  <c:v>54.690119656976997</c:v>
                </c:pt>
                <c:pt idx="241968">
                  <c:v>54.6902009209442</c:v>
                </c:pt>
                <c:pt idx="241969">
                  <c:v>54.690282184651302</c:v>
                </c:pt>
                <c:pt idx="241970">
                  <c:v>54.690363448098303</c:v>
                </c:pt>
                <c:pt idx="241971">
                  <c:v>54.690444711285203</c:v>
                </c:pt>
                <c:pt idx="241972">
                  <c:v>54.690525974211901</c:v>
                </c:pt>
                <c:pt idx="241973">
                  <c:v>54.690607236878598</c:v>
                </c:pt>
                <c:pt idx="241974">
                  <c:v>54.690688499285102</c:v>
                </c:pt>
                <c:pt idx="241975">
                  <c:v>54.690769761431497</c:v>
                </c:pt>
                <c:pt idx="241976">
                  <c:v>54.690851023317798</c:v>
                </c:pt>
                <c:pt idx="241977">
                  <c:v>54.690932284943997</c:v>
                </c:pt>
                <c:pt idx="241978">
                  <c:v>54.691013546310103</c:v>
                </c:pt>
                <c:pt idx="241979">
                  <c:v>54.6910948074161</c:v>
                </c:pt>
                <c:pt idx="241980">
                  <c:v>54.691176068261903</c:v>
                </c:pt>
                <c:pt idx="241981">
                  <c:v>54.691257328847698</c:v>
                </c:pt>
                <c:pt idx="241982">
                  <c:v>54.691338589173299</c:v>
                </c:pt>
                <c:pt idx="241983">
                  <c:v>54.691419849238898</c:v>
                </c:pt>
                <c:pt idx="241984">
                  <c:v>54.691501109044303</c:v>
                </c:pt>
                <c:pt idx="241985">
                  <c:v>54.6915823685896</c:v>
                </c:pt>
                <c:pt idx="241986">
                  <c:v>54.691663627874803</c:v>
                </c:pt>
                <c:pt idx="241987">
                  <c:v>54.691744886899897</c:v>
                </c:pt>
                <c:pt idx="241988">
                  <c:v>54.691826145664997</c:v>
                </c:pt>
                <c:pt idx="241989">
                  <c:v>54.691907404169903</c:v>
                </c:pt>
                <c:pt idx="241990">
                  <c:v>54.691988662414701</c:v>
                </c:pt>
                <c:pt idx="241991">
                  <c:v>54.692069920399398</c:v>
                </c:pt>
                <c:pt idx="241992">
                  <c:v>54.692151178124</c:v>
                </c:pt>
                <c:pt idx="241993">
                  <c:v>54.692232435588501</c:v>
                </c:pt>
                <c:pt idx="241994">
                  <c:v>54.692313692792901</c:v>
                </c:pt>
                <c:pt idx="241995">
                  <c:v>54.692394949737199</c:v>
                </c:pt>
                <c:pt idx="241996">
                  <c:v>54.692476206421397</c:v>
                </c:pt>
                <c:pt idx="241997">
                  <c:v>54.692557462845599</c:v>
                </c:pt>
                <c:pt idx="241998">
                  <c:v>54.692638719009601</c:v>
                </c:pt>
                <c:pt idx="241999">
                  <c:v>54.692719974913501</c:v>
                </c:pt>
                <c:pt idx="242000">
                  <c:v>54.6928012305574</c:v>
                </c:pt>
                <c:pt idx="242001">
                  <c:v>54.692882485941098</c:v>
                </c:pt>
                <c:pt idx="242002">
                  <c:v>54.692963741064801</c:v>
                </c:pt>
                <c:pt idx="242003">
                  <c:v>54.693044995928403</c:v>
                </c:pt>
                <c:pt idx="242004">
                  <c:v>54.693126250531797</c:v>
                </c:pt>
                <c:pt idx="242005">
                  <c:v>54.693207504875197</c:v>
                </c:pt>
                <c:pt idx="242006">
                  <c:v>54.693288758958502</c:v>
                </c:pt>
                <c:pt idx="242007">
                  <c:v>54.693370012781699</c:v>
                </c:pt>
                <c:pt idx="242008">
                  <c:v>54.693451266344901</c:v>
                </c:pt>
                <c:pt idx="242009">
                  <c:v>54.693532519647903</c:v>
                </c:pt>
                <c:pt idx="242010">
                  <c:v>54.693613772690902</c:v>
                </c:pt>
                <c:pt idx="242011">
                  <c:v>54.693695025473701</c:v>
                </c:pt>
                <c:pt idx="242012">
                  <c:v>54.693776277996498</c:v>
                </c:pt>
                <c:pt idx="242013">
                  <c:v>54.693857530259201</c:v>
                </c:pt>
                <c:pt idx="242014">
                  <c:v>54.693938782261903</c:v>
                </c:pt>
                <c:pt idx="242015">
                  <c:v>54.694020034004403</c:v>
                </c:pt>
                <c:pt idx="242016">
                  <c:v>54.694101285486902</c:v>
                </c:pt>
                <c:pt idx="242017">
                  <c:v>54.694182536709299</c:v>
                </c:pt>
                <c:pt idx="242018">
                  <c:v>54.694263787671602</c:v>
                </c:pt>
                <c:pt idx="242019">
                  <c:v>54.694345038373797</c:v>
                </c:pt>
                <c:pt idx="242020">
                  <c:v>54.694426288815997</c:v>
                </c:pt>
                <c:pt idx="242021">
                  <c:v>54.694507538998103</c:v>
                </c:pt>
                <c:pt idx="242022">
                  <c:v>54.6945887889201</c:v>
                </c:pt>
                <c:pt idx="242023">
                  <c:v>54.694670038581997</c:v>
                </c:pt>
                <c:pt idx="242024">
                  <c:v>54.694751287983898</c:v>
                </c:pt>
                <c:pt idx="242025">
                  <c:v>54.694832537125698</c:v>
                </c:pt>
                <c:pt idx="242026">
                  <c:v>54.694913786007398</c:v>
                </c:pt>
                <c:pt idx="242027">
                  <c:v>54.694995034629002</c:v>
                </c:pt>
                <c:pt idx="242028">
                  <c:v>54.695076282990598</c:v>
                </c:pt>
                <c:pt idx="242029">
                  <c:v>54.6951575310921</c:v>
                </c:pt>
                <c:pt idx="242030">
                  <c:v>54.6952387789336</c:v>
                </c:pt>
                <c:pt idx="242031">
                  <c:v>54.695320026514899</c:v>
                </c:pt>
                <c:pt idx="242032">
                  <c:v>54.695401273836303</c:v>
                </c:pt>
                <c:pt idx="242033">
                  <c:v>54.6954825208975</c:v>
                </c:pt>
                <c:pt idx="242034">
                  <c:v>54.695563767698701</c:v>
                </c:pt>
                <c:pt idx="242035">
                  <c:v>54.695645014239801</c:v>
                </c:pt>
                <c:pt idx="242036">
                  <c:v>54.6957262605208</c:v>
                </c:pt>
                <c:pt idx="242037">
                  <c:v>54.695807506541797</c:v>
                </c:pt>
                <c:pt idx="242038">
                  <c:v>54.6958887523028</c:v>
                </c:pt>
                <c:pt idx="242039">
                  <c:v>54.695969997803601</c:v>
                </c:pt>
                <c:pt idx="242040">
                  <c:v>54.696051243044401</c:v>
                </c:pt>
                <c:pt idx="242041">
                  <c:v>54.696132488025199</c:v>
                </c:pt>
                <c:pt idx="242042">
                  <c:v>54.696213732745903</c:v>
                </c:pt>
                <c:pt idx="242043">
                  <c:v>54.696294977206499</c:v>
                </c:pt>
                <c:pt idx="242044">
                  <c:v>54.6963762214071</c:v>
                </c:pt>
                <c:pt idx="242045">
                  <c:v>54.696457465347599</c:v>
                </c:pt>
                <c:pt idx="242046">
                  <c:v>54.696538709028097</c:v>
                </c:pt>
                <c:pt idx="242047">
                  <c:v>54.696619952448501</c:v>
                </c:pt>
                <c:pt idx="242048">
                  <c:v>54.696701195608902</c:v>
                </c:pt>
                <c:pt idx="242049">
                  <c:v>54.696782438509203</c:v>
                </c:pt>
                <c:pt idx="242050">
                  <c:v>54.696863681149402</c:v>
                </c:pt>
                <c:pt idx="242051">
                  <c:v>54.6969449235296</c:v>
                </c:pt>
                <c:pt idx="242052">
                  <c:v>54.697026165649802</c:v>
                </c:pt>
                <c:pt idx="242053">
                  <c:v>54.697107407509897</c:v>
                </c:pt>
                <c:pt idx="242054">
                  <c:v>54.697188649109997</c:v>
                </c:pt>
                <c:pt idx="242055">
                  <c:v>54.697269890450002</c:v>
                </c:pt>
                <c:pt idx="242056">
                  <c:v>54.697351131529999</c:v>
                </c:pt>
                <c:pt idx="242057">
                  <c:v>54.697432372349901</c:v>
                </c:pt>
                <c:pt idx="242058">
                  <c:v>54.697513612909702</c:v>
                </c:pt>
                <c:pt idx="242059">
                  <c:v>54.697594853209601</c:v>
                </c:pt>
                <c:pt idx="242060">
                  <c:v>54.697676093249399</c:v>
                </c:pt>
                <c:pt idx="242061">
                  <c:v>54.697757333029102</c:v>
                </c:pt>
                <c:pt idx="242062">
                  <c:v>54.697838572548797</c:v>
                </c:pt>
                <c:pt idx="242063">
                  <c:v>54.697919811808497</c:v>
                </c:pt>
                <c:pt idx="242064">
                  <c:v>54.698001050808102</c:v>
                </c:pt>
                <c:pt idx="242065">
                  <c:v>54.698082289547699</c:v>
                </c:pt>
                <c:pt idx="242066">
                  <c:v>54.698163528027301</c:v>
                </c:pt>
                <c:pt idx="242067">
                  <c:v>54.698244766246802</c:v>
                </c:pt>
                <c:pt idx="242068">
                  <c:v>54.698326004206301</c:v>
                </c:pt>
                <c:pt idx="242069">
                  <c:v>54.698407241905699</c:v>
                </c:pt>
                <c:pt idx="242070">
                  <c:v>54.698488479345102</c:v>
                </c:pt>
                <c:pt idx="242071">
                  <c:v>54.698569716524503</c:v>
                </c:pt>
                <c:pt idx="242072">
                  <c:v>54.698650953443803</c:v>
                </c:pt>
                <c:pt idx="242073">
                  <c:v>54.698732190103101</c:v>
                </c:pt>
                <c:pt idx="242074">
                  <c:v>54.698813426502397</c:v>
                </c:pt>
                <c:pt idx="242075">
                  <c:v>54.698894662641599</c:v>
                </c:pt>
                <c:pt idx="242076">
                  <c:v>54.698975898520899</c:v>
                </c:pt>
                <c:pt idx="242077">
                  <c:v>54.699057134140098</c:v>
                </c:pt>
                <c:pt idx="242078">
                  <c:v>54.699138369499202</c:v>
                </c:pt>
                <c:pt idx="242079">
                  <c:v>54.699219604598397</c:v>
                </c:pt>
                <c:pt idx="242080">
                  <c:v>54.699300839437498</c:v>
                </c:pt>
                <c:pt idx="242081">
                  <c:v>54.699382074016498</c:v>
                </c:pt>
                <c:pt idx="242082">
                  <c:v>54.699463308335602</c:v>
                </c:pt>
                <c:pt idx="242083">
                  <c:v>54.699544542394598</c:v>
                </c:pt>
                <c:pt idx="242084">
                  <c:v>54.699625776193599</c:v>
                </c:pt>
                <c:pt idx="242085">
                  <c:v>54.699707009732599</c:v>
                </c:pt>
                <c:pt idx="242086">
                  <c:v>54.699788243011596</c:v>
                </c:pt>
                <c:pt idx="242087">
                  <c:v>54.6998694760305</c:v>
                </c:pt>
                <c:pt idx="242088">
                  <c:v>54.699950708789501</c:v>
                </c:pt>
                <c:pt idx="242089">
                  <c:v>54.700031941288401</c:v>
                </c:pt>
                <c:pt idx="242090">
                  <c:v>54.700113173527299</c:v>
                </c:pt>
                <c:pt idx="242091">
                  <c:v>54.700194405506103</c:v>
                </c:pt>
                <c:pt idx="242092">
                  <c:v>54.700275637224998</c:v>
                </c:pt>
                <c:pt idx="242093">
                  <c:v>54.700356868683798</c:v>
                </c:pt>
                <c:pt idx="242094">
                  <c:v>54.700438099882597</c:v>
                </c:pt>
                <c:pt idx="242095">
                  <c:v>54.7005193308215</c:v>
                </c:pt>
                <c:pt idx="242096">
                  <c:v>54.700600561500302</c:v>
                </c:pt>
                <c:pt idx="242097">
                  <c:v>54.700681791919003</c:v>
                </c:pt>
                <c:pt idx="242098">
                  <c:v>54.700763022077801</c:v>
                </c:pt>
                <c:pt idx="242099">
                  <c:v>54.700844251976598</c:v>
                </c:pt>
                <c:pt idx="242100">
                  <c:v>54.7009254816153</c:v>
                </c:pt>
                <c:pt idx="242101">
                  <c:v>54.701006710994101</c:v>
                </c:pt>
                <c:pt idx="242102">
                  <c:v>54.701087940112799</c:v>
                </c:pt>
                <c:pt idx="242103">
                  <c:v>54.701169168971603</c:v>
                </c:pt>
                <c:pt idx="242104">
                  <c:v>54.701250397570298</c:v>
                </c:pt>
                <c:pt idx="242105">
                  <c:v>54.701331625908999</c:v>
                </c:pt>
                <c:pt idx="242106">
                  <c:v>54.701412853987698</c:v>
                </c:pt>
                <c:pt idx="242107">
                  <c:v>54.701494081806402</c:v>
                </c:pt>
                <c:pt idx="242108">
                  <c:v>54.701575309365097</c:v>
                </c:pt>
                <c:pt idx="242109">
                  <c:v>54.701656536663798</c:v>
                </c:pt>
                <c:pt idx="242110">
                  <c:v>54.701737763702504</c:v>
                </c:pt>
                <c:pt idx="242111">
                  <c:v>54.7018189904813</c:v>
                </c:pt>
                <c:pt idx="242112">
                  <c:v>54.701900217000002</c:v>
                </c:pt>
                <c:pt idx="242113">
                  <c:v>54.701981443258703</c:v>
                </c:pt>
                <c:pt idx="242114">
                  <c:v>54.702062669257401</c:v>
                </c:pt>
                <c:pt idx="242115">
                  <c:v>54.702143894996098</c:v>
                </c:pt>
                <c:pt idx="242116">
                  <c:v>54.7022251204748</c:v>
                </c:pt>
                <c:pt idx="242117">
                  <c:v>54.702306345693501</c:v>
                </c:pt>
                <c:pt idx="242118">
                  <c:v>54.702387570652199</c:v>
                </c:pt>
                <c:pt idx="242119">
                  <c:v>54.702468795351002</c:v>
                </c:pt>
                <c:pt idx="242120">
                  <c:v>54.702550019789697</c:v>
                </c:pt>
                <c:pt idx="242121">
                  <c:v>54.702631243968398</c:v>
                </c:pt>
                <c:pt idx="242122">
                  <c:v>54.702712467887203</c:v>
                </c:pt>
                <c:pt idx="242123">
                  <c:v>54.702793691545999</c:v>
                </c:pt>
                <c:pt idx="242124">
                  <c:v>54.702874914944701</c:v>
                </c:pt>
                <c:pt idx="242125">
                  <c:v>54.702956138083501</c:v>
                </c:pt>
                <c:pt idx="242126">
                  <c:v>54.703037360962298</c:v>
                </c:pt>
                <c:pt idx="242127">
                  <c:v>54.703118583581102</c:v>
                </c:pt>
                <c:pt idx="242128">
                  <c:v>54.703199805939903</c:v>
                </c:pt>
                <c:pt idx="242129">
                  <c:v>54.703281028038802</c:v>
                </c:pt>
                <c:pt idx="242130">
                  <c:v>54.7033622498776</c:v>
                </c:pt>
                <c:pt idx="242131">
                  <c:v>54.703443471456502</c:v>
                </c:pt>
                <c:pt idx="242132">
                  <c:v>54.703524692775403</c:v>
                </c:pt>
                <c:pt idx="242133">
                  <c:v>54.703605913834302</c:v>
                </c:pt>
                <c:pt idx="242134">
                  <c:v>54.703687134633199</c:v>
                </c:pt>
                <c:pt idx="242135">
                  <c:v>54.703768355172102</c:v>
                </c:pt>
                <c:pt idx="242136">
                  <c:v>54.703849575451102</c:v>
                </c:pt>
                <c:pt idx="242137">
                  <c:v>54.7039307954701</c:v>
                </c:pt>
                <c:pt idx="242138">
                  <c:v>54.704012015229097</c:v>
                </c:pt>
                <c:pt idx="242139">
                  <c:v>54.704093234728099</c:v>
                </c:pt>
                <c:pt idx="242140">
                  <c:v>54.704174453967198</c:v>
                </c:pt>
                <c:pt idx="242141">
                  <c:v>54.704255672946204</c:v>
                </c:pt>
                <c:pt idx="242142">
                  <c:v>54.704336891665299</c:v>
                </c:pt>
                <c:pt idx="242143">
                  <c:v>54.7044181101245</c:v>
                </c:pt>
                <c:pt idx="242144">
                  <c:v>54.7044993283236</c:v>
                </c:pt>
                <c:pt idx="242145">
                  <c:v>54.704580546262797</c:v>
                </c:pt>
                <c:pt idx="242146">
                  <c:v>54.704661763941999</c:v>
                </c:pt>
                <c:pt idx="242147">
                  <c:v>54.704742981361299</c:v>
                </c:pt>
                <c:pt idx="242148">
                  <c:v>54.704824198520498</c:v>
                </c:pt>
                <c:pt idx="242149">
                  <c:v>54.704905415419802</c:v>
                </c:pt>
                <c:pt idx="242150">
                  <c:v>54.704986632059203</c:v>
                </c:pt>
                <c:pt idx="242151">
                  <c:v>54.705067848438503</c:v>
                </c:pt>
                <c:pt idx="242152">
                  <c:v>54.705149064557901</c:v>
                </c:pt>
                <c:pt idx="242153">
                  <c:v>54.705230280417403</c:v>
                </c:pt>
                <c:pt idx="242154">
                  <c:v>54.705311496016797</c:v>
                </c:pt>
                <c:pt idx="242155">
                  <c:v>54.705392711356303</c:v>
                </c:pt>
                <c:pt idx="242156">
                  <c:v>54.7054739264359</c:v>
                </c:pt>
                <c:pt idx="242157">
                  <c:v>54.705555141255502</c:v>
                </c:pt>
                <c:pt idx="242158">
                  <c:v>54.705636355815102</c:v>
                </c:pt>
                <c:pt idx="242159">
                  <c:v>54.7057175701147</c:v>
                </c:pt>
                <c:pt idx="242160">
                  <c:v>54.705798784154403</c:v>
                </c:pt>
                <c:pt idx="242161">
                  <c:v>54.705879997934197</c:v>
                </c:pt>
                <c:pt idx="242162">
                  <c:v>54.705961211453896</c:v>
                </c:pt>
                <c:pt idx="242163">
                  <c:v>54.7060424247138</c:v>
                </c:pt>
                <c:pt idx="242164">
                  <c:v>54.706123637713603</c:v>
                </c:pt>
                <c:pt idx="242165">
                  <c:v>54.706204850453503</c:v>
                </c:pt>
                <c:pt idx="242166">
                  <c:v>54.706286062933501</c:v>
                </c:pt>
                <c:pt idx="242167">
                  <c:v>54.706367275153497</c:v>
                </c:pt>
                <c:pt idx="242168">
                  <c:v>54.706448487113597</c:v>
                </c:pt>
                <c:pt idx="242169">
                  <c:v>54.706529698813704</c:v>
                </c:pt>
                <c:pt idx="242170">
                  <c:v>54.706610910253801</c:v>
                </c:pt>
                <c:pt idx="242171">
                  <c:v>54.706692121434003</c:v>
                </c:pt>
                <c:pt idx="242172">
                  <c:v>54.706773332354203</c:v>
                </c:pt>
                <c:pt idx="242173">
                  <c:v>54.706854543014501</c:v>
                </c:pt>
                <c:pt idx="242174">
                  <c:v>54.706935753414903</c:v>
                </c:pt>
                <c:pt idx="242175">
                  <c:v>54.707016963555297</c:v>
                </c:pt>
                <c:pt idx="242176">
                  <c:v>54.707098173435703</c:v>
                </c:pt>
                <c:pt idx="242177">
                  <c:v>54.7071793830563</c:v>
                </c:pt>
                <c:pt idx="242178">
                  <c:v>54.707260592416802</c:v>
                </c:pt>
                <c:pt idx="242179">
                  <c:v>54.707341801517401</c:v>
                </c:pt>
                <c:pt idx="242180">
                  <c:v>54.707423010358099</c:v>
                </c:pt>
                <c:pt idx="242181">
                  <c:v>54.707504218938901</c:v>
                </c:pt>
                <c:pt idx="242182">
                  <c:v>54.707585427259602</c:v>
                </c:pt>
                <c:pt idx="242183">
                  <c:v>54.7076666353205</c:v>
                </c:pt>
                <c:pt idx="242184">
                  <c:v>54.707747843121403</c:v>
                </c:pt>
                <c:pt idx="242185">
                  <c:v>54.707829050662397</c:v>
                </c:pt>
                <c:pt idx="242186">
                  <c:v>54.707910257943396</c:v>
                </c:pt>
                <c:pt idx="242187">
                  <c:v>54.7079914649645</c:v>
                </c:pt>
                <c:pt idx="242188">
                  <c:v>54.708072671725702</c:v>
                </c:pt>
                <c:pt idx="242189">
                  <c:v>54.708153878226902</c:v>
                </c:pt>
                <c:pt idx="242190">
                  <c:v>54.7082350844682</c:v>
                </c:pt>
                <c:pt idx="242191">
                  <c:v>54.708316290449602</c:v>
                </c:pt>
                <c:pt idx="242192">
                  <c:v>54.708397496171003</c:v>
                </c:pt>
                <c:pt idx="242193">
                  <c:v>54.708478701632501</c:v>
                </c:pt>
                <c:pt idx="242194">
                  <c:v>54.708559906834097</c:v>
                </c:pt>
                <c:pt idx="242195">
                  <c:v>54.708641111775698</c:v>
                </c:pt>
                <c:pt idx="242196">
                  <c:v>54.708722316457397</c:v>
                </c:pt>
                <c:pt idx="242197">
                  <c:v>54.708803520879201</c:v>
                </c:pt>
                <c:pt idx="242198">
                  <c:v>54.708884725041003</c:v>
                </c:pt>
                <c:pt idx="242199">
                  <c:v>54.708965928942902</c:v>
                </c:pt>
                <c:pt idx="242200">
                  <c:v>54.709047132584899</c:v>
                </c:pt>
                <c:pt idx="242201">
                  <c:v>54.709128335967002</c:v>
                </c:pt>
                <c:pt idx="242202">
                  <c:v>54.709209539089102</c:v>
                </c:pt>
                <c:pt idx="242203">
                  <c:v>54.7092907419513</c:v>
                </c:pt>
                <c:pt idx="242204">
                  <c:v>54.709371944553602</c:v>
                </c:pt>
                <c:pt idx="242205">
                  <c:v>54.709453146896003</c:v>
                </c:pt>
                <c:pt idx="242206">
                  <c:v>54.709534348978401</c:v>
                </c:pt>
                <c:pt idx="242207">
                  <c:v>54.709615550800997</c:v>
                </c:pt>
                <c:pt idx="242208">
                  <c:v>54.709696752363598</c:v>
                </c:pt>
                <c:pt idx="242209">
                  <c:v>54.709777953666297</c:v>
                </c:pt>
                <c:pt idx="242210">
                  <c:v>54.709859154709001</c:v>
                </c:pt>
                <c:pt idx="242211">
                  <c:v>54.709940355491902</c:v>
                </c:pt>
                <c:pt idx="242212">
                  <c:v>54.710021556014802</c:v>
                </c:pt>
                <c:pt idx="242213">
                  <c:v>54.710102756277898</c:v>
                </c:pt>
                <c:pt idx="242214">
                  <c:v>54.710183956281</c:v>
                </c:pt>
                <c:pt idx="242215">
                  <c:v>54.710265156024199</c:v>
                </c:pt>
                <c:pt idx="242216">
                  <c:v>54.710346355507397</c:v>
                </c:pt>
                <c:pt idx="242217">
                  <c:v>54.710427554730799</c:v>
                </c:pt>
                <c:pt idx="242218">
                  <c:v>54.710508753694299</c:v>
                </c:pt>
                <c:pt idx="242219">
                  <c:v>54.710589952397797</c:v>
                </c:pt>
                <c:pt idx="242220">
                  <c:v>54.710671150841399</c:v>
                </c:pt>
                <c:pt idx="242221">
                  <c:v>54.710752349025199</c:v>
                </c:pt>
                <c:pt idx="242222">
                  <c:v>54.710833546948997</c:v>
                </c:pt>
                <c:pt idx="242223">
                  <c:v>54.7109147446129</c:v>
                </c:pt>
                <c:pt idx="242224">
                  <c:v>54.710995942016901</c:v>
                </c:pt>
                <c:pt idx="242225">
                  <c:v>54.711077139160999</c:v>
                </c:pt>
                <c:pt idx="242226">
                  <c:v>54.711158336045202</c:v>
                </c:pt>
                <c:pt idx="242227">
                  <c:v>54.711239532669502</c:v>
                </c:pt>
                <c:pt idx="242228">
                  <c:v>54.711320729033901</c:v>
                </c:pt>
                <c:pt idx="242229">
                  <c:v>54.711401925138397</c:v>
                </c:pt>
                <c:pt idx="242230">
                  <c:v>54.711483120982898</c:v>
                </c:pt>
                <c:pt idx="242231">
                  <c:v>54.711564316567603</c:v>
                </c:pt>
                <c:pt idx="242232">
                  <c:v>54.711645511892399</c:v>
                </c:pt>
                <c:pt idx="242233">
                  <c:v>54.7117267069573</c:v>
                </c:pt>
                <c:pt idx="242234">
                  <c:v>54.711807901762299</c:v>
                </c:pt>
                <c:pt idx="242235">
                  <c:v>54.711889096307402</c:v>
                </c:pt>
                <c:pt idx="242236">
                  <c:v>54.711970290592603</c:v>
                </c:pt>
                <c:pt idx="242237">
                  <c:v>54.712051484617902</c:v>
                </c:pt>
                <c:pt idx="242238">
                  <c:v>54.712132678383298</c:v>
                </c:pt>
                <c:pt idx="242239">
                  <c:v>54.7122138718888</c:v>
                </c:pt>
                <c:pt idx="242240">
                  <c:v>54.712295065134398</c:v>
                </c:pt>
                <c:pt idx="242241">
                  <c:v>54.712376258120102</c:v>
                </c:pt>
                <c:pt idx="242242">
                  <c:v>54.712457450845903</c:v>
                </c:pt>
                <c:pt idx="242243">
                  <c:v>54.712538643311902</c:v>
                </c:pt>
                <c:pt idx="242244">
                  <c:v>54.712619835517899</c:v>
                </c:pt>
                <c:pt idx="242245">
                  <c:v>54.712701027464099</c:v>
                </c:pt>
                <c:pt idx="242246">
                  <c:v>54.712782219150398</c:v>
                </c:pt>
                <c:pt idx="242247">
                  <c:v>54.712863410576702</c:v>
                </c:pt>
                <c:pt idx="242248">
                  <c:v>54.712944601743203</c:v>
                </c:pt>
                <c:pt idx="242249">
                  <c:v>54.713025792649901</c:v>
                </c:pt>
                <c:pt idx="242250">
                  <c:v>54.713106983296598</c:v>
                </c:pt>
                <c:pt idx="242251">
                  <c:v>54.713188173683399</c:v>
                </c:pt>
                <c:pt idx="242252">
                  <c:v>54.713269363810397</c:v>
                </c:pt>
                <c:pt idx="242253">
                  <c:v>54.7133505536775</c:v>
                </c:pt>
                <c:pt idx="242254">
                  <c:v>54.713431743284701</c:v>
                </c:pt>
                <c:pt idx="242255">
                  <c:v>54.713512932632</c:v>
                </c:pt>
                <c:pt idx="242256">
                  <c:v>54.713594121719403</c:v>
                </c:pt>
                <c:pt idx="242257">
                  <c:v>54.713675310547004</c:v>
                </c:pt>
                <c:pt idx="242258">
                  <c:v>54.713756499114702</c:v>
                </c:pt>
                <c:pt idx="242259">
                  <c:v>54.713837687422497</c:v>
                </c:pt>
                <c:pt idx="242260">
                  <c:v>54.713918875470398</c:v>
                </c:pt>
                <c:pt idx="242261">
                  <c:v>54.714000063258403</c:v>
                </c:pt>
                <c:pt idx="242262">
                  <c:v>54.714081250786599</c:v>
                </c:pt>
                <c:pt idx="242263">
                  <c:v>54.714162438054899</c:v>
                </c:pt>
                <c:pt idx="242264">
                  <c:v>54.714243625063297</c:v>
                </c:pt>
                <c:pt idx="242265">
                  <c:v>54.714324811811899</c:v>
                </c:pt>
                <c:pt idx="242266">
                  <c:v>54.714405998300599</c:v>
                </c:pt>
                <c:pt idx="242267">
                  <c:v>54.714487184529403</c:v>
                </c:pt>
                <c:pt idx="242268">
                  <c:v>54.714568370498299</c:v>
                </c:pt>
                <c:pt idx="242269">
                  <c:v>54.714649556207398</c:v>
                </c:pt>
                <c:pt idx="242270">
                  <c:v>54.714730741656602</c:v>
                </c:pt>
                <c:pt idx="242271">
                  <c:v>54.714811926845996</c:v>
                </c:pt>
                <c:pt idx="242272">
                  <c:v>54.714893111775403</c:v>
                </c:pt>
                <c:pt idx="242273">
                  <c:v>54.714974296445</c:v>
                </c:pt>
                <c:pt idx="242274">
                  <c:v>54.715055480854801</c:v>
                </c:pt>
                <c:pt idx="242275">
                  <c:v>54.7151366650047</c:v>
                </c:pt>
                <c:pt idx="242276">
                  <c:v>54.715217848894703</c:v>
                </c:pt>
                <c:pt idx="242277">
                  <c:v>54.715299032524797</c:v>
                </c:pt>
                <c:pt idx="242278">
                  <c:v>54.715380215895102</c:v>
                </c:pt>
                <c:pt idx="242279">
                  <c:v>54.715461399005498</c:v>
                </c:pt>
                <c:pt idx="242280">
                  <c:v>54.715542581856099</c:v>
                </c:pt>
                <c:pt idx="242281">
                  <c:v>54.715623764446804</c:v>
                </c:pt>
                <c:pt idx="242282">
                  <c:v>54.715704946777699</c:v>
                </c:pt>
                <c:pt idx="242283">
                  <c:v>54.715786128848698</c:v>
                </c:pt>
                <c:pt idx="242284">
                  <c:v>54.715867310659803</c:v>
                </c:pt>
                <c:pt idx="242285">
                  <c:v>54.715948492211098</c:v>
                </c:pt>
                <c:pt idx="242286">
                  <c:v>54.716029673502497</c:v>
                </c:pt>
                <c:pt idx="242287">
                  <c:v>54.716110854534101</c:v>
                </c:pt>
                <c:pt idx="242288">
                  <c:v>54.716192035305802</c:v>
                </c:pt>
                <c:pt idx="242289">
                  <c:v>54.716273215817701</c:v>
                </c:pt>
                <c:pt idx="242290">
                  <c:v>54.716354396069697</c:v>
                </c:pt>
                <c:pt idx="242291">
                  <c:v>54.716435576061897</c:v>
                </c:pt>
                <c:pt idx="242292">
                  <c:v>54.716516755794203</c:v>
                </c:pt>
                <c:pt idx="242293">
                  <c:v>54.716597935266599</c:v>
                </c:pt>
                <c:pt idx="242294">
                  <c:v>54.716679114479298</c:v>
                </c:pt>
                <c:pt idx="242295">
                  <c:v>54.716760293432003</c:v>
                </c:pt>
                <c:pt idx="242296">
                  <c:v>54.716841472124997</c:v>
                </c:pt>
                <c:pt idx="242297">
                  <c:v>54.716922650557997</c:v>
                </c:pt>
                <c:pt idx="242298">
                  <c:v>54.717003828731301</c:v>
                </c:pt>
                <c:pt idx="242299">
                  <c:v>54.717085006644702</c:v>
                </c:pt>
                <c:pt idx="242300">
                  <c:v>54.7171661842982</c:v>
                </c:pt>
                <c:pt idx="242301">
                  <c:v>54.717247361691904</c:v>
                </c:pt>
                <c:pt idx="242302">
                  <c:v>54.717328538825797</c:v>
                </c:pt>
                <c:pt idx="242303">
                  <c:v>54.717409715699802</c:v>
                </c:pt>
                <c:pt idx="242304">
                  <c:v>54.717490892313997</c:v>
                </c:pt>
                <c:pt idx="242305">
                  <c:v>54.717572068668296</c:v>
                </c:pt>
                <c:pt idx="242306">
                  <c:v>54.717653244762801</c:v>
                </c:pt>
                <c:pt idx="242307">
                  <c:v>54.717734420597502</c:v>
                </c:pt>
                <c:pt idx="242308">
                  <c:v>54.717815596172301</c:v>
                </c:pt>
                <c:pt idx="242309">
                  <c:v>54.717896771487297</c:v>
                </c:pt>
                <c:pt idx="242310">
                  <c:v>54.717977946542497</c:v>
                </c:pt>
                <c:pt idx="242311">
                  <c:v>54.718059121337802</c:v>
                </c:pt>
                <c:pt idx="242312">
                  <c:v>54.718140295873297</c:v>
                </c:pt>
                <c:pt idx="242313">
                  <c:v>54.718221470148897</c:v>
                </c:pt>
                <c:pt idx="242314">
                  <c:v>54.718302644164801</c:v>
                </c:pt>
                <c:pt idx="242315">
                  <c:v>54.718383817920802</c:v>
                </c:pt>
                <c:pt idx="242316">
                  <c:v>54.718464991416901</c:v>
                </c:pt>
                <c:pt idx="242317">
                  <c:v>54.718546164653297</c:v>
                </c:pt>
                <c:pt idx="242318">
                  <c:v>54.718627337629798</c:v>
                </c:pt>
                <c:pt idx="242319">
                  <c:v>54.718708510346502</c:v>
                </c:pt>
                <c:pt idx="242320">
                  <c:v>54.718789682803298</c:v>
                </c:pt>
                <c:pt idx="242321">
                  <c:v>54.718870855000397</c:v>
                </c:pt>
                <c:pt idx="242322">
                  <c:v>54.7189520269376</c:v>
                </c:pt>
                <c:pt idx="242323">
                  <c:v>54.719033198614902</c:v>
                </c:pt>
                <c:pt idx="242324">
                  <c:v>54.7191143700325</c:v>
                </c:pt>
                <c:pt idx="242325">
                  <c:v>54.719195541190203</c:v>
                </c:pt>
                <c:pt idx="242326">
                  <c:v>54.719276712088103</c:v>
                </c:pt>
                <c:pt idx="242327">
                  <c:v>54.7193578827262</c:v>
                </c:pt>
                <c:pt idx="242328">
                  <c:v>54.719439053104502</c:v>
                </c:pt>
                <c:pt idx="242329">
                  <c:v>54.719520223223</c:v>
                </c:pt>
                <c:pt idx="242330">
                  <c:v>54.719601393081597</c:v>
                </c:pt>
                <c:pt idx="242331">
                  <c:v>54.719682562680397</c:v>
                </c:pt>
                <c:pt idx="242332">
                  <c:v>54.719763732019402</c:v>
                </c:pt>
                <c:pt idx="242333">
                  <c:v>54.719844901098597</c:v>
                </c:pt>
                <c:pt idx="242334">
                  <c:v>54.719926069918003</c:v>
                </c:pt>
                <c:pt idx="242335">
                  <c:v>54.7200072384775</c:v>
                </c:pt>
                <c:pt idx="242336">
                  <c:v>54.7200884067773</c:v>
                </c:pt>
                <c:pt idx="242337">
                  <c:v>54.720169574817199</c:v>
                </c:pt>
                <c:pt idx="242338">
                  <c:v>54.720250742597301</c:v>
                </c:pt>
                <c:pt idx="242339">
                  <c:v>54.720331910117601</c:v>
                </c:pt>
                <c:pt idx="242340">
                  <c:v>54.720413077378097</c:v>
                </c:pt>
                <c:pt idx="242341">
                  <c:v>54.720494244378798</c:v>
                </c:pt>
                <c:pt idx="242342">
                  <c:v>54.720575411119697</c:v>
                </c:pt>
                <c:pt idx="242343">
                  <c:v>54.7206565776007</c:v>
                </c:pt>
                <c:pt idx="242344">
                  <c:v>54.720737743821999</c:v>
                </c:pt>
                <c:pt idx="242345">
                  <c:v>54.720818909783503</c:v>
                </c:pt>
                <c:pt idx="242346">
                  <c:v>54.720900075485098</c:v>
                </c:pt>
                <c:pt idx="242347">
                  <c:v>54.720981240927003</c:v>
                </c:pt>
                <c:pt idx="242348">
                  <c:v>54.721062406108999</c:v>
                </c:pt>
                <c:pt idx="242349">
                  <c:v>54.721143571031298</c:v>
                </c:pt>
                <c:pt idx="242350">
                  <c:v>54.721224735693703</c:v>
                </c:pt>
                <c:pt idx="242351">
                  <c:v>54.721305900096397</c:v>
                </c:pt>
                <c:pt idx="242352">
                  <c:v>54.721387064239202</c:v>
                </c:pt>
                <c:pt idx="242353">
                  <c:v>54.721468228122198</c:v>
                </c:pt>
                <c:pt idx="242354">
                  <c:v>54.721549391745498</c:v>
                </c:pt>
                <c:pt idx="242355">
                  <c:v>54.721630555108902</c:v>
                </c:pt>
                <c:pt idx="242356">
                  <c:v>54.721711718212603</c:v>
                </c:pt>
                <c:pt idx="242357">
                  <c:v>54.721792881056402</c:v>
                </c:pt>
                <c:pt idx="242358">
                  <c:v>54.721874043640497</c:v>
                </c:pt>
                <c:pt idx="242359">
                  <c:v>54.721955205964797</c:v>
                </c:pt>
                <c:pt idx="242360">
                  <c:v>54.722036368029201</c:v>
                </c:pt>
                <c:pt idx="242361">
                  <c:v>54.722117529833902</c:v>
                </c:pt>
                <c:pt idx="242362">
                  <c:v>54.7221986913788</c:v>
                </c:pt>
                <c:pt idx="242363">
                  <c:v>54.722279852663902</c:v>
                </c:pt>
                <c:pt idx="242364">
                  <c:v>54.722361013689202</c:v>
                </c:pt>
                <c:pt idx="242365">
                  <c:v>54.722442174454699</c:v>
                </c:pt>
                <c:pt idx="242366">
                  <c:v>54.722523334960499</c:v>
                </c:pt>
                <c:pt idx="242367">
                  <c:v>54.722604495206397</c:v>
                </c:pt>
                <c:pt idx="242368">
                  <c:v>54.7226856551925</c:v>
                </c:pt>
                <c:pt idx="242369">
                  <c:v>54.722766814918899</c:v>
                </c:pt>
                <c:pt idx="242370">
                  <c:v>54.722847974385502</c:v>
                </c:pt>
                <c:pt idx="242371">
                  <c:v>54.722929133592302</c:v>
                </c:pt>
                <c:pt idx="242372">
                  <c:v>54.7230102925393</c:v>
                </c:pt>
                <c:pt idx="242373">
                  <c:v>54.723091451226502</c:v>
                </c:pt>
                <c:pt idx="242374">
                  <c:v>54.723172609654</c:v>
                </c:pt>
                <c:pt idx="242375">
                  <c:v>54.723253767821703</c:v>
                </c:pt>
                <c:pt idx="242376">
                  <c:v>54.723334925729603</c:v>
                </c:pt>
                <c:pt idx="242377">
                  <c:v>54.7234160833777</c:v>
                </c:pt>
                <c:pt idx="242378">
                  <c:v>54.723497240766001</c:v>
                </c:pt>
                <c:pt idx="242379">
                  <c:v>54.723578397894599</c:v>
                </c:pt>
                <c:pt idx="242380">
                  <c:v>54.723659554763302</c:v>
                </c:pt>
                <c:pt idx="242381">
                  <c:v>54.723740711372301</c:v>
                </c:pt>
                <c:pt idx="242382">
                  <c:v>54.723821867721597</c:v>
                </c:pt>
                <c:pt idx="242383">
                  <c:v>54.723903023810998</c:v>
                </c:pt>
                <c:pt idx="242384">
                  <c:v>54.723984179640702</c:v>
                </c:pt>
                <c:pt idx="242385">
                  <c:v>54.724065335210597</c:v>
                </c:pt>
                <c:pt idx="242386">
                  <c:v>54.724146490520802</c:v>
                </c:pt>
                <c:pt idx="242387">
                  <c:v>54.724227645571098</c:v>
                </c:pt>
                <c:pt idx="242388">
                  <c:v>54.724308800361698</c:v>
                </c:pt>
                <c:pt idx="242389">
                  <c:v>54.724389954892501</c:v>
                </c:pt>
                <c:pt idx="242390">
                  <c:v>54.724471109163602</c:v>
                </c:pt>
                <c:pt idx="242391">
                  <c:v>54.7245522631749</c:v>
                </c:pt>
                <c:pt idx="242392">
                  <c:v>54.724633416926402</c:v>
                </c:pt>
                <c:pt idx="242393">
                  <c:v>54.7247145704182</c:v>
                </c:pt>
                <c:pt idx="242394">
                  <c:v>54.724795723650203</c:v>
                </c:pt>
                <c:pt idx="242395">
                  <c:v>54.724876876622403</c:v>
                </c:pt>
                <c:pt idx="242396">
                  <c:v>54.7249580293349</c:v>
                </c:pt>
                <c:pt idx="242397">
                  <c:v>54.725039181787501</c:v>
                </c:pt>
                <c:pt idx="242398">
                  <c:v>54.725120333980499</c:v>
                </c:pt>
                <c:pt idx="242399">
                  <c:v>54.725201485913701</c:v>
                </c:pt>
                <c:pt idx="242400">
                  <c:v>54.7252826375871</c:v>
                </c:pt>
                <c:pt idx="242401">
                  <c:v>54.725363789000703</c:v>
                </c:pt>
                <c:pt idx="242402">
                  <c:v>54.725444940154702</c:v>
                </c:pt>
                <c:pt idx="242403">
                  <c:v>54.725526091048799</c:v>
                </c:pt>
                <c:pt idx="242404">
                  <c:v>54.7256072416832</c:v>
                </c:pt>
                <c:pt idx="242405">
                  <c:v>54.725688392057798</c:v>
                </c:pt>
                <c:pt idx="242406">
                  <c:v>54.725769542172699</c:v>
                </c:pt>
                <c:pt idx="242407">
                  <c:v>54.725850692027798</c:v>
                </c:pt>
                <c:pt idx="242408">
                  <c:v>54.725931841623201</c:v>
                </c:pt>
                <c:pt idx="242409">
                  <c:v>54.7260129909588</c:v>
                </c:pt>
                <c:pt idx="242410">
                  <c:v>54.726094140034697</c:v>
                </c:pt>
                <c:pt idx="242411">
                  <c:v>54.726175288850797</c:v>
                </c:pt>
                <c:pt idx="242412">
                  <c:v>54.726256437407102</c:v>
                </c:pt>
                <c:pt idx="242413">
                  <c:v>54.726337585703703</c:v>
                </c:pt>
                <c:pt idx="242414">
                  <c:v>54.726418733740601</c:v>
                </c:pt>
                <c:pt idx="242415">
                  <c:v>54.726499881517697</c:v>
                </c:pt>
                <c:pt idx="242416">
                  <c:v>54.726581029035103</c:v>
                </c:pt>
                <c:pt idx="242417">
                  <c:v>54.726662176292699</c:v>
                </c:pt>
                <c:pt idx="242418">
                  <c:v>54.726743323290599</c:v>
                </c:pt>
                <c:pt idx="242419">
                  <c:v>54.726824470028703</c:v>
                </c:pt>
                <c:pt idx="242420">
                  <c:v>54.726905616507104</c:v>
                </c:pt>
                <c:pt idx="242421">
                  <c:v>54.726986762725801</c:v>
                </c:pt>
                <c:pt idx="242422">
                  <c:v>54.727067908684703</c:v>
                </c:pt>
                <c:pt idx="242423">
                  <c:v>54.727149054383801</c:v>
                </c:pt>
                <c:pt idx="242424">
                  <c:v>54.727230199823303</c:v>
                </c:pt>
                <c:pt idx="242425">
                  <c:v>54.727311345003002</c:v>
                </c:pt>
                <c:pt idx="242426">
                  <c:v>54.727392489922899</c:v>
                </c:pt>
                <c:pt idx="242427">
                  <c:v>54.727473634583099</c:v>
                </c:pt>
                <c:pt idx="242428">
                  <c:v>54.727554778983603</c:v>
                </c:pt>
                <c:pt idx="242429">
                  <c:v>54.727635923124303</c:v>
                </c:pt>
                <c:pt idx="242430">
                  <c:v>54.727717067005301</c:v>
                </c:pt>
                <c:pt idx="242431">
                  <c:v>54.727798210626602</c:v>
                </c:pt>
                <c:pt idx="242432">
                  <c:v>54.727879353988101</c:v>
                </c:pt>
                <c:pt idx="242433">
                  <c:v>54.727960497089903</c:v>
                </c:pt>
                <c:pt idx="242434">
                  <c:v>54.728041639932002</c:v>
                </c:pt>
                <c:pt idx="242435">
                  <c:v>54.728122782514298</c:v>
                </c:pt>
                <c:pt idx="242436">
                  <c:v>54.728203924836997</c:v>
                </c:pt>
                <c:pt idx="242437">
                  <c:v>54.728285066899801</c:v>
                </c:pt>
                <c:pt idx="242438">
                  <c:v>54.728366208703001</c:v>
                </c:pt>
                <c:pt idx="242439">
                  <c:v>54.728447350246398</c:v>
                </c:pt>
                <c:pt idx="242440">
                  <c:v>54.728528491530099</c:v>
                </c:pt>
                <c:pt idx="242441">
                  <c:v>54.728609632554097</c:v>
                </c:pt>
                <c:pt idx="242442">
                  <c:v>54.728690773318299</c:v>
                </c:pt>
                <c:pt idx="242443">
                  <c:v>54.728771913822797</c:v>
                </c:pt>
                <c:pt idx="242444">
                  <c:v>54.728853054067599</c:v>
                </c:pt>
                <c:pt idx="242445">
                  <c:v>54.728934194052698</c:v>
                </c:pt>
                <c:pt idx="242446">
                  <c:v>54.729015333778101</c:v>
                </c:pt>
                <c:pt idx="242447">
                  <c:v>54.7290964732437</c:v>
                </c:pt>
                <c:pt idx="242448">
                  <c:v>54.729177612449597</c:v>
                </c:pt>
                <c:pt idx="242449">
                  <c:v>54.729258751395797</c:v>
                </c:pt>
                <c:pt idx="242450">
                  <c:v>54.729339890082301</c:v>
                </c:pt>
                <c:pt idx="242451">
                  <c:v>54.729421028509002</c:v>
                </c:pt>
                <c:pt idx="242452">
                  <c:v>54.729502166676099</c:v>
                </c:pt>
                <c:pt idx="242453">
                  <c:v>54.7295833045834</c:v>
                </c:pt>
                <c:pt idx="242454">
                  <c:v>54.729664442230998</c:v>
                </c:pt>
                <c:pt idx="242455">
                  <c:v>54.7297455796189</c:v>
                </c:pt>
                <c:pt idx="242456">
                  <c:v>54.729826716747098</c:v>
                </c:pt>
                <c:pt idx="242457">
                  <c:v>54.729907853615501</c:v>
                </c:pt>
                <c:pt idx="242458">
                  <c:v>54.7299889902243</c:v>
                </c:pt>
                <c:pt idx="242459">
                  <c:v>54.730070126573303</c:v>
                </c:pt>
                <c:pt idx="242460">
                  <c:v>54.730151262662702</c:v>
                </c:pt>
                <c:pt idx="242461">
                  <c:v>54.730232398492298</c:v>
                </c:pt>
                <c:pt idx="242462">
                  <c:v>54.730313534062198</c:v>
                </c:pt>
                <c:pt idx="242463">
                  <c:v>54.730394669372401</c:v>
                </c:pt>
                <c:pt idx="242464">
                  <c:v>54.730475804422902</c:v>
                </c:pt>
                <c:pt idx="242465">
                  <c:v>54.730556939213699</c:v>
                </c:pt>
                <c:pt idx="242466">
                  <c:v>54.730638073744799</c:v>
                </c:pt>
                <c:pt idx="242467">
                  <c:v>54.730719208016197</c:v>
                </c:pt>
                <c:pt idx="242468">
                  <c:v>54.730800342027898</c:v>
                </c:pt>
                <c:pt idx="242469">
                  <c:v>54.730881475779903</c:v>
                </c:pt>
                <c:pt idx="242470">
                  <c:v>54.730962609272098</c:v>
                </c:pt>
                <c:pt idx="242471">
                  <c:v>54.731043742504703</c:v>
                </c:pt>
                <c:pt idx="242472">
                  <c:v>54.731124875477597</c:v>
                </c:pt>
                <c:pt idx="242473">
                  <c:v>54.731206008190803</c:v>
                </c:pt>
                <c:pt idx="242474">
                  <c:v>54.731287140644199</c:v>
                </c:pt>
                <c:pt idx="242475">
                  <c:v>54.731368272837997</c:v>
                </c:pt>
                <c:pt idx="242476">
                  <c:v>54.7314494047721</c:v>
                </c:pt>
                <c:pt idx="242477">
                  <c:v>54.731530536446499</c:v>
                </c:pt>
                <c:pt idx="242478">
                  <c:v>54.731611667861202</c:v>
                </c:pt>
                <c:pt idx="242479">
                  <c:v>54.731692799016201</c:v>
                </c:pt>
                <c:pt idx="242480">
                  <c:v>54.731773929911498</c:v>
                </c:pt>
                <c:pt idx="242481">
                  <c:v>54.731855060547097</c:v>
                </c:pt>
                <c:pt idx="242482">
                  <c:v>54.731936190923001</c:v>
                </c:pt>
                <c:pt idx="242483">
                  <c:v>54.732017321039201</c:v>
                </c:pt>
                <c:pt idx="242484">
                  <c:v>54.732098450895798</c:v>
                </c:pt>
                <c:pt idx="242485">
                  <c:v>54.732179580492598</c:v>
                </c:pt>
                <c:pt idx="242486">
                  <c:v>54.732260709829802</c:v>
                </c:pt>
                <c:pt idx="242487">
                  <c:v>54.732341838907303</c:v>
                </c:pt>
                <c:pt idx="242488">
                  <c:v>54.732422967725</c:v>
                </c:pt>
                <c:pt idx="242489">
                  <c:v>54.732504096283101</c:v>
                </c:pt>
                <c:pt idx="242490">
                  <c:v>54.732585224581598</c:v>
                </c:pt>
                <c:pt idx="242491">
                  <c:v>54.732666352620299</c:v>
                </c:pt>
                <c:pt idx="242492">
                  <c:v>54.732747480399297</c:v>
                </c:pt>
                <c:pt idx="242493">
                  <c:v>54.732828607918698</c:v>
                </c:pt>
                <c:pt idx="242494">
                  <c:v>54.732909735178403</c:v>
                </c:pt>
                <c:pt idx="242495">
                  <c:v>54.732990862178397</c:v>
                </c:pt>
                <c:pt idx="242496">
                  <c:v>54.733071988918702</c:v>
                </c:pt>
                <c:pt idx="242497">
                  <c:v>54.733153115399297</c:v>
                </c:pt>
                <c:pt idx="242498">
                  <c:v>54.733234241620302</c:v>
                </c:pt>
                <c:pt idx="242499">
                  <c:v>54.733315367581604</c:v>
                </c:pt>
                <c:pt idx="242500">
                  <c:v>54.733396493283202</c:v>
                </c:pt>
                <c:pt idx="242501">
                  <c:v>54.733477618725097</c:v>
                </c:pt>
                <c:pt idx="242502">
                  <c:v>54.733558743907402</c:v>
                </c:pt>
                <c:pt idx="242503">
                  <c:v>54.733639868829897</c:v>
                </c:pt>
                <c:pt idx="242504">
                  <c:v>54.733720993492902</c:v>
                </c:pt>
                <c:pt idx="242505">
                  <c:v>54.733802117896097</c:v>
                </c:pt>
                <c:pt idx="242506">
                  <c:v>54.733883242039603</c:v>
                </c:pt>
                <c:pt idx="242507">
                  <c:v>54.733964365923498</c:v>
                </c:pt>
                <c:pt idx="242508">
                  <c:v>54.734045489547803</c:v>
                </c:pt>
                <c:pt idx="242509">
                  <c:v>54.734126612912299</c:v>
                </c:pt>
                <c:pt idx="242510">
                  <c:v>54.734207736017197</c:v>
                </c:pt>
                <c:pt idx="242511">
                  <c:v>54.734288858862399</c:v>
                </c:pt>
                <c:pt idx="242512">
                  <c:v>54.734369981447998</c:v>
                </c:pt>
                <c:pt idx="242513">
                  <c:v>54.7344511037738</c:v>
                </c:pt>
                <c:pt idx="242514">
                  <c:v>54.734532225840098</c:v>
                </c:pt>
                <c:pt idx="242515">
                  <c:v>54.734613347646601</c:v>
                </c:pt>
                <c:pt idx="242516">
                  <c:v>54.734694469193499</c:v>
                </c:pt>
                <c:pt idx="242517">
                  <c:v>54.734775590480702</c:v>
                </c:pt>
                <c:pt idx="242518">
                  <c:v>54.7348567115083</c:v>
                </c:pt>
                <c:pt idx="242519">
                  <c:v>54.734937832276202</c:v>
                </c:pt>
                <c:pt idx="242520">
                  <c:v>54.735018952784401</c:v>
                </c:pt>
                <c:pt idx="242521">
                  <c:v>54.735100073033003</c:v>
                </c:pt>
                <c:pt idx="242522">
                  <c:v>54.735181193021901</c:v>
                </c:pt>
                <c:pt idx="242523">
                  <c:v>54.735262312751203</c:v>
                </c:pt>
                <c:pt idx="242524">
                  <c:v>54.735343432220802</c:v>
                </c:pt>
                <c:pt idx="242525">
                  <c:v>54.735424551430803</c:v>
                </c:pt>
                <c:pt idx="242526">
                  <c:v>54.735505670381102</c:v>
                </c:pt>
                <c:pt idx="242527">
                  <c:v>54.735586789071697</c:v>
                </c:pt>
                <c:pt idx="242528">
                  <c:v>54.735667907502702</c:v>
                </c:pt>
                <c:pt idx="242529">
                  <c:v>54.735749025673996</c:v>
                </c:pt>
                <c:pt idx="242530">
                  <c:v>54.735830143585702</c:v>
                </c:pt>
                <c:pt idx="242531">
                  <c:v>54.735911261237703</c:v>
                </c:pt>
                <c:pt idx="242532">
                  <c:v>54.735992378630101</c:v>
                </c:pt>
                <c:pt idx="242533">
                  <c:v>54.736073495762803</c:v>
                </c:pt>
                <c:pt idx="242534">
                  <c:v>54.7361546126359</c:v>
                </c:pt>
                <c:pt idx="242535">
                  <c:v>54.736235729249401</c:v>
                </c:pt>
                <c:pt idx="242536">
                  <c:v>54.736316845603199</c:v>
                </c:pt>
                <c:pt idx="242537">
                  <c:v>54.7363979616973</c:v>
                </c:pt>
                <c:pt idx="242538">
                  <c:v>54.736479077531797</c:v>
                </c:pt>
                <c:pt idx="242539">
                  <c:v>54.736560193106698</c:v>
                </c:pt>
                <c:pt idx="242540">
                  <c:v>54.736641308421902</c:v>
                </c:pt>
                <c:pt idx="242541">
                  <c:v>54.736722423477403</c:v>
                </c:pt>
                <c:pt idx="242542">
                  <c:v>54.736803538273399</c:v>
                </c:pt>
                <c:pt idx="242543">
                  <c:v>54.7368846528096</c:v>
                </c:pt>
                <c:pt idx="242544">
                  <c:v>54.736965767086303</c:v>
                </c:pt>
                <c:pt idx="242545">
                  <c:v>54.737046881103304</c:v>
                </c:pt>
                <c:pt idx="242546">
                  <c:v>54.7371279948606</c:v>
                </c:pt>
                <c:pt idx="242547">
                  <c:v>54.7372091083584</c:v>
                </c:pt>
                <c:pt idx="242548">
                  <c:v>54.737290221596503</c:v>
                </c:pt>
                <c:pt idx="242549">
                  <c:v>54.737371334574902</c:v>
                </c:pt>
                <c:pt idx="242550">
                  <c:v>54.737452447293698</c:v>
                </c:pt>
                <c:pt idx="242551">
                  <c:v>54.737533559752897</c:v>
                </c:pt>
                <c:pt idx="242552">
                  <c:v>54.7376146719525</c:v>
                </c:pt>
                <c:pt idx="242553">
                  <c:v>54.737695783892399</c:v>
                </c:pt>
                <c:pt idx="242554">
                  <c:v>54.737776895572701</c:v>
                </c:pt>
                <c:pt idx="242555">
                  <c:v>54.737858006993299</c:v>
                </c:pt>
                <c:pt idx="242556">
                  <c:v>54.737939118154301</c:v>
                </c:pt>
                <c:pt idx="242557">
                  <c:v>54.738020229055699</c:v>
                </c:pt>
                <c:pt idx="242558">
                  <c:v>54.738101339697501</c:v>
                </c:pt>
                <c:pt idx="242559">
                  <c:v>54.738182450079599</c:v>
                </c:pt>
                <c:pt idx="242560">
                  <c:v>54.7382635602021</c:v>
                </c:pt>
                <c:pt idx="242561">
                  <c:v>54.738344670064997</c:v>
                </c:pt>
                <c:pt idx="242562">
                  <c:v>54.738425779668297</c:v>
                </c:pt>
                <c:pt idx="242563">
                  <c:v>54.738506889011902</c:v>
                </c:pt>
                <c:pt idx="242564">
                  <c:v>54.738587998095902</c:v>
                </c:pt>
                <c:pt idx="242565">
                  <c:v>54.738669106920298</c:v>
                </c:pt>
                <c:pt idx="242566">
                  <c:v>54.738750215485098</c:v>
                </c:pt>
                <c:pt idx="242567">
                  <c:v>54.738831323790201</c:v>
                </c:pt>
                <c:pt idx="242568">
                  <c:v>54.738912431835701</c:v>
                </c:pt>
                <c:pt idx="242569">
                  <c:v>54.738993539621603</c:v>
                </c:pt>
                <c:pt idx="242570">
                  <c:v>54.739074647147902</c:v>
                </c:pt>
                <c:pt idx="242571">
                  <c:v>54.739155754414597</c:v>
                </c:pt>
                <c:pt idx="242572">
                  <c:v>54.739236861421602</c:v>
                </c:pt>
                <c:pt idx="242573">
                  <c:v>54.739317968169097</c:v>
                </c:pt>
                <c:pt idx="242574">
                  <c:v>54.739399074656902</c:v>
                </c:pt>
                <c:pt idx="242575">
                  <c:v>54.739480180885103</c:v>
                </c:pt>
                <c:pt idx="242576">
                  <c:v>54.7395612868537</c:v>
                </c:pt>
                <c:pt idx="242577">
                  <c:v>54.739642392562601</c:v>
                </c:pt>
                <c:pt idx="242578">
                  <c:v>54.739723498011998</c:v>
                </c:pt>
                <c:pt idx="242579">
                  <c:v>54.739804603201797</c:v>
                </c:pt>
                <c:pt idx="242580">
                  <c:v>54.739885708131901</c:v>
                </c:pt>
                <c:pt idx="242581">
                  <c:v>54.7399668128024</c:v>
                </c:pt>
                <c:pt idx="242582">
                  <c:v>54.740047917213403</c:v>
                </c:pt>
                <c:pt idx="242583">
                  <c:v>54.740129021364702</c:v>
                </c:pt>
                <c:pt idx="242584">
                  <c:v>54.740210125256397</c:v>
                </c:pt>
                <c:pt idx="242585">
                  <c:v>54.740291228888502</c:v>
                </c:pt>
                <c:pt idx="242586">
                  <c:v>54.740372332261003</c:v>
                </c:pt>
                <c:pt idx="242587">
                  <c:v>54.740453435373901</c:v>
                </c:pt>
                <c:pt idx="242588">
                  <c:v>54.740534538227202</c:v>
                </c:pt>
                <c:pt idx="242589">
                  <c:v>54.740615640820799</c:v>
                </c:pt>
                <c:pt idx="242590">
                  <c:v>54.740696743154899</c:v>
                </c:pt>
                <c:pt idx="242591">
                  <c:v>54.740777845229402</c:v>
                </c:pt>
                <c:pt idx="242592">
                  <c:v>54.740858947044302</c:v>
                </c:pt>
                <c:pt idx="242593">
                  <c:v>54.740940048599597</c:v>
                </c:pt>
                <c:pt idx="242594">
                  <c:v>54.741021149895197</c:v>
                </c:pt>
                <c:pt idx="242595">
                  <c:v>54.741102250931299</c:v>
                </c:pt>
                <c:pt idx="242596">
                  <c:v>54.741183351707797</c:v>
                </c:pt>
                <c:pt idx="242597">
                  <c:v>54.741264452224698</c:v>
                </c:pt>
                <c:pt idx="242598">
                  <c:v>54.741345552482002</c:v>
                </c:pt>
                <c:pt idx="242599">
                  <c:v>54.741426652479703</c:v>
                </c:pt>
                <c:pt idx="242600">
                  <c:v>54.7415077522178</c:v>
                </c:pt>
                <c:pt idx="242601">
                  <c:v>54.741588851696299</c:v>
                </c:pt>
                <c:pt idx="242602">
                  <c:v>54.741669950915202</c:v>
                </c:pt>
                <c:pt idx="242603">
                  <c:v>54.741751049874601</c:v>
                </c:pt>
                <c:pt idx="242604">
                  <c:v>54.741832148574296</c:v>
                </c:pt>
                <c:pt idx="242605">
                  <c:v>54.741913247014502</c:v>
                </c:pt>
                <c:pt idx="242606">
                  <c:v>54.741994345195003</c:v>
                </c:pt>
                <c:pt idx="242607">
                  <c:v>54.742075443116001</c:v>
                </c:pt>
                <c:pt idx="242608">
                  <c:v>54.742156540777401</c:v>
                </c:pt>
                <c:pt idx="242609">
                  <c:v>54.742237638179198</c:v>
                </c:pt>
                <c:pt idx="242610">
                  <c:v>54.742318735321398</c:v>
                </c:pt>
                <c:pt idx="242611">
                  <c:v>54.742399832204001</c:v>
                </c:pt>
                <c:pt idx="242612">
                  <c:v>54.742480928827099</c:v>
                </c:pt>
                <c:pt idx="242613">
                  <c:v>54.742562025190502</c:v>
                </c:pt>
                <c:pt idx="242614">
                  <c:v>54.7426431212944</c:v>
                </c:pt>
                <c:pt idx="242615">
                  <c:v>54.742724217138701</c:v>
                </c:pt>
                <c:pt idx="242616">
                  <c:v>54.742805312723398</c:v>
                </c:pt>
                <c:pt idx="242617">
                  <c:v>54.742886408048598</c:v>
                </c:pt>
                <c:pt idx="242618">
                  <c:v>54.742967503114102</c:v>
                </c:pt>
                <c:pt idx="242619">
                  <c:v>54.743048597920101</c:v>
                </c:pt>
                <c:pt idx="242620">
                  <c:v>54.743129692466503</c:v>
                </c:pt>
                <c:pt idx="242621">
                  <c:v>54.743210786753302</c:v>
                </c:pt>
                <c:pt idx="242622">
                  <c:v>54.743291880780603</c:v>
                </c:pt>
                <c:pt idx="242623">
                  <c:v>54.743372974548201</c:v>
                </c:pt>
                <c:pt idx="242624">
                  <c:v>54.743454068056401</c:v>
                </c:pt>
                <c:pt idx="242625">
                  <c:v>54.743535161304898</c:v>
                </c:pt>
                <c:pt idx="242626">
                  <c:v>54.743616254293798</c:v>
                </c:pt>
                <c:pt idx="242627">
                  <c:v>54.7436973470232</c:v>
                </c:pt>
                <c:pt idx="242628">
                  <c:v>54.743778439492999</c:v>
                </c:pt>
                <c:pt idx="242629">
                  <c:v>54.743859531703301</c:v>
                </c:pt>
                <c:pt idx="242630">
                  <c:v>54.743940623653998</c:v>
                </c:pt>
                <c:pt idx="242631">
                  <c:v>54.744021715345099</c:v>
                </c:pt>
                <c:pt idx="242632">
                  <c:v>54.744102806776603</c:v>
                </c:pt>
                <c:pt idx="242633">
                  <c:v>54.744183897948602</c:v>
                </c:pt>
                <c:pt idx="242634">
                  <c:v>54.744264988860998</c:v>
                </c:pt>
                <c:pt idx="242635">
                  <c:v>54.744346079513797</c:v>
                </c:pt>
                <c:pt idx="242636">
                  <c:v>54.744427169907098</c:v>
                </c:pt>
                <c:pt idx="242637">
                  <c:v>54.744508260040803</c:v>
                </c:pt>
                <c:pt idx="242638">
                  <c:v>54.744589349915003</c:v>
                </c:pt>
                <c:pt idx="242639">
                  <c:v>54.7446704395296</c:v>
                </c:pt>
                <c:pt idx="242640">
                  <c:v>54.744751528884599</c:v>
                </c:pt>
                <c:pt idx="242641">
                  <c:v>54.744832617980101</c:v>
                </c:pt>
                <c:pt idx="242642">
                  <c:v>54.744913706816</c:v>
                </c:pt>
                <c:pt idx="242643">
                  <c:v>54.744994795392401</c:v>
                </c:pt>
                <c:pt idx="242644">
                  <c:v>54.745075883709198</c:v>
                </c:pt>
                <c:pt idx="242645">
                  <c:v>54.745156971766399</c:v>
                </c:pt>
                <c:pt idx="242646">
                  <c:v>54.745238059564102</c:v>
                </c:pt>
                <c:pt idx="242647">
                  <c:v>54.745319147102201</c:v>
                </c:pt>
                <c:pt idx="242648">
                  <c:v>54.745400234380803</c:v>
                </c:pt>
                <c:pt idx="242649">
                  <c:v>54.745481321399801</c:v>
                </c:pt>
                <c:pt idx="242650">
                  <c:v>54.745562408159302</c:v>
                </c:pt>
                <c:pt idx="242651">
                  <c:v>54.745643494659198</c:v>
                </c:pt>
                <c:pt idx="242652">
                  <c:v>54.745724580899598</c:v>
                </c:pt>
                <c:pt idx="242653">
                  <c:v>54.745805666880401</c:v>
                </c:pt>
                <c:pt idx="242654">
                  <c:v>54.745886752601699</c:v>
                </c:pt>
                <c:pt idx="242655">
                  <c:v>54.7459678380634</c:v>
                </c:pt>
                <c:pt idx="242656">
                  <c:v>54.746048923265597</c:v>
                </c:pt>
                <c:pt idx="242657">
                  <c:v>54.746130008208198</c:v>
                </c:pt>
                <c:pt idx="242658">
                  <c:v>54.746211092891301</c:v>
                </c:pt>
                <c:pt idx="242659">
                  <c:v>54.7462921773148</c:v>
                </c:pt>
                <c:pt idx="242660">
                  <c:v>54.746373261478801</c:v>
                </c:pt>
                <c:pt idx="242661">
                  <c:v>54.746454345383299</c:v>
                </c:pt>
                <c:pt idx="242662">
                  <c:v>54.746535429028199</c:v>
                </c:pt>
                <c:pt idx="242663">
                  <c:v>54.746616512413503</c:v>
                </c:pt>
                <c:pt idx="242664">
                  <c:v>54.746697595539402</c:v>
                </c:pt>
                <c:pt idx="242665">
                  <c:v>54.746778678405597</c:v>
                </c:pt>
                <c:pt idx="242666">
                  <c:v>54.746859761012402</c:v>
                </c:pt>
                <c:pt idx="242667">
                  <c:v>54.746940843359603</c:v>
                </c:pt>
                <c:pt idx="242668">
                  <c:v>54.747021925447299</c:v>
                </c:pt>
                <c:pt idx="242669">
                  <c:v>54.747103007275399</c:v>
                </c:pt>
                <c:pt idx="242670">
                  <c:v>54.747184088844001</c:v>
                </c:pt>
                <c:pt idx="242671">
                  <c:v>54.747265170153099</c:v>
                </c:pt>
                <c:pt idx="242672">
                  <c:v>54.7473462512026</c:v>
                </c:pt>
                <c:pt idx="242673">
                  <c:v>54.747427331992597</c:v>
                </c:pt>
                <c:pt idx="242674">
                  <c:v>54.747508412523104</c:v>
                </c:pt>
                <c:pt idx="242675">
                  <c:v>54.747589492793999</c:v>
                </c:pt>
                <c:pt idx="242676">
                  <c:v>54.747670572805397</c:v>
                </c:pt>
                <c:pt idx="242677">
                  <c:v>54.747751652557298</c:v>
                </c:pt>
                <c:pt idx="242678">
                  <c:v>54.747832732049602</c:v>
                </c:pt>
                <c:pt idx="242679">
                  <c:v>54.747913811282402</c:v>
                </c:pt>
                <c:pt idx="242680">
                  <c:v>54.747994890255697</c:v>
                </c:pt>
                <c:pt idx="242681">
                  <c:v>54.748075968969502</c:v>
                </c:pt>
                <c:pt idx="242682">
                  <c:v>54.748157047423703</c:v>
                </c:pt>
                <c:pt idx="242683">
                  <c:v>54.7482381256184</c:v>
                </c:pt>
                <c:pt idx="242684">
                  <c:v>54.748319203553599</c:v>
                </c:pt>
                <c:pt idx="242685">
                  <c:v>54.748400281229301</c:v>
                </c:pt>
                <c:pt idx="242686">
                  <c:v>54.7484813586454</c:v>
                </c:pt>
                <c:pt idx="242687">
                  <c:v>54.7485624358021</c:v>
                </c:pt>
                <c:pt idx="242688">
                  <c:v>54.748643512699203</c:v>
                </c:pt>
                <c:pt idx="242689">
                  <c:v>54.748724589336703</c:v>
                </c:pt>
                <c:pt idx="242690">
                  <c:v>54.748805665714798</c:v>
                </c:pt>
                <c:pt idx="242691">
                  <c:v>54.748886741833303</c:v>
                </c:pt>
                <c:pt idx="242692">
                  <c:v>54.748967817692403</c:v>
                </c:pt>
                <c:pt idx="242693">
                  <c:v>54.749048893291899</c:v>
                </c:pt>
                <c:pt idx="242694">
                  <c:v>54.749129968631898</c:v>
                </c:pt>
                <c:pt idx="242695">
                  <c:v>54.7492110437123</c:v>
                </c:pt>
                <c:pt idx="242696">
                  <c:v>54.749292118533297</c:v>
                </c:pt>
                <c:pt idx="242697">
                  <c:v>54.749373193094797</c:v>
                </c:pt>
                <c:pt idx="242698">
                  <c:v>54.7494542673967</c:v>
                </c:pt>
                <c:pt idx="242699">
                  <c:v>54.749535341439099</c:v>
                </c:pt>
                <c:pt idx="242700">
                  <c:v>54.749616415222</c:v>
                </c:pt>
                <c:pt idx="242701">
                  <c:v>54.749697488745397</c:v>
                </c:pt>
                <c:pt idx="242702">
                  <c:v>54.749778562009297</c:v>
                </c:pt>
                <c:pt idx="242703">
                  <c:v>54.749859635013699</c:v>
                </c:pt>
                <c:pt idx="242704">
                  <c:v>54.749940707758597</c:v>
                </c:pt>
                <c:pt idx="242705">
                  <c:v>54.750021780243998</c:v>
                </c:pt>
                <c:pt idx="242706">
                  <c:v>54.750102852469801</c:v>
                </c:pt>
                <c:pt idx="242707">
                  <c:v>54.7501839244362</c:v>
                </c:pt>
                <c:pt idx="242708">
                  <c:v>54.750264996143102</c:v>
                </c:pt>
                <c:pt idx="242709">
                  <c:v>54.750346067590399</c:v>
                </c:pt>
                <c:pt idx="242710">
                  <c:v>54.750427138778299</c:v>
                </c:pt>
                <c:pt idx="242711">
                  <c:v>54.750508209706602</c:v>
                </c:pt>
                <c:pt idx="242712">
                  <c:v>54.7505892803755</c:v>
                </c:pt>
                <c:pt idx="242713">
                  <c:v>54.750670350784802</c:v>
                </c:pt>
                <c:pt idx="242714">
                  <c:v>54.750751420934698</c:v>
                </c:pt>
                <c:pt idx="242715">
                  <c:v>54.750832490824997</c:v>
                </c:pt>
                <c:pt idx="242716">
                  <c:v>54.750913560455899</c:v>
                </c:pt>
                <c:pt idx="242717">
                  <c:v>54.750994629827197</c:v>
                </c:pt>
                <c:pt idx="242718">
                  <c:v>54.751075698939097</c:v>
                </c:pt>
                <c:pt idx="242719">
                  <c:v>54.7511567677915</c:v>
                </c:pt>
                <c:pt idx="242720">
                  <c:v>54.751237836384298</c:v>
                </c:pt>
                <c:pt idx="242721">
                  <c:v>54.751318904717699</c:v>
                </c:pt>
                <c:pt idx="242722">
                  <c:v>54.751399972791603</c:v>
                </c:pt>
                <c:pt idx="242723">
                  <c:v>54.751481040606002</c:v>
                </c:pt>
                <c:pt idx="242724">
                  <c:v>54.751562108160897</c:v>
                </c:pt>
                <c:pt idx="242725">
                  <c:v>54.751643175456302</c:v>
                </c:pt>
                <c:pt idx="242726">
                  <c:v>54.751724242492202</c:v>
                </c:pt>
                <c:pt idx="242727">
                  <c:v>54.751805309268697</c:v>
                </c:pt>
                <c:pt idx="242728">
                  <c:v>54.751886375785602</c:v>
                </c:pt>
                <c:pt idx="242729">
                  <c:v>54.751967442043103</c:v>
                </c:pt>
                <c:pt idx="242730">
                  <c:v>54.752048508041099</c:v>
                </c:pt>
                <c:pt idx="242731">
                  <c:v>54.752129573779598</c:v>
                </c:pt>
                <c:pt idx="242732">
                  <c:v>54.7522106392586</c:v>
                </c:pt>
                <c:pt idx="242733">
                  <c:v>54.752291704478097</c:v>
                </c:pt>
                <c:pt idx="242734">
                  <c:v>54.752372769438097</c:v>
                </c:pt>
                <c:pt idx="242735">
                  <c:v>54.752453834138699</c:v>
                </c:pt>
                <c:pt idx="242736">
                  <c:v>54.752534898579803</c:v>
                </c:pt>
                <c:pt idx="242737">
                  <c:v>54.752615962761404</c:v>
                </c:pt>
                <c:pt idx="242738">
                  <c:v>54.752697026683499</c:v>
                </c:pt>
                <c:pt idx="242739">
                  <c:v>54.752778090346197</c:v>
                </c:pt>
                <c:pt idx="242740">
                  <c:v>54.752859153749299</c:v>
                </c:pt>
                <c:pt idx="242741">
                  <c:v>54.752940216893002</c:v>
                </c:pt>
                <c:pt idx="242742">
                  <c:v>54.753021279777201</c:v>
                </c:pt>
                <c:pt idx="242743">
                  <c:v>54.753102342402002</c:v>
                </c:pt>
                <c:pt idx="242744">
                  <c:v>54.753183404767199</c:v>
                </c:pt>
                <c:pt idx="242745">
                  <c:v>54.753264466872999</c:v>
                </c:pt>
                <c:pt idx="242746">
                  <c:v>54.753345528719301</c:v>
                </c:pt>
                <c:pt idx="242747">
                  <c:v>54.753426590306198</c:v>
                </c:pt>
                <c:pt idx="242748">
                  <c:v>54.753507651633498</c:v>
                </c:pt>
                <c:pt idx="242749">
                  <c:v>54.753588712701401</c:v>
                </c:pt>
                <c:pt idx="242750">
                  <c:v>54.753669773509898</c:v>
                </c:pt>
                <c:pt idx="242751">
                  <c:v>54.753750834058799</c:v>
                </c:pt>
                <c:pt idx="242752">
                  <c:v>54.753831894348302</c:v>
                </c:pt>
                <c:pt idx="242753">
                  <c:v>54.7539129543784</c:v>
                </c:pt>
                <c:pt idx="242754">
                  <c:v>54.753994014148901</c:v>
                </c:pt>
                <c:pt idx="242755">
                  <c:v>54.754075073659997</c:v>
                </c:pt>
                <c:pt idx="242756">
                  <c:v>54.754156132911703</c:v>
                </c:pt>
                <c:pt idx="242757">
                  <c:v>54.754237191903798</c:v>
                </c:pt>
                <c:pt idx="242758">
                  <c:v>54.754318250636601</c:v>
                </c:pt>
                <c:pt idx="242759">
                  <c:v>54.7543993091098</c:v>
                </c:pt>
                <c:pt idx="242760">
                  <c:v>54.754480367323602</c:v>
                </c:pt>
                <c:pt idx="242761">
                  <c:v>54.754561425277899</c:v>
                </c:pt>
                <c:pt idx="242762">
                  <c:v>54.754642482972798</c:v>
                </c:pt>
                <c:pt idx="242763">
                  <c:v>54.7547235404082</c:v>
                </c:pt>
                <c:pt idx="242764">
                  <c:v>54.754804597584197</c:v>
                </c:pt>
                <c:pt idx="242765">
                  <c:v>54.754885654500697</c:v>
                </c:pt>
                <c:pt idx="242766">
                  <c:v>54.754966711157699</c:v>
                </c:pt>
                <c:pt idx="242767">
                  <c:v>54.755047767555297</c:v>
                </c:pt>
                <c:pt idx="242768">
                  <c:v>54.755128823693397</c:v>
                </c:pt>
                <c:pt idx="242769">
                  <c:v>54.755209879572099</c:v>
                </c:pt>
                <c:pt idx="242770">
                  <c:v>54.755290935191297</c:v>
                </c:pt>
                <c:pt idx="242771">
                  <c:v>54.755371990551097</c:v>
                </c:pt>
                <c:pt idx="242772">
                  <c:v>54.7554530456514</c:v>
                </c:pt>
                <c:pt idx="242773">
                  <c:v>54.755534100492298</c:v>
                </c:pt>
                <c:pt idx="242774">
                  <c:v>54.755615155073698</c:v>
                </c:pt>
                <c:pt idx="242775">
                  <c:v>54.755696209395701</c:v>
                </c:pt>
                <c:pt idx="242776">
                  <c:v>54.755777263458199</c:v>
                </c:pt>
                <c:pt idx="242777">
                  <c:v>54.7558583172613</c:v>
                </c:pt>
                <c:pt idx="242778">
                  <c:v>54.755939370804903</c:v>
                </c:pt>
                <c:pt idx="242779">
                  <c:v>54.756020424089101</c:v>
                </c:pt>
                <c:pt idx="242780">
                  <c:v>54.756101477113802</c:v>
                </c:pt>
                <c:pt idx="242781">
                  <c:v>54.756182529879098</c:v>
                </c:pt>
                <c:pt idx="242782">
                  <c:v>54.756263582385003</c:v>
                </c:pt>
                <c:pt idx="242783">
                  <c:v>54.756344634631397</c:v>
                </c:pt>
                <c:pt idx="242784">
                  <c:v>54.7564256866184</c:v>
                </c:pt>
                <c:pt idx="242785">
                  <c:v>54.756506738345898</c:v>
                </c:pt>
                <c:pt idx="242786">
                  <c:v>54.756587789813999</c:v>
                </c:pt>
                <c:pt idx="242787">
                  <c:v>54.756668841022702</c:v>
                </c:pt>
                <c:pt idx="242788">
                  <c:v>54.7567498919719</c:v>
                </c:pt>
                <c:pt idx="242789">
                  <c:v>54.756830942661701</c:v>
                </c:pt>
                <c:pt idx="242790">
                  <c:v>54.756911993091997</c:v>
                </c:pt>
                <c:pt idx="242791">
                  <c:v>54.756993043262902</c:v>
                </c:pt>
                <c:pt idx="242792">
                  <c:v>54.757074093174403</c:v>
                </c:pt>
                <c:pt idx="242793">
                  <c:v>54.757155142826399</c:v>
                </c:pt>
                <c:pt idx="242794">
                  <c:v>54.757236192218997</c:v>
                </c:pt>
                <c:pt idx="242795">
                  <c:v>54.757317241352197</c:v>
                </c:pt>
                <c:pt idx="242796">
                  <c:v>54.757398290226</c:v>
                </c:pt>
                <c:pt idx="242797">
                  <c:v>54.757479338840298</c:v>
                </c:pt>
                <c:pt idx="242798">
                  <c:v>54.757560387195198</c:v>
                </c:pt>
                <c:pt idx="242799">
                  <c:v>54.757641435290601</c:v>
                </c:pt>
                <c:pt idx="242800">
                  <c:v>54.757722483126699</c:v>
                </c:pt>
                <c:pt idx="242801">
                  <c:v>54.757803530703299</c:v>
                </c:pt>
                <c:pt idx="242802">
                  <c:v>54.757884578020402</c:v>
                </c:pt>
                <c:pt idx="242803">
                  <c:v>54.757965625078199</c:v>
                </c:pt>
                <c:pt idx="242804">
                  <c:v>54.7580466718765</c:v>
                </c:pt>
                <c:pt idx="242805">
                  <c:v>54.758127718415402</c:v>
                </c:pt>
                <c:pt idx="242806">
                  <c:v>54.758208764694899</c:v>
                </c:pt>
                <c:pt idx="242807">
                  <c:v>54.758289810714999</c:v>
                </c:pt>
                <c:pt idx="242808">
                  <c:v>54.758370856475601</c:v>
                </c:pt>
                <c:pt idx="242809">
                  <c:v>54.758451901976798</c:v>
                </c:pt>
                <c:pt idx="242810">
                  <c:v>54.758532947218598</c:v>
                </c:pt>
                <c:pt idx="242811">
                  <c:v>54.758613992200999</c:v>
                </c:pt>
                <c:pt idx="242812">
                  <c:v>54.758695036924003</c:v>
                </c:pt>
                <c:pt idx="242813">
                  <c:v>54.758776081387502</c:v>
                </c:pt>
                <c:pt idx="242814">
                  <c:v>54.758857125591597</c:v>
                </c:pt>
                <c:pt idx="242815">
                  <c:v>54.7589381695363</c:v>
                </c:pt>
                <c:pt idx="242816">
                  <c:v>54.759019213221698</c:v>
                </c:pt>
                <c:pt idx="242817">
                  <c:v>54.7591002566475</c:v>
                </c:pt>
                <c:pt idx="242818">
                  <c:v>54.759181299814003</c:v>
                </c:pt>
                <c:pt idx="242819">
                  <c:v>54.759262342721101</c:v>
                </c:pt>
                <c:pt idx="242820">
                  <c:v>54.759343385368702</c:v>
                </c:pt>
                <c:pt idx="242821">
                  <c:v>54.759424427756997</c:v>
                </c:pt>
                <c:pt idx="242822">
                  <c:v>54.759505469885802</c:v>
                </c:pt>
                <c:pt idx="242823">
                  <c:v>54.759586511755202</c:v>
                </c:pt>
                <c:pt idx="242824">
                  <c:v>54.759667553365198</c:v>
                </c:pt>
                <c:pt idx="242825">
                  <c:v>54.759748594715802</c:v>
                </c:pt>
                <c:pt idx="242826">
                  <c:v>54.759829635807002</c:v>
                </c:pt>
                <c:pt idx="242827">
                  <c:v>54.759910676638803</c:v>
                </c:pt>
                <c:pt idx="242828">
                  <c:v>54.7599917172112</c:v>
                </c:pt>
                <c:pt idx="242829">
                  <c:v>54.760072757524199</c:v>
                </c:pt>
                <c:pt idx="242830">
                  <c:v>54.7601537975778</c:v>
                </c:pt>
                <c:pt idx="242831">
                  <c:v>54.760234837372003</c:v>
                </c:pt>
                <c:pt idx="242832">
                  <c:v>54.760315876906702</c:v>
                </c:pt>
                <c:pt idx="242833">
                  <c:v>54.760396916182103</c:v>
                </c:pt>
                <c:pt idx="242834">
                  <c:v>54.760477955198098</c:v>
                </c:pt>
                <c:pt idx="242835">
                  <c:v>54.760558993954703</c:v>
                </c:pt>
                <c:pt idx="242836">
                  <c:v>54.760640032451903</c:v>
                </c:pt>
                <c:pt idx="242837">
                  <c:v>54.760721070689698</c:v>
                </c:pt>
                <c:pt idx="242838">
                  <c:v>54.760802108668102</c:v>
                </c:pt>
                <c:pt idx="242839">
                  <c:v>54.760883146387101</c:v>
                </c:pt>
                <c:pt idx="242840">
                  <c:v>54.760964183846703</c:v>
                </c:pt>
                <c:pt idx="242841">
                  <c:v>54.761045221046899</c:v>
                </c:pt>
                <c:pt idx="242842">
                  <c:v>54.761126257987698</c:v>
                </c:pt>
                <c:pt idx="242843">
                  <c:v>54.761207294669099</c:v>
                </c:pt>
                <c:pt idx="242844">
                  <c:v>54.761288331091102</c:v>
                </c:pt>
                <c:pt idx="242845">
                  <c:v>54.761369367253799</c:v>
                </c:pt>
                <c:pt idx="242846">
                  <c:v>54.761450403156999</c:v>
                </c:pt>
                <c:pt idx="242847">
                  <c:v>54.761531438800901</c:v>
                </c:pt>
                <c:pt idx="242848">
                  <c:v>54.761612474185398</c:v>
                </c:pt>
                <c:pt idx="242849">
                  <c:v>54.761693509310497</c:v>
                </c:pt>
                <c:pt idx="242850">
                  <c:v>54.761774544176198</c:v>
                </c:pt>
                <c:pt idx="242851">
                  <c:v>54.761855578782502</c:v>
                </c:pt>
                <c:pt idx="242852">
                  <c:v>54.7619366131294</c:v>
                </c:pt>
                <c:pt idx="242853">
                  <c:v>54.762017647217</c:v>
                </c:pt>
                <c:pt idx="242854">
                  <c:v>54.762098681045103</c:v>
                </c:pt>
                <c:pt idx="242855">
                  <c:v>54.7621797146139</c:v>
                </c:pt>
                <c:pt idx="242856">
                  <c:v>54.7622607479233</c:v>
                </c:pt>
                <c:pt idx="242857">
                  <c:v>54.762341780973301</c:v>
                </c:pt>
                <c:pt idx="242858">
                  <c:v>54.762422813763997</c:v>
                </c:pt>
                <c:pt idx="242859">
                  <c:v>54.762503846295203</c:v>
                </c:pt>
                <c:pt idx="242860">
                  <c:v>54.762584878567097</c:v>
                </c:pt>
                <c:pt idx="242861">
                  <c:v>54.762665910579599</c:v>
                </c:pt>
                <c:pt idx="242862">
                  <c:v>54.762746942332797</c:v>
                </c:pt>
                <c:pt idx="242863">
                  <c:v>54.762827973826496</c:v>
                </c:pt>
                <c:pt idx="242864">
                  <c:v>54.762909005060898</c:v>
                </c:pt>
                <c:pt idx="242865">
                  <c:v>54.762990036035902</c:v>
                </c:pt>
                <c:pt idx="242866">
                  <c:v>54.7630710667516</c:v>
                </c:pt>
                <c:pt idx="242867">
                  <c:v>54.763152097207801</c:v>
                </c:pt>
                <c:pt idx="242868">
                  <c:v>54.763233127404703</c:v>
                </c:pt>
                <c:pt idx="242869">
                  <c:v>54.763314157342201</c:v>
                </c:pt>
                <c:pt idx="242870">
                  <c:v>54.7633951870204</c:v>
                </c:pt>
                <c:pt idx="242871">
                  <c:v>54.763476216439201</c:v>
                </c:pt>
                <c:pt idx="242872">
                  <c:v>54.763557245598598</c:v>
                </c:pt>
                <c:pt idx="242873">
                  <c:v>54.763638274498597</c:v>
                </c:pt>
                <c:pt idx="242874">
                  <c:v>54.763719303139297</c:v>
                </c:pt>
                <c:pt idx="242875">
                  <c:v>54.763800331520599</c:v>
                </c:pt>
                <c:pt idx="242876">
                  <c:v>54.763881359642603</c:v>
                </c:pt>
                <c:pt idx="242877">
                  <c:v>54.763962387505202</c:v>
                </c:pt>
                <c:pt idx="242878">
                  <c:v>54.764043415108397</c:v>
                </c:pt>
                <c:pt idx="242879">
                  <c:v>54.764124442452299</c:v>
                </c:pt>
                <c:pt idx="242880">
                  <c:v>54.764205469536797</c:v>
                </c:pt>
                <c:pt idx="242881">
                  <c:v>54.764286496361898</c:v>
                </c:pt>
                <c:pt idx="242882">
                  <c:v>54.764367522927699</c:v>
                </c:pt>
                <c:pt idx="242883">
                  <c:v>54.764448549234103</c:v>
                </c:pt>
                <c:pt idx="242884">
                  <c:v>54.764529575281202</c:v>
                </c:pt>
                <c:pt idx="242885">
                  <c:v>54.764610601068902</c:v>
                </c:pt>
                <c:pt idx="242886">
                  <c:v>54.764691626597198</c:v>
                </c:pt>
                <c:pt idx="242887">
                  <c:v>54.764772651866203</c:v>
                </c:pt>
                <c:pt idx="242888">
                  <c:v>54.764853676875902</c:v>
                </c:pt>
                <c:pt idx="242889">
                  <c:v>54.764934701626203</c:v>
                </c:pt>
                <c:pt idx="242890">
                  <c:v>54.765015726117099</c:v>
                </c:pt>
                <c:pt idx="242891">
                  <c:v>54.765096750348697</c:v>
                </c:pt>
                <c:pt idx="242892">
                  <c:v>54.765177774320897</c:v>
                </c:pt>
                <c:pt idx="242893">
                  <c:v>54.765258798033798</c:v>
                </c:pt>
                <c:pt idx="242894">
                  <c:v>54.765339821487302</c:v>
                </c:pt>
                <c:pt idx="242895">
                  <c:v>54.765420844681501</c:v>
                </c:pt>
                <c:pt idx="242896">
                  <c:v>54.7655018676164</c:v>
                </c:pt>
                <c:pt idx="242897">
                  <c:v>54.765582890291803</c:v>
                </c:pt>
                <c:pt idx="242898">
                  <c:v>54.765663912708</c:v>
                </c:pt>
                <c:pt idx="242899">
                  <c:v>54.765744934864799</c:v>
                </c:pt>
                <c:pt idx="242900">
                  <c:v>54.7658259567622</c:v>
                </c:pt>
                <c:pt idx="242901">
                  <c:v>54.765906978400302</c:v>
                </c:pt>
                <c:pt idx="242902">
                  <c:v>54.765987999779099</c:v>
                </c:pt>
                <c:pt idx="242903">
                  <c:v>54.766069020898499</c:v>
                </c:pt>
                <c:pt idx="242904">
                  <c:v>54.7661500417586</c:v>
                </c:pt>
                <c:pt idx="242905">
                  <c:v>54.766231062359303</c:v>
                </c:pt>
                <c:pt idx="242906">
                  <c:v>54.766312082700701</c:v>
                </c:pt>
                <c:pt idx="242907">
                  <c:v>54.7663931027828</c:v>
                </c:pt>
                <c:pt idx="242908">
                  <c:v>54.766474122605501</c:v>
                </c:pt>
                <c:pt idx="242909">
                  <c:v>54.766555142168897</c:v>
                </c:pt>
                <c:pt idx="242910">
                  <c:v>54.766636161473002</c:v>
                </c:pt>
                <c:pt idx="242911">
                  <c:v>54.766717180517702</c:v>
                </c:pt>
                <c:pt idx="242912">
                  <c:v>54.766798199302997</c:v>
                </c:pt>
                <c:pt idx="242913">
                  <c:v>54.7668792178291</c:v>
                </c:pt>
                <c:pt idx="242914">
                  <c:v>54.766960236095798</c:v>
                </c:pt>
                <c:pt idx="242915">
                  <c:v>54.767041254103198</c:v>
                </c:pt>
                <c:pt idx="242916">
                  <c:v>54.7671222718512</c:v>
                </c:pt>
                <c:pt idx="242917">
                  <c:v>54.767203289339903</c:v>
                </c:pt>
                <c:pt idx="242918">
                  <c:v>54.767284306569302</c:v>
                </c:pt>
                <c:pt idx="242919">
                  <c:v>54.767365323539401</c:v>
                </c:pt>
                <c:pt idx="242920">
                  <c:v>54.767446340250103</c:v>
                </c:pt>
                <c:pt idx="242921">
                  <c:v>54.7675273567015</c:v>
                </c:pt>
                <c:pt idx="242922">
                  <c:v>54.767608372893598</c:v>
                </c:pt>
                <c:pt idx="242923">
                  <c:v>54.767689388826298</c:v>
                </c:pt>
                <c:pt idx="242924">
                  <c:v>54.767770404499799</c:v>
                </c:pt>
                <c:pt idx="242925">
                  <c:v>54.767851419913903</c:v>
                </c:pt>
                <c:pt idx="242926">
                  <c:v>54.767932435068602</c:v>
                </c:pt>
                <c:pt idx="242927">
                  <c:v>54.768013449964101</c:v>
                </c:pt>
                <c:pt idx="242928">
                  <c:v>54.768094464600203</c:v>
                </c:pt>
                <c:pt idx="242929">
                  <c:v>54.768175478977099</c:v>
                </c:pt>
                <c:pt idx="242930">
                  <c:v>54.768256493094597</c:v>
                </c:pt>
                <c:pt idx="242931">
                  <c:v>54.768337506952697</c:v>
                </c:pt>
                <c:pt idx="242932">
                  <c:v>54.768418520551599</c:v>
                </c:pt>
                <c:pt idx="242933">
                  <c:v>54.768499533891102</c:v>
                </c:pt>
                <c:pt idx="242934">
                  <c:v>54.7685805469714</c:v>
                </c:pt>
                <c:pt idx="242935">
                  <c:v>54.768661559792299</c:v>
                </c:pt>
                <c:pt idx="242936">
                  <c:v>54.768742572353901</c:v>
                </c:pt>
                <c:pt idx="242937">
                  <c:v>54.768823584656097</c:v>
                </c:pt>
                <c:pt idx="242938">
                  <c:v>54.768904596699102</c:v>
                </c:pt>
                <c:pt idx="242939">
                  <c:v>54.768985608482801</c:v>
                </c:pt>
                <c:pt idx="242940">
                  <c:v>54.769066620007102</c:v>
                </c:pt>
                <c:pt idx="242941">
                  <c:v>54.769147631272098</c:v>
                </c:pt>
                <c:pt idx="242942">
                  <c:v>54.769228642277803</c:v>
                </c:pt>
                <c:pt idx="242943">
                  <c:v>54.769309653024301</c:v>
                </c:pt>
                <c:pt idx="242944">
                  <c:v>54.769390663511402</c:v>
                </c:pt>
                <c:pt idx="242945">
                  <c:v>54.769471673739197</c:v>
                </c:pt>
                <c:pt idx="242946">
                  <c:v>54.769552683707701</c:v>
                </c:pt>
                <c:pt idx="242947">
                  <c:v>54.7696336934168</c:v>
                </c:pt>
                <c:pt idx="242948">
                  <c:v>54.7697147028667</c:v>
                </c:pt>
                <c:pt idx="242949">
                  <c:v>54.769795712057302</c:v>
                </c:pt>
                <c:pt idx="242950">
                  <c:v>54.769876720988599</c:v>
                </c:pt>
                <c:pt idx="242951">
                  <c:v>54.769957729660497</c:v>
                </c:pt>
                <c:pt idx="242952">
                  <c:v>54.770038738073197</c:v>
                </c:pt>
                <c:pt idx="242953">
                  <c:v>54.770119746226598</c:v>
                </c:pt>
                <c:pt idx="242954">
                  <c:v>54.770200754120701</c:v>
                </c:pt>
                <c:pt idx="242955">
                  <c:v>54.770281761755399</c:v>
                </c:pt>
                <c:pt idx="242956">
                  <c:v>54.770362769130898</c:v>
                </c:pt>
                <c:pt idx="242957">
                  <c:v>54.770443776247099</c:v>
                </c:pt>
                <c:pt idx="242958">
                  <c:v>54.770524783103902</c:v>
                </c:pt>
                <c:pt idx="242959">
                  <c:v>54.770605789701499</c:v>
                </c:pt>
                <c:pt idx="242960">
                  <c:v>54.770686796039797</c:v>
                </c:pt>
                <c:pt idx="242961">
                  <c:v>54.770767802118797</c:v>
                </c:pt>
                <c:pt idx="242962">
                  <c:v>54.770848807938499</c:v>
                </c:pt>
                <c:pt idx="242963">
                  <c:v>54.770929813498903</c:v>
                </c:pt>
                <c:pt idx="242964">
                  <c:v>54.771010818800001</c:v>
                </c:pt>
                <c:pt idx="242965">
                  <c:v>54.7710918238419</c:v>
                </c:pt>
                <c:pt idx="242966">
                  <c:v>54.771172828624401</c:v>
                </c:pt>
                <c:pt idx="242967">
                  <c:v>54.771253833147597</c:v>
                </c:pt>
                <c:pt idx="242968">
                  <c:v>54.771334837411601</c:v>
                </c:pt>
                <c:pt idx="242969">
                  <c:v>54.771415841416299</c:v>
                </c:pt>
                <c:pt idx="242970">
                  <c:v>54.7714968451616</c:v>
                </c:pt>
                <c:pt idx="242971">
                  <c:v>54.771577848647702</c:v>
                </c:pt>
                <c:pt idx="242972">
                  <c:v>54.771658851874598</c:v>
                </c:pt>
                <c:pt idx="242973">
                  <c:v>54.771739854842103</c:v>
                </c:pt>
                <c:pt idx="242974">
                  <c:v>54.771820857550303</c:v>
                </c:pt>
                <c:pt idx="242975">
                  <c:v>54.771901859999303</c:v>
                </c:pt>
                <c:pt idx="242976">
                  <c:v>54.771982862188999</c:v>
                </c:pt>
                <c:pt idx="242977">
                  <c:v>54.772063864119403</c:v>
                </c:pt>
                <c:pt idx="242978">
                  <c:v>54.772144865790501</c:v>
                </c:pt>
                <c:pt idx="242979">
                  <c:v>54.772225867202302</c:v>
                </c:pt>
                <c:pt idx="242980">
                  <c:v>54.772306868354903</c:v>
                </c:pt>
                <c:pt idx="242981">
                  <c:v>54.772387869248199</c:v>
                </c:pt>
                <c:pt idx="242982">
                  <c:v>54.772468869882204</c:v>
                </c:pt>
                <c:pt idx="242983">
                  <c:v>54.772549870256903</c:v>
                </c:pt>
                <c:pt idx="242984">
                  <c:v>54.772630870372403</c:v>
                </c:pt>
                <c:pt idx="242985">
                  <c:v>54.772711870228598</c:v>
                </c:pt>
                <c:pt idx="242986">
                  <c:v>54.772792869825501</c:v>
                </c:pt>
                <c:pt idx="242987">
                  <c:v>54.772873869163099</c:v>
                </c:pt>
                <c:pt idx="242988">
                  <c:v>54.772954868241499</c:v>
                </c:pt>
                <c:pt idx="242989">
                  <c:v>54.773035867060599</c:v>
                </c:pt>
                <c:pt idx="242990">
                  <c:v>54.773116865620402</c:v>
                </c:pt>
                <c:pt idx="242991">
                  <c:v>54.773197863920998</c:v>
                </c:pt>
                <c:pt idx="242992">
                  <c:v>54.773278861962297</c:v>
                </c:pt>
                <c:pt idx="242993">
                  <c:v>54.773359859744303</c:v>
                </c:pt>
                <c:pt idx="242994">
                  <c:v>54.773440857266998</c:v>
                </c:pt>
                <c:pt idx="242995">
                  <c:v>54.7735218545305</c:v>
                </c:pt>
                <c:pt idx="242996">
                  <c:v>54.773602851534697</c:v>
                </c:pt>
                <c:pt idx="242997">
                  <c:v>54.773683848279703</c:v>
                </c:pt>
                <c:pt idx="242998">
                  <c:v>54.773764844765402</c:v>
                </c:pt>
                <c:pt idx="242999">
                  <c:v>54.773845840991797</c:v>
                </c:pt>
                <c:pt idx="243000">
                  <c:v>54.773926836958999</c:v>
                </c:pt>
                <c:pt idx="243001">
                  <c:v>54.774007832666904</c:v>
                </c:pt>
                <c:pt idx="243002">
                  <c:v>54.774088828115602</c:v>
                </c:pt>
                <c:pt idx="243003">
                  <c:v>54.774169823304902</c:v>
                </c:pt>
                <c:pt idx="243004">
                  <c:v>54.774250818235103</c:v>
                </c:pt>
                <c:pt idx="243005">
                  <c:v>54.774331812905999</c:v>
                </c:pt>
                <c:pt idx="243006">
                  <c:v>54.774412807317603</c:v>
                </c:pt>
                <c:pt idx="243007">
                  <c:v>54.774493801469902</c:v>
                </c:pt>
                <c:pt idx="243008">
                  <c:v>54.774574795363002</c:v>
                </c:pt>
                <c:pt idx="243009">
                  <c:v>54.774655788996903</c:v>
                </c:pt>
                <c:pt idx="243010">
                  <c:v>54.774736782371498</c:v>
                </c:pt>
                <c:pt idx="243011">
                  <c:v>54.774817775486802</c:v>
                </c:pt>
                <c:pt idx="243012">
                  <c:v>54.774898768342901</c:v>
                </c:pt>
                <c:pt idx="243013">
                  <c:v>54.7749797609398</c:v>
                </c:pt>
                <c:pt idx="243014">
                  <c:v>54.775060753277401</c:v>
                </c:pt>
                <c:pt idx="243015">
                  <c:v>54.775141745355697</c:v>
                </c:pt>
                <c:pt idx="243016">
                  <c:v>54.775222737174801</c:v>
                </c:pt>
                <c:pt idx="243017">
                  <c:v>54.775303728734698</c:v>
                </c:pt>
                <c:pt idx="243018">
                  <c:v>54.775384720035298</c:v>
                </c:pt>
                <c:pt idx="243019">
                  <c:v>54.775465711076599</c:v>
                </c:pt>
                <c:pt idx="243020">
                  <c:v>54.775546701858701</c:v>
                </c:pt>
                <c:pt idx="243021">
                  <c:v>54.775627692381597</c:v>
                </c:pt>
                <c:pt idx="243022">
                  <c:v>54.775708682645202</c:v>
                </c:pt>
                <c:pt idx="243023">
                  <c:v>54.775789672649601</c:v>
                </c:pt>
                <c:pt idx="243024">
                  <c:v>54.775870662394802</c:v>
                </c:pt>
                <c:pt idx="243025">
                  <c:v>54.775951651880703</c:v>
                </c:pt>
                <c:pt idx="243026">
                  <c:v>54.7760326411073</c:v>
                </c:pt>
                <c:pt idx="243027">
                  <c:v>54.776113630074697</c:v>
                </c:pt>
                <c:pt idx="243028">
                  <c:v>54.776194618782903</c:v>
                </c:pt>
                <c:pt idx="243029">
                  <c:v>54.776275607231902</c:v>
                </c:pt>
                <c:pt idx="243030">
                  <c:v>54.776356595421603</c:v>
                </c:pt>
                <c:pt idx="243031">
                  <c:v>54.776437583351999</c:v>
                </c:pt>
                <c:pt idx="243032">
                  <c:v>54.776518571023303</c:v>
                </c:pt>
                <c:pt idx="243033">
                  <c:v>54.776599558435301</c:v>
                </c:pt>
                <c:pt idx="243034">
                  <c:v>54.776680545588</c:v>
                </c:pt>
                <c:pt idx="243035">
                  <c:v>54.776761532481601</c:v>
                </c:pt>
                <c:pt idx="243036">
                  <c:v>54.776842519115903</c:v>
                </c:pt>
                <c:pt idx="243037">
                  <c:v>54.776923505490899</c:v>
                </c:pt>
                <c:pt idx="243038">
                  <c:v>54.777004491606803</c:v>
                </c:pt>
                <c:pt idx="243039">
                  <c:v>54.777085477463402</c:v>
                </c:pt>
                <c:pt idx="243040">
                  <c:v>54.777166463060802</c:v>
                </c:pt>
                <c:pt idx="243041">
                  <c:v>54.777247448398903</c:v>
                </c:pt>
                <c:pt idx="243042">
                  <c:v>54.777328433477898</c:v>
                </c:pt>
                <c:pt idx="243043">
                  <c:v>54.777409418297601</c:v>
                </c:pt>
                <c:pt idx="243044">
                  <c:v>54.777490402858</c:v>
                </c:pt>
                <c:pt idx="243045">
                  <c:v>54.777571387159298</c:v>
                </c:pt>
                <c:pt idx="243046">
                  <c:v>54.777652371201299</c:v>
                </c:pt>
                <c:pt idx="243047">
                  <c:v>54.7777333549841</c:v>
                </c:pt>
                <c:pt idx="243048">
                  <c:v>54.777814338507703</c:v>
                </c:pt>
                <c:pt idx="243049">
                  <c:v>54.7778953217721</c:v>
                </c:pt>
                <c:pt idx="243050">
                  <c:v>54.777976304777198</c:v>
                </c:pt>
                <c:pt idx="243051">
                  <c:v>54.778057287523197</c:v>
                </c:pt>
                <c:pt idx="243052">
                  <c:v>54.778138270009897</c:v>
                </c:pt>
                <c:pt idx="243053">
                  <c:v>54.778219252237299</c:v>
                </c:pt>
                <c:pt idx="243054">
                  <c:v>54.778300234205602</c:v>
                </c:pt>
                <c:pt idx="243055">
                  <c:v>54.778381215914699</c:v>
                </c:pt>
                <c:pt idx="243056">
                  <c:v>54.778462197364497</c:v>
                </c:pt>
                <c:pt idx="243057">
                  <c:v>54.778543178555097</c:v>
                </c:pt>
                <c:pt idx="243058">
                  <c:v>54.778624159486597</c:v>
                </c:pt>
                <c:pt idx="243059">
                  <c:v>54.778705140158699</c:v>
                </c:pt>
                <c:pt idx="243060">
                  <c:v>54.778786120571702</c:v>
                </c:pt>
                <c:pt idx="243061">
                  <c:v>54.778867100725499</c:v>
                </c:pt>
                <c:pt idx="243062">
                  <c:v>54.778948080620097</c:v>
                </c:pt>
                <c:pt idx="243063">
                  <c:v>54.779029060255397</c:v>
                </c:pt>
                <c:pt idx="243064">
                  <c:v>54.779110039631597</c:v>
                </c:pt>
                <c:pt idx="243065">
                  <c:v>54.779191018748499</c:v>
                </c:pt>
                <c:pt idx="243066">
                  <c:v>54.779271997606301</c:v>
                </c:pt>
                <c:pt idx="243067">
                  <c:v>54.779352976204798</c:v>
                </c:pt>
                <c:pt idx="243068">
                  <c:v>54.779433954544103</c:v>
                </c:pt>
                <c:pt idx="243069">
                  <c:v>54.779514932624203</c:v>
                </c:pt>
                <c:pt idx="243070">
                  <c:v>54.779595910445103</c:v>
                </c:pt>
                <c:pt idx="243071">
                  <c:v>54.779676888006897</c:v>
                </c:pt>
                <c:pt idx="243072">
                  <c:v>54.779757865309399</c:v>
                </c:pt>
                <c:pt idx="243073">
                  <c:v>54.779838842352703</c:v>
                </c:pt>
                <c:pt idx="243074">
                  <c:v>54.779919819136801</c:v>
                </c:pt>
                <c:pt idx="243075">
                  <c:v>54.780000795661699</c:v>
                </c:pt>
                <c:pt idx="243076">
                  <c:v>54.780081771927399</c:v>
                </c:pt>
                <c:pt idx="243077">
                  <c:v>54.7801627479339</c:v>
                </c:pt>
                <c:pt idx="243078">
                  <c:v>54.780243723681203</c:v>
                </c:pt>
                <c:pt idx="243079">
                  <c:v>54.780324699169299</c:v>
                </c:pt>
                <c:pt idx="243080">
                  <c:v>54.780405674398303</c:v>
                </c:pt>
                <c:pt idx="243081">
                  <c:v>54.780486649368001</c:v>
                </c:pt>
                <c:pt idx="243082">
                  <c:v>54.7805676240785</c:v>
                </c:pt>
                <c:pt idx="243083">
                  <c:v>54.780648598529901</c:v>
                </c:pt>
                <c:pt idx="243084">
                  <c:v>54.780729572722002</c:v>
                </c:pt>
                <c:pt idx="243085">
                  <c:v>54.780810546654997</c:v>
                </c:pt>
                <c:pt idx="243086">
                  <c:v>54.780891520328701</c:v>
                </c:pt>
                <c:pt idx="243087">
                  <c:v>54.780972493743299</c:v>
                </c:pt>
                <c:pt idx="243088">
                  <c:v>54.781053466898697</c:v>
                </c:pt>
                <c:pt idx="243089">
                  <c:v>54.781134439794897</c:v>
                </c:pt>
                <c:pt idx="243090">
                  <c:v>54.781215412431898</c:v>
                </c:pt>
                <c:pt idx="243091">
                  <c:v>54.781296384809799</c:v>
                </c:pt>
                <c:pt idx="243092">
                  <c:v>54.781377356928402</c:v>
                </c:pt>
                <c:pt idx="243093">
                  <c:v>54.781458328787899</c:v>
                </c:pt>
                <c:pt idx="243094">
                  <c:v>54.781539300388097</c:v>
                </c:pt>
                <c:pt idx="243095">
                  <c:v>54.781620271729203</c:v>
                </c:pt>
                <c:pt idx="243096">
                  <c:v>54.781701242811103</c:v>
                </c:pt>
                <c:pt idx="243097">
                  <c:v>54.781782213633903</c:v>
                </c:pt>
                <c:pt idx="243098">
                  <c:v>54.781863184197398</c:v>
                </c:pt>
                <c:pt idx="243099">
                  <c:v>54.781944154501801</c:v>
                </c:pt>
                <c:pt idx="243100">
                  <c:v>54.782025124546998</c:v>
                </c:pt>
                <c:pt idx="243101">
                  <c:v>54.782106094333002</c:v>
                </c:pt>
                <c:pt idx="243102">
                  <c:v>54.782187063859801</c:v>
                </c:pt>
                <c:pt idx="243103">
                  <c:v>54.782268033127501</c:v>
                </c:pt>
                <c:pt idx="243104">
                  <c:v>54.782349002136002</c:v>
                </c:pt>
                <c:pt idx="243105">
                  <c:v>54.782429970885303</c:v>
                </c:pt>
                <c:pt idx="243106">
                  <c:v>54.782510939375399</c:v>
                </c:pt>
                <c:pt idx="243107">
                  <c:v>54.782591907606403</c:v>
                </c:pt>
                <c:pt idx="243108">
                  <c:v>54.7826728755782</c:v>
                </c:pt>
                <c:pt idx="243109">
                  <c:v>54.782753843290799</c:v>
                </c:pt>
                <c:pt idx="243110">
                  <c:v>54.782834810744298</c:v>
                </c:pt>
                <c:pt idx="243111">
                  <c:v>54.782915777938499</c:v>
                </c:pt>
                <c:pt idx="243112">
                  <c:v>54.7829967448736</c:v>
                </c:pt>
                <c:pt idx="243113">
                  <c:v>54.783077711549602</c:v>
                </c:pt>
                <c:pt idx="243114">
                  <c:v>54.783158677966398</c:v>
                </c:pt>
                <c:pt idx="243115">
                  <c:v>54.783239644124002</c:v>
                </c:pt>
                <c:pt idx="243116">
                  <c:v>54.7833206100224</c:v>
                </c:pt>
                <c:pt idx="243117">
                  <c:v>54.783401575661699</c:v>
                </c:pt>
                <c:pt idx="243118">
                  <c:v>54.783482541041799</c:v>
                </c:pt>
                <c:pt idx="243119">
                  <c:v>54.7835635061628</c:v>
                </c:pt>
                <c:pt idx="243120">
                  <c:v>54.783644471024601</c:v>
                </c:pt>
                <c:pt idx="243121">
                  <c:v>54.783725435627197</c:v>
                </c:pt>
                <c:pt idx="243122">
                  <c:v>54.7838063999707</c:v>
                </c:pt>
                <c:pt idx="243123">
                  <c:v>54.783887364054998</c:v>
                </c:pt>
                <c:pt idx="243124">
                  <c:v>54.783968327880103</c:v>
                </c:pt>
                <c:pt idx="243125">
                  <c:v>54.784049291446102</c:v>
                </c:pt>
                <c:pt idx="243126">
                  <c:v>54.784130254752903</c:v>
                </c:pt>
                <c:pt idx="243127">
                  <c:v>54.784211217800603</c:v>
                </c:pt>
                <c:pt idx="243128">
                  <c:v>54.784292180589098</c:v>
                </c:pt>
                <c:pt idx="243129">
                  <c:v>54.784373143118501</c:v>
                </c:pt>
                <c:pt idx="243130">
                  <c:v>54.784454105388697</c:v>
                </c:pt>
                <c:pt idx="243131">
                  <c:v>54.784535067399801</c:v>
                </c:pt>
                <c:pt idx="243132">
                  <c:v>54.784616029151699</c:v>
                </c:pt>
                <c:pt idx="243133">
                  <c:v>54.784696990644498</c:v>
                </c:pt>
                <c:pt idx="243134">
                  <c:v>54.784777951878098</c:v>
                </c:pt>
                <c:pt idx="243135">
                  <c:v>54.784858912852499</c:v>
                </c:pt>
                <c:pt idx="243136">
                  <c:v>54.784939873567801</c:v>
                </c:pt>
                <c:pt idx="243137">
                  <c:v>54.785020834024003</c:v>
                </c:pt>
                <c:pt idx="243138">
                  <c:v>54.785101794220999</c:v>
                </c:pt>
                <c:pt idx="243139">
                  <c:v>54.785182754158903</c:v>
                </c:pt>
                <c:pt idx="243140">
                  <c:v>54.785263713837601</c:v>
                </c:pt>
                <c:pt idx="243141">
                  <c:v>54.7853446732572</c:v>
                </c:pt>
                <c:pt idx="243142">
                  <c:v>54.785425632417599</c:v>
                </c:pt>
                <c:pt idx="243143">
                  <c:v>54.785506591318899</c:v>
                </c:pt>
                <c:pt idx="243144">
                  <c:v>54.785587549961001</c:v>
                </c:pt>
                <c:pt idx="243145">
                  <c:v>54.785668508344102</c:v>
                </c:pt>
                <c:pt idx="243146">
                  <c:v>54.785749466467898</c:v>
                </c:pt>
                <c:pt idx="243147">
                  <c:v>54.785830424332602</c:v>
                </c:pt>
                <c:pt idx="243148">
                  <c:v>54.785911381938199</c:v>
                </c:pt>
                <c:pt idx="243149">
                  <c:v>54.785992339284697</c:v>
                </c:pt>
                <c:pt idx="243150">
                  <c:v>54.786073296372003</c:v>
                </c:pt>
                <c:pt idx="243151">
                  <c:v>54.786154253200202</c:v>
                </c:pt>
                <c:pt idx="243152">
                  <c:v>54.786235209769202</c:v>
                </c:pt>
                <c:pt idx="243153">
                  <c:v>54.786316166079096</c:v>
                </c:pt>
                <c:pt idx="243154">
                  <c:v>54.786397122129898</c:v>
                </c:pt>
                <c:pt idx="243155">
                  <c:v>54.786478077921501</c:v>
                </c:pt>
                <c:pt idx="243156">
                  <c:v>54.786559033453997</c:v>
                </c:pt>
                <c:pt idx="243157">
                  <c:v>54.786639988727401</c:v>
                </c:pt>
                <c:pt idx="243158">
                  <c:v>54.786720943741699</c:v>
                </c:pt>
                <c:pt idx="243159">
                  <c:v>54.786801898496797</c:v>
                </c:pt>
                <c:pt idx="243160">
                  <c:v>54.786882852992797</c:v>
                </c:pt>
                <c:pt idx="243161">
                  <c:v>54.786963807229597</c:v>
                </c:pt>
                <c:pt idx="243162">
                  <c:v>54.787044761207298</c:v>
                </c:pt>
                <c:pt idx="243163">
                  <c:v>54.787125714925999</c:v>
                </c:pt>
                <c:pt idx="243164">
                  <c:v>54.787206668385402</c:v>
                </c:pt>
                <c:pt idx="243165">
                  <c:v>54.787287621585797</c:v>
                </c:pt>
                <c:pt idx="243166">
                  <c:v>54.787368574527001</c:v>
                </c:pt>
                <c:pt idx="243167">
                  <c:v>54.787449527209098</c:v>
                </c:pt>
                <c:pt idx="243168">
                  <c:v>54.787530479632103</c:v>
                </c:pt>
                <c:pt idx="243169">
                  <c:v>54.787611431796002</c:v>
                </c:pt>
                <c:pt idx="243170">
                  <c:v>54.787692383700701</c:v>
                </c:pt>
                <c:pt idx="243171">
                  <c:v>54.787773335346301</c:v>
                </c:pt>
                <c:pt idx="243172">
                  <c:v>54.787854286732802</c:v>
                </c:pt>
                <c:pt idx="243173">
                  <c:v>54.787935237860196</c:v>
                </c:pt>
                <c:pt idx="243174">
                  <c:v>54.788016188728498</c:v>
                </c:pt>
                <c:pt idx="243175">
                  <c:v>54.788097139337602</c:v>
                </c:pt>
                <c:pt idx="243176">
                  <c:v>54.788178089687698</c:v>
                </c:pt>
                <c:pt idx="243177">
                  <c:v>54.788259039778602</c:v>
                </c:pt>
                <c:pt idx="243178">
                  <c:v>54.7883399896104</c:v>
                </c:pt>
                <c:pt idx="243179">
                  <c:v>54.788420939183098</c:v>
                </c:pt>
                <c:pt idx="243180">
                  <c:v>54.788501888496697</c:v>
                </c:pt>
                <c:pt idx="243181">
                  <c:v>54.788582837551097</c:v>
                </c:pt>
                <c:pt idx="243182">
                  <c:v>54.788663786346497</c:v>
                </c:pt>
                <c:pt idx="243183">
                  <c:v>54.788744734882698</c:v>
                </c:pt>
                <c:pt idx="243184">
                  <c:v>54.788825683159899</c:v>
                </c:pt>
                <c:pt idx="243185">
                  <c:v>54.788906631177902</c:v>
                </c:pt>
                <c:pt idx="243186">
                  <c:v>54.788987578936798</c:v>
                </c:pt>
                <c:pt idx="243187">
                  <c:v>54.789068526436601</c:v>
                </c:pt>
                <c:pt idx="243188">
                  <c:v>54.789149473677398</c:v>
                </c:pt>
                <c:pt idx="243189">
                  <c:v>54.789230420659003</c:v>
                </c:pt>
                <c:pt idx="243190">
                  <c:v>54.789311367381501</c:v>
                </c:pt>
                <c:pt idx="243191">
                  <c:v>54.7893923138449</c:v>
                </c:pt>
                <c:pt idx="243192">
                  <c:v>54.789473260049199</c:v>
                </c:pt>
                <c:pt idx="243193">
                  <c:v>54.789554205994399</c:v>
                </c:pt>
                <c:pt idx="243194">
                  <c:v>54.7896351516805</c:v>
                </c:pt>
                <c:pt idx="243195">
                  <c:v>54.789716097107402</c:v>
                </c:pt>
                <c:pt idx="243196">
                  <c:v>54.789797042275303</c:v>
                </c:pt>
                <c:pt idx="243197">
                  <c:v>54.789877987184099</c:v>
                </c:pt>
                <c:pt idx="243198">
                  <c:v>54.789958931833802</c:v>
                </c:pt>
                <c:pt idx="243199">
                  <c:v>54.790039876224398</c:v>
                </c:pt>
                <c:pt idx="243200">
                  <c:v>54.790120820355902</c:v>
                </c:pt>
                <c:pt idx="243201">
                  <c:v>54.790201764228399</c:v>
                </c:pt>
                <c:pt idx="243202">
                  <c:v>54.790282707841698</c:v>
                </c:pt>
                <c:pt idx="243203">
                  <c:v>54.790363651195896</c:v>
                </c:pt>
                <c:pt idx="243204">
                  <c:v>54.790444594291003</c:v>
                </c:pt>
                <c:pt idx="243205">
                  <c:v>54.790525537127102</c:v>
                </c:pt>
                <c:pt idx="243206">
                  <c:v>54.790606479704003</c:v>
                </c:pt>
                <c:pt idx="243207">
                  <c:v>54.790687422021897</c:v>
                </c:pt>
                <c:pt idx="243208">
                  <c:v>54.790768364080698</c:v>
                </c:pt>
                <c:pt idx="243209">
                  <c:v>54.7908493058803</c:v>
                </c:pt>
                <c:pt idx="243210">
                  <c:v>54.790930247420903</c:v>
                </c:pt>
                <c:pt idx="243211">
                  <c:v>54.791011188702399</c:v>
                </c:pt>
                <c:pt idx="243212">
                  <c:v>54.791092129724902</c:v>
                </c:pt>
                <c:pt idx="243213">
                  <c:v>54.791173070488199</c:v>
                </c:pt>
                <c:pt idx="243214">
                  <c:v>54.791254010992503</c:v>
                </c:pt>
                <c:pt idx="243215">
                  <c:v>54.791334951237602</c:v>
                </c:pt>
                <c:pt idx="243216">
                  <c:v>54.7914158912237</c:v>
                </c:pt>
                <c:pt idx="243217">
                  <c:v>54.791496830950699</c:v>
                </c:pt>
                <c:pt idx="243218">
                  <c:v>54.791577770418598</c:v>
                </c:pt>
                <c:pt idx="243219">
                  <c:v>54.791658709627498</c:v>
                </c:pt>
                <c:pt idx="243220">
                  <c:v>54.791739648577199</c:v>
                </c:pt>
                <c:pt idx="243221">
                  <c:v>54.7918205872679</c:v>
                </c:pt>
                <c:pt idx="243222">
                  <c:v>54.791901525699501</c:v>
                </c:pt>
                <c:pt idx="243223">
                  <c:v>54.791982463872102</c:v>
                </c:pt>
                <c:pt idx="243224">
                  <c:v>54.792063401785498</c:v>
                </c:pt>
                <c:pt idx="243225">
                  <c:v>54.792144339439901</c:v>
                </c:pt>
                <c:pt idx="243226">
                  <c:v>54.792225276835197</c:v>
                </c:pt>
                <c:pt idx="243227">
                  <c:v>54.7923062139715</c:v>
                </c:pt>
                <c:pt idx="243228">
                  <c:v>54.792387150848597</c:v>
                </c:pt>
                <c:pt idx="243229">
                  <c:v>54.792468087466702</c:v>
                </c:pt>
                <c:pt idx="243230">
                  <c:v>54.7925490238257</c:v>
                </c:pt>
                <c:pt idx="243231">
                  <c:v>54.792629959925698</c:v>
                </c:pt>
                <c:pt idx="243232">
                  <c:v>54.792710895766596</c:v>
                </c:pt>
                <c:pt idx="243233">
                  <c:v>54.792791831348403</c:v>
                </c:pt>
                <c:pt idx="243234">
                  <c:v>54.792872766671103</c:v>
                </c:pt>
                <c:pt idx="243235">
                  <c:v>54.792953701734803</c:v>
                </c:pt>
                <c:pt idx="243236">
                  <c:v>54.793034636539403</c:v>
                </c:pt>
                <c:pt idx="243237">
                  <c:v>54.793115571084897</c:v>
                </c:pt>
                <c:pt idx="243238">
                  <c:v>54.793196505371398</c:v>
                </c:pt>
                <c:pt idx="243239">
                  <c:v>54.7932774393988</c:v>
                </c:pt>
                <c:pt idx="243240">
                  <c:v>54.793358373167202</c:v>
                </c:pt>
                <c:pt idx="243241">
                  <c:v>54.793439306676497</c:v>
                </c:pt>
                <c:pt idx="243242">
                  <c:v>54.7935202399267</c:v>
                </c:pt>
                <c:pt idx="243243">
                  <c:v>54.793601172917903</c:v>
                </c:pt>
                <c:pt idx="243244">
                  <c:v>54.793682105649999</c:v>
                </c:pt>
                <c:pt idx="243245">
                  <c:v>54.793763038123103</c:v>
                </c:pt>
                <c:pt idx="243246">
                  <c:v>54.7938439703371</c:v>
                </c:pt>
                <c:pt idx="243247">
                  <c:v>54.793924902291998</c:v>
                </c:pt>
                <c:pt idx="243248">
                  <c:v>54.794005833987903</c:v>
                </c:pt>
                <c:pt idx="243249">
                  <c:v>54.794086765424701</c:v>
                </c:pt>
                <c:pt idx="243250">
                  <c:v>54.7941676966025</c:v>
                </c:pt>
                <c:pt idx="243251">
                  <c:v>54.794248627521199</c:v>
                </c:pt>
                <c:pt idx="243252">
                  <c:v>54.794329558180898</c:v>
                </c:pt>
                <c:pt idx="243253">
                  <c:v>54.794410488581498</c:v>
                </c:pt>
                <c:pt idx="243254">
                  <c:v>54.794491418723098</c:v>
                </c:pt>
                <c:pt idx="243255">
                  <c:v>54.794572348605598</c:v>
                </c:pt>
                <c:pt idx="243256">
                  <c:v>54.794653278229099</c:v>
                </c:pt>
                <c:pt idx="243257">
                  <c:v>54.7947342075935</c:v>
                </c:pt>
                <c:pt idx="243258">
                  <c:v>54.794815136698801</c:v>
                </c:pt>
                <c:pt idx="243259">
                  <c:v>54.794896065545203</c:v>
                </c:pt>
                <c:pt idx="243260">
                  <c:v>54.794976994132398</c:v>
                </c:pt>
                <c:pt idx="243261">
                  <c:v>54.7950579224607</c:v>
                </c:pt>
                <c:pt idx="243262">
                  <c:v>54.795138850529902</c:v>
                </c:pt>
                <c:pt idx="243263">
                  <c:v>54.795219778339998</c:v>
                </c:pt>
                <c:pt idx="243264">
                  <c:v>54.795300705891101</c:v>
                </c:pt>
                <c:pt idx="243265">
                  <c:v>54.795381633183197</c:v>
                </c:pt>
                <c:pt idx="243266">
                  <c:v>54.795462560216201</c:v>
                </c:pt>
                <c:pt idx="243267">
                  <c:v>54.795543486990198</c:v>
                </c:pt>
                <c:pt idx="243268">
                  <c:v>54.795624413505102</c:v>
                </c:pt>
                <c:pt idx="243269">
                  <c:v>54.795705339761</c:v>
                </c:pt>
                <c:pt idx="243270">
                  <c:v>54.795786265757897</c:v>
                </c:pt>
                <c:pt idx="243271">
                  <c:v>54.795867191495702</c:v>
                </c:pt>
                <c:pt idx="243272">
                  <c:v>54.7959481169745</c:v>
                </c:pt>
                <c:pt idx="243273">
                  <c:v>54.796029042194199</c:v>
                </c:pt>
                <c:pt idx="243274">
                  <c:v>54.796109967154997</c:v>
                </c:pt>
                <c:pt idx="243275">
                  <c:v>54.796190891856703</c:v>
                </c:pt>
                <c:pt idx="243276">
                  <c:v>54.796271816299303</c:v>
                </c:pt>
                <c:pt idx="243277">
                  <c:v>54.796352740482902</c:v>
                </c:pt>
                <c:pt idx="243278">
                  <c:v>54.796433664407502</c:v>
                </c:pt>
                <c:pt idx="243279">
                  <c:v>54.796514588073101</c:v>
                </c:pt>
                <c:pt idx="243280">
                  <c:v>54.796595511479602</c:v>
                </c:pt>
                <c:pt idx="243281">
                  <c:v>54.796676434627102</c:v>
                </c:pt>
                <c:pt idx="243282">
                  <c:v>54.796757357515602</c:v>
                </c:pt>
                <c:pt idx="243283">
                  <c:v>54.796838280145003</c:v>
                </c:pt>
                <c:pt idx="243284">
                  <c:v>54.796919202515497</c:v>
                </c:pt>
                <c:pt idx="243285">
                  <c:v>54.797000124626898</c:v>
                </c:pt>
                <c:pt idx="243286">
                  <c:v>54.7970810464792</c:v>
                </c:pt>
                <c:pt idx="243287">
                  <c:v>54.797161968072601</c:v>
                </c:pt>
                <c:pt idx="243288">
                  <c:v>54.797242889406903</c:v>
                </c:pt>
                <c:pt idx="243289">
                  <c:v>54.797323810482197</c:v>
                </c:pt>
                <c:pt idx="243290">
                  <c:v>54.797404731298499</c:v>
                </c:pt>
                <c:pt idx="243291">
                  <c:v>54.797485651855702</c:v>
                </c:pt>
                <c:pt idx="243292">
                  <c:v>54.797566572153997</c:v>
                </c:pt>
                <c:pt idx="243293">
                  <c:v>54.7976474921932</c:v>
                </c:pt>
                <c:pt idx="243294">
                  <c:v>54.797728411973402</c:v>
                </c:pt>
                <c:pt idx="243295">
                  <c:v>54.797809331494598</c:v>
                </c:pt>
                <c:pt idx="243296">
                  <c:v>54.797890250756801</c:v>
                </c:pt>
                <c:pt idx="243297">
                  <c:v>54.797971169759897</c:v>
                </c:pt>
                <c:pt idx="243298">
                  <c:v>54.7980520885041</c:v>
                </c:pt>
                <c:pt idx="243299">
                  <c:v>54.798133006989197</c:v>
                </c:pt>
                <c:pt idx="243300">
                  <c:v>54.7982139252153</c:v>
                </c:pt>
                <c:pt idx="243301">
                  <c:v>54.798294843182397</c:v>
                </c:pt>
                <c:pt idx="243302">
                  <c:v>54.798375760890501</c:v>
                </c:pt>
                <c:pt idx="243303">
                  <c:v>54.798456678339598</c:v>
                </c:pt>
                <c:pt idx="243304">
                  <c:v>54.798537595529702</c:v>
                </c:pt>
                <c:pt idx="243305">
                  <c:v>54.798618512460699</c:v>
                </c:pt>
                <c:pt idx="243306">
                  <c:v>54.798699429132803</c:v>
                </c:pt>
                <c:pt idx="243307">
                  <c:v>54.798780345545801</c:v>
                </c:pt>
                <c:pt idx="243308">
                  <c:v>54.798861261699898</c:v>
                </c:pt>
                <c:pt idx="243309">
                  <c:v>54.798942177594903</c:v>
                </c:pt>
                <c:pt idx="243310">
                  <c:v>54.799023093231</c:v>
                </c:pt>
                <c:pt idx="243311">
                  <c:v>54.799104008607998</c:v>
                </c:pt>
                <c:pt idx="243312">
                  <c:v>54.799184923726003</c:v>
                </c:pt>
                <c:pt idx="243313">
                  <c:v>54.799265838585001</c:v>
                </c:pt>
                <c:pt idx="243314">
                  <c:v>54.799346753185098</c:v>
                </c:pt>
                <c:pt idx="243315">
                  <c:v>54.799427667526103</c:v>
                </c:pt>
                <c:pt idx="243316">
                  <c:v>54.799508581608102</c:v>
                </c:pt>
                <c:pt idx="243317">
                  <c:v>54.7995894954311</c:v>
                </c:pt>
                <c:pt idx="243318">
                  <c:v>54.799670408995198</c:v>
                </c:pt>
                <c:pt idx="243319">
                  <c:v>54.799751322300203</c:v>
                </c:pt>
                <c:pt idx="243320">
                  <c:v>54.799832235346202</c:v>
                </c:pt>
                <c:pt idx="243321">
                  <c:v>54.7999131481333</c:v>
                </c:pt>
                <c:pt idx="243322">
                  <c:v>54.799994060661298</c:v>
                </c:pt>
                <c:pt idx="243323">
                  <c:v>54.800074972930403</c:v>
                </c:pt>
                <c:pt idx="243324">
                  <c:v>54.800155884940402</c:v>
                </c:pt>
                <c:pt idx="243325">
                  <c:v>54.8002367966915</c:v>
                </c:pt>
                <c:pt idx="243326">
                  <c:v>54.800317708183599</c:v>
                </c:pt>
                <c:pt idx="243327">
                  <c:v>54.800398619416598</c:v>
                </c:pt>
                <c:pt idx="243328">
                  <c:v>54.800479530390703</c:v>
                </c:pt>
                <c:pt idx="243329">
                  <c:v>54.800560441105802</c:v>
                </c:pt>
                <c:pt idx="243330">
                  <c:v>54.8006413515619</c:v>
                </c:pt>
                <c:pt idx="243331">
                  <c:v>54.800722261759098</c:v>
                </c:pt>
                <c:pt idx="243332">
                  <c:v>54.800803171697197</c:v>
                </c:pt>
                <c:pt idx="243333">
                  <c:v>54.800884081376402</c:v>
                </c:pt>
                <c:pt idx="243334">
                  <c:v>54.800964990796501</c:v>
                </c:pt>
                <c:pt idx="243335">
                  <c:v>54.8010458999577</c:v>
                </c:pt>
                <c:pt idx="243336">
                  <c:v>54.801126808859898</c:v>
                </c:pt>
                <c:pt idx="243337">
                  <c:v>54.801207717503203</c:v>
                </c:pt>
                <c:pt idx="243338">
                  <c:v>54.801288625887402</c:v>
                </c:pt>
                <c:pt idx="243339">
                  <c:v>54.8013695340127</c:v>
                </c:pt>
                <c:pt idx="243340">
                  <c:v>54.801450441878899</c:v>
                </c:pt>
                <c:pt idx="243341">
                  <c:v>54.801531349486197</c:v>
                </c:pt>
                <c:pt idx="243342">
                  <c:v>54.801612256834602</c:v>
                </c:pt>
                <c:pt idx="243343">
                  <c:v>54.8016931639239</c:v>
                </c:pt>
                <c:pt idx="243344">
                  <c:v>54.801774070754298</c:v>
                </c:pt>
                <c:pt idx="243345">
                  <c:v>54.801854977325704</c:v>
                </c:pt>
                <c:pt idx="243346">
                  <c:v>54.801935883638102</c:v>
                </c:pt>
                <c:pt idx="243347">
                  <c:v>54.802016789691599</c:v>
                </c:pt>
                <c:pt idx="243348">
                  <c:v>54.802097695485998</c:v>
                </c:pt>
                <c:pt idx="243349">
                  <c:v>54.802178601021502</c:v>
                </c:pt>
                <c:pt idx="243350">
                  <c:v>54.8022595062981</c:v>
                </c:pt>
                <c:pt idx="243351">
                  <c:v>54.802340411315598</c:v>
                </c:pt>
                <c:pt idx="243352">
                  <c:v>54.802421316074202</c:v>
                </c:pt>
                <c:pt idx="243353">
                  <c:v>54.8025022205738</c:v>
                </c:pt>
                <c:pt idx="243354">
                  <c:v>54.802583124814497</c:v>
                </c:pt>
                <c:pt idx="243355">
                  <c:v>54.802664028796201</c:v>
                </c:pt>
                <c:pt idx="243356">
                  <c:v>54.802744932518898</c:v>
                </c:pt>
                <c:pt idx="243357">
                  <c:v>54.802825835982603</c:v>
                </c:pt>
                <c:pt idx="243358">
                  <c:v>54.802906739187399</c:v>
                </c:pt>
                <c:pt idx="243359">
                  <c:v>54.802987642133303</c:v>
                </c:pt>
                <c:pt idx="243360">
                  <c:v>54.8030685448201</c:v>
                </c:pt>
                <c:pt idx="243361">
                  <c:v>54.803149447248003</c:v>
                </c:pt>
                <c:pt idx="243362">
                  <c:v>54.8032303494169</c:v>
                </c:pt>
                <c:pt idx="243363">
                  <c:v>54.803311251326903</c:v>
                </c:pt>
                <c:pt idx="243364">
                  <c:v>54.803392152977999</c:v>
                </c:pt>
                <c:pt idx="243365">
                  <c:v>54.803473054370002</c:v>
                </c:pt>
                <c:pt idx="243366">
                  <c:v>54.803553955503098</c:v>
                </c:pt>
                <c:pt idx="243367">
                  <c:v>54.803634856377201</c:v>
                </c:pt>
                <c:pt idx="243368">
                  <c:v>54.803715756992403</c:v>
                </c:pt>
                <c:pt idx="243369">
                  <c:v>54.803796657348698</c:v>
                </c:pt>
                <c:pt idx="243370">
                  <c:v>54.803877557445901</c:v>
                </c:pt>
                <c:pt idx="243371">
                  <c:v>54.803958457284303</c:v>
                </c:pt>
                <c:pt idx="243372">
                  <c:v>54.804039356863598</c:v>
                </c:pt>
                <c:pt idx="243373">
                  <c:v>54.804120256184</c:v>
                </c:pt>
                <c:pt idx="243374">
                  <c:v>54.804201155245501</c:v>
                </c:pt>
                <c:pt idx="243375">
                  <c:v>54.804282054048002</c:v>
                </c:pt>
                <c:pt idx="243376">
                  <c:v>54.804362952591603</c:v>
                </c:pt>
                <c:pt idx="243377">
                  <c:v>54.804443850876197</c:v>
                </c:pt>
                <c:pt idx="243378">
                  <c:v>54.804524748901898</c:v>
                </c:pt>
                <c:pt idx="243379">
                  <c:v>54.804605646668598</c:v>
                </c:pt>
                <c:pt idx="243380">
                  <c:v>54.804686544176398</c:v>
                </c:pt>
                <c:pt idx="243381">
                  <c:v>54.804767441425199</c:v>
                </c:pt>
                <c:pt idx="243382">
                  <c:v>54.804848338415098</c:v>
                </c:pt>
                <c:pt idx="243383">
                  <c:v>54.804929235145998</c:v>
                </c:pt>
                <c:pt idx="243384">
                  <c:v>54.805010131617998</c:v>
                </c:pt>
                <c:pt idx="243385">
                  <c:v>54.805091027831097</c:v>
                </c:pt>
                <c:pt idx="243386">
                  <c:v>54.805171923785203</c:v>
                </c:pt>
                <c:pt idx="243387">
                  <c:v>54.805252819480302</c:v>
                </c:pt>
                <c:pt idx="243388">
                  <c:v>54.8053337149166</c:v>
                </c:pt>
                <c:pt idx="243389">
                  <c:v>54.805414610093898</c:v>
                </c:pt>
                <c:pt idx="243390">
                  <c:v>54.805495505012203</c:v>
                </c:pt>
                <c:pt idx="243391">
                  <c:v>54.805576399671601</c:v>
                </c:pt>
                <c:pt idx="243392">
                  <c:v>54.805657294072098</c:v>
                </c:pt>
                <c:pt idx="243393">
                  <c:v>54.805738188213702</c:v>
                </c:pt>
                <c:pt idx="243394">
                  <c:v>54.805819082096299</c:v>
                </c:pt>
                <c:pt idx="243395">
                  <c:v>54.805899975719903</c:v>
                </c:pt>
                <c:pt idx="243396">
                  <c:v>54.805980869084699</c:v>
                </c:pt>
                <c:pt idx="243397">
                  <c:v>54.806061762190502</c:v>
                </c:pt>
                <c:pt idx="243398">
                  <c:v>54.806142655037398</c:v>
                </c:pt>
                <c:pt idx="243399">
                  <c:v>54.806223547625301</c:v>
                </c:pt>
                <c:pt idx="243400">
                  <c:v>54.806304439954303</c:v>
                </c:pt>
                <c:pt idx="243401">
                  <c:v>54.806385332024398</c:v>
                </c:pt>
                <c:pt idx="243402">
                  <c:v>54.806466223835599</c:v>
                </c:pt>
                <c:pt idx="243403">
                  <c:v>54.806547115387801</c:v>
                </c:pt>
                <c:pt idx="243404">
                  <c:v>54.806628006681102</c:v>
                </c:pt>
                <c:pt idx="243405">
                  <c:v>54.806708897715502</c:v>
                </c:pt>
                <c:pt idx="243406">
                  <c:v>54.806789788490903</c:v>
                </c:pt>
                <c:pt idx="243407">
                  <c:v>54.806870679007503</c:v>
                </c:pt>
                <c:pt idx="243408">
                  <c:v>54.806951569265102</c:v>
                </c:pt>
                <c:pt idx="243409">
                  <c:v>54.807032459263802</c:v>
                </c:pt>
                <c:pt idx="243410">
                  <c:v>54.807113349003501</c:v>
                </c:pt>
                <c:pt idx="243411">
                  <c:v>54.807194238484399</c:v>
                </c:pt>
                <c:pt idx="243412">
                  <c:v>54.807275127706298</c:v>
                </c:pt>
                <c:pt idx="243413">
                  <c:v>54.807356016669303</c:v>
                </c:pt>
                <c:pt idx="243414">
                  <c:v>54.8074369053734</c:v>
                </c:pt>
                <c:pt idx="243415">
                  <c:v>54.807517793818597</c:v>
                </c:pt>
                <c:pt idx="243416">
                  <c:v>54.807598682004802</c:v>
                </c:pt>
                <c:pt idx="243417">
                  <c:v>54.807679569932098</c:v>
                </c:pt>
                <c:pt idx="243418">
                  <c:v>54.807760457600502</c:v>
                </c:pt>
                <c:pt idx="243419">
                  <c:v>54.807841345010097</c:v>
                </c:pt>
                <c:pt idx="243420">
                  <c:v>54.8079222321606</c:v>
                </c:pt>
                <c:pt idx="243421">
                  <c:v>54.808003119052302</c:v>
                </c:pt>
                <c:pt idx="243422">
                  <c:v>54.808084005685103</c:v>
                </c:pt>
                <c:pt idx="243423">
                  <c:v>54.808164892058898</c:v>
                </c:pt>
                <c:pt idx="243424">
                  <c:v>54.808245778173898</c:v>
                </c:pt>
                <c:pt idx="243425">
                  <c:v>54.808326664029899</c:v>
                </c:pt>
                <c:pt idx="243426">
                  <c:v>54.808407549627098</c:v>
                </c:pt>
                <c:pt idx="243427">
                  <c:v>54.808488434965298</c:v>
                </c:pt>
                <c:pt idx="243428">
                  <c:v>54.808569320044597</c:v>
                </c:pt>
                <c:pt idx="243429">
                  <c:v>54.808650204865003</c:v>
                </c:pt>
                <c:pt idx="243430">
                  <c:v>54.808731089426502</c:v>
                </c:pt>
                <c:pt idx="243431">
                  <c:v>54.8088119737291</c:v>
                </c:pt>
                <c:pt idx="243432">
                  <c:v>54.808892857772797</c:v>
                </c:pt>
                <c:pt idx="243433">
                  <c:v>54.808973741557601</c:v>
                </c:pt>
                <c:pt idx="243434">
                  <c:v>54.809054625083498</c:v>
                </c:pt>
                <c:pt idx="243435">
                  <c:v>54.809135508350501</c:v>
                </c:pt>
                <c:pt idx="243436">
                  <c:v>54.809216391358603</c:v>
                </c:pt>
                <c:pt idx="243437">
                  <c:v>54.809297274107799</c:v>
                </c:pt>
                <c:pt idx="243438">
                  <c:v>54.809378156598001</c:v>
                </c:pt>
                <c:pt idx="243439">
                  <c:v>54.809459038829402</c:v>
                </c:pt>
                <c:pt idx="243440">
                  <c:v>54.809539920801903</c:v>
                </c:pt>
                <c:pt idx="243441">
                  <c:v>54.809620802515497</c:v>
                </c:pt>
                <c:pt idx="243442">
                  <c:v>54.809701683970196</c:v>
                </c:pt>
                <c:pt idx="243443">
                  <c:v>54.809782565166003</c:v>
                </c:pt>
                <c:pt idx="243444">
                  <c:v>54.809863446103002</c:v>
                </c:pt>
                <c:pt idx="243445">
                  <c:v>54.809944326781</c:v>
                </c:pt>
                <c:pt idx="243446">
                  <c:v>54.810025207200098</c:v>
                </c:pt>
                <c:pt idx="243447">
                  <c:v>54.810106087360403</c:v>
                </c:pt>
                <c:pt idx="243448">
                  <c:v>54.8101869672617</c:v>
                </c:pt>
                <c:pt idx="243449">
                  <c:v>54.810267846904203</c:v>
                </c:pt>
                <c:pt idx="243450">
                  <c:v>54.810348726287799</c:v>
                </c:pt>
                <c:pt idx="243451">
                  <c:v>54.810429605412402</c:v>
                </c:pt>
                <c:pt idx="243452">
                  <c:v>54.810510484278304</c:v>
                </c:pt>
                <c:pt idx="243453">
                  <c:v>54.810591362885198</c:v>
                </c:pt>
                <c:pt idx="243454">
                  <c:v>54.810672241233199</c:v>
                </c:pt>
                <c:pt idx="243455">
                  <c:v>54.8107531193223</c:v>
                </c:pt>
                <c:pt idx="243456">
                  <c:v>54.810833997152599</c:v>
                </c:pt>
                <c:pt idx="243457">
                  <c:v>54.810914874723998</c:v>
                </c:pt>
                <c:pt idx="243458">
                  <c:v>54.810995752036497</c:v>
                </c:pt>
                <c:pt idx="243459">
                  <c:v>54.811076629090103</c:v>
                </c:pt>
                <c:pt idx="243460">
                  <c:v>54.8111575058848</c:v>
                </c:pt>
                <c:pt idx="243461">
                  <c:v>54.811238382420697</c:v>
                </c:pt>
                <c:pt idx="243462">
                  <c:v>54.811319258697701</c:v>
                </c:pt>
                <c:pt idx="243463">
                  <c:v>54.811400134715797</c:v>
                </c:pt>
                <c:pt idx="243464">
                  <c:v>54.811481010474999</c:v>
                </c:pt>
                <c:pt idx="243465">
                  <c:v>54.811561885975301</c:v>
                </c:pt>
                <c:pt idx="243466">
                  <c:v>54.811642761216802</c:v>
                </c:pt>
                <c:pt idx="243467">
                  <c:v>54.811723636199403</c:v>
                </c:pt>
                <c:pt idx="243468">
                  <c:v>54.811804510923103</c:v>
                </c:pt>
                <c:pt idx="243469">
                  <c:v>54.811885385388003</c:v>
                </c:pt>
                <c:pt idx="243470">
                  <c:v>54.811966259593902</c:v>
                </c:pt>
                <c:pt idx="243471">
                  <c:v>54.8120471335411</c:v>
                </c:pt>
                <c:pt idx="243472">
                  <c:v>54.812128007229298</c:v>
                </c:pt>
                <c:pt idx="243473">
                  <c:v>54.812208880658702</c:v>
                </c:pt>
                <c:pt idx="243474">
                  <c:v>54.812289753829198</c:v>
                </c:pt>
                <c:pt idx="243475">
                  <c:v>54.812370626740801</c:v>
                </c:pt>
                <c:pt idx="243476">
                  <c:v>54.812451499393497</c:v>
                </c:pt>
                <c:pt idx="243477">
                  <c:v>54.812532371787398</c:v>
                </c:pt>
                <c:pt idx="243478">
                  <c:v>54.812613243922499</c:v>
                </c:pt>
                <c:pt idx="243479">
                  <c:v>54.8126941157986</c:v>
                </c:pt>
                <c:pt idx="243480">
                  <c:v>54.812774987415899</c:v>
                </c:pt>
                <c:pt idx="243481">
                  <c:v>54.812855858774398</c:v>
                </c:pt>
                <c:pt idx="243482">
                  <c:v>54.812936729873996</c:v>
                </c:pt>
                <c:pt idx="243483">
                  <c:v>54.813017600714701</c:v>
                </c:pt>
                <c:pt idx="243484">
                  <c:v>54.813098471296499</c:v>
                </c:pt>
                <c:pt idx="243485">
                  <c:v>54.813179341619502</c:v>
                </c:pt>
                <c:pt idx="243486">
                  <c:v>54.813260211683698</c:v>
                </c:pt>
                <c:pt idx="243487">
                  <c:v>54.813341081489</c:v>
                </c:pt>
                <c:pt idx="243488">
                  <c:v>54.813421951035401</c:v>
                </c:pt>
                <c:pt idx="243489">
                  <c:v>54.813502820322903</c:v>
                </c:pt>
                <c:pt idx="243490">
                  <c:v>54.813583689351702</c:v>
                </c:pt>
                <c:pt idx="243491">
                  <c:v>54.813664558121502</c:v>
                </c:pt>
                <c:pt idx="243492">
                  <c:v>54.813745426632501</c:v>
                </c:pt>
                <c:pt idx="243493">
                  <c:v>54.813826294884699</c:v>
                </c:pt>
                <c:pt idx="243494">
                  <c:v>54.813907162878003</c:v>
                </c:pt>
                <c:pt idx="243495">
                  <c:v>54.8139880306124</c:v>
                </c:pt>
                <c:pt idx="243496">
                  <c:v>54.814068898088003</c:v>
                </c:pt>
                <c:pt idx="243497">
                  <c:v>54.814149765304798</c:v>
                </c:pt>
                <c:pt idx="243498">
                  <c:v>54.814230632262699</c:v>
                </c:pt>
                <c:pt idx="243499">
                  <c:v>54.8143114989617</c:v>
                </c:pt>
                <c:pt idx="243500">
                  <c:v>54.814392365401901</c:v>
                </c:pt>
                <c:pt idx="243501">
                  <c:v>54.8144732315833</c:v>
                </c:pt>
                <c:pt idx="243502">
                  <c:v>54.814554097505798</c:v>
                </c:pt>
                <c:pt idx="243503">
                  <c:v>54.814634963169503</c:v>
                </c:pt>
                <c:pt idx="243504">
                  <c:v>54.8147158285743</c:v>
                </c:pt>
                <c:pt idx="243505">
                  <c:v>54.814796693720297</c:v>
                </c:pt>
                <c:pt idx="243506">
                  <c:v>54.8148775586074</c:v>
                </c:pt>
                <c:pt idx="243507">
                  <c:v>54.814958423235701</c:v>
                </c:pt>
                <c:pt idx="243508">
                  <c:v>54.815039287605202</c:v>
                </c:pt>
                <c:pt idx="243509">
                  <c:v>54.815120151715803</c:v>
                </c:pt>
                <c:pt idx="243510">
                  <c:v>54.815201015567602</c:v>
                </c:pt>
                <c:pt idx="243511">
                  <c:v>54.815281879160501</c:v>
                </c:pt>
                <c:pt idx="243512">
                  <c:v>54.8153627424946</c:v>
                </c:pt>
                <c:pt idx="243513">
                  <c:v>54.815443605569897</c:v>
                </c:pt>
                <c:pt idx="243514">
                  <c:v>54.8155244683863</c:v>
                </c:pt>
                <c:pt idx="243515">
                  <c:v>54.815605330943903</c:v>
                </c:pt>
                <c:pt idx="243516">
                  <c:v>54.815686193242698</c:v>
                </c:pt>
                <c:pt idx="243517">
                  <c:v>54.815767055282599</c:v>
                </c:pt>
                <c:pt idx="243518">
                  <c:v>54.815847917063699</c:v>
                </c:pt>
                <c:pt idx="243519">
                  <c:v>54.815928778585999</c:v>
                </c:pt>
                <c:pt idx="243520">
                  <c:v>54.816009639849398</c:v>
                </c:pt>
                <c:pt idx="243521">
                  <c:v>54.816090500854003</c:v>
                </c:pt>
                <c:pt idx="243522">
                  <c:v>54.8161713615998</c:v>
                </c:pt>
                <c:pt idx="243523">
                  <c:v>54.816252222086703</c:v>
                </c:pt>
                <c:pt idx="243524">
                  <c:v>54.816333082314898</c:v>
                </c:pt>
                <c:pt idx="243525">
                  <c:v>54.8164139422842</c:v>
                </c:pt>
                <c:pt idx="243526">
                  <c:v>54.816494801994601</c:v>
                </c:pt>
                <c:pt idx="243527">
                  <c:v>54.816575661446301</c:v>
                </c:pt>
                <c:pt idx="243528">
                  <c:v>54.8166565206391</c:v>
                </c:pt>
                <c:pt idx="243529">
                  <c:v>54.816737379573098</c:v>
                </c:pt>
                <c:pt idx="243530">
                  <c:v>54.816818238248302</c:v>
                </c:pt>
                <c:pt idx="243531">
                  <c:v>54.816899096664599</c:v>
                </c:pt>
                <c:pt idx="243532">
                  <c:v>54.816979954822202</c:v>
                </c:pt>
                <c:pt idx="243533">
                  <c:v>54.817060812720896</c:v>
                </c:pt>
                <c:pt idx="243534">
                  <c:v>54.817141670360797</c:v>
                </c:pt>
                <c:pt idx="243535">
                  <c:v>54.817222527741897</c:v>
                </c:pt>
                <c:pt idx="243536">
                  <c:v>54.817303384864097</c:v>
                </c:pt>
                <c:pt idx="243537">
                  <c:v>54.817384241727602</c:v>
                </c:pt>
                <c:pt idx="243538">
                  <c:v>54.8174650983322</c:v>
                </c:pt>
                <c:pt idx="243539">
                  <c:v>54.817545954678003</c:v>
                </c:pt>
                <c:pt idx="243540">
                  <c:v>54.817626810764999</c:v>
                </c:pt>
                <c:pt idx="243541">
                  <c:v>54.817707666593201</c:v>
                </c:pt>
                <c:pt idx="243542">
                  <c:v>54.817788522162601</c:v>
                </c:pt>
                <c:pt idx="243543">
                  <c:v>54.817869377473102</c:v>
                </c:pt>
                <c:pt idx="243544">
                  <c:v>54.8179502325249</c:v>
                </c:pt>
                <c:pt idx="243545">
                  <c:v>54.818031087317799</c:v>
                </c:pt>
                <c:pt idx="243546">
                  <c:v>54.818111941852003</c:v>
                </c:pt>
                <c:pt idx="243547">
                  <c:v>54.818192796127299</c:v>
                </c:pt>
                <c:pt idx="243548">
                  <c:v>54.818273650143801</c:v>
                </c:pt>
                <c:pt idx="243549">
                  <c:v>54.818354503901503</c:v>
                </c:pt>
                <c:pt idx="243550">
                  <c:v>54.818435357400404</c:v>
                </c:pt>
                <c:pt idx="243551">
                  <c:v>54.818516210640503</c:v>
                </c:pt>
                <c:pt idx="243552">
                  <c:v>54.818597063621802</c:v>
                </c:pt>
                <c:pt idx="243553">
                  <c:v>54.818677916344299</c:v>
                </c:pt>
                <c:pt idx="243554">
                  <c:v>54.818758768808003</c:v>
                </c:pt>
                <c:pt idx="243555">
                  <c:v>54.818839621012899</c:v>
                </c:pt>
                <c:pt idx="243556">
                  <c:v>54.818920472959</c:v>
                </c:pt>
                <c:pt idx="243557">
                  <c:v>54.819001324646301</c:v>
                </c:pt>
                <c:pt idx="243558">
                  <c:v>54.819082176074801</c:v>
                </c:pt>
                <c:pt idx="243559">
                  <c:v>54.8191630272445</c:v>
                </c:pt>
                <c:pt idx="243560">
                  <c:v>54.819243878155397</c:v>
                </c:pt>
                <c:pt idx="243561">
                  <c:v>54.819324728807402</c:v>
                </c:pt>
                <c:pt idx="243562">
                  <c:v>54.819405579200797</c:v>
                </c:pt>
                <c:pt idx="243563">
                  <c:v>54.819486429335299</c:v>
                </c:pt>
                <c:pt idx="243564">
                  <c:v>54.819567279211</c:v>
                </c:pt>
                <c:pt idx="243565">
                  <c:v>54.8196481288279</c:v>
                </c:pt>
                <c:pt idx="243566">
                  <c:v>54.819728978185999</c:v>
                </c:pt>
                <c:pt idx="243567">
                  <c:v>54.819809827285397</c:v>
                </c:pt>
                <c:pt idx="243568">
                  <c:v>54.819890676125901</c:v>
                </c:pt>
                <c:pt idx="243569">
                  <c:v>54.819971524707697</c:v>
                </c:pt>
                <c:pt idx="243570">
                  <c:v>54.820052373030599</c:v>
                </c:pt>
                <c:pt idx="243571">
                  <c:v>54.8201332210948</c:v>
                </c:pt>
                <c:pt idx="243572">
                  <c:v>54.820214068900199</c:v>
                </c:pt>
                <c:pt idx="243573">
                  <c:v>54.820294916446798</c:v>
                </c:pt>
                <c:pt idx="243574">
                  <c:v>54.820375763734603</c:v>
                </c:pt>
                <c:pt idx="243575">
                  <c:v>54.820456610763699</c:v>
                </c:pt>
                <c:pt idx="243576">
                  <c:v>54.820537457533902</c:v>
                </c:pt>
                <c:pt idx="243577">
                  <c:v>54.820618304045396</c:v>
                </c:pt>
                <c:pt idx="243578">
                  <c:v>54.820699150298097</c:v>
                </c:pt>
                <c:pt idx="243579">
                  <c:v>54.820779996292003</c:v>
                </c:pt>
                <c:pt idx="243580">
                  <c:v>54.820860842027102</c:v>
                </c:pt>
                <c:pt idx="243581">
                  <c:v>54.820941687503399</c:v>
                </c:pt>
                <c:pt idx="243582">
                  <c:v>54.821022532721003</c:v>
                </c:pt>
                <c:pt idx="243583">
                  <c:v>54.821103377679798</c:v>
                </c:pt>
                <c:pt idx="243584">
                  <c:v>54.821184222379799</c:v>
                </c:pt>
                <c:pt idx="243585">
                  <c:v>54.821265066820999</c:v>
                </c:pt>
                <c:pt idx="243586">
                  <c:v>54.821345911003498</c:v>
                </c:pt>
                <c:pt idx="243587">
                  <c:v>54.821426754927103</c:v>
                </c:pt>
                <c:pt idx="243588">
                  <c:v>54.821507598592</c:v>
                </c:pt>
                <c:pt idx="243589">
                  <c:v>54.821588441998202</c:v>
                </c:pt>
                <c:pt idx="243590">
                  <c:v>54.821669285145497</c:v>
                </c:pt>
                <c:pt idx="243591">
                  <c:v>54.821750128034097</c:v>
                </c:pt>
                <c:pt idx="243592">
                  <c:v>54.821830970663903</c:v>
                </c:pt>
                <c:pt idx="243593">
                  <c:v>54.821911813035001</c:v>
                </c:pt>
                <c:pt idx="243594">
                  <c:v>54.821992655147199</c:v>
                </c:pt>
                <c:pt idx="243595">
                  <c:v>54.822073497000702</c:v>
                </c:pt>
                <c:pt idx="243596">
                  <c:v>54.822154338595503</c:v>
                </c:pt>
                <c:pt idx="243597">
                  <c:v>54.822235179931504</c:v>
                </c:pt>
                <c:pt idx="243598">
                  <c:v>54.822316021008703</c:v>
                </c:pt>
                <c:pt idx="243599">
                  <c:v>54.822396861827102</c:v>
                </c:pt>
                <c:pt idx="243600">
                  <c:v>54.822477702386799</c:v>
                </c:pt>
                <c:pt idx="243601">
                  <c:v>54.822558542687702</c:v>
                </c:pt>
                <c:pt idx="243602">
                  <c:v>54.822639382729903</c:v>
                </c:pt>
                <c:pt idx="243603">
                  <c:v>54.822720222513297</c:v>
                </c:pt>
                <c:pt idx="243604">
                  <c:v>54.822801062037897</c:v>
                </c:pt>
                <c:pt idx="243605">
                  <c:v>54.822881901303802</c:v>
                </c:pt>
                <c:pt idx="243606">
                  <c:v>54.822962740310899</c:v>
                </c:pt>
                <c:pt idx="243607">
                  <c:v>54.823043579059203</c:v>
                </c:pt>
                <c:pt idx="243608">
                  <c:v>54.823124417548797</c:v>
                </c:pt>
                <c:pt idx="243609">
                  <c:v>54.823205255779698</c:v>
                </c:pt>
                <c:pt idx="243610">
                  <c:v>54.823286093751697</c:v>
                </c:pt>
                <c:pt idx="243611">
                  <c:v>54.823366931465003</c:v>
                </c:pt>
                <c:pt idx="243612">
                  <c:v>54.8234477689196</c:v>
                </c:pt>
                <c:pt idx="243613">
                  <c:v>54.823528606115403</c:v>
                </c:pt>
                <c:pt idx="243614">
                  <c:v>54.823609443052497</c:v>
                </c:pt>
                <c:pt idx="243615">
                  <c:v>54.823690279730798</c:v>
                </c:pt>
                <c:pt idx="243616">
                  <c:v>54.823771116150397</c:v>
                </c:pt>
                <c:pt idx="243617">
                  <c:v>54.823851952311202</c:v>
                </c:pt>
                <c:pt idx="243618">
                  <c:v>54.823932788213298</c:v>
                </c:pt>
                <c:pt idx="243619">
                  <c:v>54.824013623856601</c:v>
                </c:pt>
                <c:pt idx="243620">
                  <c:v>54.824094459241103</c:v>
                </c:pt>
                <c:pt idx="243621">
                  <c:v>54.824175294367002</c:v>
                </c:pt>
                <c:pt idx="243622">
                  <c:v>54.824256129234001</c:v>
                </c:pt>
                <c:pt idx="243623">
                  <c:v>54.824336963842399</c:v>
                </c:pt>
                <c:pt idx="243624">
                  <c:v>54.824417798191902</c:v>
                </c:pt>
                <c:pt idx="243625">
                  <c:v>54.824498632282797</c:v>
                </c:pt>
                <c:pt idx="243626">
                  <c:v>54.824579466114898</c:v>
                </c:pt>
                <c:pt idx="243627">
                  <c:v>54.824660299688198</c:v>
                </c:pt>
                <c:pt idx="243628">
                  <c:v>54.824741133002902</c:v>
                </c:pt>
                <c:pt idx="243629">
                  <c:v>54.8248219660587</c:v>
                </c:pt>
                <c:pt idx="243630">
                  <c:v>54.824902798855902</c:v>
                </c:pt>
                <c:pt idx="243631">
                  <c:v>54.824983631394304</c:v>
                </c:pt>
                <c:pt idx="243632">
                  <c:v>54.825064463673897</c:v>
                </c:pt>
                <c:pt idx="243633">
                  <c:v>54.825145295694902</c:v>
                </c:pt>
                <c:pt idx="243634">
                  <c:v>54.825226127457</c:v>
                </c:pt>
                <c:pt idx="243635">
                  <c:v>54.825306958960503</c:v>
                </c:pt>
                <c:pt idx="243636">
                  <c:v>54.825387790205198</c:v>
                </c:pt>
                <c:pt idx="243637">
                  <c:v>54.825468621191199</c:v>
                </c:pt>
                <c:pt idx="243638">
                  <c:v>54.825549451918398</c:v>
                </c:pt>
                <c:pt idx="243639">
                  <c:v>54.825630282387003</c:v>
                </c:pt>
                <c:pt idx="243640">
                  <c:v>54.8257111125967</c:v>
                </c:pt>
                <c:pt idx="243641">
                  <c:v>54.825791942547802</c:v>
                </c:pt>
                <c:pt idx="243642">
                  <c:v>54.825872772240103</c:v>
                </c:pt>
                <c:pt idx="243643">
                  <c:v>54.825953601673703</c:v>
                </c:pt>
                <c:pt idx="243644">
                  <c:v>54.826034430848601</c:v>
                </c:pt>
                <c:pt idx="243645">
                  <c:v>54.826115259764698</c:v>
                </c:pt>
                <c:pt idx="243646">
                  <c:v>54.826196088422201</c:v>
                </c:pt>
                <c:pt idx="243647">
                  <c:v>54.826276916820902</c:v>
                </c:pt>
                <c:pt idx="243648">
                  <c:v>54.826357744960802</c:v>
                </c:pt>
                <c:pt idx="243649">
                  <c:v>54.8264385728421</c:v>
                </c:pt>
                <c:pt idx="243650">
                  <c:v>54.826519400464598</c:v>
                </c:pt>
                <c:pt idx="243651">
                  <c:v>54.826600227828401</c:v>
                </c:pt>
                <c:pt idx="243652">
                  <c:v>54.826681054933502</c:v>
                </c:pt>
                <c:pt idx="243653">
                  <c:v>54.826761881779802</c:v>
                </c:pt>
                <c:pt idx="243654">
                  <c:v>54.826842708367501</c:v>
                </c:pt>
                <c:pt idx="243655">
                  <c:v>54.826923534696398</c:v>
                </c:pt>
                <c:pt idx="243656">
                  <c:v>54.827004360766601</c:v>
                </c:pt>
                <c:pt idx="243657">
                  <c:v>54.827085186578103</c:v>
                </c:pt>
                <c:pt idx="243658">
                  <c:v>54.827166012130803</c:v>
                </c:pt>
                <c:pt idx="243659">
                  <c:v>54.827246837424902</c:v>
                </c:pt>
                <c:pt idx="243660">
                  <c:v>54.827327662460199</c:v>
                </c:pt>
                <c:pt idx="243661">
                  <c:v>54.827408487236902</c:v>
                </c:pt>
                <c:pt idx="243662">
                  <c:v>54.827489311754803</c:v>
                </c:pt>
                <c:pt idx="243663">
                  <c:v>54.827570136014003</c:v>
                </c:pt>
                <c:pt idx="243664">
                  <c:v>54.827650960014402</c:v>
                </c:pt>
                <c:pt idx="243665">
                  <c:v>54.827731783756199</c:v>
                </c:pt>
                <c:pt idx="243666">
                  <c:v>54.827812607239302</c:v>
                </c:pt>
                <c:pt idx="243667">
                  <c:v>54.827893430463703</c:v>
                </c:pt>
                <c:pt idx="243668">
                  <c:v>54.827974253429304</c:v>
                </c:pt>
                <c:pt idx="243669">
                  <c:v>54.828055076136202</c:v>
                </c:pt>
                <c:pt idx="243670">
                  <c:v>54.828135898584499</c:v>
                </c:pt>
                <c:pt idx="243671">
                  <c:v>54.828216720774002</c:v>
                </c:pt>
                <c:pt idx="243672">
                  <c:v>54.828297542704803</c:v>
                </c:pt>
                <c:pt idx="243673">
                  <c:v>54.828378364377002</c:v>
                </c:pt>
                <c:pt idx="243674">
                  <c:v>54.8284591857904</c:v>
                </c:pt>
                <c:pt idx="243675">
                  <c:v>54.828540006945097</c:v>
                </c:pt>
                <c:pt idx="243676">
                  <c:v>54.8286208278411</c:v>
                </c:pt>
                <c:pt idx="243677">
                  <c:v>54.8287016484785</c:v>
                </c:pt>
                <c:pt idx="243678">
                  <c:v>54.828782468857099</c:v>
                </c:pt>
                <c:pt idx="243679">
                  <c:v>54.828863288976997</c:v>
                </c:pt>
                <c:pt idx="243680">
                  <c:v>54.828944108838201</c:v>
                </c:pt>
                <c:pt idx="243681">
                  <c:v>54.829024928440703</c:v>
                </c:pt>
                <c:pt idx="243682">
                  <c:v>54.829105747784602</c:v>
                </c:pt>
                <c:pt idx="243683">
                  <c:v>54.829186566869701</c:v>
                </c:pt>
                <c:pt idx="243684">
                  <c:v>54.829267385696099</c:v>
                </c:pt>
                <c:pt idx="243685">
                  <c:v>54.829348204263901</c:v>
                </c:pt>
                <c:pt idx="243686">
                  <c:v>54.829429022572903</c:v>
                </c:pt>
                <c:pt idx="243687">
                  <c:v>54.829509840623302</c:v>
                </c:pt>
                <c:pt idx="243688">
                  <c:v>54.829590658415</c:v>
                </c:pt>
                <c:pt idx="243689">
                  <c:v>54.829671475947897</c:v>
                </c:pt>
                <c:pt idx="243690">
                  <c:v>54.829752293222199</c:v>
                </c:pt>
                <c:pt idx="243691">
                  <c:v>54.8298331102378</c:v>
                </c:pt>
                <c:pt idx="243692">
                  <c:v>54.829913926994699</c:v>
                </c:pt>
                <c:pt idx="243693">
                  <c:v>54.829994743492897</c:v>
                </c:pt>
                <c:pt idx="243694">
                  <c:v>54.830075559732499</c:v>
                </c:pt>
                <c:pt idx="243695">
                  <c:v>54.830156375713301</c:v>
                </c:pt>
                <c:pt idx="243696">
                  <c:v>54.830237191435501</c:v>
                </c:pt>
                <c:pt idx="243697">
                  <c:v>54.830318006898999</c:v>
                </c:pt>
                <c:pt idx="243698">
                  <c:v>54.830398822103803</c:v>
                </c:pt>
                <c:pt idx="243699">
                  <c:v>54.830479637049898</c:v>
                </c:pt>
                <c:pt idx="243700">
                  <c:v>54.830560451737298</c:v>
                </c:pt>
                <c:pt idx="243701">
                  <c:v>54.830641266166097</c:v>
                </c:pt>
                <c:pt idx="243702">
                  <c:v>54.830722080336201</c:v>
                </c:pt>
                <c:pt idx="243703">
                  <c:v>54.830802894247498</c:v>
                </c:pt>
                <c:pt idx="243704">
                  <c:v>54.830883707900298</c:v>
                </c:pt>
                <c:pt idx="243705">
                  <c:v>54.830964521294298</c:v>
                </c:pt>
                <c:pt idx="243706">
                  <c:v>54.831045334429703</c:v>
                </c:pt>
                <c:pt idx="243707">
                  <c:v>54.831126147306399</c:v>
                </c:pt>
                <c:pt idx="243708">
                  <c:v>54.831206959924401</c:v>
                </c:pt>
                <c:pt idx="243709">
                  <c:v>54.831287772283702</c:v>
                </c:pt>
                <c:pt idx="243710">
                  <c:v>54.8313685843844</c:v>
                </c:pt>
                <c:pt idx="243711">
                  <c:v>54.831449396226397</c:v>
                </c:pt>
                <c:pt idx="243712">
                  <c:v>54.831530207809699</c:v>
                </c:pt>
                <c:pt idx="243713">
                  <c:v>54.8316110191343</c:v>
                </c:pt>
                <c:pt idx="243714">
                  <c:v>54.831691830200299</c:v>
                </c:pt>
                <c:pt idx="243715">
                  <c:v>54.831772641007603</c:v>
                </c:pt>
                <c:pt idx="243716">
                  <c:v>54.831853451556299</c:v>
                </c:pt>
                <c:pt idx="243717">
                  <c:v>54.8319342618463</c:v>
                </c:pt>
                <c:pt idx="243718">
                  <c:v>54.832015071877599</c:v>
                </c:pt>
                <c:pt idx="243719">
                  <c:v>54.832095881650197</c:v>
                </c:pt>
                <c:pt idx="243720">
                  <c:v>54.8321766911642</c:v>
                </c:pt>
                <c:pt idx="243721">
                  <c:v>54.832257500419502</c:v>
                </c:pt>
                <c:pt idx="243722">
                  <c:v>54.832338309416201</c:v>
                </c:pt>
                <c:pt idx="243723">
                  <c:v>54.832419118154199</c:v>
                </c:pt>
                <c:pt idx="243724">
                  <c:v>54.832499926633503</c:v>
                </c:pt>
                <c:pt idx="243725">
                  <c:v>54.832580734854197</c:v>
                </c:pt>
                <c:pt idx="243726">
                  <c:v>54.832661542816197</c:v>
                </c:pt>
                <c:pt idx="243727">
                  <c:v>54.832742350519503</c:v>
                </c:pt>
                <c:pt idx="243728">
                  <c:v>54.832823157964199</c:v>
                </c:pt>
                <c:pt idx="243729">
                  <c:v>54.832903965150201</c:v>
                </c:pt>
                <c:pt idx="243730">
                  <c:v>54.832984772077602</c:v>
                </c:pt>
                <c:pt idx="243731">
                  <c:v>54.8330655787463</c:v>
                </c:pt>
                <c:pt idx="243732">
                  <c:v>54.833146385156397</c:v>
                </c:pt>
                <c:pt idx="243733">
                  <c:v>54.833227191307799</c:v>
                </c:pt>
                <c:pt idx="243734">
                  <c:v>54.833307997200599</c:v>
                </c:pt>
                <c:pt idx="243735">
                  <c:v>54.833388802834698</c:v>
                </c:pt>
                <c:pt idx="243736">
                  <c:v>54.833469608210102</c:v>
                </c:pt>
                <c:pt idx="243737">
                  <c:v>54.833550413326897</c:v>
                </c:pt>
                <c:pt idx="243738">
                  <c:v>54.833631218185097</c:v>
                </c:pt>
                <c:pt idx="243739">
                  <c:v>54.833712022784603</c:v>
                </c:pt>
                <c:pt idx="243740">
                  <c:v>54.8337928271254</c:v>
                </c:pt>
                <c:pt idx="243741">
                  <c:v>54.833873631207602</c:v>
                </c:pt>
                <c:pt idx="243742">
                  <c:v>54.833954435031202</c:v>
                </c:pt>
                <c:pt idx="243743">
                  <c:v>54.834035238596101</c:v>
                </c:pt>
                <c:pt idx="243744">
                  <c:v>54.834116041902398</c:v>
                </c:pt>
                <c:pt idx="243745">
                  <c:v>54.83419684495</c:v>
                </c:pt>
                <c:pt idx="243746">
                  <c:v>54.834277647739</c:v>
                </c:pt>
                <c:pt idx="243747">
                  <c:v>54.834358450269399</c:v>
                </c:pt>
                <c:pt idx="243748">
                  <c:v>54.834439252541003</c:v>
                </c:pt>
                <c:pt idx="243749">
                  <c:v>54.834520054554098</c:v>
                </c:pt>
                <c:pt idx="243750">
                  <c:v>54.834600856308498</c:v>
                </c:pt>
                <c:pt idx="243751">
                  <c:v>54.834681657804303</c:v>
                </c:pt>
                <c:pt idx="243752">
                  <c:v>54.8347624590414</c:v>
                </c:pt>
                <c:pt idx="243753">
                  <c:v>54.834843260019902</c:v>
                </c:pt>
                <c:pt idx="243754">
                  <c:v>54.834924060739802</c:v>
                </c:pt>
                <c:pt idx="243755">
                  <c:v>54.835004861201</c:v>
                </c:pt>
                <c:pt idx="243756">
                  <c:v>54.835085661403603</c:v>
                </c:pt>
                <c:pt idx="243757">
                  <c:v>54.835166461347598</c:v>
                </c:pt>
                <c:pt idx="243758">
                  <c:v>54.835247261032897</c:v>
                </c:pt>
                <c:pt idx="243759">
                  <c:v>54.835328060459602</c:v>
                </c:pt>
                <c:pt idx="243760">
                  <c:v>54.835408859627698</c:v>
                </c:pt>
                <c:pt idx="243761">
                  <c:v>54.835489658537099</c:v>
                </c:pt>
                <c:pt idx="243762">
                  <c:v>54.835570457187899</c:v>
                </c:pt>
                <c:pt idx="243763">
                  <c:v>54.835651255580103</c:v>
                </c:pt>
                <c:pt idx="243764">
                  <c:v>54.835732053713599</c:v>
                </c:pt>
                <c:pt idx="243765">
                  <c:v>54.8358128515885</c:v>
                </c:pt>
                <c:pt idx="243766">
                  <c:v>54.835893649204799</c:v>
                </c:pt>
                <c:pt idx="243767">
                  <c:v>54.835974446562503</c:v>
                </c:pt>
                <c:pt idx="243768">
                  <c:v>54.836055243661598</c:v>
                </c:pt>
                <c:pt idx="243769">
                  <c:v>54.836136040501998</c:v>
                </c:pt>
                <c:pt idx="243770">
                  <c:v>54.836216837083803</c:v>
                </c:pt>
                <c:pt idx="243771">
                  <c:v>54.8362976334069</c:v>
                </c:pt>
                <c:pt idx="243772">
                  <c:v>54.836378429471502</c:v>
                </c:pt>
                <c:pt idx="243773">
                  <c:v>54.836459225277402</c:v>
                </c:pt>
                <c:pt idx="243774">
                  <c:v>54.8365400208247</c:v>
                </c:pt>
                <c:pt idx="243775">
                  <c:v>54.836620816113403</c:v>
                </c:pt>
                <c:pt idx="243776">
                  <c:v>54.836701611143503</c:v>
                </c:pt>
                <c:pt idx="243777">
                  <c:v>54.836782405914903</c:v>
                </c:pt>
                <c:pt idx="243778">
                  <c:v>54.8368632004277</c:v>
                </c:pt>
                <c:pt idx="243779">
                  <c:v>54.836943994682002</c:v>
                </c:pt>
                <c:pt idx="243780">
                  <c:v>54.837024788677603</c:v>
                </c:pt>
                <c:pt idx="243781">
                  <c:v>54.837105582414502</c:v>
                </c:pt>
                <c:pt idx="243782">
                  <c:v>54.837186375892898</c:v>
                </c:pt>
                <c:pt idx="243783">
                  <c:v>54.8372671691127</c:v>
                </c:pt>
                <c:pt idx="243784">
                  <c:v>54.8373479620738</c:v>
                </c:pt>
                <c:pt idx="243785">
                  <c:v>54.837428754776397</c:v>
                </c:pt>
                <c:pt idx="243786">
                  <c:v>54.8375095472203</c:v>
                </c:pt>
                <c:pt idx="243787">
                  <c:v>54.837590339405601</c:v>
                </c:pt>
                <c:pt idx="243788">
                  <c:v>54.8376711313323</c:v>
                </c:pt>
                <c:pt idx="243789">
                  <c:v>54.837751923000397</c:v>
                </c:pt>
                <c:pt idx="243790">
                  <c:v>54.837832714409899</c:v>
                </c:pt>
                <c:pt idx="243791">
                  <c:v>54.837913505560799</c:v>
                </c:pt>
                <c:pt idx="243792">
                  <c:v>54.837994296453097</c:v>
                </c:pt>
                <c:pt idx="243793">
                  <c:v>54.8380750870868</c:v>
                </c:pt>
                <c:pt idx="243794">
                  <c:v>54.838155877461901</c:v>
                </c:pt>
                <c:pt idx="243795">
                  <c:v>54.8382366675783</c:v>
                </c:pt>
                <c:pt idx="243796">
                  <c:v>54.838317457436197</c:v>
                </c:pt>
                <c:pt idx="243797">
                  <c:v>54.838398247035499</c:v>
                </c:pt>
                <c:pt idx="243798">
                  <c:v>54.8384790363761</c:v>
                </c:pt>
                <c:pt idx="243799">
                  <c:v>54.838559825458198</c:v>
                </c:pt>
                <c:pt idx="243800">
                  <c:v>54.838640614281701</c:v>
                </c:pt>
                <c:pt idx="243801">
                  <c:v>54.838721402846502</c:v>
                </c:pt>
                <c:pt idx="243802">
                  <c:v>54.838802191152801</c:v>
                </c:pt>
                <c:pt idx="243803">
                  <c:v>54.838882979200498</c:v>
                </c:pt>
                <c:pt idx="243804">
                  <c:v>54.8389637669896</c:v>
                </c:pt>
                <c:pt idx="243805">
                  <c:v>54.8390445545201</c:v>
                </c:pt>
                <c:pt idx="243806">
                  <c:v>54.839125341791998</c:v>
                </c:pt>
                <c:pt idx="243807">
                  <c:v>54.839206128805301</c:v>
                </c:pt>
                <c:pt idx="243808">
                  <c:v>54.839286915560002</c:v>
                </c:pt>
                <c:pt idx="243809">
                  <c:v>54.839367702056101</c:v>
                </c:pt>
                <c:pt idx="243810">
                  <c:v>54.839448488293598</c:v>
                </c:pt>
                <c:pt idx="243811">
                  <c:v>54.8395292742726</c:v>
                </c:pt>
                <c:pt idx="243812">
                  <c:v>54.8396100599929</c:v>
                </c:pt>
                <c:pt idx="243813">
                  <c:v>54.839690845454697</c:v>
                </c:pt>
                <c:pt idx="243814">
                  <c:v>54.8397716306579</c:v>
                </c:pt>
                <c:pt idx="243815">
                  <c:v>54.8398524156025</c:v>
                </c:pt>
                <c:pt idx="243816">
                  <c:v>54.839933200288499</c:v>
                </c:pt>
                <c:pt idx="243817">
                  <c:v>54.840013984715902</c:v>
                </c:pt>
                <c:pt idx="243818">
                  <c:v>54.840094768884697</c:v>
                </c:pt>
                <c:pt idx="243819">
                  <c:v>54.840175552795003</c:v>
                </c:pt>
                <c:pt idx="243820">
                  <c:v>54.8402563364467</c:v>
                </c:pt>
                <c:pt idx="243821">
                  <c:v>54.840337119839802</c:v>
                </c:pt>
                <c:pt idx="243822">
                  <c:v>54.840417902974302</c:v>
                </c:pt>
                <c:pt idx="243823">
                  <c:v>54.8404986858502</c:v>
                </c:pt>
                <c:pt idx="243824">
                  <c:v>54.840579468467503</c:v>
                </c:pt>
                <c:pt idx="243825">
                  <c:v>54.840660250826303</c:v>
                </c:pt>
                <c:pt idx="243826">
                  <c:v>54.840741032926502</c:v>
                </c:pt>
                <c:pt idx="243827">
                  <c:v>54.840821814768098</c:v>
                </c:pt>
                <c:pt idx="243828">
                  <c:v>54.840902596351199</c:v>
                </c:pt>
                <c:pt idx="243829">
                  <c:v>54.840983377675698</c:v>
                </c:pt>
                <c:pt idx="243830">
                  <c:v>54.841064158741503</c:v>
                </c:pt>
                <c:pt idx="243831">
                  <c:v>54.841144939548897</c:v>
                </c:pt>
                <c:pt idx="243832">
                  <c:v>54.841225720097597</c:v>
                </c:pt>
                <c:pt idx="243833">
                  <c:v>54.841306500387802</c:v>
                </c:pt>
                <c:pt idx="243834">
                  <c:v>54.841387280419397</c:v>
                </c:pt>
                <c:pt idx="243835">
                  <c:v>54.841468060192497</c:v>
                </c:pt>
                <c:pt idx="243836">
                  <c:v>54.841548839706903</c:v>
                </c:pt>
                <c:pt idx="243837">
                  <c:v>54.841629618962799</c:v>
                </c:pt>
                <c:pt idx="243838">
                  <c:v>54.841710397960199</c:v>
                </c:pt>
                <c:pt idx="243839">
                  <c:v>54.841791176698898</c:v>
                </c:pt>
                <c:pt idx="243840">
                  <c:v>54.841871955179101</c:v>
                </c:pt>
                <c:pt idx="243841">
                  <c:v>54.841952733400802</c:v>
                </c:pt>
                <c:pt idx="243842">
                  <c:v>54.842033511363802</c:v>
                </c:pt>
                <c:pt idx="243843">
                  <c:v>54.842114289068398</c:v>
                </c:pt>
                <c:pt idx="243844">
                  <c:v>54.8421950665143</c:v>
                </c:pt>
                <c:pt idx="243845">
                  <c:v>54.8422758437017</c:v>
                </c:pt>
                <c:pt idx="243846">
                  <c:v>54.842356620630497</c:v>
                </c:pt>
                <c:pt idx="243847">
                  <c:v>54.842437397300799</c:v>
                </c:pt>
                <c:pt idx="243848">
                  <c:v>54.842518173712499</c:v>
                </c:pt>
                <c:pt idx="243849">
                  <c:v>54.842598949865703</c:v>
                </c:pt>
                <c:pt idx="243850">
                  <c:v>54.842679725760298</c:v>
                </c:pt>
                <c:pt idx="243851">
                  <c:v>54.842760501396299</c:v>
                </c:pt>
                <c:pt idx="243852">
                  <c:v>54.842841276773797</c:v>
                </c:pt>
                <c:pt idx="243853">
                  <c:v>54.8429220518927</c:v>
                </c:pt>
                <c:pt idx="243854">
                  <c:v>54.8430028267531</c:v>
                </c:pt>
                <c:pt idx="243855">
                  <c:v>54.843083601354898</c:v>
                </c:pt>
                <c:pt idx="243856">
                  <c:v>54.843164375698201</c:v>
                </c:pt>
                <c:pt idx="243857">
                  <c:v>54.843245149782902</c:v>
                </c:pt>
                <c:pt idx="243858">
                  <c:v>54.843325923609001</c:v>
                </c:pt>
                <c:pt idx="243859">
                  <c:v>54.843406697176697</c:v>
                </c:pt>
                <c:pt idx="243860">
                  <c:v>54.843487470485698</c:v>
                </c:pt>
                <c:pt idx="243861">
                  <c:v>54.843568243536197</c:v>
                </c:pt>
                <c:pt idx="243862">
                  <c:v>54.8436490163282</c:v>
                </c:pt>
                <c:pt idx="243863">
                  <c:v>54.843729788861602</c:v>
                </c:pt>
                <c:pt idx="243864">
                  <c:v>54.8438105611365</c:v>
                </c:pt>
                <c:pt idx="243865">
                  <c:v>54.843891333152897</c:v>
                </c:pt>
                <c:pt idx="243866">
                  <c:v>54.843972104910598</c:v>
                </c:pt>
                <c:pt idx="243867">
                  <c:v>54.844052876409897</c:v>
                </c:pt>
                <c:pt idx="243868">
                  <c:v>54.844133647650601</c:v>
                </c:pt>
                <c:pt idx="243869">
                  <c:v>54.844214418632802</c:v>
                </c:pt>
                <c:pt idx="243870">
                  <c:v>54.844295189356401</c:v>
                </c:pt>
                <c:pt idx="243871">
                  <c:v>54.844375959821498</c:v>
                </c:pt>
                <c:pt idx="243872">
                  <c:v>54.844456730028</c:v>
                </c:pt>
                <c:pt idx="243873">
                  <c:v>54.844537499975999</c:v>
                </c:pt>
                <c:pt idx="243874">
                  <c:v>54.844618269665503</c:v>
                </c:pt>
                <c:pt idx="243875">
                  <c:v>54.844699039096398</c:v>
                </c:pt>
                <c:pt idx="243876">
                  <c:v>54.844779808268797</c:v>
                </c:pt>
                <c:pt idx="243877">
                  <c:v>54.8448605771827</c:v>
                </c:pt>
                <c:pt idx="243878">
                  <c:v>54.844941345838002</c:v>
                </c:pt>
                <c:pt idx="243879">
                  <c:v>54.845022114234801</c:v>
                </c:pt>
                <c:pt idx="243880">
                  <c:v>54.845102882373098</c:v>
                </c:pt>
                <c:pt idx="243881">
                  <c:v>54.8451836502528</c:v>
                </c:pt>
                <c:pt idx="243882">
                  <c:v>54.845264417873999</c:v>
                </c:pt>
                <c:pt idx="243883">
                  <c:v>54.845345185236603</c:v>
                </c:pt>
                <c:pt idx="243884">
                  <c:v>54.845425952340797</c:v>
                </c:pt>
                <c:pt idx="243885">
                  <c:v>54.845506719186403</c:v>
                </c:pt>
                <c:pt idx="243886">
                  <c:v>54.8455874857735</c:v>
                </c:pt>
                <c:pt idx="243887">
                  <c:v>54.845668252102001</c:v>
                </c:pt>
                <c:pt idx="243888">
                  <c:v>54.8457490181721</c:v>
                </c:pt>
                <c:pt idx="243889">
                  <c:v>54.845829783983604</c:v>
                </c:pt>
                <c:pt idx="243890">
                  <c:v>54.845910549536598</c:v>
                </c:pt>
                <c:pt idx="243891">
                  <c:v>54.845991314830997</c:v>
                </c:pt>
                <c:pt idx="243892">
                  <c:v>54.846072079867</c:v>
                </c:pt>
                <c:pt idx="243893">
                  <c:v>54.846152844644401</c:v>
                </c:pt>
                <c:pt idx="243894">
                  <c:v>54.846233609163299</c:v>
                </c:pt>
                <c:pt idx="243895">
                  <c:v>54.846314373423603</c:v>
                </c:pt>
                <c:pt idx="243896">
                  <c:v>54.846395137425503</c:v>
                </c:pt>
                <c:pt idx="243897">
                  <c:v>54.846475901168802</c:v>
                </c:pt>
                <c:pt idx="243898">
                  <c:v>54.846556664653598</c:v>
                </c:pt>
                <c:pt idx="243899">
                  <c:v>54.846637427879898</c:v>
                </c:pt>
                <c:pt idx="243900">
                  <c:v>54.846718190847703</c:v>
                </c:pt>
                <c:pt idx="243901">
                  <c:v>54.846798953556998</c:v>
                </c:pt>
                <c:pt idx="243902">
                  <c:v>54.846879716007798</c:v>
                </c:pt>
                <c:pt idx="243903">
                  <c:v>54.846960478200003</c:v>
                </c:pt>
                <c:pt idx="243904">
                  <c:v>54.847041240133699</c:v>
                </c:pt>
                <c:pt idx="243905">
                  <c:v>54.847122001808899</c:v>
                </c:pt>
                <c:pt idx="243906">
                  <c:v>54.847202763225603</c:v>
                </c:pt>
                <c:pt idx="243907">
                  <c:v>54.847283524383798</c:v>
                </c:pt>
                <c:pt idx="243908">
                  <c:v>54.847364285283497</c:v>
                </c:pt>
                <c:pt idx="243909">
                  <c:v>54.847445045924701</c:v>
                </c:pt>
                <c:pt idx="243910">
                  <c:v>54.847525806307402</c:v>
                </c:pt>
                <c:pt idx="243911">
                  <c:v>54.847606566431502</c:v>
                </c:pt>
                <c:pt idx="243912">
                  <c:v>54.847687326297198</c:v>
                </c:pt>
                <c:pt idx="243913">
                  <c:v>54.847768085904399</c:v>
                </c:pt>
                <c:pt idx="243914">
                  <c:v>54.847848845252997</c:v>
                </c:pt>
                <c:pt idx="243915">
                  <c:v>54.8479296043432</c:v>
                </c:pt>
                <c:pt idx="243916">
                  <c:v>54.848010363174801</c:v>
                </c:pt>
                <c:pt idx="243917">
                  <c:v>54.848091121747998</c:v>
                </c:pt>
                <c:pt idx="243918">
                  <c:v>54.848171880062601</c:v>
                </c:pt>
                <c:pt idx="243919">
                  <c:v>54.848252638118701</c:v>
                </c:pt>
                <c:pt idx="243920">
                  <c:v>54.848333395916399</c:v>
                </c:pt>
                <c:pt idx="243921">
                  <c:v>54.848414153455501</c:v>
                </c:pt>
                <c:pt idx="243922">
                  <c:v>54.8484949107362</c:v>
                </c:pt>
                <c:pt idx="243923">
                  <c:v>54.848575667758297</c:v>
                </c:pt>
                <c:pt idx="243924">
                  <c:v>54.848656424521998</c:v>
                </c:pt>
                <c:pt idx="243925">
                  <c:v>54.848737181027097</c:v>
                </c:pt>
                <c:pt idx="243926">
                  <c:v>54.8488179372738</c:v>
                </c:pt>
                <c:pt idx="243927">
                  <c:v>54.848898693262001</c:v>
                </c:pt>
                <c:pt idx="243928">
                  <c:v>54.848979448991599</c:v>
                </c:pt>
                <c:pt idx="243929">
                  <c:v>54.849060204462802</c:v>
                </c:pt>
                <c:pt idx="243930">
                  <c:v>54.849140959675502</c:v>
                </c:pt>
                <c:pt idx="243931">
                  <c:v>54.849221714629699</c:v>
                </c:pt>
                <c:pt idx="243932">
                  <c:v>54.849302469325401</c:v>
                </c:pt>
                <c:pt idx="243933">
                  <c:v>54.849383223762601</c:v>
                </c:pt>
                <c:pt idx="243934">
                  <c:v>54.849463977941397</c:v>
                </c:pt>
                <c:pt idx="243935">
                  <c:v>54.849544731861599</c:v>
                </c:pt>
                <c:pt idx="243936">
                  <c:v>54.849625485523397</c:v>
                </c:pt>
                <c:pt idx="243937">
                  <c:v>54.8497062389267</c:v>
                </c:pt>
                <c:pt idx="243938">
                  <c:v>54.8497869920715</c:v>
                </c:pt>
                <c:pt idx="243939">
                  <c:v>54.849867744957798</c:v>
                </c:pt>
                <c:pt idx="243940">
                  <c:v>54.849948497585601</c:v>
                </c:pt>
                <c:pt idx="243941">
                  <c:v>54.850029249955</c:v>
                </c:pt>
                <c:pt idx="243942">
                  <c:v>54.850110002065797</c:v>
                </c:pt>
                <c:pt idx="243943">
                  <c:v>54.850190753918199</c:v>
                </c:pt>
                <c:pt idx="243944">
                  <c:v>54.850271505512097</c:v>
                </c:pt>
                <c:pt idx="243945">
                  <c:v>54.850352256847501</c:v>
                </c:pt>
                <c:pt idx="243946">
                  <c:v>54.850433007924501</c:v>
                </c:pt>
                <c:pt idx="243947">
                  <c:v>54.850513758742999</c:v>
                </c:pt>
                <c:pt idx="243948">
                  <c:v>54.850594509303001</c:v>
                </c:pt>
                <c:pt idx="243949">
                  <c:v>54.8506752596045</c:v>
                </c:pt>
                <c:pt idx="243950">
                  <c:v>54.850756009647498</c:v>
                </c:pt>
                <c:pt idx="243951">
                  <c:v>54.850836759432099</c:v>
                </c:pt>
                <c:pt idx="243952">
                  <c:v>54.850917508958197</c:v>
                </c:pt>
                <c:pt idx="243953">
                  <c:v>54.8509982582258</c:v>
                </c:pt>
                <c:pt idx="243954">
                  <c:v>54.851079007235001</c:v>
                </c:pt>
                <c:pt idx="243955">
                  <c:v>54.851159755985698</c:v>
                </c:pt>
                <c:pt idx="243956">
                  <c:v>54.8512405044779</c:v>
                </c:pt>
                <c:pt idx="243957">
                  <c:v>54.8513212527116</c:v>
                </c:pt>
                <c:pt idx="243958">
                  <c:v>54.851402000686903</c:v>
                </c:pt>
                <c:pt idx="243959">
                  <c:v>54.851482748403697</c:v>
                </c:pt>
                <c:pt idx="243960">
                  <c:v>54.851563495862102</c:v>
                </c:pt>
                <c:pt idx="243961">
                  <c:v>54.851644243061997</c:v>
                </c:pt>
                <c:pt idx="243962">
                  <c:v>54.851724990003397</c:v>
                </c:pt>
                <c:pt idx="243963">
                  <c:v>54.851805736686302</c:v>
                </c:pt>
                <c:pt idx="243964">
                  <c:v>54.851886483110803</c:v>
                </c:pt>
                <c:pt idx="243965">
                  <c:v>54.851967229276802</c:v>
                </c:pt>
                <c:pt idx="243966">
                  <c:v>54.852047975184398</c:v>
                </c:pt>
                <c:pt idx="243967">
                  <c:v>54.852128720833498</c:v>
                </c:pt>
                <c:pt idx="243968">
                  <c:v>54.852209466224203</c:v>
                </c:pt>
                <c:pt idx="243969">
                  <c:v>54.852290211356298</c:v>
                </c:pt>
                <c:pt idx="243970">
                  <c:v>54.852370956230097</c:v>
                </c:pt>
                <c:pt idx="243971">
                  <c:v>54.8524517008453</c:v>
                </c:pt>
                <c:pt idx="243972">
                  <c:v>54.852532445202201</c:v>
                </c:pt>
                <c:pt idx="243973">
                  <c:v>54.852613189300499</c:v>
                </c:pt>
                <c:pt idx="243974">
                  <c:v>54.852693933140401</c:v>
                </c:pt>
                <c:pt idx="243975">
                  <c:v>54.8527746767219</c:v>
                </c:pt>
                <c:pt idx="243976">
                  <c:v>54.852855420044897</c:v>
                </c:pt>
                <c:pt idx="243977">
                  <c:v>54.852936163109398</c:v>
                </c:pt>
                <c:pt idx="243978">
                  <c:v>54.853016905915503</c:v>
                </c:pt>
                <c:pt idx="243979">
                  <c:v>54.853097648463198</c:v>
                </c:pt>
                <c:pt idx="243980">
                  <c:v>54.853178390752397</c:v>
                </c:pt>
                <c:pt idx="243981">
                  <c:v>54.853259132783101</c:v>
                </c:pt>
                <c:pt idx="243982">
                  <c:v>54.853339874555402</c:v>
                </c:pt>
                <c:pt idx="243983">
                  <c:v>54.8534206160693</c:v>
                </c:pt>
                <c:pt idx="243984">
                  <c:v>54.853501357324703</c:v>
                </c:pt>
                <c:pt idx="243985">
                  <c:v>54.853582098321603</c:v>
                </c:pt>
                <c:pt idx="243986">
                  <c:v>54.8536628390601</c:v>
                </c:pt>
                <c:pt idx="243987">
                  <c:v>54.8537435795402</c:v>
                </c:pt>
                <c:pt idx="243988">
                  <c:v>54.853824319761799</c:v>
                </c:pt>
                <c:pt idx="243989">
                  <c:v>54.853905059725001</c:v>
                </c:pt>
                <c:pt idx="243990">
                  <c:v>54.8539857994298</c:v>
                </c:pt>
                <c:pt idx="243991">
                  <c:v>54.854066538876097</c:v>
                </c:pt>
                <c:pt idx="243992">
                  <c:v>54.854147278063898</c:v>
                </c:pt>
                <c:pt idx="243993">
                  <c:v>54.854228016993297</c:v>
                </c:pt>
                <c:pt idx="243994">
                  <c:v>54.854308755664299</c:v>
                </c:pt>
                <c:pt idx="243995">
                  <c:v>54.854389494076898</c:v>
                </c:pt>
                <c:pt idx="243996">
                  <c:v>54.854470232231002</c:v>
                </c:pt>
                <c:pt idx="243997">
                  <c:v>54.854550970126702</c:v>
                </c:pt>
                <c:pt idx="243998">
                  <c:v>54.8546317077639</c:v>
                </c:pt>
                <c:pt idx="243999">
                  <c:v>54.854712445142702</c:v>
                </c:pt>
                <c:pt idx="244000">
                  <c:v>54.854793182263101</c:v>
                </c:pt>
                <c:pt idx="244001">
                  <c:v>54.854873919124998</c:v>
                </c:pt>
                <c:pt idx="244002">
                  <c:v>54.854954655728498</c:v>
                </c:pt>
                <c:pt idx="244003">
                  <c:v>54.855035392073603</c:v>
                </c:pt>
                <c:pt idx="244004">
                  <c:v>54.855116128160297</c:v>
                </c:pt>
                <c:pt idx="244005">
                  <c:v>54.855196863988503</c:v>
                </c:pt>
                <c:pt idx="244006">
                  <c:v>54.855277599558299</c:v>
                </c:pt>
                <c:pt idx="244007">
                  <c:v>54.855358334869699</c:v>
                </c:pt>
                <c:pt idx="244008">
                  <c:v>54.855439069922603</c:v>
                </c:pt>
                <c:pt idx="244009">
                  <c:v>54.855519804717098</c:v>
                </c:pt>
                <c:pt idx="244010">
                  <c:v>54.855600539253203</c:v>
                </c:pt>
                <c:pt idx="244011">
                  <c:v>54.855681273530898</c:v>
                </c:pt>
                <c:pt idx="244012">
                  <c:v>54.855762007550098</c:v>
                </c:pt>
                <c:pt idx="244013">
                  <c:v>54.855842741310902</c:v>
                </c:pt>
                <c:pt idx="244014">
                  <c:v>54.855923474813302</c:v>
                </c:pt>
                <c:pt idx="244015">
                  <c:v>54.8560042080573</c:v>
                </c:pt>
                <c:pt idx="244016">
                  <c:v>54.856084941042802</c:v>
                </c:pt>
                <c:pt idx="244017">
                  <c:v>54.856165673770001</c:v>
                </c:pt>
                <c:pt idx="244018">
                  <c:v>54.856246406238697</c:v>
                </c:pt>
                <c:pt idx="244019">
                  <c:v>54.856327138448997</c:v>
                </c:pt>
                <c:pt idx="244020">
                  <c:v>54.856407870400901</c:v>
                </c:pt>
                <c:pt idx="244021">
                  <c:v>54.856488602094402</c:v>
                </c:pt>
                <c:pt idx="244022">
                  <c:v>54.8565693335294</c:v>
                </c:pt>
                <c:pt idx="244023">
                  <c:v>54.856650064706102</c:v>
                </c:pt>
                <c:pt idx="244024">
                  <c:v>54.856730795624301</c:v>
                </c:pt>
                <c:pt idx="244025">
                  <c:v>54.856811526284098</c:v>
                </c:pt>
                <c:pt idx="244026">
                  <c:v>54.856892256685498</c:v>
                </c:pt>
                <c:pt idx="244027">
                  <c:v>54.856972986828502</c:v>
                </c:pt>
                <c:pt idx="244028">
                  <c:v>54.857053716713096</c:v>
                </c:pt>
                <c:pt idx="244029">
                  <c:v>54.857134446339202</c:v>
                </c:pt>
                <c:pt idx="244030">
                  <c:v>54.857215175706997</c:v>
                </c:pt>
                <c:pt idx="244031">
                  <c:v>54.857295904816397</c:v>
                </c:pt>
                <c:pt idx="244032">
                  <c:v>54.8573766336673</c:v>
                </c:pt>
                <c:pt idx="244033">
                  <c:v>54.8574573622599</c:v>
                </c:pt>
                <c:pt idx="244034">
                  <c:v>54.857538090593998</c:v>
                </c:pt>
                <c:pt idx="244035">
                  <c:v>54.8576188186697</c:v>
                </c:pt>
                <c:pt idx="244036">
                  <c:v>54.857699546487098</c:v>
                </c:pt>
                <c:pt idx="244037">
                  <c:v>54.857780274046</c:v>
                </c:pt>
                <c:pt idx="244038">
                  <c:v>54.8578610013465</c:v>
                </c:pt>
                <c:pt idx="244039">
                  <c:v>54.857941728388703</c:v>
                </c:pt>
                <c:pt idx="244040">
                  <c:v>54.858022455172403</c:v>
                </c:pt>
                <c:pt idx="244041">
                  <c:v>54.8581031816977</c:v>
                </c:pt>
                <c:pt idx="244042">
                  <c:v>54.858183907964602</c:v>
                </c:pt>
                <c:pt idx="244043">
                  <c:v>54.858264633973199</c:v>
                </c:pt>
                <c:pt idx="244044">
                  <c:v>54.858345359723302</c:v>
                </c:pt>
                <c:pt idx="244045">
                  <c:v>54.858426085215001</c:v>
                </c:pt>
                <c:pt idx="244046">
                  <c:v>54.858506810448397</c:v>
                </c:pt>
                <c:pt idx="244047">
                  <c:v>54.858587535423297</c:v>
                </c:pt>
                <c:pt idx="244048">
                  <c:v>54.8586682601399</c:v>
                </c:pt>
                <c:pt idx="244049">
                  <c:v>54.858748984598101</c:v>
                </c:pt>
                <c:pt idx="244050">
                  <c:v>54.858829708797799</c:v>
                </c:pt>
                <c:pt idx="244051">
                  <c:v>54.858910432739201</c:v>
                </c:pt>
                <c:pt idx="244052">
                  <c:v>54.858991156422199</c:v>
                </c:pt>
                <c:pt idx="244053">
                  <c:v>54.859071879846802</c:v>
                </c:pt>
                <c:pt idx="244054">
                  <c:v>54.859152603013001</c:v>
                </c:pt>
                <c:pt idx="244055">
                  <c:v>54.859233325920798</c:v>
                </c:pt>
                <c:pt idx="244056">
                  <c:v>54.859314048570297</c:v>
                </c:pt>
                <c:pt idx="244057">
                  <c:v>54.859394770961302</c:v>
                </c:pt>
                <c:pt idx="244058">
                  <c:v>54.859475493094003</c:v>
                </c:pt>
                <c:pt idx="244059">
                  <c:v>54.8595562149683</c:v>
                </c:pt>
                <c:pt idx="244060">
                  <c:v>54.859636936584202</c:v>
                </c:pt>
                <c:pt idx="244061">
                  <c:v>54.859717657941701</c:v>
                </c:pt>
                <c:pt idx="244062">
                  <c:v>54.859798379040797</c:v>
                </c:pt>
                <c:pt idx="244063">
                  <c:v>54.859879099881603</c:v>
                </c:pt>
                <c:pt idx="244064">
                  <c:v>54.859959820463999</c:v>
                </c:pt>
                <c:pt idx="244065">
                  <c:v>54.860040540787899</c:v>
                </c:pt>
                <c:pt idx="244066">
                  <c:v>54.860121260853603</c:v>
                </c:pt>
                <c:pt idx="244067">
                  <c:v>54.860201980660797</c:v>
                </c:pt>
                <c:pt idx="244068">
                  <c:v>54.860282700209702</c:v>
                </c:pt>
                <c:pt idx="244069">
                  <c:v>54.860363419500104</c:v>
                </c:pt>
                <c:pt idx="244070">
                  <c:v>54.860444138532301</c:v>
                </c:pt>
                <c:pt idx="244071">
                  <c:v>54.860524857305997</c:v>
                </c:pt>
                <c:pt idx="244072">
                  <c:v>54.860605575821303</c:v>
                </c:pt>
                <c:pt idx="244073">
                  <c:v>54.860686294078299</c:v>
                </c:pt>
                <c:pt idx="244074">
                  <c:v>54.860767012076899</c:v>
                </c:pt>
                <c:pt idx="244075">
                  <c:v>54.860847729817202</c:v>
                </c:pt>
                <c:pt idx="244076">
                  <c:v>54.860928447299102</c:v>
                </c:pt>
                <c:pt idx="244077">
                  <c:v>54.861009164522599</c:v>
                </c:pt>
                <c:pt idx="244078">
                  <c:v>54.8610898814877</c:v>
                </c:pt>
                <c:pt idx="244079">
                  <c:v>54.861170598194498</c:v>
                </c:pt>
                <c:pt idx="244080">
                  <c:v>54.8612513146429</c:v>
                </c:pt>
                <c:pt idx="244081">
                  <c:v>54.861332030832898</c:v>
                </c:pt>
                <c:pt idx="244082">
                  <c:v>54.8614127467646</c:v>
                </c:pt>
                <c:pt idx="244083">
                  <c:v>54.861493462437899</c:v>
                </c:pt>
                <c:pt idx="244084">
                  <c:v>54.861574177852802</c:v>
                </c:pt>
                <c:pt idx="244085">
                  <c:v>54.861654893009401</c:v>
                </c:pt>
                <c:pt idx="244086">
                  <c:v>54.861735607907598</c:v>
                </c:pt>
                <c:pt idx="244087">
                  <c:v>54.861816322547497</c:v>
                </c:pt>
                <c:pt idx="244088">
                  <c:v>54.861897036929001</c:v>
                </c:pt>
                <c:pt idx="244089">
                  <c:v>54.861977751052102</c:v>
                </c:pt>
                <c:pt idx="244090">
                  <c:v>54.862058464916899</c:v>
                </c:pt>
                <c:pt idx="244091">
                  <c:v>54.8621391785233</c:v>
                </c:pt>
                <c:pt idx="244092">
                  <c:v>54.862219891871398</c:v>
                </c:pt>
                <c:pt idx="244093">
                  <c:v>54.862300604961099</c:v>
                </c:pt>
                <c:pt idx="244094">
                  <c:v>54.862381317792398</c:v>
                </c:pt>
                <c:pt idx="244095">
                  <c:v>54.8624620303654</c:v>
                </c:pt>
                <c:pt idx="244096">
                  <c:v>54.862542742680098</c:v>
                </c:pt>
                <c:pt idx="244097">
                  <c:v>54.862623454736401</c:v>
                </c:pt>
                <c:pt idx="244098">
                  <c:v>54.8627041665343</c:v>
                </c:pt>
                <c:pt idx="244099">
                  <c:v>54.862784878073903</c:v>
                </c:pt>
                <c:pt idx="244100">
                  <c:v>54.862865589355103</c:v>
                </c:pt>
                <c:pt idx="244101">
                  <c:v>54.862946300377999</c:v>
                </c:pt>
                <c:pt idx="244102">
                  <c:v>54.863027011142599</c:v>
                </c:pt>
                <c:pt idx="244103">
                  <c:v>54.863107721648703</c:v>
                </c:pt>
                <c:pt idx="244104">
                  <c:v>54.863188431896603</c:v>
                </c:pt>
                <c:pt idx="244105">
                  <c:v>54.8632691418861</c:v>
                </c:pt>
                <c:pt idx="244106">
                  <c:v>54.863349851617201</c:v>
                </c:pt>
                <c:pt idx="244107">
                  <c:v>54.863430561089999</c:v>
                </c:pt>
                <c:pt idx="244108">
                  <c:v>54.8635112703045</c:v>
                </c:pt>
                <c:pt idx="244109">
                  <c:v>54.863591979260597</c:v>
                </c:pt>
                <c:pt idx="244110">
                  <c:v>54.863672687958399</c:v>
                </c:pt>
                <c:pt idx="244111">
                  <c:v>54.863753396397797</c:v>
                </c:pt>
                <c:pt idx="244112">
                  <c:v>54.863834104578899</c:v>
                </c:pt>
                <c:pt idx="244113">
                  <c:v>54.863914812501697</c:v>
                </c:pt>
                <c:pt idx="244114">
                  <c:v>54.8639955201661</c:v>
                </c:pt>
                <c:pt idx="244115">
                  <c:v>54.864076227572198</c:v>
                </c:pt>
                <c:pt idx="244116">
                  <c:v>54.864156934719901</c:v>
                </c:pt>
                <c:pt idx="244117">
                  <c:v>54.8642376416093</c:v>
                </c:pt>
                <c:pt idx="244118">
                  <c:v>54.864318348240403</c:v>
                </c:pt>
                <c:pt idx="244119">
                  <c:v>54.864399054613102</c:v>
                </c:pt>
                <c:pt idx="244120">
                  <c:v>54.864479760727498</c:v>
                </c:pt>
                <c:pt idx="244121">
                  <c:v>54.864560466583598</c:v>
                </c:pt>
                <c:pt idx="244122">
                  <c:v>54.864641172181301</c:v>
                </c:pt>
                <c:pt idx="244123">
                  <c:v>54.864721877520701</c:v>
                </c:pt>
                <c:pt idx="244124">
                  <c:v>54.864802582601797</c:v>
                </c:pt>
                <c:pt idx="244125">
                  <c:v>54.864883287424597</c:v>
                </c:pt>
                <c:pt idx="244126">
                  <c:v>54.864963991989001</c:v>
                </c:pt>
                <c:pt idx="244127">
                  <c:v>54.865044696295101</c:v>
                </c:pt>
                <c:pt idx="244128">
                  <c:v>54.865125400342798</c:v>
                </c:pt>
                <c:pt idx="244129">
                  <c:v>54.865206104132298</c:v>
                </c:pt>
                <c:pt idx="244130">
                  <c:v>54.865286807663402</c:v>
                </c:pt>
                <c:pt idx="244131">
                  <c:v>54.865367510936103</c:v>
                </c:pt>
                <c:pt idx="244132">
                  <c:v>54.8654482139506</c:v>
                </c:pt>
                <c:pt idx="244133">
                  <c:v>54.865528916706701</c:v>
                </c:pt>
                <c:pt idx="244134">
                  <c:v>54.865609619204498</c:v>
                </c:pt>
                <c:pt idx="244135">
                  <c:v>54.865690321443999</c:v>
                </c:pt>
                <c:pt idx="244136">
                  <c:v>54.865771023425197</c:v>
                </c:pt>
                <c:pt idx="244137">
                  <c:v>54.865851725148097</c:v>
                </c:pt>
                <c:pt idx="244138">
                  <c:v>54.865932426612602</c:v>
                </c:pt>
                <c:pt idx="244139">
                  <c:v>54.866013127818803</c:v>
                </c:pt>
                <c:pt idx="244140">
                  <c:v>54.866093828766701</c:v>
                </c:pt>
                <c:pt idx="244141">
                  <c:v>54.866174529456302</c:v>
                </c:pt>
                <c:pt idx="244142">
                  <c:v>54.8662552298875</c:v>
                </c:pt>
                <c:pt idx="244143">
                  <c:v>54.866335930060501</c:v>
                </c:pt>
                <c:pt idx="244144">
                  <c:v>54.866416629975099</c:v>
                </c:pt>
                <c:pt idx="244145">
                  <c:v>54.8664973296314</c:v>
                </c:pt>
                <c:pt idx="244146">
                  <c:v>54.866578029029498</c:v>
                </c:pt>
                <c:pt idx="244147">
                  <c:v>54.866658728169199</c:v>
                </c:pt>
                <c:pt idx="244148">
                  <c:v>54.866739427050497</c:v>
                </c:pt>
                <c:pt idx="244149">
                  <c:v>54.866820125673598</c:v>
                </c:pt>
                <c:pt idx="244150">
                  <c:v>54.866900824038403</c:v>
                </c:pt>
                <c:pt idx="244151">
                  <c:v>54.866981522144798</c:v>
                </c:pt>
                <c:pt idx="244152">
                  <c:v>54.867062219993002</c:v>
                </c:pt>
                <c:pt idx="244153">
                  <c:v>54.867142917582797</c:v>
                </c:pt>
                <c:pt idx="244154">
                  <c:v>54.867223614914401</c:v>
                </c:pt>
                <c:pt idx="244155">
                  <c:v>54.867304311987603</c:v>
                </c:pt>
                <c:pt idx="244156">
                  <c:v>54.867385008802501</c:v>
                </c:pt>
                <c:pt idx="244157">
                  <c:v>54.867465705359201</c:v>
                </c:pt>
                <c:pt idx="244158">
                  <c:v>54.867546401657499</c:v>
                </c:pt>
                <c:pt idx="244159">
                  <c:v>54.8676270976975</c:v>
                </c:pt>
                <c:pt idx="244160">
                  <c:v>54.867707793479198</c:v>
                </c:pt>
                <c:pt idx="244161">
                  <c:v>54.867788489002699</c:v>
                </c:pt>
                <c:pt idx="244162">
                  <c:v>54.867869184267803</c:v>
                </c:pt>
                <c:pt idx="244163">
                  <c:v>54.867949879274597</c:v>
                </c:pt>
                <c:pt idx="244164">
                  <c:v>54.868030574023102</c:v>
                </c:pt>
                <c:pt idx="244165">
                  <c:v>54.868111268513402</c:v>
                </c:pt>
                <c:pt idx="244166">
                  <c:v>54.8681919627453</c:v>
                </c:pt>
                <c:pt idx="244167">
                  <c:v>54.868272656718901</c:v>
                </c:pt>
                <c:pt idx="244168">
                  <c:v>54.868353350434298</c:v>
                </c:pt>
                <c:pt idx="244169">
                  <c:v>54.868434043891298</c:v>
                </c:pt>
                <c:pt idx="244170">
                  <c:v>54.868514737090102</c:v>
                </c:pt>
                <c:pt idx="244171">
                  <c:v>54.868595430030602</c:v>
                </c:pt>
                <c:pt idx="244172">
                  <c:v>54.868676122712699</c:v>
                </c:pt>
                <c:pt idx="244173">
                  <c:v>54.868756815136599</c:v>
                </c:pt>
                <c:pt idx="244174">
                  <c:v>54.868837507302203</c:v>
                </c:pt>
                <c:pt idx="244175">
                  <c:v>54.868918199209503</c:v>
                </c:pt>
                <c:pt idx="244176">
                  <c:v>54.868998890858599</c:v>
                </c:pt>
                <c:pt idx="244177">
                  <c:v>54.869079582249299</c:v>
                </c:pt>
                <c:pt idx="244178">
                  <c:v>54.869160273381702</c:v>
                </c:pt>
                <c:pt idx="244179">
                  <c:v>54.869240964255901</c:v>
                </c:pt>
                <c:pt idx="244180">
                  <c:v>54.869321654871797</c:v>
                </c:pt>
                <c:pt idx="244181">
                  <c:v>54.869402345229403</c:v>
                </c:pt>
                <c:pt idx="244182">
                  <c:v>54.869483035328699</c:v>
                </c:pt>
                <c:pt idx="244183">
                  <c:v>54.869563725169698</c:v>
                </c:pt>
                <c:pt idx="244184">
                  <c:v>54.8696444147525</c:v>
                </c:pt>
                <c:pt idx="244185">
                  <c:v>54.869725104076899</c:v>
                </c:pt>
                <c:pt idx="244186">
                  <c:v>54.869805793143101</c:v>
                </c:pt>
                <c:pt idx="244187">
                  <c:v>54.869886481950999</c:v>
                </c:pt>
                <c:pt idx="244188">
                  <c:v>54.869967170500701</c:v>
                </c:pt>
                <c:pt idx="244189">
                  <c:v>54.870047858791999</c:v>
                </c:pt>
                <c:pt idx="244190">
                  <c:v>54.8701285468251</c:v>
                </c:pt>
                <c:pt idx="244191">
                  <c:v>54.870209234599898</c:v>
                </c:pt>
                <c:pt idx="244192">
                  <c:v>54.870289922116498</c:v>
                </c:pt>
                <c:pt idx="244193">
                  <c:v>54.870370609374703</c:v>
                </c:pt>
                <c:pt idx="244194">
                  <c:v>54.870451296374704</c:v>
                </c:pt>
                <c:pt idx="244195">
                  <c:v>54.8705319831164</c:v>
                </c:pt>
                <c:pt idx="244196">
                  <c:v>54.8706126695999</c:v>
                </c:pt>
                <c:pt idx="244197">
                  <c:v>54.870693355824997</c:v>
                </c:pt>
                <c:pt idx="244198">
                  <c:v>54.870774041791897</c:v>
                </c:pt>
                <c:pt idx="244199">
                  <c:v>54.8708547275006</c:v>
                </c:pt>
                <c:pt idx="244200">
                  <c:v>54.870935412950899</c:v>
                </c:pt>
                <c:pt idx="244201">
                  <c:v>54.871016098143002</c:v>
                </c:pt>
                <c:pt idx="244202">
                  <c:v>54.871096783076901</c:v>
                </c:pt>
                <c:pt idx="244203">
                  <c:v>54.871177467752403</c:v>
                </c:pt>
                <c:pt idx="244204">
                  <c:v>54.871258152169702</c:v>
                </c:pt>
                <c:pt idx="244205">
                  <c:v>54.871338836328803</c:v>
                </c:pt>
                <c:pt idx="244206">
                  <c:v>54.871419520229601</c:v>
                </c:pt>
                <c:pt idx="244207">
                  <c:v>54.871500203872102</c:v>
                </c:pt>
                <c:pt idx="244208">
                  <c:v>54.8715808872563</c:v>
                </c:pt>
                <c:pt idx="244209">
                  <c:v>54.871661570382301</c:v>
                </c:pt>
                <c:pt idx="244210">
                  <c:v>54.871742253250098</c:v>
                </c:pt>
                <c:pt idx="244211">
                  <c:v>54.871822935859498</c:v>
                </c:pt>
                <c:pt idx="244212">
                  <c:v>54.871903618210702</c:v>
                </c:pt>
                <c:pt idx="244213">
                  <c:v>54.871984300303701</c:v>
                </c:pt>
                <c:pt idx="244214">
                  <c:v>54.872064982138397</c:v>
                </c:pt>
                <c:pt idx="244215">
                  <c:v>54.872145663714903</c:v>
                </c:pt>
                <c:pt idx="244216">
                  <c:v>54.872226345033098</c:v>
                </c:pt>
                <c:pt idx="244217">
                  <c:v>54.872307026092997</c:v>
                </c:pt>
                <c:pt idx="244218">
                  <c:v>54.872387706894699</c:v>
                </c:pt>
                <c:pt idx="244219">
                  <c:v>54.872468387438097</c:v>
                </c:pt>
                <c:pt idx="244220">
                  <c:v>54.872549067723298</c:v>
                </c:pt>
                <c:pt idx="244221">
                  <c:v>54.872629747750203</c:v>
                </c:pt>
                <c:pt idx="244222">
                  <c:v>54.872710427518903</c:v>
                </c:pt>
                <c:pt idx="244223">
                  <c:v>54.8727911070294</c:v>
                </c:pt>
                <c:pt idx="244224">
                  <c:v>54.8728717862816</c:v>
                </c:pt>
                <c:pt idx="244225">
                  <c:v>54.872952465275503</c:v>
                </c:pt>
                <c:pt idx="244226">
                  <c:v>54.873033144011202</c:v>
                </c:pt>
                <c:pt idx="244227">
                  <c:v>54.873113822488598</c:v>
                </c:pt>
                <c:pt idx="244228">
                  <c:v>54.873194500707797</c:v>
                </c:pt>
                <c:pt idx="244229">
                  <c:v>54.873275178668798</c:v>
                </c:pt>
                <c:pt idx="244230">
                  <c:v>54.873355856371496</c:v>
                </c:pt>
                <c:pt idx="244231">
                  <c:v>54.873436533815998</c:v>
                </c:pt>
                <c:pt idx="244232">
                  <c:v>54.873517211002202</c:v>
                </c:pt>
                <c:pt idx="244233">
                  <c:v>54.873597887930202</c:v>
                </c:pt>
                <c:pt idx="244234">
                  <c:v>54.873678564599999</c:v>
                </c:pt>
                <c:pt idx="244235">
                  <c:v>54.873759241011498</c:v>
                </c:pt>
                <c:pt idx="244236">
                  <c:v>54.873839917164801</c:v>
                </c:pt>
                <c:pt idx="244237">
                  <c:v>54.8739205930598</c:v>
                </c:pt>
                <c:pt idx="244238">
                  <c:v>54.874001268696603</c:v>
                </c:pt>
                <c:pt idx="244239">
                  <c:v>54.874081944075201</c:v>
                </c:pt>
                <c:pt idx="244240">
                  <c:v>54.874162619195502</c:v>
                </c:pt>
                <c:pt idx="244241">
                  <c:v>54.874243294057599</c:v>
                </c:pt>
                <c:pt idx="244242">
                  <c:v>54.8743239686615</c:v>
                </c:pt>
                <c:pt idx="244243">
                  <c:v>54.874404643007097</c:v>
                </c:pt>
                <c:pt idx="244244">
                  <c:v>54.874485317094504</c:v>
                </c:pt>
                <c:pt idx="244245">
                  <c:v>54.874565990923699</c:v>
                </c:pt>
                <c:pt idx="244246">
                  <c:v>54.874646664494598</c:v>
                </c:pt>
                <c:pt idx="244247">
                  <c:v>54.8747273378074</c:v>
                </c:pt>
                <c:pt idx="244248">
                  <c:v>54.874808010861798</c:v>
                </c:pt>
                <c:pt idx="244249">
                  <c:v>54.874888683658099</c:v>
                </c:pt>
                <c:pt idx="244250">
                  <c:v>54.874969356196097</c:v>
                </c:pt>
                <c:pt idx="244251">
                  <c:v>54.875050028475897</c:v>
                </c:pt>
                <c:pt idx="244252">
                  <c:v>54.8751307004975</c:v>
                </c:pt>
                <c:pt idx="244253">
                  <c:v>54.8752113722609</c:v>
                </c:pt>
                <c:pt idx="244254">
                  <c:v>54.875292043766002</c:v>
                </c:pt>
                <c:pt idx="244255">
                  <c:v>54.875372715012901</c:v>
                </c:pt>
                <c:pt idx="244256">
                  <c:v>54.875453386001602</c:v>
                </c:pt>
                <c:pt idx="244257">
                  <c:v>54.8755340567321</c:v>
                </c:pt>
                <c:pt idx="244258">
                  <c:v>54.875614727204301</c:v>
                </c:pt>
                <c:pt idx="244259">
                  <c:v>54.875695397418397</c:v>
                </c:pt>
                <c:pt idx="244260">
                  <c:v>54.875776067374197</c:v>
                </c:pt>
                <c:pt idx="244261">
                  <c:v>54.8758567370718</c:v>
                </c:pt>
                <c:pt idx="244262">
                  <c:v>54.875937406511198</c:v>
                </c:pt>
                <c:pt idx="244263">
                  <c:v>54.876018075692301</c:v>
                </c:pt>
                <c:pt idx="244264">
                  <c:v>54.876098744615298</c:v>
                </c:pt>
                <c:pt idx="244265">
                  <c:v>54.876179413279999</c:v>
                </c:pt>
                <c:pt idx="244266">
                  <c:v>54.876260081686503</c:v>
                </c:pt>
                <c:pt idx="244267">
                  <c:v>54.876340749834803</c:v>
                </c:pt>
                <c:pt idx="244268">
                  <c:v>54.876421417724899</c:v>
                </c:pt>
                <c:pt idx="244269">
                  <c:v>54.876502085356798</c:v>
                </c:pt>
                <c:pt idx="244270">
                  <c:v>54.876582752730499</c:v>
                </c:pt>
                <c:pt idx="244271">
                  <c:v>54.876663419845997</c:v>
                </c:pt>
                <c:pt idx="244272">
                  <c:v>54.876744086703198</c:v>
                </c:pt>
                <c:pt idx="244273">
                  <c:v>54.876824753302301</c:v>
                </c:pt>
                <c:pt idx="244274">
                  <c:v>54.876905419643101</c:v>
                </c:pt>
                <c:pt idx="244275">
                  <c:v>54.876986085725797</c:v>
                </c:pt>
                <c:pt idx="244276">
                  <c:v>54.877066751550203</c:v>
                </c:pt>
                <c:pt idx="244277">
                  <c:v>54.877147417116397</c:v>
                </c:pt>
                <c:pt idx="244278">
                  <c:v>54.877228082424502</c:v>
                </c:pt>
                <c:pt idx="244279">
                  <c:v>54.877308747474302</c:v>
                </c:pt>
                <c:pt idx="244280">
                  <c:v>54.877389412265899</c:v>
                </c:pt>
                <c:pt idx="244281">
                  <c:v>54.877470076799298</c:v>
                </c:pt>
                <c:pt idx="244282">
                  <c:v>54.8775507410746</c:v>
                </c:pt>
                <c:pt idx="244283">
                  <c:v>54.877631405091599</c:v>
                </c:pt>
                <c:pt idx="244284">
                  <c:v>54.8777120688504</c:v>
                </c:pt>
                <c:pt idx="244285">
                  <c:v>54.877792732350997</c:v>
                </c:pt>
                <c:pt idx="244286">
                  <c:v>54.877873395593497</c:v>
                </c:pt>
                <c:pt idx="244287">
                  <c:v>54.8779540585777</c:v>
                </c:pt>
                <c:pt idx="244288">
                  <c:v>54.878034721303699</c:v>
                </c:pt>
                <c:pt idx="244289">
                  <c:v>54.8781153837716</c:v>
                </c:pt>
                <c:pt idx="244290">
                  <c:v>54.878196045981198</c:v>
                </c:pt>
                <c:pt idx="244291">
                  <c:v>54.878276707932699</c:v>
                </c:pt>
                <c:pt idx="244292">
                  <c:v>54.878357369626002</c:v>
                </c:pt>
                <c:pt idx="244293">
                  <c:v>54.878438031061002</c:v>
                </c:pt>
                <c:pt idx="244294">
                  <c:v>54.878518692237897</c:v>
                </c:pt>
                <c:pt idx="244295">
                  <c:v>54.878599353156602</c:v>
                </c:pt>
                <c:pt idx="244296">
                  <c:v>54.878680013817103</c:v>
                </c:pt>
                <c:pt idx="244297">
                  <c:v>54.8787606742195</c:v>
                </c:pt>
                <c:pt idx="244298">
                  <c:v>54.878841334363599</c:v>
                </c:pt>
                <c:pt idx="244299">
                  <c:v>54.878921994249502</c:v>
                </c:pt>
                <c:pt idx="244300">
                  <c:v>54.879002653877301</c:v>
                </c:pt>
                <c:pt idx="244301">
                  <c:v>54.879083313246902</c:v>
                </c:pt>
                <c:pt idx="244302">
                  <c:v>54.879163972358299</c:v>
                </c:pt>
                <c:pt idx="244303">
                  <c:v>54.879244631211499</c:v>
                </c:pt>
                <c:pt idx="244304">
                  <c:v>54.879325289806502</c:v>
                </c:pt>
                <c:pt idx="244305">
                  <c:v>54.8794059481434</c:v>
                </c:pt>
                <c:pt idx="244306">
                  <c:v>54.879486606222102</c:v>
                </c:pt>
                <c:pt idx="244307">
                  <c:v>54.8795672640425</c:v>
                </c:pt>
                <c:pt idx="244308">
                  <c:v>54.879647921604899</c:v>
                </c:pt>
                <c:pt idx="244309">
                  <c:v>54.879728578909003</c:v>
                </c:pt>
                <c:pt idx="244310">
                  <c:v>54.879809235955001</c:v>
                </c:pt>
                <c:pt idx="244311">
                  <c:v>54.879889892742703</c:v>
                </c:pt>
                <c:pt idx="244312">
                  <c:v>54.879970549272301</c:v>
                </c:pt>
                <c:pt idx="244313">
                  <c:v>54.880051205543801</c:v>
                </c:pt>
                <c:pt idx="244314">
                  <c:v>54.880131861556997</c:v>
                </c:pt>
                <c:pt idx="244315">
                  <c:v>54.880212517312103</c:v>
                </c:pt>
                <c:pt idx="244316">
                  <c:v>54.880293172808997</c:v>
                </c:pt>
                <c:pt idx="244317">
                  <c:v>54.880373828047802</c:v>
                </c:pt>
                <c:pt idx="244318">
                  <c:v>54.880454483028402</c:v>
                </c:pt>
                <c:pt idx="244319">
                  <c:v>54.880535137750798</c:v>
                </c:pt>
                <c:pt idx="244320">
                  <c:v>54.880615792215004</c:v>
                </c:pt>
                <c:pt idx="244321">
                  <c:v>54.880696446421098</c:v>
                </c:pt>
                <c:pt idx="244322">
                  <c:v>54.880777100369002</c:v>
                </c:pt>
                <c:pt idx="244323">
                  <c:v>54.880857754058702</c:v>
                </c:pt>
                <c:pt idx="244324">
                  <c:v>54.880938407490298</c:v>
                </c:pt>
                <c:pt idx="244325">
                  <c:v>54.881019060663697</c:v>
                </c:pt>
                <c:pt idx="244326">
                  <c:v>54.881099713578898</c:v>
                </c:pt>
                <c:pt idx="244327">
                  <c:v>54.881180366236002</c:v>
                </c:pt>
                <c:pt idx="244328">
                  <c:v>54.881261018634902</c:v>
                </c:pt>
                <c:pt idx="244329">
                  <c:v>54.881341670775697</c:v>
                </c:pt>
                <c:pt idx="244330">
                  <c:v>54.881422322658302</c:v>
                </c:pt>
                <c:pt idx="244331">
                  <c:v>54.881502974282697</c:v>
                </c:pt>
                <c:pt idx="244332">
                  <c:v>54.881583625649</c:v>
                </c:pt>
                <c:pt idx="244333">
                  <c:v>54.8816642767571</c:v>
                </c:pt>
                <c:pt idx="244334">
                  <c:v>54.881744927607102</c:v>
                </c:pt>
                <c:pt idx="244335">
                  <c:v>54.8818255781989</c:v>
                </c:pt>
                <c:pt idx="244336">
                  <c:v>54.8819062285325</c:v>
                </c:pt>
                <c:pt idx="244337">
                  <c:v>54.881986878607997</c:v>
                </c:pt>
                <c:pt idx="244338">
                  <c:v>54.882067528425402</c:v>
                </c:pt>
                <c:pt idx="244339">
                  <c:v>54.882148177984597</c:v>
                </c:pt>
                <c:pt idx="244340">
                  <c:v>54.882228827285601</c:v>
                </c:pt>
                <c:pt idx="244341">
                  <c:v>54.882309476328501</c:v>
                </c:pt>
                <c:pt idx="244342">
                  <c:v>54.882390125113197</c:v>
                </c:pt>
                <c:pt idx="244343">
                  <c:v>54.882470773639803</c:v>
                </c:pt>
                <c:pt idx="244344">
                  <c:v>54.882551421908197</c:v>
                </c:pt>
                <c:pt idx="244345">
                  <c:v>54.8826320699185</c:v>
                </c:pt>
                <c:pt idx="244346">
                  <c:v>54.882712717670699</c:v>
                </c:pt>
                <c:pt idx="244347">
                  <c:v>54.882793365164702</c:v>
                </c:pt>
                <c:pt idx="244348">
                  <c:v>54.882874012400499</c:v>
                </c:pt>
                <c:pt idx="244349">
                  <c:v>54.8829546593782</c:v>
                </c:pt>
                <c:pt idx="244350">
                  <c:v>54.883035306097803</c:v>
                </c:pt>
                <c:pt idx="244351">
                  <c:v>54.883115952559201</c:v>
                </c:pt>
                <c:pt idx="244352">
                  <c:v>54.883196598762503</c:v>
                </c:pt>
                <c:pt idx="244353">
                  <c:v>54.8832772447076</c:v>
                </c:pt>
                <c:pt idx="244354">
                  <c:v>54.883357890394599</c:v>
                </c:pt>
                <c:pt idx="244355">
                  <c:v>54.883438535823501</c:v>
                </c:pt>
                <c:pt idx="244356">
                  <c:v>54.883519180994199</c:v>
                </c:pt>
                <c:pt idx="244357">
                  <c:v>54.883599825906799</c:v>
                </c:pt>
                <c:pt idx="244358">
                  <c:v>54.883680470561202</c:v>
                </c:pt>
                <c:pt idx="244359">
                  <c:v>54.883761114957501</c:v>
                </c:pt>
                <c:pt idx="244360">
                  <c:v>54.883841759095702</c:v>
                </c:pt>
                <c:pt idx="244361">
                  <c:v>54.883922402975699</c:v>
                </c:pt>
                <c:pt idx="244362">
                  <c:v>54.884003046597599</c:v>
                </c:pt>
                <c:pt idx="244363">
                  <c:v>54.8840836899614</c:v>
                </c:pt>
                <c:pt idx="244364">
                  <c:v>54.884164333066998</c:v>
                </c:pt>
                <c:pt idx="244365">
                  <c:v>54.884244975914498</c:v>
                </c:pt>
                <c:pt idx="244366">
                  <c:v>54.884325618503901</c:v>
                </c:pt>
                <c:pt idx="244367">
                  <c:v>54.8844062608351</c:v>
                </c:pt>
                <c:pt idx="244368">
                  <c:v>54.8844869029083</c:v>
                </c:pt>
                <c:pt idx="244369">
                  <c:v>54.884567544723303</c:v>
                </c:pt>
                <c:pt idx="244370">
                  <c:v>54.884648186280103</c:v>
                </c:pt>
                <c:pt idx="244371">
                  <c:v>54.884728827578797</c:v>
                </c:pt>
                <c:pt idx="244372">
                  <c:v>54.884809468619501</c:v>
                </c:pt>
                <c:pt idx="244373">
                  <c:v>54.884890109401901</c:v>
                </c:pt>
                <c:pt idx="244374">
                  <c:v>54.884970749926303</c:v>
                </c:pt>
                <c:pt idx="244375">
                  <c:v>54.885051390192501</c:v>
                </c:pt>
                <c:pt idx="244376">
                  <c:v>54.885132030200602</c:v>
                </c:pt>
                <c:pt idx="244377">
                  <c:v>54.885212669950597</c:v>
                </c:pt>
                <c:pt idx="244378">
                  <c:v>54.885293309442503</c:v>
                </c:pt>
                <c:pt idx="244379">
                  <c:v>54.885373948676303</c:v>
                </c:pt>
                <c:pt idx="244380">
                  <c:v>54.8854545876519</c:v>
                </c:pt>
                <c:pt idx="244381">
                  <c:v>54.885535226369399</c:v>
                </c:pt>
                <c:pt idx="244382">
                  <c:v>54.8856158648288</c:v>
                </c:pt>
                <c:pt idx="244383">
                  <c:v>54.885696503030097</c:v>
                </c:pt>
                <c:pt idx="244384">
                  <c:v>54.885777140973303</c:v>
                </c:pt>
                <c:pt idx="244385">
                  <c:v>54.885857778658298</c:v>
                </c:pt>
                <c:pt idx="244386">
                  <c:v>54.885938416085203</c:v>
                </c:pt>
                <c:pt idx="244387">
                  <c:v>54.886019053254103</c:v>
                </c:pt>
                <c:pt idx="244388">
                  <c:v>54.886099690164798</c:v>
                </c:pt>
                <c:pt idx="244389">
                  <c:v>54.886180326817403</c:v>
                </c:pt>
                <c:pt idx="244390">
                  <c:v>54.886260963211903</c:v>
                </c:pt>
                <c:pt idx="244391">
                  <c:v>54.886341599348199</c:v>
                </c:pt>
                <c:pt idx="244392">
                  <c:v>54.886422235226497</c:v>
                </c:pt>
                <c:pt idx="244393">
                  <c:v>54.886502870846698</c:v>
                </c:pt>
                <c:pt idx="244394">
                  <c:v>54.886583506208702</c:v>
                </c:pt>
                <c:pt idx="244395">
                  <c:v>54.8866641413127</c:v>
                </c:pt>
                <c:pt idx="244396">
                  <c:v>54.886744776158501</c:v>
                </c:pt>
                <c:pt idx="244397">
                  <c:v>54.886825410746198</c:v>
                </c:pt>
                <c:pt idx="244398">
                  <c:v>54.886906045075897</c:v>
                </c:pt>
                <c:pt idx="244399">
                  <c:v>54.886986679147398</c:v>
                </c:pt>
                <c:pt idx="244400">
                  <c:v>54.887067312960802</c:v>
                </c:pt>
                <c:pt idx="244401">
                  <c:v>54.887147946516201</c:v>
                </c:pt>
                <c:pt idx="244402">
                  <c:v>54.887228579813403</c:v>
                </c:pt>
                <c:pt idx="244403">
                  <c:v>54.8873092128525</c:v>
                </c:pt>
                <c:pt idx="244404">
                  <c:v>54.8873898456335</c:v>
                </c:pt>
                <c:pt idx="244405">
                  <c:v>54.887470478156501</c:v>
                </c:pt>
                <c:pt idx="244406">
                  <c:v>54.887551110421299</c:v>
                </c:pt>
                <c:pt idx="244407">
                  <c:v>54.887631742427999</c:v>
                </c:pt>
                <c:pt idx="244408">
                  <c:v>54.887712374176601</c:v>
                </c:pt>
                <c:pt idx="244409">
                  <c:v>54.887793005667199</c:v>
                </c:pt>
                <c:pt idx="244410">
                  <c:v>54.887873636899599</c:v>
                </c:pt>
                <c:pt idx="244411">
                  <c:v>54.887954267874001</c:v>
                </c:pt>
                <c:pt idx="244412">
                  <c:v>54.888034898590298</c:v>
                </c:pt>
                <c:pt idx="244413">
                  <c:v>54.888115529048399</c:v>
                </c:pt>
                <c:pt idx="244414">
                  <c:v>54.888196159248501</c:v>
                </c:pt>
                <c:pt idx="244415">
                  <c:v>54.888276789190499</c:v>
                </c:pt>
                <c:pt idx="244416">
                  <c:v>54.888357418874399</c:v>
                </c:pt>
                <c:pt idx="244417">
                  <c:v>54.888438048300202</c:v>
                </c:pt>
                <c:pt idx="244418">
                  <c:v>54.8885186774679</c:v>
                </c:pt>
                <c:pt idx="244419">
                  <c:v>54.8885993063776</c:v>
                </c:pt>
                <c:pt idx="244420">
                  <c:v>54.888679935029103</c:v>
                </c:pt>
                <c:pt idx="244421">
                  <c:v>54.888760563422601</c:v>
                </c:pt>
                <c:pt idx="244422">
                  <c:v>54.888841191558001</c:v>
                </c:pt>
                <c:pt idx="244423">
                  <c:v>54.888921819435303</c:v>
                </c:pt>
                <c:pt idx="244424">
                  <c:v>54.889002447054501</c:v>
                </c:pt>
                <c:pt idx="244425">
                  <c:v>54.889083074415602</c:v>
                </c:pt>
                <c:pt idx="244426">
                  <c:v>54.889163701518697</c:v>
                </c:pt>
                <c:pt idx="244427">
                  <c:v>54.889244328363603</c:v>
                </c:pt>
                <c:pt idx="244428">
                  <c:v>54.889324954950503</c:v>
                </c:pt>
                <c:pt idx="244429">
                  <c:v>54.889405581279298</c:v>
                </c:pt>
                <c:pt idx="244430">
                  <c:v>54.889486207350103</c:v>
                </c:pt>
                <c:pt idx="244431">
                  <c:v>54.889566833162696</c:v>
                </c:pt>
                <c:pt idx="244432">
                  <c:v>54.889647458717299</c:v>
                </c:pt>
                <c:pt idx="244433">
                  <c:v>54.889728084013797</c:v>
                </c:pt>
                <c:pt idx="244434">
                  <c:v>54.889808709052303</c:v>
                </c:pt>
                <c:pt idx="244435">
                  <c:v>54.889889333832599</c:v>
                </c:pt>
                <c:pt idx="244436">
                  <c:v>54.889969958354897</c:v>
                </c:pt>
                <c:pt idx="244437">
                  <c:v>54.890050582619097</c:v>
                </c:pt>
                <c:pt idx="244438">
                  <c:v>54.890131206625298</c:v>
                </c:pt>
                <c:pt idx="244439">
                  <c:v>54.890211830373303</c:v>
                </c:pt>
                <c:pt idx="244440">
                  <c:v>54.890292453863303</c:v>
                </c:pt>
                <c:pt idx="244441">
                  <c:v>54.890373077095298</c:v>
                </c:pt>
                <c:pt idx="244442">
                  <c:v>54.890453700069102</c:v>
                </c:pt>
                <c:pt idx="244443">
                  <c:v>54.890534322784902</c:v>
                </c:pt>
                <c:pt idx="244444">
                  <c:v>54.890614945242703</c:v>
                </c:pt>
                <c:pt idx="244445">
                  <c:v>54.8906955674424</c:v>
                </c:pt>
                <c:pt idx="244446">
                  <c:v>54.890776189383999</c:v>
                </c:pt>
                <c:pt idx="244447">
                  <c:v>54.890856811067501</c:v>
                </c:pt>
                <c:pt idx="244448">
                  <c:v>54.890937432492997</c:v>
                </c:pt>
                <c:pt idx="244449">
                  <c:v>54.891018053660403</c:v>
                </c:pt>
                <c:pt idx="244450">
                  <c:v>54.891098674569797</c:v>
                </c:pt>
                <c:pt idx="244451">
                  <c:v>54.8911792952211</c:v>
                </c:pt>
                <c:pt idx="244452">
                  <c:v>54.891259915614299</c:v>
                </c:pt>
                <c:pt idx="244453">
                  <c:v>54.891340535749499</c:v>
                </c:pt>
                <c:pt idx="244454">
                  <c:v>54.891421155626603</c:v>
                </c:pt>
                <c:pt idx="244455">
                  <c:v>54.891501775245601</c:v>
                </c:pt>
                <c:pt idx="244456">
                  <c:v>54.891582394606701</c:v>
                </c:pt>
                <c:pt idx="244457">
                  <c:v>54.891663013709604</c:v>
                </c:pt>
                <c:pt idx="244458">
                  <c:v>54.891743632554501</c:v>
                </c:pt>
                <c:pt idx="244459">
                  <c:v>54.891824251141301</c:v>
                </c:pt>
                <c:pt idx="244460">
                  <c:v>54.891904869470103</c:v>
                </c:pt>
                <c:pt idx="244461">
                  <c:v>54.8919854875409</c:v>
                </c:pt>
                <c:pt idx="244462">
                  <c:v>54.892066105353599</c:v>
                </c:pt>
                <c:pt idx="244463">
                  <c:v>54.892146722908201</c:v>
                </c:pt>
                <c:pt idx="244464">
                  <c:v>54.892227340204798</c:v>
                </c:pt>
                <c:pt idx="244465">
                  <c:v>54.892307957243297</c:v>
                </c:pt>
                <c:pt idx="244466">
                  <c:v>54.892388574023798</c:v>
                </c:pt>
                <c:pt idx="244467">
                  <c:v>54.892469190546201</c:v>
                </c:pt>
                <c:pt idx="244468">
                  <c:v>54.892549806810599</c:v>
                </c:pt>
                <c:pt idx="244469">
                  <c:v>54.892630422817</c:v>
                </c:pt>
                <c:pt idx="244470">
                  <c:v>54.892711038565302</c:v>
                </c:pt>
                <c:pt idx="244471">
                  <c:v>54.8927916540556</c:v>
                </c:pt>
                <c:pt idx="244472">
                  <c:v>54.8928722692878</c:v>
                </c:pt>
                <c:pt idx="244473">
                  <c:v>54.892952884262002</c:v>
                </c:pt>
                <c:pt idx="244474">
                  <c:v>54.893033498978099</c:v>
                </c:pt>
                <c:pt idx="244475">
                  <c:v>54.893114113436198</c:v>
                </c:pt>
                <c:pt idx="244476">
                  <c:v>54.8931947276362</c:v>
                </c:pt>
                <c:pt idx="244477">
                  <c:v>54.893275341578303</c:v>
                </c:pt>
                <c:pt idx="244478">
                  <c:v>54.893355955262201</c:v>
                </c:pt>
                <c:pt idx="244479">
                  <c:v>54.893436568688202</c:v>
                </c:pt>
                <c:pt idx="244480">
                  <c:v>54.893517181856097</c:v>
                </c:pt>
                <c:pt idx="244481">
                  <c:v>54.893597794765903</c:v>
                </c:pt>
                <c:pt idx="244482">
                  <c:v>54.893678407417802</c:v>
                </c:pt>
                <c:pt idx="244483">
                  <c:v>54.893759019811597</c:v>
                </c:pt>
                <c:pt idx="244484">
                  <c:v>54.893839631947301</c:v>
                </c:pt>
                <c:pt idx="244485">
                  <c:v>54.8939202438251</c:v>
                </c:pt>
                <c:pt idx="244486">
                  <c:v>54.894000855444801</c:v>
                </c:pt>
                <c:pt idx="244487">
                  <c:v>54.894081466806497</c:v>
                </c:pt>
                <c:pt idx="244488">
                  <c:v>54.894162077910103</c:v>
                </c:pt>
                <c:pt idx="244489">
                  <c:v>54.894242688755703</c:v>
                </c:pt>
                <c:pt idx="244490">
                  <c:v>54.894323299343299</c:v>
                </c:pt>
                <c:pt idx="244491">
                  <c:v>54.894403909672903</c:v>
                </c:pt>
                <c:pt idx="244492">
                  <c:v>54.894484519744402</c:v>
                </c:pt>
                <c:pt idx="244493">
                  <c:v>54.894565129557897</c:v>
                </c:pt>
                <c:pt idx="244494">
                  <c:v>54.8946457391134</c:v>
                </c:pt>
                <c:pt idx="244495">
                  <c:v>54.894726348410799</c:v>
                </c:pt>
                <c:pt idx="244496">
                  <c:v>54.894806957450299</c:v>
                </c:pt>
                <c:pt idx="244497">
                  <c:v>54.894887566231702</c:v>
                </c:pt>
                <c:pt idx="244498">
                  <c:v>54.8949681747551</c:v>
                </c:pt>
                <c:pt idx="244499">
                  <c:v>54.8950487830204</c:v>
                </c:pt>
                <c:pt idx="244500">
                  <c:v>54.895129391027801</c:v>
                </c:pt>
                <c:pt idx="244501">
                  <c:v>54.895209998777098</c:v>
                </c:pt>
                <c:pt idx="244502">
                  <c:v>54.895290606268397</c:v>
                </c:pt>
                <c:pt idx="244503">
                  <c:v>54.895371213501697</c:v>
                </c:pt>
                <c:pt idx="244504">
                  <c:v>54.895451820477</c:v>
                </c:pt>
                <c:pt idx="244505">
                  <c:v>54.895532427194297</c:v>
                </c:pt>
                <c:pt idx="244506">
                  <c:v>54.895613033653497</c:v>
                </c:pt>
                <c:pt idx="244507">
                  <c:v>54.895693639854798</c:v>
                </c:pt>
                <c:pt idx="244508">
                  <c:v>54.895774245798002</c:v>
                </c:pt>
                <c:pt idx="244509">
                  <c:v>54.8958548514832</c:v>
                </c:pt>
                <c:pt idx="244510">
                  <c:v>54.895935456910401</c:v>
                </c:pt>
                <c:pt idx="244511">
                  <c:v>54.896016062079603</c:v>
                </c:pt>
                <c:pt idx="244512">
                  <c:v>54.896096666990701</c:v>
                </c:pt>
                <c:pt idx="244513">
                  <c:v>54.8961772716439</c:v>
                </c:pt>
                <c:pt idx="244514">
                  <c:v>54.896257876039101</c:v>
                </c:pt>
                <c:pt idx="244515">
                  <c:v>54.896338480176198</c:v>
                </c:pt>
                <c:pt idx="244516">
                  <c:v>54.896419084055402</c:v>
                </c:pt>
                <c:pt idx="244517">
                  <c:v>54.896499687676503</c:v>
                </c:pt>
                <c:pt idx="244518">
                  <c:v>54.896580291039598</c:v>
                </c:pt>
                <c:pt idx="244519">
                  <c:v>54.896660894144802</c:v>
                </c:pt>
                <c:pt idx="244520">
                  <c:v>54.896741496991901</c:v>
                </c:pt>
                <c:pt idx="244521">
                  <c:v>54.896822099581001</c:v>
                </c:pt>
                <c:pt idx="244522">
                  <c:v>54.896902701912097</c:v>
                </c:pt>
                <c:pt idx="244523">
                  <c:v>54.896983303985301</c:v>
                </c:pt>
                <c:pt idx="244524">
                  <c:v>54.897063905800401</c:v>
                </c:pt>
                <c:pt idx="244525">
                  <c:v>54.897144507357503</c:v>
                </c:pt>
                <c:pt idx="244526">
                  <c:v>54.897225108656599</c:v>
                </c:pt>
                <c:pt idx="244527">
                  <c:v>54.897305709697797</c:v>
                </c:pt>
                <c:pt idx="244528">
                  <c:v>54.897386310480897</c:v>
                </c:pt>
                <c:pt idx="244529">
                  <c:v>54.897466911005999</c:v>
                </c:pt>
                <c:pt idx="244530">
                  <c:v>54.897547511273103</c:v>
                </c:pt>
                <c:pt idx="244531">
                  <c:v>54.897628111282302</c:v>
                </c:pt>
                <c:pt idx="244532">
                  <c:v>54.897708711033403</c:v>
                </c:pt>
                <c:pt idx="244533">
                  <c:v>54.897789310526598</c:v>
                </c:pt>
                <c:pt idx="244534">
                  <c:v>54.897869909761802</c:v>
                </c:pt>
                <c:pt idx="244535">
                  <c:v>54.897950508738901</c:v>
                </c:pt>
                <c:pt idx="244536">
                  <c:v>54.898031107458102</c:v>
                </c:pt>
                <c:pt idx="244537">
                  <c:v>54.898111705919298</c:v>
                </c:pt>
                <c:pt idx="244538">
                  <c:v>54.898192304122503</c:v>
                </c:pt>
                <c:pt idx="244539">
                  <c:v>54.898272902067703</c:v>
                </c:pt>
                <c:pt idx="244540">
                  <c:v>54.898353499754997</c:v>
                </c:pt>
                <c:pt idx="244541">
                  <c:v>54.8984340971842</c:v>
                </c:pt>
                <c:pt idx="244542">
                  <c:v>54.898514694355498</c:v>
                </c:pt>
                <c:pt idx="244543">
                  <c:v>54.898595291268798</c:v>
                </c:pt>
                <c:pt idx="244544">
                  <c:v>54.898675887924099</c:v>
                </c:pt>
                <c:pt idx="244545">
                  <c:v>54.898756484321403</c:v>
                </c:pt>
                <c:pt idx="244546">
                  <c:v>54.898837080460702</c:v>
                </c:pt>
                <c:pt idx="244547">
                  <c:v>54.898917676342002</c:v>
                </c:pt>
                <c:pt idx="244548">
                  <c:v>54.898998271965397</c:v>
                </c:pt>
                <c:pt idx="244549">
                  <c:v>54.8990788673308</c:v>
                </c:pt>
                <c:pt idx="244550">
                  <c:v>54.899159462438199</c:v>
                </c:pt>
                <c:pt idx="244551">
                  <c:v>54.899240057287599</c:v>
                </c:pt>
                <c:pt idx="244552">
                  <c:v>54.899320651879101</c:v>
                </c:pt>
                <c:pt idx="244553">
                  <c:v>54.899401246212598</c:v>
                </c:pt>
                <c:pt idx="244554">
                  <c:v>54.899481840288097</c:v>
                </c:pt>
                <c:pt idx="244555">
                  <c:v>54.899562434105597</c:v>
                </c:pt>
                <c:pt idx="244556">
                  <c:v>54.899643027665199</c:v>
                </c:pt>
                <c:pt idx="244557">
                  <c:v>54.899723620966697</c:v>
                </c:pt>
                <c:pt idx="244558">
                  <c:v>54.899804214010402</c:v>
                </c:pt>
                <c:pt idx="244559">
                  <c:v>54.899884806796003</c:v>
                </c:pt>
                <c:pt idx="244560">
                  <c:v>54.899965399323698</c:v>
                </c:pt>
                <c:pt idx="244561">
                  <c:v>54.900045991593402</c:v>
                </c:pt>
                <c:pt idx="244562">
                  <c:v>54.9001265836051</c:v>
                </c:pt>
                <c:pt idx="244563">
                  <c:v>54.900207175358901</c:v>
                </c:pt>
                <c:pt idx="244564">
                  <c:v>54.900287766854703</c:v>
                </c:pt>
                <c:pt idx="244565">
                  <c:v>54.9003683580925</c:v>
                </c:pt>
                <c:pt idx="244566">
                  <c:v>54.900448949072299</c:v>
                </c:pt>
                <c:pt idx="244567">
                  <c:v>54.900529539794199</c:v>
                </c:pt>
                <c:pt idx="244568">
                  <c:v>54.900610130258201</c:v>
                </c:pt>
                <c:pt idx="244569">
                  <c:v>54.900690720464098</c:v>
                </c:pt>
                <c:pt idx="244570">
                  <c:v>54.900771310412203</c:v>
                </c:pt>
                <c:pt idx="244571">
                  <c:v>54.900851900102197</c:v>
                </c:pt>
                <c:pt idx="244572">
                  <c:v>54.900932489534298</c:v>
                </c:pt>
                <c:pt idx="244573">
                  <c:v>54.901013078708402</c:v>
                </c:pt>
                <c:pt idx="244574">
                  <c:v>54.9010936676246</c:v>
                </c:pt>
                <c:pt idx="244575">
                  <c:v>54.9011742562828</c:v>
                </c:pt>
                <c:pt idx="244576">
                  <c:v>54.901254844683102</c:v>
                </c:pt>
                <c:pt idx="244577">
                  <c:v>54.901335432825398</c:v>
                </c:pt>
                <c:pt idx="244578">
                  <c:v>54.901416020709704</c:v>
                </c:pt>
                <c:pt idx="244579">
                  <c:v>54.901496608336103</c:v>
                </c:pt>
                <c:pt idx="244580">
                  <c:v>54.901577195704498</c:v>
                </c:pt>
                <c:pt idx="244581">
                  <c:v>54.901657782815001</c:v>
                </c:pt>
                <c:pt idx="244582">
                  <c:v>54.901738369667598</c:v>
                </c:pt>
                <c:pt idx="244583">
                  <c:v>54.901818956262098</c:v>
                </c:pt>
                <c:pt idx="244584">
                  <c:v>54.901899542598798</c:v>
                </c:pt>
                <c:pt idx="244585">
                  <c:v>54.901980128677401</c:v>
                </c:pt>
                <c:pt idx="244586">
                  <c:v>54.902060714498198</c:v>
                </c:pt>
                <c:pt idx="244587">
                  <c:v>54.902141300060997</c:v>
                </c:pt>
                <c:pt idx="244588">
                  <c:v>54.902221885365798</c:v>
                </c:pt>
                <c:pt idx="244589">
                  <c:v>54.9023024704127</c:v>
                </c:pt>
                <c:pt idx="244590">
                  <c:v>54.902383055201597</c:v>
                </c:pt>
                <c:pt idx="244591">
                  <c:v>54.902463639732602</c:v>
                </c:pt>
                <c:pt idx="244592">
                  <c:v>54.902544224005702</c:v>
                </c:pt>
                <c:pt idx="244593">
                  <c:v>54.902624808020803</c:v>
                </c:pt>
                <c:pt idx="244594">
                  <c:v>54.902705391777999</c:v>
                </c:pt>
                <c:pt idx="244595">
                  <c:v>54.902785975277197</c:v>
                </c:pt>
                <c:pt idx="244596">
                  <c:v>54.902866558518497</c:v>
                </c:pt>
                <c:pt idx="244597">
                  <c:v>54.902947141501798</c:v>
                </c:pt>
                <c:pt idx="244598">
                  <c:v>54.903027724227201</c:v>
                </c:pt>
                <c:pt idx="244599">
                  <c:v>54.903108306694698</c:v>
                </c:pt>
                <c:pt idx="244600">
                  <c:v>54.903188888904197</c:v>
                </c:pt>
                <c:pt idx="244601">
                  <c:v>54.903269470855797</c:v>
                </c:pt>
                <c:pt idx="244602">
                  <c:v>54.903350052549499</c:v>
                </c:pt>
                <c:pt idx="244603">
                  <c:v>54.903430633985202</c:v>
                </c:pt>
                <c:pt idx="244604">
                  <c:v>54.903511215163</c:v>
                </c:pt>
                <c:pt idx="244605">
                  <c:v>54.9035917960829</c:v>
                </c:pt>
                <c:pt idx="244606">
                  <c:v>54.903672376744801</c:v>
                </c:pt>
                <c:pt idx="244607">
                  <c:v>54.903752957148797</c:v>
                </c:pt>
                <c:pt idx="244608">
                  <c:v>54.903833537294801</c:v>
                </c:pt>
                <c:pt idx="244609">
                  <c:v>54.903914117183</c:v>
                </c:pt>
                <c:pt idx="244610">
                  <c:v>54.9039946968132</c:v>
                </c:pt>
                <c:pt idx="244611">
                  <c:v>54.904075276185502</c:v>
                </c:pt>
                <c:pt idx="244612">
                  <c:v>54.904155855299798</c:v>
                </c:pt>
                <c:pt idx="244613">
                  <c:v>54.904236434156203</c:v>
                </c:pt>
                <c:pt idx="244614">
                  <c:v>54.904317012754703</c:v>
                </c:pt>
                <c:pt idx="244615">
                  <c:v>54.904397591095297</c:v>
                </c:pt>
                <c:pt idx="244616">
                  <c:v>54.904478169177899</c:v>
                </c:pt>
                <c:pt idx="244617">
                  <c:v>54.904558747002703</c:v>
                </c:pt>
                <c:pt idx="244618">
                  <c:v>54.904639324569501</c:v>
                </c:pt>
                <c:pt idx="244619">
                  <c:v>54.904719901878401</c:v>
                </c:pt>
                <c:pt idx="244620">
                  <c:v>54.904800478929303</c:v>
                </c:pt>
                <c:pt idx="244621">
                  <c:v>54.904881055722399</c:v>
                </c:pt>
                <c:pt idx="244622">
                  <c:v>54.904961632257503</c:v>
                </c:pt>
                <c:pt idx="244623">
                  <c:v>54.905042208534702</c:v>
                </c:pt>
                <c:pt idx="244624">
                  <c:v>54.905122784554003</c:v>
                </c:pt>
                <c:pt idx="244625">
                  <c:v>54.905203360315298</c:v>
                </c:pt>
                <c:pt idx="244626">
                  <c:v>54.905283935818801</c:v>
                </c:pt>
                <c:pt idx="244627">
                  <c:v>54.905364511064299</c:v>
                </c:pt>
                <c:pt idx="244628">
                  <c:v>54.905445086051998</c:v>
                </c:pt>
                <c:pt idx="244629">
                  <c:v>54.905525660781699</c:v>
                </c:pt>
                <c:pt idx="244630">
                  <c:v>54.905606235253501</c:v>
                </c:pt>
                <c:pt idx="244631">
                  <c:v>54.905686809467298</c:v>
                </c:pt>
                <c:pt idx="244632">
                  <c:v>54.905767383423303</c:v>
                </c:pt>
                <c:pt idx="244633">
                  <c:v>54.905847957121402</c:v>
                </c:pt>
                <c:pt idx="244634">
                  <c:v>54.905928530561503</c:v>
                </c:pt>
                <c:pt idx="244635">
                  <c:v>54.906009103743799</c:v>
                </c:pt>
                <c:pt idx="244636">
                  <c:v>54.906089676668103</c:v>
                </c:pt>
                <c:pt idx="244637">
                  <c:v>54.9061702493346</c:v>
                </c:pt>
                <c:pt idx="244638">
                  <c:v>54.9062508217431</c:v>
                </c:pt>
                <c:pt idx="244639">
                  <c:v>54.906331393893701</c:v>
                </c:pt>
                <c:pt idx="244640">
                  <c:v>54.906411965786397</c:v>
                </c:pt>
                <c:pt idx="244641">
                  <c:v>54.906492537421201</c:v>
                </c:pt>
                <c:pt idx="244642">
                  <c:v>54.906573108798099</c:v>
                </c:pt>
                <c:pt idx="244643">
                  <c:v>54.906653679917198</c:v>
                </c:pt>
                <c:pt idx="244644">
                  <c:v>54.9067342507783</c:v>
                </c:pt>
                <c:pt idx="244645">
                  <c:v>54.906814821381502</c:v>
                </c:pt>
                <c:pt idx="244646">
                  <c:v>54.906895391726799</c:v>
                </c:pt>
                <c:pt idx="244647">
                  <c:v>54.906975961814197</c:v>
                </c:pt>
                <c:pt idx="244648">
                  <c:v>54.907056531643697</c:v>
                </c:pt>
                <c:pt idx="244649">
                  <c:v>54.907137101215298</c:v>
                </c:pt>
                <c:pt idx="244650">
                  <c:v>54.907217670529</c:v>
                </c:pt>
                <c:pt idx="244651">
                  <c:v>54.907298239584897</c:v>
                </c:pt>
                <c:pt idx="244652">
                  <c:v>54.907378808382802</c:v>
                </c:pt>
                <c:pt idx="244653">
                  <c:v>54.907459376922802</c:v>
                </c:pt>
                <c:pt idx="244654">
                  <c:v>54.907539945205002</c:v>
                </c:pt>
                <c:pt idx="244655">
                  <c:v>54.907620513229197</c:v>
                </c:pt>
                <c:pt idx="244656">
                  <c:v>54.907701080995601</c:v>
                </c:pt>
                <c:pt idx="244657">
                  <c:v>54.907781648504098</c:v>
                </c:pt>
                <c:pt idx="244658">
                  <c:v>54.907862215754697</c:v>
                </c:pt>
                <c:pt idx="244659">
                  <c:v>54.907942782747298</c:v>
                </c:pt>
                <c:pt idx="244660">
                  <c:v>54.9080233494821</c:v>
                </c:pt>
                <c:pt idx="244661">
                  <c:v>54.908103915959103</c:v>
                </c:pt>
                <c:pt idx="244662">
                  <c:v>54.9081844821781</c:v>
                </c:pt>
                <c:pt idx="244663">
                  <c:v>54.908265048139199</c:v>
                </c:pt>
                <c:pt idx="244664">
                  <c:v>54.908345613842499</c:v>
                </c:pt>
                <c:pt idx="244665">
                  <c:v>54.9084261792879</c:v>
                </c:pt>
                <c:pt idx="244666">
                  <c:v>54.908506744475403</c:v>
                </c:pt>
                <c:pt idx="244667">
                  <c:v>54.908587309405</c:v>
                </c:pt>
                <c:pt idx="244668">
                  <c:v>54.908667874076698</c:v>
                </c:pt>
                <c:pt idx="244669">
                  <c:v>54.908748438490598</c:v>
                </c:pt>
                <c:pt idx="244670">
                  <c:v>54.908829002646598</c:v>
                </c:pt>
                <c:pt idx="244671">
                  <c:v>54.9089095665447</c:v>
                </c:pt>
                <c:pt idx="244672">
                  <c:v>54.908990130184897</c:v>
                </c:pt>
                <c:pt idx="244673">
                  <c:v>54.909070693567202</c:v>
                </c:pt>
                <c:pt idx="244674">
                  <c:v>54.9091512566917</c:v>
                </c:pt>
                <c:pt idx="244675">
                  <c:v>54.9092318195583</c:v>
                </c:pt>
                <c:pt idx="244676">
                  <c:v>54.909312382167002</c:v>
                </c:pt>
                <c:pt idx="244677">
                  <c:v>54.909392944517798</c:v>
                </c:pt>
                <c:pt idx="244678">
                  <c:v>54.909473506610802</c:v>
                </c:pt>
                <c:pt idx="244679">
                  <c:v>54.9095540684459</c:v>
                </c:pt>
                <c:pt idx="244680">
                  <c:v>54.909634630023099</c:v>
                </c:pt>
                <c:pt idx="244681">
                  <c:v>54.909715191342499</c:v>
                </c:pt>
                <c:pt idx="244682">
                  <c:v>54.909795752403902</c:v>
                </c:pt>
                <c:pt idx="244683">
                  <c:v>54.909876313207597</c:v>
                </c:pt>
                <c:pt idx="244684">
                  <c:v>54.909956873753302</c:v>
                </c:pt>
                <c:pt idx="244685">
                  <c:v>54.9100374340412</c:v>
                </c:pt>
                <c:pt idx="244686">
                  <c:v>54.9101179940712</c:v>
                </c:pt>
                <c:pt idx="244687">
                  <c:v>54.910198553843301</c:v>
                </c:pt>
                <c:pt idx="244688">
                  <c:v>54.910279113357603</c:v>
                </c:pt>
                <c:pt idx="244689">
                  <c:v>54.910359672614</c:v>
                </c:pt>
                <c:pt idx="244690">
                  <c:v>54.910440231612597</c:v>
                </c:pt>
                <c:pt idx="244691">
                  <c:v>54.910520790353303</c:v>
                </c:pt>
                <c:pt idx="244692">
                  <c:v>54.910601348836103</c:v>
                </c:pt>
                <c:pt idx="244693">
                  <c:v>54.910681907061097</c:v>
                </c:pt>
                <c:pt idx="244694">
                  <c:v>54.910762465028199</c:v>
                </c:pt>
                <c:pt idx="244695">
                  <c:v>54.910843022737502</c:v>
                </c:pt>
                <c:pt idx="244696">
                  <c:v>54.9109235801889</c:v>
                </c:pt>
                <c:pt idx="244697">
                  <c:v>54.911004137382399</c:v>
                </c:pt>
                <c:pt idx="244698">
                  <c:v>54.911084694318099</c:v>
                </c:pt>
                <c:pt idx="244699">
                  <c:v>54.9111652509959</c:v>
                </c:pt>
                <c:pt idx="244700">
                  <c:v>54.911245807415902</c:v>
                </c:pt>
                <c:pt idx="244701">
                  <c:v>54.911326363577999</c:v>
                </c:pt>
                <c:pt idx="244702">
                  <c:v>54.911406919482303</c:v>
                </c:pt>
                <c:pt idx="244703">
                  <c:v>54.911487475128702</c:v>
                </c:pt>
                <c:pt idx="244704">
                  <c:v>54.911568030517202</c:v>
                </c:pt>
                <c:pt idx="244705">
                  <c:v>54.911648585647903</c:v>
                </c:pt>
                <c:pt idx="244706">
                  <c:v>54.911729140520798</c:v>
                </c:pt>
                <c:pt idx="244707">
                  <c:v>54.911809695135801</c:v>
                </c:pt>
                <c:pt idx="244708">
                  <c:v>54.911890249492998</c:v>
                </c:pt>
                <c:pt idx="244709">
                  <c:v>54.911970803592297</c:v>
                </c:pt>
                <c:pt idx="244710">
                  <c:v>54.912051357433803</c:v>
                </c:pt>
                <c:pt idx="244711">
                  <c:v>54.912131911017397</c:v>
                </c:pt>
                <c:pt idx="244712">
                  <c:v>54.912212464343199</c:v>
                </c:pt>
                <c:pt idx="244713">
                  <c:v>54.912293017411102</c:v>
                </c:pt>
                <c:pt idx="244714">
                  <c:v>54.912373570221199</c:v>
                </c:pt>
                <c:pt idx="244715">
                  <c:v>54.912454122773397</c:v>
                </c:pt>
                <c:pt idx="244716">
                  <c:v>54.912534675067803</c:v>
                </c:pt>
                <c:pt idx="244717">
                  <c:v>54.912615227104403</c:v>
                </c:pt>
                <c:pt idx="244718">
                  <c:v>54.912695778883098</c:v>
                </c:pt>
                <c:pt idx="244719">
                  <c:v>54.912776330404</c:v>
                </c:pt>
                <c:pt idx="244720">
                  <c:v>54.912856881667103</c:v>
                </c:pt>
                <c:pt idx="244721">
                  <c:v>54.912937432672301</c:v>
                </c:pt>
                <c:pt idx="244722">
                  <c:v>54.913017983419699</c:v>
                </c:pt>
                <c:pt idx="244723">
                  <c:v>54.913098533909199</c:v>
                </c:pt>
                <c:pt idx="244724">
                  <c:v>54.9131790841409</c:v>
                </c:pt>
                <c:pt idx="244725">
                  <c:v>54.913259634114802</c:v>
                </c:pt>
                <c:pt idx="244726">
                  <c:v>54.913340183830798</c:v>
                </c:pt>
                <c:pt idx="244727">
                  <c:v>54.913420733289001</c:v>
                </c:pt>
                <c:pt idx="244728">
                  <c:v>54.913501282489399</c:v>
                </c:pt>
                <c:pt idx="244729">
                  <c:v>54.913581831431998</c:v>
                </c:pt>
                <c:pt idx="244730">
                  <c:v>54.913662380116698</c:v>
                </c:pt>
                <c:pt idx="244731">
                  <c:v>54.913742928543499</c:v>
                </c:pt>
                <c:pt idx="244732">
                  <c:v>54.913823476712601</c:v>
                </c:pt>
                <c:pt idx="244733">
                  <c:v>54.913904024623797</c:v>
                </c:pt>
                <c:pt idx="244734">
                  <c:v>54.913984572277201</c:v>
                </c:pt>
                <c:pt idx="244735">
                  <c:v>54.914065119672799</c:v>
                </c:pt>
                <c:pt idx="244736">
                  <c:v>54.914145666810597</c:v>
                </c:pt>
                <c:pt idx="244737">
                  <c:v>54.914226213690498</c:v>
                </c:pt>
                <c:pt idx="244738">
                  <c:v>54.914306760312598</c:v>
                </c:pt>
                <c:pt idx="244739">
                  <c:v>54.9143873066769</c:v>
                </c:pt>
                <c:pt idx="244740">
                  <c:v>54.914467852783297</c:v>
                </c:pt>
                <c:pt idx="244741">
                  <c:v>54.914548398632</c:v>
                </c:pt>
                <c:pt idx="244742">
                  <c:v>54.914628944222798</c:v>
                </c:pt>
                <c:pt idx="244743">
                  <c:v>54.914709489555797</c:v>
                </c:pt>
                <c:pt idx="244744">
                  <c:v>54.914790034630997</c:v>
                </c:pt>
                <c:pt idx="244745">
                  <c:v>54.914870579448298</c:v>
                </c:pt>
                <c:pt idx="244746">
                  <c:v>54.914951124007899</c:v>
                </c:pt>
                <c:pt idx="244747">
                  <c:v>54.915031668309602</c:v>
                </c:pt>
                <c:pt idx="244748">
                  <c:v>54.915112212353499</c:v>
                </c:pt>
                <c:pt idx="244749">
                  <c:v>54.915192756139596</c:v>
                </c:pt>
                <c:pt idx="244750">
                  <c:v>54.915273299667902</c:v>
                </c:pt>
                <c:pt idx="244751">
                  <c:v>54.915353842938401</c:v>
                </c:pt>
                <c:pt idx="244752">
                  <c:v>54.915434385951002</c:v>
                </c:pt>
                <c:pt idx="244753">
                  <c:v>54.915514928705903</c:v>
                </c:pt>
                <c:pt idx="244754">
                  <c:v>54.915595471202899</c:v>
                </c:pt>
                <c:pt idx="244755">
                  <c:v>54.915676013442102</c:v>
                </c:pt>
                <c:pt idx="244756">
                  <c:v>54.915756555423599</c:v>
                </c:pt>
                <c:pt idx="244757">
                  <c:v>54.915837097147197</c:v>
                </c:pt>
                <c:pt idx="244758">
                  <c:v>54.915917638613003</c:v>
                </c:pt>
                <c:pt idx="244759">
                  <c:v>54.915998179821003</c:v>
                </c:pt>
                <c:pt idx="244760">
                  <c:v>54.916078720771203</c:v>
                </c:pt>
                <c:pt idx="244761">
                  <c:v>54.916159261463598</c:v>
                </c:pt>
                <c:pt idx="244762">
                  <c:v>54.9162398018982</c:v>
                </c:pt>
                <c:pt idx="244763">
                  <c:v>54.916320342074997</c:v>
                </c:pt>
                <c:pt idx="244764">
                  <c:v>54.916400881993901</c:v>
                </c:pt>
                <c:pt idx="244765">
                  <c:v>54.916481421655099</c:v>
                </c:pt>
                <c:pt idx="244766">
                  <c:v>54.916561961058498</c:v>
                </c:pt>
                <c:pt idx="244767">
                  <c:v>54.916642500204098</c:v>
                </c:pt>
                <c:pt idx="244768">
                  <c:v>54.916723039091899</c:v>
                </c:pt>
                <c:pt idx="244769">
                  <c:v>54.9168035777219</c:v>
                </c:pt>
                <c:pt idx="244770">
                  <c:v>54.916884116094003</c:v>
                </c:pt>
                <c:pt idx="244771">
                  <c:v>54.9169646542084</c:v>
                </c:pt>
                <c:pt idx="244772">
                  <c:v>54.917045192064997</c:v>
                </c:pt>
                <c:pt idx="244773">
                  <c:v>54.917125729663901</c:v>
                </c:pt>
                <c:pt idx="244774">
                  <c:v>54.9172062670049</c:v>
                </c:pt>
                <c:pt idx="244775">
                  <c:v>54.9172868040881</c:v>
                </c:pt>
                <c:pt idx="244776">
                  <c:v>54.917367340913501</c:v>
                </c:pt>
                <c:pt idx="244777">
                  <c:v>54.917447877481102</c:v>
                </c:pt>
                <c:pt idx="244778">
                  <c:v>54.917528413790997</c:v>
                </c:pt>
                <c:pt idx="244779">
                  <c:v>54.917608949843</c:v>
                </c:pt>
                <c:pt idx="244780">
                  <c:v>54.917689485637297</c:v>
                </c:pt>
                <c:pt idx="244781">
                  <c:v>54.917770021173801</c:v>
                </c:pt>
                <c:pt idx="244782">
                  <c:v>54.9178505564525</c:v>
                </c:pt>
                <c:pt idx="244783">
                  <c:v>54.917931091473399</c:v>
                </c:pt>
                <c:pt idx="244784">
                  <c:v>54.918011626236499</c:v>
                </c:pt>
                <c:pt idx="244785">
                  <c:v>54.9180921607418</c:v>
                </c:pt>
                <c:pt idx="244786">
                  <c:v>54.918172694989401</c:v>
                </c:pt>
                <c:pt idx="244787">
                  <c:v>54.918253228979097</c:v>
                </c:pt>
                <c:pt idx="244788">
                  <c:v>54.9183337627111</c:v>
                </c:pt>
                <c:pt idx="244789">
                  <c:v>54.918414296185297</c:v>
                </c:pt>
                <c:pt idx="244790">
                  <c:v>54.918494829401801</c:v>
                </c:pt>
                <c:pt idx="244791">
                  <c:v>54.9185753623604</c:v>
                </c:pt>
                <c:pt idx="244792">
                  <c:v>54.918655895061299</c:v>
                </c:pt>
                <c:pt idx="244793">
                  <c:v>54.918736427504399</c:v>
                </c:pt>
                <c:pt idx="244794">
                  <c:v>54.9188169596897</c:v>
                </c:pt>
                <c:pt idx="244795">
                  <c:v>54.918897491617201</c:v>
                </c:pt>
                <c:pt idx="244796">
                  <c:v>54.918978023287004</c:v>
                </c:pt>
                <c:pt idx="244797">
                  <c:v>54.9190585546989</c:v>
                </c:pt>
                <c:pt idx="244798">
                  <c:v>54.919139085853203</c:v>
                </c:pt>
                <c:pt idx="244799">
                  <c:v>54.919219616749601</c:v>
                </c:pt>
                <c:pt idx="244800">
                  <c:v>54.919300147388299</c:v>
                </c:pt>
                <c:pt idx="244801">
                  <c:v>54.919380677769098</c:v>
                </c:pt>
                <c:pt idx="244802">
                  <c:v>54.919461207892297</c:v>
                </c:pt>
                <c:pt idx="244803">
                  <c:v>54.919541737757598</c:v>
                </c:pt>
                <c:pt idx="244804">
                  <c:v>54.919622267365199</c:v>
                </c:pt>
                <c:pt idx="244805">
                  <c:v>54.919702796715001</c:v>
                </c:pt>
                <c:pt idx="244806">
                  <c:v>54.919783325807103</c:v>
                </c:pt>
                <c:pt idx="244807">
                  <c:v>54.919863854641399</c:v>
                </c:pt>
                <c:pt idx="244808">
                  <c:v>54.919944383217903</c:v>
                </c:pt>
                <c:pt idx="244809">
                  <c:v>54.920024911536601</c:v>
                </c:pt>
                <c:pt idx="244810">
                  <c:v>54.920105439597599</c:v>
                </c:pt>
                <c:pt idx="244811">
                  <c:v>54.920185967400798</c:v>
                </c:pt>
                <c:pt idx="244812">
                  <c:v>54.920266494946297</c:v>
                </c:pt>
                <c:pt idx="244813">
                  <c:v>54.920347022233997</c:v>
                </c:pt>
                <c:pt idx="244814">
                  <c:v>54.920427549263898</c:v>
                </c:pt>
                <c:pt idx="244815">
                  <c:v>54.9205080760361</c:v>
                </c:pt>
                <c:pt idx="244816">
                  <c:v>54.920588602550502</c:v>
                </c:pt>
                <c:pt idx="244817">
                  <c:v>54.920669128807198</c:v>
                </c:pt>
                <c:pt idx="244818">
                  <c:v>54.920749654806102</c:v>
                </c:pt>
                <c:pt idx="244819">
                  <c:v>54.920830180547298</c:v>
                </c:pt>
                <c:pt idx="244820">
                  <c:v>54.920910706030597</c:v>
                </c:pt>
                <c:pt idx="244821">
                  <c:v>54.920991231256302</c:v>
                </c:pt>
                <c:pt idx="244822">
                  <c:v>54.921071756224201</c:v>
                </c:pt>
                <c:pt idx="244823">
                  <c:v>54.921152280934301</c:v>
                </c:pt>
                <c:pt idx="244824">
                  <c:v>54.921232805386701</c:v>
                </c:pt>
                <c:pt idx="244825">
                  <c:v>54.921313329581302</c:v>
                </c:pt>
                <c:pt idx="244826">
                  <c:v>54.921393853518197</c:v>
                </c:pt>
                <c:pt idx="244827">
                  <c:v>54.921474377197299</c:v>
                </c:pt>
                <c:pt idx="244828">
                  <c:v>54.921554900618702</c:v>
                </c:pt>
                <c:pt idx="244829">
                  <c:v>54.921635423782298</c:v>
                </c:pt>
                <c:pt idx="244830">
                  <c:v>54.921715946688202</c:v>
                </c:pt>
                <c:pt idx="244831">
                  <c:v>54.9217964693363</c:v>
                </c:pt>
                <c:pt idx="244832">
                  <c:v>54.921876991726698</c:v>
                </c:pt>
                <c:pt idx="244833">
                  <c:v>54.921957513859397</c:v>
                </c:pt>
                <c:pt idx="244834">
                  <c:v>54.922038035734303</c:v>
                </c:pt>
                <c:pt idx="244835">
                  <c:v>54.922118557351403</c:v>
                </c:pt>
                <c:pt idx="244836">
                  <c:v>54.922199078710797</c:v>
                </c:pt>
                <c:pt idx="244837">
                  <c:v>54.922279599812498</c:v>
                </c:pt>
                <c:pt idx="244838">
                  <c:v>54.9223601206564</c:v>
                </c:pt>
                <c:pt idx="244839">
                  <c:v>54.922440641242602</c:v>
                </c:pt>
                <c:pt idx="244840">
                  <c:v>54.922521161571098</c:v>
                </c:pt>
                <c:pt idx="244841">
                  <c:v>54.922601681641801</c:v>
                </c:pt>
                <c:pt idx="244842">
                  <c:v>54.922682201454798</c:v>
                </c:pt>
                <c:pt idx="244843">
                  <c:v>54.922762721010002</c:v>
                </c:pt>
                <c:pt idx="244844">
                  <c:v>54.9228432403075</c:v>
                </c:pt>
                <c:pt idx="244845">
                  <c:v>54.922923759347299</c:v>
                </c:pt>
                <c:pt idx="244846">
                  <c:v>54.923004278129298</c:v>
                </c:pt>
                <c:pt idx="244847">
                  <c:v>54.923084796653598</c:v>
                </c:pt>
                <c:pt idx="244848">
                  <c:v>54.923165314920197</c:v>
                </c:pt>
                <c:pt idx="244849">
                  <c:v>54.923245832928998</c:v>
                </c:pt>
                <c:pt idx="244850">
                  <c:v>54.923326350680099</c:v>
                </c:pt>
                <c:pt idx="244851">
                  <c:v>54.923406868173501</c:v>
                </c:pt>
                <c:pt idx="244852">
                  <c:v>54.923487385409103</c:v>
                </c:pt>
                <c:pt idx="244853">
                  <c:v>54.923567902386999</c:v>
                </c:pt>
                <c:pt idx="244854">
                  <c:v>54.923648419107202</c:v>
                </c:pt>
                <c:pt idx="244855">
                  <c:v>54.923728935569699</c:v>
                </c:pt>
                <c:pt idx="244856">
                  <c:v>54.923809451774403</c:v>
                </c:pt>
                <c:pt idx="244857">
                  <c:v>54.9238899677215</c:v>
                </c:pt>
                <c:pt idx="244858">
                  <c:v>54.923970483410699</c:v>
                </c:pt>
                <c:pt idx="244859">
                  <c:v>54.924050998842297</c:v>
                </c:pt>
                <c:pt idx="244860">
                  <c:v>54.924131514016103</c:v>
                </c:pt>
                <c:pt idx="244861">
                  <c:v>54.924212028932303</c:v>
                </c:pt>
                <c:pt idx="244862">
                  <c:v>54.924292543590703</c:v>
                </c:pt>
                <c:pt idx="244863">
                  <c:v>54.924373057991303</c:v>
                </c:pt>
                <c:pt idx="244864">
                  <c:v>54.924453572134297</c:v>
                </c:pt>
                <c:pt idx="244865">
                  <c:v>54.924534086019499</c:v>
                </c:pt>
                <c:pt idx="244866">
                  <c:v>54.9246145996471</c:v>
                </c:pt>
                <c:pt idx="244867">
                  <c:v>54.924695113016902</c:v>
                </c:pt>
                <c:pt idx="244868">
                  <c:v>54.924775626128998</c:v>
                </c:pt>
                <c:pt idx="244869">
                  <c:v>54.924856138983301</c:v>
                </c:pt>
                <c:pt idx="244870">
                  <c:v>54.924936651579998</c:v>
                </c:pt>
                <c:pt idx="244871">
                  <c:v>54.925017163918902</c:v>
                </c:pt>
                <c:pt idx="244872">
                  <c:v>54.925097676000199</c:v>
                </c:pt>
                <c:pt idx="244873">
                  <c:v>54.925178187823697</c:v>
                </c:pt>
                <c:pt idx="244874">
                  <c:v>54.925258699389502</c:v>
                </c:pt>
                <c:pt idx="244875">
                  <c:v>54.925339210697601</c:v>
                </c:pt>
                <c:pt idx="244876">
                  <c:v>54.925419721748</c:v>
                </c:pt>
                <c:pt idx="244877">
                  <c:v>54.925500232540699</c:v>
                </c:pt>
                <c:pt idx="244878">
                  <c:v>54.925580743075599</c:v>
                </c:pt>
                <c:pt idx="244879">
                  <c:v>54.925661253352899</c:v>
                </c:pt>
                <c:pt idx="244880">
                  <c:v>54.9257417633725</c:v>
                </c:pt>
                <c:pt idx="244881">
                  <c:v>54.925822273134301</c:v>
                </c:pt>
                <c:pt idx="244882">
                  <c:v>54.925902782638502</c:v>
                </c:pt>
                <c:pt idx="244883">
                  <c:v>54.925983291884897</c:v>
                </c:pt>
                <c:pt idx="244884">
                  <c:v>54.926063800873699</c:v>
                </c:pt>
                <c:pt idx="244885">
                  <c:v>54.926144309604702</c:v>
                </c:pt>
                <c:pt idx="244886">
                  <c:v>54.926224818077998</c:v>
                </c:pt>
                <c:pt idx="244887">
                  <c:v>54.926305326293701</c:v>
                </c:pt>
                <c:pt idx="244888">
                  <c:v>54.926385834251597</c:v>
                </c:pt>
                <c:pt idx="244889">
                  <c:v>54.926466341951802</c:v>
                </c:pt>
                <c:pt idx="244890">
                  <c:v>54.926546849394398</c:v>
                </c:pt>
                <c:pt idx="244891">
                  <c:v>54.926627356579203</c:v>
                </c:pt>
                <c:pt idx="244892">
                  <c:v>54.926707863506401</c:v>
                </c:pt>
                <c:pt idx="244893">
                  <c:v>54.9267883701758</c:v>
                </c:pt>
                <c:pt idx="244894">
                  <c:v>54.926868876587598</c:v>
                </c:pt>
                <c:pt idx="244895">
                  <c:v>54.926949382741697</c:v>
                </c:pt>
                <c:pt idx="244896">
                  <c:v>54.927029888638003</c:v>
                </c:pt>
                <c:pt idx="244897">
                  <c:v>54.927110394276703</c:v>
                </c:pt>
                <c:pt idx="244898">
                  <c:v>54.927190899657703</c:v>
                </c:pt>
                <c:pt idx="244899">
                  <c:v>54.927271404781003</c:v>
                </c:pt>
                <c:pt idx="244900">
                  <c:v>54.927351909646603</c:v>
                </c:pt>
                <c:pt idx="244901">
                  <c:v>54.927432414254497</c:v>
                </c:pt>
                <c:pt idx="244902">
                  <c:v>54.927512918604798</c:v>
                </c:pt>
                <c:pt idx="244903">
                  <c:v>54.927593422697299</c:v>
                </c:pt>
                <c:pt idx="244904">
                  <c:v>54.927673926532201</c:v>
                </c:pt>
                <c:pt idx="244905">
                  <c:v>54.927754430109303</c:v>
                </c:pt>
                <c:pt idx="244906">
                  <c:v>54.927834933428798</c:v>
                </c:pt>
                <c:pt idx="244907">
                  <c:v>54.927915436490601</c:v>
                </c:pt>
                <c:pt idx="244908">
                  <c:v>54.927995939294703</c:v>
                </c:pt>
                <c:pt idx="244909">
                  <c:v>54.928076441841199</c:v>
                </c:pt>
                <c:pt idx="244910">
                  <c:v>54.928156944129903</c:v>
                </c:pt>
                <c:pt idx="244911">
                  <c:v>54.928237446160999</c:v>
                </c:pt>
                <c:pt idx="244912">
                  <c:v>54.928317947934403</c:v>
                </c:pt>
                <c:pt idx="244913">
                  <c:v>54.9283984494501</c:v>
                </c:pt>
                <c:pt idx="244914">
                  <c:v>54.928478950708197</c:v>
                </c:pt>
                <c:pt idx="244915">
                  <c:v>54.928559451708502</c:v>
                </c:pt>
                <c:pt idx="244916">
                  <c:v>54.928639952451199</c:v>
                </c:pt>
                <c:pt idx="244917">
                  <c:v>54.928720452936197</c:v>
                </c:pt>
                <c:pt idx="244918">
                  <c:v>54.928800953163503</c:v>
                </c:pt>
                <c:pt idx="244919">
                  <c:v>54.928881453133201</c:v>
                </c:pt>
                <c:pt idx="244920">
                  <c:v>54.928961952845199</c:v>
                </c:pt>
                <c:pt idx="244921">
                  <c:v>54.929042452299498</c:v>
                </c:pt>
                <c:pt idx="244922">
                  <c:v>54.929122951496197</c:v>
                </c:pt>
                <c:pt idx="244923">
                  <c:v>54.929203450435097</c:v>
                </c:pt>
                <c:pt idx="244924">
                  <c:v>54.929283949116403</c:v>
                </c:pt>
                <c:pt idx="244925">
                  <c:v>54.929364447540102</c:v>
                </c:pt>
                <c:pt idx="244926">
                  <c:v>54.929444945706003</c:v>
                </c:pt>
                <c:pt idx="244927">
                  <c:v>54.929525443614303</c:v>
                </c:pt>
                <c:pt idx="244928">
                  <c:v>54.929605941264903</c:v>
                </c:pt>
                <c:pt idx="244929">
                  <c:v>54.929686438657903</c:v>
                </c:pt>
                <c:pt idx="244930">
                  <c:v>54.929766935793197</c:v>
                </c:pt>
                <c:pt idx="244931">
                  <c:v>54.929847432670798</c:v>
                </c:pt>
                <c:pt idx="244932">
                  <c:v>54.929927929290798</c:v>
                </c:pt>
                <c:pt idx="244933">
                  <c:v>54.930008425653099</c:v>
                </c:pt>
                <c:pt idx="244934">
                  <c:v>54.9300889217578</c:v>
                </c:pt>
                <c:pt idx="244935">
                  <c:v>54.930169417604802</c:v>
                </c:pt>
                <c:pt idx="244936">
                  <c:v>54.930249913194103</c:v>
                </c:pt>
                <c:pt idx="244937">
                  <c:v>54.930330408525798</c:v>
                </c:pt>
                <c:pt idx="244938">
                  <c:v>54.9304109035998</c:v>
                </c:pt>
                <c:pt idx="244939">
                  <c:v>54.930491398416102</c:v>
                </c:pt>
                <c:pt idx="244940">
                  <c:v>54.930571892974797</c:v>
                </c:pt>
                <c:pt idx="244941">
                  <c:v>54.930652387275899</c:v>
                </c:pt>
                <c:pt idx="244942">
                  <c:v>54.930732881319202</c:v>
                </c:pt>
                <c:pt idx="244943">
                  <c:v>54.930813375104997</c:v>
                </c:pt>
                <c:pt idx="244944">
                  <c:v>54.930893868633099</c:v>
                </c:pt>
                <c:pt idx="244945">
                  <c:v>54.930974361903502</c:v>
                </c:pt>
                <c:pt idx="244946">
                  <c:v>54.931054854916198</c:v>
                </c:pt>
                <c:pt idx="244947">
                  <c:v>54.9311353476714</c:v>
                </c:pt>
                <c:pt idx="244948">
                  <c:v>54.931215840168797</c:v>
                </c:pt>
                <c:pt idx="244949">
                  <c:v>54.931296332408699</c:v>
                </c:pt>
                <c:pt idx="244950">
                  <c:v>54.931376824390803</c:v>
                </c:pt>
                <c:pt idx="244951">
                  <c:v>54.931457316115399</c:v>
                </c:pt>
                <c:pt idx="244952">
                  <c:v>54.931537807582203</c:v>
                </c:pt>
                <c:pt idx="244953">
                  <c:v>54.931618298791498</c:v>
                </c:pt>
                <c:pt idx="244954">
                  <c:v>54.931698789743102</c:v>
                </c:pt>
                <c:pt idx="244955">
                  <c:v>54.931779280436999</c:v>
                </c:pt>
                <c:pt idx="244956">
                  <c:v>54.931859770873302</c:v>
                </c:pt>
                <c:pt idx="244957">
                  <c:v>54.931940261051999</c:v>
                </c:pt>
                <c:pt idx="244958">
                  <c:v>54.932020750973003</c:v>
                </c:pt>
                <c:pt idx="244959">
                  <c:v>54.9321012406363</c:v>
                </c:pt>
                <c:pt idx="244960">
                  <c:v>54.932181730042103</c:v>
                </c:pt>
                <c:pt idx="244961">
                  <c:v>54.9322622191902</c:v>
                </c:pt>
                <c:pt idx="244962">
                  <c:v>54.932342708080597</c:v>
                </c:pt>
                <c:pt idx="244963">
                  <c:v>54.932423196713401</c:v>
                </c:pt>
                <c:pt idx="244964">
                  <c:v>54.932503685088598</c:v>
                </c:pt>
                <c:pt idx="244965">
                  <c:v>54.932584173206202</c:v>
                </c:pt>
                <c:pt idx="244966">
                  <c:v>54.932664661066099</c:v>
                </c:pt>
                <c:pt idx="244967">
                  <c:v>54.932745148668403</c:v>
                </c:pt>
                <c:pt idx="244968">
                  <c:v>54.932825636013</c:v>
                </c:pt>
                <c:pt idx="244969">
                  <c:v>54.932906123099997</c:v>
                </c:pt>
                <c:pt idx="244970">
                  <c:v>54.932986609929401</c:v>
                </c:pt>
                <c:pt idx="244971">
                  <c:v>54.933067096501098</c:v>
                </c:pt>
                <c:pt idx="244972">
                  <c:v>54.933147582815202</c:v>
                </c:pt>
                <c:pt idx="244973">
                  <c:v>54.933228068871699</c:v>
                </c:pt>
                <c:pt idx="244974">
                  <c:v>54.933308554670603</c:v>
                </c:pt>
                <c:pt idx="244975">
                  <c:v>54.9333890402118</c:v>
                </c:pt>
                <c:pt idx="244976">
                  <c:v>54.933469525495397</c:v>
                </c:pt>
                <c:pt idx="244977">
                  <c:v>54.933550010521401</c:v>
                </c:pt>
                <c:pt idx="244978">
                  <c:v>54.933630495289698</c:v>
                </c:pt>
                <c:pt idx="244979">
                  <c:v>54.933710979800502</c:v>
                </c:pt>
                <c:pt idx="244980">
                  <c:v>54.933791464053598</c:v>
                </c:pt>
                <c:pt idx="244981">
                  <c:v>54.933871948049102</c:v>
                </c:pt>
                <c:pt idx="244982">
                  <c:v>54.933952431786899</c:v>
                </c:pt>
                <c:pt idx="244983">
                  <c:v>54.934032915267103</c:v>
                </c:pt>
                <c:pt idx="244984">
                  <c:v>54.934113398489799</c:v>
                </c:pt>
                <c:pt idx="244985">
                  <c:v>54.934193881454803</c:v>
                </c:pt>
                <c:pt idx="244986">
                  <c:v>54.9342743641621</c:v>
                </c:pt>
                <c:pt idx="244987">
                  <c:v>54.934354846611903</c:v>
                </c:pt>
                <c:pt idx="244988">
                  <c:v>54.934435328804</c:v>
                </c:pt>
                <c:pt idx="244989">
                  <c:v>54.934515810738603</c:v>
                </c:pt>
                <c:pt idx="244990">
                  <c:v>54.934596292415499</c:v>
                </c:pt>
                <c:pt idx="244991">
                  <c:v>54.934676773834802</c:v>
                </c:pt>
                <c:pt idx="244992">
                  <c:v>54.934757254996399</c:v>
                </c:pt>
                <c:pt idx="244993">
                  <c:v>54.934837735900501</c:v>
                </c:pt>
                <c:pt idx="244994">
                  <c:v>54.934918216546997</c:v>
                </c:pt>
                <c:pt idx="244995">
                  <c:v>54.9349986969358</c:v>
                </c:pt>
                <c:pt idx="244996">
                  <c:v>54.935079177067003</c:v>
                </c:pt>
                <c:pt idx="244997">
                  <c:v>54.935159656940698</c:v>
                </c:pt>
                <c:pt idx="244998">
                  <c:v>54.9352401365567</c:v>
                </c:pt>
                <c:pt idx="244999">
                  <c:v>54.935320615915103</c:v>
                </c:pt>
                <c:pt idx="245000">
                  <c:v>54.935401095015898</c:v>
                </c:pt>
                <c:pt idx="245001">
                  <c:v>54.9354815738591</c:v>
                </c:pt>
                <c:pt idx="245002">
                  <c:v>54.935562052444702</c:v>
                </c:pt>
                <c:pt idx="245003">
                  <c:v>54.935642530772697</c:v>
                </c:pt>
                <c:pt idx="245004">
                  <c:v>54.935723008842999</c:v>
                </c:pt>
                <c:pt idx="245005">
                  <c:v>54.9358034866558</c:v>
                </c:pt>
                <c:pt idx="245006">
                  <c:v>54.935883964211001</c:v>
                </c:pt>
                <c:pt idx="245007">
                  <c:v>54.935964441508602</c:v>
                </c:pt>
                <c:pt idx="245008">
                  <c:v>54.936044918548497</c:v>
                </c:pt>
                <c:pt idx="245009">
                  <c:v>54.936125395330897</c:v>
                </c:pt>
                <c:pt idx="245010">
                  <c:v>54.936205871855698</c:v>
                </c:pt>
                <c:pt idx="245011">
                  <c:v>54.936286348122898</c:v>
                </c:pt>
                <c:pt idx="245012">
                  <c:v>54.936366824132399</c:v>
                </c:pt>
                <c:pt idx="245013">
                  <c:v>54.936447299884399</c:v>
                </c:pt>
                <c:pt idx="245014">
                  <c:v>54.936527775378799</c:v>
                </c:pt>
                <c:pt idx="245015">
                  <c:v>54.936608250615599</c:v>
                </c:pt>
                <c:pt idx="245016">
                  <c:v>54.936688725594799</c:v>
                </c:pt>
                <c:pt idx="245017">
                  <c:v>54.936769200316398</c:v>
                </c:pt>
                <c:pt idx="245018">
                  <c:v>54.936849674780397</c:v>
                </c:pt>
                <c:pt idx="245019">
                  <c:v>54.936930148986796</c:v>
                </c:pt>
                <c:pt idx="245020">
                  <c:v>54.937010622935603</c:v>
                </c:pt>
                <c:pt idx="245021">
                  <c:v>54.937091096626901</c:v>
                </c:pt>
                <c:pt idx="245022">
                  <c:v>54.937171570060499</c:v>
                </c:pt>
                <c:pt idx="245023">
                  <c:v>54.937252043236597</c:v>
                </c:pt>
                <c:pt idx="245024">
                  <c:v>54.937332516155102</c:v>
                </c:pt>
                <c:pt idx="245025">
                  <c:v>54.937412988816</c:v>
                </c:pt>
                <c:pt idx="245026">
                  <c:v>54.937493461219297</c:v>
                </c:pt>
                <c:pt idx="245027">
                  <c:v>54.937573933365002</c:v>
                </c:pt>
                <c:pt idx="245028">
                  <c:v>54.937654405253099</c:v>
                </c:pt>
                <c:pt idx="245029">
                  <c:v>54.937734876883702</c:v>
                </c:pt>
                <c:pt idx="245030">
                  <c:v>54.937815348256599</c:v>
                </c:pt>
                <c:pt idx="245031">
                  <c:v>54.937895819372002</c:v>
                </c:pt>
                <c:pt idx="245032">
                  <c:v>54.937976290229798</c:v>
                </c:pt>
                <c:pt idx="245033">
                  <c:v>54.938056760830001</c:v>
                </c:pt>
                <c:pt idx="245034">
                  <c:v>54.938137231172703</c:v>
                </c:pt>
                <c:pt idx="245035">
                  <c:v>54.938217701257699</c:v>
                </c:pt>
                <c:pt idx="245036">
                  <c:v>54.938298171085201</c:v>
                </c:pt>
                <c:pt idx="245037">
                  <c:v>54.938378640655102</c:v>
                </c:pt>
                <c:pt idx="245038">
                  <c:v>54.938459109967503</c:v>
                </c:pt>
                <c:pt idx="245039">
                  <c:v>54.938539579022198</c:v>
                </c:pt>
                <c:pt idx="245040">
                  <c:v>54.938620047819398</c:v>
                </c:pt>
                <c:pt idx="245041">
                  <c:v>54.938700516358999</c:v>
                </c:pt>
                <c:pt idx="245042">
                  <c:v>54.938780984641099</c:v>
                </c:pt>
                <c:pt idx="245043">
                  <c:v>54.938861452665499</c:v>
                </c:pt>
                <c:pt idx="245044">
                  <c:v>54.938941920432399</c:v>
                </c:pt>
                <c:pt idx="245045">
                  <c:v>54.939022387941797</c:v>
                </c:pt>
                <c:pt idx="245046">
                  <c:v>54.939102855193497</c:v>
                </c:pt>
                <c:pt idx="245047">
                  <c:v>54.939183322187702</c:v>
                </c:pt>
                <c:pt idx="245048">
                  <c:v>54.939263788924301</c:v>
                </c:pt>
                <c:pt idx="245049">
                  <c:v>54.939344255403398</c:v>
                </c:pt>
                <c:pt idx="245050">
                  <c:v>54.939424721624903</c:v>
                </c:pt>
                <c:pt idx="245051">
                  <c:v>54.9395051875888</c:v>
                </c:pt>
                <c:pt idx="245052">
                  <c:v>54.939585653295197</c:v>
                </c:pt>
                <c:pt idx="245053">
                  <c:v>54.939666118744</c:v>
                </c:pt>
                <c:pt idx="245054">
                  <c:v>54.939746583935197</c:v>
                </c:pt>
                <c:pt idx="245055">
                  <c:v>54.939827048868899</c:v>
                </c:pt>
                <c:pt idx="245056">
                  <c:v>54.939907513545002</c:v>
                </c:pt>
                <c:pt idx="245057">
                  <c:v>54.939987977963497</c:v>
                </c:pt>
                <c:pt idx="245058">
                  <c:v>54.940068442124499</c:v>
                </c:pt>
                <c:pt idx="245059">
                  <c:v>54.9401489060279</c:v>
                </c:pt>
                <c:pt idx="245060">
                  <c:v>54.940229369673801</c:v>
                </c:pt>
                <c:pt idx="245061">
                  <c:v>54.940309833062102</c:v>
                </c:pt>
                <c:pt idx="245062">
                  <c:v>54.940390296192902</c:v>
                </c:pt>
                <c:pt idx="245063">
                  <c:v>54.940470759066102</c:v>
                </c:pt>
                <c:pt idx="245064">
                  <c:v>54.940551221681702</c:v>
                </c:pt>
                <c:pt idx="245065">
                  <c:v>54.940631684039801</c:v>
                </c:pt>
                <c:pt idx="245066">
                  <c:v>54.940712146140399</c:v>
                </c:pt>
                <c:pt idx="245067">
                  <c:v>54.940792607983397</c:v>
                </c:pt>
                <c:pt idx="245068">
                  <c:v>54.940873069568802</c:v>
                </c:pt>
                <c:pt idx="245069">
                  <c:v>54.940953530896699</c:v>
                </c:pt>
                <c:pt idx="245070">
                  <c:v>54.941033991967103</c:v>
                </c:pt>
                <c:pt idx="245071">
                  <c:v>54.9411144527798</c:v>
                </c:pt>
                <c:pt idx="245072">
                  <c:v>54.941194913335103</c:v>
                </c:pt>
                <c:pt idx="245073">
                  <c:v>54.941275373632799</c:v>
                </c:pt>
                <c:pt idx="245074">
                  <c:v>54.941355833672901</c:v>
                </c:pt>
                <c:pt idx="245075">
                  <c:v>54.941436293455503</c:v>
                </c:pt>
                <c:pt idx="245076">
                  <c:v>54.941516752980597</c:v>
                </c:pt>
                <c:pt idx="245077">
                  <c:v>54.941597212248098</c:v>
                </c:pt>
                <c:pt idx="245078">
                  <c:v>54.941677671258098</c:v>
                </c:pt>
                <c:pt idx="245079">
                  <c:v>54.941758130010498</c:v>
                </c:pt>
                <c:pt idx="245080">
                  <c:v>54.941838588505398</c:v>
                </c:pt>
                <c:pt idx="245081">
                  <c:v>54.941919046742797</c:v>
                </c:pt>
                <c:pt idx="245082">
                  <c:v>54.941999504722602</c:v>
                </c:pt>
                <c:pt idx="245083">
                  <c:v>54.942079962444801</c:v>
                </c:pt>
                <c:pt idx="245084">
                  <c:v>54.942160419909598</c:v>
                </c:pt>
                <c:pt idx="245085">
                  <c:v>54.942240877116802</c:v>
                </c:pt>
                <c:pt idx="245086">
                  <c:v>54.942321334066399</c:v>
                </c:pt>
                <c:pt idx="245087">
                  <c:v>54.942401790758602</c:v>
                </c:pt>
                <c:pt idx="245088">
                  <c:v>54.942482247193198</c:v>
                </c:pt>
                <c:pt idx="245089">
                  <c:v>54.9425627033702</c:v>
                </c:pt>
                <c:pt idx="245090">
                  <c:v>54.942643159289702</c:v>
                </c:pt>
                <c:pt idx="245091">
                  <c:v>54.942723614951703</c:v>
                </c:pt>
                <c:pt idx="245092">
                  <c:v>54.942804070356203</c:v>
                </c:pt>
                <c:pt idx="245093">
                  <c:v>54.942884525503104</c:v>
                </c:pt>
                <c:pt idx="245094">
                  <c:v>54.942964980392503</c:v>
                </c:pt>
                <c:pt idx="245095">
                  <c:v>54.943045435024402</c:v>
                </c:pt>
                <c:pt idx="245096">
                  <c:v>54.943125889398701</c:v>
                </c:pt>
                <c:pt idx="245097">
                  <c:v>54.943206343515499</c:v>
                </c:pt>
                <c:pt idx="245098">
                  <c:v>54.943286797374803</c:v>
                </c:pt>
                <c:pt idx="245099">
                  <c:v>54.9433672509766</c:v>
                </c:pt>
                <c:pt idx="245100">
                  <c:v>54.943447704320803</c:v>
                </c:pt>
                <c:pt idx="245101">
                  <c:v>54.943528157407599</c:v>
                </c:pt>
                <c:pt idx="245102">
                  <c:v>54.943608610236701</c:v>
                </c:pt>
                <c:pt idx="245103">
                  <c:v>54.943689062808403</c:v>
                </c:pt>
                <c:pt idx="245104">
                  <c:v>54.943769515122597</c:v>
                </c:pt>
                <c:pt idx="245105">
                  <c:v>54.943849967179197</c:v>
                </c:pt>
                <c:pt idx="245106">
                  <c:v>54.943930418978297</c:v>
                </c:pt>
                <c:pt idx="245107">
                  <c:v>54.944010870519897</c:v>
                </c:pt>
                <c:pt idx="245108">
                  <c:v>54.944091321803903</c:v>
                </c:pt>
                <c:pt idx="245109">
                  <c:v>54.944171772830501</c:v>
                </c:pt>
                <c:pt idx="245110">
                  <c:v>54.944252223599499</c:v>
                </c:pt>
                <c:pt idx="245111">
                  <c:v>54.944332674111003</c:v>
                </c:pt>
                <c:pt idx="245112">
                  <c:v>54.944413124365099</c:v>
                </c:pt>
                <c:pt idx="245113">
                  <c:v>54.944493574361502</c:v>
                </c:pt>
                <c:pt idx="245114">
                  <c:v>54.944574024100497</c:v>
                </c:pt>
                <c:pt idx="245115">
                  <c:v>54.944654473581998</c:v>
                </c:pt>
                <c:pt idx="245116">
                  <c:v>54.9447349228059</c:v>
                </c:pt>
                <c:pt idx="245117">
                  <c:v>54.9448153717724</c:v>
                </c:pt>
                <c:pt idx="245118">
                  <c:v>54.9448958204813</c:v>
                </c:pt>
                <c:pt idx="245119">
                  <c:v>54.944976268932699</c:v>
                </c:pt>
                <c:pt idx="245120">
                  <c:v>54.945056717126697</c:v>
                </c:pt>
                <c:pt idx="245121">
                  <c:v>54.945137165063102</c:v>
                </c:pt>
                <c:pt idx="245122">
                  <c:v>54.945217612741999</c:v>
                </c:pt>
                <c:pt idx="245123">
                  <c:v>54.945298060163402</c:v>
                </c:pt>
                <c:pt idx="245124">
                  <c:v>54.945378507327298</c:v>
                </c:pt>
                <c:pt idx="245125">
                  <c:v>54.945458954233601</c:v>
                </c:pt>
                <c:pt idx="245126">
                  <c:v>54.945539400882502</c:v>
                </c:pt>
                <c:pt idx="245127">
                  <c:v>54.945619847273903</c:v>
                </c:pt>
                <c:pt idx="245128">
                  <c:v>54.945700293407803</c:v>
                </c:pt>
                <c:pt idx="245129">
                  <c:v>54.945780739284203</c:v>
                </c:pt>
                <c:pt idx="245130">
                  <c:v>54.945861184903002</c:v>
                </c:pt>
                <c:pt idx="245131">
                  <c:v>54.9459416302644</c:v>
                </c:pt>
                <c:pt idx="245132">
                  <c:v>54.946022075368298</c:v>
                </c:pt>
                <c:pt idx="245133">
                  <c:v>54.946102520214701</c:v>
                </c:pt>
                <c:pt idx="245134">
                  <c:v>54.946182964803597</c:v>
                </c:pt>
                <c:pt idx="245135">
                  <c:v>54.9462634091349</c:v>
                </c:pt>
                <c:pt idx="245136">
                  <c:v>54.946343853208802</c:v>
                </c:pt>
                <c:pt idx="245137">
                  <c:v>54.946424297025203</c:v>
                </c:pt>
                <c:pt idx="245138">
                  <c:v>54.946504740584103</c:v>
                </c:pt>
                <c:pt idx="245139">
                  <c:v>54.946585183885603</c:v>
                </c:pt>
                <c:pt idx="245140">
                  <c:v>54.946665626929502</c:v>
                </c:pt>
                <c:pt idx="245141">
                  <c:v>54.9467460697159</c:v>
                </c:pt>
                <c:pt idx="245142">
                  <c:v>54.946826512244897</c:v>
                </c:pt>
                <c:pt idx="245143">
                  <c:v>54.946906954516301</c:v>
                </c:pt>
                <c:pt idx="245144">
                  <c:v>54.946987396530297</c:v>
                </c:pt>
                <c:pt idx="245145">
                  <c:v>54.947067838286699</c:v>
                </c:pt>
                <c:pt idx="245146">
                  <c:v>54.947148279785701</c:v>
                </c:pt>
                <c:pt idx="245147">
                  <c:v>54.947228721027201</c:v>
                </c:pt>
                <c:pt idx="245148">
                  <c:v>54.947309162011202</c:v>
                </c:pt>
                <c:pt idx="245149">
                  <c:v>54.9473896027378</c:v>
                </c:pt>
                <c:pt idx="245150">
                  <c:v>54.947470043206799</c:v>
                </c:pt>
                <c:pt idx="245151">
                  <c:v>54.947550483418397</c:v>
                </c:pt>
                <c:pt idx="245152">
                  <c:v>54.9476309233725</c:v>
                </c:pt>
                <c:pt idx="245153">
                  <c:v>54.947711363069097</c:v>
                </c:pt>
                <c:pt idx="245154">
                  <c:v>54.947791802508199</c:v>
                </c:pt>
                <c:pt idx="245155">
                  <c:v>54.947872241689801</c:v>
                </c:pt>
                <c:pt idx="245156">
                  <c:v>54.947952680614002</c:v>
                </c:pt>
                <c:pt idx="245157">
                  <c:v>54.948033119280701</c:v>
                </c:pt>
                <c:pt idx="245158">
                  <c:v>54.948113557689901</c:v>
                </c:pt>
                <c:pt idx="245159">
                  <c:v>54.948193995841599</c:v>
                </c:pt>
                <c:pt idx="245160">
                  <c:v>54.948274433735897</c:v>
                </c:pt>
                <c:pt idx="245161">
                  <c:v>54.9483548713727</c:v>
                </c:pt>
                <c:pt idx="245162">
                  <c:v>54.948435308752003</c:v>
                </c:pt>
                <c:pt idx="245163">
                  <c:v>54.948515745873799</c:v>
                </c:pt>
                <c:pt idx="245164">
                  <c:v>54.9485961827382</c:v>
                </c:pt>
                <c:pt idx="245165">
                  <c:v>54.9486766193451</c:v>
                </c:pt>
                <c:pt idx="245166">
                  <c:v>54.9487570556945</c:v>
                </c:pt>
                <c:pt idx="245167">
                  <c:v>54.948837491786499</c:v>
                </c:pt>
                <c:pt idx="245168">
                  <c:v>54.948917927620897</c:v>
                </c:pt>
                <c:pt idx="245169">
                  <c:v>54.948998363198001</c:v>
                </c:pt>
                <c:pt idx="245170">
                  <c:v>54.949078798517498</c:v>
                </c:pt>
                <c:pt idx="245171">
                  <c:v>54.9491592335796</c:v>
                </c:pt>
                <c:pt idx="245172">
                  <c:v>54.949239668384202</c:v>
                </c:pt>
                <c:pt idx="245173">
                  <c:v>54.949320102931402</c:v>
                </c:pt>
                <c:pt idx="245174">
                  <c:v>54.949400537221102</c:v>
                </c:pt>
                <c:pt idx="245175">
                  <c:v>54.949480971253301</c:v>
                </c:pt>
                <c:pt idx="245176">
                  <c:v>54.949561405028</c:v>
                </c:pt>
                <c:pt idx="245177">
                  <c:v>54.949641838545404</c:v>
                </c:pt>
                <c:pt idx="245178">
                  <c:v>54.9497222718052</c:v>
                </c:pt>
                <c:pt idx="245179">
                  <c:v>54.949802704807603</c:v>
                </c:pt>
                <c:pt idx="245180">
                  <c:v>54.949883137552497</c:v>
                </c:pt>
                <c:pt idx="245181">
                  <c:v>54.949963570039998</c:v>
                </c:pt>
                <c:pt idx="245182">
                  <c:v>54.950044002269998</c:v>
                </c:pt>
                <c:pt idx="245183">
                  <c:v>54.950124434242497</c:v>
                </c:pt>
                <c:pt idx="245184">
                  <c:v>54.950204865957602</c:v>
                </c:pt>
                <c:pt idx="245185">
                  <c:v>54.950285297415299</c:v>
                </c:pt>
                <c:pt idx="245186">
                  <c:v>54.950365728615402</c:v>
                </c:pt>
                <c:pt idx="245187">
                  <c:v>54.950446159558197</c:v>
                </c:pt>
                <c:pt idx="245188">
                  <c:v>54.950526590243499</c:v>
                </c:pt>
                <c:pt idx="245189">
                  <c:v>54.950607020671299</c:v>
                </c:pt>
                <c:pt idx="245190">
                  <c:v>54.950687450841698</c:v>
                </c:pt>
                <c:pt idx="245191">
                  <c:v>54.950767880754597</c:v>
                </c:pt>
                <c:pt idx="245192">
                  <c:v>54.950848310410102</c:v>
                </c:pt>
                <c:pt idx="245193">
                  <c:v>54.950928739808099</c:v>
                </c:pt>
                <c:pt idx="245194">
                  <c:v>54.951009168948701</c:v>
                </c:pt>
                <c:pt idx="245195">
                  <c:v>54.951089597831803</c:v>
                </c:pt>
                <c:pt idx="245196">
                  <c:v>54.951170026457497</c:v>
                </c:pt>
                <c:pt idx="245197">
                  <c:v>54.951250454825797</c:v>
                </c:pt>
                <c:pt idx="245198">
                  <c:v>54.951330882936603</c:v>
                </c:pt>
                <c:pt idx="245199">
                  <c:v>54.95141131079</c:v>
                </c:pt>
                <c:pt idx="245200">
                  <c:v>54.951491738385897</c:v>
                </c:pt>
                <c:pt idx="245201">
                  <c:v>54.951572165724301</c:v>
                </c:pt>
                <c:pt idx="245202">
                  <c:v>54.951652592805402</c:v>
                </c:pt>
                <c:pt idx="245203">
                  <c:v>54.951733019629003</c:v>
                </c:pt>
                <c:pt idx="245204">
                  <c:v>54.951813446195104</c:v>
                </c:pt>
                <c:pt idx="245205">
                  <c:v>54.951893872503902</c:v>
                </c:pt>
                <c:pt idx="245206">
                  <c:v>54.951974298555101</c:v>
                </c:pt>
                <c:pt idx="245207">
                  <c:v>54.952054724348997</c:v>
                </c:pt>
                <c:pt idx="245208">
                  <c:v>54.9521351498854</c:v>
                </c:pt>
                <c:pt idx="245209">
                  <c:v>54.952215575164402</c:v>
                </c:pt>
                <c:pt idx="245210">
                  <c:v>54.952296000185903</c:v>
                </c:pt>
                <c:pt idx="245211">
                  <c:v>54.952376424950003</c:v>
                </c:pt>
                <c:pt idx="245212">
                  <c:v>54.952456849456702</c:v>
                </c:pt>
                <c:pt idx="245213">
                  <c:v>54.9525372737059</c:v>
                </c:pt>
                <c:pt idx="245214">
                  <c:v>54.952617697697796</c:v>
                </c:pt>
                <c:pt idx="245215">
                  <c:v>54.9526981214321</c:v>
                </c:pt>
                <c:pt idx="245216">
                  <c:v>54.952778544909101</c:v>
                </c:pt>
                <c:pt idx="245217">
                  <c:v>54.952858968128602</c:v>
                </c:pt>
                <c:pt idx="245218">
                  <c:v>54.952939391090702</c:v>
                </c:pt>
                <c:pt idx="245219">
                  <c:v>54.9530198137954</c:v>
                </c:pt>
                <c:pt idx="245220">
                  <c:v>54.953100236242598</c:v>
                </c:pt>
                <c:pt idx="245221">
                  <c:v>54.953180658432402</c:v>
                </c:pt>
                <c:pt idx="245222">
                  <c:v>54.953261080364797</c:v>
                </c:pt>
                <c:pt idx="245223">
                  <c:v>54.953341502039798</c:v>
                </c:pt>
                <c:pt idx="245224">
                  <c:v>54.953421923457398</c:v>
                </c:pt>
                <c:pt idx="245225">
                  <c:v>54.953502344617497</c:v>
                </c:pt>
                <c:pt idx="245226">
                  <c:v>54.953582765520203</c:v>
                </c:pt>
                <c:pt idx="245227">
                  <c:v>54.9536631861655</c:v>
                </c:pt>
                <c:pt idx="245228">
                  <c:v>54.953743606553303</c:v>
                </c:pt>
                <c:pt idx="245229">
                  <c:v>54.953824026683797</c:v>
                </c:pt>
                <c:pt idx="245230">
                  <c:v>54.953904446556798</c:v>
                </c:pt>
                <c:pt idx="245231">
                  <c:v>54.953984866172398</c:v>
                </c:pt>
                <c:pt idx="245232">
                  <c:v>54.954065285530604</c:v>
                </c:pt>
                <c:pt idx="245233">
                  <c:v>54.954145704631401</c:v>
                </c:pt>
                <c:pt idx="245234">
                  <c:v>54.954226123474797</c:v>
                </c:pt>
                <c:pt idx="245235">
                  <c:v>54.954306542060699</c:v>
                </c:pt>
                <c:pt idx="245236">
                  <c:v>54.9543869603893</c:v>
                </c:pt>
                <c:pt idx="245237">
                  <c:v>54.9544673784604</c:v>
                </c:pt>
                <c:pt idx="245238">
                  <c:v>54.954547796274099</c:v>
                </c:pt>
                <c:pt idx="245239">
                  <c:v>54.954628213830397</c:v>
                </c:pt>
                <c:pt idx="245240">
                  <c:v>54.9547086311293</c:v>
                </c:pt>
                <c:pt idx="245241">
                  <c:v>54.954789048170802</c:v>
                </c:pt>
                <c:pt idx="245242">
                  <c:v>54.954869464954903</c:v>
                </c:pt>
                <c:pt idx="245243">
                  <c:v>54.954949881481603</c:v>
                </c:pt>
                <c:pt idx="245244">
                  <c:v>54.955030297750902</c:v>
                </c:pt>
                <c:pt idx="245245">
                  <c:v>54.9551107137627</c:v>
                </c:pt>
                <c:pt idx="245246">
                  <c:v>54.955191129517203</c:v>
                </c:pt>
                <c:pt idx="245247">
                  <c:v>54.955271545014199</c:v>
                </c:pt>
                <c:pt idx="245248">
                  <c:v>54.9553519602539</c:v>
                </c:pt>
                <c:pt idx="245249">
                  <c:v>54.9554323752361</c:v>
                </c:pt>
                <c:pt idx="245250">
                  <c:v>54.955512789960999</c:v>
                </c:pt>
                <c:pt idx="245251">
                  <c:v>54.955593204428403</c:v>
                </c:pt>
                <c:pt idx="245252">
                  <c:v>54.9556736186385</c:v>
                </c:pt>
                <c:pt idx="245253">
                  <c:v>54.955754032591102</c:v>
                </c:pt>
                <c:pt idx="245254">
                  <c:v>54.955834446286403</c:v>
                </c:pt>
                <c:pt idx="245255">
                  <c:v>54.955914859724203</c:v>
                </c:pt>
                <c:pt idx="245256">
                  <c:v>54.955995272904701</c:v>
                </c:pt>
                <c:pt idx="245257">
                  <c:v>54.956075685827798</c:v>
                </c:pt>
                <c:pt idx="245258">
                  <c:v>54.956156098493402</c:v>
                </c:pt>
                <c:pt idx="245259">
                  <c:v>54.956236510901697</c:v>
                </c:pt>
                <c:pt idx="245260">
                  <c:v>54.956316923052597</c:v>
                </c:pt>
                <c:pt idx="245261">
                  <c:v>54.956397334946097</c:v>
                </c:pt>
                <c:pt idx="245262">
                  <c:v>54.956477746582202</c:v>
                </c:pt>
                <c:pt idx="245263">
                  <c:v>54.956558157960899</c:v>
                </c:pt>
                <c:pt idx="245264">
                  <c:v>54.956638569082202</c:v>
                </c:pt>
                <c:pt idx="245265">
                  <c:v>54.956718979946103</c:v>
                </c:pt>
                <c:pt idx="245266">
                  <c:v>54.956799390552703</c:v>
                </c:pt>
                <c:pt idx="245267">
                  <c:v>54.956879800901902</c:v>
                </c:pt>
                <c:pt idx="245268">
                  <c:v>54.9569602109936</c:v>
                </c:pt>
                <c:pt idx="245269">
                  <c:v>54.957040620828003</c:v>
                </c:pt>
                <c:pt idx="245270">
                  <c:v>54.957121030404998</c:v>
                </c:pt>
                <c:pt idx="245271">
                  <c:v>54.957201439724599</c:v>
                </c:pt>
                <c:pt idx="245272">
                  <c:v>54.957281848786899</c:v>
                </c:pt>
                <c:pt idx="245273">
                  <c:v>54.957362257591697</c:v>
                </c:pt>
                <c:pt idx="245274">
                  <c:v>54.957442666139201</c:v>
                </c:pt>
                <c:pt idx="245275">
                  <c:v>54.957523074429297</c:v>
                </c:pt>
                <c:pt idx="245276">
                  <c:v>54.957603482461998</c:v>
                </c:pt>
                <c:pt idx="245277">
                  <c:v>54.957683890237298</c:v>
                </c:pt>
                <c:pt idx="245278">
                  <c:v>54.957764297755297</c:v>
                </c:pt>
                <c:pt idx="245279">
                  <c:v>54.957844705015802</c:v>
                </c:pt>
                <c:pt idx="245280">
                  <c:v>54.957925112018998</c:v>
                </c:pt>
                <c:pt idx="245281">
                  <c:v>54.9580055187648</c:v>
                </c:pt>
                <c:pt idx="245282">
                  <c:v>54.9580859252533</c:v>
                </c:pt>
                <c:pt idx="245283">
                  <c:v>54.958166331484399</c:v>
                </c:pt>
                <c:pt idx="245284">
                  <c:v>54.958246737458097</c:v>
                </c:pt>
                <c:pt idx="245285">
                  <c:v>54.958327143174401</c:v>
                </c:pt>
                <c:pt idx="245286">
                  <c:v>54.958407548633303</c:v>
                </c:pt>
                <c:pt idx="245287">
                  <c:v>54.958487953834897</c:v>
                </c:pt>
                <c:pt idx="245288">
                  <c:v>54.958568358779097</c:v>
                </c:pt>
                <c:pt idx="245289">
                  <c:v>54.958648763466002</c:v>
                </c:pt>
                <c:pt idx="245290">
                  <c:v>54.958729167895498</c:v>
                </c:pt>
                <c:pt idx="245291">
                  <c:v>54.958809572067601</c:v>
                </c:pt>
                <c:pt idx="245292">
                  <c:v>54.958889975982302</c:v>
                </c:pt>
                <c:pt idx="245293">
                  <c:v>54.958970379639702</c:v>
                </c:pt>
                <c:pt idx="245294">
                  <c:v>54.9590507830397</c:v>
                </c:pt>
                <c:pt idx="245295">
                  <c:v>54.959131186182397</c:v>
                </c:pt>
                <c:pt idx="245296">
                  <c:v>54.9592115890676</c:v>
                </c:pt>
                <c:pt idx="245297">
                  <c:v>54.959291991695601</c:v>
                </c:pt>
                <c:pt idx="245298">
                  <c:v>54.959372394066101</c:v>
                </c:pt>
                <c:pt idx="245299">
                  <c:v>54.959452796179299</c:v>
                </c:pt>
                <c:pt idx="245300">
                  <c:v>54.959533198035203</c:v>
                </c:pt>
                <c:pt idx="245301">
                  <c:v>54.959613599633698</c:v>
                </c:pt>
                <c:pt idx="245302">
                  <c:v>54.9596940009748</c:v>
                </c:pt>
                <c:pt idx="245303">
                  <c:v>54.9597744020585</c:v>
                </c:pt>
                <c:pt idx="245304">
                  <c:v>54.959854802884998</c:v>
                </c:pt>
                <c:pt idx="245305">
                  <c:v>54.959935203454002</c:v>
                </c:pt>
                <c:pt idx="245306">
                  <c:v>54.960015603765697</c:v>
                </c:pt>
                <c:pt idx="245307">
                  <c:v>54.960096003819999</c:v>
                </c:pt>
                <c:pt idx="245308">
                  <c:v>54.960176403616998</c:v>
                </c:pt>
                <c:pt idx="245309">
                  <c:v>54.960256803156703</c:v>
                </c:pt>
                <c:pt idx="245310">
                  <c:v>54.960337202439</c:v>
                </c:pt>
                <c:pt idx="245311">
                  <c:v>54.960417601463902</c:v>
                </c:pt>
                <c:pt idx="245312">
                  <c:v>54.960498000231503</c:v>
                </c:pt>
                <c:pt idx="245313">
                  <c:v>54.960578398741703</c:v>
                </c:pt>
                <c:pt idx="245314">
                  <c:v>54.960658796994601</c:v>
                </c:pt>
                <c:pt idx="245315">
                  <c:v>54.960739194990197</c:v>
                </c:pt>
                <c:pt idx="245316">
                  <c:v>54.960819592728299</c:v>
                </c:pt>
                <c:pt idx="245317">
                  <c:v>54.960899990209199</c:v>
                </c:pt>
                <c:pt idx="245318">
                  <c:v>54.960980387432699</c:v>
                </c:pt>
                <c:pt idx="245319">
                  <c:v>54.961060784398803</c:v>
                </c:pt>
                <c:pt idx="245320">
                  <c:v>54.961141181107699</c:v>
                </c:pt>
                <c:pt idx="245321">
                  <c:v>54.961221577559101</c:v>
                </c:pt>
                <c:pt idx="245322">
                  <c:v>54.961301973753301</c:v>
                </c:pt>
                <c:pt idx="245323">
                  <c:v>54.961382369690099</c:v>
                </c:pt>
                <c:pt idx="245324">
                  <c:v>54.961462765369497</c:v>
                </c:pt>
                <c:pt idx="245325">
                  <c:v>54.961543160791599</c:v>
                </c:pt>
                <c:pt idx="245326">
                  <c:v>54.9616235559564</c:v>
                </c:pt>
                <c:pt idx="245327">
                  <c:v>54.9617039508638</c:v>
                </c:pt>
                <c:pt idx="245328">
                  <c:v>54.961784345513898</c:v>
                </c:pt>
                <c:pt idx="245329">
                  <c:v>54.961864739906702</c:v>
                </c:pt>
                <c:pt idx="245330">
                  <c:v>54.961945134042097</c:v>
                </c:pt>
                <c:pt idx="245331">
                  <c:v>54.962025527920197</c:v>
                </c:pt>
                <c:pt idx="245332">
                  <c:v>54.962105921540903</c:v>
                </c:pt>
                <c:pt idx="245333">
                  <c:v>54.9621863149044</c:v>
                </c:pt>
                <c:pt idx="245334">
                  <c:v>54.962266708010397</c:v>
                </c:pt>
                <c:pt idx="245335">
                  <c:v>54.962347100859198</c:v>
                </c:pt>
                <c:pt idx="245336">
                  <c:v>54.962427493450598</c:v>
                </c:pt>
                <c:pt idx="245337">
                  <c:v>54.962507885784703</c:v>
                </c:pt>
                <c:pt idx="245338">
                  <c:v>54.962588277861499</c:v>
                </c:pt>
                <c:pt idx="245339">
                  <c:v>54.962668669680902</c:v>
                </c:pt>
                <c:pt idx="245340">
                  <c:v>54.962749061243102</c:v>
                </c:pt>
                <c:pt idx="245341">
                  <c:v>54.962829452547901</c:v>
                </c:pt>
                <c:pt idx="245342">
                  <c:v>54.962909843595298</c:v>
                </c:pt>
                <c:pt idx="245343">
                  <c:v>54.962990234385501</c:v>
                </c:pt>
                <c:pt idx="245344">
                  <c:v>54.963070624918302</c:v>
                </c:pt>
                <c:pt idx="245345">
                  <c:v>54.963151015193802</c:v>
                </c:pt>
                <c:pt idx="245346">
                  <c:v>54.9632314052119</c:v>
                </c:pt>
                <c:pt idx="245347">
                  <c:v>54.963311794972803</c:v>
                </c:pt>
                <c:pt idx="245348">
                  <c:v>54.963392184476298</c:v>
                </c:pt>
                <c:pt idx="245349">
                  <c:v>54.963472573722498</c:v>
                </c:pt>
                <c:pt idx="245350">
                  <c:v>54.963552962711397</c:v>
                </c:pt>
                <c:pt idx="245351">
                  <c:v>54.963633351443001</c:v>
                </c:pt>
                <c:pt idx="245352">
                  <c:v>54.963713739917203</c:v>
                </c:pt>
                <c:pt idx="245353">
                  <c:v>54.963794128134197</c:v>
                </c:pt>
                <c:pt idx="245354">
                  <c:v>54.963874516093803</c:v>
                </c:pt>
                <c:pt idx="245355">
                  <c:v>54.9639549037961</c:v>
                </c:pt>
                <c:pt idx="245356">
                  <c:v>54.964035291241103</c:v>
                </c:pt>
                <c:pt idx="245357">
                  <c:v>54.964115678428797</c:v>
                </c:pt>
                <c:pt idx="245358">
                  <c:v>54.964196065359197</c:v>
                </c:pt>
                <c:pt idx="245359">
                  <c:v>54.964276452032202</c:v>
                </c:pt>
                <c:pt idx="245360">
                  <c:v>54.964356838447998</c:v>
                </c:pt>
                <c:pt idx="245361">
                  <c:v>54.964437224606399</c:v>
                </c:pt>
                <c:pt idx="245362">
                  <c:v>54.9645176105075</c:v>
                </c:pt>
                <c:pt idx="245363">
                  <c:v>54.964597996151397</c:v>
                </c:pt>
                <c:pt idx="245364">
                  <c:v>54.964678381537901</c:v>
                </c:pt>
                <c:pt idx="245365">
                  <c:v>54.964758766667103</c:v>
                </c:pt>
                <c:pt idx="245366">
                  <c:v>54.964839151539003</c:v>
                </c:pt>
                <c:pt idx="245367">
                  <c:v>54.964919536153602</c:v>
                </c:pt>
                <c:pt idx="245368">
                  <c:v>54.964999920510898</c:v>
                </c:pt>
                <c:pt idx="245369">
                  <c:v>54.9650803046109</c:v>
                </c:pt>
                <c:pt idx="245370">
                  <c:v>54.965160688453601</c:v>
                </c:pt>
                <c:pt idx="245371">
                  <c:v>54.9652410720389</c:v>
                </c:pt>
                <c:pt idx="245372">
                  <c:v>54.965321455366997</c:v>
                </c:pt>
                <c:pt idx="245373">
                  <c:v>54.965401838437799</c:v>
                </c:pt>
                <c:pt idx="245374">
                  <c:v>54.9654822212513</c:v>
                </c:pt>
                <c:pt idx="245375">
                  <c:v>54.965562603807498</c:v>
                </c:pt>
                <c:pt idx="245376">
                  <c:v>54.965642986106403</c:v>
                </c:pt>
                <c:pt idx="245377">
                  <c:v>54.965723368147998</c:v>
                </c:pt>
                <c:pt idx="245378">
                  <c:v>54.965803749932299</c:v>
                </c:pt>
                <c:pt idx="245379">
                  <c:v>54.965884131459298</c:v>
                </c:pt>
                <c:pt idx="245380">
                  <c:v>54.965964512729002</c:v>
                </c:pt>
                <c:pt idx="245381">
                  <c:v>54.966044893741397</c:v>
                </c:pt>
                <c:pt idx="245382">
                  <c:v>54.966125274496498</c:v>
                </c:pt>
                <c:pt idx="245383">
                  <c:v>54.966205654994397</c:v>
                </c:pt>
                <c:pt idx="245384">
                  <c:v>54.966286035234901</c:v>
                </c:pt>
                <c:pt idx="245385">
                  <c:v>54.966366415218097</c:v>
                </c:pt>
                <c:pt idx="245386">
                  <c:v>54.966446794944098</c:v>
                </c:pt>
                <c:pt idx="245387">
                  <c:v>54.966527174412803</c:v>
                </c:pt>
                <c:pt idx="245388">
                  <c:v>54.9666075536242</c:v>
                </c:pt>
                <c:pt idx="245389">
                  <c:v>54.966687932578303</c:v>
                </c:pt>
                <c:pt idx="245390">
                  <c:v>54.966768311275104</c:v>
                </c:pt>
                <c:pt idx="245391">
                  <c:v>54.966848689714602</c:v>
                </c:pt>
                <c:pt idx="245392">
                  <c:v>54.966929067896899</c:v>
                </c:pt>
                <c:pt idx="245393">
                  <c:v>54.967009445821802</c:v>
                </c:pt>
                <c:pt idx="245394">
                  <c:v>54.967089823489502</c:v>
                </c:pt>
                <c:pt idx="245395">
                  <c:v>54.967170200899901</c:v>
                </c:pt>
                <c:pt idx="245396">
                  <c:v>54.967250578052997</c:v>
                </c:pt>
                <c:pt idx="245397">
                  <c:v>54.9673309549488</c:v>
                </c:pt>
                <c:pt idx="245398">
                  <c:v>54.9674113315874</c:v>
                </c:pt>
                <c:pt idx="245399">
                  <c:v>54.967491707968698</c:v>
                </c:pt>
                <c:pt idx="245400">
                  <c:v>54.967572084092701</c:v>
                </c:pt>
                <c:pt idx="245401">
                  <c:v>54.967652459959403</c:v>
                </c:pt>
                <c:pt idx="245402">
                  <c:v>54.967732835568803</c:v>
                </c:pt>
                <c:pt idx="245403">
                  <c:v>54.967813210921001</c:v>
                </c:pt>
                <c:pt idx="245404">
                  <c:v>54.967893586015897</c:v>
                </c:pt>
                <c:pt idx="245405">
                  <c:v>54.967973960853499</c:v>
                </c:pt>
                <c:pt idx="245406">
                  <c:v>54.968054335433898</c:v>
                </c:pt>
                <c:pt idx="245407">
                  <c:v>54.968134709757003</c:v>
                </c:pt>
                <c:pt idx="245408">
                  <c:v>54.968215083822798</c:v>
                </c:pt>
                <c:pt idx="245409">
                  <c:v>54.968295457631299</c:v>
                </c:pt>
                <c:pt idx="245410">
                  <c:v>54.968375831182598</c:v>
                </c:pt>
                <c:pt idx="245411">
                  <c:v>54.968456204476603</c:v>
                </c:pt>
                <c:pt idx="245412">
                  <c:v>54.968536577513298</c:v>
                </c:pt>
                <c:pt idx="245413">
                  <c:v>54.968616950292798</c:v>
                </c:pt>
                <c:pt idx="245414">
                  <c:v>54.968697322814997</c:v>
                </c:pt>
                <c:pt idx="245415">
                  <c:v>54.968777695079901</c:v>
                </c:pt>
                <c:pt idx="245416">
                  <c:v>54.968858067087602</c:v>
                </c:pt>
                <c:pt idx="245417">
                  <c:v>54.968938438838002</c:v>
                </c:pt>
                <c:pt idx="245418">
                  <c:v>54.9690188103311</c:v>
                </c:pt>
                <c:pt idx="245419">
                  <c:v>54.969099181567003</c:v>
                </c:pt>
                <c:pt idx="245420">
                  <c:v>54.969179552545597</c:v>
                </c:pt>
                <c:pt idx="245421">
                  <c:v>54.969259923267003</c:v>
                </c:pt>
                <c:pt idx="245422">
                  <c:v>54.969340293731101</c:v>
                </c:pt>
                <c:pt idx="245423">
                  <c:v>54.969420663937903</c:v>
                </c:pt>
                <c:pt idx="245424">
                  <c:v>54.969501033887497</c:v>
                </c:pt>
                <c:pt idx="245425">
                  <c:v>54.969581403579902</c:v>
                </c:pt>
                <c:pt idx="245426">
                  <c:v>54.969661773014899</c:v>
                </c:pt>
                <c:pt idx="245427">
                  <c:v>54.9697421421927</c:v>
                </c:pt>
                <c:pt idx="245428">
                  <c:v>54.9698225111133</c:v>
                </c:pt>
                <c:pt idx="245429">
                  <c:v>54.969902879776598</c:v>
                </c:pt>
                <c:pt idx="245430">
                  <c:v>54.9699832481827</c:v>
                </c:pt>
                <c:pt idx="245431">
                  <c:v>54.970063616331501</c:v>
                </c:pt>
                <c:pt idx="245432">
                  <c:v>54.970143984223</c:v>
                </c:pt>
                <c:pt idx="245433">
                  <c:v>54.970224351857297</c:v>
                </c:pt>
                <c:pt idx="245434">
                  <c:v>54.970304719234399</c:v>
                </c:pt>
                <c:pt idx="245435">
                  <c:v>54.970385086354199</c:v>
                </c:pt>
                <c:pt idx="245436">
                  <c:v>54.970465453216697</c:v>
                </c:pt>
                <c:pt idx="245437">
                  <c:v>54.970545819822</c:v>
                </c:pt>
                <c:pt idx="245438">
                  <c:v>54.970626186170101</c:v>
                </c:pt>
                <c:pt idx="245439">
                  <c:v>54.9707065522609</c:v>
                </c:pt>
                <c:pt idx="245440">
                  <c:v>54.970786918094497</c:v>
                </c:pt>
                <c:pt idx="245441">
                  <c:v>54.970867283670799</c:v>
                </c:pt>
                <c:pt idx="245442">
                  <c:v>54.970947648989899</c:v>
                </c:pt>
                <c:pt idx="245443">
                  <c:v>54.971028014051697</c:v>
                </c:pt>
                <c:pt idx="245444">
                  <c:v>54.9711083788563</c:v>
                </c:pt>
                <c:pt idx="245445">
                  <c:v>54.971188743403701</c:v>
                </c:pt>
                <c:pt idx="245446">
                  <c:v>54.9712691076938</c:v>
                </c:pt>
                <c:pt idx="245447">
                  <c:v>54.971349471726697</c:v>
                </c:pt>
                <c:pt idx="245448">
                  <c:v>54.971429835502299</c:v>
                </c:pt>
                <c:pt idx="245449">
                  <c:v>54.971510199020699</c:v>
                </c:pt>
                <c:pt idx="245450">
                  <c:v>54.971590562281897</c:v>
                </c:pt>
                <c:pt idx="245451">
                  <c:v>54.9716709252858</c:v>
                </c:pt>
                <c:pt idx="245452">
                  <c:v>54.9717512880325</c:v>
                </c:pt>
                <c:pt idx="245453">
                  <c:v>54.971831650521999</c:v>
                </c:pt>
                <c:pt idx="245454">
                  <c:v>54.971912012754203</c:v>
                </c:pt>
                <c:pt idx="245455">
                  <c:v>54.971992374729197</c:v>
                </c:pt>
                <c:pt idx="245456">
                  <c:v>54.972072736446997</c:v>
                </c:pt>
                <c:pt idx="245457">
                  <c:v>54.972153097907501</c:v>
                </c:pt>
                <c:pt idx="245458">
                  <c:v>54.972233459110797</c:v>
                </c:pt>
                <c:pt idx="245459">
                  <c:v>54.972313820056897</c:v>
                </c:pt>
                <c:pt idx="245460">
                  <c:v>54.972394180745802</c:v>
                </c:pt>
                <c:pt idx="245461">
                  <c:v>54.972474541177398</c:v>
                </c:pt>
                <c:pt idx="245462">
                  <c:v>54.972554901351799</c:v>
                </c:pt>
                <c:pt idx="245463">
                  <c:v>54.972635261268898</c:v>
                </c:pt>
                <c:pt idx="245464">
                  <c:v>54.972715620928902</c:v>
                </c:pt>
                <c:pt idx="245465">
                  <c:v>54.972795980331597</c:v>
                </c:pt>
                <c:pt idx="245466">
                  <c:v>54.972876339477097</c:v>
                </c:pt>
                <c:pt idx="245467">
                  <c:v>54.972956698365401</c:v>
                </c:pt>
                <c:pt idx="245468">
                  <c:v>54.973037056996397</c:v>
                </c:pt>
                <c:pt idx="245469">
                  <c:v>54.973117415370297</c:v>
                </c:pt>
                <c:pt idx="245470">
                  <c:v>54.973197773486902</c:v>
                </c:pt>
                <c:pt idx="245471">
                  <c:v>54.973278131346298</c:v>
                </c:pt>
                <c:pt idx="245472">
                  <c:v>54.973358488948399</c:v>
                </c:pt>
                <c:pt idx="245473">
                  <c:v>54.973438846293398</c:v>
                </c:pt>
                <c:pt idx="245474">
                  <c:v>54.973519203381102</c:v>
                </c:pt>
                <c:pt idx="245475">
                  <c:v>54.973599560211703</c:v>
                </c:pt>
                <c:pt idx="245476">
                  <c:v>54.973679916785002</c:v>
                </c:pt>
                <c:pt idx="245477">
                  <c:v>54.973760273101099</c:v>
                </c:pt>
                <c:pt idx="245478">
                  <c:v>54.973840629160001</c:v>
                </c:pt>
                <c:pt idx="245479">
                  <c:v>54.973920984961602</c:v>
                </c:pt>
                <c:pt idx="245480">
                  <c:v>54.974001340506099</c:v>
                </c:pt>
                <c:pt idx="245481">
                  <c:v>54.974081695793302</c:v>
                </c:pt>
                <c:pt idx="245482">
                  <c:v>54.974162050823402</c:v>
                </c:pt>
                <c:pt idx="245483">
                  <c:v>54.9742424055962</c:v>
                </c:pt>
                <c:pt idx="245484">
                  <c:v>54.974322760111797</c:v>
                </c:pt>
                <c:pt idx="245485">
                  <c:v>54.974403114370197</c:v>
                </c:pt>
                <c:pt idx="245486">
                  <c:v>54.974483468371403</c:v>
                </c:pt>
                <c:pt idx="245487">
                  <c:v>54.9745638221154</c:v>
                </c:pt>
                <c:pt idx="245488">
                  <c:v>54.974644175602201</c:v>
                </c:pt>
                <c:pt idx="245489">
                  <c:v>54.9747245288318</c:v>
                </c:pt>
                <c:pt idx="245490">
                  <c:v>54.974804881804197</c:v>
                </c:pt>
                <c:pt idx="245491">
                  <c:v>54.974885234519398</c:v>
                </c:pt>
                <c:pt idx="245492">
                  <c:v>54.974965586977298</c:v>
                </c:pt>
                <c:pt idx="245493">
                  <c:v>54.975045939178102</c:v>
                </c:pt>
                <c:pt idx="245494">
                  <c:v>54.975126291121697</c:v>
                </c:pt>
                <c:pt idx="245495">
                  <c:v>54.975206642808097</c:v>
                </c:pt>
                <c:pt idx="245496">
                  <c:v>54.975286994237301</c:v>
                </c:pt>
                <c:pt idx="245497">
                  <c:v>54.975367345409197</c:v>
                </c:pt>
                <c:pt idx="245498">
                  <c:v>54.975447696323997</c:v>
                </c:pt>
                <c:pt idx="245499">
                  <c:v>54.975528046981601</c:v>
                </c:pt>
                <c:pt idx="245500">
                  <c:v>54.975608397381997</c:v>
                </c:pt>
                <c:pt idx="245501">
                  <c:v>54.975688747525197</c:v>
                </c:pt>
                <c:pt idx="245502">
                  <c:v>54.975769097411202</c:v>
                </c:pt>
                <c:pt idx="245503">
                  <c:v>54.975849447039998</c:v>
                </c:pt>
                <c:pt idx="245504">
                  <c:v>54.975929796411698</c:v>
                </c:pt>
                <c:pt idx="245505">
                  <c:v>54.976010145526097</c:v>
                </c:pt>
                <c:pt idx="245506">
                  <c:v>54.9760904943833</c:v>
                </c:pt>
                <c:pt idx="245507">
                  <c:v>54.9761708429834</c:v>
                </c:pt>
                <c:pt idx="245508">
                  <c:v>54.976251191326199</c:v>
                </c:pt>
                <c:pt idx="245509">
                  <c:v>54.976331539411902</c:v>
                </c:pt>
                <c:pt idx="245510">
                  <c:v>54.976411887240403</c:v>
                </c:pt>
                <c:pt idx="245511">
                  <c:v>54.976492234811701</c:v>
                </c:pt>
                <c:pt idx="245512">
                  <c:v>54.976572582125797</c:v>
                </c:pt>
                <c:pt idx="245513">
                  <c:v>54.976652929182798</c:v>
                </c:pt>
                <c:pt idx="245514">
                  <c:v>54.976733275982497</c:v>
                </c:pt>
                <c:pt idx="245515">
                  <c:v>54.9768136225251</c:v>
                </c:pt>
                <c:pt idx="245516">
                  <c:v>54.976893968810401</c:v>
                </c:pt>
                <c:pt idx="245517">
                  <c:v>54.9769743148386</c:v>
                </c:pt>
                <c:pt idx="245518">
                  <c:v>54.977054660609703</c:v>
                </c:pt>
                <c:pt idx="245519">
                  <c:v>54.977135006123497</c:v>
                </c:pt>
                <c:pt idx="245520">
                  <c:v>54.977215351380202</c:v>
                </c:pt>
                <c:pt idx="245521">
                  <c:v>54.977295696379699</c:v>
                </c:pt>
                <c:pt idx="245522">
                  <c:v>54.977376041122</c:v>
                </c:pt>
                <c:pt idx="245523">
                  <c:v>54.977456385607098</c:v>
                </c:pt>
                <c:pt idx="245524">
                  <c:v>54.977536729835002</c:v>
                </c:pt>
                <c:pt idx="245525">
                  <c:v>54.977617073805803</c:v>
                </c:pt>
                <c:pt idx="245526">
                  <c:v>54.977697417519401</c:v>
                </c:pt>
                <c:pt idx="245527">
                  <c:v>54.977777760975897</c:v>
                </c:pt>
                <c:pt idx="245528">
                  <c:v>54.977858104175098</c:v>
                </c:pt>
                <c:pt idx="245529">
                  <c:v>54.977938447117197</c:v>
                </c:pt>
                <c:pt idx="245530">
                  <c:v>54.9780187898021</c:v>
                </c:pt>
                <c:pt idx="245531">
                  <c:v>54.9780991322299</c:v>
                </c:pt>
                <c:pt idx="245532">
                  <c:v>54.978179474400498</c:v>
                </c:pt>
                <c:pt idx="245533">
                  <c:v>54.978259816313901</c:v>
                </c:pt>
                <c:pt idx="245534">
                  <c:v>54.978340157970102</c:v>
                </c:pt>
                <c:pt idx="245535">
                  <c:v>54.9784204993692</c:v>
                </c:pt>
                <c:pt idx="245536">
                  <c:v>54.978500840511103</c:v>
                </c:pt>
                <c:pt idx="245537">
                  <c:v>54.978581181395903</c:v>
                </c:pt>
                <c:pt idx="245538">
                  <c:v>54.978661522023401</c:v>
                </c:pt>
                <c:pt idx="245539">
                  <c:v>54.978741862393903</c:v>
                </c:pt>
                <c:pt idx="245540">
                  <c:v>54.978822202507097</c:v>
                </c:pt>
                <c:pt idx="245541">
                  <c:v>54.978902542363201</c:v>
                </c:pt>
                <c:pt idx="245542">
                  <c:v>54.978982881962096</c:v>
                </c:pt>
                <c:pt idx="245543">
                  <c:v>54.979063221303903</c:v>
                </c:pt>
                <c:pt idx="245544">
                  <c:v>54.979143560388501</c:v>
                </c:pt>
                <c:pt idx="245545">
                  <c:v>54.979223899216002</c:v>
                </c:pt>
                <c:pt idx="245546">
                  <c:v>54.979304237786302</c:v>
                </c:pt>
                <c:pt idx="245547">
                  <c:v>54.979384576099498</c:v>
                </c:pt>
                <c:pt idx="245548">
                  <c:v>54.9794649141554</c:v>
                </c:pt>
                <c:pt idx="245549">
                  <c:v>54.979545251954299</c:v>
                </c:pt>
                <c:pt idx="245550">
                  <c:v>54.979625589496003</c:v>
                </c:pt>
                <c:pt idx="245551">
                  <c:v>54.979705926780497</c:v>
                </c:pt>
                <c:pt idx="245552">
                  <c:v>54.979786263807803</c:v>
                </c:pt>
                <c:pt idx="245553">
                  <c:v>54.979866600578099</c:v>
                </c:pt>
                <c:pt idx="245554">
                  <c:v>54.9799469370911</c:v>
                </c:pt>
                <c:pt idx="245555">
                  <c:v>54.980027273347098</c:v>
                </c:pt>
                <c:pt idx="245556">
                  <c:v>54.980107609345801</c:v>
                </c:pt>
                <c:pt idx="245557">
                  <c:v>54.980187945087501</c:v>
                </c:pt>
                <c:pt idx="245558">
                  <c:v>54.980268280571899</c:v>
                </c:pt>
                <c:pt idx="245559">
                  <c:v>54.980348615799301</c:v>
                </c:pt>
                <c:pt idx="245560">
                  <c:v>54.9804289507695</c:v>
                </c:pt>
                <c:pt idx="245561">
                  <c:v>54.980509285482498</c:v>
                </c:pt>
                <c:pt idx="245562">
                  <c:v>54.980589619938399</c:v>
                </c:pt>
                <c:pt idx="245563">
                  <c:v>54.980669954137099</c:v>
                </c:pt>
                <c:pt idx="245564">
                  <c:v>54.980750288078802</c:v>
                </c:pt>
                <c:pt idx="245565">
                  <c:v>54.980830621763197</c:v>
                </c:pt>
                <c:pt idx="245566">
                  <c:v>54.980910955190502</c:v>
                </c:pt>
                <c:pt idx="245567">
                  <c:v>54.980991288360698</c:v>
                </c:pt>
                <c:pt idx="245568">
                  <c:v>54.981071621273799</c:v>
                </c:pt>
                <c:pt idx="245569">
                  <c:v>54.981151953929697</c:v>
                </c:pt>
                <c:pt idx="245570">
                  <c:v>54.9812322863284</c:v>
                </c:pt>
                <c:pt idx="245571">
                  <c:v>54.981312618470099</c:v>
                </c:pt>
                <c:pt idx="245572">
                  <c:v>54.981392950354603</c:v>
                </c:pt>
                <c:pt idx="245573">
                  <c:v>54.981473281981899</c:v>
                </c:pt>
                <c:pt idx="245574">
                  <c:v>54.981553613352197</c:v>
                </c:pt>
                <c:pt idx="245575">
                  <c:v>54.981633944465301</c:v>
                </c:pt>
                <c:pt idx="245576">
                  <c:v>54.981714275321202</c:v>
                </c:pt>
                <c:pt idx="245577">
                  <c:v>54.981794605920001</c:v>
                </c:pt>
                <c:pt idx="245578">
                  <c:v>54.981874936261796</c:v>
                </c:pt>
                <c:pt idx="245579">
                  <c:v>54.981955266346297</c:v>
                </c:pt>
                <c:pt idx="245580">
                  <c:v>54.982035596173702</c:v>
                </c:pt>
                <c:pt idx="245581">
                  <c:v>54.982115925744097</c:v>
                </c:pt>
                <c:pt idx="245582">
                  <c:v>54.982196255057197</c:v>
                </c:pt>
                <c:pt idx="245583">
                  <c:v>54.982276584113301</c:v>
                </c:pt>
                <c:pt idx="245584">
                  <c:v>54.982356912912202</c:v>
                </c:pt>
                <c:pt idx="245585">
                  <c:v>54.982437241454001</c:v>
                </c:pt>
                <c:pt idx="245586">
                  <c:v>54.982517569738697</c:v>
                </c:pt>
                <c:pt idx="245587">
                  <c:v>54.982597897766297</c:v>
                </c:pt>
                <c:pt idx="245588">
                  <c:v>54.982678225536702</c:v>
                </c:pt>
                <c:pt idx="245589">
                  <c:v>54.982758553049997</c:v>
                </c:pt>
                <c:pt idx="245590">
                  <c:v>54.982838880306197</c:v>
                </c:pt>
                <c:pt idx="245591">
                  <c:v>54.982919207305301</c:v>
                </c:pt>
                <c:pt idx="245592">
                  <c:v>54.982999534047202</c:v>
                </c:pt>
                <c:pt idx="245593">
                  <c:v>54.983079860532001</c:v>
                </c:pt>
                <c:pt idx="245594">
                  <c:v>54.983160186759797</c:v>
                </c:pt>
                <c:pt idx="245595">
                  <c:v>54.983240512730298</c:v>
                </c:pt>
                <c:pt idx="245596">
                  <c:v>54.983320838443802</c:v>
                </c:pt>
                <c:pt idx="245597">
                  <c:v>54.983401163900197</c:v>
                </c:pt>
                <c:pt idx="245598">
                  <c:v>54.983481489099397</c:v>
                </c:pt>
                <c:pt idx="245599">
                  <c:v>54.9835618140416</c:v>
                </c:pt>
                <c:pt idx="245600">
                  <c:v>54.983642138726601</c:v>
                </c:pt>
                <c:pt idx="245601">
                  <c:v>54.9837224631545</c:v>
                </c:pt>
                <c:pt idx="245602">
                  <c:v>54.983802787325303</c:v>
                </c:pt>
                <c:pt idx="245603">
                  <c:v>54.983883111239003</c:v>
                </c:pt>
                <c:pt idx="245604">
                  <c:v>54.9839634348956</c:v>
                </c:pt>
                <c:pt idx="245605">
                  <c:v>54.984043758295002</c:v>
                </c:pt>
                <c:pt idx="245606">
                  <c:v>54.9841240814374</c:v>
                </c:pt>
                <c:pt idx="245607">
                  <c:v>54.984204404322703</c:v>
                </c:pt>
                <c:pt idx="245608">
                  <c:v>54.984284726950797</c:v>
                </c:pt>
                <c:pt idx="245609">
                  <c:v>54.984365049321802</c:v>
                </c:pt>
                <c:pt idx="245610">
                  <c:v>54.984445371435797</c:v>
                </c:pt>
                <c:pt idx="245611">
                  <c:v>54.984525693292603</c:v>
                </c:pt>
                <c:pt idx="245612">
                  <c:v>54.9846060148924</c:v>
                </c:pt>
                <c:pt idx="245613">
                  <c:v>54.984686336235001</c:v>
                </c:pt>
                <c:pt idx="245614">
                  <c:v>54.984766657320499</c:v>
                </c:pt>
                <c:pt idx="245615">
                  <c:v>54.984846978148902</c:v>
                </c:pt>
                <c:pt idx="245616">
                  <c:v>54.984927298720301</c:v>
                </c:pt>
                <c:pt idx="245617">
                  <c:v>54.985007619034498</c:v>
                </c:pt>
                <c:pt idx="245618">
                  <c:v>54.985087939091599</c:v>
                </c:pt>
                <c:pt idx="245619">
                  <c:v>54.985168258891598</c:v>
                </c:pt>
                <c:pt idx="245620">
                  <c:v>54.9852485784346</c:v>
                </c:pt>
                <c:pt idx="245621">
                  <c:v>54.9853288977204</c:v>
                </c:pt>
                <c:pt idx="245622">
                  <c:v>54.985409216749197</c:v>
                </c:pt>
                <c:pt idx="245623">
                  <c:v>54.985489535520799</c:v>
                </c:pt>
                <c:pt idx="245624">
                  <c:v>54.985569854035397</c:v>
                </c:pt>
                <c:pt idx="245625">
                  <c:v>54.9856501722928</c:v>
                </c:pt>
                <c:pt idx="245626">
                  <c:v>54.9857304902932</c:v>
                </c:pt>
                <c:pt idx="245627">
                  <c:v>54.985810808036497</c:v>
                </c:pt>
                <c:pt idx="245628">
                  <c:v>54.985891125522699</c:v>
                </c:pt>
                <c:pt idx="245629">
                  <c:v>54.985971442751797</c:v>
                </c:pt>
                <c:pt idx="245630">
                  <c:v>54.9860517597238</c:v>
                </c:pt>
                <c:pt idx="245631">
                  <c:v>54.9861320764387</c:v>
                </c:pt>
                <c:pt idx="245632">
                  <c:v>54.986212392896597</c:v>
                </c:pt>
                <c:pt idx="245633">
                  <c:v>54.986292709097299</c:v>
                </c:pt>
                <c:pt idx="245634">
                  <c:v>54.986373025040997</c:v>
                </c:pt>
                <c:pt idx="245635">
                  <c:v>54.9864533407276</c:v>
                </c:pt>
                <c:pt idx="245636">
                  <c:v>54.9865336561571</c:v>
                </c:pt>
                <c:pt idx="245637">
                  <c:v>54.986613971329497</c:v>
                </c:pt>
                <c:pt idx="245638">
                  <c:v>54.986694286244798</c:v>
                </c:pt>
                <c:pt idx="245639">
                  <c:v>54.986774600903097</c:v>
                </c:pt>
                <c:pt idx="245640">
                  <c:v>54.986854915304299</c:v>
                </c:pt>
                <c:pt idx="245641">
                  <c:v>54.986935229448399</c:v>
                </c:pt>
                <c:pt idx="245642">
                  <c:v>54.987015543335403</c:v>
                </c:pt>
                <c:pt idx="245643">
                  <c:v>54.987095856965297</c:v>
                </c:pt>
                <c:pt idx="245644">
                  <c:v>54.987176170338202</c:v>
                </c:pt>
                <c:pt idx="245645">
                  <c:v>54.987256483453997</c:v>
                </c:pt>
                <c:pt idx="245646">
                  <c:v>54.987336796312697</c:v>
                </c:pt>
                <c:pt idx="245647">
                  <c:v>54.9874171089144</c:v>
                </c:pt>
                <c:pt idx="245648">
                  <c:v>54.987497421258901</c:v>
                </c:pt>
                <c:pt idx="245649">
                  <c:v>54.987577733346399</c:v>
                </c:pt>
                <c:pt idx="245650">
                  <c:v>54.987658045176801</c:v>
                </c:pt>
                <c:pt idx="245651">
                  <c:v>54.987738356750199</c:v>
                </c:pt>
                <c:pt idx="245652">
                  <c:v>54.987818668066502</c:v>
                </c:pt>
                <c:pt idx="245653">
                  <c:v>54.987898979125703</c:v>
                </c:pt>
                <c:pt idx="245654">
                  <c:v>54.9879792899278</c:v>
                </c:pt>
                <c:pt idx="245655">
                  <c:v>54.988059600472901</c:v>
                </c:pt>
                <c:pt idx="245656">
                  <c:v>54.9881399107609</c:v>
                </c:pt>
                <c:pt idx="245657">
                  <c:v>54.988220220791803</c:v>
                </c:pt>
                <c:pt idx="245658">
                  <c:v>54.988300530565702</c:v>
                </c:pt>
                <c:pt idx="245659">
                  <c:v>54.988380840082499</c:v>
                </c:pt>
                <c:pt idx="245660">
                  <c:v>54.988461149342299</c:v>
                </c:pt>
                <c:pt idx="245661">
                  <c:v>54.988541458344997</c:v>
                </c:pt>
                <c:pt idx="245662">
                  <c:v>54.988621767090599</c:v>
                </c:pt>
                <c:pt idx="245663">
                  <c:v>54.988702075579198</c:v>
                </c:pt>
                <c:pt idx="245664">
                  <c:v>54.988782383810701</c:v>
                </c:pt>
                <c:pt idx="245665">
                  <c:v>54.988862691785101</c:v>
                </c:pt>
                <c:pt idx="245666">
                  <c:v>54.988942999502498</c:v>
                </c:pt>
                <c:pt idx="245667">
                  <c:v>54.9890233069628</c:v>
                </c:pt>
                <c:pt idx="245668">
                  <c:v>54.989103614166098</c:v>
                </c:pt>
                <c:pt idx="245669">
                  <c:v>54.9891839211123</c:v>
                </c:pt>
                <c:pt idx="245670">
                  <c:v>54.989264227801499</c:v>
                </c:pt>
                <c:pt idx="245671">
                  <c:v>54.989344534233602</c:v>
                </c:pt>
                <c:pt idx="245672">
                  <c:v>54.989424840408603</c:v>
                </c:pt>
                <c:pt idx="245673">
                  <c:v>54.9895051463266</c:v>
                </c:pt>
                <c:pt idx="245674">
                  <c:v>54.989585451987601</c:v>
                </c:pt>
                <c:pt idx="245675">
                  <c:v>54.989665757391499</c:v>
                </c:pt>
                <c:pt idx="245676">
                  <c:v>54.989746062538302</c:v>
                </c:pt>
                <c:pt idx="245677">
                  <c:v>54.989826367428101</c:v>
                </c:pt>
                <c:pt idx="245678">
                  <c:v>54.989906672060798</c:v>
                </c:pt>
                <c:pt idx="245679">
                  <c:v>54.989986976436498</c:v>
                </c:pt>
                <c:pt idx="245680">
                  <c:v>54.990067280555202</c:v>
                </c:pt>
                <c:pt idx="245681">
                  <c:v>54.990147584416803</c:v>
                </c:pt>
                <c:pt idx="245682">
                  <c:v>54.990227888021302</c:v>
                </c:pt>
                <c:pt idx="245683">
                  <c:v>54.990308191368896</c:v>
                </c:pt>
                <c:pt idx="245684">
                  <c:v>54.990388494459303</c:v>
                </c:pt>
                <c:pt idx="245685">
                  <c:v>54.990468797292699</c:v>
                </c:pt>
                <c:pt idx="245686">
                  <c:v>54.990549099869099</c:v>
                </c:pt>
                <c:pt idx="245687">
                  <c:v>54.990629402188503</c:v>
                </c:pt>
                <c:pt idx="245688">
                  <c:v>54.990709704250797</c:v>
                </c:pt>
                <c:pt idx="245689">
                  <c:v>54.990790006056002</c:v>
                </c:pt>
                <c:pt idx="245690">
                  <c:v>54.990870307604297</c:v>
                </c:pt>
                <c:pt idx="245691">
                  <c:v>54.990950608895403</c:v>
                </c:pt>
                <c:pt idx="245692">
                  <c:v>54.991030909929599</c:v>
                </c:pt>
                <c:pt idx="245693">
                  <c:v>54.991111210706698</c:v>
                </c:pt>
                <c:pt idx="245694">
                  <c:v>54.991191511226802</c:v>
                </c:pt>
                <c:pt idx="245695">
                  <c:v>54.991271811489803</c:v>
                </c:pt>
                <c:pt idx="245696">
                  <c:v>54.9913521114958</c:v>
                </c:pt>
                <c:pt idx="245697">
                  <c:v>54.991432411244801</c:v>
                </c:pt>
                <c:pt idx="245698">
                  <c:v>54.9915127107367</c:v>
                </c:pt>
                <c:pt idx="245699">
                  <c:v>54.991593009971702</c:v>
                </c:pt>
                <c:pt idx="245700">
                  <c:v>54.991673308949501</c:v>
                </c:pt>
                <c:pt idx="245701">
                  <c:v>54.991753607670397</c:v>
                </c:pt>
                <c:pt idx="245702">
                  <c:v>54.991833906134197</c:v>
                </c:pt>
                <c:pt idx="245703">
                  <c:v>54.991914204341001</c:v>
                </c:pt>
                <c:pt idx="245704">
                  <c:v>54.991994502290801</c:v>
                </c:pt>
                <c:pt idx="245705">
                  <c:v>54.992074799983499</c:v>
                </c:pt>
                <c:pt idx="245706">
                  <c:v>54.9921550974192</c:v>
                </c:pt>
                <c:pt idx="245707">
                  <c:v>54.992235394597898</c:v>
                </c:pt>
                <c:pt idx="245708">
                  <c:v>54.9923156915196</c:v>
                </c:pt>
                <c:pt idx="245709">
                  <c:v>54.992395988184199</c:v>
                </c:pt>
                <c:pt idx="245710">
                  <c:v>54.992476284591802</c:v>
                </c:pt>
                <c:pt idx="245711">
                  <c:v>54.992556580742402</c:v>
                </c:pt>
                <c:pt idx="245712">
                  <c:v>54.992636876635999</c:v>
                </c:pt>
                <c:pt idx="245713">
                  <c:v>54.992717172272499</c:v>
                </c:pt>
                <c:pt idx="245714">
                  <c:v>54.992797467652103</c:v>
                </c:pt>
                <c:pt idx="245715">
                  <c:v>54.992877762774597</c:v>
                </c:pt>
                <c:pt idx="245716">
                  <c:v>54.992958057640102</c:v>
                </c:pt>
                <c:pt idx="245717">
                  <c:v>54.993038352248597</c:v>
                </c:pt>
                <c:pt idx="245718">
                  <c:v>54.993118646600003</c:v>
                </c:pt>
                <c:pt idx="245719">
                  <c:v>54.993198940694498</c:v>
                </c:pt>
                <c:pt idx="245720">
                  <c:v>54.993279234531897</c:v>
                </c:pt>
                <c:pt idx="245721">
                  <c:v>54.9933595281124</c:v>
                </c:pt>
                <c:pt idx="245722">
                  <c:v>54.9934398214358</c:v>
                </c:pt>
                <c:pt idx="245723">
                  <c:v>54.993520114502203</c:v>
                </c:pt>
                <c:pt idx="245724">
                  <c:v>54.993600407311597</c:v>
                </c:pt>
                <c:pt idx="245725">
                  <c:v>54.993680699863901</c:v>
                </c:pt>
                <c:pt idx="245726">
                  <c:v>54.993760992159302</c:v>
                </c:pt>
                <c:pt idx="245727">
                  <c:v>54.9938412841977</c:v>
                </c:pt>
                <c:pt idx="245728">
                  <c:v>54.993921575979002</c:v>
                </c:pt>
                <c:pt idx="245729">
                  <c:v>54.9940018675034</c:v>
                </c:pt>
                <c:pt idx="245730">
                  <c:v>54.994082158770702</c:v>
                </c:pt>
                <c:pt idx="245731">
                  <c:v>54.994162449781101</c:v>
                </c:pt>
                <c:pt idx="245732">
                  <c:v>54.994242740534403</c:v>
                </c:pt>
                <c:pt idx="245733">
                  <c:v>54.994323031030703</c:v>
                </c:pt>
                <c:pt idx="245734">
                  <c:v>54.994403321269999</c:v>
                </c:pt>
                <c:pt idx="245735">
                  <c:v>54.994483611252399</c:v>
                </c:pt>
                <c:pt idx="245736">
                  <c:v>54.994563900977703</c:v>
                </c:pt>
                <c:pt idx="245737">
                  <c:v>54.994644190446003</c:v>
                </c:pt>
                <c:pt idx="245738">
                  <c:v>54.9947244796573</c:v>
                </c:pt>
                <c:pt idx="245739">
                  <c:v>54.994804768611601</c:v>
                </c:pt>
                <c:pt idx="245740">
                  <c:v>54.994885057308998</c:v>
                </c:pt>
                <c:pt idx="245741">
                  <c:v>54.9949653457493</c:v>
                </c:pt>
                <c:pt idx="245742">
                  <c:v>54.995045633932598</c:v>
                </c:pt>
                <c:pt idx="245743">
                  <c:v>54.995125921859</c:v>
                </c:pt>
                <c:pt idx="245744">
                  <c:v>54.995206209528298</c:v>
                </c:pt>
                <c:pt idx="245745">
                  <c:v>54.9952864969407</c:v>
                </c:pt>
                <c:pt idx="245746">
                  <c:v>54.995366784095999</c:v>
                </c:pt>
                <c:pt idx="245747">
                  <c:v>54.995447070994402</c:v>
                </c:pt>
                <c:pt idx="245748">
                  <c:v>54.995527357635801</c:v>
                </c:pt>
                <c:pt idx="245749">
                  <c:v>54.995607644020097</c:v>
                </c:pt>
                <c:pt idx="245750">
                  <c:v>54.995687930147497</c:v>
                </c:pt>
                <c:pt idx="245751">
                  <c:v>54.9957682160179</c:v>
                </c:pt>
                <c:pt idx="245752">
                  <c:v>54.9958485016314</c:v>
                </c:pt>
                <c:pt idx="245753">
                  <c:v>54.995928786987797</c:v>
                </c:pt>
                <c:pt idx="245754">
                  <c:v>54.996009072087197</c:v>
                </c:pt>
                <c:pt idx="245755">
                  <c:v>54.996089356929701</c:v>
                </c:pt>
                <c:pt idx="245756">
                  <c:v>54.996169641515202</c:v>
                </c:pt>
                <c:pt idx="245757">
                  <c:v>54.996249925843699</c:v>
                </c:pt>
                <c:pt idx="245758">
                  <c:v>54.9963302099152</c:v>
                </c:pt>
                <c:pt idx="245759">
                  <c:v>54.996410493729698</c:v>
                </c:pt>
                <c:pt idx="245760">
                  <c:v>54.9964907772872</c:v>
                </c:pt>
                <c:pt idx="245761">
                  <c:v>54.996571060587797</c:v>
                </c:pt>
                <c:pt idx="245762">
                  <c:v>54.996651343631399</c:v>
                </c:pt>
                <c:pt idx="245763">
                  <c:v>54.996731626417997</c:v>
                </c:pt>
                <c:pt idx="245764">
                  <c:v>54.996811908947599</c:v>
                </c:pt>
                <c:pt idx="245765">
                  <c:v>54.996892191220297</c:v>
                </c:pt>
                <c:pt idx="245766">
                  <c:v>54.9969724732359</c:v>
                </c:pt>
                <c:pt idx="245767">
                  <c:v>54.997052754994598</c:v>
                </c:pt>
                <c:pt idx="245768">
                  <c:v>54.997133036496301</c:v>
                </c:pt>
                <c:pt idx="245769">
                  <c:v>54.9972133177411</c:v>
                </c:pt>
                <c:pt idx="245770">
                  <c:v>54.997293598728902</c:v>
                </c:pt>
                <c:pt idx="245771">
                  <c:v>54.997373879459701</c:v>
                </c:pt>
                <c:pt idx="245772">
                  <c:v>54.997454159933497</c:v>
                </c:pt>
                <c:pt idx="245773">
                  <c:v>54.997534440150403</c:v>
                </c:pt>
                <c:pt idx="245774">
                  <c:v>54.997614720110199</c:v>
                </c:pt>
                <c:pt idx="245775">
                  <c:v>54.997694999813199</c:v>
                </c:pt>
                <c:pt idx="245776">
                  <c:v>54.997775279259102</c:v>
                </c:pt>
                <c:pt idx="245777">
                  <c:v>54.997855558448101</c:v>
                </c:pt>
                <c:pt idx="245778">
                  <c:v>54.997935837380098</c:v>
                </c:pt>
                <c:pt idx="245779">
                  <c:v>54.998016116055197</c:v>
                </c:pt>
                <c:pt idx="245780">
                  <c:v>54.998096394473301</c:v>
                </c:pt>
                <c:pt idx="245781">
                  <c:v>54.998176672634401</c:v>
                </c:pt>
                <c:pt idx="245782">
                  <c:v>54.998256950538597</c:v>
                </c:pt>
                <c:pt idx="245783">
                  <c:v>54.998337228185797</c:v>
                </c:pt>
                <c:pt idx="245784">
                  <c:v>54.998417505576001</c:v>
                </c:pt>
                <c:pt idx="245785">
                  <c:v>54.9984977827093</c:v>
                </c:pt>
                <c:pt idx="245786">
                  <c:v>54.998578059585597</c:v>
                </c:pt>
                <c:pt idx="245787">
                  <c:v>54.998658336204898</c:v>
                </c:pt>
                <c:pt idx="245788">
                  <c:v>54.998738612567301</c:v>
                </c:pt>
                <c:pt idx="245789">
                  <c:v>54.998818888672801</c:v>
                </c:pt>
                <c:pt idx="245790">
                  <c:v>54.998899164521298</c:v>
                </c:pt>
                <c:pt idx="245791">
                  <c:v>54.998979440112798</c:v>
                </c:pt>
                <c:pt idx="245792">
                  <c:v>54.999059715447402</c:v>
                </c:pt>
                <c:pt idx="245793">
                  <c:v>54.999139990525002</c:v>
                </c:pt>
                <c:pt idx="245794">
                  <c:v>54.999220265345699</c:v>
                </c:pt>
                <c:pt idx="245795">
                  <c:v>54.999300539909399</c:v>
                </c:pt>
                <c:pt idx="245796">
                  <c:v>54.999380814216103</c:v>
                </c:pt>
                <c:pt idx="245797">
                  <c:v>54.999461088265903</c:v>
                </c:pt>
                <c:pt idx="245798">
                  <c:v>54.9995413620588</c:v>
                </c:pt>
                <c:pt idx="245799">
                  <c:v>54.9996216355947</c:v>
                </c:pt>
                <c:pt idx="245800">
                  <c:v>54.999701908873703</c:v>
                </c:pt>
                <c:pt idx="245801">
                  <c:v>54.999782181895696</c:v>
                </c:pt>
                <c:pt idx="245802">
                  <c:v>54.9998624546608</c:v>
                </c:pt>
                <c:pt idx="245803">
                  <c:v>54.9999427271689</c:v>
                </c:pt>
                <c:pt idx="245804">
                  <c:v>55.000022999420104</c:v>
                </c:pt>
                <c:pt idx="245805">
                  <c:v>55.000103271414297</c:v>
                </c:pt>
                <c:pt idx="245806">
                  <c:v>55.0001835431516</c:v>
                </c:pt>
                <c:pt idx="245807">
                  <c:v>55.0002638146319</c:v>
                </c:pt>
                <c:pt idx="245808">
                  <c:v>55.000344085855403</c:v>
                </c:pt>
                <c:pt idx="245809">
                  <c:v>55.000424356821803</c:v>
                </c:pt>
                <c:pt idx="245810">
                  <c:v>55.000504627531299</c:v>
                </c:pt>
                <c:pt idx="245811">
                  <c:v>55.000584897983899</c:v>
                </c:pt>
                <c:pt idx="245812">
                  <c:v>55.000665168179601</c:v>
                </c:pt>
                <c:pt idx="245813">
                  <c:v>55.000745438118301</c:v>
                </c:pt>
                <c:pt idx="245814">
                  <c:v>55.000825707800097</c:v>
                </c:pt>
                <c:pt idx="245815">
                  <c:v>55.000905977224903</c:v>
                </c:pt>
                <c:pt idx="245816">
                  <c:v>55.000986246392799</c:v>
                </c:pt>
                <c:pt idx="245817">
                  <c:v>55.001066515303798</c:v>
                </c:pt>
                <c:pt idx="245818">
                  <c:v>55.0011467839578</c:v>
                </c:pt>
                <c:pt idx="245819">
                  <c:v>55.001227052354899</c:v>
                </c:pt>
                <c:pt idx="245820">
                  <c:v>55.001307320495101</c:v>
                </c:pt>
                <c:pt idx="245821">
                  <c:v>55.0013875883783</c:v>
                </c:pt>
                <c:pt idx="245822">
                  <c:v>55.001467856004602</c:v>
                </c:pt>
                <c:pt idx="245823">
                  <c:v>55.001548123374</c:v>
                </c:pt>
                <c:pt idx="245824">
                  <c:v>55.001628390486403</c:v>
                </c:pt>
                <c:pt idx="245825">
                  <c:v>55.001708657341901</c:v>
                </c:pt>
                <c:pt idx="245826">
                  <c:v>55.001788923940502</c:v>
                </c:pt>
                <c:pt idx="245827">
                  <c:v>55.0018691902822</c:v>
                </c:pt>
                <c:pt idx="245828">
                  <c:v>55.001949456367001</c:v>
                </c:pt>
                <c:pt idx="245829">
                  <c:v>55.002029722194798</c:v>
                </c:pt>
                <c:pt idx="245830">
                  <c:v>55.002109987765699</c:v>
                </c:pt>
                <c:pt idx="245831">
                  <c:v>55.002190253079597</c:v>
                </c:pt>
                <c:pt idx="245832">
                  <c:v>55.002270518136697</c:v>
                </c:pt>
                <c:pt idx="245833">
                  <c:v>55.002350782936801</c:v>
                </c:pt>
                <c:pt idx="245834">
                  <c:v>55.002431047480002</c:v>
                </c:pt>
                <c:pt idx="245835">
                  <c:v>55.002511311766298</c:v>
                </c:pt>
                <c:pt idx="245836">
                  <c:v>55.002591575795698</c:v>
                </c:pt>
                <c:pt idx="245837">
                  <c:v>55.002671839568102</c:v>
                </c:pt>
                <c:pt idx="245838">
                  <c:v>55.002752103083701</c:v>
                </c:pt>
                <c:pt idx="245839">
                  <c:v>55.002832366342297</c:v>
                </c:pt>
                <c:pt idx="245840">
                  <c:v>55.002912629344003</c:v>
                </c:pt>
                <c:pt idx="245841">
                  <c:v>55.002992892088798</c:v>
                </c:pt>
                <c:pt idx="245842">
                  <c:v>55.003073154576597</c:v>
                </c:pt>
                <c:pt idx="245843">
                  <c:v>55.003153416807599</c:v>
                </c:pt>
                <c:pt idx="245844">
                  <c:v>55.003233678781598</c:v>
                </c:pt>
                <c:pt idx="245845">
                  <c:v>55.003313940498799</c:v>
                </c:pt>
                <c:pt idx="245846">
                  <c:v>55.003394201958997</c:v>
                </c:pt>
                <c:pt idx="245847">
                  <c:v>55.003474463162298</c:v>
                </c:pt>
                <c:pt idx="245848">
                  <c:v>55.003554724108703</c:v>
                </c:pt>
                <c:pt idx="245849">
                  <c:v>55.003634984798197</c:v>
                </c:pt>
                <c:pt idx="245850">
                  <c:v>55.003715245230801</c:v>
                </c:pt>
                <c:pt idx="245851">
                  <c:v>55.003795505406501</c:v>
                </c:pt>
                <c:pt idx="245852">
                  <c:v>55.003875765325297</c:v>
                </c:pt>
                <c:pt idx="245853">
                  <c:v>55.003956024987097</c:v>
                </c:pt>
                <c:pt idx="245854">
                  <c:v>55.0040362843921</c:v>
                </c:pt>
                <c:pt idx="245855">
                  <c:v>55.004116543540199</c:v>
                </c:pt>
                <c:pt idx="245856">
                  <c:v>55.004196802431302</c:v>
                </c:pt>
                <c:pt idx="245857">
                  <c:v>55.004277061065601</c:v>
                </c:pt>
                <c:pt idx="245858">
                  <c:v>55.004357319443002</c:v>
                </c:pt>
                <c:pt idx="245859">
                  <c:v>55.004437577563401</c:v>
                </c:pt>
                <c:pt idx="245860">
                  <c:v>55.004517835427002</c:v>
                </c:pt>
                <c:pt idx="245861">
                  <c:v>55.0045980930337</c:v>
                </c:pt>
                <c:pt idx="245862">
                  <c:v>55.004678350383401</c:v>
                </c:pt>
                <c:pt idx="245863">
                  <c:v>55.004758607476298</c:v>
                </c:pt>
                <c:pt idx="245864">
                  <c:v>55.004838864312298</c:v>
                </c:pt>
                <c:pt idx="245865">
                  <c:v>55.004919120891302</c:v>
                </c:pt>
                <c:pt idx="245866">
                  <c:v>55.004999377213501</c:v>
                </c:pt>
                <c:pt idx="245867">
                  <c:v>55.005079633278797</c:v>
                </c:pt>
                <c:pt idx="245868">
                  <c:v>55.005159889087203</c:v>
                </c:pt>
                <c:pt idx="245869">
                  <c:v>55.005240144638698</c:v>
                </c:pt>
                <c:pt idx="245870">
                  <c:v>55.005320399933296</c:v>
                </c:pt>
                <c:pt idx="245871">
                  <c:v>55.005400654971098</c:v>
                </c:pt>
                <c:pt idx="245872">
                  <c:v>55.005480909751903</c:v>
                </c:pt>
                <c:pt idx="245873">
                  <c:v>55.005561164275903</c:v>
                </c:pt>
                <c:pt idx="245874">
                  <c:v>55.005641418542901</c:v>
                </c:pt>
                <c:pt idx="245875">
                  <c:v>55.005721672553101</c:v>
                </c:pt>
                <c:pt idx="245876">
                  <c:v>55.005801926306397</c:v>
                </c:pt>
                <c:pt idx="245877">
                  <c:v>55.005882179802803</c:v>
                </c:pt>
                <c:pt idx="245878">
                  <c:v>55.005962433042299</c:v>
                </c:pt>
                <c:pt idx="245879">
                  <c:v>55.006042686024898</c:v>
                </c:pt>
                <c:pt idx="245880">
                  <c:v>55.0061229387507</c:v>
                </c:pt>
                <c:pt idx="245881">
                  <c:v>55.006203191219598</c:v>
                </c:pt>
                <c:pt idx="245882">
                  <c:v>55.006283443431599</c:v>
                </c:pt>
                <c:pt idx="245883">
                  <c:v>55.006363695386703</c:v>
                </c:pt>
                <c:pt idx="245884">
                  <c:v>55.006443947084897</c:v>
                </c:pt>
                <c:pt idx="245885">
                  <c:v>55.0065241985263</c:v>
                </c:pt>
                <c:pt idx="245886">
                  <c:v>55.0066044497107</c:v>
                </c:pt>
                <c:pt idx="245887">
                  <c:v>55.006684700638303</c:v>
                </c:pt>
                <c:pt idx="245888">
                  <c:v>55.006764951309002</c:v>
                </c:pt>
                <c:pt idx="245889">
                  <c:v>55.006845201722903</c:v>
                </c:pt>
                <c:pt idx="245890">
                  <c:v>55.006925451879901</c:v>
                </c:pt>
                <c:pt idx="245891">
                  <c:v>55.007005701780002</c:v>
                </c:pt>
                <c:pt idx="245892">
                  <c:v>55.0070859514232</c:v>
                </c:pt>
                <c:pt idx="245893">
                  <c:v>55.0071662008095</c:v>
                </c:pt>
                <c:pt idx="245894">
                  <c:v>55.007246449938997</c:v>
                </c:pt>
                <c:pt idx="245895">
                  <c:v>55.007326698811603</c:v>
                </c:pt>
                <c:pt idx="245896">
                  <c:v>55.007406947427398</c:v>
                </c:pt>
                <c:pt idx="245897">
                  <c:v>55.007487195786297</c:v>
                </c:pt>
                <c:pt idx="245898">
                  <c:v>55.007567443888298</c:v>
                </c:pt>
                <c:pt idx="245899">
                  <c:v>55.007647691733403</c:v>
                </c:pt>
                <c:pt idx="245900">
                  <c:v>55.007727939321697</c:v>
                </c:pt>
                <c:pt idx="245901">
                  <c:v>55.007808186653101</c:v>
                </c:pt>
                <c:pt idx="245902">
                  <c:v>55.007888433727601</c:v>
                </c:pt>
                <c:pt idx="245903">
                  <c:v>55.007968680545297</c:v>
                </c:pt>
                <c:pt idx="245904">
                  <c:v>55.008048927106103</c:v>
                </c:pt>
                <c:pt idx="245905">
                  <c:v>55.008129173410097</c:v>
                </c:pt>
                <c:pt idx="245906">
                  <c:v>55.008209419457202</c:v>
                </c:pt>
                <c:pt idx="245907">
                  <c:v>55.008289665247403</c:v>
                </c:pt>
                <c:pt idx="245908">
                  <c:v>55.0083699107808</c:v>
                </c:pt>
                <c:pt idx="245909">
                  <c:v>55.0084501560573</c:v>
                </c:pt>
                <c:pt idx="245910">
                  <c:v>55.008530401076897</c:v>
                </c:pt>
                <c:pt idx="245911">
                  <c:v>55.008610645839703</c:v>
                </c:pt>
                <c:pt idx="245912">
                  <c:v>55.008690890345697</c:v>
                </c:pt>
                <c:pt idx="245913">
                  <c:v>55.008771134594802</c:v>
                </c:pt>
                <c:pt idx="245914">
                  <c:v>55.008851378587003</c:v>
                </c:pt>
                <c:pt idx="245915">
                  <c:v>55.0089316223224</c:v>
                </c:pt>
                <c:pt idx="245916">
                  <c:v>55.0090118658009</c:v>
                </c:pt>
                <c:pt idx="245917">
                  <c:v>55.009092109022603</c:v>
                </c:pt>
                <c:pt idx="245918">
                  <c:v>55.009172351987402</c:v>
                </c:pt>
                <c:pt idx="245919">
                  <c:v>55.009252594695397</c:v>
                </c:pt>
                <c:pt idx="245920">
                  <c:v>55.009332837146502</c:v>
                </c:pt>
                <c:pt idx="245921">
                  <c:v>55.009413079340803</c:v>
                </c:pt>
                <c:pt idx="245922">
                  <c:v>55.0094933212782</c:v>
                </c:pt>
                <c:pt idx="245923">
                  <c:v>55.009573562958799</c:v>
                </c:pt>
                <c:pt idx="245924">
                  <c:v>55.009653804382502</c:v>
                </c:pt>
                <c:pt idx="245925">
                  <c:v>55.009734045549401</c:v>
                </c:pt>
                <c:pt idx="245926">
                  <c:v>55.009814286459402</c:v>
                </c:pt>
                <c:pt idx="245927">
                  <c:v>55.0098945271126</c:v>
                </c:pt>
                <c:pt idx="245928">
                  <c:v>55.009974767509</c:v>
                </c:pt>
                <c:pt idx="245929">
                  <c:v>55.010055007648504</c:v>
                </c:pt>
                <c:pt idx="245930">
                  <c:v>55.010135247531203</c:v>
                </c:pt>
                <c:pt idx="245931">
                  <c:v>55.010215487156998</c:v>
                </c:pt>
                <c:pt idx="245932">
                  <c:v>55.010295726526003</c:v>
                </c:pt>
                <c:pt idx="245933">
                  <c:v>55.010375965638097</c:v>
                </c:pt>
                <c:pt idx="245934">
                  <c:v>55.010456204493401</c:v>
                </c:pt>
                <c:pt idx="245935">
                  <c:v>55.010536443091901</c:v>
                </c:pt>
                <c:pt idx="245936">
                  <c:v>55.010616681433604</c:v>
                </c:pt>
                <c:pt idx="245937">
                  <c:v>55.010696919518303</c:v>
                </c:pt>
                <c:pt idx="245938">
                  <c:v>55.010777157346297</c:v>
                </c:pt>
                <c:pt idx="245939">
                  <c:v>55.010857394917402</c:v>
                </c:pt>
                <c:pt idx="245940">
                  <c:v>55.010937632231702</c:v>
                </c:pt>
                <c:pt idx="245941">
                  <c:v>55.011017869289198</c:v>
                </c:pt>
                <c:pt idx="245942">
                  <c:v>55.011098106089797</c:v>
                </c:pt>
                <c:pt idx="245943">
                  <c:v>55.011178342633698</c:v>
                </c:pt>
                <c:pt idx="245944">
                  <c:v>55.011258578920597</c:v>
                </c:pt>
                <c:pt idx="245945">
                  <c:v>55.011338814950797</c:v>
                </c:pt>
                <c:pt idx="245946">
                  <c:v>55.011419050724101</c:v>
                </c:pt>
                <c:pt idx="245947">
                  <c:v>55.0114992862406</c:v>
                </c:pt>
                <c:pt idx="245948">
                  <c:v>55.011579521500202</c:v>
                </c:pt>
                <c:pt idx="245949">
                  <c:v>55.0116597565031</c:v>
                </c:pt>
                <c:pt idx="245950">
                  <c:v>55.011739991249101</c:v>
                </c:pt>
                <c:pt idx="245951">
                  <c:v>55.011820225738298</c:v>
                </c:pt>
                <c:pt idx="245952">
                  <c:v>55.011900459970597</c:v>
                </c:pt>
                <c:pt idx="245953">
                  <c:v>55.011980693946199</c:v>
                </c:pt>
                <c:pt idx="245954">
                  <c:v>55.012060927664898</c:v>
                </c:pt>
                <c:pt idx="245955">
                  <c:v>55.012141161126799</c:v>
                </c:pt>
                <c:pt idx="245956">
                  <c:v>55.012221394331903</c:v>
                </c:pt>
                <c:pt idx="245957">
                  <c:v>55.012301627280102</c:v>
                </c:pt>
                <c:pt idx="245958">
                  <c:v>55.012381859971597</c:v>
                </c:pt>
                <c:pt idx="245959">
                  <c:v>55.012462092406203</c:v>
                </c:pt>
                <c:pt idx="245960">
                  <c:v>55.012542324583997</c:v>
                </c:pt>
                <c:pt idx="245961">
                  <c:v>55.012622556505001</c:v>
                </c:pt>
                <c:pt idx="245962">
                  <c:v>55.0127027881692</c:v>
                </c:pt>
                <c:pt idx="245963">
                  <c:v>55.012783019576503</c:v>
                </c:pt>
                <c:pt idx="245964">
                  <c:v>55.012863250727101</c:v>
                </c:pt>
                <c:pt idx="245965">
                  <c:v>55.012943481620802</c:v>
                </c:pt>
                <c:pt idx="245966">
                  <c:v>55.013023712257699</c:v>
                </c:pt>
                <c:pt idx="245967">
                  <c:v>55.013103942637798</c:v>
                </c:pt>
                <c:pt idx="245968">
                  <c:v>55.0131841727611</c:v>
                </c:pt>
                <c:pt idx="245969">
                  <c:v>55.013264402627598</c:v>
                </c:pt>
                <c:pt idx="245970">
                  <c:v>55.013344632237299</c:v>
                </c:pt>
                <c:pt idx="245971">
                  <c:v>55.013424861590202</c:v>
                </c:pt>
                <c:pt idx="245972">
                  <c:v>55.013505090686202</c:v>
                </c:pt>
                <c:pt idx="245973">
                  <c:v>55.013585319525497</c:v>
                </c:pt>
                <c:pt idx="245974">
                  <c:v>55.013665548108001</c:v>
                </c:pt>
                <c:pt idx="245975">
                  <c:v>55.013745776433602</c:v>
                </c:pt>
                <c:pt idx="245976">
                  <c:v>55.013826004502498</c:v>
                </c:pt>
                <c:pt idx="245977">
                  <c:v>55.013906232314497</c:v>
                </c:pt>
                <c:pt idx="245978">
                  <c:v>55.013986459869699</c:v>
                </c:pt>
                <c:pt idx="245979">
                  <c:v>55.014066687168203</c:v>
                </c:pt>
                <c:pt idx="245980">
                  <c:v>55.014146914209803</c:v>
                </c:pt>
                <c:pt idx="245981">
                  <c:v>55.014227140994699</c:v>
                </c:pt>
                <c:pt idx="245982">
                  <c:v>55.014307367522697</c:v>
                </c:pt>
                <c:pt idx="245983">
                  <c:v>55.014387593793998</c:v>
                </c:pt>
                <c:pt idx="245984">
                  <c:v>55.014467819808402</c:v>
                </c:pt>
                <c:pt idx="245985">
                  <c:v>55.014548045566002</c:v>
                </c:pt>
                <c:pt idx="245986">
                  <c:v>55.014628271066897</c:v>
                </c:pt>
                <c:pt idx="245987">
                  <c:v>55.014708496311002</c:v>
                </c:pt>
                <c:pt idx="245988">
                  <c:v>55.014788721298203</c:v>
                </c:pt>
                <c:pt idx="245989">
                  <c:v>55.014868946028699</c:v>
                </c:pt>
                <c:pt idx="245990">
                  <c:v>55.014949170502398</c:v>
                </c:pt>
                <c:pt idx="245991">
                  <c:v>55.015029394719299</c:v>
                </c:pt>
                <c:pt idx="245992">
                  <c:v>55.015109618679404</c:v>
                </c:pt>
                <c:pt idx="245993">
                  <c:v>55.015189842382703</c:v>
                </c:pt>
                <c:pt idx="245994">
                  <c:v>55.015270065829199</c:v>
                </c:pt>
                <c:pt idx="245995">
                  <c:v>55.015350289018897</c:v>
                </c:pt>
                <c:pt idx="245996">
                  <c:v>55.015430511951898</c:v>
                </c:pt>
                <c:pt idx="245997">
                  <c:v>55.015510734628002</c:v>
                </c:pt>
                <c:pt idx="245998">
                  <c:v>55.015590957047401</c:v>
                </c:pt>
                <c:pt idx="245999">
                  <c:v>55.015671179210003</c:v>
                </c:pt>
                <c:pt idx="246000">
                  <c:v>55.0157514011158</c:v>
                </c:pt>
                <c:pt idx="246001">
                  <c:v>55.0158316227648</c:v>
                </c:pt>
                <c:pt idx="246002">
                  <c:v>55.015911844157102</c:v>
                </c:pt>
                <c:pt idx="246003">
                  <c:v>55.015992065292501</c:v>
                </c:pt>
                <c:pt idx="246004">
                  <c:v>55.016072286171202</c:v>
                </c:pt>
                <c:pt idx="246005">
                  <c:v>55.016152506793098</c:v>
                </c:pt>
                <c:pt idx="246006">
                  <c:v>55.016232727158197</c:v>
                </c:pt>
                <c:pt idx="246007">
                  <c:v>55.016312947266599</c:v>
                </c:pt>
                <c:pt idx="246008">
                  <c:v>55.016393167118103</c:v>
                </c:pt>
                <c:pt idx="246009">
                  <c:v>55.016473386712903</c:v>
                </c:pt>
                <c:pt idx="246010">
                  <c:v>55.016553606050898</c:v>
                </c:pt>
                <c:pt idx="246011">
                  <c:v>55.016633825132097</c:v>
                </c:pt>
                <c:pt idx="246012">
                  <c:v>55.016714043956597</c:v>
                </c:pt>
                <c:pt idx="246013">
                  <c:v>55.0167942625243</c:v>
                </c:pt>
                <c:pt idx="246014">
                  <c:v>55.016874480835199</c:v>
                </c:pt>
                <c:pt idx="246015">
                  <c:v>55.0169546988894</c:v>
                </c:pt>
                <c:pt idx="246016">
                  <c:v>55.017034916686697</c:v>
                </c:pt>
                <c:pt idx="246017">
                  <c:v>55.017115134227303</c:v>
                </c:pt>
                <c:pt idx="246018">
                  <c:v>55.017195351511198</c:v>
                </c:pt>
                <c:pt idx="246019">
                  <c:v>55.017275568538203</c:v>
                </c:pt>
                <c:pt idx="246020">
                  <c:v>55.017355785308503</c:v>
                </c:pt>
                <c:pt idx="246021">
                  <c:v>55.017436001822098</c:v>
                </c:pt>
                <c:pt idx="246022">
                  <c:v>55.017516218078804</c:v>
                </c:pt>
                <c:pt idx="246023">
                  <c:v>55.017596434078797</c:v>
                </c:pt>
                <c:pt idx="246024">
                  <c:v>55.0176766498221</c:v>
                </c:pt>
                <c:pt idx="246025">
                  <c:v>55.017756865308499</c:v>
                </c:pt>
                <c:pt idx="246026">
                  <c:v>55.0178370805382</c:v>
                </c:pt>
                <c:pt idx="246027">
                  <c:v>55.017917295511197</c:v>
                </c:pt>
                <c:pt idx="246028">
                  <c:v>55.017997510227403</c:v>
                </c:pt>
                <c:pt idx="246029">
                  <c:v>55.018077724686798</c:v>
                </c:pt>
                <c:pt idx="246030">
                  <c:v>55.018157938889502</c:v>
                </c:pt>
                <c:pt idx="246031">
                  <c:v>55.018238152835401</c:v>
                </c:pt>
                <c:pt idx="246032">
                  <c:v>55.018318366524497</c:v>
                </c:pt>
                <c:pt idx="246033">
                  <c:v>55.018398579956902</c:v>
                </c:pt>
                <c:pt idx="246034">
                  <c:v>55.018478793132502</c:v>
                </c:pt>
                <c:pt idx="246035">
                  <c:v>55.018559006051397</c:v>
                </c:pt>
                <c:pt idx="246036">
                  <c:v>55.018639218713602</c:v>
                </c:pt>
                <c:pt idx="246037">
                  <c:v>55.018719431118903</c:v>
                </c:pt>
                <c:pt idx="246038">
                  <c:v>55.018799643267599</c:v>
                </c:pt>
                <c:pt idx="246039">
                  <c:v>55.018879855159398</c:v>
                </c:pt>
                <c:pt idx="246040">
                  <c:v>55.018960066794499</c:v>
                </c:pt>
                <c:pt idx="246041">
                  <c:v>55.019040278172902</c:v>
                </c:pt>
                <c:pt idx="246042">
                  <c:v>55.019120489294501</c:v>
                </c:pt>
                <c:pt idx="246043">
                  <c:v>55.019200700159402</c:v>
                </c:pt>
                <c:pt idx="246044">
                  <c:v>55.019280910767499</c:v>
                </c:pt>
                <c:pt idx="246045">
                  <c:v>55.019361121118898</c:v>
                </c:pt>
                <c:pt idx="246046">
                  <c:v>55.0194413312135</c:v>
                </c:pt>
                <c:pt idx="246047">
                  <c:v>55.019521541051397</c:v>
                </c:pt>
                <c:pt idx="246048">
                  <c:v>55.019601750632503</c:v>
                </c:pt>
                <c:pt idx="246049">
                  <c:v>55.019681959956898</c:v>
                </c:pt>
                <c:pt idx="246050">
                  <c:v>55.019762169024602</c:v>
                </c:pt>
                <c:pt idx="246051">
                  <c:v>55.019842377835502</c:v>
                </c:pt>
                <c:pt idx="246052">
                  <c:v>55.019922586389697</c:v>
                </c:pt>
                <c:pt idx="246053">
                  <c:v>55.020002794687102</c:v>
                </c:pt>
                <c:pt idx="246054">
                  <c:v>55.020083002727802</c:v>
                </c:pt>
                <c:pt idx="246055">
                  <c:v>55.020163210511697</c:v>
                </c:pt>
                <c:pt idx="246056">
                  <c:v>55.020243418038902</c:v>
                </c:pt>
                <c:pt idx="246057">
                  <c:v>55.020323625309402</c:v>
                </c:pt>
                <c:pt idx="246058">
                  <c:v>55.020403832323197</c:v>
                </c:pt>
                <c:pt idx="246059">
                  <c:v>55.020484039080202</c:v>
                </c:pt>
                <c:pt idx="246060">
                  <c:v>55.020564245580402</c:v>
                </c:pt>
                <c:pt idx="246061">
                  <c:v>55.020644451823998</c:v>
                </c:pt>
                <c:pt idx="246062">
                  <c:v>55.020724657810803</c:v>
                </c:pt>
                <c:pt idx="246063">
                  <c:v>55.020804863540803</c:v>
                </c:pt>
                <c:pt idx="246064">
                  <c:v>55.020885069014199</c:v>
                </c:pt>
                <c:pt idx="246065">
                  <c:v>55.020965274230797</c:v>
                </c:pt>
                <c:pt idx="246066">
                  <c:v>55.021045479190697</c:v>
                </c:pt>
                <c:pt idx="246067">
                  <c:v>55.0211256838938</c:v>
                </c:pt>
                <c:pt idx="246068">
                  <c:v>55.021205888340198</c:v>
                </c:pt>
                <c:pt idx="246069">
                  <c:v>55.021286092529898</c:v>
                </c:pt>
                <c:pt idx="246070">
                  <c:v>55.021366296462901</c:v>
                </c:pt>
                <c:pt idx="246071">
                  <c:v>55.021446500139099</c:v>
                </c:pt>
                <c:pt idx="246072">
                  <c:v>55.021526703558699</c:v>
                </c:pt>
                <c:pt idx="246073">
                  <c:v>55.021606906721402</c:v>
                </c:pt>
                <c:pt idx="246074">
                  <c:v>55.0216871096275</c:v>
                </c:pt>
                <c:pt idx="246075">
                  <c:v>55.0217673122769</c:v>
                </c:pt>
                <c:pt idx="246076">
                  <c:v>55.021847514669503</c:v>
                </c:pt>
                <c:pt idx="246077">
                  <c:v>55.021927716805401</c:v>
                </c:pt>
                <c:pt idx="246078">
                  <c:v>55.022007918684601</c:v>
                </c:pt>
                <c:pt idx="246079">
                  <c:v>55.022088120306996</c:v>
                </c:pt>
                <c:pt idx="246080">
                  <c:v>55.022168321672801</c:v>
                </c:pt>
                <c:pt idx="246081">
                  <c:v>55.022248522781801</c:v>
                </c:pt>
                <c:pt idx="246082">
                  <c:v>55.022328723634097</c:v>
                </c:pt>
                <c:pt idx="246083">
                  <c:v>55.022408924229701</c:v>
                </c:pt>
                <c:pt idx="246084">
                  <c:v>55.022489124568601</c:v>
                </c:pt>
                <c:pt idx="246085">
                  <c:v>55.022569324650803</c:v>
                </c:pt>
                <c:pt idx="246086">
                  <c:v>55.022649524476201</c:v>
                </c:pt>
                <c:pt idx="246087">
                  <c:v>55.022729724045</c:v>
                </c:pt>
                <c:pt idx="246088">
                  <c:v>55.022809923357002</c:v>
                </c:pt>
                <c:pt idx="246089">
                  <c:v>55.022890122412299</c:v>
                </c:pt>
                <c:pt idx="246090">
                  <c:v>55.022970321210899</c:v>
                </c:pt>
                <c:pt idx="246091">
                  <c:v>55.0230505197528</c:v>
                </c:pt>
                <c:pt idx="246092">
                  <c:v>55.023130718037997</c:v>
                </c:pt>
                <c:pt idx="246093">
                  <c:v>55.023210916066503</c:v>
                </c:pt>
                <c:pt idx="246094">
                  <c:v>55.023291113838297</c:v>
                </c:pt>
                <c:pt idx="246095">
                  <c:v>55.023371311353401</c:v>
                </c:pt>
                <c:pt idx="246096">
                  <c:v>55.0234515086117</c:v>
                </c:pt>
                <c:pt idx="246097">
                  <c:v>55.023531705613401</c:v>
                </c:pt>
                <c:pt idx="246098">
                  <c:v>55.023611902358397</c:v>
                </c:pt>
                <c:pt idx="246099">
                  <c:v>55.023692098846603</c:v>
                </c:pt>
                <c:pt idx="246100">
                  <c:v>55.023772295078203</c:v>
                </c:pt>
                <c:pt idx="246101">
                  <c:v>55.023852491052999</c:v>
                </c:pt>
                <c:pt idx="246102">
                  <c:v>55.023932686771197</c:v>
                </c:pt>
                <c:pt idx="246103">
                  <c:v>55.024012882232597</c:v>
                </c:pt>
                <c:pt idx="246104">
                  <c:v>55.024093077437399</c:v>
                </c:pt>
                <c:pt idx="246105">
                  <c:v>55.024173272385497</c:v>
                </c:pt>
                <c:pt idx="246106">
                  <c:v>55.024253467076797</c:v>
                </c:pt>
                <c:pt idx="246107">
                  <c:v>55.024333661511498</c:v>
                </c:pt>
                <c:pt idx="246108">
                  <c:v>55.024413855689403</c:v>
                </c:pt>
                <c:pt idx="246109">
                  <c:v>55.024494049610702</c:v>
                </c:pt>
                <c:pt idx="246110">
                  <c:v>55.024574243275303</c:v>
                </c:pt>
                <c:pt idx="246111">
                  <c:v>55.0246544366832</c:v>
                </c:pt>
                <c:pt idx="246112">
                  <c:v>55.024734629834398</c:v>
                </c:pt>
                <c:pt idx="246113">
                  <c:v>55.024814822728899</c:v>
                </c:pt>
                <c:pt idx="246114">
                  <c:v>55.024895015366702</c:v>
                </c:pt>
                <c:pt idx="246115">
                  <c:v>55.024975207747801</c:v>
                </c:pt>
                <c:pt idx="246116">
                  <c:v>55.025055399872301</c:v>
                </c:pt>
                <c:pt idx="246117">
                  <c:v>55.025135591740003</c:v>
                </c:pt>
                <c:pt idx="246118">
                  <c:v>55.025215783351101</c:v>
                </c:pt>
                <c:pt idx="246119">
                  <c:v>55.0252959747055</c:v>
                </c:pt>
                <c:pt idx="246120">
                  <c:v>55.025376165803202</c:v>
                </c:pt>
                <c:pt idx="246121">
                  <c:v>55.025456356644199</c:v>
                </c:pt>
                <c:pt idx="246122">
                  <c:v>55.025536547228498</c:v>
                </c:pt>
                <c:pt idx="246123">
                  <c:v>55.025616737556099</c:v>
                </c:pt>
                <c:pt idx="246124">
                  <c:v>55.025696927627102</c:v>
                </c:pt>
                <c:pt idx="246125">
                  <c:v>55.0257771174414</c:v>
                </c:pt>
                <c:pt idx="246126">
                  <c:v>55.025857306999001</c:v>
                </c:pt>
                <c:pt idx="246127">
                  <c:v>55.025937496299903</c:v>
                </c:pt>
                <c:pt idx="246128">
                  <c:v>55.026017685344101</c:v>
                </c:pt>
                <c:pt idx="246129">
                  <c:v>55.0260978741317</c:v>
                </c:pt>
                <c:pt idx="246130">
                  <c:v>55.026178062662602</c:v>
                </c:pt>
                <c:pt idx="246131">
                  <c:v>55.026258250936799</c:v>
                </c:pt>
                <c:pt idx="246132">
                  <c:v>55.026338438954298</c:v>
                </c:pt>
                <c:pt idx="246133">
                  <c:v>55.026418626715099</c:v>
                </c:pt>
                <c:pt idx="246134">
                  <c:v>55.026498814219302</c:v>
                </c:pt>
                <c:pt idx="246135">
                  <c:v>55.0265790014668</c:v>
                </c:pt>
                <c:pt idx="246136">
                  <c:v>55.0266591884577</c:v>
                </c:pt>
                <c:pt idx="246137">
                  <c:v>55.026739375191802</c:v>
                </c:pt>
                <c:pt idx="246138">
                  <c:v>55.026819561669299</c:v>
                </c:pt>
                <c:pt idx="246139">
                  <c:v>55.026899747890198</c:v>
                </c:pt>
                <c:pt idx="246140">
                  <c:v>55.0269799338543</c:v>
                </c:pt>
                <c:pt idx="246141">
                  <c:v>55.027060119561803</c:v>
                </c:pt>
                <c:pt idx="246142">
                  <c:v>55.027140305012601</c:v>
                </c:pt>
                <c:pt idx="246143">
                  <c:v>55.027220490206801</c:v>
                </c:pt>
                <c:pt idx="246144">
                  <c:v>55.027300675144303</c:v>
                </c:pt>
                <c:pt idx="246145">
                  <c:v>55.027380859825101</c:v>
                </c:pt>
                <c:pt idx="246146">
                  <c:v>55.0274610442493</c:v>
                </c:pt>
                <c:pt idx="246147">
                  <c:v>55.027541228416801</c:v>
                </c:pt>
                <c:pt idx="246148">
                  <c:v>55.027621412327598</c:v>
                </c:pt>
                <c:pt idx="246149">
                  <c:v>55.027701595981803</c:v>
                </c:pt>
                <c:pt idx="246150">
                  <c:v>55.027781779379303</c:v>
                </c:pt>
                <c:pt idx="246151">
                  <c:v>55.027861962520099</c:v>
                </c:pt>
                <c:pt idx="246152">
                  <c:v>55.027942145404303</c:v>
                </c:pt>
                <c:pt idx="246153">
                  <c:v>55.028022328031902</c:v>
                </c:pt>
                <c:pt idx="246154">
                  <c:v>55.028102510402697</c:v>
                </c:pt>
                <c:pt idx="246155">
                  <c:v>55.0281826925169</c:v>
                </c:pt>
                <c:pt idx="246156">
                  <c:v>55.028262874374498</c:v>
                </c:pt>
                <c:pt idx="246157">
                  <c:v>55.028343055975398</c:v>
                </c:pt>
                <c:pt idx="246158">
                  <c:v>55.0284232373197</c:v>
                </c:pt>
                <c:pt idx="246159">
                  <c:v>55.028503418407297</c:v>
                </c:pt>
                <c:pt idx="246160">
                  <c:v>55.028583599238203</c:v>
                </c:pt>
                <c:pt idx="246161">
                  <c:v>55.028663779812497</c:v>
                </c:pt>
                <c:pt idx="246162">
                  <c:v>55.0287439601302</c:v>
                </c:pt>
                <c:pt idx="246163">
                  <c:v>55.028824140191198</c:v>
                </c:pt>
                <c:pt idx="246164">
                  <c:v>55.028904319995497</c:v>
                </c:pt>
                <c:pt idx="246165">
                  <c:v>55.028984499543199</c:v>
                </c:pt>
                <c:pt idx="246166">
                  <c:v>55.029064678834303</c:v>
                </c:pt>
                <c:pt idx="246167">
                  <c:v>55.029144857868701</c:v>
                </c:pt>
                <c:pt idx="246168">
                  <c:v>55.029225036646402</c:v>
                </c:pt>
                <c:pt idx="246169">
                  <c:v>55.029305215167597</c:v>
                </c:pt>
                <c:pt idx="246170">
                  <c:v>55.029385393432001</c:v>
                </c:pt>
                <c:pt idx="246171">
                  <c:v>55.0294655714398</c:v>
                </c:pt>
                <c:pt idx="246172">
                  <c:v>55.029545749191001</c:v>
                </c:pt>
                <c:pt idx="246173">
                  <c:v>55.029625926685597</c:v>
                </c:pt>
                <c:pt idx="246174">
                  <c:v>55.029706103923502</c:v>
                </c:pt>
                <c:pt idx="246175">
                  <c:v>55.029786280904702</c:v>
                </c:pt>
                <c:pt idx="246176">
                  <c:v>55.029866457629403</c:v>
                </c:pt>
                <c:pt idx="246177">
                  <c:v>55.0299466340973</c:v>
                </c:pt>
                <c:pt idx="246178">
                  <c:v>55.030026810308698</c:v>
                </c:pt>
                <c:pt idx="246179">
                  <c:v>55.030106986263398</c:v>
                </c:pt>
                <c:pt idx="246180">
                  <c:v>55.0301871619615</c:v>
                </c:pt>
                <c:pt idx="246181">
                  <c:v>55.030267337402897</c:v>
                </c:pt>
                <c:pt idx="246182">
                  <c:v>55.030347512587703</c:v>
                </c:pt>
                <c:pt idx="246183">
                  <c:v>55.030427687515903</c:v>
                </c:pt>
                <c:pt idx="246184">
                  <c:v>55.030507862187399</c:v>
                </c:pt>
                <c:pt idx="246185">
                  <c:v>55.030588036602303</c:v>
                </c:pt>
                <c:pt idx="246186">
                  <c:v>55.030668210760602</c:v>
                </c:pt>
                <c:pt idx="246187">
                  <c:v>55.030748384662203</c:v>
                </c:pt>
                <c:pt idx="246188">
                  <c:v>55.030828558307199</c:v>
                </c:pt>
                <c:pt idx="246189">
                  <c:v>55.030908731695597</c:v>
                </c:pt>
                <c:pt idx="246190">
                  <c:v>55.030988904827403</c:v>
                </c:pt>
                <c:pt idx="246191">
                  <c:v>55.031069077702497</c:v>
                </c:pt>
                <c:pt idx="246192">
                  <c:v>55.031149250321</c:v>
                </c:pt>
                <c:pt idx="246193">
                  <c:v>55.031229422682898</c:v>
                </c:pt>
                <c:pt idx="246194">
                  <c:v>55.031309594788098</c:v>
                </c:pt>
                <c:pt idx="246195">
                  <c:v>55.031389766636799</c:v>
                </c:pt>
                <c:pt idx="246196">
                  <c:v>55.031469938228803</c:v>
                </c:pt>
                <c:pt idx="246197">
                  <c:v>55.031550109564201</c:v>
                </c:pt>
                <c:pt idx="246198">
                  <c:v>55.031630280642901</c:v>
                </c:pt>
                <c:pt idx="246199">
                  <c:v>55.031710451465102</c:v>
                </c:pt>
                <c:pt idx="246200">
                  <c:v>55.031790622030599</c:v>
                </c:pt>
                <c:pt idx="246201">
                  <c:v>55.031870792339497</c:v>
                </c:pt>
                <c:pt idx="246202">
                  <c:v>55.031950962391797</c:v>
                </c:pt>
                <c:pt idx="246203">
                  <c:v>55.032031132187399</c:v>
                </c:pt>
                <c:pt idx="246204">
                  <c:v>55.032111301726502</c:v>
                </c:pt>
                <c:pt idx="246205">
                  <c:v>55.0321914710089</c:v>
                </c:pt>
                <c:pt idx="246206">
                  <c:v>55.0322716400348</c:v>
                </c:pt>
                <c:pt idx="246207">
                  <c:v>55.032351808804002</c:v>
                </c:pt>
                <c:pt idx="246208">
                  <c:v>55.032431977316598</c:v>
                </c:pt>
                <c:pt idx="246209">
                  <c:v>55.032512145572497</c:v>
                </c:pt>
                <c:pt idx="246210">
                  <c:v>55.032592313571897</c:v>
                </c:pt>
                <c:pt idx="246211">
                  <c:v>55.032672481314698</c:v>
                </c:pt>
                <c:pt idx="246212">
                  <c:v>55.032752648800802</c:v>
                </c:pt>
                <c:pt idx="246213">
                  <c:v>55.0328328160304</c:v>
                </c:pt>
                <c:pt idx="246214">
                  <c:v>55.0329129830033</c:v>
                </c:pt>
                <c:pt idx="246215">
                  <c:v>55.032993149719601</c:v>
                </c:pt>
                <c:pt idx="246216">
                  <c:v>55.033073316179298</c:v>
                </c:pt>
                <c:pt idx="246217">
                  <c:v>55.033153482382502</c:v>
                </c:pt>
                <c:pt idx="246218">
                  <c:v>55.033233648329002</c:v>
                </c:pt>
                <c:pt idx="246219">
                  <c:v>55.033313814018904</c:v>
                </c:pt>
                <c:pt idx="246220">
                  <c:v>55.0333939794522</c:v>
                </c:pt>
                <c:pt idx="246221">
                  <c:v>55.033474144628897</c:v>
                </c:pt>
                <c:pt idx="246222">
                  <c:v>55.033554309548997</c:v>
                </c:pt>
                <c:pt idx="246223">
                  <c:v>55.033634474212498</c:v>
                </c:pt>
                <c:pt idx="246224">
                  <c:v>55.033714638619401</c:v>
                </c:pt>
                <c:pt idx="246225">
                  <c:v>55.033794802769698</c:v>
                </c:pt>
                <c:pt idx="246226">
                  <c:v>55.033874966663397</c:v>
                </c:pt>
                <c:pt idx="246227">
                  <c:v>55.033955130300498</c:v>
                </c:pt>
                <c:pt idx="246228">
                  <c:v>55.034035293681001</c:v>
                </c:pt>
                <c:pt idx="246229">
                  <c:v>55.034115456804898</c:v>
                </c:pt>
                <c:pt idx="246230">
                  <c:v>55.034195619672197</c:v>
                </c:pt>
                <c:pt idx="246231">
                  <c:v>55.034275782282897</c:v>
                </c:pt>
                <c:pt idx="246232">
                  <c:v>55.034355944636999</c:v>
                </c:pt>
                <c:pt idx="246233">
                  <c:v>55.034436106734603</c:v>
                </c:pt>
                <c:pt idx="246234">
                  <c:v>55.034516268575501</c:v>
                </c:pt>
                <c:pt idx="246235">
                  <c:v>55.034596430159901</c:v>
                </c:pt>
                <c:pt idx="246236">
                  <c:v>55.034676591487603</c:v>
                </c:pt>
                <c:pt idx="246237">
                  <c:v>55.034756752558799</c:v>
                </c:pt>
                <c:pt idx="246238">
                  <c:v>55.034836913373397</c:v>
                </c:pt>
                <c:pt idx="246239">
                  <c:v>55.034917073931403</c:v>
                </c:pt>
                <c:pt idx="246240">
                  <c:v>55.034997234232797</c:v>
                </c:pt>
                <c:pt idx="246241">
                  <c:v>55.0350773942776</c:v>
                </c:pt>
                <c:pt idx="246242">
                  <c:v>55.035157554065897</c:v>
                </c:pt>
                <c:pt idx="246243">
                  <c:v>55.035237713597503</c:v>
                </c:pt>
                <c:pt idx="246244">
                  <c:v>55.035317872872596</c:v>
                </c:pt>
                <c:pt idx="246245">
                  <c:v>55.035398031891098</c:v>
                </c:pt>
                <c:pt idx="246246">
                  <c:v>55.035478190653002</c:v>
                </c:pt>
                <c:pt idx="246247">
                  <c:v>55.0355583491583</c:v>
                </c:pt>
                <c:pt idx="246248">
                  <c:v>55.035638507407</c:v>
                </c:pt>
                <c:pt idx="246249">
                  <c:v>55.035718665399202</c:v>
                </c:pt>
                <c:pt idx="246250">
                  <c:v>55.035798823134797</c:v>
                </c:pt>
                <c:pt idx="246251">
                  <c:v>55.035878980613802</c:v>
                </c:pt>
                <c:pt idx="246252">
                  <c:v>55.035959137836201</c:v>
                </c:pt>
                <c:pt idx="246253">
                  <c:v>55.036039294802102</c:v>
                </c:pt>
                <c:pt idx="246254">
                  <c:v>55.036119451511397</c:v>
                </c:pt>
                <c:pt idx="246255">
                  <c:v>55.0361996079641</c:v>
                </c:pt>
                <c:pt idx="246256">
                  <c:v>55.036279764160199</c:v>
                </c:pt>
                <c:pt idx="246257">
                  <c:v>55.036359920099798</c:v>
                </c:pt>
                <c:pt idx="246258">
                  <c:v>55.036440075782799</c:v>
                </c:pt>
                <c:pt idx="246259">
                  <c:v>55.036520231209202</c:v>
                </c:pt>
                <c:pt idx="246260">
                  <c:v>55.036600386379</c:v>
                </c:pt>
                <c:pt idx="246261">
                  <c:v>55.036680541292299</c:v>
                </c:pt>
                <c:pt idx="246262">
                  <c:v>55.036760695948999</c:v>
                </c:pt>
                <c:pt idx="246263">
                  <c:v>55.036840850349101</c:v>
                </c:pt>
                <c:pt idx="246264">
                  <c:v>55.036921004492697</c:v>
                </c:pt>
                <c:pt idx="246265">
                  <c:v>55.037001158379702</c:v>
                </c:pt>
                <c:pt idx="246266">
                  <c:v>55.037081312010201</c:v>
                </c:pt>
                <c:pt idx="246267">
                  <c:v>55.037161465384003</c:v>
                </c:pt>
                <c:pt idx="246268">
                  <c:v>55.037241618501398</c:v>
                </c:pt>
                <c:pt idx="246269">
                  <c:v>55.037321771362102</c:v>
                </c:pt>
                <c:pt idx="246270">
                  <c:v>55.0374019239663</c:v>
                </c:pt>
                <c:pt idx="246271">
                  <c:v>55.0374820763139</c:v>
                </c:pt>
                <c:pt idx="246272">
                  <c:v>55.037562228405001</c:v>
                </c:pt>
                <c:pt idx="246273">
                  <c:v>55.037642380239497</c:v>
                </c:pt>
                <c:pt idx="246274">
                  <c:v>55.037722531817401</c:v>
                </c:pt>
                <c:pt idx="246275">
                  <c:v>55.0378026831388</c:v>
                </c:pt>
                <c:pt idx="246276">
                  <c:v>55.0378828342037</c:v>
                </c:pt>
                <c:pt idx="246277">
                  <c:v>55.037962985011902</c:v>
                </c:pt>
                <c:pt idx="246278">
                  <c:v>55.038043135563697</c:v>
                </c:pt>
                <c:pt idx="246279">
                  <c:v>55.038123285858802</c:v>
                </c:pt>
                <c:pt idx="246280">
                  <c:v>55.038203435897401</c:v>
                </c:pt>
                <c:pt idx="246281">
                  <c:v>55.038283585679501</c:v>
                </c:pt>
                <c:pt idx="246282">
                  <c:v>55.038363735205003</c:v>
                </c:pt>
                <c:pt idx="246283">
                  <c:v>55.038443884473999</c:v>
                </c:pt>
                <c:pt idx="246284">
                  <c:v>55.038524033486397</c:v>
                </c:pt>
                <c:pt idx="246285">
                  <c:v>55.038604182242203</c:v>
                </c:pt>
                <c:pt idx="246286">
                  <c:v>55.038684330741503</c:v>
                </c:pt>
                <c:pt idx="246287">
                  <c:v>55.038764478984298</c:v>
                </c:pt>
                <c:pt idx="246288">
                  <c:v>55.038844626970501</c:v>
                </c:pt>
                <c:pt idx="246289">
                  <c:v>55.038924774700099</c:v>
                </c:pt>
                <c:pt idx="246290">
                  <c:v>55.039004922173298</c:v>
                </c:pt>
                <c:pt idx="246291">
                  <c:v>55.039085069389799</c:v>
                </c:pt>
                <c:pt idx="246292">
                  <c:v>55.0391652163499</c:v>
                </c:pt>
                <c:pt idx="246293">
                  <c:v>55.039245363053297</c:v>
                </c:pt>
                <c:pt idx="246294">
                  <c:v>55.039325509500301</c:v>
                </c:pt>
                <c:pt idx="246295">
                  <c:v>55.0394056556907</c:v>
                </c:pt>
                <c:pt idx="246296">
                  <c:v>55.039485801624501</c:v>
                </c:pt>
                <c:pt idx="246297">
                  <c:v>55.039565947301902</c:v>
                </c:pt>
                <c:pt idx="246298">
                  <c:v>55.039646092722599</c:v>
                </c:pt>
                <c:pt idx="246299">
                  <c:v>55.039726237886903</c:v>
                </c:pt>
                <c:pt idx="246300">
                  <c:v>55.039806382794602</c:v>
                </c:pt>
                <c:pt idx="246301">
                  <c:v>55.039886527445802</c:v>
                </c:pt>
                <c:pt idx="246302">
                  <c:v>55.039966671840403</c:v>
                </c:pt>
                <c:pt idx="246303">
                  <c:v>55.040046815978499</c:v>
                </c:pt>
                <c:pt idx="246304">
                  <c:v>55.040126959859997</c:v>
                </c:pt>
                <c:pt idx="246305">
                  <c:v>55.040207103485102</c:v>
                </c:pt>
                <c:pt idx="246306">
                  <c:v>55.040287246853602</c:v>
                </c:pt>
                <c:pt idx="246307">
                  <c:v>55.040367389965503</c:v>
                </c:pt>
                <c:pt idx="246308">
                  <c:v>55.040447532820998</c:v>
                </c:pt>
                <c:pt idx="246309">
                  <c:v>55.040527675419902</c:v>
                </c:pt>
                <c:pt idx="246310">
                  <c:v>55.040607817762201</c:v>
                </c:pt>
                <c:pt idx="246311">
                  <c:v>55.0406879598481</c:v>
                </c:pt>
                <c:pt idx="246312">
                  <c:v>55.040768101677401</c:v>
                </c:pt>
                <c:pt idx="246313">
                  <c:v>55.040848243250203</c:v>
                </c:pt>
                <c:pt idx="246314">
                  <c:v>55.040928384566499</c:v>
                </c:pt>
                <c:pt idx="246315">
                  <c:v>55.041008525626197</c:v>
                </c:pt>
                <c:pt idx="246316">
                  <c:v>55.041088666429403</c:v>
                </c:pt>
                <c:pt idx="246317">
                  <c:v>55.041168806976103</c:v>
                </c:pt>
                <c:pt idx="246318">
                  <c:v>55.041248947266297</c:v>
                </c:pt>
                <c:pt idx="246319">
                  <c:v>55.0413290872999</c:v>
                </c:pt>
                <c:pt idx="246320">
                  <c:v>55.041409227077096</c:v>
                </c:pt>
                <c:pt idx="246321">
                  <c:v>55.041489366597702</c:v>
                </c:pt>
                <c:pt idx="246322">
                  <c:v>55.041569505861702</c:v>
                </c:pt>
                <c:pt idx="246323">
                  <c:v>55.041649644869302</c:v>
                </c:pt>
                <c:pt idx="246324">
                  <c:v>55.041729783620397</c:v>
                </c:pt>
                <c:pt idx="246325">
                  <c:v>55.041809922114901</c:v>
                </c:pt>
                <c:pt idx="246326">
                  <c:v>55.041890060352898</c:v>
                </c:pt>
                <c:pt idx="246327">
                  <c:v>55.041970198334397</c:v>
                </c:pt>
                <c:pt idx="246328">
                  <c:v>55.042050336059397</c:v>
                </c:pt>
                <c:pt idx="246329">
                  <c:v>55.042130473527898</c:v>
                </c:pt>
                <c:pt idx="246330">
                  <c:v>55.042210610739801</c:v>
                </c:pt>
                <c:pt idx="246331">
                  <c:v>55.042290747695297</c:v>
                </c:pt>
                <c:pt idx="246332">
                  <c:v>55.042370884394202</c:v>
                </c:pt>
                <c:pt idx="246333">
                  <c:v>55.042451020836602</c:v>
                </c:pt>
                <c:pt idx="246334">
                  <c:v>55.042531157022601</c:v>
                </c:pt>
                <c:pt idx="246335">
                  <c:v>55.042611292952003</c:v>
                </c:pt>
                <c:pt idx="246336">
                  <c:v>55.042691428624899</c:v>
                </c:pt>
                <c:pt idx="246337">
                  <c:v>55.042771564041303</c:v>
                </c:pt>
                <c:pt idx="246338">
                  <c:v>55.042851699201101</c:v>
                </c:pt>
                <c:pt idx="246339">
                  <c:v>55.0429318341045</c:v>
                </c:pt>
                <c:pt idx="246340">
                  <c:v>55.043011968751401</c:v>
                </c:pt>
                <c:pt idx="246341">
                  <c:v>55.043092103141802</c:v>
                </c:pt>
                <c:pt idx="246342">
                  <c:v>55.043172237275598</c:v>
                </c:pt>
                <c:pt idx="246343">
                  <c:v>55.043252371153002</c:v>
                </c:pt>
                <c:pt idx="246344">
                  <c:v>55.0433325047739</c:v>
                </c:pt>
                <c:pt idx="246345">
                  <c:v>55.0434126381382</c:v>
                </c:pt>
                <c:pt idx="246346">
                  <c:v>55.0434927712461</c:v>
                </c:pt>
                <c:pt idx="246347">
                  <c:v>55.043572904097502</c:v>
                </c:pt>
                <c:pt idx="246348">
                  <c:v>55.043653036692298</c:v>
                </c:pt>
                <c:pt idx="246349">
                  <c:v>55.043733169030702</c:v>
                </c:pt>
                <c:pt idx="246350">
                  <c:v>55.0438133011126</c:v>
                </c:pt>
                <c:pt idx="246351">
                  <c:v>55.043893432937999</c:v>
                </c:pt>
                <c:pt idx="246352">
                  <c:v>55.043973564506899</c:v>
                </c:pt>
                <c:pt idx="246353">
                  <c:v>55.044053695819201</c:v>
                </c:pt>
                <c:pt idx="246354">
                  <c:v>55.044133826875097</c:v>
                </c:pt>
                <c:pt idx="246355">
                  <c:v>55.044213957674501</c:v>
                </c:pt>
                <c:pt idx="246356">
                  <c:v>55.044294088217498</c:v>
                </c:pt>
                <c:pt idx="246357">
                  <c:v>55.044374218503897</c:v>
                </c:pt>
                <c:pt idx="246358">
                  <c:v>55.044454348533797</c:v>
                </c:pt>
                <c:pt idx="246359">
                  <c:v>55.044534478307298</c:v>
                </c:pt>
                <c:pt idx="246360">
                  <c:v>55.044614607824201</c:v>
                </c:pt>
                <c:pt idx="246361">
                  <c:v>55.044694737084697</c:v>
                </c:pt>
                <c:pt idx="246362">
                  <c:v>55.044774866088702</c:v>
                </c:pt>
                <c:pt idx="246363">
                  <c:v>55.0448549948362</c:v>
                </c:pt>
                <c:pt idx="246364">
                  <c:v>55.0449351233272</c:v>
                </c:pt>
                <c:pt idx="246365">
                  <c:v>55.045015251561701</c:v>
                </c:pt>
                <c:pt idx="246366">
                  <c:v>55.045095379539703</c:v>
                </c:pt>
                <c:pt idx="246367">
                  <c:v>55.045175507261298</c:v>
                </c:pt>
                <c:pt idx="246368">
                  <c:v>55.045255634726402</c:v>
                </c:pt>
                <c:pt idx="246369">
                  <c:v>55.045335761935</c:v>
                </c:pt>
                <c:pt idx="246370">
                  <c:v>55.045415888887099</c:v>
                </c:pt>
                <c:pt idx="246371">
                  <c:v>55.0454960155827</c:v>
                </c:pt>
                <c:pt idx="246372">
                  <c:v>55.045576142021901</c:v>
                </c:pt>
                <c:pt idx="246373">
                  <c:v>55.045656268204603</c:v>
                </c:pt>
                <c:pt idx="246374">
                  <c:v>55.045736394130799</c:v>
                </c:pt>
                <c:pt idx="246375">
                  <c:v>55.045816519800503</c:v>
                </c:pt>
                <c:pt idx="246376">
                  <c:v>55.045896645213702</c:v>
                </c:pt>
                <c:pt idx="246377">
                  <c:v>55.045976770370501</c:v>
                </c:pt>
                <c:pt idx="246378">
                  <c:v>55.046056895270802</c:v>
                </c:pt>
                <c:pt idx="246379">
                  <c:v>55.046137019914703</c:v>
                </c:pt>
                <c:pt idx="246380">
                  <c:v>55.046217144301998</c:v>
                </c:pt>
                <c:pt idx="246381">
                  <c:v>55.046297268432902</c:v>
                </c:pt>
                <c:pt idx="246382">
                  <c:v>55.046377392307399</c:v>
                </c:pt>
                <c:pt idx="246383">
                  <c:v>55.046457515925297</c:v>
                </c:pt>
                <c:pt idx="246384">
                  <c:v>55.046537639286797</c:v>
                </c:pt>
                <c:pt idx="246385">
                  <c:v>55.046617762391797</c:v>
                </c:pt>
                <c:pt idx="246386">
                  <c:v>55.046697885240398</c:v>
                </c:pt>
                <c:pt idx="246387">
                  <c:v>55.046778007832401</c:v>
                </c:pt>
                <c:pt idx="246388">
                  <c:v>55.046858130168097</c:v>
                </c:pt>
                <c:pt idx="246389">
                  <c:v>55.046938252247202</c:v>
                </c:pt>
                <c:pt idx="246390">
                  <c:v>55.0470183740699</c:v>
                </c:pt>
                <c:pt idx="246391">
                  <c:v>55.047098495636099</c:v>
                </c:pt>
                <c:pt idx="246392">
                  <c:v>55.047178616945899</c:v>
                </c:pt>
                <c:pt idx="246393">
                  <c:v>55.047258737999201</c:v>
                </c:pt>
                <c:pt idx="246394">
                  <c:v>55.047338858796003</c:v>
                </c:pt>
                <c:pt idx="246395">
                  <c:v>55.047418979336399</c:v>
                </c:pt>
                <c:pt idx="246396">
                  <c:v>55.047499099620303</c:v>
                </c:pt>
                <c:pt idx="246397">
                  <c:v>55.047579219647801</c:v>
                </c:pt>
                <c:pt idx="246398">
                  <c:v>55.0476593394188</c:v>
                </c:pt>
                <c:pt idx="246399">
                  <c:v>55.0477394589334</c:v>
                </c:pt>
                <c:pt idx="246400">
                  <c:v>55.047819578191501</c:v>
                </c:pt>
                <c:pt idx="246401">
                  <c:v>55.047899697193102</c:v>
                </c:pt>
                <c:pt idx="246402">
                  <c:v>55.047979815938298</c:v>
                </c:pt>
                <c:pt idx="246403">
                  <c:v>55.048059934427002</c:v>
                </c:pt>
                <c:pt idx="246404">
                  <c:v>55.048140052659299</c:v>
                </c:pt>
                <c:pt idx="246405">
                  <c:v>55.048220170635098</c:v>
                </c:pt>
                <c:pt idx="246406">
                  <c:v>55.048300288354497</c:v>
                </c:pt>
                <c:pt idx="246407">
                  <c:v>55.048380405817497</c:v>
                </c:pt>
                <c:pt idx="246408">
                  <c:v>55.048460523023898</c:v>
                </c:pt>
                <c:pt idx="246409">
                  <c:v>55.048540639974</c:v>
                </c:pt>
                <c:pt idx="246410">
                  <c:v>55.048620756667603</c:v>
                </c:pt>
                <c:pt idx="246411">
                  <c:v>55.0487008731047</c:v>
                </c:pt>
                <c:pt idx="246412">
                  <c:v>55.048780989285397</c:v>
                </c:pt>
                <c:pt idx="246413">
                  <c:v>55.048861105209703</c:v>
                </c:pt>
                <c:pt idx="246414">
                  <c:v>55.048941220877502</c:v>
                </c:pt>
                <c:pt idx="246415">
                  <c:v>55.049021336288803</c:v>
                </c:pt>
                <c:pt idx="246416">
                  <c:v>55.049101451443697</c:v>
                </c:pt>
                <c:pt idx="246417">
                  <c:v>55.049181566342199</c:v>
                </c:pt>
                <c:pt idx="246418">
                  <c:v>55.049261680984301</c:v>
                </c:pt>
                <c:pt idx="246419">
                  <c:v>55.049341795369898</c:v>
                </c:pt>
                <c:pt idx="246420">
                  <c:v>55.049421909499003</c:v>
                </c:pt>
                <c:pt idx="246421">
                  <c:v>55.049502023371801</c:v>
                </c:pt>
                <c:pt idx="246422">
                  <c:v>55.049582136988001</c:v>
                </c:pt>
                <c:pt idx="246423">
                  <c:v>55.0496622503479</c:v>
                </c:pt>
                <c:pt idx="246424">
                  <c:v>55.049742363451301</c:v>
                </c:pt>
                <c:pt idx="246425">
                  <c:v>55.049822476298303</c:v>
                </c:pt>
                <c:pt idx="246426">
                  <c:v>55.049902588888799</c:v>
                </c:pt>
                <c:pt idx="246427">
                  <c:v>55.049982701222902</c:v>
                </c:pt>
                <c:pt idx="246428">
                  <c:v>55.050062813300599</c:v>
                </c:pt>
                <c:pt idx="246429">
                  <c:v>55.050142925121897</c:v>
                </c:pt>
                <c:pt idx="246430">
                  <c:v>55.050223036686702</c:v>
                </c:pt>
                <c:pt idx="246431">
                  <c:v>55.050303147995102</c:v>
                </c:pt>
                <c:pt idx="246432">
                  <c:v>55.050383259047003</c:v>
                </c:pt>
                <c:pt idx="246433">
                  <c:v>55.050463369842603</c:v>
                </c:pt>
                <c:pt idx="246434">
                  <c:v>55.050543480381698</c:v>
                </c:pt>
                <c:pt idx="246435">
                  <c:v>55.050623590664301</c:v>
                </c:pt>
                <c:pt idx="246436">
                  <c:v>55.050703700690597</c:v>
                </c:pt>
                <c:pt idx="246437">
                  <c:v>55.050783810460402</c:v>
                </c:pt>
                <c:pt idx="246438">
                  <c:v>55.0508639199738</c:v>
                </c:pt>
                <c:pt idx="246439">
                  <c:v>55.050944029230799</c:v>
                </c:pt>
                <c:pt idx="246440">
                  <c:v>55.051024138231298</c:v>
                </c:pt>
                <c:pt idx="246441">
                  <c:v>55.051104246975498</c:v>
                </c:pt>
                <c:pt idx="246442">
                  <c:v>55.051184355463199</c:v>
                </c:pt>
                <c:pt idx="246443">
                  <c:v>55.051264463694501</c:v>
                </c:pt>
                <c:pt idx="246444">
                  <c:v>55.051344571669297</c:v>
                </c:pt>
                <c:pt idx="246445">
                  <c:v>55.0514246793878</c:v>
                </c:pt>
                <c:pt idx="246446">
                  <c:v>55.051504786849797</c:v>
                </c:pt>
                <c:pt idx="246447">
                  <c:v>55.051584894055402</c:v>
                </c:pt>
                <c:pt idx="246448">
                  <c:v>55.051665001004601</c:v>
                </c:pt>
                <c:pt idx="246449">
                  <c:v>55.0517451076974</c:v>
                </c:pt>
                <c:pt idx="246450">
                  <c:v>55.0518252141338</c:v>
                </c:pt>
                <c:pt idx="246451">
                  <c:v>55.0519053203138</c:v>
                </c:pt>
                <c:pt idx="246452">
                  <c:v>55.051985426237302</c:v>
                </c:pt>
                <c:pt idx="246453">
                  <c:v>55.052065531904397</c:v>
                </c:pt>
                <c:pt idx="246454">
                  <c:v>55.052145637315199</c:v>
                </c:pt>
                <c:pt idx="246455">
                  <c:v>55.052225742469503</c:v>
                </c:pt>
                <c:pt idx="246456">
                  <c:v>55.0523058473674</c:v>
                </c:pt>
                <c:pt idx="246457">
                  <c:v>55.052385952008898</c:v>
                </c:pt>
                <c:pt idx="246458">
                  <c:v>55.052466056394003</c:v>
                </c:pt>
                <c:pt idx="246459">
                  <c:v>55.052546160522603</c:v>
                </c:pt>
                <c:pt idx="246460">
                  <c:v>55.052626264394902</c:v>
                </c:pt>
                <c:pt idx="246461">
                  <c:v>55.052706368010803</c:v>
                </c:pt>
                <c:pt idx="246462">
                  <c:v>55.052786471370197</c:v>
                </c:pt>
                <c:pt idx="246463">
                  <c:v>55.052866574473299</c:v>
                </c:pt>
                <c:pt idx="246464">
                  <c:v>55.052946677320001</c:v>
                </c:pt>
                <c:pt idx="246465">
                  <c:v>55.053026779910198</c:v>
                </c:pt>
                <c:pt idx="246466">
                  <c:v>55.053106882244101</c:v>
                </c:pt>
                <c:pt idx="246467">
                  <c:v>55.053186984321499</c:v>
                </c:pt>
                <c:pt idx="246468">
                  <c:v>55.053267086142597</c:v>
                </c:pt>
                <c:pt idx="246469">
                  <c:v>55.053347187707203</c:v>
                </c:pt>
                <c:pt idx="246470">
                  <c:v>55.053427289015502</c:v>
                </c:pt>
                <c:pt idx="246471">
                  <c:v>55.053507390067303</c:v>
                </c:pt>
                <c:pt idx="246472">
                  <c:v>55.053587490862803</c:v>
                </c:pt>
                <c:pt idx="246473">
                  <c:v>55.053667591401897</c:v>
                </c:pt>
                <c:pt idx="246474">
                  <c:v>55.053747691684599</c:v>
                </c:pt>
                <c:pt idx="246475">
                  <c:v>55.053827791710802</c:v>
                </c:pt>
                <c:pt idx="246476">
                  <c:v>55.053907891480698</c:v>
                </c:pt>
                <c:pt idx="246477">
                  <c:v>55.053987990994202</c:v>
                </c:pt>
                <c:pt idx="246478">
                  <c:v>55.054068090251299</c:v>
                </c:pt>
                <c:pt idx="246479">
                  <c:v>55.054148189251997</c:v>
                </c:pt>
                <c:pt idx="246480">
                  <c:v>55.054228287996402</c:v>
                </c:pt>
                <c:pt idx="246481">
                  <c:v>55.054308386484301</c:v>
                </c:pt>
                <c:pt idx="246482">
                  <c:v>55.054388484715801</c:v>
                </c:pt>
                <c:pt idx="246483">
                  <c:v>55.054468582691001</c:v>
                </c:pt>
                <c:pt idx="246484">
                  <c:v>55.054548680409802</c:v>
                </c:pt>
                <c:pt idx="246485">
                  <c:v>55.054628777872097</c:v>
                </c:pt>
                <c:pt idx="246486">
                  <c:v>55.054708875078198</c:v>
                </c:pt>
                <c:pt idx="246487">
                  <c:v>55.054788972027801</c:v>
                </c:pt>
                <c:pt idx="246488">
                  <c:v>55.054869068720997</c:v>
                </c:pt>
                <c:pt idx="246489">
                  <c:v>55.0549491651579</c:v>
                </c:pt>
                <c:pt idx="246490">
                  <c:v>55.055029261338298</c:v>
                </c:pt>
                <c:pt idx="246491">
                  <c:v>55.055109357262403</c:v>
                </c:pt>
                <c:pt idx="246492">
                  <c:v>55.055189452930101</c:v>
                </c:pt>
                <c:pt idx="246493">
                  <c:v>55.055269548341499</c:v>
                </c:pt>
                <c:pt idx="246494">
                  <c:v>55.055349643496399</c:v>
                </c:pt>
                <c:pt idx="246495">
                  <c:v>55.055429738394999</c:v>
                </c:pt>
                <c:pt idx="246496">
                  <c:v>55.055509833037199</c:v>
                </c:pt>
                <c:pt idx="246497">
                  <c:v>55.055589927423</c:v>
                </c:pt>
                <c:pt idx="246498">
                  <c:v>55.055670021552402</c:v>
                </c:pt>
                <c:pt idx="246499">
                  <c:v>55.055750115425496</c:v>
                </c:pt>
                <c:pt idx="246500">
                  <c:v>55.055830209042199</c:v>
                </c:pt>
                <c:pt idx="246501">
                  <c:v>55.055910302402502</c:v>
                </c:pt>
                <c:pt idx="246502">
                  <c:v>55.055990395506498</c:v>
                </c:pt>
                <c:pt idx="246503">
                  <c:v>55.056070488354102</c:v>
                </c:pt>
                <c:pt idx="246504">
                  <c:v>55.0561505809453</c:v>
                </c:pt>
                <c:pt idx="246505">
                  <c:v>55.056230673280098</c:v>
                </c:pt>
                <c:pt idx="246506">
                  <c:v>55.056310765358603</c:v>
                </c:pt>
                <c:pt idx="246507">
                  <c:v>55.056390857180702</c:v>
                </c:pt>
                <c:pt idx="246508">
                  <c:v>55.056470948746501</c:v>
                </c:pt>
                <c:pt idx="246509">
                  <c:v>55.056551040055901</c:v>
                </c:pt>
                <c:pt idx="246510">
                  <c:v>55.056631131108901</c:v>
                </c:pt>
                <c:pt idx="246511">
                  <c:v>55.056711221905502</c:v>
                </c:pt>
                <c:pt idx="246512">
                  <c:v>55.056791312445803</c:v>
                </c:pt>
                <c:pt idx="246513">
                  <c:v>55.056871402729698</c:v>
                </c:pt>
                <c:pt idx="246514">
                  <c:v>55.0569514927573</c:v>
                </c:pt>
                <c:pt idx="246515">
                  <c:v>55.057031582528502</c:v>
                </c:pt>
                <c:pt idx="246516">
                  <c:v>55.057111672043298</c:v>
                </c:pt>
                <c:pt idx="246517">
                  <c:v>55.057191761301802</c:v>
                </c:pt>
                <c:pt idx="246518">
                  <c:v>55.057271850303898</c:v>
                </c:pt>
                <c:pt idx="246519">
                  <c:v>55.057351939049703</c:v>
                </c:pt>
                <c:pt idx="246520">
                  <c:v>55.0574320275391</c:v>
                </c:pt>
                <c:pt idx="246521">
                  <c:v>55.057512115772099</c:v>
                </c:pt>
                <c:pt idx="246522">
                  <c:v>55.057592203748797</c:v>
                </c:pt>
                <c:pt idx="246523">
                  <c:v>55.057672291469203</c:v>
                </c:pt>
                <c:pt idx="246524">
                  <c:v>55.057752378933102</c:v>
                </c:pt>
                <c:pt idx="246525">
                  <c:v>55.057832466140802</c:v>
                </c:pt>
                <c:pt idx="246526">
                  <c:v>55.057912553092102</c:v>
                </c:pt>
                <c:pt idx="246527">
                  <c:v>55.057992639787003</c:v>
                </c:pt>
                <c:pt idx="246528">
                  <c:v>55.058072726225603</c:v>
                </c:pt>
                <c:pt idx="246529">
                  <c:v>55.058152812407798</c:v>
                </c:pt>
                <c:pt idx="246530">
                  <c:v>55.058232898333699</c:v>
                </c:pt>
                <c:pt idx="246531">
                  <c:v>55.058312984003202</c:v>
                </c:pt>
                <c:pt idx="246532">
                  <c:v>55.058393069416397</c:v>
                </c:pt>
                <c:pt idx="246533">
                  <c:v>55.0584731545732</c:v>
                </c:pt>
                <c:pt idx="246534">
                  <c:v>55.058553239473703</c:v>
                </c:pt>
                <c:pt idx="246535">
                  <c:v>55.058633324117899</c:v>
                </c:pt>
                <c:pt idx="246536">
                  <c:v>55.058713408505703</c:v>
                </c:pt>
                <c:pt idx="246537">
                  <c:v>55.058793492637101</c:v>
                </c:pt>
                <c:pt idx="246538">
                  <c:v>55.058873576512298</c:v>
                </c:pt>
                <c:pt idx="246539">
                  <c:v>55.058953660131003</c:v>
                </c:pt>
                <c:pt idx="246540">
                  <c:v>55.059033743493501</c:v>
                </c:pt>
                <c:pt idx="246541">
                  <c:v>55.059113826599599</c:v>
                </c:pt>
                <c:pt idx="246542">
                  <c:v>55.059193909449299</c:v>
                </c:pt>
                <c:pt idx="246543">
                  <c:v>55.059273992042797</c:v>
                </c:pt>
                <c:pt idx="246544">
                  <c:v>55.059354074379797</c:v>
                </c:pt>
                <c:pt idx="246545">
                  <c:v>55.059434156460597</c:v>
                </c:pt>
                <c:pt idx="246546">
                  <c:v>55.059514238284997</c:v>
                </c:pt>
                <c:pt idx="246547">
                  <c:v>55.059594319853097</c:v>
                </c:pt>
                <c:pt idx="246548">
                  <c:v>55.059674401164798</c:v>
                </c:pt>
                <c:pt idx="246549">
                  <c:v>55.0597544822202</c:v>
                </c:pt>
                <c:pt idx="246550">
                  <c:v>55.059834563019301</c:v>
                </c:pt>
                <c:pt idx="246551">
                  <c:v>55.059914643562102</c:v>
                </c:pt>
                <c:pt idx="246552">
                  <c:v>55.059994723848497</c:v>
                </c:pt>
                <c:pt idx="246553">
                  <c:v>55.060074803878599</c:v>
                </c:pt>
                <c:pt idx="246554">
                  <c:v>55.060154883652302</c:v>
                </c:pt>
                <c:pt idx="246555">
                  <c:v>55.060234963169698</c:v>
                </c:pt>
                <c:pt idx="246556">
                  <c:v>55.060315042430801</c:v>
                </c:pt>
                <c:pt idx="246557">
                  <c:v>55.060395121435597</c:v>
                </c:pt>
                <c:pt idx="246558">
                  <c:v>55.060475200184101</c:v>
                </c:pt>
                <c:pt idx="246559">
                  <c:v>55.060555278676198</c:v>
                </c:pt>
                <c:pt idx="246560">
                  <c:v>55.060635356912002</c:v>
                </c:pt>
                <c:pt idx="246561">
                  <c:v>55.060715434891499</c:v>
                </c:pt>
                <c:pt idx="246562">
                  <c:v>55.060795512614597</c:v>
                </c:pt>
                <c:pt idx="246563">
                  <c:v>55.060875590081501</c:v>
                </c:pt>
                <c:pt idx="246564">
                  <c:v>55.060955667291999</c:v>
                </c:pt>
                <c:pt idx="246565">
                  <c:v>55.061035744246198</c:v>
                </c:pt>
                <c:pt idx="246566">
                  <c:v>55.061115820944003</c:v>
                </c:pt>
                <c:pt idx="246567">
                  <c:v>55.061195897385602</c:v>
                </c:pt>
                <c:pt idx="246568">
                  <c:v>55.061275973570801</c:v>
                </c:pt>
                <c:pt idx="246569">
                  <c:v>55.0613560494997</c:v>
                </c:pt>
                <c:pt idx="246570">
                  <c:v>55.061436125172399</c:v>
                </c:pt>
                <c:pt idx="246571">
                  <c:v>55.061516200588599</c:v>
                </c:pt>
                <c:pt idx="246572">
                  <c:v>55.061596275748599</c:v>
                </c:pt>
                <c:pt idx="246573">
                  <c:v>55.061676350652299</c:v>
                </c:pt>
                <c:pt idx="246574">
                  <c:v>55.061756425299599</c:v>
                </c:pt>
                <c:pt idx="246575">
                  <c:v>55.061836499690699</c:v>
                </c:pt>
                <c:pt idx="246576">
                  <c:v>55.0619165738254</c:v>
                </c:pt>
                <c:pt idx="246577">
                  <c:v>55.061996647703801</c:v>
                </c:pt>
                <c:pt idx="246578">
                  <c:v>55.062076721325901</c:v>
                </c:pt>
                <c:pt idx="246579">
                  <c:v>55.062156794691703</c:v>
                </c:pt>
                <c:pt idx="246580">
                  <c:v>55.062236867801197</c:v>
                </c:pt>
                <c:pt idx="246581">
                  <c:v>55.062316940654398</c:v>
                </c:pt>
                <c:pt idx="246582">
                  <c:v>55.062397013251299</c:v>
                </c:pt>
                <c:pt idx="246583">
                  <c:v>55.062477085591802</c:v>
                </c:pt>
                <c:pt idx="246584">
                  <c:v>55.062557157676103</c:v>
                </c:pt>
                <c:pt idx="246585">
                  <c:v>55.062637229504098</c:v>
                </c:pt>
                <c:pt idx="246586">
                  <c:v>55.062717301075701</c:v>
                </c:pt>
                <c:pt idx="246587">
                  <c:v>55.062797372391103</c:v>
                </c:pt>
                <c:pt idx="246588">
                  <c:v>55.062877443450098</c:v>
                </c:pt>
                <c:pt idx="246589">
                  <c:v>55.062957514252901</c:v>
                </c:pt>
                <c:pt idx="246590">
                  <c:v>55.063037584799297</c:v>
                </c:pt>
                <c:pt idx="246591">
                  <c:v>55.063117655089499</c:v>
                </c:pt>
                <c:pt idx="246592">
                  <c:v>55.063197725123402</c:v>
                </c:pt>
                <c:pt idx="246593">
                  <c:v>55.063277794900898</c:v>
                </c:pt>
                <c:pt idx="246594">
                  <c:v>55.063357864422201</c:v>
                </c:pt>
                <c:pt idx="246595">
                  <c:v>55.063437933687197</c:v>
                </c:pt>
                <c:pt idx="246596">
                  <c:v>55.063518002695801</c:v>
                </c:pt>
                <c:pt idx="246597">
                  <c:v>55.063598071448197</c:v>
                </c:pt>
                <c:pt idx="246598">
                  <c:v>55.063678139944301</c:v>
                </c:pt>
                <c:pt idx="246599">
                  <c:v>55.063758208184097</c:v>
                </c:pt>
                <c:pt idx="246600">
                  <c:v>55.063838276167601</c:v>
                </c:pt>
                <c:pt idx="246601">
                  <c:v>55.063918343894898</c:v>
                </c:pt>
                <c:pt idx="246602">
                  <c:v>55.063998411365802</c:v>
                </c:pt>
                <c:pt idx="246603">
                  <c:v>55.064078478580399</c:v>
                </c:pt>
                <c:pt idx="246604">
                  <c:v>55.064158545538803</c:v>
                </c:pt>
                <c:pt idx="246605">
                  <c:v>55.0642386122408</c:v>
                </c:pt>
                <c:pt idx="246606">
                  <c:v>55.064318678686597</c:v>
                </c:pt>
                <c:pt idx="246607">
                  <c:v>55.064398744876101</c:v>
                </c:pt>
                <c:pt idx="246608">
                  <c:v>55.064478810809298</c:v>
                </c:pt>
                <c:pt idx="246609">
                  <c:v>55.064558876486203</c:v>
                </c:pt>
                <c:pt idx="246610">
                  <c:v>55.0646389419069</c:v>
                </c:pt>
                <c:pt idx="246611">
                  <c:v>55.064719007071197</c:v>
                </c:pt>
                <c:pt idx="246612">
                  <c:v>55.064799071979301</c:v>
                </c:pt>
                <c:pt idx="246613">
                  <c:v>55.064879136631099</c:v>
                </c:pt>
                <c:pt idx="246614">
                  <c:v>55.064959201026603</c:v>
                </c:pt>
                <c:pt idx="246615">
                  <c:v>55.0650392651659</c:v>
                </c:pt>
                <c:pt idx="246616">
                  <c:v>55.065119329048798</c:v>
                </c:pt>
                <c:pt idx="246617">
                  <c:v>55.065199392675503</c:v>
                </c:pt>
                <c:pt idx="246618">
                  <c:v>55.0652794560459</c:v>
                </c:pt>
                <c:pt idx="246619">
                  <c:v>55.065359519159998</c:v>
                </c:pt>
                <c:pt idx="246620">
                  <c:v>55.065439582017902</c:v>
                </c:pt>
                <c:pt idx="246621">
                  <c:v>55.065519644619499</c:v>
                </c:pt>
                <c:pt idx="246622">
                  <c:v>55.065599706964797</c:v>
                </c:pt>
                <c:pt idx="246623">
                  <c:v>55.065679769053801</c:v>
                </c:pt>
                <c:pt idx="246624">
                  <c:v>55.065759830886599</c:v>
                </c:pt>
                <c:pt idx="246625">
                  <c:v>55.065839892463103</c:v>
                </c:pt>
                <c:pt idx="246626">
                  <c:v>55.0659199537833</c:v>
                </c:pt>
                <c:pt idx="246627">
                  <c:v>55.066000014847198</c:v>
                </c:pt>
                <c:pt idx="246628">
                  <c:v>55.066080075654902</c:v>
                </c:pt>
                <c:pt idx="246629">
                  <c:v>55.0661601362063</c:v>
                </c:pt>
                <c:pt idx="246630">
                  <c:v>55.066240196501496</c:v>
                </c:pt>
                <c:pt idx="246631">
                  <c:v>55.066320256540401</c:v>
                </c:pt>
                <c:pt idx="246632">
                  <c:v>55.066400316322998</c:v>
                </c:pt>
                <c:pt idx="246633">
                  <c:v>55.066480375849302</c:v>
                </c:pt>
                <c:pt idx="246634">
                  <c:v>55.066560435119399</c:v>
                </c:pt>
                <c:pt idx="246635">
                  <c:v>55.066640494133303</c:v>
                </c:pt>
                <c:pt idx="246636">
                  <c:v>55.0667205528908</c:v>
                </c:pt>
                <c:pt idx="246637">
                  <c:v>55.066800611392097</c:v>
                </c:pt>
                <c:pt idx="246638">
                  <c:v>55.0668806696372</c:v>
                </c:pt>
                <c:pt idx="246639">
                  <c:v>55.066960727625997</c:v>
                </c:pt>
                <c:pt idx="246640">
                  <c:v>55.0670407853585</c:v>
                </c:pt>
                <c:pt idx="246641">
                  <c:v>55.067120842834797</c:v>
                </c:pt>
                <c:pt idx="246642">
                  <c:v>55.0672009000548</c:v>
                </c:pt>
                <c:pt idx="246643">
                  <c:v>55.067280957018497</c:v>
                </c:pt>
                <c:pt idx="246644">
                  <c:v>55.067361013726</c:v>
                </c:pt>
                <c:pt idx="246645">
                  <c:v>55.067441070177303</c:v>
                </c:pt>
                <c:pt idx="246646">
                  <c:v>55.067521126372299</c:v>
                </c:pt>
                <c:pt idx="246647">
                  <c:v>55.067601182311002</c:v>
                </c:pt>
                <c:pt idx="246648">
                  <c:v>55.067681237993497</c:v>
                </c:pt>
                <c:pt idx="246649">
                  <c:v>55.0677612934198</c:v>
                </c:pt>
                <c:pt idx="246650">
                  <c:v>55.067841348589802</c:v>
                </c:pt>
                <c:pt idx="246651">
                  <c:v>55.067921403503497</c:v>
                </c:pt>
                <c:pt idx="246652">
                  <c:v>55.068001458161</c:v>
                </c:pt>
                <c:pt idx="246653">
                  <c:v>55.068081512562202</c:v>
                </c:pt>
                <c:pt idx="246654">
                  <c:v>55.068161566707197</c:v>
                </c:pt>
                <c:pt idx="246655">
                  <c:v>55.068241620595998</c:v>
                </c:pt>
                <c:pt idx="246656">
                  <c:v>55.0683216742285</c:v>
                </c:pt>
                <c:pt idx="246657">
                  <c:v>55.068401727604702</c:v>
                </c:pt>
                <c:pt idx="246658">
                  <c:v>55.068481780724802</c:v>
                </c:pt>
                <c:pt idx="246659">
                  <c:v>55.068561833588497</c:v>
                </c:pt>
                <c:pt idx="246660">
                  <c:v>55.068641886196097</c:v>
                </c:pt>
                <c:pt idx="246661">
                  <c:v>55.068721938547299</c:v>
                </c:pt>
                <c:pt idx="246662">
                  <c:v>55.068801990642399</c:v>
                </c:pt>
                <c:pt idx="246663">
                  <c:v>55.068882042481199</c:v>
                </c:pt>
                <c:pt idx="246664">
                  <c:v>55.068962094063799</c:v>
                </c:pt>
                <c:pt idx="246665">
                  <c:v>55.0690421453901</c:v>
                </c:pt>
                <c:pt idx="246666">
                  <c:v>55.069122196460199</c:v>
                </c:pt>
                <c:pt idx="246667">
                  <c:v>55.069202247274099</c:v>
                </c:pt>
                <c:pt idx="246668">
                  <c:v>55.069282297831698</c:v>
                </c:pt>
                <c:pt idx="246669">
                  <c:v>55.069362348133097</c:v>
                </c:pt>
                <c:pt idx="246670">
                  <c:v>55.069442398178197</c:v>
                </c:pt>
                <c:pt idx="246671">
                  <c:v>55.069522447967103</c:v>
                </c:pt>
                <c:pt idx="246672">
                  <c:v>55.069602497499801</c:v>
                </c:pt>
                <c:pt idx="246673">
                  <c:v>55.069682546776299</c:v>
                </c:pt>
                <c:pt idx="246674">
                  <c:v>55.069762595796497</c:v>
                </c:pt>
                <c:pt idx="246675">
                  <c:v>55.069842644560502</c:v>
                </c:pt>
                <c:pt idx="246676">
                  <c:v>55.0699226930683</c:v>
                </c:pt>
                <c:pt idx="246677">
                  <c:v>55.070002741319797</c:v>
                </c:pt>
                <c:pt idx="246678">
                  <c:v>55.070082789315201</c:v>
                </c:pt>
                <c:pt idx="246679">
                  <c:v>55.070162837054198</c:v>
                </c:pt>
                <c:pt idx="246680">
                  <c:v>55.070242884537102</c:v>
                </c:pt>
                <c:pt idx="246681">
                  <c:v>55.070322931763698</c:v>
                </c:pt>
                <c:pt idx="246682">
                  <c:v>55.070402978734101</c:v>
                </c:pt>
                <c:pt idx="246683">
                  <c:v>55.070483025448297</c:v>
                </c:pt>
                <c:pt idx="246684">
                  <c:v>55.0705630719063</c:v>
                </c:pt>
                <c:pt idx="246685">
                  <c:v>55.070643118108002</c:v>
                </c:pt>
                <c:pt idx="246686">
                  <c:v>55.070723164053597</c:v>
                </c:pt>
                <c:pt idx="246687">
                  <c:v>55.070803209742898</c:v>
                </c:pt>
                <c:pt idx="246688">
                  <c:v>55.070883255176</c:v>
                </c:pt>
                <c:pt idx="246689">
                  <c:v>55.070963300352801</c:v>
                </c:pt>
                <c:pt idx="246690">
                  <c:v>55.071043345273502</c:v>
                </c:pt>
                <c:pt idx="246691">
                  <c:v>55.071123389937902</c:v>
                </c:pt>
                <c:pt idx="246692">
                  <c:v>55.071203434346103</c:v>
                </c:pt>
                <c:pt idx="246693">
                  <c:v>55.071283478498103</c:v>
                </c:pt>
                <c:pt idx="246694">
                  <c:v>55.071363522393902</c:v>
                </c:pt>
                <c:pt idx="246695">
                  <c:v>55.071443566033501</c:v>
                </c:pt>
                <c:pt idx="246696">
                  <c:v>55.0715236094169</c:v>
                </c:pt>
                <c:pt idx="246697">
                  <c:v>55.071603652543999</c:v>
                </c:pt>
                <c:pt idx="246698">
                  <c:v>55.071683695414997</c:v>
                </c:pt>
                <c:pt idx="246699">
                  <c:v>55.071763738029702</c:v>
                </c:pt>
                <c:pt idx="246700">
                  <c:v>55.0718437803882</c:v>
                </c:pt>
                <c:pt idx="246701">
                  <c:v>55.071923822490497</c:v>
                </c:pt>
                <c:pt idx="246702">
                  <c:v>55.072003864336601</c:v>
                </c:pt>
                <c:pt idx="246703">
                  <c:v>55.072083905926497</c:v>
                </c:pt>
                <c:pt idx="246704">
                  <c:v>55.072163947260201</c:v>
                </c:pt>
                <c:pt idx="246705">
                  <c:v>55.072243988337704</c:v>
                </c:pt>
                <c:pt idx="246706">
                  <c:v>55.072324029158999</c:v>
                </c:pt>
                <c:pt idx="246707">
                  <c:v>55.072404069724101</c:v>
                </c:pt>
                <c:pt idx="246708">
                  <c:v>55.072484110032903</c:v>
                </c:pt>
                <c:pt idx="246709">
                  <c:v>55.072564150085597</c:v>
                </c:pt>
                <c:pt idx="246710">
                  <c:v>55.072644189882098</c:v>
                </c:pt>
                <c:pt idx="246711">
                  <c:v>55.072724229422299</c:v>
                </c:pt>
                <c:pt idx="246712">
                  <c:v>55.072804268706399</c:v>
                </c:pt>
                <c:pt idx="246713">
                  <c:v>55.072884307734299</c:v>
                </c:pt>
                <c:pt idx="246714">
                  <c:v>55.072964346505998</c:v>
                </c:pt>
                <c:pt idx="246715">
                  <c:v>55.073044385021397</c:v>
                </c:pt>
                <c:pt idx="246716">
                  <c:v>55.073124423280703</c:v>
                </c:pt>
                <c:pt idx="246717">
                  <c:v>55.073204461283801</c:v>
                </c:pt>
                <c:pt idx="246718">
                  <c:v>55.073284499030699</c:v>
                </c:pt>
                <c:pt idx="246719">
                  <c:v>55.073364536521403</c:v>
                </c:pt>
                <c:pt idx="246720">
                  <c:v>55.0734445737559</c:v>
                </c:pt>
                <c:pt idx="246721">
                  <c:v>55.073524610734196</c:v>
                </c:pt>
                <c:pt idx="246722">
                  <c:v>55.073604647456399</c:v>
                </c:pt>
                <c:pt idx="246723">
                  <c:v>55.073684683922302</c:v>
                </c:pt>
                <c:pt idx="246724">
                  <c:v>55.073764720131997</c:v>
                </c:pt>
                <c:pt idx="246725">
                  <c:v>55.073844756085599</c:v>
                </c:pt>
                <c:pt idx="246726">
                  <c:v>55.0739247917829</c:v>
                </c:pt>
                <c:pt idx="246727">
                  <c:v>55.074004827224101</c:v>
                </c:pt>
                <c:pt idx="246728">
                  <c:v>55.074084862409102</c:v>
                </c:pt>
                <c:pt idx="246729">
                  <c:v>55.074164897337901</c:v>
                </c:pt>
                <c:pt idx="246730">
                  <c:v>55.0742449320106</c:v>
                </c:pt>
                <c:pt idx="246731">
                  <c:v>55.074324966427</c:v>
                </c:pt>
                <c:pt idx="246732">
                  <c:v>55.074405000587298</c:v>
                </c:pt>
                <c:pt idx="246733">
                  <c:v>55.074485034491303</c:v>
                </c:pt>
                <c:pt idx="246734">
                  <c:v>55.074565068139201</c:v>
                </c:pt>
                <c:pt idx="246735">
                  <c:v>55.074645101530898</c:v>
                </c:pt>
                <c:pt idx="246736">
                  <c:v>55.074725134666501</c:v>
                </c:pt>
                <c:pt idx="246737">
                  <c:v>55.074805167545797</c:v>
                </c:pt>
                <c:pt idx="246738">
                  <c:v>55.074885200169</c:v>
                </c:pt>
                <c:pt idx="246739">
                  <c:v>55.074965232536002</c:v>
                </c:pt>
                <c:pt idx="246740">
                  <c:v>55.075045264646803</c:v>
                </c:pt>
                <c:pt idx="246741">
                  <c:v>55.075125296501497</c:v>
                </c:pt>
                <c:pt idx="246742">
                  <c:v>55.075205328099898</c:v>
                </c:pt>
                <c:pt idx="246743">
                  <c:v>55.075285359442198</c:v>
                </c:pt>
                <c:pt idx="246744">
                  <c:v>55.075365390528297</c:v>
                </c:pt>
                <c:pt idx="246745">
                  <c:v>55.075445421358303</c:v>
                </c:pt>
                <c:pt idx="246746">
                  <c:v>55.075525451932101</c:v>
                </c:pt>
                <c:pt idx="246747">
                  <c:v>55.075605482249699</c:v>
                </c:pt>
                <c:pt idx="246748">
                  <c:v>55.075685512311097</c:v>
                </c:pt>
                <c:pt idx="246749">
                  <c:v>55.0757655421164</c:v>
                </c:pt>
                <c:pt idx="246750">
                  <c:v>55.075845571665504</c:v>
                </c:pt>
                <c:pt idx="246751">
                  <c:v>55.075925600958399</c:v>
                </c:pt>
                <c:pt idx="246752">
                  <c:v>55.076005629995201</c:v>
                </c:pt>
                <c:pt idx="246753">
                  <c:v>55.076085658775803</c:v>
                </c:pt>
                <c:pt idx="246754">
                  <c:v>55.076165687300197</c:v>
                </c:pt>
                <c:pt idx="246755">
                  <c:v>55.076245715568497</c:v>
                </c:pt>
                <c:pt idx="246756">
                  <c:v>55.076325743580597</c:v>
                </c:pt>
                <c:pt idx="246757">
                  <c:v>55.076405771336603</c:v>
                </c:pt>
                <c:pt idx="246758">
                  <c:v>55.076485798836302</c:v>
                </c:pt>
                <c:pt idx="246759">
                  <c:v>55.07656582608</c:v>
                </c:pt>
                <c:pt idx="246760">
                  <c:v>55.076645853067397</c:v>
                </c:pt>
                <c:pt idx="246761">
                  <c:v>55.076725879798701</c:v>
                </c:pt>
                <c:pt idx="246762">
                  <c:v>55.076805906273897</c:v>
                </c:pt>
                <c:pt idx="246763">
                  <c:v>55.0768859324929</c:v>
                </c:pt>
                <c:pt idx="246764">
                  <c:v>55.076965958455702</c:v>
                </c:pt>
                <c:pt idx="246765">
                  <c:v>55.077045984162403</c:v>
                </c:pt>
                <c:pt idx="246766">
                  <c:v>55.077126009612897</c:v>
                </c:pt>
                <c:pt idx="246767">
                  <c:v>55.077206034807297</c:v>
                </c:pt>
                <c:pt idx="246768">
                  <c:v>55.077286059745497</c:v>
                </c:pt>
                <c:pt idx="246769">
                  <c:v>55.077366084427503</c:v>
                </c:pt>
                <c:pt idx="246770">
                  <c:v>55.077446108853401</c:v>
                </c:pt>
                <c:pt idx="246771">
                  <c:v>55.077526133023198</c:v>
                </c:pt>
                <c:pt idx="246772">
                  <c:v>55.077606156936803</c:v>
                </c:pt>
                <c:pt idx="246773">
                  <c:v>55.077686180594299</c:v>
                </c:pt>
                <c:pt idx="246774">
                  <c:v>55.077766203995601</c:v>
                </c:pt>
                <c:pt idx="246775">
                  <c:v>55.077846227140697</c:v>
                </c:pt>
                <c:pt idx="246776">
                  <c:v>55.077926250029797</c:v>
                </c:pt>
                <c:pt idx="246777">
                  <c:v>55.078006272662599</c:v>
                </c:pt>
                <c:pt idx="246778">
                  <c:v>55.078086295039299</c:v>
                </c:pt>
                <c:pt idx="246779">
                  <c:v>55.078166317159898</c:v>
                </c:pt>
                <c:pt idx="246780">
                  <c:v>55.078246339024403</c:v>
                </c:pt>
                <c:pt idx="246781">
                  <c:v>55.078326360632602</c:v>
                </c:pt>
                <c:pt idx="246782">
                  <c:v>55.078406381984799</c:v>
                </c:pt>
                <c:pt idx="246783">
                  <c:v>55.078486403080802</c:v>
                </c:pt>
                <c:pt idx="246784">
                  <c:v>55.078566423920698</c:v>
                </c:pt>
                <c:pt idx="246785">
                  <c:v>55.0786464445044</c:v>
                </c:pt>
                <c:pt idx="246786">
                  <c:v>55.078726464832002</c:v>
                </c:pt>
                <c:pt idx="246787">
                  <c:v>55.078806484903403</c:v>
                </c:pt>
                <c:pt idx="246788">
                  <c:v>55.078886504718803</c:v>
                </c:pt>
                <c:pt idx="246789">
                  <c:v>55.078966524277902</c:v>
                </c:pt>
                <c:pt idx="246790">
                  <c:v>55.079046543581001</c:v>
                </c:pt>
                <c:pt idx="246791">
                  <c:v>55.079126562627899</c:v>
                </c:pt>
                <c:pt idx="246792">
                  <c:v>55.079206581418703</c:v>
                </c:pt>
                <c:pt idx="246793">
                  <c:v>55.079286599953299</c:v>
                </c:pt>
                <c:pt idx="246794">
                  <c:v>55.079366618231802</c:v>
                </c:pt>
                <c:pt idx="246795">
                  <c:v>55.079446636254197</c:v>
                </c:pt>
                <c:pt idx="246796">
                  <c:v>55.079526654020398</c:v>
                </c:pt>
                <c:pt idx="246797">
                  <c:v>55.079606671530598</c:v>
                </c:pt>
                <c:pt idx="246798">
                  <c:v>55.079686688784498</c:v>
                </c:pt>
                <c:pt idx="246799">
                  <c:v>55.079766705782397</c:v>
                </c:pt>
                <c:pt idx="246800">
                  <c:v>55.079846722524103</c:v>
                </c:pt>
                <c:pt idx="246801">
                  <c:v>55.0799267390097</c:v>
                </c:pt>
                <c:pt idx="246802">
                  <c:v>55.080006755239197</c:v>
                </c:pt>
                <c:pt idx="246803">
                  <c:v>55.080086771212599</c:v>
                </c:pt>
                <c:pt idx="246804">
                  <c:v>55.080166786929802</c:v>
                </c:pt>
                <c:pt idx="246805">
                  <c:v>55.080246802390903</c:v>
                </c:pt>
                <c:pt idx="246806">
                  <c:v>55.080326817595903</c:v>
                </c:pt>
                <c:pt idx="246807">
                  <c:v>55.080406832544803</c:v>
                </c:pt>
                <c:pt idx="246808">
                  <c:v>55.080486847237502</c:v>
                </c:pt>
                <c:pt idx="246809">
                  <c:v>55.0805668616741</c:v>
                </c:pt>
                <c:pt idx="246810">
                  <c:v>55.080646875854697</c:v>
                </c:pt>
                <c:pt idx="246811">
                  <c:v>55.080726889779001</c:v>
                </c:pt>
                <c:pt idx="246812">
                  <c:v>55.080806903447296</c:v>
                </c:pt>
                <c:pt idx="246813">
                  <c:v>55.080886916859498</c:v>
                </c:pt>
                <c:pt idx="246814">
                  <c:v>55.080966930015499</c:v>
                </c:pt>
                <c:pt idx="246815">
                  <c:v>55.0810469429154</c:v>
                </c:pt>
                <c:pt idx="246816">
                  <c:v>55.081126955559199</c:v>
                </c:pt>
                <c:pt idx="246817">
                  <c:v>55.081206967946898</c:v>
                </c:pt>
                <c:pt idx="246818">
                  <c:v>55.081286980078502</c:v>
                </c:pt>
                <c:pt idx="246819">
                  <c:v>55.081366991953999</c:v>
                </c:pt>
                <c:pt idx="246820">
                  <c:v>55.081447003573302</c:v>
                </c:pt>
                <c:pt idx="246821">
                  <c:v>55.081527014936597</c:v>
                </c:pt>
                <c:pt idx="246822">
                  <c:v>55.081607026043699</c:v>
                </c:pt>
                <c:pt idx="246823">
                  <c:v>55.081687036894799</c:v>
                </c:pt>
                <c:pt idx="246824">
                  <c:v>55.081767047489699</c:v>
                </c:pt>
                <c:pt idx="246825">
                  <c:v>55.081847057828497</c:v>
                </c:pt>
                <c:pt idx="246826">
                  <c:v>55.081927067911202</c:v>
                </c:pt>
                <c:pt idx="246827">
                  <c:v>55.082007077737799</c:v>
                </c:pt>
                <c:pt idx="246828">
                  <c:v>55.082087087308302</c:v>
                </c:pt>
                <c:pt idx="246829">
                  <c:v>55.082167096622697</c:v>
                </c:pt>
                <c:pt idx="246830">
                  <c:v>55.082247105680999</c:v>
                </c:pt>
                <c:pt idx="246831">
                  <c:v>55.082327114483199</c:v>
                </c:pt>
                <c:pt idx="246832">
                  <c:v>55.082407123029299</c:v>
                </c:pt>
                <c:pt idx="246833">
                  <c:v>55.082487131319297</c:v>
                </c:pt>
                <c:pt idx="246834">
                  <c:v>55.082567139353202</c:v>
                </c:pt>
                <c:pt idx="246835">
                  <c:v>55.082647147130999</c:v>
                </c:pt>
                <c:pt idx="246836">
                  <c:v>55.082727154652702</c:v>
                </c:pt>
                <c:pt idx="246837">
                  <c:v>55.082807161918304</c:v>
                </c:pt>
                <c:pt idx="246838">
                  <c:v>55.082887168927797</c:v>
                </c:pt>
                <c:pt idx="246839">
                  <c:v>55.082967175681198</c:v>
                </c:pt>
                <c:pt idx="246840">
                  <c:v>55.083047182178497</c:v>
                </c:pt>
                <c:pt idx="246841">
                  <c:v>55.083127188419702</c:v>
                </c:pt>
                <c:pt idx="246842">
                  <c:v>55.0832071944048</c:v>
                </c:pt>
                <c:pt idx="246843">
                  <c:v>55.083287200133903</c:v>
                </c:pt>
                <c:pt idx="246844">
                  <c:v>55.083367205606798</c:v>
                </c:pt>
                <c:pt idx="246845">
                  <c:v>55.083447210823699</c:v>
                </c:pt>
                <c:pt idx="246846">
                  <c:v>55.0835272157844</c:v>
                </c:pt>
                <c:pt idx="246847">
                  <c:v>55.0836072204891</c:v>
                </c:pt>
                <c:pt idx="246848">
                  <c:v>55.083687224937698</c:v>
                </c:pt>
                <c:pt idx="246849">
                  <c:v>55.083767229130203</c:v>
                </c:pt>
                <c:pt idx="246850">
                  <c:v>55.083847233066599</c:v>
                </c:pt>
                <c:pt idx="246851">
                  <c:v>55.083927236746902</c:v>
                </c:pt>
                <c:pt idx="246852">
                  <c:v>55.084007240171204</c:v>
                </c:pt>
                <c:pt idx="246853">
                  <c:v>55.084087243339397</c:v>
                </c:pt>
                <c:pt idx="246854">
                  <c:v>55.084167246251397</c:v>
                </c:pt>
                <c:pt idx="246855">
                  <c:v>55.084247248907403</c:v>
                </c:pt>
                <c:pt idx="246856">
                  <c:v>55.0843272513073</c:v>
                </c:pt>
                <c:pt idx="246857">
                  <c:v>55.084407253451197</c:v>
                </c:pt>
                <c:pt idx="246858">
                  <c:v>55.0844872553389</c:v>
                </c:pt>
                <c:pt idx="246859">
                  <c:v>55.084567256970601</c:v>
                </c:pt>
                <c:pt idx="246860">
                  <c:v>55.084647258346202</c:v>
                </c:pt>
                <c:pt idx="246861">
                  <c:v>55.084727259465701</c:v>
                </c:pt>
                <c:pt idx="246862">
                  <c:v>55.0848072603292</c:v>
                </c:pt>
                <c:pt idx="246863">
                  <c:v>55.084887260936497</c:v>
                </c:pt>
                <c:pt idx="246864">
                  <c:v>55.084967261287801</c:v>
                </c:pt>
                <c:pt idx="246865">
                  <c:v>55.085047261382996</c:v>
                </c:pt>
                <c:pt idx="246866">
                  <c:v>55.085127261222198</c:v>
                </c:pt>
                <c:pt idx="246867">
                  <c:v>55.085207260805298</c:v>
                </c:pt>
                <c:pt idx="246868">
                  <c:v>55.085287260132297</c:v>
                </c:pt>
                <c:pt idx="246869">
                  <c:v>55.085367259203203</c:v>
                </c:pt>
                <c:pt idx="246870">
                  <c:v>55.085447258018</c:v>
                </c:pt>
                <c:pt idx="246871">
                  <c:v>55.085527256576803</c:v>
                </c:pt>
                <c:pt idx="246872">
                  <c:v>55.085607254879598</c:v>
                </c:pt>
                <c:pt idx="246873">
                  <c:v>55.085687252926199</c:v>
                </c:pt>
                <c:pt idx="246874">
                  <c:v>55.085767250716799</c:v>
                </c:pt>
                <c:pt idx="246875">
                  <c:v>55.085847248251298</c:v>
                </c:pt>
                <c:pt idx="246876">
                  <c:v>55.085927245529803</c:v>
                </c:pt>
                <c:pt idx="246877">
                  <c:v>55.086007242552199</c:v>
                </c:pt>
                <c:pt idx="246878">
                  <c:v>55.086087239318502</c:v>
                </c:pt>
                <c:pt idx="246879">
                  <c:v>55.086167235828803</c:v>
                </c:pt>
                <c:pt idx="246880">
                  <c:v>55.086247232082997</c:v>
                </c:pt>
                <c:pt idx="246881">
                  <c:v>55.086327228081103</c:v>
                </c:pt>
                <c:pt idx="246882">
                  <c:v>55.086407223823201</c:v>
                </c:pt>
                <c:pt idx="246883">
                  <c:v>55.086487219309298</c:v>
                </c:pt>
                <c:pt idx="246884">
                  <c:v>55.086567214539201</c:v>
                </c:pt>
                <c:pt idx="246885">
                  <c:v>55.086647209513103</c:v>
                </c:pt>
                <c:pt idx="246886">
                  <c:v>55.086727204231003</c:v>
                </c:pt>
                <c:pt idx="246887">
                  <c:v>55.086807198692803</c:v>
                </c:pt>
                <c:pt idx="246888">
                  <c:v>55.086887192898502</c:v>
                </c:pt>
                <c:pt idx="246889">
                  <c:v>55.086967186848199</c:v>
                </c:pt>
                <c:pt idx="246890">
                  <c:v>55.087047180541802</c:v>
                </c:pt>
                <c:pt idx="246891">
                  <c:v>55.087127173979397</c:v>
                </c:pt>
                <c:pt idx="246892">
                  <c:v>55.087207167160997</c:v>
                </c:pt>
                <c:pt idx="246893">
                  <c:v>55.087287160086397</c:v>
                </c:pt>
                <c:pt idx="246894">
                  <c:v>55.087367152755903</c:v>
                </c:pt>
                <c:pt idx="246895">
                  <c:v>55.0874471451692</c:v>
                </c:pt>
                <c:pt idx="246896">
                  <c:v>55.087527137326603</c:v>
                </c:pt>
                <c:pt idx="246897">
                  <c:v>55.087607129227898</c:v>
                </c:pt>
                <c:pt idx="246898">
                  <c:v>55.087687120873099</c:v>
                </c:pt>
                <c:pt idx="246899">
                  <c:v>55.087767112262298</c:v>
                </c:pt>
                <c:pt idx="246900">
                  <c:v>55.087847103395397</c:v>
                </c:pt>
                <c:pt idx="246901">
                  <c:v>55.087927094272501</c:v>
                </c:pt>
                <c:pt idx="246902">
                  <c:v>55.088007084893597</c:v>
                </c:pt>
                <c:pt idx="246903">
                  <c:v>55.088087075258599</c:v>
                </c:pt>
                <c:pt idx="246904">
                  <c:v>55.0881670653676</c:v>
                </c:pt>
                <c:pt idx="246905">
                  <c:v>55.088247055220499</c:v>
                </c:pt>
                <c:pt idx="246906">
                  <c:v>55.088327044817397</c:v>
                </c:pt>
                <c:pt idx="246907">
                  <c:v>55.088407034158202</c:v>
                </c:pt>
                <c:pt idx="246908">
                  <c:v>55.088487023243097</c:v>
                </c:pt>
                <c:pt idx="246909">
                  <c:v>55.088567012071799</c:v>
                </c:pt>
                <c:pt idx="246910">
                  <c:v>55.088647000644599</c:v>
                </c:pt>
                <c:pt idx="246911">
                  <c:v>55.088726988961298</c:v>
                </c:pt>
                <c:pt idx="246912">
                  <c:v>55.088806977021903</c:v>
                </c:pt>
                <c:pt idx="246913">
                  <c:v>55.0888869648266</c:v>
                </c:pt>
                <c:pt idx="246914">
                  <c:v>55.088966952375202</c:v>
                </c:pt>
                <c:pt idx="246915">
                  <c:v>55.089046939667703</c:v>
                </c:pt>
                <c:pt idx="246916">
                  <c:v>55.089126926704303</c:v>
                </c:pt>
                <c:pt idx="246917">
                  <c:v>55.089206913484702</c:v>
                </c:pt>
                <c:pt idx="246918">
                  <c:v>55.089286900009199</c:v>
                </c:pt>
                <c:pt idx="246919">
                  <c:v>55.089366886277702</c:v>
                </c:pt>
                <c:pt idx="246920">
                  <c:v>55.089446872290097</c:v>
                </c:pt>
                <c:pt idx="246921">
                  <c:v>55.089526858046497</c:v>
                </c:pt>
                <c:pt idx="246922">
                  <c:v>55.089606843546797</c:v>
                </c:pt>
                <c:pt idx="246923">
                  <c:v>55.089686828791102</c:v>
                </c:pt>
                <c:pt idx="246924">
                  <c:v>55.089766813779399</c:v>
                </c:pt>
                <c:pt idx="246925">
                  <c:v>55.089846798511701</c:v>
                </c:pt>
                <c:pt idx="246926">
                  <c:v>55.089926782988002</c:v>
                </c:pt>
                <c:pt idx="246927">
                  <c:v>55.090006767208202</c:v>
                </c:pt>
                <c:pt idx="246928">
                  <c:v>55.0900867511724</c:v>
                </c:pt>
                <c:pt idx="246929">
                  <c:v>55.090166734880597</c:v>
                </c:pt>
                <c:pt idx="246930">
                  <c:v>55.0902467183328</c:v>
                </c:pt>
                <c:pt idx="246931">
                  <c:v>55.090326701528902</c:v>
                </c:pt>
                <c:pt idx="246932">
                  <c:v>55.090406684469002</c:v>
                </c:pt>
                <c:pt idx="246933">
                  <c:v>55.090486667153101</c:v>
                </c:pt>
                <c:pt idx="246934">
                  <c:v>55.090566649581199</c:v>
                </c:pt>
                <c:pt idx="246935">
                  <c:v>55.090646631753302</c:v>
                </c:pt>
                <c:pt idx="246936">
                  <c:v>55.090726613669403</c:v>
                </c:pt>
                <c:pt idx="246937">
                  <c:v>55.090806595329397</c:v>
                </c:pt>
                <c:pt idx="246938">
                  <c:v>55.090886576733404</c:v>
                </c:pt>
                <c:pt idx="246939">
                  <c:v>55.090966557881501</c:v>
                </c:pt>
                <c:pt idx="246940">
                  <c:v>55.091046538773497</c:v>
                </c:pt>
                <c:pt idx="246941">
                  <c:v>55.091126519409499</c:v>
                </c:pt>
                <c:pt idx="246942">
                  <c:v>55.091206499789401</c:v>
                </c:pt>
                <c:pt idx="246943">
                  <c:v>55.0912864799134</c:v>
                </c:pt>
                <c:pt idx="246944">
                  <c:v>55.091366459781398</c:v>
                </c:pt>
                <c:pt idx="246945">
                  <c:v>55.091446439393302</c:v>
                </c:pt>
                <c:pt idx="246946">
                  <c:v>55.091526418749297</c:v>
                </c:pt>
                <c:pt idx="246947">
                  <c:v>55.091606397849198</c:v>
                </c:pt>
                <c:pt idx="246948">
                  <c:v>55.091686376693097</c:v>
                </c:pt>
                <c:pt idx="246949">
                  <c:v>55.091766355281102</c:v>
                </c:pt>
                <c:pt idx="246950">
                  <c:v>55.091846333612999</c:v>
                </c:pt>
                <c:pt idx="246951">
                  <c:v>55.091926311688901</c:v>
                </c:pt>
                <c:pt idx="246952">
                  <c:v>55.092006289508802</c:v>
                </c:pt>
                <c:pt idx="246953">
                  <c:v>55.092086267072801</c:v>
                </c:pt>
                <c:pt idx="246954">
                  <c:v>55.092166244380699</c:v>
                </c:pt>
                <c:pt idx="246955">
                  <c:v>55.092246221432603</c:v>
                </c:pt>
                <c:pt idx="246956">
                  <c:v>55.092326198228498</c:v>
                </c:pt>
                <c:pt idx="246957">
                  <c:v>55.092406174768399</c:v>
                </c:pt>
                <c:pt idx="246958">
                  <c:v>55.092486151052299</c:v>
                </c:pt>
                <c:pt idx="246959">
                  <c:v>55.092566127080303</c:v>
                </c:pt>
                <c:pt idx="246960">
                  <c:v>55.0926461028522</c:v>
                </c:pt>
                <c:pt idx="246961">
                  <c:v>55.092726078368102</c:v>
                </c:pt>
                <c:pt idx="246962">
                  <c:v>55.092806053628003</c:v>
                </c:pt>
                <c:pt idx="246963">
                  <c:v>55.092886028632002</c:v>
                </c:pt>
                <c:pt idx="246964">
                  <c:v>55.0929660033799</c:v>
                </c:pt>
                <c:pt idx="246965">
                  <c:v>55.093045977871903</c:v>
                </c:pt>
                <c:pt idx="246966">
                  <c:v>55.093125952107897</c:v>
                </c:pt>
                <c:pt idx="246967">
                  <c:v>55.093205926087798</c:v>
                </c:pt>
                <c:pt idx="246968">
                  <c:v>55.093285899811796</c:v>
                </c:pt>
                <c:pt idx="246969">
                  <c:v>55.093365873279801</c:v>
                </c:pt>
                <c:pt idx="246970">
                  <c:v>55.093445846491797</c:v>
                </c:pt>
                <c:pt idx="246971">
                  <c:v>55.093525819447898</c:v>
                </c:pt>
                <c:pt idx="246972">
                  <c:v>55.093605792147898</c:v>
                </c:pt>
                <c:pt idx="246973">
                  <c:v>55.093685764591903</c:v>
                </c:pt>
                <c:pt idx="246974">
                  <c:v>55.09376573678</c:v>
                </c:pt>
                <c:pt idx="246975">
                  <c:v>55.093845708712102</c:v>
                </c:pt>
                <c:pt idx="246976">
                  <c:v>55.093925680388203</c:v>
                </c:pt>
                <c:pt idx="246977">
                  <c:v>55.094005651808303</c:v>
                </c:pt>
                <c:pt idx="246978">
                  <c:v>55.094085622972401</c:v>
                </c:pt>
                <c:pt idx="246979">
                  <c:v>55.094165593880597</c:v>
                </c:pt>
                <c:pt idx="246980">
                  <c:v>55.094245564532798</c:v>
                </c:pt>
                <c:pt idx="246981">
                  <c:v>55.094325534928998</c:v>
                </c:pt>
                <c:pt idx="246982">
                  <c:v>55.094405505069197</c:v>
                </c:pt>
                <c:pt idx="246983">
                  <c:v>55.094485474953402</c:v>
                </c:pt>
                <c:pt idx="246984">
                  <c:v>55.094565444581697</c:v>
                </c:pt>
                <c:pt idx="246985">
                  <c:v>55.094645413953998</c:v>
                </c:pt>
                <c:pt idx="246986">
                  <c:v>55.094725383070298</c:v>
                </c:pt>
                <c:pt idx="246987">
                  <c:v>55.094805351930603</c:v>
                </c:pt>
                <c:pt idx="246988">
                  <c:v>55.094885320534999</c:v>
                </c:pt>
                <c:pt idx="246989">
                  <c:v>55.094965288883401</c:v>
                </c:pt>
                <c:pt idx="246990">
                  <c:v>55.095045256975801</c:v>
                </c:pt>
                <c:pt idx="246991">
                  <c:v>55.0951252248123</c:v>
                </c:pt>
                <c:pt idx="246992">
                  <c:v>55.095205192392797</c:v>
                </c:pt>
                <c:pt idx="246993">
                  <c:v>55.095285159717299</c:v>
                </c:pt>
                <c:pt idx="246994">
                  <c:v>55.095365126785801</c:v>
                </c:pt>
                <c:pt idx="246995">
                  <c:v>55.0954450935984</c:v>
                </c:pt>
                <c:pt idx="246996">
                  <c:v>55.095525060154998</c:v>
                </c:pt>
                <c:pt idx="246997">
                  <c:v>55.095605026455601</c:v>
                </c:pt>
                <c:pt idx="246998">
                  <c:v>55.095684992500303</c:v>
                </c:pt>
                <c:pt idx="246999">
                  <c:v>55.095764958289003</c:v>
                </c:pt>
                <c:pt idx="247000">
                  <c:v>55.095844923821801</c:v>
                </c:pt>
                <c:pt idx="247001">
                  <c:v>55.095924889098598</c:v>
                </c:pt>
                <c:pt idx="247002">
                  <c:v>55.0960048541194</c:v>
                </c:pt>
                <c:pt idx="247003">
                  <c:v>55.0960848188843</c:v>
                </c:pt>
                <c:pt idx="247004">
                  <c:v>55.096164783393199</c:v>
                </c:pt>
                <c:pt idx="247005">
                  <c:v>55.096244747646097</c:v>
                </c:pt>
                <c:pt idx="247006">
                  <c:v>55.096324711643099</c:v>
                </c:pt>
                <c:pt idx="247007">
                  <c:v>55.0964046753841</c:v>
                </c:pt>
                <c:pt idx="247008">
                  <c:v>55.0964846388692</c:v>
                </c:pt>
                <c:pt idx="247009">
                  <c:v>55.096564602098297</c:v>
                </c:pt>
                <c:pt idx="247010">
                  <c:v>55.0966445650715</c:v>
                </c:pt>
                <c:pt idx="247011">
                  <c:v>55.096724527788702</c:v>
                </c:pt>
                <c:pt idx="247012">
                  <c:v>55.096804490250001</c:v>
                </c:pt>
                <c:pt idx="247013">
                  <c:v>55.096884452455299</c:v>
                </c:pt>
                <c:pt idx="247014">
                  <c:v>55.096964414404603</c:v>
                </c:pt>
                <c:pt idx="247015">
                  <c:v>55.097044376097998</c:v>
                </c:pt>
                <c:pt idx="247016">
                  <c:v>55.097124337535497</c:v>
                </c:pt>
                <c:pt idx="247017">
                  <c:v>55.097204298717003</c:v>
                </c:pt>
                <c:pt idx="247018">
                  <c:v>55.0972842596425</c:v>
                </c:pt>
                <c:pt idx="247019">
                  <c:v>55.097364220312102</c:v>
                </c:pt>
                <c:pt idx="247020">
                  <c:v>55.097444180725802</c:v>
                </c:pt>
                <c:pt idx="247021">
                  <c:v>55.0975241408835</c:v>
                </c:pt>
                <c:pt idx="247022">
                  <c:v>55.097604100785297</c:v>
                </c:pt>
                <c:pt idx="247023">
                  <c:v>55.097684060431099</c:v>
                </c:pt>
                <c:pt idx="247024">
                  <c:v>55.097764019821</c:v>
                </c:pt>
                <c:pt idx="247025">
                  <c:v>55.097843978954899</c:v>
                </c:pt>
                <c:pt idx="247026">
                  <c:v>55.097923937832903</c:v>
                </c:pt>
                <c:pt idx="247027">
                  <c:v>55.098003896454898</c:v>
                </c:pt>
                <c:pt idx="247028">
                  <c:v>55.098083854820999</c:v>
                </c:pt>
                <c:pt idx="247029">
                  <c:v>55.098163812931197</c:v>
                </c:pt>
                <c:pt idx="247030">
                  <c:v>55.098243770785402</c:v>
                </c:pt>
                <c:pt idx="247031">
                  <c:v>55.098323728383697</c:v>
                </c:pt>
                <c:pt idx="247032">
                  <c:v>55.098403685726097</c:v>
                </c:pt>
                <c:pt idx="247033">
                  <c:v>55.098483642812504</c:v>
                </c:pt>
                <c:pt idx="247034">
                  <c:v>55.098563599643001</c:v>
                </c:pt>
                <c:pt idx="247035">
                  <c:v>55.098643556217503</c:v>
                </c:pt>
                <c:pt idx="247036">
                  <c:v>55.098723512536203</c:v>
                </c:pt>
                <c:pt idx="247037">
                  <c:v>55.098803468598803</c:v>
                </c:pt>
                <c:pt idx="247038">
                  <c:v>55.098883424405599</c:v>
                </c:pt>
                <c:pt idx="247039">
                  <c:v>55.098963379956402</c:v>
                </c:pt>
                <c:pt idx="247040">
                  <c:v>55.099043335251302</c:v>
                </c:pt>
                <c:pt idx="247041">
                  <c:v>55.099123290290301</c:v>
                </c:pt>
                <c:pt idx="247042">
                  <c:v>55.099203245073298</c:v>
                </c:pt>
                <c:pt idx="247043">
                  <c:v>55.0992831996004</c:v>
                </c:pt>
                <c:pt idx="247044">
                  <c:v>55.0993631538716</c:v>
                </c:pt>
                <c:pt idx="247045">
                  <c:v>55.099443107886799</c:v>
                </c:pt>
                <c:pt idx="247046">
                  <c:v>55.099523061646103</c:v>
                </c:pt>
                <c:pt idx="247047">
                  <c:v>55.099603015149498</c:v>
                </c:pt>
                <c:pt idx="247048">
                  <c:v>55.099682968396998</c:v>
                </c:pt>
                <c:pt idx="247049">
                  <c:v>55.099762921388603</c:v>
                </c:pt>
                <c:pt idx="247050">
                  <c:v>55.099842874124199</c:v>
                </c:pt>
                <c:pt idx="247051">
                  <c:v>55.099922826603901</c:v>
                </c:pt>
                <c:pt idx="247052">
                  <c:v>55.100002778827701</c:v>
                </c:pt>
                <c:pt idx="247053">
                  <c:v>55.100082730795599</c:v>
                </c:pt>
                <c:pt idx="247054">
                  <c:v>55.100162682507502</c:v>
                </c:pt>
                <c:pt idx="247055">
                  <c:v>55.100242633963497</c:v>
                </c:pt>
                <c:pt idx="247056">
                  <c:v>55.100322585163603</c:v>
                </c:pt>
                <c:pt idx="247057">
                  <c:v>55.100402536107801</c:v>
                </c:pt>
                <c:pt idx="247058">
                  <c:v>55.100482486796103</c:v>
                </c:pt>
                <c:pt idx="247059">
                  <c:v>55.100562437228497</c:v>
                </c:pt>
                <c:pt idx="247060">
                  <c:v>55.100642387404903</c:v>
                </c:pt>
                <c:pt idx="247061">
                  <c:v>55.1007223373255</c:v>
                </c:pt>
                <c:pt idx="247062">
                  <c:v>55.100802286990103</c:v>
                </c:pt>
                <c:pt idx="247063">
                  <c:v>55.100882236398803</c:v>
                </c:pt>
                <c:pt idx="247064">
                  <c:v>55.100962185551602</c:v>
                </c:pt>
                <c:pt idx="247065">
                  <c:v>55.101042134448498</c:v>
                </c:pt>
                <c:pt idx="247066">
                  <c:v>55.1011220830895</c:v>
                </c:pt>
                <c:pt idx="247067">
                  <c:v>55.1012020314745</c:v>
                </c:pt>
                <c:pt idx="247068">
                  <c:v>55.101281979603698</c:v>
                </c:pt>
                <c:pt idx="247069">
                  <c:v>55.101361927477001</c:v>
                </c:pt>
                <c:pt idx="247070">
                  <c:v>55.101441875094302</c:v>
                </c:pt>
                <c:pt idx="247071">
                  <c:v>55.101521822455801</c:v>
                </c:pt>
                <c:pt idx="247072">
                  <c:v>55.101601769561299</c:v>
                </c:pt>
                <c:pt idx="247073">
                  <c:v>55.101681716410901</c:v>
                </c:pt>
                <c:pt idx="247074">
                  <c:v>55.101761663004702</c:v>
                </c:pt>
                <c:pt idx="247075">
                  <c:v>55.1018416093425</c:v>
                </c:pt>
                <c:pt idx="247076">
                  <c:v>55.101921555424397</c:v>
                </c:pt>
                <c:pt idx="247077">
                  <c:v>55.102001501250498</c:v>
                </c:pt>
                <c:pt idx="247078">
                  <c:v>55.102081446820598</c:v>
                </c:pt>
                <c:pt idx="247079">
                  <c:v>55.102161392134803</c:v>
                </c:pt>
                <c:pt idx="247080">
                  <c:v>55.102241337193199</c:v>
                </c:pt>
                <c:pt idx="247081">
                  <c:v>55.1023212819956</c:v>
                </c:pt>
                <c:pt idx="247082">
                  <c:v>55.102401226542199</c:v>
                </c:pt>
                <c:pt idx="247083">
                  <c:v>55.102481170832803</c:v>
                </c:pt>
                <c:pt idx="247084">
                  <c:v>55.102561114867598</c:v>
                </c:pt>
                <c:pt idx="247085">
                  <c:v>55.102641058646398</c:v>
                </c:pt>
                <c:pt idx="247086">
                  <c:v>55.102721002169403</c:v>
                </c:pt>
                <c:pt idx="247087">
                  <c:v>55.102800945436499</c:v>
                </c:pt>
                <c:pt idx="247088">
                  <c:v>55.102880888447601</c:v>
                </c:pt>
                <c:pt idx="247089">
                  <c:v>55.1029608312029</c:v>
                </c:pt>
                <c:pt idx="247090">
                  <c:v>55.103040773702403</c:v>
                </c:pt>
                <c:pt idx="247091">
                  <c:v>55.103120715945899</c:v>
                </c:pt>
                <c:pt idx="247092">
                  <c:v>55.103200657933499</c:v>
                </c:pt>
                <c:pt idx="247093">
                  <c:v>55.103280599665197</c:v>
                </c:pt>
                <c:pt idx="247094">
                  <c:v>55.1033605411411</c:v>
                </c:pt>
                <c:pt idx="247095">
                  <c:v>55.103440482361101</c:v>
                </c:pt>
                <c:pt idx="247096">
                  <c:v>55.103520423325101</c:v>
                </c:pt>
                <c:pt idx="247097">
                  <c:v>55.103600364033298</c:v>
                </c:pt>
                <c:pt idx="247098">
                  <c:v>55.1036803044856</c:v>
                </c:pt>
                <c:pt idx="247099">
                  <c:v>55.1037602446821</c:v>
                </c:pt>
                <c:pt idx="247100">
                  <c:v>55.103840184622598</c:v>
                </c:pt>
                <c:pt idx="247101">
                  <c:v>55.103920124307301</c:v>
                </c:pt>
                <c:pt idx="247102">
                  <c:v>55.104000063736102</c:v>
                </c:pt>
                <c:pt idx="247103">
                  <c:v>55.104080002909001</c:v>
                </c:pt>
                <c:pt idx="247104">
                  <c:v>55.104159941826097</c:v>
                </c:pt>
                <c:pt idx="247105">
                  <c:v>55.104239880487199</c:v>
                </c:pt>
                <c:pt idx="247106">
                  <c:v>55.104319818892499</c:v>
                </c:pt>
                <c:pt idx="247107">
                  <c:v>55.104399757041897</c:v>
                </c:pt>
                <c:pt idx="247108">
                  <c:v>55.104479694935399</c:v>
                </c:pt>
                <c:pt idx="247109">
                  <c:v>55.1045596325731</c:v>
                </c:pt>
                <c:pt idx="247110">
                  <c:v>55.104639569954898</c:v>
                </c:pt>
                <c:pt idx="247111">
                  <c:v>55.104719507080802</c:v>
                </c:pt>
                <c:pt idx="247112">
                  <c:v>55.104799443950803</c:v>
                </c:pt>
                <c:pt idx="247113">
                  <c:v>55.104879380565002</c:v>
                </c:pt>
                <c:pt idx="247114">
                  <c:v>55.104959316923299</c:v>
                </c:pt>
                <c:pt idx="247115">
                  <c:v>55.105039253025701</c:v>
                </c:pt>
                <c:pt idx="247116">
                  <c:v>55.105119188872301</c:v>
                </c:pt>
                <c:pt idx="247117">
                  <c:v>55.105199124462999</c:v>
                </c:pt>
                <c:pt idx="247118">
                  <c:v>55.105279059797802</c:v>
                </c:pt>
                <c:pt idx="247119">
                  <c:v>55.105358994876703</c:v>
                </c:pt>
                <c:pt idx="247120">
                  <c:v>55.105438929699801</c:v>
                </c:pt>
                <c:pt idx="247121">
                  <c:v>55.105518864267097</c:v>
                </c:pt>
                <c:pt idx="247122">
                  <c:v>55.105598798578399</c:v>
                </c:pt>
                <c:pt idx="247123">
                  <c:v>55.105678732633997</c:v>
                </c:pt>
                <c:pt idx="247124">
                  <c:v>55.105758666433601</c:v>
                </c:pt>
                <c:pt idx="247125">
                  <c:v>55.105838599977403</c:v>
                </c:pt>
                <c:pt idx="247126">
                  <c:v>55.105918533265303</c:v>
                </c:pt>
                <c:pt idx="247127">
                  <c:v>55.1059984662974</c:v>
                </c:pt>
                <c:pt idx="247128">
                  <c:v>55.106078399073603</c:v>
                </c:pt>
                <c:pt idx="247129">
                  <c:v>55.106158331593903</c:v>
                </c:pt>
                <c:pt idx="247130">
                  <c:v>55.106238263858401</c:v>
                </c:pt>
                <c:pt idx="247131">
                  <c:v>55.106318195866997</c:v>
                </c:pt>
                <c:pt idx="247132">
                  <c:v>55.106398127619798</c:v>
                </c:pt>
                <c:pt idx="247133">
                  <c:v>55.106478059116696</c:v>
                </c:pt>
                <c:pt idx="247134">
                  <c:v>55.1065579903578</c:v>
                </c:pt>
                <c:pt idx="247135">
                  <c:v>55.106637921343001</c:v>
                </c:pt>
                <c:pt idx="247136">
                  <c:v>55.1067178520724</c:v>
                </c:pt>
                <c:pt idx="247137">
                  <c:v>55.106797782545897</c:v>
                </c:pt>
                <c:pt idx="247138">
                  <c:v>55.106877712763598</c:v>
                </c:pt>
                <c:pt idx="247139">
                  <c:v>55.106957642725398</c:v>
                </c:pt>
                <c:pt idx="247140">
                  <c:v>55.107037572431302</c:v>
                </c:pt>
                <c:pt idx="247141">
                  <c:v>55.107117501881497</c:v>
                </c:pt>
                <c:pt idx="247142">
                  <c:v>55.107197431075697</c:v>
                </c:pt>
                <c:pt idx="247143">
                  <c:v>55.107277360014201</c:v>
                </c:pt>
                <c:pt idx="247144">
                  <c:v>55.107357288696697</c:v>
                </c:pt>
                <c:pt idx="247145">
                  <c:v>55.107437217123497</c:v>
                </c:pt>
                <c:pt idx="247146">
                  <c:v>55.107517145294402</c:v>
                </c:pt>
                <c:pt idx="247147">
                  <c:v>55.107597073209398</c:v>
                </c:pt>
                <c:pt idx="247148">
                  <c:v>55.107677000868598</c:v>
                </c:pt>
                <c:pt idx="247149">
                  <c:v>55.107756928272003</c:v>
                </c:pt>
                <c:pt idx="247150">
                  <c:v>55.107836855419499</c:v>
                </c:pt>
                <c:pt idx="247151">
                  <c:v>55.1079167823112</c:v>
                </c:pt>
                <c:pt idx="247152">
                  <c:v>55.107996708946999</c:v>
                </c:pt>
                <c:pt idx="247153">
                  <c:v>55.108076635327002</c:v>
                </c:pt>
                <c:pt idx="247154">
                  <c:v>55.108156561451203</c:v>
                </c:pt>
                <c:pt idx="247155">
                  <c:v>55.108236487319502</c:v>
                </c:pt>
                <c:pt idx="247156">
                  <c:v>55.108316412931998</c:v>
                </c:pt>
                <c:pt idx="247157">
                  <c:v>55.108396338288699</c:v>
                </c:pt>
                <c:pt idx="247158">
                  <c:v>55.108476263389498</c:v>
                </c:pt>
                <c:pt idx="247159">
                  <c:v>55.108556188234502</c:v>
                </c:pt>
                <c:pt idx="247160">
                  <c:v>55.108636112823703</c:v>
                </c:pt>
                <c:pt idx="247161">
                  <c:v>55.108716037157002</c:v>
                </c:pt>
                <c:pt idx="247162">
                  <c:v>55.108795961234499</c:v>
                </c:pt>
                <c:pt idx="247163">
                  <c:v>55.1088758850562</c:v>
                </c:pt>
                <c:pt idx="247164">
                  <c:v>55.108955808622099</c:v>
                </c:pt>
                <c:pt idx="247165">
                  <c:v>55.109035731932103</c:v>
                </c:pt>
                <c:pt idx="247166">
                  <c:v>55.109115654986297</c:v>
                </c:pt>
                <c:pt idx="247167">
                  <c:v>55.109195577784597</c:v>
                </c:pt>
                <c:pt idx="247168">
                  <c:v>55.109275500327101</c:v>
                </c:pt>
                <c:pt idx="247169">
                  <c:v>55.109355422613902</c:v>
                </c:pt>
                <c:pt idx="247170">
                  <c:v>55.109435344644702</c:v>
                </c:pt>
                <c:pt idx="247171">
                  <c:v>55.109515266419798</c:v>
                </c:pt>
                <c:pt idx="247172">
                  <c:v>55.1095951879391</c:v>
                </c:pt>
                <c:pt idx="247173">
                  <c:v>55.109675109202499</c:v>
                </c:pt>
                <c:pt idx="247174">
                  <c:v>55.109755030210103</c:v>
                </c:pt>
                <c:pt idx="247175">
                  <c:v>55.109834950961798</c:v>
                </c:pt>
                <c:pt idx="247176">
                  <c:v>55.109914871457804</c:v>
                </c:pt>
                <c:pt idx="247177">
                  <c:v>55.1099947916979</c:v>
                </c:pt>
                <c:pt idx="247178">
                  <c:v>55.110074711682302</c:v>
                </c:pt>
                <c:pt idx="247179">
                  <c:v>55.110154631410801</c:v>
                </c:pt>
                <c:pt idx="247180">
                  <c:v>55.110234550883497</c:v>
                </c:pt>
                <c:pt idx="247181">
                  <c:v>55.110314470100299</c:v>
                </c:pt>
                <c:pt idx="247182">
                  <c:v>55.110394389061398</c:v>
                </c:pt>
                <c:pt idx="247183">
                  <c:v>55.110474307766601</c:v>
                </c:pt>
                <c:pt idx="247184">
                  <c:v>55.110554226216102</c:v>
                </c:pt>
                <c:pt idx="247185">
                  <c:v>55.110634144409701</c:v>
                </c:pt>
                <c:pt idx="247186">
                  <c:v>55.110714062347498</c:v>
                </c:pt>
                <c:pt idx="247187">
                  <c:v>55.110793980029499</c:v>
                </c:pt>
                <c:pt idx="247188">
                  <c:v>55.110873897455697</c:v>
                </c:pt>
                <c:pt idx="247189">
                  <c:v>55.1109538146261</c:v>
                </c:pt>
                <c:pt idx="247190">
                  <c:v>55.111033731540701</c:v>
                </c:pt>
                <c:pt idx="247191">
                  <c:v>55.1111136481994</c:v>
                </c:pt>
                <c:pt idx="247192">
                  <c:v>55.111193564602402</c:v>
                </c:pt>
                <c:pt idx="247193">
                  <c:v>55.111273480749603</c:v>
                </c:pt>
                <c:pt idx="247194">
                  <c:v>55.111353396640901</c:v>
                </c:pt>
                <c:pt idx="247195">
                  <c:v>55.111433312276503</c:v>
                </c:pt>
                <c:pt idx="247196">
                  <c:v>55.111513227656197</c:v>
                </c:pt>
                <c:pt idx="247197">
                  <c:v>55.111593142780102</c:v>
                </c:pt>
                <c:pt idx="247198">
                  <c:v>55.111673057648296</c:v>
                </c:pt>
                <c:pt idx="247199">
                  <c:v>55.111752972260597</c:v>
                </c:pt>
                <c:pt idx="247200">
                  <c:v>55.111832886617201</c:v>
                </c:pt>
                <c:pt idx="247201">
                  <c:v>55.111912800717903</c:v>
                </c:pt>
                <c:pt idx="247202">
                  <c:v>55.111992714562902</c:v>
                </c:pt>
                <c:pt idx="247203">
                  <c:v>55.112072628151999</c:v>
                </c:pt>
                <c:pt idx="247204">
                  <c:v>55.112152541485401</c:v>
                </c:pt>
                <c:pt idx="247205">
                  <c:v>55.1122324545629</c:v>
                </c:pt>
                <c:pt idx="247206">
                  <c:v>55.112312367384703</c:v>
                </c:pt>
                <c:pt idx="247207">
                  <c:v>55.112392279950697</c:v>
                </c:pt>
                <c:pt idx="247208">
                  <c:v>55.112472192260803</c:v>
                </c:pt>
                <c:pt idx="247209">
                  <c:v>55.112552104315199</c:v>
                </c:pt>
                <c:pt idx="247210">
                  <c:v>55.1126320161138</c:v>
                </c:pt>
                <c:pt idx="247211">
                  <c:v>55.112711927656598</c:v>
                </c:pt>
                <c:pt idx="247212">
                  <c:v>55.1127918389436</c:v>
                </c:pt>
                <c:pt idx="247213">
                  <c:v>55.1128717499749</c:v>
                </c:pt>
                <c:pt idx="247214">
                  <c:v>55.112951660750298</c:v>
                </c:pt>
                <c:pt idx="247215">
                  <c:v>55.1130315712699</c:v>
                </c:pt>
                <c:pt idx="247216">
                  <c:v>55.113111481533799</c:v>
                </c:pt>
                <c:pt idx="247217">
                  <c:v>55.113191391541903</c:v>
                </c:pt>
                <c:pt idx="247218">
                  <c:v>55.113271301294198</c:v>
                </c:pt>
                <c:pt idx="247219">
                  <c:v>55.113351210790697</c:v>
                </c:pt>
                <c:pt idx="247220">
                  <c:v>55.1134311200314</c:v>
                </c:pt>
                <c:pt idx="247221">
                  <c:v>55.113511029016301</c:v>
                </c:pt>
                <c:pt idx="247222">
                  <c:v>55.113590937745499</c:v>
                </c:pt>
                <c:pt idx="247223">
                  <c:v>55.113670846218902</c:v>
                </c:pt>
                <c:pt idx="247224">
                  <c:v>55.113750754436502</c:v>
                </c:pt>
                <c:pt idx="247225">
                  <c:v>55.1138306623983</c:v>
                </c:pt>
                <c:pt idx="247226">
                  <c:v>55.113910570104302</c:v>
                </c:pt>
                <c:pt idx="247227">
                  <c:v>55.113990477554601</c:v>
                </c:pt>
                <c:pt idx="247228">
                  <c:v>55.114070384749098</c:v>
                </c:pt>
                <c:pt idx="247229">
                  <c:v>55.1141502916878</c:v>
                </c:pt>
                <c:pt idx="247230">
                  <c:v>55.114230198370798</c:v>
                </c:pt>
                <c:pt idx="247231">
                  <c:v>55.114310104797902</c:v>
                </c:pt>
                <c:pt idx="247232">
                  <c:v>55.114390010969302</c:v>
                </c:pt>
                <c:pt idx="247233">
                  <c:v>55.1144699168849</c:v>
                </c:pt>
                <c:pt idx="247234">
                  <c:v>55.114549822544802</c:v>
                </c:pt>
                <c:pt idx="247235">
                  <c:v>55.114629727948802</c:v>
                </c:pt>
                <c:pt idx="247236">
                  <c:v>55.1147096330971</c:v>
                </c:pt>
                <c:pt idx="247237">
                  <c:v>55.114789537989701</c:v>
                </c:pt>
                <c:pt idx="247238">
                  <c:v>55.1148694426264</c:v>
                </c:pt>
                <c:pt idx="247239">
                  <c:v>55.114949347007403</c:v>
                </c:pt>
                <c:pt idx="247240">
                  <c:v>55.115029251132697</c:v>
                </c:pt>
                <c:pt idx="247241">
                  <c:v>55.115109155002102</c:v>
                </c:pt>
                <c:pt idx="247242">
                  <c:v>55.115189058615798</c:v>
                </c:pt>
                <c:pt idx="247243">
                  <c:v>55.115268961973797</c:v>
                </c:pt>
                <c:pt idx="247244">
                  <c:v>55.115348865076001</c:v>
                </c:pt>
                <c:pt idx="247245">
                  <c:v>55.115428767922403</c:v>
                </c:pt>
                <c:pt idx="247246">
                  <c:v>55.115508670513002</c:v>
                </c:pt>
                <c:pt idx="247247">
                  <c:v>55.115588572847898</c:v>
                </c:pt>
                <c:pt idx="247248">
                  <c:v>55.115668474926998</c:v>
                </c:pt>
                <c:pt idx="247249">
                  <c:v>55.115748376750403</c:v>
                </c:pt>
                <c:pt idx="247250">
                  <c:v>55.115828278317998</c:v>
                </c:pt>
                <c:pt idx="247251">
                  <c:v>55.115908179629898</c:v>
                </c:pt>
                <c:pt idx="247252">
                  <c:v>55.115988080686002</c:v>
                </c:pt>
                <c:pt idx="247253">
                  <c:v>55.116067981486303</c:v>
                </c:pt>
                <c:pt idx="247254">
                  <c:v>55.116147882030901</c:v>
                </c:pt>
                <c:pt idx="247255">
                  <c:v>55.116227782319697</c:v>
                </c:pt>
                <c:pt idx="247256">
                  <c:v>55.116307682352797</c:v>
                </c:pt>
                <c:pt idx="247257">
                  <c:v>55.116387582130102</c:v>
                </c:pt>
                <c:pt idx="247258">
                  <c:v>55.116467481651704</c:v>
                </c:pt>
                <c:pt idx="247259">
                  <c:v>55.116547380917503</c:v>
                </c:pt>
                <c:pt idx="247260">
                  <c:v>55.116627279927599</c:v>
                </c:pt>
                <c:pt idx="247261">
                  <c:v>55.116707178681899</c:v>
                </c:pt>
                <c:pt idx="247262">
                  <c:v>55.116787077180398</c:v>
                </c:pt>
                <c:pt idx="247263">
                  <c:v>55.116866975423299</c:v>
                </c:pt>
                <c:pt idx="247264">
                  <c:v>55.116946873410299</c:v>
                </c:pt>
                <c:pt idx="247265">
                  <c:v>55.117026771141703</c:v>
                </c:pt>
                <c:pt idx="247266">
                  <c:v>55.117106668617303</c:v>
                </c:pt>
                <c:pt idx="247267">
                  <c:v>55.117186565837102</c:v>
                </c:pt>
                <c:pt idx="247268">
                  <c:v>55.117266462801197</c:v>
                </c:pt>
                <c:pt idx="247269">
                  <c:v>55.117346359509497</c:v>
                </c:pt>
                <c:pt idx="247270">
                  <c:v>55.117426255962101</c:v>
                </c:pt>
                <c:pt idx="247271">
                  <c:v>55.117506152159002</c:v>
                </c:pt>
                <c:pt idx="247272">
                  <c:v>55.117586048100101</c:v>
                </c:pt>
                <c:pt idx="247273">
                  <c:v>55.117665943785497</c:v>
                </c:pt>
                <c:pt idx="247274">
                  <c:v>55.117745839215203</c:v>
                </c:pt>
                <c:pt idx="247275">
                  <c:v>55.1178257343891</c:v>
                </c:pt>
                <c:pt idx="247276">
                  <c:v>55.117905629307302</c:v>
                </c:pt>
                <c:pt idx="247277">
                  <c:v>55.117985523969701</c:v>
                </c:pt>
                <c:pt idx="247278">
                  <c:v>55.118065418376403</c:v>
                </c:pt>
                <c:pt idx="247279">
                  <c:v>55.118145312527403</c:v>
                </c:pt>
                <c:pt idx="247280">
                  <c:v>55.118225206422601</c:v>
                </c:pt>
                <c:pt idx="247281">
                  <c:v>55.118305100062102</c:v>
                </c:pt>
                <c:pt idx="247282">
                  <c:v>55.118384993445801</c:v>
                </c:pt>
                <c:pt idx="247283">
                  <c:v>55.118464886573904</c:v>
                </c:pt>
                <c:pt idx="247284">
                  <c:v>55.118544779446196</c:v>
                </c:pt>
                <c:pt idx="247285">
                  <c:v>55.118624672062801</c:v>
                </c:pt>
                <c:pt idx="247286">
                  <c:v>55.118704564423602</c:v>
                </c:pt>
                <c:pt idx="247287">
                  <c:v>55.118784456528701</c:v>
                </c:pt>
                <c:pt idx="247288">
                  <c:v>55.118864348378096</c:v>
                </c:pt>
                <c:pt idx="247289">
                  <c:v>55.118944239971803</c:v>
                </c:pt>
                <c:pt idx="247290">
                  <c:v>55.1190241313097</c:v>
                </c:pt>
                <c:pt idx="247291">
                  <c:v>55.119104022391902</c:v>
                </c:pt>
                <c:pt idx="247292">
                  <c:v>55.1191839132184</c:v>
                </c:pt>
                <c:pt idx="247293">
                  <c:v>55.119263803789202</c:v>
                </c:pt>
                <c:pt idx="247294">
                  <c:v>55.119343694104202</c:v>
                </c:pt>
                <c:pt idx="247295">
                  <c:v>55.119423584163499</c:v>
                </c:pt>
                <c:pt idx="247296">
                  <c:v>55.1195034739671</c:v>
                </c:pt>
                <c:pt idx="247297">
                  <c:v>55.119583363514998</c:v>
                </c:pt>
                <c:pt idx="247298">
                  <c:v>55.1196632528072</c:v>
                </c:pt>
                <c:pt idx="247299">
                  <c:v>55.1197431418436</c:v>
                </c:pt>
                <c:pt idx="247300">
                  <c:v>55.119823030624303</c:v>
                </c:pt>
                <c:pt idx="247301">
                  <c:v>55.119902919149297</c:v>
                </c:pt>
                <c:pt idx="247302">
                  <c:v>55.119982807418602</c:v>
                </c:pt>
                <c:pt idx="247303">
                  <c:v>55.120062695432203</c:v>
                </c:pt>
                <c:pt idx="247304">
                  <c:v>55.120142583190102</c:v>
                </c:pt>
                <c:pt idx="247305">
                  <c:v>55.120222470692198</c:v>
                </c:pt>
                <c:pt idx="247306">
                  <c:v>55.120302357938598</c:v>
                </c:pt>
                <c:pt idx="247307">
                  <c:v>55.120382244929402</c:v>
                </c:pt>
                <c:pt idx="247308">
                  <c:v>55.120462131664397</c:v>
                </c:pt>
                <c:pt idx="247309">
                  <c:v>55.120542018143702</c:v>
                </c:pt>
                <c:pt idx="247310">
                  <c:v>55.120621904367297</c:v>
                </c:pt>
                <c:pt idx="247311">
                  <c:v>55.120701790335097</c:v>
                </c:pt>
                <c:pt idx="247312">
                  <c:v>55.120781676047301</c:v>
                </c:pt>
                <c:pt idx="247313">
                  <c:v>55.120861561503801</c:v>
                </c:pt>
                <c:pt idx="247314">
                  <c:v>55.120941446704499</c:v>
                </c:pt>
                <c:pt idx="247315">
                  <c:v>55.121021331649601</c:v>
                </c:pt>
                <c:pt idx="247316">
                  <c:v>55.1211012163389</c:v>
                </c:pt>
                <c:pt idx="247317">
                  <c:v>55.121181100772603</c:v>
                </c:pt>
                <c:pt idx="247318">
                  <c:v>55.121260984950503</c:v>
                </c:pt>
                <c:pt idx="247319">
                  <c:v>55.121340868872799</c:v>
                </c:pt>
                <c:pt idx="247320">
                  <c:v>55.121420752539301</c:v>
                </c:pt>
                <c:pt idx="247321">
                  <c:v>55.121500635950198</c:v>
                </c:pt>
                <c:pt idx="247322">
                  <c:v>55.121580519105301</c:v>
                </c:pt>
                <c:pt idx="247323">
                  <c:v>55.1216604020047</c:v>
                </c:pt>
                <c:pt idx="247324">
                  <c:v>55.121740284648503</c:v>
                </c:pt>
                <c:pt idx="247325">
                  <c:v>55.121820167036503</c:v>
                </c:pt>
                <c:pt idx="247326">
                  <c:v>55.1219000491689</c:v>
                </c:pt>
                <c:pt idx="247327">
                  <c:v>55.121979931045502</c:v>
                </c:pt>
                <c:pt idx="247328">
                  <c:v>55.1220598126665</c:v>
                </c:pt>
                <c:pt idx="247329">
                  <c:v>55.122139694031802</c:v>
                </c:pt>
                <c:pt idx="247330">
                  <c:v>55.122219575141301</c:v>
                </c:pt>
                <c:pt idx="247331">
                  <c:v>55.122299455995197</c:v>
                </c:pt>
                <c:pt idx="247332">
                  <c:v>55.122379336593397</c:v>
                </c:pt>
                <c:pt idx="247333">
                  <c:v>55.122459216935901</c:v>
                </c:pt>
                <c:pt idx="247334">
                  <c:v>55.122539097022702</c:v>
                </c:pt>
                <c:pt idx="247335">
                  <c:v>55.122618976853801</c:v>
                </c:pt>
                <c:pt idx="247336">
                  <c:v>55.122698856429302</c:v>
                </c:pt>
                <c:pt idx="247337">
                  <c:v>55.122778735749002</c:v>
                </c:pt>
                <c:pt idx="247338">
                  <c:v>55.122858614813097</c:v>
                </c:pt>
                <c:pt idx="247339">
                  <c:v>55.122938493621398</c:v>
                </c:pt>
                <c:pt idx="247340">
                  <c:v>55.123018372174101</c:v>
                </c:pt>
                <c:pt idx="247341">
                  <c:v>55.123098250471102</c:v>
                </c:pt>
                <c:pt idx="247342">
                  <c:v>55.1231781285124</c:v>
                </c:pt>
                <c:pt idx="247343">
                  <c:v>55.123258006298101</c:v>
                </c:pt>
                <c:pt idx="247344">
                  <c:v>55.123337883828</c:v>
                </c:pt>
                <c:pt idx="247345">
                  <c:v>55.123417761102303</c:v>
                </c:pt>
                <c:pt idx="247346">
                  <c:v>55.123497638120902</c:v>
                </c:pt>
                <c:pt idx="247347">
                  <c:v>55.123577514883799</c:v>
                </c:pt>
                <c:pt idx="247348">
                  <c:v>55.123657391390999</c:v>
                </c:pt>
                <c:pt idx="247349">
                  <c:v>55.123737267642603</c:v>
                </c:pt>
                <c:pt idx="247350">
                  <c:v>55.123817143638497</c:v>
                </c:pt>
                <c:pt idx="247351">
                  <c:v>55.123897019378703</c:v>
                </c:pt>
                <c:pt idx="247352">
                  <c:v>55.123976894863198</c:v>
                </c:pt>
                <c:pt idx="247353">
                  <c:v>55.124056770092103</c:v>
                </c:pt>
                <c:pt idx="247354">
                  <c:v>55.1241366450652</c:v>
                </c:pt>
                <c:pt idx="247355">
                  <c:v>55.124216519782799</c:v>
                </c:pt>
                <c:pt idx="247356">
                  <c:v>55.124296394244602</c:v>
                </c:pt>
                <c:pt idx="247357">
                  <c:v>55.124376268450803</c:v>
                </c:pt>
                <c:pt idx="247358">
                  <c:v>55.1244561424013</c:v>
                </c:pt>
                <c:pt idx="247359">
                  <c:v>55.124536016096101</c:v>
                </c:pt>
                <c:pt idx="247360">
                  <c:v>55.1246158895352</c:v>
                </c:pt>
                <c:pt idx="247361">
                  <c:v>55.124695762718702</c:v>
                </c:pt>
                <c:pt idx="247362">
                  <c:v>55.1247756356466</c:v>
                </c:pt>
                <c:pt idx="247363">
                  <c:v>55.124855508318703</c:v>
                </c:pt>
                <c:pt idx="247364">
                  <c:v>55.124935380735202</c:v>
                </c:pt>
                <c:pt idx="247365">
                  <c:v>55.125015252895999</c:v>
                </c:pt>
                <c:pt idx="247366">
                  <c:v>55.125095124801199</c:v>
                </c:pt>
                <c:pt idx="247367">
                  <c:v>55.125174996450703</c:v>
                </c:pt>
                <c:pt idx="247368">
                  <c:v>55.125254867844497</c:v>
                </c:pt>
                <c:pt idx="247369">
                  <c:v>55.125334738982701</c:v>
                </c:pt>
                <c:pt idx="247370">
                  <c:v>55.125414609865203</c:v>
                </c:pt>
                <c:pt idx="247371">
                  <c:v>55.125494480492101</c:v>
                </c:pt>
                <c:pt idx="247372">
                  <c:v>55.125574350863303</c:v>
                </c:pt>
                <c:pt idx="247373">
                  <c:v>55.125654220978802</c:v>
                </c:pt>
                <c:pt idx="247374">
                  <c:v>55.125734090838698</c:v>
                </c:pt>
                <c:pt idx="247375">
                  <c:v>55.125813960442997</c:v>
                </c:pt>
                <c:pt idx="247376">
                  <c:v>55.125893829791501</c:v>
                </c:pt>
                <c:pt idx="247377">
                  <c:v>55.125973698884401</c:v>
                </c:pt>
                <c:pt idx="247378">
                  <c:v>55.126053567721698</c:v>
                </c:pt>
                <c:pt idx="247379">
                  <c:v>55.126133436303299</c:v>
                </c:pt>
                <c:pt idx="247380">
                  <c:v>55.126213304629303</c:v>
                </c:pt>
                <c:pt idx="247381">
                  <c:v>55.126293172699597</c:v>
                </c:pt>
                <c:pt idx="247382">
                  <c:v>55.126373040514203</c:v>
                </c:pt>
                <c:pt idx="247383">
                  <c:v>55.126452908073297</c:v>
                </c:pt>
                <c:pt idx="247384">
                  <c:v>55.126532775376603</c:v>
                </c:pt>
                <c:pt idx="247385">
                  <c:v>55.126612642424298</c:v>
                </c:pt>
                <c:pt idx="247386">
                  <c:v>55.126692509216397</c:v>
                </c:pt>
                <c:pt idx="247387">
                  <c:v>55.1267723757528</c:v>
                </c:pt>
                <c:pt idx="247388">
                  <c:v>55.1268522420336</c:v>
                </c:pt>
                <c:pt idx="247389">
                  <c:v>55.126932108058703</c:v>
                </c:pt>
                <c:pt idx="247390">
                  <c:v>55.127011973828203</c:v>
                </c:pt>
                <c:pt idx="247391">
                  <c:v>55.127091839342</c:v>
                </c:pt>
                <c:pt idx="247392">
                  <c:v>55.127171704600201</c:v>
                </c:pt>
                <c:pt idx="247393">
                  <c:v>55.127251569602798</c:v>
                </c:pt>
                <c:pt idx="247394">
                  <c:v>55.127331434349699</c:v>
                </c:pt>
                <c:pt idx="247395">
                  <c:v>55.127411298840997</c:v>
                </c:pt>
                <c:pt idx="247396">
                  <c:v>55.127491163076598</c:v>
                </c:pt>
                <c:pt idx="247397">
                  <c:v>55.127571027056597</c:v>
                </c:pt>
                <c:pt idx="247398">
                  <c:v>55.127650890780899</c:v>
                </c:pt>
                <c:pt idx="247399">
                  <c:v>55.127730754249697</c:v>
                </c:pt>
                <c:pt idx="247400">
                  <c:v>55.127810617462799</c:v>
                </c:pt>
                <c:pt idx="247401">
                  <c:v>55.127890480420199</c:v>
                </c:pt>
                <c:pt idx="247402">
                  <c:v>55.127970343122001</c:v>
                </c:pt>
                <c:pt idx="247403">
                  <c:v>55.128050205568201</c:v>
                </c:pt>
                <c:pt idx="247404">
                  <c:v>55.128130067758804</c:v>
                </c:pt>
                <c:pt idx="247405">
                  <c:v>55.128209929693703</c:v>
                </c:pt>
                <c:pt idx="247406">
                  <c:v>55.128289791373</c:v>
                </c:pt>
                <c:pt idx="247407">
                  <c:v>55.1283696527966</c:v>
                </c:pt>
                <c:pt idx="247408">
                  <c:v>55.128449513964703</c:v>
                </c:pt>
                <c:pt idx="247409">
                  <c:v>55.128529374877097</c:v>
                </c:pt>
                <c:pt idx="247410">
                  <c:v>55.128609235533801</c:v>
                </c:pt>
                <c:pt idx="247411">
                  <c:v>55.128689095935002</c:v>
                </c:pt>
                <c:pt idx="247412">
                  <c:v>55.128768956080499</c:v>
                </c:pt>
                <c:pt idx="247413">
                  <c:v>55.1288488159704</c:v>
                </c:pt>
                <c:pt idx="247414">
                  <c:v>55.128928675604698</c:v>
                </c:pt>
                <c:pt idx="247415">
                  <c:v>55.129008534983299</c:v>
                </c:pt>
                <c:pt idx="247416">
                  <c:v>55.129088394106297</c:v>
                </c:pt>
                <c:pt idx="247417">
                  <c:v>55.129168252973699</c:v>
                </c:pt>
                <c:pt idx="247418">
                  <c:v>55.129248111585497</c:v>
                </c:pt>
                <c:pt idx="247419">
                  <c:v>55.129327969941698</c:v>
                </c:pt>
                <c:pt idx="247420">
                  <c:v>55.129407828042197</c:v>
                </c:pt>
                <c:pt idx="247421">
                  <c:v>55.129487685887099</c:v>
                </c:pt>
                <c:pt idx="247422">
                  <c:v>55.129567543476398</c:v>
                </c:pt>
                <c:pt idx="247423">
                  <c:v>55.1296474008101</c:v>
                </c:pt>
                <c:pt idx="247424">
                  <c:v>55.129727257888199</c:v>
                </c:pt>
                <c:pt idx="247425">
                  <c:v>55.129807114710701</c:v>
                </c:pt>
                <c:pt idx="247426">
                  <c:v>55.1298869712775</c:v>
                </c:pt>
                <c:pt idx="247427">
                  <c:v>55.129966827588703</c:v>
                </c:pt>
                <c:pt idx="247428">
                  <c:v>55.130046683644302</c:v>
                </c:pt>
                <c:pt idx="247429">
                  <c:v>55.130126539444298</c:v>
                </c:pt>
                <c:pt idx="247430">
                  <c:v>55.130206394988697</c:v>
                </c:pt>
                <c:pt idx="247431">
                  <c:v>55.1302862502775</c:v>
                </c:pt>
                <c:pt idx="247432">
                  <c:v>55.130366105310699</c:v>
                </c:pt>
                <c:pt idx="247433">
                  <c:v>55.130445960088203</c:v>
                </c:pt>
                <c:pt idx="247434">
                  <c:v>55.130525814610202</c:v>
                </c:pt>
                <c:pt idx="247435">
                  <c:v>55.130605668876598</c:v>
                </c:pt>
                <c:pt idx="247436">
                  <c:v>55.130685522887298</c:v>
                </c:pt>
                <c:pt idx="247437">
                  <c:v>55.130765376642401</c:v>
                </c:pt>
                <c:pt idx="247438">
                  <c:v>55.130845230141901</c:v>
                </c:pt>
                <c:pt idx="247439">
                  <c:v>55.130925083385897</c:v>
                </c:pt>
                <c:pt idx="247440">
                  <c:v>55.131004936374197</c:v>
                </c:pt>
                <c:pt idx="247441">
                  <c:v>55.1310847891069</c:v>
                </c:pt>
                <c:pt idx="247442">
                  <c:v>55.131164641584</c:v>
                </c:pt>
                <c:pt idx="247443">
                  <c:v>55.131244493805603</c:v>
                </c:pt>
                <c:pt idx="247444">
                  <c:v>55.131324345771503</c:v>
                </c:pt>
                <c:pt idx="247445">
                  <c:v>55.1314041974818</c:v>
                </c:pt>
                <c:pt idx="247446">
                  <c:v>55.1314840489365</c:v>
                </c:pt>
                <c:pt idx="247447">
                  <c:v>55.131563900135603</c:v>
                </c:pt>
                <c:pt idx="247448">
                  <c:v>55.131643751079203</c:v>
                </c:pt>
                <c:pt idx="247449">
                  <c:v>55.131723601767099</c:v>
                </c:pt>
                <c:pt idx="247450">
                  <c:v>55.131803452199399</c:v>
                </c:pt>
                <c:pt idx="247451">
                  <c:v>55.131883302376202</c:v>
                </c:pt>
                <c:pt idx="247452">
                  <c:v>55.131963152297303</c:v>
                </c:pt>
                <c:pt idx="247453">
                  <c:v>55.132043001962899</c:v>
                </c:pt>
                <c:pt idx="247454">
                  <c:v>55.132122851372898</c:v>
                </c:pt>
                <c:pt idx="247455">
                  <c:v>55.132202700527202</c:v>
                </c:pt>
                <c:pt idx="247456">
                  <c:v>55.132282549426002</c:v>
                </c:pt>
                <c:pt idx="247457">
                  <c:v>55.132362398069198</c:v>
                </c:pt>
                <c:pt idx="247458">
                  <c:v>55.132442246456797</c:v>
                </c:pt>
                <c:pt idx="247459">
                  <c:v>55.132522094588801</c:v>
                </c:pt>
                <c:pt idx="247460">
                  <c:v>55.1326019424653</c:v>
                </c:pt>
                <c:pt idx="247461">
                  <c:v>55.132681790086103</c:v>
                </c:pt>
                <c:pt idx="247462">
                  <c:v>55.132761637451402</c:v>
                </c:pt>
                <c:pt idx="247463">
                  <c:v>55.132841484561098</c:v>
                </c:pt>
                <c:pt idx="247464">
                  <c:v>55.132921331415197</c:v>
                </c:pt>
                <c:pt idx="247465">
                  <c:v>55.1330011780137</c:v>
                </c:pt>
                <c:pt idx="247466">
                  <c:v>55.133081024356599</c:v>
                </c:pt>
                <c:pt idx="247467">
                  <c:v>55.133160870443902</c:v>
                </c:pt>
                <c:pt idx="247468">
                  <c:v>55.133240716275701</c:v>
                </c:pt>
                <c:pt idx="247469">
                  <c:v>55.133320561851903</c:v>
                </c:pt>
                <c:pt idx="247470">
                  <c:v>55.133400407172502</c:v>
                </c:pt>
                <c:pt idx="247471">
                  <c:v>55.133480252237497</c:v>
                </c:pt>
                <c:pt idx="247472">
                  <c:v>55.133560097047003</c:v>
                </c:pt>
                <c:pt idx="247473">
                  <c:v>55.133639941600897</c:v>
                </c:pt>
                <c:pt idx="247474">
                  <c:v>55.133719785899203</c:v>
                </c:pt>
                <c:pt idx="247475">
                  <c:v>55.133799629941898</c:v>
                </c:pt>
                <c:pt idx="247476">
                  <c:v>55.133879473729102</c:v>
                </c:pt>
                <c:pt idx="247477">
                  <c:v>55.133959317260597</c:v>
                </c:pt>
                <c:pt idx="247478">
                  <c:v>55.134039160536702</c:v>
                </c:pt>
                <c:pt idx="247479">
                  <c:v>55.134119003557103</c:v>
                </c:pt>
                <c:pt idx="247480">
                  <c:v>55.134198846322001</c:v>
                </c:pt>
                <c:pt idx="247481">
                  <c:v>55.134278688831301</c:v>
                </c:pt>
                <c:pt idx="247482">
                  <c:v>55.134358531084999</c:v>
                </c:pt>
                <c:pt idx="247483">
                  <c:v>55.134438373083199</c:v>
                </c:pt>
                <c:pt idx="247484">
                  <c:v>55.134518214825697</c:v>
                </c:pt>
                <c:pt idx="247485">
                  <c:v>55.134598056312797</c:v>
                </c:pt>
                <c:pt idx="247486">
                  <c:v>55.134677897544201</c:v>
                </c:pt>
                <c:pt idx="247487">
                  <c:v>55.1347577385202</c:v>
                </c:pt>
                <c:pt idx="247488">
                  <c:v>55.134837579240497</c:v>
                </c:pt>
                <c:pt idx="247489">
                  <c:v>55.134917419705303</c:v>
                </c:pt>
                <c:pt idx="247490">
                  <c:v>55.134997259914499</c:v>
                </c:pt>
                <c:pt idx="247491">
                  <c:v>55.135077099868099</c:v>
                </c:pt>
                <c:pt idx="247492">
                  <c:v>55.135156939566201</c:v>
                </c:pt>
                <c:pt idx="247493">
                  <c:v>55.1352367790087</c:v>
                </c:pt>
                <c:pt idx="247494">
                  <c:v>55.135316618195702</c:v>
                </c:pt>
                <c:pt idx="247495">
                  <c:v>55.135396457127101</c:v>
                </c:pt>
                <c:pt idx="247496">
                  <c:v>55.135476295803002</c:v>
                </c:pt>
                <c:pt idx="247497">
                  <c:v>55.1355561342233</c:v>
                </c:pt>
                <c:pt idx="247498">
                  <c:v>55.135635972388002</c:v>
                </c:pt>
                <c:pt idx="247499">
                  <c:v>55.135715810297199</c:v>
                </c:pt>
                <c:pt idx="247500">
                  <c:v>55.1357956479508</c:v>
                </c:pt>
                <c:pt idx="247501">
                  <c:v>55.135875485348897</c:v>
                </c:pt>
                <c:pt idx="247502">
                  <c:v>55.135955322491398</c:v>
                </c:pt>
                <c:pt idx="247503">
                  <c:v>55.136035159378402</c:v>
                </c:pt>
                <c:pt idx="247504">
                  <c:v>55.136114996009802</c:v>
                </c:pt>
                <c:pt idx="247505">
                  <c:v>55.136194832385698</c:v>
                </c:pt>
                <c:pt idx="247506">
                  <c:v>55.136274668505997</c:v>
                </c:pt>
                <c:pt idx="247507">
                  <c:v>55.1363545043708</c:v>
                </c:pt>
                <c:pt idx="247508">
                  <c:v>55.136434339980099</c:v>
                </c:pt>
                <c:pt idx="247509">
                  <c:v>55.136514175333701</c:v>
                </c:pt>
                <c:pt idx="247510">
                  <c:v>55.136594010431899</c:v>
                </c:pt>
                <c:pt idx="247511">
                  <c:v>55.136673845274501</c:v>
                </c:pt>
                <c:pt idx="247512">
                  <c:v>55.136753679861499</c:v>
                </c:pt>
                <c:pt idx="247513">
                  <c:v>55.136833514193</c:v>
                </c:pt>
                <c:pt idx="247514">
                  <c:v>55.136913348268997</c:v>
                </c:pt>
                <c:pt idx="247515">
                  <c:v>55.136993182089398</c:v>
                </c:pt>
                <c:pt idx="247516">
                  <c:v>55.137073015654302</c:v>
                </c:pt>
                <c:pt idx="247517">
                  <c:v>55.137152848963602</c:v>
                </c:pt>
                <c:pt idx="247518">
                  <c:v>55.137232682017398</c:v>
                </c:pt>
                <c:pt idx="247519">
                  <c:v>55.137312514815697</c:v>
                </c:pt>
                <c:pt idx="247520">
                  <c:v>55.1373923473584</c:v>
                </c:pt>
                <c:pt idx="247521">
                  <c:v>55.137472179645599</c:v>
                </c:pt>
                <c:pt idx="247522">
                  <c:v>55.137552011677201</c:v>
                </c:pt>
                <c:pt idx="247523">
                  <c:v>55.137631843453399</c:v>
                </c:pt>
                <c:pt idx="247524">
                  <c:v>55.1377116749739</c:v>
                </c:pt>
                <c:pt idx="247525">
                  <c:v>55.137791506238997</c:v>
                </c:pt>
                <c:pt idx="247526">
                  <c:v>55.137871337248498</c:v>
                </c:pt>
                <c:pt idx="247527">
                  <c:v>55.137951168002502</c:v>
                </c:pt>
                <c:pt idx="247528">
                  <c:v>55.138030998500902</c:v>
                </c:pt>
                <c:pt idx="247529">
                  <c:v>55.138110828743898</c:v>
                </c:pt>
                <c:pt idx="247530">
                  <c:v>55.138190658731297</c:v>
                </c:pt>
                <c:pt idx="247531">
                  <c:v>55.1382704884631</c:v>
                </c:pt>
                <c:pt idx="247532">
                  <c:v>55.138350317939498</c:v>
                </c:pt>
                <c:pt idx="247533">
                  <c:v>55.1384301471603</c:v>
                </c:pt>
                <c:pt idx="247534">
                  <c:v>55.138509976125498</c:v>
                </c:pt>
                <c:pt idx="247535">
                  <c:v>55.138589804835298</c:v>
                </c:pt>
                <c:pt idx="247536">
                  <c:v>55.138669633289503</c:v>
                </c:pt>
                <c:pt idx="247537">
                  <c:v>55.138749461488203</c:v>
                </c:pt>
                <c:pt idx="247538">
                  <c:v>55.138829289431399</c:v>
                </c:pt>
                <c:pt idx="247539">
                  <c:v>55.138909117119098</c:v>
                </c:pt>
                <c:pt idx="247540">
                  <c:v>55.138988944551201</c:v>
                </c:pt>
                <c:pt idx="247541">
                  <c:v>55.139068771727899</c:v>
                </c:pt>
                <c:pt idx="247542">
                  <c:v>55.139148598649001</c:v>
                </c:pt>
                <c:pt idx="247543">
                  <c:v>55.139228425314499</c:v>
                </c:pt>
                <c:pt idx="247544">
                  <c:v>55.1393082517246</c:v>
                </c:pt>
                <c:pt idx="247545">
                  <c:v>55.139388077879197</c:v>
                </c:pt>
                <c:pt idx="247546">
                  <c:v>55.139467903778197</c:v>
                </c:pt>
                <c:pt idx="247547">
                  <c:v>55.1395477294217</c:v>
                </c:pt>
                <c:pt idx="247548">
                  <c:v>55.139627554809699</c:v>
                </c:pt>
                <c:pt idx="247549">
                  <c:v>55.139707379942202</c:v>
                </c:pt>
                <c:pt idx="247550">
                  <c:v>55.1397872048192</c:v>
                </c:pt>
                <c:pt idx="247551">
                  <c:v>55.139867029440602</c:v>
                </c:pt>
                <c:pt idx="247552">
                  <c:v>55.139946853806599</c:v>
                </c:pt>
                <c:pt idx="247553">
                  <c:v>55.140026677917</c:v>
                </c:pt>
                <c:pt idx="247554">
                  <c:v>55.140106501772003</c:v>
                </c:pt>
                <c:pt idx="247555">
                  <c:v>55.140186325371403</c:v>
                </c:pt>
                <c:pt idx="247556">
                  <c:v>55.140266148715298</c:v>
                </c:pt>
                <c:pt idx="247557">
                  <c:v>55.140345971803697</c:v>
                </c:pt>
                <c:pt idx="247558">
                  <c:v>55.140425794636599</c:v>
                </c:pt>
                <c:pt idx="247559">
                  <c:v>55.140505617213996</c:v>
                </c:pt>
                <c:pt idx="247560">
                  <c:v>55.140585439535897</c:v>
                </c:pt>
                <c:pt idx="247561">
                  <c:v>55.140665261602301</c:v>
                </c:pt>
                <c:pt idx="247562">
                  <c:v>55.140745083413101</c:v>
                </c:pt>
                <c:pt idx="247563">
                  <c:v>55.140824904968497</c:v>
                </c:pt>
                <c:pt idx="247564">
                  <c:v>55.140904726268403</c:v>
                </c:pt>
                <c:pt idx="247565">
                  <c:v>55.140984547312797</c:v>
                </c:pt>
                <c:pt idx="247566">
                  <c:v>55.141064368101603</c:v>
                </c:pt>
                <c:pt idx="247567">
                  <c:v>55.141144188635003</c:v>
                </c:pt>
                <c:pt idx="247568">
                  <c:v>55.1412240089129</c:v>
                </c:pt>
                <c:pt idx="247569">
                  <c:v>55.1413038289353</c:v>
                </c:pt>
                <c:pt idx="247570">
                  <c:v>55.141383648702202</c:v>
                </c:pt>
                <c:pt idx="247571">
                  <c:v>55.141463468213601</c:v>
                </c:pt>
                <c:pt idx="247572">
                  <c:v>55.141543287469403</c:v>
                </c:pt>
                <c:pt idx="247573">
                  <c:v>55.141623106469801</c:v>
                </c:pt>
                <c:pt idx="247574">
                  <c:v>55.141702925214702</c:v>
                </c:pt>
                <c:pt idx="247575">
                  <c:v>55.141782743704198</c:v>
                </c:pt>
                <c:pt idx="247576">
                  <c:v>55.141862561938098</c:v>
                </c:pt>
                <c:pt idx="247577">
                  <c:v>55.1419423799165</c:v>
                </c:pt>
                <c:pt idx="247578">
                  <c:v>55.142022197639399</c:v>
                </c:pt>
                <c:pt idx="247579">
                  <c:v>55.1421020151069</c:v>
                </c:pt>
                <c:pt idx="247580">
                  <c:v>55.142181832318897</c:v>
                </c:pt>
                <c:pt idx="247581">
                  <c:v>55.142261649275298</c:v>
                </c:pt>
                <c:pt idx="247582">
                  <c:v>55.142341465976301</c:v>
                </c:pt>
                <c:pt idx="247583">
                  <c:v>55.1424212824218</c:v>
                </c:pt>
                <c:pt idx="247584">
                  <c:v>55.142501098611802</c:v>
                </c:pt>
                <c:pt idx="247585">
                  <c:v>55.1425809145464</c:v>
                </c:pt>
                <c:pt idx="247586">
                  <c:v>55.142660730225401</c:v>
                </c:pt>
                <c:pt idx="247587">
                  <c:v>55.142740545648998</c:v>
                </c:pt>
                <c:pt idx="247588">
                  <c:v>55.142820360817097</c:v>
                </c:pt>
                <c:pt idx="247589">
                  <c:v>55.142900175729601</c:v>
                </c:pt>
                <c:pt idx="247590">
                  <c:v>55.142979990386799</c:v>
                </c:pt>
                <c:pt idx="247591">
                  <c:v>55.1430598047884</c:v>
                </c:pt>
                <c:pt idx="247592">
                  <c:v>55.143139618934597</c:v>
                </c:pt>
                <c:pt idx="247593">
                  <c:v>55.143219432825298</c:v>
                </c:pt>
                <c:pt idx="247594">
                  <c:v>55.143299246460501</c:v>
                </c:pt>
                <c:pt idx="247595">
                  <c:v>55.1433790598402</c:v>
                </c:pt>
                <c:pt idx="247596">
                  <c:v>55.143458872964402</c:v>
                </c:pt>
                <c:pt idx="247597">
                  <c:v>55.1435386858332</c:v>
                </c:pt>
                <c:pt idx="247598">
                  <c:v>55.1436184984465</c:v>
                </c:pt>
                <c:pt idx="247599">
                  <c:v>55.143698310804403</c:v>
                </c:pt>
                <c:pt idx="247600">
                  <c:v>55.143778122906703</c:v>
                </c:pt>
                <c:pt idx="247601">
                  <c:v>55.143857934753598</c:v>
                </c:pt>
                <c:pt idx="247602">
                  <c:v>55.143937746345003</c:v>
                </c:pt>
                <c:pt idx="247603">
                  <c:v>55.144017557681003</c:v>
                </c:pt>
                <c:pt idx="247604">
                  <c:v>55.1440973687615</c:v>
                </c:pt>
                <c:pt idx="247605">
                  <c:v>55.144177179586499</c:v>
                </c:pt>
                <c:pt idx="247606">
                  <c:v>55.144256990156002</c:v>
                </c:pt>
                <c:pt idx="247607">
                  <c:v>55.1443368004701</c:v>
                </c:pt>
                <c:pt idx="247608">
                  <c:v>55.144416610528701</c:v>
                </c:pt>
                <c:pt idx="247609">
                  <c:v>55.144496420331897</c:v>
                </c:pt>
                <c:pt idx="247610">
                  <c:v>55.144576229879497</c:v>
                </c:pt>
                <c:pt idx="247611">
                  <c:v>55.144656039171799</c:v>
                </c:pt>
                <c:pt idx="247612">
                  <c:v>55.144735848208498</c:v>
                </c:pt>
                <c:pt idx="247613">
                  <c:v>55.144815656989799</c:v>
                </c:pt>
                <c:pt idx="247614">
                  <c:v>55.144895465515603</c:v>
                </c:pt>
                <c:pt idx="247615">
                  <c:v>55.144975273786002</c:v>
                </c:pt>
                <c:pt idx="247616">
                  <c:v>55.145055081800898</c:v>
                </c:pt>
                <c:pt idx="247617">
                  <c:v>55.145134889560403</c:v>
                </c:pt>
                <c:pt idx="247618">
                  <c:v>55.145214697064397</c:v>
                </c:pt>
                <c:pt idx="247619">
                  <c:v>55.145294504312901</c:v>
                </c:pt>
                <c:pt idx="247620">
                  <c:v>55.145374311306</c:v>
                </c:pt>
                <c:pt idx="247621">
                  <c:v>55.145454118043602</c:v>
                </c:pt>
                <c:pt idx="247622">
                  <c:v>55.1455339245258</c:v>
                </c:pt>
                <c:pt idx="247623">
                  <c:v>55.145613730752501</c:v>
                </c:pt>
                <c:pt idx="247624">
                  <c:v>55.145693536723797</c:v>
                </c:pt>
                <c:pt idx="247625">
                  <c:v>55.145773342439597</c:v>
                </c:pt>
                <c:pt idx="247626">
                  <c:v>55.145853147899999</c:v>
                </c:pt>
                <c:pt idx="247627">
                  <c:v>55.145932953104897</c:v>
                </c:pt>
                <c:pt idx="247628">
                  <c:v>55.146012758054397</c:v>
                </c:pt>
                <c:pt idx="247629">
                  <c:v>55.1460925627484</c:v>
                </c:pt>
                <c:pt idx="247630">
                  <c:v>55.146172367186999</c:v>
                </c:pt>
                <c:pt idx="247631">
                  <c:v>55.146252171370101</c:v>
                </c:pt>
                <c:pt idx="247632">
                  <c:v>55.146331975297798</c:v>
                </c:pt>
                <c:pt idx="247633">
                  <c:v>55.146411778969998</c:v>
                </c:pt>
                <c:pt idx="247634">
                  <c:v>55.146491582386801</c:v>
                </c:pt>
                <c:pt idx="247635">
                  <c:v>55.146571385548199</c:v>
                </c:pt>
                <c:pt idx="247636">
                  <c:v>55.146651188454101</c:v>
                </c:pt>
                <c:pt idx="247637">
                  <c:v>55.146730991104498</c:v>
                </c:pt>
                <c:pt idx="247638">
                  <c:v>55.146810793499498</c:v>
                </c:pt>
                <c:pt idx="247639">
                  <c:v>55.1468905956391</c:v>
                </c:pt>
                <c:pt idx="247640">
                  <c:v>55.146970397523297</c:v>
                </c:pt>
                <c:pt idx="247641">
                  <c:v>55.147050199151998</c:v>
                </c:pt>
                <c:pt idx="247642">
                  <c:v>55.147130000525202</c:v>
                </c:pt>
                <c:pt idx="247643">
                  <c:v>55.1472098016431</c:v>
                </c:pt>
                <c:pt idx="247644">
                  <c:v>55.147289602505502</c:v>
                </c:pt>
                <c:pt idx="247645">
                  <c:v>55.1473694031124</c:v>
                </c:pt>
                <c:pt idx="247646">
                  <c:v>55.1474492034639</c:v>
                </c:pt>
                <c:pt idx="247647">
                  <c:v>55.147529003560003</c:v>
                </c:pt>
                <c:pt idx="247648">
                  <c:v>55.147608803400701</c:v>
                </c:pt>
                <c:pt idx="247649">
                  <c:v>55.147688602985902</c:v>
                </c:pt>
                <c:pt idx="247650">
                  <c:v>55.147768402315698</c:v>
                </c:pt>
                <c:pt idx="247651">
                  <c:v>55.147848201389998</c:v>
                </c:pt>
                <c:pt idx="247652">
                  <c:v>55.147928000208999</c:v>
                </c:pt>
                <c:pt idx="247653">
                  <c:v>55.148007798772497</c:v>
                </c:pt>
                <c:pt idx="247654">
                  <c:v>55.148087597080597</c:v>
                </c:pt>
                <c:pt idx="247655">
                  <c:v>55.1481673951332</c:v>
                </c:pt>
                <c:pt idx="247656">
                  <c:v>55.148247192930398</c:v>
                </c:pt>
                <c:pt idx="247657">
                  <c:v>55.148326990472199</c:v>
                </c:pt>
                <c:pt idx="247658">
                  <c:v>55.148406787758603</c:v>
                </c:pt>
                <c:pt idx="247659">
                  <c:v>55.148486584789502</c:v>
                </c:pt>
                <c:pt idx="247660">
                  <c:v>55.148566381565097</c:v>
                </c:pt>
                <c:pt idx="247661">
                  <c:v>55.148646178085102</c:v>
                </c:pt>
                <c:pt idx="247662">
                  <c:v>55.148725974349802</c:v>
                </c:pt>
                <c:pt idx="247663">
                  <c:v>55.148805770359097</c:v>
                </c:pt>
                <c:pt idx="247664">
                  <c:v>55.148885566112902</c:v>
                </c:pt>
                <c:pt idx="247665">
                  <c:v>55.148965361611303</c:v>
                </c:pt>
                <c:pt idx="247666">
                  <c:v>55.149045156854299</c:v>
                </c:pt>
                <c:pt idx="247667">
                  <c:v>55.149124951841898</c:v>
                </c:pt>
                <c:pt idx="247668">
                  <c:v>55.1492047465741</c:v>
                </c:pt>
                <c:pt idx="247669">
                  <c:v>55.149284541050797</c:v>
                </c:pt>
                <c:pt idx="247670">
                  <c:v>55.149364335272203</c:v>
                </c:pt>
                <c:pt idx="247671">
                  <c:v>55.149444129238098</c:v>
                </c:pt>
                <c:pt idx="247672">
                  <c:v>55.149523922948603</c:v>
                </c:pt>
                <c:pt idx="247673">
                  <c:v>55.149603716403703</c:v>
                </c:pt>
                <c:pt idx="247674">
                  <c:v>55.149683509603399</c:v>
                </c:pt>
                <c:pt idx="247675">
                  <c:v>55.149763302547598</c:v>
                </c:pt>
                <c:pt idx="247676">
                  <c:v>55.149843095236498</c:v>
                </c:pt>
                <c:pt idx="247677">
                  <c:v>55.149922887670002</c:v>
                </c:pt>
                <c:pt idx="247678">
                  <c:v>55.150002679848001</c:v>
                </c:pt>
                <c:pt idx="247679">
                  <c:v>55.150082471770602</c:v>
                </c:pt>
                <c:pt idx="247680">
                  <c:v>55.150162263437899</c:v>
                </c:pt>
                <c:pt idx="247681">
                  <c:v>55.150242054849699</c:v>
                </c:pt>
                <c:pt idx="247682">
                  <c:v>55.150321846006101</c:v>
                </c:pt>
                <c:pt idx="247683">
                  <c:v>55.150401636907098</c:v>
                </c:pt>
                <c:pt idx="247684">
                  <c:v>55.150481427552698</c:v>
                </c:pt>
                <c:pt idx="247685">
                  <c:v>55.150561217942901</c:v>
                </c:pt>
                <c:pt idx="247686">
                  <c:v>55.150641008077798</c:v>
                </c:pt>
                <c:pt idx="247687">
                  <c:v>55.150720797957199</c:v>
                </c:pt>
                <c:pt idx="247688">
                  <c:v>55.150800587581202</c:v>
                </c:pt>
                <c:pt idx="247689">
                  <c:v>55.1508803769498</c:v>
                </c:pt>
                <c:pt idx="247690">
                  <c:v>55.150960166063001</c:v>
                </c:pt>
                <c:pt idx="247691">
                  <c:v>55.151039954920797</c:v>
                </c:pt>
                <c:pt idx="247692">
                  <c:v>55.151119743523203</c:v>
                </c:pt>
                <c:pt idx="247693">
                  <c:v>55.151199531870198</c:v>
                </c:pt>
                <c:pt idx="247694">
                  <c:v>55.151279319961802</c:v>
                </c:pt>
                <c:pt idx="247695">
                  <c:v>55.151359107798001</c:v>
                </c:pt>
                <c:pt idx="247696">
                  <c:v>55.151438895378902</c:v>
                </c:pt>
                <c:pt idx="247697">
                  <c:v>55.1515186827043</c:v>
                </c:pt>
                <c:pt idx="247698">
                  <c:v>55.151598469774399</c:v>
                </c:pt>
                <c:pt idx="247699">
                  <c:v>55.151678256589001</c:v>
                </c:pt>
                <c:pt idx="247700">
                  <c:v>55.151758043148298</c:v>
                </c:pt>
                <c:pt idx="247701">
                  <c:v>55.151837829452198</c:v>
                </c:pt>
                <c:pt idx="247702">
                  <c:v>55.151917615500601</c:v>
                </c:pt>
                <c:pt idx="247703">
                  <c:v>55.151997401293698</c:v>
                </c:pt>
                <c:pt idx="247704">
                  <c:v>55.152077186831498</c:v>
                </c:pt>
                <c:pt idx="247705">
                  <c:v>55.152156972113801</c:v>
                </c:pt>
                <c:pt idx="247706">
                  <c:v>55.152236757140699</c:v>
                </c:pt>
                <c:pt idx="247707">
                  <c:v>55.152316541912299</c:v>
                </c:pt>
                <c:pt idx="247708">
                  <c:v>55.152396326428402</c:v>
                </c:pt>
                <c:pt idx="247709">
                  <c:v>55.1524761106892</c:v>
                </c:pt>
                <c:pt idx="247710">
                  <c:v>55.152555894694601</c:v>
                </c:pt>
                <c:pt idx="247711">
                  <c:v>55.152635678444597</c:v>
                </c:pt>
                <c:pt idx="247712">
                  <c:v>55.152715461939302</c:v>
                </c:pt>
                <c:pt idx="247713">
                  <c:v>55.152795245178602</c:v>
                </c:pt>
                <c:pt idx="247714">
                  <c:v>55.152875028162399</c:v>
                </c:pt>
                <c:pt idx="247715">
                  <c:v>55.152954810891003</c:v>
                </c:pt>
                <c:pt idx="247716">
                  <c:v>55.153034593364097</c:v>
                </c:pt>
                <c:pt idx="247717">
                  <c:v>55.153114375581801</c:v>
                </c:pt>
                <c:pt idx="247718">
                  <c:v>55.153194157544199</c:v>
                </c:pt>
                <c:pt idx="247719">
                  <c:v>55.1532739392512</c:v>
                </c:pt>
                <c:pt idx="247720">
                  <c:v>55.153353720702803</c:v>
                </c:pt>
                <c:pt idx="247721">
                  <c:v>55.153433501899102</c:v>
                </c:pt>
                <c:pt idx="247722">
                  <c:v>55.153513282840002</c:v>
                </c:pt>
                <c:pt idx="247723">
                  <c:v>55.153593063525499</c:v>
                </c:pt>
                <c:pt idx="247724">
                  <c:v>55.153672843955597</c:v>
                </c:pt>
                <c:pt idx="247725">
                  <c:v>55.153752624130398</c:v>
                </c:pt>
                <c:pt idx="247726">
                  <c:v>55.153832404049801</c:v>
                </c:pt>
                <c:pt idx="247727">
                  <c:v>55.1539121837138</c:v>
                </c:pt>
                <c:pt idx="247728">
                  <c:v>55.1539919631225</c:v>
                </c:pt>
                <c:pt idx="247729">
                  <c:v>55.154071742275796</c:v>
                </c:pt>
                <c:pt idx="247730">
                  <c:v>55.154151521173702</c:v>
                </c:pt>
                <c:pt idx="247731">
                  <c:v>55.154231299816303</c:v>
                </c:pt>
                <c:pt idx="247732">
                  <c:v>55.154311078203499</c:v>
                </c:pt>
                <c:pt idx="247733">
                  <c:v>55.154390856335297</c:v>
                </c:pt>
                <c:pt idx="247734">
                  <c:v>55.154470634211798</c:v>
                </c:pt>
                <c:pt idx="247735">
                  <c:v>55.154550411832901</c:v>
                </c:pt>
                <c:pt idx="247736">
                  <c:v>55.154630189198599</c:v>
                </c:pt>
                <c:pt idx="247737">
                  <c:v>55.154709966308999</c:v>
                </c:pt>
                <c:pt idx="247738">
                  <c:v>55.154789743164102</c:v>
                </c:pt>
                <c:pt idx="247739">
                  <c:v>55.1548695197637</c:v>
                </c:pt>
                <c:pt idx="247740">
                  <c:v>55.154949296108001</c:v>
                </c:pt>
                <c:pt idx="247741">
                  <c:v>55.155029072197003</c:v>
                </c:pt>
                <c:pt idx="247742">
                  <c:v>55.155108848030601</c:v>
                </c:pt>
                <c:pt idx="247743">
                  <c:v>55.1551886236089</c:v>
                </c:pt>
                <c:pt idx="247744">
                  <c:v>55.155268398931703</c:v>
                </c:pt>
                <c:pt idx="247745">
                  <c:v>55.1553481739993</c:v>
                </c:pt>
                <c:pt idx="247746">
                  <c:v>55.1554279488115</c:v>
                </c:pt>
                <c:pt idx="247747">
                  <c:v>55.155507723368302</c:v>
                </c:pt>
                <c:pt idx="247748">
                  <c:v>55.155587497669799</c:v>
                </c:pt>
                <c:pt idx="247749">
                  <c:v>55.155667271715899</c:v>
                </c:pt>
                <c:pt idx="247750">
                  <c:v>55.1557470455067</c:v>
                </c:pt>
                <c:pt idx="247751">
                  <c:v>55.155826819042097</c:v>
                </c:pt>
                <c:pt idx="247752">
                  <c:v>55.155906592322197</c:v>
                </c:pt>
                <c:pt idx="247753">
                  <c:v>55.155986365346998</c:v>
                </c:pt>
                <c:pt idx="247754">
                  <c:v>55.156066138116401</c:v>
                </c:pt>
                <c:pt idx="247755">
                  <c:v>55.1561459106304</c:v>
                </c:pt>
                <c:pt idx="247756">
                  <c:v>55.156225682889101</c:v>
                </c:pt>
                <c:pt idx="247757">
                  <c:v>55.156305454892497</c:v>
                </c:pt>
                <c:pt idx="247758">
                  <c:v>55.156385226640502</c:v>
                </c:pt>
                <c:pt idx="247759">
                  <c:v>55.156464998133103</c:v>
                </c:pt>
                <c:pt idx="247760">
                  <c:v>55.156544769370498</c:v>
                </c:pt>
                <c:pt idx="247761">
                  <c:v>55.156624540352503</c:v>
                </c:pt>
                <c:pt idx="247762">
                  <c:v>55.156704311079103</c:v>
                </c:pt>
                <c:pt idx="247763">
                  <c:v>55.156784081550398</c:v>
                </c:pt>
                <c:pt idx="247764">
                  <c:v>55.156863851766403</c:v>
                </c:pt>
                <c:pt idx="247765">
                  <c:v>55.156943621727002</c:v>
                </c:pt>
                <c:pt idx="247766">
                  <c:v>55.157023391432297</c:v>
                </c:pt>
                <c:pt idx="247767">
                  <c:v>55.157103160882301</c:v>
                </c:pt>
                <c:pt idx="247768">
                  <c:v>55.1571829300769</c:v>
                </c:pt>
                <c:pt idx="247769">
                  <c:v>55.157262699016201</c:v>
                </c:pt>
                <c:pt idx="247770">
                  <c:v>55.157342467700197</c:v>
                </c:pt>
                <c:pt idx="247771">
                  <c:v>55.157422236128802</c:v>
                </c:pt>
                <c:pt idx="247772">
                  <c:v>55.157502004302103</c:v>
                </c:pt>
                <c:pt idx="247773">
                  <c:v>55.157581772220098</c:v>
                </c:pt>
                <c:pt idx="247774">
                  <c:v>55.157661539882703</c:v>
                </c:pt>
                <c:pt idx="247775">
                  <c:v>55.157741307290003</c:v>
                </c:pt>
                <c:pt idx="247776">
                  <c:v>55.157821074441998</c:v>
                </c:pt>
                <c:pt idx="247777">
                  <c:v>55.157900841338702</c:v>
                </c:pt>
                <c:pt idx="247778">
                  <c:v>55.157980607980001</c:v>
                </c:pt>
                <c:pt idx="247779">
                  <c:v>55.158060374366002</c:v>
                </c:pt>
                <c:pt idx="247780">
                  <c:v>55.158140140496698</c:v>
                </c:pt>
                <c:pt idx="247781">
                  <c:v>55.158219906371997</c:v>
                </c:pt>
                <c:pt idx="247782">
                  <c:v>55.158299671991998</c:v>
                </c:pt>
                <c:pt idx="247783">
                  <c:v>55.1583794373567</c:v>
                </c:pt>
                <c:pt idx="247784">
                  <c:v>55.158459202466098</c:v>
                </c:pt>
                <c:pt idx="247785">
                  <c:v>55.158538967320197</c:v>
                </c:pt>
                <c:pt idx="247786">
                  <c:v>55.158618731918899</c:v>
                </c:pt>
                <c:pt idx="247787">
                  <c:v>55.158698496262303</c:v>
                </c:pt>
                <c:pt idx="247788">
                  <c:v>55.158778260350402</c:v>
                </c:pt>
                <c:pt idx="247789">
                  <c:v>55.158858024183203</c:v>
                </c:pt>
                <c:pt idx="247790">
                  <c:v>55.158937787760699</c:v>
                </c:pt>
                <c:pt idx="247791">
                  <c:v>55.159017551082798</c:v>
                </c:pt>
                <c:pt idx="247792">
                  <c:v>55.159097314149697</c:v>
                </c:pt>
                <c:pt idx="247793">
                  <c:v>55.1591770769612</c:v>
                </c:pt>
                <c:pt idx="247794">
                  <c:v>55.159256839517397</c:v>
                </c:pt>
                <c:pt idx="247795">
                  <c:v>55.159336601818303</c:v>
                </c:pt>
                <c:pt idx="247796">
                  <c:v>55.159416363863897</c:v>
                </c:pt>
                <c:pt idx="247797">
                  <c:v>55.159496125654201</c:v>
                </c:pt>
                <c:pt idx="247798">
                  <c:v>55.159575887189099</c:v>
                </c:pt>
                <c:pt idx="247799">
                  <c:v>55.159655648468799</c:v>
                </c:pt>
                <c:pt idx="247800">
                  <c:v>55.159735409493102</c:v>
                </c:pt>
                <c:pt idx="247801">
                  <c:v>55.159815170262199</c:v>
                </c:pt>
                <c:pt idx="247802">
                  <c:v>55.159894930775899</c:v>
                </c:pt>
                <c:pt idx="247803">
                  <c:v>55.1599746910343</c:v>
                </c:pt>
                <c:pt idx="247804">
                  <c:v>55.160054451037396</c:v>
                </c:pt>
                <c:pt idx="247805">
                  <c:v>55.160134210785202</c:v>
                </c:pt>
                <c:pt idx="247806">
                  <c:v>55.160213970277802</c:v>
                </c:pt>
                <c:pt idx="247807">
                  <c:v>55.160293729514997</c:v>
                </c:pt>
                <c:pt idx="247808">
                  <c:v>55.160373488496901</c:v>
                </c:pt>
                <c:pt idx="247809">
                  <c:v>55.160453247223501</c:v>
                </c:pt>
                <c:pt idx="247810">
                  <c:v>55.160533005694802</c:v>
                </c:pt>
                <c:pt idx="247811">
                  <c:v>55.160612763910798</c:v>
                </c:pt>
                <c:pt idx="247812">
                  <c:v>55.160692521871503</c:v>
                </c:pt>
                <c:pt idx="247813">
                  <c:v>55.160772279576904</c:v>
                </c:pt>
                <c:pt idx="247814">
                  <c:v>55.160852037026999</c:v>
                </c:pt>
                <c:pt idx="247815">
                  <c:v>55.160931794221803</c:v>
                </c:pt>
                <c:pt idx="247816">
                  <c:v>55.161011551161302</c:v>
                </c:pt>
                <c:pt idx="247817">
                  <c:v>55.161091307845503</c:v>
                </c:pt>
                <c:pt idx="247818">
                  <c:v>55.161171064274498</c:v>
                </c:pt>
                <c:pt idx="247819">
                  <c:v>55.161250820448103</c:v>
                </c:pt>
                <c:pt idx="247820">
                  <c:v>55.161330576366403</c:v>
                </c:pt>
                <c:pt idx="247821">
                  <c:v>55.161410332029497</c:v>
                </c:pt>
                <c:pt idx="247822">
                  <c:v>55.161490087437201</c:v>
                </c:pt>
                <c:pt idx="247823">
                  <c:v>55.161569842589699</c:v>
                </c:pt>
                <c:pt idx="247824">
                  <c:v>55.1616495974869</c:v>
                </c:pt>
                <c:pt idx="247825">
                  <c:v>55.161729352128802</c:v>
                </c:pt>
                <c:pt idx="247826">
                  <c:v>55.161809106515399</c:v>
                </c:pt>
                <c:pt idx="247827">
                  <c:v>55.161888860646698</c:v>
                </c:pt>
                <c:pt idx="247828">
                  <c:v>55.161968614522699</c:v>
                </c:pt>
                <c:pt idx="247829">
                  <c:v>55.162048368143502</c:v>
                </c:pt>
                <c:pt idx="247830">
                  <c:v>55.1621281215089</c:v>
                </c:pt>
                <c:pt idx="247831">
                  <c:v>55.162207874619099</c:v>
                </c:pt>
                <c:pt idx="247832">
                  <c:v>55.162287627474001</c:v>
                </c:pt>
                <c:pt idx="247833">
                  <c:v>55.162367380073597</c:v>
                </c:pt>
                <c:pt idx="247834">
                  <c:v>55.162447132417903</c:v>
                </c:pt>
                <c:pt idx="247835">
                  <c:v>55.162526884507002</c:v>
                </c:pt>
                <c:pt idx="247836">
                  <c:v>55.162606636340797</c:v>
                </c:pt>
                <c:pt idx="247837">
                  <c:v>55.162686387919301</c:v>
                </c:pt>
                <c:pt idx="247838">
                  <c:v>55.1627661392425</c:v>
                </c:pt>
                <c:pt idx="247839">
                  <c:v>55.1628458903104</c:v>
                </c:pt>
                <c:pt idx="247840">
                  <c:v>55.162925641123103</c:v>
                </c:pt>
                <c:pt idx="247841">
                  <c:v>55.1630053916805</c:v>
                </c:pt>
                <c:pt idx="247842">
                  <c:v>55.163085141982599</c:v>
                </c:pt>
                <c:pt idx="247843">
                  <c:v>55.1631648920294</c:v>
                </c:pt>
                <c:pt idx="247844">
                  <c:v>55.163244641821002</c:v>
                </c:pt>
                <c:pt idx="247845">
                  <c:v>55.1633243913573</c:v>
                </c:pt>
                <c:pt idx="247846">
                  <c:v>55.163404140638299</c:v>
                </c:pt>
                <c:pt idx="247847">
                  <c:v>55.1634838896641</c:v>
                </c:pt>
                <c:pt idx="247848">
                  <c:v>55.163563638434603</c:v>
                </c:pt>
                <c:pt idx="247849">
                  <c:v>55.163643386949801</c:v>
                </c:pt>
                <c:pt idx="247850">
                  <c:v>55.1637231352097</c:v>
                </c:pt>
                <c:pt idx="247851">
                  <c:v>55.163802883214402</c:v>
                </c:pt>
                <c:pt idx="247852">
                  <c:v>55.163882630963798</c:v>
                </c:pt>
                <c:pt idx="247853">
                  <c:v>55.163962378458002</c:v>
                </c:pt>
                <c:pt idx="247854">
                  <c:v>55.164042125696902</c:v>
                </c:pt>
                <c:pt idx="247855">
                  <c:v>55.164121872680496</c:v>
                </c:pt>
                <c:pt idx="247856">
                  <c:v>55.1642016194088</c:v>
                </c:pt>
                <c:pt idx="247857">
                  <c:v>55.164281365881898</c:v>
                </c:pt>
                <c:pt idx="247858">
                  <c:v>55.164361112099797</c:v>
                </c:pt>
                <c:pt idx="247859">
                  <c:v>55.164440858062299</c:v>
                </c:pt>
                <c:pt idx="247860">
                  <c:v>55.164520603769603</c:v>
                </c:pt>
                <c:pt idx="247861">
                  <c:v>55.164600349221701</c:v>
                </c:pt>
                <c:pt idx="247862">
                  <c:v>55.1646800944185</c:v>
                </c:pt>
                <c:pt idx="247863">
                  <c:v>55.164759839360002</c:v>
                </c:pt>
                <c:pt idx="247864">
                  <c:v>55.164839584046298</c:v>
                </c:pt>
                <c:pt idx="247865">
                  <c:v>55.164919328477303</c:v>
                </c:pt>
                <c:pt idx="247866">
                  <c:v>55.164999072653103</c:v>
                </c:pt>
                <c:pt idx="247867">
                  <c:v>55.165078816573597</c:v>
                </c:pt>
                <c:pt idx="247868">
                  <c:v>55.165158560238901</c:v>
                </c:pt>
                <c:pt idx="247869">
                  <c:v>55.165238303648898</c:v>
                </c:pt>
                <c:pt idx="247870">
                  <c:v>55.165318046803698</c:v>
                </c:pt>
                <c:pt idx="247871">
                  <c:v>55.165397789703199</c:v>
                </c:pt>
                <c:pt idx="247872">
                  <c:v>55.165477532347502</c:v>
                </c:pt>
                <c:pt idx="247873">
                  <c:v>55.1655572747365</c:v>
                </c:pt>
                <c:pt idx="247874">
                  <c:v>55.1656370168702</c:v>
                </c:pt>
                <c:pt idx="247875">
                  <c:v>55.165716758748701</c:v>
                </c:pt>
                <c:pt idx="247876">
                  <c:v>55.165796500371997</c:v>
                </c:pt>
                <c:pt idx="247877">
                  <c:v>55.165876241740001</c:v>
                </c:pt>
                <c:pt idx="247878">
                  <c:v>55.1659559828528</c:v>
                </c:pt>
                <c:pt idx="247879">
                  <c:v>55.166035723710401</c:v>
                </c:pt>
                <c:pt idx="247880">
                  <c:v>55.166115464312703</c:v>
                </c:pt>
                <c:pt idx="247881">
                  <c:v>55.166195204659701</c:v>
                </c:pt>
                <c:pt idx="247882">
                  <c:v>55.1662749447515</c:v>
                </c:pt>
                <c:pt idx="247883">
                  <c:v>55.1663546845881</c:v>
                </c:pt>
                <c:pt idx="247884">
                  <c:v>55.166434424169402</c:v>
                </c:pt>
                <c:pt idx="247885">
                  <c:v>55.166514163495499</c:v>
                </c:pt>
                <c:pt idx="247886">
                  <c:v>55.166593902566298</c:v>
                </c:pt>
                <c:pt idx="247887">
                  <c:v>55.166673641381898</c:v>
                </c:pt>
                <c:pt idx="247888">
                  <c:v>55.1667533799423</c:v>
                </c:pt>
                <c:pt idx="247889">
                  <c:v>55.166833118247403</c:v>
                </c:pt>
                <c:pt idx="247890">
                  <c:v>55.166912856297401</c:v>
                </c:pt>
                <c:pt idx="247891">
                  <c:v>55.166992594092001</c:v>
                </c:pt>
                <c:pt idx="247892">
                  <c:v>55.167072331631502</c:v>
                </c:pt>
                <c:pt idx="247893">
                  <c:v>55.167152068915698</c:v>
                </c:pt>
                <c:pt idx="247894">
                  <c:v>55.167231805944603</c:v>
                </c:pt>
                <c:pt idx="247895">
                  <c:v>55.167311542718402</c:v>
                </c:pt>
                <c:pt idx="247896">
                  <c:v>55.167391279236902</c:v>
                </c:pt>
                <c:pt idx="247897">
                  <c:v>55.167471015500197</c:v>
                </c:pt>
                <c:pt idx="247898">
                  <c:v>55.167550751508202</c:v>
                </c:pt>
                <c:pt idx="247899">
                  <c:v>55.167630487261</c:v>
                </c:pt>
                <c:pt idx="247900">
                  <c:v>55.1677102227586</c:v>
                </c:pt>
                <c:pt idx="247901">
                  <c:v>55.167789958001002</c:v>
                </c:pt>
                <c:pt idx="247902">
                  <c:v>55.167869692988099</c:v>
                </c:pt>
                <c:pt idx="247903">
                  <c:v>55.167949427720004</c:v>
                </c:pt>
                <c:pt idx="247904">
                  <c:v>55.168029162196703</c:v>
                </c:pt>
                <c:pt idx="247905">
                  <c:v>55.168108896418197</c:v>
                </c:pt>
                <c:pt idx="247906">
                  <c:v>55.168188630384499</c:v>
                </c:pt>
                <c:pt idx="247907">
                  <c:v>55.168268364095503</c:v>
                </c:pt>
                <c:pt idx="247908">
                  <c:v>55.168348097551302</c:v>
                </c:pt>
                <c:pt idx="247909">
                  <c:v>55.168427830751902</c:v>
                </c:pt>
                <c:pt idx="247910">
                  <c:v>55.168507563697297</c:v>
                </c:pt>
                <c:pt idx="247911">
                  <c:v>55.1685872963874</c:v>
                </c:pt>
                <c:pt idx="247912">
                  <c:v>55.168667028822298</c:v>
                </c:pt>
                <c:pt idx="247913">
                  <c:v>55.168746761002097</c:v>
                </c:pt>
                <c:pt idx="247914">
                  <c:v>55.168826492926598</c:v>
                </c:pt>
                <c:pt idx="247915">
                  <c:v>55.168906224595901</c:v>
                </c:pt>
                <c:pt idx="247916">
                  <c:v>55.168985956009898</c:v>
                </c:pt>
                <c:pt idx="247917">
                  <c:v>55.169065687168803</c:v>
                </c:pt>
                <c:pt idx="247918">
                  <c:v>55.169145418072397</c:v>
                </c:pt>
                <c:pt idx="247919">
                  <c:v>55.169225148720898</c:v>
                </c:pt>
                <c:pt idx="247920">
                  <c:v>55.169304879114101</c:v>
                </c:pt>
                <c:pt idx="247921">
                  <c:v>55.169384609252099</c:v>
                </c:pt>
                <c:pt idx="247922">
                  <c:v>55.169464339134898</c:v>
                </c:pt>
                <c:pt idx="247923">
                  <c:v>55.169544068762498</c:v>
                </c:pt>
                <c:pt idx="247924">
                  <c:v>55.1696237981349</c:v>
                </c:pt>
                <c:pt idx="247925">
                  <c:v>55.169703527252103</c:v>
                </c:pt>
                <c:pt idx="247926">
                  <c:v>55.169783256114101</c:v>
                </c:pt>
                <c:pt idx="247927">
                  <c:v>55.169862984720801</c:v>
                </c:pt>
                <c:pt idx="247928">
                  <c:v>55.169942713072402</c:v>
                </c:pt>
                <c:pt idx="247929">
                  <c:v>55.170022441168797</c:v>
                </c:pt>
                <c:pt idx="247930">
                  <c:v>55.170102169009901</c:v>
                </c:pt>
                <c:pt idx="247931">
                  <c:v>55.170181896595899</c:v>
                </c:pt>
                <c:pt idx="247932">
                  <c:v>55.170261623926699</c:v>
                </c:pt>
                <c:pt idx="247933">
                  <c:v>55.1703413510022</c:v>
                </c:pt>
                <c:pt idx="247934">
                  <c:v>55.170421077822603</c:v>
                </c:pt>
                <c:pt idx="247935">
                  <c:v>55.1705008043878</c:v>
                </c:pt>
                <c:pt idx="247936">
                  <c:v>55.170580530697698</c:v>
                </c:pt>
                <c:pt idx="247937">
                  <c:v>55.170660256752498</c:v>
                </c:pt>
                <c:pt idx="247938">
                  <c:v>55.170739982552099</c:v>
                </c:pt>
                <c:pt idx="247939">
                  <c:v>55.170819708096403</c:v>
                </c:pt>
                <c:pt idx="247940">
                  <c:v>55.1708994333856</c:v>
                </c:pt>
                <c:pt idx="247941">
                  <c:v>55.170979158419598</c:v>
                </c:pt>
                <c:pt idx="247942">
                  <c:v>55.171058883198398</c:v>
                </c:pt>
                <c:pt idx="247943">
                  <c:v>55.171138607722</c:v>
                </c:pt>
                <c:pt idx="247944">
                  <c:v>55.171218331990403</c:v>
                </c:pt>
                <c:pt idx="247945">
                  <c:v>55.1712980560037</c:v>
                </c:pt>
                <c:pt idx="247946">
                  <c:v>55.171377779761698</c:v>
                </c:pt>
                <c:pt idx="247947">
                  <c:v>55.171457503264499</c:v>
                </c:pt>
                <c:pt idx="247948">
                  <c:v>55.1715372265122</c:v>
                </c:pt>
                <c:pt idx="247949">
                  <c:v>55.171616949504703</c:v>
                </c:pt>
                <c:pt idx="247950">
                  <c:v>55.1716966722419</c:v>
                </c:pt>
                <c:pt idx="247951">
                  <c:v>55.171776394723999</c:v>
                </c:pt>
                <c:pt idx="247952">
                  <c:v>55.171856116950998</c:v>
                </c:pt>
                <c:pt idx="247953">
                  <c:v>55.1719358389227</c:v>
                </c:pt>
                <c:pt idx="247954">
                  <c:v>55.172015560639203</c:v>
                </c:pt>
                <c:pt idx="247955">
                  <c:v>55.172095282100599</c:v>
                </c:pt>
                <c:pt idx="247956">
                  <c:v>55.172175003306798</c:v>
                </c:pt>
                <c:pt idx="247957">
                  <c:v>55.172254724257797</c:v>
                </c:pt>
                <c:pt idx="247958">
                  <c:v>55.172334444953599</c:v>
                </c:pt>
                <c:pt idx="247959">
                  <c:v>55.172414165394301</c:v>
                </c:pt>
                <c:pt idx="247960">
                  <c:v>55.172493885579698</c:v>
                </c:pt>
                <c:pt idx="247961">
                  <c:v>55.172573605510003</c:v>
                </c:pt>
                <c:pt idx="247962">
                  <c:v>55.172653325185102</c:v>
                </c:pt>
                <c:pt idx="247963">
                  <c:v>55.172733044605103</c:v>
                </c:pt>
                <c:pt idx="247964">
                  <c:v>55.172812763769798</c:v>
                </c:pt>
                <c:pt idx="247965">
                  <c:v>55.172892482679401</c:v>
                </c:pt>
                <c:pt idx="247966">
                  <c:v>55.172972201333799</c:v>
                </c:pt>
                <c:pt idx="247967">
                  <c:v>55.173051919733098</c:v>
                </c:pt>
                <c:pt idx="247968">
                  <c:v>55.173131637877198</c:v>
                </c:pt>
                <c:pt idx="247969">
                  <c:v>55.173211355766099</c:v>
                </c:pt>
                <c:pt idx="247970">
                  <c:v>55.173291073399803</c:v>
                </c:pt>
                <c:pt idx="247971">
                  <c:v>55.173370790778399</c:v>
                </c:pt>
                <c:pt idx="247972">
                  <c:v>55.173450507901798</c:v>
                </c:pt>
                <c:pt idx="247973">
                  <c:v>55.173530224769998</c:v>
                </c:pt>
                <c:pt idx="247974">
                  <c:v>55.173609941382999</c:v>
                </c:pt>
                <c:pt idx="247975">
                  <c:v>55.173689657740901</c:v>
                </c:pt>
                <c:pt idx="247976">
                  <c:v>55.173769373843697</c:v>
                </c:pt>
                <c:pt idx="247977">
                  <c:v>55.173849089691203</c:v>
                </c:pt>
                <c:pt idx="247978">
                  <c:v>55.173928805283602</c:v>
                </c:pt>
                <c:pt idx="247979">
                  <c:v>55.174008520620902</c:v>
                </c:pt>
                <c:pt idx="247980">
                  <c:v>55.174088235703003</c:v>
                </c:pt>
                <c:pt idx="247981">
                  <c:v>55.174167950529899</c:v>
                </c:pt>
                <c:pt idx="247982">
                  <c:v>55.174247665101603</c:v>
                </c:pt>
                <c:pt idx="247983">
                  <c:v>55.174327379418202</c:v>
                </c:pt>
                <c:pt idx="247984">
                  <c:v>55.174407093479701</c:v>
                </c:pt>
                <c:pt idx="247985">
                  <c:v>55.174486807286002</c:v>
                </c:pt>
                <c:pt idx="247986">
                  <c:v>55.174566520837097</c:v>
                </c:pt>
                <c:pt idx="247987">
                  <c:v>55.174646234133</c:v>
                </c:pt>
                <c:pt idx="247988">
                  <c:v>55.174725947173897</c:v>
                </c:pt>
                <c:pt idx="247989">
                  <c:v>55.174805659959503</c:v>
                </c:pt>
                <c:pt idx="247990">
                  <c:v>55.174885372490003</c:v>
                </c:pt>
                <c:pt idx="247991">
                  <c:v>55.174965084765397</c:v>
                </c:pt>
                <c:pt idx="247992">
                  <c:v>55.175044796785599</c:v>
                </c:pt>
                <c:pt idx="247993">
                  <c:v>55.175124508550603</c:v>
                </c:pt>
                <c:pt idx="247994">
                  <c:v>55.1752042200605</c:v>
                </c:pt>
                <c:pt idx="247995">
                  <c:v>55.175283931315299</c:v>
                </c:pt>
                <c:pt idx="247996">
                  <c:v>55.175363642314899</c:v>
                </c:pt>
                <c:pt idx="247997">
                  <c:v>55.1754433530593</c:v>
                </c:pt>
                <c:pt idx="247998">
                  <c:v>55.175523063548603</c:v>
                </c:pt>
                <c:pt idx="247999">
                  <c:v>55.175602773782799</c:v>
                </c:pt>
                <c:pt idx="248000">
                  <c:v>55.175682483761797</c:v>
                </c:pt>
                <c:pt idx="248001">
                  <c:v>55.175762193485703</c:v>
                </c:pt>
                <c:pt idx="248002">
                  <c:v>55.175841902954403</c:v>
                </c:pt>
                <c:pt idx="248003">
                  <c:v>55.175921612167997</c:v>
                </c:pt>
                <c:pt idx="248004">
                  <c:v>55.176001321126499</c:v>
                </c:pt>
                <c:pt idx="248005">
                  <c:v>55.176081029829703</c:v>
                </c:pt>
                <c:pt idx="248006">
                  <c:v>55.1761607382779</c:v>
                </c:pt>
                <c:pt idx="248007">
                  <c:v>55.176240446470899</c:v>
                </c:pt>
                <c:pt idx="248008">
                  <c:v>55.176320154408799</c:v>
                </c:pt>
                <c:pt idx="248009">
                  <c:v>55.1763998620916</c:v>
                </c:pt>
                <c:pt idx="248010">
                  <c:v>55.176479569519202</c:v>
                </c:pt>
                <c:pt idx="248011">
                  <c:v>55.176559276691599</c:v>
                </c:pt>
                <c:pt idx="248012">
                  <c:v>55.176638983609003</c:v>
                </c:pt>
                <c:pt idx="248013">
                  <c:v>55.176718690271201</c:v>
                </c:pt>
                <c:pt idx="248014">
                  <c:v>55.176798396678201</c:v>
                </c:pt>
                <c:pt idx="248015">
                  <c:v>55.176878102830202</c:v>
                </c:pt>
                <c:pt idx="248016">
                  <c:v>55.176957808727003</c:v>
                </c:pt>
                <c:pt idx="248017">
                  <c:v>55.177037514368699</c:v>
                </c:pt>
                <c:pt idx="248018">
                  <c:v>55.177117219755203</c:v>
                </c:pt>
                <c:pt idx="248019">
                  <c:v>55.177196924886601</c:v>
                </c:pt>
                <c:pt idx="248020">
                  <c:v>55.1772766297629</c:v>
                </c:pt>
                <c:pt idx="248021">
                  <c:v>55.177356334384001</c:v>
                </c:pt>
                <c:pt idx="248022">
                  <c:v>55.177436038750102</c:v>
                </c:pt>
                <c:pt idx="248023">
                  <c:v>55.177515742860997</c:v>
                </c:pt>
                <c:pt idx="248024">
                  <c:v>55.177595446716701</c:v>
                </c:pt>
                <c:pt idx="248025">
                  <c:v>55.177675150317398</c:v>
                </c:pt>
                <c:pt idx="248026">
                  <c:v>55.177754853662897</c:v>
                </c:pt>
                <c:pt idx="248027">
                  <c:v>55.177834556753297</c:v>
                </c:pt>
                <c:pt idx="248028">
                  <c:v>55.177914259588597</c:v>
                </c:pt>
                <c:pt idx="248029">
                  <c:v>55.177993962168699</c:v>
                </c:pt>
                <c:pt idx="248030">
                  <c:v>55.178073664493802</c:v>
                </c:pt>
                <c:pt idx="248031">
                  <c:v>55.178153366563699</c:v>
                </c:pt>
                <c:pt idx="248032">
                  <c:v>55.178233068378503</c:v>
                </c:pt>
                <c:pt idx="248033">
                  <c:v>55.178312769938202</c:v>
                </c:pt>
                <c:pt idx="248034">
                  <c:v>55.178392471242702</c:v>
                </c:pt>
                <c:pt idx="248035">
                  <c:v>55.178472172292203</c:v>
                </c:pt>
                <c:pt idx="248036">
                  <c:v>55.178551873086498</c:v>
                </c:pt>
                <c:pt idx="248037">
                  <c:v>55.178631573625701</c:v>
                </c:pt>
                <c:pt idx="248038">
                  <c:v>55.178711273909798</c:v>
                </c:pt>
                <c:pt idx="248039">
                  <c:v>55.178790973938803</c:v>
                </c:pt>
                <c:pt idx="248040">
                  <c:v>55.178870673712602</c:v>
                </c:pt>
                <c:pt idx="248041">
                  <c:v>55.178950373231402</c:v>
                </c:pt>
                <c:pt idx="248042">
                  <c:v>55.179030072495102</c:v>
                </c:pt>
                <c:pt idx="248043">
                  <c:v>55.179109771503597</c:v>
                </c:pt>
                <c:pt idx="248044">
                  <c:v>55.179189470257</c:v>
                </c:pt>
                <c:pt idx="248045">
                  <c:v>55.179269168755297</c:v>
                </c:pt>
                <c:pt idx="248046">
                  <c:v>55.179348866998602</c:v>
                </c:pt>
                <c:pt idx="248047">
                  <c:v>55.179428564986701</c:v>
                </c:pt>
                <c:pt idx="248048">
                  <c:v>55.1795082627197</c:v>
                </c:pt>
                <c:pt idx="248049">
                  <c:v>55.179587960197601</c:v>
                </c:pt>
                <c:pt idx="248050">
                  <c:v>55.179667657420303</c:v>
                </c:pt>
                <c:pt idx="248051">
                  <c:v>55.179747354387999</c:v>
                </c:pt>
                <c:pt idx="248052">
                  <c:v>55.179827051100602</c:v>
                </c:pt>
                <c:pt idx="248053">
                  <c:v>55.1799067475581</c:v>
                </c:pt>
                <c:pt idx="248054">
                  <c:v>55.179986443760498</c:v>
                </c:pt>
                <c:pt idx="248055">
                  <c:v>55.180066139707797</c:v>
                </c:pt>
                <c:pt idx="248056">
                  <c:v>55.180145835399898</c:v>
                </c:pt>
                <c:pt idx="248057">
                  <c:v>55.180225530836999</c:v>
                </c:pt>
                <c:pt idx="248058">
                  <c:v>55.180305226019001</c:v>
                </c:pt>
                <c:pt idx="248059">
                  <c:v>55.180384920945897</c:v>
                </c:pt>
                <c:pt idx="248060">
                  <c:v>55.180464615617701</c:v>
                </c:pt>
                <c:pt idx="248061">
                  <c:v>55.180544310034399</c:v>
                </c:pt>
                <c:pt idx="248062">
                  <c:v>55.180624004195998</c:v>
                </c:pt>
                <c:pt idx="248063">
                  <c:v>55.180703698102498</c:v>
                </c:pt>
                <c:pt idx="248064">
                  <c:v>55.180783391753899</c:v>
                </c:pt>
                <c:pt idx="248065">
                  <c:v>55.1808630851502</c:v>
                </c:pt>
                <c:pt idx="248066">
                  <c:v>55.180942778291403</c:v>
                </c:pt>
                <c:pt idx="248067">
                  <c:v>55.181022471177599</c:v>
                </c:pt>
                <c:pt idx="248068">
                  <c:v>55.181102163808603</c:v>
                </c:pt>
                <c:pt idx="248069">
                  <c:v>55.181181856184601</c:v>
                </c:pt>
                <c:pt idx="248070">
                  <c:v>55.1812615483054</c:v>
                </c:pt>
                <c:pt idx="248071">
                  <c:v>55.1813412401712</c:v>
                </c:pt>
                <c:pt idx="248072">
                  <c:v>55.181420931781901</c:v>
                </c:pt>
                <c:pt idx="248073">
                  <c:v>55.181500623137502</c:v>
                </c:pt>
                <c:pt idx="248074">
                  <c:v>55.181580314238097</c:v>
                </c:pt>
                <c:pt idx="248075">
                  <c:v>55.181660005083501</c:v>
                </c:pt>
                <c:pt idx="248076">
                  <c:v>55.181739695673897</c:v>
                </c:pt>
                <c:pt idx="248077">
                  <c:v>55.181819386009103</c:v>
                </c:pt>
                <c:pt idx="248078">
                  <c:v>55.181899076089302</c:v>
                </c:pt>
                <c:pt idx="248079">
                  <c:v>55.181978765914401</c:v>
                </c:pt>
                <c:pt idx="248080">
                  <c:v>55.182058455484501</c:v>
                </c:pt>
                <c:pt idx="248081">
                  <c:v>55.182138144799403</c:v>
                </c:pt>
                <c:pt idx="248082">
                  <c:v>55.182217833859298</c:v>
                </c:pt>
                <c:pt idx="248083">
                  <c:v>55.182297522664101</c:v>
                </c:pt>
                <c:pt idx="248084">
                  <c:v>55.182377211213797</c:v>
                </c:pt>
                <c:pt idx="248085">
                  <c:v>55.182456899508502</c:v>
                </c:pt>
                <c:pt idx="248086">
                  <c:v>55.182536587548</c:v>
                </c:pt>
                <c:pt idx="248087">
                  <c:v>55.182616275332499</c:v>
                </c:pt>
                <c:pt idx="248088">
                  <c:v>55.182695962861999</c:v>
                </c:pt>
                <c:pt idx="248089">
                  <c:v>55.1827756501363</c:v>
                </c:pt>
                <c:pt idx="248090">
                  <c:v>55.182855337155601</c:v>
                </c:pt>
                <c:pt idx="248091">
                  <c:v>55.182935023919804</c:v>
                </c:pt>
                <c:pt idx="248092">
                  <c:v>55.1830147104289</c:v>
                </c:pt>
                <c:pt idx="248093">
                  <c:v>55.183094396683003</c:v>
                </c:pt>
                <c:pt idx="248094">
                  <c:v>55.183174082682001</c:v>
                </c:pt>
                <c:pt idx="248095">
                  <c:v>55.183253768425899</c:v>
                </c:pt>
                <c:pt idx="248096">
                  <c:v>55.183333453914798</c:v>
                </c:pt>
                <c:pt idx="248097">
                  <c:v>55.183413139148598</c:v>
                </c:pt>
                <c:pt idx="248098">
                  <c:v>55.183492824127299</c:v>
                </c:pt>
                <c:pt idx="248099">
                  <c:v>55.183572508851</c:v>
                </c:pt>
                <c:pt idx="248100">
                  <c:v>55.183652193319602</c:v>
                </c:pt>
                <c:pt idx="248101">
                  <c:v>55.183731877533098</c:v>
                </c:pt>
                <c:pt idx="248102">
                  <c:v>55.183811561491602</c:v>
                </c:pt>
                <c:pt idx="248103">
                  <c:v>55.183891245194999</c:v>
                </c:pt>
                <c:pt idx="248104">
                  <c:v>55.183970928643397</c:v>
                </c:pt>
                <c:pt idx="248105">
                  <c:v>55.184050611836703</c:v>
                </c:pt>
                <c:pt idx="248106">
                  <c:v>55.184130294774903</c:v>
                </c:pt>
                <c:pt idx="248107">
                  <c:v>55.184209977458103</c:v>
                </c:pt>
                <c:pt idx="248108">
                  <c:v>55.184289659886197</c:v>
                </c:pt>
                <c:pt idx="248109">
                  <c:v>55.184369342059298</c:v>
                </c:pt>
                <c:pt idx="248110">
                  <c:v>55.184449023977301</c:v>
                </c:pt>
                <c:pt idx="248111">
                  <c:v>55.184528705640297</c:v>
                </c:pt>
                <c:pt idx="248112">
                  <c:v>55.1846083870482</c:v>
                </c:pt>
                <c:pt idx="248113">
                  <c:v>55.184688068200998</c:v>
                </c:pt>
                <c:pt idx="248114">
                  <c:v>55.184767749098803</c:v>
                </c:pt>
                <c:pt idx="248115">
                  <c:v>55.184847429741602</c:v>
                </c:pt>
                <c:pt idx="248116">
                  <c:v>55.184927110129202</c:v>
                </c:pt>
                <c:pt idx="248117">
                  <c:v>55.185006790261902</c:v>
                </c:pt>
                <c:pt idx="248118">
                  <c:v>55.185086470139503</c:v>
                </c:pt>
                <c:pt idx="248119">
                  <c:v>55.185166149761997</c:v>
                </c:pt>
                <c:pt idx="248120">
                  <c:v>55.185245829129499</c:v>
                </c:pt>
                <c:pt idx="248121">
                  <c:v>55.185325508242002</c:v>
                </c:pt>
                <c:pt idx="248122">
                  <c:v>55.185405187099398</c:v>
                </c:pt>
                <c:pt idx="248123">
                  <c:v>55.185484865701802</c:v>
                </c:pt>
                <c:pt idx="248124">
                  <c:v>55.1855645440491</c:v>
                </c:pt>
                <c:pt idx="248125">
                  <c:v>55.185644222141399</c:v>
                </c:pt>
                <c:pt idx="248126">
                  <c:v>55.185723899978598</c:v>
                </c:pt>
                <c:pt idx="248127">
                  <c:v>55.185803577560797</c:v>
                </c:pt>
                <c:pt idx="248128">
                  <c:v>55.185883254887898</c:v>
                </c:pt>
                <c:pt idx="248129">
                  <c:v>55.185962931960098</c:v>
                </c:pt>
                <c:pt idx="248130">
                  <c:v>55.1860426087771</c:v>
                </c:pt>
                <c:pt idx="248131">
                  <c:v>55.186122285339202</c:v>
                </c:pt>
                <c:pt idx="248132">
                  <c:v>55.186201961646198</c:v>
                </c:pt>
                <c:pt idx="248133">
                  <c:v>55.186281637698102</c:v>
                </c:pt>
                <c:pt idx="248134">
                  <c:v>55.186361313495098</c:v>
                </c:pt>
                <c:pt idx="248135">
                  <c:v>55.186440989036903</c:v>
                </c:pt>
                <c:pt idx="248136">
                  <c:v>55.186520664323801</c:v>
                </c:pt>
                <c:pt idx="248137">
                  <c:v>55.1866003393556</c:v>
                </c:pt>
                <c:pt idx="248138">
                  <c:v>55.186680014132399</c:v>
                </c:pt>
                <c:pt idx="248139">
                  <c:v>55.186759688654199</c:v>
                </c:pt>
                <c:pt idx="248140">
                  <c:v>55.1868393629209</c:v>
                </c:pt>
                <c:pt idx="248141">
                  <c:v>55.186919036932601</c:v>
                </c:pt>
                <c:pt idx="248142">
                  <c:v>55.186998710689203</c:v>
                </c:pt>
                <c:pt idx="248143">
                  <c:v>55.187078384190897</c:v>
                </c:pt>
                <c:pt idx="248144">
                  <c:v>55.1871580574375</c:v>
                </c:pt>
                <c:pt idx="248145">
                  <c:v>55.187237730429104</c:v>
                </c:pt>
                <c:pt idx="248146">
                  <c:v>55.187317403165601</c:v>
                </c:pt>
                <c:pt idx="248147">
                  <c:v>55.187397075647198</c:v>
                </c:pt>
                <c:pt idx="248148">
                  <c:v>55.187476747873703</c:v>
                </c:pt>
                <c:pt idx="248149">
                  <c:v>55.187556419845102</c:v>
                </c:pt>
                <c:pt idx="248150">
                  <c:v>55.1876360915616</c:v>
                </c:pt>
                <c:pt idx="248151">
                  <c:v>55.187715763023</c:v>
                </c:pt>
                <c:pt idx="248152">
                  <c:v>55.1877954342295</c:v>
                </c:pt>
                <c:pt idx="248153">
                  <c:v>55.1878751051809</c:v>
                </c:pt>
                <c:pt idx="248154">
                  <c:v>55.187954775877202</c:v>
                </c:pt>
                <c:pt idx="248155">
                  <c:v>55.188034446318603</c:v>
                </c:pt>
                <c:pt idx="248156">
                  <c:v>55.188114116504899</c:v>
                </c:pt>
                <c:pt idx="248157">
                  <c:v>55.188193786436301</c:v>
                </c:pt>
                <c:pt idx="248158">
                  <c:v>55.188273456112597</c:v>
                </c:pt>
                <c:pt idx="248159">
                  <c:v>55.188353125533801</c:v>
                </c:pt>
                <c:pt idx="248160">
                  <c:v>55.188432794700098</c:v>
                </c:pt>
                <c:pt idx="248161">
                  <c:v>55.188512463611403</c:v>
                </c:pt>
                <c:pt idx="248162">
                  <c:v>55.188592132267601</c:v>
                </c:pt>
                <c:pt idx="248163">
                  <c:v>55.188671800668899</c:v>
                </c:pt>
                <c:pt idx="248164">
                  <c:v>55.188751468815099</c:v>
                </c:pt>
                <c:pt idx="248165">
                  <c:v>55.188831136706298</c:v>
                </c:pt>
                <c:pt idx="248166">
                  <c:v>55.188910804342498</c:v>
                </c:pt>
                <c:pt idx="248167">
                  <c:v>55.188990471723699</c:v>
                </c:pt>
                <c:pt idx="248168">
                  <c:v>55.1890701388499</c:v>
                </c:pt>
                <c:pt idx="248169">
                  <c:v>55.189149805721101</c:v>
                </c:pt>
                <c:pt idx="248170">
                  <c:v>55.189229472337203</c:v>
                </c:pt>
                <c:pt idx="248171">
                  <c:v>55.189309138698398</c:v>
                </c:pt>
                <c:pt idx="248172">
                  <c:v>55.189388804804601</c:v>
                </c:pt>
                <c:pt idx="248173">
                  <c:v>55.189468470655697</c:v>
                </c:pt>
                <c:pt idx="248174">
                  <c:v>55.189548136251901</c:v>
                </c:pt>
                <c:pt idx="248175">
                  <c:v>55.189627801592998</c:v>
                </c:pt>
                <c:pt idx="248176">
                  <c:v>55.189707466679202</c:v>
                </c:pt>
                <c:pt idx="248177">
                  <c:v>55.1897871315103</c:v>
                </c:pt>
                <c:pt idx="248178">
                  <c:v>55.189866796086498</c:v>
                </c:pt>
                <c:pt idx="248179">
                  <c:v>55.189946460407597</c:v>
                </c:pt>
                <c:pt idx="248180">
                  <c:v>55.190026124473803</c:v>
                </c:pt>
                <c:pt idx="248181">
                  <c:v>55.190105788285003</c:v>
                </c:pt>
                <c:pt idx="248182">
                  <c:v>55.190185451841103</c:v>
                </c:pt>
                <c:pt idx="248183">
                  <c:v>55.190265115142303</c:v>
                </c:pt>
                <c:pt idx="248184">
                  <c:v>55.190344778188503</c:v>
                </c:pt>
                <c:pt idx="248185">
                  <c:v>55.190424440979598</c:v>
                </c:pt>
                <c:pt idx="248186">
                  <c:v>55.190504103515799</c:v>
                </c:pt>
                <c:pt idx="248187">
                  <c:v>55.190583765797001</c:v>
                </c:pt>
                <c:pt idx="248188">
                  <c:v>55.190663427823203</c:v>
                </c:pt>
                <c:pt idx="248189">
                  <c:v>55.190743089594399</c:v>
                </c:pt>
                <c:pt idx="248190">
                  <c:v>55.190822751110602</c:v>
                </c:pt>
                <c:pt idx="248191">
                  <c:v>55.190902412371798</c:v>
                </c:pt>
                <c:pt idx="248192">
                  <c:v>55.190982073378102</c:v>
                </c:pt>
                <c:pt idx="248193">
                  <c:v>55.191061734129299</c:v>
                </c:pt>
                <c:pt idx="248194">
                  <c:v>55.191141394625603</c:v>
                </c:pt>
                <c:pt idx="248195">
                  <c:v>55.191221054866801</c:v>
                </c:pt>
                <c:pt idx="248196">
                  <c:v>55.191300714853099</c:v>
                </c:pt>
                <c:pt idx="248197">
                  <c:v>55.191380374584398</c:v>
                </c:pt>
                <c:pt idx="248198">
                  <c:v>55.191460034060803</c:v>
                </c:pt>
                <c:pt idx="248199">
                  <c:v>55.191539693282103</c:v>
                </c:pt>
                <c:pt idx="248200">
                  <c:v>55.191619352248502</c:v>
                </c:pt>
                <c:pt idx="248201">
                  <c:v>55.191699010959802</c:v>
                </c:pt>
                <c:pt idx="248202">
                  <c:v>55.191778669416202</c:v>
                </c:pt>
                <c:pt idx="248203">
                  <c:v>55.191858327617602</c:v>
                </c:pt>
                <c:pt idx="248204">
                  <c:v>55.191937985564103</c:v>
                </c:pt>
                <c:pt idx="248205">
                  <c:v>55.192017643255497</c:v>
                </c:pt>
                <c:pt idx="248206">
                  <c:v>55.192097300691998</c:v>
                </c:pt>
                <c:pt idx="248207">
                  <c:v>55.1921769578735</c:v>
                </c:pt>
                <c:pt idx="248208">
                  <c:v>55.192256614800101</c:v>
                </c:pt>
                <c:pt idx="248209">
                  <c:v>55.192336271471603</c:v>
                </c:pt>
                <c:pt idx="248210">
                  <c:v>55.192415927888199</c:v>
                </c:pt>
                <c:pt idx="248211">
                  <c:v>55.192495584049801</c:v>
                </c:pt>
                <c:pt idx="248212">
                  <c:v>55.192575239956398</c:v>
                </c:pt>
                <c:pt idx="248213">
                  <c:v>55.192654895608101</c:v>
                </c:pt>
                <c:pt idx="248214">
                  <c:v>55.192734551004797</c:v>
                </c:pt>
                <c:pt idx="248215">
                  <c:v>55.192814206146501</c:v>
                </c:pt>
                <c:pt idx="248216">
                  <c:v>55.192893861033298</c:v>
                </c:pt>
                <c:pt idx="248217">
                  <c:v>55.192973515665102</c:v>
                </c:pt>
                <c:pt idx="248218">
                  <c:v>55.1930531700419</c:v>
                </c:pt>
                <c:pt idx="248219">
                  <c:v>55.193132824163698</c:v>
                </c:pt>
                <c:pt idx="248220">
                  <c:v>55.193212478030603</c:v>
                </c:pt>
                <c:pt idx="248221">
                  <c:v>55.193292131642501</c:v>
                </c:pt>
                <c:pt idx="248222">
                  <c:v>55.193371784999499</c:v>
                </c:pt>
                <c:pt idx="248223">
                  <c:v>55.193451438101498</c:v>
                </c:pt>
                <c:pt idx="248224">
                  <c:v>55.193531090948497</c:v>
                </c:pt>
                <c:pt idx="248225">
                  <c:v>55.193610743540603</c:v>
                </c:pt>
                <c:pt idx="248226">
                  <c:v>55.193690395877702</c:v>
                </c:pt>
                <c:pt idx="248227">
                  <c:v>55.193770047959802</c:v>
                </c:pt>
                <c:pt idx="248228">
                  <c:v>55.193849699787002</c:v>
                </c:pt>
                <c:pt idx="248229">
                  <c:v>55.193929351359301</c:v>
                </c:pt>
                <c:pt idx="248230">
                  <c:v>55.194009002676502</c:v>
                </c:pt>
                <c:pt idx="248231">
                  <c:v>55.194088653738902</c:v>
                </c:pt>
                <c:pt idx="248232">
                  <c:v>55.194168304546203</c:v>
                </c:pt>
                <c:pt idx="248233">
                  <c:v>55.194247955098596</c:v>
                </c:pt>
                <c:pt idx="248234">
                  <c:v>55.194327605396097</c:v>
                </c:pt>
                <c:pt idx="248235">
                  <c:v>55.194407255438598</c:v>
                </c:pt>
                <c:pt idx="248236">
                  <c:v>55.1944869052261</c:v>
                </c:pt>
                <c:pt idx="248237">
                  <c:v>55.194566554758701</c:v>
                </c:pt>
                <c:pt idx="248238">
                  <c:v>55.194646204036403</c:v>
                </c:pt>
                <c:pt idx="248239">
                  <c:v>55.194725853058998</c:v>
                </c:pt>
                <c:pt idx="248240">
                  <c:v>55.194805501826799</c:v>
                </c:pt>
                <c:pt idx="248241">
                  <c:v>55.194885150339601</c:v>
                </c:pt>
                <c:pt idx="248242">
                  <c:v>55.194964798597397</c:v>
                </c:pt>
                <c:pt idx="248243">
                  <c:v>55.195044446600299</c:v>
                </c:pt>
                <c:pt idx="248244">
                  <c:v>55.195124094348301</c:v>
                </c:pt>
                <c:pt idx="248245">
                  <c:v>55.195203741841297</c:v>
                </c:pt>
                <c:pt idx="248246">
                  <c:v>55.1952833890793</c:v>
                </c:pt>
                <c:pt idx="248247">
                  <c:v>55.195363036062503</c:v>
                </c:pt>
                <c:pt idx="248248">
                  <c:v>55.195442682790599</c:v>
                </c:pt>
                <c:pt idx="248249">
                  <c:v>55.195522329263902</c:v>
                </c:pt>
                <c:pt idx="248250">
                  <c:v>55.195601975482198</c:v>
                </c:pt>
                <c:pt idx="248251">
                  <c:v>55.195681621445502</c:v>
                </c:pt>
                <c:pt idx="248252">
                  <c:v>55.195761267153898</c:v>
                </c:pt>
                <c:pt idx="248253">
                  <c:v>55.195840912607402</c:v>
                </c:pt>
                <c:pt idx="248254">
                  <c:v>55.195920557805998</c:v>
                </c:pt>
                <c:pt idx="248255">
                  <c:v>55.196000202749502</c:v>
                </c:pt>
                <c:pt idx="248256">
                  <c:v>55.196079847438199</c:v>
                </c:pt>
                <c:pt idx="248257">
                  <c:v>55.196159491871903</c:v>
                </c:pt>
                <c:pt idx="248258">
                  <c:v>55.1962391360507</c:v>
                </c:pt>
                <c:pt idx="248259">
                  <c:v>55.196318779974597</c:v>
                </c:pt>
                <c:pt idx="248260">
                  <c:v>55.196398423643501</c:v>
                </c:pt>
                <c:pt idx="248261">
                  <c:v>55.196478067057498</c:v>
                </c:pt>
                <c:pt idx="248262">
                  <c:v>55.196557710216602</c:v>
                </c:pt>
                <c:pt idx="248263">
                  <c:v>55.1966373531207</c:v>
                </c:pt>
                <c:pt idx="248264">
                  <c:v>55.196716995769897</c:v>
                </c:pt>
                <c:pt idx="248265">
                  <c:v>55.196796638164201</c:v>
                </c:pt>
                <c:pt idx="248266">
                  <c:v>55.196876280303499</c:v>
                </c:pt>
                <c:pt idx="248267">
                  <c:v>55.196955922187897</c:v>
                </c:pt>
                <c:pt idx="248268">
                  <c:v>55.197035563817401</c:v>
                </c:pt>
                <c:pt idx="248269">
                  <c:v>55.197115205191999</c:v>
                </c:pt>
                <c:pt idx="248270">
                  <c:v>55.197194846311596</c:v>
                </c:pt>
                <c:pt idx="248271">
                  <c:v>55.197274487176301</c:v>
                </c:pt>
                <c:pt idx="248272">
                  <c:v>55.197354127786099</c:v>
                </c:pt>
                <c:pt idx="248273">
                  <c:v>55.197433768141003</c:v>
                </c:pt>
                <c:pt idx="248274">
                  <c:v>55.197513408241001</c:v>
                </c:pt>
                <c:pt idx="248275">
                  <c:v>55.197593048085999</c:v>
                </c:pt>
                <c:pt idx="248276">
                  <c:v>55.197672687676103</c:v>
                </c:pt>
                <c:pt idx="248277">
                  <c:v>55.197752327011301</c:v>
                </c:pt>
                <c:pt idx="248278">
                  <c:v>55.197831966091499</c:v>
                </c:pt>
                <c:pt idx="248279">
                  <c:v>55.197911604916897</c:v>
                </c:pt>
                <c:pt idx="248280">
                  <c:v>55.197991243487301</c:v>
                </c:pt>
                <c:pt idx="248281">
                  <c:v>55.198070881802899</c:v>
                </c:pt>
                <c:pt idx="248282">
                  <c:v>55.198150519863503</c:v>
                </c:pt>
                <c:pt idx="248283">
                  <c:v>55.198230157669101</c:v>
                </c:pt>
                <c:pt idx="248284">
                  <c:v>55.198309795219899</c:v>
                </c:pt>
                <c:pt idx="248285">
                  <c:v>55.198389432515803</c:v>
                </c:pt>
                <c:pt idx="248286">
                  <c:v>55.198469069556701</c:v>
                </c:pt>
                <c:pt idx="248287">
                  <c:v>55.198548706342798</c:v>
                </c:pt>
                <c:pt idx="248288">
                  <c:v>55.198628342873903</c:v>
                </c:pt>
                <c:pt idx="248289">
                  <c:v>55.1987079791501</c:v>
                </c:pt>
                <c:pt idx="248290">
                  <c:v>55.198787615171398</c:v>
                </c:pt>
                <c:pt idx="248291">
                  <c:v>55.198867250937802</c:v>
                </c:pt>
                <c:pt idx="248292">
                  <c:v>55.198946886449299</c:v>
                </c:pt>
                <c:pt idx="248293">
                  <c:v>55.199026521705903</c:v>
                </c:pt>
                <c:pt idx="248294">
                  <c:v>55.1991061567076</c:v>
                </c:pt>
                <c:pt idx="248295">
                  <c:v>55.199185791454397</c:v>
                </c:pt>
                <c:pt idx="248296">
                  <c:v>55.199265425946301</c:v>
                </c:pt>
                <c:pt idx="248297">
                  <c:v>55.199345060183298</c:v>
                </c:pt>
                <c:pt idx="248298">
                  <c:v>55.199424694165302</c:v>
                </c:pt>
                <c:pt idx="248299">
                  <c:v>55.199504327892498</c:v>
                </c:pt>
                <c:pt idx="248300">
                  <c:v>55.199583961364802</c:v>
                </c:pt>
                <c:pt idx="248301">
                  <c:v>55.199663594582098</c:v>
                </c:pt>
                <c:pt idx="248302">
                  <c:v>55.199743227544602</c:v>
                </c:pt>
                <c:pt idx="248303">
                  <c:v>55.199822860252198</c:v>
                </c:pt>
                <c:pt idx="248304">
                  <c:v>55.199902492704901</c:v>
                </c:pt>
                <c:pt idx="248305">
                  <c:v>55.199982124902597</c:v>
                </c:pt>
                <c:pt idx="248306">
                  <c:v>55.2000617568455</c:v>
                </c:pt>
                <c:pt idx="248307">
                  <c:v>55.200141388533503</c:v>
                </c:pt>
                <c:pt idx="248308">
                  <c:v>55.200221019966598</c:v>
                </c:pt>
                <c:pt idx="248309">
                  <c:v>55.200300651144801</c:v>
                </c:pt>
                <c:pt idx="248310">
                  <c:v>55.200380282068103</c:v>
                </c:pt>
                <c:pt idx="248311">
                  <c:v>55.200459912736498</c:v>
                </c:pt>
                <c:pt idx="248312">
                  <c:v>55.2005395431501</c:v>
                </c:pt>
                <c:pt idx="248313">
                  <c:v>55.200619173308702</c:v>
                </c:pt>
                <c:pt idx="248314">
                  <c:v>55.200698803212497</c:v>
                </c:pt>
                <c:pt idx="248315">
                  <c:v>55.200778432861298</c:v>
                </c:pt>
                <c:pt idx="248316">
                  <c:v>55.2008580622553</c:v>
                </c:pt>
                <c:pt idx="248317">
                  <c:v>55.200937691394401</c:v>
                </c:pt>
                <c:pt idx="248318">
                  <c:v>55.201017320278602</c:v>
                </c:pt>
                <c:pt idx="248319">
                  <c:v>55.201096948907903</c:v>
                </c:pt>
                <c:pt idx="248320">
                  <c:v>55.201176577282297</c:v>
                </c:pt>
                <c:pt idx="248321">
                  <c:v>55.201256205401897</c:v>
                </c:pt>
                <c:pt idx="248322">
                  <c:v>55.201335833266498</c:v>
                </c:pt>
                <c:pt idx="248323">
                  <c:v>55.201415460876298</c:v>
                </c:pt>
                <c:pt idx="248324">
                  <c:v>55.201495088231198</c:v>
                </c:pt>
                <c:pt idx="248325">
                  <c:v>55.201574715331297</c:v>
                </c:pt>
                <c:pt idx="248326">
                  <c:v>55.201654342176397</c:v>
                </c:pt>
                <c:pt idx="248327">
                  <c:v>55.201733968766703</c:v>
                </c:pt>
                <c:pt idx="248328">
                  <c:v>55.201813595102003</c:v>
                </c:pt>
                <c:pt idx="248329">
                  <c:v>55.201893221182601</c:v>
                </c:pt>
                <c:pt idx="248330">
                  <c:v>55.2019728470082</c:v>
                </c:pt>
                <c:pt idx="248331">
                  <c:v>55.202052472578998</c:v>
                </c:pt>
                <c:pt idx="248332">
                  <c:v>55.202132097894903</c:v>
                </c:pt>
                <c:pt idx="248333">
                  <c:v>55.202211722955902</c:v>
                </c:pt>
                <c:pt idx="248334">
                  <c:v>55.202291347761999</c:v>
                </c:pt>
                <c:pt idx="248335">
                  <c:v>55.202370972313297</c:v>
                </c:pt>
                <c:pt idx="248336">
                  <c:v>55.202450596609701</c:v>
                </c:pt>
                <c:pt idx="248337">
                  <c:v>55.202530220651198</c:v>
                </c:pt>
                <c:pt idx="248338">
                  <c:v>55.202609844437902</c:v>
                </c:pt>
                <c:pt idx="248339">
                  <c:v>55.202689467969599</c:v>
                </c:pt>
                <c:pt idx="248340">
                  <c:v>55.202769091246601</c:v>
                </c:pt>
                <c:pt idx="248341">
                  <c:v>55.202848714268598</c:v>
                </c:pt>
                <c:pt idx="248342">
                  <c:v>55.2029283370358</c:v>
                </c:pt>
                <c:pt idx="248343">
                  <c:v>55.203007959548103</c:v>
                </c:pt>
                <c:pt idx="248344">
                  <c:v>55.203087581805597</c:v>
                </c:pt>
                <c:pt idx="248345">
                  <c:v>55.203167203808199</c:v>
                </c:pt>
                <c:pt idx="248346">
                  <c:v>55.203246825555901</c:v>
                </c:pt>
                <c:pt idx="248347">
                  <c:v>55.203326447048802</c:v>
                </c:pt>
                <c:pt idx="248348">
                  <c:v>55.203406068286803</c:v>
                </c:pt>
                <c:pt idx="248349">
                  <c:v>55.203485689269897</c:v>
                </c:pt>
                <c:pt idx="248350">
                  <c:v>55.203565309998197</c:v>
                </c:pt>
                <c:pt idx="248351">
                  <c:v>55.203644930471697</c:v>
                </c:pt>
                <c:pt idx="248352">
                  <c:v>55.203724550690197</c:v>
                </c:pt>
                <c:pt idx="248353">
                  <c:v>55.203804170653903</c:v>
                </c:pt>
                <c:pt idx="248354">
                  <c:v>55.203883790362802</c:v>
                </c:pt>
                <c:pt idx="248355">
                  <c:v>55.203963409816801</c:v>
                </c:pt>
                <c:pt idx="248356">
                  <c:v>55.204043029015899</c:v>
                </c:pt>
                <c:pt idx="248357">
                  <c:v>55.204122647960197</c:v>
                </c:pt>
                <c:pt idx="248358">
                  <c:v>55.204202266649702</c:v>
                </c:pt>
                <c:pt idx="248359">
                  <c:v>55.204281885084299</c:v>
                </c:pt>
                <c:pt idx="248360">
                  <c:v>55.204361503264003</c:v>
                </c:pt>
                <c:pt idx="248361">
                  <c:v>55.2044411211889</c:v>
                </c:pt>
                <c:pt idx="248362">
                  <c:v>55.204520738858903</c:v>
                </c:pt>
                <c:pt idx="248363">
                  <c:v>55.204600356274099</c:v>
                </c:pt>
                <c:pt idx="248364">
                  <c:v>55.204679973434402</c:v>
                </c:pt>
                <c:pt idx="248365">
                  <c:v>55.204759590339897</c:v>
                </c:pt>
                <c:pt idx="248366">
                  <c:v>55.204839206990599</c:v>
                </c:pt>
                <c:pt idx="248367">
                  <c:v>55.2049188233864</c:v>
                </c:pt>
                <c:pt idx="248368">
                  <c:v>55.204998439527301</c:v>
                </c:pt>
                <c:pt idx="248369">
                  <c:v>55.205078055413402</c:v>
                </c:pt>
                <c:pt idx="248370">
                  <c:v>55.205157671044702</c:v>
                </c:pt>
                <c:pt idx="248371">
                  <c:v>55.205237286421102</c:v>
                </c:pt>
                <c:pt idx="248372">
                  <c:v>55.205316901542702</c:v>
                </c:pt>
                <c:pt idx="248373">
                  <c:v>55.205396516409401</c:v>
                </c:pt>
                <c:pt idx="248374">
                  <c:v>55.2054761310213</c:v>
                </c:pt>
                <c:pt idx="248375">
                  <c:v>55.205555745378398</c:v>
                </c:pt>
                <c:pt idx="248376">
                  <c:v>55.205635359480603</c:v>
                </c:pt>
                <c:pt idx="248377">
                  <c:v>55.205714973328</c:v>
                </c:pt>
                <c:pt idx="248378">
                  <c:v>55.205794586920597</c:v>
                </c:pt>
                <c:pt idx="248379">
                  <c:v>55.2058742002583</c:v>
                </c:pt>
                <c:pt idx="248380">
                  <c:v>55.205953813341097</c:v>
                </c:pt>
                <c:pt idx="248381">
                  <c:v>55.206033426169199</c:v>
                </c:pt>
                <c:pt idx="248382">
                  <c:v>55.206113038742401</c:v>
                </c:pt>
                <c:pt idx="248383">
                  <c:v>55.206192651060803</c:v>
                </c:pt>
                <c:pt idx="248384">
                  <c:v>55.206272263124298</c:v>
                </c:pt>
                <c:pt idx="248385">
                  <c:v>55.206351874932999</c:v>
                </c:pt>
                <c:pt idx="248386">
                  <c:v>55.206431486486899</c:v>
                </c:pt>
                <c:pt idx="248387">
                  <c:v>55.206511097785999</c:v>
                </c:pt>
                <c:pt idx="248388">
                  <c:v>55.206590708830198</c:v>
                </c:pt>
                <c:pt idx="248389">
                  <c:v>55.206670319619597</c:v>
                </c:pt>
                <c:pt idx="248390">
                  <c:v>55.206749930154103</c:v>
                </c:pt>
                <c:pt idx="248391">
                  <c:v>55.206829540433901</c:v>
                </c:pt>
                <c:pt idx="248392">
                  <c:v>55.206909150458799</c:v>
                </c:pt>
                <c:pt idx="248393">
                  <c:v>55.206988760228903</c:v>
                </c:pt>
                <c:pt idx="248394">
                  <c:v>55.207068369744199</c:v>
                </c:pt>
                <c:pt idx="248395">
                  <c:v>55.207147979004603</c:v>
                </c:pt>
                <c:pt idx="248396">
                  <c:v>55.207227588010198</c:v>
                </c:pt>
                <c:pt idx="248397">
                  <c:v>55.207307196761001</c:v>
                </c:pt>
                <c:pt idx="248398">
                  <c:v>55.207386805257002</c:v>
                </c:pt>
                <c:pt idx="248399">
                  <c:v>55.207466413498203</c:v>
                </c:pt>
                <c:pt idx="248400">
                  <c:v>55.207546021484497</c:v>
                </c:pt>
                <c:pt idx="248401">
                  <c:v>55.207625629216103</c:v>
                </c:pt>
                <c:pt idx="248402">
                  <c:v>55.207705236692803</c:v>
                </c:pt>
                <c:pt idx="248403">
                  <c:v>55.207784843914702</c:v>
                </c:pt>
                <c:pt idx="248404">
                  <c:v>55.207864450881701</c:v>
                </c:pt>
                <c:pt idx="248405">
                  <c:v>55.207944057593998</c:v>
                </c:pt>
                <c:pt idx="248406">
                  <c:v>55.208023664051403</c:v>
                </c:pt>
                <c:pt idx="248407">
                  <c:v>55.208103270254099</c:v>
                </c:pt>
                <c:pt idx="248408">
                  <c:v>55.208182876201903</c:v>
                </c:pt>
                <c:pt idx="248409">
                  <c:v>55.208262481894899</c:v>
                </c:pt>
                <c:pt idx="248410">
                  <c:v>55.208342087333101</c:v>
                </c:pt>
                <c:pt idx="248411">
                  <c:v>55.208421692516502</c:v>
                </c:pt>
                <c:pt idx="248412">
                  <c:v>55.208501297445103</c:v>
                </c:pt>
                <c:pt idx="248413">
                  <c:v>55.208580902118896</c:v>
                </c:pt>
                <c:pt idx="248414">
                  <c:v>55.208660506537797</c:v>
                </c:pt>
                <c:pt idx="248415">
                  <c:v>55.208740110702003</c:v>
                </c:pt>
                <c:pt idx="248416">
                  <c:v>55.208819714611302</c:v>
                </c:pt>
                <c:pt idx="248417">
                  <c:v>55.2088993182659</c:v>
                </c:pt>
                <c:pt idx="248418">
                  <c:v>55.208978921665597</c:v>
                </c:pt>
                <c:pt idx="248419">
                  <c:v>55.209058524810601</c:v>
                </c:pt>
                <c:pt idx="248420">
                  <c:v>55.209138127700697</c:v>
                </c:pt>
                <c:pt idx="248421">
                  <c:v>55.209217730336</c:v>
                </c:pt>
                <c:pt idx="248422">
                  <c:v>55.209297332716602</c:v>
                </c:pt>
                <c:pt idx="248423">
                  <c:v>55.209376934842297</c:v>
                </c:pt>
                <c:pt idx="248424">
                  <c:v>55.209456536713198</c:v>
                </c:pt>
                <c:pt idx="248425">
                  <c:v>55.209536138329398</c:v>
                </c:pt>
                <c:pt idx="248426">
                  <c:v>55.209615739690697</c:v>
                </c:pt>
                <c:pt idx="248427">
                  <c:v>55.209695340797197</c:v>
                </c:pt>
                <c:pt idx="248428">
                  <c:v>55.209774941649002</c:v>
                </c:pt>
                <c:pt idx="248429">
                  <c:v>55.2098545422459</c:v>
                </c:pt>
                <c:pt idx="248430">
                  <c:v>55.209934142588097</c:v>
                </c:pt>
                <c:pt idx="248431">
                  <c:v>55.2100137426755</c:v>
                </c:pt>
                <c:pt idx="248432">
                  <c:v>55.210093342508003</c:v>
                </c:pt>
                <c:pt idx="248433">
                  <c:v>55.210172942085798</c:v>
                </c:pt>
                <c:pt idx="248434">
                  <c:v>55.210252541408799</c:v>
                </c:pt>
                <c:pt idx="248435">
                  <c:v>55.210332140477</c:v>
                </c:pt>
                <c:pt idx="248436">
                  <c:v>55.2104117392904</c:v>
                </c:pt>
                <c:pt idx="248437">
                  <c:v>55.210491337849</c:v>
                </c:pt>
                <c:pt idx="248438">
                  <c:v>55.210570936152898</c:v>
                </c:pt>
                <c:pt idx="248439">
                  <c:v>55.210650534201903</c:v>
                </c:pt>
                <c:pt idx="248440">
                  <c:v>55.2107301319962</c:v>
                </c:pt>
                <c:pt idx="248441">
                  <c:v>55.210809729535598</c:v>
                </c:pt>
                <c:pt idx="248442">
                  <c:v>55.2108893268203</c:v>
                </c:pt>
                <c:pt idx="248443">
                  <c:v>55.210968923850203</c:v>
                </c:pt>
                <c:pt idx="248444">
                  <c:v>55.211048520625297</c:v>
                </c:pt>
                <c:pt idx="248445">
                  <c:v>55.211128117145698</c:v>
                </c:pt>
                <c:pt idx="248446">
                  <c:v>55.211207713411198</c:v>
                </c:pt>
                <c:pt idx="248447">
                  <c:v>55.211287309421998</c:v>
                </c:pt>
                <c:pt idx="248448">
                  <c:v>55.211366905177997</c:v>
                </c:pt>
                <c:pt idx="248449">
                  <c:v>55.211446500679202</c:v>
                </c:pt>
                <c:pt idx="248450">
                  <c:v>55.211526095925699</c:v>
                </c:pt>
                <c:pt idx="248451">
                  <c:v>55.211605690917303</c:v>
                </c:pt>
                <c:pt idx="248452">
                  <c:v>55.211685285654198</c:v>
                </c:pt>
                <c:pt idx="248453">
                  <c:v>55.2117648801363</c:v>
                </c:pt>
                <c:pt idx="248454">
                  <c:v>55.211844474363701</c:v>
                </c:pt>
                <c:pt idx="248455">
                  <c:v>55.211924068336202</c:v>
                </c:pt>
                <c:pt idx="248456">
                  <c:v>55.212003662054002</c:v>
                </c:pt>
                <c:pt idx="248457">
                  <c:v>55.212083255517001</c:v>
                </c:pt>
                <c:pt idx="248458">
                  <c:v>55.212162848725299</c:v>
                </c:pt>
                <c:pt idx="248459">
                  <c:v>55.212242441678697</c:v>
                </c:pt>
                <c:pt idx="248460">
                  <c:v>55.212322034377401</c:v>
                </c:pt>
                <c:pt idx="248461">
                  <c:v>55.212401626821404</c:v>
                </c:pt>
                <c:pt idx="248462">
                  <c:v>55.212481219010499</c:v>
                </c:pt>
                <c:pt idx="248463">
                  <c:v>55.2125608109449</c:v>
                </c:pt>
                <c:pt idx="248464">
                  <c:v>55.212640402624601</c:v>
                </c:pt>
                <c:pt idx="248465">
                  <c:v>55.212719994049401</c:v>
                </c:pt>
                <c:pt idx="248466">
                  <c:v>55.2127995852195</c:v>
                </c:pt>
                <c:pt idx="248467">
                  <c:v>55.212879176134898</c:v>
                </c:pt>
                <c:pt idx="248468">
                  <c:v>55.212958766795403</c:v>
                </c:pt>
                <c:pt idx="248469">
                  <c:v>55.213038357201199</c:v>
                </c:pt>
                <c:pt idx="248470">
                  <c:v>55.213117947352302</c:v>
                </c:pt>
                <c:pt idx="248471">
                  <c:v>55.213197537248597</c:v>
                </c:pt>
                <c:pt idx="248472">
                  <c:v>55.213277126890098</c:v>
                </c:pt>
                <c:pt idx="248473">
                  <c:v>55.213356716276898</c:v>
                </c:pt>
                <c:pt idx="248474">
                  <c:v>55.213436305408898</c:v>
                </c:pt>
                <c:pt idx="248475">
                  <c:v>55.213515894286097</c:v>
                </c:pt>
                <c:pt idx="248476">
                  <c:v>55.213595482908602</c:v>
                </c:pt>
                <c:pt idx="248477">
                  <c:v>55.213675071276398</c:v>
                </c:pt>
                <c:pt idx="248478">
                  <c:v>55.213754659389302</c:v>
                </c:pt>
                <c:pt idx="248479">
                  <c:v>55.213834247247597</c:v>
                </c:pt>
                <c:pt idx="248480">
                  <c:v>55.213913834851098</c:v>
                </c:pt>
                <c:pt idx="248481">
                  <c:v>55.213993422199799</c:v>
                </c:pt>
                <c:pt idx="248482">
                  <c:v>55.214073009293699</c:v>
                </c:pt>
                <c:pt idx="248483">
                  <c:v>55.214152596132998</c:v>
                </c:pt>
                <c:pt idx="248484">
                  <c:v>55.214232182717403</c:v>
                </c:pt>
                <c:pt idx="248485">
                  <c:v>55.2143117690472</c:v>
                </c:pt>
                <c:pt idx="248486">
                  <c:v>55.214391355122103</c:v>
                </c:pt>
                <c:pt idx="248487">
                  <c:v>55.214470940942299</c:v>
                </c:pt>
                <c:pt idx="248488">
                  <c:v>55.2145505265078</c:v>
                </c:pt>
                <c:pt idx="248489">
                  <c:v>55.2146301118186</c:v>
                </c:pt>
                <c:pt idx="248490">
                  <c:v>55.2147096968745</c:v>
                </c:pt>
                <c:pt idx="248491">
                  <c:v>55.214789281675799</c:v>
                </c:pt>
                <c:pt idx="248492">
                  <c:v>55.214868866222297</c:v>
                </c:pt>
                <c:pt idx="248493">
                  <c:v>55.214948450514001</c:v>
                </c:pt>
                <c:pt idx="248494">
                  <c:v>55.215028034550997</c:v>
                </c:pt>
                <c:pt idx="248495">
                  <c:v>55.215107618333299</c:v>
                </c:pt>
                <c:pt idx="248496">
                  <c:v>55.2151872018608</c:v>
                </c:pt>
                <c:pt idx="248497">
                  <c:v>55.215266785133601</c:v>
                </c:pt>
                <c:pt idx="248498">
                  <c:v>55.2153463681517</c:v>
                </c:pt>
                <c:pt idx="248499">
                  <c:v>55.215425950914998</c:v>
                </c:pt>
                <c:pt idx="248500">
                  <c:v>55.215505533423503</c:v>
                </c:pt>
                <c:pt idx="248501">
                  <c:v>55.215585115677399</c:v>
                </c:pt>
                <c:pt idx="248502">
                  <c:v>55.215664697676502</c:v>
                </c:pt>
                <c:pt idx="248503">
                  <c:v>55.215744279420903</c:v>
                </c:pt>
                <c:pt idx="248504">
                  <c:v>55.215823860910497</c:v>
                </c:pt>
                <c:pt idx="248505">
                  <c:v>55.215903442145397</c:v>
                </c:pt>
                <c:pt idx="248506">
                  <c:v>55.215983023125602</c:v>
                </c:pt>
                <c:pt idx="248507">
                  <c:v>55.216062603851</c:v>
                </c:pt>
                <c:pt idx="248508">
                  <c:v>55.216142184321697</c:v>
                </c:pt>
                <c:pt idx="248509">
                  <c:v>55.2162217645377</c:v>
                </c:pt>
                <c:pt idx="248510">
                  <c:v>55.216301344498902</c:v>
                </c:pt>
                <c:pt idx="248511">
                  <c:v>55.216380924205403</c:v>
                </c:pt>
                <c:pt idx="248512">
                  <c:v>55.216460503657203</c:v>
                </c:pt>
                <c:pt idx="248513">
                  <c:v>55.216540082854301</c:v>
                </c:pt>
                <c:pt idx="248514">
                  <c:v>55.216619661796599</c:v>
                </c:pt>
                <c:pt idx="248515">
                  <c:v>55.216699240484203</c:v>
                </c:pt>
                <c:pt idx="248516">
                  <c:v>55.216778818917099</c:v>
                </c:pt>
                <c:pt idx="248517">
                  <c:v>55.216858397095301</c:v>
                </c:pt>
                <c:pt idx="248518">
                  <c:v>55.216937975018702</c:v>
                </c:pt>
                <c:pt idx="248519">
                  <c:v>55.217017552687402</c:v>
                </c:pt>
                <c:pt idx="248520">
                  <c:v>55.217097130101401</c:v>
                </c:pt>
                <c:pt idx="248521">
                  <c:v>55.217176707260698</c:v>
                </c:pt>
                <c:pt idx="248522">
                  <c:v>55.217256284165302</c:v>
                </c:pt>
                <c:pt idx="248523">
                  <c:v>55.217335860815098</c:v>
                </c:pt>
                <c:pt idx="248524">
                  <c:v>55.2174154372102</c:v>
                </c:pt>
                <c:pt idx="248525">
                  <c:v>55.2174950133506</c:v>
                </c:pt>
                <c:pt idx="248526">
                  <c:v>55.2175745892363</c:v>
                </c:pt>
                <c:pt idx="248527">
                  <c:v>55.217654164867298</c:v>
                </c:pt>
                <c:pt idx="248528">
                  <c:v>55.217733740243602</c:v>
                </c:pt>
                <c:pt idx="248529">
                  <c:v>55.217813315365099</c:v>
                </c:pt>
                <c:pt idx="248530">
                  <c:v>55.217892890231902</c:v>
                </c:pt>
                <c:pt idx="248531">
                  <c:v>55.217972464844102</c:v>
                </c:pt>
                <c:pt idx="248532">
                  <c:v>55.218052039201503</c:v>
                </c:pt>
                <c:pt idx="248533">
                  <c:v>55.218131613304202</c:v>
                </c:pt>
                <c:pt idx="248534">
                  <c:v>55.2182111871521</c:v>
                </c:pt>
                <c:pt idx="248535">
                  <c:v>55.218290760745397</c:v>
                </c:pt>
                <c:pt idx="248536">
                  <c:v>55.218370334084</c:v>
                </c:pt>
                <c:pt idx="248537">
                  <c:v>55.218449907167901</c:v>
                </c:pt>
                <c:pt idx="248538">
                  <c:v>55.218529479997002</c:v>
                </c:pt>
                <c:pt idx="248539">
                  <c:v>55.218609052571502</c:v>
                </c:pt>
                <c:pt idx="248540">
                  <c:v>55.2186886248912</c:v>
                </c:pt>
                <c:pt idx="248541">
                  <c:v>55.218768196956297</c:v>
                </c:pt>
                <c:pt idx="248542">
                  <c:v>55.218847768766601</c:v>
                </c:pt>
                <c:pt idx="248543">
                  <c:v>55.218927340322203</c:v>
                </c:pt>
                <c:pt idx="248544">
                  <c:v>55.219006911623197</c:v>
                </c:pt>
                <c:pt idx="248545">
                  <c:v>55.219086482669397</c:v>
                </c:pt>
                <c:pt idx="248546">
                  <c:v>55.219166053461002</c:v>
                </c:pt>
                <c:pt idx="248547">
                  <c:v>55.2192456239978</c:v>
                </c:pt>
                <c:pt idx="248548">
                  <c:v>55.219325194279897</c:v>
                </c:pt>
                <c:pt idx="248549">
                  <c:v>55.219404764307399</c:v>
                </c:pt>
                <c:pt idx="248550">
                  <c:v>55.2194843340801</c:v>
                </c:pt>
                <c:pt idx="248551">
                  <c:v>55.2195639035982</c:v>
                </c:pt>
                <c:pt idx="248552">
                  <c:v>55.219643472861499</c:v>
                </c:pt>
                <c:pt idx="248553">
                  <c:v>55.219723041870203</c:v>
                </c:pt>
                <c:pt idx="248554">
                  <c:v>55.2198026106242</c:v>
                </c:pt>
                <c:pt idx="248555">
                  <c:v>55.219882179123402</c:v>
                </c:pt>
                <c:pt idx="248556">
                  <c:v>55.219961747367996</c:v>
                </c:pt>
                <c:pt idx="248557">
                  <c:v>55.220041315357903</c:v>
                </c:pt>
                <c:pt idx="248558">
                  <c:v>55.220120883093102</c:v>
                </c:pt>
                <c:pt idx="248559">
                  <c:v>55.2202004505736</c:v>
                </c:pt>
                <c:pt idx="248560">
                  <c:v>55.220280017799503</c:v>
                </c:pt>
                <c:pt idx="248561">
                  <c:v>55.220359584770598</c:v>
                </c:pt>
                <c:pt idx="248562">
                  <c:v>55.220439151487</c:v>
                </c:pt>
                <c:pt idx="248563">
                  <c:v>55.220518717948799</c:v>
                </c:pt>
                <c:pt idx="248564">
                  <c:v>55.220598284155898</c:v>
                </c:pt>
                <c:pt idx="248565">
                  <c:v>55.220677850108302</c:v>
                </c:pt>
                <c:pt idx="248566">
                  <c:v>55.220757415805998</c:v>
                </c:pt>
                <c:pt idx="248567">
                  <c:v>55.220836981249001</c:v>
                </c:pt>
                <c:pt idx="248568">
                  <c:v>55.220916546437401</c:v>
                </c:pt>
                <c:pt idx="248569">
                  <c:v>55.220996111371001</c:v>
                </c:pt>
                <c:pt idx="248570">
                  <c:v>55.221075676049999</c:v>
                </c:pt>
                <c:pt idx="248571">
                  <c:v>55.221155240474303</c:v>
                </c:pt>
                <c:pt idx="248572">
                  <c:v>55.221234804643998</c:v>
                </c:pt>
                <c:pt idx="248573">
                  <c:v>55.2213143685589</c:v>
                </c:pt>
                <c:pt idx="248574">
                  <c:v>55.2213939322192</c:v>
                </c:pt>
                <c:pt idx="248575">
                  <c:v>55.221473495624799</c:v>
                </c:pt>
                <c:pt idx="248576">
                  <c:v>55.221553058775697</c:v>
                </c:pt>
                <c:pt idx="248577">
                  <c:v>55.221632621671901</c:v>
                </c:pt>
                <c:pt idx="248578">
                  <c:v>55.221712184313503</c:v>
                </c:pt>
                <c:pt idx="248579">
                  <c:v>55.221791746700397</c:v>
                </c:pt>
                <c:pt idx="248580">
                  <c:v>55.221871308832696</c:v>
                </c:pt>
                <c:pt idx="248581">
                  <c:v>55.221950870710202</c:v>
                </c:pt>
                <c:pt idx="248582">
                  <c:v>55.222030432333099</c:v>
                </c:pt>
                <c:pt idx="248583">
                  <c:v>55.222109993701302</c:v>
                </c:pt>
                <c:pt idx="248584">
                  <c:v>55.222189554814904</c:v>
                </c:pt>
                <c:pt idx="248585">
                  <c:v>55.222269115673697</c:v>
                </c:pt>
                <c:pt idx="248586">
                  <c:v>55.222348676277903</c:v>
                </c:pt>
                <c:pt idx="248587">
                  <c:v>55.222428236627501</c:v>
                </c:pt>
                <c:pt idx="248588">
                  <c:v>55.222507796722397</c:v>
                </c:pt>
                <c:pt idx="248589">
                  <c:v>55.222587356562599</c:v>
                </c:pt>
                <c:pt idx="248590">
                  <c:v>55.2226669161481</c:v>
                </c:pt>
                <c:pt idx="248591">
                  <c:v>55.222746475478999</c:v>
                </c:pt>
                <c:pt idx="248592">
                  <c:v>55.222826034555297</c:v>
                </c:pt>
                <c:pt idx="248593">
                  <c:v>55.222905593376801</c:v>
                </c:pt>
                <c:pt idx="248594">
                  <c:v>55.222985151943703</c:v>
                </c:pt>
                <c:pt idx="248595">
                  <c:v>55.223064710255997</c:v>
                </c:pt>
                <c:pt idx="248596">
                  <c:v>55.223144268313597</c:v>
                </c:pt>
                <c:pt idx="248597">
                  <c:v>55.223223826116502</c:v>
                </c:pt>
                <c:pt idx="248598">
                  <c:v>55.223303383664799</c:v>
                </c:pt>
                <c:pt idx="248599">
                  <c:v>55.223382940958402</c:v>
                </c:pt>
                <c:pt idx="248600">
                  <c:v>55.223462497997303</c:v>
                </c:pt>
                <c:pt idx="248601">
                  <c:v>55.223542054781603</c:v>
                </c:pt>
                <c:pt idx="248602">
                  <c:v>55.223621611311302</c:v>
                </c:pt>
                <c:pt idx="248603">
                  <c:v>55.223701167586299</c:v>
                </c:pt>
                <c:pt idx="248604">
                  <c:v>55.223780723606602</c:v>
                </c:pt>
                <c:pt idx="248605">
                  <c:v>55.223860279372303</c:v>
                </c:pt>
                <c:pt idx="248606">
                  <c:v>55.223939834883303</c:v>
                </c:pt>
                <c:pt idx="248607">
                  <c:v>55.224019390139702</c:v>
                </c:pt>
                <c:pt idx="248608">
                  <c:v>55.224098945141499</c:v>
                </c:pt>
                <c:pt idx="248609">
                  <c:v>55.224178499888602</c:v>
                </c:pt>
                <c:pt idx="248610">
                  <c:v>55.224258054381004</c:v>
                </c:pt>
                <c:pt idx="248611">
                  <c:v>55.224337608618796</c:v>
                </c:pt>
                <c:pt idx="248612">
                  <c:v>55.224417162601902</c:v>
                </c:pt>
                <c:pt idx="248613">
                  <c:v>55.224496716330499</c:v>
                </c:pt>
                <c:pt idx="248614">
                  <c:v>55.224576269804302</c:v>
                </c:pt>
                <c:pt idx="248615">
                  <c:v>55.224655823023497</c:v>
                </c:pt>
                <c:pt idx="248616">
                  <c:v>55.224735375988097</c:v>
                </c:pt>
                <c:pt idx="248617">
                  <c:v>55.224814928698002</c:v>
                </c:pt>
                <c:pt idx="248618">
                  <c:v>55.224894481153299</c:v>
                </c:pt>
                <c:pt idx="248619">
                  <c:v>55.224974033354002</c:v>
                </c:pt>
                <c:pt idx="248620">
                  <c:v>55.225053585300003</c:v>
                </c:pt>
                <c:pt idx="248621">
                  <c:v>55.225133136991403</c:v>
                </c:pt>
                <c:pt idx="248622">
                  <c:v>55.225212688428101</c:v>
                </c:pt>
                <c:pt idx="248623">
                  <c:v>55.225292239610198</c:v>
                </c:pt>
                <c:pt idx="248624">
                  <c:v>55.2253717905377</c:v>
                </c:pt>
                <c:pt idx="248625">
                  <c:v>55.225451341210501</c:v>
                </c:pt>
                <c:pt idx="248626">
                  <c:v>55.225530891628701</c:v>
                </c:pt>
                <c:pt idx="248627">
                  <c:v>55.225610441792199</c:v>
                </c:pt>
                <c:pt idx="248628">
                  <c:v>55.225689991701202</c:v>
                </c:pt>
                <c:pt idx="248629">
                  <c:v>55.225769541355497</c:v>
                </c:pt>
                <c:pt idx="248630">
                  <c:v>55.225849090755098</c:v>
                </c:pt>
                <c:pt idx="248631">
                  <c:v>55.225928639900197</c:v>
                </c:pt>
                <c:pt idx="248632">
                  <c:v>55.226008188790601</c:v>
                </c:pt>
                <c:pt idx="248633">
                  <c:v>55.226087737426298</c:v>
                </c:pt>
                <c:pt idx="248634">
                  <c:v>55.226167285807499</c:v>
                </c:pt>
                <c:pt idx="248635">
                  <c:v>55.226246833933999</c:v>
                </c:pt>
                <c:pt idx="248636">
                  <c:v>55.226326381805897</c:v>
                </c:pt>
                <c:pt idx="248637">
                  <c:v>55.226405929423102</c:v>
                </c:pt>
                <c:pt idx="248638">
                  <c:v>55.226485476785797</c:v>
                </c:pt>
                <c:pt idx="248639">
                  <c:v>55.226565023893798</c:v>
                </c:pt>
                <c:pt idx="248640">
                  <c:v>55.226644570747197</c:v>
                </c:pt>
                <c:pt idx="248641">
                  <c:v>55.226724117346002</c:v>
                </c:pt>
                <c:pt idx="248642">
                  <c:v>55.226803663690099</c:v>
                </c:pt>
                <c:pt idx="248643">
                  <c:v>55.226883209779601</c:v>
                </c:pt>
                <c:pt idx="248644">
                  <c:v>55.226962755614501</c:v>
                </c:pt>
                <c:pt idx="248645">
                  <c:v>55.2270423011948</c:v>
                </c:pt>
                <c:pt idx="248646">
                  <c:v>55.227121846520497</c:v>
                </c:pt>
                <c:pt idx="248647">
                  <c:v>55.227201391591599</c:v>
                </c:pt>
                <c:pt idx="248648">
                  <c:v>55.227280936408</c:v>
                </c:pt>
                <c:pt idx="248649">
                  <c:v>55.2273604809698</c:v>
                </c:pt>
                <c:pt idx="248650">
                  <c:v>55.227440025276998</c:v>
                </c:pt>
                <c:pt idx="248651">
                  <c:v>55.227519569329601</c:v>
                </c:pt>
                <c:pt idx="248652">
                  <c:v>55.227599113127603</c:v>
                </c:pt>
                <c:pt idx="248653">
                  <c:v>55.227678656671003</c:v>
                </c:pt>
                <c:pt idx="248654">
                  <c:v>55.227758199959702</c:v>
                </c:pt>
                <c:pt idx="248655">
                  <c:v>55.227837742993898</c:v>
                </c:pt>
                <c:pt idx="248656">
                  <c:v>55.227917285773401</c:v>
                </c:pt>
                <c:pt idx="248657">
                  <c:v>55.227996828298302</c:v>
                </c:pt>
                <c:pt idx="248658">
                  <c:v>55.228076370568601</c:v>
                </c:pt>
                <c:pt idx="248659">
                  <c:v>55.228155912584299</c:v>
                </c:pt>
                <c:pt idx="248660">
                  <c:v>55.228235454345402</c:v>
                </c:pt>
                <c:pt idx="248661">
                  <c:v>55.228314995851903</c:v>
                </c:pt>
                <c:pt idx="248662">
                  <c:v>55.228394537103803</c:v>
                </c:pt>
                <c:pt idx="248663">
                  <c:v>55.228474078101101</c:v>
                </c:pt>
                <c:pt idx="248664">
                  <c:v>55.228553618843797</c:v>
                </c:pt>
                <c:pt idx="248665">
                  <c:v>55.228633159331899</c:v>
                </c:pt>
                <c:pt idx="248666">
                  <c:v>55.2287126995653</c:v>
                </c:pt>
                <c:pt idx="248667">
                  <c:v>55.228792239544198</c:v>
                </c:pt>
                <c:pt idx="248668">
                  <c:v>55.228871779268502</c:v>
                </c:pt>
                <c:pt idx="248669">
                  <c:v>55.228951318738197</c:v>
                </c:pt>
                <c:pt idx="248670">
                  <c:v>55.229030857953198</c:v>
                </c:pt>
                <c:pt idx="248671">
                  <c:v>55.229110396913697</c:v>
                </c:pt>
                <c:pt idx="248672">
                  <c:v>55.229189935619601</c:v>
                </c:pt>
                <c:pt idx="248673">
                  <c:v>55.229269474070897</c:v>
                </c:pt>
                <c:pt idx="248674">
                  <c:v>55.229349012267598</c:v>
                </c:pt>
                <c:pt idx="248675">
                  <c:v>55.229428550209697</c:v>
                </c:pt>
                <c:pt idx="248676">
                  <c:v>55.229508087897202</c:v>
                </c:pt>
                <c:pt idx="248677">
                  <c:v>55.229587625330097</c:v>
                </c:pt>
                <c:pt idx="248678">
                  <c:v>55.229667162508399</c:v>
                </c:pt>
                <c:pt idx="248679">
                  <c:v>55.229746699432098</c:v>
                </c:pt>
                <c:pt idx="248680">
                  <c:v>55.229826236101196</c:v>
                </c:pt>
                <c:pt idx="248681">
                  <c:v>55.229905772515799</c:v>
                </c:pt>
                <c:pt idx="248682">
                  <c:v>55.229985308675701</c:v>
                </c:pt>
                <c:pt idx="248683">
                  <c:v>55.230064844581101</c:v>
                </c:pt>
                <c:pt idx="248684">
                  <c:v>55.230144380231899</c:v>
                </c:pt>
                <c:pt idx="248685">
                  <c:v>55.230223915628102</c:v>
                </c:pt>
                <c:pt idx="248686">
                  <c:v>55.230303450769703</c:v>
                </c:pt>
                <c:pt idx="248687">
                  <c:v>55.230382985656703</c:v>
                </c:pt>
                <c:pt idx="248688">
                  <c:v>55.230462520289102</c:v>
                </c:pt>
                <c:pt idx="248689">
                  <c:v>55.230542054666998</c:v>
                </c:pt>
                <c:pt idx="248690">
                  <c:v>55.230621588790299</c:v>
                </c:pt>
                <c:pt idx="248691">
                  <c:v>55.230701122658999</c:v>
                </c:pt>
                <c:pt idx="248692">
                  <c:v>55.230780656273097</c:v>
                </c:pt>
                <c:pt idx="248693">
                  <c:v>55.230860189632601</c:v>
                </c:pt>
                <c:pt idx="248694">
                  <c:v>55.230939722737503</c:v>
                </c:pt>
                <c:pt idx="248695">
                  <c:v>55.231019255587903</c:v>
                </c:pt>
                <c:pt idx="248696">
                  <c:v>55.231098788183701</c:v>
                </c:pt>
                <c:pt idx="248697">
                  <c:v>55.231178320524897</c:v>
                </c:pt>
                <c:pt idx="248698">
                  <c:v>55.231257852611598</c:v>
                </c:pt>
                <c:pt idx="248699">
                  <c:v>55.231337384443599</c:v>
                </c:pt>
                <c:pt idx="248700">
                  <c:v>55.231416916021097</c:v>
                </c:pt>
                <c:pt idx="248701">
                  <c:v>55.231496447344</c:v>
                </c:pt>
                <c:pt idx="248702">
                  <c:v>55.231575978412401</c:v>
                </c:pt>
                <c:pt idx="248703">
                  <c:v>55.231655509226201</c:v>
                </c:pt>
                <c:pt idx="248704">
                  <c:v>55.231735039785399</c:v>
                </c:pt>
                <c:pt idx="248705">
                  <c:v>55.231814570090002</c:v>
                </c:pt>
                <c:pt idx="248706">
                  <c:v>55.231894100140103</c:v>
                </c:pt>
                <c:pt idx="248707">
                  <c:v>55.231973629935602</c:v>
                </c:pt>
                <c:pt idx="248708">
                  <c:v>55.2320531594765</c:v>
                </c:pt>
                <c:pt idx="248709">
                  <c:v>55.232132688762803</c:v>
                </c:pt>
                <c:pt idx="248710">
                  <c:v>55.232212217794597</c:v>
                </c:pt>
                <c:pt idx="248711">
                  <c:v>55.232291746571903</c:v>
                </c:pt>
                <c:pt idx="248712">
                  <c:v>55.232371275094501</c:v>
                </c:pt>
                <c:pt idx="248713">
                  <c:v>55.232450803362603</c:v>
                </c:pt>
                <c:pt idx="248714">
                  <c:v>55.232530331376203</c:v>
                </c:pt>
                <c:pt idx="248715">
                  <c:v>55.232609859135103</c:v>
                </c:pt>
                <c:pt idx="248716">
                  <c:v>55.232689386639599</c:v>
                </c:pt>
                <c:pt idx="248717">
                  <c:v>55.232768913889402</c:v>
                </c:pt>
                <c:pt idx="248718">
                  <c:v>55.232848440884702</c:v>
                </c:pt>
                <c:pt idx="248719">
                  <c:v>55.2329279676254</c:v>
                </c:pt>
                <c:pt idx="248720">
                  <c:v>55.233007494111597</c:v>
                </c:pt>
                <c:pt idx="248721">
                  <c:v>55.233087020343199</c:v>
                </c:pt>
                <c:pt idx="248722">
                  <c:v>55.233166546320298</c:v>
                </c:pt>
                <c:pt idx="248723">
                  <c:v>55.233246072042803</c:v>
                </c:pt>
                <c:pt idx="248724">
                  <c:v>55.233325597510799</c:v>
                </c:pt>
                <c:pt idx="248725">
                  <c:v>55.2334051227242</c:v>
                </c:pt>
                <c:pt idx="248726">
                  <c:v>55.233484647682999</c:v>
                </c:pt>
                <c:pt idx="248727">
                  <c:v>55.233564172387297</c:v>
                </c:pt>
                <c:pt idx="248728">
                  <c:v>55.233643696836999</c:v>
                </c:pt>
                <c:pt idx="248729">
                  <c:v>55.2337232210322</c:v>
                </c:pt>
                <c:pt idx="248730">
                  <c:v>55.233802744972898</c:v>
                </c:pt>
                <c:pt idx="248731">
                  <c:v>55.233882268659002</c:v>
                </c:pt>
                <c:pt idx="248732">
                  <c:v>55.233961792090497</c:v>
                </c:pt>
                <c:pt idx="248733">
                  <c:v>55.234041315267497</c:v>
                </c:pt>
                <c:pt idx="248734">
                  <c:v>55.234120838190002</c:v>
                </c:pt>
                <c:pt idx="248735">
                  <c:v>55.234200360857898</c:v>
                </c:pt>
                <c:pt idx="248736">
                  <c:v>55.234279883271199</c:v>
                </c:pt>
                <c:pt idx="248737">
                  <c:v>55.234359405429998</c:v>
                </c:pt>
                <c:pt idx="248738">
                  <c:v>55.234438927334303</c:v>
                </c:pt>
                <c:pt idx="248739">
                  <c:v>55.234518448983998</c:v>
                </c:pt>
                <c:pt idx="248740">
                  <c:v>55.234597970379198</c:v>
                </c:pt>
                <c:pt idx="248741">
                  <c:v>55.234677491519903</c:v>
                </c:pt>
                <c:pt idx="248742">
                  <c:v>55.234757012406</c:v>
                </c:pt>
                <c:pt idx="248743">
                  <c:v>55.234836533037502</c:v>
                </c:pt>
                <c:pt idx="248744">
                  <c:v>55.234916053414601</c:v>
                </c:pt>
                <c:pt idx="248745">
                  <c:v>55.234995573537098</c:v>
                </c:pt>
                <c:pt idx="248746">
                  <c:v>55.235075093405001</c:v>
                </c:pt>
                <c:pt idx="248747">
                  <c:v>55.235154613018402</c:v>
                </c:pt>
                <c:pt idx="248748">
                  <c:v>55.2352341323773</c:v>
                </c:pt>
                <c:pt idx="248749">
                  <c:v>55.235313651481697</c:v>
                </c:pt>
                <c:pt idx="248750">
                  <c:v>55.235393170331498</c:v>
                </c:pt>
                <c:pt idx="248751">
                  <c:v>55.235472688926798</c:v>
                </c:pt>
                <c:pt idx="248752">
                  <c:v>55.235552207267503</c:v>
                </c:pt>
                <c:pt idx="248753">
                  <c:v>55.235631725353699</c:v>
                </c:pt>
                <c:pt idx="248754">
                  <c:v>55.235711243185399</c:v>
                </c:pt>
                <c:pt idx="248755">
                  <c:v>55.235790760762598</c:v>
                </c:pt>
                <c:pt idx="248756">
                  <c:v>55.235870278085201</c:v>
                </c:pt>
                <c:pt idx="248757">
                  <c:v>55.235949795153303</c:v>
                </c:pt>
                <c:pt idx="248758">
                  <c:v>55.236029311966902</c:v>
                </c:pt>
                <c:pt idx="248759">
                  <c:v>55.236108828526</c:v>
                </c:pt>
                <c:pt idx="248760">
                  <c:v>55.236188344830502</c:v>
                </c:pt>
                <c:pt idx="248761">
                  <c:v>55.236267860880503</c:v>
                </c:pt>
                <c:pt idx="248762">
                  <c:v>55.236347376676001</c:v>
                </c:pt>
                <c:pt idx="248763">
                  <c:v>55.236426892216897</c:v>
                </c:pt>
                <c:pt idx="248764">
                  <c:v>55.236506407503299</c:v>
                </c:pt>
                <c:pt idx="248765">
                  <c:v>55.236585922535198</c:v>
                </c:pt>
                <c:pt idx="248766">
                  <c:v>55.236665437312602</c:v>
                </c:pt>
                <c:pt idx="248767">
                  <c:v>55.236744951835497</c:v>
                </c:pt>
                <c:pt idx="248768">
                  <c:v>55.236824466103897</c:v>
                </c:pt>
                <c:pt idx="248769">
                  <c:v>55.236903980117702</c:v>
                </c:pt>
                <c:pt idx="248770">
                  <c:v>55.236983493876998</c:v>
                </c:pt>
                <c:pt idx="248771">
                  <c:v>55.237063007381799</c:v>
                </c:pt>
                <c:pt idx="248772">
                  <c:v>55.237142520632098</c:v>
                </c:pt>
                <c:pt idx="248773">
                  <c:v>55.237222033627901</c:v>
                </c:pt>
                <c:pt idx="248774">
                  <c:v>55.237301546369103</c:v>
                </c:pt>
                <c:pt idx="248775">
                  <c:v>55.237381058855902</c:v>
                </c:pt>
                <c:pt idx="248776">
                  <c:v>55.2374605710881</c:v>
                </c:pt>
                <c:pt idx="248777">
                  <c:v>55.237540083065802</c:v>
                </c:pt>
                <c:pt idx="248778">
                  <c:v>55.237619594789003</c:v>
                </c:pt>
                <c:pt idx="248779">
                  <c:v>55.237699106257701</c:v>
                </c:pt>
                <c:pt idx="248780">
                  <c:v>55.237778617471903</c:v>
                </c:pt>
                <c:pt idx="248781">
                  <c:v>55.237858128431597</c:v>
                </c:pt>
                <c:pt idx="248782">
                  <c:v>55.237937639136703</c:v>
                </c:pt>
                <c:pt idx="248783">
                  <c:v>55.2380171495874</c:v>
                </c:pt>
                <c:pt idx="248784">
                  <c:v>55.238096659783601</c:v>
                </c:pt>
                <c:pt idx="248785">
                  <c:v>55.2381761697252</c:v>
                </c:pt>
                <c:pt idx="248786">
                  <c:v>55.238255679412397</c:v>
                </c:pt>
                <c:pt idx="248787">
                  <c:v>55.238335188844999</c:v>
                </c:pt>
                <c:pt idx="248788">
                  <c:v>55.238414698023199</c:v>
                </c:pt>
                <c:pt idx="248789">
                  <c:v>55.238494206946797</c:v>
                </c:pt>
                <c:pt idx="248790">
                  <c:v>55.2385737156159</c:v>
                </c:pt>
                <c:pt idx="248791">
                  <c:v>55.2386532240306</c:v>
                </c:pt>
                <c:pt idx="248792">
                  <c:v>55.238732732190698</c:v>
                </c:pt>
                <c:pt idx="248793">
                  <c:v>55.238812240096401</c:v>
                </c:pt>
                <c:pt idx="248794">
                  <c:v>55.238891747747502</c:v>
                </c:pt>
                <c:pt idx="248795">
                  <c:v>55.2389712551442</c:v>
                </c:pt>
                <c:pt idx="248796">
                  <c:v>55.239050762286297</c:v>
                </c:pt>
                <c:pt idx="248797">
                  <c:v>55.239130269173998</c:v>
                </c:pt>
                <c:pt idx="248798">
                  <c:v>55.239209775807097</c:v>
                </c:pt>
                <c:pt idx="248799">
                  <c:v>55.239289282185801</c:v>
                </c:pt>
                <c:pt idx="248800">
                  <c:v>55.239368788310003</c:v>
                </c:pt>
                <c:pt idx="248801">
                  <c:v>55.239448294179603</c:v>
                </c:pt>
                <c:pt idx="248802">
                  <c:v>55.2395277997948</c:v>
                </c:pt>
                <c:pt idx="248803">
                  <c:v>55.239607305155502</c:v>
                </c:pt>
                <c:pt idx="248804">
                  <c:v>55.239686810261801</c:v>
                </c:pt>
                <c:pt idx="248805">
                  <c:v>55.239766315113499</c:v>
                </c:pt>
                <c:pt idx="248806">
                  <c:v>55.239845819710702</c:v>
                </c:pt>
                <c:pt idx="248807">
                  <c:v>55.239925324053502</c:v>
                </c:pt>
                <c:pt idx="248808">
                  <c:v>55.2400048281417</c:v>
                </c:pt>
                <c:pt idx="248809">
                  <c:v>55.240084331975503</c:v>
                </c:pt>
                <c:pt idx="248810">
                  <c:v>55.240163835554803</c:v>
                </c:pt>
                <c:pt idx="248811">
                  <c:v>55.240243338879601</c:v>
                </c:pt>
                <c:pt idx="248812">
                  <c:v>55.240322841949897</c:v>
                </c:pt>
                <c:pt idx="248813">
                  <c:v>55.240402344765798</c:v>
                </c:pt>
                <c:pt idx="248814">
                  <c:v>55.240481847327104</c:v>
                </c:pt>
                <c:pt idx="248815">
                  <c:v>55.240561349634</c:v>
                </c:pt>
                <c:pt idx="248816">
                  <c:v>55.2406408516864</c:v>
                </c:pt>
                <c:pt idx="248817">
                  <c:v>55.240720353484299</c:v>
                </c:pt>
                <c:pt idx="248818">
                  <c:v>55.240799855027802</c:v>
                </c:pt>
                <c:pt idx="248819">
                  <c:v>55.240879356316697</c:v>
                </c:pt>
                <c:pt idx="248820">
                  <c:v>55.240958857351202</c:v>
                </c:pt>
                <c:pt idx="248821">
                  <c:v>55.241038358131298</c:v>
                </c:pt>
                <c:pt idx="248822">
                  <c:v>55.2411178586568</c:v>
                </c:pt>
                <c:pt idx="248823">
                  <c:v>55.241197358927899</c:v>
                </c:pt>
                <c:pt idx="248824">
                  <c:v>55.241276858944403</c:v>
                </c:pt>
                <c:pt idx="248825">
                  <c:v>55.241356358706597</c:v>
                </c:pt>
                <c:pt idx="248826">
                  <c:v>55.241435858214203</c:v>
                </c:pt>
                <c:pt idx="248827">
                  <c:v>55.241515357467399</c:v>
                </c:pt>
                <c:pt idx="248828">
                  <c:v>55.241594856466101</c:v>
                </c:pt>
                <c:pt idx="248829">
                  <c:v>55.2416743552103</c:v>
                </c:pt>
                <c:pt idx="248830">
                  <c:v>55.241753853700096</c:v>
                </c:pt>
                <c:pt idx="248831">
                  <c:v>55.241833351935398</c:v>
                </c:pt>
                <c:pt idx="248832">
                  <c:v>55.241912849916197</c:v>
                </c:pt>
                <c:pt idx="248833">
                  <c:v>55.241992347642601</c:v>
                </c:pt>
                <c:pt idx="248834">
                  <c:v>55.242071845114502</c:v>
                </c:pt>
                <c:pt idx="248835">
                  <c:v>55.242151342332001</c:v>
                </c:pt>
                <c:pt idx="248836">
                  <c:v>55.242230839294898</c:v>
                </c:pt>
                <c:pt idx="248837">
                  <c:v>55.242310336003399</c:v>
                </c:pt>
                <c:pt idx="248838">
                  <c:v>55.242389832457498</c:v>
                </c:pt>
                <c:pt idx="248839">
                  <c:v>55.242469328657101</c:v>
                </c:pt>
                <c:pt idx="248840">
                  <c:v>55.242548824602203</c:v>
                </c:pt>
                <c:pt idx="248841">
                  <c:v>55.242628320292901</c:v>
                </c:pt>
                <c:pt idx="248842">
                  <c:v>55.242707815729098</c:v>
                </c:pt>
                <c:pt idx="248843">
                  <c:v>55.242787310910899</c:v>
                </c:pt>
                <c:pt idx="248844">
                  <c:v>55.242866805838098</c:v>
                </c:pt>
                <c:pt idx="248845">
                  <c:v>55.242946300511001</c:v>
                </c:pt>
                <c:pt idx="248846">
                  <c:v>55.243025794929402</c:v>
                </c:pt>
                <c:pt idx="248847">
                  <c:v>55.2431052890933</c:v>
                </c:pt>
                <c:pt idx="248848">
                  <c:v>55.243184783002803</c:v>
                </c:pt>
                <c:pt idx="248849">
                  <c:v>55.243264276657797</c:v>
                </c:pt>
                <c:pt idx="248850">
                  <c:v>55.243343770058402</c:v>
                </c:pt>
                <c:pt idx="248851">
                  <c:v>55.243423263204498</c:v>
                </c:pt>
                <c:pt idx="248852">
                  <c:v>55.243502756096198</c:v>
                </c:pt>
                <c:pt idx="248853">
                  <c:v>55.243582248733397</c:v>
                </c:pt>
                <c:pt idx="248854">
                  <c:v>55.243661741116199</c:v>
                </c:pt>
                <c:pt idx="248855">
                  <c:v>55.243741233244499</c:v>
                </c:pt>
                <c:pt idx="248856">
                  <c:v>55.243820725118397</c:v>
                </c:pt>
                <c:pt idx="248857">
                  <c:v>55.243900216737799</c:v>
                </c:pt>
                <c:pt idx="248858">
                  <c:v>55.243979708102799</c:v>
                </c:pt>
                <c:pt idx="248859">
                  <c:v>55.244059199213297</c:v>
                </c:pt>
                <c:pt idx="248860">
                  <c:v>55.244138690069398</c:v>
                </c:pt>
                <c:pt idx="248861">
                  <c:v>55.244218180671098</c:v>
                </c:pt>
                <c:pt idx="248862">
                  <c:v>55.244297671018302</c:v>
                </c:pt>
                <c:pt idx="248863">
                  <c:v>55.244377161110997</c:v>
                </c:pt>
                <c:pt idx="248864">
                  <c:v>55.244456650949402</c:v>
                </c:pt>
                <c:pt idx="248865">
                  <c:v>55.244536140533299</c:v>
                </c:pt>
                <c:pt idx="248866">
                  <c:v>55.2446156298627</c:v>
                </c:pt>
                <c:pt idx="248867">
                  <c:v>55.244695118937699</c:v>
                </c:pt>
                <c:pt idx="248868">
                  <c:v>55.244774607758302</c:v>
                </c:pt>
                <c:pt idx="248869">
                  <c:v>55.244854096324403</c:v>
                </c:pt>
                <c:pt idx="248870">
                  <c:v>55.244933584636101</c:v>
                </c:pt>
                <c:pt idx="248871">
                  <c:v>55.245013072693403</c:v>
                </c:pt>
                <c:pt idx="248872">
                  <c:v>55.245092560496197</c:v>
                </c:pt>
                <c:pt idx="248873">
                  <c:v>55.245172048044601</c:v>
                </c:pt>
                <c:pt idx="248874">
                  <c:v>55.245251535338603</c:v>
                </c:pt>
                <c:pt idx="248875">
                  <c:v>55.245331022378103</c:v>
                </c:pt>
                <c:pt idx="248876">
                  <c:v>55.2454105091632</c:v>
                </c:pt>
                <c:pt idx="248877">
                  <c:v>55.245489995693902</c:v>
                </c:pt>
                <c:pt idx="248878">
                  <c:v>55.245569481970101</c:v>
                </c:pt>
                <c:pt idx="248879">
                  <c:v>55.245648967991997</c:v>
                </c:pt>
                <c:pt idx="248880">
                  <c:v>55.245728453759398</c:v>
                </c:pt>
                <c:pt idx="248881">
                  <c:v>55.245807939272296</c:v>
                </c:pt>
                <c:pt idx="248882">
                  <c:v>55.2458874245308</c:v>
                </c:pt>
                <c:pt idx="248883">
                  <c:v>55.245966909534999</c:v>
                </c:pt>
                <c:pt idx="248884">
                  <c:v>55.246046394284598</c:v>
                </c:pt>
                <c:pt idx="248885">
                  <c:v>55.2461258787799</c:v>
                </c:pt>
                <c:pt idx="248886">
                  <c:v>55.2462053630207</c:v>
                </c:pt>
                <c:pt idx="248887">
                  <c:v>55.246284847007203</c:v>
                </c:pt>
                <c:pt idx="248888">
                  <c:v>55.246364330739198</c:v>
                </c:pt>
                <c:pt idx="248889">
                  <c:v>55.246443814216697</c:v>
                </c:pt>
                <c:pt idx="248890">
                  <c:v>55.2465232974399</c:v>
                </c:pt>
                <c:pt idx="248891">
                  <c:v>55.246602780408601</c:v>
                </c:pt>
                <c:pt idx="248892">
                  <c:v>55.246682263122899</c:v>
                </c:pt>
                <c:pt idx="248893">
                  <c:v>55.246761745582802</c:v>
                </c:pt>
                <c:pt idx="248894">
                  <c:v>55.246841227788302</c:v>
                </c:pt>
                <c:pt idx="248895">
                  <c:v>55.246920709739399</c:v>
                </c:pt>
                <c:pt idx="248896">
                  <c:v>55.247000191436101</c:v>
                </c:pt>
                <c:pt idx="248897">
                  <c:v>55.2470796728783</c:v>
                </c:pt>
                <c:pt idx="248898">
                  <c:v>55.247159154066097</c:v>
                </c:pt>
                <c:pt idx="248899">
                  <c:v>55.247238634999498</c:v>
                </c:pt>
                <c:pt idx="248900">
                  <c:v>55.247318115678503</c:v>
                </c:pt>
                <c:pt idx="248901">
                  <c:v>55.247397596103099</c:v>
                </c:pt>
                <c:pt idx="248902">
                  <c:v>55.247477076273299</c:v>
                </c:pt>
                <c:pt idx="248903">
                  <c:v>55.247556556189103</c:v>
                </c:pt>
                <c:pt idx="248904">
                  <c:v>55.247636035850498</c:v>
                </c:pt>
                <c:pt idx="248905">
                  <c:v>55.247715515257397</c:v>
                </c:pt>
                <c:pt idx="248906">
                  <c:v>55.24779499441</c:v>
                </c:pt>
                <c:pt idx="248907">
                  <c:v>55.247874473308102</c:v>
                </c:pt>
                <c:pt idx="248908">
                  <c:v>55.247953951951899</c:v>
                </c:pt>
                <c:pt idx="248909">
                  <c:v>55.248033430341202</c:v>
                </c:pt>
                <c:pt idx="248910">
                  <c:v>55.248112908476202</c:v>
                </c:pt>
                <c:pt idx="248911">
                  <c:v>55.248192386356699</c:v>
                </c:pt>
                <c:pt idx="248912">
                  <c:v>55.248271863982801</c:v>
                </c:pt>
                <c:pt idx="248913">
                  <c:v>55.248351341354599</c:v>
                </c:pt>
                <c:pt idx="248914">
                  <c:v>55.248430818471903</c:v>
                </c:pt>
                <c:pt idx="248915">
                  <c:v>55.248510295334803</c:v>
                </c:pt>
                <c:pt idx="248916">
                  <c:v>55.248589771943401</c:v>
                </c:pt>
                <c:pt idx="248917">
                  <c:v>55.248669248297503</c:v>
                </c:pt>
                <c:pt idx="248918">
                  <c:v>55.248748724397203</c:v>
                </c:pt>
                <c:pt idx="248919">
                  <c:v>55.248828200242599</c:v>
                </c:pt>
                <c:pt idx="248920">
                  <c:v>55.2489076758335</c:v>
                </c:pt>
                <c:pt idx="248921">
                  <c:v>55.248987151170098</c:v>
                </c:pt>
                <c:pt idx="248922">
                  <c:v>55.249066626252201</c:v>
                </c:pt>
                <c:pt idx="248923">
                  <c:v>55.249146101080001</c:v>
                </c:pt>
                <c:pt idx="248924">
                  <c:v>55.249225575653398</c:v>
                </c:pt>
                <c:pt idx="248925">
                  <c:v>55.249305049972399</c:v>
                </c:pt>
                <c:pt idx="248926">
                  <c:v>55.249384524036998</c:v>
                </c:pt>
                <c:pt idx="248927">
                  <c:v>55.249463997847201</c:v>
                </c:pt>
                <c:pt idx="248928">
                  <c:v>55.249543471403001</c:v>
                </c:pt>
                <c:pt idx="248929">
                  <c:v>55.249622944704399</c:v>
                </c:pt>
                <c:pt idx="248930">
                  <c:v>55.249702417751401</c:v>
                </c:pt>
                <c:pt idx="248931">
                  <c:v>55.249781890544099</c:v>
                </c:pt>
                <c:pt idx="248932">
                  <c:v>55.249861363082402</c:v>
                </c:pt>
                <c:pt idx="248933">
                  <c:v>55.249940835366303</c:v>
                </c:pt>
                <c:pt idx="248934">
                  <c:v>55.250020307395801</c:v>
                </c:pt>
                <c:pt idx="248935">
                  <c:v>55.250099779170903</c:v>
                </c:pt>
                <c:pt idx="248936">
                  <c:v>55.250179250691602</c:v>
                </c:pt>
                <c:pt idx="248937">
                  <c:v>55.250258721957998</c:v>
                </c:pt>
                <c:pt idx="248938">
                  <c:v>55.250338192969998</c:v>
                </c:pt>
                <c:pt idx="248939">
                  <c:v>55.250417663727497</c:v>
                </c:pt>
                <c:pt idx="248940">
                  <c:v>55.250497134230798</c:v>
                </c:pt>
                <c:pt idx="248941">
                  <c:v>55.250576604479598</c:v>
                </c:pt>
                <c:pt idx="248942">
                  <c:v>55.250656074474101</c:v>
                </c:pt>
                <c:pt idx="248943">
                  <c:v>55.250735544214201</c:v>
                </c:pt>
                <c:pt idx="248944">
                  <c:v>55.250815013699899</c:v>
                </c:pt>
                <c:pt idx="248945">
                  <c:v>55.250894482931201</c:v>
                </c:pt>
                <c:pt idx="248946">
                  <c:v>55.2509739519082</c:v>
                </c:pt>
                <c:pt idx="248947">
                  <c:v>55.251053420630797</c:v>
                </c:pt>
                <c:pt idx="248948">
                  <c:v>55.251132889098997</c:v>
                </c:pt>
                <c:pt idx="248949">
                  <c:v>55.251212357312802</c:v>
                </c:pt>
                <c:pt idx="248950">
                  <c:v>55.251291825272297</c:v>
                </c:pt>
                <c:pt idx="248951">
                  <c:v>55.251371292977403</c:v>
                </c:pt>
                <c:pt idx="248952">
                  <c:v>55.251450760428099</c:v>
                </c:pt>
                <c:pt idx="248953">
                  <c:v>55.2515302276245</c:v>
                </c:pt>
                <c:pt idx="248954">
                  <c:v>55.251609694566497</c:v>
                </c:pt>
                <c:pt idx="248955">
                  <c:v>55.251689161254099</c:v>
                </c:pt>
                <c:pt idx="248956">
                  <c:v>55.251768627687397</c:v>
                </c:pt>
                <c:pt idx="248957">
                  <c:v>55.2518480938663</c:v>
                </c:pt>
                <c:pt idx="248958">
                  <c:v>55.251927559790801</c:v>
                </c:pt>
                <c:pt idx="248959">
                  <c:v>55.252007025460998</c:v>
                </c:pt>
                <c:pt idx="248960">
                  <c:v>55.252086490876799</c:v>
                </c:pt>
                <c:pt idx="248961">
                  <c:v>55.252165956038297</c:v>
                </c:pt>
                <c:pt idx="248962">
                  <c:v>55.2522454209454</c:v>
                </c:pt>
                <c:pt idx="248963">
                  <c:v>55.2523248855981</c:v>
                </c:pt>
                <c:pt idx="248964">
                  <c:v>55.252404349996503</c:v>
                </c:pt>
                <c:pt idx="248965">
                  <c:v>55.252483814140497</c:v>
                </c:pt>
                <c:pt idx="248966">
                  <c:v>55.252563278030102</c:v>
                </c:pt>
                <c:pt idx="248967">
                  <c:v>55.252642741665397</c:v>
                </c:pt>
                <c:pt idx="248968">
                  <c:v>55.252722205046403</c:v>
                </c:pt>
                <c:pt idx="248969">
                  <c:v>55.252801668172999</c:v>
                </c:pt>
                <c:pt idx="248970">
                  <c:v>55.2528811310452</c:v>
                </c:pt>
                <c:pt idx="248971">
                  <c:v>55.252960593663097</c:v>
                </c:pt>
                <c:pt idx="248972">
                  <c:v>55.253040056026599</c:v>
                </c:pt>
                <c:pt idx="248973">
                  <c:v>55.253119518135797</c:v>
                </c:pt>
                <c:pt idx="248974">
                  <c:v>55.2531989799906</c:v>
                </c:pt>
                <c:pt idx="248975">
                  <c:v>55.2532784415911</c:v>
                </c:pt>
                <c:pt idx="248976">
                  <c:v>55.253357902937204</c:v>
                </c:pt>
                <c:pt idx="248977">
                  <c:v>55.253437364028997</c:v>
                </c:pt>
                <c:pt idx="248978">
                  <c:v>55.253516824866402</c:v>
                </c:pt>
                <c:pt idx="248979">
                  <c:v>55.253596285449497</c:v>
                </c:pt>
                <c:pt idx="248980">
                  <c:v>55.253675745778203</c:v>
                </c:pt>
                <c:pt idx="248981">
                  <c:v>55.253755205852599</c:v>
                </c:pt>
                <c:pt idx="248982">
                  <c:v>55.253834665672599</c:v>
                </c:pt>
                <c:pt idx="248983">
                  <c:v>55.253914125238303</c:v>
                </c:pt>
                <c:pt idx="248984">
                  <c:v>55.253993584549697</c:v>
                </c:pt>
                <c:pt idx="248985">
                  <c:v>55.254073043606702</c:v>
                </c:pt>
                <c:pt idx="248986">
                  <c:v>55.254152502409397</c:v>
                </c:pt>
                <c:pt idx="248987">
                  <c:v>55.254231960957704</c:v>
                </c:pt>
                <c:pt idx="248988">
                  <c:v>55.2543114192517</c:v>
                </c:pt>
                <c:pt idx="248989">
                  <c:v>55.2543908772913</c:v>
                </c:pt>
                <c:pt idx="248990">
                  <c:v>55.254470335076697</c:v>
                </c:pt>
                <c:pt idx="248991">
                  <c:v>55.254549792607598</c:v>
                </c:pt>
                <c:pt idx="248992">
                  <c:v>55.254629249884303</c:v>
                </c:pt>
                <c:pt idx="248993">
                  <c:v>55.254708706906598</c:v>
                </c:pt>
                <c:pt idx="248994">
                  <c:v>55.254788163674597</c:v>
                </c:pt>
                <c:pt idx="248995">
                  <c:v>55.2548676201882</c:v>
                </c:pt>
                <c:pt idx="248996">
                  <c:v>55.2549470764475</c:v>
                </c:pt>
                <c:pt idx="248997">
                  <c:v>55.255026532452497</c:v>
                </c:pt>
                <c:pt idx="248998">
                  <c:v>55.255105988203098</c:v>
                </c:pt>
                <c:pt idx="248999">
                  <c:v>55.255185443699403</c:v>
                </c:pt>
                <c:pt idx="249000">
                  <c:v>55.255264898941398</c:v>
                </c:pt>
                <c:pt idx="249001">
                  <c:v>55.255344353928997</c:v>
                </c:pt>
                <c:pt idx="249002">
                  <c:v>55.2554238086624</c:v>
                </c:pt>
                <c:pt idx="249003">
                  <c:v>55.255503263141399</c:v>
                </c:pt>
                <c:pt idx="249004">
                  <c:v>55.255582717366003</c:v>
                </c:pt>
                <c:pt idx="249005">
                  <c:v>55.255662171336397</c:v>
                </c:pt>
                <c:pt idx="249006">
                  <c:v>55.255741625052401</c:v>
                </c:pt>
                <c:pt idx="249007">
                  <c:v>55.255821078514103</c:v>
                </c:pt>
                <c:pt idx="249008">
                  <c:v>55.255900531721402</c:v>
                </c:pt>
                <c:pt idx="249009">
                  <c:v>55.255979984674497</c:v>
                </c:pt>
                <c:pt idx="249010">
                  <c:v>55.256059437373203</c:v>
                </c:pt>
                <c:pt idx="249011">
                  <c:v>55.256138889817599</c:v>
                </c:pt>
                <c:pt idx="249012">
                  <c:v>55.256218342007699</c:v>
                </c:pt>
                <c:pt idx="249013">
                  <c:v>55.256297793943403</c:v>
                </c:pt>
                <c:pt idx="249014">
                  <c:v>55.256377245624897</c:v>
                </c:pt>
                <c:pt idx="249015">
                  <c:v>55.256456697052002</c:v>
                </c:pt>
                <c:pt idx="249016">
                  <c:v>55.256536148224797</c:v>
                </c:pt>
                <c:pt idx="249017">
                  <c:v>55.256615599143302</c:v>
                </c:pt>
                <c:pt idx="249018">
                  <c:v>55.256695049807497</c:v>
                </c:pt>
                <c:pt idx="249019">
                  <c:v>55.256774500217396</c:v>
                </c:pt>
                <c:pt idx="249020">
                  <c:v>55.2568539503729</c:v>
                </c:pt>
                <c:pt idx="249021">
                  <c:v>55.2569334002742</c:v>
                </c:pt>
                <c:pt idx="249022">
                  <c:v>55.257012849921097</c:v>
                </c:pt>
                <c:pt idx="249023">
                  <c:v>55.257092299313697</c:v>
                </c:pt>
                <c:pt idx="249024">
                  <c:v>55.257171748452002</c:v>
                </c:pt>
                <c:pt idx="249025">
                  <c:v>55.257251197335997</c:v>
                </c:pt>
                <c:pt idx="249026">
                  <c:v>55.257330645965702</c:v>
                </c:pt>
                <c:pt idx="249027">
                  <c:v>55.257410094341097</c:v>
                </c:pt>
                <c:pt idx="249028">
                  <c:v>55.257489542462103</c:v>
                </c:pt>
                <c:pt idx="249029">
                  <c:v>55.257568990328899</c:v>
                </c:pt>
                <c:pt idx="249030">
                  <c:v>55.257648437941398</c:v>
                </c:pt>
                <c:pt idx="249031">
                  <c:v>55.257727885299502</c:v>
                </c:pt>
                <c:pt idx="249032">
                  <c:v>55.257807332403402</c:v>
                </c:pt>
                <c:pt idx="249033">
                  <c:v>55.2578867792529</c:v>
                </c:pt>
                <c:pt idx="249034">
                  <c:v>55.257966225848101</c:v>
                </c:pt>
                <c:pt idx="249035">
                  <c:v>55.258045672189098</c:v>
                </c:pt>
                <c:pt idx="249036">
                  <c:v>55.2581251182757</c:v>
                </c:pt>
                <c:pt idx="249037">
                  <c:v>55.258204564108098</c:v>
                </c:pt>
                <c:pt idx="249038">
                  <c:v>55.258284009686101</c:v>
                </c:pt>
                <c:pt idx="249039">
                  <c:v>55.258363455009899</c:v>
                </c:pt>
                <c:pt idx="249040">
                  <c:v>55.258442900079302</c:v>
                </c:pt>
                <c:pt idx="249041">
                  <c:v>55.258522344894502</c:v>
                </c:pt>
                <c:pt idx="249042">
                  <c:v>55.258601789455298</c:v>
                </c:pt>
                <c:pt idx="249043">
                  <c:v>55.258681233761898</c:v>
                </c:pt>
                <c:pt idx="249044">
                  <c:v>55.258760677814102</c:v>
                </c:pt>
                <c:pt idx="249045">
                  <c:v>55.258840121612103</c:v>
                </c:pt>
                <c:pt idx="249046">
                  <c:v>55.2589195651558</c:v>
                </c:pt>
                <c:pt idx="249047">
                  <c:v>55.258999008445201</c:v>
                </c:pt>
                <c:pt idx="249048">
                  <c:v>55.259078451480299</c:v>
                </c:pt>
                <c:pt idx="249049">
                  <c:v>55.259157894261101</c:v>
                </c:pt>
                <c:pt idx="249050">
                  <c:v>55.259237336787599</c:v>
                </c:pt>
                <c:pt idx="249051">
                  <c:v>55.259316779059802</c:v>
                </c:pt>
                <c:pt idx="249052">
                  <c:v>55.2593962210778</c:v>
                </c:pt>
                <c:pt idx="249053">
                  <c:v>55.259475662841403</c:v>
                </c:pt>
                <c:pt idx="249054">
                  <c:v>55.259555104350802</c:v>
                </c:pt>
                <c:pt idx="249055">
                  <c:v>55.259634545605898</c:v>
                </c:pt>
                <c:pt idx="249056">
                  <c:v>55.259713986606698</c:v>
                </c:pt>
                <c:pt idx="249057">
                  <c:v>55.259793427353202</c:v>
                </c:pt>
                <c:pt idx="249058">
                  <c:v>55.259872867845402</c:v>
                </c:pt>
                <c:pt idx="249059">
                  <c:v>55.259952308083399</c:v>
                </c:pt>
                <c:pt idx="249060">
                  <c:v>55.260031748067099</c:v>
                </c:pt>
                <c:pt idx="249061">
                  <c:v>55.260111187796497</c:v>
                </c:pt>
                <c:pt idx="249062">
                  <c:v>55.260190627271598</c:v>
                </c:pt>
                <c:pt idx="249063">
                  <c:v>55.260270066492403</c:v>
                </c:pt>
                <c:pt idx="249064">
                  <c:v>55.260349505458898</c:v>
                </c:pt>
                <c:pt idx="249065">
                  <c:v>55.260428944171203</c:v>
                </c:pt>
                <c:pt idx="249066">
                  <c:v>55.260508382629197</c:v>
                </c:pt>
                <c:pt idx="249067">
                  <c:v>55.260587820832903</c:v>
                </c:pt>
                <c:pt idx="249068">
                  <c:v>55.260667258782398</c:v>
                </c:pt>
                <c:pt idx="249069">
                  <c:v>55.260746696477597</c:v>
                </c:pt>
                <c:pt idx="249070">
                  <c:v>55.260826133918499</c:v>
                </c:pt>
                <c:pt idx="249071">
                  <c:v>55.260905571105098</c:v>
                </c:pt>
                <c:pt idx="249072">
                  <c:v>55.260985008037501</c:v>
                </c:pt>
                <c:pt idx="249073">
                  <c:v>55.261064444715601</c:v>
                </c:pt>
                <c:pt idx="249074">
                  <c:v>55.261143881139397</c:v>
                </c:pt>
                <c:pt idx="249075">
                  <c:v>55.261223317308897</c:v>
                </c:pt>
                <c:pt idx="249076">
                  <c:v>55.2613027532242</c:v>
                </c:pt>
                <c:pt idx="249077">
                  <c:v>55.2613821888852</c:v>
                </c:pt>
                <c:pt idx="249078">
                  <c:v>55.261461624291996</c:v>
                </c:pt>
                <c:pt idx="249079">
                  <c:v>55.261541059444497</c:v>
                </c:pt>
                <c:pt idx="249080">
                  <c:v>55.261620494342701</c:v>
                </c:pt>
                <c:pt idx="249081">
                  <c:v>55.261699928986602</c:v>
                </c:pt>
                <c:pt idx="249082">
                  <c:v>55.261779363376299</c:v>
                </c:pt>
                <c:pt idx="249083">
                  <c:v>55.261858797511799</c:v>
                </c:pt>
                <c:pt idx="249084">
                  <c:v>55.261938231392897</c:v>
                </c:pt>
                <c:pt idx="249085">
                  <c:v>55.262017665019798</c:v>
                </c:pt>
                <c:pt idx="249086">
                  <c:v>55.262097098392502</c:v>
                </c:pt>
                <c:pt idx="249087">
                  <c:v>55.262176531510903</c:v>
                </c:pt>
                <c:pt idx="249088">
                  <c:v>55.262255964375001</c:v>
                </c:pt>
                <c:pt idx="249089">
                  <c:v>55.262335396984902</c:v>
                </c:pt>
                <c:pt idx="249090">
                  <c:v>55.2624148293405</c:v>
                </c:pt>
                <c:pt idx="249091">
                  <c:v>55.262494261441802</c:v>
                </c:pt>
                <c:pt idx="249092">
                  <c:v>55.2625736932889</c:v>
                </c:pt>
                <c:pt idx="249093">
                  <c:v>55.262653124881801</c:v>
                </c:pt>
                <c:pt idx="249094">
                  <c:v>55.262732556220399</c:v>
                </c:pt>
                <c:pt idx="249095">
                  <c:v>55.262811987304701</c:v>
                </c:pt>
                <c:pt idx="249096">
                  <c:v>55.262891418134799</c:v>
                </c:pt>
                <c:pt idx="249097">
                  <c:v>55.262970848710701</c:v>
                </c:pt>
                <c:pt idx="249098">
                  <c:v>55.263050279032299</c:v>
                </c:pt>
                <c:pt idx="249099">
                  <c:v>55.263129709099601</c:v>
                </c:pt>
                <c:pt idx="249100">
                  <c:v>55.2632091389127</c:v>
                </c:pt>
                <c:pt idx="249101">
                  <c:v>55.263288568471502</c:v>
                </c:pt>
                <c:pt idx="249102">
                  <c:v>55.263367997776101</c:v>
                </c:pt>
                <c:pt idx="249103">
                  <c:v>55.263447426826502</c:v>
                </c:pt>
                <c:pt idx="249104">
                  <c:v>55.263526855622601</c:v>
                </c:pt>
                <c:pt idx="249105">
                  <c:v>55.263606284164403</c:v>
                </c:pt>
                <c:pt idx="249106">
                  <c:v>55.263685712452101</c:v>
                </c:pt>
                <c:pt idx="249107">
                  <c:v>55.263765140485397</c:v>
                </c:pt>
                <c:pt idx="249108">
                  <c:v>55.263844568264602</c:v>
                </c:pt>
                <c:pt idx="249109">
                  <c:v>55.263923995789497</c:v>
                </c:pt>
                <c:pt idx="249110">
                  <c:v>55.264003423060103</c:v>
                </c:pt>
                <c:pt idx="249111">
                  <c:v>55.264082850076498</c:v>
                </c:pt>
                <c:pt idx="249112">
                  <c:v>55.264162276838697</c:v>
                </c:pt>
                <c:pt idx="249113">
                  <c:v>55.264241703346599</c:v>
                </c:pt>
                <c:pt idx="249114">
                  <c:v>55.264321129600297</c:v>
                </c:pt>
                <c:pt idx="249115">
                  <c:v>55.264400555599799</c:v>
                </c:pt>
                <c:pt idx="249116">
                  <c:v>55.264479981344998</c:v>
                </c:pt>
                <c:pt idx="249117">
                  <c:v>55.264559406836</c:v>
                </c:pt>
                <c:pt idx="249118">
                  <c:v>55.264638832072798</c:v>
                </c:pt>
                <c:pt idx="249119">
                  <c:v>55.2647182570553</c:v>
                </c:pt>
                <c:pt idx="249120">
                  <c:v>55.264797681783598</c:v>
                </c:pt>
                <c:pt idx="249121">
                  <c:v>55.2648771062577</c:v>
                </c:pt>
                <c:pt idx="249122">
                  <c:v>55.264956530477498</c:v>
                </c:pt>
                <c:pt idx="249123">
                  <c:v>55.2650359544431</c:v>
                </c:pt>
                <c:pt idx="249124">
                  <c:v>55.265115378154498</c:v>
                </c:pt>
                <c:pt idx="249125">
                  <c:v>55.265194801611599</c:v>
                </c:pt>
                <c:pt idx="249126">
                  <c:v>55.265274224814497</c:v>
                </c:pt>
                <c:pt idx="249127">
                  <c:v>55.265353647763199</c:v>
                </c:pt>
                <c:pt idx="249128">
                  <c:v>55.265433070457703</c:v>
                </c:pt>
                <c:pt idx="249129">
                  <c:v>55.265512492897898</c:v>
                </c:pt>
                <c:pt idx="249130">
                  <c:v>55.265591915083903</c:v>
                </c:pt>
                <c:pt idx="249131">
                  <c:v>55.265671337015696</c:v>
                </c:pt>
                <c:pt idx="249132">
                  <c:v>55.265750758693301</c:v>
                </c:pt>
                <c:pt idx="249133">
                  <c:v>55.265830180116602</c:v>
                </c:pt>
                <c:pt idx="249134">
                  <c:v>55.265909601285699</c:v>
                </c:pt>
                <c:pt idx="249135">
                  <c:v>55.265989022200699</c:v>
                </c:pt>
                <c:pt idx="249136">
                  <c:v>55.266068442861297</c:v>
                </c:pt>
                <c:pt idx="249137">
                  <c:v>55.266147863267797</c:v>
                </c:pt>
                <c:pt idx="249138">
                  <c:v>55.2662272834201</c:v>
                </c:pt>
                <c:pt idx="249139">
                  <c:v>55.266306703318101</c:v>
                </c:pt>
                <c:pt idx="249140">
                  <c:v>55.266386122961897</c:v>
                </c:pt>
                <c:pt idx="249141">
                  <c:v>55.266465542351497</c:v>
                </c:pt>
                <c:pt idx="249142">
                  <c:v>55.2665449614869</c:v>
                </c:pt>
                <c:pt idx="249143">
                  <c:v>55.2666243803681</c:v>
                </c:pt>
                <c:pt idx="249144">
                  <c:v>55.266703798995003</c:v>
                </c:pt>
                <c:pt idx="249145">
                  <c:v>55.266783217367802</c:v>
                </c:pt>
                <c:pt idx="249146">
                  <c:v>55.266862635486298</c:v>
                </c:pt>
                <c:pt idx="249147">
                  <c:v>55.266942053350697</c:v>
                </c:pt>
                <c:pt idx="249148">
                  <c:v>55.267021470960799</c:v>
                </c:pt>
                <c:pt idx="249149">
                  <c:v>55.267100888316698</c:v>
                </c:pt>
                <c:pt idx="249150">
                  <c:v>55.2671803054184</c:v>
                </c:pt>
                <c:pt idx="249151">
                  <c:v>55.267259722265898</c:v>
                </c:pt>
                <c:pt idx="249152">
                  <c:v>55.267339138859199</c:v>
                </c:pt>
                <c:pt idx="249153">
                  <c:v>55.267418555198297</c:v>
                </c:pt>
                <c:pt idx="249154">
                  <c:v>55.267497971283099</c:v>
                </c:pt>
                <c:pt idx="249155">
                  <c:v>55.267577387113803</c:v>
                </c:pt>
                <c:pt idx="249156">
                  <c:v>55.267656802690297</c:v>
                </c:pt>
                <c:pt idx="249157">
                  <c:v>55.267736218012502</c:v>
                </c:pt>
                <c:pt idx="249158">
                  <c:v>55.267815633080602</c:v>
                </c:pt>
                <c:pt idx="249159">
                  <c:v>55.267895047894498</c:v>
                </c:pt>
                <c:pt idx="249160">
                  <c:v>55.267974462454099</c:v>
                </c:pt>
                <c:pt idx="249161">
                  <c:v>55.268053876759602</c:v>
                </c:pt>
                <c:pt idx="249162">
                  <c:v>55.268133290810901</c:v>
                </c:pt>
                <c:pt idx="249163">
                  <c:v>55.268212704607997</c:v>
                </c:pt>
                <c:pt idx="249164">
                  <c:v>55.268292118150796</c:v>
                </c:pt>
                <c:pt idx="249165">
                  <c:v>55.268371531439499</c:v>
                </c:pt>
                <c:pt idx="249166">
                  <c:v>55.268450944473997</c:v>
                </c:pt>
                <c:pt idx="249167">
                  <c:v>55.268530357254299</c:v>
                </c:pt>
                <c:pt idx="249168">
                  <c:v>55.268609769780397</c:v>
                </c:pt>
                <c:pt idx="249169">
                  <c:v>55.268689182052299</c:v>
                </c:pt>
                <c:pt idx="249170">
                  <c:v>55.268768594070004</c:v>
                </c:pt>
                <c:pt idx="249171">
                  <c:v>55.268848005833497</c:v>
                </c:pt>
                <c:pt idx="249172">
                  <c:v>55.268927417342901</c:v>
                </c:pt>
                <c:pt idx="249173">
                  <c:v>55.269006828598002</c:v>
                </c:pt>
                <c:pt idx="249174">
                  <c:v>55.269086239598998</c:v>
                </c:pt>
                <c:pt idx="249175">
                  <c:v>55.269165650345698</c:v>
                </c:pt>
                <c:pt idx="249176">
                  <c:v>55.269245060838301</c:v>
                </c:pt>
                <c:pt idx="249177">
                  <c:v>55.2693244710767</c:v>
                </c:pt>
                <c:pt idx="249178">
                  <c:v>55.269403881060903</c:v>
                </c:pt>
                <c:pt idx="249179">
                  <c:v>55.269483290791001</c:v>
                </c:pt>
                <c:pt idx="249180">
                  <c:v>55.269562700266803</c:v>
                </c:pt>
                <c:pt idx="249181">
                  <c:v>55.269642109488501</c:v>
                </c:pt>
                <c:pt idx="249182">
                  <c:v>55.269721518455903</c:v>
                </c:pt>
                <c:pt idx="249183">
                  <c:v>55.2698009271692</c:v>
                </c:pt>
                <c:pt idx="249184">
                  <c:v>55.2698803356284</c:v>
                </c:pt>
                <c:pt idx="249185">
                  <c:v>55.269959743833297</c:v>
                </c:pt>
                <c:pt idx="249186">
                  <c:v>55.270039151784097</c:v>
                </c:pt>
                <c:pt idx="249187">
                  <c:v>55.270118559480601</c:v>
                </c:pt>
                <c:pt idx="249188">
                  <c:v>55.270197966923</c:v>
                </c:pt>
                <c:pt idx="249189">
                  <c:v>55.270277374111302</c:v>
                </c:pt>
                <c:pt idx="249190">
                  <c:v>55.270356781045301</c:v>
                </c:pt>
                <c:pt idx="249191">
                  <c:v>55.270436187725203</c:v>
                </c:pt>
                <c:pt idx="249192">
                  <c:v>55.270515594150901</c:v>
                </c:pt>
                <c:pt idx="249193">
                  <c:v>55.270595000322402</c:v>
                </c:pt>
                <c:pt idx="249194">
                  <c:v>55.270674406239799</c:v>
                </c:pt>
                <c:pt idx="249195">
                  <c:v>55.270753811902999</c:v>
                </c:pt>
                <c:pt idx="249196">
                  <c:v>55.270833217312003</c:v>
                </c:pt>
                <c:pt idx="249197">
                  <c:v>55.270912622466902</c:v>
                </c:pt>
                <c:pt idx="249198">
                  <c:v>55.270992027367498</c:v>
                </c:pt>
                <c:pt idx="249199">
                  <c:v>55.271071432014097</c:v>
                </c:pt>
                <c:pt idx="249200">
                  <c:v>55.271150836406399</c:v>
                </c:pt>
                <c:pt idx="249201">
                  <c:v>55.271230240544597</c:v>
                </c:pt>
                <c:pt idx="249202">
                  <c:v>55.271309644428598</c:v>
                </c:pt>
                <c:pt idx="249203">
                  <c:v>55.271389048058403</c:v>
                </c:pt>
                <c:pt idx="249204">
                  <c:v>55.271468451434103</c:v>
                </c:pt>
                <c:pt idx="249205">
                  <c:v>55.2715478545556</c:v>
                </c:pt>
                <c:pt idx="249206">
                  <c:v>55.271627257422999</c:v>
                </c:pt>
                <c:pt idx="249207">
                  <c:v>55.271706660036202</c:v>
                </c:pt>
                <c:pt idx="249208">
                  <c:v>55.271786062395201</c:v>
                </c:pt>
                <c:pt idx="249209">
                  <c:v>55.271865464500102</c:v>
                </c:pt>
                <c:pt idx="249210">
                  <c:v>55.2719448663508</c:v>
                </c:pt>
                <c:pt idx="249211">
                  <c:v>55.272024267947401</c:v>
                </c:pt>
                <c:pt idx="249212">
                  <c:v>55.272103669289798</c:v>
                </c:pt>
                <c:pt idx="249213">
                  <c:v>55.272183070377999</c:v>
                </c:pt>
                <c:pt idx="249214">
                  <c:v>55.272262471212102</c:v>
                </c:pt>
                <c:pt idx="249215">
                  <c:v>55.272341871792101</c:v>
                </c:pt>
                <c:pt idx="249216">
                  <c:v>55.272421272117803</c:v>
                </c:pt>
                <c:pt idx="249217">
                  <c:v>55.272500672189501</c:v>
                </c:pt>
                <c:pt idx="249218">
                  <c:v>55.272580072006903</c:v>
                </c:pt>
                <c:pt idx="249219">
                  <c:v>55.2726594715703</c:v>
                </c:pt>
                <c:pt idx="249220">
                  <c:v>55.272738870879401</c:v>
                </c:pt>
                <c:pt idx="249221">
                  <c:v>55.272818269934497</c:v>
                </c:pt>
                <c:pt idx="249222">
                  <c:v>55.272897668735297</c:v>
                </c:pt>
                <c:pt idx="249223">
                  <c:v>55.272977067282099</c:v>
                </c:pt>
                <c:pt idx="249224">
                  <c:v>55.273056465574598</c:v>
                </c:pt>
                <c:pt idx="249225">
                  <c:v>55.273135863613099</c:v>
                </c:pt>
                <c:pt idx="249226">
                  <c:v>55.273215261397297</c:v>
                </c:pt>
                <c:pt idx="249227">
                  <c:v>55.273294658927497</c:v>
                </c:pt>
                <c:pt idx="249228">
                  <c:v>55.273374056203501</c:v>
                </c:pt>
                <c:pt idx="249229">
                  <c:v>55.273453453225301</c:v>
                </c:pt>
                <c:pt idx="249230">
                  <c:v>55.273532849993003</c:v>
                </c:pt>
                <c:pt idx="249231">
                  <c:v>55.273612246506602</c:v>
                </c:pt>
                <c:pt idx="249232">
                  <c:v>55.273691642766003</c:v>
                </c:pt>
                <c:pt idx="249233">
                  <c:v>55.273771038771301</c:v>
                </c:pt>
                <c:pt idx="249234">
                  <c:v>55.273850434522501</c:v>
                </c:pt>
                <c:pt idx="249235">
                  <c:v>55.273929830019497</c:v>
                </c:pt>
                <c:pt idx="249236">
                  <c:v>55.274009225262297</c:v>
                </c:pt>
                <c:pt idx="249237">
                  <c:v>55.274088620251099</c:v>
                </c:pt>
                <c:pt idx="249238">
                  <c:v>55.274168014985698</c:v>
                </c:pt>
                <c:pt idx="249239">
                  <c:v>55.274247409466099</c:v>
                </c:pt>
                <c:pt idx="249240">
                  <c:v>55.274326803692396</c:v>
                </c:pt>
                <c:pt idx="249241">
                  <c:v>55.274406197664597</c:v>
                </c:pt>
                <c:pt idx="249242">
                  <c:v>55.2744855913827</c:v>
                </c:pt>
                <c:pt idx="249243">
                  <c:v>55.274564984846599</c:v>
                </c:pt>
                <c:pt idx="249244">
                  <c:v>55.274644378056401</c:v>
                </c:pt>
                <c:pt idx="249245">
                  <c:v>55.274723771012098</c:v>
                </c:pt>
                <c:pt idx="249246">
                  <c:v>55.274803163713599</c:v>
                </c:pt>
                <c:pt idx="249247">
                  <c:v>55.274882556161003</c:v>
                </c:pt>
                <c:pt idx="249248">
                  <c:v>55.274961948354303</c:v>
                </c:pt>
                <c:pt idx="249249">
                  <c:v>55.275041340293399</c:v>
                </c:pt>
                <c:pt idx="249250">
                  <c:v>55.275120731978497</c:v>
                </c:pt>
                <c:pt idx="249251">
                  <c:v>55.275200123409299</c:v>
                </c:pt>
                <c:pt idx="249252">
                  <c:v>55.275279514586103</c:v>
                </c:pt>
                <c:pt idx="249253">
                  <c:v>55.275358905508803</c:v>
                </c:pt>
                <c:pt idx="249254">
                  <c:v>55.275438296177299</c:v>
                </c:pt>
                <c:pt idx="249255">
                  <c:v>55.275517686591698</c:v>
                </c:pt>
                <c:pt idx="249256">
                  <c:v>55.275597076752</c:v>
                </c:pt>
                <c:pt idx="249257">
                  <c:v>55.275676466658098</c:v>
                </c:pt>
                <c:pt idx="249258">
                  <c:v>55.275755856310198</c:v>
                </c:pt>
                <c:pt idx="249259">
                  <c:v>55.275835245708102</c:v>
                </c:pt>
                <c:pt idx="249260">
                  <c:v>55.275914634851901</c:v>
                </c:pt>
                <c:pt idx="249261">
                  <c:v>55.275994023741603</c:v>
                </c:pt>
                <c:pt idx="249262">
                  <c:v>55.276073412377102</c:v>
                </c:pt>
                <c:pt idx="249263">
                  <c:v>55.276152800758602</c:v>
                </c:pt>
                <c:pt idx="249264">
                  <c:v>55.276232188885899</c:v>
                </c:pt>
                <c:pt idx="249265">
                  <c:v>55.276311576759198</c:v>
                </c:pt>
                <c:pt idx="249266">
                  <c:v>55.276390964378301</c:v>
                </c:pt>
                <c:pt idx="249267">
                  <c:v>55.276470351743299</c:v>
                </c:pt>
                <c:pt idx="249268">
                  <c:v>55.276549738854101</c:v>
                </c:pt>
                <c:pt idx="249269">
                  <c:v>55.276629125710897</c:v>
                </c:pt>
                <c:pt idx="249270">
                  <c:v>55.276708512313597</c:v>
                </c:pt>
                <c:pt idx="249271">
                  <c:v>55.2767878986621</c:v>
                </c:pt>
                <c:pt idx="249272">
                  <c:v>55.276867284756598</c:v>
                </c:pt>
                <c:pt idx="249273">
                  <c:v>55.276946670596899</c:v>
                </c:pt>
                <c:pt idx="249274">
                  <c:v>55.277026056183097</c:v>
                </c:pt>
                <c:pt idx="249275">
                  <c:v>55.277105441515303</c:v>
                </c:pt>
                <c:pt idx="249276">
                  <c:v>55.277184826593299</c:v>
                </c:pt>
                <c:pt idx="249277">
                  <c:v>55.277264211417197</c:v>
                </c:pt>
                <c:pt idx="249278">
                  <c:v>55.277343595986999</c:v>
                </c:pt>
                <c:pt idx="249279">
                  <c:v>55.277422980302703</c:v>
                </c:pt>
                <c:pt idx="249280">
                  <c:v>55.277502364364302</c:v>
                </c:pt>
                <c:pt idx="249281">
                  <c:v>55.277581748171798</c:v>
                </c:pt>
                <c:pt idx="249282">
                  <c:v>55.277661131725203</c:v>
                </c:pt>
                <c:pt idx="249283">
                  <c:v>55.277740515024497</c:v>
                </c:pt>
                <c:pt idx="249284">
                  <c:v>55.277819898069701</c:v>
                </c:pt>
                <c:pt idx="249285">
                  <c:v>55.277899280860801</c:v>
                </c:pt>
                <c:pt idx="249286">
                  <c:v>55.277978663397803</c:v>
                </c:pt>
                <c:pt idx="249287">
                  <c:v>55.278058045680801</c:v>
                </c:pt>
                <c:pt idx="249288">
                  <c:v>55.278137427709602</c:v>
                </c:pt>
                <c:pt idx="249289">
                  <c:v>55.278216809484299</c:v>
                </c:pt>
                <c:pt idx="249290">
                  <c:v>55.278296191004898</c:v>
                </c:pt>
                <c:pt idx="249291">
                  <c:v>55.2783755722715</c:v>
                </c:pt>
                <c:pt idx="249292">
                  <c:v>55.278454953283898</c:v>
                </c:pt>
                <c:pt idx="249293">
                  <c:v>55.278534334042298</c:v>
                </c:pt>
                <c:pt idx="249294">
                  <c:v>55.278613714546502</c:v>
                </c:pt>
                <c:pt idx="249295">
                  <c:v>55.278693094796701</c:v>
                </c:pt>
                <c:pt idx="249296">
                  <c:v>55.278772474792802</c:v>
                </c:pt>
                <c:pt idx="249297">
                  <c:v>55.2788518545348</c:v>
                </c:pt>
                <c:pt idx="249298">
                  <c:v>55.2789312340227</c:v>
                </c:pt>
                <c:pt idx="249299">
                  <c:v>55.279010613256503</c:v>
                </c:pt>
                <c:pt idx="249300">
                  <c:v>55.279089992236202</c:v>
                </c:pt>
                <c:pt idx="249301">
                  <c:v>55.279169370961903</c:v>
                </c:pt>
                <c:pt idx="249302">
                  <c:v>55.2792487494334</c:v>
                </c:pt>
                <c:pt idx="249303">
                  <c:v>55.279328127650899</c:v>
                </c:pt>
                <c:pt idx="249304">
                  <c:v>55.279407505614301</c:v>
                </c:pt>
                <c:pt idx="249305">
                  <c:v>55.279486883323599</c:v>
                </c:pt>
                <c:pt idx="249306">
                  <c:v>55.2795662607789</c:v>
                </c:pt>
                <c:pt idx="249307">
                  <c:v>55.279645637980003</c:v>
                </c:pt>
                <c:pt idx="249308">
                  <c:v>55.279725014927102</c:v>
                </c:pt>
                <c:pt idx="249309">
                  <c:v>55.279804391620097</c:v>
                </c:pt>
                <c:pt idx="249310">
                  <c:v>55.279883768059001</c:v>
                </c:pt>
                <c:pt idx="249311">
                  <c:v>55.279963144243801</c:v>
                </c:pt>
                <c:pt idx="249312">
                  <c:v>55.280042520174597</c:v>
                </c:pt>
                <c:pt idx="249313">
                  <c:v>55.280121895851302</c:v>
                </c:pt>
                <c:pt idx="249314">
                  <c:v>55.280201271273903</c:v>
                </c:pt>
                <c:pt idx="249315">
                  <c:v>55.280280646442499</c:v>
                </c:pt>
                <c:pt idx="249316">
                  <c:v>55.280360021356898</c:v>
                </c:pt>
                <c:pt idx="249317">
                  <c:v>55.2804393960173</c:v>
                </c:pt>
                <c:pt idx="249318">
                  <c:v>55.280518770423697</c:v>
                </c:pt>
                <c:pt idx="249319">
                  <c:v>55.280598144575897</c:v>
                </c:pt>
                <c:pt idx="249320">
                  <c:v>55.2806775184741</c:v>
                </c:pt>
                <c:pt idx="249321">
                  <c:v>55.280756892118198</c:v>
                </c:pt>
                <c:pt idx="249322">
                  <c:v>55.280836265508299</c:v>
                </c:pt>
                <c:pt idx="249323">
                  <c:v>55.280915638644203</c:v>
                </c:pt>
                <c:pt idx="249324">
                  <c:v>55.280995011526201</c:v>
                </c:pt>
                <c:pt idx="249325">
                  <c:v>55.281074384154003</c:v>
                </c:pt>
                <c:pt idx="249326">
                  <c:v>55.2811537565278</c:v>
                </c:pt>
                <c:pt idx="249327">
                  <c:v>55.2812331286475</c:v>
                </c:pt>
                <c:pt idx="249328">
                  <c:v>55.281312500513202</c:v>
                </c:pt>
                <c:pt idx="249329">
                  <c:v>55.2813918721248</c:v>
                </c:pt>
                <c:pt idx="249330">
                  <c:v>55.281471243482301</c:v>
                </c:pt>
                <c:pt idx="249331">
                  <c:v>55.281550614585797</c:v>
                </c:pt>
                <c:pt idx="249332">
                  <c:v>55.281629985435202</c:v>
                </c:pt>
                <c:pt idx="249333">
                  <c:v>55.281709356030603</c:v>
                </c:pt>
                <c:pt idx="249334">
                  <c:v>55.2817887263719</c:v>
                </c:pt>
                <c:pt idx="249335">
                  <c:v>55.2818680964591</c:v>
                </c:pt>
                <c:pt idx="249336">
                  <c:v>55.281947466292301</c:v>
                </c:pt>
                <c:pt idx="249337">
                  <c:v>55.282026835871399</c:v>
                </c:pt>
                <c:pt idx="249338">
                  <c:v>55.282106205196499</c:v>
                </c:pt>
                <c:pt idx="249339">
                  <c:v>55.282185574267501</c:v>
                </c:pt>
                <c:pt idx="249340">
                  <c:v>55.282264943084499</c:v>
                </c:pt>
                <c:pt idx="249341">
                  <c:v>55.2823443116474</c:v>
                </c:pt>
                <c:pt idx="249342">
                  <c:v>55.282423679956203</c:v>
                </c:pt>
                <c:pt idx="249343">
                  <c:v>55.282503048011002</c:v>
                </c:pt>
                <c:pt idx="249344">
                  <c:v>55.282582415811802</c:v>
                </c:pt>
                <c:pt idx="249345">
                  <c:v>55.282661783358499</c:v>
                </c:pt>
                <c:pt idx="249346">
                  <c:v>55.282741150651198</c:v>
                </c:pt>
                <c:pt idx="249347">
                  <c:v>55.2828205176898</c:v>
                </c:pt>
                <c:pt idx="249348">
                  <c:v>55.282899884474404</c:v>
                </c:pt>
                <c:pt idx="249349">
                  <c:v>55.282979251004903</c:v>
                </c:pt>
                <c:pt idx="249350">
                  <c:v>55.283058617281398</c:v>
                </c:pt>
                <c:pt idx="249351">
                  <c:v>55.283137983303803</c:v>
                </c:pt>
                <c:pt idx="249352">
                  <c:v>55.283217349072203</c:v>
                </c:pt>
                <c:pt idx="249353">
                  <c:v>55.283296714586498</c:v>
                </c:pt>
                <c:pt idx="249354">
                  <c:v>55.283376079846803</c:v>
                </c:pt>
                <c:pt idx="249355">
                  <c:v>55.283455444853097</c:v>
                </c:pt>
                <c:pt idx="249356">
                  <c:v>55.2835348096053</c:v>
                </c:pt>
                <c:pt idx="249357">
                  <c:v>55.283614174103498</c:v>
                </c:pt>
                <c:pt idx="249358">
                  <c:v>55.283693538347698</c:v>
                </c:pt>
                <c:pt idx="249359">
                  <c:v>55.283772902337802</c:v>
                </c:pt>
                <c:pt idx="249360">
                  <c:v>55.283852266073801</c:v>
                </c:pt>
                <c:pt idx="249361">
                  <c:v>55.283931629555902</c:v>
                </c:pt>
                <c:pt idx="249362">
                  <c:v>55.284010992783898</c:v>
                </c:pt>
                <c:pt idx="249363">
                  <c:v>55.284090355757797</c:v>
                </c:pt>
                <c:pt idx="249364">
                  <c:v>55.284169718477798</c:v>
                </c:pt>
                <c:pt idx="249365">
                  <c:v>55.284249080943702</c:v>
                </c:pt>
                <c:pt idx="249366">
                  <c:v>55.284328443155502</c:v>
                </c:pt>
                <c:pt idx="249367">
                  <c:v>55.284407805113403</c:v>
                </c:pt>
                <c:pt idx="249368">
                  <c:v>55.2844871668172</c:v>
                </c:pt>
                <c:pt idx="249369">
                  <c:v>55.2845665282669</c:v>
                </c:pt>
                <c:pt idx="249370">
                  <c:v>55.284645889462702</c:v>
                </c:pt>
                <c:pt idx="249371">
                  <c:v>55.284725250404399</c:v>
                </c:pt>
                <c:pt idx="249372">
                  <c:v>55.284804611092099</c:v>
                </c:pt>
                <c:pt idx="249373">
                  <c:v>55.284883971525701</c:v>
                </c:pt>
                <c:pt idx="249374">
                  <c:v>55.284963331705399</c:v>
                </c:pt>
                <c:pt idx="249375">
                  <c:v>55.285042691630998</c:v>
                </c:pt>
                <c:pt idx="249376">
                  <c:v>55.285122051302601</c:v>
                </c:pt>
                <c:pt idx="249377">
                  <c:v>55.285201410720099</c:v>
                </c:pt>
                <c:pt idx="249378">
                  <c:v>55.285280769883698</c:v>
                </c:pt>
                <c:pt idx="249379">
                  <c:v>55.285360128793201</c:v>
                </c:pt>
                <c:pt idx="249380">
                  <c:v>55.285439487448699</c:v>
                </c:pt>
                <c:pt idx="249381">
                  <c:v>55.285518845850198</c:v>
                </c:pt>
                <c:pt idx="249382">
                  <c:v>55.285598203997601</c:v>
                </c:pt>
                <c:pt idx="249383">
                  <c:v>55.285677561891099</c:v>
                </c:pt>
                <c:pt idx="249384">
                  <c:v>55.285756919530499</c:v>
                </c:pt>
                <c:pt idx="249385">
                  <c:v>55.285836276915902</c:v>
                </c:pt>
                <c:pt idx="249386">
                  <c:v>55.285915634047299</c:v>
                </c:pt>
                <c:pt idx="249387">
                  <c:v>55.285994990924699</c:v>
                </c:pt>
                <c:pt idx="249388">
                  <c:v>55.286074347548002</c:v>
                </c:pt>
                <c:pt idx="249389">
                  <c:v>55.2861537039174</c:v>
                </c:pt>
                <c:pt idx="249390">
                  <c:v>55.2862330600327</c:v>
                </c:pt>
                <c:pt idx="249391">
                  <c:v>55.286312415894102</c:v>
                </c:pt>
                <c:pt idx="249392">
                  <c:v>55.2863917715014</c:v>
                </c:pt>
                <c:pt idx="249393">
                  <c:v>55.2864711268547</c:v>
                </c:pt>
                <c:pt idx="249394">
                  <c:v>55.286550481954002</c:v>
                </c:pt>
                <c:pt idx="249395">
                  <c:v>55.2866298367993</c:v>
                </c:pt>
                <c:pt idx="249396">
                  <c:v>55.2867091913905</c:v>
                </c:pt>
                <c:pt idx="249397">
                  <c:v>55.286788545727802</c:v>
                </c:pt>
                <c:pt idx="249398">
                  <c:v>55.286867899811099</c:v>
                </c:pt>
                <c:pt idx="249399">
                  <c:v>55.286947253640299</c:v>
                </c:pt>
                <c:pt idx="249400">
                  <c:v>55.287026607215601</c:v>
                </c:pt>
                <c:pt idx="249401">
                  <c:v>55.287105960536799</c:v>
                </c:pt>
                <c:pt idx="249402">
                  <c:v>55.287185313604098</c:v>
                </c:pt>
                <c:pt idx="249403">
                  <c:v>55.2872646664173</c:v>
                </c:pt>
                <c:pt idx="249404">
                  <c:v>55.287344018976597</c:v>
                </c:pt>
                <c:pt idx="249405">
                  <c:v>55.287423371281797</c:v>
                </c:pt>
                <c:pt idx="249406">
                  <c:v>55.287502723333098</c:v>
                </c:pt>
                <c:pt idx="249407">
                  <c:v>55.287582075130302</c:v>
                </c:pt>
                <c:pt idx="249408">
                  <c:v>55.287661426673502</c:v>
                </c:pt>
                <c:pt idx="249409">
                  <c:v>55.287740777962803</c:v>
                </c:pt>
                <c:pt idx="249410">
                  <c:v>55.287820128998</c:v>
                </c:pt>
                <c:pt idx="249411">
                  <c:v>55.287899479779298</c:v>
                </c:pt>
                <c:pt idx="249412">
                  <c:v>55.287978830306599</c:v>
                </c:pt>
                <c:pt idx="249413">
                  <c:v>55.288058180579803</c:v>
                </c:pt>
                <c:pt idx="249414">
                  <c:v>55.288137530599101</c:v>
                </c:pt>
                <c:pt idx="249415">
                  <c:v>55.288216880364402</c:v>
                </c:pt>
                <c:pt idx="249416">
                  <c:v>55.288296229875698</c:v>
                </c:pt>
                <c:pt idx="249417">
                  <c:v>55.288375579133003</c:v>
                </c:pt>
                <c:pt idx="249418">
                  <c:v>55.288454928136296</c:v>
                </c:pt>
                <c:pt idx="249419">
                  <c:v>55.288534276885599</c:v>
                </c:pt>
                <c:pt idx="249420">
                  <c:v>55.288613625380997</c:v>
                </c:pt>
                <c:pt idx="249421">
                  <c:v>55.288692973622297</c:v>
                </c:pt>
                <c:pt idx="249422">
                  <c:v>55.288772321609699</c:v>
                </c:pt>
                <c:pt idx="249423">
                  <c:v>55.288851669343003</c:v>
                </c:pt>
                <c:pt idx="249424">
                  <c:v>55.288931016822403</c:v>
                </c:pt>
                <c:pt idx="249425">
                  <c:v>55.289010364047797</c:v>
                </c:pt>
                <c:pt idx="249426">
                  <c:v>55.289089711019201</c:v>
                </c:pt>
                <c:pt idx="249427">
                  <c:v>55.2891690577367</c:v>
                </c:pt>
                <c:pt idx="249428">
                  <c:v>55.289248404200102</c:v>
                </c:pt>
                <c:pt idx="249429">
                  <c:v>55.289327750409598</c:v>
                </c:pt>
                <c:pt idx="249430">
                  <c:v>55.289407096365103</c:v>
                </c:pt>
                <c:pt idx="249431">
                  <c:v>55.289486442066597</c:v>
                </c:pt>
                <c:pt idx="249432">
                  <c:v>55.289565787514199</c:v>
                </c:pt>
                <c:pt idx="249433">
                  <c:v>55.289645132707697</c:v>
                </c:pt>
                <c:pt idx="249434">
                  <c:v>55.289724477647297</c:v>
                </c:pt>
                <c:pt idx="249435">
                  <c:v>55.2898038223329</c:v>
                </c:pt>
                <c:pt idx="249436">
                  <c:v>55.289883166764596</c:v>
                </c:pt>
                <c:pt idx="249437">
                  <c:v>55.289962510942203</c:v>
                </c:pt>
                <c:pt idx="249438">
                  <c:v>55.290041854865898</c:v>
                </c:pt>
                <c:pt idx="249439">
                  <c:v>55.290121198535601</c:v>
                </c:pt>
                <c:pt idx="249440">
                  <c:v>55.2902005419514</c:v>
                </c:pt>
                <c:pt idx="249441">
                  <c:v>55.290279885113101</c:v>
                </c:pt>
                <c:pt idx="249442">
                  <c:v>55.290359228020897</c:v>
                </c:pt>
                <c:pt idx="249443">
                  <c:v>55.290438570674702</c:v>
                </c:pt>
                <c:pt idx="249444">
                  <c:v>55.290517913074602</c:v>
                </c:pt>
                <c:pt idx="249445">
                  <c:v>55.290597255220497</c:v>
                </c:pt>
                <c:pt idx="249446">
                  <c:v>55.290676597112402</c:v>
                </c:pt>
                <c:pt idx="249447">
                  <c:v>55.290755938750401</c:v>
                </c:pt>
                <c:pt idx="249448">
                  <c:v>55.290835280134402</c:v>
                </c:pt>
                <c:pt idx="249449">
                  <c:v>55.290914621264399</c:v>
                </c:pt>
                <c:pt idx="249450">
                  <c:v>55.290993962140497</c:v>
                </c:pt>
                <c:pt idx="249451">
                  <c:v>55.291073302762598</c:v>
                </c:pt>
                <c:pt idx="249452">
                  <c:v>55.291152643130701</c:v>
                </c:pt>
                <c:pt idx="249453">
                  <c:v>55.291231983244899</c:v>
                </c:pt>
                <c:pt idx="249454">
                  <c:v>55.291311323105099</c:v>
                </c:pt>
                <c:pt idx="249455">
                  <c:v>55.291390662711301</c:v>
                </c:pt>
                <c:pt idx="249456">
                  <c:v>55.291470002063598</c:v>
                </c:pt>
                <c:pt idx="249457">
                  <c:v>55.291549341162003</c:v>
                </c:pt>
                <c:pt idx="249458">
                  <c:v>55.291628680006397</c:v>
                </c:pt>
                <c:pt idx="249459">
                  <c:v>55.2917080185968</c:v>
                </c:pt>
                <c:pt idx="249460">
                  <c:v>55.291787356933298</c:v>
                </c:pt>
                <c:pt idx="249461">
                  <c:v>55.291866695015798</c:v>
                </c:pt>
                <c:pt idx="249462">
                  <c:v>55.291946032844301</c:v>
                </c:pt>
                <c:pt idx="249463">
                  <c:v>55.292025370418898</c:v>
                </c:pt>
                <c:pt idx="249464">
                  <c:v>55.292104707739597</c:v>
                </c:pt>
                <c:pt idx="249465">
                  <c:v>55.292184044806298</c:v>
                </c:pt>
                <c:pt idx="249466">
                  <c:v>55.292263381619101</c:v>
                </c:pt>
                <c:pt idx="249467">
                  <c:v>55.292342718177899</c:v>
                </c:pt>
                <c:pt idx="249468">
                  <c:v>55.292422054482699</c:v>
                </c:pt>
                <c:pt idx="249469">
                  <c:v>55.292501390533602</c:v>
                </c:pt>
                <c:pt idx="249470">
                  <c:v>55.292580726330598</c:v>
                </c:pt>
                <c:pt idx="249471">
                  <c:v>55.292660061873597</c:v>
                </c:pt>
                <c:pt idx="249472">
                  <c:v>55.292739397162599</c:v>
                </c:pt>
                <c:pt idx="249473">
                  <c:v>55.292818732197802</c:v>
                </c:pt>
                <c:pt idx="249474">
                  <c:v>55.2928980669789</c:v>
                </c:pt>
                <c:pt idx="249475">
                  <c:v>55.292977401506199</c:v>
                </c:pt>
                <c:pt idx="249476">
                  <c:v>55.293056735779501</c:v>
                </c:pt>
                <c:pt idx="249477">
                  <c:v>55.293136069798798</c:v>
                </c:pt>
                <c:pt idx="249478">
                  <c:v>55.293215403564197</c:v>
                </c:pt>
                <c:pt idx="249479">
                  <c:v>55.293294737075698</c:v>
                </c:pt>
                <c:pt idx="249480">
                  <c:v>55.293374070333201</c:v>
                </c:pt>
                <c:pt idx="249481">
                  <c:v>55.293453403336798</c:v>
                </c:pt>
                <c:pt idx="249482">
                  <c:v>55.293532736086398</c:v>
                </c:pt>
                <c:pt idx="249483">
                  <c:v>55.2936120685821</c:v>
                </c:pt>
                <c:pt idx="249484">
                  <c:v>55.293691400823903</c:v>
                </c:pt>
                <c:pt idx="249485">
                  <c:v>55.293770732811801</c:v>
                </c:pt>
                <c:pt idx="249486">
                  <c:v>55.293850064545701</c:v>
                </c:pt>
                <c:pt idx="249487">
                  <c:v>55.293929396025597</c:v>
                </c:pt>
                <c:pt idx="249488">
                  <c:v>55.2940087272517</c:v>
                </c:pt>
                <c:pt idx="249489">
                  <c:v>55.294088058223799</c:v>
                </c:pt>
                <c:pt idx="249490">
                  <c:v>55.294167388942</c:v>
                </c:pt>
                <c:pt idx="249491">
                  <c:v>55.294246719406203</c:v>
                </c:pt>
                <c:pt idx="249492">
                  <c:v>55.294326049616501</c:v>
                </c:pt>
                <c:pt idx="249493">
                  <c:v>55.2944053795729</c:v>
                </c:pt>
                <c:pt idx="249494">
                  <c:v>55.294484709275402</c:v>
                </c:pt>
                <c:pt idx="249495">
                  <c:v>55.294564038723898</c:v>
                </c:pt>
                <c:pt idx="249496">
                  <c:v>55.294643367918503</c:v>
                </c:pt>
                <c:pt idx="249497">
                  <c:v>55.294722696859203</c:v>
                </c:pt>
                <c:pt idx="249498">
                  <c:v>55.294802025545899</c:v>
                </c:pt>
                <c:pt idx="249499">
                  <c:v>55.294881353978703</c:v>
                </c:pt>
                <c:pt idx="249500">
                  <c:v>55.294960682157701</c:v>
                </c:pt>
                <c:pt idx="249501">
                  <c:v>55.295040010082602</c:v>
                </c:pt>
                <c:pt idx="249502">
                  <c:v>55.295119337753697</c:v>
                </c:pt>
                <c:pt idx="249503">
                  <c:v>55.295198665170801</c:v>
                </c:pt>
                <c:pt idx="249504">
                  <c:v>55.2952779923341</c:v>
                </c:pt>
                <c:pt idx="249505">
                  <c:v>55.295357319243401</c:v>
                </c:pt>
                <c:pt idx="249506">
                  <c:v>55.295436645898697</c:v>
                </c:pt>
                <c:pt idx="249507">
                  <c:v>55.295515972300201</c:v>
                </c:pt>
                <c:pt idx="249508">
                  <c:v>55.2955952984478</c:v>
                </c:pt>
                <c:pt idx="249509">
                  <c:v>55.295674624341402</c:v>
                </c:pt>
                <c:pt idx="249510">
                  <c:v>55.295753949981098</c:v>
                </c:pt>
                <c:pt idx="249511">
                  <c:v>55.295833275366903</c:v>
                </c:pt>
                <c:pt idx="249512">
                  <c:v>55.295912600498802</c:v>
                </c:pt>
                <c:pt idx="249513">
                  <c:v>55.295991925376804</c:v>
                </c:pt>
                <c:pt idx="249514">
                  <c:v>55.2960712500009</c:v>
                </c:pt>
                <c:pt idx="249515">
                  <c:v>55.296150574370998</c:v>
                </c:pt>
                <c:pt idx="249516">
                  <c:v>55.296229898487198</c:v>
                </c:pt>
                <c:pt idx="249517">
                  <c:v>55.296309222349599</c:v>
                </c:pt>
                <c:pt idx="249518">
                  <c:v>55.296388545958003</c:v>
                </c:pt>
                <c:pt idx="249519">
                  <c:v>55.296467869312501</c:v>
                </c:pt>
                <c:pt idx="249520">
                  <c:v>55.296547192413101</c:v>
                </c:pt>
                <c:pt idx="249521">
                  <c:v>55.296626515259803</c:v>
                </c:pt>
                <c:pt idx="249522">
                  <c:v>55.296705837852599</c:v>
                </c:pt>
                <c:pt idx="249523">
                  <c:v>55.296785160191497</c:v>
                </c:pt>
                <c:pt idx="249524">
                  <c:v>55.296864482276497</c:v>
                </c:pt>
                <c:pt idx="249525">
                  <c:v>55.296943804107599</c:v>
                </c:pt>
                <c:pt idx="249526">
                  <c:v>55.297023125684802</c:v>
                </c:pt>
                <c:pt idx="249527">
                  <c:v>55.297102447008101</c:v>
                </c:pt>
                <c:pt idx="249528">
                  <c:v>55.2971817680775</c:v>
                </c:pt>
                <c:pt idx="249529">
                  <c:v>55.297261088893002</c:v>
                </c:pt>
                <c:pt idx="249530">
                  <c:v>55.297340409454499</c:v>
                </c:pt>
                <c:pt idx="249531">
                  <c:v>55.297419729762197</c:v>
                </c:pt>
                <c:pt idx="249532">
                  <c:v>55.297499049815997</c:v>
                </c:pt>
                <c:pt idx="249533">
                  <c:v>55.297578369615898</c:v>
                </c:pt>
                <c:pt idx="249534">
                  <c:v>55.297657689161902</c:v>
                </c:pt>
                <c:pt idx="249535">
                  <c:v>55.297737008454</c:v>
                </c:pt>
                <c:pt idx="249536">
                  <c:v>55.2978163274922</c:v>
                </c:pt>
                <c:pt idx="249537">
                  <c:v>55.297895646276501</c:v>
                </c:pt>
                <c:pt idx="249538">
                  <c:v>55.297974964806997</c:v>
                </c:pt>
                <c:pt idx="249539">
                  <c:v>55.298054283083502</c:v>
                </c:pt>
                <c:pt idx="249540">
                  <c:v>55.298133601106201</c:v>
                </c:pt>
                <c:pt idx="249541">
                  <c:v>55.298212918874903</c:v>
                </c:pt>
                <c:pt idx="249542">
                  <c:v>55.298292236389798</c:v>
                </c:pt>
                <c:pt idx="249543">
                  <c:v>55.298371553650703</c:v>
                </c:pt>
                <c:pt idx="249544">
                  <c:v>55.298450870657803</c:v>
                </c:pt>
                <c:pt idx="249545">
                  <c:v>55.298530187410996</c:v>
                </c:pt>
                <c:pt idx="249546">
                  <c:v>55.298609503910299</c:v>
                </c:pt>
                <c:pt idx="249547">
                  <c:v>55.298688820155803</c:v>
                </c:pt>
                <c:pt idx="249548">
                  <c:v>55.298768136147302</c:v>
                </c:pt>
                <c:pt idx="249549">
                  <c:v>55.298847451885003</c:v>
                </c:pt>
                <c:pt idx="249550">
                  <c:v>55.298926767368798</c:v>
                </c:pt>
                <c:pt idx="249551">
                  <c:v>55.299006082598702</c:v>
                </c:pt>
                <c:pt idx="249552">
                  <c:v>55.2990853975747</c:v>
                </c:pt>
                <c:pt idx="249553">
                  <c:v>55.2991647122968</c:v>
                </c:pt>
                <c:pt idx="249554">
                  <c:v>55.299244026765102</c:v>
                </c:pt>
                <c:pt idx="249555">
                  <c:v>55.299323340979399</c:v>
                </c:pt>
                <c:pt idx="249556">
                  <c:v>55.299402654939897</c:v>
                </c:pt>
                <c:pt idx="249557">
                  <c:v>55.299481968646603</c:v>
                </c:pt>
                <c:pt idx="249558">
                  <c:v>55.299561282099297</c:v>
                </c:pt>
                <c:pt idx="249559">
                  <c:v>55.2996405952982</c:v>
                </c:pt>
                <c:pt idx="249560">
                  <c:v>55.299719908243198</c:v>
                </c:pt>
                <c:pt idx="249561">
                  <c:v>55.299799220934297</c:v>
                </c:pt>
                <c:pt idx="249562">
                  <c:v>55.299878533371597</c:v>
                </c:pt>
                <c:pt idx="249563">
                  <c:v>55.2999578455549</c:v>
                </c:pt>
                <c:pt idx="249564">
                  <c:v>55.300037157484503</c:v>
                </c:pt>
                <c:pt idx="249565">
                  <c:v>55.300116469160102</c:v>
                </c:pt>
                <c:pt idx="249566">
                  <c:v>55.300195780581902</c:v>
                </c:pt>
                <c:pt idx="249567">
                  <c:v>55.300275091749803</c:v>
                </c:pt>
                <c:pt idx="249568">
                  <c:v>55.3003544026638</c:v>
                </c:pt>
                <c:pt idx="249569">
                  <c:v>55.300433713323997</c:v>
                </c:pt>
                <c:pt idx="249570">
                  <c:v>55.300513023730304</c:v>
                </c:pt>
                <c:pt idx="249571">
                  <c:v>55.300592333882697</c:v>
                </c:pt>
                <c:pt idx="249572">
                  <c:v>55.3006716437812</c:v>
                </c:pt>
                <c:pt idx="249573">
                  <c:v>55.300750953425997</c:v>
                </c:pt>
                <c:pt idx="249574">
                  <c:v>55.300830262816802</c:v>
                </c:pt>
                <c:pt idx="249575">
                  <c:v>55.300909571953802</c:v>
                </c:pt>
                <c:pt idx="249576">
                  <c:v>55.300988880836897</c:v>
                </c:pt>
                <c:pt idx="249577">
                  <c:v>55.3010681894661</c:v>
                </c:pt>
                <c:pt idx="249578">
                  <c:v>55.301147497841498</c:v>
                </c:pt>
                <c:pt idx="249579">
                  <c:v>55.301226805963097</c:v>
                </c:pt>
                <c:pt idx="249580">
                  <c:v>55.301306113830798</c:v>
                </c:pt>
                <c:pt idx="249581">
                  <c:v>55.3013854214446</c:v>
                </c:pt>
                <c:pt idx="249582">
                  <c:v>55.301464728804604</c:v>
                </c:pt>
                <c:pt idx="249583">
                  <c:v>55.301544035910702</c:v>
                </c:pt>
                <c:pt idx="249584">
                  <c:v>55.301623342762902</c:v>
                </c:pt>
                <c:pt idx="249585">
                  <c:v>55.301702649361303</c:v>
                </c:pt>
                <c:pt idx="249586">
                  <c:v>55.301781955705898</c:v>
                </c:pt>
                <c:pt idx="249587">
                  <c:v>55.301861261796603</c:v>
                </c:pt>
                <c:pt idx="249588">
                  <c:v>55.301940567633402</c:v>
                </c:pt>
                <c:pt idx="249589">
                  <c:v>55.302019873216402</c:v>
                </c:pt>
                <c:pt idx="249590">
                  <c:v>55.302099178545497</c:v>
                </c:pt>
                <c:pt idx="249591">
                  <c:v>55.3021784836208</c:v>
                </c:pt>
                <c:pt idx="249592">
                  <c:v>55.302257788442297</c:v>
                </c:pt>
                <c:pt idx="249593">
                  <c:v>55.302337093009903</c:v>
                </c:pt>
                <c:pt idx="249594">
                  <c:v>55.302416397323597</c:v>
                </c:pt>
                <c:pt idx="249595">
                  <c:v>55.302495701383499</c:v>
                </c:pt>
                <c:pt idx="249596">
                  <c:v>55.302575005189603</c:v>
                </c:pt>
                <c:pt idx="249597">
                  <c:v>55.302654308741801</c:v>
                </c:pt>
                <c:pt idx="249598">
                  <c:v>55.3027336120402</c:v>
                </c:pt>
                <c:pt idx="249599">
                  <c:v>55.302812915084701</c:v>
                </c:pt>
                <c:pt idx="249600">
                  <c:v>55.302892217875403</c:v>
                </c:pt>
                <c:pt idx="249601">
                  <c:v>55.3029715204122</c:v>
                </c:pt>
                <c:pt idx="249602">
                  <c:v>55.303050822695198</c:v>
                </c:pt>
                <c:pt idx="249603">
                  <c:v>55.303130124724397</c:v>
                </c:pt>
                <c:pt idx="249604">
                  <c:v>55.303209426499699</c:v>
                </c:pt>
                <c:pt idx="249605">
                  <c:v>55.303288728021201</c:v>
                </c:pt>
                <c:pt idx="249606">
                  <c:v>55.303368029288798</c:v>
                </c:pt>
                <c:pt idx="249607">
                  <c:v>55.303447330302703</c:v>
                </c:pt>
                <c:pt idx="249608">
                  <c:v>55.303526631062603</c:v>
                </c:pt>
                <c:pt idx="249609">
                  <c:v>55.303605931568796</c:v>
                </c:pt>
                <c:pt idx="249610">
                  <c:v>55.303685231821099</c:v>
                </c:pt>
                <c:pt idx="249611">
                  <c:v>55.303764531819603</c:v>
                </c:pt>
                <c:pt idx="249612">
                  <c:v>55.303843831564201</c:v>
                </c:pt>
                <c:pt idx="249613">
                  <c:v>55.303923131055001</c:v>
                </c:pt>
                <c:pt idx="249614">
                  <c:v>55.304002430292002</c:v>
                </c:pt>
                <c:pt idx="249615">
                  <c:v>55.304081729275197</c:v>
                </c:pt>
                <c:pt idx="249616">
                  <c:v>55.304161028004501</c:v>
                </c:pt>
                <c:pt idx="249617">
                  <c:v>55.304240326479999</c:v>
                </c:pt>
                <c:pt idx="249618">
                  <c:v>55.304319624701598</c:v>
                </c:pt>
                <c:pt idx="249619">
                  <c:v>55.304398922669499</c:v>
                </c:pt>
                <c:pt idx="249620">
                  <c:v>55.304478220383501</c:v>
                </c:pt>
                <c:pt idx="249621">
                  <c:v>55.304557517843698</c:v>
                </c:pt>
                <c:pt idx="249622">
                  <c:v>55.304636815050102</c:v>
                </c:pt>
                <c:pt idx="249623">
                  <c:v>55.304716112002602</c:v>
                </c:pt>
                <c:pt idx="249624">
                  <c:v>55.304795408701303</c:v>
                </c:pt>
                <c:pt idx="249625">
                  <c:v>55.304874705146197</c:v>
                </c:pt>
                <c:pt idx="249626">
                  <c:v>55.3049540013373</c:v>
                </c:pt>
                <c:pt idx="249627">
                  <c:v>55.305033297274598</c:v>
                </c:pt>
                <c:pt idx="249628">
                  <c:v>55.305112592957997</c:v>
                </c:pt>
                <c:pt idx="249629">
                  <c:v>55.305191888387597</c:v>
                </c:pt>
                <c:pt idx="249630">
                  <c:v>55.305271183563399</c:v>
                </c:pt>
                <c:pt idx="249631">
                  <c:v>55.305350478485401</c:v>
                </c:pt>
                <c:pt idx="249632">
                  <c:v>55.305429773153598</c:v>
                </c:pt>
                <c:pt idx="249633">
                  <c:v>55.305509067567897</c:v>
                </c:pt>
                <c:pt idx="249634">
                  <c:v>55.305588361728503</c:v>
                </c:pt>
                <c:pt idx="249635">
                  <c:v>55.305667655635197</c:v>
                </c:pt>
                <c:pt idx="249636">
                  <c:v>55.3057469492881</c:v>
                </c:pt>
                <c:pt idx="249637">
                  <c:v>55.305826242687203</c:v>
                </c:pt>
                <c:pt idx="249638">
                  <c:v>55.305905535832501</c:v>
                </c:pt>
                <c:pt idx="249639">
                  <c:v>55.305984828724</c:v>
                </c:pt>
                <c:pt idx="249640">
                  <c:v>55.3060641213617</c:v>
                </c:pt>
                <c:pt idx="249641">
                  <c:v>55.306143413745502</c:v>
                </c:pt>
                <c:pt idx="249642">
                  <c:v>55.306222705875598</c:v>
                </c:pt>
                <c:pt idx="249643">
                  <c:v>55.306301997751802</c:v>
                </c:pt>
                <c:pt idx="249644">
                  <c:v>55.306381289374301</c:v>
                </c:pt>
                <c:pt idx="249645">
                  <c:v>55.3064605807429</c:v>
                </c:pt>
                <c:pt idx="249646">
                  <c:v>55.306539871857801</c:v>
                </c:pt>
                <c:pt idx="249647">
                  <c:v>55.306619162718803</c:v>
                </c:pt>
                <c:pt idx="249648">
                  <c:v>55.306698453326</c:v>
                </c:pt>
                <c:pt idx="249649">
                  <c:v>55.306777743679397</c:v>
                </c:pt>
                <c:pt idx="249650">
                  <c:v>55.306857033779004</c:v>
                </c:pt>
                <c:pt idx="249651">
                  <c:v>55.306936323624903</c:v>
                </c:pt>
                <c:pt idx="249652">
                  <c:v>55.307015613216898</c:v>
                </c:pt>
                <c:pt idx="249653">
                  <c:v>55.3070949025551</c:v>
                </c:pt>
                <c:pt idx="249654">
                  <c:v>55.307174191639497</c:v>
                </c:pt>
                <c:pt idx="249655">
                  <c:v>55.307253480470202</c:v>
                </c:pt>
                <c:pt idx="249656">
                  <c:v>55.307332769047001</c:v>
                </c:pt>
                <c:pt idx="249657">
                  <c:v>55.307412057370001</c:v>
                </c:pt>
                <c:pt idx="249658">
                  <c:v>55.307491345439303</c:v>
                </c:pt>
                <c:pt idx="249659">
                  <c:v>55.307570633254699</c:v>
                </c:pt>
                <c:pt idx="249660">
                  <c:v>55.307649920816402</c:v>
                </c:pt>
                <c:pt idx="249661">
                  <c:v>55.307729208124201</c:v>
                </c:pt>
                <c:pt idx="249662">
                  <c:v>55.3078084951783</c:v>
                </c:pt>
                <c:pt idx="249663">
                  <c:v>55.3078877819786</c:v>
                </c:pt>
                <c:pt idx="249664">
                  <c:v>55.307967068525102</c:v>
                </c:pt>
                <c:pt idx="249665">
                  <c:v>55.308046354817797</c:v>
                </c:pt>
                <c:pt idx="249666">
                  <c:v>55.308125640856701</c:v>
                </c:pt>
                <c:pt idx="249667">
                  <c:v>55.3082049266418</c:v>
                </c:pt>
                <c:pt idx="249668">
                  <c:v>55.308284212173099</c:v>
                </c:pt>
                <c:pt idx="249669">
                  <c:v>55.308363497450699</c:v>
                </c:pt>
                <c:pt idx="249670">
                  <c:v>55.308442782474501</c:v>
                </c:pt>
                <c:pt idx="249671">
                  <c:v>55.308522067244397</c:v>
                </c:pt>
                <c:pt idx="249672">
                  <c:v>55.308601351760601</c:v>
                </c:pt>
                <c:pt idx="249673">
                  <c:v>55.308680636023098</c:v>
                </c:pt>
                <c:pt idx="249674">
                  <c:v>55.308759920031697</c:v>
                </c:pt>
                <c:pt idx="249675">
                  <c:v>55.308839203786498</c:v>
                </c:pt>
                <c:pt idx="249676">
                  <c:v>55.308918487287599</c:v>
                </c:pt>
                <c:pt idx="249677">
                  <c:v>55.308997770534901</c:v>
                </c:pt>
                <c:pt idx="249678">
                  <c:v>55.309077053528398</c:v>
                </c:pt>
                <c:pt idx="249679">
                  <c:v>55.309156336268103</c:v>
                </c:pt>
                <c:pt idx="249680">
                  <c:v>55.309235618754101</c:v>
                </c:pt>
                <c:pt idx="249681">
                  <c:v>55.309314900986301</c:v>
                </c:pt>
                <c:pt idx="249682">
                  <c:v>55.309394182964702</c:v>
                </c:pt>
                <c:pt idx="249683">
                  <c:v>55.309473464689297</c:v>
                </c:pt>
                <c:pt idx="249684">
                  <c:v>55.3095527461602</c:v>
                </c:pt>
                <c:pt idx="249685">
                  <c:v>55.309632027377297</c:v>
                </c:pt>
                <c:pt idx="249686">
                  <c:v>55.309711308340603</c:v>
                </c:pt>
                <c:pt idx="249687">
                  <c:v>55.309790589050102</c:v>
                </c:pt>
                <c:pt idx="249688">
                  <c:v>55.309869869505903</c:v>
                </c:pt>
                <c:pt idx="249689">
                  <c:v>55.309949149707897</c:v>
                </c:pt>
                <c:pt idx="249690">
                  <c:v>55.3100284296561</c:v>
                </c:pt>
                <c:pt idx="249691">
                  <c:v>55.310107709350603</c:v>
                </c:pt>
                <c:pt idx="249692">
                  <c:v>55.310186988791301</c:v>
                </c:pt>
                <c:pt idx="249693">
                  <c:v>55.3102662679782</c:v>
                </c:pt>
                <c:pt idx="249694">
                  <c:v>55.3103455469114</c:v>
                </c:pt>
                <c:pt idx="249695">
                  <c:v>55.3104248255908</c:v>
                </c:pt>
                <c:pt idx="249696">
                  <c:v>55.310504104016402</c:v>
                </c:pt>
                <c:pt idx="249697">
                  <c:v>55.310583382188298</c:v>
                </c:pt>
                <c:pt idx="249698">
                  <c:v>55.310662660106402</c:v>
                </c:pt>
                <c:pt idx="249699">
                  <c:v>55.3107419377708</c:v>
                </c:pt>
                <c:pt idx="249700">
                  <c:v>55.310821215181399</c:v>
                </c:pt>
                <c:pt idx="249701">
                  <c:v>55.310900492338199</c:v>
                </c:pt>
                <c:pt idx="249702">
                  <c:v>55.3109797692413</c:v>
                </c:pt>
                <c:pt idx="249703">
                  <c:v>55.311059045890602</c:v>
                </c:pt>
                <c:pt idx="249704">
                  <c:v>55.311138322286098</c:v>
                </c:pt>
                <c:pt idx="249705">
                  <c:v>55.311217598427902</c:v>
                </c:pt>
                <c:pt idx="249706">
                  <c:v>55.311296874316</c:v>
                </c:pt>
                <c:pt idx="249707">
                  <c:v>55.311376149950298</c:v>
                </c:pt>
                <c:pt idx="249708">
                  <c:v>55.311455425330799</c:v>
                </c:pt>
                <c:pt idx="249709">
                  <c:v>55.311534700457599</c:v>
                </c:pt>
                <c:pt idx="249710">
                  <c:v>55.311613975330602</c:v>
                </c:pt>
                <c:pt idx="249711">
                  <c:v>55.311693249949897</c:v>
                </c:pt>
                <c:pt idx="249712">
                  <c:v>55.311772524315401</c:v>
                </c:pt>
                <c:pt idx="249713">
                  <c:v>55.311851798427199</c:v>
                </c:pt>
                <c:pt idx="249714">
                  <c:v>55.311931072285198</c:v>
                </c:pt>
                <c:pt idx="249715">
                  <c:v>55.312010345889497</c:v>
                </c:pt>
                <c:pt idx="249716">
                  <c:v>55.312089619239998</c:v>
                </c:pt>
                <c:pt idx="249717">
                  <c:v>55.3121688923368</c:v>
                </c:pt>
                <c:pt idx="249718">
                  <c:v>55.312248165179803</c:v>
                </c:pt>
                <c:pt idx="249719">
                  <c:v>55.312327437769099</c:v>
                </c:pt>
                <c:pt idx="249720">
                  <c:v>55.312406710104703</c:v>
                </c:pt>
                <c:pt idx="249721">
                  <c:v>55.312485982186502</c:v>
                </c:pt>
                <c:pt idx="249722">
                  <c:v>55.312565254014501</c:v>
                </c:pt>
                <c:pt idx="249723">
                  <c:v>55.312644525588802</c:v>
                </c:pt>
                <c:pt idx="249724">
                  <c:v>55.312723796909403</c:v>
                </c:pt>
                <c:pt idx="249725">
                  <c:v>55.312803067976198</c:v>
                </c:pt>
                <c:pt idx="249726">
                  <c:v>55.312882338789301</c:v>
                </c:pt>
                <c:pt idx="249727">
                  <c:v>55.312961609348697</c:v>
                </c:pt>
                <c:pt idx="249728">
                  <c:v>55.313040879654302</c:v>
                </c:pt>
                <c:pt idx="249729">
                  <c:v>55.313120149706201</c:v>
                </c:pt>
                <c:pt idx="249730">
                  <c:v>55.313199419504301</c:v>
                </c:pt>
                <c:pt idx="249731">
                  <c:v>55.313278689048801</c:v>
                </c:pt>
                <c:pt idx="249732">
                  <c:v>55.313357958339402</c:v>
                </c:pt>
                <c:pt idx="249733">
                  <c:v>55.313437227376397</c:v>
                </c:pt>
                <c:pt idx="249734">
                  <c:v>55.3135164961596</c:v>
                </c:pt>
                <c:pt idx="249735">
                  <c:v>55.313595764689097</c:v>
                </c:pt>
                <c:pt idx="249736">
                  <c:v>55.313675032964802</c:v>
                </c:pt>
                <c:pt idx="249737">
                  <c:v>55.313754300986801</c:v>
                </c:pt>
                <c:pt idx="249738">
                  <c:v>55.313833568755101</c:v>
                </c:pt>
                <c:pt idx="249739">
                  <c:v>55.313912836269701</c:v>
                </c:pt>
                <c:pt idx="249740">
                  <c:v>55.313992103530502</c:v>
                </c:pt>
                <c:pt idx="249741">
                  <c:v>55.314071370537597</c:v>
                </c:pt>
                <c:pt idx="249742">
                  <c:v>55.314150637290901</c:v>
                </c:pt>
                <c:pt idx="249743">
                  <c:v>55.314229903790597</c:v>
                </c:pt>
                <c:pt idx="249744">
                  <c:v>55.314309170036502</c:v>
                </c:pt>
                <c:pt idx="249745">
                  <c:v>55.3143884360287</c:v>
                </c:pt>
                <c:pt idx="249746">
                  <c:v>55.3144677017672</c:v>
                </c:pt>
                <c:pt idx="249747">
                  <c:v>55.3145469672519</c:v>
                </c:pt>
                <c:pt idx="249748">
                  <c:v>55.314626232483</c:v>
                </c:pt>
                <c:pt idx="249749">
                  <c:v>55.314705497460302</c:v>
                </c:pt>
                <c:pt idx="249750">
                  <c:v>55.314784762183898</c:v>
                </c:pt>
                <c:pt idx="249751">
                  <c:v>55.314864026653702</c:v>
                </c:pt>
                <c:pt idx="249752">
                  <c:v>55.314943290869898</c:v>
                </c:pt>
                <c:pt idx="249753">
                  <c:v>55.315022554832296</c:v>
                </c:pt>
                <c:pt idx="249754">
                  <c:v>55.315101818541002</c:v>
                </c:pt>
                <c:pt idx="249755">
                  <c:v>55.315181081996002</c:v>
                </c:pt>
                <c:pt idx="249756">
                  <c:v>55.315260345197302</c:v>
                </c:pt>
                <c:pt idx="249757">
                  <c:v>55.315339608144903</c:v>
                </c:pt>
                <c:pt idx="249758">
                  <c:v>55.315418870838698</c:v>
                </c:pt>
                <c:pt idx="249759">
                  <c:v>55.315498133278901</c:v>
                </c:pt>
                <c:pt idx="249760">
                  <c:v>55.315577395465297</c:v>
                </c:pt>
                <c:pt idx="249761">
                  <c:v>55.315656657398002</c:v>
                </c:pt>
                <c:pt idx="249762">
                  <c:v>55.315735919076999</c:v>
                </c:pt>
                <c:pt idx="249763">
                  <c:v>55.315815180502298</c:v>
                </c:pt>
                <c:pt idx="249764">
                  <c:v>55.315894441673898</c:v>
                </c:pt>
                <c:pt idx="249765">
                  <c:v>55.315973702591798</c:v>
                </c:pt>
                <c:pt idx="249766">
                  <c:v>55.316052963255999</c:v>
                </c:pt>
                <c:pt idx="249767">
                  <c:v>55.3161322236665</c:v>
                </c:pt>
                <c:pt idx="249768">
                  <c:v>55.316211483823203</c:v>
                </c:pt>
                <c:pt idx="249769">
                  <c:v>55.316290743726299</c:v>
                </c:pt>
                <c:pt idx="249770">
                  <c:v>55.316370003375603</c:v>
                </c:pt>
                <c:pt idx="249771">
                  <c:v>55.3164492627713</c:v>
                </c:pt>
                <c:pt idx="249772">
                  <c:v>55.316528521913298</c:v>
                </c:pt>
                <c:pt idx="249773">
                  <c:v>55.316607780801498</c:v>
                </c:pt>
                <c:pt idx="249774">
                  <c:v>55.316687039436097</c:v>
                </c:pt>
                <c:pt idx="249775">
                  <c:v>55.316766297816898</c:v>
                </c:pt>
                <c:pt idx="249776">
                  <c:v>55.316845555943999</c:v>
                </c:pt>
                <c:pt idx="249777">
                  <c:v>55.316924813817501</c:v>
                </c:pt>
                <c:pt idx="249778">
                  <c:v>55.317004071437204</c:v>
                </c:pt>
                <c:pt idx="249779">
                  <c:v>55.317083328803299</c:v>
                </c:pt>
                <c:pt idx="249780">
                  <c:v>55.317162585915703</c:v>
                </c:pt>
                <c:pt idx="249781">
                  <c:v>55.317241842774301</c:v>
                </c:pt>
                <c:pt idx="249782">
                  <c:v>55.317321099379299</c:v>
                </c:pt>
                <c:pt idx="249783">
                  <c:v>55.317400355730598</c:v>
                </c:pt>
                <c:pt idx="249784">
                  <c:v>55.317479611828198</c:v>
                </c:pt>
                <c:pt idx="249785">
                  <c:v>55.317558867672098</c:v>
                </c:pt>
                <c:pt idx="249786">
                  <c:v>55.317638123262299</c:v>
                </c:pt>
                <c:pt idx="249787">
                  <c:v>55.3177173785988</c:v>
                </c:pt>
                <c:pt idx="249788">
                  <c:v>55.317796633681603</c:v>
                </c:pt>
                <c:pt idx="249789">
                  <c:v>55.317875888510798</c:v>
                </c:pt>
                <c:pt idx="249790">
                  <c:v>55.317955143086202</c:v>
                </c:pt>
                <c:pt idx="249791">
                  <c:v>55.318034397407999</c:v>
                </c:pt>
                <c:pt idx="249792">
                  <c:v>55.318113651475997</c:v>
                </c:pt>
                <c:pt idx="249793">
                  <c:v>55.318192905290402</c:v>
                </c:pt>
                <c:pt idx="249794">
                  <c:v>55.318272158851101</c:v>
                </c:pt>
                <c:pt idx="249795">
                  <c:v>55.318351412158201</c:v>
                </c:pt>
                <c:pt idx="249796">
                  <c:v>55.318430665211501</c:v>
                </c:pt>
                <c:pt idx="249797">
                  <c:v>55.318509918011202</c:v>
                </c:pt>
                <c:pt idx="249798">
                  <c:v>55.318589170557097</c:v>
                </c:pt>
                <c:pt idx="249799">
                  <c:v>55.318668422849399</c:v>
                </c:pt>
                <c:pt idx="249800">
                  <c:v>55.318747674888002</c:v>
                </c:pt>
                <c:pt idx="249801">
                  <c:v>55.318826926672998</c:v>
                </c:pt>
                <c:pt idx="249802">
                  <c:v>55.318906178204202</c:v>
                </c:pt>
                <c:pt idx="249803">
                  <c:v>55.318985429481799</c:v>
                </c:pt>
                <c:pt idx="249804">
                  <c:v>55.319064680505697</c:v>
                </c:pt>
                <c:pt idx="249805">
                  <c:v>55.319143931276002</c:v>
                </c:pt>
                <c:pt idx="249806">
                  <c:v>55.319223181792502</c:v>
                </c:pt>
                <c:pt idx="249807">
                  <c:v>55.319302432055402</c:v>
                </c:pt>
                <c:pt idx="249808">
                  <c:v>55.319381682064602</c:v>
                </c:pt>
                <c:pt idx="249809">
                  <c:v>55.319460931820203</c:v>
                </c:pt>
                <c:pt idx="249810">
                  <c:v>55.319540181321997</c:v>
                </c:pt>
                <c:pt idx="249811">
                  <c:v>55.319619430570199</c:v>
                </c:pt>
                <c:pt idx="249812">
                  <c:v>55.319698679564702</c:v>
                </c:pt>
                <c:pt idx="249813">
                  <c:v>55.319777928305598</c:v>
                </c:pt>
                <c:pt idx="249814">
                  <c:v>55.319857176792802</c:v>
                </c:pt>
                <c:pt idx="249815">
                  <c:v>55.319936425026299</c:v>
                </c:pt>
                <c:pt idx="249816">
                  <c:v>55.320015673006203</c:v>
                </c:pt>
                <c:pt idx="249817">
                  <c:v>55.320094920732402</c:v>
                </c:pt>
                <c:pt idx="249818">
                  <c:v>55.3201741682049</c:v>
                </c:pt>
                <c:pt idx="249819">
                  <c:v>55.3202534154237</c:v>
                </c:pt>
                <c:pt idx="249820">
                  <c:v>55.3203326623889</c:v>
                </c:pt>
                <c:pt idx="249821">
                  <c:v>55.3204119091005</c:v>
                </c:pt>
                <c:pt idx="249822">
                  <c:v>55.3204911555584</c:v>
                </c:pt>
                <c:pt idx="249823">
                  <c:v>55.320570401762602</c:v>
                </c:pt>
                <c:pt idx="249824">
                  <c:v>55.320649647713097</c:v>
                </c:pt>
                <c:pt idx="249825">
                  <c:v>55.320728893409999</c:v>
                </c:pt>
                <c:pt idx="249826">
                  <c:v>55.320808138853202</c:v>
                </c:pt>
                <c:pt idx="249827">
                  <c:v>55.320887384042798</c:v>
                </c:pt>
                <c:pt idx="249828">
                  <c:v>55.320966628978702</c:v>
                </c:pt>
                <c:pt idx="249829">
                  <c:v>55.321045873660999</c:v>
                </c:pt>
                <c:pt idx="249830">
                  <c:v>55.321125118089597</c:v>
                </c:pt>
                <c:pt idx="249831">
                  <c:v>55.321204362264602</c:v>
                </c:pt>
                <c:pt idx="249832">
                  <c:v>55.321283606185901</c:v>
                </c:pt>
                <c:pt idx="249833">
                  <c:v>55.3213628498535</c:v>
                </c:pt>
                <c:pt idx="249834">
                  <c:v>55.3214420932675</c:v>
                </c:pt>
                <c:pt idx="249835">
                  <c:v>55.321521336427899</c:v>
                </c:pt>
                <c:pt idx="249836">
                  <c:v>55.3216005793345</c:v>
                </c:pt>
                <c:pt idx="249837">
                  <c:v>55.321679821987601</c:v>
                </c:pt>
                <c:pt idx="249838">
                  <c:v>55.321759064387003</c:v>
                </c:pt>
                <c:pt idx="249839">
                  <c:v>55.321838306532698</c:v>
                </c:pt>
                <c:pt idx="249840">
                  <c:v>55.3219175484248</c:v>
                </c:pt>
                <c:pt idx="249841">
                  <c:v>55.321996790063302</c:v>
                </c:pt>
                <c:pt idx="249842">
                  <c:v>55.322076031448098</c:v>
                </c:pt>
                <c:pt idx="249843">
                  <c:v>55.322155272579302</c:v>
                </c:pt>
                <c:pt idx="249844">
                  <c:v>55.322234513456799</c:v>
                </c:pt>
                <c:pt idx="249845">
                  <c:v>55.322313754080703</c:v>
                </c:pt>
                <c:pt idx="249846">
                  <c:v>55.322392994450901</c:v>
                </c:pt>
                <c:pt idx="249847">
                  <c:v>55.322472234567499</c:v>
                </c:pt>
                <c:pt idx="249848">
                  <c:v>55.322551474430497</c:v>
                </c:pt>
                <c:pt idx="249849">
                  <c:v>55.322630714039803</c:v>
                </c:pt>
                <c:pt idx="249850">
                  <c:v>55.322709953395503</c:v>
                </c:pt>
                <c:pt idx="249851">
                  <c:v>55.322789192497503</c:v>
                </c:pt>
                <c:pt idx="249852">
                  <c:v>55.322868431345903</c:v>
                </c:pt>
                <c:pt idx="249853">
                  <c:v>55.322947669940604</c:v>
                </c:pt>
                <c:pt idx="249854">
                  <c:v>55.323026908281797</c:v>
                </c:pt>
                <c:pt idx="249855">
                  <c:v>55.323106146369298</c:v>
                </c:pt>
                <c:pt idx="249856">
                  <c:v>55.3231853842031</c:v>
                </c:pt>
                <c:pt idx="249857">
                  <c:v>55.323264621783402</c:v>
                </c:pt>
                <c:pt idx="249858">
                  <c:v>55.323343859109997</c:v>
                </c:pt>
                <c:pt idx="249859">
                  <c:v>55.3234230961829</c:v>
                </c:pt>
                <c:pt idx="249860">
                  <c:v>55.323502333002203</c:v>
                </c:pt>
                <c:pt idx="249861">
                  <c:v>55.323581569567899</c:v>
                </c:pt>
                <c:pt idx="249862">
                  <c:v>55.323660805880003</c:v>
                </c:pt>
                <c:pt idx="249863">
                  <c:v>55.3237400419385</c:v>
                </c:pt>
                <c:pt idx="249864">
                  <c:v>55.323819277743297</c:v>
                </c:pt>
                <c:pt idx="249865">
                  <c:v>55.323898513294502</c:v>
                </c:pt>
                <c:pt idx="249866">
                  <c:v>55.323977748592</c:v>
                </c:pt>
                <c:pt idx="249867">
                  <c:v>55.324056983635998</c:v>
                </c:pt>
                <c:pt idx="249868">
                  <c:v>55.324136218426297</c:v>
                </c:pt>
                <c:pt idx="249869">
                  <c:v>55.324215452963003</c:v>
                </c:pt>
                <c:pt idx="249870">
                  <c:v>55.324294687246002</c:v>
                </c:pt>
                <c:pt idx="249871">
                  <c:v>55.324373921275502</c:v>
                </c:pt>
                <c:pt idx="249872">
                  <c:v>55.324453155051302</c:v>
                </c:pt>
                <c:pt idx="249873">
                  <c:v>55.324532388573502</c:v>
                </c:pt>
                <c:pt idx="249874">
                  <c:v>55.324611621842102</c:v>
                </c:pt>
                <c:pt idx="249875">
                  <c:v>55.324690854857103</c:v>
                </c:pt>
                <c:pt idx="249876">
                  <c:v>55.324770087618397</c:v>
                </c:pt>
                <c:pt idx="249877">
                  <c:v>55.324849320126198</c:v>
                </c:pt>
                <c:pt idx="249878">
                  <c:v>55.3249285523803</c:v>
                </c:pt>
                <c:pt idx="249879">
                  <c:v>55.325007784380801</c:v>
                </c:pt>
                <c:pt idx="249880">
                  <c:v>55.325087016127704</c:v>
                </c:pt>
                <c:pt idx="249881">
                  <c:v>55.325166247620899</c:v>
                </c:pt>
                <c:pt idx="249882">
                  <c:v>55.325245478860602</c:v>
                </c:pt>
                <c:pt idx="249883">
                  <c:v>55.325324709846598</c:v>
                </c:pt>
                <c:pt idx="249884">
                  <c:v>55.3254039405791</c:v>
                </c:pt>
                <c:pt idx="249885">
                  <c:v>55.325483171057897</c:v>
                </c:pt>
                <c:pt idx="249886">
                  <c:v>55.325562401283101</c:v>
                </c:pt>
                <c:pt idx="249887">
                  <c:v>55.325641631254697</c:v>
                </c:pt>
                <c:pt idx="249888">
                  <c:v>55.325720860972702</c:v>
                </c:pt>
                <c:pt idx="249889">
                  <c:v>55.325800090437099</c:v>
                </c:pt>
                <c:pt idx="249890">
                  <c:v>55.325879319647903</c:v>
                </c:pt>
                <c:pt idx="249891">
                  <c:v>55.325958548605101</c:v>
                </c:pt>
                <c:pt idx="249892">
                  <c:v>55.326037777308599</c:v>
                </c:pt>
                <c:pt idx="249893">
                  <c:v>55.326117005758597</c:v>
                </c:pt>
                <c:pt idx="249894">
                  <c:v>55.326196233955002</c:v>
                </c:pt>
                <c:pt idx="249895">
                  <c:v>55.326275461897701</c:v>
                </c:pt>
                <c:pt idx="249896">
                  <c:v>55.3263546895869</c:v>
                </c:pt>
                <c:pt idx="249897">
                  <c:v>55.326433917022499</c:v>
                </c:pt>
                <c:pt idx="249898">
                  <c:v>55.326513144204398</c:v>
                </c:pt>
                <c:pt idx="249899">
                  <c:v>55.326592371132797</c:v>
                </c:pt>
                <c:pt idx="249900">
                  <c:v>55.326671597807596</c:v>
                </c:pt>
                <c:pt idx="249901">
                  <c:v>55.326750824228697</c:v>
                </c:pt>
                <c:pt idx="249902">
                  <c:v>55.326830050396303</c:v>
                </c:pt>
                <c:pt idx="249903">
                  <c:v>55.326909276310303</c:v>
                </c:pt>
                <c:pt idx="249904">
                  <c:v>55.326988501970597</c:v>
                </c:pt>
                <c:pt idx="249905">
                  <c:v>55.327067727377397</c:v>
                </c:pt>
                <c:pt idx="249906">
                  <c:v>55.327146952530597</c:v>
                </c:pt>
                <c:pt idx="249907">
                  <c:v>55.327226177430198</c:v>
                </c:pt>
                <c:pt idx="249908">
                  <c:v>55.327305402076199</c:v>
                </c:pt>
                <c:pt idx="249909">
                  <c:v>55.3273846264686</c:v>
                </c:pt>
                <c:pt idx="249910">
                  <c:v>55.327463850607501</c:v>
                </c:pt>
                <c:pt idx="249911">
                  <c:v>55.327543074492702</c:v>
                </c:pt>
                <c:pt idx="249912">
                  <c:v>55.327622298124297</c:v>
                </c:pt>
                <c:pt idx="249913">
                  <c:v>55.327701521502398</c:v>
                </c:pt>
                <c:pt idx="249914">
                  <c:v>55.327780744626899</c:v>
                </c:pt>
                <c:pt idx="249915">
                  <c:v>55.327859967497801</c:v>
                </c:pt>
                <c:pt idx="249916">
                  <c:v>55.327939190115103</c:v>
                </c:pt>
                <c:pt idx="249917">
                  <c:v>55.328018412478798</c:v>
                </c:pt>
                <c:pt idx="249918">
                  <c:v>55.3280976345889</c:v>
                </c:pt>
                <c:pt idx="249919">
                  <c:v>55.328176856445502</c:v>
                </c:pt>
                <c:pt idx="249920">
                  <c:v>55.328256078048398</c:v>
                </c:pt>
                <c:pt idx="249921">
                  <c:v>55.3283352993978</c:v>
                </c:pt>
                <c:pt idx="249922">
                  <c:v>55.328414520493602</c:v>
                </c:pt>
                <c:pt idx="249923">
                  <c:v>55.328493741335897</c:v>
                </c:pt>
                <c:pt idx="249924">
                  <c:v>55.3285729619245</c:v>
                </c:pt>
                <c:pt idx="249925">
                  <c:v>55.328652182259603</c:v>
                </c:pt>
                <c:pt idx="249926">
                  <c:v>55.328731402341099</c:v>
                </c:pt>
                <c:pt idx="249927">
                  <c:v>55.328810622169001</c:v>
                </c:pt>
                <c:pt idx="249928">
                  <c:v>55.328889841743297</c:v>
                </c:pt>
                <c:pt idx="249929">
                  <c:v>55.3289690610641</c:v>
                </c:pt>
                <c:pt idx="249930">
                  <c:v>55.329048280131303</c:v>
                </c:pt>
                <c:pt idx="249931">
                  <c:v>55.329127498944899</c:v>
                </c:pt>
                <c:pt idx="249932">
                  <c:v>55.329206717504903</c:v>
                </c:pt>
                <c:pt idx="249933">
                  <c:v>55.329285935811399</c:v>
                </c:pt>
                <c:pt idx="249934">
                  <c:v>55.329365153864302</c:v>
                </c:pt>
                <c:pt idx="249935">
                  <c:v>55.329444371663698</c:v>
                </c:pt>
                <c:pt idx="249936">
                  <c:v>55.329523589209401</c:v>
                </c:pt>
                <c:pt idx="249937">
                  <c:v>55.329602806501597</c:v>
                </c:pt>
                <c:pt idx="249938">
                  <c:v>55.3296820235403</c:v>
                </c:pt>
                <c:pt idx="249939">
                  <c:v>55.329761240325297</c:v>
                </c:pt>
                <c:pt idx="249940">
                  <c:v>55.3298404568568</c:v>
                </c:pt>
                <c:pt idx="249941">
                  <c:v>55.329919673134697</c:v>
                </c:pt>
                <c:pt idx="249942">
                  <c:v>55.3299988891591</c:v>
                </c:pt>
                <c:pt idx="249943">
                  <c:v>55.330078104929903</c:v>
                </c:pt>
                <c:pt idx="249944">
                  <c:v>55.330157320447199</c:v>
                </c:pt>
                <c:pt idx="249945">
                  <c:v>55.330236535710803</c:v>
                </c:pt>
                <c:pt idx="249946">
                  <c:v>55.330315750720999</c:v>
                </c:pt>
                <c:pt idx="249947">
                  <c:v>55.330394965477502</c:v>
                </c:pt>
                <c:pt idx="249948">
                  <c:v>55.330474179980499</c:v>
                </c:pt>
                <c:pt idx="249949">
                  <c:v>55.330553394229902</c:v>
                </c:pt>
                <c:pt idx="249950">
                  <c:v>55.330632608225798</c:v>
                </c:pt>
                <c:pt idx="249951">
                  <c:v>55.330711821968201</c:v>
                </c:pt>
                <c:pt idx="249952">
                  <c:v>55.330791035456897</c:v>
                </c:pt>
                <c:pt idx="249953">
                  <c:v>55.330870248692101</c:v>
                </c:pt>
                <c:pt idx="249954">
                  <c:v>55.330949461673796</c:v>
                </c:pt>
                <c:pt idx="249955">
                  <c:v>55.3310286744019</c:v>
                </c:pt>
                <c:pt idx="249956">
                  <c:v>55.331107886876502</c:v>
                </c:pt>
                <c:pt idx="249957">
                  <c:v>55.331187099097498</c:v>
                </c:pt>
                <c:pt idx="249958">
                  <c:v>55.331266311064901</c:v>
                </c:pt>
                <c:pt idx="249959">
                  <c:v>55.331345522778797</c:v>
                </c:pt>
                <c:pt idx="249960">
                  <c:v>55.331424734239199</c:v>
                </c:pt>
                <c:pt idx="249961">
                  <c:v>55.331503945446002</c:v>
                </c:pt>
                <c:pt idx="249962">
                  <c:v>55.331583156399198</c:v>
                </c:pt>
                <c:pt idx="249963">
                  <c:v>55.3316623670989</c:v>
                </c:pt>
                <c:pt idx="249964">
                  <c:v>55.331741577545102</c:v>
                </c:pt>
                <c:pt idx="249965">
                  <c:v>55.331820787737698</c:v>
                </c:pt>
                <c:pt idx="249966">
                  <c:v>55.3318999976768</c:v>
                </c:pt>
                <c:pt idx="249967">
                  <c:v>55.331979207362302</c:v>
                </c:pt>
                <c:pt idx="249968">
                  <c:v>55.332058416794297</c:v>
                </c:pt>
                <c:pt idx="249969">
                  <c:v>55.332137625972699</c:v>
                </c:pt>
                <c:pt idx="249970">
                  <c:v>55.332216834897601</c:v>
                </c:pt>
                <c:pt idx="249971">
                  <c:v>55.332296043569002</c:v>
                </c:pt>
                <c:pt idx="249972">
                  <c:v>55.332375251986797</c:v>
                </c:pt>
                <c:pt idx="249973">
                  <c:v>55.332454460151098</c:v>
                </c:pt>
                <c:pt idx="249974">
                  <c:v>55.332533668061799</c:v>
                </c:pt>
                <c:pt idx="249975">
                  <c:v>55.332612875719001</c:v>
                </c:pt>
                <c:pt idx="249976">
                  <c:v>55.332692083122701</c:v>
                </c:pt>
                <c:pt idx="249977">
                  <c:v>55.332771290272802</c:v>
                </c:pt>
                <c:pt idx="249978">
                  <c:v>55.332850497169403</c:v>
                </c:pt>
                <c:pt idx="249979">
                  <c:v>55.332929703812397</c:v>
                </c:pt>
                <c:pt idx="249980">
                  <c:v>55.333008910201997</c:v>
                </c:pt>
                <c:pt idx="249981">
                  <c:v>55.333088116337997</c:v>
                </c:pt>
                <c:pt idx="249982">
                  <c:v>55.333167322220397</c:v>
                </c:pt>
                <c:pt idx="249983">
                  <c:v>55.333246527849397</c:v>
                </c:pt>
                <c:pt idx="249984">
                  <c:v>55.333325733224797</c:v>
                </c:pt>
                <c:pt idx="249985">
                  <c:v>55.333404938346597</c:v>
                </c:pt>
                <c:pt idx="249986">
                  <c:v>55.333484143215003</c:v>
                </c:pt>
                <c:pt idx="249987">
                  <c:v>55.333563347829802</c:v>
                </c:pt>
                <c:pt idx="249988">
                  <c:v>55.333642552191101</c:v>
                </c:pt>
                <c:pt idx="249989">
                  <c:v>55.3337217562988</c:v>
                </c:pt>
                <c:pt idx="249990">
                  <c:v>55.333800960153098</c:v>
                </c:pt>
                <c:pt idx="249991">
                  <c:v>55.333880163753797</c:v>
                </c:pt>
                <c:pt idx="249992">
                  <c:v>55.333959367101002</c:v>
                </c:pt>
                <c:pt idx="249993">
                  <c:v>55.3340385701947</c:v>
                </c:pt>
                <c:pt idx="249994">
                  <c:v>55.334117773034798</c:v>
                </c:pt>
                <c:pt idx="249995">
                  <c:v>55.334196975621403</c:v>
                </c:pt>
                <c:pt idx="249996">
                  <c:v>55.3342761779545</c:v>
                </c:pt>
                <c:pt idx="249997">
                  <c:v>55.334355380034097</c:v>
                </c:pt>
                <c:pt idx="249998">
                  <c:v>55.334434581860201</c:v>
                </c:pt>
                <c:pt idx="249999">
                  <c:v>55.334513783432698</c:v>
                </c:pt>
                <c:pt idx="250000">
                  <c:v>55.334592984751701</c:v>
                </c:pt>
                <c:pt idx="250001">
                  <c:v>55.334672185817297</c:v>
                </c:pt>
                <c:pt idx="250002">
                  <c:v>55.3347513866293</c:v>
                </c:pt>
                <c:pt idx="250003">
                  <c:v>55.334830587187703</c:v>
                </c:pt>
                <c:pt idx="250004">
                  <c:v>55.334909787492698</c:v>
                </c:pt>
                <c:pt idx="250005">
                  <c:v>55.3349889875442</c:v>
                </c:pt>
                <c:pt idx="250006">
                  <c:v>55.335068187342102</c:v>
                </c:pt>
                <c:pt idx="250007">
                  <c:v>55.335147386886497</c:v>
                </c:pt>
                <c:pt idx="250008">
                  <c:v>55.335226586177498</c:v>
                </c:pt>
                <c:pt idx="250009">
                  <c:v>55.335305785214899</c:v>
                </c:pt>
                <c:pt idx="250010">
                  <c:v>55.3353849839988</c:v>
                </c:pt>
                <c:pt idx="250011">
                  <c:v>55.335464182529201</c:v>
                </c:pt>
                <c:pt idx="250012">
                  <c:v>55.335543380806101</c:v>
                </c:pt>
                <c:pt idx="250013">
                  <c:v>55.335622578829401</c:v>
                </c:pt>
                <c:pt idx="250014">
                  <c:v>55.335701776599301</c:v>
                </c:pt>
                <c:pt idx="250015">
                  <c:v>55.3357809741157</c:v>
                </c:pt>
                <c:pt idx="250016">
                  <c:v>55.335860171378499</c:v>
                </c:pt>
                <c:pt idx="250017">
                  <c:v>55.335939368387898</c:v>
                </c:pt>
                <c:pt idx="250018">
                  <c:v>55.336018565143803</c:v>
                </c:pt>
                <c:pt idx="250019">
                  <c:v>55.336097761646101</c:v>
                </c:pt>
                <c:pt idx="250020">
                  <c:v>55.336176957894999</c:v>
                </c:pt>
                <c:pt idx="250021">
                  <c:v>55.336256153890297</c:v>
                </c:pt>
                <c:pt idx="250022">
                  <c:v>55.336335349632201</c:v>
                </c:pt>
                <c:pt idx="250023">
                  <c:v>55.336414545120498</c:v>
                </c:pt>
                <c:pt idx="250024">
                  <c:v>55.336493740355401</c:v>
                </c:pt>
                <c:pt idx="250025">
                  <c:v>55.336572935336797</c:v>
                </c:pt>
                <c:pt idx="250026">
                  <c:v>55.3366521300646</c:v>
                </c:pt>
                <c:pt idx="250027">
                  <c:v>55.336731324539002</c:v>
                </c:pt>
                <c:pt idx="250028">
                  <c:v>55.336810518759897</c:v>
                </c:pt>
                <c:pt idx="250029">
                  <c:v>55.336889712727299</c:v>
                </c:pt>
                <c:pt idx="250030">
                  <c:v>55.3369689064412</c:v>
                </c:pt>
                <c:pt idx="250031">
                  <c:v>55.337048099901601</c:v>
                </c:pt>
                <c:pt idx="250032">
                  <c:v>55.337127293108502</c:v>
                </c:pt>
                <c:pt idx="250033">
                  <c:v>55.337206486061902</c:v>
                </c:pt>
                <c:pt idx="250034">
                  <c:v>55.337285678761802</c:v>
                </c:pt>
                <c:pt idx="250035">
                  <c:v>55.337364871208301</c:v>
                </c:pt>
                <c:pt idx="250036">
                  <c:v>55.3374440634012</c:v>
                </c:pt>
                <c:pt idx="250037">
                  <c:v>55.337523255340699</c:v>
                </c:pt>
                <c:pt idx="250038">
                  <c:v>55.337602447026697</c:v>
                </c:pt>
                <c:pt idx="250039">
                  <c:v>55.337681638459102</c:v>
                </c:pt>
                <c:pt idx="250040">
                  <c:v>55.337760829638199</c:v>
                </c:pt>
                <c:pt idx="250041">
                  <c:v>55.337840020563704</c:v>
                </c:pt>
                <c:pt idx="250042">
                  <c:v>55.3379192112357</c:v>
                </c:pt>
                <c:pt idx="250043">
                  <c:v>55.337998401654303</c:v>
                </c:pt>
                <c:pt idx="250044">
                  <c:v>55.3380775918193</c:v>
                </c:pt>
                <c:pt idx="250045">
                  <c:v>55.338156781730902</c:v>
                </c:pt>
                <c:pt idx="250046">
                  <c:v>55.338235971389103</c:v>
                </c:pt>
                <c:pt idx="250047">
                  <c:v>55.338315160793698</c:v>
                </c:pt>
                <c:pt idx="250048">
                  <c:v>55.338394349944899</c:v>
                </c:pt>
                <c:pt idx="250049">
                  <c:v>55.3384735388425</c:v>
                </c:pt>
                <c:pt idx="250050">
                  <c:v>55.3385527274867</c:v>
                </c:pt>
                <c:pt idx="250051">
                  <c:v>55.3386319158775</c:v>
                </c:pt>
                <c:pt idx="250052">
                  <c:v>55.338711104014699</c:v>
                </c:pt>
                <c:pt idx="250053">
                  <c:v>55.338790291898498</c:v>
                </c:pt>
                <c:pt idx="250054">
                  <c:v>55.338869479528803</c:v>
                </c:pt>
                <c:pt idx="250055">
                  <c:v>55.338948666905601</c:v>
                </c:pt>
                <c:pt idx="250056">
                  <c:v>55.339027854028998</c:v>
                </c:pt>
                <c:pt idx="250057">
                  <c:v>55.339107040898902</c:v>
                </c:pt>
                <c:pt idx="250058">
                  <c:v>55.339186227515299</c:v>
                </c:pt>
                <c:pt idx="250059">
                  <c:v>55.339265413878302</c:v>
                </c:pt>
                <c:pt idx="250060">
                  <c:v>55.339344599987797</c:v>
                </c:pt>
                <c:pt idx="250061">
                  <c:v>55.339423785843799</c:v>
                </c:pt>
                <c:pt idx="250062">
                  <c:v>55.339502971446301</c:v>
                </c:pt>
                <c:pt idx="250063">
                  <c:v>55.339582156795402</c:v>
                </c:pt>
                <c:pt idx="250064">
                  <c:v>55.339661341891002</c:v>
                </c:pt>
                <c:pt idx="250065">
                  <c:v>55.339740526733202</c:v>
                </c:pt>
                <c:pt idx="250066">
                  <c:v>55.339819711321901</c:v>
                </c:pt>
                <c:pt idx="250067">
                  <c:v>55.3398988956571</c:v>
                </c:pt>
                <c:pt idx="250068">
                  <c:v>55.339978079738898</c:v>
                </c:pt>
                <c:pt idx="250069">
                  <c:v>55.340057263567203</c:v>
                </c:pt>
                <c:pt idx="250070">
                  <c:v>55.340136447142001</c:v>
                </c:pt>
                <c:pt idx="250071">
                  <c:v>55.340215630463398</c:v>
                </c:pt>
                <c:pt idx="250072">
                  <c:v>55.340294813531301</c:v>
                </c:pt>
                <c:pt idx="250073">
                  <c:v>55.340373996345797</c:v>
                </c:pt>
                <c:pt idx="250074">
                  <c:v>55.340453178906799</c:v>
                </c:pt>
                <c:pt idx="250075">
                  <c:v>55.340532361214301</c:v>
                </c:pt>
                <c:pt idx="250076">
                  <c:v>55.340611543268402</c:v>
                </c:pt>
                <c:pt idx="250077">
                  <c:v>55.340690725069102</c:v>
                </c:pt>
                <c:pt idx="250078">
                  <c:v>55.340769906616302</c:v>
                </c:pt>
                <c:pt idx="250079">
                  <c:v>55.340849087910001</c:v>
                </c:pt>
                <c:pt idx="250080">
                  <c:v>55.3409282689503</c:v>
                </c:pt>
                <c:pt idx="250081">
                  <c:v>55.341007449737099</c:v>
                </c:pt>
                <c:pt idx="250082">
                  <c:v>55.341086630270503</c:v>
                </c:pt>
                <c:pt idx="250083">
                  <c:v>55.3411658105504</c:v>
                </c:pt>
                <c:pt idx="250084">
                  <c:v>55.341244990576897</c:v>
                </c:pt>
                <c:pt idx="250085">
                  <c:v>55.341324170349999</c:v>
                </c:pt>
                <c:pt idx="250086">
                  <c:v>55.341403349869502</c:v>
                </c:pt>
                <c:pt idx="250087">
                  <c:v>55.341482529135703</c:v>
                </c:pt>
                <c:pt idx="250088">
                  <c:v>55.341561708148397</c:v>
                </c:pt>
                <c:pt idx="250089">
                  <c:v>55.341640886907598</c:v>
                </c:pt>
                <c:pt idx="250090">
                  <c:v>55.341720065413398</c:v>
                </c:pt>
                <c:pt idx="250091">
                  <c:v>55.341799243665797</c:v>
                </c:pt>
                <c:pt idx="250092">
                  <c:v>55.341878421664703</c:v>
                </c:pt>
                <c:pt idx="250093">
                  <c:v>55.3419575994102</c:v>
                </c:pt>
                <c:pt idx="250094">
                  <c:v>55.342036776902198</c:v>
                </c:pt>
                <c:pt idx="250095">
                  <c:v>55.342115954140802</c:v>
                </c:pt>
                <c:pt idx="250096">
                  <c:v>55.342195131125997</c:v>
                </c:pt>
                <c:pt idx="250097">
                  <c:v>55.3422743078577</c:v>
                </c:pt>
                <c:pt idx="250098">
                  <c:v>55.342353484336002</c:v>
                </c:pt>
                <c:pt idx="250099">
                  <c:v>55.342432660560803</c:v>
                </c:pt>
                <c:pt idx="250100">
                  <c:v>55.342511836532204</c:v>
                </c:pt>
                <c:pt idx="250101">
                  <c:v>55.342591012250203</c:v>
                </c:pt>
                <c:pt idx="250102">
                  <c:v>55.342670187714702</c:v>
                </c:pt>
                <c:pt idx="250103">
                  <c:v>55.3427493629259</c:v>
                </c:pt>
                <c:pt idx="250104">
                  <c:v>55.342828537883499</c:v>
                </c:pt>
                <c:pt idx="250105">
                  <c:v>55.342907712587802</c:v>
                </c:pt>
                <c:pt idx="250106">
                  <c:v>55.342986887038599</c:v>
                </c:pt>
                <c:pt idx="250107">
                  <c:v>55.343066061236001</c:v>
                </c:pt>
                <c:pt idx="250108">
                  <c:v>55.343145235179897</c:v>
                </c:pt>
                <c:pt idx="250109">
                  <c:v>55.343224408870398</c:v>
                </c:pt>
                <c:pt idx="250110">
                  <c:v>55.343303582307499</c:v>
                </c:pt>
                <c:pt idx="250111">
                  <c:v>55.343382755491199</c:v>
                </c:pt>
                <c:pt idx="250112">
                  <c:v>55.343461928421398</c:v>
                </c:pt>
                <c:pt idx="250113">
                  <c:v>55.343541101098197</c:v>
                </c:pt>
                <c:pt idx="250114">
                  <c:v>55.343620273521601</c:v>
                </c:pt>
                <c:pt idx="250115">
                  <c:v>55.343699445691598</c:v>
                </c:pt>
                <c:pt idx="250116">
                  <c:v>55.343778617608102</c:v>
                </c:pt>
                <c:pt idx="250117">
                  <c:v>55.343857789271297</c:v>
                </c:pt>
                <c:pt idx="250118">
                  <c:v>55.343936960680999</c:v>
                </c:pt>
                <c:pt idx="250119">
                  <c:v>55.344016131837201</c:v>
                </c:pt>
                <c:pt idx="250120">
                  <c:v>55.344095302740101</c:v>
                </c:pt>
                <c:pt idx="250121">
                  <c:v>55.344174473389501</c:v>
                </c:pt>
                <c:pt idx="250122">
                  <c:v>55.344253643785599</c:v>
                </c:pt>
                <c:pt idx="250123">
                  <c:v>55.344332813928197</c:v>
                </c:pt>
                <c:pt idx="250124">
                  <c:v>55.344411983817302</c:v>
                </c:pt>
                <c:pt idx="250125">
                  <c:v>55.344491153453099</c:v>
                </c:pt>
                <c:pt idx="250126">
                  <c:v>55.344570322835501</c:v>
                </c:pt>
                <c:pt idx="250127">
                  <c:v>55.344649491964397</c:v>
                </c:pt>
                <c:pt idx="250128">
                  <c:v>55.344728660839898</c:v>
                </c:pt>
                <c:pt idx="250129">
                  <c:v>55.344807829462098</c:v>
                </c:pt>
                <c:pt idx="250130">
                  <c:v>55.344886997830798</c:v>
                </c:pt>
                <c:pt idx="250131">
                  <c:v>55.344966165946097</c:v>
                </c:pt>
                <c:pt idx="250132">
                  <c:v>55.345045333807903</c:v>
                </c:pt>
                <c:pt idx="250133">
                  <c:v>55.3451245014164</c:v>
                </c:pt>
                <c:pt idx="250134">
                  <c:v>55.345203668771497</c:v>
                </c:pt>
                <c:pt idx="250135">
                  <c:v>55.3452828358731</c:v>
                </c:pt>
                <c:pt idx="250136">
                  <c:v>55.345362002721401</c:v>
                </c:pt>
                <c:pt idx="250137">
                  <c:v>55.345441169316203</c:v>
                </c:pt>
                <c:pt idx="250138">
                  <c:v>55.345520335657703</c:v>
                </c:pt>
                <c:pt idx="250139">
                  <c:v>55.345599501745703</c:v>
                </c:pt>
                <c:pt idx="250140">
                  <c:v>55.345678667580401</c:v>
                </c:pt>
                <c:pt idx="250141">
                  <c:v>55.345757833161599</c:v>
                </c:pt>
                <c:pt idx="250142">
                  <c:v>55.345836998489403</c:v>
                </c:pt>
                <c:pt idx="250143">
                  <c:v>55.3459161635638</c:v>
                </c:pt>
                <c:pt idx="250144">
                  <c:v>55.345995328384902</c:v>
                </c:pt>
                <c:pt idx="250145">
                  <c:v>55.346074492952503</c:v>
                </c:pt>
                <c:pt idx="250146">
                  <c:v>55.346153657266697</c:v>
                </c:pt>
                <c:pt idx="250147">
                  <c:v>55.346232821327497</c:v>
                </c:pt>
                <c:pt idx="250148">
                  <c:v>55.346311985135003</c:v>
                </c:pt>
                <c:pt idx="250149">
                  <c:v>55.346391148689001</c:v>
                </c:pt>
                <c:pt idx="250150">
                  <c:v>55.346470311989698</c:v>
                </c:pt>
                <c:pt idx="250151">
                  <c:v>55.346549475036902</c:v>
                </c:pt>
                <c:pt idx="250152">
                  <c:v>55.346628637830797</c:v>
                </c:pt>
                <c:pt idx="250153">
                  <c:v>55.346707800371199</c:v>
                </c:pt>
                <c:pt idx="250154">
                  <c:v>55.3467869626583</c:v>
                </c:pt>
                <c:pt idx="250155">
                  <c:v>55.346866124691999</c:v>
                </c:pt>
                <c:pt idx="250156">
                  <c:v>55.346945286472199</c:v>
                </c:pt>
                <c:pt idx="250157">
                  <c:v>55.347024447999097</c:v>
                </c:pt>
                <c:pt idx="250158">
                  <c:v>55.347103609272601</c:v>
                </c:pt>
                <c:pt idx="250159">
                  <c:v>55.347182770292797</c:v>
                </c:pt>
                <c:pt idx="250160">
                  <c:v>55.347261931059499</c:v>
                </c:pt>
                <c:pt idx="250161">
                  <c:v>55.347341091572801</c:v>
                </c:pt>
                <c:pt idx="250162">
                  <c:v>55.347420251832801</c:v>
                </c:pt>
                <c:pt idx="250163">
                  <c:v>55.347499411839401</c:v>
                </c:pt>
                <c:pt idx="250164">
                  <c:v>55.347578571592599</c:v>
                </c:pt>
                <c:pt idx="250165">
                  <c:v>55.347657731092397</c:v>
                </c:pt>
                <c:pt idx="250166">
                  <c:v>55.347736890338801</c:v>
                </c:pt>
                <c:pt idx="250167">
                  <c:v>55.347816049331797</c:v>
                </c:pt>
                <c:pt idx="250168">
                  <c:v>55.347895208071499</c:v>
                </c:pt>
                <c:pt idx="250169">
                  <c:v>55.3479743665578</c:v>
                </c:pt>
                <c:pt idx="250170">
                  <c:v>55.3480535247907</c:v>
                </c:pt>
                <c:pt idx="250171">
                  <c:v>55.348132682770199</c:v>
                </c:pt>
                <c:pt idx="250172">
                  <c:v>55.348211840496297</c:v>
                </c:pt>
                <c:pt idx="250173">
                  <c:v>55.348290997969102</c:v>
                </c:pt>
                <c:pt idx="250174">
                  <c:v>55.348370155188498</c:v>
                </c:pt>
                <c:pt idx="250175">
                  <c:v>55.3484493121545</c:v>
                </c:pt>
                <c:pt idx="250176">
                  <c:v>55.348528468867201</c:v>
                </c:pt>
                <c:pt idx="250177">
                  <c:v>55.348607625326402</c:v>
                </c:pt>
                <c:pt idx="250178">
                  <c:v>55.348686781532301</c:v>
                </c:pt>
                <c:pt idx="250179">
                  <c:v>55.348765937484899</c:v>
                </c:pt>
                <c:pt idx="250180">
                  <c:v>55.348845093184003</c:v>
                </c:pt>
                <c:pt idx="250181">
                  <c:v>55.3489242486298</c:v>
                </c:pt>
                <c:pt idx="250182">
                  <c:v>55.349003403822202</c:v>
                </c:pt>
                <c:pt idx="250183">
                  <c:v>55.349082558761197</c:v>
                </c:pt>
                <c:pt idx="250184">
                  <c:v>55.349161713446897</c:v>
                </c:pt>
                <c:pt idx="250185">
                  <c:v>55.349240867879203</c:v>
                </c:pt>
                <c:pt idx="250186">
                  <c:v>55.349320022058201</c:v>
                </c:pt>
                <c:pt idx="250187">
                  <c:v>55.349399175983798</c:v>
                </c:pt>
                <c:pt idx="250188">
                  <c:v>55.349478329656002</c:v>
                </c:pt>
                <c:pt idx="250189">
                  <c:v>55.349557483074797</c:v>
                </c:pt>
                <c:pt idx="250190">
                  <c:v>55.349636636240298</c:v>
                </c:pt>
                <c:pt idx="250191">
                  <c:v>55.349715789152398</c:v>
                </c:pt>
                <c:pt idx="250192">
                  <c:v>55.349794941811197</c:v>
                </c:pt>
                <c:pt idx="250193">
                  <c:v>55.349874094216602</c:v>
                </c:pt>
                <c:pt idx="250194">
                  <c:v>55.349953246368599</c:v>
                </c:pt>
                <c:pt idx="250195">
                  <c:v>55.350032398267302</c:v>
                </c:pt>
                <c:pt idx="250196">
                  <c:v>55.350111549912697</c:v>
                </c:pt>
                <c:pt idx="250197">
                  <c:v>55.350190701304598</c:v>
                </c:pt>
                <c:pt idx="250198">
                  <c:v>55.350269852443198</c:v>
                </c:pt>
                <c:pt idx="250199">
                  <c:v>55.350349003328503</c:v>
                </c:pt>
                <c:pt idx="250200">
                  <c:v>55.350428153960401</c:v>
                </c:pt>
                <c:pt idx="250201">
                  <c:v>55.350507304338898</c:v>
                </c:pt>
                <c:pt idx="250202">
                  <c:v>55.3505864544641</c:v>
                </c:pt>
                <c:pt idx="250203">
                  <c:v>55.350665604336001</c:v>
                </c:pt>
                <c:pt idx="250204">
                  <c:v>55.350744753954501</c:v>
                </c:pt>
                <c:pt idx="250205">
                  <c:v>55.350823903319601</c:v>
                </c:pt>
                <c:pt idx="250206">
                  <c:v>55.350903052431399</c:v>
                </c:pt>
                <c:pt idx="250207">
                  <c:v>55.350982201289803</c:v>
                </c:pt>
                <c:pt idx="250208">
                  <c:v>55.351061349894898</c:v>
                </c:pt>
                <c:pt idx="250209">
                  <c:v>55.3511404982467</c:v>
                </c:pt>
                <c:pt idx="250210">
                  <c:v>55.351219646345101</c:v>
                </c:pt>
                <c:pt idx="250211">
                  <c:v>55.3512987941901</c:v>
                </c:pt>
                <c:pt idx="250212">
                  <c:v>55.351377941781799</c:v>
                </c:pt>
                <c:pt idx="250213">
                  <c:v>55.351457089120203</c:v>
                </c:pt>
                <c:pt idx="250214">
                  <c:v>55.351536236205199</c:v>
                </c:pt>
                <c:pt idx="250215">
                  <c:v>55.351615383036901</c:v>
                </c:pt>
                <c:pt idx="250216">
                  <c:v>55.351694529615202</c:v>
                </c:pt>
                <c:pt idx="250217">
                  <c:v>55.351773675940201</c:v>
                </c:pt>
                <c:pt idx="250218">
                  <c:v>55.3518528220118</c:v>
                </c:pt>
                <c:pt idx="250219">
                  <c:v>55.351931967830097</c:v>
                </c:pt>
                <c:pt idx="250220">
                  <c:v>55.3520111133951</c:v>
                </c:pt>
                <c:pt idx="250221">
                  <c:v>55.352090258706802</c:v>
                </c:pt>
                <c:pt idx="250222">
                  <c:v>55.352169403765103</c:v>
                </c:pt>
                <c:pt idx="250223">
                  <c:v>55.352248548570003</c:v>
                </c:pt>
                <c:pt idx="250224">
                  <c:v>55.352327693121602</c:v>
                </c:pt>
                <c:pt idx="250225">
                  <c:v>55.352406837419899</c:v>
                </c:pt>
                <c:pt idx="250226">
                  <c:v>55.352485981464902</c:v>
                </c:pt>
                <c:pt idx="250227">
                  <c:v>55.352565125256497</c:v>
                </c:pt>
                <c:pt idx="250228">
                  <c:v>55.352644268794798</c:v>
                </c:pt>
                <c:pt idx="250229">
                  <c:v>55.352723412079797</c:v>
                </c:pt>
                <c:pt idx="250230">
                  <c:v>55.352802555111403</c:v>
                </c:pt>
                <c:pt idx="250231">
                  <c:v>55.3528816978897</c:v>
                </c:pt>
                <c:pt idx="250232">
                  <c:v>55.352960840414703</c:v>
                </c:pt>
                <c:pt idx="250233">
                  <c:v>55.353039982686298</c:v>
                </c:pt>
                <c:pt idx="250234">
                  <c:v>55.353119124704598</c:v>
                </c:pt>
                <c:pt idx="250235">
                  <c:v>55.353198266469597</c:v>
                </c:pt>
                <c:pt idx="250236">
                  <c:v>55.353277407981302</c:v>
                </c:pt>
                <c:pt idx="250237">
                  <c:v>55.353356549239599</c:v>
                </c:pt>
                <c:pt idx="250238">
                  <c:v>55.353435690244602</c:v>
                </c:pt>
                <c:pt idx="250239">
                  <c:v>55.353514830996303</c:v>
                </c:pt>
                <c:pt idx="250240">
                  <c:v>55.353593971494703</c:v>
                </c:pt>
                <c:pt idx="250241">
                  <c:v>55.353673111739703</c:v>
                </c:pt>
                <c:pt idx="250242">
                  <c:v>55.3537522517315</c:v>
                </c:pt>
                <c:pt idx="250243">
                  <c:v>55.353831391469903</c:v>
                </c:pt>
                <c:pt idx="250244">
                  <c:v>55.353910530954998</c:v>
                </c:pt>
                <c:pt idx="250245">
                  <c:v>55.353989670186699</c:v>
                </c:pt>
                <c:pt idx="250246">
                  <c:v>55.354068809165199</c:v>
                </c:pt>
                <c:pt idx="250247">
                  <c:v>55.354147947890297</c:v>
                </c:pt>
                <c:pt idx="250248">
                  <c:v>55.354227086362101</c:v>
                </c:pt>
                <c:pt idx="250249">
                  <c:v>55.354306224580597</c:v>
                </c:pt>
                <c:pt idx="250250">
                  <c:v>55.354385362545798</c:v>
                </c:pt>
                <c:pt idx="250251">
                  <c:v>55.354464500257698</c:v>
                </c:pt>
                <c:pt idx="250252">
                  <c:v>55.354543637716297</c:v>
                </c:pt>
                <c:pt idx="250253">
                  <c:v>55.354622774921502</c:v>
                </c:pt>
                <c:pt idx="250254">
                  <c:v>55.354701911873399</c:v>
                </c:pt>
                <c:pt idx="250255">
                  <c:v>55.3547810485721</c:v>
                </c:pt>
                <c:pt idx="250256">
                  <c:v>55.354860185017401</c:v>
                </c:pt>
                <c:pt idx="250257">
                  <c:v>55.3549393212094</c:v>
                </c:pt>
                <c:pt idx="250258">
                  <c:v>55.355018457148098</c:v>
                </c:pt>
                <c:pt idx="250259">
                  <c:v>55.355097592833502</c:v>
                </c:pt>
                <c:pt idx="250260">
                  <c:v>55.355176728265597</c:v>
                </c:pt>
                <c:pt idx="250261">
                  <c:v>55.355255863444398</c:v>
                </c:pt>
                <c:pt idx="250262">
                  <c:v>55.355334998369898</c:v>
                </c:pt>
                <c:pt idx="250263">
                  <c:v>55.355414133041997</c:v>
                </c:pt>
                <c:pt idx="250264">
                  <c:v>55.355493267460901</c:v>
                </c:pt>
                <c:pt idx="250265">
                  <c:v>55.355572401626503</c:v>
                </c:pt>
                <c:pt idx="250266">
                  <c:v>55.355651535538698</c:v>
                </c:pt>
                <c:pt idx="250267">
                  <c:v>55.355730669197698</c:v>
                </c:pt>
                <c:pt idx="250268">
                  <c:v>55.355809802603403</c:v>
                </c:pt>
                <c:pt idx="250269">
                  <c:v>55.355888935755701</c:v>
                </c:pt>
                <c:pt idx="250270">
                  <c:v>55.355968068654803</c:v>
                </c:pt>
                <c:pt idx="250271">
                  <c:v>55.356047201300598</c:v>
                </c:pt>
                <c:pt idx="250272">
                  <c:v>55.356126333693098</c:v>
                </c:pt>
                <c:pt idx="250273">
                  <c:v>55.356205465832197</c:v>
                </c:pt>
                <c:pt idx="250274">
                  <c:v>55.356284597718101</c:v>
                </c:pt>
                <c:pt idx="250275">
                  <c:v>55.356363729350697</c:v>
                </c:pt>
                <c:pt idx="250276">
                  <c:v>55.356442860729999</c:v>
                </c:pt>
                <c:pt idx="250277">
                  <c:v>55.356521991855999</c:v>
                </c:pt>
                <c:pt idx="250278">
                  <c:v>55.356601122728698</c:v>
                </c:pt>
                <c:pt idx="250279">
                  <c:v>55.356680253348202</c:v>
                </c:pt>
                <c:pt idx="250280">
                  <c:v>55.356759383714298</c:v>
                </c:pt>
                <c:pt idx="250281">
                  <c:v>55.3568385138271</c:v>
                </c:pt>
                <c:pt idx="250282">
                  <c:v>55.3569176436867</c:v>
                </c:pt>
                <c:pt idx="250283">
                  <c:v>55.356996773292998</c:v>
                </c:pt>
                <c:pt idx="250284">
                  <c:v>55.357075902645903</c:v>
                </c:pt>
                <c:pt idx="250285">
                  <c:v>55.357155031745599</c:v>
                </c:pt>
                <c:pt idx="250286">
                  <c:v>55.3572341605921</c:v>
                </c:pt>
                <c:pt idx="250287">
                  <c:v>55.3573132891852</c:v>
                </c:pt>
                <c:pt idx="250288">
                  <c:v>55.357392417524999</c:v>
                </c:pt>
                <c:pt idx="250289">
                  <c:v>55.357471545611602</c:v>
                </c:pt>
                <c:pt idx="250290">
                  <c:v>55.357550673444898</c:v>
                </c:pt>
                <c:pt idx="250291">
                  <c:v>55.357629801024899</c:v>
                </c:pt>
                <c:pt idx="250292">
                  <c:v>55.357708928351599</c:v>
                </c:pt>
                <c:pt idx="250293">
                  <c:v>55.357788055424997</c:v>
                </c:pt>
                <c:pt idx="250294">
                  <c:v>55.357867182245201</c:v>
                </c:pt>
                <c:pt idx="250295">
                  <c:v>55.357946308811997</c:v>
                </c:pt>
                <c:pt idx="250296">
                  <c:v>55.358025435125597</c:v>
                </c:pt>
                <c:pt idx="250297">
                  <c:v>55.358104561186003</c:v>
                </c:pt>
                <c:pt idx="250298">
                  <c:v>55.358183686993002</c:v>
                </c:pt>
                <c:pt idx="250299">
                  <c:v>55.358262812546798</c:v>
                </c:pt>
                <c:pt idx="250300">
                  <c:v>55.3583419378473</c:v>
                </c:pt>
                <c:pt idx="250301">
                  <c:v>55.3584210628945</c:v>
                </c:pt>
                <c:pt idx="250302">
                  <c:v>55.358500187688499</c:v>
                </c:pt>
                <c:pt idx="250303">
                  <c:v>55.358579312229203</c:v>
                </c:pt>
                <c:pt idx="250304">
                  <c:v>55.358658436516599</c:v>
                </c:pt>
                <c:pt idx="250305">
                  <c:v>55.358737560550701</c:v>
                </c:pt>
                <c:pt idx="250306">
                  <c:v>55.3588166843316</c:v>
                </c:pt>
                <c:pt idx="250307">
                  <c:v>55.358895807859199</c:v>
                </c:pt>
                <c:pt idx="250308">
                  <c:v>55.358974931133602</c:v>
                </c:pt>
                <c:pt idx="250309">
                  <c:v>55.359054054154598</c:v>
                </c:pt>
                <c:pt idx="250310">
                  <c:v>55.359133176922398</c:v>
                </c:pt>
                <c:pt idx="250311">
                  <c:v>55.359212299436997</c:v>
                </c:pt>
                <c:pt idx="250312">
                  <c:v>55.359291421698302</c:v>
                </c:pt>
                <c:pt idx="250313">
                  <c:v>55.359370543706298</c:v>
                </c:pt>
                <c:pt idx="250314">
                  <c:v>55.359449665461</c:v>
                </c:pt>
                <c:pt idx="250315">
                  <c:v>55.3595287869625</c:v>
                </c:pt>
                <c:pt idx="250316">
                  <c:v>55.359607908210798</c:v>
                </c:pt>
                <c:pt idx="250317">
                  <c:v>55.359687029205702</c:v>
                </c:pt>
                <c:pt idx="250318">
                  <c:v>55.359766149947397</c:v>
                </c:pt>
                <c:pt idx="250319">
                  <c:v>55.359845270435898</c:v>
                </c:pt>
                <c:pt idx="250320">
                  <c:v>55.359924390671097</c:v>
                </c:pt>
                <c:pt idx="250321">
                  <c:v>55.360003510653002</c:v>
                </c:pt>
                <c:pt idx="250322">
                  <c:v>55.360082630381697</c:v>
                </c:pt>
                <c:pt idx="250323">
                  <c:v>55.360161749857099</c:v>
                </c:pt>
                <c:pt idx="250324">
                  <c:v>55.360240869079298</c:v>
                </c:pt>
                <c:pt idx="250325">
                  <c:v>55.360319988048197</c:v>
                </c:pt>
                <c:pt idx="250326">
                  <c:v>55.3603991067639</c:v>
                </c:pt>
                <c:pt idx="250327">
                  <c:v>55.360478225226302</c:v>
                </c:pt>
                <c:pt idx="250328">
                  <c:v>55.360557343435502</c:v>
                </c:pt>
                <c:pt idx="250329">
                  <c:v>55.360636461391401</c:v>
                </c:pt>
                <c:pt idx="250330">
                  <c:v>55.360715579094098</c:v>
                </c:pt>
                <c:pt idx="250331">
                  <c:v>55.3607946965435</c:v>
                </c:pt>
                <c:pt idx="250332">
                  <c:v>55.360873813739602</c:v>
                </c:pt>
                <c:pt idx="250333">
                  <c:v>55.3609529306826</c:v>
                </c:pt>
                <c:pt idx="250334">
                  <c:v>55.361032047372198</c:v>
                </c:pt>
                <c:pt idx="250335">
                  <c:v>55.361111163808701</c:v>
                </c:pt>
                <c:pt idx="250336">
                  <c:v>55.361190279991902</c:v>
                </c:pt>
                <c:pt idx="250337">
                  <c:v>55.361269395921802</c:v>
                </c:pt>
                <c:pt idx="250338">
                  <c:v>55.3613485115985</c:v>
                </c:pt>
                <c:pt idx="250339">
                  <c:v>55.361427627021897</c:v>
                </c:pt>
                <c:pt idx="250340">
                  <c:v>55.361506742192198</c:v>
                </c:pt>
                <c:pt idx="250341">
                  <c:v>55.361585857109098</c:v>
                </c:pt>
                <c:pt idx="250342">
                  <c:v>55.361664971772903</c:v>
                </c:pt>
                <c:pt idx="250343">
                  <c:v>55.3617440861834</c:v>
                </c:pt>
                <c:pt idx="250344">
                  <c:v>55.361823200340602</c:v>
                </c:pt>
                <c:pt idx="250345">
                  <c:v>55.361902314244603</c:v>
                </c:pt>
                <c:pt idx="250346">
                  <c:v>55.361981427895401</c:v>
                </c:pt>
                <c:pt idx="250347">
                  <c:v>55.362060541292998</c:v>
                </c:pt>
                <c:pt idx="250348">
                  <c:v>55.3621396544373</c:v>
                </c:pt>
                <c:pt idx="250349">
                  <c:v>55.362218767328301</c:v>
                </c:pt>
                <c:pt idx="250350">
                  <c:v>55.362297879966199</c:v>
                </c:pt>
                <c:pt idx="250351">
                  <c:v>55.362376992350796</c:v>
                </c:pt>
                <c:pt idx="250352">
                  <c:v>55.362456104482199</c:v>
                </c:pt>
                <c:pt idx="250353">
                  <c:v>55.3625352163603</c:v>
                </c:pt>
                <c:pt idx="250354">
                  <c:v>55.362614327985199</c:v>
                </c:pt>
                <c:pt idx="250355">
                  <c:v>55.362693439356903</c:v>
                </c:pt>
                <c:pt idx="250356">
                  <c:v>55.362772550475398</c:v>
                </c:pt>
                <c:pt idx="250357">
                  <c:v>55.362851661340599</c:v>
                </c:pt>
                <c:pt idx="250358">
                  <c:v>55.362930771952598</c:v>
                </c:pt>
                <c:pt idx="250359">
                  <c:v>55.363009882311403</c:v>
                </c:pt>
                <c:pt idx="250360">
                  <c:v>55.363088992416998</c:v>
                </c:pt>
                <c:pt idx="250361">
                  <c:v>55.363168102269299</c:v>
                </c:pt>
                <c:pt idx="250362">
                  <c:v>55.363247211868398</c:v>
                </c:pt>
                <c:pt idx="250363">
                  <c:v>55.363326321214302</c:v>
                </c:pt>
                <c:pt idx="250364">
                  <c:v>55.363405430306997</c:v>
                </c:pt>
                <c:pt idx="250365">
                  <c:v>55.363484539146398</c:v>
                </c:pt>
                <c:pt idx="250366">
                  <c:v>55.363563647732597</c:v>
                </c:pt>
                <c:pt idx="250367">
                  <c:v>55.363642756065602</c:v>
                </c:pt>
                <c:pt idx="250368">
                  <c:v>55.363721864145397</c:v>
                </c:pt>
                <c:pt idx="250369">
                  <c:v>55.363800971971997</c:v>
                </c:pt>
                <c:pt idx="250370">
                  <c:v>55.363880079545297</c:v>
                </c:pt>
                <c:pt idx="250371">
                  <c:v>55.363959186865401</c:v>
                </c:pt>
                <c:pt idx="250372">
                  <c:v>55.364038293932403</c:v>
                </c:pt>
                <c:pt idx="250373">
                  <c:v>55.364117400746103</c:v>
                </c:pt>
                <c:pt idx="250374">
                  <c:v>55.364196507306602</c:v>
                </c:pt>
                <c:pt idx="250375">
                  <c:v>55.364275613613799</c:v>
                </c:pt>
                <c:pt idx="250376">
                  <c:v>55.364354719667901</c:v>
                </c:pt>
                <c:pt idx="250377">
                  <c:v>55.364433825468701</c:v>
                </c:pt>
                <c:pt idx="250378">
                  <c:v>55.364512931016399</c:v>
                </c:pt>
                <c:pt idx="250379">
                  <c:v>55.364592036310803</c:v>
                </c:pt>
                <c:pt idx="250380">
                  <c:v>55.364671141351998</c:v>
                </c:pt>
                <c:pt idx="250381">
                  <c:v>55.364750246139998</c:v>
                </c:pt>
                <c:pt idx="250382">
                  <c:v>55.364829350674803</c:v>
                </c:pt>
                <c:pt idx="250383">
                  <c:v>55.364908454956499</c:v>
                </c:pt>
                <c:pt idx="250384">
                  <c:v>55.364987558984801</c:v>
                </c:pt>
                <c:pt idx="250385">
                  <c:v>55.36506666276</c:v>
                </c:pt>
                <c:pt idx="250386">
                  <c:v>55.365145766281998</c:v>
                </c:pt>
                <c:pt idx="250387">
                  <c:v>55.365224869550801</c:v>
                </c:pt>
                <c:pt idx="250388">
                  <c:v>55.365303972566402</c:v>
                </c:pt>
                <c:pt idx="250389">
                  <c:v>55.365383075328701</c:v>
                </c:pt>
                <c:pt idx="250390">
                  <c:v>55.365462177837898</c:v>
                </c:pt>
                <c:pt idx="250391">
                  <c:v>55.3655412800939</c:v>
                </c:pt>
                <c:pt idx="250392">
                  <c:v>55.365620382096701</c:v>
                </c:pt>
                <c:pt idx="250393">
                  <c:v>55.3656994838462</c:v>
                </c:pt>
                <c:pt idx="250394">
                  <c:v>55.365778585342603</c:v>
                </c:pt>
                <c:pt idx="250395">
                  <c:v>55.365857686585798</c:v>
                </c:pt>
                <c:pt idx="250396">
                  <c:v>55.365936787575798</c:v>
                </c:pt>
                <c:pt idx="250397">
                  <c:v>55.366015888312603</c:v>
                </c:pt>
                <c:pt idx="250398">
                  <c:v>55.366094988796199</c:v>
                </c:pt>
                <c:pt idx="250399">
                  <c:v>55.3661740890266</c:v>
                </c:pt>
                <c:pt idx="250400">
                  <c:v>55.3662531890038</c:v>
                </c:pt>
                <c:pt idx="250401">
                  <c:v>55.366332288727797</c:v>
                </c:pt>
                <c:pt idx="250402">
                  <c:v>55.366411388198699</c:v>
                </c:pt>
                <c:pt idx="250403">
                  <c:v>55.3664904874163</c:v>
                </c:pt>
                <c:pt idx="250404">
                  <c:v>55.366569586380699</c:v>
                </c:pt>
                <c:pt idx="250405">
                  <c:v>55.366648685092002</c:v>
                </c:pt>
                <c:pt idx="250406">
                  <c:v>55.366727783550097</c:v>
                </c:pt>
                <c:pt idx="250407">
                  <c:v>55.366806881754997</c:v>
                </c:pt>
                <c:pt idx="250408">
                  <c:v>55.366885979706701</c:v>
                </c:pt>
                <c:pt idx="250409">
                  <c:v>55.366965077405197</c:v>
                </c:pt>
                <c:pt idx="250410">
                  <c:v>55.367044174850498</c:v>
                </c:pt>
                <c:pt idx="250411">
                  <c:v>55.367123272042598</c:v>
                </c:pt>
                <c:pt idx="250412">
                  <c:v>55.367202368981602</c:v>
                </c:pt>
                <c:pt idx="250413">
                  <c:v>55.367281465667403</c:v>
                </c:pt>
                <c:pt idx="250414">
                  <c:v>55.367360562099996</c:v>
                </c:pt>
                <c:pt idx="250415">
                  <c:v>55.367439658279402</c:v>
                </c:pt>
                <c:pt idx="250416">
                  <c:v>55.367518754205598</c:v>
                </c:pt>
                <c:pt idx="250417">
                  <c:v>55.367597849878699</c:v>
                </c:pt>
                <c:pt idx="250418">
                  <c:v>55.367676945298598</c:v>
                </c:pt>
                <c:pt idx="250419">
                  <c:v>55.367756040465302</c:v>
                </c:pt>
                <c:pt idx="250420">
                  <c:v>55.367835135378797</c:v>
                </c:pt>
                <c:pt idx="250421">
                  <c:v>55.367914230039197</c:v>
                </c:pt>
                <c:pt idx="250422">
                  <c:v>55.367993324446303</c:v>
                </c:pt>
                <c:pt idx="250423">
                  <c:v>55.368072418600299</c:v>
                </c:pt>
                <c:pt idx="250424">
                  <c:v>55.3681515125012</c:v>
                </c:pt>
                <c:pt idx="250425">
                  <c:v>55.368230606148799</c:v>
                </c:pt>
                <c:pt idx="250426">
                  <c:v>55.368309699543303</c:v>
                </c:pt>
                <c:pt idx="250427">
                  <c:v>55.368388792684598</c:v>
                </c:pt>
                <c:pt idx="250428">
                  <c:v>55.368467885572699</c:v>
                </c:pt>
                <c:pt idx="250429">
                  <c:v>55.368546978207704</c:v>
                </c:pt>
                <c:pt idx="250430">
                  <c:v>55.368626070589499</c:v>
                </c:pt>
                <c:pt idx="250431">
                  <c:v>55.3687051627182</c:v>
                </c:pt>
                <c:pt idx="250432">
                  <c:v>55.368784254593599</c:v>
                </c:pt>
                <c:pt idx="250433">
                  <c:v>55.368863346215903</c:v>
                </c:pt>
                <c:pt idx="250434">
                  <c:v>55.368942437585098</c:v>
                </c:pt>
                <c:pt idx="250435">
                  <c:v>55.369021528700998</c:v>
                </c:pt>
                <c:pt idx="250436">
                  <c:v>55.369100619563902</c:v>
                </c:pt>
                <c:pt idx="250437">
                  <c:v>55.369179710173498</c:v>
                </c:pt>
                <c:pt idx="250438">
                  <c:v>55.369258800529998</c:v>
                </c:pt>
                <c:pt idx="250439">
                  <c:v>55.369337890633297</c:v>
                </c:pt>
                <c:pt idx="250440">
                  <c:v>55.3694169804835</c:v>
                </c:pt>
                <c:pt idx="250441">
                  <c:v>55.369496070080501</c:v>
                </c:pt>
                <c:pt idx="250442">
                  <c:v>55.369575159424301</c:v>
                </c:pt>
                <c:pt idx="250443">
                  <c:v>55.369654248514998</c:v>
                </c:pt>
                <c:pt idx="250444">
                  <c:v>55.3697333373525</c:v>
                </c:pt>
                <c:pt idx="250445">
                  <c:v>55.3698124259369</c:v>
                </c:pt>
                <c:pt idx="250446">
                  <c:v>55.369891514268097</c:v>
                </c:pt>
                <c:pt idx="250447">
                  <c:v>55.3699706023462</c:v>
                </c:pt>
                <c:pt idx="250448">
                  <c:v>55.370049690171101</c:v>
                </c:pt>
                <c:pt idx="250449">
                  <c:v>55.370128777742899</c:v>
                </c:pt>
                <c:pt idx="250450">
                  <c:v>55.370207865061502</c:v>
                </c:pt>
                <c:pt idx="250451">
                  <c:v>55.370286952126897</c:v>
                </c:pt>
                <c:pt idx="250452">
                  <c:v>55.370366038939203</c:v>
                </c:pt>
                <c:pt idx="250453">
                  <c:v>55.370445125498399</c:v>
                </c:pt>
                <c:pt idx="250454">
                  <c:v>55.370524211804401</c:v>
                </c:pt>
                <c:pt idx="250455">
                  <c:v>55.370603297857201</c:v>
                </c:pt>
                <c:pt idx="250456">
                  <c:v>55.370682383656899</c:v>
                </c:pt>
                <c:pt idx="250457">
                  <c:v>55.370761469203501</c:v>
                </c:pt>
                <c:pt idx="250458">
                  <c:v>55.370840554496901</c:v>
                </c:pt>
                <c:pt idx="250459">
                  <c:v>55.370919639537199</c:v>
                </c:pt>
                <c:pt idx="250460">
                  <c:v>55.370998724324302</c:v>
                </c:pt>
                <c:pt idx="250461">
                  <c:v>55.371077808858303</c:v>
                </c:pt>
                <c:pt idx="250462">
                  <c:v>55.371156893139101</c:v>
                </c:pt>
                <c:pt idx="250463">
                  <c:v>55.371235977166798</c:v>
                </c:pt>
                <c:pt idx="250464">
                  <c:v>55.371315060941399</c:v>
                </c:pt>
                <c:pt idx="250465">
                  <c:v>55.371394144462798</c:v>
                </c:pt>
                <c:pt idx="250466">
                  <c:v>55.371473227731101</c:v>
                </c:pt>
                <c:pt idx="250467">
                  <c:v>55.371552310746203</c:v>
                </c:pt>
                <c:pt idx="250468">
                  <c:v>55.371631393508203</c:v>
                </c:pt>
                <c:pt idx="250469">
                  <c:v>55.3717104760171</c:v>
                </c:pt>
                <c:pt idx="250470">
                  <c:v>55.371789558272802</c:v>
                </c:pt>
                <c:pt idx="250471">
                  <c:v>55.371868640275402</c:v>
                </c:pt>
                <c:pt idx="250472">
                  <c:v>55.371947722024899</c:v>
                </c:pt>
                <c:pt idx="250473">
                  <c:v>55.372026803521202</c:v>
                </c:pt>
                <c:pt idx="250474">
                  <c:v>55.372105884764402</c:v>
                </c:pt>
                <c:pt idx="250475">
                  <c:v>55.372184965754499</c:v>
                </c:pt>
                <c:pt idx="250476">
                  <c:v>55.372264046491402</c:v>
                </c:pt>
                <c:pt idx="250477">
                  <c:v>55.372343126975203</c:v>
                </c:pt>
                <c:pt idx="250478">
                  <c:v>55.372422207205901</c:v>
                </c:pt>
                <c:pt idx="250479">
                  <c:v>55.372501287183397</c:v>
                </c:pt>
                <c:pt idx="250480">
                  <c:v>55.372580366907798</c:v>
                </c:pt>
                <c:pt idx="250481">
                  <c:v>55.372659446379103</c:v>
                </c:pt>
                <c:pt idx="250482">
                  <c:v>55.372738525597299</c:v>
                </c:pt>
                <c:pt idx="250483">
                  <c:v>55.3728176045623</c:v>
                </c:pt>
                <c:pt idx="250484">
                  <c:v>55.372896683274199</c:v>
                </c:pt>
                <c:pt idx="250485">
                  <c:v>55.372975761733002</c:v>
                </c:pt>
                <c:pt idx="250486">
                  <c:v>55.373054839938703</c:v>
                </c:pt>
                <c:pt idx="250487">
                  <c:v>55.373133917891202</c:v>
                </c:pt>
                <c:pt idx="250488">
                  <c:v>55.373212995590599</c:v>
                </c:pt>
                <c:pt idx="250489">
                  <c:v>55.3732920730369</c:v>
                </c:pt>
                <c:pt idx="250490">
                  <c:v>55.373371150230099</c:v>
                </c:pt>
                <c:pt idx="250491">
                  <c:v>55.373450227170203</c:v>
                </c:pt>
                <c:pt idx="250492">
                  <c:v>55.373529303857097</c:v>
                </c:pt>
                <c:pt idx="250493">
                  <c:v>55.373608380290896</c:v>
                </c:pt>
                <c:pt idx="250494">
                  <c:v>55.3736874564716</c:v>
                </c:pt>
                <c:pt idx="250495">
                  <c:v>55.373766532399202</c:v>
                </c:pt>
                <c:pt idx="250496">
                  <c:v>55.373845608073701</c:v>
                </c:pt>
                <c:pt idx="250497">
                  <c:v>55.373924683495098</c:v>
                </c:pt>
                <c:pt idx="250498">
                  <c:v>55.374003758663299</c:v>
                </c:pt>
                <c:pt idx="250499">
                  <c:v>55.374082833578399</c:v>
                </c:pt>
                <c:pt idx="250500">
                  <c:v>55.374161908240502</c:v>
                </c:pt>
                <c:pt idx="250501">
                  <c:v>55.374240982649397</c:v>
                </c:pt>
                <c:pt idx="250502">
                  <c:v>55.374320056805203</c:v>
                </c:pt>
                <c:pt idx="250503">
                  <c:v>55.3743991307079</c:v>
                </c:pt>
                <c:pt idx="250504">
                  <c:v>55.374478204357501</c:v>
                </c:pt>
                <c:pt idx="250505">
                  <c:v>55.374557277753901</c:v>
                </c:pt>
                <c:pt idx="250506">
                  <c:v>55.374636350897298</c:v>
                </c:pt>
                <c:pt idx="250507">
                  <c:v>55.374715423787599</c:v>
                </c:pt>
                <c:pt idx="250508">
                  <c:v>55.374794496424698</c:v>
                </c:pt>
                <c:pt idx="250509">
                  <c:v>55.374873568808802</c:v>
                </c:pt>
                <c:pt idx="250510">
                  <c:v>55.374952640939803</c:v>
                </c:pt>
                <c:pt idx="250511">
                  <c:v>55.375031712817602</c:v>
                </c:pt>
                <c:pt idx="250512">
                  <c:v>55.375110784442299</c:v>
                </c:pt>
                <c:pt idx="250513">
                  <c:v>55.375189855814</c:v>
                </c:pt>
                <c:pt idx="250514">
                  <c:v>55.375268926932499</c:v>
                </c:pt>
                <c:pt idx="250515">
                  <c:v>55.375347997798002</c:v>
                </c:pt>
                <c:pt idx="250516">
                  <c:v>55.375427068410303</c:v>
                </c:pt>
                <c:pt idx="250517">
                  <c:v>55.375506138769602</c:v>
                </c:pt>
                <c:pt idx="250518">
                  <c:v>55.375585208875698</c:v>
                </c:pt>
                <c:pt idx="250519">
                  <c:v>55.375664278728799</c:v>
                </c:pt>
                <c:pt idx="250520">
                  <c:v>55.375743348328697</c:v>
                </c:pt>
                <c:pt idx="250521">
                  <c:v>55.3758224176756</c:v>
                </c:pt>
                <c:pt idx="250522">
                  <c:v>55.375901486769401</c:v>
                </c:pt>
                <c:pt idx="250523">
                  <c:v>55.375980555610099</c:v>
                </c:pt>
                <c:pt idx="250524">
                  <c:v>55.376059624197602</c:v>
                </c:pt>
                <c:pt idx="250525">
                  <c:v>55.376138692532102</c:v>
                </c:pt>
                <c:pt idx="250526">
                  <c:v>55.3762177606135</c:v>
                </c:pt>
                <c:pt idx="250527">
                  <c:v>55.376296828441802</c:v>
                </c:pt>
                <c:pt idx="250528">
                  <c:v>55.376375896017102</c:v>
                </c:pt>
                <c:pt idx="250529">
                  <c:v>55.376454963339199</c:v>
                </c:pt>
                <c:pt idx="250530">
                  <c:v>55.376534030408301</c:v>
                </c:pt>
                <c:pt idx="250531">
                  <c:v>55.376613097224201</c:v>
                </c:pt>
                <c:pt idx="250532">
                  <c:v>55.376692163787098</c:v>
                </c:pt>
                <c:pt idx="250533">
                  <c:v>55.3767712300969</c:v>
                </c:pt>
                <c:pt idx="250534">
                  <c:v>55.376850296153599</c:v>
                </c:pt>
                <c:pt idx="250535">
                  <c:v>55.376929361957203</c:v>
                </c:pt>
                <c:pt idx="250536">
                  <c:v>55.377008427507803</c:v>
                </c:pt>
                <c:pt idx="250537">
                  <c:v>55.377087492805202</c:v>
                </c:pt>
                <c:pt idx="250538">
                  <c:v>55.377166557849598</c:v>
                </c:pt>
                <c:pt idx="250539">
                  <c:v>55.377245622640899</c:v>
                </c:pt>
                <c:pt idx="250540">
                  <c:v>55.377324687179097</c:v>
                </c:pt>
                <c:pt idx="250541">
                  <c:v>55.3774037514642</c:v>
                </c:pt>
                <c:pt idx="250542">
                  <c:v>55.3774828154963</c:v>
                </c:pt>
                <c:pt idx="250543">
                  <c:v>55.377561879275298</c:v>
                </c:pt>
                <c:pt idx="250544">
                  <c:v>55.3776409428012</c:v>
                </c:pt>
                <c:pt idx="250545">
                  <c:v>55.377720006074</c:v>
                </c:pt>
                <c:pt idx="250546">
                  <c:v>55.377799069093797</c:v>
                </c:pt>
                <c:pt idx="250547">
                  <c:v>55.377878131860498</c:v>
                </c:pt>
                <c:pt idx="250548">
                  <c:v>55.377957194374098</c:v>
                </c:pt>
                <c:pt idx="250549">
                  <c:v>55.378036256634601</c:v>
                </c:pt>
                <c:pt idx="250550">
                  <c:v>55.378115318642102</c:v>
                </c:pt>
                <c:pt idx="250551">
                  <c:v>55.378194380396501</c:v>
                </c:pt>
                <c:pt idx="250552">
                  <c:v>55.378273441897797</c:v>
                </c:pt>
                <c:pt idx="250553">
                  <c:v>55.378352503146097</c:v>
                </c:pt>
                <c:pt idx="250554">
                  <c:v>55.378431564141302</c:v>
                </c:pt>
                <c:pt idx="250555">
                  <c:v>55.378510624883397</c:v>
                </c:pt>
                <c:pt idx="250556">
                  <c:v>55.378589685372503</c:v>
                </c:pt>
                <c:pt idx="250557">
                  <c:v>55.378668745608501</c:v>
                </c:pt>
                <c:pt idx="250558">
                  <c:v>55.378747805591402</c:v>
                </c:pt>
                <c:pt idx="250559">
                  <c:v>55.378826865321201</c:v>
                </c:pt>
                <c:pt idx="250560">
                  <c:v>55.378905924798097</c:v>
                </c:pt>
                <c:pt idx="250561">
                  <c:v>55.378984984021798</c:v>
                </c:pt>
                <c:pt idx="250562">
                  <c:v>55.379064042992503</c:v>
                </c:pt>
                <c:pt idx="250563">
                  <c:v>55.379143101710099</c:v>
                </c:pt>
                <c:pt idx="250564">
                  <c:v>55.379222160174699</c:v>
                </c:pt>
                <c:pt idx="250565">
                  <c:v>55.379301218386097</c:v>
                </c:pt>
                <c:pt idx="250566">
                  <c:v>55.379380276344598</c:v>
                </c:pt>
                <c:pt idx="250567">
                  <c:v>55.379459334049997</c:v>
                </c:pt>
                <c:pt idx="250568">
                  <c:v>55.379538391502301</c:v>
                </c:pt>
                <c:pt idx="250569">
                  <c:v>55.379617448701602</c:v>
                </c:pt>
                <c:pt idx="250570">
                  <c:v>55.3796965056478</c:v>
                </c:pt>
                <c:pt idx="250571">
                  <c:v>55.379775562340903</c:v>
                </c:pt>
                <c:pt idx="250572">
                  <c:v>55.379854618781003</c:v>
                </c:pt>
                <c:pt idx="250573">
                  <c:v>55.3799336749681</c:v>
                </c:pt>
                <c:pt idx="250574">
                  <c:v>55.380012730902102</c:v>
                </c:pt>
                <c:pt idx="250575">
                  <c:v>55.380091786583002</c:v>
                </c:pt>
                <c:pt idx="250576">
                  <c:v>55.380170842010997</c:v>
                </c:pt>
                <c:pt idx="250577">
                  <c:v>55.380249897185799</c:v>
                </c:pt>
                <c:pt idx="250578">
                  <c:v>55.380328952107597</c:v>
                </c:pt>
                <c:pt idx="250579">
                  <c:v>55.380408006776399</c:v>
                </c:pt>
                <c:pt idx="250580">
                  <c:v>55.380487061192099</c:v>
                </c:pt>
                <c:pt idx="250581">
                  <c:v>55.380566115354704</c:v>
                </c:pt>
                <c:pt idx="250582">
                  <c:v>55.380645169264298</c:v>
                </c:pt>
                <c:pt idx="250583">
                  <c:v>55.380724222920897</c:v>
                </c:pt>
                <c:pt idx="250584">
                  <c:v>55.3808032763244</c:v>
                </c:pt>
                <c:pt idx="250585">
                  <c:v>55.3808823294749</c:v>
                </c:pt>
                <c:pt idx="250586">
                  <c:v>55.380961382372398</c:v>
                </c:pt>
                <c:pt idx="250587">
                  <c:v>55.3810404350168</c:v>
                </c:pt>
                <c:pt idx="250588">
                  <c:v>55.3811194874081</c:v>
                </c:pt>
                <c:pt idx="250589">
                  <c:v>55.381198539546503</c:v>
                </c:pt>
                <c:pt idx="250590">
                  <c:v>55.381277591431697</c:v>
                </c:pt>
                <c:pt idx="250591">
                  <c:v>55.381356643064002</c:v>
                </c:pt>
                <c:pt idx="250592">
                  <c:v>55.381435694443198</c:v>
                </c:pt>
                <c:pt idx="250593">
                  <c:v>55.381514745569397</c:v>
                </c:pt>
                <c:pt idx="250594">
                  <c:v>55.381593796442502</c:v>
                </c:pt>
                <c:pt idx="250595">
                  <c:v>55.381672847062603</c:v>
                </c:pt>
                <c:pt idx="250596">
                  <c:v>55.381751897429702</c:v>
                </c:pt>
                <c:pt idx="250597">
                  <c:v>55.381830947543698</c:v>
                </c:pt>
                <c:pt idx="250598">
                  <c:v>55.381909997404698</c:v>
                </c:pt>
                <c:pt idx="250599">
                  <c:v>55.381989047012702</c:v>
                </c:pt>
                <c:pt idx="250600">
                  <c:v>55.382068096367597</c:v>
                </c:pt>
                <c:pt idx="250601">
                  <c:v>55.382147145469503</c:v>
                </c:pt>
                <c:pt idx="250602">
                  <c:v>55.382226194318399</c:v>
                </c:pt>
                <c:pt idx="250603">
                  <c:v>55.382305242914299</c:v>
                </c:pt>
                <c:pt idx="250604">
                  <c:v>55.382384291257097</c:v>
                </c:pt>
                <c:pt idx="250605">
                  <c:v>55.382463339346899</c:v>
                </c:pt>
                <c:pt idx="250606">
                  <c:v>55.382542387183697</c:v>
                </c:pt>
                <c:pt idx="250607">
                  <c:v>55.382621434767401</c:v>
                </c:pt>
                <c:pt idx="250608">
                  <c:v>55.382700482098102</c:v>
                </c:pt>
                <c:pt idx="250609">
                  <c:v>55.382779529175799</c:v>
                </c:pt>
                <c:pt idx="250610">
                  <c:v>55.382858576000501</c:v>
                </c:pt>
                <c:pt idx="250611">
                  <c:v>55.3829376225722</c:v>
                </c:pt>
                <c:pt idx="250612">
                  <c:v>55.383016668890797</c:v>
                </c:pt>
                <c:pt idx="250613">
                  <c:v>55.383095714956397</c:v>
                </c:pt>
                <c:pt idx="250614">
                  <c:v>55.383174760769002</c:v>
                </c:pt>
                <c:pt idx="250615">
                  <c:v>55.383253806328597</c:v>
                </c:pt>
                <c:pt idx="250616">
                  <c:v>55.383332851635103</c:v>
                </c:pt>
                <c:pt idx="250617">
                  <c:v>55.383411896688699</c:v>
                </c:pt>
                <c:pt idx="250618">
                  <c:v>55.3834909414892</c:v>
                </c:pt>
                <c:pt idx="250619">
                  <c:v>55.383569986036697</c:v>
                </c:pt>
                <c:pt idx="250620">
                  <c:v>55.383649030331199</c:v>
                </c:pt>
                <c:pt idx="250621">
                  <c:v>55.383728074372698</c:v>
                </c:pt>
                <c:pt idx="250622">
                  <c:v>55.383807118161101</c:v>
                </c:pt>
                <c:pt idx="250623">
                  <c:v>55.383886161696601</c:v>
                </c:pt>
                <c:pt idx="250624">
                  <c:v>55.383965204978999</c:v>
                </c:pt>
                <c:pt idx="250625">
                  <c:v>55.3840442480085</c:v>
                </c:pt>
                <c:pt idx="250626">
                  <c:v>55.384123290784899</c:v>
                </c:pt>
                <c:pt idx="250627">
                  <c:v>55.384202333308302</c:v>
                </c:pt>
                <c:pt idx="250628">
                  <c:v>55.384281375578702</c:v>
                </c:pt>
                <c:pt idx="250629">
                  <c:v>55.384360417596099</c:v>
                </c:pt>
                <c:pt idx="250630">
                  <c:v>55.3844394593605</c:v>
                </c:pt>
                <c:pt idx="250631">
                  <c:v>55.384518500871899</c:v>
                </c:pt>
                <c:pt idx="250632">
                  <c:v>55.384597542130301</c:v>
                </c:pt>
                <c:pt idx="250633">
                  <c:v>55.3846765831357</c:v>
                </c:pt>
                <c:pt idx="250634">
                  <c:v>55.384755623887997</c:v>
                </c:pt>
                <c:pt idx="250635">
                  <c:v>55.384834664387398</c:v>
                </c:pt>
                <c:pt idx="250636">
                  <c:v>55.384913704633803</c:v>
                </c:pt>
                <c:pt idx="250637">
                  <c:v>55.384992744627198</c:v>
                </c:pt>
                <c:pt idx="250638">
                  <c:v>55.385071784367497</c:v>
                </c:pt>
                <c:pt idx="250639">
                  <c:v>55.3851508238549</c:v>
                </c:pt>
                <c:pt idx="250640">
                  <c:v>55.3852298630893</c:v>
                </c:pt>
                <c:pt idx="250641">
                  <c:v>55.385308902070697</c:v>
                </c:pt>
                <c:pt idx="250642">
                  <c:v>55.385387940798999</c:v>
                </c:pt>
                <c:pt idx="250643">
                  <c:v>55.385466979274398</c:v>
                </c:pt>
                <c:pt idx="250644">
                  <c:v>55.3855460174968</c:v>
                </c:pt>
                <c:pt idx="250645">
                  <c:v>55.3856250554662</c:v>
                </c:pt>
                <c:pt idx="250646">
                  <c:v>55.385704093182603</c:v>
                </c:pt>
                <c:pt idx="250647">
                  <c:v>55.385783130645997</c:v>
                </c:pt>
                <c:pt idx="250648">
                  <c:v>55.385862167856402</c:v>
                </c:pt>
                <c:pt idx="250649">
                  <c:v>55.385941204813797</c:v>
                </c:pt>
                <c:pt idx="250650">
                  <c:v>55.386020241518302</c:v>
                </c:pt>
                <c:pt idx="250651">
                  <c:v>55.386099277969699</c:v>
                </c:pt>
                <c:pt idx="250652">
                  <c:v>55.386178314168198</c:v>
                </c:pt>
                <c:pt idx="250653">
                  <c:v>55.386257350113603</c:v>
                </c:pt>
                <c:pt idx="250654">
                  <c:v>55.386336385806104</c:v>
                </c:pt>
                <c:pt idx="250655">
                  <c:v>55.386415421245601</c:v>
                </c:pt>
                <c:pt idx="250656">
                  <c:v>55.386494456432096</c:v>
                </c:pt>
                <c:pt idx="250657">
                  <c:v>55.386573491365702</c:v>
                </c:pt>
                <c:pt idx="250658">
                  <c:v>55.386652526046198</c:v>
                </c:pt>
                <c:pt idx="250659">
                  <c:v>55.386731560473798</c:v>
                </c:pt>
                <c:pt idx="250660">
                  <c:v>55.386810594648303</c:v>
                </c:pt>
                <c:pt idx="250661">
                  <c:v>55.386889628569897</c:v>
                </c:pt>
                <c:pt idx="250662">
                  <c:v>55.386968662238502</c:v>
                </c:pt>
                <c:pt idx="250663">
                  <c:v>55.387047695654203</c:v>
                </c:pt>
                <c:pt idx="250664">
                  <c:v>55.387126728816803</c:v>
                </c:pt>
                <c:pt idx="250665">
                  <c:v>55.387205761726499</c:v>
                </c:pt>
                <c:pt idx="250666">
                  <c:v>55.387284794383199</c:v>
                </c:pt>
                <c:pt idx="250667">
                  <c:v>55.387363826786903</c:v>
                </c:pt>
                <c:pt idx="250668">
                  <c:v>55.387442858937703</c:v>
                </c:pt>
                <c:pt idx="250669">
                  <c:v>55.387521890835501</c:v>
                </c:pt>
                <c:pt idx="250670">
                  <c:v>55.387600922480303</c:v>
                </c:pt>
                <c:pt idx="250671">
                  <c:v>55.387679953872102</c:v>
                </c:pt>
                <c:pt idx="250672">
                  <c:v>55.387758985010898</c:v>
                </c:pt>
                <c:pt idx="250673">
                  <c:v>55.387838015896797</c:v>
                </c:pt>
                <c:pt idx="250674">
                  <c:v>55.387917046529701</c:v>
                </c:pt>
                <c:pt idx="250675">
                  <c:v>55.387996076909701</c:v>
                </c:pt>
                <c:pt idx="250676">
                  <c:v>55.388075107036599</c:v>
                </c:pt>
                <c:pt idx="250677">
                  <c:v>55.3881541369107</c:v>
                </c:pt>
                <c:pt idx="250678">
                  <c:v>55.388233166531698</c:v>
                </c:pt>
                <c:pt idx="250679">
                  <c:v>55.3883121958998</c:v>
                </c:pt>
                <c:pt idx="250680">
                  <c:v>55.3883912250149</c:v>
                </c:pt>
                <c:pt idx="250681">
                  <c:v>55.388470253877003</c:v>
                </c:pt>
                <c:pt idx="250682">
                  <c:v>55.388549282486203</c:v>
                </c:pt>
                <c:pt idx="250683">
                  <c:v>55.3886283108424</c:v>
                </c:pt>
                <c:pt idx="250684">
                  <c:v>55.388707338945601</c:v>
                </c:pt>
                <c:pt idx="250685">
                  <c:v>55.388786366795898</c:v>
                </c:pt>
                <c:pt idx="250686">
                  <c:v>55.3888653943932</c:v>
                </c:pt>
                <c:pt idx="250687">
                  <c:v>55.388944421737598</c:v>
                </c:pt>
                <c:pt idx="250688">
                  <c:v>55.389023448829001</c:v>
                </c:pt>
                <c:pt idx="250689">
                  <c:v>55.3891024756674</c:v>
                </c:pt>
                <c:pt idx="250690">
                  <c:v>55.389181502252903</c:v>
                </c:pt>
                <c:pt idx="250691">
                  <c:v>55.389260528585503</c:v>
                </c:pt>
                <c:pt idx="250692">
                  <c:v>55.389339554665</c:v>
                </c:pt>
                <c:pt idx="250693">
                  <c:v>55.3894185804917</c:v>
                </c:pt>
                <c:pt idx="250694">
                  <c:v>55.389497606065298</c:v>
                </c:pt>
                <c:pt idx="250695">
                  <c:v>55.389576631385999</c:v>
                </c:pt>
                <c:pt idx="250696">
                  <c:v>55.389655656453797</c:v>
                </c:pt>
                <c:pt idx="250697">
                  <c:v>55.3897346812686</c:v>
                </c:pt>
                <c:pt idx="250698">
                  <c:v>55.389813705830498</c:v>
                </c:pt>
                <c:pt idx="250699">
                  <c:v>55.389892730139401</c:v>
                </c:pt>
                <c:pt idx="250700">
                  <c:v>55.389971754195301</c:v>
                </c:pt>
                <c:pt idx="250701">
                  <c:v>55.390050777998297</c:v>
                </c:pt>
                <c:pt idx="250702">
                  <c:v>55.390129801548397</c:v>
                </c:pt>
                <c:pt idx="250703">
                  <c:v>55.390208824845502</c:v>
                </c:pt>
                <c:pt idx="250704">
                  <c:v>55.390287847889603</c:v>
                </c:pt>
                <c:pt idx="250705">
                  <c:v>55.3903668706809</c:v>
                </c:pt>
                <c:pt idx="250706">
                  <c:v>55.390445893219102</c:v>
                </c:pt>
                <c:pt idx="250707">
                  <c:v>55.3905249155045</c:v>
                </c:pt>
                <c:pt idx="250708">
                  <c:v>55.390603937536802</c:v>
                </c:pt>
                <c:pt idx="250709">
                  <c:v>55.390682959316301</c:v>
                </c:pt>
                <c:pt idx="250710">
                  <c:v>55.390761980842797</c:v>
                </c:pt>
                <c:pt idx="250711">
                  <c:v>55.390841002116296</c:v>
                </c:pt>
                <c:pt idx="250712">
                  <c:v>55.390920023136999</c:v>
                </c:pt>
                <c:pt idx="250713">
                  <c:v>55.3909990439046</c:v>
                </c:pt>
                <c:pt idx="250714">
                  <c:v>55.391078064419403</c:v>
                </c:pt>
                <c:pt idx="250715">
                  <c:v>55.391157084681197</c:v>
                </c:pt>
                <c:pt idx="250716">
                  <c:v>55.391236104690101</c:v>
                </c:pt>
                <c:pt idx="250717">
                  <c:v>55.391315124446002</c:v>
                </c:pt>
                <c:pt idx="250718">
                  <c:v>55.391394143949</c:v>
                </c:pt>
                <c:pt idx="250719">
                  <c:v>55.391473163199102</c:v>
                </c:pt>
                <c:pt idx="250720">
                  <c:v>55.3915521821962</c:v>
                </c:pt>
                <c:pt idx="250721">
                  <c:v>55.391631200940402</c:v>
                </c:pt>
                <c:pt idx="250722">
                  <c:v>55.391710219431602</c:v>
                </c:pt>
                <c:pt idx="250723">
                  <c:v>55.391789237669997</c:v>
                </c:pt>
                <c:pt idx="250724">
                  <c:v>55.391868255655403</c:v>
                </c:pt>
                <c:pt idx="250725">
                  <c:v>55.3919472733878</c:v>
                </c:pt>
                <c:pt idx="250726">
                  <c:v>55.392026290867399</c:v>
                </c:pt>
                <c:pt idx="250727">
                  <c:v>55.392105308094003</c:v>
                </c:pt>
                <c:pt idx="250728">
                  <c:v>55.392184325067703</c:v>
                </c:pt>
                <c:pt idx="250729">
                  <c:v>55.3922633417885</c:v>
                </c:pt>
                <c:pt idx="250730">
                  <c:v>55.3923423582563</c:v>
                </c:pt>
                <c:pt idx="250731">
                  <c:v>55.392421374471198</c:v>
                </c:pt>
                <c:pt idx="250732">
                  <c:v>55.392500390433199</c:v>
                </c:pt>
                <c:pt idx="250733">
                  <c:v>55.392579406142303</c:v>
                </c:pt>
                <c:pt idx="250734">
                  <c:v>55.392658421598398</c:v>
                </c:pt>
                <c:pt idx="250735">
                  <c:v>55.392737436801603</c:v>
                </c:pt>
                <c:pt idx="250736">
                  <c:v>55.392816451751898</c:v>
                </c:pt>
                <c:pt idx="250737">
                  <c:v>55.392895466449303</c:v>
                </c:pt>
                <c:pt idx="250738">
                  <c:v>55.392974480893798</c:v>
                </c:pt>
                <c:pt idx="250739">
                  <c:v>55.393053495085297</c:v>
                </c:pt>
                <c:pt idx="250740">
                  <c:v>55.3931325090239</c:v>
                </c:pt>
                <c:pt idx="250741">
                  <c:v>55.393211522709699</c:v>
                </c:pt>
                <c:pt idx="250742">
                  <c:v>55.393290536142402</c:v>
                </c:pt>
                <c:pt idx="250743">
                  <c:v>55.393369549322301</c:v>
                </c:pt>
                <c:pt idx="250744">
                  <c:v>55.393448562249297</c:v>
                </c:pt>
                <c:pt idx="250745">
                  <c:v>55.393527574923297</c:v>
                </c:pt>
                <c:pt idx="250746">
                  <c:v>55.3936065873445</c:v>
                </c:pt>
                <c:pt idx="250747">
                  <c:v>55.3936855995127</c:v>
                </c:pt>
                <c:pt idx="250748">
                  <c:v>55.393764611427997</c:v>
                </c:pt>
                <c:pt idx="250749">
                  <c:v>55.393843623090397</c:v>
                </c:pt>
                <c:pt idx="250750">
                  <c:v>55.393922634499901</c:v>
                </c:pt>
                <c:pt idx="250751">
                  <c:v>55.394001645656502</c:v>
                </c:pt>
                <c:pt idx="250752">
                  <c:v>55.394080656560199</c:v>
                </c:pt>
                <c:pt idx="250753">
                  <c:v>55.394159667210999</c:v>
                </c:pt>
                <c:pt idx="250754">
                  <c:v>55.394238677608797</c:v>
                </c:pt>
                <c:pt idx="250755">
                  <c:v>55.394317687753798</c:v>
                </c:pt>
                <c:pt idx="250756">
                  <c:v>55.394396697645902</c:v>
                </c:pt>
                <c:pt idx="250757">
                  <c:v>55.394475707284997</c:v>
                </c:pt>
                <c:pt idx="250758">
                  <c:v>55.394554716671301</c:v>
                </c:pt>
                <c:pt idx="250759">
                  <c:v>55.394633725804603</c:v>
                </c:pt>
                <c:pt idx="250760">
                  <c:v>55.3947127346851</c:v>
                </c:pt>
                <c:pt idx="250761">
                  <c:v>55.394791743312602</c:v>
                </c:pt>
                <c:pt idx="250762">
                  <c:v>55.3948707516873</c:v>
                </c:pt>
                <c:pt idx="250763">
                  <c:v>55.394949759809002</c:v>
                </c:pt>
                <c:pt idx="250764">
                  <c:v>55.3950287676779</c:v>
                </c:pt>
                <c:pt idx="250765">
                  <c:v>55.395107775293802</c:v>
                </c:pt>
                <c:pt idx="250766">
                  <c:v>55.3951867826569</c:v>
                </c:pt>
                <c:pt idx="250767">
                  <c:v>55.395265789767102</c:v>
                </c:pt>
                <c:pt idx="250768">
                  <c:v>55.3953447966243</c:v>
                </c:pt>
                <c:pt idx="250769">
                  <c:v>55.395423803228702</c:v>
                </c:pt>
                <c:pt idx="250770">
                  <c:v>55.395502809580201</c:v>
                </c:pt>
                <c:pt idx="250771">
                  <c:v>55.395581815678803</c:v>
                </c:pt>
                <c:pt idx="250772">
                  <c:v>55.395660821524501</c:v>
                </c:pt>
                <c:pt idx="250773">
                  <c:v>55.395739827117303</c:v>
                </c:pt>
                <c:pt idx="250774">
                  <c:v>55.395818832457202</c:v>
                </c:pt>
                <c:pt idx="250775">
                  <c:v>55.395897837544197</c:v>
                </c:pt>
                <c:pt idx="250776">
                  <c:v>55.395976842378403</c:v>
                </c:pt>
                <c:pt idx="250777">
                  <c:v>55.396055846959598</c:v>
                </c:pt>
                <c:pt idx="250778">
                  <c:v>55.396134851287997</c:v>
                </c:pt>
                <c:pt idx="250779">
                  <c:v>55.396213855363499</c:v>
                </c:pt>
                <c:pt idx="250780">
                  <c:v>55.396292859186097</c:v>
                </c:pt>
                <c:pt idx="250781">
                  <c:v>55.396371862755799</c:v>
                </c:pt>
                <c:pt idx="250782">
                  <c:v>55.396450866072598</c:v>
                </c:pt>
                <c:pt idx="250783">
                  <c:v>55.396529869136501</c:v>
                </c:pt>
                <c:pt idx="250784">
                  <c:v>55.396608871947599</c:v>
                </c:pt>
                <c:pt idx="250785">
                  <c:v>55.396687874505801</c:v>
                </c:pt>
                <c:pt idx="250786">
                  <c:v>55.3967668768111</c:v>
                </c:pt>
                <c:pt idx="250787">
                  <c:v>55.396845878863502</c:v>
                </c:pt>
                <c:pt idx="250788">
                  <c:v>55.396924880663001</c:v>
                </c:pt>
                <c:pt idx="250789">
                  <c:v>55.397003882209702</c:v>
                </c:pt>
                <c:pt idx="250790">
                  <c:v>55.397082883503501</c:v>
                </c:pt>
                <c:pt idx="250791">
                  <c:v>55.397161884544403</c:v>
                </c:pt>
                <c:pt idx="250792">
                  <c:v>55.397240885332501</c:v>
                </c:pt>
                <c:pt idx="250793">
                  <c:v>55.397319885867603</c:v>
                </c:pt>
                <c:pt idx="250794">
                  <c:v>55.397398886149901</c:v>
                </c:pt>
                <c:pt idx="250795">
                  <c:v>55.397477886179303</c:v>
                </c:pt>
                <c:pt idx="250796">
                  <c:v>55.3975568859559</c:v>
                </c:pt>
                <c:pt idx="250797">
                  <c:v>55.397635885479502</c:v>
                </c:pt>
                <c:pt idx="250798">
                  <c:v>55.3977148847503</c:v>
                </c:pt>
                <c:pt idx="250799">
                  <c:v>55.397793883768301</c:v>
                </c:pt>
                <c:pt idx="250800">
                  <c:v>55.397872882533299</c:v>
                </c:pt>
                <c:pt idx="250801">
                  <c:v>55.3979518810455</c:v>
                </c:pt>
                <c:pt idx="250802">
                  <c:v>55.398030879304898</c:v>
                </c:pt>
                <c:pt idx="250803">
                  <c:v>55.398109877311299</c:v>
                </c:pt>
                <c:pt idx="250804">
                  <c:v>55.398188875064903</c:v>
                </c:pt>
                <c:pt idx="250805">
                  <c:v>55.398267872565697</c:v>
                </c:pt>
                <c:pt idx="250806">
                  <c:v>55.398346869813501</c:v>
                </c:pt>
                <c:pt idx="250807">
                  <c:v>55.398425866808502</c:v>
                </c:pt>
                <c:pt idx="250808">
                  <c:v>55.398504863550698</c:v>
                </c:pt>
                <c:pt idx="250809">
                  <c:v>55.398583860039999</c:v>
                </c:pt>
                <c:pt idx="250810">
                  <c:v>55.398662856276403</c:v>
                </c:pt>
                <c:pt idx="250811">
                  <c:v>55.398741852259903</c:v>
                </c:pt>
                <c:pt idx="250812">
                  <c:v>55.398820847990599</c:v>
                </c:pt>
                <c:pt idx="250813">
                  <c:v>55.398899843468499</c:v>
                </c:pt>
                <c:pt idx="250814">
                  <c:v>55.398978838693502</c:v>
                </c:pt>
                <c:pt idx="250815">
                  <c:v>55.399057833665601</c:v>
                </c:pt>
                <c:pt idx="250816">
                  <c:v>55.399136828384897</c:v>
                </c:pt>
                <c:pt idx="250817">
                  <c:v>55.399215822851303</c:v>
                </c:pt>
                <c:pt idx="250818">
                  <c:v>55.399294817064899</c:v>
                </c:pt>
                <c:pt idx="250819">
                  <c:v>55.399373811025598</c:v>
                </c:pt>
                <c:pt idx="250820">
                  <c:v>55.3994528047334</c:v>
                </c:pt>
                <c:pt idx="250821">
                  <c:v>55.399531798188399</c:v>
                </c:pt>
                <c:pt idx="250822">
                  <c:v>55.3996107913906</c:v>
                </c:pt>
                <c:pt idx="250823">
                  <c:v>55.399689784339898</c:v>
                </c:pt>
                <c:pt idx="250824">
                  <c:v>55.3997687770364</c:v>
                </c:pt>
                <c:pt idx="250825">
                  <c:v>55.399847769479997</c:v>
                </c:pt>
                <c:pt idx="250826">
                  <c:v>55.399926761670699</c:v>
                </c:pt>
                <c:pt idx="250827">
                  <c:v>55.400005753608603</c:v>
                </c:pt>
                <c:pt idx="250828">
                  <c:v>55.400084745293697</c:v>
                </c:pt>
                <c:pt idx="250829">
                  <c:v>55.400163736725901</c:v>
                </c:pt>
                <c:pt idx="250830">
                  <c:v>55.400242727905301</c:v>
                </c:pt>
                <c:pt idx="250831">
                  <c:v>55.400321718831798</c:v>
                </c:pt>
                <c:pt idx="250832">
                  <c:v>55.400400709505497</c:v>
                </c:pt>
                <c:pt idx="250833">
                  <c:v>55.4004796999264</c:v>
                </c:pt>
                <c:pt idx="250834">
                  <c:v>55.4005586900944</c:v>
                </c:pt>
                <c:pt idx="250835">
                  <c:v>55.400637680009503</c:v>
                </c:pt>
                <c:pt idx="250836">
                  <c:v>55.400716669671901</c:v>
                </c:pt>
                <c:pt idx="250837">
                  <c:v>55.400795659081403</c:v>
                </c:pt>
                <c:pt idx="250838">
                  <c:v>55.400874648238002</c:v>
                </c:pt>
                <c:pt idx="250839">
                  <c:v>55.400953637141797</c:v>
                </c:pt>
                <c:pt idx="250840">
                  <c:v>55.401032625792801</c:v>
                </c:pt>
                <c:pt idx="250841">
                  <c:v>55.401111614190903</c:v>
                </c:pt>
                <c:pt idx="250842">
                  <c:v>55.4011906023362</c:v>
                </c:pt>
                <c:pt idx="250843">
                  <c:v>55.401269590228701</c:v>
                </c:pt>
                <c:pt idx="250844">
                  <c:v>55.401348577868298</c:v>
                </c:pt>
                <c:pt idx="250845">
                  <c:v>55.401427565255197</c:v>
                </c:pt>
                <c:pt idx="250846">
                  <c:v>55.401506552389101</c:v>
                </c:pt>
                <c:pt idx="250847">
                  <c:v>55.4015855392703</c:v>
                </c:pt>
                <c:pt idx="250848">
                  <c:v>55.401664525898603</c:v>
                </c:pt>
                <c:pt idx="250849">
                  <c:v>55.401743512274102</c:v>
                </c:pt>
                <c:pt idx="250850">
                  <c:v>55.401822498396697</c:v>
                </c:pt>
                <c:pt idx="250851">
                  <c:v>55.401901484266503</c:v>
                </c:pt>
                <c:pt idx="250852">
                  <c:v>55.401980469883597</c:v>
                </c:pt>
                <c:pt idx="250853">
                  <c:v>55.402059455247702</c:v>
                </c:pt>
                <c:pt idx="250854">
                  <c:v>55.402138440359103</c:v>
                </c:pt>
                <c:pt idx="250855">
                  <c:v>55.4022174252176</c:v>
                </c:pt>
                <c:pt idx="250856">
                  <c:v>55.4022964098233</c:v>
                </c:pt>
                <c:pt idx="250857">
                  <c:v>55.402375394176197</c:v>
                </c:pt>
                <c:pt idx="250858">
                  <c:v>55.402454378276197</c:v>
                </c:pt>
                <c:pt idx="250859">
                  <c:v>55.402533362123499</c:v>
                </c:pt>
                <c:pt idx="250860">
                  <c:v>55.402612345717898</c:v>
                </c:pt>
                <c:pt idx="250861">
                  <c:v>55.4026913290595</c:v>
                </c:pt>
                <c:pt idx="250862">
                  <c:v>55.402770312148299</c:v>
                </c:pt>
                <c:pt idx="250863">
                  <c:v>55.4028492949842</c:v>
                </c:pt>
                <c:pt idx="250864">
                  <c:v>55.402928277567398</c:v>
                </c:pt>
                <c:pt idx="250865">
                  <c:v>55.403007259897699</c:v>
                </c:pt>
                <c:pt idx="250866">
                  <c:v>55.403086241975203</c:v>
                </c:pt>
                <c:pt idx="250867">
                  <c:v>55.403165223799903</c:v>
                </c:pt>
                <c:pt idx="250868">
                  <c:v>55.403244205371799</c:v>
                </c:pt>
                <c:pt idx="250869">
                  <c:v>55.403323186690898</c:v>
                </c:pt>
                <c:pt idx="250870">
                  <c:v>55.4034021677571</c:v>
                </c:pt>
                <c:pt idx="250871">
                  <c:v>55.403481148570599</c:v>
                </c:pt>
                <c:pt idx="250872">
                  <c:v>55.403560129131201</c:v>
                </c:pt>
                <c:pt idx="250873">
                  <c:v>55.403639109438998</c:v>
                </c:pt>
                <c:pt idx="250874">
                  <c:v>55.403718089494099</c:v>
                </c:pt>
                <c:pt idx="250875">
                  <c:v>55.403797069296303</c:v>
                </c:pt>
                <c:pt idx="250876">
                  <c:v>55.403876048845703</c:v>
                </c:pt>
                <c:pt idx="250877">
                  <c:v>55.403955028142299</c:v>
                </c:pt>
                <c:pt idx="250878">
                  <c:v>55.404034007186098</c:v>
                </c:pt>
                <c:pt idx="250879">
                  <c:v>55.404112985977001</c:v>
                </c:pt>
                <c:pt idx="250880">
                  <c:v>55.404191964515199</c:v>
                </c:pt>
                <c:pt idx="250881">
                  <c:v>55.404270942800601</c:v>
                </c:pt>
                <c:pt idx="250882">
                  <c:v>55.404349920833198</c:v>
                </c:pt>
                <c:pt idx="250883">
                  <c:v>55.404428898612998</c:v>
                </c:pt>
                <c:pt idx="250884">
                  <c:v>55.404507876139903</c:v>
                </c:pt>
                <c:pt idx="250885">
                  <c:v>55.404586853414102</c:v>
                </c:pt>
                <c:pt idx="250886">
                  <c:v>55.404665830435498</c:v>
                </c:pt>
                <c:pt idx="250887">
                  <c:v>55.404744807204096</c:v>
                </c:pt>
                <c:pt idx="250888">
                  <c:v>55.404823783719799</c:v>
                </c:pt>
                <c:pt idx="250889">
                  <c:v>55.404902759982797</c:v>
                </c:pt>
                <c:pt idx="250890">
                  <c:v>55.404981735992997</c:v>
                </c:pt>
                <c:pt idx="250891">
                  <c:v>55.405060711750401</c:v>
                </c:pt>
                <c:pt idx="250892">
                  <c:v>55.405139687255001</c:v>
                </c:pt>
                <c:pt idx="250893">
                  <c:v>55.405218662506798</c:v>
                </c:pt>
                <c:pt idx="250894">
                  <c:v>55.405297637505797</c:v>
                </c:pt>
                <c:pt idx="250895">
                  <c:v>55.405376612251999</c:v>
                </c:pt>
                <c:pt idx="250896">
                  <c:v>55.405455586745397</c:v>
                </c:pt>
                <c:pt idx="250897">
                  <c:v>55.405534560986098</c:v>
                </c:pt>
                <c:pt idx="250898">
                  <c:v>55.405613534973902</c:v>
                </c:pt>
                <c:pt idx="250899">
                  <c:v>55.405692508709002</c:v>
                </c:pt>
                <c:pt idx="250900">
                  <c:v>55.405771482191199</c:v>
                </c:pt>
                <c:pt idx="250901">
                  <c:v>55.405850455420698</c:v>
                </c:pt>
                <c:pt idx="250902">
                  <c:v>55.4059294283974</c:v>
                </c:pt>
                <c:pt idx="250903">
                  <c:v>55.406008401121298</c:v>
                </c:pt>
                <c:pt idx="250904">
                  <c:v>55.406087373592499</c:v>
                </c:pt>
                <c:pt idx="250905">
                  <c:v>55.406166345810803</c:v>
                </c:pt>
                <c:pt idx="250906">
                  <c:v>55.406245317776403</c:v>
                </c:pt>
                <c:pt idx="250907">
                  <c:v>55.406324289489099</c:v>
                </c:pt>
                <c:pt idx="250908">
                  <c:v>55.406403260949098</c:v>
                </c:pt>
                <c:pt idx="250909">
                  <c:v>55.406482232156399</c:v>
                </c:pt>
                <c:pt idx="250910">
                  <c:v>55.406561203110797</c:v>
                </c:pt>
                <c:pt idx="250911">
                  <c:v>55.406640173812498</c:v>
                </c:pt>
                <c:pt idx="250912">
                  <c:v>55.406719144261302</c:v>
                </c:pt>
                <c:pt idx="250913">
                  <c:v>55.406798114457402</c:v>
                </c:pt>
                <c:pt idx="250914">
                  <c:v>55.406877084400797</c:v>
                </c:pt>
                <c:pt idx="250915">
                  <c:v>55.406956054091303</c:v>
                </c:pt>
                <c:pt idx="250916">
                  <c:v>55.407035023529097</c:v>
                </c:pt>
                <c:pt idx="250917">
                  <c:v>55.407113992714102</c:v>
                </c:pt>
                <c:pt idx="250918">
                  <c:v>55.407192961646302</c:v>
                </c:pt>
                <c:pt idx="250919">
                  <c:v>55.407271930325798</c:v>
                </c:pt>
                <c:pt idx="250920">
                  <c:v>55.407350898752398</c:v>
                </c:pt>
                <c:pt idx="250921">
                  <c:v>55.4074298669263</c:v>
                </c:pt>
                <c:pt idx="250922">
                  <c:v>55.407508834847498</c:v>
                </c:pt>
                <c:pt idx="250923">
                  <c:v>55.407587802515899</c:v>
                </c:pt>
                <c:pt idx="250924">
                  <c:v>55.407666769931502</c:v>
                </c:pt>
                <c:pt idx="250925">
                  <c:v>55.407745737094302</c:v>
                </c:pt>
                <c:pt idx="250926">
                  <c:v>55.407824704004398</c:v>
                </c:pt>
                <c:pt idx="250927">
                  <c:v>55.407903670661703</c:v>
                </c:pt>
                <c:pt idx="250928">
                  <c:v>55.407982637066198</c:v>
                </c:pt>
                <c:pt idx="250929">
                  <c:v>55.408061603218002</c:v>
                </c:pt>
                <c:pt idx="250930">
                  <c:v>55.408140569117002</c:v>
                </c:pt>
                <c:pt idx="250931">
                  <c:v>55.408219534763198</c:v>
                </c:pt>
                <c:pt idx="250932">
                  <c:v>55.408298500156697</c:v>
                </c:pt>
                <c:pt idx="250933">
                  <c:v>55.408377465297399</c:v>
                </c:pt>
                <c:pt idx="250934">
                  <c:v>55.408456430185403</c:v>
                </c:pt>
                <c:pt idx="250935">
                  <c:v>55.408535394820603</c:v>
                </c:pt>
                <c:pt idx="250936">
                  <c:v>55.408614359203099</c:v>
                </c:pt>
                <c:pt idx="250937">
                  <c:v>55.408693323332699</c:v>
                </c:pt>
                <c:pt idx="250938">
                  <c:v>55.4087722872097</c:v>
                </c:pt>
                <c:pt idx="250939">
                  <c:v>55.408851250833898</c:v>
                </c:pt>
                <c:pt idx="250940">
                  <c:v>55.408930214205299</c:v>
                </c:pt>
                <c:pt idx="250941">
                  <c:v>55.409009177323902</c:v>
                </c:pt>
                <c:pt idx="250942">
                  <c:v>55.409088140189802</c:v>
                </c:pt>
                <c:pt idx="250943">
                  <c:v>55.409167102803004</c:v>
                </c:pt>
                <c:pt idx="250944">
                  <c:v>55.409246065163401</c:v>
                </c:pt>
                <c:pt idx="250945">
                  <c:v>55.409325027271002</c:v>
                </c:pt>
                <c:pt idx="250946">
                  <c:v>55.409403989125998</c:v>
                </c:pt>
                <c:pt idx="250947">
                  <c:v>55.409482950728098</c:v>
                </c:pt>
                <c:pt idx="250948">
                  <c:v>55.4095619120775</c:v>
                </c:pt>
                <c:pt idx="250949">
                  <c:v>55.409640873174197</c:v>
                </c:pt>
                <c:pt idx="250950">
                  <c:v>55.409719834018098</c:v>
                </c:pt>
                <c:pt idx="250951">
                  <c:v>55.409798794609202</c:v>
                </c:pt>
                <c:pt idx="250952">
                  <c:v>55.409877754947601</c:v>
                </c:pt>
                <c:pt idx="250953">
                  <c:v>55.409956715033303</c:v>
                </c:pt>
                <c:pt idx="250954">
                  <c:v>55.410035674866201</c:v>
                </c:pt>
                <c:pt idx="250955">
                  <c:v>55.410114634446401</c:v>
                </c:pt>
                <c:pt idx="250956">
                  <c:v>55.410193593773897</c:v>
                </c:pt>
                <c:pt idx="250957">
                  <c:v>55.410272552848603</c:v>
                </c:pt>
                <c:pt idx="250958">
                  <c:v>55.410351511670498</c:v>
                </c:pt>
                <c:pt idx="250959">
                  <c:v>55.410430470239703</c:v>
                </c:pt>
                <c:pt idx="250960">
                  <c:v>55.410509428556203</c:v>
                </c:pt>
                <c:pt idx="250961">
                  <c:v>55.410588386619899</c:v>
                </c:pt>
                <c:pt idx="250962">
                  <c:v>55.410667344430898</c:v>
                </c:pt>
                <c:pt idx="250963">
                  <c:v>55.410746301989199</c:v>
                </c:pt>
                <c:pt idx="250964">
                  <c:v>55.410825259294697</c:v>
                </c:pt>
                <c:pt idx="250965">
                  <c:v>55.410904216347497</c:v>
                </c:pt>
                <c:pt idx="250966">
                  <c:v>55.410983173147599</c:v>
                </c:pt>
                <c:pt idx="250967">
                  <c:v>55.411062129694898</c:v>
                </c:pt>
                <c:pt idx="250968">
                  <c:v>55.411141085989499</c:v>
                </c:pt>
                <c:pt idx="250969">
                  <c:v>55.411220042031402</c:v>
                </c:pt>
                <c:pt idx="250970">
                  <c:v>55.411298997820502</c:v>
                </c:pt>
                <c:pt idx="250971">
                  <c:v>55.411377953356897</c:v>
                </c:pt>
                <c:pt idx="250972">
                  <c:v>55.411456908640602</c:v>
                </c:pt>
                <c:pt idx="250973">
                  <c:v>55.411535863671503</c:v>
                </c:pt>
                <c:pt idx="250974">
                  <c:v>55.411614818449699</c:v>
                </c:pt>
                <c:pt idx="250975">
                  <c:v>55.411693772975198</c:v>
                </c:pt>
                <c:pt idx="250976">
                  <c:v>55.411772727248</c:v>
                </c:pt>
                <c:pt idx="250977">
                  <c:v>55.411851681267997</c:v>
                </c:pt>
                <c:pt idx="250978">
                  <c:v>55.411930635035297</c:v>
                </c:pt>
                <c:pt idx="250979">
                  <c:v>55.4120095885499</c:v>
                </c:pt>
                <c:pt idx="250980">
                  <c:v>55.412088541811698</c:v>
                </c:pt>
                <c:pt idx="250981">
                  <c:v>55.412167494820899</c:v>
                </c:pt>
                <c:pt idx="250982">
                  <c:v>55.412246447577303</c:v>
                </c:pt>
                <c:pt idx="250983">
                  <c:v>55.412325400081002</c:v>
                </c:pt>
                <c:pt idx="250984">
                  <c:v>55.412404352331997</c:v>
                </c:pt>
                <c:pt idx="250985">
                  <c:v>55.412483304330202</c:v>
                </c:pt>
                <c:pt idx="250986">
                  <c:v>55.412562256075802</c:v>
                </c:pt>
                <c:pt idx="250987">
                  <c:v>55.412641207568598</c:v>
                </c:pt>
                <c:pt idx="250988">
                  <c:v>55.412720158808703</c:v>
                </c:pt>
                <c:pt idx="250989">
                  <c:v>55.412799109796097</c:v>
                </c:pt>
                <c:pt idx="250990">
                  <c:v>55.412878060530701</c:v>
                </c:pt>
                <c:pt idx="250991">
                  <c:v>55.412957011012701</c:v>
                </c:pt>
                <c:pt idx="250992">
                  <c:v>55.413035961241903</c:v>
                </c:pt>
                <c:pt idx="250993">
                  <c:v>55.4131149112185</c:v>
                </c:pt>
                <c:pt idx="250994">
                  <c:v>55.4131938609423</c:v>
                </c:pt>
                <c:pt idx="250995">
                  <c:v>55.413272810413403</c:v>
                </c:pt>
                <c:pt idx="250996">
                  <c:v>55.413351759631801</c:v>
                </c:pt>
                <c:pt idx="250997">
                  <c:v>55.413430708597502</c:v>
                </c:pt>
                <c:pt idx="250998">
                  <c:v>55.413509657310499</c:v>
                </c:pt>
                <c:pt idx="250999">
                  <c:v>55.413588605770698</c:v>
                </c:pt>
                <c:pt idx="251000">
                  <c:v>55.4136675539783</c:v>
                </c:pt>
                <c:pt idx="251001">
                  <c:v>55.413746501933197</c:v>
                </c:pt>
                <c:pt idx="251002">
                  <c:v>55.413825449635297</c:v>
                </c:pt>
                <c:pt idx="251003">
                  <c:v>55.413904397084799</c:v>
                </c:pt>
                <c:pt idx="251004">
                  <c:v>55.413983344281498</c:v>
                </c:pt>
                <c:pt idx="251005">
                  <c:v>55.414062291225598</c:v>
                </c:pt>
                <c:pt idx="251006">
                  <c:v>55.414141237916901</c:v>
                </c:pt>
                <c:pt idx="251007">
                  <c:v>55.414220184355599</c:v>
                </c:pt>
                <c:pt idx="251008">
                  <c:v>55.414299130541501</c:v>
                </c:pt>
                <c:pt idx="251009">
                  <c:v>55.414378076474698</c:v>
                </c:pt>
                <c:pt idx="251010">
                  <c:v>55.414457022155297</c:v>
                </c:pt>
                <c:pt idx="251011">
                  <c:v>55.414535967583099</c:v>
                </c:pt>
                <c:pt idx="251012">
                  <c:v>55.414614912758303</c:v>
                </c:pt>
                <c:pt idx="251013">
                  <c:v>55.414693857680703</c:v>
                </c:pt>
                <c:pt idx="251014">
                  <c:v>55.414772802350498</c:v>
                </c:pt>
                <c:pt idx="251015">
                  <c:v>55.414851746767503</c:v>
                </c:pt>
                <c:pt idx="251016">
                  <c:v>55.414930690931897</c:v>
                </c:pt>
                <c:pt idx="251017">
                  <c:v>55.415009634843599</c:v>
                </c:pt>
                <c:pt idx="251018">
                  <c:v>55.415088578502498</c:v>
                </c:pt>
                <c:pt idx="251019">
                  <c:v>55.415167521908799</c:v>
                </c:pt>
                <c:pt idx="251020">
                  <c:v>55.415246465062403</c:v>
                </c:pt>
                <c:pt idx="251021">
                  <c:v>55.415325407963302</c:v>
                </c:pt>
                <c:pt idx="251022">
                  <c:v>55.415404350611503</c:v>
                </c:pt>
                <c:pt idx="251023">
                  <c:v>55.4154832930071</c:v>
                </c:pt>
                <c:pt idx="251024">
                  <c:v>55.415562235149899</c:v>
                </c:pt>
                <c:pt idx="251025">
                  <c:v>55.415641177040101</c:v>
                </c:pt>
                <c:pt idx="251026">
                  <c:v>55.415720118677498</c:v>
                </c:pt>
                <c:pt idx="251027">
                  <c:v>55.415799060062298</c:v>
                </c:pt>
                <c:pt idx="251028">
                  <c:v>55.4158780011944</c:v>
                </c:pt>
                <c:pt idx="251029">
                  <c:v>55.415956942073798</c:v>
                </c:pt>
                <c:pt idx="251030">
                  <c:v>55.416035882700598</c:v>
                </c:pt>
                <c:pt idx="251031">
                  <c:v>55.416114823074601</c:v>
                </c:pt>
                <c:pt idx="251032">
                  <c:v>55.416193763195999</c:v>
                </c:pt>
                <c:pt idx="251033">
                  <c:v>55.416272703064699</c:v>
                </c:pt>
                <c:pt idx="251034">
                  <c:v>55.416351642680702</c:v>
                </c:pt>
                <c:pt idx="251035">
                  <c:v>55.416430582044001</c:v>
                </c:pt>
                <c:pt idx="251036">
                  <c:v>55.416509521154701</c:v>
                </c:pt>
                <c:pt idx="251037">
                  <c:v>55.416588460012697</c:v>
                </c:pt>
                <c:pt idx="251038">
                  <c:v>55.416667398618003</c:v>
                </c:pt>
                <c:pt idx="251039">
                  <c:v>55.416746336970597</c:v>
                </c:pt>
                <c:pt idx="251040">
                  <c:v>55.416825275070501</c:v>
                </c:pt>
                <c:pt idx="251041">
                  <c:v>55.4169042129178</c:v>
                </c:pt>
                <c:pt idx="251042">
                  <c:v>55.416983150512401</c:v>
                </c:pt>
                <c:pt idx="251043">
                  <c:v>55.417062087854298</c:v>
                </c:pt>
                <c:pt idx="251044">
                  <c:v>55.417141024943597</c:v>
                </c:pt>
                <c:pt idx="251045">
                  <c:v>55.417219961780198</c:v>
                </c:pt>
                <c:pt idx="251046">
                  <c:v>55.417298898364102</c:v>
                </c:pt>
                <c:pt idx="251047">
                  <c:v>55.417377834695401</c:v>
                </c:pt>
                <c:pt idx="251048">
                  <c:v>55.417456770773903</c:v>
                </c:pt>
                <c:pt idx="251049">
                  <c:v>55.4175357065998</c:v>
                </c:pt>
                <c:pt idx="251050">
                  <c:v>55.417614642173099</c:v>
                </c:pt>
                <c:pt idx="251051">
                  <c:v>55.417693577493701</c:v>
                </c:pt>
                <c:pt idx="251052">
                  <c:v>55.417772512561598</c:v>
                </c:pt>
                <c:pt idx="251053">
                  <c:v>55.417851447376897</c:v>
                </c:pt>
                <c:pt idx="251054">
                  <c:v>55.417930381939499</c:v>
                </c:pt>
                <c:pt idx="251055">
                  <c:v>55.418009316249403</c:v>
                </c:pt>
                <c:pt idx="251056">
                  <c:v>55.418088250306603</c:v>
                </c:pt>
                <c:pt idx="251057">
                  <c:v>55.418167184111297</c:v>
                </c:pt>
                <c:pt idx="251058">
                  <c:v>55.418246117663202</c:v>
                </c:pt>
                <c:pt idx="251059">
                  <c:v>55.418325050962501</c:v>
                </c:pt>
                <c:pt idx="251060">
                  <c:v>55.418403984009103</c:v>
                </c:pt>
                <c:pt idx="251061">
                  <c:v>55.4184829168031</c:v>
                </c:pt>
                <c:pt idx="251062">
                  <c:v>55.4185618493444</c:v>
                </c:pt>
                <c:pt idx="251063">
                  <c:v>55.418640781633002</c:v>
                </c:pt>
                <c:pt idx="251064">
                  <c:v>55.418719713668999</c:v>
                </c:pt>
                <c:pt idx="251065">
                  <c:v>55.418798645452398</c:v>
                </c:pt>
                <c:pt idx="251066">
                  <c:v>55.4188775769831</c:v>
                </c:pt>
                <c:pt idx="251067">
                  <c:v>55.418956508261097</c:v>
                </c:pt>
                <c:pt idx="251068">
                  <c:v>55.419035439286503</c:v>
                </c:pt>
                <c:pt idx="251069">
                  <c:v>55.419114370059297</c:v>
                </c:pt>
                <c:pt idx="251070">
                  <c:v>55.419193300579302</c:v>
                </c:pt>
                <c:pt idx="251071">
                  <c:v>55.419272230846801</c:v>
                </c:pt>
                <c:pt idx="251072">
                  <c:v>55.419351160861602</c:v>
                </c:pt>
                <c:pt idx="251073">
                  <c:v>55.419430090623699</c:v>
                </c:pt>
                <c:pt idx="251074">
                  <c:v>55.419509020133198</c:v>
                </c:pt>
                <c:pt idx="251075">
                  <c:v>55.419587949390099</c:v>
                </c:pt>
                <c:pt idx="251076">
                  <c:v>55.419666878394203</c:v>
                </c:pt>
                <c:pt idx="251077">
                  <c:v>55.419745807145802</c:v>
                </c:pt>
                <c:pt idx="251078">
                  <c:v>55.419824735644703</c:v>
                </c:pt>
                <c:pt idx="251079">
                  <c:v>55.419903663890999</c:v>
                </c:pt>
                <c:pt idx="251080">
                  <c:v>55.419982591884597</c:v>
                </c:pt>
                <c:pt idx="251081">
                  <c:v>55.420061519625598</c:v>
                </c:pt>
                <c:pt idx="251082">
                  <c:v>55.420140447114001</c:v>
                </c:pt>
                <c:pt idx="251083">
                  <c:v>55.420219374349699</c:v>
                </c:pt>
                <c:pt idx="251084">
                  <c:v>55.4202983013327</c:v>
                </c:pt>
                <c:pt idx="251085">
                  <c:v>55.420377228063202</c:v>
                </c:pt>
                <c:pt idx="251086">
                  <c:v>55.420456154540901</c:v>
                </c:pt>
                <c:pt idx="251087">
                  <c:v>55.420535080766101</c:v>
                </c:pt>
                <c:pt idx="251088">
                  <c:v>55.420614006738603</c:v>
                </c:pt>
                <c:pt idx="251089">
                  <c:v>55.4206929324585</c:v>
                </c:pt>
                <c:pt idx="251090">
                  <c:v>55.4207718579257</c:v>
                </c:pt>
                <c:pt idx="251091">
                  <c:v>55.420850783140402</c:v>
                </c:pt>
                <c:pt idx="251092">
                  <c:v>55.420929708102399</c:v>
                </c:pt>
                <c:pt idx="251093">
                  <c:v>55.421008632811699</c:v>
                </c:pt>
                <c:pt idx="251094">
                  <c:v>55.4210875572684</c:v>
                </c:pt>
                <c:pt idx="251095">
                  <c:v>55.421166481472497</c:v>
                </c:pt>
                <c:pt idx="251096">
                  <c:v>55.421245405424003</c:v>
                </c:pt>
                <c:pt idx="251097">
                  <c:v>55.421324329122797</c:v>
                </c:pt>
                <c:pt idx="251098">
                  <c:v>55.421403252569</c:v>
                </c:pt>
                <c:pt idx="251099">
                  <c:v>55.421482175762598</c:v>
                </c:pt>
                <c:pt idx="251100">
                  <c:v>55.421561098703499</c:v>
                </c:pt>
                <c:pt idx="251101">
                  <c:v>55.421640021391902</c:v>
                </c:pt>
                <c:pt idx="251102">
                  <c:v>55.421718943827599</c:v>
                </c:pt>
                <c:pt idx="251103">
                  <c:v>55.421797866010699</c:v>
                </c:pt>
                <c:pt idx="251104">
                  <c:v>55.421876787941102</c:v>
                </c:pt>
                <c:pt idx="251105">
                  <c:v>55.421955709618899</c:v>
                </c:pt>
                <c:pt idx="251106">
                  <c:v>55.422034631044198</c:v>
                </c:pt>
                <c:pt idx="251107">
                  <c:v>55.4221135522167</c:v>
                </c:pt>
                <c:pt idx="251108">
                  <c:v>55.422192473136697</c:v>
                </c:pt>
                <c:pt idx="251109">
                  <c:v>55.422271393804103</c:v>
                </c:pt>
                <c:pt idx="251110">
                  <c:v>55.422350314218797</c:v>
                </c:pt>
                <c:pt idx="251111">
                  <c:v>55.4224292343809</c:v>
                </c:pt>
                <c:pt idx="251112">
                  <c:v>55.422508154290398</c:v>
                </c:pt>
                <c:pt idx="251113">
                  <c:v>55.422587073947298</c:v>
                </c:pt>
                <c:pt idx="251114">
                  <c:v>55.4226659933516</c:v>
                </c:pt>
                <c:pt idx="251115">
                  <c:v>55.422744912503298</c:v>
                </c:pt>
                <c:pt idx="251116">
                  <c:v>55.422823831402297</c:v>
                </c:pt>
                <c:pt idx="251117">
                  <c:v>55.422902750048699</c:v>
                </c:pt>
                <c:pt idx="251118">
                  <c:v>55.422981668442503</c:v>
                </c:pt>
                <c:pt idx="251119">
                  <c:v>55.423060586583802</c:v>
                </c:pt>
                <c:pt idx="251120">
                  <c:v>55.423139504472303</c:v>
                </c:pt>
                <c:pt idx="251121">
                  <c:v>55.423218422108299</c:v>
                </c:pt>
                <c:pt idx="251122">
                  <c:v>55.423297339491697</c:v>
                </c:pt>
                <c:pt idx="251123">
                  <c:v>55.423376256622497</c:v>
                </c:pt>
                <c:pt idx="251124">
                  <c:v>55.423455173500699</c:v>
                </c:pt>
                <c:pt idx="251125">
                  <c:v>55.423534090126203</c:v>
                </c:pt>
                <c:pt idx="251126">
                  <c:v>55.423613006499203</c:v>
                </c:pt>
                <c:pt idx="251127">
                  <c:v>55.423691922619497</c:v>
                </c:pt>
                <c:pt idx="251128">
                  <c:v>55.4237708384873</c:v>
                </c:pt>
                <c:pt idx="251129">
                  <c:v>55.423849754102399</c:v>
                </c:pt>
                <c:pt idx="251130">
                  <c:v>55.423928669464999</c:v>
                </c:pt>
                <c:pt idx="251131">
                  <c:v>55.424007584574902</c:v>
                </c:pt>
                <c:pt idx="251132">
                  <c:v>55.424086499432299</c:v>
                </c:pt>
                <c:pt idx="251133">
                  <c:v>55.424165414036999</c:v>
                </c:pt>
                <c:pt idx="251134">
                  <c:v>55.4242443283892</c:v>
                </c:pt>
                <c:pt idx="251135">
                  <c:v>55.424323242488697</c:v>
                </c:pt>
                <c:pt idx="251136">
                  <c:v>55.424402156335603</c:v>
                </c:pt>
                <c:pt idx="251137">
                  <c:v>55.424481069930003</c:v>
                </c:pt>
                <c:pt idx="251138">
                  <c:v>55.424559983271799</c:v>
                </c:pt>
                <c:pt idx="251139">
                  <c:v>55.424638896360896</c:v>
                </c:pt>
                <c:pt idx="251140">
                  <c:v>55.424717809197503</c:v>
                </c:pt>
                <c:pt idx="251141">
                  <c:v>55.424796721781497</c:v>
                </c:pt>
                <c:pt idx="251142">
                  <c:v>55.424875634112901</c:v>
                </c:pt>
                <c:pt idx="251143">
                  <c:v>55.424954546191699</c:v>
                </c:pt>
                <c:pt idx="251144">
                  <c:v>55.4250334580179</c:v>
                </c:pt>
                <c:pt idx="251145">
                  <c:v>55.425112369591503</c:v>
                </c:pt>
                <c:pt idx="251146">
                  <c:v>55.4251912809125</c:v>
                </c:pt>
                <c:pt idx="251147">
                  <c:v>55.4252701919809</c:v>
                </c:pt>
                <c:pt idx="251148">
                  <c:v>55.425349102796801</c:v>
                </c:pt>
                <c:pt idx="251149">
                  <c:v>55.425428013360097</c:v>
                </c:pt>
                <c:pt idx="251150">
                  <c:v>55.425506923670703</c:v>
                </c:pt>
                <c:pt idx="251151">
                  <c:v>55.425585833728803</c:v>
                </c:pt>
                <c:pt idx="251152">
                  <c:v>55.425664743534298</c:v>
                </c:pt>
                <c:pt idx="251153">
                  <c:v>55.425743653087302</c:v>
                </c:pt>
                <c:pt idx="251154">
                  <c:v>55.425822562387602</c:v>
                </c:pt>
                <c:pt idx="251155">
                  <c:v>55.425901471435402</c:v>
                </c:pt>
                <c:pt idx="251156">
                  <c:v>55.425980380230499</c:v>
                </c:pt>
                <c:pt idx="251157">
                  <c:v>55.426059288773097</c:v>
                </c:pt>
                <c:pt idx="251158">
                  <c:v>55.426138197063203</c:v>
                </c:pt>
                <c:pt idx="251159">
                  <c:v>55.426217105100598</c:v>
                </c:pt>
                <c:pt idx="251160">
                  <c:v>55.426296012885501</c:v>
                </c:pt>
                <c:pt idx="251161">
                  <c:v>55.4263749204178</c:v>
                </c:pt>
                <c:pt idx="251162">
                  <c:v>55.4264538276975</c:v>
                </c:pt>
                <c:pt idx="251163">
                  <c:v>55.426532734724603</c:v>
                </c:pt>
                <c:pt idx="251164">
                  <c:v>55.4266116414992</c:v>
                </c:pt>
                <c:pt idx="251165">
                  <c:v>55.426690548021199</c:v>
                </c:pt>
                <c:pt idx="251166">
                  <c:v>55.4267694542906</c:v>
                </c:pt>
                <c:pt idx="251167">
                  <c:v>55.426848360307403</c:v>
                </c:pt>
                <c:pt idx="251168">
                  <c:v>55.426927266071701</c:v>
                </c:pt>
                <c:pt idx="251169">
                  <c:v>55.4270061715834</c:v>
                </c:pt>
                <c:pt idx="251170">
                  <c:v>55.427085076842502</c:v>
                </c:pt>
                <c:pt idx="251171">
                  <c:v>55.427163981849098</c:v>
                </c:pt>
                <c:pt idx="251172">
                  <c:v>55.427242886603103</c:v>
                </c:pt>
                <c:pt idx="251173">
                  <c:v>55.427321791104497</c:v>
                </c:pt>
                <c:pt idx="251174">
                  <c:v>55.427400695353398</c:v>
                </c:pt>
                <c:pt idx="251175">
                  <c:v>55.427479599349702</c:v>
                </c:pt>
                <c:pt idx="251176">
                  <c:v>55.427558503093401</c:v>
                </c:pt>
                <c:pt idx="251177">
                  <c:v>55.427637406584601</c:v>
                </c:pt>
                <c:pt idx="251178">
                  <c:v>55.427716309823197</c:v>
                </c:pt>
                <c:pt idx="251179">
                  <c:v>55.427795212809201</c:v>
                </c:pt>
                <c:pt idx="251180">
                  <c:v>55.4278741155427</c:v>
                </c:pt>
                <c:pt idx="251181">
                  <c:v>55.427953018023601</c:v>
                </c:pt>
                <c:pt idx="251182">
                  <c:v>55.428031920252003</c:v>
                </c:pt>
                <c:pt idx="251183">
                  <c:v>55.428110822227801</c:v>
                </c:pt>
                <c:pt idx="251184">
                  <c:v>55.4281897239511</c:v>
                </c:pt>
                <c:pt idx="251185">
                  <c:v>55.428268625421801</c:v>
                </c:pt>
                <c:pt idx="251186">
                  <c:v>55.428347526639897</c:v>
                </c:pt>
                <c:pt idx="251187">
                  <c:v>55.428426427605501</c:v>
                </c:pt>
                <c:pt idx="251188">
                  <c:v>55.428505328318501</c:v>
                </c:pt>
                <c:pt idx="251189">
                  <c:v>55.428584228778902</c:v>
                </c:pt>
                <c:pt idx="251190">
                  <c:v>55.428663128986898</c:v>
                </c:pt>
                <c:pt idx="251191">
                  <c:v>55.428742028942203</c:v>
                </c:pt>
                <c:pt idx="251192">
                  <c:v>55.428820928645003</c:v>
                </c:pt>
                <c:pt idx="251193">
                  <c:v>55.428899828095297</c:v>
                </c:pt>
                <c:pt idx="251194">
                  <c:v>55.428978727293</c:v>
                </c:pt>
                <c:pt idx="251195">
                  <c:v>55.429057626238198</c:v>
                </c:pt>
                <c:pt idx="251196">
                  <c:v>55.429136524930797</c:v>
                </c:pt>
                <c:pt idx="251197">
                  <c:v>55.429215423370799</c:v>
                </c:pt>
                <c:pt idx="251198">
                  <c:v>55.429294321558302</c:v>
                </c:pt>
                <c:pt idx="251199">
                  <c:v>55.4293732194933</c:v>
                </c:pt>
                <c:pt idx="251200">
                  <c:v>55.4294521171757</c:v>
                </c:pt>
                <c:pt idx="251201">
                  <c:v>55.429531014605601</c:v>
                </c:pt>
                <c:pt idx="251202">
                  <c:v>55.429609911782997</c:v>
                </c:pt>
                <c:pt idx="251203">
                  <c:v>55.429688808707702</c:v>
                </c:pt>
                <c:pt idx="251204">
                  <c:v>55.429767705380002</c:v>
                </c:pt>
                <c:pt idx="251205">
                  <c:v>55.429846601799703</c:v>
                </c:pt>
                <c:pt idx="251206">
                  <c:v>55.429925497966899</c:v>
                </c:pt>
                <c:pt idx="251207">
                  <c:v>55.430004393881497</c:v>
                </c:pt>
                <c:pt idx="251208">
                  <c:v>55.430083289543603</c:v>
                </c:pt>
                <c:pt idx="251209">
                  <c:v>55.430162184953097</c:v>
                </c:pt>
                <c:pt idx="251210">
                  <c:v>55.4302410801102</c:v>
                </c:pt>
                <c:pt idx="251211">
                  <c:v>55.430319975014598</c:v>
                </c:pt>
                <c:pt idx="251212">
                  <c:v>55.430398869666597</c:v>
                </c:pt>
                <c:pt idx="251213">
                  <c:v>55.430477764065998</c:v>
                </c:pt>
                <c:pt idx="251214">
                  <c:v>55.4305566582129</c:v>
                </c:pt>
                <c:pt idx="251215">
                  <c:v>55.430635552107198</c:v>
                </c:pt>
                <c:pt idx="251216">
                  <c:v>55.430714445748997</c:v>
                </c:pt>
                <c:pt idx="251217">
                  <c:v>55.430793339138297</c:v>
                </c:pt>
                <c:pt idx="251218">
                  <c:v>55.430872232275</c:v>
                </c:pt>
                <c:pt idx="251219">
                  <c:v>55.430951125159297</c:v>
                </c:pt>
                <c:pt idx="251220">
                  <c:v>55.431030017791002</c:v>
                </c:pt>
                <c:pt idx="251221">
                  <c:v>55.431108910170103</c:v>
                </c:pt>
                <c:pt idx="251222">
                  <c:v>55.431187802296797</c:v>
                </c:pt>
                <c:pt idx="251223">
                  <c:v>55.431266694170901</c:v>
                </c:pt>
                <c:pt idx="251224">
                  <c:v>55.4313455857924</c:v>
                </c:pt>
                <c:pt idx="251225">
                  <c:v>55.431424477161499</c:v>
                </c:pt>
                <c:pt idx="251226">
                  <c:v>55.431503368278001</c:v>
                </c:pt>
                <c:pt idx="251227">
                  <c:v>55.431582259141997</c:v>
                </c:pt>
                <c:pt idx="251228">
                  <c:v>55.431661149753502</c:v>
                </c:pt>
                <c:pt idx="251229">
                  <c:v>55.431740040112501</c:v>
                </c:pt>
                <c:pt idx="251230">
                  <c:v>55.431818930218903</c:v>
                </c:pt>
                <c:pt idx="251231">
                  <c:v>55.431897820072798</c:v>
                </c:pt>
                <c:pt idx="251232">
                  <c:v>55.431976709674203</c:v>
                </c:pt>
                <c:pt idx="251233">
                  <c:v>55.432055599023101</c:v>
                </c:pt>
                <c:pt idx="251234">
                  <c:v>55.432134488119502</c:v>
                </c:pt>
                <c:pt idx="251235">
                  <c:v>55.432213376963297</c:v>
                </c:pt>
                <c:pt idx="251236">
                  <c:v>55.4322922655547</c:v>
                </c:pt>
                <c:pt idx="251237">
                  <c:v>55.432371153893499</c:v>
                </c:pt>
                <c:pt idx="251238">
                  <c:v>55.432450041979799</c:v>
                </c:pt>
                <c:pt idx="251239">
                  <c:v>55.4325289298136</c:v>
                </c:pt>
                <c:pt idx="251240">
                  <c:v>55.432607817394903</c:v>
                </c:pt>
                <c:pt idx="251241">
                  <c:v>55.432686704723601</c:v>
                </c:pt>
                <c:pt idx="251242">
                  <c:v>55.4327655917999</c:v>
                </c:pt>
                <c:pt idx="251243">
                  <c:v>55.432844478623601</c:v>
                </c:pt>
                <c:pt idx="251244">
                  <c:v>55.432923365194803</c:v>
                </c:pt>
                <c:pt idx="251245">
                  <c:v>55.433002251513599</c:v>
                </c:pt>
                <c:pt idx="251246">
                  <c:v>55.433081137579798</c:v>
                </c:pt>
                <c:pt idx="251247">
                  <c:v>55.433160023393498</c:v>
                </c:pt>
                <c:pt idx="251248">
                  <c:v>55.433238908954699</c:v>
                </c:pt>
                <c:pt idx="251249">
                  <c:v>55.433317794263402</c:v>
                </c:pt>
                <c:pt idx="251250">
                  <c:v>55.4333966793196</c:v>
                </c:pt>
                <c:pt idx="251251">
                  <c:v>55.433475564123299</c:v>
                </c:pt>
                <c:pt idx="251252">
                  <c:v>55.433554448674499</c:v>
                </c:pt>
                <c:pt idx="251253">
                  <c:v>55.433633332973102</c:v>
                </c:pt>
                <c:pt idx="251254">
                  <c:v>55.433712217019298</c:v>
                </c:pt>
                <c:pt idx="251255">
                  <c:v>55.433791100813004</c:v>
                </c:pt>
                <c:pt idx="251256">
                  <c:v>55.433869984354203</c:v>
                </c:pt>
                <c:pt idx="251257">
                  <c:v>55.433948867642897</c:v>
                </c:pt>
                <c:pt idx="251258">
                  <c:v>55.434027750679</c:v>
                </c:pt>
                <c:pt idx="251259">
                  <c:v>55.434106633462697</c:v>
                </c:pt>
                <c:pt idx="251260">
                  <c:v>55.434185515993903</c:v>
                </c:pt>
                <c:pt idx="251261">
                  <c:v>55.434264398272603</c:v>
                </c:pt>
                <c:pt idx="251262">
                  <c:v>55.434343280298798</c:v>
                </c:pt>
                <c:pt idx="251263">
                  <c:v>55.434422162072501</c:v>
                </c:pt>
                <c:pt idx="251264">
                  <c:v>55.434501043593698</c:v>
                </c:pt>
                <c:pt idx="251265">
                  <c:v>55.434579924862398</c:v>
                </c:pt>
                <c:pt idx="251266">
                  <c:v>55.434658805878698</c:v>
                </c:pt>
                <c:pt idx="251267">
                  <c:v>55.4347376866424</c:v>
                </c:pt>
                <c:pt idx="251268">
                  <c:v>55.434816567153597</c:v>
                </c:pt>
                <c:pt idx="251269">
                  <c:v>55.434895447412401</c:v>
                </c:pt>
                <c:pt idx="251270">
                  <c:v>55.434974327418601</c:v>
                </c:pt>
                <c:pt idx="251271">
                  <c:v>55.435053207172402</c:v>
                </c:pt>
                <c:pt idx="251272">
                  <c:v>55.435132086673697</c:v>
                </c:pt>
                <c:pt idx="251273">
                  <c:v>55.435210965922501</c:v>
                </c:pt>
                <c:pt idx="251274">
                  <c:v>55.435289844918799</c:v>
                </c:pt>
                <c:pt idx="251275">
                  <c:v>55.435368723662698</c:v>
                </c:pt>
                <c:pt idx="251276">
                  <c:v>55.435447602153999</c:v>
                </c:pt>
                <c:pt idx="251277">
                  <c:v>55.435526480392902</c:v>
                </c:pt>
                <c:pt idx="251278">
                  <c:v>55.435605358379298</c:v>
                </c:pt>
                <c:pt idx="251279">
                  <c:v>55.435684236113197</c:v>
                </c:pt>
                <c:pt idx="251280">
                  <c:v>55.435763113594597</c:v>
                </c:pt>
                <c:pt idx="251281">
                  <c:v>55.435841990823498</c:v>
                </c:pt>
                <c:pt idx="251282">
                  <c:v>55.4359208678</c:v>
                </c:pt>
                <c:pt idx="251283">
                  <c:v>55.435999744523997</c:v>
                </c:pt>
                <c:pt idx="251284">
                  <c:v>55.436078620995502</c:v>
                </c:pt>
                <c:pt idx="251285">
                  <c:v>55.436157497214502</c:v>
                </c:pt>
                <c:pt idx="251286">
                  <c:v>55.436236373181103</c:v>
                </c:pt>
                <c:pt idx="251287">
                  <c:v>55.436315248895198</c:v>
                </c:pt>
                <c:pt idx="251288">
                  <c:v>55.436394124356802</c:v>
                </c:pt>
                <c:pt idx="251289">
                  <c:v>55.4364729995659</c:v>
                </c:pt>
                <c:pt idx="251290">
                  <c:v>55.4365518745226</c:v>
                </c:pt>
                <c:pt idx="251291">
                  <c:v>55.436630749226701</c:v>
                </c:pt>
                <c:pt idx="251292">
                  <c:v>55.436709623678503</c:v>
                </c:pt>
                <c:pt idx="251293">
                  <c:v>55.4367884978777</c:v>
                </c:pt>
                <c:pt idx="251294">
                  <c:v>55.436867371824498</c:v>
                </c:pt>
                <c:pt idx="251295">
                  <c:v>55.436946245518797</c:v>
                </c:pt>
                <c:pt idx="251296">
                  <c:v>55.437025118960598</c:v>
                </c:pt>
                <c:pt idx="251297">
                  <c:v>55.43710399215</c:v>
                </c:pt>
                <c:pt idx="251298">
                  <c:v>55.437182865086903</c:v>
                </c:pt>
                <c:pt idx="251299">
                  <c:v>55.437261737771401</c:v>
                </c:pt>
                <c:pt idx="251300">
                  <c:v>55.4373406102034</c:v>
                </c:pt>
                <c:pt idx="251301">
                  <c:v>55.4374194823829</c:v>
                </c:pt>
                <c:pt idx="251302">
                  <c:v>55.437498354309902</c:v>
                </c:pt>
                <c:pt idx="251303">
                  <c:v>55.437577225984498</c:v>
                </c:pt>
                <c:pt idx="251304">
                  <c:v>55.437656097406602</c:v>
                </c:pt>
                <c:pt idx="251305">
                  <c:v>55.437734968576301</c:v>
                </c:pt>
                <c:pt idx="251306">
                  <c:v>55.437813839493501</c:v>
                </c:pt>
                <c:pt idx="251307">
                  <c:v>55.437892710158302</c:v>
                </c:pt>
                <c:pt idx="251308">
                  <c:v>55.437971580570597</c:v>
                </c:pt>
                <c:pt idx="251309">
                  <c:v>55.438050450730401</c:v>
                </c:pt>
                <c:pt idx="251310">
                  <c:v>55.438129320637799</c:v>
                </c:pt>
                <c:pt idx="251311">
                  <c:v>55.438208190292698</c:v>
                </c:pt>
                <c:pt idx="251312">
                  <c:v>55.438287059695199</c:v>
                </c:pt>
                <c:pt idx="251313">
                  <c:v>55.438365928845201</c:v>
                </c:pt>
                <c:pt idx="251314">
                  <c:v>55.438444797742797</c:v>
                </c:pt>
                <c:pt idx="251315">
                  <c:v>55.438523666387901</c:v>
                </c:pt>
                <c:pt idx="251316">
                  <c:v>55.4386025347805</c:v>
                </c:pt>
                <c:pt idx="251317">
                  <c:v>55.4386814029207</c:v>
                </c:pt>
                <c:pt idx="251318">
                  <c:v>55.438760270808501</c:v>
                </c:pt>
                <c:pt idx="251319">
                  <c:v>55.438839138443797</c:v>
                </c:pt>
                <c:pt idx="251320">
                  <c:v>55.4389180058267</c:v>
                </c:pt>
                <c:pt idx="251321">
                  <c:v>55.438996872957098</c:v>
                </c:pt>
                <c:pt idx="251322">
                  <c:v>55.439075739834998</c:v>
                </c:pt>
                <c:pt idx="251323">
                  <c:v>55.439154606460598</c:v>
                </c:pt>
                <c:pt idx="251324">
                  <c:v>55.4392334728336</c:v>
                </c:pt>
                <c:pt idx="251325">
                  <c:v>55.439312338954302</c:v>
                </c:pt>
                <c:pt idx="251326">
                  <c:v>55.439391204822499</c:v>
                </c:pt>
                <c:pt idx="251327">
                  <c:v>55.439470070438198</c:v>
                </c:pt>
                <c:pt idx="251328">
                  <c:v>55.439548935801497</c:v>
                </c:pt>
                <c:pt idx="251329">
                  <c:v>55.439627800912398</c:v>
                </c:pt>
                <c:pt idx="251330">
                  <c:v>55.4397066657708</c:v>
                </c:pt>
                <c:pt idx="251331">
                  <c:v>55.439785530376803</c:v>
                </c:pt>
                <c:pt idx="251332">
                  <c:v>55.4398643947303</c:v>
                </c:pt>
                <c:pt idx="251333">
                  <c:v>55.439943258831399</c:v>
                </c:pt>
                <c:pt idx="251334">
                  <c:v>55.440022122680098</c:v>
                </c:pt>
                <c:pt idx="251335">
                  <c:v>55.440100986276299</c:v>
                </c:pt>
                <c:pt idx="251336">
                  <c:v>55.440179849620101</c:v>
                </c:pt>
                <c:pt idx="251337">
                  <c:v>55.440258712711497</c:v>
                </c:pt>
                <c:pt idx="251338">
                  <c:v>55.440337575550402</c:v>
                </c:pt>
                <c:pt idx="251339">
                  <c:v>55.4404164381369</c:v>
                </c:pt>
                <c:pt idx="251340">
                  <c:v>55.440495300470999</c:v>
                </c:pt>
                <c:pt idx="251341">
                  <c:v>55.440574162552601</c:v>
                </c:pt>
                <c:pt idx="251342">
                  <c:v>55.440653024381803</c:v>
                </c:pt>
                <c:pt idx="251343">
                  <c:v>55.440731885958598</c:v>
                </c:pt>
                <c:pt idx="251344">
                  <c:v>55.440810747282903</c:v>
                </c:pt>
                <c:pt idx="251345">
                  <c:v>55.440889608354901</c:v>
                </c:pt>
                <c:pt idx="251346">
                  <c:v>55.440968469174301</c:v>
                </c:pt>
                <c:pt idx="251347">
                  <c:v>55.441047329741401</c:v>
                </c:pt>
                <c:pt idx="251348">
                  <c:v>55.441126190056004</c:v>
                </c:pt>
                <c:pt idx="251349">
                  <c:v>55.441205050118299</c:v>
                </c:pt>
                <c:pt idx="251350">
                  <c:v>55.441283909928003</c:v>
                </c:pt>
                <c:pt idx="251351">
                  <c:v>55.441362769485401</c:v>
                </c:pt>
                <c:pt idx="251352">
                  <c:v>55.441441628790301</c:v>
                </c:pt>
                <c:pt idx="251353">
                  <c:v>55.441520487842901</c:v>
                </c:pt>
                <c:pt idx="251354">
                  <c:v>55.441599346643002</c:v>
                </c:pt>
                <c:pt idx="251355">
                  <c:v>55.441678205190698</c:v>
                </c:pt>
                <c:pt idx="251356">
                  <c:v>55.441757063485902</c:v>
                </c:pt>
                <c:pt idx="251357">
                  <c:v>55.4418359215287</c:v>
                </c:pt>
                <c:pt idx="251358">
                  <c:v>55.441914779319198</c:v>
                </c:pt>
                <c:pt idx="251359">
                  <c:v>55.441993636857198</c:v>
                </c:pt>
                <c:pt idx="251360">
                  <c:v>55.442072494142799</c:v>
                </c:pt>
                <c:pt idx="251361">
                  <c:v>55.442151351176001</c:v>
                </c:pt>
                <c:pt idx="251362">
                  <c:v>55.442230207956698</c:v>
                </c:pt>
                <c:pt idx="251363">
                  <c:v>55.442309064485102</c:v>
                </c:pt>
                <c:pt idx="251364">
                  <c:v>55.442387920761</c:v>
                </c:pt>
                <c:pt idx="251365">
                  <c:v>55.442466776784499</c:v>
                </c:pt>
                <c:pt idx="251366">
                  <c:v>55.4425456325556</c:v>
                </c:pt>
                <c:pt idx="251367">
                  <c:v>55.442624488074301</c:v>
                </c:pt>
                <c:pt idx="251368">
                  <c:v>55.442703343340597</c:v>
                </c:pt>
                <c:pt idx="251369">
                  <c:v>55.4427821983545</c:v>
                </c:pt>
                <c:pt idx="251370">
                  <c:v>55.442861053115998</c:v>
                </c:pt>
                <c:pt idx="251371">
                  <c:v>55.442939907625103</c:v>
                </c:pt>
                <c:pt idx="251372">
                  <c:v>55.443018761881703</c:v>
                </c:pt>
                <c:pt idx="251373">
                  <c:v>55.443097615886003</c:v>
                </c:pt>
                <c:pt idx="251374">
                  <c:v>55.443176469637798</c:v>
                </c:pt>
                <c:pt idx="251375">
                  <c:v>55.443255323137301</c:v>
                </c:pt>
                <c:pt idx="251376">
                  <c:v>55.443334176384298</c:v>
                </c:pt>
                <c:pt idx="251377">
                  <c:v>55.443413029379002</c:v>
                </c:pt>
                <c:pt idx="251378">
                  <c:v>55.443491882121201</c:v>
                </c:pt>
                <c:pt idx="251379">
                  <c:v>55.4435707346111</c:v>
                </c:pt>
                <c:pt idx="251380">
                  <c:v>55.443649586848501</c:v>
                </c:pt>
                <c:pt idx="251381">
                  <c:v>55.443728438833602</c:v>
                </c:pt>
                <c:pt idx="251382">
                  <c:v>55.443807290566198</c:v>
                </c:pt>
                <c:pt idx="251383">
                  <c:v>55.443886142046502</c:v>
                </c:pt>
                <c:pt idx="251384">
                  <c:v>55.4439649932743</c:v>
                </c:pt>
                <c:pt idx="251385">
                  <c:v>55.444043844249798</c:v>
                </c:pt>
                <c:pt idx="251386">
                  <c:v>55.444122694972798</c:v>
                </c:pt>
                <c:pt idx="251387">
                  <c:v>55.444201545443498</c:v>
                </c:pt>
                <c:pt idx="251388">
                  <c:v>55.444280395661799</c:v>
                </c:pt>
                <c:pt idx="251389">
                  <c:v>55.444359245627602</c:v>
                </c:pt>
                <c:pt idx="251390">
                  <c:v>55.444438095341098</c:v>
                </c:pt>
                <c:pt idx="251391">
                  <c:v>55.444516944802203</c:v>
                </c:pt>
                <c:pt idx="251392">
                  <c:v>55.444595794010901</c:v>
                </c:pt>
                <c:pt idx="251393">
                  <c:v>55.4446746429673</c:v>
                </c:pt>
                <c:pt idx="251394">
                  <c:v>55.4447534916712</c:v>
                </c:pt>
                <c:pt idx="251395">
                  <c:v>55.444832340122701</c:v>
                </c:pt>
                <c:pt idx="251396">
                  <c:v>55.444911188321903</c:v>
                </c:pt>
                <c:pt idx="251397">
                  <c:v>55.444990036268699</c:v>
                </c:pt>
                <c:pt idx="251398">
                  <c:v>55.445068883963003</c:v>
                </c:pt>
                <c:pt idx="251399">
                  <c:v>55.445147731405001</c:v>
                </c:pt>
                <c:pt idx="251400">
                  <c:v>55.445226578594699</c:v>
                </c:pt>
                <c:pt idx="251401">
                  <c:v>55.445305425531899</c:v>
                </c:pt>
                <c:pt idx="251402">
                  <c:v>55.4453842722167</c:v>
                </c:pt>
                <c:pt idx="251403">
                  <c:v>55.445463118649201</c:v>
                </c:pt>
                <c:pt idx="251404">
                  <c:v>55.445541964829303</c:v>
                </c:pt>
                <c:pt idx="251405">
                  <c:v>55.445620810756999</c:v>
                </c:pt>
                <c:pt idx="251406">
                  <c:v>55.445699656432303</c:v>
                </c:pt>
                <c:pt idx="251407">
                  <c:v>55.445778501855301</c:v>
                </c:pt>
                <c:pt idx="251408">
                  <c:v>55.4458573470259</c:v>
                </c:pt>
                <c:pt idx="251409">
                  <c:v>55.445936191944099</c:v>
                </c:pt>
                <c:pt idx="251410">
                  <c:v>55.4460150366099</c:v>
                </c:pt>
                <c:pt idx="251411">
                  <c:v>55.446093881023302</c:v>
                </c:pt>
                <c:pt idx="251412">
                  <c:v>55.446172725184397</c:v>
                </c:pt>
                <c:pt idx="251413">
                  <c:v>55.4462515690931</c:v>
                </c:pt>
                <c:pt idx="251414">
                  <c:v>55.446330412749496</c:v>
                </c:pt>
                <c:pt idx="251415">
                  <c:v>55.446409256153402</c:v>
                </c:pt>
                <c:pt idx="251416">
                  <c:v>55.446488099305</c:v>
                </c:pt>
                <c:pt idx="251417">
                  <c:v>55.4465669422042</c:v>
                </c:pt>
                <c:pt idx="251418">
                  <c:v>55.4466457848511</c:v>
                </c:pt>
                <c:pt idx="251419">
                  <c:v>55.446724627245601</c:v>
                </c:pt>
                <c:pt idx="251420">
                  <c:v>55.446803469387703</c:v>
                </c:pt>
                <c:pt idx="251421">
                  <c:v>55.446882311277399</c:v>
                </c:pt>
                <c:pt idx="251422">
                  <c:v>55.446961152914803</c:v>
                </c:pt>
                <c:pt idx="251423">
                  <c:v>55.4470399942998</c:v>
                </c:pt>
                <c:pt idx="251424">
                  <c:v>55.447118835432498</c:v>
                </c:pt>
                <c:pt idx="251425">
                  <c:v>55.447197676312797</c:v>
                </c:pt>
                <c:pt idx="251426">
                  <c:v>55.447276516940697</c:v>
                </c:pt>
                <c:pt idx="251427">
                  <c:v>55.447355357316297</c:v>
                </c:pt>
                <c:pt idx="251428">
                  <c:v>55.447434197439499</c:v>
                </c:pt>
                <c:pt idx="251429">
                  <c:v>55.447513037310301</c:v>
                </c:pt>
                <c:pt idx="251430">
                  <c:v>55.447591876928797</c:v>
                </c:pt>
                <c:pt idx="251431">
                  <c:v>55.447670716294901</c:v>
                </c:pt>
                <c:pt idx="251432">
                  <c:v>55.447749555408699</c:v>
                </c:pt>
                <c:pt idx="251433">
                  <c:v>55.447828394270097</c:v>
                </c:pt>
                <c:pt idx="251434">
                  <c:v>55.447907232879103</c:v>
                </c:pt>
                <c:pt idx="251435">
                  <c:v>55.447986071235803</c:v>
                </c:pt>
                <c:pt idx="251436">
                  <c:v>55.448064909340196</c:v>
                </c:pt>
                <c:pt idx="251437">
                  <c:v>55.448143747192198</c:v>
                </c:pt>
                <c:pt idx="251438">
                  <c:v>55.4482225847918</c:v>
                </c:pt>
                <c:pt idx="251439">
                  <c:v>55.448301422139103</c:v>
                </c:pt>
                <c:pt idx="251440">
                  <c:v>55.448380259234</c:v>
                </c:pt>
                <c:pt idx="251441">
                  <c:v>55.448459096076597</c:v>
                </c:pt>
                <c:pt idx="251442">
                  <c:v>55.448537932666802</c:v>
                </c:pt>
                <c:pt idx="251443">
                  <c:v>55.448616769004701</c:v>
                </c:pt>
                <c:pt idx="251444">
                  <c:v>55.448695605090201</c:v>
                </c:pt>
                <c:pt idx="251445">
                  <c:v>55.448774440923401</c:v>
                </c:pt>
                <c:pt idx="251446">
                  <c:v>55.448853276504302</c:v>
                </c:pt>
                <c:pt idx="251447">
                  <c:v>55.448932111832796</c:v>
                </c:pt>
                <c:pt idx="251448">
                  <c:v>55.449010946908899</c:v>
                </c:pt>
                <c:pt idx="251449">
                  <c:v>55.449089781732702</c:v>
                </c:pt>
                <c:pt idx="251450">
                  <c:v>55.449168616304199</c:v>
                </c:pt>
                <c:pt idx="251451">
                  <c:v>55.449247450623297</c:v>
                </c:pt>
                <c:pt idx="251452">
                  <c:v>55.449326284690102</c:v>
                </c:pt>
                <c:pt idx="251453">
                  <c:v>55.449405118504501</c:v>
                </c:pt>
                <c:pt idx="251454">
                  <c:v>55.449483952066601</c:v>
                </c:pt>
                <c:pt idx="251455">
                  <c:v>55.449562785376401</c:v>
                </c:pt>
                <c:pt idx="251456">
                  <c:v>55.449641618433802</c:v>
                </c:pt>
                <c:pt idx="251457">
                  <c:v>55.449720451238903</c:v>
                </c:pt>
                <c:pt idx="251458">
                  <c:v>55.449799283791698</c:v>
                </c:pt>
                <c:pt idx="251459">
                  <c:v>55.449878116092101</c:v>
                </c:pt>
                <c:pt idx="251460">
                  <c:v>55.449956948140198</c:v>
                </c:pt>
                <c:pt idx="251461">
                  <c:v>55.450035779935902</c:v>
                </c:pt>
                <c:pt idx="251462">
                  <c:v>55.4501146114793</c:v>
                </c:pt>
                <c:pt idx="251463">
                  <c:v>55.450193442770399</c:v>
                </c:pt>
                <c:pt idx="251464">
                  <c:v>55.450272273809098</c:v>
                </c:pt>
                <c:pt idx="251465">
                  <c:v>55.450351104595498</c:v>
                </c:pt>
                <c:pt idx="251466">
                  <c:v>55.450429935129598</c:v>
                </c:pt>
                <c:pt idx="251467">
                  <c:v>55.450508765411399</c:v>
                </c:pt>
                <c:pt idx="251468">
                  <c:v>55.450587595440801</c:v>
                </c:pt>
                <c:pt idx="251469">
                  <c:v>55.450666425217896</c:v>
                </c:pt>
                <c:pt idx="251470">
                  <c:v>55.450745254742699</c:v>
                </c:pt>
                <c:pt idx="251471">
                  <c:v>55.450824084015103</c:v>
                </c:pt>
                <c:pt idx="251472">
                  <c:v>55.4509029130352</c:v>
                </c:pt>
                <c:pt idx="251473">
                  <c:v>55.450981741802998</c:v>
                </c:pt>
                <c:pt idx="251474">
                  <c:v>55.451060570318504</c:v>
                </c:pt>
                <c:pt idx="251475">
                  <c:v>55.451139398581603</c:v>
                </c:pt>
                <c:pt idx="251476">
                  <c:v>55.451218226592403</c:v>
                </c:pt>
                <c:pt idx="251477">
                  <c:v>55.451297054351002</c:v>
                </c:pt>
                <c:pt idx="251478">
                  <c:v>55.451375881857103</c:v>
                </c:pt>
                <c:pt idx="251479">
                  <c:v>55.451454709110997</c:v>
                </c:pt>
                <c:pt idx="251480">
                  <c:v>55.4515335361125</c:v>
                </c:pt>
                <c:pt idx="251481">
                  <c:v>55.451612362861802</c:v>
                </c:pt>
                <c:pt idx="251482">
                  <c:v>55.451691189358698</c:v>
                </c:pt>
                <c:pt idx="251483">
                  <c:v>55.451770015603302</c:v>
                </c:pt>
                <c:pt idx="251484">
                  <c:v>55.451848841595499</c:v>
                </c:pt>
                <c:pt idx="251485">
                  <c:v>55.451927667335497</c:v>
                </c:pt>
                <c:pt idx="251486">
                  <c:v>55.452006492823102</c:v>
                </c:pt>
                <c:pt idx="251487">
                  <c:v>55.452085318058501</c:v>
                </c:pt>
                <c:pt idx="251488">
                  <c:v>55.4521641430415</c:v>
                </c:pt>
                <c:pt idx="251489">
                  <c:v>55.4522429677722</c:v>
                </c:pt>
                <c:pt idx="251490">
                  <c:v>55.452321792250601</c:v>
                </c:pt>
                <c:pt idx="251491">
                  <c:v>55.452400616476702</c:v>
                </c:pt>
                <c:pt idx="251492">
                  <c:v>55.452479440450503</c:v>
                </c:pt>
                <c:pt idx="251493">
                  <c:v>55.452558264171898</c:v>
                </c:pt>
                <c:pt idx="251494">
                  <c:v>55.452637087641101</c:v>
                </c:pt>
                <c:pt idx="251495">
                  <c:v>55.452715910857897</c:v>
                </c:pt>
                <c:pt idx="251496">
                  <c:v>55.4527947338225</c:v>
                </c:pt>
                <c:pt idx="251497">
                  <c:v>55.452873556534698</c:v>
                </c:pt>
                <c:pt idx="251498">
                  <c:v>55.452952378994702</c:v>
                </c:pt>
                <c:pt idx="251499">
                  <c:v>55.4530312012023</c:v>
                </c:pt>
                <c:pt idx="251500">
                  <c:v>55.453110023157599</c:v>
                </c:pt>
                <c:pt idx="251501">
                  <c:v>55.453188844860698</c:v>
                </c:pt>
                <c:pt idx="251502">
                  <c:v>55.453267666311397</c:v>
                </c:pt>
                <c:pt idx="251503">
                  <c:v>55.453346487509798</c:v>
                </c:pt>
                <c:pt idx="251504">
                  <c:v>55.453425308455998</c:v>
                </c:pt>
                <c:pt idx="251505">
                  <c:v>55.453504129149799</c:v>
                </c:pt>
                <c:pt idx="251506">
                  <c:v>55.453582949591301</c:v>
                </c:pt>
                <c:pt idx="251507">
                  <c:v>55.453661769780602</c:v>
                </c:pt>
                <c:pt idx="251508">
                  <c:v>55.453740589717498</c:v>
                </c:pt>
                <c:pt idx="251509">
                  <c:v>55.453819409402101</c:v>
                </c:pt>
                <c:pt idx="251510">
                  <c:v>55.453898228834497</c:v>
                </c:pt>
                <c:pt idx="251511">
                  <c:v>55.453977048014501</c:v>
                </c:pt>
                <c:pt idx="251512">
                  <c:v>55.454055866942298</c:v>
                </c:pt>
                <c:pt idx="251513">
                  <c:v>55.454134685617802</c:v>
                </c:pt>
                <c:pt idx="251514">
                  <c:v>55.454213504040901</c:v>
                </c:pt>
                <c:pt idx="251515">
                  <c:v>55.454292322211799</c:v>
                </c:pt>
                <c:pt idx="251516">
                  <c:v>55.454371140130398</c:v>
                </c:pt>
                <c:pt idx="251517">
                  <c:v>55.454449957796697</c:v>
                </c:pt>
                <c:pt idx="251518">
                  <c:v>55.454528775210797</c:v>
                </c:pt>
                <c:pt idx="251519">
                  <c:v>55.454607592372497</c:v>
                </c:pt>
                <c:pt idx="251520">
                  <c:v>55.454686409281898</c:v>
                </c:pt>
                <c:pt idx="251521">
                  <c:v>55.454765225939099</c:v>
                </c:pt>
                <c:pt idx="251522">
                  <c:v>55.454844042344</c:v>
                </c:pt>
                <c:pt idx="251523">
                  <c:v>55.454922858496502</c:v>
                </c:pt>
                <c:pt idx="251524">
                  <c:v>55.455001674396897</c:v>
                </c:pt>
                <c:pt idx="251525">
                  <c:v>55.455080490044899</c:v>
                </c:pt>
                <c:pt idx="251526">
                  <c:v>55.455159305440603</c:v>
                </c:pt>
                <c:pt idx="251527">
                  <c:v>55.455238120584099</c:v>
                </c:pt>
                <c:pt idx="251528">
                  <c:v>55.455316935475302</c:v>
                </c:pt>
                <c:pt idx="251529">
                  <c:v>55.455395750114199</c:v>
                </c:pt>
                <c:pt idx="251530">
                  <c:v>55.455474564500797</c:v>
                </c:pt>
                <c:pt idx="251531">
                  <c:v>55.455553378635102</c:v>
                </c:pt>
                <c:pt idx="251532">
                  <c:v>55.4556321925172</c:v>
                </c:pt>
                <c:pt idx="251533">
                  <c:v>55.455711006146998</c:v>
                </c:pt>
                <c:pt idx="251534">
                  <c:v>55.455789819524497</c:v>
                </c:pt>
                <c:pt idx="251535">
                  <c:v>55.455868632649697</c:v>
                </c:pt>
                <c:pt idx="251536">
                  <c:v>55.455947445522703</c:v>
                </c:pt>
                <c:pt idx="251537">
                  <c:v>55.456026258143403</c:v>
                </c:pt>
                <c:pt idx="251538">
                  <c:v>55.456105070511803</c:v>
                </c:pt>
                <c:pt idx="251539">
                  <c:v>55.456183882627997</c:v>
                </c:pt>
                <c:pt idx="251540">
                  <c:v>55.456262694491798</c:v>
                </c:pt>
                <c:pt idx="251541">
                  <c:v>55.456341506103499</c:v>
                </c:pt>
                <c:pt idx="251542">
                  <c:v>55.456420317462801</c:v>
                </c:pt>
                <c:pt idx="251543">
                  <c:v>55.456499128569902</c:v>
                </c:pt>
                <c:pt idx="251544">
                  <c:v>55.456577939424697</c:v>
                </c:pt>
                <c:pt idx="251545">
                  <c:v>55.4566567500272</c:v>
                </c:pt>
                <c:pt idx="251546">
                  <c:v>55.456735560377503</c:v>
                </c:pt>
                <c:pt idx="251547">
                  <c:v>55.456814370475499</c:v>
                </c:pt>
                <c:pt idx="251548">
                  <c:v>55.456893180321202</c:v>
                </c:pt>
                <c:pt idx="251549">
                  <c:v>55.456971989914699</c:v>
                </c:pt>
                <c:pt idx="251550">
                  <c:v>55.457050799255903</c:v>
                </c:pt>
                <c:pt idx="251551">
                  <c:v>55.4571296083449</c:v>
                </c:pt>
                <c:pt idx="251552">
                  <c:v>55.457208417181597</c:v>
                </c:pt>
                <c:pt idx="251553">
                  <c:v>55.457287225766002</c:v>
                </c:pt>
                <c:pt idx="251554">
                  <c:v>55.4573660340982</c:v>
                </c:pt>
                <c:pt idx="251555">
                  <c:v>55.457444842178099</c:v>
                </c:pt>
                <c:pt idx="251556">
                  <c:v>55.457523650005797</c:v>
                </c:pt>
                <c:pt idx="251557">
                  <c:v>55.457602457581203</c:v>
                </c:pt>
                <c:pt idx="251558">
                  <c:v>55.457681264904302</c:v>
                </c:pt>
                <c:pt idx="251559">
                  <c:v>55.457760071975201</c:v>
                </c:pt>
                <c:pt idx="251560">
                  <c:v>55.457838878793901</c:v>
                </c:pt>
                <c:pt idx="251561">
                  <c:v>55.457917685360201</c:v>
                </c:pt>
                <c:pt idx="251562">
                  <c:v>55.4579964916744</c:v>
                </c:pt>
                <c:pt idx="251563">
                  <c:v>55.458075297736201</c:v>
                </c:pt>
                <c:pt idx="251564">
                  <c:v>55.458154103545901</c:v>
                </c:pt>
                <c:pt idx="251565">
                  <c:v>55.458232909103202</c:v>
                </c:pt>
                <c:pt idx="251566">
                  <c:v>55.458311714408403</c:v>
                </c:pt>
                <c:pt idx="251567">
                  <c:v>55.458390519461297</c:v>
                </c:pt>
                <c:pt idx="251568">
                  <c:v>55.458469324261898</c:v>
                </c:pt>
                <c:pt idx="251569">
                  <c:v>55.4585481288103</c:v>
                </c:pt>
                <c:pt idx="251570">
                  <c:v>55.458626933106402</c:v>
                </c:pt>
                <c:pt idx="251571">
                  <c:v>55.458705737150296</c:v>
                </c:pt>
                <c:pt idx="251572">
                  <c:v>55.458784540941998</c:v>
                </c:pt>
                <c:pt idx="251573">
                  <c:v>55.458863344481401</c:v>
                </c:pt>
                <c:pt idx="251574">
                  <c:v>55.458942147768497</c:v>
                </c:pt>
                <c:pt idx="251575">
                  <c:v>55.459020950803499</c:v>
                </c:pt>
                <c:pt idx="251576">
                  <c:v>55.459099753586102</c:v>
                </c:pt>
                <c:pt idx="251577">
                  <c:v>55.459178556116598</c:v>
                </c:pt>
                <c:pt idx="251578">
                  <c:v>55.459257358394801</c:v>
                </c:pt>
                <c:pt idx="251579">
                  <c:v>55.459336160420698</c:v>
                </c:pt>
                <c:pt idx="251580">
                  <c:v>55.459414962194401</c:v>
                </c:pt>
                <c:pt idx="251581">
                  <c:v>55.459493763715898</c:v>
                </c:pt>
                <c:pt idx="251582">
                  <c:v>55.459572564985201</c:v>
                </c:pt>
                <c:pt idx="251583">
                  <c:v>55.459651366002198</c:v>
                </c:pt>
                <c:pt idx="251584">
                  <c:v>55.459730166766903</c:v>
                </c:pt>
                <c:pt idx="251585">
                  <c:v>55.4598089672795</c:v>
                </c:pt>
                <c:pt idx="251586">
                  <c:v>55.459887767539797</c:v>
                </c:pt>
                <c:pt idx="251587">
                  <c:v>55.459966567547902</c:v>
                </c:pt>
                <c:pt idx="251588">
                  <c:v>55.460045367303699</c:v>
                </c:pt>
                <c:pt idx="251589">
                  <c:v>55.460124166807297</c:v>
                </c:pt>
                <c:pt idx="251590">
                  <c:v>55.460202966058702</c:v>
                </c:pt>
                <c:pt idx="251591">
                  <c:v>55.4602817650579</c:v>
                </c:pt>
                <c:pt idx="251592">
                  <c:v>55.460360563804798</c:v>
                </c:pt>
                <c:pt idx="251593">
                  <c:v>55.460439362299503</c:v>
                </c:pt>
                <c:pt idx="251594">
                  <c:v>55.460518160541902</c:v>
                </c:pt>
                <c:pt idx="251595">
                  <c:v>55.4605969585322</c:v>
                </c:pt>
                <c:pt idx="251596">
                  <c:v>55.460675756270199</c:v>
                </c:pt>
                <c:pt idx="251597">
                  <c:v>55.460754553755997</c:v>
                </c:pt>
                <c:pt idx="251598">
                  <c:v>55.460833350989603</c:v>
                </c:pt>
                <c:pt idx="251599">
                  <c:v>55.460912147970902</c:v>
                </c:pt>
                <c:pt idx="251600">
                  <c:v>55.460990944700001</c:v>
                </c:pt>
                <c:pt idx="251601">
                  <c:v>55.4610697411769</c:v>
                </c:pt>
                <c:pt idx="251602">
                  <c:v>55.461148537401598</c:v>
                </c:pt>
                <c:pt idx="251603">
                  <c:v>55.461227333374097</c:v>
                </c:pt>
                <c:pt idx="251604">
                  <c:v>55.461306129094297</c:v>
                </c:pt>
                <c:pt idx="251605">
                  <c:v>55.461384924562303</c:v>
                </c:pt>
                <c:pt idx="251606">
                  <c:v>55.461463719778102</c:v>
                </c:pt>
                <c:pt idx="251607">
                  <c:v>55.461542514741701</c:v>
                </c:pt>
                <c:pt idx="251608">
                  <c:v>55.461621309453101</c:v>
                </c:pt>
                <c:pt idx="251609">
                  <c:v>55.4617001039123</c:v>
                </c:pt>
                <c:pt idx="251610">
                  <c:v>55.461778898119199</c:v>
                </c:pt>
                <c:pt idx="251611">
                  <c:v>55.461857692073998</c:v>
                </c:pt>
                <c:pt idx="251612">
                  <c:v>55.461936485776498</c:v>
                </c:pt>
                <c:pt idx="251613">
                  <c:v>55.462015279226797</c:v>
                </c:pt>
                <c:pt idx="251614">
                  <c:v>55.462094072424897</c:v>
                </c:pt>
                <c:pt idx="251615">
                  <c:v>55.462172865370803</c:v>
                </c:pt>
                <c:pt idx="251616">
                  <c:v>55.462251658064403</c:v>
                </c:pt>
                <c:pt idx="251617">
                  <c:v>55.462330450505902</c:v>
                </c:pt>
                <c:pt idx="251618">
                  <c:v>55.462409242695202</c:v>
                </c:pt>
                <c:pt idx="251619">
                  <c:v>55.462488034632202</c:v>
                </c:pt>
                <c:pt idx="251620">
                  <c:v>55.462566826317101</c:v>
                </c:pt>
                <c:pt idx="251621">
                  <c:v>55.4626456177497</c:v>
                </c:pt>
                <c:pt idx="251622">
                  <c:v>55.4627244089302</c:v>
                </c:pt>
                <c:pt idx="251623">
                  <c:v>55.462803199858399</c:v>
                </c:pt>
                <c:pt idx="251624">
                  <c:v>55.462881990534399</c:v>
                </c:pt>
                <c:pt idx="251625">
                  <c:v>55.462960780958298</c:v>
                </c:pt>
                <c:pt idx="251626">
                  <c:v>55.463039571129897</c:v>
                </c:pt>
                <c:pt idx="251627">
                  <c:v>55.463118361049297</c:v>
                </c:pt>
                <c:pt idx="251628">
                  <c:v>55.463197150716603</c:v>
                </c:pt>
                <c:pt idx="251629">
                  <c:v>55.463275940131602</c:v>
                </c:pt>
                <c:pt idx="251630">
                  <c:v>55.463354729294402</c:v>
                </c:pt>
                <c:pt idx="251631">
                  <c:v>55.4634335182051</c:v>
                </c:pt>
                <c:pt idx="251632">
                  <c:v>55.4635123068635</c:v>
                </c:pt>
                <c:pt idx="251633">
                  <c:v>55.463591095269798</c:v>
                </c:pt>
                <c:pt idx="251634">
                  <c:v>55.463669883423798</c:v>
                </c:pt>
                <c:pt idx="251635">
                  <c:v>55.463748671325703</c:v>
                </c:pt>
                <c:pt idx="251636">
                  <c:v>55.463827458975302</c:v>
                </c:pt>
                <c:pt idx="251637">
                  <c:v>55.463906246372801</c:v>
                </c:pt>
                <c:pt idx="251638">
                  <c:v>55.463985033518099</c:v>
                </c:pt>
                <c:pt idx="251639">
                  <c:v>55.464063820411198</c:v>
                </c:pt>
                <c:pt idx="251640">
                  <c:v>55.464142607052104</c:v>
                </c:pt>
                <c:pt idx="251641">
                  <c:v>55.464221393440802</c:v>
                </c:pt>
                <c:pt idx="251642">
                  <c:v>55.4643001795773</c:v>
                </c:pt>
                <c:pt idx="251643">
                  <c:v>55.464378965461698</c:v>
                </c:pt>
                <c:pt idx="251644">
                  <c:v>55.464457751093803</c:v>
                </c:pt>
                <c:pt idx="251645">
                  <c:v>55.464536536473801</c:v>
                </c:pt>
                <c:pt idx="251646">
                  <c:v>55.464615321601599</c:v>
                </c:pt>
                <c:pt idx="251647">
                  <c:v>55.464694106477097</c:v>
                </c:pt>
                <c:pt idx="251648">
                  <c:v>55.464772891100601</c:v>
                </c:pt>
                <c:pt idx="251649">
                  <c:v>55.464851675471799</c:v>
                </c:pt>
                <c:pt idx="251650">
                  <c:v>55.464930459590803</c:v>
                </c:pt>
                <c:pt idx="251651">
                  <c:v>55.4650092434577</c:v>
                </c:pt>
                <c:pt idx="251652">
                  <c:v>55.465088027072397</c:v>
                </c:pt>
                <c:pt idx="251653">
                  <c:v>55.465166810434901</c:v>
                </c:pt>
                <c:pt idx="251654">
                  <c:v>55.465245593545198</c:v>
                </c:pt>
                <c:pt idx="251655">
                  <c:v>55.465324376403402</c:v>
                </c:pt>
                <c:pt idx="251656">
                  <c:v>55.465403159009298</c:v>
                </c:pt>
                <c:pt idx="251657">
                  <c:v>55.465481941363102</c:v>
                </c:pt>
                <c:pt idx="251658">
                  <c:v>55.465560723464797</c:v>
                </c:pt>
                <c:pt idx="251659">
                  <c:v>55.465639505314201</c:v>
                </c:pt>
                <c:pt idx="251660">
                  <c:v>55.465718286911503</c:v>
                </c:pt>
                <c:pt idx="251661">
                  <c:v>55.465797068256599</c:v>
                </c:pt>
                <c:pt idx="251662">
                  <c:v>55.465875849349501</c:v>
                </c:pt>
                <c:pt idx="251663">
                  <c:v>55.465954630190303</c:v>
                </c:pt>
                <c:pt idx="251664">
                  <c:v>55.466033410778898</c:v>
                </c:pt>
                <c:pt idx="251665">
                  <c:v>55.4661121911153</c:v>
                </c:pt>
                <c:pt idx="251666">
                  <c:v>55.466190971199502</c:v>
                </c:pt>
                <c:pt idx="251667">
                  <c:v>55.466269751031597</c:v>
                </c:pt>
                <c:pt idx="251668">
                  <c:v>55.466348530611498</c:v>
                </c:pt>
                <c:pt idx="251669">
                  <c:v>55.466427309939299</c:v>
                </c:pt>
                <c:pt idx="251670">
                  <c:v>55.4665060890148</c:v>
                </c:pt>
                <c:pt idx="251671">
                  <c:v>55.4665848678383</c:v>
                </c:pt>
                <c:pt idx="251672">
                  <c:v>55.466663646409501</c:v>
                </c:pt>
                <c:pt idx="251673">
                  <c:v>55.466742424728601</c:v>
                </c:pt>
                <c:pt idx="251674">
                  <c:v>55.466821202795501</c:v>
                </c:pt>
                <c:pt idx="251675">
                  <c:v>55.4668999806103</c:v>
                </c:pt>
                <c:pt idx="251676">
                  <c:v>55.4669787581729</c:v>
                </c:pt>
                <c:pt idx="251677">
                  <c:v>55.467057535483299</c:v>
                </c:pt>
                <c:pt idx="251678">
                  <c:v>55.467136312541598</c:v>
                </c:pt>
                <c:pt idx="251679">
                  <c:v>55.467215089347803</c:v>
                </c:pt>
                <c:pt idx="251680">
                  <c:v>55.467293865901702</c:v>
                </c:pt>
                <c:pt idx="251681">
                  <c:v>55.4673726422035</c:v>
                </c:pt>
                <c:pt idx="251682">
                  <c:v>55.467451418253198</c:v>
                </c:pt>
                <c:pt idx="251683">
                  <c:v>55.467530194050703</c:v>
                </c:pt>
                <c:pt idx="251684">
                  <c:v>55.467608969596</c:v>
                </c:pt>
                <c:pt idx="251685">
                  <c:v>55.467687744889197</c:v>
                </c:pt>
                <c:pt idx="251686">
                  <c:v>55.467766519930301</c:v>
                </c:pt>
                <c:pt idx="251687">
                  <c:v>55.467845294719197</c:v>
                </c:pt>
                <c:pt idx="251688">
                  <c:v>55.467924069255901</c:v>
                </c:pt>
                <c:pt idx="251689">
                  <c:v>55.468002843540503</c:v>
                </c:pt>
                <c:pt idx="251690">
                  <c:v>55.468081617572899</c:v>
                </c:pt>
                <c:pt idx="251691">
                  <c:v>55.468160391353202</c:v>
                </c:pt>
                <c:pt idx="251692">
                  <c:v>55.468239164881403</c:v>
                </c:pt>
                <c:pt idx="251693">
                  <c:v>55.468317938157398</c:v>
                </c:pt>
                <c:pt idx="251694">
                  <c:v>55.4683967111812</c:v>
                </c:pt>
                <c:pt idx="251695">
                  <c:v>55.468475483952901</c:v>
                </c:pt>
                <c:pt idx="251696">
                  <c:v>55.468554256472501</c:v>
                </c:pt>
                <c:pt idx="251697">
                  <c:v>55.468633028739902</c:v>
                </c:pt>
                <c:pt idx="251698">
                  <c:v>55.468711800755102</c:v>
                </c:pt>
                <c:pt idx="251699">
                  <c:v>55.468790572518301</c:v>
                </c:pt>
                <c:pt idx="251700">
                  <c:v>55.468869344029301</c:v>
                </c:pt>
                <c:pt idx="251701">
                  <c:v>55.4689481152881</c:v>
                </c:pt>
                <c:pt idx="251702">
                  <c:v>55.469026886294799</c:v>
                </c:pt>
                <c:pt idx="251703">
                  <c:v>55.469105657049397</c:v>
                </c:pt>
                <c:pt idx="251704">
                  <c:v>55.469184427551802</c:v>
                </c:pt>
                <c:pt idx="251705">
                  <c:v>55.4692631978021</c:v>
                </c:pt>
                <c:pt idx="251706">
                  <c:v>55.469341967800297</c:v>
                </c:pt>
                <c:pt idx="251707">
                  <c:v>55.469420737546301</c:v>
                </c:pt>
                <c:pt idx="251708">
                  <c:v>55.469499507040197</c:v>
                </c:pt>
                <c:pt idx="251709">
                  <c:v>55.469578276281901</c:v>
                </c:pt>
                <c:pt idx="251710">
                  <c:v>55.469657045271497</c:v>
                </c:pt>
                <c:pt idx="251711">
                  <c:v>55.469735814008999</c:v>
                </c:pt>
                <c:pt idx="251712">
                  <c:v>55.469814582494401</c:v>
                </c:pt>
                <c:pt idx="251713">
                  <c:v>55.469893350727602</c:v>
                </c:pt>
                <c:pt idx="251714">
                  <c:v>55.469972118708696</c:v>
                </c:pt>
                <c:pt idx="251715">
                  <c:v>55.470050886437697</c:v>
                </c:pt>
                <c:pt idx="251716">
                  <c:v>55.470129653914498</c:v>
                </c:pt>
                <c:pt idx="251717">
                  <c:v>55.470208421139198</c:v>
                </c:pt>
                <c:pt idx="251718">
                  <c:v>55.470287188111797</c:v>
                </c:pt>
                <c:pt idx="251719">
                  <c:v>55.470365954832303</c:v>
                </c:pt>
                <c:pt idx="251720">
                  <c:v>55.470444721300602</c:v>
                </c:pt>
                <c:pt idx="251721">
                  <c:v>55.4705234875168</c:v>
                </c:pt>
                <c:pt idx="251722">
                  <c:v>55.470602253480898</c:v>
                </c:pt>
                <c:pt idx="251723">
                  <c:v>55.470681019192803</c:v>
                </c:pt>
                <c:pt idx="251724">
                  <c:v>55.470759784652699</c:v>
                </c:pt>
                <c:pt idx="251725">
                  <c:v>55.470838549860403</c:v>
                </c:pt>
                <c:pt idx="251726">
                  <c:v>55.470917314815999</c:v>
                </c:pt>
                <c:pt idx="251727">
                  <c:v>55.470996079519402</c:v>
                </c:pt>
                <c:pt idx="251728">
                  <c:v>55.471074843970797</c:v>
                </c:pt>
                <c:pt idx="251729">
                  <c:v>55.471153608169999</c:v>
                </c:pt>
                <c:pt idx="251730">
                  <c:v>55.4712323721172</c:v>
                </c:pt>
                <c:pt idx="251731">
                  <c:v>55.471311135812201</c:v>
                </c:pt>
                <c:pt idx="251732">
                  <c:v>55.471389899255101</c:v>
                </c:pt>
                <c:pt idx="251733">
                  <c:v>55.471468662445801</c:v>
                </c:pt>
                <c:pt idx="251734">
                  <c:v>55.4715474253845</c:v>
                </c:pt>
                <c:pt idx="251735">
                  <c:v>55.471626188070999</c:v>
                </c:pt>
                <c:pt idx="251736">
                  <c:v>55.471704950505497</c:v>
                </c:pt>
                <c:pt idx="251737">
                  <c:v>55.471783712687802</c:v>
                </c:pt>
                <c:pt idx="251738">
                  <c:v>55.471862474618</c:v>
                </c:pt>
                <c:pt idx="251739">
                  <c:v>55.471941236296097</c:v>
                </c:pt>
                <c:pt idx="251740">
                  <c:v>55.4720199977221</c:v>
                </c:pt>
                <c:pt idx="251741">
                  <c:v>55.472098758896003</c:v>
                </c:pt>
                <c:pt idx="251742">
                  <c:v>55.472177519817798</c:v>
                </c:pt>
                <c:pt idx="251743">
                  <c:v>55.4722562804875</c:v>
                </c:pt>
                <c:pt idx="251744">
                  <c:v>55.472335040905001</c:v>
                </c:pt>
                <c:pt idx="251745">
                  <c:v>55.472413801070502</c:v>
                </c:pt>
                <c:pt idx="251746">
                  <c:v>55.472492560983802</c:v>
                </c:pt>
                <c:pt idx="251747">
                  <c:v>55.472571320645102</c:v>
                </c:pt>
                <c:pt idx="251748">
                  <c:v>55.472650080054201</c:v>
                </c:pt>
                <c:pt idx="251749">
                  <c:v>55.4727288392113</c:v>
                </c:pt>
                <c:pt idx="251750">
                  <c:v>55.472807598116198</c:v>
                </c:pt>
                <c:pt idx="251751">
                  <c:v>55.472886356769102</c:v>
                </c:pt>
                <c:pt idx="251752">
                  <c:v>55.472965115169799</c:v>
                </c:pt>
                <c:pt idx="251753">
                  <c:v>55.473043873318503</c:v>
                </c:pt>
                <c:pt idx="251754">
                  <c:v>55.473122631214999</c:v>
                </c:pt>
                <c:pt idx="251755">
                  <c:v>55.473201388859501</c:v>
                </c:pt>
                <c:pt idx="251756">
                  <c:v>55.473280146251803</c:v>
                </c:pt>
                <c:pt idx="251757">
                  <c:v>55.473358903392104</c:v>
                </c:pt>
                <c:pt idx="251758">
                  <c:v>55.473437660280297</c:v>
                </c:pt>
                <c:pt idx="251759">
                  <c:v>55.473516416916297</c:v>
                </c:pt>
                <c:pt idx="251760">
                  <c:v>55.473595173300303</c:v>
                </c:pt>
                <c:pt idx="251761">
                  <c:v>55.473673929432202</c:v>
                </c:pt>
                <c:pt idx="251762">
                  <c:v>55.473752685312</c:v>
                </c:pt>
                <c:pt idx="251763">
                  <c:v>55.473831440939698</c:v>
                </c:pt>
                <c:pt idx="251764">
                  <c:v>55.473910196315302</c:v>
                </c:pt>
                <c:pt idx="251765">
                  <c:v>55.473988951438898</c:v>
                </c:pt>
                <c:pt idx="251766">
                  <c:v>55.474067706310301</c:v>
                </c:pt>
                <c:pt idx="251767">
                  <c:v>55.474146460929703</c:v>
                </c:pt>
                <c:pt idx="251768">
                  <c:v>55.474225215296897</c:v>
                </c:pt>
                <c:pt idx="251769">
                  <c:v>55.474303969412098</c:v>
                </c:pt>
                <c:pt idx="251770">
                  <c:v>55.474382723275198</c:v>
                </c:pt>
                <c:pt idx="251771">
                  <c:v>55.474461476886198</c:v>
                </c:pt>
                <c:pt idx="251772">
                  <c:v>55.474540230245097</c:v>
                </c:pt>
                <c:pt idx="251773">
                  <c:v>55.474618983352002</c:v>
                </c:pt>
                <c:pt idx="251774">
                  <c:v>55.4746977362067</c:v>
                </c:pt>
                <c:pt idx="251775">
                  <c:v>55.474776488809397</c:v>
                </c:pt>
                <c:pt idx="251776">
                  <c:v>55.47485524116</c:v>
                </c:pt>
                <c:pt idx="251777">
                  <c:v>55.474933993258603</c:v>
                </c:pt>
                <c:pt idx="251778">
                  <c:v>55.475012745104998</c:v>
                </c:pt>
                <c:pt idx="251779">
                  <c:v>55.475091496699399</c:v>
                </c:pt>
                <c:pt idx="251780">
                  <c:v>55.475170248041699</c:v>
                </c:pt>
                <c:pt idx="251781">
                  <c:v>55.4752489991319</c:v>
                </c:pt>
                <c:pt idx="251782">
                  <c:v>55.475327749969999</c:v>
                </c:pt>
                <c:pt idx="251783">
                  <c:v>55.475406500556097</c:v>
                </c:pt>
                <c:pt idx="251784">
                  <c:v>55.475485250890102</c:v>
                </c:pt>
                <c:pt idx="251785">
                  <c:v>55.475564000972</c:v>
                </c:pt>
                <c:pt idx="251786">
                  <c:v>55.475642750801804</c:v>
                </c:pt>
                <c:pt idx="251787">
                  <c:v>55.475721500379599</c:v>
                </c:pt>
                <c:pt idx="251788">
                  <c:v>55.475800249705301</c:v>
                </c:pt>
                <c:pt idx="251789">
                  <c:v>55.475878998779002</c:v>
                </c:pt>
                <c:pt idx="251790">
                  <c:v>55.475957747600503</c:v>
                </c:pt>
                <c:pt idx="251791">
                  <c:v>55.476036496170003</c:v>
                </c:pt>
                <c:pt idx="251792">
                  <c:v>55.476115244487502</c:v>
                </c:pt>
                <c:pt idx="251793">
                  <c:v>55.476193992552801</c:v>
                </c:pt>
                <c:pt idx="251794">
                  <c:v>55.476272740366099</c:v>
                </c:pt>
                <c:pt idx="251795">
                  <c:v>55.476351487927303</c:v>
                </c:pt>
                <c:pt idx="251796">
                  <c:v>55.476430235236499</c:v>
                </c:pt>
                <c:pt idx="251797">
                  <c:v>55.476508982293602</c:v>
                </c:pt>
                <c:pt idx="251798">
                  <c:v>55.476587729098704</c:v>
                </c:pt>
                <c:pt idx="251799">
                  <c:v>55.476666475651697</c:v>
                </c:pt>
                <c:pt idx="251800">
                  <c:v>55.476745221952598</c:v>
                </c:pt>
                <c:pt idx="251801">
                  <c:v>55.476823968001497</c:v>
                </c:pt>
                <c:pt idx="251802">
                  <c:v>55.476902713798303</c:v>
                </c:pt>
                <c:pt idx="251803">
                  <c:v>55.476981459343001</c:v>
                </c:pt>
                <c:pt idx="251804">
                  <c:v>55.477060204635698</c:v>
                </c:pt>
                <c:pt idx="251805">
                  <c:v>55.477138949676302</c:v>
                </c:pt>
                <c:pt idx="251806">
                  <c:v>55.477217694464898</c:v>
                </c:pt>
                <c:pt idx="251807">
                  <c:v>55.4772964390014</c:v>
                </c:pt>
                <c:pt idx="251808">
                  <c:v>55.477375183285901</c:v>
                </c:pt>
                <c:pt idx="251809">
                  <c:v>55.477453927318301</c:v>
                </c:pt>
                <c:pt idx="251810">
                  <c:v>55.4775326710987</c:v>
                </c:pt>
                <c:pt idx="251811">
                  <c:v>55.477611414626999</c:v>
                </c:pt>
                <c:pt idx="251812">
                  <c:v>55.477690157903197</c:v>
                </c:pt>
                <c:pt idx="251813">
                  <c:v>55.477768900927401</c:v>
                </c:pt>
                <c:pt idx="251814">
                  <c:v>55.477847643699597</c:v>
                </c:pt>
                <c:pt idx="251815">
                  <c:v>55.4779263862197</c:v>
                </c:pt>
                <c:pt idx="251816">
                  <c:v>55.478005128487801</c:v>
                </c:pt>
                <c:pt idx="251817">
                  <c:v>55.478083870503802</c:v>
                </c:pt>
                <c:pt idx="251818">
                  <c:v>55.478162612267802</c:v>
                </c:pt>
                <c:pt idx="251819">
                  <c:v>55.478241353779701</c:v>
                </c:pt>
                <c:pt idx="251820">
                  <c:v>55.478320095039599</c:v>
                </c:pt>
                <c:pt idx="251821">
                  <c:v>55.478398836047397</c:v>
                </c:pt>
                <c:pt idx="251822">
                  <c:v>55.478477576803201</c:v>
                </c:pt>
                <c:pt idx="251823">
                  <c:v>55.478556317306897</c:v>
                </c:pt>
                <c:pt idx="251824">
                  <c:v>55.478635057558698</c:v>
                </c:pt>
                <c:pt idx="251825">
                  <c:v>55.478713797558299</c:v>
                </c:pt>
                <c:pt idx="251826">
                  <c:v>55.4787925373059</c:v>
                </c:pt>
                <c:pt idx="251827">
                  <c:v>55.478871276801499</c:v>
                </c:pt>
                <c:pt idx="251828">
                  <c:v>55.478950016045097</c:v>
                </c:pt>
                <c:pt idx="251829">
                  <c:v>55.479028755036602</c:v>
                </c:pt>
                <c:pt idx="251830">
                  <c:v>55.479107493776098</c:v>
                </c:pt>
                <c:pt idx="251831">
                  <c:v>55.479186232263501</c:v>
                </c:pt>
                <c:pt idx="251832">
                  <c:v>55.479264970498903</c:v>
                </c:pt>
                <c:pt idx="251833">
                  <c:v>55.479343708482297</c:v>
                </c:pt>
                <c:pt idx="251834">
                  <c:v>55.479422446213597</c:v>
                </c:pt>
                <c:pt idx="251835">
                  <c:v>55.479501183692904</c:v>
                </c:pt>
                <c:pt idx="251836">
                  <c:v>55.479579920920202</c:v>
                </c:pt>
                <c:pt idx="251837">
                  <c:v>55.479658657895499</c:v>
                </c:pt>
                <c:pt idx="251838">
                  <c:v>55.479737394618702</c:v>
                </c:pt>
                <c:pt idx="251839">
                  <c:v>55.479816131089898</c:v>
                </c:pt>
                <c:pt idx="251840">
                  <c:v>55.479894867309</c:v>
                </c:pt>
                <c:pt idx="251841">
                  <c:v>55.4799736032762</c:v>
                </c:pt>
                <c:pt idx="251842">
                  <c:v>55.4800523389913</c:v>
                </c:pt>
                <c:pt idx="251843">
                  <c:v>55.480131074454299</c:v>
                </c:pt>
                <c:pt idx="251844">
                  <c:v>55.480209809665403</c:v>
                </c:pt>
                <c:pt idx="251845">
                  <c:v>55.480288544624401</c:v>
                </c:pt>
                <c:pt idx="251846">
                  <c:v>55.480367279331404</c:v>
                </c:pt>
                <c:pt idx="251847">
                  <c:v>55.480446013786398</c:v>
                </c:pt>
                <c:pt idx="251848">
                  <c:v>55.480524747989399</c:v>
                </c:pt>
                <c:pt idx="251849">
                  <c:v>55.4806034819403</c:v>
                </c:pt>
                <c:pt idx="251850">
                  <c:v>55.480682215639199</c:v>
                </c:pt>
                <c:pt idx="251851">
                  <c:v>55.480760949086097</c:v>
                </c:pt>
                <c:pt idx="251852">
                  <c:v>55.480839682281001</c:v>
                </c:pt>
                <c:pt idx="251853">
                  <c:v>55.480918415223897</c:v>
                </c:pt>
                <c:pt idx="251854">
                  <c:v>55.480997147914699</c:v>
                </c:pt>
                <c:pt idx="251855">
                  <c:v>55.481075880353501</c:v>
                </c:pt>
                <c:pt idx="251856">
                  <c:v>55.481154612540301</c:v>
                </c:pt>
                <c:pt idx="251857">
                  <c:v>55.4812333444751</c:v>
                </c:pt>
                <c:pt idx="251858">
                  <c:v>55.481312076157899</c:v>
                </c:pt>
                <c:pt idx="251859">
                  <c:v>55.481390807588703</c:v>
                </c:pt>
                <c:pt idx="251860">
                  <c:v>55.481469538767399</c:v>
                </c:pt>
                <c:pt idx="251861">
                  <c:v>55.481548269694201</c:v>
                </c:pt>
                <c:pt idx="251862">
                  <c:v>55.481627000368903</c:v>
                </c:pt>
                <c:pt idx="251863">
                  <c:v>55.481705730791703</c:v>
                </c:pt>
                <c:pt idx="251864">
                  <c:v>55.481784460962402</c:v>
                </c:pt>
                <c:pt idx="251865">
                  <c:v>55.4818631908811</c:v>
                </c:pt>
                <c:pt idx="251866">
                  <c:v>55.481941920547797</c:v>
                </c:pt>
                <c:pt idx="251867">
                  <c:v>55.4820206499625</c:v>
                </c:pt>
                <c:pt idx="251868">
                  <c:v>55.482099379125202</c:v>
                </c:pt>
                <c:pt idx="251869">
                  <c:v>55.482178108035797</c:v>
                </c:pt>
                <c:pt idx="251870">
                  <c:v>55.482256836694503</c:v>
                </c:pt>
                <c:pt idx="251871">
                  <c:v>55.482335565101202</c:v>
                </c:pt>
                <c:pt idx="251872">
                  <c:v>55.4824142932559</c:v>
                </c:pt>
                <c:pt idx="251873">
                  <c:v>55.482493021158596</c:v>
                </c:pt>
                <c:pt idx="251874">
                  <c:v>55.4825717488092</c:v>
                </c:pt>
                <c:pt idx="251875">
                  <c:v>55.482650476207901</c:v>
                </c:pt>
                <c:pt idx="251876">
                  <c:v>55.482729203354602</c:v>
                </c:pt>
                <c:pt idx="251877">
                  <c:v>55.482807930249201</c:v>
                </c:pt>
                <c:pt idx="251878">
                  <c:v>55.4828866568919</c:v>
                </c:pt>
                <c:pt idx="251879">
                  <c:v>55.482965383282597</c:v>
                </c:pt>
                <c:pt idx="251880">
                  <c:v>55.4830441094213</c:v>
                </c:pt>
                <c:pt idx="251881">
                  <c:v>55.483122835307903</c:v>
                </c:pt>
                <c:pt idx="251882">
                  <c:v>55.483201560942597</c:v>
                </c:pt>
                <c:pt idx="251883">
                  <c:v>55.483280286325297</c:v>
                </c:pt>
                <c:pt idx="251884">
                  <c:v>55.483359011456002</c:v>
                </c:pt>
                <c:pt idx="251885">
                  <c:v>55.4834377363348</c:v>
                </c:pt>
                <c:pt idx="251886">
                  <c:v>55.483516460961503</c:v>
                </c:pt>
                <c:pt idx="251887">
                  <c:v>55.483595185336199</c:v>
                </c:pt>
                <c:pt idx="251888">
                  <c:v>55.483673909459</c:v>
                </c:pt>
                <c:pt idx="251889">
                  <c:v>55.483752633329701</c:v>
                </c:pt>
                <c:pt idx="251890">
                  <c:v>55.4838313569485</c:v>
                </c:pt>
                <c:pt idx="251891">
                  <c:v>55.483910080315198</c:v>
                </c:pt>
                <c:pt idx="251892">
                  <c:v>55.483988803430002</c:v>
                </c:pt>
                <c:pt idx="251893">
                  <c:v>55.484067526292797</c:v>
                </c:pt>
                <c:pt idx="251894">
                  <c:v>55.484146248903699</c:v>
                </c:pt>
                <c:pt idx="251895">
                  <c:v>55.484224971262499</c:v>
                </c:pt>
                <c:pt idx="251896">
                  <c:v>55.484303693369299</c:v>
                </c:pt>
                <c:pt idx="251897">
                  <c:v>55.484382415224196</c:v>
                </c:pt>
                <c:pt idx="251898">
                  <c:v>55.4844611368271</c:v>
                </c:pt>
                <c:pt idx="251899">
                  <c:v>55.484539858178003</c:v>
                </c:pt>
                <c:pt idx="251900">
                  <c:v>55.484618579276898</c:v>
                </c:pt>
                <c:pt idx="251901">
                  <c:v>55.484697300123898</c:v>
                </c:pt>
                <c:pt idx="251902">
                  <c:v>55.484776020718897</c:v>
                </c:pt>
                <c:pt idx="251903">
                  <c:v>55.484854741061902</c:v>
                </c:pt>
                <c:pt idx="251904">
                  <c:v>55.484933461152899</c:v>
                </c:pt>
                <c:pt idx="251905">
                  <c:v>55.485012180991902</c:v>
                </c:pt>
                <c:pt idx="251906">
                  <c:v>55.485090900579003</c:v>
                </c:pt>
                <c:pt idx="251907">
                  <c:v>55.485169619914103</c:v>
                </c:pt>
                <c:pt idx="251908">
                  <c:v>55.485248338997202</c:v>
                </c:pt>
                <c:pt idx="251909">
                  <c:v>55.4853270578283</c:v>
                </c:pt>
                <c:pt idx="251910">
                  <c:v>55.485405776407497</c:v>
                </c:pt>
                <c:pt idx="251911">
                  <c:v>55.485484494734699</c:v>
                </c:pt>
                <c:pt idx="251912">
                  <c:v>55.4855632128099</c:v>
                </c:pt>
                <c:pt idx="251913">
                  <c:v>55.4856419306332</c:v>
                </c:pt>
                <c:pt idx="251914">
                  <c:v>55.485720648204499</c:v>
                </c:pt>
                <c:pt idx="251915">
                  <c:v>55.485799365523803</c:v>
                </c:pt>
                <c:pt idx="251916">
                  <c:v>55.485878082591199</c:v>
                </c:pt>
                <c:pt idx="251917">
                  <c:v>55.485956799406601</c:v>
                </c:pt>
                <c:pt idx="251918">
                  <c:v>55.486035515970002</c:v>
                </c:pt>
                <c:pt idx="251919">
                  <c:v>55.486114232281402</c:v>
                </c:pt>
                <c:pt idx="251920">
                  <c:v>55.4861929483409</c:v>
                </c:pt>
                <c:pt idx="251921">
                  <c:v>55.486271664148497</c:v>
                </c:pt>
                <c:pt idx="251922">
                  <c:v>55.486350379704</c:v>
                </c:pt>
                <c:pt idx="251923">
                  <c:v>55.486429095007601</c:v>
                </c:pt>
                <c:pt idx="251924">
                  <c:v>55.486507810059301</c:v>
                </c:pt>
                <c:pt idx="251925">
                  <c:v>55.486586524859</c:v>
                </c:pt>
                <c:pt idx="251926">
                  <c:v>55.486665239406697</c:v>
                </c:pt>
                <c:pt idx="251927">
                  <c:v>55.486743953702501</c:v>
                </c:pt>
                <c:pt idx="251928">
                  <c:v>55.486822667746303</c:v>
                </c:pt>
                <c:pt idx="251929">
                  <c:v>55.486901381538097</c:v>
                </c:pt>
                <c:pt idx="251930">
                  <c:v>55.486980095078103</c:v>
                </c:pt>
                <c:pt idx="251931">
                  <c:v>55.487058808366001</c:v>
                </c:pt>
                <c:pt idx="251932">
                  <c:v>55.487137521401998</c:v>
                </c:pt>
                <c:pt idx="251933">
                  <c:v>55.487216234186</c:v>
                </c:pt>
                <c:pt idx="251934">
                  <c:v>55.487294946718102</c:v>
                </c:pt>
                <c:pt idx="251935">
                  <c:v>55.487373658998301</c:v>
                </c:pt>
                <c:pt idx="251936">
                  <c:v>55.4874523710264</c:v>
                </c:pt>
                <c:pt idx="251937">
                  <c:v>55.487531082802697</c:v>
                </c:pt>
                <c:pt idx="251938">
                  <c:v>55.487609794327</c:v>
                </c:pt>
                <c:pt idx="251939">
                  <c:v>55.487688505599301</c:v>
                </c:pt>
                <c:pt idx="251940">
                  <c:v>55.487767216619702</c:v>
                </c:pt>
                <c:pt idx="251941">
                  <c:v>55.487845927388101</c:v>
                </c:pt>
                <c:pt idx="251942">
                  <c:v>55.487924637904598</c:v>
                </c:pt>
                <c:pt idx="251943">
                  <c:v>55.488003348169201</c:v>
                </c:pt>
                <c:pt idx="251944">
                  <c:v>55.488082058181803</c:v>
                </c:pt>
                <c:pt idx="251945">
                  <c:v>55.488160767942396</c:v>
                </c:pt>
                <c:pt idx="251946">
                  <c:v>55.488239477451103</c:v>
                </c:pt>
                <c:pt idx="251947">
                  <c:v>55.4883181867079</c:v>
                </c:pt>
                <c:pt idx="251948">
                  <c:v>55.488396895712803</c:v>
                </c:pt>
                <c:pt idx="251949">
                  <c:v>55.488475604465698</c:v>
                </c:pt>
                <c:pt idx="251950">
                  <c:v>55.488554312966599</c:v>
                </c:pt>
                <c:pt idx="251951">
                  <c:v>55.488633021215598</c:v>
                </c:pt>
                <c:pt idx="251952">
                  <c:v>55.488711729212703</c:v>
                </c:pt>
                <c:pt idx="251953">
                  <c:v>55.4887904369578</c:v>
                </c:pt>
                <c:pt idx="251954">
                  <c:v>55.488869144451002</c:v>
                </c:pt>
                <c:pt idx="251955">
                  <c:v>55.488947851692302</c:v>
                </c:pt>
                <c:pt idx="251956">
                  <c:v>55.489026558681701</c:v>
                </c:pt>
                <c:pt idx="251957">
                  <c:v>55.489105265418999</c:v>
                </c:pt>
                <c:pt idx="251958">
                  <c:v>55.489183971904502</c:v>
                </c:pt>
                <c:pt idx="251959">
                  <c:v>55.489262678137997</c:v>
                </c:pt>
                <c:pt idx="251960">
                  <c:v>55.489341384119697</c:v>
                </c:pt>
                <c:pt idx="251961">
                  <c:v>55.489420089849297</c:v>
                </c:pt>
                <c:pt idx="251962">
                  <c:v>55.489498795327101</c:v>
                </c:pt>
                <c:pt idx="251963">
                  <c:v>55.489577500552898</c:v>
                </c:pt>
                <c:pt idx="251964">
                  <c:v>55.489656205526799</c:v>
                </c:pt>
                <c:pt idx="251965">
                  <c:v>55.4897349102487</c:v>
                </c:pt>
                <c:pt idx="251966">
                  <c:v>55.489813614718699</c:v>
                </c:pt>
                <c:pt idx="251967">
                  <c:v>55.489892318936803</c:v>
                </c:pt>
                <c:pt idx="251968">
                  <c:v>55.489971022902999</c:v>
                </c:pt>
                <c:pt idx="251969">
                  <c:v>55.490049726617301</c:v>
                </c:pt>
                <c:pt idx="251970">
                  <c:v>55.490128430079601</c:v>
                </c:pt>
                <c:pt idx="251971">
                  <c:v>55.490207133289999</c:v>
                </c:pt>
                <c:pt idx="251972">
                  <c:v>55.490285836248503</c:v>
                </c:pt>
                <c:pt idx="251973">
                  <c:v>55.490364538955099</c:v>
                </c:pt>
                <c:pt idx="251974">
                  <c:v>55.4904432414097</c:v>
                </c:pt>
                <c:pt idx="251975">
                  <c:v>55.4905219436124</c:v>
                </c:pt>
                <c:pt idx="251976">
                  <c:v>55.490600645563198</c:v>
                </c:pt>
                <c:pt idx="251977">
                  <c:v>55.490679347262102</c:v>
                </c:pt>
                <c:pt idx="251978">
                  <c:v>55.490758048709097</c:v>
                </c:pt>
                <c:pt idx="251979">
                  <c:v>55.490836749904098</c:v>
                </c:pt>
                <c:pt idx="251980">
                  <c:v>55.490915450847297</c:v>
                </c:pt>
                <c:pt idx="251981">
                  <c:v>55.490994151538501</c:v>
                </c:pt>
                <c:pt idx="251982">
                  <c:v>55.491072851977798</c:v>
                </c:pt>
                <c:pt idx="251983">
                  <c:v>55.491151552165199</c:v>
                </c:pt>
                <c:pt idx="251984">
                  <c:v>55.491230252100699</c:v>
                </c:pt>
                <c:pt idx="251985">
                  <c:v>55.491308951784298</c:v>
                </c:pt>
                <c:pt idx="251986">
                  <c:v>55.491387651215902</c:v>
                </c:pt>
                <c:pt idx="251987">
                  <c:v>55.491466350395697</c:v>
                </c:pt>
                <c:pt idx="251988">
                  <c:v>55.491545049323499</c:v>
                </c:pt>
                <c:pt idx="251989">
                  <c:v>55.491623747999498</c:v>
                </c:pt>
                <c:pt idx="251990">
                  <c:v>55.491702446423503</c:v>
                </c:pt>
                <c:pt idx="251991">
                  <c:v>55.491781144595599</c:v>
                </c:pt>
                <c:pt idx="251992">
                  <c:v>55.491859842515801</c:v>
                </c:pt>
                <c:pt idx="251993">
                  <c:v>55.491938540184101</c:v>
                </c:pt>
                <c:pt idx="251994">
                  <c:v>55.4920172376005</c:v>
                </c:pt>
                <c:pt idx="251995">
                  <c:v>55.492095934764997</c:v>
                </c:pt>
                <c:pt idx="251996">
                  <c:v>55.492174631677599</c:v>
                </c:pt>
                <c:pt idx="251997">
                  <c:v>55.4922533283383</c:v>
                </c:pt>
                <c:pt idx="251998">
                  <c:v>55.4923320247471</c:v>
                </c:pt>
                <c:pt idx="251999">
                  <c:v>55.492410720903997</c:v>
                </c:pt>
                <c:pt idx="252000">
                  <c:v>55.492489416809001</c:v>
                </c:pt>
                <c:pt idx="252001">
                  <c:v>55.492568112462102</c:v>
                </c:pt>
                <c:pt idx="252002">
                  <c:v>55.492646807863302</c:v>
                </c:pt>
                <c:pt idx="252003">
                  <c:v>55.492725503012601</c:v>
                </c:pt>
                <c:pt idx="252004">
                  <c:v>55.492804197909997</c:v>
                </c:pt>
                <c:pt idx="252005">
                  <c:v>55.4928828925555</c:v>
                </c:pt>
                <c:pt idx="252006">
                  <c:v>55.4929615869492</c:v>
                </c:pt>
                <c:pt idx="252007">
                  <c:v>55.493040281090899</c:v>
                </c:pt>
                <c:pt idx="252008">
                  <c:v>55.493118974980703</c:v>
                </c:pt>
                <c:pt idx="252009">
                  <c:v>55.493197668618699</c:v>
                </c:pt>
                <c:pt idx="252010">
                  <c:v>55.4932763620047</c:v>
                </c:pt>
                <c:pt idx="252011">
                  <c:v>55.493355055138899</c:v>
                </c:pt>
                <c:pt idx="252012">
                  <c:v>55.493433748021097</c:v>
                </c:pt>
                <c:pt idx="252013">
                  <c:v>55.4935124406515</c:v>
                </c:pt>
                <c:pt idx="252014">
                  <c:v>55.493591133030002</c:v>
                </c:pt>
                <c:pt idx="252015">
                  <c:v>55.493669825156601</c:v>
                </c:pt>
                <c:pt idx="252016">
                  <c:v>55.4937485170313</c:v>
                </c:pt>
                <c:pt idx="252017">
                  <c:v>55.493827208654103</c:v>
                </c:pt>
                <c:pt idx="252018">
                  <c:v>55.493905900025098</c:v>
                </c:pt>
                <c:pt idx="252019">
                  <c:v>55.493984591144198</c:v>
                </c:pt>
                <c:pt idx="252020">
                  <c:v>55.494063282011297</c:v>
                </c:pt>
                <c:pt idx="252021">
                  <c:v>55.494141972626601</c:v>
                </c:pt>
                <c:pt idx="252022">
                  <c:v>55.494220662990003</c:v>
                </c:pt>
                <c:pt idx="252023">
                  <c:v>55.494299353101603</c:v>
                </c:pt>
                <c:pt idx="252024">
                  <c:v>55.494378042961202</c:v>
                </c:pt>
                <c:pt idx="252025">
                  <c:v>55.494456732568999</c:v>
                </c:pt>
                <c:pt idx="252026">
                  <c:v>55.494535421924901</c:v>
                </c:pt>
                <c:pt idx="252027">
                  <c:v>55.494614111028902</c:v>
                </c:pt>
                <c:pt idx="252028">
                  <c:v>55.494692799881101</c:v>
                </c:pt>
                <c:pt idx="252029">
                  <c:v>55.494771488481298</c:v>
                </c:pt>
                <c:pt idx="252030">
                  <c:v>55.494850176829701</c:v>
                </c:pt>
                <c:pt idx="252031">
                  <c:v>55.494928864926202</c:v>
                </c:pt>
                <c:pt idx="252032">
                  <c:v>55.4950075527709</c:v>
                </c:pt>
                <c:pt idx="252033">
                  <c:v>55.495086240363698</c:v>
                </c:pt>
                <c:pt idx="252034">
                  <c:v>55.4951649277046</c:v>
                </c:pt>
                <c:pt idx="252035">
                  <c:v>55.495243614793601</c:v>
                </c:pt>
                <c:pt idx="252036">
                  <c:v>55.495322301630701</c:v>
                </c:pt>
                <c:pt idx="252037">
                  <c:v>55.495400988215998</c:v>
                </c:pt>
                <c:pt idx="252038">
                  <c:v>55.495479674549401</c:v>
                </c:pt>
                <c:pt idx="252039">
                  <c:v>55.495558360631001</c:v>
                </c:pt>
                <c:pt idx="252040">
                  <c:v>55.495637046460701</c:v>
                </c:pt>
                <c:pt idx="252041">
                  <c:v>55.495715732038498</c:v>
                </c:pt>
                <c:pt idx="252042">
                  <c:v>55.495794417364401</c:v>
                </c:pt>
                <c:pt idx="252043">
                  <c:v>55.495873102438502</c:v>
                </c:pt>
                <c:pt idx="252044">
                  <c:v>55.495951787260701</c:v>
                </c:pt>
                <c:pt idx="252045">
                  <c:v>55.496030471831098</c:v>
                </c:pt>
                <c:pt idx="252046">
                  <c:v>55.4961091561496</c:v>
                </c:pt>
                <c:pt idx="252047">
                  <c:v>55.496187840216201</c:v>
                </c:pt>
                <c:pt idx="252048">
                  <c:v>55.496266524031</c:v>
                </c:pt>
                <c:pt idx="252049">
                  <c:v>55.496345207593897</c:v>
                </c:pt>
                <c:pt idx="252050">
                  <c:v>55.496423890905</c:v>
                </c:pt>
                <c:pt idx="252051">
                  <c:v>55.4965025739642</c:v>
                </c:pt>
                <c:pt idx="252052">
                  <c:v>55.496581256771499</c:v>
                </c:pt>
                <c:pt idx="252053">
                  <c:v>55.496659939327003</c:v>
                </c:pt>
                <c:pt idx="252054">
                  <c:v>55.496738621630598</c:v>
                </c:pt>
                <c:pt idx="252055">
                  <c:v>55.496817303682398</c:v>
                </c:pt>
                <c:pt idx="252056">
                  <c:v>55.496895985482297</c:v>
                </c:pt>
                <c:pt idx="252057">
                  <c:v>55.4969746670304</c:v>
                </c:pt>
                <c:pt idx="252058">
                  <c:v>55.497053348326602</c:v>
                </c:pt>
                <c:pt idx="252059">
                  <c:v>55.497132029371002</c:v>
                </c:pt>
                <c:pt idx="252060">
                  <c:v>55.4972107101635</c:v>
                </c:pt>
                <c:pt idx="252061">
                  <c:v>55.497289390704097</c:v>
                </c:pt>
                <c:pt idx="252062">
                  <c:v>55.497368070992898</c:v>
                </c:pt>
                <c:pt idx="252063">
                  <c:v>55.497446751029898</c:v>
                </c:pt>
                <c:pt idx="252064">
                  <c:v>55.497525430815003</c:v>
                </c:pt>
                <c:pt idx="252065">
                  <c:v>55.497604110348298</c:v>
                </c:pt>
                <c:pt idx="252066">
                  <c:v>55.4976827896297</c:v>
                </c:pt>
                <c:pt idx="252067">
                  <c:v>55.497761468659299</c:v>
                </c:pt>
                <c:pt idx="252068">
                  <c:v>55.497840147437003</c:v>
                </c:pt>
                <c:pt idx="252069">
                  <c:v>55.497918825962898</c:v>
                </c:pt>
                <c:pt idx="252070">
                  <c:v>55.497997504236899</c:v>
                </c:pt>
                <c:pt idx="252071">
                  <c:v>55.498076182259098</c:v>
                </c:pt>
                <c:pt idx="252072">
                  <c:v>55.498154860029501</c:v>
                </c:pt>
                <c:pt idx="252073">
                  <c:v>55.498233537548003</c:v>
                </c:pt>
                <c:pt idx="252074">
                  <c:v>55.498312214814703</c:v>
                </c:pt>
                <c:pt idx="252075">
                  <c:v>55.498390891829501</c:v>
                </c:pt>
                <c:pt idx="252076">
                  <c:v>55.498469568592498</c:v>
                </c:pt>
                <c:pt idx="252077">
                  <c:v>55.498548245103699</c:v>
                </c:pt>
                <c:pt idx="252078">
                  <c:v>55.498626921362998</c:v>
                </c:pt>
                <c:pt idx="252079">
                  <c:v>55.498705597370503</c:v>
                </c:pt>
                <c:pt idx="252080">
                  <c:v>55.498784273126198</c:v>
                </c:pt>
                <c:pt idx="252081">
                  <c:v>55.498862948629998</c:v>
                </c:pt>
                <c:pt idx="252082">
                  <c:v>55.498941623881997</c:v>
                </c:pt>
                <c:pt idx="252083">
                  <c:v>55.499020298882201</c:v>
                </c:pt>
                <c:pt idx="252084">
                  <c:v>55.499098973630502</c:v>
                </c:pt>
                <c:pt idx="252085">
                  <c:v>55.499177648127002</c:v>
                </c:pt>
                <c:pt idx="252086">
                  <c:v>55.4992563223716</c:v>
                </c:pt>
                <c:pt idx="252087">
                  <c:v>55.499334996364503</c:v>
                </c:pt>
                <c:pt idx="252088">
                  <c:v>55.499413670105497</c:v>
                </c:pt>
                <c:pt idx="252089">
                  <c:v>55.499492343594703</c:v>
                </c:pt>
                <c:pt idx="252090">
                  <c:v>55.499571016832</c:v>
                </c:pt>
                <c:pt idx="252091">
                  <c:v>55.499649689817602</c:v>
                </c:pt>
                <c:pt idx="252092">
                  <c:v>55.499728362551302</c:v>
                </c:pt>
                <c:pt idx="252093">
                  <c:v>55.499807035033101</c:v>
                </c:pt>
                <c:pt idx="252094">
                  <c:v>55.499885707263203</c:v>
                </c:pt>
                <c:pt idx="252095">
                  <c:v>55.499964379241398</c:v>
                </c:pt>
                <c:pt idx="252096">
                  <c:v>55.500043050967797</c:v>
                </c:pt>
                <c:pt idx="252097">
                  <c:v>55.500121722442401</c:v>
                </c:pt>
                <c:pt idx="252098">
                  <c:v>55.500200393665203</c:v>
                </c:pt>
                <c:pt idx="252099">
                  <c:v>55.500279064636103</c:v>
                </c:pt>
                <c:pt idx="252100">
                  <c:v>55.500357735355301</c:v>
                </c:pt>
                <c:pt idx="252101">
                  <c:v>55.500436405822597</c:v>
                </c:pt>
                <c:pt idx="252102">
                  <c:v>55.500515076038099</c:v>
                </c:pt>
                <c:pt idx="252103">
                  <c:v>55.500593746001698</c:v>
                </c:pt>
                <c:pt idx="252104">
                  <c:v>55.500672415713602</c:v>
                </c:pt>
                <c:pt idx="252105">
                  <c:v>55.500751085173697</c:v>
                </c:pt>
                <c:pt idx="252106">
                  <c:v>55.500829754381897</c:v>
                </c:pt>
                <c:pt idx="252107">
                  <c:v>55.500908423338302</c:v>
                </c:pt>
                <c:pt idx="252108">
                  <c:v>55.500987092042898</c:v>
                </c:pt>
                <c:pt idx="252109">
                  <c:v>55.501065760495699</c:v>
                </c:pt>
                <c:pt idx="252110">
                  <c:v>55.501144428696698</c:v>
                </c:pt>
                <c:pt idx="252111">
                  <c:v>55.501223096645901</c:v>
                </c:pt>
                <c:pt idx="252112">
                  <c:v>55.501301764343197</c:v>
                </c:pt>
                <c:pt idx="252113">
                  <c:v>55.501380431788803</c:v>
                </c:pt>
                <c:pt idx="252114">
                  <c:v>55.5014590989826</c:v>
                </c:pt>
                <c:pt idx="252115">
                  <c:v>55.501537765924503</c:v>
                </c:pt>
                <c:pt idx="252116">
                  <c:v>55.501616432614597</c:v>
                </c:pt>
                <c:pt idx="252117">
                  <c:v>55.501695099053002</c:v>
                </c:pt>
                <c:pt idx="252118">
                  <c:v>55.501773765239498</c:v>
                </c:pt>
                <c:pt idx="252119">
                  <c:v>55.5018524311742</c:v>
                </c:pt>
                <c:pt idx="252120">
                  <c:v>55.501931096857199</c:v>
                </c:pt>
                <c:pt idx="252121">
                  <c:v>55.502009762288303</c:v>
                </c:pt>
                <c:pt idx="252122">
                  <c:v>55.502088427467598</c:v>
                </c:pt>
                <c:pt idx="252123">
                  <c:v>55.502167092395098</c:v>
                </c:pt>
                <c:pt idx="252124">
                  <c:v>55.502245757070803</c:v>
                </c:pt>
                <c:pt idx="252125">
                  <c:v>55.502324421494798</c:v>
                </c:pt>
                <c:pt idx="252126">
                  <c:v>55.502403085666899</c:v>
                </c:pt>
                <c:pt idx="252127">
                  <c:v>55.502481749587197</c:v>
                </c:pt>
                <c:pt idx="252128">
                  <c:v>55.502560413255701</c:v>
                </c:pt>
                <c:pt idx="252129">
                  <c:v>55.502639076672502</c:v>
                </c:pt>
                <c:pt idx="252130">
                  <c:v>55.502717739837401</c:v>
                </c:pt>
                <c:pt idx="252131">
                  <c:v>55.502796402750597</c:v>
                </c:pt>
                <c:pt idx="252132">
                  <c:v>55.502875065411899</c:v>
                </c:pt>
                <c:pt idx="252133">
                  <c:v>55.502953727821499</c:v>
                </c:pt>
                <c:pt idx="252134">
                  <c:v>55.503032389979303</c:v>
                </c:pt>
                <c:pt idx="252135">
                  <c:v>55.503111051885199</c:v>
                </c:pt>
                <c:pt idx="252136">
                  <c:v>55.503189713539399</c:v>
                </c:pt>
                <c:pt idx="252137">
                  <c:v>55.503268374941797</c:v>
                </c:pt>
                <c:pt idx="252138">
                  <c:v>55.5033470360924</c:v>
                </c:pt>
                <c:pt idx="252139">
                  <c:v>55.5034256969913</c:v>
                </c:pt>
                <c:pt idx="252140">
                  <c:v>55.503504357638299</c:v>
                </c:pt>
                <c:pt idx="252141">
                  <c:v>55.503583018033602</c:v>
                </c:pt>
                <c:pt idx="252142">
                  <c:v>55.503661678176996</c:v>
                </c:pt>
                <c:pt idx="252143">
                  <c:v>55.503740338068702</c:v>
                </c:pt>
                <c:pt idx="252144">
                  <c:v>55.503818997708599</c:v>
                </c:pt>
                <c:pt idx="252145">
                  <c:v>55.503897657096701</c:v>
                </c:pt>
                <c:pt idx="252146">
                  <c:v>55.5039763162331</c:v>
                </c:pt>
                <c:pt idx="252147">
                  <c:v>55.504054975117597</c:v>
                </c:pt>
                <c:pt idx="252148">
                  <c:v>55.504133633750399</c:v>
                </c:pt>
                <c:pt idx="252149">
                  <c:v>55.504212292131399</c:v>
                </c:pt>
                <c:pt idx="252150">
                  <c:v>55.504290950260597</c:v>
                </c:pt>
                <c:pt idx="252151">
                  <c:v>55.504369608138099</c:v>
                </c:pt>
                <c:pt idx="252152">
                  <c:v>55.504448265763699</c:v>
                </c:pt>
                <c:pt idx="252153">
                  <c:v>55.504526923137597</c:v>
                </c:pt>
                <c:pt idx="252154">
                  <c:v>55.5046055802597</c:v>
                </c:pt>
                <c:pt idx="252155">
                  <c:v>55.5046842371301</c:v>
                </c:pt>
                <c:pt idx="252156">
                  <c:v>55.504762893748598</c:v>
                </c:pt>
                <c:pt idx="252157">
                  <c:v>55.504841550115401</c:v>
                </c:pt>
                <c:pt idx="252158">
                  <c:v>55.504920206230402</c:v>
                </c:pt>
                <c:pt idx="252159">
                  <c:v>55.5049988620937</c:v>
                </c:pt>
                <c:pt idx="252160">
                  <c:v>55.505077517705203</c:v>
                </c:pt>
                <c:pt idx="252161">
                  <c:v>55.505156173064897</c:v>
                </c:pt>
                <c:pt idx="252162">
                  <c:v>55.505234828172803</c:v>
                </c:pt>
                <c:pt idx="252163">
                  <c:v>55.505313483028999</c:v>
                </c:pt>
                <c:pt idx="252164">
                  <c:v>55.5053921376334</c:v>
                </c:pt>
                <c:pt idx="252165">
                  <c:v>55.505470791985999</c:v>
                </c:pt>
                <c:pt idx="252166">
                  <c:v>55.505549446086903</c:v>
                </c:pt>
                <c:pt idx="252167">
                  <c:v>55.505628099935997</c:v>
                </c:pt>
                <c:pt idx="252168">
                  <c:v>55.505706753533403</c:v>
                </c:pt>
                <c:pt idx="252169">
                  <c:v>55.5057854068789</c:v>
                </c:pt>
                <c:pt idx="252170">
                  <c:v>55.505864059972801</c:v>
                </c:pt>
                <c:pt idx="252171">
                  <c:v>55.5059427128148</c:v>
                </c:pt>
                <c:pt idx="252172">
                  <c:v>55.506021365405097</c:v>
                </c:pt>
                <c:pt idx="252173">
                  <c:v>55.506100017743698</c:v>
                </c:pt>
                <c:pt idx="252174">
                  <c:v>55.506178669830398</c:v>
                </c:pt>
                <c:pt idx="252175">
                  <c:v>55.506257321665501</c:v>
                </c:pt>
                <c:pt idx="252176">
                  <c:v>55.506335973248703</c:v>
                </c:pt>
                <c:pt idx="252177">
                  <c:v>55.506414624580202</c:v>
                </c:pt>
                <c:pt idx="252178">
                  <c:v>55.506493275659999</c:v>
                </c:pt>
                <c:pt idx="252179">
                  <c:v>55.506571926488</c:v>
                </c:pt>
                <c:pt idx="252180">
                  <c:v>55.5066505770642</c:v>
                </c:pt>
                <c:pt idx="252181">
                  <c:v>55.506729227388703</c:v>
                </c:pt>
                <c:pt idx="252182">
                  <c:v>55.506807877461398</c:v>
                </c:pt>
                <c:pt idx="252183">
                  <c:v>55.506886527282397</c:v>
                </c:pt>
                <c:pt idx="252184">
                  <c:v>55.506965176851601</c:v>
                </c:pt>
                <c:pt idx="252185">
                  <c:v>55.507043826169102</c:v>
                </c:pt>
                <c:pt idx="252186">
                  <c:v>55.507122475234802</c:v>
                </c:pt>
                <c:pt idx="252187">
                  <c:v>55.507201124048798</c:v>
                </c:pt>
                <c:pt idx="252188">
                  <c:v>55.507279772611099</c:v>
                </c:pt>
                <c:pt idx="252189">
                  <c:v>55.507358420921598</c:v>
                </c:pt>
                <c:pt idx="252190">
                  <c:v>55.507437068980302</c:v>
                </c:pt>
                <c:pt idx="252191">
                  <c:v>55.507515716787303</c:v>
                </c:pt>
                <c:pt idx="252192">
                  <c:v>55.507594364342502</c:v>
                </c:pt>
                <c:pt idx="252193">
                  <c:v>55.507673011646098</c:v>
                </c:pt>
                <c:pt idx="252194">
                  <c:v>55.507751658697799</c:v>
                </c:pt>
                <c:pt idx="252195">
                  <c:v>55.507830305497798</c:v>
                </c:pt>
                <c:pt idx="252196">
                  <c:v>55.507908952046101</c:v>
                </c:pt>
                <c:pt idx="252197">
                  <c:v>55.507987598342602</c:v>
                </c:pt>
                <c:pt idx="252198">
                  <c:v>55.5080662443875</c:v>
                </c:pt>
                <c:pt idx="252199">
                  <c:v>55.508144890180503</c:v>
                </c:pt>
                <c:pt idx="252200">
                  <c:v>55.508223535721797</c:v>
                </c:pt>
                <c:pt idx="252201">
                  <c:v>55.508302181011402</c:v>
                </c:pt>
                <c:pt idx="252202">
                  <c:v>55.508380826049297</c:v>
                </c:pt>
                <c:pt idx="252203">
                  <c:v>55.508459470835398</c:v>
                </c:pt>
                <c:pt idx="252204">
                  <c:v>55.508538115369802</c:v>
                </c:pt>
                <c:pt idx="252205">
                  <c:v>55.508616759652398</c:v>
                </c:pt>
                <c:pt idx="252206">
                  <c:v>55.508695403683298</c:v>
                </c:pt>
                <c:pt idx="252207">
                  <c:v>55.508774047462502</c:v>
                </c:pt>
                <c:pt idx="252208">
                  <c:v>55.508852690989897</c:v>
                </c:pt>
                <c:pt idx="252209">
                  <c:v>55.508931334265696</c:v>
                </c:pt>
                <c:pt idx="252210">
                  <c:v>55.509009977289601</c:v>
                </c:pt>
                <c:pt idx="252211">
                  <c:v>55.509088620061902</c:v>
                </c:pt>
                <c:pt idx="252212">
                  <c:v>55.509167262582402</c:v>
                </c:pt>
                <c:pt idx="252213">
                  <c:v>55.509245904851198</c:v>
                </c:pt>
                <c:pt idx="252214">
                  <c:v>55.509324546868299</c:v>
                </c:pt>
                <c:pt idx="252215">
                  <c:v>55.509403188633598</c:v>
                </c:pt>
                <c:pt idx="252216">
                  <c:v>55.509481830147301</c:v>
                </c:pt>
                <c:pt idx="252217">
                  <c:v>55.509560471409202</c:v>
                </c:pt>
                <c:pt idx="252218">
                  <c:v>55.5096391124193</c:v>
                </c:pt>
                <c:pt idx="252219">
                  <c:v>55.509717753177803</c:v>
                </c:pt>
                <c:pt idx="252220">
                  <c:v>55.509796393684503</c:v>
                </c:pt>
                <c:pt idx="252221">
                  <c:v>55.509875033939501</c:v>
                </c:pt>
                <c:pt idx="252222">
                  <c:v>55.509953673942803</c:v>
                </c:pt>
                <c:pt idx="252223">
                  <c:v>55.510032313694403</c:v>
                </c:pt>
                <c:pt idx="252224">
                  <c:v>55.5101109531942</c:v>
                </c:pt>
                <c:pt idx="252225">
                  <c:v>55.510189592442401</c:v>
                </c:pt>
                <c:pt idx="252226">
                  <c:v>55.510268231438801</c:v>
                </c:pt>
                <c:pt idx="252227">
                  <c:v>55.510346870183497</c:v>
                </c:pt>
                <c:pt idx="252228">
                  <c:v>55.510425508676398</c:v>
                </c:pt>
                <c:pt idx="252229">
                  <c:v>55.510504146917697</c:v>
                </c:pt>
                <c:pt idx="252230">
                  <c:v>55.510582784907299</c:v>
                </c:pt>
                <c:pt idx="252231">
                  <c:v>55.5106614226451</c:v>
                </c:pt>
                <c:pt idx="252232">
                  <c:v>55.510740060131198</c:v>
                </c:pt>
                <c:pt idx="252233">
                  <c:v>55.5108186973656</c:v>
                </c:pt>
                <c:pt idx="252234">
                  <c:v>55.5108973343483</c:v>
                </c:pt>
                <c:pt idx="252235">
                  <c:v>55.510975971079297</c:v>
                </c:pt>
                <c:pt idx="252236">
                  <c:v>55.511054607558599</c:v>
                </c:pt>
                <c:pt idx="252237">
                  <c:v>55.511133243786198</c:v>
                </c:pt>
                <c:pt idx="252238">
                  <c:v>55.511211879762101</c:v>
                </c:pt>
                <c:pt idx="252239">
                  <c:v>55.511290515486202</c:v>
                </c:pt>
                <c:pt idx="252240">
                  <c:v>55.5113691509587</c:v>
                </c:pt>
                <c:pt idx="252241">
                  <c:v>55.511447786179403</c:v>
                </c:pt>
                <c:pt idx="252242">
                  <c:v>55.511526421148503</c:v>
                </c:pt>
                <c:pt idx="252243">
                  <c:v>55.5116050558658</c:v>
                </c:pt>
                <c:pt idx="252244">
                  <c:v>55.511683690331502</c:v>
                </c:pt>
                <c:pt idx="252245">
                  <c:v>55.511762324545401</c:v>
                </c:pt>
                <c:pt idx="252246">
                  <c:v>55.511840958507698</c:v>
                </c:pt>
                <c:pt idx="252247">
                  <c:v>55.511919592218199</c:v>
                </c:pt>
                <c:pt idx="252248">
                  <c:v>55.511998225676997</c:v>
                </c:pt>
                <c:pt idx="252249">
                  <c:v>55.5120768588842</c:v>
                </c:pt>
                <c:pt idx="252250">
                  <c:v>55.5121554918396</c:v>
                </c:pt>
                <c:pt idx="252251">
                  <c:v>55.512234124543397</c:v>
                </c:pt>
                <c:pt idx="252252">
                  <c:v>55.512312756995399</c:v>
                </c:pt>
                <c:pt idx="252253">
                  <c:v>55.512391389195798</c:v>
                </c:pt>
                <c:pt idx="252254">
                  <c:v>55.512470021144402</c:v>
                </c:pt>
                <c:pt idx="252255">
                  <c:v>55.512548652841403</c:v>
                </c:pt>
                <c:pt idx="252256">
                  <c:v>55.512627284286602</c:v>
                </c:pt>
                <c:pt idx="252257">
                  <c:v>55.512705915480197</c:v>
                </c:pt>
                <c:pt idx="252258">
                  <c:v>55.512784546422097</c:v>
                </c:pt>
                <c:pt idx="252259">
                  <c:v>55.512863177112301</c:v>
                </c:pt>
                <c:pt idx="252260">
                  <c:v>55.512941807550803</c:v>
                </c:pt>
                <c:pt idx="252261">
                  <c:v>55.513020437737602</c:v>
                </c:pt>
                <c:pt idx="252262">
                  <c:v>55.513099067672798</c:v>
                </c:pt>
                <c:pt idx="252263">
                  <c:v>55.513177697356198</c:v>
                </c:pt>
                <c:pt idx="252264">
                  <c:v>55.513256326788003</c:v>
                </c:pt>
                <c:pt idx="252265">
                  <c:v>55.513334955967998</c:v>
                </c:pt>
                <c:pt idx="252266">
                  <c:v>55.513413584896398</c:v>
                </c:pt>
                <c:pt idx="252267">
                  <c:v>55.513492213573102</c:v>
                </c:pt>
                <c:pt idx="252268">
                  <c:v>55.513570841998103</c:v>
                </c:pt>
                <c:pt idx="252269">
                  <c:v>55.513649470171501</c:v>
                </c:pt>
                <c:pt idx="252270">
                  <c:v>55.513728098093097</c:v>
                </c:pt>
                <c:pt idx="252271">
                  <c:v>55.513806725763096</c:v>
                </c:pt>
                <c:pt idx="252272">
                  <c:v>55.513885353181401</c:v>
                </c:pt>
                <c:pt idx="252273">
                  <c:v>55.513963980348002</c:v>
                </c:pt>
                <c:pt idx="252274">
                  <c:v>55.514042607262901</c:v>
                </c:pt>
                <c:pt idx="252275">
                  <c:v>55.514121233926197</c:v>
                </c:pt>
                <c:pt idx="252276">
                  <c:v>55.514199860337797</c:v>
                </c:pt>
                <c:pt idx="252277">
                  <c:v>55.514278486497702</c:v>
                </c:pt>
                <c:pt idx="252278">
                  <c:v>55.514357112405897</c:v>
                </c:pt>
                <c:pt idx="252279">
                  <c:v>55.514435738062403</c:v>
                </c:pt>
                <c:pt idx="252280">
                  <c:v>55.514514363467299</c:v>
                </c:pt>
                <c:pt idx="252281">
                  <c:v>55.5145929886205</c:v>
                </c:pt>
                <c:pt idx="252282">
                  <c:v>55.514671613522097</c:v>
                </c:pt>
                <c:pt idx="252283">
                  <c:v>55.514750238171899</c:v>
                </c:pt>
                <c:pt idx="252284">
                  <c:v>55.514828862570099</c:v>
                </c:pt>
                <c:pt idx="252285">
                  <c:v>55.514907486716602</c:v>
                </c:pt>
                <c:pt idx="252286">
                  <c:v>55.514986110611503</c:v>
                </c:pt>
                <c:pt idx="252287">
                  <c:v>55.5150647342547</c:v>
                </c:pt>
                <c:pt idx="252288">
                  <c:v>55.515143357646203</c:v>
                </c:pt>
                <c:pt idx="252289">
                  <c:v>55.515221980786002</c:v>
                </c:pt>
                <c:pt idx="252290">
                  <c:v>55.515300603674198</c:v>
                </c:pt>
                <c:pt idx="252291">
                  <c:v>55.515379226310799</c:v>
                </c:pt>
                <c:pt idx="252292">
                  <c:v>55.515457848695597</c:v>
                </c:pt>
                <c:pt idx="252293">
                  <c:v>55.515536470828799</c:v>
                </c:pt>
                <c:pt idx="252294">
                  <c:v>55.515615092710298</c:v>
                </c:pt>
                <c:pt idx="252295">
                  <c:v>55.515693714340202</c:v>
                </c:pt>
                <c:pt idx="252296">
                  <c:v>55.515772335718403</c:v>
                </c:pt>
                <c:pt idx="252297">
                  <c:v>55.515850956845</c:v>
                </c:pt>
                <c:pt idx="252298">
                  <c:v>55.515929577719803</c:v>
                </c:pt>
                <c:pt idx="252299">
                  <c:v>55.516008198343101</c:v>
                </c:pt>
                <c:pt idx="252300">
                  <c:v>55.516086818714697</c:v>
                </c:pt>
                <c:pt idx="252301">
                  <c:v>55.516165438834598</c:v>
                </c:pt>
                <c:pt idx="252302">
                  <c:v>55.516244058702803</c:v>
                </c:pt>
                <c:pt idx="252303">
                  <c:v>55.516322678319398</c:v>
                </c:pt>
                <c:pt idx="252304">
                  <c:v>55.516401297684403</c:v>
                </c:pt>
                <c:pt idx="252305">
                  <c:v>55.516479916797699</c:v>
                </c:pt>
                <c:pt idx="252306">
                  <c:v>55.5165585356593</c:v>
                </c:pt>
                <c:pt idx="252307">
                  <c:v>55.516637154269297</c:v>
                </c:pt>
                <c:pt idx="252308">
                  <c:v>55.516715772627698</c:v>
                </c:pt>
                <c:pt idx="252309">
                  <c:v>55.516794390734397</c:v>
                </c:pt>
                <c:pt idx="252310">
                  <c:v>55.5168730085894</c:v>
                </c:pt>
                <c:pt idx="252311">
                  <c:v>55.5169516261928</c:v>
                </c:pt>
                <c:pt idx="252312">
                  <c:v>55.517030243544497</c:v>
                </c:pt>
                <c:pt idx="252313">
                  <c:v>55.517108860644598</c:v>
                </c:pt>
                <c:pt idx="252314">
                  <c:v>55.517187477493103</c:v>
                </c:pt>
                <c:pt idx="252315">
                  <c:v>55.517266094089898</c:v>
                </c:pt>
                <c:pt idx="252316">
                  <c:v>55.517344710435097</c:v>
                </c:pt>
                <c:pt idx="252317">
                  <c:v>55.517423326528601</c:v>
                </c:pt>
                <c:pt idx="252318">
                  <c:v>55.517501942370401</c:v>
                </c:pt>
                <c:pt idx="252319">
                  <c:v>55.517580557960699</c:v>
                </c:pt>
                <c:pt idx="252320">
                  <c:v>55.5176591732993</c:v>
                </c:pt>
                <c:pt idx="252321">
                  <c:v>55.517737788386199</c:v>
                </c:pt>
                <c:pt idx="252322">
                  <c:v>55.517816403221502</c:v>
                </c:pt>
                <c:pt idx="252323">
                  <c:v>55.517895017805202</c:v>
                </c:pt>
                <c:pt idx="252324">
                  <c:v>55.517973632137199</c:v>
                </c:pt>
                <c:pt idx="252325">
                  <c:v>55.5180522462176</c:v>
                </c:pt>
                <c:pt idx="252326">
                  <c:v>55.518130860046398</c:v>
                </c:pt>
                <c:pt idx="252327">
                  <c:v>55.5182094736235</c:v>
                </c:pt>
                <c:pt idx="252328">
                  <c:v>55.518288086948999</c:v>
                </c:pt>
                <c:pt idx="252329">
                  <c:v>55.518366700022902</c:v>
                </c:pt>
                <c:pt idx="252330">
                  <c:v>55.518445312845103</c:v>
                </c:pt>
                <c:pt idx="252331">
                  <c:v>55.5185239254157</c:v>
                </c:pt>
                <c:pt idx="252332">
                  <c:v>55.518602537734601</c:v>
                </c:pt>
                <c:pt idx="252333">
                  <c:v>55.518681149801999</c:v>
                </c:pt>
                <c:pt idx="252334">
                  <c:v>55.518759761617602</c:v>
                </c:pt>
                <c:pt idx="252335">
                  <c:v>55.518838373181701</c:v>
                </c:pt>
                <c:pt idx="252336">
                  <c:v>55.518916984494197</c:v>
                </c:pt>
                <c:pt idx="252337">
                  <c:v>55.518995595554998</c:v>
                </c:pt>
                <c:pt idx="252338">
                  <c:v>55.519074206364103</c:v>
                </c:pt>
                <c:pt idx="252339">
                  <c:v>55.519152816921697</c:v>
                </c:pt>
                <c:pt idx="252340">
                  <c:v>55.519231427227602</c:v>
                </c:pt>
                <c:pt idx="252341">
                  <c:v>55.519310037281898</c:v>
                </c:pt>
                <c:pt idx="252342">
                  <c:v>55.519388647084597</c:v>
                </c:pt>
                <c:pt idx="252343">
                  <c:v>55.5194672566357</c:v>
                </c:pt>
                <c:pt idx="252344">
                  <c:v>55.5195458659351</c:v>
                </c:pt>
                <c:pt idx="252345">
                  <c:v>55.519624474982898</c:v>
                </c:pt>
                <c:pt idx="252346">
                  <c:v>55.519703083779099</c:v>
                </c:pt>
                <c:pt idx="252347">
                  <c:v>55.519781692323697</c:v>
                </c:pt>
                <c:pt idx="252348">
                  <c:v>55.5198603006166</c:v>
                </c:pt>
                <c:pt idx="252349">
                  <c:v>55.519938908657998</c:v>
                </c:pt>
                <c:pt idx="252350">
                  <c:v>55.520017516447702</c:v>
                </c:pt>
                <c:pt idx="252351">
                  <c:v>55.520096123985802</c:v>
                </c:pt>
                <c:pt idx="252352">
                  <c:v>55.520174731272299</c:v>
                </c:pt>
                <c:pt idx="252353">
                  <c:v>55.520253338307199</c:v>
                </c:pt>
                <c:pt idx="252354">
                  <c:v>55.520331945090398</c:v>
                </c:pt>
                <c:pt idx="252355">
                  <c:v>55.520410551622099</c:v>
                </c:pt>
                <c:pt idx="252356">
                  <c:v>55.520489157902098</c:v>
                </c:pt>
                <c:pt idx="252357">
                  <c:v>55.520567763930501</c:v>
                </c:pt>
                <c:pt idx="252358">
                  <c:v>55.5206463697073</c:v>
                </c:pt>
                <c:pt idx="252359">
                  <c:v>55.520724975232497</c:v>
                </c:pt>
                <c:pt idx="252360">
                  <c:v>55.520803580506097</c:v>
                </c:pt>
                <c:pt idx="252361">
                  <c:v>55.520882185528102</c:v>
                </c:pt>
                <c:pt idx="252362">
                  <c:v>55.520960790298503</c:v>
                </c:pt>
                <c:pt idx="252363">
                  <c:v>55.521039394817301</c:v>
                </c:pt>
                <c:pt idx="252364">
                  <c:v>55.521117999084403</c:v>
                </c:pt>
                <c:pt idx="252365">
                  <c:v>55.521196603100002</c:v>
                </c:pt>
                <c:pt idx="252366">
                  <c:v>55.521275206863898</c:v>
                </c:pt>
                <c:pt idx="252367">
                  <c:v>55.521353810376297</c:v>
                </c:pt>
                <c:pt idx="252368">
                  <c:v>55.521432413637001</c:v>
                </c:pt>
                <c:pt idx="252369">
                  <c:v>55.521511016646201</c:v>
                </c:pt>
                <c:pt idx="252370">
                  <c:v>55.521589619403699</c:v>
                </c:pt>
                <c:pt idx="252371">
                  <c:v>55.5216682219096</c:v>
                </c:pt>
                <c:pt idx="252372">
                  <c:v>55.521746824163998</c:v>
                </c:pt>
                <c:pt idx="252373">
                  <c:v>55.5218254261667</c:v>
                </c:pt>
                <c:pt idx="252374">
                  <c:v>55.521904027917898</c:v>
                </c:pt>
                <c:pt idx="252375">
                  <c:v>55.521982629417401</c:v>
                </c:pt>
                <c:pt idx="252376">
                  <c:v>55.5220612306654</c:v>
                </c:pt>
                <c:pt idx="252377">
                  <c:v>55.522139831661697</c:v>
                </c:pt>
                <c:pt idx="252378">
                  <c:v>55.522218432406497</c:v>
                </c:pt>
                <c:pt idx="252379">
                  <c:v>55.522297032899701</c:v>
                </c:pt>
                <c:pt idx="252380">
                  <c:v>55.522375633141202</c:v>
                </c:pt>
                <c:pt idx="252381">
                  <c:v>55.522454233131199</c:v>
                </c:pt>
                <c:pt idx="252382">
                  <c:v>55.522532832869601</c:v>
                </c:pt>
                <c:pt idx="252383">
                  <c:v>55.522611432356399</c:v>
                </c:pt>
                <c:pt idx="252384">
                  <c:v>55.522690031591601</c:v>
                </c:pt>
                <c:pt idx="252385">
                  <c:v>55.5227686305752</c:v>
                </c:pt>
                <c:pt idx="252386">
                  <c:v>55.522847229307303</c:v>
                </c:pt>
                <c:pt idx="252387">
                  <c:v>55.522925827787702</c:v>
                </c:pt>
                <c:pt idx="252388">
                  <c:v>55.523004426016598</c:v>
                </c:pt>
                <c:pt idx="252389">
                  <c:v>55.523083023993898</c:v>
                </c:pt>
                <c:pt idx="252390">
                  <c:v>55.523161621719503</c:v>
                </c:pt>
                <c:pt idx="252391">
                  <c:v>55.523240219193603</c:v>
                </c:pt>
                <c:pt idx="252392">
                  <c:v>55.5233188164162</c:v>
                </c:pt>
                <c:pt idx="252393">
                  <c:v>55.523397413387102</c:v>
                </c:pt>
                <c:pt idx="252394">
                  <c:v>55.523476010106499</c:v>
                </c:pt>
                <c:pt idx="252395">
                  <c:v>55.523554606574201</c:v>
                </c:pt>
                <c:pt idx="252396">
                  <c:v>55.5236332027904</c:v>
                </c:pt>
                <c:pt idx="252397">
                  <c:v>55.523711798755002</c:v>
                </c:pt>
                <c:pt idx="252398">
                  <c:v>55.523790394468101</c:v>
                </c:pt>
                <c:pt idx="252399">
                  <c:v>55.523868989929497</c:v>
                </c:pt>
                <c:pt idx="252400">
                  <c:v>55.523947585139403</c:v>
                </c:pt>
                <c:pt idx="252401">
                  <c:v>55.5240261800977</c:v>
                </c:pt>
                <c:pt idx="252402">
                  <c:v>55.5241047748044</c:v>
                </c:pt>
                <c:pt idx="252403">
                  <c:v>55.524183369259603</c:v>
                </c:pt>
                <c:pt idx="252404">
                  <c:v>55.524261963463204</c:v>
                </c:pt>
                <c:pt idx="252405">
                  <c:v>55.524340557415201</c:v>
                </c:pt>
                <c:pt idx="252406">
                  <c:v>55.524419151115602</c:v>
                </c:pt>
                <c:pt idx="252407">
                  <c:v>55.524497744564499</c:v>
                </c:pt>
                <c:pt idx="252408">
                  <c:v>55.5245763377618</c:v>
                </c:pt>
                <c:pt idx="252409">
                  <c:v>55.524654930707499</c:v>
                </c:pt>
                <c:pt idx="252410">
                  <c:v>55.524733523401601</c:v>
                </c:pt>
                <c:pt idx="252411">
                  <c:v>55.524812115844199</c:v>
                </c:pt>
                <c:pt idx="252412">
                  <c:v>55.524890708035201</c:v>
                </c:pt>
                <c:pt idx="252413">
                  <c:v>55.5249692999747</c:v>
                </c:pt>
                <c:pt idx="252414">
                  <c:v>55.525047891662602</c:v>
                </c:pt>
                <c:pt idx="252415">
                  <c:v>55.525126483098902</c:v>
                </c:pt>
                <c:pt idx="252416">
                  <c:v>55.525205074283697</c:v>
                </c:pt>
                <c:pt idx="252417">
                  <c:v>55.525283665216897</c:v>
                </c:pt>
                <c:pt idx="252418">
                  <c:v>55.5253622558985</c:v>
                </c:pt>
                <c:pt idx="252419">
                  <c:v>55.5254408463286</c:v>
                </c:pt>
                <c:pt idx="252420">
                  <c:v>55.525519436507103</c:v>
                </c:pt>
                <c:pt idx="252421">
                  <c:v>55.525598026433997</c:v>
                </c:pt>
                <c:pt idx="252422">
                  <c:v>55.525676616109401</c:v>
                </c:pt>
                <c:pt idx="252423">
                  <c:v>55.525755205533201</c:v>
                </c:pt>
                <c:pt idx="252424">
                  <c:v>55.525833794705498</c:v>
                </c:pt>
                <c:pt idx="252425">
                  <c:v>55.525912383626199</c:v>
                </c:pt>
                <c:pt idx="252426">
                  <c:v>55.525990972295403</c:v>
                </c:pt>
                <c:pt idx="252427">
                  <c:v>55.526069560712997</c:v>
                </c:pt>
                <c:pt idx="252428">
                  <c:v>55.526148148879003</c:v>
                </c:pt>
                <c:pt idx="252429">
                  <c:v>55.526226736793497</c:v>
                </c:pt>
                <c:pt idx="252430">
                  <c:v>55.526305324456501</c:v>
                </c:pt>
                <c:pt idx="252431">
                  <c:v>55.526383911867804</c:v>
                </c:pt>
                <c:pt idx="252432">
                  <c:v>55.526462499027701</c:v>
                </c:pt>
                <c:pt idx="252433">
                  <c:v>55.526541085936003</c:v>
                </c:pt>
                <c:pt idx="252434">
                  <c:v>55.526619672592702</c:v>
                </c:pt>
                <c:pt idx="252435">
                  <c:v>55.526698258997897</c:v>
                </c:pt>
                <c:pt idx="252436">
                  <c:v>55.526776845151502</c:v>
                </c:pt>
                <c:pt idx="252437">
                  <c:v>55.526855431053598</c:v>
                </c:pt>
                <c:pt idx="252438">
                  <c:v>55.526934016704203</c:v>
                </c:pt>
                <c:pt idx="252439">
                  <c:v>55.527012602103198</c:v>
                </c:pt>
                <c:pt idx="252440">
                  <c:v>55.527091187250697</c:v>
                </c:pt>
                <c:pt idx="252441">
                  <c:v>55.5271697721466</c:v>
                </c:pt>
                <c:pt idx="252442">
                  <c:v>55.527248356790899</c:v>
                </c:pt>
                <c:pt idx="252443">
                  <c:v>55.527326941183802</c:v>
                </c:pt>
                <c:pt idx="252444">
                  <c:v>55.527405525325101</c:v>
                </c:pt>
                <c:pt idx="252445">
                  <c:v>55.527484109214797</c:v>
                </c:pt>
                <c:pt idx="252446">
                  <c:v>55.527562692853003</c:v>
                </c:pt>
                <c:pt idx="252447">
                  <c:v>55.527641276239699</c:v>
                </c:pt>
                <c:pt idx="252448">
                  <c:v>55.527719859374798</c:v>
                </c:pt>
                <c:pt idx="252449">
                  <c:v>55.527798442258401</c:v>
                </c:pt>
                <c:pt idx="252450">
                  <c:v>55.527877024890401</c:v>
                </c:pt>
                <c:pt idx="252451">
                  <c:v>55.527955607270997</c:v>
                </c:pt>
                <c:pt idx="252452">
                  <c:v>55.528034189399897</c:v>
                </c:pt>
                <c:pt idx="252453">
                  <c:v>55.528112771277399</c:v>
                </c:pt>
                <c:pt idx="252454">
                  <c:v>55.528191352903299</c:v>
                </c:pt>
                <c:pt idx="252455">
                  <c:v>55.528269934277702</c:v>
                </c:pt>
                <c:pt idx="252456">
                  <c:v>55.528348515400502</c:v>
                </c:pt>
                <c:pt idx="252457">
                  <c:v>55.528427096271798</c:v>
                </c:pt>
                <c:pt idx="252458">
                  <c:v>55.528505676891598</c:v>
                </c:pt>
                <c:pt idx="252459">
                  <c:v>55.528584257259901</c:v>
                </c:pt>
                <c:pt idx="252460">
                  <c:v>55.528662837376601</c:v>
                </c:pt>
                <c:pt idx="252461">
                  <c:v>55.528741417241797</c:v>
                </c:pt>
                <c:pt idx="252462">
                  <c:v>55.528819996855503</c:v>
                </c:pt>
                <c:pt idx="252463">
                  <c:v>55.5288985762176</c:v>
                </c:pt>
                <c:pt idx="252464">
                  <c:v>55.528977155328299</c:v>
                </c:pt>
                <c:pt idx="252465">
                  <c:v>55.529055734187402</c:v>
                </c:pt>
                <c:pt idx="252466">
                  <c:v>55.529134312794902</c:v>
                </c:pt>
                <c:pt idx="252467">
                  <c:v>55.529212891150998</c:v>
                </c:pt>
                <c:pt idx="252468">
                  <c:v>55.529291469255497</c:v>
                </c:pt>
                <c:pt idx="252469">
                  <c:v>55.5293700471085</c:v>
                </c:pt>
                <c:pt idx="252470">
                  <c:v>55.52944862471</c:v>
                </c:pt>
                <c:pt idx="252471">
                  <c:v>55.529527202060002</c:v>
                </c:pt>
                <c:pt idx="252472">
                  <c:v>55.529605779158402</c:v>
                </c:pt>
                <c:pt idx="252473">
                  <c:v>55.529684356005397</c:v>
                </c:pt>
                <c:pt idx="252474">
                  <c:v>55.529762932600804</c:v>
                </c:pt>
                <c:pt idx="252475">
                  <c:v>55.529841508944699</c:v>
                </c:pt>
                <c:pt idx="252476">
                  <c:v>55.529920085036999</c:v>
                </c:pt>
                <c:pt idx="252477">
                  <c:v>55.529998660877901</c:v>
                </c:pt>
                <c:pt idx="252478">
                  <c:v>55.5300772364672</c:v>
                </c:pt>
                <c:pt idx="252479">
                  <c:v>55.530155811805102</c:v>
                </c:pt>
                <c:pt idx="252480">
                  <c:v>55.530234386891401</c:v>
                </c:pt>
                <c:pt idx="252481">
                  <c:v>55.530312961726203</c:v>
                </c:pt>
                <c:pt idx="252482">
                  <c:v>55.530391536309502</c:v>
                </c:pt>
                <c:pt idx="252483">
                  <c:v>55.530470110641303</c:v>
                </c:pt>
                <c:pt idx="252484">
                  <c:v>55.530548684721602</c:v>
                </c:pt>
                <c:pt idx="252485">
                  <c:v>55.530627258550403</c:v>
                </c:pt>
                <c:pt idx="252486">
                  <c:v>55.530705832127602</c:v>
                </c:pt>
                <c:pt idx="252487">
                  <c:v>55.530784405453403</c:v>
                </c:pt>
                <c:pt idx="252488">
                  <c:v>55.530862978527601</c:v>
                </c:pt>
                <c:pt idx="252489">
                  <c:v>55.530941551350402</c:v>
                </c:pt>
                <c:pt idx="252490">
                  <c:v>55.5310201239216</c:v>
                </c:pt>
                <c:pt idx="252491">
                  <c:v>55.531098696241401</c:v>
                </c:pt>
                <c:pt idx="252492">
                  <c:v>55.531177268309598</c:v>
                </c:pt>
                <c:pt idx="252493">
                  <c:v>55.531255840126299</c:v>
                </c:pt>
                <c:pt idx="252494">
                  <c:v>55.531334411691603</c:v>
                </c:pt>
                <c:pt idx="252495">
                  <c:v>55.531412983005303</c:v>
                </c:pt>
                <c:pt idx="252496">
                  <c:v>55.5314915540675</c:v>
                </c:pt>
                <c:pt idx="252497">
                  <c:v>55.5315701248783</c:v>
                </c:pt>
                <c:pt idx="252498">
                  <c:v>55.531648695437497</c:v>
                </c:pt>
                <c:pt idx="252499">
                  <c:v>55.531727265745197</c:v>
                </c:pt>
                <c:pt idx="252500">
                  <c:v>55.531805835801499</c:v>
                </c:pt>
                <c:pt idx="252501">
                  <c:v>55.531884405606199</c:v>
                </c:pt>
                <c:pt idx="252502">
                  <c:v>55.531962975159502</c:v>
                </c:pt>
                <c:pt idx="252503">
                  <c:v>55.532041544461201</c:v>
                </c:pt>
                <c:pt idx="252504">
                  <c:v>55.532120113511503</c:v>
                </c:pt>
                <c:pt idx="252505">
                  <c:v>55.532198682310202</c:v>
                </c:pt>
                <c:pt idx="252506">
                  <c:v>55.532277250857497</c:v>
                </c:pt>
                <c:pt idx="252507">
                  <c:v>55.532355819153302</c:v>
                </c:pt>
                <c:pt idx="252508">
                  <c:v>55.532434387197597</c:v>
                </c:pt>
                <c:pt idx="252509">
                  <c:v>55.532512954990402</c:v>
                </c:pt>
                <c:pt idx="252510">
                  <c:v>55.532591522531703</c:v>
                </c:pt>
                <c:pt idx="252511">
                  <c:v>55.5326700898216</c:v>
                </c:pt>
                <c:pt idx="252512">
                  <c:v>55.532748656859901</c:v>
                </c:pt>
                <c:pt idx="252513">
                  <c:v>55.532827223646798</c:v>
                </c:pt>
                <c:pt idx="252514">
                  <c:v>55.532905790182099</c:v>
                </c:pt>
                <c:pt idx="252515">
                  <c:v>55.532984356466002</c:v>
                </c:pt>
                <c:pt idx="252516">
                  <c:v>55.533062922498402</c:v>
                </c:pt>
                <c:pt idx="252517">
                  <c:v>55.533141488279298</c:v>
                </c:pt>
                <c:pt idx="252518">
                  <c:v>55.533220053808797</c:v>
                </c:pt>
                <c:pt idx="252519">
                  <c:v>55.5332986190867</c:v>
                </c:pt>
                <c:pt idx="252520">
                  <c:v>55.533377184113199</c:v>
                </c:pt>
                <c:pt idx="252521">
                  <c:v>55.533455748888201</c:v>
                </c:pt>
                <c:pt idx="252522">
                  <c:v>55.5335343134117</c:v>
                </c:pt>
                <c:pt idx="252523">
                  <c:v>55.533612877683801</c:v>
                </c:pt>
                <c:pt idx="252524">
                  <c:v>55.533691441704299</c:v>
                </c:pt>
                <c:pt idx="252525">
                  <c:v>55.5337700054734</c:v>
                </c:pt>
                <c:pt idx="252526">
                  <c:v>55.533848568990997</c:v>
                </c:pt>
                <c:pt idx="252527">
                  <c:v>55.533927132257197</c:v>
                </c:pt>
                <c:pt idx="252528">
                  <c:v>55.534005695271802</c:v>
                </c:pt>
                <c:pt idx="252529">
                  <c:v>55.534084258035001</c:v>
                </c:pt>
                <c:pt idx="252530">
                  <c:v>55.534162820546698</c:v>
                </c:pt>
                <c:pt idx="252531">
                  <c:v>55.534241382806997</c:v>
                </c:pt>
                <c:pt idx="252532">
                  <c:v>55.534319944815799</c:v>
                </c:pt>
                <c:pt idx="252533">
                  <c:v>55.534398506573098</c:v>
                </c:pt>
                <c:pt idx="252534">
                  <c:v>55.5344770680789</c:v>
                </c:pt>
                <c:pt idx="252535">
                  <c:v>55.534555629333298</c:v>
                </c:pt>
                <c:pt idx="252536">
                  <c:v>55.534634190336199</c:v>
                </c:pt>
                <c:pt idx="252537">
                  <c:v>55.534712751087604</c:v>
                </c:pt>
                <c:pt idx="252538">
                  <c:v>55.534791311587597</c:v>
                </c:pt>
                <c:pt idx="252539">
                  <c:v>55.534869871836101</c:v>
                </c:pt>
                <c:pt idx="252540">
                  <c:v>55.534948431833101</c:v>
                </c:pt>
                <c:pt idx="252541">
                  <c:v>55.535026991578697</c:v>
                </c:pt>
                <c:pt idx="252542">
                  <c:v>55.535105551072803</c:v>
                </c:pt>
                <c:pt idx="252543">
                  <c:v>55.535184110315399</c:v>
                </c:pt>
                <c:pt idx="252544">
                  <c:v>55.535262669306597</c:v>
                </c:pt>
                <c:pt idx="252545">
                  <c:v>55.535341228046398</c:v>
                </c:pt>
                <c:pt idx="252546">
                  <c:v>55.535419786534597</c:v>
                </c:pt>
                <c:pt idx="252547">
                  <c:v>55.535498344771398</c:v>
                </c:pt>
                <c:pt idx="252548">
                  <c:v>55.535576902756802</c:v>
                </c:pt>
                <c:pt idx="252549">
                  <c:v>55.535655460490702</c:v>
                </c:pt>
                <c:pt idx="252550">
                  <c:v>55.535734017973098</c:v>
                </c:pt>
                <c:pt idx="252551">
                  <c:v>55.535812575204098</c:v>
                </c:pt>
                <c:pt idx="252552">
                  <c:v>55.5358911321836</c:v>
                </c:pt>
                <c:pt idx="252553">
                  <c:v>55.535969688911699</c:v>
                </c:pt>
                <c:pt idx="252554">
                  <c:v>55.536048245388301</c:v>
                </c:pt>
                <c:pt idx="252555">
                  <c:v>55.536126801613499</c:v>
                </c:pt>
                <c:pt idx="252556">
                  <c:v>55.5362053575872</c:v>
                </c:pt>
                <c:pt idx="252557">
                  <c:v>55.536283913309497</c:v>
                </c:pt>
                <c:pt idx="252558">
                  <c:v>55.536362468780297</c:v>
                </c:pt>
                <c:pt idx="252559">
                  <c:v>55.5364410239996</c:v>
                </c:pt>
                <c:pt idx="252560">
                  <c:v>55.536519578967599</c:v>
                </c:pt>
                <c:pt idx="252561">
                  <c:v>55.536598133684002</c:v>
                </c:pt>
                <c:pt idx="252562">
                  <c:v>55.5366766881491</c:v>
                </c:pt>
                <c:pt idx="252563">
                  <c:v>55.536755242362602</c:v>
                </c:pt>
                <c:pt idx="252564">
                  <c:v>55.5368337963248</c:v>
                </c:pt>
                <c:pt idx="252565">
                  <c:v>55.5369123500355</c:v>
                </c:pt>
                <c:pt idx="252566">
                  <c:v>55.536990903494697</c:v>
                </c:pt>
                <c:pt idx="252567">
                  <c:v>55.537069456702497</c:v>
                </c:pt>
                <c:pt idx="252568">
                  <c:v>55.5371480096589</c:v>
                </c:pt>
                <c:pt idx="252569">
                  <c:v>55.537226562363799</c:v>
                </c:pt>
                <c:pt idx="252570">
                  <c:v>55.5373051148173</c:v>
                </c:pt>
                <c:pt idx="252571">
                  <c:v>55.537383667019299</c:v>
                </c:pt>
                <c:pt idx="252572">
                  <c:v>55.5374622189699</c:v>
                </c:pt>
                <c:pt idx="252573">
                  <c:v>55.537540770669096</c:v>
                </c:pt>
                <c:pt idx="252574">
                  <c:v>55.537619322116797</c:v>
                </c:pt>
                <c:pt idx="252575">
                  <c:v>55.5376978733131</c:v>
                </c:pt>
                <c:pt idx="252576">
                  <c:v>55.537776424257999</c:v>
                </c:pt>
                <c:pt idx="252577">
                  <c:v>55.537854974951401</c:v>
                </c:pt>
                <c:pt idx="252578">
                  <c:v>55.537933525393399</c:v>
                </c:pt>
                <c:pt idx="252579">
                  <c:v>55.5380120755839</c:v>
                </c:pt>
                <c:pt idx="252580">
                  <c:v>55.538090625523097</c:v>
                </c:pt>
                <c:pt idx="252581">
                  <c:v>55.538169175210697</c:v>
                </c:pt>
                <c:pt idx="252582">
                  <c:v>55.538247724647</c:v>
                </c:pt>
                <c:pt idx="252583">
                  <c:v>55.5383262738318</c:v>
                </c:pt>
                <c:pt idx="252584">
                  <c:v>55.538404822765202</c:v>
                </c:pt>
                <c:pt idx="252585">
                  <c:v>55.538483371447199</c:v>
                </c:pt>
                <c:pt idx="252586">
                  <c:v>55.5385619198778</c:v>
                </c:pt>
                <c:pt idx="252587">
                  <c:v>55.538640468056897</c:v>
                </c:pt>
                <c:pt idx="252588">
                  <c:v>55.538719015984597</c:v>
                </c:pt>
                <c:pt idx="252589">
                  <c:v>55.5387975636608</c:v>
                </c:pt>
                <c:pt idx="252590">
                  <c:v>55.538876111085699</c:v>
                </c:pt>
                <c:pt idx="252591">
                  <c:v>55.538954658259101</c:v>
                </c:pt>
                <c:pt idx="252592">
                  <c:v>55.539033205181099</c:v>
                </c:pt>
                <c:pt idx="252593">
                  <c:v>55.539111751851699</c:v>
                </c:pt>
                <c:pt idx="252594">
                  <c:v>55.539190298270803</c:v>
                </c:pt>
                <c:pt idx="252595">
                  <c:v>55.539268844438602</c:v>
                </c:pt>
                <c:pt idx="252596">
                  <c:v>55.539347390354898</c:v>
                </c:pt>
                <c:pt idx="252597">
                  <c:v>55.539425936019803</c:v>
                </c:pt>
                <c:pt idx="252598">
                  <c:v>55.539504481433298</c:v>
                </c:pt>
                <c:pt idx="252599">
                  <c:v>55.539583026595302</c:v>
                </c:pt>
                <c:pt idx="252600">
                  <c:v>55.539661571506002</c:v>
                </c:pt>
                <c:pt idx="252601">
                  <c:v>55.539740116165198</c:v>
                </c:pt>
                <c:pt idx="252602">
                  <c:v>55.539818660572998</c:v>
                </c:pt>
                <c:pt idx="252603">
                  <c:v>55.5398972047294</c:v>
                </c:pt>
                <c:pt idx="252604">
                  <c:v>55.539975748634397</c:v>
                </c:pt>
                <c:pt idx="252605">
                  <c:v>55.540054292287998</c:v>
                </c:pt>
                <c:pt idx="252606">
                  <c:v>55.540132835690201</c:v>
                </c:pt>
                <c:pt idx="252607">
                  <c:v>55.540211378840901</c:v>
                </c:pt>
                <c:pt idx="252608">
                  <c:v>55.540289921740303</c:v>
                </c:pt>
                <c:pt idx="252609">
                  <c:v>55.540368464388202</c:v>
                </c:pt>
                <c:pt idx="252610">
                  <c:v>55.540447006784802</c:v>
                </c:pt>
                <c:pt idx="252611">
                  <c:v>55.540525548929899</c:v>
                </c:pt>
                <c:pt idx="252612">
                  <c:v>55.540604090823599</c:v>
                </c:pt>
                <c:pt idx="252613">
                  <c:v>55.540682632465902</c:v>
                </c:pt>
                <c:pt idx="252614">
                  <c:v>55.540761173856801</c:v>
                </c:pt>
                <c:pt idx="252615">
                  <c:v>55.540839714996302</c:v>
                </c:pt>
                <c:pt idx="252616">
                  <c:v>55.540918255884399</c:v>
                </c:pt>
                <c:pt idx="252617">
                  <c:v>55.5409967965211</c:v>
                </c:pt>
                <c:pt idx="252618">
                  <c:v>55.541075336906403</c:v>
                </c:pt>
                <c:pt idx="252619">
                  <c:v>55.541153877040301</c:v>
                </c:pt>
                <c:pt idx="252620">
                  <c:v>55.541232416922803</c:v>
                </c:pt>
                <c:pt idx="252621">
                  <c:v>55.5413109565539</c:v>
                </c:pt>
                <c:pt idx="252622">
                  <c:v>55.541389495933601</c:v>
                </c:pt>
                <c:pt idx="252623">
                  <c:v>55.541468035061897</c:v>
                </c:pt>
                <c:pt idx="252624">
                  <c:v>55.541546573938803</c:v>
                </c:pt>
                <c:pt idx="252625">
                  <c:v>55.541625112564297</c:v>
                </c:pt>
                <c:pt idx="252626">
                  <c:v>55.541703650938402</c:v>
                </c:pt>
                <c:pt idx="252627">
                  <c:v>55.541782189061202</c:v>
                </c:pt>
                <c:pt idx="252628">
                  <c:v>55.541860726932498</c:v>
                </c:pt>
                <c:pt idx="252629">
                  <c:v>55.541939264552397</c:v>
                </c:pt>
                <c:pt idx="252630">
                  <c:v>55.542017801920998</c:v>
                </c:pt>
                <c:pt idx="252631">
                  <c:v>55.542096339038103</c:v>
                </c:pt>
                <c:pt idx="252632">
                  <c:v>55.542174875903903</c:v>
                </c:pt>
                <c:pt idx="252633">
                  <c:v>55.5422534125182</c:v>
                </c:pt>
                <c:pt idx="252634">
                  <c:v>55.542331948881198</c:v>
                </c:pt>
                <c:pt idx="252635">
                  <c:v>55.5424104849928</c:v>
                </c:pt>
                <c:pt idx="252636">
                  <c:v>55.542489020852997</c:v>
                </c:pt>
                <c:pt idx="252637">
                  <c:v>55.542567556461798</c:v>
                </c:pt>
                <c:pt idx="252638">
                  <c:v>55.5426460918193</c:v>
                </c:pt>
                <c:pt idx="252639">
                  <c:v>55.542724626925299</c:v>
                </c:pt>
                <c:pt idx="252640">
                  <c:v>55.54280316178</c:v>
                </c:pt>
                <c:pt idx="252641">
                  <c:v>55.542881696383297</c:v>
                </c:pt>
                <c:pt idx="252642">
                  <c:v>55.542960230735197</c:v>
                </c:pt>
                <c:pt idx="252643">
                  <c:v>55.5430387648357</c:v>
                </c:pt>
                <c:pt idx="252644">
                  <c:v>55.543117298684798</c:v>
                </c:pt>
                <c:pt idx="252645">
                  <c:v>55.543195832282599</c:v>
                </c:pt>
                <c:pt idx="252646">
                  <c:v>55.543274365629003</c:v>
                </c:pt>
                <c:pt idx="252647">
                  <c:v>55.543352898724002</c:v>
                </c:pt>
                <c:pt idx="252648">
                  <c:v>55.543431431567598</c:v>
                </c:pt>
                <c:pt idx="252649">
                  <c:v>55.543509964159803</c:v>
                </c:pt>
                <c:pt idx="252650">
                  <c:v>55.543588496500703</c:v>
                </c:pt>
                <c:pt idx="252651">
                  <c:v>55.5436670285902</c:v>
                </c:pt>
                <c:pt idx="252652">
                  <c:v>55.543745560428299</c:v>
                </c:pt>
                <c:pt idx="252653">
                  <c:v>55.5438240920151</c:v>
                </c:pt>
                <c:pt idx="252654">
                  <c:v>55.543902623350498</c:v>
                </c:pt>
                <c:pt idx="252655">
                  <c:v>55.543981154434498</c:v>
                </c:pt>
                <c:pt idx="252656">
                  <c:v>55.544059685267101</c:v>
                </c:pt>
                <c:pt idx="252657">
                  <c:v>55.544138215848399</c:v>
                </c:pt>
                <c:pt idx="252658">
                  <c:v>55.5442167461783</c:v>
                </c:pt>
                <c:pt idx="252659">
                  <c:v>55.544295276256797</c:v>
                </c:pt>
                <c:pt idx="252660">
                  <c:v>55.544373806083897</c:v>
                </c:pt>
                <c:pt idx="252661">
                  <c:v>55.544452335659699</c:v>
                </c:pt>
                <c:pt idx="252662">
                  <c:v>55.544530864984203</c:v>
                </c:pt>
                <c:pt idx="252663">
                  <c:v>55.544609394057197</c:v>
                </c:pt>
                <c:pt idx="252664">
                  <c:v>55.5446879228789</c:v>
                </c:pt>
                <c:pt idx="252665">
                  <c:v>55.544766451449199</c:v>
                </c:pt>
                <c:pt idx="252666">
                  <c:v>55.5448449797682</c:v>
                </c:pt>
                <c:pt idx="252667">
                  <c:v>55.544923507835797</c:v>
                </c:pt>
                <c:pt idx="252668">
                  <c:v>55.545002035651997</c:v>
                </c:pt>
                <c:pt idx="252669">
                  <c:v>55.545080563216899</c:v>
                </c:pt>
                <c:pt idx="252670">
                  <c:v>55.545159090530397</c:v>
                </c:pt>
                <c:pt idx="252671">
                  <c:v>55.545237617592598</c:v>
                </c:pt>
                <c:pt idx="252672">
                  <c:v>55.545316144403401</c:v>
                </c:pt>
                <c:pt idx="252673">
                  <c:v>55.545394670962899</c:v>
                </c:pt>
                <c:pt idx="252674">
                  <c:v>55.545473197271001</c:v>
                </c:pt>
                <c:pt idx="252675">
                  <c:v>55.545551723327698</c:v>
                </c:pt>
                <c:pt idx="252676">
                  <c:v>55.545630249133097</c:v>
                </c:pt>
                <c:pt idx="252677">
                  <c:v>55.5457087746871</c:v>
                </c:pt>
                <c:pt idx="252678">
                  <c:v>55.545787299989797</c:v>
                </c:pt>
                <c:pt idx="252679">
                  <c:v>55.545865825041098</c:v>
                </c:pt>
                <c:pt idx="252680">
                  <c:v>55.545944349841101</c:v>
                </c:pt>
                <c:pt idx="252681">
                  <c:v>55.546022874389699</c:v>
                </c:pt>
                <c:pt idx="252682">
                  <c:v>55.546101398687</c:v>
                </c:pt>
                <c:pt idx="252683">
                  <c:v>55.546179922732897</c:v>
                </c:pt>
                <c:pt idx="252684">
                  <c:v>55.546258446527503</c:v>
                </c:pt>
                <c:pt idx="252685">
                  <c:v>55.546336970070698</c:v>
                </c:pt>
                <c:pt idx="252686">
                  <c:v>55.546415493362602</c:v>
                </c:pt>
                <c:pt idx="252687">
                  <c:v>55.546494016403102</c:v>
                </c:pt>
                <c:pt idx="252688">
                  <c:v>55.546572539192297</c:v>
                </c:pt>
                <c:pt idx="252689">
                  <c:v>55.546651061730103</c:v>
                </c:pt>
                <c:pt idx="252690">
                  <c:v>55.546729584016603</c:v>
                </c:pt>
                <c:pt idx="252691">
                  <c:v>55.546808106051799</c:v>
                </c:pt>
                <c:pt idx="252692">
                  <c:v>55.546886627835597</c:v>
                </c:pt>
                <c:pt idx="252693">
                  <c:v>55.546965149368098</c:v>
                </c:pt>
                <c:pt idx="252694">
                  <c:v>55.547043670649202</c:v>
                </c:pt>
                <c:pt idx="252695">
                  <c:v>55.547122191679001</c:v>
                </c:pt>
                <c:pt idx="252696">
                  <c:v>55.547200712457403</c:v>
                </c:pt>
                <c:pt idx="252697">
                  <c:v>55.5472792329846</c:v>
                </c:pt>
                <c:pt idx="252698">
                  <c:v>55.5473577532603</c:v>
                </c:pt>
                <c:pt idx="252699">
                  <c:v>55.547436273284802</c:v>
                </c:pt>
                <c:pt idx="252700">
                  <c:v>55.5475147930579</c:v>
                </c:pt>
                <c:pt idx="252701">
                  <c:v>55.5475933125796</c:v>
                </c:pt>
                <c:pt idx="252702">
                  <c:v>55.547671831850103</c:v>
                </c:pt>
                <c:pt idx="252703">
                  <c:v>55.547750350869201</c:v>
                </c:pt>
                <c:pt idx="252704">
                  <c:v>55.547828869637002</c:v>
                </c:pt>
                <c:pt idx="252705">
                  <c:v>55.547907388153398</c:v>
                </c:pt>
                <c:pt idx="252706">
                  <c:v>55.547985906418504</c:v>
                </c:pt>
                <c:pt idx="252707">
                  <c:v>55.548064424432297</c:v>
                </c:pt>
                <c:pt idx="252708">
                  <c:v>55.548142942194701</c:v>
                </c:pt>
                <c:pt idx="252709">
                  <c:v>55.5482214597058</c:v>
                </c:pt>
                <c:pt idx="252710">
                  <c:v>55.548299976965602</c:v>
                </c:pt>
                <c:pt idx="252711">
                  <c:v>55.548378493974099</c:v>
                </c:pt>
                <c:pt idx="252712">
                  <c:v>55.548457010731298</c:v>
                </c:pt>
                <c:pt idx="252713">
                  <c:v>55.5485355272371</c:v>
                </c:pt>
                <c:pt idx="252714">
                  <c:v>55.548614043491597</c:v>
                </c:pt>
                <c:pt idx="252715">
                  <c:v>55.548692559494697</c:v>
                </c:pt>
                <c:pt idx="252716">
                  <c:v>55.548771075246599</c:v>
                </c:pt>
                <c:pt idx="252717">
                  <c:v>55.548849590747103</c:v>
                </c:pt>
                <c:pt idx="252718">
                  <c:v>55.548928105996303</c:v>
                </c:pt>
                <c:pt idx="252719">
                  <c:v>55.549006620994199</c:v>
                </c:pt>
                <c:pt idx="252720">
                  <c:v>55.549085135740697</c:v>
                </c:pt>
                <c:pt idx="252721">
                  <c:v>55.549163650235997</c:v>
                </c:pt>
                <c:pt idx="252722">
                  <c:v>55.549242164479899</c:v>
                </c:pt>
                <c:pt idx="252723">
                  <c:v>55.549320678472498</c:v>
                </c:pt>
                <c:pt idx="252724">
                  <c:v>55.549399192213798</c:v>
                </c:pt>
                <c:pt idx="252725">
                  <c:v>55.549477705703801</c:v>
                </c:pt>
                <c:pt idx="252726">
                  <c:v>55.549556218942399</c:v>
                </c:pt>
                <c:pt idx="252727">
                  <c:v>55.5496347319298</c:v>
                </c:pt>
                <c:pt idx="252728">
                  <c:v>55.549713244665803</c:v>
                </c:pt>
                <c:pt idx="252729">
                  <c:v>55.549791757150501</c:v>
                </c:pt>
                <c:pt idx="252730">
                  <c:v>55.549870269384002</c:v>
                </c:pt>
                <c:pt idx="252731">
                  <c:v>55.549948781366098</c:v>
                </c:pt>
                <c:pt idx="252732">
                  <c:v>55.550027293096903</c:v>
                </c:pt>
                <c:pt idx="252733">
                  <c:v>55.550105804576297</c:v>
                </c:pt>
                <c:pt idx="252734">
                  <c:v>55.550184315804501</c:v>
                </c:pt>
                <c:pt idx="252735">
                  <c:v>55.550262826781399</c:v>
                </c:pt>
                <c:pt idx="252736">
                  <c:v>55.5503413375069</c:v>
                </c:pt>
                <c:pt idx="252737">
                  <c:v>55.550419847981203</c:v>
                </c:pt>
                <c:pt idx="252738">
                  <c:v>55.550498358204102</c:v>
                </c:pt>
                <c:pt idx="252739">
                  <c:v>55.550576868175803</c:v>
                </c:pt>
                <c:pt idx="252740">
                  <c:v>55.550655377896099</c:v>
                </c:pt>
                <c:pt idx="252741">
                  <c:v>55.550733887365197</c:v>
                </c:pt>
                <c:pt idx="252742">
                  <c:v>55.550812396582899</c:v>
                </c:pt>
                <c:pt idx="252743">
                  <c:v>55.550890905549302</c:v>
                </c:pt>
                <c:pt idx="252744">
                  <c:v>55.5509694142645</c:v>
                </c:pt>
                <c:pt idx="252745">
                  <c:v>55.551047922728301</c:v>
                </c:pt>
                <c:pt idx="252746">
                  <c:v>55.551126430940897</c:v>
                </c:pt>
                <c:pt idx="252747">
                  <c:v>55.551204938902103</c:v>
                </c:pt>
                <c:pt idx="252748">
                  <c:v>55.551283446611997</c:v>
                </c:pt>
                <c:pt idx="252749">
                  <c:v>55.5513619540707</c:v>
                </c:pt>
                <c:pt idx="252750">
                  <c:v>55.551440461277998</c:v>
                </c:pt>
                <c:pt idx="252751">
                  <c:v>55.551518968234099</c:v>
                </c:pt>
                <c:pt idx="252752">
                  <c:v>55.551597474938802</c:v>
                </c:pt>
                <c:pt idx="252753">
                  <c:v>55.5516759813923</c:v>
                </c:pt>
                <c:pt idx="252754">
                  <c:v>55.551754487594501</c:v>
                </c:pt>
                <c:pt idx="252755">
                  <c:v>55.551832993545403</c:v>
                </c:pt>
                <c:pt idx="252756">
                  <c:v>55.551911499245001</c:v>
                </c:pt>
                <c:pt idx="252757">
                  <c:v>55.551990004693302</c:v>
                </c:pt>
                <c:pt idx="252758">
                  <c:v>55.552068509890297</c:v>
                </c:pt>
                <c:pt idx="252759">
                  <c:v>55.552147014836002</c:v>
                </c:pt>
                <c:pt idx="252760">
                  <c:v>55.552225519530502</c:v>
                </c:pt>
                <c:pt idx="252761">
                  <c:v>55.552304023973598</c:v>
                </c:pt>
                <c:pt idx="252762">
                  <c:v>55.552382528165502</c:v>
                </c:pt>
                <c:pt idx="252763">
                  <c:v>55.552461032106102</c:v>
                </c:pt>
                <c:pt idx="252764">
                  <c:v>55.552539535795397</c:v>
                </c:pt>
                <c:pt idx="252765">
                  <c:v>55.552618039233401</c:v>
                </c:pt>
                <c:pt idx="252766">
                  <c:v>55.552696542420101</c:v>
                </c:pt>
                <c:pt idx="252767">
                  <c:v>55.552775045355602</c:v>
                </c:pt>
                <c:pt idx="252768">
                  <c:v>55.5528535480397</c:v>
                </c:pt>
                <c:pt idx="252769">
                  <c:v>55.552932050472599</c:v>
                </c:pt>
                <c:pt idx="252770">
                  <c:v>55.5530105526542</c:v>
                </c:pt>
                <c:pt idx="252771">
                  <c:v>55.553089054584603</c:v>
                </c:pt>
                <c:pt idx="252772">
                  <c:v>55.553167556263602</c:v>
                </c:pt>
                <c:pt idx="252773">
                  <c:v>55.553246057691403</c:v>
                </c:pt>
                <c:pt idx="252774">
                  <c:v>55.553324558867899</c:v>
                </c:pt>
                <c:pt idx="252775">
                  <c:v>55.553403059793197</c:v>
                </c:pt>
                <c:pt idx="252776">
                  <c:v>55.553481560467098</c:v>
                </c:pt>
                <c:pt idx="252777">
                  <c:v>55.553560060889801</c:v>
                </c:pt>
                <c:pt idx="252778">
                  <c:v>55.553638561061199</c:v>
                </c:pt>
                <c:pt idx="252779">
                  <c:v>55.553717060981299</c:v>
                </c:pt>
                <c:pt idx="252780">
                  <c:v>55.553795560650201</c:v>
                </c:pt>
                <c:pt idx="252781">
                  <c:v>55.553874060067798</c:v>
                </c:pt>
                <c:pt idx="252782">
                  <c:v>55.553952559234098</c:v>
                </c:pt>
                <c:pt idx="252783">
                  <c:v>55.554031058149199</c:v>
                </c:pt>
                <c:pt idx="252784">
                  <c:v>55.554109556812897</c:v>
                </c:pt>
                <c:pt idx="252785">
                  <c:v>55.554188055225502</c:v>
                </c:pt>
                <c:pt idx="252786">
                  <c:v>55.554266553386697</c:v>
                </c:pt>
                <c:pt idx="252787">
                  <c:v>55.5543450512967</c:v>
                </c:pt>
                <c:pt idx="252788">
                  <c:v>55.554423548955398</c:v>
                </c:pt>
                <c:pt idx="252789">
                  <c:v>55.554502046362899</c:v>
                </c:pt>
                <c:pt idx="252790">
                  <c:v>55.554580543519101</c:v>
                </c:pt>
                <c:pt idx="252791">
                  <c:v>55.554659040423999</c:v>
                </c:pt>
                <c:pt idx="252792">
                  <c:v>55.554737537077699</c:v>
                </c:pt>
                <c:pt idx="252793">
                  <c:v>55.554816033480101</c:v>
                </c:pt>
                <c:pt idx="252794">
                  <c:v>55.554894529631198</c:v>
                </c:pt>
                <c:pt idx="252795">
                  <c:v>55.554973025531098</c:v>
                </c:pt>
                <c:pt idx="252796">
                  <c:v>55.555051521179799</c:v>
                </c:pt>
                <c:pt idx="252797">
                  <c:v>55.555130016577102</c:v>
                </c:pt>
                <c:pt idx="252798">
                  <c:v>55.555208511723301</c:v>
                </c:pt>
                <c:pt idx="252799">
                  <c:v>55.555287006618101</c:v>
                </c:pt>
                <c:pt idx="252800">
                  <c:v>55.555365501261697</c:v>
                </c:pt>
                <c:pt idx="252801">
                  <c:v>55.555443995654102</c:v>
                </c:pt>
                <c:pt idx="252802">
                  <c:v>55.555522489795202</c:v>
                </c:pt>
                <c:pt idx="252803">
                  <c:v>55.555600983684997</c:v>
                </c:pt>
                <c:pt idx="252804">
                  <c:v>55.555679477323601</c:v>
                </c:pt>
                <c:pt idx="252805">
                  <c:v>55.555757970710999</c:v>
                </c:pt>
                <c:pt idx="252806">
                  <c:v>55.555836463847101</c:v>
                </c:pt>
                <c:pt idx="252807">
                  <c:v>55.555914956731897</c:v>
                </c:pt>
                <c:pt idx="252808">
                  <c:v>55.555993449365502</c:v>
                </c:pt>
                <c:pt idx="252809">
                  <c:v>55.556071941747803</c:v>
                </c:pt>
                <c:pt idx="252810">
                  <c:v>55.556150433878997</c:v>
                </c:pt>
                <c:pt idx="252811">
                  <c:v>55.556228925758802</c:v>
                </c:pt>
                <c:pt idx="252812">
                  <c:v>55.556307417387401</c:v>
                </c:pt>
                <c:pt idx="252813">
                  <c:v>55.556385908764803</c:v>
                </c:pt>
                <c:pt idx="252814">
                  <c:v>55.556464399890899</c:v>
                </c:pt>
                <c:pt idx="252815">
                  <c:v>55.556542890765797</c:v>
                </c:pt>
                <c:pt idx="252816">
                  <c:v>55.556621381389398</c:v>
                </c:pt>
                <c:pt idx="252817">
                  <c:v>55.556699871761801</c:v>
                </c:pt>
                <c:pt idx="252818">
                  <c:v>55.556778361882998</c:v>
                </c:pt>
                <c:pt idx="252819">
                  <c:v>55.556856851752897</c:v>
                </c:pt>
                <c:pt idx="252820">
                  <c:v>55.556935341371499</c:v>
                </c:pt>
                <c:pt idx="252821">
                  <c:v>55.557013830739002</c:v>
                </c:pt>
                <c:pt idx="252822">
                  <c:v>55.557092319855201</c:v>
                </c:pt>
                <c:pt idx="252823">
                  <c:v>55.557170808720102</c:v>
                </c:pt>
                <c:pt idx="252824">
                  <c:v>55.557249297333897</c:v>
                </c:pt>
                <c:pt idx="252825">
                  <c:v>55.557327785696302</c:v>
                </c:pt>
                <c:pt idx="252826">
                  <c:v>55.557406273807601</c:v>
                </c:pt>
                <c:pt idx="252827">
                  <c:v>55.557484761667602</c:v>
                </c:pt>
                <c:pt idx="252828">
                  <c:v>55.557563249276399</c:v>
                </c:pt>
                <c:pt idx="252829">
                  <c:v>55.557641736633997</c:v>
                </c:pt>
                <c:pt idx="252830">
                  <c:v>55.557720223740297</c:v>
                </c:pt>
                <c:pt idx="252831">
                  <c:v>55.557798710595399</c:v>
                </c:pt>
                <c:pt idx="252832">
                  <c:v>55.557877197199304</c:v>
                </c:pt>
                <c:pt idx="252833">
                  <c:v>55.557955683551903</c:v>
                </c:pt>
                <c:pt idx="252834">
                  <c:v>55.558034169653297</c:v>
                </c:pt>
                <c:pt idx="252835">
                  <c:v>55.5581126555035</c:v>
                </c:pt>
                <c:pt idx="252836">
                  <c:v>55.558191141102398</c:v>
                </c:pt>
                <c:pt idx="252837">
                  <c:v>55.558269626450198</c:v>
                </c:pt>
                <c:pt idx="252838">
                  <c:v>55.558348111546699</c:v>
                </c:pt>
                <c:pt idx="252839">
                  <c:v>55.558426596392003</c:v>
                </c:pt>
                <c:pt idx="252840">
                  <c:v>55.558505080986002</c:v>
                </c:pt>
                <c:pt idx="252841">
                  <c:v>55.558583565328902</c:v>
                </c:pt>
                <c:pt idx="252842">
                  <c:v>55.558662049420498</c:v>
                </c:pt>
                <c:pt idx="252843">
                  <c:v>55.558740533260902</c:v>
                </c:pt>
                <c:pt idx="252844">
                  <c:v>55.558819016850002</c:v>
                </c:pt>
                <c:pt idx="252845">
                  <c:v>55.558897500188003</c:v>
                </c:pt>
                <c:pt idx="252846">
                  <c:v>55.558975983274699</c:v>
                </c:pt>
                <c:pt idx="252847">
                  <c:v>55.559054466110297</c:v>
                </c:pt>
                <c:pt idx="252848">
                  <c:v>55.559132948694597</c:v>
                </c:pt>
                <c:pt idx="252849">
                  <c:v>55.559211431027698</c:v>
                </c:pt>
                <c:pt idx="252850">
                  <c:v>55.559289913109502</c:v>
                </c:pt>
                <c:pt idx="252851">
                  <c:v>55.559368394940201</c:v>
                </c:pt>
                <c:pt idx="252852">
                  <c:v>55.559446876519601</c:v>
                </c:pt>
                <c:pt idx="252853">
                  <c:v>55.559525357847903</c:v>
                </c:pt>
                <c:pt idx="252854">
                  <c:v>55.5596038389249</c:v>
                </c:pt>
                <c:pt idx="252855">
                  <c:v>55.559682319750699</c:v>
                </c:pt>
                <c:pt idx="252856">
                  <c:v>55.5597608003253</c:v>
                </c:pt>
                <c:pt idx="252857">
                  <c:v>55.559839280648703</c:v>
                </c:pt>
                <c:pt idx="252858">
                  <c:v>55.5599177607209</c:v>
                </c:pt>
                <c:pt idx="252859">
                  <c:v>55.559996240541899</c:v>
                </c:pt>
                <c:pt idx="252860">
                  <c:v>55.560074720111601</c:v>
                </c:pt>
                <c:pt idx="252861">
                  <c:v>55.560153199430196</c:v>
                </c:pt>
                <c:pt idx="252862">
                  <c:v>55.560231678497601</c:v>
                </c:pt>
                <c:pt idx="252863">
                  <c:v>55.560310157313701</c:v>
                </c:pt>
                <c:pt idx="252864">
                  <c:v>55.560388635878702</c:v>
                </c:pt>
                <c:pt idx="252865">
                  <c:v>55.560467114192399</c:v>
                </c:pt>
                <c:pt idx="252866">
                  <c:v>55.560545592254996</c:v>
                </c:pt>
                <c:pt idx="252867">
                  <c:v>55.560624070066297</c:v>
                </c:pt>
                <c:pt idx="252868">
                  <c:v>55.560702547626398</c:v>
                </c:pt>
                <c:pt idx="252869">
                  <c:v>55.560781024935402</c:v>
                </c:pt>
                <c:pt idx="252870">
                  <c:v>55.5608595019931</c:v>
                </c:pt>
                <c:pt idx="252871">
                  <c:v>55.5609379787997</c:v>
                </c:pt>
                <c:pt idx="252872">
                  <c:v>55.561016455355002</c:v>
                </c:pt>
                <c:pt idx="252873">
                  <c:v>55.561094931659198</c:v>
                </c:pt>
                <c:pt idx="252874">
                  <c:v>55.561173407712097</c:v>
                </c:pt>
                <c:pt idx="252875">
                  <c:v>55.561251883513897</c:v>
                </c:pt>
                <c:pt idx="252876">
                  <c:v>55.561330359064499</c:v>
                </c:pt>
                <c:pt idx="252877">
                  <c:v>55.561408834363803</c:v>
                </c:pt>
                <c:pt idx="252878">
                  <c:v>55.561487309412001</c:v>
                </c:pt>
                <c:pt idx="252879">
                  <c:v>55.561565784209002</c:v>
                </c:pt>
                <c:pt idx="252880">
                  <c:v>55.561644258754797</c:v>
                </c:pt>
                <c:pt idx="252881">
                  <c:v>55.5617227330494</c:v>
                </c:pt>
                <c:pt idx="252882">
                  <c:v>55.561801207092799</c:v>
                </c:pt>
                <c:pt idx="252883">
                  <c:v>55.561879680885099</c:v>
                </c:pt>
                <c:pt idx="252884">
                  <c:v>55.561958154426101</c:v>
                </c:pt>
                <c:pt idx="252885">
                  <c:v>55.562036627715997</c:v>
                </c:pt>
                <c:pt idx="252886">
                  <c:v>55.562115100754603</c:v>
                </c:pt>
                <c:pt idx="252887">
                  <c:v>55.562193573542103</c:v>
                </c:pt>
                <c:pt idx="252888">
                  <c:v>55.562272046078398</c:v>
                </c:pt>
                <c:pt idx="252889">
                  <c:v>55.562350518363502</c:v>
                </c:pt>
                <c:pt idx="252890">
                  <c:v>55.5624289903975</c:v>
                </c:pt>
                <c:pt idx="252891">
                  <c:v>55.5625074621802</c:v>
                </c:pt>
                <c:pt idx="252892">
                  <c:v>55.562585933711802</c:v>
                </c:pt>
                <c:pt idx="252893">
                  <c:v>55.562664404992198</c:v>
                </c:pt>
                <c:pt idx="252894">
                  <c:v>55.562742876021403</c:v>
                </c:pt>
                <c:pt idx="252895">
                  <c:v>55.562821346799403</c:v>
                </c:pt>
                <c:pt idx="252896">
                  <c:v>55.562899817326297</c:v>
                </c:pt>
                <c:pt idx="252897">
                  <c:v>55.562978287602</c:v>
                </c:pt>
                <c:pt idx="252898">
                  <c:v>55.563056757626498</c:v>
                </c:pt>
                <c:pt idx="252899">
                  <c:v>55.563135227399798</c:v>
                </c:pt>
                <c:pt idx="252900">
                  <c:v>55.563213696921999</c:v>
                </c:pt>
                <c:pt idx="252901">
                  <c:v>55.563292166192902</c:v>
                </c:pt>
                <c:pt idx="252902">
                  <c:v>55.563370635212699</c:v>
                </c:pt>
                <c:pt idx="252903">
                  <c:v>55.563449103981398</c:v>
                </c:pt>
                <c:pt idx="252904">
                  <c:v>55.563527572498799</c:v>
                </c:pt>
                <c:pt idx="252905">
                  <c:v>55.563606040765102</c:v>
                </c:pt>
                <c:pt idx="252906">
                  <c:v>55.563684508780199</c:v>
                </c:pt>
                <c:pt idx="252907">
                  <c:v>55.563762976544197</c:v>
                </c:pt>
                <c:pt idx="252908">
                  <c:v>55.563841444056997</c:v>
                </c:pt>
                <c:pt idx="252909">
                  <c:v>55.5639199113186</c:v>
                </c:pt>
                <c:pt idx="252910">
                  <c:v>55.563998378329003</c:v>
                </c:pt>
                <c:pt idx="252911">
                  <c:v>55.564076845088302</c:v>
                </c:pt>
                <c:pt idx="252912">
                  <c:v>55.564155311596402</c:v>
                </c:pt>
                <c:pt idx="252913">
                  <c:v>55.564233777853403</c:v>
                </c:pt>
                <c:pt idx="252914">
                  <c:v>55.564312243859199</c:v>
                </c:pt>
                <c:pt idx="252915">
                  <c:v>55.564390709613797</c:v>
                </c:pt>
                <c:pt idx="252916">
                  <c:v>55.564469175117303</c:v>
                </c:pt>
                <c:pt idx="252917">
                  <c:v>55.564547640369597</c:v>
                </c:pt>
                <c:pt idx="252918">
                  <c:v>55.564626105370699</c:v>
                </c:pt>
                <c:pt idx="252919">
                  <c:v>55.564704570120703</c:v>
                </c:pt>
                <c:pt idx="252920">
                  <c:v>55.564783034619502</c:v>
                </c:pt>
                <c:pt idx="252921">
                  <c:v>55.564861498867202</c:v>
                </c:pt>
                <c:pt idx="252922">
                  <c:v>55.564939962863697</c:v>
                </c:pt>
                <c:pt idx="252923">
                  <c:v>55.5650184266091</c:v>
                </c:pt>
                <c:pt idx="252924">
                  <c:v>55.565096890103298</c:v>
                </c:pt>
                <c:pt idx="252925">
                  <c:v>55.565175353346298</c:v>
                </c:pt>
                <c:pt idx="252926">
                  <c:v>55.565253816338199</c:v>
                </c:pt>
                <c:pt idx="252927">
                  <c:v>55.565332279078902</c:v>
                </c:pt>
                <c:pt idx="252928">
                  <c:v>55.565410741568499</c:v>
                </c:pt>
                <c:pt idx="252929">
                  <c:v>55.565489203806898</c:v>
                </c:pt>
                <c:pt idx="252930">
                  <c:v>55.565567665794198</c:v>
                </c:pt>
                <c:pt idx="252931">
                  <c:v>55.5656461275304</c:v>
                </c:pt>
                <c:pt idx="252932">
                  <c:v>55.565724589015304</c:v>
                </c:pt>
                <c:pt idx="252933">
                  <c:v>55.565803050249201</c:v>
                </c:pt>
                <c:pt idx="252934">
                  <c:v>55.5658815112319</c:v>
                </c:pt>
                <c:pt idx="252935">
                  <c:v>55.565959971963402</c:v>
                </c:pt>
                <c:pt idx="252936">
                  <c:v>55.566038432443797</c:v>
                </c:pt>
                <c:pt idx="252937">
                  <c:v>55.566116892673101</c:v>
                </c:pt>
                <c:pt idx="252938">
                  <c:v>55.566195352651199</c:v>
                </c:pt>
                <c:pt idx="252939">
                  <c:v>55.5662738123781</c:v>
                </c:pt>
                <c:pt idx="252940">
                  <c:v>55.566352271854001</c:v>
                </c:pt>
                <c:pt idx="252941">
                  <c:v>55.566430731078597</c:v>
                </c:pt>
                <c:pt idx="252942">
                  <c:v>55.566509190052201</c:v>
                </c:pt>
                <c:pt idx="252943">
                  <c:v>55.5665876487746</c:v>
                </c:pt>
                <c:pt idx="252944">
                  <c:v>55.566666107245801</c:v>
                </c:pt>
                <c:pt idx="252945">
                  <c:v>55.566744565465903</c:v>
                </c:pt>
                <c:pt idx="252946">
                  <c:v>55.5668230234349</c:v>
                </c:pt>
                <c:pt idx="252947">
                  <c:v>55.566901481152797</c:v>
                </c:pt>
                <c:pt idx="252948">
                  <c:v>55.566979938619497</c:v>
                </c:pt>
                <c:pt idx="252949">
                  <c:v>55.567058395835097</c:v>
                </c:pt>
                <c:pt idx="252950">
                  <c:v>55.5671368527995</c:v>
                </c:pt>
                <c:pt idx="252951">
                  <c:v>55.567215309512797</c:v>
                </c:pt>
                <c:pt idx="252952">
                  <c:v>55.567293765975002</c:v>
                </c:pt>
                <c:pt idx="252953">
                  <c:v>55.567372222186002</c:v>
                </c:pt>
                <c:pt idx="252954">
                  <c:v>55.567450678145903</c:v>
                </c:pt>
                <c:pt idx="252955">
                  <c:v>55.567529133854698</c:v>
                </c:pt>
                <c:pt idx="252956">
                  <c:v>55.567607589312303</c:v>
                </c:pt>
                <c:pt idx="252957">
                  <c:v>55.567686044518901</c:v>
                </c:pt>
                <c:pt idx="252958">
                  <c:v>55.567764499474301</c:v>
                </c:pt>
                <c:pt idx="252959">
                  <c:v>55.567842954178502</c:v>
                </c:pt>
                <c:pt idx="252960">
                  <c:v>55.567921408631697</c:v>
                </c:pt>
                <c:pt idx="252961">
                  <c:v>55.567999862833702</c:v>
                </c:pt>
                <c:pt idx="252962">
                  <c:v>55.5680783167846</c:v>
                </c:pt>
                <c:pt idx="252963">
                  <c:v>55.5681567704843</c:v>
                </c:pt>
                <c:pt idx="252964">
                  <c:v>55.568235223933002</c:v>
                </c:pt>
                <c:pt idx="252965">
                  <c:v>55.568313677130497</c:v>
                </c:pt>
                <c:pt idx="252966">
                  <c:v>55.568392130076901</c:v>
                </c:pt>
                <c:pt idx="252967">
                  <c:v>55.5684705827722</c:v>
                </c:pt>
                <c:pt idx="252968">
                  <c:v>55.5685490352163</c:v>
                </c:pt>
                <c:pt idx="252969">
                  <c:v>55.568627487409302</c:v>
                </c:pt>
                <c:pt idx="252970">
                  <c:v>55.568705939351297</c:v>
                </c:pt>
                <c:pt idx="252971">
                  <c:v>55.568784391042101</c:v>
                </c:pt>
                <c:pt idx="252972">
                  <c:v>55.5688628424817</c:v>
                </c:pt>
                <c:pt idx="252973">
                  <c:v>55.568941293670299</c:v>
                </c:pt>
                <c:pt idx="252974">
                  <c:v>55.5690197446078</c:v>
                </c:pt>
                <c:pt idx="252975">
                  <c:v>55.569098195294103</c:v>
                </c:pt>
                <c:pt idx="252976">
                  <c:v>55.5691766457293</c:v>
                </c:pt>
                <c:pt idx="252977">
                  <c:v>55.569255095913398</c:v>
                </c:pt>
                <c:pt idx="252978">
                  <c:v>55.569333545846398</c:v>
                </c:pt>
                <c:pt idx="252979">
                  <c:v>55.569411995528299</c:v>
                </c:pt>
                <c:pt idx="252980">
                  <c:v>55.569490444959101</c:v>
                </c:pt>
                <c:pt idx="252981">
                  <c:v>55.569568894138698</c:v>
                </c:pt>
                <c:pt idx="252982">
                  <c:v>55.569647343067302</c:v>
                </c:pt>
                <c:pt idx="252983">
                  <c:v>55.569725791744801</c:v>
                </c:pt>
                <c:pt idx="252984">
                  <c:v>55.569804240171102</c:v>
                </c:pt>
                <c:pt idx="252985">
                  <c:v>55.569882688346297</c:v>
                </c:pt>
                <c:pt idx="252986">
                  <c:v>55.5699611362705</c:v>
                </c:pt>
                <c:pt idx="252987">
                  <c:v>55.570039583943498</c:v>
                </c:pt>
                <c:pt idx="252988">
                  <c:v>55.570118031365404</c:v>
                </c:pt>
                <c:pt idx="252989">
                  <c:v>55.570196478536197</c:v>
                </c:pt>
                <c:pt idx="252990">
                  <c:v>55.570274925455898</c:v>
                </c:pt>
                <c:pt idx="252991">
                  <c:v>55.5703533721246</c:v>
                </c:pt>
                <c:pt idx="252992">
                  <c:v>55.570431818542097</c:v>
                </c:pt>
                <c:pt idx="252993">
                  <c:v>55.570510264708503</c:v>
                </c:pt>
                <c:pt idx="252994">
                  <c:v>55.570588710623802</c:v>
                </c:pt>
                <c:pt idx="252995">
                  <c:v>55.570667156288003</c:v>
                </c:pt>
                <c:pt idx="252996">
                  <c:v>55.570745601701098</c:v>
                </c:pt>
                <c:pt idx="252997">
                  <c:v>55.570824046863201</c:v>
                </c:pt>
                <c:pt idx="252998">
                  <c:v>55.570902491774099</c:v>
                </c:pt>
                <c:pt idx="252999">
                  <c:v>55.570980936433898</c:v>
                </c:pt>
                <c:pt idx="253000">
                  <c:v>55.571059380842598</c:v>
                </c:pt>
                <c:pt idx="253001">
                  <c:v>55.571137825000299</c:v>
                </c:pt>
                <c:pt idx="253002">
                  <c:v>55.571216268906802</c:v>
                </c:pt>
                <c:pt idx="253003">
                  <c:v>55.571294712562299</c:v>
                </c:pt>
                <c:pt idx="253004">
                  <c:v>55.571373155966697</c:v>
                </c:pt>
                <c:pt idx="253005">
                  <c:v>55.571451599119897</c:v>
                </c:pt>
                <c:pt idx="253006">
                  <c:v>55.571530042022097</c:v>
                </c:pt>
                <c:pt idx="253007">
                  <c:v>55.571608484673199</c:v>
                </c:pt>
                <c:pt idx="253008">
                  <c:v>55.571686927073202</c:v>
                </c:pt>
                <c:pt idx="253009">
                  <c:v>55.571765369222199</c:v>
                </c:pt>
                <c:pt idx="253010">
                  <c:v>55.571843811119997</c:v>
                </c:pt>
                <c:pt idx="253011">
                  <c:v>55.571922252766697</c:v>
                </c:pt>
                <c:pt idx="253012">
                  <c:v>55.572000694162398</c:v>
                </c:pt>
                <c:pt idx="253013">
                  <c:v>55.572079135307</c:v>
                </c:pt>
                <c:pt idx="253014">
                  <c:v>55.572157576200503</c:v>
                </c:pt>
                <c:pt idx="253015">
                  <c:v>55.572236016842901</c:v>
                </c:pt>
                <c:pt idx="253016">
                  <c:v>55.572314457234199</c:v>
                </c:pt>
                <c:pt idx="253017">
                  <c:v>55.572392897374499</c:v>
                </c:pt>
                <c:pt idx="253018">
                  <c:v>55.5724713372637</c:v>
                </c:pt>
                <c:pt idx="253019">
                  <c:v>55.572549776901802</c:v>
                </c:pt>
                <c:pt idx="253020">
                  <c:v>55.572628216288798</c:v>
                </c:pt>
                <c:pt idx="253021">
                  <c:v>55.572706655424703</c:v>
                </c:pt>
                <c:pt idx="253022">
                  <c:v>55.572785094309602</c:v>
                </c:pt>
                <c:pt idx="253023">
                  <c:v>55.572863532943401</c:v>
                </c:pt>
                <c:pt idx="253024">
                  <c:v>55.572941971326102</c:v>
                </c:pt>
                <c:pt idx="253025">
                  <c:v>55.573020409457698</c:v>
                </c:pt>
                <c:pt idx="253026">
                  <c:v>55.573098847338301</c:v>
                </c:pt>
                <c:pt idx="253027">
                  <c:v>55.573177284967798</c:v>
                </c:pt>
                <c:pt idx="253028">
                  <c:v>55.573255722346197</c:v>
                </c:pt>
                <c:pt idx="253029">
                  <c:v>55.573334159473497</c:v>
                </c:pt>
                <c:pt idx="253030">
                  <c:v>55.573412596349797</c:v>
                </c:pt>
                <c:pt idx="253031">
                  <c:v>55.573491032974999</c:v>
                </c:pt>
                <c:pt idx="253032">
                  <c:v>55.573569469349202</c:v>
                </c:pt>
                <c:pt idx="253033">
                  <c:v>55.5736479054722</c:v>
                </c:pt>
                <c:pt idx="253034">
                  <c:v>55.573726341344297</c:v>
                </c:pt>
                <c:pt idx="253035">
                  <c:v>55.573804776965197</c:v>
                </c:pt>
                <c:pt idx="253036">
                  <c:v>55.573883212335097</c:v>
                </c:pt>
                <c:pt idx="253037">
                  <c:v>55.573961647453899</c:v>
                </c:pt>
                <c:pt idx="253038">
                  <c:v>55.574040082321602</c:v>
                </c:pt>
                <c:pt idx="253039">
                  <c:v>55.574118516938299</c:v>
                </c:pt>
                <c:pt idx="253040">
                  <c:v>55.574196951303897</c:v>
                </c:pt>
                <c:pt idx="253041">
                  <c:v>55.574275385418503</c:v>
                </c:pt>
                <c:pt idx="253042">
                  <c:v>55.574353819282003</c:v>
                </c:pt>
                <c:pt idx="253043">
                  <c:v>55.574432252894397</c:v>
                </c:pt>
                <c:pt idx="253044">
                  <c:v>55.574510686255799</c:v>
                </c:pt>
                <c:pt idx="253045">
                  <c:v>55.574589119366102</c:v>
                </c:pt>
                <c:pt idx="253046">
                  <c:v>55.574667552225399</c:v>
                </c:pt>
                <c:pt idx="253047">
                  <c:v>55.574745984833598</c:v>
                </c:pt>
                <c:pt idx="253048">
                  <c:v>55.574824417190698</c:v>
                </c:pt>
                <c:pt idx="253049">
                  <c:v>55.574902849296798</c:v>
                </c:pt>
                <c:pt idx="253050">
                  <c:v>55.574981281151899</c:v>
                </c:pt>
                <c:pt idx="253051">
                  <c:v>55.575059712755902</c:v>
                </c:pt>
                <c:pt idx="253052">
                  <c:v>55.575138144108799</c:v>
                </c:pt>
                <c:pt idx="253053">
                  <c:v>55.575216575210703</c:v>
                </c:pt>
                <c:pt idx="253054">
                  <c:v>55.575295006061502</c:v>
                </c:pt>
                <c:pt idx="253055">
                  <c:v>55.575373436661302</c:v>
                </c:pt>
                <c:pt idx="253056">
                  <c:v>55.575451867010003</c:v>
                </c:pt>
                <c:pt idx="253057">
                  <c:v>55.575530297107697</c:v>
                </c:pt>
                <c:pt idx="253058">
                  <c:v>55.5756087269544</c:v>
                </c:pt>
                <c:pt idx="253059">
                  <c:v>55.575687156550003</c:v>
                </c:pt>
                <c:pt idx="253060">
                  <c:v>55.575765585894501</c:v>
                </c:pt>
                <c:pt idx="253061">
                  <c:v>55.575844014988</c:v>
                </c:pt>
                <c:pt idx="253062">
                  <c:v>55.5759224438305</c:v>
                </c:pt>
                <c:pt idx="253063">
                  <c:v>55.576000872421901</c:v>
                </c:pt>
                <c:pt idx="253064">
                  <c:v>55.576079300762203</c:v>
                </c:pt>
                <c:pt idx="253065">
                  <c:v>55.576157728851598</c:v>
                </c:pt>
                <c:pt idx="253066">
                  <c:v>55.576236156689802</c:v>
                </c:pt>
                <c:pt idx="253067">
                  <c:v>55.5763145842771</c:v>
                </c:pt>
                <c:pt idx="253068">
                  <c:v>55.576393011613298</c:v>
                </c:pt>
                <c:pt idx="253069">
                  <c:v>55.576471438698498</c:v>
                </c:pt>
                <c:pt idx="253070">
                  <c:v>55.576549865532598</c:v>
                </c:pt>
                <c:pt idx="253071">
                  <c:v>55.5766282921157</c:v>
                </c:pt>
                <c:pt idx="253072">
                  <c:v>55.576706718447703</c:v>
                </c:pt>
                <c:pt idx="253073">
                  <c:v>55.576785144528799</c:v>
                </c:pt>
                <c:pt idx="253074">
                  <c:v>55.576863570358697</c:v>
                </c:pt>
                <c:pt idx="253075">
                  <c:v>55.576941995937702</c:v>
                </c:pt>
                <c:pt idx="253076">
                  <c:v>55.577020421265601</c:v>
                </c:pt>
                <c:pt idx="253077">
                  <c:v>55.577098846342501</c:v>
                </c:pt>
                <c:pt idx="253078">
                  <c:v>55.577177271168303</c:v>
                </c:pt>
                <c:pt idx="253079">
                  <c:v>55.577255695743197</c:v>
                </c:pt>
                <c:pt idx="253080">
                  <c:v>55.577334120066901</c:v>
                </c:pt>
                <c:pt idx="253081">
                  <c:v>55.577412544139698</c:v>
                </c:pt>
                <c:pt idx="253082">
                  <c:v>55.577490967961403</c:v>
                </c:pt>
                <c:pt idx="253083">
                  <c:v>55.577569391532101</c:v>
                </c:pt>
                <c:pt idx="253084">
                  <c:v>55.577647814851801</c:v>
                </c:pt>
                <c:pt idx="253085">
                  <c:v>55.577726237920501</c:v>
                </c:pt>
                <c:pt idx="253086">
                  <c:v>55.577804660738103</c:v>
                </c:pt>
                <c:pt idx="253087">
                  <c:v>55.577883083304698</c:v>
                </c:pt>
                <c:pt idx="253088">
                  <c:v>55.577961505620301</c:v>
                </c:pt>
                <c:pt idx="253089">
                  <c:v>55.578039927684799</c:v>
                </c:pt>
                <c:pt idx="253090">
                  <c:v>55.578118349498403</c:v>
                </c:pt>
                <c:pt idx="253091">
                  <c:v>55.578196771060902</c:v>
                </c:pt>
                <c:pt idx="253092">
                  <c:v>55.578275192372402</c:v>
                </c:pt>
                <c:pt idx="253093">
                  <c:v>55.578353613432803</c:v>
                </c:pt>
                <c:pt idx="253094">
                  <c:v>55.578432034242297</c:v>
                </c:pt>
                <c:pt idx="253095">
                  <c:v>55.5785104548007</c:v>
                </c:pt>
                <c:pt idx="253096">
                  <c:v>55.578588875108103</c:v>
                </c:pt>
                <c:pt idx="253097">
                  <c:v>55.5786672951646</c:v>
                </c:pt>
                <c:pt idx="253098">
                  <c:v>55.578745714969898</c:v>
                </c:pt>
                <c:pt idx="253099">
                  <c:v>55.578824134524297</c:v>
                </c:pt>
                <c:pt idx="253100">
                  <c:v>55.578902553827703</c:v>
                </c:pt>
                <c:pt idx="253101">
                  <c:v>55.578980972879997</c:v>
                </c:pt>
                <c:pt idx="253102">
                  <c:v>55.579059391681298</c:v>
                </c:pt>
                <c:pt idx="253103">
                  <c:v>55.5791378102317</c:v>
                </c:pt>
                <c:pt idx="253104">
                  <c:v>55.579216228531003</c:v>
                </c:pt>
                <c:pt idx="253105">
                  <c:v>55.579294646579299</c:v>
                </c:pt>
                <c:pt idx="253106">
                  <c:v>55.579373064376597</c:v>
                </c:pt>
                <c:pt idx="253107">
                  <c:v>55.579451481922803</c:v>
                </c:pt>
                <c:pt idx="253108">
                  <c:v>55.579529899218102</c:v>
                </c:pt>
                <c:pt idx="253109">
                  <c:v>55.579608316262402</c:v>
                </c:pt>
                <c:pt idx="253110">
                  <c:v>55.579686733055603</c:v>
                </c:pt>
                <c:pt idx="253111">
                  <c:v>55.579765149597897</c:v>
                </c:pt>
                <c:pt idx="253112">
                  <c:v>55.579843565889199</c:v>
                </c:pt>
                <c:pt idx="253113">
                  <c:v>55.579921981929402</c:v>
                </c:pt>
                <c:pt idx="253114">
                  <c:v>55.580000397718599</c:v>
                </c:pt>
                <c:pt idx="253115">
                  <c:v>55.580078813256897</c:v>
                </c:pt>
                <c:pt idx="253116">
                  <c:v>55.580157228544103</c:v>
                </c:pt>
                <c:pt idx="253117">
                  <c:v>55.580235643580401</c:v>
                </c:pt>
                <c:pt idx="253118">
                  <c:v>55.580314058365602</c:v>
                </c:pt>
                <c:pt idx="253119">
                  <c:v>55.580392472899902</c:v>
                </c:pt>
                <c:pt idx="253120">
                  <c:v>55.580470887183097</c:v>
                </c:pt>
                <c:pt idx="253121">
                  <c:v>55.580549301215399</c:v>
                </c:pt>
                <c:pt idx="253122">
                  <c:v>55.580627714996602</c:v>
                </c:pt>
                <c:pt idx="253123">
                  <c:v>55.580706128526899</c:v>
                </c:pt>
                <c:pt idx="253124">
                  <c:v>55.580784541806104</c:v>
                </c:pt>
                <c:pt idx="253125">
                  <c:v>55.580862954834402</c:v>
                </c:pt>
                <c:pt idx="253126">
                  <c:v>55.5809413676117</c:v>
                </c:pt>
                <c:pt idx="253127">
                  <c:v>55.581019780138</c:v>
                </c:pt>
                <c:pt idx="253128">
                  <c:v>55.581098192413201</c:v>
                </c:pt>
                <c:pt idx="253129">
                  <c:v>55.581176604437502</c:v>
                </c:pt>
                <c:pt idx="253130">
                  <c:v>55.581255016210903</c:v>
                </c:pt>
                <c:pt idx="253131">
                  <c:v>55.581333427733199</c:v>
                </c:pt>
                <c:pt idx="253132">
                  <c:v>55.581411839004502</c:v>
                </c:pt>
                <c:pt idx="253133">
                  <c:v>55.581490250024899</c:v>
                </c:pt>
                <c:pt idx="253134">
                  <c:v>55.581568660794197</c:v>
                </c:pt>
                <c:pt idx="253135">
                  <c:v>55.581647071312602</c:v>
                </c:pt>
                <c:pt idx="253136">
                  <c:v>55.581725481580001</c:v>
                </c:pt>
                <c:pt idx="253137">
                  <c:v>55.581803891596401</c:v>
                </c:pt>
                <c:pt idx="253138">
                  <c:v>55.581882301361802</c:v>
                </c:pt>
                <c:pt idx="253139">
                  <c:v>55.581960710876203</c:v>
                </c:pt>
                <c:pt idx="253140">
                  <c:v>55.582039120139697</c:v>
                </c:pt>
                <c:pt idx="253141">
                  <c:v>55.5821175291522</c:v>
                </c:pt>
                <c:pt idx="253142">
                  <c:v>55.582195937913703</c:v>
                </c:pt>
                <c:pt idx="253143">
                  <c:v>55.5822743464242</c:v>
                </c:pt>
                <c:pt idx="253144">
                  <c:v>55.582352754683697</c:v>
                </c:pt>
                <c:pt idx="253145">
                  <c:v>55.582431162692302</c:v>
                </c:pt>
                <c:pt idx="253146">
                  <c:v>55.582509570449901</c:v>
                </c:pt>
                <c:pt idx="253147">
                  <c:v>55.5825879779565</c:v>
                </c:pt>
                <c:pt idx="253148">
                  <c:v>55.5826663852121</c:v>
                </c:pt>
                <c:pt idx="253149">
                  <c:v>55.582744792216701</c:v>
                </c:pt>
                <c:pt idx="253150">
                  <c:v>55.582823198970402</c:v>
                </c:pt>
                <c:pt idx="253151">
                  <c:v>55.582901605473097</c:v>
                </c:pt>
                <c:pt idx="253152">
                  <c:v>55.582980011724899</c:v>
                </c:pt>
                <c:pt idx="253153">
                  <c:v>55.583058417725603</c:v>
                </c:pt>
                <c:pt idx="253154">
                  <c:v>55.5831368234754</c:v>
                </c:pt>
                <c:pt idx="253155">
                  <c:v>55.583215228974296</c:v>
                </c:pt>
                <c:pt idx="253156">
                  <c:v>55.583293634222102</c:v>
                </c:pt>
                <c:pt idx="253157">
                  <c:v>55.583372039219</c:v>
                </c:pt>
                <c:pt idx="253158">
                  <c:v>55.5834504439649</c:v>
                </c:pt>
                <c:pt idx="253159">
                  <c:v>55.583528848459899</c:v>
                </c:pt>
                <c:pt idx="253160">
                  <c:v>55.583607252703899</c:v>
                </c:pt>
                <c:pt idx="253161">
                  <c:v>55.5836856566969</c:v>
                </c:pt>
                <c:pt idx="253162">
                  <c:v>55.583764060438902</c:v>
                </c:pt>
                <c:pt idx="253163">
                  <c:v>55.583842463929997</c:v>
                </c:pt>
                <c:pt idx="253164">
                  <c:v>55.5839208671702</c:v>
                </c:pt>
                <c:pt idx="253165">
                  <c:v>55.583999270159303</c:v>
                </c:pt>
                <c:pt idx="253166">
                  <c:v>55.5840776728975</c:v>
                </c:pt>
                <c:pt idx="253167">
                  <c:v>55.584156075384797</c:v>
                </c:pt>
                <c:pt idx="253168">
                  <c:v>55.584234477621102</c:v>
                </c:pt>
                <c:pt idx="253169">
                  <c:v>55.584312879606401</c:v>
                </c:pt>
                <c:pt idx="253170">
                  <c:v>55.5843912813408</c:v>
                </c:pt>
                <c:pt idx="253171">
                  <c:v>55.584469682824199</c:v>
                </c:pt>
                <c:pt idx="253172">
                  <c:v>55.584548084056699</c:v>
                </c:pt>
                <c:pt idx="253173">
                  <c:v>55.5846264850382</c:v>
                </c:pt>
                <c:pt idx="253174">
                  <c:v>55.584704885768701</c:v>
                </c:pt>
                <c:pt idx="253175">
                  <c:v>55.584783286248303</c:v>
                </c:pt>
                <c:pt idx="253176">
                  <c:v>55.584861686476998</c:v>
                </c:pt>
                <c:pt idx="253177">
                  <c:v>55.584940086454701</c:v>
                </c:pt>
                <c:pt idx="253178">
                  <c:v>55.585018486181397</c:v>
                </c:pt>
                <c:pt idx="253179">
                  <c:v>55.585096885657201</c:v>
                </c:pt>
                <c:pt idx="253180">
                  <c:v>55.585175284881998</c:v>
                </c:pt>
                <c:pt idx="253181">
                  <c:v>55.585253683855903</c:v>
                </c:pt>
                <c:pt idx="253182">
                  <c:v>55.585332082578901</c:v>
                </c:pt>
                <c:pt idx="253183">
                  <c:v>55.5854104810509</c:v>
                </c:pt>
                <c:pt idx="253184">
                  <c:v>55.5854888792719</c:v>
                </c:pt>
                <c:pt idx="253185">
                  <c:v>55.585567277241999</c:v>
                </c:pt>
                <c:pt idx="253186">
                  <c:v>55.585645674961199</c:v>
                </c:pt>
                <c:pt idx="253187">
                  <c:v>55.5857240724294</c:v>
                </c:pt>
                <c:pt idx="253188">
                  <c:v>55.585802469646602</c:v>
                </c:pt>
                <c:pt idx="253189">
                  <c:v>55.585880866613003</c:v>
                </c:pt>
                <c:pt idx="253190">
                  <c:v>55.585959263328398</c:v>
                </c:pt>
                <c:pt idx="253191">
                  <c:v>55.586037659792801</c:v>
                </c:pt>
                <c:pt idx="253192">
                  <c:v>55.586116056006297</c:v>
                </c:pt>
                <c:pt idx="253193">
                  <c:v>55.5861944519689</c:v>
                </c:pt>
                <c:pt idx="253194">
                  <c:v>55.586272847680497</c:v>
                </c:pt>
                <c:pt idx="253195">
                  <c:v>55.586351243141202</c:v>
                </c:pt>
                <c:pt idx="253196">
                  <c:v>55.586429638350999</c:v>
                </c:pt>
                <c:pt idx="253197">
                  <c:v>55.586508033309798</c:v>
                </c:pt>
                <c:pt idx="253198">
                  <c:v>55.586586428017696</c:v>
                </c:pt>
                <c:pt idx="253199">
                  <c:v>55.586664822474603</c:v>
                </c:pt>
                <c:pt idx="253200">
                  <c:v>55.586743216680603</c:v>
                </c:pt>
                <c:pt idx="253201">
                  <c:v>55.586821610635702</c:v>
                </c:pt>
                <c:pt idx="253202">
                  <c:v>55.586900004339803</c:v>
                </c:pt>
                <c:pt idx="253203">
                  <c:v>55.586978397793096</c:v>
                </c:pt>
                <c:pt idx="253204">
                  <c:v>55.587056790995298</c:v>
                </c:pt>
                <c:pt idx="253205">
                  <c:v>55.5871351839467</c:v>
                </c:pt>
                <c:pt idx="253206">
                  <c:v>55.587213576647102</c:v>
                </c:pt>
                <c:pt idx="253207">
                  <c:v>55.587291969096597</c:v>
                </c:pt>
                <c:pt idx="253208">
                  <c:v>55.5873703612952</c:v>
                </c:pt>
                <c:pt idx="253209">
                  <c:v>55.587448753242903</c:v>
                </c:pt>
                <c:pt idx="253210">
                  <c:v>55.5875271449396</c:v>
                </c:pt>
                <c:pt idx="253211">
                  <c:v>55.587605536385396</c:v>
                </c:pt>
                <c:pt idx="253212">
                  <c:v>55.587683927580201</c:v>
                </c:pt>
                <c:pt idx="253213">
                  <c:v>55.587762318524199</c:v>
                </c:pt>
                <c:pt idx="253214">
                  <c:v>55.587840709217197</c:v>
                </c:pt>
                <c:pt idx="253215">
                  <c:v>55.587919099659302</c:v>
                </c:pt>
                <c:pt idx="253216">
                  <c:v>55.587997489850501</c:v>
                </c:pt>
                <c:pt idx="253217">
                  <c:v>55.5880758797908</c:v>
                </c:pt>
                <c:pt idx="253218">
                  <c:v>55.5881542694801</c:v>
                </c:pt>
                <c:pt idx="253219">
                  <c:v>55.5882326589185</c:v>
                </c:pt>
                <c:pt idx="253220">
                  <c:v>55.5883110481061</c:v>
                </c:pt>
                <c:pt idx="253221">
                  <c:v>55.588389437042601</c:v>
                </c:pt>
                <c:pt idx="253222">
                  <c:v>55.588467825728301</c:v>
                </c:pt>
                <c:pt idx="253223">
                  <c:v>55.588546214163102</c:v>
                </c:pt>
                <c:pt idx="253224">
                  <c:v>55.588624602346897</c:v>
                </c:pt>
                <c:pt idx="253225">
                  <c:v>55.588702990279899</c:v>
                </c:pt>
                <c:pt idx="253226">
                  <c:v>55.588781377961901</c:v>
                </c:pt>
                <c:pt idx="253227">
                  <c:v>55.588859765393003</c:v>
                </c:pt>
                <c:pt idx="253228">
                  <c:v>55.588938152573199</c:v>
                </c:pt>
                <c:pt idx="253229">
                  <c:v>55.589016539502502</c:v>
                </c:pt>
                <c:pt idx="253230">
                  <c:v>55.589094926180898</c:v>
                </c:pt>
                <c:pt idx="253231">
                  <c:v>55.589173312608303</c:v>
                </c:pt>
                <c:pt idx="253232">
                  <c:v>55.589251698784899</c:v>
                </c:pt>
                <c:pt idx="253233">
                  <c:v>55.589330084710497</c:v>
                </c:pt>
                <c:pt idx="253234">
                  <c:v>55.589408470385301</c:v>
                </c:pt>
                <c:pt idx="253235">
                  <c:v>55.589486855809099</c:v>
                </c:pt>
                <c:pt idx="253236">
                  <c:v>55.589565240982097</c:v>
                </c:pt>
                <c:pt idx="253237">
                  <c:v>55.589643625904102</c:v>
                </c:pt>
                <c:pt idx="253238">
                  <c:v>55.589722010575201</c:v>
                </c:pt>
                <c:pt idx="253239">
                  <c:v>55.5898003949954</c:v>
                </c:pt>
                <c:pt idx="253240">
                  <c:v>55.589878779164799</c:v>
                </c:pt>
                <c:pt idx="253241">
                  <c:v>55.589957163083199</c:v>
                </c:pt>
                <c:pt idx="253242">
                  <c:v>55.590035546750698</c:v>
                </c:pt>
                <c:pt idx="253243">
                  <c:v>55.590113930167398</c:v>
                </c:pt>
                <c:pt idx="253244">
                  <c:v>55.590192313333098</c:v>
                </c:pt>
                <c:pt idx="253245">
                  <c:v>55.590270696247899</c:v>
                </c:pt>
                <c:pt idx="253246">
                  <c:v>55.5903490789118</c:v>
                </c:pt>
                <c:pt idx="253247">
                  <c:v>55.5904274613249</c:v>
                </c:pt>
                <c:pt idx="253248">
                  <c:v>55.590505843487001</c:v>
                </c:pt>
                <c:pt idx="253249">
                  <c:v>55.590584225398302</c:v>
                </c:pt>
                <c:pt idx="253250">
                  <c:v>55.590662607058597</c:v>
                </c:pt>
                <c:pt idx="253251">
                  <c:v>55.590740988468099</c:v>
                </c:pt>
                <c:pt idx="253252">
                  <c:v>55.590819369626601</c:v>
                </c:pt>
                <c:pt idx="253253">
                  <c:v>55.590897750534303</c:v>
                </c:pt>
                <c:pt idx="253254">
                  <c:v>55.590976131191098</c:v>
                </c:pt>
                <c:pt idx="253255">
                  <c:v>55.591054511597001</c:v>
                </c:pt>
                <c:pt idx="253256">
                  <c:v>55.591132891751997</c:v>
                </c:pt>
                <c:pt idx="253257">
                  <c:v>55.591211271656199</c:v>
                </c:pt>
                <c:pt idx="253258">
                  <c:v>55.591289651309403</c:v>
                </c:pt>
                <c:pt idx="253259">
                  <c:v>55.591368030711699</c:v>
                </c:pt>
                <c:pt idx="253260">
                  <c:v>55.591446409863202</c:v>
                </c:pt>
                <c:pt idx="253261">
                  <c:v>55.591524788763799</c:v>
                </c:pt>
                <c:pt idx="253262">
                  <c:v>55.591603167413503</c:v>
                </c:pt>
                <c:pt idx="253263">
                  <c:v>55.5916815458123</c:v>
                </c:pt>
                <c:pt idx="253264">
                  <c:v>55.591759923960197</c:v>
                </c:pt>
                <c:pt idx="253265">
                  <c:v>55.591838301857301</c:v>
                </c:pt>
                <c:pt idx="253266">
                  <c:v>55.591916679503399</c:v>
                </c:pt>
                <c:pt idx="253267">
                  <c:v>55.591995056898703</c:v>
                </c:pt>
                <c:pt idx="253268">
                  <c:v>55.592073434043101</c:v>
                </c:pt>
                <c:pt idx="253269">
                  <c:v>55.592151810936599</c:v>
                </c:pt>
                <c:pt idx="253270">
                  <c:v>55.592230187579297</c:v>
                </c:pt>
                <c:pt idx="253271">
                  <c:v>55.592308563971102</c:v>
                </c:pt>
                <c:pt idx="253272">
                  <c:v>55.592386940112</c:v>
                </c:pt>
                <c:pt idx="253273">
                  <c:v>55.592465316001999</c:v>
                </c:pt>
                <c:pt idx="253274">
                  <c:v>55.592543691641197</c:v>
                </c:pt>
                <c:pt idx="253275">
                  <c:v>55.592622067029403</c:v>
                </c:pt>
                <c:pt idx="253276">
                  <c:v>55.592700442166802</c:v>
                </c:pt>
                <c:pt idx="253277">
                  <c:v>55.5927788170534</c:v>
                </c:pt>
                <c:pt idx="253278">
                  <c:v>55.592857191688999</c:v>
                </c:pt>
                <c:pt idx="253279">
                  <c:v>55.592935566073798</c:v>
                </c:pt>
                <c:pt idx="253280">
                  <c:v>55.593013940207697</c:v>
                </c:pt>
                <c:pt idx="253281">
                  <c:v>55.593092314090804</c:v>
                </c:pt>
                <c:pt idx="253282">
                  <c:v>55.593170687723003</c:v>
                </c:pt>
                <c:pt idx="253283">
                  <c:v>55.593249061104302</c:v>
                </c:pt>
                <c:pt idx="253284">
                  <c:v>55.593327434234702</c:v>
                </c:pt>
                <c:pt idx="253285">
                  <c:v>55.593405807114301</c:v>
                </c:pt>
                <c:pt idx="253286">
                  <c:v>55.593484179743101</c:v>
                </c:pt>
                <c:pt idx="253287">
                  <c:v>55.5935625521209</c:v>
                </c:pt>
                <c:pt idx="253288">
                  <c:v>55.5936409242479</c:v>
                </c:pt>
                <c:pt idx="253289">
                  <c:v>55.593719296124</c:v>
                </c:pt>
                <c:pt idx="253290">
                  <c:v>55.5937976677493</c:v>
                </c:pt>
                <c:pt idx="253291">
                  <c:v>55.5938760391237</c:v>
                </c:pt>
                <c:pt idx="253292">
                  <c:v>55.593954410247299</c:v>
                </c:pt>
                <c:pt idx="253293">
                  <c:v>55.594032781119999</c:v>
                </c:pt>
                <c:pt idx="253294">
                  <c:v>55.594111151741799</c:v>
                </c:pt>
                <c:pt idx="253295">
                  <c:v>55.594189522112799</c:v>
                </c:pt>
                <c:pt idx="253296">
                  <c:v>55.594267892232899</c:v>
                </c:pt>
                <c:pt idx="253297">
                  <c:v>55.594346262102199</c:v>
                </c:pt>
                <c:pt idx="253298">
                  <c:v>55.594424631720599</c:v>
                </c:pt>
                <c:pt idx="253299">
                  <c:v>55.5945030010881</c:v>
                </c:pt>
                <c:pt idx="253300">
                  <c:v>55.5945813702048</c:v>
                </c:pt>
                <c:pt idx="253301">
                  <c:v>55.5946597390707</c:v>
                </c:pt>
                <c:pt idx="253302">
                  <c:v>55.5947381076857</c:v>
                </c:pt>
                <c:pt idx="253303">
                  <c:v>55.5948164760498</c:v>
                </c:pt>
                <c:pt idx="253304">
                  <c:v>55.5948948441631</c:v>
                </c:pt>
                <c:pt idx="253305">
                  <c:v>55.5949732120256</c:v>
                </c:pt>
                <c:pt idx="253306">
                  <c:v>55.5950515796372</c:v>
                </c:pt>
                <c:pt idx="253307">
                  <c:v>55.595129946997901</c:v>
                </c:pt>
                <c:pt idx="253308">
                  <c:v>55.595208314107801</c:v>
                </c:pt>
                <c:pt idx="253309">
                  <c:v>55.5952866809669</c:v>
                </c:pt>
                <c:pt idx="253310">
                  <c:v>55.5953650475751</c:v>
                </c:pt>
                <c:pt idx="253311">
                  <c:v>55.5954434139325</c:v>
                </c:pt>
                <c:pt idx="253312">
                  <c:v>55.595521780039</c:v>
                </c:pt>
                <c:pt idx="253313">
                  <c:v>55.5956001458947</c:v>
                </c:pt>
                <c:pt idx="253314">
                  <c:v>55.5956785114995</c:v>
                </c:pt>
                <c:pt idx="253315">
                  <c:v>55.5957568768535</c:v>
                </c:pt>
                <c:pt idx="253316">
                  <c:v>55.595835241956699</c:v>
                </c:pt>
                <c:pt idx="253317">
                  <c:v>55.595913606808999</c:v>
                </c:pt>
                <c:pt idx="253318">
                  <c:v>55.595991971410498</c:v>
                </c:pt>
                <c:pt idx="253319">
                  <c:v>55.596070335761098</c:v>
                </c:pt>
                <c:pt idx="253320">
                  <c:v>55.596148699860898</c:v>
                </c:pt>
                <c:pt idx="253321">
                  <c:v>55.596227063709897</c:v>
                </c:pt>
                <c:pt idx="253322">
                  <c:v>55.596305427308003</c:v>
                </c:pt>
                <c:pt idx="253323">
                  <c:v>55.596383790655302</c:v>
                </c:pt>
                <c:pt idx="253324">
                  <c:v>55.596462153751801</c:v>
                </c:pt>
                <c:pt idx="253325">
                  <c:v>55.5965405165974</c:v>
                </c:pt>
                <c:pt idx="253326">
                  <c:v>55.596618879192199</c:v>
                </c:pt>
                <c:pt idx="253327">
                  <c:v>55.596697241536198</c:v>
                </c:pt>
                <c:pt idx="253328">
                  <c:v>55.596775603629297</c:v>
                </c:pt>
                <c:pt idx="253329">
                  <c:v>55.596853965471603</c:v>
                </c:pt>
                <c:pt idx="253330">
                  <c:v>55.596932327063101</c:v>
                </c:pt>
                <c:pt idx="253331">
                  <c:v>55.597010688403699</c:v>
                </c:pt>
                <c:pt idx="253332">
                  <c:v>55.597089049493498</c:v>
                </c:pt>
                <c:pt idx="253333">
                  <c:v>55.597167410332503</c:v>
                </c:pt>
                <c:pt idx="253334">
                  <c:v>55.597245770920701</c:v>
                </c:pt>
                <c:pt idx="253335">
                  <c:v>55.597324131257999</c:v>
                </c:pt>
                <c:pt idx="253336">
                  <c:v>55.597402491344504</c:v>
                </c:pt>
                <c:pt idx="253337">
                  <c:v>55.597480851180201</c:v>
                </c:pt>
                <c:pt idx="253338">
                  <c:v>55.597559210765098</c:v>
                </c:pt>
                <c:pt idx="253339">
                  <c:v>55.597637570099202</c:v>
                </c:pt>
                <c:pt idx="253340">
                  <c:v>55.597715929182399</c:v>
                </c:pt>
                <c:pt idx="253341">
                  <c:v>55.597794288014803</c:v>
                </c:pt>
                <c:pt idx="253342">
                  <c:v>55.5978726465964</c:v>
                </c:pt>
                <c:pt idx="253343">
                  <c:v>55.597951004927097</c:v>
                </c:pt>
                <c:pt idx="253344">
                  <c:v>55.5980293630071</c:v>
                </c:pt>
                <c:pt idx="253345">
                  <c:v>55.598107720836197</c:v>
                </c:pt>
                <c:pt idx="253346">
                  <c:v>55.5981860784145</c:v>
                </c:pt>
                <c:pt idx="253347">
                  <c:v>55.598264435742003</c:v>
                </c:pt>
                <c:pt idx="253348">
                  <c:v>55.598342792818698</c:v>
                </c:pt>
                <c:pt idx="253349">
                  <c:v>55.598421149644601</c:v>
                </c:pt>
                <c:pt idx="253350">
                  <c:v>55.598499506219603</c:v>
                </c:pt>
                <c:pt idx="253351">
                  <c:v>55.598577862543898</c:v>
                </c:pt>
                <c:pt idx="253352">
                  <c:v>55.5986562186173</c:v>
                </c:pt>
                <c:pt idx="253353">
                  <c:v>55.598734574439902</c:v>
                </c:pt>
                <c:pt idx="253354">
                  <c:v>55.598812930011803</c:v>
                </c:pt>
                <c:pt idx="253355">
                  <c:v>55.598891285332797</c:v>
                </c:pt>
                <c:pt idx="253356">
                  <c:v>55.598969640402998</c:v>
                </c:pt>
                <c:pt idx="253357">
                  <c:v>55.599047995222399</c:v>
                </c:pt>
                <c:pt idx="253358">
                  <c:v>55.5991263497909</c:v>
                </c:pt>
                <c:pt idx="253359">
                  <c:v>55.599204704108701</c:v>
                </c:pt>
                <c:pt idx="253360">
                  <c:v>55.5992830581757</c:v>
                </c:pt>
                <c:pt idx="253361">
                  <c:v>55.599361411991801</c:v>
                </c:pt>
                <c:pt idx="253362">
                  <c:v>55.5994397655572</c:v>
                </c:pt>
                <c:pt idx="253363">
                  <c:v>55.599518118871799</c:v>
                </c:pt>
                <c:pt idx="253364">
                  <c:v>55.599596471935499</c:v>
                </c:pt>
                <c:pt idx="253365">
                  <c:v>55.599674824748497</c:v>
                </c:pt>
                <c:pt idx="253366">
                  <c:v>55.599753177310603</c:v>
                </c:pt>
                <c:pt idx="253367">
                  <c:v>55.599831529622001</c:v>
                </c:pt>
                <c:pt idx="253368">
                  <c:v>55.5999098816825</c:v>
                </c:pt>
                <c:pt idx="253369">
                  <c:v>55.599988233492297</c:v>
                </c:pt>
                <c:pt idx="253370">
                  <c:v>55.600066585051302</c:v>
                </c:pt>
                <c:pt idx="253371">
                  <c:v>55.600144936359399</c:v>
                </c:pt>
                <c:pt idx="253372">
                  <c:v>55.600223287416803</c:v>
                </c:pt>
                <c:pt idx="253373">
                  <c:v>55.600301638223399</c:v>
                </c:pt>
                <c:pt idx="253374">
                  <c:v>55.600379988779103</c:v>
                </c:pt>
                <c:pt idx="253375">
                  <c:v>55.600458339084099</c:v>
                </c:pt>
                <c:pt idx="253376">
                  <c:v>55.600536689138302</c:v>
                </c:pt>
                <c:pt idx="253377">
                  <c:v>55.600615038941697</c:v>
                </c:pt>
                <c:pt idx="253378">
                  <c:v>55.6006933884943</c:v>
                </c:pt>
                <c:pt idx="253379">
                  <c:v>55.600771737796201</c:v>
                </c:pt>
                <c:pt idx="253380">
                  <c:v>55.600850086847203</c:v>
                </c:pt>
                <c:pt idx="253381">
                  <c:v>55.600928435647504</c:v>
                </c:pt>
                <c:pt idx="253382">
                  <c:v>55.601006784196898</c:v>
                </c:pt>
                <c:pt idx="253383">
                  <c:v>55.601085132495598</c:v>
                </c:pt>
                <c:pt idx="253384">
                  <c:v>55.601163480543498</c:v>
                </c:pt>
                <c:pt idx="253385">
                  <c:v>55.601241828340598</c:v>
                </c:pt>
                <c:pt idx="253386">
                  <c:v>55.601320175886897</c:v>
                </c:pt>
                <c:pt idx="253387">
                  <c:v>55.601398523182397</c:v>
                </c:pt>
                <c:pt idx="253388">
                  <c:v>55.601476870227202</c:v>
                </c:pt>
                <c:pt idx="253389">
                  <c:v>55.601555217021101</c:v>
                </c:pt>
                <c:pt idx="253390">
                  <c:v>55.601633563564299</c:v>
                </c:pt>
                <c:pt idx="253391">
                  <c:v>55.601711909856697</c:v>
                </c:pt>
                <c:pt idx="253392">
                  <c:v>55.601790255898401</c:v>
                </c:pt>
                <c:pt idx="253393">
                  <c:v>55.601868601689198</c:v>
                </c:pt>
                <c:pt idx="253394">
                  <c:v>55.601946947229301</c:v>
                </c:pt>
                <c:pt idx="253395">
                  <c:v>55.602025292518597</c:v>
                </c:pt>
                <c:pt idx="253396">
                  <c:v>55.6021036375571</c:v>
                </c:pt>
                <c:pt idx="253397">
                  <c:v>55.602181982344803</c:v>
                </c:pt>
                <c:pt idx="253398">
                  <c:v>55.602260326881797</c:v>
                </c:pt>
                <c:pt idx="253399">
                  <c:v>55.602338671167999</c:v>
                </c:pt>
                <c:pt idx="253400">
                  <c:v>55.6024170152034</c:v>
                </c:pt>
                <c:pt idx="253401">
                  <c:v>55.602495358988101</c:v>
                </c:pt>
                <c:pt idx="253402">
                  <c:v>55.602573702521902</c:v>
                </c:pt>
                <c:pt idx="253403">
                  <c:v>55.602652045805101</c:v>
                </c:pt>
                <c:pt idx="253404">
                  <c:v>55.602730388837401</c:v>
                </c:pt>
                <c:pt idx="253405">
                  <c:v>55.602808731619</c:v>
                </c:pt>
                <c:pt idx="253406">
                  <c:v>55.602887074149798</c:v>
                </c:pt>
                <c:pt idx="253407">
                  <c:v>55.602965416429797</c:v>
                </c:pt>
                <c:pt idx="253408">
                  <c:v>55.603043758459101</c:v>
                </c:pt>
                <c:pt idx="253409">
                  <c:v>55.603122100237599</c:v>
                </c:pt>
                <c:pt idx="253410">
                  <c:v>55.603200441765303</c:v>
                </c:pt>
                <c:pt idx="253411">
                  <c:v>55.603278783042299</c:v>
                </c:pt>
                <c:pt idx="253412">
                  <c:v>55.603357124068502</c:v>
                </c:pt>
                <c:pt idx="253413">
                  <c:v>55.603435464843898</c:v>
                </c:pt>
                <c:pt idx="253414">
                  <c:v>55.6035138053686</c:v>
                </c:pt>
                <c:pt idx="253415">
                  <c:v>55.603592145642502</c:v>
                </c:pt>
                <c:pt idx="253416">
                  <c:v>55.603670485665702</c:v>
                </c:pt>
                <c:pt idx="253417">
                  <c:v>55.603748825438103</c:v>
                </c:pt>
                <c:pt idx="253418">
                  <c:v>55.603827164959696</c:v>
                </c:pt>
                <c:pt idx="253419">
                  <c:v>55.603905504230603</c:v>
                </c:pt>
                <c:pt idx="253420">
                  <c:v>55.603983843250703</c:v>
                </c:pt>
                <c:pt idx="253421">
                  <c:v>55.604062182020101</c:v>
                </c:pt>
                <c:pt idx="253422">
                  <c:v>55.604140520538699</c:v>
                </c:pt>
                <c:pt idx="253423">
                  <c:v>55.604218858806597</c:v>
                </c:pt>
                <c:pt idx="253424">
                  <c:v>55.604297196823701</c:v>
                </c:pt>
                <c:pt idx="253425">
                  <c:v>55.604375534589998</c:v>
                </c:pt>
                <c:pt idx="253426">
                  <c:v>55.604453872105601</c:v>
                </c:pt>
                <c:pt idx="253427">
                  <c:v>55.604532209370497</c:v>
                </c:pt>
                <c:pt idx="253428">
                  <c:v>55.604610546384599</c:v>
                </c:pt>
                <c:pt idx="253429">
                  <c:v>55.604688883147901</c:v>
                </c:pt>
                <c:pt idx="253430">
                  <c:v>55.604767219660502</c:v>
                </c:pt>
                <c:pt idx="253431">
                  <c:v>55.604845555922402</c:v>
                </c:pt>
                <c:pt idx="253432">
                  <c:v>55.604923891933502</c:v>
                </c:pt>
                <c:pt idx="253433">
                  <c:v>55.605002227693802</c:v>
                </c:pt>
                <c:pt idx="253434">
                  <c:v>55.605080563203501</c:v>
                </c:pt>
                <c:pt idx="253435">
                  <c:v>55.6051588984623</c:v>
                </c:pt>
                <c:pt idx="253436">
                  <c:v>55.605237233470497</c:v>
                </c:pt>
                <c:pt idx="253437">
                  <c:v>55.605315568227802</c:v>
                </c:pt>
                <c:pt idx="253438">
                  <c:v>55.605393902734498</c:v>
                </c:pt>
                <c:pt idx="253439">
                  <c:v>55.605472236990401</c:v>
                </c:pt>
                <c:pt idx="253440">
                  <c:v>55.605550570995497</c:v>
                </c:pt>
                <c:pt idx="253441">
                  <c:v>55.605628904749899</c:v>
                </c:pt>
                <c:pt idx="253442">
                  <c:v>55.605707238253601</c:v>
                </c:pt>
                <c:pt idx="253443">
                  <c:v>55.605785571506502</c:v>
                </c:pt>
                <c:pt idx="253444">
                  <c:v>55.605863904508702</c:v>
                </c:pt>
                <c:pt idx="253445">
                  <c:v>55.605942237260201</c:v>
                </c:pt>
                <c:pt idx="253446">
                  <c:v>55.606020569760901</c:v>
                </c:pt>
                <c:pt idx="253447">
                  <c:v>55.606098902010899</c:v>
                </c:pt>
                <c:pt idx="253448">
                  <c:v>55.606177234010197</c:v>
                </c:pt>
                <c:pt idx="253449">
                  <c:v>55.606255565758701</c:v>
                </c:pt>
                <c:pt idx="253450">
                  <c:v>55.606333897256498</c:v>
                </c:pt>
                <c:pt idx="253451">
                  <c:v>55.606412228503601</c:v>
                </c:pt>
                <c:pt idx="253452">
                  <c:v>55.606490559499903</c:v>
                </c:pt>
                <c:pt idx="253453">
                  <c:v>55.606568890245498</c:v>
                </c:pt>
                <c:pt idx="253454">
                  <c:v>55.6066472207403</c:v>
                </c:pt>
                <c:pt idx="253455">
                  <c:v>55.6067255509845</c:v>
                </c:pt>
                <c:pt idx="253456">
                  <c:v>55.6068038809779</c:v>
                </c:pt>
                <c:pt idx="253457">
                  <c:v>55.606882210720599</c:v>
                </c:pt>
                <c:pt idx="253458">
                  <c:v>55.606960540212498</c:v>
                </c:pt>
                <c:pt idx="253459">
                  <c:v>55.607038869453703</c:v>
                </c:pt>
                <c:pt idx="253460">
                  <c:v>55.6071171984443</c:v>
                </c:pt>
                <c:pt idx="253461">
                  <c:v>55.607195527183997</c:v>
                </c:pt>
                <c:pt idx="253462">
                  <c:v>55.6072738556731</c:v>
                </c:pt>
                <c:pt idx="253463">
                  <c:v>55.607352183911402</c:v>
                </c:pt>
                <c:pt idx="253464">
                  <c:v>55.607430511898997</c:v>
                </c:pt>
                <c:pt idx="253465">
                  <c:v>55.607508839635898</c:v>
                </c:pt>
                <c:pt idx="253466">
                  <c:v>55.607587167122098</c:v>
                </c:pt>
                <c:pt idx="253467">
                  <c:v>55.607665494357597</c:v>
                </c:pt>
                <c:pt idx="253468">
                  <c:v>55.607743821342297</c:v>
                </c:pt>
                <c:pt idx="253469">
                  <c:v>55.607822148076302</c:v>
                </c:pt>
                <c:pt idx="253470">
                  <c:v>55.6079004745596</c:v>
                </c:pt>
                <c:pt idx="253471">
                  <c:v>55.607978800792203</c:v>
                </c:pt>
                <c:pt idx="253472">
                  <c:v>55.608057126774099</c:v>
                </c:pt>
                <c:pt idx="253473">
                  <c:v>55.608135452505202</c:v>
                </c:pt>
                <c:pt idx="253474">
                  <c:v>55.608213777985597</c:v>
                </c:pt>
                <c:pt idx="253475">
                  <c:v>55.608292103215398</c:v>
                </c:pt>
                <c:pt idx="253476">
                  <c:v>55.608370428194398</c:v>
                </c:pt>
                <c:pt idx="253477">
                  <c:v>55.608448752922698</c:v>
                </c:pt>
                <c:pt idx="253478">
                  <c:v>55.608527077400304</c:v>
                </c:pt>
                <c:pt idx="253479">
                  <c:v>55.608605401627202</c:v>
                </c:pt>
                <c:pt idx="253480">
                  <c:v>55.608683725603299</c:v>
                </c:pt>
                <c:pt idx="253481">
                  <c:v>55.608762049328803</c:v>
                </c:pt>
                <c:pt idx="253482">
                  <c:v>55.608840372803598</c:v>
                </c:pt>
                <c:pt idx="253483">
                  <c:v>55.608918696027601</c:v>
                </c:pt>
                <c:pt idx="253484">
                  <c:v>55.608997019001002</c:v>
                </c:pt>
                <c:pt idx="253485">
                  <c:v>55.609075341723603</c:v>
                </c:pt>
                <c:pt idx="253486">
                  <c:v>55.609153664195503</c:v>
                </c:pt>
                <c:pt idx="253487">
                  <c:v>55.609231986416802</c:v>
                </c:pt>
                <c:pt idx="253488">
                  <c:v>55.6093103083873</c:v>
                </c:pt>
                <c:pt idx="253489">
                  <c:v>55.609388630107098</c:v>
                </c:pt>
                <c:pt idx="253490">
                  <c:v>55.609466951576302</c:v>
                </c:pt>
                <c:pt idx="253491">
                  <c:v>55.609545272794698</c:v>
                </c:pt>
                <c:pt idx="253492">
                  <c:v>55.6096235937624</c:v>
                </c:pt>
                <c:pt idx="253493">
                  <c:v>55.609701914479501</c:v>
                </c:pt>
                <c:pt idx="253494">
                  <c:v>55.609780234945802</c:v>
                </c:pt>
                <c:pt idx="253495">
                  <c:v>55.609858555161402</c:v>
                </c:pt>
                <c:pt idx="253496">
                  <c:v>55.609936875126401</c:v>
                </c:pt>
                <c:pt idx="253497">
                  <c:v>55.610015194840599</c:v>
                </c:pt>
                <c:pt idx="253498">
                  <c:v>55.610093514304197</c:v>
                </c:pt>
                <c:pt idx="253499">
                  <c:v>55.610171833517001</c:v>
                </c:pt>
                <c:pt idx="253500">
                  <c:v>55.610250152479203</c:v>
                </c:pt>
                <c:pt idx="253501">
                  <c:v>55.610328471190698</c:v>
                </c:pt>
                <c:pt idx="253502">
                  <c:v>55.610406789651499</c:v>
                </c:pt>
                <c:pt idx="253503">
                  <c:v>55.6104851078615</c:v>
                </c:pt>
                <c:pt idx="253504">
                  <c:v>55.610563425820899</c:v>
                </c:pt>
                <c:pt idx="253505">
                  <c:v>55.610641743529698</c:v>
                </c:pt>
                <c:pt idx="253506">
                  <c:v>55.610720060987703</c:v>
                </c:pt>
                <c:pt idx="253507">
                  <c:v>55.610798378195</c:v>
                </c:pt>
                <c:pt idx="253508">
                  <c:v>55.610876695151703</c:v>
                </c:pt>
                <c:pt idx="253509">
                  <c:v>55.610955011857598</c:v>
                </c:pt>
                <c:pt idx="253510">
                  <c:v>55.611033328312899</c:v>
                </c:pt>
                <c:pt idx="253511">
                  <c:v>55.6111116445175</c:v>
                </c:pt>
                <c:pt idx="253512">
                  <c:v>55.6111899604714</c:v>
                </c:pt>
                <c:pt idx="253513">
                  <c:v>55.611268276174698</c:v>
                </c:pt>
                <c:pt idx="253514">
                  <c:v>55.611346591627203</c:v>
                </c:pt>
                <c:pt idx="253515">
                  <c:v>55.6114249068291</c:v>
                </c:pt>
                <c:pt idx="253516">
                  <c:v>55.611503221780303</c:v>
                </c:pt>
                <c:pt idx="253517">
                  <c:v>55.611581536480799</c:v>
                </c:pt>
                <c:pt idx="253518">
                  <c:v>55.6116598509306</c:v>
                </c:pt>
                <c:pt idx="253519">
                  <c:v>55.6117381651298</c:v>
                </c:pt>
                <c:pt idx="253520">
                  <c:v>55.6118164790783</c:v>
                </c:pt>
                <c:pt idx="253521">
                  <c:v>55.611894792776098</c:v>
                </c:pt>
                <c:pt idx="253522">
                  <c:v>55.611973106223203</c:v>
                </c:pt>
                <c:pt idx="253523">
                  <c:v>55.612051419419601</c:v>
                </c:pt>
                <c:pt idx="253524">
                  <c:v>55.612129732365403</c:v>
                </c:pt>
                <c:pt idx="253525">
                  <c:v>55.612208045060498</c:v>
                </c:pt>
                <c:pt idx="253526">
                  <c:v>55.6122863575049</c:v>
                </c:pt>
                <c:pt idx="253527">
                  <c:v>55.6123646696987</c:v>
                </c:pt>
                <c:pt idx="253528">
                  <c:v>55.612442981641799</c:v>
                </c:pt>
                <c:pt idx="253529">
                  <c:v>55.612521293334197</c:v>
                </c:pt>
                <c:pt idx="253530">
                  <c:v>55.612599604776001</c:v>
                </c:pt>
                <c:pt idx="253531">
                  <c:v>55.612677915967097</c:v>
                </c:pt>
                <c:pt idx="253532">
                  <c:v>55.6127562269075</c:v>
                </c:pt>
                <c:pt idx="253533">
                  <c:v>55.612834537597202</c:v>
                </c:pt>
                <c:pt idx="253534">
                  <c:v>55.612912848036302</c:v>
                </c:pt>
                <c:pt idx="253535">
                  <c:v>55.612991158224702</c:v>
                </c:pt>
                <c:pt idx="253536">
                  <c:v>55.6130694681625</c:v>
                </c:pt>
                <c:pt idx="253537">
                  <c:v>55.613147777849598</c:v>
                </c:pt>
                <c:pt idx="253538">
                  <c:v>55.613226087286002</c:v>
                </c:pt>
                <c:pt idx="253539">
                  <c:v>55.613304396471797</c:v>
                </c:pt>
                <c:pt idx="253540">
                  <c:v>55.613382705406899</c:v>
                </c:pt>
                <c:pt idx="253541">
                  <c:v>55.613461014091399</c:v>
                </c:pt>
                <c:pt idx="253542">
                  <c:v>55.613539322525199</c:v>
                </c:pt>
                <c:pt idx="253543">
                  <c:v>55.613617630708298</c:v>
                </c:pt>
                <c:pt idx="253544">
                  <c:v>55.613695938640802</c:v>
                </c:pt>
                <c:pt idx="253545">
                  <c:v>55.613774246322599</c:v>
                </c:pt>
                <c:pt idx="253546">
                  <c:v>55.613852553753702</c:v>
                </c:pt>
                <c:pt idx="253547">
                  <c:v>55.613930860934197</c:v>
                </c:pt>
                <c:pt idx="253548">
                  <c:v>55.614009167864097</c:v>
                </c:pt>
                <c:pt idx="253549">
                  <c:v>55.614087474543297</c:v>
                </c:pt>
                <c:pt idx="253550">
                  <c:v>55.614165780971902</c:v>
                </c:pt>
                <c:pt idx="253551">
                  <c:v>55.6142440871497</c:v>
                </c:pt>
                <c:pt idx="253552">
                  <c:v>55.614322393077003</c:v>
                </c:pt>
                <c:pt idx="253553">
                  <c:v>55.614400698753599</c:v>
                </c:pt>
                <c:pt idx="253554">
                  <c:v>55.614479004179501</c:v>
                </c:pt>
                <c:pt idx="253555">
                  <c:v>55.614557309354801</c:v>
                </c:pt>
                <c:pt idx="253556">
                  <c:v>55.6146356142795</c:v>
                </c:pt>
                <c:pt idx="253557">
                  <c:v>55.614713918953498</c:v>
                </c:pt>
                <c:pt idx="253558">
                  <c:v>55.614792223376803</c:v>
                </c:pt>
                <c:pt idx="253559">
                  <c:v>55.614870527549499</c:v>
                </c:pt>
                <c:pt idx="253560">
                  <c:v>55.614948831471601</c:v>
                </c:pt>
                <c:pt idx="253561">
                  <c:v>55.615027135143002</c:v>
                </c:pt>
                <c:pt idx="253562">
                  <c:v>55.615105438563802</c:v>
                </c:pt>
                <c:pt idx="253563">
                  <c:v>55.615183741733901</c:v>
                </c:pt>
                <c:pt idx="253564">
                  <c:v>55.615262044653399</c:v>
                </c:pt>
                <c:pt idx="253565">
                  <c:v>55.615340347322302</c:v>
                </c:pt>
                <c:pt idx="253566">
                  <c:v>55.615418649740498</c:v>
                </c:pt>
                <c:pt idx="253567">
                  <c:v>55.615496951908099</c:v>
                </c:pt>
                <c:pt idx="253568">
                  <c:v>55.615575253825</c:v>
                </c:pt>
                <c:pt idx="253569">
                  <c:v>55.615653555491299</c:v>
                </c:pt>
                <c:pt idx="253570">
                  <c:v>55.615731856906997</c:v>
                </c:pt>
                <c:pt idx="253571">
                  <c:v>55.615810158072001</c:v>
                </c:pt>
                <c:pt idx="253572">
                  <c:v>55.615888458986397</c:v>
                </c:pt>
                <c:pt idx="253573">
                  <c:v>55.6159667596501</c:v>
                </c:pt>
                <c:pt idx="253574">
                  <c:v>55.6160450600633</c:v>
                </c:pt>
                <c:pt idx="253575">
                  <c:v>55.6161233602257</c:v>
                </c:pt>
                <c:pt idx="253576">
                  <c:v>55.616201660137598</c:v>
                </c:pt>
                <c:pt idx="253577">
                  <c:v>55.616279959798803</c:v>
                </c:pt>
                <c:pt idx="253578">
                  <c:v>55.616358259209399</c:v>
                </c:pt>
                <c:pt idx="253579">
                  <c:v>55.616436558369401</c:v>
                </c:pt>
                <c:pt idx="253580">
                  <c:v>55.616514857278702</c:v>
                </c:pt>
                <c:pt idx="253581">
                  <c:v>55.616593155937402</c:v>
                </c:pt>
                <c:pt idx="253582">
                  <c:v>55.6166714543455</c:v>
                </c:pt>
                <c:pt idx="253583">
                  <c:v>55.616749752502997</c:v>
                </c:pt>
                <c:pt idx="253584">
                  <c:v>55.616828050409801</c:v>
                </c:pt>
                <c:pt idx="253585">
                  <c:v>55.616906348066003</c:v>
                </c:pt>
                <c:pt idx="253586">
                  <c:v>55.616984645471597</c:v>
                </c:pt>
                <c:pt idx="253587">
                  <c:v>55.617062942626603</c:v>
                </c:pt>
                <c:pt idx="253588">
                  <c:v>55.617141239530902</c:v>
                </c:pt>
                <c:pt idx="253589">
                  <c:v>55.617219536184599</c:v>
                </c:pt>
                <c:pt idx="253590">
                  <c:v>55.617297832587703</c:v>
                </c:pt>
                <c:pt idx="253591">
                  <c:v>55.617376128740197</c:v>
                </c:pt>
                <c:pt idx="253592">
                  <c:v>55.617454424642098</c:v>
                </c:pt>
                <c:pt idx="253593">
                  <c:v>55.617532720293298</c:v>
                </c:pt>
                <c:pt idx="253594">
                  <c:v>55.617611015693903</c:v>
                </c:pt>
                <c:pt idx="253595">
                  <c:v>55.6176893108439</c:v>
                </c:pt>
                <c:pt idx="253596">
                  <c:v>55.617767605743303</c:v>
                </c:pt>
                <c:pt idx="253597">
                  <c:v>55.617845900392098</c:v>
                </c:pt>
                <c:pt idx="253598">
                  <c:v>55.617924194790298</c:v>
                </c:pt>
                <c:pt idx="253599">
                  <c:v>55.618002488937798</c:v>
                </c:pt>
                <c:pt idx="253600">
                  <c:v>55.618080782834703</c:v>
                </c:pt>
                <c:pt idx="253601">
                  <c:v>55.618159076481099</c:v>
                </c:pt>
                <c:pt idx="253602">
                  <c:v>55.618237369876802</c:v>
                </c:pt>
                <c:pt idx="253603">
                  <c:v>55.618315663021903</c:v>
                </c:pt>
                <c:pt idx="253604">
                  <c:v>55.618393955916403</c:v>
                </c:pt>
                <c:pt idx="253605">
                  <c:v>55.618472248560202</c:v>
                </c:pt>
                <c:pt idx="253606">
                  <c:v>55.6185505409535</c:v>
                </c:pt>
                <c:pt idx="253607">
                  <c:v>55.618628833096203</c:v>
                </c:pt>
                <c:pt idx="253608">
                  <c:v>55.618707124988298</c:v>
                </c:pt>
                <c:pt idx="253609">
                  <c:v>55.618785416629699</c:v>
                </c:pt>
                <c:pt idx="253610">
                  <c:v>55.618863708020598</c:v>
                </c:pt>
                <c:pt idx="253611">
                  <c:v>55.618941999160803</c:v>
                </c:pt>
                <c:pt idx="253612">
                  <c:v>55.6190202900505</c:v>
                </c:pt>
                <c:pt idx="253613">
                  <c:v>55.619098580689503</c:v>
                </c:pt>
                <c:pt idx="253614">
                  <c:v>55.619176871077997</c:v>
                </c:pt>
                <c:pt idx="253615">
                  <c:v>55.619255161215797</c:v>
                </c:pt>
                <c:pt idx="253616">
                  <c:v>55.619333451103003</c:v>
                </c:pt>
                <c:pt idx="253617">
                  <c:v>55.6194117407397</c:v>
                </c:pt>
                <c:pt idx="253618">
                  <c:v>55.619490030125696</c:v>
                </c:pt>
                <c:pt idx="253619">
                  <c:v>55.619568319261198</c:v>
                </c:pt>
                <c:pt idx="253620">
                  <c:v>55.619646608145999</c:v>
                </c:pt>
                <c:pt idx="253621">
                  <c:v>55.619724896780298</c:v>
                </c:pt>
                <c:pt idx="253622">
                  <c:v>55.619803185163903</c:v>
                </c:pt>
                <c:pt idx="253623">
                  <c:v>55.619881473296999</c:v>
                </c:pt>
                <c:pt idx="253624">
                  <c:v>55.619959761179501</c:v>
                </c:pt>
                <c:pt idx="253625">
                  <c:v>55.620038048811402</c:v>
                </c:pt>
                <c:pt idx="253626">
                  <c:v>55.620116336192602</c:v>
                </c:pt>
                <c:pt idx="253627">
                  <c:v>55.6201946233233</c:v>
                </c:pt>
                <c:pt idx="253628">
                  <c:v>55.620272910203497</c:v>
                </c:pt>
                <c:pt idx="253629">
                  <c:v>55.620351196832999</c:v>
                </c:pt>
                <c:pt idx="253630">
                  <c:v>55.6204294832119</c:v>
                </c:pt>
                <c:pt idx="253631">
                  <c:v>55.6205077693402</c:v>
                </c:pt>
                <c:pt idx="253632">
                  <c:v>55.620586055217998</c:v>
                </c:pt>
                <c:pt idx="253633">
                  <c:v>55.620664340845202</c:v>
                </c:pt>
                <c:pt idx="253634">
                  <c:v>55.620742626221798</c:v>
                </c:pt>
                <c:pt idx="253635">
                  <c:v>55.620820911347799</c:v>
                </c:pt>
                <c:pt idx="253636">
                  <c:v>55.620899196223199</c:v>
                </c:pt>
                <c:pt idx="253637">
                  <c:v>55.620977480847998</c:v>
                </c:pt>
                <c:pt idx="253638">
                  <c:v>55.621055765222302</c:v>
                </c:pt>
                <c:pt idx="253639">
                  <c:v>55.621134049345898</c:v>
                </c:pt>
                <c:pt idx="253640">
                  <c:v>55.621212333218999</c:v>
                </c:pt>
                <c:pt idx="253641">
                  <c:v>55.621290616841499</c:v>
                </c:pt>
                <c:pt idx="253642">
                  <c:v>55.621368900213497</c:v>
                </c:pt>
                <c:pt idx="253643">
                  <c:v>55.621447183334801</c:v>
                </c:pt>
                <c:pt idx="253644">
                  <c:v>55.621525466205597</c:v>
                </c:pt>
                <c:pt idx="253645">
                  <c:v>55.621603748825798</c:v>
                </c:pt>
                <c:pt idx="253646">
                  <c:v>55.621682031195398</c:v>
                </c:pt>
                <c:pt idx="253647">
                  <c:v>55.621760313314503</c:v>
                </c:pt>
                <c:pt idx="253648">
                  <c:v>55.621838595182901</c:v>
                </c:pt>
                <c:pt idx="253649">
                  <c:v>55.621916876800803</c:v>
                </c:pt>
                <c:pt idx="253650">
                  <c:v>55.621995158168197</c:v>
                </c:pt>
                <c:pt idx="253651">
                  <c:v>55.622073439284897</c:v>
                </c:pt>
                <c:pt idx="253652">
                  <c:v>55.622151720151102</c:v>
                </c:pt>
                <c:pt idx="253653">
                  <c:v>55.622230000766699</c:v>
                </c:pt>
                <c:pt idx="253654">
                  <c:v>55.622308281131801</c:v>
                </c:pt>
                <c:pt idx="253655">
                  <c:v>55.622386561246202</c:v>
                </c:pt>
                <c:pt idx="253656">
                  <c:v>55.622464841110101</c:v>
                </c:pt>
                <c:pt idx="253657">
                  <c:v>55.622543120723499</c:v>
                </c:pt>
                <c:pt idx="253658">
                  <c:v>55.622621400086302</c:v>
                </c:pt>
                <c:pt idx="253659">
                  <c:v>55.622699679198497</c:v>
                </c:pt>
                <c:pt idx="253660">
                  <c:v>55.622777958060098</c:v>
                </c:pt>
                <c:pt idx="253661">
                  <c:v>55.622856236671197</c:v>
                </c:pt>
                <c:pt idx="253662">
                  <c:v>55.622934515031702</c:v>
                </c:pt>
                <c:pt idx="253663">
                  <c:v>55.623012793141697</c:v>
                </c:pt>
                <c:pt idx="253664">
                  <c:v>55.623091071001099</c:v>
                </c:pt>
                <c:pt idx="253665">
                  <c:v>55.623169348609899</c:v>
                </c:pt>
                <c:pt idx="253666">
                  <c:v>55.623247625968197</c:v>
                </c:pt>
                <c:pt idx="253667">
                  <c:v>55.623325903075902</c:v>
                </c:pt>
                <c:pt idx="253668">
                  <c:v>55.623404179933097</c:v>
                </c:pt>
                <c:pt idx="253669">
                  <c:v>55.623482456539698</c:v>
                </c:pt>
                <c:pt idx="253670">
                  <c:v>55.623560732895697</c:v>
                </c:pt>
                <c:pt idx="253671">
                  <c:v>55.623639009001202</c:v>
                </c:pt>
                <c:pt idx="253672">
                  <c:v>55.623717284856198</c:v>
                </c:pt>
                <c:pt idx="253673">
                  <c:v>55.623795560460501</c:v>
                </c:pt>
                <c:pt idx="253674">
                  <c:v>55.6238738358144</c:v>
                </c:pt>
                <c:pt idx="253675">
                  <c:v>55.6239521109176</c:v>
                </c:pt>
                <c:pt idx="253676">
                  <c:v>55.624030385770403</c:v>
                </c:pt>
                <c:pt idx="253677">
                  <c:v>55.624108660372499</c:v>
                </c:pt>
                <c:pt idx="253678">
                  <c:v>55.6241869347242</c:v>
                </c:pt>
                <c:pt idx="253679">
                  <c:v>55.6242652088252</c:v>
                </c:pt>
                <c:pt idx="253680">
                  <c:v>55.624343482675798</c:v>
                </c:pt>
                <c:pt idx="253681">
                  <c:v>55.624421756275702</c:v>
                </c:pt>
                <c:pt idx="253682">
                  <c:v>55.624500029625203</c:v>
                </c:pt>
                <c:pt idx="253683">
                  <c:v>55.624578302724103</c:v>
                </c:pt>
                <c:pt idx="253684">
                  <c:v>55.624656575572402</c:v>
                </c:pt>
                <c:pt idx="253685">
                  <c:v>55.624734848170199</c:v>
                </c:pt>
                <c:pt idx="253686">
                  <c:v>55.624813120517402</c:v>
                </c:pt>
                <c:pt idx="253687">
                  <c:v>55.624891392614202</c:v>
                </c:pt>
                <c:pt idx="253688">
                  <c:v>55.624969664460302</c:v>
                </c:pt>
                <c:pt idx="253689">
                  <c:v>55.625047936055999</c:v>
                </c:pt>
                <c:pt idx="253690">
                  <c:v>55.625126207401003</c:v>
                </c:pt>
                <c:pt idx="253691">
                  <c:v>55.625204478495597</c:v>
                </c:pt>
                <c:pt idx="253692">
                  <c:v>55.625282749339597</c:v>
                </c:pt>
                <c:pt idx="253693">
                  <c:v>55.625361019933102</c:v>
                </c:pt>
                <c:pt idx="253694">
                  <c:v>55.625439290275999</c:v>
                </c:pt>
                <c:pt idx="253695">
                  <c:v>55.625517560368401</c:v>
                </c:pt>
                <c:pt idx="253696">
                  <c:v>55.625595830210202</c:v>
                </c:pt>
                <c:pt idx="253697">
                  <c:v>55.6256740998016</c:v>
                </c:pt>
                <c:pt idx="253698">
                  <c:v>55.625752369142397</c:v>
                </c:pt>
                <c:pt idx="253699">
                  <c:v>55.6258306382326</c:v>
                </c:pt>
                <c:pt idx="253700">
                  <c:v>55.625908907072301</c:v>
                </c:pt>
                <c:pt idx="253701">
                  <c:v>55.625987175661599</c:v>
                </c:pt>
                <c:pt idx="253702">
                  <c:v>55.626065444000197</c:v>
                </c:pt>
                <c:pt idx="253703">
                  <c:v>55.6261437120883</c:v>
                </c:pt>
                <c:pt idx="253704">
                  <c:v>55.626221979925901</c:v>
                </c:pt>
                <c:pt idx="253705">
                  <c:v>55.626300247513001</c:v>
                </c:pt>
                <c:pt idx="253706">
                  <c:v>55.626378514849598</c:v>
                </c:pt>
                <c:pt idx="253707">
                  <c:v>55.626456781935602</c:v>
                </c:pt>
                <c:pt idx="253708">
                  <c:v>55.626535048771103</c:v>
                </c:pt>
                <c:pt idx="253709">
                  <c:v>55.626613315356103</c:v>
                </c:pt>
                <c:pt idx="253710">
                  <c:v>55.626691581690501</c:v>
                </c:pt>
                <c:pt idx="253711">
                  <c:v>55.626769847774398</c:v>
                </c:pt>
                <c:pt idx="253712">
                  <c:v>55.626848113607799</c:v>
                </c:pt>
                <c:pt idx="253713">
                  <c:v>55.626926379190699</c:v>
                </c:pt>
                <c:pt idx="253714">
                  <c:v>55.627004644523097</c:v>
                </c:pt>
                <c:pt idx="253715">
                  <c:v>55.627082909604901</c:v>
                </c:pt>
                <c:pt idx="253716">
                  <c:v>55.627161174436203</c:v>
                </c:pt>
                <c:pt idx="253717">
                  <c:v>55.627239439017004</c:v>
                </c:pt>
                <c:pt idx="253718">
                  <c:v>55.627317703347302</c:v>
                </c:pt>
                <c:pt idx="253719">
                  <c:v>55.627395967427098</c:v>
                </c:pt>
                <c:pt idx="253720">
                  <c:v>55.627474231256301</c:v>
                </c:pt>
                <c:pt idx="253721">
                  <c:v>55.627552494835001</c:v>
                </c:pt>
                <c:pt idx="253722">
                  <c:v>55.627630758163299</c:v>
                </c:pt>
                <c:pt idx="253723">
                  <c:v>55.627709021241003</c:v>
                </c:pt>
                <c:pt idx="253724">
                  <c:v>55.627787284068198</c:v>
                </c:pt>
                <c:pt idx="253725">
                  <c:v>55.627865546644799</c:v>
                </c:pt>
                <c:pt idx="253726">
                  <c:v>55.627943808970997</c:v>
                </c:pt>
                <c:pt idx="253727">
                  <c:v>55.628022071046601</c:v>
                </c:pt>
                <c:pt idx="253728">
                  <c:v>55.628100332871803</c:v>
                </c:pt>
                <c:pt idx="253729">
                  <c:v>55.628178594446403</c:v>
                </c:pt>
                <c:pt idx="253730">
                  <c:v>55.628256855770601</c:v>
                </c:pt>
                <c:pt idx="253731">
                  <c:v>55.628335116844198</c:v>
                </c:pt>
                <c:pt idx="253732">
                  <c:v>55.6284133776673</c:v>
                </c:pt>
                <c:pt idx="253733">
                  <c:v>55.6284916382399</c:v>
                </c:pt>
                <c:pt idx="253734">
                  <c:v>55.628569898561999</c:v>
                </c:pt>
                <c:pt idx="253735">
                  <c:v>55.628648158633602</c:v>
                </c:pt>
                <c:pt idx="253736">
                  <c:v>55.628726418454697</c:v>
                </c:pt>
                <c:pt idx="253737">
                  <c:v>55.628804678025297</c:v>
                </c:pt>
                <c:pt idx="253738">
                  <c:v>55.628882937345402</c:v>
                </c:pt>
                <c:pt idx="253739">
                  <c:v>55.628961196414998</c:v>
                </c:pt>
                <c:pt idx="253740">
                  <c:v>55.6290394552341</c:v>
                </c:pt>
                <c:pt idx="253741">
                  <c:v>55.6291177138026</c:v>
                </c:pt>
                <c:pt idx="253742">
                  <c:v>55.629195972120698</c:v>
                </c:pt>
                <c:pt idx="253743">
                  <c:v>55.629274230188301</c:v>
                </c:pt>
                <c:pt idx="253744">
                  <c:v>55.629352488005402</c:v>
                </c:pt>
                <c:pt idx="253745">
                  <c:v>55.629430745572002</c:v>
                </c:pt>
                <c:pt idx="253746">
                  <c:v>55.629509002888099</c:v>
                </c:pt>
                <c:pt idx="253747">
                  <c:v>55.629587259953702</c:v>
                </c:pt>
                <c:pt idx="253748">
                  <c:v>55.629665516768803</c:v>
                </c:pt>
                <c:pt idx="253749">
                  <c:v>55.629743773333502</c:v>
                </c:pt>
                <c:pt idx="253750">
                  <c:v>55.629822029647599</c:v>
                </c:pt>
                <c:pt idx="253751">
                  <c:v>55.629900285711201</c:v>
                </c:pt>
                <c:pt idx="253752">
                  <c:v>55.629978541524402</c:v>
                </c:pt>
                <c:pt idx="253753">
                  <c:v>55.630056797087001</c:v>
                </c:pt>
                <c:pt idx="253754">
                  <c:v>55.630135052399197</c:v>
                </c:pt>
                <c:pt idx="253755">
                  <c:v>55.630213307460899</c:v>
                </c:pt>
                <c:pt idx="253756">
                  <c:v>55.630291562272099</c:v>
                </c:pt>
                <c:pt idx="253757">
                  <c:v>55.630369816832797</c:v>
                </c:pt>
                <c:pt idx="253758">
                  <c:v>55.630448071143</c:v>
                </c:pt>
                <c:pt idx="253759">
                  <c:v>55.630526325202702</c:v>
                </c:pt>
                <c:pt idx="253760">
                  <c:v>55.630604579012001</c:v>
                </c:pt>
                <c:pt idx="253761">
                  <c:v>55.630682832570699</c:v>
                </c:pt>
                <c:pt idx="253762">
                  <c:v>55.630761085879001</c:v>
                </c:pt>
                <c:pt idx="253763">
                  <c:v>55.630839338936802</c:v>
                </c:pt>
                <c:pt idx="253764">
                  <c:v>55.6309175917442</c:v>
                </c:pt>
                <c:pt idx="253765">
                  <c:v>55.630995844300998</c:v>
                </c:pt>
                <c:pt idx="253766">
                  <c:v>55.631074096607399</c:v>
                </c:pt>
                <c:pt idx="253767">
                  <c:v>55.6311523486632</c:v>
                </c:pt>
                <c:pt idx="253768">
                  <c:v>55.631230600468598</c:v>
                </c:pt>
                <c:pt idx="253769">
                  <c:v>55.631308852023601</c:v>
                </c:pt>
                <c:pt idx="253770">
                  <c:v>55.631387103328002</c:v>
                </c:pt>
                <c:pt idx="253771">
                  <c:v>55.631465354382001</c:v>
                </c:pt>
                <c:pt idx="253772">
                  <c:v>55.631543605185499</c:v>
                </c:pt>
                <c:pt idx="253773">
                  <c:v>55.631621855738501</c:v>
                </c:pt>
                <c:pt idx="253774">
                  <c:v>55.631700106041102</c:v>
                </c:pt>
                <c:pt idx="253775">
                  <c:v>55.6317783560932</c:v>
                </c:pt>
                <c:pt idx="253776">
                  <c:v>55.631856605894797</c:v>
                </c:pt>
                <c:pt idx="253777">
                  <c:v>55.631934855445898</c:v>
                </c:pt>
                <c:pt idx="253778">
                  <c:v>55.632013104746598</c:v>
                </c:pt>
                <c:pt idx="253779">
                  <c:v>55.632091353796802</c:v>
                </c:pt>
                <c:pt idx="253780">
                  <c:v>55.632169602596498</c:v>
                </c:pt>
                <c:pt idx="253781">
                  <c:v>55.632247851145799</c:v>
                </c:pt>
                <c:pt idx="253782">
                  <c:v>55.632326099444597</c:v>
                </c:pt>
                <c:pt idx="253783">
                  <c:v>55.632404347492901</c:v>
                </c:pt>
                <c:pt idx="253784">
                  <c:v>55.632482595290803</c:v>
                </c:pt>
                <c:pt idx="253785">
                  <c:v>55.632560842838203</c:v>
                </c:pt>
                <c:pt idx="253786">
                  <c:v>55.6326390901351</c:v>
                </c:pt>
                <c:pt idx="253787">
                  <c:v>55.632717337181603</c:v>
                </c:pt>
                <c:pt idx="253788">
                  <c:v>55.632795583977597</c:v>
                </c:pt>
                <c:pt idx="253789">
                  <c:v>55.632873830523202</c:v>
                </c:pt>
                <c:pt idx="253790">
                  <c:v>55.632952076818299</c:v>
                </c:pt>
                <c:pt idx="253791">
                  <c:v>55.633030322862901</c:v>
                </c:pt>
                <c:pt idx="253792">
                  <c:v>55.6331085686571</c:v>
                </c:pt>
                <c:pt idx="253793">
                  <c:v>55.633186814200798</c:v>
                </c:pt>
                <c:pt idx="253794">
                  <c:v>55.6332650594941</c:v>
                </c:pt>
                <c:pt idx="253795">
                  <c:v>55.633343304536901</c:v>
                </c:pt>
                <c:pt idx="253796">
                  <c:v>55.633421549329199</c:v>
                </c:pt>
                <c:pt idx="253797">
                  <c:v>55.633499793871103</c:v>
                </c:pt>
                <c:pt idx="253798">
                  <c:v>55.633578038162597</c:v>
                </c:pt>
                <c:pt idx="253799">
                  <c:v>55.633656282203603</c:v>
                </c:pt>
                <c:pt idx="253800">
                  <c:v>55.6337345259941</c:v>
                </c:pt>
                <c:pt idx="253801">
                  <c:v>55.633812769534202</c:v>
                </c:pt>
                <c:pt idx="253802">
                  <c:v>55.633891012823803</c:v>
                </c:pt>
                <c:pt idx="253803">
                  <c:v>55.633969255863001</c:v>
                </c:pt>
                <c:pt idx="253804">
                  <c:v>55.634047498651697</c:v>
                </c:pt>
                <c:pt idx="253805">
                  <c:v>55.634125741189997</c:v>
                </c:pt>
                <c:pt idx="253806">
                  <c:v>55.634203983477903</c:v>
                </c:pt>
                <c:pt idx="253807">
                  <c:v>55.6342822255153</c:v>
                </c:pt>
                <c:pt idx="253808">
                  <c:v>55.634360467302201</c:v>
                </c:pt>
                <c:pt idx="253809">
                  <c:v>55.634438708838701</c:v>
                </c:pt>
                <c:pt idx="253810">
                  <c:v>55.634516950124798</c:v>
                </c:pt>
                <c:pt idx="253811">
                  <c:v>55.6345951911604</c:v>
                </c:pt>
                <c:pt idx="253812">
                  <c:v>55.6346734319456</c:v>
                </c:pt>
                <c:pt idx="253813">
                  <c:v>55.634751672480299</c:v>
                </c:pt>
                <c:pt idx="253814">
                  <c:v>55.634829912764602</c:v>
                </c:pt>
                <c:pt idx="253815">
                  <c:v>55.634908152798403</c:v>
                </c:pt>
                <c:pt idx="253816">
                  <c:v>55.634986392581801</c:v>
                </c:pt>
                <c:pt idx="253817">
                  <c:v>55.635064632114798</c:v>
                </c:pt>
                <c:pt idx="253818">
                  <c:v>55.635142871397399</c:v>
                </c:pt>
                <c:pt idx="253819">
                  <c:v>55.635221110429498</c:v>
                </c:pt>
                <c:pt idx="253820">
                  <c:v>55.635299349211103</c:v>
                </c:pt>
                <c:pt idx="253821">
                  <c:v>55.635377587742298</c:v>
                </c:pt>
                <c:pt idx="253822">
                  <c:v>55.635455826023097</c:v>
                </c:pt>
                <c:pt idx="253823">
                  <c:v>55.635534064053502</c:v>
                </c:pt>
                <c:pt idx="253824">
                  <c:v>55.635612301833397</c:v>
                </c:pt>
                <c:pt idx="253825">
                  <c:v>55.635690539362898</c:v>
                </c:pt>
                <c:pt idx="253826">
                  <c:v>55.635768776642003</c:v>
                </c:pt>
                <c:pt idx="253827">
                  <c:v>55.635847013670599</c:v>
                </c:pt>
                <c:pt idx="253828">
                  <c:v>55.6359252504488</c:v>
                </c:pt>
                <c:pt idx="253829">
                  <c:v>55.636003486976598</c:v>
                </c:pt>
                <c:pt idx="253830">
                  <c:v>55.636081723253902</c:v>
                </c:pt>
                <c:pt idx="253831">
                  <c:v>55.636159959280803</c:v>
                </c:pt>
                <c:pt idx="253832">
                  <c:v>55.636238195057302</c:v>
                </c:pt>
                <c:pt idx="253833">
                  <c:v>55.636316430583399</c:v>
                </c:pt>
                <c:pt idx="253834">
                  <c:v>55.636394665859001</c:v>
                </c:pt>
                <c:pt idx="253835">
                  <c:v>55.6364729008842</c:v>
                </c:pt>
                <c:pt idx="253836">
                  <c:v>55.636551135658998</c:v>
                </c:pt>
                <c:pt idx="253837">
                  <c:v>55.6366293701834</c:v>
                </c:pt>
                <c:pt idx="253838">
                  <c:v>55.6367076044573</c:v>
                </c:pt>
                <c:pt idx="253839">
                  <c:v>55.636785838480897</c:v>
                </c:pt>
                <c:pt idx="253840">
                  <c:v>55.636864072253999</c:v>
                </c:pt>
                <c:pt idx="253841">
                  <c:v>55.636942305776699</c:v>
                </c:pt>
                <c:pt idx="253842">
                  <c:v>55.637020539048898</c:v>
                </c:pt>
                <c:pt idx="253843">
                  <c:v>55.6370987720708</c:v>
                </c:pt>
                <c:pt idx="253844">
                  <c:v>55.637177004842201</c:v>
                </c:pt>
                <c:pt idx="253845">
                  <c:v>55.637255237363199</c:v>
                </c:pt>
                <c:pt idx="253846">
                  <c:v>55.637333469633802</c:v>
                </c:pt>
                <c:pt idx="253847">
                  <c:v>55.637411701654003</c:v>
                </c:pt>
                <c:pt idx="253848">
                  <c:v>55.637489933423801</c:v>
                </c:pt>
                <c:pt idx="253849">
                  <c:v>55.637568164943197</c:v>
                </c:pt>
                <c:pt idx="253850">
                  <c:v>55.637646396212098</c:v>
                </c:pt>
                <c:pt idx="253851">
                  <c:v>55.637724627230597</c:v>
                </c:pt>
                <c:pt idx="253852">
                  <c:v>55.6378028579988</c:v>
                </c:pt>
                <c:pt idx="253853">
                  <c:v>55.637881088516501</c:v>
                </c:pt>
                <c:pt idx="253854">
                  <c:v>55.6379593187838</c:v>
                </c:pt>
                <c:pt idx="253855">
                  <c:v>55.638037548800703</c:v>
                </c:pt>
                <c:pt idx="253856">
                  <c:v>55.638115778567197</c:v>
                </c:pt>
                <c:pt idx="253857">
                  <c:v>55.638194008083303</c:v>
                </c:pt>
                <c:pt idx="253858">
                  <c:v>55.638272237349</c:v>
                </c:pt>
                <c:pt idx="253859">
                  <c:v>55.638350466364201</c:v>
                </c:pt>
                <c:pt idx="253860">
                  <c:v>55.6384286951291</c:v>
                </c:pt>
                <c:pt idx="253861">
                  <c:v>55.638506923643597</c:v>
                </c:pt>
                <c:pt idx="253862">
                  <c:v>55.638585151907598</c:v>
                </c:pt>
                <c:pt idx="253863">
                  <c:v>55.638663379921297</c:v>
                </c:pt>
                <c:pt idx="253864">
                  <c:v>55.638741607684601</c:v>
                </c:pt>
                <c:pt idx="253865">
                  <c:v>55.638819835197403</c:v>
                </c:pt>
                <c:pt idx="253866">
                  <c:v>55.638898062459901</c:v>
                </c:pt>
                <c:pt idx="253867">
                  <c:v>55.638976289471998</c:v>
                </c:pt>
                <c:pt idx="253868">
                  <c:v>55.6390545162336</c:v>
                </c:pt>
                <c:pt idx="253869">
                  <c:v>55.639132742744899</c:v>
                </c:pt>
                <c:pt idx="253870">
                  <c:v>55.639210969005802</c:v>
                </c:pt>
                <c:pt idx="253871">
                  <c:v>55.639289195016303</c:v>
                </c:pt>
                <c:pt idx="253872">
                  <c:v>55.639367420776303</c:v>
                </c:pt>
                <c:pt idx="253873">
                  <c:v>55.639445646285999</c:v>
                </c:pt>
                <c:pt idx="253874">
                  <c:v>55.6395238715453</c:v>
                </c:pt>
                <c:pt idx="253875">
                  <c:v>55.639602096554199</c:v>
                </c:pt>
                <c:pt idx="253876">
                  <c:v>55.639680321312703</c:v>
                </c:pt>
                <c:pt idx="253877">
                  <c:v>55.639758545820897</c:v>
                </c:pt>
                <c:pt idx="253878">
                  <c:v>55.639836770078603</c:v>
                </c:pt>
                <c:pt idx="253879">
                  <c:v>55.639914994085899</c:v>
                </c:pt>
                <c:pt idx="253880">
                  <c:v>55.6399932178429</c:v>
                </c:pt>
                <c:pt idx="253881">
                  <c:v>55.640071441349498</c:v>
                </c:pt>
                <c:pt idx="253882">
                  <c:v>55.640149664605701</c:v>
                </c:pt>
                <c:pt idx="253883">
                  <c:v>55.640227887611502</c:v>
                </c:pt>
                <c:pt idx="253884">
                  <c:v>55.6403061103669</c:v>
                </c:pt>
                <c:pt idx="253885">
                  <c:v>55.640384332871903</c:v>
                </c:pt>
                <c:pt idx="253886">
                  <c:v>55.640462555126597</c:v>
                </c:pt>
                <c:pt idx="253887">
                  <c:v>55.640540777130802</c:v>
                </c:pt>
                <c:pt idx="253888">
                  <c:v>55.640618998884698</c:v>
                </c:pt>
                <c:pt idx="253889">
                  <c:v>55.640697220388198</c:v>
                </c:pt>
                <c:pt idx="253890">
                  <c:v>55.640775441641303</c:v>
                </c:pt>
                <c:pt idx="253891">
                  <c:v>55.640853662644098</c:v>
                </c:pt>
                <c:pt idx="253892">
                  <c:v>55.640931883396398</c:v>
                </c:pt>
                <c:pt idx="253893">
                  <c:v>55.641010103898402</c:v>
                </c:pt>
                <c:pt idx="253894">
                  <c:v>55.641088324149997</c:v>
                </c:pt>
                <c:pt idx="253895">
                  <c:v>55.641166544151297</c:v>
                </c:pt>
                <c:pt idx="253896">
                  <c:v>55.641244763902101</c:v>
                </c:pt>
                <c:pt idx="253897">
                  <c:v>55.641322983402603</c:v>
                </c:pt>
                <c:pt idx="253898">
                  <c:v>55.641401202652702</c:v>
                </c:pt>
                <c:pt idx="253899">
                  <c:v>55.641479421652399</c:v>
                </c:pt>
                <c:pt idx="253900">
                  <c:v>55.6415576404018</c:v>
                </c:pt>
                <c:pt idx="253901">
                  <c:v>55.641635858900798</c:v>
                </c:pt>
                <c:pt idx="253902">
                  <c:v>55.641714077149402</c:v>
                </c:pt>
                <c:pt idx="253903">
                  <c:v>55.641792295147702</c:v>
                </c:pt>
                <c:pt idx="253904">
                  <c:v>55.641870512895601</c:v>
                </c:pt>
                <c:pt idx="253905">
                  <c:v>55.641948730393104</c:v>
                </c:pt>
                <c:pt idx="253906">
                  <c:v>55.642026947640197</c:v>
                </c:pt>
                <c:pt idx="253907">
                  <c:v>55.642105164637002</c:v>
                </c:pt>
                <c:pt idx="253908">
                  <c:v>55.642183381383397</c:v>
                </c:pt>
                <c:pt idx="253909">
                  <c:v>55.642261597879497</c:v>
                </c:pt>
                <c:pt idx="253910">
                  <c:v>55.642339814125201</c:v>
                </c:pt>
                <c:pt idx="253911">
                  <c:v>55.642418030120503</c:v>
                </c:pt>
                <c:pt idx="253912">
                  <c:v>55.642496245865402</c:v>
                </c:pt>
                <c:pt idx="253913">
                  <c:v>55.642574461360098</c:v>
                </c:pt>
                <c:pt idx="253914">
                  <c:v>55.6426526766043</c:v>
                </c:pt>
                <c:pt idx="253915">
                  <c:v>55.642730891598198</c:v>
                </c:pt>
                <c:pt idx="253916">
                  <c:v>55.642809106341701</c:v>
                </c:pt>
                <c:pt idx="253917">
                  <c:v>55.642887320834902</c:v>
                </c:pt>
                <c:pt idx="253918">
                  <c:v>55.6429655350777</c:v>
                </c:pt>
                <c:pt idx="253919">
                  <c:v>55.643043749070102</c:v>
                </c:pt>
                <c:pt idx="253920">
                  <c:v>55.643121962812202</c:v>
                </c:pt>
                <c:pt idx="253921">
                  <c:v>55.6432001763039</c:v>
                </c:pt>
                <c:pt idx="253922">
                  <c:v>55.643278389545301</c:v>
                </c:pt>
                <c:pt idx="253923">
                  <c:v>55.643356602536301</c:v>
                </c:pt>
                <c:pt idx="253924">
                  <c:v>55.643434815276997</c:v>
                </c:pt>
                <c:pt idx="253925">
                  <c:v>55.643513027767298</c:v>
                </c:pt>
                <c:pt idx="253926">
                  <c:v>55.643591240007297</c:v>
                </c:pt>
                <c:pt idx="253927">
                  <c:v>55.6436694519969</c:v>
                </c:pt>
                <c:pt idx="253928">
                  <c:v>55.6437476637362</c:v>
                </c:pt>
                <c:pt idx="253929">
                  <c:v>55.643825875225097</c:v>
                </c:pt>
                <c:pt idx="253930">
                  <c:v>55.643904086463699</c:v>
                </c:pt>
                <c:pt idx="253931">
                  <c:v>55.643982297451899</c:v>
                </c:pt>
                <c:pt idx="253932">
                  <c:v>55.644060508189803</c:v>
                </c:pt>
                <c:pt idx="253933">
                  <c:v>55.644138718677297</c:v>
                </c:pt>
                <c:pt idx="253934">
                  <c:v>55.644216928914503</c:v>
                </c:pt>
                <c:pt idx="253935">
                  <c:v>55.644295138901398</c:v>
                </c:pt>
                <c:pt idx="253936">
                  <c:v>55.644373348637899</c:v>
                </c:pt>
                <c:pt idx="253937">
                  <c:v>55.644451558124103</c:v>
                </c:pt>
                <c:pt idx="253938">
                  <c:v>55.644529767359899</c:v>
                </c:pt>
                <c:pt idx="253939">
                  <c:v>55.644607976345398</c:v>
                </c:pt>
                <c:pt idx="253940">
                  <c:v>55.644686185080502</c:v>
                </c:pt>
                <c:pt idx="253941">
                  <c:v>55.644764393565303</c:v>
                </c:pt>
                <c:pt idx="253942">
                  <c:v>55.644842601799802</c:v>
                </c:pt>
                <c:pt idx="253943">
                  <c:v>55.644920809783898</c:v>
                </c:pt>
                <c:pt idx="253944">
                  <c:v>55.644999017517698</c:v>
                </c:pt>
                <c:pt idx="253945">
                  <c:v>55.645077225001103</c:v>
                </c:pt>
                <c:pt idx="253946">
                  <c:v>55.645155432234198</c:v>
                </c:pt>
                <c:pt idx="253947">
                  <c:v>55.645233639216997</c:v>
                </c:pt>
                <c:pt idx="253948">
                  <c:v>55.6453118459495</c:v>
                </c:pt>
                <c:pt idx="253949">
                  <c:v>55.645390052431601</c:v>
                </c:pt>
                <c:pt idx="253950">
                  <c:v>55.645468258663399</c:v>
                </c:pt>
                <c:pt idx="253951">
                  <c:v>55.645546464644802</c:v>
                </c:pt>
                <c:pt idx="253952">
                  <c:v>55.645624670375902</c:v>
                </c:pt>
                <c:pt idx="253953">
                  <c:v>55.645702875856699</c:v>
                </c:pt>
                <c:pt idx="253954">
                  <c:v>55.6457810810872</c:v>
                </c:pt>
                <c:pt idx="253955">
                  <c:v>55.645859286067299</c:v>
                </c:pt>
                <c:pt idx="253956">
                  <c:v>55.645937490797102</c:v>
                </c:pt>
                <c:pt idx="253957">
                  <c:v>55.646015695276603</c:v>
                </c:pt>
                <c:pt idx="253958">
                  <c:v>55.6460938995058</c:v>
                </c:pt>
                <c:pt idx="253959">
                  <c:v>55.646172103484602</c:v>
                </c:pt>
                <c:pt idx="253960">
                  <c:v>55.646250307213101</c:v>
                </c:pt>
                <c:pt idx="253961">
                  <c:v>55.646328510691298</c:v>
                </c:pt>
                <c:pt idx="253962">
                  <c:v>55.646406713919198</c:v>
                </c:pt>
                <c:pt idx="253963">
                  <c:v>55.646484916896704</c:v>
                </c:pt>
                <c:pt idx="253964">
                  <c:v>55.646563119623899</c:v>
                </c:pt>
                <c:pt idx="253965">
                  <c:v>55.646641322100798</c:v>
                </c:pt>
                <c:pt idx="253966">
                  <c:v>55.646719524327402</c:v>
                </c:pt>
                <c:pt idx="253967">
                  <c:v>55.646797726303703</c:v>
                </c:pt>
                <c:pt idx="253968">
                  <c:v>55.646875928029601</c:v>
                </c:pt>
                <c:pt idx="253969">
                  <c:v>55.646954129505197</c:v>
                </c:pt>
                <c:pt idx="253970">
                  <c:v>55.647032330730603</c:v>
                </c:pt>
                <c:pt idx="253971">
                  <c:v>55.6471105317056</c:v>
                </c:pt>
                <c:pt idx="253972">
                  <c:v>55.647188732430202</c:v>
                </c:pt>
                <c:pt idx="253973">
                  <c:v>55.6472669329046</c:v>
                </c:pt>
                <c:pt idx="253974">
                  <c:v>55.647345133128702</c:v>
                </c:pt>
                <c:pt idx="253975">
                  <c:v>55.647423333102402</c:v>
                </c:pt>
                <c:pt idx="253976">
                  <c:v>55.6475015328258</c:v>
                </c:pt>
                <c:pt idx="253977">
                  <c:v>55.647579732299</c:v>
                </c:pt>
                <c:pt idx="253978">
                  <c:v>55.647657931521799</c:v>
                </c:pt>
                <c:pt idx="253979">
                  <c:v>55.647736130494302</c:v>
                </c:pt>
                <c:pt idx="253980">
                  <c:v>55.647814329216502</c:v>
                </c:pt>
                <c:pt idx="253981">
                  <c:v>55.647892527688398</c:v>
                </c:pt>
                <c:pt idx="253982">
                  <c:v>55.64797072591</c:v>
                </c:pt>
                <c:pt idx="253983">
                  <c:v>55.648048923881198</c:v>
                </c:pt>
                <c:pt idx="253984">
                  <c:v>55.648127121602201</c:v>
                </c:pt>
                <c:pt idx="253985">
                  <c:v>55.6482053190729</c:v>
                </c:pt>
                <c:pt idx="253986">
                  <c:v>55.648283516293198</c:v>
                </c:pt>
                <c:pt idx="253987">
                  <c:v>55.648361713263299</c:v>
                </c:pt>
                <c:pt idx="253988">
                  <c:v>55.648439909983097</c:v>
                </c:pt>
                <c:pt idx="253989">
                  <c:v>55.648518106452499</c:v>
                </c:pt>
                <c:pt idx="253990">
                  <c:v>55.648596302671699</c:v>
                </c:pt>
                <c:pt idx="253991">
                  <c:v>55.648674498640503</c:v>
                </c:pt>
                <c:pt idx="253992">
                  <c:v>55.648752694359104</c:v>
                </c:pt>
                <c:pt idx="253993">
                  <c:v>55.648830889827401</c:v>
                </c:pt>
                <c:pt idx="253994">
                  <c:v>55.648909085045297</c:v>
                </c:pt>
                <c:pt idx="253995">
                  <c:v>55.648987280013003</c:v>
                </c:pt>
                <c:pt idx="253996">
                  <c:v>55.649065474730399</c:v>
                </c:pt>
                <c:pt idx="253997">
                  <c:v>55.6491436691975</c:v>
                </c:pt>
                <c:pt idx="253998">
                  <c:v>55.649221863414297</c:v>
                </c:pt>
                <c:pt idx="253999">
                  <c:v>55.649300057380799</c:v>
                </c:pt>
                <c:pt idx="254000">
                  <c:v>55.649378251096998</c:v>
                </c:pt>
                <c:pt idx="254001">
                  <c:v>55.649456444562901</c:v>
                </c:pt>
                <c:pt idx="254002">
                  <c:v>55.649534637778501</c:v>
                </c:pt>
                <c:pt idx="254003">
                  <c:v>55.649612830743898</c:v>
                </c:pt>
                <c:pt idx="254004">
                  <c:v>55.6496910234589</c:v>
                </c:pt>
                <c:pt idx="254005">
                  <c:v>55.649769215923698</c:v>
                </c:pt>
                <c:pt idx="254006">
                  <c:v>55.6498474081381</c:v>
                </c:pt>
                <c:pt idx="254007">
                  <c:v>55.6499256001023</c:v>
                </c:pt>
                <c:pt idx="254008">
                  <c:v>55.650003791816196</c:v>
                </c:pt>
                <c:pt idx="254009">
                  <c:v>55.650081983279797</c:v>
                </c:pt>
                <c:pt idx="254010">
                  <c:v>55.650160174493202</c:v>
                </c:pt>
                <c:pt idx="254011">
                  <c:v>55.650238365456197</c:v>
                </c:pt>
                <c:pt idx="254012">
                  <c:v>55.650316556169003</c:v>
                </c:pt>
                <c:pt idx="254013">
                  <c:v>55.650394746631498</c:v>
                </c:pt>
                <c:pt idx="254014">
                  <c:v>55.650472936843698</c:v>
                </c:pt>
                <c:pt idx="254015">
                  <c:v>55.650551126805603</c:v>
                </c:pt>
                <c:pt idx="254016">
                  <c:v>55.650629316517197</c:v>
                </c:pt>
                <c:pt idx="254017">
                  <c:v>55.650707505978602</c:v>
                </c:pt>
                <c:pt idx="254018">
                  <c:v>55.650785695189697</c:v>
                </c:pt>
                <c:pt idx="254019">
                  <c:v>55.650863884150503</c:v>
                </c:pt>
                <c:pt idx="254020">
                  <c:v>55.650942072861</c:v>
                </c:pt>
                <c:pt idx="254021">
                  <c:v>55.6510202613213</c:v>
                </c:pt>
                <c:pt idx="254022">
                  <c:v>55.651098449531297</c:v>
                </c:pt>
                <c:pt idx="254023">
                  <c:v>55.651176637490998</c:v>
                </c:pt>
                <c:pt idx="254024">
                  <c:v>55.651254825200397</c:v>
                </c:pt>
                <c:pt idx="254025">
                  <c:v>55.651333012659599</c:v>
                </c:pt>
                <c:pt idx="254026">
                  <c:v>55.651411199868498</c:v>
                </c:pt>
                <c:pt idx="254027">
                  <c:v>55.651489386827102</c:v>
                </c:pt>
                <c:pt idx="254028">
                  <c:v>55.651567573535502</c:v>
                </c:pt>
                <c:pt idx="254029">
                  <c:v>55.651645759993599</c:v>
                </c:pt>
                <c:pt idx="254030">
                  <c:v>55.6517239462014</c:v>
                </c:pt>
                <c:pt idx="254031">
                  <c:v>55.651802132158899</c:v>
                </c:pt>
                <c:pt idx="254032">
                  <c:v>55.651880317866201</c:v>
                </c:pt>
                <c:pt idx="254033">
                  <c:v>55.6519585033233</c:v>
                </c:pt>
                <c:pt idx="254034">
                  <c:v>55.652036688530004</c:v>
                </c:pt>
                <c:pt idx="254035">
                  <c:v>55.652114873486497</c:v>
                </c:pt>
                <c:pt idx="254036">
                  <c:v>55.652193058192701</c:v>
                </c:pt>
                <c:pt idx="254037">
                  <c:v>55.652271242648702</c:v>
                </c:pt>
                <c:pt idx="254038">
                  <c:v>55.6523494268544</c:v>
                </c:pt>
                <c:pt idx="254039">
                  <c:v>55.652427610809902</c:v>
                </c:pt>
                <c:pt idx="254040">
                  <c:v>55.652505794515001</c:v>
                </c:pt>
                <c:pt idx="254041">
                  <c:v>55.652583977969996</c:v>
                </c:pt>
                <c:pt idx="254042">
                  <c:v>55.652662161174597</c:v>
                </c:pt>
                <c:pt idx="254043">
                  <c:v>55.652740344129001</c:v>
                </c:pt>
                <c:pt idx="254044">
                  <c:v>55.652818526833201</c:v>
                </c:pt>
                <c:pt idx="254045">
                  <c:v>55.652896709287099</c:v>
                </c:pt>
                <c:pt idx="254046">
                  <c:v>55.6529748914907</c:v>
                </c:pt>
                <c:pt idx="254047">
                  <c:v>55.653053073444099</c:v>
                </c:pt>
                <c:pt idx="254048">
                  <c:v>55.653131255147301</c:v>
                </c:pt>
                <c:pt idx="254049">
                  <c:v>55.6532094366002</c:v>
                </c:pt>
                <c:pt idx="254050">
                  <c:v>55.653287617802803</c:v>
                </c:pt>
                <c:pt idx="254051">
                  <c:v>55.653365798755203</c:v>
                </c:pt>
                <c:pt idx="254052">
                  <c:v>55.6534439794573</c:v>
                </c:pt>
                <c:pt idx="254053">
                  <c:v>55.653522159909201</c:v>
                </c:pt>
                <c:pt idx="254054">
                  <c:v>55.653600340110799</c:v>
                </c:pt>
                <c:pt idx="254055">
                  <c:v>55.653678520062201</c:v>
                </c:pt>
                <c:pt idx="254056">
                  <c:v>55.653756699763299</c:v>
                </c:pt>
                <c:pt idx="254057">
                  <c:v>55.653834879214202</c:v>
                </c:pt>
                <c:pt idx="254058">
                  <c:v>55.653913058414901</c:v>
                </c:pt>
                <c:pt idx="254059">
                  <c:v>55.653991237365297</c:v>
                </c:pt>
                <c:pt idx="254060">
                  <c:v>55.654069416065397</c:v>
                </c:pt>
                <c:pt idx="254061">
                  <c:v>55.654147594515301</c:v>
                </c:pt>
                <c:pt idx="254062">
                  <c:v>55.654225772715002</c:v>
                </c:pt>
                <c:pt idx="254063">
                  <c:v>55.654303950664399</c:v>
                </c:pt>
                <c:pt idx="254064">
                  <c:v>55.654382128363601</c:v>
                </c:pt>
                <c:pt idx="254065">
                  <c:v>55.654460305812599</c:v>
                </c:pt>
                <c:pt idx="254066">
                  <c:v>55.654538483011301</c:v>
                </c:pt>
                <c:pt idx="254067">
                  <c:v>55.6546166599598</c:v>
                </c:pt>
                <c:pt idx="254068">
                  <c:v>55.654694836658003</c:v>
                </c:pt>
                <c:pt idx="254069">
                  <c:v>55.654773013106002</c:v>
                </c:pt>
                <c:pt idx="254070">
                  <c:v>55.654851189303798</c:v>
                </c:pt>
                <c:pt idx="254071">
                  <c:v>55.654929365251299</c:v>
                </c:pt>
                <c:pt idx="254072">
                  <c:v>55.655007540948603</c:v>
                </c:pt>
                <c:pt idx="254073">
                  <c:v>55.655085716395597</c:v>
                </c:pt>
                <c:pt idx="254074">
                  <c:v>55.655163891592501</c:v>
                </c:pt>
                <c:pt idx="254075">
                  <c:v>55.655242066539103</c:v>
                </c:pt>
                <c:pt idx="254076">
                  <c:v>55.655320241235401</c:v>
                </c:pt>
                <c:pt idx="254077">
                  <c:v>55.655398415681603</c:v>
                </c:pt>
                <c:pt idx="254078">
                  <c:v>55.655476589877502</c:v>
                </c:pt>
                <c:pt idx="254079">
                  <c:v>55.655554763823098</c:v>
                </c:pt>
                <c:pt idx="254080">
                  <c:v>55.655632937518597</c:v>
                </c:pt>
                <c:pt idx="254081">
                  <c:v>55.6557111109638</c:v>
                </c:pt>
                <c:pt idx="254082">
                  <c:v>55.6557892841588</c:v>
                </c:pt>
                <c:pt idx="254083">
                  <c:v>55.655867457103597</c:v>
                </c:pt>
                <c:pt idx="254084">
                  <c:v>55.655945629798097</c:v>
                </c:pt>
                <c:pt idx="254085">
                  <c:v>55.656023802242402</c:v>
                </c:pt>
                <c:pt idx="254086">
                  <c:v>55.656101974436503</c:v>
                </c:pt>
                <c:pt idx="254087">
                  <c:v>55.6561801463804</c:v>
                </c:pt>
                <c:pt idx="254088">
                  <c:v>55.656258318074102</c:v>
                </c:pt>
                <c:pt idx="254089">
                  <c:v>55.6563364895175</c:v>
                </c:pt>
                <c:pt idx="254090">
                  <c:v>55.656414660710702</c:v>
                </c:pt>
                <c:pt idx="254091">
                  <c:v>55.656492831653701</c:v>
                </c:pt>
                <c:pt idx="254092">
                  <c:v>55.656571002346503</c:v>
                </c:pt>
                <c:pt idx="254093">
                  <c:v>55.656649172789002</c:v>
                </c:pt>
                <c:pt idx="254094">
                  <c:v>55.656727342981398</c:v>
                </c:pt>
                <c:pt idx="254095">
                  <c:v>55.656805512923498</c:v>
                </c:pt>
                <c:pt idx="254096">
                  <c:v>55.656883682615401</c:v>
                </c:pt>
                <c:pt idx="254097">
                  <c:v>55.656961852057101</c:v>
                </c:pt>
                <c:pt idx="254098">
                  <c:v>55.657040021248598</c:v>
                </c:pt>
                <c:pt idx="254099">
                  <c:v>55.657118190189898</c:v>
                </c:pt>
                <c:pt idx="254100">
                  <c:v>55.657196358880903</c:v>
                </c:pt>
                <c:pt idx="254101">
                  <c:v>55.657274527321803</c:v>
                </c:pt>
                <c:pt idx="254102">
                  <c:v>55.657352695512401</c:v>
                </c:pt>
                <c:pt idx="254103">
                  <c:v>55.657430863452802</c:v>
                </c:pt>
                <c:pt idx="254104">
                  <c:v>55.6575090311431</c:v>
                </c:pt>
                <c:pt idx="254105">
                  <c:v>55.657587198583101</c:v>
                </c:pt>
                <c:pt idx="254106">
                  <c:v>55.6576653657729</c:v>
                </c:pt>
                <c:pt idx="254107">
                  <c:v>55.657743532712502</c:v>
                </c:pt>
                <c:pt idx="254108">
                  <c:v>55.6578216994019</c:v>
                </c:pt>
                <c:pt idx="254109">
                  <c:v>55.657899865841102</c:v>
                </c:pt>
                <c:pt idx="254110">
                  <c:v>55.657978032030002</c:v>
                </c:pt>
                <c:pt idx="254111">
                  <c:v>55.658056197968797</c:v>
                </c:pt>
                <c:pt idx="254112">
                  <c:v>55.658134363657403</c:v>
                </c:pt>
                <c:pt idx="254113">
                  <c:v>55.658212529095799</c:v>
                </c:pt>
                <c:pt idx="254114">
                  <c:v>55.658290694283998</c:v>
                </c:pt>
                <c:pt idx="254115">
                  <c:v>55.658368859221902</c:v>
                </c:pt>
                <c:pt idx="254116">
                  <c:v>55.658447023909702</c:v>
                </c:pt>
                <c:pt idx="254117">
                  <c:v>55.658525188347298</c:v>
                </c:pt>
                <c:pt idx="254118">
                  <c:v>55.658603352534698</c:v>
                </c:pt>
                <c:pt idx="254119">
                  <c:v>55.658681516471901</c:v>
                </c:pt>
                <c:pt idx="254120">
                  <c:v>55.658759680158902</c:v>
                </c:pt>
                <c:pt idx="254121">
                  <c:v>55.658837843595698</c:v>
                </c:pt>
                <c:pt idx="254122">
                  <c:v>55.658916006782299</c:v>
                </c:pt>
                <c:pt idx="254123">
                  <c:v>55.658994169718703</c:v>
                </c:pt>
                <c:pt idx="254124">
                  <c:v>55.659072332404897</c:v>
                </c:pt>
                <c:pt idx="254125">
                  <c:v>55.659150494840901</c:v>
                </c:pt>
                <c:pt idx="254126">
                  <c:v>55.659228657026702</c:v>
                </c:pt>
                <c:pt idx="254127">
                  <c:v>55.659306818962399</c:v>
                </c:pt>
                <c:pt idx="254128">
                  <c:v>55.6593849806478</c:v>
                </c:pt>
                <c:pt idx="254129">
                  <c:v>55.659463142083098</c:v>
                </c:pt>
                <c:pt idx="254130">
                  <c:v>55.659541303268199</c:v>
                </c:pt>
                <c:pt idx="254131">
                  <c:v>55.659619464203097</c:v>
                </c:pt>
                <c:pt idx="254132">
                  <c:v>55.659697624887798</c:v>
                </c:pt>
                <c:pt idx="254133">
                  <c:v>55.659775785322303</c:v>
                </c:pt>
                <c:pt idx="254134">
                  <c:v>55.659853945506597</c:v>
                </c:pt>
                <c:pt idx="254135">
                  <c:v>55.659932105440802</c:v>
                </c:pt>
                <c:pt idx="254136">
                  <c:v>55.660010265124797</c:v>
                </c:pt>
                <c:pt idx="254137">
                  <c:v>55.660088424558502</c:v>
                </c:pt>
                <c:pt idx="254138">
                  <c:v>55.660166583742097</c:v>
                </c:pt>
                <c:pt idx="254139">
                  <c:v>55.660244742675602</c:v>
                </c:pt>
                <c:pt idx="254140">
                  <c:v>55.660322901358803</c:v>
                </c:pt>
                <c:pt idx="254141">
                  <c:v>55.660401059791901</c:v>
                </c:pt>
                <c:pt idx="254142">
                  <c:v>55.660479217974697</c:v>
                </c:pt>
                <c:pt idx="254143">
                  <c:v>55.660557375907501</c:v>
                </c:pt>
                <c:pt idx="254144">
                  <c:v>55.660635533590003</c:v>
                </c:pt>
                <c:pt idx="254145">
                  <c:v>55.660713691022302</c:v>
                </c:pt>
                <c:pt idx="254146">
                  <c:v>55.660791848204497</c:v>
                </c:pt>
                <c:pt idx="254147">
                  <c:v>55.660870005136502</c:v>
                </c:pt>
                <c:pt idx="254148">
                  <c:v>55.660948161818403</c:v>
                </c:pt>
                <c:pt idx="254149">
                  <c:v>55.661026318250002</c:v>
                </c:pt>
                <c:pt idx="254150">
                  <c:v>55.661104474431497</c:v>
                </c:pt>
                <c:pt idx="254151">
                  <c:v>55.661182630362802</c:v>
                </c:pt>
                <c:pt idx="254152">
                  <c:v>55.661260786043997</c:v>
                </c:pt>
                <c:pt idx="254153">
                  <c:v>55.661338941475002</c:v>
                </c:pt>
                <c:pt idx="254154">
                  <c:v>55.661417096655804</c:v>
                </c:pt>
                <c:pt idx="254155">
                  <c:v>55.661495251586402</c:v>
                </c:pt>
                <c:pt idx="254156">
                  <c:v>55.661573406266903</c:v>
                </c:pt>
                <c:pt idx="254157">
                  <c:v>55.661651560697202</c:v>
                </c:pt>
                <c:pt idx="254158">
                  <c:v>55.661729714877303</c:v>
                </c:pt>
                <c:pt idx="254159">
                  <c:v>55.661807868807301</c:v>
                </c:pt>
                <c:pt idx="254160">
                  <c:v>55.661886022487103</c:v>
                </c:pt>
                <c:pt idx="254161">
                  <c:v>55.6619641759168</c:v>
                </c:pt>
                <c:pt idx="254162">
                  <c:v>55.662042329096302</c:v>
                </c:pt>
                <c:pt idx="254163">
                  <c:v>55.6621204820256</c:v>
                </c:pt>
                <c:pt idx="254164">
                  <c:v>55.662198634704801</c:v>
                </c:pt>
                <c:pt idx="254165">
                  <c:v>55.662276787133798</c:v>
                </c:pt>
                <c:pt idx="254166">
                  <c:v>55.6623549393126</c:v>
                </c:pt>
                <c:pt idx="254167">
                  <c:v>55.662433091241297</c:v>
                </c:pt>
                <c:pt idx="254168">
                  <c:v>55.662511242919898</c:v>
                </c:pt>
                <c:pt idx="254169">
                  <c:v>55.662589394348203</c:v>
                </c:pt>
                <c:pt idx="254170">
                  <c:v>55.662667545526503</c:v>
                </c:pt>
                <c:pt idx="254171">
                  <c:v>55.6627456964545</c:v>
                </c:pt>
                <c:pt idx="254172">
                  <c:v>55.662823847132501</c:v>
                </c:pt>
                <c:pt idx="254173">
                  <c:v>55.662901997560198</c:v>
                </c:pt>
                <c:pt idx="254174">
                  <c:v>55.662980147737798</c:v>
                </c:pt>
                <c:pt idx="254175">
                  <c:v>55.663058297665302</c:v>
                </c:pt>
                <c:pt idx="254176">
                  <c:v>55.663136447342602</c:v>
                </c:pt>
                <c:pt idx="254177">
                  <c:v>55.663214596769699</c:v>
                </c:pt>
                <c:pt idx="254178">
                  <c:v>55.663292745946698</c:v>
                </c:pt>
                <c:pt idx="254179">
                  <c:v>55.663370894873601</c:v>
                </c:pt>
                <c:pt idx="254180">
                  <c:v>55.663449043550301</c:v>
                </c:pt>
                <c:pt idx="254181">
                  <c:v>55.663527191976897</c:v>
                </c:pt>
                <c:pt idx="254182">
                  <c:v>55.663605340153303</c:v>
                </c:pt>
                <c:pt idx="254183">
                  <c:v>55.663683488079599</c:v>
                </c:pt>
                <c:pt idx="254184">
                  <c:v>55.663761635755698</c:v>
                </c:pt>
                <c:pt idx="254185">
                  <c:v>55.6638397831817</c:v>
                </c:pt>
                <c:pt idx="254186">
                  <c:v>55.663917930357499</c:v>
                </c:pt>
                <c:pt idx="254187">
                  <c:v>55.663996077283201</c:v>
                </c:pt>
                <c:pt idx="254188">
                  <c:v>55.6640742239587</c:v>
                </c:pt>
                <c:pt idx="254189">
                  <c:v>55.664152370384201</c:v>
                </c:pt>
                <c:pt idx="254190">
                  <c:v>55.6642305165594</c:v>
                </c:pt>
                <c:pt idx="254191">
                  <c:v>55.664308662484601</c:v>
                </c:pt>
                <c:pt idx="254192">
                  <c:v>55.664386808159598</c:v>
                </c:pt>
                <c:pt idx="254193">
                  <c:v>55.6644649535844</c:v>
                </c:pt>
                <c:pt idx="254194">
                  <c:v>55.664543098759196</c:v>
                </c:pt>
                <c:pt idx="254195">
                  <c:v>55.664621243683698</c:v>
                </c:pt>
                <c:pt idx="254196">
                  <c:v>55.664699388358201</c:v>
                </c:pt>
                <c:pt idx="254197">
                  <c:v>55.664777532782502</c:v>
                </c:pt>
                <c:pt idx="254198">
                  <c:v>55.664855676956698</c:v>
                </c:pt>
                <c:pt idx="254199">
                  <c:v>55.664933820880798</c:v>
                </c:pt>
                <c:pt idx="254200">
                  <c:v>55.665011964554701</c:v>
                </c:pt>
                <c:pt idx="254201">
                  <c:v>55.6650901079785</c:v>
                </c:pt>
                <c:pt idx="254202">
                  <c:v>55.665168251152103</c:v>
                </c:pt>
                <c:pt idx="254203">
                  <c:v>55.665246394075702</c:v>
                </c:pt>
                <c:pt idx="254204">
                  <c:v>55.665324536749097</c:v>
                </c:pt>
                <c:pt idx="254205">
                  <c:v>55.665402679172303</c:v>
                </c:pt>
                <c:pt idx="254206">
                  <c:v>55.665480821345497</c:v>
                </c:pt>
                <c:pt idx="254207">
                  <c:v>55.665558963268502</c:v>
                </c:pt>
                <c:pt idx="254208">
                  <c:v>55.665637104941403</c:v>
                </c:pt>
                <c:pt idx="254209">
                  <c:v>55.665715246364201</c:v>
                </c:pt>
                <c:pt idx="254210">
                  <c:v>55.665793387536802</c:v>
                </c:pt>
                <c:pt idx="254211">
                  <c:v>55.665871528459398</c:v>
                </c:pt>
                <c:pt idx="254212">
                  <c:v>55.665949669131798</c:v>
                </c:pt>
                <c:pt idx="254213">
                  <c:v>55.666027809554002</c:v>
                </c:pt>
                <c:pt idx="254214">
                  <c:v>55.666105949726202</c:v>
                </c:pt>
                <c:pt idx="254215">
                  <c:v>55.666184089648198</c:v>
                </c:pt>
                <c:pt idx="254216">
                  <c:v>55.666262229320203</c:v>
                </c:pt>
                <c:pt idx="254217">
                  <c:v>55.666340368741999</c:v>
                </c:pt>
                <c:pt idx="254218">
                  <c:v>55.666418507913697</c:v>
                </c:pt>
                <c:pt idx="254219">
                  <c:v>55.666496646835199</c:v>
                </c:pt>
                <c:pt idx="254220">
                  <c:v>55.666574785506697</c:v>
                </c:pt>
                <c:pt idx="254221">
                  <c:v>55.666652923927998</c:v>
                </c:pt>
                <c:pt idx="254222">
                  <c:v>55.666731062099203</c:v>
                </c:pt>
                <c:pt idx="254223">
                  <c:v>55.666809200020403</c:v>
                </c:pt>
                <c:pt idx="254224">
                  <c:v>55.666887337691399</c:v>
                </c:pt>
                <c:pt idx="254225">
                  <c:v>55.6669654751122</c:v>
                </c:pt>
                <c:pt idx="254226">
                  <c:v>55.667043612283003</c:v>
                </c:pt>
                <c:pt idx="254227">
                  <c:v>55.667121749203702</c:v>
                </c:pt>
                <c:pt idx="254228">
                  <c:v>55.667199885874297</c:v>
                </c:pt>
                <c:pt idx="254229">
                  <c:v>55.667278022294703</c:v>
                </c:pt>
                <c:pt idx="254230">
                  <c:v>55.667356158464997</c:v>
                </c:pt>
                <c:pt idx="254231">
                  <c:v>55.667434294385302</c:v>
                </c:pt>
                <c:pt idx="254232">
                  <c:v>55.667512430055403</c:v>
                </c:pt>
                <c:pt idx="254233">
                  <c:v>55.6675905654754</c:v>
                </c:pt>
                <c:pt idx="254234">
                  <c:v>55.6676687006454</c:v>
                </c:pt>
                <c:pt idx="254235">
                  <c:v>55.667746835565197</c:v>
                </c:pt>
                <c:pt idx="254236">
                  <c:v>55.667824970234904</c:v>
                </c:pt>
                <c:pt idx="254237">
                  <c:v>55.667903104654499</c:v>
                </c:pt>
                <c:pt idx="254238">
                  <c:v>55.667981238823998</c:v>
                </c:pt>
                <c:pt idx="254239">
                  <c:v>55.6680593727434</c:v>
                </c:pt>
                <c:pt idx="254240">
                  <c:v>55.668137506412698</c:v>
                </c:pt>
                <c:pt idx="254241">
                  <c:v>55.668215639831899</c:v>
                </c:pt>
                <c:pt idx="254242">
                  <c:v>55.668293773000997</c:v>
                </c:pt>
                <c:pt idx="254243">
                  <c:v>55.668371905920097</c:v>
                </c:pt>
                <c:pt idx="254244">
                  <c:v>55.668450038589</c:v>
                </c:pt>
                <c:pt idx="254245">
                  <c:v>55.6685281710078</c:v>
                </c:pt>
                <c:pt idx="254246">
                  <c:v>55.668606303176503</c:v>
                </c:pt>
                <c:pt idx="254247">
                  <c:v>55.668684435095102</c:v>
                </c:pt>
                <c:pt idx="254248">
                  <c:v>55.668762566763696</c:v>
                </c:pt>
                <c:pt idx="254249">
                  <c:v>55.668840698182102</c:v>
                </c:pt>
                <c:pt idx="254250">
                  <c:v>55.668918829350503</c:v>
                </c:pt>
                <c:pt idx="254251">
                  <c:v>55.6689969602688</c:v>
                </c:pt>
                <c:pt idx="254252">
                  <c:v>55.6690750909369</c:v>
                </c:pt>
                <c:pt idx="254253">
                  <c:v>55.669153221355003</c:v>
                </c:pt>
                <c:pt idx="254254">
                  <c:v>55.669231351523003</c:v>
                </c:pt>
                <c:pt idx="254255">
                  <c:v>55.669309481440898</c:v>
                </c:pt>
                <c:pt idx="254256">
                  <c:v>55.669387611108696</c:v>
                </c:pt>
                <c:pt idx="254257">
                  <c:v>55.669465740526498</c:v>
                </c:pt>
                <c:pt idx="254258">
                  <c:v>55.669543869694103</c:v>
                </c:pt>
                <c:pt idx="254259">
                  <c:v>55.669621998611703</c:v>
                </c:pt>
                <c:pt idx="254260">
                  <c:v>55.669700127279199</c:v>
                </c:pt>
                <c:pt idx="254261">
                  <c:v>55.669778255696599</c:v>
                </c:pt>
                <c:pt idx="254262">
                  <c:v>55.669856383863902</c:v>
                </c:pt>
                <c:pt idx="254263">
                  <c:v>55.669934511781101</c:v>
                </c:pt>
                <c:pt idx="254264">
                  <c:v>55.670012639448302</c:v>
                </c:pt>
                <c:pt idx="254265">
                  <c:v>55.6700907668654</c:v>
                </c:pt>
                <c:pt idx="254266">
                  <c:v>55.6701688940324</c:v>
                </c:pt>
                <c:pt idx="254267">
                  <c:v>55.670247020949297</c:v>
                </c:pt>
                <c:pt idx="254268">
                  <c:v>55.670325147616097</c:v>
                </c:pt>
                <c:pt idx="254269">
                  <c:v>55.6704032740329</c:v>
                </c:pt>
                <c:pt idx="254270">
                  <c:v>55.670481400199598</c:v>
                </c:pt>
                <c:pt idx="254271">
                  <c:v>55.6705595261162</c:v>
                </c:pt>
                <c:pt idx="254272">
                  <c:v>55.670637651782698</c:v>
                </c:pt>
                <c:pt idx="254273">
                  <c:v>55.670715777199199</c:v>
                </c:pt>
                <c:pt idx="254274">
                  <c:v>55.670793902365602</c:v>
                </c:pt>
                <c:pt idx="254275">
                  <c:v>55.670872027281902</c:v>
                </c:pt>
                <c:pt idx="254276">
                  <c:v>55.670950151948198</c:v>
                </c:pt>
                <c:pt idx="254277">
                  <c:v>55.671028276364403</c:v>
                </c:pt>
                <c:pt idx="254278">
                  <c:v>55.671106400530498</c:v>
                </c:pt>
                <c:pt idx="254279">
                  <c:v>55.671184524446502</c:v>
                </c:pt>
                <c:pt idx="254280">
                  <c:v>55.671262648112503</c:v>
                </c:pt>
                <c:pt idx="254281">
                  <c:v>55.671340771528399</c:v>
                </c:pt>
                <c:pt idx="254282">
                  <c:v>55.671418894694199</c:v>
                </c:pt>
                <c:pt idx="254283">
                  <c:v>55.671497017610001</c:v>
                </c:pt>
                <c:pt idx="254284">
                  <c:v>55.671575140275699</c:v>
                </c:pt>
                <c:pt idx="254285">
                  <c:v>55.6716532626914</c:v>
                </c:pt>
                <c:pt idx="254286">
                  <c:v>55.671731384856997</c:v>
                </c:pt>
                <c:pt idx="254287">
                  <c:v>55.671809506772497</c:v>
                </c:pt>
                <c:pt idx="254288">
                  <c:v>55.671887628438</c:v>
                </c:pt>
                <c:pt idx="254289">
                  <c:v>55.671965749853399</c:v>
                </c:pt>
                <c:pt idx="254290">
                  <c:v>55.672043871018701</c:v>
                </c:pt>
                <c:pt idx="254291">
                  <c:v>55.672121991933999</c:v>
                </c:pt>
                <c:pt idx="254292">
                  <c:v>55.672200112599199</c:v>
                </c:pt>
                <c:pt idx="254293">
                  <c:v>55.672278233014403</c:v>
                </c:pt>
                <c:pt idx="254294">
                  <c:v>55.672356353179502</c:v>
                </c:pt>
                <c:pt idx="254295">
                  <c:v>55.672434473094597</c:v>
                </c:pt>
                <c:pt idx="254296">
                  <c:v>55.672512592759503</c:v>
                </c:pt>
                <c:pt idx="254297">
                  <c:v>55.672590712174497</c:v>
                </c:pt>
                <c:pt idx="254298">
                  <c:v>55.672668831339401</c:v>
                </c:pt>
                <c:pt idx="254299">
                  <c:v>55.672746950254201</c:v>
                </c:pt>
                <c:pt idx="254300">
                  <c:v>55.672825068919003</c:v>
                </c:pt>
                <c:pt idx="254301">
                  <c:v>55.672903187333802</c:v>
                </c:pt>
                <c:pt idx="254302">
                  <c:v>55.672981305498503</c:v>
                </c:pt>
                <c:pt idx="254303">
                  <c:v>55.6730594234131</c:v>
                </c:pt>
                <c:pt idx="254304">
                  <c:v>55.673137541077701</c:v>
                </c:pt>
                <c:pt idx="254305">
                  <c:v>55.673215658492197</c:v>
                </c:pt>
                <c:pt idx="254306">
                  <c:v>55.673293775656703</c:v>
                </c:pt>
                <c:pt idx="254307">
                  <c:v>55.673371892571197</c:v>
                </c:pt>
                <c:pt idx="254308">
                  <c:v>55.673450009235601</c:v>
                </c:pt>
                <c:pt idx="254309">
                  <c:v>55.673528125649902</c:v>
                </c:pt>
                <c:pt idx="254310">
                  <c:v>55.673606241814298</c:v>
                </c:pt>
                <c:pt idx="254311">
                  <c:v>55.673684357728497</c:v>
                </c:pt>
                <c:pt idx="254312">
                  <c:v>55.673762473392799</c:v>
                </c:pt>
                <c:pt idx="254313">
                  <c:v>55.673840588807003</c:v>
                </c:pt>
                <c:pt idx="254314">
                  <c:v>55.673918703971097</c:v>
                </c:pt>
                <c:pt idx="254315">
                  <c:v>55.6739968188852</c:v>
                </c:pt>
                <c:pt idx="254316">
                  <c:v>55.674074933549299</c:v>
                </c:pt>
                <c:pt idx="254317">
                  <c:v>55.674153047963301</c:v>
                </c:pt>
                <c:pt idx="254318">
                  <c:v>55.674231162127299</c:v>
                </c:pt>
                <c:pt idx="254319">
                  <c:v>55.674309276041299</c:v>
                </c:pt>
                <c:pt idx="254320">
                  <c:v>55.674387389705203</c:v>
                </c:pt>
                <c:pt idx="254321">
                  <c:v>55.674465503119102</c:v>
                </c:pt>
                <c:pt idx="254322">
                  <c:v>55.674543616283003</c:v>
                </c:pt>
                <c:pt idx="254323">
                  <c:v>55.674621729196801</c:v>
                </c:pt>
                <c:pt idx="254324">
                  <c:v>55.674699841860601</c:v>
                </c:pt>
                <c:pt idx="254325">
                  <c:v>55.674777954274298</c:v>
                </c:pt>
                <c:pt idx="254326">
                  <c:v>55.674856066438103</c:v>
                </c:pt>
                <c:pt idx="254327">
                  <c:v>55.674934178351798</c:v>
                </c:pt>
                <c:pt idx="254328">
                  <c:v>55.675012290015403</c:v>
                </c:pt>
                <c:pt idx="254329">
                  <c:v>55.675090401429102</c:v>
                </c:pt>
                <c:pt idx="254330">
                  <c:v>55.675168512592698</c:v>
                </c:pt>
                <c:pt idx="254331">
                  <c:v>55.675246623506297</c:v>
                </c:pt>
                <c:pt idx="254332">
                  <c:v>55.675324734169799</c:v>
                </c:pt>
                <c:pt idx="254333">
                  <c:v>55.675402844583402</c:v>
                </c:pt>
                <c:pt idx="254334">
                  <c:v>55.675480954746902</c:v>
                </c:pt>
                <c:pt idx="254335">
                  <c:v>55.675559064660398</c:v>
                </c:pt>
                <c:pt idx="254336">
                  <c:v>55.675637174323803</c:v>
                </c:pt>
                <c:pt idx="254337">
                  <c:v>55.675715283737297</c:v>
                </c:pt>
                <c:pt idx="254338">
                  <c:v>55.675793392900701</c:v>
                </c:pt>
                <c:pt idx="254339">
                  <c:v>55.6758715018141</c:v>
                </c:pt>
                <c:pt idx="254340">
                  <c:v>55.675949610477502</c:v>
                </c:pt>
                <c:pt idx="254341">
                  <c:v>55.676027718890801</c:v>
                </c:pt>
                <c:pt idx="254342">
                  <c:v>55.676105827054201</c:v>
                </c:pt>
                <c:pt idx="254343">
                  <c:v>55.676183934967497</c:v>
                </c:pt>
                <c:pt idx="254344">
                  <c:v>55.676262042630803</c:v>
                </c:pt>
                <c:pt idx="254345">
                  <c:v>55.676340150044098</c:v>
                </c:pt>
                <c:pt idx="254346">
                  <c:v>55.676418257207402</c:v>
                </c:pt>
                <c:pt idx="254347">
                  <c:v>55.676496364120602</c:v>
                </c:pt>
                <c:pt idx="254348">
                  <c:v>55.676574470783898</c:v>
                </c:pt>
                <c:pt idx="254349">
                  <c:v>55.676652577197103</c:v>
                </c:pt>
                <c:pt idx="254350">
                  <c:v>55.676730683360297</c:v>
                </c:pt>
                <c:pt idx="254351">
                  <c:v>55.676808789273601</c:v>
                </c:pt>
                <c:pt idx="254352">
                  <c:v>55.6768868949368</c:v>
                </c:pt>
                <c:pt idx="254353">
                  <c:v>55.676965000350002</c:v>
                </c:pt>
                <c:pt idx="254354">
                  <c:v>55.6770431055131</c:v>
                </c:pt>
                <c:pt idx="254355">
                  <c:v>55.6771212104263</c:v>
                </c:pt>
                <c:pt idx="254356">
                  <c:v>55.677199315089503</c:v>
                </c:pt>
                <c:pt idx="254357">
                  <c:v>55.677277419502701</c:v>
                </c:pt>
                <c:pt idx="254358">
                  <c:v>55.677355523665803</c:v>
                </c:pt>
                <c:pt idx="254359">
                  <c:v>55.677433627578999</c:v>
                </c:pt>
                <c:pt idx="254360">
                  <c:v>55.677511731242099</c:v>
                </c:pt>
                <c:pt idx="254361">
                  <c:v>55.677589834655301</c:v>
                </c:pt>
                <c:pt idx="254362">
                  <c:v>55.677667937818399</c:v>
                </c:pt>
                <c:pt idx="254363">
                  <c:v>55.677746040731598</c:v>
                </c:pt>
                <c:pt idx="254364">
                  <c:v>55.677824143394702</c:v>
                </c:pt>
                <c:pt idx="254365">
                  <c:v>55.6779022458079</c:v>
                </c:pt>
                <c:pt idx="254366">
                  <c:v>55.677980347971001</c:v>
                </c:pt>
                <c:pt idx="254367">
                  <c:v>55.678058449884198</c:v>
                </c:pt>
                <c:pt idx="254368">
                  <c:v>55.678136551547297</c:v>
                </c:pt>
                <c:pt idx="254369">
                  <c:v>55.678214652960499</c:v>
                </c:pt>
                <c:pt idx="254370">
                  <c:v>55.678292754123603</c:v>
                </c:pt>
                <c:pt idx="254371">
                  <c:v>55.678370855036803</c:v>
                </c:pt>
                <c:pt idx="254372">
                  <c:v>55.678448955699999</c:v>
                </c:pt>
                <c:pt idx="254373">
                  <c:v>55.678527056113197</c:v>
                </c:pt>
                <c:pt idx="254374">
                  <c:v>55.678605156276397</c:v>
                </c:pt>
                <c:pt idx="254375">
                  <c:v>55.678683256189501</c:v>
                </c:pt>
                <c:pt idx="254376">
                  <c:v>55.678761355852799</c:v>
                </c:pt>
                <c:pt idx="254377">
                  <c:v>55.678839455266001</c:v>
                </c:pt>
                <c:pt idx="254378">
                  <c:v>55.678917554429198</c:v>
                </c:pt>
                <c:pt idx="254379">
                  <c:v>55.678995653342398</c:v>
                </c:pt>
                <c:pt idx="254380">
                  <c:v>55.679073752005699</c:v>
                </c:pt>
                <c:pt idx="254381">
                  <c:v>55.679151850418897</c:v>
                </c:pt>
                <c:pt idx="254382">
                  <c:v>55.679229948582197</c:v>
                </c:pt>
                <c:pt idx="254383">
                  <c:v>55.6793080464955</c:v>
                </c:pt>
                <c:pt idx="254384">
                  <c:v>55.679386144158798</c:v>
                </c:pt>
                <c:pt idx="254385">
                  <c:v>55.679464241572099</c:v>
                </c:pt>
                <c:pt idx="254386">
                  <c:v>55.679542338735502</c:v>
                </c:pt>
                <c:pt idx="254387">
                  <c:v>55.6796204356488</c:v>
                </c:pt>
                <c:pt idx="254388">
                  <c:v>55.679698532312202</c:v>
                </c:pt>
                <c:pt idx="254389">
                  <c:v>55.679776628725598</c:v>
                </c:pt>
                <c:pt idx="254390">
                  <c:v>55.679854724888997</c:v>
                </c:pt>
                <c:pt idx="254391">
                  <c:v>55.679932820802399</c:v>
                </c:pt>
                <c:pt idx="254392">
                  <c:v>55.680010916465903</c:v>
                </c:pt>
                <c:pt idx="254393">
                  <c:v>55.680089011879403</c:v>
                </c:pt>
                <c:pt idx="254394">
                  <c:v>55.680167107042898</c:v>
                </c:pt>
                <c:pt idx="254395">
                  <c:v>55.680245201956403</c:v>
                </c:pt>
                <c:pt idx="254396">
                  <c:v>55.680323296620003</c:v>
                </c:pt>
                <c:pt idx="254397">
                  <c:v>55.680401391033598</c:v>
                </c:pt>
                <c:pt idx="254398">
                  <c:v>55.680479485197203</c:v>
                </c:pt>
                <c:pt idx="254399">
                  <c:v>55.680557579110797</c:v>
                </c:pt>
                <c:pt idx="254400">
                  <c:v>55.6806356727745</c:v>
                </c:pt>
                <c:pt idx="254401">
                  <c:v>55.680713766188198</c:v>
                </c:pt>
                <c:pt idx="254402">
                  <c:v>55.680791859351899</c:v>
                </c:pt>
                <c:pt idx="254403">
                  <c:v>55.680869952265603</c:v>
                </c:pt>
                <c:pt idx="254404">
                  <c:v>55.680948044929401</c:v>
                </c:pt>
                <c:pt idx="254405">
                  <c:v>55.681026137343203</c:v>
                </c:pt>
                <c:pt idx="254406">
                  <c:v>55.681104229507099</c:v>
                </c:pt>
                <c:pt idx="254407">
                  <c:v>55.681182321420998</c:v>
                </c:pt>
                <c:pt idx="254408">
                  <c:v>55.6812604130849</c:v>
                </c:pt>
                <c:pt idx="254409">
                  <c:v>55.681338504498903</c:v>
                </c:pt>
                <c:pt idx="254410">
                  <c:v>55.681416595662803</c:v>
                </c:pt>
                <c:pt idx="254411">
                  <c:v>55.681494686576897</c:v>
                </c:pt>
                <c:pt idx="254412">
                  <c:v>55.681572777240902</c:v>
                </c:pt>
                <c:pt idx="254413">
                  <c:v>55.681650867655001</c:v>
                </c:pt>
                <c:pt idx="254414">
                  <c:v>55.681728957819203</c:v>
                </c:pt>
                <c:pt idx="254415">
                  <c:v>55.6818070477334</c:v>
                </c:pt>
                <c:pt idx="254416">
                  <c:v>55.6818851373976</c:v>
                </c:pt>
                <c:pt idx="254417">
                  <c:v>55.681963226811803</c:v>
                </c:pt>
                <c:pt idx="254418">
                  <c:v>55.6820413159762</c:v>
                </c:pt>
                <c:pt idx="254419">
                  <c:v>55.6821194048905</c:v>
                </c:pt>
                <c:pt idx="254420">
                  <c:v>55.682197493554902</c:v>
                </c:pt>
                <c:pt idx="254421">
                  <c:v>55.6822755819694</c:v>
                </c:pt>
                <c:pt idx="254422">
                  <c:v>55.6823536701338</c:v>
                </c:pt>
                <c:pt idx="254423">
                  <c:v>55.682431758048402</c:v>
                </c:pt>
                <c:pt idx="254424">
                  <c:v>55.682509845713</c:v>
                </c:pt>
                <c:pt idx="254425">
                  <c:v>55.6825879331276</c:v>
                </c:pt>
                <c:pt idx="254426">
                  <c:v>55.682666020292302</c:v>
                </c:pt>
                <c:pt idx="254427">
                  <c:v>55.682744107207</c:v>
                </c:pt>
                <c:pt idx="254428">
                  <c:v>55.6828221938718</c:v>
                </c:pt>
                <c:pt idx="254429">
                  <c:v>55.682900280286603</c:v>
                </c:pt>
                <c:pt idx="254430">
                  <c:v>55.682978366451501</c:v>
                </c:pt>
                <c:pt idx="254431">
                  <c:v>55.683056452366401</c:v>
                </c:pt>
                <c:pt idx="254432">
                  <c:v>55.683134538031403</c:v>
                </c:pt>
                <c:pt idx="254433">
                  <c:v>55.683212623446501</c:v>
                </c:pt>
                <c:pt idx="254434">
                  <c:v>55.683290708611601</c:v>
                </c:pt>
                <c:pt idx="254435">
                  <c:v>55.683368793526697</c:v>
                </c:pt>
                <c:pt idx="254436">
                  <c:v>55.683446878192001</c:v>
                </c:pt>
                <c:pt idx="254437">
                  <c:v>55.683524962607201</c:v>
                </c:pt>
                <c:pt idx="254438">
                  <c:v>55.683603046772603</c:v>
                </c:pt>
                <c:pt idx="254439">
                  <c:v>55.683681130688001</c:v>
                </c:pt>
                <c:pt idx="254440">
                  <c:v>55.683759214353401</c:v>
                </c:pt>
                <c:pt idx="254441">
                  <c:v>55.683837297768903</c:v>
                </c:pt>
                <c:pt idx="254442">
                  <c:v>55.683915380934501</c:v>
                </c:pt>
                <c:pt idx="254443">
                  <c:v>55.683993463850101</c:v>
                </c:pt>
                <c:pt idx="254444">
                  <c:v>55.684071546515803</c:v>
                </c:pt>
                <c:pt idx="254445">
                  <c:v>55.6841496289316</c:v>
                </c:pt>
                <c:pt idx="254446">
                  <c:v>55.6842277110974</c:v>
                </c:pt>
                <c:pt idx="254447">
                  <c:v>55.684305793013301</c:v>
                </c:pt>
                <c:pt idx="254448">
                  <c:v>55.684383874679298</c:v>
                </c:pt>
                <c:pt idx="254449">
                  <c:v>55.684461956095298</c:v>
                </c:pt>
                <c:pt idx="254450">
                  <c:v>55.684540037261399</c:v>
                </c:pt>
                <c:pt idx="254451">
                  <c:v>55.684618118177603</c:v>
                </c:pt>
                <c:pt idx="254452">
                  <c:v>55.684696198843902</c:v>
                </c:pt>
                <c:pt idx="254453">
                  <c:v>55.684774279260203</c:v>
                </c:pt>
                <c:pt idx="254454">
                  <c:v>55.6848523594265</c:v>
                </c:pt>
                <c:pt idx="254455">
                  <c:v>55.684930439342999</c:v>
                </c:pt>
                <c:pt idx="254456">
                  <c:v>55.6850085190095</c:v>
                </c:pt>
                <c:pt idx="254457">
                  <c:v>55.685086598426103</c:v>
                </c:pt>
                <c:pt idx="254458">
                  <c:v>55.685164677592802</c:v>
                </c:pt>
                <c:pt idx="254459">
                  <c:v>55.685242756509602</c:v>
                </c:pt>
                <c:pt idx="254460">
                  <c:v>55.685320835176398</c:v>
                </c:pt>
                <c:pt idx="254461">
                  <c:v>55.685398913593303</c:v>
                </c:pt>
                <c:pt idx="254462">
                  <c:v>55.685476991760297</c:v>
                </c:pt>
                <c:pt idx="254463">
                  <c:v>55.685555069677299</c:v>
                </c:pt>
                <c:pt idx="254464">
                  <c:v>55.685633147344497</c:v>
                </c:pt>
                <c:pt idx="254465">
                  <c:v>55.685711224761697</c:v>
                </c:pt>
                <c:pt idx="254466">
                  <c:v>55.685789301928999</c:v>
                </c:pt>
                <c:pt idx="254467">
                  <c:v>55.685867378846403</c:v>
                </c:pt>
                <c:pt idx="254468">
                  <c:v>55.685945455513803</c:v>
                </c:pt>
                <c:pt idx="254469">
                  <c:v>55.686023531931397</c:v>
                </c:pt>
                <c:pt idx="254470">
                  <c:v>55.686101608099001</c:v>
                </c:pt>
                <c:pt idx="254471">
                  <c:v>55.6861796840168</c:v>
                </c:pt>
                <c:pt idx="254472">
                  <c:v>55.686257759684601</c:v>
                </c:pt>
                <c:pt idx="254473">
                  <c:v>55.686335835102497</c:v>
                </c:pt>
                <c:pt idx="254474">
                  <c:v>55.686413910270403</c:v>
                </c:pt>
                <c:pt idx="254475">
                  <c:v>55.686491985188503</c:v>
                </c:pt>
                <c:pt idx="254476">
                  <c:v>55.686570059856699</c:v>
                </c:pt>
                <c:pt idx="254477">
                  <c:v>55.686648134274897</c:v>
                </c:pt>
                <c:pt idx="254478">
                  <c:v>55.686726208443197</c:v>
                </c:pt>
                <c:pt idx="254479">
                  <c:v>55.686804282361699</c:v>
                </c:pt>
                <c:pt idx="254480">
                  <c:v>55.686882356030203</c:v>
                </c:pt>
                <c:pt idx="254481">
                  <c:v>55.686960429448803</c:v>
                </c:pt>
                <c:pt idx="254482">
                  <c:v>55.687038502617497</c:v>
                </c:pt>
                <c:pt idx="254483">
                  <c:v>55.687116575536301</c:v>
                </c:pt>
                <c:pt idx="254484">
                  <c:v>55.6871946482052</c:v>
                </c:pt>
                <c:pt idx="254485">
                  <c:v>55.6872727206242</c:v>
                </c:pt>
                <c:pt idx="254486">
                  <c:v>55.687350792793303</c:v>
                </c:pt>
                <c:pt idx="254487">
                  <c:v>55.687428864712501</c:v>
                </c:pt>
                <c:pt idx="254488">
                  <c:v>55.687506936381801</c:v>
                </c:pt>
                <c:pt idx="254489">
                  <c:v>55.687585007801196</c:v>
                </c:pt>
                <c:pt idx="254490">
                  <c:v>55.687663078970701</c:v>
                </c:pt>
                <c:pt idx="254491">
                  <c:v>55.6877411498903</c:v>
                </c:pt>
                <c:pt idx="254492">
                  <c:v>55.687819220560002</c:v>
                </c:pt>
                <c:pt idx="254493">
                  <c:v>55.687897290979798</c:v>
                </c:pt>
                <c:pt idx="254494">
                  <c:v>55.687975361149697</c:v>
                </c:pt>
                <c:pt idx="254495">
                  <c:v>55.688053431069697</c:v>
                </c:pt>
                <c:pt idx="254496">
                  <c:v>55.6881315007398</c:v>
                </c:pt>
                <c:pt idx="254497">
                  <c:v>55.688209570159998</c:v>
                </c:pt>
                <c:pt idx="254498">
                  <c:v>55.688287639330298</c:v>
                </c:pt>
                <c:pt idx="254499">
                  <c:v>55.6883657082507</c:v>
                </c:pt>
                <c:pt idx="254500">
                  <c:v>55.688443776921297</c:v>
                </c:pt>
                <c:pt idx="254501">
                  <c:v>55.688521845341903</c:v>
                </c:pt>
                <c:pt idx="254502">
                  <c:v>55.688599913512697</c:v>
                </c:pt>
                <c:pt idx="254503">
                  <c:v>55.688677981433599</c:v>
                </c:pt>
                <c:pt idx="254504">
                  <c:v>55.688756049104498</c:v>
                </c:pt>
                <c:pt idx="254505">
                  <c:v>55.688834116525598</c:v>
                </c:pt>
                <c:pt idx="254506">
                  <c:v>55.6889121836968</c:v>
                </c:pt>
                <c:pt idx="254507">
                  <c:v>55.688990250618097</c:v>
                </c:pt>
                <c:pt idx="254508">
                  <c:v>55.689068317289603</c:v>
                </c:pt>
                <c:pt idx="254509">
                  <c:v>55.689146383711098</c:v>
                </c:pt>
                <c:pt idx="254510">
                  <c:v>55.689224449882801</c:v>
                </c:pt>
                <c:pt idx="254511">
                  <c:v>55.689302515804599</c:v>
                </c:pt>
                <c:pt idx="254512">
                  <c:v>55.689380581476499</c:v>
                </c:pt>
                <c:pt idx="254513">
                  <c:v>55.689458646898501</c:v>
                </c:pt>
                <c:pt idx="254514">
                  <c:v>55.689536712070598</c:v>
                </c:pt>
                <c:pt idx="254515">
                  <c:v>55.689614776992897</c:v>
                </c:pt>
                <c:pt idx="254516">
                  <c:v>55.689692841665298</c:v>
                </c:pt>
                <c:pt idx="254517">
                  <c:v>55.689770906087801</c:v>
                </c:pt>
                <c:pt idx="254518">
                  <c:v>55.6898489702604</c:v>
                </c:pt>
                <c:pt idx="254519">
                  <c:v>55.6899270341831</c:v>
                </c:pt>
                <c:pt idx="254520">
                  <c:v>55.690005097856002</c:v>
                </c:pt>
                <c:pt idx="254521">
                  <c:v>55.690083161278999</c:v>
                </c:pt>
                <c:pt idx="254522">
                  <c:v>55.690161224452098</c:v>
                </c:pt>
                <c:pt idx="254523">
                  <c:v>55.690239287375398</c:v>
                </c:pt>
                <c:pt idx="254524">
                  <c:v>55.690317350048801</c:v>
                </c:pt>
                <c:pt idx="254525">
                  <c:v>55.690395412472299</c:v>
                </c:pt>
                <c:pt idx="254526">
                  <c:v>55.690473474645898</c:v>
                </c:pt>
                <c:pt idx="254527">
                  <c:v>55.6905515365697</c:v>
                </c:pt>
                <c:pt idx="254528">
                  <c:v>55.690629598243603</c:v>
                </c:pt>
                <c:pt idx="254529">
                  <c:v>55.690707659667602</c:v>
                </c:pt>
                <c:pt idx="254530">
                  <c:v>55.690785720841703</c:v>
                </c:pt>
                <c:pt idx="254531">
                  <c:v>55.690863781765998</c:v>
                </c:pt>
                <c:pt idx="254532">
                  <c:v>55.690941842440502</c:v>
                </c:pt>
                <c:pt idx="254533">
                  <c:v>55.691019902865001</c:v>
                </c:pt>
                <c:pt idx="254534">
                  <c:v>55.691097963039702</c:v>
                </c:pt>
                <c:pt idx="254535">
                  <c:v>55.691176022964598</c:v>
                </c:pt>
                <c:pt idx="254536">
                  <c:v>55.691254082639503</c:v>
                </c:pt>
                <c:pt idx="254537">
                  <c:v>55.691332142064603</c:v>
                </c:pt>
                <c:pt idx="254538">
                  <c:v>55.691410201239897</c:v>
                </c:pt>
                <c:pt idx="254539">
                  <c:v>55.691488260165301</c:v>
                </c:pt>
                <c:pt idx="254540">
                  <c:v>55.691566318840799</c:v>
                </c:pt>
                <c:pt idx="254541">
                  <c:v>55.691644377266499</c:v>
                </c:pt>
                <c:pt idx="254542">
                  <c:v>55.691722435442301</c:v>
                </c:pt>
                <c:pt idx="254543">
                  <c:v>55.691800493368198</c:v>
                </c:pt>
                <c:pt idx="254544">
                  <c:v>55.691878551044297</c:v>
                </c:pt>
                <c:pt idx="254545">
                  <c:v>55.691956608470598</c:v>
                </c:pt>
                <c:pt idx="254546">
                  <c:v>55.692034665647</c:v>
                </c:pt>
                <c:pt idx="254547">
                  <c:v>55.692112722573498</c:v>
                </c:pt>
                <c:pt idx="254548">
                  <c:v>55.692190779250197</c:v>
                </c:pt>
                <c:pt idx="254549">
                  <c:v>55.692268835676998</c:v>
                </c:pt>
                <c:pt idx="254550">
                  <c:v>55.692346891854001</c:v>
                </c:pt>
                <c:pt idx="254551">
                  <c:v>55.692424947781099</c:v>
                </c:pt>
                <c:pt idx="254552">
                  <c:v>55.692503003458398</c:v>
                </c:pt>
                <c:pt idx="254553">
                  <c:v>55.6925810588858</c:v>
                </c:pt>
                <c:pt idx="254554">
                  <c:v>55.692659114063403</c:v>
                </c:pt>
                <c:pt idx="254555">
                  <c:v>55.692737168991101</c:v>
                </c:pt>
                <c:pt idx="254556">
                  <c:v>55.692815223669001</c:v>
                </c:pt>
                <c:pt idx="254557">
                  <c:v>55.692893278097003</c:v>
                </c:pt>
                <c:pt idx="254558">
                  <c:v>55.692971332275199</c:v>
                </c:pt>
                <c:pt idx="254559">
                  <c:v>55.693049386203498</c:v>
                </c:pt>
                <c:pt idx="254560">
                  <c:v>55.693127439881998</c:v>
                </c:pt>
                <c:pt idx="254561">
                  <c:v>55.6932054933107</c:v>
                </c:pt>
                <c:pt idx="254562">
                  <c:v>55.693283546489504</c:v>
                </c:pt>
                <c:pt idx="254563">
                  <c:v>55.693361599418502</c:v>
                </c:pt>
                <c:pt idx="254564">
                  <c:v>55.693439652097602</c:v>
                </c:pt>
                <c:pt idx="254565">
                  <c:v>55.693517704526897</c:v>
                </c:pt>
                <c:pt idx="254566">
                  <c:v>55.693595756706401</c:v>
                </c:pt>
                <c:pt idx="254567">
                  <c:v>55.693673808635999</c:v>
                </c:pt>
                <c:pt idx="254568">
                  <c:v>55.6937518603158</c:v>
                </c:pt>
                <c:pt idx="254569">
                  <c:v>55.693829911745702</c:v>
                </c:pt>
                <c:pt idx="254570">
                  <c:v>55.693907962925799</c:v>
                </c:pt>
                <c:pt idx="254571">
                  <c:v>55.693986013856097</c:v>
                </c:pt>
                <c:pt idx="254572">
                  <c:v>55.694064064536498</c:v>
                </c:pt>
                <c:pt idx="254573">
                  <c:v>55.6941421149671</c:v>
                </c:pt>
                <c:pt idx="254574">
                  <c:v>55.694220165147897</c:v>
                </c:pt>
                <c:pt idx="254575">
                  <c:v>55.694298215078902</c:v>
                </c:pt>
                <c:pt idx="254576">
                  <c:v>55.694376264760002</c:v>
                </c:pt>
                <c:pt idx="254577">
                  <c:v>55.694454314191297</c:v>
                </c:pt>
                <c:pt idx="254578">
                  <c:v>55.694532363372701</c:v>
                </c:pt>
                <c:pt idx="254579">
                  <c:v>55.6946104123043</c:v>
                </c:pt>
                <c:pt idx="254580">
                  <c:v>55.6946884609861</c:v>
                </c:pt>
                <c:pt idx="254581">
                  <c:v>55.694766509418102</c:v>
                </c:pt>
                <c:pt idx="254582">
                  <c:v>55.694844557600199</c:v>
                </c:pt>
                <c:pt idx="254583">
                  <c:v>55.694922605532597</c:v>
                </c:pt>
                <c:pt idx="254584">
                  <c:v>55.695000653215097</c:v>
                </c:pt>
                <c:pt idx="254585">
                  <c:v>55.695078700647699</c:v>
                </c:pt>
                <c:pt idx="254586">
                  <c:v>55.695156747830602</c:v>
                </c:pt>
                <c:pt idx="254587">
                  <c:v>55.6952347947636</c:v>
                </c:pt>
                <c:pt idx="254588">
                  <c:v>55.6953128414468</c:v>
                </c:pt>
                <c:pt idx="254589">
                  <c:v>55.695390887880201</c:v>
                </c:pt>
                <c:pt idx="254590">
                  <c:v>55.695468934063697</c:v>
                </c:pt>
                <c:pt idx="254591">
                  <c:v>55.695546979997502</c:v>
                </c:pt>
                <c:pt idx="254592">
                  <c:v>55.695625025681402</c:v>
                </c:pt>
                <c:pt idx="254593">
                  <c:v>55.695703071115503</c:v>
                </c:pt>
                <c:pt idx="254594">
                  <c:v>55.695781116299798</c:v>
                </c:pt>
                <c:pt idx="254595">
                  <c:v>55.695859161234303</c:v>
                </c:pt>
                <c:pt idx="254596">
                  <c:v>55.695937205919002</c:v>
                </c:pt>
                <c:pt idx="254597">
                  <c:v>55.696015250353803</c:v>
                </c:pt>
                <c:pt idx="254598">
                  <c:v>55.696093294538798</c:v>
                </c:pt>
                <c:pt idx="254599">
                  <c:v>55.696171338474102</c:v>
                </c:pt>
                <c:pt idx="254600">
                  <c:v>55.6962493821595</c:v>
                </c:pt>
                <c:pt idx="254601">
                  <c:v>55.696327425595101</c:v>
                </c:pt>
                <c:pt idx="254602">
                  <c:v>55.696405468780902</c:v>
                </c:pt>
                <c:pt idx="254603">
                  <c:v>55.696483511716799</c:v>
                </c:pt>
                <c:pt idx="254604">
                  <c:v>55.696561554402997</c:v>
                </c:pt>
                <c:pt idx="254605">
                  <c:v>55.696639596839397</c:v>
                </c:pt>
                <c:pt idx="254606">
                  <c:v>55.696717639025898</c:v>
                </c:pt>
                <c:pt idx="254607">
                  <c:v>55.696795680962701</c:v>
                </c:pt>
                <c:pt idx="254608">
                  <c:v>55.696873722649599</c:v>
                </c:pt>
                <c:pt idx="254609">
                  <c:v>55.696951764086798</c:v>
                </c:pt>
                <c:pt idx="254610">
                  <c:v>55.697029805274099</c:v>
                </c:pt>
                <c:pt idx="254611">
                  <c:v>55.697107846211601</c:v>
                </c:pt>
                <c:pt idx="254612">
                  <c:v>55.697185886899398</c:v>
                </c:pt>
                <c:pt idx="254613">
                  <c:v>55.697263927337303</c:v>
                </c:pt>
                <c:pt idx="254614">
                  <c:v>55.697341967525396</c:v>
                </c:pt>
                <c:pt idx="254615">
                  <c:v>55.697420007463798</c:v>
                </c:pt>
                <c:pt idx="254616">
                  <c:v>55.697498047152301</c:v>
                </c:pt>
                <c:pt idx="254617">
                  <c:v>55.697576086590999</c:v>
                </c:pt>
                <c:pt idx="254618">
                  <c:v>55.697654125779998</c:v>
                </c:pt>
                <c:pt idx="254619">
                  <c:v>55.697732164719099</c:v>
                </c:pt>
                <c:pt idx="254620">
                  <c:v>55.697810203408501</c:v>
                </c:pt>
                <c:pt idx="254621">
                  <c:v>55.697888241847998</c:v>
                </c:pt>
                <c:pt idx="254622">
                  <c:v>55.697966280037797</c:v>
                </c:pt>
                <c:pt idx="254623">
                  <c:v>55.698044317977697</c:v>
                </c:pt>
                <c:pt idx="254624">
                  <c:v>55.698122355667898</c:v>
                </c:pt>
                <c:pt idx="254625">
                  <c:v>55.698200393108301</c:v>
                </c:pt>
                <c:pt idx="254626">
                  <c:v>55.698278430298899</c:v>
                </c:pt>
                <c:pt idx="254627">
                  <c:v>55.698356467239698</c:v>
                </c:pt>
                <c:pt idx="254628">
                  <c:v>55.698434503930699</c:v>
                </c:pt>
                <c:pt idx="254629">
                  <c:v>55.698512540371901</c:v>
                </c:pt>
                <c:pt idx="254630">
                  <c:v>55.698590576563298</c:v>
                </c:pt>
                <c:pt idx="254631">
                  <c:v>55.698668612505003</c:v>
                </c:pt>
                <c:pt idx="254632">
                  <c:v>55.698746648196803</c:v>
                </c:pt>
                <c:pt idx="254633">
                  <c:v>55.698824683638897</c:v>
                </c:pt>
                <c:pt idx="254634">
                  <c:v>55.698902718831199</c:v>
                </c:pt>
                <c:pt idx="254635">
                  <c:v>55.698980753773697</c:v>
                </c:pt>
                <c:pt idx="254636">
                  <c:v>55.699058788466402</c:v>
                </c:pt>
                <c:pt idx="254637">
                  <c:v>55.699136822909303</c:v>
                </c:pt>
                <c:pt idx="254638">
                  <c:v>55.699214857102497</c:v>
                </c:pt>
                <c:pt idx="254639">
                  <c:v>55.6992928910459</c:v>
                </c:pt>
                <c:pt idx="254640">
                  <c:v>55.699370924739497</c:v>
                </c:pt>
                <c:pt idx="254641">
                  <c:v>55.699448958183297</c:v>
                </c:pt>
                <c:pt idx="254642">
                  <c:v>55.699526991377397</c:v>
                </c:pt>
                <c:pt idx="254643">
                  <c:v>55.699605024321599</c:v>
                </c:pt>
                <c:pt idx="254644">
                  <c:v>55.699683057016102</c:v>
                </c:pt>
                <c:pt idx="254645">
                  <c:v>55.6997610894608</c:v>
                </c:pt>
                <c:pt idx="254646">
                  <c:v>55.6998391216557</c:v>
                </c:pt>
                <c:pt idx="254647">
                  <c:v>55.6999171536009</c:v>
                </c:pt>
                <c:pt idx="254648">
                  <c:v>55.699995185296302</c:v>
                </c:pt>
                <c:pt idx="254649">
                  <c:v>55.700073216741899</c:v>
                </c:pt>
                <c:pt idx="254650">
                  <c:v>55.700151247937796</c:v>
                </c:pt>
                <c:pt idx="254651">
                  <c:v>55.700229278883803</c:v>
                </c:pt>
                <c:pt idx="254652">
                  <c:v>55.700307309580097</c:v>
                </c:pt>
                <c:pt idx="254653">
                  <c:v>55.700385340026699</c:v>
                </c:pt>
                <c:pt idx="254654">
                  <c:v>55.700463370223403</c:v>
                </c:pt>
                <c:pt idx="254655">
                  <c:v>55.700541400170401</c:v>
                </c:pt>
                <c:pt idx="254656">
                  <c:v>55.7006194298677</c:v>
                </c:pt>
                <c:pt idx="254657">
                  <c:v>55.700697459315101</c:v>
                </c:pt>
                <c:pt idx="254658">
                  <c:v>55.700775488512797</c:v>
                </c:pt>
                <c:pt idx="254659">
                  <c:v>55.7008535174608</c:v>
                </c:pt>
                <c:pt idx="254660">
                  <c:v>55.700931546158998</c:v>
                </c:pt>
                <c:pt idx="254661">
                  <c:v>55.701009574607397</c:v>
                </c:pt>
                <c:pt idx="254662">
                  <c:v>55.701087602805998</c:v>
                </c:pt>
                <c:pt idx="254663">
                  <c:v>55.7011656307549</c:v>
                </c:pt>
                <c:pt idx="254664">
                  <c:v>55.701243658453997</c:v>
                </c:pt>
                <c:pt idx="254665">
                  <c:v>55.701321685903402</c:v>
                </c:pt>
                <c:pt idx="254666">
                  <c:v>55.701399713103001</c:v>
                </c:pt>
                <c:pt idx="254667">
                  <c:v>55.701477740052802</c:v>
                </c:pt>
                <c:pt idx="254668">
                  <c:v>55.701555766752897</c:v>
                </c:pt>
                <c:pt idx="254669">
                  <c:v>55.7016337932033</c:v>
                </c:pt>
                <c:pt idx="254670">
                  <c:v>55.701711819403798</c:v>
                </c:pt>
                <c:pt idx="254671">
                  <c:v>55.701789845354703</c:v>
                </c:pt>
                <c:pt idx="254672">
                  <c:v>55.701867871055697</c:v>
                </c:pt>
                <c:pt idx="254673">
                  <c:v>55.701945896507098</c:v>
                </c:pt>
                <c:pt idx="254674">
                  <c:v>55.702023921708602</c:v>
                </c:pt>
                <c:pt idx="254675">
                  <c:v>55.702101946660399</c:v>
                </c:pt>
                <c:pt idx="254676">
                  <c:v>55.702179971362497</c:v>
                </c:pt>
                <c:pt idx="254677">
                  <c:v>55.702257995814797</c:v>
                </c:pt>
                <c:pt idx="254678">
                  <c:v>55.702336020017398</c:v>
                </c:pt>
                <c:pt idx="254679">
                  <c:v>55.702414043970201</c:v>
                </c:pt>
                <c:pt idx="254680">
                  <c:v>55.702492067673298</c:v>
                </c:pt>
                <c:pt idx="254681">
                  <c:v>55.702570091126603</c:v>
                </c:pt>
                <c:pt idx="254682">
                  <c:v>55.702648114330103</c:v>
                </c:pt>
                <c:pt idx="254683">
                  <c:v>55.702726137284003</c:v>
                </c:pt>
                <c:pt idx="254684">
                  <c:v>55.702804159988098</c:v>
                </c:pt>
                <c:pt idx="254685">
                  <c:v>55.702882182442401</c:v>
                </c:pt>
                <c:pt idx="254686">
                  <c:v>55.702960204646999</c:v>
                </c:pt>
                <c:pt idx="254687">
                  <c:v>55.703038226601898</c:v>
                </c:pt>
                <c:pt idx="254688">
                  <c:v>55.703116248306998</c:v>
                </c:pt>
                <c:pt idx="254689">
                  <c:v>55.703194269762299</c:v>
                </c:pt>
                <c:pt idx="254690">
                  <c:v>55.703272290968002</c:v>
                </c:pt>
                <c:pt idx="254691">
                  <c:v>55.703350311923899</c:v>
                </c:pt>
                <c:pt idx="254692">
                  <c:v>55.703428332629997</c:v>
                </c:pt>
                <c:pt idx="254693">
                  <c:v>55.703506353086397</c:v>
                </c:pt>
                <c:pt idx="254694">
                  <c:v>55.703584373293097</c:v>
                </c:pt>
                <c:pt idx="254695">
                  <c:v>55.703662393250099</c:v>
                </c:pt>
                <c:pt idx="254696">
                  <c:v>55.703740412957302</c:v>
                </c:pt>
                <c:pt idx="254697">
                  <c:v>55.703818432414799</c:v>
                </c:pt>
                <c:pt idx="254698">
                  <c:v>55.703896451622498</c:v>
                </c:pt>
                <c:pt idx="254699">
                  <c:v>55.703974470580498</c:v>
                </c:pt>
                <c:pt idx="254700">
                  <c:v>55.704052489288799</c:v>
                </c:pt>
                <c:pt idx="254701">
                  <c:v>55.704130507747301</c:v>
                </c:pt>
                <c:pt idx="254702">
                  <c:v>55.704208525956197</c:v>
                </c:pt>
                <c:pt idx="254703">
                  <c:v>55.704286543915202</c:v>
                </c:pt>
                <c:pt idx="254704">
                  <c:v>55.704364561624601</c:v>
                </c:pt>
                <c:pt idx="254705">
                  <c:v>55.704442579084201</c:v>
                </c:pt>
                <c:pt idx="254706">
                  <c:v>55.704520596294103</c:v>
                </c:pt>
                <c:pt idx="254707">
                  <c:v>55.704598613254298</c:v>
                </c:pt>
                <c:pt idx="254708">
                  <c:v>55.704676629964801</c:v>
                </c:pt>
                <c:pt idx="254709">
                  <c:v>55.704754646425499</c:v>
                </c:pt>
                <c:pt idx="254710">
                  <c:v>55.704832662636498</c:v>
                </c:pt>
                <c:pt idx="254711">
                  <c:v>55.704910678597798</c:v>
                </c:pt>
                <c:pt idx="254712">
                  <c:v>55.704988694309399</c:v>
                </c:pt>
                <c:pt idx="254713">
                  <c:v>55.705066709771202</c:v>
                </c:pt>
                <c:pt idx="254714">
                  <c:v>55.705144724983299</c:v>
                </c:pt>
                <c:pt idx="254715">
                  <c:v>55.705222739945697</c:v>
                </c:pt>
                <c:pt idx="254716">
                  <c:v>55.705300754658403</c:v>
                </c:pt>
                <c:pt idx="254717">
                  <c:v>55.705378769121403</c:v>
                </c:pt>
                <c:pt idx="254718">
                  <c:v>55.705456783334597</c:v>
                </c:pt>
                <c:pt idx="254719">
                  <c:v>55.7055347972981</c:v>
                </c:pt>
                <c:pt idx="254720">
                  <c:v>55.705612811011903</c:v>
                </c:pt>
                <c:pt idx="254721">
                  <c:v>55.705690824476001</c:v>
                </c:pt>
                <c:pt idx="254722">
                  <c:v>55.7057688376904</c:v>
                </c:pt>
                <c:pt idx="254723">
                  <c:v>55.705846850655099</c:v>
                </c:pt>
                <c:pt idx="254724">
                  <c:v>55.7059248633701</c:v>
                </c:pt>
                <c:pt idx="254725">
                  <c:v>55.706002875835303</c:v>
                </c:pt>
                <c:pt idx="254726">
                  <c:v>55.706080888050799</c:v>
                </c:pt>
                <c:pt idx="254727">
                  <c:v>55.706158900016703</c:v>
                </c:pt>
                <c:pt idx="254728">
                  <c:v>55.706236911732802</c:v>
                </c:pt>
                <c:pt idx="254729">
                  <c:v>55.706314923199201</c:v>
                </c:pt>
                <c:pt idx="254730">
                  <c:v>55.706392934415902</c:v>
                </c:pt>
                <c:pt idx="254731">
                  <c:v>55.706470945382897</c:v>
                </c:pt>
                <c:pt idx="254732">
                  <c:v>55.7065489561002</c:v>
                </c:pt>
                <c:pt idx="254733">
                  <c:v>55.706626966567697</c:v>
                </c:pt>
                <c:pt idx="254734">
                  <c:v>55.706704976785602</c:v>
                </c:pt>
                <c:pt idx="254735">
                  <c:v>55.706782986753801</c:v>
                </c:pt>
                <c:pt idx="254736">
                  <c:v>55.706860996472301</c:v>
                </c:pt>
                <c:pt idx="254737">
                  <c:v>55.706939005941003</c:v>
                </c:pt>
                <c:pt idx="254738">
                  <c:v>55.707017015160098</c:v>
                </c:pt>
                <c:pt idx="254739">
                  <c:v>55.707095024129501</c:v>
                </c:pt>
                <c:pt idx="254740">
                  <c:v>55.707173032849099</c:v>
                </c:pt>
                <c:pt idx="254741">
                  <c:v>55.707251041319097</c:v>
                </c:pt>
                <c:pt idx="254742">
                  <c:v>55.707329049539403</c:v>
                </c:pt>
                <c:pt idx="254743">
                  <c:v>55.707407057509897</c:v>
                </c:pt>
                <c:pt idx="254744">
                  <c:v>55.707485065230799</c:v>
                </c:pt>
                <c:pt idx="254745">
                  <c:v>55.707563072702001</c:v>
                </c:pt>
                <c:pt idx="254746">
                  <c:v>55.707641079923498</c:v>
                </c:pt>
                <c:pt idx="254747">
                  <c:v>55.707719086895302</c:v>
                </c:pt>
                <c:pt idx="254748">
                  <c:v>55.707797093617401</c:v>
                </c:pt>
                <c:pt idx="254749">
                  <c:v>55.707875100089801</c:v>
                </c:pt>
                <c:pt idx="254750">
                  <c:v>55.707953106312502</c:v>
                </c:pt>
                <c:pt idx="254751">
                  <c:v>55.708031112285497</c:v>
                </c:pt>
                <c:pt idx="254752">
                  <c:v>55.708109118008799</c:v>
                </c:pt>
                <c:pt idx="254753">
                  <c:v>55.708187123482503</c:v>
                </c:pt>
                <c:pt idx="254754">
                  <c:v>55.708265128706401</c:v>
                </c:pt>
                <c:pt idx="254755">
                  <c:v>55.7083431336807</c:v>
                </c:pt>
                <c:pt idx="254756">
                  <c:v>55.708421138405299</c:v>
                </c:pt>
                <c:pt idx="254757">
                  <c:v>55.7084991428801</c:v>
                </c:pt>
                <c:pt idx="254758">
                  <c:v>55.708577147105402</c:v>
                </c:pt>
                <c:pt idx="254759">
                  <c:v>55.708655151080897</c:v>
                </c:pt>
                <c:pt idx="254760">
                  <c:v>55.708733154806701</c:v>
                </c:pt>
                <c:pt idx="254761">
                  <c:v>55.708811158282899</c:v>
                </c:pt>
                <c:pt idx="254762">
                  <c:v>55.708889161509397</c:v>
                </c:pt>
                <c:pt idx="254763">
                  <c:v>55.708967164486097</c:v>
                </c:pt>
                <c:pt idx="254764">
                  <c:v>55.709045167213297</c:v>
                </c:pt>
                <c:pt idx="254765">
                  <c:v>55.709123169690699</c:v>
                </c:pt>
                <c:pt idx="254766">
                  <c:v>55.709201171918401</c:v>
                </c:pt>
                <c:pt idx="254767">
                  <c:v>55.709279173896498</c:v>
                </c:pt>
                <c:pt idx="254768">
                  <c:v>55.709357175624902</c:v>
                </c:pt>
                <c:pt idx="254769">
                  <c:v>55.7094351771036</c:v>
                </c:pt>
                <c:pt idx="254770">
                  <c:v>55.709513178332699</c:v>
                </c:pt>
                <c:pt idx="254771">
                  <c:v>55.709591179312</c:v>
                </c:pt>
                <c:pt idx="254772">
                  <c:v>55.709669180041701</c:v>
                </c:pt>
                <c:pt idx="254773">
                  <c:v>55.709747180521703</c:v>
                </c:pt>
                <c:pt idx="254774">
                  <c:v>55.709825180752098</c:v>
                </c:pt>
                <c:pt idx="254775">
                  <c:v>55.709903180732802</c:v>
                </c:pt>
                <c:pt idx="254776">
                  <c:v>55.709981180463799</c:v>
                </c:pt>
                <c:pt idx="254777">
                  <c:v>55.710059179945098</c:v>
                </c:pt>
                <c:pt idx="254778">
                  <c:v>55.710137179176797</c:v>
                </c:pt>
                <c:pt idx="254779">
                  <c:v>55.710215178158798</c:v>
                </c:pt>
                <c:pt idx="254780">
                  <c:v>55.710293176891099</c:v>
                </c:pt>
                <c:pt idx="254781">
                  <c:v>55.710371175373801</c:v>
                </c:pt>
                <c:pt idx="254782">
                  <c:v>55.710449173606797</c:v>
                </c:pt>
                <c:pt idx="254783">
                  <c:v>55.710527171590101</c:v>
                </c:pt>
                <c:pt idx="254784">
                  <c:v>55.710605169323799</c:v>
                </c:pt>
                <c:pt idx="254785">
                  <c:v>55.710683166807797</c:v>
                </c:pt>
                <c:pt idx="254786">
                  <c:v>55.710761164042097</c:v>
                </c:pt>
                <c:pt idx="254787">
                  <c:v>55.710839161026797</c:v>
                </c:pt>
                <c:pt idx="254788">
                  <c:v>55.710917157761799</c:v>
                </c:pt>
                <c:pt idx="254789">
                  <c:v>55.7109951542472</c:v>
                </c:pt>
                <c:pt idx="254790">
                  <c:v>55.711073150482903</c:v>
                </c:pt>
                <c:pt idx="254791">
                  <c:v>55.7111511464689</c:v>
                </c:pt>
                <c:pt idx="254792">
                  <c:v>55.711229142205298</c:v>
                </c:pt>
                <c:pt idx="254793">
                  <c:v>55.711307137692003</c:v>
                </c:pt>
                <c:pt idx="254794">
                  <c:v>55.711385132929102</c:v>
                </c:pt>
                <c:pt idx="254795">
                  <c:v>55.711463127916502</c:v>
                </c:pt>
                <c:pt idx="254796">
                  <c:v>55.711541122654197</c:v>
                </c:pt>
                <c:pt idx="254797">
                  <c:v>55.711619117142298</c:v>
                </c:pt>
                <c:pt idx="254798">
                  <c:v>55.711697111380801</c:v>
                </c:pt>
                <c:pt idx="254799">
                  <c:v>55.711775105369597</c:v>
                </c:pt>
                <c:pt idx="254800">
                  <c:v>55.711853099108701</c:v>
                </c:pt>
                <c:pt idx="254801">
                  <c:v>55.711931092598199</c:v>
                </c:pt>
                <c:pt idx="254802">
                  <c:v>55.712009085838098</c:v>
                </c:pt>
                <c:pt idx="254803">
                  <c:v>55.712087078828198</c:v>
                </c:pt>
                <c:pt idx="254804">
                  <c:v>55.712165071568798</c:v>
                </c:pt>
                <c:pt idx="254805">
                  <c:v>55.712243064059699</c:v>
                </c:pt>
                <c:pt idx="254806">
                  <c:v>55.712321056300901</c:v>
                </c:pt>
                <c:pt idx="254807">
                  <c:v>55.712399048292497</c:v>
                </c:pt>
                <c:pt idx="254808">
                  <c:v>55.7124770400345</c:v>
                </c:pt>
                <c:pt idx="254809">
                  <c:v>55.712555031526797</c:v>
                </c:pt>
                <c:pt idx="254810">
                  <c:v>55.712633022769502</c:v>
                </c:pt>
                <c:pt idx="254811">
                  <c:v>55.712711013762501</c:v>
                </c:pt>
                <c:pt idx="254812">
                  <c:v>55.7127890045059</c:v>
                </c:pt>
                <c:pt idx="254813">
                  <c:v>55.712866994999601</c:v>
                </c:pt>
                <c:pt idx="254814">
                  <c:v>55.712944985243702</c:v>
                </c:pt>
                <c:pt idx="254815">
                  <c:v>55.713022975238196</c:v>
                </c:pt>
                <c:pt idx="254816">
                  <c:v>55.713100964982999</c:v>
                </c:pt>
                <c:pt idx="254817">
                  <c:v>55.713178954478202</c:v>
                </c:pt>
                <c:pt idx="254818">
                  <c:v>55.7132569437237</c:v>
                </c:pt>
                <c:pt idx="254819">
                  <c:v>55.713334932719697</c:v>
                </c:pt>
                <c:pt idx="254820">
                  <c:v>55.713412921465903</c:v>
                </c:pt>
                <c:pt idx="254821">
                  <c:v>55.713490909962601</c:v>
                </c:pt>
                <c:pt idx="254822">
                  <c:v>55.713568898209601</c:v>
                </c:pt>
                <c:pt idx="254823">
                  <c:v>55.713646886206902</c:v>
                </c:pt>
                <c:pt idx="254824">
                  <c:v>55.713724873954703</c:v>
                </c:pt>
                <c:pt idx="254825">
                  <c:v>55.713802861452798</c:v>
                </c:pt>
                <c:pt idx="254826">
                  <c:v>55.713880848701301</c:v>
                </c:pt>
                <c:pt idx="254827">
                  <c:v>55.713958835700097</c:v>
                </c:pt>
                <c:pt idx="254828">
                  <c:v>55.714036822449302</c:v>
                </c:pt>
                <c:pt idx="254829">
                  <c:v>55.714114808948899</c:v>
                </c:pt>
                <c:pt idx="254830">
                  <c:v>55.714192795198898</c:v>
                </c:pt>
                <c:pt idx="254831">
                  <c:v>55.714270781199197</c:v>
                </c:pt>
                <c:pt idx="254832">
                  <c:v>55.714348766949897</c:v>
                </c:pt>
                <c:pt idx="254833">
                  <c:v>55.714426752450997</c:v>
                </c:pt>
                <c:pt idx="254834">
                  <c:v>55.714504737702399</c:v>
                </c:pt>
                <c:pt idx="254835">
                  <c:v>55.7145827227043</c:v>
                </c:pt>
                <c:pt idx="254836">
                  <c:v>55.714660707456503</c:v>
                </c:pt>
                <c:pt idx="254837">
                  <c:v>55.714738691959099</c:v>
                </c:pt>
                <c:pt idx="254838">
                  <c:v>55.714816676212003</c:v>
                </c:pt>
                <c:pt idx="254839">
                  <c:v>55.7148946602154</c:v>
                </c:pt>
                <c:pt idx="254840">
                  <c:v>55.714972643969098</c:v>
                </c:pt>
                <c:pt idx="254841">
                  <c:v>55.715050627473197</c:v>
                </c:pt>
                <c:pt idx="254842">
                  <c:v>55.715128610727703</c:v>
                </c:pt>
                <c:pt idx="254843">
                  <c:v>55.715206593732603</c:v>
                </c:pt>
                <c:pt idx="254844">
                  <c:v>55.715284576487797</c:v>
                </c:pt>
                <c:pt idx="254845">
                  <c:v>55.715362558993498</c:v>
                </c:pt>
                <c:pt idx="254846">
                  <c:v>55.7154405412495</c:v>
                </c:pt>
                <c:pt idx="254847">
                  <c:v>55.715518523255902</c:v>
                </c:pt>
                <c:pt idx="254848">
                  <c:v>55.715596505012698</c:v>
                </c:pt>
                <c:pt idx="254849">
                  <c:v>55.715674486519902</c:v>
                </c:pt>
                <c:pt idx="254850">
                  <c:v>55.715752467777499</c:v>
                </c:pt>
                <c:pt idx="254851">
                  <c:v>55.715830448785397</c:v>
                </c:pt>
                <c:pt idx="254852">
                  <c:v>55.715908429543802</c:v>
                </c:pt>
                <c:pt idx="254853">
                  <c:v>55.715986410052501</c:v>
                </c:pt>
                <c:pt idx="254854">
                  <c:v>55.716064390311601</c:v>
                </c:pt>
                <c:pt idx="254855">
                  <c:v>55.716142370321201</c:v>
                </c:pt>
                <c:pt idx="254856">
                  <c:v>55.716220350081102</c:v>
                </c:pt>
                <c:pt idx="254857">
                  <c:v>55.716298329591403</c:v>
                </c:pt>
                <c:pt idx="254858">
                  <c:v>55.716376308852098</c:v>
                </c:pt>
                <c:pt idx="254859">
                  <c:v>55.716454287863201</c:v>
                </c:pt>
                <c:pt idx="254860">
                  <c:v>55.716532266624696</c:v>
                </c:pt>
                <c:pt idx="254861">
                  <c:v>55.7166102451366</c:v>
                </c:pt>
                <c:pt idx="254862">
                  <c:v>55.716688223398897</c:v>
                </c:pt>
                <c:pt idx="254863">
                  <c:v>55.716766201411502</c:v>
                </c:pt>
                <c:pt idx="254864">
                  <c:v>55.716844179174601</c:v>
                </c:pt>
                <c:pt idx="254865">
                  <c:v>55.716922156688099</c:v>
                </c:pt>
                <c:pt idx="254866">
                  <c:v>55.717000133951998</c:v>
                </c:pt>
                <c:pt idx="254867">
                  <c:v>55.717078110966298</c:v>
                </c:pt>
                <c:pt idx="254868">
                  <c:v>55.717156087730999</c:v>
                </c:pt>
                <c:pt idx="254869">
                  <c:v>55.717234064246099</c:v>
                </c:pt>
                <c:pt idx="254870">
                  <c:v>55.717312040511601</c:v>
                </c:pt>
                <c:pt idx="254871">
                  <c:v>55.717390016527503</c:v>
                </c:pt>
                <c:pt idx="254872">
                  <c:v>55.717467992293798</c:v>
                </c:pt>
                <c:pt idx="254873">
                  <c:v>55.717545967810501</c:v>
                </c:pt>
                <c:pt idx="254874">
                  <c:v>55.717623943077697</c:v>
                </c:pt>
                <c:pt idx="254875">
                  <c:v>55.717701918095202</c:v>
                </c:pt>
                <c:pt idx="254876">
                  <c:v>55.717779892863099</c:v>
                </c:pt>
                <c:pt idx="254877">
                  <c:v>55.717857867381497</c:v>
                </c:pt>
                <c:pt idx="254878">
                  <c:v>55.717935841650302</c:v>
                </c:pt>
                <c:pt idx="254879">
                  <c:v>55.718013815669401</c:v>
                </c:pt>
                <c:pt idx="254880">
                  <c:v>55.718091789439001</c:v>
                </c:pt>
                <c:pt idx="254881">
                  <c:v>55.718169762959</c:v>
                </c:pt>
                <c:pt idx="254882">
                  <c:v>55.718247736229401</c:v>
                </c:pt>
                <c:pt idx="254883">
                  <c:v>55.718325709250301</c:v>
                </c:pt>
                <c:pt idx="254884">
                  <c:v>55.718403682021503</c:v>
                </c:pt>
                <c:pt idx="254885">
                  <c:v>55.718481654543197</c:v>
                </c:pt>
                <c:pt idx="254886">
                  <c:v>55.7185596268152</c:v>
                </c:pt>
                <c:pt idx="254887">
                  <c:v>55.718637598837702</c:v>
                </c:pt>
                <c:pt idx="254888">
                  <c:v>55.718715570610598</c:v>
                </c:pt>
                <c:pt idx="254889">
                  <c:v>55.718793542134001</c:v>
                </c:pt>
                <c:pt idx="254890">
                  <c:v>55.718871513407699</c:v>
                </c:pt>
                <c:pt idx="254891">
                  <c:v>55.718949484431903</c:v>
                </c:pt>
                <c:pt idx="254892">
                  <c:v>55.719027455206501</c:v>
                </c:pt>
                <c:pt idx="254893">
                  <c:v>55.719105425731499</c:v>
                </c:pt>
                <c:pt idx="254894">
                  <c:v>55.719183396006898</c:v>
                </c:pt>
                <c:pt idx="254895">
                  <c:v>55.719261366032796</c:v>
                </c:pt>
                <c:pt idx="254896">
                  <c:v>55.719339335809103</c:v>
                </c:pt>
                <c:pt idx="254897">
                  <c:v>55.719417305335803</c:v>
                </c:pt>
                <c:pt idx="254898">
                  <c:v>55.719495274613003</c:v>
                </c:pt>
                <c:pt idx="254899">
                  <c:v>55.719573243640497</c:v>
                </c:pt>
                <c:pt idx="254900">
                  <c:v>55.719651212418498</c:v>
                </c:pt>
                <c:pt idx="254901">
                  <c:v>55.719729180946999</c:v>
                </c:pt>
                <c:pt idx="254902">
                  <c:v>55.719807149225801</c:v>
                </c:pt>
                <c:pt idx="254903">
                  <c:v>55.719885117255103</c:v>
                </c:pt>
                <c:pt idx="254904">
                  <c:v>55.719963085034799</c:v>
                </c:pt>
                <c:pt idx="254905">
                  <c:v>55.720041052565001</c:v>
                </c:pt>
                <c:pt idx="254906">
                  <c:v>55.720119019845498</c:v>
                </c:pt>
                <c:pt idx="254907">
                  <c:v>55.720196986876502</c:v>
                </c:pt>
                <c:pt idx="254908">
                  <c:v>55.720274953657999</c:v>
                </c:pt>
                <c:pt idx="254909">
                  <c:v>55.720352920189903</c:v>
                </c:pt>
                <c:pt idx="254910">
                  <c:v>55.720430886472201</c:v>
                </c:pt>
                <c:pt idx="254911">
                  <c:v>55.720508852504999</c:v>
                </c:pt>
                <c:pt idx="254912">
                  <c:v>55.720586818288197</c:v>
                </c:pt>
                <c:pt idx="254913">
                  <c:v>55.720664783821803</c:v>
                </c:pt>
                <c:pt idx="254914">
                  <c:v>55.720742749105902</c:v>
                </c:pt>
                <c:pt idx="254915">
                  <c:v>55.720820714140402</c:v>
                </c:pt>
                <c:pt idx="254916">
                  <c:v>55.720898678925302</c:v>
                </c:pt>
                <c:pt idx="254917">
                  <c:v>55.720976643460702</c:v>
                </c:pt>
                <c:pt idx="254918">
                  <c:v>55.721054607746602</c:v>
                </c:pt>
                <c:pt idx="254919">
                  <c:v>55.721132571782903</c:v>
                </c:pt>
                <c:pt idx="254920">
                  <c:v>55.721210535569597</c:v>
                </c:pt>
                <c:pt idx="254921">
                  <c:v>55.721288499106798</c:v>
                </c:pt>
                <c:pt idx="254922">
                  <c:v>55.7213664623944</c:v>
                </c:pt>
                <c:pt idx="254923">
                  <c:v>55.721444425432402</c:v>
                </c:pt>
                <c:pt idx="254924">
                  <c:v>55.721522388220897</c:v>
                </c:pt>
                <c:pt idx="254925">
                  <c:v>55.7216003507599</c:v>
                </c:pt>
                <c:pt idx="254926">
                  <c:v>55.721678313049303</c:v>
                </c:pt>
                <c:pt idx="254927">
                  <c:v>55.721756275089199</c:v>
                </c:pt>
                <c:pt idx="254928">
                  <c:v>55.721834236879502</c:v>
                </c:pt>
                <c:pt idx="254929">
                  <c:v>55.721912198420199</c:v>
                </c:pt>
                <c:pt idx="254930">
                  <c:v>55.721990159711403</c:v>
                </c:pt>
                <c:pt idx="254931">
                  <c:v>55.7220681207531</c:v>
                </c:pt>
                <c:pt idx="254932">
                  <c:v>55.722146081545198</c:v>
                </c:pt>
                <c:pt idx="254933">
                  <c:v>55.722224042087802</c:v>
                </c:pt>
                <c:pt idx="254934">
                  <c:v>55.7223020023808</c:v>
                </c:pt>
                <c:pt idx="254935">
                  <c:v>55.722379962424299</c:v>
                </c:pt>
                <c:pt idx="254936">
                  <c:v>55.722457922218197</c:v>
                </c:pt>
                <c:pt idx="254937">
                  <c:v>55.722535881762603</c:v>
                </c:pt>
                <c:pt idx="254938">
                  <c:v>55.722613841057502</c:v>
                </c:pt>
                <c:pt idx="254939">
                  <c:v>55.722691800102801</c:v>
                </c:pt>
                <c:pt idx="254940">
                  <c:v>55.7227697588986</c:v>
                </c:pt>
                <c:pt idx="254941">
                  <c:v>55.7228477174448</c:v>
                </c:pt>
                <c:pt idx="254942">
                  <c:v>55.7229256757415</c:v>
                </c:pt>
                <c:pt idx="254943">
                  <c:v>55.7230036337887</c:v>
                </c:pt>
                <c:pt idx="254944">
                  <c:v>55.7230815915863</c:v>
                </c:pt>
                <c:pt idx="254945">
                  <c:v>55.723159549134401</c:v>
                </c:pt>
                <c:pt idx="254946">
                  <c:v>55.723237506432902</c:v>
                </c:pt>
                <c:pt idx="254947">
                  <c:v>55.723315463482002</c:v>
                </c:pt>
                <c:pt idx="254948">
                  <c:v>55.723393420281397</c:v>
                </c:pt>
                <c:pt idx="254949">
                  <c:v>55.723471376831398</c:v>
                </c:pt>
                <c:pt idx="254950">
                  <c:v>55.7235493331318</c:v>
                </c:pt>
                <c:pt idx="254951">
                  <c:v>55.723627289182701</c:v>
                </c:pt>
                <c:pt idx="254952">
                  <c:v>55.723705244984103</c:v>
                </c:pt>
                <c:pt idx="254953">
                  <c:v>55.723783200535898</c:v>
                </c:pt>
                <c:pt idx="254954">
                  <c:v>55.7238611558382</c:v>
                </c:pt>
                <c:pt idx="254955">
                  <c:v>55.723939110891003</c:v>
                </c:pt>
                <c:pt idx="254956">
                  <c:v>55.724017065694198</c:v>
                </c:pt>
                <c:pt idx="254957">
                  <c:v>55.724095020247901</c:v>
                </c:pt>
                <c:pt idx="254958">
                  <c:v>55.724172974552097</c:v>
                </c:pt>
                <c:pt idx="254959">
                  <c:v>55.7242509286068</c:v>
                </c:pt>
                <c:pt idx="254960">
                  <c:v>55.724328882411903</c:v>
                </c:pt>
                <c:pt idx="254961">
                  <c:v>55.7244068359675</c:v>
                </c:pt>
                <c:pt idx="254962">
                  <c:v>55.724484789273603</c:v>
                </c:pt>
                <c:pt idx="254963">
                  <c:v>55.7245627423302</c:v>
                </c:pt>
                <c:pt idx="254964">
                  <c:v>55.724640695137303</c:v>
                </c:pt>
                <c:pt idx="254965">
                  <c:v>55.7247186476948</c:v>
                </c:pt>
                <c:pt idx="254966">
                  <c:v>55.724796600002797</c:v>
                </c:pt>
                <c:pt idx="254967">
                  <c:v>55.724874552061301</c:v>
                </c:pt>
                <c:pt idx="254968">
                  <c:v>55.724952503870298</c:v>
                </c:pt>
                <c:pt idx="254969">
                  <c:v>55.725030455429803</c:v>
                </c:pt>
                <c:pt idx="254970">
                  <c:v>55.7251084067397</c:v>
                </c:pt>
                <c:pt idx="254971">
                  <c:v>55.725186357800098</c:v>
                </c:pt>
                <c:pt idx="254972">
                  <c:v>55.725264308611102</c:v>
                </c:pt>
                <c:pt idx="254973">
                  <c:v>55.7253422591725</c:v>
                </c:pt>
                <c:pt idx="254974">
                  <c:v>55.725420209484398</c:v>
                </c:pt>
                <c:pt idx="254975">
                  <c:v>55.725498159546703</c:v>
                </c:pt>
                <c:pt idx="254976">
                  <c:v>55.725576109359601</c:v>
                </c:pt>
                <c:pt idx="254977">
                  <c:v>55.725654058922999</c:v>
                </c:pt>
                <c:pt idx="254978">
                  <c:v>55.725732008236797</c:v>
                </c:pt>
                <c:pt idx="254979">
                  <c:v>55.725809957301202</c:v>
                </c:pt>
                <c:pt idx="254980">
                  <c:v>55.725887906116</c:v>
                </c:pt>
                <c:pt idx="254981">
                  <c:v>55.725965854681299</c:v>
                </c:pt>
                <c:pt idx="254982">
                  <c:v>55.726043802997097</c:v>
                </c:pt>
                <c:pt idx="254983">
                  <c:v>55.726121751063403</c:v>
                </c:pt>
                <c:pt idx="254984">
                  <c:v>55.726199698880201</c:v>
                </c:pt>
                <c:pt idx="254985">
                  <c:v>55.726277646447599</c:v>
                </c:pt>
                <c:pt idx="254986">
                  <c:v>55.726355593765298</c:v>
                </c:pt>
                <c:pt idx="254987">
                  <c:v>55.726433540833597</c:v>
                </c:pt>
                <c:pt idx="254988">
                  <c:v>55.726511487652402</c:v>
                </c:pt>
                <c:pt idx="254989">
                  <c:v>55.726589434221701</c:v>
                </c:pt>
                <c:pt idx="254990">
                  <c:v>55.7266673805415</c:v>
                </c:pt>
                <c:pt idx="254991">
                  <c:v>55.726745326611798</c:v>
                </c:pt>
                <c:pt idx="254992">
                  <c:v>55.726823272432597</c:v>
                </c:pt>
                <c:pt idx="254993">
                  <c:v>55.726901218003903</c:v>
                </c:pt>
                <c:pt idx="254994">
                  <c:v>55.726979163325701</c:v>
                </c:pt>
                <c:pt idx="254995">
                  <c:v>55.727057108398</c:v>
                </c:pt>
                <c:pt idx="254996">
                  <c:v>55.727135053220898</c:v>
                </c:pt>
                <c:pt idx="254997">
                  <c:v>55.727212997794197</c:v>
                </c:pt>
                <c:pt idx="254998">
                  <c:v>55.727290942118003</c:v>
                </c:pt>
                <c:pt idx="254999">
                  <c:v>55.727368886192302</c:v>
                </c:pt>
                <c:pt idx="255000">
                  <c:v>55.7274468300172</c:v>
                </c:pt>
                <c:pt idx="255001">
                  <c:v>55.727524773592499</c:v>
                </c:pt>
                <c:pt idx="255002">
                  <c:v>55.727602716918398</c:v>
                </c:pt>
                <c:pt idx="255003">
                  <c:v>55.727680659994697</c:v>
                </c:pt>
                <c:pt idx="255004">
                  <c:v>55.727758602821602</c:v>
                </c:pt>
                <c:pt idx="255005">
                  <c:v>55.727836545399001</c:v>
                </c:pt>
                <c:pt idx="255006">
                  <c:v>55.727914487726899</c:v>
                </c:pt>
                <c:pt idx="255007">
                  <c:v>55.727992429805298</c:v>
                </c:pt>
                <c:pt idx="255008">
                  <c:v>55.728070371634303</c:v>
                </c:pt>
                <c:pt idx="255009">
                  <c:v>55.728148313213701</c:v>
                </c:pt>
                <c:pt idx="255010">
                  <c:v>55.728226254543699</c:v>
                </c:pt>
                <c:pt idx="255011">
                  <c:v>55.728304195624098</c:v>
                </c:pt>
                <c:pt idx="255012">
                  <c:v>55.728382136455103</c:v>
                </c:pt>
                <c:pt idx="255013">
                  <c:v>55.728460077036701</c:v>
                </c:pt>
                <c:pt idx="255014">
                  <c:v>55.728538017368699</c:v>
                </c:pt>
                <c:pt idx="255015">
                  <c:v>55.728615957451197</c:v>
                </c:pt>
                <c:pt idx="255016">
                  <c:v>55.728693897284302</c:v>
                </c:pt>
                <c:pt idx="255017">
                  <c:v>55.728771836867899</c:v>
                </c:pt>
                <c:pt idx="255018">
                  <c:v>55.728849776201997</c:v>
                </c:pt>
                <c:pt idx="255019">
                  <c:v>55.728927715286702</c:v>
                </c:pt>
                <c:pt idx="255020">
                  <c:v>55.729005654121799</c:v>
                </c:pt>
                <c:pt idx="255021">
                  <c:v>55.729083592707497</c:v>
                </c:pt>
                <c:pt idx="255022">
                  <c:v>55.729161531043701</c:v>
                </c:pt>
                <c:pt idx="255023">
                  <c:v>55.729239469130498</c:v>
                </c:pt>
                <c:pt idx="255024">
                  <c:v>55.729317406967802</c:v>
                </c:pt>
                <c:pt idx="255025">
                  <c:v>55.729395344555599</c:v>
                </c:pt>
                <c:pt idx="255026">
                  <c:v>55.729473281893902</c:v>
                </c:pt>
                <c:pt idx="255027">
                  <c:v>55.729551218982699</c:v>
                </c:pt>
                <c:pt idx="255028">
                  <c:v>55.729629155822103</c:v>
                </c:pt>
                <c:pt idx="255029">
                  <c:v>55.729707092411999</c:v>
                </c:pt>
                <c:pt idx="255030">
                  <c:v>55.729785028752502</c:v>
                </c:pt>
                <c:pt idx="255031">
                  <c:v>55.729862964843498</c:v>
                </c:pt>
                <c:pt idx="255032">
                  <c:v>55.729940900685001</c:v>
                </c:pt>
                <c:pt idx="255033">
                  <c:v>55.730018836276997</c:v>
                </c:pt>
                <c:pt idx="255034">
                  <c:v>55.7300967716196</c:v>
                </c:pt>
                <c:pt idx="255035">
                  <c:v>55.730174706712702</c:v>
                </c:pt>
                <c:pt idx="255036">
                  <c:v>55.730252641556397</c:v>
                </c:pt>
                <c:pt idx="255037">
                  <c:v>55.7303305761506</c:v>
                </c:pt>
                <c:pt idx="255038">
                  <c:v>55.730408510495302</c:v>
                </c:pt>
                <c:pt idx="255039">
                  <c:v>55.730486444590603</c:v>
                </c:pt>
                <c:pt idx="255040">
                  <c:v>55.730564378436398</c:v>
                </c:pt>
                <c:pt idx="255041">
                  <c:v>55.730642312032799</c:v>
                </c:pt>
                <c:pt idx="255042">
                  <c:v>55.7307202453797</c:v>
                </c:pt>
                <c:pt idx="255043">
                  <c:v>55.730798178477102</c:v>
                </c:pt>
                <c:pt idx="255044">
                  <c:v>55.730876111325102</c:v>
                </c:pt>
                <c:pt idx="255045">
                  <c:v>55.730954043923603</c:v>
                </c:pt>
                <c:pt idx="255046">
                  <c:v>55.731031976272703</c:v>
                </c:pt>
                <c:pt idx="255047">
                  <c:v>55.731109908372297</c:v>
                </c:pt>
                <c:pt idx="255048">
                  <c:v>55.731187840222503</c:v>
                </c:pt>
                <c:pt idx="255049">
                  <c:v>55.731265771823203</c:v>
                </c:pt>
                <c:pt idx="255050">
                  <c:v>55.731343703174403</c:v>
                </c:pt>
                <c:pt idx="255051">
                  <c:v>55.731421634276202</c:v>
                </c:pt>
                <c:pt idx="255052">
                  <c:v>55.731499565128601</c:v>
                </c:pt>
                <c:pt idx="255053">
                  <c:v>55.7315774957315</c:v>
                </c:pt>
                <c:pt idx="255054">
                  <c:v>55.731655426084899</c:v>
                </c:pt>
                <c:pt idx="255055">
                  <c:v>55.731733356188897</c:v>
                </c:pt>
                <c:pt idx="255056">
                  <c:v>55.731811286043502</c:v>
                </c:pt>
                <c:pt idx="255057">
                  <c:v>55.7318892156486</c:v>
                </c:pt>
                <c:pt idx="255058">
                  <c:v>55.731967145004297</c:v>
                </c:pt>
                <c:pt idx="255059">
                  <c:v>55.732045074110502</c:v>
                </c:pt>
                <c:pt idx="255060">
                  <c:v>55.732123002967299</c:v>
                </c:pt>
                <c:pt idx="255061">
                  <c:v>55.732200931574603</c:v>
                </c:pt>
                <c:pt idx="255062">
                  <c:v>55.732278859932499</c:v>
                </c:pt>
                <c:pt idx="255063">
                  <c:v>55.732356788040903</c:v>
                </c:pt>
                <c:pt idx="255064">
                  <c:v>55.732434715899998</c:v>
                </c:pt>
                <c:pt idx="255065">
                  <c:v>55.732512643509502</c:v>
                </c:pt>
                <c:pt idx="255066">
                  <c:v>55.732590570869696</c:v>
                </c:pt>
                <c:pt idx="255067">
                  <c:v>55.732668497980399</c:v>
                </c:pt>
                <c:pt idx="255068">
                  <c:v>55.732746424841601</c:v>
                </c:pt>
                <c:pt idx="255069">
                  <c:v>55.732824351453402</c:v>
                </c:pt>
                <c:pt idx="255070">
                  <c:v>55.732902277815803</c:v>
                </c:pt>
                <c:pt idx="255071">
                  <c:v>55.732980203928797</c:v>
                </c:pt>
                <c:pt idx="255072">
                  <c:v>55.733058129792298</c:v>
                </c:pt>
                <c:pt idx="255073">
                  <c:v>55.733136055406298</c:v>
                </c:pt>
                <c:pt idx="255074">
                  <c:v>55.733213980770998</c:v>
                </c:pt>
                <c:pt idx="255075">
                  <c:v>55.733291905886198</c:v>
                </c:pt>
                <c:pt idx="255076">
                  <c:v>55.733369830751997</c:v>
                </c:pt>
                <c:pt idx="255077">
                  <c:v>55.733447755368303</c:v>
                </c:pt>
                <c:pt idx="255078">
                  <c:v>55.733525679735202</c:v>
                </c:pt>
                <c:pt idx="255079">
                  <c:v>55.7336036038527</c:v>
                </c:pt>
                <c:pt idx="255080">
                  <c:v>55.733681527720798</c:v>
                </c:pt>
                <c:pt idx="255081">
                  <c:v>55.733759451339402</c:v>
                </c:pt>
                <c:pt idx="255082">
                  <c:v>55.7338373747086</c:v>
                </c:pt>
                <c:pt idx="255083">
                  <c:v>55.733915297828403</c:v>
                </c:pt>
                <c:pt idx="255084">
                  <c:v>55.7339932206988</c:v>
                </c:pt>
                <c:pt idx="255085">
                  <c:v>55.734071143319703</c:v>
                </c:pt>
                <c:pt idx="255086">
                  <c:v>55.734149065691199</c:v>
                </c:pt>
                <c:pt idx="255087">
                  <c:v>55.734226987813301</c:v>
                </c:pt>
                <c:pt idx="255088">
                  <c:v>55.734304909686003</c:v>
                </c:pt>
                <c:pt idx="255089">
                  <c:v>55.734382831309198</c:v>
                </c:pt>
                <c:pt idx="255090">
                  <c:v>55.734460752683098</c:v>
                </c:pt>
                <c:pt idx="255091">
                  <c:v>55.734538673807499</c:v>
                </c:pt>
                <c:pt idx="255092">
                  <c:v>55.7346165946824</c:v>
                </c:pt>
                <c:pt idx="255093">
                  <c:v>55.734694515308</c:v>
                </c:pt>
                <c:pt idx="255094">
                  <c:v>55.734772435684199</c:v>
                </c:pt>
                <c:pt idx="255095">
                  <c:v>55.734850355810899</c:v>
                </c:pt>
                <c:pt idx="255096">
                  <c:v>55.734928275688198</c:v>
                </c:pt>
                <c:pt idx="255097">
                  <c:v>55.735006195316103</c:v>
                </c:pt>
                <c:pt idx="255098">
                  <c:v>55.735084114694601</c:v>
                </c:pt>
                <c:pt idx="255099">
                  <c:v>55.735162033823698</c:v>
                </c:pt>
                <c:pt idx="255100">
                  <c:v>55.735239952703402</c:v>
                </c:pt>
                <c:pt idx="255101">
                  <c:v>55.735317871333599</c:v>
                </c:pt>
                <c:pt idx="255102">
                  <c:v>55.735395789714502</c:v>
                </c:pt>
                <c:pt idx="255103">
                  <c:v>55.735473707845898</c:v>
                </c:pt>
                <c:pt idx="255104">
                  <c:v>55.735551625727901</c:v>
                </c:pt>
                <c:pt idx="255105">
                  <c:v>55.735629543360602</c:v>
                </c:pt>
                <c:pt idx="255106">
                  <c:v>55.735707460743797</c:v>
                </c:pt>
                <c:pt idx="255107">
                  <c:v>55.735785377877598</c:v>
                </c:pt>
                <c:pt idx="255108">
                  <c:v>55.735863294761998</c:v>
                </c:pt>
                <c:pt idx="255109">
                  <c:v>55.735941211396998</c:v>
                </c:pt>
                <c:pt idx="255110">
                  <c:v>55.736019127782598</c:v>
                </c:pt>
                <c:pt idx="255111">
                  <c:v>55.736097043918797</c:v>
                </c:pt>
                <c:pt idx="255112">
                  <c:v>55.736174959805503</c:v>
                </c:pt>
                <c:pt idx="255113">
                  <c:v>55.736252875442901</c:v>
                </c:pt>
                <c:pt idx="255114">
                  <c:v>55.736330790830898</c:v>
                </c:pt>
                <c:pt idx="255115">
                  <c:v>55.736408705969502</c:v>
                </c:pt>
                <c:pt idx="255116">
                  <c:v>55.736486620858699</c:v>
                </c:pt>
                <c:pt idx="255117">
                  <c:v>55.736564535498403</c:v>
                </c:pt>
                <c:pt idx="255118">
                  <c:v>55.736642449888798</c:v>
                </c:pt>
                <c:pt idx="255119">
                  <c:v>55.7367203640298</c:v>
                </c:pt>
                <c:pt idx="255120">
                  <c:v>55.736798277921402</c:v>
                </c:pt>
                <c:pt idx="255121">
                  <c:v>55.736876191563603</c:v>
                </c:pt>
                <c:pt idx="255122">
                  <c:v>55.736954104956403</c:v>
                </c:pt>
                <c:pt idx="255123">
                  <c:v>55.737032018099796</c:v>
                </c:pt>
                <c:pt idx="255124">
                  <c:v>55.737109930993803</c:v>
                </c:pt>
                <c:pt idx="255125">
                  <c:v>55.737187843638402</c:v>
                </c:pt>
                <c:pt idx="255126">
                  <c:v>55.7372657560337</c:v>
                </c:pt>
                <c:pt idx="255127">
                  <c:v>55.737343668179498</c:v>
                </c:pt>
                <c:pt idx="255128">
                  <c:v>55.737421580076003</c:v>
                </c:pt>
                <c:pt idx="255129">
                  <c:v>55.737499491723</c:v>
                </c:pt>
                <c:pt idx="255130">
                  <c:v>55.737577403120703</c:v>
                </c:pt>
                <c:pt idx="255131">
                  <c:v>55.737655314268999</c:v>
                </c:pt>
                <c:pt idx="255132">
                  <c:v>55.737733225167901</c:v>
                </c:pt>
                <c:pt idx="255133">
                  <c:v>55.737811135817402</c:v>
                </c:pt>
                <c:pt idx="255134">
                  <c:v>55.737889046217497</c:v>
                </c:pt>
                <c:pt idx="255135">
                  <c:v>55.737966956368297</c:v>
                </c:pt>
                <c:pt idx="255136">
                  <c:v>55.738044866269597</c:v>
                </c:pt>
                <c:pt idx="255137">
                  <c:v>55.738122775921603</c:v>
                </c:pt>
                <c:pt idx="255138">
                  <c:v>55.738200685324202</c:v>
                </c:pt>
                <c:pt idx="255139">
                  <c:v>55.7382785944774</c:v>
                </c:pt>
                <c:pt idx="255140">
                  <c:v>55.738356503381297</c:v>
                </c:pt>
                <c:pt idx="255141">
                  <c:v>55.738434412035701</c:v>
                </c:pt>
                <c:pt idx="255142">
                  <c:v>55.738512320440798</c:v>
                </c:pt>
                <c:pt idx="255143">
                  <c:v>55.7385902285965</c:v>
                </c:pt>
                <c:pt idx="255144">
                  <c:v>55.738668136502802</c:v>
                </c:pt>
                <c:pt idx="255145">
                  <c:v>55.738746044159797</c:v>
                </c:pt>
                <c:pt idx="255146">
                  <c:v>55.738823951567298</c:v>
                </c:pt>
                <c:pt idx="255147">
                  <c:v>55.738901858725498</c:v>
                </c:pt>
                <c:pt idx="255148">
                  <c:v>55.738979765634298</c:v>
                </c:pt>
                <c:pt idx="255149">
                  <c:v>55.739057672293796</c:v>
                </c:pt>
                <c:pt idx="255150">
                  <c:v>55.739135578703902</c:v>
                </c:pt>
                <c:pt idx="255151">
                  <c:v>55.739213484864599</c:v>
                </c:pt>
                <c:pt idx="255152">
                  <c:v>55.739291390775897</c:v>
                </c:pt>
                <c:pt idx="255153">
                  <c:v>55.7393692964379</c:v>
                </c:pt>
                <c:pt idx="255154">
                  <c:v>55.739447201850503</c:v>
                </c:pt>
                <c:pt idx="255155">
                  <c:v>55.739525107013698</c:v>
                </c:pt>
                <c:pt idx="255156">
                  <c:v>55.7396030119275</c:v>
                </c:pt>
                <c:pt idx="255157">
                  <c:v>55.739680916592</c:v>
                </c:pt>
                <c:pt idx="255158">
                  <c:v>55.7397588210072</c:v>
                </c:pt>
                <c:pt idx="255159">
                  <c:v>55.7398367251729</c:v>
                </c:pt>
                <c:pt idx="255160">
                  <c:v>55.739914629089299</c:v>
                </c:pt>
                <c:pt idx="255161">
                  <c:v>55.739992532756403</c:v>
                </c:pt>
                <c:pt idx="255162">
                  <c:v>55.740070436174001</c:v>
                </c:pt>
                <c:pt idx="255163">
                  <c:v>55.740148339342298</c:v>
                </c:pt>
                <c:pt idx="255164">
                  <c:v>55.740226242261301</c:v>
                </c:pt>
                <c:pt idx="255165">
                  <c:v>55.740304144930903</c:v>
                </c:pt>
                <c:pt idx="255166">
                  <c:v>55.740382047351098</c:v>
                </c:pt>
                <c:pt idx="255167">
                  <c:v>55.740459949521998</c:v>
                </c:pt>
                <c:pt idx="255168">
                  <c:v>55.740537851443499</c:v>
                </c:pt>
                <c:pt idx="255169">
                  <c:v>55.740615753115598</c:v>
                </c:pt>
                <c:pt idx="255170">
                  <c:v>55.740693654538397</c:v>
                </c:pt>
                <c:pt idx="255171">
                  <c:v>55.740771555711902</c:v>
                </c:pt>
                <c:pt idx="255172">
                  <c:v>55.740849456635999</c:v>
                </c:pt>
                <c:pt idx="255173">
                  <c:v>55.740927357310703</c:v>
                </c:pt>
                <c:pt idx="255174">
                  <c:v>55.741005257736099</c:v>
                </c:pt>
                <c:pt idx="255175">
                  <c:v>55.741083157912101</c:v>
                </c:pt>
                <c:pt idx="255176">
                  <c:v>55.741161057838802</c:v>
                </c:pt>
                <c:pt idx="255177">
                  <c:v>55.741238957516103</c:v>
                </c:pt>
                <c:pt idx="255178">
                  <c:v>55.741316856944103</c:v>
                </c:pt>
                <c:pt idx="255179">
                  <c:v>55.741394756122702</c:v>
                </c:pt>
                <c:pt idx="255180">
                  <c:v>55.741472655052</c:v>
                </c:pt>
                <c:pt idx="255181">
                  <c:v>55.741550553731898</c:v>
                </c:pt>
                <c:pt idx="255182">
                  <c:v>55.741628452162502</c:v>
                </c:pt>
                <c:pt idx="255183">
                  <c:v>55.741706350343698</c:v>
                </c:pt>
                <c:pt idx="255184">
                  <c:v>55.7417842482756</c:v>
                </c:pt>
                <c:pt idx="255185">
                  <c:v>55.741862145958201</c:v>
                </c:pt>
                <c:pt idx="255186">
                  <c:v>55.741940043391402</c:v>
                </c:pt>
                <c:pt idx="255187">
                  <c:v>55.742017940575302</c:v>
                </c:pt>
                <c:pt idx="255188">
                  <c:v>55.742095837509801</c:v>
                </c:pt>
                <c:pt idx="255189">
                  <c:v>55.742173734194999</c:v>
                </c:pt>
                <c:pt idx="255190">
                  <c:v>55.742251630630797</c:v>
                </c:pt>
                <c:pt idx="255191">
                  <c:v>55.742329526817301</c:v>
                </c:pt>
                <c:pt idx="255192">
                  <c:v>55.742407422754503</c:v>
                </c:pt>
                <c:pt idx="255193">
                  <c:v>55.742485318442299</c:v>
                </c:pt>
                <c:pt idx="255194">
                  <c:v>55.7425632138808</c:v>
                </c:pt>
                <c:pt idx="255195">
                  <c:v>55.742641109069901</c:v>
                </c:pt>
                <c:pt idx="255196">
                  <c:v>55.7427190040097</c:v>
                </c:pt>
                <c:pt idx="255197">
                  <c:v>55.742796898700199</c:v>
                </c:pt>
                <c:pt idx="255198">
                  <c:v>55.742874793141397</c:v>
                </c:pt>
                <c:pt idx="255199">
                  <c:v>55.742952687333201</c:v>
                </c:pt>
                <c:pt idx="255200">
                  <c:v>55.743030581275598</c:v>
                </c:pt>
                <c:pt idx="255201">
                  <c:v>55.7431084749688</c:v>
                </c:pt>
                <c:pt idx="255202">
                  <c:v>55.743186368412601</c:v>
                </c:pt>
                <c:pt idx="255203">
                  <c:v>55.743264261607102</c:v>
                </c:pt>
                <c:pt idx="255204">
                  <c:v>55.743342154552302</c:v>
                </c:pt>
                <c:pt idx="255205">
                  <c:v>55.743420047248101</c:v>
                </c:pt>
                <c:pt idx="255206">
                  <c:v>55.743497939694599</c:v>
                </c:pt>
                <c:pt idx="255207">
                  <c:v>55.743575831891803</c:v>
                </c:pt>
                <c:pt idx="255208">
                  <c:v>55.7436537238396</c:v>
                </c:pt>
                <c:pt idx="255209">
                  <c:v>55.743731615538103</c:v>
                </c:pt>
                <c:pt idx="255210">
                  <c:v>55.743809506987297</c:v>
                </c:pt>
                <c:pt idx="255211">
                  <c:v>55.743887398187198</c:v>
                </c:pt>
                <c:pt idx="255212">
                  <c:v>55.743965289137797</c:v>
                </c:pt>
                <c:pt idx="255213">
                  <c:v>55.744043179838997</c:v>
                </c:pt>
                <c:pt idx="255214">
                  <c:v>55.744121070290902</c:v>
                </c:pt>
                <c:pt idx="255215">
                  <c:v>55.744198960493499</c:v>
                </c:pt>
                <c:pt idx="255216">
                  <c:v>55.744276850446802</c:v>
                </c:pt>
                <c:pt idx="255217">
                  <c:v>55.744354740150698</c:v>
                </c:pt>
                <c:pt idx="255218">
                  <c:v>55.744432629605399</c:v>
                </c:pt>
                <c:pt idx="255219">
                  <c:v>55.744510518810699</c:v>
                </c:pt>
                <c:pt idx="255220">
                  <c:v>55.744588407766699</c:v>
                </c:pt>
                <c:pt idx="255221">
                  <c:v>55.744666296473397</c:v>
                </c:pt>
                <c:pt idx="255222">
                  <c:v>55.744744184930703</c:v>
                </c:pt>
                <c:pt idx="255223">
                  <c:v>55.744822073138799</c:v>
                </c:pt>
                <c:pt idx="255224">
                  <c:v>55.744899961097502</c:v>
                </c:pt>
                <c:pt idx="255225">
                  <c:v>55.744977848806997</c:v>
                </c:pt>
                <c:pt idx="255226">
                  <c:v>55.745055736267098</c:v>
                </c:pt>
                <c:pt idx="255227">
                  <c:v>55.745133623477898</c:v>
                </c:pt>
                <c:pt idx="255228">
                  <c:v>55.745211510439397</c:v>
                </c:pt>
                <c:pt idx="255229">
                  <c:v>55.745289397151602</c:v>
                </c:pt>
                <c:pt idx="255230">
                  <c:v>55.745367283614399</c:v>
                </c:pt>
                <c:pt idx="255231">
                  <c:v>55.745445169828002</c:v>
                </c:pt>
                <c:pt idx="255232">
                  <c:v>55.745523055792297</c:v>
                </c:pt>
                <c:pt idx="255233">
                  <c:v>55.745600941507199</c:v>
                </c:pt>
                <c:pt idx="255234">
                  <c:v>55.745678826972899</c:v>
                </c:pt>
                <c:pt idx="255235">
                  <c:v>55.745756712189198</c:v>
                </c:pt>
                <c:pt idx="255236">
                  <c:v>55.745834597156303</c:v>
                </c:pt>
                <c:pt idx="255237">
                  <c:v>55.745912481874001</c:v>
                </c:pt>
                <c:pt idx="255238">
                  <c:v>55.745990366342497</c:v>
                </c:pt>
                <c:pt idx="255239">
                  <c:v>55.746068250561599</c:v>
                </c:pt>
                <c:pt idx="255240">
                  <c:v>55.7461461345315</c:v>
                </c:pt>
                <c:pt idx="255241">
                  <c:v>55.746224018252001</c:v>
                </c:pt>
                <c:pt idx="255242">
                  <c:v>55.7463019017232</c:v>
                </c:pt>
                <c:pt idx="255243">
                  <c:v>55.746379784945198</c:v>
                </c:pt>
                <c:pt idx="255244">
                  <c:v>55.746457667917802</c:v>
                </c:pt>
                <c:pt idx="255245">
                  <c:v>55.746535550641198</c:v>
                </c:pt>
                <c:pt idx="255246">
                  <c:v>55.746613433115201</c:v>
                </c:pt>
                <c:pt idx="255247">
                  <c:v>55.746691315340001</c:v>
                </c:pt>
                <c:pt idx="255248">
                  <c:v>55.746769197315501</c:v>
                </c:pt>
                <c:pt idx="255249">
                  <c:v>55.746847079041601</c:v>
                </c:pt>
                <c:pt idx="255250">
                  <c:v>55.746924960518498</c:v>
                </c:pt>
                <c:pt idx="255251">
                  <c:v>55.747002841746102</c:v>
                </c:pt>
                <c:pt idx="255252">
                  <c:v>55.747080722724398</c:v>
                </c:pt>
                <c:pt idx="255253">
                  <c:v>55.7471586034534</c:v>
                </c:pt>
                <c:pt idx="255254">
                  <c:v>55.747236483933101</c:v>
                </c:pt>
                <c:pt idx="255255">
                  <c:v>55.7473143641635</c:v>
                </c:pt>
                <c:pt idx="255256">
                  <c:v>55.747392244144699</c:v>
                </c:pt>
                <c:pt idx="255257">
                  <c:v>55.747470123876496</c:v>
                </c:pt>
                <c:pt idx="255258">
                  <c:v>55.7475480033591</c:v>
                </c:pt>
                <c:pt idx="255259">
                  <c:v>55.747625882592402</c:v>
                </c:pt>
                <c:pt idx="255260">
                  <c:v>55.747703761576403</c:v>
                </c:pt>
                <c:pt idx="255261">
                  <c:v>55.747781640311104</c:v>
                </c:pt>
                <c:pt idx="255262">
                  <c:v>55.747859518796503</c:v>
                </c:pt>
                <c:pt idx="255263">
                  <c:v>55.7479373970327</c:v>
                </c:pt>
                <c:pt idx="255264">
                  <c:v>55.748015275019497</c:v>
                </c:pt>
                <c:pt idx="255265">
                  <c:v>55.7480931527571</c:v>
                </c:pt>
                <c:pt idx="255266">
                  <c:v>55.748171030245402</c:v>
                </c:pt>
                <c:pt idx="255267">
                  <c:v>55.748248907484502</c:v>
                </c:pt>
                <c:pt idx="255268">
                  <c:v>55.748326784474202</c:v>
                </c:pt>
                <c:pt idx="255269">
                  <c:v>55.7484046612147</c:v>
                </c:pt>
                <c:pt idx="255270">
                  <c:v>55.748482537705897</c:v>
                </c:pt>
                <c:pt idx="255271">
                  <c:v>55.7485604139478</c:v>
                </c:pt>
                <c:pt idx="255272">
                  <c:v>55.748638289940402</c:v>
                </c:pt>
                <c:pt idx="255273">
                  <c:v>55.748716165683803</c:v>
                </c:pt>
                <c:pt idx="255274">
                  <c:v>55.748794041177902</c:v>
                </c:pt>
                <c:pt idx="255275">
                  <c:v>55.748871916422701</c:v>
                </c:pt>
                <c:pt idx="255276">
                  <c:v>55.748949791418298</c:v>
                </c:pt>
                <c:pt idx="255277">
                  <c:v>55.749027666164601</c:v>
                </c:pt>
                <c:pt idx="255278">
                  <c:v>55.749105540661603</c:v>
                </c:pt>
                <c:pt idx="255279">
                  <c:v>55.749183414909297</c:v>
                </c:pt>
                <c:pt idx="255280">
                  <c:v>55.749261288907803</c:v>
                </c:pt>
                <c:pt idx="255281">
                  <c:v>55.749339162657002</c:v>
                </c:pt>
                <c:pt idx="255282">
                  <c:v>55.749417036156999</c:v>
                </c:pt>
                <c:pt idx="255283">
                  <c:v>55.749494909407602</c:v>
                </c:pt>
                <c:pt idx="255284">
                  <c:v>55.749572782409103</c:v>
                </c:pt>
                <c:pt idx="255285">
                  <c:v>55.749650655161197</c:v>
                </c:pt>
                <c:pt idx="255286">
                  <c:v>55.749728527664097</c:v>
                </c:pt>
                <c:pt idx="255287">
                  <c:v>55.749806399917702</c:v>
                </c:pt>
                <c:pt idx="255288">
                  <c:v>55.749884271922099</c:v>
                </c:pt>
                <c:pt idx="255289">
                  <c:v>55.749962143677102</c:v>
                </c:pt>
                <c:pt idx="255290">
                  <c:v>55.750040015182996</c:v>
                </c:pt>
                <c:pt idx="255291">
                  <c:v>55.750117886439597</c:v>
                </c:pt>
                <c:pt idx="255292">
                  <c:v>55.750195757446903</c:v>
                </c:pt>
                <c:pt idx="255293">
                  <c:v>55.750273628204901</c:v>
                </c:pt>
                <c:pt idx="255294">
                  <c:v>55.750351498713698</c:v>
                </c:pt>
                <c:pt idx="255295">
                  <c:v>55.7504293689733</c:v>
                </c:pt>
                <c:pt idx="255296">
                  <c:v>55.750507238983602</c:v>
                </c:pt>
                <c:pt idx="255297">
                  <c:v>55.750585108744602</c:v>
                </c:pt>
                <c:pt idx="255298">
                  <c:v>55.7506629782564</c:v>
                </c:pt>
                <c:pt idx="255299">
                  <c:v>55.750740847518898</c:v>
                </c:pt>
                <c:pt idx="255300">
                  <c:v>55.750818716532201</c:v>
                </c:pt>
                <c:pt idx="255301">
                  <c:v>55.750896585296204</c:v>
                </c:pt>
                <c:pt idx="255302">
                  <c:v>55.750974453810997</c:v>
                </c:pt>
                <c:pt idx="255303">
                  <c:v>55.751052322076497</c:v>
                </c:pt>
                <c:pt idx="255304">
                  <c:v>55.751130190092802</c:v>
                </c:pt>
                <c:pt idx="255305">
                  <c:v>55.751208057859799</c:v>
                </c:pt>
                <c:pt idx="255306">
                  <c:v>55.751285925377502</c:v>
                </c:pt>
                <c:pt idx="255307">
                  <c:v>55.751363792646103</c:v>
                </c:pt>
                <c:pt idx="255308">
                  <c:v>55.751441659665304</c:v>
                </c:pt>
                <c:pt idx="255309">
                  <c:v>55.751519526435402</c:v>
                </c:pt>
                <c:pt idx="255310">
                  <c:v>55.751597392956199</c:v>
                </c:pt>
                <c:pt idx="255311">
                  <c:v>55.751675259227703</c:v>
                </c:pt>
                <c:pt idx="255312">
                  <c:v>55.751753125249998</c:v>
                </c:pt>
                <c:pt idx="255313">
                  <c:v>55.751830991023098</c:v>
                </c:pt>
                <c:pt idx="255314">
                  <c:v>55.751908856546898</c:v>
                </c:pt>
                <c:pt idx="255315">
                  <c:v>55.751986721821503</c:v>
                </c:pt>
                <c:pt idx="255316">
                  <c:v>55.752064586846799</c:v>
                </c:pt>
                <c:pt idx="255317">
                  <c:v>55.752142451622902</c:v>
                </c:pt>
                <c:pt idx="255318">
                  <c:v>55.752220316149803</c:v>
                </c:pt>
                <c:pt idx="255319">
                  <c:v>55.752298180427402</c:v>
                </c:pt>
                <c:pt idx="255320">
                  <c:v>55.752376044455801</c:v>
                </c:pt>
                <c:pt idx="255321">
                  <c:v>55.752453908234997</c:v>
                </c:pt>
                <c:pt idx="255322">
                  <c:v>55.7525317717649</c:v>
                </c:pt>
                <c:pt idx="255323">
                  <c:v>55.752609635045602</c:v>
                </c:pt>
                <c:pt idx="255324">
                  <c:v>55.752687498077002</c:v>
                </c:pt>
                <c:pt idx="255325">
                  <c:v>55.7527653608592</c:v>
                </c:pt>
                <c:pt idx="255326">
                  <c:v>55.752843223392198</c:v>
                </c:pt>
                <c:pt idx="255327">
                  <c:v>55.752921085676</c:v>
                </c:pt>
                <c:pt idx="255328">
                  <c:v>55.752998947710502</c:v>
                </c:pt>
                <c:pt idx="255329">
                  <c:v>55.753076809495802</c:v>
                </c:pt>
                <c:pt idx="255330">
                  <c:v>55.753154671031901</c:v>
                </c:pt>
                <c:pt idx="255331">
                  <c:v>55.753232532318698</c:v>
                </c:pt>
                <c:pt idx="255332">
                  <c:v>55.753310393356301</c:v>
                </c:pt>
                <c:pt idx="255333">
                  <c:v>55.753388254144703</c:v>
                </c:pt>
                <c:pt idx="255334">
                  <c:v>55.753466114683903</c:v>
                </c:pt>
                <c:pt idx="255335">
                  <c:v>55.753543974973802</c:v>
                </c:pt>
                <c:pt idx="255336">
                  <c:v>55.753621835014499</c:v>
                </c:pt>
                <c:pt idx="255337">
                  <c:v>55.753699694806002</c:v>
                </c:pt>
                <c:pt idx="255338">
                  <c:v>55.753777554348297</c:v>
                </c:pt>
                <c:pt idx="255339">
                  <c:v>55.753855413641297</c:v>
                </c:pt>
                <c:pt idx="255340">
                  <c:v>55.753933272685103</c:v>
                </c:pt>
                <c:pt idx="255341">
                  <c:v>55.7540111314797</c:v>
                </c:pt>
                <c:pt idx="255342">
                  <c:v>55.754088990025103</c:v>
                </c:pt>
                <c:pt idx="255343">
                  <c:v>55.754166848321297</c:v>
                </c:pt>
                <c:pt idx="255344">
                  <c:v>55.754244706368198</c:v>
                </c:pt>
                <c:pt idx="255345">
                  <c:v>55.754322564166003</c:v>
                </c:pt>
                <c:pt idx="255346">
                  <c:v>55.7544004217145</c:v>
                </c:pt>
                <c:pt idx="255347">
                  <c:v>55.754478279013803</c:v>
                </c:pt>
                <c:pt idx="255348">
                  <c:v>55.754556136063897</c:v>
                </c:pt>
                <c:pt idx="255349">
                  <c:v>55.754633992864697</c:v>
                </c:pt>
                <c:pt idx="255350">
                  <c:v>55.754711849416402</c:v>
                </c:pt>
                <c:pt idx="255351">
                  <c:v>55.754789705718899</c:v>
                </c:pt>
                <c:pt idx="255352">
                  <c:v>55.754867561772102</c:v>
                </c:pt>
                <c:pt idx="255353">
                  <c:v>55.754945417576103</c:v>
                </c:pt>
                <c:pt idx="255354">
                  <c:v>55.755023273130902</c:v>
                </c:pt>
                <c:pt idx="255355">
                  <c:v>55.7551011284366</c:v>
                </c:pt>
                <c:pt idx="255356">
                  <c:v>55.755178983493003</c:v>
                </c:pt>
                <c:pt idx="255357">
                  <c:v>55.755256838300099</c:v>
                </c:pt>
                <c:pt idx="255358">
                  <c:v>55.755334692858099</c:v>
                </c:pt>
                <c:pt idx="255359">
                  <c:v>55.755412547166898</c:v>
                </c:pt>
                <c:pt idx="255360">
                  <c:v>55.755490401226503</c:v>
                </c:pt>
                <c:pt idx="255361">
                  <c:v>55.755568255036899</c:v>
                </c:pt>
                <c:pt idx="255362">
                  <c:v>55.755646108598</c:v>
                </c:pt>
                <c:pt idx="255363">
                  <c:v>55.75572396191</c:v>
                </c:pt>
                <c:pt idx="255364">
                  <c:v>55.755801814972799</c:v>
                </c:pt>
                <c:pt idx="255365">
                  <c:v>55.755879667786303</c:v>
                </c:pt>
                <c:pt idx="255366">
                  <c:v>55.755957520350698</c:v>
                </c:pt>
                <c:pt idx="255367">
                  <c:v>55.756035372665899</c:v>
                </c:pt>
                <c:pt idx="255368">
                  <c:v>55.756113224731898</c:v>
                </c:pt>
                <c:pt idx="255369">
                  <c:v>55.756191076548603</c:v>
                </c:pt>
                <c:pt idx="255370">
                  <c:v>55.756268928116199</c:v>
                </c:pt>
                <c:pt idx="255371">
                  <c:v>55.756346779434601</c:v>
                </c:pt>
                <c:pt idx="255372">
                  <c:v>55.756424630503801</c:v>
                </c:pt>
                <c:pt idx="255373">
                  <c:v>55.7565024813238</c:v>
                </c:pt>
                <c:pt idx="255374">
                  <c:v>55.756580331894497</c:v>
                </c:pt>
                <c:pt idx="255375">
                  <c:v>55.756658182216199</c:v>
                </c:pt>
                <c:pt idx="255376">
                  <c:v>55.7567360322886</c:v>
                </c:pt>
                <c:pt idx="255377">
                  <c:v>55.7568138821118</c:v>
                </c:pt>
                <c:pt idx="255378">
                  <c:v>55.756891731685798</c:v>
                </c:pt>
                <c:pt idx="255379">
                  <c:v>55.756969581010601</c:v>
                </c:pt>
                <c:pt idx="255380">
                  <c:v>55.757047430086303</c:v>
                </c:pt>
                <c:pt idx="255381">
                  <c:v>55.757125278912802</c:v>
                </c:pt>
                <c:pt idx="255382">
                  <c:v>55.757203127490001</c:v>
                </c:pt>
                <c:pt idx="255383">
                  <c:v>55.757280975818098</c:v>
                </c:pt>
                <c:pt idx="255384">
                  <c:v>55.757358823897</c:v>
                </c:pt>
                <c:pt idx="255385">
                  <c:v>55.757436671726801</c:v>
                </c:pt>
                <c:pt idx="255386">
                  <c:v>55.7575145193073</c:v>
                </c:pt>
                <c:pt idx="255387">
                  <c:v>55.757592366638697</c:v>
                </c:pt>
                <c:pt idx="255388">
                  <c:v>55.7576702137208</c:v>
                </c:pt>
                <c:pt idx="255389">
                  <c:v>55.757748060553801</c:v>
                </c:pt>
                <c:pt idx="255390">
                  <c:v>55.757825907137601</c:v>
                </c:pt>
                <c:pt idx="255391">
                  <c:v>55.757903753472199</c:v>
                </c:pt>
                <c:pt idx="255392">
                  <c:v>55.757981599557702</c:v>
                </c:pt>
                <c:pt idx="255393">
                  <c:v>55.758059445393997</c:v>
                </c:pt>
                <c:pt idx="255394">
                  <c:v>55.758137290981097</c:v>
                </c:pt>
                <c:pt idx="255395">
                  <c:v>55.758215136319002</c:v>
                </c:pt>
                <c:pt idx="255396">
                  <c:v>55.758292981407699</c:v>
                </c:pt>
                <c:pt idx="255397">
                  <c:v>55.758370826247301</c:v>
                </c:pt>
                <c:pt idx="255398">
                  <c:v>55.758448670837701</c:v>
                </c:pt>
                <c:pt idx="255399">
                  <c:v>55.7585265151789</c:v>
                </c:pt>
                <c:pt idx="255400">
                  <c:v>55.758604359270898</c:v>
                </c:pt>
                <c:pt idx="255401">
                  <c:v>55.7586822031138</c:v>
                </c:pt>
                <c:pt idx="255402">
                  <c:v>55.758760046707501</c:v>
                </c:pt>
                <c:pt idx="255403">
                  <c:v>55.758837890052</c:v>
                </c:pt>
                <c:pt idx="255404">
                  <c:v>55.758915733147397</c:v>
                </c:pt>
                <c:pt idx="255405">
                  <c:v>55.7589935759936</c:v>
                </c:pt>
                <c:pt idx="255406">
                  <c:v>55.759071418590601</c:v>
                </c:pt>
                <c:pt idx="255407">
                  <c:v>55.7591492609385</c:v>
                </c:pt>
                <c:pt idx="255408">
                  <c:v>55.759227103037198</c:v>
                </c:pt>
                <c:pt idx="255409">
                  <c:v>55.759304944886701</c:v>
                </c:pt>
                <c:pt idx="255410">
                  <c:v>55.759382786487002</c:v>
                </c:pt>
                <c:pt idx="255411">
                  <c:v>55.759460627838202</c:v>
                </c:pt>
                <c:pt idx="255412">
                  <c:v>55.759538468940299</c:v>
                </c:pt>
                <c:pt idx="255413">
                  <c:v>55.759616309793103</c:v>
                </c:pt>
                <c:pt idx="255414">
                  <c:v>55.759694150396903</c:v>
                </c:pt>
                <c:pt idx="255415">
                  <c:v>55.759771990751403</c:v>
                </c:pt>
                <c:pt idx="255416">
                  <c:v>55.759849830856801</c:v>
                </c:pt>
                <c:pt idx="255417">
                  <c:v>55.759927670712997</c:v>
                </c:pt>
                <c:pt idx="255418">
                  <c:v>55.760005510320099</c:v>
                </c:pt>
                <c:pt idx="255419">
                  <c:v>55.760083349677998</c:v>
                </c:pt>
                <c:pt idx="255420">
                  <c:v>55.760161188786697</c:v>
                </c:pt>
                <c:pt idx="255421">
                  <c:v>55.7602390276463</c:v>
                </c:pt>
                <c:pt idx="255422">
                  <c:v>55.760316866256801</c:v>
                </c:pt>
                <c:pt idx="255423">
                  <c:v>55.760394704618101</c:v>
                </c:pt>
                <c:pt idx="255424">
                  <c:v>55.760472542730199</c:v>
                </c:pt>
                <c:pt idx="255425">
                  <c:v>55.760550380593202</c:v>
                </c:pt>
                <c:pt idx="255426">
                  <c:v>55.760628218207003</c:v>
                </c:pt>
                <c:pt idx="255427">
                  <c:v>55.760706055571703</c:v>
                </c:pt>
                <c:pt idx="255428">
                  <c:v>55.760783892687201</c:v>
                </c:pt>
                <c:pt idx="255429">
                  <c:v>55.760861729553604</c:v>
                </c:pt>
                <c:pt idx="255430">
                  <c:v>55.760939566170897</c:v>
                </c:pt>
                <c:pt idx="255431">
                  <c:v>55.761017402538897</c:v>
                </c:pt>
                <c:pt idx="255432">
                  <c:v>55.761095238657902</c:v>
                </c:pt>
                <c:pt idx="255433">
                  <c:v>55.761173074527697</c:v>
                </c:pt>
                <c:pt idx="255434">
                  <c:v>55.761250910148298</c:v>
                </c:pt>
                <c:pt idx="255435">
                  <c:v>55.761328745519798</c:v>
                </c:pt>
                <c:pt idx="255436">
                  <c:v>55.761406580642202</c:v>
                </c:pt>
                <c:pt idx="255437">
                  <c:v>55.761484415515397</c:v>
                </c:pt>
                <c:pt idx="255438">
                  <c:v>55.761562250139399</c:v>
                </c:pt>
                <c:pt idx="255439">
                  <c:v>55.761640084514397</c:v>
                </c:pt>
                <c:pt idx="255440">
                  <c:v>55.761717918640102</c:v>
                </c:pt>
                <c:pt idx="255441">
                  <c:v>55.761795752516797</c:v>
                </c:pt>
                <c:pt idx="255442">
                  <c:v>55.761873586144297</c:v>
                </c:pt>
                <c:pt idx="255443">
                  <c:v>55.761951419522703</c:v>
                </c:pt>
                <c:pt idx="255444">
                  <c:v>55.762029252651899</c:v>
                </c:pt>
                <c:pt idx="255445">
                  <c:v>55.762107085532001</c:v>
                </c:pt>
                <c:pt idx="255446">
                  <c:v>55.762184918163001</c:v>
                </c:pt>
                <c:pt idx="255447">
                  <c:v>55.762262750544799</c:v>
                </c:pt>
                <c:pt idx="255448">
                  <c:v>55.762340582677503</c:v>
                </c:pt>
                <c:pt idx="255449">
                  <c:v>55.762418414560997</c:v>
                </c:pt>
                <c:pt idx="255450">
                  <c:v>55.762496246195397</c:v>
                </c:pt>
                <c:pt idx="255451">
                  <c:v>55.762574077580702</c:v>
                </c:pt>
                <c:pt idx="255452">
                  <c:v>55.762651908716897</c:v>
                </c:pt>
                <c:pt idx="255453">
                  <c:v>55.762729739603898</c:v>
                </c:pt>
                <c:pt idx="255454">
                  <c:v>55.762807570241797</c:v>
                </c:pt>
                <c:pt idx="255455">
                  <c:v>55.762885400630601</c:v>
                </c:pt>
                <c:pt idx="255456">
                  <c:v>55.762963230770197</c:v>
                </c:pt>
                <c:pt idx="255457">
                  <c:v>55.763041060660697</c:v>
                </c:pt>
                <c:pt idx="255458">
                  <c:v>55.763118890302103</c:v>
                </c:pt>
                <c:pt idx="255459">
                  <c:v>55.763196719694399</c:v>
                </c:pt>
                <c:pt idx="255460">
                  <c:v>55.763274548837501</c:v>
                </c:pt>
                <c:pt idx="255461">
                  <c:v>55.763352377731501</c:v>
                </c:pt>
                <c:pt idx="255462">
                  <c:v>55.763430206376398</c:v>
                </c:pt>
                <c:pt idx="255463">
                  <c:v>55.763508034772201</c:v>
                </c:pt>
                <c:pt idx="255464">
                  <c:v>55.763585862918802</c:v>
                </c:pt>
                <c:pt idx="255465">
                  <c:v>55.763663690816301</c:v>
                </c:pt>
                <c:pt idx="255466">
                  <c:v>55.763741518464698</c:v>
                </c:pt>
                <c:pt idx="255467">
                  <c:v>55.763819345864</c:v>
                </c:pt>
                <c:pt idx="255468">
                  <c:v>55.7638971730142</c:v>
                </c:pt>
                <c:pt idx="255469">
                  <c:v>55.763974999915199</c:v>
                </c:pt>
                <c:pt idx="255470">
                  <c:v>55.764052826567202</c:v>
                </c:pt>
                <c:pt idx="255471">
                  <c:v>55.764130652970003</c:v>
                </c:pt>
                <c:pt idx="255472">
                  <c:v>55.764208479123702</c:v>
                </c:pt>
                <c:pt idx="255473">
                  <c:v>55.7642863050283</c:v>
                </c:pt>
                <c:pt idx="255474">
                  <c:v>55.764364130683703</c:v>
                </c:pt>
                <c:pt idx="255475">
                  <c:v>55.764441956090103</c:v>
                </c:pt>
                <c:pt idx="255476">
                  <c:v>55.764519781247301</c:v>
                </c:pt>
                <c:pt idx="255477">
                  <c:v>55.764597606155498</c:v>
                </c:pt>
                <c:pt idx="255478">
                  <c:v>55.764675430814499</c:v>
                </c:pt>
                <c:pt idx="255479">
                  <c:v>55.764753255224399</c:v>
                </c:pt>
                <c:pt idx="255480">
                  <c:v>55.764831079385203</c:v>
                </c:pt>
                <c:pt idx="255481">
                  <c:v>55.764908903296899</c:v>
                </c:pt>
                <c:pt idx="255482">
                  <c:v>55.764986726959499</c:v>
                </c:pt>
                <c:pt idx="255483">
                  <c:v>55.765064550372998</c:v>
                </c:pt>
                <c:pt idx="255484">
                  <c:v>55.765142373537302</c:v>
                </c:pt>
                <c:pt idx="255485">
                  <c:v>55.765220196452603</c:v>
                </c:pt>
                <c:pt idx="255486">
                  <c:v>55.765298019118802</c:v>
                </c:pt>
                <c:pt idx="255487">
                  <c:v>55.7653758415358</c:v>
                </c:pt>
                <c:pt idx="255488">
                  <c:v>55.765453663703802</c:v>
                </c:pt>
                <c:pt idx="255489">
                  <c:v>55.765531485622702</c:v>
                </c:pt>
                <c:pt idx="255490">
                  <c:v>55.765609307292401</c:v>
                </c:pt>
                <c:pt idx="255491">
                  <c:v>55.765687128713097</c:v>
                </c:pt>
                <c:pt idx="255492">
                  <c:v>55.765764949884598</c:v>
                </c:pt>
                <c:pt idx="255493">
                  <c:v>55.765842770807097</c:v>
                </c:pt>
                <c:pt idx="255494">
                  <c:v>55.765920591480501</c:v>
                </c:pt>
                <c:pt idx="255495">
                  <c:v>55.765998411904697</c:v>
                </c:pt>
                <c:pt idx="255496">
                  <c:v>55.766076232079897</c:v>
                </c:pt>
                <c:pt idx="255497">
                  <c:v>55.766154052006002</c:v>
                </c:pt>
                <c:pt idx="255498">
                  <c:v>55.766231871682898</c:v>
                </c:pt>
                <c:pt idx="255499">
                  <c:v>55.766309691110798</c:v>
                </c:pt>
                <c:pt idx="255500">
                  <c:v>55.766387510289597</c:v>
                </c:pt>
                <c:pt idx="255501">
                  <c:v>55.766465329219301</c:v>
                </c:pt>
                <c:pt idx="255502">
                  <c:v>55.766543147899903</c:v>
                </c:pt>
                <c:pt idx="255503">
                  <c:v>55.766620966331402</c:v>
                </c:pt>
                <c:pt idx="255504">
                  <c:v>55.766698784513899</c:v>
                </c:pt>
                <c:pt idx="255505">
                  <c:v>55.766776602447202</c:v>
                </c:pt>
                <c:pt idx="255506">
                  <c:v>55.766854420131402</c:v>
                </c:pt>
                <c:pt idx="255507">
                  <c:v>55.7669322375666</c:v>
                </c:pt>
                <c:pt idx="255508">
                  <c:v>55.767010054752703</c:v>
                </c:pt>
                <c:pt idx="255509">
                  <c:v>55.767087871689696</c:v>
                </c:pt>
                <c:pt idx="255510">
                  <c:v>55.767165688377602</c:v>
                </c:pt>
                <c:pt idx="255511">
                  <c:v>55.767243504816399</c:v>
                </c:pt>
                <c:pt idx="255512">
                  <c:v>55.767321321006101</c:v>
                </c:pt>
                <c:pt idx="255513">
                  <c:v>55.7673991369468</c:v>
                </c:pt>
                <c:pt idx="255514">
                  <c:v>55.767476952638397</c:v>
                </c:pt>
                <c:pt idx="255515">
                  <c:v>55.767554768080899</c:v>
                </c:pt>
                <c:pt idx="255516">
                  <c:v>55.767632583274299</c:v>
                </c:pt>
                <c:pt idx="255517">
                  <c:v>55.767710398218597</c:v>
                </c:pt>
                <c:pt idx="255518">
                  <c:v>55.7677882129138</c:v>
                </c:pt>
                <c:pt idx="255519">
                  <c:v>55.76786602736</c:v>
                </c:pt>
                <c:pt idx="255520">
                  <c:v>55.767943841557098</c:v>
                </c:pt>
                <c:pt idx="255521">
                  <c:v>55.768021655505102</c:v>
                </c:pt>
                <c:pt idx="255522">
                  <c:v>55.768099469204103</c:v>
                </c:pt>
                <c:pt idx="255523">
                  <c:v>55.768177282654001</c:v>
                </c:pt>
                <c:pt idx="255524">
                  <c:v>55.768255095854798</c:v>
                </c:pt>
                <c:pt idx="255525">
                  <c:v>55.768332908806499</c:v>
                </c:pt>
                <c:pt idx="255526">
                  <c:v>55.768410721509099</c:v>
                </c:pt>
                <c:pt idx="255527">
                  <c:v>55.768488533962703</c:v>
                </c:pt>
                <c:pt idx="255528">
                  <c:v>55.768566346167198</c:v>
                </c:pt>
                <c:pt idx="255529">
                  <c:v>55.768644158122697</c:v>
                </c:pt>
                <c:pt idx="255530">
                  <c:v>55.768721969829002</c:v>
                </c:pt>
                <c:pt idx="255531">
                  <c:v>55.768799781286297</c:v>
                </c:pt>
                <c:pt idx="255532">
                  <c:v>55.768877592494597</c:v>
                </c:pt>
                <c:pt idx="255533">
                  <c:v>55.768955403453703</c:v>
                </c:pt>
                <c:pt idx="255534">
                  <c:v>55.769033214163798</c:v>
                </c:pt>
                <c:pt idx="255535">
                  <c:v>55.769111024624898</c:v>
                </c:pt>
                <c:pt idx="255536">
                  <c:v>55.769188834836797</c:v>
                </c:pt>
                <c:pt idx="255537">
                  <c:v>55.769266644799799</c:v>
                </c:pt>
                <c:pt idx="255538">
                  <c:v>55.7693444545136</c:v>
                </c:pt>
                <c:pt idx="255539">
                  <c:v>55.769422263978399</c:v>
                </c:pt>
                <c:pt idx="255540">
                  <c:v>55.769500073194102</c:v>
                </c:pt>
                <c:pt idx="255541">
                  <c:v>55.769577882160803</c:v>
                </c:pt>
                <c:pt idx="255542">
                  <c:v>55.769655690878402</c:v>
                </c:pt>
                <c:pt idx="255543">
                  <c:v>55.769733499346898</c:v>
                </c:pt>
                <c:pt idx="255544">
                  <c:v>55.7698113075664</c:v>
                </c:pt>
                <c:pt idx="255545">
                  <c:v>55.769889115536799</c:v>
                </c:pt>
                <c:pt idx="255546">
                  <c:v>55.769966923258202</c:v>
                </c:pt>
                <c:pt idx="255547">
                  <c:v>55.770044730730497</c:v>
                </c:pt>
                <c:pt idx="255548">
                  <c:v>55.770122537953803</c:v>
                </c:pt>
                <c:pt idx="255549">
                  <c:v>55.770200344928</c:v>
                </c:pt>
                <c:pt idx="255550">
                  <c:v>55.770278151653102</c:v>
                </c:pt>
                <c:pt idx="255551">
                  <c:v>55.770355958129201</c:v>
                </c:pt>
                <c:pt idx="255552">
                  <c:v>55.770433764356298</c:v>
                </c:pt>
                <c:pt idx="255553">
                  <c:v>55.7705115703343</c:v>
                </c:pt>
                <c:pt idx="255554">
                  <c:v>55.770589376063299</c:v>
                </c:pt>
                <c:pt idx="255555">
                  <c:v>55.770667181543203</c:v>
                </c:pt>
                <c:pt idx="255556">
                  <c:v>55.770744986773998</c:v>
                </c:pt>
                <c:pt idx="255557">
                  <c:v>55.770822791755798</c:v>
                </c:pt>
                <c:pt idx="255558">
                  <c:v>55.770900596488602</c:v>
                </c:pt>
                <c:pt idx="255559">
                  <c:v>55.770978400972297</c:v>
                </c:pt>
                <c:pt idx="255560">
                  <c:v>55.771056205206897</c:v>
                </c:pt>
                <c:pt idx="255561">
                  <c:v>55.7711340091926</c:v>
                </c:pt>
                <c:pt idx="255562">
                  <c:v>55.771211812929103</c:v>
                </c:pt>
                <c:pt idx="255563">
                  <c:v>55.771289616416702</c:v>
                </c:pt>
                <c:pt idx="255564">
                  <c:v>55.771367419655199</c:v>
                </c:pt>
                <c:pt idx="255565">
                  <c:v>55.771445222644601</c:v>
                </c:pt>
                <c:pt idx="255566">
                  <c:v>55.771523025385001</c:v>
                </c:pt>
                <c:pt idx="255567">
                  <c:v>55.771600827876398</c:v>
                </c:pt>
                <c:pt idx="255568">
                  <c:v>55.7716786301187</c:v>
                </c:pt>
                <c:pt idx="255569">
                  <c:v>55.771756432111999</c:v>
                </c:pt>
                <c:pt idx="255570">
                  <c:v>55.771834233856303</c:v>
                </c:pt>
                <c:pt idx="255571">
                  <c:v>55.771912035351498</c:v>
                </c:pt>
                <c:pt idx="255572">
                  <c:v>55.771989836597697</c:v>
                </c:pt>
                <c:pt idx="255573">
                  <c:v>55.772067637594901</c:v>
                </c:pt>
                <c:pt idx="255574">
                  <c:v>55.772145438343003</c:v>
                </c:pt>
                <c:pt idx="255575">
                  <c:v>55.772223238842102</c:v>
                </c:pt>
                <c:pt idx="255576">
                  <c:v>55.772301039092099</c:v>
                </c:pt>
                <c:pt idx="255577">
                  <c:v>55.772378839093101</c:v>
                </c:pt>
                <c:pt idx="255578">
                  <c:v>55.7724566388451</c:v>
                </c:pt>
                <c:pt idx="255579">
                  <c:v>55.772534438348103</c:v>
                </c:pt>
                <c:pt idx="255580">
                  <c:v>55.772612237601997</c:v>
                </c:pt>
                <c:pt idx="255581">
                  <c:v>55.772690036606903</c:v>
                </c:pt>
                <c:pt idx="255582">
                  <c:v>55.772767835362799</c:v>
                </c:pt>
                <c:pt idx="255583">
                  <c:v>55.772845633869601</c:v>
                </c:pt>
                <c:pt idx="255584">
                  <c:v>55.772923432127499</c:v>
                </c:pt>
                <c:pt idx="255585">
                  <c:v>55.773001230136202</c:v>
                </c:pt>
                <c:pt idx="255586">
                  <c:v>55.773079027896003</c:v>
                </c:pt>
                <c:pt idx="255587">
                  <c:v>55.773156825406801</c:v>
                </c:pt>
                <c:pt idx="255588">
                  <c:v>55.773234622668497</c:v>
                </c:pt>
                <c:pt idx="255589">
                  <c:v>55.773312419681197</c:v>
                </c:pt>
                <c:pt idx="255590">
                  <c:v>55.773390216444902</c:v>
                </c:pt>
                <c:pt idx="255591">
                  <c:v>55.773468012959498</c:v>
                </c:pt>
                <c:pt idx="255592">
                  <c:v>55.773545809225197</c:v>
                </c:pt>
                <c:pt idx="255593">
                  <c:v>55.773623605241802</c:v>
                </c:pt>
                <c:pt idx="255594">
                  <c:v>55.773701401009397</c:v>
                </c:pt>
                <c:pt idx="255595">
                  <c:v>55.773779196527997</c:v>
                </c:pt>
                <c:pt idx="255596">
                  <c:v>55.773856991797601</c:v>
                </c:pt>
                <c:pt idx="255597">
                  <c:v>55.773934786818103</c:v>
                </c:pt>
                <c:pt idx="255598">
                  <c:v>55.774012581589602</c:v>
                </c:pt>
                <c:pt idx="255599">
                  <c:v>55.774090376112198</c:v>
                </c:pt>
                <c:pt idx="255600">
                  <c:v>55.7741681703857</c:v>
                </c:pt>
                <c:pt idx="255601">
                  <c:v>55.774245964410198</c:v>
                </c:pt>
                <c:pt idx="255602">
                  <c:v>55.774323758185702</c:v>
                </c:pt>
                <c:pt idx="255603">
                  <c:v>55.774401551712103</c:v>
                </c:pt>
                <c:pt idx="255604">
                  <c:v>55.774479344989601</c:v>
                </c:pt>
                <c:pt idx="255605">
                  <c:v>55.774557138018103</c:v>
                </c:pt>
                <c:pt idx="255606">
                  <c:v>55.774634930797497</c:v>
                </c:pt>
                <c:pt idx="255607">
                  <c:v>55.774712723328001</c:v>
                </c:pt>
                <c:pt idx="255608">
                  <c:v>55.774790515609403</c:v>
                </c:pt>
                <c:pt idx="255609">
                  <c:v>55.774868307641803</c:v>
                </c:pt>
                <c:pt idx="255610">
                  <c:v>55.7749460994252</c:v>
                </c:pt>
                <c:pt idx="255611">
                  <c:v>55.775023890959702</c:v>
                </c:pt>
                <c:pt idx="255612">
                  <c:v>55.775101682245101</c:v>
                </c:pt>
                <c:pt idx="255613">
                  <c:v>55.775179473281497</c:v>
                </c:pt>
                <c:pt idx="255614">
                  <c:v>55.775257264068898</c:v>
                </c:pt>
                <c:pt idx="255615">
                  <c:v>55.775335054607297</c:v>
                </c:pt>
                <c:pt idx="255616">
                  <c:v>55.775412844896699</c:v>
                </c:pt>
                <c:pt idx="255617">
                  <c:v>55.7754906349371</c:v>
                </c:pt>
                <c:pt idx="255618">
                  <c:v>55.775568424728498</c:v>
                </c:pt>
                <c:pt idx="255619">
                  <c:v>55.7756462142709</c:v>
                </c:pt>
                <c:pt idx="255620">
                  <c:v>55.775724003564299</c:v>
                </c:pt>
                <c:pt idx="255621">
                  <c:v>55.775801792608803</c:v>
                </c:pt>
                <c:pt idx="255622">
                  <c:v>55.775879581404197</c:v>
                </c:pt>
                <c:pt idx="255623">
                  <c:v>55.775957369950603</c:v>
                </c:pt>
                <c:pt idx="255624">
                  <c:v>55.776035158248</c:v>
                </c:pt>
                <c:pt idx="255625">
                  <c:v>55.7761129462965</c:v>
                </c:pt>
                <c:pt idx="255626">
                  <c:v>55.776190734095898</c:v>
                </c:pt>
                <c:pt idx="255627">
                  <c:v>55.776268521646401</c:v>
                </c:pt>
                <c:pt idx="255628">
                  <c:v>55.776346308947801</c:v>
                </c:pt>
                <c:pt idx="255629">
                  <c:v>55.776424096000298</c:v>
                </c:pt>
                <c:pt idx="255630">
                  <c:v>55.7765018828038</c:v>
                </c:pt>
                <c:pt idx="255631">
                  <c:v>55.776579669358298</c:v>
                </c:pt>
                <c:pt idx="255632">
                  <c:v>55.776657455663802</c:v>
                </c:pt>
                <c:pt idx="255633">
                  <c:v>55.776735241720303</c:v>
                </c:pt>
                <c:pt idx="255634">
                  <c:v>55.776813027527801</c:v>
                </c:pt>
                <c:pt idx="255635">
                  <c:v>55.776890813086403</c:v>
                </c:pt>
                <c:pt idx="255636">
                  <c:v>55.776968598395896</c:v>
                </c:pt>
                <c:pt idx="255637">
                  <c:v>55.777046383456501</c:v>
                </c:pt>
                <c:pt idx="255638">
                  <c:v>55.777124168268102</c:v>
                </c:pt>
                <c:pt idx="255639">
                  <c:v>55.777201952830701</c:v>
                </c:pt>
                <c:pt idx="255640">
                  <c:v>55.777279737144397</c:v>
                </c:pt>
                <c:pt idx="255641">
                  <c:v>55.777357521208998</c:v>
                </c:pt>
                <c:pt idx="255642">
                  <c:v>55.777435305024703</c:v>
                </c:pt>
                <c:pt idx="255643">
                  <c:v>55.777513088591398</c:v>
                </c:pt>
                <c:pt idx="255644">
                  <c:v>55.777590871909098</c:v>
                </c:pt>
                <c:pt idx="255645">
                  <c:v>55.777668654977802</c:v>
                </c:pt>
                <c:pt idx="255646">
                  <c:v>55.777746437797603</c:v>
                </c:pt>
                <c:pt idx="255647">
                  <c:v>55.777824220368402</c:v>
                </c:pt>
                <c:pt idx="255648">
                  <c:v>55.777902002690197</c:v>
                </c:pt>
                <c:pt idx="255649">
                  <c:v>55.777979784762998</c:v>
                </c:pt>
                <c:pt idx="255650">
                  <c:v>55.778057566586902</c:v>
                </c:pt>
                <c:pt idx="255651">
                  <c:v>55.778135348161797</c:v>
                </c:pt>
                <c:pt idx="255652">
                  <c:v>55.778213129487703</c:v>
                </c:pt>
                <c:pt idx="255653">
                  <c:v>55.7782909105646</c:v>
                </c:pt>
                <c:pt idx="255654">
                  <c:v>55.7783686913926</c:v>
                </c:pt>
                <c:pt idx="255655">
                  <c:v>55.778446471971598</c:v>
                </c:pt>
                <c:pt idx="255656">
                  <c:v>55.778524252301601</c:v>
                </c:pt>
                <c:pt idx="255657">
                  <c:v>55.7786020323827</c:v>
                </c:pt>
                <c:pt idx="255658">
                  <c:v>55.778679812214797</c:v>
                </c:pt>
                <c:pt idx="255659">
                  <c:v>55.778757591797998</c:v>
                </c:pt>
                <c:pt idx="255660">
                  <c:v>55.778835371132097</c:v>
                </c:pt>
                <c:pt idx="255661">
                  <c:v>55.778913150217299</c:v>
                </c:pt>
                <c:pt idx="255662">
                  <c:v>55.778990929053599</c:v>
                </c:pt>
                <c:pt idx="255663">
                  <c:v>55.779068707640803</c:v>
                </c:pt>
                <c:pt idx="255664">
                  <c:v>55.779146485979197</c:v>
                </c:pt>
                <c:pt idx="255665">
                  <c:v>55.779224264068503</c:v>
                </c:pt>
                <c:pt idx="255666">
                  <c:v>55.779302041908899</c:v>
                </c:pt>
                <c:pt idx="255667">
                  <c:v>55.779379819500299</c:v>
                </c:pt>
                <c:pt idx="255668">
                  <c:v>55.779457596842803</c:v>
                </c:pt>
                <c:pt idx="255669">
                  <c:v>55.779535373936298</c:v>
                </c:pt>
                <c:pt idx="255670">
                  <c:v>55.779613150780897</c:v>
                </c:pt>
                <c:pt idx="255671">
                  <c:v>55.7796909273765</c:v>
                </c:pt>
                <c:pt idx="255672">
                  <c:v>55.7797687037231</c:v>
                </c:pt>
                <c:pt idx="255673">
                  <c:v>55.779846479820797</c:v>
                </c:pt>
                <c:pt idx="255674">
                  <c:v>55.779924255669599</c:v>
                </c:pt>
                <c:pt idx="255675">
                  <c:v>55.780002031269298</c:v>
                </c:pt>
                <c:pt idx="255676">
                  <c:v>55.780079806620201</c:v>
                </c:pt>
                <c:pt idx="255677">
                  <c:v>55.780157581722101</c:v>
                </c:pt>
                <c:pt idx="255678">
                  <c:v>55.780235356574998</c:v>
                </c:pt>
                <c:pt idx="255679">
                  <c:v>55.780313131179</c:v>
                </c:pt>
                <c:pt idx="255680">
                  <c:v>55.780390905533999</c:v>
                </c:pt>
                <c:pt idx="255681">
                  <c:v>55.780468679640101</c:v>
                </c:pt>
                <c:pt idx="255682">
                  <c:v>55.780546453497202</c:v>
                </c:pt>
                <c:pt idx="255683">
                  <c:v>55.780624227105399</c:v>
                </c:pt>
                <c:pt idx="255684">
                  <c:v>55.780702000464601</c:v>
                </c:pt>
                <c:pt idx="255685">
                  <c:v>55.780779773574899</c:v>
                </c:pt>
                <c:pt idx="255686">
                  <c:v>55.780857546436202</c:v>
                </c:pt>
                <c:pt idx="255687">
                  <c:v>55.780935319048602</c:v>
                </c:pt>
                <c:pt idx="255688">
                  <c:v>55.781013091412099</c:v>
                </c:pt>
                <c:pt idx="255689">
                  <c:v>55.7810908635266</c:v>
                </c:pt>
                <c:pt idx="255690">
                  <c:v>55.781168635392198</c:v>
                </c:pt>
                <c:pt idx="255691">
                  <c:v>55.781246407008801</c:v>
                </c:pt>
                <c:pt idx="255692">
                  <c:v>55.781324178376501</c:v>
                </c:pt>
                <c:pt idx="255693">
                  <c:v>55.781401949495297</c:v>
                </c:pt>
                <c:pt idx="255694">
                  <c:v>55.781479720365098</c:v>
                </c:pt>
                <c:pt idx="255695">
                  <c:v>55.781557490986003</c:v>
                </c:pt>
                <c:pt idx="255696">
                  <c:v>55.781635261357899</c:v>
                </c:pt>
                <c:pt idx="255697">
                  <c:v>55.781713031480898</c:v>
                </c:pt>
                <c:pt idx="255698">
                  <c:v>55.781790801355001</c:v>
                </c:pt>
                <c:pt idx="255699">
                  <c:v>55.781868570980102</c:v>
                </c:pt>
                <c:pt idx="255700">
                  <c:v>55.781946340356299</c:v>
                </c:pt>
                <c:pt idx="255701">
                  <c:v>55.782024109483601</c:v>
                </c:pt>
                <c:pt idx="255702">
                  <c:v>55.7821018783619</c:v>
                </c:pt>
                <c:pt idx="255703">
                  <c:v>55.782179646991302</c:v>
                </c:pt>
                <c:pt idx="255704">
                  <c:v>55.782257415371802</c:v>
                </c:pt>
                <c:pt idx="255705">
                  <c:v>55.782335183503399</c:v>
                </c:pt>
                <c:pt idx="255706">
                  <c:v>55.782412951386</c:v>
                </c:pt>
                <c:pt idx="255707">
                  <c:v>55.782490719019698</c:v>
                </c:pt>
                <c:pt idx="255708">
                  <c:v>55.782568486404401</c:v>
                </c:pt>
                <c:pt idx="255709">
                  <c:v>55.7826462535403</c:v>
                </c:pt>
                <c:pt idx="255710">
                  <c:v>55.782724020427203</c:v>
                </c:pt>
                <c:pt idx="255711">
                  <c:v>55.782801787065203</c:v>
                </c:pt>
                <c:pt idx="255712">
                  <c:v>55.782879553454201</c:v>
                </c:pt>
                <c:pt idx="255713">
                  <c:v>55.782957319594402</c:v>
                </c:pt>
                <c:pt idx="255714">
                  <c:v>55.783035085485601</c:v>
                </c:pt>
                <c:pt idx="255715">
                  <c:v>55.783112851127903</c:v>
                </c:pt>
                <c:pt idx="255716">
                  <c:v>55.783190616521303</c:v>
                </c:pt>
                <c:pt idx="255717">
                  <c:v>55.7832683816657</c:v>
                </c:pt>
                <c:pt idx="255718">
                  <c:v>55.7833461465612</c:v>
                </c:pt>
                <c:pt idx="255719">
                  <c:v>55.783423911207898</c:v>
                </c:pt>
                <c:pt idx="255720">
                  <c:v>55.783501675605599</c:v>
                </c:pt>
                <c:pt idx="255721">
                  <c:v>55.783579439754298</c:v>
                </c:pt>
                <c:pt idx="255722">
                  <c:v>55.783657203654201</c:v>
                </c:pt>
                <c:pt idx="255723">
                  <c:v>55.783734967305101</c:v>
                </c:pt>
                <c:pt idx="255724">
                  <c:v>55.783812730707197</c:v>
                </c:pt>
                <c:pt idx="255725">
                  <c:v>55.783890493860298</c:v>
                </c:pt>
                <c:pt idx="255726">
                  <c:v>55.783968256764503</c:v>
                </c:pt>
                <c:pt idx="255727">
                  <c:v>55.784046019419797</c:v>
                </c:pt>
                <c:pt idx="255728">
                  <c:v>55.784123781826203</c:v>
                </c:pt>
                <c:pt idx="255729">
                  <c:v>55.784201543983698</c:v>
                </c:pt>
                <c:pt idx="255730">
                  <c:v>55.784279305892198</c:v>
                </c:pt>
                <c:pt idx="255731">
                  <c:v>55.784357067551902</c:v>
                </c:pt>
                <c:pt idx="255732">
                  <c:v>55.784434828962603</c:v>
                </c:pt>
                <c:pt idx="255733">
                  <c:v>55.7845125901245</c:v>
                </c:pt>
                <c:pt idx="255734">
                  <c:v>55.784590351037401</c:v>
                </c:pt>
                <c:pt idx="255735">
                  <c:v>55.7846681117014</c:v>
                </c:pt>
                <c:pt idx="255736">
                  <c:v>55.784745872116503</c:v>
                </c:pt>
                <c:pt idx="255737">
                  <c:v>55.784823632282801</c:v>
                </c:pt>
                <c:pt idx="255738">
                  <c:v>55.784901392200098</c:v>
                </c:pt>
                <c:pt idx="255739">
                  <c:v>55.784979151868498</c:v>
                </c:pt>
                <c:pt idx="255740">
                  <c:v>55.785056911288002</c:v>
                </c:pt>
                <c:pt idx="255741">
                  <c:v>55.785134670458604</c:v>
                </c:pt>
                <c:pt idx="255742">
                  <c:v>55.785212429380302</c:v>
                </c:pt>
                <c:pt idx="255743">
                  <c:v>55.785290188053096</c:v>
                </c:pt>
                <c:pt idx="255744">
                  <c:v>55.785367946477002</c:v>
                </c:pt>
                <c:pt idx="255745">
                  <c:v>55.785445704652098</c:v>
                </c:pt>
                <c:pt idx="255746">
                  <c:v>55.785523462578197</c:v>
                </c:pt>
                <c:pt idx="255747">
                  <c:v>55.785601220255401</c:v>
                </c:pt>
                <c:pt idx="255748">
                  <c:v>55.785678977683702</c:v>
                </c:pt>
                <c:pt idx="255749">
                  <c:v>55.785756734863099</c:v>
                </c:pt>
                <c:pt idx="255750">
                  <c:v>55.7858344917937</c:v>
                </c:pt>
                <c:pt idx="255751">
                  <c:v>55.785912248475299</c:v>
                </c:pt>
                <c:pt idx="255752">
                  <c:v>55.785990004908101</c:v>
                </c:pt>
                <c:pt idx="255753">
                  <c:v>55.7860677610919</c:v>
                </c:pt>
                <c:pt idx="255754">
                  <c:v>55.786145517026902</c:v>
                </c:pt>
                <c:pt idx="255755">
                  <c:v>55.786223272713002</c:v>
                </c:pt>
                <c:pt idx="255756">
                  <c:v>55.786301028150199</c:v>
                </c:pt>
                <c:pt idx="255757">
                  <c:v>55.786378783338499</c:v>
                </c:pt>
                <c:pt idx="255758">
                  <c:v>55.786456538277903</c:v>
                </c:pt>
                <c:pt idx="255759">
                  <c:v>55.786534292968398</c:v>
                </c:pt>
                <c:pt idx="255760">
                  <c:v>55.786612047410102</c:v>
                </c:pt>
                <c:pt idx="255761">
                  <c:v>55.786689801602797</c:v>
                </c:pt>
                <c:pt idx="255762">
                  <c:v>55.786767555546703</c:v>
                </c:pt>
                <c:pt idx="255763">
                  <c:v>55.786845309241698</c:v>
                </c:pt>
                <c:pt idx="255764">
                  <c:v>55.786923062687798</c:v>
                </c:pt>
                <c:pt idx="255765">
                  <c:v>55.787000815885001</c:v>
                </c:pt>
                <c:pt idx="255766">
                  <c:v>55.787078568833302</c:v>
                </c:pt>
                <c:pt idx="255767">
                  <c:v>55.787156321532798</c:v>
                </c:pt>
                <c:pt idx="255768">
                  <c:v>55.787234073983399</c:v>
                </c:pt>
                <c:pt idx="255769">
                  <c:v>55.787311826185103</c:v>
                </c:pt>
                <c:pt idx="255770">
                  <c:v>55.787389578137898</c:v>
                </c:pt>
                <c:pt idx="255771">
                  <c:v>55.787467329841903</c:v>
                </c:pt>
                <c:pt idx="255772">
                  <c:v>55.787545081296997</c:v>
                </c:pt>
                <c:pt idx="255773">
                  <c:v>55.787622832503203</c:v>
                </c:pt>
                <c:pt idx="255774">
                  <c:v>55.787700583460499</c:v>
                </c:pt>
                <c:pt idx="255775">
                  <c:v>55.787778334168898</c:v>
                </c:pt>
                <c:pt idx="255776">
                  <c:v>55.787856084628501</c:v>
                </c:pt>
                <c:pt idx="255777">
                  <c:v>55.787933834839201</c:v>
                </c:pt>
                <c:pt idx="255778">
                  <c:v>55.788011584800998</c:v>
                </c:pt>
                <c:pt idx="255779">
                  <c:v>55.788089334513998</c:v>
                </c:pt>
                <c:pt idx="255780">
                  <c:v>55.788167083978102</c:v>
                </c:pt>
                <c:pt idx="255781">
                  <c:v>55.788244833193303</c:v>
                </c:pt>
                <c:pt idx="255782">
                  <c:v>55.788322582159701</c:v>
                </c:pt>
                <c:pt idx="255783">
                  <c:v>55.788400330877202</c:v>
                </c:pt>
                <c:pt idx="255784">
                  <c:v>55.788478079345801</c:v>
                </c:pt>
                <c:pt idx="255785">
                  <c:v>55.788555827565503</c:v>
                </c:pt>
                <c:pt idx="255786">
                  <c:v>55.788633575536402</c:v>
                </c:pt>
                <c:pt idx="255787">
                  <c:v>55.788711323258497</c:v>
                </c:pt>
                <c:pt idx="255788">
                  <c:v>55.788789070731603</c:v>
                </c:pt>
                <c:pt idx="255789">
                  <c:v>55.788866817955899</c:v>
                </c:pt>
                <c:pt idx="255790">
                  <c:v>55.788944564931398</c:v>
                </c:pt>
                <c:pt idx="255791">
                  <c:v>55.789022311657902</c:v>
                </c:pt>
                <c:pt idx="255792">
                  <c:v>55.789100058135602</c:v>
                </c:pt>
                <c:pt idx="255793">
                  <c:v>55.789177804364499</c:v>
                </c:pt>
                <c:pt idx="255794">
                  <c:v>55.7892555503445</c:v>
                </c:pt>
                <c:pt idx="255795">
                  <c:v>55.789333296075597</c:v>
                </c:pt>
                <c:pt idx="255796">
                  <c:v>55.789411041557898</c:v>
                </c:pt>
                <c:pt idx="255797">
                  <c:v>55.789488786791402</c:v>
                </c:pt>
                <c:pt idx="255798">
                  <c:v>55.789566531775897</c:v>
                </c:pt>
                <c:pt idx="255799">
                  <c:v>55.789644276511602</c:v>
                </c:pt>
                <c:pt idx="255800">
                  <c:v>55.789722020998497</c:v>
                </c:pt>
                <c:pt idx="255801">
                  <c:v>55.789799765236502</c:v>
                </c:pt>
                <c:pt idx="255802">
                  <c:v>55.789877509225697</c:v>
                </c:pt>
                <c:pt idx="255803">
                  <c:v>55.789955252966003</c:v>
                </c:pt>
                <c:pt idx="255804">
                  <c:v>55.790032996457398</c:v>
                </c:pt>
                <c:pt idx="255805">
                  <c:v>55.790110739699998</c:v>
                </c:pt>
                <c:pt idx="255806">
                  <c:v>55.7901884826938</c:v>
                </c:pt>
                <c:pt idx="255807">
                  <c:v>55.7902662254387</c:v>
                </c:pt>
                <c:pt idx="255808">
                  <c:v>55.790343967934703</c:v>
                </c:pt>
                <c:pt idx="255809">
                  <c:v>55.790421710182002</c:v>
                </c:pt>
                <c:pt idx="255810">
                  <c:v>55.790499452180299</c:v>
                </c:pt>
                <c:pt idx="255811">
                  <c:v>55.790577193929799</c:v>
                </c:pt>
                <c:pt idx="255812">
                  <c:v>55.790654935430503</c:v>
                </c:pt>
                <c:pt idx="255813">
                  <c:v>55.790732676682303</c:v>
                </c:pt>
                <c:pt idx="255814">
                  <c:v>55.7908104176853</c:v>
                </c:pt>
                <c:pt idx="255815">
                  <c:v>55.7908881584395</c:v>
                </c:pt>
                <c:pt idx="255816">
                  <c:v>55.790965898944798</c:v>
                </c:pt>
                <c:pt idx="255817">
                  <c:v>55.791043639201298</c:v>
                </c:pt>
                <c:pt idx="255818">
                  <c:v>55.791121379208903</c:v>
                </c:pt>
                <c:pt idx="255819">
                  <c:v>55.791199118967697</c:v>
                </c:pt>
                <c:pt idx="255820">
                  <c:v>55.791276858477602</c:v>
                </c:pt>
                <c:pt idx="255821">
                  <c:v>55.791354597738703</c:v>
                </c:pt>
                <c:pt idx="255822">
                  <c:v>55.791432336751001</c:v>
                </c:pt>
                <c:pt idx="255823">
                  <c:v>55.791510075514502</c:v>
                </c:pt>
                <c:pt idx="255824">
                  <c:v>55.7915878140291</c:v>
                </c:pt>
                <c:pt idx="255825">
                  <c:v>55.791665552294802</c:v>
                </c:pt>
                <c:pt idx="255826">
                  <c:v>55.7917432903118</c:v>
                </c:pt>
                <c:pt idx="255827">
                  <c:v>55.791821028079902</c:v>
                </c:pt>
                <c:pt idx="255828">
                  <c:v>55.7918987655992</c:v>
                </c:pt>
                <c:pt idx="255829">
                  <c:v>55.791976502869602</c:v>
                </c:pt>
                <c:pt idx="255830">
                  <c:v>55.7920542398912</c:v>
                </c:pt>
                <c:pt idx="255831">
                  <c:v>55.792131976664002</c:v>
                </c:pt>
                <c:pt idx="255832">
                  <c:v>55.792209713187901</c:v>
                </c:pt>
                <c:pt idx="255833">
                  <c:v>55.792287449463103</c:v>
                </c:pt>
                <c:pt idx="255834">
                  <c:v>55.792365185489402</c:v>
                </c:pt>
                <c:pt idx="255835">
                  <c:v>55.792442921266897</c:v>
                </c:pt>
                <c:pt idx="255836">
                  <c:v>55.792520656795503</c:v>
                </c:pt>
                <c:pt idx="255837">
                  <c:v>55.792598392075298</c:v>
                </c:pt>
                <c:pt idx="255838">
                  <c:v>55.792676127106297</c:v>
                </c:pt>
                <c:pt idx="255839">
                  <c:v>55.7927538618885</c:v>
                </c:pt>
                <c:pt idx="255840">
                  <c:v>55.792831596421898</c:v>
                </c:pt>
                <c:pt idx="255841">
                  <c:v>55.792909330706401</c:v>
                </c:pt>
                <c:pt idx="255842">
                  <c:v>55.7929870647421</c:v>
                </c:pt>
                <c:pt idx="255843">
                  <c:v>55.793064798529002</c:v>
                </c:pt>
                <c:pt idx="255844">
                  <c:v>55.793142532067101</c:v>
                </c:pt>
                <c:pt idx="255845">
                  <c:v>55.793220265356297</c:v>
                </c:pt>
                <c:pt idx="255846">
                  <c:v>55.793297998396802</c:v>
                </c:pt>
                <c:pt idx="255847">
                  <c:v>55.793375731188398</c:v>
                </c:pt>
                <c:pt idx="255848">
                  <c:v>55.793453463731197</c:v>
                </c:pt>
                <c:pt idx="255849">
                  <c:v>55.793531196025199</c:v>
                </c:pt>
                <c:pt idx="255850">
                  <c:v>55.793608928070398</c:v>
                </c:pt>
                <c:pt idx="255851">
                  <c:v>55.793686659866701</c:v>
                </c:pt>
                <c:pt idx="255852">
                  <c:v>55.7937643914143</c:v>
                </c:pt>
                <c:pt idx="255853">
                  <c:v>55.793842122713002</c:v>
                </c:pt>
                <c:pt idx="255854">
                  <c:v>55.793919853763001</c:v>
                </c:pt>
                <c:pt idx="255855">
                  <c:v>55.793997584564103</c:v>
                </c:pt>
                <c:pt idx="255856">
                  <c:v>55.794075315116402</c:v>
                </c:pt>
                <c:pt idx="255857">
                  <c:v>55.794153045419897</c:v>
                </c:pt>
                <c:pt idx="255858">
                  <c:v>55.794230775474603</c:v>
                </c:pt>
                <c:pt idx="255859">
                  <c:v>55.794308505280497</c:v>
                </c:pt>
                <c:pt idx="255860">
                  <c:v>55.794386234837603</c:v>
                </c:pt>
                <c:pt idx="255861">
                  <c:v>55.794463964145798</c:v>
                </c:pt>
                <c:pt idx="255862">
                  <c:v>55.794541693205304</c:v>
                </c:pt>
                <c:pt idx="255863">
                  <c:v>55.794619422015998</c:v>
                </c:pt>
                <c:pt idx="255864">
                  <c:v>55.794697150577797</c:v>
                </c:pt>
                <c:pt idx="255865">
                  <c:v>55.794774878890898</c:v>
                </c:pt>
                <c:pt idx="255866">
                  <c:v>55.794852606955203</c:v>
                </c:pt>
                <c:pt idx="255867">
                  <c:v>55.794930334770598</c:v>
                </c:pt>
                <c:pt idx="255868">
                  <c:v>55.795008062337303</c:v>
                </c:pt>
                <c:pt idx="255869">
                  <c:v>55.795085789655097</c:v>
                </c:pt>
                <c:pt idx="255870">
                  <c:v>55.795163516724202</c:v>
                </c:pt>
                <c:pt idx="255871">
                  <c:v>55.795241243544503</c:v>
                </c:pt>
                <c:pt idx="255872">
                  <c:v>55.7953189701159</c:v>
                </c:pt>
                <c:pt idx="255873">
                  <c:v>55.795396696438601</c:v>
                </c:pt>
                <c:pt idx="255874">
                  <c:v>55.795474422512498</c:v>
                </c:pt>
                <c:pt idx="255875">
                  <c:v>55.795552148337599</c:v>
                </c:pt>
                <c:pt idx="255876">
                  <c:v>55.795629873913903</c:v>
                </c:pt>
                <c:pt idx="255877">
                  <c:v>55.795707599241403</c:v>
                </c:pt>
                <c:pt idx="255878">
                  <c:v>55.7957853243201</c:v>
                </c:pt>
                <c:pt idx="255879">
                  <c:v>55.79586304915</c:v>
                </c:pt>
                <c:pt idx="255880">
                  <c:v>55.795940773731097</c:v>
                </c:pt>
                <c:pt idx="255881">
                  <c:v>55.796018498063503</c:v>
                </c:pt>
                <c:pt idx="255882">
                  <c:v>55.796096222147</c:v>
                </c:pt>
                <c:pt idx="255883">
                  <c:v>55.796173945981799</c:v>
                </c:pt>
                <c:pt idx="255884">
                  <c:v>55.796251669567702</c:v>
                </c:pt>
                <c:pt idx="255885">
                  <c:v>55.796329392904902</c:v>
                </c:pt>
                <c:pt idx="255886">
                  <c:v>55.796407115993297</c:v>
                </c:pt>
                <c:pt idx="255887">
                  <c:v>55.796484838832903</c:v>
                </c:pt>
                <c:pt idx="255888">
                  <c:v>55.796562561423798</c:v>
                </c:pt>
                <c:pt idx="255889">
                  <c:v>55.796640283765797</c:v>
                </c:pt>
                <c:pt idx="255890">
                  <c:v>55.796718005859098</c:v>
                </c:pt>
                <c:pt idx="255891">
                  <c:v>55.796795727703604</c:v>
                </c:pt>
                <c:pt idx="255892">
                  <c:v>55.796873449299298</c:v>
                </c:pt>
                <c:pt idx="255893">
                  <c:v>55.796951170646203</c:v>
                </c:pt>
                <c:pt idx="255894">
                  <c:v>55.797028891744297</c:v>
                </c:pt>
                <c:pt idx="255895">
                  <c:v>55.797106612593701</c:v>
                </c:pt>
                <c:pt idx="255896">
                  <c:v>55.797184333194302</c:v>
                </c:pt>
                <c:pt idx="255897">
                  <c:v>55.797262053546099</c:v>
                </c:pt>
                <c:pt idx="255898">
                  <c:v>55.797339773649099</c:v>
                </c:pt>
                <c:pt idx="255899">
                  <c:v>55.797417493503403</c:v>
                </c:pt>
                <c:pt idx="255900">
                  <c:v>55.797495213108903</c:v>
                </c:pt>
                <c:pt idx="255901">
                  <c:v>55.797572932465599</c:v>
                </c:pt>
                <c:pt idx="255902">
                  <c:v>55.797650651573498</c:v>
                </c:pt>
                <c:pt idx="255903">
                  <c:v>55.797728370432701</c:v>
                </c:pt>
                <c:pt idx="255904">
                  <c:v>55.7978060890431</c:v>
                </c:pt>
                <c:pt idx="255905">
                  <c:v>55.797883807404702</c:v>
                </c:pt>
                <c:pt idx="255906">
                  <c:v>55.7979615255176</c:v>
                </c:pt>
                <c:pt idx="255907">
                  <c:v>55.798039243381702</c:v>
                </c:pt>
                <c:pt idx="255908">
                  <c:v>55.798116960997</c:v>
                </c:pt>
                <c:pt idx="255909">
                  <c:v>55.798194678363501</c:v>
                </c:pt>
                <c:pt idx="255910">
                  <c:v>55.798272395481298</c:v>
                </c:pt>
                <c:pt idx="255911">
                  <c:v>55.798350112350398</c:v>
                </c:pt>
                <c:pt idx="255912">
                  <c:v>55.798427828970603</c:v>
                </c:pt>
                <c:pt idx="255913">
                  <c:v>55.798505545342103</c:v>
                </c:pt>
                <c:pt idx="255914">
                  <c:v>55.798583261464799</c:v>
                </c:pt>
                <c:pt idx="255915">
                  <c:v>55.798660977338798</c:v>
                </c:pt>
                <c:pt idx="255916">
                  <c:v>55.798738692964001</c:v>
                </c:pt>
                <c:pt idx="255917">
                  <c:v>55.7988164083405</c:v>
                </c:pt>
                <c:pt idx="255918">
                  <c:v>55.798894123468102</c:v>
                </c:pt>
                <c:pt idx="255919">
                  <c:v>55.7989718383471</c:v>
                </c:pt>
                <c:pt idx="255920">
                  <c:v>55.799049552977202</c:v>
                </c:pt>
                <c:pt idx="255921">
                  <c:v>55.7991272673586</c:v>
                </c:pt>
                <c:pt idx="255922">
                  <c:v>55.7992049814913</c:v>
                </c:pt>
                <c:pt idx="255923">
                  <c:v>55.799282695375197</c:v>
                </c:pt>
                <c:pt idx="255924">
                  <c:v>55.799360409010298</c:v>
                </c:pt>
                <c:pt idx="255925">
                  <c:v>55.799438122396701</c:v>
                </c:pt>
                <c:pt idx="255926">
                  <c:v>55.799515835534301</c:v>
                </c:pt>
                <c:pt idx="255927">
                  <c:v>55.799593548423204</c:v>
                </c:pt>
                <c:pt idx="255928">
                  <c:v>55.799671261063402</c:v>
                </c:pt>
                <c:pt idx="255929">
                  <c:v>55.799748973454697</c:v>
                </c:pt>
                <c:pt idx="255930">
                  <c:v>55.799826685597402</c:v>
                </c:pt>
                <c:pt idx="255931">
                  <c:v>55.799904397491296</c:v>
                </c:pt>
                <c:pt idx="255932">
                  <c:v>55.799982109136401</c:v>
                </c:pt>
                <c:pt idx="255933">
                  <c:v>55.800059820532802</c:v>
                </c:pt>
                <c:pt idx="255934">
                  <c:v>55.800137531680399</c:v>
                </c:pt>
                <c:pt idx="255935">
                  <c:v>55.800215242579299</c:v>
                </c:pt>
                <c:pt idx="255936">
                  <c:v>55.800292953229402</c:v>
                </c:pt>
                <c:pt idx="255937">
                  <c:v>55.800370663630801</c:v>
                </c:pt>
                <c:pt idx="255938">
                  <c:v>55.800448373783503</c:v>
                </c:pt>
                <c:pt idx="255939">
                  <c:v>55.800526083687402</c:v>
                </c:pt>
                <c:pt idx="255940">
                  <c:v>55.800603793342503</c:v>
                </c:pt>
                <c:pt idx="255941">
                  <c:v>55.800681502749001</c:v>
                </c:pt>
                <c:pt idx="255942">
                  <c:v>55.800759211906602</c:v>
                </c:pt>
                <c:pt idx="255943">
                  <c:v>55.800836920815598</c:v>
                </c:pt>
                <c:pt idx="255944">
                  <c:v>55.800914629475798</c:v>
                </c:pt>
                <c:pt idx="255945">
                  <c:v>55.800992337887301</c:v>
                </c:pt>
                <c:pt idx="255946">
                  <c:v>55.80107004605</c:v>
                </c:pt>
                <c:pt idx="255947">
                  <c:v>55.801147753964003</c:v>
                </c:pt>
                <c:pt idx="255948">
                  <c:v>55.801225461629201</c:v>
                </c:pt>
                <c:pt idx="255949">
                  <c:v>55.801303169045802</c:v>
                </c:pt>
                <c:pt idx="255950">
                  <c:v>55.8013808762135</c:v>
                </c:pt>
                <c:pt idx="255951">
                  <c:v>55.8014585831326</c:v>
                </c:pt>
                <c:pt idx="255952">
                  <c:v>55.801536289802897</c:v>
                </c:pt>
                <c:pt idx="255953">
                  <c:v>55.801613996224503</c:v>
                </c:pt>
                <c:pt idx="255954">
                  <c:v>55.801691702397299</c:v>
                </c:pt>
                <c:pt idx="255955">
                  <c:v>55.801769408321498</c:v>
                </c:pt>
                <c:pt idx="255956">
                  <c:v>55.801847113996899</c:v>
                </c:pt>
                <c:pt idx="255957">
                  <c:v>55.801924819423498</c:v>
                </c:pt>
                <c:pt idx="255958">
                  <c:v>55.802002524601498</c:v>
                </c:pt>
                <c:pt idx="255959">
                  <c:v>55.802080229530702</c:v>
                </c:pt>
                <c:pt idx="255960">
                  <c:v>55.802157934211202</c:v>
                </c:pt>
                <c:pt idx="255961">
                  <c:v>55.802235638642898</c:v>
                </c:pt>
                <c:pt idx="255962">
                  <c:v>55.802313342825997</c:v>
                </c:pt>
                <c:pt idx="255963">
                  <c:v>55.802391046760299</c:v>
                </c:pt>
                <c:pt idx="255964">
                  <c:v>55.802468750445897</c:v>
                </c:pt>
                <c:pt idx="255965">
                  <c:v>55.802546453882698</c:v>
                </c:pt>
                <c:pt idx="255966">
                  <c:v>55.802624157070902</c:v>
                </c:pt>
                <c:pt idx="255967">
                  <c:v>55.802701860010302</c:v>
                </c:pt>
                <c:pt idx="255968">
                  <c:v>55.802779562700998</c:v>
                </c:pt>
                <c:pt idx="255969">
                  <c:v>55.802857265142997</c:v>
                </c:pt>
                <c:pt idx="255970">
                  <c:v>55.802934967336199</c:v>
                </c:pt>
                <c:pt idx="255971">
                  <c:v>55.803012669280797</c:v>
                </c:pt>
                <c:pt idx="255972">
                  <c:v>55.803090370976598</c:v>
                </c:pt>
                <c:pt idx="255973">
                  <c:v>55.803168072423702</c:v>
                </c:pt>
                <c:pt idx="255974">
                  <c:v>55.803245773622102</c:v>
                </c:pt>
                <c:pt idx="255975">
                  <c:v>55.803323474571798</c:v>
                </c:pt>
                <c:pt idx="255976">
                  <c:v>55.803401175272697</c:v>
                </c:pt>
                <c:pt idx="255977">
                  <c:v>55.803478875724998</c:v>
                </c:pt>
                <c:pt idx="255978">
                  <c:v>55.803556575928503</c:v>
                </c:pt>
                <c:pt idx="255979">
                  <c:v>55.803634275883397</c:v>
                </c:pt>
                <c:pt idx="255980">
                  <c:v>55.803711975589501</c:v>
                </c:pt>
                <c:pt idx="255981">
                  <c:v>55.8037896750469</c:v>
                </c:pt>
                <c:pt idx="255982">
                  <c:v>55.803867374255603</c:v>
                </c:pt>
                <c:pt idx="255983">
                  <c:v>55.803945073215601</c:v>
                </c:pt>
                <c:pt idx="255984">
                  <c:v>55.804022771926903</c:v>
                </c:pt>
                <c:pt idx="255985">
                  <c:v>55.8041004703895</c:v>
                </c:pt>
                <c:pt idx="255986">
                  <c:v>55.8041781686033</c:v>
                </c:pt>
                <c:pt idx="255987">
                  <c:v>55.804255866568496</c:v>
                </c:pt>
                <c:pt idx="255988">
                  <c:v>55.804333564285002</c:v>
                </c:pt>
                <c:pt idx="255989">
                  <c:v>55.804411261752698</c:v>
                </c:pt>
                <c:pt idx="255990">
                  <c:v>55.804488958971803</c:v>
                </c:pt>
                <c:pt idx="255991">
                  <c:v>55.804566655942097</c:v>
                </c:pt>
                <c:pt idx="255992">
                  <c:v>55.8046443526638</c:v>
                </c:pt>
                <c:pt idx="255993">
                  <c:v>55.8047220491367</c:v>
                </c:pt>
                <c:pt idx="255994">
                  <c:v>55.804799745361002</c:v>
                </c:pt>
                <c:pt idx="255995">
                  <c:v>55.8048774413366</c:v>
                </c:pt>
                <c:pt idx="255996">
                  <c:v>55.804955137063402</c:v>
                </c:pt>
                <c:pt idx="255997">
                  <c:v>55.805032832541599</c:v>
                </c:pt>
                <c:pt idx="255998">
                  <c:v>55.805110527770999</c:v>
                </c:pt>
                <c:pt idx="255999">
                  <c:v>55.805188222751802</c:v>
                </c:pt>
                <c:pt idx="256000">
                  <c:v>55.805265917483901</c:v>
                </c:pt>
                <c:pt idx="256001">
                  <c:v>55.805343611967302</c:v>
                </c:pt>
                <c:pt idx="256002">
                  <c:v>55.805421306202</c:v>
                </c:pt>
                <c:pt idx="256003">
                  <c:v>55.805499000188</c:v>
                </c:pt>
                <c:pt idx="256004">
                  <c:v>55.805576693925303</c:v>
                </c:pt>
                <c:pt idx="256005">
                  <c:v>55.805654387413902</c:v>
                </c:pt>
                <c:pt idx="256006">
                  <c:v>55.805732080653797</c:v>
                </c:pt>
                <c:pt idx="256007">
                  <c:v>55.805809773645002</c:v>
                </c:pt>
                <c:pt idx="256008">
                  <c:v>55.805887466387603</c:v>
                </c:pt>
                <c:pt idx="256009">
                  <c:v>55.805965158881399</c:v>
                </c:pt>
                <c:pt idx="256010">
                  <c:v>55.806042851126598</c:v>
                </c:pt>
                <c:pt idx="256011">
                  <c:v>55.8061205431231</c:v>
                </c:pt>
                <c:pt idx="256012">
                  <c:v>55.806198234870898</c:v>
                </c:pt>
                <c:pt idx="256013">
                  <c:v>55.806275926369999</c:v>
                </c:pt>
                <c:pt idx="256014">
                  <c:v>55.806353617620402</c:v>
                </c:pt>
                <c:pt idx="256015">
                  <c:v>55.806431308622201</c:v>
                </c:pt>
                <c:pt idx="256016">
                  <c:v>55.806508999375303</c:v>
                </c:pt>
                <c:pt idx="256017">
                  <c:v>55.806586689879602</c:v>
                </c:pt>
                <c:pt idx="256018">
                  <c:v>55.806664380135302</c:v>
                </c:pt>
                <c:pt idx="256019">
                  <c:v>55.806742070142398</c:v>
                </c:pt>
                <c:pt idx="256020">
                  <c:v>55.806819759900698</c:v>
                </c:pt>
                <c:pt idx="256021">
                  <c:v>55.8068974494104</c:v>
                </c:pt>
                <c:pt idx="256022">
                  <c:v>55.806975138671397</c:v>
                </c:pt>
                <c:pt idx="256023">
                  <c:v>55.807052827683698</c:v>
                </c:pt>
                <c:pt idx="256024">
                  <c:v>55.807130516447302</c:v>
                </c:pt>
                <c:pt idx="256025">
                  <c:v>55.807208204962301</c:v>
                </c:pt>
                <c:pt idx="256026">
                  <c:v>55.807285893228602</c:v>
                </c:pt>
                <c:pt idx="256027">
                  <c:v>55.8073635812462</c:v>
                </c:pt>
                <c:pt idx="256028">
                  <c:v>55.8074412690152</c:v>
                </c:pt>
                <c:pt idx="256029">
                  <c:v>55.807518956535397</c:v>
                </c:pt>
                <c:pt idx="256030">
                  <c:v>55.807596643807003</c:v>
                </c:pt>
                <c:pt idx="256031">
                  <c:v>55.807674330829997</c:v>
                </c:pt>
                <c:pt idx="256032">
                  <c:v>55.807752017604201</c:v>
                </c:pt>
                <c:pt idx="256033">
                  <c:v>55.807829704129801</c:v>
                </c:pt>
                <c:pt idx="256034">
                  <c:v>55.807907390406797</c:v>
                </c:pt>
                <c:pt idx="256035">
                  <c:v>55.807985076435003</c:v>
                </c:pt>
                <c:pt idx="256036">
                  <c:v>55.808062762214597</c:v>
                </c:pt>
                <c:pt idx="256037">
                  <c:v>55.808140447745501</c:v>
                </c:pt>
                <c:pt idx="256038">
                  <c:v>55.8082181330278</c:v>
                </c:pt>
                <c:pt idx="256039">
                  <c:v>55.808295818061403</c:v>
                </c:pt>
                <c:pt idx="256040">
                  <c:v>55.808373502846301</c:v>
                </c:pt>
                <c:pt idx="256041">
                  <c:v>55.808451187382602</c:v>
                </c:pt>
                <c:pt idx="256042">
                  <c:v>55.808528871670198</c:v>
                </c:pt>
                <c:pt idx="256043">
                  <c:v>55.808606555709197</c:v>
                </c:pt>
                <c:pt idx="256044">
                  <c:v>55.808684239499499</c:v>
                </c:pt>
                <c:pt idx="256045">
                  <c:v>55.808761923041097</c:v>
                </c:pt>
                <c:pt idx="256046">
                  <c:v>55.808839606334097</c:v>
                </c:pt>
                <c:pt idx="256047">
                  <c:v>55.8089172893784</c:v>
                </c:pt>
                <c:pt idx="256048">
                  <c:v>55.808994972174098</c:v>
                </c:pt>
                <c:pt idx="256049">
                  <c:v>55.809072654721099</c:v>
                </c:pt>
                <c:pt idx="256050">
                  <c:v>55.809150337019403</c:v>
                </c:pt>
                <c:pt idx="256051">
                  <c:v>55.809228019069103</c:v>
                </c:pt>
                <c:pt idx="256052">
                  <c:v>55.809305700870198</c:v>
                </c:pt>
                <c:pt idx="256053">
                  <c:v>55.809383382422602</c:v>
                </c:pt>
                <c:pt idx="256054">
                  <c:v>55.809461063726303</c:v>
                </c:pt>
                <c:pt idx="256055">
                  <c:v>55.809538744781399</c:v>
                </c:pt>
                <c:pt idx="256056">
                  <c:v>55.809616425587897</c:v>
                </c:pt>
                <c:pt idx="256057">
                  <c:v>55.809694106145699</c:v>
                </c:pt>
                <c:pt idx="256058">
                  <c:v>55.809771786454803</c:v>
                </c:pt>
                <c:pt idx="256059">
                  <c:v>55.809849466515303</c:v>
                </c:pt>
                <c:pt idx="256060">
                  <c:v>55.809927146327098</c:v>
                </c:pt>
                <c:pt idx="256061">
                  <c:v>55.810004825890303</c:v>
                </c:pt>
                <c:pt idx="256062">
                  <c:v>55.810082505204903</c:v>
                </c:pt>
                <c:pt idx="256063">
                  <c:v>55.810160184270799</c:v>
                </c:pt>
                <c:pt idx="256064">
                  <c:v>55.810237863088098</c:v>
                </c:pt>
                <c:pt idx="256065">
                  <c:v>55.810315541656699</c:v>
                </c:pt>
                <c:pt idx="256066">
                  <c:v>55.810393219976703</c:v>
                </c:pt>
                <c:pt idx="256067">
                  <c:v>55.810470898048003</c:v>
                </c:pt>
                <c:pt idx="256068">
                  <c:v>55.810548575870698</c:v>
                </c:pt>
                <c:pt idx="256069">
                  <c:v>55.810626253444802</c:v>
                </c:pt>
                <c:pt idx="256070">
                  <c:v>55.810703930770202</c:v>
                </c:pt>
                <c:pt idx="256071">
                  <c:v>55.810781607846998</c:v>
                </c:pt>
                <c:pt idx="256072">
                  <c:v>55.810859284675097</c:v>
                </c:pt>
                <c:pt idx="256073">
                  <c:v>55.810936961254697</c:v>
                </c:pt>
                <c:pt idx="256074">
                  <c:v>55.811014637585501</c:v>
                </c:pt>
                <c:pt idx="256075">
                  <c:v>55.8110923136678</c:v>
                </c:pt>
                <c:pt idx="256076">
                  <c:v>55.811169989501401</c:v>
                </c:pt>
                <c:pt idx="256077">
                  <c:v>55.811247665086299</c:v>
                </c:pt>
                <c:pt idx="256078">
                  <c:v>55.811325340422698</c:v>
                </c:pt>
                <c:pt idx="256079">
                  <c:v>55.8114030155104</c:v>
                </c:pt>
                <c:pt idx="256080">
                  <c:v>55.811480690349498</c:v>
                </c:pt>
                <c:pt idx="256081">
                  <c:v>55.811558364939899</c:v>
                </c:pt>
                <c:pt idx="256082">
                  <c:v>55.811636039281701</c:v>
                </c:pt>
                <c:pt idx="256083">
                  <c:v>55.8117137133749</c:v>
                </c:pt>
                <c:pt idx="256084">
                  <c:v>55.8117913872195</c:v>
                </c:pt>
                <c:pt idx="256085">
                  <c:v>55.811869060815397</c:v>
                </c:pt>
                <c:pt idx="256086">
                  <c:v>55.811946734162703</c:v>
                </c:pt>
                <c:pt idx="256087">
                  <c:v>55.812024407261397</c:v>
                </c:pt>
                <c:pt idx="256088">
                  <c:v>55.812102080111501</c:v>
                </c:pt>
                <c:pt idx="256089">
                  <c:v>55.8121797527129</c:v>
                </c:pt>
                <c:pt idx="256090">
                  <c:v>55.812257425065702</c:v>
                </c:pt>
                <c:pt idx="256091">
                  <c:v>55.8123350971699</c:v>
                </c:pt>
                <c:pt idx="256092">
                  <c:v>55.812412769025499</c:v>
                </c:pt>
                <c:pt idx="256093">
                  <c:v>55.812490440632402</c:v>
                </c:pt>
                <c:pt idx="256094">
                  <c:v>55.8125681119907</c:v>
                </c:pt>
                <c:pt idx="256095">
                  <c:v>55.8126457831004</c:v>
                </c:pt>
                <c:pt idx="256096">
                  <c:v>55.812723453961503</c:v>
                </c:pt>
                <c:pt idx="256097">
                  <c:v>55.812801124574001</c:v>
                </c:pt>
                <c:pt idx="256098">
                  <c:v>55.812878794937802</c:v>
                </c:pt>
                <c:pt idx="256099">
                  <c:v>55.812956465053098</c:v>
                </c:pt>
                <c:pt idx="256100">
                  <c:v>55.813034134919697</c:v>
                </c:pt>
                <c:pt idx="256101">
                  <c:v>55.813111804537698</c:v>
                </c:pt>
                <c:pt idx="256102">
                  <c:v>55.813189473907102</c:v>
                </c:pt>
                <c:pt idx="256103">
                  <c:v>55.8132671430279</c:v>
                </c:pt>
                <c:pt idx="256104">
                  <c:v>55.813344811900102</c:v>
                </c:pt>
                <c:pt idx="256105">
                  <c:v>55.813422480523599</c:v>
                </c:pt>
                <c:pt idx="256106">
                  <c:v>55.813500148898598</c:v>
                </c:pt>
                <c:pt idx="256107">
                  <c:v>55.8135778170249</c:v>
                </c:pt>
                <c:pt idx="256108">
                  <c:v>55.813655484902597</c:v>
                </c:pt>
                <c:pt idx="256109">
                  <c:v>55.813733152531803</c:v>
                </c:pt>
                <c:pt idx="256110">
                  <c:v>55.813810819912298</c:v>
                </c:pt>
                <c:pt idx="256111">
                  <c:v>55.813888487044203</c:v>
                </c:pt>
                <c:pt idx="256112">
                  <c:v>55.813966153927502</c:v>
                </c:pt>
                <c:pt idx="256113">
                  <c:v>55.814043820562198</c:v>
                </c:pt>
                <c:pt idx="256114">
                  <c:v>55.814121486948302</c:v>
                </c:pt>
                <c:pt idx="256115">
                  <c:v>55.814199153085802</c:v>
                </c:pt>
                <c:pt idx="256116">
                  <c:v>55.814276818974697</c:v>
                </c:pt>
                <c:pt idx="256117">
                  <c:v>55.814354484615002</c:v>
                </c:pt>
                <c:pt idx="256118">
                  <c:v>55.814432150006603</c:v>
                </c:pt>
                <c:pt idx="256119">
                  <c:v>55.814509815149698</c:v>
                </c:pt>
                <c:pt idx="256120">
                  <c:v>55.814587480044203</c:v>
                </c:pt>
                <c:pt idx="256121">
                  <c:v>55.814665144690103</c:v>
                </c:pt>
                <c:pt idx="256122">
                  <c:v>55.814742809087399</c:v>
                </c:pt>
                <c:pt idx="256123">
                  <c:v>55.814820473236097</c:v>
                </c:pt>
                <c:pt idx="256124">
                  <c:v>55.814898137136197</c:v>
                </c:pt>
                <c:pt idx="256125">
                  <c:v>55.8149758007877</c:v>
                </c:pt>
                <c:pt idx="256126">
                  <c:v>55.815053464190598</c:v>
                </c:pt>
                <c:pt idx="256127">
                  <c:v>55.815131127344898</c:v>
                </c:pt>
                <c:pt idx="256128">
                  <c:v>55.815208790250601</c:v>
                </c:pt>
                <c:pt idx="256129">
                  <c:v>55.815286452907799</c:v>
                </c:pt>
                <c:pt idx="256130">
                  <c:v>55.815364115316299</c:v>
                </c:pt>
                <c:pt idx="256131">
                  <c:v>55.815441777476302</c:v>
                </c:pt>
                <c:pt idx="256132">
                  <c:v>55.8155194393876</c:v>
                </c:pt>
                <c:pt idx="256133">
                  <c:v>55.8155971010504</c:v>
                </c:pt>
                <c:pt idx="256134">
                  <c:v>55.815674762464603</c:v>
                </c:pt>
                <c:pt idx="256135">
                  <c:v>55.815752423630201</c:v>
                </c:pt>
                <c:pt idx="256136">
                  <c:v>55.815830084547201</c:v>
                </c:pt>
                <c:pt idx="256137">
                  <c:v>55.815907745215597</c:v>
                </c:pt>
                <c:pt idx="256138">
                  <c:v>55.815985405635402</c:v>
                </c:pt>
                <c:pt idx="256139">
                  <c:v>55.816063065806702</c:v>
                </c:pt>
                <c:pt idx="256140">
                  <c:v>55.816140725729397</c:v>
                </c:pt>
                <c:pt idx="256141">
                  <c:v>55.816218385403403</c:v>
                </c:pt>
                <c:pt idx="256142">
                  <c:v>55.816296044829002</c:v>
                </c:pt>
                <c:pt idx="256143">
                  <c:v>55.816373704005898</c:v>
                </c:pt>
                <c:pt idx="256144">
                  <c:v>55.816451362934203</c:v>
                </c:pt>
                <c:pt idx="256145">
                  <c:v>55.816529021614002</c:v>
                </c:pt>
                <c:pt idx="256146">
                  <c:v>55.816606680045197</c:v>
                </c:pt>
                <c:pt idx="256147">
                  <c:v>55.816684338227802</c:v>
                </c:pt>
                <c:pt idx="256148">
                  <c:v>55.816761996161802</c:v>
                </c:pt>
                <c:pt idx="256149">
                  <c:v>55.816839653847303</c:v>
                </c:pt>
                <c:pt idx="256150">
                  <c:v>55.8169173112842</c:v>
                </c:pt>
                <c:pt idx="256151">
                  <c:v>55.8169949684725</c:v>
                </c:pt>
                <c:pt idx="256152">
                  <c:v>55.817072625412202</c:v>
                </c:pt>
                <c:pt idx="256153">
                  <c:v>55.817150282103398</c:v>
                </c:pt>
                <c:pt idx="256154">
                  <c:v>55.817227938545898</c:v>
                </c:pt>
                <c:pt idx="256155">
                  <c:v>55.817305594739999</c:v>
                </c:pt>
                <c:pt idx="256156">
                  <c:v>55.817383250685403</c:v>
                </c:pt>
                <c:pt idx="256157">
                  <c:v>55.817460906382301</c:v>
                </c:pt>
                <c:pt idx="256158">
                  <c:v>55.817538561830602</c:v>
                </c:pt>
                <c:pt idx="256159">
                  <c:v>55.817616217030299</c:v>
                </c:pt>
                <c:pt idx="256160">
                  <c:v>55.817693871981497</c:v>
                </c:pt>
                <c:pt idx="256161">
                  <c:v>55.817771526684098</c:v>
                </c:pt>
                <c:pt idx="256162">
                  <c:v>55.8178491811382</c:v>
                </c:pt>
                <c:pt idx="256163">
                  <c:v>55.817926835343599</c:v>
                </c:pt>
                <c:pt idx="256164">
                  <c:v>55.818004489300499</c:v>
                </c:pt>
                <c:pt idx="256165">
                  <c:v>55.818082143008901</c:v>
                </c:pt>
                <c:pt idx="256166">
                  <c:v>55.818159796468699</c:v>
                </c:pt>
                <c:pt idx="256167">
                  <c:v>55.818237449679899</c:v>
                </c:pt>
                <c:pt idx="256168">
                  <c:v>55.8183151026426</c:v>
                </c:pt>
                <c:pt idx="256169">
                  <c:v>55.818392755356697</c:v>
                </c:pt>
                <c:pt idx="256170">
                  <c:v>55.818470407822197</c:v>
                </c:pt>
                <c:pt idx="256171">
                  <c:v>55.818548060039198</c:v>
                </c:pt>
                <c:pt idx="256172">
                  <c:v>55.818625712007602</c:v>
                </c:pt>
                <c:pt idx="256173">
                  <c:v>55.818703363727501</c:v>
                </c:pt>
                <c:pt idx="256174">
                  <c:v>55.818781015198802</c:v>
                </c:pt>
                <c:pt idx="256175">
                  <c:v>55.818858666421498</c:v>
                </c:pt>
                <c:pt idx="256176">
                  <c:v>55.818936317395703</c:v>
                </c:pt>
                <c:pt idx="256177">
                  <c:v>55.819013968121403</c:v>
                </c:pt>
                <c:pt idx="256178">
                  <c:v>55.819091618598499</c:v>
                </c:pt>
                <c:pt idx="256179">
                  <c:v>55.819169268826997</c:v>
                </c:pt>
                <c:pt idx="256180">
                  <c:v>55.819246918807004</c:v>
                </c:pt>
                <c:pt idx="256181">
                  <c:v>55.819324568538498</c:v>
                </c:pt>
                <c:pt idx="256182">
                  <c:v>55.819402218021402</c:v>
                </c:pt>
                <c:pt idx="256183">
                  <c:v>55.819479867255701</c:v>
                </c:pt>
                <c:pt idx="256184">
                  <c:v>55.819557516241503</c:v>
                </c:pt>
                <c:pt idx="256185">
                  <c:v>55.819635164978699</c:v>
                </c:pt>
                <c:pt idx="256186">
                  <c:v>55.819712813467397</c:v>
                </c:pt>
                <c:pt idx="256187">
                  <c:v>55.819790461707598</c:v>
                </c:pt>
                <c:pt idx="256188">
                  <c:v>55.8198681096992</c:v>
                </c:pt>
                <c:pt idx="256189">
                  <c:v>55.819945757442298</c:v>
                </c:pt>
                <c:pt idx="256190">
                  <c:v>55.820023404936798</c:v>
                </c:pt>
                <c:pt idx="256191">
                  <c:v>55.8201010521828</c:v>
                </c:pt>
                <c:pt idx="256192">
                  <c:v>55.820178699180197</c:v>
                </c:pt>
                <c:pt idx="256193">
                  <c:v>55.820256345929103</c:v>
                </c:pt>
                <c:pt idx="256194">
                  <c:v>55.820333992429497</c:v>
                </c:pt>
                <c:pt idx="256195">
                  <c:v>55.8204116386813</c:v>
                </c:pt>
                <c:pt idx="256196">
                  <c:v>55.820489284684498</c:v>
                </c:pt>
                <c:pt idx="256197">
                  <c:v>55.820566930439298</c:v>
                </c:pt>
                <c:pt idx="256198">
                  <c:v>55.820644575945501</c:v>
                </c:pt>
                <c:pt idx="256199">
                  <c:v>55.820722221203098</c:v>
                </c:pt>
                <c:pt idx="256200">
                  <c:v>55.820799866212298</c:v>
                </c:pt>
                <c:pt idx="256201">
                  <c:v>55.820877510972899</c:v>
                </c:pt>
                <c:pt idx="256202">
                  <c:v>55.820955155484903</c:v>
                </c:pt>
                <c:pt idx="256203">
                  <c:v>55.821032799748501</c:v>
                </c:pt>
                <c:pt idx="256204">
                  <c:v>55.821110443763402</c:v>
                </c:pt>
                <c:pt idx="256205">
                  <c:v>55.821188087529897</c:v>
                </c:pt>
                <c:pt idx="256206">
                  <c:v>55.821265731047802</c:v>
                </c:pt>
                <c:pt idx="256207">
                  <c:v>55.821343374317202</c:v>
                </c:pt>
                <c:pt idx="256208">
                  <c:v>55.821421017338103</c:v>
                </c:pt>
                <c:pt idx="256209">
                  <c:v>55.8214986601105</c:v>
                </c:pt>
                <c:pt idx="256210">
                  <c:v>55.821576302634298</c:v>
                </c:pt>
                <c:pt idx="256211">
                  <c:v>55.821653944909599</c:v>
                </c:pt>
                <c:pt idx="256212">
                  <c:v>55.821731586936302</c:v>
                </c:pt>
                <c:pt idx="256213">
                  <c:v>55.821809228714599</c:v>
                </c:pt>
                <c:pt idx="256214">
                  <c:v>55.821886870244299</c:v>
                </c:pt>
                <c:pt idx="256215">
                  <c:v>55.821964511525501</c:v>
                </c:pt>
                <c:pt idx="256216">
                  <c:v>55.822042152558197</c:v>
                </c:pt>
                <c:pt idx="256217">
                  <c:v>55.822119793342303</c:v>
                </c:pt>
                <c:pt idx="256218">
                  <c:v>55.822197433877903</c:v>
                </c:pt>
                <c:pt idx="256219">
                  <c:v>55.822275074164999</c:v>
                </c:pt>
                <c:pt idx="256220">
                  <c:v>55.822352714203603</c:v>
                </c:pt>
                <c:pt idx="256221">
                  <c:v>55.822430353993703</c:v>
                </c:pt>
                <c:pt idx="256222">
                  <c:v>55.822507993535197</c:v>
                </c:pt>
                <c:pt idx="256223">
                  <c:v>55.8225856328283</c:v>
                </c:pt>
                <c:pt idx="256224">
                  <c:v>55.822663271872798</c:v>
                </c:pt>
                <c:pt idx="256225">
                  <c:v>55.822740910668799</c:v>
                </c:pt>
                <c:pt idx="256226">
                  <c:v>55.822818549216201</c:v>
                </c:pt>
                <c:pt idx="256227">
                  <c:v>55.822896187515198</c:v>
                </c:pt>
                <c:pt idx="256228">
                  <c:v>55.822973825565697</c:v>
                </c:pt>
                <c:pt idx="256229">
                  <c:v>55.823051463367598</c:v>
                </c:pt>
                <c:pt idx="256230">
                  <c:v>55.823129100921101</c:v>
                </c:pt>
                <c:pt idx="256231">
                  <c:v>55.823206738225998</c:v>
                </c:pt>
                <c:pt idx="256232">
                  <c:v>55.823284375282398</c:v>
                </c:pt>
                <c:pt idx="256233">
                  <c:v>55.8233620120903</c:v>
                </c:pt>
                <c:pt idx="256234">
                  <c:v>55.823439648649703</c:v>
                </c:pt>
                <c:pt idx="256235">
                  <c:v>55.823517284960602</c:v>
                </c:pt>
                <c:pt idx="256236">
                  <c:v>55.823594921022902</c:v>
                </c:pt>
                <c:pt idx="256237">
                  <c:v>55.823672556836797</c:v>
                </c:pt>
                <c:pt idx="256238">
                  <c:v>55.823750192402201</c:v>
                </c:pt>
                <c:pt idx="256239">
                  <c:v>55.8238278277191</c:v>
                </c:pt>
                <c:pt idx="256240">
                  <c:v>55.823905462787401</c:v>
                </c:pt>
                <c:pt idx="256241">
                  <c:v>55.823983097607297</c:v>
                </c:pt>
                <c:pt idx="256242">
                  <c:v>55.824060732178602</c:v>
                </c:pt>
                <c:pt idx="256243">
                  <c:v>55.824138366501501</c:v>
                </c:pt>
                <c:pt idx="256244">
                  <c:v>55.824216000575802</c:v>
                </c:pt>
                <c:pt idx="256245">
                  <c:v>55.824293634401698</c:v>
                </c:pt>
                <c:pt idx="256246">
                  <c:v>55.824371267978997</c:v>
                </c:pt>
                <c:pt idx="256247">
                  <c:v>55.824448901307903</c:v>
                </c:pt>
                <c:pt idx="256248">
                  <c:v>55.824526534388298</c:v>
                </c:pt>
                <c:pt idx="256249">
                  <c:v>55.824604167220102</c:v>
                </c:pt>
                <c:pt idx="256250">
                  <c:v>55.8246817998035</c:v>
                </c:pt>
                <c:pt idx="256251">
                  <c:v>55.8247594321383</c:v>
                </c:pt>
                <c:pt idx="256252">
                  <c:v>55.824837064224702</c:v>
                </c:pt>
                <c:pt idx="256253">
                  <c:v>55.824914696062599</c:v>
                </c:pt>
                <c:pt idx="256254">
                  <c:v>55.824992327651998</c:v>
                </c:pt>
                <c:pt idx="256255">
                  <c:v>55.825069958992898</c:v>
                </c:pt>
                <c:pt idx="256256">
                  <c:v>55.825147590085301</c:v>
                </c:pt>
                <c:pt idx="256257">
                  <c:v>55.825225220929198</c:v>
                </c:pt>
                <c:pt idx="256258">
                  <c:v>55.825302851524597</c:v>
                </c:pt>
                <c:pt idx="256259">
                  <c:v>55.825380481871598</c:v>
                </c:pt>
                <c:pt idx="256260">
                  <c:v>55.825458111970001</c:v>
                </c:pt>
                <c:pt idx="256261">
                  <c:v>55.825535741819998</c:v>
                </c:pt>
                <c:pt idx="256262">
                  <c:v>55.825613371421497</c:v>
                </c:pt>
                <c:pt idx="256263">
                  <c:v>55.825691000774498</c:v>
                </c:pt>
                <c:pt idx="256264">
                  <c:v>55.825768629879001</c:v>
                </c:pt>
                <c:pt idx="256265">
                  <c:v>55.825846258734998</c:v>
                </c:pt>
                <c:pt idx="256266">
                  <c:v>55.825923887342597</c:v>
                </c:pt>
                <c:pt idx="256267">
                  <c:v>55.826001515701599</c:v>
                </c:pt>
                <c:pt idx="256268">
                  <c:v>55.826079143812201</c:v>
                </c:pt>
                <c:pt idx="256269">
                  <c:v>55.826156771674299</c:v>
                </c:pt>
                <c:pt idx="256270">
                  <c:v>55.826234399287898</c:v>
                </c:pt>
                <c:pt idx="256271">
                  <c:v>55.826312026653</c:v>
                </c:pt>
                <c:pt idx="256272">
                  <c:v>55.826389653769702</c:v>
                </c:pt>
                <c:pt idx="256273">
                  <c:v>55.8264672806379</c:v>
                </c:pt>
                <c:pt idx="256274">
                  <c:v>55.826544907257599</c:v>
                </c:pt>
                <c:pt idx="256275">
                  <c:v>55.8266225336288</c:v>
                </c:pt>
                <c:pt idx="256276">
                  <c:v>55.826700159751603</c:v>
                </c:pt>
                <c:pt idx="256277">
                  <c:v>55.8267777856259</c:v>
                </c:pt>
                <c:pt idx="256278">
                  <c:v>55.826855411251699</c:v>
                </c:pt>
                <c:pt idx="256279">
                  <c:v>55.826933036629001</c:v>
                </c:pt>
                <c:pt idx="256280">
                  <c:v>55.827010661757903</c:v>
                </c:pt>
                <c:pt idx="256281">
                  <c:v>55.827088286638201</c:v>
                </c:pt>
                <c:pt idx="256282">
                  <c:v>55.8271659112702</c:v>
                </c:pt>
                <c:pt idx="256283">
                  <c:v>55.827243535653601</c:v>
                </c:pt>
                <c:pt idx="256284">
                  <c:v>55.827321159788603</c:v>
                </c:pt>
                <c:pt idx="256285">
                  <c:v>55.8273987836751</c:v>
                </c:pt>
                <c:pt idx="256286">
                  <c:v>55.827476407313199</c:v>
                </c:pt>
                <c:pt idx="256287">
                  <c:v>55.8275540307027</c:v>
                </c:pt>
                <c:pt idx="256288">
                  <c:v>55.827631653843902</c:v>
                </c:pt>
                <c:pt idx="256289">
                  <c:v>55.827709276736499</c:v>
                </c:pt>
                <c:pt idx="256290">
                  <c:v>55.827786899380698</c:v>
                </c:pt>
                <c:pt idx="256291">
                  <c:v>55.827864521776398</c:v>
                </c:pt>
                <c:pt idx="256292">
                  <c:v>55.8279421439237</c:v>
                </c:pt>
                <c:pt idx="256293">
                  <c:v>55.828019765822503</c:v>
                </c:pt>
                <c:pt idx="256294">
                  <c:v>55.828097387472802</c:v>
                </c:pt>
                <c:pt idx="256295">
                  <c:v>55.828175008874702</c:v>
                </c:pt>
                <c:pt idx="256296">
                  <c:v>55.828252630028103</c:v>
                </c:pt>
                <c:pt idx="256297">
                  <c:v>55.828330250933099</c:v>
                </c:pt>
                <c:pt idx="256298">
                  <c:v>55.828407871589597</c:v>
                </c:pt>
                <c:pt idx="256299">
                  <c:v>55.828485491997597</c:v>
                </c:pt>
                <c:pt idx="256300">
                  <c:v>55.828563112157198</c:v>
                </c:pt>
                <c:pt idx="256301">
                  <c:v>55.828640732068401</c:v>
                </c:pt>
                <c:pt idx="256302">
                  <c:v>55.828718351730998</c:v>
                </c:pt>
                <c:pt idx="256303">
                  <c:v>55.828795971145297</c:v>
                </c:pt>
                <c:pt idx="256304">
                  <c:v>55.828873590310998</c:v>
                </c:pt>
                <c:pt idx="256305">
                  <c:v>55.8289512092284</c:v>
                </c:pt>
                <c:pt idx="256306">
                  <c:v>55.829028827897197</c:v>
                </c:pt>
                <c:pt idx="256307">
                  <c:v>55.829106446317702</c:v>
                </c:pt>
                <c:pt idx="256308">
                  <c:v>55.829184064489603</c:v>
                </c:pt>
                <c:pt idx="256309">
                  <c:v>55.829261682413197</c:v>
                </c:pt>
                <c:pt idx="256310">
                  <c:v>55.829339300088201</c:v>
                </c:pt>
                <c:pt idx="256311">
                  <c:v>55.829416917514898</c:v>
                </c:pt>
                <c:pt idx="256312">
                  <c:v>55.829494534692998</c:v>
                </c:pt>
                <c:pt idx="256313">
                  <c:v>55.829572151622799</c:v>
                </c:pt>
                <c:pt idx="256314">
                  <c:v>55.829649768304101</c:v>
                </c:pt>
                <c:pt idx="256315">
                  <c:v>55.829727384736898</c:v>
                </c:pt>
                <c:pt idx="256316">
                  <c:v>55.829805000921297</c:v>
                </c:pt>
                <c:pt idx="256317">
                  <c:v>55.829882616857297</c:v>
                </c:pt>
                <c:pt idx="256318">
                  <c:v>55.829960232544799</c:v>
                </c:pt>
                <c:pt idx="256319">
                  <c:v>55.830037847983903</c:v>
                </c:pt>
                <c:pt idx="256320">
                  <c:v>55.830115463174501</c:v>
                </c:pt>
                <c:pt idx="256321">
                  <c:v>55.8301930781167</c:v>
                </c:pt>
                <c:pt idx="256322">
                  <c:v>55.830270692810501</c:v>
                </c:pt>
                <c:pt idx="256323">
                  <c:v>55.830348307255797</c:v>
                </c:pt>
                <c:pt idx="256324">
                  <c:v>55.830425921452701</c:v>
                </c:pt>
                <c:pt idx="256325">
                  <c:v>55.8305035354011</c:v>
                </c:pt>
                <c:pt idx="256326">
                  <c:v>55.8305811491011</c:v>
                </c:pt>
                <c:pt idx="256327">
                  <c:v>55.830658762552702</c:v>
                </c:pt>
                <c:pt idx="256328">
                  <c:v>55.830736375755897</c:v>
                </c:pt>
                <c:pt idx="256329">
                  <c:v>55.830813988710602</c:v>
                </c:pt>
                <c:pt idx="256330">
                  <c:v>55.830891601416802</c:v>
                </c:pt>
                <c:pt idx="256331">
                  <c:v>55.830969213874702</c:v>
                </c:pt>
                <c:pt idx="256332">
                  <c:v>55.831046826084098</c:v>
                </c:pt>
                <c:pt idx="256333">
                  <c:v>55.831124438045101</c:v>
                </c:pt>
                <c:pt idx="256334">
                  <c:v>55.8312020497577</c:v>
                </c:pt>
                <c:pt idx="256335">
                  <c:v>55.831279661221799</c:v>
                </c:pt>
                <c:pt idx="256336">
                  <c:v>55.831357272437501</c:v>
                </c:pt>
                <c:pt idx="256337">
                  <c:v>55.831434883404803</c:v>
                </c:pt>
                <c:pt idx="256338">
                  <c:v>55.831512494123601</c:v>
                </c:pt>
                <c:pt idx="256339">
                  <c:v>55.831590104594099</c:v>
                </c:pt>
                <c:pt idx="256340">
                  <c:v>55.831667714816099</c:v>
                </c:pt>
                <c:pt idx="256341">
                  <c:v>55.831745324789601</c:v>
                </c:pt>
                <c:pt idx="256342">
                  <c:v>55.831822934514797</c:v>
                </c:pt>
                <c:pt idx="256343">
                  <c:v>55.831900543991502</c:v>
                </c:pt>
                <c:pt idx="256344">
                  <c:v>55.831978153219801</c:v>
                </c:pt>
                <c:pt idx="256345">
                  <c:v>55.832055762199701</c:v>
                </c:pt>
                <c:pt idx="256346">
                  <c:v>55.832133370931203</c:v>
                </c:pt>
                <c:pt idx="256347">
                  <c:v>55.832210979414299</c:v>
                </c:pt>
                <c:pt idx="256348">
                  <c:v>55.832288587648897</c:v>
                </c:pt>
                <c:pt idx="256349">
                  <c:v>55.832366195635103</c:v>
                </c:pt>
                <c:pt idx="256350">
                  <c:v>55.832443803372897</c:v>
                </c:pt>
                <c:pt idx="256351">
                  <c:v>55.832521410862299</c:v>
                </c:pt>
                <c:pt idx="256352">
                  <c:v>55.832599018103302</c:v>
                </c:pt>
                <c:pt idx="256353">
                  <c:v>55.8326766250959</c:v>
                </c:pt>
                <c:pt idx="256354">
                  <c:v>55.832754231839999</c:v>
                </c:pt>
                <c:pt idx="256355">
                  <c:v>55.8328318383357</c:v>
                </c:pt>
                <c:pt idx="256356">
                  <c:v>55.832909444583102</c:v>
                </c:pt>
                <c:pt idx="256357">
                  <c:v>55.832987050581998</c:v>
                </c:pt>
                <c:pt idx="256358">
                  <c:v>55.833064656332503</c:v>
                </c:pt>
                <c:pt idx="256359">
                  <c:v>55.833142261834602</c:v>
                </c:pt>
                <c:pt idx="256360">
                  <c:v>55.833219867088197</c:v>
                </c:pt>
                <c:pt idx="256361">
                  <c:v>55.833297472093498</c:v>
                </c:pt>
                <c:pt idx="256362">
                  <c:v>55.833375076850402</c:v>
                </c:pt>
                <c:pt idx="256363">
                  <c:v>55.833452681358899</c:v>
                </c:pt>
                <c:pt idx="256364">
                  <c:v>55.833530285618899</c:v>
                </c:pt>
                <c:pt idx="256365">
                  <c:v>55.833607889630599</c:v>
                </c:pt>
                <c:pt idx="256366">
                  <c:v>55.833685493393801</c:v>
                </c:pt>
                <c:pt idx="256367">
                  <c:v>55.833763096908697</c:v>
                </c:pt>
                <c:pt idx="256368">
                  <c:v>55.833840700175102</c:v>
                </c:pt>
                <c:pt idx="256369">
                  <c:v>55.833918303193201</c:v>
                </c:pt>
                <c:pt idx="256370">
                  <c:v>55.833995905962801</c:v>
                </c:pt>
                <c:pt idx="256371">
                  <c:v>55.834073508484103</c:v>
                </c:pt>
                <c:pt idx="256372">
                  <c:v>55.834151110756899</c:v>
                </c:pt>
                <c:pt idx="256373">
                  <c:v>55.834228712781403</c:v>
                </c:pt>
                <c:pt idx="256374">
                  <c:v>55.834306314557402</c:v>
                </c:pt>
                <c:pt idx="256375">
                  <c:v>55.834383916085102</c:v>
                </c:pt>
                <c:pt idx="256376">
                  <c:v>55.834461517364304</c:v>
                </c:pt>
                <c:pt idx="256377">
                  <c:v>55.834539118395199</c:v>
                </c:pt>
                <c:pt idx="256378">
                  <c:v>55.834616719177703</c:v>
                </c:pt>
                <c:pt idx="256379">
                  <c:v>55.834694319711801</c:v>
                </c:pt>
                <c:pt idx="256380">
                  <c:v>55.834771919997401</c:v>
                </c:pt>
                <c:pt idx="256381">
                  <c:v>55.834849520034702</c:v>
                </c:pt>
                <c:pt idx="256382">
                  <c:v>55.834927119823597</c:v>
                </c:pt>
                <c:pt idx="256383">
                  <c:v>55.8350047193642</c:v>
                </c:pt>
                <c:pt idx="256384">
                  <c:v>55.835082318656298</c:v>
                </c:pt>
                <c:pt idx="256385">
                  <c:v>55.835159917699997</c:v>
                </c:pt>
                <c:pt idx="256386">
                  <c:v>55.835237516495397</c:v>
                </c:pt>
                <c:pt idx="256387">
                  <c:v>55.835315115042299</c:v>
                </c:pt>
                <c:pt idx="256388">
                  <c:v>55.835392713340902</c:v>
                </c:pt>
                <c:pt idx="256389">
                  <c:v>55.835470311391099</c:v>
                </c:pt>
                <c:pt idx="256390">
                  <c:v>55.835547909192897</c:v>
                </c:pt>
                <c:pt idx="256391">
                  <c:v>55.835625506746297</c:v>
                </c:pt>
                <c:pt idx="256392">
                  <c:v>55.835703104051397</c:v>
                </c:pt>
                <c:pt idx="256393">
                  <c:v>55.835780701108</c:v>
                </c:pt>
                <c:pt idx="256394">
                  <c:v>55.835858297916303</c:v>
                </c:pt>
                <c:pt idx="256395">
                  <c:v>55.835935894476201</c:v>
                </c:pt>
                <c:pt idx="256396">
                  <c:v>55.8360134907877</c:v>
                </c:pt>
                <c:pt idx="256397">
                  <c:v>55.8360910868508</c:v>
                </c:pt>
                <c:pt idx="256398">
                  <c:v>55.836168682665601</c:v>
                </c:pt>
                <c:pt idx="256399">
                  <c:v>55.836246278231997</c:v>
                </c:pt>
                <c:pt idx="256400">
                  <c:v>55.83632387355</c:v>
                </c:pt>
                <c:pt idx="256401">
                  <c:v>55.836401468619599</c:v>
                </c:pt>
                <c:pt idx="256402">
                  <c:v>55.836479063440898</c:v>
                </c:pt>
                <c:pt idx="256403">
                  <c:v>55.836556658013798</c:v>
                </c:pt>
                <c:pt idx="256404">
                  <c:v>55.8366342523383</c:v>
                </c:pt>
                <c:pt idx="256405">
                  <c:v>55.836711846414403</c:v>
                </c:pt>
                <c:pt idx="256406">
                  <c:v>55.8367894402422</c:v>
                </c:pt>
                <c:pt idx="256407">
                  <c:v>55.836867033821598</c:v>
                </c:pt>
                <c:pt idx="256408">
                  <c:v>55.836944627152597</c:v>
                </c:pt>
                <c:pt idx="256409">
                  <c:v>55.837022220235198</c:v>
                </c:pt>
                <c:pt idx="256410">
                  <c:v>55.8370998130695</c:v>
                </c:pt>
                <c:pt idx="256411">
                  <c:v>55.837177405655403</c:v>
                </c:pt>
                <c:pt idx="256412">
                  <c:v>55.837254997993</c:v>
                </c:pt>
                <c:pt idx="256413">
                  <c:v>55.837332590082198</c:v>
                </c:pt>
                <c:pt idx="256414">
                  <c:v>55.837410181922998</c:v>
                </c:pt>
                <c:pt idx="256415">
                  <c:v>55.837487773515399</c:v>
                </c:pt>
                <c:pt idx="256416">
                  <c:v>55.837565364859501</c:v>
                </c:pt>
                <c:pt idx="256417">
                  <c:v>55.837642955955303</c:v>
                </c:pt>
                <c:pt idx="256418">
                  <c:v>55.837720546802601</c:v>
                </c:pt>
                <c:pt idx="256419">
                  <c:v>55.837798137401599</c:v>
                </c:pt>
                <c:pt idx="256420">
                  <c:v>55.837875727752298</c:v>
                </c:pt>
                <c:pt idx="256421">
                  <c:v>55.837953317854499</c:v>
                </c:pt>
                <c:pt idx="256422">
                  <c:v>55.8380309077085</c:v>
                </c:pt>
                <c:pt idx="256423">
                  <c:v>55.838108497314003</c:v>
                </c:pt>
                <c:pt idx="256424">
                  <c:v>55.8381860866712</c:v>
                </c:pt>
                <c:pt idx="256425">
                  <c:v>55.838263675780098</c:v>
                </c:pt>
                <c:pt idx="256426">
                  <c:v>55.838341264640597</c:v>
                </c:pt>
                <c:pt idx="256427">
                  <c:v>55.838418853252698</c:v>
                </c:pt>
                <c:pt idx="256428">
                  <c:v>55.838496441616499</c:v>
                </c:pt>
                <c:pt idx="256429">
                  <c:v>55.838574029731902</c:v>
                </c:pt>
                <c:pt idx="256430">
                  <c:v>55.838651617598998</c:v>
                </c:pt>
                <c:pt idx="256431">
                  <c:v>55.838729205217803</c:v>
                </c:pt>
                <c:pt idx="256432">
                  <c:v>55.838806792588102</c:v>
                </c:pt>
                <c:pt idx="256433">
                  <c:v>55.838884379710201</c:v>
                </c:pt>
                <c:pt idx="256434">
                  <c:v>55.838961966583803</c:v>
                </c:pt>
                <c:pt idx="256435">
                  <c:v>55.839039553209197</c:v>
                </c:pt>
                <c:pt idx="256436">
                  <c:v>55.839117139586101</c:v>
                </c:pt>
                <c:pt idx="256437">
                  <c:v>55.839194725714798</c:v>
                </c:pt>
                <c:pt idx="256438">
                  <c:v>55.839272311595103</c:v>
                </c:pt>
                <c:pt idx="256439">
                  <c:v>55.839349897227002</c:v>
                </c:pt>
                <c:pt idx="256440">
                  <c:v>55.839427482610603</c:v>
                </c:pt>
                <c:pt idx="256441">
                  <c:v>55.839505067745897</c:v>
                </c:pt>
                <c:pt idx="256442">
                  <c:v>55.839582652632799</c:v>
                </c:pt>
                <c:pt idx="256443">
                  <c:v>55.839660237271303</c:v>
                </c:pt>
                <c:pt idx="256444">
                  <c:v>55.8397378216616</c:v>
                </c:pt>
                <c:pt idx="256445">
                  <c:v>55.839815405803499</c:v>
                </c:pt>
                <c:pt idx="256446">
                  <c:v>55.839892989696999</c:v>
                </c:pt>
                <c:pt idx="256447">
                  <c:v>55.8399705733422</c:v>
                </c:pt>
                <c:pt idx="256448">
                  <c:v>55.840048156739101</c:v>
                </c:pt>
                <c:pt idx="256449">
                  <c:v>55.840125739887597</c:v>
                </c:pt>
                <c:pt idx="256450">
                  <c:v>55.840203322787801</c:v>
                </c:pt>
                <c:pt idx="256451">
                  <c:v>55.840280905439698</c:v>
                </c:pt>
                <c:pt idx="256452">
                  <c:v>55.840358487843197</c:v>
                </c:pt>
                <c:pt idx="256453">
                  <c:v>55.840436069998397</c:v>
                </c:pt>
                <c:pt idx="256454">
                  <c:v>55.840513651905198</c:v>
                </c:pt>
                <c:pt idx="256455">
                  <c:v>55.840591233563799</c:v>
                </c:pt>
                <c:pt idx="256456">
                  <c:v>55.840668814973903</c:v>
                </c:pt>
                <c:pt idx="256457">
                  <c:v>55.840746396135799</c:v>
                </c:pt>
                <c:pt idx="256458">
                  <c:v>55.840823977049297</c:v>
                </c:pt>
                <c:pt idx="256459">
                  <c:v>55.840901557714503</c:v>
                </c:pt>
                <c:pt idx="256460">
                  <c:v>55.840979138131402</c:v>
                </c:pt>
                <c:pt idx="256461">
                  <c:v>55.841056718299903</c:v>
                </c:pt>
                <c:pt idx="256462">
                  <c:v>55.841134298220197</c:v>
                </c:pt>
                <c:pt idx="256463">
                  <c:v>55.841211877892</c:v>
                </c:pt>
                <c:pt idx="256464">
                  <c:v>55.841289457315597</c:v>
                </c:pt>
                <c:pt idx="256465">
                  <c:v>55.841367036490801</c:v>
                </c:pt>
                <c:pt idx="256466">
                  <c:v>55.841444615417799</c:v>
                </c:pt>
                <c:pt idx="256467">
                  <c:v>55.841522194096399</c:v>
                </c:pt>
                <c:pt idx="256468">
                  <c:v>55.8415997725266</c:v>
                </c:pt>
                <c:pt idx="256469">
                  <c:v>55.841677350708601</c:v>
                </c:pt>
                <c:pt idx="256470">
                  <c:v>55.841754928642203</c:v>
                </c:pt>
                <c:pt idx="256471">
                  <c:v>55.841832506327499</c:v>
                </c:pt>
                <c:pt idx="256472">
                  <c:v>55.841910083764503</c:v>
                </c:pt>
                <c:pt idx="256473">
                  <c:v>55.841987660953201</c:v>
                </c:pt>
                <c:pt idx="256474">
                  <c:v>55.8420652378935</c:v>
                </c:pt>
                <c:pt idx="256475">
                  <c:v>55.8421428145855</c:v>
                </c:pt>
                <c:pt idx="256476">
                  <c:v>55.842220391029301</c:v>
                </c:pt>
                <c:pt idx="256477">
                  <c:v>55.842297967224702</c:v>
                </c:pt>
                <c:pt idx="256478">
                  <c:v>55.842375543171798</c:v>
                </c:pt>
                <c:pt idx="256479">
                  <c:v>55.842453118870502</c:v>
                </c:pt>
                <c:pt idx="256480">
                  <c:v>55.842530694320999</c:v>
                </c:pt>
                <c:pt idx="256481">
                  <c:v>55.842608269523097</c:v>
                </c:pt>
                <c:pt idx="256482">
                  <c:v>55.842685844477003</c:v>
                </c:pt>
                <c:pt idx="256483">
                  <c:v>55.842763419182504</c:v>
                </c:pt>
                <c:pt idx="256484">
                  <c:v>55.842840993639697</c:v>
                </c:pt>
                <c:pt idx="256485">
                  <c:v>55.842918567848599</c:v>
                </c:pt>
                <c:pt idx="256486">
                  <c:v>55.842996141809202</c:v>
                </c:pt>
                <c:pt idx="256487">
                  <c:v>55.843073715521498</c:v>
                </c:pt>
                <c:pt idx="256488">
                  <c:v>55.843151288985503</c:v>
                </c:pt>
                <c:pt idx="256489">
                  <c:v>55.843228862201201</c:v>
                </c:pt>
                <c:pt idx="256490">
                  <c:v>55.8433064351686</c:v>
                </c:pt>
                <c:pt idx="256491">
                  <c:v>55.8433840078876</c:v>
                </c:pt>
                <c:pt idx="256492">
                  <c:v>55.843461580358401</c:v>
                </c:pt>
                <c:pt idx="256493">
                  <c:v>55.843539152580902</c:v>
                </c:pt>
                <c:pt idx="256494">
                  <c:v>55.843616724554998</c:v>
                </c:pt>
                <c:pt idx="256495">
                  <c:v>55.843694296280901</c:v>
                </c:pt>
                <c:pt idx="256496">
                  <c:v>55.843771867758498</c:v>
                </c:pt>
                <c:pt idx="256497">
                  <c:v>55.843849438987696</c:v>
                </c:pt>
                <c:pt idx="256498">
                  <c:v>55.843927009968702</c:v>
                </c:pt>
                <c:pt idx="256499">
                  <c:v>55.844004580701402</c:v>
                </c:pt>
                <c:pt idx="256500">
                  <c:v>55.844082151185702</c:v>
                </c:pt>
                <c:pt idx="256501">
                  <c:v>55.844159721421804</c:v>
                </c:pt>
                <c:pt idx="256502">
                  <c:v>55.844237291409598</c:v>
                </c:pt>
                <c:pt idx="256503">
                  <c:v>55.844314861149101</c:v>
                </c:pt>
                <c:pt idx="256504">
                  <c:v>55.844392430640298</c:v>
                </c:pt>
                <c:pt idx="256505">
                  <c:v>55.844469999883103</c:v>
                </c:pt>
                <c:pt idx="256506">
                  <c:v>55.8445475688778</c:v>
                </c:pt>
                <c:pt idx="256507">
                  <c:v>55.844625137624099</c:v>
                </c:pt>
                <c:pt idx="256508">
                  <c:v>55.844702706122099</c:v>
                </c:pt>
                <c:pt idx="256509">
                  <c:v>55.8447802743718</c:v>
                </c:pt>
                <c:pt idx="256510">
                  <c:v>55.844857842373301</c:v>
                </c:pt>
                <c:pt idx="256511">
                  <c:v>55.844935410126403</c:v>
                </c:pt>
                <c:pt idx="256512">
                  <c:v>55.845012977631299</c:v>
                </c:pt>
                <c:pt idx="256513">
                  <c:v>55.845090544887903</c:v>
                </c:pt>
                <c:pt idx="256514">
                  <c:v>55.8451681118962</c:v>
                </c:pt>
                <c:pt idx="256515">
                  <c:v>55.845245678656198</c:v>
                </c:pt>
                <c:pt idx="256516">
                  <c:v>55.845323245167897</c:v>
                </c:pt>
                <c:pt idx="256517">
                  <c:v>55.845400811431404</c:v>
                </c:pt>
                <c:pt idx="256518">
                  <c:v>55.845478377446497</c:v>
                </c:pt>
                <c:pt idx="256519">
                  <c:v>55.845555943213398</c:v>
                </c:pt>
                <c:pt idx="256520">
                  <c:v>55.845633508732</c:v>
                </c:pt>
                <c:pt idx="256521">
                  <c:v>55.845711074002303</c:v>
                </c:pt>
                <c:pt idx="256522">
                  <c:v>55.845788639024299</c:v>
                </c:pt>
                <c:pt idx="256523">
                  <c:v>55.845866203798103</c:v>
                </c:pt>
                <c:pt idx="256524">
                  <c:v>55.8459437683236</c:v>
                </c:pt>
                <c:pt idx="256525">
                  <c:v>55.846021332600799</c:v>
                </c:pt>
                <c:pt idx="256526">
                  <c:v>55.846098896629698</c:v>
                </c:pt>
                <c:pt idx="256527">
                  <c:v>55.846176460410398</c:v>
                </c:pt>
                <c:pt idx="256528">
                  <c:v>55.846254023942699</c:v>
                </c:pt>
                <c:pt idx="256529">
                  <c:v>55.8463315872268</c:v>
                </c:pt>
                <c:pt idx="256530">
                  <c:v>55.846409150262701</c:v>
                </c:pt>
                <c:pt idx="256531">
                  <c:v>55.846486713050197</c:v>
                </c:pt>
                <c:pt idx="256532">
                  <c:v>55.8465642755895</c:v>
                </c:pt>
                <c:pt idx="256533">
                  <c:v>55.846641837880497</c:v>
                </c:pt>
                <c:pt idx="256534">
                  <c:v>55.846719399923302</c:v>
                </c:pt>
                <c:pt idx="256535">
                  <c:v>55.8467969617178</c:v>
                </c:pt>
                <c:pt idx="256536">
                  <c:v>55.846874523263999</c:v>
                </c:pt>
                <c:pt idx="256537">
                  <c:v>55.846952084561899</c:v>
                </c:pt>
                <c:pt idx="256538">
                  <c:v>55.847029645611599</c:v>
                </c:pt>
                <c:pt idx="256539">
                  <c:v>55.847107206413</c:v>
                </c:pt>
                <c:pt idx="256540">
                  <c:v>55.847184766966102</c:v>
                </c:pt>
                <c:pt idx="256541">
                  <c:v>55.847262327270997</c:v>
                </c:pt>
                <c:pt idx="256542">
                  <c:v>55.8473398873276</c:v>
                </c:pt>
                <c:pt idx="256543">
                  <c:v>55.847417447136003</c:v>
                </c:pt>
                <c:pt idx="256544">
                  <c:v>55.8474950066961</c:v>
                </c:pt>
                <c:pt idx="256545">
                  <c:v>55.847572566007898</c:v>
                </c:pt>
                <c:pt idx="256546">
                  <c:v>55.847650125071397</c:v>
                </c:pt>
                <c:pt idx="256547">
                  <c:v>55.847727683886703</c:v>
                </c:pt>
                <c:pt idx="256548">
                  <c:v>55.847805242453802</c:v>
                </c:pt>
                <c:pt idx="256549">
                  <c:v>55.847882800772602</c:v>
                </c:pt>
                <c:pt idx="256550">
                  <c:v>55.847960358843103</c:v>
                </c:pt>
                <c:pt idx="256551">
                  <c:v>55.848037916665398</c:v>
                </c:pt>
                <c:pt idx="256552">
                  <c:v>55.8481154742394</c:v>
                </c:pt>
                <c:pt idx="256553">
                  <c:v>55.848193031565202</c:v>
                </c:pt>
                <c:pt idx="256554">
                  <c:v>55.848270588642698</c:v>
                </c:pt>
                <c:pt idx="256555">
                  <c:v>55.848348145472002</c:v>
                </c:pt>
                <c:pt idx="256556">
                  <c:v>55.848425702052999</c:v>
                </c:pt>
                <c:pt idx="256557">
                  <c:v>55.848503258385698</c:v>
                </c:pt>
                <c:pt idx="256558">
                  <c:v>55.848580814470203</c:v>
                </c:pt>
                <c:pt idx="256559">
                  <c:v>55.848658370306502</c:v>
                </c:pt>
                <c:pt idx="256560">
                  <c:v>55.848735925894502</c:v>
                </c:pt>
                <c:pt idx="256561">
                  <c:v>55.848813481234203</c:v>
                </c:pt>
                <c:pt idx="256562">
                  <c:v>55.848891036325703</c:v>
                </c:pt>
                <c:pt idx="256563">
                  <c:v>55.848968591168997</c:v>
                </c:pt>
                <c:pt idx="256564">
                  <c:v>55.849046145764</c:v>
                </c:pt>
                <c:pt idx="256565">
                  <c:v>55.849123700110802</c:v>
                </c:pt>
                <c:pt idx="256566">
                  <c:v>55.849201254209298</c:v>
                </c:pt>
                <c:pt idx="256567">
                  <c:v>55.849278808059601</c:v>
                </c:pt>
                <c:pt idx="256568">
                  <c:v>55.849356361661599</c:v>
                </c:pt>
                <c:pt idx="256569">
                  <c:v>55.849433915015403</c:v>
                </c:pt>
                <c:pt idx="256570">
                  <c:v>55.849511468121001</c:v>
                </c:pt>
                <c:pt idx="256571">
                  <c:v>55.8495890209783</c:v>
                </c:pt>
                <c:pt idx="256572">
                  <c:v>55.849666573587399</c:v>
                </c:pt>
                <c:pt idx="256573">
                  <c:v>55.849744125948199</c:v>
                </c:pt>
                <c:pt idx="256574">
                  <c:v>55.849821678060799</c:v>
                </c:pt>
                <c:pt idx="256575">
                  <c:v>55.8498992299252</c:v>
                </c:pt>
                <c:pt idx="256576">
                  <c:v>55.849976781541301</c:v>
                </c:pt>
                <c:pt idx="256577">
                  <c:v>55.850054332909203</c:v>
                </c:pt>
                <c:pt idx="256578">
                  <c:v>55.850131884028798</c:v>
                </c:pt>
                <c:pt idx="256579">
                  <c:v>55.8502094349003</c:v>
                </c:pt>
                <c:pt idx="256580">
                  <c:v>55.850286985523397</c:v>
                </c:pt>
                <c:pt idx="256581">
                  <c:v>55.8503645358984</c:v>
                </c:pt>
                <c:pt idx="256582">
                  <c:v>55.850442086025097</c:v>
                </c:pt>
                <c:pt idx="256583">
                  <c:v>55.850519635903602</c:v>
                </c:pt>
                <c:pt idx="256584">
                  <c:v>55.8505971855339</c:v>
                </c:pt>
                <c:pt idx="256585">
                  <c:v>55.850674734915899</c:v>
                </c:pt>
                <c:pt idx="256586">
                  <c:v>55.850752284049697</c:v>
                </c:pt>
                <c:pt idx="256587">
                  <c:v>55.850829832935297</c:v>
                </c:pt>
                <c:pt idx="256588">
                  <c:v>55.850907381572597</c:v>
                </c:pt>
                <c:pt idx="256589">
                  <c:v>55.850984929961697</c:v>
                </c:pt>
                <c:pt idx="256590">
                  <c:v>55.851062478102598</c:v>
                </c:pt>
                <c:pt idx="256591">
                  <c:v>55.851140025995299</c:v>
                </c:pt>
                <c:pt idx="256592">
                  <c:v>55.851217573639701</c:v>
                </c:pt>
                <c:pt idx="256593">
                  <c:v>55.851295121036003</c:v>
                </c:pt>
                <c:pt idx="256594">
                  <c:v>55.851372668183998</c:v>
                </c:pt>
                <c:pt idx="256595">
                  <c:v>55.851450215083702</c:v>
                </c:pt>
                <c:pt idx="256596">
                  <c:v>55.851527761735298</c:v>
                </c:pt>
                <c:pt idx="256597">
                  <c:v>55.851605308138602</c:v>
                </c:pt>
                <c:pt idx="256598">
                  <c:v>55.851682854293799</c:v>
                </c:pt>
                <c:pt idx="256599">
                  <c:v>55.851760400200703</c:v>
                </c:pt>
                <c:pt idx="256600">
                  <c:v>55.851837945859302</c:v>
                </c:pt>
                <c:pt idx="256601">
                  <c:v>55.8519154912698</c:v>
                </c:pt>
                <c:pt idx="256602">
                  <c:v>55.851993036432098</c:v>
                </c:pt>
                <c:pt idx="256603">
                  <c:v>55.852070581346098</c:v>
                </c:pt>
                <c:pt idx="256604">
                  <c:v>55.852148126011897</c:v>
                </c:pt>
                <c:pt idx="256605">
                  <c:v>55.852225670429497</c:v>
                </c:pt>
                <c:pt idx="256606">
                  <c:v>55.852303214598898</c:v>
                </c:pt>
                <c:pt idx="256607">
                  <c:v>55.852380758520098</c:v>
                </c:pt>
                <c:pt idx="256608">
                  <c:v>55.852458302193099</c:v>
                </c:pt>
                <c:pt idx="256609">
                  <c:v>55.852535845617801</c:v>
                </c:pt>
                <c:pt idx="256610">
                  <c:v>55.852613388794403</c:v>
                </c:pt>
                <c:pt idx="256611">
                  <c:v>55.852690931722698</c:v>
                </c:pt>
                <c:pt idx="256612">
                  <c:v>55.8527684744029</c:v>
                </c:pt>
                <c:pt idx="256613">
                  <c:v>55.852846016834803</c:v>
                </c:pt>
                <c:pt idx="256614">
                  <c:v>55.8529235590185</c:v>
                </c:pt>
                <c:pt idx="256615">
                  <c:v>55.853001100954003</c:v>
                </c:pt>
                <c:pt idx="256616">
                  <c:v>55.8530786426413</c:v>
                </c:pt>
                <c:pt idx="256617">
                  <c:v>55.853156184080397</c:v>
                </c:pt>
                <c:pt idx="256618">
                  <c:v>55.853233725271302</c:v>
                </c:pt>
                <c:pt idx="256619">
                  <c:v>55.853311266214</c:v>
                </c:pt>
                <c:pt idx="256620">
                  <c:v>55.853388806908498</c:v>
                </c:pt>
                <c:pt idx="256621">
                  <c:v>55.853466347354797</c:v>
                </c:pt>
                <c:pt idx="256622">
                  <c:v>55.853543887552902</c:v>
                </c:pt>
                <c:pt idx="256623">
                  <c:v>55.853621427502802</c:v>
                </c:pt>
                <c:pt idx="256624">
                  <c:v>55.853698967204501</c:v>
                </c:pt>
                <c:pt idx="256625">
                  <c:v>55.853776506658001</c:v>
                </c:pt>
                <c:pt idx="256626">
                  <c:v>55.853854045863301</c:v>
                </c:pt>
                <c:pt idx="256627">
                  <c:v>55.853931584820401</c:v>
                </c:pt>
                <c:pt idx="256628">
                  <c:v>55.854009123529401</c:v>
                </c:pt>
                <c:pt idx="256629">
                  <c:v>55.854086661990102</c:v>
                </c:pt>
                <c:pt idx="256630">
                  <c:v>55.854164200202597</c:v>
                </c:pt>
                <c:pt idx="256631">
                  <c:v>55.854241738166898</c:v>
                </c:pt>
                <c:pt idx="256632">
                  <c:v>55.8543192758831</c:v>
                </c:pt>
                <c:pt idx="256633">
                  <c:v>55.854396813351002</c:v>
                </c:pt>
                <c:pt idx="256634">
                  <c:v>55.854474350570797</c:v>
                </c:pt>
                <c:pt idx="256635">
                  <c:v>55.854551887542399</c:v>
                </c:pt>
                <c:pt idx="256636">
                  <c:v>55.854629424265703</c:v>
                </c:pt>
                <c:pt idx="256637">
                  <c:v>55.854706960740899</c:v>
                </c:pt>
                <c:pt idx="256638">
                  <c:v>55.854784496967902</c:v>
                </c:pt>
                <c:pt idx="256639">
                  <c:v>55.854862032946798</c:v>
                </c:pt>
                <c:pt idx="256640">
                  <c:v>55.854939568677402</c:v>
                </c:pt>
                <c:pt idx="256641">
                  <c:v>55.855017104159799</c:v>
                </c:pt>
                <c:pt idx="256642">
                  <c:v>55.855094639394103</c:v>
                </c:pt>
                <c:pt idx="256643">
                  <c:v>55.855172174380201</c:v>
                </c:pt>
                <c:pt idx="256644">
                  <c:v>55.855249709118098</c:v>
                </c:pt>
                <c:pt idx="256645">
                  <c:v>55.855327243607803</c:v>
                </c:pt>
                <c:pt idx="256646">
                  <c:v>55.855404777849301</c:v>
                </c:pt>
                <c:pt idx="256647">
                  <c:v>55.8554823118427</c:v>
                </c:pt>
                <c:pt idx="256648">
                  <c:v>55.855559845587898</c:v>
                </c:pt>
                <c:pt idx="256649">
                  <c:v>55.855637379084897</c:v>
                </c:pt>
                <c:pt idx="256650">
                  <c:v>55.855714912333703</c:v>
                </c:pt>
                <c:pt idx="256651">
                  <c:v>55.855792445334302</c:v>
                </c:pt>
                <c:pt idx="256652">
                  <c:v>55.855869978086801</c:v>
                </c:pt>
                <c:pt idx="256653">
                  <c:v>55.855947510591101</c:v>
                </c:pt>
                <c:pt idx="256654">
                  <c:v>55.8560250428472</c:v>
                </c:pt>
                <c:pt idx="256655">
                  <c:v>55.8561025748551</c:v>
                </c:pt>
                <c:pt idx="256656">
                  <c:v>55.8561801066149</c:v>
                </c:pt>
                <c:pt idx="256657">
                  <c:v>55.8562576381265</c:v>
                </c:pt>
                <c:pt idx="256658">
                  <c:v>55.856335169389901</c:v>
                </c:pt>
                <c:pt idx="256659">
                  <c:v>55.856412700405201</c:v>
                </c:pt>
                <c:pt idx="256660">
                  <c:v>55.856490231172302</c:v>
                </c:pt>
                <c:pt idx="256661">
                  <c:v>55.856567761691203</c:v>
                </c:pt>
                <c:pt idx="256662">
                  <c:v>55.856645291961897</c:v>
                </c:pt>
                <c:pt idx="256663">
                  <c:v>55.856722821984498</c:v>
                </c:pt>
                <c:pt idx="256664">
                  <c:v>55.856800351758899</c:v>
                </c:pt>
                <c:pt idx="256665">
                  <c:v>55.8568778812852</c:v>
                </c:pt>
                <c:pt idx="256666">
                  <c:v>55.856955410563202</c:v>
                </c:pt>
                <c:pt idx="256667">
                  <c:v>55.857032939593203</c:v>
                </c:pt>
                <c:pt idx="256668">
                  <c:v>55.857110468374898</c:v>
                </c:pt>
                <c:pt idx="256669">
                  <c:v>55.8571879969085</c:v>
                </c:pt>
                <c:pt idx="256670">
                  <c:v>55.857265525193903</c:v>
                </c:pt>
                <c:pt idx="256671">
                  <c:v>55.857343053231197</c:v>
                </c:pt>
                <c:pt idx="256672">
                  <c:v>55.8574205810203</c:v>
                </c:pt>
                <c:pt idx="256673">
                  <c:v>55.857498108561302</c:v>
                </c:pt>
                <c:pt idx="256674">
                  <c:v>55.857575635854097</c:v>
                </c:pt>
                <c:pt idx="256675">
                  <c:v>55.8576531628987</c:v>
                </c:pt>
                <c:pt idx="256676">
                  <c:v>55.857730689695202</c:v>
                </c:pt>
                <c:pt idx="256677">
                  <c:v>55.857808216243498</c:v>
                </c:pt>
                <c:pt idx="256678">
                  <c:v>55.857885742543601</c:v>
                </c:pt>
                <c:pt idx="256679">
                  <c:v>55.857963268595697</c:v>
                </c:pt>
                <c:pt idx="256680">
                  <c:v>55.8580407943995</c:v>
                </c:pt>
                <c:pt idx="256681">
                  <c:v>55.858118319955203</c:v>
                </c:pt>
                <c:pt idx="256682">
                  <c:v>55.858195845262699</c:v>
                </c:pt>
                <c:pt idx="256683">
                  <c:v>55.858273370322102</c:v>
                </c:pt>
                <c:pt idx="256684">
                  <c:v>55.858350895133398</c:v>
                </c:pt>
                <c:pt idx="256685">
                  <c:v>55.858428419696502</c:v>
                </c:pt>
                <c:pt idx="256686">
                  <c:v>55.858505944011398</c:v>
                </c:pt>
                <c:pt idx="256687">
                  <c:v>55.858583468078201</c:v>
                </c:pt>
                <c:pt idx="256688">
                  <c:v>55.858660991896897</c:v>
                </c:pt>
                <c:pt idx="256689">
                  <c:v>55.858738515467401</c:v>
                </c:pt>
                <c:pt idx="256690">
                  <c:v>55.858816038789698</c:v>
                </c:pt>
                <c:pt idx="256691">
                  <c:v>55.858893561864001</c:v>
                </c:pt>
                <c:pt idx="256692">
                  <c:v>55.858971084689998</c:v>
                </c:pt>
                <c:pt idx="256693">
                  <c:v>55.859048607267901</c:v>
                </c:pt>
                <c:pt idx="256694">
                  <c:v>55.859126129597698</c:v>
                </c:pt>
                <c:pt idx="256695">
                  <c:v>55.859203651679401</c:v>
                </c:pt>
                <c:pt idx="256696">
                  <c:v>55.859281173512898</c:v>
                </c:pt>
                <c:pt idx="256697">
                  <c:v>55.859358695098202</c:v>
                </c:pt>
                <c:pt idx="256698">
                  <c:v>55.859436216435398</c:v>
                </c:pt>
                <c:pt idx="256699">
                  <c:v>55.859513737524502</c:v>
                </c:pt>
                <c:pt idx="256700">
                  <c:v>55.859591258365498</c:v>
                </c:pt>
                <c:pt idx="256701">
                  <c:v>55.859668778958302</c:v>
                </c:pt>
                <c:pt idx="256702">
                  <c:v>55.859746299302898</c:v>
                </c:pt>
                <c:pt idx="256703">
                  <c:v>55.859823819399502</c:v>
                </c:pt>
                <c:pt idx="256704">
                  <c:v>55.859901339247898</c:v>
                </c:pt>
                <c:pt idx="256705">
                  <c:v>55.859978858848102</c:v>
                </c:pt>
                <c:pt idx="256706">
                  <c:v>55.860056378200298</c:v>
                </c:pt>
                <c:pt idx="256707">
                  <c:v>55.860133897304202</c:v>
                </c:pt>
                <c:pt idx="256708">
                  <c:v>55.860211416160098</c:v>
                </c:pt>
                <c:pt idx="256709">
                  <c:v>55.860288934767802</c:v>
                </c:pt>
                <c:pt idx="256710">
                  <c:v>55.860366453127398</c:v>
                </c:pt>
                <c:pt idx="256711">
                  <c:v>55.860443971238901</c:v>
                </c:pt>
                <c:pt idx="256712">
                  <c:v>55.860521489102297</c:v>
                </c:pt>
                <c:pt idx="256713">
                  <c:v>55.8605990067175</c:v>
                </c:pt>
                <c:pt idx="256714">
                  <c:v>55.860676524084603</c:v>
                </c:pt>
                <c:pt idx="256715">
                  <c:v>55.860754041203499</c:v>
                </c:pt>
                <c:pt idx="256716">
                  <c:v>55.860831558074402</c:v>
                </c:pt>
                <c:pt idx="256717">
                  <c:v>55.860909074697098</c:v>
                </c:pt>
                <c:pt idx="256718">
                  <c:v>55.860986591071701</c:v>
                </c:pt>
                <c:pt idx="256719">
                  <c:v>55.861064107198096</c:v>
                </c:pt>
                <c:pt idx="256720">
                  <c:v>55.861141623076499</c:v>
                </c:pt>
                <c:pt idx="256721">
                  <c:v>55.861219138706701</c:v>
                </c:pt>
                <c:pt idx="256722">
                  <c:v>55.861296654088797</c:v>
                </c:pt>
                <c:pt idx="256723">
                  <c:v>55.861374169222799</c:v>
                </c:pt>
                <c:pt idx="256724">
                  <c:v>55.861451684108701</c:v>
                </c:pt>
                <c:pt idx="256725">
                  <c:v>55.861529198746403</c:v>
                </c:pt>
                <c:pt idx="256726">
                  <c:v>55.861606713135998</c:v>
                </c:pt>
                <c:pt idx="256727">
                  <c:v>55.8616842272776</c:v>
                </c:pt>
                <c:pt idx="256728">
                  <c:v>55.861761741170902</c:v>
                </c:pt>
                <c:pt idx="256729">
                  <c:v>55.861839254816203</c:v>
                </c:pt>
                <c:pt idx="256730">
                  <c:v>55.861916768213398</c:v>
                </c:pt>
                <c:pt idx="256731">
                  <c:v>55.861994281362499</c:v>
                </c:pt>
                <c:pt idx="256732">
                  <c:v>55.8620717942634</c:v>
                </c:pt>
                <c:pt idx="256733">
                  <c:v>55.862149306916201</c:v>
                </c:pt>
                <c:pt idx="256734">
                  <c:v>55.862226819320902</c:v>
                </c:pt>
                <c:pt idx="256735">
                  <c:v>55.862304331477503</c:v>
                </c:pt>
                <c:pt idx="256736">
                  <c:v>55.862381843385997</c:v>
                </c:pt>
                <c:pt idx="256737">
                  <c:v>55.862459355046397</c:v>
                </c:pt>
                <c:pt idx="256738">
                  <c:v>55.862536866458697</c:v>
                </c:pt>
                <c:pt idx="256739">
                  <c:v>55.862614377622897</c:v>
                </c:pt>
                <c:pt idx="256740">
                  <c:v>55.862691888538997</c:v>
                </c:pt>
                <c:pt idx="256741">
                  <c:v>55.862769399206897</c:v>
                </c:pt>
                <c:pt idx="256742">
                  <c:v>55.862846909626803</c:v>
                </c:pt>
                <c:pt idx="256743">
                  <c:v>55.862924419798503</c:v>
                </c:pt>
                <c:pt idx="256744">
                  <c:v>55.863001929722202</c:v>
                </c:pt>
                <c:pt idx="256745">
                  <c:v>55.863079439397701</c:v>
                </c:pt>
                <c:pt idx="256746">
                  <c:v>55.8631569488252</c:v>
                </c:pt>
                <c:pt idx="256747">
                  <c:v>55.863234458004499</c:v>
                </c:pt>
                <c:pt idx="256748">
                  <c:v>55.863311966935797</c:v>
                </c:pt>
                <c:pt idx="256749">
                  <c:v>55.863389475618902</c:v>
                </c:pt>
                <c:pt idx="256750">
                  <c:v>55.863466984054</c:v>
                </c:pt>
                <c:pt idx="256751">
                  <c:v>55.863544492240898</c:v>
                </c:pt>
                <c:pt idx="256752">
                  <c:v>55.863622000179802</c:v>
                </c:pt>
                <c:pt idx="256753">
                  <c:v>55.8636995078705</c:v>
                </c:pt>
                <c:pt idx="256754">
                  <c:v>55.863777015313197</c:v>
                </c:pt>
                <c:pt idx="256755">
                  <c:v>55.8638545225078</c:v>
                </c:pt>
                <c:pt idx="256756">
                  <c:v>55.863932029454197</c:v>
                </c:pt>
                <c:pt idx="256757">
                  <c:v>55.864009536152601</c:v>
                </c:pt>
                <c:pt idx="256758">
                  <c:v>55.864087042602897</c:v>
                </c:pt>
                <c:pt idx="256759">
                  <c:v>55.8641645488051</c:v>
                </c:pt>
                <c:pt idx="256760">
                  <c:v>55.864242054759202</c:v>
                </c:pt>
                <c:pt idx="256761">
                  <c:v>55.864319560465198</c:v>
                </c:pt>
                <c:pt idx="256762">
                  <c:v>55.8643970659232</c:v>
                </c:pt>
                <c:pt idx="256763">
                  <c:v>55.864474571133002</c:v>
                </c:pt>
                <c:pt idx="256764">
                  <c:v>55.864552076094803</c:v>
                </c:pt>
                <c:pt idx="256765">
                  <c:v>55.864629580808398</c:v>
                </c:pt>
                <c:pt idx="256766">
                  <c:v>55.864707085273999</c:v>
                </c:pt>
                <c:pt idx="256767">
                  <c:v>55.864784589491499</c:v>
                </c:pt>
                <c:pt idx="256768">
                  <c:v>55.8648620934609</c:v>
                </c:pt>
                <c:pt idx="256769">
                  <c:v>55.8649395971823</c:v>
                </c:pt>
                <c:pt idx="256770">
                  <c:v>55.8650171006555</c:v>
                </c:pt>
                <c:pt idx="256771">
                  <c:v>55.865094603880699</c:v>
                </c:pt>
                <c:pt idx="256772">
                  <c:v>55.865172106857798</c:v>
                </c:pt>
                <c:pt idx="256773">
                  <c:v>55.865249609586797</c:v>
                </c:pt>
                <c:pt idx="256774">
                  <c:v>55.865327112067703</c:v>
                </c:pt>
                <c:pt idx="256775">
                  <c:v>55.865404614300502</c:v>
                </c:pt>
                <c:pt idx="256776">
                  <c:v>55.8654821162853</c:v>
                </c:pt>
                <c:pt idx="256777">
                  <c:v>55.865559618021997</c:v>
                </c:pt>
                <c:pt idx="256778">
                  <c:v>55.865637119510602</c:v>
                </c:pt>
                <c:pt idx="256779">
                  <c:v>55.865714620751099</c:v>
                </c:pt>
                <c:pt idx="256780">
                  <c:v>55.865792121743603</c:v>
                </c:pt>
                <c:pt idx="256781">
                  <c:v>55.865869622487999</c:v>
                </c:pt>
                <c:pt idx="256782">
                  <c:v>55.865947122984302</c:v>
                </c:pt>
                <c:pt idx="256783">
                  <c:v>55.866024623232597</c:v>
                </c:pt>
                <c:pt idx="256784">
                  <c:v>55.8661021232327</c:v>
                </c:pt>
                <c:pt idx="256785">
                  <c:v>55.866179622984802</c:v>
                </c:pt>
                <c:pt idx="256786">
                  <c:v>55.866257122488904</c:v>
                </c:pt>
                <c:pt idx="256787">
                  <c:v>55.866334621744898</c:v>
                </c:pt>
                <c:pt idx="256788">
                  <c:v>55.866412120752798</c:v>
                </c:pt>
                <c:pt idx="256789">
                  <c:v>55.866489619512599</c:v>
                </c:pt>
                <c:pt idx="256790">
                  <c:v>55.8665671180243</c:v>
                </c:pt>
                <c:pt idx="256791">
                  <c:v>55.866644616287999</c:v>
                </c:pt>
                <c:pt idx="256792">
                  <c:v>55.866722114303698</c:v>
                </c:pt>
                <c:pt idx="256793">
                  <c:v>55.866799612071198</c:v>
                </c:pt>
                <c:pt idx="256794">
                  <c:v>55.866877109590703</c:v>
                </c:pt>
                <c:pt idx="256795">
                  <c:v>55.866954606862201</c:v>
                </c:pt>
                <c:pt idx="256796">
                  <c:v>55.867032103885599</c:v>
                </c:pt>
                <c:pt idx="256797">
                  <c:v>55.867109600660903</c:v>
                </c:pt>
                <c:pt idx="256798">
                  <c:v>55.867187097188101</c:v>
                </c:pt>
                <c:pt idx="256799">
                  <c:v>55.867264593467297</c:v>
                </c:pt>
                <c:pt idx="256800">
                  <c:v>55.8673420894985</c:v>
                </c:pt>
                <c:pt idx="256801">
                  <c:v>55.867419585281603</c:v>
                </c:pt>
                <c:pt idx="256802">
                  <c:v>55.867497080816598</c:v>
                </c:pt>
                <c:pt idx="256803">
                  <c:v>55.8675745761036</c:v>
                </c:pt>
                <c:pt idx="256804">
                  <c:v>55.867652071142501</c:v>
                </c:pt>
                <c:pt idx="256805">
                  <c:v>55.867729565933303</c:v>
                </c:pt>
                <c:pt idx="256806">
                  <c:v>55.867807060476103</c:v>
                </c:pt>
                <c:pt idx="256807">
                  <c:v>55.867884554770903</c:v>
                </c:pt>
                <c:pt idx="256808">
                  <c:v>55.867962048817603</c:v>
                </c:pt>
                <c:pt idx="256809">
                  <c:v>55.868039542616302</c:v>
                </c:pt>
                <c:pt idx="256810">
                  <c:v>55.8681170361669</c:v>
                </c:pt>
                <c:pt idx="256811">
                  <c:v>55.868194529469399</c:v>
                </c:pt>
                <c:pt idx="256812">
                  <c:v>55.868272022523897</c:v>
                </c:pt>
                <c:pt idx="256813">
                  <c:v>55.868349515330301</c:v>
                </c:pt>
                <c:pt idx="256814">
                  <c:v>55.868427007888798</c:v>
                </c:pt>
                <c:pt idx="256815">
                  <c:v>55.868504500199101</c:v>
                </c:pt>
                <c:pt idx="256816">
                  <c:v>55.868581992261397</c:v>
                </c:pt>
                <c:pt idx="256817">
                  <c:v>55.8686594840757</c:v>
                </c:pt>
                <c:pt idx="256818">
                  <c:v>55.868736975641902</c:v>
                </c:pt>
                <c:pt idx="256819">
                  <c:v>55.868814466960103</c:v>
                </c:pt>
                <c:pt idx="256820">
                  <c:v>55.868891958030197</c:v>
                </c:pt>
                <c:pt idx="256821">
                  <c:v>55.868969448852297</c:v>
                </c:pt>
                <c:pt idx="256822">
                  <c:v>55.869046939426397</c:v>
                </c:pt>
                <c:pt idx="256823">
                  <c:v>55.869124429752397</c:v>
                </c:pt>
                <c:pt idx="256824">
                  <c:v>55.869201919830303</c:v>
                </c:pt>
                <c:pt idx="256825">
                  <c:v>55.869279409660301</c:v>
                </c:pt>
                <c:pt idx="256826">
                  <c:v>55.869356899242199</c:v>
                </c:pt>
                <c:pt idx="256827">
                  <c:v>55.869434388576003</c:v>
                </c:pt>
                <c:pt idx="256828">
                  <c:v>55.8695118776618</c:v>
                </c:pt>
                <c:pt idx="256829">
                  <c:v>55.869589366499603</c:v>
                </c:pt>
                <c:pt idx="256830">
                  <c:v>55.869666855089399</c:v>
                </c:pt>
                <c:pt idx="256831">
                  <c:v>55.869744343431101</c:v>
                </c:pt>
                <c:pt idx="256832">
                  <c:v>55.869821831524803</c:v>
                </c:pt>
                <c:pt idx="256833">
                  <c:v>55.869899319370397</c:v>
                </c:pt>
                <c:pt idx="256834">
                  <c:v>55.869976806968097</c:v>
                </c:pt>
                <c:pt idx="256835">
                  <c:v>55.870054294317598</c:v>
                </c:pt>
                <c:pt idx="256836">
                  <c:v>55.870131781419197</c:v>
                </c:pt>
                <c:pt idx="256837">
                  <c:v>55.870209268272703</c:v>
                </c:pt>
                <c:pt idx="256838">
                  <c:v>55.870286754878201</c:v>
                </c:pt>
                <c:pt idx="256839">
                  <c:v>55.870364241235698</c:v>
                </c:pt>
                <c:pt idx="256840">
                  <c:v>55.870441727345103</c:v>
                </c:pt>
                <c:pt idx="256841">
                  <c:v>55.870519213206599</c:v>
                </c:pt>
                <c:pt idx="256842">
                  <c:v>55.870596698819902</c:v>
                </c:pt>
                <c:pt idx="256843">
                  <c:v>55.870674184185297</c:v>
                </c:pt>
                <c:pt idx="256844">
                  <c:v>55.870751669302699</c:v>
                </c:pt>
                <c:pt idx="256845">
                  <c:v>55.870829154172</c:v>
                </c:pt>
                <c:pt idx="256846">
                  <c:v>55.870906638793301</c:v>
                </c:pt>
                <c:pt idx="256847">
                  <c:v>55.8709841231666</c:v>
                </c:pt>
                <c:pt idx="256848">
                  <c:v>55.8710616072918</c:v>
                </c:pt>
                <c:pt idx="256849">
                  <c:v>55.871139091169098</c:v>
                </c:pt>
                <c:pt idx="256850">
                  <c:v>55.871216574798297</c:v>
                </c:pt>
                <c:pt idx="256851">
                  <c:v>55.871294058179501</c:v>
                </c:pt>
                <c:pt idx="256852">
                  <c:v>55.871371541312698</c:v>
                </c:pt>
                <c:pt idx="256853">
                  <c:v>55.871449024197801</c:v>
                </c:pt>
                <c:pt idx="256854">
                  <c:v>55.871526506835004</c:v>
                </c:pt>
                <c:pt idx="256855">
                  <c:v>55.871603989224099</c:v>
                </c:pt>
                <c:pt idx="256856">
                  <c:v>55.8716814713652</c:v>
                </c:pt>
                <c:pt idx="256857">
                  <c:v>55.8717589532584</c:v>
                </c:pt>
                <c:pt idx="256858">
                  <c:v>55.8718364349034</c:v>
                </c:pt>
                <c:pt idx="256859">
                  <c:v>55.8719139163005</c:v>
                </c:pt>
                <c:pt idx="256860">
                  <c:v>55.871991397449598</c:v>
                </c:pt>
                <c:pt idx="256861">
                  <c:v>55.872068878350703</c:v>
                </c:pt>
                <c:pt idx="256862">
                  <c:v>55.8721463590037</c:v>
                </c:pt>
                <c:pt idx="256863">
                  <c:v>55.872223839408797</c:v>
                </c:pt>
                <c:pt idx="256864">
                  <c:v>55.8723013195658</c:v>
                </c:pt>
                <c:pt idx="256865">
                  <c:v>55.872378799474802</c:v>
                </c:pt>
                <c:pt idx="256866">
                  <c:v>55.872456279135903</c:v>
                </c:pt>
                <c:pt idx="256867">
                  <c:v>55.872533758548897</c:v>
                </c:pt>
                <c:pt idx="256868">
                  <c:v>55.872611237713897</c:v>
                </c:pt>
                <c:pt idx="256869">
                  <c:v>55.872688716630897</c:v>
                </c:pt>
                <c:pt idx="256870">
                  <c:v>55.872766195299903</c:v>
                </c:pt>
                <c:pt idx="256871">
                  <c:v>55.872843673720901</c:v>
                </c:pt>
                <c:pt idx="256872">
                  <c:v>55.872921151893898</c:v>
                </c:pt>
                <c:pt idx="256873">
                  <c:v>55.872998629818902</c:v>
                </c:pt>
                <c:pt idx="256874">
                  <c:v>55.873076107495898</c:v>
                </c:pt>
                <c:pt idx="256875">
                  <c:v>55.8731535849249</c:v>
                </c:pt>
                <c:pt idx="256876">
                  <c:v>55.873231062105901</c:v>
                </c:pt>
                <c:pt idx="256877">
                  <c:v>55.873308539038902</c:v>
                </c:pt>
                <c:pt idx="256878">
                  <c:v>55.873386015723902</c:v>
                </c:pt>
                <c:pt idx="256879">
                  <c:v>55.873463492161001</c:v>
                </c:pt>
                <c:pt idx="256880">
                  <c:v>55.87354096835</c:v>
                </c:pt>
                <c:pt idx="256881">
                  <c:v>55.873618444290997</c:v>
                </c:pt>
                <c:pt idx="256882">
                  <c:v>55.873695919984002</c:v>
                </c:pt>
                <c:pt idx="256883">
                  <c:v>55.873773395429097</c:v>
                </c:pt>
                <c:pt idx="256884">
                  <c:v>55.8738508706261</c:v>
                </c:pt>
                <c:pt idx="256885">
                  <c:v>55.873928345575202</c:v>
                </c:pt>
                <c:pt idx="256886">
                  <c:v>55.874005820276203</c:v>
                </c:pt>
                <c:pt idx="256887">
                  <c:v>55.874083294729303</c:v>
                </c:pt>
                <c:pt idx="256888">
                  <c:v>55.874160768934402</c:v>
                </c:pt>
                <c:pt idx="256889">
                  <c:v>55.874238242891501</c:v>
                </c:pt>
                <c:pt idx="256890">
                  <c:v>55.874315716600599</c:v>
                </c:pt>
                <c:pt idx="256891">
                  <c:v>55.874393190061703</c:v>
                </c:pt>
                <c:pt idx="256892">
                  <c:v>55.874470663274899</c:v>
                </c:pt>
                <c:pt idx="256893">
                  <c:v>55.874548136240001</c:v>
                </c:pt>
                <c:pt idx="256894">
                  <c:v>55.874625608957203</c:v>
                </c:pt>
                <c:pt idx="256895">
                  <c:v>55.874703081426397</c:v>
                </c:pt>
                <c:pt idx="256896">
                  <c:v>55.874780553647597</c:v>
                </c:pt>
                <c:pt idx="256897">
                  <c:v>55.874858025620803</c:v>
                </c:pt>
                <c:pt idx="256898">
                  <c:v>55.874935497346002</c:v>
                </c:pt>
                <c:pt idx="256899">
                  <c:v>55.875012968823299</c:v>
                </c:pt>
                <c:pt idx="256900">
                  <c:v>55.875090440052603</c:v>
                </c:pt>
                <c:pt idx="256901">
                  <c:v>55.875167911033898</c:v>
                </c:pt>
                <c:pt idx="256902">
                  <c:v>55.875245381767201</c:v>
                </c:pt>
                <c:pt idx="256903">
                  <c:v>55.875322852252602</c:v>
                </c:pt>
                <c:pt idx="256904">
                  <c:v>55.875400322489902</c:v>
                </c:pt>
                <c:pt idx="256905">
                  <c:v>55.875477792479302</c:v>
                </c:pt>
                <c:pt idx="256906">
                  <c:v>55.8755552622208</c:v>
                </c:pt>
                <c:pt idx="256907">
                  <c:v>55.875632731714198</c:v>
                </c:pt>
                <c:pt idx="256908">
                  <c:v>55.875710200959702</c:v>
                </c:pt>
                <c:pt idx="256909">
                  <c:v>55.875787669957198</c:v>
                </c:pt>
                <c:pt idx="256910">
                  <c:v>55.8758651387067</c:v>
                </c:pt>
                <c:pt idx="256911">
                  <c:v>55.875942607208302</c:v>
                </c:pt>
                <c:pt idx="256912">
                  <c:v>55.876020075461902</c:v>
                </c:pt>
                <c:pt idx="256913">
                  <c:v>55.876097543467502</c:v>
                </c:pt>
                <c:pt idx="256914">
                  <c:v>55.8761750112252</c:v>
                </c:pt>
                <c:pt idx="256915">
                  <c:v>55.876252478734799</c:v>
                </c:pt>
                <c:pt idx="256916">
                  <c:v>55.876329945996602</c:v>
                </c:pt>
                <c:pt idx="256917">
                  <c:v>55.876407413010298</c:v>
                </c:pt>
                <c:pt idx="256918">
                  <c:v>55.8764848797761</c:v>
                </c:pt>
                <c:pt idx="256919">
                  <c:v>55.876562346293902</c:v>
                </c:pt>
                <c:pt idx="256920">
                  <c:v>55.876639812563802</c:v>
                </c:pt>
                <c:pt idx="256921">
                  <c:v>55.876717278585701</c:v>
                </c:pt>
                <c:pt idx="256922">
                  <c:v>55.8767947443596</c:v>
                </c:pt>
                <c:pt idx="256923">
                  <c:v>55.876872209885597</c:v>
                </c:pt>
                <c:pt idx="256924">
                  <c:v>55.876949675163601</c:v>
                </c:pt>
                <c:pt idx="256925">
                  <c:v>55.877027140193697</c:v>
                </c:pt>
                <c:pt idx="256926">
                  <c:v>55.877104604975798</c:v>
                </c:pt>
                <c:pt idx="256927">
                  <c:v>55.8771820695099</c:v>
                </c:pt>
                <c:pt idx="256928">
                  <c:v>55.877259533796099</c:v>
                </c:pt>
                <c:pt idx="256929">
                  <c:v>55.877336997834298</c:v>
                </c:pt>
                <c:pt idx="256930">
                  <c:v>55.877414461624603</c:v>
                </c:pt>
                <c:pt idx="256931">
                  <c:v>55.8774919251669</c:v>
                </c:pt>
                <c:pt idx="256932">
                  <c:v>55.877569388461303</c:v>
                </c:pt>
                <c:pt idx="256933">
                  <c:v>55.877646851507698</c:v>
                </c:pt>
                <c:pt idx="256934">
                  <c:v>55.877724314306199</c:v>
                </c:pt>
                <c:pt idx="256935">
                  <c:v>55.8778017768567</c:v>
                </c:pt>
                <c:pt idx="256936">
                  <c:v>55.877879239159199</c:v>
                </c:pt>
                <c:pt idx="256937">
                  <c:v>55.877956701213797</c:v>
                </c:pt>
                <c:pt idx="256938">
                  <c:v>55.878034163020502</c:v>
                </c:pt>
                <c:pt idx="256939">
                  <c:v>55.878111624579198</c:v>
                </c:pt>
                <c:pt idx="256940">
                  <c:v>55.8781890858899</c:v>
                </c:pt>
                <c:pt idx="256941">
                  <c:v>55.878266546952801</c:v>
                </c:pt>
                <c:pt idx="256942">
                  <c:v>55.878344007767602</c:v>
                </c:pt>
                <c:pt idx="256943">
                  <c:v>55.878421468334601</c:v>
                </c:pt>
                <c:pt idx="256944">
                  <c:v>55.878498928653499</c:v>
                </c:pt>
                <c:pt idx="256945">
                  <c:v>55.878576388724603</c:v>
                </c:pt>
                <c:pt idx="256946">
                  <c:v>55.8786538485477</c:v>
                </c:pt>
                <c:pt idx="256947">
                  <c:v>55.878731308122802</c:v>
                </c:pt>
                <c:pt idx="256948">
                  <c:v>55.878808767450003</c:v>
                </c:pt>
                <c:pt idx="256949">
                  <c:v>55.878886226529303</c:v>
                </c:pt>
                <c:pt idx="256950">
                  <c:v>55.878963685360603</c:v>
                </c:pt>
                <c:pt idx="256951">
                  <c:v>55.879041143944001</c:v>
                </c:pt>
                <c:pt idx="256952">
                  <c:v>55.879118602279497</c:v>
                </c:pt>
                <c:pt idx="256953">
                  <c:v>55.879196060367001</c:v>
                </c:pt>
                <c:pt idx="256954">
                  <c:v>55.879273518206602</c:v>
                </c:pt>
                <c:pt idx="256955">
                  <c:v>55.879350975798197</c:v>
                </c:pt>
                <c:pt idx="256956">
                  <c:v>55.879428433141896</c:v>
                </c:pt>
                <c:pt idx="256957">
                  <c:v>55.879505890237702</c:v>
                </c:pt>
                <c:pt idx="256958">
                  <c:v>55.8795833470855</c:v>
                </c:pt>
                <c:pt idx="256959">
                  <c:v>55.879660803685397</c:v>
                </c:pt>
                <c:pt idx="256960">
                  <c:v>55.879738260037399</c:v>
                </c:pt>
                <c:pt idx="256961">
                  <c:v>55.879815716141501</c:v>
                </c:pt>
                <c:pt idx="256962">
                  <c:v>55.879893171997601</c:v>
                </c:pt>
                <c:pt idx="256963">
                  <c:v>55.8799706276058</c:v>
                </c:pt>
                <c:pt idx="256964">
                  <c:v>55.880048082965999</c:v>
                </c:pt>
                <c:pt idx="256965">
                  <c:v>55.880125538078303</c:v>
                </c:pt>
                <c:pt idx="256966">
                  <c:v>55.880202992942699</c:v>
                </c:pt>
                <c:pt idx="256967">
                  <c:v>55.880280447559201</c:v>
                </c:pt>
                <c:pt idx="256968">
                  <c:v>55.880357901927802</c:v>
                </c:pt>
                <c:pt idx="256969">
                  <c:v>55.880435356048402</c:v>
                </c:pt>
                <c:pt idx="256970">
                  <c:v>55.8805128099211</c:v>
                </c:pt>
                <c:pt idx="256971">
                  <c:v>55.880590263545898</c:v>
                </c:pt>
                <c:pt idx="256972">
                  <c:v>55.880667716922702</c:v>
                </c:pt>
                <c:pt idx="256973">
                  <c:v>55.880745170051703</c:v>
                </c:pt>
                <c:pt idx="256974">
                  <c:v>55.880822622932698</c:v>
                </c:pt>
                <c:pt idx="256975">
                  <c:v>55.880900075565798</c:v>
                </c:pt>
                <c:pt idx="256976">
                  <c:v>55.880977527951003</c:v>
                </c:pt>
                <c:pt idx="256977">
                  <c:v>55.881054980088201</c:v>
                </c:pt>
                <c:pt idx="256978">
                  <c:v>55.881132431977598</c:v>
                </c:pt>
                <c:pt idx="256979">
                  <c:v>55.881209883619</c:v>
                </c:pt>
                <c:pt idx="256980">
                  <c:v>55.881287335012502</c:v>
                </c:pt>
                <c:pt idx="256981">
                  <c:v>55.881364786158102</c:v>
                </c:pt>
                <c:pt idx="256982">
                  <c:v>55.881442237055801</c:v>
                </c:pt>
                <c:pt idx="256983">
                  <c:v>55.881519687705598</c:v>
                </c:pt>
                <c:pt idx="256984">
                  <c:v>55.881597138107402</c:v>
                </c:pt>
                <c:pt idx="256985">
                  <c:v>55.881674588261397</c:v>
                </c:pt>
                <c:pt idx="256986">
                  <c:v>55.881752038167399</c:v>
                </c:pt>
                <c:pt idx="256987">
                  <c:v>55.881829487825499</c:v>
                </c:pt>
                <c:pt idx="256988">
                  <c:v>55.881906937235698</c:v>
                </c:pt>
                <c:pt idx="256989">
                  <c:v>55.881984386398003</c:v>
                </c:pt>
                <c:pt idx="256990">
                  <c:v>55.882061835312399</c:v>
                </c:pt>
                <c:pt idx="256991">
                  <c:v>55.882139283978901</c:v>
                </c:pt>
                <c:pt idx="256992">
                  <c:v>55.882216732397502</c:v>
                </c:pt>
                <c:pt idx="256993">
                  <c:v>55.882294180568202</c:v>
                </c:pt>
                <c:pt idx="256994">
                  <c:v>55.882371628490901</c:v>
                </c:pt>
                <c:pt idx="256995">
                  <c:v>55.882449076165798</c:v>
                </c:pt>
                <c:pt idx="256996">
                  <c:v>55.882526523592801</c:v>
                </c:pt>
                <c:pt idx="256997">
                  <c:v>55.882603970771797</c:v>
                </c:pt>
                <c:pt idx="256998">
                  <c:v>55.882681417702997</c:v>
                </c:pt>
                <c:pt idx="256999">
                  <c:v>55.882758864386297</c:v>
                </c:pt>
                <c:pt idx="257000">
                  <c:v>55.882836310821602</c:v>
                </c:pt>
                <c:pt idx="257001">
                  <c:v>55.882913757009099</c:v>
                </c:pt>
                <c:pt idx="257002">
                  <c:v>55.882991202948602</c:v>
                </c:pt>
                <c:pt idx="257003">
                  <c:v>55.883068648640297</c:v>
                </c:pt>
                <c:pt idx="257004">
                  <c:v>55.883146094084097</c:v>
                </c:pt>
                <c:pt idx="257005">
                  <c:v>55.883223539279903</c:v>
                </c:pt>
                <c:pt idx="257006">
                  <c:v>55.883300984227901</c:v>
                </c:pt>
                <c:pt idx="257007">
                  <c:v>55.883378428927998</c:v>
                </c:pt>
                <c:pt idx="257008">
                  <c:v>55.8834558733802</c:v>
                </c:pt>
                <c:pt idx="257009">
                  <c:v>55.883533317584501</c:v>
                </c:pt>
                <c:pt idx="257010">
                  <c:v>55.883610761540901</c:v>
                </c:pt>
                <c:pt idx="257011">
                  <c:v>55.883688205249399</c:v>
                </c:pt>
                <c:pt idx="257012">
                  <c:v>55.883765648710003</c:v>
                </c:pt>
                <c:pt idx="257013">
                  <c:v>55.883843091922699</c:v>
                </c:pt>
                <c:pt idx="257014">
                  <c:v>55.883920534887601</c:v>
                </c:pt>
                <c:pt idx="257015">
                  <c:v>55.883997977604601</c:v>
                </c:pt>
                <c:pt idx="257016">
                  <c:v>55.8840754200736</c:v>
                </c:pt>
                <c:pt idx="257017">
                  <c:v>55.884152862294798</c:v>
                </c:pt>
                <c:pt idx="257018">
                  <c:v>55.884230304268101</c:v>
                </c:pt>
                <c:pt idx="257019">
                  <c:v>55.884307745993503</c:v>
                </c:pt>
                <c:pt idx="257020">
                  <c:v>55.884385187470997</c:v>
                </c:pt>
                <c:pt idx="257021">
                  <c:v>55.884462628700703</c:v>
                </c:pt>
                <c:pt idx="257022">
                  <c:v>55.884540069682501</c:v>
                </c:pt>
                <c:pt idx="257023">
                  <c:v>55.884617510416298</c:v>
                </c:pt>
                <c:pt idx="257024">
                  <c:v>55.884694950902301</c:v>
                </c:pt>
                <c:pt idx="257025">
                  <c:v>55.884772391140402</c:v>
                </c:pt>
                <c:pt idx="257026">
                  <c:v>55.884849831130701</c:v>
                </c:pt>
                <c:pt idx="257027">
                  <c:v>55.884927270873099</c:v>
                </c:pt>
                <c:pt idx="257028">
                  <c:v>55.885004710367497</c:v>
                </c:pt>
                <c:pt idx="257029">
                  <c:v>55.885082149614099</c:v>
                </c:pt>
                <c:pt idx="257030">
                  <c:v>55.8851595886129</c:v>
                </c:pt>
                <c:pt idx="257031">
                  <c:v>55.885237027363701</c:v>
                </c:pt>
                <c:pt idx="257032">
                  <c:v>55.885314465866699</c:v>
                </c:pt>
                <c:pt idx="257033">
                  <c:v>55.885391904121803</c:v>
                </c:pt>
                <c:pt idx="257034">
                  <c:v>55.885469342129099</c:v>
                </c:pt>
                <c:pt idx="257035">
                  <c:v>55.885546779888401</c:v>
                </c:pt>
                <c:pt idx="257036">
                  <c:v>55.885624217399901</c:v>
                </c:pt>
                <c:pt idx="257037">
                  <c:v>55.885701654663499</c:v>
                </c:pt>
                <c:pt idx="257038">
                  <c:v>55.885779091679296</c:v>
                </c:pt>
                <c:pt idx="257039">
                  <c:v>55.885856528447199</c:v>
                </c:pt>
                <c:pt idx="257040">
                  <c:v>55.885933964967201</c:v>
                </c:pt>
                <c:pt idx="257041">
                  <c:v>55.886011401239301</c:v>
                </c:pt>
                <c:pt idx="257042">
                  <c:v>55.8860888372636</c:v>
                </c:pt>
                <c:pt idx="257043">
                  <c:v>55.886166273039997</c:v>
                </c:pt>
                <c:pt idx="257044">
                  <c:v>55.8862437085686</c:v>
                </c:pt>
                <c:pt idx="257045">
                  <c:v>55.886321143849301</c:v>
                </c:pt>
                <c:pt idx="257046">
                  <c:v>55.886398578882101</c:v>
                </c:pt>
                <c:pt idx="257047">
                  <c:v>55.886476013667</c:v>
                </c:pt>
                <c:pt idx="257048">
                  <c:v>55.886553448204097</c:v>
                </c:pt>
                <c:pt idx="257049">
                  <c:v>55.886630882493399</c:v>
                </c:pt>
                <c:pt idx="257050">
                  <c:v>55.886708316534701</c:v>
                </c:pt>
                <c:pt idx="257051">
                  <c:v>55.886785750328301</c:v>
                </c:pt>
                <c:pt idx="257052">
                  <c:v>55.886863183873899</c:v>
                </c:pt>
                <c:pt idx="257053">
                  <c:v>55.886940617171703</c:v>
                </c:pt>
                <c:pt idx="257054">
                  <c:v>55.887018050221698</c:v>
                </c:pt>
                <c:pt idx="257055">
                  <c:v>55.8870954830237</c:v>
                </c:pt>
                <c:pt idx="257056">
                  <c:v>55.887172915577999</c:v>
                </c:pt>
                <c:pt idx="257057">
                  <c:v>55.887250347884397</c:v>
                </c:pt>
                <c:pt idx="257058">
                  <c:v>55.8873277799429</c:v>
                </c:pt>
                <c:pt idx="257059">
                  <c:v>55.887405211753503</c:v>
                </c:pt>
                <c:pt idx="257060">
                  <c:v>55.887482643316403</c:v>
                </c:pt>
                <c:pt idx="257061">
                  <c:v>55.887560074631303</c:v>
                </c:pt>
                <c:pt idx="257062">
                  <c:v>55.8876375056984</c:v>
                </c:pt>
                <c:pt idx="257063">
                  <c:v>55.887714936517703</c:v>
                </c:pt>
                <c:pt idx="257064">
                  <c:v>55.887792367089098</c:v>
                </c:pt>
                <c:pt idx="257065">
                  <c:v>55.887869797412698</c:v>
                </c:pt>
                <c:pt idx="257066">
                  <c:v>55.887947227488397</c:v>
                </c:pt>
                <c:pt idx="257067">
                  <c:v>55.888024657316301</c:v>
                </c:pt>
                <c:pt idx="257068">
                  <c:v>55.888102086896303</c:v>
                </c:pt>
                <c:pt idx="257069">
                  <c:v>55.888179516228497</c:v>
                </c:pt>
                <c:pt idx="257070">
                  <c:v>55.888256945312797</c:v>
                </c:pt>
                <c:pt idx="257071">
                  <c:v>55.888334374149302</c:v>
                </c:pt>
                <c:pt idx="257072">
                  <c:v>55.888411802737998</c:v>
                </c:pt>
                <c:pt idx="257073">
                  <c:v>55.8884892310788</c:v>
                </c:pt>
                <c:pt idx="257074">
                  <c:v>55.888566659171701</c:v>
                </c:pt>
                <c:pt idx="257075">
                  <c:v>55.8886440870169</c:v>
                </c:pt>
                <c:pt idx="257076">
                  <c:v>55.888721514614097</c:v>
                </c:pt>
                <c:pt idx="257077">
                  <c:v>55.8887989419636</c:v>
                </c:pt>
                <c:pt idx="257078">
                  <c:v>55.888876369065201</c:v>
                </c:pt>
                <c:pt idx="257079">
                  <c:v>55.888953795919001</c:v>
                </c:pt>
                <c:pt idx="257080">
                  <c:v>55.889031222524899</c:v>
                </c:pt>
                <c:pt idx="257081">
                  <c:v>55.889108648883003</c:v>
                </c:pt>
                <c:pt idx="257082">
                  <c:v>55.889186074993297</c:v>
                </c:pt>
                <c:pt idx="257083">
                  <c:v>55.889263500855698</c:v>
                </c:pt>
                <c:pt idx="257084">
                  <c:v>55.889340926470297</c:v>
                </c:pt>
                <c:pt idx="257085">
                  <c:v>55.889418351837101</c:v>
                </c:pt>
                <c:pt idx="257086">
                  <c:v>55.889495776955997</c:v>
                </c:pt>
                <c:pt idx="257087">
                  <c:v>55.889573201827098</c:v>
                </c:pt>
                <c:pt idx="257088">
                  <c:v>55.889650626450397</c:v>
                </c:pt>
                <c:pt idx="257089">
                  <c:v>55.889728050825802</c:v>
                </c:pt>
                <c:pt idx="257090">
                  <c:v>55.889805474953398</c:v>
                </c:pt>
                <c:pt idx="257091">
                  <c:v>55.8898828988332</c:v>
                </c:pt>
                <c:pt idx="257092">
                  <c:v>55.8899603224652</c:v>
                </c:pt>
                <c:pt idx="257093">
                  <c:v>55.890037745849298</c:v>
                </c:pt>
                <c:pt idx="257094">
                  <c:v>55.890115168985602</c:v>
                </c:pt>
                <c:pt idx="257095">
                  <c:v>55.890192591874097</c:v>
                </c:pt>
                <c:pt idx="257096">
                  <c:v>55.890270014514797</c:v>
                </c:pt>
                <c:pt idx="257097">
                  <c:v>55.890347436907597</c:v>
                </c:pt>
                <c:pt idx="257098">
                  <c:v>55.890424859052601</c:v>
                </c:pt>
                <c:pt idx="257099">
                  <c:v>55.890502280949804</c:v>
                </c:pt>
                <c:pt idx="257100">
                  <c:v>55.890579702599197</c:v>
                </c:pt>
                <c:pt idx="257101">
                  <c:v>55.890657124000803</c:v>
                </c:pt>
                <c:pt idx="257102">
                  <c:v>55.890734545154501</c:v>
                </c:pt>
                <c:pt idx="257103">
                  <c:v>55.890811966060397</c:v>
                </c:pt>
                <c:pt idx="257104">
                  <c:v>55.890889386718499</c:v>
                </c:pt>
                <c:pt idx="257105">
                  <c:v>55.890966807128798</c:v>
                </c:pt>
                <c:pt idx="257106">
                  <c:v>55.891044227291196</c:v>
                </c:pt>
                <c:pt idx="257107">
                  <c:v>55.8911216472059</c:v>
                </c:pt>
                <c:pt idx="257108">
                  <c:v>55.891199066872701</c:v>
                </c:pt>
                <c:pt idx="257109">
                  <c:v>55.891276486291801</c:v>
                </c:pt>
                <c:pt idx="257110">
                  <c:v>55.891353905462999</c:v>
                </c:pt>
                <c:pt idx="257111">
                  <c:v>55.891431324386403</c:v>
                </c:pt>
                <c:pt idx="257112">
                  <c:v>55.891508743061998</c:v>
                </c:pt>
                <c:pt idx="257113">
                  <c:v>55.891586161489698</c:v>
                </c:pt>
                <c:pt idx="257114">
                  <c:v>55.891663579669697</c:v>
                </c:pt>
                <c:pt idx="257115">
                  <c:v>55.8917409976019</c:v>
                </c:pt>
                <c:pt idx="257116">
                  <c:v>55.891818415286203</c:v>
                </c:pt>
                <c:pt idx="257117">
                  <c:v>55.891895832722803</c:v>
                </c:pt>
                <c:pt idx="257118">
                  <c:v>55.891973249911501</c:v>
                </c:pt>
                <c:pt idx="257119">
                  <c:v>55.892050666852398</c:v>
                </c:pt>
                <c:pt idx="257120">
                  <c:v>55.8921280835456</c:v>
                </c:pt>
                <c:pt idx="257121">
                  <c:v>55.892205499990901</c:v>
                </c:pt>
                <c:pt idx="257122">
                  <c:v>55.8922829161884</c:v>
                </c:pt>
                <c:pt idx="257123">
                  <c:v>55.892360332138097</c:v>
                </c:pt>
                <c:pt idx="257124">
                  <c:v>55.892437747839999</c:v>
                </c:pt>
                <c:pt idx="257125">
                  <c:v>55.892515163294199</c:v>
                </c:pt>
                <c:pt idx="257126">
                  <c:v>55.892592578500498</c:v>
                </c:pt>
                <c:pt idx="257127">
                  <c:v>55.892669993459002</c:v>
                </c:pt>
                <c:pt idx="257128">
                  <c:v>55.892747408169697</c:v>
                </c:pt>
                <c:pt idx="257129">
                  <c:v>55.892824822632598</c:v>
                </c:pt>
                <c:pt idx="257130">
                  <c:v>55.892902236847803</c:v>
                </c:pt>
                <c:pt idx="257131">
                  <c:v>55.8929796508151</c:v>
                </c:pt>
                <c:pt idx="257132">
                  <c:v>55.893057064534602</c:v>
                </c:pt>
                <c:pt idx="257133">
                  <c:v>55.893134478006402</c:v>
                </c:pt>
                <c:pt idx="257134">
                  <c:v>55.893211891230301</c:v>
                </c:pt>
                <c:pt idx="257135">
                  <c:v>55.893289304206498</c:v>
                </c:pt>
                <c:pt idx="257136">
                  <c:v>55.8933667169348</c:v>
                </c:pt>
                <c:pt idx="257137">
                  <c:v>55.8934441294154</c:v>
                </c:pt>
                <c:pt idx="257138">
                  <c:v>55.893521541648198</c:v>
                </c:pt>
                <c:pt idx="257139">
                  <c:v>55.893598953633202</c:v>
                </c:pt>
                <c:pt idx="257140">
                  <c:v>55.893676365370403</c:v>
                </c:pt>
                <c:pt idx="257141">
                  <c:v>55.893753776859803</c:v>
                </c:pt>
                <c:pt idx="257142">
                  <c:v>55.893831188101402</c:v>
                </c:pt>
                <c:pt idx="257143">
                  <c:v>55.893908599095198</c:v>
                </c:pt>
                <c:pt idx="257144">
                  <c:v>55.893986009841299</c:v>
                </c:pt>
                <c:pt idx="257145">
                  <c:v>55.894063420339599</c:v>
                </c:pt>
                <c:pt idx="257146">
                  <c:v>55.894140830589997</c:v>
                </c:pt>
                <c:pt idx="257147">
                  <c:v>55.8942182405927</c:v>
                </c:pt>
                <c:pt idx="257148">
                  <c:v>55.894295650347701</c:v>
                </c:pt>
                <c:pt idx="257149">
                  <c:v>55.8943730598548</c:v>
                </c:pt>
                <c:pt idx="257150">
                  <c:v>55.894450469114197</c:v>
                </c:pt>
                <c:pt idx="257151">
                  <c:v>55.8945278781257</c:v>
                </c:pt>
                <c:pt idx="257152">
                  <c:v>55.894605286889501</c:v>
                </c:pt>
                <c:pt idx="257153">
                  <c:v>55.8946826954055</c:v>
                </c:pt>
                <c:pt idx="257154">
                  <c:v>55.894760103673804</c:v>
                </c:pt>
                <c:pt idx="257155">
                  <c:v>55.894837511694199</c:v>
                </c:pt>
                <c:pt idx="257156">
                  <c:v>55.894914919466899</c:v>
                </c:pt>
                <c:pt idx="257157">
                  <c:v>55.894992326991797</c:v>
                </c:pt>
                <c:pt idx="257158">
                  <c:v>55.895069734269001</c:v>
                </c:pt>
                <c:pt idx="257159">
                  <c:v>55.895147141298303</c:v>
                </c:pt>
                <c:pt idx="257160">
                  <c:v>55.895224548079902</c:v>
                </c:pt>
                <c:pt idx="257161">
                  <c:v>55.8953019546137</c:v>
                </c:pt>
                <c:pt idx="257162">
                  <c:v>55.895379360899803</c:v>
                </c:pt>
                <c:pt idx="257163">
                  <c:v>55.895456766938103</c:v>
                </c:pt>
                <c:pt idx="257164">
                  <c:v>55.895534172728603</c:v>
                </c:pt>
                <c:pt idx="257165">
                  <c:v>55.8956115782713</c:v>
                </c:pt>
                <c:pt idx="257166">
                  <c:v>55.895688983566302</c:v>
                </c:pt>
                <c:pt idx="257167">
                  <c:v>55.895766388613502</c:v>
                </c:pt>
                <c:pt idx="257168">
                  <c:v>55.895843793412901</c:v>
                </c:pt>
                <c:pt idx="257169">
                  <c:v>55.895921197964597</c:v>
                </c:pt>
                <c:pt idx="257170">
                  <c:v>55.895998602268499</c:v>
                </c:pt>
                <c:pt idx="257171">
                  <c:v>55.896076006324598</c:v>
                </c:pt>
                <c:pt idx="257172">
                  <c:v>55.896153410133003</c:v>
                </c:pt>
                <c:pt idx="257173">
                  <c:v>55.896230813693599</c:v>
                </c:pt>
                <c:pt idx="257174">
                  <c:v>55.8963082170064</c:v>
                </c:pt>
                <c:pt idx="257175">
                  <c:v>55.896385620071499</c:v>
                </c:pt>
                <c:pt idx="257176">
                  <c:v>55.896463022888902</c:v>
                </c:pt>
                <c:pt idx="257177">
                  <c:v>55.896540425458397</c:v>
                </c:pt>
                <c:pt idx="257178">
                  <c:v>55.896617827780297</c:v>
                </c:pt>
                <c:pt idx="257179">
                  <c:v>55.896695229854302</c:v>
                </c:pt>
                <c:pt idx="257180">
                  <c:v>55.896772631680598</c:v>
                </c:pt>
                <c:pt idx="257181">
                  <c:v>55.896850033259099</c:v>
                </c:pt>
                <c:pt idx="257182">
                  <c:v>55.896927434589898</c:v>
                </c:pt>
                <c:pt idx="257183">
                  <c:v>55.897004835672902</c:v>
                </c:pt>
                <c:pt idx="257184">
                  <c:v>55.897082236508197</c:v>
                </c:pt>
                <c:pt idx="257185">
                  <c:v>55.897159637095797</c:v>
                </c:pt>
                <c:pt idx="257186">
                  <c:v>55.897237037435502</c:v>
                </c:pt>
                <c:pt idx="257187">
                  <c:v>55.897314437527498</c:v>
                </c:pt>
                <c:pt idx="257188">
                  <c:v>55.897391837371799</c:v>
                </c:pt>
                <c:pt idx="257189">
                  <c:v>55.897469236968298</c:v>
                </c:pt>
                <c:pt idx="257190">
                  <c:v>55.897546636317102</c:v>
                </c:pt>
                <c:pt idx="257191">
                  <c:v>55.897624035418097</c:v>
                </c:pt>
                <c:pt idx="257192">
                  <c:v>55.897701434271397</c:v>
                </c:pt>
                <c:pt idx="257193">
                  <c:v>55.897778832876902</c:v>
                </c:pt>
                <c:pt idx="257194">
                  <c:v>55.897856231234698</c:v>
                </c:pt>
                <c:pt idx="257195">
                  <c:v>55.897933629344699</c:v>
                </c:pt>
                <c:pt idx="257196">
                  <c:v>55.898011027206998</c:v>
                </c:pt>
                <c:pt idx="257197">
                  <c:v>55.898088424821601</c:v>
                </c:pt>
                <c:pt idx="257198">
                  <c:v>55.898165822188403</c:v>
                </c:pt>
                <c:pt idx="257199">
                  <c:v>55.898243219307403</c:v>
                </c:pt>
                <c:pt idx="257200">
                  <c:v>55.898320616178701</c:v>
                </c:pt>
                <c:pt idx="257201">
                  <c:v>55.898398012802303</c:v>
                </c:pt>
                <c:pt idx="257202">
                  <c:v>55.898475409178197</c:v>
                </c:pt>
                <c:pt idx="257203">
                  <c:v>55.898552805306302</c:v>
                </c:pt>
                <c:pt idx="257204">
                  <c:v>55.898630201186599</c:v>
                </c:pt>
                <c:pt idx="257205">
                  <c:v>55.8987075968193</c:v>
                </c:pt>
                <c:pt idx="257206">
                  <c:v>55.898784992204099</c:v>
                </c:pt>
                <c:pt idx="257207">
                  <c:v>55.898862387341303</c:v>
                </c:pt>
                <c:pt idx="257208">
                  <c:v>55.898939782230698</c:v>
                </c:pt>
                <c:pt idx="257209">
                  <c:v>55.899017176872398</c:v>
                </c:pt>
                <c:pt idx="257210">
                  <c:v>55.899094571266303</c:v>
                </c:pt>
                <c:pt idx="257211">
                  <c:v>55.899171965412599</c:v>
                </c:pt>
                <c:pt idx="257212">
                  <c:v>55.899249359311</c:v>
                </c:pt>
                <c:pt idx="257213">
                  <c:v>55.899326752961798</c:v>
                </c:pt>
                <c:pt idx="257214">
                  <c:v>55.899404146364802</c:v>
                </c:pt>
                <c:pt idx="257215">
                  <c:v>55.899481539520103</c:v>
                </c:pt>
                <c:pt idx="257216">
                  <c:v>55.899558932427702</c:v>
                </c:pt>
                <c:pt idx="257217">
                  <c:v>55.899636325087499</c:v>
                </c:pt>
                <c:pt idx="257218">
                  <c:v>55.899713717499601</c:v>
                </c:pt>
                <c:pt idx="257219">
                  <c:v>55.899791109664001</c:v>
                </c:pt>
                <c:pt idx="257220">
                  <c:v>55.899868501580698</c:v>
                </c:pt>
                <c:pt idx="257221">
                  <c:v>55.899945893249601</c:v>
                </c:pt>
                <c:pt idx="257222">
                  <c:v>55.900023284670802</c:v>
                </c:pt>
                <c:pt idx="257223">
                  <c:v>55.9001006758443</c:v>
                </c:pt>
                <c:pt idx="257224">
                  <c:v>55.900178066770103</c:v>
                </c:pt>
                <c:pt idx="257225">
                  <c:v>55.900255457448097</c:v>
                </c:pt>
                <c:pt idx="257226">
                  <c:v>55.900332847878403</c:v>
                </c:pt>
                <c:pt idx="257227">
                  <c:v>55.900410238061099</c:v>
                </c:pt>
                <c:pt idx="257228">
                  <c:v>55.900487627995901</c:v>
                </c:pt>
                <c:pt idx="257229">
                  <c:v>55.9005650176831</c:v>
                </c:pt>
                <c:pt idx="257230">
                  <c:v>55.900642407122596</c:v>
                </c:pt>
                <c:pt idx="257231">
                  <c:v>55.900719796314299</c:v>
                </c:pt>
                <c:pt idx="257232">
                  <c:v>55.900797185258298</c:v>
                </c:pt>
                <c:pt idx="257233">
                  <c:v>55.900874573954603</c:v>
                </c:pt>
                <c:pt idx="257234">
                  <c:v>55.900951962403198</c:v>
                </c:pt>
                <c:pt idx="257235">
                  <c:v>55.901029350604098</c:v>
                </c:pt>
                <c:pt idx="257236">
                  <c:v>55.901106738557203</c:v>
                </c:pt>
                <c:pt idx="257237">
                  <c:v>55.901184126262699</c:v>
                </c:pt>
                <c:pt idx="257238">
                  <c:v>55.901261513720399</c:v>
                </c:pt>
                <c:pt idx="257239">
                  <c:v>55.901338900930497</c:v>
                </c:pt>
                <c:pt idx="257240">
                  <c:v>55.9014162878928</c:v>
                </c:pt>
                <c:pt idx="257241">
                  <c:v>55.901493674607401</c:v>
                </c:pt>
                <c:pt idx="257242">
                  <c:v>55.9015710610743</c:v>
                </c:pt>
                <c:pt idx="257243">
                  <c:v>55.901648447293503</c:v>
                </c:pt>
                <c:pt idx="257244">
                  <c:v>55.901725833264997</c:v>
                </c:pt>
                <c:pt idx="257245">
                  <c:v>55.901803218988697</c:v>
                </c:pt>
                <c:pt idx="257246">
                  <c:v>55.9018806044648</c:v>
                </c:pt>
                <c:pt idx="257247">
                  <c:v>55.901957989693202</c:v>
                </c:pt>
                <c:pt idx="257248">
                  <c:v>55.9020353746739</c:v>
                </c:pt>
                <c:pt idx="257249">
                  <c:v>55.902112759406798</c:v>
                </c:pt>
                <c:pt idx="257250">
                  <c:v>55.902190143892099</c:v>
                </c:pt>
                <c:pt idx="257251">
                  <c:v>55.902267528129698</c:v>
                </c:pt>
                <c:pt idx="257252">
                  <c:v>55.902344912119503</c:v>
                </c:pt>
                <c:pt idx="257253">
                  <c:v>55.902422295861697</c:v>
                </c:pt>
                <c:pt idx="257254">
                  <c:v>55.902499679356197</c:v>
                </c:pt>
                <c:pt idx="257255">
                  <c:v>55.902577062602901</c:v>
                </c:pt>
                <c:pt idx="257256">
                  <c:v>55.902654445602003</c:v>
                </c:pt>
                <c:pt idx="257257">
                  <c:v>55.902731828353403</c:v>
                </c:pt>
                <c:pt idx="257258">
                  <c:v>55.9028092108571</c:v>
                </c:pt>
                <c:pt idx="257259">
                  <c:v>55.902886593113003</c:v>
                </c:pt>
                <c:pt idx="257260">
                  <c:v>55.902963975121303</c:v>
                </c:pt>
                <c:pt idx="257261">
                  <c:v>55.9030413568819</c:v>
                </c:pt>
                <c:pt idx="257262">
                  <c:v>55.903118738394902</c:v>
                </c:pt>
                <c:pt idx="257263">
                  <c:v>55.903196119660102</c:v>
                </c:pt>
                <c:pt idx="257264">
                  <c:v>55.903273500677599</c:v>
                </c:pt>
                <c:pt idx="257265">
                  <c:v>55.903350881447402</c:v>
                </c:pt>
                <c:pt idx="257266">
                  <c:v>55.903428261969601</c:v>
                </c:pt>
                <c:pt idx="257267">
                  <c:v>55.903505642243999</c:v>
                </c:pt>
                <c:pt idx="257268">
                  <c:v>55.903583022270801</c:v>
                </c:pt>
                <c:pt idx="257269">
                  <c:v>55.903660402049901</c:v>
                </c:pt>
                <c:pt idx="257270">
                  <c:v>55.903737781581299</c:v>
                </c:pt>
                <c:pt idx="257271">
                  <c:v>55.903815160865001</c:v>
                </c:pt>
                <c:pt idx="257272">
                  <c:v>55.903892539901101</c:v>
                </c:pt>
                <c:pt idx="257273">
                  <c:v>55.903969918689398</c:v>
                </c:pt>
                <c:pt idx="257274">
                  <c:v>55.9040472972301</c:v>
                </c:pt>
                <c:pt idx="257275">
                  <c:v>55.904124675523001</c:v>
                </c:pt>
                <c:pt idx="257276">
                  <c:v>55.904202053568397</c:v>
                </c:pt>
                <c:pt idx="257277">
                  <c:v>55.904279431366</c:v>
                </c:pt>
                <c:pt idx="257278">
                  <c:v>55.9043568089159</c:v>
                </c:pt>
                <c:pt idx="257279">
                  <c:v>55.904434186218197</c:v>
                </c:pt>
                <c:pt idx="257280">
                  <c:v>55.904511563272798</c:v>
                </c:pt>
                <c:pt idx="257281">
                  <c:v>55.904588940079698</c:v>
                </c:pt>
                <c:pt idx="257282">
                  <c:v>55.904666316638902</c:v>
                </c:pt>
                <c:pt idx="257283">
                  <c:v>55.904743692950497</c:v>
                </c:pt>
                <c:pt idx="257284">
                  <c:v>55.904821069014297</c:v>
                </c:pt>
                <c:pt idx="257285">
                  <c:v>55.9048984448306</c:v>
                </c:pt>
                <c:pt idx="257286">
                  <c:v>55.904975820399102</c:v>
                </c:pt>
                <c:pt idx="257287">
                  <c:v>55.905053195719901</c:v>
                </c:pt>
                <c:pt idx="257288">
                  <c:v>55.905130570793098</c:v>
                </c:pt>
                <c:pt idx="257289">
                  <c:v>55.905207945618699</c:v>
                </c:pt>
                <c:pt idx="257290">
                  <c:v>55.905285320196498</c:v>
                </c:pt>
                <c:pt idx="257291">
                  <c:v>55.905362694526701</c:v>
                </c:pt>
                <c:pt idx="257292">
                  <c:v>55.905440068609202</c:v>
                </c:pt>
                <c:pt idx="257293">
                  <c:v>55.905517442444101</c:v>
                </c:pt>
                <c:pt idx="257294">
                  <c:v>55.905594816031197</c:v>
                </c:pt>
                <c:pt idx="257295">
                  <c:v>55.905672189370698</c:v>
                </c:pt>
                <c:pt idx="257296">
                  <c:v>55.905749562462603</c:v>
                </c:pt>
                <c:pt idx="257297">
                  <c:v>55.905826935306798</c:v>
                </c:pt>
                <c:pt idx="257298">
                  <c:v>55.905904307903299</c:v>
                </c:pt>
                <c:pt idx="257299">
                  <c:v>55.905981680252196</c:v>
                </c:pt>
                <c:pt idx="257300">
                  <c:v>55.906059052353399</c:v>
                </c:pt>
                <c:pt idx="257301">
                  <c:v>55.906136424206899</c:v>
                </c:pt>
                <c:pt idx="257302">
                  <c:v>55.906213795812803</c:v>
                </c:pt>
                <c:pt idx="257303">
                  <c:v>55.906291167170998</c:v>
                </c:pt>
                <c:pt idx="257304">
                  <c:v>55.906368538281498</c:v>
                </c:pt>
                <c:pt idx="257305">
                  <c:v>55.906445909144402</c:v>
                </c:pt>
                <c:pt idx="257306">
                  <c:v>55.906523279759703</c:v>
                </c:pt>
                <c:pt idx="257307">
                  <c:v>55.906600650127203</c:v>
                </c:pt>
                <c:pt idx="257308">
                  <c:v>55.906678020247199</c:v>
                </c:pt>
                <c:pt idx="257309">
                  <c:v>55.9067553901194</c:v>
                </c:pt>
                <c:pt idx="257310">
                  <c:v>55.906832759744098</c:v>
                </c:pt>
                <c:pt idx="257311">
                  <c:v>55.906910129121002</c:v>
                </c:pt>
                <c:pt idx="257312">
                  <c:v>55.906987498250302</c:v>
                </c:pt>
                <c:pt idx="257313">
                  <c:v>55.907064867132</c:v>
                </c:pt>
                <c:pt idx="257314">
                  <c:v>55.907142235766003</c:v>
                </c:pt>
                <c:pt idx="257315">
                  <c:v>55.907219604152402</c:v>
                </c:pt>
                <c:pt idx="257316">
                  <c:v>55.9072969722911</c:v>
                </c:pt>
                <c:pt idx="257317">
                  <c:v>55.907374340182102</c:v>
                </c:pt>
                <c:pt idx="257318">
                  <c:v>55.907451707825601</c:v>
                </c:pt>
                <c:pt idx="257319">
                  <c:v>55.907529075221298</c:v>
                </c:pt>
                <c:pt idx="257320">
                  <c:v>55.907606442369499</c:v>
                </c:pt>
                <c:pt idx="257321">
                  <c:v>55.907683809269898</c:v>
                </c:pt>
                <c:pt idx="257322">
                  <c:v>55.907761175922801</c:v>
                </c:pt>
                <c:pt idx="257323">
                  <c:v>55.907838542328001</c:v>
                </c:pt>
                <c:pt idx="257324">
                  <c:v>55.907915908485499</c:v>
                </c:pt>
                <c:pt idx="257325">
                  <c:v>55.907993274395402</c:v>
                </c:pt>
                <c:pt idx="257326">
                  <c:v>55.908070640057701</c:v>
                </c:pt>
                <c:pt idx="257327">
                  <c:v>55.908148005472299</c:v>
                </c:pt>
                <c:pt idx="257328">
                  <c:v>55.9082253706393</c:v>
                </c:pt>
                <c:pt idx="257329">
                  <c:v>55.9083027355586</c:v>
                </c:pt>
                <c:pt idx="257330">
                  <c:v>55.908380100230303</c:v>
                </c:pt>
                <c:pt idx="257331">
                  <c:v>55.908457464654397</c:v>
                </c:pt>
                <c:pt idx="257332">
                  <c:v>55.908534828830803</c:v>
                </c:pt>
                <c:pt idx="257333">
                  <c:v>55.908612192759598</c:v>
                </c:pt>
                <c:pt idx="257334">
                  <c:v>55.908689556440798</c:v>
                </c:pt>
                <c:pt idx="257335">
                  <c:v>55.908766919874303</c:v>
                </c:pt>
                <c:pt idx="257336">
                  <c:v>55.908844283060198</c:v>
                </c:pt>
                <c:pt idx="257337">
                  <c:v>55.908921645998397</c:v>
                </c:pt>
                <c:pt idx="257338">
                  <c:v>55.908999008689101</c:v>
                </c:pt>
                <c:pt idx="257339">
                  <c:v>55.909076371132102</c:v>
                </c:pt>
                <c:pt idx="257340">
                  <c:v>55.9091537333274</c:v>
                </c:pt>
                <c:pt idx="257341">
                  <c:v>55.909231095275203</c:v>
                </c:pt>
                <c:pt idx="257342">
                  <c:v>55.909308456975303</c:v>
                </c:pt>
                <c:pt idx="257343">
                  <c:v>55.909385818427701</c:v>
                </c:pt>
                <c:pt idx="257344">
                  <c:v>55.909463179632603</c:v>
                </c:pt>
                <c:pt idx="257345">
                  <c:v>55.909540540589802</c:v>
                </c:pt>
                <c:pt idx="257346">
                  <c:v>55.909617901299399</c:v>
                </c:pt>
                <c:pt idx="257347">
                  <c:v>55.909695261761399</c:v>
                </c:pt>
                <c:pt idx="257348">
                  <c:v>55.909772621975698</c:v>
                </c:pt>
                <c:pt idx="257349">
                  <c:v>55.9098499819425</c:v>
                </c:pt>
                <c:pt idx="257350">
                  <c:v>55.9099273416616</c:v>
                </c:pt>
                <c:pt idx="257351">
                  <c:v>55.910004701133097</c:v>
                </c:pt>
                <c:pt idx="257352">
                  <c:v>55.910082060356899</c:v>
                </c:pt>
                <c:pt idx="257353">
                  <c:v>55.910159419333198</c:v>
                </c:pt>
                <c:pt idx="257354">
                  <c:v>55.910236778061801</c:v>
                </c:pt>
                <c:pt idx="257355">
                  <c:v>55.910314136542802</c:v>
                </c:pt>
                <c:pt idx="257356">
                  <c:v>55.910391494776199</c:v>
                </c:pt>
                <c:pt idx="257357">
                  <c:v>55.910468852762001</c:v>
                </c:pt>
                <c:pt idx="257358">
                  <c:v>55.910546210500101</c:v>
                </c:pt>
                <c:pt idx="257359">
                  <c:v>55.910623567990697</c:v>
                </c:pt>
                <c:pt idx="257360">
                  <c:v>55.910700925233598</c:v>
                </c:pt>
                <c:pt idx="257361">
                  <c:v>55.910778282228897</c:v>
                </c:pt>
                <c:pt idx="257362">
                  <c:v>55.910855638976599</c:v>
                </c:pt>
                <c:pt idx="257363">
                  <c:v>55.910932995476699</c:v>
                </c:pt>
                <c:pt idx="257364">
                  <c:v>55.911010351729203</c:v>
                </c:pt>
                <c:pt idx="257365">
                  <c:v>55.911087707733998</c:v>
                </c:pt>
                <c:pt idx="257366">
                  <c:v>55.911165063491303</c:v>
                </c:pt>
                <c:pt idx="257367">
                  <c:v>55.911242419000899</c:v>
                </c:pt>
                <c:pt idx="257368">
                  <c:v>55.911319774262999</c:v>
                </c:pt>
                <c:pt idx="257369">
                  <c:v>55.911397129277397</c:v>
                </c:pt>
                <c:pt idx="257370">
                  <c:v>55.911474484044199</c:v>
                </c:pt>
                <c:pt idx="257371">
                  <c:v>55.911551838563497</c:v>
                </c:pt>
                <c:pt idx="257372">
                  <c:v>55.9116291928351</c:v>
                </c:pt>
                <c:pt idx="257373">
                  <c:v>55.911706546859101</c:v>
                </c:pt>
                <c:pt idx="257374">
                  <c:v>55.911783900635498</c:v>
                </c:pt>
                <c:pt idx="257375">
                  <c:v>55.9118612541643</c:v>
                </c:pt>
                <c:pt idx="257376">
                  <c:v>55.911938607445499</c:v>
                </c:pt>
                <c:pt idx="257377">
                  <c:v>55.912015960479103</c:v>
                </c:pt>
                <c:pt idx="257378">
                  <c:v>55.912093313265103</c:v>
                </c:pt>
                <c:pt idx="257379">
                  <c:v>55.912170665803501</c:v>
                </c:pt>
                <c:pt idx="257380">
                  <c:v>55.912248018094303</c:v>
                </c:pt>
                <c:pt idx="257381">
                  <c:v>55.912325370137502</c:v>
                </c:pt>
                <c:pt idx="257382">
                  <c:v>55.912402721933098</c:v>
                </c:pt>
                <c:pt idx="257383">
                  <c:v>55.912480073481099</c:v>
                </c:pt>
                <c:pt idx="257384">
                  <c:v>55.912557424781497</c:v>
                </c:pt>
                <c:pt idx="257385">
                  <c:v>55.912634775834398</c:v>
                </c:pt>
                <c:pt idx="257386">
                  <c:v>55.912712126639597</c:v>
                </c:pt>
                <c:pt idx="257387">
                  <c:v>55.912789477197201</c:v>
                </c:pt>
                <c:pt idx="257388">
                  <c:v>55.912866827507301</c:v>
                </c:pt>
                <c:pt idx="257389">
                  <c:v>55.912944177569699</c:v>
                </c:pt>
                <c:pt idx="257390">
                  <c:v>55.913021527384601</c:v>
                </c:pt>
                <c:pt idx="257391">
                  <c:v>55.913098876951899</c:v>
                </c:pt>
                <c:pt idx="257392">
                  <c:v>55.913176226271503</c:v>
                </c:pt>
                <c:pt idx="257393">
                  <c:v>55.913253575343603</c:v>
                </c:pt>
                <c:pt idx="257394">
                  <c:v>55.9133309241681</c:v>
                </c:pt>
                <c:pt idx="257395">
                  <c:v>55.913408272745102</c:v>
                </c:pt>
                <c:pt idx="257396">
                  <c:v>55.9134856210744</c:v>
                </c:pt>
                <c:pt idx="257397">
                  <c:v>55.913562969156203</c:v>
                </c:pt>
                <c:pt idx="257398">
                  <c:v>55.913640316990303</c:v>
                </c:pt>
                <c:pt idx="257399">
                  <c:v>55.9137176645769</c:v>
                </c:pt>
                <c:pt idx="257400">
                  <c:v>55.913795011915902</c:v>
                </c:pt>
                <c:pt idx="257401">
                  <c:v>55.9138723590073</c:v>
                </c:pt>
                <c:pt idx="257402">
                  <c:v>55.913949705851103</c:v>
                </c:pt>
                <c:pt idx="257403">
                  <c:v>55.914027052447402</c:v>
                </c:pt>
                <c:pt idx="257404">
                  <c:v>55.914104398796098</c:v>
                </c:pt>
                <c:pt idx="257405">
                  <c:v>55.914181744897199</c:v>
                </c:pt>
                <c:pt idx="257406">
                  <c:v>55.914259090750697</c:v>
                </c:pt>
                <c:pt idx="257407">
                  <c:v>55.914336436356599</c:v>
                </c:pt>
                <c:pt idx="257408">
                  <c:v>55.914413781714998</c:v>
                </c:pt>
                <c:pt idx="257409">
                  <c:v>55.914491126825801</c:v>
                </c:pt>
                <c:pt idx="257410">
                  <c:v>55.914568471689002</c:v>
                </c:pt>
                <c:pt idx="257411">
                  <c:v>55.914645816304599</c:v>
                </c:pt>
                <c:pt idx="257412">
                  <c:v>55.9147231606727</c:v>
                </c:pt>
                <c:pt idx="257413">
                  <c:v>55.914800504793199</c:v>
                </c:pt>
                <c:pt idx="257414">
                  <c:v>55.914877848666102</c:v>
                </c:pt>
                <c:pt idx="257415">
                  <c:v>55.914955192291501</c:v>
                </c:pt>
                <c:pt idx="257416">
                  <c:v>55.915032535669297</c:v>
                </c:pt>
                <c:pt idx="257417">
                  <c:v>55.915109878799498</c:v>
                </c:pt>
                <c:pt idx="257418">
                  <c:v>55.915187221682103</c:v>
                </c:pt>
                <c:pt idx="257419">
                  <c:v>55.915264564317198</c:v>
                </c:pt>
                <c:pt idx="257420">
                  <c:v>55.915341906704697</c:v>
                </c:pt>
                <c:pt idx="257421">
                  <c:v>55.915419248844699</c:v>
                </c:pt>
                <c:pt idx="257422">
                  <c:v>55.915496590737</c:v>
                </c:pt>
                <c:pt idx="257423">
                  <c:v>55.915573932381903</c:v>
                </c:pt>
                <c:pt idx="257424">
                  <c:v>55.915651273779098</c:v>
                </c:pt>
                <c:pt idx="257425">
                  <c:v>55.915728614928803</c:v>
                </c:pt>
                <c:pt idx="257426">
                  <c:v>55.915805955830898</c:v>
                </c:pt>
                <c:pt idx="257427">
                  <c:v>55.915883296485497</c:v>
                </c:pt>
                <c:pt idx="257428">
                  <c:v>55.9159606368925</c:v>
                </c:pt>
                <c:pt idx="257429">
                  <c:v>55.9160379770519</c:v>
                </c:pt>
                <c:pt idx="257430">
                  <c:v>55.916115316963797</c:v>
                </c:pt>
                <c:pt idx="257431">
                  <c:v>55.916192656628098</c:v>
                </c:pt>
                <c:pt idx="257432">
                  <c:v>55.916269996044903</c:v>
                </c:pt>
                <c:pt idx="257433">
                  <c:v>55.916347335214098</c:v>
                </c:pt>
                <c:pt idx="257434">
                  <c:v>55.916424674135797</c:v>
                </c:pt>
                <c:pt idx="257435">
                  <c:v>55.9165020128099</c:v>
                </c:pt>
                <c:pt idx="257436">
                  <c:v>55.9165793512364</c:v>
                </c:pt>
                <c:pt idx="257437">
                  <c:v>55.916656689415397</c:v>
                </c:pt>
                <c:pt idx="257438">
                  <c:v>55.916734027346898</c:v>
                </c:pt>
                <c:pt idx="257439">
                  <c:v>55.916811365030803</c:v>
                </c:pt>
                <c:pt idx="257440">
                  <c:v>55.916888702467098</c:v>
                </c:pt>
                <c:pt idx="257441">
                  <c:v>55.916966039655897</c:v>
                </c:pt>
                <c:pt idx="257442">
                  <c:v>55.9170433765971</c:v>
                </c:pt>
                <c:pt idx="257443">
                  <c:v>55.917120713290799</c:v>
                </c:pt>
                <c:pt idx="257444">
                  <c:v>55.917198049737003</c:v>
                </c:pt>
                <c:pt idx="257445">
                  <c:v>55.917275385935604</c:v>
                </c:pt>
                <c:pt idx="257446">
                  <c:v>55.917352721886601</c:v>
                </c:pt>
                <c:pt idx="257447">
                  <c:v>55.917430057590103</c:v>
                </c:pt>
                <c:pt idx="257448">
                  <c:v>55.917507393046101</c:v>
                </c:pt>
                <c:pt idx="257449">
                  <c:v>55.917584728254504</c:v>
                </c:pt>
                <c:pt idx="257450">
                  <c:v>55.917662063215303</c:v>
                </c:pt>
                <c:pt idx="257451">
                  <c:v>55.917739397928699</c:v>
                </c:pt>
                <c:pt idx="257452">
                  <c:v>55.917816732394499</c:v>
                </c:pt>
                <c:pt idx="257453">
                  <c:v>55.917894066612703</c:v>
                </c:pt>
                <c:pt idx="257454">
                  <c:v>55.917971400583397</c:v>
                </c:pt>
                <c:pt idx="257455">
                  <c:v>55.918048734306602</c:v>
                </c:pt>
                <c:pt idx="257456">
                  <c:v>55.918126067782197</c:v>
                </c:pt>
                <c:pt idx="257457">
                  <c:v>55.918203401010302</c:v>
                </c:pt>
                <c:pt idx="257458">
                  <c:v>55.918280733990898</c:v>
                </c:pt>
                <c:pt idx="257459">
                  <c:v>55.918358066723897</c:v>
                </c:pt>
                <c:pt idx="257460">
                  <c:v>55.9184353992094</c:v>
                </c:pt>
                <c:pt idx="257461">
                  <c:v>55.918512731447301</c:v>
                </c:pt>
                <c:pt idx="257462">
                  <c:v>55.918590063437698</c:v>
                </c:pt>
                <c:pt idx="257463">
                  <c:v>55.918667395180599</c:v>
                </c:pt>
                <c:pt idx="257464">
                  <c:v>55.918744726676003</c:v>
                </c:pt>
                <c:pt idx="257465">
                  <c:v>55.918822057923798</c:v>
                </c:pt>
                <c:pt idx="257466">
                  <c:v>55.918899388924103</c:v>
                </c:pt>
                <c:pt idx="257467">
                  <c:v>55.918976719676799</c:v>
                </c:pt>
                <c:pt idx="257468">
                  <c:v>55.919054050182098</c:v>
                </c:pt>
                <c:pt idx="257469">
                  <c:v>55.919131380439801</c:v>
                </c:pt>
                <c:pt idx="257470">
                  <c:v>55.91920871045</c:v>
                </c:pt>
                <c:pt idx="257471">
                  <c:v>55.919286040212597</c:v>
                </c:pt>
                <c:pt idx="257472">
                  <c:v>55.919363369727698</c:v>
                </c:pt>
                <c:pt idx="257473">
                  <c:v>55.919440698995302</c:v>
                </c:pt>
                <c:pt idx="257474">
                  <c:v>55.919518028015403</c:v>
                </c:pt>
                <c:pt idx="257475">
                  <c:v>55.919595356788001</c:v>
                </c:pt>
                <c:pt idx="257476">
                  <c:v>55.919672685313003</c:v>
                </c:pt>
                <c:pt idx="257477">
                  <c:v>55.919750013590502</c:v>
                </c:pt>
                <c:pt idx="257478">
                  <c:v>55.919827341620497</c:v>
                </c:pt>
                <c:pt idx="257479">
                  <c:v>55.919904669402897</c:v>
                </c:pt>
                <c:pt idx="257480">
                  <c:v>55.919981996937899</c:v>
                </c:pt>
                <c:pt idx="257481">
                  <c:v>55.920059324225299</c:v>
                </c:pt>
                <c:pt idx="257482">
                  <c:v>55.920136651265203</c:v>
                </c:pt>
                <c:pt idx="257483">
                  <c:v>55.920213978057603</c:v>
                </c:pt>
                <c:pt idx="257484">
                  <c:v>55.9202913046025</c:v>
                </c:pt>
                <c:pt idx="257485">
                  <c:v>55.920368630899901</c:v>
                </c:pt>
                <c:pt idx="257486">
                  <c:v>55.920445956949699</c:v>
                </c:pt>
                <c:pt idx="257487">
                  <c:v>55.9205232827521</c:v>
                </c:pt>
                <c:pt idx="257488">
                  <c:v>55.920600608306898</c:v>
                </c:pt>
                <c:pt idx="257489">
                  <c:v>55.920677933614201</c:v>
                </c:pt>
                <c:pt idx="257490">
                  <c:v>55.920755258673999</c:v>
                </c:pt>
                <c:pt idx="257491">
                  <c:v>55.920832583486302</c:v>
                </c:pt>
                <c:pt idx="257492">
                  <c:v>55.920909908051001</c:v>
                </c:pt>
                <c:pt idx="257493">
                  <c:v>55.920987232368297</c:v>
                </c:pt>
                <c:pt idx="257494">
                  <c:v>55.921064556438097</c:v>
                </c:pt>
                <c:pt idx="257495">
                  <c:v>55.921141880260301</c:v>
                </c:pt>
                <c:pt idx="257496">
                  <c:v>55.921219203835101</c:v>
                </c:pt>
                <c:pt idx="257497">
                  <c:v>55.921296527162298</c:v>
                </c:pt>
                <c:pt idx="257498">
                  <c:v>55.921373850241999</c:v>
                </c:pt>
                <c:pt idx="257499">
                  <c:v>55.921451173074303</c:v>
                </c:pt>
                <c:pt idx="257500">
                  <c:v>55.921528495658997</c:v>
                </c:pt>
                <c:pt idx="257501">
                  <c:v>55.921605817996202</c:v>
                </c:pt>
                <c:pt idx="257502">
                  <c:v>55.921683140085896</c:v>
                </c:pt>
                <c:pt idx="257503">
                  <c:v>55.921760461928201</c:v>
                </c:pt>
                <c:pt idx="257504">
                  <c:v>55.921837783522903</c:v>
                </c:pt>
                <c:pt idx="257505">
                  <c:v>55.921915104870102</c:v>
                </c:pt>
                <c:pt idx="257506">
                  <c:v>55.921992425969798</c:v>
                </c:pt>
                <c:pt idx="257507">
                  <c:v>55.922069746822103</c:v>
                </c:pt>
                <c:pt idx="257508">
                  <c:v>55.922147067426799</c:v>
                </c:pt>
                <c:pt idx="257509">
                  <c:v>55.922224387783999</c:v>
                </c:pt>
                <c:pt idx="257510">
                  <c:v>55.922301707893702</c:v>
                </c:pt>
                <c:pt idx="257511">
                  <c:v>55.922379027756001</c:v>
                </c:pt>
                <c:pt idx="257512">
                  <c:v>55.922456347370698</c:v>
                </c:pt>
                <c:pt idx="257513">
                  <c:v>55.922533666737998</c:v>
                </c:pt>
                <c:pt idx="257514">
                  <c:v>55.922610985857702</c:v>
                </c:pt>
                <c:pt idx="257515">
                  <c:v>55.922688304730002</c:v>
                </c:pt>
                <c:pt idx="257516">
                  <c:v>55.922765623354799</c:v>
                </c:pt>
                <c:pt idx="257517">
                  <c:v>55.9228429417321</c:v>
                </c:pt>
                <c:pt idx="257518">
                  <c:v>55.922920259861897</c:v>
                </c:pt>
                <c:pt idx="257519">
                  <c:v>55.922997577744198</c:v>
                </c:pt>
                <c:pt idx="257520">
                  <c:v>55.923074895379003</c:v>
                </c:pt>
                <c:pt idx="257521">
                  <c:v>55.923152212766396</c:v>
                </c:pt>
                <c:pt idx="257522">
                  <c:v>55.923229529906202</c:v>
                </c:pt>
                <c:pt idx="257523">
                  <c:v>55.923306846798603</c:v>
                </c:pt>
                <c:pt idx="257524">
                  <c:v>55.923384163443401</c:v>
                </c:pt>
                <c:pt idx="257525">
                  <c:v>55.923461479840803</c:v>
                </c:pt>
                <c:pt idx="257526">
                  <c:v>55.923538795990801</c:v>
                </c:pt>
                <c:pt idx="257527">
                  <c:v>55.923616111893203</c:v>
                </c:pt>
                <c:pt idx="257528">
                  <c:v>55.923693427548102</c:v>
                </c:pt>
                <c:pt idx="257529">
                  <c:v>55.923770742955597</c:v>
                </c:pt>
                <c:pt idx="257530">
                  <c:v>55.923848058115603</c:v>
                </c:pt>
                <c:pt idx="257531">
                  <c:v>55.923925373028098</c:v>
                </c:pt>
                <c:pt idx="257532">
                  <c:v>55.924002687693097</c:v>
                </c:pt>
                <c:pt idx="257533">
                  <c:v>55.924080002110699</c:v>
                </c:pt>
                <c:pt idx="257534">
                  <c:v>55.924157316280798</c:v>
                </c:pt>
                <c:pt idx="257535">
                  <c:v>55.924234630203401</c:v>
                </c:pt>
                <c:pt idx="257536">
                  <c:v>55.9243119438785</c:v>
                </c:pt>
                <c:pt idx="257537">
                  <c:v>55.924389257306203</c:v>
                </c:pt>
                <c:pt idx="257538">
                  <c:v>55.924466570486302</c:v>
                </c:pt>
                <c:pt idx="257539">
                  <c:v>55.924543883419098</c:v>
                </c:pt>
                <c:pt idx="257540">
                  <c:v>55.924621196104297</c:v>
                </c:pt>
                <c:pt idx="257541">
                  <c:v>55.9246985085421</c:v>
                </c:pt>
                <c:pt idx="257542">
                  <c:v>55.9247758207324</c:v>
                </c:pt>
                <c:pt idx="257543">
                  <c:v>55.924853132675203</c:v>
                </c:pt>
                <c:pt idx="257544">
                  <c:v>55.924930444370503</c:v>
                </c:pt>
                <c:pt idx="257545">
                  <c:v>55.925007755818399</c:v>
                </c:pt>
                <c:pt idx="257546">
                  <c:v>55.925085067018799</c:v>
                </c:pt>
                <c:pt idx="257547">
                  <c:v>55.925162377971802</c:v>
                </c:pt>
                <c:pt idx="257548">
                  <c:v>55.925239688677301</c:v>
                </c:pt>
                <c:pt idx="257549">
                  <c:v>55.925316999135298</c:v>
                </c:pt>
                <c:pt idx="257550">
                  <c:v>55.925394309345897</c:v>
                </c:pt>
                <c:pt idx="257551">
                  <c:v>55.925471619309</c:v>
                </c:pt>
                <c:pt idx="257552">
                  <c:v>55.9255489290246</c:v>
                </c:pt>
                <c:pt idx="257553">
                  <c:v>55.925626238492796</c:v>
                </c:pt>
                <c:pt idx="257554">
                  <c:v>55.925703547713503</c:v>
                </c:pt>
                <c:pt idx="257555">
                  <c:v>55.925780856686799</c:v>
                </c:pt>
                <c:pt idx="257556">
                  <c:v>55.925858165412599</c:v>
                </c:pt>
                <c:pt idx="257557">
                  <c:v>55.925935473890902</c:v>
                </c:pt>
                <c:pt idx="257558">
                  <c:v>55.926012782121802</c:v>
                </c:pt>
                <c:pt idx="257559">
                  <c:v>55.926090090105198</c:v>
                </c:pt>
                <c:pt idx="257560">
                  <c:v>55.926167397841198</c:v>
                </c:pt>
                <c:pt idx="257561">
                  <c:v>55.926244705329701</c:v>
                </c:pt>
                <c:pt idx="257562">
                  <c:v>55.926322012570701</c:v>
                </c:pt>
                <c:pt idx="257563">
                  <c:v>55.926399319564297</c:v>
                </c:pt>
                <c:pt idx="257564">
                  <c:v>55.926476626310503</c:v>
                </c:pt>
                <c:pt idx="257565">
                  <c:v>55.926553932809199</c:v>
                </c:pt>
                <c:pt idx="257566">
                  <c:v>55.926631239060399</c:v>
                </c:pt>
                <c:pt idx="257567">
                  <c:v>55.926708545064201</c:v>
                </c:pt>
                <c:pt idx="257568">
                  <c:v>55.9267858508206</c:v>
                </c:pt>
                <c:pt idx="257569">
                  <c:v>55.926863156329503</c:v>
                </c:pt>
                <c:pt idx="257570">
                  <c:v>55.926940461590902</c:v>
                </c:pt>
                <c:pt idx="257571">
                  <c:v>55.927017766604898</c:v>
                </c:pt>
                <c:pt idx="257572">
                  <c:v>55.927095071371497</c:v>
                </c:pt>
                <c:pt idx="257573">
                  <c:v>55.927172375890599</c:v>
                </c:pt>
                <c:pt idx="257574">
                  <c:v>55.927249680162298</c:v>
                </c:pt>
                <c:pt idx="257575">
                  <c:v>55.9273269841865</c:v>
                </c:pt>
                <c:pt idx="257576">
                  <c:v>55.927404287963299</c:v>
                </c:pt>
                <c:pt idx="257577">
                  <c:v>55.927481591492601</c:v>
                </c:pt>
                <c:pt idx="257578">
                  <c:v>55.927558894774499</c:v>
                </c:pt>
                <c:pt idx="257579">
                  <c:v>55.927636197808901</c:v>
                </c:pt>
                <c:pt idx="257580">
                  <c:v>55.927713500595999</c:v>
                </c:pt>
                <c:pt idx="257581">
                  <c:v>55.927790803135501</c:v>
                </c:pt>
                <c:pt idx="257582">
                  <c:v>55.927868105427699</c:v>
                </c:pt>
                <c:pt idx="257583">
                  <c:v>55.9279454074724</c:v>
                </c:pt>
                <c:pt idx="257584">
                  <c:v>55.928022709269598</c:v>
                </c:pt>
                <c:pt idx="257585">
                  <c:v>55.928100010819499</c:v>
                </c:pt>
                <c:pt idx="257586">
                  <c:v>55.928177312121797</c:v>
                </c:pt>
                <c:pt idx="257587">
                  <c:v>55.928254613176797</c:v>
                </c:pt>
                <c:pt idx="257588">
                  <c:v>55.928331913984302</c:v>
                </c:pt>
                <c:pt idx="257589">
                  <c:v>55.928409214544402</c:v>
                </c:pt>
                <c:pt idx="257590">
                  <c:v>55.928486514857099</c:v>
                </c:pt>
                <c:pt idx="257591">
                  <c:v>55.928563814922299</c:v>
                </c:pt>
                <c:pt idx="257592">
                  <c:v>55.928641114740103</c:v>
                </c:pt>
                <c:pt idx="257593">
                  <c:v>55.928718414310403</c:v>
                </c:pt>
                <c:pt idx="257594">
                  <c:v>55.928795713633399</c:v>
                </c:pt>
                <c:pt idx="257595">
                  <c:v>55.928873012708898</c:v>
                </c:pt>
                <c:pt idx="257596">
                  <c:v>55.928950311537001</c:v>
                </c:pt>
                <c:pt idx="257597">
                  <c:v>55.9290276101176</c:v>
                </c:pt>
                <c:pt idx="257598">
                  <c:v>55.929104908450803</c:v>
                </c:pt>
                <c:pt idx="257599">
                  <c:v>55.929182206536602</c:v>
                </c:pt>
                <c:pt idx="257600">
                  <c:v>55.929259504374997</c:v>
                </c:pt>
                <c:pt idx="257601">
                  <c:v>55.929336801966002</c:v>
                </c:pt>
                <c:pt idx="257602">
                  <c:v>55.929414099309497</c:v>
                </c:pt>
                <c:pt idx="257603">
                  <c:v>55.929491396405602</c:v>
                </c:pt>
                <c:pt idx="257604">
                  <c:v>55.929568693254303</c:v>
                </c:pt>
                <c:pt idx="257605">
                  <c:v>55.929645989855601</c:v>
                </c:pt>
                <c:pt idx="257606">
                  <c:v>55.929723286209402</c:v>
                </c:pt>
                <c:pt idx="257607">
                  <c:v>55.929800582315799</c:v>
                </c:pt>
                <c:pt idx="257608">
                  <c:v>55.929877878174899</c:v>
                </c:pt>
                <c:pt idx="257609">
                  <c:v>55.929955173786396</c:v>
                </c:pt>
                <c:pt idx="257610">
                  <c:v>55.930032469150603</c:v>
                </c:pt>
                <c:pt idx="257611">
                  <c:v>55.930109764267399</c:v>
                </c:pt>
                <c:pt idx="257612">
                  <c:v>55.930187059136699</c:v>
                </c:pt>
                <c:pt idx="257613">
                  <c:v>55.930264353758702</c:v>
                </c:pt>
                <c:pt idx="257614">
                  <c:v>55.930341648133201</c:v>
                </c:pt>
                <c:pt idx="257615">
                  <c:v>55.930418942260303</c:v>
                </c:pt>
                <c:pt idx="257616">
                  <c:v>55.930496236140002</c:v>
                </c:pt>
                <c:pt idx="257617">
                  <c:v>55.930573529772303</c:v>
                </c:pt>
                <c:pt idx="257618">
                  <c:v>55.930650823157201</c:v>
                </c:pt>
                <c:pt idx="257619">
                  <c:v>55.930728116294603</c:v>
                </c:pt>
                <c:pt idx="257620">
                  <c:v>55.9308054091847</c:v>
                </c:pt>
                <c:pt idx="257621">
                  <c:v>55.930882701827301</c:v>
                </c:pt>
                <c:pt idx="257622">
                  <c:v>55.930959994222597</c:v>
                </c:pt>
                <c:pt idx="257623">
                  <c:v>55.931037286370398</c:v>
                </c:pt>
                <c:pt idx="257624">
                  <c:v>55.931114578270801</c:v>
                </c:pt>
                <c:pt idx="257625">
                  <c:v>55.9311918699239</c:v>
                </c:pt>
                <c:pt idx="257626">
                  <c:v>55.931269161329503</c:v>
                </c:pt>
                <c:pt idx="257627">
                  <c:v>55.931346452487702</c:v>
                </c:pt>
                <c:pt idx="257628">
                  <c:v>55.931423743398497</c:v>
                </c:pt>
                <c:pt idx="257629">
                  <c:v>55.931501034061903</c:v>
                </c:pt>
                <c:pt idx="257630">
                  <c:v>55.931578324477996</c:v>
                </c:pt>
                <c:pt idx="257631">
                  <c:v>55.931655614646601</c:v>
                </c:pt>
                <c:pt idx="257632">
                  <c:v>55.931732904567802</c:v>
                </c:pt>
                <c:pt idx="257633">
                  <c:v>55.931810194241599</c:v>
                </c:pt>
                <c:pt idx="257634">
                  <c:v>55.931887483668099</c:v>
                </c:pt>
                <c:pt idx="257635">
                  <c:v>55.931964772847103</c:v>
                </c:pt>
                <c:pt idx="257636">
                  <c:v>55.932042061778702</c:v>
                </c:pt>
                <c:pt idx="257637">
                  <c:v>55.932119350462898</c:v>
                </c:pt>
                <c:pt idx="257638">
                  <c:v>55.932196638899804</c:v>
                </c:pt>
                <c:pt idx="257639">
                  <c:v>55.932273927089199</c:v>
                </c:pt>
                <c:pt idx="257640">
                  <c:v>55.932351215031296</c:v>
                </c:pt>
                <c:pt idx="257641">
                  <c:v>55.932428502725898</c:v>
                </c:pt>
                <c:pt idx="257642">
                  <c:v>55.932505790173202</c:v>
                </c:pt>
                <c:pt idx="257643">
                  <c:v>55.932583077373103</c:v>
                </c:pt>
                <c:pt idx="257644">
                  <c:v>55.932660364325599</c:v>
                </c:pt>
                <c:pt idx="257645">
                  <c:v>55.932737651030699</c:v>
                </c:pt>
                <c:pt idx="257646">
                  <c:v>55.932814937488402</c:v>
                </c:pt>
                <c:pt idx="257647">
                  <c:v>55.932892223698701</c:v>
                </c:pt>
                <c:pt idx="257648">
                  <c:v>55.932969509661703</c:v>
                </c:pt>
                <c:pt idx="257649">
                  <c:v>55.933046795377201</c:v>
                </c:pt>
                <c:pt idx="257650">
                  <c:v>55.933124080845403</c:v>
                </c:pt>
                <c:pt idx="257651">
                  <c:v>55.9332013660662</c:v>
                </c:pt>
                <c:pt idx="257652">
                  <c:v>55.933278651039601</c:v>
                </c:pt>
                <c:pt idx="257653">
                  <c:v>55.933355935765597</c:v>
                </c:pt>
                <c:pt idx="257654">
                  <c:v>55.933433220244297</c:v>
                </c:pt>
                <c:pt idx="257655">
                  <c:v>55.9335105044755</c:v>
                </c:pt>
                <c:pt idx="257656">
                  <c:v>55.933587788459398</c:v>
                </c:pt>
                <c:pt idx="257657">
                  <c:v>55.9336650721959</c:v>
                </c:pt>
                <c:pt idx="257658">
                  <c:v>55.933742355684998</c:v>
                </c:pt>
                <c:pt idx="257659">
                  <c:v>55.933819638926799</c:v>
                </c:pt>
                <c:pt idx="257660">
                  <c:v>55.933896921921203</c:v>
                </c:pt>
                <c:pt idx="257661">
                  <c:v>55.933974204668203</c:v>
                </c:pt>
                <c:pt idx="257662">
                  <c:v>55.9340514871678</c:v>
                </c:pt>
                <c:pt idx="257663">
                  <c:v>55.934128769419999</c:v>
                </c:pt>
                <c:pt idx="257664">
                  <c:v>55.934206051424901</c:v>
                </c:pt>
                <c:pt idx="257665">
                  <c:v>55.9342833331824</c:v>
                </c:pt>
                <c:pt idx="257666">
                  <c:v>55.934360614692501</c:v>
                </c:pt>
                <c:pt idx="257667">
                  <c:v>55.934437895955298</c:v>
                </c:pt>
                <c:pt idx="257668">
                  <c:v>55.934515176970599</c:v>
                </c:pt>
                <c:pt idx="257669">
                  <c:v>55.934592457738702</c:v>
                </c:pt>
                <c:pt idx="257670">
                  <c:v>55.934669738259302</c:v>
                </c:pt>
                <c:pt idx="257671">
                  <c:v>55.934747018532597</c:v>
                </c:pt>
                <c:pt idx="257672">
                  <c:v>55.934824298558503</c:v>
                </c:pt>
                <c:pt idx="257673">
                  <c:v>55.934901578336998</c:v>
                </c:pt>
                <c:pt idx="257674">
                  <c:v>55.934978857868202</c:v>
                </c:pt>
                <c:pt idx="257675">
                  <c:v>55.935056137152003</c:v>
                </c:pt>
                <c:pt idx="257676">
                  <c:v>55.935133416188499</c:v>
                </c:pt>
                <c:pt idx="257677">
                  <c:v>55.935210694977599</c:v>
                </c:pt>
                <c:pt idx="257678">
                  <c:v>55.935287973519301</c:v>
                </c:pt>
                <c:pt idx="257679">
                  <c:v>55.9353652518136</c:v>
                </c:pt>
                <c:pt idx="257680">
                  <c:v>55.935442529860602</c:v>
                </c:pt>
                <c:pt idx="257681">
                  <c:v>55.935519807660299</c:v>
                </c:pt>
                <c:pt idx="257682">
                  <c:v>55.935597085212599</c:v>
                </c:pt>
                <c:pt idx="257683">
                  <c:v>55.935674362517503</c:v>
                </c:pt>
                <c:pt idx="257684">
                  <c:v>55.935751639575003</c:v>
                </c:pt>
                <c:pt idx="257685">
                  <c:v>55.935828916385297</c:v>
                </c:pt>
                <c:pt idx="257686">
                  <c:v>55.935906192948103</c:v>
                </c:pt>
                <c:pt idx="257687">
                  <c:v>55.935983469263597</c:v>
                </c:pt>
                <c:pt idx="257688">
                  <c:v>55.936060745331702</c:v>
                </c:pt>
                <c:pt idx="257689">
                  <c:v>55.936138021152502</c:v>
                </c:pt>
                <c:pt idx="257690">
                  <c:v>55.936215296725997</c:v>
                </c:pt>
                <c:pt idx="257691">
                  <c:v>55.936292572051997</c:v>
                </c:pt>
                <c:pt idx="257692">
                  <c:v>55.936369847130798</c:v>
                </c:pt>
                <c:pt idx="257693">
                  <c:v>55.936447121962097</c:v>
                </c:pt>
                <c:pt idx="257694">
                  <c:v>55.936524396546197</c:v>
                </c:pt>
                <c:pt idx="257695">
                  <c:v>55.936601670882901</c:v>
                </c:pt>
                <c:pt idx="257696">
                  <c:v>55.936678944972201</c:v>
                </c:pt>
                <c:pt idx="257697">
                  <c:v>55.936756218814203</c:v>
                </c:pt>
                <c:pt idx="257698">
                  <c:v>55.936833492408802</c:v>
                </c:pt>
                <c:pt idx="257699">
                  <c:v>55.936910765756103</c:v>
                </c:pt>
                <c:pt idx="257700">
                  <c:v>55.9369880388561</c:v>
                </c:pt>
                <c:pt idx="257701">
                  <c:v>55.9370653117087</c:v>
                </c:pt>
                <c:pt idx="257702">
                  <c:v>55.937142584313897</c:v>
                </c:pt>
                <c:pt idx="257703">
                  <c:v>55.937219856671803</c:v>
                </c:pt>
                <c:pt idx="257704">
                  <c:v>55.937297128782397</c:v>
                </c:pt>
                <c:pt idx="257705">
                  <c:v>55.937374400645602</c:v>
                </c:pt>
                <c:pt idx="257706">
                  <c:v>55.937451672261503</c:v>
                </c:pt>
                <c:pt idx="257707">
                  <c:v>55.937528943630099</c:v>
                </c:pt>
                <c:pt idx="257708">
                  <c:v>55.937606214751298</c:v>
                </c:pt>
                <c:pt idx="257709">
                  <c:v>55.9376834856252</c:v>
                </c:pt>
                <c:pt idx="257710">
                  <c:v>55.937760756251699</c:v>
                </c:pt>
                <c:pt idx="257711">
                  <c:v>55.937838026630899</c:v>
                </c:pt>
                <c:pt idx="257712">
                  <c:v>55.937915296762803</c:v>
                </c:pt>
                <c:pt idx="257713">
                  <c:v>55.937992566647303</c:v>
                </c:pt>
                <c:pt idx="257714">
                  <c:v>55.938069836284498</c:v>
                </c:pt>
                <c:pt idx="257715">
                  <c:v>55.938147105674403</c:v>
                </c:pt>
                <c:pt idx="257716">
                  <c:v>55.938224374816897</c:v>
                </c:pt>
                <c:pt idx="257717">
                  <c:v>55.938301643712101</c:v>
                </c:pt>
                <c:pt idx="257718">
                  <c:v>55.938378912360001</c:v>
                </c:pt>
                <c:pt idx="257719">
                  <c:v>55.938456180760603</c:v>
                </c:pt>
                <c:pt idx="257720">
                  <c:v>55.938533448913802</c:v>
                </c:pt>
                <c:pt idx="257721">
                  <c:v>55.938610716819603</c:v>
                </c:pt>
                <c:pt idx="257722">
                  <c:v>55.9386879844782</c:v>
                </c:pt>
                <c:pt idx="257723">
                  <c:v>55.9387652518894</c:v>
                </c:pt>
                <c:pt idx="257724">
                  <c:v>55.938842519053303</c:v>
                </c:pt>
                <c:pt idx="257725">
                  <c:v>55.938919785969901</c:v>
                </c:pt>
                <c:pt idx="257726">
                  <c:v>55.938997052639202</c:v>
                </c:pt>
                <c:pt idx="257727">
                  <c:v>55.939074319061099</c:v>
                </c:pt>
                <c:pt idx="257728">
                  <c:v>55.939151585235699</c:v>
                </c:pt>
                <c:pt idx="257729">
                  <c:v>55.939228851163001</c:v>
                </c:pt>
                <c:pt idx="257730">
                  <c:v>55.9393061168429</c:v>
                </c:pt>
                <c:pt idx="257731">
                  <c:v>55.939383382275601</c:v>
                </c:pt>
                <c:pt idx="257732">
                  <c:v>55.939460647460898</c:v>
                </c:pt>
                <c:pt idx="257733">
                  <c:v>55.939537912398897</c:v>
                </c:pt>
                <c:pt idx="257734">
                  <c:v>55.9396151770896</c:v>
                </c:pt>
                <c:pt idx="257735">
                  <c:v>55.939692441532998</c:v>
                </c:pt>
                <c:pt idx="257736">
                  <c:v>55.939769705728999</c:v>
                </c:pt>
                <c:pt idx="257737">
                  <c:v>55.939846969677703</c:v>
                </c:pt>
                <c:pt idx="257738">
                  <c:v>55.939924233379202</c:v>
                </c:pt>
                <c:pt idx="257739">
                  <c:v>55.940001496833297</c:v>
                </c:pt>
                <c:pt idx="257740">
                  <c:v>55.940078760040102</c:v>
                </c:pt>
                <c:pt idx="257741">
                  <c:v>55.940156022999503</c:v>
                </c:pt>
                <c:pt idx="257742">
                  <c:v>55.940233285711699</c:v>
                </c:pt>
                <c:pt idx="257743">
                  <c:v>55.940310548176598</c:v>
                </c:pt>
                <c:pt idx="257744">
                  <c:v>55.9403878103941</c:v>
                </c:pt>
                <c:pt idx="257745">
                  <c:v>55.940465072364397</c:v>
                </c:pt>
                <c:pt idx="257746">
                  <c:v>55.940542334087297</c:v>
                </c:pt>
                <c:pt idx="257747">
                  <c:v>55.9406195955629</c:v>
                </c:pt>
                <c:pt idx="257748">
                  <c:v>55.940696856791199</c:v>
                </c:pt>
                <c:pt idx="257749">
                  <c:v>55.9407741177722</c:v>
                </c:pt>
                <c:pt idx="257750">
                  <c:v>55.940851378505897</c:v>
                </c:pt>
                <c:pt idx="257751">
                  <c:v>55.940928638992297</c:v>
                </c:pt>
                <c:pt idx="257752">
                  <c:v>55.941005899231399</c:v>
                </c:pt>
                <c:pt idx="257753">
                  <c:v>55.941083159223197</c:v>
                </c:pt>
                <c:pt idx="257754">
                  <c:v>55.941160418967698</c:v>
                </c:pt>
                <c:pt idx="257755">
                  <c:v>55.941237678464901</c:v>
                </c:pt>
                <c:pt idx="257756">
                  <c:v>55.9413149377148</c:v>
                </c:pt>
                <c:pt idx="257757">
                  <c:v>55.941392196717402</c:v>
                </c:pt>
                <c:pt idx="257758">
                  <c:v>55.9414694554726</c:v>
                </c:pt>
                <c:pt idx="257759">
                  <c:v>55.9415467139806</c:v>
                </c:pt>
                <c:pt idx="257760">
                  <c:v>55.941623972241302</c:v>
                </c:pt>
                <c:pt idx="257761">
                  <c:v>55.941701230254701</c:v>
                </c:pt>
                <c:pt idx="257762">
                  <c:v>55.941778488020802</c:v>
                </c:pt>
                <c:pt idx="257763">
                  <c:v>55.941855745539598</c:v>
                </c:pt>
                <c:pt idx="257764">
                  <c:v>55.941933002811098</c:v>
                </c:pt>
                <c:pt idx="257765">
                  <c:v>55.9420102598353</c:v>
                </c:pt>
                <c:pt idx="257766">
                  <c:v>55.942087516612297</c:v>
                </c:pt>
                <c:pt idx="257767">
                  <c:v>55.942164773141897</c:v>
                </c:pt>
                <c:pt idx="257768">
                  <c:v>55.9422420294242</c:v>
                </c:pt>
                <c:pt idx="257769">
                  <c:v>55.942319285459298</c:v>
                </c:pt>
                <c:pt idx="257770">
                  <c:v>55.942396541247</c:v>
                </c:pt>
                <c:pt idx="257771">
                  <c:v>55.942473796787503</c:v>
                </c:pt>
                <c:pt idx="257772">
                  <c:v>55.942551052080702</c:v>
                </c:pt>
                <c:pt idx="257773">
                  <c:v>55.942628307126597</c:v>
                </c:pt>
                <c:pt idx="257774">
                  <c:v>55.942705561925202</c:v>
                </c:pt>
                <c:pt idx="257775">
                  <c:v>55.942782816476502</c:v>
                </c:pt>
                <c:pt idx="257776">
                  <c:v>55.942860070780497</c:v>
                </c:pt>
                <c:pt idx="257777">
                  <c:v>55.942937324837303</c:v>
                </c:pt>
                <c:pt idx="257778">
                  <c:v>55.943014578646803</c:v>
                </c:pt>
                <c:pt idx="257779">
                  <c:v>55.943091832208999</c:v>
                </c:pt>
                <c:pt idx="257780">
                  <c:v>55.943169085523898</c:v>
                </c:pt>
                <c:pt idx="257781">
                  <c:v>55.9432463385915</c:v>
                </c:pt>
                <c:pt idx="257782">
                  <c:v>55.943323591411797</c:v>
                </c:pt>
                <c:pt idx="257783">
                  <c:v>55.943400843984897</c:v>
                </c:pt>
                <c:pt idx="257784">
                  <c:v>55.943478096310699</c:v>
                </c:pt>
                <c:pt idx="257785">
                  <c:v>55.943555348389197</c:v>
                </c:pt>
                <c:pt idx="257786">
                  <c:v>55.943632600220397</c:v>
                </c:pt>
                <c:pt idx="257787">
                  <c:v>55.9437098518044</c:v>
                </c:pt>
                <c:pt idx="257788">
                  <c:v>55.943787103140998</c:v>
                </c:pt>
                <c:pt idx="257789">
                  <c:v>55.943864354230499</c:v>
                </c:pt>
                <c:pt idx="257790">
                  <c:v>55.943941605072602</c:v>
                </c:pt>
                <c:pt idx="257791">
                  <c:v>55.944018855667402</c:v>
                </c:pt>
                <c:pt idx="257792">
                  <c:v>55.944096106015003</c:v>
                </c:pt>
                <c:pt idx="257793">
                  <c:v>55.9441733561153</c:v>
                </c:pt>
                <c:pt idx="257794">
                  <c:v>55.944250605968399</c:v>
                </c:pt>
                <c:pt idx="257795">
                  <c:v>55.944327855574102</c:v>
                </c:pt>
                <c:pt idx="257796">
                  <c:v>55.944405104932699</c:v>
                </c:pt>
                <c:pt idx="257797">
                  <c:v>55.944482354043899</c:v>
                </c:pt>
                <c:pt idx="257798">
                  <c:v>55.944559602907901</c:v>
                </c:pt>
                <c:pt idx="257799">
                  <c:v>55.944636851524599</c:v>
                </c:pt>
                <c:pt idx="257800">
                  <c:v>55.944714099894</c:v>
                </c:pt>
                <c:pt idx="257801">
                  <c:v>55.944791348016203</c:v>
                </c:pt>
                <c:pt idx="257802">
                  <c:v>55.944868595891101</c:v>
                </c:pt>
                <c:pt idx="257803">
                  <c:v>55.944945843518703</c:v>
                </c:pt>
                <c:pt idx="257804">
                  <c:v>55.945023090899099</c:v>
                </c:pt>
                <c:pt idx="257805">
                  <c:v>55.945100338032198</c:v>
                </c:pt>
                <c:pt idx="257806">
                  <c:v>55.945177584918099</c:v>
                </c:pt>
                <c:pt idx="257807">
                  <c:v>55.945254831556703</c:v>
                </c:pt>
                <c:pt idx="257808">
                  <c:v>55.945332077948002</c:v>
                </c:pt>
                <c:pt idx="257809">
                  <c:v>55.945409324092097</c:v>
                </c:pt>
                <c:pt idx="257810">
                  <c:v>55.945486569988901</c:v>
                </c:pt>
                <c:pt idx="257811">
                  <c:v>55.945563815638501</c:v>
                </c:pt>
                <c:pt idx="257812">
                  <c:v>55.945641061040803</c:v>
                </c:pt>
                <c:pt idx="257813">
                  <c:v>55.945718306195801</c:v>
                </c:pt>
                <c:pt idx="257814">
                  <c:v>55.9457955511036</c:v>
                </c:pt>
                <c:pt idx="257815">
                  <c:v>55.945872795764103</c:v>
                </c:pt>
                <c:pt idx="257816">
                  <c:v>55.945950040177401</c:v>
                </c:pt>
                <c:pt idx="257817">
                  <c:v>55.946027284343501</c:v>
                </c:pt>
                <c:pt idx="257818">
                  <c:v>55.946104528262197</c:v>
                </c:pt>
                <c:pt idx="257819">
                  <c:v>55.946181771933801</c:v>
                </c:pt>
                <c:pt idx="257820">
                  <c:v>55.946259015358102</c:v>
                </c:pt>
                <c:pt idx="257821">
                  <c:v>55.946336258535098</c:v>
                </c:pt>
                <c:pt idx="257822">
                  <c:v>55.946413501464903</c:v>
                </c:pt>
                <c:pt idx="257823">
                  <c:v>55.946490744147397</c:v>
                </c:pt>
                <c:pt idx="257824">
                  <c:v>55.9465679865827</c:v>
                </c:pt>
                <c:pt idx="257825">
                  <c:v>55.946645228770798</c:v>
                </c:pt>
                <c:pt idx="257826">
                  <c:v>55.946722470711599</c:v>
                </c:pt>
                <c:pt idx="257827">
                  <c:v>55.946799712405102</c:v>
                </c:pt>
                <c:pt idx="257828">
                  <c:v>55.946876953851401</c:v>
                </c:pt>
                <c:pt idx="257829">
                  <c:v>55.946954195050502</c:v>
                </c:pt>
                <c:pt idx="257830">
                  <c:v>55.947031436002298</c:v>
                </c:pt>
                <c:pt idx="257831">
                  <c:v>55.947108676706897</c:v>
                </c:pt>
                <c:pt idx="257832">
                  <c:v>55.947185917164198</c:v>
                </c:pt>
                <c:pt idx="257833">
                  <c:v>55.947263157374302</c:v>
                </c:pt>
                <c:pt idx="257834">
                  <c:v>55.9473403973372</c:v>
                </c:pt>
                <c:pt idx="257835">
                  <c:v>55.947417637052801</c:v>
                </c:pt>
                <c:pt idx="257836">
                  <c:v>55.947494876521198</c:v>
                </c:pt>
                <c:pt idx="257837">
                  <c:v>55.947572115742403</c:v>
                </c:pt>
                <c:pt idx="257838">
                  <c:v>55.947649354716297</c:v>
                </c:pt>
                <c:pt idx="257839">
                  <c:v>55.947726593443001</c:v>
                </c:pt>
                <c:pt idx="257840">
                  <c:v>55.9478038319224</c:v>
                </c:pt>
                <c:pt idx="257841">
                  <c:v>55.947881070154601</c:v>
                </c:pt>
                <c:pt idx="257842">
                  <c:v>55.947958308139597</c:v>
                </c:pt>
                <c:pt idx="257843">
                  <c:v>55.948035545877403</c:v>
                </c:pt>
                <c:pt idx="257844">
                  <c:v>55.948112783367897</c:v>
                </c:pt>
                <c:pt idx="257845">
                  <c:v>55.9481900206112</c:v>
                </c:pt>
                <c:pt idx="257846">
                  <c:v>55.948267257607199</c:v>
                </c:pt>
                <c:pt idx="257847">
                  <c:v>55.948344494356</c:v>
                </c:pt>
                <c:pt idx="257848">
                  <c:v>55.948421730857604</c:v>
                </c:pt>
                <c:pt idx="257849">
                  <c:v>55.948498967112002</c:v>
                </c:pt>
                <c:pt idx="257850">
                  <c:v>55.948576203119202</c:v>
                </c:pt>
                <c:pt idx="257851">
                  <c:v>55.948653438879099</c:v>
                </c:pt>
                <c:pt idx="257852">
                  <c:v>55.948730674391797</c:v>
                </c:pt>
                <c:pt idx="257853">
                  <c:v>55.948807909657297</c:v>
                </c:pt>
                <c:pt idx="257854">
                  <c:v>55.948885144675501</c:v>
                </c:pt>
                <c:pt idx="257855">
                  <c:v>55.948962379446499</c:v>
                </c:pt>
                <c:pt idx="257856">
                  <c:v>55.949039613970299</c:v>
                </c:pt>
                <c:pt idx="257857">
                  <c:v>55.949116848246902</c:v>
                </c:pt>
                <c:pt idx="257858">
                  <c:v>55.9491940822763</c:v>
                </c:pt>
                <c:pt idx="257859">
                  <c:v>55.9492713160584</c:v>
                </c:pt>
                <c:pt idx="257860">
                  <c:v>55.949348549593402</c:v>
                </c:pt>
                <c:pt idx="257861">
                  <c:v>55.9494257828811</c:v>
                </c:pt>
                <c:pt idx="257862">
                  <c:v>55.9495030159216</c:v>
                </c:pt>
                <c:pt idx="257863">
                  <c:v>55.949580248714803</c:v>
                </c:pt>
                <c:pt idx="257864">
                  <c:v>55.9496574812609</c:v>
                </c:pt>
                <c:pt idx="257865">
                  <c:v>55.949734713559799</c:v>
                </c:pt>
                <c:pt idx="257866">
                  <c:v>55.949811945611401</c:v>
                </c:pt>
                <c:pt idx="257867">
                  <c:v>55.949889177415798</c:v>
                </c:pt>
                <c:pt idx="257868">
                  <c:v>55.949966408972998</c:v>
                </c:pt>
                <c:pt idx="257869">
                  <c:v>55.950043640282999</c:v>
                </c:pt>
                <c:pt idx="257870">
                  <c:v>55.950120871345803</c:v>
                </c:pt>
                <c:pt idx="257871">
                  <c:v>55.950198102161401</c:v>
                </c:pt>
                <c:pt idx="257872">
                  <c:v>55.950275332729703</c:v>
                </c:pt>
                <c:pt idx="257873">
                  <c:v>55.950352563050899</c:v>
                </c:pt>
                <c:pt idx="257874">
                  <c:v>55.950429793124897</c:v>
                </c:pt>
                <c:pt idx="257875">
                  <c:v>55.950507022951598</c:v>
                </c:pt>
                <c:pt idx="257876">
                  <c:v>55.950584252531101</c:v>
                </c:pt>
                <c:pt idx="257877">
                  <c:v>55.950661481863499</c:v>
                </c:pt>
                <c:pt idx="257878">
                  <c:v>55.950738710948599</c:v>
                </c:pt>
                <c:pt idx="257879">
                  <c:v>55.950815939786501</c:v>
                </c:pt>
                <c:pt idx="257880">
                  <c:v>55.950893168377299</c:v>
                </c:pt>
                <c:pt idx="257881">
                  <c:v>55.950970396720798</c:v>
                </c:pt>
                <c:pt idx="257882">
                  <c:v>55.9510476248171</c:v>
                </c:pt>
                <c:pt idx="257883">
                  <c:v>55.951124852666197</c:v>
                </c:pt>
                <c:pt idx="257884">
                  <c:v>55.951202080268096</c:v>
                </c:pt>
                <c:pt idx="257885">
                  <c:v>55.951279307622897</c:v>
                </c:pt>
                <c:pt idx="257886">
                  <c:v>55.951356534730401</c:v>
                </c:pt>
                <c:pt idx="257887">
                  <c:v>55.9514337615907</c:v>
                </c:pt>
                <c:pt idx="257888">
                  <c:v>55.9515109882038</c:v>
                </c:pt>
                <c:pt idx="257889">
                  <c:v>55.951588214569803</c:v>
                </c:pt>
                <c:pt idx="257890">
                  <c:v>55.951665440688501</c:v>
                </c:pt>
                <c:pt idx="257891">
                  <c:v>55.951742666560101</c:v>
                </c:pt>
                <c:pt idx="257892">
                  <c:v>55.951819892184403</c:v>
                </c:pt>
                <c:pt idx="257893">
                  <c:v>55.9518971175616</c:v>
                </c:pt>
                <c:pt idx="257894">
                  <c:v>55.951974342691599</c:v>
                </c:pt>
                <c:pt idx="257895">
                  <c:v>55.952051567574301</c:v>
                </c:pt>
                <c:pt idx="257896">
                  <c:v>55.952128792209898</c:v>
                </c:pt>
                <c:pt idx="257897">
                  <c:v>55.952206016598304</c:v>
                </c:pt>
                <c:pt idx="257898">
                  <c:v>55.952283240739497</c:v>
                </c:pt>
                <c:pt idx="257899">
                  <c:v>55.9523604646336</c:v>
                </c:pt>
                <c:pt idx="257900">
                  <c:v>55.952437688280398</c:v>
                </c:pt>
                <c:pt idx="257901">
                  <c:v>55.952514911680097</c:v>
                </c:pt>
                <c:pt idx="257902">
                  <c:v>55.9525921348325</c:v>
                </c:pt>
                <c:pt idx="257903">
                  <c:v>55.952669357737797</c:v>
                </c:pt>
                <c:pt idx="257904">
                  <c:v>55.952746580395903</c:v>
                </c:pt>
                <c:pt idx="257905">
                  <c:v>55.952823802806797</c:v>
                </c:pt>
                <c:pt idx="257906">
                  <c:v>55.952901024970501</c:v>
                </c:pt>
                <c:pt idx="257907">
                  <c:v>55.952978246887099</c:v>
                </c:pt>
                <c:pt idx="257908">
                  <c:v>55.953055468556499</c:v>
                </c:pt>
                <c:pt idx="257909">
                  <c:v>55.953132689978702</c:v>
                </c:pt>
                <c:pt idx="257910">
                  <c:v>55.953209911153699</c:v>
                </c:pt>
                <c:pt idx="257911">
                  <c:v>55.953287132081499</c:v>
                </c:pt>
                <c:pt idx="257912">
                  <c:v>55.9533643527622</c:v>
                </c:pt>
                <c:pt idx="257913">
                  <c:v>55.953441573195697</c:v>
                </c:pt>
                <c:pt idx="257914">
                  <c:v>55.953518793382003</c:v>
                </c:pt>
                <c:pt idx="257915">
                  <c:v>55.953596013321103</c:v>
                </c:pt>
                <c:pt idx="257916">
                  <c:v>55.953673233012999</c:v>
                </c:pt>
                <c:pt idx="257917">
                  <c:v>55.953750452457797</c:v>
                </c:pt>
                <c:pt idx="257918">
                  <c:v>55.953827671655397</c:v>
                </c:pt>
                <c:pt idx="257919">
                  <c:v>55.953904890605898</c:v>
                </c:pt>
                <c:pt idx="257920">
                  <c:v>55.953982109309102</c:v>
                </c:pt>
                <c:pt idx="257921">
                  <c:v>55.954059327765201</c:v>
                </c:pt>
                <c:pt idx="257922">
                  <c:v>55.954136545974201</c:v>
                </c:pt>
                <c:pt idx="257923">
                  <c:v>55.954213763935897</c:v>
                </c:pt>
                <c:pt idx="257924">
                  <c:v>55.954290981650502</c:v>
                </c:pt>
                <c:pt idx="257925">
                  <c:v>55.954368199117901</c:v>
                </c:pt>
                <c:pt idx="257926">
                  <c:v>55.954445416338203</c:v>
                </c:pt>
                <c:pt idx="257927">
                  <c:v>55.954522633311299</c:v>
                </c:pt>
                <c:pt idx="257928">
                  <c:v>55.954599850037198</c:v>
                </c:pt>
                <c:pt idx="257929">
                  <c:v>55.954677066515998</c:v>
                </c:pt>
                <c:pt idx="257930">
                  <c:v>55.954754282747601</c:v>
                </c:pt>
                <c:pt idx="257931">
                  <c:v>55.954831498731998</c:v>
                </c:pt>
                <c:pt idx="257932">
                  <c:v>55.954908714469298</c:v>
                </c:pt>
                <c:pt idx="257933">
                  <c:v>55.954985929959399</c:v>
                </c:pt>
                <c:pt idx="257934">
                  <c:v>55.955063145202402</c:v>
                </c:pt>
                <c:pt idx="257935">
                  <c:v>55.9551403601982</c:v>
                </c:pt>
                <c:pt idx="257936">
                  <c:v>55.955217574946801</c:v>
                </c:pt>
                <c:pt idx="257937">
                  <c:v>55.955294789448303</c:v>
                </c:pt>
                <c:pt idx="257938">
                  <c:v>55.9553720037026</c:v>
                </c:pt>
                <c:pt idx="257939">
                  <c:v>55.955449217709798</c:v>
                </c:pt>
                <c:pt idx="257940">
                  <c:v>55.955526431469799</c:v>
                </c:pt>
                <c:pt idx="257941">
                  <c:v>55.955603644982702</c:v>
                </c:pt>
                <c:pt idx="257942">
                  <c:v>55.9556808582484</c:v>
                </c:pt>
                <c:pt idx="257943">
                  <c:v>55.955758071266899</c:v>
                </c:pt>
                <c:pt idx="257944">
                  <c:v>55.955835284038301</c:v>
                </c:pt>
                <c:pt idx="257945">
                  <c:v>55.955912496562597</c:v>
                </c:pt>
                <c:pt idx="257946">
                  <c:v>55.955989708839702</c:v>
                </c:pt>
                <c:pt idx="257947">
                  <c:v>55.956066920869603</c:v>
                </c:pt>
                <c:pt idx="257948">
                  <c:v>55.956144132652398</c:v>
                </c:pt>
                <c:pt idx="257949">
                  <c:v>55.956221344188101</c:v>
                </c:pt>
                <c:pt idx="257950">
                  <c:v>55.9562985554766</c:v>
                </c:pt>
                <c:pt idx="257951">
                  <c:v>55.956375766518001</c:v>
                </c:pt>
                <c:pt idx="257952">
                  <c:v>55.956452977312203</c:v>
                </c:pt>
                <c:pt idx="257953">
                  <c:v>55.956530187859201</c:v>
                </c:pt>
                <c:pt idx="257954">
                  <c:v>55.9566073981592</c:v>
                </c:pt>
                <c:pt idx="257955">
                  <c:v>55.956684608211901</c:v>
                </c:pt>
                <c:pt idx="257956">
                  <c:v>55.956761818017597</c:v>
                </c:pt>
                <c:pt idx="257957">
                  <c:v>55.956839027576102</c:v>
                </c:pt>
                <c:pt idx="257958">
                  <c:v>55.956916236887402</c:v>
                </c:pt>
                <c:pt idx="257959">
                  <c:v>55.956993445951603</c:v>
                </c:pt>
                <c:pt idx="257960">
                  <c:v>55.9570706547687</c:v>
                </c:pt>
                <c:pt idx="257961">
                  <c:v>55.957147863338697</c:v>
                </c:pt>
                <c:pt idx="257962">
                  <c:v>55.957225071661497</c:v>
                </c:pt>
                <c:pt idx="257963">
                  <c:v>55.9573022797371</c:v>
                </c:pt>
                <c:pt idx="257964">
                  <c:v>55.957379487565703</c:v>
                </c:pt>
                <c:pt idx="257965">
                  <c:v>55.957456695147101</c:v>
                </c:pt>
                <c:pt idx="257966">
                  <c:v>55.957533902481302</c:v>
                </c:pt>
                <c:pt idx="257967">
                  <c:v>55.957611109568397</c:v>
                </c:pt>
                <c:pt idx="257968">
                  <c:v>55.957688316408401</c:v>
                </c:pt>
                <c:pt idx="257969">
                  <c:v>55.957765523001299</c:v>
                </c:pt>
                <c:pt idx="257970">
                  <c:v>55.957842729347</c:v>
                </c:pt>
                <c:pt idx="257971">
                  <c:v>55.957919935445602</c:v>
                </c:pt>
                <c:pt idx="257972">
                  <c:v>55.957997141297099</c:v>
                </c:pt>
                <c:pt idx="257973">
                  <c:v>55.958074346901398</c:v>
                </c:pt>
                <c:pt idx="257974">
                  <c:v>55.958151552258599</c:v>
                </c:pt>
                <c:pt idx="257975">
                  <c:v>55.958228757368701</c:v>
                </c:pt>
                <c:pt idx="257976">
                  <c:v>55.958305962231698</c:v>
                </c:pt>
                <c:pt idx="257977">
                  <c:v>55.958383166847497</c:v>
                </c:pt>
                <c:pt idx="257978">
                  <c:v>55.958460371216198</c:v>
                </c:pt>
                <c:pt idx="257979">
                  <c:v>55.9585375753378</c:v>
                </c:pt>
                <c:pt idx="257980">
                  <c:v>55.958614779212198</c:v>
                </c:pt>
                <c:pt idx="257981">
                  <c:v>55.958691982839603</c:v>
                </c:pt>
                <c:pt idx="257982">
                  <c:v>55.958769186219797</c:v>
                </c:pt>
                <c:pt idx="257983">
                  <c:v>55.9588463893529</c:v>
                </c:pt>
                <c:pt idx="257984">
                  <c:v>55.958923592238797</c:v>
                </c:pt>
                <c:pt idx="257985">
                  <c:v>55.959000794877703</c:v>
                </c:pt>
                <c:pt idx="257986">
                  <c:v>55.959077997269397</c:v>
                </c:pt>
                <c:pt idx="257987">
                  <c:v>55.959155199413999</c:v>
                </c:pt>
                <c:pt idx="257988">
                  <c:v>55.959232401311503</c:v>
                </c:pt>
                <c:pt idx="257989">
                  <c:v>55.959309602961902</c:v>
                </c:pt>
                <c:pt idx="257990">
                  <c:v>55.959386804365202</c:v>
                </c:pt>
                <c:pt idx="257991">
                  <c:v>55.959464005521298</c:v>
                </c:pt>
                <c:pt idx="257992">
                  <c:v>55.959541206430401</c:v>
                </c:pt>
                <c:pt idx="257993">
                  <c:v>55.9596184070923</c:v>
                </c:pt>
                <c:pt idx="257994">
                  <c:v>55.959695607507101</c:v>
                </c:pt>
                <c:pt idx="257995">
                  <c:v>55.959772807674803</c:v>
                </c:pt>
                <c:pt idx="257996">
                  <c:v>55.959850007595399</c:v>
                </c:pt>
                <c:pt idx="257997">
                  <c:v>55.959927207268898</c:v>
                </c:pt>
                <c:pt idx="257998">
                  <c:v>55.960004406695198</c:v>
                </c:pt>
                <c:pt idx="257999">
                  <c:v>55.9600816058745</c:v>
                </c:pt>
                <c:pt idx="258000">
                  <c:v>55.960158804806603</c:v>
                </c:pt>
                <c:pt idx="258001">
                  <c:v>55.960236003491701</c:v>
                </c:pt>
                <c:pt idx="258002">
                  <c:v>55.960313201929601</c:v>
                </c:pt>
                <c:pt idx="258003">
                  <c:v>55.960390400120502</c:v>
                </c:pt>
                <c:pt idx="258004">
                  <c:v>55.960467598064199</c:v>
                </c:pt>
                <c:pt idx="258005">
                  <c:v>55.960544795760804</c:v>
                </c:pt>
                <c:pt idx="258006">
                  <c:v>55.960621993210303</c:v>
                </c:pt>
                <c:pt idx="258007">
                  <c:v>55.960699190412797</c:v>
                </c:pt>
                <c:pt idx="258008">
                  <c:v>55.960776387368099</c:v>
                </c:pt>
                <c:pt idx="258009">
                  <c:v>55.960853584076297</c:v>
                </c:pt>
                <c:pt idx="258010">
                  <c:v>55.960930780537403</c:v>
                </c:pt>
                <c:pt idx="258011">
                  <c:v>55.961007976751397</c:v>
                </c:pt>
                <c:pt idx="258012">
                  <c:v>55.961085172718398</c:v>
                </c:pt>
                <c:pt idx="258013">
                  <c:v>55.961162368438202</c:v>
                </c:pt>
                <c:pt idx="258014">
                  <c:v>55.961239563910901</c:v>
                </c:pt>
                <c:pt idx="258015">
                  <c:v>55.961316759136501</c:v>
                </c:pt>
                <c:pt idx="258016">
                  <c:v>55.961393954115103</c:v>
                </c:pt>
                <c:pt idx="258017">
                  <c:v>55.961471148846499</c:v>
                </c:pt>
                <c:pt idx="258018">
                  <c:v>55.961548343330897</c:v>
                </c:pt>
                <c:pt idx="258019">
                  <c:v>55.961625537568104</c:v>
                </c:pt>
                <c:pt idx="258020">
                  <c:v>55.961702731558297</c:v>
                </c:pt>
                <c:pt idx="258021">
                  <c:v>55.9617799253014</c:v>
                </c:pt>
                <c:pt idx="258022">
                  <c:v>55.961857118797298</c:v>
                </c:pt>
                <c:pt idx="258023">
                  <c:v>55.961934312046203</c:v>
                </c:pt>
                <c:pt idx="258024">
                  <c:v>55.962011505047997</c:v>
                </c:pt>
                <c:pt idx="258025">
                  <c:v>55.962088697802798</c:v>
                </c:pt>
                <c:pt idx="258026">
                  <c:v>55.962165890310402</c:v>
                </c:pt>
                <c:pt idx="258027">
                  <c:v>55.9622430825709</c:v>
                </c:pt>
                <c:pt idx="258028">
                  <c:v>55.9623202745844</c:v>
                </c:pt>
                <c:pt idx="258029">
                  <c:v>55.962397466350801</c:v>
                </c:pt>
                <c:pt idx="258030">
                  <c:v>55.962474657870096</c:v>
                </c:pt>
                <c:pt idx="258031">
                  <c:v>55.962551849142301</c:v>
                </c:pt>
                <c:pt idx="258032">
                  <c:v>55.9626290401674</c:v>
                </c:pt>
                <c:pt idx="258033">
                  <c:v>55.9627062309454</c:v>
                </c:pt>
                <c:pt idx="258034">
                  <c:v>55.962783421476402</c:v>
                </c:pt>
                <c:pt idx="258035">
                  <c:v>55.962860611760298</c:v>
                </c:pt>
                <c:pt idx="258036">
                  <c:v>55.962937801797104</c:v>
                </c:pt>
                <c:pt idx="258037">
                  <c:v>55.963014991586803</c:v>
                </c:pt>
                <c:pt idx="258038">
                  <c:v>55.963092181129397</c:v>
                </c:pt>
                <c:pt idx="258039">
                  <c:v>55.963169370425</c:v>
                </c:pt>
                <c:pt idx="258040">
                  <c:v>55.963246559473497</c:v>
                </c:pt>
                <c:pt idx="258041">
                  <c:v>55.963323748274902</c:v>
                </c:pt>
                <c:pt idx="258042">
                  <c:v>55.963400936829302</c:v>
                </c:pt>
                <c:pt idx="258043">
                  <c:v>55.963478125136497</c:v>
                </c:pt>
                <c:pt idx="258044">
                  <c:v>55.9635553131967</c:v>
                </c:pt>
                <c:pt idx="258045">
                  <c:v>55.963632501009897</c:v>
                </c:pt>
                <c:pt idx="258046">
                  <c:v>55.963709688575896</c:v>
                </c:pt>
                <c:pt idx="258047">
                  <c:v>55.963786875894897</c:v>
                </c:pt>
                <c:pt idx="258048">
                  <c:v>55.963864062966799</c:v>
                </c:pt>
                <c:pt idx="258049">
                  <c:v>55.963941249791603</c:v>
                </c:pt>
                <c:pt idx="258050">
                  <c:v>55.9640184363694</c:v>
                </c:pt>
                <c:pt idx="258051">
                  <c:v>55.9640956227001</c:v>
                </c:pt>
                <c:pt idx="258052">
                  <c:v>55.9641728087838</c:v>
                </c:pt>
                <c:pt idx="258053">
                  <c:v>55.964249994620303</c:v>
                </c:pt>
                <c:pt idx="258054">
                  <c:v>55.964327180209899</c:v>
                </c:pt>
                <c:pt idx="258055">
                  <c:v>55.964404365552298</c:v>
                </c:pt>
                <c:pt idx="258056">
                  <c:v>55.964481550647697</c:v>
                </c:pt>
                <c:pt idx="258057">
                  <c:v>55.964558735495999</c:v>
                </c:pt>
                <c:pt idx="258058">
                  <c:v>55.964635920097301</c:v>
                </c:pt>
                <c:pt idx="258059">
                  <c:v>55.964713104451498</c:v>
                </c:pt>
                <c:pt idx="258060">
                  <c:v>55.964790288558603</c:v>
                </c:pt>
                <c:pt idx="258061">
                  <c:v>55.964867472418703</c:v>
                </c:pt>
                <c:pt idx="258062">
                  <c:v>55.964944656031697</c:v>
                </c:pt>
                <c:pt idx="258063">
                  <c:v>55.9650218393977</c:v>
                </c:pt>
                <c:pt idx="258064">
                  <c:v>55.965099022516597</c:v>
                </c:pt>
                <c:pt idx="258065">
                  <c:v>55.965176205388403</c:v>
                </c:pt>
                <c:pt idx="258066">
                  <c:v>55.965253388013203</c:v>
                </c:pt>
                <c:pt idx="258067">
                  <c:v>55.965330570390996</c:v>
                </c:pt>
                <c:pt idx="258068">
                  <c:v>55.9654077525216</c:v>
                </c:pt>
                <c:pt idx="258069">
                  <c:v>55.965484934405303</c:v>
                </c:pt>
                <c:pt idx="258070">
                  <c:v>55.965562116041902</c:v>
                </c:pt>
                <c:pt idx="258071">
                  <c:v>55.965639297431402</c:v>
                </c:pt>
                <c:pt idx="258072">
                  <c:v>55.965716478573903</c:v>
                </c:pt>
                <c:pt idx="258073">
                  <c:v>55.965793659469298</c:v>
                </c:pt>
                <c:pt idx="258074">
                  <c:v>55.965870840117702</c:v>
                </c:pt>
                <c:pt idx="258075">
                  <c:v>55.965948020519001</c:v>
                </c:pt>
                <c:pt idx="258076">
                  <c:v>55.9660252006733</c:v>
                </c:pt>
                <c:pt idx="258077">
                  <c:v>55.966102380580502</c:v>
                </c:pt>
                <c:pt idx="258078">
                  <c:v>55.966179560240697</c:v>
                </c:pt>
                <c:pt idx="258079">
                  <c:v>55.966256739653801</c:v>
                </c:pt>
                <c:pt idx="258080">
                  <c:v>55.966333918819899</c:v>
                </c:pt>
                <c:pt idx="258081">
                  <c:v>55.966411097738998</c:v>
                </c:pt>
                <c:pt idx="258082">
                  <c:v>55.966488276410999</c:v>
                </c:pt>
                <c:pt idx="258083">
                  <c:v>55.966565454836001</c:v>
                </c:pt>
                <c:pt idx="258084">
                  <c:v>55.966642633013898</c:v>
                </c:pt>
                <c:pt idx="258085">
                  <c:v>55.966719810944802</c:v>
                </c:pt>
                <c:pt idx="258086">
                  <c:v>55.966796988628602</c:v>
                </c:pt>
                <c:pt idx="258087">
                  <c:v>55.966874166065502</c:v>
                </c:pt>
                <c:pt idx="258088">
                  <c:v>55.966951343255197</c:v>
                </c:pt>
                <c:pt idx="258089">
                  <c:v>55.967028520197999</c:v>
                </c:pt>
                <c:pt idx="258090">
                  <c:v>55.967105696893697</c:v>
                </c:pt>
                <c:pt idx="258091">
                  <c:v>55.967182873342303</c:v>
                </c:pt>
                <c:pt idx="258092">
                  <c:v>55.967260049544002</c:v>
                </c:pt>
                <c:pt idx="258093">
                  <c:v>55.967337225498497</c:v>
                </c:pt>
                <c:pt idx="258094">
                  <c:v>55.967414401206099</c:v>
                </c:pt>
                <c:pt idx="258095">
                  <c:v>55.967491576666603</c:v>
                </c:pt>
                <c:pt idx="258096">
                  <c:v>55.967568751880101</c:v>
                </c:pt>
                <c:pt idx="258097">
                  <c:v>55.9676459268466</c:v>
                </c:pt>
                <c:pt idx="258098">
                  <c:v>55.967723101566001</c:v>
                </c:pt>
                <c:pt idx="258099">
                  <c:v>55.967800276038403</c:v>
                </c:pt>
                <c:pt idx="258100">
                  <c:v>55.967877450263799</c:v>
                </c:pt>
                <c:pt idx="258101">
                  <c:v>55.967954624242203</c:v>
                </c:pt>
                <c:pt idx="258102">
                  <c:v>55.968031797973502</c:v>
                </c:pt>
                <c:pt idx="258103">
                  <c:v>55.968108971457802</c:v>
                </c:pt>
                <c:pt idx="258104">
                  <c:v>55.968186144694997</c:v>
                </c:pt>
                <c:pt idx="258105">
                  <c:v>55.968263317685299</c:v>
                </c:pt>
                <c:pt idx="258106">
                  <c:v>55.968340490428503</c:v>
                </c:pt>
                <c:pt idx="258107">
                  <c:v>55.968417662924701</c:v>
                </c:pt>
                <c:pt idx="258108">
                  <c:v>55.9684948351739</c:v>
                </c:pt>
                <c:pt idx="258109">
                  <c:v>55.968572007176</c:v>
                </c:pt>
                <c:pt idx="258110">
                  <c:v>55.968649178931202</c:v>
                </c:pt>
                <c:pt idx="258111">
                  <c:v>55.968726350439297</c:v>
                </c:pt>
                <c:pt idx="258112">
                  <c:v>55.968803521700401</c:v>
                </c:pt>
                <c:pt idx="258113">
                  <c:v>55.9688806927145</c:v>
                </c:pt>
                <c:pt idx="258114">
                  <c:v>55.968957863481499</c:v>
                </c:pt>
                <c:pt idx="258115">
                  <c:v>55.9690350340016</c:v>
                </c:pt>
                <c:pt idx="258116">
                  <c:v>55.969112204274602</c:v>
                </c:pt>
                <c:pt idx="258117">
                  <c:v>55.969189374300598</c:v>
                </c:pt>
                <c:pt idx="258118">
                  <c:v>55.969266544079602</c:v>
                </c:pt>
                <c:pt idx="258119">
                  <c:v>55.9693437136116</c:v>
                </c:pt>
                <c:pt idx="258120">
                  <c:v>55.9694208828966</c:v>
                </c:pt>
                <c:pt idx="258121">
                  <c:v>55.969498051934501</c:v>
                </c:pt>
                <c:pt idx="258122">
                  <c:v>55.969575220725503</c:v>
                </c:pt>
                <c:pt idx="258123">
                  <c:v>55.969652389269399</c:v>
                </c:pt>
                <c:pt idx="258124">
                  <c:v>55.969729557566303</c:v>
                </c:pt>
                <c:pt idx="258125">
                  <c:v>55.969806725616202</c:v>
                </c:pt>
                <c:pt idx="258126">
                  <c:v>55.969883893419102</c:v>
                </c:pt>
                <c:pt idx="258127">
                  <c:v>55.969961060975002</c:v>
                </c:pt>
                <c:pt idx="258128">
                  <c:v>55.970038228283997</c:v>
                </c:pt>
                <c:pt idx="258129">
                  <c:v>55.9701153953458</c:v>
                </c:pt>
                <c:pt idx="258130">
                  <c:v>55.970192562160697</c:v>
                </c:pt>
                <c:pt idx="258131">
                  <c:v>55.970269728728603</c:v>
                </c:pt>
                <c:pt idx="258132">
                  <c:v>55.970346895049502</c:v>
                </c:pt>
                <c:pt idx="258133">
                  <c:v>55.970424061123403</c:v>
                </c:pt>
                <c:pt idx="258134">
                  <c:v>55.970501226950198</c:v>
                </c:pt>
                <c:pt idx="258135">
                  <c:v>55.970578392530101</c:v>
                </c:pt>
                <c:pt idx="258136">
                  <c:v>55.970655557862997</c:v>
                </c:pt>
                <c:pt idx="258137">
                  <c:v>55.970732722948902</c:v>
                </c:pt>
                <c:pt idx="258138">
                  <c:v>55.970809887787702</c:v>
                </c:pt>
                <c:pt idx="258139">
                  <c:v>55.970887052379602</c:v>
                </c:pt>
                <c:pt idx="258140">
                  <c:v>55.970964216724497</c:v>
                </c:pt>
                <c:pt idx="258141">
                  <c:v>55.971041380822399</c:v>
                </c:pt>
                <c:pt idx="258142">
                  <c:v>55.971118544673303</c:v>
                </c:pt>
                <c:pt idx="258143">
                  <c:v>55.9711957082772</c:v>
                </c:pt>
                <c:pt idx="258144">
                  <c:v>55.971272871634099</c:v>
                </c:pt>
                <c:pt idx="258145">
                  <c:v>55.971350034743999</c:v>
                </c:pt>
                <c:pt idx="258146">
                  <c:v>55.9714271976069</c:v>
                </c:pt>
                <c:pt idx="258147">
                  <c:v>55.971504360222802</c:v>
                </c:pt>
                <c:pt idx="258148">
                  <c:v>55.971581522591698</c:v>
                </c:pt>
                <c:pt idx="258149">
                  <c:v>55.971658684713702</c:v>
                </c:pt>
                <c:pt idx="258150">
                  <c:v>55.971735846588601</c:v>
                </c:pt>
                <c:pt idx="258151">
                  <c:v>55.9718130082166</c:v>
                </c:pt>
                <c:pt idx="258152">
                  <c:v>55.9718901695976</c:v>
                </c:pt>
                <c:pt idx="258153">
                  <c:v>55.971967330731601</c:v>
                </c:pt>
                <c:pt idx="258154">
                  <c:v>55.972044491618597</c:v>
                </c:pt>
                <c:pt idx="258155">
                  <c:v>55.9721216522586</c:v>
                </c:pt>
                <c:pt idx="258156">
                  <c:v>55.972198812651598</c:v>
                </c:pt>
                <c:pt idx="258157">
                  <c:v>55.972275972797704</c:v>
                </c:pt>
                <c:pt idx="258158">
                  <c:v>55.972353132696803</c:v>
                </c:pt>
                <c:pt idx="258159">
                  <c:v>55.972430292348797</c:v>
                </c:pt>
                <c:pt idx="258160">
                  <c:v>55.972507451753998</c:v>
                </c:pt>
                <c:pt idx="258161">
                  <c:v>55.972584610912101</c:v>
                </c:pt>
                <c:pt idx="258162">
                  <c:v>55.972661769823198</c:v>
                </c:pt>
                <c:pt idx="258163">
                  <c:v>55.972738928487402</c:v>
                </c:pt>
                <c:pt idx="258164">
                  <c:v>55.972816086904601</c:v>
                </c:pt>
                <c:pt idx="258165">
                  <c:v>55.9728932450748</c:v>
                </c:pt>
                <c:pt idx="258166">
                  <c:v>55.972970402998001</c:v>
                </c:pt>
                <c:pt idx="258167">
                  <c:v>55.973047560674303</c:v>
                </c:pt>
                <c:pt idx="258168">
                  <c:v>55.973124718103598</c:v>
                </c:pt>
                <c:pt idx="258169">
                  <c:v>55.973201875285902</c:v>
                </c:pt>
                <c:pt idx="258170">
                  <c:v>55.9732790322212</c:v>
                </c:pt>
                <c:pt idx="258171">
                  <c:v>55.973356188909598</c:v>
                </c:pt>
                <c:pt idx="258172">
                  <c:v>55.973433345350998</c:v>
                </c:pt>
                <c:pt idx="258173">
                  <c:v>55.973510501545398</c:v>
                </c:pt>
                <c:pt idx="258174">
                  <c:v>55.973587657492899</c:v>
                </c:pt>
                <c:pt idx="258175">
                  <c:v>55.973664813193402</c:v>
                </c:pt>
                <c:pt idx="258176">
                  <c:v>55.973741968646898</c:v>
                </c:pt>
                <c:pt idx="258177">
                  <c:v>55.973819123853403</c:v>
                </c:pt>
                <c:pt idx="258178">
                  <c:v>55.973896278813001</c:v>
                </c:pt>
                <c:pt idx="258179">
                  <c:v>55.9739734335256</c:v>
                </c:pt>
                <c:pt idx="258180">
                  <c:v>55.9740505879913</c:v>
                </c:pt>
                <c:pt idx="258181">
                  <c:v>55.974127742209902</c:v>
                </c:pt>
                <c:pt idx="258182">
                  <c:v>55.974204896181703</c:v>
                </c:pt>
                <c:pt idx="258183">
                  <c:v>55.9742820499064</c:v>
                </c:pt>
                <c:pt idx="258184">
                  <c:v>55.974359203384203</c:v>
                </c:pt>
                <c:pt idx="258185">
                  <c:v>55.974436356615101</c:v>
                </c:pt>
                <c:pt idx="258186">
                  <c:v>55.9745135095989</c:v>
                </c:pt>
                <c:pt idx="258187">
                  <c:v>55.9745906623358</c:v>
                </c:pt>
                <c:pt idx="258188">
                  <c:v>55.9746678148258</c:v>
                </c:pt>
                <c:pt idx="258189">
                  <c:v>55.974744967068801</c:v>
                </c:pt>
                <c:pt idx="258190">
                  <c:v>55.974822119064797</c:v>
                </c:pt>
                <c:pt idx="258191">
                  <c:v>55.9748992708139</c:v>
                </c:pt>
                <c:pt idx="258192">
                  <c:v>55.974976422315997</c:v>
                </c:pt>
                <c:pt idx="258193">
                  <c:v>55.975053573571202</c:v>
                </c:pt>
                <c:pt idx="258194">
                  <c:v>55.975130724579401</c:v>
                </c:pt>
                <c:pt idx="258195">
                  <c:v>55.975207875340701</c:v>
                </c:pt>
                <c:pt idx="258196">
                  <c:v>55.975285025855001</c:v>
                </c:pt>
                <c:pt idx="258197">
                  <c:v>55.975362176122403</c:v>
                </c:pt>
                <c:pt idx="258198">
                  <c:v>55.975439326142798</c:v>
                </c:pt>
                <c:pt idx="258199">
                  <c:v>55.975516475916201</c:v>
                </c:pt>
                <c:pt idx="258200">
                  <c:v>55.975593625442698</c:v>
                </c:pt>
                <c:pt idx="258201">
                  <c:v>55.975670774722303</c:v>
                </c:pt>
                <c:pt idx="258202">
                  <c:v>55.975747923754902</c:v>
                </c:pt>
                <c:pt idx="258203">
                  <c:v>55.975825072540601</c:v>
                </c:pt>
                <c:pt idx="258204">
                  <c:v>55.975902221079302</c:v>
                </c:pt>
                <c:pt idx="258205">
                  <c:v>55.975979369371103</c:v>
                </c:pt>
                <c:pt idx="258206">
                  <c:v>55.976056517415898</c:v>
                </c:pt>
                <c:pt idx="258207">
                  <c:v>55.976133665213801</c:v>
                </c:pt>
                <c:pt idx="258208">
                  <c:v>55.976210812764698</c:v>
                </c:pt>
                <c:pt idx="258209">
                  <c:v>55.976287960068703</c:v>
                </c:pt>
                <c:pt idx="258210">
                  <c:v>55.976365107125801</c:v>
                </c:pt>
                <c:pt idx="258211">
                  <c:v>55.9764422539359</c:v>
                </c:pt>
                <c:pt idx="258212">
                  <c:v>55.9765194004991</c:v>
                </c:pt>
                <c:pt idx="258213">
                  <c:v>55.976596546815301</c:v>
                </c:pt>
                <c:pt idx="258214">
                  <c:v>55.976673692884603</c:v>
                </c:pt>
                <c:pt idx="258215">
                  <c:v>55.976750838706998</c:v>
                </c:pt>
                <c:pt idx="258216">
                  <c:v>55.976827984282401</c:v>
                </c:pt>
                <c:pt idx="258217">
                  <c:v>55.976905129610898</c:v>
                </c:pt>
                <c:pt idx="258218">
                  <c:v>55.976982274692404</c:v>
                </c:pt>
                <c:pt idx="258219">
                  <c:v>55.977059419527002</c:v>
                </c:pt>
                <c:pt idx="258220">
                  <c:v>55.977136564114701</c:v>
                </c:pt>
                <c:pt idx="258221">
                  <c:v>55.977213708455501</c:v>
                </c:pt>
                <c:pt idx="258222">
                  <c:v>55.977290852549302</c:v>
                </c:pt>
                <c:pt idx="258223">
                  <c:v>55.977367996396197</c:v>
                </c:pt>
                <c:pt idx="258224">
                  <c:v>55.977445139996099</c:v>
                </c:pt>
                <c:pt idx="258225">
                  <c:v>55.977522283349103</c:v>
                </c:pt>
                <c:pt idx="258226">
                  <c:v>55.9775994264552</c:v>
                </c:pt>
                <c:pt idx="258227">
                  <c:v>55.977676569314397</c:v>
                </c:pt>
                <c:pt idx="258228">
                  <c:v>55.977753711926702</c:v>
                </c:pt>
                <c:pt idx="258229">
                  <c:v>55.977830854292002</c:v>
                </c:pt>
                <c:pt idx="258230">
                  <c:v>55.977907996410401</c:v>
                </c:pt>
                <c:pt idx="258231">
                  <c:v>55.977985138281802</c:v>
                </c:pt>
                <c:pt idx="258232">
                  <c:v>55.978062279906403</c:v>
                </c:pt>
                <c:pt idx="258233">
                  <c:v>55.978139421283998</c:v>
                </c:pt>
                <c:pt idx="258234">
                  <c:v>55.978216562414701</c:v>
                </c:pt>
                <c:pt idx="258235">
                  <c:v>55.978293703298498</c:v>
                </c:pt>
                <c:pt idx="258236">
                  <c:v>55.978370843935302</c:v>
                </c:pt>
                <c:pt idx="258237">
                  <c:v>55.9784479843252</c:v>
                </c:pt>
                <c:pt idx="258238">
                  <c:v>55.978525124468199</c:v>
                </c:pt>
                <c:pt idx="258239">
                  <c:v>55.978602264364298</c:v>
                </c:pt>
                <c:pt idx="258240">
                  <c:v>55.978679404013498</c:v>
                </c:pt>
                <c:pt idx="258241">
                  <c:v>55.978756543415798</c:v>
                </c:pt>
                <c:pt idx="258242">
                  <c:v>55.9788336825711</c:v>
                </c:pt>
                <c:pt idx="258243">
                  <c:v>55.978910821479502</c:v>
                </c:pt>
                <c:pt idx="258244">
                  <c:v>55.978987960140998</c:v>
                </c:pt>
                <c:pt idx="258245">
                  <c:v>55.979065098555601</c:v>
                </c:pt>
                <c:pt idx="258246">
                  <c:v>55.979142236723298</c:v>
                </c:pt>
                <c:pt idx="258247">
                  <c:v>55.979219374644103</c:v>
                </c:pt>
                <c:pt idx="258248">
                  <c:v>55.979296512317902</c:v>
                </c:pt>
                <c:pt idx="258249">
                  <c:v>55.9793736497449</c:v>
                </c:pt>
                <c:pt idx="258250">
                  <c:v>55.9794507869249</c:v>
                </c:pt>
                <c:pt idx="258251">
                  <c:v>55.9795279238581</c:v>
                </c:pt>
                <c:pt idx="258252">
                  <c:v>55.979605060544301</c:v>
                </c:pt>
                <c:pt idx="258253">
                  <c:v>55.979682196983603</c:v>
                </c:pt>
                <c:pt idx="258254">
                  <c:v>55.979759333175998</c:v>
                </c:pt>
                <c:pt idx="258255">
                  <c:v>55.979836469121501</c:v>
                </c:pt>
                <c:pt idx="258256">
                  <c:v>55.979913604820098</c:v>
                </c:pt>
                <c:pt idx="258257">
                  <c:v>55.979990740271802</c:v>
                </c:pt>
                <c:pt idx="258258">
                  <c:v>55.9800678754766</c:v>
                </c:pt>
                <c:pt idx="258259">
                  <c:v>55.980145010434498</c:v>
                </c:pt>
                <c:pt idx="258260">
                  <c:v>55.980222145145397</c:v>
                </c:pt>
                <c:pt idx="258261">
                  <c:v>55.980299279609497</c:v>
                </c:pt>
                <c:pt idx="258262">
                  <c:v>55.980376413826697</c:v>
                </c:pt>
                <c:pt idx="258263">
                  <c:v>55.980453547796998</c:v>
                </c:pt>
                <c:pt idx="258264">
                  <c:v>55.980530681520399</c:v>
                </c:pt>
                <c:pt idx="258265">
                  <c:v>55.980607814996802</c:v>
                </c:pt>
                <c:pt idx="258266">
                  <c:v>55.980684948226397</c:v>
                </c:pt>
                <c:pt idx="258267">
                  <c:v>55.9807620812091</c:v>
                </c:pt>
                <c:pt idx="258268">
                  <c:v>55.980839213944897</c:v>
                </c:pt>
                <c:pt idx="258269">
                  <c:v>55.980916346433801</c:v>
                </c:pt>
                <c:pt idx="258270">
                  <c:v>55.980993478675799</c:v>
                </c:pt>
                <c:pt idx="258271">
                  <c:v>55.981070610670898</c:v>
                </c:pt>
                <c:pt idx="258272">
                  <c:v>55.981147742419097</c:v>
                </c:pt>
                <c:pt idx="258273">
                  <c:v>55.981224873920503</c:v>
                </c:pt>
                <c:pt idx="258274">
                  <c:v>55.981302005174904</c:v>
                </c:pt>
                <c:pt idx="258275">
                  <c:v>55.981379136182397</c:v>
                </c:pt>
                <c:pt idx="258276">
                  <c:v>55.981456266943098</c:v>
                </c:pt>
                <c:pt idx="258277">
                  <c:v>55.9815333974569</c:v>
                </c:pt>
                <c:pt idx="258278">
                  <c:v>55.981610527723703</c:v>
                </c:pt>
                <c:pt idx="258279">
                  <c:v>55.981687657743699</c:v>
                </c:pt>
                <c:pt idx="258280">
                  <c:v>55.981764787516802</c:v>
                </c:pt>
                <c:pt idx="258281">
                  <c:v>55.981841917043099</c:v>
                </c:pt>
                <c:pt idx="258282">
                  <c:v>55.981919046322403</c:v>
                </c:pt>
                <c:pt idx="258283">
                  <c:v>55.981996175354801</c:v>
                </c:pt>
                <c:pt idx="258284">
                  <c:v>55.9820733041404</c:v>
                </c:pt>
                <c:pt idx="258285">
                  <c:v>55.982150432679099</c:v>
                </c:pt>
                <c:pt idx="258286">
                  <c:v>55.982227560970898</c:v>
                </c:pt>
                <c:pt idx="258287">
                  <c:v>55.982304689015798</c:v>
                </c:pt>
                <c:pt idx="258288">
                  <c:v>55.982381816813898</c:v>
                </c:pt>
                <c:pt idx="258289">
                  <c:v>55.982458944365</c:v>
                </c:pt>
                <c:pt idx="258290">
                  <c:v>55.982536071669301</c:v>
                </c:pt>
                <c:pt idx="258291">
                  <c:v>55.982613198726703</c:v>
                </c:pt>
                <c:pt idx="258292">
                  <c:v>55.982690325537298</c:v>
                </c:pt>
                <c:pt idx="258293">
                  <c:v>55.982767452100902</c:v>
                </c:pt>
                <c:pt idx="258294">
                  <c:v>55.982844578417698</c:v>
                </c:pt>
                <c:pt idx="258295">
                  <c:v>55.982921704487602</c:v>
                </c:pt>
                <c:pt idx="258296">
                  <c:v>55.982998830310599</c:v>
                </c:pt>
                <c:pt idx="258297">
                  <c:v>55.983075955886797</c:v>
                </c:pt>
                <c:pt idx="258298">
                  <c:v>55.983153081216102</c:v>
                </c:pt>
                <c:pt idx="258299">
                  <c:v>55.983230206298501</c:v>
                </c:pt>
                <c:pt idx="258300">
                  <c:v>55.983307331134</c:v>
                </c:pt>
                <c:pt idx="258301">
                  <c:v>55.9833844557227</c:v>
                </c:pt>
                <c:pt idx="258302">
                  <c:v>55.9834615800645</c:v>
                </c:pt>
                <c:pt idx="258303">
                  <c:v>55.9835387041594</c:v>
                </c:pt>
                <c:pt idx="258304">
                  <c:v>55.983615828007501</c:v>
                </c:pt>
                <c:pt idx="258305">
                  <c:v>55.983692951608703</c:v>
                </c:pt>
                <c:pt idx="258306">
                  <c:v>55.983770074963097</c:v>
                </c:pt>
                <c:pt idx="258307">
                  <c:v>55.983847198070499</c:v>
                </c:pt>
                <c:pt idx="258308">
                  <c:v>55.983924320931102</c:v>
                </c:pt>
                <c:pt idx="258309">
                  <c:v>55.984001443544898</c:v>
                </c:pt>
                <c:pt idx="258310">
                  <c:v>55.984078565911801</c:v>
                </c:pt>
                <c:pt idx="258311">
                  <c:v>55.984155688031798</c:v>
                </c:pt>
                <c:pt idx="258312">
                  <c:v>55.984232809905002</c:v>
                </c:pt>
                <c:pt idx="258313">
                  <c:v>55.9843099315312</c:v>
                </c:pt>
                <c:pt idx="258314">
                  <c:v>55.984387052910698</c:v>
                </c:pt>
                <c:pt idx="258315">
                  <c:v>55.984464174043303</c:v>
                </c:pt>
                <c:pt idx="258316">
                  <c:v>55.984541294929002</c:v>
                </c:pt>
                <c:pt idx="258317">
                  <c:v>55.984618415567901</c:v>
                </c:pt>
                <c:pt idx="258318">
                  <c:v>55.984695535959901</c:v>
                </c:pt>
                <c:pt idx="258319">
                  <c:v>55.984772656105001</c:v>
                </c:pt>
                <c:pt idx="258320">
                  <c:v>55.984849776003301</c:v>
                </c:pt>
                <c:pt idx="258321">
                  <c:v>55.984926895654802</c:v>
                </c:pt>
                <c:pt idx="258322">
                  <c:v>55.985004015059403</c:v>
                </c:pt>
                <c:pt idx="258323">
                  <c:v>55.985081134217097</c:v>
                </c:pt>
                <c:pt idx="258324">
                  <c:v>55.985158253127999</c:v>
                </c:pt>
                <c:pt idx="258325">
                  <c:v>55.985235371792001</c:v>
                </c:pt>
                <c:pt idx="258326">
                  <c:v>55.985312490209203</c:v>
                </c:pt>
                <c:pt idx="258327">
                  <c:v>55.985389608379599</c:v>
                </c:pt>
                <c:pt idx="258328">
                  <c:v>55.985466726303002</c:v>
                </c:pt>
                <c:pt idx="258329">
                  <c:v>55.985543843979698</c:v>
                </c:pt>
                <c:pt idx="258330">
                  <c:v>55.985620961409502</c:v>
                </c:pt>
                <c:pt idx="258331">
                  <c:v>55.985698078592399</c:v>
                </c:pt>
                <c:pt idx="258332">
                  <c:v>55.985775195528497</c:v>
                </c:pt>
                <c:pt idx="258333">
                  <c:v>55.985852312217801</c:v>
                </c:pt>
                <c:pt idx="258334">
                  <c:v>55.985929428660199</c:v>
                </c:pt>
                <c:pt idx="258335">
                  <c:v>55.986006544855798</c:v>
                </c:pt>
                <c:pt idx="258336">
                  <c:v>55.986083660804503</c:v>
                </c:pt>
                <c:pt idx="258337">
                  <c:v>55.986160776506402</c:v>
                </c:pt>
                <c:pt idx="258338">
                  <c:v>55.986237891961501</c:v>
                </c:pt>
                <c:pt idx="258339">
                  <c:v>55.986315007169701</c:v>
                </c:pt>
                <c:pt idx="258340">
                  <c:v>55.9863921221311</c:v>
                </c:pt>
                <c:pt idx="258341">
                  <c:v>55.986469236845601</c:v>
                </c:pt>
                <c:pt idx="258342">
                  <c:v>55.986546351313301</c:v>
                </c:pt>
                <c:pt idx="258343">
                  <c:v>55.986623465534102</c:v>
                </c:pt>
                <c:pt idx="258344">
                  <c:v>55.986700579508202</c:v>
                </c:pt>
                <c:pt idx="258345">
                  <c:v>55.986777693235403</c:v>
                </c:pt>
                <c:pt idx="258346">
                  <c:v>55.986854806715698</c:v>
                </c:pt>
                <c:pt idx="258347">
                  <c:v>55.9869319199492</c:v>
                </c:pt>
                <c:pt idx="258348">
                  <c:v>55.987009032935902</c:v>
                </c:pt>
                <c:pt idx="258349">
                  <c:v>55.987086145675804</c:v>
                </c:pt>
                <c:pt idx="258350">
                  <c:v>55.987163258168799</c:v>
                </c:pt>
                <c:pt idx="258351">
                  <c:v>55.987240370415002</c:v>
                </c:pt>
                <c:pt idx="258352">
                  <c:v>55.987317482414397</c:v>
                </c:pt>
                <c:pt idx="258353">
                  <c:v>55.987394594166901</c:v>
                </c:pt>
                <c:pt idx="258354">
                  <c:v>55.987471705672597</c:v>
                </c:pt>
                <c:pt idx="258355">
                  <c:v>55.987548816931501</c:v>
                </c:pt>
                <c:pt idx="258356">
                  <c:v>55.987625927943597</c:v>
                </c:pt>
                <c:pt idx="258357">
                  <c:v>55.987703038708801</c:v>
                </c:pt>
                <c:pt idx="258358">
                  <c:v>55.987780149227198</c:v>
                </c:pt>
                <c:pt idx="258359">
                  <c:v>55.987857259498803</c:v>
                </c:pt>
                <c:pt idx="258360">
                  <c:v>55.987934369523501</c:v>
                </c:pt>
                <c:pt idx="258361">
                  <c:v>55.988011479301498</c:v>
                </c:pt>
                <c:pt idx="258362">
                  <c:v>55.988088588832603</c:v>
                </c:pt>
                <c:pt idx="258363">
                  <c:v>55.988165698116902</c:v>
                </c:pt>
                <c:pt idx="258364">
                  <c:v>55.9882428071543</c:v>
                </c:pt>
                <c:pt idx="258365">
                  <c:v>55.988319915944999</c:v>
                </c:pt>
                <c:pt idx="258366">
                  <c:v>55.988397024488798</c:v>
                </c:pt>
                <c:pt idx="258367">
                  <c:v>55.988474132785903</c:v>
                </c:pt>
                <c:pt idx="258368">
                  <c:v>55.988551240836102</c:v>
                </c:pt>
                <c:pt idx="258369">
                  <c:v>55.988628348639402</c:v>
                </c:pt>
                <c:pt idx="258370">
                  <c:v>55.988705456196001</c:v>
                </c:pt>
                <c:pt idx="258371">
                  <c:v>55.988782563505801</c:v>
                </c:pt>
                <c:pt idx="258372">
                  <c:v>55.988859670568701</c:v>
                </c:pt>
                <c:pt idx="258373">
                  <c:v>55.9889367773849</c:v>
                </c:pt>
                <c:pt idx="258374">
                  <c:v>55.9890138839542</c:v>
                </c:pt>
                <c:pt idx="258375">
                  <c:v>55.989090990276701</c:v>
                </c:pt>
                <c:pt idx="258376">
                  <c:v>55.989168096352401</c:v>
                </c:pt>
                <c:pt idx="258377">
                  <c:v>55.989245202181301</c:v>
                </c:pt>
                <c:pt idx="258378">
                  <c:v>55.989322307763302</c:v>
                </c:pt>
                <c:pt idx="258379">
                  <c:v>55.989399413098603</c:v>
                </c:pt>
                <c:pt idx="258380">
                  <c:v>55.989476518187097</c:v>
                </c:pt>
                <c:pt idx="258381">
                  <c:v>55.989553623028698</c:v>
                </c:pt>
                <c:pt idx="258382">
                  <c:v>55.989630727623599</c:v>
                </c:pt>
                <c:pt idx="258383">
                  <c:v>55.9897078319716</c:v>
                </c:pt>
                <c:pt idx="258384">
                  <c:v>55.989784936072901</c:v>
                </c:pt>
                <c:pt idx="258385">
                  <c:v>55.989862039927303</c:v>
                </c:pt>
                <c:pt idx="258386">
                  <c:v>55.989939143534897</c:v>
                </c:pt>
                <c:pt idx="258387">
                  <c:v>55.990016246895799</c:v>
                </c:pt>
                <c:pt idx="258388">
                  <c:v>55.990093350009801</c:v>
                </c:pt>
                <c:pt idx="258389">
                  <c:v>55.990170452877003</c:v>
                </c:pt>
                <c:pt idx="258390">
                  <c:v>55.990247555497497</c:v>
                </c:pt>
                <c:pt idx="258391">
                  <c:v>55.990324657871099</c:v>
                </c:pt>
                <c:pt idx="258392">
                  <c:v>55.990401759997901</c:v>
                </c:pt>
                <c:pt idx="258393">
                  <c:v>55.990478861878003</c:v>
                </c:pt>
                <c:pt idx="258394">
                  <c:v>55.990555963511198</c:v>
                </c:pt>
                <c:pt idx="258395">
                  <c:v>55.9906330648977</c:v>
                </c:pt>
                <c:pt idx="258396">
                  <c:v>55.990710166037303</c:v>
                </c:pt>
                <c:pt idx="258397">
                  <c:v>55.990787266930198</c:v>
                </c:pt>
                <c:pt idx="258398">
                  <c:v>55.9908643675763</c:v>
                </c:pt>
                <c:pt idx="258399">
                  <c:v>55.990941467975503</c:v>
                </c:pt>
                <c:pt idx="258400">
                  <c:v>55.991018568127998</c:v>
                </c:pt>
                <c:pt idx="258401">
                  <c:v>55.991095668033701</c:v>
                </c:pt>
                <c:pt idx="258402">
                  <c:v>55.991172767692603</c:v>
                </c:pt>
                <c:pt idx="258403">
                  <c:v>55.991249867104699</c:v>
                </c:pt>
                <c:pt idx="258404">
                  <c:v>55.991326966270002</c:v>
                </c:pt>
                <c:pt idx="258405">
                  <c:v>55.991404065188597</c:v>
                </c:pt>
                <c:pt idx="258406">
                  <c:v>55.9914811638603</c:v>
                </c:pt>
                <c:pt idx="258407">
                  <c:v>55.991558262285302</c:v>
                </c:pt>
                <c:pt idx="258408">
                  <c:v>55.991635360463498</c:v>
                </c:pt>
                <c:pt idx="258409">
                  <c:v>55.9917124583949</c:v>
                </c:pt>
                <c:pt idx="258410">
                  <c:v>55.991789556079503</c:v>
                </c:pt>
                <c:pt idx="258411">
                  <c:v>55.991866653517299</c:v>
                </c:pt>
                <c:pt idx="258412">
                  <c:v>55.991943750708302</c:v>
                </c:pt>
                <c:pt idx="258413">
                  <c:v>55.992020847652597</c:v>
                </c:pt>
                <c:pt idx="258414">
                  <c:v>55.9920979443501</c:v>
                </c:pt>
                <c:pt idx="258415">
                  <c:v>55.992175040800802</c:v>
                </c:pt>
                <c:pt idx="258416">
                  <c:v>55.992252137004698</c:v>
                </c:pt>
                <c:pt idx="258417">
                  <c:v>55.9923292329619</c:v>
                </c:pt>
                <c:pt idx="258418">
                  <c:v>55.992406328672203</c:v>
                </c:pt>
                <c:pt idx="258419">
                  <c:v>55.992483424135798</c:v>
                </c:pt>
                <c:pt idx="258420">
                  <c:v>55.992560519352701</c:v>
                </c:pt>
                <c:pt idx="258421">
                  <c:v>55.992637614322703</c:v>
                </c:pt>
                <c:pt idx="258422">
                  <c:v>55.992714709045998</c:v>
                </c:pt>
                <c:pt idx="258423">
                  <c:v>55.992791803522501</c:v>
                </c:pt>
                <c:pt idx="258424">
                  <c:v>55.992868897752203</c:v>
                </c:pt>
                <c:pt idx="258425">
                  <c:v>55.992945991735098</c:v>
                </c:pt>
                <c:pt idx="258426">
                  <c:v>55.9930230854713</c:v>
                </c:pt>
                <c:pt idx="258427">
                  <c:v>55.993100178960702</c:v>
                </c:pt>
                <c:pt idx="258428">
                  <c:v>55.993177272203397</c:v>
                </c:pt>
                <c:pt idx="258429">
                  <c:v>55.993254365199299</c:v>
                </c:pt>
                <c:pt idx="258430">
                  <c:v>55.993331457948301</c:v>
                </c:pt>
                <c:pt idx="258431">
                  <c:v>55.993408550450702</c:v>
                </c:pt>
                <c:pt idx="258432">
                  <c:v>55.993485642706297</c:v>
                </c:pt>
                <c:pt idx="258433">
                  <c:v>55.993562734715098</c:v>
                </c:pt>
                <c:pt idx="258434">
                  <c:v>55.9936398264771</c:v>
                </c:pt>
                <c:pt idx="258435">
                  <c:v>55.993716917992401</c:v>
                </c:pt>
                <c:pt idx="258436">
                  <c:v>55.993794009260903</c:v>
                </c:pt>
                <c:pt idx="258437">
                  <c:v>55.993871100282703</c:v>
                </c:pt>
                <c:pt idx="258438">
                  <c:v>55.993948191057598</c:v>
                </c:pt>
                <c:pt idx="258439">
                  <c:v>55.994025281585898</c:v>
                </c:pt>
                <c:pt idx="258440">
                  <c:v>55.994102371867299</c:v>
                </c:pt>
                <c:pt idx="258441">
                  <c:v>55.9941794619021</c:v>
                </c:pt>
                <c:pt idx="258442">
                  <c:v>55.99425655169</c:v>
                </c:pt>
                <c:pt idx="258443">
                  <c:v>55.994333641231201</c:v>
                </c:pt>
                <c:pt idx="258444">
                  <c:v>55.994410730525601</c:v>
                </c:pt>
                <c:pt idx="258445">
                  <c:v>55.994487819573301</c:v>
                </c:pt>
                <c:pt idx="258446">
                  <c:v>55.994564908374201</c:v>
                </c:pt>
                <c:pt idx="258447">
                  <c:v>55.994641996928401</c:v>
                </c:pt>
                <c:pt idx="258448">
                  <c:v>55.994719085235801</c:v>
                </c:pt>
                <c:pt idx="258449">
                  <c:v>55.9947961732965</c:v>
                </c:pt>
                <c:pt idx="258450">
                  <c:v>55.994873261110399</c:v>
                </c:pt>
                <c:pt idx="258451">
                  <c:v>55.994950348677598</c:v>
                </c:pt>
                <c:pt idx="258452">
                  <c:v>55.995027435997997</c:v>
                </c:pt>
                <c:pt idx="258453">
                  <c:v>55.995104523071703</c:v>
                </c:pt>
                <c:pt idx="258454">
                  <c:v>55.995181609898601</c:v>
                </c:pt>
                <c:pt idx="258455">
                  <c:v>55.9952586964787</c:v>
                </c:pt>
                <c:pt idx="258456">
                  <c:v>55.995335782812198</c:v>
                </c:pt>
                <c:pt idx="258457">
                  <c:v>55.995412868898804</c:v>
                </c:pt>
                <c:pt idx="258458">
                  <c:v>55.995489954738801</c:v>
                </c:pt>
                <c:pt idx="258459">
                  <c:v>55.995567040331899</c:v>
                </c:pt>
                <c:pt idx="258460">
                  <c:v>55.995644125678403</c:v>
                </c:pt>
                <c:pt idx="258461">
                  <c:v>55.9957212107781</c:v>
                </c:pt>
                <c:pt idx="258462">
                  <c:v>55.995798295630998</c:v>
                </c:pt>
                <c:pt idx="258463">
                  <c:v>55.995875380237202</c:v>
                </c:pt>
                <c:pt idx="258464">
                  <c:v>55.995952464596698</c:v>
                </c:pt>
                <c:pt idx="258465">
                  <c:v>55.996029548709402</c:v>
                </c:pt>
                <c:pt idx="258466">
                  <c:v>55.996106632575398</c:v>
                </c:pt>
                <c:pt idx="258467">
                  <c:v>55.9961837161947</c:v>
                </c:pt>
                <c:pt idx="258468">
                  <c:v>55.996260799567203</c:v>
                </c:pt>
                <c:pt idx="258469">
                  <c:v>55.996337882692998</c:v>
                </c:pt>
                <c:pt idx="258470">
                  <c:v>55.996414965572001</c:v>
                </c:pt>
                <c:pt idx="258471">
                  <c:v>55.996492048204303</c:v>
                </c:pt>
                <c:pt idx="258472">
                  <c:v>55.996569130589897</c:v>
                </c:pt>
                <c:pt idx="258473">
                  <c:v>55.996646212728699</c:v>
                </c:pt>
                <c:pt idx="258474">
                  <c:v>55.9967232946208</c:v>
                </c:pt>
                <c:pt idx="258475">
                  <c:v>55.996800376266201</c:v>
                </c:pt>
                <c:pt idx="258476">
                  <c:v>55.996877457664802</c:v>
                </c:pt>
                <c:pt idx="258477">
                  <c:v>55.996954538816702</c:v>
                </c:pt>
                <c:pt idx="258478">
                  <c:v>55.997031619721902</c:v>
                </c:pt>
                <c:pt idx="258479">
                  <c:v>55.997108700380402</c:v>
                </c:pt>
                <c:pt idx="258480">
                  <c:v>55.997185780792101</c:v>
                </c:pt>
                <c:pt idx="258481">
                  <c:v>55.9972628609571</c:v>
                </c:pt>
                <c:pt idx="258482">
                  <c:v>55.9973399408753</c:v>
                </c:pt>
                <c:pt idx="258483">
                  <c:v>55.997417020546898</c:v>
                </c:pt>
                <c:pt idx="258484">
                  <c:v>55.997494099971703</c:v>
                </c:pt>
                <c:pt idx="258485">
                  <c:v>55.997571179149801</c:v>
                </c:pt>
                <c:pt idx="258486">
                  <c:v>55.997648258081199</c:v>
                </c:pt>
                <c:pt idx="258487">
                  <c:v>55.997725336765797</c:v>
                </c:pt>
                <c:pt idx="258488">
                  <c:v>55.997802415203701</c:v>
                </c:pt>
                <c:pt idx="258489">
                  <c:v>55.997879493394898</c:v>
                </c:pt>
                <c:pt idx="258490">
                  <c:v>55.997956571339401</c:v>
                </c:pt>
                <c:pt idx="258491">
                  <c:v>55.998033649037197</c:v>
                </c:pt>
                <c:pt idx="258492">
                  <c:v>55.9981107264882</c:v>
                </c:pt>
                <c:pt idx="258493">
                  <c:v>55.998187803692502</c:v>
                </c:pt>
                <c:pt idx="258494">
                  <c:v>55.998264880650098</c:v>
                </c:pt>
                <c:pt idx="258495">
                  <c:v>55.998341957360999</c:v>
                </c:pt>
                <c:pt idx="258496">
                  <c:v>55.998419033825201</c:v>
                </c:pt>
                <c:pt idx="258497">
                  <c:v>55.998496110042701</c:v>
                </c:pt>
                <c:pt idx="258498">
                  <c:v>55.998573186013402</c:v>
                </c:pt>
                <c:pt idx="258499">
                  <c:v>55.998650261737403</c:v>
                </c:pt>
                <c:pt idx="258500">
                  <c:v>55.998727337214802</c:v>
                </c:pt>
                <c:pt idx="258501">
                  <c:v>55.998804412445402</c:v>
                </c:pt>
                <c:pt idx="258502">
                  <c:v>55.998881487429301</c:v>
                </c:pt>
                <c:pt idx="258503">
                  <c:v>55.9989585621665</c:v>
                </c:pt>
                <c:pt idx="258504">
                  <c:v>55.999035636656899</c:v>
                </c:pt>
                <c:pt idx="258505">
                  <c:v>55.999112710900697</c:v>
                </c:pt>
                <c:pt idx="258506">
                  <c:v>55.999189784897801</c:v>
                </c:pt>
                <c:pt idx="258507">
                  <c:v>55.999266858648099</c:v>
                </c:pt>
                <c:pt idx="258508">
                  <c:v>55.999343932151803</c:v>
                </c:pt>
                <c:pt idx="258509">
                  <c:v>55.999421005408699</c:v>
                </c:pt>
                <c:pt idx="258510">
                  <c:v>55.999498078419002</c:v>
                </c:pt>
                <c:pt idx="258511">
                  <c:v>55.999575151182498</c:v>
                </c:pt>
                <c:pt idx="258512">
                  <c:v>55.9996522236993</c:v>
                </c:pt>
                <c:pt idx="258513">
                  <c:v>55.999729295969502</c:v>
                </c:pt>
                <c:pt idx="258514">
                  <c:v>55.999806367992903</c:v>
                </c:pt>
                <c:pt idx="258515">
                  <c:v>55.999883439769597</c:v>
                </c:pt>
                <c:pt idx="258516">
                  <c:v>55.999960511299598</c:v>
                </c:pt>
                <c:pt idx="258517">
                  <c:v>56.000037582582998</c:v>
                </c:pt>
                <c:pt idx="258518">
                  <c:v>56.000114653619598</c:v>
                </c:pt>
                <c:pt idx="258519">
                  <c:v>56.000191724409497</c:v>
                </c:pt>
                <c:pt idx="258520">
                  <c:v>56.000268794952802</c:v>
                </c:pt>
                <c:pt idx="258521">
                  <c:v>56.000345865249301</c:v>
                </c:pt>
                <c:pt idx="258522">
                  <c:v>56.000422935299099</c:v>
                </c:pt>
                <c:pt idx="258523">
                  <c:v>56.000500005102303</c:v>
                </c:pt>
                <c:pt idx="258524">
                  <c:v>56.0005770746588</c:v>
                </c:pt>
                <c:pt idx="258525">
                  <c:v>56.000654143968497</c:v>
                </c:pt>
                <c:pt idx="258526">
                  <c:v>56.0007312130316</c:v>
                </c:pt>
                <c:pt idx="258527">
                  <c:v>56.000808281848002</c:v>
                </c:pt>
                <c:pt idx="258528">
                  <c:v>56.000885350417697</c:v>
                </c:pt>
                <c:pt idx="258529">
                  <c:v>56.000962418740698</c:v>
                </c:pt>
                <c:pt idx="258530">
                  <c:v>56.001039486817</c:v>
                </c:pt>
                <c:pt idx="258531">
                  <c:v>56.0011165546466</c:v>
                </c:pt>
                <c:pt idx="258532">
                  <c:v>56.001193622229501</c:v>
                </c:pt>
                <c:pt idx="258533">
                  <c:v>56.0012706895658</c:v>
                </c:pt>
                <c:pt idx="258534">
                  <c:v>56.001347756655299</c:v>
                </c:pt>
                <c:pt idx="258535">
                  <c:v>56.001424823498198</c:v>
                </c:pt>
                <c:pt idx="258536">
                  <c:v>56.001501890094403</c:v>
                </c:pt>
                <c:pt idx="258537">
                  <c:v>56.0015789564439</c:v>
                </c:pt>
                <c:pt idx="258538">
                  <c:v>56.001656022546797</c:v>
                </c:pt>
                <c:pt idx="258539">
                  <c:v>56.001733088402901</c:v>
                </c:pt>
                <c:pt idx="258540">
                  <c:v>56.001810154012396</c:v>
                </c:pt>
                <c:pt idx="258541">
                  <c:v>56.001887219375199</c:v>
                </c:pt>
                <c:pt idx="258542">
                  <c:v>56.001964284491301</c:v>
                </c:pt>
                <c:pt idx="258543">
                  <c:v>56.002041349360702</c:v>
                </c:pt>
                <c:pt idx="258544">
                  <c:v>56.002118413983403</c:v>
                </c:pt>
                <c:pt idx="258545">
                  <c:v>56.002195478359504</c:v>
                </c:pt>
                <c:pt idx="258546">
                  <c:v>56.002272542488903</c:v>
                </c:pt>
                <c:pt idx="258547">
                  <c:v>56.002349606371602</c:v>
                </c:pt>
                <c:pt idx="258548">
                  <c:v>56.002426670007701</c:v>
                </c:pt>
                <c:pt idx="258549">
                  <c:v>56.002503733397099</c:v>
                </c:pt>
                <c:pt idx="258550">
                  <c:v>56.002580796539803</c:v>
                </c:pt>
                <c:pt idx="258551">
                  <c:v>56.0026578594358</c:v>
                </c:pt>
                <c:pt idx="258552">
                  <c:v>56.002734922085097</c:v>
                </c:pt>
                <c:pt idx="258553">
                  <c:v>56.002811984487799</c:v>
                </c:pt>
                <c:pt idx="258554">
                  <c:v>56.002889046643901</c:v>
                </c:pt>
                <c:pt idx="258555">
                  <c:v>56.002966108553203</c:v>
                </c:pt>
                <c:pt idx="258556">
                  <c:v>56.003043170215904</c:v>
                </c:pt>
                <c:pt idx="258557">
                  <c:v>56.003120231631897</c:v>
                </c:pt>
                <c:pt idx="258558">
                  <c:v>56.003197292801197</c:v>
                </c:pt>
                <c:pt idx="258559">
                  <c:v>56.003274353723903</c:v>
                </c:pt>
                <c:pt idx="258560">
                  <c:v>56.003351414399901</c:v>
                </c:pt>
                <c:pt idx="258561">
                  <c:v>56.003428474829299</c:v>
                </c:pt>
                <c:pt idx="258562">
                  <c:v>56.003505535012003</c:v>
                </c:pt>
                <c:pt idx="258563">
                  <c:v>56.003582594948</c:v>
                </c:pt>
                <c:pt idx="258564">
                  <c:v>56.003659654637403</c:v>
                </c:pt>
                <c:pt idx="258565">
                  <c:v>56.003736714080098</c:v>
                </c:pt>
                <c:pt idx="258566">
                  <c:v>56.0038137732761</c:v>
                </c:pt>
                <c:pt idx="258567">
                  <c:v>56.003890832225501</c:v>
                </c:pt>
                <c:pt idx="258568">
                  <c:v>56.003967890928202</c:v>
                </c:pt>
                <c:pt idx="258569">
                  <c:v>56.004044949384301</c:v>
                </c:pt>
                <c:pt idx="258570">
                  <c:v>56.004122007593701</c:v>
                </c:pt>
                <c:pt idx="258571">
                  <c:v>56.004199065556399</c:v>
                </c:pt>
                <c:pt idx="258572">
                  <c:v>56.004276123272497</c:v>
                </c:pt>
                <c:pt idx="258573">
                  <c:v>56.004353180741901</c:v>
                </c:pt>
                <c:pt idx="258574">
                  <c:v>56.004430237964698</c:v>
                </c:pt>
                <c:pt idx="258575">
                  <c:v>56.0045072949409</c:v>
                </c:pt>
                <c:pt idx="258576">
                  <c:v>56.004584351670303</c:v>
                </c:pt>
                <c:pt idx="258577">
                  <c:v>56.004661408153197</c:v>
                </c:pt>
                <c:pt idx="258578">
                  <c:v>56.004738464389298</c:v>
                </c:pt>
                <c:pt idx="258579">
                  <c:v>56.004815520378898</c:v>
                </c:pt>
                <c:pt idx="258580">
                  <c:v>56.004892576121698</c:v>
                </c:pt>
                <c:pt idx="258581">
                  <c:v>56.004969631618003</c:v>
                </c:pt>
                <c:pt idx="258582">
                  <c:v>56.005046686867601</c:v>
                </c:pt>
                <c:pt idx="258583">
                  <c:v>56.005123741870499</c:v>
                </c:pt>
                <c:pt idx="258584">
                  <c:v>56.005200796626802</c:v>
                </c:pt>
                <c:pt idx="258585">
                  <c:v>56.005277851136398</c:v>
                </c:pt>
                <c:pt idx="258586">
                  <c:v>56.0053549053994</c:v>
                </c:pt>
                <c:pt idx="258587">
                  <c:v>56.005431959415802</c:v>
                </c:pt>
                <c:pt idx="258588">
                  <c:v>56.005509013185502</c:v>
                </c:pt>
                <c:pt idx="258589">
                  <c:v>56.005586066708503</c:v>
                </c:pt>
                <c:pt idx="258590">
                  <c:v>56.005663119985002</c:v>
                </c:pt>
                <c:pt idx="258591">
                  <c:v>56.0057401730148</c:v>
                </c:pt>
                <c:pt idx="258592">
                  <c:v>56.005817225797898</c:v>
                </c:pt>
                <c:pt idx="258593">
                  <c:v>56.005894278334402</c:v>
                </c:pt>
                <c:pt idx="258594">
                  <c:v>56.005971330624298</c:v>
                </c:pt>
                <c:pt idx="258595">
                  <c:v>56.006048382667501</c:v>
                </c:pt>
                <c:pt idx="258596">
                  <c:v>56.006125434464103</c:v>
                </c:pt>
                <c:pt idx="258597">
                  <c:v>56.006202486014097</c:v>
                </c:pt>
                <c:pt idx="258598">
                  <c:v>56.006279537317397</c:v>
                </c:pt>
                <c:pt idx="258599">
                  <c:v>56.006356588374103</c:v>
                </c:pt>
                <c:pt idx="258600">
                  <c:v>56.006433639184102</c:v>
                </c:pt>
                <c:pt idx="258601">
                  <c:v>56.0065106897476</c:v>
                </c:pt>
                <c:pt idx="258602">
                  <c:v>56.006587740064397</c:v>
                </c:pt>
                <c:pt idx="258603">
                  <c:v>56.006664790134501</c:v>
                </c:pt>
                <c:pt idx="258604">
                  <c:v>56.006741839958003</c:v>
                </c:pt>
                <c:pt idx="258605">
                  <c:v>56.006818889534898</c:v>
                </c:pt>
                <c:pt idx="258606">
                  <c:v>56.006895938865199</c:v>
                </c:pt>
                <c:pt idx="258607">
                  <c:v>56.006972987948799</c:v>
                </c:pt>
                <c:pt idx="258608">
                  <c:v>56.007050036785898</c:v>
                </c:pt>
                <c:pt idx="258609">
                  <c:v>56.007127085376197</c:v>
                </c:pt>
                <c:pt idx="258610">
                  <c:v>56.007204133720002</c:v>
                </c:pt>
                <c:pt idx="258611">
                  <c:v>56.007281181817099</c:v>
                </c:pt>
                <c:pt idx="258612">
                  <c:v>56.007358229667702</c:v>
                </c:pt>
                <c:pt idx="258613">
                  <c:v>56.007435277271597</c:v>
                </c:pt>
                <c:pt idx="258614">
                  <c:v>56.007512324628799</c:v>
                </c:pt>
                <c:pt idx="258615">
                  <c:v>56.007589371739499</c:v>
                </c:pt>
                <c:pt idx="258616">
                  <c:v>56.007666418603499</c:v>
                </c:pt>
                <c:pt idx="258617">
                  <c:v>56.007743465220898</c:v>
                </c:pt>
                <c:pt idx="258618">
                  <c:v>56.007820511591703</c:v>
                </c:pt>
                <c:pt idx="258619">
                  <c:v>56.0078975577158</c:v>
                </c:pt>
                <c:pt idx="258620">
                  <c:v>56.007974603593397</c:v>
                </c:pt>
                <c:pt idx="258621">
                  <c:v>56.008051649224299</c:v>
                </c:pt>
                <c:pt idx="258622">
                  <c:v>56.008128694608601</c:v>
                </c:pt>
                <c:pt idx="258623">
                  <c:v>56.008205739746302</c:v>
                </c:pt>
                <c:pt idx="258624">
                  <c:v>56.008282784637402</c:v>
                </c:pt>
                <c:pt idx="258625">
                  <c:v>56.0083598292819</c:v>
                </c:pt>
                <c:pt idx="258626">
                  <c:v>56.008436873679798</c:v>
                </c:pt>
                <c:pt idx="258627">
                  <c:v>56.008513917831003</c:v>
                </c:pt>
                <c:pt idx="258628">
                  <c:v>56.008590961735699</c:v>
                </c:pt>
                <c:pt idx="258629">
                  <c:v>56.008668005393702</c:v>
                </c:pt>
                <c:pt idx="258630">
                  <c:v>56.008745048805103</c:v>
                </c:pt>
                <c:pt idx="258631">
                  <c:v>56.008822091969897</c:v>
                </c:pt>
                <c:pt idx="258632">
                  <c:v>56.008899134888097</c:v>
                </c:pt>
                <c:pt idx="258633">
                  <c:v>56.008976177559703</c:v>
                </c:pt>
                <c:pt idx="258634">
                  <c:v>56.0090532199847</c:v>
                </c:pt>
                <c:pt idx="258635">
                  <c:v>56.009130262163097</c:v>
                </c:pt>
                <c:pt idx="258636">
                  <c:v>56.009207304094801</c:v>
                </c:pt>
                <c:pt idx="258637">
                  <c:v>56.009284345780003</c:v>
                </c:pt>
                <c:pt idx="258638">
                  <c:v>56.009361387218597</c:v>
                </c:pt>
                <c:pt idx="258639">
                  <c:v>56.009438428410498</c:v>
                </c:pt>
                <c:pt idx="258640">
                  <c:v>56.009515469355897</c:v>
                </c:pt>
                <c:pt idx="258641">
                  <c:v>56.009592510054603</c:v>
                </c:pt>
                <c:pt idx="258642">
                  <c:v>56.0096695505068</c:v>
                </c:pt>
                <c:pt idx="258643">
                  <c:v>56.009746590712297</c:v>
                </c:pt>
                <c:pt idx="258644">
                  <c:v>56.009823630671299</c:v>
                </c:pt>
                <c:pt idx="258645">
                  <c:v>56.009900670383701</c:v>
                </c:pt>
                <c:pt idx="258646">
                  <c:v>56.009977709849402</c:v>
                </c:pt>
                <c:pt idx="258647">
                  <c:v>56.010054749068601</c:v>
                </c:pt>
                <c:pt idx="258648">
                  <c:v>56.0101317880412</c:v>
                </c:pt>
                <c:pt idx="258649">
                  <c:v>56.010208826767197</c:v>
                </c:pt>
                <c:pt idx="258650">
                  <c:v>56.010285865246502</c:v>
                </c:pt>
                <c:pt idx="258651">
                  <c:v>56.010362903479297</c:v>
                </c:pt>
                <c:pt idx="258652">
                  <c:v>56.010439941465499</c:v>
                </c:pt>
                <c:pt idx="258653">
                  <c:v>56.0105169792051</c:v>
                </c:pt>
                <c:pt idx="258654">
                  <c:v>56.010594016698199</c:v>
                </c:pt>
                <c:pt idx="258655">
                  <c:v>56.010671053944598</c:v>
                </c:pt>
                <c:pt idx="258656">
                  <c:v>56.010748090944404</c:v>
                </c:pt>
                <c:pt idx="258657">
                  <c:v>56.0108251276977</c:v>
                </c:pt>
                <c:pt idx="258658">
                  <c:v>56.010902164204303</c:v>
                </c:pt>
                <c:pt idx="258659">
                  <c:v>56.010979200464398</c:v>
                </c:pt>
                <c:pt idx="258660">
                  <c:v>56.011056236477899</c:v>
                </c:pt>
                <c:pt idx="258661">
                  <c:v>56.011133272244798</c:v>
                </c:pt>
                <c:pt idx="258662">
                  <c:v>56.011210307765097</c:v>
                </c:pt>
                <c:pt idx="258663">
                  <c:v>56.011287343038802</c:v>
                </c:pt>
                <c:pt idx="258664">
                  <c:v>56.011364378065998</c:v>
                </c:pt>
                <c:pt idx="258665">
                  <c:v>56.011441412846501</c:v>
                </c:pt>
                <c:pt idx="258666">
                  <c:v>56.011518447380503</c:v>
                </c:pt>
                <c:pt idx="258667">
                  <c:v>56.011595481667896</c:v>
                </c:pt>
                <c:pt idx="258668">
                  <c:v>56.011672515708803</c:v>
                </c:pt>
                <c:pt idx="258669">
                  <c:v>56.011749549503001</c:v>
                </c:pt>
                <c:pt idx="258670">
                  <c:v>56.011826583050699</c:v>
                </c:pt>
                <c:pt idx="258671">
                  <c:v>56.011903616351802</c:v>
                </c:pt>
                <c:pt idx="258672">
                  <c:v>56.011980649406297</c:v>
                </c:pt>
                <c:pt idx="258673">
                  <c:v>56.012057682214198</c:v>
                </c:pt>
                <c:pt idx="258674">
                  <c:v>56.012134714775598</c:v>
                </c:pt>
                <c:pt idx="258675">
                  <c:v>56.012211747090397</c:v>
                </c:pt>
                <c:pt idx="258676">
                  <c:v>56.012288779158602</c:v>
                </c:pt>
                <c:pt idx="258677">
                  <c:v>56.012365810980199</c:v>
                </c:pt>
                <c:pt idx="258678">
                  <c:v>56.012442842555302</c:v>
                </c:pt>
                <c:pt idx="258679">
                  <c:v>56.012519873883797</c:v>
                </c:pt>
                <c:pt idx="258680">
                  <c:v>56.012596904965697</c:v>
                </c:pt>
                <c:pt idx="258681">
                  <c:v>56.012673935801097</c:v>
                </c:pt>
                <c:pt idx="258682">
                  <c:v>56.012750966389802</c:v>
                </c:pt>
                <c:pt idx="258683">
                  <c:v>56.012827996732099</c:v>
                </c:pt>
                <c:pt idx="258684">
                  <c:v>56.012905026827703</c:v>
                </c:pt>
                <c:pt idx="258685">
                  <c:v>56.012982056676798</c:v>
                </c:pt>
                <c:pt idx="258686">
                  <c:v>56.013059086279299</c:v>
                </c:pt>
                <c:pt idx="258687">
                  <c:v>56.013136115635298</c:v>
                </c:pt>
                <c:pt idx="258688">
                  <c:v>56.013213144744697</c:v>
                </c:pt>
                <c:pt idx="258689">
                  <c:v>56.013290173607501</c:v>
                </c:pt>
                <c:pt idx="258690">
                  <c:v>56.013367202223797</c:v>
                </c:pt>
                <c:pt idx="258691">
                  <c:v>56.0134442305935</c:v>
                </c:pt>
                <c:pt idx="258692">
                  <c:v>56.013521258716601</c:v>
                </c:pt>
                <c:pt idx="258693">
                  <c:v>56.013598286593201</c:v>
                </c:pt>
                <c:pt idx="258694">
                  <c:v>56.0136753142232</c:v>
                </c:pt>
                <c:pt idx="258695">
                  <c:v>56.013752341606697</c:v>
                </c:pt>
                <c:pt idx="258696">
                  <c:v>56.0138293687436</c:v>
                </c:pt>
                <c:pt idx="258697">
                  <c:v>56.013906395634002</c:v>
                </c:pt>
                <c:pt idx="258698">
                  <c:v>56.013983422277803</c:v>
                </c:pt>
                <c:pt idx="258699">
                  <c:v>56.014060448674996</c:v>
                </c:pt>
                <c:pt idx="258700">
                  <c:v>56.014137474825702</c:v>
                </c:pt>
                <c:pt idx="258701">
                  <c:v>56.0142145007298</c:v>
                </c:pt>
                <c:pt idx="258702">
                  <c:v>56.014291526387403</c:v>
                </c:pt>
                <c:pt idx="258703">
                  <c:v>56.014368551798398</c:v>
                </c:pt>
                <c:pt idx="258704">
                  <c:v>56.014445576962899</c:v>
                </c:pt>
                <c:pt idx="258705">
                  <c:v>56.014522601880799</c:v>
                </c:pt>
                <c:pt idx="258706">
                  <c:v>56.014599626552197</c:v>
                </c:pt>
                <c:pt idx="258707">
                  <c:v>56.014676650977002</c:v>
                </c:pt>
                <c:pt idx="258708">
                  <c:v>56.014753675155298</c:v>
                </c:pt>
                <c:pt idx="258709">
                  <c:v>56.014830699087</c:v>
                </c:pt>
                <c:pt idx="258710">
                  <c:v>56.0149077227722</c:v>
                </c:pt>
                <c:pt idx="258711">
                  <c:v>56.0149847462108</c:v>
                </c:pt>
                <c:pt idx="258712">
                  <c:v>56.015061769402898</c:v>
                </c:pt>
                <c:pt idx="258713">
                  <c:v>56.015138792348502</c:v>
                </c:pt>
                <c:pt idx="258714">
                  <c:v>56.015215815047497</c:v>
                </c:pt>
                <c:pt idx="258715">
                  <c:v>56.015292837499899</c:v>
                </c:pt>
                <c:pt idx="258716">
                  <c:v>56.0153698597058</c:v>
                </c:pt>
                <c:pt idx="258717">
                  <c:v>56.015446881665198</c:v>
                </c:pt>
                <c:pt idx="258718">
                  <c:v>56.015523903378103</c:v>
                </c:pt>
                <c:pt idx="258719">
                  <c:v>56.015600924844399</c:v>
                </c:pt>
                <c:pt idx="258720">
                  <c:v>56.015677946064102</c:v>
                </c:pt>
                <c:pt idx="258721">
                  <c:v>56.015754967037303</c:v>
                </c:pt>
                <c:pt idx="258722">
                  <c:v>56.015831987764003</c:v>
                </c:pt>
                <c:pt idx="258723">
                  <c:v>56.015909008244201</c:v>
                </c:pt>
                <c:pt idx="258724">
                  <c:v>56.015986028477798</c:v>
                </c:pt>
                <c:pt idx="258725">
                  <c:v>56.016063048464801</c:v>
                </c:pt>
                <c:pt idx="258726">
                  <c:v>56.016140068205402</c:v>
                </c:pt>
                <c:pt idx="258727">
                  <c:v>56.016217087699403</c:v>
                </c:pt>
                <c:pt idx="258728">
                  <c:v>56.016294106946901</c:v>
                </c:pt>
                <c:pt idx="258729">
                  <c:v>56.016371125947799</c:v>
                </c:pt>
                <c:pt idx="258730">
                  <c:v>56.016448144702203</c:v>
                </c:pt>
                <c:pt idx="258731">
                  <c:v>56.016525163210098</c:v>
                </c:pt>
                <c:pt idx="258732">
                  <c:v>56.016602181471498</c:v>
                </c:pt>
                <c:pt idx="258733">
                  <c:v>56.016679199486298</c:v>
                </c:pt>
                <c:pt idx="258734">
                  <c:v>56.016756217254603</c:v>
                </c:pt>
                <c:pt idx="258735">
                  <c:v>56.0168332347763</c:v>
                </c:pt>
                <c:pt idx="258736">
                  <c:v>56.016910252051602</c:v>
                </c:pt>
                <c:pt idx="258737">
                  <c:v>56.016987269080303</c:v>
                </c:pt>
                <c:pt idx="258738">
                  <c:v>56.017064285862503</c:v>
                </c:pt>
                <c:pt idx="258739">
                  <c:v>56.017141302398201</c:v>
                </c:pt>
                <c:pt idx="258740">
                  <c:v>56.017218318687299</c:v>
                </c:pt>
                <c:pt idx="258741">
                  <c:v>56.017295334729901</c:v>
                </c:pt>
                <c:pt idx="258742">
                  <c:v>56.017372350526102</c:v>
                </c:pt>
                <c:pt idx="258743">
                  <c:v>56.017449366075603</c:v>
                </c:pt>
                <c:pt idx="258744">
                  <c:v>56.017526381378701</c:v>
                </c:pt>
                <c:pt idx="258745">
                  <c:v>56.017603396435199</c:v>
                </c:pt>
                <c:pt idx="258746">
                  <c:v>56.017680411245301</c:v>
                </c:pt>
                <c:pt idx="258747">
                  <c:v>56.017757425808803</c:v>
                </c:pt>
                <c:pt idx="258748">
                  <c:v>56.017834440125803</c:v>
                </c:pt>
                <c:pt idx="258749">
                  <c:v>56.017911454196202</c:v>
                </c:pt>
                <c:pt idx="258750">
                  <c:v>56.017988468020199</c:v>
                </c:pt>
                <c:pt idx="258751">
                  <c:v>56.018065481597603</c:v>
                </c:pt>
                <c:pt idx="258752">
                  <c:v>56.018142494928597</c:v>
                </c:pt>
                <c:pt idx="258753">
                  <c:v>56.018219508012997</c:v>
                </c:pt>
                <c:pt idx="258754">
                  <c:v>56.018296520850903</c:v>
                </c:pt>
                <c:pt idx="258755">
                  <c:v>56.018373533442301</c:v>
                </c:pt>
                <c:pt idx="258756">
                  <c:v>56.018450545787204</c:v>
                </c:pt>
                <c:pt idx="258757">
                  <c:v>56.018527557885498</c:v>
                </c:pt>
                <c:pt idx="258758">
                  <c:v>56.018604569737398</c:v>
                </c:pt>
                <c:pt idx="258759">
                  <c:v>56.018681581342797</c:v>
                </c:pt>
                <c:pt idx="258760">
                  <c:v>56.018758592701602</c:v>
                </c:pt>
                <c:pt idx="258761">
                  <c:v>56.018835603813997</c:v>
                </c:pt>
                <c:pt idx="258762">
                  <c:v>56.018912614679799</c:v>
                </c:pt>
                <c:pt idx="258763">
                  <c:v>56.018989625299099</c:v>
                </c:pt>
                <c:pt idx="258764">
                  <c:v>56.019066635671997</c:v>
                </c:pt>
                <c:pt idx="258765">
                  <c:v>56.019143645798302</c:v>
                </c:pt>
                <c:pt idx="258766">
                  <c:v>56.019220655678097</c:v>
                </c:pt>
                <c:pt idx="258767">
                  <c:v>56.019297665311399</c:v>
                </c:pt>
                <c:pt idx="258768">
                  <c:v>56.019374674698298</c:v>
                </c:pt>
                <c:pt idx="258769">
                  <c:v>56.019451683838597</c:v>
                </c:pt>
                <c:pt idx="258770">
                  <c:v>56.019528692732401</c:v>
                </c:pt>
                <c:pt idx="258771">
                  <c:v>56.019605701379703</c:v>
                </c:pt>
                <c:pt idx="258772">
                  <c:v>56.019682709780497</c:v>
                </c:pt>
                <c:pt idx="258773">
                  <c:v>56.019759717934903</c:v>
                </c:pt>
                <c:pt idx="258774">
                  <c:v>56.019836725842701</c:v>
                </c:pt>
                <c:pt idx="258775">
                  <c:v>56.019913733503998</c:v>
                </c:pt>
                <c:pt idx="258776">
                  <c:v>56.0199907409189</c:v>
                </c:pt>
                <c:pt idx="258777">
                  <c:v>56.0200677480872</c:v>
                </c:pt>
                <c:pt idx="258778">
                  <c:v>56.020144755009099</c:v>
                </c:pt>
                <c:pt idx="258779">
                  <c:v>56.020221761684397</c:v>
                </c:pt>
                <c:pt idx="258780">
                  <c:v>56.0202987681133</c:v>
                </c:pt>
                <c:pt idx="258781">
                  <c:v>56.020375774295701</c:v>
                </c:pt>
                <c:pt idx="258782">
                  <c:v>56.020452780231601</c:v>
                </c:pt>
                <c:pt idx="258783">
                  <c:v>56.020529785920999</c:v>
                </c:pt>
                <c:pt idx="258784">
                  <c:v>56.020606791363903</c:v>
                </c:pt>
                <c:pt idx="258785">
                  <c:v>56.020683796560299</c:v>
                </c:pt>
                <c:pt idx="258786">
                  <c:v>56.020760801510299</c:v>
                </c:pt>
                <c:pt idx="258787">
                  <c:v>56.020837806213699</c:v>
                </c:pt>
                <c:pt idx="258788">
                  <c:v>56.020914810670703</c:v>
                </c:pt>
                <c:pt idx="258789">
                  <c:v>56.020991814881199</c:v>
                </c:pt>
                <c:pt idx="258790">
                  <c:v>56.021068818845201</c:v>
                </c:pt>
                <c:pt idx="258791">
                  <c:v>56.021145822562701</c:v>
                </c:pt>
                <c:pt idx="258792">
                  <c:v>56.0212228260337</c:v>
                </c:pt>
                <c:pt idx="258793">
                  <c:v>56.021299829258297</c:v>
                </c:pt>
                <c:pt idx="258794">
                  <c:v>56.021376832236299</c:v>
                </c:pt>
                <c:pt idx="258795">
                  <c:v>56.0214538349679</c:v>
                </c:pt>
                <c:pt idx="258796">
                  <c:v>56.021530837453</c:v>
                </c:pt>
                <c:pt idx="258797">
                  <c:v>56.021607839691697</c:v>
                </c:pt>
                <c:pt idx="258798">
                  <c:v>56.0216848416838</c:v>
                </c:pt>
                <c:pt idx="258799">
                  <c:v>56.021761843429502</c:v>
                </c:pt>
                <c:pt idx="258800">
                  <c:v>56.021838844928702</c:v>
                </c:pt>
                <c:pt idx="258801">
                  <c:v>56.0219158461815</c:v>
                </c:pt>
                <c:pt idx="258802">
                  <c:v>56.021992847187697</c:v>
                </c:pt>
                <c:pt idx="258803">
                  <c:v>56.022069847947499</c:v>
                </c:pt>
                <c:pt idx="258804">
                  <c:v>56.0221468484608</c:v>
                </c:pt>
                <c:pt idx="258805">
                  <c:v>56.022223848727698</c:v>
                </c:pt>
                <c:pt idx="258806">
                  <c:v>56.022300848748003</c:v>
                </c:pt>
                <c:pt idx="258807">
                  <c:v>56.022377848521899</c:v>
                </c:pt>
                <c:pt idx="258808">
                  <c:v>56.022454848049399</c:v>
                </c:pt>
                <c:pt idx="258809">
                  <c:v>56.022531847330299</c:v>
                </c:pt>
                <c:pt idx="258810">
                  <c:v>56.022608846364797</c:v>
                </c:pt>
                <c:pt idx="258811">
                  <c:v>56.0226858451528</c:v>
                </c:pt>
                <c:pt idx="258812">
                  <c:v>56.022762843694402</c:v>
                </c:pt>
                <c:pt idx="258813">
                  <c:v>56.022839841989502</c:v>
                </c:pt>
                <c:pt idx="258814">
                  <c:v>56.0229168400381</c:v>
                </c:pt>
                <c:pt idx="258815">
                  <c:v>56.022993837840303</c:v>
                </c:pt>
                <c:pt idx="258816">
                  <c:v>56.023070835395998</c:v>
                </c:pt>
                <c:pt idx="258817">
                  <c:v>56.023147832705199</c:v>
                </c:pt>
                <c:pt idx="258818">
                  <c:v>56.023224829767997</c:v>
                </c:pt>
                <c:pt idx="258819">
                  <c:v>56.023301826584301</c:v>
                </c:pt>
                <c:pt idx="258820">
                  <c:v>56.023378823154196</c:v>
                </c:pt>
                <c:pt idx="258821">
                  <c:v>56.023455819477597</c:v>
                </c:pt>
                <c:pt idx="258822">
                  <c:v>56.023532815554503</c:v>
                </c:pt>
                <c:pt idx="258823">
                  <c:v>56.023609811385001</c:v>
                </c:pt>
                <c:pt idx="258824">
                  <c:v>56.023686806969003</c:v>
                </c:pt>
                <c:pt idx="258825">
                  <c:v>56.023763802306597</c:v>
                </c:pt>
                <c:pt idx="258826">
                  <c:v>56.023840797397703</c:v>
                </c:pt>
                <c:pt idx="258827">
                  <c:v>56.023917792242301</c:v>
                </c:pt>
                <c:pt idx="258828">
                  <c:v>56.023994786840603</c:v>
                </c:pt>
                <c:pt idx="258829">
                  <c:v>56.024071781192298</c:v>
                </c:pt>
                <c:pt idx="258830">
                  <c:v>56.024148775297597</c:v>
                </c:pt>
                <c:pt idx="258831">
                  <c:v>56.024225769156502</c:v>
                </c:pt>
                <c:pt idx="258832">
                  <c:v>56.024302762768897</c:v>
                </c:pt>
                <c:pt idx="258833">
                  <c:v>56.024379756134799</c:v>
                </c:pt>
                <c:pt idx="258834">
                  <c:v>56.024456749254298</c:v>
                </c:pt>
                <c:pt idx="258835">
                  <c:v>56.024533742127403</c:v>
                </c:pt>
                <c:pt idx="258836">
                  <c:v>56.024610734753999</c:v>
                </c:pt>
                <c:pt idx="258837">
                  <c:v>56.024687727134101</c:v>
                </c:pt>
                <c:pt idx="258838">
                  <c:v>56.0247647192678</c:v>
                </c:pt>
                <c:pt idx="258839">
                  <c:v>56.024841711155098</c:v>
                </c:pt>
                <c:pt idx="258840">
                  <c:v>56.024918702795901</c:v>
                </c:pt>
                <c:pt idx="258841">
                  <c:v>56.024995694190302</c:v>
                </c:pt>
                <c:pt idx="258842">
                  <c:v>56.025072685338202</c:v>
                </c:pt>
                <c:pt idx="258843">
                  <c:v>56.0251496762397</c:v>
                </c:pt>
                <c:pt idx="258844">
                  <c:v>56.025226666894802</c:v>
                </c:pt>
                <c:pt idx="258845">
                  <c:v>56.025303657303397</c:v>
                </c:pt>
                <c:pt idx="258846">
                  <c:v>56.025380647465603</c:v>
                </c:pt>
                <c:pt idx="258847">
                  <c:v>56.025457637381301</c:v>
                </c:pt>
                <c:pt idx="258848">
                  <c:v>56.025534627050597</c:v>
                </c:pt>
                <c:pt idx="258849">
                  <c:v>56.025611616473498</c:v>
                </c:pt>
                <c:pt idx="258850">
                  <c:v>56.025688605649897</c:v>
                </c:pt>
                <c:pt idx="258851">
                  <c:v>56.025765594579902</c:v>
                </c:pt>
                <c:pt idx="258852">
                  <c:v>56.025842583263497</c:v>
                </c:pt>
                <c:pt idx="258853">
                  <c:v>56.025919571700598</c:v>
                </c:pt>
                <c:pt idx="258854">
                  <c:v>56.025996559891297</c:v>
                </c:pt>
                <c:pt idx="258855">
                  <c:v>56.026073547835502</c:v>
                </c:pt>
                <c:pt idx="258856">
                  <c:v>56.026150535533297</c:v>
                </c:pt>
                <c:pt idx="258857">
                  <c:v>56.026227522984698</c:v>
                </c:pt>
                <c:pt idx="258858">
                  <c:v>56.026304510189703</c:v>
                </c:pt>
                <c:pt idx="258859">
                  <c:v>56.026381497148201</c:v>
                </c:pt>
                <c:pt idx="258860">
                  <c:v>56.026458483860303</c:v>
                </c:pt>
                <c:pt idx="258861">
                  <c:v>56.026535470326003</c:v>
                </c:pt>
                <c:pt idx="258862">
                  <c:v>56.026612456545301</c:v>
                </c:pt>
                <c:pt idx="258863">
                  <c:v>56.026689442518098</c:v>
                </c:pt>
                <c:pt idx="258864">
                  <c:v>56.0267664282445</c:v>
                </c:pt>
                <c:pt idx="258865">
                  <c:v>56.026843413724499</c:v>
                </c:pt>
                <c:pt idx="258866">
                  <c:v>56.026920398957998</c:v>
                </c:pt>
                <c:pt idx="258867">
                  <c:v>56.026997383945201</c:v>
                </c:pt>
                <c:pt idx="258868">
                  <c:v>56.027074368685902</c:v>
                </c:pt>
                <c:pt idx="258869">
                  <c:v>56.027151353180201</c:v>
                </c:pt>
                <c:pt idx="258870">
                  <c:v>56.027228337427999</c:v>
                </c:pt>
                <c:pt idx="258871">
                  <c:v>56.027305321429502</c:v>
                </c:pt>
                <c:pt idx="258872">
                  <c:v>56.027382305184503</c:v>
                </c:pt>
                <c:pt idx="258873">
                  <c:v>56.027459288693102</c:v>
                </c:pt>
                <c:pt idx="258874">
                  <c:v>56.027536271955299</c:v>
                </c:pt>
                <c:pt idx="258875">
                  <c:v>56.027613254971101</c:v>
                </c:pt>
                <c:pt idx="258876">
                  <c:v>56.027690237740401</c:v>
                </c:pt>
                <c:pt idx="258877">
                  <c:v>56.027767220263399</c:v>
                </c:pt>
                <c:pt idx="258878">
                  <c:v>56.027844202539903</c:v>
                </c:pt>
                <c:pt idx="258879">
                  <c:v>56.027921184569998</c:v>
                </c:pt>
                <c:pt idx="258880">
                  <c:v>56.027998166353697</c:v>
                </c:pt>
                <c:pt idx="258881">
                  <c:v>56.028075147891002</c:v>
                </c:pt>
                <c:pt idx="258882">
                  <c:v>56.028152129181898</c:v>
                </c:pt>
                <c:pt idx="258883">
                  <c:v>56.028229110226398</c:v>
                </c:pt>
                <c:pt idx="258884">
                  <c:v>56.028306091024398</c:v>
                </c:pt>
                <c:pt idx="258885">
                  <c:v>56.028383071576101</c:v>
                </c:pt>
                <c:pt idx="258886">
                  <c:v>56.028460051881297</c:v>
                </c:pt>
                <c:pt idx="258887">
                  <c:v>56.028537031940203</c:v>
                </c:pt>
                <c:pt idx="258888">
                  <c:v>56.028614011752602</c:v>
                </c:pt>
                <c:pt idx="258889">
                  <c:v>56.028690991318598</c:v>
                </c:pt>
                <c:pt idx="258890">
                  <c:v>56.028767970638199</c:v>
                </c:pt>
                <c:pt idx="258891">
                  <c:v>56.028844949711498</c:v>
                </c:pt>
                <c:pt idx="258892">
                  <c:v>56.028921928538303</c:v>
                </c:pt>
                <c:pt idx="258893">
                  <c:v>56.028998907118698</c:v>
                </c:pt>
                <c:pt idx="258894">
                  <c:v>56.029075885452698</c:v>
                </c:pt>
                <c:pt idx="258895">
                  <c:v>56.029152863540297</c:v>
                </c:pt>
                <c:pt idx="258896">
                  <c:v>56.0292298413815</c:v>
                </c:pt>
                <c:pt idx="258897">
                  <c:v>56.029306818976302</c:v>
                </c:pt>
                <c:pt idx="258898">
                  <c:v>56.029383796324701</c:v>
                </c:pt>
                <c:pt idx="258899">
                  <c:v>56.029460773426699</c:v>
                </c:pt>
                <c:pt idx="258900">
                  <c:v>56.029537750282401</c:v>
                </c:pt>
                <c:pt idx="258901">
                  <c:v>56.029614726891602</c:v>
                </c:pt>
                <c:pt idx="258902">
                  <c:v>56.0296917032544</c:v>
                </c:pt>
                <c:pt idx="258903">
                  <c:v>56.029768679370797</c:v>
                </c:pt>
                <c:pt idx="258904">
                  <c:v>56.029845655240898</c:v>
                </c:pt>
                <c:pt idx="258905">
                  <c:v>56.029922630864498</c:v>
                </c:pt>
                <c:pt idx="258906">
                  <c:v>56.029999606241802</c:v>
                </c:pt>
                <c:pt idx="258907">
                  <c:v>56.030076581372597</c:v>
                </c:pt>
                <c:pt idx="258908">
                  <c:v>56.030153556257098</c:v>
                </c:pt>
                <c:pt idx="258909">
                  <c:v>56.030230530895203</c:v>
                </c:pt>
                <c:pt idx="258910">
                  <c:v>56.030307505286899</c:v>
                </c:pt>
                <c:pt idx="258911">
                  <c:v>56.0303844794322</c:v>
                </c:pt>
                <c:pt idx="258912">
                  <c:v>56.0304614533311</c:v>
                </c:pt>
                <c:pt idx="258913">
                  <c:v>56.030538426983597</c:v>
                </c:pt>
                <c:pt idx="258914">
                  <c:v>56.030615400389799</c:v>
                </c:pt>
                <c:pt idx="258915">
                  <c:v>56.030692373549499</c:v>
                </c:pt>
                <c:pt idx="258916">
                  <c:v>56.030769346462897</c:v>
                </c:pt>
                <c:pt idx="258917">
                  <c:v>56.0308463191299</c:v>
                </c:pt>
                <c:pt idx="258918">
                  <c:v>56.030923291550501</c:v>
                </c:pt>
                <c:pt idx="258919">
                  <c:v>56.0310002637247</c:v>
                </c:pt>
                <c:pt idx="258920">
                  <c:v>56.031077235652603</c:v>
                </c:pt>
                <c:pt idx="258921">
                  <c:v>56.031154207333998</c:v>
                </c:pt>
                <c:pt idx="258922">
                  <c:v>56.031231178769097</c:v>
                </c:pt>
                <c:pt idx="258923">
                  <c:v>56.031308149957802</c:v>
                </c:pt>
                <c:pt idx="258924">
                  <c:v>56.031385120900197</c:v>
                </c:pt>
                <c:pt idx="258925">
                  <c:v>56.031462091596097</c:v>
                </c:pt>
                <c:pt idx="258926">
                  <c:v>56.031539062045702</c:v>
                </c:pt>
                <c:pt idx="258927">
                  <c:v>56.031616032248898</c:v>
                </c:pt>
                <c:pt idx="258928">
                  <c:v>56.031693002205699</c:v>
                </c:pt>
                <c:pt idx="258929">
                  <c:v>56.031769971916198</c:v>
                </c:pt>
                <c:pt idx="258930">
                  <c:v>56.031846941380202</c:v>
                </c:pt>
                <c:pt idx="258931">
                  <c:v>56.031923910598003</c:v>
                </c:pt>
                <c:pt idx="258932">
                  <c:v>56.032000879569303</c:v>
                </c:pt>
                <c:pt idx="258933">
                  <c:v>56.0320778482942</c:v>
                </c:pt>
                <c:pt idx="258934">
                  <c:v>56.032154816772803</c:v>
                </c:pt>
                <c:pt idx="258935">
                  <c:v>56.032231785005102</c:v>
                </c:pt>
                <c:pt idx="258936">
                  <c:v>56.0323087529909</c:v>
                </c:pt>
                <c:pt idx="258937">
                  <c:v>56.032385720730403</c:v>
                </c:pt>
                <c:pt idx="258938">
                  <c:v>56.032462688223497</c:v>
                </c:pt>
                <c:pt idx="258939">
                  <c:v>56.032539655470302</c:v>
                </c:pt>
                <c:pt idx="258940">
                  <c:v>56.032616622470698</c:v>
                </c:pt>
                <c:pt idx="258941">
                  <c:v>56.032693589224699</c:v>
                </c:pt>
                <c:pt idx="258942">
                  <c:v>56.032770555732398</c:v>
                </c:pt>
                <c:pt idx="258943">
                  <c:v>56.032847521993702</c:v>
                </c:pt>
                <c:pt idx="258944">
                  <c:v>56.032924488008597</c:v>
                </c:pt>
                <c:pt idx="258945">
                  <c:v>56.033001453777203</c:v>
                </c:pt>
                <c:pt idx="258946">
                  <c:v>56.0330784192994</c:v>
                </c:pt>
                <c:pt idx="258947">
                  <c:v>56.033155384575203</c:v>
                </c:pt>
                <c:pt idx="258948">
                  <c:v>56.033232349604702</c:v>
                </c:pt>
                <c:pt idx="258949">
                  <c:v>56.0333093143879</c:v>
                </c:pt>
                <c:pt idx="258950">
                  <c:v>56.033386278924702</c:v>
                </c:pt>
                <c:pt idx="258951">
                  <c:v>56.033463243215103</c:v>
                </c:pt>
                <c:pt idx="258952">
                  <c:v>56.033540207259101</c:v>
                </c:pt>
                <c:pt idx="258953">
                  <c:v>56.033617171056903</c:v>
                </c:pt>
                <c:pt idx="258954">
                  <c:v>56.033694134608197</c:v>
                </c:pt>
                <c:pt idx="258955">
                  <c:v>56.033771097913203</c:v>
                </c:pt>
                <c:pt idx="258956">
                  <c:v>56.033848060971899</c:v>
                </c:pt>
                <c:pt idx="258957">
                  <c:v>56.033925023784199</c:v>
                </c:pt>
                <c:pt idx="258958">
                  <c:v>56.034001986350098</c:v>
                </c:pt>
                <c:pt idx="258959">
                  <c:v>56.034078948669702</c:v>
                </c:pt>
                <c:pt idx="258960">
                  <c:v>56.034155910743003</c:v>
                </c:pt>
                <c:pt idx="258961">
                  <c:v>56.034232872569902</c:v>
                </c:pt>
                <c:pt idx="258962">
                  <c:v>56.034309834150399</c:v>
                </c:pt>
                <c:pt idx="258963">
                  <c:v>56.0343867954846</c:v>
                </c:pt>
                <c:pt idx="258964">
                  <c:v>56.034463756572499</c:v>
                </c:pt>
                <c:pt idx="258965">
                  <c:v>56.034540717414004</c:v>
                </c:pt>
                <c:pt idx="258966">
                  <c:v>56.034617678009198</c:v>
                </c:pt>
                <c:pt idx="258967">
                  <c:v>56.034694638357998</c:v>
                </c:pt>
                <c:pt idx="258968">
                  <c:v>56.034771598460502</c:v>
                </c:pt>
                <c:pt idx="258969">
                  <c:v>56.034848558316597</c:v>
                </c:pt>
                <c:pt idx="258970">
                  <c:v>56.034925517926403</c:v>
                </c:pt>
                <c:pt idx="258971">
                  <c:v>56.0350024772899</c:v>
                </c:pt>
                <c:pt idx="258972">
                  <c:v>56.035079436407003</c:v>
                </c:pt>
                <c:pt idx="258973">
                  <c:v>56.035156395277802</c:v>
                </c:pt>
                <c:pt idx="258974">
                  <c:v>56.0352333539022</c:v>
                </c:pt>
                <c:pt idx="258975">
                  <c:v>56.035310312280302</c:v>
                </c:pt>
                <c:pt idx="258976">
                  <c:v>56.035387270412102</c:v>
                </c:pt>
                <c:pt idx="258977">
                  <c:v>56.035464228297499</c:v>
                </c:pt>
                <c:pt idx="258978">
                  <c:v>56.035541185936601</c:v>
                </c:pt>
                <c:pt idx="258979">
                  <c:v>56.035618143329302</c:v>
                </c:pt>
                <c:pt idx="258980">
                  <c:v>56.035695100475799</c:v>
                </c:pt>
                <c:pt idx="258981">
                  <c:v>56.035772057375901</c:v>
                </c:pt>
                <c:pt idx="258982">
                  <c:v>56.035849014029601</c:v>
                </c:pt>
                <c:pt idx="258983">
                  <c:v>56.035925970436999</c:v>
                </c:pt>
                <c:pt idx="258984">
                  <c:v>56.036002926598101</c:v>
                </c:pt>
                <c:pt idx="258985">
                  <c:v>56.036079882512901</c:v>
                </c:pt>
                <c:pt idx="258986">
                  <c:v>56.036156838181398</c:v>
                </c:pt>
                <c:pt idx="258987">
                  <c:v>56.0362337936035</c:v>
                </c:pt>
                <c:pt idx="258988">
                  <c:v>56.036310748779201</c:v>
                </c:pt>
                <c:pt idx="258989">
                  <c:v>56.036387703708698</c:v>
                </c:pt>
                <c:pt idx="258990">
                  <c:v>56.0364646583918</c:v>
                </c:pt>
                <c:pt idx="258991">
                  <c:v>56.0365416128286</c:v>
                </c:pt>
                <c:pt idx="258992">
                  <c:v>56.036618567019097</c:v>
                </c:pt>
                <c:pt idx="258993">
                  <c:v>56.036695520963299</c:v>
                </c:pt>
                <c:pt idx="258994">
                  <c:v>56.036772474661099</c:v>
                </c:pt>
                <c:pt idx="258995">
                  <c:v>56.036849428112603</c:v>
                </c:pt>
                <c:pt idx="258996">
                  <c:v>56.036926381317798</c:v>
                </c:pt>
                <c:pt idx="258997">
                  <c:v>56.037003334276697</c:v>
                </c:pt>
                <c:pt idx="258998">
                  <c:v>56.037080286989202</c:v>
                </c:pt>
                <c:pt idx="258999">
                  <c:v>56.037157239455503</c:v>
                </c:pt>
                <c:pt idx="259000">
                  <c:v>56.037234191675402</c:v>
                </c:pt>
                <c:pt idx="259001">
                  <c:v>56.037311143648999</c:v>
                </c:pt>
                <c:pt idx="259002">
                  <c:v>56.037388095376301</c:v>
                </c:pt>
                <c:pt idx="259003">
                  <c:v>56.0374650468572</c:v>
                </c:pt>
                <c:pt idx="259004">
                  <c:v>56.037541998091903</c:v>
                </c:pt>
                <c:pt idx="259005">
                  <c:v>56.037618949080198</c:v>
                </c:pt>
                <c:pt idx="259006">
                  <c:v>56.037695899822197</c:v>
                </c:pt>
                <c:pt idx="259007">
                  <c:v>56.0377728503179</c:v>
                </c:pt>
                <c:pt idx="259008">
                  <c:v>56.0378498005674</c:v>
                </c:pt>
                <c:pt idx="259009">
                  <c:v>56.037926750570399</c:v>
                </c:pt>
                <c:pt idx="259010">
                  <c:v>56.038003700327202</c:v>
                </c:pt>
                <c:pt idx="259011">
                  <c:v>56.038080649837703</c:v>
                </c:pt>
                <c:pt idx="259012">
                  <c:v>56.038157599101801</c:v>
                </c:pt>
                <c:pt idx="259013">
                  <c:v>56.038234548119704</c:v>
                </c:pt>
                <c:pt idx="259014">
                  <c:v>56.038311496891303</c:v>
                </c:pt>
                <c:pt idx="259015">
                  <c:v>56.038388445416501</c:v>
                </c:pt>
                <c:pt idx="259016">
                  <c:v>56.038465393695397</c:v>
                </c:pt>
                <c:pt idx="259017">
                  <c:v>56.038542341727997</c:v>
                </c:pt>
                <c:pt idx="259018">
                  <c:v>56.038619289514401</c:v>
                </c:pt>
                <c:pt idx="259019">
                  <c:v>56.038696237054403</c:v>
                </c:pt>
                <c:pt idx="259020">
                  <c:v>56.038773184348102</c:v>
                </c:pt>
                <c:pt idx="259021">
                  <c:v>56.038850131395499</c:v>
                </c:pt>
                <c:pt idx="259022">
                  <c:v>56.0389270781967</c:v>
                </c:pt>
                <c:pt idx="259023">
                  <c:v>56.039004024751499</c:v>
                </c:pt>
                <c:pt idx="259024">
                  <c:v>56.039080971060002</c:v>
                </c:pt>
                <c:pt idx="259025">
                  <c:v>56.039157917122203</c:v>
                </c:pt>
                <c:pt idx="259026">
                  <c:v>56.039234862938102</c:v>
                </c:pt>
                <c:pt idx="259027">
                  <c:v>56.039311808507797</c:v>
                </c:pt>
                <c:pt idx="259028">
                  <c:v>56.039388753831098</c:v>
                </c:pt>
                <c:pt idx="259029">
                  <c:v>56.039465698908103</c:v>
                </c:pt>
                <c:pt idx="259030">
                  <c:v>56.039542643738898</c:v>
                </c:pt>
                <c:pt idx="259031">
                  <c:v>56.039619588323298</c:v>
                </c:pt>
                <c:pt idx="259032">
                  <c:v>56.039696532661502</c:v>
                </c:pt>
                <c:pt idx="259033">
                  <c:v>56.039773476753297</c:v>
                </c:pt>
                <c:pt idx="259034">
                  <c:v>56.039850420598903</c:v>
                </c:pt>
                <c:pt idx="259035">
                  <c:v>56.039927364198199</c:v>
                </c:pt>
                <c:pt idx="259036">
                  <c:v>56.0400043075512</c:v>
                </c:pt>
                <c:pt idx="259037">
                  <c:v>56.040081250657899</c:v>
                </c:pt>
                <c:pt idx="259038">
                  <c:v>56.040158193518302</c:v>
                </c:pt>
                <c:pt idx="259039">
                  <c:v>56.040235136132402</c:v>
                </c:pt>
                <c:pt idx="259040">
                  <c:v>56.0403120785003</c:v>
                </c:pt>
                <c:pt idx="259041">
                  <c:v>56.040389020621802</c:v>
                </c:pt>
                <c:pt idx="259042">
                  <c:v>56.040465962497102</c:v>
                </c:pt>
                <c:pt idx="259043">
                  <c:v>56.040542904126099</c:v>
                </c:pt>
                <c:pt idx="259044">
                  <c:v>56.0406198455088</c:v>
                </c:pt>
                <c:pt idx="259045">
                  <c:v>56.040696786645199</c:v>
                </c:pt>
                <c:pt idx="259046">
                  <c:v>56.040773727535402</c:v>
                </c:pt>
                <c:pt idx="259047">
                  <c:v>56.040850668179203</c:v>
                </c:pt>
                <c:pt idx="259048">
                  <c:v>56.040927608576801</c:v>
                </c:pt>
                <c:pt idx="259049">
                  <c:v>56.041004548728097</c:v>
                </c:pt>
                <c:pt idx="259050">
                  <c:v>56.041081488633097</c:v>
                </c:pt>
                <c:pt idx="259051">
                  <c:v>56.041158428291901</c:v>
                </c:pt>
                <c:pt idx="259052">
                  <c:v>56.041235367704303</c:v>
                </c:pt>
                <c:pt idx="259053">
                  <c:v>56.041312306870502</c:v>
                </c:pt>
                <c:pt idx="259054">
                  <c:v>56.041389245790398</c:v>
                </c:pt>
                <c:pt idx="259055">
                  <c:v>56.041466184464099</c:v>
                </c:pt>
                <c:pt idx="259056">
                  <c:v>56.041543122891397</c:v>
                </c:pt>
                <c:pt idx="259057">
                  <c:v>56.0416200610725</c:v>
                </c:pt>
                <c:pt idx="259058">
                  <c:v>56.0416969990073</c:v>
                </c:pt>
                <c:pt idx="259059">
                  <c:v>56.041773936695897</c:v>
                </c:pt>
                <c:pt idx="259060">
                  <c:v>56.041850874138198</c:v>
                </c:pt>
                <c:pt idx="259061">
                  <c:v>56.041927811334197</c:v>
                </c:pt>
                <c:pt idx="259062">
                  <c:v>56.042004748283901</c:v>
                </c:pt>
                <c:pt idx="259063">
                  <c:v>56.042081684987402</c:v>
                </c:pt>
                <c:pt idx="259064">
                  <c:v>56.042158621444599</c:v>
                </c:pt>
                <c:pt idx="259065">
                  <c:v>56.042235557655502</c:v>
                </c:pt>
                <c:pt idx="259066">
                  <c:v>56.042312493620202</c:v>
                </c:pt>
                <c:pt idx="259067">
                  <c:v>56.042389429338598</c:v>
                </c:pt>
                <c:pt idx="259068">
                  <c:v>56.0424663648107</c:v>
                </c:pt>
                <c:pt idx="259069">
                  <c:v>56.042543300036598</c:v>
                </c:pt>
                <c:pt idx="259070">
                  <c:v>56.042620235016201</c:v>
                </c:pt>
                <c:pt idx="259071">
                  <c:v>56.042697169749601</c:v>
                </c:pt>
                <c:pt idx="259072">
                  <c:v>56.042774104236699</c:v>
                </c:pt>
                <c:pt idx="259073">
                  <c:v>56.042851038477501</c:v>
                </c:pt>
                <c:pt idx="259074">
                  <c:v>56.0429279724721</c:v>
                </c:pt>
                <c:pt idx="259075">
                  <c:v>56.043004906220403</c:v>
                </c:pt>
                <c:pt idx="259076">
                  <c:v>56.043081839722497</c:v>
                </c:pt>
                <c:pt idx="259077">
                  <c:v>56.043158772978302</c:v>
                </c:pt>
                <c:pt idx="259078">
                  <c:v>56.043235705987797</c:v>
                </c:pt>
                <c:pt idx="259079">
                  <c:v>56.043312638751097</c:v>
                </c:pt>
                <c:pt idx="259080">
                  <c:v>56.043389571268101</c:v>
                </c:pt>
                <c:pt idx="259081">
                  <c:v>56.043466503538902</c:v>
                </c:pt>
                <c:pt idx="259082">
                  <c:v>56.0435434355634</c:v>
                </c:pt>
                <c:pt idx="259083">
                  <c:v>56.043620367341703</c:v>
                </c:pt>
                <c:pt idx="259084">
                  <c:v>56.043697298873703</c:v>
                </c:pt>
                <c:pt idx="259085">
                  <c:v>56.043774230159499</c:v>
                </c:pt>
                <c:pt idx="259086">
                  <c:v>56.043851161199001</c:v>
                </c:pt>
                <c:pt idx="259087">
                  <c:v>56.0439280919922</c:v>
                </c:pt>
                <c:pt idx="259088">
                  <c:v>56.044005022539302</c:v>
                </c:pt>
                <c:pt idx="259089">
                  <c:v>56.044081952840003</c:v>
                </c:pt>
                <c:pt idx="259090">
                  <c:v>56.0441588828946</c:v>
                </c:pt>
                <c:pt idx="259091">
                  <c:v>56.044235812702802</c:v>
                </c:pt>
                <c:pt idx="259092">
                  <c:v>56.0443127422649</c:v>
                </c:pt>
                <c:pt idx="259093">
                  <c:v>56.044389671580703</c:v>
                </c:pt>
                <c:pt idx="259094">
                  <c:v>56.044466600650203</c:v>
                </c:pt>
                <c:pt idx="259095">
                  <c:v>56.044543529473501</c:v>
                </c:pt>
                <c:pt idx="259096">
                  <c:v>56.044620458050602</c:v>
                </c:pt>
                <c:pt idx="259097">
                  <c:v>56.044697386381401</c:v>
                </c:pt>
                <c:pt idx="259098">
                  <c:v>56.044774314465897</c:v>
                </c:pt>
                <c:pt idx="259099">
                  <c:v>56.044851242304297</c:v>
                </c:pt>
                <c:pt idx="259100">
                  <c:v>56.044928169896401</c:v>
                </c:pt>
                <c:pt idx="259101">
                  <c:v>56.045005097242203</c:v>
                </c:pt>
                <c:pt idx="259102">
                  <c:v>56.045082024341902</c:v>
                </c:pt>
                <c:pt idx="259103">
                  <c:v>56.045158951195198</c:v>
                </c:pt>
                <c:pt idx="259104">
                  <c:v>56.045235877802398</c:v>
                </c:pt>
                <c:pt idx="259105">
                  <c:v>56.045312804163302</c:v>
                </c:pt>
                <c:pt idx="259106">
                  <c:v>56.045389730278004</c:v>
                </c:pt>
                <c:pt idx="259107">
                  <c:v>56.045466656146402</c:v>
                </c:pt>
                <c:pt idx="259108">
                  <c:v>56.045543581768598</c:v>
                </c:pt>
                <c:pt idx="259109">
                  <c:v>56.045620507144598</c:v>
                </c:pt>
                <c:pt idx="259110">
                  <c:v>56.045697432274402</c:v>
                </c:pt>
                <c:pt idx="259111">
                  <c:v>56.045774357157903</c:v>
                </c:pt>
                <c:pt idx="259112">
                  <c:v>56.045851281795201</c:v>
                </c:pt>
                <c:pt idx="259113">
                  <c:v>56.045928206186197</c:v>
                </c:pt>
                <c:pt idx="259114">
                  <c:v>56.046005130331103</c:v>
                </c:pt>
                <c:pt idx="259115">
                  <c:v>56.0460820542297</c:v>
                </c:pt>
                <c:pt idx="259116">
                  <c:v>56.046158977882001</c:v>
                </c:pt>
                <c:pt idx="259117">
                  <c:v>56.046235901288199</c:v>
                </c:pt>
                <c:pt idx="259118">
                  <c:v>56.046312824448101</c:v>
                </c:pt>
                <c:pt idx="259119">
                  <c:v>56.0463897473618</c:v>
                </c:pt>
                <c:pt idx="259120">
                  <c:v>56.046466670029297</c:v>
                </c:pt>
                <c:pt idx="259121">
                  <c:v>56.046543592450597</c:v>
                </c:pt>
                <c:pt idx="259122">
                  <c:v>56.046620514625602</c:v>
                </c:pt>
                <c:pt idx="259123">
                  <c:v>56.046697436554403</c:v>
                </c:pt>
                <c:pt idx="259124">
                  <c:v>56.046774358237002</c:v>
                </c:pt>
                <c:pt idx="259125">
                  <c:v>56.046851279673398</c:v>
                </c:pt>
                <c:pt idx="259126">
                  <c:v>56.046928200863498</c:v>
                </c:pt>
                <c:pt idx="259127">
                  <c:v>56.047005121807501</c:v>
                </c:pt>
                <c:pt idx="259128">
                  <c:v>56.047082042505203</c:v>
                </c:pt>
                <c:pt idx="259129">
                  <c:v>56.047158962956701</c:v>
                </c:pt>
                <c:pt idx="259130">
                  <c:v>56.047235883162003</c:v>
                </c:pt>
                <c:pt idx="259131">
                  <c:v>56.047312803121102</c:v>
                </c:pt>
                <c:pt idx="259132">
                  <c:v>56.047389722833898</c:v>
                </c:pt>
                <c:pt idx="259133">
                  <c:v>56.047466642300598</c:v>
                </c:pt>
                <c:pt idx="259134">
                  <c:v>56.047543561521003</c:v>
                </c:pt>
                <c:pt idx="259135">
                  <c:v>56.047620480495198</c:v>
                </c:pt>
                <c:pt idx="259136">
                  <c:v>56.047697399223203</c:v>
                </c:pt>
                <c:pt idx="259137">
                  <c:v>56.047774317704999</c:v>
                </c:pt>
                <c:pt idx="259138">
                  <c:v>56.047851235940598</c:v>
                </c:pt>
                <c:pt idx="259139">
                  <c:v>56.047928153930002</c:v>
                </c:pt>
                <c:pt idx="259140">
                  <c:v>56.048005071673202</c:v>
                </c:pt>
                <c:pt idx="259141">
                  <c:v>56.0480819891702</c:v>
                </c:pt>
                <c:pt idx="259142">
                  <c:v>56.048158906420902</c:v>
                </c:pt>
                <c:pt idx="259143">
                  <c:v>56.0482358234255</c:v>
                </c:pt>
                <c:pt idx="259144">
                  <c:v>56.048312740183903</c:v>
                </c:pt>
                <c:pt idx="259145">
                  <c:v>56.048389656696003</c:v>
                </c:pt>
                <c:pt idx="259146">
                  <c:v>56.0484665729619</c:v>
                </c:pt>
                <c:pt idx="259147">
                  <c:v>56.0485434889817</c:v>
                </c:pt>
                <c:pt idx="259148">
                  <c:v>56.048620404755198</c:v>
                </c:pt>
                <c:pt idx="259149">
                  <c:v>56.048697320282599</c:v>
                </c:pt>
                <c:pt idx="259150">
                  <c:v>56.048774235563698</c:v>
                </c:pt>
                <c:pt idx="259151">
                  <c:v>56.048851150598701</c:v>
                </c:pt>
                <c:pt idx="259152">
                  <c:v>56.0489280653874</c:v>
                </c:pt>
                <c:pt idx="259153">
                  <c:v>56.049004979929997</c:v>
                </c:pt>
                <c:pt idx="259154">
                  <c:v>56.049081894226298</c:v>
                </c:pt>
                <c:pt idx="259155">
                  <c:v>56.049158808276502</c:v>
                </c:pt>
                <c:pt idx="259156">
                  <c:v>56.049235722080397</c:v>
                </c:pt>
                <c:pt idx="259157">
                  <c:v>56.049312635638202</c:v>
                </c:pt>
                <c:pt idx="259158">
                  <c:v>56.049389548949797</c:v>
                </c:pt>
                <c:pt idx="259159">
                  <c:v>56.049466462015197</c:v>
                </c:pt>
                <c:pt idx="259160">
                  <c:v>56.0495433748344</c:v>
                </c:pt>
                <c:pt idx="259161">
                  <c:v>56.049620287407301</c:v>
                </c:pt>
                <c:pt idx="259162">
                  <c:v>56.049697199734197</c:v>
                </c:pt>
                <c:pt idx="259163">
                  <c:v>56.049774111814799</c:v>
                </c:pt>
                <c:pt idx="259164">
                  <c:v>56.049851023649197</c:v>
                </c:pt>
                <c:pt idx="259165">
                  <c:v>56.049927935237399</c:v>
                </c:pt>
                <c:pt idx="259166">
                  <c:v>56.050004846579498</c:v>
                </c:pt>
                <c:pt idx="259167">
                  <c:v>56.0500817576754</c:v>
                </c:pt>
                <c:pt idx="259168">
                  <c:v>56.0501586685251</c:v>
                </c:pt>
                <c:pt idx="259169">
                  <c:v>56.050235579128604</c:v>
                </c:pt>
                <c:pt idx="259170">
                  <c:v>56.050312489485897</c:v>
                </c:pt>
                <c:pt idx="259171">
                  <c:v>56.050389399597002</c:v>
                </c:pt>
                <c:pt idx="259172">
                  <c:v>56.050466309461903</c:v>
                </c:pt>
                <c:pt idx="259173">
                  <c:v>56.050543219080701</c:v>
                </c:pt>
                <c:pt idx="259174">
                  <c:v>56.050620128453303</c:v>
                </c:pt>
                <c:pt idx="259175">
                  <c:v>56.050697037579702</c:v>
                </c:pt>
                <c:pt idx="259176">
                  <c:v>56.050773946459898</c:v>
                </c:pt>
                <c:pt idx="259177">
                  <c:v>56.050850855093998</c:v>
                </c:pt>
                <c:pt idx="259178">
                  <c:v>56.050927763481901</c:v>
                </c:pt>
                <c:pt idx="259179">
                  <c:v>56.051004671623502</c:v>
                </c:pt>
                <c:pt idx="259180">
                  <c:v>56.051081579519099</c:v>
                </c:pt>
                <c:pt idx="259181">
                  <c:v>56.051158487168401</c:v>
                </c:pt>
                <c:pt idx="259182">
                  <c:v>56.051235394571599</c:v>
                </c:pt>
                <c:pt idx="259183">
                  <c:v>56.051312301728601</c:v>
                </c:pt>
                <c:pt idx="259184">
                  <c:v>56.051389208639399</c:v>
                </c:pt>
                <c:pt idx="259185">
                  <c:v>56.051466115304002</c:v>
                </c:pt>
                <c:pt idx="259186">
                  <c:v>56.051543021722502</c:v>
                </c:pt>
                <c:pt idx="259187">
                  <c:v>56.051619927894798</c:v>
                </c:pt>
                <c:pt idx="259188">
                  <c:v>56.051696833820998</c:v>
                </c:pt>
                <c:pt idx="259189">
                  <c:v>56.051773739500902</c:v>
                </c:pt>
                <c:pt idx="259190">
                  <c:v>56.051850644934703</c:v>
                </c:pt>
                <c:pt idx="259191">
                  <c:v>56.0519275501224</c:v>
                </c:pt>
                <c:pt idx="259192">
                  <c:v>56.052004455063802</c:v>
                </c:pt>
                <c:pt idx="259193">
                  <c:v>56.0520813597591</c:v>
                </c:pt>
                <c:pt idx="259194">
                  <c:v>56.052158264208302</c:v>
                </c:pt>
                <c:pt idx="259195">
                  <c:v>56.052235168411201</c:v>
                </c:pt>
                <c:pt idx="259196">
                  <c:v>56.052312072367997</c:v>
                </c:pt>
                <c:pt idx="259197">
                  <c:v>56.052388976078703</c:v>
                </c:pt>
                <c:pt idx="259198">
                  <c:v>56.052465879543199</c:v>
                </c:pt>
                <c:pt idx="259199">
                  <c:v>56.052542782761499</c:v>
                </c:pt>
                <c:pt idx="259200">
                  <c:v>56.052619685733703</c:v>
                </c:pt>
                <c:pt idx="259201">
                  <c:v>56.052696588459703</c:v>
                </c:pt>
                <c:pt idx="259202">
                  <c:v>56.052773490939501</c:v>
                </c:pt>
                <c:pt idx="259203">
                  <c:v>56.052850393173202</c:v>
                </c:pt>
                <c:pt idx="259204">
                  <c:v>56.0529272951607</c:v>
                </c:pt>
                <c:pt idx="259205">
                  <c:v>56.053004196902101</c:v>
                </c:pt>
                <c:pt idx="259206">
                  <c:v>56.0530810983973</c:v>
                </c:pt>
                <c:pt idx="259207">
                  <c:v>56.053157999646402</c:v>
                </c:pt>
                <c:pt idx="259208">
                  <c:v>56.053234900649301</c:v>
                </c:pt>
                <c:pt idx="259209">
                  <c:v>56.053311801405997</c:v>
                </c:pt>
                <c:pt idx="259210">
                  <c:v>56.053388701916603</c:v>
                </c:pt>
                <c:pt idx="259211">
                  <c:v>56.053465602181099</c:v>
                </c:pt>
                <c:pt idx="259212">
                  <c:v>56.053542502199399</c:v>
                </c:pt>
                <c:pt idx="259213">
                  <c:v>56.053619401971503</c:v>
                </c:pt>
                <c:pt idx="259214">
                  <c:v>56.053696301497503</c:v>
                </c:pt>
                <c:pt idx="259215">
                  <c:v>56.0537732007774</c:v>
                </c:pt>
                <c:pt idx="259216">
                  <c:v>56.0538500998111</c:v>
                </c:pt>
                <c:pt idx="259217">
                  <c:v>56.053926998598598</c:v>
                </c:pt>
                <c:pt idx="259218">
                  <c:v>56.054003897139999</c:v>
                </c:pt>
                <c:pt idx="259219">
                  <c:v>56.054080795435297</c:v>
                </c:pt>
                <c:pt idx="259220">
                  <c:v>56.054157693484399</c:v>
                </c:pt>
                <c:pt idx="259221">
                  <c:v>56.054234591287397</c:v>
                </c:pt>
                <c:pt idx="259222">
                  <c:v>56.054311488844199</c:v>
                </c:pt>
                <c:pt idx="259223">
                  <c:v>56.054388386154898</c:v>
                </c:pt>
                <c:pt idx="259224">
                  <c:v>56.0544652832195</c:v>
                </c:pt>
                <c:pt idx="259225">
                  <c:v>56.054542180037899</c:v>
                </c:pt>
                <c:pt idx="259226">
                  <c:v>56.054619076610102</c:v>
                </c:pt>
                <c:pt idx="259227">
                  <c:v>56.054695972936301</c:v>
                </c:pt>
                <c:pt idx="259228">
                  <c:v>56.054772869016297</c:v>
                </c:pt>
                <c:pt idx="259229">
                  <c:v>56.054849764850097</c:v>
                </c:pt>
                <c:pt idx="259230">
                  <c:v>56.0549266604378</c:v>
                </c:pt>
                <c:pt idx="259231">
                  <c:v>56.0550035557794</c:v>
                </c:pt>
                <c:pt idx="259232">
                  <c:v>56.055080450874897</c:v>
                </c:pt>
                <c:pt idx="259233">
                  <c:v>56.055157345724197</c:v>
                </c:pt>
                <c:pt idx="259234">
                  <c:v>56.055234240327302</c:v>
                </c:pt>
                <c:pt idx="259235">
                  <c:v>56.055311134684402</c:v>
                </c:pt>
                <c:pt idx="259236">
                  <c:v>56.055388028795299</c:v>
                </c:pt>
                <c:pt idx="259237">
                  <c:v>56.0554649226601</c:v>
                </c:pt>
                <c:pt idx="259238">
                  <c:v>56.055541816278698</c:v>
                </c:pt>
                <c:pt idx="259239">
                  <c:v>56.055618709651299</c:v>
                </c:pt>
                <c:pt idx="259240">
                  <c:v>56.055695602777703</c:v>
                </c:pt>
                <c:pt idx="259241">
                  <c:v>56.055772495657898</c:v>
                </c:pt>
                <c:pt idx="259242">
                  <c:v>56.055849388292103</c:v>
                </c:pt>
                <c:pt idx="259243">
                  <c:v>56.055926280680097</c:v>
                </c:pt>
                <c:pt idx="259244">
                  <c:v>56.056003172822003</c:v>
                </c:pt>
                <c:pt idx="259245">
                  <c:v>56.056080064717698</c:v>
                </c:pt>
                <c:pt idx="259246">
                  <c:v>56.056156956367403</c:v>
                </c:pt>
                <c:pt idx="259247">
                  <c:v>56.056233847770898</c:v>
                </c:pt>
                <c:pt idx="259248">
                  <c:v>56.056310738928303</c:v>
                </c:pt>
                <c:pt idx="259249">
                  <c:v>56.056387629839499</c:v>
                </c:pt>
                <c:pt idx="259250">
                  <c:v>56.056464520504697</c:v>
                </c:pt>
                <c:pt idx="259251">
                  <c:v>56.0565414109237</c:v>
                </c:pt>
                <c:pt idx="259252">
                  <c:v>56.056618301096599</c:v>
                </c:pt>
                <c:pt idx="259253">
                  <c:v>56.056695191023401</c:v>
                </c:pt>
                <c:pt idx="259254">
                  <c:v>56.0567720807041</c:v>
                </c:pt>
                <c:pt idx="259255">
                  <c:v>56.056848970138603</c:v>
                </c:pt>
                <c:pt idx="259256">
                  <c:v>56.056925859327102</c:v>
                </c:pt>
                <c:pt idx="259257">
                  <c:v>56.057002748269397</c:v>
                </c:pt>
                <c:pt idx="259258">
                  <c:v>56.057079636965597</c:v>
                </c:pt>
                <c:pt idx="259259">
                  <c:v>56.057156525415699</c:v>
                </c:pt>
                <c:pt idx="259260">
                  <c:v>56.057233413619699</c:v>
                </c:pt>
                <c:pt idx="259261">
                  <c:v>56.057310301577502</c:v>
                </c:pt>
                <c:pt idx="259262">
                  <c:v>56.057387189289301</c:v>
                </c:pt>
                <c:pt idx="259263">
                  <c:v>56.057464076754997</c:v>
                </c:pt>
                <c:pt idx="259264">
                  <c:v>56.057540963974503</c:v>
                </c:pt>
                <c:pt idx="259265">
                  <c:v>56.057617850947899</c:v>
                </c:pt>
                <c:pt idx="259266">
                  <c:v>56.057694737675199</c:v>
                </c:pt>
                <c:pt idx="259267">
                  <c:v>56.057771624156501</c:v>
                </c:pt>
                <c:pt idx="259268">
                  <c:v>56.057848510391601</c:v>
                </c:pt>
                <c:pt idx="259269">
                  <c:v>56.057925396380597</c:v>
                </c:pt>
                <c:pt idx="259270">
                  <c:v>56.058002282123397</c:v>
                </c:pt>
                <c:pt idx="259271">
                  <c:v>56.0580791676202</c:v>
                </c:pt>
                <c:pt idx="259272">
                  <c:v>56.058156052870899</c:v>
                </c:pt>
                <c:pt idx="259273">
                  <c:v>56.058232937875502</c:v>
                </c:pt>
                <c:pt idx="259274">
                  <c:v>56.058309822634001</c:v>
                </c:pt>
                <c:pt idx="259275">
                  <c:v>56.058386707146397</c:v>
                </c:pt>
                <c:pt idx="259276">
                  <c:v>56.058463591412703</c:v>
                </c:pt>
                <c:pt idx="259277">
                  <c:v>56.0585404754328</c:v>
                </c:pt>
                <c:pt idx="259278">
                  <c:v>56.058617359206899</c:v>
                </c:pt>
                <c:pt idx="259279">
                  <c:v>56.058694242734902</c:v>
                </c:pt>
                <c:pt idx="259280">
                  <c:v>56.058771126016801</c:v>
                </c:pt>
                <c:pt idx="259281">
                  <c:v>56.058848009052603</c:v>
                </c:pt>
                <c:pt idx="259282">
                  <c:v>56.058924891842302</c:v>
                </c:pt>
                <c:pt idx="259283">
                  <c:v>56.059001774385898</c:v>
                </c:pt>
                <c:pt idx="259284">
                  <c:v>56.059078656683397</c:v>
                </c:pt>
                <c:pt idx="259285">
                  <c:v>56.0591555387348</c:v>
                </c:pt>
                <c:pt idx="259286">
                  <c:v>56.059232420540098</c:v>
                </c:pt>
                <c:pt idx="259287">
                  <c:v>56.059309302099301</c:v>
                </c:pt>
                <c:pt idx="259288">
                  <c:v>56.059386183412499</c:v>
                </c:pt>
                <c:pt idx="259289">
                  <c:v>56.059463064479502</c:v>
                </c:pt>
                <c:pt idx="259290">
                  <c:v>56.0595399453005</c:v>
                </c:pt>
                <c:pt idx="259291">
                  <c:v>56.059616825875302</c:v>
                </c:pt>
                <c:pt idx="259292">
                  <c:v>56.059693706204101</c:v>
                </c:pt>
                <c:pt idx="259293">
                  <c:v>56.059770586286803</c:v>
                </c:pt>
                <c:pt idx="259294">
                  <c:v>56.059847466123401</c:v>
                </c:pt>
                <c:pt idx="259295">
                  <c:v>56.059924345713902</c:v>
                </c:pt>
                <c:pt idx="259296">
                  <c:v>56.0600012250584</c:v>
                </c:pt>
                <c:pt idx="259297">
                  <c:v>56.060078104156702</c:v>
                </c:pt>
                <c:pt idx="259298">
                  <c:v>56.060154983008999</c:v>
                </c:pt>
                <c:pt idx="259299">
                  <c:v>56.0602318616152</c:v>
                </c:pt>
                <c:pt idx="259300">
                  <c:v>56.060308739975298</c:v>
                </c:pt>
                <c:pt idx="259301">
                  <c:v>56.060385618089299</c:v>
                </c:pt>
                <c:pt idx="259302">
                  <c:v>56.060462495957204</c:v>
                </c:pt>
                <c:pt idx="259303">
                  <c:v>56.060539373579097</c:v>
                </c:pt>
                <c:pt idx="259304">
                  <c:v>56.060616250954901</c:v>
                </c:pt>
                <c:pt idx="259305">
                  <c:v>56.060693128084601</c:v>
                </c:pt>
                <c:pt idx="259306">
                  <c:v>56.060770004968198</c:v>
                </c:pt>
                <c:pt idx="259307">
                  <c:v>56.060846881605798</c:v>
                </c:pt>
                <c:pt idx="259308">
                  <c:v>56.060923757997301</c:v>
                </c:pt>
                <c:pt idx="259309">
                  <c:v>56.061000634142701</c:v>
                </c:pt>
                <c:pt idx="259310">
                  <c:v>56.061077510041997</c:v>
                </c:pt>
                <c:pt idx="259311">
                  <c:v>56.061154385695303</c:v>
                </c:pt>
                <c:pt idx="259312">
                  <c:v>56.061231261102499</c:v>
                </c:pt>
                <c:pt idx="259313">
                  <c:v>56.061308136263598</c:v>
                </c:pt>
                <c:pt idx="259314">
                  <c:v>56.061385011178601</c:v>
                </c:pt>
                <c:pt idx="259315">
                  <c:v>56.061461885847599</c:v>
                </c:pt>
                <c:pt idx="259316">
                  <c:v>56.061538760270501</c:v>
                </c:pt>
                <c:pt idx="259317">
                  <c:v>56.0616156344473</c:v>
                </c:pt>
                <c:pt idx="259318">
                  <c:v>56.061692508378101</c:v>
                </c:pt>
                <c:pt idx="259319">
                  <c:v>56.061769382062799</c:v>
                </c:pt>
                <c:pt idx="259320">
                  <c:v>56.061846255501401</c:v>
                </c:pt>
                <c:pt idx="259321">
                  <c:v>56.061923128693998</c:v>
                </c:pt>
                <c:pt idx="259322">
                  <c:v>56.062000001640499</c:v>
                </c:pt>
                <c:pt idx="259323">
                  <c:v>56.062076874341003</c:v>
                </c:pt>
                <c:pt idx="259324">
                  <c:v>56.062153746795403</c:v>
                </c:pt>
                <c:pt idx="259325">
                  <c:v>56.062230619003699</c:v>
                </c:pt>
                <c:pt idx="259326">
                  <c:v>56.0623074909659</c:v>
                </c:pt>
                <c:pt idx="259327">
                  <c:v>56.062384362682103</c:v>
                </c:pt>
                <c:pt idx="259328">
                  <c:v>56.062461234152302</c:v>
                </c:pt>
                <c:pt idx="259329">
                  <c:v>56.062538105376397</c:v>
                </c:pt>
                <c:pt idx="259330">
                  <c:v>56.062614976354403</c:v>
                </c:pt>
                <c:pt idx="259331">
                  <c:v>56.062691847086398</c:v>
                </c:pt>
                <c:pt idx="259332">
                  <c:v>56.062768717572297</c:v>
                </c:pt>
                <c:pt idx="259333">
                  <c:v>56.062845587812099</c:v>
                </c:pt>
                <c:pt idx="259334">
                  <c:v>56.062922457805897</c:v>
                </c:pt>
                <c:pt idx="259335">
                  <c:v>56.062999327553698</c:v>
                </c:pt>
                <c:pt idx="259336">
                  <c:v>56.063076197055402</c:v>
                </c:pt>
                <c:pt idx="259337">
                  <c:v>56.063153066311003</c:v>
                </c:pt>
                <c:pt idx="259338">
                  <c:v>56.063229935320599</c:v>
                </c:pt>
                <c:pt idx="259339">
                  <c:v>56.0633068040841</c:v>
                </c:pt>
                <c:pt idx="259340">
                  <c:v>56.063383672601603</c:v>
                </c:pt>
                <c:pt idx="259341">
                  <c:v>56.063460540873002</c:v>
                </c:pt>
                <c:pt idx="259342">
                  <c:v>56.063537408898398</c:v>
                </c:pt>
                <c:pt idx="259343">
                  <c:v>56.063614276677797</c:v>
                </c:pt>
                <c:pt idx="259344">
                  <c:v>56.063691144211099</c:v>
                </c:pt>
                <c:pt idx="259345">
                  <c:v>56.063768011498297</c:v>
                </c:pt>
                <c:pt idx="259346">
                  <c:v>56.063844878539498</c:v>
                </c:pt>
                <c:pt idx="259347">
                  <c:v>56.063921745334703</c:v>
                </c:pt>
                <c:pt idx="259348">
                  <c:v>56.063998611883797</c:v>
                </c:pt>
                <c:pt idx="259349">
                  <c:v>56.064075478186901</c:v>
                </c:pt>
                <c:pt idx="259350">
                  <c:v>56.064152344243901</c:v>
                </c:pt>
                <c:pt idx="259351">
                  <c:v>56.064229210054897</c:v>
                </c:pt>
                <c:pt idx="259352">
                  <c:v>56.064306075619797</c:v>
                </c:pt>
                <c:pt idx="259353">
                  <c:v>56.064382940938799</c:v>
                </c:pt>
                <c:pt idx="259354">
                  <c:v>56.064459806011598</c:v>
                </c:pt>
                <c:pt idx="259355">
                  <c:v>56.0645366708385</c:v>
                </c:pt>
                <c:pt idx="259356">
                  <c:v>56.064613535419198</c:v>
                </c:pt>
                <c:pt idx="259357">
                  <c:v>56.064690399753999</c:v>
                </c:pt>
                <c:pt idx="259358">
                  <c:v>56.064767263842697</c:v>
                </c:pt>
                <c:pt idx="259359">
                  <c:v>56.064844127685397</c:v>
                </c:pt>
                <c:pt idx="259360">
                  <c:v>56.064920991282101</c:v>
                </c:pt>
                <c:pt idx="259361">
                  <c:v>56.064997854632701</c:v>
                </c:pt>
                <c:pt idx="259362">
                  <c:v>56.065074717737303</c:v>
                </c:pt>
                <c:pt idx="259363">
                  <c:v>56.065151580595803</c:v>
                </c:pt>
                <c:pt idx="259364">
                  <c:v>56.065228443208298</c:v>
                </c:pt>
                <c:pt idx="259365">
                  <c:v>56.065305305574803</c:v>
                </c:pt>
                <c:pt idx="259366">
                  <c:v>56.065382167695297</c:v>
                </c:pt>
                <c:pt idx="259367">
                  <c:v>56.065459029569702</c:v>
                </c:pt>
                <c:pt idx="259368">
                  <c:v>56.065535891198103</c:v>
                </c:pt>
                <c:pt idx="259369">
                  <c:v>56.065612752580499</c:v>
                </c:pt>
                <c:pt idx="259370">
                  <c:v>56.065689613716899</c:v>
                </c:pt>
                <c:pt idx="259371">
                  <c:v>56.065766474607202</c:v>
                </c:pt>
                <c:pt idx="259372">
                  <c:v>56.0658433352515</c:v>
                </c:pt>
                <c:pt idx="259373">
                  <c:v>56.065920195649802</c:v>
                </c:pt>
                <c:pt idx="259374">
                  <c:v>56.065997055802001</c:v>
                </c:pt>
                <c:pt idx="259375">
                  <c:v>56.066073915708301</c:v>
                </c:pt>
                <c:pt idx="259376">
                  <c:v>56.066150775368499</c:v>
                </c:pt>
                <c:pt idx="259377">
                  <c:v>56.066227634782699</c:v>
                </c:pt>
                <c:pt idx="259378">
                  <c:v>56.066304493950803</c:v>
                </c:pt>
                <c:pt idx="259379">
                  <c:v>56.066381352873002</c:v>
                </c:pt>
                <c:pt idx="259380">
                  <c:v>56.066458211549097</c:v>
                </c:pt>
                <c:pt idx="259381">
                  <c:v>56.066535069979203</c:v>
                </c:pt>
                <c:pt idx="259382">
                  <c:v>56.066611928163297</c:v>
                </c:pt>
                <c:pt idx="259383">
                  <c:v>56.066688786101402</c:v>
                </c:pt>
                <c:pt idx="259384">
                  <c:v>56.066765643793502</c:v>
                </c:pt>
                <c:pt idx="259385">
                  <c:v>56.066842501239499</c:v>
                </c:pt>
                <c:pt idx="259386">
                  <c:v>56.066919358439499</c:v>
                </c:pt>
                <c:pt idx="259387">
                  <c:v>56.066996215393601</c:v>
                </c:pt>
                <c:pt idx="259388">
                  <c:v>56.0670730721016</c:v>
                </c:pt>
                <c:pt idx="259389">
                  <c:v>56.067149928563602</c:v>
                </c:pt>
                <c:pt idx="259390">
                  <c:v>56.067226784779599</c:v>
                </c:pt>
                <c:pt idx="259391">
                  <c:v>56.0673036407495</c:v>
                </c:pt>
                <c:pt idx="259392">
                  <c:v>56.067380496473497</c:v>
                </c:pt>
                <c:pt idx="259393">
                  <c:v>56.067457351951496</c:v>
                </c:pt>
                <c:pt idx="259394">
                  <c:v>56.0675342071834</c:v>
                </c:pt>
                <c:pt idx="259395">
                  <c:v>56.067611062169398</c:v>
                </c:pt>
                <c:pt idx="259396">
                  <c:v>56.0676879169093</c:v>
                </c:pt>
                <c:pt idx="259397">
                  <c:v>56.067764771403297</c:v>
                </c:pt>
                <c:pt idx="259398">
                  <c:v>56.067841625651198</c:v>
                </c:pt>
                <c:pt idx="259399">
                  <c:v>56.067918479653102</c:v>
                </c:pt>
                <c:pt idx="259400">
                  <c:v>56.067995333409002</c:v>
                </c:pt>
                <c:pt idx="259401">
                  <c:v>56.068072186918997</c:v>
                </c:pt>
                <c:pt idx="259402">
                  <c:v>56.068149040182902</c:v>
                </c:pt>
                <c:pt idx="259403">
                  <c:v>56.068225893200797</c:v>
                </c:pt>
                <c:pt idx="259404">
                  <c:v>56.068302745972701</c:v>
                </c:pt>
                <c:pt idx="259405">
                  <c:v>56.068379598498602</c:v>
                </c:pt>
                <c:pt idx="259406">
                  <c:v>56.068456450778598</c:v>
                </c:pt>
                <c:pt idx="259407">
                  <c:v>56.068533302812497</c:v>
                </c:pt>
                <c:pt idx="259408">
                  <c:v>56.0686101546004</c:v>
                </c:pt>
                <c:pt idx="259409">
                  <c:v>56.068687006142397</c:v>
                </c:pt>
                <c:pt idx="259410">
                  <c:v>56.068763857438299</c:v>
                </c:pt>
                <c:pt idx="259411">
                  <c:v>56.068840708488203</c:v>
                </c:pt>
                <c:pt idx="259412">
                  <c:v>56.068917559292203</c:v>
                </c:pt>
                <c:pt idx="259413">
                  <c:v>56.068994409850198</c:v>
                </c:pt>
                <c:pt idx="259414">
                  <c:v>56.069071260162097</c:v>
                </c:pt>
                <c:pt idx="259415">
                  <c:v>56.069148110228099</c:v>
                </c:pt>
                <c:pt idx="259416">
                  <c:v>56.069224960048103</c:v>
                </c:pt>
                <c:pt idx="259417">
                  <c:v>56.069301809622097</c:v>
                </c:pt>
                <c:pt idx="259418">
                  <c:v>56.0693786589501</c:v>
                </c:pt>
                <c:pt idx="259419">
                  <c:v>56.0694555080321</c:v>
                </c:pt>
                <c:pt idx="259420">
                  <c:v>56.069532356868201</c:v>
                </c:pt>
                <c:pt idx="259421">
                  <c:v>56.0696092054582</c:v>
                </c:pt>
                <c:pt idx="259422">
                  <c:v>56.0696860538023</c:v>
                </c:pt>
                <c:pt idx="259423">
                  <c:v>56.069762901900397</c:v>
                </c:pt>
                <c:pt idx="259424">
                  <c:v>56.069839749752397</c:v>
                </c:pt>
                <c:pt idx="259425">
                  <c:v>56.069916597358599</c:v>
                </c:pt>
                <c:pt idx="259426">
                  <c:v>56.069993444718698</c:v>
                </c:pt>
                <c:pt idx="259427">
                  <c:v>56.070070291832799</c:v>
                </c:pt>
                <c:pt idx="259428">
                  <c:v>56.070147138701003</c:v>
                </c:pt>
                <c:pt idx="259429">
                  <c:v>56.070223985323203</c:v>
                </c:pt>
                <c:pt idx="259430">
                  <c:v>56.070300831699399</c:v>
                </c:pt>
                <c:pt idx="259431">
                  <c:v>56.070377677829597</c:v>
                </c:pt>
                <c:pt idx="259432">
                  <c:v>56.070454523713899</c:v>
                </c:pt>
                <c:pt idx="259433">
                  <c:v>56.070531369352103</c:v>
                </c:pt>
                <c:pt idx="259434">
                  <c:v>56.070608214744396</c:v>
                </c:pt>
                <c:pt idx="259435">
                  <c:v>56.070685059890799</c:v>
                </c:pt>
                <c:pt idx="259436">
                  <c:v>56.070761904791098</c:v>
                </c:pt>
                <c:pt idx="259437">
                  <c:v>56.0708387494455</c:v>
                </c:pt>
                <c:pt idx="259438">
                  <c:v>56.070915593853897</c:v>
                </c:pt>
                <c:pt idx="259439">
                  <c:v>56.070992438016297</c:v>
                </c:pt>
                <c:pt idx="259440">
                  <c:v>56.0710692819328</c:v>
                </c:pt>
                <c:pt idx="259441">
                  <c:v>56.071146125603299</c:v>
                </c:pt>
                <c:pt idx="259442">
                  <c:v>56.071222969027801</c:v>
                </c:pt>
                <c:pt idx="259443">
                  <c:v>56.071299812206298</c:v>
                </c:pt>
                <c:pt idx="259444">
                  <c:v>56.071376655138899</c:v>
                </c:pt>
                <c:pt idx="259445">
                  <c:v>56.071453497825502</c:v>
                </c:pt>
                <c:pt idx="259446">
                  <c:v>56.0715303402662</c:v>
                </c:pt>
                <c:pt idx="259447">
                  <c:v>56.071607182460802</c:v>
                </c:pt>
                <c:pt idx="259448">
                  <c:v>56.071684024409599</c:v>
                </c:pt>
                <c:pt idx="259449">
                  <c:v>56.071760866112299</c:v>
                </c:pt>
                <c:pt idx="259450">
                  <c:v>56.071837707569102</c:v>
                </c:pt>
                <c:pt idx="259451">
                  <c:v>56.071914548779901</c:v>
                </c:pt>
                <c:pt idx="259452">
                  <c:v>56.071991389744802</c:v>
                </c:pt>
                <c:pt idx="259453">
                  <c:v>56.072068230463699</c:v>
                </c:pt>
                <c:pt idx="259454">
                  <c:v>56.0721450709366</c:v>
                </c:pt>
                <c:pt idx="259455">
                  <c:v>56.072221911163602</c:v>
                </c:pt>
                <c:pt idx="259456">
                  <c:v>56.072298751144601</c:v>
                </c:pt>
                <c:pt idx="259457">
                  <c:v>56.072375590879702</c:v>
                </c:pt>
                <c:pt idx="259458">
                  <c:v>56.072452430368799</c:v>
                </c:pt>
                <c:pt idx="259459">
                  <c:v>56.072529269611998</c:v>
                </c:pt>
                <c:pt idx="259460">
                  <c:v>56.0726061086092</c:v>
                </c:pt>
                <c:pt idx="259461">
                  <c:v>56.072682947360398</c:v>
                </c:pt>
                <c:pt idx="259462">
                  <c:v>56.072759785865699</c:v>
                </c:pt>
                <c:pt idx="259463">
                  <c:v>56.072836624125003</c:v>
                </c:pt>
                <c:pt idx="259464">
                  <c:v>56.072913462138402</c:v>
                </c:pt>
                <c:pt idx="259465">
                  <c:v>56.072990299905797</c:v>
                </c:pt>
                <c:pt idx="259466">
                  <c:v>56.073067137427302</c:v>
                </c:pt>
                <c:pt idx="259467">
                  <c:v>56.073143974702802</c:v>
                </c:pt>
                <c:pt idx="259468">
                  <c:v>56.073220811732398</c:v>
                </c:pt>
                <c:pt idx="259469">
                  <c:v>56.073297648516103</c:v>
                </c:pt>
                <c:pt idx="259470">
                  <c:v>56.073374485053698</c:v>
                </c:pt>
                <c:pt idx="259471">
                  <c:v>56.073451321345502</c:v>
                </c:pt>
                <c:pt idx="259472">
                  <c:v>56.073528157391301</c:v>
                </c:pt>
                <c:pt idx="259473">
                  <c:v>56.073604993191097</c:v>
                </c:pt>
                <c:pt idx="259474">
                  <c:v>56.073681828745002</c:v>
                </c:pt>
                <c:pt idx="259475">
                  <c:v>56.073758664053003</c:v>
                </c:pt>
                <c:pt idx="259476">
                  <c:v>56.073835499114999</c:v>
                </c:pt>
                <c:pt idx="259477">
                  <c:v>56.073912333931098</c:v>
                </c:pt>
                <c:pt idx="259478">
                  <c:v>56.0739891685012</c:v>
                </c:pt>
                <c:pt idx="259479">
                  <c:v>56.074066002825397</c:v>
                </c:pt>
                <c:pt idx="259480">
                  <c:v>56.074142836903697</c:v>
                </c:pt>
                <c:pt idx="259481">
                  <c:v>56.074219670735999</c:v>
                </c:pt>
                <c:pt idx="259482">
                  <c:v>56.074296504322298</c:v>
                </c:pt>
                <c:pt idx="259483">
                  <c:v>56.074373337662799</c:v>
                </c:pt>
                <c:pt idx="259484">
                  <c:v>56.074450170757302</c:v>
                </c:pt>
                <c:pt idx="259485">
                  <c:v>56.074527003605802</c:v>
                </c:pt>
                <c:pt idx="259486">
                  <c:v>56.074603836208503</c:v>
                </c:pt>
                <c:pt idx="259487">
                  <c:v>56.0746806685652</c:v>
                </c:pt>
                <c:pt idx="259488">
                  <c:v>56.074757500675901</c:v>
                </c:pt>
                <c:pt idx="259489">
                  <c:v>56.074834332540703</c:v>
                </c:pt>
                <c:pt idx="259490">
                  <c:v>56.074911164159602</c:v>
                </c:pt>
                <c:pt idx="259491">
                  <c:v>56.074987995532602</c:v>
                </c:pt>
                <c:pt idx="259492">
                  <c:v>56.075064826659599</c:v>
                </c:pt>
                <c:pt idx="259493">
                  <c:v>56.075141657540698</c:v>
                </c:pt>
                <c:pt idx="259494">
                  <c:v>56.075218488175899</c:v>
                </c:pt>
                <c:pt idx="259495">
                  <c:v>56.075295318565203</c:v>
                </c:pt>
                <c:pt idx="259496">
                  <c:v>56.075372148708503</c:v>
                </c:pt>
                <c:pt idx="259497">
                  <c:v>56.075448978605898</c:v>
                </c:pt>
                <c:pt idx="259498">
                  <c:v>56.075525808257296</c:v>
                </c:pt>
                <c:pt idx="259499">
                  <c:v>56.075602637662897</c:v>
                </c:pt>
                <c:pt idx="259500">
                  <c:v>56.0756794668225</c:v>
                </c:pt>
                <c:pt idx="259501">
                  <c:v>56.075756295736198</c:v>
                </c:pt>
                <c:pt idx="259502">
                  <c:v>56.075833124403999</c:v>
                </c:pt>
                <c:pt idx="259503">
                  <c:v>56.075909952825803</c:v>
                </c:pt>
                <c:pt idx="259504">
                  <c:v>56.075986781001802</c:v>
                </c:pt>
                <c:pt idx="259505">
                  <c:v>56.076063608931797</c:v>
                </c:pt>
                <c:pt idx="259506">
                  <c:v>56.076140436615901</c:v>
                </c:pt>
                <c:pt idx="259507">
                  <c:v>56.076217264054002</c:v>
                </c:pt>
                <c:pt idx="259508">
                  <c:v>56.076294091246297</c:v>
                </c:pt>
                <c:pt idx="259509">
                  <c:v>56.076370918192602</c:v>
                </c:pt>
                <c:pt idx="259510">
                  <c:v>56.076447744893102</c:v>
                </c:pt>
                <c:pt idx="259511">
                  <c:v>56.076524571347598</c:v>
                </c:pt>
                <c:pt idx="259512">
                  <c:v>56.076601397556097</c:v>
                </c:pt>
                <c:pt idx="259513">
                  <c:v>56.076678223518797</c:v>
                </c:pt>
                <c:pt idx="259514">
                  <c:v>56.076755049235601</c:v>
                </c:pt>
                <c:pt idx="259515">
                  <c:v>56.0768318747064</c:v>
                </c:pt>
                <c:pt idx="259516">
                  <c:v>56.076908699931401</c:v>
                </c:pt>
                <c:pt idx="259517">
                  <c:v>56.076985524910398</c:v>
                </c:pt>
                <c:pt idx="259518">
                  <c:v>56.077062349643498</c:v>
                </c:pt>
                <c:pt idx="259519">
                  <c:v>56.077139174130799</c:v>
                </c:pt>
                <c:pt idx="259520">
                  <c:v>56.077215998372097</c:v>
                </c:pt>
                <c:pt idx="259521">
                  <c:v>56.077292822367497</c:v>
                </c:pt>
                <c:pt idx="259522">
                  <c:v>56.0773696461169</c:v>
                </c:pt>
                <c:pt idx="259523">
                  <c:v>56.077446469620497</c:v>
                </c:pt>
                <c:pt idx="259524">
                  <c:v>56.077523292878197</c:v>
                </c:pt>
                <c:pt idx="259525">
                  <c:v>56.07760011589</c:v>
                </c:pt>
                <c:pt idx="259526">
                  <c:v>56.077676938655799</c:v>
                </c:pt>
                <c:pt idx="259527">
                  <c:v>56.077753761175799</c:v>
                </c:pt>
                <c:pt idx="259528">
                  <c:v>56.077830583449902</c:v>
                </c:pt>
                <c:pt idx="259529">
                  <c:v>56.077907405478001</c:v>
                </c:pt>
                <c:pt idx="259530">
                  <c:v>56.077984227260302</c:v>
                </c:pt>
                <c:pt idx="259531">
                  <c:v>56.078061048796698</c:v>
                </c:pt>
                <c:pt idx="259532">
                  <c:v>56.078137870087097</c:v>
                </c:pt>
                <c:pt idx="259533">
                  <c:v>56.078214691131699</c:v>
                </c:pt>
                <c:pt idx="259534">
                  <c:v>56.078291511930402</c:v>
                </c:pt>
                <c:pt idx="259535">
                  <c:v>56.078368332483102</c:v>
                </c:pt>
                <c:pt idx="259536">
                  <c:v>56.078445152790003</c:v>
                </c:pt>
                <c:pt idx="259537">
                  <c:v>56.078521972851</c:v>
                </c:pt>
                <c:pt idx="259538">
                  <c:v>56.078598792666099</c:v>
                </c:pt>
                <c:pt idx="259539">
                  <c:v>56.078675612235301</c:v>
                </c:pt>
                <c:pt idx="259540">
                  <c:v>56.078752431558598</c:v>
                </c:pt>
                <c:pt idx="259541">
                  <c:v>56.078829250635998</c:v>
                </c:pt>
                <c:pt idx="259542">
                  <c:v>56.0789060694675</c:v>
                </c:pt>
                <c:pt idx="259543">
                  <c:v>56.078982888053197</c:v>
                </c:pt>
                <c:pt idx="259544">
                  <c:v>56.079059706392897</c:v>
                </c:pt>
                <c:pt idx="259545">
                  <c:v>56.079136524486699</c:v>
                </c:pt>
                <c:pt idx="259546">
                  <c:v>56.079213342334697</c:v>
                </c:pt>
                <c:pt idx="259547">
                  <c:v>56.079290159936797</c:v>
                </c:pt>
                <c:pt idx="259548">
                  <c:v>56.079366977292999</c:v>
                </c:pt>
                <c:pt idx="259549">
                  <c:v>56.079443794403304</c:v>
                </c:pt>
                <c:pt idx="259550">
                  <c:v>56.079520611267696</c:v>
                </c:pt>
                <c:pt idx="259551">
                  <c:v>56.079597427886199</c:v>
                </c:pt>
                <c:pt idx="259552">
                  <c:v>56.079674244258896</c:v>
                </c:pt>
                <c:pt idx="259553">
                  <c:v>56.079751060385597</c:v>
                </c:pt>
                <c:pt idx="259554">
                  <c:v>56.079827876266499</c:v>
                </c:pt>
                <c:pt idx="259555">
                  <c:v>56.079904691901497</c:v>
                </c:pt>
                <c:pt idx="259556">
                  <c:v>56.079981507290697</c:v>
                </c:pt>
                <c:pt idx="259557">
                  <c:v>56.080058322433899</c:v>
                </c:pt>
                <c:pt idx="259558">
                  <c:v>56.080135137331297</c:v>
                </c:pt>
                <c:pt idx="259559">
                  <c:v>56.080211951982797</c:v>
                </c:pt>
                <c:pt idx="259560">
                  <c:v>56.080288766388399</c:v>
                </c:pt>
                <c:pt idx="259561">
                  <c:v>56.080365580548097</c:v>
                </c:pt>
                <c:pt idx="259562">
                  <c:v>56.080442394461997</c:v>
                </c:pt>
                <c:pt idx="259563">
                  <c:v>56.080519208129999</c:v>
                </c:pt>
                <c:pt idx="259564">
                  <c:v>56.080596021552097</c:v>
                </c:pt>
                <c:pt idx="259565">
                  <c:v>56.080672834728297</c:v>
                </c:pt>
                <c:pt idx="259566">
                  <c:v>56.080749647658699</c:v>
                </c:pt>
                <c:pt idx="259567">
                  <c:v>56.080826460343197</c:v>
                </c:pt>
                <c:pt idx="259568">
                  <c:v>56.080903272781804</c:v>
                </c:pt>
                <c:pt idx="259569">
                  <c:v>56.080980084974598</c:v>
                </c:pt>
                <c:pt idx="259570">
                  <c:v>56.081056896921503</c:v>
                </c:pt>
                <c:pt idx="259571">
                  <c:v>56.081133708622502</c:v>
                </c:pt>
                <c:pt idx="259572">
                  <c:v>56.081210520077697</c:v>
                </c:pt>
                <c:pt idx="259573">
                  <c:v>56.081287331286902</c:v>
                </c:pt>
                <c:pt idx="259574">
                  <c:v>56.081364142250401</c:v>
                </c:pt>
                <c:pt idx="259575">
                  <c:v>56.081440952967903</c:v>
                </c:pt>
                <c:pt idx="259576">
                  <c:v>56.081517763439599</c:v>
                </c:pt>
                <c:pt idx="259577">
                  <c:v>56.081594573665399</c:v>
                </c:pt>
                <c:pt idx="259578">
                  <c:v>56.0816713836454</c:v>
                </c:pt>
                <c:pt idx="259579">
                  <c:v>56.081748193379497</c:v>
                </c:pt>
                <c:pt idx="259580">
                  <c:v>56.081825002867802</c:v>
                </c:pt>
                <c:pt idx="259581">
                  <c:v>56.081901812110203</c:v>
                </c:pt>
                <c:pt idx="259582">
                  <c:v>56.0819786211067</c:v>
                </c:pt>
                <c:pt idx="259583">
                  <c:v>56.082055429857299</c:v>
                </c:pt>
                <c:pt idx="259584">
                  <c:v>56.082132238362099</c:v>
                </c:pt>
                <c:pt idx="259585">
                  <c:v>56.082209046621102</c:v>
                </c:pt>
                <c:pt idx="259586">
                  <c:v>56.0822858546342</c:v>
                </c:pt>
                <c:pt idx="259587">
                  <c:v>56.082362662401401</c:v>
                </c:pt>
                <c:pt idx="259588">
                  <c:v>56.082439469922797</c:v>
                </c:pt>
                <c:pt idx="259589">
                  <c:v>56.082516277198302</c:v>
                </c:pt>
                <c:pt idx="259590">
                  <c:v>56.082593084228002</c:v>
                </c:pt>
                <c:pt idx="259591">
                  <c:v>56.082669891011797</c:v>
                </c:pt>
                <c:pt idx="259592">
                  <c:v>56.082746697549801</c:v>
                </c:pt>
                <c:pt idx="259593">
                  <c:v>56.082823503841901</c:v>
                </c:pt>
                <c:pt idx="259594">
                  <c:v>56.082900309888203</c:v>
                </c:pt>
                <c:pt idx="259595">
                  <c:v>56.0829771156886</c:v>
                </c:pt>
                <c:pt idx="259596">
                  <c:v>56.083053921243199</c:v>
                </c:pt>
                <c:pt idx="259597">
                  <c:v>56.0831307265519</c:v>
                </c:pt>
                <c:pt idx="259598">
                  <c:v>56.083207531614804</c:v>
                </c:pt>
                <c:pt idx="259599">
                  <c:v>56.083284336431802</c:v>
                </c:pt>
                <c:pt idx="259600">
                  <c:v>56.083361141003003</c:v>
                </c:pt>
                <c:pt idx="259601">
                  <c:v>56.083437945328299</c:v>
                </c:pt>
                <c:pt idx="259602">
                  <c:v>56.083514749407797</c:v>
                </c:pt>
                <c:pt idx="259603">
                  <c:v>56.083591553241497</c:v>
                </c:pt>
                <c:pt idx="259604">
                  <c:v>56.0836683568293</c:v>
                </c:pt>
                <c:pt idx="259605">
                  <c:v>56.083745160171297</c:v>
                </c:pt>
                <c:pt idx="259606">
                  <c:v>56.083821963267397</c:v>
                </c:pt>
                <c:pt idx="259607">
                  <c:v>56.083898766117699</c:v>
                </c:pt>
                <c:pt idx="259608">
                  <c:v>56.083975568722202</c:v>
                </c:pt>
                <c:pt idx="259609">
                  <c:v>56.084052371080801</c:v>
                </c:pt>
                <c:pt idx="259610">
                  <c:v>56.084129173193503</c:v>
                </c:pt>
                <c:pt idx="259611">
                  <c:v>56.084205975060499</c:v>
                </c:pt>
                <c:pt idx="259612">
                  <c:v>56.084282776681597</c:v>
                </c:pt>
                <c:pt idx="259613">
                  <c:v>56.084359578056898</c:v>
                </c:pt>
                <c:pt idx="259614">
                  <c:v>56.0844363791863</c:v>
                </c:pt>
                <c:pt idx="259615">
                  <c:v>56.084513180069898</c:v>
                </c:pt>
                <c:pt idx="259616">
                  <c:v>56.084589980707698</c:v>
                </c:pt>
                <c:pt idx="259617">
                  <c:v>56.0846667810996</c:v>
                </c:pt>
                <c:pt idx="259618">
                  <c:v>56.084743581245696</c:v>
                </c:pt>
                <c:pt idx="259619">
                  <c:v>56.084820381146002</c:v>
                </c:pt>
                <c:pt idx="259620">
                  <c:v>56.084897180800397</c:v>
                </c:pt>
                <c:pt idx="259621">
                  <c:v>56.084973980209</c:v>
                </c:pt>
                <c:pt idx="259622">
                  <c:v>56.085050779371798</c:v>
                </c:pt>
                <c:pt idx="259623">
                  <c:v>56.085127578288798</c:v>
                </c:pt>
                <c:pt idx="259624">
                  <c:v>56.085204376959901</c:v>
                </c:pt>
                <c:pt idx="259625">
                  <c:v>56.085281175385198</c:v>
                </c:pt>
                <c:pt idx="259626">
                  <c:v>56.085357973564697</c:v>
                </c:pt>
                <c:pt idx="259627">
                  <c:v>56.085434771498399</c:v>
                </c:pt>
                <c:pt idx="259628">
                  <c:v>56.085511569186203</c:v>
                </c:pt>
                <c:pt idx="259629">
                  <c:v>56.085588366628201</c:v>
                </c:pt>
                <c:pt idx="259630">
                  <c:v>56.085665163824402</c:v>
                </c:pt>
                <c:pt idx="259631">
                  <c:v>56.085741960774797</c:v>
                </c:pt>
                <c:pt idx="259632">
                  <c:v>56.085818757479302</c:v>
                </c:pt>
                <c:pt idx="259633">
                  <c:v>56.085895553938002</c:v>
                </c:pt>
                <c:pt idx="259634">
                  <c:v>56.085972350150897</c:v>
                </c:pt>
                <c:pt idx="259635">
                  <c:v>56.086049146118</c:v>
                </c:pt>
                <c:pt idx="259636">
                  <c:v>56.086125941839299</c:v>
                </c:pt>
                <c:pt idx="259637">
                  <c:v>56.0862027373148</c:v>
                </c:pt>
                <c:pt idx="259638">
                  <c:v>56.086279532544403</c:v>
                </c:pt>
                <c:pt idx="259639">
                  <c:v>56.0863563275283</c:v>
                </c:pt>
                <c:pt idx="259640">
                  <c:v>56.0864331222663</c:v>
                </c:pt>
                <c:pt idx="259641">
                  <c:v>56.086509916758502</c:v>
                </c:pt>
                <c:pt idx="259642">
                  <c:v>56.086586711004898</c:v>
                </c:pt>
                <c:pt idx="259643">
                  <c:v>56.086663505005397</c:v>
                </c:pt>
                <c:pt idx="259644">
                  <c:v>56.086740298760198</c:v>
                </c:pt>
                <c:pt idx="259645">
                  <c:v>56.0868170922692</c:v>
                </c:pt>
                <c:pt idx="259646">
                  <c:v>56.086893885532298</c:v>
                </c:pt>
                <c:pt idx="259647">
                  <c:v>56.086970678549697</c:v>
                </c:pt>
                <c:pt idx="259648">
                  <c:v>56.087047471321199</c:v>
                </c:pt>
                <c:pt idx="259649">
                  <c:v>56.087124263846903</c:v>
                </c:pt>
                <c:pt idx="259650">
                  <c:v>56.087201056126801</c:v>
                </c:pt>
                <c:pt idx="259651">
                  <c:v>56.087277848161001</c:v>
                </c:pt>
                <c:pt idx="259652">
                  <c:v>56.087354639949297</c:v>
                </c:pt>
                <c:pt idx="259653">
                  <c:v>56.087431431491801</c:v>
                </c:pt>
                <c:pt idx="259654">
                  <c:v>56.0875082227885</c:v>
                </c:pt>
                <c:pt idx="259655">
                  <c:v>56.087585013839401</c:v>
                </c:pt>
                <c:pt idx="259656">
                  <c:v>56.087661804644497</c:v>
                </c:pt>
                <c:pt idx="259657">
                  <c:v>56.087738595203803</c:v>
                </c:pt>
                <c:pt idx="259658">
                  <c:v>56.087815385517303</c:v>
                </c:pt>
                <c:pt idx="259659">
                  <c:v>56.087892175584997</c:v>
                </c:pt>
                <c:pt idx="259660">
                  <c:v>56.087968965406901</c:v>
                </c:pt>
                <c:pt idx="259661">
                  <c:v>56.088045754983</c:v>
                </c:pt>
                <c:pt idx="259662">
                  <c:v>56.0881225443133</c:v>
                </c:pt>
                <c:pt idx="259663">
                  <c:v>56.088199333397803</c:v>
                </c:pt>
                <c:pt idx="259664">
                  <c:v>56.0882761222365</c:v>
                </c:pt>
                <c:pt idx="259665">
                  <c:v>56.088352910829499</c:v>
                </c:pt>
                <c:pt idx="259666">
                  <c:v>56.088429699176601</c:v>
                </c:pt>
                <c:pt idx="259667">
                  <c:v>56.088506487277897</c:v>
                </c:pt>
                <c:pt idx="259668">
                  <c:v>56.088583275133502</c:v>
                </c:pt>
                <c:pt idx="259669">
                  <c:v>56.088660062743202</c:v>
                </c:pt>
                <c:pt idx="259670">
                  <c:v>56.088736850107203</c:v>
                </c:pt>
                <c:pt idx="259671">
                  <c:v>56.0888136372254</c:v>
                </c:pt>
                <c:pt idx="259672">
                  <c:v>56.088890424097798</c:v>
                </c:pt>
                <c:pt idx="259673">
                  <c:v>56.088967210724398</c:v>
                </c:pt>
                <c:pt idx="259674">
                  <c:v>56.0890439971052</c:v>
                </c:pt>
                <c:pt idx="259675">
                  <c:v>56.089120783240197</c:v>
                </c:pt>
                <c:pt idx="259676">
                  <c:v>56.089197569129396</c:v>
                </c:pt>
                <c:pt idx="259677">
                  <c:v>56.089274354772897</c:v>
                </c:pt>
                <c:pt idx="259678">
                  <c:v>56.089351140170599</c:v>
                </c:pt>
                <c:pt idx="259679">
                  <c:v>56.089427925322497</c:v>
                </c:pt>
                <c:pt idx="259680">
                  <c:v>56.089504710228603</c:v>
                </c:pt>
                <c:pt idx="259681">
                  <c:v>56.089581494888897</c:v>
                </c:pt>
                <c:pt idx="259682">
                  <c:v>56.0896582793034</c:v>
                </c:pt>
                <c:pt idx="259683">
                  <c:v>56.089735063472197</c:v>
                </c:pt>
                <c:pt idx="259684">
                  <c:v>56.089811847395197</c:v>
                </c:pt>
                <c:pt idx="259685">
                  <c:v>56.089888631072398</c:v>
                </c:pt>
                <c:pt idx="259686">
                  <c:v>56.089965414503801</c:v>
                </c:pt>
                <c:pt idx="259687">
                  <c:v>56.090042197689399</c:v>
                </c:pt>
                <c:pt idx="259688">
                  <c:v>56.090118980629299</c:v>
                </c:pt>
                <c:pt idx="259689">
                  <c:v>56.090195763323401</c:v>
                </c:pt>
                <c:pt idx="259690">
                  <c:v>56.090272545771697</c:v>
                </c:pt>
                <c:pt idx="259691">
                  <c:v>56.090349327974302</c:v>
                </c:pt>
                <c:pt idx="259692">
                  <c:v>56.090426109931101</c:v>
                </c:pt>
                <c:pt idx="259693">
                  <c:v>56.090502891642103</c:v>
                </c:pt>
                <c:pt idx="259694">
                  <c:v>56.0905796731073</c:v>
                </c:pt>
                <c:pt idx="259695">
                  <c:v>56.090656454326798</c:v>
                </c:pt>
                <c:pt idx="259696">
                  <c:v>56.090733235300497</c:v>
                </c:pt>
                <c:pt idx="259697">
                  <c:v>56.090810016028399</c:v>
                </c:pt>
                <c:pt idx="259698">
                  <c:v>56.090886796510503</c:v>
                </c:pt>
                <c:pt idx="259699">
                  <c:v>56.090963576746901</c:v>
                </c:pt>
                <c:pt idx="259700">
                  <c:v>56.091040356737601</c:v>
                </c:pt>
                <c:pt idx="259701">
                  <c:v>56.091117136482403</c:v>
                </c:pt>
                <c:pt idx="259702">
                  <c:v>56.091193915981499</c:v>
                </c:pt>
                <c:pt idx="259703">
                  <c:v>56.091270695234797</c:v>
                </c:pt>
                <c:pt idx="259704">
                  <c:v>56.091347474242397</c:v>
                </c:pt>
                <c:pt idx="259705">
                  <c:v>56.091424253004199</c:v>
                </c:pt>
                <c:pt idx="259706">
                  <c:v>56.091501031520203</c:v>
                </c:pt>
                <c:pt idx="259707">
                  <c:v>56.0915778097905</c:v>
                </c:pt>
                <c:pt idx="259708">
                  <c:v>56.091654587815</c:v>
                </c:pt>
                <c:pt idx="259709">
                  <c:v>56.091731365593802</c:v>
                </c:pt>
                <c:pt idx="259710">
                  <c:v>56.091808143126798</c:v>
                </c:pt>
                <c:pt idx="259711">
                  <c:v>56.091884920414003</c:v>
                </c:pt>
                <c:pt idx="259712">
                  <c:v>56.091961697455503</c:v>
                </c:pt>
                <c:pt idx="259713">
                  <c:v>56.092038474251197</c:v>
                </c:pt>
                <c:pt idx="259714">
                  <c:v>56.0921152508012</c:v>
                </c:pt>
                <c:pt idx="259715">
                  <c:v>56.092192027105398</c:v>
                </c:pt>
                <c:pt idx="259716">
                  <c:v>56.092268803163897</c:v>
                </c:pt>
                <c:pt idx="259717">
                  <c:v>56.092345578976598</c:v>
                </c:pt>
                <c:pt idx="259718">
                  <c:v>56.092422354543501</c:v>
                </c:pt>
                <c:pt idx="259719">
                  <c:v>56.092499129864798</c:v>
                </c:pt>
                <c:pt idx="259720">
                  <c:v>56.092575904940198</c:v>
                </c:pt>
                <c:pt idx="259721">
                  <c:v>56.092652679769898</c:v>
                </c:pt>
                <c:pt idx="259722">
                  <c:v>56.092729454353901</c:v>
                </c:pt>
                <c:pt idx="259723">
                  <c:v>56.092806228692098</c:v>
                </c:pt>
                <c:pt idx="259724">
                  <c:v>56.092883002784497</c:v>
                </c:pt>
                <c:pt idx="259725">
                  <c:v>56.092959776631197</c:v>
                </c:pt>
                <c:pt idx="259726">
                  <c:v>56.093036550232199</c:v>
                </c:pt>
                <c:pt idx="259727">
                  <c:v>56.093113323587403</c:v>
                </c:pt>
                <c:pt idx="259728">
                  <c:v>56.093190096696901</c:v>
                </c:pt>
                <c:pt idx="259729">
                  <c:v>56.093266869560601</c:v>
                </c:pt>
                <c:pt idx="259730">
                  <c:v>56.093343642178603</c:v>
                </c:pt>
                <c:pt idx="259731">
                  <c:v>56.093420414550899</c:v>
                </c:pt>
                <c:pt idx="259732">
                  <c:v>56.093497186677403</c:v>
                </c:pt>
                <c:pt idx="259733">
                  <c:v>56.093573958558103</c:v>
                </c:pt>
                <c:pt idx="259734">
                  <c:v>56.093650730193097</c:v>
                </c:pt>
                <c:pt idx="259735">
                  <c:v>56.0937275015824</c:v>
                </c:pt>
                <c:pt idx="259736">
                  <c:v>56.093804272725997</c:v>
                </c:pt>
                <c:pt idx="259737">
                  <c:v>56.093881043623803</c:v>
                </c:pt>
                <c:pt idx="259738">
                  <c:v>56.093957814275797</c:v>
                </c:pt>
                <c:pt idx="259739">
                  <c:v>56.094034584682198</c:v>
                </c:pt>
                <c:pt idx="259740">
                  <c:v>56.094111354842802</c:v>
                </c:pt>
                <c:pt idx="259741">
                  <c:v>56.094188124757601</c:v>
                </c:pt>
                <c:pt idx="259742">
                  <c:v>56.0942648944268</c:v>
                </c:pt>
                <c:pt idx="259743">
                  <c:v>56.094341663850201</c:v>
                </c:pt>
                <c:pt idx="259744">
                  <c:v>56.094418433027798</c:v>
                </c:pt>
                <c:pt idx="259745">
                  <c:v>56.094495201959802</c:v>
                </c:pt>
                <c:pt idx="259746">
                  <c:v>56.094571970646001</c:v>
                </c:pt>
                <c:pt idx="259747">
                  <c:v>56.094648739086402</c:v>
                </c:pt>
                <c:pt idx="259748">
                  <c:v>56.094725507281197</c:v>
                </c:pt>
                <c:pt idx="259749">
                  <c:v>56.094802275230201</c:v>
                </c:pt>
                <c:pt idx="259750">
                  <c:v>56.094879042933499</c:v>
                </c:pt>
                <c:pt idx="259751">
                  <c:v>56.094955810391099</c:v>
                </c:pt>
                <c:pt idx="259752">
                  <c:v>56.0950325776029</c:v>
                </c:pt>
                <c:pt idx="259753">
                  <c:v>56.095109344569003</c:v>
                </c:pt>
                <c:pt idx="259754">
                  <c:v>56.095186111289401</c:v>
                </c:pt>
                <c:pt idx="259755">
                  <c:v>56.0952628777641</c:v>
                </c:pt>
                <c:pt idx="259756">
                  <c:v>56.095339643993</c:v>
                </c:pt>
                <c:pt idx="259757">
                  <c:v>56.095416409976202</c:v>
                </c:pt>
                <c:pt idx="259758">
                  <c:v>56.095493175713699</c:v>
                </c:pt>
                <c:pt idx="259759">
                  <c:v>56.095569941205497</c:v>
                </c:pt>
                <c:pt idx="259760">
                  <c:v>56.095646706451603</c:v>
                </c:pt>
                <c:pt idx="259761">
                  <c:v>56.095723471451898</c:v>
                </c:pt>
                <c:pt idx="259762">
                  <c:v>56.0958002362065</c:v>
                </c:pt>
                <c:pt idx="259763">
                  <c:v>56.095877000715397</c:v>
                </c:pt>
                <c:pt idx="259764">
                  <c:v>56.095953764978603</c:v>
                </c:pt>
                <c:pt idx="259765">
                  <c:v>56.096030528996103</c:v>
                </c:pt>
                <c:pt idx="259766">
                  <c:v>56.096107292767897</c:v>
                </c:pt>
                <c:pt idx="259767">
                  <c:v>56.0961840562939</c:v>
                </c:pt>
                <c:pt idx="259768">
                  <c:v>56.096260819574198</c:v>
                </c:pt>
                <c:pt idx="259769">
                  <c:v>56.096337582608903</c:v>
                </c:pt>
                <c:pt idx="259770">
                  <c:v>56.096414345397797</c:v>
                </c:pt>
                <c:pt idx="259771">
                  <c:v>56.096491107940999</c:v>
                </c:pt>
                <c:pt idx="259772">
                  <c:v>56.096567870238403</c:v>
                </c:pt>
                <c:pt idx="259773">
                  <c:v>56.0966446322902</c:v>
                </c:pt>
                <c:pt idx="259774">
                  <c:v>56.096721394096299</c:v>
                </c:pt>
                <c:pt idx="259775">
                  <c:v>56.0967981556567</c:v>
                </c:pt>
                <c:pt idx="259776">
                  <c:v>56.096874916971302</c:v>
                </c:pt>
                <c:pt idx="259777">
                  <c:v>56.096951678040298</c:v>
                </c:pt>
                <c:pt idx="259778">
                  <c:v>56.097028438863497</c:v>
                </c:pt>
                <c:pt idx="259779">
                  <c:v>56.097105199441003</c:v>
                </c:pt>
                <c:pt idx="259780">
                  <c:v>56.097181959772897</c:v>
                </c:pt>
                <c:pt idx="259781">
                  <c:v>56.097258719858999</c:v>
                </c:pt>
                <c:pt idx="259782">
                  <c:v>56.097335479699403</c:v>
                </c:pt>
                <c:pt idx="259783">
                  <c:v>56.097412239294201</c:v>
                </c:pt>
                <c:pt idx="259784">
                  <c:v>56.0974889986432</c:v>
                </c:pt>
                <c:pt idx="259785">
                  <c:v>56.097565757746501</c:v>
                </c:pt>
                <c:pt idx="259786">
                  <c:v>56.097642516604203</c:v>
                </c:pt>
                <c:pt idx="259787">
                  <c:v>56.0977192752161</c:v>
                </c:pt>
                <c:pt idx="259788">
                  <c:v>56.097796033582298</c:v>
                </c:pt>
                <c:pt idx="259789">
                  <c:v>56.097872791702898</c:v>
                </c:pt>
                <c:pt idx="259790">
                  <c:v>56.097949549577699</c:v>
                </c:pt>
                <c:pt idx="259791">
                  <c:v>56.098026307206801</c:v>
                </c:pt>
                <c:pt idx="259792">
                  <c:v>56.098103064590298</c:v>
                </c:pt>
                <c:pt idx="259793">
                  <c:v>56.098179821728003</c:v>
                </c:pt>
                <c:pt idx="259794">
                  <c:v>56.098256578620102</c:v>
                </c:pt>
                <c:pt idx="259795">
                  <c:v>56.098333335266503</c:v>
                </c:pt>
                <c:pt idx="259796">
                  <c:v>56.098410091667198</c:v>
                </c:pt>
                <c:pt idx="259797">
                  <c:v>56.098486847822201</c:v>
                </c:pt>
                <c:pt idx="259798">
                  <c:v>56.098563603731499</c:v>
                </c:pt>
                <c:pt idx="259799">
                  <c:v>56.098640359395098</c:v>
                </c:pt>
                <c:pt idx="259800">
                  <c:v>56.098717114812999</c:v>
                </c:pt>
                <c:pt idx="259801">
                  <c:v>56.098793869985201</c:v>
                </c:pt>
                <c:pt idx="259802">
                  <c:v>56.098870624911797</c:v>
                </c:pt>
                <c:pt idx="259803">
                  <c:v>56.098947379592602</c:v>
                </c:pt>
                <c:pt idx="259804">
                  <c:v>56.0990241340278</c:v>
                </c:pt>
                <c:pt idx="259805">
                  <c:v>56.099100888217301</c:v>
                </c:pt>
                <c:pt idx="259806">
                  <c:v>56.099177642161102</c:v>
                </c:pt>
                <c:pt idx="259807">
                  <c:v>56.099254395859298</c:v>
                </c:pt>
                <c:pt idx="259808">
                  <c:v>56.099331149311702</c:v>
                </c:pt>
                <c:pt idx="259809">
                  <c:v>56.0994079025185</c:v>
                </c:pt>
                <c:pt idx="259810">
                  <c:v>56.0994846554796</c:v>
                </c:pt>
                <c:pt idx="259811">
                  <c:v>56.099561408195001</c:v>
                </c:pt>
                <c:pt idx="259812">
                  <c:v>56.099638160664703</c:v>
                </c:pt>
                <c:pt idx="259813">
                  <c:v>56.0997149128888</c:v>
                </c:pt>
                <c:pt idx="259814">
                  <c:v>56.099791664867098</c:v>
                </c:pt>
                <c:pt idx="259815">
                  <c:v>56.099868416599797</c:v>
                </c:pt>
                <c:pt idx="259816">
                  <c:v>56.099945168086897</c:v>
                </c:pt>
                <c:pt idx="259817">
                  <c:v>56.100021919328199</c:v>
                </c:pt>
                <c:pt idx="259818">
                  <c:v>56.100098670323902</c:v>
                </c:pt>
                <c:pt idx="259819">
                  <c:v>56.100175421073899</c:v>
                </c:pt>
                <c:pt idx="259820">
                  <c:v>56.100252171578198</c:v>
                </c:pt>
                <c:pt idx="259821">
                  <c:v>56.100328921836898</c:v>
                </c:pt>
                <c:pt idx="259822">
                  <c:v>56.100405671849899</c:v>
                </c:pt>
                <c:pt idx="259823">
                  <c:v>56.100482421617201</c:v>
                </c:pt>
                <c:pt idx="259824">
                  <c:v>56.100559171138798</c:v>
                </c:pt>
                <c:pt idx="259825">
                  <c:v>56.100635920414803</c:v>
                </c:pt>
                <c:pt idx="259826">
                  <c:v>56.100712669445102</c:v>
                </c:pt>
                <c:pt idx="259827">
                  <c:v>56.100789418229802</c:v>
                </c:pt>
                <c:pt idx="259828">
                  <c:v>56.100866166768697</c:v>
                </c:pt>
                <c:pt idx="259829">
                  <c:v>56.100942915062099</c:v>
                </c:pt>
                <c:pt idx="259830">
                  <c:v>56.101019663109703</c:v>
                </c:pt>
                <c:pt idx="259831">
                  <c:v>56.101096410911701</c:v>
                </c:pt>
                <c:pt idx="259832">
                  <c:v>56.101173158468001</c:v>
                </c:pt>
                <c:pt idx="259833">
                  <c:v>56.101249905778701</c:v>
                </c:pt>
                <c:pt idx="259834">
                  <c:v>56.101326652843703</c:v>
                </c:pt>
                <c:pt idx="259835">
                  <c:v>56.101403399662999</c:v>
                </c:pt>
                <c:pt idx="259836">
                  <c:v>56.101480146236703</c:v>
                </c:pt>
                <c:pt idx="259837">
                  <c:v>56.101556892564702</c:v>
                </c:pt>
                <c:pt idx="259838">
                  <c:v>56.101633638647101</c:v>
                </c:pt>
                <c:pt idx="259839">
                  <c:v>56.101710384483802</c:v>
                </c:pt>
                <c:pt idx="259840">
                  <c:v>56.101787130074797</c:v>
                </c:pt>
                <c:pt idx="259841">
                  <c:v>56.1018638754202</c:v>
                </c:pt>
                <c:pt idx="259842">
                  <c:v>56.101940620519898</c:v>
                </c:pt>
                <c:pt idx="259843">
                  <c:v>56.102017365374003</c:v>
                </c:pt>
                <c:pt idx="259844">
                  <c:v>56.102094109982502</c:v>
                </c:pt>
                <c:pt idx="259845">
                  <c:v>56.102170854345196</c:v>
                </c:pt>
                <c:pt idx="259846">
                  <c:v>56.102247598462398</c:v>
                </c:pt>
                <c:pt idx="259847">
                  <c:v>56.102324342333802</c:v>
                </c:pt>
                <c:pt idx="259848">
                  <c:v>56.102401085959599</c:v>
                </c:pt>
                <c:pt idx="259849">
                  <c:v>56.102477829339797</c:v>
                </c:pt>
                <c:pt idx="259850">
                  <c:v>56.102554572474403</c:v>
                </c:pt>
                <c:pt idx="259851">
                  <c:v>56.102631315363197</c:v>
                </c:pt>
                <c:pt idx="259852">
                  <c:v>56.102708058006499</c:v>
                </c:pt>
                <c:pt idx="259853">
                  <c:v>56.102784800404002</c:v>
                </c:pt>
                <c:pt idx="259854">
                  <c:v>56.102861542555999</c:v>
                </c:pt>
                <c:pt idx="259855">
                  <c:v>56.102938284462297</c:v>
                </c:pt>
                <c:pt idx="259856">
                  <c:v>56.103015026122897</c:v>
                </c:pt>
                <c:pt idx="259857">
                  <c:v>56.103091767537897</c:v>
                </c:pt>
                <c:pt idx="259858">
                  <c:v>56.103168508707299</c:v>
                </c:pt>
                <c:pt idx="259859">
                  <c:v>56.103245249631001</c:v>
                </c:pt>
                <c:pt idx="259860">
                  <c:v>56.103321990309098</c:v>
                </c:pt>
                <c:pt idx="259861">
                  <c:v>56.103398730741503</c:v>
                </c:pt>
                <c:pt idx="259862">
                  <c:v>56.103475470928302</c:v>
                </c:pt>
                <c:pt idx="259863">
                  <c:v>56.103552210869502</c:v>
                </c:pt>
                <c:pt idx="259864">
                  <c:v>56.103628950565003</c:v>
                </c:pt>
                <c:pt idx="259865">
                  <c:v>56.103705690014898</c:v>
                </c:pt>
                <c:pt idx="259866">
                  <c:v>56.103782429219201</c:v>
                </c:pt>
                <c:pt idx="259867">
                  <c:v>56.103859168177799</c:v>
                </c:pt>
                <c:pt idx="259868">
                  <c:v>56.103935906890797</c:v>
                </c:pt>
                <c:pt idx="259869">
                  <c:v>56.104012645358097</c:v>
                </c:pt>
                <c:pt idx="259870">
                  <c:v>56.104089383579797</c:v>
                </c:pt>
                <c:pt idx="259871">
                  <c:v>56.104166121555899</c:v>
                </c:pt>
                <c:pt idx="259872">
                  <c:v>56.104242859286401</c:v>
                </c:pt>
                <c:pt idx="259873">
                  <c:v>56.104319596771198</c:v>
                </c:pt>
                <c:pt idx="259874">
                  <c:v>56.104396334010403</c:v>
                </c:pt>
                <c:pt idx="259875">
                  <c:v>56.104473071003902</c:v>
                </c:pt>
                <c:pt idx="259876">
                  <c:v>56.104549807751901</c:v>
                </c:pt>
                <c:pt idx="259877">
                  <c:v>56.104626544254202</c:v>
                </c:pt>
                <c:pt idx="259878">
                  <c:v>56.104703280510897</c:v>
                </c:pt>
                <c:pt idx="259879">
                  <c:v>56.1047800165219</c:v>
                </c:pt>
                <c:pt idx="259880">
                  <c:v>56.104856752287397</c:v>
                </c:pt>
                <c:pt idx="259881">
                  <c:v>56.104933487807102</c:v>
                </c:pt>
                <c:pt idx="259882">
                  <c:v>56.105010223081301</c:v>
                </c:pt>
                <c:pt idx="259883">
                  <c:v>56.105086958109901</c:v>
                </c:pt>
                <c:pt idx="259884">
                  <c:v>56.105163692892802</c:v>
                </c:pt>
                <c:pt idx="259885">
                  <c:v>56.105240427430097</c:v>
                </c:pt>
                <c:pt idx="259886">
                  <c:v>56.1053171617218</c:v>
                </c:pt>
                <c:pt idx="259887">
                  <c:v>56.105393895767897</c:v>
                </c:pt>
                <c:pt idx="259888">
                  <c:v>56.105470629568401</c:v>
                </c:pt>
                <c:pt idx="259889">
                  <c:v>56.1055473631232</c:v>
                </c:pt>
                <c:pt idx="259890">
                  <c:v>56.1056240964324</c:v>
                </c:pt>
                <c:pt idx="259891">
                  <c:v>56.105700829496001</c:v>
                </c:pt>
                <c:pt idx="259892">
                  <c:v>56.105777562314003</c:v>
                </c:pt>
                <c:pt idx="259893">
                  <c:v>56.105854294886399</c:v>
                </c:pt>
                <c:pt idx="259894">
                  <c:v>56.105931027213103</c:v>
                </c:pt>
                <c:pt idx="259895">
                  <c:v>56.1060077592943</c:v>
                </c:pt>
                <c:pt idx="259896">
                  <c:v>56.106084491129799</c:v>
                </c:pt>
                <c:pt idx="259897">
                  <c:v>56.106161222719798</c:v>
                </c:pt>
                <c:pt idx="259898">
                  <c:v>56.106237954064099</c:v>
                </c:pt>
                <c:pt idx="259899">
                  <c:v>56.106314685162801</c:v>
                </c:pt>
                <c:pt idx="259900">
                  <c:v>56.106391416015903</c:v>
                </c:pt>
                <c:pt idx="259901">
                  <c:v>56.1064681466233</c:v>
                </c:pt>
                <c:pt idx="259902">
                  <c:v>56.106544876985197</c:v>
                </c:pt>
                <c:pt idx="259903">
                  <c:v>56.106621607101502</c:v>
                </c:pt>
                <c:pt idx="259904">
                  <c:v>56.106698336972102</c:v>
                </c:pt>
                <c:pt idx="259905">
                  <c:v>56.106775066597201</c:v>
                </c:pt>
                <c:pt idx="259906">
                  <c:v>56.106851795976603</c:v>
                </c:pt>
                <c:pt idx="259907">
                  <c:v>56.106928525110497</c:v>
                </c:pt>
                <c:pt idx="259908">
                  <c:v>56.1070052539987</c:v>
                </c:pt>
                <c:pt idx="259909">
                  <c:v>56.107081982641397</c:v>
                </c:pt>
                <c:pt idx="259910">
                  <c:v>56.107158711038402</c:v>
                </c:pt>
                <c:pt idx="259911">
                  <c:v>56.1072354391899</c:v>
                </c:pt>
                <c:pt idx="259912">
                  <c:v>56.107312167095699</c:v>
                </c:pt>
                <c:pt idx="259913">
                  <c:v>56.1073888947559</c:v>
                </c:pt>
                <c:pt idx="259914">
                  <c:v>56.107465622170601</c:v>
                </c:pt>
                <c:pt idx="259915">
                  <c:v>56.107542349339603</c:v>
                </c:pt>
                <c:pt idx="259916">
                  <c:v>56.107619076263099</c:v>
                </c:pt>
                <c:pt idx="259917">
                  <c:v>56.107695802940903</c:v>
                </c:pt>
                <c:pt idx="259918">
                  <c:v>56.1077725293732</c:v>
                </c:pt>
                <c:pt idx="259919">
                  <c:v>56.107849255559799</c:v>
                </c:pt>
                <c:pt idx="259920">
                  <c:v>56.107925981500898</c:v>
                </c:pt>
                <c:pt idx="259921">
                  <c:v>56.108002707196398</c:v>
                </c:pt>
                <c:pt idx="259922">
                  <c:v>56.108079432646299</c:v>
                </c:pt>
                <c:pt idx="259923">
                  <c:v>56.108156157850601</c:v>
                </c:pt>
                <c:pt idx="259924">
                  <c:v>56.108232882809297</c:v>
                </c:pt>
                <c:pt idx="259925">
                  <c:v>56.108309607522401</c:v>
                </c:pt>
                <c:pt idx="259926">
                  <c:v>56.108386331989898</c:v>
                </c:pt>
                <c:pt idx="259927">
                  <c:v>56.108463056211797</c:v>
                </c:pt>
                <c:pt idx="259928">
                  <c:v>56.108539780188202</c:v>
                </c:pt>
                <c:pt idx="259929">
                  <c:v>56.108616503918903</c:v>
                </c:pt>
                <c:pt idx="259930">
                  <c:v>56.108693227404103</c:v>
                </c:pt>
                <c:pt idx="259931">
                  <c:v>56.108769950643698</c:v>
                </c:pt>
                <c:pt idx="259932">
                  <c:v>56.1088466736377</c:v>
                </c:pt>
                <c:pt idx="259933">
                  <c:v>56.108923396386103</c:v>
                </c:pt>
                <c:pt idx="259934">
                  <c:v>56.109000118889</c:v>
                </c:pt>
                <c:pt idx="259935">
                  <c:v>56.109076841146198</c:v>
                </c:pt>
                <c:pt idx="259936">
                  <c:v>56.109153563157903</c:v>
                </c:pt>
                <c:pt idx="259937">
                  <c:v>56.109230284924003</c:v>
                </c:pt>
                <c:pt idx="259938">
                  <c:v>56.109307006444503</c:v>
                </c:pt>
                <c:pt idx="259939">
                  <c:v>56.109383727719397</c:v>
                </c:pt>
                <c:pt idx="259940">
                  <c:v>56.109460448748798</c:v>
                </c:pt>
                <c:pt idx="259941">
                  <c:v>56.109537169532601</c:v>
                </c:pt>
                <c:pt idx="259942">
                  <c:v>56.109613890070797</c:v>
                </c:pt>
                <c:pt idx="259943">
                  <c:v>56.109690610363401</c:v>
                </c:pt>
                <c:pt idx="259944">
                  <c:v>56.109767330410499</c:v>
                </c:pt>
                <c:pt idx="259945">
                  <c:v>56.109844050211997</c:v>
                </c:pt>
                <c:pt idx="259946">
                  <c:v>56.109920769767903</c:v>
                </c:pt>
                <c:pt idx="259947">
                  <c:v>56.109997489078197</c:v>
                </c:pt>
                <c:pt idx="259948">
                  <c:v>56.110074208142997</c:v>
                </c:pt>
                <c:pt idx="259949">
                  <c:v>56.110150926962199</c:v>
                </c:pt>
                <c:pt idx="259950">
                  <c:v>56.110227645535801</c:v>
                </c:pt>
                <c:pt idx="259951">
                  <c:v>56.110304363863797</c:v>
                </c:pt>
                <c:pt idx="259952">
                  <c:v>56.110381081946301</c:v>
                </c:pt>
                <c:pt idx="259953">
                  <c:v>56.110457799783198</c:v>
                </c:pt>
                <c:pt idx="259954">
                  <c:v>56.110534517374603</c:v>
                </c:pt>
                <c:pt idx="259955">
                  <c:v>56.110611234720402</c:v>
                </c:pt>
                <c:pt idx="259956">
                  <c:v>56.110687951820601</c:v>
                </c:pt>
                <c:pt idx="259957">
                  <c:v>56.110764668675202</c:v>
                </c:pt>
                <c:pt idx="259958">
                  <c:v>56.110841385284303</c:v>
                </c:pt>
                <c:pt idx="259959">
                  <c:v>56.110918101647897</c:v>
                </c:pt>
                <c:pt idx="259960">
                  <c:v>56.1109948177658</c:v>
                </c:pt>
                <c:pt idx="259961">
                  <c:v>56.111071533638203</c:v>
                </c:pt>
                <c:pt idx="259962">
                  <c:v>56.111148249265099</c:v>
                </c:pt>
                <c:pt idx="259963">
                  <c:v>56.111224964646397</c:v>
                </c:pt>
                <c:pt idx="259964">
                  <c:v>56.111301679782102</c:v>
                </c:pt>
                <c:pt idx="259965">
                  <c:v>56.1113783946723</c:v>
                </c:pt>
                <c:pt idx="259966">
                  <c:v>56.1114551093169</c:v>
                </c:pt>
                <c:pt idx="259967">
                  <c:v>56.1115318237159</c:v>
                </c:pt>
                <c:pt idx="259968">
                  <c:v>56.111608537869401</c:v>
                </c:pt>
                <c:pt idx="259969">
                  <c:v>56.111685251777303</c:v>
                </c:pt>
                <c:pt idx="259970">
                  <c:v>56.111761965439698</c:v>
                </c:pt>
                <c:pt idx="259971">
                  <c:v>56.1118386788566</c:v>
                </c:pt>
                <c:pt idx="259972">
                  <c:v>56.111915392027903</c:v>
                </c:pt>
                <c:pt idx="259973">
                  <c:v>56.1119921049536</c:v>
                </c:pt>
                <c:pt idx="259974">
                  <c:v>56.112068817633798</c:v>
                </c:pt>
                <c:pt idx="259975">
                  <c:v>56.112145530068403</c:v>
                </c:pt>
                <c:pt idx="259976">
                  <c:v>56.112222242257502</c:v>
                </c:pt>
                <c:pt idx="259977">
                  <c:v>56.112298954201002</c:v>
                </c:pt>
                <c:pt idx="259978">
                  <c:v>56.112375665899002</c:v>
                </c:pt>
                <c:pt idx="259979">
                  <c:v>56.112452377351403</c:v>
                </c:pt>
                <c:pt idx="259980">
                  <c:v>56.112529088558297</c:v>
                </c:pt>
                <c:pt idx="259981">
                  <c:v>56.112605799519599</c:v>
                </c:pt>
                <c:pt idx="259982">
                  <c:v>56.112682510235402</c:v>
                </c:pt>
                <c:pt idx="259983">
                  <c:v>56.112759220705698</c:v>
                </c:pt>
                <c:pt idx="259984">
                  <c:v>56.112835930930402</c:v>
                </c:pt>
                <c:pt idx="259985">
                  <c:v>56.112912640909499</c:v>
                </c:pt>
                <c:pt idx="259986">
                  <c:v>56.112989350643197</c:v>
                </c:pt>
                <c:pt idx="259987">
                  <c:v>56.113066060131203</c:v>
                </c:pt>
                <c:pt idx="259988">
                  <c:v>56.113142769373802</c:v>
                </c:pt>
                <c:pt idx="259989">
                  <c:v>56.113219478370802</c:v>
                </c:pt>
                <c:pt idx="259990">
                  <c:v>56.113296187122202</c:v>
                </c:pt>
                <c:pt idx="259991">
                  <c:v>56.113372895628203</c:v>
                </c:pt>
                <c:pt idx="259992">
                  <c:v>56.113449603888597</c:v>
                </c:pt>
                <c:pt idx="259993">
                  <c:v>56.113526311903399</c:v>
                </c:pt>
                <c:pt idx="259994">
                  <c:v>56.113603019672702</c:v>
                </c:pt>
                <c:pt idx="259995">
                  <c:v>56.113679727196498</c:v>
                </c:pt>
                <c:pt idx="259996">
                  <c:v>56.113756434474801</c:v>
                </c:pt>
                <c:pt idx="259997">
                  <c:v>56.113833141507499</c:v>
                </c:pt>
                <c:pt idx="259998">
                  <c:v>56.113909848294703</c:v>
                </c:pt>
                <c:pt idx="259999">
                  <c:v>56.113986554836302</c:v>
                </c:pt>
                <c:pt idx="260000">
                  <c:v>56.114063261132401</c:v>
                </c:pt>
                <c:pt idx="260001">
                  <c:v>56.114139967183</c:v>
                </c:pt>
                <c:pt idx="260002">
                  <c:v>56.1142166729881</c:v>
                </c:pt>
                <c:pt idx="260003">
                  <c:v>56.1142933785476</c:v>
                </c:pt>
                <c:pt idx="260004">
                  <c:v>56.114370083861601</c:v>
                </c:pt>
                <c:pt idx="260005">
                  <c:v>56.114446788930103</c:v>
                </c:pt>
                <c:pt idx="260006">
                  <c:v>56.114523493752998</c:v>
                </c:pt>
                <c:pt idx="260007">
                  <c:v>56.1146001983305</c:v>
                </c:pt>
                <c:pt idx="260008">
                  <c:v>56.114676902662403</c:v>
                </c:pt>
                <c:pt idx="260009">
                  <c:v>56.1147536067487</c:v>
                </c:pt>
                <c:pt idx="260010">
                  <c:v>56.114830310589603</c:v>
                </c:pt>
                <c:pt idx="260011">
                  <c:v>56.114907014184901</c:v>
                </c:pt>
                <c:pt idx="260012">
                  <c:v>56.114983717534699</c:v>
                </c:pt>
                <c:pt idx="260013">
                  <c:v>56.115060420638997</c:v>
                </c:pt>
                <c:pt idx="260014">
                  <c:v>56.115137123497803</c:v>
                </c:pt>
                <c:pt idx="260015">
                  <c:v>56.115213826111102</c:v>
                </c:pt>
                <c:pt idx="260016">
                  <c:v>56.115290528478802</c:v>
                </c:pt>
                <c:pt idx="260017">
                  <c:v>56.115367230601002</c:v>
                </c:pt>
                <c:pt idx="260018">
                  <c:v>56.115443932477703</c:v>
                </c:pt>
                <c:pt idx="260019">
                  <c:v>56.115520634108897</c:v>
                </c:pt>
                <c:pt idx="260020">
                  <c:v>56.115597335494598</c:v>
                </c:pt>
                <c:pt idx="260021">
                  <c:v>56.115674036634701</c:v>
                </c:pt>
                <c:pt idx="260022">
                  <c:v>56.115750737529403</c:v>
                </c:pt>
                <c:pt idx="260023">
                  <c:v>56.115827438178499</c:v>
                </c:pt>
                <c:pt idx="260024">
                  <c:v>56.115904138582103</c:v>
                </c:pt>
                <c:pt idx="260025">
                  <c:v>56.115980838740199</c:v>
                </c:pt>
                <c:pt idx="260026">
                  <c:v>56.116057538652797</c:v>
                </c:pt>
                <c:pt idx="260027">
                  <c:v>56.116134238319901</c:v>
                </c:pt>
                <c:pt idx="260028">
                  <c:v>56.116210937741499</c:v>
                </c:pt>
                <c:pt idx="260029">
                  <c:v>56.116287636917498</c:v>
                </c:pt>
                <c:pt idx="260030">
                  <c:v>56.116364335848097</c:v>
                </c:pt>
                <c:pt idx="260031">
                  <c:v>56.116441034533104</c:v>
                </c:pt>
                <c:pt idx="260032">
                  <c:v>56.116517732972703</c:v>
                </c:pt>
                <c:pt idx="260033">
                  <c:v>56.116594431166703</c:v>
                </c:pt>
                <c:pt idx="260034">
                  <c:v>56.116671129115304</c:v>
                </c:pt>
                <c:pt idx="260035">
                  <c:v>56.116747826818298</c:v>
                </c:pt>
                <c:pt idx="260036">
                  <c:v>56.116824524275899</c:v>
                </c:pt>
                <c:pt idx="260037">
                  <c:v>56.1169012214879</c:v>
                </c:pt>
                <c:pt idx="260038">
                  <c:v>56.116977918454403</c:v>
                </c:pt>
                <c:pt idx="260039">
                  <c:v>56.117054615175398</c:v>
                </c:pt>
                <c:pt idx="260040">
                  <c:v>56.117131311651001</c:v>
                </c:pt>
                <c:pt idx="260041">
                  <c:v>56.117208007880997</c:v>
                </c:pt>
                <c:pt idx="260042">
                  <c:v>56.117284703865501</c:v>
                </c:pt>
                <c:pt idx="260043">
                  <c:v>56.117361399604597</c:v>
                </c:pt>
                <c:pt idx="260044">
                  <c:v>56.117438095098102</c:v>
                </c:pt>
                <c:pt idx="260045">
                  <c:v>56.117514790346199</c:v>
                </c:pt>
                <c:pt idx="260046">
                  <c:v>56.117591485348697</c:v>
                </c:pt>
                <c:pt idx="260047">
                  <c:v>56.117668180105802</c:v>
                </c:pt>
                <c:pt idx="260048">
                  <c:v>56.117744874617401</c:v>
                </c:pt>
                <c:pt idx="260049">
                  <c:v>56.1178215688834</c:v>
                </c:pt>
                <c:pt idx="260050">
                  <c:v>56.117898262903999</c:v>
                </c:pt>
                <c:pt idx="260051">
                  <c:v>56.117974956679099</c:v>
                </c:pt>
                <c:pt idx="260052">
                  <c:v>56.118051650208699</c:v>
                </c:pt>
                <c:pt idx="260053">
                  <c:v>56.118128343492799</c:v>
                </c:pt>
                <c:pt idx="260054">
                  <c:v>56.1182050365314</c:v>
                </c:pt>
                <c:pt idx="260055">
                  <c:v>56.1182817293246</c:v>
                </c:pt>
                <c:pt idx="260056">
                  <c:v>56.118358421872202</c:v>
                </c:pt>
                <c:pt idx="260057">
                  <c:v>56.118435114174403</c:v>
                </c:pt>
                <c:pt idx="260058">
                  <c:v>56.118511806231098</c:v>
                </c:pt>
                <c:pt idx="260059">
                  <c:v>56.1185884980423</c:v>
                </c:pt>
                <c:pt idx="260060">
                  <c:v>56.118665189608002</c:v>
                </c:pt>
                <c:pt idx="260061">
                  <c:v>56.118741880928198</c:v>
                </c:pt>
                <c:pt idx="260062">
                  <c:v>56.118818572002901</c:v>
                </c:pt>
                <c:pt idx="260063">
                  <c:v>56.118895262832197</c:v>
                </c:pt>
                <c:pt idx="260064">
                  <c:v>56.118971953416001</c:v>
                </c:pt>
                <c:pt idx="260065">
                  <c:v>56.119048643754297</c:v>
                </c:pt>
                <c:pt idx="260066">
                  <c:v>56.119125333847101</c:v>
                </c:pt>
                <c:pt idx="260067">
                  <c:v>56.119202023694498</c:v>
                </c:pt>
                <c:pt idx="260068">
                  <c:v>56.119278713296303</c:v>
                </c:pt>
                <c:pt idx="260069">
                  <c:v>56.119355402652701</c:v>
                </c:pt>
                <c:pt idx="260070">
                  <c:v>56.119432091763599</c:v>
                </c:pt>
                <c:pt idx="260071">
                  <c:v>56.119508780629097</c:v>
                </c:pt>
                <c:pt idx="260072">
                  <c:v>56.119585469249003</c:v>
                </c:pt>
                <c:pt idx="260073">
                  <c:v>56.119662157623502</c:v>
                </c:pt>
                <c:pt idx="260074">
                  <c:v>56.1197388457526</c:v>
                </c:pt>
                <c:pt idx="260075">
                  <c:v>56.1198155336361</c:v>
                </c:pt>
                <c:pt idx="260076">
                  <c:v>56.119892221274199</c:v>
                </c:pt>
                <c:pt idx="260077">
                  <c:v>56.119968908666799</c:v>
                </c:pt>
                <c:pt idx="260078">
                  <c:v>56.120045595813899</c:v>
                </c:pt>
                <c:pt idx="260079">
                  <c:v>56.120122282715599</c:v>
                </c:pt>
                <c:pt idx="260080">
                  <c:v>56.120198969371799</c:v>
                </c:pt>
                <c:pt idx="260081">
                  <c:v>56.1202756557825</c:v>
                </c:pt>
                <c:pt idx="260082">
                  <c:v>56.1203523419478</c:v>
                </c:pt>
                <c:pt idx="260083">
                  <c:v>56.120429027867601</c:v>
                </c:pt>
                <c:pt idx="260084">
                  <c:v>56.120505713541903</c:v>
                </c:pt>
                <c:pt idx="260085">
                  <c:v>56.120582398970797</c:v>
                </c:pt>
                <c:pt idx="260086">
                  <c:v>56.120659084154198</c:v>
                </c:pt>
                <c:pt idx="260087">
                  <c:v>56.1207357690922</c:v>
                </c:pt>
                <c:pt idx="260088">
                  <c:v>56.120812453784701</c:v>
                </c:pt>
                <c:pt idx="260089">
                  <c:v>56.120889138231703</c:v>
                </c:pt>
                <c:pt idx="260090">
                  <c:v>56.120965822433199</c:v>
                </c:pt>
                <c:pt idx="260091">
                  <c:v>56.121042506389401</c:v>
                </c:pt>
                <c:pt idx="260092">
                  <c:v>56.121119190100003</c:v>
                </c:pt>
                <c:pt idx="260093">
                  <c:v>56.121195873565199</c:v>
                </c:pt>
                <c:pt idx="260094">
                  <c:v>56.121272556784902</c:v>
                </c:pt>
                <c:pt idx="260095">
                  <c:v>56.121349239759198</c:v>
                </c:pt>
                <c:pt idx="260096">
                  <c:v>56.121425922488001</c:v>
                </c:pt>
                <c:pt idx="260097">
                  <c:v>56.121502604971397</c:v>
                </c:pt>
                <c:pt idx="260098">
                  <c:v>56.1215792872093</c:v>
                </c:pt>
                <c:pt idx="260099">
                  <c:v>56.121655969201797</c:v>
                </c:pt>
                <c:pt idx="260100">
                  <c:v>56.1217326509488</c:v>
                </c:pt>
                <c:pt idx="260101">
                  <c:v>56.121809332450297</c:v>
                </c:pt>
                <c:pt idx="260102">
                  <c:v>56.121886013706401</c:v>
                </c:pt>
                <c:pt idx="260103">
                  <c:v>56.121962694717098</c:v>
                </c:pt>
                <c:pt idx="260104">
                  <c:v>56.122039375482302</c:v>
                </c:pt>
                <c:pt idx="260105">
                  <c:v>56.122116056002</c:v>
                </c:pt>
                <c:pt idx="260106">
                  <c:v>56.122192736276403</c:v>
                </c:pt>
                <c:pt idx="260107">
                  <c:v>56.122269416305201</c:v>
                </c:pt>
                <c:pt idx="260108">
                  <c:v>56.122346096088599</c:v>
                </c:pt>
                <c:pt idx="260109">
                  <c:v>56.122422775626603</c:v>
                </c:pt>
                <c:pt idx="260110">
                  <c:v>56.122499454919101</c:v>
                </c:pt>
                <c:pt idx="260111">
                  <c:v>56.122576133966199</c:v>
                </c:pt>
                <c:pt idx="260112">
                  <c:v>56.122652812767903</c:v>
                </c:pt>
                <c:pt idx="260113">
                  <c:v>56.122729491324101</c:v>
                </c:pt>
                <c:pt idx="260114">
                  <c:v>56.122806169634799</c:v>
                </c:pt>
                <c:pt idx="260115">
                  <c:v>56.122882847700197</c:v>
                </c:pt>
                <c:pt idx="260116">
                  <c:v>56.122959525520002</c:v>
                </c:pt>
                <c:pt idx="260117">
                  <c:v>56.1230362030945</c:v>
                </c:pt>
                <c:pt idx="260118">
                  <c:v>56.123112880423498</c:v>
                </c:pt>
                <c:pt idx="260119">
                  <c:v>56.123189557506997</c:v>
                </c:pt>
                <c:pt idx="260120">
                  <c:v>56.123266234345202</c:v>
                </c:pt>
                <c:pt idx="260121">
                  <c:v>56.1233429109379</c:v>
                </c:pt>
                <c:pt idx="260122">
                  <c:v>56.123419587285099</c:v>
                </c:pt>
                <c:pt idx="260123">
                  <c:v>56.123496263386897</c:v>
                </c:pt>
                <c:pt idx="260124">
                  <c:v>56.123572939243303</c:v>
                </c:pt>
                <c:pt idx="260125">
                  <c:v>56.123649614854301</c:v>
                </c:pt>
                <c:pt idx="260126">
                  <c:v>56.1237262902198</c:v>
                </c:pt>
                <c:pt idx="260127">
                  <c:v>56.123802965339898</c:v>
                </c:pt>
                <c:pt idx="260128">
                  <c:v>56.123879640214597</c:v>
                </c:pt>
                <c:pt idx="260129">
                  <c:v>56.123956314843802</c:v>
                </c:pt>
                <c:pt idx="260130">
                  <c:v>56.124032989227601</c:v>
                </c:pt>
                <c:pt idx="260131">
                  <c:v>56.124109663365999</c:v>
                </c:pt>
                <c:pt idx="260132">
                  <c:v>56.124186337258898</c:v>
                </c:pt>
                <c:pt idx="260133">
                  <c:v>56.124263010906503</c:v>
                </c:pt>
                <c:pt idx="260134">
                  <c:v>56.124339684308602</c:v>
                </c:pt>
                <c:pt idx="260135">
                  <c:v>56.124416357465201</c:v>
                </c:pt>
                <c:pt idx="260136">
                  <c:v>56.124493030376499</c:v>
                </c:pt>
                <c:pt idx="260137">
                  <c:v>56.124569703042297</c:v>
                </c:pt>
                <c:pt idx="260138">
                  <c:v>56.124646375462703</c:v>
                </c:pt>
                <c:pt idx="260139">
                  <c:v>56.124723047637701</c:v>
                </c:pt>
                <c:pt idx="260140">
                  <c:v>56.124799719567299</c:v>
                </c:pt>
                <c:pt idx="260141">
                  <c:v>56.124876391251398</c:v>
                </c:pt>
                <c:pt idx="260142">
                  <c:v>56.124953062690103</c:v>
                </c:pt>
                <c:pt idx="260143">
                  <c:v>56.125029733883402</c:v>
                </c:pt>
                <c:pt idx="260144">
                  <c:v>56.1251064048313</c:v>
                </c:pt>
                <c:pt idx="260145">
                  <c:v>56.125183075533798</c:v>
                </c:pt>
                <c:pt idx="260146">
                  <c:v>56.125259745990803</c:v>
                </c:pt>
                <c:pt idx="260147">
                  <c:v>56.125336416202501</c:v>
                </c:pt>
                <c:pt idx="260148">
                  <c:v>56.125413086168699</c:v>
                </c:pt>
                <c:pt idx="260149">
                  <c:v>56.125489755889497</c:v>
                </c:pt>
                <c:pt idx="260150">
                  <c:v>56.125566425364902</c:v>
                </c:pt>
                <c:pt idx="260151">
                  <c:v>56.125643094594899</c:v>
                </c:pt>
                <c:pt idx="260152">
                  <c:v>56.125719763579497</c:v>
                </c:pt>
                <c:pt idx="260153">
                  <c:v>56.125796432318602</c:v>
                </c:pt>
                <c:pt idx="260154">
                  <c:v>56.125873100812399</c:v>
                </c:pt>
                <c:pt idx="260155">
                  <c:v>56.125949769060703</c:v>
                </c:pt>
                <c:pt idx="260156">
                  <c:v>56.1260264370637</c:v>
                </c:pt>
                <c:pt idx="260157">
                  <c:v>56.126103104821198</c:v>
                </c:pt>
                <c:pt idx="260158">
                  <c:v>56.126179772333302</c:v>
                </c:pt>
                <c:pt idx="260159">
                  <c:v>56.126256439599999</c:v>
                </c:pt>
                <c:pt idx="260160">
                  <c:v>56.126333106621402</c:v>
                </c:pt>
                <c:pt idx="260161">
                  <c:v>56.126409773397299</c:v>
                </c:pt>
                <c:pt idx="260162">
                  <c:v>56.126486439927803</c:v>
                </c:pt>
                <c:pt idx="260163">
                  <c:v>56.126563106212899</c:v>
                </c:pt>
                <c:pt idx="260164">
                  <c:v>56.126639772252602</c:v>
                </c:pt>
                <c:pt idx="260165">
                  <c:v>56.126716438046898</c:v>
                </c:pt>
                <c:pt idx="260166">
                  <c:v>56.126793103595801</c:v>
                </c:pt>
                <c:pt idx="260167">
                  <c:v>56.126869768899297</c:v>
                </c:pt>
                <c:pt idx="260168">
                  <c:v>56.1269464339574</c:v>
                </c:pt>
                <c:pt idx="260169">
                  <c:v>56.127023098770103</c:v>
                </c:pt>
                <c:pt idx="260170">
                  <c:v>56.127099763337398</c:v>
                </c:pt>
                <c:pt idx="260171">
                  <c:v>56.1271764276593</c:v>
                </c:pt>
                <c:pt idx="260172">
                  <c:v>56.127253091735803</c:v>
                </c:pt>
                <c:pt idx="260173">
                  <c:v>56.127329755566898</c:v>
                </c:pt>
                <c:pt idx="260174">
                  <c:v>56.127406419152599</c:v>
                </c:pt>
                <c:pt idx="260175">
                  <c:v>56.127483082493001</c:v>
                </c:pt>
                <c:pt idx="260176">
                  <c:v>56.127559745587902</c:v>
                </c:pt>
                <c:pt idx="260177">
                  <c:v>56.127636408437397</c:v>
                </c:pt>
                <c:pt idx="260178">
                  <c:v>56.127713071041597</c:v>
                </c:pt>
                <c:pt idx="260179">
                  <c:v>56.127789733400398</c:v>
                </c:pt>
                <c:pt idx="260180">
                  <c:v>56.127866395513699</c:v>
                </c:pt>
                <c:pt idx="260181">
                  <c:v>56.1279430573817</c:v>
                </c:pt>
                <c:pt idx="260182">
                  <c:v>56.1280197190043</c:v>
                </c:pt>
                <c:pt idx="260183">
                  <c:v>56.1280963803815</c:v>
                </c:pt>
                <c:pt idx="260184">
                  <c:v>56.128173041513399</c:v>
                </c:pt>
                <c:pt idx="260185">
                  <c:v>56.128249702399799</c:v>
                </c:pt>
                <c:pt idx="260186">
                  <c:v>56.128326363040898</c:v>
                </c:pt>
                <c:pt idx="260187">
                  <c:v>56.128403023436498</c:v>
                </c:pt>
                <c:pt idx="260188">
                  <c:v>56.128479683586797</c:v>
                </c:pt>
                <c:pt idx="260189">
                  <c:v>56.128556343491702</c:v>
                </c:pt>
                <c:pt idx="260190">
                  <c:v>56.128633003151201</c:v>
                </c:pt>
                <c:pt idx="260191">
                  <c:v>56.128709662565399</c:v>
                </c:pt>
                <c:pt idx="260192">
                  <c:v>56.128786321734097</c:v>
                </c:pt>
                <c:pt idx="260193">
                  <c:v>56.128862980657502</c:v>
                </c:pt>
                <c:pt idx="260194">
                  <c:v>56.128939639335499</c:v>
                </c:pt>
                <c:pt idx="260195">
                  <c:v>56.129016297768203</c:v>
                </c:pt>
                <c:pt idx="260196">
                  <c:v>56.1290929559554</c:v>
                </c:pt>
                <c:pt idx="260197">
                  <c:v>56.129169613897297</c:v>
                </c:pt>
                <c:pt idx="260198">
                  <c:v>56.1292462715938</c:v>
                </c:pt>
                <c:pt idx="260199">
                  <c:v>56.129322929044903</c:v>
                </c:pt>
                <c:pt idx="260200">
                  <c:v>56.129399586250699</c:v>
                </c:pt>
                <c:pt idx="260201">
                  <c:v>56.129476243211002</c:v>
                </c:pt>
                <c:pt idx="260202">
                  <c:v>56.129552899926097</c:v>
                </c:pt>
                <c:pt idx="260203">
                  <c:v>56.129629556395699</c:v>
                </c:pt>
                <c:pt idx="260204">
                  <c:v>56.12970621262</c:v>
                </c:pt>
                <c:pt idx="260205">
                  <c:v>56.129782868598902</c:v>
                </c:pt>
                <c:pt idx="260206">
                  <c:v>56.129859524332403</c:v>
                </c:pt>
                <c:pt idx="260207">
                  <c:v>56.129936179820497</c:v>
                </c:pt>
                <c:pt idx="260208">
                  <c:v>56.130012835063297</c:v>
                </c:pt>
                <c:pt idx="260209">
                  <c:v>56.130089490060797</c:v>
                </c:pt>
                <c:pt idx="260210">
                  <c:v>56.130166144812797</c:v>
                </c:pt>
                <c:pt idx="260211">
                  <c:v>56.130242799319497</c:v>
                </c:pt>
                <c:pt idx="260212">
                  <c:v>56.130319453580803</c:v>
                </c:pt>
                <c:pt idx="260213">
                  <c:v>56.130396107596802</c:v>
                </c:pt>
                <c:pt idx="260214">
                  <c:v>56.1304727613674</c:v>
                </c:pt>
                <c:pt idx="260215">
                  <c:v>56.130549414892698</c:v>
                </c:pt>
                <c:pt idx="260216">
                  <c:v>56.130626068172504</c:v>
                </c:pt>
                <c:pt idx="260217">
                  <c:v>56.130702721207001</c:v>
                </c:pt>
                <c:pt idx="260218">
                  <c:v>56.130779373996198</c:v>
                </c:pt>
                <c:pt idx="260219">
                  <c:v>56.130856026540002</c:v>
                </c:pt>
                <c:pt idx="260220">
                  <c:v>56.130932678838498</c:v>
                </c:pt>
                <c:pt idx="260221">
                  <c:v>56.131009330891501</c:v>
                </c:pt>
                <c:pt idx="260222">
                  <c:v>56.131085982699297</c:v>
                </c:pt>
                <c:pt idx="260223">
                  <c:v>56.131162634261599</c:v>
                </c:pt>
                <c:pt idx="260224">
                  <c:v>56.131239285578701</c:v>
                </c:pt>
                <c:pt idx="260225">
                  <c:v>56.131315936650303</c:v>
                </c:pt>
                <c:pt idx="260226">
                  <c:v>56.131392587476597</c:v>
                </c:pt>
                <c:pt idx="260227">
                  <c:v>56.131469238057598</c:v>
                </c:pt>
                <c:pt idx="260228">
                  <c:v>56.131545888393198</c:v>
                </c:pt>
                <c:pt idx="260229">
                  <c:v>56.131622538483498</c:v>
                </c:pt>
                <c:pt idx="260230">
                  <c:v>56.131699188328398</c:v>
                </c:pt>
                <c:pt idx="260231">
                  <c:v>56.131775837927897</c:v>
                </c:pt>
                <c:pt idx="260232">
                  <c:v>56.131852487282103</c:v>
                </c:pt>
                <c:pt idx="260233">
                  <c:v>56.131929136391001</c:v>
                </c:pt>
                <c:pt idx="260234">
                  <c:v>56.132005785254499</c:v>
                </c:pt>
                <c:pt idx="260235">
                  <c:v>56.132082433872696</c:v>
                </c:pt>
                <c:pt idx="260236">
                  <c:v>56.132159082245501</c:v>
                </c:pt>
                <c:pt idx="260237">
                  <c:v>56.132235730372997</c:v>
                </c:pt>
                <c:pt idx="260238">
                  <c:v>56.132312378255101</c:v>
                </c:pt>
                <c:pt idx="260239">
                  <c:v>56.132389025891896</c:v>
                </c:pt>
                <c:pt idx="260240">
                  <c:v>56.132465673283399</c:v>
                </c:pt>
                <c:pt idx="260241">
                  <c:v>56.132542320429501</c:v>
                </c:pt>
                <c:pt idx="260242">
                  <c:v>56.132618967330203</c:v>
                </c:pt>
                <c:pt idx="260243">
                  <c:v>56.132695613985703</c:v>
                </c:pt>
                <c:pt idx="260244">
                  <c:v>56.132772260395797</c:v>
                </c:pt>
                <c:pt idx="260245">
                  <c:v>56.132848906560497</c:v>
                </c:pt>
                <c:pt idx="260246">
                  <c:v>56.132925552479897</c:v>
                </c:pt>
                <c:pt idx="260247">
                  <c:v>56.133002198154003</c:v>
                </c:pt>
                <c:pt idx="260248">
                  <c:v>56.133078843582702</c:v>
                </c:pt>
                <c:pt idx="260249">
                  <c:v>56.1331554887661</c:v>
                </c:pt>
                <c:pt idx="260250">
                  <c:v>56.133232133704198</c:v>
                </c:pt>
                <c:pt idx="260251">
                  <c:v>56.133308778396902</c:v>
                </c:pt>
                <c:pt idx="260252">
                  <c:v>56.133385422844299</c:v>
                </c:pt>
                <c:pt idx="260253">
                  <c:v>56.133462067046402</c:v>
                </c:pt>
                <c:pt idx="260254">
                  <c:v>56.133538711003197</c:v>
                </c:pt>
                <c:pt idx="260255">
                  <c:v>56.1336153547146</c:v>
                </c:pt>
                <c:pt idx="260256">
                  <c:v>56.133691998180602</c:v>
                </c:pt>
                <c:pt idx="260257">
                  <c:v>56.133768641401403</c:v>
                </c:pt>
                <c:pt idx="260258">
                  <c:v>56.133845284376797</c:v>
                </c:pt>
                <c:pt idx="260259">
                  <c:v>56.133921927106897</c:v>
                </c:pt>
                <c:pt idx="260260">
                  <c:v>56.133998569591697</c:v>
                </c:pt>
                <c:pt idx="260261">
                  <c:v>56.134075211831103</c:v>
                </c:pt>
                <c:pt idx="260262">
                  <c:v>56.134151853825202</c:v>
                </c:pt>
                <c:pt idx="260263">
                  <c:v>56.134228495574</c:v>
                </c:pt>
                <c:pt idx="260264">
                  <c:v>56.134305137077497</c:v>
                </c:pt>
                <c:pt idx="260265">
                  <c:v>56.134381778335701</c:v>
                </c:pt>
                <c:pt idx="260266">
                  <c:v>56.134458419348498</c:v>
                </c:pt>
                <c:pt idx="260267">
                  <c:v>56.134535060116001</c:v>
                </c:pt>
                <c:pt idx="260268">
                  <c:v>56.134611700638203</c:v>
                </c:pt>
                <c:pt idx="260269">
                  <c:v>56.134688340914998</c:v>
                </c:pt>
                <c:pt idx="260270">
                  <c:v>56.134764980946599</c:v>
                </c:pt>
                <c:pt idx="260271">
                  <c:v>56.1348416207328</c:v>
                </c:pt>
                <c:pt idx="260272">
                  <c:v>56.1349182602737</c:v>
                </c:pt>
                <c:pt idx="260273">
                  <c:v>56.1349948995693</c:v>
                </c:pt>
                <c:pt idx="260274">
                  <c:v>56.135071538619599</c:v>
                </c:pt>
                <c:pt idx="260275">
                  <c:v>56.135148177424597</c:v>
                </c:pt>
                <c:pt idx="260276">
                  <c:v>56.135224815984202</c:v>
                </c:pt>
                <c:pt idx="260277">
                  <c:v>56.135301454298499</c:v>
                </c:pt>
                <c:pt idx="260278">
                  <c:v>56.135378092367603</c:v>
                </c:pt>
                <c:pt idx="260279">
                  <c:v>56.135454730191299</c:v>
                </c:pt>
                <c:pt idx="260280">
                  <c:v>56.135531367769701</c:v>
                </c:pt>
                <c:pt idx="260281">
                  <c:v>56.135608005102803</c:v>
                </c:pt>
                <c:pt idx="260282">
                  <c:v>56.135684642190597</c:v>
                </c:pt>
                <c:pt idx="260283">
                  <c:v>56.135761279032998</c:v>
                </c:pt>
                <c:pt idx="260284">
                  <c:v>56.135837915630198</c:v>
                </c:pt>
                <c:pt idx="260285">
                  <c:v>56.135914551982097</c:v>
                </c:pt>
                <c:pt idx="260286">
                  <c:v>56.135991188088603</c:v>
                </c:pt>
                <c:pt idx="260287">
                  <c:v>56.136067823949901</c:v>
                </c:pt>
                <c:pt idx="260288">
                  <c:v>56.136144459565799</c:v>
                </c:pt>
                <c:pt idx="260289">
                  <c:v>56.136221094936502</c:v>
                </c:pt>
                <c:pt idx="260290">
                  <c:v>56.136297730061798</c:v>
                </c:pt>
                <c:pt idx="260291">
                  <c:v>56.136374364941801</c:v>
                </c:pt>
                <c:pt idx="260292">
                  <c:v>56.136450999576603</c:v>
                </c:pt>
                <c:pt idx="260293">
                  <c:v>56.136527633965997</c:v>
                </c:pt>
                <c:pt idx="260294">
                  <c:v>56.136604268110098</c:v>
                </c:pt>
                <c:pt idx="260295">
                  <c:v>56.136680902008997</c:v>
                </c:pt>
                <c:pt idx="260296">
                  <c:v>56.136757535662497</c:v>
                </c:pt>
                <c:pt idx="260297">
                  <c:v>56.136834169070703</c:v>
                </c:pt>
                <c:pt idx="260298">
                  <c:v>56.1369108022337</c:v>
                </c:pt>
                <c:pt idx="260299">
                  <c:v>56.136987435151298</c:v>
                </c:pt>
                <c:pt idx="260300">
                  <c:v>56.137064067823701</c:v>
                </c:pt>
                <c:pt idx="260301">
                  <c:v>56.137140700250697</c:v>
                </c:pt>
                <c:pt idx="260302">
                  <c:v>56.137217332432499</c:v>
                </c:pt>
                <c:pt idx="260303">
                  <c:v>56.137293964369</c:v>
                </c:pt>
                <c:pt idx="260304">
                  <c:v>56.137370596060201</c:v>
                </c:pt>
                <c:pt idx="260305">
                  <c:v>56.137447227506001</c:v>
                </c:pt>
                <c:pt idx="260306">
                  <c:v>56.137523858706601</c:v>
                </c:pt>
                <c:pt idx="260307">
                  <c:v>56.137600489661899</c:v>
                </c:pt>
                <c:pt idx="260308">
                  <c:v>56.137677120371997</c:v>
                </c:pt>
                <c:pt idx="260309">
                  <c:v>56.137753750836701</c:v>
                </c:pt>
                <c:pt idx="260310">
                  <c:v>56.137830381056098</c:v>
                </c:pt>
                <c:pt idx="260311">
                  <c:v>56.1379070110303</c:v>
                </c:pt>
                <c:pt idx="260312">
                  <c:v>56.137983640759202</c:v>
                </c:pt>
                <c:pt idx="260313">
                  <c:v>56.138060270242697</c:v>
                </c:pt>
                <c:pt idx="260314">
                  <c:v>56.138136899480997</c:v>
                </c:pt>
                <c:pt idx="260315">
                  <c:v>56.138213528474097</c:v>
                </c:pt>
                <c:pt idx="260316">
                  <c:v>56.138290157221803</c:v>
                </c:pt>
                <c:pt idx="260317">
                  <c:v>56.138366785724202</c:v>
                </c:pt>
                <c:pt idx="260318">
                  <c:v>56.138443413981399</c:v>
                </c:pt>
                <c:pt idx="260319">
                  <c:v>56.138520041993303</c:v>
                </c:pt>
                <c:pt idx="260320">
                  <c:v>56.138596669759899</c:v>
                </c:pt>
                <c:pt idx="260321">
                  <c:v>56.138673297281301</c:v>
                </c:pt>
                <c:pt idx="260322">
                  <c:v>56.138749924557303</c:v>
                </c:pt>
                <c:pt idx="260323">
                  <c:v>56.138826551588103</c:v>
                </c:pt>
                <c:pt idx="260324">
                  <c:v>56.138903178373603</c:v>
                </c:pt>
                <c:pt idx="260325">
                  <c:v>56.138979804913802</c:v>
                </c:pt>
                <c:pt idx="260326">
                  <c:v>56.1390564312088</c:v>
                </c:pt>
                <c:pt idx="260327">
                  <c:v>56.139133057258498</c:v>
                </c:pt>
                <c:pt idx="260328">
                  <c:v>56.139209683062901</c:v>
                </c:pt>
                <c:pt idx="260329">
                  <c:v>56.139286308621998</c:v>
                </c:pt>
                <c:pt idx="260330">
                  <c:v>56.139362933935899</c:v>
                </c:pt>
                <c:pt idx="260331">
                  <c:v>56.139439559004401</c:v>
                </c:pt>
                <c:pt idx="260332">
                  <c:v>56.139516183827801</c:v>
                </c:pt>
                <c:pt idx="260333">
                  <c:v>56.139592808405801</c:v>
                </c:pt>
                <c:pt idx="260334">
                  <c:v>56.1396694327386</c:v>
                </c:pt>
                <c:pt idx="260335">
                  <c:v>56.139746056826098</c:v>
                </c:pt>
                <c:pt idx="260336">
                  <c:v>56.139822680668402</c:v>
                </c:pt>
                <c:pt idx="260337">
                  <c:v>56.139899304265398</c:v>
                </c:pt>
                <c:pt idx="260338">
                  <c:v>56.139975927617101</c:v>
                </c:pt>
                <c:pt idx="260339">
                  <c:v>56.140052550723503</c:v>
                </c:pt>
                <c:pt idx="260340">
                  <c:v>56.140129173584697</c:v>
                </c:pt>
                <c:pt idx="260341">
                  <c:v>56.140205796200597</c:v>
                </c:pt>
                <c:pt idx="260342">
                  <c:v>56.140282418571303</c:v>
                </c:pt>
                <c:pt idx="260343">
                  <c:v>56.140359040696701</c:v>
                </c:pt>
                <c:pt idx="260344">
                  <c:v>56.140435662576799</c:v>
                </c:pt>
                <c:pt idx="260345">
                  <c:v>56.140512284211702</c:v>
                </c:pt>
                <c:pt idx="260346">
                  <c:v>56.140588905601298</c:v>
                </c:pt>
                <c:pt idx="260347">
                  <c:v>56.1406655267457</c:v>
                </c:pt>
                <c:pt idx="260348">
                  <c:v>56.140742147644801</c:v>
                </c:pt>
                <c:pt idx="260349">
                  <c:v>56.140818768298701</c:v>
                </c:pt>
                <c:pt idx="260350">
                  <c:v>56.1408953887073</c:v>
                </c:pt>
                <c:pt idx="260351">
                  <c:v>56.140972008870598</c:v>
                </c:pt>
                <c:pt idx="260352">
                  <c:v>56.141048628788703</c:v>
                </c:pt>
                <c:pt idx="260353">
                  <c:v>56.141125248461499</c:v>
                </c:pt>
                <c:pt idx="260354">
                  <c:v>56.141201867889102</c:v>
                </c:pt>
                <c:pt idx="260355">
                  <c:v>56.141278487071403</c:v>
                </c:pt>
                <c:pt idx="260356">
                  <c:v>56.141355106008497</c:v>
                </c:pt>
                <c:pt idx="260357">
                  <c:v>56.141431724700297</c:v>
                </c:pt>
                <c:pt idx="260358">
                  <c:v>56.141508343146903</c:v>
                </c:pt>
                <c:pt idx="260359">
                  <c:v>56.141584961348201</c:v>
                </c:pt>
                <c:pt idx="260360">
                  <c:v>56.141661579304298</c:v>
                </c:pt>
                <c:pt idx="260361">
                  <c:v>56.141738197015101</c:v>
                </c:pt>
                <c:pt idx="260362">
                  <c:v>56.141814814480703</c:v>
                </c:pt>
                <c:pt idx="260363">
                  <c:v>56.141891431701097</c:v>
                </c:pt>
                <c:pt idx="260364">
                  <c:v>56.141968048676198</c:v>
                </c:pt>
                <c:pt idx="260365">
                  <c:v>56.142044665405997</c:v>
                </c:pt>
                <c:pt idx="260366">
                  <c:v>56.142121281890603</c:v>
                </c:pt>
                <c:pt idx="260367">
                  <c:v>56.14219789813</c:v>
                </c:pt>
                <c:pt idx="260368">
                  <c:v>56.142274514124097</c:v>
                </c:pt>
                <c:pt idx="260369">
                  <c:v>56.142351129872999</c:v>
                </c:pt>
                <c:pt idx="260370">
                  <c:v>56.142427745376601</c:v>
                </c:pt>
                <c:pt idx="260371">
                  <c:v>56.142504360635002</c:v>
                </c:pt>
                <c:pt idx="260372">
                  <c:v>56.142580975648201</c:v>
                </c:pt>
                <c:pt idx="260373">
                  <c:v>56.1426575904161</c:v>
                </c:pt>
                <c:pt idx="260374">
                  <c:v>56.142734204938797</c:v>
                </c:pt>
                <c:pt idx="260375">
                  <c:v>56.142810819216301</c:v>
                </c:pt>
                <c:pt idx="260376">
                  <c:v>56.142887433248497</c:v>
                </c:pt>
                <c:pt idx="260377">
                  <c:v>56.142964047035498</c:v>
                </c:pt>
                <c:pt idx="260378">
                  <c:v>56.143040660577199</c:v>
                </c:pt>
                <c:pt idx="260379">
                  <c:v>56.143117273873699</c:v>
                </c:pt>
                <c:pt idx="260380">
                  <c:v>56.143193886924998</c:v>
                </c:pt>
                <c:pt idx="260381">
                  <c:v>56.143270499731102</c:v>
                </c:pt>
                <c:pt idx="260382">
                  <c:v>56.143347112291899</c:v>
                </c:pt>
                <c:pt idx="260383">
                  <c:v>56.143423724607501</c:v>
                </c:pt>
                <c:pt idx="260384">
                  <c:v>56.143500336677803</c:v>
                </c:pt>
                <c:pt idx="260385">
                  <c:v>56.143576948502997</c:v>
                </c:pt>
                <c:pt idx="260386">
                  <c:v>56.143653560082903</c:v>
                </c:pt>
                <c:pt idx="260387">
                  <c:v>56.143730171417502</c:v>
                </c:pt>
                <c:pt idx="260388">
                  <c:v>56.143806782506999</c:v>
                </c:pt>
                <c:pt idx="260389">
                  <c:v>56.143883393351203</c:v>
                </c:pt>
                <c:pt idx="260390">
                  <c:v>56.143960003950198</c:v>
                </c:pt>
                <c:pt idx="260391">
                  <c:v>56.144036614303999</c:v>
                </c:pt>
                <c:pt idx="260392">
                  <c:v>56.1441132244126</c:v>
                </c:pt>
                <c:pt idx="260393">
                  <c:v>56.144189834275899</c:v>
                </c:pt>
                <c:pt idx="260394">
                  <c:v>56.144266443893997</c:v>
                </c:pt>
                <c:pt idx="260395">
                  <c:v>56.144343053266901</c:v>
                </c:pt>
                <c:pt idx="260396">
                  <c:v>56.144419662394597</c:v>
                </c:pt>
                <c:pt idx="260397">
                  <c:v>56.144496271276999</c:v>
                </c:pt>
                <c:pt idx="260398">
                  <c:v>56.1445728799143</c:v>
                </c:pt>
                <c:pt idx="260399">
                  <c:v>56.1446494883063</c:v>
                </c:pt>
                <c:pt idx="260400">
                  <c:v>56.144726096453098</c:v>
                </c:pt>
                <c:pt idx="260401">
                  <c:v>56.144802704354703</c:v>
                </c:pt>
                <c:pt idx="260402">
                  <c:v>56.144879312011</c:v>
                </c:pt>
                <c:pt idx="260403">
                  <c:v>56.144955919422202</c:v>
                </c:pt>
                <c:pt idx="260404">
                  <c:v>56.145032526588103</c:v>
                </c:pt>
                <c:pt idx="260405">
                  <c:v>56.145109133508903</c:v>
                </c:pt>
                <c:pt idx="260406">
                  <c:v>56.145185740184402</c:v>
                </c:pt>
                <c:pt idx="260407">
                  <c:v>56.1452623466147</c:v>
                </c:pt>
                <c:pt idx="260408">
                  <c:v>56.145338952799797</c:v>
                </c:pt>
                <c:pt idx="260409">
                  <c:v>56.1454155587397</c:v>
                </c:pt>
                <c:pt idx="260410">
                  <c:v>56.145492164434302</c:v>
                </c:pt>
                <c:pt idx="260411">
                  <c:v>56.145568769883802</c:v>
                </c:pt>
                <c:pt idx="260412">
                  <c:v>56.145645375088101</c:v>
                </c:pt>
                <c:pt idx="260413">
                  <c:v>56.145721980047099</c:v>
                </c:pt>
                <c:pt idx="260414">
                  <c:v>56.145798584761003</c:v>
                </c:pt>
                <c:pt idx="260415">
                  <c:v>56.145875189229599</c:v>
                </c:pt>
                <c:pt idx="260416">
                  <c:v>56.145951793453101</c:v>
                </c:pt>
                <c:pt idx="260417">
                  <c:v>56.146028397431301</c:v>
                </c:pt>
                <c:pt idx="260418">
                  <c:v>56.146105001164301</c:v>
                </c:pt>
                <c:pt idx="260419">
                  <c:v>56.146181604652199</c:v>
                </c:pt>
                <c:pt idx="260420">
                  <c:v>56.146258207894803</c:v>
                </c:pt>
                <c:pt idx="260421">
                  <c:v>56.146334810892299</c:v>
                </c:pt>
                <c:pt idx="260422">
                  <c:v>56.1464114136445</c:v>
                </c:pt>
                <c:pt idx="260423">
                  <c:v>56.146488016151501</c:v>
                </c:pt>
                <c:pt idx="260424">
                  <c:v>56.1465646184134</c:v>
                </c:pt>
                <c:pt idx="260425">
                  <c:v>56.146641220429998</c:v>
                </c:pt>
                <c:pt idx="260426">
                  <c:v>56.146717822201403</c:v>
                </c:pt>
                <c:pt idx="260427">
                  <c:v>56.146794423727698</c:v>
                </c:pt>
                <c:pt idx="260428">
                  <c:v>56.1468710250087</c:v>
                </c:pt>
                <c:pt idx="260429">
                  <c:v>56.1469476260446</c:v>
                </c:pt>
                <c:pt idx="260430">
                  <c:v>56.147024226835299</c:v>
                </c:pt>
                <c:pt idx="260431">
                  <c:v>56.147100827380797</c:v>
                </c:pt>
                <c:pt idx="260432">
                  <c:v>56.147177427681001</c:v>
                </c:pt>
                <c:pt idx="260433">
                  <c:v>56.147254027736103</c:v>
                </c:pt>
                <c:pt idx="260434">
                  <c:v>56.147330627545998</c:v>
                </c:pt>
                <c:pt idx="260435">
                  <c:v>56.147407227110698</c:v>
                </c:pt>
                <c:pt idx="260436">
                  <c:v>56.147483826430303</c:v>
                </c:pt>
                <c:pt idx="260437">
                  <c:v>56.147560425504601</c:v>
                </c:pt>
                <c:pt idx="260438">
                  <c:v>56.147637024333697</c:v>
                </c:pt>
                <c:pt idx="260439">
                  <c:v>56.147713622917699</c:v>
                </c:pt>
                <c:pt idx="260440">
                  <c:v>56.1477902212565</c:v>
                </c:pt>
                <c:pt idx="260441">
                  <c:v>56.147866819350099</c:v>
                </c:pt>
                <c:pt idx="260442">
                  <c:v>56.147943417198498</c:v>
                </c:pt>
                <c:pt idx="260443">
                  <c:v>56.148020014801702</c:v>
                </c:pt>
                <c:pt idx="260444">
                  <c:v>56.148096612159797</c:v>
                </c:pt>
                <c:pt idx="260445">
                  <c:v>56.148173209272599</c:v>
                </c:pt>
                <c:pt idx="260446">
                  <c:v>56.148249806140299</c:v>
                </c:pt>
                <c:pt idx="260447">
                  <c:v>56.148326402762798</c:v>
                </c:pt>
                <c:pt idx="260448">
                  <c:v>56.148402999140202</c:v>
                </c:pt>
                <c:pt idx="260449">
                  <c:v>56.148479595272299</c:v>
                </c:pt>
                <c:pt idx="260450">
                  <c:v>56.148556191159301</c:v>
                </c:pt>
                <c:pt idx="260451">
                  <c:v>56.148632786801102</c:v>
                </c:pt>
                <c:pt idx="260452">
                  <c:v>56.148709382197701</c:v>
                </c:pt>
                <c:pt idx="260453">
                  <c:v>56.1487859773491</c:v>
                </c:pt>
                <c:pt idx="260454">
                  <c:v>56.148862572255403</c:v>
                </c:pt>
                <c:pt idx="260455">
                  <c:v>56.148939166916499</c:v>
                </c:pt>
                <c:pt idx="260456">
                  <c:v>56.1490157613324</c:v>
                </c:pt>
                <c:pt idx="260457">
                  <c:v>56.1490923555032</c:v>
                </c:pt>
                <c:pt idx="260458">
                  <c:v>56.149168949428699</c:v>
                </c:pt>
                <c:pt idx="260459">
                  <c:v>56.149245543109103</c:v>
                </c:pt>
                <c:pt idx="260460">
                  <c:v>56.149322136544399</c:v>
                </c:pt>
                <c:pt idx="260461">
                  <c:v>56.1493987297345</c:v>
                </c:pt>
                <c:pt idx="260462">
                  <c:v>56.1494753226794</c:v>
                </c:pt>
                <c:pt idx="260463">
                  <c:v>56.149551915379099</c:v>
                </c:pt>
                <c:pt idx="260464">
                  <c:v>56.149628507833697</c:v>
                </c:pt>
                <c:pt idx="260465">
                  <c:v>56.1497051000431</c:v>
                </c:pt>
                <c:pt idx="260466">
                  <c:v>56.149781692007302</c:v>
                </c:pt>
                <c:pt idx="260467">
                  <c:v>56.149858283726402</c:v>
                </c:pt>
                <c:pt idx="260468">
                  <c:v>56.149934875200302</c:v>
                </c:pt>
                <c:pt idx="260469">
                  <c:v>56.150011466429</c:v>
                </c:pt>
                <c:pt idx="260470">
                  <c:v>56.150088057412603</c:v>
                </c:pt>
                <c:pt idx="260471">
                  <c:v>56.150164648151097</c:v>
                </c:pt>
                <c:pt idx="260472">
                  <c:v>56.150241238644298</c:v>
                </c:pt>
                <c:pt idx="260473">
                  <c:v>56.150317828892398</c:v>
                </c:pt>
                <c:pt idx="260474">
                  <c:v>56.150394418895402</c:v>
                </c:pt>
                <c:pt idx="260475">
                  <c:v>56.150471008653199</c:v>
                </c:pt>
                <c:pt idx="260476">
                  <c:v>56.150547598165801</c:v>
                </c:pt>
                <c:pt idx="260477">
                  <c:v>56.150624187433301</c:v>
                </c:pt>
                <c:pt idx="260478">
                  <c:v>56.150700776455601</c:v>
                </c:pt>
                <c:pt idx="260479">
                  <c:v>56.150777365232798</c:v>
                </c:pt>
                <c:pt idx="260480">
                  <c:v>56.150853953764802</c:v>
                </c:pt>
                <c:pt idx="260481">
                  <c:v>56.150930542051597</c:v>
                </c:pt>
                <c:pt idx="260482">
                  <c:v>56.151007130093298</c:v>
                </c:pt>
                <c:pt idx="260483">
                  <c:v>56.151083717889897</c:v>
                </c:pt>
                <c:pt idx="260484">
                  <c:v>56.151160305441302</c:v>
                </c:pt>
                <c:pt idx="260485">
                  <c:v>56.151236892747598</c:v>
                </c:pt>
                <c:pt idx="260486">
                  <c:v>56.151313479808699</c:v>
                </c:pt>
                <c:pt idx="260487">
                  <c:v>56.1513900666246</c:v>
                </c:pt>
                <c:pt idx="260488">
                  <c:v>56.151466653195399</c:v>
                </c:pt>
                <c:pt idx="260489">
                  <c:v>56.151543239521096</c:v>
                </c:pt>
                <c:pt idx="260490">
                  <c:v>56.1516198256016</c:v>
                </c:pt>
                <c:pt idx="260491">
                  <c:v>56.151696411437001</c:v>
                </c:pt>
                <c:pt idx="260492">
                  <c:v>56.151772997027201</c:v>
                </c:pt>
                <c:pt idx="260493">
                  <c:v>56.1518495823723</c:v>
                </c:pt>
                <c:pt idx="260494">
                  <c:v>56.151926167472197</c:v>
                </c:pt>
                <c:pt idx="260495">
                  <c:v>56.152002752327</c:v>
                </c:pt>
                <c:pt idx="260496">
                  <c:v>56.152079336936701</c:v>
                </c:pt>
                <c:pt idx="260497">
                  <c:v>56.152155921301201</c:v>
                </c:pt>
                <c:pt idx="260498">
                  <c:v>56.152232505420599</c:v>
                </c:pt>
                <c:pt idx="260499">
                  <c:v>56.152309089294803</c:v>
                </c:pt>
                <c:pt idx="260500">
                  <c:v>56.152385672923899</c:v>
                </c:pt>
                <c:pt idx="260501">
                  <c:v>56.152462256307899</c:v>
                </c:pt>
                <c:pt idx="260502">
                  <c:v>56.152538839446699</c:v>
                </c:pt>
                <c:pt idx="260503">
                  <c:v>56.152615422340403</c:v>
                </c:pt>
                <c:pt idx="260504">
                  <c:v>56.152692004988999</c:v>
                </c:pt>
                <c:pt idx="260505">
                  <c:v>56.152768587392401</c:v>
                </c:pt>
                <c:pt idx="260506">
                  <c:v>56.152845169550702</c:v>
                </c:pt>
                <c:pt idx="260507">
                  <c:v>56.152921751463801</c:v>
                </c:pt>
                <c:pt idx="260508">
                  <c:v>56.152998333131897</c:v>
                </c:pt>
                <c:pt idx="260509">
                  <c:v>56.153074914554701</c:v>
                </c:pt>
                <c:pt idx="260510">
                  <c:v>56.153151495732502</c:v>
                </c:pt>
                <c:pt idx="260511">
                  <c:v>56.153228076665101</c:v>
                </c:pt>
                <c:pt idx="260512">
                  <c:v>56.153304657352599</c:v>
                </c:pt>
                <c:pt idx="260513">
                  <c:v>56.153381237795003</c:v>
                </c:pt>
                <c:pt idx="260514">
                  <c:v>56.153457817992297</c:v>
                </c:pt>
                <c:pt idx="260515">
                  <c:v>56.153534397944398</c:v>
                </c:pt>
                <c:pt idx="260516">
                  <c:v>56.153610977651397</c:v>
                </c:pt>
                <c:pt idx="260517">
                  <c:v>56.153687557113301</c:v>
                </c:pt>
                <c:pt idx="260518">
                  <c:v>56.153764136329997</c:v>
                </c:pt>
                <c:pt idx="260519">
                  <c:v>56.153840715301598</c:v>
                </c:pt>
                <c:pt idx="260520">
                  <c:v>56.153917294028098</c:v>
                </c:pt>
                <c:pt idx="260521">
                  <c:v>56.153993872509503</c:v>
                </c:pt>
                <c:pt idx="260522">
                  <c:v>56.154070450745799</c:v>
                </c:pt>
                <c:pt idx="260523">
                  <c:v>56.154147028736901</c:v>
                </c:pt>
                <c:pt idx="260524">
                  <c:v>56.154223606482901</c:v>
                </c:pt>
                <c:pt idx="260525">
                  <c:v>56.1543001839838</c:v>
                </c:pt>
                <c:pt idx="260526">
                  <c:v>56.154376761239597</c:v>
                </c:pt>
                <c:pt idx="260527">
                  <c:v>56.154453338250299</c:v>
                </c:pt>
                <c:pt idx="260528">
                  <c:v>56.1545299150158</c:v>
                </c:pt>
                <c:pt idx="260529">
                  <c:v>56.154606491536299</c:v>
                </c:pt>
                <c:pt idx="260530">
                  <c:v>56.154683067811597</c:v>
                </c:pt>
                <c:pt idx="260531">
                  <c:v>56.1547596438418</c:v>
                </c:pt>
                <c:pt idx="260532">
                  <c:v>56.154836219626901</c:v>
                </c:pt>
                <c:pt idx="260533">
                  <c:v>56.154912795166901</c:v>
                </c:pt>
                <c:pt idx="260534">
                  <c:v>56.154989370461699</c:v>
                </c:pt>
                <c:pt idx="260535">
                  <c:v>56.155065945511502</c:v>
                </c:pt>
                <c:pt idx="260536">
                  <c:v>56.155142520316197</c:v>
                </c:pt>
                <c:pt idx="260537">
                  <c:v>56.155219094875697</c:v>
                </c:pt>
                <c:pt idx="260538">
                  <c:v>56.155295669190103</c:v>
                </c:pt>
                <c:pt idx="260539">
                  <c:v>56.155372243259499</c:v>
                </c:pt>
                <c:pt idx="260540">
                  <c:v>56.155448817083702</c:v>
                </c:pt>
                <c:pt idx="260541">
                  <c:v>56.155525390662802</c:v>
                </c:pt>
                <c:pt idx="260542">
                  <c:v>56.155601963996801</c:v>
                </c:pt>
                <c:pt idx="260543">
                  <c:v>56.155678537085699</c:v>
                </c:pt>
                <c:pt idx="260544">
                  <c:v>56.155755109929501</c:v>
                </c:pt>
                <c:pt idx="260545">
                  <c:v>56.155831682528202</c:v>
                </c:pt>
                <c:pt idx="260546">
                  <c:v>56.155908254881801</c:v>
                </c:pt>
                <c:pt idx="260547">
                  <c:v>56.155984826990299</c:v>
                </c:pt>
                <c:pt idx="260548">
                  <c:v>56.156061398853701</c:v>
                </c:pt>
                <c:pt idx="260549">
                  <c:v>56.156137970471903</c:v>
                </c:pt>
                <c:pt idx="260550">
                  <c:v>56.156214541845102</c:v>
                </c:pt>
                <c:pt idx="260551">
                  <c:v>56.1562911129732</c:v>
                </c:pt>
                <c:pt idx="260552">
                  <c:v>56.156367683856203</c:v>
                </c:pt>
                <c:pt idx="260553">
                  <c:v>56.156444254494097</c:v>
                </c:pt>
                <c:pt idx="260554">
                  <c:v>56.156520824886996</c:v>
                </c:pt>
                <c:pt idx="260555">
                  <c:v>56.156597395034701</c:v>
                </c:pt>
                <c:pt idx="260556">
                  <c:v>56.156673964937298</c:v>
                </c:pt>
                <c:pt idx="260557">
                  <c:v>56.156750534594799</c:v>
                </c:pt>
                <c:pt idx="260558">
                  <c:v>56.156827104007199</c:v>
                </c:pt>
                <c:pt idx="260559">
                  <c:v>56.156903673174597</c:v>
                </c:pt>
                <c:pt idx="260560">
                  <c:v>56.1569802420968</c:v>
                </c:pt>
                <c:pt idx="260561">
                  <c:v>56.157056810774002</c:v>
                </c:pt>
                <c:pt idx="260562">
                  <c:v>56.157133379206002</c:v>
                </c:pt>
                <c:pt idx="260563">
                  <c:v>56.157209947393</c:v>
                </c:pt>
                <c:pt idx="260564">
                  <c:v>56.157286515334903</c:v>
                </c:pt>
                <c:pt idx="260565">
                  <c:v>56.157363083031697</c:v>
                </c:pt>
                <c:pt idx="260566">
                  <c:v>56.157439650483397</c:v>
                </c:pt>
                <c:pt idx="260567">
                  <c:v>56.157516217690002</c:v>
                </c:pt>
                <c:pt idx="260568">
                  <c:v>56.157592784651598</c:v>
                </c:pt>
                <c:pt idx="260569">
                  <c:v>56.157669351368099</c:v>
                </c:pt>
                <c:pt idx="260570">
                  <c:v>56.157745917839399</c:v>
                </c:pt>
                <c:pt idx="260571">
                  <c:v>56.157822484065697</c:v>
                </c:pt>
                <c:pt idx="260572">
                  <c:v>56.1578990500469</c:v>
                </c:pt>
                <c:pt idx="260573">
                  <c:v>56.157975615783101</c:v>
                </c:pt>
                <c:pt idx="260574">
                  <c:v>56.158052181274101</c:v>
                </c:pt>
                <c:pt idx="260575">
                  <c:v>56.158128746520099</c:v>
                </c:pt>
                <c:pt idx="260576">
                  <c:v>56.158205311521002</c:v>
                </c:pt>
                <c:pt idx="260577">
                  <c:v>56.158281876276803</c:v>
                </c:pt>
                <c:pt idx="260578">
                  <c:v>56.158358440787602</c:v>
                </c:pt>
                <c:pt idx="260579">
                  <c:v>56.1584350050532</c:v>
                </c:pt>
                <c:pt idx="260580">
                  <c:v>56.158511569073802</c:v>
                </c:pt>
                <c:pt idx="260581">
                  <c:v>56.158588132849303</c:v>
                </c:pt>
                <c:pt idx="260582">
                  <c:v>56.158664696379802</c:v>
                </c:pt>
                <c:pt idx="260583">
                  <c:v>56.158741259665199</c:v>
                </c:pt>
                <c:pt idx="260584">
                  <c:v>56.158817822705402</c:v>
                </c:pt>
                <c:pt idx="260585">
                  <c:v>56.158894385500702</c:v>
                </c:pt>
                <c:pt idx="260586">
                  <c:v>56.158970948050801</c:v>
                </c:pt>
                <c:pt idx="260587">
                  <c:v>56.159047510355897</c:v>
                </c:pt>
                <c:pt idx="260588">
                  <c:v>56.159124072415899</c:v>
                </c:pt>
                <c:pt idx="260589">
                  <c:v>56.159200634230899</c:v>
                </c:pt>
                <c:pt idx="260590">
                  <c:v>56.159277195800797</c:v>
                </c:pt>
                <c:pt idx="260591">
                  <c:v>56.159353757125601</c:v>
                </c:pt>
                <c:pt idx="260592">
                  <c:v>56.159430318205303</c:v>
                </c:pt>
                <c:pt idx="260593">
                  <c:v>56.159506879040002</c:v>
                </c:pt>
                <c:pt idx="260594">
                  <c:v>56.1595834396296</c:v>
                </c:pt>
                <c:pt idx="260595">
                  <c:v>56.159659999974203</c:v>
                </c:pt>
                <c:pt idx="260596">
                  <c:v>56.159736560073704</c:v>
                </c:pt>
                <c:pt idx="260597">
                  <c:v>56.159813119928103</c:v>
                </c:pt>
                <c:pt idx="260598">
                  <c:v>56.1598896795374</c:v>
                </c:pt>
                <c:pt idx="260599">
                  <c:v>56.159966238901802</c:v>
                </c:pt>
                <c:pt idx="260600">
                  <c:v>56.160042798021003</c:v>
                </c:pt>
                <c:pt idx="260601">
                  <c:v>56.160119356895201</c:v>
                </c:pt>
                <c:pt idx="260602">
                  <c:v>56.160195915524298</c:v>
                </c:pt>
                <c:pt idx="260603">
                  <c:v>56.1602724739084</c:v>
                </c:pt>
                <c:pt idx="260604">
                  <c:v>56.160349032047399</c:v>
                </c:pt>
                <c:pt idx="260605">
                  <c:v>56.160425589941397</c:v>
                </c:pt>
                <c:pt idx="260606">
                  <c:v>56.1605021475903</c:v>
                </c:pt>
                <c:pt idx="260607">
                  <c:v>56.160578704994101</c:v>
                </c:pt>
                <c:pt idx="260608">
                  <c:v>56.1606552621529</c:v>
                </c:pt>
                <c:pt idx="260609">
                  <c:v>56.160731819066697</c:v>
                </c:pt>
                <c:pt idx="260610">
                  <c:v>56.1608083757354</c:v>
                </c:pt>
                <c:pt idx="260611">
                  <c:v>56.160884932159</c:v>
                </c:pt>
                <c:pt idx="260612">
                  <c:v>56.160961488337598</c:v>
                </c:pt>
                <c:pt idx="260613">
                  <c:v>56.161038044271102</c:v>
                </c:pt>
                <c:pt idx="260614">
                  <c:v>56.161114599959603</c:v>
                </c:pt>
                <c:pt idx="260615">
                  <c:v>56.161191155403102</c:v>
                </c:pt>
                <c:pt idx="260616">
                  <c:v>56.1612677106015</c:v>
                </c:pt>
                <c:pt idx="260617">
                  <c:v>56.161344265554803</c:v>
                </c:pt>
                <c:pt idx="260618">
                  <c:v>56.161420820263103</c:v>
                </c:pt>
                <c:pt idx="260619">
                  <c:v>56.161497374726402</c:v>
                </c:pt>
                <c:pt idx="260620">
                  <c:v>56.161573928944598</c:v>
                </c:pt>
                <c:pt idx="260621">
                  <c:v>56.1616504829178</c:v>
                </c:pt>
                <c:pt idx="260622">
                  <c:v>56.1617270366459</c:v>
                </c:pt>
                <c:pt idx="260623">
                  <c:v>56.161803590128997</c:v>
                </c:pt>
                <c:pt idx="260624">
                  <c:v>56.1618801433671</c:v>
                </c:pt>
                <c:pt idx="260625">
                  <c:v>56.1619566963601</c:v>
                </c:pt>
                <c:pt idx="260626">
                  <c:v>56.162033249107999</c:v>
                </c:pt>
                <c:pt idx="260627">
                  <c:v>56.162109801611003</c:v>
                </c:pt>
                <c:pt idx="260628">
                  <c:v>56.162186353868897</c:v>
                </c:pt>
                <c:pt idx="260629">
                  <c:v>56.162262905881697</c:v>
                </c:pt>
                <c:pt idx="260630">
                  <c:v>56.162339457649502</c:v>
                </c:pt>
                <c:pt idx="260631">
                  <c:v>56.162416009172297</c:v>
                </c:pt>
                <c:pt idx="260632">
                  <c:v>56.162492560450097</c:v>
                </c:pt>
                <c:pt idx="260633">
                  <c:v>56.162569111482803</c:v>
                </c:pt>
                <c:pt idx="260634">
                  <c:v>56.162645662270499</c:v>
                </c:pt>
                <c:pt idx="260635">
                  <c:v>56.162722212813101</c:v>
                </c:pt>
                <c:pt idx="260636">
                  <c:v>56.1627987631107</c:v>
                </c:pt>
                <c:pt idx="260637">
                  <c:v>56.162875313163298</c:v>
                </c:pt>
                <c:pt idx="260638">
                  <c:v>56.1629518629709</c:v>
                </c:pt>
                <c:pt idx="260639">
                  <c:v>56.1630284125334</c:v>
                </c:pt>
                <c:pt idx="260640">
                  <c:v>56.163104961850898</c:v>
                </c:pt>
                <c:pt idx="260641">
                  <c:v>56.163181510923401</c:v>
                </c:pt>
                <c:pt idx="260642">
                  <c:v>56.163258059750802</c:v>
                </c:pt>
                <c:pt idx="260643">
                  <c:v>56.163334608333301</c:v>
                </c:pt>
                <c:pt idx="260644">
                  <c:v>56.163411156670698</c:v>
                </c:pt>
                <c:pt idx="260645">
                  <c:v>56.163487704763</c:v>
                </c:pt>
                <c:pt idx="260646">
                  <c:v>56.163564252610399</c:v>
                </c:pt>
                <c:pt idx="260647">
                  <c:v>56.163640800212697</c:v>
                </c:pt>
                <c:pt idx="260648">
                  <c:v>56.16371734757</c:v>
                </c:pt>
                <c:pt idx="260649">
                  <c:v>56.1637938946823</c:v>
                </c:pt>
                <c:pt idx="260650">
                  <c:v>56.163870441549598</c:v>
                </c:pt>
                <c:pt idx="260651">
                  <c:v>56.163946988171801</c:v>
                </c:pt>
                <c:pt idx="260652">
                  <c:v>56.164023534549003</c:v>
                </c:pt>
                <c:pt idx="260653">
                  <c:v>56.164100080681202</c:v>
                </c:pt>
                <c:pt idx="260654">
                  <c:v>56.164176626568398</c:v>
                </c:pt>
                <c:pt idx="260655">
                  <c:v>56.1642531722106</c:v>
                </c:pt>
                <c:pt idx="260656">
                  <c:v>56.1643297176077</c:v>
                </c:pt>
                <c:pt idx="260657">
                  <c:v>56.164406262759897</c:v>
                </c:pt>
                <c:pt idx="260658">
                  <c:v>56.164482807667</c:v>
                </c:pt>
                <c:pt idx="260659">
                  <c:v>56.1645593523291</c:v>
                </c:pt>
                <c:pt idx="260660">
                  <c:v>56.164635896746198</c:v>
                </c:pt>
                <c:pt idx="260661">
                  <c:v>56.164712440918301</c:v>
                </c:pt>
                <c:pt idx="260662">
                  <c:v>56.164788984845401</c:v>
                </c:pt>
                <c:pt idx="260663">
                  <c:v>56.1648655285274</c:v>
                </c:pt>
                <c:pt idx="260664">
                  <c:v>56.164942071964497</c:v>
                </c:pt>
                <c:pt idx="260665">
                  <c:v>56.165018615156598</c:v>
                </c:pt>
                <c:pt idx="260666">
                  <c:v>56.165095158103597</c:v>
                </c:pt>
                <c:pt idx="260667">
                  <c:v>56.165171700805601</c:v>
                </c:pt>
                <c:pt idx="260668">
                  <c:v>56.165248243262702</c:v>
                </c:pt>
                <c:pt idx="260669">
                  <c:v>56.165324785474702</c:v>
                </c:pt>
                <c:pt idx="260670">
                  <c:v>56.1654013274417</c:v>
                </c:pt>
                <c:pt idx="260671">
                  <c:v>56.165477869163702</c:v>
                </c:pt>
                <c:pt idx="260672">
                  <c:v>56.165554410640702</c:v>
                </c:pt>
                <c:pt idx="260673">
                  <c:v>56.1656309518727</c:v>
                </c:pt>
                <c:pt idx="260674">
                  <c:v>56.165707492859703</c:v>
                </c:pt>
                <c:pt idx="260675">
                  <c:v>56.165784033601703</c:v>
                </c:pt>
                <c:pt idx="260676">
                  <c:v>56.165860574098701</c:v>
                </c:pt>
                <c:pt idx="260677">
                  <c:v>56.165937114350697</c:v>
                </c:pt>
                <c:pt idx="260678">
                  <c:v>56.166013654357698</c:v>
                </c:pt>
                <c:pt idx="260679">
                  <c:v>56.166090194119803</c:v>
                </c:pt>
                <c:pt idx="260680">
                  <c:v>56.1661667336368</c:v>
                </c:pt>
                <c:pt idx="260681">
                  <c:v>56.166243272908801</c:v>
                </c:pt>
                <c:pt idx="260682">
                  <c:v>56.1663198119358</c:v>
                </c:pt>
                <c:pt idx="260683">
                  <c:v>56.166396350717797</c:v>
                </c:pt>
                <c:pt idx="260684">
                  <c:v>56.166472889254898</c:v>
                </c:pt>
                <c:pt idx="260685">
                  <c:v>56.166549427546897</c:v>
                </c:pt>
                <c:pt idx="260686">
                  <c:v>56.166625965593902</c:v>
                </c:pt>
                <c:pt idx="260687">
                  <c:v>56.166702503396003</c:v>
                </c:pt>
                <c:pt idx="260688">
                  <c:v>56.166779040953102</c:v>
                </c:pt>
                <c:pt idx="260689">
                  <c:v>56.1668555782651</c:v>
                </c:pt>
                <c:pt idx="260690">
                  <c:v>56.166932115332202</c:v>
                </c:pt>
                <c:pt idx="260691">
                  <c:v>56.167008652154301</c:v>
                </c:pt>
                <c:pt idx="260692">
                  <c:v>56.167085188731399</c:v>
                </c:pt>
                <c:pt idx="260693">
                  <c:v>56.1671617250636</c:v>
                </c:pt>
                <c:pt idx="260694">
                  <c:v>56.1672382611507</c:v>
                </c:pt>
                <c:pt idx="260695">
                  <c:v>56.167314796992798</c:v>
                </c:pt>
                <c:pt idx="260696">
                  <c:v>56.16739133259</c:v>
                </c:pt>
                <c:pt idx="260697">
                  <c:v>56.1674678679422</c:v>
                </c:pt>
                <c:pt idx="260698">
                  <c:v>56.167544403049398</c:v>
                </c:pt>
                <c:pt idx="260699">
                  <c:v>56.1676209379116</c:v>
                </c:pt>
                <c:pt idx="260700">
                  <c:v>56.167697472528801</c:v>
                </c:pt>
                <c:pt idx="260701">
                  <c:v>56.167774006901098</c:v>
                </c:pt>
                <c:pt idx="260702">
                  <c:v>56.1678505410284</c:v>
                </c:pt>
                <c:pt idx="260703">
                  <c:v>56.1679270749107</c:v>
                </c:pt>
                <c:pt idx="260704">
                  <c:v>56.168003608547998</c:v>
                </c:pt>
                <c:pt idx="260705">
                  <c:v>56.168080141940301</c:v>
                </c:pt>
                <c:pt idx="260706">
                  <c:v>56.168156675087701</c:v>
                </c:pt>
                <c:pt idx="260707">
                  <c:v>56.168233207990099</c:v>
                </c:pt>
                <c:pt idx="260708">
                  <c:v>56.168309740647501</c:v>
                </c:pt>
                <c:pt idx="260709">
                  <c:v>56.168386273059902</c:v>
                </c:pt>
                <c:pt idx="260710">
                  <c:v>56.168462805227399</c:v>
                </c:pt>
                <c:pt idx="260711">
                  <c:v>56.168539337149902</c:v>
                </c:pt>
                <c:pt idx="260712">
                  <c:v>56.168615868827402</c:v>
                </c:pt>
                <c:pt idx="260713">
                  <c:v>56.168692400259999</c:v>
                </c:pt>
                <c:pt idx="260714">
                  <c:v>56.168768931447602</c:v>
                </c:pt>
                <c:pt idx="260715">
                  <c:v>56.168845462390202</c:v>
                </c:pt>
                <c:pt idx="260716">
                  <c:v>56.1689219930878</c:v>
                </c:pt>
                <c:pt idx="260717">
                  <c:v>56.168998523540502</c:v>
                </c:pt>
                <c:pt idx="260718">
                  <c:v>56.169075053748202</c:v>
                </c:pt>
                <c:pt idx="260719">
                  <c:v>56.169151583710999</c:v>
                </c:pt>
                <c:pt idx="260720">
                  <c:v>56.169228113428701</c:v>
                </c:pt>
                <c:pt idx="260721">
                  <c:v>56.169304642901501</c:v>
                </c:pt>
                <c:pt idx="260722">
                  <c:v>56.169381172129398</c:v>
                </c:pt>
                <c:pt idx="260723">
                  <c:v>56.1694577011123</c:v>
                </c:pt>
                <c:pt idx="260724">
                  <c:v>56.1695342298502</c:v>
                </c:pt>
                <c:pt idx="260725">
                  <c:v>56.169610758343197</c:v>
                </c:pt>
                <c:pt idx="260726">
                  <c:v>56.169687286591099</c:v>
                </c:pt>
                <c:pt idx="260727">
                  <c:v>56.169763814594198</c:v>
                </c:pt>
                <c:pt idx="260728">
                  <c:v>56.169840342352302</c:v>
                </c:pt>
                <c:pt idx="260729">
                  <c:v>56.169916869865403</c:v>
                </c:pt>
                <c:pt idx="260730">
                  <c:v>56.169993397133503</c:v>
                </c:pt>
                <c:pt idx="260731">
                  <c:v>56.170069924156799</c:v>
                </c:pt>
                <c:pt idx="260732">
                  <c:v>56.170146450935</c:v>
                </c:pt>
                <c:pt idx="260733">
                  <c:v>56.170222977468299</c:v>
                </c:pt>
                <c:pt idx="260734">
                  <c:v>56.170299503756603</c:v>
                </c:pt>
                <c:pt idx="260735">
                  <c:v>56.170376029800003</c:v>
                </c:pt>
                <c:pt idx="260736">
                  <c:v>56.170452555598501</c:v>
                </c:pt>
                <c:pt idx="260737">
                  <c:v>56.170529081151898</c:v>
                </c:pt>
                <c:pt idx="260738">
                  <c:v>56.170605606460498</c:v>
                </c:pt>
                <c:pt idx="260739">
                  <c:v>56.170682131524103</c:v>
                </c:pt>
                <c:pt idx="260740">
                  <c:v>56.170758656342699</c:v>
                </c:pt>
                <c:pt idx="260741">
                  <c:v>56.170835180916399</c:v>
                </c:pt>
                <c:pt idx="260742">
                  <c:v>56.170911705245103</c:v>
                </c:pt>
                <c:pt idx="260743">
                  <c:v>56.170988229328898</c:v>
                </c:pt>
                <c:pt idx="260744">
                  <c:v>56.171064753167698</c:v>
                </c:pt>
                <c:pt idx="260745">
                  <c:v>56.171141276761603</c:v>
                </c:pt>
                <c:pt idx="260746">
                  <c:v>56.171217800110597</c:v>
                </c:pt>
                <c:pt idx="260747">
                  <c:v>56.171294323214603</c:v>
                </c:pt>
                <c:pt idx="260748">
                  <c:v>56.1713708460736</c:v>
                </c:pt>
                <c:pt idx="260749">
                  <c:v>56.171447368687701</c:v>
                </c:pt>
                <c:pt idx="260750">
                  <c:v>56.1715238910569</c:v>
                </c:pt>
                <c:pt idx="260751">
                  <c:v>56.171600413181103</c:v>
                </c:pt>
                <c:pt idx="260752">
                  <c:v>56.171676935060397</c:v>
                </c:pt>
                <c:pt idx="260753">
                  <c:v>56.171753456694802</c:v>
                </c:pt>
                <c:pt idx="260754">
                  <c:v>56.171829978084197</c:v>
                </c:pt>
                <c:pt idx="260755">
                  <c:v>56.171906499228697</c:v>
                </c:pt>
                <c:pt idx="260756">
                  <c:v>56.171983020128202</c:v>
                </c:pt>
                <c:pt idx="260757">
                  <c:v>56.172059540782797</c:v>
                </c:pt>
                <c:pt idx="260758">
                  <c:v>56.172136061192496</c:v>
                </c:pt>
                <c:pt idx="260759">
                  <c:v>56.172212581357201</c:v>
                </c:pt>
                <c:pt idx="260760">
                  <c:v>56.172289101277002</c:v>
                </c:pt>
                <c:pt idx="260761">
                  <c:v>56.172365620951801</c:v>
                </c:pt>
                <c:pt idx="260762">
                  <c:v>56.172442140381797</c:v>
                </c:pt>
                <c:pt idx="260763">
                  <c:v>56.172518659566798</c:v>
                </c:pt>
                <c:pt idx="260764">
                  <c:v>56.172595178506803</c:v>
                </c:pt>
                <c:pt idx="260765">
                  <c:v>56.172671697201999</c:v>
                </c:pt>
                <c:pt idx="260766">
                  <c:v>56.172748215652199</c:v>
                </c:pt>
                <c:pt idx="260767">
                  <c:v>56.172824733857503</c:v>
                </c:pt>
                <c:pt idx="260768">
                  <c:v>56.172901251817798</c:v>
                </c:pt>
                <c:pt idx="260769">
                  <c:v>56.172977769533198</c:v>
                </c:pt>
                <c:pt idx="260770">
                  <c:v>56.173054287003701</c:v>
                </c:pt>
                <c:pt idx="260771">
                  <c:v>56.173130804229302</c:v>
                </c:pt>
                <c:pt idx="260772">
                  <c:v>56.17320732121</c:v>
                </c:pt>
                <c:pt idx="260773">
                  <c:v>56.173283837945696</c:v>
                </c:pt>
                <c:pt idx="260774">
                  <c:v>56.173360354436497</c:v>
                </c:pt>
                <c:pt idx="260775">
                  <c:v>56.173436870682302</c:v>
                </c:pt>
                <c:pt idx="260776">
                  <c:v>56.173513386683297</c:v>
                </c:pt>
                <c:pt idx="260777">
                  <c:v>56.173589902439304</c:v>
                </c:pt>
                <c:pt idx="260778">
                  <c:v>56.1736664179504</c:v>
                </c:pt>
                <c:pt idx="260779">
                  <c:v>56.173742933216602</c:v>
                </c:pt>
                <c:pt idx="260780">
                  <c:v>56.1738194482379</c:v>
                </c:pt>
                <c:pt idx="260781">
                  <c:v>56.173895963014303</c:v>
                </c:pt>
                <c:pt idx="260782">
                  <c:v>56.173972477545703</c:v>
                </c:pt>
                <c:pt idx="260783">
                  <c:v>56.174048991832201</c:v>
                </c:pt>
                <c:pt idx="260784">
                  <c:v>56.174125505873803</c:v>
                </c:pt>
                <c:pt idx="260785">
                  <c:v>56.174202019670503</c:v>
                </c:pt>
                <c:pt idx="260786">
                  <c:v>56.174278533222299</c:v>
                </c:pt>
                <c:pt idx="260787">
                  <c:v>56.1743550465292</c:v>
                </c:pt>
                <c:pt idx="260788">
                  <c:v>56.174431559591099</c:v>
                </c:pt>
                <c:pt idx="260789">
                  <c:v>56.174508072408202</c:v>
                </c:pt>
                <c:pt idx="260790">
                  <c:v>56.174584584980302</c:v>
                </c:pt>
                <c:pt idx="260791">
                  <c:v>56.174661097307599</c:v>
                </c:pt>
                <c:pt idx="260792">
                  <c:v>56.174737609389901</c:v>
                </c:pt>
                <c:pt idx="260793">
                  <c:v>56.1748141212273</c:v>
                </c:pt>
                <c:pt idx="260794">
                  <c:v>56.174890632819803</c:v>
                </c:pt>
                <c:pt idx="260795">
                  <c:v>56.174967144167397</c:v>
                </c:pt>
                <c:pt idx="260796">
                  <c:v>56.175043655270002</c:v>
                </c:pt>
                <c:pt idx="260797">
                  <c:v>56.175120166127797</c:v>
                </c:pt>
                <c:pt idx="260798">
                  <c:v>56.175196676740697</c:v>
                </c:pt>
                <c:pt idx="260799">
                  <c:v>56.175273187108701</c:v>
                </c:pt>
                <c:pt idx="260800">
                  <c:v>56.175349697231702</c:v>
                </c:pt>
                <c:pt idx="260801">
                  <c:v>56.175426207109901</c:v>
                </c:pt>
                <c:pt idx="260802">
                  <c:v>56.175502716743203</c:v>
                </c:pt>
                <c:pt idx="260803">
                  <c:v>56.175579226131497</c:v>
                </c:pt>
                <c:pt idx="260804">
                  <c:v>56.175655735275001</c:v>
                </c:pt>
                <c:pt idx="260805">
                  <c:v>56.175732244173602</c:v>
                </c:pt>
                <c:pt idx="260806">
                  <c:v>56.175808752827201</c:v>
                </c:pt>
                <c:pt idx="260807">
                  <c:v>56.175885261235997</c:v>
                </c:pt>
                <c:pt idx="260808">
                  <c:v>56.175961769399898</c:v>
                </c:pt>
                <c:pt idx="260809">
                  <c:v>56.176038277318803</c:v>
                </c:pt>
                <c:pt idx="260810">
                  <c:v>56.176114784992897</c:v>
                </c:pt>
                <c:pt idx="260811">
                  <c:v>56.176191292422097</c:v>
                </c:pt>
                <c:pt idx="260812">
                  <c:v>56.1762677996064</c:v>
                </c:pt>
                <c:pt idx="260813">
                  <c:v>56.176344306545801</c:v>
                </c:pt>
                <c:pt idx="260814">
                  <c:v>56.176420813240298</c:v>
                </c:pt>
                <c:pt idx="260815">
                  <c:v>56.17649731969</c:v>
                </c:pt>
                <c:pt idx="260816">
                  <c:v>56.1765738258947</c:v>
                </c:pt>
                <c:pt idx="260817">
                  <c:v>56.176650331854503</c:v>
                </c:pt>
                <c:pt idx="260818">
                  <c:v>56.176726837569497</c:v>
                </c:pt>
                <c:pt idx="260819">
                  <c:v>56.176803343039502</c:v>
                </c:pt>
                <c:pt idx="260820">
                  <c:v>56.176879848264697</c:v>
                </c:pt>
                <c:pt idx="260821">
                  <c:v>56.176956353244996</c:v>
                </c:pt>
                <c:pt idx="260822">
                  <c:v>56.1770328579804</c:v>
                </c:pt>
                <c:pt idx="260823">
                  <c:v>56.177109362470901</c:v>
                </c:pt>
                <c:pt idx="260824">
                  <c:v>56.177185866716599</c:v>
                </c:pt>
                <c:pt idx="260825">
                  <c:v>56.177262370717301</c:v>
                </c:pt>
                <c:pt idx="260826">
                  <c:v>56.1773388744732</c:v>
                </c:pt>
                <c:pt idx="260827">
                  <c:v>56.177415377984197</c:v>
                </c:pt>
                <c:pt idx="260828">
                  <c:v>56.177491881250297</c:v>
                </c:pt>
                <c:pt idx="260829">
                  <c:v>56.177568384271503</c:v>
                </c:pt>
                <c:pt idx="260830">
                  <c:v>56.177644887047897</c:v>
                </c:pt>
                <c:pt idx="260831">
                  <c:v>56.177721389579297</c:v>
                </c:pt>
                <c:pt idx="260832">
                  <c:v>56.1777978918659</c:v>
                </c:pt>
                <c:pt idx="260833">
                  <c:v>56.177874393907601</c:v>
                </c:pt>
                <c:pt idx="260834">
                  <c:v>56.177950895704498</c:v>
                </c:pt>
                <c:pt idx="260835">
                  <c:v>56.1780273972564</c:v>
                </c:pt>
                <c:pt idx="260836">
                  <c:v>56.178103898563499</c:v>
                </c:pt>
                <c:pt idx="260837">
                  <c:v>56.178180399625703</c:v>
                </c:pt>
                <c:pt idx="260838">
                  <c:v>56.178256900443102</c:v>
                </c:pt>
                <c:pt idx="260839">
                  <c:v>56.1783334010155</c:v>
                </c:pt>
                <c:pt idx="260840">
                  <c:v>56.178409901343102</c:v>
                </c:pt>
                <c:pt idx="260841">
                  <c:v>56.1784864014259</c:v>
                </c:pt>
                <c:pt idx="260842">
                  <c:v>56.178562901263703</c:v>
                </c:pt>
                <c:pt idx="260843">
                  <c:v>56.178639400856703</c:v>
                </c:pt>
                <c:pt idx="260844">
                  <c:v>56.1787159002048</c:v>
                </c:pt>
                <c:pt idx="260845">
                  <c:v>56.178792399308101</c:v>
                </c:pt>
                <c:pt idx="260846">
                  <c:v>56.178868898166499</c:v>
                </c:pt>
                <c:pt idx="260847">
                  <c:v>56.178945396780001</c:v>
                </c:pt>
                <c:pt idx="260848">
                  <c:v>56.179021895148601</c:v>
                </c:pt>
                <c:pt idx="260849">
                  <c:v>56.179098393272398</c:v>
                </c:pt>
                <c:pt idx="260850">
                  <c:v>56.179174891151398</c:v>
                </c:pt>
                <c:pt idx="260851">
                  <c:v>56.179251388785403</c:v>
                </c:pt>
                <c:pt idx="260852">
                  <c:v>56.179327886174597</c:v>
                </c:pt>
                <c:pt idx="260853">
                  <c:v>56.179404383319003</c:v>
                </c:pt>
                <c:pt idx="260854">
                  <c:v>56.179480880218399</c:v>
                </c:pt>
                <c:pt idx="260855">
                  <c:v>56.179557376873099</c:v>
                </c:pt>
                <c:pt idx="260856">
                  <c:v>56.179633873282803</c:v>
                </c:pt>
                <c:pt idx="260857">
                  <c:v>56.179710369447697</c:v>
                </c:pt>
                <c:pt idx="260858">
                  <c:v>56.179786865367802</c:v>
                </c:pt>
                <c:pt idx="260859">
                  <c:v>56.179863361042898</c:v>
                </c:pt>
                <c:pt idx="260860">
                  <c:v>56.179939856473297</c:v>
                </c:pt>
                <c:pt idx="260861">
                  <c:v>56.180016351658701</c:v>
                </c:pt>
                <c:pt idx="260862">
                  <c:v>56.180092846599401</c:v>
                </c:pt>
                <c:pt idx="260863">
                  <c:v>56.180169341295098</c:v>
                </c:pt>
                <c:pt idx="260864">
                  <c:v>56.180245835746099</c:v>
                </c:pt>
                <c:pt idx="260865">
                  <c:v>56.180322329952098</c:v>
                </c:pt>
                <c:pt idx="260866">
                  <c:v>56.180398823913301</c:v>
                </c:pt>
                <c:pt idx="260867">
                  <c:v>56.1804753176297</c:v>
                </c:pt>
                <c:pt idx="260868">
                  <c:v>56.180551811101203</c:v>
                </c:pt>
                <c:pt idx="260869">
                  <c:v>56.180628304327897</c:v>
                </c:pt>
                <c:pt idx="260870">
                  <c:v>56.180704797309701</c:v>
                </c:pt>
                <c:pt idx="260871">
                  <c:v>56.180781290046603</c:v>
                </c:pt>
                <c:pt idx="260872">
                  <c:v>56.180857782538801</c:v>
                </c:pt>
                <c:pt idx="260873">
                  <c:v>56.180934274785997</c:v>
                </c:pt>
                <c:pt idx="260874">
                  <c:v>56.181010766788503</c:v>
                </c:pt>
                <c:pt idx="260875">
                  <c:v>56.1810872585461</c:v>
                </c:pt>
                <c:pt idx="260876">
                  <c:v>56.181163750058801</c:v>
                </c:pt>
                <c:pt idx="260877">
                  <c:v>56.181240241326698</c:v>
                </c:pt>
                <c:pt idx="260878">
                  <c:v>56.181316732349799</c:v>
                </c:pt>
                <c:pt idx="260879">
                  <c:v>56.181393223127998</c:v>
                </c:pt>
                <c:pt idx="260880">
                  <c:v>56.1814697136614</c:v>
                </c:pt>
                <c:pt idx="260881">
                  <c:v>56.1815462039499</c:v>
                </c:pt>
                <c:pt idx="260882">
                  <c:v>56.181622693993603</c:v>
                </c:pt>
                <c:pt idx="260883">
                  <c:v>56.181699183792503</c:v>
                </c:pt>
                <c:pt idx="260884">
                  <c:v>56.1817756733465</c:v>
                </c:pt>
                <c:pt idx="260885">
                  <c:v>56.181852162655701</c:v>
                </c:pt>
                <c:pt idx="260886">
                  <c:v>56.18192865172</c:v>
                </c:pt>
                <c:pt idx="260887">
                  <c:v>56.182005140539601</c:v>
                </c:pt>
                <c:pt idx="260888">
                  <c:v>56.1820816291143</c:v>
                </c:pt>
                <c:pt idx="260889">
                  <c:v>56.182158117444096</c:v>
                </c:pt>
                <c:pt idx="260890">
                  <c:v>56.182234605529104</c:v>
                </c:pt>
                <c:pt idx="260891">
                  <c:v>56.1823110933693</c:v>
                </c:pt>
                <c:pt idx="260892">
                  <c:v>56.182387580964701</c:v>
                </c:pt>
                <c:pt idx="260893">
                  <c:v>56.182464068315198</c:v>
                </c:pt>
                <c:pt idx="260894">
                  <c:v>56.1825405554209</c:v>
                </c:pt>
                <c:pt idx="260895">
                  <c:v>56.182617042281798</c:v>
                </c:pt>
                <c:pt idx="260896">
                  <c:v>56.182693528897801</c:v>
                </c:pt>
                <c:pt idx="260897">
                  <c:v>56.182770015269</c:v>
                </c:pt>
                <c:pt idx="260898">
                  <c:v>56.182846501395403</c:v>
                </c:pt>
                <c:pt idx="260899">
                  <c:v>56.182922987277003</c:v>
                </c:pt>
                <c:pt idx="260900">
                  <c:v>56.1829994729137</c:v>
                </c:pt>
                <c:pt idx="260901">
                  <c:v>56.183075958305601</c:v>
                </c:pt>
                <c:pt idx="260902">
                  <c:v>56.183152443452698</c:v>
                </c:pt>
                <c:pt idx="260903">
                  <c:v>56.183228928355</c:v>
                </c:pt>
                <c:pt idx="260904">
                  <c:v>56.183305413012498</c:v>
                </c:pt>
                <c:pt idx="260905">
                  <c:v>56.1833818974251</c:v>
                </c:pt>
                <c:pt idx="260906">
                  <c:v>56.183458381592899</c:v>
                </c:pt>
                <c:pt idx="260907">
                  <c:v>56.183534865515902</c:v>
                </c:pt>
                <c:pt idx="260908">
                  <c:v>56.183611349194102</c:v>
                </c:pt>
                <c:pt idx="260909">
                  <c:v>56.183687832627399</c:v>
                </c:pt>
                <c:pt idx="260910">
                  <c:v>56.183764315815999</c:v>
                </c:pt>
                <c:pt idx="260911">
                  <c:v>56.183840798759697</c:v>
                </c:pt>
                <c:pt idx="260912">
                  <c:v>56.183917281458598</c:v>
                </c:pt>
                <c:pt idx="260913">
                  <c:v>56.183993763912703</c:v>
                </c:pt>
                <c:pt idx="260914">
                  <c:v>56.184070246121998</c:v>
                </c:pt>
                <c:pt idx="260915">
                  <c:v>56.184146728086397</c:v>
                </c:pt>
                <c:pt idx="260916">
                  <c:v>56.184223209806099</c:v>
                </c:pt>
                <c:pt idx="260917">
                  <c:v>56.184299691280899</c:v>
                </c:pt>
                <c:pt idx="260918">
                  <c:v>56.184376172511001</c:v>
                </c:pt>
                <c:pt idx="260919">
                  <c:v>56.184452653496201</c:v>
                </c:pt>
                <c:pt idx="260920">
                  <c:v>56.184529134236598</c:v>
                </c:pt>
                <c:pt idx="260921">
                  <c:v>56.184605614732199</c:v>
                </c:pt>
                <c:pt idx="260922">
                  <c:v>56.184682094983003</c:v>
                </c:pt>
                <c:pt idx="260923">
                  <c:v>56.184758574988997</c:v>
                </c:pt>
                <c:pt idx="260924">
                  <c:v>56.184835054750202</c:v>
                </c:pt>
                <c:pt idx="260925">
                  <c:v>56.184911534266597</c:v>
                </c:pt>
                <c:pt idx="260926">
                  <c:v>56.184988013538103</c:v>
                </c:pt>
                <c:pt idx="260927">
                  <c:v>56.185064492564898</c:v>
                </c:pt>
                <c:pt idx="260928">
                  <c:v>56.185140971346897</c:v>
                </c:pt>
                <c:pt idx="260929">
                  <c:v>56.185217449884099</c:v>
                </c:pt>
                <c:pt idx="260930">
                  <c:v>56.185293928176399</c:v>
                </c:pt>
                <c:pt idx="260931">
                  <c:v>56.185370406224003</c:v>
                </c:pt>
                <c:pt idx="260932">
                  <c:v>56.185446884026803</c:v>
                </c:pt>
                <c:pt idx="260933">
                  <c:v>56.1855233615847</c:v>
                </c:pt>
                <c:pt idx="260934">
                  <c:v>56.1855998388979</c:v>
                </c:pt>
                <c:pt idx="260935">
                  <c:v>56.185676315966298</c:v>
                </c:pt>
                <c:pt idx="260936">
                  <c:v>56.185752792789899</c:v>
                </c:pt>
                <c:pt idx="260937">
                  <c:v>56.185829269368703</c:v>
                </c:pt>
                <c:pt idx="260938">
                  <c:v>56.185905745702598</c:v>
                </c:pt>
                <c:pt idx="260939">
                  <c:v>56.185982221791797</c:v>
                </c:pt>
                <c:pt idx="260940">
                  <c:v>56.186058697636199</c:v>
                </c:pt>
                <c:pt idx="260941">
                  <c:v>56.186135173235897</c:v>
                </c:pt>
                <c:pt idx="260942">
                  <c:v>56.186211648590699</c:v>
                </c:pt>
                <c:pt idx="260943">
                  <c:v>56.186288123700699</c:v>
                </c:pt>
                <c:pt idx="260944">
                  <c:v>56.186364598565902</c:v>
                </c:pt>
                <c:pt idx="260945">
                  <c:v>56.186441073186401</c:v>
                </c:pt>
                <c:pt idx="260946">
                  <c:v>56.186517547562097</c:v>
                </c:pt>
                <c:pt idx="260947">
                  <c:v>56.186594021692898</c:v>
                </c:pt>
                <c:pt idx="260948">
                  <c:v>56.186670495579001</c:v>
                </c:pt>
                <c:pt idx="260949">
                  <c:v>56.186746969220302</c:v>
                </c:pt>
                <c:pt idx="260950">
                  <c:v>56.186823442616799</c:v>
                </c:pt>
                <c:pt idx="260951">
                  <c:v>56.186899915768599</c:v>
                </c:pt>
                <c:pt idx="260952">
                  <c:v>56.186976388675497</c:v>
                </c:pt>
                <c:pt idx="260953">
                  <c:v>56.187052861337698</c:v>
                </c:pt>
                <c:pt idx="260954">
                  <c:v>56.187129333755003</c:v>
                </c:pt>
                <c:pt idx="260955">
                  <c:v>56.187205805927697</c:v>
                </c:pt>
                <c:pt idx="260956">
                  <c:v>56.187282277855502</c:v>
                </c:pt>
                <c:pt idx="260957">
                  <c:v>56.187358749538497</c:v>
                </c:pt>
                <c:pt idx="260958">
                  <c:v>56.187435220976802</c:v>
                </c:pt>
                <c:pt idx="260959">
                  <c:v>56.187511692170197</c:v>
                </c:pt>
                <c:pt idx="260960">
                  <c:v>56.187588163118903</c:v>
                </c:pt>
                <c:pt idx="260961">
                  <c:v>56.187664633822898</c:v>
                </c:pt>
                <c:pt idx="260962">
                  <c:v>56.187741104281997</c:v>
                </c:pt>
                <c:pt idx="260963">
                  <c:v>56.1878175744964</c:v>
                </c:pt>
                <c:pt idx="260964">
                  <c:v>56.187894044465999</c:v>
                </c:pt>
                <c:pt idx="260965">
                  <c:v>56.187970514190802</c:v>
                </c:pt>
                <c:pt idx="260966">
                  <c:v>56.188046983670901</c:v>
                </c:pt>
                <c:pt idx="260967">
                  <c:v>56.188123452906197</c:v>
                </c:pt>
                <c:pt idx="260968">
                  <c:v>56.188199921896697</c:v>
                </c:pt>
                <c:pt idx="260969">
                  <c:v>56.1882763906424</c:v>
                </c:pt>
                <c:pt idx="260970">
                  <c:v>56.1883528591434</c:v>
                </c:pt>
                <c:pt idx="260971">
                  <c:v>56.188429327399597</c:v>
                </c:pt>
                <c:pt idx="260972">
                  <c:v>56.188505795411103</c:v>
                </c:pt>
                <c:pt idx="260973">
                  <c:v>56.1885822631777</c:v>
                </c:pt>
                <c:pt idx="260974">
                  <c:v>56.188658730699601</c:v>
                </c:pt>
                <c:pt idx="260975">
                  <c:v>56.188735197976797</c:v>
                </c:pt>
                <c:pt idx="260976">
                  <c:v>56.188811665009098</c:v>
                </c:pt>
                <c:pt idx="260977">
                  <c:v>56.188888131796702</c:v>
                </c:pt>
                <c:pt idx="260978">
                  <c:v>56.188964598339602</c:v>
                </c:pt>
                <c:pt idx="260979">
                  <c:v>56.1890410646376</c:v>
                </c:pt>
                <c:pt idx="260980">
                  <c:v>56.189117530691</c:v>
                </c:pt>
                <c:pt idx="260981">
                  <c:v>56.189193996499498</c:v>
                </c:pt>
                <c:pt idx="260982">
                  <c:v>56.189270462063298</c:v>
                </c:pt>
                <c:pt idx="260983">
                  <c:v>56.189346927382402</c:v>
                </c:pt>
                <c:pt idx="260984">
                  <c:v>56.189423392456597</c:v>
                </c:pt>
                <c:pt idx="260985">
                  <c:v>56.189499857286201</c:v>
                </c:pt>
                <c:pt idx="260986">
                  <c:v>56.189576321870902</c:v>
                </c:pt>
                <c:pt idx="260987">
                  <c:v>56.1896527862109</c:v>
                </c:pt>
                <c:pt idx="260988">
                  <c:v>56.1897292503062</c:v>
                </c:pt>
                <c:pt idx="260989">
                  <c:v>56.189805714156698</c:v>
                </c:pt>
                <c:pt idx="260990">
                  <c:v>56.189882177762399</c:v>
                </c:pt>
                <c:pt idx="260991">
                  <c:v>56.189958641123397</c:v>
                </c:pt>
                <c:pt idx="260992">
                  <c:v>56.190035104239698</c:v>
                </c:pt>
                <c:pt idx="260993">
                  <c:v>56.190111567111202</c:v>
                </c:pt>
                <c:pt idx="260994">
                  <c:v>56.190188029737897</c:v>
                </c:pt>
                <c:pt idx="260995">
                  <c:v>56.190264492119901</c:v>
                </c:pt>
                <c:pt idx="260996">
                  <c:v>56.190340954257103</c:v>
                </c:pt>
                <c:pt idx="260997">
                  <c:v>56.1904174161496</c:v>
                </c:pt>
                <c:pt idx="260998">
                  <c:v>56.190493877797302</c:v>
                </c:pt>
                <c:pt idx="260999">
                  <c:v>56.190570339200299</c:v>
                </c:pt>
                <c:pt idx="261000">
                  <c:v>56.1906468003586</c:v>
                </c:pt>
                <c:pt idx="261001">
                  <c:v>56.190723261272097</c:v>
                </c:pt>
                <c:pt idx="261002">
                  <c:v>56.190799721940898</c:v>
                </c:pt>
                <c:pt idx="261003">
                  <c:v>56.190876182364903</c:v>
                </c:pt>
                <c:pt idx="261004">
                  <c:v>56.190952642544097</c:v>
                </c:pt>
                <c:pt idx="261005">
                  <c:v>56.191029102478701</c:v>
                </c:pt>
                <c:pt idx="261006">
                  <c:v>56.191105562168403</c:v>
                </c:pt>
                <c:pt idx="261007">
                  <c:v>56.1911820216135</c:v>
                </c:pt>
                <c:pt idx="261008">
                  <c:v>56.191258480813801</c:v>
                </c:pt>
                <c:pt idx="261009">
                  <c:v>56.191334939769398</c:v>
                </c:pt>
                <c:pt idx="261010">
                  <c:v>56.191411398480199</c:v>
                </c:pt>
                <c:pt idx="261011">
                  <c:v>56.191487856946303</c:v>
                </c:pt>
                <c:pt idx="261012">
                  <c:v>56.191564315167597</c:v>
                </c:pt>
                <c:pt idx="261013">
                  <c:v>56.1916407731443</c:v>
                </c:pt>
                <c:pt idx="261014">
                  <c:v>56.191717230876101</c:v>
                </c:pt>
                <c:pt idx="261015">
                  <c:v>56.191793688363298</c:v>
                </c:pt>
                <c:pt idx="261016">
                  <c:v>56.191870145605698</c:v>
                </c:pt>
                <c:pt idx="261017">
                  <c:v>56.191946602603402</c:v>
                </c:pt>
                <c:pt idx="261018">
                  <c:v>56.192023059356302</c:v>
                </c:pt>
                <c:pt idx="261019">
                  <c:v>56.192099515864598</c:v>
                </c:pt>
                <c:pt idx="261020">
                  <c:v>56.192175972128098</c:v>
                </c:pt>
                <c:pt idx="261021">
                  <c:v>56.192252428146801</c:v>
                </c:pt>
                <c:pt idx="261022">
                  <c:v>56.192328883920901</c:v>
                </c:pt>
                <c:pt idx="261023">
                  <c:v>56.192405339450197</c:v>
                </c:pt>
                <c:pt idx="261024">
                  <c:v>56.192481794734697</c:v>
                </c:pt>
                <c:pt idx="261025">
                  <c:v>56.192558249774599</c:v>
                </c:pt>
                <c:pt idx="261026">
                  <c:v>56.192634704569699</c:v>
                </c:pt>
                <c:pt idx="261027">
                  <c:v>56.192711159120101</c:v>
                </c:pt>
                <c:pt idx="261028">
                  <c:v>56.1927876134258</c:v>
                </c:pt>
                <c:pt idx="261029">
                  <c:v>56.192864067486703</c:v>
                </c:pt>
                <c:pt idx="261030">
                  <c:v>56.192940521303001</c:v>
                </c:pt>
                <c:pt idx="261031">
                  <c:v>56.193016974874503</c:v>
                </c:pt>
                <c:pt idx="261032">
                  <c:v>56.193093428201202</c:v>
                </c:pt>
                <c:pt idx="261033">
                  <c:v>56.193169881283303</c:v>
                </c:pt>
                <c:pt idx="261034">
                  <c:v>56.193246334120701</c:v>
                </c:pt>
                <c:pt idx="261035">
                  <c:v>56.193322786713303</c:v>
                </c:pt>
                <c:pt idx="261036">
                  <c:v>56.1933992390612</c:v>
                </c:pt>
                <c:pt idx="261037">
                  <c:v>56.193475691164402</c:v>
                </c:pt>
                <c:pt idx="261038">
                  <c:v>56.193552143022899</c:v>
                </c:pt>
                <c:pt idx="261039">
                  <c:v>56.1936285946366</c:v>
                </c:pt>
                <c:pt idx="261040">
                  <c:v>56.193705046005697</c:v>
                </c:pt>
                <c:pt idx="261041">
                  <c:v>56.193781497129997</c:v>
                </c:pt>
                <c:pt idx="261042">
                  <c:v>56.193857948009601</c:v>
                </c:pt>
                <c:pt idx="261043">
                  <c:v>56.193934398644501</c:v>
                </c:pt>
                <c:pt idx="261044">
                  <c:v>56.194010849034697</c:v>
                </c:pt>
                <c:pt idx="261045">
                  <c:v>56.194087299180197</c:v>
                </c:pt>
                <c:pt idx="261046">
                  <c:v>56.194163749081</c:v>
                </c:pt>
                <c:pt idx="261047">
                  <c:v>56.194240198736999</c:v>
                </c:pt>
                <c:pt idx="261048">
                  <c:v>56.194316648148401</c:v>
                </c:pt>
                <c:pt idx="261049">
                  <c:v>56.194393097315</c:v>
                </c:pt>
                <c:pt idx="261050">
                  <c:v>56.194469546237002</c:v>
                </c:pt>
                <c:pt idx="261051">
                  <c:v>56.194545994914201</c:v>
                </c:pt>
                <c:pt idx="261052">
                  <c:v>56.194622443346702</c:v>
                </c:pt>
                <c:pt idx="261053">
                  <c:v>56.1946988915346</c:v>
                </c:pt>
                <c:pt idx="261054">
                  <c:v>56.194775339477701</c:v>
                </c:pt>
                <c:pt idx="261055">
                  <c:v>56.194851787176098</c:v>
                </c:pt>
                <c:pt idx="261056">
                  <c:v>56.194928234629799</c:v>
                </c:pt>
                <c:pt idx="261057">
                  <c:v>56.195004681838803</c:v>
                </c:pt>
                <c:pt idx="261058">
                  <c:v>56.195081128803103</c:v>
                </c:pt>
                <c:pt idx="261059">
                  <c:v>56.1951575755227</c:v>
                </c:pt>
                <c:pt idx="261060">
                  <c:v>56.195234021997699</c:v>
                </c:pt>
                <c:pt idx="261061">
                  <c:v>56.195310468227902</c:v>
                </c:pt>
                <c:pt idx="261062">
                  <c:v>56.195386914213401</c:v>
                </c:pt>
                <c:pt idx="261063">
                  <c:v>56.195463359954203</c:v>
                </c:pt>
                <c:pt idx="261064">
                  <c:v>56.195539805450302</c:v>
                </c:pt>
                <c:pt idx="261065">
                  <c:v>56.195616250701804</c:v>
                </c:pt>
                <c:pt idx="261066">
                  <c:v>56.195692695708502</c:v>
                </c:pt>
                <c:pt idx="261067">
                  <c:v>56.195769140470503</c:v>
                </c:pt>
                <c:pt idx="261068">
                  <c:v>56.1958455849879</c:v>
                </c:pt>
                <c:pt idx="261069">
                  <c:v>56.195922029260501</c:v>
                </c:pt>
                <c:pt idx="261070">
                  <c:v>56.195998473288498</c:v>
                </c:pt>
                <c:pt idx="261071">
                  <c:v>56.196074917071797</c:v>
                </c:pt>
                <c:pt idx="261072">
                  <c:v>56.196151360610401</c:v>
                </c:pt>
                <c:pt idx="261073">
                  <c:v>56.1962278039043</c:v>
                </c:pt>
                <c:pt idx="261074">
                  <c:v>56.196304246953503</c:v>
                </c:pt>
                <c:pt idx="261075">
                  <c:v>56.196380689758001</c:v>
                </c:pt>
                <c:pt idx="261076">
                  <c:v>56.196457132317803</c:v>
                </c:pt>
                <c:pt idx="261077">
                  <c:v>56.196533574633001</c:v>
                </c:pt>
                <c:pt idx="261078">
                  <c:v>56.196610016703403</c:v>
                </c:pt>
                <c:pt idx="261079">
                  <c:v>56.1966864585292</c:v>
                </c:pt>
                <c:pt idx="261080">
                  <c:v>56.196762900110301</c:v>
                </c:pt>
                <c:pt idx="261081">
                  <c:v>56.196839341446697</c:v>
                </c:pt>
                <c:pt idx="261082">
                  <c:v>56.196915782538397</c:v>
                </c:pt>
                <c:pt idx="261083">
                  <c:v>56.1969922233855</c:v>
                </c:pt>
                <c:pt idx="261084">
                  <c:v>56.197068663987899</c:v>
                </c:pt>
                <c:pt idx="261085">
                  <c:v>56.197145104345502</c:v>
                </c:pt>
                <c:pt idx="261086">
                  <c:v>56.1972215444586</c:v>
                </c:pt>
                <c:pt idx="261087">
                  <c:v>56.197297984326902</c:v>
                </c:pt>
                <c:pt idx="261088">
                  <c:v>56.1973744239505</c:v>
                </c:pt>
                <c:pt idx="261089">
                  <c:v>56.1974508633295</c:v>
                </c:pt>
                <c:pt idx="261090">
                  <c:v>56.197527302463797</c:v>
                </c:pt>
                <c:pt idx="261091">
                  <c:v>56.197603741353497</c:v>
                </c:pt>
                <c:pt idx="261092">
                  <c:v>56.1976801799984</c:v>
                </c:pt>
                <c:pt idx="261093">
                  <c:v>56.197756618398699</c:v>
                </c:pt>
                <c:pt idx="261094">
                  <c:v>56.197833056554302</c:v>
                </c:pt>
                <c:pt idx="261095">
                  <c:v>56.1979094944652</c:v>
                </c:pt>
                <c:pt idx="261096">
                  <c:v>56.197985932131502</c:v>
                </c:pt>
                <c:pt idx="261097">
                  <c:v>56.198062369553099</c:v>
                </c:pt>
                <c:pt idx="261098">
                  <c:v>56.19813880673</c:v>
                </c:pt>
                <c:pt idx="261099">
                  <c:v>56.198215243662297</c:v>
                </c:pt>
                <c:pt idx="261100">
                  <c:v>56.198291680349897</c:v>
                </c:pt>
                <c:pt idx="261101">
                  <c:v>56.1983681167928</c:v>
                </c:pt>
                <c:pt idx="261102">
                  <c:v>56.198444552990999</c:v>
                </c:pt>
                <c:pt idx="261103">
                  <c:v>56.198520988944601</c:v>
                </c:pt>
                <c:pt idx="261104">
                  <c:v>56.198597424653599</c:v>
                </c:pt>
                <c:pt idx="261105">
                  <c:v>56.1986738601178</c:v>
                </c:pt>
                <c:pt idx="261106">
                  <c:v>56.198750295337398</c:v>
                </c:pt>
                <c:pt idx="261107">
                  <c:v>56.198826730312398</c:v>
                </c:pt>
                <c:pt idx="261108">
                  <c:v>56.198903165042601</c:v>
                </c:pt>
                <c:pt idx="261109">
                  <c:v>56.1989795995283</c:v>
                </c:pt>
                <c:pt idx="261110">
                  <c:v>56.199056033769203</c:v>
                </c:pt>
                <c:pt idx="261111">
                  <c:v>56.199132467765502</c:v>
                </c:pt>
                <c:pt idx="261112">
                  <c:v>56.199208901517103</c:v>
                </c:pt>
                <c:pt idx="261113">
                  <c:v>56.199285335024101</c:v>
                </c:pt>
                <c:pt idx="261114">
                  <c:v>56.199361768286401</c:v>
                </c:pt>
                <c:pt idx="261115">
                  <c:v>56.199438201304098</c:v>
                </c:pt>
                <c:pt idx="261116">
                  <c:v>56.199514634077097</c:v>
                </c:pt>
                <c:pt idx="261117">
                  <c:v>56.1995910666055</c:v>
                </c:pt>
                <c:pt idx="261118">
                  <c:v>56.199667498889198</c:v>
                </c:pt>
                <c:pt idx="261119">
                  <c:v>56.1997439309282</c:v>
                </c:pt>
                <c:pt idx="261120">
                  <c:v>56.199820362722598</c:v>
                </c:pt>
                <c:pt idx="261121">
                  <c:v>56.199896794272398</c:v>
                </c:pt>
                <c:pt idx="261122">
                  <c:v>56.199973225577502</c:v>
                </c:pt>
                <c:pt idx="261123">
                  <c:v>56.200049656637901</c:v>
                </c:pt>
                <c:pt idx="261124">
                  <c:v>56.200126087453697</c:v>
                </c:pt>
                <c:pt idx="261125">
                  <c:v>56.200202518024902</c:v>
                </c:pt>
                <c:pt idx="261126">
                  <c:v>56.200278948351396</c:v>
                </c:pt>
                <c:pt idx="261127">
                  <c:v>56.200355378433201</c:v>
                </c:pt>
                <c:pt idx="261128">
                  <c:v>56.200431808270402</c:v>
                </c:pt>
                <c:pt idx="261129">
                  <c:v>56.200508237862998</c:v>
                </c:pt>
                <c:pt idx="261130">
                  <c:v>56.200584667210897</c:v>
                </c:pt>
                <c:pt idx="261131">
                  <c:v>56.200661096314199</c:v>
                </c:pt>
                <c:pt idx="261132">
                  <c:v>56.200737525172798</c:v>
                </c:pt>
                <c:pt idx="261133">
                  <c:v>56.200813953786799</c:v>
                </c:pt>
                <c:pt idx="261134">
                  <c:v>56.200890382156203</c:v>
                </c:pt>
                <c:pt idx="261135">
                  <c:v>56.200966810280903</c:v>
                </c:pt>
                <c:pt idx="261136">
                  <c:v>56.201043238160899</c:v>
                </c:pt>
                <c:pt idx="261137">
                  <c:v>56.201119665796398</c:v>
                </c:pt>
                <c:pt idx="261138">
                  <c:v>56.2011960931872</c:v>
                </c:pt>
                <c:pt idx="261139">
                  <c:v>56.201272520333298</c:v>
                </c:pt>
                <c:pt idx="261140">
                  <c:v>56.201348947234798</c:v>
                </c:pt>
                <c:pt idx="261141">
                  <c:v>56.201425373891702</c:v>
                </c:pt>
                <c:pt idx="261142">
                  <c:v>56.201501800304001</c:v>
                </c:pt>
                <c:pt idx="261143">
                  <c:v>56.201578226471597</c:v>
                </c:pt>
                <c:pt idx="261144">
                  <c:v>56.201654652394602</c:v>
                </c:pt>
                <c:pt idx="261145">
                  <c:v>56.201731078072903</c:v>
                </c:pt>
                <c:pt idx="261146">
                  <c:v>56.2018075035066</c:v>
                </c:pt>
                <c:pt idx="261147">
                  <c:v>56.2018839286957</c:v>
                </c:pt>
                <c:pt idx="261148">
                  <c:v>56.201960353640203</c:v>
                </c:pt>
                <c:pt idx="261149">
                  <c:v>56.202036778340002</c:v>
                </c:pt>
                <c:pt idx="261150">
                  <c:v>56.202113202795204</c:v>
                </c:pt>
                <c:pt idx="261151">
                  <c:v>56.202189627005801</c:v>
                </c:pt>
                <c:pt idx="261152">
                  <c:v>56.202266050971701</c:v>
                </c:pt>
                <c:pt idx="261153">
                  <c:v>56.202342474692998</c:v>
                </c:pt>
                <c:pt idx="261154">
                  <c:v>56.202418898169697</c:v>
                </c:pt>
                <c:pt idx="261155">
                  <c:v>56.202495321401798</c:v>
                </c:pt>
                <c:pt idx="261156">
                  <c:v>56.202571744389203</c:v>
                </c:pt>
                <c:pt idx="261157">
                  <c:v>56.202648167131997</c:v>
                </c:pt>
                <c:pt idx="261158">
                  <c:v>56.202724589630201</c:v>
                </c:pt>
                <c:pt idx="261159">
                  <c:v>56.2028010118838</c:v>
                </c:pt>
                <c:pt idx="261160">
                  <c:v>56.202877433892802</c:v>
                </c:pt>
                <c:pt idx="261161">
                  <c:v>56.2029538556571</c:v>
                </c:pt>
                <c:pt idx="261162">
                  <c:v>56.203030277176801</c:v>
                </c:pt>
                <c:pt idx="261163">
                  <c:v>56.203106698451897</c:v>
                </c:pt>
                <c:pt idx="261164">
                  <c:v>56.203183119482397</c:v>
                </c:pt>
                <c:pt idx="261165">
                  <c:v>56.203259540268299</c:v>
                </c:pt>
                <c:pt idx="261166">
                  <c:v>56.203335960809497</c:v>
                </c:pt>
                <c:pt idx="261167">
                  <c:v>56.203412381106098</c:v>
                </c:pt>
                <c:pt idx="261168">
                  <c:v>56.203488801158102</c:v>
                </c:pt>
                <c:pt idx="261169">
                  <c:v>56.203565220965501</c:v>
                </c:pt>
                <c:pt idx="261170">
                  <c:v>56.203641640528303</c:v>
                </c:pt>
                <c:pt idx="261171">
                  <c:v>56.203718059846501</c:v>
                </c:pt>
                <c:pt idx="261172">
                  <c:v>56.203794478920102</c:v>
                </c:pt>
                <c:pt idx="261173">
                  <c:v>56.203870897748999</c:v>
                </c:pt>
                <c:pt idx="261174">
                  <c:v>56.203947316333398</c:v>
                </c:pt>
                <c:pt idx="261175">
                  <c:v>56.2040237346731</c:v>
                </c:pt>
                <c:pt idx="261176">
                  <c:v>56.204100152768198</c:v>
                </c:pt>
                <c:pt idx="261177">
                  <c:v>56.204176570618799</c:v>
                </c:pt>
                <c:pt idx="261178">
                  <c:v>56.204252988224702</c:v>
                </c:pt>
                <c:pt idx="261179">
                  <c:v>56.204329405586002</c:v>
                </c:pt>
                <c:pt idx="261180">
                  <c:v>56.204405822702697</c:v>
                </c:pt>
                <c:pt idx="261181">
                  <c:v>56.204482239574801</c:v>
                </c:pt>
                <c:pt idx="261182">
                  <c:v>56.204558656202302</c:v>
                </c:pt>
                <c:pt idx="261183">
                  <c:v>56.204635072585198</c:v>
                </c:pt>
                <c:pt idx="261184">
                  <c:v>56.204711488723497</c:v>
                </c:pt>
                <c:pt idx="261185">
                  <c:v>56.204787904617099</c:v>
                </c:pt>
                <c:pt idx="261186">
                  <c:v>56.204864320266203</c:v>
                </c:pt>
                <c:pt idx="261187">
                  <c:v>56.204940735670696</c:v>
                </c:pt>
                <c:pt idx="261188">
                  <c:v>56.205017150830599</c:v>
                </c:pt>
                <c:pt idx="261189">
                  <c:v>56.205093565745898</c:v>
                </c:pt>
                <c:pt idx="261190">
                  <c:v>56.205169980416599</c:v>
                </c:pt>
                <c:pt idx="261191">
                  <c:v>56.205246394842703</c:v>
                </c:pt>
                <c:pt idx="261192">
                  <c:v>56.205322809024203</c:v>
                </c:pt>
                <c:pt idx="261193">
                  <c:v>56.205399222961098</c:v>
                </c:pt>
                <c:pt idx="261194">
                  <c:v>56.205475636653397</c:v>
                </c:pt>
                <c:pt idx="261195">
                  <c:v>56.205552050101097</c:v>
                </c:pt>
                <c:pt idx="261196">
                  <c:v>56.205628463304201</c:v>
                </c:pt>
                <c:pt idx="261197">
                  <c:v>56.2057048762628</c:v>
                </c:pt>
                <c:pt idx="261198">
                  <c:v>56.205781288976702</c:v>
                </c:pt>
                <c:pt idx="261199">
                  <c:v>56.205857701446099</c:v>
                </c:pt>
                <c:pt idx="261200">
                  <c:v>56.2059341136708</c:v>
                </c:pt>
                <c:pt idx="261201">
                  <c:v>56.206010525651003</c:v>
                </c:pt>
                <c:pt idx="261202">
                  <c:v>56.206086937386601</c:v>
                </c:pt>
                <c:pt idx="261203">
                  <c:v>56.206163348877602</c:v>
                </c:pt>
                <c:pt idx="261204">
                  <c:v>56.206239760123999</c:v>
                </c:pt>
                <c:pt idx="261205">
                  <c:v>56.206316171125799</c:v>
                </c:pt>
                <c:pt idx="261206">
                  <c:v>56.206392581883101</c:v>
                </c:pt>
                <c:pt idx="261207">
                  <c:v>56.206468992395699</c:v>
                </c:pt>
                <c:pt idx="261208">
                  <c:v>56.206545402663799</c:v>
                </c:pt>
                <c:pt idx="261209">
                  <c:v>56.206621812687303</c:v>
                </c:pt>
                <c:pt idx="261210">
                  <c:v>56.206698222466201</c:v>
                </c:pt>
                <c:pt idx="261211">
                  <c:v>56.206774632000503</c:v>
                </c:pt>
                <c:pt idx="261212">
                  <c:v>56.2068510412903</c:v>
                </c:pt>
                <c:pt idx="261213">
                  <c:v>56.206927450335499</c:v>
                </c:pt>
                <c:pt idx="261214">
                  <c:v>56.207003859136101</c:v>
                </c:pt>
                <c:pt idx="261215">
                  <c:v>56.207080267692099</c:v>
                </c:pt>
                <c:pt idx="261216">
                  <c:v>56.2071566760035</c:v>
                </c:pt>
                <c:pt idx="261217">
                  <c:v>56.207233084070403</c:v>
                </c:pt>
                <c:pt idx="261218">
                  <c:v>56.207309491892701</c:v>
                </c:pt>
                <c:pt idx="261219">
                  <c:v>56.207385899470403</c:v>
                </c:pt>
                <c:pt idx="261220">
                  <c:v>56.2074623068035</c:v>
                </c:pt>
                <c:pt idx="261221">
                  <c:v>56.207538713892099</c:v>
                </c:pt>
                <c:pt idx="261222">
                  <c:v>56.207615120736101</c:v>
                </c:pt>
                <c:pt idx="261223">
                  <c:v>56.207691527335498</c:v>
                </c:pt>
                <c:pt idx="261224">
                  <c:v>56.207767933690299</c:v>
                </c:pt>
                <c:pt idx="261225">
                  <c:v>56.207844339800602</c:v>
                </c:pt>
                <c:pt idx="261226">
                  <c:v>56.2079207456663</c:v>
                </c:pt>
                <c:pt idx="261227">
                  <c:v>56.207997151287501</c:v>
                </c:pt>
                <c:pt idx="261228">
                  <c:v>56.208073556663997</c:v>
                </c:pt>
                <c:pt idx="261229">
                  <c:v>56.208149961796003</c:v>
                </c:pt>
                <c:pt idx="261230">
                  <c:v>56.208226366683498</c:v>
                </c:pt>
                <c:pt idx="261231">
                  <c:v>56.208302771326402</c:v>
                </c:pt>
                <c:pt idx="261232">
                  <c:v>56.208379175724701</c:v>
                </c:pt>
                <c:pt idx="261233">
                  <c:v>56.208455579878397</c:v>
                </c:pt>
                <c:pt idx="261234">
                  <c:v>56.208531983787601</c:v>
                </c:pt>
                <c:pt idx="261235">
                  <c:v>56.208608387452202</c:v>
                </c:pt>
                <c:pt idx="261236">
                  <c:v>56.208684790872297</c:v>
                </c:pt>
                <c:pt idx="261237">
                  <c:v>56.208761194047803</c:v>
                </c:pt>
                <c:pt idx="261238">
                  <c:v>56.208837596978697</c:v>
                </c:pt>
                <c:pt idx="261239">
                  <c:v>56.2089139996651</c:v>
                </c:pt>
                <c:pt idx="261240">
                  <c:v>56.208990402106899</c:v>
                </c:pt>
                <c:pt idx="261241">
                  <c:v>56.2090668043042</c:v>
                </c:pt>
                <c:pt idx="261242">
                  <c:v>56.209143206256897</c:v>
                </c:pt>
                <c:pt idx="261243">
                  <c:v>56.209219607965103</c:v>
                </c:pt>
                <c:pt idx="261244">
                  <c:v>56.209296009428698</c:v>
                </c:pt>
                <c:pt idx="261245">
                  <c:v>56.209372410647703</c:v>
                </c:pt>
                <c:pt idx="261246">
                  <c:v>56.209448811622202</c:v>
                </c:pt>
                <c:pt idx="261247">
                  <c:v>56.209525212352197</c:v>
                </c:pt>
                <c:pt idx="261248">
                  <c:v>56.209601612837503</c:v>
                </c:pt>
                <c:pt idx="261249">
                  <c:v>56.209678013078403</c:v>
                </c:pt>
                <c:pt idx="261250">
                  <c:v>56.209754413074698</c:v>
                </c:pt>
                <c:pt idx="261251">
                  <c:v>56.209830812826397</c:v>
                </c:pt>
                <c:pt idx="261252">
                  <c:v>56.209907212333597</c:v>
                </c:pt>
                <c:pt idx="261253">
                  <c:v>56.209983611596201</c:v>
                </c:pt>
                <c:pt idx="261254">
                  <c:v>56.210060010614299</c:v>
                </c:pt>
                <c:pt idx="261255">
                  <c:v>56.2101364093879</c:v>
                </c:pt>
                <c:pt idx="261256">
                  <c:v>56.210212807916903</c:v>
                </c:pt>
                <c:pt idx="261257">
                  <c:v>56.210289206201303</c:v>
                </c:pt>
                <c:pt idx="261258">
                  <c:v>56.210365604241197</c:v>
                </c:pt>
                <c:pt idx="261259">
                  <c:v>56.210442002036601</c:v>
                </c:pt>
                <c:pt idx="261260">
                  <c:v>56.2105183995874</c:v>
                </c:pt>
                <c:pt idx="261261">
                  <c:v>56.210594796893702</c:v>
                </c:pt>
                <c:pt idx="261262">
                  <c:v>56.210671193955399</c:v>
                </c:pt>
                <c:pt idx="261263">
                  <c:v>56.210747590772698</c:v>
                </c:pt>
                <c:pt idx="261264">
                  <c:v>56.2108239873453</c:v>
                </c:pt>
                <c:pt idx="261265">
                  <c:v>56.210900383673398</c:v>
                </c:pt>
                <c:pt idx="261266">
                  <c:v>56.210976779756997</c:v>
                </c:pt>
                <c:pt idx="261267">
                  <c:v>56.211053175596099</c:v>
                </c:pt>
                <c:pt idx="261268">
                  <c:v>56.211129571190597</c:v>
                </c:pt>
                <c:pt idx="261269">
                  <c:v>56.211205966540597</c:v>
                </c:pt>
                <c:pt idx="261270">
                  <c:v>56.211282361645999</c:v>
                </c:pt>
                <c:pt idx="261271">
                  <c:v>56.211358756506897</c:v>
                </c:pt>
                <c:pt idx="261272">
                  <c:v>56.211435151123297</c:v>
                </c:pt>
                <c:pt idx="261273">
                  <c:v>56.2115115454951</c:v>
                </c:pt>
                <c:pt idx="261274">
                  <c:v>56.211587939622497</c:v>
                </c:pt>
                <c:pt idx="261275">
                  <c:v>56.211664333505198</c:v>
                </c:pt>
                <c:pt idx="261276">
                  <c:v>56.2117407271435</c:v>
                </c:pt>
                <c:pt idx="261277">
                  <c:v>56.211817120537198</c:v>
                </c:pt>
                <c:pt idx="261278">
                  <c:v>56.211893513686398</c:v>
                </c:pt>
                <c:pt idx="261279">
                  <c:v>56.211969906591101</c:v>
                </c:pt>
                <c:pt idx="261280">
                  <c:v>56.212046299251199</c:v>
                </c:pt>
                <c:pt idx="261281">
                  <c:v>56.212122691666799</c:v>
                </c:pt>
                <c:pt idx="261282">
                  <c:v>56.212199083837902</c:v>
                </c:pt>
                <c:pt idx="261283">
                  <c:v>56.2122754757645</c:v>
                </c:pt>
                <c:pt idx="261284">
                  <c:v>56.2123518674465</c:v>
                </c:pt>
                <c:pt idx="261285">
                  <c:v>56.212428258884003</c:v>
                </c:pt>
                <c:pt idx="261286">
                  <c:v>56.212504650077001</c:v>
                </c:pt>
                <c:pt idx="261287">
                  <c:v>56.212581041025501</c:v>
                </c:pt>
                <c:pt idx="261288">
                  <c:v>56.212657431729397</c:v>
                </c:pt>
                <c:pt idx="261289">
                  <c:v>56.212733822188902</c:v>
                </c:pt>
                <c:pt idx="261290">
                  <c:v>56.212810212403802</c:v>
                </c:pt>
                <c:pt idx="261291">
                  <c:v>56.212886602374198</c:v>
                </c:pt>
                <c:pt idx="261292">
                  <c:v>56.212962992100103</c:v>
                </c:pt>
                <c:pt idx="261293">
                  <c:v>56.213039381581403</c:v>
                </c:pt>
                <c:pt idx="261294">
                  <c:v>56.213115770818298</c:v>
                </c:pt>
                <c:pt idx="261295">
                  <c:v>56.213192159810603</c:v>
                </c:pt>
                <c:pt idx="261296">
                  <c:v>56.213268548558403</c:v>
                </c:pt>
                <c:pt idx="261297">
                  <c:v>56.213344937061699</c:v>
                </c:pt>
                <c:pt idx="261298">
                  <c:v>56.213421325320503</c:v>
                </c:pt>
                <c:pt idx="261299">
                  <c:v>56.213497713334803</c:v>
                </c:pt>
                <c:pt idx="261300">
                  <c:v>56.213574101104498</c:v>
                </c:pt>
                <c:pt idx="261301">
                  <c:v>56.213650488629803</c:v>
                </c:pt>
                <c:pt idx="261302">
                  <c:v>56.213726875910503</c:v>
                </c:pt>
                <c:pt idx="261303">
                  <c:v>56.213803262946797</c:v>
                </c:pt>
                <c:pt idx="261304">
                  <c:v>56.213879649738502</c:v>
                </c:pt>
                <c:pt idx="261305">
                  <c:v>56.213956036285701</c:v>
                </c:pt>
                <c:pt idx="261306">
                  <c:v>56.214032422588403</c:v>
                </c:pt>
                <c:pt idx="261307">
                  <c:v>56.214108808646699</c:v>
                </c:pt>
                <c:pt idx="261308">
                  <c:v>56.214185194460399</c:v>
                </c:pt>
                <c:pt idx="261309">
                  <c:v>56.2142615800296</c:v>
                </c:pt>
                <c:pt idx="261310">
                  <c:v>56.214337965354297</c:v>
                </c:pt>
                <c:pt idx="261311">
                  <c:v>56.214414350434403</c:v>
                </c:pt>
                <c:pt idx="261312">
                  <c:v>56.214490735270097</c:v>
                </c:pt>
                <c:pt idx="261313">
                  <c:v>56.2145671198613</c:v>
                </c:pt>
                <c:pt idx="261314">
                  <c:v>56.214643504207999</c:v>
                </c:pt>
                <c:pt idx="261315">
                  <c:v>56.214719888310199</c:v>
                </c:pt>
                <c:pt idx="261316">
                  <c:v>56.214796272167902</c:v>
                </c:pt>
                <c:pt idx="261317">
                  <c:v>56.2148726557811</c:v>
                </c:pt>
                <c:pt idx="261318">
                  <c:v>56.214949039149801</c:v>
                </c:pt>
                <c:pt idx="261319">
                  <c:v>56.215025422274003</c:v>
                </c:pt>
                <c:pt idx="261320">
                  <c:v>56.215101805153701</c:v>
                </c:pt>
                <c:pt idx="261321">
                  <c:v>56.215178187788901</c:v>
                </c:pt>
                <c:pt idx="261322">
                  <c:v>56.215254570179603</c:v>
                </c:pt>
                <c:pt idx="261323">
                  <c:v>56.2153309523258</c:v>
                </c:pt>
                <c:pt idx="261324">
                  <c:v>56.215407334227599</c:v>
                </c:pt>
                <c:pt idx="261325">
                  <c:v>56.215483715884801</c:v>
                </c:pt>
                <c:pt idx="261326">
                  <c:v>56.215560097297598</c:v>
                </c:pt>
                <c:pt idx="261327">
                  <c:v>56.215636478465797</c:v>
                </c:pt>
                <c:pt idx="261328">
                  <c:v>56.215712859389598</c:v>
                </c:pt>
                <c:pt idx="261329">
                  <c:v>56.215789240068901</c:v>
                </c:pt>
                <c:pt idx="261330">
                  <c:v>56.215865620503699</c:v>
                </c:pt>
                <c:pt idx="261331">
                  <c:v>56.215942000694</c:v>
                </c:pt>
                <c:pt idx="261332">
                  <c:v>56.216018380639802</c:v>
                </c:pt>
                <c:pt idx="261333">
                  <c:v>56.2160947603411</c:v>
                </c:pt>
                <c:pt idx="261334">
                  <c:v>56.216171139798</c:v>
                </c:pt>
                <c:pt idx="261335">
                  <c:v>56.216247519010302</c:v>
                </c:pt>
                <c:pt idx="261336">
                  <c:v>56.216323897978199</c:v>
                </c:pt>
                <c:pt idx="261337">
                  <c:v>56.216400276701599</c:v>
                </c:pt>
                <c:pt idx="261338">
                  <c:v>56.2164766551805</c:v>
                </c:pt>
                <c:pt idx="261339">
                  <c:v>56.216553033415003</c:v>
                </c:pt>
                <c:pt idx="261340">
                  <c:v>56.216629411404902</c:v>
                </c:pt>
                <c:pt idx="261341">
                  <c:v>56.216705789150403</c:v>
                </c:pt>
                <c:pt idx="261342">
                  <c:v>56.216782166651399</c:v>
                </c:pt>
                <c:pt idx="261343">
                  <c:v>56.216858543907897</c:v>
                </c:pt>
                <c:pt idx="261344">
                  <c:v>56.216934920920004</c:v>
                </c:pt>
                <c:pt idx="261345">
                  <c:v>56.217011297687598</c:v>
                </c:pt>
                <c:pt idx="261346">
                  <c:v>56.217087674210603</c:v>
                </c:pt>
                <c:pt idx="261347">
                  <c:v>56.217164050489302</c:v>
                </c:pt>
                <c:pt idx="261348">
                  <c:v>56.217240426523396</c:v>
                </c:pt>
                <c:pt idx="261349">
                  <c:v>56.2173168023131</c:v>
                </c:pt>
                <c:pt idx="261350">
                  <c:v>56.217393177858298</c:v>
                </c:pt>
                <c:pt idx="261351">
                  <c:v>56.217469553158999</c:v>
                </c:pt>
                <c:pt idx="261352">
                  <c:v>56.217545928215301</c:v>
                </c:pt>
                <c:pt idx="261353">
                  <c:v>56.217622303027099</c:v>
                </c:pt>
                <c:pt idx="261354">
                  <c:v>56.217698677594399</c:v>
                </c:pt>
                <c:pt idx="261355">
                  <c:v>56.217775051917201</c:v>
                </c:pt>
                <c:pt idx="261356">
                  <c:v>56.217851425995597</c:v>
                </c:pt>
                <c:pt idx="261357">
                  <c:v>56.217927799829503</c:v>
                </c:pt>
                <c:pt idx="261358">
                  <c:v>56.218004173418997</c:v>
                </c:pt>
                <c:pt idx="261359">
                  <c:v>56.218080546764</c:v>
                </c:pt>
                <c:pt idx="261360">
                  <c:v>56.218156919864498</c:v>
                </c:pt>
                <c:pt idx="261361">
                  <c:v>56.218233292720598</c:v>
                </c:pt>
                <c:pt idx="261362">
                  <c:v>56.2183096653322</c:v>
                </c:pt>
                <c:pt idx="261363">
                  <c:v>56.218386037699297</c:v>
                </c:pt>
                <c:pt idx="261364">
                  <c:v>56.218462409822003</c:v>
                </c:pt>
                <c:pt idx="261365">
                  <c:v>56.218538781700197</c:v>
                </c:pt>
                <c:pt idx="261366">
                  <c:v>56.218615153334</c:v>
                </c:pt>
                <c:pt idx="261367">
                  <c:v>56.218691524723297</c:v>
                </c:pt>
                <c:pt idx="261368">
                  <c:v>56.218767895868098</c:v>
                </c:pt>
                <c:pt idx="261369">
                  <c:v>56.2188442667685</c:v>
                </c:pt>
                <c:pt idx="261370">
                  <c:v>56.218920637424397</c:v>
                </c:pt>
                <c:pt idx="261371">
                  <c:v>56.218997007835902</c:v>
                </c:pt>
                <c:pt idx="261372">
                  <c:v>56.219073378002903</c:v>
                </c:pt>
                <c:pt idx="261373">
                  <c:v>56.2191497479254</c:v>
                </c:pt>
                <c:pt idx="261374">
                  <c:v>56.219226117603498</c:v>
                </c:pt>
                <c:pt idx="261375">
                  <c:v>56.219302487037197</c:v>
                </c:pt>
                <c:pt idx="261376">
                  <c:v>56.219378856226399</c:v>
                </c:pt>
                <c:pt idx="261377">
                  <c:v>56.219455225171103</c:v>
                </c:pt>
                <c:pt idx="261378">
                  <c:v>56.219531593871402</c:v>
                </c:pt>
                <c:pt idx="261379">
                  <c:v>56.219607962327302</c:v>
                </c:pt>
                <c:pt idx="261380">
                  <c:v>56.219684330538698</c:v>
                </c:pt>
                <c:pt idx="261381">
                  <c:v>56.219760698505603</c:v>
                </c:pt>
                <c:pt idx="261382">
                  <c:v>56.219837066228202</c:v>
                </c:pt>
                <c:pt idx="261383">
                  <c:v>56.219913433706203</c:v>
                </c:pt>
                <c:pt idx="261384">
                  <c:v>56.2199898009398</c:v>
                </c:pt>
                <c:pt idx="261385">
                  <c:v>56.220066167928998</c:v>
                </c:pt>
                <c:pt idx="261386">
                  <c:v>56.220142534673698</c:v>
                </c:pt>
                <c:pt idx="261387">
                  <c:v>56.220218901174</c:v>
                </c:pt>
                <c:pt idx="261388">
                  <c:v>56.220295267429897</c:v>
                </c:pt>
                <c:pt idx="261389">
                  <c:v>56.220371633441303</c:v>
                </c:pt>
                <c:pt idx="261390">
                  <c:v>56.220447999208197</c:v>
                </c:pt>
                <c:pt idx="261391">
                  <c:v>56.2205243647307</c:v>
                </c:pt>
                <c:pt idx="261392">
                  <c:v>56.220600730008798</c:v>
                </c:pt>
                <c:pt idx="261393">
                  <c:v>56.220677095042497</c:v>
                </c:pt>
                <c:pt idx="261394">
                  <c:v>56.220753459831698</c:v>
                </c:pt>
                <c:pt idx="261395">
                  <c:v>56.220829824376402</c:v>
                </c:pt>
                <c:pt idx="261396">
                  <c:v>56.2209061886768</c:v>
                </c:pt>
                <c:pt idx="261397">
                  <c:v>56.2209825527327</c:v>
                </c:pt>
                <c:pt idx="261398">
                  <c:v>56.221058916544102</c:v>
                </c:pt>
                <c:pt idx="261399">
                  <c:v>56.221135280111199</c:v>
                </c:pt>
                <c:pt idx="261400">
                  <c:v>56.221211643433797</c:v>
                </c:pt>
                <c:pt idx="261401">
                  <c:v>56.221288006511898</c:v>
                </c:pt>
                <c:pt idx="261402">
                  <c:v>56.221364369345601</c:v>
                </c:pt>
                <c:pt idx="261403">
                  <c:v>56.221440731934898</c:v>
                </c:pt>
                <c:pt idx="261404">
                  <c:v>56.221517094279797</c:v>
                </c:pt>
                <c:pt idx="261405">
                  <c:v>56.221593456380297</c:v>
                </c:pt>
                <c:pt idx="261406">
                  <c:v>56.2216698182363</c:v>
                </c:pt>
                <c:pt idx="261407">
                  <c:v>56.221746179847898</c:v>
                </c:pt>
                <c:pt idx="261408">
                  <c:v>56.221822541214998</c:v>
                </c:pt>
                <c:pt idx="261409">
                  <c:v>56.221898902337799</c:v>
                </c:pt>
                <c:pt idx="261410">
                  <c:v>56.221975263216102</c:v>
                </c:pt>
                <c:pt idx="261411">
                  <c:v>56.2220516238499</c:v>
                </c:pt>
                <c:pt idx="261412">
                  <c:v>56.2221279842394</c:v>
                </c:pt>
                <c:pt idx="261413">
                  <c:v>56.222204344384402</c:v>
                </c:pt>
                <c:pt idx="261414">
                  <c:v>56.222280704285097</c:v>
                </c:pt>
                <c:pt idx="261415">
                  <c:v>56.222357063941203</c:v>
                </c:pt>
                <c:pt idx="261416">
                  <c:v>56.222433423353003</c:v>
                </c:pt>
                <c:pt idx="261417">
                  <c:v>56.222509782520397</c:v>
                </c:pt>
                <c:pt idx="261418">
                  <c:v>56.222586141443301</c:v>
                </c:pt>
                <c:pt idx="261419">
                  <c:v>56.2226625001218</c:v>
                </c:pt>
                <c:pt idx="261420">
                  <c:v>56.2227388585559</c:v>
                </c:pt>
                <c:pt idx="261421">
                  <c:v>56.222815216745602</c:v>
                </c:pt>
                <c:pt idx="261422">
                  <c:v>56.222891574690898</c:v>
                </c:pt>
                <c:pt idx="261423">
                  <c:v>56.222967932391697</c:v>
                </c:pt>
                <c:pt idx="261424">
                  <c:v>56.223044289848197</c:v>
                </c:pt>
                <c:pt idx="261425">
                  <c:v>56.223120647060199</c:v>
                </c:pt>
                <c:pt idx="261426">
                  <c:v>56.223197004027803</c:v>
                </c:pt>
                <c:pt idx="261427">
                  <c:v>56.223273360751001</c:v>
                </c:pt>
                <c:pt idx="261428">
                  <c:v>56.223349717229802</c:v>
                </c:pt>
                <c:pt idx="261429">
                  <c:v>56.223426073464204</c:v>
                </c:pt>
                <c:pt idx="261430">
                  <c:v>56.223502429454101</c:v>
                </c:pt>
                <c:pt idx="261431">
                  <c:v>56.223578785199699</c:v>
                </c:pt>
                <c:pt idx="261432">
                  <c:v>56.223655140700799</c:v>
                </c:pt>
                <c:pt idx="261433">
                  <c:v>56.223731495957601</c:v>
                </c:pt>
                <c:pt idx="261434">
                  <c:v>56.223807850969898</c:v>
                </c:pt>
                <c:pt idx="261435">
                  <c:v>56.223884205737903</c:v>
                </c:pt>
                <c:pt idx="261436">
                  <c:v>56.223960560261403</c:v>
                </c:pt>
                <c:pt idx="261437">
                  <c:v>56.224036914540498</c:v>
                </c:pt>
                <c:pt idx="261438">
                  <c:v>56.224113268575202</c:v>
                </c:pt>
                <c:pt idx="261439">
                  <c:v>56.2241896223656</c:v>
                </c:pt>
                <c:pt idx="261440">
                  <c:v>56.2242659759115</c:v>
                </c:pt>
                <c:pt idx="261441">
                  <c:v>56.224342329213002</c:v>
                </c:pt>
                <c:pt idx="261442">
                  <c:v>56.224418682270098</c:v>
                </c:pt>
                <c:pt idx="261443">
                  <c:v>56.224495035082803</c:v>
                </c:pt>
                <c:pt idx="261444">
                  <c:v>56.224571387651103</c:v>
                </c:pt>
                <c:pt idx="261445">
                  <c:v>56.224647739975097</c:v>
                </c:pt>
                <c:pt idx="261446">
                  <c:v>56.224724092054601</c:v>
                </c:pt>
                <c:pt idx="261447">
                  <c:v>56.224800443889698</c:v>
                </c:pt>
                <c:pt idx="261448">
                  <c:v>56.224876795480398</c:v>
                </c:pt>
                <c:pt idx="261449">
                  <c:v>56.224953146826799</c:v>
                </c:pt>
                <c:pt idx="261450">
                  <c:v>56.225029497928702</c:v>
                </c:pt>
                <c:pt idx="261451">
                  <c:v>56.225105848786299</c:v>
                </c:pt>
                <c:pt idx="261452">
                  <c:v>56.225182199399399</c:v>
                </c:pt>
                <c:pt idx="261453">
                  <c:v>56.225258549768199</c:v>
                </c:pt>
                <c:pt idx="261454">
                  <c:v>56.225334899892601</c:v>
                </c:pt>
                <c:pt idx="261455">
                  <c:v>56.225411249772598</c:v>
                </c:pt>
                <c:pt idx="261456">
                  <c:v>56.225487599408197</c:v>
                </c:pt>
                <c:pt idx="261457">
                  <c:v>56.225563948799397</c:v>
                </c:pt>
                <c:pt idx="261458">
                  <c:v>56.2256402979462</c:v>
                </c:pt>
                <c:pt idx="261459">
                  <c:v>56.225716646848603</c:v>
                </c:pt>
                <c:pt idx="261460">
                  <c:v>56.225792995506701</c:v>
                </c:pt>
                <c:pt idx="261461">
                  <c:v>56.225869343920301</c:v>
                </c:pt>
                <c:pt idx="261462">
                  <c:v>56.225945692089603</c:v>
                </c:pt>
                <c:pt idx="261463">
                  <c:v>56.226022040014499</c:v>
                </c:pt>
                <c:pt idx="261464">
                  <c:v>56.226098387694996</c:v>
                </c:pt>
                <c:pt idx="261465">
                  <c:v>56.226174735131103</c:v>
                </c:pt>
                <c:pt idx="261466">
                  <c:v>56.226251082322896</c:v>
                </c:pt>
                <c:pt idx="261467">
                  <c:v>56.226327429270299</c:v>
                </c:pt>
                <c:pt idx="261468">
                  <c:v>56.226403775973203</c:v>
                </c:pt>
                <c:pt idx="261469">
                  <c:v>56.226480122431902</c:v>
                </c:pt>
                <c:pt idx="261470">
                  <c:v>56.226556468646102</c:v>
                </c:pt>
                <c:pt idx="261471">
                  <c:v>56.226632814615897</c:v>
                </c:pt>
                <c:pt idx="261472">
                  <c:v>56.2267091603414</c:v>
                </c:pt>
                <c:pt idx="261473">
                  <c:v>56.226785505822498</c:v>
                </c:pt>
                <c:pt idx="261474">
                  <c:v>56.226861851059198</c:v>
                </c:pt>
                <c:pt idx="261475">
                  <c:v>56.226938196051599</c:v>
                </c:pt>
                <c:pt idx="261476">
                  <c:v>56.227014540799601</c:v>
                </c:pt>
                <c:pt idx="261477">
                  <c:v>56.227090885303198</c:v>
                </c:pt>
                <c:pt idx="261478">
                  <c:v>56.227167229562397</c:v>
                </c:pt>
                <c:pt idx="261479">
                  <c:v>56.227243573577297</c:v>
                </c:pt>
                <c:pt idx="261480">
                  <c:v>56.227319917347799</c:v>
                </c:pt>
                <c:pt idx="261481">
                  <c:v>56.227396260873903</c:v>
                </c:pt>
                <c:pt idx="261482">
                  <c:v>56.227472604155601</c:v>
                </c:pt>
                <c:pt idx="261483">
                  <c:v>56.227548947193</c:v>
                </c:pt>
                <c:pt idx="261484">
                  <c:v>56.227625289986001</c:v>
                </c:pt>
                <c:pt idx="261485">
                  <c:v>56.227701632534703</c:v>
                </c:pt>
                <c:pt idx="261486">
                  <c:v>56.227777974839</c:v>
                </c:pt>
                <c:pt idx="261487">
                  <c:v>56.227854316898899</c:v>
                </c:pt>
                <c:pt idx="261488">
                  <c:v>56.227930658714399</c:v>
                </c:pt>
                <c:pt idx="261489">
                  <c:v>56.228007000285601</c:v>
                </c:pt>
                <c:pt idx="261490">
                  <c:v>56.228083341612503</c:v>
                </c:pt>
                <c:pt idx="261491">
                  <c:v>56.228159682694901</c:v>
                </c:pt>
                <c:pt idx="261492">
                  <c:v>56.228236023533</c:v>
                </c:pt>
                <c:pt idx="261493">
                  <c:v>56.228312364126801</c:v>
                </c:pt>
                <c:pt idx="261494">
                  <c:v>56.228388704476203</c:v>
                </c:pt>
                <c:pt idx="261495">
                  <c:v>56.228465044581199</c:v>
                </c:pt>
                <c:pt idx="261496">
                  <c:v>56.228541384441897</c:v>
                </c:pt>
                <c:pt idx="261497">
                  <c:v>56.228617724058203</c:v>
                </c:pt>
                <c:pt idx="261498">
                  <c:v>56.228694063430197</c:v>
                </c:pt>
                <c:pt idx="261499">
                  <c:v>56.228770402557799</c:v>
                </c:pt>
                <c:pt idx="261500">
                  <c:v>56.228846741440996</c:v>
                </c:pt>
                <c:pt idx="261501">
                  <c:v>56.228923080079902</c:v>
                </c:pt>
                <c:pt idx="261502">
                  <c:v>56.228999418474402</c:v>
                </c:pt>
                <c:pt idx="261503">
                  <c:v>56.229075756624603</c:v>
                </c:pt>
                <c:pt idx="261504">
                  <c:v>56.229152094530498</c:v>
                </c:pt>
                <c:pt idx="261505">
                  <c:v>56.229228432191903</c:v>
                </c:pt>
                <c:pt idx="261506">
                  <c:v>56.229304769609101</c:v>
                </c:pt>
                <c:pt idx="261507">
                  <c:v>56.229381106781901</c:v>
                </c:pt>
                <c:pt idx="261508">
                  <c:v>56.229457443710302</c:v>
                </c:pt>
                <c:pt idx="261509">
                  <c:v>56.229533780394398</c:v>
                </c:pt>
                <c:pt idx="261510">
                  <c:v>56.229610116834102</c:v>
                </c:pt>
                <c:pt idx="261511">
                  <c:v>56.229686453029501</c:v>
                </c:pt>
                <c:pt idx="261512">
                  <c:v>56.229762788980601</c:v>
                </c:pt>
                <c:pt idx="261513">
                  <c:v>56.229839124687302</c:v>
                </c:pt>
                <c:pt idx="261514">
                  <c:v>56.229915460149698</c:v>
                </c:pt>
                <c:pt idx="261515">
                  <c:v>56.229991795367702</c:v>
                </c:pt>
                <c:pt idx="261516">
                  <c:v>56.230068130341401</c:v>
                </c:pt>
                <c:pt idx="261517">
                  <c:v>56.230144465070701</c:v>
                </c:pt>
                <c:pt idx="261518">
                  <c:v>56.230220799555703</c:v>
                </c:pt>
                <c:pt idx="261519">
                  <c:v>56.230297133796398</c:v>
                </c:pt>
                <c:pt idx="261520">
                  <c:v>56.230373467792703</c:v>
                </c:pt>
                <c:pt idx="261521">
                  <c:v>56.230449801544601</c:v>
                </c:pt>
                <c:pt idx="261522">
                  <c:v>56.230526135052301</c:v>
                </c:pt>
                <c:pt idx="261523">
                  <c:v>56.230602468315602</c:v>
                </c:pt>
                <c:pt idx="261524">
                  <c:v>56.230678801334598</c:v>
                </c:pt>
                <c:pt idx="261525">
                  <c:v>56.230755134109202</c:v>
                </c:pt>
                <c:pt idx="261526">
                  <c:v>56.230831466639501</c:v>
                </c:pt>
                <c:pt idx="261527">
                  <c:v>56.2309077989255</c:v>
                </c:pt>
                <c:pt idx="261528">
                  <c:v>56.230984130967101</c:v>
                </c:pt>
                <c:pt idx="261529">
                  <c:v>56.231060462764397</c:v>
                </c:pt>
                <c:pt idx="261530">
                  <c:v>56.231136794317401</c:v>
                </c:pt>
                <c:pt idx="261531">
                  <c:v>56.231213125625999</c:v>
                </c:pt>
                <c:pt idx="261532">
                  <c:v>56.231289456690298</c:v>
                </c:pt>
                <c:pt idx="261533">
                  <c:v>56.231365787510299</c:v>
                </c:pt>
                <c:pt idx="261534">
                  <c:v>56.231442118085901</c:v>
                </c:pt>
                <c:pt idx="261535">
                  <c:v>56.231518448417297</c:v>
                </c:pt>
                <c:pt idx="261536">
                  <c:v>56.231594778504302</c:v>
                </c:pt>
                <c:pt idx="261537">
                  <c:v>56.231671108346902</c:v>
                </c:pt>
                <c:pt idx="261538">
                  <c:v>56.231747437945302</c:v>
                </c:pt>
                <c:pt idx="261539">
                  <c:v>56.231823767299304</c:v>
                </c:pt>
                <c:pt idx="261540">
                  <c:v>56.231900096408999</c:v>
                </c:pt>
                <c:pt idx="261541">
                  <c:v>56.231976425274397</c:v>
                </c:pt>
                <c:pt idx="261542">
                  <c:v>56.232052753895402</c:v>
                </c:pt>
                <c:pt idx="261543">
                  <c:v>56.232129082272202</c:v>
                </c:pt>
                <c:pt idx="261544">
                  <c:v>56.232205410404603</c:v>
                </c:pt>
                <c:pt idx="261545">
                  <c:v>56.232281738292698</c:v>
                </c:pt>
                <c:pt idx="261546">
                  <c:v>56.232358065936403</c:v>
                </c:pt>
                <c:pt idx="261547">
                  <c:v>56.2324343933359</c:v>
                </c:pt>
                <c:pt idx="261548">
                  <c:v>56.232510720491</c:v>
                </c:pt>
                <c:pt idx="261549">
                  <c:v>56.2325870474019</c:v>
                </c:pt>
                <c:pt idx="261550">
                  <c:v>56.232663374068402</c:v>
                </c:pt>
                <c:pt idx="261551">
                  <c:v>56.232739700490598</c:v>
                </c:pt>
                <c:pt idx="261552">
                  <c:v>56.232816026668402</c:v>
                </c:pt>
                <c:pt idx="261553">
                  <c:v>56.232892352602001</c:v>
                </c:pt>
                <c:pt idx="261554">
                  <c:v>56.2329686782913</c:v>
                </c:pt>
                <c:pt idx="261555">
                  <c:v>56.233045003736201</c:v>
                </c:pt>
                <c:pt idx="261556">
                  <c:v>56.233121328936797</c:v>
                </c:pt>
                <c:pt idx="261557">
                  <c:v>56.2331976538931</c:v>
                </c:pt>
                <c:pt idx="261558">
                  <c:v>56.233273978605197</c:v>
                </c:pt>
                <c:pt idx="261559">
                  <c:v>56.233350303072903</c:v>
                </c:pt>
                <c:pt idx="261560">
                  <c:v>56.233426627296303</c:v>
                </c:pt>
                <c:pt idx="261561">
                  <c:v>56.233502951275298</c:v>
                </c:pt>
                <c:pt idx="261562">
                  <c:v>56.233579275010101</c:v>
                </c:pt>
                <c:pt idx="261563">
                  <c:v>56.233655598500597</c:v>
                </c:pt>
                <c:pt idx="261564">
                  <c:v>56.233731921746802</c:v>
                </c:pt>
                <c:pt idx="261565">
                  <c:v>56.233808244748602</c:v>
                </c:pt>
                <c:pt idx="261566">
                  <c:v>56.233884567506202</c:v>
                </c:pt>
                <c:pt idx="261567">
                  <c:v>56.233960890019503</c:v>
                </c:pt>
                <c:pt idx="261568">
                  <c:v>56.234037212288399</c:v>
                </c:pt>
                <c:pt idx="261569">
                  <c:v>56.234113534313103</c:v>
                </c:pt>
                <c:pt idx="261570">
                  <c:v>56.234189856093401</c:v>
                </c:pt>
                <c:pt idx="261571">
                  <c:v>56.2342661776295</c:v>
                </c:pt>
                <c:pt idx="261572">
                  <c:v>56.234342498921301</c:v>
                </c:pt>
                <c:pt idx="261573">
                  <c:v>56.234418819968703</c:v>
                </c:pt>
                <c:pt idx="261574">
                  <c:v>56.234495140771898</c:v>
                </c:pt>
                <c:pt idx="261575">
                  <c:v>56.234571461330802</c:v>
                </c:pt>
                <c:pt idx="261576">
                  <c:v>56.2346477816453</c:v>
                </c:pt>
                <c:pt idx="261577">
                  <c:v>56.234724101715599</c:v>
                </c:pt>
                <c:pt idx="261578">
                  <c:v>56.2348004215416</c:v>
                </c:pt>
                <c:pt idx="261579">
                  <c:v>56.234876741123301</c:v>
                </c:pt>
                <c:pt idx="261580">
                  <c:v>56.234953060460697</c:v>
                </c:pt>
                <c:pt idx="261581">
                  <c:v>56.235029379553801</c:v>
                </c:pt>
                <c:pt idx="261582">
                  <c:v>56.235105698402599</c:v>
                </c:pt>
                <c:pt idx="261583">
                  <c:v>56.235182017007197</c:v>
                </c:pt>
                <c:pt idx="261584">
                  <c:v>56.235258335367398</c:v>
                </c:pt>
                <c:pt idx="261585">
                  <c:v>56.235334653483399</c:v>
                </c:pt>
                <c:pt idx="261586">
                  <c:v>56.235410971355002</c:v>
                </c:pt>
                <c:pt idx="261587">
                  <c:v>56.235487288982398</c:v>
                </c:pt>
                <c:pt idx="261588">
                  <c:v>56.235563606365503</c:v>
                </c:pt>
                <c:pt idx="261589">
                  <c:v>56.235639923504301</c:v>
                </c:pt>
                <c:pt idx="261590">
                  <c:v>56.235716240398801</c:v>
                </c:pt>
                <c:pt idx="261591">
                  <c:v>56.235792557049102</c:v>
                </c:pt>
                <c:pt idx="261592">
                  <c:v>56.235868873454997</c:v>
                </c:pt>
                <c:pt idx="261593">
                  <c:v>56.2359451896167</c:v>
                </c:pt>
                <c:pt idx="261594">
                  <c:v>56.236021505534097</c:v>
                </c:pt>
                <c:pt idx="261595">
                  <c:v>56.236097821207203</c:v>
                </c:pt>
                <c:pt idx="261596">
                  <c:v>56.236174136636002</c:v>
                </c:pt>
                <c:pt idx="261597">
                  <c:v>56.236250451820602</c:v>
                </c:pt>
                <c:pt idx="261598">
                  <c:v>56.236326766760897</c:v>
                </c:pt>
                <c:pt idx="261599">
                  <c:v>56.236403081456899</c:v>
                </c:pt>
                <c:pt idx="261600">
                  <c:v>56.236479395908603</c:v>
                </c:pt>
                <c:pt idx="261601">
                  <c:v>56.236555710116001</c:v>
                </c:pt>
                <c:pt idx="261602">
                  <c:v>56.236632024079199</c:v>
                </c:pt>
                <c:pt idx="261603">
                  <c:v>56.236708337798099</c:v>
                </c:pt>
                <c:pt idx="261604">
                  <c:v>56.2367846512727</c:v>
                </c:pt>
                <c:pt idx="261605">
                  <c:v>56.236860964503101</c:v>
                </c:pt>
                <c:pt idx="261606">
                  <c:v>56.236937277489197</c:v>
                </c:pt>
                <c:pt idx="261607">
                  <c:v>56.237013590231001</c:v>
                </c:pt>
                <c:pt idx="261608">
                  <c:v>56.237089902728499</c:v>
                </c:pt>
                <c:pt idx="261609">
                  <c:v>56.237166214981798</c:v>
                </c:pt>
                <c:pt idx="261610">
                  <c:v>56.237242526990798</c:v>
                </c:pt>
                <c:pt idx="261611">
                  <c:v>56.237318838755499</c:v>
                </c:pt>
                <c:pt idx="261612">
                  <c:v>56.237395150276001</c:v>
                </c:pt>
                <c:pt idx="261613">
                  <c:v>56.237471461552197</c:v>
                </c:pt>
                <c:pt idx="261614">
                  <c:v>56.237547772584101</c:v>
                </c:pt>
                <c:pt idx="261615">
                  <c:v>56.237624083371799</c:v>
                </c:pt>
                <c:pt idx="261616">
                  <c:v>56.237700393915198</c:v>
                </c:pt>
                <c:pt idx="261617">
                  <c:v>56.237776704214298</c:v>
                </c:pt>
                <c:pt idx="261618">
                  <c:v>56.237853014269199</c:v>
                </c:pt>
                <c:pt idx="261619">
                  <c:v>56.237929324079801</c:v>
                </c:pt>
                <c:pt idx="261620">
                  <c:v>56.238005633646203</c:v>
                </c:pt>
                <c:pt idx="261621">
                  <c:v>56.2380819429683</c:v>
                </c:pt>
                <c:pt idx="261622">
                  <c:v>56.238158252046098</c:v>
                </c:pt>
                <c:pt idx="261623">
                  <c:v>56.238234560879697</c:v>
                </c:pt>
                <c:pt idx="261624">
                  <c:v>56.238310869468997</c:v>
                </c:pt>
                <c:pt idx="261625">
                  <c:v>56.238387177814097</c:v>
                </c:pt>
                <c:pt idx="261626">
                  <c:v>56.238463485914899</c:v>
                </c:pt>
                <c:pt idx="261627">
                  <c:v>56.238539793771402</c:v>
                </c:pt>
                <c:pt idx="261628">
                  <c:v>56.238616101383698</c:v>
                </c:pt>
                <c:pt idx="261629">
                  <c:v>56.238692408751703</c:v>
                </c:pt>
                <c:pt idx="261630">
                  <c:v>56.238768715875501</c:v>
                </c:pt>
                <c:pt idx="261631">
                  <c:v>56.2388450227551</c:v>
                </c:pt>
                <c:pt idx="261632">
                  <c:v>56.238921329390401</c:v>
                </c:pt>
                <c:pt idx="261633">
                  <c:v>56.238997635781402</c:v>
                </c:pt>
                <c:pt idx="261634">
                  <c:v>56.239073941928197</c:v>
                </c:pt>
                <c:pt idx="261635">
                  <c:v>56.2391502478307</c:v>
                </c:pt>
                <c:pt idx="261636">
                  <c:v>56.239226553488997</c:v>
                </c:pt>
                <c:pt idx="261637">
                  <c:v>56.239302858903002</c:v>
                </c:pt>
                <c:pt idx="261638">
                  <c:v>56.239379164072801</c:v>
                </c:pt>
                <c:pt idx="261639">
                  <c:v>56.239455468998401</c:v>
                </c:pt>
                <c:pt idx="261640">
                  <c:v>56.239531773679701</c:v>
                </c:pt>
                <c:pt idx="261641">
                  <c:v>56.239608078116703</c:v>
                </c:pt>
                <c:pt idx="261642">
                  <c:v>56.239684382309598</c:v>
                </c:pt>
                <c:pt idx="261643">
                  <c:v>56.239760686258101</c:v>
                </c:pt>
                <c:pt idx="261644">
                  <c:v>56.239836989962498</c:v>
                </c:pt>
                <c:pt idx="261645">
                  <c:v>56.239913293422497</c:v>
                </c:pt>
                <c:pt idx="261646">
                  <c:v>56.239989596638402</c:v>
                </c:pt>
                <c:pt idx="261647">
                  <c:v>56.240065899610002</c:v>
                </c:pt>
                <c:pt idx="261648">
                  <c:v>56.240142202337402</c:v>
                </c:pt>
                <c:pt idx="261649">
                  <c:v>56.240218504820497</c:v>
                </c:pt>
                <c:pt idx="261650">
                  <c:v>56.240294807059399</c:v>
                </c:pt>
                <c:pt idx="261651">
                  <c:v>56.240371109054003</c:v>
                </c:pt>
                <c:pt idx="261652">
                  <c:v>56.240447410804499</c:v>
                </c:pt>
                <c:pt idx="261653">
                  <c:v>56.240523712310598</c:v>
                </c:pt>
                <c:pt idx="261654">
                  <c:v>56.240600013572603</c:v>
                </c:pt>
                <c:pt idx="261655">
                  <c:v>56.240676314590303</c:v>
                </c:pt>
                <c:pt idx="261656">
                  <c:v>56.240752615363803</c:v>
                </c:pt>
                <c:pt idx="261657">
                  <c:v>56.240828915893097</c:v>
                </c:pt>
                <c:pt idx="261658">
                  <c:v>56.240905216178099</c:v>
                </c:pt>
                <c:pt idx="261659">
                  <c:v>56.240981516218902</c:v>
                </c:pt>
                <c:pt idx="261660">
                  <c:v>56.241057816015399</c:v>
                </c:pt>
                <c:pt idx="261661">
                  <c:v>56.241134115567803</c:v>
                </c:pt>
                <c:pt idx="261662">
                  <c:v>56.241210414875901</c:v>
                </c:pt>
                <c:pt idx="261663">
                  <c:v>56.241286713939701</c:v>
                </c:pt>
                <c:pt idx="261664">
                  <c:v>56.2413630127594</c:v>
                </c:pt>
                <c:pt idx="261665">
                  <c:v>56.241439311334801</c:v>
                </c:pt>
                <c:pt idx="261666">
                  <c:v>56.241515609666003</c:v>
                </c:pt>
                <c:pt idx="261667">
                  <c:v>56.241591907752998</c:v>
                </c:pt>
                <c:pt idx="261668">
                  <c:v>56.241668205595701</c:v>
                </c:pt>
                <c:pt idx="261669">
                  <c:v>56.241744503194298</c:v>
                </c:pt>
                <c:pt idx="261670">
                  <c:v>56.241820800548602</c:v>
                </c:pt>
                <c:pt idx="261671">
                  <c:v>56.2418970976587</c:v>
                </c:pt>
                <c:pt idx="261672">
                  <c:v>56.2419733945245</c:v>
                </c:pt>
                <c:pt idx="261673">
                  <c:v>56.2420496911462</c:v>
                </c:pt>
                <c:pt idx="261674">
                  <c:v>56.2421259875236</c:v>
                </c:pt>
                <c:pt idx="261675">
                  <c:v>56.242202283656802</c:v>
                </c:pt>
                <c:pt idx="261676">
                  <c:v>56.242278579545797</c:v>
                </c:pt>
                <c:pt idx="261677">
                  <c:v>56.2423548751906</c:v>
                </c:pt>
                <c:pt idx="261678">
                  <c:v>56.242431170591097</c:v>
                </c:pt>
                <c:pt idx="261679">
                  <c:v>56.242507465747501</c:v>
                </c:pt>
                <c:pt idx="261680">
                  <c:v>56.242583760659599</c:v>
                </c:pt>
                <c:pt idx="261681">
                  <c:v>56.242660055327498</c:v>
                </c:pt>
                <c:pt idx="261682">
                  <c:v>56.242736349751198</c:v>
                </c:pt>
                <c:pt idx="261683">
                  <c:v>56.242812643930698</c:v>
                </c:pt>
                <c:pt idx="261684">
                  <c:v>56.242888937865999</c:v>
                </c:pt>
                <c:pt idx="261685">
                  <c:v>56.2429652315571</c:v>
                </c:pt>
                <c:pt idx="261686">
                  <c:v>56.243041525004003</c:v>
                </c:pt>
                <c:pt idx="261687">
                  <c:v>56.243117818206599</c:v>
                </c:pt>
                <c:pt idx="261688">
                  <c:v>56.243194111165103</c:v>
                </c:pt>
                <c:pt idx="261689">
                  <c:v>56.243270403879301</c:v>
                </c:pt>
                <c:pt idx="261690">
                  <c:v>56.243346696349299</c:v>
                </c:pt>
                <c:pt idx="261691">
                  <c:v>56.243422988575198</c:v>
                </c:pt>
                <c:pt idx="261692">
                  <c:v>56.243499280556797</c:v>
                </c:pt>
                <c:pt idx="261693">
                  <c:v>56.243575572294198</c:v>
                </c:pt>
                <c:pt idx="261694">
                  <c:v>56.243651863787399</c:v>
                </c:pt>
                <c:pt idx="261695">
                  <c:v>56.2437281550365</c:v>
                </c:pt>
                <c:pt idx="261696">
                  <c:v>56.243804446041302</c:v>
                </c:pt>
                <c:pt idx="261697">
                  <c:v>56.243880736801898</c:v>
                </c:pt>
                <c:pt idx="261698">
                  <c:v>56.243957027318302</c:v>
                </c:pt>
                <c:pt idx="261699">
                  <c:v>56.2440333175905</c:v>
                </c:pt>
                <c:pt idx="261700">
                  <c:v>56.244109607618498</c:v>
                </c:pt>
                <c:pt idx="261701">
                  <c:v>56.244185897402303</c:v>
                </c:pt>
                <c:pt idx="261702">
                  <c:v>56.244262186942002</c:v>
                </c:pt>
                <c:pt idx="261703">
                  <c:v>56.244338476237402</c:v>
                </c:pt>
                <c:pt idx="261704">
                  <c:v>56.244414765288603</c:v>
                </c:pt>
                <c:pt idx="261705">
                  <c:v>56.244491054095697</c:v>
                </c:pt>
                <c:pt idx="261706">
                  <c:v>56.244567342658499</c:v>
                </c:pt>
                <c:pt idx="261707">
                  <c:v>56.244643630977201</c:v>
                </c:pt>
                <c:pt idx="261708">
                  <c:v>56.244719919051597</c:v>
                </c:pt>
                <c:pt idx="261709">
                  <c:v>56.244796206881901</c:v>
                </c:pt>
                <c:pt idx="261710">
                  <c:v>56.244872494467998</c:v>
                </c:pt>
                <c:pt idx="261711">
                  <c:v>56.244948781809804</c:v>
                </c:pt>
                <c:pt idx="261712">
                  <c:v>56.245025068907502</c:v>
                </c:pt>
                <c:pt idx="261713">
                  <c:v>56.245101355761001</c:v>
                </c:pt>
                <c:pt idx="261714">
                  <c:v>56.2451776423704</c:v>
                </c:pt>
                <c:pt idx="261715">
                  <c:v>56.245253928735501</c:v>
                </c:pt>
                <c:pt idx="261716">
                  <c:v>56.245330214856402</c:v>
                </c:pt>
                <c:pt idx="261717">
                  <c:v>56.245406500733203</c:v>
                </c:pt>
                <c:pt idx="261718">
                  <c:v>56.245482786365798</c:v>
                </c:pt>
                <c:pt idx="261719">
                  <c:v>56.245559071754201</c:v>
                </c:pt>
                <c:pt idx="261720">
                  <c:v>56.245635356898397</c:v>
                </c:pt>
                <c:pt idx="261721">
                  <c:v>56.245711641798401</c:v>
                </c:pt>
                <c:pt idx="261722">
                  <c:v>56.245787926454298</c:v>
                </c:pt>
                <c:pt idx="261723">
                  <c:v>56.245864210865903</c:v>
                </c:pt>
                <c:pt idx="261724">
                  <c:v>56.245940495033402</c:v>
                </c:pt>
                <c:pt idx="261725">
                  <c:v>56.246016778956701</c:v>
                </c:pt>
                <c:pt idx="261726">
                  <c:v>56.2460930626359</c:v>
                </c:pt>
                <c:pt idx="261727">
                  <c:v>56.246169346070801</c:v>
                </c:pt>
                <c:pt idx="261728">
                  <c:v>56.246245629261601</c:v>
                </c:pt>
                <c:pt idx="261729">
                  <c:v>56.246321912208202</c:v>
                </c:pt>
                <c:pt idx="261730">
                  <c:v>56.246398194910597</c:v>
                </c:pt>
                <c:pt idx="261731">
                  <c:v>56.246474477368899</c:v>
                </c:pt>
                <c:pt idx="261732">
                  <c:v>56.246550759583002</c:v>
                </c:pt>
                <c:pt idx="261733">
                  <c:v>56.246627041552898</c:v>
                </c:pt>
                <c:pt idx="261734">
                  <c:v>56.246703323278602</c:v>
                </c:pt>
                <c:pt idx="261735">
                  <c:v>56.246779604760199</c:v>
                </c:pt>
                <c:pt idx="261736">
                  <c:v>56.246855885997597</c:v>
                </c:pt>
                <c:pt idx="261737">
                  <c:v>56.246932166990803</c:v>
                </c:pt>
                <c:pt idx="261738">
                  <c:v>56.247008447739901</c:v>
                </c:pt>
                <c:pt idx="261739">
                  <c:v>56.247084728244801</c:v>
                </c:pt>
                <c:pt idx="261740">
                  <c:v>56.2471610085055</c:v>
                </c:pt>
                <c:pt idx="261741">
                  <c:v>56.247237288522001</c:v>
                </c:pt>
                <c:pt idx="261742">
                  <c:v>56.247313568294402</c:v>
                </c:pt>
                <c:pt idx="261743">
                  <c:v>56.247389847822703</c:v>
                </c:pt>
                <c:pt idx="261744">
                  <c:v>56.247466127106698</c:v>
                </c:pt>
                <c:pt idx="261745">
                  <c:v>56.2475424061466</c:v>
                </c:pt>
                <c:pt idx="261746">
                  <c:v>56.247618684942402</c:v>
                </c:pt>
                <c:pt idx="261747">
                  <c:v>56.247694963493899</c:v>
                </c:pt>
                <c:pt idx="261748">
                  <c:v>56.247771241801303</c:v>
                </c:pt>
                <c:pt idx="261749">
                  <c:v>56.2478475198646</c:v>
                </c:pt>
                <c:pt idx="261750">
                  <c:v>56.247923797683697</c:v>
                </c:pt>
                <c:pt idx="261751">
                  <c:v>56.248000075258602</c:v>
                </c:pt>
                <c:pt idx="261752">
                  <c:v>56.248076352589401</c:v>
                </c:pt>
                <c:pt idx="261753">
                  <c:v>56.248152629675999</c:v>
                </c:pt>
                <c:pt idx="261754">
                  <c:v>56.248228906518499</c:v>
                </c:pt>
                <c:pt idx="261755">
                  <c:v>56.248305183116798</c:v>
                </c:pt>
                <c:pt idx="261756">
                  <c:v>56.248381459470998</c:v>
                </c:pt>
                <c:pt idx="261757">
                  <c:v>56.248457735580999</c:v>
                </c:pt>
                <c:pt idx="261758">
                  <c:v>56.2485340114468</c:v>
                </c:pt>
                <c:pt idx="261759">
                  <c:v>56.248610287068502</c:v>
                </c:pt>
                <c:pt idx="261760">
                  <c:v>56.248686562445997</c:v>
                </c:pt>
                <c:pt idx="261761">
                  <c:v>56.248762837579399</c:v>
                </c:pt>
                <c:pt idx="261762">
                  <c:v>56.248839112468701</c:v>
                </c:pt>
                <c:pt idx="261763">
                  <c:v>56.248915387113797</c:v>
                </c:pt>
                <c:pt idx="261764">
                  <c:v>56.248991661514701</c:v>
                </c:pt>
                <c:pt idx="261765">
                  <c:v>56.249067935671498</c:v>
                </c:pt>
                <c:pt idx="261766">
                  <c:v>56.249144209584202</c:v>
                </c:pt>
                <c:pt idx="261767">
                  <c:v>56.249220483252699</c:v>
                </c:pt>
                <c:pt idx="261768">
                  <c:v>56.249296756677097</c:v>
                </c:pt>
                <c:pt idx="261769">
                  <c:v>56.249373029857303</c:v>
                </c:pt>
                <c:pt idx="261770">
                  <c:v>56.249449302793302</c:v>
                </c:pt>
                <c:pt idx="261771">
                  <c:v>56.249525575485301</c:v>
                </c:pt>
                <c:pt idx="261772">
                  <c:v>56.2496018479331</c:v>
                </c:pt>
                <c:pt idx="261773">
                  <c:v>56.2496781201367</c:v>
                </c:pt>
                <c:pt idx="261774">
                  <c:v>56.2497543920962</c:v>
                </c:pt>
                <c:pt idx="261775">
                  <c:v>56.249830663811601</c:v>
                </c:pt>
                <c:pt idx="261776">
                  <c:v>56.249906935282802</c:v>
                </c:pt>
                <c:pt idx="261777">
                  <c:v>56.249983206509903</c:v>
                </c:pt>
                <c:pt idx="261778">
                  <c:v>56.250059477492798</c:v>
                </c:pt>
                <c:pt idx="261779">
                  <c:v>56.250135748231699</c:v>
                </c:pt>
                <c:pt idx="261780">
                  <c:v>56.250212018726302</c:v>
                </c:pt>
                <c:pt idx="261781">
                  <c:v>56.250288288976897</c:v>
                </c:pt>
                <c:pt idx="261782">
                  <c:v>56.2503645589833</c:v>
                </c:pt>
                <c:pt idx="261783">
                  <c:v>56.250440828745603</c:v>
                </c:pt>
                <c:pt idx="261784">
                  <c:v>56.2505170982637</c:v>
                </c:pt>
                <c:pt idx="261785">
                  <c:v>56.250593367537697</c:v>
                </c:pt>
                <c:pt idx="261786">
                  <c:v>56.250669636567601</c:v>
                </c:pt>
                <c:pt idx="261787">
                  <c:v>56.250745905353398</c:v>
                </c:pt>
                <c:pt idx="261788">
                  <c:v>56.250822173895003</c:v>
                </c:pt>
                <c:pt idx="261789">
                  <c:v>56.250898442192501</c:v>
                </c:pt>
                <c:pt idx="261790">
                  <c:v>56.250974710245799</c:v>
                </c:pt>
                <c:pt idx="261791">
                  <c:v>56.251050978055098</c:v>
                </c:pt>
                <c:pt idx="261792">
                  <c:v>56.251127245620197</c:v>
                </c:pt>
                <c:pt idx="261793">
                  <c:v>56.251203512941203</c:v>
                </c:pt>
                <c:pt idx="261794">
                  <c:v>56.251279780018002</c:v>
                </c:pt>
                <c:pt idx="261795">
                  <c:v>56.251356046850802</c:v>
                </c:pt>
                <c:pt idx="261796">
                  <c:v>56.251432313439402</c:v>
                </c:pt>
                <c:pt idx="261797">
                  <c:v>56.251508579783902</c:v>
                </c:pt>
                <c:pt idx="261798">
                  <c:v>56.251584845884203</c:v>
                </c:pt>
                <c:pt idx="261799">
                  <c:v>56.251661111740503</c:v>
                </c:pt>
                <c:pt idx="261800">
                  <c:v>56.251737377352597</c:v>
                </c:pt>
                <c:pt idx="261801">
                  <c:v>56.251813642720599</c:v>
                </c:pt>
                <c:pt idx="261802">
                  <c:v>56.2518899078445</c:v>
                </c:pt>
                <c:pt idx="261803">
                  <c:v>56.251966172724302</c:v>
                </c:pt>
                <c:pt idx="261804">
                  <c:v>56.252042437359897</c:v>
                </c:pt>
                <c:pt idx="261805">
                  <c:v>56.252118701751499</c:v>
                </c:pt>
                <c:pt idx="261806">
                  <c:v>56.252194965898902</c:v>
                </c:pt>
                <c:pt idx="261807">
                  <c:v>56.252271229802197</c:v>
                </c:pt>
                <c:pt idx="261808">
                  <c:v>56.2523474934614</c:v>
                </c:pt>
                <c:pt idx="261809">
                  <c:v>56.252423756876503</c:v>
                </c:pt>
                <c:pt idx="261810">
                  <c:v>56.2525000200474</c:v>
                </c:pt>
                <c:pt idx="261811">
                  <c:v>56.252576282974303</c:v>
                </c:pt>
                <c:pt idx="261812">
                  <c:v>56.252652545657</c:v>
                </c:pt>
                <c:pt idx="261813">
                  <c:v>56.252728808095704</c:v>
                </c:pt>
                <c:pt idx="261814">
                  <c:v>56.252805070290201</c:v>
                </c:pt>
                <c:pt idx="261815">
                  <c:v>56.252881332240598</c:v>
                </c:pt>
                <c:pt idx="261816">
                  <c:v>56.252957593946903</c:v>
                </c:pt>
                <c:pt idx="261817">
                  <c:v>56.2530338554091</c:v>
                </c:pt>
                <c:pt idx="261818">
                  <c:v>56.253110116627198</c:v>
                </c:pt>
                <c:pt idx="261819">
                  <c:v>56.253186377601203</c:v>
                </c:pt>
                <c:pt idx="261820">
                  <c:v>56.253262638331101</c:v>
                </c:pt>
                <c:pt idx="261821">
                  <c:v>56.253338898816899</c:v>
                </c:pt>
                <c:pt idx="261822">
                  <c:v>56.253415159058598</c:v>
                </c:pt>
                <c:pt idx="261823">
                  <c:v>56.253491419056097</c:v>
                </c:pt>
                <c:pt idx="261824">
                  <c:v>56.253567678809603</c:v>
                </c:pt>
                <c:pt idx="261825">
                  <c:v>56.253643938319001</c:v>
                </c:pt>
                <c:pt idx="261826">
                  <c:v>56.2537201975843</c:v>
                </c:pt>
                <c:pt idx="261827">
                  <c:v>56.2537964566054</c:v>
                </c:pt>
                <c:pt idx="261828">
                  <c:v>56.253872715382499</c:v>
                </c:pt>
                <c:pt idx="261829">
                  <c:v>56.253948973915499</c:v>
                </c:pt>
                <c:pt idx="261830">
                  <c:v>56.254025232204398</c:v>
                </c:pt>
                <c:pt idx="261831">
                  <c:v>56.254101490249198</c:v>
                </c:pt>
                <c:pt idx="261832">
                  <c:v>56.254177748049898</c:v>
                </c:pt>
                <c:pt idx="261833">
                  <c:v>56.254254005606498</c:v>
                </c:pt>
                <c:pt idx="261834">
                  <c:v>56.254330262918998</c:v>
                </c:pt>
                <c:pt idx="261835">
                  <c:v>56.254406519987398</c:v>
                </c:pt>
                <c:pt idx="261836">
                  <c:v>56.254482776811699</c:v>
                </c:pt>
                <c:pt idx="261837">
                  <c:v>56.254559033391899</c:v>
                </c:pt>
                <c:pt idx="261838">
                  <c:v>56.2546352897281</c:v>
                </c:pt>
                <c:pt idx="261839">
                  <c:v>56.254711545820101</c:v>
                </c:pt>
                <c:pt idx="261840">
                  <c:v>56.254787801668101</c:v>
                </c:pt>
                <c:pt idx="261841">
                  <c:v>56.254864057271902</c:v>
                </c:pt>
                <c:pt idx="261842">
                  <c:v>56.254940312631703</c:v>
                </c:pt>
                <c:pt idx="261843">
                  <c:v>56.255016567747397</c:v>
                </c:pt>
                <c:pt idx="261844">
                  <c:v>56.255092822618998</c:v>
                </c:pt>
                <c:pt idx="261845">
                  <c:v>56.255169077246599</c:v>
                </c:pt>
                <c:pt idx="261846">
                  <c:v>56.25524533163</c:v>
                </c:pt>
                <c:pt idx="261847">
                  <c:v>56.255321585769302</c:v>
                </c:pt>
                <c:pt idx="261848">
                  <c:v>56.255397839664603</c:v>
                </c:pt>
                <c:pt idx="261849">
                  <c:v>56.255474093315797</c:v>
                </c:pt>
                <c:pt idx="261850">
                  <c:v>56.255550346722899</c:v>
                </c:pt>
                <c:pt idx="261851">
                  <c:v>56.255626599886</c:v>
                </c:pt>
                <c:pt idx="261852">
                  <c:v>56.255702852804902</c:v>
                </c:pt>
                <c:pt idx="261853">
                  <c:v>56.255779105479803</c:v>
                </c:pt>
                <c:pt idx="261854">
                  <c:v>56.255855357910598</c:v>
                </c:pt>
                <c:pt idx="261855">
                  <c:v>56.255931610097299</c:v>
                </c:pt>
                <c:pt idx="261856">
                  <c:v>56.256007862039901</c:v>
                </c:pt>
                <c:pt idx="261857">
                  <c:v>56.256084113738503</c:v>
                </c:pt>
                <c:pt idx="261858">
                  <c:v>56.256160365192997</c:v>
                </c:pt>
                <c:pt idx="261859">
                  <c:v>56.256236616403399</c:v>
                </c:pt>
                <c:pt idx="261860">
                  <c:v>56.2563128673698</c:v>
                </c:pt>
                <c:pt idx="261861">
                  <c:v>56.256389118092002</c:v>
                </c:pt>
                <c:pt idx="261862">
                  <c:v>56.256465368570197</c:v>
                </c:pt>
                <c:pt idx="261863">
                  <c:v>56.256541618804398</c:v>
                </c:pt>
                <c:pt idx="261864">
                  <c:v>56.2566178687944</c:v>
                </c:pt>
                <c:pt idx="261865">
                  <c:v>56.256694118540402</c:v>
                </c:pt>
                <c:pt idx="261866">
                  <c:v>56.256770368042297</c:v>
                </c:pt>
                <c:pt idx="261867">
                  <c:v>56.256846617300198</c:v>
                </c:pt>
                <c:pt idx="261868">
                  <c:v>56.256922866314</c:v>
                </c:pt>
                <c:pt idx="261869">
                  <c:v>56.256999115083701</c:v>
                </c:pt>
                <c:pt idx="261870">
                  <c:v>56.257075363609303</c:v>
                </c:pt>
                <c:pt idx="261871">
                  <c:v>56.257151611890897</c:v>
                </c:pt>
                <c:pt idx="261872">
                  <c:v>56.257227859928399</c:v>
                </c:pt>
                <c:pt idx="261873">
                  <c:v>56.2573041077219</c:v>
                </c:pt>
                <c:pt idx="261874">
                  <c:v>56.257380355271302</c:v>
                </c:pt>
                <c:pt idx="261875">
                  <c:v>56.257456602576603</c:v>
                </c:pt>
                <c:pt idx="261876">
                  <c:v>56.257532849637897</c:v>
                </c:pt>
                <c:pt idx="261877">
                  <c:v>56.257609096455099</c:v>
                </c:pt>
                <c:pt idx="261878">
                  <c:v>56.257685343028299</c:v>
                </c:pt>
                <c:pt idx="261879">
                  <c:v>56.257761589357401</c:v>
                </c:pt>
                <c:pt idx="261880">
                  <c:v>56.257837835442402</c:v>
                </c:pt>
                <c:pt idx="261881">
                  <c:v>56.257914081283403</c:v>
                </c:pt>
                <c:pt idx="261882">
                  <c:v>56.257990326880297</c:v>
                </c:pt>
                <c:pt idx="261883">
                  <c:v>56.258066572233197</c:v>
                </c:pt>
                <c:pt idx="261884">
                  <c:v>56.258142817341998</c:v>
                </c:pt>
                <c:pt idx="261885">
                  <c:v>56.258219062206798</c:v>
                </c:pt>
                <c:pt idx="261886">
                  <c:v>56.258295306827499</c:v>
                </c:pt>
                <c:pt idx="261887">
                  <c:v>56.258371551204199</c:v>
                </c:pt>
                <c:pt idx="261888">
                  <c:v>56.258447795336799</c:v>
                </c:pt>
                <c:pt idx="261889">
                  <c:v>56.2585240392253</c:v>
                </c:pt>
                <c:pt idx="261890">
                  <c:v>56.2586002828698</c:v>
                </c:pt>
                <c:pt idx="261891">
                  <c:v>56.2586765262703</c:v>
                </c:pt>
                <c:pt idx="261892">
                  <c:v>56.2587527694267</c:v>
                </c:pt>
                <c:pt idx="261893">
                  <c:v>56.258829012339099</c:v>
                </c:pt>
                <c:pt idx="261894">
                  <c:v>56.258905255007399</c:v>
                </c:pt>
                <c:pt idx="261895">
                  <c:v>56.258981497431698</c:v>
                </c:pt>
                <c:pt idx="261896">
                  <c:v>56.259057739611897</c:v>
                </c:pt>
                <c:pt idx="261897">
                  <c:v>56.259133981548104</c:v>
                </c:pt>
                <c:pt idx="261898">
                  <c:v>56.259210223240203</c:v>
                </c:pt>
                <c:pt idx="261899">
                  <c:v>56.259286464688302</c:v>
                </c:pt>
                <c:pt idx="261900">
                  <c:v>56.2593627058923</c:v>
                </c:pt>
                <c:pt idx="261901">
                  <c:v>56.259438946852399</c:v>
                </c:pt>
                <c:pt idx="261902">
                  <c:v>56.259515187568297</c:v>
                </c:pt>
                <c:pt idx="261903">
                  <c:v>56.259591428040302</c:v>
                </c:pt>
                <c:pt idx="261904">
                  <c:v>56.259667668268101</c:v>
                </c:pt>
                <c:pt idx="261905">
                  <c:v>56.259743908251998</c:v>
                </c:pt>
                <c:pt idx="261906">
                  <c:v>56.259820147991803</c:v>
                </c:pt>
                <c:pt idx="261907">
                  <c:v>56.259896387487601</c:v>
                </c:pt>
                <c:pt idx="261908">
                  <c:v>56.259972626739298</c:v>
                </c:pt>
                <c:pt idx="261909">
                  <c:v>56.260048865747002</c:v>
                </c:pt>
                <c:pt idx="261910">
                  <c:v>56.260125104510699</c:v>
                </c:pt>
                <c:pt idx="261911">
                  <c:v>56.260201343030303</c:v>
                </c:pt>
                <c:pt idx="261912">
                  <c:v>56.260277581305999</c:v>
                </c:pt>
                <c:pt idx="261913">
                  <c:v>56.260353819337503</c:v>
                </c:pt>
                <c:pt idx="261914">
                  <c:v>56.260430057125099</c:v>
                </c:pt>
                <c:pt idx="261915">
                  <c:v>56.260506294668602</c:v>
                </c:pt>
                <c:pt idx="261916">
                  <c:v>56.260582531968097</c:v>
                </c:pt>
                <c:pt idx="261917">
                  <c:v>56.2606587690235</c:v>
                </c:pt>
                <c:pt idx="261918">
                  <c:v>56.260735005835002</c:v>
                </c:pt>
                <c:pt idx="261919">
                  <c:v>56.260811242402397</c:v>
                </c:pt>
                <c:pt idx="261920">
                  <c:v>56.260887478725699</c:v>
                </c:pt>
                <c:pt idx="261921">
                  <c:v>56.260963714805101</c:v>
                </c:pt>
                <c:pt idx="261922">
                  <c:v>56.261039950640402</c:v>
                </c:pt>
                <c:pt idx="261923">
                  <c:v>56.261116186231703</c:v>
                </c:pt>
                <c:pt idx="261924">
                  <c:v>56.261192421578997</c:v>
                </c:pt>
                <c:pt idx="261925">
                  <c:v>56.261268656682198</c:v>
                </c:pt>
                <c:pt idx="261926">
                  <c:v>56.261344891541498</c:v>
                </c:pt>
                <c:pt idx="261927">
                  <c:v>56.261421126156698</c:v>
                </c:pt>
                <c:pt idx="261928">
                  <c:v>56.261497360527898</c:v>
                </c:pt>
                <c:pt idx="261929">
                  <c:v>56.261573594654998</c:v>
                </c:pt>
                <c:pt idx="261930">
                  <c:v>56.261649828538197</c:v>
                </c:pt>
                <c:pt idx="261931">
                  <c:v>56.261726062177303</c:v>
                </c:pt>
                <c:pt idx="261932">
                  <c:v>56.261802295572402</c:v>
                </c:pt>
                <c:pt idx="261933">
                  <c:v>56.2618785287235</c:v>
                </c:pt>
                <c:pt idx="261934">
                  <c:v>56.261954761630598</c:v>
                </c:pt>
                <c:pt idx="261935">
                  <c:v>56.262030994293703</c:v>
                </c:pt>
                <c:pt idx="261936">
                  <c:v>56.2621072267127</c:v>
                </c:pt>
                <c:pt idx="261937">
                  <c:v>56.262183458887797</c:v>
                </c:pt>
                <c:pt idx="261938">
                  <c:v>56.262259690818802</c:v>
                </c:pt>
                <c:pt idx="261939">
                  <c:v>56.262335922505798</c:v>
                </c:pt>
                <c:pt idx="261940">
                  <c:v>56.262412153948802</c:v>
                </c:pt>
                <c:pt idx="261941">
                  <c:v>56.262488385147797</c:v>
                </c:pt>
                <c:pt idx="261942">
                  <c:v>56.2625646161028</c:v>
                </c:pt>
                <c:pt idx="261943">
                  <c:v>56.262640846813802</c:v>
                </c:pt>
                <c:pt idx="261944">
                  <c:v>56.262717077280797</c:v>
                </c:pt>
                <c:pt idx="261945">
                  <c:v>56.262793307503699</c:v>
                </c:pt>
                <c:pt idx="261946">
                  <c:v>56.2628695374827</c:v>
                </c:pt>
                <c:pt idx="261947">
                  <c:v>56.262945767217701</c:v>
                </c:pt>
                <c:pt idx="261948">
                  <c:v>56.263021996708602</c:v>
                </c:pt>
                <c:pt idx="261949">
                  <c:v>56.263098225955602</c:v>
                </c:pt>
                <c:pt idx="261950">
                  <c:v>56.263174454958502</c:v>
                </c:pt>
                <c:pt idx="261951">
                  <c:v>56.263250683717402</c:v>
                </c:pt>
                <c:pt idx="261952">
                  <c:v>56.263326912232401</c:v>
                </c:pt>
                <c:pt idx="261953">
                  <c:v>56.2634031405033</c:v>
                </c:pt>
                <c:pt idx="261954">
                  <c:v>56.263479368530298</c:v>
                </c:pt>
                <c:pt idx="261955">
                  <c:v>56.263555596313203</c:v>
                </c:pt>
                <c:pt idx="261956">
                  <c:v>56.263631823852101</c:v>
                </c:pt>
                <c:pt idx="261957">
                  <c:v>56.263708051147098</c:v>
                </c:pt>
                <c:pt idx="261958">
                  <c:v>56.263784278198003</c:v>
                </c:pt>
                <c:pt idx="261959">
                  <c:v>56.263860505004999</c:v>
                </c:pt>
                <c:pt idx="261960">
                  <c:v>56.263936731567902</c:v>
                </c:pt>
                <c:pt idx="261961">
                  <c:v>56.264012957886898</c:v>
                </c:pt>
                <c:pt idx="261962">
                  <c:v>56.2640891839619</c:v>
                </c:pt>
                <c:pt idx="261963">
                  <c:v>56.264165409792803</c:v>
                </c:pt>
                <c:pt idx="261964">
                  <c:v>56.264241635379797</c:v>
                </c:pt>
                <c:pt idx="261965">
                  <c:v>56.264317860722798</c:v>
                </c:pt>
                <c:pt idx="261966">
                  <c:v>56.264394085821799</c:v>
                </c:pt>
                <c:pt idx="261967">
                  <c:v>56.264470310676799</c:v>
                </c:pt>
                <c:pt idx="261968">
                  <c:v>56.264546535287799</c:v>
                </c:pt>
                <c:pt idx="261969">
                  <c:v>56.264622759654898</c:v>
                </c:pt>
                <c:pt idx="261970">
                  <c:v>56.264698983777897</c:v>
                </c:pt>
                <c:pt idx="261971">
                  <c:v>56.264775207657003</c:v>
                </c:pt>
                <c:pt idx="261972">
                  <c:v>56.264851431292101</c:v>
                </c:pt>
                <c:pt idx="261973">
                  <c:v>56.264927654683099</c:v>
                </c:pt>
                <c:pt idx="261974">
                  <c:v>56.265003877830203</c:v>
                </c:pt>
                <c:pt idx="261975">
                  <c:v>56.2650801007334</c:v>
                </c:pt>
                <c:pt idx="261976">
                  <c:v>56.265156323392503</c:v>
                </c:pt>
                <c:pt idx="261977">
                  <c:v>56.265232545807699</c:v>
                </c:pt>
                <c:pt idx="261978">
                  <c:v>56.265308767978802</c:v>
                </c:pt>
                <c:pt idx="261979">
                  <c:v>56.265384989906003</c:v>
                </c:pt>
                <c:pt idx="261980">
                  <c:v>56.265461211589297</c:v>
                </c:pt>
                <c:pt idx="261981">
                  <c:v>56.265537433028499</c:v>
                </c:pt>
                <c:pt idx="261982">
                  <c:v>56.265613654223699</c:v>
                </c:pt>
                <c:pt idx="261983">
                  <c:v>56.265689875174999</c:v>
                </c:pt>
                <c:pt idx="261984">
                  <c:v>56.265766095882299</c:v>
                </c:pt>
                <c:pt idx="261985">
                  <c:v>56.265842316345697</c:v>
                </c:pt>
                <c:pt idx="261986">
                  <c:v>56.265918536565003</c:v>
                </c:pt>
                <c:pt idx="261987">
                  <c:v>56.265994756540401</c:v>
                </c:pt>
                <c:pt idx="261988">
                  <c:v>56.266070976271799</c:v>
                </c:pt>
                <c:pt idx="261989">
                  <c:v>56.266147195759203</c:v>
                </c:pt>
                <c:pt idx="261990">
                  <c:v>56.266223415002699</c:v>
                </c:pt>
                <c:pt idx="261991">
                  <c:v>56.266299634002202</c:v>
                </c:pt>
                <c:pt idx="261992">
                  <c:v>56.266375852757697</c:v>
                </c:pt>
                <c:pt idx="261993">
                  <c:v>56.266452071269299</c:v>
                </c:pt>
                <c:pt idx="261994">
                  <c:v>56.266528289536801</c:v>
                </c:pt>
                <c:pt idx="261995">
                  <c:v>56.266604507560501</c:v>
                </c:pt>
                <c:pt idx="261996">
                  <c:v>56.266680725340102</c:v>
                </c:pt>
                <c:pt idx="261997">
                  <c:v>56.266756942875801</c:v>
                </c:pt>
                <c:pt idx="261998">
                  <c:v>56.266833160167501</c:v>
                </c:pt>
                <c:pt idx="261999">
                  <c:v>56.266909377215299</c:v>
                </c:pt>
                <c:pt idx="262000">
                  <c:v>56.266985594018998</c:v>
                </c:pt>
                <c:pt idx="262001">
                  <c:v>56.267061810578902</c:v>
                </c:pt>
                <c:pt idx="262002">
                  <c:v>56.267138026894699</c:v>
                </c:pt>
                <c:pt idx="262003">
                  <c:v>56.267214242966602</c:v>
                </c:pt>
                <c:pt idx="262004">
                  <c:v>56.267290458794598</c:v>
                </c:pt>
                <c:pt idx="262005">
                  <c:v>56.267366674378501</c:v>
                </c:pt>
                <c:pt idx="262006">
                  <c:v>56.267442889718602</c:v>
                </c:pt>
                <c:pt idx="262007">
                  <c:v>56.267519104814603</c:v>
                </c:pt>
                <c:pt idx="262008">
                  <c:v>56.267595319666697</c:v>
                </c:pt>
                <c:pt idx="262009">
                  <c:v>56.267671534274903</c:v>
                </c:pt>
                <c:pt idx="262010">
                  <c:v>56.267747748639103</c:v>
                </c:pt>
                <c:pt idx="262011">
                  <c:v>56.267823962759302</c:v>
                </c:pt>
                <c:pt idx="262012">
                  <c:v>56.2679001766356</c:v>
                </c:pt>
                <c:pt idx="262013">
                  <c:v>56.267976390267897</c:v>
                </c:pt>
                <c:pt idx="262014">
                  <c:v>56.268052603656301</c:v>
                </c:pt>
                <c:pt idx="262015">
                  <c:v>56.268128816800697</c:v>
                </c:pt>
                <c:pt idx="262016">
                  <c:v>56.2682050297012</c:v>
                </c:pt>
                <c:pt idx="262017">
                  <c:v>56.268281242357702</c:v>
                </c:pt>
                <c:pt idx="262018">
                  <c:v>56.268357454770303</c:v>
                </c:pt>
                <c:pt idx="262019">
                  <c:v>56.268433666938897</c:v>
                </c:pt>
                <c:pt idx="262020">
                  <c:v>56.268509878863597</c:v>
                </c:pt>
                <c:pt idx="262021">
                  <c:v>56.268586090544296</c:v>
                </c:pt>
                <c:pt idx="262022">
                  <c:v>56.268662301981102</c:v>
                </c:pt>
                <c:pt idx="262023">
                  <c:v>56.268738513173901</c:v>
                </c:pt>
                <c:pt idx="262024">
                  <c:v>56.268814724122798</c:v>
                </c:pt>
                <c:pt idx="262025">
                  <c:v>56.268890934827702</c:v>
                </c:pt>
                <c:pt idx="262026">
                  <c:v>56.268967145288698</c:v>
                </c:pt>
                <c:pt idx="262027">
                  <c:v>56.269043355505801</c:v>
                </c:pt>
                <c:pt idx="262028">
                  <c:v>56.269119565478903</c:v>
                </c:pt>
                <c:pt idx="262029">
                  <c:v>56.269195775207997</c:v>
                </c:pt>
                <c:pt idx="262030">
                  <c:v>56.269271984693297</c:v>
                </c:pt>
                <c:pt idx="262031">
                  <c:v>56.269348193934597</c:v>
                </c:pt>
                <c:pt idx="262032">
                  <c:v>56.269424402931897</c:v>
                </c:pt>
                <c:pt idx="262033">
                  <c:v>56.269500611685302</c:v>
                </c:pt>
                <c:pt idx="262034">
                  <c:v>56.2695768201948</c:v>
                </c:pt>
                <c:pt idx="262035">
                  <c:v>56.269653028460297</c:v>
                </c:pt>
                <c:pt idx="262036">
                  <c:v>56.269729236482</c:v>
                </c:pt>
                <c:pt idx="262037">
                  <c:v>56.269805444259603</c:v>
                </c:pt>
                <c:pt idx="262038">
                  <c:v>56.269881651793398</c:v>
                </c:pt>
                <c:pt idx="262039">
                  <c:v>56.269957859083199</c:v>
                </c:pt>
                <c:pt idx="262040">
                  <c:v>56.270034066129</c:v>
                </c:pt>
                <c:pt idx="262041">
                  <c:v>56.270110272930999</c:v>
                </c:pt>
                <c:pt idx="262042">
                  <c:v>56.270186479488999</c:v>
                </c:pt>
                <c:pt idx="262043">
                  <c:v>56.270262685802997</c:v>
                </c:pt>
                <c:pt idx="262044">
                  <c:v>56.270338891873202</c:v>
                </c:pt>
                <c:pt idx="262045">
                  <c:v>56.270415097699399</c:v>
                </c:pt>
                <c:pt idx="262046">
                  <c:v>56.270491303281702</c:v>
                </c:pt>
                <c:pt idx="262047">
                  <c:v>56.270567508620097</c:v>
                </c:pt>
                <c:pt idx="262048">
                  <c:v>56.270643713714499</c:v>
                </c:pt>
                <c:pt idx="262049">
                  <c:v>56.270719918565</c:v>
                </c:pt>
                <c:pt idx="262050">
                  <c:v>56.2707961231716</c:v>
                </c:pt>
                <c:pt idx="262051">
                  <c:v>56.2708723275342</c:v>
                </c:pt>
                <c:pt idx="262052">
                  <c:v>56.270948531652998</c:v>
                </c:pt>
                <c:pt idx="262053">
                  <c:v>56.271024735527803</c:v>
                </c:pt>
                <c:pt idx="262054">
                  <c:v>56.2711009391587</c:v>
                </c:pt>
                <c:pt idx="262055">
                  <c:v>56.271177142545604</c:v>
                </c:pt>
                <c:pt idx="262056">
                  <c:v>56.271253345688699</c:v>
                </c:pt>
                <c:pt idx="262057">
                  <c:v>56.271329548587801</c:v>
                </c:pt>
                <c:pt idx="262058">
                  <c:v>56.271405751243002</c:v>
                </c:pt>
                <c:pt idx="262059">
                  <c:v>56.271481953654302</c:v>
                </c:pt>
                <c:pt idx="262060">
                  <c:v>56.271558155821701</c:v>
                </c:pt>
                <c:pt idx="262061">
                  <c:v>56.271634357745199</c:v>
                </c:pt>
                <c:pt idx="262062">
                  <c:v>56.271710559424697</c:v>
                </c:pt>
                <c:pt idx="262063">
                  <c:v>56.271786760860401</c:v>
                </c:pt>
                <c:pt idx="262064">
                  <c:v>56.271862962052097</c:v>
                </c:pt>
                <c:pt idx="262065">
                  <c:v>56.2719391629999</c:v>
                </c:pt>
                <c:pt idx="262066">
                  <c:v>56.272015363703801</c:v>
                </c:pt>
                <c:pt idx="262067">
                  <c:v>56.272091564163702</c:v>
                </c:pt>
                <c:pt idx="262068">
                  <c:v>56.272167764379802</c:v>
                </c:pt>
                <c:pt idx="262069">
                  <c:v>56.272243964352</c:v>
                </c:pt>
                <c:pt idx="262070">
                  <c:v>56.272320164080199</c:v>
                </c:pt>
                <c:pt idx="262071">
                  <c:v>56.272396363564603</c:v>
                </c:pt>
                <c:pt idx="262072">
                  <c:v>56.272472562805</c:v>
                </c:pt>
                <c:pt idx="262073">
                  <c:v>56.272548761801502</c:v>
                </c:pt>
                <c:pt idx="262074">
                  <c:v>56.272624960554097</c:v>
                </c:pt>
                <c:pt idx="262075">
                  <c:v>56.272701159062898</c:v>
                </c:pt>
                <c:pt idx="262076">
                  <c:v>56.272777357327698</c:v>
                </c:pt>
                <c:pt idx="262077">
                  <c:v>56.272853555348597</c:v>
                </c:pt>
                <c:pt idx="262078">
                  <c:v>56.272929753125602</c:v>
                </c:pt>
                <c:pt idx="262079">
                  <c:v>56.2730059506587</c:v>
                </c:pt>
                <c:pt idx="262080">
                  <c:v>56.273082147947903</c:v>
                </c:pt>
                <c:pt idx="262081">
                  <c:v>56.273158344993199</c:v>
                </c:pt>
                <c:pt idx="262082">
                  <c:v>56.273234541794601</c:v>
                </c:pt>
                <c:pt idx="262083">
                  <c:v>56.273310738352102</c:v>
                </c:pt>
                <c:pt idx="262084">
                  <c:v>56.273386934665702</c:v>
                </c:pt>
                <c:pt idx="262085">
                  <c:v>56.273463130735401</c:v>
                </c:pt>
                <c:pt idx="262086">
                  <c:v>56.273539326561199</c:v>
                </c:pt>
                <c:pt idx="262087">
                  <c:v>56.273615522143103</c:v>
                </c:pt>
                <c:pt idx="262088">
                  <c:v>56.2736917174811</c:v>
                </c:pt>
                <c:pt idx="262089">
                  <c:v>56.273767912575202</c:v>
                </c:pt>
                <c:pt idx="262090">
                  <c:v>56.273844107425397</c:v>
                </c:pt>
                <c:pt idx="262091">
                  <c:v>56.273920302031797</c:v>
                </c:pt>
                <c:pt idx="262092">
                  <c:v>56.273996496394197</c:v>
                </c:pt>
                <c:pt idx="262093">
                  <c:v>56.274072690512803</c:v>
                </c:pt>
                <c:pt idx="262094">
                  <c:v>56.274148884387401</c:v>
                </c:pt>
                <c:pt idx="262095">
                  <c:v>56.274225078018198</c:v>
                </c:pt>
                <c:pt idx="262096">
                  <c:v>56.274301271405101</c:v>
                </c:pt>
                <c:pt idx="262097">
                  <c:v>56.274377464548103</c:v>
                </c:pt>
                <c:pt idx="262098">
                  <c:v>56.274453657447197</c:v>
                </c:pt>
                <c:pt idx="262099">
                  <c:v>56.274529850102397</c:v>
                </c:pt>
                <c:pt idx="262100">
                  <c:v>56.274606042513703</c:v>
                </c:pt>
                <c:pt idx="262101">
                  <c:v>56.274682234681201</c:v>
                </c:pt>
                <c:pt idx="262102">
                  <c:v>56.274758426604699</c:v>
                </c:pt>
                <c:pt idx="262103">
                  <c:v>56.274834618284402</c:v>
                </c:pt>
                <c:pt idx="262104">
                  <c:v>56.274910809720197</c:v>
                </c:pt>
                <c:pt idx="262105">
                  <c:v>56.274987000912098</c:v>
                </c:pt>
                <c:pt idx="262106">
                  <c:v>56.275063191860198</c:v>
                </c:pt>
                <c:pt idx="262107">
                  <c:v>56.275139382564298</c:v>
                </c:pt>
                <c:pt idx="262108">
                  <c:v>56.275215573024603</c:v>
                </c:pt>
                <c:pt idx="262109">
                  <c:v>56.275291763241</c:v>
                </c:pt>
                <c:pt idx="262110">
                  <c:v>56.275367953213497</c:v>
                </c:pt>
                <c:pt idx="262111">
                  <c:v>56.275444142942099</c:v>
                </c:pt>
                <c:pt idx="262112">
                  <c:v>56.2755203324269</c:v>
                </c:pt>
                <c:pt idx="262113">
                  <c:v>56.275596521667801</c:v>
                </c:pt>
                <c:pt idx="262114">
                  <c:v>56.2756727106648</c:v>
                </c:pt>
                <c:pt idx="262115">
                  <c:v>56.275748899417898</c:v>
                </c:pt>
                <c:pt idx="262116">
                  <c:v>56.275825087927203</c:v>
                </c:pt>
                <c:pt idx="262117">
                  <c:v>56.275901276192599</c:v>
                </c:pt>
                <c:pt idx="262118">
                  <c:v>56.275977464214101</c:v>
                </c:pt>
                <c:pt idx="262119">
                  <c:v>56.276053651991703</c:v>
                </c:pt>
                <c:pt idx="262120">
                  <c:v>56.276129839525503</c:v>
                </c:pt>
                <c:pt idx="262121">
                  <c:v>56.276206026815402</c:v>
                </c:pt>
                <c:pt idx="262122">
                  <c:v>56.276282213861499</c:v>
                </c:pt>
                <c:pt idx="262123">
                  <c:v>56.276358400663597</c:v>
                </c:pt>
                <c:pt idx="262124">
                  <c:v>56.276434587221999</c:v>
                </c:pt>
                <c:pt idx="262125">
                  <c:v>56.276510773536401</c:v>
                </c:pt>
                <c:pt idx="262126">
                  <c:v>56.276586959607002</c:v>
                </c:pt>
                <c:pt idx="262127">
                  <c:v>56.276663145433702</c:v>
                </c:pt>
                <c:pt idx="262128">
                  <c:v>56.276739331016501</c:v>
                </c:pt>
                <c:pt idx="262129">
                  <c:v>56.276815516355498</c:v>
                </c:pt>
                <c:pt idx="262130">
                  <c:v>56.276891701450602</c:v>
                </c:pt>
                <c:pt idx="262131">
                  <c:v>56.276967886301897</c:v>
                </c:pt>
                <c:pt idx="262132">
                  <c:v>56.277044070909298</c:v>
                </c:pt>
                <c:pt idx="262133">
                  <c:v>56.277120255272798</c:v>
                </c:pt>
                <c:pt idx="262134">
                  <c:v>56.277196439392497</c:v>
                </c:pt>
                <c:pt idx="262135">
                  <c:v>56.277272623268303</c:v>
                </c:pt>
                <c:pt idx="262136">
                  <c:v>56.277348806900299</c:v>
                </c:pt>
                <c:pt idx="262137">
                  <c:v>56.277424990288402</c:v>
                </c:pt>
                <c:pt idx="262138">
                  <c:v>56.277501173432597</c:v>
                </c:pt>
                <c:pt idx="262139">
                  <c:v>56.277577356332998</c:v>
                </c:pt>
                <c:pt idx="262140">
                  <c:v>56.277653538989497</c:v>
                </c:pt>
                <c:pt idx="262141">
                  <c:v>56.277729721402203</c:v>
                </c:pt>
                <c:pt idx="262142">
                  <c:v>56.277805903571</c:v>
                </c:pt>
                <c:pt idx="262143">
                  <c:v>56.277882085496003</c:v>
                </c:pt>
                <c:pt idx="262144">
                  <c:v>56.277958267177098</c:v>
                </c:pt>
                <c:pt idx="262145">
                  <c:v>56.278034448614399</c:v>
                </c:pt>
                <c:pt idx="262146">
                  <c:v>56.278110629807799</c:v>
                </c:pt>
                <c:pt idx="262147">
                  <c:v>56.278186810757397</c:v>
                </c:pt>
                <c:pt idx="262148">
                  <c:v>56.278262991463102</c:v>
                </c:pt>
                <c:pt idx="262149">
                  <c:v>56.278339171924998</c:v>
                </c:pt>
                <c:pt idx="262150">
                  <c:v>56.278415352143099</c:v>
                </c:pt>
                <c:pt idx="262151">
                  <c:v>56.278491532117201</c:v>
                </c:pt>
                <c:pt idx="262152">
                  <c:v>56.2785677118476</c:v>
                </c:pt>
                <c:pt idx="262153">
                  <c:v>56.278643891334099</c:v>
                </c:pt>
                <c:pt idx="262154">
                  <c:v>56.278720070576703</c:v>
                </c:pt>
                <c:pt idx="262155">
                  <c:v>56.2787962495755</c:v>
                </c:pt>
                <c:pt idx="262156">
                  <c:v>56.278872428330502</c:v>
                </c:pt>
                <c:pt idx="262157">
                  <c:v>56.278948606841602</c:v>
                </c:pt>
                <c:pt idx="262158">
                  <c:v>56.279024785108902</c:v>
                </c:pt>
                <c:pt idx="262159">
                  <c:v>56.2791009631324</c:v>
                </c:pt>
                <c:pt idx="262160">
                  <c:v>56.279177140911997</c:v>
                </c:pt>
                <c:pt idx="262161">
                  <c:v>56.279253318447701</c:v>
                </c:pt>
                <c:pt idx="262162">
                  <c:v>56.279329495739702</c:v>
                </c:pt>
                <c:pt idx="262163">
                  <c:v>56.279405672787803</c:v>
                </c:pt>
                <c:pt idx="262164">
                  <c:v>56.279481849592003</c:v>
                </c:pt>
                <c:pt idx="262165">
                  <c:v>56.279558026152401</c:v>
                </c:pt>
                <c:pt idx="262166">
                  <c:v>56.279634202468998</c:v>
                </c:pt>
                <c:pt idx="262167">
                  <c:v>56.2797103785418</c:v>
                </c:pt>
                <c:pt idx="262168">
                  <c:v>56.279786554370702</c:v>
                </c:pt>
                <c:pt idx="262169">
                  <c:v>56.279862729955802</c:v>
                </c:pt>
                <c:pt idx="262170">
                  <c:v>56.279938905297101</c:v>
                </c:pt>
                <c:pt idx="262171">
                  <c:v>56.280015080394499</c:v>
                </c:pt>
                <c:pt idx="262172">
                  <c:v>56.280091255248102</c:v>
                </c:pt>
                <c:pt idx="262173">
                  <c:v>56.280167429857897</c:v>
                </c:pt>
                <c:pt idx="262174">
                  <c:v>56.280243604223799</c:v>
                </c:pt>
                <c:pt idx="262175">
                  <c:v>56.280319778345898</c:v>
                </c:pt>
                <c:pt idx="262176">
                  <c:v>56.280395952224197</c:v>
                </c:pt>
                <c:pt idx="262177">
                  <c:v>56.280472125858701</c:v>
                </c:pt>
                <c:pt idx="262178">
                  <c:v>56.280548299249297</c:v>
                </c:pt>
                <c:pt idx="262179">
                  <c:v>56.280624472396099</c:v>
                </c:pt>
                <c:pt idx="262180">
                  <c:v>56.280700645299099</c:v>
                </c:pt>
                <c:pt idx="262181">
                  <c:v>56.280776817958298</c:v>
                </c:pt>
                <c:pt idx="262182">
                  <c:v>56.280852990373603</c:v>
                </c:pt>
                <c:pt idx="262183">
                  <c:v>56.2809291625451</c:v>
                </c:pt>
                <c:pt idx="262184">
                  <c:v>56.281005334472802</c:v>
                </c:pt>
                <c:pt idx="262185">
                  <c:v>56.281081506156703</c:v>
                </c:pt>
                <c:pt idx="262186">
                  <c:v>56.281157677596802</c:v>
                </c:pt>
                <c:pt idx="262187">
                  <c:v>56.281233848793001</c:v>
                </c:pt>
                <c:pt idx="262188">
                  <c:v>56.281310019745497</c:v>
                </c:pt>
                <c:pt idx="262189">
                  <c:v>56.2813861904541</c:v>
                </c:pt>
                <c:pt idx="262190">
                  <c:v>56.281462360918901</c:v>
                </c:pt>
                <c:pt idx="262191">
                  <c:v>56.281538531139802</c:v>
                </c:pt>
                <c:pt idx="262192">
                  <c:v>56.281614701117</c:v>
                </c:pt>
                <c:pt idx="262193">
                  <c:v>56.281690870850397</c:v>
                </c:pt>
                <c:pt idx="262194">
                  <c:v>56.281767040339901</c:v>
                </c:pt>
                <c:pt idx="262195">
                  <c:v>56.281843209585602</c:v>
                </c:pt>
                <c:pt idx="262196">
                  <c:v>56.281919378587602</c:v>
                </c:pt>
                <c:pt idx="262197">
                  <c:v>56.281995547345701</c:v>
                </c:pt>
                <c:pt idx="262198">
                  <c:v>56.282071715859999</c:v>
                </c:pt>
                <c:pt idx="262199">
                  <c:v>56.282147884130502</c:v>
                </c:pt>
                <c:pt idx="262200">
                  <c:v>56.282224052157197</c:v>
                </c:pt>
                <c:pt idx="262201">
                  <c:v>56.282300219939998</c:v>
                </c:pt>
                <c:pt idx="262202">
                  <c:v>56.282376387479097</c:v>
                </c:pt>
                <c:pt idx="262203">
                  <c:v>56.282452554774402</c:v>
                </c:pt>
                <c:pt idx="262204">
                  <c:v>56.282528721825798</c:v>
                </c:pt>
                <c:pt idx="262205">
                  <c:v>56.2826048886335</c:v>
                </c:pt>
                <c:pt idx="262206">
                  <c:v>56.282681055197301</c:v>
                </c:pt>
                <c:pt idx="262207">
                  <c:v>56.2827572215174</c:v>
                </c:pt>
                <c:pt idx="262208">
                  <c:v>56.282833387593598</c:v>
                </c:pt>
                <c:pt idx="262209">
                  <c:v>56.282909553426101</c:v>
                </c:pt>
                <c:pt idx="262210">
                  <c:v>56.282985719014697</c:v>
                </c:pt>
                <c:pt idx="262211">
                  <c:v>56.283061884359597</c:v>
                </c:pt>
                <c:pt idx="262212">
                  <c:v>56.283138049460597</c:v>
                </c:pt>
                <c:pt idx="262213">
                  <c:v>56.283214214317901</c:v>
                </c:pt>
                <c:pt idx="262214">
                  <c:v>56.283290378931298</c:v>
                </c:pt>
                <c:pt idx="262215">
                  <c:v>56.283366543301</c:v>
                </c:pt>
                <c:pt idx="262216">
                  <c:v>56.2834427074269</c:v>
                </c:pt>
                <c:pt idx="262217">
                  <c:v>56.2835188713089</c:v>
                </c:pt>
                <c:pt idx="262218">
                  <c:v>56.283595034947197</c:v>
                </c:pt>
                <c:pt idx="262219">
                  <c:v>56.2836711983417</c:v>
                </c:pt>
                <c:pt idx="262220">
                  <c:v>56.283747361492402</c:v>
                </c:pt>
                <c:pt idx="262221">
                  <c:v>56.283823524399303</c:v>
                </c:pt>
                <c:pt idx="262222">
                  <c:v>56.283899687062402</c:v>
                </c:pt>
                <c:pt idx="262223">
                  <c:v>56.283975849481699</c:v>
                </c:pt>
                <c:pt idx="262224">
                  <c:v>56.284052011657202</c:v>
                </c:pt>
                <c:pt idx="262225">
                  <c:v>56.284128173588996</c:v>
                </c:pt>
                <c:pt idx="262226">
                  <c:v>56.284204335276897</c:v>
                </c:pt>
                <c:pt idx="262227">
                  <c:v>56.284280496721102</c:v>
                </c:pt>
                <c:pt idx="262228">
                  <c:v>56.284356657921499</c:v>
                </c:pt>
                <c:pt idx="262229">
                  <c:v>56.284432818878102</c:v>
                </c:pt>
                <c:pt idx="262230">
                  <c:v>56.284508979590903</c:v>
                </c:pt>
                <c:pt idx="262231">
                  <c:v>56.284585140059903</c:v>
                </c:pt>
                <c:pt idx="262232">
                  <c:v>56.284661300285201</c:v>
                </c:pt>
                <c:pt idx="262233">
                  <c:v>56.284737460266598</c:v>
                </c:pt>
                <c:pt idx="262234">
                  <c:v>56.2848136200043</c:v>
                </c:pt>
                <c:pt idx="262235">
                  <c:v>56.284889779498201</c:v>
                </c:pt>
                <c:pt idx="262236">
                  <c:v>56.2849659387483</c:v>
                </c:pt>
                <c:pt idx="262237">
                  <c:v>56.285042097754697</c:v>
                </c:pt>
                <c:pt idx="262238">
                  <c:v>56.285118256517201</c:v>
                </c:pt>
                <c:pt idx="262239">
                  <c:v>56.285194415036003</c:v>
                </c:pt>
                <c:pt idx="262240">
                  <c:v>56.285270573311003</c:v>
                </c:pt>
                <c:pt idx="262241">
                  <c:v>56.285346731342301</c:v>
                </c:pt>
                <c:pt idx="262242">
                  <c:v>56.285422889129698</c:v>
                </c:pt>
                <c:pt idx="262243">
                  <c:v>56.285499046673401</c:v>
                </c:pt>
                <c:pt idx="262244">
                  <c:v>56.285575203973302</c:v>
                </c:pt>
                <c:pt idx="262245">
                  <c:v>56.285651361029501</c:v>
                </c:pt>
                <c:pt idx="262246">
                  <c:v>56.285727517841799</c:v>
                </c:pt>
                <c:pt idx="262247">
                  <c:v>56.285803674410403</c:v>
                </c:pt>
                <c:pt idx="262248">
                  <c:v>56.285879830735198</c:v>
                </c:pt>
                <c:pt idx="262249">
                  <c:v>56.285955986816298</c:v>
                </c:pt>
                <c:pt idx="262250">
                  <c:v>56.286032142653603</c:v>
                </c:pt>
                <c:pt idx="262251">
                  <c:v>56.2861082982471</c:v>
                </c:pt>
                <c:pt idx="262252">
                  <c:v>56.286184453596803</c:v>
                </c:pt>
                <c:pt idx="262253">
                  <c:v>56.286260608702797</c:v>
                </c:pt>
                <c:pt idx="262254">
                  <c:v>56.286336763564996</c:v>
                </c:pt>
                <c:pt idx="262255">
                  <c:v>56.286412918183501</c:v>
                </c:pt>
                <c:pt idx="262256">
                  <c:v>56.286489072558197</c:v>
                </c:pt>
                <c:pt idx="262257">
                  <c:v>56.286565226689099</c:v>
                </c:pt>
                <c:pt idx="262258">
                  <c:v>56.286641380576299</c:v>
                </c:pt>
                <c:pt idx="262259">
                  <c:v>56.286717534219697</c:v>
                </c:pt>
                <c:pt idx="262260">
                  <c:v>56.286793687619301</c:v>
                </c:pt>
                <c:pt idx="262261">
                  <c:v>56.286869840775203</c:v>
                </c:pt>
                <c:pt idx="262262">
                  <c:v>56.286945993687297</c:v>
                </c:pt>
                <c:pt idx="262263">
                  <c:v>56.287022146355703</c:v>
                </c:pt>
                <c:pt idx="262264">
                  <c:v>56.2870982987803</c:v>
                </c:pt>
                <c:pt idx="262265">
                  <c:v>56.287174450961103</c:v>
                </c:pt>
                <c:pt idx="262266">
                  <c:v>56.287250602898197</c:v>
                </c:pt>
                <c:pt idx="262267">
                  <c:v>56.287326754591597</c:v>
                </c:pt>
                <c:pt idx="262268">
                  <c:v>56.287402906041201</c:v>
                </c:pt>
                <c:pt idx="262269">
                  <c:v>56.287479057246998</c:v>
                </c:pt>
                <c:pt idx="262270">
                  <c:v>56.287555208209099</c:v>
                </c:pt>
                <c:pt idx="262271">
                  <c:v>56.287631358927399</c:v>
                </c:pt>
                <c:pt idx="262272">
                  <c:v>56.287707509401997</c:v>
                </c:pt>
                <c:pt idx="262273">
                  <c:v>56.287783659632801</c:v>
                </c:pt>
                <c:pt idx="262274">
                  <c:v>56.287859809619803</c:v>
                </c:pt>
                <c:pt idx="262275">
                  <c:v>56.287935959363097</c:v>
                </c:pt>
                <c:pt idx="262276">
                  <c:v>56.288012108862702</c:v>
                </c:pt>
                <c:pt idx="262277">
                  <c:v>56.288088258118499</c:v>
                </c:pt>
                <c:pt idx="262278">
                  <c:v>56.288164407130601</c:v>
                </c:pt>
                <c:pt idx="262279">
                  <c:v>56.288240555899002</c:v>
                </c:pt>
                <c:pt idx="262280">
                  <c:v>56.288316704423501</c:v>
                </c:pt>
                <c:pt idx="262281">
                  <c:v>56.288392852704398</c:v>
                </c:pt>
                <c:pt idx="262282">
                  <c:v>56.2884690007415</c:v>
                </c:pt>
                <c:pt idx="262283">
                  <c:v>56.288545148534801</c:v>
                </c:pt>
                <c:pt idx="262284">
                  <c:v>56.288621296084401</c:v>
                </c:pt>
                <c:pt idx="262285">
                  <c:v>56.288697443390298</c:v>
                </c:pt>
                <c:pt idx="262286">
                  <c:v>56.288773590452401</c:v>
                </c:pt>
                <c:pt idx="262287">
                  <c:v>56.288849737270802</c:v>
                </c:pt>
                <c:pt idx="262288">
                  <c:v>56.288925883845501</c:v>
                </c:pt>
                <c:pt idx="262289">
                  <c:v>56.289002030176398</c:v>
                </c:pt>
                <c:pt idx="262290">
                  <c:v>56.289078176263601</c:v>
                </c:pt>
                <c:pt idx="262291">
                  <c:v>56.289154322107002</c:v>
                </c:pt>
                <c:pt idx="262292">
                  <c:v>56.289230467706702</c:v>
                </c:pt>
                <c:pt idx="262293">
                  <c:v>56.289306613062699</c:v>
                </c:pt>
                <c:pt idx="262294">
                  <c:v>56.289382758174902</c:v>
                </c:pt>
                <c:pt idx="262295">
                  <c:v>56.289458903043403</c:v>
                </c:pt>
                <c:pt idx="262296">
                  <c:v>56.289535047668103</c:v>
                </c:pt>
                <c:pt idx="262297">
                  <c:v>56.2896111920492</c:v>
                </c:pt>
                <c:pt idx="262298">
                  <c:v>56.289687336186503</c:v>
                </c:pt>
                <c:pt idx="262299">
                  <c:v>56.289763480079998</c:v>
                </c:pt>
                <c:pt idx="262300">
                  <c:v>56.289839623729897</c:v>
                </c:pt>
                <c:pt idx="262301">
                  <c:v>56.289915767136002</c:v>
                </c:pt>
                <c:pt idx="262302">
                  <c:v>56.289991910298397</c:v>
                </c:pt>
                <c:pt idx="262303">
                  <c:v>56.290068053216999</c:v>
                </c:pt>
                <c:pt idx="262304">
                  <c:v>56.290144195891997</c:v>
                </c:pt>
                <c:pt idx="262305">
                  <c:v>56.290220338323202</c:v>
                </c:pt>
                <c:pt idx="262306">
                  <c:v>56.290296480510598</c:v>
                </c:pt>
                <c:pt idx="262307">
                  <c:v>56.290372622454399</c:v>
                </c:pt>
                <c:pt idx="262308">
                  <c:v>56.290448764154398</c:v>
                </c:pt>
                <c:pt idx="262309">
                  <c:v>56.290524905610702</c:v>
                </c:pt>
                <c:pt idx="262310">
                  <c:v>56.290601046823298</c:v>
                </c:pt>
                <c:pt idx="262311">
                  <c:v>56.290677187792198</c:v>
                </c:pt>
                <c:pt idx="262312">
                  <c:v>56.290753328517297</c:v>
                </c:pt>
                <c:pt idx="262313">
                  <c:v>56.290829468998702</c:v>
                </c:pt>
                <c:pt idx="262314">
                  <c:v>56.290905609236397</c:v>
                </c:pt>
                <c:pt idx="262315">
                  <c:v>56.290981749230397</c:v>
                </c:pt>
                <c:pt idx="262316">
                  <c:v>56.291057888980703</c:v>
                </c:pt>
                <c:pt idx="262317">
                  <c:v>56.2911340284872</c:v>
                </c:pt>
                <c:pt idx="262318">
                  <c:v>56.291210167750101</c:v>
                </c:pt>
                <c:pt idx="262319">
                  <c:v>56.291286306769202</c:v>
                </c:pt>
                <c:pt idx="262320">
                  <c:v>56.2913624455446</c:v>
                </c:pt>
                <c:pt idx="262321">
                  <c:v>56.291438584076303</c:v>
                </c:pt>
                <c:pt idx="262322">
                  <c:v>56.291514722364298</c:v>
                </c:pt>
                <c:pt idx="262323">
                  <c:v>56.291590860408597</c:v>
                </c:pt>
                <c:pt idx="262324">
                  <c:v>56.291666998209102</c:v>
                </c:pt>
                <c:pt idx="262325">
                  <c:v>56.291743135765998</c:v>
                </c:pt>
                <c:pt idx="262326">
                  <c:v>56.291819273079099</c:v>
                </c:pt>
                <c:pt idx="262327">
                  <c:v>56.291895410148499</c:v>
                </c:pt>
                <c:pt idx="262328">
                  <c:v>56.291971546974203</c:v>
                </c:pt>
                <c:pt idx="262329">
                  <c:v>56.292047683556298</c:v>
                </c:pt>
                <c:pt idx="262330">
                  <c:v>56.292123819894599</c:v>
                </c:pt>
                <c:pt idx="262331">
                  <c:v>56.292199955989197</c:v>
                </c:pt>
                <c:pt idx="262332">
                  <c:v>56.292276091840101</c:v>
                </c:pt>
                <c:pt idx="262333">
                  <c:v>56.292352227447303</c:v>
                </c:pt>
                <c:pt idx="262334">
                  <c:v>56.292428362810803</c:v>
                </c:pt>
                <c:pt idx="262335">
                  <c:v>56.292504497930501</c:v>
                </c:pt>
                <c:pt idx="262336">
                  <c:v>56.292580632806597</c:v>
                </c:pt>
                <c:pt idx="262337">
                  <c:v>56.292656767438999</c:v>
                </c:pt>
                <c:pt idx="262338">
                  <c:v>56.292732901827698</c:v>
                </c:pt>
                <c:pt idx="262339">
                  <c:v>56.292809035972702</c:v>
                </c:pt>
                <c:pt idx="262340">
                  <c:v>56.292885169873998</c:v>
                </c:pt>
                <c:pt idx="262341">
                  <c:v>56.292961303531598</c:v>
                </c:pt>
                <c:pt idx="262342">
                  <c:v>56.293037436945497</c:v>
                </c:pt>
                <c:pt idx="262343">
                  <c:v>56.293113570115601</c:v>
                </c:pt>
                <c:pt idx="262344">
                  <c:v>56.293189703042103</c:v>
                </c:pt>
                <c:pt idx="262345">
                  <c:v>56.293265835724903</c:v>
                </c:pt>
                <c:pt idx="262346">
                  <c:v>56.2933419681641</c:v>
                </c:pt>
                <c:pt idx="262347">
                  <c:v>56.293418100359503</c:v>
                </c:pt>
                <c:pt idx="262348">
                  <c:v>56.293494232311197</c:v>
                </c:pt>
                <c:pt idx="262349">
                  <c:v>56.293570364019203</c:v>
                </c:pt>
                <c:pt idx="262350">
                  <c:v>56.2936464954836</c:v>
                </c:pt>
                <c:pt idx="262351">
                  <c:v>56.293722626704202</c:v>
                </c:pt>
                <c:pt idx="262352">
                  <c:v>56.293798757681202</c:v>
                </c:pt>
                <c:pt idx="262353">
                  <c:v>56.2938748884145</c:v>
                </c:pt>
                <c:pt idx="262354">
                  <c:v>56.293951018904103</c:v>
                </c:pt>
                <c:pt idx="262355">
                  <c:v>56.294027149149997</c:v>
                </c:pt>
                <c:pt idx="262356">
                  <c:v>56.294103279152203</c:v>
                </c:pt>
                <c:pt idx="262357">
                  <c:v>56.294179408910701</c:v>
                </c:pt>
                <c:pt idx="262358">
                  <c:v>56.294255538425602</c:v>
                </c:pt>
                <c:pt idx="262359">
                  <c:v>56.294331667696703</c:v>
                </c:pt>
                <c:pt idx="262360">
                  <c:v>56.294407796724201</c:v>
                </c:pt>
                <c:pt idx="262361">
                  <c:v>56.294483925507997</c:v>
                </c:pt>
                <c:pt idx="262362">
                  <c:v>56.294560054048098</c:v>
                </c:pt>
                <c:pt idx="262363">
                  <c:v>56.294636182344497</c:v>
                </c:pt>
                <c:pt idx="262364">
                  <c:v>56.294712310397301</c:v>
                </c:pt>
                <c:pt idx="262365">
                  <c:v>56.294788438206403</c:v>
                </c:pt>
                <c:pt idx="262366">
                  <c:v>56.294864565771803</c:v>
                </c:pt>
                <c:pt idx="262367">
                  <c:v>56.294940693093501</c:v>
                </c:pt>
                <c:pt idx="262368">
                  <c:v>56.295016820171497</c:v>
                </c:pt>
                <c:pt idx="262369">
                  <c:v>56.295092947005898</c:v>
                </c:pt>
                <c:pt idx="262370">
                  <c:v>56.295169073596597</c:v>
                </c:pt>
                <c:pt idx="262371">
                  <c:v>56.295245199943601</c:v>
                </c:pt>
                <c:pt idx="262372">
                  <c:v>56.295321326046903</c:v>
                </c:pt>
                <c:pt idx="262373">
                  <c:v>56.295397451906602</c:v>
                </c:pt>
                <c:pt idx="262374">
                  <c:v>56.2954735775226</c:v>
                </c:pt>
                <c:pt idx="262375">
                  <c:v>56.295549702894903</c:v>
                </c:pt>
                <c:pt idx="262376">
                  <c:v>56.295625828023603</c:v>
                </c:pt>
                <c:pt idx="262377">
                  <c:v>56.295701952908601</c:v>
                </c:pt>
                <c:pt idx="262378">
                  <c:v>56.295778077549897</c:v>
                </c:pt>
                <c:pt idx="262379">
                  <c:v>56.295854201947499</c:v>
                </c:pt>
                <c:pt idx="262380">
                  <c:v>56.295930326101498</c:v>
                </c:pt>
                <c:pt idx="262381">
                  <c:v>56.296006450011802</c:v>
                </c:pt>
                <c:pt idx="262382">
                  <c:v>56.296082573678497</c:v>
                </c:pt>
                <c:pt idx="262383">
                  <c:v>56.296158697101497</c:v>
                </c:pt>
                <c:pt idx="262384">
                  <c:v>56.296234820280802</c:v>
                </c:pt>
                <c:pt idx="262385">
                  <c:v>56.296310943216398</c:v>
                </c:pt>
                <c:pt idx="262386">
                  <c:v>56.296387065908398</c:v>
                </c:pt>
                <c:pt idx="262387">
                  <c:v>56.296463188356803</c:v>
                </c:pt>
                <c:pt idx="262388">
                  <c:v>56.2965393105614</c:v>
                </c:pt>
                <c:pt idx="262389">
                  <c:v>56.296615432522401</c:v>
                </c:pt>
                <c:pt idx="262390">
                  <c:v>56.2966915542398</c:v>
                </c:pt>
                <c:pt idx="262391">
                  <c:v>56.296767675713497</c:v>
                </c:pt>
                <c:pt idx="262392">
                  <c:v>56.296843796943499</c:v>
                </c:pt>
                <c:pt idx="262393">
                  <c:v>56.296919917929898</c:v>
                </c:pt>
                <c:pt idx="262394">
                  <c:v>56.296996038672603</c:v>
                </c:pt>
                <c:pt idx="262395">
                  <c:v>56.297072159171698</c:v>
                </c:pt>
                <c:pt idx="262396">
                  <c:v>56.297148279427098</c:v>
                </c:pt>
                <c:pt idx="262397">
                  <c:v>56.297224399438797</c:v>
                </c:pt>
                <c:pt idx="262398">
                  <c:v>56.2973005192069</c:v>
                </c:pt>
                <c:pt idx="262399">
                  <c:v>56.2973766387314</c:v>
                </c:pt>
                <c:pt idx="262400">
                  <c:v>56.297452758012199</c:v>
                </c:pt>
                <c:pt idx="262401">
                  <c:v>56.297528877049302</c:v>
                </c:pt>
                <c:pt idx="262402">
                  <c:v>56.297604995842804</c:v>
                </c:pt>
                <c:pt idx="262403">
                  <c:v>56.297681114392702</c:v>
                </c:pt>
                <c:pt idx="262404">
                  <c:v>56.297757232698899</c:v>
                </c:pt>
                <c:pt idx="262405">
                  <c:v>56.297833350761401</c:v>
                </c:pt>
                <c:pt idx="262406">
                  <c:v>56.297909468580301</c:v>
                </c:pt>
                <c:pt idx="262407">
                  <c:v>56.297985586155598</c:v>
                </c:pt>
                <c:pt idx="262408">
                  <c:v>56.2980617034872</c:v>
                </c:pt>
                <c:pt idx="262409">
                  <c:v>56.298137820575199</c:v>
                </c:pt>
                <c:pt idx="262410">
                  <c:v>56.298213937419497</c:v>
                </c:pt>
                <c:pt idx="262411">
                  <c:v>56.2982900540202</c:v>
                </c:pt>
                <c:pt idx="262412">
                  <c:v>56.2983661703772</c:v>
                </c:pt>
                <c:pt idx="262413">
                  <c:v>56.298442286490598</c:v>
                </c:pt>
                <c:pt idx="262414">
                  <c:v>56.298518402360301</c:v>
                </c:pt>
                <c:pt idx="262415">
                  <c:v>56.298594517986501</c:v>
                </c:pt>
                <c:pt idx="262416">
                  <c:v>56.2986706333689</c:v>
                </c:pt>
                <c:pt idx="262417">
                  <c:v>56.298746748507803</c:v>
                </c:pt>
                <c:pt idx="262418">
                  <c:v>56.298822863402997</c:v>
                </c:pt>
                <c:pt idx="262419">
                  <c:v>56.298898978054503</c:v>
                </c:pt>
                <c:pt idx="262420">
                  <c:v>56.298975092462399</c:v>
                </c:pt>
                <c:pt idx="262421">
                  <c:v>56.2990512066267</c:v>
                </c:pt>
                <c:pt idx="262422">
                  <c:v>56.299127320547399</c:v>
                </c:pt>
                <c:pt idx="262423">
                  <c:v>56.299203434224403</c:v>
                </c:pt>
                <c:pt idx="262424">
                  <c:v>56.299279547657797</c:v>
                </c:pt>
                <c:pt idx="262425">
                  <c:v>56.299355660847503</c:v>
                </c:pt>
                <c:pt idx="262426">
                  <c:v>56.2994317737937</c:v>
                </c:pt>
                <c:pt idx="262427">
                  <c:v>56.299507886496201</c:v>
                </c:pt>
                <c:pt idx="262428">
                  <c:v>56.299583998955001</c:v>
                </c:pt>
                <c:pt idx="262429">
                  <c:v>56.299660111170297</c:v>
                </c:pt>
                <c:pt idx="262430">
                  <c:v>56.299736223141899</c:v>
                </c:pt>
                <c:pt idx="262431">
                  <c:v>56.299812334869799</c:v>
                </c:pt>
                <c:pt idx="262432">
                  <c:v>56.299888446354203</c:v>
                </c:pt>
                <c:pt idx="262433">
                  <c:v>56.299964557594897</c:v>
                </c:pt>
                <c:pt idx="262434">
                  <c:v>56.300040668591997</c:v>
                </c:pt>
                <c:pt idx="262435">
                  <c:v>56.300116779345501</c:v>
                </c:pt>
                <c:pt idx="262436">
                  <c:v>56.300192889855303</c:v>
                </c:pt>
                <c:pt idx="262437">
                  <c:v>56.300269000121602</c:v>
                </c:pt>
                <c:pt idx="262438">
                  <c:v>56.3003451101442</c:v>
                </c:pt>
                <c:pt idx="262439">
                  <c:v>56.300421219923201</c:v>
                </c:pt>
                <c:pt idx="262440">
                  <c:v>56.300497329458501</c:v>
                </c:pt>
                <c:pt idx="262441">
                  <c:v>56.300573438750298</c:v>
                </c:pt>
                <c:pt idx="262442">
                  <c:v>56.3006495477984</c:v>
                </c:pt>
                <c:pt idx="262443">
                  <c:v>56.3007256566029</c:v>
                </c:pt>
                <c:pt idx="262444">
                  <c:v>56.300801765163797</c:v>
                </c:pt>
                <c:pt idx="262445">
                  <c:v>56.300877873481099</c:v>
                </c:pt>
                <c:pt idx="262446">
                  <c:v>56.300953981554699</c:v>
                </c:pt>
                <c:pt idx="262447">
                  <c:v>56.301030089384803</c:v>
                </c:pt>
                <c:pt idx="262448">
                  <c:v>56.301106196971197</c:v>
                </c:pt>
                <c:pt idx="262449">
                  <c:v>56.301182304313997</c:v>
                </c:pt>
                <c:pt idx="262450">
                  <c:v>56.301258411413201</c:v>
                </c:pt>
                <c:pt idx="262451">
                  <c:v>56.301334518268803</c:v>
                </c:pt>
                <c:pt idx="262452">
                  <c:v>56.301410624880802</c:v>
                </c:pt>
                <c:pt idx="262453">
                  <c:v>56.301486731249099</c:v>
                </c:pt>
                <c:pt idx="262454">
                  <c:v>56.301562837373901</c:v>
                </c:pt>
                <c:pt idx="262455">
                  <c:v>56.301638943255</c:v>
                </c:pt>
                <c:pt idx="262456">
                  <c:v>56.301715048892603</c:v>
                </c:pt>
                <c:pt idx="262457">
                  <c:v>56.301791154286498</c:v>
                </c:pt>
                <c:pt idx="262458">
                  <c:v>56.301867259436797</c:v>
                </c:pt>
                <c:pt idx="262459">
                  <c:v>56.301943364343501</c:v>
                </c:pt>
                <c:pt idx="262460">
                  <c:v>56.302019469006702</c:v>
                </c:pt>
                <c:pt idx="262461">
                  <c:v>56.3020955734262</c:v>
                </c:pt>
                <c:pt idx="262462">
                  <c:v>56.302171677602097</c:v>
                </c:pt>
                <c:pt idx="262463">
                  <c:v>56.302247781534398</c:v>
                </c:pt>
                <c:pt idx="262464">
                  <c:v>56.302323885223103</c:v>
                </c:pt>
                <c:pt idx="262465">
                  <c:v>56.302399988668199</c:v>
                </c:pt>
                <c:pt idx="262466">
                  <c:v>56.3024760918697</c:v>
                </c:pt>
                <c:pt idx="262467">
                  <c:v>56.302552194827598</c:v>
                </c:pt>
                <c:pt idx="262468">
                  <c:v>56.302628297541901</c:v>
                </c:pt>
                <c:pt idx="262469">
                  <c:v>56.302704400012601</c:v>
                </c:pt>
                <c:pt idx="262470">
                  <c:v>56.302780502239699</c:v>
                </c:pt>
                <c:pt idx="262471">
                  <c:v>56.302856604223201</c:v>
                </c:pt>
                <c:pt idx="262472">
                  <c:v>56.302932705963102</c:v>
                </c:pt>
                <c:pt idx="262473">
                  <c:v>56.303008807459499</c:v>
                </c:pt>
                <c:pt idx="262474">
                  <c:v>56.303084908712201</c:v>
                </c:pt>
                <c:pt idx="262475">
                  <c:v>56.3031610097213</c:v>
                </c:pt>
                <c:pt idx="262476">
                  <c:v>56.303237110486897</c:v>
                </c:pt>
                <c:pt idx="262477">
                  <c:v>56.303313211008799</c:v>
                </c:pt>
                <c:pt idx="262478">
                  <c:v>56.303389311287198</c:v>
                </c:pt>
                <c:pt idx="262479">
                  <c:v>56.303465411321902</c:v>
                </c:pt>
                <c:pt idx="262480">
                  <c:v>56.303541511113103</c:v>
                </c:pt>
                <c:pt idx="262481">
                  <c:v>56.303617610660702</c:v>
                </c:pt>
                <c:pt idx="262482">
                  <c:v>56.303693709964698</c:v>
                </c:pt>
                <c:pt idx="262483">
                  <c:v>56.303769809025098</c:v>
                </c:pt>
                <c:pt idx="262484">
                  <c:v>56.303845907841897</c:v>
                </c:pt>
                <c:pt idx="262485">
                  <c:v>56.303922006415199</c:v>
                </c:pt>
                <c:pt idx="262486">
                  <c:v>56.303998104744799</c:v>
                </c:pt>
                <c:pt idx="262487">
                  <c:v>56.304074202830897</c:v>
                </c:pt>
                <c:pt idx="262488">
                  <c:v>56.304150300673399</c:v>
                </c:pt>
                <c:pt idx="262489">
                  <c:v>56.304226398272299</c:v>
                </c:pt>
                <c:pt idx="262490">
                  <c:v>56.304302495627603</c:v>
                </c:pt>
                <c:pt idx="262491">
                  <c:v>56.304378592739397</c:v>
                </c:pt>
                <c:pt idx="262492">
                  <c:v>56.304454689607603</c:v>
                </c:pt>
                <c:pt idx="262493">
                  <c:v>56.3045307862321</c:v>
                </c:pt>
                <c:pt idx="262494">
                  <c:v>56.3046068826132</c:v>
                </c:pt>
                <c:pt idx="262495">
                  <c:v>56.304682978750598</c:v>
                </c:pt>
                <c:pt idx="262496">
                  <c:v>56.304759074644402</c:v>
                </c:pt>
                <c:pt idx="262497">
                  <c:v>56.304835170294702</c:v>
                </c:pt>
                <c:pt idx="262498">
                  <c:v>56.304911265701399</c:v>
                </c:pt>
                <c:pt idx="262499">
                  <c:v>56.304987360864502</c:v>
                </c:pt>
                <c:pt idx="262500">
                  <c:v>56.305063455784101</c:v>
                </c:pt>
                <c:pt idx="262501">
                  <c:v>56.305139550460098</c:v>
                </c:pt>
                <c:pt idx="262502">
                  <c:v>56.305215644892499</c:v>
                </c:pt>
                <c:pt idx="262503">
                  <c:v>56.305291739081298</c:v>
                </c:pt>
                <c:pt idx="262504">
                  <c:v>56.305367833026601</c:v>
                </c:pt>
                <c:pt idx="262505">
                  <c:v>56.305443926728302</c:v>
                </c:pt>
                <c:pt idx="262506">
                  <c:v>56.3055200201864</c:v>
                </c:pt>
                <c:pt idx="262507">
                  <c:v>56.305596113401002</c:v>
                </c:pt>
                <c:pt idx="262508">
                  <c:v>56.305672206372002</c:v>
                </c:pt>
                <c:pt idx="262509">
                  <c:v>56.305748299099399</c:v>
                </c:pt>
                <c:pt idx="262510">
                  <c:v>56.305824391583201</c:v>
                </c:pt>
                <c:pt idx="262511">
                  <c:v>56.3059004838235</c:v>
                </c:pt>
                <c:pt idx="262512">
                  <c:v>56.305976575820303</c:v>
                </c:pt>
                <c:pt idx="262513">
                  <c:v>56.306052667573397</c:v>
                </c:pt>
                <c:pt idx="262514">
                  <c:v>56.306128759083002</c:v>
                </c:pt>
                <c:pt idx="262515">
                  <c:v>56.306204850349097</c:v>
                </c:pt>
                <c:pt idx="262516">
                  <c:v>56.306280941371497</c:v>
                </c:pt>
                <c:pt idx="262517">
                  <c:v>56.306357032150501</c:v>
                </c:pt>
                <c:pt idx="262518">
                  <c:v>56.306433122685803</c:v>
                </c:pt>
                <c:pt idx="262519">
                  <c:v>56.306509212977602</c:v>
                </c:pt>
                <c:pt idx="262520">
                  <c:v>56.306585303025898</c:v>
                </c:pt>
                <c:pt idx="262521">
                  <c:v>56.306661392830499</c:v>
                </c:pt>
                <c:pt idx="262522">
                  <c:v>56.306737482391704</c:v>
                </c:pt>
                <c:pt idx="262523">
                  <c:v>56.306813571709199</c:v>
                </c:pt>
                <c:pt idx="262524">
                  <c:v>56.306889660783199</c:v>
                </c:pt>
                <c:pt idx="262525">
                  <c:v>56.306965749613703</c:v>
                </c:pt>
                <c:pt idx="262526">
                  <c:v>56.307041838200597</c:v>
                </c:pt>
                <c:pt idx="262527">
                  <c:v>56.307117926544002</c:v>
                </c:pt>
                <c:pt idx="262528">
                  <c:v>56.307194014643798</c:v>
                </c:pt>
                <c:pt idx="262529">
                  <c:v>56.307270102499999</c:v>
                </c:pt>
                <c:pt idx="262530">
                  <c:v>56.307346190112703</c:v>
                </c:pt>
                <c:pt idx="262531">
                  <c:v>56.307422277481898</c:v>
                </c:pt>
                <c:pt idx="262532">
                  <c:v>56.307498364607497</c:v>
                </c:pt>
                <c:pt idx="262533">
                  <c:v>56.307574451489501</c:v>
                </c:pt>
                <c:pt idx="262534">
                  <c:v>56.307650538128001</c:v>
                </c:pt>
                <c:pt idx="262535">
                  <c:v>56.307726624522999</c:v>
                </c:pt>
                <c:pt idx="262536">
                  <c:v>56.307802710674402</c:v>
                </c:pt>
                <c:pt idx="262537">
                  <c:v>56.307878796582301</c:v>
                </c:pt>
                <c:pt idx="262538">
                  <c:v>56.307954882246598</c:v>
                </c:pt>
                <c:pt idx="262539">
                  <c:v>56.308030967667399</c:v>
                </c:pt>
                <c:pt idx="262540">
                  <c:v>56.308107052844598</c:v>
                </c:pt>
                <c:pt idx="262541">
                  <c:v>56.3081831377783</c:v>
                </c:pt>
                <c:pt idx="262542">
                  <c:v>56.3082592224685</c:v>
                </c:pt>
                <c:pt idx="262543">
                  <c:v>56.308335306915097</c:v>
                </c:pt>
                <c:pt idx="262544">
                  <c:v>56.308411391118199</c:v>
                </c:pt>
                <c:pt idx="262545">
                  <c:v>56.308487475077698</c:v>
                </c:pt>
                <c:pt idx="262546">
                  <c:v>56.308563558793701</c:v>
                </c:pt>
                <c:pt idx="262547">
                  <c:v>56.308639642266201</c:v>
                </c:pt>
                <c:pt idx="262548">
                  <c:v>56.308715725495098</c:v>
                </c:pt>
                <c:pt idx="262549">
                  <c:v>56.3087918084805</c:v>
                </c:pt>
                <c:pt idx="262550">
                  <c:v>56.308867891222299</c:v>
                </c:pt>
                <c:pt idx="262551">
                  <c:v>56.308943973720702</c:v>
                </c:pt>
                <c:pt idx="262552">
                  <c:v>56.309020055975402</c:v>
                </c:pt>
                <c:pt idx="262553">
                  <c:v>56.3090961379867</c:v>
                </c:pt>
                <c:pt idx="262554">
                  <c:v>56.309172219754402</c:v>
                </c:pt>
                <c:pt idx="262555">
                  <c:v>56.3092483012786</c:v>
                </c:pt>
                <c:pt idx="262556">
                  <c:v>56.309324382559304</c:v>
                </c:pt>
                <c:pt idx="262557">
                  <c:v>56.309400463596397</c:v>
                </c:pt>
                <c:pt idx="262558">
                  <c:v>56.309476544390002</c:v>
                </c:pt>
                <c:pt idx="262559">
                  <c:v>56.309552624940103</c:v>
                </c:pt>
                <c:pt idx="262560">
                  <c:v>56.309628705246602</c:v>
                </c:pt>
                <c:pt idx="262561">
                  <c:v>56.309704785309698</c:v>
                </c:pt>
                <c:pt idx="262562">
                  <c:v>56.309780865129198</c:v>
                </c:pt>
                <c:pt idx="262563">
                  <c:v>56.309856944705103</c:v>
                </c:pt>
                <c:pt idx="262564">
                  <c:v>56.309933024037598</c:v>
                </c:pt>
                <c:pt idx="262565">
                  <c:v>56.310009103126497</c:v>
                </c:pt>
                <c:pt idx="262566">
                  <c:v>56.3100851819719</c:v>
                </c:pt>
                <c:pt idx="262567">
                  <c:v>56.3101612605738</c:v>
                </c:pt>
                <c:pt idx="262568">
                  <c:v>56.310237338932197</c:v>
                </c:pt>
                <c:pt idx="262569">
                  <c:v>56.310313417046999</c:v>
                </c:pt>
                <c:pt idx="262570">
                  <c:v>56.310389494918297</c:v>
                </c:pt>
                <c:pt idx="262571">
                  <c:v>56.3104655725461</c:v>
                </c:pt>
                <c:pt idx="262572">
                  <c:v>56.3105416499304</c:v>
                </c:pt>
                <c:pt idx="262573">
                  <c:v>56.310617727071197</c:v>
                </c:pt>
                <c:pt idx="262574">
                  <c:v>56.310693803968398</c:v>
                </c:pt>
                <c:pt idx="262575">
                  <c:v>56.310769880622203</c:v>
                </c:pt>
                <c:pt idx="262576">
                  <c:v>56.310845957032399</c:v>
                </c:pt>
                <c:pt idx="262577">
                  <c:v>56.310922033199098</c:v>
                </c:pt>
                <c:pt idx="262578">
                  <c:v>56.310998109122302</c:v>
                </c:pt>
                <c:pt idx="262579">
                  <c:v>56.311074184802003</c:v>
                </c:pt>
                <c:pt idx="262580">
                  <c:v>56.3111502602382</c:v>
                </c:pt>
                <c:pt idx="262581">
                  <c:v>56.311226335430803</c:v>
                </c:pt>
                <c:pt idx="262582">
                  <c:v>56.311302410380002</c:v>
                </c:pt>
                <c:pt idx="262583">
                  <c:v>56.311378485085598</c:v>
                </c:pt>
                <c:pt idx="262584">
                  <c:v>56.311454559547698</c:v>
                </c:pt>
                <c:pt idx="262585">
                  <c:v>56.311530633766402</c:v>
                </c:pt>
                <c:pt idx="262586">
                  <c:v>56.311606707741497</c:v>
                </c:pt>
                <c:pt idx="262587">
                  <c:v>56.311682781473102</c:v>
                </c:pt>
                <c:pt idx="262588">
                  <c:v>56.311758854961198</c:v>
                </c:pt>
                <c:pt idx="262589">
                  <c:v>56.311834928205798</c:v>
                </c:pt>
                <c:pt idx="262590">
                  <c:v>56.311911001206902</c:v>
                </c:pt>
                <c:pt idx="262591">
                  <c:v>56.311987073964502</c:v>
                </c:pt>
                <c:pt idx="262592">
                  <c:v>56.3120631464786</c:v>
                </c:pt>
                <c:pt idx="262593">
                  <c:v>56.312139218749202</c:v>
                </c:pt>
                <c:pt idx="262594">
                  <c:v>56.312215290776301</c:v>
                </c:pt>
                <c:pt idx="262595">
                  <c:v>56.312291362559897</c:v>
                </c:pt>
                <c:pt idx="262596">
                  <c:v>56.312367434099997</c:v>
                </c:pt>
                <c:pt idx="262597">
                  <c:v>56.312443505396601</c:v>
                </c:pt>
                <c:pt idx="262598">
                  <c:v>56.312519576449702</c:v>
                </c:pt>
                <c:pt idx="262599">
                  <c:v>56.3125956472593</c:v>
                </c:pt>
                <c:pt idx="262600">
                  <c:v>56.312671717825403</c:v>
                </c:pt>
                <c:pt idx="262601">
                  <c:v>56.312747788148002</c:v>
                </c:pt>
                <c:pt idx="262602">
                  <c:v>56.312823858227098</c:v>
                </c:pt>
                <c:pt idx="262603">
                  <c:v>56.312899928062699</c:v>
                </c:pt>
                <c:pt idx="262604">
                  <c:v>56.312975997654902</c:v>
                </c:pt>
                <c:pt idx="262605">
                  <c:v>56.313052067003497</c:v>
                </c:pt>
                <c:pt idx="262606">
                  <c:v>56.313128136108602</c:v>
                </c:pt>
                <c:pt idx="262607">
                  <c:v>56.313204204970297</c:v>
                </c:pt>
                <c:pt idx="262608">
                  <c:v>56.313280273588497</c:v>
                </c:pt>
                <c:pt idx="262609">
                  <c:v>56.3133563419632</c:v>
                </c:pt>
                <c:pt idx="262610">
                  <c:v>56.3134324100943</c:v>
                </c:pt>
                <c:pt idx="262611">
                  <c:v>56.313508477982097</c:v>
                </c:pt>
                <c:pt idx="262612">
                  <c:v>56.313584545626298</c:v>
                </c:pt>
                <c:pt idx="262613">
                  <c:v>56.313660613026997</c:v>
                </c:pt>
                <c:pt idx="262614">
                  <c:v>56.313736680184199</c:v>
                </c:pt>
                <c:pt idx="262615">
                  <c:v>56.313812747097998</c:v>
                </c:pt>
                <c:pt idx="262616">
                  <c:v>56.313888813768301</c:v>
                </c:pt>
                <c:pt idx="262617">
                  <c:v>56.313964880195101</c:v>
                </c:pt>
                <c:pt idx="262618">
                  <c:v>56.314040946378398</c:v>
                </c:pt>
                <c:pt idx="262619">
                  <c:v>56.314117012318199</c:v>
                </c:pt>
                <c:pt idx="262620">
                  <c:v>56.314193078014597</c:v>
                </c:pt>
                <c:pt idx="262621">
                  <c:v>56.314269143467399</c:v>
                </c:pt>
                <c:pt idx="262622">
                  <c:v>56.314345208676798</c:v>
                </c:pt>
                <c:pt idx="262623">
                  <c:v>56.3144212736428</c:v>
                </c:pt>
                <c:pt idx="262624">
                  <c:v>56.3144973383652</c:v>
                </c:pt>
                <c:pt idx="262625">
                  <c:v>56.314573402844204</c:v>
                </c:pt>
                <c:pt idx="262626">
                  <c:v>56.314649467079597</c:v>
                </c:pt>
                <c:pt idx="262627">
                  <c:v>56.314725531071602</c:v>
                </c:pt>
                <c:pt idx="262628">
                  <c:v>56.314801594820203</c:v>
                </c:pt>
                <c:pt idx="262629">
                  <c:v>56.314877658325301</c:v>
                </c:pt>
                <c:pt idx="262630">
                  <c:v>56.314953721586797</c:v>
                </c:pt>
                <c:pt idx="262631">
                  <c:v>56.315029784605002</c:v>
                </c:pt>
                <c:pt idx="262632">
                  <c:v>56.315105847379598</c:v>
                </c:pt>
                <c:pt idx="262633">
                  <c:v>56.315181909910798</c:v>
                </c:pt>
                <c:pt idx="262634">
                  <c:v>56.315257972198502</c:v>
                </c:pt>
                <c:pt idx="262635">
                  <c:v>56.315334034242703</c:v>
                </c:pt>
                <c:pt idx="262636">
                  <c:v>56.3154100960435</c:v>
                </c:pt>
                <c:pt idx="262637">
                  <c:v>56.315486157600802</c:v>
                </c:pt>
                <c:pt idx="262638">
                  <c:v>56.3155622189147</c:v>
                </c:pt>
                <c:pt idx="262639">
                  <c:v>56.315638279985002</c:v>
                </c:pt>
                <c:pt idx="262640">
                  <c:v>56.315714340811901</c:v>
                </c:pt>
                <c:pt idx="262641">
                  <c:v>56.315790401395397</c:v>
                </c:pt>
                <c:pt idx="262642">
                  <c:v>56.315866461735403</c:v>
                </c:pt>
                <c:pt idx="262643">
                  <c:v>56.3159425218319</c:v>
                </c:pt>
                <c:pt idx="262644">
                  <c:v>56.316018581685</c:v>
                </c:pt>
                <c:pt idx="262645">
                  <c:v>56.316094641294598</c:v>
                </c:pt>
                <c:pt idx="262646">
                  <c:v>56.316170700660699</c:v>
                </c:pt>
                <c:pt idx="262647">
                  <c:v>56.316246759783397</c:v>
                </c:pt>
                <c:pt idx="262648">
                  <c:v>56.316322818662599</c:v>
                </c:pt>
                <c:pt idx="262649">
                  <c:v>56.316398877298397</c:v>
                </c:pt>
                <c:pt idx="262650">
                  <c:v>56.3164749356907</c:v>
                </c:pt>
                <c:pt idx="262651">
                  <c:v>56.316550993839499</c:v>
                </c:pt>
                <c:pt idx="262652">
                  <c:v>56.316627051744902</c:v>
                </c:pt>
                <c:pt idx="262653">
                  <c:v>56.316703109406802</c:v>
                </c:pt>
                <c:pt idx="262654">
                  <c:v>56.316779166825299</c:v>
                </c:pt>
                <c:pt idx="262655">
                  <c:v>56.316855224000399</c:v>
                </c:pt>
                <c:pt idx="262656">
                  <c:v>56.316931280931897</c:v>
                </c:pt>
                <c:pt idx="262657">
                  <c:v>56.317007337620097</c:v>
                </c:pt>
                <c:pt idx="262658">
                  <c:v>56.317083394064703</c:v>
                </c:pt>
                <c:pt idx="262659">
                  <c:v>56.317159450265997</c:v>
                </c:pt>
                <c:pt idx="262660">
                  <c:v>56.317235506223803</c:v>
                </c:pt>
                <c:pt idx="262661">
                  <c:v>56.317311561938098</c:v>
                </c:pt>
                <c:pt idx="262662">
                  <c:v>56.317387617408997</c:v>
                </c:pt>
                <c:pt idx="262663">
                  <c:v>56.3174636726364</c:v>
                </c:pt>
                <c:pt idx="262664">
                  <c:v>56.3175397276204</c:v>
                </c:pt>
                <c:pt idx="262665">
                  <c:v>56.317615782360903</c:v>
                </c:pt>
                <c:pt idx="262666">
                  <c:v>56.317691836858003</c:v>
                </c:pt>
                <c:pt idx="262667">
                  <c:v>56.3177678911117</c:v>
                </c:pt>
                <c:pt idx="262668">
                  <c:v>56.317843945121901</c:v>
                </c:pt>
                <c:pt idx="262669">
                  <c:v>56.317919998888698</c:v>
                </c:pt>
                <c:pt idx="262670">
                  <c:v>56.317996052411999</c:v>
                </c:pt>
                <c:pt idx="262671">
                  <c:v>56.318072105691897</c:v>
                </c:pt>
                <c:pt idx="262672">
                  <c:v>56.318148158728398</c:v>
                </c:pt>
                <c:pt idx="262673">
                  <c:v>56.318224211521397</c:v>
                </c:pt>
                <c:pt idx="262674">
                  <c:v>56.318300264070899</c:v>
                </c:pt>
                <c:pt idx="262675">
                  <c:v>56.318376316377098</c:v>
                </c:pt>
                <c:pt idx="262676">
                  <c:v>56.3184523684398</c:v>
                </c:pt>
                <c:pt idx="262677">
                  <c:v>56.318528420259</c:v>
                </c:pt>
                <c:pt idx="262678">
                  <c:v>56.318604471834902</c:v>
                </c:pt>
                <c:pt idx="262679">
                  <c:v>56.318680523167302</c:v>
                </c:pt>
                <c:pt idx="262680">
                  <c:v>56.318756574256199</c:v>
                </c:pt>
                <c:pt idx="262681">
                  <c:v>56.318832625101798</c:v>
                </c:pt>
                <c:pt idx="262682">
                  <c:v>56.318908675703803</c:v>
                </c:pt>
                <c:pt idx="262683">
                  <c:v>56.318984726062503</c:v>
                </c:pt>
                <c:pt idx="262684">
                  <c:v>56.3190607761777</c:v>
                </c:pt>
                <c:pt idx="262685">
                  <c:v>56.319136826049601</c:v>
                </c:pt>
                <c:pt idx="262686">
                  <c:v>56.319212875677898</c:v>
                </c:pt>
                <c:pt idx="262687">
                  <c:v>56.319288925062899</c:v>
                </c:pt>
                <c:pt idx="262688">
                  <c:v>56.319364974204397</c:v>
                </c:pt>
                <c:pt idx="262689">
                  <c:v>56.319441023102499</c:v>
                </c:pt>
                <c:pt idx="262690">
                  <c:v>56.319517071757197</c:v>
                </c:pt>
                <c:pt idx="262691">
                  <c:v>56.319593120168399</c:v>
                </c:pt>
                <c:pt idx="262692">
                  <c:v>56.319669168336198</c:v>
                </c:pt>
                <c:pt idx="262693">
                  <c:v>56.3197452162606</c:v>
                </c:pt>
                <c:pt idx="262694">
                  <c:v>56.319821263941598</c:v>
                </c:pt>
                <c:pt idx="262695">
                  <c:v>56.319897311379101</c:v>
                </c:pt>
                <c:pt idx="262696">
                  <c:v>56.3199733585733</c:v>
                </c:pt>
                <c:pt idx="262697">
                  <c:v>56.320049405524003</c:v>
                </c:pt>
                <c:pt idx="262698">
                  <c:v>56.320125452231302</c:v>
                </c:pt>
                <c:pt idx="262699">
                  <c:v>56.320201498695099</c:v>
                </c:pt>
                <c:pt idx="262700">
                  <c:v>56.320277544915598</c:v>
                </c:pt>
                <c:pt idx="262701">
                  <c:v>56.320353590892601</c:v>
                </c:pt>
                <c:pt idx="262702">
                  <c:v>56.320429636626201</c:v>
                </c:pt>
                <c:pt idx="262703">
                  <c:v>56.320505682116497</c:v>
                </c:pt>
                <c:pt idx="262704">
                  <c:v>56.320581727363198</c:v>
                </c:pt>
                <c:pt idx="262705">
                  <c:v>56.320657772366602</c:v>
                </c:pt>
                <c:pt idx="262706">
                  <c:v>56.320733817126602</c:v>
                </c:pt>
                <c:pt idx="262707">
                  <c:v>56.320809861643099</c:v>
                </c:pt>
                <c:pt idx="262708">
                  <c:v>56.320885905916299</c:v>
                </c:pt>
                <c:pt idx="262709">
                  <c:v>56.320961949946003</c:v>
                </c:pt>
                <c:pt idx="262710">
                  <c:v>56.321037993732297</c:v>
                </c:pt>
                <c:pt idx="262711">
                  <c:v>56.321114037275201</c:v>
                </c:pt>
                <c:pt idx="262712">
                  <c:v>56.321190080574702</c:v>
                </c:pt>
                <c:pt idx="262713">
                  <c:v>56.321266123630799</c:v>
                </c:pt>
                <c:pt idx="262714">
                  <c:v>56.3213421664435</c:v>
                </c:pt>
                <c:pt idx="262715">
                  <c:v>56.321418209012798</c:v>
                </c:pt>
                <c:pt idx="262716">
                  <c:v>56.321494251338599</c:v>
                </c:pt>
                <c:pt idx="262717">
                  <c:v>56.321570293421097</c:v>
                </c:pt>
                <c:pt idx="262718">
                  <c:v>56.321646335260198</c:v>
                </c:pt>
                <c:pt idx="262719">
                  <c:v>56.321722376855803</c:v>
                </c:pt>
                <c:pt idx="262720">
                  <c:v>56.321798418208097</c:v>
                </c:pt>
                <c:pt idx="262721">
                  <c:v>56.321874459316902</c:v>
                </c:pt>
                <c:pt idx="262722">
                  <c:v>56.321950500182403</c:v>
                </c:pt>
                <c:pt idx="262723">
                  <c:v>56.322026540804501</c:v>
                </c:pt>
                <c:pt idx="262724">
                  <c:v>56.322102581183103</c:v>
                </c:pt>
                <c:pt idx="262725">
                  <c:v>56.3221786213184</c:v>
                </c:pt>
                <c:pt idx="262726">
                  <c:v>56.322254661210202</c:v>
                </c:pt>
                <c:pt idx="262727">
                  <c:v>56.3223307008587</c:v>
                </c:pt>
                <c:pt idx="262728">
                  <c:v>56.322406740263801</c:v>
                </c:pt>
                <c:pt idx="262729">
                  <c:v>56.3224827794254</c:v>
                </c:pt>
                <c:pt idx="262730">
                  <c:v>56.322558818343701</c:v>
                </c:pt>
                <c:pt idx="262731">
                  <c:v>56.322634857018599</c:v>
                </c:pt>
                <c:pt idx="262732">
                  <c:v>56.322710895450101</c:v>
                </c:pt>
                <c:pt idx="262733">
                  <c:v>56.322786933638199</c:v>
                </c:pt>
                <c:pt idx="262734">
                  <c:v>56.3228629715829</c:v>
                </c:pt>
                <c:pt idx="262735">
                  <c:v>56.322939009284198</c:v>
                </c:pt>
                <c:pt idx="262736">
                  <c:v>56.3230150467421</c:v>
                </c:pt>
                <c:pt idx="262737">
                  <c:v>56.323091083956697</c:v>
                </c:pt>
                <c:pt idx="262738">
                  <c:v>56.323167120927799</c:v>
                </c:pt>
                <c:pt idx="262739">
                  <c:v>56.323243157655597</c:v>
                </c:pt>
                <c:pt idx="262740">
                  <c:v>56.323319194139899</c:v>
                </c:pt>
                <c:pt idx="262741">
                  <c:v>56.323395230380903</c:v>
                </c:pt>
                <c:pt idx="262742">
                  <c:v>56.323471266378498</c:v>
                </c:pt>
                <c:pt idx="262743">
                  <c:v>56.323547302132702</c:v>
                </c:pt>
                <c:pt idx="262744">
                  <c:v>56.323623337643603</c:v>
                </c:pt>
                <c:pt idx="262745">
                  <c:v>56.323699372911001</c:v>
                </c:pt>
                <c:pt idx="262746">
                  <c:v>56.323775407935102</c:v>
                </c:pt>
                <c:pt idx="262747">
                  <c:v>56.323851442715799</c:v>
                </c:pt>
                <c:pt idx="262748">
                  <c:v>56.3239274772531</c:v>
                </c:pt>
                <c:pt idx="262749">
                  <c:v>56.324003511546998</c:v>
                </c:pt>
                <c:pt idx="262750">
                  <c:v>56.324079545597598</c:v>
                </c:pt>
                <c:pt idx="262751">
                  <c:v>56.324155579404703</c:v>
                </c:pt>
                <c:pt idx="262752">
                  <c:v>56.324231612968497</c:v>
                </c:pt>
                <c:pt idx="262753">
                  <c:v>56.324307646289</c:v>
                </c:pt>
                <c:pt idx="262754">
                  <c:v>56.324383679366001</c:v>
                </c:pt>
                <c:pt idx="262755">
                  <c:v>56.324459712199697</c:v>
                </c:pt>
                <c:pt idx="262756">
                  <c:v>56.324535744789998</c:v>
                </c:pt>
                <c:pt idx="262757">
                  <c:v>56.324611777136901</c:v>
                </c:pt>
                <c:pt idx="262758">
                  <c:v>56.324687809240402</c:v>
                </c:pt>
                <c:pt idx="262759">
                  <c:v>56.324763841100598</c:v>
                </c:pt>
                <c:pt idx="262760">
                  <c:v>56.324839872717398</c:v>
                </c:pt>
                <c:pt idx="262761">
                  <c:v>56.324915904090801</c:v>
                </c:pt>
                <c:pt idx="262762">
                  <c:v>56.324991935220901</c:v>
                </c:pt>
                <c:pt idx="262763">
                  <c:v>56.325067966107603</c:v>
                </c:pt>
                <c:pt idx="262764">
                  <c:v>56.325143996750903</c:v>
                </c:pt>
                <c:pt idx="262765">
                  <c:v>56.325220027150898</c:v>
                </c:pt>
                <c:pt idx="262766">
                  <c:v>56.325296057307398</c:v>
                </c:pt>
                <c:pt idx="262767">
                  <c:v>56.3253720872207</c:v>
                </c:pt>
                <c:pt idx="262768">
                  <c:v>56.325448116890499</c:v>
                </c:pt>
                <c:pt idx="262769">
                  <c:v>56.325524146317001</c:v>
                </c:pt>
                <c:pt idx="262770">
                  <c:v>56.325600175500199</c:v>
                </c:pt>
                <c:pt idx="262771">
                  <c:v>56.325676204439901</c:v>
                </c:pt>
                <c:pt idx="262772">
                  <c:v>56.325752233136299</c:v>
                </c:pt>
                <c:pt idx="262773">
                  <c:v>56.3258282615894</c:v>
                </c:pt>
                <c:pt idx="262774">
                  <c:v>56.325904289799098</c:v>
                </c:pt>
                <c:pt idx="262775">
                  <c:v>56.325980317765399</c:v>
                </c:pt>
                <c:pt idx="262776">
                  <c:v>56.326056345488396</c:v>
                </c:pt>
                <c:pt idx="262777">
                  <c:v>56.326132372967997</c:v>
                </c:pt>
                <c:pt idx="262778">
                  <c:v>56.326208400204202</c:v>
                </c:pt>
                <c:pt idx="262779">
                  <c:v>56.326284427197102</c:v>
                </c:pt>
                <c:pt idx="262780">
                  <c:v>56.326360453946698</c:v>
                </c:pt>
                <c:pt idx="262781">
                  <c:v>56.326436480452898</c:v>
                </c:pt>
                <c:pt idx="262782">
                  <c:v>56.326512506715702</c:v>
                </c:pt>
                <c:pt idx="262783">
                  <c:v>56.326588532735201</c:v>
                </c:pt>
                <c:pt idx="262784">
                  <c:v>56.326664558511297</c:v>
                </c:pt>
                <c:pt idx="262785">
                  <c:v>56.326740584044103</c:v>
                </c:pt>
                <c:pt idx="262786">
                  <c:v>56.326816609333498</c:v>
                </c:pt>
                <c:pt idx="262787">
                  <c:v>56.326892634379597</c:v>
                </c:pt>
                <c:pt idx="262788">
                  <c:v>56.326968659182299</c:v>
                </c:pt>
                <c:pt idx="262789">
                  <c:v>56.327044683741697</c:v>
                </c:pt>
                <c:pt idx="262790">
                  <c:v>56.327120708057699</c:v>
                </c:pt>
                <c:pt idx="262791">
                  <c:v>56.327196732130403</c:v>
                </c:pt>
                <c:pt idx="262792">
                  <c:v>56.327272755959697</c:v>
                </c:pt>
                <c:pt idx="262793">
                  <c:v>56.327348779545702</c:v>
                </c:pt>
                <c:pt idx="262794">
                  <c:v>56.327424802888302</c:v>
                </c:pt>
                <c:pt idx="262795">
                  <c:v>56.327500825987599</c:v>
                </c:pt>
                <c:pt idx="262796">
                  <c:v>56.327576848843599</c:v>
                </c:pt>
                <c:pt idx="262797">
                  <c:v>56.327652871456202</c:v>
                </c:pt>
                <c:pt idx="262798">
                  <c:v>56.327728893825501</c:v>
                </c:pt>
                <c:pt idx="262799">
                  <c:v>56.327804915951397</c:v>
                </c:pt>
                <c:pt idx="262800">
                  <c:v>56.327880937834003</c:v>
                </c:pt>
                <c:pt idx="262801">
                  <c:v>56.327956959473298</c:v>
                </c:pt>
                <c:pt idx="262802">
                  <c:v>56.328032980869203</c:v>
                </c:pt>
                <c:pt idx="262803">
                  <c:v>56.328109002021698</c:v>
                </c:pt>
                <c:pt idx="262804">
                  <c:v>56.328185022931002</c:v>
                </c:pt>
                <c:pt idx="262805">
                  <c:v>56.328261043596903</c:v>
                </c:pt>
                <c:pt idx="262806">
                  <c:v>56.3283370640195</c:v>
                </c:pt>
                <c:pt idx="262807">
                  <c:v>56.328413084198701</c:v>
                </c:pt>
                <c:pt idx="262808">
                  <c:v>56.328489104134597</c:v>
                </c:pt>
                <c:pt idx="262809">
                  <c:v>56.328565123827197</c:v>
                </c:pt>
                <c:pt idx="262810">
                  <c:v>56.3286411432764</c:v>
                </c:pt>
                <c:pt idx="262811">
                  <c:v>56.328717162482299</c:v>
                </c:pt>
                <c:pt idx="262812">
                  <c:v>56.328793181444901</c:v>
                </c:pt>
                <c:pt idx="262813">
                  <c:v>56.3288692001641</c:v>
                </c:pt>
                <c:pt idx="262814">
                  <c:v>56.328945218640001</c:v>
                </c:pt>
                <c:pt idx="262815">
                  <c:v>56.329021236872599</c:v>
                </c:pt>
                <c:pt idx="262816">
                  <c:v>56.3290972548619</c:v>
                </c:pt>
                <c:pt idx="262817">
                  <c:v>56.329173272607797</c:v>
                </c:pt>
                <c:pt idx="262818">
                  <c:v>56.329249290110397</c:v>
                </c:pt>
                <c:pt idx="262819">
                  <c:v>56.3293253073697</c:v>
                </c:pt>
                <c:pt idx="262820">
                  <c:v>56.3294013243856</c:v>
                </c:pt>
                <c:pt idx="262821">
                  <c:v>56.329477341158302</c:v>
                </c:pt>
                <c:pt idx="262822">
                  <c:v>56.329553357687601</c:v>
                </c:pt>
                <c:pt idx="262823">
                  <c:v>56.329629373973603</c:v>
                </c:pt>
                <c:pt idx="262824">
                  <c:v>56.329705390016201</c:v>
                </c:pt>
                <c:pt idx="262825">
                  <c:v>56.329781405815602</c:v>
                </c:pt>
                <c:pt idx="262826">
                  <c:v>56.329857421371599</c:v>
                </c:pt>
                <c:pt idx="262827">
                  <c:v>56.3299334366843</c:v>
                </c:pt>
                <c:pt idx="262828">
                  <c:v>56.330009451753703</c:v>
                </c:pt>
                <c:pt idx="262829">
                  <c:v>56.330085466579703</c:v>
                </c:pt>
                <c:pt idx="262830">
                  <c:v>56.330161481162499</c:v>
                </c:pt>
                <c:pt idx="262831">
                  <c:v>56.330237495501898</c:v>
                </c:pt>
                <c:pt idx="262832">
                  <c:v>56.330313509598099</c:v>
                </c:pt>
                <c:pt idx="262833">
                  <c:v>56.330389523450897</c:v>
                </c:pt>
                <c:pt idx="262834">
                  <c:v>56.330465537060398</c:v>
                </c:pt>
                <c:pt idx="262835">
                  <c:v>56.330541550426503</c:v>
                </c:pt>
                <c:pt idx="262836">
                  <c:v>56.330617563549403</c:v>
                </c:pt>
                <c:pt idx="262837">
                  <c:v>56.330693576428999</c:v>
                </c:pt>
                <c:pt idx="262838">
                  <c:v>56.330769589065198</c:v>
                </c:pt>
                <c:pt idx="262839">
                  <c:v>56.330845601458101</c:v>
                </c:pt>
                <c:pt idx="262840">
                  <c:v>56.330921613607799</c:v>
                </c:pt>
                <c:pt idx="262841">
                  <c:v>56.330997625514101</c:v>
                </c:pt>
                <c:pt idx="262842">
                  <c:v>56.331073637177099</c:v>
                </c:pt>
                <c:pt idx="262843">
                  <c:v>56.331149648596799</c:v>
                </c:pt>
                <c:pt idx="262844">
                  <c:v>56.331225659773203</c:v>
                </c:pt>
                <c:pt idx="262845">
                  <c:v>56.331301670706303</c:v>
                </c:pt>
                <c:pt idx="262846">
                  <c:v>56.331377681396098</c:v>
                </c:pt>
                <c:pt idx="262847">
                  <c:v>56.331453691842597</c:v>
                </c:pt>
                <c:pt idx="262848">
                  <c:v>56.331529702045799</c:v>
                </c:pt>
                <c:pt idx="262849">
                  <c:v>56.331605712005697</c:v>
                </c:pt>
                <c:pt idx="262850">
                  <c:v>56.331681721722198</c:v>
                </c:pt>
                <c:pt idx="262851">
                  <c:v>56.331757731195502</c:v>
                </c:pt>
                <c:pt idx="262852">
                  <c:v>56.331833740425502</c:v>
                </c:pt>
                <c:pt idx="262853">
                  <c:v>56.331909749412198</c:v>
                </c:pt>
                <c:pt idx="262854">
                  <c:v>56.331985758155596</c:v>
                </c:pt>
                <c:pt idx="262855">
                  <c:v>56.332061766655698</c:v>
                </c:pt>
                <c:pt idx="262856">
                  <c:v>56.332137774912503</c:v>
                </c:pt>
                <c:pt idx="262857">
                  <c:v>56.332213782925997</c:v>
                </c:pt>
                <c:pt idx="262858">
                  <c:v>56.332289790696201</c:v>
                </c:pt>
                <c:pt idx="262859">
                  <c:v>56.332365798223101</c:v>
                </c:pt>
                <c:pt idx="262860">
                  <c:v>56.332441805506697</c:v>
                </c:pt>
                <c:pt idx="262861">
                  <c:v>56.332517812547003</c:v>
                </c:pt>
                <c:pt idx="262862">
                  <c:v>56.332593819343998</c:v>
                </c:pt>
                <c:pt idx="262863">
                  <c:v>56.332669825897803</c:v>
                </c:pt>
                <c:pt idx="262864">
                  <c:v>56.332745832208197</c:v>
                </c:pt>
                <c:pt idx="262865">
                  <c:v>56.3328218382754</c:v>
                </c:pt>
                <c:pt idx="262866">
                  <c:v>56.3328978440992</c:v>
                </c:pt>
                <c:pt idx="262867">
                  <c:v>56.332973849679803</c:v>
                </c:pt>
                <c:pt idx="262868">
                  <c:v>56.333049855017101</c:v>
                </c:pt>
                <c:pt idx="262869">
                  <c:v>56.333125860111103</c:v>
                </c:pt>
                <c:pt idx="262870">
                  <c:v>56.3332018649619</c:v>
                </c:pt>
                <c:pt idx="262871">
                  <c:v>56.333277869569301</c:v>
                </c:pt>
                <c:pt idx="262872">
                  <c:v>56.333353873933497</c:v>
                </c:pt>
                <c:pt idx="262873">
                  <c:v>56.333429878054297</c:v>
                </c:pt>
                <c:pt idx="262874">
                  <c:v>56.333505881931899</c:v>
                </c:pt>
                <c:pt idx="262875">
                  <c:v>56.333581885566197</c:v>
                </c:pt>
                <c:pt idx="262876">
                  <c:v>56.333657888957198</c:v>
                </c:pt>
                <c:pt idx="262877">
                  <c:v>56.333733892105002</c:v>
                </c:pt>
                <c:pt idx="262878">
                  <c:v>56.333809895009502</c:v>
                </c:pt>
                <c:pt idx="262879">
                  <c:v>56.333885897670598</c:v>
                </c:pt>
                <c:pt idx="262880">
                  <c:v>56.333961900088603</c:v>
                </c:pt>
                <c:pt idx="262881">
                  <c:v>56.334037902263198</c:v>
                </c:pt>
                <c:pt idx="262882">
                  <c:v>56.334113904194503</c:v>
                </c:pt>
                <c:pt idx="262883">
                  <c:v>56.334189905882603</c:v>
                </c:pt>
                <c:pt idx="262884">
                  <c:v>56.334265907327399</c:v>
                </c:pt>
                <c:pt idx="262885">
                  <c:v>56.334341908528998</c:v>
                </c:pt>
                <c:pt idx="262886">
                  <c:v>56.3344179094872</c:v>
                </c:pt>
                <c:pt idx="262887">
                  <c:v>56.334493910202198</c:v>
                </c:pt>
                <c:pt idx="262888">
                  <c:v>56.334569910673899</c:v>
                </c:pt>
                <c:pt idx="262889">
                  <c:v>56.334645910902402</c:v>
                </c:pt>
                <c:pt idx="262890">
                  <c:v>56.334721910887602</c:v>
                </c:pt>
                <c:pt idx="262891">
                  <c:v>56.334797910629497</c:v>
                </c:pt>
                <c:pt idx="262892">
                  <c:v>56.334873910128103</c:v>
                </c:pt>
                <c:pt idx="262893">
                  <c:v>56.334949909383496</c:v>
                </c:pt>
                <c:pt idx="262894">
                  <c:v>56.3350259083956</c:v>
                </c:pt>
                <c:pt idx="262895">
                  <c:v>56.3351019071644</c:v>
                </c:pt>
                <c:pt idx="262896">
                  <c:v>56.335177905690003</c:v>
                </c:pt>
                <c:pt idx="262897">
                  <c:v>56.335253903972301</c:v>
                </c:pt>
                <c:pt idx="262898">
                  <c:v>56.335329902011303</c:v>
                </c:pt>
                <c:pt idx="262899">
                  <c:v>56.3354058998071</c:v>
                </c:pt>
                <c:pt idx="262900">
                  <c:v>56.3354818973596</c:v>
                </c:pt>
                <c:pt idx="262901">
                  <c:v>56.335557894668902</c:v>
                </c:pt>
                <c:pt idx="262902">
                  <c:v>56.335633891734901</c:v>
                </c:pt>
                <c:pt idx="262903">
                  <c:v>56.335709888557602</c:v>
                </c:pt>
                <c:pt idx="262904">
                  <c:v>56.335785885137099</c:v>
                </c:pt>
                <c:pt idx="262905">
                  <c:v>56.335861881473299</c:v>
                </c:pt>
                <c:pt idx="262906">
                  <c:v>56.335937877566302</c:v>
                </c:pt>
                <c:pt idx="262907">
                  <c:v>56.336013873416</c:v>
                </c:pt>
                <c:pt idx="262908">
                  <c:v>56.336089869022501</c:v>
                </c:pt>
                <c:pt idx="262909">
                  <c:v>56.336165864385698</c:v>
                </c:pt>
                <c:pt idx="262910">
                  <c:v>56.336241859505598</c:v>
                </c:pt>
                <c:pt idx="262911">
                  <c:v>56.336317854382301</c:v>
                </c:pt>
                <c:pt idx="262912">
                  <c:v>56.3363938490157</c:v>
                </c:pt>
                <c:pt idx="262913">
                  <c:v>56.336469843405901</c:v>
                </c:pt>
                <c:pt idx="262914">
                  <c:v>56.336545837552798</c:v>
                </c:pt>
                <c:pt idx="262915">
                  <c:v>56.336621831456497</c:v>
                </c:pt>
                <c:pt idx="262916">
                  <c:v>56.3366978251169</c:v>
                </c:pt>
                <c:pt idx="262917">
                  <c:v>56.336773818534098</c:v>
                </c:pt>
                <c:pt idx="262918">
                  <c:v>56.336849811708099</c:v>
                </c:pt>
                <c:pt idx="262919">
                  <c:v>56.336925804638703</c:v>
                </c:pt>
                <c:pt idx="262920">
                  <c:v>56.337001797326202</c:v>
                </c:pt>
                <c:pt idx="262921">
                  <c:v>56.337077789770397</c:v>
                </c:pt>
                <c:pt idx="262922">
                  <c:v>56.337153781971303</c:v>
                </c:pt>
                <c:pt idx="262923">
                  <c:v>56.337229773929003</c:v>
                </c:pt>
                <c:pt idx="262924">
                  <c:v>56.337305765643499</c:v>
                </c:pt>
                <c:pt idx="262925">
                  <c:v>56.337381757114699</c:v>
                </c:pt>
                <c:pt idx="262926">
                  <c:v>56.3374577483427</c:v>
                </c:pt>
                <c:pt idx="262927">
                  <c:v>56.337533739327398</c:v>
                </c:pt>
                <c:pt idx="262928">
                  <c:v>56.337609730068898</c:v>
                </c:pt>
                <c:pt idx="262929">
                  <c:v>56.337685720567201</c:v>
                </c:pt>
                <c:pt idx="262930">
                  <c:v>56.3377617108222</c:v>
                </c:pt>
                <c:pt idx="262931">
                  <c:v>56.337837700834001</c:v>
                </c:pt>
                <c:pt idx="262932">
                  <c:v>56.337913690602498</c:v>
                </c:pt>
                <c:pt idx="262933">
                  <c:v>56.337989680127798</c:v>
                </c:pt>
                <c:pt idx="262934">
                  <c:v>56.3380656694099</c:v>
                </c:pt>
                <c:pt idx="262935">
                  <c:v>56.338141658448698</c:v>
                </c:pt>
                <c:pt idx="262936">
                  <c:v>56.338217647244299</c:v>
                </c:pt>
                <c:pt idx="262937">
                  <c:v>56.338293635796703</c:v>
                </c:pt>
                <c:pt idx="262938">
                  <c:v>56.338369624105802</c:v>
                </c:pt>
                <c:pt idx="262939">
                  <c:v>56.338445612171697</c:v>
                </c:pt>
                <c:pt idx="262940">
                  <c:v>56.338521599994401</c:v>
                </c:pt>
                <c:pt idx="262941">
                  <c:v>56.338597587573801</c:v>
                </c:pt>
                <c:pt idx="262942">
                  <c:v>56.338673574909997</c:v>
                </c:pt>
                <c:pt idx="262943">
                  <c:v>56.338749562003002</c:v>
                </c:pt>
                <c:pt idx="262944">
                  <c:v>56.338825548852803</c:v>
                </c:pt>
                <c:pt idx="262945">
                  <c:v>56.3389015354593</c:v>
                </c:pt>
                <c:pt idx="262946">
                  <c:v>56.338977521822599</c:v>
                </c:pt>
                <c:pt idx="262947">
                  <c:v>56.339053507942701</c:v>
                </c:pt>
                <c:pt idx="262948">
                  <c:v>56.339129493819499</c:v>
                </c:pt>
                <c:pt idx="262949">
                  <c:v>56.339205479453199</c:v>
                </c:pt>
                <c:pt idx="262950">
                  <c:v>56.339281464843602</c:v>
                </c:pt>
                <c:pt idx="262951">
                  <c:v>56.3393574499907</c:v>
                </c:pt>
                <c:pt idx="262952">
                  <c:v>56.339433434894701</c:v>
                </c:pt>
                <c:pt idx="262953">
                  <c:v>56.339509419555398</c:v>
                </c:pt>
                <c:pt idx="262954">
                  <c:v>56.339585403972997</c:v>
                </c:pt>
                <c:pt idx="262955">
                  <c:v>56.339661388147299</c:v>
                </c:pt>
                <c:pt idx="262956">
                  <c:v>56.339737372078297</c:v>
                </c:pt>
                <c:pt idx="262957">
                  <c:v>56.339813355766204</c:v>
                </c:pt>
                <c:pt idx="262958">
                  <c:v>56.339889339210899</c:v>
                </c:pt>
                <c:pt idx="262959">
                  <c:v>56.339965322412297</c:v>
                </c:pt>
                <c:pt idx="262960">
                  <c:v>56.340041305370498</c:v>
                </c:pt>
                <c:pt idx="262961">
                  <c:v>56.340117288085501</c:v>
                </c:pt>
                <c:pt idx="262962">
                  <c:v>56.3401932705573</c:v>
                </c:pt>
                <c:pt idx="262963">
                  <c:v>56.340269252785802</c:v>
                </c:pt>
                <c:pt idx="262964">
                  <c:v>56.340345234771199</c:v>
                </c:pt>
                <c:pt idx="262965">
                  <c:v>56.340421216513398</c:v>
                </c:pt>
                <c:pt idx="262966">
                  <c:v>56.340497198012301</c:v>
                </c:pt>
                <c:pt idx="262967">
                  <c:v>56.340573179267999</c:v>
                </c:pt>
                <c:pt idx="262968">
                  <c:v>56.340649160280499</c:v>
                </c:pt>
                <c:pt idx="262969">
                  <c:v>56.340725141049802</c:v>
                </c:pt>
                <c:pt idx="262970">
                  <c:v>56.340801121576</c:v>
                </c:pt>
                <c:pt idx="262971">
                  <c:v>56.340877101858801</c:v>
                </c:pt>
                <c:pt idx="262972">
                  <c:v>56.340953081898498</c:v>
                </c:pt>
                <c:pt idx="262973">
                  <c:v>56.341029061694996</c:v>
                </c:pt>
                <c:pt idx="262974">
                  <c:v>56.341105041248298</c:v>
                </c:pt>
                <c:pt idx="262975">
                  <c:v>56.341181020558402</c:v>
                </c:pt>
                <c:pt idx="262976">
                  <c:v>56.341256999625202</c:v>
                </c:pt>
                <c:pt idx="262977">
                  <c:v>56.341332978448897</c:v>
                </c:pt>
                <c:pt idx="262978">
                  <c:v>56.341408957029401</c:v>
                </c:pt>
                <c:pt idx="262979">
                  <c:v>56.341484935366601</c:v>
                </c:pt>
                <c:pt idx="262980">
                  <c:v>56.341560913460697</c:v>
                </c:pt>
                <c:pt idx="262981">
                  <c:v>56.341636891311602</c:v>
                </c:pt>
                <c:pt idx="262982">
                  <c:v>56.341712868919302</c:v>
                </c:pt>
                <c:pt idx="262983">
                  <c:v>56.341788846283698</c:v>
                </c:pt>
                <c:pt idx="262984">
                  <c:v>56.341864823404997</c:v>
                </c:pt>
                <c:pt idx="262985">
                  <c:v>56.341940800283098</c:v>
                </c:pt>
                <c:pt idx="262986">
                  <c:v>56.342016776918001</c:v>
                </c:pt>
                <c:pt idx="262987">
                  <c:v>56.3420927533097</c:v>
                </c:pt>
                <c:pt idx="262988">
                  <c:v>56.342168729458201</c:v>
                </c:pt>
                <c:pt idx="262989">
                  <c:v>56.342244705363498</c:v>
                </c:pt>
                <c:pt idx="262990">
                  <c:v>56.342320681025598</c:v>
                </c:pt>
                <c:pt idx="262991">
                  <c:v>56.3423966564445</c:v>
                </c:pt>
                <c:pt idx="262992">
                  <c:v>56.342472631620197</c:v>
                </c:pt>
                <c:pt idx="262993">
                  <c:v>56.342548606552803</c:v>
                </c:pt>
                <c:pt idx="262994">
                  <c:v>56.342624581242099</c:v>
                </c:pt>
                <c:pt idx="262995">
                  <c:v>56.342700555688303</c:v>
                </c:pt>
                <c:pt idx="262996">
                  <c:v>56.342776529891303</c:v>
                </c:pt>
                <c:pt idx="262997">
                  <c:v>56.342852503851098</c:v>
                </c:pt>
                <c:pt idx="262998">
                  <c:v>56.342928477567703</c:v>
                </c:pt>
                <c:pt idx="262999">
                  <c:v>56.343004451041097</c:v>
                </c:pt>
                <c:pt idx="263000">
                  <c:v>56.343080424271299</c:v>
                </c:pt>
                <c:pt idx="263001">
                  <c:v>56.343156397258397</c:v>
                </c:pt>
                <c:pt idx="263002">
                  <c:v>56.343232370002198</c:v>
                </c:pt>
                <c:pt idx="263003">
                  <c:v>56.343308342502901</c:v>
                </c:pt>
                <c:pt idx="263004">
                  <c:v>56.343384314760399</c:v>
                </c:pt>
                <c:pt idx="263005">
                  <c:v>56.3434602867747</c:v>
                </c:pt>
                <c:pt idx="263006">
                  <c:v>56.343536258545903</c:v>
                </c:pt>
                <c:pt idx="263007">
                  <c:v>56.343612230073902</c:v>
                </c:pt>
                <c:pt idx="263008">
                  <c:v>56.343688201358603</c:v>
                </c:pt>
                <c:pt idx="263009">
                  <c:v>56.343764172400299</c:v>
                </c:pt>
                <c:pt idx="263010">
                  <c:v>56.343840143198697</c:v>
                </c:pt>
                <c:pt idx="263011">
                  <c:v>56.343916113753899</c:v>
                </c:pt>
                <c:pt idx="263012">
                  <c:v>56.343992084066002</c:v>
                </c:pt>
                <c:pt idx="263013">
                  <c:v>56.344068054134901</c:v>
                </c:pt>
                <c:pt idx="263014">
                  <c:v>56.344144023960702</c:v>
                </c:pt>
                <c:pt idx="263015">
                  <c:v>56.344219993543199</c:v>
                </c:pt>
                <c:pt idx="263016">
                  <c:v>56.344295962882597</c:v>
                </c:pt>
                <c:pt idx="263017">
                  <c:v>56.344371931978799</c:v>
                </c:pt>
                <c:pt idx="263018">
                  <c:v>56.344447900831902</c:v>
                </c:pt>
                <c:pt idx="263019">
                  <c:v>56.344523869441801</c:v>
                </c:pt>
                <c:pt idx="263020">
                  <c:v>56.344599837808502</c:v>
                </c:pt>
                <c:pt idx="263021">
                  <c:v>56.344675805931999</c:v>
                </c:pt>
                <c:pt idx="263022">
                  <c:v>56.344751773812398</c:v>
                </c:pt>
                <c:pt idx="263023">
                  <c:v>56.344827741449599</c:v>
                </c:pt>
                <c:pt idx="263024">
                  <c:v>56.344903708843603</c:v>
                </c:pt>
                <c:pt idx="263025">
                  <c:v>56.344979675994502</c:v>
                </c:pt>
                <c:pt idx="263026">
                  <c:v>56.345055642902203</c:v>
                </c:pt>
                <c:pt idx="263027">
                  <c:v>56.345131609566799</c:v>
                </c:pt>
                <c:pt idx="263028">
                  <c:v>56.345207575988198</c:v>
                </c:pt>
                <c:pt idx="263029">
                  <c:v>56.345283542166399</c:v>
                </c:pt>
                <c:pt idx="263030">
                  <c:v>56.345359508101502</c:v>
                </c:pt>
                <c:pt idx="263031">
                  <c:v>56.345435473793401</c:v>
                </c:pt>
                <c:pt idx="263032">
                  <c:v>56.345511439242102</c:v>
                </c:pt>
                <c:pt idx="263033">
                  <c:v>56.345587404447699</c:v>
                </c:pt>
                <c:pt idx="263034">
                  <c:v>56.345663369410197</c:v>
                </c:pt>
                <c:pt idx="263035">
                  <c:v>56.345739334129398</c:v>
                </c:pt>
                <c:pt idx="263036">
                  <c:v>56.345815298605501</c:v>
                </c:pt>
                <c:pt idx="263037">
                  <c:v>56.345891262838499</c:v>
                </c:pt>
                <c:pt idx="263038">
                  <c:v>56.3459672268283</c:v>
                </c:pt>
                <c:pt idx="263039">
                  <c:v>56.346043190575003</c:v>
                </c:pt>
                <c:pt idx="263040">
                  <c:v>56.346119154078501</c:v>
                </c:pt>
                <c:pt idx="263041">
                  <c:v>56.346195117338802</c:v>
                </c:pt>
                <c:pt idx="263042">
                  <c:v>56.346271080355997</c:v>
                </c:pt>
                <c:pt idx="263043">
                  <c:v>56.346347043130002</c:v>
                </c:pt>
                <c:pt idx="263044">
                  <c:v>56.346423005660903</c:v>
                </c:pt>
                <c:pt idx="263045">
                  <c:v>56.346498967948698</c:v>
                </c:pt>
                <c:pt idx="263046">
                  <c:v>56.346574929993302</c:v>
                </c:pt>
                <c:pt idx="263047">
                  <c:v>56.346650891794702</c:v>
                </c:pt>
                <c:pt idx="263048">
                  <c:v>56.346726853352997</c:v>
                </c:pt>
                <c:pt idx="263049">
                  <c:v>56.346802814668202</c:v>
                </c:pt>
                <c:pt idx="263050">
                  <c:v>56.346878775740201</c:v>
                </c:pt>
                <c:pt idx="263051">
                  <c:v>56.346954736569103</c:v>
                </c:pt>
                <c:pt idx="263052">
                  <c:v>56.3470306971548</c:v>
                </c:pt>
                <c:pt idx="263053">
                  <c:v>56.347106657497399</c:v>
                </c:pt>
                <c:pt idx="263054">
                  <c:v>56.3471826175968</c:v>
                </c:pt>
                <c:pt idx="263055">
                  <c:v>56.347258577453097</c:v>
                </c:pt>
                <c:pt idx="263056">
                  <c:v>56.347334537066303</c:v>
                </c:pt>
                <c:pt idx="263057">
                  <c:v>56.347410496436297</c:v>
                </c:pt>
                <c:pt idx="263058">
                  <c:v>56.3474864555631</c:v>
                </c:pt>
                <c:pt idx="263059">
                  <c:v>56.347562414446898</c:v>
                </c:pt>
                <c:pt idx="263060">
                  <c:v>56.347638373087499</c:v>
                </c:pt>
                <c:pt idx="263061">
                  <c:v>56.347714331484902</c:v>
                </c:pt>
                <c:pt idx="263062">
                  <c:v>56.347790289639299</c:v>
                </c:pt>
                <c:pt idx="263063">
                  <c:v>56.347866247550499</c:v>
                </c:pt>
                <c:pt idx="263064">
                  <c:v>56.347942205218501</c:v>
                </c:pt>
                <c:pt idx="263065">
                  <c:v>56.348018162643399</c:v>
                </c:pt>
                <c:pt idx="263066">
                  <c:v>56.348094119825198</c:v>
                </c:pt>
                <c:pt idx="263067">
                  <c:v>56.3481700767639</c:v>
                </c:pt>
                <c:pt idx="263068">
                  <c:v>56.348246033459397</c:v>
                </c:pt>
                <c:pt idx="263069">
                  <c:v>56.348321989911803</c:v>
                </c:pt>
                <c:pt idx="263070">
                  <c:v>56.348397946121104</c:v>
                </c:pt>
                <c:pt idx="263071">
                  <c:v>56.3484739020872</c:v>
                </c:pt>
                <c:pt idx="263072">
                  <c:v>56.348549857810198</c:v>
                </c:pt>
                <c:pt idx="263073">
                  <c:v>56.348625813290099</c:v>
                </c:pt>
                <c:pt idx="263074">
                  <c:v>56.348701768526801</c:v>
                </c:pt>
                <c:pt idx="263075">
                  <c:v>56.348777723520499</c:v>
                </c:pt>
                <c:pt idx="263076">
                  <c:v>56.348853678270999</c:v>
                </c:pt>
                <c:pt idx="263077">
                  <c:v>56.348929632778301</c:v>
                </c:pt>
                <c:pt idx="263078">
                  <c:v>56.349005587042598</c:v>
                </c:pt>
                <c:pt idx="263079">
                  <c:v>56.349081541063697</c:v>
                </c:pt>
                <c:pt idx="263080">
                  <c:v>56.349157494841798</c:v>
                </c:pt>
                <c:pt idx="263081">
                  <c:v>56.349233448376602</c:v>
                </c:pt>
                <c:pt idx="263082">
                  <c:v>56.3493094016684</c:v>
                </c:pt>
                <c:pt idx="263083">
                  <c:v>56.3493853547171</c:v>
                </c:pt>
                <c:pt idx="263084">
                  <c:v>56.349461307522603</c:v>
                </c:pt>
                <c:pt idx="263085">
                  <c:v>56.349537260085</c:v>
                </c:pt>
                <c:pt idx="263086">
                  <c:v>56.3496132124043</c:v>
                </c:pt>
                <c:pt idx="263087">
                  <c:v>56.349689164480502</c:v>
                </c:pt>
                <c:pt idx="263088">
                  <c:v>56.349765116313499</c:v>
                </c:pt>
                <c:pt idx="263089">
                  <c:v>56.349841067903498</c:v>
                </c:pt>
                <c:pt idx="263090">
                  <c:v>56.349917019250299</c:v>
                </c:pt>
                <c:pt idx="263091">
                  <c:v>56.349992970354002</c:v>
                </c:pt>
                <c:pt idx="263092">
                  <c:v>56.3500689212146</c:v>
                </c:pt>
                <c:pt idx="263093">
                  <c:v>56.3501448718321</c:v>
                </c:pt>
                <c:pt idx="263094">
                  <c:v>56.350220822206502</c:v>
                </c:pt>
                <c:pt idx="263095">
                  <c:v>56.350296772337799</c:v>
                </c:pt>
                <c:pt idx="263096">
                  <c:v>56.350372722225998</c:v>
                </c:pt>
                <c:pt idx="263097">
                  <c:v>56.350448671871</c:v>
                </c:pt>
                <c:pt idx="263098">
                  <c:v>56.350524621272903</c:v>
                </c:pt>
                <c:pt idx="263099">
                  <c:v>56.350600570431801</c:v>
                </c:pt>
                <c:pt idx="263100">
                  <c:v>56.350676519347502</c:v>
                </c:pt>
                <c:pt idx="263101">
                  <c:v>56.350752468020197</c:v>
                </c:pt>
                <c:pt idx="263102">
                  <c:v>56.350828416449701</c:v>
                </c:pt>
                <c:pt idx="263103">
                  <c:v>56.350904364636101</c:v>
                </c:pt>
                <c:pt idx="263104">
                  <c:v>56.350980312579402</c:v>
                </c:pt>
                <c:pt idx="263105">
                  <c:v>56.351056260279599</c:v>
                </c:pt>
                <c:pt idx="263106">
                  <c:v>56.351132207736697</c:v>
                </c:pt>
                <c:pt idx="263107">
                  <c:v>56.351208154950697</c:v>
                </c:pt>
                <c:pt idx="263108">
                  <c:v>56.351284101921699</c:v>
                </c:pt>
                <c:pt idx="263109">
                  <c:v>56.351360048649497</c:v>
                </c:pt>
                <c:pt idx="263110">
                  <c:v>56.351435995134203</c:v>
                </c:pt>
                <c:pt idx="263111">
                  <c:v>56.351511941375797</c:v>
                </c:pt>
                <c:pt idx="263112">
                  <c:v>56.351587887374301</c:v>
                </c:pt>
                <c:pt idx="263113">
                  <c:v>56.351663833129699</c:v>
                </c:pt>
                <c:pt idx="263114">
                  <c:v>56.351739778641999</c:v>
                </c:pt>
                <c:pt idx="263115">
                  <c:v>56.351815723911301</c:v>
                </c:pt>
                <c:pt idx="263116">
                  <c:v>56.351891668937398</c:v>
                </c:pt>
                <c:pt idx="263117">
                  <c:v>56.351967613720397</c:v>
                </c:pt>
                <c:pt idx="263118">
                  <c:v>56.352043558260398</c:v>
                </c:pt>
                <c:pt idx="263119">
                  <c:v>56.352119502557201</c:v>
                </c:pt>
                <c:pt idx="263120">
                  <c:v>56.352195446610999</c:v>
                </c:pt>
                <c:pt idx="263121">
                  <c:v>56.352271390421699</c:v>
                </c:pt>
                <c:pt idx="263122">
                  <c:v>56.3523473339893</c:v>
                </c:pt>
                <c:pt idx="263123">
                  <c:v>56.352423277313797</c:v>
                </c:pt>
                <c:pt idx="263124">
                  <c:v>56.352499220395202</c:v>
                </c:pt>
                <c:pt idx="263125">
                  <c:v>56.352575163233503</c:v>
                </c:pt>
                <c:pt idx="263126">
                  <c:v>56.352651105828699</c:v>
                </c:pt>
                <c:pt idx="263127">
                  <c:v>56.352727048180903</c:v>
                </c:pt>
                <c:pt idx="263128">
                  <c:v>56.352802990290002</c:v>
                </c:pt>
                <c:pt idx="263129">
                  <c:v>56.352878932155903</c:v>
                </c:pt>
                <c:pt idx="263130">
                  <c:v>56.352954873778799</c:v>
                </c:pt>
                <c:pt idx="263131">
                  <c:v>56.353030815158696</c:v>
                </c:pt>
                <c:pt idx="263132">
                  <c:v>56.353106756295396</c:v>
                </c:pt>
                <c:pt idx="263133">
                  <c:v>56.353182697188998</c:v>
                </c:pt>
                <c:pt idx="263134">
                  <c:v>56.353258637839602</c:v>
                </c:pt>
                <c:pt idx="263135">
                  <c:v>56.3533345782471</c:v>
                </c:pt>
                <c:pt idx="263136">
                  <c:v>56.353410518411501</c:v>
                </c:pt>
                <c:pt idx="263137">
                  <c:v>56.353486458332902</c:v>
                </c:pt>
                <c:pt idx="263138">
                  <c:v>56.3535623980111</c:v>
                </c:pt>
                <c:pt idx="263139">
                  <c:v>56.353638337446299</c:v>
                </c:pt>
                <c:pt idx="263140">
                  <c:v>56.353714276638399</c:v>
                </c:pt>
                <c:pt idx="263141">
                  <c:v>56.353790215587502</c:v>
                </c:pt>
                <c:pt idx="263142">
                  <c:v>56.353866154293399</c:v>
                </c:pt>
                <c:pt idx="263143">
                  <c:v>56.353942092756299</c:v>
                </c:pt>
                <c:pt idx="263144">
                  <c:v>56.3540180309761</c:v>
                </c:pt>
                <c:pt idx="263145">
                  <c:v>56.354093968952903</c:v>
                </c:pt>
                <c:pt idx="263146">
                  <c:v>56.3541699066866</c:v>
                </c:pt>
                <c:pt idx="263147">
                  <c:v>56.3542458441772</c:v>
                </c:pt>
                <c:pt idx="263148">
                  <c:v>56.354321781424701</c:v>
                </c:pt>
                <c:pt idx="263149">
                  <c:v>56.354397718429198</c:v>
                </c:pt>
                <c:pt idx="263150">
                  <c:v>56.354473655190603</c:v>
                </c:pt>
                <c:pt idx="263151">
                  <c:v>56.354549591708903</c:v>
                </c:pt>
                <c:pt idx="263152">
                  <c:v>56.354625527984197</c:v>
                </c:pt>
                <c:pt idx="263153">
                  <c:v>56.354701464016401</c:v>
                </c:pt>
                <c:pt idx="263154">
                  <c:v>56.354777399805499</c:v>
                </c:pt>
                <c:pt idx="263155">
                  <c:v>56.354853335351599</c:v>
                </c:pt>
                <c:pt idx="263156">
                  <c:v>56.354929270654601</c:v>
                </c:pt>
                <c:pt idx="263157">
                  <c:v>56.355005205714498</c:v>
                </c:pt>
                <c:pt idx="263158">
                  <c:v>56.355081140531396</c:v>
                </c:pt>
                <c:pt idx="263159">
                  <c:v>56.355157075105303</c:v>
                </c:pt>
                <c:pt idx="263160">
                  <c:v>56.355233009435999</c:v>
                </c:pt>
                <c:pt idx="263161">
                  <c:v>56.355308943523703</c:v>
                </c:pt>
                <c:pt idx="263162">
                  <c:v>56.355384877368401</c:v>
                </c:pt>
                <c:pt idx="263163">
                  <c:v>56.355460810970001</c:v>
                </c:pt>
                <c:pt idx="263164">
                  <c:v>56.355536744328496</c:v>
                </c:pt>
                <c:pt idx="263165">
                  <c:v>56.355612677444</c:v>
                </c:pt>
                <c:pt idx="263166">
                  <c:v>56.355688610316399</c:v>
                </c:pt>
                <c:pt idx="263167">
                  <c:v>56.355764542945799</c:v>
                </c:pt>
                <c:pt idx="263168">
                  <c:v>56.355840475332101</c:v>
                </c:pt>
                <c:pt idx="263169">
                  <c:v>56.355916407475398</c:v>
                </c:pt>
                <c:pt idx="263170">
                  <c:v>56.355992339375597</c:v>
                </c:pt>
                <c:pt idx="263171">
                  <c:v>56.356068271032697</c:v>
                </c:pt>
                <c:pt idx="263172">
                  <c:v>56.356144202446799</c:v>
                </c:pt>
                <c:pt idx="263173">
                  <c:v>56.356220133617903</c:v>
                </c:pt>
                <c:pt idx="263174">
                  <c:v>56.356296064545901</c:v>
                </c:pt>
                <c:pt idx="263175">
                  <c:v>56.356371995230901</c:v>
                </c:pt>
                <c:pt idx="263176">
                  <c:v>56.356447925672803</c:v>
                </c:pt>
                <c:pt idx="263177">
                  <c:v>56.3565238558717</c:v>
                </c:pt>
                <c:pt idx="263178">
                  <c:v>56.356599785827498</c:v>
                </c:pt>
                <c:pt idx="263179">
                  <c:v>56.356675715540298</c:v>
                </c:pt>
                <c:pt idx="263180">
                  <c:v>56.35675164501</c:v>
                </c:pt>
                <c:pt idx="263181">
                  <c:v>56.356827574236704</c:v>
                </c:pt>
                <c:pt idx="263182">
                  <c:v>56.356903503220302</c:v>
                </c:pt>
                <c:pt idx="263183">
                  <c:v>56.356979431960902</c:v>
                </c:pt>
                <c:pt idx="263184">
                  <c:v>56.357055360458503</c:v>
                </c:pt>
                <c:pt idx="263185">
                  <c:v>56.357131288712999</c:v>
                </c:pt>
                <c:pt idx="263186">
                  <c:v>56.357207216724497</c:v>
                </c:pt>
                <c:pt idx="263187">
                  <c:v>56.357283144493003</c:v>
                </c:pt>
                <c:pt idx="263188">
                  <c:v>56.357359072018397</c:v>
                </c:pt>
                <c:pt idx="263189">
                  <c:v>56.3574349993007</c:v>
                </c:pt>
                <c:pt idx="263190">
                  <c:v>56.357510926340098</c:v>
                </c:pt>
                <c:pt idx="263191">
                  <c:v>56.357586853136397</c:v>
                </c:pt>
                <c:pt idx="263192">
                  <c:v>56.357662779689598</c:v>
                </c:pt>
                <c:pt idx="263193">
                  <c:v>56.3577387059999</c:v>
                </c:pt>
                <c:pt idx="263194">
                  <c:v>56.357814632067097</c:v>
                </c:pt>
                <c:pt idx="263195">
                  <c:v>56.357890557891203</c:v>
                </c:pt>
                <c:pt idx="263196">
                  <c:v>56.357966483472403</c:v>
                </c:pt>
                <c:pt idx="263197">
                  <c:v>56.358042408810498</c:v>
                </c:pt>
                <c:pt idx="263198">
                  <c:v>56.358118333905502</c:v>
                </c:pt>
                <c:pt idx="263199">
                  <c:v>56.358194258757599</c:v>
                </c:pt>
                <c:pt idx="263200">
                  <c:v>56.358270183366599</c:v>
                </c:pt>
                <c:pt idx="263201">
                  <c:v>56.358346107732601</c:v>
                </c:pt>
                <c:pt idx="263202">
                  <c:v>56.358422031855497</c:v>
                </c:pt>
                <c:pt idx="263203">
                  <c:v>56.358497955735402</c:v>
                </c:pt>
                <c:pt idx="263204">
                  <c:v>56.3585738793724</c:v>
                </c:pt>
                <c:pt idx="263205">
                  <c:v>56.358649802766202</c:v>
                </c:pt>
                <c:pt idx="263206">
                  <c:v>56.358725725917097</c:v>
                </c:pt>
                <c:pt idx="263207">
                  <c:v>56.358801648824901</c:v>
                </c:pt>
                <c:pt idx="263208">
                  <c:v>56.3588775714897</c:v>
                </c:pt>
                <c:pt idx="263209">
                  <c:v>56.3589534939115</c:v>
                </c:pt>
                <c:pt idx="263210">
                  <c:v>56.359029416090301</c:v>
                </c:pt>
                <c:pt idx="263211">
                  <c:v>56.359105338025998</c:v>
                </c:pt>
                <c:pt idx="263212">
                  <c:v>56.359181259718802</c:v>
                </c:pt>
                <c:pt idx="263213">
                  <c:v>56.359257181168502</c:v>
                </c:pt>
                <c:pt idx="263214">
                  <c:v>56.359333102375203</c:v>
                </c:pt>
                <c:pt idx="263215">
                  <c:v>56.359409023338799</c:v>
                </c:pt>
                <c:pt idx="263216">
                  <c:v>56.359484944059503</c:v>
                </c:pt>
                <c:pt idx="263217">
                  <c:v>56.359560864537201</c:v>
                </c:pt>
                <c:pt idx="263218">
                  <c:v>56.359636784771801</c:v>
                </c:pt>
                <c:pt idx="263219">
                  <c:v>56.359712704763403</c:v>
                </c:pt>
                <c:pt idx="263220">
                  <c:v>56.359788624511999</c:v>
                </c:pt>
                <c:pt idx="263221">
                  <c:v>56.359864544017597</c:v>
                </c:pt>
                <c:pt idx="263222">
                  <c:v>56.359940463280203</c:v>
                </c:pt>
                <c:pt idx="263223">
                  <c:v>56.360016382299698</c:v>
                </c:pt>
                <c:pt idx="263224">
                  <c:v>56.3600923010763</c:v>
                </c:pt>
                <c:pt idx="263225">
                  <c:v>56.360168219609797</c:v>
                </c:pt>
                <c:pt idx="263226">
                  <c:v>56.360244137900402</c:v>
                </c:pt>
                <c:pt idx="263227">
                  <c:v>56.360320055947902</c:v>
                </c:pt>
                <c:pt idx="263228">
                  <c:v>56.360395973752397</c:v>
                </c:pt>
                <c:pt idx="263229">
                  <c:v>56.360471891313999</c:v>
                </c:pt>
                <c:pt idx="263230">
                  <c:v>56.360547808632496</c:v>
                </c:pt>
                <c:pt idx="263231">
                  <c:v>56.360623725708002</c:v>
                </c:pt>
                <c:pt idx="263232">
                  <c:v>56.360699642540503</c:v>
                </c:pt>
                <c:pt idx="263233">
                  <c:v>56.360775559129998</c:v>
                </c:pt>
                <c:pt idx="263234">
                  <c:v>56.360851475476501</c:v>
                </c:pt>
                <c:pt idx="263235">
                  <c:v>56.360927391579999</c:v>
                </c:pt>
                <c:pt idx="263236">
                  <c:v>56.361003307440498</c:v>
                </c:pt>
                <c:pt idx="263237">
                  <c:v>56.361079223057999</c:v>
                </c:pt>
                <c:pt idx="263238">
                  <c:v>56.361155138432501</c:v>
                </c:pt>
                <c:pt idx="263239">
                  <c:v>56.361231053563998</c:v>
                </c:pt>
                <c:pt idx="263240">
                  <c:v>56.361306968452503</c:v>
                </c:pt>
                <c:pt idx="263241">
                  <c:v>56.361382883098003</c:v>
                </c:pt>
                <c:pt idx="263242">
                  <c:v>56.361458797500497</c:v>
                </c:pt>
                <c:pt idx="263243">
                  <c:v>56.361534711659999</c:v>
                </c:pt>
                <c:pt idx="263244">
                  <c:v>56.361610625576503</c:v>
                </c:pt>
                <c:pt idx="263245">
                  <c:v>56.361686539250101</c:v>
                </c:pt>
                <c:pt idx="263246">
                  <c:v>56.361762452680601</c:v>
                </c:pt>
                <c:pt idx="263247">
                  <c:v>56.361838365868103</c:v>
                </c:pt>
                <c:pt idx="263248">
                  <c:v>56.361914278812698</c:v>
                </c:pt>
                <c:pt idx="263249">
                  <c:v>56.361990191514202</c:v>
                </c:pt>
                <c:pt idx="263250">
                  <c:v>56.362066103972801</c:v>
                </c:pt>
                <c:pt idx="263251">
                  <c:v>56.3621420161884</c:v>
                </c:pt>
                <c:pt idx="263252">
                  <c:v>56.362217928161002</c:v>
                </c:pt>
                <c:pt idx="263253">
                  <c:v>56.362293839890597</c:v>
                </c:pt>
                <c:pt idx="263254">
                  <c:v>56.362369751377202</c:v>
                </c:pt>
                <c:pt idx="263255">
                  <c:v>56.3624456626208</c:v>
                </c:pt>
                <c:pt idx="263256">
                  <c:v>56.3625215736215</c:v>
                </c:pt>
                <c:pt idx="263257">
                  <c:v>56.362597484379201</c:v>
                </c:pt>
                <c:pt idx="263258">
                  <c:v>56.362673394893797</c:v>
                </c:pt>
                <c:pt idx="263259">
                  <c:v>56.362749305165501</c:v>
                </c:pt>
                <c:pt idx="263260">
                  <c:v>56.362825215194199</c:v>
                </c:pt>
                <c:pt idx="263261">
                  <c:v>56.362901124979999</c:v>
                </c:pt>
                <c:pt idx="263262">
                  <c:v>56.3629770345227</c:v>
                </c:pt>
                <c:pt idx="263263">
                  <c:v>56.363052943822503</c:v>
                </c:pt>
                <c:pt idx="263264">
                  <c:v>56.363128852879299</c:v>
                </c:pt>
                <c:pt idx="263265">
                  <c:v>56.363204761693098</c:v>
                </c:pt>
                <c:pt idx="263266">
                  <c:v>56.363280670263997</c:v>
                </c:pt>
                <c:pt idx="263267">
                  <c:v>56.363356578591798</c:v>
                </c:pt>
                <c:pt idx="263268">
                  <c:v>56.3634324866767</c:v>
                </c:pt>
                <c:pt idx="263269">
                  <c:v>56.363508394518597</c:v>
                </c:pt>
                <c:pt idx="263270">
                  <c:v>56.363584302117502</c:v>
                </c:pt>
                <c:pt idx="263271">
                  <c:v>56.363660209473501</c:v>
                </c:pt>
                <c:pt idx="263272">
                  <c:v>56.363736116586502</c:v>
                </c:pt>
                <c:pt idx="263273">
                  <c:v>56.363812023456497</c:v>
                </c:pt>
                <c:pt idx="263274">
                  <c:v>56.3638879300836</c:v>
                </c:pt>
                <c:pt idx="263275">
                  <c:v>56.363963836467697</c:v>
                </c:pt>
                <c:pt idx="263276">
                  <c:v>56.364039742608803</c:v>
                </c:pt>
                <c:pt idx="263277">
                  <c:v>56.364115648506903</c:v>
                </c:pt>
                <c:pt idx="263278">
                  <c:v>56.364191554162097</c:v>
                </c:pt>
                <c:pt idx="263279">
                  <c:v>56.3642674595743</c:v>
                </c:pt>
                <c:pt idx="263280">
                  <c:v>56.364343364743497</c:v>
                </c:pt>
                <c:pt idx="263281">
                  <c:v>56.364419269669803</c:v>
                </c:pt>
                <c:pt idx="263282">
                  <c:v>56.364495174353102</c:v>
                </c:pt>
                <c:pt idx="263283">
                  <c:v>56.364571078793396</c:v>
                </c:pt>
                <c:pt idx="263284">
                  <c:v>56.364646982990799</c:v>
                </c:pt>
                <c:pt idx="263285">
                  <c:v>56.364722886945202</c:v>
                </c:pt>
                <c:pt idx="263286">
                  <c:v>56.3647987906567</c:v>
                </c:pt>
                <c:pt idx="263287">
                  <c:v>56.364874694125199</c:v>
                </c:pt>
                <c:pt idx="263288">
                  <c:v>56.364950597350699</c:v>
                </c:pt>
                <c:pt idx="263289">
                  <c:v>56.3650265003333</c:v>
                </c:pt>
                <c:pt idx="263290">
                  <c:v>56.365102403072903</c:v>
                </c:pt>
                <c:pt idx="263291">
                  <c:v>56.3651783055696</c:v>
                </c:pt>
                <c:pt idx="263292">
                  <c:v>56.365254207823298</c:v>
                </c:pt>
                <c:pt idx="263293">
                  <c:v>56.365330109833998</c:v>
                </c:pt>
                <c:pt idx="263294">
                  <c:v>56.365406011601799</c:v>
                </c:pt>
                <c:pt idx="263295">
                  <c:v>56.365481913126601</c:v>
                </c:pt>
                <c:pt idx="263296">
                  <c:v>56.365557814408497</c:v>
                </c:pt>
                <c:pt idx="263297">
                  <c:v>56.365633715447402</c:v>
                </c:pt>
                <c:pt idx="263298">
                  <c:v>56.3657096162434</c:v>
                </c:pt>
                <c:pt idx="263299">
                  <c:v>56.3657855167964</c:v>
                </c:pt>
                <c:pt idx="263300">
                  <c:v>56.365861417106501</c:v>
                </c:pt>
                <c:pt idx="263301">
                  <c:v>56.365937317173596</c:v>
                </c:pt>
                <c:pt idx="263302">
                  <c:v>56.3660132169978</c:v>
                </c:pt>
                <c:pt idx="263303">
                  <c:v>56.366089116578998</c:v>
                </c:pt>
                <c:pt idx="263304">
                  <c:v>56.366165015917304</c:v>
                </c:pt>
                <c:pt idx="263305">
                  <c:v>56.366240915012597</c:v>
                </c:pt>
                <c:pt idx="263306">
                  <c:v>56.366316813864998</c:v>
                </c:pt>
                <c:pt idx="263307">
                  <c:v>56.366392712474401</c:v>
                </c:pt>
                <c:pt idx="263308">
                  <c:v>56.366468610840897</c:v>
                </c:pt>
                <c:pt idx="263309">
                  <c:v>56.366544508964502</c:v>
                </c:pt>
                <c:pt idx="263310">
                  <c:v>56.366620406845101</c:v>
                </c:pt>
                <c:pt idx="263311">
                  <c:v>56.366696304482801</c:v>
                </c:pt>
                <c:pt idx="263312">
                  <c:v>56.366772201877502</c:v>
                </c:pt>
                <c:pt idx="263313">
                  <c:v>56.366848099029298</c:v>
                </c:pt>
                <c:pt idx="263314">
                  <c:v>56.366923995938102</c:v>
                </c:pt>
                <c:pt idx="263315">
                  <c:v>56.366999892603999</c:v>
                </c:pt>
                <c:pt idx="263316">
                  <c:v>56.367075789026998</c:v>
                </c:pt>
                <c:pt idx="263317">
                  <c:v>56.367151685206998</c:v>
                </c:pt>
                <c:pt idx="263318">
                  <c:v>56.3672275811441</c:v>
                </c:pt>
                <c:pt idx="263319">
                  <c:v>56.367303476838202</c:v>
                </c:pt>
                <c:pt idx="263320">
                  <c:v>56.367379372289399</c:v>
                </c:pt>
                <c:pt idx="263321">
                  <c:v>56.367455267497697</c:v>
                </c:pt>
                <c:pt idx="263322">
                  <c:v>56.367531162463102</c:v>
                </c:pt>
                <c:pt idx="263323">
                  <c:v>56.367607057185502</c:v>
                </c:pt>
                <c:pt idx="263324">
                  <c:v>56.367682951665003</c:v>
                </c:pt>
                <c:pt idx="263325">
                  <c:v>56.367758845901498</c:v>
                </c:pt>
                <c:pt idx="263326">
                  <c:v>56.367834739895102</c:v>
                </c:pt>
                <c:pt idx="263327">
                  <c:v>56.367910633645799</c:v>
                </c:pt>
                <c:pt idx="263328">
                  <c:v>56.367986527153597</c:v>
                </c:pt>
                <c:pt idx="263329">
                  <c:v>56.368062420418397</c:v>
                </c:pt>
                <c:pt idx="263330">
                  <c:v>56.368138313440298</c:v>
                </c:pt>
                <c:pt idx="263331">
                  <c:v>56.368214206219299</c:v>
                </c:pt>
                <c:pt idx="263332">
                  <c:v>56.368290098755402</c:v>
                </c:pt>
                <c:pt idx="263333">
                  <c:v>56.368365991048499</c:v>
                </c:pt>
                <c:pt idx="263334">
                  <c:v>56.368441883098697</c:v>
                </c:pt>
                <c:pt idx="263335">
                  <c:v>56.368517774906003</c:v>
                </c:pt>
                <c:pt idx="263336">
                  <c:v>56.368593666470296</c:v>
                </c:pt>
                <c:pt idx="263337">
                  <c:v>56.368669557791797</c:v>
                </c:pt>
                <c:pt idx="263338">
                  <c:v>56.3687454488703</c:v>
                </c:pt>
                <c:pt idx="263339">
                  <c:v>56.368821339705903</c:v>
                </c:pt>
                <c:pt idx="263340">
                  <c:v>56.3688972302986</c:v>
                </c:pt>
                <c:pt idx="263341">
                  <c:v>56.368973120648299</c:v>
                </c:pt>
                <c:pt idx="263342">
                  <c:v>56.369049010755099</c:v>
                </c:pt>
                <c:pt idx="263343">
                  <c:v>56.369124900619099</c:v>
                </c:pt>
                <c:pt idx="263344">
                  <c:v>56.3692007902401</c:v>
                </c:pt>
                <c:pt idx="263345">
                  <c:v>56.369276679618103</c:v>
                </c:pt>
                <c:pt idx="263346">
                  <c:v>56.3693525687533</c:v>
                </c:pt>
                <c:pt idx="263347">
                  <c:v>56.369428457645597</c:v>
                </c:pt>
                <c:pt idx="263348">
                  <c:v>56.369504346294903</c:v>
                </c:pt>
                <c:pt idx="263349">
                  <c:v>56.369580234701303</c:v>
                </c:pt>
                <c:pt idx="263350">
                  <c:v>56.369656122864903</c:v>
                </c:pt>
                <c:pt idx="263351">
                  <c:v>56.369732010785498</c:v>
                </c:pt>
                <c:pt idx="263352">
                  <c:v>56.369807898463201</c:v>
                </c:pt>
                <c:pt idx="263353">
                  <c:v>56.369883785897997</c:v>
                </c:pt>
                <c:pt idx="263354">
                  <c:v>56.369959673089802</c:v>
                </c:pt>
                <c:pt idx="263355">
                  <c:v>56.370035560038801</c:v>
                </c:pt>
                <c:pt idx="263356">
                  <c:v>56.3701114467449</c:v>
                </c:pt>
                <c:pt idx="263357">
                  <c:v>56.370187333208001</c:v>
                </c:pt>
                <c:pt idx="263358">
                  <c:v>56.370263219428303</c:v>
                </c:pt>
                <c:pt idx="263359">
                  <c:v>56.370339105405598</c:v>
                </c:pt>
                <c:pt idx="263360">
                  <c:v>56.370414991140102</c:v>
                </c:pt>
                <c:pt idx="263361">
                  <c:v>56.3704908766316</c:v>
                </c:pt>
                <c:pt idx="263362">
                  <c:v>56.370566761880198</c:v>
                </c:pt>
                <c:pt idx="263363">
                  <c:v>56.370642646885997</c:v>
                </c:pt>
                <c:pt idx="263364">
                  <c:v>56.370718531648798</c:v>
                </c:pt>
                <c:pt idx="263365">
                  <c:v>56.3707944161687</c:v>
                </c:pt>
                <c:pt idx="263366">
                  <c:v>56.370870300445702</c:v>
                </c:pt>
                <c:pt idx="263367">
                  <c:v>56.370946184479898</c:v>
                </c:pt>
                <c:pt idx="263368">
                  <c:v>56.371022068271103</c:v>
                </c:pt>
                <c:pt idx="263369">
                  <c:v>56.371097951819401</c:v>
                </c:pt>
                <c:pt idx="263370">
                  <c:v>56.3711738351249</c:v>
                </c:pt>
                <c:pt idx="263371">
                  <c:v>56.3712497181874</c:v>
                </c:pt>
                <c:pt idx="263372">
                  <c:v>56.371325601007101</c:v>
                </c:pt>
                <c:pt idx="263373">
                  <c:v>56.371401483583803</c:v>
                </c:pt>
                <c:pt idx="263374">
                  <c:v>56.371477365917698</c:v>
                </c:pt>
                <c:pt idx="263375">
                  <c:v>56.371553248008702</c:v>
                </c:pt>
                <c:pt idx="263376">
                  <c:v>56.3716291298568</c:v>
                </c:pt>
                <c:pt idx="263377">
                  <c:v>56.371705011461898</c:v>
                </c:pt>
                <c:pt idx="263378">
                  <c:v>56.371780892824198</c:v>
                </c:pt>
                <c:pt idx="263379">
                  <c:v>56.371856773943698</c:v>
                </c:pt>
                <c:pt idx="263380">
                  <c:v>56.371932654820199</c:v>
                </c:pt>
                <c:pt idx="263381">
                  <c:v>56.372008535453801</c:v>
                </c:pt>
                <c:pt idx="263382">
                  <c:v>56.372084415844498</c:v>
                </c:pt>
                <c:pt idx="263383">
                  <c:v>56.372160295992401</c:v>
                </c:pt>
                <c:pt idx="263384">
                  <c:v>56.372236175897399</c:v>
                </c:pt>
                <c:pt idx="263385">
                  <c:v>56.372312055559497</c:v>
                </c:pt>
                <c:pt idx="263386">
                  <c:v>56.372387934978697</c:v>
                </c:pt>
                <c:pt idx="263387">
                  <c:v>56.372463814154997</c:v>
                </c:pt>
                <c:pt idx="263388">
                  <c:v>56.372539693088399</c:v>
                </c:pt>
                <c:pt idx="263389">
                  <c:v>56.372615571779001</c:v>
                </c:pt>
                <c:pt idx="263390">
                  <c:v>56.372691450226696</c:v>
                </c:pt>
                <c:pt idx="263391">
                  <c:v>56.372767328431401</c:v>
                </c:pt>
                <c:pt idx="263392">
                  <c:v>56.372843206393398</c:v>
                </c:pt>
                <c:pt idx="263393">
                  <c:v>56.372919084112397</c:v>
                </c:pt>
                <c:pt idx="263394">
                  <c:v>56.372994961588503</c:v>
                </c:pt>
                <c:pt idx="263395">
                  <c:v>56.373070838821803</c:v>
                </c:pt>
                <c:pt idx="263396">
                  <c:v>56.373146715812197</c:v>
                </c:pt>
                <c:pt idx="263397">
                  <c:v>56.373222592559799</c:v>
                </c:pt>
                <c:pt idx="263398">
                  <c:v>56.373298469064402</c:v>
                </c:pt>
                <c:pt idx="263399">
                  <c:v>56.373374345326198</c:v>
                </c:pt>
                <c:pt idx="263400">
                  <c:v>56.373450221345102</c:v>
                </c:pt>
                <c:pt idx="263401">
                  <c:v>56.373526097121101</c:v>
                </c:pt>
                <c:pt idx="263402">
                  <c:v>56.373601972654299</c:v>
                </c:pt>
                <c:pt idx="263403">
                  <c:v>56.373677847944599</c:v>
                </c:pt>
                <c:pt idx="263404">
                  <c:v>56.373753722991999</c:v>
                </c:pt>
                <c:pt idx="263405">
                  <c:v>56.3738295977966</c:v>
                </c:pt>
                <c:pt idx="263406">
                  <c:v>56.373905472358302</c:v>
                </c:pt>
                <c:pt idx="263407">
                  <c:v>56.373981346677098</c:v>
                </c:pt>
                <c:pt idx="263408">
                  <c:v>56.374057220753002</c:v>
                </c:pt>
                <c:pt idx="263409">
                  <c:v>56.374133094586099</c:v>
                </c:pt>
                <c:pt idx="263410">
                  <c:v>56.374208968176298</c:v>
                </c:pt>
                <c:pt idx="263411">
                  <c:v>56.374284841523703</c:v>
                </c:pt>
                <c:pt idx="263412">
                  <c:v>56.374360714628203</c:v>
                </c:pt>
                <c:pt idx="263413">
                  <c:v>56.374436587489797</c:v>
                </c:pt>
                <c:pt idx="263414">
                  <c:v>56.374512460108598</c:v>
                </c:pt>
                <c:pt idx="263415">
                  <c:v>56.3745883324845</c:v>
                </c:pt>
                <c:pt idx="263416">
                  <c:v>56.374664204617503</c:v>
                </c:pt>
                <c:pt idx="263417">
                  <c:v>56.374740076507699</c:v>
                </c:pt>
                <c:pt idx="263418">
                  <c:v>56.374815948155003</c:v>
                </c:pt>
                <c:pt idx="263419">
                  <c:v>56.374891819559501</c:v>
                </c:pt>
                <c:pt idx="263420">
                  <c:v>56.3749676907211</c:v>
                </c:pt>
                <c:pt idx="263421">
                  <c:v>56.375043561639799</c:v>
                </c:pt>
                <c:pt idx="263422">
                  <c:v>56.375119432315699</c:v>
                </c:pt>
                <c:pt idx="263423">
                  <c:v>56.3751953027488</c:v>
                </c:pt>
                <c:pt idx="263424">
                  <c:v>56.375271172939001</c:v>
                </c:pt>
                <c:pt idx="263425">
                  <c:v>56.375347042886297</c:v>
                </c:pt>
                <c:pt idx="263426">
                  <c:v>56.3754229125908</c:v>
                </c:pt>
                <c:pt idx="263427">
                  <c:v>56.375498782052397</c:v>
                </c:pt>
                <c:pt idx="263428">
                  <c:v>56.375574651271201</c:v>
                </c:pt>
                <c:pt idx="263429">
                  <c:v>56.375650520247099</c:v>
                </c:pt>
                <c:pt idx="263430">
                  <c:v>56.375726388980198</c:v>
                </c:pt>
                <c:pt idx="263431">
                  <c:v>56.375802257470397</c:v>
                </c:pt>
                <c:pt idx="263432">
                  <c:v>56.375878125717797</c:v>
                </c:pt>
                <c:pt idx="263433">
                  <c:v>56.375953993722298</c:v>
                </c:pt>
                <c:pt idx="263434">
                  <c:v>56.376029861484</c:v>
                </c:pt>
                <c:pt idx="263435">
                  <c:v>56.376105729002802</c:v>
                </c:pt>
                <c:pt idx="263436">
                  <c:v>56.376181596278798</c:v>
                </c:pt>
                <c:pt idx="263437">
                  <c:v>56.376257463312001</c:v>
                </c:pt>
                <c:pt idx="263438">
                  <c:v>56.376333330102298</c:v>
                </c:pt>
                <c:pt idx="263439">
                  <c:v>56.376409196649703</c:v>
                </c:pt>
                <c:pt idx="263440">
                  <c:v>56.376485062954302</c:v>
                </c:pt>
                <c:pt idx="263441">
                  <c:v>56.376560929016101</c:v>
                </c:pt>
                <c:pt idx="263442">
                  <c:v>56.3766367948351</c:v>
                </c:pt>
                <c:pt idx="263443">
                  <c:v>56.376712660411101</c:v>
                </c:pt>
                <c:pt idx="263444">
                  <c:v>56.376788525744402</c:v>
                </c:pt>
                <c:pt idx="263445">
                  <c:v>56.376864390834797</c:v>
                </c:pt>
                <c:pt idx="263446">
                  <c:v>56.376940255682399</c:v>
                </c:pt>
                <c:pt idx="263447">
                  <c:v>56.377016120287202</c:v>
                </c:pt>
                <c:pt idx="263448">
                  <c:v>56.377091984649098</c:v>
                </c:pt>
                <c:pt idx="263449">
                  <c:v>56.377167848768103</c:v>
                </c:pt>
                <c:pt idx="263450">
                  <c:v>56.3772437126444</c:v>
                </c:pt>
                <c:pt idx="263451">
                  <c:v>56.377319576277799</c:v>
                </c:pt>
                <c:pt idx="263452">
                  <c:v>56.377395439668398</c:v>
                </c:pt>
                <c:pt idx="263453">
                  <c:v>56.377471302816097</c:v>
                </c:pt>
                <c:pt idx="263454">
                  <c:v>56.377547165720998</c:v>
                </c:pt>
                <c:pt idx="263455">
                  <c:v>56.377623028383098</c:v>
                </c:pt>
                <c:pt idx="263456">
                  <c:v>56.377698890802399</c:v>
                </c:pt>
                <c:pt idx="263457">
                  <c:v>56.377774752978802</c:v>
                </c:pt>
                <c:pt idx="263458">
                  <c:v>56.377850614912397</c:v>
                </c:pt>
                <c:pt idx="263459">
                  <c:v>56.377926476603101</c:v>
                </c:pt>
                <c:pt idx="263460">
                  <c:v>56.378002338051097</c:v>
                </c:pt>
                <c:pt idx="263461">
                  <c:v>56.378078199256201</c:v>
                </c:pt>
                <c:pt idx="263462">
                  <c:v>56.378154060218499</c:v>
                </c:pt>
                <c:pt idx="263463">
                  <c:v>56.378229920937997</c:v>
                </c:pt>
                <c:pt idx="263464">
                  <c:v>56.378305781414603</c:v>
                </c:pt>
                <c:pt idx="263465">
                  <c:v>56.378381641648403</c:v>
                </c:pt>
                <c:pt idx="263466">
                  <c:v>56.378457501639403</c:v>
                </c:pt>
                <c:pt idx="263467">
                  <c:v>56.378533361387603</c:v>
                </c:pt>
                <c:pt idx="263468">
                  <c:v>56.378609220892898</c:v>
                </c:pt>
                <c:pt idx="263469">
                  <c:v>56.378685080155499</c:v>
                </c:pt>
                <c:pt idx="263470">
                  <c:v>56.378760939175201</c:v>
                </c:pt>
                <c:pt idx="263471">
                  <c:v>56.378836797952097</c:v>
                </c:pt>
                <c:pt idx="263472">
                  <c:v>56.3789126564862</c:v>
                </c:pt>
                <c:pt idx="263473">
                  <c:v>56.378988514777497</c:v>
                </c:pt>
                <c:pt idx="263474">
                  <c:v>56.379064372825901</c:v>
                </c:pt>
                <c:pt idx="263475">
                  <c:v>56.379140230631499</c:v>
                </c:pt>
                <c:pt idx="263476">
                  <c:v>56.379216088194397</c:v>
                </c:pt>
                <c:pt idx="263477">
                  <c:v>56.379291945514403</c:v>
                </c:pt>
                <c:pt idx="263478">
                  <c:v>56.379367802591602</c:v>
                </c:pt>
                <c:pt idx="263479">
                  <c:v>56.379443659425903</c:v>
                </c:pt>
                <c:pt idx="263480">
                  <c:v>56.379519516017503</c:v>
                </c:pt>
                <c:pt idx="263481">
                  <c:v>56.379595372366303</c:v>
                </c:pt>
                <c:pt idx="263482">
                  <c:v>56.379671228472198</c:v>
                </c:pt>
                <c:pt idx="263483">
                  <c:v>56.379747084335399</c:v>
                </c:pt>
                <c:pt idx="263484">
                  <c:v>56.379822939955702</c:v>
                </c:pt>
                <c:pt idx="263485">
                  <c:v>56.379898795333297</c:v>
                </c:pt>
                <c:pt idx="263486">
                  <c:v>56.379974650468</c:v>
                </c:pt>
                <c:pt idx="263487">
                  <c:v>56.380050505359897</c:v>
                </c:pt>
                <c:pt idx="263488">
                  <c:v>56.380126360009001</c:v>
                </c:pt>
                <c:pt idx="263489">
                  <c:v>56.380202214415299</c:v>
                </c:pt>
                <c:pt idx="263490">
                  <c:v>56.380278068578797</c:v>
                </c:pt>
                <c:pt idx="263491">
                  <c:v>56.380353922499502</c:v>
                </c:pt>
                <c:pt idx="263492">
                  <c:v>56.380429776177401</c:v>
                </c:pt>
                <c:pt idx="263493">
                  <c:v>56.3805056296125</c:v>
                </c:pt>
                <c:pt idx="263494">
                  <c:v>56.3805814828048</c:v>
                </c:pt>
                <c:pt idx="263495">
                  <c:v>56.3806573357543</c:v>
                </c:pt>
                <c:pt idx="263496">
                  <c:v>56.380733188461001</c:v>
                </c:pt>
                <c:pt idx="263497">
                  <c:v>56.380809040924902</c:v>
                </c:pt>
                <c:pt idx="263498">
                  <c:v>56.380884893146103</c:v>
                </c:pt>
                <c:pt idx="263499">
                  <c:v>56.380960745124398</c:v>
                </c:pt>
                <c:pt idx="263500">
                  <c:v>56.3810365968599</c:v>
                </c:pt>
                <c:pt idx="263501">
                  <c:v>56.381112448352603</c:v>
                </c:pt>
                <c:pt idx="263502">
                  <c:v>56.381188299602499</c:v>
                </c:pt>
                <c:pt idx="263503">
                  <c:v>56.381264150609702</c:v>
                </c:pt>
                <c:pt idx="263504">
                  <c:v>56.381340001373999</c:v>
                </c:pt>
                <c:pt idx="263505">
                  <c:v>56.381415851895603</c:v>
                </c:pt>
                <c:pt idx="263506">
                  <c:v>56.381491702174301</c:v>
                </c:pt>
                <c:pt idx="263507">
                  <c:v>56.381567552210299</c:v>
                </c:pt>
                <c:pt idx="263508">
                  <c:v>56.381643402003498</c:v>
                </c:pt>
                <c:pt idx="263509">
                  <c:v>56.381719251553903</c:v>
                </c:pt>
                <c:pt idx="263510">
                  <c:v>56.381795100861503</c:v>
                </c:pt>
                <c:pt idx="263511">
                  <c:v>56.381870949926302</c:v>
                </c:pt>
                <c:pt idx="263512">
                  <c:v>56.381946798748302</c:v>
                </c:pt>
                <c:pt idx="263513">
                  <c:v>56.382022647327602</c:v>
                </c:pt>
                <c:pt idx="263514">
                  <c:v>56.382098495664003</c:v>
                </c:pt>
                <c:pt idx="263515">
                  <c:v>56.382174343757697</c:v>
                </c:pt>
                <c:pt idx="263516">
                  <c:v>56.382250191608598</c:v>
                </c:pt>
                <c:pt idx="263517">
                  <c:v>56.3823260392167</c:v>
                </c:pt>
                <c:pt idx="263518">
                  <c:v>56.382401886582102</c:v>
                </c:pt>
                <c:pt idx="263519">
                  <c:v>56.382477733704597</c:v>
                </c:pt>
                <c:pt idx="263520">
                  <c:v>56.3825535805844</c:v>
                </c:pt>
                <c:pt idx="263521">
                  <c:v>56.382629427221403</c:v>
                </c:pt>
                <c:pt idx="263522">
                  <c:v>56.382705273615599</c:v>
                </c:pt>
                <c:pt idx="263523">
                  <c:v>56.382781119767003</c:v>
                </c:pt>
                <c:pt idx="263524">
                  <c:v>56.3828569656757</c:v>
                </c:pt>
                <c:pt idx="263525">
                  <c:v>56.382932811341597</c:v>
                </c:pt>
                <c:pt idx="263526">
                  <c:v>56.383008656764702</c:v>
                </c:pt>
                <c:pt idx="263527">
                  <c:v>56.383084501945</c:v>
                </c:pt>
                <c:pt idx="263528">
                  <c:v>56.383160346882597</c:v>
                </c:pt>
                <c:pt idx="263529">
                  <c:v>56.383236191577403</c:v>
                </c:pt>
                <c:pt idx="263530">
                  <c:v>56.383312036029402</c:v>
                </c:pt>
                <c:pt idx="263531">
                  <c:v>56.383387880238601</c:v>
                </c:pt>
                <c:pt idx="263532">
                  <c:v>56.3834637242051</c:v>
                </c:pt>
                <c:pt idx="263533">
                  <c:v>56.3835395679288</c:v>
                </c:pt>
                <c:pt idx="263534">
                  <c:v>56.383615411409799</c:v>
                </c:pt>
                <c:pt idx="263535">
                  <c:v>56.3836912546479</c:v>
                </c:pt>
                <c:pt idx="263536">
                  <c:v>56.3837670976433</c:v>
                </c:pt>
                <c:pt idx="263537">
                  <c:v>56.383842940396001</c:v>
                </c:pt>
                <c:pt idx="263538">
                  <c:v>56.383918782905802</c:v>
                </c:pt>
                <c:pt idx="263539">
                  <c:v>56.383994625172903</c:v>
                </c:pt>
                <c:pt idx="263540">
                  <c:v>56.384070467197297</c:v>
                </c:pt>
                <c:pt idx="263541">
                  <c:v>56.384146308978799</c:v>
                </c:pt>
                <c:pt idx="263542">
                  <c:v>56.384222150517601</c:v>
                </c:pt>
                <c:pt idx="263543">
                  <c:v>56.384297991813703</c:v>
                </c:pt>
                <c:pt idx="263544">
                  <c:v>56.384373832866999</c:v>
                </c:pt>
                <c:pt idx="263545">
                  <c:v>56.384449673677501</c:v>
                </c:pt>
                <c:pt idx="263546">
                  <c:v>56.384525514245297</c:v>
                </c:pt>
                <c:pt idx="263547">
                  <c:v>56.3846013545703</c:v>
                </c:pt>
                <c:pt idx="263548">
                  <c:v>56.384677194652497</c:v>
                </c:pt>
                <c:pt idx="263549">
                  <c:v>56.384753034492</c:v>
                </c:pt>
                <c:pt idx="263550">
                  <c:v>56.384828874088797</c:v>
                </c:pt>
                <c:pt idx="263551">
                  <c:v>56.384904713442801</c:v>
                </c:pt>
                <c:pt idx="263552">
                  <c:v>56.384980552553998</c:v>
                </c:pt>
                <c:pt idx="263553">
                  <c:v>56.385056391422502</c:v>
                </c:pt>
                <c:pt idx="263554">
                  <c:v>56.3851322300482</c:v>
                </c:pt>
                <c:pt idx="263555">
                  <c:v>56.385208068431098</c:v>
                </c:pt>
                <c:pt idx="263556">
                  <c:v>56.385283906571402</c:v>
                </c:pt>
                <c:pt idx="263557">
                  <c:v>56.385359744468801</c:v>
                </c:pt>
                <c:pt idx="263558">
                  <c:v>56.385435582123499</c:v>
                </c:pt>
                <c:pt idx="263559">
                  <c:v>56.385511419535497</c:v>
                </c:pt>
                <c:pt idx="263560">
                  <c:v>56.385587256704703</c:v>
                </c:pt>
                <c:pt idx="263561">
                  <c:v>56.385663093631202</c:v>
                </c:pt>
                <c:pt idx="263562">
                  <c:v>56.385738930314901</c:v>
                </c:pt>
                <c:pt idx="263563">
                  <c:v>56.3858147667559</c:v>
                </c:pt>
                <c:pt idx="263564">
                  <c:v>56.385890602954099</c:v>
                </c:pt>
                <c:pt idx="263565">
                  <c:v>56.385966438909598</c:v>
                </c:pt>
                <c:pt idx="263566">
                  <c:v>56.386042274622298</c:v>
                </c:pt>
                <c:pt idx="263567">
                  <c:v>56.386118110092298</c:v>
                </c:pt>
                <c:pt idx="263568">
                  <c:v>56.386193945319597</c:v>
                </c:pt>
                <c:pt idx="263569">
                  <c:v>56.386269780304097</c:v>
                </c:pt>
                <c:pt idx="263570">
                  <c:v>56.386345615045798</c:v>
                </c:pt>
                <c:pt idx="263571">
                  <c:v>56.386421449544898</c:v>
                </c:pt>
                <c:pt idx="263572">
                  <c:v>56.386497283801198</c:v>
                </c:pt>
                <c:pt idx="263573">
                  <c:v>56.386573117814699</c:v>
                </c:pt>
                <c:pt idx="263574">
                  <c:v>56.386648951585499</c:v>
                </c:pt>
                <c:pt idx="263575">
                  <c:v>56.3867247851136</c:v>
                </c:pt>
                <c:pt idx="263576">
                  <c:v>56.386800618398901</c:v>
                </c:pt>
                <c:pt idx="263577">
                  <c:v>56.386876451441502</c:v>
                </c:pt>
                <c:pt idx="263578">
                  <c:v>56.386952284241403</c:v>
                </c:pt>
                <c:pt idx="263579">
                  <c:v>56.387028116798497</c:v>
                </c:pt>
                <c:pt idx="263580">
                  <c:v>56.387103949112898</c:v>
                </c:pt>
                <c:pt idx="263581">
                  <c:v>56.387179781184599</c:v>
                </c:pt>
                <c:pt idx="263582">
                  <c:v>56.387255613013501</c:v>
                </c:pt>
                <c:pt idx="263583">
                  <c:v>56.387331444599802</c:v>
                </c:pt>
                <c:pt idx="263584">
                  <c:v>56.387407275943197</c:v>
                </c:pt>
                <c:pt idx="263585">
                  <c:v>56.387483107043998</c:v>
                </c:pt>
                <c:pt idx="263586">
                  <c:v>56.387558937902</c:v>
                </c:pt>
                <c:pt idx="263587">
                  <c:v>56.387634768517302</c:v>
                </c:pt>
                <c:pt idx="263588">
                  <c:v>56.387710598889797</c:v>
                </c:pt>
                <c:pt idx="263589">
                  <c:v>56.387786429019698</c:v>
                </c:pt>
                <c:pt idx="263590">
                  <c:v>56.3878622589068</c:v>
                </c:pt>
                <c:pt idx="263591">
                  <c:v>56.387938088551202</c:v>
                </c:pt>
                <c:pt idx="263592">
                  <c:v>56.388013917952797</c:v>
                </c:pt>
                <c:pt idx="263593">
                  <c:v>56.388089747111799</c:v>
                </c:pt>
                <c:pt idx="263594">
                  <c:v>56.388165576028001</c:v>
                </c:pt>
                <c:pt idx="263595">
                  <c:v>56.388241404701503</c:v>
                </c:pt>
                <c:pt idx="263596">
                  <c:v>56.388317233132298</c:v>
                </c:pt>
                <c:pt idx="263597">
                  <c:v>56.388393061320301</c:v>
                </c:pt>
                <c:pt idx="263598">
                  <c:v>56.388468889265702</c:v>
                </c:pt>
                <c:pt idx="263599">
                  <c:v>56.388544716968298</c:v>
                </c:pt>
                <c:pt idx="263600">
                  <c:v>56.3886205444282</c:v>
                </c:pt>
                <c:pt idx="263601">
                  <c:v>56.388696371645402</c:v>
                </c:pt>
                <c:pt idx="263602">
                  <c:v>56.388772198619797</c:v>
                </c:pt>
                <c:pt idx="263603">
                  <c:v>56.388848025351599</c:v>
                </c:pt>
                <c:pt idx="263604">
                  <c:v>56.388923851840602</c:v>
                </c:pt>
                <c:pt idx="263605">
                  <c:v>56.388999678086897</c:v>
                </c:pt>
                <c:pt idx="263606">
                  <c:v>56.389075504090499</c:v>
                </c:pt>
                <c:pt idx="263607">
                  <c:v>56.389151329851401</c:v>
                </c:pt>
                <c:pt idx="263608">
                  <c:v>56.389227155369603</c:v>
                </c:pt>
                <c:pt idx="263609">
                  <c:v>56.389302980645098</c:v>
                </c:pt>
                <c:pt idx="263610">
                  <c:v>56.3893788056779</c:v>
                </c:pt>
                <c:pt idx="263611">
                  <c:v>56.389454630467903</c:v>
                </c:pt>
                <c:pt idx="263612">
                  <c:v>56.389530455015297</c:v>
                </c:pt>
                <c:pt idx="263613">
                  <c:v>56.389606279319899</c:v>
                </c:pt>
                <c:pt idx="263614">
                  <c:v>56.389682103381801</c:v>
                </c:pt>
                <c:pt idx="263615">
                  <c:v>56.389757927201103</c:v>
                </c:pt>
                <c:pt idx="263616">
                  <c:v>56.389833750777598</c:v>
                </c:pt>
                <c:pt idx="263617">
                  <c:v>56.3899095741114</c:v>
                </c:pt>
                <c:pt idx="263618">
                  <c:v>56.389985397202501</c:v>
                </c:pt>
                <c:pt idx="263619">
                  <c:v>56.390061220050903</c:v>
                </c:pt>
                <c:pt idx="263620">
                  <c:v>56.390137042656598</c:v>
                </c:pt>
                <c:pt idx="263621">
                  <c:v>56.390212865019599</c:v>
                </c:pt>
                <c:pt idx="263622">
                  <c:v>56.390288687139901</c:v>
                </c:pt>
                <c:pt idx="263623">
                  <c:v>56.390364509017601</c:v>
                </c:pt>
                <c:pt idx="263624">
                  <c:v>56.390440330652503</c:v>
                </c:pt>
                <c:pt idx="263625">
                  <c:v>56.390516152044697</c:v>
                </c:pt>
                <c:pt idx="263626">
                  <c:v>56.390591973194198</c:v>
                </c:pt>
                <c:pt idx="263627">
                  <c:v>56.390667794100999</c:v>
                </c:pt>
                <c:pt idx="263628">
                  <c:v>56.3907436147651</c:v>
                </c:pt>
                <c:pt idx="263629">
                  <c:v>56.390819435186501</c:v>
                </c:pt>
                <c:pt idx="263630">
                  <c:v>56.390895255365301</c:v>
                </c:pt>
                <c:pt idx="263631">
                  <c:v>56.390971075301302</c:v>
                </c:pt>
                <c:pt idx="263632">
                  <c:v>56.391046894994602</c:v>
                </c:pt>
                <c:pt idx="263633">
                  <c:v>56.391122714445302</c:v>
                </c:pt>
                <c:pt idx="263634">
                  <c:v>56.391198533653302</c:v>
                </c:pt>
                <c:pt idx="263635">
                  <c:v>56.391274352618503</c:v>
                </c:pt>
                <c:pt idx="263636">
                  <c:v>56.391350171341102</c:v>
                </c:pt>
                <c:pt idx="263637">
                  <c:v>56.391425989821002</c:v>
                </c:pt>
                <c:pt idx="263638">
                  <c:v>56.391501808058202</c:v>
                </c:pt>
                <c:pt idx="263639">
                  <c:v>56.391577626052701</c:v>
                </c:pt>
                <c:pt idx="263640">
                  <c:v>56.391653443804501</c:v>
                </c:pt>
                <c:pt idx="263641">
                  <c:v>56.391729261313699</c:v>
                </c:pt>
                <c:pt idx="263642">
                  <c:v>56.391805078580099</c:v>
                </c:pt>
                <c:pt idx="263643">
                  <c:v>56.391880895603897</c:v>
                </c:pt>
                <c:pt idx="263644">
                  <c:v>56.391956712385003</c:v>
                </c:pt>
                <c:pt idx="263645">
                  <c:v>56.392032528923401</c:v>
                </c:pt>
                <c:pt idx="263646">
                  <c:v>56.3921083452191</c:v>
                </c:pt>
                <c:pt idx="263647">
                  <c:v>56.392184161272198</c:v>
                </c:pt>
                <c:pt idx="263648">
                  <c:v>56.392259977082503</c:v>
                </c:pt>
                <c:pt idx="263649">
                  <c:v>56.392335792650201</c:v>
                </c:pt>
                <c:pt idx="263650">
                  <c:v>56.392411607975198</c:v>
                </c:pt>
                <c:pt idx="263651">
                  <c:v>56.392487423057503</c:v>
                </c:pt>
                <c:pt idx="263652">
                  <c:v>56.3925632378972</c:v>
                </c:pt>
                <c:pt idx="263653">
                  <c:v>56.392639052494197</c:v>
                </c:pt>
                <c:pt idx="263654">
                  <c:v>56.3927148668485</c:v>
                </c:pt>
                <c:pt idx="263655">
                  <c:v>56.392790680960097</c:v>
                </c:pt>
                <c:pt idx="263656">
                  <c:v>56.392866494829001</c:v>
                </c:pt>
                <c:pt idx="263657">
                  <c:v>56.392942308455297</c:v>
                </c:pt>
                <c:pt idx="263658">
                  <c:v>56.3930181218389</c:v>
                </c:pt>
                <c:pt idx="263659">
                  <c:v>56.393093934979802</c:v>
                </c:pt>
                <c:pt idx="263660">
                  <c:v>56.393169747878098</c:v>
                </c:pt>
                <c:pt idx="263661">
                  <c:v>56.3932455605337</c:v>
                </c:pt>
                <c:pt idx="263662">
                  <c:v>56.393321372946602</c:v>
                </c:pt>
                <c:pt idx="263663">
                  <c:v>56.393397185116797</c:v>
                </c:pt>
                <c:pt idx="263664">
                  <c:v>56.393472997044398</c:v>
                </c:pt>
                <c:pt idx="263665">
                  <c:v>56.3935488087293</c:v>
                </c:pt>
                <c:pt idx="263666">
                  <c:v>56.3936246201716</c:v>
                </c:pt>
                <c:pt idx="263667">
                  <c:v>56.393700431371201</c:v>
                </c:pt>
                <c:pt idx="263668">
                  <c:v>56.393776242328101</c:v>
                </c:pt>
                <c:pt idx="263669">
                  <c:v>56.393852053042302</c:v>
                </c:pt>
                <c:pt idx="263670">
                  <c:v>56.393927863513902</c:v>
                </c:pt>
                <c:pt idx="263671">
                  <c:v>56.394003673742802</c:v>
                </c:pt>
                <c:pt idx="263672">
                  <c:v>56.394079483729101</c:v>
                </c:pt>
                <c:pt idx="263673">
                  <c:v>56.3941552934727</c:v>
                </c:pt>
                <c:pt idx="263674">
                  <c:v>56.394231102973698</c:v>
                </c:pt>
                <c:pt idx="263675">
                  <c:v>56.394306912231897</c:v>
                </c:pt>
                <c:pt idx="263676">
                  <c:v>56.394382721247602</c:v>
                </c:pt>
                <c:pt idx="263677">
                  <c:v>56.394458530020501</c:v>
                </c:pt>
                <c:pt idx="263678">
                  <c:v>56.394534338550798</c:v>
                </c:pt>
                <c:pt idx="263679">
                  <c:v>56.394610146838502</c:v>
                </c:pt>
                <c:pt idx="263680">
                  <c:v>56.394685954883499</c:v>
                </c:pt>
                <c:pt idx="263681">
                  <c:v>56.394761762685803</c:v>
                </c:pt>
                <c:pt idx="263682">
                  <c:v>56.3948375702455</c:v>
                </c:pt>
                <c:pt idx="263683">
                  <c:v>56.394913377562602</c:v>
                </c:pt>
                <c:pt idx="263684">
                  <c:v>56.394989184636998</c:v>
                </c:pt>
                <c:pt idx="263685">
                  <c:v>56.395064991468701</c:v>
                </c:pt>
                <c:pt idx="263686">
                  <c:v>56.395140798057803</c:v>
                </c:pt>
                <c:pt idx="263687">
                  <c:v>56.395216604404197</c:v>
                </c:pt>
                <c:pt idx="263688">
                  <c:v>56.395292410507999</c:v>
                </c:pt>
                <c:pt idx="263689">
                  <c:v>56.3953682163691</c:v>
                </c:pt>
                <c:pt idx="263690">
                  <c:v>56.395444021987601</c:v>
                </c:pt>
                <c:pt idx="263691">
                  <c:v>56.395519827363401</c:v>
                </c:pt>
                <c:pt idx="263692">
                  <c:v>56.395595632496601</c:v>
                </c:pt>
                <c:pt idx="263693">
                  <c:v>56.3956714373872</c:v>
                </c:pt>
                <c:pt idx="263694">
                  <c:v>56.3957472420351</c:v>
                </c:pt>
                <c:pt idx="263695">
                  <c:v>56.395823046440299</c:v>
                </c:pt>
                <c:pt idx="263696">
                  <c:v>56.395898850602897</c:v>
                </c:pt>
                <c:pt idx="263697">
                  <c:v>56.395974654522902</c:v>
                </c:pt>
                <c:pt idx="263698">
                  <c:v>56.3960504582002</c:v>
                </c:pt>
                <c:pt idx="263699">
                  <c:v>56.396126261634898</c:v>
                </c:pt>
                <c:pt idx="263700">
                  <c:v>56.396202064827001</c:v>
                </c:pt>
                <c:pt idx="263701">
                  <c:v>56.396277867776398</c:v>
                </c:pt>
                <c:pt idx="263702">
                  <c:v>56.396353670483201</c:v>
                </c:pt>
                <c:pt idx="263703">
                  <c:v>56.396429472947297</c:v>
                </c:pt>
                <c:pt idx="263704">
                  <c:v>56.396505275168799</c:v>
                </c:pt>
                <c:pt idx="263705">
                  <c:v>56.396581077147701</c:v>
                </c:pt>
                <c:pt idx="263706">
                  <c:v>56.396656878883903</c:v>
                </c:pt>
                <c:pt idx="263707">
                  <c:v>56.396732680377497</c:v>
                </c:pt>
                <c:pt idx="263708">
                  <c:v>56.396808481628398</c:v>
                </c:pt>
                <c:pt idx="263709">
                  <c:v>56.396884282636798</c:v>
                </c:pt>
                <c:pt idx="263710">
                  <c:v>56.396960083402497</c:v>
                </c:pt>
                <c:pt idx="263711">
                  <c:v>56.397035883925497</c:v>
                </c:pt>
                <c:pt idx="263712">
                  <c:v>56.397111684205903</c:v>
                </c:pt>
                <c:pt idx="263713">
                  <c:v>56.397187484243702</c:v>
                </c:pt>
                <c:pt idx="263714">
                  <c:v>56.3972632840389</c:v>
                </c:pt>
                <c:pt idx="263715">
                  <c:v>56.397339083591497</c:v>
                </c:pt>
                <c:pt idx="263716">
                  <c:v>56.397414882901401</c:v>
                </c:pt>
                <c:pt idx="263717">
                  <c:v>56.397490681968698</c:v>
                </c:pt>
                <c:pt idx="263718">
                  <c:v>56.397566480793301</c:v>
                </c:pt>
                <c:pt idx="263719">
                  <c:v>56.397642279375397</c:v>
                </c:pt>
                <c:pt idx="263720">
                  <c:v>56.397718077714799</c:v>
                </c:pt>
                <c:pt idx="263721">
                  <c:v>56.397793875811601</c:v>
                </c:pt>
                <c:pt idx="263722">
                  <c:v>56.397869673665703</c:v>
                </c:pt>
                <c:pt idx="263723">
                  <c:v>56.397945471277303</c:v>
                </c:pt>
                <c:pt idx="263724">
                  <c:v>56.398021268646197</c:v>
                </c:pt>
                <c:pt idx="263725">
                  <c:v>56.398097065772497</c:v>
                </c:pt>
                <c:pt idx="263726">
                  <c:v>56.398172862656203</c:v>
                </c:pt>
                <c:pt idx="263727">
                  <c:v>56.398248659297202</c:v>
                </c:pt>
                <c:pt idx="263728">
                  <c:v>56.3983244556957</c:v>
                </c:pt>
                <c:pt idx="263729">
                  <c:v>56.398400251851498</c:v>
                </c:pt>
                <c:pt idx="263730">
                  <c:v>56.398476047764703</c:v>
                </c:pt>
                <c:pt idx="263731">
                  <c:v>56.3985518434353</c:v>
                </c:pt>
                <c:pt idx="263732">
                  <c:v>56.398627638863303</c:v>
                </c:pt>
                <c:pt idx="263733">
                  <c:v>56.398703434048699</c:v>
                </c:pt>
                <c:pt idx="263734">
                  <c:v>56.398779228991401</c:v>
                </c:pt>
                <c:pt idx="263735">
                  <c:v>56.398855023691503</c:v>
                </c:pt>
                <c:pt idx="263736">
                  <c:v>56.398930818149097</c:v>
                </c:pt>
                <c:pt idx="263737">
                  <c:v>56.399006612363998</c:v>
                </c:pt>
                <c:pt idx="263738">
                  <c:v>56.399082406336298</c:v>
                </c:pt>
                <c:pt idx="263739">
                  <c:v>56.399158200065997</c:v>
                </c:pt>
                <c:pt idx="263740">
                  <c:v>56.399233993553104</c:v>
                </c:pt>
                <c:pt idx="263741">
                  <c:v>56.399309786797502</c:v>
                </c:pt>
                <c:pt idx="263742">
                  <c:v>56.3993855797994</c:v>
                </c:pt>
                <c:pt idx="263743">
                  <c:v>56.399461372558697</c:v>
                </c:pt>
                <c:pt idx="263744">
                  <c:v>56.399537165075301</c:v>
                </c:pt>
                <c:pt idx="263745">
                  <c:v>56.399612957349397</c:v>
                </c:pt>
                <c:pt idx="263746">
                  <c:v>56.3996887493808</c:v>
                </c:pt>
                <c:pt idx="263747">
                  <c:v>56.399764541169702</c:v>
                </c:pt>
                <c:pt idx="263748">
                  <c:v>56.399840332715897</c:v>
                </c:pt>
                <c:pt idx="263749">
                  <c:v>56.399916124019597</c:v>
                </c:pt>
                <c:pt idx="263750">
                  <c:v>56.399991915080598</c:v>
                </c:pt>
                <c:pt idx="263751">
                  <c:v>56.400067705899097</c:v>
                </c:pt>
                <c:pt idx="263752">
                  <c:v>56.400143496474897</c:v>
                </c:pt>
                <c:pt idx="263753">
                  <c:v>56.400219286808102</c:v>
                </c:pt>
                <c:pt idx="263754">
                  <c:v>56.4002950768988</c:v>
                </c:pt>
                <c:pt idx="263755">
                  <c:v>56.400370866746798</c:v>
                </c:pt>
                <c:pt idx="263756">
                  <c:v>56.400446656352301</c:v>
                </c:pt>
                <c:pt idx="263757">
                  <c:v>56.400522445715097</c:v>
                </c:pt>
                <c:pt idx="263758">
                  <c:v>56.4005982348354</c:v>
                </c:pt>
                <c:pt idx="263759">
                  <c:v>56.400674023713002</c:v>
                </c:pt>
                <c:pt idx="263760">
                  <c:v>56.400749812348103</c:v>
                </c:pt>
                <c:pt idx="263761">
                  <c:v>56.400825600740603</c:v>
                </c:pt>
                <c:pt idx="263762">
                  <c:v>56.400901388890503</c:v>
                </c:pt>
                <c:pt idx="263763">
                  <c:v>56.400977176797703</c:v>
                </c:pt>
                <c:pt idx="263764">
                  <c:v>56.401052964462501</c:v>
                </c:pt>
                <c:pt idx="263765">
                  <c:v>56.401128751884599</c:v>
                </c:pt>
                <c:pt idx="263766">
                  <c:v>56.401204539064103</c:v>
                </c:pt>
                <c:pt idx="263767">
                  <c:v>56.401280326001</c:v>
                </c:pt>
                <c:pt idx="263768">
                  <c:v>56.401356112695403</c:v>
                </c:pt>
                <c:pt idx="263769">
                  <c:v>56.401431899147099</c:v>
                </c:pt>
                <c:pt idx="263770">
                  <c:v>56.4015076853563</c:v>
                </c:pt>
                <c:pt idx="263771">
                  <c:v>56.401583471322901</c:v>
                </c:pt>
                <c:pt idx="263772">
                  <c:v>56.401659257046902</c:v>
                </c:pt>
                <c:pt idx="263773">
                  <c:v>56.401735042528301</c:v>
                </c:pt>
                <c:pt idx="263774">
                  <c:v>56.4018108277672</c:v>
                </c:pt>
                <c:pt idx="263775">
                  <c:v>56.401886612763398</c:v>
                </c:pt>
                <c:pt idx="263776">
                  <c:v>56.401962397517103</c:v>
                </c:pt>
                <c:pt idx="263777">
                  <c:v>56.4020381820282</c:v>
                </c:pt>
                <c:pt idx="263778">
                  <c:v>56.402113966296703</c:v>
                </c:pt>
                <c:pt idx="263779">
                  <c:v>56.402189750322698</c:v>
                </c:pt>
                <c:pt idx="263780">
                  <c:v>56.402265534106</c:v>
                </c:pt>
                <c:pt idx="263781">
                  <c:v>56.402341317646801</c:v>
                </c:pt>
                <c:pt idx="263782">
                  <c:v>56.402417100945001</c:v>
                </c:pt>
                <c:pt idx="263783">
                  <c:v>56.402492884000701</c:v>
                </c:pt>
                <c:pt idx="263784">
                  <c:v>56.4025686668137</c:v>
                </c:pt>
                <c:pt idx="263785">
                  <c:v>56.402644449384198</c:v>
                </c:pt>
                <c:pt idx="263786">
                  <c:v>56.402720231712102</c:v>
                </c:pt>
                <c:pt idx="263787">
                  <c:v>56.402796013797499</c:v>
                </c:pt>
                <c:pt idx="263788">
                  <c:v>56.402871795640202</c:v>
                </c:pt>
                <c:pt idx="263789">
                  <c:v>56.402947577240397</c:v>
                </c:pt>
                <c:pt idx="263790">
                  <c:v>56.403023358598098</c:v>
                </c:pt>
                <c:pt idx="263791">
                  <c:v>56.403099139713099</c:v>
                </c:pt>
                <c:pt idx="263792">
                  <c:v>56.403174920585599</c:v>
                </c:pt>
                <c:pt idx="263793">
                  <c:v>56.403250701215498</c:v>
                </c:pt>
                <c:pt idx="263794">
                  <c:v>56.403326481602903</c:v>
                </c:pt>
                <c:pt idx="263795">
                  <c:v>56.403402261747701</c:v>
                </c:pt>
                <c:pt idx="263796">
                  <c:v>56.403478041649898</c:v>
                </c:pt>
                <c:pt idx="263797">
                  <c:v>56.403553821309501</c:v>
                </c:pt>
                <c:pt idx="263798">
                  <c:v>56.403629600726603</c:v>
                </c:pt>
                <c:pt idx="263799">
                  <c:v>56.403705379901197</c:v>
                </c:pt>
                <c:pt idx="263800">
                  <c:v>56.403781158833098</c:v>
                </c:pt>
                <c:pt idx="263801">
                  <c:v>56.403856937522498</c:v>
                </c:pt>
                <c:pt idx="263802">
                  <c:v>56.403932715969397</c:v>
                </c:pt>
                <c:pt idx="263803">
                  <c:v>56.404008494173702</c:v>
                </c:pt>
                <c:pt idx="263804">
                  <c:v>56.4040842721354</c:v>
                </c:pt>
                <c:pt idx="263805">
                  <c:v>56.404160049854603</c:v>
                </c:pt>
                <c:pt idx="263806">
                  <c:v>56.404235827331199</c:v>
                </c:pt>
                <c:pt idx="263807">
                  <c:v>56.404311604565201</c:v>
                </c:pt>
                <c:pt idx="263808">
                  <c:v>56.404387381556703</c:v>
                </c:pt>
                <c:pt idx="263809">
                  <c:v>56.404463158305703</c:v>
                </c:pt>
                <c:pt idx="263810">
                  <c:v>56.404538934812003</c:v>
                </c:pt>
                <c:pt idx="263811">
                  <c:v>56.404614711075901</c:v>
                </c:pt>
                <c:pt idx="263812">
                  <c:v>56.404690487097199</c:v>
                </c:pt>
                <c:pt idx="263813">
                  <c:v>56.404766262875903</c:v>
                </c:pt>
                <c:pt idx="263814">
                  <c:v>56.404842038412099</c:v>
                </c:pt>
                <c:pt idx="263815">
                  <c:v>56.404917813705701</c:v>
                </c:pt>
                <c:pt idx="263816">
                  <c:v>56.404993588756803</c:v>
                </c:pt>
                <c:pt idx="263817">
                  <c:v>56.405069363565303</c:v>
                </c:pt>
                <c:pt idx="263818">
                  <c:v>56.405145138131303</c:v>
                </c:pt>
                <c:pt idx="263819">
                  <c:v>56.405220912454702</c:v>
                </c:pt>
                <c:pt idx="263820">
                  <c:v>56.4052966865356</c:v>
                </c:pt>
                <c:pt idx="263821">
                  <c:v>56.405372460373897</c:v>
                </c:pt>
                <c:pt idx="263822">
                  <c:v>56.4054482339697</c:v>
                </c:pt>
                <c:pt idx="263823">
                  <c:v>56.405524007323002</c:v>
                </c:pt>
                <c:pt idx="263824">
                  <c:v>56.405599780433697</c:v>
                </c:pt>
                <c:pt idx="263825">
                  <c:v>56.405675553301798</c:v>
                </c:pt>
                <c:pt idx="263826">
                  <c:v>56.405751325927397</c:v>
                </c:pt>
                <c:pt idx="263827">
                  <c:v>56.405827098310503</c:v>
                </c:pt>
                <c:pt idx="263828">
                  <c:v>56.405902870451001</c:v>
                </c:pt>
                <c:pt idx="263829">
                  <c:v>56.405978642348998</c:v>
                </c:pt>
                <c:pt idx="263830">
                  <c:v>56.406054414004501</c:v>
                </c:pt>
                <c:pt idx="263831">
                  <c:v>56.406130185417403</c:v>
                </c:pt>
                <c:pt idx="263832">
                  <c:v>56.406205956587797</c:v>
                </c:pt>
                <c:pt idx="263833">
                  <c:v>56.406281727515697</c:v>
                </c:pt>
                <c:pt idx="263834">
                  <c:v>56.406357498200997</c:v>
                </c:pt>
                <c:pt idx="263835">
                  <c:v>56.406433268643703</c:v>
                </c:pt>
                <c:pt idx="263836">
                  <c:v>56.406509038844</c:v>
                </c:pt>
                <c:pt idx="263837">
                  <c:v>56.406584808801703</c:v>
                </c:pt>
                <c:pt idx="263838">
                  <c:v>56.406660578516799</c:v>
                </c:pt>
                <c:pt idx="263839">
                  <c:v>56.406736347989501</c:v>
                </c:pt>
                <c:pt idx="263840">
                  <c:v>56.406812117219602</c:v>
                </c:pt>
                <c:pt idx="263841">
                  <c:v>56.406887886207201</c:v>
                </c:pt>
                <c:pt idx="263842">
                  <c:v>56.4069636549522</c:v>
                </c:pt>
                <c:pt idx="263843">
                  <c:v>56.407039423454698</c:v>
                </c:pt>
                <c:pt idx="263844">
                  <c:v>56.407115191714702</c:v>
                </c:pt>
                <c:pt idx="263845">
                  <c:v>56.407190959732198</c:v>
                </c:pt>
                <c:pt idx="263846">
                  <c:v>56.4072667275071</c:v>
                </c:pt>
                <c:pt idx="263847">
                  <c:v>56.407342495039501</c:v>
                </c:pt>
                <c:pt idx="263848">
                  <c:v>56.407418262329401</c:v>
                </c:pt>
                <c:pt idx="263849">
                  <c:v>56.407494029376799</c:v>
                </c:pt>
                <c:pt idx="263850">
                  <c:v>56.407569796181598</c:v>
                </c:pt>
                <c:pt idx="263851">
                  <c:v>56.407645562743902</c:v>
                </c:pt>
                <c:pt idx="263852">
                  <c:v>56.407721329063698</c:v>
                </c:pt>
                <c:pt idx="263853">
                  <c:v>56.407797095140999</c:v>
                </c:pt>
                <c:pt idx="263854">
                  <c:v>56.4078728609758</c:v>
                </c:pt>
                <c:pt idx="263855">
                  <c:v>56.407948626568</c:v>
                </c:pt>
                <c:pt idx="263856">
                  <c:v>56.408024391917699</c:v>
                </c:pt>
                <c:pt idx="263857">
                  <c:v>56.408100157024897</c:v>
                </c:pt>
                <c:pt idx="263858">
                  <c:v>56.408175921889601</c:v>
                </c:pt>
                <c:pt idx="263859">
                  <c:v>56.408251686511697</c:v>
                </c:pt>
                <c:pt idx="263860">
                  <c:v>56.408327450891399</c:v>
                </c:pt>
                <c:pt idx="263861">
                  <c:v>56.4084032150285</c:v>
                </c:pt>
                <c:pt idx="263862">
                  <c:v>56.4084789789231</c:v>
                </c:pt>
                <c:pt idx="263863">
                  <c:v>56.408554742575198</c:v>
                </c:pt>
                <c:pt idx="263864">
                  <c:v>56.408630505984803</c:v>
                </c:pt>
                <c:pt idx="263865">
                  <c:v>56.408706269151899</c:v>
                </c:pt>
                <c:pt idx="263866">
                  <c:v>56.408782032076502</c:v>
                </c:pt>
                <c:pt idx="263867">
                  <c:v>56.408857794758497</c:v>
                </c:pt>
                <c:pt idx="263868">
                  <c:v>56.408933557198097</c:v>
                </c:pt>
                <c:pt idx="263869">
                  <c:v>56.409009319395103</c:v>
                </c:pt>
                <c:pt idx="263870">
                  <c:v>56.409085081349602</c:v>
                </c:pt>
                <c:pt idx="263871">
                  <c:v>56.409160843061699</c:v>
                </c:pt>
                <c:pt idx="263872">
                  <c:v>56.409236604531202</c:v>
                </c:pt>
                <c:pt idx="263873">
                  <c:v>56.409312365758197</c:v>
                </c:pt>
                <c:pt idx="263874">
                  <c:v>56.409388126742698</c:v>
                </c:pt>
                <c:pt idx="263875">
                  <c:v>56.409463887484698</c:v>
                </c:pt>
                <c:pt idx="263876">
                  <c:v>56.409539647984197</c:v>
                </c:pt>
                <c:pt idx="263877">
                  <c:v>56.409615408241201</c:v>
                </c:pt>
                <c:pt idx="263878">
                  <c:v>56.409691168255698</c:v>
                </c:pt>
                <c:pt idx="263879">
                  <c:v>56.4097669280277</c:v>
                </c:pt>
                <c:pt idx="263880">
                  <c:v>56.409842687557202</c:v>
                </c:pt>
                <c:pt idx="263881">
                  <c:v>56.409918446844202</c:v>
                </c:pt>
                <c:pt idx="263882">
                  <c:v>56.409994205888701</c:v>
                </c:pt>
                <c:pt idx="263883">
                  <c:v>56.410069964690599</c:v>
                </c:pt>
                <c:pt idx="263884">
                  <c:v>56.410145723250103</c:v>
                </c:pt>
                <c:pt idx="263885">
                  <c:v>56.410221481567199</c:v>
                </c:pt>
                <c:pt idx="263886">
                  <c:v>56.4102972396417</c:v>
                </c:pt>
                <c:pt idx="263887">
                  <c:v>56.410372997473701</c:v>
                </c:pt>
                <c:pt idx="263888">
                  <c:v>56.4104487550632</c:v>
                </c:pt>
                <c:pt idx="263889">
                  <c:v>56.410524512410198</c:v>
                </c:pt>
                <c:pt idx="263890">
                  <c:v>56.410600269514703</c:v>
                </c:pt>
                <c:pt idx="263891">
                  <c:v>56.410676026376798</c:v>
                </c:pt>
                <c:pt idx="263892">
                  <c:v>56.4107517829963</c:v>
                </c:pt>
                <c:pt idx="263893">
                  <c:v>56.4108275393734</c:v>
                </c:pt>
                <c:pt idx="263894">
                  <c:v>56.410903295508</c:v>
                </c:pt>
                <c:pt idx="263895">
                  <c:v>56.410979051399998</c:v>
                </c:pt>
                <c:pt idx="263896">
                  <c:v>56.411054807049602</c:v>
                </c:pt>
                <c:pt idx="263897">
                  <c:v>56.411130562456698</c:v>
                </c:pt>
                <c:pt idx="263898">
                  <c:v>56.411206317621399</c:v>
                </c:pt>
                <c:pt idx="263899">
                  <c:v>56.4112820725435</c:v>
                </c:pt>
                <c:pt idx="263900">
                  <c:v>56.4113578272231</c:v>
                </c:pt>
                <c:pt idx="263901">
                  <c:v>56.411433581660297</c:v>
                </c:pt>
                <c:pt idx="263902">
                  <c:v>56.411509335855001</c:v>
                </c:pt>
                <c:pt idx="263903">
                  <c:v>56.411585089807197</c:v>
                </c:pt>
                <c:pt idx="263904">
                  <c:v>56.411660843516898</c:v>
                </c:pt>
                <c:pt idx="263905">
                  <c:v>56.411736596984099</c:v>
                </c:pt>
                <c:pt idx="263906">
                  <c:v>56.411812350208898</c:v>
                </c:pt>
                <c:pt idx="263907">
                  <c:v>56.411888103191203</c:v>
                </c:pt>
                <c:pt idx="263908">
                  <c:v>56.411963855930999</c:v>
                </c:pt>
                <c:pt idx="263909">
                  <c:v>56.412039608428302</c:v>
                </c:pt>
                <c:pt idx="263910">
                  <c:v>56.412115360683103</c:v>
                </c:pt>
                <c:pt idx="263911">
                  <c:v>56.412191112695503</c:v>
                </c:pt>
                <c:pt idx="263912">
                  <c:v>56.412266864465401</c:v>
                </c:pt>
                <c:pt idx="263913">
                  <c:v>56.412342615992799</c:v>
                </c:pt>
                <c:pt idx="263914">
                  <c:v>56.412418367277802</c:v>
                </c:pt>
                <c:pt idx="263915">
                  <c:v>56.412494118320197</c:v>
                </c:pt>
                <c:pt idx="263916">
                  <c:v>56.412569869120198</c:v>
                </c:pt>
                <c:pt idx="263917">
                  <c:v>56.412645619677797</c:v>
                </c:pt>
                <c:pt idx="263918">
                  <c:v>56.412721369992802</c:v>
                </c:pt>
                <c:pt idx="263919">
                  <c:v>56.412797120065399</c:v>
                </c:pt>
                <c:pt idx="263920">
                  <c:v>56.412872869895502</c:v>
                </c:pt>
                <c:pt idx="263921">
                  <c:v>56.412948619483203</c:v>
                </c:pt>
                <c:pt idx="263922">
                  <c:v>56.413024368828403</c:v>
                </c:pt>
                <c:pt idx="263923">
                  <c:v>56.413100117931101</c:v>
                </c:pt>
                <c:pt idx="263924">
                  <c:v>56.413175866791299</c:v>
                </c:pt>
                <c:pt idx="263925">
                  <c:v>56.413251615409102</c:v>
                </c:pt>
                <c:pt idx="263926">
                  <c:v>56.413327363784397</c:v>
                </c:pt>
                <c:pt idx="263927">
                  <c:v>56.413403111917297</c:v>
                </c:pt>
                <c:pt idx="263928">
                  <c:v>56.413478859807697</c:v>
                </c:pt>
                <c:pt idx="263929">
                  <c:v>56.413554607455602</c:v>
                </c:pt>
                <c:pt idx="263930">
                  <c:v>56.413630354861098</c:v>
                </c:pt>
                <c:pt idx="263931">
                  <c:v>56.413706102024101</c:v>
                </c:pt>
                <c:pt idx="263932">
                  <c:v>56.413781848944602</c:v>
                </c:pt>
                <c:pt idx="263933">
                  <c:v>56.413857595622702</c:v>
                </c:pt>
                <c:pt idx="263934">
                  <c:v>56.4139333420583</c:v>
                </c:pt>
                <c:pt idx="263935">
                  <c:v>56.414009088251497</c:v>
                </c:pt>
                <c:pt idx="263936">
                  <c:v>56.4140848342022</c:v>
                </c:pt>
                <c:pt idx="263937">
                  <c:v>56.414160579910501</c:v>
                </c:pt>
                <c:pt idx="263938">
                  <c:v>56.414236325376301</c:v>
                </c:pt>
                <c:pt idx="263939">
                  <c:v>56.4143120705996</c:v>
                </c:pt>
                <c:pt idx="263940">
                  <c:v>56.414387815580497</c:v>
                </c:pt>
                <c:pt idx="263941">
                  <c:v>56.414463560319</c:v>
                </c:pt>
                <c:pt idx="263942">
                  <c:v>56.414539304815001</c:v>
                </c:pt>
                <c:pt idx="263943">
                  <c:v>56.414615049068502</c:v>
                </c:pt>
                <c:pt idx="263944">
                  <c:v>56.4146907930796</c:v>
                </c:pt>
                <c:pt idx="263945">
                  <c:v>56.414766536848198</c:v>
                </c:pt>
                <c:pt idx="263946">
                  <c:v>56.414842280374401</c:v>
                </c:pt>
                <c:pt idx="263947">
                  <c:v>56.414918023658203</c:v>
                </c:pt>
                <c:pt idx="263948">
                  <c:v>56.414993766699403</c:v>
                </c:pt>
                <c:pt idx="263949">
                  <c:v>56.415069509498302</c:v>
                </c:pt>
                <c:pt idx="263950">
                  <c:v>56.4151452520547</c:v>
                </c:pt>
                <c:pt idx="263951">
                  <c:v>56.415220994368603</c:v>
                </c:pt>
                <c:pt idx="263952">
                  <c:v>56.415296736440197</c:v>
                </c:pt>
                <c:pt idx="263953">
                  <c:v>56.415372478269198</c:v>
                </c:pt>
                <c:pt idx="263954">
                  <c:v>56.415448219855897</c:v>
                </c:pt>
                <c:pt idx="263955">
                  <c:v>56.415523961200002</c:v>
                </c:pt>
                <c:pt idx="263956">
                  <c:v>56.415599702301797</c:v>
                </c:pt>
                <c:pt idx="263957">
                  <c:v>56.415675443161099</c:v>
                </c:pt>
                <c:pt idx="263958">
                  <c:v>56.4157511837779</c:v>
                </c:pt>
                <c:pt idx="263959">
                  <c:v>56.415826924152398</c:v>
                </c:pt>
                <c:pt idx="263960">
                  <c:v>56.415902664284303</c:v>
                </c:pt>
                <c:pt idx="263961">
                  <c:v>56.415978404173899</c:v>
                </c:pt>
                <c:pt idx="263962">
                  <c:v>56.416054143821</c:v>
                </c:pt>
                <c:pt idx="263963">
                  <c:v>56.4161298832257</c:v>
                </c:pt>
                <c:pt idx="263964">
                  <c:v>56.416205622387899</c:v>
                </c:pt>
                <c:pt idx="263965">
                  <c:v>56.416281361307703</c:v>
                </c:pt>
                <c:pt idx="263966">
                  <c:v>56.416357099985099</c:v>
                </c:pt>
                <c:pt idx="263967">
                  <c:v>56.41643283842</c:v>
                </c:pt>
                <c:pt idx="263968">
                  <c:v>56.4165085766125</c:v>
                </c:pt>
                <c:pt idx="263969">
                  <c:v>56.416584314562598</c:v>
                </c:pt>
                <c:pt idx="263970">
                  <c:v>56.416660052270302</c:v>
                </c:pt>
                <c:pt idx="263971">
                  <c:v>56.416735789735498</c:v>
                </c:pt>
                <c:pt idx="263972">
                  <c:v>56.416811526958298</c:v>
                </c:pt>
                <c:pt idx="263973">
                  <c:v>56.416887263938598</c:v>
                </c:pt>
                <c:pt idx="263974">
                  <c:v>56.416963000676503</c:v>
                </c:pt>
                <c:pt idx="263975">
                  <c:v>56.417038737172099</c:v>
                </c:pt>
                <c:pt idx="263976">
                  <c:v>56.417114473425102</c:v>
                </c:pt>
                <c:pt idx="263977">
                  <c:v>56.417190209435802</c:v>
                </c:pt>
                <c:pt idx="263978">
                  <c:v>56.417265945204001</c:v>
                </c:pt>
                <c:pt idx="263979">
                  <c:v>56.417341680729798</c:v>
                </c:pt>
                <c:pt idx="263980">
                  <c:v>56.417417416013201</c:v>
                </c:pt>
                <c:pt idx="263981">
                  <c:v>56.417493151054202</c:v>
                </c:pt>
                <c:pt idx="263982">
                  <c:v>56.417568885852702</c:v>
                </c:pt>
                <c:pt idx="263983">
                  <c:v>56.417644620408801</c:v>
                </c:pt>
                <c:pt idx="263984">
                  <c:v>56.417720354722498</c:v>
                </c:pt>
                <c:pt idx="263985">
                  <c:v>56.4177960887938</c:v>
                </c:pt>
                <c:pt idx="263986">
                  <c:v>56.417871822622701</c:v>
                </c:pt>
                <c:pt idx="263987">
                  <c:v>56.4179475562091</c:v>
                </c:pt>
                <c:pt idx="263988">
                  <c:v>56.418023289553197</c:v>
                </c:pt>
                <c:pt idx="263989">
                  <c:v>56.4180990226548</c:v>
                </c:pt>
                <c:pt idx="263990">
                  <c:v>56.418174755514002</c:v>
                </c:pt>
                <c:pt idx="263991">
                  <c:v>56.418250488130703</c:v>
                </c:pt>
                <c:pt idx="263992">
                  <c:v>56.418326220505101</c:v>
                </c:pt>
                <c:pt idx="263993">
                  <c:v>56.418401952637097</c:v>
                </c:pt>
                <c:pt idx="263994">
                  <c:v>56.4184776845266</c:v>
                </c:pt>
                <c:pt idx="263995">
                  <c:v>56.4185534161738</c:v>
                </c:pt>
                <c:pt idx="263996">
                  <c:v>56.4186291475785</c:v>
                </c:pt>
                <c:pt idx="263997">
                  <c:v>56.418704878740797</c:v>
                </c:pt>
                <c:pt idx="263998">
                  <c:v>56.418780609660701</c:v>
                </c:pt>
                <c:pt idx="263999">
                  <c:v>56.418856340338202</c:v>
                </c:pt>
                <c:pt idx="264000">
                  <c:v>56.418932070773302</c:v>
                </c:pt>
                <c:pt idx="264001">
                  <c:v>56.419007800966</c:v>
                </c:pt>
                <c:pt idx="264002">
                  <c:v>56.419083530916303</c:v>
                </c:pt>
                <c:pt idx="264003">
                  <c:v>56.419159260624198</c:v>
                </c:pt>
                <c:pt idx="264004">
                  <c:v>56.419234990089599</c:v>
                </c:pt>
                <c:pt idx="264005">
                  <c:v>56.419310719312698</c:v>
                </c:pt>
                <c:pt idx="264006">
                  <c:v>56.419386448293402</c:v>
                </c:pt>
                <c:pt idx="264007">
                  <c:v>56.419462177031598</c:v>
                </c:pt>
                <c:pt idx="264008">
                  <c:v>56.419537905527498</c:v>
                </c:pt>
                <c:pt idx="264009">
                  <c:v>56.419613633780997</c:v>
                </c:pt>
                <c:pt idx="264010">
                  <c:v>56.419689361792003</c:v>
                </c:pt>
                <c:pt idx="264011">
                  <c:v>56.419765089560698</c:v>
                </c:pt>
                <c:pt idx="264012">
                  <c:v>56.4198408170869</c:v>
                </c:pt>
                <c:pt idx="264013">
                  <c:v>56.4199165443708</c:v>
                </c:pt>
                <c:pt idx="264014">
                  <c:v>56.419992271412298</c:v>
                </c:pt>
                <c:pt idx="264015">
                  <c:v>56.420067998211401</c:v>
                </c:pt>
                <c:pt idx="264016">
                  <c:v>56.420143724768003</c:v>
                </c:pt>
                <c:pt idx="264017">
                  <c:v>56.420219451082303</c:v>
                </c:pt>
                <c:pt idx="264018">
                  <c:v>56.420295177154202</c:v>
                </c:pt>
                <c:pt idx="264019">
                  <c:v>56.420370902983699</c:v>
                </c:pt>
                <c:pt idx="264020">
                  <c:v>56.4204466285709</c:v>
                </c:pt>
                <c:pt idx="264021">
                  <c:v>56.420522353915601</c:v>
                </c:pt>
                <c:pt idx="264022">
                  <c:v>56.4205980790179</c:v>
                </c:pt>
                <c:pt idx="264023">
                  <c:v>56.420673803877897</c:v>
                </c:pt>
                <c:pt idx="264024">
                  <c:v>56.420749528495399</c:v>
                </c:pt>
                <c:pt idx="264025">
                  <c:v>56.4208252528706</c:v>
                </c:pt>
                <c:pt idx="264026">
                  <c:v>56.420900977003299</c:v>
                </c:pt>
                <c:pt idx="264027">
                  <c:v>56.420976700893704</c:v>
                </c:pt>
                <c:pt idx="264028">
                  <c:v>56.421052424541799</c:v>
                </c:pt>
                <c:pt idx="264029">
                  <c:v>56.4211281479474</c:v>
                </c:pt>
                <c:pt idx="264030">
                  <c:v>56.421203871110599</c:v>
                </c:pt>
                <c:pt idx="264031">
                  <c:v>56.421279594031503</c:v>
                </c:pt>
                <c:pt idx="264032">
                  <c:v>56.421355316709899</c:v>
                </c:pt>
                <c:pt idx="264033">
                  <c:v>56.421431039146</c:v>
                </c:pt>
                <c:pt idx="264034">
                  <c:v>56.4215067613397</c:v>
                </c:pt>
                <c:pt idx="264035">
                  <c:v>56.421582483291097</c:v>
                </c:pt>
                <c:pt idx="264036">
                  <c:v>56.421658205</c:v>
                </c:pt>
                <c:pt idx="264037">
                  <c:v>56.421733926466601</c:v>
                </c:pt>
                <c:pt idx="264038">
                  <c:v>56.4218096476908</c:v>
                </c:pt>
                <c:pt idx="264039">
                  <c:v>56.421885368672598</c:v>
                </c:pt>
                <c:pt idx="264040">
                  <c:v>56.4219610894121</c:v>
                </c:pt>
                <c:pt idx="264041">
                  <c:v>56.422036809909102</c:v>
                </c:pt>
                <c:pt idx="264042">
                  <c:v>56.422112530163801</c:v>
                </c:pt>
                <c:pt idx="264043">
                  <c:v>56.422188250176099</c:v>
                </c:pt>
                <c:pt idx="264044">
                  <c:v>56.422263969946101</c:v>
                </c:pt>
                <c:pt idx="264045">
                  <c:v>56.422339689473702</c:v>
                </c:pt>
                <c:pt idx="264046">
                  <c:v>56.422415408758901</c:v>
                </c:pt>
                <c:pt idx="264047">
                  <c:v>56.422491127801699</c:v>
                </c:pt>
                <c:pt idx="264048">
                  <c:v>56.422566846602201</c:v>
                </c:pt>
                <c:pt idx="264049">
                  <c:v>56.422642565160203</c:v>
                </c:pt>
                <c:pt idx="264050">
                  <c:v>56.422718283476001</c:v>
                </c:pt>
                <c:pt idx="264051">
                  <c:v>56.422794001549299</c:v>
                </c:pt>
                <c:pt idx="264052">
                  <c:v>56.422869719380301</c:v>
                </c:pt>
                <c:pt idx="264053">
                  <c:v>56.422945436968902</c:v>
                </c:pt>
                <c:pt idx="264054">
                  <c:v>56.423021154315201</c:v>
                </c:pt>
                <c:pt idx="264055">
                  <c:v>56.423096871419098</c:v>
                </c:pt>
                <c:pt idx="264056">
                  <c:v>56.4231725882806</c:v>
                </c:pt>
                <c:pt idx="264057">
                  <c:v>56.423248304899801</c:v>
                </c:pt>
                <c:pt idx="264058">
                  <c:v>56.423324021276599</c:v>
                </c:pt>
                <c:pt idx="264059">
                  <c:v>56.423399737411003</c:v>
                </c:pt>
                <c:pt idx="264060">
                  <c:v>56.423475453303098</c:v>
                </c:pt>
                <c:pt idx="264061">
                  <c:v>56.423551168952898</c:v>
                </c:pt>
                <c:pt idx="264062">
                  <c:v>56.423626884360203</c:v>
                </c:pt>
                <c:pt idx="264063">
                  <c:v>56.4237025995252</c:v>
                </c:pt>
                <c:pt idx="264064">
                  <c:v>56.423778314447901</c:v>
                </c:pt>
                <c:pt idx="264065">
                  <c:v>56.423854029128201</c:v>
                </c:pt>
                <c:pt idx="264066">
                  <c:v>56.423929743566099</c:v>
                </c:pt>
                <c:pt idx="264067">
                  <c:v>56.424005457761702</c:v>
                </c:pt>
                <c:pt idx="264068">
                  <c:v>56.424081171714903</c:v>
                </c:pt>
                <c:pt idx="264069">
                  <c:v>56.424156885425802</c:v>
                </c:pt>
                <c:pt idx="264070">
                  <c:v>56.424232598894299</c:v>
                </c:pt>
                <c:pt idx="264071">
                  <c:v>56.424308312120502</c:v>
                </c:pt>
                <c:pt idx="264072">
                  <c:v>56.424384025104303</c:v>
                </c:pt>
                <c:pt idx="264073">
                  <c:v>56.424459737845801</c:v>
                </c:pt>
                <c:pt idx="264074">
                  <c:v>56.424535450344898</c:v>
                </c:pt>
                <c:pt idx="264075">
                  <c:v>56.4246111626016</c:v>
                </c:pt>
                <c:pt idx="264076">
                  <c:v>56.4246868746161</c:v>
                </c:pt>
                <c:pt idx="264077">
                  <c:v>56.424762586388098</c:v>
                </c:pt>
                <c:pt idx="264078">
                  <c:v>56.424838297917901</c:v>
                </c:pt>
                <c:pt idx="264079">
                  <c:v>56.424914009205203</c:v>
                </c:pt>
                <c:pt idx="264080">
                  <c:v>56.424989720250302</c:v>
                </c:pt>
                <c:pt idx="264081">
                  <c:v>56.425065431053</c:v>
                </c:pt>
                <c:pt idx="264082">
                  <c:v>56.425141141613302</c:v>
                </c:pt>
                <c:pt idx="264083">
                  <c:v>56.425216851931303</c:v>
                </c:pt>
                <c:pt idx="264084">
                  <c:v>56.425292562007002</c:v>
                </c:pt>
                <c:pt idx="264085">
                  <c:v>56.425368271840298</c:v>
                </c:pt>
                <c:pt idx="264086">
                  <c:v>56.4254439814313</c:v>
                </c:pt>
                <c:pt idx="264087">
                  <c:v>56.4255196907799</c:v>
                </c:pt>
                <c:pt idx="264088">
                  <c:v>56.425595399886198</c:v>
                </c:pt>
                <c:pt idx="264089">
                  <c:v>56.425671108750201</c:v>
                </c:pt>
                <c:pt idx="264090">
                  <c:v>56.425746817371802</c:v>
                </c:pt>
                <c:pt idx="264091">
                  <c:v>56.425822525751101</c:v>
                </c:pt>
                <c:pt idx="264092">
                  <c:v>56.425898233887999</c:v>
                </c:pt>
                <c:pt idx="264093">
                  <c:v>56.425973941782701</c:v>
                </c:pt>
                <c:pt idx="264094">
                  <c:v>56.426049649434901</c:v>
                </c:pt>
                <c:pt idx="264095">
                  <c:v>56.426125356844899</c:v>
                </c:pt>
                <c:pt idx="264096">
                  <c:v>56.426201064012503</c:v>
                </c:pt>
                <c:pt idx="264097">
                  <c:v>56.426276770937797</c:v>
                </c:pt>
                <c:pt idx="264098">
                  <c:v>56.426352477620803</c:v>
                </c:pt>
                <c:pt idx="264099">
                  <c:v>56.4264281840614</c:v>
                </c:pt>
                <c:pt idx="264100">
                  <c:v>56.426503890259703</c:v>
                </c:pt>
                <c:pt idx="264101">
                  <c:v>56.426579596215703</c:v>
                </c:pt>
                <c:pt idx="264102">
                  <c:v>56.426655301929301</c:v>
                </c:pt>
                <c:pt idx="264103">
                  <c:v>56.426731007400598</c:v>
                </c:pt>
                <c:pt idx="264104">
                  <c:v>56.426806712629599</c:v>
                </c:pt>
                <c:pt idx="264105">
                  <c:v>56.426882417616298</c:v>
                </c:pt>
                <c:pt idx="264106">
                  <c:v>56.426958122360602</c:v>
                </c:pt>
                <c:pt idx="264107">
                  <c:v>56.427033826862598</c:v>
                </c:pt>
                <c:pt idx="264108">
                  <c:v>56.427109531122298</c:v>
                </c:pt>
                <c:pt idx="264109">
                  <c:v>56.427185235139603</c:v>
                </c:pt>
                <c:pt idx="264110">
                  <c:v>56.427260938914699</c:v>
                </c:pt>
                <c:pt idx="264111">
                  <c:v>56.427336642447401</c:v>
                </c:pt>
                <c:pt idx="264112">
                  <c:v>56.4274123457378</c:v>
                </c:pt>
                <c:pt idx="264113">
                  <c:v>56.427488048785897</c:v>
                </c:pt>
                <c:pt idx="264114">
                  <c:v>56.427563751591698</c:v>
                </c:pt>
                <c:pt idx="264115">
                  <c:v>56.427639454155099</c:v>
                </c:pt>
                <c:pt idx="264116">
                  <c:v>56.427715156476197</c:v>
                </c:pt>
                <c:pt idx="264117">
                  <c:v>56.427790858554999</c:v>
                </c:pt>
                <c:pt idx="264118">
                  <c:v>56.4278665603915</c:v>
                </c:pt>
                <c:pt idx="264119">
                  <c:v>56.427942261985699</c:v>
                </c:pt>
                <c:pt idx="264120">
                  <c:v>56.428017963337602</c:v>
                </c:pt>
                <c:pt idx="264121">
                  <c:v>56.428093664447097</c:v>
                </c:pt>
                <c:pt idx="264122">
                  <c:v>56.428169365314403</c:v>
                </c:pt>
                <c:pt idx="264123">
                  <c:v>56.428245065939301</c:v>
                </c:pt>
                <c:pt idx="264124">
                  <c:v>56.428320766321903</c:v>
                </c:pt>
                <c:pt idx="264125">
                  <c:v>56.428396466462203</c:v>
                </c:pt>
                <c:pt idx="264126">
                  <c:v>56.428472166360201</c:v>
                </c:pt>
                <c:pt idx="264127">
                  <c:v>56.428547866015897</c:v>
                </c:pt>
                <c:pt idx="264128">
                  <c:v>56.428623565429298</c:v>
                </c:pt>
                <c:pt idx="264129">
                  <c:v>56.428699264600397</c:v>
                </c:pt>
                <c:pt idx="264130">
                  <c:v>56.428774963529101</c:v>
                </c:pt>
                <c:pt idx="264131">
                  <c:v>56.428850662215602</c:v>
                </c:pt>
                <c:pt idx="264132">
                  <c:v>56.428926360659801</c:v>
                </c:pt>
                <c:pt idx="264133">
                  <c:v>56.429002058861599</c:v>
                </c:pt>
                <c:pt idx="264134">
                  <c:v>56.429077756821201</c:v>
                </c:pt>
                <c:pt idx="264135">
                  <c:v>56.429153454538401</c:v>
                </c:pt>
                <c:pt idx="264136">
                  <c:v>56.429229152013399</c:v>
                </c:pt>
                <c:pt idx="264137">
                  <c:v>56.429304849246002</c:v>
                </c:pt>
                <c:pt idx="264138">
                  <c:v>56.429380546236402</c:v>
                </c:pt>
                <c:pt idx="264139">
                  <c:v>56.429456242984401</c:v>
                </c:pt>
                <c:pt idx="264140">
                  <c:v>56.429531939490197</c:v>
                </c:pt>
                <c:pt idx="264141">
                  <c:v>56.429607635753598</c:v>
                </c:pt>
                <c:pt idx="264142">
                  <c:v>56.429683331774797</c:v>
                </c:pt>
                <c:pt idx="264143">
                  <c:v>56.429759027553601</c:v>
                </c:pt>
                <c:pt idx="264144">
                  <c:v>56.429834723090202</c:v>
                </c:pt>
                <c:pt idx="264145">
                  <c:v>56.429910418384502</c:v>
                </c:pt>
                <c:pt idx="264146">
                  <c:v>56.429986113436399</c:v>
                </c:pt>
                <c:pt idx="264147">
                  <c:v>56.430061808246101</c:v>
                </c:pt>
                <c:pt idx="264148">
                  <c:v>56.430137502813501</c:v>
                </c:pt>
                <c:pt idx="264149">
                  <c:v>56.430213197138599</c:v>
                </c:pt>
                <c:pt idx="264150">
                  <c:v>56.430288891221402</c:v>
                </c:pt>
                <c:pt idx="264151">
                  <c:v>56.430364585061902</c:v>
                </c:pt>
                <c:pt idx="264152">
                  <c:v>56.4304402786601</c:v>
                </c:pt>
                <c:pt idx="264153">
                  <c:v>56.430515972016103</c:v>
                </c:pt>
                <c:pt idx="264154">
                  <c:v>56.430591665129697</c:v>
                </c:pt>
                <c:pt idx="264155">
                  <c:v>56.430667358001102</c:v>
                </c:pt>
                <c:pt idx="264156">
                  <c:v>56.430743050630198</c:v>
                </c:pt>
                <c:pt idx="264157">
                  <c:v>56.430818743016999</c:v>
                </c:pt>
                <c:pt idx="264158">
                  <c:v>56.430894435161498</c:v>
                </c:pt>
                <c:pt idx="264159">
                  <c:v>56.430970127063702</c:v>
                </c:pt>
                <c:pt idx="264160">
                  <c:v>56.431045818723597</c:v>
                </c:pt>
                <c:pt idx="264161">
                  <c:v>56.431121510141303</c:v>
                </c:pt>
                <c:pt idx="264162">
                  <c:v>56.431197201316699</c:v>
                </c:pt>
                <c:pt idx="264163">
                  <c:v>56.431272892249801</c:v>
                </c:pt>
                <c:pt idx="264164">
                  <c:v>56.431348582940601</c:v>
                </c:pt>
                <c:pt idx="264165">
                  <c:v>56.431424273389098</c:v>
                </c:pt>
                <c:pt idx="264166">
                  <c:v>56.4314999635954</c:v>
                </c:pt>
                <c:pt idx="264167">
                  <c:v>56.431575653559399</c:v>
                </c:pt>
                <c:pt idx="264168">
                  <c:v>56.431651343281104</c:v>
                </c:pt>
                <c:pt idx="264169">
                  <c:v>56.431727032760499</c:v>
                </c:pt>
                <c:pt idx="264170">
                  <c:v>56.431802721997599</c:v>
                </c:pt>
                <c:pt idx="264171">
                  <c:v>56.431878410992503</c:v>
                </c:pt>
                <c:pt idx="264172">
                  <c:v>56.431954099745099</c:v>
                </c:pt>
                <c:pt idx="264173">
                  <c:v>56.432029788255498</c:v>
                </c:pt>
                <c:pt idx="264174">
                  <c:v>56.432105476523503</c:v>
                </c:pt>
                <c:pt idx="264175">
                  <c:v>56.432181164549299</c:v>
                </c:pt>
                <c:pt idx="264176">
                  <c:v>56.432256852332799</c:v>
                </c:pt>
                <c:pt idx="264177">
                  <c:v>56.432332539874103</c:v>
                </c:pt>
                <c:pt idx="264178">
                  <c:v>56.432408227172999</c:v>
                </c:pt>
                <c:pt idx="264179">
                  <c:v>56.432483914229799</c:v>
                </c:pt>
                <c:pt idx="264180">
                  <c:v>56.432559601044197</c:v>
                </c:pt>
                <c:pt idx="264181">
                  <c:v>56.432635287616399</c:v>
                </c:pt>
                <c:pt idx="264182">
                  <c:v>56.4327109739463</c:v>
                </c:pt>
                <c:pt idx="264183">
                  <c:v>56.432786660033898</c:v>
                </c:pt>
                <c:pt idx="264184">
                  <c:v>56.4328623458793</c:v>
                </c:pt>
                <c:pt idx="264185">
                  <c:v>56.432938031482401</c:v>
                </c:pt>
                <c:pt idx="264186">
                  <c:v>56.433013716843298</c:v>
                </c:pt>
                <c:pt idx="264187">
                  <c:v>56.433089401961901</c:v>
                </c:pt>
                <c:pt idx="264188">
                  <c:v>56.433165086838201</c:v>
                </c:pt>
                <c:pt idx="264189">
                  <c:v>56.433240771472299</c:v>
                </c:pt>
                <c:pt idx="264190">
                  <c:v>56.433316455864102</c:v>
                </c:pt>
                <c:pt idx="264191">
                  <c:v>56.433392140013602</c:v>
                </c:pt>
                <c:pt idx="264192">
                  <c:v>56.4334678239209</c:v>
                </c:pt>
                <c:pt idx="264193">
                  <c:v>56.433543507586002</c:v>
                </c:pt>
                <c:pt idx="264194">
                  <c:v>56.433619191008702</c:v>
                </c:pt>
                <c:pt idx="264195">
                  <c:v>56.4336948741893</c:v>
                </c:pt>
                <c:pt idx="264196">
                  <c:v>56.433770557127502</c:v>
                </c:pt>
                <c:pt idx="264197">
                  <c:v>56.433846239823502</c:v>
                </c:pt>
                <c:pt idx="264198">
                  <c:v>56.4339219222773</c:v>
                </c:pt>
                <c:pt idx="264199">
                  <c:v>56.433997604488802</c:v>
                </c:pt>
                <c:pt idx="264200">
                  <c:v>56.434073286458101</c:v>
                </c:pt>
                <c:pt idx="264201">
                  <c:v>56.434148968185099</c:v>
                </c:pt>
                <c:pt idx="264202">
                  <c:v>56.434224649669801</c:v>
                </c:pt>
                <c:pt idx="264203">
                  <c:v>56.434300330912301</c:v>
                </c:pt>
                <c:pt idx="264204">
                  <c:v>56.434376011912597</c:v>
                </c:pt>
                <c:pt idx="264205">
                  <c:v>56.434451692670599</c:v>
                </c:pt>
                <c:pt idx="264206">
                  <c:v>56.434527373186299</c:v>
                </c:pt>
                <c:pt idx="264207">
                  <c:v>56.434603053459902</c:v>
                </c:pt>
                <c:pt idx="264208">
                  <c:v>56.434678733491097</c:v>
                </c:pt>
                <c:pt idx="264209">
                  <c:v>56.434754413280103</c:v>
                </c:pt>
                <c:pt idx="264210">
                  <c:v>56.4348300928269</c:v>
                </c:pt>
                <c:pt idx="264211">
                  <c:v>56.434905772131501</c:v>
                </c:pt>
                <c:pt idx="264212">
                  <c:v>56.434981451193799</c:v>
                </c:pt>
                <c:pt idx="264213">
                  <c:v>56.435057130013803</c:v>
                </c:pt>
                <c:pt idx="264214">
                  <c:v>56.435132808591597</c:v>
                </c:pt>
                <c:pt idx="264215">
                  <c:v>56.435208486927202</c:v>
                </c:pt>
                <c:pt idx="264216">
                  <c:v>56.435284165020498</c:v>
                </c:pt>
                <c:pt idx="264217">
                  <c:v>56.435359842871598</c:v>
                </c:pt>
                <c:pt idx="264218">
                  <c:v>56.435435520480397</c:v>
                </c:pt>
                <c:pt idx="264219">
                  <c:v>56.435511197847099</c:v>
                </c:pt>
                <c:pt idx="264220">
                  <c:v>56.435586874971399</c:v>
                </c:pt>
                <c:pt idx="264221">
                  <c:v>56.435662551853603</c:v>
                </c:pt>
                <c:pt idx="264222">
                  <c:v>56.435738228493499</c:v>
                </c:pt>
                <c:pt idx="264223">
                  <c:v>56.435813904891198</c:v>
                </c:pt>
                <c:pt idx="264224">
                  <c:v>56.435889581046602</c:v>
                </c:pt>
                <c:pt idx="264225">
                  <c:v>56.435965256959797</c:v>
                </c:pt>
                <c:pt idx="264226">
                  <c:v>56.436040932630803</c:v>
                </c:pt>
                <c:pt idx="264227">
                  <c:v>56.4361166080595</c:v>
                </c:pt>
                <c:pt idx="264228">
                  <c:v>56.436192283246001</c:v>
                </c:pt>
                <c:pt idx="264229">
                  <c:v>56.4362679581903</c:v>
                </c:pt>
                <c:pt idx="264230">
                  <c:v>56.436343632892402</c:v>
                </c:pt>
                <c:pt idx="264231">
                  <c:v>56.436419307352203</c:v>
                </c:pt>
                <c:pt idx="264232">
                  <c:v>56.436494981569801</c:v>
                </c:pt>
                <c:pt idx="264233">
                  <c:v>56.436570655545196</c:v>
                </c:pt>
                <c:pt idx="264234">
                  <c:v>56.436646329278297</c:v>
                </c:pt>
                <c:pt idx="264235">
                  <c:v>56.436722002769201</c:v>
                </c:pt>
                <c:pt idx="264236">
                  <c:v>56.436797676017903</c:v>
                </c:pt>
                <c:pt idx="264237">
                  <c:v>56.436873349024403</c:v>
                </c:pt>
                <c:pt idx="264238">
                  <c:v>56.436949021788699</c:v>
                </c:pt>
                <c:pt idx="264239">
                  <c:v>56.437024694310701</c:v>
                </c:pt>
                <c:pt idx="264240">
                  <c:v>56.437100366590499</c:v>
                </c:pt>
                <c:pt idx="264241">
                  <c:v>56.437176038628103</c:v>
                </c:pt>
                <c:pt idx="264242">
                  <c:v>56.437251710423503</c:v>
                </c:pt>
                <c:pt idx="264243">
                  <c:v>56.437327381976601</c:v>
                </c:pt>
                <c:pt idx="264244">
                  <c:v>56.437403053287603</c:v>
                </c:pt>
                <c:pt idx="264245">
                  <c:v>56.437478724356303</c:v>
                </c:pt>
                <c:pt idx="264246">
                  <c:v>56.437554395182801</c:v>
                </c:pt>
                <c:pt idx="264247">
                  <c:v>56.437630065767102</c:v>
                </c:pt>
                <c:pt idx="264248">
                  <c:v>56.437705736109102</c:v>
                </c:pt>
                <c:pt idx="264249">
                  <c:v>56.437781406208998</c:v>
                </c:pt>
                <c:pt idx="264250">
                  <c:v>56.437857076066599</c:v>
                </c:pt>
                <c:pt idx="264251">
                  <c:v>56.437932745682097</c:v>
                </c:pt>
                <c:pt idx="264252">
                  <c:v>56.4380084150553</c:v>
                </c:pt>
                <c:pt idx="264253">
                  <c:v>56.438084084186301</c:v>
                </c:pt>
                <c:pt idx="264254">
                  <c:v>56.438159753075098</c:v>
                </c:pt>
                <c:pt idx="264255">
                  <c:v>56.4382354217217</c:v>
                </c:pt>
                <c:pt idx="264256">
                  <c:v>56.438311090126099</c:v>
                </c:pt>
                <c:pt idx="264257">
                  <c:v>56.438386758288203</c:v>
                </c:pt>
                <c:pt idx="264258">
                  <c:v>56.438462426208197</c:v>
                </c:pt>
                <c:pt idx="264259">
                  <c:v>56.438538093885903</c:v>
                </c:pt>
                <c:pt idx="264260">
                  <c:v>56.438613761321498</c:v>
                </c:pt>
                <c:pt idx="264261">
                  <c:v>56.438689428514799</c:v>
                </c:pt>
                <c:pt idx="264262">
                  <c:v>56.438765095466003</c:v>
                </c:pt>
                <c:pt idx="264263">
                  <c:v>56.438840762174898</c:v>
                </c:pt>
                <c:pt idx="264264">
                  <c:v>56.438916428641697</c:v>
                </c:pt>
                <c:pt idx="264265">
                  <c:v>56.438992094866201</c:v>
                </c:pt>
                <c:pt idx="264266">
                  <c:v>56.439067760848502</c:v>
                </c:pt>
                <c:pt idx="264267">
                  <c:v>56.4391434265887</c:v>
                </c:pt>
                <c:pt idx="264268">
                  <c:v>56.439219092086603</c:v>
                </c:pt>
                <c:pt idx="264269">
                  <c:v>56.439294757342402</c:v>
                </c:pt>
                <c:pt idx="264270">
                  <c:v>56.4393704223559</c:v>
                </c:pt>
                <c:pt idx="264271">
                  <c:v>56.439446087127202</c:v>
                </c:pt>
                <c:pt idx="264272">
                  <c:v>56.4395217516564</c:v>
                </c:pt>
                <c:pt idx="264273">
                  <c:v>56.439597415943403</c:v>
                </c:pt>
                <c:pt idx="264274">
                  <c:v>56.439673079988097</c:v>
                </c:pt>
                <c:pt idx="264275">
                  <c:v>56.439748743790702</c:v>
                </c:pt>
                <c:pt idx="264276">
                  <c:v>56.439824407350997</c:v>
                </c:pt>
                <c:pt idx="264277">
                  <c:v>56.439900070669196</c:v>
                </c:pt>
                <c:pt idx="264278">
                  <c:v>56.4399757337452</c:v>
                </c:pt>
                <c:pt idx="264279">
                  <c:v>56.440051396579001</c:v>
                </c:pt>
                <c:pt idx="264280">
                  <c:v>56.440127059170599</c:v>
                </c:pt>
                <c:pt idx="264281">
                  <c:v>56.440202721520002</c:v>
                </c:pt>
                <c:pt idx="264282">
                  <c:v>56.440278383627302</c:v>
                </c:pt>
                <c:pt idx="264283">
                  <c:v>56.440354045492299</c:v>
                </c:pt>
                <c:pt idx="264284">
                  <c:v>56.440429707115101</c:v>
                </c:pt>
                <c:pt idx="264285">
                  <c:v>56.440505368495799</c:v>
                </c:pt>
                <c:pt idx="264286">
                  <c:v>56.440581029634302</c:v>
                </c:pt>
                <c:pt idx="264287">
                  <c:v>56.440656690530602</c:v>
                </c:pt>
                <c:pt idx="264288">
                  <c:v>56.4407323511847</c:v>
                </c:pt>
                <c:pt idx="264289">
                  <c:v>56.440808011596602</c:v>
                </c:pt>
                <c:pt idx="264290">
                  <c:v>56.4408836717664</c:v>
                </c:pt>
                <c:pt idx="264291">
                  <c:v>56.440959331693897</c:v>
                </c:pt>
                <c:pt idx="264292">
                  <c:v>56.441034991379297</c:v>
                </c:pt>
                <c:pt idx="264293">
                  <c:v>56.441110650822502</c:v>
                </c:pt>
                <c:pt idx="264294">
                  <c:v>56.441186310023603</c:v>
                </c:pt>
                <c:pt idx="264295">
                  <c:v>56.441261968982403</c:v>
                </c:pt>
                <c:pt idx="264296">
                  <c:v>56.441337627699099</c:v>
                </c:pt>
                <c:pt idx="264297">
                  <c:v>56.441413286173599</c:v>
                </c:pt>
                <c:pt idx="264298">
                  <c:v>56.441488944405897</c:v>
                </c:pt>
                <c:pt idx="264299">
                  <c:v>56.441564602395999</c:v>
                </c:pt>
                <c:pt idx="264300">
                  <c:v>56.441640260143998</c:v>
                </c:pt>
                <c:pt idx="264301">
                  <c:v>56.441715917649802</c:v>
                </c:pt>
                <c:pt idx="264302">
                  <c:v>56.441791574913402</c:v>
                </c:pt>
                <c:pt idx="264303">
                  <c:v>56.4418672319349</c:v>
                </c:pt>
                <c:pt idx="264304">
                  <c:v>56.441942888714202</c:v>
                </c:pt>
                <c:pt idx="264305">
                  <c:v>56.442018545251301</c:v>
                </c:pt>
                <c:pt idx="264306">
                  <c:v>56.442094201546197</c:v>
                </c:pt>
                <c:pt idx="264307">
                  <c:v>56.442169857598998</c:v>
                </c:pt>
                <c:pt idx="264308">
                  <c:v>56.442245513409603</c:v>
                </c:pt>
                <c:pt idx="264309">
                  <c:v>56.442321168977998</c:v>
                </c:pt>
                <c:pt idx="264310">
                  <c:v>56.442396824304303</c:v>
                </c:pt>
                <c:pt idx="264311">
                  <c:v>56.4424724793884</c:v>
                </c:pt>
                <c:pt idx="264312">
                  <c:v>56.4425481342303</c:v>
                </c:pt>
                <c:pt idx="264313">
                  <c:v>56.442623788830097</c:v>
                </c:pt>
                <c:pt idx="264314">
                  <c:v>56.442699443187699</c:v>
                </c:pt>
                <c:pt idx="264315">
                  <c:v>56.442775097303098</c:v>
                </c:pt>
                <c:pt idx="264316">
                  <c:v>56.442850751176401</c:v>
                </c:pt>
                <c:pt idx="264317">
                  <c:v>56.442926404807501</c:v>
                </c:pt>
                <c:pt idx="264318">
                  <c:v>56.443002058196498</c:v>
                </c:pt>
                <c:pt idx="264319">
                  <c:v>56.4430777113433</c:v>
                </c:pt>
                <c:pt idx="264320">
                  <c:v>56.443153364247898</c:v>
                </c:pt>
                <c:pt idx="264321">
                  <c:v>56.443229016910401</c:v>
                </c:pt>
                <c:pt idx="264322">
                  <c:v>56.4433046693308</c:v>
                </c:pt>
                <c:pt idx="264323">
                  <c:v>56.443380321508897</c:v>
                </c:pt>
                <c:pt idx="264324">
                  <c:v>56.443455973444898</c:v>
                </c:pt>
                <c:pt idx="264325">
                  <c:v>56.443531625138803</c:v>
                </c:pt>
                <c:pt idx="264326">
                  <c:v>56.443607276590498</c:v>
                </c:pt>
                <c:pt idx="264327">
                  <c:v>56.443682927800097</c:v>
                </c:pt>
                <c:pt idx="264328">
                  <c:v>56.443758578767401</c:v>
                </c:pt>
                <c:pt idx="264329">
                  <c:v>56.443834229492701</c:v>
                </c:pt>
                <c:pt idx="264330">
                  <c:v>56.443909879975799</c:v>
                </c:pt>
                <c:pt idx="264331">
                  <c:v>56.4439855302167</c:v>
                </c:pt>
                <c:pt idx="264332">
                  <c:v>56.444061180215499</c:v>
                </c:pt>
                <c:pt idx="264333">
                  <c:v>56.444136829972201</c:v>
                </c:pt>
                <c:pt idx="264334">
                  <c:v>56.444212479486701</c:v>
                </c:pt>
                <c:pt idx="264335">
                  <c:v>56.444288128758998</c:v>
                </c:pt>
                <c:pt idx="264336">
                  <c:v>56.444363777789199</c:v>
                </c:pt>
                <c:pt idx="264337">
                  <c:v>56.444439426577297</c:v>
                </c:pt>
                <c:pt idx="264338">
                  <c:v>56.444515075123199</c:v>
                </c:pt>
                <c:pt idx="264339">
                  <c:v>56.444590723426998</c:v>
                </c:pt>
                <c:pt idx="264340">
                  <c:v>56.444666371488601</c:v>
                </c:pt>
                <c:pt idx="264341">
                  <c:v>56.444742019308102</c:v>
                </c:pt>
                <c:pt idx="264342">
                  <c:v>56.444817666885399</c:v>
                </c:pt>
                <c:pt idx="264343">
                  <c:v>56.4448933142206</c:v>
                </c:pt>
                <c:pt idx="264344">
                  <c:v>56.444968961313698</c:v>
                </c:pt>
                <c:pt idx="264345">
                  <c:v>56.445044608164601</c:v>
                </c:pt>
                <c:pt idx="264346">
                  <c:v>56.4451202547734</c:v>
                </c:pt>
                <c:pt idx="264347">
                  <c:v>56.445195901140004</c:v>
                </c:pt>
                <c:pt idx="264348">
                  <c:v>56.445271547264497</c:v>
                </c:pt>
                <c:pt idx="264349">
                  <c:v>56.445347193146901</c:v>
                </c:pt>
                <c:pt idx="264350">
                  <c:v>56.445422838787103</c:v>
                </c:pt>
                <c:pt idx="264351">
                  <c:v>56.445498484185201</c:v>
                </c:pt>
                <c:pt idx="264352">
                  <c:v>56.445574129341203</c:v>
                </c:pt>
                <c:pt idx="264353">
                  <c:v>56.445649774255003</c:v>
                </c:pt>
                <c:pt idx="264354">
                  <c:v>56.445725418926699</c:v>
                </c:pt>
                <c:pt idx="264355">
                  <c:v>56.445801063356299</c:v>
                </c:pt>
                <c:pt idx="264356">
                  <c:v>56.445876707543697</c:v>
                </c:pt>
                <c:pt idx="264357">
                  <c:v>56.445952351488998</c:v>
                </c:pt>
                <c:pt idx="264358">
                  <c:v>56.446027995192203</c:v>
                </c:pt>
                <c:pt idx="264359">
                  <c:v>56.446103638653199</c:v>
                </c:pt>
                <c:pt idx="264360">
                  <c:v>56.446179281872098</c:v>
                </c:pt>
                <c:pt idx="264361">
                  <c:v>56.446254924848901</c:v>
                </c:pt>
                <c:pt idx="264362">
                  <c:v>56.446330567583601</c:v>
                </c:pt>
                <c:pt idx="264363">
                  <c:v>56.446406210076098</c:v>
                </c:pt>
                <c:pt idx="264364">
                  <c:v>56.4464818523265</c:v>
                </c:pt>
                <c:pt idx="264365">
                  <c:v>56.446557494334797</c:v>
                </c:pt>
                <c:pt idx="264366">
                  <c:v>56.446633136100999</c:v>
                </c:pt>
                <c:pt idx="264367">
                  <c:v>56.446708777625098</c:v>
                </c:pt>
                <c:pt idx="264368">
                  <c:v>56.446784418907001</c:v>
                </c:pt>
                <c:pt idx="264369">
                  <c:v>56.4468600599468</c:v>
                </c:pt>
                <c:pt idx="264370">
                  <c:v>56.446935700744497</c:v>
                </c:pt>
                <c:pt idx="264371">
                  <c:v>56.447011341299998</c:v>
                </c:pt>
                <c:pt idx="264372">
                  <c:v>56.447086981613502</c:v>
                </c:pt>
                <c:pt idx="264373">
                  <c:v>56.447162621684797</c:v>
                </c:pt>
                <c:pt idx="264374">
                  <c:v>56.447238261514002</c:v>
                </c:pt>
                <c:pt idx="264375">
                  <c:v>56.447313901101097</c:v>
                </c:pt>
                <c:pt idx="264376">
                  <c:v>56.447389540446103</c:v>
                </c:pt>
                <c:pt idx="264377">
                  <c:v>56.4474651795489</c:v>
                </c:pt>
                <c:pt idx="264378">
                  <c:v>56.447540818409699</c:v>
                </c:pt>
                <c:pt idx="264379">
                  <c:v>56.447616457028303</c:v>
                </c:pt>
                <c:pt idx="264380">
                  <c:v>56.447692095404797</c:v>
                </c:pt>
                <c:pt idx="264381">
                  <c:v>56.447767733539202</c:v>
                </c:pt>
                <c:pt idx="264382">
                  <c:v>56.447843371431503</c:v>
                </c:pt>
                <c:pt idx="264383">
                  <c:v>56.447919009081701</c:v>
                </c:pt>
                <c:pt idx="264384">
                  <c:v>56.447994646489803</c:v>
                </c:pt>
                <c:pt idx="264385">
                  <c:v>56.448070283655802</c:v>
                </c:pt>
                <c:pt idx="264386">
                  <c:v>56.448145920579599</c:v>
                </c:pt>
                <c:pt idx="264387">
                  <c:v>56.448221557261398</c:v>
                </c:pt>
                <c:pt idx="264388">
                  <c:v>56.448297193701002</c:v>
                </c:pt>
                <c:pt idx="264389">
                  <c:v>56.448372829898602</c:v>
                </c:pt>
                <c:pt idx="264390">
                  <c:v>56.448448465854</c:v>
                </c:pt>
                <c:pt idx="264391">
                  <c:v>56.448524101567401</c:v>
                </c:pt>
                <c:pt idx="264392">
                  <c:v>56.448599737038599</c:v>
                </c:pt>
                <c:pt idx="264393">
                  <c:v>56.448675372267701</c:v>
                </c:pt>
                <c:pt idx="264394">
                  <c:v>56.4487510072547</c:v>
                </c:pt>
                <c:pt idx="264395">
                  <c:v>56.448826641999702</c:v>
                </c:pt>
                <c:pt idx="264396">
                  <c:v>56.448902276502501</c:v>
                </c:pt>
                <c:pt idx="264397">
                  <c:v>56.448977910763197</c:v>
                </c:pt>
                <c:pt idx="264398">
                  <c:v>56.449053544781897</c:v>
                </c:pt>
                <c:pt idx="264399">
                  <c:v>56.449129178558401</c:v>
                </c:pt>
                <c:pt idx="264400">
                  <c:v>56.449204812092802</c:v>
                </c:pt>
                <c:pt idx="264401">
                  <c:v>56.449280445385199</c:v>
                </c:pt>
                <c:pt idx="264402">
                  <c:v>56.4493560784354</c:v>
                </c:pt>
                <c:pt idx="264403">
                  <c:v>56.449431711243598</c:v>
                </c:pt>
                <c:pt idx="264404">
                  <c:v>56.4495073438096</c:v>
                </c:pt>
                <c:pt idx="264405">
                  <c:v>56.449582976133598</c:v>
                </c:pt>
                <c:pt idx="264406">
                  <c:v>56.449658608215401</c:v>
                </c:pt>
                <c:pt idx="264407">
                  <c:v>56.4497342400552</c:v>
                </c:pt>
                <c:pt idx="264408">
                  <c:v>56.449809871652903</c:v>
                </c:pt>
                <c:pt idx="264409">
                  <c:v>56.449885503008502</c:v>
                </c:pt>
                <c:pt idx="264410">
                  <c:v>56.449961134121999</c:v>
                </c:pt>
                <c:pt idx="264411">
                  <c:v>56.450036764993399</c:v>
                </c:pt>
                <c:pt idx="264412">
                  <c:v>56.450112395622703</c:v>
                </c:pt>
                <c:pt idx="264413">
                  <c:v>56.450188026009997</c:v>
                </c:pt>
                <c:pt idx="264414">
                  <c:v>56.450263656155101</c:v>
                </c:pt>
                <c:pt idx="264415">
                  <c:v>56.450339286058203</c:v>
                </c:pt>
                <c:pt idx="264416">
                  <c:v>56.4504149157192</c:v>
                </c:pt>
                <c:pt idx="264417">
                  <c:v>56.450490545138102</c:v>
                </c:pt>
                <c:pt idx="264418">
                  <c:v>56.450566174314901</c:v>
                </c:pt>
                <c:pt idx="264419">
                  <c:v>56.450641803249702</c:v>
                </c:pt>
                <c:pt idx="264420">
                  <c:v>56.450717431942302</c:v>
                </c:pt>
                <c:pt idx="264421">
                  <c:v>56.450793060392897</c:v>
                </c:pt>
                <c:pt idx="264422">
                  <c:v>56.450868688601403</c:v>
                </c:pt>
                <c:pt idx="264423">
                  <c:v>56.450944316567799</c:v>
                </c:pt>
                <c:pt idx="264424">
                  <c:v>56.451019944292199</c:v>
                </c:pt>
                <c:pt idx="264425">
                  <c:v>56.451095571774403</c:v>
                </c:pt>
                <c:pt idx="264426">
                  <c:v>56.451171199014603</c:v>
                </c:pt>
                <c:pt idx="264427">
                  <c:v>56.451246826012699</c:v>
                </c:pt>
                <c:pt idx="264428">
                  <c:v>56.4513224527687</c:v>
                </c:pt>
                <c:pt idx="264429">
                  <c:v>56.451398079282697</c:v>
                </c:pt>
                <c:pt idx="264430">
                  <c:v>56.451473705554598</c:v>
                </c:pt>
                <c:pt idx="264431">
                  <c:v>56.451549331584403</c:v>
                </c:pt>
                <c:pt idx="264432">
                  <c:v>56.451624957372097</c:v>
                </c:pt>
                <c:pt idx="264433">
                  <c:v>56.451700582917802</c:v>
                </c:pt>
                <c:pt idx="264434">
                  <c:v>56.451776208221403</c:v>
                </c:pt>
                <c:pt idx="264435">
                  <c:v>56.451851833282902</c:v>
                </c:pt>
                <c:pt idx="264436">
                  <c:v>56.451927458102404</c:v>
                </c:pt>
                <c:pt idx="264437">
                  <c:v>56.452003082679802</c:v>
                </c:pt>
                <c:pt idx="264438">
                  <c:v>56.452078707015097</c:v>
                </c:pt>
                <c:pt idx="264439">
                  <c:v>56.452154331108403</c:v>
                </c:pt>
                <c:pt idx="264440">
                  <c:v>56.452229954959599</c:v>
                </c:pt>
                <c:pt idx="264441">
                  <c:v>56.452305578568698</c:v>
                </c:pt>
                <c:pt idx="264442">
                  <c:v>56.452381201935701</c:v>
                </c:pt>
                <c:pt idx="264443">
                  <c:v>56.4524568250607</c:v>
                </c:pt>
                <c:pt idx="264444">
                  <c:v>56.452532447943703</c:v>
                </c:pt>
                <c:pt idx="264445">
                  <c:v>56.452608070584503</c:v>
                </c:pt>
                <c:pt idx="264446">
                  <c:v>56.452683692983399</c:v>
                </c:pt>
                <c:pt idx="264447">
                  <c:v>56.452759315140099</c:v>
                </c:pt>
                <c:pt idx="264448">
                  <c:v>56.452834937054803</c:v>
                </c:pt>
                <c:pt idx="264449">
                  <c:v>56.452910558727403</c:v>
                </c:pt>
                <c:pt idx="264450">
                  <c:v>56.452986180158</c:v>
                </c:pt>
                <c:pt idx="264451">
                  <c:v>56.4530618013465</c:v>
                </c:pt>
                <c:pt idx="264452">
                  <c:v>56.453137422292997</c:v>
                </c:pt>
                <c:pt idx="264453">
                  <c:v>56.453213042997398</c:v>
                </c:pt>
                <c:pt idx="264454">
                  <c:v>56.453288663459702</c:v>
                </c:pt>
                <c:pt idx="264455">
                  <c:v>56.453364283680003</c:v>
                </c:pt>
                <c:pt idx="264456">
                  <c:v>56.4534399036583</c:v>
                </c:pt>
                <c:pt idx="264457">
                  <c:v>56.453515523394501</c:v>
                </c:pt>
                <c:pt idx="264458">
                  <c:v>56.453591142888598</c:v>
                </c:pt>
                <c:pt idx="264459">
                  <c:v>56.453666762140699</c:v>
                </c:pt>
                <c:pt idx="264460">
                  <c:v>56.453742381150697</c:v>
                </c:pt>
                <c:pt idx="264461">
                  <c:v>56.453817999918698</c:v>
                </c:pt>
                <c:pt idx="264462">
                  <c:v>56.453893618444603</c:v>
                </c:pt>
                <c:pt idx="264463">
                  <c:v>56.453969236728497</c:v>
                </c:pt>
                <c:pt idx="264464">
                  <c:v>56.454044854770302</c:v>
                </c:pt>
                <c:pt idx="264465">
                  <c:v>56.454120472570096</c:v>
                </c:pt>
                <c:pt idx="264466">
                  <c:v>56.454196090127901</c:v>
                </c:pt>
                <c:pt idx="264467">
                  <c:v>56.454271707443603</c:v>
                </c:pt>
                <c:pt idx="264468">
                  <c:v>56.454347324517201</c:v>
                </c:pt>
                <c:pt idx="264469">
                  <c:v>56.454422941348902</c:v>
                </c:pt>
                <c:pt idx="264470">
                  <c:v>56.4544985579384</c:v>
                </c:pt>
                <c:pt idx="264471">
                  <c:v>56.454574174286002</c:v>
                </c:pt>
                <c:pt idx="264472">
                  <c:v>56.4546497903914</c:v>
                </c:pt>
                <c:pt idx="264473">
                  <c:v>56.454725406254902</c:v>
                </c:pt>
                <c:pt idx="264474">
                  <c:v>56.4548010218763</c:v>
                </c:pt>
                <c:pt idx="264475">
                  <c:v>56.454876637255701</c:v>
                </c:pt>
                <c:pt idx="264476">
                  <c:v>56.454952252392999</c:v>
                </c:pt>
                <c:pt idx="264477">
                  <c:v>56.455027867288301</c:v>
                </c:pt>
                <c:pt idx="264478">
                  <c:v>56.455103481941599</c:v>
                </c:pt>
                <c:pt idx="264479">
                  <c:v>56.455179096352801</c:v>
                </c:pt>
                <c:pt idx="264480">
                  <c:v>56.455254710521999</c:v>
                </c:pt>
                <c:pt idx="264481">
                  <c:v>56.4553303244491</c:v>
                </c:pt>
                <c:pt idx="264482">
                  <c:v>56.455405938134199</c:v>
                </c:pt>
                <c:pt idx="264483">
                  <c:v>56.4554815515773</c:v>
                </c:pt>
                <c:pt idx="264484">
                  <c:v>56.455557164778398</c:v>
                </c:pt>
                <c:pt idx="264485">
                  <c:v>56.455632777737399</c:v>
                </c:pt>
                <c:pt idx="264486">
                  <c:v>56.455708390454397</c:v>
                </c:pt>
                <c:pt idx="264487">
                  <c:v>56.455784002929299</c:v>
                </c:pt>
                <c:pt idx="264488">
                  <c:v>56.455859615162296</c:v>
                </c:pt>
                <c:pt idx="264489">
                  <c:v>56.455935227153198</c:v>
                </c:pt>
                <c:pt idx="264490">
                  <c:v>56.456010838902102</c:v>
                </c:pt>
                <c:pt idx="264491">
                  <c:v>56.456086450408897</c:v>
                </c:pt>
                <c:pt idx="264492">
                  <c:v>56.456162061673702</c:v>
                </c:pt>
                <c:pt idx="264493">
                  <c:v>56.456237672696503</c:v>
                </c:pt>
                <c:pt idx="264494">
                  <c:v>56.4563132834773</c:v>
                </c:pt>
                <c:pt idx="264495">
                  <c:v>56.456388894016101</c:v>
                </c:pt>
                <c:pt idx="264496">
                  <c:v>56.456464504312798</c:v>
                </c:pt>
                <c:pt idx="264497">
                  <c:v>56.456540114367499</c:v>
                </c:pt>
                <c:pt idx="264498">
                  <c:v>56.456615724180203</c:v>
                </c:pt>
                <c:pt idx="264499">
                  <c:v>56.456691333750904</c:v>
                </c:pt>
                <c:pt idx="264500">
                  <c:v>56.456766943079501</c:v>
                </c:pt>
                <c:pt idx="264501">
                  <c:v>56.456842552166201</c:v>
                </c:pt>
                <c:pt idx="264502">
                  <c:v>56.456918161010798</c:v>
                </c:pt>
                <c:pt idx="264503">
                  <c:v>56.456993769613398</c:v>
                </c:pt>
                <c:pt idx="264504">
                  <c:v>56.457069377973902</c:v>
                </c:pt>
                <c:pt idx="264505">
                  <c:v>56.457144986092501</c:v>
                </c:pt>
                <c:pt idx="264506">
                  <c:v>56.457220593969097</c:v>
                </c:pt>
                <c:pt idx="264507">
                  <c:v>56.457296201603597</c:v>
                </c:pt>
                <c:pt idx="264508">
                  <c:v>56.457371808996101</c:v>
                </c:pt>
                <c:pt idx="264509">
                  <c:v>56.4574474161466</c:v>
                </c:pt>
                <c:pt idx="264510">
                  <c:v>56.457523023055103</c:v>
                </c:pt>
                <c:pt idx="264511">
                  <c:v>56.457598629721602</c:v>
                </c:pt>
                <c:pt idx="264512">
                  <c:v>56.457674236146097</c:v>
                </c:pt>
                <c:pt idx="264513">
                  <c:v>56.457749842328496</c:v>
                </c:pt>
                <c:pt idx="264514">
                  <c:v>56.457825448268999</c:v>
                </c:pt>
                <c:pt idx="264515">
                  <c:v>56.457901053967497</c:v>
                </c:pt>
                <c:pt idx="264516">
                  <c:v>56.457976659423899</c:v>
                </c:pt>
                <c:pt idx="264517">
                  <c:v>56.458052264638297</c:v>
                </c:pt>
                <c:pt idx="264518">
                  <c:v>56.458127869610799</c:v>
                </c:pt>
                <c:pt idx="264519">
                  <c:v>56.458203474341197</c:v>
                </c:pt>
                <c:pt idx="264520">
                  <c:v>56.458279078829598</c:v>
                </c:pt>
                <c:pt idx="264521">
                  <c:v>56.458354683076003</c:v>
                </c:pt>
                <c:pt idx="264522">
                  <c:v>56.458430287080397</c:v>
                </c:pt>
                <c:pt idx="264523">
                  <c:v>56.4585058908429</c:v>
                </c:pt>
                <c:pt idx="264524">
                  <c:v>56.458581494363301</c:v>
                </c:pt>
                <c:pt idx="264525">
                  <c:v>56.458657097641698</c:v>
                </c:pt>
                <c:pt idx="264526">
                  <c:v>56.458732700678098</c:v>
                </c:pt>
                <c:pt idx="264527">
                  <c:v>56.458808303472502</c:v>
                </c:pt>
                <c:pt idx="264528">
                  <c:v>56.458883906024901</c:v>
                </c:pt>
                <c:pt idx="264529">
                  <c:v>56.458959508335397</c:v>
                </c:pt>
                <c:pt idx="264530">
                  <c:v>56.459035110403804</c:v>
                </c:pt>
                <c:pt idx="264531">
                  <c:v>56.459110712230199</c:v>
                </c:pt>
                <c:pt idx="264532">
                  <c:v>56.459186313814598</c:v>
                </c:pt>
                <c:pt idx="264533">
                  <c:v>56.4592619151571</c:v>
                </c:pt>
                <c:pt idx="264534">
                  <c:v>56.459337516257499</c:v>
                </c:pt>
                <c:pt idx="264535">
                  <c:v>56.459413117116</c:v>
                </c:pt>
                <c:pt idx="264536">
                  <c:v>56.459488717732498</c:v>
                </c:pt>
                <c:pt idx="264537">
                  <c:v>56.459564318106899</c:v>
                </c:pt>
                <c:pt idx="264538">
                  <c:v>56.459639918239397</c:v>
                </c:pt>
                <c:pt idx="264539">
                  <c:v>56.459715518129897</c:v>
                </c:pt>
                <c:pt idx="264540">
                  <c:v>56.459791117778401</c:v>
                </c:pt>
                <c:pt idx="264541">
                  <c:v>56.459866717184902</c:v>
                </c:pt>
                <c:pt idx="264542">
                  <c:v>56.459942316349398</c:v>
                </c:pt>
                <c:pt idx="264543">
                  <c:v>56.460017915271997</c:v>
                </c:pt>
                <c:pt idx="264544">
                  <c:v>56.460093513952501</c:v>
                </c:pt>
                <c:pt idx="264545">
                  <c:v>56.4601691123911</c:v>
                </c:pt>
                <c:pt idx="264546">
                  <c:v>56.460244710587702</c:v>
                </c:pt>
                <c:pt idx="264547">
                  <c:v>56.4603203085423</c:v>
                </c:pt>
                <c:pt idx="264548">
                  <c:v>56.460395906254902</c:v>
                </c:pt>
                <c:pt idx="264549">
                  <c:v>56.4604715037256</c:v>
                </c:pt>
                <c:pt idx="264550">
                  <c:v>56.460547100954201</c:v>
                </c:pt>
                <c:pt idx="264551">
                  <c:v>56.460622697940899</c:v>
                </c:pt>
                <c:pt idx="264552">
                  <c:v>56.460698294685599</c:v>
                </c:pt>
                <c:pt idx="264553">
                  <c:v>56.460773891188303</c:v>
                </c:pt>
                <c:pt idx="264554">
                  <c:v>56.460849487449103</c:v>
                </c:pt>
                <c:pt idx="264555">
                  <c:v>56.460925083467899</c:v>
                </c:pt>
                <c:pt idx="264556">
                  <c:v>56.461000679244698</c:v>
                </c:pt>
                <c:pt idx="264557">
                  <c:v>56.461076274779501</c:v>
                </c:pt>
                <c:pt idx="264558">
                  <c:v>56.4611518700723</c:v>
                </c:pt>
                <c:pt idx="264559">
                  <c:v>56.461227465123201</c:v>
                </c:pt>
                <c:pt idx="264560">
                  <c:v>56.461303059932099</c:v>
                </c:pt>
                <c:pt idx="264561">
                  <c:v>56.461378654499001</c:v>
                </c:pt>
                <c:pt idx="264562">
                  <c:v>56.461454248823998</c:v>
                </c:pt>
                <c:pt idx="264563">
                  <c:v>56.461529842906899</c:v>
                </c:pt>
                <c:pt idx="264564">
                  <c:v>56.461605436747902</c:v>
                </c:pt>
                <c:pt idx="264565">
                  <c:v>56.461681030347002</c:v>
                </c:pt>
                <c:pt idx="264566">
                  <c:v>56.461756623704098</c:v>
                </c:pt>
                <c:pt idx="264567">
                  <c:v>56.461832216819197</c:v>
                </c:pt>
                <c:pt idx="264568">
                  <c:v>56.461907809692299</c:v>
                </c:pt>
                <c:pt idx="264569">
                  <c:v>56.461983402323497</c:v>
                </c:pt>
                <c:pt idx="264570">
                  <c:v>56.462058994712699</c:v>
                </c:pt>
                <c:pt idx="264571">
                  <c:v>56.462134586859897</c:v>
                </c:pt>
                <c:pt idx="264572">
                  <c:v>56.462210178765197</c:v>
                </c:pt>
                <c:pt idx="264573">
                  <c:v>56.462285770428501</c:v>
                </c:pt>
                <c:pt idx="264574">
                  <c:v>56.462361361849901</c:v>
                </c:pt>
                <c:pt idx="264575">
                  <c:v>56.462436953029297</c:v>
                </c:pt>
                <c:pt idx="264576">
                  <c:v>56.462512543966703</c:v>
                </c:pt>
                <c:pt idx="264577">
                  <c:v>56.462588134662198</c:v>
                </c:pt>
                <c:pt idx="264578">
                  <c:v>56.462663725115704</c:v>
                </c:pt>
                <c:pt idx="264579">
                  <c:v>56.462739315327298</c:v>
                </c:pt>
                <c:pt idx="264580">
                  <c:v>56.462814905296902</c:v>
                </c:pt>
                <c:pt idx="264581">
                  <c:v>56.462890495024503</c:v>
                </c:pt>
                <c:pt idx="264582">
                  <c:v>56.462966084510199</c:v>
                </c:pt>
                <c:pt idx="264583">
                  <c:v>56.463041673753899</c:v>
                </c:pt>
                <c:pt idx="264584">
                  <c:v>56.463117262755702</c:v>
                </c:pt>
                <c:pt idx="264585">
                  <c:v>56.463192851515501</c:v>
                </c:pt>
                <c:pt idx="264586">
                  <c:v>56.463268440033403</c:v>
                </c:pt>
                <c:pt idx="264587">
                  <c:v>56.463344028309301</c:v>
                </c:pt>
                <c:pt idx="264588">
                  <c:v>56.463419616343302</c:v>
                </c:pt>
                <c:pt idx="264589">
                  <c:v>56.463495204135299</c:v>
                </c:pt>
                <c:pt idx="264590">
                  <c:v>56.463570791685399</c:v>
                </c:pt>
                <c:pt idx="264591">
                  <c:v>56.463646378993502</c:v>
                </c:pt>
                <c:pt idx="264592">
                  <c:v>56.463721966059602</c:v>
                </c:pt>
                <c:pt idx="264593">
                  <c:v>56.463797552883896</c:v>
                </c:pt>
                <c:pt idx="264594">
                  <c:v>56.463873139466102</c:v>
                </c:pt>
                <c:pt idx="264595">
                  <c:v>56.463948725806503</c:v>
                </c:pt>
                <c:pt idx="264596">
                  <c:v>56.4640243119049</c:v>
                </c:pt>
                <c:pt idx="264597">
                  <c:v>56.464099897761301</c:v>
                </c:pt>
                <c:pt idx="264598">
                  <c:v>56.464175483375797</c:v>
                </c:pt>
                <c:pt idx="264599">
                  <c:v>56.464251068748403</c:v>
                </c:pt>
                <c:pt idx="264600">
                  <c:v>56.464326653878999</c:v>
                </c:pt>
                <c:pt idx="264601">
                  <c:v>56.464402238767597</c:v>
                </c:pt>
                <c:pt idx="264602">
                  <c:v>56.464477823414398</c:v>
                </c:pt>
                <c:pt idx="264603">
                  <c:v>56.464553407819203</c:v>
                </c:pt>
                <c:pt idx="264604">
                  <c:v>56.464628991982003</c:v>
                </c:pt>
                <c:pt idx="264605">
                  <c:v>56.4647045759029</c:v>
                </c:pt>
                <c:pt idx="264606">
                  <c:v>56.464780159581899</c:v>
                </c:pt>
                <c:pt idx="264607">
                  <c:v>56.464855743018902</c:v>
                </c:pt>
                <c:pt idx="264608">
                  <c:v>56.464931326214</c:v>
                </c:pt>
                <c:pt idx="264609">
                  <c:v>56.465006909167201</c:v>
                </c:pt>
                <c:pt idx="264610">
                  <c:v>56.465082491878398</c:v>
                </c:pt>
                <c:pt idx="264611">
                  <c:v>56.465158074347698</c:v>
                </c:pt>
                <c:pt idx="264612">
                  <c:v>56.465233656575101</c:v>
                </c:pt>
                <c:pt idx="264613">
                  <c:v>56.465309238560501</c:v>
                </c:pt>
                <c:pt idx="264614">
                  <c:v>56.465384820304003</c:v>
                </c:pt>
                <c:pt idx="264615">
                  <c:v>56.465460401805601</c:v>
                </c:pt>
                <c:pt idx="264616">
                  <c:v>56.465535983065202</c:v>
                </c:pt>
                <c:pt idx="264617">
                  <c:v>56.465611564082998</c:v>
                </c:pt>
                <c:pt idx="264618">
                  <c:v>56.465687144858798</c:v>
                </c:pt>
                <c:pt idx="264619">
                  <c:v>56.465762725392601</c:v>
                </c:pt>
                <c:pt idx="264620">
                  <c:v>56.4658383056845</c:v>
                </c:pt>
                <c:pt idx="264621">
                  <c:v>56.465913885734501</c:v>
                </c:pt>
                <c:pt idx="264622">
                  <c:v>56.465989465542599</c:v>
                </c:pt>
                <c:pt idx="264623">
                  <c:v>56.466065045108799</c:v>
                </c:pt>
                <c:pt idx="264624">
                  <c:v>56.466140624433002</c:v>
                </c:pt>
                <c:pt idx="264625">
                  <c:v>56.466216203515302</c:v>
                </c:pt>
                <c:pt idx="264626">
                  <c:v>56.466291782355697</c:v>
                </c:pt>
                <c:pt idx="264627">
                  <c:v>56.466367360954202</c:v>
                </c:pt>
                <c:pt idx="264628">
                  <c:v>56.466442939310703</c:v>
                </c:pt>
                <c:pt idx="264629">
                  <c:v>56.466518517425399</c:v>
                </c:pt>
                <c:pt idx="264630">
                  <c:v>56.466594095298099</c:v>
                </c:pt>
                <c:pt idx="264631">
                  <c:v>56.466669672928901</c:v>
                </c:pt>
                <c:pt idx="264632">
                  <c:v>56.4667452503177</c:v>
                </c:pt>
                <c:pt idx="264633">
                  <c:v>56.466820827464701</c:v>
                </c:pt>
                <c:pt idx="264634">
                  <c:v>56.466896404369699</c:v>
                </c:pt>
                <c:pt idx="264635">
                  <c:v>56.466971981032898</c:v>
                </c:pt>
                <c:pt idx="264636">
                  <c:v>56.467047557454102</c:v>
                </c:pt>
                <c:pt idx="264637">
                  <c:v>56.4671231336334</c:v>
                </c:pt>
                <c:pt idx="264638">
                  <c:v>56.467198709570802</c:v>
                </c:pt>
                <c:pt idx="264639">
                  <c:v>56.4672742852662</c:v>
                </c:pt>
                <c:pt idx="264640">
                  <c:v>56.4673498607198</c:v>
                </c:pt>
                <c:pt idx="264641">
                  <c:v>56.467425435931503</c:v>
                </c:pt>
                <c:pt idx="264642">
                  <c:v>56.467501010901202</c:v>
                </c:pt>
                <c:pt idx="264643">
                  <c:v>56.467576585628997</c:v>
                </c:pt>
                <c:pt idx="264644">
                  <c:v>56.467652160115001</c:v>
                </c:pt>
                <c:pt idx="264645">
                  <c:v>56.467727734359002</c:v>
                </c:pt>
                <c:pt idx="264646">
                  <c:v>56.467803308361098</c:v>
                </c:pt>
                <c:pt idx="264647">
                  <c:v>56.467878882121298</c:v>
                </c:pt>
                <c:pt idx="264648">
                  <c:v>56.4679544556396</c:v>
                </c:pt>
                <c:pt idx="264649">
                  <c:v>56.468030028915997</c:v>
                </c:pt>
                <c:pt idx="264650">
                  <c:v>56.468105601950498</c:v>
                </c:pt>
                <c:pt idx="264651">
                  <c:v>56.468181174743101</c:v>
                </c:pt>
                <c:pt idx="264652">
                  <c:v>56.4682567472938</c:v>
                </c:pt>
                <c:pt idx="264653">
                  <c:v>56.468332319602602</c:v>
                </c:pt>
                <c:pt idx="264654">
                  <c:v>56.4684078916695</c:v>
                </c:pt>
                <c:pt idx="264655">
                  <c:v>56.468483463494501</c:v>
                </c:pt>
                <c:pt idx="264656">
                  <c:v>56.468559035077497</c:v>
                </c:pt>
                <c:pt idx="264657">
                  <c:v>56.468634606418703</c:v>
                </c:pt>
                <c:pt idx="264658">
                  <c:v>56.468710177517998</c:v>
                </c:pt>
                <c:pt idx="264659">
                  <c:v>56.468785748375403</c:v>
                </c:pt>
                <c:pt idx="264660">
                  <c:v>56.468861318990903</c:v>
                </c:pt>
                <c:pt idx="264661">
                  <c:v>56.468936889364599</c:v>
                </c:pt>
                <c:pt idx="264662">
                  <c:v>56.469012459496298</c:v>
                </c:pt>
                <c:pt idx="264663">
                  <c:v>56.4690880293861</c:v>
                </c:pt>
                <c:pt idx="264664">
                  <c:v>56.469163599033998</c:v>
                </c:pt>
                <c:pt idx="264665">
                  <c:v>56.469239168440097</c:v>
                </c:pt>
                <c:pt idx="264666">
                  <c:v>56.469314737604201</c:v>
                </c:pt>
                <c:pt idx="264667">
                  <c:v>56.469390306526499</c:v>
                </c:pt>
                <c:pt idx="264668">
                  <c:v>56.469465875206801</c:v>
                </c:pt>
                <c:pt idx="264669">
                  <c:v>56.469541443645298</c:v>
                </c:pt>
                <c:pt idx="264670">
                  <c:v>56.469617011841898</c:v>
                </c:pt>
                <c:pt idx="264671">
                  <c:v>56.4696925797966</c:v>
                </c:pt>
                <c:pt idx="264672">
                  <c:v>56.469768147509399</c:v>
                </c:pt>
                <c:pt idx="264673">
                  <c:v>56.469843714980399</c:v>
                </c:pt>
                <c:pt idx="264674">
                  <c:v>56.469919282209403</c:v>
                </c:pt>
                <c:pt idx="264675">
                  <c:v>56.469994849196603</c:v>
                </c:pt>
                <c:pt idx="264676">
                  <c:v>56.470070415941898</c:v>
                </c:pt>
                <c:pt idx="264677">
                  <c:v>56.470145982445302</c:v>
                </c:pt>
                <c:pt idx="264678">
                  <c:v>56.470221548706803</c:v>
                </c:pt>
                <c:pt idx="264679">
                  <c:v>56.470297114726399</c:v>
                </c:pt>
                <c:pt idx="264680">
                  <c:v>56.470372680504198</c:v>
                </c:pt>
                <c:pt idx="264681">
                  <c:v>56.4704482460401</c:v>
                </c:pt>
                <c:pt idx="264682">
                  <c:v>56.470523811334097</c:v>
                </c:pt>
                <c:pt idx="264683">
                  <c:v>56.470599376386197</c:v>
                </c:pt>
                <c:pt idx="264684">
                  <c:v>56.4706749411964</c:v>
                </c:pt>
                <c:pt idx="264685">
                  <c:v>56.470750505764798</c:v>
                </c:pt>
                <c:pt idx="264686">
                  <c:v>56.470826070091299</c:v>
                </c:pt>
                <c:pt idx="264687">
                  <c:v>56.470901634175902</c:v>
                </c:pt>
                <c:pt idx="264688">
                  <c:v>56.470977198018602</c:v>
                </c:pt>
                <c:pt idx="264689">
                  <c:v>56.471052761619497</c:v>
                </c:pt>
                <c:pt idx="264690">
                  <c:v>56.471128324978501</c:v>
                </c:pt>
                <c:pt idx="264691">
                  <c:v>56.471203888095602</c:v>
                </c:pt>
                <c:pt idx="264692">
                  <c:v>56.471279450970897</c:v>
                </c:pt>
                <c:pt idx="264693">
                  <c:v>56.471355013604303</c:v>
                </c:pt>
                <c:pt idx="264694">
                  <c:v>56.471430575995797</c:v>
                </c:pt>
                <c:pt idx="264695">
                  <c:v>56.471506138145401</c:v>
                </c:pt>
                <c:pt idx="264696">
                  <c:v>56.4715817000532</c:v>
                </c:pt>
                <c:pt idx="264697">
                  <c:v>56.471657261719102</c:v>
                </c:pt>
                <c:pt idx="264698">
                  <c:v>56.471732823143199</c:v>
                </c:pt>
                <c:pt idx="264699">
                  <c:v>56.471808384325399</c:v>
                </c:pt>
                <c:pt idx="264700">
                  <c:v>56.471883945265702</c:v>
                </c:pt>
                <c:pt idx="264701">
                  <c:v>56.471959505964101</c:v>
                </c:pt>
                <c:pt idx="264702">
                  <c:v>56.472035066420702</c:v>
                </c:pt>
                <c:pt idx="264703">
                  <c:v>56.472110626635398</c:v>
                </c:pt>
                <c:pt idx="264704">
                  <c:v>56.472186186608297</c:v>
                </c:pt>
                <c:pt idx="264705">
                  <c:v>56.472261746339299</c:v>
                </c:pt>
                <c:pt idx="264706">
                  <c:v>56.472337305828503</c:v>
                </c:pt>
                <c:pt idx="264707">
                  <c:v>56.472412865075697</c:v>
                </c:pt>
                <c:pt idx="264708">
                  <c:v>56.472488424081199</c:v>
                </c:pt>
                <c:pt idx="264709">
                  <c:v>56.472563982844697</c:v>
                </c:pt>
                <c:pt idx="264710">
                  <c:v>56.472639541366497</c:v>
                </c:pt>
                <c:pt idx="264711">
                  <c:v>56.472715099646301</c:v>
                </c:pt>
                <c:pt idx="264712">
                  <c:v>56.4727906576843</c:v>
                </c:pt>
                <c:pt idx="264713">
                  <c:v>56.472866215480501</c:v>
                </c:pt>
                <c:pt idx="264714">
                  <c:v>56.472941773034798</c:v>
                </c:pt>
                <c:pt idx="264715">
                  <c:v>56.473017330347197</c:v>
                </c:pt>
                <c:pt idx="264716">
                  <c:v>56.473092887417799</c:v>
                </c:pt>
                <c:pt idx="264717">
                  <c:v>56.473168444246497</c:v>
                </c:pt>
                <c:pt idx="264718">
                  <c:v>56.473244000833397</c:v>
                </c:pt>
                <c:pt idx="264719">
                  <c:v>56.473319557178399</c:v>
                </c:pt>
                <c:pt idx="264720">
                  <c:v>56.473395113281597</c:v>
                </c:pt>
                <c:pt idx="264721">
                  <c:v>56.473470669142998</c:v>
                </c:pt>
                <c:pt idx="264722">
                  <c:v>56.473546224762501</c:v>
                </c:pt>
                <c:pt idx="264723">
                  <c:v>56.4736217801401</c:v>
                </c:pt>
                <c:pt idx="264724">
                  <c:v>56.473697335275901</c:v>
                </c:pt>
                <c:pt idx="264725">
                  <c:v>56.473772890169897</c:v>
                </c:pt>
                <c:pt idx="264726">
                  <c:v>56.473848444822004</c:v>
                </c:pt>
                <c:pt idx="264727">
                  <c:v>56.473923999232198</c:v>
                </c:pt>
                <c:pt idx="264728">
                  <c:v>56.473999553400603</c:v>
                </c:pt>
                <c:pt idx="264729">
                  <c:v>56.474075107327202</c:v>
                </c:pt>
                <c:pt idx="264730">
                  <c:v>56.474150661011997</c:v>
                </c:pt>
                <c:pt idx="264731">
                  <c:v>56.474226214454902</c:v>
                </c:pt>
                <c:pt idx="264732">
                  <c:v>56.474301767655902</c:v>
                </c:pt>
                <c:pt idx="264733">
                  <c:v>56.474377320615098</c:v>
                </c:pt>
                <c:pt idx="264734">
                  <c:v>56.474452873332503</c:v>
                </c:pt>
                <c:pt idx="264735">
                  <c:v>56.474528425808103</c:v>
                </c:pt>
                <c:pt idx="264736">
                  <c:v>56.474603978041799</c:v>
                </c:pt>
                <c:pt idx="264737">
                  <c:v>56.474679530033598</c:v>
                </c:pt>
                <c:pt idx="264738">
                  <c:v>56.474755081783698</c:v>
                </c:pt>
                <c:pt idx="264739">
                  <c:v>56.474830633291901</c:v>
                </c:pt>
                <c:pt idx="264740">
                  <c:v>56.474906184558201</c:v>
                </c:pt>
                <c:pt idx="264741">
                  <c:v>56.474981735582801</c:v>
                </c:pt>
                <c:pt idx="264742">
                  <c:v>56.475057286365498</c:v>
                </c:pt>
                <c:pt idx="264743">
                  <c:v>56.475132836906397</c:v>
                </c:pt>
                <c:pt idx="264744">
                  <c:v>56.475208387205399</c:v>
                </c:pt>
                <c:pt idx="264745">
                  <c:v>56.475283937262603</c:v>
                </c:pt>
                <c:pt idx="264746">
                  <c:v>56.475359487078002</c:v>
                </c:pt>
                <c:pt idx="264747">
                  <c:v>56.475435036651497</c:v>
                </c:pt>
                <c:pt idx="264748">
                  <c:v>56.475510585983301</c:v>
                </c:pt>
                <c:pt idx="264749">
                  <c:v>56.4755861350732</c:v>
                </c:pt>
                <c:pt idx="264750">
                  <c:v>56.475661683921203</c:v>
                </c:pt>
                <c:pt idx="264751">
                  <c:v>56.4757372325275</c:v>
                </c:pt>
                <c:pt idx="264752">
                  <c:v>56.4758127808919</c:v>
                </c:pt>
                <c:pt idx="264753">
                  <c:v>56.475888329014502</c:v>
                </c:pt>
                <c:pt idx="264754">
                  <c:v>56.4759638768953</c:v>
                </c:pt>
                <c:pt idx="264755">
                  <c:v>56.4760394245342</c:v>
                </c:pt>
                <c:pt idx="264756">
                  <c:v>56.476114971931402</c:v>
                </c:pt>
                <c:pt idx="264757">
                  <c:v>56.4761905190867</c:v>
                </c:pt>
                <c:pt idx="264758">
                  <c:v>56.4762660660002</c:v>
                </c:pt>
                <c:pt idx="264759">
                  <c:v>56.476341612671902</c:v>
                </c:pt>
                <c:pt idx="264760">
                  <c:v>56.4764171591017</c:v>
                </c:pt>
                <c:pt idx="264761">
                  <c:v>56.4764927052898</c:v>
                </c:pt>
                <c:pt idx="264762">
                  <c:v>56.476568251236003</c:v>
                </c:pt>
                <c:pt idx="264763">
                  <c:v>56.476643796940401</c:v>
                </c:pt>
                <c:pt idx="264764">
                  <c:v>56.476719342403001</c:v>
                </c:pt>
                <c:pt idx="264765">
                  <c:v>56.476794887623797</c:v>
                </c:pt>
                <c:pt idx="264766">
                  <c:v>56.476870432602702</c:v>
                </c:pt>
                <c:pt idx="264767">
                  <c:v>56.476945977339902</c:v>
                </c:pt>
                <c:pt idx="264768">
                  <c:v>56.477021521835198</c:v>
                </c:pt>
                <c:pt idx="264769">
                  <c:v>56.477097066088703</c:v>
                </c:pt>
                <c:pt idx="264770">
                  <c:v>56.477172610100403</c:v>
                </c:pt>
                <c:pt idx="264771">
                  <c:v>56.477248153870399</c:v>
                </c:pt>
                <c:pt idx="264772">
                  <c:v>56.477323697398496</c:v>
                </c:pt>
                <c:pt idx="264773">
                  <c:v>56.477399240684697</c:v>
                </c:pt>
                <c:pt idx="264774">
                  <c:v>56.4774747837292</c:v>
                </c:pt>
                <c:pt idx="264775">
                  <c:v>56.477550326531897</c:v>
                </c:pt>
                <c:pt idx="264776">
                  <c:v>56.477625869092797</c:v>
                </c:pt>
                <c:pt idx="264777">
                  <c:v>56.4777014114118</c:v>
                </c:pt>
                <c:pt idx="264778">
                  <c:v>56.477776953489098</c:v>
                </c:pt>
                <c:pt idx="264779">
                  <c:v>56.477852495324598</c:v>
                </c:pt>
                <c:pt idx="264780">
                  <c:v>56.4779280369182</c:v>
                </c:pt>
                <c:pt idx="264781">
                  <c:v>56.478003578270098</c:v>
                </c:pt>
                <c:pt idx="264782">
                  <c:v>56.478079119380098</c:v>
                </c:pt>
                <c:pt idx="264783">
                  <c:v>56.4781546602484</c:v>
                </c:pt>
                <c:pt idx="264784">
                  <c:v>56.478230200874798</c:v>
                </c:pt>
                <c:pt idx="264785">
                  <c:v>56.478305741259497</c:v>
                </c:pt>
                <c:pt idx="264786">
                  <c:v>56.478381281402299</c:v>
                </c:pt>
                <c:pt idx="264787">
                  <c:v>56.478456821303404</c:v>
                </c:pt>
                <c:pt idx="264788">
                  <c:v>56.478532360962703</c:v>
                </c:pt>
                <c:pt idx="264789">
                  <c:v>56.478607900380098</c:v>
                </c:pt>
                <c:pt idx="264790">
                  <c:v>56.478683439555802</c:v>
                </c:pt>
                <c:pt idx="264791">
                  <c:v>56.478758978489701</c:v>
                </c:pt>
                <c:pt idx="264792">
                  <c:v>56.478834517181802</c:v>
                </c:pt>
                <c:pt idx="264793">
                  <c:v>56.478910055632099</c:v>
                </c:pt>
                <c:pt idx="264794">
                  <c:v>56.478985593840598</c:v>
                </c:pt>
                <c:pt idx="264795">
                  <c:v>56.479061131807299</c:v>
                </c:pt>
                <c:pt idx="264796">
                  <c:v>56.479136669532203</c:v>
                </c:pt>
                <c:pt idx="264797">
                  <c:v>56.479212207015301</c:v>
                </c:pt>
                <c:pt idx="264798">
                  <c:v>56.479287744256602</c:v>
                </c:pt>
                <c:pt idx="264799">
                  <c:v>56.479363281256198</c:v>
                </c:pt>
                <c:pt idx="264800">
                  <c:v>56.479438818014003</c:v>
                </c:pt>
                <c:pt idx="264801">
                  <c:v>56.479514354529897</c:v>
                </c:pt>
                <c:pt idx="264802">
                  <c:v>56.4795898908041</c:v>
                </c:pt>
                <c:pt idx="264803">
                  <c:v>56.479665426836497</c:v>
                </c:pt>
                <c:pt idx="264804">
                  <c:v>56.479740962627197</c:v>
                </c:pt>
                <c:pt idx="264805">
                  <c:v>56.479816498176</c:v>
                </c:pt>
                <c:pt idx="264806">
                  <c:v>56.479892033483097</c:v>
                </c:pt>
                <c:pt idx="264807">
                  <c:v>56.479967568548297</c:v>
                </c:pt>
                <c:pt idx="264808">
                  <c:v>56.480043103371798</c:v>
                </c:pt>
                <c:pt idx="264809">
                  <c:v>56.480118637953602</c:v>
                </c:pt>
                <c:pt idx="264810">
                  <c:v>56.480194172293501</c:v>
                </c:pt>
                <c:pt idx="264811">
                  <c:v>56.480269706391603</c:v>
                </c:pt>
                <c:pt idx="264812">
                  <c:v>56.480345240247999</c:v>
                </c:pt>
                <c:pt idx="264813">
                  <c:v>56.480420773862598</c:v>
                </c:pt>
                <c:pt idx="264814">
                  <c:v>56.480496307235498</c:v>
                </c:pt>
                <c:pt idx="264815">
                  <c:v>56.480571840366501</c:v>
                </c:pt>
                <c:pt idx="264816">
                  <c:v>56.480647373255799</c:v>
                </c:pt>
                <c:pt idx="264817">
                  <c:v>56.480722905903299</c:v>
                </c:pt>
                <c:pt idx="264818">
                  <c:v>56.480798438309002</c:v>
                </c:pt>
                <c:pt idx="264819">
                  <c:v>56.480873970472999</c:v>
                </c:pt>
                <c:pt idx="264820">
                  <c:v>56.480949502395099</c:v>
                </c:pt>
                <c:pt idx="264821">
                  <c:v>56.4810250340756</c:v>
                </c:pt>
                <c:pt idx="264822">
                  <c:v>56.481100565514197</c:v>
                </c:pt>
                <c:pt idx="264823">
                  <c:v>56.481176096711103</c:v>
                </c:pt>
                <c:pt idx="264824">
                  <c:v>56.481251627666197</c:v>
                </c:pt>
                <c:pt idx="264825">
                  <c:v>56.4813271583795</c:v>
                </c:pt>
                <c:pt idx="264826">
                  <c:v>56.481402688851098</c:v>
                </c:pt>
                <c:pt idx="264827">
                  <c:v>56.481478219080898</c:v>
                </c:pt>
                <c:pt idx="264828">
                  <c:v>56.481553749068901</c:v>
                </c:pt>
                <c:pt idx="264829">
                  <c:v>56.481629278815198</c:v>
                </c:pt>
                <c:pt idx="264830">
                  <c:v>56.481704808319698</c:v>
                </c:pt>
                <c:pt idx="264831">
                  <c:v>56.4817803375824</c:v>
                </c:pt>
                <c:pt idx="264832">
                  <c:v>56.481855866603397</c:v>
                </c:pt>
                <c:pt idx="264833">
                  <c:v>56.481931395382603</c:v>
                </c:pt>
                <c:pt idx="264834">
                  <c:v>56.482006923920103</c:v>
                </c:pt>
                <c:pt idx="264835">
                  <c:v>56.482082452215799</c:v>
                </c:pt>
                <c:pt idx="264836">
                  <c:v>56.482157980269697</c:v>
                </c:pt>
                <c:pt idx="264837">
                  <c:v>56.482233508081897</c:v>
                </c:pt>
                <c:pt idx="264838">
                  <c:v>56.4823090356523</c:v>
                </c:pt>
                <c:pt idx="264839">
                  <c:v>56.482384562980997</c:v>
                </c:pt>
                <c:pt idx="264840">
                  <c:v>56.482460090067903</c:v>
                </c:pt>
                <c:pt idx="264841">
                  <c:v>56.482535616913097</c:v>
                </c:pt>
                <c:pt idx="264842">
                  <c:v>56.4826111435165</c:v>
                </c:pt>
                <c:pt idx="264843">
                  <c:v>56.482686669878099</c:v>
                </c:pt>
                <c:pt idx="264844">
                  <c:v>56.482762195997999</c:v>
                </c:pt>
                <c:pt idx="264845">
                  <c:v>56.482837721876201</c:v>
                </c:pt>
                <c:pt idx="264846">
                  <c:v>56.482913247512599</c:v>
                </c:pt>
                <c:pt idx="264847">
                  <c:v>56.482988772907198</c:v>
                </c:pt>
                <c:pt idx="264848">
                  <c:v>56.4830642980601</c:v>
                </c:pt>
                <c:pt idx="264849">
                  <c:v>56.483139822971197</c:v>
                </c:pt>
                <c:pt idx="264850">
                  <c:v>56.483215347640602</c:v>
                </c:pt>
                <c:pt idx="264851">
                  <c:v>56.483290872068302</c:v>
                </c:pt>
                <c:pt idx="264852">
                  <c:v>56.483366396254198</c:v>
                </c:pt>
                <c:pt idx="264853">
                  <c:v>56.483441920198302</c:v>
                </c:pt>
                <c:pt idx="264854">
                  <c:v>56.483517443900702</c:v>
                </c:pt>
                <c:pt idx="264855">
                  <c:v>56.483592967361403</c:v>
                </c:pt>
                <c:pt idx="264856">
                  <c:v>56.4836684905803</c:v>
                </c:pt>
                <c:pt idx="264857">
                  <c:v>56.483744013557498</c:v>
                </c:pt>
                <c:pt idx="264858">
                  <c:v>56.483819536292899</c:v>
                </c:pt>
                <c:pt idx="264859">
                  <c:v>56.483895058786601</c:v>
                </c:pt>
                <c:pt idx="264860">
                  <c:v>56.483970581038498</c:v>
                </c:pt>
                <c:pt idx="264861">
                  <c:v>56.484046103048698</c:v>
                </c:pt>
                <c:pt idx="264862">
                  <c:v>56.484121624817199</c:v>
                </c:pt>
                <c:pt idx="264863">
                  <c:v>56.484197146343902</c:v>
                </c:pt>
                <c:pt idx="264864">
                  <c:v>56.4842726676289</c:v>
                </c:pt>
                <c:pt idx="264865">
                  <c:v>56.4843481886722</c:v>
                </c:pt>
                <c:pt idx="264866">
                  <c:v>56.484423709473703</c:v>
                </c:pt>
                <c:pt idx="264867">
                  <c:v>56.484499230033499</c:v>
                </c:pt>
                <c:pt idx="264868">
                  <c:v>56.484574750351499</c:v>
                </c:pt>
                <c:pt idx="264869">
                  <c:v>56.484650270427899</c:v>
                </c:pt>
                <c:pt idx="264870">
                  <c:v>56.484725790262402</c:v>
                </c:pt>
                <c:pt idx="264871">
                  <c:v>56.4848013098553</c:v>
                </c:pt>
                <c:pt idx="264872">
                  <c:v>56.484876829206399</c:v>
                </c:pt>
                <c:pt idx="264873">
                  <c:v>56.484952348315801</c:v>
                </c:pt>
                <c:pt idx="264874">
                  <c:v>56.485027867183497</c:v>
                </c:pt>
                <c:pt idx="264875">
                  <c:v>56.485103385809403</c:v>
                </c:pt>
                <c:pt idx="264876">
                  <c:v>56.485178904193603</c:v>
                </c:pt>
                <c:pt idx="264877">
                  <c:v>56.485254422336098</c:v>
                </c:pt>
                <c:pt idx="264878">
                  <c:v>56.485329940236802</c:v>
                </c:pt>
                <c:pt idx="264879">
                  <c:v>56.485405457895801</c:v>
                </c:pt>
                <c:pt idx="264880">
                  <c:v>56.485480975313102</c:v>
                </c:pt>
                <c:pt idx="264881">
                  <c:v>56.485556492488698</c:v>
                </c:pt>
                <c:pt idx="264882">
                  <c:v>56.485632009422503</c:v>
                </c:pt>
                <c:pt idx="264883">
                  <c:v>56.485707526114702</c:v>
                </c:pt>
                <c:pt idx="264884">
                  <c:v>56.485783042565103</c:v>
                </c:pt>
                <c:pt idx="264885">
                  <c:v>56.485858558773799</c:v>
                </c:pt>
                <c:pt idx="264886">
                  <c:v>56.485934074740697</c:v>
                </c:pt>
                <c:pt idx="264887">
                  <c:v>56.486009590465997</c:v>
                </c:pt>
                <c:pt idx="264888">
                  <c:v>56.486085105949499</c:v>
                </c:pt>
                <c:pt idx="264889">
                  <c:v>56.486160621191303</c:v>
                </c:pt>
                <c:pt idx="264890">
                  <c:v>56.486236136191401</c:v>
                </c:pt>
                <c:pt idx="264891">
                  <c:v>56.486311650949702</c:v>
                </c:pt>
                <c:pt idx="264892">
                  <c:v>56.486387165466397</c:v>
                </c:pt>
                <c:pt idx="264893">
                  <c:v>56.486462679741301</c:v>
                </c:pt>
                <c:pt idx="264894">
                  <c:v>56.4865381937745</c:v>
                </c:pt>
                <c:pt idx="264895">
                  <c:v>56.4866137075661</c:v>
                </c:pt>
                <c:pt idx="264896">
                  <c:v>56.486689221115803</c:v>
                </c:pt>
                <c:pt idx="264897">
                  <c:v>56.4867647344239</c:v>
                </c:pt>
                <c:pt idx="264898">
                  <c:v>56.486840247490299</c:v>
                </c:pt>
                <c:pt idx="264899">
                  <c:v>56.486915760315</c:v>
                </c:pt>
                <c:pt idx="264900">
                  <c:v>56.486991272897903</c:v>
                </c:pt>
                <c:pt idx="264901">
                  <c:v>56.4870667852392</c:v>
                </c:pt>
                <c:pt idx="264902">
                  <c:v>56.4871422973387</c:v>
                </c:pt>
                <c:pt idx="264903">
                  <c:v>56.487217809196501</c:v>
                </c:pt>
                <c:pt idx="264904">
                  <c:v>56.487293320812597</c:v>
                </c:pt>
                <c:pt idx="264905">
                  <c:v>56.487368832187101</c:v>
                </c:pt>
                <c:pt idx="264906">
                  <c:v>56.487444343319801</c:v>
                </c:pt>
                <c:pt idx="264907">
                  <c:v>56.487519854210802</c:v>
                </c:pt>
                <c:pt idx="264908">
                  <c:v>56.487595364860098</c:v>
                </c:pt>
                <c:pt idx="264909">
                  <c:v>56.487670875267703</c:v>
                </c:pt>
                <c:pt idx="264910">
                  <c:v>56.487746385433603</c:v>
                </c:pt>
                <c:pt idx="264911">
                  <c:v>56.487821895357797</c:v>
                </c:pt>
                <c:pt idx="264912">
                  <c:v>56.4878974050403</c:v>
                </c:pt>
                <c:pt idx="264913">
                  <c:v>56.487972914481098</c:v>
                </c:pt>
                <c:pt idx="264914">
                  <c:v>56.488048423680098</c:v>
                </c:pt>
                <c:pt idx="264915">
                  <c:v>56.4881239326375</c:v>
                </c:pt>
                <c:pt idx="264916">
                  <c:v>56.488199441353203</c:v>
                </c:pt>
                <c:pt idx="264917">
                  <c:v>56.488274949827201</c:v>
                </c:pt>
                <c:pt idx="264918">
                  <c:v>56.4883504580595</c:v>
                </c:pt>
                <c:pt idx="264919">
                  <c:v>56.488425966050201</c:v>
                </c:pt>
                <c:pt idx="264920">
                  <c:v>56.488501473799097</c:v>
                </c:pt>
                <c:pt idx="264921">
                  <c:v>56.488576981306302</c:v>
                </c:pt>
                <c:pt idx="264922">
                  <c:v>56.488652488571802</c:v>
                </c:pt>
                <c:pt idx="264923">
                  <c:v>56.488727995595703</c:v>
                </c:pt>
                <c:pt idx="264924">
                  <c:v>56.488803502377799</c:v>
                </c:pt>
                <c:pt idx="264925">
                  <c:v>56.488879008918303</c:v>
                </c:pt>
                <c:pt idx="264926">
                  <c:v>56.488954515217102</c:v>
                </c:pt>
                <c:pt idx="264927">
                  <c:v>56.489030021274097</c:v>
                </c:pt>
                <c:pt idx="264928">
                  <c:v>56.4891055270895</c:v>
                </c:pt>
                <c:pt idx="264929">
                  <c:v>56.489181032663197</c:v>
                </c:pt>
                <c:pt idx="264930">
                  <c:v>56.489256537995203</c:v>
                </c:pt>
                <c:pt idx="264931">
                  <c:v>56.489332043085597</c:v>
                </c:pt>
                <c:pt idx="264932">
                  <c:v>56.489407547934199</c:v>
                </c:pt>
                <c:pt idx="264933">
                  <c:v>56.489483052541203</c:v>
                </c:pt>
                <c:pt idx="264934">
                  <c:v>56.489558556906502</c:v>
                </c:pt>
                <c:pt idx="264935">
                  <c:v>56.489634061030102</c:v>
                </c:pt>
                <c:pt idx="264936">
                  <c:v>56.489709564911998</c:v>
                </c:pt>
                <c:pt idx="264937">
                  <c:v>56.489785068552202</c:v>
                </c:pt>
                <c:pt idx="264938">
                  <c:v>56.4898605719507</c:v>
                </c:pt>
                <c:pt idx="264939">
                  <c:v>56.4899360751076</c:v>
                </c:pt>
                <c:pt idx="264940">
                  <c:v>56.490011578022802</c:v>
                </c:pt>
                <c:pt idx="264941">
                  <c:v>56.490087080696298</c:v>
                </c:pt>
                <c:pt idx="264942">
                  <c:v>56.490162583128203</c:v>
                </c:pt>
                <c:pt idx="264943">
                  <c:v>56.490238085318303</c:v>
                </c:pt>
                <c:pt idx="264944">
                  <c:v>56.490313587266797</c:v>
                </c:pt>
                <c:pt idx="264945">
                  <c:v>56.4903890889736</c:v>
                </c:pt>
                <c:pt idx="264946">
                  <c:v>56.490464590438798</c:v>
                </c:pt>
                <c:pt idx="264947">
                  <c:v>56.490540091662197</c:v>
                </c:pt>
                <c:pt idx="264948">
                  <c:v>56.490615592643998</c:v>
                </c:pt>
                <c:pt idx="264949">
                  <c:v>56.4906910933841</c:v>
                </c:pt>
                <c:pt idx="264950">
                  <c:v>56.490766593882597</c:v>
                </c:pt>
                <c:pt idx="264951">
                  <c:v>56.490842094139403</c:v>
                </c:pt>
                <c:pt idx="264952">
                  <c:v>56.490917594154503</c:v>
                </c:pt>
                <c:pt idx="264953">
                  <c:v>56.490993093927898</c:v>
                </c:pt>
                <c:pt idx="264954">
                  <c:v>56.491068593459701</c:v>
                </c:pt>
                <c:pt idx="264955">
                  <c:v>56.491144092749799</c:v>
                </c:pt>
                <c:pt idx="264956">
                  <c:v>56.491219591798199</c:v>
                </c:pt>
                <c:pt idx="264957">
                  <c:v>56.491295090605</c:v>
                </c:pt>
                <c:pt idx="264958">
                  <c:v>56.491370589170103</c:v>
                </c:pt>
                <c:pt idx="264959">
                  <c:v>56.4914460874935</c:v>
                </c:pt>
                <c:pt idx="264960">
                  <c:v>56.491521585575299</c:v>
                </c:pt>
                <c:pt idx="264961">
                  <c:v>56.4915970834154</c:v>
                </c:pt>
                <c:pt idx="264962">
                  <c:v>56.491672581013901</c:v>
                </c:pt>
                <c:pt idx="264963">
                  <c:v>56.491748078370698</c:v>
                </c:pt>
                <c:pt idx="264964">
                  <c:v>56.491823575485803</c:v>
                </c:pt>
                <c:pt idx="264965">
                  <c:v>56.491899072359303</c:v>
                </c:pt>
                <c:pt idx="264966">
                  <c:v>56.491974568991097</c:v>
                </c:pt>
                <c:pt idx="264967">
                  <c:v>56.4920500653812</c:v>
                </c:pt>
                <c:pt idx="264968">
                  <c:v>56.492125561529697</c:v>
                </c:pt>
                <c:pt idx="264969">
                  <c:v>56.492201057436603</c:v>
                </c:pt>
                <c:pt idx="264970">
                  <c:v>56.492276553101803</c:v>
                </c:pt>
                <c:pt idx="264971">
                  <c:v>56.492352048525298</c:v>
                </c:pt>
                <c:pt idx="264972">
                  <c:v>56.492427543707201</c:v>
                </c:pt>
                <c:pt idx="264973">
                  <c:v>56.492503038647399</c:v>
                </c:pt>
                <c:pt idx="264974">
                  <c:v>56.492578533345998</c:v>
                </c:pt>
                <c:pt idx="264975">
                  <c:v>56.492654027802899</c:v>
                </c:pt>
                <c:pt idx="264976">
                  <c:v>56.492729522018202</c:v>
                </c:pt>
                <c:pt idx="264977">
                  <c:v>56.492805015991799</c:v>
                </c:pt>
                <c:pt idx="264978">
                  <c:v>56.492880509723797</c:v>
                </c:pt>
                <c:pt idx="264979">
                  <c:v>56.492956003214097</c:v>
                </c:pt>
                <c:pt idx="264980">
                  <c:v>56.493031496462798</c:v>
                </c:pt>
                <c:pt idx="264981">
                  <c:v>56.493106989469801</c:v>
                </c:pt>
                <c:pt idx="264982">
                  <c:v>56.493182482235198</c:v>
                </c:pt>
                <c:pt idx="264983">
                  <c:v>56.493257974758897</c:v>
                </c:pt>
                <c:pt idx="264984">
                  <c:v>56.493333467040998</c:v>
                </c:pt>
                <c:pt idx="264985">
                  <c:v>56.4934089590814</c:v>
                </c:pt>
                <c:pt idx="264986">
                  <c:v>56.493484450880203</c:v>
                </c:pt>
                <c:pt idx="264987">
                  <c:v>56.4935599424374</c:v>
                </c:pt>
                <c:pt idx="264988">
                  <c:v>56.4936354337529</c:v>
                </c:pt>
                <c:pt idx="264989">
                  <c:v>56.4937109248268</c:v>
                </c:pt>
                <c:pt idx="264990">
                  <c:v>56.493786415659002</c:v>
                </c:pt>
                <c:pt idx="264991">
                  <c:v>56.493861906249599</c:v>
                </c:pt>
                <c:pt idx="264992">
                  <c:v>56.493937396598596</c:v>
                </c:pt>
                <c:pt idx="264993">
                  <c:v>56.494012886705903</c:v>
                </c:pt>
                <c:pt idx="264994">
                  <c:v>56.494088376571597</c:v>
                </c:pt>
                <c:pt idx="264995">
                  <c:v>56.494163866195599</c:v>
                </c:pt>
                <c:pt idx="264996">
                  <c:v>56.494239355578003</c:v>
                </c:pt>
                <c:pt idx="264997">
                  <c:v>56.494314844718801</c:v>
                </c:pt>
                <c:pt idx="264998">
                  <c:v>56.494390333617901</c:v>
                </c:pt>
                <c:pt idx="264999">
                  <c:v>56.494465822275401</c:v>
                </c:pt>
                <c:pt idx="265000">
                  <c:v>56.494541310691297</c:v>
                </c:pt>
                <c:pt idx="265001">
                  <c:v>56.4946167988656</c:v>
                </c:pt>
                <c:pt idx="265002">
                  <c:v>56.494692286798198</c:v>
                </c:pt>
                <c:pt idx="265003">
                  <c:v>56.494767774489198</c:v>
                </c:pt>
                <c:pt idx="265004">
                  <c:v>56.494843261938499</c:v>
                </c:pt>
                <c:pt idx="265005">
                  <c:v>56.494918749146201</c:v>
                </c:pt>
                <c:pt idx="265006">
                  <c:v>56.494994236112298</c:v>
                </c:pt>
                <c:pt idx="265007">
                  <c:v>56.495069722836803</c:v>
                </c:pt>
                <c:pt idx="265008">
                  <c:v>56.495145209319602</c:v>
                </c:pt>
                <c:pt idx="265009">
                  <c:v>56.495220695560903</c:v>
                </c:pt>
                <c:pt idx="265010">
                  <c:v>56.495296181560498</c:v>
                </c:pt>
                <c:pt idx="265011">
                  <c:v>56.495371667318402</c:v>
                </c:pt>
                <c:pt idx="265012">
                  <c:v>56.495447152834799</c:v>
                </c:pt>
                <c:pt idx="265013">
                  <c:v>56.495522638109499</c:v>
                </c:pt>
                <c:pt idx="265014">
                  <c:v>56.495598123142599</c:v>
                </c:pt>
                <c:pt idx="265015">
                  <c:v>56.495673607934101</c:v>
                </c:pt>
                <c:pt idx="265016">
                  <c:v>56.495749092483997</c:v>
                </c:pt>
                <c:pt idx="265017">
                  <c:v>56.495824576792202</c:v>
                </c:pt>
                <c:pt idx="265018">
                  <c:v>56.495900060858801</c:v>
                </c:pt>
                <c:pt idx="265019">
                  <c:v>56.495975544683802</c:v>
                </c:pt>
                <c:pt idx="265020">
                  <c:v>56.496051028267203</c:v>
                </c:pt>
                <c:pt idx="265021">
                  <c:v>56.496126511608999</c:v>
                </c:pt>
                <c:pt idx="265022">
                  <c:v>56.496201994709097</c:v>
                </c:pt>
                <c:pt idx="265023">
                  <c:v>56.496277477567702</c:v>
                </c:pt>
                <c:pt idx="265024">
                  <c:v>56.496352960184602</c:v>
                </c:pt>
                <c:pt idx="265025">
                  <c:v>56.496428442559903</c:v>
                </c:pt>
                <c:pt idx="265026">
                  <c:v>56.496503924693599</c:v>
                </c:pt>
                <c:pt idx="265027">
                  <c:v>56.496579406585703</c:v>
                </c:pt>
                <c:pt idx="265028">
                  <c:v>56.496654888236201</c:v>
                </c:pt>
                <c:pt idx="265029">
                  <c:v>56.4967303696451</c:v>
                </c:pt>
                <c:pt idx="265030">
                  <c:v>56.496805850812301</c:v>
                </c:pt>
                <c:pt idx="265031">
                  <c:v>56.496881331738003</c:v>
                </c:pt>
                <c:pt idx="265032">
                  <c:v>56.496956812421999</c:v>
                </c:pt>
                <c:pt idx="265033">
                  <c:v>56.497032292864503</c:v>
                </c:pt>
                <c:pt idx="265034">
                  <c:v>56.497107773065302</c:v>
                </c:pt>
                <c:pt idx="265035">
                  <c:v>56.497183253024502</c:v>
                </c:pt>
                <c:pt idx="265036">
                  <c:v>56.497258732742203</c:v>
                </c:pt>
                <c:pt idx="265037">
                  <c:v>56.497334212218199</c:v>
                </c:pt>
                <c:pt idx="265038">
                  <c:v>56.497409691452603</c:v>
                </c:pt>
                <c:pt idx="265039">
                  <c:v>56.497485170445401</c:v>
                </c:pt>
                <c:pt idx="265040">
                  <c:v>56.4975606491966</c:v>
                </c:pt>
                <c:pt idx="265041">
                  <c:v>56.497636127706201</c:v>
                </c:pt>
                <c:pt idx="265042">
                  <c:v>56.497711605974203</c:v>
                </c:pt>
                <c:pt idx="265043">
                  <c:v>56.497787084000699</c:v>
                </c:pt>
                <c:pt idx="265044">
                  <c:v>56.497862561785503</c:v>
                </c:pt>
                <c:pt idx="265045">
                  <c:v>56.497938039328702</c:v>
                </c:pt>
                <c:pt idx="265046">
                  <c:v>56.498013516630301</c:v>
                </c:pt>
                <c:pt idx="265047">
                  <c:v>56.498088993690303</c:v>
                </c:pt>
                <c:pt idx="265048">
                  <c:v>56.498164470508797</c:v>
                </c:pt>
                <c:pt idx="265049">
                  <c:v>56.498239947085601</c:v>
                </c:pt>
                <c:pt idx="265050">
                  <c:v>56.498315423420799</c:v>
                </c:pt>
                <c:pt idx="265051">
                  <c:v>56.498390899514497</c:v>
                </c:pt>
                <c:pt idx="265052">
                  <c:v>56.498466375366498</c:v>
                </c:pt>
                <c:pt idx="265053">
                  <c:v>56.498541850976999</c:v>
                </c:pt>
                <c:pt idx="265054">
                  <c:v>56.498617326345801</c:v>
                </c:pt>
                <c:pt idx="265055">
                  <c:v>56.498692801473098</c:v>
                </c:pt>
                <c:pt idx="265056">
                  <c:v>56.498768276358803</c:v>
                </c:pt>
                <c:pt idx="265057">
                  <c:v>56.498843751002902</c:v>
                </c:pt>
                <c:pt idx="265058">
                  <c:v>56.498919225405402</c:v>
                </c:pt>
                <c:pt idx="265059">
                  <c:v>56.498994699566403</c:v>
                </c:pt>
                <c:pt idx="265060">
                  <c:v>56.499070173485698</c:v>
                </c:pt>
                <c:pt idx="265061">
                  <c:v>56.499145647163502</c:v>
                </c:pt>
                <c:pt idx="265062">
                  <c:v>56.499221120599699</c:v>
                </c:pt>
                <c:pt idx="265063">
                  <c:v>56.499296593794199</c:v>
                </c:pt>
                <c:pt idx="265064">
                  <c:v>56.499372066747199</c:v>
                </c:pt>
                <c:pt idx="265065">
                  <c:v>56.4994475394587</c:v>
                </c:pt>
                <c:pt idx="265066">
                  <c:v>56.499523011928503</c:v>
                </c:pt>
                <c:pt idx="265067">
                  <c:v>56.499598484156799</c:v>
                </c:pt>
                <c:pt idx="265068">
                  <c:v>56.499673956143504</c:v>
                </c:pt>
                <c:pt idx="265069">
                  <c:v>56.499749427888602</c:v>
                </c:pt>
                <c:pt idx="265070">
                  <c:v>56.499824899392102</c:v>
                </c:pt>
                <c:pt idx="265071">
                  <c:v>56.499900370653997</c:v>
                </c:pt>
                <c:pt idx="265072">
                  <c:v>56.499975841674399</c:v>
                </c:pt>
                <c:pt idx="265073">
                  <c:v>56.500051312453202</c:v>
                </c:pt>
                <c:pt idx="265074">
                  <c:v>56.500126782990399</c:v>
                </c:pt>
                <c:pt idx="265075">
                  <c:v>56.500202253286098</c:v>
                </c:pt>
                <c:pt idx="265076">
                  <c:v>56.500277723340098</c:v>
                </c:pt>
                <c:pt idx="265077">
                  <c:v>56.500353193152598</c:v>
                </c:pt>
                <c:pt idx="265078">
                  <c:v>56.5004286627236</c:v>
                </c:pt>
                <c:pt idx="265079">
                  <c:v>56.500504132052903</c:v>
                </c:pt>
                <c:pt idx="265080">
                  <c:v>56.5005796011407</c:v>
                </c:pt>
                <c:pt idx="265081">
                  <c:v>56.500655069986898</c:v>
                </c:pt>
                <c:pt idx="265082">
                  <c:v>56.500730538591597</c:v>
                </c:pt>
                <c:pt idx="265083">
                  <c:v>56.500806006954598</c:v>
                </c:pt>
                <c:pt idx="265084">
                  <c:v>56.500881475076199</c:v>
                </c:pt>
                <c:pt idx="265085">
                  <c:v>56.500956942956101</c:v>
                </c:pt>
                <c:pt idx="265086">
                  <c:v>56.501032410594497</c:v>
                </c:pt>
                <c:pt idx="265087">
                  <c:v>56.501107877991302</c:v>
                </c:pt>
                <c:pt idx="265088">
                  <c:v>56.501183345146501</c:v>
                </c:pt>
                <c:pt idx="265089">
                  <c:v>56.5012588120602</c:v>
                </c:pt>
                <c:pt idx="265090">
                  <c:v>56.501334278732301</c:v>
                </c:pt>
                <c:pt idx="265091">
                  <c:v>56.501409745162903</c:v>
                </c:pt>
                <c:pt idx="265092">
                  <c:v>56.501485211351898</c:v>
                </c:pt>
                <c:pt idx="265093">
                  <c:v>56.501560677299302</c:v>
                </c:pt>
                <c:pt idx="265094">
                  <c:v>56.5016361430052</c:v>
                </c:pt>
                <c:pt idx="265095">
                  <c:v>56.501711608469499</c:v>
                </c:pt>
                <c:pt idx="265096">
                  <c:v>56.501787073692299</c:v>
                </c:pt>
                <c:pt idx="265097">
                  <c:v>56.5018625386735</c:v>
                </c:pt>
                <c:pt idx="265098">
                  <c:v>56.501938003413102</c:v>
                </c:pt>
                <c:pt idx="265099">
                  <c:v>56.502013467911198</c:v>
                </c:pt>
                <c:pt idx="265100">
                  <c:v>56.502088932167801</c:v>
                </c:pt>
                <c:pt idx="265101">
                  <c:v>56.5021643961827</c:v>
                </c:pt>
                <c:pt idx="265102">
                  <c:v>56.502239859956198</c:v>
                </c:pt>
                <c:pt idx="265103">
                  <c:v>56.502315323487998</c:v>
                </c:pt>
                <c:pt idx="265104">
                  <c:v>56.502390786778399</c:v>
                </c:pt>
                <c:pt idx="265105">
                  <c:v>56.502466249827101</c:v>
                </c:pt>
                <c:pt idx="265106">
                  <c:v>56.502541712634397</c:v>
                </c:pt>
                <c:pt idx="265107">
                  <c:v>56.502617175200001</c:v>
                </c:pt>
                <c:pt idx="265108">
                  <c:v>56.502692637524099</c:v>
                </c:pt>
                <c:pt idx="265109">
                  <c:v>56.502768099606698</c:v>
                </c:pt>
                <c:pt idx="265110">
                  <c:v>56.502843561447698</c:v>
                </c:pt>
                <c:pt idx="265111">
                  <c:v>56.502919023047198</c:v>
                </c:pt>
                <c:pt idx="265112">
                  <c:v>56.5029944844052</c:v>
                </c:pt>
                <c:pt idx="265113">
                  <c:v>56.503069945521503</c:v>
                </c:pt>
                <c:pt idx="265114">
                  <c:v>56.503145406396399</c:v>
                </c:pt>
                <c:pt idx="265115">
                  <c:v>56.503220867029697</c:v>
                </c:pt>
                <c:pt idx="265116">
                  <c:v>56.503296327421403</c:v>
                </c:pt>
                <c:pt idx="265117">
                  <c:v>56.503371787571702</c:v>
                </c:pt>
                <c:pt idx="265118">
                  <c:v>56.503447247480302</c:v>
                </c:pt>
                <c:pt idx="265119">
                  <c:v>56.503522707147503</c:v>
                </c:pt>
                <c:pt idx="265120">
                  <c:v>56.503598166573099</c:v>
                </c:pt>
                <c:pt idx="265121">
                  <c:v>56.503673625757102</c:v>
                </c:pt>
                <c:pt idx="265122">
                  <c:v>56.503749084699599</c:v>
                </c:pt>
                <c:pt idx="265123">
                  <c:v>56.503824543400597</c:v>
                </c:pt>
                <c:pt idx="265124">
                  <c:v>56.503900001860103</c:v>
                </c:pt>
                <c:pt idx="265125">
                  <c:v>56.503975460078003</c:v>
                </c:pt>
                <c:pt idx="265126">
                  <c:v>56.504050918054297</c:v>
                </c:pt>
                <c:pt idx="265127">
                  <c:v>56.504126375789198</c:v>
                </c:pt>
                <c:pt idx="265128">
                  <c:v>56.504201833282501</c:v>
                </c:pt>
                <c:pt idx="265129">
                  <c:v>56.504277290534297</c:v>
                </c:pt>
                <c:pt idx="265130">
                  <c:v>56.504352747544502</c:v>
                </c:pt>
                <c:pt idx="265131">
                  <c:v>56.5044282043132</c:v>
                </c:pt>
                <c:pt idx="265132">
                  <c:v>56.504503660840399</c:v>
                </c:pt>
                <c:pt idx="265133">
                  <c:v>56.504579117125999</c:v>
                </c:pt>
                <c:pt idx="265134">
                  <c:v>56.5046545731702</c:v>
                </c:pt>
                <c:pt idx="265135">
                  <c:v>56.504730028972702</c:v>
                </c:pt>
                <c:pt idx="265136">
                  <c:v>56.504805484533797</c:v>
                </c:pt>
                <c:pt idx="265137">
                  <c:v>56.5048809398534</c:v>
                </c:pt>
                <c:pt idx="265138">
                  <c:v>56.504956394931398</c:v>
                </c:pt>
                <c:pt idx="265139">
                  <c:v>56.505031849767803</c:v>
                </c:pt>
                <c:pt idx="265140">
                  <c:v>56.505107304362802</c:v>
                </c:pt>
                <c:pt idx="265141">
                  <c:v>56.505182758716202</c:v>
                </c:pt>
                <c:pt idx="265142">
                  <c:v>56.505258212828203</c:v>
                </c:pt>
                <c:pt idx="265143">
                  <c:v>56.505333666698597</c:v>
                </c:pt>
                <c:pt idx="265144">
                  <c:v>56.5054091203274</c:v>
                </c:pt>
                <c:pt idx="265145">
                  <c:v>56.505484573714803</c:v>
                </c:pt>
                <c:pt idx="265146">
                  <c:v>56.5055600268606</c:v>
                </c:pt>
                <c:pt idx="265147">
                  <c:v>56.505635479764898</c:v>
                </c:pt>
                <c:pt idx="265148">
                  <c:v>56.505710932427696</c:v>
                </c:pt>
                <c:pt idx="265149">
                  <c:v>56.505786384849003</c:v>
                </c:pt>
                <c:pt idx="265150">
                  <c:v>56.505861837028803</c:v>
                </c:pt>
                <c:pt idx="265151">
                  <c:v>56.505937288966997</c:v>
                </c:pt>
                <c:pt idx="265152">
                  <c:v>56.506012740663799</c:v>
                </c:pt>
                <c:pt idx="265153">
                  <c:v>56.506088192119002</c:v>
                </c:pt>
                <c:pt idx="265154">
                  <c:v>56.506163643332698</c:v>
                </c:pt>
                <c:pt idx="265155">
                  <c:v>56.506239094304902</c:v>
                </c:pt>
                <c:pt idx="265156">
                  <c:v>56.5063145450356</c:v>
                </c:pt>
                <c:pt idx="265157">
                  <c:v>56.5063899955247</c:v>
                </c:pt>
                <c:pt idx="265158">
                  <c:v>56.506465445772399</c:v>
                </c:pt>
                <c:pt idx="265159">
                  <c:v>56.5065408957785</c:v>
                </c:pt>
                <c:pt idx="265160">
                  <c:v>56.5066163455432</c:v>
                </c:pt>
                <c:pt idx="265161">
                  <c:v>56.506691795066303</c:v>
                </c:pt>
                <c:pt idx="265162">
                  <c:v>56.506767244347898</c:v>
                </c:pt>
                <c:pt idx="265163">
                  <c:v>56.506842693388101</c:v>
                </c:pt>
                <c:pt idx="265164">
                  <c:v>56.506918142186699</c:v>
                </c:pt>
                <c:pt idx="265165">
                  <c:v>56.506993590743797</c:v>
                </c:pt>
                <c:pt idx="265166">
                  <c:v>56.507069039059402</c:v>
                </c:pt>
                <c:pt idx="265167">
                  <c:v>56.507144487133502</c:v>
                </c:pt>
                <c:pt idx="265168">
                  <c:v>56.507219934966102</c:v>
                </c:pt>
                <c:pt idx="265169">
                  <c:v>56.507295382557203</c:v>
                </c:pt>
                <c:pt idx="265170">
                  <c:v>56.507370829906797</c:v>
                </c:pt>
                <c:pt idx="265171">
                  <c:v>56.5074462770149</c:v>
                </c:pt>
                <c:pt idx="265172">
                  <c:v>56.507521723881503</c:v>
                </c:pt>
                <c:pt idx="265173">
                  <c:v>56.5075971705066</c:v>
                </c:pt>
                <c:pt idx="265174">
                  <c:v>56.507672616890197</c:v>
                </c:pt>
                <c:pt idx="265175">
                  <c:v>56.507748063032302</c:v>
                </c:pt>
                <c:pt idx="265176">
                  <c:v>56.507823508932901</c:v>
                </c:pt>
                <c:pt idx="265177">
                  <c:v>56.507898954592001</c:v>
                </c:pt>
                <c:pt idx="265178">
                  <c:v>56.507974400009601</c:v>
                </c:pt>
                <c:pt idx="265179">
                  <c:v>56.508049845185703</c:v>
                </c:pt>
                <c:pt idx="265180">
                  <c:v>56.508125290120397</c:v>
                </c:pt>
                <c:pt idx="265181">
                  <c:v>56.508200734813499</c:v>
                </c:pt>
                <c:pt idx="265182">
                  <c:v>56.508276179265103</c:v>
                </c:pt>
                <c:pt idx="265183">
                  <c:v>56.508351623475299</c:v>
                </c:pt>
                <c:pt idx="265184">
                  <c:v>56.508427067444003</c:v>
                </c:pt>
                <c:pt idx="265185">
                  <c:v>56.508502511171102</c:v>
                </c:pt>
                <c:pt idx="265186">
                  <c:v>56.508577954656801</c:v>
                </c:pt>
                <c:pt idx="265187">
                  <c:v>56.508653397901</c:v>
                </c:pt>
                <c:pt idx="265188">
                  <c:v>56.5087288409037</c:v>
                </c:pt>
                <c:pt idx="265189">
                  <c:v>56.508804283665</c:v>
                </c:pt>
                <c:pt idx="265190">
                  <c:v>56.508879726184702</c:v>
                </c:pt>
                <c:pt idx="265191">
                  <c:v>56.508955168462897</c:v>
                </c:pt>
                <c:pt idx="265192">
                  <c:v>56.5090306104997</c:v>
                </c:pt>
                <c:pt idx="265193">
                  <c:v>56.509106052295003</c:v>
                </c:pt>
                <c:pt idx="265194">
                  <c:v>56.5091814938488</c:v>
                </c:pt>
                <c:pt idx="265195">
                  <c:v>56.509256935161098</c:v>
                </c:pt>
                <c:pt idx="265196">
                  <c:v>56.509332376232003</c:v>
                </c:pt>
                <c:pt idx="265197">
                  <c:v>56.509407817061302</c:v>
                </c:pt>
                <c:pt idx="265198">
                  <c:v>56.509483257649201</c:v>
                </c:pt>
                <c:pt idx="265199">
                  <c:v>56.509558697995601</c:v>
                </c:pt>
                <c:pt idx="265200">
                  <c:v>56.509634138100502</c:v>
                </c:pt>
                <c:pt idx="265201">
                  <c:v>56.509709577964003</c:v>
                </c:pt>
                <c:pt idx="265202">
                  <c:v>56.509785017585997</c:v>
                </c:pt>
                <c:pt idx="265203">
                  <c:v>56.5098604569665</c:v>
                </c:pt>
                <c:pt idx="265204">
                  <c:v>56.509935896105503</c:v>
                </c:pt>
                <c:pt idx="265205">
                  <c:v>56.510011335003</c:v>
                </c:pt>
                <c:pt idx="265206">
                  <c:v>56.510086773659097</c:v>
                </c:pt>
                <c:pt idx="265207">
                  <c:v>56.510162212073702</c:v>
                </c:pt>
                <c:pt idx="265208">
                  <c:v>56.5102376502468</c:v>
                </c:pt>
                <c:pt idx="265209">
                  <c:v>56.510313088178499</c:v>
                </c:pt>
                <c:pt idx="265210">
                  <c:v>56.510388525868699</c:v>
                </c:pt>
                <c:pt idx="265211">
                  <c:v>56.510463963317399</c:v>
                </c:pt>
                <c:pt idx="265212">
                  <c:v>56.5105394005246</c:v>
                </c:pt>
                <c:pt idx="265213">
                  <c:v>56.510614837490401</c:v>
                </c:pt>
                <c:pt idx="265214">
                  <c:v>56.510690274214703</c:v>
                </c:pt>
                <c:pt idx="265215">
                  <c:v>56.510765710697598</c:v>
                </c:pt>
                <c:pt idx="265216">
                  <c:v>56.510841146939001</c:v>
                </c:pt>
                <c:pt idx="265217">
                  <c:v>56.510916582938897</c:v>
                </c:pt>
                <c:pt idx="265218">
                  <c:v>56.510992018697401</c:v>
                </c:pt>
                <c:pt idx="265219">
                  <c:v>56.511067454214398</c:v>
                </c:pt>
                <c:pt idx="265220">
                  <c:v>56.511142889489903</c:v>
                </c:pt>
                <c:pt idx="265221">
                  <c:v>56.511218324524002</c:v>
                </c:pt>
                <c:pt idx="265222">
                  <c:v>56.511293759316601</c:v>
                </c:pt>
                <c:pt idx="265223">
                  <c:v>56.511369193867701</c:v>
                </c:pt>
                <c:pt idx="265224">
                  <c:v>56.511444628177401</c:v>
                </c:pt>
                <c:pt idx="265225">
                  <c:v>56.511520062245602</c:v>
                </c:pt>
                <c:pt idx="265226">
                  <c:v>56.511595496072403</c:v>
                </c:pt>
                <c:pt idx="265227">
                  <c:v>56.511670929657697</c:v>
                </c:pt>
                <c:pt idx="265228">
                  <c:v>56.511746363001599</c:v>
                </c:pt>
                <c:pt idx="265229">
                  <c:v>56.511821796104002</c:v>
                </c:pt>
                <c:pt idx="265230">
                  <c:v>56.511897228964898</c:v>
                </c:pt>
                <c:pt idx="265231">
                  <c:v>56.511972661584402</c:v>
                </c:pt>
                <c:pt idx="265232">
                  <c:v>56.512048093962498</c:v>
                </c:pt>
                <c:pt idx="265233">
                  <c:v>56.512123526099103</c:v>
                </c:pt>
                <c:pt idx="265234">
                  <c:v>56.512198957994201</c:v>
                </c:pt>
                <c:pt idx="265235">
                  <c:v>56.512274389647899</c:v>
                </c:pt>
                <c:pt idx="265236">
                  <c:v>56.512349821060099</c:v>
                </c:pt>
                <c:pt idx="265237">
                  <c:v>56.512425252230898</c:v>
                </c:pt>
                <c:pt idx="265238">
                  <c:v>56.512500683160297</c:v>
                </c:pt>
                <c:pt idx="265239">
                  <c:v>56.512576113848198</c:v>
                </c:pt>
                <c:pt idx="265240">
                  <c:v>56.512651544294599</c:v>
                </c:pt>
                <c:pt idx="265241">
                  <c:v>56.5127269744996</c:v>
                </c:pt>
                <c:pt idx="265242">
                  <c:v>56.512802404463102</c:v>
                </c:pt>
                <c:pt idx="265243">
                  <c:v>56.512877834185304</c:v>
                </c:pt>
                <c:pt idx="265244">
                  <c:v>56.512953263665899</c:v>
                </c:pt>
                <c:pt idx="265245">
                  <c:v>56.513028692905202</c:v>
                </c:pt>
                <c:pt idx="265246">
                  <c:v>56.513104121902899</c:v>
                </c:pt>
                <c:pt idx="265247">
                  <c:v>56.513179550659302</c:v>
                </c:pt>
                <c:pt idx="265248">
                  <c:v>56.513254979174199</c:v>
                </c:pt>
                <c:pt idx="265249">
                  <c:v>56.513330407447597</c:v>
                </c:pt>
                <c:pt idx="265250">
                  <c:v>56.513405835479702</c:v>
                </c:pt>
                <c:pt idx="265251">
                  <c:v>56.513481263270201</c:v>
                </c:pt>
                <c:pt idx="265252">
                  <c:v>56.513556690819399</c:v>
                </c:pt>
                <c:pt idx="265253">
                  <c:v>56.513632118127099</c:v>
                </c:pt>
                <c:pt idx="265254">
                  <c:v>56.513707545193398</c:v>
                </c:pt>
                <c:pt idx="265255">
                  <c:v>56.513782972018198</c:v>
                </c:pt>
                <c:pt idx="265256">
                  <c:v>56.513858398601599</c:v>
                </c:pt>
                <c:pt idx="265257">
                  <c:v>56.513933824943599</c:v>
                </c:pt>
                <c:pt idx="265258">
                  <c:v>56.514009251044101</c:v>
                </c:pt>
                <c:pt idx="265259">
                  <c:v>56.514084676903202</c:v>
                </c:pt>
                <c:pt idx="265260">
                  <c:v>56.514160102520897</c:v>
                </c:pt>
                <c:pt idx="265261">
                  <c:v>56.5142355278971</c:v>
                </c:pt>
                <c:pt idx="265262">
                  <c:v>56.514310953031902</c:v>
                </c:pt>
                <c:pt idx="265263">
                  <c:v>56.514386377925298</c:v>
                </c:pt>
                <c:pt idx="265264">
                  <c:v>56.514461802577202</c:v>
                </c:pt>
                <c:pt idx="265265">
                  <c:v>56.514537226987798</c:v>
                </c:pt>
                <c:pt idx="265266">
                  <c:v>56.514612651156902</c:v>
                </c:pt>
                <c:pt idx="265267">
                  <c:v>56.5146880750845</c:v>
                </c:pt>
                <c:pt idx="265268">
                  <c:v>56.514763498770797</c:v>
                </c:pt>
                <c:pt idx="265269">
                  <c:v>56.514838922215603</c:v>
                </c:pt>
                <c:pt idx="265270">
                  <c:v>56.514914345419001</c:v>
                </c:pt>
                <c:pt idx="265271">
                  <c:v>56.514989768381</c:v>
                </c:pt>
                <c:pt idx="265272">
                  <c:v>56.515065191101499</c:v>
                </c:pt>
                <c:pt idx="265273">
                  <c:v>56.515140613580698</c:v>
                </c:pt>
                <c:pt idx="265274">
                  <c:v>56.515216035818398</c:v>
                </c:pt>
                <c:pt idx="265275">
                  <c:v>56.515291457814698</c:v>
                </c:pt>
                <c:pt idx="265276">
                  <c:v>56.515366879569498</c:v>
                </c:pt>
                <c:pt idx="265277">
                  <c:v>56.515442301082999</c:v>
                </c:pt>
                <c:pt idx="265278">
                  <c:v>56.515517722355</c:v>
                </c:pt>
                <c:pt idx="265279">
                  <c:v>56.515593143385601</c:v>
                </c:pt>
                <c:pt idx="265280">
                  <c:v>56.515668564174803</c:v>
                </c:pt>
                <c:pt idx="265281">
                  <c:v>56.515743984722597</c:v>
                </c:pt>
                <c:pt idx="265282">
                  <c:v>56.515819405028999</c:v>
                </c:pt>
                <c:pt idx="265283">
                  <c:v>56.515894825094001</c:v>
                </c:pt>
                <c:pt idx="265284">
                  <c:v>56.515970244917497</c:v>
                </c:pt>
                <c:pt idx="265285">
                  <c:v>56.5160456644996</c:v>
                </c:pt>
                <c:pt idx="265286">
                  <c:v>56.516121083840403</c:v>
                </c:pt>
                <c:pt idx="265287">
                  <c:v>56.5161965029397</c:v>
                </c:pt>
                <c:pt idx="265288">
                  <c:v>56.516271921797603</c:v>
                </c:pt>
                <c:pt idx="265289">
                  <c:v>56.5163473404141</c:v>
                </c:pt>
                <c:pt idx="265290">
                  <c:v>56.516422758789197</c:v>
                </c:pt>
                <c:pt idx="265291">
                  <c:v>56.516498176922802</c:v>
                </c:pt>
                <c:pt idx="265292">
                  <c:v>56.5165735948151</c:v>
                </c:pt>
                <c:pt idx="265293">
                  <c:v>56.516649012465997</c:v>
                </c:pt>
                <c:pt idx="265294">
                  <c:v>56.516724429875403</c:v>
                </c:pt>
                <c:pt idx="265295">
                  <c:v>56.516799847043501</c:v>
                </c:pt>
                <c:pt idx="265296">
                  <c:v>56.5168752639701</c:v>
                </c:pt>
                <c:pt idx="265297">
                  <c:v>56.516950680655398</c:v>
                </c:pt>
                <c:pt idx="265298">
                  <c:v>56.517026097099198</c:v>
                </c:pt>
                <c:pt idx="265299">
                  <c:v>56.517101513301697</c:v>
                </c:pt>
                <c:pt idx="265300">
                  <c:v>56.517176929262703</c:v>
                </c:pt>
                <c:pt idx="265301">
                  <c:v>56.517252344982403</c:v>
                </c:pt>
                <c:pt idx="265302">
                  <c:v>56.517327760460603</c:v>
                </c:pt>
                <c:pt idx="265303">
                  <c:v>56.517403175697503</c:v>
                </c:pt>
                <c:pt idx="265304">
                  <c:v>56.517478590692903</c:v>
                </c:pt>
                <c:pt idx="265305">
                  <c:v>56.517554005447003</c:v>
                </c:pt>
                <c:pt idx="265306">
                  <c:v>56.517629419959597</c:v>
                </c:pt>
                <c:pt idx="265307">
                  <c:v>56.517704834230898</c:v>
                </c:pt>
                <c:pt idx="265308">
                  <c:v>56.517780248260799</c:v>
                </c:pt>
                <c:pt idx="265309">
                  <c:v>56.5178556620492</c:v>
                </c:pt>
                <c:pt idx="265310">
                  <c:v>56.517931075596302</c:v>
                </c:pt>
                <c:pt idx="265311">
                  <c:v>56.518006488902003</c:v>
                </c:pt>
                <c:pt idx="265312">
                  <c:v>56.518081901966298</c:v>
                </c:pt>
                <c:pt idx="265313">
                  <c:v>56.5181573147892</c:v>
                </c:pt>
                <c:pt idx="265314">
                  <c:v>56.518232727370702</c:v>
                </c:pt>
                <c:pt idx="265315">
                  <c:v>56.518308139710904</c:v>
                </c:pt>
                <c:pt idx="265316">
                  <c:v>56.518383551809599</c:v>
                </c:pt>
                <c:pt idx="265317">
                  <c:v>56.518458963667001</c:v>
                </c:pt>
                <c:pt idx="265318">
                  <c:v>56.518534375282897</c:v>
                </c:pt>
                <c:pt idx="265319">
                  <c:v>56.5186097866575</c:v>
                </c:pt>
                <c:pt idx="265320">
                  <c:v>56.518685197790703</c:v>
                </c:pt>
                <c:pt idx="265321">
                  <c:v>56.518760608682499</c:v>
                </c:pt>
                <c:pt idx="265322">
                  <c:v>56.518836019333001</c:v>
                </c:pt>
                <c:pt idx="265323">
                  <c:v>56.518911429741998</c:v>
                </c:pt>
                <c:pt idx="265324">
                  <c:v>56.518986839909701</c:v>
                </c:pt>
                <c:pt idx="265325">
                  <c:v>56.519062249835997</c:v>
                </c:pt>
                <c:pt idx="265326">
                  <c:v>56.519137659520901</c:v>
                </c:pt>
                <c:pt idx="265327">
                  <c:v>56.519213068964397</c:v>
                </c:pt>
                <c:pt idx="265328">
                  <c:v>56.519288478166501</c:v>
                </c:pt>
                <c:pt idx="265329">
                  <c:v>56.519363887127298</c:v>
                </c:pt>
                <c:pt idx="265330">
                  <c:v>56.519439295846702</c:v>
                </c:pt>
                <c:pt idx="265331">
                  <c:v>56.519514704324699</c:v>
                </c:pt>
                <c:pt idx="265332">
                  <c:v>56.519590112561303</c:v>
                </c:pt>
                <c:pt idx="265333">
                  <c:v>56.5196655205566</c:v>
                </c:pt>
                <c:pt idx="265334">
                  <c:v>56.519740928310497</c:v>
                </c:pt>
                <c:pt idx="265335">
                  <c:v>56.519816335823002</c:v>
                </c:pt>
                <c:pt idx="265336">
                  <c:v>56.519891743094099</c:v>
                </c:pt>
                <c:pt idx="265337">
                  <c:v>56.519967150123897</c:v>
                </c:pt>
                <c:pt idx="265338">
                  <c:v>56.520042556912301</c:v>
                </c:pt>
                <c:pt idx="265339">
                  <c:v>56.520117963459299</c:v>
                </c:pt>
                <c:pt idx="265340">
                  <c:v>56.520193369765003</c:v>
                </c:pt>
                <c:pt idx="265341">
                  <c:v>56.520268775829301</c:v>
                </c:pt>
                <c:pt idx="265342">
                  <c:v>56.520344181652199</c:v>
                </c:pt>
                <c:pt idx="265343">
                  <c:v>56.520419587233697</c:v>
                </c:pt>
                <c:pt idx="265344">
                  <c:v>56.520494992573902</c:v>
                </c:pt>
                <c:pt idx="265345">
                  <c:v>56.520570397672699</c:v>
                </c:pt>
                <c:pt idx="265346">
                  <c:v>56.520645802530197</c:v>
                </c:pt>
                <c:pt idx="265347">
                  <c:v>56.520721207146302</c:v>
                </c:pt>
                <c:pt idx="265348">
                  <c:v>56.520796611521</c:v>
                </c:pt>
                <c:pt idx="265349">
                  <c:v>56.520872015654398</c:v>
                </c:pt>
                <c:pt idx="265350">
                  <c:v>56.520947419546403</c:v>
                </c:pt>
                <c:pt idx="265351">
                  <c:v>56.521022823197001</c:v>
                </c:pt>
                <c:pt idx="265352">
                  <c:v>56.521098226606298</c:v>
                </c:pt>
                <c:pt idx="265353">
                  <c:v>56.521173629774196</c:v>
                </c:pt>
                <c:pt idx="265354">
                  <c:v>56.521249032700801</c:v>
                </c:pt>
                <c:pt idx="265355">
                  <c:v>56.521324435385999</c:v>
                </c:pt>
                <c:pt idx="265356">
                  <c:v>56.521399837829797</c:v>
                </c:pt>
                <c:pt idx="265357">
                  <c:v>56.521475240032302</c:v>
                </c:pt>
                <c:pt idx="265358">
                  <c:v>56.5215506419935</c:v>
                </c:pt>
                <c:pt idx="265359">
                  <c:v>56.521626043713297</c:v>
                </c:pt>
                <c:pt idx="265360">
                  <c:v>56.521701445191702</c:v>
                </c:pt>
                <c:pt idx="265361">
                  <c:v>56.5217768464288</c:v>
                </c:pt>
                <c:pt idx="265362">
                  <c:v>56.521852247424498</c:v>
                </c:pt>
                <c:pt idx="265363">
                  <c:v>56.521927648178803</c:v>
                </c:pt>
                <c:pt idx="265364">
                  <c:v>56.5220030486919</c:v>
                </c:pt>
                <c:pt idx="265365">
                  <c:v>56.522078448963498</c:v>
                </c:pt>
                <c:pt idx="265366">
                  <c:v>56.522153848993803</c:v>
                </c:pt>
                <c:pt idx="265367">
                  <c:v>56.5222292487828</c:v>
                </c:pt>
                <c:pt idx="265368">
                  <c:v>56.522304648330397</c:v>
                </c:pt>
                <c:pt idx="265369">
                  <c:v>56.522380047636702</c:v>
                </c:pt>
                <c:pt idx="265370">
                  <c:v>56.522455446701599</c:v>
                </c:pt>
                <c:pt idx="265371">
                  <c:v>56.522530845525203</c:v>
                </c:pt>
                <c:pt idx="265372">
                  <c:v>56.522606244107401</c:v>
                </c:pt>
                <c:pt idx="265373">
                  <c:v>56.522681642448298</c:v>
                </c:pt>
                <c:pt idx="265374">
                  <c:v>56.522757040547901</c:v>
                </c:pt>
                <c:pt idx="265375">
                  <c:v>56.522832438406098</c:v>
                </c:pt>
                <c:pt idx="265376">
                  <c:v>56.522907836023002</c:v>
                </c:pt>
                <c:pt idx="265377">
                  <c:v>56.522983233398499</c:v>
                </c:pt>
                <c:pt idx="265378">
                  <c:v>56.523058630532702</c:v>
                </c:pt>
                <c:pt idx="265379">
                  <c:v>56.523134027425499</c:v>
                </c:pt>
                <c:pt idx="265380">
                  <c:v>56.523209424077002</c:v>
                </c:pt>
                <c:pt idx="265381">
                  <c:v>56.523284820487198</c:v>
                </c:pt>
                <c:pt idx="265382">
                  <c:v>56.523360216656002</c:v>
                </c:pt>
                <c:pt idx="265383">
                  <c:v>56.523435612583498</c:v>
                </c:pt>
                <c:pt idx="265384">
                  <c:v>56.523511008269701</c:v>
                </c:pt>
                <c:pt idx="265385">
                  <c:v>56.523586403714503</c:v>
                </c:pt>
                <c:pt idx="265386">
                  <c:v>56.523661798917999</c:v>
                </c:pt>
                <c:pt idx="265387">
                  <c:v>56.523737193880102</c:v>
                </c:pt>
                <c:pt idx="265388">
                  <c:v>56.523812588600997</c:v>
                </c:pt>
                <c:pt idx="265389">
                  <c:v>56.523887983080499</c:v>
                </c:pt>
                <c:pt idx="265390">
                  <c:v>56.523963377318601</c:v>
                </c:pt>
                <c:pt idx="265391">
                  <c:v>56.524038771315404</c:v>
                </c:pt>
                <c:pt idx="265392">
                  <c:v>56.524114165070898</c:v>
                </c:pt>
                <c:pt idx="265393">
                  <c:v>56.5241895585851</c:v>
                </c:pt>
                <c:pt idx="265394">
                  <c:v>56.524264951858001</c:v>
                </c:pt>
                <c:pt idx="265395">
                  <c:v>56.524340344889502</c:v>
                </c:pt>
                <c:pt idx="265396">
                  <c:v>56.524415737679703</c:v>
                </c:pt>
                <c:pt idx="265397">
                  <c:v>56.524491130228498</c:v>
                </c:pt>
                <c:pt idx="265398">
                  <c:v>56.524566522536098</c:v>
                </c:pt>
                <c:pt idx="265399">
                  <c:v>56.524641914602299</c:v>
                </c:pt>
                <c:pt idx="265400">
                  <c:v>56.524717306427199</c:v>
                </c:pt>
                <c:pt idx="265401">
                  <c:v>56.524792698010799</c:v>
                </c:pt>
                <c:pt idx="265402">
                  <c:v>56.524868089352999</c:v>
                </c:pt>
                <c:pt idx="265403">
                  <c:v>56.524943480453899</c:v>
                </c:pt>
                <c:pt idx="265404">
                  <c:v>56.525018871313499</c:v>
                </c:pt>
                <c:pt idx="265405">
                  <c:v>56.525094261931798</c:v>
                </c:pt>
                <c:pt idx="265406">
                  <c:v>56.525169652308797</c:v>
                </c:pt>
                <c:pt idx="265407">
                  <c:v>56.525245042444404</c:v>
                </c:pt>
                <c:pt idx="265408">
                  <c:v>56.525320432338802</c:v>
                </c:pt>
                <c:pt idx="265409">
                  <c:v>56.5253958219918</c:v>
                </c:pt>
                <c:pt idx="265410">
                  <c:v>56.525471211403499</c:v>
                </c:pt>
                <c:pt idx="265411">
                  <c:v>56.525546600573897</c:v>
                </c:pt>
                <c:pt idx="265412">
                  <c:v>56.525621989503001</c:v>
                </c:pt>
                <c:pt idx="265413">
                  <c:v>56.525697378190699</c:v>
                </c:pt>
                <c:pt idx="265414">
                  <c:v>56.525772766637203</c:v>
                </c:pt>
                <c:pt idx="265415">
                  <c:v>56.525848154842301</c:v>
                </c:pt>
                <c:pt idx="265416">
                  <c:v>56.525923542806098</c:v>
                </c:pt>
                <c:pt idx="265417">
                  <c:v>56.525998930528601</c:v>
                </c:pt>
                <c:pt idx="265418">
                  <c:v>56.526074318009798</c:v>
                </c:pt>
                <c:pt idx="265419">
                  <c:v>56.526149705249701</c:v>
                </c:pt>
                <c:pt idx="265420">
                  <c:v>56.526225092248303</c:v>
                </c:pt>
                <c:pt idx="265421">
                  <c:v>56.526300479005599</c:v>
                </c:pt>
                <c:pt idx="265422">
                  <c:v>56.526375865521601</c:v>
                </c:pt>
                <c:pt idx="265423">
                  <c:v>56.526451251796303</c:v>
                </c:pt>
                <c:pt idx="265424">
                  <c:v>56.526526637829598</c:v>
                </c:pt>
                <c:pt idx="265425">
                  <c:v>56.526602023621699</c:v>
                </c:pt>
                <c:pt idx="265426">
                  <c:v>56.5266774091724</c:v>
                </c:pt>
                <c:pt idx="265427">
                  <c:v>56.526752794481901</c:v>
                </c:pt>
                <c:pt idx="265428">
                  <c:v>56.526828179550101</c:v>
                </c:pt>
                <c:pt idx="265429">
                  <c:v>56.526903564376902</c:v>
                </c:pt>
                <c:pt idx="265430">
                  <c:v>56.526978948962501</c:v>
                </c:pt>
                <c:pt idx="265431">
                  <c:v>56.527054333306701</c:v>
                </c:pt>
                <c:pt idx="265432">
                  <c:v>56.5271297174097</c:v>
                </c:pt>
                <c:pt idx="265433">
                  <c:v>56.527205101271299</c:v>
                </c:pt>
                <c:pt idx="265434">
                  <c:v>56.527280484891698</c:v>
                </c:pt>
                <c:pt idx="265435">
                  <c:v>56.527355868270703</c:v>
                </c:pt>
                <c:pt idx="265436">
                  <c:v>56.527431251408501</c:v>
                </c:pt>
                <c:pt idx="265437">
                  <c:v>56.527506634304999</c:v>
                </c:pt>
                <c:pt idx="265438">
                  <c:v>56.527582016960203</c:v>
                </c:pt>
                <c:pt idx="265439">
                  <c:v>56.5276573993741</c:v>
                </c:pt>
                <c:pt idx="265440">
                  <c:v>56.527732781546703</c:v>
                </c:pt>
                <c:pt idx="265441">
                  <c:v>56.527808163477999</c:v>
                </c:pt>
                <c:pt idx="265442">
                  <c:v>56.527883545168002</c:v>
                </c:pt>
                <c:pt idx="265443">
                  <c:v>56.527958926616698</c:v>
                </c:pt>
                <c:pt idx="265444">
                  <c:v>56.5280343078241</c:v>
                </c:pt>
                <c:pt idx="265445">
                  <c:v>56.528109688790302</c:v>
                </c:pt>
                <c:pt idx="265446">
                  <c:v>56.528185069515096</c:v>
                </c:pt>
                <c:pt idx="265447">
                  <c:v>56.528260449998697</c:v>
                </c:pt>
                <c:pt idx="265448">
                  <c:v>56.528335830240998</c:v>
                </c:pt>
                <c:pt idx="265449">
                  <c:v>56.528411210241998</c:v>
                </c:pt>
                <c:pt idx="265450">
                  <c:v>56.528486590001698</c:v>
                </c:pt>
                <c:pt idx="265451">
                  <c:v>56.528561969520098</c:v>
                </c:pt>
                <c:pt idx="265452">
                  <c:v>56.528637348797297</c:v>
                </c:pt>
                <c:pt idx="265453">
                  <c:v>56.528712727833103</c:v>
                </c:pt>
                <c:pt idx="265454">
                  <c:v>56.528788106627701</c:v>
                </c:pt>
                <c:pt idx="265455">
                  <c:v>56.528863485180999</c:v>
                </c:pt>
                <c:pt idx="265456">
                  <c:v>56.528938863493003</c:v>
                </c:pt>
                <c:pt idx="265457">
                  <c:v>56.5290142415638</c:v>
                </c:pt>
                <c:pt idx="265458">
                  <c:v>56.529089619393197</c:v>
                </c:pt>
                <c:pt idx="265459">
                  <c:v>56.5291649969814</c:v>
                </c:pt>
                <c:pt idx="265460">
                  <c:v>56.529240374328303</c:v>
                </c:pt>
                <c:pt idx="265461">
                  <c:v>56.529315751433998</c:v>
                </c:pt>
                <c:pt idx="265462">
                  <c:v>56.5293911282983</c:v>
                </c:pt>
                <c:pt idx="265463">
                  <c:v>56.529466504921402</c:v>
                </c:pt>
                <c:pt idx="265464">
                  <c:v>56.529541881303203</c:v>
                </c:pt>
                <c:pt idx="265465">
                  <c:v>56.529617257443697</c:v>
                </c:pt>
                <c:pt idx="265466">
                  <c:v>56.529692633342997</c:v>
                </c:pt>
                <c:pt idx="265467">
                  <c:v>56.529768009001003</c:v>
                </c:pt>
                <c:pt idx="265468">
                  <c:v>56.529843384417703</c:v>
                </c:pt>
                <c:pt idx="265469">
                  <c:v>56.529918759593201</c:v>
                </c:pt>
                <c:pt idx="265470">
                  <c:v>56.529994134527399</c:v>
                </c:pt>
                <c:pt idx="265471">
                  <c:v>56.530069509220297</c:v>
                </c:pt>
                <c:pt idx="265472">
                  <c:v>56.530144883671902</c:v>
                </c:pt>
                <c:pt idx="265473">
                  <c:v>56.530220257882299</c:v>
                </c:pt>
                <c:pt idx="265474">
                  <c:v>56.530295631851402</c:v>
                </c:pt>
                <c:pt idx="265475">
                  <c:v>56.530371005579298</c:v>
                </c:pt>
                <c:pt idx="265476">
                  <c:v>56.5304463790658</c:v>
                </c:pt>
                <c:pt idx="265477">
                  <c:v>56.530521752311202</c:v>
                </c:pt>
                <c:pt idx="265478">
                  <c:v>56.530597125315197</c:v>
                </c:pt>
                <c:pt idx="265479">
                  <c:v>56.530672498077998</c:v>
                </c:pt>
                <c:pt idx="265480">
                  <c:v>56.530747870599498</c:v>
                </c:pt>
                <c:pt idx="265481">
                  <c:v>56.530823242879798</c:v>
                </c:pt>
                <c:pt idx="265482">
                  <c:v>56.530898614918797</c:v>
                </c:pt>
                <c:pt idx="265483">
                  <c:v>56.530973986716603</c:v>
                </c:pt>
                <c:pt idx="265484">
                  <c:v>56.531049358273101</c:v>
                </c:pt>
                <c:pt idx="265485">
                  <c:v>56.531124729588299</c:v>
                </c:pt>
                <c:pt idx="265486">
                  <c:v>56.531200100662303</c:v>
                </c:pt>
                <c:pt idx="265487">
                  <c:v>56.531275471495</c:v>
                </c:pt>
                <c:pt idx="265488">
                  <c:v>56.531350842086503</c:v>
                </c:pt>
                <c:pt idx="265489">
                  <c:v>56.531426212436699</c:v>
                </c:pt>
                <c:pt idx="265490">
                  <c:v>56.531501582545602</c:v>
                </c:pt>
                <c:pt idx="265491">
                  <c:v>56.531576952413303</c:v>
                </c:pt>
                <c:pt idx="265492">
                  <c:v>56.531652322039797</c:v>
                </c:pt>
                <c:pt idx="265493">
                  <c:v>56.531727691424997</c:v>
                </c:pt>
                <c:pt idx="265494">
                  <c:v>56.531803060568997</c:v>
                </c:pt>
                <c:pt idx="265495">
                  <c:v>56.531878429471703</c:v>
                </c:pt>
                <c:pt idx="265496">
                  <c:v>56.531953798133102</c:v>
                </c:pt>
                <c:pt idx="265497">
                  <c:v>56.532029166553301</c:v>
                </c:pt>
                <c:pt idx="265498">
                  <c:v>56.532104534732298</c:v>
                </c:pt>
                <c:pt idx="265499">
                  <c:v>56.532179902670002</c:v>
                </c:pt>
                <c:pt idx="265500">
                  <c:v>56.532255270366498</c:v>
                </c:pt>
                <c:pt idx="265501">
                  <c:v>56.532330637821701</c:v>
                </c:pt>
                <c:pt idx="265502">
                  <c:v>56.532406005035597</c:v>
                </c:pt>
                <c:pt idx="265503">
                  <c:v>56.532481372008398</c:v>
                </c:pt>
                <c:pt idx="265504">
                  <c:v>56.532556738739899</c:v>
                </c:pt>
                <c:pt idx="265505">
                  <c:v>56.5326321052301</c:v>
                </c:pt>
                <c:pt idx="265506">
                  <c:v>56.5327074714791</c:v>
                </c:pt>
                <c:pt idx="265507">
                  <c:v>56.532782837486899</c:v>
                </c:pt>
                <c:pt idx="265508">
                  <c:v>56.532858203253397</c:v>
                </c:pt>
                <c:pt idx="265509">
                  <c:v>56.532933568778702</c:v>
                </c:pt>
                <c:pt idx="265510">
                  <c:v>56.5330089340627</c:v>
                </c:pt>
                <c:pt idx="265511">
                  <c:v>56.533084299105496</c:v>
                </c:pt>
                <c:pt idx="265512">
                  <c:v>56.533159663907099</c:v>
                </c:pt>
                <c:pt idx="265513">
                  <c:v>56.533235028467402</c:v>
                </c:pt>
                <c:pt idx="265514">
                  <c:v>56.533310392786497</c:v>
                </c:pt>
                <c:pt idx="265515">
                  <c:v>56.533385756864398</c:v>
                </c:pt>
                <c:pt idx="265516">
                  <c:v>56.533461120700998</c:v>
                </c:pt>
                <c:pt idx="265517">
                  <c:v>56.533536484296398</c:v>
                </c:pt>
                <c:pt idx="265518">
                  <c:v>56.533611847650597</c:v>
                </c:pt>
                <c:pt idx="265519">
                  <c:v>56.533687210763503</c:v>
                </c:pt>
                <c:pt idx="265520">
                  <c:v>56.533762573635201</c:v>
                </c:pt>
                <c:pt idx="265521">
                  <c:v>56.533837936265698</c:v>
                </c:pt>
                <c:pt idx="265522">
                  <c:v>56.533913298655001</c:v>
                </c:pt>
                <c:pt idx="265523">
                  <c:v>56.533988660802997</c:v>
                </c:pt>
                <c:pt idx="265524">
                  <c:v>56.534064022709799</c:v>
                </c:pt>
                <c:pt idx="265525">
                  <c:v>56.534139384375301</c:v>
                </c:pt>
                <c:pt idx="265526">
                  <c:v>56.534214745799702</c:v>
                </c:pt>
                <c:pt idx="265527">
                  <c:v>56.534290106982802</c:v>
                </c:pt>
                <c:pt idx="265528">
                  <c:v>56.534365467924701</c:v>
                </c:pt>
                <c:pt idx="265529">
                  <c:v>56.5344408286253</c:v>
                </c:pt>
                <c:pt idx="265530">
                  <c:v>56.534516189084798</c:v>
                </c:pt>
                <c:pt idx="265531">
                  <c:v>56.534591549303002</c:v>
                </c:pt>
                <c:pt idx="265532">
                  <c:v>56.534666909279998</c:v>
                </c:pt>
                <c:pt idx="265533">
                  <c:v>56.534742269015801</c:v>
                </c:pt>
                <c:pt idx="265534">
                  <c:v>56.534817628510297</c:v>
                </c:pt>
                <c:pt idx="265535">
                  <c:v>56.534892987763698</c:v>
                </c:pt>
                <c:pt idx="265536">
                  <c:v>56.534968346775798</c:v>
                </c:pt>
                <c:pt idx="265537">
                  <c:v>56.535043705546698</c:v>
                </c:pt>
                <c:pt idx="265538">
                  <c:v>56.535119064076397</c:v>
                </c:pt>
                <c:pt idx="265539">
                  <c:v>56.535194422364903</c:v>
                </c:pt>
                <c:pt idx="265540">
                  <c:v>56.535269780412101</c:v>
                </c:pt>
                <c:pt idx="265541">
                  <c:v>56.535345138218197</c:v>
                </c:pt>
                <c:pt idx="265542">
                  <c:v>56.535420495783001</c:v>
                </c:pt>
                <c:pt idx="265543">
                  <c:v>56.535495853106603</c:v>
                </c:pt>
                <c:pt idx="265544">
                  <c:v>56.535571210188998</c:v>
                </c:pt>
                <c:pt idx="265545">
                  <c:v>56.535646567030199</c:v>
                </c:pt>
                <c:pt idx="265546">
                  <c:v>56.535721923630199</c:v>
                </c:pt>
                <c:pt idx="265547">
                  <c:v>56.535797279988898</c:v>
                </c:pt>
                <c:pt idx="265548">
                  <c:v>56.535872636106497</c:v>
                </c:pt>
                <c:pt idx="265549">
                  <c:v>56.535947991982901</c:v>
                </c:pt>
                <c:pt idx="265550">
                  <c:v>56.536023347617999</c:v>
                </c:pt>
                <c:pt idx="265551">
                  <c:v>56.536098703011902</c:v>
                </c:pt>
                <c:pt idx="265552">
                  <c:v>56.536174058164697</c:v>
                </c:pt>
                <c:pt idx="265553">
                  <c:v>56.536249413076199</c:v>
                </c:pt>
                <c:pt idx="265554">
                  <c:v>56.5363247677465</c:v>
                </c:pt>
                <c:pt idx="265555">
                  <c:v>56.5364001221756</c:v>
                </c:pt>
                <c:pt idx="265556">
                  <c:v>56.536475476363599</c:v>
                </c:pt>
                <c:pt idx="265557">
                  <c:v>56.536550830310297</c:v>
                </c:pt>
                <c:pt idx="265558">
                  <c:v>56.536626184015802</c:v>
                </c:pt>
                <c:pt idx="265559">
                  <c:v>56.536701537480099</c:v>
                </c:pt>
                <c:pt idx="265560">
                  <c:v>56.536776890703202</c:v>
                </c:pt>
                <c:pt idx="265561">
                  <c:v>56.536852243685097</c:v>
                </c:pt>
                <c:pt idx="265562">
                  <c:v>56.536927596425897</c:v>
                </c:pt>
                <c:pt idx="265563">
                  <c:v>56.537002948925398</c:v>
                </c:pt>
                <c:pt idx="265564">
                  <c:v>56.537078301183698</c:v>
                </c:pt>
                <c:pt idx="265565">
                  <c:v>56.537153653200797</c:v>
                </c:pt>
                <c:pt idx="265566">
                  <c:v>56.537229004976702</c:v>
                </c:pt>
                <c:pt idx="265567">
                  <c:v>56.537304356511498</c:v>
                </c:pt>
                <c:pt idx="265568">
                  <c:v>56.537379707805002</c:v>
                </c:pt>
                <c:pt idx="265569">
                  <c:v>56.537455058857397</c:v>
                </c:pt>
                <c:pt idx="265570">
                  <c:v>56.537530409668499</c:v>
                </c:pt>
                <c:pt idx="265571">
                  <c:v>56.537605760238499</c:v>
                </c:pt>
                <c:pt idx="265572">
                  <c:v>56.537681110567299</c:v>
                </c:pt>
                <c:pt idx="265573">
                  <c:v>56.537756460654897</c:v>
                </c:pt>
                <c:pt idx="265574">
                  <c:v>56.537831810501302</c:v>
                </c:pt>
                <c:pt idx="265575">
                  <c:v>56.537907160106499</c:v>
                </c:pt>
                <c:pt idx="265576">
                  <c:v>56.537982509470503</c:v>
                </c:pt>
                <c:pt idx="265577">
                  <c:v>56.538057858593298</c:v>
                </c:pt>
                <c:pt idx="265578">
                  <c:v>56.538133207474999</c:v>
                </c:pt>
                <c:pt idx="265579">
                  <c:v>56.538208556115499</c:v>
                </c:pt>
                <c:pt idx="265580">
                  <c:v>56.538283904514699</c:v>
                </c:pt>
                <c:pt idx="265581">
                  <c:v>56.538359252672798</c:v>
                </c:pt>
                <c:pt idx="265582">
                  <c:v>56.538434600589802</c:v>
                </c:pt>
                <c:pt idx="265583">
                  <c:v>56.538509948265499</c:v>
                </c:pt>
                <c:pt idx="265584">
                  <c:v>56.538585295700003</c:v>
                </c:pt>
                <c:pt idx="265585">
                  <c:v>56.538660642893397</c:v>
                </c:pt>
                <c:pt idx="265586">
                  <c:v>56.538735989845598</c:v>
                </c:pt>
                <c:pt idx="265587">
                  <c:v>56.538811336556599</c:v>
                </c:pt>
                <c:pt idx="265588">
                  <c:v>56.538886683026497</c:v>
                </c:pt>
                <c:pt idx="265589">
                  <c:v>56.538962029255103</c:v>
                </c:pt>
                <c:pt idx="265590">
                  <c:v>56.5390373752426</c:v>
                </c:pt>
                <c:pt idx="265591">
                  <c:v>56.539112720988904</c:v>
                </c:pt>
                <c:pt idx="265592">
                  <c:v>56.539188066493999</c:v>
                </c:pt>
                <c:pt idx="265593">
                  <c:v>56.539263411758</c:v>
                </c:pt>
                <c:pt idx="265594">
                  <c:v>56.539338756780801</c:v>
                </c:pt>
                <c:pt idx="265595">
                  <c:v>56.5394141015624</c:v>
                </c:pt>
                <c:pt idx="265596">
                  <c:v>56.539489446102799</c:v>
                </c:pt>
                <c:pt idx="265597">
                  <c:v>56.539564790402103</c:v>
                </c:pt>
                <c:pt idx="265598">
                  <c:v>56.5396401344602</c:v>
                </c:pt>
                <c:pt idx="265599">
                  <c:v>56.539715478277103</c:v>
                </c:pt>
                <c:pt idx="265600">
                  <c:v>56.539790821852897</c:v>
                </c:pt>
                <c:pt idx="265601">
                  <c:v>56.539866165187497</c:v>
                </c:pt>
                <c:pt idx="265602">
                  <c:v>56.539941508280897</c:v>
                </c:pt>
                <c:pt idx="265603">
                  <c:v>56.540016851133103</c:v>
                </c:pt>
                <c:pt idx="265604">
                  <c:v>56.540092193744201</c:v>
                </c:pt>
                <c:pt idx="265605">
                  <c:v>56.540167536114197</c:v>
                </c:pt>
                <c:pt idx="265606">
                  <c:v>56.5402428782429</c:v>
                </c:pt>
                <c:pt idx="265607">
                  <c:v>56.540318220130501</c:v>
                </c:pt>
                <c:pt idx="265608">
                  <c:v>56.540393561776902</c:v>
                </c:pt>
                <c:pt idx="265609">
                  <c:v>56.540468903182202</c:v>
                </c:pt>
                <c:pt idx="265610">
                  <c:v>56.5405442443463</c:v>
                </c:pt>
                <c:pt idx="265611">
                  <c:v>56.540619585269297</c:v>
                </c:pt>
                <c:pt idx="265612">
                  <c:v>56.540694925951101</c:v>
                </c:pt>
                <c:pt idx="265613">
                  <c:v>56.540770266391696</c:v>
                </c:pt>
                <c:pt idx="265614">
                  <c:v>56.540845606591198</c:v>
                </c:pt>
                <c:pt idx="265615">
                  <c:v>56.540920946549498</c:v>
                </c:pt>
                <c:pt idx="265616">
                  <c:v>56.540996286266697</c:v>
                </c:pt>
                <c:pt idx="265617">
                  <c:v>56.541071625742703</c:v>
                </c:pt>
                <c:pt idx="265618">
                  <c:v>56.5411469649775</c:v>
                </c:pt>
                <c:pt idx="265619">
                  <c:v>56.541222303971203</c:v>
                </c:pt>
                <c:pt idx="265620">
                  <c:v>56.541297642723798</c:v>
                </c:pt>
                <c:pt idx="265621">
                  <c:v>56.541372981235099</c:v>
                </c:pt>
                <c:pt idx="265622">
                  <c:v>56.541448319505399</c:v>
                </c:pt>
                <c:pt idx="265623">
                  <c:v>56.541523657534498</c:v>
                </c:pt>
                <c:pt idx="265624">
                  <c:v>56.541598995322403</c:v>
                </c:pt>
                <c:pt idx="265625">
                  <c:v>56.541674332869199</c:v>
                </c:pt>
                <c:pt idx="265626">
                  <c:v>56.541749670174802</c:v>
                </c:pt>
                <c:pt idx="265627">
                  <c:v>56.541825007239296</c:v>
                </c:pt>
                <c:pt idx="265628">
                  <c:v>56.541900344062697</c:v>
                </c:pt>
                <c:pt idx="265629">
                  <c:v>56.541975680644903</c:v>
                </c:pt>
                <c:pt idx="265630">
                  <c:v>56.542051016985901</c:v>
                </c:pt>
                <c:pt idx="265631">
                  <c:v>56.542126353085798</c:v>
                </c:pt>
                <c:pt idx="265632">
                  <c:v>56.542201688944601</c:v>
                </c:pt>
                <c:pt idx="265633">
                  <c:v>56.542277024562203</c:v>
                </c:pt>
                <c:pt idx="265634">
                  <c:v>56.542352359938697</c:v>
                </c:pt>
                <c:pt idx="265635">
                  <c:v>56.542427695073997</c:v>
                </c:pt>
                <c:pt idx="265636">
                  <c:v>56.542503029968202</c:v>
                </c:pt>
                <c:pt idx="265637">
                  <c:v>56.542578364621299</c:v>
                </c:pt>
                <c:pt idx="265638">
                  <c:v>56.542653699033202</c:v>
                </c:pt>
                <c:pt idx="265639">
                  <c:v>56.542729033203898</c:v>
                </c:pt>
                <c:pt idx="265640">
                  <c:v>56.542804367133598</c:v>
                </c:pt>
                <c:pt idx="265641">
                  <c:v>56.542879700822098</c:v>
                </c:pt>
                <c:pt idx="265642">
                  <c:v>56.542955034269397</c:v>
                </c:pt>
                <c:pt idx="265643">
                  <c:v>56.543030367475701</c:v>
                </c:pt>
                <c:pt idx="265644">
                  <c:v>56.543105700440798</c:v>
                </c:pt>
                <c:pt idx="265645">
                  <c:v>56.5431810331647</c:v>
                </c:pt>
                <c:pt idx="265646">
                  <c:v>56.543256365647601</c:v>
                </c:pt>
                <c:pt idx="265647">
                  <c:v>56.543331697889201</c:v>
                </c:pt>
                <c:pt idx="265648">
                  <c:v>56.543407029889799</c:v>
                </c:pt>
                <c:pt idx="265649">
                  <c:v>56.543482361649197</c:v>
                </c:pt>
                <c:pt idx="265650">
                  <c:v>56.5435576931675</c:v>
                </c:pt>
                <c:pt idx="265651">
                  <c:v>56.543633024444702</c:v>
                </c:pt>
                <c:pt idx="265652">
                  <c:v>56.543708355480703</c:v>
                </c:pt>
                <c:pt idx="265653">
                  <c:v>56.543783686275702</c:v>
                </c:pt>
                <c:pt idx="265654">
                  <c:v>56.543859016829401</c:v>
                </c:pt>
                <c:pt idx="265655">
                  <c:v>56.543934347142098</c:v>
                </c:pt>
                <c:pt idx="265656">
                  <c:v>56.544009677213602</c:v>
                </c:pt>
                <c:pt idx="265657">
                  <c:v>56.544085007044004</c:v>
                </c:pt>
                <c:pt idx="265658">
                  <c:v>56.544160336633297</c:v>
                </c:pt>
                <c:pt idx="265659">
                  <c:v>56.544235665981503</c:v>
                </c:pt>
                <c:pt idx="265660">
                  <c:v>56.544310995088502</c:v>
                </c:pt>
                <c:pt idx="265661">
                  <c:v>56.544386323954498</c:v>
                </c:pt>
                <c:pt idx="265662">
                  <c:v>56.544461652579301</c:v>
                </c:pt>
                <c:pt idx="265663">
                  <c:v>56.544536980962903</c:v>
                </c:pt>
                <c:pt idx="265664">
                  <c:v>56.544612309105503</c:v>
                </c:pt>
                <c:pt idx="265665">
                  <c:v>56.544687637006902</c:v>
                </c:pt>
                <c:pt idx="265666">
                  <c:v>56.544762964667299</c:v>
                </c:pt>
                <c:pt idx="265667">
                  <c:v>56.544838292086503</c:v>
                </c:pt>
                <c:pt idx="265668">
                  <c:v>56.544913619264499</c:v>
                </c:pt>
                <c:pt idx="265669">
                  <c:v>56.544988946201499</c:v>
                </c:pt>
                <c:pt idx="265670">
                  <c:v>56.545064272897399</c:v>
                </c:pt>
                <c:pt idx="265671">
                  <c:v>56.545139599352098</c:v>
                </c:pt>
                <c:pt idx="265672">
                  <c:v>56.545214925565702</c:v>
                </c:pt>
                <c:pt idx="265673">
                  <c:v>56.545290251538297</c:v>
                </c:pt>
                <c:pt idx="265674">
                  <c:v>56.545365577269699</c:v>
                </c:pt>
                <c:pt idx="265675">
                  <c:v>56.545440902759999</c:v>
                </c:pt>
                <c:pt idx="265676">
                  <c:v>56.545516228009099</c:v>
                </c:pt>
                <c:pt idx="265677">
                  <c:v>56.545591553017204</c:v>
                </c:pt>
                <c:pt idx="265678">
                  <c:v>56.5456668777842</c:v>
                </c:pt>
                <c:pt idx="265679">
                  <c:v>56.545742202310002</c:v>
                </c:pt>
                <c:pt idx="265680">
                  <c:v>56.545817526594803</c:v>
                </c:pt>
                <c:pt idx="265681">
                  <c:v>56.545892850638403</c:v>
                </c:pt>
                <c:pt idx="265682">
                  <c:v>56.545968174441001</c:v>
                </c:pt>
                <c:pt idx="265683">
                  <c:v>56.546043498002398</c:v>
                </c:pt>
                <c:pt idx="265684">
                  <c:v>56.5461188213227</c:v>
                </c:pt>
                <c:pt idx="265685">
                  <c:v>56.546194144402001</c:v>
                </c:pt>
                <c:pt idx="265686">
                  <c:v>56.546269467240101</c:v>
                </c:pt>
                <c:pt idx="265687">
                  <c:v>56.5463447898371</c:v>
                </c:pt>
                <c:pt idx="265688">
                  <c:v>56.546420112192997</c:v>
                </c:pt>
                <c:pt idx="265689">
                  <c:v>56.5464954343079</c:v>
                </c:pt>
                <c:pt idx="265690">
                  <c:v>56.546570756181602</c:v>
                </c:pt>
                <c:pt idx="265691">
                  <c:v>56.546646077814202</c:v>
                </c:pt>
                <c:pt idx="265692">
                  <c:v>56.546721399205701</c:v>
                </c:pt>
                <c:pt idx="265693">
                  <c:v>56.546796720356198</c:v>
                </c:pt>
                <c:pt idx="265694">
                  <c:v>56.546872041265502</c:v>
                </c:pt>
                <c:pt idx="265695">
                  <c:v>56.546947361933697</c:v>
                </c:pt>
                <c:pt idx="265696">
                  <c:v>56.547022682360897</c:v>
                </c:pt>
                <c:pt idx="265697">
                  <c:v>56.547098002546903</c:v>
                </c:pt>
                <c:pt idx="265698">
                  <c:v>56.547173322491901</c:v>
                </c:pt>
                <c:pt idx="265699">
                  <c:v>56.547248642195697</c:v>
                </c:pt>
                <c:pt idx="265700">
                  <c:v>56.547323961658499</c:v>
                </c:pt>
                <c:pt idx="265701">
                  <c:v>56.5473992808802</c:v>
                </c:pt>
                <c:pt idx="265702">
                  <c:v>56.547474599860799</c:v>
                </c:pt>
                <c:pt idx="265703">
                  <c:v>56.547549918600303</c:v>
                </c:pt>
                <c:pt idx="265704">
                  <c:v>56.5476252370987</c:v>
                </c:pt>
                <c:pt idx="265705">
                  <c:v>56.547700555356002</c:v>
                </c:pt>
                <c:pt idx="265706">
                  <c:v>56.547775873372302</c:v>
                </c:pt>
                <c:pt idx="265707">
                  <c:v>56.547851191147402</c:v>
                </c:pt>
                <c:pt idx="265708">
                  <c:v>56.547926508681499</c:v>
                </c:pt>
                <c:pt idx="265709">
                  <c:v>56.548001825974403</c:v>
                </c:pt>
                <c:pt idx="265710">
                  <c:v>56.548077143026298</c:v>
                </c:pt>
                <c:pt idx="265711">
                  <c:v>56.548152459837198</c:v>
                </c:pt>
                <c:pt idx="265712">
                  <c:v>56.548227776406897</c:v>
                </c:pt>
                <c:pt idx="265713">
                  <c:v>56.548303092735502</c:v>
                </c:pt>
                <c:pt idx="265714">
                  <c:v>56.548378408823098</c:v>
                </c:pt>
                <c:pt idx="265715">
                  <c:v>56.548453724669599</c:v>
                </c:pt>
                <c:pt idx="265716">
                  <c:v>56.548529040275</c:v>
                </c:pt>
                <c:pt idx="265717">
                  <c:v>56.548604355639299</c:v>
                </c:pt>
                <c:pt idx="265718">
                  <c:v>56.548679670762603</c:v>
                </c:pt>
                <c:pt idx="265719">
                  <c:v>56.548754985644798</c:v>
                </c:pt>
                <c:pt idx="265720">
                  <c:v>56.5488303002859</c:v>
                </c:pt>
                <c:pt idx="265721">
                  <c:v>56.5489056146859</c:v>
                </c:pt>
                <c:pt idx="265722">
                  <c:v>56.548980928844898</c:v>
                </c:pt>
                <c:pt idx="265723">
                  <c:v>56.549056242762703</c:v>
                </c:pt>
                <c:pt idx="265724">
                  <c:v>56.549131556439498</c:v>
                </c:pt>
                <c:pt idx="265725">
                  <c:v>56.549206869875299</c:v>
                </c:pt>
                <c:pt idx="265726">
                  <c:v>56.549282183069899</c:v>
                </c:pt>
                <c:pt idx="265727">
                  <c:v>56.549357496023497</c:v>
                </c:pt>
                <c:pt idx="265728">
                  <c:v>56.549432808736</c:v>
                </c:pt>
                <c:pt idx="265729">
                  <c:v>56.549508121207502</c:v>
                </c:pt>
                <c:pt idx="265730">
                  <c:v>56.549583433437903</c:v>
                </c:pt>
                <c:pt idx="265731">
                  <c:v>56.549658745427202</c:v>
                </c:pt>
                <c:pt idx="265732">
                  <c:v>56.549734057175399</c:v>
                </c:pt>
                <c:pt idx="265733">
                  <c:v>56.549809368682602</c:v>
                </c:pt>
                <c:pt idx="265734">
                  <c:v>56.549884679948697</c:v>
                </c:pt>
                <c:pt idx="265735">
                  <c:v>56.549959990973797</c:v>
                </c:pt>
                <c:pt idx="265736">
                  <c:v>56.550035301757703</c:v>
                </c:pt>
                <c:pt idx="265737">
                  <c:v>56.550110612300699</c:v>
                </c:pt>
                <c:pt idx="265738">
                  <c:v>56.550185922602502</c:v>
                </c:pt>
                <c:pt idx="265739">
                  <c:v>56.550261232663303</c:v>
                </c:pt>
                <c:pt idx="265740">
                  <c:v>56.550336542483102</c:v>
                </c:pt>
                <c:pt idx="265741">
                  <c:v>56.5504118520617</c:v>
                </c:pt>
                <c:pt idx="265742">
                  <c:v>56.550487161399403</c:v>
                </c:pt>
                <c:pt idx="265743">
                  <c:v>56.550562470495898</c:v>
                </c:pt>
                <c:pt idx="265744">
                  <c:v>56.550637779351398</c:v>
                </c:pt>
                <c:pt idx="265745">
                  <c:v>56.550713087965903</c:v>
                </c:pt>
                <c:pt idx="265746">
                  <c:v>56.5507883963392</c:v>
                </c:pt>
                <c:pt idx="265747">
                  <c:v>56.550863704471602</c:v>
                </c:pt>
                <c:pt idx="265748">
                  <c:v>56.550939012362903</c:v>
                </c:pt>
                <c:pt idx="265749">
                  <c:v>56.551014320013103</c:v>
                </c:pt>
                <c:pt idx="265750">
                  <c:v>56.5510896274223</c:v>
                </c:pt>
                <c:pt idx="265751">
                  <c:v>56.551164934590403</c:v>
                </c:pt>
                <c:pt idx="265752">
                  <c:v>56.551240241517398</c:v>
                </c:pt>
                <c:pt idx="265753">
                  <c:v>56.551315548203497</c:v>
                </c:pt>
                <c:pt idx="265754">
                  <c:v>56.551390854648403</c:v>
                </c:pt>
                <c:pt idx="265755">
                  <c:v>56.5514661608523</c:v>
                </c:pt>
                <c:pt idx="265756">
                  <c:v>56.551541466815202</c:v>
                </c:pt>
                <c:pt idx="265757">
                  <c:v>56.551616772537002</c:v>
                </c:pt>
                <c:pt idx="265758">
                  <c:v>56.551692078017801</c:v>
                </c:pt>
                <c:pt idx="265759">
                  <c:v>56.551767383257499</c:v>
                </c:pt>
                <c:pt idx="265760">
                  <c:v>56.551842688256201</c:v>
                </c:pt>
                <c:pt idx="265761">
                  <c:v>56.551917993013902</c:v>
                </c:pt>
                <c:pt idx="265762">
                  <c:v>56.551993297530501</c:v>
                </c:pt>
                <c:pt idx="265763">
                  <c:v>56.552068601805999</c:v>
                </c:pt>
                <c:pt idx="265764">
                  <c:v>56.552143905840502</c:v>
                </c:pt>
                <c:pt idx="265765">
                  <c:v>56.552219209634004</c:v>
                </c:pt>
                <c:pt idx="265766">
                  <c:v>56.552294513186403</c:v>
                </c:pt>
                <c:pt idx="265767">
                  <c:v>56.552369816497801</c:v>
                </c:pt>
                <c:pt idx="265768">
                  <c:v>56.552445119568198</c:v>
                </c:pt>
                <c:pt idx="265769">
                  <c:v>56.5525204223975</c:v>
                </c:pt>
                <c:pt idx="265770">
                  <c:v>56.5525957249857</c:v>
                </c:pt>
                <c:pt idx="265771">
                  <c:v>56.552671027332998</c:v>
                </c:pt>
                <c:pt idx="265772">
                  <c:v>56.552746329439202</c:v>
                </c:pt>
                <c:pt idx="265773">
                  <c:v>56.552821631304298</c:v>
                </c:pt>
                <c:pt idx="265774">
                  <c:v>56.552896932928498</c:v>
                </c:pt>
                <c:pt idx="265775">
                  <c:v>56.552972234311603</c:v>
                </c:pt>
                <c:pt idx="265776">
                  <c:v>56.553047535453601</c:v>
                </c:pt>
                <c:pt idx="265777">
                  <c:v>56.553122836354703</c:v>
                </c:pt>
                <c:pt idx="265778">
                  <c:v>56.553198137014697</c:v>
                </c:pt>
                <c:pt idx="265779">
                  <c:v>56.553273437433603</c:v>
                </c:pt>
                <c:pt idx="265780">
                  <c:v>56.5533487376116</c:v>
                </c:pt>
                <c:pt idx="265781">
                  <c:v>56.553424037548503</c:v>
                </c:pt>
                <c:pt idx="265782">
                  <c:v>56.553499337244403</c:v>
                </c:pt>
                <c:pt idx="265783">
                  <c:v>56.553574636699203</c:v>
                </c:pt>
                <c:pt idx="265784">
                  <c:v>56.553649935913</c:v>
                </c:pt>
                <c:pt idx="265785">
                  <c:v>56.553725234885803</c:v>
                </c:pt>
                <c:pt idx="265786">
                  <c:v>56.553800533617597</c:v>
                </c:pt>
                <c:pt idx="265787">
                  <c:v>56.553875832108297</c:v>
                </c:pt>
                <c:pt idx="265788">
                  <c:v>56.553951130358101</c:v>
                </c:pt>
                <c:pt idx="265789">
                  <c:v>56.554026428366797</c:v>
                </c:pt>
                <c:pt idx="265790">
                  <c:v>56.554101726134498</c:v>
                </c:pt>
                <c:pt idx="265791">
                  <c:v>56.554177023661097</c:v>
                </c:pt>
                <c:pt idx="265792">
                  <c:v>56.554252320946802</c:v>
                </c:pt>
                <c:pt idx="265793">
                  <c:v>56.554327617991397</c:v>
                </c:pt>
                <c:pt idx="265794">
                  <c:v>56.554402914794998</c:v>
                </c:pt>
                <c:pt idx="265795">
                  <c:v>56.554478211357598</c:v>
                </c:pt>
                <c:pt idx="265796">
                  <c:v>56.554553507679103</c:v>
                </c:pt>
                <c:pt idx="265797">
                  <c:v>56.554628803759698</c:v>
                </c:pt>
                <c:pt idx="265798">
                  <c:v>56.554704099599199</c:v>
                </c:pt>
                <c:pt idx="265799">
                  <c:v>56.554779395197698</c:v>
                </c:pt>
                <c:pt idx="265800">
                  <c:v>56.554854690555203</c:v>
                </c:pt>
                <c:pt idx="265801">
                  <c:v>56.554929985671698</c:v>
                </c:pt>
                <c:pt idx="265802">
                  <c:v>56.555005280547199</c:v>
                </c:pt>
                <c:pt idx="265803">
                  <c:v>56.555080575181698</c:v>
                </c:pt>
                <c:pt idx="265804">
                  <c:v>56.555155869575103</c:v>
                </c:pt>
                <c:pt idx="265805">
                  <c:v>56.555231163727598</c:v>
                </c:pt>
                <c:pt idx="265806">
                  <c:v>56.555306457638999</c:v>
                </c:pt>
                <c:pt idx="265807">
                  <c:v>56.555381751309397</c:v>
                </c:pt>
                <c:pt idx="265808">
                  <c:v>56.555457044738802</c:v>
                </c:pt>
                <c:pt idx="265809">
                  <c:v>56.555532337927197</c:v>
                </c:pt>
                <c:pt idx="265810">
                  <c:v>56.555607630874597</c:v>
                </c:pt>
                <c:pt idx="265811">
                  <c:v>56.555682923581003</c:v>
                </c:pt>
                <c:pt idx="265812">
                  <c:v>56.555758216046399</c:v>
                </c:pt>
                <c:pt idx="265813">
                  <c:v>56.555833508270801</c:v>
                </c:pt>
                <c:pt idx="265814">
                  <c:v>56.555908800254201</c:v>
                </c:pt>
                <c:pt idx="265815">
                  <c:v>56.5559840919965</c:v>
                </c:pt>
                <c:pt idx="265816">
                  <c:v>56.556059383497903</c:v>
                </c:pt>
                <c:pt idx="265817">
                  <c:v>56.556134674758297</c:v>
                </c:pt>
                <c:pt idx="265818">
                  <c:v>56.556209965777697</c:v>
                </c:pt>
                <c:pt idx="265819">
                  <c:v>56.556285256556002</c:v>
                </c:pt>
                <c:pt idx="265820">
                  <c:v>56.556360547093398</c:v>
                </c:pt>
                <c:pt idx="265821">
                  <c:v>56.556435837389799</c:v>
                </c:pt>
                <c:pt idx="265822">
                  <c:v>56.556511127445198</c:v>
                </c:pt>
                <c:pt idx="265823">
                  <c:v>56.556586417259503</c:v>
                </c:pt>
                <c:pt idx="265824">
                  <c:v>56.556661706832898</c:v>
                </c:pt>
                <c:pt idx="265825">
                  <c:v>56.556736996165299</c:v>
                </c:pt>
                <c:pt idx="265826">
                  <c:v>56.556812285256697</c:v>
                </c:pt>
                <c:pt idx="265827">
                  <c:v>56.556887574107101</c:v>
                </c:pt>
                <c:pt idx="265828">
                  <c:v>56.556962862716503</c:v>
                </c:pt>
                <c:pt idx="265829">
                  <c:v>56.557038151084903</c:v>
                </c:pt>
                <c:pt idx="265830">
                  <c:v>56.557113439212401</c:v>
                </c:pt>
                <c:pt idx="265831">
                  <c:v>56.557188727098797</c:v>
                </c:pt>
                <c:pt idx="265832">
                  <c:v>56.557264014744199</c:v>
                </c:pt>
                <c:pt idx="265833">
                  <c:v>56.557339302148698</c:v>
                </c:pt>
                <c:pt idx="265834">
                  <c:v>56.557414589312202</c:v>
                </c:pt>
                <c:pt idx="265835">
                  <c:v>56.557489876234598</c:v>
                </c:pt>
                <c:pt idx="265836">
                  <c:v>56.557565162916099</c:v>
                </c:pt>
                <c:pt idx="265837">
                  <c:v>56.557640449356697</c:v>
                </c:pt>
                <c:pt idx="265838">
                  <c:v>56.557715735556201</c:v>
                </c:pt>
                <c:pt idx="265839">
                  <c:v>56.557791021514703</c:v>
                </c:pt>
                <c:pt idx="265840">
                  <c:v>56.557866307232302</c:v>
                </c:pt>
                <c:pt idx="265841">
                  <c:v>56.557941592708801</c:v>
                </c:pt>
                <c:pt idx="265842">
                  <c:v>56.558016877944397</c:v>
                </c:pt>
                <c:pt idx="265843">
                  <c:v>56.558092162938998</c:v>
                </c:pt>
                <c:pt idx="265844">
                  <c:v>56.558167447692703</c:v>
                </c:pt>
                <c:pt idx="265845">
                  <c:v>56.558242732205301</c:v>
                </c:pt>
                <c:pt idx="265846">
                  <c:v>56.558318016477003</c:v>
                </c:pt>
                <c:pt idx="265847">
                  <c:v>56.558393300507703</c:v>
                </c:pt>
                <c:pt idx="265848">
                  <c:v>56.558468584297401</c:v>
                </c:pt>
                <c:pt idx="265849">
                  <c:v>56.558543867846097</c:v>
                </c:pt>
                <c:pt idx="265850">
                  <c:v>56.558619151153898</c:v>
                </c:pt>
                <c:pt idx="265851">
                  <c:v>56.558694434220698</c:v>
                </c:pt>
                <c:pt idx="265852">
                  <c:v>56.558769717046502</c:v>
                </c:pt>
                <c:pt idx="265853">
                  <c:v>56.558844999631297</c:v>
                </c:pt>
                <c:pt idx="265854">
                  <c:v>56.558920281975197</c:v>
                </c:pt>
                <c:pt idx="265855">
                  <c:v>56.558995564078103</c:v>
                </c:pt>
                <c:pt idx="265856">
                  <c:v>56.559070845939999</c:v>
                </c:pt>
                <c:pt idx="265857">
                  <c:v>56.559146127560901</c:v>
                </c:pt>
                <c:pt idx="265858">
                  <c:v>56.5592214089409</c:v>
                </c:pt>
                <c:pt idx="265859">
                  <c:v>56.559296690079897</c:v>
                </c:pt>
                <c:pt idx="265860">
                  <c:v>56.559371970977999</c:v>
                </c:pt>
                <c:pt idx="265861">
                  <c:v>56.559447251635</c:v>
                </c:pt>
                <c:pt idx="265862">
                  <c:v>56.559522532051098</c:v>
                </c:pt>
                <c:pt idx="265863">
                  <c:v>56.559597812226301</c:v>
                </c:pt>
                <c:pt idx="265864">
                  <c:v>56.559673092160502</c:v>
                </c:pt>
                <c:pt idx="265865">
                  <c:v>56.559748371853701</c:v>
                </c:pt>
                <c:pt idx="265866">
                  <c:v>56.559823651305898</c:v>
                </c:pt>
                <c:pt idx="265867">
                  <c:v>56.5598989305172</c:v>
                </c:pt>
                <c:pt idx="265868">
                  <c:v>56.5599742094875</c:v>
                </c:pt>
                <c:pt idx="265869">
                  <c:v>56.560049488216897</c:v>
                </c:pt>
                <c:pt idx="265870">
                  <c:v>56.5601247667053</c:v>
                </c:pt>
                <c:pt idx="265871">
                  <c:v>56.560200044952801</c:v>
                </c:pt>
                <c:pt idx="265872">
                  <c:v>56.5602753229592</c:v>
                </c:pt>
                <c:pt idx="265873">
                  <c:v>56.560350600724803</c:v>
                </c:pt>
                <c:pt idx="265874">
                  <c:v>56.560425878249298</c:v>
                </c:pt>
                <c:pt idx="265875">
                  <c:v>56.560501155532897</c:v>
                </c:pt>
                <c:pt idx="265876">
                  <c:v>56.560576432575601</c:v>
                </c:pt>
                <c:pt idx="265877">
                  <c:v>56.560651709377296</c:v>
                </c:pt>
                <c:pt idx="265878">
                  <c:v>56.560726985938103</c:v>
                </c:pt>
                <c:pt idx="265879">
                  <c:v>56.560802262257802</c:v>
                </c:pt>
                <c:pt idx="265880">
                  <c:v>56.560877538336698</c:v>
                </c:pt>
                <c:pt idx="265881">
                  <c:v>56.560952814174598</c:v>
                </c:pt>
                <c:pt idx="265882">
                  <c:v>56.561028089771497</c:v>
                </c:pt>
                <c:pt idx="265883">
                  <c:v>56.561103365127501</c:v>
                </c:pt>
                <c:pt idx="265884">
                  <c:v>56.561178640242503</c:v>
                </c:pt>
                <c:pt idx="265885">
                  <c:v>56.561253915116602</c:v>
                </c:pt>
                <c:pt idx="265886">
                  <c:v>56.561329189749799</c:v>
                </c:pt>
                <c:pt idx="265887">
                  <c:v>56.561404464142001</c:v>
                </c:pt>
                <c:pt idx="265888">
                  <c:v>56.561479738293201</c:v>
                </c:pt>
                <c:pt idx="265889">
                  <c:v>56.561555012203499</c:v>
                </c:pt>
                <c:pt idx="265890">
                  <c:v>56.561630285872901</c:v>
                </c:pt>
                <c:pt idx="265891">
                  <c:v>56.561705559301302</c:v>
                </c:pt>
                <c:pt idx="265892">
                  <c:v>56.561780832488701</c:v>
                </c:pt>
                <c:pt idx="265893">
                  <c:v>56.561856105435297</c:v>
                </c:pt>
                <c:pt idx="265894">
                  <c:v>56.561931378140898</c:v>
                </c:pt>
                <c:pt idx="265895">
                  <c:v>56.562006650605497</c:v>
                </c:pt>
                <c:pt idx="265896">
                  <c:v>56.562081922829201</c:v>
                </c:pt>
                <c:pt idx="265897">
                  <c:v>56.562157194811903</c:v>
                </c:pt>
                <c:pt idx="265898">
                  <c:v>56.562232466553802</c:v>
                </c:pt>
                <c:pt idx="265899">
                  <c:v>56.562307738054699</c:v>
                </c:pt>
                <c:pt idx="265900">
                  <c:v>56.562383009314601</c:v>
                </c:pt>
                <c:pt idx="265901">
                  <c:v>56.562458280333601</c:v>
                </c:pt>
                <c:pt idx="265902">
                  <c:v>56.562533551111699</c:v>
                </c:pt>
                <c:pt idx="265903">
                  <c:v>56.562608821648801</c:v>
                </c:pt>
                <c:pt idx="265904">
                  <c:v>56.562684091945002</c:v>
                </c:pt>
                <c:pt idx="265905">
                  <c:v>56.5627593620003</c:v>
                </c:pt>
                <c:pt idx="265906">
                  <c:v>56.562834631814603</c:v>
                </c:pt>
                <c:pt idx="265907">
                  <c:v>56.562909901387997</c:v>
                </c:pt>
                <c:pt idx="265908">
                  <c:v>56.562985170720502</c:v>
                </c:pt>
                <c:pt idx="265909">
                  <c:v>56.563060439812098</c:v>
                </c:pt>
                <c:pt idx="265910">
                  <c:v>56.563135708662699</c:v>
                </c:pt>
                <c:pt idx="265911">
                  <c:v>56.563210977272398</c:v>
                </c:pt>
                <c:pt idx="265912">
                  <c:v>56.563286245641102</c:v>
                </c:pt>
                <c:pt idx="265913">
                  <c:v>56.563361513769003</c:v>
                </c:pt>
                <c:pt idx="265914">
                  <c:v>56.563436781655902</c:v>
                </c:pt>
                <c:pt idx="265915">
                  <c:v>56.563512049301799</c:v>
                </c:pt>
                <c:pt idx="265916">
                  <c:v>56.563587316706901</c:v>
                </c:pt>
                <c:pt idx="265917">
                  <c:v>56.563662583871</c:v>
                </c:pt>
                <c:pt idx="265918">
                  <c:v>56.563737850794197</c:v>
                </c:pt>
                <c:pt idx="265919">
                  <c:v>56.563813117476499</c:v>
                </c:pt>
                <c:pt idx="265920">
                  <c:v>56.563888383917899</c:v>
                </c:pt>
                <c:pt idx="265921">
                  <c:v>56.563963650118303</c:v>
                </c:pt>
                <c:pt idx="265922">
                  <c:v>56.564038916077799</c:v>
                </c:pt>
                <c:pt idx="265923">
                  <c:v>56.564114181796398</c:v>
                </c:pt>
                <c:pt idx="265924">
                  <c:v>56.564189447274103</c:v>
                </c:pt>
                <c:pt idx="265925">
                  <c:v>56.564264712510898</c:v>
                </c:pt>
                <c:pt idx="265926">
                  <c:v>56.564339977506698</c:v>
                </c:pt>
                <c:pt idx="265927">
                  <c:v>56.564415242261603</c:v>
                </c:pt>
                <c:pt idx="265928">
                  <c:v>56.564490506775698</c:v>
                </c:pt>
                <c:pt idx="265929">
                  <c:v>56.564565771048798</c:v>
                </c:pt>
                <c:pt idx="265930">
                  <c:v>56.564641035080903</c:v>
                </c:pt>
                <c:pt idx="265931">
                  <c:v>56.564716298872199</c:v>
                </c:pt>
                <c:pt idx="265932">
                  <c:v>56.564791562422599</c:v>
                </c:pt>
                <c:pt idx="265933">
                  <c:v>56.564866825731997</c:v>
                </c:pt>
                <c:pt idx="265934">
                  <c:v>56.564942088800599</c:v>
                </c:pt>
                <c:pt idx="265935">
                  <c:v>56.5650173516282</c:v>
                </c:pt>
                <c:pt idx="265936">
                  <c:v>56.565092614214898</c:v>
                </c:pt>
                <c:pt idx="265937">
                  <c:v>56.5651678765607</c:v>
                </c:pt>
                <c:pt idx="265938">
                  <c:v>56.5652431386656</c:v>
                </c:pt>
                <c:pt idx="265939">
                  <c:v>56.565318400529598</c:v>
                </c:pt>
                <c:pt idx="265940">
                  <c:v>56.565393662152701</c:v>
                </c:pt>
                <c:pt idx="265941">
                  <c:v>56.565468923534901</c:v>
                </c:pt>
                <c:pt idx="265942">
                  <c:v>56.565544184676099</c:v>
                </c:pt>
                <c:pt idx="265943">
                  <c:v>56.565619445576502</c:v>
                </c:pt>
                <c:pt idx="265944">
                  <c:v>56.565694706236002</c:v>
                </c:pt>
                <c:pt idx="265945">
                  <c:v>56.5657699666545</c:v>
                </c:pt>
                <c:pt idx="265946">
                  <c:v>56.565845226832202</c:v>
                </c:pt>
                <c:pt idx="265947">
                  <c:v>56.565920486769002</c:v>
                </c:pt>
                <c:pt idx="265948">
                  <c:v>56.5659957464648</c:v>
                </c:pt>
                <c:pt idx="265949">
                  <c:v>56.566071005919802</c:v>
                </c:pt>
                <c:pt idx="265950">
                  <c:v>56.566146265133803</c:v>
                </c:pt>
                <c:pt idx="265951">
                  <c:v>56.566221524107</c:v>
                </c:pt>
                <c:pt idx="265952">
                  <c:v>56.566296782839302</c:v>
                </c:pt>
                <c:pt idx="265953">
                  <c:v>56.566372041330602</c:v>
                </c:pt>
                <c:pt idx="265954">
                  <c:v>56.5664472995811</c:v>
                </c:pt>
                <c:pt idx="265955">
                  <c:v>56.566522557590702</c:v>
                </c:pt>
                <c:pt idx="265956">
                  <c:v>56.566597815359401</c:v>
                </c:pt>
                <c:pt idx="265957">
                  <c:v>56.566673072887198</c:v>
                </c:pt>
                <c:pt idx="265958">
                  <c:v>56.5667483301741</c:v>
                </c:pt>
                <c:pt idx="265959">
                  <c:v>56.5668235872201</c:v>
                </c:pt>
                <c:pt idx="265960">
                  <c:v>56.566898844025197</c:v>
                </c:pt>
                <c:pt idx="265961">
                  <c:v>56.566974100589398</c:v>
                </c:pt>
                <c:pt idx="265962">
                  <c:v>56.567049356912698</c:v>
                </c:pt>
                <c:pt idx="265963">
                  <c:v>56.567124612995201</c:v>
                </c:pt>
                <c:pt idx="265964">
                  <c:v>56.567199868836703</c:v>
                </c:pt>
                <c:pt idx="265965">
                  <c:v>56.567275124437401</c:v>
                </c:pt>
                <c:pt idx="265966">
                  <c:v>56.567350379797197</c:v>
                </c:pt>
                <c:pt idx="265967">
                  <c:v>56.567425634916098</c:v>
                </c:pt>
                <c:pt idx="265968">
                  <c:v>56.567500889794097</c:v>
                </c:pt>
                <c:pt idx="265969">
                  <c:v>56.5675761444313</c:v>
                </c:pt>
                <c:pt idx="265970">
                  <c:v>56.5676513988275</c:v>
                </c:pt>
                <c:pt idx="265971">
                  <c:v>56.567726652982898</c:v>
                </c:pt>
                <c:pt idx="265972">
                  <c:v>56.567801906897401</c:v>
                </c:pt>
                <c:pt idx="265973">
                  <c:v>56.567877160571001</c:v>
                </c:pt>
                <c:pt idx="265974">
                  <c:v>56.567952414003699</c:v>
                </c:pt>
                <c:pt idx="265975">
                  <c:v>56.568027667195501</c:v>
                </c:pt>
                <c:pt idx="265976">
                  <c:v>56.568102920146501</c:v>
                </c:pt>
                <c:pt idx="265977">
                  <c:v>56.568178172856598</c:v>
                </c:pt>
                <c:pt idx="265978">
                  <c:v>56.5682534253258</c:v>
                </c:pt>
                <c:pt idx="265979">
                  <c:v>56.568328677554099</c:v>
                </c:pt>
                <c:pt idx="265980">
                  <c:v>56.568403929541603</c:v>
                </c:pt>
                <c:pt idx="265981">
                  <c:v>56.568479181288097</c:v>
                </c:pt>
                <c:pt idx="265982">
                  <c:v>56.568554432793803</c:v>
                </c:pt>
                <c:pt idx="265983">
                  <c:v>56.568629684058699</c:v>
                </c:pt>
                <c:pt idx="265984">
                  <c:v>56.5687049350826</c:v>
                </c:pt>
                <c:pt idx="265985">
                  <c:v>56.568780185865698</c:v>
                </c:pt>
                <c:pt idx="265986">
                  <c:v>56.568855436407901</c:v>
                </c:pt>
                <c:pt idx="265987">
                  <c:v>56.568930686709301</c:v>
                </c:pt>
                <c:pt idx="265988">
                  <c:v>56.569005936769798</c:v>
                </c:pt>
                <c:pt idx="265989">
                  <c:v>56.569081186589401</c:v>
                </c:pt>
                <c:pt idx="265990">
                  <c:v>56.5691564361681</c:v>
                </c:pt>
                <c:pt idx="265991">
                  <c:v>56.569231685505997</c:v>
                </c:pt>
                <c:pt idx="265992">
                  <c:v>56.569306934602999</c:v>
                </c:pt>
                <c:pt idx="265993">
                  <c:v>56.569382183459098</c:v>
                </c:pt>
                <c:pt idx="265994">
                  <c:v>56.569457432074401</c:v>
                </c:pt>
                <c:pt idx="265995">
                  <c:v>56.569532680448802</c:v>
                </c:pt>
                <c:pt idx="265996">
                  <c:v>56.5696079285824</c:v>
                </c:pt>
                <c:pt idx="265997">
                  <c:v>56.569683176475102</c:v>
                </c:pt>
                <c:pt idx="265998">
                  <c:v>56.569758424126903</c:v>
                </c:pt>
                <c:pt idx="265999">
                  <c:v>56.5698336715379</c:v>
                </c:pt>
                <c:pt idx="266000">
                  <c:v>56.569908918708002</c:v>
                </c:pt>
                <c:pt idx="266001">
                  <c:v>56.569984165637202</c:v>
                </c:pt>
                <c:pt idx="266002">
                  <c:v>56.570059412325598</c:v>
                </c:pt>
                <c:pt idx="266003">
                  <c:v>56.5701346587731</c:v>
                </c:pt>
                <c:pt idx="266004">
                  <c:v>56.570209904979798</c:v>
                </c:pt>
                <c:pt idx="266005">
                  <c:v>56.570285150945601</c:v>
                </c:pt>
                <c:pt idx="266006">
                  <c:v>56.570360396670601</c:v>
                </c:pt>
                <c:pt idx="266007">
                  <c:v>56.570435642154699</c:v>
                </c:pt>
                <c:pt idx="266008">
                  <c:v>56.570510887397901</c:v>
                </c:pt>
                <c:pt idx="266009">
                  <c:v>56.570586132400301</c:v>
                </c:pt>
                <c:pt idx="266010">
                  <c:v>56.570661377161898</c:v>
                </c:pt>
                <c:pt idx="266011">
                  <c:v>56.570736621682599</c:v>
                </c:pt>
                <c:pt idx="266012">
                  <c:v>56.570811865962398</c:v>
                </c:pt>
                <c:pt idx="266013">
                  <c:v>56.570887110001401</c:v>
                </c:pt>
                <c:pt idx="266014">
                  <c:v>56.570962353799501</c:v>
                </c:pt>
                <c:pt idx="266015">
                  <c:v>56.571037597356799</c:v>
                </c:pt>
                <c:pt idx="266016">
                  <c:v>56.571112840673301</c:v>
                </c:pt>
                <c:pt idx="266017">
                  <c:v>56.571188083748901</c:v>
                </c:pt>
                <c:pt idx="266018">
                  <c:v>56.571263326583598</c:v>
                </c:pt>
                <c:pt idx="266019">
                  <c:v>56.571338569177499</c:v>
                </c:pt>
                <c:pt idx="266020">
                  <c:v>56.571413811530597</c:v>
                </c:pt>
                <c:pt idx="266021">
                  <c:v>56.5714890536428</c:v>
                </c:pt>
                <c:pt idx="266022">
                  <c:v>56.5715642955142</c:v>
                </c:pt>
                <c:pt idx="266023">
                  <c:v>56.571639537144698</c:v>
                </c:pt>
                <c:pt idx="266024">
                  <c:v>56.5717147785344</c:v>
                </c:pt>
                <c:pt idx="266025">
                  <c:v>56.571790019683199</c:v>
                </c:pt>
                <c:pt idx="266026">
                  <c:v>56.571865260591203</c:v>
                </c:pt>
                <c:pt idx="266027">
                  <c:v>56.571940501258403</c:v>
                </c:pt>
                <c:pt idx="266028">
                  <c:v>56.572015741684702</c:v>
                </c:pt>
                <c:pt idx="266029">
                  <c:v>56.572090981870197</c:v>
                </c:pt>
                <c:pt idx="266030">
                  <c:v>56.572166221814904</c:v>
                </c:pt>
                <c:pt idx="266031">
                  <c:v>56.572241461518701</c:v>
                </c:pt>
                <c:pt idx="266032">
                  <c:v>56.572316700981702</c:v>
                </c:pt>
                <c:pt idx="266033">
                  <c:v>56.572391940203801</c:v>
                </c:pt>
                <c:pt idx="266034">
                  <c:v>56.572467179185097</c:v>
                </c:pt>
                <c:pt idx="266035">
                  <c:v>56.572542417925597</c:v>
                </c:pt>
                <c:pt idx="266036">
                  <c:v>56.572617656425301</c:v>
                </c:pt>
                <c:pt idx="266037">
                  <c:v>56.572692894684103</c:v>
                </c:pt>
                <c:pt idx="266038">
                  <c:v>56.572768132702102</c:v>
                </c:pt>
                <c:pt idx="266039">
                  <c:v>56.572843370479198</c:v>
                </c:pt>
                <c:pt idx="266040">
                  <c:v>56.572918608015598</c:v>
                </c:pt>
                <c:pt idx="266041">
                  <c:v>56.572993845311103</c:v>
                </c:pt>
                <c:pt idx="266042">
                  <c:v>56.573069082365699</c:v>
                </c:pt>
                <c:pt idx="266043">
                  <c:v>56.573144319179598</c:v>
                </c:pt>
                <c:pt idx="266044">
                  <c:v>56.573219555752601</c:v>
                </c:pt>
                <c:pt idx="266045">
                  <c:v>56.573294792084802</c:v>
                </c:pt>
                <c:pt idx="266046">
                  <c:v>56.5733700281761</c:v>
                </c:pt>
                <c:pt idx="266047">
                  <c:v>56.573445264026702</c:v>
                </c:pt>
                <c:pt idx="266048">
                  <c:v>56.573520499636402</c:v>
                </c:pt>
                <c:pt idx="266049">
                  <c:v>56.573595735005298</c:v>
                </c:pt>
                <c:pt idx="266050">
                  <c:v>56.573670970133399</c:v>
                </c:pt>
                <c:pt idx="266051">
                  <c:v>56.573746205020598</c:v>
                </c:pt>
                <c:pt idx="266052">
                  <c:v>56.5738214396671</c:v>
                </c:pt>
                <c:pt idx="266053">
                  <c:v>56.573896674072699</c:v>
                </c:pt>
                <c:pt idx="266054">
                  <c:v>56.573971908237503</c:v>
                </c:pt>
                <c:pt idx="266055">
                  <c:v>56.574047142161398</c:v>
                </c:pt>
                <c:pt idx="266056">
                  <c:v>56.574122375844603</c:v>
                </c:pt>
                <c:pt idx="266057">
                  <c:v>56.574197609286898</c:v>
                </c:pt>
                <c:pt idx="266058">
                  <c:v>56.574272842488497</c:v>
                </c:pt>
                <c:pt idx="266059">
                  <c:v>56.574348075449201</c:v>
                </c:pt>
                <c:pt idx="266060">
                  <c:v>56.574423308169102</c:v>
                </c:pt>
                <c:pt idx="266061">
                  <c:v>56.5744985406482</c:v>
                </c:pt>
                <c:pt idx="266062">
                  <c:v>56.574573772886403</c:v>
                </c:pt>
                <c:pt idx="266063">
                  <c:v>56.574649004883902</c:v>
                </c:pt>
                <c:pt idx="266064">
                  <c:v>56.574724236640598</c:v>
                </c:pt>
                <c:pt idx="266065">
                  <c:v>56.574799468156399</c:v>
                </c:pt>
                <c:pt idx="266066">
                  <c:v>56.574874699431398</c:v>
                </c:pt>
                <c:pt idx="266067">
                  <c:v>56.574949930465699</c:v>
                </c:pt>
                <c:pt idx="266068">
                  <c:v>56.575025161259099</c:v>
                </c:pt>
                <c:pt idx="266069">
                  <c:v>56.575100391811702</c:v>
                </c:pt>
                <c:pt idx="266070">
                  <c:v>56.575175622123503</c:v>
                </c:pt>
                <c:pt idx="266071">
                  <c:v>56.5752508521945</c:v>
                </c:pt>
                <c:pt idx="266072">
                  <c:v>56.575326082024702</c:v>
                </c:pt>
                <c:pt idx="266073">
                  <c:v>56.575401311614101</c:v>
                </c:pt>
                <c:pt idx="266074">
                  <c:v>56.575476540962597</c:v>
                </c:pt>
                <c:pt idx="266075">
                  <c:v>56.575551770070398</c:v>
                </c:pt>
                <c:pt idx="266076">
                  <c:v>56.575626998937402</c:v>
                </c:pt>
                <c:pt idx="266077">
                  <c:v>56.575702227563603</c:v>
                </c:pt>
                <c:pt idx="266078">
                  <c:v>56.575777455949002</c:v>
                </c:pt>
                <c:pt idx="266079">
                  <c:v>56.575852684093498</c:v>
                </c:pt>
                <c:pt idx="266080">
                  <c:v>56.575927911997297</c:v>
                </c:pt>
                <c:pt idx="266081">
                  <c:v>56.576003139660301</c:v>
                </c:pt>
                <c:pt idx="266082">
                  <c:v>56.576078367082502</c:v>
                </c:pt>
                <c:pt idx="266083">
                  <c:v>56.5761535942639</c:v>
                </c:pt>
                <c:pt idx="266084">
                  <c:v>56.576228821204502</c:v>
                </c:pt>
                <c:pt idx="266085">
                  <c:v>56.576304047904301</c:v>
                </c:pt>
                <c:pt idx="266086">
                  <c:v>56.576379274363298</c:v>
                </c:pt>
                <c:pt idx="266087">
                  <c:v>56.576454500581498</c:v>
                </c:pt>
                <c:pt idx="266088">
                  <c:v>56.576529726558903</c:v>
                </c:pt>
                <c:pt idx="266089">
                  <c:v>56.576604952295497</c:v>
                </c:pt>
                <c:pt idx="266090">
                  <c:v>56.576680177791403</c:v>
                </c:pt>
                <c:pt idx="266091">
                  <c:v>56.576755403046398</c:v>
                </c:pt>
                <c:pt idx="266092">
                  <c:v>56.576830628060698</c:v>
                </c:pt>
                <c:pt idx="266093">
                  <c:v>56.576905852834201</c:v>
                </c:pt>
                <c:pt idx="266094">
                  <c:v>56.576981077366803</c:v>
                </c:pt>
                <c:pt idx="266095">
                  <c:v>56.5770563016587</c:v>
                </c:pt>
                <c:pt idx="266096">
                  <c:v>56.577131525709802</c:v>
                </c:pt>
                <c:pt idx="266097">
                  <c:v>56.577206749520201</c:v>
                </c:pt>
                <c:pt idx="266098">
                  <c:v>56.577281973089697</c:v>
                </c:pt>
                <c:pt idx="266099">
                  <c:v>56.577357196418497</c:v>
                </c:pt>
                <c:pt idx="266100">
                  <c:v>56.577432419506401</c:v>
                </c:pt>
                <c:pt idx="266101">
                  <c:v>56.577507642353602</c:v>
                </c:pt>
                <c:pt idx="266102">
                  <c:v>56.57758286496</c:v>
                </c:pt>
                <c:pt idx="266103">
                  <c:v>56.577658087325602</c:v>
                </c:pt>
                <c:pt idx="266104">
                  <c:v>56.577733309450501</c:v>
                </c:pt>
                <c:pt idx="266105">
                  <c:v>56.577808531334597</c:v>
                </c:pt>
                <c:pt idx="266106">
                  <c:v>56.577883752977797</c:v>
                </c:pt>
                <c:pt idx="266107">
                  <c:v>56.577958974380302</c:v>
                </c:pt>
                <c:pt idx="266108">
                  <c:v>56.578034195542102</c:v>
                </c:pt>
                <c:pt idx="266109">
                  <c:v>56.578109416463001</c:v>
                </c:pt>
                <c:pt idx="266110">
                  <c:v>56.578184637143202</c:v>
                </c:pt>
                <c:pt idx="266111">
                  <c:v>56.578259857582601</c:v>
                </c:pt>
                <c:pt idx="266112">
                  <c:v>56.578335077781297</c:v>
                </c:pt>
                <c:pt idx="266113">
                  <c:v>56.578410297739097</c:v>
                </c:pt>
                <c:pt idx="266114">
                  <c:v>56.578485517456201</c:v>
                </c:pt>
                <c:pt idx="266115">
                  <c:v>56.578560736932502</c:v>
                </c:pt>
                <c:pt idx="266116">
                  <c:v>56.5786359561681</c:v>
                </c:pt>
                <c:pt idx="266117">
                  <c:v>56.578711175162802</c:v>
                </c:pt>
                <c:pt idx="266118">
                  <c:v>56.5787863939169</c:v>
                </c:pt>
                <c:pt idx="266119">
                  <c:v>56.578861612430103</c:v>
                </c:pt>
                <c:pt idx="266120">
                  <c:v>56.578936830702602</c:v>
                </c:pt>
                <c:pt idx="266121">
                  <c:v>56.579012048734299</c:v>
                </c:pt>
                <c:pt idx="266122">
                  <c:v>56.5790872665252</c:v>
                </c:pt>
                <c:pt idx="266123">
                  <c:v>56.579162484075397</c:v>
                </c:pt>
                <c:pt idx="266124">
                  <c:v>56.579237701384798</c:v>
                </c:pt>
                <c:pt idx="266125">
                  <c:v>56.579312918453397</c:v>
                </c:pt>
                <c:pt idx="266126">
                  <c:v>56.579388135281299</c:v>
                </c:pt>
                <c:pt idx="266127">
                  <c:v>56.579463351868398</c:v>
                </c:pt>
                <c:pt idx="266128">
                  <c:v>56.579538568214801</c:v>
                </c:pt>
                <c:pt idx="266129">
                  <c:v>56.579613784320401</c:v>
                </c:pt>
                <c:pt idx="266130">
                  <c:v>56.579689000185198</c:v>
                </c:pt>
                <c:pt idx="266131">
                  <c:v>56.579764215809298</c:v>
                </c:pt>
                <c:pt idx="266132">
                  <c:v>56.579839431192603</c:v>
                </c:pt>
                <c:pt idx="266133">
                  <c:v>56.579914646335098</c:v>
                </c:pt>
                <c:pt idx="266134">
                  <c:v>56.579989861236903</c:v>
                </c:pt>
                <c:pt idx="266135">
                  <c:v>56.580065075897998</c:v>
                </c:pt>
                <c:pt idx="266136">
                  <c:v>56.580140290318298</c:v>
                </c:pt>
                <c:pt idx="266137">
                  <c:v>56.580215504497801</c:v>
                </c:pt>
                <c:pt idx="266138">
                  <c:v>56.580290718436601</c:v>
                </c:pt>
                <c:pt idx="266139">
                  <c:v>56.580365932134598</c:v>
                </c:pt>
                <c:pt idx="266140">
                  <c:v>56.580441145591898</c:v>
                </c:pt>
                <c:pt idx="266141">
                  <c:v>56.580516358808403</c:v>
                </c:pt>
                <c:pt idx="266142">
                  <c:v>56.580591571784197</c:v>
                </c:pt>
                <c:pt idx="266143">
                  <c:v>56.580666784519202</c:v>
                </c:pt>
                <c:pt idx="266144">
                  <c:v>56.580741997013497</c:v>
                </c:pt>
                <c:pt idx="266145">
                  <c:v>56.580817209267003</c:v>
                </c:pt>
                <c:pt idx="266146">
                  <c:v>56.580892421279799</c:v>
                </c:pt>
                <c:pt idx="266147">
                  <c:v>56.580967633051799</c:v>
                </c:pt>
                <c:pt idx="266148">
                  <c:v>56.581042844583102</c:v>
                </c:pt>
                <c:pt idx="266149">
                  <c:v>56.581118055873702</c:v>
                </c:pt>
                <c:pt idx="266150">
                  <c:v>56.581193266923499</c:v>
                </c:pt>
                <c:pt idx="266151">
                  <c:v>56.5812684777325</c:v>
                </c:pt>
                <c:pt idx="266152">
                  <c:v>56.581343688300798</c:v>
                </c:pt>
                <c:pt idx="266153">
                  <c:v>56.581418898628399</c:v>
                </c:pt>
                <c:pt idx="266154">
                  <c:v>56.581494108715198</c:v>
                </c:pt>
                <c:pt idx="266155">
                  <c:v>56.5815693185613</c:v>
                </c:pt>
                <c:pt idx="266156">
                  <c:v>56.581644528166599</c:v>
                </c:pt>
                <c:pt idx="266157">
                  <c:v>56.581719737531202</c:v>
                </c:pt>
                <c:pt idx="266158">
                  <c:v>56.581794946655101</c:v>
                </c:pt>
                <c:pt idx="266159">
                  <c:v>56.581870155538198</c:v>
                </c:pt>
                <c:pt idx="266160">
                  <c:v>56.581945364180598</c:v>
                </c:pt>
                <c:pt idx="266161">
                  <c:v>56.582020572582302</c:v>
                </c:pt>
                <c:pt idx="266162">
                  <c:v>56.582095780743202</c:v>
                </c:pt>
                <c:pt idx="266163">
                  <c:v>56.5821709886634</c:v>
                </c:pt>
                <c:pt idx="266164">
                  <c:v>56.582246196342801</c:v>
                </c:pt>
                <c:pt idx="266165">
                  <c:v>56.582321403781599</c:v>
                </c:pt>
                <c:pt idx="266166">
                  <c:v>56.582396610979501</c:v>
                </c:pt>
                <c:pt idx="266167">
                  <c:v>56.582471817936799</c:v>
                </c:pt>
                <c:pt idx="266168">
                  <c:v>56.582547024653302</c:v>
                </c:pt>
                <c:pt idx="266169">
                  <c:v>56.5826222311291</c:v>
                </c:pt>
                <c:pt idx="266170">
                  <c:v>56.582697437364203</c:v>
                </c:pt>
                <c:pt idx="266171">
                  <c:v>56.582772643358503</c:v>
                </c:pt>
                <c:pt idx="266172">
                  <c:v>56.582847849112099</c:v>
                </c:pt>
                <c:pt idx="266173">
                  <c:v>56.582923054624999</c:v>
                </c:pt>
                <c:pt idx="266174">
                  <c:v>56.582998259897103</c:v>
                </c:pt>
                <c:pt idx="266175">
                  <c:v>56.583073464928603</c:v>
                </c:pt>
                <c:pt idx="266176">
                  <c:v>56.5831486697193</c:v>
                </c:pt>
                <c:pt idx="266177">
                  <c:v>56.583223874269301</c:v>
                </c:pt>
                <c:pt idx="266178">
                  <c:v>56.583299078578499</c:v>
                </c:pt>
                <c:pt idx="266179">
                  <c:v>56.583374282647</c:v>
                </c:pt>
                <c:pt idx="266180">
                  <c:v>56.583449486474898</c:v>
                </c:pt>
                <c:pt idx="266181">
                  <c:v>56.583524690061999</c:v>
                </c:pt>
                <c:pt idx="266182">
                  <c:v>56.583599893408298</c:v>
                </c:pt>
                <c:pt idx="266183">
                  <c:v>56.583675096514</c:v>
                </c:pt>
                <c:pt idx="266184">
                  <c:v>56.583750299378899</c:v>
                </c:pt>
                <c:pt idx="266185">
                  <c:v>56.583825502003101</c:v>
                </c:pt>
                <c:pt idx="266186">
                  <c:v>56.5839007043866</c:v>
                </c:pt>
                <c:pt idx="266187">
                  <c:v>56.583975906529403</c:v>
                </c:pt>
                <c:pt idx="266188">
                  <c:v>56.584051108431503</c:v>
                </c:pt>
                <c:pt idx="266189">
                  <c:v>56.584126310092799</c:v>
                </c:pt>
                <c:pt idx="266190">
                  <c:v>56.584201511513498</c:v>
                </c:pt>
                <c:pt idx="266191">
                  <c:v>56.584276712693402</c:v>
                </c:pt>
                <c:pt idx="266192">
                  <c:v>56.584351913632602</c:v>
                </c:pt>
                <c:pt idx="266193">
                  <c:v>56.584427114331099</c:v>
                </c:pt>
                <c:pt idx="266194">
                  <c:v>56.584502314788899</c:v>
                </c:pt>
                <c:pt idx="266195">
                  <c:v>56.584577515006004</c:v>
                </c:pt>
                <c:pt idx="266196">
                  <c:v>56.584652714982397</c:v>
                </c:pt>
                <c:pt idx="266197">
                  <c:v>56.584727914718101</c:v>
                </c:pt>
                <c:pt idx="266198">
                  <c:v>56.584803114213003</c:v>
                </c:pt>
                <c:pt idx="266199">
                  <c:v>56.5848783134673</c:v>
                </c:pt>
                <c:pt idx="266200">
                  <c:v>56.584953512480801</c:v>
                </c:pt>
                <c:pt idx="266201">
                  <c:v>56.585028711253699</c:v>
                </c:pt>
                <c:pt idx="266202">
                  <c:v>56.585103909785801</c:v>
                </c:pt>
                <c:pt idx="266203">
                  <c:v>56.585179108077199</c:v>
                </c:pt>
                <c:pt idx="266204">
                  <c:v>56.585254306127901</c:v>
                </c:pt>
                <c:pt idx="266205">
                  <c:v>56.585329503937999</c:v>
                </c:pt>
                <c:pt idx="266206">
                  <c:v>56.585404701507301</c:v>
                </c:pt>
                <c:pt idx="266207">
                  <c:v>56.585479898835899</c:v>
                </c:pt>
                <c:pt idx="266208">
                  <c:v>56.585555095923802</c:v>
                </c:pt>
                <c:pt idx="266209">
                  <c:v>56.5856302927711</c:v>
                </c:pt>
                <c:pt idx="266210">
                  <c:v>56.585705489377602</c:v>
                </c:pt>
                <c:pt idx="266211">
                  <c:v>56.585780685743401</c:v>
                </c:pt>
                <c:pt idx="266212">
                  <c:v>56.585855881868603</c:v>
                </c:pt>
                <c:pt idx="266213">
                  <c:v>56.585931077753003</c:v>
                </c:pt>
                <c:pt idx="266214">
                  <c:v>56.586006273396698</c:v>
                </c:pt>
                <c:pt idx="266215">
                  <c:v>56.586081468799797</c:v>
                </c:pt>
                <c:pt idx="266216">
                  <c:v>56.5861566639621</c:v>
                </c:pt>
                <c:pt idx="266217">
                  <c:v>56.586231858883799</c:v>
                </c:pt>
                <c:pt idx="266218">
                  <c:v>56.586307053564802</c:v>
                </c:pt>
                <c:pt idx="266219">
                  <c:v>56.586382248005002</c:v>
                </c:pt>
                <c:pt idx="266220">
                  <c:v>56.586457442204598</c:v>
                </c:pt>
                <c:pt idx="266221">
                  <c:v>56.586532636163497</c:v>
                </c:pt>
                <c:pt idx="266222">
                  <c:v>56.5866078298817</c:v>
                </c:pt>
                <c:pt idx="266223">
                  <c:v>56.5866830233592</c:v>
                </c:pt>
                <c:pt idx="266224">
                  <c:v>56.586758216596102</c:v>
                </c:pt>
                <c:pt idx="266225">
                  <c:v>56.586833409592202</c:v>
                </c:pt>
                <c:pt idx="266226">
                  <c:v>56.586908602347698</c:v>
                </c:pt>
                <c:pt idx="266227">
                  <c:v>56.586983794862398</c:v>
                </c:pt>
                <c:pt idx="266228">
                  <c:v>56.587058987136501</c:v>
                </c:pt>
                <c:pt idx="266229">
                  <c:v>56.587134179169901</c:v>
                </c:pt>
                <c:pt idx="266230">
                  <c:v>56.587209370962597</c:v>
                </c:pt>
                <c:pt idx="266231">
                  <c:v>56.587284562514697</c:v>
                </c:pt>
                <c:pt idx="266232">
                  <c:v>56.587359753826</c:v>
                </c:pt>
                <c:pt idx="266233">
                  <c:v>56.5874349448967</c:v>
                </c:pt>
                <c:pt idx="266234">
                  <c:v>56.587510135726703</c:v>
                </c:pt>
                <c:pt idx="266235">
                  <c:v>56.587585326316002</c:v>
                </c:pt>
                <c:pt idx="266236">
                  <c:v>56.587660516664698</c:v>
                </c:pt>
                <c:pt idx="266237">
                  <c:v>56.587735706772598</c:v>
                </c:pt>
                <c:pt idx="266238">
                  <c:v>56.587810896639901</c:v>
                </c:pt>
                <c:pt idx="266239">
                  <c:v>56.587886086266501</c:v>
                </c:pt>
                <c:pt idx="266240">
                  <c:v>56.587961275652503</c:v>
                </c:pt>
                <c:pt idx="266241">
                  <c:v>56.588036464797703</c:v>
                </c:pt>
                <c:pt idx="266242">
                  <c:v>56.588111653702299</c:v>
                </c:pt>
                <c:pt idx="266243">
                  <c:v>56.588186842366198</c:v>
                </c:pt>
                <c:pt idx="266244">
                  <c:v>56.588262030789402</c:v>
                </c:pt>
                <c:pt idx="266245">
                  <c:v>56.588337218972001</c:v>
                </c:pt>
                <c:pt idx="266246">
                  <c:v>56.588412406913903</c:v>
                </c:pt>
                <c:pt idx="266247">
                  <c:v>56.588487594615103</c:v>
                </c:pt>
                <c:pt idx="266248">
                  <c:v>56.588562782075698</c:v>
                </c:pt>
                <c:pt idx="266249">
                  <c:v>56.588637969295597</c:v>
                </c:pt>
                <c:pt idx="266250">
                  <c:v>56.5887131562748</c:v>
                </c:pt>
                <c:pt idx="266251">
                  <c:v>56.588788343013398</c:v>
                </c:pt>
                <c:pt idx="266252">
                  <c:v>56.588863529511201</c:v>
                </c:pt>
                <c:pt idx="266253">
                  <c:v>56.588938715768499</c:v>
                </c:pt>
                <c:pt idx="266254">
                  <c:v>56.589013901785002</c:v>
                </c:pt>
                <c:pt idx="266255">
                  <c:v>56.5890890875609</c:v>
                </c:pt>
                <c:pt idx="266256">
                  <c:v>56.589164273096202</c:v>
                </c:pt>
                <c:pt idx="266257">
                  <c:v>56.589239458390701</c:v>
                </c:pt>
                <c:pt idx="266258">
                  <c:v>56.589314643444602</c:v>
                </c:pt>
                <c:pt idx="266259">
                  <c:v>56.5893898282579</c:v>
                </c:pt>
                <c:pt idx="266260">
                  <c:v>56.589465012830502</c:v>
                </c:pt>
                <c:pt idx="266261">
                  <c:v>56.5895401971624</c:v>
                </c:pt>
                <c:pt idx="266262">
                  <c:v>56.589615381253701</c:v>
                </c:pt>
                <c:pt idx="266263">
                  <c:v>56.589690565104299</c:v>
                </c:pt>
                <c:pt idx="266264">
                  <c:v>56.589765748714299</c:v>
                </c:pt>
                <c:pt idx="266265">
                  <c:v>56.589840932083597</c:v>
                </c:pt>
                <c:pt idx="266266">
                  <c:v>56.589916115212198</c:v>
                </c:pt>
                <c:pt idx="266267">
                  <c:v>56.589991298100202</c:v>
                </c:pt>
                <c:pt idx="266268">
                  <c:v>56.590066480747502</c:v>
                </c:pt>
                <c:pt idx="266269">
                  <c:v>56.590141663154199</c:v>
                </c:pt>
                <c:pt idx="266270">
                  <c:v>56.590216845320199</c:v>
                </c:pt>
                <c:pt idx="266271">
                  <c:v>56.590292027245603</c:v>
                </c:pt>
                <c:pt idx="266272">
                  <c:v>56.590367208930303</c:v>
                </c:pt>
                <c:pt idx="266273">
                  <c:v>56.590442390374399</c:v>
                </c:pt>
                <c:pt idx="266274">
                  <c:v>56.590517571577898</c:v>
                </c:pt>
                <c:pt idx="266275">
                  <c:v>56.590592752540601</c:v>
                </c:pt>
                <c:pt idx="266276">
                  <c:v>56.5906679332628</c:v>
                </c:pt>
                <c:pt idx="266277">
                  <c:v>56.590743113744303</c:v>
                </c:pt>
                <c:pt idx="266278">
                  <c:v>56.590818293985102</c:v>
                </c:pt>
                <c:pt idx="266279">
                  <c:v>56.590893473985297</c:v>
                </c:pt>
                <c:pt idx="266280">
                  <c:v>56.590968653744902</c:v>
                </c:pt>
                <c:pt idx="266281">
                  <c:v>56.591043833263797</c:v>
                </c:pt>
                <c:pt idx="266282">
                  <c:v>56.591119012542002</c:v>
                </c:pt>
                <c:pt idx="266283">
                  <c:v>56.591194191579604</c:v>
                </c:pt>
                <c:pt idx="266284">
                  <c:v>56.591269370376601</c:v>
                </c:pt>
                <c:pt idx="266285">
                  <c:v>56.591344548933002</c:v>
                </c:pt>
                <c:pt idx="266286">
                  <c:v>56.591419727248699</c:v>
                </c:pt>
                <c:pt idx="266287">
                  <c:v>56.5914949053237</c:v>
                </c:pt>
                <c:pt idx="266288">
                  <c:v>56.591570083158203</c:v>
                </c:pt>
                <c:pt idx="266289">
                  <c:v>56.591645260751903</c:v>
                </c:pt>
                <c:pt idx="266290">
                  <c:v>56.591720438105099</c:v>
                </c:pt>
                <c:pt idx="266291">
                  <c:v>56.591795615217599</c:v>
                </c:pt>
                <c:pt idx="266292">
                  <c:v>56.591870792089502</c:v>
                </c:pt>
                <c:pt idx="266293">
                  <c:v>56.591945968720701</c:v>
                </c:pt>
                <c:pt idx="266294">
                  <c:v>56.592021145111303</c:v>
                </c:pt>
                <c:pt idx="266295">
                  <c:v>56.592096321261302</c:v>
                </c:pt>
                <c:pt idx="266296">
                  <c:v>56.592171497170703</c:v>
                </c:pt>
                <c:pt idx="266297">
                  <c:v>56.592246672839401</c:v>
                </c:pt>
                <c:pt idx="266298">
                  <c:v>56.592321848267503</c:v>
                </c:pt>
                <c:pt idx="266299">
                  <c:v>56.5923970234549</c:v>
                </c:pt>
                <c:pt idx="266300">
                  <c:v>56.592472198401701</c:v>
                </c:pt>
                <c:pt idx="266301">
                  <c:v>56.592547373107898</c:v>
                </c:pt>
                <c:pt idx="266302">
                  <c:v>56.592622547573498</c:v>
                </c:pt>
                <c:pt idx="266303">
                  <c:v>56.592697721798501</c:v>
                </c:pt>
                <c:pt idx="266304">
                  <c:v>56.592772895782801</c:v>
                </c:pt>
                <c:pt idx="266305">
                  <c:v>56.592848069526497</c:v>
                </c:pt>
                <c:pt idx="266306">
                  <c:v>56.592923243029503</c:v>
                </c:pt>
                <c:pt idx="266307">
                  <c:v>56.592998416291998</c:v>
                </c:pt>
                <c:pt idx="266308">
                  <c:v>56.593073589313803</c:v>
                </c:pt>
                <c:pt idx="266309">
                  <c:v>56.593148762094998</c:v>
                </c:pt>
                <c:pt idx="266310">
                  <c:v>56.593223934635603</c:v>
                </c:pt>
                <c:pt idx="266311">
                  <c:v>56.593299106935497</c:v>
                </c:pt>
                <c:pt idx="266312">
                  <c:v>56.593374278994801</c:v>
                </c:pt>
                <c:pt idx="266313">
                  <c:v>56.593449450813601</c:v>
                </c:pt>
                <c:pt idx="266314">
                  <c:v>56.593524622391698</c:v>
                </c:pt>
                <c:pt idx="266315">
                  <c:v>56.593599793729098</c:v>
                </c:pt>
                <c:pt idx="266316">
                  <c:v>56.593674964826</c:v>
                </c:pt>
                <c:pt idx="266317">
                  <c:v>56.593750135682299</c:v>
                </c:pt>
                <c:pt idx="266318">
                  <c:v>56.593825306297902</c:v>
                </c:pt>
                <c:pt idx="266319">
                  <c:v>56.5939004766729</c:v>
                </c:pt>
                <c:pt idx="266320">
                  <c:v>56.593975646807301</c:v>
                </c:pt>
                <c:pt idx="266321">
                  <c:v>56.594050816701099</c:v>
                </c:pt>
                <c:pt idx="266322">
                  <c:v>56.5941259863543</c:v>
                </c:pt>
                <c:pt idx="266323">
                  <c:v>56.594201155766903</c:v>
                </c:pt>
                <c:pt idx="266324">
                  <c:v>56.594276324938797</c:v>
                </c:pt>
                <c:pt idx="266325">
                  <c:v>56.594351493870199</c:v>
                </c:pt>
                <c:pt idx="266326">
                  <c:v>56.594426662560899</c:v>
                </c:pt>
                <c:pt idx="266327">
                  <c:v>56.594501831011002</c:v>
                </c:pt>
                <c:pt idx="266328">
                  <c:v>56.5945769992206</c:v>
                </c:pt>
                <c:pt idx="266329">
                  <c:v>56.594652167189501</c:v>
                </c:pt>
                <c:pt idx="266330">
                  <c:v>56.594727334917799</c:v>
                </c:pt>
                <c:pt idx="266331">
                  <c:v>56.5948025024055</c:v>
                </c:pt>
                <c:pt idx="266332">
                  <c:v>56.594877669652597</c:v>
                </c:pt>
                <c:pt idx="266333">
                  <c:v>56.594952836659097</c:v>
                </c:pt>
                <c:pt idx="266334">
                  <c:v>56.595028003425</c:v>
                </c:pt>
                <c:pt idx="266335">
                  <c:v>56.595103169950299</c:v>
                </c:pt>
                <c:pt idx="266336">
                  <c:v>56.595178336235001</c:v>
                </c:pt>
                <c:pt idx="266337">
                  <c:v>56.595253502279</c:v>
                </c:pt>
                <c:pt idx="266338">
                  <c:v>56.595328668082502</c:v>
                </c:pt>
                <c:pt idx="266339">
                  <c:v>56.595403833645399</c:v>
                </c:pt>
                <c:pt idx="266340">
                  <c:v>56.5954789989677</c:v>
                </c:pt>
                <c:pt idx="266341">
                  <c:v>56.595554164049403</c:v>
                </c:pt>
                <c:pt idx="266342">
                  <c:v>56.595629328890503</c:v>
                </c:pt>
                <c:pt idx="266343">
                  <c:v>56.595704493490999</c:v>
                </c:pt>
                <c:pt idx="266344">
                  <c:v>56.595779657850898</c:v>
                </c:pt>
                <c:pt idx="266345">
                  <c:v>56.5958548219702</c:v>
                </c:pt>
                <c:pt idx="266346">
                  <c:v>56.595929985848997</c:v>
                </c:pt>
                <c:pt idx="266347">
                  <c:v>56.596005149487098</c:v>
                </c:pt>
                <c:pt idx="266348">
                  <c:v>56.596080312884602</c:v>
                </c:pt>
                <c:pt idx="266349">
                  <c:v>56.596155476041602</c:v>
                </c:pt>
                <c:pt idx="266350">
                  <c:v>56.596230638957898</c:v>
                </c:pt>
                <c:pt idx="266351">
                  <c:v>56.596305801633697</c:v>
                </c:pt>
                <c:pt idx="266352">
                  <c:v>56.5963809640688</c:v>
                </c:pt>
                <c:pt idx="266353">
                  <c:v>56.596456126263398</c:v>
                </c:pt>
                <c:pt idx="266354">
                  <c:v>56.596531288217399</c:v>
                </c:pt>
                <c:pt idx="266355">
                  <c:v>56.596606449930803</c:v>
                </c:pt>
                <c:pt idx="266356">
                  <c:v>56.596681611403703</c:v>
                </c:pt>
                <c:pt idx="266357">
                  <c:v>56.596756772635899</c:v>
                </c:pt>
                <c:pt idx="266358">
                  <c:v>56.596831933627598</c:v>
                </c:pt>
                <c:pt idx="266359">
                  <c:v>56.596907094378601</c:v>
                </c:pt>
                <c:pt idx="266360">
                  <c:v>56.596982254889099</c:v>
                </c:pt>
                <c:pt idx="266361">
                  <c:v>56.597057415159</c:v>
                </c:pt>
                <c:pt idx="266362">
                  <c:v>56.597132575188397</c:v>
                </c:pt>
                <c:pt idx="266363">
                  <c:v>56.597207734977097</c:v>
                </c:pt>
                <c:pt idx="266364">
                  <c:v>56.5972828945253</c:v>
                </c:pt>
                <c:pt idx="266365">
                  <c:v>56.597358053832899</c:v>
                </c:pt>
                <c:pt idx="266366">
                  <c:v>56.597433212899901</c:v>
                </c:pt>
                <c:pt idx="266367">
                  <c:v>56.597508371726299</c:v>
                </c:pt>
                <c:pt idx="266368">
                  <c:v>56.5975835303122</c:v>
                </c:pt>
                <c:pt idx="266369">
                  <c:v>56.597658688657397</c:v>
                </c:pt>
                <c:pt idx="266370">
                  <c:v>56.597733846762097</c:v>
                </c:pt>
                <c:pt idx="266371">
                  <c:v>56.597809004626299</c:v>
                </c:pt>
                <c:pt idx="266372">
                  <c:v>56.597884162249798</c:v>
                </c:pt>
                <c:pt idx="266373">
                  <c:v>56.5979593196328</c:v>
                </c:pt>
                <c:pt idx="266374">
                  <c:v>56.598034476775197</c:v>
                </c:pt>
                <c:pt idx="266375">
                  <c:v>56.598109633676998</c:v>
                </c:pt>
                <c:pt idx="266376">
                  <c:v>56.598184790338301</c:v>
                </c:pt>
                <c:pt idx="266377">
                  <c:v>56.598259946759001</c:v>
                </c:pt>
                <c:pt idx="266378">
                  <c:v>56.598335102939103</c:v>
                </c:pt>
                <c:pt idx="266379">
                  <c:v>56.598410258878701</c:v>
                </c:pt>
                <c:pt idx="266380">
                  <c:v>56.598485414577702</c:v>
                </c:pt>
                <c:pt idx="266381">
                  <c:v>56.598560570036099</c:v>
                </c:pt>
                <c:pt idx="266382">
                  <c:v>56.598635725253999</c:v>
                </c:pt>
                <c:pt idx="266383">
                  <c:v>56.598710880231302</c:v>
                </c:pt>
                <c:pt idx="266384">
                  <c:v>56.598786034968001</c:v>
                </c:pt>
                <c:pt idx="266385">
                  <c:v>56.598861189464202</c:v>
                </c:pt>
                <c:pt idx="266386">
                  <c:v>56.598936343719799</c:v>
                </c:pt>
                <c:pt idx="266387">
                  <c:v>56.5990114977348</c:v>
                </c:pt>
                <c:pt idx="266388">
                  <c:v>56.599086651509303</c:v>
                </c:pt>
                <c:pt idx="266389">
                  <c:v>56.599161805043202</c:v>
                </c:pt>
                <c:pt idx="266390">
                  <c:v>56.599236958336597</c:v>
                </c:pt>
                <c:pt idx="266391">
                  <c:v>56.599312111389402</c:v>
                </c:pt>
                <c:pt idx="266392">
                  <c:v>56.599387264201603</c:v>
                </c:pt>
                <c:pt idx="266393">
                  <c:v>56.599462416773299</c:v>
                </c:pt>
                <c:pt idx="266394">
                  <c:v>56.599537569104498</c:v>
                </c:pt>
                <c:pt idx="266395">
                  <c:v>56.599612721195001</c:v>
                </c:pt>
                <c:pt idx="266396">
                  <c:v>56.599687873044999</c:v>
                </c:pt>
                <c:pt idx="266397">
                  <c:v>56.5997630246545</c:v>
                </c:pt>
                <c:pt idx="266398">
                  <c:v>56.599838176023397</c:v>
                </c:pt>
                <c:pt idx="266399">
                  <c:v>56.599913327151803</c:v>
                </c:pt>
                <c:pt idx="266400">
                  <c:v>56.599988478039599</c:v>
                </c:pt>
                <c:pt idx="266401">
                  <c:v>56.600063628686797</c:v>
                </c:pt>
                <c:pt idx="266402">
                  <c:v>56.600138779093498</c:v>
                </c:pt>
                <c:pt idx="266403">
                  <c:v>56.600213929259702</c:v>
                </c:pt>
                <c:pt idx="266404">
                  <c:v>56.600289079185302</c:v>
                </c:pt>
                <c:pt idx="266405">
                  <c:v>56.600364228870397</c:v>
                </c:pt>
                <c:pt idx="266406">
                  <c:v>56.600439378314903</c:v>
                </c:pt>
                <c:pt idx="266407">
                  <c:v>56.600514527518797</c:v>
                </c:pt>
                <c:pt idx="266408">
                  <c:v>56.600589676482201</c:v>
                </c:pt>
                <c:pt idx="266409">
                  <c:v>56.600664825205101</c:v>
                </c:pt>
                <c:pt idx="266410">
                  <c:v>56.600739973687404</c:v>
                </c:pt>
                <c:pt idx="266411">
                  <c:v>56.600815121929202</c:v>
                </c:pt>
                <c:pt idx="266412">
                  <c:v>56.600890269930503</c:v>
                </c:pt>
                <c:pt idx="266413">
                  <c:v>56.600965417691199</c:v>
                </c:pt>
                <c:pt idx="266414">
                  <c:v>56.601040565211299</c:v>
                </c:pt>
                <c:pt idx="266415">
                  <c:v>56.601115712490902</c:v>
                </c:pt>
                <c:pt idx="266416">
                  <c:v>56.60119085953</c:v>
                </c:pt>
                <c:pt idx="266417">
                  <c:v>56.601266006328601</c:v>
                </c:pt>
                <c:pt idx="266418">
                  <c:v>56.601341152886597</c:v>
                </c:pt>
                <c:pt idx="266419">
                  <c:v>56.601416299203997</c:v>
                </c:pt>
                <c:pt idx="266420">
                  <c:v>56.601491445280899</c:v>
                </c:pt>
                <c:pt idx="266421">
                  <c:v>56.601566591117297</c:v>
                </c:pt>
                <c:pt idx="266422">
                  <c:v>56.601641736713198</c:v>
                </c:pt>
                <c:pt idx="266423">
                  <c:v>56.601716882068501</c:v>
                </c:pt>
                <c:pt idx="266424">
                  <c:v>56.601792027183301</c:v>
                </c:pt>
                <c:pt idx="266425">
                  <c:v>56.601867172057503</c:v>
                </c:pt>
                <c:pt idx="266426">
                  <c:v>56.6019423166913</c:v>
                </c:pt>
                <c:pt idx="266427">
                  <c:v>56.6020174610845</c:v>
                </c:pt>
                <c:pt idx="266428">
                  <c:v>56.602092605237097</c:v>
                </c:pt>
                <c:pt idx="266429">
                  <c:v>56.602167749149302</c:v>
                </c:pt>
                <c:pt idx="266430">
                  <c:v>56.602242892820897</c:v>
                </c:pt>
                <c:pt idx="266431">
                  <c:v>56.602318036251901</c:v>
                </c:pt>
                <c:pt idx="266432">
                  <c:v>56.602393179442501</c:v>
                </c:pt>
                <c:pt idx="266433">
                  <c:v>56.602468322392497</c:v>
                </c:pt>
                <c:pt idx="266434">
                  <c:v>56.602543465102002</c:v>
                </c:pt>
                <c:pt idx="266435">
                  <c:v>56.602618607571003</c:v>
                </c:pt>
                <c:pt idx="266436">
                  <c:v>56.6026937497994</c:v>
                </c:pt>
                <c:pt idx="266437">
                  <c:v>56.602768891787299</c:v>
                </c:pt>
                <c:pt idx="266438">
                  <c:v>56.602844033534701</c:v>
                </c:pt>
                <c:pt idx="266439">
                  <c:v>56.602919175041599</c:v>
                </c:pt>
                <c:pt idx="266440">
                  <c:v>56.602994316307999</c:v>
                </c:pt>
                <c:pt idx="266441">
                  <c:v>56.603069457333802</c:v>
                </c:pt>
                <c:pt idx="266442">
                  <c:v>56.603144598119101</c:v>
                </c:pt>
                <c:pt idx="266443">
                  <c:v>56.603219738663903</c:v>
                </c:pt>
                <c:pt idx="266444">
                  <c:v>56.6032948789682</c:v>
                </c:pt>
                <c:pt idx="266445">
                  <c:v>56.6033700190319</c:v>
                </c:pt>
                <c:pt idx="266446">
                  <c:v>56.603445158855202</c:v>
                </c:pt>
                <c:pt idx="266447">
                  <c:v>56.6035202984379</c:v>
                </c:pt>
                <c:pt idx="266448">
                  <c:v>56.6035954377801</c:v>
                </c:pt>
                <c:pt idx="266449">
                  <c:v>56.603670576881797</c:v>
                </c:pt>
                <c:pt idx="266450">
                  <c:v>56.603745715743003</c:v>
                </c:pt>
                <c:pt idx="266451">
                  <c:v>56.603820854363697</c:v>
                </c:pt>
                <c:pt idx="266452">
                  <c:v>56.603895992743801</c:v>
                </c:pt>
                <c:pt idx="266453">
                  <c:v>56.603971130883501</c:v>
                </c:pt>
                <c:pt idx="266454">
                  <c:v>56.604046268782596</c:v>
                </c:pt>
                <c:pt idx="266455">
                  <c:v>56.604121406441202</c:v>
                </c:pt>
                <c:pt idx="266456">
                  <c:v>56.604196543859402</c:v>
                </c:pt>
                <c:pt idx="266457">
                  <c:v>56.604271681036998</c:v>
                </c:pt>
                <c:pt idx="266458">
                  <c:v>56.604346817974097</c:v>
                </c:pt>
                <c:pt idx="266459">
                  <c:v>56.604421954670698</c:v>
                </c:pt>
                <c:pt idx="266460">
                  <c:v>56.604497091126802</c:v>
                </c:pt>
                <c:pt idx="266461">
                  <c:v>56.604572227342302</c:v>
                </c:pt>
                <c:pt idx="266462">
                  <c:v>56.604647363317397</c:v>
                </c:pt>
                <c:pt idx="266463">
                  <c:v>56.604722499052002</c:v>
                </c:pt>
                <c:pt idx="266464">
                  <c:v>56.604797634546102</c:v>
                </c:pt>
                <c:pt idx="266465">
                  <c:v>56.604872769799698</c:v>
                </c:pt>
                <c:pt idx="266466">
                  <c:v>56.604947904812697</c:v>
                </c:pt>
                <c:pt idx="266467">
                  <c:v>56.605023039585298</c:v>
                </c:pt>
                <c:pt idx="266468">
                  <c:v>56.605098174117401</c:v>
                </c:pt>
                <c:pt idx="266469">
                  <c:v>56.605173308408901</c:v>
                </c:pt>
                <c:pt idx="266470">
                  <c:v>56.605248442460002</c:v>
                </c:pt>
                <c:pt idx="266471">
                  <c:v>56.6053235762706</c:v>
                </c:pt>
                <c:pt idx="266472">
                  <c:v>56.605398709840699</c:v>
                </c:pt>
                <c:pt idx="266473">
                  <c:v>56.605473843170302</c:v>
                </c:pt>
                <c:pt idx="266474">
                  <c:v>56.6055489762593</c:v>
                </c:pt>
                <c:pt idx="266475">
                  <c:v>56.6056241091079</c:v>
                </c:pt>
                <c:pt idx="266476">
                  <c:v>56.605699241716003</c:v>
                </c:pt>
                <c:pt idx="266477">
                  <c:v>56.605774374083701</c:v>
                </c:pt>
                <c:pt idx="266478">
                  <c:v>56.605849506210802</c:v>
                </c:pt>
                <c:pt idx="266479">
                  <c:v>56.605924638097399</c:v>
                </c:pt>
                <c:pt idx="266480">
                  <c:v>56.605999769743498</c:v>
                </c:pt>
                <c:pt idx="266481">
                  <c:v>56.606074901149199</c:v>
                </c:pt>
                <c:pt idx="266482">
                  <c:v>56.606150032314297</c:v>
                </c:pt>
                <c:pt idx="266483">
                  <c:v>56.606225163239003</c:v>
                </c:pt>
                <c:pt idx="266484">
                  <c:v>56.606300293923198</c:v>
                </c:pt>
                <c:pt idx="266485">
                  <c:v>56.606375424366902</c:v>
                </c:pt>
                <c:pt idx="266486">
                  <c:v>56.606450554570102</c:v>
                </c:pt>
                <c:pt idx="266487">
                  <c:v>56.606525684532798</c:v>
                </c:pt>
                <c:pt idx="266488">
                  <c:v>56.606600814255003</c:v>
                </c:pt>
                <c:pt idx="266489">
                  <c:v>56.606675943736803</c:v>
                </c:pt>
                <c:pt idx="266490">
                  <c:v>56.606751072978099</c:v>
                </c:pt>
                <c:pt idx="266491">
                  <c:v>56.606826201978897</c:v>
                </c:pt>
                <c:pt idx="266492">
                  <c:v>56.606901330739198</c:v>
                </c:pt>
                <c:pt idx="266493">
                  <c:v>56.606976459259002</c:v>
                </c:pt>
                <c:pt idx="266494">
                  <c:v>56.6070515875384</c:v>
                </c:pt>
                <c:pt idx="266495">
                  <c:v>56.607126715577202</c:v>
                </c:pt>
                <c:pt idx="266496">
                  <c:v>56.607201843375599</c:v>
                </c:pt>
                <c:pt idx="266497">
                  <c:v>56.607276970933498</c:v>
                </c:pt>
                <c:pt idx="266498">
                  <c:v>56.607352098250999</c:v>
                </c:pt>
                <c:pt idx="266499">
                  <c:v>56.607427225327903</c:v>
                </c:pt>
                <c:pt idx="266500">
                  <c:v>56.607502352164403</c:v>
                </c:pt>
                <c:pt idx="266501">
                  <c:v>56.607577478760398</c:v>
                </c:pt>
                <c:pt idx="266502">
                  <c:v>56.607652605116002</c:v>
                </c:pt>
                <c:pt idx="266503">
                  <c:v>56.607727731231002</c:v>
                </c:pt>
                <c:pt idx="266504">
                  <c:v>56.607802857105597</c:v>
                </c:pt>
                <c:pt idx="266505">
                  <c:v>56.607877982739701</c:v>
                </c:pt>
                <c:pt idx="266506">
                  <c:v>56.607953108133401</c:v>
                </c:pt>
                <c:pt idx="266507">
                  <c:v>56.608028233286603</c:v>
                </c:pt>
                <c:pt idx="266508">
                  <c:v>56.608103358199301</c:v>
                </c:pt>
                <c:pt idx="266509">
                  <c:v>56.608178482871502</c:v>
                </c:pt>
                <c:pt idx="266510">
                  <c:v>56.608253607303297</c:v>
                </c:pt>
                <c:pt idx="266511">
                  <c:v>56.608328731494602</c:v>
                </c:pt>
                <c:pt idx="266512">
                  <c:v>56.608403855445502</c:v>
                </c:pt>
                <c:pt idx="266513">
                  <c:v>56.608478979155898</c:v>
                </c:pt>
                <c:pt idx="266514">
                  <c:v>56.608554102625803</c:v>
                </c:pt>
                <c:pt idx="266515">
                  <c:v>56.608629225855204</c:v>
                </c:pt>
                <c:pt idx="266516">
                  <c:v>56.608704348844199</c:v>
                </c:pt>
                <c:pt idx="266517">
                  <c:v>56.608779471592698</c:v>
                </c:pt>
                <c:pt idx="266518">
                  <c:v>56.608854594100798</c:v>
                </c:pt>
                <c:pt idx="266519">
                  <c:v>56.608929716368401</c:v>
                </c:pt>
                <c:pt idx="266520">
                  <c:v>56.609004838395599</c:v>
                </c:pt>
                <c:pt idx="266521">
                  <c:v>56.609079960182299</c:v>
                </c:pt>
                <c:pt idx="266522">
                  <c:v>56.609155081728503</c:v>
                </c:pt>
                <c:pt idx="266523">
                  <c:v>56.609230203034301</c:v>
                </c:pt>
                <c:pt idx="266524">
                  <c:v>56.609305324099601</c:v>
                </c:pt>
                <c:pt idx="266525">
                  <c:v>56.609380444924398</c:v>
                </c:pt>
                <c:pt idx="266526">
                  <c:v>56.609455565508803</c:v>
                </c:pt>
                <c:pt idx="266527">
                  <c:v>56.609530685852803</c:v>
                </c:pt>
                <c:pt idx="266528">
                  <c:v>56.609605805956299</c:v>
                </c:pt>
                <c:pt idx="266529">
                  <c:v>56.609680925819298</c:v>
                </c:pt>
                <c:pt idx="266530">
                  <c:v>56.609756045441898</c:v>
                </c:pt>
                <c:pt idx="266531">
                  <c:v>56.609831164824101</c:v>
                </c:pt>
                <c:pt idx="266532">
                  <c:v>56.609906283965799</c:v>
                </c:pt>
                <c:pt idx="266533">
                  <c:v>56.609981402867</c:v>
                </c:pt>
                <c:pt idx="266534">
                  <c:v>56.610056521527802</c:v>
                </c:pt>
                <c:pt idx="266535">
                  <c:v>56.610131639948101</c:v>
                </c:pt>
                <c:pt idx="266536">
                  <c:v>56.610206758128001</c:v>
                </c:pt>
                <c:pt idx="266537">
                  <c:v>56.610281876067504</c:v>
                </c:pt>
                <c:pt idx="266538">
                  <c:v>56.610356993766501</c:v>
                </c:pt>
                <c:pt idx="266539">
                  <c:v>56.610432111225002</c:v>
                </c:pt>
                <c:pt idx="266540">
                  <c:v>56.610507228443197</c:v>
                </c:pt>
                <c:pt idx="266541">
                  <c:v>56.610582345420802</c:v>
                </c:pt>
                <c:pt idx="266542">
                  <c:v>56.610657462158102</c:v>
                </c:pt>
                <c:pt idx="266543">
                  <c:v>56.610732578654897</c:v>
                </c:pt>
                <c:pt idx="266544">
                  <c:v>56.610807694911202</c:v>
                </c:pt>
                <c:pt idx="266545">
                  <c:v>56.610882810927102</c:v>
                </c:pt>
                <c:pt idx="266546">
                  <c:v>56.610957926702604</c:v>
                </c:pt>
                <c:pt idx="266547">
                  <c:v>56.611033042237601</c:v>
                </c:pt>
                <c:pt idx="266548">
                  <c:v>56.6111081575322</c:v>
                </c:pt>
                <c:pt idx="266549">
                  <c:v>56.611183272586302</c:v>
                </c:pt>
                <c:pt idx="266550">
                  <c:v>56.611258387399999</c:v>
                </c:pt>
                <c:pt idx="266551">
                  <c:v>56.611333501973299</c:v>
                </c:pt>
                <c:pt idx="266552">
                  <c:v>56.6114086163062</c:v>
                </c:pt>
                <c:pt idx="266553">
                  <c:v>56.611483730398596</c:v>
                </c:pt>
                <c:pt idx="266554">
                  <c:v>56.611558844250503</c:v>
                </c:pt>
                <c:pt idx="266555">
                  <c:v>56.611633957862097</c:v>
                </c:pt>
                <c:pt idx="266556">
                  <c:v>56.6117090712332</c:v>
                </c:pt>
                <c:pt idx="266557">
                  <c:v>56.611784184363898</c:v>
                </c:pt>
                <c:pt idx="266558">
                  <c:v>56.611859297254099</c:v>
                </c:pt>
                <c:pt idx="266559">
                  <c:v>56.611934409903903</c:v>
                </c:pt>
                <c:pt idx="266560">
                  <c:v>56.612009522313301</c:v>
                </c:pt>
                <c:pt idx="266561">
                  <c:v>56.612084634482301</c:v>
                </c:pt>
                <c:pt idx="266562">
                  <c:v>56.612159746410804</c:v>
                </c:pt>
                <c:pt idx="266563">
                  <c:v>56.612234858098901</c:v>
                </c:pt>
                <c:pt idx="266564">
                  <c:v>56.612309969546601</c:v>
                </c:pt>
                <c:pt idx="266565">
                  <c:v>56.612385080753903</c:v>
                </c:pt>
                <c:pt idx="266566">
                  <c:v>56.6124601917207</c:v>
                </c:pt>
                <c:pt idx="266567">
                  <c:v>56.6125353024471</c:v>
                </c:pt>
                <c:pt idx="266568">
                  <c:v>56.612610412933101</c:v>
                </c:pt>
                <c:pt idx="266569">
                  <c:v>56.612685523178698</c:v>
                </c:pt>
                <c:pt idx="266570">
                  <c:v>56.612760633183797</c:v>
                </c:pt>
                <c:pt idx="266571">
                  <c:v>56.612835742948597</c:v>
                </c:pt>
                <c:pt idx="266572">
                  <c:v>56.612910852472901</c:v>
                </c:pt>
                <c:pt idx="266573">
                  <c:v>56.612985961756699</c:v>
                </c:pt>
                <c:pt idx="266574">
                  <c:v>56.6130610708002</c:v>
                </c:pt>
                <c:pt idx="266575">
                  <c:v>56.613136179603302</c:v>
                </c:pt>
                <c:pt idx="266576">
                  <c:v>56.6132112881659</c:v>
                </c:pt>
                <c:pt idx="266577">
                  <c:v>56.6132863964881</c:v>
                </c:pt>
                <c:pt idx="266578">
                  <c:v>56.613361504569902</c:v>
                </c:pt>
                <c:pt idx="266579">
                  <c:v>56.613436612411299</c:v>
                </c:pt>
                <c:pt idx="266580">
                  <c:v>56.613511720012298</c:v>
                </c:pt>
                <c:pt idx="266581">
                  <c:v>56.613586827372799</c:v>
                </c:pt>
                <c:pt idx="266582">
                  <c:v>56.613661934493003</c:v>
                </c:pt>
                <c:pt idx="266583">
                  <c:v>56.613737041372701</c:v>
                </c:pt>
                <c:pt idx="266584">
                  <c:v>56.613812148012002</c:v>
                </c:pt>
                <c:pt idx="266585">
                  <c:v>56.613887254410997</c:v>
                </c:pt>
                <c:pt idx="266586">
                  <c:v>56.613962360569502</c:v>
                </c:pt>
                <c:pt idx="266587">
                  <c:v>56.614037466487602</c:v>
                </c:pt>
                <c:pt idx="266588">
                  <c:v>56.614112572165297</c:v>
                </c:pt>
                <c:pt idx="266589">
                  <c:v>56.614187677602601</c:v>
                </c:pt>
                <c:pt idx="266590">
                  <c:v>56.6142627827994</c:v>
                </c:pt>
                <c:pt idx="266591">
                  <c:v>56.614337887755902</c:v>
                </c:pt>
                <c:pt idx="266592">
                  <c:v>56.614412992471998</c:v>
                </c:pt>
                <c:pt idx="266593">
                  <c:v>56.614488096947703</c:v>
                </c:pt>
                <c:pt idx="266594">
                  <c:v>56.614563201182897</c:v>
                </c:pt>
                <c:pt idx="266595">
                  <c:v>56.614638305177799</c:v>
                </c:pt>
                <c:pt idx="266596">
                  <c:v>56.614713408932197</c:v>
                </c:pt>
                <c:pt idx="266597">
                  <c:v>56.614788512446303</c:v>
                </c:pt>
                <c:pt idx="266598">
                  <c:v>56.614863615719997</c:v>
                </c:pt>
                <c:pt idx="266599">
                  <c:v>56.614938718753201</c:v>
                </c:pt>
                <c:pt idx="266600">
                  <c:v>56.6150138215461</c:v>
                </c:pt>
                <c:pt idx="266601">
                  <c:v>56.6150889240986</c:v>
                </c:pt>
                <c:pt idx="266602">
                  <c:v>56.615164026410604</c:v>
                </c:pt>
                <c:pt idx="266603">
                  <c:v>56.615239128482301</c:v>
                </c:pt>
                <c:pt idx="266604">
                  <c:v>56.615314230313601</c:v>
                </c:pt>
                <c:pt idx="266605">
                  <c:v>56.615389331904503</c:v>
                </c:pt>
                <c:pt idx="266606">
                  <c:v>56.615464433254999</c:v>
                </c:pt>
                <c:pt idx="266607">
                  <c:v>56.615539534365098</c:v>
                </c:pt>
                <c:pt idx="266608">
                  <c:v>56.615614635234799</c:v>
                </c:pt>
                <c:pt idx="266609">
                  <c:v>56.615689735864102</c:v>
                </c:pt>
                <c:pt idx="266610">
                  <c:v>56.615764836253</c:v>
                </c:pt>
                <c:pt idx="266611">
                  <c:v>56.615839936401599</c:v>
                </c:pt>
                <c:pt idx="266612">
                  <c:v>56.615915036309701</c:v>
                </c:pt>
                <c:pt idx="266613">
                  <c:v>56.615990135977498</c:v>
                </c:pt>
                <c:pt idx="266614">
                  <c:v>56.616065235404903</c:v>
                </c:pt>
                <c:pt idx="266615">
                  <c:v>56.616140334591798</c:v>
                </c:pt>
                <c:pt idx="266616">
                  <c:v>56.6162154335384</c:v>
                </c:pt>
                <c:pt idx="266617">
                  <c:v>56.616290532244697</c:v>
                </c:pt>
                <c:pt idx="266618">
                  <c:v>56.616365630710497</c:v>
                </c:pt>
                <c:pt idx="266619">
                  <c:v>56.616440728935899</c:v>
                </c:pt>
                <c:pt idx="266620">
                  <c:v>56.616515826921002</c:v>
                </c:pt>
                <c:pt idx="266621">
                  <c:v>56.616590924665701</c:v>
                </c:pt>
                <c:pt idx="266622">
                  <c:v>56.616666022170001</c:v>
                </c:pt>
                <c:pt idx="266623">
                  <c:v>56.616741119433897</c:v>
                </c:pt>
                <c:pt idx="266624">
                  <c:v>56.616816216457401</c:v>
                </c:pt>
                <c:pt idx="266625">
                  <c:v>56.6168913132406</c:v>
                </c:pt>
                <c:pt idx="266626">
                  <c:v>56.616966409783402</c:v>
                </c:pt>
                <c:pt idx="266627">
                  <c:v>56.617041506085798</c:v>
                </c:pt>
                <c:pt idx="266628">
                  <c:v>56.617116602147803</c:v>
                </c:pt>
                <c:pt idx="266629">
                  <c:v>56.617191697969503</c:v>
                </c:pt>
                <c:pt idx="266630">
                  <c:v>56.617266793550797</c:v>
                </c:pt>
                <c:pt idx="266631">
                  <c:v>56.617341888891701</c:v>
                </c:pt>
                <c:pt idx="266632">
                  <c:v>56.6174169839922</c:v>
                </c:pt>
                <c:pt idx="266633">
                  <c:v>56.617492078852401</c:v>
                </c:pt>
                <c:pt idx="266634">
                  <c:v>56.617567173472203</c:v>
                </c:pt>
                <c:pt idx="266635">
                  <c:v>56.6176422678516</c:v>
                </c:pt>
                <c:pt idx="266636">
                  <c:v>56.6177173619906</c:v>
                </c:pt>
                <c:pt idx="266637">
                  <c:v>56.617792455889301</c:v>
                </c:pt>
                <c:pt idx="266638">
                  <c:v>56.617867549547597</c:v>
                </c:pt>
                <c:pt idx="266639">
                  <c:v>56.617942642965502</c:v>
                </c:pt>
                <c:pt idx="266640">
                  <c:v>56.618017736143102</c:v>
                </c:pt>
                <c:pt idx="266641">
                  <c:v>56.618092829080297</c:v>
                </c:pt>
                <c:pt idx="266642">
                  <c:v>56.6181679217772</c:v>
                </c:pt>
                <c:pt idx="266643">
                  <c:v>56.618243014233599</c:v>
                </c:pt>
                <c:pt idx="266644">
                  <c:v>56.618318106449699</c:v>
                </c:pt>
                <c:pt idx="266645">
                  <c:v>56.618393198425501</c:v>
                </c:pt>
                <c:pt idx="266646">
                  <c:v>56.618468290160898</c:v>
                </c:pt>
                <c:pt idx="266647">
                  <c:v>56.618543381655897</c:v>
                </c:pt>
                <c:pt idx="266648">
                  <c:v>56.618618472910597</c:v>
                </c:pt>
                <c:pt idx="266649">
                  <c:v>56.618693563924801</c:v>
                </c:pt>
                <c:pt idx="266650">
                  <c:v>56.618768654698798</c:v>
                </c:pt>
                <c:pt idx="266651">
                  <c:v>56.618843745232397</c:v>
                </c:pt>
                <c:pt idx="266652">
                  <c:v>56.618918835525598</c:v>
                </c:pt>
                <c:pt idx="266653">
                  <c:v>56.618993925578501</c:v>
                </c:pt>
                <c:pt idx="266654">
                  <c:v>56.619069015390998</c:v>
                </c:pt>
                <c:pt idx="266655">
                  <c:v>56.619144104963098</c:v>
                </c:pt>
                <c:pt idx="266656">
                  <c:v>56.619219194294899</c:v>
                </c:pt>
                <c:pt idx="266657">
                  <c:v>56.619294283386402</c:v>
                </c:pt>
                <c:pt idx="266658">
                  <c:v>56.6193693722375</c:v>
                </c:pt>
                <c:pt idx="266659">
                  <c:v>56.6194444608482</c:v>
                </c:pt>
                <c:pt idx="266660">
                  <c:v>56.619519549218602</c:v>
                </c:pt>
                <c:pt idx="266661">
                  <c:v>56.619594637348598</c:v>
                </c:pt>
                <c:pt idx="266662">
                  <c:v>56.619669725238303</c:v>
                </c:pt>
                <c:pt idx="266663">
                  <c:v>56.619744812887603</c:v>
                </c:pt>
                <c:pt idx="266664">
                  <c:v>56.619819900296598</c:v>
                </c:pt>
                <c:pt idx="266665">
                  <c:v>56.619894987465301</c:v>
                </c:pt>
                <c:pt idx="266666">
                  <c:v>56.619970074393599</c:v>
                </c:pt>
                <c:pt idx="266667">
                  <c:v>56.620045161081499</c:v>
                </c:pt>
                <c:pt idx="266668">
                  <c:v>56.620120247529101</c:v>
                </c:pt>
                <c:pt idx="266669">
                  <c:v>56.620195333736397</c:v>
                </c:pt>
                <c:pt idx="266670">
                  <c:v>56.620270419703303</c:v>
                </c:pt>
                <c:pt idx="266671">
                  <c:v>56.620345505429803</c:v>
                </c:pt>
                <c:pt idx="266672">
                  <c:v>56.620420590916098</c:v>
                </c:pt>
                <c:pt idx="266673">
                  <c:v>56.620495676161902</c:v>
                </c:pt>
                <c:pt idx="266674">
                  <c:v>56.6205707611675</c:v>
                </c:pt>
                <c:pt idx="266675">
                  <c:v>56.6206458459327</c:v>
                </c:pt>
                <c:pt idx="266676">
                  <c:v>56.620720930457502</c:v>
                </c:pt>
                <c:pt idx="266677">
                  <c:v>56.620796014742098</c:v>
                </c:pt>
                <c:pt idx="266678">
                  <c:v>56.620871098786203</c:v>
                </c:pt>
                <c:pt idx="266679">
                  <c:v>56.620946182590103</c:v>
                </c:pt>
                <c:pt idx="266680">
                  <c:v>56.621021266153598</c:v>
                </c:pt>
                <c:pt idx="266681">
                  <c:v>56.621096349476801</c:v>
                </c:pt>
                <c:pt idx="266682">
                  <c:v>56.621171432559599</c:v>
                </c:pt>
                <c:pt idx="266683">
                  <c:v>56.621246515402099</c:v>
                </c:pt>
                <c:pt idx="266684">
                  <c:v>56.6213215980043</c:v>
                </c:pt>
                <c:pt idx="266685">
                  <c:v>56.621396680366097</c:v>
                </c:pt>
                <c:pt idx="266686">
                  <c:v>56.621471762487602</c:v>
                </c:pt>
                <c:pt idx="266687">
                  <c:v>56.621546844368801</c:v>
                </c:pt>
                <c:pt idx="266688">
                  <c:v>56.621621926009603</c:v>
                </c:pt>
                <c:pt idx="266689">
                  <c:v>56.621697007410198</c:v>
                </c:pt>
                <c:pt idx="266690">
                  <c:v>56.621772088570303</c:v>
                </c:pt>
                <c:pt idx="266691">
                  <c:v>56.621847169490202</c:v>
                </c:pt>
                <c:pt idx="266692">
                  <c:v>56.621922250169703</c:v>
                </c:pt>
                <c:pt idx="266693">
                  <c:v>56.621997330608899</c:v>
                </c:pt>
                <c:pt idx="266694">
                  <c:v>56.622072410807803</c:v>
                </c:pt>
                <c:pt idx="266695">
                  <c:v>56.622147490766402</c:v>
                </c:pt>
                <c:pt idx="266696">
                  <c:v>56.622222570484602</c:v>
                </c:pt>
                <c:pt idx="266697">
                  <c:v>56.622297649962498</c:v>
                </c:pt>
                <c:pt idx="266698">
                  <c:v>56.622372729200102</c:v>
                </c:pt>
                <c:pt idx="266699">
                  <c:v>56.6224478081973</c:v>
                </c:pt>
                <c:pt idx="266700">
                  <c:v>56.6225228869543</c:v>
                </c:pt>
                <c:pt idx="266701">
                  <c:v>56.622597965470902</c:v>
                </c:pt>
                <c:pt idx="266702">
                  <c:v>56.622673043747199</c:v>
                </c:pt>
                <c:pt idx="266703">
                  <c:v>56.622748121783196</c:v>
                </c:pt>
                <c:pt idx="266704">
                  <c:v>56.622823199578797</c:v>
                </c:pt>
                <c:pt idx="266705">
                  <c:v>56.622898277134198</c:v>
                </c:pt>
                <c:pt idx="266706">
                  <c:v>56.622973354449201</c:v>
                </c:pt>
                <c:pt idx="266707">
                  <c:v>56.623048431523898</c:v>
                </c:pt>
                <c:pt idx="266708">
                  <c:v>56.623123508358297</c:v>
                </c:pt>
                <c:pt idx="266709">
                  <c:v>56.623198584952398</c:v>
                </c:pt>
                <c:pt idx="266710">
                  <c:v>56.6232736613062</c:v>
                </c:pt>
                <c:pt idx="266711">
                  <c:v>56.623348737419597</c:v>
                </c:pt>
                <c:pt idx="266712">
                  <c:v>56.623423813292803</c:v>
                </c:pt>
                <c:pt idx="266713">
                  <c:v>56.623498888925603</c:v>
                </c:pt>
                <c:pt idx="266714">
                  <c:v>56.623573964318098</c:v>
                </c:pt>
                <c:pt idx="266715">
                  <c:v>56.623649039470301</c:v>
                </c:pt>
                <c:pt idx="266716">
                  <c:v>56.623724114382298</c:v>
                </c:pt>
                <c:pt idx="266717">
                  <c:v>56.623799189053798</c:v>
                </c:pt>
                <c:pt idx="266718">
                  <c:v>56.623874263485099</c:v>
                </c:pt>
                <c:pt idx="266719">
                  <c:v>56.623949337676102</c:v>
                </c:pt>
                <c:pt idx="266720">
                  <c:v>56.624024411626799</c:v>
                </c:pt>
                <c:pt idx="266721">
                  <c:v>56.624099485337197</c:v>
                </c:pt>
                <c:pt idx="266722">
                  <c:v>56.624174558807198</c:v>
                </c:pt>
                <c:pt idx="266723">
                  <c:v>56.624249632036999</c:v>
                </c:pt>
                <c:pt idx="266724">
                  <c:v>56.624324705026503</c:v>
                </c:pt>
                <c:pt idx="266725">
                  <c:v>56.624399777775601</c:v>
                </c:pt>
                <c:pt idx="266726">
                  <c:v>56.6244748502845</c:v>
                </c:pt>
                <c:pt idx="266727">
                  <c:v>56.624549922553001</c:v>
                </c:pt>
                <c:pt idx="266728">
                  <c:v>56.624624994581303</c:v>
                </c:pt>
                <c:pt idx="266729">
                  <c:v>56.6247000663693</c:v>
                </c:pt>
                <c:pt idx="266730">
                  <c:v>56.624775137916899</c:v>
                </c:pt>
                <c:pt idx="266731">
                  <c:v>56.624850209224299</c:v>
                </c:pt>
                <c:pt idx="266732">
                  <c:v>56.624925280291301</c:v>
                </c:pt>
                <c:pt idx="266733">
                  <c:v>56.625000351118103</c:v>
                </c:pt>
                <c:pt idx="266734">
                  <c:v>56.625075421704601</c:v>
                </c:pt>
                <c:pt idx="266735">
                  <c:v>56.6251504920508</c:v>
                </c:pt>
                <c:pt idx="266736">
                  <c:v>56.6252255621567</c:v>
                </c:pt>
                <c:pt idx="266737">
                  <c:v>56.625300632022302</c:v>
                </c:pt>
                <c:pt idx="266738">
                  <c:v>56.625375701647599</c:v>
                </c:pt>
                <c:pt idx="266739">
                  <c:v>56.625450771032597</c:v>
                </c:pt>
                <c:pt idx="266740">
                  <c:v>56.625525840177303</c:v>
                </c:pt>
                <c:pt idx="266741">
                  <c:v>56.625600909081697</c:v>
                </c:pt>
                <c:pt idx="266742">
                  <c:v>56.6256759777459</c:v>
                </c:pt>
                <c:pt idx="266743">
                  <c:v>56.625751046169697</c:v>
                </c:pt>
                <c:pt idx="266744">
                  <c:v>56.625826114353302</c:v>
                </c:pt>
                <c:pt idx="266745">
                  <c:v>56.625901182296602</c:v>
                </c:pt>
                <c:pt idx="266746">
                  <c:v>56.625976249999603</c:v>
                </c:pt>
                <c:pt idx="266747">
                  <c:v>56.626051317462299</c:v>
                </c:pt>
                <c:pt idx="266748">
                  <c:v>56.626126384684703</c:v>
                </c:pt>
                <c:pt idx="266749">
                  <c:v>56.626201451666901</c:v>
                </c:pt>
                <c:pt idx="266750">
                  <c:v>56.626276518408702</c:v>
                </c:pt>
                <c:pt idx="266751">
                  <c:v>56.626351584910303</c:v>
                </c:pt>
                <c:pt idx="266752">
                  <c:v>56.626426651171599</c:v>
                </c:pt>
                <c:pt idx="266753">
                  <c:v>56.626501717192603</c:v>
                </c:pt>
                <c:pt idx="266754">
                  <c:v>56.626576782973402</c:v>
                </c:pt>
                <c:pt idx="266755">
                  <c:v>56.626651848513802</c:v>
                </c:pt>
                <c:pt idx="266756">
                  <c:v>56.626726913813997</c:v>
                </c:pt>
                <c:pt idx="266757">
                  <c:v>56.6268019788739</c:v>
                </c:pt>
                <c:pt idx="266758">
                  <c:v>56.626877043693497</c:v>
                </c:pt>
                <c:pt idx="266759">
                  <c:v>56.626952108272903</c:v>
                </c:pt>
                <c:pt idx="266760">
                  <c:v>56.627027172612003</c:v>
                </c:pt>
                <c:pt idx="266761">
                  <c:v>56.627102236710797</c:v>
                </c:pt>
                <c:pt idx="266762">
                  <c:v>56.627177300569301</c:v>
                </c:pt>
                <c:pt idx="266763">
                  <c:v>56.627252364187498</c:v>
                </c:pt>
                <c:pt idx="266764">
                  <c:v>56.627327427565497</c:v>
                </c:pt>
                <c:pt idx="266765">
                  <c:v>56.627402490703197</c:v>
                </c:pt>
                <c:pt idx="266766">
                  <c:v>56.627477553600698</c:v>
                </c:pt>
                <c:pt idx="266767">
                  <c:v>56.627552616257901</c:v>
                </c:pt>
                <c:pt idx="266768">
                  <c:v>56.627627678674799</c:v>
                </c:pt>
                <c:pt idx="266769">
                  <c:v>56.627702740851397</c:v>
                </c:pt>
                <c:pt idx="266770">
                  <c:v>56.627777802787797</c:v>
                </c:pt>
                <c:pt idx="266771">
                  <c:v>56.627852864483899</c:v>
                </c:pt>
                <c:pt idx="266772">
                  <c:v>56.627927925939701</c:v>
                </c:pt>
                <c:pt idx="266773">
                  <c:v>56.628002987155298</c:v>
                </c:pt>
                <c:pt idx="266774">
                  <c:v>56.628078048130597</c:v>
                </c:pt>
                <c:pt idx="266775">
                  <c:v>56.628153108865597</c:v>
                </c:pt>
                <c:pt idx="266776">
                  <c:v>56.628228169360398</c:v>
                </c:pt>
                <c:pt idx="266777">
                  <c:v>56.6283032296149</c:v>
                </c:pt>
                <c:pt idx="266778">
                  <c:v>56.628378289629197</c:v>
                </c:pt>
                <c:pt idx="266779">
                  <c:v>56.628453349403202</c:v>
                </c:pt>
                <c:pt idx="266780">
                  <c:v>56.628528408936901</c:v>
                </c:pt>
                <c:pt idx="266781">
                  <c:v>56.628603468230402</c:v>
                </c:pt>
                <c:pt idx="266782">
                  <c:v>56.628678527283597</c:v>
                </c:pt>
                <c:pt idx="266783">
                  <c:v>56.6287535860966</c:v>
                </c:pt>
                <c:pt idx="266784">
                  <c:v>56.628828644669298</c:v>
                </c:pt>
                <c:pt idx="266785">
                  <c:v>56.628903703001697</c:v>
                </c:pt>
                <c:pt idx="266786">
                  <c:v>56.628978761093897</c:v>
                </c:pt>
                <c:pt idx="266787">
                  <c:v>56.629053818945899</c:v>
                </c:pt>
                <c:pt idx="266788">
                  <c:v>56.629128876557502</c:v>
                </c:pt>
                <c:pt idx="266789">
                  <c:v>56.629203933928999</c:v>
                </c:pt>
                <c:pt idx="266790">
                  <c:v>56.629278991060197</c:v>
                </c:pt>
                <c:pt idx="266791">
                  <c:v>56.629354047951097</c:v>
                </c:pt>
                <c:pt idx="266792">
                  <c:v>56.629429104601797</c:v>
                </c:pt>
                <c:pt idx="266793">
                  <c:v>56.6295041610122</c:v>
                </c:pt>
                <c:pt idx="266794">
                  <c:v>56.629579217182403</c:v>
                </c:pt>
                <c:pt idx="266795">
                  <c:v>56.629654273112301</c:v>
                </c:pt>
                <c:pt idx="266796">
                  <c:v>56.629729328802</c:v>
                </c:pt>
                <c:pt idx="266797">
                  <c:v>56.629804384251401</c:v>
                </c:pt>
                <c:pt idx="266798">
                  <c:v>56.629879439460602</c:v>
                </c:pt>
                <c:pt idx="266799">
                  <c:v>56.629954494429597</c:v>
                </c:pt>
                <c:pt idx="266800">
                  <c:v>56.630029549158301</c:v>
                </c:pt>
                <c:pt idx="266801">
                  <c:v>56.630104603646799</c:v>
                </c:pt>
                <c:pt idx="266802">
                  <c:v>56.630179657894999</c:v>
                </c:pt>
                <c:pt idx="266803">
                  <c:v>56.630254711903</c:v>
                </c:pt>
                <c:pt idx="266804">
                  <c:v>56.630329765670702</c:v>
                </c:pt>
                <c:pt idx="266805">
                  <c:v>56.630404819198198</c:v>
                </c:pt>
                <c:pt idx="266806">
                  <c:v>56.630479872485402</c:v>
                </c:pt>
                <c:pt idx="266807">
                  <c:v>56.6305549255325</c:v>
                </c:pt>
                <c:pt idx="266808">
                  <c:v>56.630629978339201</c:v>
                </c:pt>
                <c:pt idx="266809">
                  <c:v>56.630705030905801</c:v>
                </c:pt>
                <c:pt idx="266810">
                  <c:v>56.630780083232104</c:v>
                </c:pt>
                <c:pt idx="266811">
                  <c:v>56.6308551353182</c:v>
                </c:pt>
                <c:pt idx="266812">
                  <c:v>56.630930187163997</c:v>
                </c:pt>
                <c:pt idx="266813">
                  <c:v>56.631005238769603</c:v>
                </c:pt>
                <c:pt idx="266814">
                  <c:v>56.631080290135003</c:v>
                </c:pt>
                <c:pt idx="266815">
                  <c:v>56.631155341260097</c:v>
                </c:pt>
                <c:pt idx="266816">
                  <c:v>56.631230392145</c:v>
                </c:pt>
                <c:pt idx="266817">
                  <c:v>56.631305442789703</c:v>
                </c:pt>
                <c:pt idx="266818">
                  <c:v>56.631380493194101</c:v>
                </c:pt>
                <c:pt idx="266819">
                  <c:v>56.6314555433583</c:v>
                </c:pt>
                <c:pt idx="266820">
                  <c:v>56.631530593282299</c:v>
                </c:pt>
                <c:pt idx="266821">
                  <c:v>56.631605642966001</c:v>
                </c:pt>
                <c:pt idx="266822">
                  <c:v>56.631680692409603</c:v>
                </c:pt>
                <c:pt idx="266823">
                  <c:v>56.631755741612899</c:v>
                </c:pt>
                <c:pt idx="266824">
                  <c:v>56.631830790575897</c:v>
                </c:pt>
                <c:pt idx="266825">
                  <c:v>56.631905839298803</c:v>
                </c:pt>
                <c:pt idx="266826">
                  <c:v>56.631980887781403</c:v>
                </c:pt>
                <c:pt idx="266827">
                  <c:v>56.632055936023797</c:v>
                </c:pt>
                <c:pt idx="266828">
                  <c:v>56.632130984025999</c:v>
                </c:pt>
                <c:pt idx="266829">
                  <c:v>56.632206031787902</c:v>
                </c:pt>
                <c:pt idx="266830">
                  <c:v>56.632281079309699</c:v>
                </c:pt>
                <c:pt idx="266831">
                  <c:v>56.632356126591198</c:v>
                </c:pt>
                <c:pt idx="266832">
                  <c:v>56.632431173632497</c:v>
                </c:pt>
                <c:pt idx="266833">
                  <c:v>56.632506220433598</c:v>
                </c:pt>
                <c:pt idx="266834">
                  <c:v>56.6325812669944</c:v>
                </c:pt>
                <c:pt idx="266835">
                  <c:v>56.632656313315103</c:v>
                </c:pt>
                <c:pt idx="266836">
                  <c:v>56.6327313593955</c:v>
                </c:pt>
                <c:pt idx="266837">
                  <c:v>56.632806405235698</c:v>
                </c:pt>
                <c:pt idx="266838">
                  <c:v>56.632881450835697</c:v>
                </c:pt>
                <c:pt idx="266839">
                  <c:v>56.632956496195497</c:v>
                </c:pt>
                <c:pt idx="266840">
                  <c:v>56.633031541314999</c:v>
                </c:pt>
                <c:pt idx="266841">
                  <c:v>56.633106586194401</c:v>
                </c:pt>
                <c:pt idx="266842">
                  <c:v>56.633181630833498</c:v>
                </c:pt>
                <c:pt idx="266843">
                  <c:v>56.633256675232403</c:v>
                </c:pt>
                <c:pt idx="266844">
                  <c:v>56.633331719391201</c:v>
                </c:pt>
                <c:pt idx="266845">
                  <c:v>56.633406763309701</c:v>
                </c:pt>
                <c:pt idx="266846">
                  <c:v>56.633481806988001</c:v>
                </c:pt>
                <c:pt idx="266847">
                  <c:v>56.633556850426103</c:v>
                </c:pt>
                <c:pt idx="266848">
                  <c:v>56.633631893623999</c:v>
                </c:pt>
                <c:pt idx="266849">
                  <c:v>56.633706936581603</c:v>
                </c:pt>
                <c:pt idx="266850">
                  <c:v>56.633781979299101</c:v>
                </c:pt>
                <c:pt idx="266851">
                  <c:v>56.6338570217764</c:v>
                </c:pt>
                <c:pt idx="266852">
                  <c:v>56.633932064013401</c:v>
                </c:pt>
                <c:pt idx="266853">
                  <c:v>56.634007106010301</c:v>
                </c:pt>
                <c:pt idx="266854">
                  <c:v>56.634082147767003</c:v>
                </c:pt>
                <c:pt idx="266855">
                  <c:v>56.6341571892834</c:v>
                </c:pt>
                <c:pt idx="266856">
                  <c:v>56.634232230559697</c:v>
                </c:pt>
                <c:pt idx="266857">
                  <c:v>56.634307271595702</c:v>
                </c:pt>
                <c:pt idx="266858">
                  <c:v>56.634382312391601</c:v>
                </c:pt>
                <c:pt idx="266859">
                  <c:v>56.634457352947202</c:v>
                </c:pt>
                <c:pt idx="266860">
                  <c:v>56.634532393262702</c:v>
                </c:pt>
                <c:pt idx="266861">
                  <c:v>56.634607433337898</c:v>
                </c:pt>
                <c:pt idx="266862">
                  <c:v>56.634682473173001</c:v>
                </c:pt>
                <c:pt idx="266863">
                  <c:v>56.634757512767898</c:v>
                </c:pt>
                <c:pt idx="266864">
                  <c:v>56.634832552122496</c:v>
                </c:pt>
                <c:pt idx="266865">
                  <c:v>56.634907591237003</c:v>
                </c:pt>
                <c:pt idx="266866">
                  <c:v>56.634982630111303</c:v>
                </c:pt>
                <c:pt idx="266867">
                  <c:v>56.635057668745397</c:v>
                </c:pt>
                <c:pt idx="266868">
                  <c:v>56.635132707139299</c:v>
                </c:pt>
                <c:pt idx="266869">
                  <c:v>56.635207745293002</c:v>
                </c:pt>
                <c:pt idx="266870">
                  <c:v>56.635282783206499</c:v>
                </c:pt>
                <c:pt idx="266871">
                  <c:v>56.635357820879797</c:v>
                </c:pt>
                <c:pt idx="266872">
                  <c:v>56.635432858313003</c:v>
                </c:pt>
                <c:pt idx="266873">
                  <c:v>56.635507895505903</c:v>
                </c:pt>
                <c:pt idx="266874">
                  <c:v>56.635582932458703</c:v>
                </c:pt>
                <c:pt idx="266875">
                  <c:v>56.635657969171298</c:v>
                </c:pt>
                <c:pt idx="266876">
                  <c:v>56.635733005643701</c:v>
                </c:pt>
                <c:pt idx="266877">
                  <c:v>56.635808041875897</c:v>
                </c:pt>
                <c:pt idx="266878">
                  <c:v>56.635883077867902</c:v>
                </c:pt>
                <c:pt idx="266879">
                  <c:v>56.635958113619701</c:v>
                </c:pt>
                <c:pt idx="266880">
                  <c:v>56.6360331491314</c:v>
                </c:pt>
                <c:pt idx="266881">
                  <c:v>56.6361081844029</c:v>
                </c:pt>
                <c:pt idx="266882">
                  <c:v>56.636183219434102</c:v>
                </c:pt>
                <c:pt idx="266883">
                  <c:v>56.636258254225297</c:v>
                </c:pt>
                <c:pt idx="266884">
                  <c:v>56.6363332887762</c:v>
                </c:pt>
                <c:pt idx="266885">
                  <c:v>56.636408323086897</c:v>
                </c:pt>
                <c:pt idx="266886">
                  <c:v>56.636483357157502</c:v>
                </c:pt>
                <c:pt idx="266887">
                  <c:v>56.636558390987901</c:v>
                </c:pt>
                <c:pt idx="266888">
                  <c:v>56.6366334245781</c:v>
                </c:pt>
                <c:pt idx="266889">
                  <c:v>56.636708457928201</c:v>
                </c:pt>
                <c:pt idx="266890">
                  <c:v>56.636783491038003</c:v>
                </c:pt>
                <c:pt idx="266891">
                  <c:v>56.636858523907698</c:v>
                </c:pt>
                <c:pt idx="266892">
                  <c:v>56.636933556537301</c:v>
                </c:pt>
                <c:pt idx="266893">
                  <c:v>56.637008588926598</c:v>
                </c:pt>
                <c:pt idx="266894">
                  <c:v>56.637083621075803</c:v>
                </c:pt>
                <c:pt idx="266895">
                  <c:v>56.637158652984802</c:v>
                </c:pt>
                <c:pt idx="266896">
                  <c:v>56.637233684653602</c:v>
                </c:pt>
                <c:pt idx="266897">
                  <c:v>56.637308716082302</c:v>
                </c:pt>
                <c:pt idx="266898">
                  <c:v>56.637383747270803</c:v>
                </c:pt>
                <c:pt idx="266899">
                  <c:v>56.637458778219099</c:v>
                </c:pt>
                <c:pt idx="266900">
                  <c:v>56.637533808927301</c:v>
                </c:pt>
                <c:pt idx="266901">
                  <c:v>56.637608839395298</c:v>
                </c:pt>
                <c:pt idx="266902">
                  <c:v>56.637683869623103</c:v>
                </c:pt>
                <c:pt idx="266903">
                  <c:v>56.637758899610802</c:v>
                </c:pt>
                <c:pt idx="266904">
                  <c:v>56.637833929358301</c:v>
                </c:pt>
                <c:pt idx="266905">
                  <c:v>56.637908958865602</c:v>
                </c:pt>
                <c:pt idx="266906">
                  <c:v>56.637983988132802</c:v>
                </c:pt>
                <c:pt idx="266907">
                  <c:v>56.638059017159797</c:v>
                </c:pt>
                <c:pt idx="266908">
                  <c:v>56.6381340459466</c:v>
                </c:pt>
                <c:pt idx="266909">
                  <c:v>56.638209074493297</c:v>
                </c:pt>
                <c:pt idx="266910">
                  <c:v>56.638284102799901</c:v>
                </c:pt>
                <c:pt idx="266911">
                  <c:v>56.638359130866199</c:v>
                </c:pt>
                <c:pt idx="266912">
                  <c:v>56.638434158692398</c:v>
                </c:pt>
                <c:pt idx="266913">
                  <c:v>56.638509186278498</c:v>
                </c:pt>
                <c:pt idx="266914">
                  <c:v>56.638584213624398</c:v>
                </c:pt>
                <c:pt idx="266915">
                  <c:v>56.638659240730099</c:v>
                </c:pt>
                <c:pt idx="266916">
                  <c:v>56.638734267595702</c:v>
                </c:pt>
                <c:pt idx="266917">
                  <c:v>56.638809294221197</c:v>
                </c:pt>
                <c:pt idx="266918">
                  <c:v>56.638884320606401</c:v>
                </c:pt>
                <c:pt idx="266919">
                  <c:v>56.638959346751598</c:v>
                </c:pt>
                <c:pt idx="266920">
                  <c:v>56.639034372656504</c:v>
                </c:pt>
                <c:pt idx="266921">
                  <c:v>56.639109398321402</c:v>
                </c:pt>
                <c:pt idx="266922">
                  <c:v>56.639184423746002</c:v>
                </c:pt>
                <c:pt idx="266923">
                  <c:v>56.639259448930602</c:v>
                </c:pt>
                <c:pt idx="266924">
                  <c:v>56.639334473874897</c:v>
                </c:pt>
                <c:pt idx="266925">
                  <c:v>56.639409498579198</c:v>
                </c:pt>
                <c:pt idx="266926">
                  <c:v>56.639484523043201</c:v>
                </c:pt>
                <c:pt idx="266927">
                  <c:v>56.639559547267197</c:v>
                </c:pt>
                <c:pt idx="266928">
                  <c:v>56.639634571251001</c:v>
                </c:pt>
                <c:pt idx="266929">
                  <c:v>56.639709594994599</c:v>
                </c:pt>
                <c:pt idx="266930">
                  <c:v>56.639784618498098</c:v>
                </c:pt>
                <c:pt idx="266931">
                  <c:v>56.639859641761497</c:v>
                </c:pt>
                <c:pt idx="266932">
                  <c:v>56.639934664784697</c:v>
                </c:pt>
                <c:pt idx="266933">
                  <c:v>56.640009687567698</c:v>
                </c:pt>
                <c:pt idx="266934">
                  <c:v>56.640084710110699</c:v>
                </c:pt>
                <c:pt idx="266935">
                  <c:v>56.640159732413402</c:v>
                </c:pt>
                <c:pt idx="266936">
                  <c:v>56.640234754476097</c:v>
                </c:pt>
                <c:pt idx="266937">
                  <c:v>56.640309776298601</c:v>
                </c:pt>
                <c:pt idx="266938">
                  <c:v>56.640384797880998</c:v>
                </c:pt>
                <c:pt idx="266939">
                  <c:v>56.640459819223203</c:v>
                </c:pt>
                <c:pt idx="266940">
                  <c:v>56.640534840325302</c:v>
                </c:pt>
                <c:pt idx="266941">
                  <c:v>56.640609861187301</c:v>
                </c:pt>
                <c:pt idx="266942">
                  <c:v>56.640684881809101</c:v>
                </c:pt>
                <c:pt idx="266943">
                  <c:v>56.640759902190801</c:v>
                </c:pt>
                <c:pt idx="266944">
                  <c:v>56.640834922332303</c:v>
                </c:pt>
                <c:pt idx="266945">
                  <c:v>56.640909942233797</c:v>
                </c:pt>
                <c:pt idx="266946">
                  <c:v>56.6409849618951</c:v>
                </c:pt>
                <c:pt idx="266947">
                  <c:v>56.641059981316197</c:v>
                </c:pt>
                <c:pt idx="266948">
                  <c:v>56.641135000497201</c:v>
                </c:pt>
                <c:pt idx="266949">
                  <c:v>56.641210019438198</c:v>
                </c:pt>
                <c:pt idx="266950">
                  <c:v>56.641285038138903</c:v>
                </c:pt>
                <c:pt idx="266951">
                  <c:v>56.641360056599602</c:v>
                </c:pt>
                <c:pt idx="266952">
                  <c:v>56.641435074820102</c:v>
                </c:pt>
                <c:pt idx="266953">
                  <c:v>56.641510092800502</c:v>
                </c:pt>
                <c:pt idx="266954">
                  <c:v>56.641585110540703</c:v>
                </c:pt>
                <c:pt idx="266955">
                  <c:v>56.641660128040897</c:v>
                </c:pt>
                <c:pt idx="266956">
                  <c:v>56.641735145300899</c:v>
                </c:pt>
                <c:pt idx="266957">
                  <c:v>56.641810162320802</c:v>
                </c:pt>
                <c:pt idx="266958">
                  <c:v>56.641885179100598</c:v>
                </c:pt>
                <c:pt idx="266959">
                  <c:v>56.641960195640202</c:v>
                </c:pt>
                <c:pt idx="266960">
                  <c:v>56.642035211939699</c:v>
                </c:pt>
                <c:pt idx="266961">
                  <c:v>56.642110227999098</c:v>
                </c:pt>
                <c:pt idx="266962">
                  <c:v>56.642185243818403</c:v>
                </c:pt>
                <c:pt idx="266963">
                  <c:v>56.642260259397602</c:v>
                </c:pt>
                <c:pt idx="266964">
                  <c:v>56.642335274736602</c:v>
                </c:pt>
                <c:pt idx="266965">
                  <c:v>56.642410289835603</c:v>
                </c:pt>
                <c:pt idx="266966">
                  <c:v>56.642485304694397</c:v>
                </c:pt>
                <c:pt idx="266967">
                  <c:v>56.642560319313098</c:v>
                </c:pt>
                <c:pt idx="266968">
                  <c:v>56.642635333691601</c:v>
                </c:pt>
                <c:pt idx="266969">
                  <c:v>56.642710347830104</c:v>
                </c:pt>
                <c:pt idx="266970">
                  <c:v>56.6427853617285</c:v>
                </c:pt>
                <c:pt idx="266971">
                  <c:v>56.642860375386697</c:v>
                </c:pt>
                <c:pt idx="266972">
                  <c:v>56.642935388804801</c:v>
                </c:pt>
                <c:pt idx="266973">
                  <c:v>56.643010401982899</c:v>
                </c:pt>
                <c:pt idx="266974">
                  <c:v>56.643085414920797</c:v>
                </c:pt>
                <c:pt idx="266975">
                  <c:v>56.643160427618596</c:v>
                </c:pt>
                <c:pt idx="266976">
                  <c:v>56.643235440076303</c:v>
                </c:pt>
                <c:pt idx="266977">
                  <c:v>56.643310452293797</c:v>
                </c:pt>
                <c:pt idx="266978">
                  <c:v>56.643385464271297</c:v>
                </c:pt>
                <c:pt idx="266979">
                  <c:v>56.643460476008698</c:v>
                </c:pt>
                <c:pt idx="266980">
                  <c:v>56.643535487505901</c:v>
                </c:pt>
                <c:pt idx="266981">
                  <c:v>56.643610498763103</c:v>
                </c:pt>
                <c:pt idx="266982">
                  <c:v>56.643685509780198</c:v>
                </c:pt>
                <c:pt idx="266983">
                  <c:v>56.643760520557102</c:v>
                </c:pt>
                <c:pt idx="266984">
                  <c:v>56.643835531093899</c:v>
                </c:pt>
                <c:pt idx="266985">
                  <c:v>56.643910541390703</c:v>
                </c:pt>
                <c:pt idx="266986">
                  <c:v>56.643985551447301</c:v>
                </c:pt>
                <c:pt idx="266987">
                  <c:v>56.644060561263899</c:v>
                </c:pt>
                <c:pt idx="266988">
                  <c:v>56.644135570840298</c:v>
                </c:pt>
                <c:pt idx="266989">
                  <c:v>56.644210580176697</c:v>
                </c:pt>
                <c:pt idx="266990">
                  <c:v>56.644285589272897</c:v>
                </c:pt>
                <c:pt idx="266991">
                  <c:v>56.644360598128998</c:v>
                </c:pt>
                <c:pt idx="266992">
                  <c:v>56.644435606745098</c:v>
                </c:pt>
                <c:pt idx="266993">
                  <c:v>56.644510615121</c:v>
                </c:pt>
                <c:pt idx="266994">
                  <c:v>56.644585623256901</c:v>
                </c:pt>
                <c:pt idx="266995">
                  <c:v>56.644660631152703</c:v>
                </c:pt>
                <c:pt idx="266996">
                  <c:v>56.644735638808299</c:v>
                </c:pt>
                <c:pt idx="266997">
                  <c:v>56.644810646223902</c:v>
                </c:pt>
                <c:pt idx="266998">
                  <c:v>56.644885653399399</c:v>
                </c:pt>
                <c:pt idx="266999">
                  <c:v>56.644960660334803</c:v>
                </c:pt>
                <c:pt idx="267000">
                  <c:v>56.645035667030101</c:v>
                </c:pt>
                <c:pt idx="267001">
                  <c:v>56.645110673485298</c:v>
                </c:pt>
                <c:pt idx="267002">
                  <c:v>56.645185679700496</c:v>
                </c:pt>
                <c:pt idx="267003">
                  <c:v>56.645260685675503</c:v>
                </c:pt>
                <c:pt idx="267004">
                  <c:v>56.645335691410402</c:v>
                </c:pt>
                <c:pt idx="267005">
                  <c:v>56.645410696905302</c:v>
                </c:pt>
                <c:pt idx="267006">
                  <c:v>56.645485702160101</c:v>
                </c:pt>
                <c:pt idx="267007">
                  <c:v>56.645560707174802</c:v>
                </c:pt>
                <c:pt idx="267008">
                  <c:v>56.645635711949403</c:v>
                </c:pt>
                <c:pt idx="267009">
                  <c:v>56.645710716483897</c:v>
                </c:pt>
                <c:pt idx="267010">
                  <c:v>56.645785720778399</c:v>
                </c:pt>
                <c:pt idx="267011">
                  <c:v>56.645860724832701</c:v>
                </c:pt>
                <c:pt idx="267012">
                  <c:v>56.645935728646997</c:v>
                </c:pt>
                <c:pt idx="267013">
                  <c:v>56.6460107322212</c:v>
                </c:pt>
                <c:pt idx="267014">
                  <c:v>56.646085735555303</c:v>
                </c:pt>
                <c:pt idx="267015">
                  <c:v>56.6461607386493</c:v>
                </c:pt>
                <c:pt idx="267016">
                  <c:v>56.646235741503297</c:v>
                </c:pt>
                <c:pt idx="267017">
                  <c:v>56.646310744117201</c:v>
                </c:pt>
                <c:pt idx="267018">
                  <c:v>56.646385746490999</c:v>
                </c:pt>
                <c:pt idx="267019">
                  <c:v>56.646460748624698</c:v>
                </c:pt>
                <c:pt idx="267020">
                  <c:v>56.646535750518403</c:v>
                </c:pt>
                <c:pt idx="267021">
                  <c:v>56.646610752172002</c:v>
                </c:pt>
                <c:pt idx="267022">
                  <c:v>56.646685753585501</c:v>
                </c:pt>
                <c:pt idx="267023">
                  <c:v>56.646760754758901</c:v>
                </c:pt>
                <c:pt idx="267024">
                  <c:v>56.646835755692301</c:v>
                </c:pt>
                <c:pt idx="267025">
                  <c:v>56.646910756385601</c:v>
                </c:pt>
                <c:pt idx="267026">
                  <c:v>56.646985756838802</c:v>
                </c:pt>
                <c:pt idx="267027">
                  <c:v>56.647060757051896</c:v>
                </c:pt>
                <c:pt idx="267028">
                  <c:v>56.647135757024998</c:v>
                </c:pt>
                <c:pt idx="267029">
                  <c:v>56.647210756758</c:v>
                </c:pt>
                <c:pt idx="267030">
                  <c:v>56.647285756251001</c:v>
                </c:pt>
                <c:pt idx="267031">
                  <c:v>56.647360755503897</c:v>
                </c:pt>
                <c:pt idx="267032">
                  <c:v>56.6474357545167</c:v>
                </c:pt>
                <c:pt idx="267033">
                  <c:v>56.647510753289403</c:v>
                </c:pt>
                <c:pt idx="267034">
                  <c:v>56.647585751822099</c:v>
                </c:pt>
                <c:pt idx="267035">
                  <c:v>56.647660750114703</c:v>
                </c:pt>
                <c:pt idx="267036">
                  <c:v>56.6477357481673</c:v>
                </c:pt>
                <c:pt idx="267037">
                  <c:v>56.647810745979797</c:v>
                </c:pt>
                <c:pt idx="267038">
                  <c:v>56.647885743552202</c:v>
                </c:pt>
                <c:pt idx="267039">
                  <c:v>56.647960740884599</c:v>
                </c:pt>
                <c:pt idx="267040">
                  <c:v>56.648035737976898</c:v>
                </c:pt>
                <c:pt idx="267041">
                  <c:v>56.648110734829203</c:v>
                </c:pt>
                <c:pt idx="267042">
                  <c:v>56.648185731441401</c:v>
                </c:pt>
                <c:pt idx="267043">
                  <c:v>56.648260727813501</c:v>
                </c:pt>
                <c:pt idx="267044">
                  <c:v>56.6483357239456</c:v>
                </c:pt>
                <c:pt idx="267045">
                  <c:v>56.648410719837599</c:v>
                </c:pt>
                <c:pt idx="267046">
                  <c:v>56.648485715489599</c:v>
                </c:pt>
                <c:pt idx="267047">
                  <c:v>56.648560710901499</c:v>
                </c:pt>
                <c:pt idx="267048">
                  <c:v>56.648635706073399</c:v>
                </c:pt>
                <c:pt idx="267049">
                  <c:v>56.6487107010052</c:v>
                </c:pt>
                <c:pt idx="267050">
                  <c:v>56.648785695696901</c:v>
                </c:pt>
                <c:pt idx="267051">
                  <c:v>56.648860690148602</c:v>
                </c:pt>
                <c:pt idx="267052">
                  <c:v>56.648935684360303</c:v>
                </c:pt>
                <c:pt idx="267053">
                  <c:v>56.649010678331898</c:v>
                </c:pt>
                <c:pt idx="267054">
                  <c:v>56.649085672063499</c:v>
                </c:pt>
                <c:pt idx="267055">
                  <c:v>56.649160665555002</c:v>
                </c:pt>
                <c:pt idx="267056">
                  <c:v>56.649235658806397</c:v>
                </c:pt>
                <c:pt idx="267057">
                  <c:v>56.6493106518178</c:v>
                </c:pt>
                <c:pt idx="267058">
                  <c:v>56.649385644589202</c:v>
                </c:pt>
                <c:pt idx="267059">
                  <c:v>56.649460637120498</c:v>
                </c:pt>
                <c:pt idx="267060">
                  <c:v>56.649535629411801</c:v>
                </c:pt>
                <c:pt idx="267061">
                  <c:v>56.649610621463097</c:v>
                </c:pt>
                <c:pt idx="267062">
                  <c:v>56.649685613274201</c:v>
                </c:pt>
                <c:pt idx="267063">
                  <c:v>56.649760604845397</c:v>
                </c:pt>
                <c:pt idx="267064">
                  <c:v>56.649835596176501</c:v>
                </c:pt>
                <c:pt idx="267065">
                  <c:v>56.649910587267598</c:v>
                </c:pt>
                <c:pt idx="267066">
                  <c:v>56.649985578118603</c:v>
                </c:pt>
                <c:pt idx="267067">
                  <c:v>56.6500605687296</c:v>
                </c:pt>
                <c:pt idx="267068">
                  <c:v>56.650135559100598</c:v>
                </c:pt>
                <c:pt idx="267069">
                  <c:v>56.650210549231502</c:v>
                </c:pt>
                <c:pt idx="267070">
                  <c:v>56.650285539122301</c:v>
                </c:pt>
                <c:pt idx="267071">
                  <c:v>56.650360528773199</c:v>
                </c:pt>
                <c:pt idx="267072">
                  <c:v>56.650435518183997</c:v>
                </c:pt>
                <c:pt idx="267073">
                  <c:v>56.650510507354802</c:v>
                </c:pt>
                <c:pt idx="267074">
                  <c:v>56.650585496285501</c:v>
                </c:pt>
                <c:pt idx="267075">
                  <c:v>56.6506604849762</c:v>
                </c:pt>
                <c:pt idx="267076">
                  <c:v>56.650735473426899</c:v>
                </c:pt>
                <c:pt idx="267077">
                  <c:v>56.650810461637498</c:v>
                </c:pt>
                <c:pt idx="267078">
                  <c:v>56.650885449608097</c:v>
                </c:pt>
                <c:pt idx="267079">
                  <c:v>56.650960437338703</c:v>
                </c:pt>
                <c:pt idx="267080">
                  <c:v>56.651035424829303</c:v>
                </c:pt>
                <c:pt idx="267081">
                  <c:v>56.651110412079802</c:v>
                </c:pt>
                <c:pt idx="267082">
                  <c:v>56.651185399090302</c:v>
                </c:pt>
                <c:pt idx="267083">
                  <c:v>56.651260385860802</c:v>
                </c:pt>
                <c:pt idx="267084">
                  <c:v>56.651335372391202</c:v>
                </c:pt>
                <c:pt idx="267085">
                  <c:v>56.651410358681602</c:v>
                </c:pt>
                <c:pt idx="267086">
                  <c:v>56.651485344732002</c:v>
                </c:pt>
                <c:pt idx="267087">
                  <c:v>56.651560330542402</c:v>
                </c:pt>
                <c:pt idx="267088">
                  <c:v>56.651635316112703</c:v>
                </c:pt>
                <c:pt idx="267089">
                  <c:v>56.651710301443103</c:v>
                </c:pt>
                <c:pt idx="267090">
                  <c:v>56.651785286533404</c:v>
                </c:pt>
                <c:pt idx="267091">
                  <c:v>56.651860271383697</c:v>
                </c:pt>
                <c:pt idx="267092">
                  <c:v>56.651935255993898</c:v>
                </c:pt>
                <c:pt idx="267093">
                  <c:v>56.652010240364199</c:v>
                </c:pt>
                <c:pt idx="267094">
                  <c:v>56.6520852244944</c:v>
                </c:pt>
                <c:pt idx="267095">
                  <c:v>56.652160208384601</c:v>
                </c:pt>
                <c:pt idx="267096">
                  <c:v>56.652235192034802</c:v>
                </c:pt>
                <c:pt idx="267097">
                  <c:v>56.652310175445002</c:v>
                </c:pt>
                <c:pt idx="267098">
                  <c:v>56.652385158615097</c:v>
                </c:pt>
                <c:pt idx="267099">
                  <c:v>56.652460141545298</c:v>
                </c:pt>
                <c:pt idx="267100">
                  <c:v>56.652535124235399</c:v>
                </c:pt>
                <c:pt idx="267101">
                  <c:v>56.652610106685501</c:v>
                </c:pt>
                <c:pt idx="267102">
                  <c:v>56.652685088895602</c:v>
                </c:pt>
                <c:pt idx="267103">
                  <c:v>56.652760070865703</c:v>
                </c:pt>
                <c:pt idx="267104">
                  <c:v>56.652835052595798</c:v>
                </c:pt>
                <c:pt idx="267105">
                  <c:v>56.652910034085899</c:v>
                </c:pt>
                <c:pt idx="267106">
                  <c:v>56.652985015336</c:v>
                </c:pt>
                <c:pt idx="267107">
                  <c:v>56.653059996346002</c:v>
                </c:pt>
                <c:pt idx="267108">
                  <c:v>56.653134977116103</c:v>
                </c:pt>
                <c:pt idx="267109">
                  <c:v>56.653209957646098</c:v>
                </c:pt>
                <c:pt idx="267110">
                  <c:v>56.653284937936199</c:v>
                </c:pt>
                <c:pt idx="267111">
                  <c:v>56.653359917986201</c:v>
                </c:pt>
                <c:pt idx="267112">
                  <c:v>56.653434897796203</c:v>
                </c:pt>
                <c:pt idx="267113">
                  <c:v>56.653509877366297</c:v>
                </c:pt>
                <c:pt idx="267114">
                  <c:v>56.653584856696298</c:v>
                </c:pt>
                <c:pt idx="267115">
                  <c:v>56.6536598357863</c:v>
                </c:pt>
                <c:pt idx="267116">
                  <c:v>56.653734814636302</c:v>
                </c:pt>
                <c:pt idx="267117">
                  <c:v>56.653809793246303</c:v>
                </c:pt>
                <c:pt idx="267118">
                  <c:v>56.653884771616397</c:v>
                </c:pt>
                <c:pt idx="267119">
                  <c:v>56.653959749746399</c:v>
                </c:pt>
                <c:pt idx="267120">
                  <c:v>56.6540347276364</c:v>
                </c:pt>
                <c:pt idx="267121">
                  <c:v>56.654109705286402</c:v>
                </c:pt>
                <c:pt idx="267122">
                  <c:v>56.654184682696503</c:v>
                </c:pt>
                <c:pt idx="267123">
                  <c:v>56.654259659866497</c:v>
                </c:pt>
                <c:pt idx="267124">
                  <c:v>56.654334636796499</c:v>
                </c:pt>
                <c:pt idx="267125">
                  <c:v>56.6544096134866</c:v>
                </c:pt>
                <c:pt idx="267126">
                  <c:v>56.654484589936601</c:v>
                </c:pt>
                <c:pt idx="267127">
                  <c:v>56.654559566146702</c:v>
                </c:pt>
                <c:pt idx="267128">
                  <c:v>56.654634542116703</c:v>
                </c:pt>
                <c:pt idx="267129">
                  <c:v>56.654709517846797</c:v>
                </c:pt>
                <c:pt idx="267130">
                  <c:v>56.654784493336898</c:v>
                </c:pt>
                <c:pt idx="267131">
                  <c:v>56.654859468586999</c:v>
                </c:pt>
                <c:pt idx="267132">
                  <c:v>56.654934443597099</c:v>
                </c:pt>
                <c:pt idx="267133">
                  <c:v>56.6550094183672</c:v>
                </c:pt>
                <c:pt idx="267134">
                  <c:v>56.655084392897301</c:v>
                </c:pt>
                <c:pt idx="267135">
                  <c:v>56.655159367187402</c:v>
                </c:pt>
                <c:pt idx="267136">
                  <c:v>56.655234341237602</c:v>
                </c:pt>
                <c:pt idx="267137">
                  <c:v>56.655309315047802</c:v>
                </c:pt>
                <c:pt idx="267138">
                  <c:v>56.655384288617903</c:v>
                </c:pt>
                <c:pt idx="267139">
                  <c:v>56.655459261948103</c:v>
                </c:pt>
                <c:pt idx="267140">
                  <c:v>56.655534235038402</c:v>
                </c:pt>
                <c:pt idx="267141">
                  <c:v>56.655609207888602</c:v>
                </c:pt>
                <c:pt idx="267142">
                  <c:v>56.655684180498902</c:v>
                </c:pt>
                <c:pt idx="267143">
                  <c:v>56.655759152869102</c:v>
                </c:pt>
                <c:pt idx="267144">
                  <c:v>56.655834124999402</c:v>
                </c:pt>
                <c:pt idx="267145">
                  <c:v>56.655909096889701</c:v>
                </c:pt>
                <c:pt idx="267146">
                  <c:v>56.6559840685401</c:v>
                </c:pt>
                <c:pt idx="267147">
                  <c:v>56.656059039950399</c:v>
                </c:pt>
                <c:pt idx="267148">
                  <c:v>56.656134011120798</c:v>
                </c:pt>
                <c:pt idx="267149">
                  <c:v>56.656208982051197</c:v>
                </c:pt>
                <c:pt idx="267150">
                  <c:v>56.656283952741603</c:v>
                </c:pt>
                <c:pt idx="267151">
                  <c:v>56.656358923192101</c:v>
                </c:pt>
                <c:pt idx="267152">
                  <c:v>56.6564338934026</c:v>
                </c:pt>
                <c:pt idx="267153">
                  <c:v>56.656508863373098</c:v>
                </c:pt>
                <c:pt idx="267154">
                  <c:v>56.656583833103603</c:v>
                </c:pt>
                <c:pt idx="267155">
                  <c:v>56.656658802594201</c:v>
                </c:pt>
                <c:pt idx="267156">
                  <c:v>56.656733771844799</c:v>
                </c:pt>
                <c:pt idx="267157">
                  <c:v>56.656808740855404</c:v>
                </c:pt>
                <c:pt idx="267158">
                  <c:v>56.656883709626001</c:v>
                </c:pt>
                <c:pt idx="267159">
                  <c:v>56.656958678156698</c:v>
                </c:pt>
                <c:pt idx="267160">
                  <c:v>56.657033646447502</c:v>
                </c:pt>
                <c:pt idx="267161">
                  <c:v>56.657108614498199</c:v>
                </c:pt>
                <c:pt idx="267162">
                  <c:v>56.657183582309003</c:v>
                </c:pt>
                <c:pt idx="267163">
                  <c:v>56.657258549879799</c:v>
                </c:pt>
                <c:pt idx="267164">
                  <c:v>56.657333517210702</c:v>
                </c:pt>
                <c:pt idx="267165">
                  <c:v>56.657408484301598</c:v>
                </c:pt>
                <c:pt idx="267166">
                  <c:v>56.657483451152501</c:v>
                </c:pt>
                <c:pt idx="267167">
                  <c:v>56.657558417763497</c:v>
                </c:pt>
                <c:pt idx="267168">
                  <c:v>56.657633384134499</c:v>
                </c:pt>
                <c:pt idx="267169">
                  <c:v>56.657708350265501</c:v>
                </c:pt>
                <c:pt idx="267170">
                  <c:v>56.657783316156603</c:v>
                </c:pt>
                <c:pt idx="267171">
                  <c:v>56.657858281807698</c:v>
                </c:pt>
                <c:pt idx="267172">
                  <c:v>56.657933247218899</c:v>
                </c:pt>
                <c:pt idx="267173">
                  <c:v>56.658008212390101</c:v>
                </c:pt>
                <c:pt idx="267174">
                  <c:v>56.658083177321302</c:v>
                </c:pt>
                <c:pt idx="267175">
                  <c:v>56.658158142012603</c:v>
                </c:pt>
                <c:pt idx="267176">
                  <c:v>56.658233106464003</c:v>
                </c:pt>
                <c:pt idx="267177">
                  <c:v>56.658308070675403</c:v>
                </c:pt>
                <c:pt idx="267178">
                  <c:v>56.658383034646803</c:v>
                </c:pt>
                <c:pt idx="267179">
                  <c:v>56.658457998378303</c:v>
                </c:pt>
                <c:pt idx="267180">
                  <c:v>56.658532961869803</c:v>
                </c:pt>
                <c:pt idx="267181">
                  <c:v>56.658607925121402</c:v>
                </c:pt>
                <c:pt idx="267182">
                  <c:v>56.658682888133001</c:v>
                </c:pt>
                <c:pt idx="267183">
                  <c:v>56.658757850904699</c:v>
                </c:pt>
                <c:pt idx="267184">
                  <c:v>56.658832813436398</c:v>
                </c:pt>
                <c:pt idx="267185">
                  <c:v>56.658907775728203</c:v>
                </c:pt>
                <c:pt idx="267186">
                  <c:v>56.658982737780001</c:v>
                </c:pt>
                <c:pt idx="267187">
                  <c:v>56.659057699591898</c:v>
                </c:pt>
                <c:pt idx="267188">
                  <c:v>56.659132661163902</c:v>
                </c:pt>
                <c:pt idx="267189">
                  <c:v>56.659207622495799</c:v>
                </c:pt>
                <c:pt idx="267190">
                  <c:v>56.659282583587903</c:v>
                </c:pt>
                <c:pt idx="267191">
                  <c:v>56.659357544439999</c:v>
                </c:pt>
                <c:pt idx="267192">
                  <c:v>56.659432505052202</c:v>
                </c:pt>
                <c:pt idx="267193">
                  <c:v>56.659507465424397</c:v>
                </c:pt>
                <c:pt idx="267194">
                  <c:v>56.6595824255567</c:v>
                </c:pt>
                <c:pt idx="267195">
                  <c:v>56.659657385449002</c:v>
                </c:pt>
                <c:pt idx="267196">
                  <c:v>56.659732345101403</c:v>
                </c:pt>
                <c:pt idx="267197">
                  <c:v>56.659807304513897</c:v>
                </c:pt>
                <c:pt idx="267198">
                  <c:v>56.659882263686399</c:v>
                </c:pt>
                <c:pt idx="267199">
                  <c:v>56.659957222618999</c:v>
                </c:pt>
                <c:pt idx="267200">
                  <c:v>56.6600321813116</c:v>
                </c:pt>
                <c:pt idx="267201">
                  <c:v>56.6601071397643</c:v>
                </c:pt>
                <c:pt idx="267202">
                  <c:v>56.660182097977099</c:v>
                </c:pt>
                <c:pt idx="267203">
                  <c:v>56.660257055949899</c:v>
                </c:pt>
                <c:pt idx="267204">
                  <c:v>56.660332013682797</c:v>
                </c:pt>
                <c:pt idx="267205">
                  <c:v>56.660406971175803</c:v>
                </c:pt>
                <c:pt idx="267206">
                  <c:v>56.660481928428801</c:v>
                </c:pt>
                <c:pt idx="267207">
                  <c:v>56.660556885441899</c:v>
                </c:pt>
                <c:pt idx="267208">
                  <c:v>56.660631842215103</c:v>
                </c:pt>
                <c:pt idx="267209">
                  <c:v>56.6607067987484</c:v>
                </c:pt>
                <c:pt idx="267210">
                  <c:v>56.660781755041697</c:v>
                </c:pt>
                <c:pt idx="267211">
                  <c:v>56.6608567110951</c:v>
                </c:pt>
                <c:pt idx="267212">
                  <c:v>56.660931666908503</c:v>
                </c:pt>
                <c:pt idx="267213">
                  <c:v>56.661006622482098</c:v>
                </c:pt>
                <c:pt idx="267214">
                  <c:v>56.6610815778157</c:v>
                </c:pt>
                <c:pt idx="267215">
                  <c:v>56.661156532909402</c:v>
                </c:pt>
                <c:pt idx="267216">
                  <c:v>56.661231487763096</c:v>
                </c:pt>
                <c:pt idx="267217">
                  <c:v>56.661306442376997</c:v>
                </c:pt>
                <c:pt idx="267218">
                  <c:v>56.661381396750897</c:v>
                </c:pt>
                <c:pt idx="267219">
                  <c:v>56.661456350884897</c:v>
                </c:pt>
                <c:pt idx="267220">
                  <c:v>56.661531304778897</c:v>
                </c:pt>
                <c:pt idx="267221">
                  <c:v>56.661606258433103</c:v>
                </c:pt>
                <c:pt idx="267222">
                  <c:v>56.661681211847302</c:v>
                </c:pt>
                <c:pt idx="267223">
                  <c:v>56.6617561650216</c:v>
                </c:pt>
                <c:pt idx="267224">
                  <c:v>56.661831117955998</c:v>
                </c:pt>
                <c:pt idx="267225">
                  <c:v>56.661906070650502</c:v>
                </c:pt>
                <c:pt idx="267226">
                  <c:v>56.661981023105</c:v>
                </c:pt>
                <c:pt idx="267227">
                  <c:v>56.662055975319703</c:v>
                </c:pt>
                <c:pt idx="267228">
                  <c:v>56.662130927294399</c:v>
                </c:pt>
                <c:pt idx="267229">
                  <c:v>56.662205879029202</c:v>
                </c:pt>
                <c:pt idx="267230">
                  <c:v>56.662280830524097</c:v>
                </c:pt>
                <c:pt idx="267231">
                  <c:v>56.662355781779098</c:v>
                </c:pt>
                <c:pt idx="267232">
                  <c:v>56.662430732794199</c:v>
                </c:pt>
                <c:pt idx="267233">
                  <c:v>56.6625056835693</c:v>
                </c:pt>
                <c:pt idx="267234">
                  <c:v>56.6625806341046</c:v>
                </c:pt>
                <c:pt idx="267235">
                  <c:v>56.6626555843999</c:v>
                </c:pt>
                <c:pt idx="267236">
                  <c:v>56.662730534455299</c:v>
                </c:pt>
                <c:pt idx="267237">
                  <c:v>56.662805484270898</c:v>
                </c:pt>
                <c:pt idx="267238">
                  <c:v>56.662880433846503</c:v>
                </c:pt>
                <c:pt idx="267239">
                  <c:v>56.662955383182201</c:v>
                </c:pt>
                <c:pt idx="267240">
                  <c:v>56.663030332277998</c:v>
                </c:pt>
                <c:pt idx="267241">
                  <c:v>56.663105281133902</c:v>
                </c:pt>
                <c:pt idx="267242">
                  <c:v>56.663180229749898</c:v>
                </c:pt>
                <c:pt idx="267243">
                  <c:v>56.663255178125901</c:v>
                </c:pt>
                <c:pt idx="267244">
                  <c:v>56.663330126262103</c:v>
                </c:pt>
                <c:pt idx="267245">
                  <c:v>56.663405074158398</c:v>
                </c:pt>
                <c:pt idx="267246">
                  <c:v>56.663480021814799</c:v>
                </c:pt>
                <c:pt idx="267247">
                  <c:v>56.663554969231299</c:v>
                </c:pt>
                <c:pt idx="267248">
                  <c:v>56.6636299164078</c:v>
                </c:pt>
                <c:pt idx="267249">
                  <c:v>56.663704863344499</c:v>
                </c:pt>
                <c:pt idx="267250">
                  <c:v>56.663779810041298</c:v>
                </c:pt>
                <c:pt idx="267251">
                  <c:v>56.663854756498203</c:v>
                </c:pt>
                <c:pt idx="267252">
                  <c:v>56.663929702715201</c:v>
                </c:pt>
                <c:pt idx="267253">
                  <c:v>56.664004648692298</c:v>
                </c:pt>
                <c:pt idx="267254">
                  <c:v>56.664079594429403</c:v>
                </c:pt>
                <c:pt idx="267255">
                  <c:v>56.664154539926798</c:v>
                </c:pt>
                <c:pt idx="267256">
                  <c:v>56.664229485184201</c:v>
                </c:pt>
                <c:pt idx="267257">
                  <c:v>56.664304430201703</c:v>
                </c:pt>
                <c:pt idx="267258">
                  <c:v>56.664379374979298</c:v>
                </c:pt>
                <c:pt idx="267259">
                  <c:v>56.664454319516999</c:v>
                </c:pt>
                <c:pt idx="267260">
                  <c:v>56.664529263814899</c:v>
                </c:pt>
                <c:pt idx="267261">
                  <c:v>56.664604207872799</c:v>
                </c:pt>
                <c:pt idx="267262">
                  <c:v>56.664679151690898</c:v>
                </c:pt>
                <c:pt idx="267263">
                  <c:v>56.664754095268997</c:v>
                </c:pt>
                <c:pt idx="267264">
                  <c:v>56.664829038607301</c:v>
                </c:pt>
                <c:pt idx="267265">
                  <c:v>56.664903981705699</c:v>
                </c:pt>
                <c:pt idx="267266">
                  <c:v>56.664978924564203</c:v>
                </c:pt>
                <c:pt idx="267267">
                  <c:v>56.665053867182799</c:v>
                </c:pt>
                <c:pt idx="267268">
                  <c:v>56.665128809561601</c:v>
                </c:pt>
                <c:pt idx="267269">
                  <c:v>56.665203751700403</c:v>
                </c:pt>
                <c:pt idx="267270">
                  <c:v>56.665278693599397</c:v>
                </c:pt>
                <c:pt idx="267271">
                  <c:v>56.665353635258498</c:v>
                </c:pt>
                <c:pt idx="267272">
                  <c:v>56.665428576677698</c:v>
                </c:pt>
                <c:pt idx="267273">
                  <c:v>56.665503517856997</c:v>
                </c:pt>
                <c:pt idx="267274">
                  <c:v>56.665578458796503</c:v>
                </c:pt>
                <c:pt idx="267275">
                  <c:v>56.665653399496101</c:v>
                </c:pt>
                <c:pt idx="267276">
                  <c:v>56.665728339955798</c:v>
                </c:pt>
                <c:pt idx="267277">
                  <c:v>56.665803280175602</c:v>
                </c:pt>
                <c:pt idx="267278">
                  <c:v>56.665878220155498</c:v>
                </c:pt>
                <c:pt idx="267279">
                  <c:v>56.665953159895601</c:v>
                </c:pt>
                <c:pt idx="267280">
                  <c:v>56.666028099395703</c:v>
                </c:pt>
                <c:pt idx="267281">
                  <c:v>56.666103038656097</c:v>
                </c:pt>
                <c:pt idx="267282">
                  <c:v>56.666177977676497</c:v>
                </c:pt>
                <c:pt idx="267283">
                  <c:v>56.666252916457097</c:v>
                </c:pt>
                <c:pt idx="267284">
                  <c:v>56.666327854997697</c:v>
                </c:pt>
                <c:pt idx="267285">
                  <c:v>56.666402793298602</c:v>
                </c:pt>
                <c:pt idx="267286">
                  <c:v>56.6664777313595</c:v>
                </c:pt>
                <c:pt idx="267287">
                  <c:v>56.666552669180597</c:v>
                </c:pt>
                <c:pt idx="267288">
                  <c:v>56.6666276067618</c:v>
                </c:pt>
                <c:pt idx="267289">
                  <c:v>56.666702544103103</c:v>
                </c:pt>
                <c:pt idx="267290">
                  <c:v>56.666777481204598</c:v>
                </c:pt>
                <c:pt idx="267291">
                  <c:v>56.666852418066199</c:v>
                </c:pt>
                <c:pt idx="267292">
                  <c:v>56.6669273546879</c:v>
                </c:pt>
                <c:pt idx="267293">
                  <c:v>56.667002291069799</c:v>
                </c:pt>
                <c:pt idx="267294">
                  <c:v>56.667077227211799</c:v>
                </c:pt>
                <c:pt idx="267295">
                  <c:v>56.667152163113997</c:v>
                </c:pt>
                <c:pt idx="267296">
                  <c:v>56.667227098776202</c:v>
                </c:pt>
                <c:pt idx="267297">
                  <c:v>56.667302034198698</c:v>
                </c:pt>
                <c:pt idx="267298">
                  <c:v>56.667376969381202</c:v>
                </c:pt>
                <c:pt idx="267299">
                  <c:v>56.667451904323897</c:v>
                </c:pt>
                <c:pt idx="267300">
                  <c:v>56.667526839026799</c:v>
                </c:pt>
                <c:pt idx="267301">
                  <c:v>56.6676017734897</c:v>
                </c:pt>
                <c:pt idx="267302">
                  <c:v>56.6676767077129</c:v>
                </c:pt>
                <c:pt idx="267303">
                  <c:v>56.6677516416961</c:v>
                </c:pt>
                <c:pt idx="267304">
                  <c:v>56.667826575439499</c:v>
                </c:pt>
                <c:pt idx="267305">
                  <c:v>56.667901508943103</c:v>
                </c:pt>
                <c:pt idx="267306">
                  <c:v>56.6679764422068</c:v>
                </c:pt>
                <c:pt idx="267307">
                  <c:v>56.668051375230597</c:v>
                </c:pt>
                <c:pt idx="267308">
                  <c:v>56.6681263080146</c:v>
                </c:pt>
                <c:pt idx="267309">
                  <c:v>56.668201240558702</c:v>
                </c:pt>
                <c:pt idx="267310">
                  <c:v>56.668276172863003</c:v>
                </c:pt>
                <c:pt idx="267311">
                  <c:v>56.668351104927403</c:v>
                </c:pt>
                <c:pt idx="267312">
                  <c:v>56.668426036752003</c:v>
                </c:pt>
                <c:pt idx="267313">
                  <c:v>56.668500968336701</c:v>
                </c:pt>
                <c:pt idx="267314">
                  <c:v>56.668575899681599</c:v>
                </c:pt>
                <c:pt idx="267315">
                  <c:v>56.668650830786603</c:v>
                </c:pt>
                <c:pt idx="267316">
                  <c:v>56.6687257616518</c:v>
                </c:pt>
                <c:pt idx="267317">
                  <c:v>56.668800692277102</c:v>
                </c:pt>
                <c:pt idx="267318">
                  <c:v>56.668875622662597</c:v>
                </c:pt>
                <c:pt idx="267319">
                  <c:v>56.668950552808298</c:v>
                </c:pt>
                <c:pt idx="267320">
                  <c:v>56.669025482714098</c:v>
                </c:pt>
                <c:pt idx="267321">
                  <c:v>56.669100412379997</c:v>
                </c:pt>
                <c:pt idx="267322">
                  <c:v>56.669175341806103</c:v>
                </c:pt>
                <c:pt idx="267323">
                  <c:v>56.6692502709924</c:v>
                </c:pt>
                <c:pt idx="267324">
                  <c:v>56.669325199938797</c:v>
                </c:pt>
                <c:pt idx="267325">
                  <c:v>56.6694001286454</c:v>
                </c:pt>
                <c:pt idx="267326">
                  <c:v>56.669475057112102</c:v>
                </c:pt>
                <c:pt idx="267327">
                  <c:v>56.669549985339003</c:v>
                </c:pt>
                <c:pt idx="267328">
                  <c:v>56.669624913326103</c:v>
                </c:pt>
                <c:pt idx="267329">
                  <c:v>56.669699841073303</c:v>
                </c:pt>
                <c:pt idx="267330">
                  <c:v>56.669774768580702</c:v>
                </c:pt>
                <c:pt idx="267331">
                  <c:v>56.669849695848299</c:v>
                </c:pt>
                <c:pt idx="267332">
                  <c:v>56.669924622876003</c:v>
                </c:pt>
                <c:pt idx="267333">
                  <c:v>56.669999549663899</c:v>
                </c:pt>
                <c:pt idx="267334">
                  <c:v>56.670074476211902</c:v>
                </c:pt>
                <c:pt idx="267335">
                  <c:v>56.670149402520103</c:v>
                </c:pt>
                <c:pt idx="267336">
                  <c:v>56.670224328588503</c:v>
                </c:pt>
                <c:pt idx="267337">
                  <c:v>56.670299254417102</c:v>
                </c:pt>
                <c:pt idx="267338">
                  <c:v>56.670374180005801</c:v>
                </c:pt>
                <c:pt idx="267339">
                  <c:v>56.670449105354699</c:v>
                </c:pt>
                <c:pt idx="267340">
                  <c:v>56.670524030463802</c:v>
                </c:pt>
                <c:pt idx="267341">
                  <c:v>56.670598955332999</c:v>
                </c:pt>
                <c:pt idx="267342">
                  <c:v>56.670673879962401</c:v>
                </c:pt>
                <c:pt idx="267343">
                  <c:v>56.670748804352002</c:v>
                </c:pt>
                <c:pt idx="267344">
                  <c:v>56.670823728501702</c:v>
                </c:pt>
                <c:pt idx="267345">
                  <c:v>56.670898652411701</c:v>
                </c:pt>
                <c:pt idx="267346">
                  <c:v>56.670973576081799</c:v>
                </c:pt>
                <c:pt idx="267347">
                  <c:v>56.671048499511997</c:v>
                </c:pt>
                <c:pt idx="267348">
                  <c:v>56.6711234227025</c:v>
                </c:pt>
                <c:pt idx="267349">
                  <c:v>56.671198345653103</c:v>
                </c:pt>
                <c:pt idx="267350">
                  <c:v>56.671273268363898</c:v>
                </c:pt>
                <c:pt idx="267351">
                  <c:v>56.671348190834898</c:v>
                </c:pt>
                <c:pt idx="267352">
                  <c:v>56.671423113066098</c:v>
                </c:pt>
                <c:pt idx="267353">
                  <c:v>56.671498035057397</c:v>
                </c:pt>
                <c:pt idx="267354">
                  <c:v>56.671572956809001</c:v>
                </c:pt>
                <c:pt idx="267355">
                  <c:v>56.671647878320698</c:v>
                </c:pt>
                <c:pt idx="267356">
                  <c:v>56.671722799592601</c:v>
                </c:pt>
                <c:pt idx="267357">
                  <c:v>56.671797720624703</c:v>
                </c:pt>
                <c:pt idx="267358">
                  <c:v>56.671872641416897</c:v>
                </c:pt>
                <c:pt idx="267359">
                  <c:v>56.671947561969397</c:v>
                </c:pt>
                <c:pt idx="267360">
                  <c:v>56.672022482282003</c:v>
                </c:pt>
                <c:pt idx="267361">
                  <c:v>56.672097402354801</c:v>
                </c:pt>
                <c:pt idx="267362">
                  <c:v>56.672172322187897</c:v>
                </c:pt>
                <c:pt idx="267363">
                  <c:v>56.672247241781101</c:v>
                </c:pt>
                <c:pt idx="267364">
                  <c:v>56.672322161134403</c:v>
                </c:pt>
                <c:pt idx="267365">
                  <c:v>56.672397080247997</c:v>
                </c:pt>
                <c:pt idx="267366">
                  <c:v>56.672471999121797</c:v>
                </c:pt>
                <c:pt idx="267367">
                  <c:v>56.672546917755803</c:v>
                </c:pt>
                <c:pt idx="267368">
                  <c:v>56.672621836149901</c:v>
                </c:pt>
                <c:pt idx="267369">
                  <c:v>56.672696754304297</c:v>
                </c:pt>
                <c:pt idx="267370">
                  <c:v>56.672771672218801</c:v>
                </c:pt>
                <c:pt idx="267371">
                  <c:v>56.672846589893503</c:v>
                </c:pt>
                <c:pt idx="267372">
                  <c:v>56.672921507328503</c:v>
                </c:pt>
                <c:pt idx="267373">
                  <c:v>56.672996424523603</c:v>
                </c:pt>
                <c:pt idx="267374">
                  <c:v>56.673071341478902</c:v>
                </c:pt>
                <c:pt idx="267375">
                  <c:v>56.6731462581944</c:v>
                </c:pt>
                <c:pt idx="267376">
                  <c:v>56.673221174670097</c:v>
                </c:pt>
                <c:pt idx="267377">
                  <c:v>56.673296090906099</c:v>
                </c:pt>
                <c:pt idx="267378">
                  <c:v>56.673371006902201</c:v>
                </c:pt>
                <c:pt idx="267379">
                  <c:v>56.673445922658502</c:v>
                </c:pt>
                <c:pt idx="267380">
                  <c:v>56.673520838175001</c:v>
                </c:pt>
                <c:pt idx="267381">
                  <c:v>56.6735957534517</c:v>
                </c:pt>
                <c:pt idx="267382">
                  <c:v>56.673670668488597</c:v>
                </c:pt>
                <c:pt idx="267383">
                  <c:v>56.6737455832858</c:v>
                </c:pt>
                <c:pt idx="267384">
                  <c:v>56.673820497843103</c:v>
                </c:pt>
                <c:pt idx="267385">
                  <c:v>56.673895412160597</c:v>
                </c:pt>
                <c:pt idx="267386">
                  <c:v>56.673970326238397</c:v>
                </c:pt>
                <c:pt idx="267387">
                  <c:v>56.674045240076303</c:v>
                </c:pt>
                <c:pt idx="267388">
                  <c:v>56.674120153674501</c:v>
                </c:pt>
                <c:pt idx="267389">
                  <c:v>56.674195067032798</c:v>
                </c:pt>
                <c:pt idx="267390">
                  <c:v>56.674269980151401</c:v>
                </c:pt>
                <c:pt idx="267391">
                  <c:v>56.674344893030202</c:v>
                </c:pt>
                <c:pt idx="267392">
                  <c:v>56.674419805669203</c:v>
                </c:pt>
                <c:pt idx="267393">
                  <c:v>56.674494718068402</c:v>
                </c:pt>
                <c:pt idx="267394">
                  <c:v>56.674569630227801</c:v>
                </c:pt>
                <c:pt idx="267395">
                  <c:v>56.674644542147398</c:v>
                </c:pt>
                <c:pt idx="267396">
                  <c:v>56.674719453827301</c:v>
                </c:pt>
                <c:pt idx="267397">
                  <c:v>56.674794365267303</c:v>
                </c:pt>
                <c:pt idx="267398">
                  <c:v>56.674869276467597</c:v>
                </c:pt>
                <c:pt idx="267399">
                  <c:v>56.674944187428103</c:v>
                </c:pt>
                <c:pt idx="267400">
                  <c:v>56.675019098148802</c:v>
                </c:pt>
                <c:pt idx="267401">
                  <c:v>56.675094008629699</c:v>
                </c:pt>
                <c:pt idx="267402">
                  <c:v>56.675168918870902</c:v>
                </c:pt>
                <c:pt idx="267403">
                  <c:v>56.675243828872198</c:v>
                </c:pt>
                <c:pt idx="267404">
                  <c:v>56.675318738633798</c:v>
                </c:pt>
                <c:pt idx="267405">
                  <c:v>56.675393648155598</c:v>
                </c:pt>
                <c:pt idx="267406">
                  <c:v>56.675468557437597</c:v>
                </c:pt>
                <c:pt idx="267407">
                  <c:v>56.675543466479901</c:v>
                </c:pt>
                <c:pt idx="267408">
                  <c:v>56.675618375282397</c:v>
                </c:pt>
                <c:pt idx="267409">
                  <c:v>56.675693283845</c:v>
                </c:pt>
                <c:pt idx="267410">
                  <c:v>56.675768192168</c:v>
                </c:pt>
                <c:pt idx="267411">
                  <c:v>56.6758431002511</c:v>
                </c:pt>
                <c:pt idx="267412">
                  <c:v>56.675918008094499</c:v>
                </c:pt>
                <c:pt idx="267413">
                  <c:v>56.675992915697996</c:v>
                </c:pt>
                <c:pt idx="267414">
                  <c:v>56.676067823061899</c:v>
                </c:pt>
                <c:pt idx="267415">
                  <c:v>56.676142730185902</c:v>
                </c:pt>
                <c:pt idx="267416">
                  <c:v>56.676217637070202</c:v>
                </c:pt>
                <c:pt idx="267417">
                  <c:v>56.676292543714702</c:v>
                </c:pt>
                <c:pt idx="267418">
                  <c:v>56.6763674501194</c:v>
                </c:pt>
                <c:pt idx="267419">
                  <c:v>56.676442356284397</c:v>
                </c:pt>
                <c:pt idx="267420">
                  <c:v>56.6765172622096</c:v>
                </c:pt>
                <c:pt idx="267421">
                  <c:v>56.676592167895002</c:v>
                </c:pt>
                <c:pt idx="267422">
                  <c:v>56.676667073340703</c:v>
                </c:pt>
                <c:pt idx="267423">
                  <c:v>56.676741978546602</c:v>
                </c:pt>
                <c:pt idx="267424">
                  <c:v>56.6768168835127</c:v>
                </c:pt>
                <c:pt idx="267425">
                  <c:v>56.676891788239097</c:v>
                </c:pt>
                <c:pt idx="267426">
                  <c:v>56.676966692725699</c:v>
                </c:pt>
                <c:pt idx="267427">
                  <c:v>56.6770415969726</c:v>
                </c:pt>
                <c:pt idx="267428">
                  <c:v>56.6771165009797</c:v>
                </c:pt>
                <c:pt idx="267429">
                  <c:v>56.677191404746999</c:v>
                </c:pt>
                <c:pt idx="267430">
                  <c:v>56.677266308274497</c:v>
                </c:pt>
                <c:pt idx="267431">
                  <c:v>56.6773412115623</c:v>
                </c:pt>
                <c:pt idx="267432">
                  <c:v>56.677416114610402</c:v>
                </c:pt>
                <c:pt idx="267433">
                  <c:v>56.677491017418703</c:v>
                </c:pt>
                <c:pt idx="267434">
                  <c:v>56.677565919987202</c:v>
                </c:pt>
                <c:pt idx="267435">
                  <c:v>56.677640822316</c:v>
                </c:pt>
                <c:pt idx="267436">
                  <c:v>56.677715724404997</c:v>
                </c:pt>
                <c:pt idx="267437">
                  <c:v>56.6777906262543</c:v>
                </c:pt>
                <c:pt idx="267438">
                  <c:v>56.677865527863801</c:v>
                </c:pt>
                <c:pt idx="267439">
                  <c:v>56.677940429233502</c:v>
                </c:pt>
                <c:pt idx="267440">
                  <c:v>56.6780153303635</c:v>
                </c:pt>
                <c:pt idx="267441">
                  <c:v>56.678090231253798</c:v>
                </c:pt>
                <c:pt idx="267442">
                  <c:v>56.678165131904301</c:v>
                </c:pt>
                <c:pt idx="267443">
                  <c:v>56.678240032315003</c:v>
                </c:pt>
                <c:pt idx="267444">
                  <c:v>56.678314932486003</c:v>
                </c:pt>
                <c:pt idx="267445">
                  <c:v>56.678389832417302</c:v>
                </c:pt>
                <c:pt idx="267446">
                  <c:v>56.6784647321088</c:v>
                </c:pt>
                <c:pt idx="267447">
                  <c:v>56.678539631560497</c:v>
                </c:pt>
                <c:pt idx="267448">
                  <c:v>56.678614530772499</c:v>
                </c:pt>
                <c:pt idx="267449">
                  <c:v>56.6786894297448</c:v>
                </c:pt>
                <c:pt idx="267450">
                  <c:v>56.6787643284773</c:v>
                </c:pt>
                <c:pt idx="267451">
                  <c:v>56.678839226970098</c:v>
                </c:pt>
                <c:pt idx="267452">
                  <c:v>56.678914125223102</c:v>
                </c:pt>
                <c:pt idx="267453">
                  <c:v>56.678989023236397</c:v>
                </c:pt>
                <c:pt idx="267454">
                  <c:v>56.679063921009998</c:v>
                </c:pt>
                <c:pt idx="267455">
                  <c:v>56.679138818543798</c:v>
                </c:pt>
                <c:pt idx="267456">
                  <c:v>56.679213715837797</c:v>
                </c:pt>
                <c:pt idx="267457">
                  <c:v>56.679288612892201</c:v>
                </c:pt>
                <c:pt idx="267458">
                  <c:v>56.679363509706697</c:v>
                </c:pt>
                <c:pt idx="267459">
                  <c:v>56.679438406281598</c:v>
                </c:pt>
                <c:pt idx="267460">
                  <c:v>56.679513302616698</c:v>
                </c:pt>
                <c:pt idx="267461">
                  <c:v>56.679588198712104</c:v>
                </c:pt>
                <c:pt idx="267462">
                  <c:v>56.679663094567701</c:v>
                </c:pt>
                <c:pt idx="267463">
                  <c:v>56.679737990183597</c:v>
                </c:pt>
                <c:pt idx="267464">
                  <c:v>56.679812885559798</c:v>
                </c:pt>
                <c:pt idx="267465">
                  <c:v>56.679887780696198</c:v>
                </c:pt>
                <c:pt idx="267466">
                  <c:v>56.679962675592897</c:v>
                </c:pt>
                <c:pt idx="267467">
                  <c:v>56.680037570249901</c:v>
                </c:pt>
                <c:pt idx="267468">
                  <c:v>56.680112464667097</c:v>
                </c:pt>
                <c:pt idx="267469">
                  <c:v>56.680187358844698</c:v>
                </c:pt>
                <c:pt idx="267470">
                  <c:v>56.680262252782398</c:v>
                </c:pt>
                <c:pt idx="267471">
                  <c:v>56.680337146480497</c:v>
                </c:pt>
                <c:pt idx="267472">
                  <c:v>56.680412039938801</c:v>
                </c:pt>
                <c:pt idx="267473">
                  <c:v>56.680486933157397</c:v>
                </c:pt>
                <c:pt idx="267474">
                  <c:v>56.680561826136298</c:v>
                </c:pt>
                <c:pt idx="267475">
                  <c:v>56.680636718875398</c:v>
                </c:pt>
                <c:pt idx="267476">
                  <c:v>56.680711611374797</c:v>
                </c:pt>
                <c:pt idx="267477">
                  <c:v>56.680786503634501</c:v>
                </c:pt>
                <c:pt idx="267478">
                  <c:v>56.680861395654503</c:v>
                </c:pt>
                <c:pt idx="267479">
                  <c:v>56.680936287434797</c:v>
                </c:pt>
                <c:pt idx="267480">
                  <c:v>56.681011178975297</c:v>
                </c:pt>
                <c:pt idx="267481">
                  <c:v>56.681086070276102</c:v>
                </c:pt>
                <c:pt idx="267482">
                  <c:v>56.681160961337199</c:v>
                </c:pt>
                <c:pt idx="267483">
                  <c:v>56.681235852158501</c:v>
                </c:pt>
                <c:pt idx="267484">
                  <c:v>56.681310742740202</c:v>
                </c:pt>
                <c:pt idx="267485">
                  <c:v>56.681385633082101</c:v>
                </c:pt>
                <c:pt idx="267486">
                  <c:v>56.681460523184299</c:v>
                </c:pt>
                <c:pt idx="267487">
                  <c:v>56.681535413046802</c:v>
                </c:pt>
                <c:pt idx="267488">
                  <c:v>56.681610302669597</c:v>
                </c:pt>
                <c:pt idx="267489">
                  <c:v>56.681685192052697</c:v>
                </c:pt>
                <c:pt idx="267490">
                  <c:v>56.681760081196003</c:v>
                </c:pt>
                <c:pt idx="267491">
                  <c:v>56.6818349700997</c:v>
                </c:pt>
                <c:pt idx="267492">
                  <c:v>56.681909858763603</c:v>
                </c:pt>
                <c:pt idx="267493">
                  <c:v>56.681984747187798</c:v>
                </c:pt>
                <c:pt idx="267494">
                  <c:v>56.682059635372298</c:v>
                </c:pt>
                <c:pt idx="267495">
                  <c:v>56.682134523317103</c:v>
                </c:pt>
                <c:pt idx="267496">
                  <c:v>56.6822094110222</c:v>
                </c:pt>
                <c:pt idx="267497">
                  <c:v>56.682284298487502</c:v>
                </c:pt>
                <c:pt idx="267498">
                  <c:v>56.682359185713203</c:v>
                </c:pt>
                <c:pt idx="267499">
                  <c:v>56.682434072699202</c:v>
                </c:pt>
                <c:pt idx="267500">
                  <c:v>56.6825089594454</c:v>
                </c:pt>
                <c:pt idx="267501">
                  <c:v>56.682583845952003</c:v>
                </c:pt>
                <c:pt idx="267502">
                  <c:v>56.682658732218798</c:v>
                </c:pt>
                <c:pt idx="267503">
                  <c:v>56.682733618245898</c:v>
                </c:pt>
                <c:pt idx="267504">
                  <c:v>56.682808504033403</c:v>
                </c:pt>
                <c:pt idx="267505">
                  <c:v>56.6828833895811</c:v>
                </c:pt>
                <c:pt idx="267506">
                  <c:v>56.682958274889103</c:v>
                </c:pt>
                <c:pt idx="267507">
                  <c:v>56.683033159957397</c:v>
                </c:pt>
                <c:pt idx="267508">
                  <c:v>56.683108044786103</c:v>
                </c:pt>
                <c:pt idx="267509">
                  <c:v>56.683182929375</c:v>
                </c:pt>
                <c:pt idx="267510">
                  <c:v>56.683257813724197</c:v>
                </c:pt>
                <c:pt idx="267511">
                  <c:v>56.683332697833698</c:v>
                </c:pt>
                <c:pt idx="267512">
                  <c:v>56.683407581703598</c:v>
                </c:pt>
                <c:pt idx="267513">
                  <c:v>56.683482465333697</c:v>
                </c:pt>
                <c:pt idx="267514">
                  <c:v>56.683557348724101</c:v>
                </c:pt>
                <c:pt idx="267515">
                  <c:v>56.683632231874903</c:v>
                </c:pt>
                <c:pt idx="267516">
                  <c:v>56.683707114785904</c:v>
                </c:pt>
                <c:pt idx="267517">
                  <c:v>56.683781997457302</c:v>
                </c:pt>
                <c:pt idx="267518">
                  <c:v>56.683856879888999</c:v>
                </c:pt>
                <c:pt idx="267519">
                  <c:v>56.683931762080903</c:v>
                </c:pt>
                <c:pt idx="267520">
                  <c:v>56.684006644033197</c:v>
                </c:pt>
                <c:pt idx="267521">
                  <c:v>56.684081525745803</c:v>
                </c:pt>
                <c:pt idx="267522">
                  <c:v>56.684156407218701</c:v>
                </c:pt>
                <c:pt idx="267523">
                  <c:v>56.684231288451898</c:v>
                </c:pt>
                <c:pt idx="267524">
                  <c:v>56.684306169445399</c:v>
                </c:pt>
                <c:pt idx="267525">
                  <c:v>56.684381050199299</c:v>
                </c:pt>
                <c:pt idx="267526">
                  <c:v>56.684455930713398</c:v>
                </c:pt>
                <c:pt idx="267527">
                  <c:v>56.684530810987901</c:v>
                </c:pt>
                <c:pt idx="267528">
                  <c:v>56.684605691022703</c:v>
                </c:pt>
                <c:pt idx="267529">
                  <c:v>56.684680570817797</c:v>
                </c:pt>
                <c:pt idx="267530">
                  <c:v>56.684755450373203</c:v>
                </c:pt>
                <c:pt idx="267531">
                  <c:v>56.6848303296889</c:v>
                </c:pt>
                <c:pt idx="267532">
                  <c:v>56.684905208764903</c:v>
                </c:pt>
                <c:pt idx="267533">
                  <c:v>56.684980087601303</c:v>
                </c:pt>
                <c:pt idx="267534">
                  <c:v>56.685054966198003</c:v>
                </c:pt>
                <c:pt idx="267535">
                  <c:v>56.685129844555</c:v>
                </c:pt>
                <c:pt idx="267536">
                  <c:v>56.685204722672303</c:v>
                </c:pt>
                <c:pt idx="267537">
                  <c:v>56.685279600549897</c:v>
                </c:pt>
                <c:pt idx="267538">
                  <c:v>56.685354478187897</c:v>
                </c:pt>
                <c:pt idx="267539">
                  <c:v>56.685429355586201</c:v>
                </c:pt>
                <c:pt idx="267540">
                  <c:v>56.685504232744798</c:v>
                </c:pt>
                <c:pt idx="267541">
                  <c:v>56.685579109663799</c:v>
                </c:pt>
                <c:pt idx="267542">
                  <c:v>56.685653986342999</c:v>
                </c:pt>
                <c:pt idx="267543">
                  <c:v>56.685728862782597</c:v>
                </c:pt>
                <c:pt idx="267544">
                  <c:v>56.6858037389825</c:v>
                </c:pt>
                <c:pt idx="267545">
                  <c:v>56.685878614942801</c:v>
                </c:pt>
                <c:pt idx="267546">
                  <c:v>56.685953490663401</c:v>
                </c:pt>
                <c:pt idx="267547">
                  <c:v>56.686028366144299</c:v>
                </c:pt>
                <c:pt idx="267548">
                  <c:v>56.686103241385503</c:v>
                </c:pt>
                <c:pt idx="267549">
                  <c:v>56.686178116387097</c:v>
                </c:pt>
                <c:pt idx="267550">
                  <c:v>56.686252991148997</c:v>
                </c:pt>
                <c:pt idx="267551">
                  <c:v>56.686327865671203</c:v>
                </c:pt>
                <c:pt idx="267552">
                  <c:v>56.686402739953799</c:v>
                </c:pt>
                <c:pt idx="267553">
                  <c:v>56.686477613996701</c:v>
                </c:pt>
                <c:pt idx="267554">
                  <c:v>56.686552487799901</c:v>
                </c:pt>
                <c:pt idx="267555">
                  <c:v>56.686627361363499</c:v>
                </c:pt>
                <c:pt idx="267556">
                  <c:v>56.686702234687402</c:v>
                </c:pt>
                <c:pt idx="267557">
                  <c:v>56.686777107771597</c:v>
                </c:pt>
                <c:pt idx="267558">
                  <c:v>56.686851980616197</c:v>
                </c:pt>
                <c:pt idx="267559">
                  <c:v>56.686926853221102</c:v>
                </c:pt>
                <c:pt idx="267560">
                  <c:v>56.687001725586398</c:v>
                </c:pt>
                <c:pt idx="267561">
                  <c:v>56.687076597712</c:v>
                </c:pt>
                <c:pt idx="267562">
                  <c:v>56.6871514695979</c:v>
                </c:pt>
                <c:pt idx="267563">
                  <c:v>56.687226341244198</c:v>
                </c:pt>
                <c:pt idx="267564">
                  <c:v>56.687301212650802</c:v>
                </c:pt>
                <c:pt idx="267565">
                  <c:v>56.687376083817803</c:v>
                </c:pt>
                <c:pt idx="267566">
                  <c:v>56.687450954745103</c:v>
                </c:pt>
                <c:pt idx="267567">
                  <c:v>56.6875258254328</c:v>
                </c:pt>
                <c:pt idx="267568">
                  <c:v>56.687600695880803</c:v>
                </c:pt>
                <c:pt idx="267569">
                  <c:v>56.687675566089098</c:v>
                </c:pt>
                <c:pt idx="267570">
                  <c:v>56.687750436057797</c:v>
                </c:pt>
                <c:pt idx="267571">
                  <c:v>56.687825305786902</c:v>
                </c:pt>
                <c:pt idx="267572">
                  <c:v>56.687900175276297</c:v>
                </c:pt>
                <c:pt idx="267573">
                  <c:v>56.687975044525999</c:v>
                </c:pt>
                <c:pt idx="267574">
                  <c:v>56.688049913536098</c:v>
                </c:pt>
                <c:pt idx="267575">
                  <c:v>56.688124782306502</c:v>
                </c:pt>
                <c:pt idx="267576">
                  <c:v>56.688199650837298</c:v>
                </c:pt>
                <c:pt idx="267577">
                  <c:v>56.688274519128498</c:v>
                </c:pt>
                <c:pt idx="267578">
                  <c:v>56.688349387179997</c:v>
                </c:pt>
                <c:pt idx="267579">
                  <c:v>56.688424254991801</c:v>
                </c:pt>
                <c:pt idx="267580">
                  <c:v>56.688499122564103</c:v>
                </c:pt>
                <c:pt idx="267581">
                  <c:v>56.688573989896597</c:v>
                </c:pt>
                <c:pt idx="267582">
                  <c:v>56.688648856989502</c:v>
                </c:pt>
                <c:pt idx="267583">
                  <c:v>56.688723723842799</c:v>
                </c:pt>
                <c:pt idx="267584">
                  <c:v>56.6887985904565</c:v>
                </c:pt>
                <c:pt idx="267585">
                  <c:v>56.6888734568305</c:v>
                </c:pt>
                <c:pt idx="267586">
                  <c:v>56.688948322964798</c:v>
                </c:pt>
                <c:pt idx="267587">
                  <c:v>56.689023188859501</c:v>
                </c:pt>
                <c:pt idx="267588">
                  <c:v>56.689098054514602</c:v>
                </c:pt>
                <c:pt idx="267589">
                  <c:v>56.689172919930002</c:v>
                </c:pt>
                <c:pt idx="267590">
                  <c:v>56.689247785105799</c:v>
                </c:pt>
                <c:pt idx="267591">
                  <c:v>56.689322650042001</c:v>
                </c:pt>
                <c:pt idx="267592">
                  <c:v>56.689397514738502</c:v>
                </c:pt>
                <c:pt idx="267593">
                  <c:v>56.689472379195401</c:v>
                </c:pt>
                <c:pt idx="267594">
                  <c:v>56.689547243412697</c:v>
                </c:pt>
                <c:pt idx="267595">
                  <c:v>56.689622107390299</c:v>
                </c:pt>
                <c:pt idx="267596">
                  <c:v>56.689696971128299</c:v>
                </c:pt>
                <c:pt idx="267597">
                  <c:v>56.689771834626697</c:v>
                </c:pt>
                <c:pt idx="267598">
                  <c:v>56.6898466978854</c:v>
                </c:pt>
                <c:pt idx="267599">
                  <c:v>56.689921560904502</c:v>
                </c:pt>
                <c:pt idx="267600">
                  <c:v>56.689996423683901</c:v>
                </c:pt>
                <c:pt idx="267601">
                  <c:v>56.690071286223798</c:v>
                </c:pt>
                <c:pt idx="267602">
                  <c:v>56.690146148524001</c:v>
                </c:pt>
                <c:pt idx="267603">
                  <c:v>56.690221010584601</c:v>
                </c:pt>
                <c:pt idx="267604">
                  <c:v>56.6902958724055</c:v>
                </c:pt>
                <c:pt idx="267605">
                  <c:v>56.690370733986903</c:v>
                </c:pt>
                <c:pt idx="267606">
                  <c:v>56.690445595328598</c:v>
                </c:pt>
                <c:pt idx="267607">
                  <c:v>56.690520456430598</c:v>
                </c:pt>
                <c:pt idx="267608">
                  <c:v>56.690595317293102</c:v>
                </c:pt>
                <c:pt idx="267609">
                  <c:v>56.690670177915898</c:v>
                </c:pt>
                <c:pt idx="267610">
                  <c:v>56.690745038299099</c:v>
                </c:pt>
                <c:pt idx="267611">
                  <c:v>56.690819898442697</c:v>
                </c:pt>
                <c:pt idx="267612">
                  <c:v>56.690894758346701</c:v>
                </c:pt>
                <c:pt idx="267613">
                  <c:v>56.690969618011003</c:v>
                </c:pt>
                <c:pt idx="267614">
                  <c:v>56.691044477435803</c:v>
                </c:pt>
                <c:pt idx="267615">
                  <c:v>56.691119336620901</c:v>
                </c:pt>
                <c:pt idx="267616">
                  <c:v>56.691194195566403</c:v>
                </c:pt>
                <c:pt idx="267617">
                  <c:v>56.691269054272297</c:v>
                </c:pt>
                <c:pt idx="267618">
                  <c:v>56.691343912738503</c:v>
                </c:pt>
                <c:pt idx="267619">
                  <c:v>56.6914187709652</c:v>
                </c:pt>
                <c:pt idx="267620">
                  <c:v>56.691493628952202</c:v>
                </c:pt>
                <c:pt idx="267621">
                  <c:v>56.691568486699602</c:v>
                </c:pt>
                <c:pt idx="267622">
                  <c:v>56.691643344207399</c:v>
                </c:pt>
                <c:pt idx="267623">
                  <c:v>56.691718201475602</c:v>
                </c:pt>
                <c:pt idx="267624">
                  <c:v>56.691793058504203</c:v>
                </c:pt>
                <c:pt idx="267625">
                  <c:v>56.691867915293201</c:v>
                </c:pt>
                <c:pt idx="267626">
                  <c:v>56.691942771842498</c:v>
                </c:pt>
                <c:pt idx="267627">
                  <c:v>56.6920176281523</c:v>
                </c:pt>
                <c:pt idx="267628">
                  <c:v>56.6920924842224</c:v>
                </c:pt>
                <c:pt idx="267629">
                  <c:v>56.692167340052997</c:v>
                </c:pt>
                <c:pt idx="267630">
                  <c:v>56.6922421956439</c:v>
                </c:pt>
                <c:pt idx="267631">
                  <c:v>56.6923170509952</c:v>
                </c:pt>
                <c:pt idx="267632">
                  <c:v>56.692391906106899</c:v>
                </c:pt>
                <c:pt idx="267633">
                  <c:v>56.692466760979002</c:v>
                </c:pt>
                <c:pt idx="267634">
                  <c:v>56.692541615611503</c:v>
                </c:pt>
                <c:pt idx="267635">
                  <c:v>56.692616470004403</c:v>
                </c:pt>
                <c:pt idx="267636">
                  <c:v>56.6926913241577</c:v>
                </c:pt>
                <c:pt idx="267637">
                  <c:v>56.692766178071402</c:v>
                </c:pt>
                <c:pt idx="267638">
                  <c:v>56.692841031745502</c:v>
                </c:pt>
                <c:pt idx="267639">
                  <c:v>56.69291588518</c:v>
                </c:pt>
                <c:pt idx="267640">
                  <c:v>56.692990738374903</c:v>
                </c:pt>
                <c:pt idx="267641">
                  <c:v>56.693065591330203</c:v>
                </c:pt>
                <c:pt idx="267642">
                  <c:v>56.693140444046001</c:v>
                </c:pt>
                <c:pt idx="267643">
                  <c:v>56.693215296522098</c:v>
                </c:pt>
                <c:pt idx="267644">
                  <c:v>56.693290148758599</c:v>
                </c:pt>
                <c:pt idx="267645">
                  <c:v>56.693365000755499</c:v>
                </c:pt>
                <c:pt idx="267646">
                  <c:v>56.693439852512803</c:v>
                </c:pt>
                <c:pt idx="267647">
                  <c:v>56.693514704030598</c:v>
                </c:pt>
                <c:pt idx="267648">
                  <c:v>56.693589555308698</c:v>
                </c:pt>
                <c:pt idx="267649">
                  <c:v>56.693664406347203</c:v>
                </c:pt>
                <c:pt idx="267650">
                  <c:v>56.693739257146198</c:v>
                </c:pt>
                <c:pt idx="267651">
                  <c:v>56.693814107705499</c:v>
                </c:pt>
                <c:pt idx="267652">
                  <c:v>56.693888958025298</c:v>
                </c:pt>
                <c:pt idx="267653">
                  <c:v>56.693963808105501</c:v>
                </c:pt>
                <c:pt idx="267654">
                  <c:v>56.694038657946102</c:v>
                </c:pt>
                <c:pt idx="267655">
                  <c:v>56.694113507547101</c:v>
                </c:pt>
                <c:pt idx="267656">
                  <c:v>56.694188356908498</c:v>
                </c:pt>
                <c:pt idx="267657">
                  <c:v>56.694263206030399</c:v>
                </c:pt>
                <c:pt idx="267658">
                  <c:v>56.694338054912599</c:v>
                </c:pt>
                <c:pt idx="267659">
                  <c:v>56.694412903555303</c:v>
                </c:pt>
                <c:pt idx="267660">
                  <c:v>56.694487751958299</c:v>
                </c:pt>
                <c:pt idx="267661">
                  <c:v>56.694562600121799</c:v>
                </c:pt>
                <c:pt idx="267662">
                  <c:v>56.694637448045803</c:v>
                </c:pt>
                <c:pt idx="267663">
                  <c:v>56.694712295730099</c:v>
                </c:pt>
                <c:pt idx="267664">
                  <c:v>56.6947871431748</c:v>
                </c:pt>
                <c:pt idx="267665">
                  <c:v>56.694861990379998</c:v>
                </c:pt>
                <c:pt idx="267666">
                  <c:v>56.694936837345601</c:v>
                </c:pt>
                <c:pt idx="267667">
                  <c:v>56.695011684071602</c:v>
                </c:pt>
                <c:pt idx="267668">
                  <c:v>56.695086530558001</c:v>
                </c:pt>
                <c:pt idx="267669">
                  <c:v>56.695161376804897</c:v>
                </c:pt>
                <c:pt idx="267670">
                  <c:v>56.695236222812198</c:v>
                </c:pt>
                <c:pt idx="267671">
                  <c:v>56.695311068579898</c:v>
                </c:pt>
                <c:pt idx="267672">
                  <c:v>56.695385914108002</c:v>
                </c:pt>
                <c:pt idx="267673">
                  <c:v>56.695460759396603</c:v>
                </c:pt>
                <c:pt idx="267674">
                  <c:v>56.695535604445602</c:v>
                </c:pt>
                <c:pt idx="267675">
                  <c:v>56.695610449255</c:v>
                </c:pt>
                <c:pt idx="267676">
                  <c:v>56.695685293824802</c:v>
                </c:pt>
                <c:pt idx="267677">
                  <c:v>56.695760138155102</c:v>
                </c:pt>
                <c:pt idx="267678">
                  <c:v>56.695834982245799</c:v>
                </c:pt>
                <c:pt idx="267679">
                  <c:v>56.695909826096901</c:v>
                </c:pt>
                <c:pt idx="267680">
                  <c:v>56.695984669708501</c:v>
                </c:pt>
                <c:pt idx="267681">
                  <c:v>56.696059513080499</c:v>
                </c:pt>
                <c:pt idx="267682">
                  <c:v>56.696134356212902</c:v>
                </c:pt>
                <c:pt idx="267683">
                  <c:v>56.696209199105802</c:v>
                </c:pt>
                <c:pt idx="267684">
                  <c:v>56.6962840417591</c:v>
                </c:pt>
                <c:pt idx="267685">
                  <c:v>56.696358884172803</c:v>
                </c:pt>
                <c:pt idx="267686">
                  <c:v>56.696433726347003</c:v>
                </c:pt>
                <c:pt idx="267687">
                  <c:v>56.696508568281601</c:v>
                </c:pt>
                <c:pt idx="267688">
                  <c:v>56.696583409976597</c:v>
                </c:pt>
                <c:pt idx="267689">
                  <c:v>56.696658251432098</c:v>
                </c:pt>
                <c:pt idx="267690">
                  <c:v>56.696733092648003</c:v>
                </c:pt>
                <c:pt idx="267691">
                  <c:v>56.696807933624399</c:v>
                </c:pt>
                <c:pt idx="267692">
                  <c:v>56.6968827743612</c:v>
                </c:pt>
                <c:pt idx="267693">
                  <c:v>56.696957614858398</c:v>
                </c:pt>
                <c:pt idx="267694">
                  <c:v>56.697032455116101</c:v>
                </c:pt>
                <c:pt idx="267695">
                  <c:v>56.697107295134202</c:v>
                </c:pt>
                <c:pt idx="267696">
                  <c:v>56.697182134912801</c:v>
                </c:pt>
                <c:pt idx="267697">
                  <c:v>56.697256974451797</c:v>
                </c:pt>
                <c:pt idx="267698">
                  <c:v>56.697331813751298</c:v>
                </c:pt>
                <c:pt idx="267699">
                  <c:v>56.697406652811203</c:v>
                </c:pt>
                <c:pt idx="267700">
                  <c:v>56.697481491631599</c:v>
                </c:pt>
                <c:pt idx="267701">
                  <c:v>56.6975563302124</c:v>
                </c:pt>
                <c:pt idx="267702">
                  <c:v>56.697631168553599</c:v>
                </c:pt>
                <c:pt idx="267703">
                  <c:v>56.697706006655302</c:v>
                </c:pt>
                <c:pt idx="267704">
                  <c:v>56.697780844517503</c:v>
                </c:pt>
                <c:pt idx="267705">
                  <c:v>56.697855682140101</c:v>
                </c:pt>
                <c:pt idx="267706">
                  <c:v>56.697930519523098</c:v>
                </c:pt>
                <c:pt idx="267707">
                  <c:v>56.698005356666599</c:v>
                </c:pt>
                <c:pt idx="267708">
                  <c:v>56.698080193570597</c:v>
                </c:pt>
                <c:pt idx="267709">
                  <c:v>56.698155030235</c:v>
                </c:pt>
                <c:pt idx="267710">
                  <c:v>56.698229866659801</c:v>
                </c:pt>
                <c:pt idx="267711">
                  <c:v>56.698304702845199</c:v>
                </c:pt>
                <c:pt idx="267712">
                  <c:v>56.698379538790903</c:v>
                </c:pt>
                <c:pt idx="267713">
                  <c:v>56.698454374497203</c:v>
                </c:pt>
                <c:pt idx="267714">
                  <c:v>56.698529209963901</c:v>
                </c:pt>
                <c:pt idx="267715">
                  <c:v>56.698604045190997</c:v>
                </c:pt>
                <c:pt idx="267716">
                  <c:v>56.698678880178598</c:v>
                </c:pt>
                <c:pt idx="267717">
                  <c:v>56.698753714926703</c:v>
                </c:pt>
                <c:pt idx="267718">
                  <c:v>56.698828549435198</c:v>
                </c:pt>
                <c:pt idx="267719">
                  <c:v>56.698903383704199</c:v>
                </c:pt>
                <c:pt idx="267720">
                  <c:v>56.698978217733703</c:v>
                </c:pt>
                <c:pt idx="267721">
                  <c:v>56.699053051523599</c:v>
                </c:pt>
                <c:pt idx="267722">
                  <c:v>56.699127885073999</c:v>
                </c:pt>
                <c:pt idx="267723">
                  <c:v>56.699202718384797</c:v>
                </c:pt>
                <c:pt idx="267724">
                  <c:v>56.699277551456099</c:v>
                </c:pt>
                <c:pt idx="267725">
                  <c:v>56.699352384287899</c:v>
                </c:pt>
                <c:pt idx="267726">
                  <c:v>56.699427216880103</c:v>
                </c:pt>
                <c:pt idx="267727">
                  <c:v>56.699502049232798</c:v>
                </c:pt>
                <c:pt idx="267728">
                  <c:v>56.699576881345997</c:v>
                </c:pt>
                <c:pt idx="267729">
                  <c:v>56.699651713219701</c:v>
                </c:pt>
                <c:pt idx="267730">
                  <c:v>56.699726544853803</c:v>
                </c:pt>
                <c:pt idx="267731">
                  <c:v>56.699801376248402</c:v>
                </c:pt>
                <c:pt idx="267732">
                  <c:v>56.699876207403399</c:v>
                </c:pt>
                <c:pt idx="267733">
                  <c:v>56.699951038319</c:v>
                </c:pt>
                <c:pt idx="267734">
                  <c:v>56.700025868994999</c:v>
                </c:pt>
                <c:pt idx="267735">
                  <c:v>56.700100699431403</c:v>
                </c:pt>
                <c:pt idx="267736">
                  <c:v>56.700175529628403</c:v>
                </c:pt>
                <c:pt idx="267737">
                  <c:v>56.700250359585802</c:v>
                </c:pt>
                <c:pt idx="267738">
                  <c:v>56.700325189303697</c:v>
                </c:pt>
                <c:pt idx="267739">
                  <c:v>56.700400018782098</c:v>
                </c:pt>
                <c:pt idx="267740">
                  <c:v>56.700474848021003</c:v>
                </c:pt>
                <c:pt idx="267741">
                  <c:v>56.700549677020298</c:v>
                </c:pt>
                <c:pt idx="267742">
                  <c:v>56.700624505780098</c:v>
                </c:pt>
                <c:pt idx="267743">
                  <c:v>56.700699334300403</c:v>
                </c:pt>
                <c:pt idx="267744">
                  <c:v>56.700774162581197</c:v>
                </c:pt>
                <c:pt idx="267745">
                  <c:v>56.700848990622397</c:v>
                </c:pt>
                <c:pt idx="267746">
                  <c:v>56.700923818424201</c:v>
                </c:pt>
                <c:pt idx="267747">
                  <c:v>56.700998645986402</c:v>
                </c:pt>
                <c:pt idx="267748">
                  <c:v>56.701073473309101</c:v>
                </c:pt>
                <c:pt idx="267749">
                  <c:v>56.701148300392298</c:v>
                </c:pt>
                <c:pt idx="267750">
                  <c:v>56.701223127235998</c:v>
                </c:pt>
                <c:pt idx="267751">
                  <c:v>56.701297953840097</c:v>
                </c:pt>
                <c:pt idx="267752">
                  <c:v>56.7013727802048</c:v>
                </c:pt>
                <c:pt idx="267753">
                  <c:v>56.7014476063299</c:v>
                </c:pt>
                <c:pt idx="267754">
                  <c:v>56.701522432215498</c:v>
                </c:pt>
                <c:pt idx="267755">
                  <c:v>56.7015972578616</c:v>
                </c:pt>
                <c:pt idx="267756">
                  <c:v>56.7016720832682</c:v>
                </c:pt>
                <c:pt idx="267757">
                  <c:v>56.701746908435297</c:v>
                </c:pt>
                <c:pt idx="267758">
                  <c:v>56.701821733362898</c:v>
                </c:pt>
                <c:pt idx="267759">
                  <c:v>56.701896558050997</c:v>
                </c:pt>
                <c:pt idx="267760">
                  <c:v>56.701971382499501</c:v>
                </c:pt>
                <c:pt idx="267761">
                  <c:v>56.702046206708602</c:v>
                </c:pt>
                <c:pt idx="267762">
                  <c:v>56.7021210306782</c:v>
                </c:pt>
                <c:pt idx="267763">
                  <c:v>56.702195854408203</c:v>
                </c:pt>
                <c:pt idx="267764">
                  <c:v>56.702270677898802</c:v>
                </c:pt>
                <c:pt idx="267765">
                  <c:v>56.7023455011498</c:v>
                </c:pt>
                <c:pt idx="267766">
                  <c:v>56.702420324161302</c:v>
                </c:pt>
                <c:pt idx="267767">
                  <c:v>56.702495146933401</c:v>
                </c:pt>
                <c:pt idx="267768">
                  <c:v>56.702569969465898</c:v>
                </c:pt>
                <c:pt idx="267769">
                  <c:v>56.702644791758999</c:v>
                </c:pt>
                <c:pt idx="267770">
                  <c:v>56.702719613812498</c:v>
                </c:pt>
                <c:pt idx="267771">
                  <c:v>56.702794435626501</c:v>
                </c:pt>
                <c:pt idx="267772">
                  <c:v>56.702869257201101</c:v>
                </c:pt>
                <c:pt idx="267773">
                  <c:v>56.702944078536099</c:v>
                </c:pt>
                <c:pt idx="267774">
                  <c:v>56.703018899631701</c:v>
                </c:pt>
                <c:pt idx="267775">
                  <c:v>56.703093720487701</c:v>
                </c:pt>
                <c:pt idx="267776">
                  <c:v>56.703168541104297</c:v>
                </c:pt>
                <c:pt idx="267777">
                  <c:v>56.703243361481398</c:v>
                </c:pt>
                <c:pt idx="267778">
                  <c:v>56.703318181618897</c:v>
                </c:pt>
                <c:pt idx="267779">
                  <c:v>56.703393001517</c:v>
                </c:pt>
                <c:pt idx="267780">
                  <c:v>56.7034678211756</c:v>
                </c:pt>
                <c:pt idx="267781">
                  <c:v>56.703542640594698</c:v>
                </c:pt>
                <c:pt idx="267782">
                  <c:v>56.7036174597743</c:v>
                </c:pt>
                <c:pt idx="267783">
                  <c:v>56.703692278714399</c:v>
                </c:pt>
                <c:pt idx="267784">
                  <c:v>56.703767097415003</c:v>
                </c:pt>
                <c:pt idx="267785">
                  <c:v>56.703841915876197</c:v>
                </c:pt>
                <c:pt idx="267786">
                  <c:v>56.703916734097803</c:v>
                </c:pt>
                <c:pt idx="267787">
                  <c:v>56.703991552079998</c:v>
                </c:pt>
                <c:pt idx="267788">
                  <c:v>56.704066369822698</c:v>
                </c:pt>
                <c:pt idx="267789">
                  <c:v>56.704141187325803</c:v>
                </c:pt>
                <c:pt idx="267790">
                  <c:v>56.704216004589597</c:v>
                </c:pt>
                <c:pt idx="267791">
                  <c:v>56.704290821613803</c:v>
                </c:pt>
                <c:pt idx="267792">
                  <c:v>56.7043656383985</c:v>
                </c:pt>
                <c:pt idx="267793">
                  <c:v>56.7044404549438</c:v>
                </c:pt>
                <c:pt idx="267794">
                  <c:v>56.704515271249598</c:v>
                </c:pt>
                <c:pt idx="267795">
                  <c:v>56.7045900873159</c:v>
                </c:pt>
                <c:pt idx="267796">
                  <c:v>56.704664903142699</c:v>
                </c:pt>
                <c:pt idx="267797">
                  <c:v>56.704739718730004</c:v>
                </c:pt>
                <c:pt idx="267798">
                  <c:v>56.704814534077897</c:v>
                </c:pt>
                <c:pt idx="267799">
                  <c:v>56.704889349186303</c:v>
                </c:pt>
                <c:pt idx="267800">
                  <c:v>56.704964164055198</c:v>
                </c:pt>
                <c:pt idx="267801">
                  <c:v>56.705038978684598</c:v>
                </c:pt>
                <c:pt idx="267802">
                  <c:v>56.705113793074602</c:v>
                </c:pt>
                <c:pt idx="267803">
                  <c:v>56.705188607225097</c:v>
                </c:pt>
                <c:pt idx="267804">
                  <c:v>56.705263421136102</c:v>
                </c:pt>
                <c:pt idx="267805">
                  <c:v>56.705338234807598</c:v>
                </c:pt>
                <c:pt idx="267806">
                  <c:v>56.705413048239699</c:v>
                </c:pt>
                <c:pt idx="267807">
                  <c:v>56.705487861432303</c:v>
                </c:pt>
                <c:pt idx="267808">
                  <c:v>56.705562674385398</c:v>
                </c:pt>
                <c:pt idx="267809">
                  <c:v>56.705637487099096</c:v>
                </c:pt>
                <c:pt idx="267810">
                  <c:v>56.7057122995733</c:v>
                </c:pt>
                <c:pt idx="267811">
                  <c:v>56.705787111808</c:v>
                </c:pt>
                <c:pt idx="267812">
                  <c:v>56.705861923803198</c:v>
                </c:pt>
                <c:pt idx="267813">
                  <c:v>56.705936735559</c:v>
                </c:pt>
                <c:pt idx="267814">
                  <c:v>56.706011547075299</c:v>
                </c:pt>
                <c:pt idx="267815">
                  <c:v>56.706086358352202</c:v>
                </c:pt>
                <c:pt idx="267816">
                  <c:v>56.706161169389603</c:v>
                </c:pt>
                <c:pt idx="267817">
                  <c:v>56.7062359801875</c:v>
                </c:pt>
                <c:pt idx="267818">
                  <c:v>56.706310790746002</c:v>
                </c:pt>
                <c:pt idx="267819">
                  <c:v>56.706385601065001</c:v>
                </c:pt>
                <c:pt idx="267820">
                  <c:v>56.706460411144498</c:v>
                </c:pt>
                <c:pt idx="267821">
                  <c:v>56.706535220984598</c:v>
                </c:pt>
                <c:pt idx="267822">
                  <c:v>56.706610030585203</c:v>
                </c:pt>
                <c:pt idx="267823">
                  <c:v>56.706684839946398</c:v>
                </c:pt>
                <c:pt idx="267824">
                  <c:v>56.706759649068097</c:v>
                </c:pt>
                <c:pt idx="267825">
                  <c:v>56.706834457950301</c:v>
                </c:pt>
                <c:pt idx="267826">
                  <c:v>56.706909266593101</c:v>
                </c:pt>
                <c:pt idx="267827">
                  <c:v>56.706984074996498</c:v>
                </c:pt>
                <c:pt idx="267828">
                  <c:v>56.7070588831603</c:v>
                </c:pt>
                <c:pt idx="267829">
                  <c:v>56.707133691084799</c:v>
                </c:pt>
                <c:pt idx="267830">
                  <c:v>56.707208498769702</c:v>
                </c:pt>
                <c:pt idx="267831">
                  <c:v>56.707283306215203</c:v>
                </c:pt>
                <c:pt idx="267832">
                  <c:v>56.7073581134213</c:v>
                </c:pt>
                <c:pt idx="267833">
                  <c:v>56.707432920387902</c:v>
                </c:pt>
                <c:pt idx="267834">
                  <c:v>56.7075077271151</c:v>
                </c:pt>
                <c:pt idx="267835">
                  <c:v>56.707582533602803</c:v>
                </c:pt>
                <c:pt idx="267836">
                  <c:v>56.707657339851103</c:v>
                </c:pt>
                <c:pt idx="267837">
                  <c:v>56.7077321458599</c:v>
                </c:pt>
                <c:pt idx="267838">
                  <c:v>56.707806951629301</c:v>
                </c:pt>
                <c:pt idx="267839">
                  <c:v>56.7078817571592</c:v>
                </c:pt>
                <c:pt idx="267840">
                  <c:v>56.707956562449702</c:v>
                </c:pt>
                <c:pt idx="267841">
                  <c:v>56.708031367500702</c:v>
                </c:pt>
                <c:pt idx="267842">
                  <c:v>56.708106172312299</c:v>
                </c:pt>
                <c:pt idx="267843">
                  <c:v>56.7081809768844</c:v>
                </c:pt>
                <c:pt idx="267844">
                  <c:v>56.708255781217098</c:v>
                </c:pt>
                <c:pt idx="267845">
                  <c:v>56.708330585310399</c:v>
                </c:pt>
                <c:pt idx="267846">
                  <c:v>56.708405389164199</c:v>
                </c:pt>
                <c:pt idx="267847">
                  <c:v>56.708480192778602</c:v>
                </c:pt>
                <c:pt idx="267848">
                  <c:v>56.708554996153502</c:v>
                </c:pt>
                <c:pt idx="267849">
                  <c:v>56.708629799289</c:v>
                </c:pt>
                <c:pt idx="267850">
                  <c:v>56.708704602185101</c:v>
                </c:pt>
                <c:pt idx="267851">
                  <c:v>56.7087794048417</c:v>
                </c:pt>
                <c:pt idx="267852">
                  <c:v>56.708854207258902</c:v>
                </c:pt>
                <c:pt idx="267853">
                  <c:v>56.708929009436702</c:v>
                </c:pt>
                <c:pt idx="267854">
                  <c:v>56.709003811374998</c:v>
                </c:pt>
                <c:pt idx="267855">
                  <c:v>56.709078613073899</c:v>
                </c:pt>
                <c:pt idx="267856">
                  <c:v>56.709153414533297</c:v>
                </c:pt>
                <c:pt idx="267857">
                  <c:v>56.709228215753299</c:v>
                </c:pt>
                <c:pt idx="267858">
                  <c:v>56.709303016733898</c:v>
                </c:pt>
                <c:pt idx="267859">
                  <c:v>56.709377817475101</c:v>
                </c:pt>
                <c:pt idx="267860">
                  <c:v>56.709452617976801</c:v>
                </c:pt>
                <c:pt idx="267861">
                  <c:v>56.709527418239098</c:v>
                </c:pt>
                <c:pt idx="267862">
                  <c:v>56.709602218261999</c:v>
                </c:pt>
                <c:pt idx="267863">
                  <c:v>56.709677018045397</c:v>
                </c:pt>
                <c:pt idx="267864">
                  <c:v>56.7097518175894</c:v>
                </c:pt>
                <c:pt idx="267865">
                  <c:v>56.709826616893999</c:v>
                </c:pt>
                <c:pt idx="267866">
                  <c:v>56.709901415959102</c:v>
                </c:pt>
                <c:pt idx="267867">
                  <c:v>56.709976214784902</c:v>
                </c:pt>
                <c:pt idx="267868">
                  <c:v>56.710051013371199</c:v>
                </c:pt>
                <c:pt idx="267869">
                  <c:v>56.7101258117181</c:v>
                </c:pt>
                <c:pt idx="267870">
                  <c:v>56.710200609825499</c:v>
                </c:pt>
                <c:pt idx="267871">
                  <c:v>56.710275407693601</c:v>
                </c:pt>
                <c:pt idx="267872">
                  <c:v>56.7103502053222</c:v>
                </c:pt>
                <c:pt idx="267873">
                  <c:v>56.710425002711403</c:v>
                </c:pt>
                <c:pt idx="267874">
                  <c:v>56.710499799861097</c:v>
                </c:pt>
                <c:pt idx="267875">
                  <c:v>56.710574596771501</c:v>
                </c:pt>
                <c:pt idx="267876">
                  <c:v>56.710649393442402</c:v>
                </c:pt>
                <c:pt idx="267877">
                  <c:v>56.710724189874</c:v>
                </c:pt>
                <c:pt idx="267878">
                  <c:v>56.710798986066102</c:v>
                </c:pt>
                <c:pt idx="267879">
                  <c:v>56.710873782018702</c:v>
                </c:pt>
                <c:pt idx="267880">
                  <c:v>56.710948577731997</c:v>
                </c:pt>
                <c:pt idx="267881">
                  <c:v>56.711023373205897</c:v>
                </c:pt>
                <c:pt idx="267882">
                  <c:v>56.711098168440301</c:v>
                </c:pt>
                <c:pt idx="267883">
                  <c:v>56.711172963435402</c:v>
                </c:pt>
                <c:pt idx="267884">
                  <c:v>56.711247758191</c:v>
                </c:pt>
                <c:pt idx="267885">
                  <c:v>56.711322552707202</c:v>
                </c:pt>
                <c:pt idx="267886">
                  <c:v>56.711397346984</c:v>
                </c:pt>
                <c:pt idx="267887">
                  <c:v>56.711472141021403</c:v>
                </c:pt>
                <c:pt idx="267888">
                  <c:v>56.711546934819403</c:v>
                </c:pt>
                <c:pt idx="267889">
                  <c:v>56.711621728377899</c:v>
                </c:pt>
                <c:pt idx="267890">
                  <c:v>56.7116965216971</c:v>
                </c:pt>
                <c:pt idx="267891">
                  <c:v>56.711771314776897</c:v>
                </c:pt>
                <c:pt idx="267892">
                  <c:v>56.711846107617198</c:v>
                </c:pt>
                <c:pt idx="267893">
                  <c:v>56.711920900218097</c:v>
                </c:pt>
                <c:pt idx="267894">
                  <c:v>56.711995692579698</c:v>
                </c:pt>
                <c:pt idx="267895">
                  <c:v>56.712070484701798</c:v>
                </c:pt>
                <c:pt idx="267896">
                  <c:v>56.7121452765846</c:v>
                </c:pt>
                <c:pt idx="267897">
                  <c:v>56.7122200682279</c:v>
                </c:pt>
                <c:pt idx="267898">
                  <c:v>56.712294859631797</c:v>
                </c:pt>
                <c:pt idx="267899">
                  <c:v>56.712369650796397</c:v>
                </c:pt>
                <c:pt idx="267900">
                  <c:v>56.712444441721502</c:v>
                </c:pt>
                <c:pt idx="267901">
                  <c:v>56.712519232407203</c:v>
                </c:pt>
                <c:pt idx="267902">
                  <c:v>56.712594022853601</c:v>
                </c:pt>
                <c:pt idx="267903">
                  <c:v>56.712668813060503</c:v>
                </c:pt>
                <c:pt idx="267904">
                  <c:v>56.712743603028002</c:v>
                </c:pt>
                <c:pt idx="267905">
                  <c:v>56.712818392756198</c:v>
                </c:pt>
                <c:pt idx="267906">
                  <c:v>56.712893182244898</c:v>
                </c:pt>
                <c:pt idx="267907">
                  <c:v>56.712967971494301</c:v>
                </c:pt>
                <c:pt idx="267908">
                  <c:v>56.713042760504202</c:v>
                </c:pt>
                <c:pt idx="267909">
                  <c:v>56.713117549274799</c:v>
                </c:pt>
                <c:pt idx="267910">
                  <c:v>56.713192337805999</c:v>
                </c:pt>
                <c:pt idx="267911">
                  <c:v>56.713267126097797</c:v>
                </c:pt>
                <c:pt idx="267912">
                  <c:v>56.713341914150099</c:v>
                </c:pt>
                <c:pt idx="267913">
                  <c:v>56.713416701963098</c:v>
                </c:pt>
                <c:pt idx="267914">
                  <c:v>56.7134914895368</c:v>
                </c:pt>
                <c:pt idx="267915">
                  <c:v>56.713566276870999</c:v>
                </c:pt>
                <c:pt idx="267916">
                  <c:v>56.713641063965802</c:v>
                </c:pt>
                <c:pt idx="267917">
                  <c:v>56.713715850821302</c:v>
                </c:pt>
                <c:pt idx="267918">
                  <c:v>56.713790637437299</c:v>
                </c:pt>
                <c:pt idx="267919">
                  <c:v>56.713865423813999</c:v>
                </c:pt>
                <c:pt idx="267920">
                  <c:v>56.713940209951303</c:v>
                </c:pt>
                <c:pt idx="267921">
                  <c:v>56.714014995849197</c:v>
                </c:pt>
                <c:pt idx="267922">
                  <c:v>56.714089781507703</c:v>
                </c:pt>
                <c:pt idx="267923">
                  <c:v>56.714164566926897</c:v>
                </c:pt>
                <c:pt idx="267924">
                  <c:v>56.714239352106702</c:v>
                </c:pt>
                <c:pt idx="267925">
                  <c:v>56.714314137047097</c:v>
                </c:pt>
                <c:pt idx="267926">
                  <c:v>56.714388921747997</c:v>
                </c:pt>
                <c:pt idx="267927">
                  <c:v>56.714463706209699</c:v>
                </c:pt>
                <c:pt idx="267928">
                  <c:v>56.714538490431899</c:v>
                </c:pt>
                <c:pt idx="267929">
                  <c:v>56.714613274414802</c:v>
                </c:pt>
                <c:pt idx="267930">
                  <c:v>56.714688058158302</c:v>
                </c:pt>
                <c:pt idx="267931">
                  <c:v>56.714762841662399</c:v>
                </c:pt>
                <c:pt idx="267932">
                  <c:v>56.7148376249271</c:v>
                </c:pt>
                <c:pt idx="267933">
                  <c:v>56.714912407952497</c:v>
                </c:pt>
                <c:pt idx="267934">
                  <c:v>56.714987190738498</c:v>
                </c:pt>
                <c:pt idx="267935">
                  <c:v>56.715061973285103</c:v>
                </c:pt>
                <c:pt idx="267936">
                  <c:v>56.715136755592397</c:v>
                </c:pt>
                <c:pt idx="267937">
                  <c:v>56.715211537660203</c:v>
                </c:pt>
                <c:pt idx="267938">
                  <c:v>56.715286319488698</c:v>
                </c:pt>
                <c:pt idx="267939">
                  <c:v>56.715361101077903</c:v>
                </c:pt>
                <c:pt idx="267940">
                  <c:v>56.715435882427599</c:v>
                </c:pt>
                <c:pt idx="267941">
                  <c:v>56.715510663537998</c:v>
                </c:pt>
                <c:pt idx="267942">
                  <c:v>56.715585444409101</c:v>
                </c:pt>
                <c:pt idx="267943">
                  <c:v>56.7156602250407</c:v>
                </c:pt>
                <c:pt idx="267944">
                  <c:v>56.715735005432997</c:v>
                </c:pt>
                <c:pt idx="267945">
                  <c:v>56.715809785586003</c:v>
                </c:pt>
                <c:pt idx="267946">
                  <c:v>56.715884565499501</c:v>
                </c:pt>
                <c:pt idx="267947">
                  <c:v>56.715959345173701</c:v>
                </c:pt>
                <c:pt idx="267948">
                  <c:v>56.716034124608598</c:v>
                </c:pt>
                <c:pt idx="267949">
                  <c:v>56.716108903803999</c:v>
                </c:pt>
                <c:pt idx="267950">
                  <c:v>56.716183682760096</c:v>
                </c:pt>
                <c:pt idx="267951">
                  <c:v>56.716258461476897</c:v>
                </c:pt>
                <c:pt idx="267952">
                  <c:v>56.716333239954302</c:v>
                </c:pt>
                <c:pt idx="267953">
                  <c:v>56.716408018192297</c:v>
                </c:pt>
                <c:pt idx="267954">
                  <c:v>56.716482796191002</c:v>
                </c:pt>
                <c:pt idx="267955">
                  <c:v>56.716557573950297</c:v>
                </c:pt>
                <c:pt idx="267956">
                  <c:v>56.716632351470302</c:v>
                </c:pt>
                <c:pt idx="267957">
                  <c:v>56.716707128750897</c:v>
                </c:pt>
                <c:pt idx="267958">
                  <c:v>56.716781905792097</c:v>
                </c:pt>
                <c:pt idx="267959">
                  <c:v>56.716856682593999</c:v>
                </c:pt>
                <c:pt idx="267960">
                  <c:v>56.716931459156598</c:v>
                </c:pt>
                <c:pt idx="267961">
                  <c:v>56.717006235479801</c:v>
                </c:pt>
                <c:pt idx="267962">
                  <c:v>56.7170810115636</c:v>
                </c:pt>
                <c:pt idx="267963">
                  <c:v>56.717155787408103</c:v>
                </c:pt>
                <c:pt idx="267964">
                  <c:v>56.717230563013203</c:v>
                </c:pt>
                <c:pt idx="267965">
                  <c:v>56.717305338378999</c:v>
                </c:pt>
                <c:pt idx="267966">
                  <c:v>56.717380113505499</c:v>
                </c:pt>
                <c:pt idx="267967">
                  <c:v>56.717454888392503</c:v>
                </c:pt>
                <c:pt idx="267968">
                  <c:v>56.717529663040303</c:v>
                </c:pt>
                <c:pt idx="267969">
                  <c:v>56.717604437448699</c:v>
                </c:pt>
                <c:pt idx="267970">
                  <c:v>56.7176792116177</c:v>
                </c:pt>
                <c:pt idx="267971">
                  <c:v>56.717753985547397</c:v>
                </c:pt>
                <c:pt idx="267972">
                  <c:v>56.717828759237797</c:v>
                </c:pt>
                <c:pt idx="267973">
                  <c:v>56.717903532688801</c:v>
                </c:pt>
                <c:pt idx="267974">
                  <c:v>56.717978305900402</c:v>
                </c:pt>
                <c:pt idx="267975">
                  <c:v>56.718053078872799</c:v>
                </c:pt>
                <c:pt idx="267976">
                  <c:v>56.7181278516058</c:v>
                </c:pt>
                <c:pt idx="267977">
                  <c:v>56.718202624099398</c:v>
                </c:pt>
                <c:pt idx="267978">
                  <c:v>56.718277396353699</c:v>
                </c:pt>
                <c:pt idx="267979">
                  <c:v>56.718352168368703</c:v>
                </c:pt>
                <c:pt idx="267980">
                  <c:v>56.718426940144298</c:v>
                </c:pt>
                <c:pt idx="267981">
                  <c:v>56.718501711680602</c:v>
                </c:pt>
                <c:pt idx="267982">
                  <c:v>56.718576482977497</c:v>
                </c:pt>
                <c:pt idx="267983">
                  <c:v>56.718651254035102</c:v>
                </c:pt>
                <c:pt idx="267984">
                  <c:v>56.718726024853403</c:v>
                </c:pt>
                <c:pt idx="267985">
                  <c:v>56.718800795432401</c:v>
                </c:pt>
                <c:pt idx="267986">
                  <c:v>56.718875565772002</c:v>
                </c:pt>
                <c:pt idx="267987">
                  <c:v>56.7189503358723</c:v>
                </c:pt>
                <c:pt idx="267988">
                  <c:v>56.719025105733202</c:v>
                </c:pt>
                <c:pt idx="267989">
                  <c:v>56.7190998753548</c:v>
                </c:pt>
                <c:pt idx="267990">
                  <c:v>56.719174644737102</c:v>
                </c:pt>
                <c:pt idx="267991">
                  <c:v>56.71924941388</c:v>
                </c:pt>
                <c:pt idx="267992">
                  <c:v>56.719324182783701</c:v>
                </c:pt>
                <c:pt idx="267993">
                  <c:v>56.7193989514479</c:v>
                </c:pt>
                <c:pt idx="267994">
                  <c:v>56.719473719872902</c:v>
                </c:pt>
                <c:pt idx="267995">
                  <c:v>56.719548488058599</c:v>
                </c:pt>
                <c:pt idx="267996">
                  <c:v>56.719623256004901</c:v>
                </c:pt>
                <c:pt idx="267997">
                  <c:v>56.719698023711899</c:v>
                </c:pt>
                <c:pt idx="267998">
                  <c:v>56.719772791179501</c:v>
                </c:pt>
                <c:pt idx="267999">
                  <c:v>56.719847558407899</c:v>
                </c:pt>
                <c:pt idx="268000">
                  <c:v>56.719922325396901</c:v>
                </c:pt>
                <c:pt idx="268001">
                  <c:v>56.719997092146599</c:v>
                </c:pt>
                <c:pt idx="268002">
                  <c:v>56.720071858656901</c:v>
                </c:pt>
                <c:pt idx="268003">
                  <c:v>56.720146624927999</c:v>
                </c:pt>
                <c:pt idx="268004">
                  <c:v>56.720221390959701</c:v>
                </c:pt>
                <c:pt idx="268005">
                  <c:v>56.720296156752099</c:v>
                </c:pt>
                <c:pt idx="268006">
                  <c:v>56.7203709223052</c:v>
                </c:pt>
                <c:pt idx="268007">
                  <c:v>56.720445687618998</c:v>
                </c:pt>
                <c:pt idx="268008">
                  <c:v>56.7205204526934</c:v>
                </c:pt>
                <c:pt idx="268009">
                  <c:v>56.720595217528597</c:v>
                </c:pt>
                <c:pt idx="268010">
                  <c:v>56.720669982124399</c:v>
                </c:pt>
                <c:pt idx="268011">
                  <c:v>56.720744746480896</c:v>
                </c:pt>
                <c:pt idx="268012">
                  <c:v>56.720819510598098</c:v>
                </c:pt>
                <c:pt idx="268013">
                  <c:v>56.720894274476002</c:v>
                </c:pt>
                <c:pt idx="268014">
                  <c:v>56.720969038114603</c:v>
                </c:pt>
                <c:pt idx="268015">
                  <c:v>56.721043801513801</c:v>
                </c:pt>
                <c:pt idx="268016">
                  <c:v>56.721118564673802</c:v>
                </c:pt>
                <c:pt idx="268017">
                  <c:v>56.721193327594399</c:v>
                </c:pt>
                <c:pt idx="268018">
                  <c:v>56.7212680902757</c:v>
                </c:pt>
                <c:pt idx="268019">
                  <c:v>56.721342852717797</c:v>
                </c:pt>
                <c:pt idx="268020">
                  <c:v>56.721417614920497</c:v>
                </c:pt>
                <c:pt idx="268021">
                  <c:v>56.721492376883901</c:v>
                </c:pt>
                <c:pt idx="268022">
                  <c:v>56.721567138608002</c:v>
                </c:pt>
                <c:pt idx="268023">
                  <c:v>56.721641900092798</c:v>
                </c:pt>
                <c:pt idx="268024">
                  <c:v>56.721716661338199</c:v>
                </c:pt>
                <c:pt idx="268025">
                  <c:v>56.721791422344403</c:v>
                </c:pt>
                <c:pt idx="268026">
                  <c:v>56.721866183111302</c:v>
                </c:pt>
                <c:pt idx="268027">
                  <c:v>56.721940943638899</c:v>
                </c:pt>
                <c:pt idx="268028">
                  <c:v>56.722015703927198</c:v>
                </c:pt>
                <c:pt idx="268029">
                  <c:v>56.722090463976102</c:v>
                </c:pt>
                <c:pt idx="268030">
                  <c:v>56.722165223785801</c:v>
                </c:pt>
                <c:pt idx="268031">
                  <c:v>56.722239983356197</c:v>
                </c:pt>
                <c:pt idx="268032">
                  <c:v>56.722314742687203</c:v>
                </c:pt>
                <c:pt idx="268033">
                  <c:v>56.722389501778999</c:v>
                </c:pt>
                <c:pt idx="268034">
                  <c:v>56.722464260631497</c:v>
                </c:pt>
                <c:pt idx="268035">
                  <c:v>56.722539019244699</c:v>
                </c:pt>
                <c:pt idx="268036">
                  <c:v>56.722613777618598</c:v>
                </c:pt>
                <c:pt idx="268037">
                  <c:v>56.7226885357532</c:v>
                </c:pt>
                <c:pt idx="268038">
                  <c:v>56.722763293648498</c:v>
                </c:pt>
                <c:pt idx="268039">
                  <c:v>56.7228380513045</c:v>
                </c:pt>
                <c:pt idx="268040">
                  <c:v>56.722912808721198</c:v>
                </c:pt>
                <c:pt idx="268041">
                  <c:v>56.722987565898599</c:v>
                </c:pt>
                <c:pt idx="268042">
                  <c:v>56.723062322836697</c:v>
                </c:pt>
                <c:pt idx="268043">
                  <c:v>56.723137079535597</c:v>
                </c:pt>
                <c:pt idx="268044">
                  <c:v>56.723211835995102</c:v>
                </c:pt>
                <c:pt idx="268045">
                  <c:v>56.723286592215402</c:v>
                </c:pt>
                <c:pt idx="268046">
                  <c:v>56.723361348196399</c:v>
                </c:pt>
                <c:pt idx="268047">
                  <c:v>56.723436103938099</c:v>
                </c:pt>
                <c:pt idx="268048">
                  <c:v>56.723510859440502</c:v>
                </c:pt>
                <c:pt idx="268049">
                  <c:v>56.723585614703602</c:v>
                </c:pt>
                <c:pt idx="268050">
                  <c:v>56.723660369727398</c:v>
                </c:pt>
                <c:pt idx="268051">
                  <c:v>56.723735124511997</c:v>
                </c:pt>
                <c:pt idx="268052">
                  <c:v>56.7238098790572</c:v>
                </c:pt>
                <c:pt idx="268053">
                  <c:v>56.723884633363198</c:v>
                </c:pt>
                <c:pt idx="268054">
                  <c:v>56.7239593874299</c:v>
                </c:pt>
                <c:pt idx="268055">
                  <c:v>56.724034141257299</c:v>
                </c:pt>
                <c:pt idx="268056">
                  <c:v>56.724108894845401</c:v>
                </c:pt>
                <c:pt idx="268057">
                  <c:v>56.724183648194298</c:v>
                </c:pt>
                <c:pt idx="268058">
                  <c:v>56.724258401303899</c:v>
                </c:pt>
                <c:pt idx="268059">
                  <c:v>56.724333154174197</c:v>
                </c:pt>
                <c:pt idx="268060">
                  <c:v>56.724407906805197</c:v>
                </c:pt>
                <c:pt idx="268061">
                  <c:v>56.724482659196902</c:v>
                </c:pt>
                <c:pt idx="268062">
                  <c:v>56.724557411349402</c:v>
                </c:pt>
                <c:pt idx="268063">
                  <c:v>56.724632163262598</c:v>
                </c:pt>
                <c:pt idx="268064">
                  <c:v>56.724706914936498</c:v>
                </c:pt>
                <c:pt idx="268065">
                  <c:v>56.7247816663712</c:v>
                </c:pt>
                <c:pt idx="268066">
                  <c:v>56.7248564175665</c:v>
                </c:pt>
                <c:pt idx="268067">
                  <c:v>56.724931168522602</c:v>
                </c:pt>
                <c:pt idx="268068">
                  <c:v>56.7250059192395</c:v>
                </c:pt>
                <c:pt idx="268069">
                  <c:v>56.725080669717002</c:v>
                </c:pt>
                <c:pt idx="268070">
                  <c:v>56.7251554199553</c:v>
                </c:pt>
                <c:pt idx="268071">
                  <c:v>56.725230169954401</c:v>
                </c:pt>
                <c:pt idx="268072">
                  <c:v>56.725304919714098</c:v>
                </c:pt>
                <c:pt idx="268073">
                  <c:v>56.725379669234599</c:v>
                </c:pt>
                <c:pt idx="268074">
                  <c:v>56.725454418515803</c:v>
                </c:pt>
                <c:pt idx="268075">
                  <c:v>56.725529167557802</c:v>
                </c:pt>
                <c:pt idx="268076">
                  <c:v>56.725603916360498</c:v>
                </c:pt>
                <c:pt idx="268077">
                  <c:v>56.725678664923898</c:v>
                </c:pt>
                <c:pt idx="268078">
                  <c:v>56.7257534132481</c:v>
                </c:pt>
                <c:pt idx="268079">
                  <c:v>56.725828161332998</c:v>
                </c:pt>
                <c:pt idx="268080">
                  <c:v>56.7259029091786</c:v>
                </c:pt>
                <c:pt idx="268081">
                  <c:v>56.725977656784998</c:v>
                </c:pt>
                <c:pt idx="268082">
                  <c:v>56.726052404152099</c:v>
                </c:pt>
                <c:pt idx="268083">
                  <c:v>56.726127151279897</c:v>
                </c:pt>
                <c:pt idx="268084">
                  <c:v>56.726201898168497</c:v>
                </c:pt>
                <c:pt idx="268085">
                  <c:v>56.726276644817901</c:v>
                </c:pt>
                <c:pt idx="268086">
                  <c:v>56.726351391228</c:v>
                </c:pt>
                <c:pt idx="268087">
                  <c:v>56.726426137398803</c:v>
                </c:pt>
                <c:pt idx="268088">
                  <c:v>56.726500883330303</c:v>
                </c:pt>
                <c:pt idx="268089">
                  <c:v>56.726575629022697</c:v>
                </c:pt>
                <c:pt idx="268090">
                  <c:v>56.726650374475703</c:v>
                </c:pt>
                <c:pt idx="268091">
                  <c:v>56.726725119689497</c:v>
                </c:pt>
                <c:pt idx="268092">
                  <c:v>56.726799864664102</c:v>
                </c:pt>
                <c:pt idx="268093">
                  <c:v>56.726874609399403</c:v>
                </c:pt>
                <c:pt idx="268094">
                  <c:v>56.726949353895399</c:v>
                </c:pt>
                <c:pt idx="268095">
                  <c:v>56.727024098152199</c:v>
                </c:pt>
                <c:pt idx="268096">
                  <c:v>56.727098842169802</c:v>
                </c:pt>
                <c:pt idx="268097">
                  <c:v>56.727173585948101</c:v>
                </c:pt>
                <c:pt idx="268098">
                  <c:v>56.727248329487097</c:v>
                </c:pt>
                <c:pt idx="268099">
                  <c:v>56.727323072786902</c:v>
                </c:pt>
                <c:pt idx="268100">
                  <c:v>56.727397815847503</c:v>
                </c:pt>
                <c:pt idx="268101">
                  <c:v>56.727472558668801</c:v>
                </c:pt>
                <c:pt idx="268102">
                  <c:v>56.727547301250901</c:v>
                </c:pt>
                <c:pt idx="268103">
                  <c:v>56.727622043593698</c:v>
                </c:pt>
                <c:pt idx="268104">
                  <c:v>56.727696785697297</c:v>
                </c:pt>
                <c:pt idx="268105">
                  <c:v>56.7277715275616</c:v>
                </c:pt>
                <c:pt idx="268106">
                  <c:v>56.727846269186699</c:v>
                </c:pt>
                <c:pt idx="268107">
                  <c:v>56.727921010572601</c:v>
                </c:pt>
                <c:pt idx="268108">
                  <c:v>56.727995751719199</c:v>
                </c:pt>
                <c:pt idx="268109">
                  <c:v>56.7280704926266</c:v>
                </c:pt>
                <c:pt idx="268110">
                  <c:v>56.728145233294697</c:v>
                </c:pt>
                <c:pt idx="268111">
                  <c:v>56.728219973723597</c:v>
                </c:pt>
                <c:pt idx="268112">
                  <c:v>56.7282947139133</c:v>
                </c:pt>
                <c:pt idx="268113">
                  <c:v>56.728369453863699</c:v>
                </c:pt>
                <c:pt idx="268114">
                  <c:v>56.728444193574902</c:v>
                </c:pt>
                <c:pt idx="268115">
                  <c:v>56.7285189330468</c:v>
                </c:pt>
                <c:pt idx="268116">
                  <c:v>56.728593672279501</c:v>
                </c:pt>
                <c:pt idx="268117">
                  <c:v>56.728668411272999</c:v>
                </c:pt>
                <c:pt idx="268118">
                  <c:v>56.728743150027299</c:v>
                </c:pt>
                <c:pt idx="268119">
                  <c:v>56.728817888542302</c:v>
                </c:pt>
                <c:pt idx="268120">
                  <c:v>56.728892626818102</c:v>
                </c:pt>
                <c:pt idx="268121">
                  <c:v>56.728967364854597</c:v>
                </c:pt>
                <c:pt idx="268122">
                  <c:v>56.729042102652002</c:v>
                </c:pt>
                <c:pt idx="268123">
                  <c:v>56.729116840210096</c:v>
                </c:pt>
                <c:pt idx="268124">
                  <c:v>56.729191577528901</c:v>
                </c:pt>
                <c:pt idx="268125">
                  <c:v>56.729266314608601</c:v>
                </c:pt>
                <c:pt idx="268126">
                  <c:v>56.729341051448998</c:v>
                </c:pt>
                <c:pt idx="268127">
                  <c:v>56.729415788050197</c:v>
                </c:pt>
                <c:pt idx="268128">
                  <c:v>56.7294905244121</c:v>
                </c:pt>
                <c:pt idx="268129">
                  <c:v>56.729565260534898</c:v>
                </c:pt>
                <c:pt idx="268130">
                  <c:v>56.729639996418399</c:v>
                </c:pt>
                <c:pt idx="268131">
                  <c:v>56.729714732062703</c:v>
                </c:pt>
                <c:pt idx="268132">
                  <c:v>56.729789467467803</c:v>
                </c:pt>
                <c:pt idx="268133">
                  <c:v>56.7298642026336</c:v>
                </c:pt>
                <c:pt idx="268134">
                  <c:v>56.729938937560199</c:v>
                </c:pt>
                <c:pt idx="268135">
                  <c:v>56.730013672247601</c:v>
                </c:pt>
                <c:pt idx="268136">
                  <c:v>56.730088406695799</c:v>
                </c:pt>
                <c:pt idx="268137">
                  <c:v>56.7301631409048</c:v>
                </c:pt>
                <c:pt idx="268138">
                  <c:v>56.730237874874597</c:v>
                </c:pt>
                <c:pt idx="268139">
                  <c:v>56.730312608605097</c:v>
                </c:pt>
                <c:pt idx="268140">
                  <c:v>56.7303873420964</c:v>
                </c:pt>
                <c:pt idx="268141">
                  <c:v>56.730462075348498</c:v>
                </c:pt>
                <c:pt idx="268142">
                  <c:v>56.7305368083614</c:v>
                </c:pt>
                <c:pt idx="268143">
                  <c:v>56.730611541135097</c:v>
                </c:pt>
                <c:pt idx="268144">
                  <c:v>56.730686273669498</c:v>
                </c:pt>
                <c:pt idx="268145">
                  <c:v>56.730761005964801</c:v>
                </c:pt>
                <c:pt idx="268146">
                  <c:v>56.730835738020801</c:v>
                </c:pt>
                <c:pt idx="268147">
                  <c:v>56.730910469837703</c:v>
                </c:pt>
                <c:pt idx="268148">
                  <c:v>56.730985201415301</c:v>
                </c:pt>
                <c:pt idx="268149">
                  <c:v>56.731059932753702</c:v>
                </c:pt>
                <c:pt idx="268150">
                  <c:v>56.731134663852899</c:v>
                </c:pt>
                <c:pt idx="268151">
                  <c:v>56.731209394712899</c:v>
                </c:pt>
                <c:pt idx="268152">
                  <c:v>56.731284125333701</c:v>
                </c:pt>
                <c:pt idx="268153">
                  <c:v>56.7313588557153</c:v>
                </c:pt>
                <c:pt idx="268154">
                  <c:v>56.731433585857701</c:v>
                </c:pt>
                <c:pt idx="268155">
                  <c:v>56.731508315760799</c:v>
                </c:pt>
                <c:pt idx="268156">
                  <c:v>56.731583045424799</c:v>
                </c:pt>
                <c:pt idx="268157">
                  <c:v>56.731657774849602</c:v>
                </c:pt>
                <c:pt idx="268158">
                  <c:v>56.731732504035101</c:v>
                </c:pt>
                <c:pt idx="268159">
                  <c:v>56.731807232981502</c:v>
                </c:pt>
                <c:pt idx="268160">
                  <c:v>56.7318819616887</c:v>
                </c:pt>
                <c:pt idx="268161">
                  <c:v>56.731956690156601</c:v>
                </c:pt>
                <c:pt idx="268162">
                  <c:v>56.732031418385397</c:v>
                </c:pt>
                <c:pt idx="268163">
                  <c:v>56.732106146374903</c:v>
                </c:pt>
                <c:pt idx="268164">
                  <c:v>56.732180874125298</c:v>
                </c:pt>
                <c:pt idx="268165">
                  <c:v>56.732255601636503</c:v>
                </c:pt>
                <c:pt idx="268166">
                  <c:v>56.732330328908397</c:v>
                </c:pt>
                <c:pt idx="268167">
                  <c:v>56.7324050559412</c:v>
                </c:pt>
                <c:pt idx="268168">
                  <c:v>56.732479782734799</c:v>
                </c:pt>
                <c:pt idx="268169">
                  <c:v>56.732554509289201</c:v>
                </c:pt>
                <c:pt idx="268170">
                  <c:v>56.732629235604399</c:v>
                </c:pt>
                <c:pt idx="268171">
                  <c:v>56.7327039616804</c:v>
                </c:pt>
                <c:pt idx="268172">
                  <c:v>56.732778687517197</c:v>
                </c:pt>
                <c:pt idx="268173">
                  <c:v>56.732853413114803</c:v>
                </c:pt>
                <c:pt idx="268174">
                  <c:v>56.732928138473298</c:v>
                </c:pt>
                <c:pt idx="268175">
                  <c:v>56.733002863592503</c:v>
                </c:pt>
                <c:pt idx="268176">
                  <c:v>56.733077588472597</c:v>
                </c:pt>
                <c:pt idx="268177">
                  <c:v>56.733152313113401</c:v>
                </c:pt>
                <c:pt idx="268178">
                  <c:v>56.7332270375151</c:v>
                </c:pt>
                <c:pt idx="268179">
                  <c:v>56.733301761677602</c:v>
                </c:pt>
                <c:pt idx="268180">
                  <c:v>56.7333764856009</c:v>
                </c:pt>
                <c:pt idx="268181">
                  <c:v>56.733451209285001</c:v>
                </c:pt>
                <c:pt idx="268182">
                  <c:v>56.733525932729997</c:v>
                </c:pt>
                <c:pt idx="268183">
                  <c:v>56.733600655935703</c:v>
                </c:pt>
                <c:pt idx="268184">
                  <c:v>56.733675378902298</c:v>
                </c:pt>
                <c:pt idx="268185">
                  <c:v>56.733750101629703</c:v>
                </c:pt>
                <c:pt idx="268186">
                  <c:v>56.733824824117903</c:v>
                </c:pt>
                <c:pt idx="268187">
                  <c:v>56.733899546366999</c:v>
                </c:pt>
                <c:pt idx="268188">
                  <c:v>56.733974268376798</c:v>
                </c:pt>
                <c:pt idx="268189">
                  <c:v>56.7340489901475</c:v>
                </c:pt>
                <c:pt idx="268190">
                  <c:v>56.734123711678997</c:v>
                </c:pt>
                <c:pt idx="268191">
                  <c:v>56.734198432971297</c:v>
                </c:pt>
                <c:pt idx="268192">
                  <c:v>56.7342731540244</c:v>
                </c:pt>
                <c:pt idx="268193">
                  <c:v>56.734347874838399</c:v>
                </c:pt>
                <c:pt idx="268194">
                  <c:v>56.7344225954132</c:v>
                </c:pt>
                <c:pt idx="268195">
                  <c:v>56.734497315748797</c:v>
                </c:pt>
                <c:pt idx="268196">
                  <c:v>56.734572035845297</c:v>
                </c:pt>
                <c:pt idx="268197">
                  <c:v>56.734646755702499</c:v>
                </c:pt>
                <c:pt idx="268198">
                  <c:v>56.734721475320598</c:v>
                </c:pt>
                <c:pt idx="268199">
                  <c:v>56.734796194699598</c:v>
                </c:pt>
                <c:pt idx="268200">
                  <c:v>56.734870913839302</c:v>
                </c:pt>
                <c:pt idx="268201">
                  <c:v>56.734945632739901</c:v>
                </c:pt>
                <c:pt idx="268202">
                  <c:v>56.735020351401303</c:v>
                </c:pt>
                <c:pt idx="268203">
                  <c:v>56.735095069823601</c:v>
                </c:pt>
                <c:pt idx="268204">
                  <c:v>56.735169788006701</c:v>
                </c:pt>
                <c:pt idx="268205">
                  <c:v>56.735244505950597</c:v>
                </c:pt>
                <c:pt idx="268206">
                  <c:v>56.735319223655402</c:v>
                </c:pt>
                <c:pt idx="268207">
                  <c:v>56.735393941121004</c:v>
                </c:pt>
                <c:pt idx="268208">
                  <c:v>56.735468658347401</c:v>
                </c:pt>
                <c:pt idx="268209">
                  <c:v>56.7355433753347</c:v>
                </c:pt>
                <c:pt idx="268210">
                  <c:v>56.735618092082802</c:v>
                </c:pt>
                <c:pt idx="268211">
                  <c:v>56.7356928085917</c:v>
                </c:pt>
                <c:pt idx="268212">
                  <c:v>56.735767524861501</c:v>
                </c:pt>
                <c:pt idx="268213">
                  <c:v>56.735842240892097</c:v>
                </c:pt>
                <c:pt idx="268214">
                  <c:v>56.735916956683603</c:v>
                </c:pt>
                <c:pt idx="268215">
                  <c:v>56.735991672235897</c:v>
                </c:pt>
                <c:pt idx="268216">
                  <c:v>56.736066387549002</c:v>
                </c:pt>
                <c:pt idx="268217">
                  <c:v>56.736141102623002</c:v>
                </c:pt>
                <c:pt idx="268218">
                  <c:v>56.736215817457797</c:v>
                </c:pt>
                <c:pt idx="268219">
                  <c:v>56.736290532053502</c:v>
                </c:pt>
                <c:pt idx="268220">
                  <c:v>56.736365246410003</c:v>
                </c:pt>
                <c:pt idx="268221">
                  <c:v>56.736439960527399</c:v>
                </c:pt>
                <c:pt idx="268222">
                  <c:v>56.736514674405598</c:v>
                </c:pt>
                <c:pt idx="268223">
                  <c:v>56.736589388044699</c:v>
                </c:pt>
                <c:pt idx="268224">
                  <c:v>56.736664101444603</c:v>
                </c:pt>
                <c:pt idx="268225">
                  <c:v>56.736738814605303</c:v>
                </c:pt>
                <c:pt idx="268226">
                  <c:v>56.736813527526898</c:v>
                </c:pt>
                <c:pt idx="268227">
                  <c:v>56.736888240209403</c:v>
                </c:pt>
                <c:pt idx="268228">
                  <c:v>56.736962952652704</c:v>
                </c:pt>
                <c:pt idx="268229">
                  <c:v>56.737037664856899</c:v>
                </c:pt>
                <c:pt idx="268230">
                  <c:v>56.737112376821898</c:v>
                </c:pt>
                <c:pt idx="268231">
                  <c:v>56.737187088547799</c:v>
                </c:pt>
                <c:pt idx="268232">
                  <c:v>56.737261800034503</c:v>
                </c:pt>
                <c:pt idx="268233">
                  <c:v>56.737336511282102</c:v>
                </c:pt>
                <c:pt idx="268234">
                  <c:v>56.737411222290497</c:v>
                </c:pt>
                <c:pt idx="268235">
                  <c:v>56.737485933059801</c:v>
                </c:pt>
                <c:pt idx="268236">
                  <c:v>56.737560643589902</c:v>
                </c:pt>
                <c:pt idx="268237">
                  <c:v>56.737635353880997</c:v>
                </c:pt>
                <c:pt idx="268238">
                  <c:v>56.737710063932802</c:v>
                </c:pt>
                <c:pt idx="268239">
                  <c:v>56.737784773745503</c:v>
                </c:pt>
                <c:pt idx="268240">
                  <c:v>56.737859483319099</c:v>
                </c:pt>
                <c:pt idx="268241">
                  <c:v>56.737934192653597</c:v>
                </c:pt>
                <c:pt idx="268242">
                  <c:v>56.738008901748898</c:v>
                </c:pt>
                <c:pt idx="268243">
                  <c:v>56.738083610605003</c:v>
                </c:pt>
                <c:pt idx="268244">
                  <c:v>56.738158319222102</c:v>
                </c:pt>
                <c:pt idx="268245">
                  <c:v>56.738233027600003</c:v>
                </c:pt>
                <c:pt idx="268246">
                  <c:v>56.738307735738701</c:v>
                </c:pt>
                <c:pt idx="268247">
                  <c:v>56.7383824436384</c:v>
                </c:pt>
                <c:pt idx="268248">
                  <c:v>56.738457151298903</c:v>
                </c:pt>
                <c:pt idx="268249">
                  <c:v>56.7385318587203</c:v>
                </c:pt>
                <c:pt idx="268250">
                  <c:v>56.738606565902501</c:v>
                </c:pt>
                <c:pt idx="268251">
                  <c:v>56.738681272845596</c:v>
                </c:pt>
                <c:pt idx="268252">
                  <c:v>56.738755979549602</c:v>
                </c:pt>
                <c:pt idx="268253">
                  <c:v>56.738830686014403</c:v>
                </c:pt>
                <c:pt idx="268254">
                  <c:v>56.738905392240099</c:v>
                </c:pt>
                <c:pt idx="268255">
                  <c:v>56.738980098226698</c:v>
                </c:pt>
                <c:pt idx="268256">
                  <c:v>56.739054803974199</c:v>
                </c:pt>
                <c:pt idx="268257">
                  <c:v>56.739129509482503</c:v>
                </c:pt>
                <c:pt idx="268258">
                  <c:v>56.739204214751702</c:v>
                </c:pt>
                <c:pt idx="268259">
                  <c:v>56.739278919781803</c:v>
                </c:pt>
                <c:pt idx="268260">
                  <c:v>56.739353624572701</c:v>
                </c:pt>
                <c:pt idx="268261">
                  <c:v>56.7394283291246</c:v>
                </c:pt>
                <c:pt idx="268262">
                  <c:v>56.739503033437302</c:v>
                </c:pt>
                <c:pt idx="268263">
                  <c:v>56.739577737510899</c:v>
                </c:pt>
                <c:pt idx="268264">
                  <c:v>56.739652441345299</c:v>
                </c:pt>
                <c:pt idx="268265">
                  <c:v>56.739727144940701</c:v>
                </c:pt>
                <c:pt idx="268266">
                  <c:v>56.739801848296899</c:v>
                </c:pt>
                <c:pt idx="268267">
                  <c:v>56.739876551414</c:v>
                </c:pt>
                <c:pt idx="268268">
                  <c:v>56.739951254292002</c:v>
                </c:pt>
                <c:pt idx="268269">
                  <c:v>56.7400259569309</c:v>
                </c:pt>
                <c:pt idx="268270">
                  <c:v>56.7401006593307</c:v>
                </c:pt>
                <c:pt idx="268271">
                  <c:v>56.740175361491303</c:v>
                </c:pt>
                <c:pt idx="268272">
                  <c:v>56.740250063412802</c:v>
                </c:pt>
                <c:pt idx="268273">
                  <c:v>56.740324765095203</c:v>
                </c:pt>
                <c:pt idx="268274">
                  <c:v>56.740399466538499</c:v>
                </c:pt>
                <c:pt idx="268275">
                  <c:v>56.740474167742697</c:v>
                </c:pt>
                <c:pt idx="268276">
                  <c:v>56.740548868707798</c:v>
                </c:pt>
                <c:pt idx="268277">
                  <c:v>56.740623569433801</c:v>
                </c:pt>
                <c:pt idx="268278">
                  <c:v>56.7406982699206</c:v>
                </c:pt>
                <c:pt idx="268279">
                  <c:v>56.7407729701684</c:v>
                </c:pt>
                <c:pt idx="268280">
                  <c:v>56.740847670176997</c:v>
                </c:pt>
                <c:pt idx="268281">
                  <c:v>56.740922369946503</c:v>
                </c:pt>
                <c:pt idx="268282">
                  <c:v>56.740997069476997</c:v>
                </c:pt>
                <c:pt idx="268283">
                  <c:v>56.7410717687683</c:v>
                </c:pt>
                <c:pt idx="268284">
                  <c:v>56.741146467820499</c:v>
                </c:pt>
                <c:pt idx="268285">
                  <c:v>56.741221166633601</c:v>
                </c:pt>
                <c:pt idx="268286">
                  <c:v>56.741295865207597</c:v>
                </c:pt>
                <c:pt idx="268287">
                  <c:v>56.741370563542503</c:v>
                </c:pt>
                <c:pt idx="268288">
                  <c:v>56.741445261638297</c:v>
                </c:pt>
                <c:pt idx="268289">
                  <c:v>56.741519959495001</c:v>
                </c:pt>
                <c:pt idx="268290">
                  <c:v>56.7415946571125</c:v>
                </c:pt>
                <c:pt idx="268291">
                  <c:v>56.741669354491002</c:v>
                </c:pt>
                <c:pt idx="268292">
                  <c:v>56.741744051630398</c:v>
                </c:pt>
                <c:pt idx="268293">
                  <c:v>56.741818748530697</c:v>
                </c:pt>
                <c:pt idx="268294">
                  <c:v>56.741893445191899</c:v>
                </c:pt>
                <c:pt idx="268295">
                  <c:v>56.741968141614002</c:v>
                </c:pt>
                <c:pt idx="268296">
                  <c:v>56.742042837797001</c:v>
                </c:pt>
                <c:pt idx="268297">
                  <c:v>56.742117533740903</c:v>
                </c:pt>
                <c:pt idx="268298">
                  <c:v>56.742192229445699</c:v>
                </c:pt>
                <c:pt idx="268299">
                  <c:v>56.742266924911398</c:v>
                </c:pt>
                <c:pt idx="268300">
                  <c:v>56.742341620137999</c:v>
                </c:pt>
                <c:pt idx="268301">
                  <c:v>56.742416315125602</c:v>
                </c:pt>
                <c:pt idx="268302">
                  <c:v>56.742491009874001</c:v>
                </c:pt>
                <c:pt idx="268303">
                  <c:v>56.742565704383303</c:v>
                </c:pt>
                <c:pt idx="268304">
                  <c:v>56.742640398653599</c:v>
                </c:pt>
                <c:pt idx="268305">
                  <c:v>56.742715092684797</c:v>
                </c:pt>
                <c:pt idx="268306">
                  <c:v>56.742789786476798</c:v>
                </c:pt>
                <c:pt idx="268307">
                  <c:v>56.742864480029802</c:v>
                </c:pt>
                <c:pt idx="268308">
                  <c:v>56.7429391733437</c:v>
                </c:pt>
                <c:pt idx="268309">
                  <c:v>56.743013866418501</c:v>
                </c:pt>
                <c:pt idx="268310">
                  <c:v>56.743088559254304</c:v>
                </c:pt>
                <c:pt idx="268311">
                  <c:v>56.743163251850902</c:v>
                </c:pt>
                <c:pt idx="268312">
                  <c:v>56.743237944208502</c:v>
                </c:pt>
                <c:pt idx="268313">
                  <c:v>56.743312636326898</c:v>
                </c:pt>
                <c:pt idx="268314">
                  <c:v>56.743387328206303</c:v>
                </c:pt>
                <c:pt idx="268315">
                  <c:v>56.743462019846604</c:v>
                </c:pt>
                <c:pt idx="268316">
                  <c:v>56.743536711247899</c:v>
                </c:pt>
                <c:pt idx="268317">
                  <c:v>56.743611402409996</c:v>
                </c:pt>
                <c:pt idx="268318">
                  <c:v>56.743686093333103</c:v>
                </c:pt>
                <c:pt idx="268319">
                  <c:v>56.743760784017098</c:v>
                </c:pt>
                <c:pt idx="268320">
                  <c:v>56.743835474462003</c:v>
                </c:pt>
                <c:pt idx="268321">
                  <c:v>56.743910164667803</c:v>
                </c:pt>
                <c:pt idx="268322">
                  <c:v>56.743984854634597</c:v>
                </c:pt>
                <c:pt idx="268323">
                  <c:v>56.744059544362202</c:v>
                </c:pt>
                <c:pt idx="268324">
                  <c:v>56.744134233850801</c:v>
                </c:pt>
                <c:pt idx="268325">
                  <c:v>56.744208923100402</c:v>
                </c:pt>
                <c:pt idx="268326">
                  <c:v>56.744283612110799</c:v>
                </c:pt>
                <c:pt idx="268327">
                  <c:v>56.744358300882197</c:v>
                </c:pt>
                <c:pt idx="268328">
                  <c:v>56.744432989414499</c:v>
                </c:pt>
                <c:pt idx="268329">
                  <c:v>56.744507677707801</c:v>
                </c:pt>
                <c:pt idx="268330">
                  <c:v>56.7445823657619</c:v>
                </c:pt>
                <c:pt idx="268331">
                  <c:v>56.744657053577001</c:v>
                </c:pt>
                <c:pt idx="268332">
                  <c:v>56.744731741153103</c:v>
                </c:pt>
                <c:pt idx="268333">
                  <c:v>56.744806428490001</c:v>
                </c:pt>
                <c:pt idx="268334">
                  <c:v>56.744881115587901</c:v>
                </c:pt>
                <c:pt idx="268335">
                  <c:v>56.744955802446697</c:v>
                </c:pt>
                <c:pt idx="268336">
                  <c:v>56.745030489066501</c:v>
                </c:pt>
                <c:pt idx="268337">
                  <c:v>56.7451051754472</c:v>
                </c:pt>
                <c:pt idx="268338">
                  <c:v>56.745179861588802</c:v>
                </c:pt>
                <c:pt idx="268339">
                  <c:v>56.745254547491399</c:v>
                </c:pt>
                <c:pt idx="268340">
                  <c:v>56.745329233154898</c:v>
                </c:pt>
                <c:pt idx="268341">
                  <c:v>56.745403918579399</c:v>
                </c:pt>
                <c:pt idx="268342">
                  <c:v>56.745478603764703</c:v>
                </c:pt>
                <c:pt idx="268343">
                  <c:v>56.7455532887111</c:v>
                </c:pt>
                <c:pt idx="268344">
                  <c:v>56.745627973418301</c:v>
                </c:pt>
                <c:pt idx="268345">
                  <c:v>56.745702657886497</c:v>
                </c:pt>
                <c:pt idx="268346">
                  <c:v>56.745777342115701</c:v>
                </c:pt>
                <c:pt idx="268347">
                  <c:v>56.745852026105702</c:v>
                </c:pt>
                <c:pt idx="268348">
                  <c:v>56.745926709856803</c:v>
                </c:pt>
                <c:pt idx="268349">
                  <c:v>56.7460013933688</c:v>
                </c:pt>
                <c:pt idx="268350">
                  <c:v>56.7460760766417</c:v>
                </c:pt>
                <c:pt idx="268351">
                  <c:v>56.746150759675501</c:v>
                </c:pt>
                <c:pt idx="268352">
                  <c:v>56.746225442470298</c:v>
                </c:pt>
                <c:pt idx="268353">
                  <c:v>56.746300125026103</c:v>
                </c:pt>
                <c:pt idx="268354">
                  <c:v>56.746374807342796</c:v>
                </c:pt>
                <c:pt idx="268355">
                  <c:v>56.746449489420499</c:v>
                </c:pt>
                <c:pt idx="268356">
                  <c:v>56.746524171259097</c:v>
                </c:pt>
                <c:pt idx="268357">
                  <c:v>56.746598852858597</c:v>
                </c:pt>
                <c:pt idx="268358">
                  <c:v>56.746673534219099</c:v>
                </c:pt>
                <c:pt idx="268359">
                  <c:v>56.746748215340602</c:v>
                </c:pt>
                <c:pt idx="268360">
                  <c:v>56.746822896223001</c:v>
                </c:pt>
                <c:pt idx="268361">
                  <c:v>56.746897576866303</c:v>
                </c:pt>
                <c:pt idx="268362">
                  <c:v>56.746972257270698</c:v>
                </c:pt>
                <c:pt idx="268363">
                  <c:v>56.747046937435897</c:v>
                </c:pt>
                <c:pt idx="268364">
                  <c:v>56.747121617362197</c:v>
                </c:pt>
                <c:pt idx="268365">
                  <c:v>56.7471962970493</c:v>
                </c:pt>
                <c:pt idx="268366">
                  <c:v>56.747270976497497</c:v>
                </c:pt>
                <c:pt idx="268367">
                  <c:v>56.747345655706603</c:v>
                </c:pt>
                <c:pt idx="268368">
                  <c:v>56.747420334676598</c:v>
                </c:pt>
                <c:pt idx="268369">
                  <c:v>56.747495013407601</c:v>
                </c:pt>
                <c:pt idx="268370">
                  <c:v>56.747569691899599</c:v>
                </c:pt>
                <c:pt idx="268371">
                  <c:v>56.7476443701525</c:v>
                </c:pt>
                <c:pt idx="268372">
                  <c:v>56.747719048166402</c:v>
                </c:pt>
                <c:pt idx="268373">
                  <c:v>56.7477937259413</c:v>
                </c:pt>
                <c:pt idx="268374">
                  <c:v>56.747868403477099</c:v>
                </c:pt>
                <c:pt idx="268375">
                  <c:v>56.747943080773901</c:v>
                </c:pt>
                <c:pt idx="268376">
                  <c:v>56.748017757831697</c:v>
                </c:pt>
                <c:pt idx="268377">
                  <c:v>56.748092434650403</c:v>
                </c:pt>
                <c:pt idx="268378">
                  <c:v>56.748167111230103</c:v>
                </c:pt>
                <c:pt idx="268379">
                  <c:v>56.748241787570699</c:v>
                </c:pt>
                <c:pt idx="268380">
                  <c:v>56.748316463672303</c:v>
                </c:pt>
                <c:pt idx="268381">
                  <c:v>56.748391139534903</c:v>
                </c:pt>
                <c:pt idx="268382">
                  <c:v>56.748465815158497</c:v>
                </c:pt>
                <c:pt idx="268383">
                  <c:v>56.748540490543</c:v>
                </c:pt>
                <c:pt idx="268384">
                  <c:v>56.748615165688499</c:v>
                </c:pt>
                <c:pt idx="268385">
                  <c:v>56.748689840594999</c:v>
                </c:pt>
                <c:pt idx="268386">
                  <c:v>56.748764515262401</c:v>
                </c:pt>
                <c:pt idx="268387">
                  <c:v>56.748839189690798</c:v>
                </c:pt>
                <c:pt idx="268388">
                  <c:v>56.748913863880198</c:v>
                </c:pt>
                <c:pt idx="268389">
                  <c:v>56.748988537830499</c:v>
                </c:pt>
                <c:pt idx="268390">
                  <c:v>56.749063211541902</c:v>
                </c:pt>
                <c:pt idx="268391">
                  <c:v>56.7491378850142</c:v>
                </c:pt>
                <c:pt idx="268392">
                  <c:v>56.7492125582475</c:v>
                </c:pt>
                <c:pt idx="268393">
                  <c:v>56.749287231241702</c:v>
                </c:pt>
                <c:pt idx="268394">
                  <c:v>56.749361903996999</c:v>
                </c:pt>
                <c:pt idx="268395">
                  <c:v>56.749436576513197</c:v>
                </c:pt>
                <c:pt idx="268396">
                  <c:v>56.749511248790398</c:v>
                </c:pt>
                <c:pt idx="268397">
                  <c:v>56.749585920828601</c:v>
                </c:pt>
                <c:pt idx="268398">
                  <c:v>56.749660592627798</c:v>
                </c:pt>
                <c:pt idx="268399">
                  <c:v>56.749735264187898</c:v>
                </c:pt>
                <c:pt idx="268400">
                  <c:v>56.749809935508999</c:v>
                </c:pt>
                <c:pt idx="268401">
                  <c:v>56.749884606591202</c:v>
                </c:pt>
                <c:pt idx="268402">
                  <c:v>56.7499592774343</c:v>
                </c:pt>
                <c:pt idx="268403">
                  <c:v>56.7500339480383</c:v>
                </c:pt>
                <c:pt idx="268404">
                  <c:v>56.750108618403402</c:v>
                </c:pt>
                <c:pt idx="268405">
                  <c:v>56.750183288529499</c:v>
                </c:pt>
                <c:pt idx="268406">
                  <c:v>56.750257958416498</c:v>
                </c:pt>
                <c:pt idx="268407">
                  <c:v>56.750332628064498</c:v>
                </c:pt>
                <c:pt idx="268408">
                  <c:v>56.7504072974736</c:v>
                </c:pt>
                <c:pt idx="268409">
                  <c:v>56.750481966643598</c:v>
                </c:pt>
                <c:pt idx="268410">
                  <c:v>56.750556635574597</c:v>
                </c:pt>
                <c:pt idx="268411">
                  <c:v>56.750631304266598</c:v>
                </c:pt>
                <c:pt idx="268412">
                  <c:v>56.750705972719601</c:v>
                </c:pt>
                <c:pt idx="268413">
                  <c:v>56.750780640933499</c:v>
                </c:pt>
                <c:pt idx="268414">
                  <c:v>56.750855308908498</c:v>
                </c:pt>
                <c:pt idx="268415">
                  <c:v>56.7509299766445</c:v>
                </c:pt>
                <c:pt idx="268416">
                  <c:v>56.751004644141403</c:v>
                </c:pt>
                <c:pt idx="268417">
                  <c:v>56.751079311399401</c:v>
                </c:pt>
                <c:pt idx="268418">
                  <c:v>56.751153978418401</c:v>
                </c:pt>
                <c:pt idx="268419">
                  <c:v>56.751228645198303</c:v>
                </c:pt>
                <c:pt idx="268420">
                  <c:v>56.751303311739299</c:v>
                </c:pt>
                <c:pt idx="268421">
                  <c:v>56.751377978041198</c:v>
                </c:pt>
                <c:pt idx="268422">
                  <c:v>56.751452644104198</c:v>
                </c:pt>
                <c:pt idx="268423">
                  <c:v>56.7515273099281</c:v>
                </c:pt>
                <c:pt idx="268424">
                  <c:v>56.751601975513097</c:v>
                </c:pt>
                <c:pt idx="268425">
                  <c:v>56.751676640859003</c:v>
                </c:pt>
                <c:pt idx="268426">
                  <c:v>56.751751305966003</c:v>
                </c:pt>
                <c:pt idx="268427">
                  <c:v>56.751825970833899</c:v>
                </c:pt>
                <c:pt idx="268428">
                  <c:v>56.751900635462903</c:v>
                </c:pt>
                <c:pt idx="268429">
                  <c:v>56.751975299852901</c:v>
                </c:pt>
                <c:pt idx="268430">
                  <c:v>56.752049964003803</c:v>
                </c:pt>
                <c:pt idx="268431">
                  <c:v>56.752124627915798</c:v>
                </c:pt>
                <c:pt idx="268432">
                  <c:v>56.752199291588802</c:v>
                </c:pt>
                <c:pt idx="268433">
                  <c:v>56.752273955022801</c:v>
                </c:pt>
                <c:pt idx="268434">
                  <c:v>56.752348618217802</c:v>
                </c:pt>
                <c:pt idx="268435">
                  <c:v>56.752423281173797</c:v>
                </c:pt>
                <c:pt idx="268436">
                  <c:v>56.752497943890901</c:v>
                </c:pt>
                <c:pt idx="268437">
                  <c:v>56.752572606368901</c:v>
                </c:pt>
                <c:pt idx="268438">
                  <c:v>56.752647268608001</c:v>
                </c:pt>
                <c:pt idx="268439">
                  <c:v>56.752721930607997</c:v>
                </c:pt>
                <c:pt idx="268440">
                  <c:v>56.752796592369101</c:v>
                </c:pt>
                <c:pt idx="268441">
                  <c:v>56.7528712538912</c:v>
                </c:pt>
                <c:pt idx="268442">
                  <c:v>56.752945915174301</c:v>
                </c:pt>
                <c:pt idx="268443">
                  <c:v>56.753020576218397</c:v>
                </c:pt>
                <c:pt idx="268444">
                  <c:v>56.753095237023601</c:v>
                </c:pt>
                <c:pt idx="268445">
                  <c:v>56.7531698975897</c:v>
                </c:pt>
                <c:pt idx="268446">
                  <c:v>56.753244557916901</c:v>
                </c:pt>
                <c:pt idx="268447">
                  <c:v>56.753319218005103</c:v>
                </c:pt>
                <c:pt idx="268448">
                  <c:v>56.7533938778543</c:v>
                </c:pt>
                <c:pt idx="268449">
                  <c:v>56.753468537464499</c:v>
                </c:pt>
                <c:pt idx="268450">
                  <c:v>56.7535431968358</c:v>
                </c:pt>
                <c:pt idx="268451">
                  <c:v>56.753617855968102</c:v>
                </c:pt>
                <c:pt idx="268452">
                  <c:v>56.753692514861399</c:v>
                </c:pt>
                <c:pt idx="268453">
                  <c:v>56.753767173515698</c:v>
                </c:pt>
                <c:pt idx="268454">
                  <c:v>56.753841831930998</c:v>
                </c:pt>
                <c:pt idx="268455">
                  <c:v>56.7539164901074</c:v>
                </c:pt>
                <c:pt idx="268456">
                  <c:v>56.753991148044797</c:v>
                </c:pt>
                <c:pt idx="268457">
                  <c:v>56.754065805743203</c:v>
                </c:pt>
                <c:pt idx="268458">
                  <c:v>56.754140463202702</c:v>
                </c:pt>
                <c:pt idx="268459">
                  <c:v>56.754215120423197</c:v>
                </c:pt>
                <c:pt idx="268460">
                  <c:v>56.754289777404701</c:v>
                </c:pt>
                <c:pt idx="268461">
                  <c:v>56.754364434147199</c:v>
                </c:pt>
                <c:pt idx="268462">
                  <c:v>56.754439090650799</c:v>
                </c:pt>
                <c:pt idx="268463">
                  <c:v>56.7545137469154</c:v>
                </c:pt>
                <c:pt idx="268464">
                  <c:v>56.754588402941003</c:v>
                </c:pt>
                <c:pt idx="268465">
                  <c:v>56.754663058727701</c:v>
                </c:pt>
                <c:pt idx="268466">
                  <c:v>56.7547377142754</c:v>
                </c:pt>
                <c:pt idx="268467">
                  <c:v>56.754812369584101</c:v>
                </c:pt>
                <c:pt idx="268468">
                  <c:v>56.754887024653897</c:v>
                </c:pt>
                <c:pt idx="268469">
                  <c:v>56.754961679484701</c:v>
                </c:pt>
                <c:pt idx="268470">
                  <c:v>56.7550363340765</c:v>
                </c:pt>
                <c:pt idx="268471">
                  <c:v>56.755110988429401</c:v>
                </c:pt>
                <c:pt idx="268472">
                  <c:v>56.755185642543303</c:v>
                </c:pt>
                <c:pt idx="268473">
                  <c:v>56.7552602964183</c:v>
                </c:pt>
                <c:pt idx="268474">
                  <c:v>56.755334950054298</c:v>
                </c:pt>
                <c:pt idx="268475">
                  <c:v>56.755409603451298</c:v>
                </c:pt>
                <c:pt idx="268476">
                  <c:v>56.7554842566094</c:v>
                </c:pt>
                <c:pt idx="268477">
                  <c:v>56.755558909528503</c:v>
                </c:pt>
                <c:pt idx="268478">
                  <c:v>56.7556335622087</c:v>
                </c:pt>
                <c:pt idx="268479">
                  <c:v>56.7557082146499</c:v>
                </c:pt>
                <c:pt idx="268480">
                  <c:v>56.755782866852101</c:v>
                </c:pt>
                <c:pt idx="268481">
                  <c:v>56.755857518815397</c:v>
                </c:pt>
                <c:pt idx="268482">
                  <c:v>56.755932170539801</c:v>
                </c:pt>
                <c:pt idx="268483">
                  <c:v>56.7560068220251</c:v>
                </c:pt>
                <c:pt idx="268484">
                  <c:v>56.7560814732716</c:v>
                </c:pt>
                <c:pt idx="268485">
                  <c:v>56.756156124279102</c:v>
                </c:pt>
                <c:pt idx="268486">
                  <c:v>56.756230775047598</c:v>
                </c:pt>
                <c:pt idx="268487">
                  <c:v>56.756305425577203</c:v>
                </c:pt>
                <c:pt idx="268488">
                  <c:v>56.756380075867803</c:v>
                </c:pt>
                <c:pt idx="268489">
                  <c:v>56.756454725919497</c:v>
                </c:pt>
                <c:pt idx="268490">
                  <c:v>56.7565293757322</c:v>
                </c:pt>
                <c:pt idx="268491">
                  <c:v>56.756604025305997</c:v>
                </c:pt>
                <c:pt idx="268492">
                  <c:v>56.756678674640803</c:v>
                </c:pt>
                <c:pt idx="268493">
                  <c:v>56.756753323736703</c:v>
                </c:pt>
                <c:pt idx="268494">
                  <c:v>56.756827972593697</c:v>
                </c:pt>
                <c:pt idx="268495">
                  <c:v>56.756902621211701</c:v>
                </c:pt>
                <c:pt idx="268496">
                  <c:v>56.756977269590699</c:v>
                </c:pt>
                <c:pt idx="268497">
                  <c:v>56.757051917730898</c:v>
                </c:pt>
                <c:pt idx="268498">
                  <c:v>56.757126565631999</c:v>
                </c:pt>
                <c:pt idx="268499">
                  <c:v>56.757201213294302</c:v>
                </c:pt>
                <c:pt idx="268500">
                  <c:v>56.757275860717598</c:v>
                </c:pt>
                <c:pt idx="268501">
                  <c:v>56.757350507901897</c:v>
                </c:pt>
                <c:pt idx="268502">
                  <c:v>56.757425154847297</c:v>
                </c:pt>
                <c:pt idx="268503">
                  <c:v>56.757499801553799</c:v>
                </c:pt>
                <c:pt idx="268504">
                  <c:v>56.757574448021302</c:v>
                </c:pt>
                <c:pt idx="268505">
                  <c:v>56.757649094249899</c:v>
                </c:pt>
                <c:pt idx="268506">
                  <c:v>56.757723740239598</c:v>
                </c:pt>
                <c:pt idx="268507">
                  <c:v>56.757798385990299</c:v>
                </c:pt>
                <c:pt idx="268508">
                  <c:v>56.757873031502101</c:v>
                </c:pt>
                <c:pt idx="268509">
                  <c:v>56.757947676774997</c:v>
                </c:pt>
                <c:pt idx="268510">
                  <c:v>56.758022321808902</c:v>
                </c:pt>
                <c:pt idx="268511">
                  <c:v>56.758096966603901</c:v>
                </c:pt>
                <c:pt idx="268512">
                  <c:v>56.758171611160002</c:v>
                </c:pt>
                <c:pt idx="268513">
                  <c:v>56.758246255477097</c:v>
                </c:pt>
                <c:pt idx="268514">
                  <c:v>56.758320899555301</c:v>
                </c:pt>
                <c:pt idx="268515">
                  <c:v>56.758395543394599</c:v>
                </c:pt>
                <c:pt idx="268516">
                  <c:v>56.758470186994998</c:v>
                </c:pt>
                <c:pt idx="268517">
                  <c:v>56.758544830356399</c:v>
                </c:pt>
                <c:pt idx="268518">
                  <c:v>56.758619473478902</c:v>
                </c:pt>
                <c:pt idx="268519">
                  <c:v>56.758694116362399</c:v>
                </c:pt>
                <c:pt idx="268520">
                  <c:v>56.758768759007097</c:v>
                </c:pt>
                <c:pt idx="268521">
                  <c:v>56.758843401412797</c:v>
                </c:pt>
                <c:pt idx="268522">
                  <c:v>56.758918043579598</c:v>
                </c:pt>
                <c:pt idx="268523">
                  <c:v>56.758992685507501</c:v>
                </c:pt>
                <c:pt idx="268524">
                  <c:v>56.759067327196398</c:v>
                </c:pt>
                <c:pt idx="268525">
                  <c:v>56.759141968646396</c:v>
                </c:pt>
                <c:pt idx="268526">
                  <c:v>56.759216609857503</c:v>
                </c:pt>
                <c:pt idx="268527">
                  <c:v>56.759291250829698</c:v>
                </c:pt>
                <c:pt idx="268528">
                  <c:v>56.759365891563</c:v>
                </c:pt>
                <c:pt idx="268529">
                  <c:v>56.759440532057397</c:v>
                </c:pt>
                <c:pt idx="268530">
                  <c:v>56.759515172312803</c:v>
                </c:pt>
                <c:pt idx="268531">
                  <c:v>56.759589812329303</c:v>
                </c:pt>
                <c:pt idx="268532">
                  <c:v>56.759664452106897</c:v>
                </c:pt>
                <c:pt idx="268533">
                  <c:v>56.759739091645599</c:v>
                </c:pt>
                <c:pt idx="268534">
                  <c:v>56.759813730945403</c:v>
                </c:pt>
                <c:pt idx="268535">
                  <c:v>56.759888370006202</c:v>
                </c:pt>
                <c:pt idx="268536">
                  <c:v>56.759963008828201</c:v>
                </c:pt>
                <c:pt idx="268537">
                  <c:v>56.760037647411202</c:v>
                </c:pt>
                <c:pt idx="268538">
                  <c:v>56.760112285755298</c:v>
                </c:pt>
                <c:pt idx="268539">
                  <c:v>56.760186923860502</c:v>
                </c:pt>
                <c:pt idx="268540">
                  <c:v>56.7602615617268</c:v>
                </c:pt>
                <c:pt idx="268541">
                  <c:v>56.760336199354199</c:v>
                </c:pt>
                <c:pt idx="268542">
                  <c:v>56.7604108367427</c:v>
                </c:pt>
                <c:pt idx="268543">
                  <c:v>56.760485473892302</c:v>
                </c:pt>
                <c:pt idx="268544">
                  <c:v>56.760560110802899</c:v>
                </c:pt>
                <c:pt idx="268545">
                  <c:v>56.760634747474697</c:v>
                </c:pt>
                <c:pt idx="268546">
                  <c:v>56.760709383907503</c:v>
                </c:pt>
                <c:pt idx="268547">
                  <c:v>56.760784020101497</c:v>
                </c:pt>
                <c:pt idx="268548">
                  <c:v>56.760858656056499</c:v>
                </c:pt>
                <c:pt idx="268549">
                  <c:v>56.760933291772702</c:v>
                </c:pt>
                <c:pt idx="268550">
                  <c:v>56.761007927249899</c:v>
                </c:pt>
                <c:pt idx="268551">
                  <c:v>56.761082562488298</c:v>
                </c:pt>
                <c:pt idx="268552">
                  <c:v>56.761157197487698</c:v>
                </c:pt>
                <c:pt idx="268553">
                  <c:v>56.7612318322482</c:v>
                </c:pt>
                <c:pt idx="268554">
                  <c:v>56.761306466769902</c:v>
                </c:pt>
                <c:pt idx="268555">
                  <c:v>56.761381101052599</c:v>
                </c:pt>
                <c:pt idx="268556">
                  <c:v>56.761455735096497</c:v>
                </c:pt>
                <c:pt idx="268557">
                  <c:v>56.761530368901397</c:v>
                </c:pt>
                <c:pt idx="268558">
                  <c:v>56.761605002467498</c:v>
                </c:pt>
                <c:pt idx="268559">
                  <c:v>56.7616796357946</c:v>
                </c:pt>
                <c:pt idx="268560">
                  <c:v>56.761754268882903</c:v>
                </c:pt>
                <c:pt idx="268561">
                  <c:v>56.761828901732301</c:v>
                </c:pt>
                <c:pt idx="268562">
                  <c:v>56.7619035343427</c:v>
                </c:pt>
                <c:pt idx="268563">
                  <c:v>56.7619781667143</c:v>
                </c:pt>
                <c:pt idx="268564">
                  <c:v>56.762052798847002</c:v>
                </c:pt>
                <c:pt idx="268565">
                  <c:v>56.762127430740797</c:v>
                </c:pt>
                <c:pt idx="268566">
                  <c:v>56.762202062395701</c:v>
                </c:pt>
                <c:pt idx="268567">
                  <c:v>56.7622766938117</c:v>
                </c:pt>
                <c:pt idx="268568">
                  <c:v>56.762351324988899</c:v>
                </c:pt>
                <c:pt idx="268569">
                  <c:v>56.7624259559271</c:v>
                </c:pt>
                <c:pt idx="268570">
                  <c:v>56.762500586626501</c:v>
                </c:pt>
                <c:pt idx="268571">
                  <c:v>56.762575217086898</c:v>
                </c:pt>
                <c:pt idx="268572">
                  <c:v>56.762649847308502</c:v>
                </c:pt>
                <c:pt idx="268573">
                  <c:v>56.762724477291201</c:v>
                </c:pt>
                <c:pt idx="268574">
                  <c:v>56.762799107035001</c:v>
                </c:pt>
                <c:pt idx="268575">
                  <c:v>56.762873736540001</c:v>
                </c:pt>
                <c:pt idx="268576">
                  <c:v>56.762948365805997</c:v>
                </c:pt>
                <c:pt idx="268577">
                  <c:v>56.7630229948332</c:v>
                </c:pt>
                <c:pt idx="268578">
                  <c:v>56.763097623621498</c:v>
                </c:pt>
                <c:pt idx="268579">
                  <c:v>56.763172252170897</c:v>
                </c:pt>
                <c:pt idx="268580">
                  <c:v>56.763246880481397</c:v>
                </c:pt>
                <c:pt idx="268581">
                  <c:v>56.763321508553098</c:v>
                </c:pt>
                <c:pt idx="268582">
                  <c:v>56.763396136385801</c:v>
                </c:pt>
                <c:pt idx="268583">
                  <c:v>56.763470763979697</c:v>
                </c:pt>
                <c:pt idx="268584">
                  <c:v>56.763545391334802</c:v>
                </c:pt>
                <c:pt idx="268585">
                  <c:v>56.763620018450901</c:v>
                </c:pt>
                <c:pt idx="268586">
                  <c:v>56.763694645328201</c:v>
                </c:pt>
                <c:pt idx="268587">
                  <c:v>56.763769271966602</c:v>
                </c:pt>
                <c:pt idx="268588">
                  <c:v>56.763843898366098</c:v>
                </c:pt>
                <c:pt idx="268589">
                  <c:v>56.763918524526702</c:v>
                </c:pt>
                <c:pt idx="268590">
                  <c:v>56.763993150448499</c:v>
                </c:pt>
                <c:pt idx="268591">
                  <c:v>56.764067776131398</c:v>
                </c:pt>
                <c:pt idx="268592">
                  <c:v>56.764142401575498</c:v>
                </c:pt>
                <c:pt idx="268593">
                  <c:v>56.764217026780599</c:v>
                </c:pt>
                <c:pt idx="268594">
                  <c:v>56.764291651746902</c:v>
                </c:pt>
                <c:pt idx="268595">
                  <c:v>56.764366276474398</c:v>
                </c:pt>
                <c:pt idx="268596">
                  <c:v>56.764440900962903</c:v>
                </c:pt>
                <c:pt idx="268597">
                  <c:v>56.764515525212602</c:v>
                </c:pt>
                <c:pt idx="268598">
                  <c:v>56.764590149223501</c:v>
                </c:pt>
                <c:pt idx="268599">
                  <c:v>56.764664772995403</c:v>
                </c:pt>
                <c:pt idx="268600">
                  <c:v>56.764739396528498</c:v>
                </c:pt>
                <c:pt idx="268601">
                  <c:v>56.764814019822801</c:v>
                </c:pt>
                <c:pt idx="268602">
                  <c:v>56.764888642878098</c:v>
                </c:pt>
                <c:pt idx="268603">
                  <c:v>56.764963265694703</c:v>
                </c:pt>
                <c:pt idx="268604">
                  <c:v>56.765037888272303</c:v>
                </c:pt>
                <c:pt idx="268605">
                  <c:v>56.765112510611097</c:v>
                </c:pt>
                <c:pt idx="268606">
                  <c:v>56.765187132710999</c:v>
                </c:pt>
                <c:pt idx="268607">
                  <c:v>56.765261754572101</c:v>
                </c:pt>
                <c:pt idx="268608">
                  <c:v>56.765336376194298</c:v>
                </c:pt>
                <c:pt idx="268609">
                  <c:v>56.765410997577703</c:v>
                </c:pt>
                <c:pt idx="268610">
                  <c:v>56.765485618722202</c:v>
                </c:pt>
                <c:pt idx="268611">
                  <c:v>56.765560239627902</c:v>
                </c:pt>
                <c:pt idx="268612">
                  <c:v>56.765634860294703</c:v>
                </c:pt>
                <c:pt idx="268613">
                  <c:v>56.765709480722599</c:v>
                </c:pt>
                <c:pt idx="268614">
                  <c:v>56.765784100911702</c:v>
                </c:pt>
                <c:pt idx="268615">
                  <c:v>56.7658587208619</c:v>
                </c:pt>
                <c:pt idx="268616">
                  <c:v>56.765933340573298</c:v>
                </c:pt>
                <c:pt idx="268617">
                  <c:v>56.766007960045798</c:v>
                </c:pt>
                <c:pt idx="268618">
                  <c:v>56.766082579279498</c:v>
                </c:pt>
                <c:pt idx="268619">
                  <c:v>56.7661571982743</c:v>
                </c:pt>
                <c:pt idx="268620">
                  <c:v>56.766231817030302</c:v>
                </c:pt>
                <c:pt idx="268621">
                  <c:v>56.766306435547499</c:v>
                </c:pt>
                <c:pt idx="268622">
                  <c:v>56.766381053825697</c:v>
                </c:pt>
                <c:pt idx="268623">
                  <c:v>56.766455671865202</c:v>
                </c:pt>
                <c:pt idx="268624">
                  <c:v>56.766530289665802</c:v>
                </c:pt>
                <c:pt idx="268625">
                  <c:v>56.766604907227503</c:v>
                </c:pt>
                <c:pt idx="268626">
                  <c:v>56.766679524550398</c:v>
                </c:pt>
                <c:pt idx="268627">
                  <c:v>56.7667541416345</c:v>
                </c:pt>
                <c:pt idx="268628">
                  <c:v>56.766828758479697</c:v>
                </c:pt>
                <c:pt idx="268629">
                  <c:v>56.766903375086102</c:v>
                </c:pt>
                <c:pt idx="268630">
                  <c:v>56.766977991453601</c:v>
                </c:pt>
                <c:pt idx="268631">
                  <c:v>56.767052607582301</c:v>
                </c:pt>
                <c:pt idx="268632">
                  <c:v>56.767127223472201</c:v>
                </c:pt>
                <c:pt idx="268633">
                  <c:v>56.767201839123203</c:v>
                </c:pt>
                <c:pt idx="268634">
                  <c:v>56.767276454535398</c:v>
                </c:pt>
                <c:pt idx="268635">
                  <c:v>56.767351069708702</c:v>
                </c:pt>
                <c:pt idx="268636">
                  <c:v>56.7674256846432</c:v>
                </c:pt>
                <c:pt idx="268637">
                  <c:v>56.767500299338899</c:v>
                </c:pt>
                <c:pt idx="268638">
                  <c:v>56.767574913795698</c:v>
                </c:pt>
                <c:pt idx="268639">
                  <c:v>56.767649528013699</c:v>
                </c:pt>
                <c:pt idx="268640">
                  <c:v>56.7677241419929</c:v>
                </c:pt>
                <c:pt idx="268641">
                  <c:v>56.767798755733203</c:v>
                </c:pt>
                <c:pt idx="268642">
                  <c:v>56.7678733692347</c:v>
                </c:pt>
                <c:pt idx="268643">
                  <c:v>56.767947982497397</c:v>
                </c:pt>
                <c:pt idx="268644">
                  <c:v>56.768022595521302</c:v>
                </c:pt>
                <c:pt idx="268645">
                  <c:v>56.768097208306301</c:v>
                </c:pt>
                <c:pt idx="268646">
                  <c:v>56.768171820852501</c:v>
                </c:pt>
                <c:pt idx="268647">
                  <c:v>56.768246433159803</c:v>
                </c:pt>
                <c:pt idx="268648">
                  <c:v>56.768321045228298</c:v>
                </c:pt>
                <c:pt idx="268649">
                  <c:v>56.768395657058001</c:v>
                </c:pt>
                <c:pt idx="268650">
                  <c:v>56.768470268648898</c:v>
                </c:pt>
                <c:pt idx="268651">
                  <c:v>56.768544880001002</c:v>
                </c:pt>
                <c:pt idx="268652">
                  <c:v>56.768619491114201</c:v>
                </c:pt>
                <c:pt idx="268653">
                  <c:v>56.768694101988601</c:v>
                </c:pt>
                <c:pt idx="268654">
                  <c:v>56.768768712624201</c:v>
                </c:pt>
                <c:pt idx="268655">
                  <c:v>56.768843323020903</c:v>
                </c:pt>
                <c:pt idx="268656">
                  <c:v>56.768917933178898</c:v>
                </c:pt>
                <c:pt idx="268657">
                  <c:v>56.768992543098001</c:v>
                </c:pt>
                <c:pt idx="268658">
                  <c:v>56.769067152778298</c:v>
                </c:pt>
                <c:pt idx="268659">
                  <c:v>56.769141762219803</c:v>
                </c:pt>
                <c:pt idx="268660">
                  <c:v>56.769216371422402</c:v>
                </c:pt>
                <c:pt idx="268661">
                  <c:v>56.769290980386302</c:v>
                </c:pt>
                <c:pt idx="268662">
                  <c:v>56.769365589111302</c:v>
                </c:pt>
                <c:pt idx="268663">
                  <c:v>56.769440197597497</c:v>
                </c:pt>
                <c:pt idx="268664">
                  <c:v>56.769514805844899</c:v>
                </c:pt>
                <c:pt idx="268665">
                  <c:v>56.769589413853502</c:v>
                </c:pt>
                <c:pt idx="268666">
                  <c:v>56.7696640216232</c:v>
                </c:pt>
                <c:pt idx="268667">
                  <c:v>56.769738629154197</c:v>
                </c:pt>
                <c:pt idx="268668">
                  <c:v>56.769813236446304</c:v>
                </c:pt>
                <c:pt idx="268669">
                  <c:v>56.769887843499703</c:v>
                </c:pt>
                <c:pt idx="268670">
                  <c:v>56.769962450314203</c:v>
                </c:pt>
                <c:pt idx="268671">
                  <c:v>56.770037056889898</c:v>
                </c:pt>
                <c:pt idx="268672">
                  <c:v>56.7701116632268</c:v>
                </c:pt>
                <c:pt idx="268673">
                  <c:v>56.770186269324903</c:v>
                </c:pt>
                <c:pt idx="268674">
                  <c:v>56.770260875184199</c:v>
                </c:pt>
                <c:pt idx="268675">
                  <c:v>56.770335480804597</c:v>
                </c:pt>
                <c:pt idx="268676">
                  <c:v>56.770410086186303</c:v>
                </c:pt>
                <c:pt idx="268677">
                  <c:v>56.770484691329202</c:v>
                </c:pt>
                <c:pt idx="268678">
                  <c:v>56.770559296233202</c:v>
                </c:pt>
                <c:pt idx="268679">
                  <c:v>56.770633900898503</c:v>
                </c:pt>
                <c:pt idx="268680">
                  <c:v>56.770708505324997</c:v>
                </c:pt>
                <c:pt idx="268681">
                  <c:v>56.7707831095126</c:v>
                </c:pt>
                <c:pt idx="268682">
                  <c:v>56.770857713461503</c:v>
                </c:pt>
                <c:pt idx="268683">
                  <c:v>56.7709323171715</c:v>
                </c:pt>
                <c:pt idx="268684">
                  <c:v>56.771006920642797</c:v>
                </c:pt>
                <c:pt idx="268685">
                  <c:v>56.771081523875203</c:v>
                </c:pt>
                <c:pt idx="268686">
                  <c:v>56.771156126868902</c:v>
                </c:pt>
                <c:pt idx="268687">
                  <c:v>56.771230729623703</c:v>
                </c:pt>
                <c:pt idx="268688">
                  <c:v>56.771305332139796</c:v>
                </c:pt>
                <c:pt idx="268689">
                  <c:v>56.771379934417098</c:v>
                </c:pt>
                <c:pt idx="268690">
                  <c:v>56.771454536455501</c:v>
                </c:pt>
                <c:pt idx="268691">
                  <c:v>56.771529138255197</c:v>
                </c:pt>
                <c:pt idx="268692">
                  <c:v>56.771603739816101</c:v>
                </c:pt>
                <c:pt idx="268693">
                  <c:v>56.771678341138198</c:v>
                </c:pt>
                <c:pt idx="268694">
                  <c:v>56.771752942221497</c:v>
                </c:pt>
                <c:pt idx="268695">
                  <c:v>56.771827543066003</c:v>
                </c:pt>
                <c:pt idx="268696">
                  <c:v>56.771902143671703</c:v>
                </c:pt>
                <c:pt idx="268697">
                  <c:v>56.771976744038597</c:v>
                </c:pt>
                <c:pt idx="268698">
                  <c:v>56.772051344166698</c:v>
                </c:pt>
                <c:pt idx="268699">
                  <c:v>56.7721259440561</c:v>
                </c:pt>
                <c:pt idx="268700">
                  <c:v>56.772200543706703</c:v>
                </c:pt>
                <c:pt idx="268701">
                  <c:v>56.772275143118399</c:v>
                </c:pt>
                <c:pt idx="268702">
                  <c:v>56.772349742291397</c:v>
                </c:pt>
                <c:pt idx="268703">
                  <c:v>56.772424341225602</c:v>
                </c:pt>
                <c:pt idx="268704">
                  <c:v>56.772498939921</c:v>
                </c:pt>
                <c:pt idx="268705">
                  <c:v>56.772573538377699</c:v>
                </c:pt>
                <c:pt idx="268706">
                  <c:v>56.7726481365955</c:v>
                </c:pt>
                <c:pt idx="268707">
                  <c:v>56.7727227345746</c:v>
                </c:pt>
                <c:pt idx="268708">
                  <c:v>56.772797332314902</c:v>
                </c:pt>
                <c:pt idx="268709">
                  <c:v>56.772871929816397</c:v>
                </c:pt>
                <c:pt idx="268710">
                  <c:v>56.7729465270791</c:v>
                </c:pt>
                <c:pt idx="268711">
                  <c:v>56.773021124103003</c:v>
                </c:pt>
                <c:pt idx="268712">
                  <c:v>56.7730957208882</c:v>
                </c:pt>
                <c:pt idx="268713">
                  <c:v>56.773170317434598</c:v>
                </c:pt>
                <c:pt idx="268714">
                  <c:v>56.773244913742197</c:v>
                </c:pt>
                <c:pt idx="268715">
                  <c:v>56.773319509811003</c:v>
                </c:pt>
                <c:pt idx="268716">
                  <c:v>56.773394105641103</c:v>
                </c:pt>
                <c:pt idx="268717">
                  <c:v>56.773468701232403</c:v>
                </c:pt>
                <c:pt idx="268718">
                  <c:v>56.773543296584897</c:v>
                </c:pt>
                <c:pt idx="268719">
                  <c:v>56.773617891698599</c:v>
                </c:pt>
                <c:pt idx="268720">
                  <c:v>56.773692486573601</c:v>
                </c:pt>
                <c:pt idx="268721">
                  <c:v>56.773767081209797</c:v>
                </c:pt>
                <c:pt idx="268722">
                  <c:v>56.773841675607201</c:v>
                </c:pt>
                <c:pt idx="268723">
                  <c:v>56.773916269765898</c:v>
                </c:pt>
                <c:pt idx="268724">
                  <c:v>56.773990863685803</c:v>
                </c:pt>
                <c:pt idx="268725">
                  <c:v>56.774065457366902</c:v>
                </c:pt>
                <c:pt idx="268726">
                  <c:v>56.774140050809201</c:v>
                </c:pt>
                <c:pt idx="268727">
                  <c:v>56.774214644012801</c:v>
                </c:pt>
                <c:pt idx="268728">
                  <c:v>56.774289236977602</c:v>
                </c:pt>
                <c:pt idx="268729">
                  <c:v>56.774363829703702</c:v>
                </c:pt>
                <c:pt idx="268730">
                  <c:v>56.774438422190997</c:v>
                </c:pt>
                <c:pt idx="268731">
                  <c:v>56.774513014439499</c:v>
                </c:pt>
                <c:pt idx="268732">
                  <c:v>56.774587606449302</c:v>
                </c:pt>
                <c:pt idx="268733">
                  <c:v>56.774662198220298</c:v>
                </c:pt>
                <c:pt idx="268734">
                  <c:v>56.774736789752502</c:v>
                </c:pt>
                <c:pt idx="268735">
                  <c:v>56.774811381046</c:v>
                </c:pt>
                <c:pt idx="268736">
                  <c:v>56.774885972100698</c:v>
                </c:pt>
                <c:pt idx="268737">
                  <c:v>56.774960562916597</c:v>
                </c:pt>
                <c:pt idx="268738">
                  <c:v>56.775035153493803</c:v>
                </c:pt>
                <c:pt idx="268739">
                  <c:v>56.775109743832303</c:v>
                </c:pt>
                <c:pt idx="268740">
                  <c:v>56.775184333931897</c:v>
                </c:pt>
                <c:pt idx="268741">
                  <c:v>56.775258923792897</c:v>
                </c:pt>
                <c:pt idx="268742">
                  <c:v>56.775333513414999</c:v>
                </c:pt>
                <c:pt idx="268743">
                  <c:v>56.775408102798501</c:v>
                </c:pt>
                <c:pt idx="268744">
                  <c:v>56.775482691943097</c:v>
                </c:pt>
                <c:pt idx="268745">
                  <c:v>56.775557280849</c:v>
                </c:pt>
                <c:pt idx="268746">
                  <c:v>56.775631869516197</c:v>
                </c:pt>
                <c:pt idx="268747">
                  <c:v>56.775706457944601</c:v>
                </c:pt>
                <c:pt idx="268748">
                  <c:v>56.775781046134199</c:v>
                </c:pt>
                <c:pt idx="268749">
                  <c:v>56.775855634085197</c:v>
                </c:pt>
                <c:pt idx="268750">
                  <c:v>56.775930221797303</c:v>
                </c:pt>
                <c:pt idx="268751">
                  <c:v>56.776004809270702</c:v>
                </c:pt>
                <c:pt idx="268752">
                  <c:v>56.776079396505402</c:v>
                </c:pt>
                <c:pt idx="268753">
                  <c:v>56.776153983501302</c:v>
                </c:pt>
                <c:pt idx="268754">
                  <c:v>56.776228570258397</c:v>
                </c:pt>
                <c:pt idx="268755">
                  <c:v>56.776303156776898</c:v>
                </c:pt>
                <c:pt idx="268756">
                  <c:v>56.7763777430565</c:v>
                </c:pt>
                <c:pt idx="268757">
                  <c:v>56.776452329097502</c:v>
                </c:pt>
                <c:pt idx="268758">
                  <c:v>56.776526914899598</c:v>
                </c:pt>
                <c:pt idx="268759">
                  <c:v>56.776601500463102</c:v>
                </c:pt>
                <c:pt idx="268760">
                  <c:v>56.776676085787798</c:v>
                </c:pt>
                <c:pt idx="268761">
                  <c:v>56.776750670873703</c:v>
                </c:pt>
                <c:pt idx="268762">
                  <c:v>56.776825255721</c:v>
                </c:pt>
                <c:pt idx="268763">
                  <c:v>56.776899840329499</c:v>
                </c:pt>
                <c:pt idx="268764">
                  <c:v>56.776974424699198</c:v>
                </c:pt>
                <c:pt idx="268765">
                  <c:v>56.777049008830197</c:v>
                </c:pt>
                <c:pt idx="268766">
                  <c:v>56.777123592722504</c:v>
                </c:pt>
                <c:pt idx="268767">
                  <c:v>56.777198176375997</c:v>
                </c:pt>
                <c:pt idx="268768">
                  <c:v>56.777272759790797</c:v>
                </c:pt>
                <c:pt idx="268769">
                  <c:v>56.777347342966898</c:v>
                </c:pt>
                <c:pt idx="268770">
                  <c:v>56.7774219259042</c:v>
                </c:pt>
                <c:pt idx="268771">
                  <c:v>56.777496508602802</c:v>
                </c:pt>
                <c:pt idx="268772">
                  <c:v>56.777571091062597</c:v>
                </c:pt>
                <c:pt idx="268773">
                  <c:v>56.7776456732838</c:v>
                </c:pt>
                <c:pt idx="268774">
                  <c:v>56.777720255266203</c:v>
                </c:pt>
                <c:pt idx="268775">
                  <c:v>56.7777948370098</c:v>
                </c:pt>
                <c:pt idx="268776">
                  <c:v>56.777869418514797</c:v>
                </c:pt>
                <c:pt idx="268777">
                  <c:v>56.777943999781002</c:v>
                </c:pt>
                <c:pt idx="268778">
                  <c:v>56.778018580808499</c:v>
                </c:pt>
                <c:pt idx="268779">
                  <c:v>56.778093161597198</c:v>
                </c:pt>
                <c:pt idx="268780">
                  <c:v>56.778167742147197</c:v>
                </c:pt>
                <c:pt idx="268781">
                  <c:v>56.778242322458503</c:v>
                </c:pt>
                <c:pt idx="268782">
                  <c:v>56.778316902531103</c:v>
                </c:pt>
                <c:pt idx="268783">
                  <c:v>56.778391482365002</c:v>
                </c:pt>
                <c:pt idx="268784">
                  <c:v>56.778466061960103</c:v>
                </c:pt>
                <c:pt idx="268785">
                  <c:v>56.778540641316503</c:v>
                </c:pt>
                <c:pt idx="268786">
                  <c:v>56.778615220434197</c:v>
                </c:pt>
                <c:pt idx="268787">
                  <c:v>56.778689799313199</c:v>
                </c:pt>
                <c:pt idx="268788">
                  <c:v>56.778764377953401</c:v>
                </c:pt>
                <c:pt idx="268789">
                  <c:v>56.778838956354903</c:v>
                </c:pt>
                <c:pt idx="268790">
                  <c:v>56.778913534517699</c:v>
                </c:pt>
                <c:pt idx="268791">
                  <c:v>56.778988112441802</c:v>
                </c:pt>
                <c:pt idx="268792">
                  <c:v>56.779062690127198</c:v>
                </c:pt>
                <c:pt idx="268793">
                  <c:v>56.779137267573802</c:v>
                </c:pt>
                <c:pt idx="268794">
                  <c:v>56.779211844781798</c:v>
                </c:pt>
                <c:pt idx="268795">
                  <c:v>56.779286421751003</c:v>
                </c:pt>
                <c:pt idx="268796">
                  <c:v>56.779360998481501</c:v>
                </c:pt>
                <c:pt idx="268797">
                  <c:v>56.779435574973299</c:v>
                </c:pt>
                <c:pt idx="268798">
                  <c:v>56.779510151226397</c:v>
                </c:pt>
                <c:pt idx="268799">
                  <c:v>56.779584727240703</c:v>
                </c:pt>
                <c:pt idx="268800">
                  <c:v>56.779659303016402</c:v>
                </c:pt>
                <c:pt idx="268801">
                  <c:v>56.779733878553301</c:v>
                </c:pt>
                <c:pt idx="268802">
                  <c:v>56.779808453851601</c:v>
                </c:pt>
                <c:pt idx="268803">
                  <c:v>56.779883028911101</c:v>
                </c:pt>
                <c:pt idx="268804">
                  <c:v>56.779957603731901</c:v>
                </c:pt>
                <c:pt idx="268805">
                  <c:v>56.780032178314002</c:v>
                </c:pt>
                <c:pt idx="268806">
                  <c:v>56.780106752657503</c:v>
                </c:pt>
                <c:pt idx="268807">
                  <c:v>56.780181326762197</c:v>
                </c:pt>
                <c:pt idx="268808">
                  <c:v>56.780255900628198</c:v>
                </c:pt>
                <c:pt idx="268809">
                  <c:v>56.7803304742554</c:v>
                </c:pt>
                <c:pt idx="268810">
                  <c:v>56.780405047644003</c:v>
                </c:pt>
                <c:pt idx="268811">
                  <c:v>56.780479620793898</c:v>
                </c:pt>
                <c:pt idx="268812">
                  <c:v>56.7805541937051</c:v>
                </c:pt>
                <c:pt idx="268813">
                  <c:v>56.780628766377603</c:v>
                </c:pt>
                <c:pt idx="268814">
                  <c:v>56.780703338811399</c:v>
                </c:pt>
                <c:pt idx="268815">
                  <c:v>56.780777911006403</c:v>
                </c:pt>
                <c:pt idx="268816">
                  <c:v>56.7808524829628</c:v>
                </c:pt>
                <c:pt idx="268817">
                  <c:v>56.780927054680497</c:v>
                </c:pt>
                <c:pt idx="268818">
                  <c:v>56.781001626159501</c:v>
                </c:pt>
                <c:pt idx="268819">
                  <c:v>56.781076197399798</c:v>
                </c:pt>
                <c:pt idx="268820">
                  <c:v>56.781150768401403</c:v>
                </c:pt>
                <c:pt idx="268821">
                  <c:v>56.781225339164301</c:v>
                </c:pt>
                <c:pt idx="268822">
                  <c:v>56.781299909688499</c:v>
                </c:pt>
                <c:pt idx="268823">
                  <c:v>56.781374479973998</c:v>
                </c:pt>
                <c:pt idx="268824">
                  <c:v>56.781449050020797</c:v>
                </c:pt>
                <c:pt idx="268825">
                  <c:v>56.781523619829002</c:v>
                </c:pt>
                <c:pt idx="268826">
                  <c:v>56.781598189398402</c:v>
                </c:pt>
                <c:pt idx="268827">
                  <c:v>56.781672758729101</c:v>
                </c:pt>
                <c:pt idx="268828">
                  <c:v>56.781747327821201</c:v>
                </c:pt>
                <c:pt idx="268829">
                  <c:v>56.7818218966746</c:v>
                </c:pt>
                <c:pt idx="268830">
                  <c:v>56.781896465289201</c:v>
                </c:pt>
                <c:pt idx="268831">
                  <c:v>56.781971033665201</c:v>
                </c:pt>
                <c:pt idx="268832">
                  <c:v>56.782045601802501</c:v>
                </c:pt>
                <c:pt idx="268833">
                  <c:v>56.782120169701102</c:v>
                </c:pt>
                <c:pt idx="268834">
                  <c:v>56.782194737361102</c:v>
                </c:pt>
                <c:pt idx="268835">
                  <c:v>56.782269304782297</c:v>
                </c:pt>
                <c:pt idx="268836">
                  <c:v>56.782343871964898</c:v>
                </c:pt>
                <c:pt idx="268837">
                  <c:v>56.782418438908799</c:v>
                </c:pt>
                <c:pt idx="268838">
                  <c:v>56.782493005614</c:v>
                </c:pt>
                <c:pt idx="268839">
                  <c:v>56.782567572080502</c:v>
                </c:pt>
                <c:pt idx="268840">
                  <c:v>56.782642138308297</c:v>
                </c:pt>
                <c:pt idx="268841">
                  <c:v>56.782716704297499</c:v>
                </c:pt>
                <c:pt idx="268842">
                  <c:v>56.782791270048001</c:v>
                </c:pt>
                <c:pt idx="268843">
                  <c:v>56.782865835559797</c:v>
                </c:pt>
                <c:pt idx="268844">
                  <c:v>56.782940400832899</c:v>
                </c:pt>
                <c:pt idx="268845">
                  <c:v>56.783014965867302</c:v>
                </c:pt>
                <c:pt idx="268846">
                  <c:v>56.783089530663098</c:v>
                </c:pt>
                <c:pt idx="268847">
                  <c:v>56.783164095220201</c:v>
                </c:pt>
                <c:pt idx="268848">
                  <c:v>56.783238659538597</c:v>
                </c:pt>
                <c:pt idx="268849">
                  <c:v>56.7833132236184</c:v>
                </c:pt>
                <c:pt idx="268850">
                  <c:v>56.783387787459397</c:v>
                </c:pt>
                <c:pt idx="268851">
                  <c:v>56.7834623510618</c:v>
                </c:pt>
                <c:pt idx="268852">
                  <c:v>56.783536914425603</c:v>
                </c:pt>
                <c:pt idx="268853">
                  <c:v>56.7836114775506</c:v>
                </c:pt>
                <c:pt idx="268854">
                  <c:v>56.783686040436997</c:v>
                </c:pt>
                <c:pt idx="268855">
                  <c:v>56.783760603084701</c:v>
                </c:pt>
                <c:pt idx="268856">
                  <c:v>56.783835165493798</c:v>
                </c:pt>
                <c:pt idx="268857">
                  <c:v>56.783909727664202</c:v>
                </c:pt>
                <c:pt idx="268858">
                  <c:v>56.783984289595899</c:v>
                </c:pt>
                <c:pt idx="268859">
                  <c:v>56.784058851288997</c:v>
                </c:pt>
                <c:pt idx="268860">
                  <c:v>56.784133412743302</c:v>
                </c:pt>
                <c:pt idx="268861">
                  <c:v>56.784207973959099</c:v>
                </c:pt>
                <c:pt idx="268862">
                  <c:v>56.784282534936096</c:v>
                </c:pt>
                <c:pt idx="268863">
                  <c:v>56.784357095674501</c:v>
                </c:pt>
                <c:pt idx="268864">
                  <c:v>56.784431656174199</c:v>
                </c:pt>
                <c:pt idx="268865">
                  <c:v>56.784506216435297</c:v>
                </c:pt>
                <c:pt idx="268866">
                  <c:v>56.784580776457702</c:v>
                </c:pt>
                <c:pt idx="268867">
                  <c:v>56.784655336241499</c:v>
                </c:pt>
                <c:pt idx="268868">
                  <c:v>56.784729895786597</c:v>
                </c:pt>
                <c:pt idx="268869">
                  <c:v>56.784804455093003</c:v>
                </c:pt>
                <c:pt idx="268870">
                  <c:v>56.784879014160801</c:v>
                </c:pt>
                <c:pt idx="268871">
                  <c:v>56.784953572989899</c:v>
                </c:pt>
                <c:pt idx="268872">
                  <c:v>56.785028131580397</c:v>
                </c:pt>
                <c:pt idx="268873">
                  <c:v>56.785102689932202</c:v>
                </c:pt>
                <c:pt idx="268874">
                  <c:v>56.785177248045301</c:v>
                </c:pt>
                <c:pt idx="268875">
                  <c:v>56.785251805919799</c:v>
                </c:pt>
                <c:pt idx="268876">
                  <c:v>56.785326363555697</c:v>
                </c:pt>
                <c:pt idx="268877">
                  <c:v>56.785400920952803</c:v>
                </c:pt>
                <c:pt idx="268878">
                  <c:v>56.785475478111401</c:v>
                </c:pt>
                <c:pt idx="268879">
                  <c:v>56.785550035031299</c:v>
                </c:pt>
                <c:pt idx="268880">
                  <c:v>56.785624591712498</c:v>
                </c:pt>
                <c:pt idx="268881">
                  <c:v>56.785699148155103</c:v>
                </c:pt>
                <c:pt idx="268882">
                  <c:v>56.785773704359002</c:v>
                </c:pt>
                <c:pt idx="268883">
                  <c:v>56.7858482603243</c:v>
                </c:pt>
                <c:pt idx="268884">
                  <c:v>56.785922816050999</c:v>
                </c:pt>
                <c:pt idx="268885">
                  <c:v>56.785997371538997</c:v>
                </c:pt>
                <c:pt idx="268886">
                  <c:v>56.786071926788303</c:v>
                </c:pt>
                <c:pt idx="268887">
                  <c:v>56.786146481799101</c:v>
                </c:pt>
                <c:pt idx="268888">
                  <c:v>56.786221036571099</c:v>
                </c:pt>
                <c:pt idx="268889">
                  <c:v>56.786295591104498</c:v>
                </c:pt>
                <c:pt idx="268890">
                  <c:v>56.786370145399303</c:v>
                </c:pt>
                <c:pt idx="268891">
                  <c:v>56.786444699455501</c:v>
                </c:pt>
                <c:pt idx="268892">
                  <c:v>56.786519253272999</c:v>
                </c:pt>
                <c:pt idx="268893">
                  <c:v>56.786593806851798</c:v>
                </c:pt>
                <c:pt idx="268894">
                  <c:v>56.786668360192003</c:v>
                </c:pt>
                <c:pt idx="268895">
                  <c:v>56.786742913293601</c:v>
                </c:pt>
                <c:pt idx="268896">
                  <c:v>56.786817466156599</c:v>
                </c:pt>
                <c:pt idx="268897">
                  <c:v>56.786892018780897</c:v>
                </c:pt>
                <c:pt idx="268898">
                  <c:v>56.786966571166502</c:v>
                </c:pt>
                <c:pt idx="268899">
                  <c:v>56.7870411233136</c:v>
                </c:pt>
                <c:pt idx="268900">
                  <c:v>56.787115675221997</c:v>
                </c:pt>
                <c:pt idx="268901">
                  <c:v>56.787190226891703</c:v>
                </c:pt>
                <c:pt idx="268902">
                  <c:v>56.7872647783229</c:v>
                </c:pt>
                <c:pt idx="268903">
                  <c:v>56.787339329515397</c:v>
                </c:pt>
                <c:pt idx="268904">
                  <c:v>56.787413880469202</c:v>
                </c:pt>
                <c:pt idx="268905">
                  <c:v>56.787488431184499</c:v>
                </c:pt>
                <c:pt idx="268906">
                  <c:v>56.787562981661097</c:v>
                </c:pt>
                <c:pt idx="268907">
                  <c:v>56.787637531899001</c:v>
                </c:pt>
                <c:pt idx="268908">
                  <c:v>56.787712081898398</c:v>
                </c:pt>
                <c:pt idx="268909">
                  <c:v>56.787786631659102</c:v>
                </c:pt>
                <c:pt idx="268910">
                  <c:v>56.787861181181199</c:v>
                </c:pt>
                <c:pt idx="268911">
                  <c:v>56.787935730464703</c:v>
                </c:pt>
                <c:pt idx="268912">
                  <c:v>56.7880102795095</c:v>
                </c:pt>
                <c:pt idx="268913">
                  <c:v>56.788084828315696</c:v>
                </c:pt>
                <c:pt idx="268914">
                  <c:v>56.7881593768833</c:v>
                </c:pt>
                <c:pt idx="268915">
                  <c:v>56.788233925212303</c:v>
                </c:pt>
                <c:pt idx="268916">
                  <c:v>56.7883084733026</c:v>
                </c:pt>
                <c:pt idx="268917">
                  <c:v>56.788383021154402</c:v>
                </c:pt>
                <c:pt idx="268918">
                  <c:v>56.788457568767498</c:v>
                </c:pt>
                <c:pt idx="268919">
                  <c:v>56.788532116141901</c:v>
                </c:pt>
                <c:pt idx="268920">
                  <c:v>56.788606663277797</c:v>
                </c:pt>
                <c:pt idx="268921">
                  <c:v>56.788681210175099</c:v>
                </c:pt>
                <c:pt idx="268922">
                  <c:v>56.788755756833702</c:v>
                </c:pt>
                <c:pt idx="268923">
                  <c:v>56.788830303253697</c:v>
                </c:pt>
                <c:pt idx="268924">
                  <c:v>56.788904849435099</c:v>
                </c:pt>
                <c:pt idx="268925">
                  <c:v>56.788979395377901</c:v>
                </c:pt>
                <c:pt idx="268926">
                  <c:v>56.789053941082003</c:v>
                </c:pt>
                <c:pt idx="268927">
                  <c:v>56.789128486547597</c:v>
                </c:pt>
                <c:pt idx="268928">
                  <c:v>56.789203031774498</c:v>
                </c:pt>
                <c:pt idx="268929">
                  <c:v>56.7892775767628</c:v>
                </c:pt>
                <c:pt idx="268930">
                  <c:v>56.789352121512501</c:v>
                </c:pt>
                <c:pt idx="268931">
                  <c:v>56.789426666023601</c:v>
                </c:pt>
                <c:pt idx="268932">
                  <c:v>56.789501210296102</c:v>
                </c:pt>
                <c:pt idx="268933">
                  <c:v>56.789575754330002</c:v>
                </c:pt>
                <c:pt idx="268934">
                  <c:v>56.789650298125302</c:v>
                </c:pt>
                <c:pt idx="268935">
                  <c:v>56.789724841681902</c:v>
                </c:pt>
                <c:pt idx="268936">
                  <c:v>56.789799385000002</c:v>
                </c:pt>
                <c:pt idx="268937">
                  <c:v>56.789873928079402</c:v>
                </c:pt>
                <c:pt idx="268938">
                  <c:v>56.789948470920301</c:v>
                </c:pt>
                <c:pt idx="268939">
                  <c:v>56.7900230135225</c:v>
                </c:pt>
                <c:pt idx="268940">
                  <c:v>56.790097555886199</c:v>
                </c:pt>
                <c:pt idx="268941">
                  <c:v>56.790172098011197</c:v>
                </c:pt>
                <c:pt idx="268942">
                  <c:v>56.790246639897603</c:v>
                </c:pt>
                <c:pt idx="268943">
                  <c:v>56.790321181545401</c:v>
                </c:pt>
                <c:pt idx="268944">
                  <c:v>56.790395722954699</c:v>
                </c:pt>
                <c:pt idx="268945">
                  <c:v>56.790470264125297</c:v>
                </c:pt>
                <c:pt idx="268946">
                  <c:v>56.790544805057301</c:v>
                </c:pt>
                <c:pt idx="268947">
                  <c:v>56.790619345750699</c:v>
                </c:pt>
                <c:pt idx="268948">
                  <c:v>56.790693886205602</c:v>
                </c:pt>
                <c:pt idx="268949">
                  <c:v>56.790768426421799</c:v>
                </c:pt>
                <c:pt idx="268950">
                  <c:v>56.790842966399403</c:v>
                </c:pt>
                <c:pt idx="268951">
                  <c:v>56.790917506138499</c:v>
                </c:pt>
                <c:pt idx="268952">
                  <c:v>56.790992045638902</c:v>
                </c:pt>
                <c:pt idx="268953">
                  <c:v>56.791066584900797</c:v>
                </c:pt>
                <c:pt idx="268954">
                  <c:v>56.791141123924</c:v>
                </c:pt>
                <c:pt idx="268955">
                  <c:v>56.791215662708701</c:v>
                </c:pt>
                <c:pt idx="268956">
                  <c:v>56.791290201254697</c:v>
                </c:pt>
                <c:pt idx="268957">
                  <c:v>56.791364739562198</c:v>
                </c:pt>
                <c:pt idx="268958">
                  <c:v>56.791439277631099</c:v>
                </c:pt>
                <c:pt idx="268959">
                  <c:v>56.7915138154614</c:v>
                </c:pt>
                <c:pt idx="268960">
                  <c:v>56.7915883530531</c:v>
                </c:pt>
                <c:pt idx="268961">
                  <c:v>56.791662890406201</c:v>
                </c:pt>
                <c:pt idx="268962">
                  <c:v>56.7917374275208</c:v>
                </c:pt>
                <c:pt idx="268963">
                  <c:v>56.7918119643967</c:v>
                </c:pt>
                <c:pt idx="268964">
                  <c:v>56.791886501034099</c:v>
                </c:pt>
                <c:pt idx="268965">
                  <c:v>56.791961037432898</c:v>
                </c:pt>
                <c:pt idx="268966">
                  <c:v>56.792035573593097</c:v>
                </c:pt>
                <c:pt idx="268967">
                  <c:v>56.792110109514702</c:v>
                </c:pt>
                <c:pt idx="268968">
                  <c:v>56.7921846451977</c:v>
                </c:pt>
                <c:pt idx="268969">
                  <c:v>56.792259180642098</c:v>
                </c:pt>
                <c:pt idx="268970">
                  <c:v>56.792333715848002</c:v>
                </c:pt>
                <c:pt idx="268971">
                  <c:v>56.792408250815299</c:v>
                </c:pt>
                <c:pt idx="268972">
                  <c:v>56.792482785544003</c:v>
                </c:pt>
                <c:pt idx="268973">
                  <c:v>56.792557320034099</c:v>
                </c:pt>
                <c:pt idx="268974">
                  <c:v>56.792631854285602</c:v>
                </c:pt>
                <c:pt idx="268975">
                  <c:v>56.792706388298598</c:v>
                </c:pt>
                <c:pt idx="268976">
                  <c:v>56.792780922073</c:v>
                </c:pt>
                <c:pt idx="268977">
                  <c:v>56.792855455608802</c:v>
                </c:pt>
                <c:pt idx="268978">
                  <c:v>56.792929988906103</c:v>
                </c:pt>
                <c:pt idx="268979">
                  <c:v>56.793004521964697</c:v>
                </c:pt>
                <c:pt idx="268980">
                  <c:v>56.793079054784798</c:v>
                </c:pt>
                <c:pt idx="268981">
                  <c:v>56.793153587366298</c:v>
                </c:pt>
                <c:pt idx="268982">
                  <c:v>56.793228119709298</c:v>
                </c:pt>
                <c:pt idx="268983">
                  <c:v>56.793302651813597</c:v>
                </c:pt>
                <c:pt idx="268984">
                  <c:v>56.793377183679397</c:v>
                </c:pt>
                <c:pt idx="268985">
                  <c:v>56.793451715306702</c:v>
                </c:pt>
                <c:pt idx="268986">
                  <c:v>56.7935262466954</c:v>
                </c:pt>
                <c:pt idx="268987">
                  <c:v>56.793600777845398</c:v>
                </c:pt>
                <c:pt idx="268988">
                  <c:v>56.793675308757003</c:v>
                </c:pt>
                <c:pt idx="268989">
                  <c:v>56.7937498394299</c:v>
                </c:pt>
                <c:pt idx="268990">
                  <c:v>56.793824369864303</c:v>
                </c:pt>
                <c:pt idx="268991">
                  <c:v>56.793898900060199</c:v>
                </c:pt>
                <c:pt idx="268992">
                  <c:v>56.793973430017402</c:v>
                </c:pt>
                <c:pt idx="268993">
                  <c:v>56.794047959736098</c:v>
                </c:pt>
                <c:pt idx="268994">
                  <c:v>56.794122489216299</c:v>
                </c:pt>
                <c:pt idx="268995">
                  <c:v>56.794197018457801</c:v>
                </c:pt>
                <c:pt idx="268996">
                  <c:v>56.794271547460902</c:v>
                </c:pt>
                <c:pt idx="268997">
                  <c:v>56.794346076225303</c:v>
                </c:pt>
                <c:pt idx="268998">
                  <c:v>56.794420604751203</c:v>
                </c:pt>
                <c:pt idx="268999">
                  <c:v>56.794495133038602</c:v>
                </c:pt>
                <c:pt idx="269000">
                  <c:v>56.794569661087301</c:v>
                </c:pt>
                <c:pt idx="269001">
                  <c:v>56.7946441888975</c:v>
                </c:pt>
                <c:pt idx="269002">
                  <c:v>56.794718716469198</c:v>
                </c:pt>
                <c:pt idx="269003">
                  <c:v>56.794793243802303</c:v>
                </c:pt>
                <c:pt idx="269004">
                  <c:v>56.7948677708969</c:v>
                </c:pt>
                <c:pt idx="269005">
                  <c:v>56.794942297752897</c:v>
                </c:pt>
                <c:pt idx="269006">
                  <c:v>56.7950168243703</c:v>
                </c:pt>
                <c:pt idx="269007">
                  <c:v>56.795091350749203</c:v>
                </c:pt>
                <c:pt idx="269008">
                  <c:v>56.795165876889499</c:v>
                </c:pt>
                <c:pt idx="269009">
                  <c:v>56.7952404027913</c:v>
                </c:pt>
                <c:pt idx="269010">
                  <c:v>56.795314928454601</c:v>
                </c:pt>
                <c:pt idx="269011">
                  <c:v>56.795389453879203</c:v>
                </c:pt>
                <c:pt idx="269012">
                  <c:v>56.795463979065403</c:v>
                </c:pt>
                <c:pt idx="269013">
                  <c:v>56.795538504013003</c:v>
                </c:pt>
                <c:pt idx="269014">
                  <c:v>56.795613028722002</c:v>
                </c:pt>
                <c:pt idx="269015">
                  <c:v>56.795687553192501</c:v>
                </c:pt>
                <c:pt idx="269016">
                  <c:v>56.795762077424399</c:v>
                </c:pt>
                <c:pt idx="269017">
                  <c:v>56.795836601417797</c:v>
                </c:pt>
                <c:pt idx="269018">
                  <c:v>56.795911125172701</c:v>
                </c:pt>
                <c:pt idx="269019">
                  <c:v>56.795985648688998</c:v>
                </c:pt>
                <c:pt idx="269020">
                  <c:v>56.796060171966801</c:v>
                </c:pt>
                <c:pt idx="269021">
                  <c:v>56.796134695006003</c:v>
                </c:pt>
                <c:pt idx="269022">
                  <c:v>56.796209217806698</c:v>
                </c:pt>
                <c:pt idx="269023">
                  <c:v>56.7962837403688</c:v>
                </c:pt>
                <c:pt idx="269024">
                  <c:v>56.7963582626925</c:v>
                </c:pt>
                <c:pt idx="269025">
                  <c:v>56.796432784777501</c:v>
                </c:pt>
                <c:pt idx="269026">
                  <c:v>56.796507306624001</c:v>
                </c:pt>
                <c:pt idx="269027">
                  <c:v>56.796581828232</c:v>
                </c:pt>
                <c:pt idx="269028">
                  <c:v>56.796656349601498</c:v>
                </c:pt>
                <c:pt idx="269029">
                  <c:v>56.796730870732397</c:v>
                </c:pt>
                <c:pt idx="269030">
                  <c:v>56.796805391624801</c:v>
                </c:pt>
                <c:pt idx="269031">
                  <c:v>56.796879912278598</c:v>
                </c:pt>
                <c:pt idx="269032">
                  <c:v>56.796954432693902</c:v>
                </c:pt>
                <c:pt idx="269033">
                  <c:v>56.797028952870697</c:v>
                </c:pt>
                <c:pt idx="269034">
                  <c:v>56.797103472808999</c:v>
                </c:pt>
                <c:pt idx="269035">
                  <c:v>56.797177992508701</c:v>
                </c:pt>
                <c:pt idx="269036">
                  <c:v>56.797252511969901</c:v>
                </c:pt>
                <c:pt idx="269037">
                  <c:v>56.797327031192502</c:v>
                </c:pt>
                <c:pt idx="269038">
                  <c:v>56.797401550176602</c:v>
                </c:pt>
                <c:pt idx="269039">
                  <c:v>56.797476068922201</c:v>
                </c:pt>
                <c:pt idx="269040">
                  <c:v>56.797550587429299</c:v>
                </c:pt>
                <c:pt idx="269041">
                  <c:v>56.797625105697797</c:v>
                </c:pt>
                <c:pt idx="269042">
                  <c:v>56.797699623727901</c:v>
                </c:pt>
                <c:pt idx="269043">
                  <c:v>56.797774141519298</c:v>
                </c:pt>
                <c:pt idx="269044">
                  <c:v>56.797848659072301</c:v>
                </c:pt>
                <c:pt idx="269045">
                  <c:v>56.797923176386703</c:v>
                </c:pt>
                <c:pt idx="269046">
                  <c:v>56.797997693462698</c:v>
                </c:pt>
                <c:pt idx="269047">
                  <c:v>56.798072210300099</c:v>
                </c:pt>
                <c:pt idx="269048">
                  <c:v>56.798146726898899</c:v>
                </c:pt>
                <c:pt idx="269049">
                  <c:v>56.798221243259299</c:v>
                </c:pt>
                <c:pt idx="269050">
                  <c:v>56.798295759381098</c:v>
                </c:pt>
                <c:pt idx="269051">
                  <c:v>56.798370275264404</c:v>
                </c:pt>
                <c:pt idx="269052">
                  <c:v>56.798444790909201</c:v>
                </c:pt>
                <c:pt idx="269053">
                  <c:v>56.798519306315498</c:v>
                </c:pt>
                <c:pt idx="269054">
                  <c:v>56.798593821483301</c:v>
                </c:pt>
                <c:pt idx="269055">
                  <c:v>56.798668336412497</c:v>
                </c:pt>
                <c:pt idx="269056">
                  <c:v>56.798742851103199</c:v>
                </c:pt>
                <c:pt idx="269057">
                  <c:v>56.798817365555401</c:v>
                </c:pt>
                <c:pt idx="269058">
                  <c:v>56.798891879769101</c:v>
                </c:pt>
                <c:pt idx="269059">
                  <c:v>56.798966393744301</c:v>
                </c:pt>
                <c:pt idx="269060">
                  <c:v>56.799040907481</c:v>
                </c:pt>
                <c:pt idx="269061">
                  <c:v>56.799115420979099</c:v>
                </c:pt>
                <c:pt idx="269062">
                  <c:v>56.799189934238797</c:v>
                </c:pt>
                <c:pt idx="269063">
                  <c:v>56.799264447259901</c:v>
                </c:pt>
                <c:pt idx="269064">
                  <c:v>56.799338960042597</c:v>
                </c:pt>
                <c:pt idx="269065">
                  <c:v>56.7994134725867</c:v>
                </c:pt>
                <c:pt idx="269066">
                  <c:v>56.799487984892302</c:v>
                </c:pt>
                <c:pt idx="269067">
                  <c:v>56.799562496959403</c:v>
                </c:pt>
                <c:pt idx="269068">
                  <c:v>56.799637008787997</c:v>
                </c:pt>
                <c:pt idx="269069">
                  <c:v>56.799711520378096</c:v>
                </c:pt>
                <c:pt idx="269070">
                  <c:v>56.799786031729703</c:v>
                </c:pt>
                <c:pt idx="269071">
                  <c:v>56.799860542842701</c:v>
                </c:pt>
                <c:pt idx="269072">
                  <c:v>56.799935053717299</c:v>
                </c:pt>
                <c:pt idx="269073">
                  <c:v>56.800009564353402</c:v>
                </c:pt>
                <c:pt idx="269074">
                  <c:v>56.800084074750998</c:v>
                </c:pt>
                <c:pt idx="269075">
                  <c:v>56.800158584910001</c:v>
                </c:pt>
                <c:pt idx="269076">
                  <c:v>56.800233094830602</c:v>
                </c:pt>
                <c:pt idx="269077">
                  <c:v>56.800307604512703</c:v>
                </c:pt>
                <c:pt idx="269078">
                  <c:v>56.800382113956303</c:v>
                </c:pt>
                <c:pt idx="269079">
                  <c:v>56.800456623161303</c:v>
                </c:pt>
                <c:pt idx="269080">
                  <c:v>56.800531132127901</c:v>
                </c:pt>
                <c:pt idx="269081">
                  <c:v>56.800605640855999</c:v>
                </c:pt>
                <c:pt idx="269082">
                  <c:v>56.800680149345602</c:v>
                </c:pt>
                <c:pt idx="269083">
                  <c:v>56.800754657596698</c:v>
                </c:pt>
                <c:pt idx="269084">
                  <c:v>56.800829165609301</c:v>
                </c:pt>
                <c:pt idx="269085">
                  <c:v>56.800903673383402</c:v>
                </c:pt>
                <c:pt idx="269086">
                  <c:v>56.800978180919003</c:v>
                </c:pt>
                <c:pt idx="269087">
                  <c:v>56.801052688216103</c:v>
                </c:pt>
                <c:pt idx="269088">
                  <c:v>56.801127195274702</c:v>
                </c:pt>
                <c:pt idx="269089">
                  <c:v>56.8012017020949</c:v>
                </c:pt>
                <c:pt idx="269090">
                  <c:v>56.801276208676498</c:v>
                </c:pt>
                <c:pt idx="269091">
                  <c:v>56.801350715019701</c:v>
                </c:pt>
                <c:pt idx="269092">
                  <c:v>56.801425221124298</c:v>
                </c:pt>
                <c:pt idx="269093">
                  <c:v>56.8014997269905</c:v>
                </c:pt>
                <c:pt idx="269094">
                  <c:v>56.801574232618201</c:v>
                </c:pt>
                <c:pt idx="269095">
                  <c:v>56.801648738007401</c:v>
                </c:pt>
                <c:pt idx="269096">
                  <c:v>56.8017232431582</c:v>
                </c:pt>
                <c:pt idx="269097">
                  <c:v>56.801797748070399</c:v>
                </c:pt>
                <c:pt idx="269098">
                  <c:v>56.801872252744197</c:v>
                </c:pt>
                <c:pt idx="269099">
                  <c:v>56.801946757179401</c:v>
                </c:pt>
                <c:pt idx="269100">
                  <c:v>56.802021261376197</c:v>
                </c:pt>
                <c:pt idx="269101">
                  <c:v>56.802095765334499</c:v>
                </c:pt>
                <c:pt idx="269102">
                  <c:v>56.8021702690544</c:v>
                </c:pt>
                <c:pt idx="269103">
                  <c:v>56.802244772535701</c:v>
                </c:pt>
                <c:pt idx="269104">
                  <c:v>56.802319275778601</c:v>
                </c:pt>
                <c:pt idx="269105">
                  <c:v>56.802393778782999</c:v>
                </c:pt>
                <c:pt idx="269106">
                  <c:v>56.802468281548897</c:v>
                </c:pt>
                <c:pt idx="269107">
                  <c:v>56.802542784076302</c:v>
                </c:pt>
                <c:pt idx="269108">
                  <c:v>56.802617286365297</c:v>
                </c:pt>
                <c:pt idx="269109">
                  <c:v>56.8026917884158</c:v>
                </c:pt>
                <c:pt idx="269110">
                  <c:v>56.802766290227801</c:v>
                </c:pt>
                <c:pt idx="269111">
                  <c:v>56.802840791801302</c:v>
                </c:pt>
                <c:pt idx="269112">
                  <c:v>56.802915293136401</c:v>
                </c:pt>
                <c:pt idx="269113">
                  <c:v>56.802989794233</c:v>
                </c:pt>
                <c:pt idx="269114">
                  <c:v>56.803064295091097</c:v>
                </c:pt>
                <c:pt idx="269115">
                  <c:v>56.803138795710801</c:v>
                </c:pt>
                <c:pt idx="269116">
                  <c:v>56.803213296091997</c:v>
                </c:pt>
                <c:pt idx="269117">
                  <c:v>56.803287796234699</c:v>
                </c:pt>
                <c:pt idx="269118">
                  <c:v>56.8033622961389</c:v>
                </c:pt>
                <c:pt idx="269119">
                  <c:v>56.8034367958047</c:v>
                </c:pt>
                <c:pt idx="269120">
                  <c:v>56.803511295231999</c:v>
                </c:pt>
                <c:pt idx="269121">
                  <c:v>56.803585794420897</c:v>
                </c:pt>
                <c:pt idx="269122">
                  <c:v>56.803660293371202</c:v>
                </c:pt>
                <c:pt idx="269123">
                  <c:v>56.803734792083198</c:v>
                </c:pt>
                <c:pt idx="269124">
                  <c:v>56.8038092905566</c:v>
                </c:pt>
                <c:pt idx="269125">
                  <c:v>56.803883788791602</c:v>
                </c:pt>
                <c:pt idx="269126">
                  <c:v>56.803958286788102</c:v>
                </c:pt>
                <c:pt idx="269127">
                  <c:v>56.804032784546202</c:v>
                </c:pt>
                <c:pt idx="269128">
                  <c:v>56.8041072820658</c:v>
                </c:pt>
                <c:pt idx="269129">
                  <c:v>56.804181779346898</c:v>
                </c:pt>
                <c:pt idx="269130">
                  <c:v>56.804256276389602</c:v>
                </c:pt>
                <c:pt idx="269131">
                  <c:v>56.804330773193897</c:v>
                </c:pt>
                <c:pt idx="269132">
                  <c:v>56.804405269759599</c:v>
                </c:pt>
                <c:pt idx="269133">
                  <c:v>56.804479766086899</c:v>
                </c:pt>
                <c:pt idx="269134">
                  <c:v>56.804554262175799</c:v>
                </c:pt>
                <c:pt idx="269135">
                  <c:v>56.804628758026197</c:v>
                </c:pt>
                <c:pt idx="269136">
                  <c:v>56.804703253638102</c:v>
                </c:pt>
                <c:pt idx="269137">
                  <c:v>56.804777749011599</c:v>
                </c:pt>
                <c:pt idx="269138">
                  <c:v>56.804852244146701</c:v>
                </c:pt>
                <c:pt idx="269139">
                  <c:v>56.804926739043303</c:v>
                </c:pt>
                <c:pt idx="269140">
                  <c:v>56.805001233701397</c:v>
                </c:pt>
                <c:pt idx="269141">
                  <c:v>56.805075728121103</c:v>
                </c:pt>
                <c:pt idx="269142">
                  <c:v>56.805150222302302</c:v>
                </c:pt>
                <c:pt idx="269143">
                  <c:v>56.8052247162451</c:v>
                </c:pt>
                <c:pt idx="269144">
                  <c:v>56.805299209949403</c:v>
                </c:pt>
                <c:pt idx="269145">
                  <c:v>56.805373703415299</c:v>
                </c:pt>
                <c:pt idx="269146">
                  <c:v>56.8054481966428</c:v>
                </c:pt>
                <c:pt idx="269147">
                  <c:v>56.8055226896318</c:v>
                </c:pt>
                <c:pt idx="269148">
                  <c:v>56.8055971823823</c:v>
                </c:pt>
                <c:pt idx="269149">
                  <c:v>56.805671674894398</c:v>
                </c:pt>
                <c:pt idx="269150">
                  <c:v>56.805746167168103</c:v>
                </c:pt>
                <c:pt idx="269151">
                  <c:v>56.805820659203299</c:v>
                </c:pt>
                <c:pt idx="269152">
                  <c:v>56.805895151000101</c:v>
                </c:pt>
                <c:pt idx="269153">
                  <c:v>56.805969642558402</c:v>
                </c:pt>
                <c:pt idx="269154">
                  <c:v>56.806044133878302</c:v>
                </c:pt>
                <c:pt idx="269155">
                  <c:v>56.806118624959801</c:v>
                </c:pt>
                <c:pt idx="269156">
                  <c:v>56.806193115802799</c:v>
                </c:pt>
                <c:pt idx="269157">
                  <c:v>56.806267606407403</c:v>
                </c:pt>
                <c:pt idx="269158">
                  <c:v>56.806342096773498</c:v>
                </c:pt>
                <c:pt idx="269159">
                  <c:v>56.8064165869012</c:v>
                </c:pt>
                <c:pt idx="269160">
                  <c:v>56.8064910767905</c:v>
                </c:pt>
                <c:pt idx="269161">
                  <c:v>56.8065655664413</c:v>
                </c:pt>
                <c:pt idx="269162">
                  <c:v>56.806640055853698</c:v>
                </c:pt>
                <c:pt idx="269163">
                  <c:v>56.806714545027603</c:v>
                </c:pt>
                <c:pt idx="269164">
                  <c:v>56.806789033963199</c:v>
                </c:pt>
                <c:pt idx="269165">
                  <c:v>56.806863522660301</c:v>
                </c:pt>
                <c:pt idx="269166">
                  <c:v>56.806938011118902</c:v>
                </c:pt>
                <c:pt idx="269167">
                  <c:v>56.807012499339201</c:v>
                </c:pt>
                <c:pt idx="269168">
                  <c:v>56.807086987321</c:v>
                </c:pt>
                <c:pt idx="269169">
                  <c:v>56.807161475064397</c:v>
                </c:pt>
                <c:pt idx="269170">
                  <c:v>56.807235962569301</c:v>
                </c:pt>
                <c:pt idx="269171">
                  <c:v>56.807310449835803</c:v>
                </c:pt>
                <c:pt idx="269172">
                  <c:v>56.807384936863897</c:v>
                </c:pt>
                <c:pt idx="269173">
                  <c:v>56.807459423653597</c:v>
                </c:pt>
                <c:pt idx="269174">
                  <c:v>56.807533910204803</c:v>
                </c:pt>
                <c:pt idx="269175">
                  <c:v>56.807608396517601</c:v>
                </c:pt>
                <c:pt idx="269176">
                  <c:v>56.807682882591997</c:v>
                </c:pt>
                <c:pt idx="269177">
                  <c:v>56.807757368428</c:v>
                </c:pt>
                <c:pt idx="269178">
                  <c:v>56.807831854025501</c:v>
                </c:pt>
                <c:pt idx="269179">
                  <c:v>56.807906339384601</c:v>
                </c:pt>
                <c:pt idx="269180">
                  <c:v>56.8079808245053</c:v>
                </c:pt>
                <c:pt idx="269181">
                  <c:v>56.808055309387598</c:v>
                </c:pt>
                <c:pt idx="269182">
                  <c:v>56.808129794031501</c:v>
                </c:pt>
                <c:pt idx="269183">
                  <c:v>56.808204278436897</c:v>
                </c:pt>
                <c:pt idx="269184">
                  <c:v>56.808278762603898</c:v>
                </c:pt>
                <c:pt idx="269185">
                  <c:v>56.808353246532498</c:v>
                </c:pt>
                <c:pt idx="269186">
                  <c:v>56.808427730222697</c:v>
                </c:pt>
                <c:pt idx="269187">
                  <c:v>56.808502213674501</c:v>
                </c:pt>
                <c:pt idx="269188">
                  <c:v>56.808576696887897</c:v>
                </c:pt>
                <c:pt idx="269189">
                  <c:v>56.8086511798628</c:v>
                </c:pt>
                <c:pt idx="269190">
                  <c:v>56.8087256625994</c:v>
                </c:pt>
                <c:pt idx="269191">
                  <c:v>56.8088001450975</c:v>
                </c:pt>
                <c:pt idx="269192">
                  <c:v>56.808874627357199</c:v>
                </c:pt>
                <c:pt idx="269193">
                  <c:v>56.808949109378503</c:v>
                </c:pt>
                <c:pt idx="269194">
                  <c:v>56.809023591161399</c:v>
                </c:pt>
                <c:pt idx="269195">
                  <c:v>56.809098072705901</c:v>
                </c:pt>
                <c:pt idx="269196">
                  <c:v>56.809172554011901</c:v>
                </c:pt>
                <c:pt idx="269197">
                  <c:v>56.809247035079601</c:v>
                </c:pt>
                <c:pt idx="269198">
                  <c:v>56.809321515908799</c:v>
                </c:pt>
                <c:pt idx="269199">
                  <c:v>56.809395996499703</c:v>
                </c:pt>
                <c:pt idx="269200">
                  <c:v>56.809470476852098</c:v>
                </c:pt>
                <c:pt idx="269201">
                  <c:v>56.809544956966199</c:v>
                </c:pt>
                <c:pt idx="269202">
                  <c:v>56.8096194368418</c:v>
                </c:pt>
                <c:pt idx="269203">
                  <c:v>56.809693916478999</c:v>
                </c:pt>
                <c:pt idx="269204">
                  <c:v>56.809768395877803</c:v>
                </c:pt>
                <c:pt idx="269205">
                  <c:v>56.809842875038299</c:v>
                </c:pt>
                <c:pt idx="269206">
                  <c:v>56.809917353960302</c:v>
                </c:pt>
                <c:pt idx="269207">
                  <c:v>56.809991832643902</c:v>
                </c:pt>
                <c:pt idx="269208">
                  <c:v>56.810066311089102</c:v>
                </c:pt>
                <c:pt idx="269209">
                  <c:v>56.810140789296</c:v>
                </c:pt>
                <c:pt idx="269210">
                  <c:v>56.810215267264397</c:v>
                </c:pt>
                <c:pt idx="269211">
                  <c:v>56.8102897449944</c:v>
                </c:pt>
                <c:pt idx="269212">
                  <c:v>56.810364222486001</c:v>
                </c:pt>
                <c:pt idx="269213">
                  <c:v>56.810438699739301</c:v>
                </c:pt>
                <c:pt idx="269214">
                  <c:v>56.8105131767541</c:v>
                </c:pt>
                <c:pt idx="269215">
                  <c:v>56.810587653530597</c:v>
                </c:pt>
                <c:pt idx="269216">
                  <c:v>56.8106621300686</c:v>
                </c:pt>
                <c:pt idx="269217">
                  <c:v>56.810736606368302</c:v>
                </c:pt>
                <c:pt idx="269218">
                  <c:v>56.810811082429503</c:v>
                </c:pt>
                <c:pt idx="269219">
                  <c:v>56.810885558252401</c:v>
                </c:pt>
                <c:pt idx="269220">
                  <c:v>56.810960033836899</c:v>
                </c:pt>
                <c:pt idx="269221">
                  <c:v>56.811034509183003</c:v>
                </c:pt>
                <c:pt idx="269222">
                  <c:v>56.811108984290698</c:v>
                </c:pt>
                <c:pt idx="269223">
                  <c:v>56.811183459159999</c:v>
                </c:pt>
                <c:pt idx="269224">
                  <c:v>56.811257933790998</c:v>
                </c:pt>
                <c:pt idx="269225">
                  <c:v>56.811332408183503</c:v>
                </c:pt>
                <c:pt idx="269226">
                  <c:v>56.8114068823377</c:v>
                </c:pt>
                <c:pt idx="269227">
                  <c:v>56.811481356253402</c:v>
                </c:pt>
                <c:pt idx="269228">
                  <c:v>56.811555829930803</c:v>
                </c:pt>
                <c:pt idx="269229">
                  <c:v>56.811630303369803</c:v>
                </c:pt>
                <c:pt idx="269230">
                  <c:v>56.811704776570501</c:v>
                </c:pt>
                <c:pt idx="269231">
                  <c:v>56.811779249532698</c:v>
                </c:pt>
                <c:pt idx="269232">
                  <c:v>56.8118537222566</c:v>
                </c:pt>
                <c:pt idx="269233">
                  <c:v>56.811928194742002</c:v>
                </c:pt>
                <c:pt idx="269234">
                  <c:v>56.812002666989102</c:v>
                </c:pt>
                <c:pt idx="269235">
                  <c:v>56.8120771389979</c:v>
                </c:pt>
                <c:pt idx="269236">
                  <c:v>56.812151610768197</c:v>
                </c:pt>
                <c:pt idx="269237">
                  <c:v>56.812226082300199</c:v>
                </c:pt>
                <c:pt idx="269238">
                  <c:v>56.812300553593801</c:v>
                </c:pt>
                <c:pt idx="269239">
                  <c:v>56.812375024649</c:v>
                </c:pt>
                <c:pt idx="269240">
                  <c:v>56.812449495465799</c:v>
                </c:pt>
                <c:pt idx="269241">
                  <c:v>56.812523966044303</c:v>
                </c:pt>
                <c:pt idx="269242">
                  <c:v>56.812598436384398</c:v>
                </c:pt>
                <c:pt idx="269243">
                  <c:v>56.8126729064861</c:v>
                </c:pt>
                <c:pt idx="269244">
                  <c:v>56.8127473763494</c:v>
                </c:pt>
                <c:pt idx="269245">
                  <c:v>56.812821845974398</c:v>
                </c:pt>
                <c:pt idx="269246">
                  <c:v>56.812896315361002</c:v>
                </c:pt>
                <c:pt idx="269247">
                  <c:v>56.812970784509197</c:v>
                </c:pt>
                <c:pt idx="269248">
                  <c:v>56.813045253419098</c:v>
                </c:pt>
                <c:pt idx="269249">
                  <c:v>56.813119722090597</c:v>
                </c:pt>
                <c:pt idx="269250">
                  <c:v>56.813194190523703</c:v>
                </c:pt>
                <c:pt idx="269251">
                  <c:v>56.813268658718499</c:v>
                </c:pt>
                <c:pt idx="269252">
                  <c:v>56.813343126674901</c:v>
                </c:pt>
                <c:pt idx="269253">
                  <c:v>56.813417594392902</c:v>
                </c:pt>
                <c:pt idx="269254">
                  <c:v>56.813492061872601</c:v>
                </c:pt>
                <c:pt idx="269255">
                  <c:v>56.813566529113899</c:v>
                </c:pt>
                <c:pt idx="269256">
                  <c:v>56.813640996116803</c:v>
                </c:pt>
                <c:pt idx="269257">
                  <c:v>56.813715462881397</c:v>
                </c:pt>
                <c:pt idx="269258">
                  <c:v>56.813789929407598</c:v>
                </c:pt>
                <c:pt idx="269259">
                  <c:v>56.813864395695497</c:v>
                </c:pt>
                <c:pt idx="269260">
                  <c:v>56.813938861744901</c:v>
                </c:pt>
                <c:pt idx="269261">
                  <c:v>56.814013327556097</c:v>
                </c:pt>
                <c:pt idx="269262">
                  <c:v>56.814087793128799</c:v>
                </c:pt>
                <c:pt idx="269263">
                  <c:v>56.814162258463298</c:v>
                </c:pt>
                <c:pt idx="269264">
                  <c:v>56.814236723559297</c:v>
                </c:pt>
                <c:pt idx="269265">
                  <c:v>56.814311188417001</c:v>
                </c:pt>
                <c:pt idx="269266">
                  <c:v>56.814385653036403</c:v>
                </c:pt>
                <c:pt idx="269267">
                  <c:v>56.814460117417397</c:v>
                </c:pt>
                <c:pt idx="269268">
                  <c:v>56.814534581559997</c:v>
                </c:pt>
                <c:pt idx="269269">
                  <c:v>56.814609045464302</c:v>
                </c:pt>
                <c:pt idx="269270">
                  <c:v>56.814683509130198</c:v>
                </c:pt>
                <c:pt idx="269271">
                  <c:v>56.8147579725578</c:v>
                </c:pt>
                <c:pt idx="269272">
                  <c:v>56.814832435747</c:v>
                </c:pt>
                <c:pt idx="269273">
                  <c:v>56.814906898697899</c:v>
                </c:pt>
                <c:pt idx="269274">
                  <c:v>56.814981361410503</c:v>
                </c:pt>
                <c:pt idx="269275">
                  <c:v>56.815055823884698</c:v>
                </c:pt>
                <c:pt idx="269276">
                  <c:v>56.8151302861205</c:v>
                </c:pt>
                <c:pt idx="269277">
                  <c:v>56.815204748117999</c:v>
                </c:pt>
                <c:pt idx="269278">
                  <c:v>56.815279209877097</c:v>
                </c:pt>
                <c:pt idx="269279">
                  <c:v>56.815353671397901</c:v>
                </c:pt>
                <c:pt idx="269280">
                  <c:v>56.815428132680402</c:v>
                </c:pt>
                <c:pt idx="269281">
                  <c:v>56.815502593724503</c:v>
                </c:pt>
                <c:pt idx="269282">
                  <c:v>56.815577054530301</c:v>
                </c:pt>
                <c:pt idx="269283">
                  <c:v>56.815651515097699</c:v>
                </c:pt>
                <c:pt idx="269284">
                  <c:v>56.815725975426801</c:v>
                </c:pt>
                <c:pt idx="269285">
                  <c:v>56.815800435517502</c:v>
                </c:pt>
                <c:pt idx="269286">
                  <c:v>56.815874895369902</c:v>
                </c:pt>
                <c:pt idx="269287">
                  <c:v>56.815949354983999</c:v>
                </c:pt>
                <c:pt idx="269288">
                  <c:v>56.816023814359703</c:v>
                </c:pt>
                <c:pt idx="269289">
                  <c:v>56.816098273497097</c:v>
                </c:pt>
                <c:pt idx="269290">
                  <c:v>56.816172732396097</c:v>
                </c:pt>
                <c:pt idx="269291">
                  <c:v>56.816247191056803</c:v>
                </c:pt>
                <c:pt idx="269292">
                  <c:v>56.8163216494792</c:v>
                </c:pt>
                <c:pt idx="269293">
                  <c:v>56.816396107663302</c:v>
                </c:pt>
                <c:pt idx="269294">
                  <c:v>56.816470565609002</c:v>
                </c:pt>
                <c:pt idx="269295">
                  <c:v>56.816545023316301</c:v>
                </c:pt>
                <c:pt idx="269296">
                  <c:v>56.816619480785398</c:v>
                </c:pt>
                <c:pt idx="269297">
                  <c:v>56.816693938016101</c:v>
                </c:pt>
                <c:pt idx="269298">
                  <c:v>56.816768395008502</c:v>
                </c:pt>
                <c:pt idx="269299">
                  <c:v>56.816842851762502</c:v>
                </c:pt>
                <c:pt idx="269300">
                  <c:v>56.816917308278299</c:v>
                </c:pt>
                <c:pt idx="269301">
                  <c:v>56.816991764555603</c:v>
                </c:pt>
                <c:pt idx="269302">
                  <c:v>56.817066220594697</c:v>
                </c:pt>
                <c:pt idx="269303">
                  <c:v>56.817140676395503</c:v>
                </c:pt>
                <c:pt idx="269304">
                  <c:v>56.817215131957902</c:v>
                </c:pt>
                <c:pt idx="269305">
                  <c:v>56.817289587281898</c:v>
                </c:pt>
                <c:pt idx="269306">
                  <c:v>56.8173640423677</c:v>
                </c:pt>
                <c:pt idx="269307">
                  <c:v>56.8174384972151</c:v>
                </c:pt>
                <c:pt idx="269308">
                  <c:v>56.817512951824298</c:v>
                </c:pt>
                <c:pt idx="269309">
                  <c:v>56.817587406195003</c:v>
                </c:pt>
                <c:pt idx="269310">
                  <c:v>56.817661860327497</c:v>
                </c:pt>
                <c:pt idx="269311">
                  <c:v>56.817736314221698</c:v>
                </c:pt>
                <c:pt idx="269312">
                  <c:v>56.817810767877504</c:v>
                </c:pt>
                <c:pt idx="269313">
                  <c:v>56.817885221295001</c:v>
                </c:pt>
                <c:pt idx="269314">
                  <c:v>56.817959674474203</c:v>
                </c:pt>
                <c:pt idx="269315">
                  <c:v>56.818034127414997</c:v>
                </c:pt>
                <c:pt idx="269316">
                  <c:v>56.818108580117602</c:v>
                </c:pt>
                <c:pt idx="269317">
                  <c:v>56.8181830325818</c:v>
                </c:pt>
                <c:pt idx="269318">
                  <c:v>56.818257484807802</c:v>
                </c:pt>
                <c:pt idx="269319">
                  <c:v>56.818331936795403</c:v>
                </c:pt>
                <c:pt idx="269320">
                  <c:v>56.818406388544702</c:v>
                </c:pt>
                <c:pt idx="269321">
                  <c:v>56.818480840055599</c:v>
                </c:pt>
                <c:pt idx="269322">
                  <c:v>56.818555291328302</c:v>
                </c:pt>
                <c:pt idx="269323">
                  <c:v>56.818629742362702</c:v>
                </c:pt>
                <c:pt idx="269324">
                  <c:v>56.818704193158702</c:v>
                </c:pt>
                <c:pt idx="269325">
                  <c:v>56.818778643716399</c:v>
                </c:pt>
                <c:pt idx="269326">
                  <c:v>56.818853094035902</c:v>
                </c:pt>
                <c:pt idx="269327">
                  <c:v>56.818927544117003</c:v>
                </c:pt>
                <c:pt idx="269328">
                  <c:v>56.819001993959802</c:v>
                </c:pt>
                <c:pt idx="269329">
                  <c:v>56.819076443564299</c:v>
                </c:pt>
                <c:pt idx="269330">
                  <c:v>56.819150892930502</c:v>
                </c:pt>
                <c:pt idx="269331">
                  <c:v>56.819225342058402</c:v>
                </c:pt>
                <c:pt idx="269332">
                  <c:v>56.819299790947902</c:v>
                </c:pt>
                <c:pt idx="269333">
                  <c:v>56.819374239599199</c:v>
                </c:pt>
                <c:pt idx="269334">
                  <c:v>56.819448688012201</c:v>
                </c:pt>
                <c:pt idx="269335">
                  <c:v>56.819523136186902</c:v>
                </c:pt>
                <c:pt idx="269336">
                  <c:v>56.819597584123201</c:v>
                </c:pt>
                <c:pt idx="269337">
                  <c:v>56.819672031821298</c:v>
                </c:pt>
                <c:pt idx="269338">
                  <c:v>56.8197464792811</c:v>
                </c:pt>
                <c:pt idx="269339">
                  <c:v>56.819820926502501</c:v>
                </c:pt>
                <c:pt idx="269340">
                  <c:v>56.8198953734857</c:v>
                </c:pt>
                <c:pt idx="269341">
                  <c:v>56.819969820230597</c:v>
                </c:pt>
                <c:pt idx="269342">
                  <c:v>56.820044266737199</c:v>
                </c:pt>
                <c:pt idx="269343">
                  <c:v>56.8201187130054</c:v>
                </c:pt>
                <c:pt idx="269344">
                  <c:v>56.820193159035398</c:v>
                </c:pt>
                <c:pt idx="269345">
                  <c:v>56.820267604827102</c:v>
                </c:pt>
                <c:pt idx="269346">
                  <c:v>56.820342050380503</c:v>
                </c:pt>
                <c:pt idx="269347">
                  <c:v>56.820416495695603</c:v>
                </c:pt>
                <c:pt idx="269348">
                  <c:v>56.820490940772402</c:v>
                </c:pt>
                <c:pt idx="269349">
                  <c:v>56.820565385610898</c:v>
                </c:pt>
                <c:pt idx="269350">
                  <c:v>56.8206398302111</c:v>
                </c:pt>
                <c:pt idx="269351">
                  <c:v>56.820714274573</c:v>
                </c:pt>
                <c:pt idx="269352">
                  <c:v>56.820788718696697</c:v>
                </c:pt>
                <c:pt idx="269353">
                  <c:v>56.820863162582</c:v>
                </c:pt>
                <c:pt idx="269354">
                  <c:v>56.820937606229101</c:v>
                </c:pt>
                <c:pt idx="269355">
                  <c:v>56.821012049637901</c:v>
                </c:pt>
                <c:pt idx="269356">
                  <c:v>56.821086492808398</c:v>
                </c:pt>
                <c:pt idx="269357">
                  <c:v>56.8211609357406</c:v>
                </c:pt>
                <c:pt idx="269358">
                  <c:v>56.821235378434501</c:v>
                </c:pt>
                <c:pt idx="269359">
                  <c:v>56.8213098208901</c:v>
                </c:pt>
                <c:pt idx="269360">
                  <c:v>56.821384263107497</c:v>
                </c:pt>
                <c:pt idx="269361">
                  <c:v>56.821458705086499</c:v>
                </c:pt>
                <c:pt idx="269362">
                  <c:v>56.821533146827299</c:v>
                </c:pt>
                <c:pt idx="269363">
                  <c:v>56.821607588329798</c:v>
                </c:pt>
                <c:pt idx="269364">
                  <c:v>56.821682029594101</c:v>
                </c:pt>
                <c:pt idx="269365">
                  <c:v>56.821756470620002</c:v>
                </c:pt>
                <c:pt idx="269366">
                  <c:v>56.821830911407702</c:v>
                </c:pt>
                <c:pt idx="269367">
                  <c:v>56.821905351957</c:v>
                </c:pt>
                <c:pt idx="269368">
                  <c:v>56.821979792268202</c:v>
                </c:pt>
                <c:pt idx="269369">
                  <c:v>56.822054232341003</c:v>
                </c:pt>
                <c:pt idx="269370">
                  <c:v>56.822128672175502</c:v>
                </c:pt>
                <c:pt idx="269371">
                  <c:v>56.822203111771799</c:v>
                </c:pt>
                <c:pt idx="269372">
                  <c:v>56.822277551129801</c:v>
                </c:pt>
                <c:pt idx="269373">
                  <c:v>56.822351990249601</c:v>
                </c:pt>
                <c:pt idx="269374">
                  <c:v>56.822426429130999</c:v>
                </c:pt>
                <c:pt idx="269375">
                  <c:v>56.822500867774203</c:v>
                </c:pt>
                <c:pt idx="269376">
                  <c:v>56.822575306179097</c:v>
                </c:pt>
                <c:pt idx="269377">
                  <c:v>56.822649744345803</c:v>
                </c:pt>
                <c:pt idx="269378">
                  <c:v>56.822724182274101</c:v>
                </c:pt>
                <c:pt idx="269379">
                  <c:v>56.822798619964203</c:v>
                </c:pt>
                <c:pt idx="269380">
                  <c:v>56.822873057416103</c:v>
                </c:pt>
                <c:pt idx="269381">
                  <c:v>56.822947494629702</c:v>
                </c:pt>
                <c:pt idx="269382">
                  <c:v>56.823021931604998</c:v>
                </c:pt>
                <c:pt idx="269383">
                  <c:v>56.823096368342</c:v>
                </c:pt>
                <c:pt idx="269384">
                  <c:v>56.8231708048408</c:v>
                </c:pt>
                <c:pt idx="269385">
                  <c:v>56.823245241101297</c:v>
                </c:pt>
                <c:pt idx="269386">
                  <c:v>56.8233196771235</c:v>
                </c:pt>
                <c:pt idx="269387">
                  <c:v>56.823394112907501</c:v>
                </c:pt>
                <c:pt idx="269388">
                  <c:v>56.823468548453199</c:v>
                </c:pt>
                <c:pt idx="269389">
                  <c:v>56.823542983760703</c:v>
                </c:pt>
                <c:pt idx="269390">
                  <c:v>56.823617418829897</c:v>
                </c:pt>
                <c:pt idx="269391">
                  <c:v>56.823691853660797</c:v>
                </c:pt>
                <c:pt idx="269392">
                  <c:v>56.823766288253502</c:v>
                </c:pt>
                <c:pt idx="269393">
                  <c:v>56.823840722607898</c:v>
                </c:pt>
                <c:pt idx="269394">
                  <c:v>56.823915156724098</c:v>
                </c:pt>
                <c:pt idx="269395">
                  <c:v>56.823989590601997</c:v>
                </c:pt>
                <c:pt idx="269396">
                  <c:v>56.824064024241601</c:v>
                </c:pt>
                <c:pt idx="269397">
                  <c:v>56.824138457643002</c:v>
                </c:pt>
                <c:pt idx="269398">
                  <c:v>56.824212890806102</c:v>
                </c:pt>
                <c:pt idx="269399">
                  <c:v>56.824287323730999</c:v>
                </c:pt>
                <c:pt idx="269400">
                  <c:v>56.824361756417602</c:v>
                </c:pt>
                <c:pt idx="269401">
                  <c:v>56.824436188866002</c:v>
                </c:pt>
                <c:pt idx="269402">
                  <c:v>56.824510621076101</c:v>
                </c:pt>
                <c:pt idx="269403">
                  <c:v>56.824585053047997</c:v>
                </c:pt>
                <c:pt idx="269404">
                  <c:v>56.824659484781598</c:v>
                </c:pt>
                <c:pt idx="269405">
                  <c:v>56.824733916276998</c:v>
                </c:pt>
                <c:pt idx="269406">
                  <c:v>56.824808347534102</c:v>
                </c:pt>
                <c:pt idx="269407">
                  <c:v>56.824882778552997</c:v>
                </c:pt>
                <c:pt idx="269408">
                  <c:v>56.824957209333597</c:v>
                </c:pt>
                <c:pt idx="269409">
                  <c:v>56.825031639876002</c:v>
                </c:pt>
                <c:pt idx="269410">
                  <c:v>56.825106070180198</c:v>
                </c:pt>
                <c:pt idx="269411">
                  <c:v>56.825180500246098</c:v>
                </c:pt>
                <c:pt idx="269412">
                  <c:v>56.825254930073697</c:v>
                </c:pt>
                <c:pt idx="269413">
                  <c:v>56.825329359663101</c:v>
                </c:pt>
                <c:pt idx="269414">
                  <c:v>56.825403789014302</c:v>
                </c:pt>
                <c:pt idx="269415">
                  <c:v>56.825478218127202</c:v>
                </c:pt>
                <c:pt idx="269416">
                  <c:v>56.825552647001899</c:v>
                </c:pt>
                <c:pt idx="269417">
                  <c:v>56.825627075638302</c:v>
                </c:pt>
                <c:pt idx="269418">
                  <c:v>56.825701504036502</c:v>
                </c:pt>
                <c:pt idx="269419">
                  <c:v>56.8257759321965</c:v>
                </c:pt>
                <c:pt idx="269420">
                  <c:v>56.825850360118203</c:v>
                </c:pt>
                <c:pt idx="269421">
                  <c:v>56.825924787801704</c:v>
                </c:pt>
                <c:pt idx="269422">
                  <c:v>56.825999215247002</c:v>
                </c:pt>
                <c:pt idx="269423">
                  <c:v>56.826073642453999</c:v>
                </c:pt>
                <c:pt idx="269424">
                  <c:v>56.8261480694228</c:v>
                </c:pt>
                <c:pt idx="269425">
                  <c:v>56.826222496153299</c:v>
                </c:pt>
                <c:pt idx="269426">
                  <c:v>56.826296922645597</c:v>
                </c:pt>
                <c:pt idx="269427">
                  <c:v>56.826371348899698</c:v>
                </c:pt>
                <c:pt idx="269428">
                  <c:v>56.826445774915598</c:v>
                </c:pt>
                <c:pt idx="269429">
                  <c:v>56.826520200693203</c:v>
                </c:pt>
                <c:pt idx="269430">
                  <c:v>56.826594626232598</c:v>
                </c:pt>
                <c:pt idx="269431">
                  <c:v>56.826669051533699</c:v>
                </c:pt>
                <c:pt idx="269432">
                  <c:v>56.826743476596697</c:v>
                </c:pt>
                <c:pt idx="269433">
                  <c:v>56.8268179014214</c:v>
                </c:pt>
                <c:pt idx="269434">
                  <c:v>56.826892326007801</c:v>
                </c:pt>
                <c:pt idx="269435">
                  <c:v>56.8269667503561</c:v>
                </c:pt>
                <c:pt idx="269436">
                  <c:v>56.827041174466103</c:v>
                </c:pt>
                <c:pt idx="269437">
                  <c:v>56.827115598337897</c:v>
                </c:pt>
                <c:pt idx="269438">
                  <c:v>56.827190021971496</c:v>
                </c:pt>
                <c:pt idx="269439">
                  <c:v>56.827264445366801</c:v>
                </c:pt>
                <c:pt idx="269440">
                  <c:v>56.827338868523903</c:v>
                </c:pt>
                <c:pt idx="269441">
                  <c:v>56.827413291442902</c:v>
                </c:pt>
                <c:pt idx="269442">
                  <c:v>56.8274877141235</c:v>
                </c:pt>
                <c:pt idx="269443">
                  <c:v>56.827562136566002</c:v>
                </c:pt>
                <c:pt idx="269444">
                  <c:v>56.827636558770202</c:v>
                </c:pt>
                <c:pt idx="269445">
                  <c:v>56.827710980736299</c:v>
                </c:pt>
                <c:pt idx="269446">
                  <c:v>56.827785402464102</c:v>
                </c:pt>
                <c:pt idx="269447">
                  <c:v>56.827859823953702</c:v>
                </c:pt>
                <c:pt idx="269448">
                  <c:v>56.8279342452051</c:v>
                </c:pt>
                <c:pt idx="269449">
                  <c:v>56.828008666218203</c:v>
                </c:pt>
                <c:pt idx="269450">
                  <c:v>56.828083086993097</c:v>
                </c:pt>
                <c:pt idx="269451">
                  <c:v>56.828157507529902</c:v>
                </c:pt>
                <c:pt idx="269452">
                  <c:v>56.828231927828398</c:v>
                </c:pt>
                <c:pt idx="269453">
                  <c:v>56.828306347888699</c:v>
                </c:pt>
                <c:pt idx="269454">
                  <c:v>56.828380767710797</c:v>
                </c:pt>
                <c:pt idx="269455">
                  <c:v>56.828455187294701</c:v>
                </c:pt>
                <c:pt idx="269456">
                  <c:v>56.828529606640302</c:v>
                </c:pt>
                <c:pt idx="269457">
                  <c:v>56.828604025747801</c:v>
                </c:pt>
                <c:pt idx="269458">
                  <c:v>56.828678444616997</c:v>
                </c:pt>
                <c:pt idx="269459">
                  <c:v>56.828752863248098</c:v>
                </c:pt>
                <c:pt idx="269460">
                  <c:v>56.828827281640898</c:v>
                </c:pt>
                <c:pt idx="269461">
                  <c:v>56.828901699795502</c:v>
                </c:pt>
                <c:pt idx="269462">
                  <c:v>56.828976117712003</c:v>
                </c:pt>
                <c:pt idx="269463">
                  <c:v>56.829050535390202</c:v>
                </c:pt>
                <c:pt idx="269464">
                  <c:v>56.829124952830199</c:v>
                </c:pt>
                <c:pt idx="269465">
                  <c:v>56.829199370032001</c:v>
                </c:pt>
                <c:pt idx="269466">
                  <c:v>56.8292737869956</c:v>
                </c:pt>
                <c:pt idx="269467">
                  <c:v>56.829348203720997</c:v>
                </c:pt>
                <c:pt idx="269468">
                  <c:v>56.829422620208199</c:v>
                </c:pt>
                <c:pt idx="269469">
                  <c:v>56.829497036457198</c:v>
                </c:pt>
                <c:pt idx="269470">
                  <c:v>56.829571452468002</c:v>
                </c:pt>
                <c:pt idx="269471">
                  <c:v>56.829645868240597</c:v>
                </c:pt>
                <c:pt idx="269472">
                  <c:v>56.829720283775004</c:v>
                </c:pt>
                <c:pt idx="269473">
                  <c:v>56.829794699071201</c:v>
                </c:pt>
                <c:pt idx="269474">
                  <c:v>56.829869114129302</c:v>
                </c:pt>
                <c:pt idx="269475">
                  <c:v>56.829943528949102</c:v>
                </c:pt>
                <c:pt idx="269476">
                  <c:v>56.830017943530699</c:v>
                </c:pt>
                <c:pt idx="269477">
                  <c:v>56.830092357874101</c:v>
                </c:pt>
                <c:pt idx="269478">
                  <c:v>56.8301667719794</c:v>
                </c:pt>
                <c:pt idx="269479">
                  <c:v>56.830241185846397</c:v>
                </c:pt>
                <c:pt idx="269480">
                  <c:v>56.830315599475199</c:v>
                </c:pt>
                <c:pt idx="269481">
                  <c:v>56.830390012865898</c:v>
                </c:pt>
                <c:pt idx="269482">
                  <c:v>56.830464426018402</c:v>
                </c:pt>
                <c:pt idx="269483">
                  <c:v>56.830538838932597</c:v>
                </c:pt>
                <c:pt idx="269484">
                  <c:v>56.830613251608703</c:v>
                </c:pt>
                <c:pt idx="269485">
                  <c:v>56.8306876640466</c:v>
                </c:pt>
                <c:pt idx="269486">
                  <c:v>56.830762076246302</c:v>
                </c:pt>
                <c:pt idx="269487">
                  <c:v>56.830836488207801</c:v>
                </c:pt>
                <c:pt idx="269488">
                  <c:v>56.830910899931197</c:v>
                </c:pt>
                <c:pt idx="269489">
                  <c:v>56.830985311416299</c:v>
                </c:pt>
                <c:pt idx="269490">
                  <c:v>56.831059722663298</c:v>
                </c:pt>
                <c:pt idx="269491">
                  <c:v>56.831134133672101</c:v>
                </c:pt>
                <c:pt idx="269492">
                  <c:v>56.831208544442703</c:v>
                </c:pt>
                <c:pt idx="269493">
                  <c:v>56.831282954975102</c:v>
                </c:pt>
                <c:pt idx="269494">
                  <c:v>56.831357365269298</c:v>
                </c:pt>
                <c:pt idx="269495">
                  <c:v>56.831431775325399</c:v>
                </c:pt>
                <c:pt idx="269496">
                  <c:v>56.831506185143297</c:v>
                </c:pt>
                <c:pt idx="269497">
                  <c:v>56.831580594723</c:v>
                </c:pt>
                <c:pt idx="269498">
                  <c:v>56.831655004064501</c:v>
                </c:pt>
                <c:pt idx="269499">
                  <c:v>56.8317294131678</c:v>
                </c:pt>
                <c:pt idx="269500">
                  <c:v>56.831803822033002</c:v>
                </c:pt>
                <c:pt idx="269501">
                  <c:v>56.831878230660003</c:v>
                </c:pt>
                <c:pt idx="269502">
                  <c:v>56.831952639048801</c:v>
                </c:pt>
                <c:pt idx="269503">
                  <c:v>56.832027047199396</c:v>
                </c:pt>
                <c:pt idx="269504">
                  <c:v>56.832101455111903</c:v>
                </c:pt>
                <c:pt idx="269505">
                  <c:v>56.832175862786201</c:v>
                </c:pt>
                <c:pt idx="269506">
                  <c:v>56.832250270222303</c:v>
                </c:pt>
                <c:pt idx="269507">
                  <c:v>56.832324677420203</c:v>
                </c:pt>
                <c:pt idx="269508">
                  <c:v>56.83239908438</c:v>
                </c:pt>
                <c:pt idx="269509">
                  <c:v>56.832473491101602</c:v>
                </c:pt>
                <c:pt idx="269510">
                  <c:v>56.832547897585101</c:v>
                </c:pt>
                <c:pt idx="269511">
                  <c:v>56.832622303830298</c:v>
                </c:pt>
                <c:pt idx="269512">
                  <c:v>56.8326967098374</c:v>
                </c:pt>
                <c:pt idx="269513">
                  <c:v>56.832771115606398</c:v>
                </c:pt>
                <c:pt idx="269514">
                  <c:v>56.832845521137102</c:v>
                </c:pt>
                <c:pt idx="269515">
                  <c:v>56.832919926429703</c:v>
                </c:pt>
                <c:pt idx="269516">
                  <c:v>56.832994331484201</c:v>
                </c:pt>
                <c:pt idx="269517">
                  <c:v>56.833068736300397</c:v>
                </c:pt>
                <c:pt idx="269518">
                  <c:v>56.833143140878498</c:v>
                </c:pt>
                <c:pt idx="269519">
                  <c:v>56.833217545218503</c:v>
                </c:pt>
                <c:pt idx="269520">
                  <c:v>56.833291949320298</c:v>
                </c:pt>
                <c:pt idx="269521">
                  <c:v>56.833366353183898</c:v>
                </c:pt>
                <c:pt idx="269522">
                  <c:v>56.833440756809402</c:v>
                </c:pt>
                <c:pt idx="269523">
                  <c:v>56.833515160196697</c:v>
                </c:pt>
                <c:pt idx="269524">
                  <c:v>56.833589563345797</c:v>
                </c:pt>
                <c:pt idx="269525">
                  <c:v>56.8336639662568</c:v>
                </c:pt>
                <c:pt idx="269526">
                  <c:v>56.833738368929602</c:v>
                </c:pt>
                <c:pt idx="269527">
                  <c:v>56.8338127713643</c:v>
                </c:pt>
                <c:pt idx="269528">
                  <c:v>56.833887173560797</c:v>
                </c:pt>
                <c:pt idx="269529">
                  <c:v>56.833961575519197</c:v>
                </c:pt>
                <c:pt idx="269530">
                  <c:v>56.834035977239402</c:v>
                </c:pt>
                <c:pt idx="269531">
                  <c:v>56.834110378721498</c:v>
                </c:pt>
                <c:pt idx="269532">
                  <c:v>56.834184779965398</c:v>
                </c:pt>
                <c:pt idx="269533">
                  <c:v>56.834259180971102</c:v>
                </c:pt>
                <c:pt idx="269534">
                  <c:v>56.834333581738697</c:v>
                </c:pt>
                <c:pt idx="269535">
                  <c:v>56.834407982268203</c:v>
                </c:pt>
                <c:pt idx="269536">
                  <c:v>56.8344823825595</c:v>
                </c:pt>
                <c:pt idx="269537">
                  <c:v>56.834556782612601</c:v>
                </c:pt>
                <c:pt idx="269538">
                  <c:v>56.8346311824276</c:v>
                </c:pt>
                <c:pt idx="269539">
                  <c:v>56.834705582004503</c:v>
                </c:pt>
                <c:pt idx="269540">
                  <c:v>56.834779981343203</c:v>
                </c:pt>
                <c:pt idx="269541">
                  <c:v>56.834854380443801</c:v>
                </c:pt>
                <c:pt idx="269542">
                  <c:v>56.834928779306203</c:v>
                </c:pt>
                <c:pt idx="269543">
                  <c:v>56.835003177930503</c:v>
                </c:pt>
                <c:pt idx="269544">
                  <c:v>56.8350775763166</c:v>
                </c:pt>
                <c:pt idx="269545">
                  <c:v>56.835151974464601</c:v>
                </c:pt>
                <c:pt idx="269546">
                  <c:v>56.8352263723744</c:v>
                </c:pt>
                <c:pt idx="269547">
                  <c:v>56.835300770046203</c:v>
                </c:pt>
                <c:pt idx="269548">
                  <c:v>56.835375167479697</c:v>
                </c:pt>
                <c:pt idx="269549">
                  <c:v>56.835449564675201</c:v>
                </c:pt>
                <c:pt idx="269550">
                  <c:v>56.835523961632497</c:v>
                </c:pt>
                <c:pt idx="269551">
                  <c:v>56.835598358351596</c:v>
                </c:pt>
                <c:pt idx="269552">
                  <c:v>56.835672754832601</c:v>
                </c:pt>
                <c:pt idx="269553">
                  <c:v>56.835747151075502</c:v>
                </c:pt>
                <c:pt idx="269554">
                  <c:v>56.835821547080201</c:v>
                </c:pt>
                <c:pt idx="269555">
                  <c:v>56.835895942846797</c:v>
                </c:pt>
                <c:pt idx="269556">
                  <c:v>56.835970338375297</c:v>
                </c:pt>
                <c:pt idx="269557">
                  <c:v>56.836044733665702</c:v>
                </c:pt>
                <c:pt idx="269558">
                  <c:v>56.836119128717897</c:v>
                </c:pt>
                <c:pt idx="269559">
                  <c:v>56.836193523531897</c:v>
                </c:pt>
                <c:pt idx="269560">
                  <c:v>56.8362679181079</c:v>
                </c:pt>
                <c:pt idx="269561">
                  <c:v>56.836342312445701</c:v>
                </c:pt>
                <c:pt idx="269562">
                  <c:v>56.8364167065454</c:v>
                </c:pt>
                <c:pt idx="269563">
                  <c:v>56.836491100406903</c:v>
                </c:pt>
                <c:pt idx="269564">
                  <c:v>56.836565494030403</c:v>
                </c:pt>
                <c:pt idx="269565">
                  <c:v>56.8366398874157</c:v>
                </c:pt>
                <c:pt idx="269566">
                  <c:v>56.836714280562802</c:v>
                </c:pt>
                <c:pt idx="269567">
                  <c:v>56.836788673471901</c:v>
                </c:pt>
                <c:pt idx="269568">
                  <c:v>56.836863066142797</c:v>
                </c:pt>
                <c:pt idx="269569">
                  <c:v>56.836937458575598</c:v>
                </c:pt>
                <c:pt idx="269570">
                  <c:v>56.837011850770303</c:v>
                </c:pt>
                <c:pt idx="269571">
                  <c:v>56.837086242726798</c:v>
                </c:pt>
                <c:pt idx="269572">
                  <c:v>56.837160634445297</c:v>
                </c:pt>
                <c:pt idx="269573">
                  <c:v>56.837235025925601</c:v>
                </c:pt>
                <c:pt idx="269574">
                  <c:v>56.837309417167802</c:v>
                </c:pt>
                <c:pt idx="269575">
                  <c:v>56.837383808171801</c:v>
                </c:pt>
                <c:pt idx="269576">
                  <c:v>56.837458198937803</c:v>
                </c:pt>
                <c:pt idx="269577">
                  <c:v>56.837532589465603</c:v>
                </c:pt>
                <c:pt idx="269578">
                  <c:v>56.8376069797553</c:v>
                </c:pt>
                <c:pt idx="269579">
                  <c:v>56.837681369806901</c:v>
                </c:pt>
                <c:pt idx="269580">
                  <c:v>56.8377557596204</c:v>
                </c:pt>
                <c:pt idx="269581">
                  <c:v>56.837830149195803</c:v>
                </c:pt>
                <c:pt idx="269582">
                  <c:v>56.837904538533003</c:v>
                </c:pt>
                <c:pt idx="269583">
                  <c:v>56.837978927632101</c:v>
                </c:pt>
                <c:pt idx="269584">
                  <c:v>56.838053316493202</c:v>
                </c:pt>
                <c:pt idx="269585">
                  <c:v>56.838127705116101</c:v>
                </c:pt>
                <c:pt idx="269586">
                  <c:v>56.838202093500897</c:v>
                </c:pt>
                <c:pt idx="269587">
                  <c:v>56.838276481647597</c:v>
                </c:pt>
                <c:pt idx="269588">
                  <c:v>56.838350869556102</c:v>
                </c:pt>
                <c:pt idx="269589">
                  <c:v>56.838425257226604</c:v>
                </c:pt>
                <c:pt idx="269590">
                  <c:v>56.838499644659002</c:v>
                </c:pt>
                <c:pt idx="269591">
                  <c:v>56.838574031853199</c:v>
                </c:pt>
                <c:pt idx="269592">
                  <c:v>56.838648418809399</c:v>
                </c:pt>
                <c:pt idx="269593">
                  <c:v>56.838722805527397</c:v>
                </c:pt>
                <c:pt idx="269594">
                  <c:v>56.838797192007398</c:v>
                </c:pt>
                <c:pt idx="269595">
                  <c:v>56.838871578249197</c:v>
                </c:pt>
                <c:pt idx="269596">
                  <c:v>56.8389459642529</c:v>
                </c:pt>
                <c:pt idx="269597">
                  <c:v>56.8390203500186</c:v>
                </c:pt>
                <c:pt idx="269598">
                  <c:v>56.839094735546098</c:v>
                </c:pt>
                <c:pt idx="269599">
                  <c:v>56.8391691208355</c:v>
                </c:pt>
                <c:pt idx="269600">
                  <c:v>56.839243505886799</c:v>
                </c:pt>
                <c:pt idx="269601">
                  <c:v>56.839317890700102</c:v>
                </c:pt>
                <c:pt idx="269602">
                  <c:v>56.839392275275202</c:v>
                </c:pt>
                <c:pt idx="269603">
                  <c:v>56.839466659612199</c:v>
                </c:pt>
                <c:pt idx="269604">
                  <c:v>56.839541043711101</c:v>
                </c:pt>
                <c:pt idx="269605">
                  <c:v>56.8396154275719</c:v>
                </c:pt>
                <c:pt idx="269606">
                  <c:v>56.839689811194702</c:v>
                </c:pt>
                <c:pt idx="269607">
                  <c:v>56.839764194579303</c:v>
                </c:pt>
                <c:pt idx="269608">
                  <c:v>56.839838577725899</c:v>
                </c:pt>
                <c:pt idx="269609">
                  <c:v>56.839912960634301</c:v>
                </c:pt>
                <c:pt idx="269610">
                  <c:v>56.839987343304699</c:v>
                </c:pt>
                <c:pt idx="269611">
                  <c:v>56.840061725736902</c:v>
                </c:pt>
                <c:pt idx="269612">
                  <c:v>56.840136107931102</c:v>
                </c:pt>
                <c:pt idx="269613">
                  <c:v>56.840210489887198</c:v>
                </c:pt>
                <c:pt idx="269614">
                  <c:v>56.840284871605199</c:v>
                </c:pt>
                <c:pt idx="269615">
                  <c:v>56.840359253085097</c:v>
                </c:pt>
                <c:pt idx="269616">
                  <c:v>56.840433634326899</c:v>
                </c:pt>
                <c:pt idx="269617">
                  <c:v>56.840508015330599</c:v>
                </c:pt>
                <c:pt idx="269618">
                  <c:v>56.840582396096302</c:v>
                </c:pt>
                <c:pt idx="269619">
                  <c:v>56.840656776623803</c:v>
                </c:pt>
                <c:pt idx="269620">
                  <c:v>56.8407311569133</c:v>
                </c:pt>
                <c:pt idx="269621">
                  <c:v>56.840805536964702</c:v>
                </c:pt>
                <c:pt idx="269622">
                  <c:v>56.840879916778</c:v>
                </c:pt>
                <c:pt idx="269623">
                  <c:v>56.840954296353203</c:v>
                </c:pt>
                <c:pt idx="269624">
                  <c:v>56.841028675690303</c:v>
                </c:pt>
                <c:pt idx="269625">
                  <c:v>56.8411030547894</c:v>
                </c:pt>
                <c:pt idx="269626">
                  <c:v>56.841177433650401</c:v>
                </c:pt>
                <c:pt idx="269627">
                  <c:v>56.8412518122732</c:v>
                </c:pt>
                <c:pt idx="269628">
                  <c:v>56.841326190658101</c:v>
                </c:pt>
                <c:pt idx="269629">
                  <c:v>56.841400568804801</c:v>
                </c:pt>
                <c:pt idx="269630">
                  <c:v>56.841474946713497</c:v>
                </c:pt>
                <c:pt idx="269631">
                  <c:v>56.841549324383998</c:v>
                </c:pt>
                <c:pt idx="269632">
                  <c:v>56.841623701816502</c:v>
                </c:pt>
                <c:pt idx="269633">
                  <c:v>56.841698079011003</c:v>
                </c:pt>
                <c:pt idx="269634">
                  <c:v>56.841772455967302</c:v>
                </c:pt>
                <c:pt idx="269635">
                  <c:v>56.841846832685597</c:v>
                </c:pt>
                <c:pt idx="269636">
                  <c:v>56.841921209165797</c:v>
                </c:pt>
                <c:pt idx="269637">
                  <c:v>56.841995585407901</c:v>
                </c:pt>
                <c:pt idx="269638">
                  <c:v>56.842069961412001</c:v>
                </c:pt>
                <c:pt idx="269639">
                  <c:v>56.842144337177999</c:v>
                </c:pt>
                <c:pt idx="269640">
                  <c:v>56.8422187127059</c:v>
                </c:pt>
                <c:pt idx="269641">
                  <c:v>56.842293087995799</c:v>
                </c:pt>
                <c:pt idx="269642">
                  <c:v>56.842367463047502</c:v>
                </c:pt>
                <c:pt idx="269643">
                  <c:v>56.842441837861202</c:v>
                </c:pt>
                <c:pt idx="269644">
                  <c:v>56.842516212436898</c:v>
                </c:pt>
                <c:pt idx="269645">
                  <c:v>56.842590586774499</c:v>
                </c:pt>
                <c:pt idx="269646">
                  <c:v>56.842664960873996</c:v>
                </c:pt>
                <c:pt idx="269647">
                  <c:v>56.842739334735398</c:v>
                </c:pt>
                <c:pt idx="269648">
                  <c:v>56.842813708358797</c:v>
                </c:pt>
                <c:pt idx="269649">
                  <c:v>56.8428880817441</c:v>
                </c:pt>
                <c:pt idx="269650">
                  <c:v>56.842962454891399</c:v>
                </c:pt>
                <c:pt idx="269651">
                  <c:v>56.843036827800603</c:v>
                </c:pt>
                <c:pt idx="269652">
                  <c:v>56.843111200471697</c:v>
                </c:pt>
                <c:pt idx="269653">
                  <c:v>56.843185572904801</c:v>
                </c:pt>
                <c:pt idx="269654">
                  <c:v>56.843259945099803</c:v>
                </c:pt>
                <c:pt idx="269655">
                  <c:v>56.843334317056801</c:v>
                </c:pt>
                <c:pt idx="269656">
                  <c:v>56.843408688775703</c:v>
                </c:pt>
                <c:pt idx="269657">
                  <c:v>56.843483060256503</c:v>
                </c:pt>
                <c:pt idx="269658">
                  <c:v>56.843557431499299</c:v>
                </c:pt>
                <c:pt idx="269659">
                  <c:v>56.843631802503999</c:v>
                </c:pt>
                <c:pt idx="269660">
                  <c:v>56.843706173270697</c:v>
                </c:pt>
                <c:pt idx="269661">
                  <c:v>56.843780543799298</c:v>
                </c:pt>
                <c:pt idx="269662">
                  <c:v>56.843854914089903</c:v>
                </c:pt>
                <c:pt idx="269663">
                  <c:v>56.843929284142398</c:v>
                </c:pt>
                <c:pt idx="269664">
                  <c:v>56.844003653956896</c:v>
                </c:pt>
                <c:pt idx="269665">
                  <c:v>56.844078023533299</c:v>
                </c:pt>
                <c:pt idx="269666">
                  <c:v>56.844152392871699</c:v>
                </c:pt>
                <c:pt idx="269667">
                  <c:v>56.844226761972003</c:v>
                </c:pt>
                <c:pt idx="269668">
                  <c:v>56.844301130834197</c:v>
                </c:pt>
                <c:pt idx="269669">
                  <c:v>56.844375499458501</c:v>
                </c:pt>
                <c:pt idx="269670">
                  <c:v>56.844449867844602</c:v>
                </c:pt>
                <c:pt idx="269671">
                  <c:v>56.844524235992701</c:v>
                </c:pt>
                <c:pt idx="269672">
                  <c:v>56.844598603902803</c:v>
                </c:pt>
                <c:pt idx="269673">
                  <c:v>56.844672971574802</c:v>
                </c:pt>
                <c:pt idx="269674">
                  <c:v>56.844747339008798</c:v>
                </c:pt>
                <c:pt idx="269675">
                  <c:v>56.844821706204797</c:v>
                </c:pt>
                <c:pt idx="269676">
                  <c:v>56.844896073162701</c:v>
                </c:pt>
                <c:pt idx="269677">
                  <c:v>56.844970439882502</c:v>
                </c:pt>
                <c:pt idx="269678">
                  <c:v>56.845044806364299</c:v>
                </c:pt>
                <c:pt idx="269679">
                  <c:v>56.845119172608101</c:v>
                </c:pt>
                <c:pt idx="269680">
                  <c:v>56.845193538613898</c:v>
                </c:pt>
                <c:pt idx="269681">
                  <c:v>56.8452679043816</c:v>
                </c:pt>
                <c:pt idx="269682">
                  <c:v>56.8453422699112</c:v>
                </c:pt>
                <c:pt idx="269683">
                  <c:v>56.845416635202803</c:v>
                </c:pt>
                <c:pt idx="269684">
                  <c:v>56.845491000256402</c:v>
                </c:pt>
                <c:pt idx="269685">
                  <c:v>56.845565365071998</c:v>
                </c:pt>
                <c:pt idx="269686">
                  <c:v>56.845639729649498</c:v>
                </c:pt>
                <c:pt idx="269687">
                  <c:v>56.845714093989002</c:v>
                </c:pt>
                <c:pt idx="269688">
                  <c:v>56.845788458090396</c:v>
                </c:pt>
                <c:pt idx="269689">
                  <c:v>56.845862821953801</c:v>
                </c:pt>
                <c:pt idx="269690">
                  <c:v>56.845937185579203</c:v>
                </c:pt>
                <c:pt idx="269691">
                  <c:v>56.846011548966501</c:v>
                </c:pt>
                <c:pt idx="269692">
                  <c:v>56.846085912115903</c:v>
                </c:pt>
                <c:pt idx="269693">
                  <c:v>56.846160275027202</c:v>
                </c:pt>
                <c:pt idx="269694">
                  <c:v>56.846234637700398</c:v>
                </c:pt>
                <c:pt idx="269695">
                  <c:v>56.846309000135697</c:v>
                </c:pt>
                <c:pt idx="269696">
                  <c:v>56.846383362332901</c:v>
                </c:pt>
                <c:pt idx="269697">
                  <c:v>56.846457724292002</c:v>
                </c:pt>
                <c:pt idx="269698">
                  <c:v>56.846532086013198</c:v>
                </c:pt>
                <c:pt idx="269699">
                  <c:v>56.846606447496299</c:v>
                </c:pt>
                <c:pt idx="269700">
                  <c:v>56.846680808741397</c:v>
                </c:pt>
                <c:pt idx="269701">
                  <c:v>56.846755169748498</c:v>
                </c:pt>
                <c:pt idx="269702">
                  <c:v>56.846829530517503</c:v>
                </c:pt>
                <c:pt idx="269703">
                  <c:v>56.846903891048598</c:v>
                </c:pt>
                <c:pt idx="269704">
                  <c:v>56.846978251341604</c:v>
                </c:pt>
                <c:pt idx="269705">
                  <c:v>56.847052611396599</c:v>
                </c:pt>
                <c:pt idx="269706">
                  <c:v>56.847126971213598</c:v>
                </c:pt>
                <c:pt idx="269707">
                  <c:v>56.847201330792501</c:v>
                </c:pt>
                <c:pt idx="269708">
                  <c:v>56.847275690133401</c:v>
                </c:pt>
                <c:pt idx="269709">
                  <c:v>56.847350049236397</c:v>
                </c:pt>
                <c:pt idx="269710">
                  <c:v>56.847424408101297</c:v>
                </c:pt>
                <c:pt idx="269711">
                  <c:v>56.847498766728101</c:v>
                </c:pt>
                <c:pt idx="269712">
                  <c:v>56.847573125117002</c:v>
                </c:pt>
                <c:pt idx="269713">
                  <c:v>56.847647483267899</c:v>
                </c:pt>
                <c:pt idx="269714">
                  <c:v>56.8477218411807</c:v>
                </c:pt>
                <c:pt idx="269715">
                  <c:v>56.847796198855498</c:v>
                </c:pt>
                <c:pt idx="269716">
                  <c:v>56.8478705562923</c:v>
                </c:pt>
                <c:pt idx="269717">
                  <c:v>56.847944913491098</c:v>
                </c:pt>
                <c:pt idx="269718">
                  <c:v>56.8480192704519</c:v>
                </c:pt>
                <c:pt idx="269719">
                  <c:v>56.848093627174698</c:v>
                </c:pt>
                <c:pt idx="269720">
                  <c:v>56.848167983659501</c:v>
                </c:pt>
                <c:pt idx="269721">
                  <c:v>56.848242339906299</c:v>
                </c:pt>
                <c:pt idx="269722">
                  <c:v>56.848316695915003</c:v>
                </c:pt>
                <c:pt idx="269723">
                  <c:v>56.848391051685802</c:v>
                </c:pt>
                <c:pt idx="269724">
                  <c:v>56.848465407218498</c:v>
                </c:pt>
                <c:pt idx="269725">
                  <c:v>56.848539762513198</c:v>
                </c:pt>
                <c:pt idx="269726">
                  <c:v>56.848614117570001</c:v>
                </c:pt>
                <c:pt idx="269727">
                  <c:v>56.848688472388702</c:v>
                </c:pt>
                <c:pt idx="269728">
                  <c:v>56.848762826969399</c:v>
                </c:pt>
                <c:pt idx="269729">
                  <c:v>56.848837181312099</c:v>
                </c:pt>
                <c:pt idx="269730">
                  <c:v>56.848911535416903</c:v>
                </c:pt>
                <c:pt idx="269731">
                  <c:v>56.848985889283597</c:v>
                </c:pt>
                <c:pt idx="269732">
                  <c:v>56.849060242912302</c:v>
                </c:pt>
                <c:pt idx="269733">
                  <c:v>56.849134596303003</c:v>
                </c:pt>
                <c:pt idx="269734">
                  <c:v>56.849208949455701</c:v>
                </c:pt>
                <c:pt idx="269735">
                  <c:v>56.849283302370502</c:v>
                </c:pt>
                <c:pt idx="269736">
                  <c:v>56.8493576550472</c:v>
                </c:pt>
                <c:pt idx="269737">
                  <c:v>56.849432007485902</c:v>
                </c:pt>
                <c:pt idx="269738">
                  <c:v>56.8495063596867</c:v>
                </c:pt>
                <c:pt idx="269739">
                  <c:v>56.849580711649402</c:v>
                </c:pt>
                <c:pt idx="269740">
                  <c:v>56.8496550633742</c:v>
                </c:pt>
                <c:pt idx="269741">
                  <c:v>56.849729414860903</c:v>
                </c:pt>
                <c:pt idx="269742">
                  <c:v>56.849803766109702</c:v>
                </c:pt>
                <c:pt idx="269743">
                  <c:v>56.849878117120397</c:v>
                </c:pt>
                <c:pt idx="269744">
                  <c:v>56.849952467893203</c:v>
                </c:pt>
                <c:pt idx="269745">
                  <c:v>56.850026818427999</c:v>
                </c:pt>
                <c:pt idx="269746">
                  <c:v>56.850101168724798</c:v>
                </c:pt>
                <c:pt idx="269747">
                  <c:v>56.850175518783601</c:v>
                </c:pt>
                <c:pt idx="269748">
                  <c:v>56.850249868604401</c:v>
                </c:pt>
                <c:pt idx="269749">
                  <c:v>56.850324218187303</c:v>
                </c:pt>
                <c:pt idx="269750">
                  <c:v>56.850398567532103</c:v>
                </c:pt>
                <c:pt idx="269751">
                  <c:v>56.850472916638999</c:v>
                </c:pt>
                <c:pt idx="269752">
                  <c:v>56.850547265507899</c:v>
                </c:pt>
                <c:pt idx="269753">
                  <c:v>56.850621614138802</c:v>
                </c:pt>
                <c:pt idx="269754">
                  <c:v>56.850695962531702</c:v>
                </c:pt>
                <c:pt idx="269755">
                  <c:v>56.850770310686599</c:v>
                </c:pt>
                <c:pt idx="269756">
                  <c:v>56.850844658603499</c:v>
                </c:pt>
                <c:pt idx="269757">
                  <c:v>56.850919006282503</c:v>
                </c:pt>
                <c:pt idx="269758">
                  <c:v>56.850993353723503</c:v>
                </c:pt>
                <c:pt idx="269759">
                  <c:v>56.8510677009265</c:v>
                </c:pt>
                <c:pt idx="269760">
                  <c:v>56.8511420478915</c:v>
                </c:pt>
                <c:pt idx="269761">
                  <c:v>56.851216394618604</c:v>
                </c:pt>
                <c:pt idx="269762">
                  <c:v>56.851290741107697</c:v>
                </c:pt>
                <c:pt idx="269763">
                  <c:v>56.851365087358701</c:v>
                </c:pt>
                <c:pt idx="269764">
                  <c:v>56.851439433371901</c:v>
                </c:pt>
                <c:pt idx="269765">
                  <c:v>56.851513779146998</c:v>
                </c:pt>
                <c:pt idx="269766">
                  <c:v>56.851588124684199</c:v>
                </c:pt>
                <c:pt idx="269767">
                  <c:v>56.851662469983403</c:v>
                </c:pt>
                <c:pt idx="269768">
                  <c:v>56.851736815044603</c:v>
                </c:pt>
                <c:pt idx="269769">
                  <c:v>56.8518111598678</c:v>
                </c:pt>
                <c:pt idx="269770">
                  <c:v>56.851885504453101</c:v>
                </c:pt>
                <c:pt idx="269771">
                  <c:v>56.851959848800398</c:v>
                </c:pt>
                <c:pt idx="269772">
                  <c:v>56.852034192909798</c:v>
                </c:pt>
                <c:pt idx="269773">
                  <c:v>56.852108536781202</c:v>
                </c:pt>
                <c:pt idx="269774">
                  <c:v>56.852182880414603</c:v>
                </c:pt>
                <c:pt idx="269775">
                  <c:v>56.85225722381</c:v>
                </c:pt>
                <c:pt idx="269776">
                  <c:v>56.8523315669675</c:v>
                </c:pt>
                <c:pt idx="269777">
                  <c:v>56.852405909886997</c:v>
                </c:pt>
                <c:pt idx="269778">
                  <c:v>56.852480252568498</c:v>
                </c:pt>
                <c:pt idx="269779">
                  <c:v>56.852554595012101</c:v>
                </c:pt>
                <c:pt idx="269780">
                  <c:v>56.852628937217702</c:v>
                </c:pt>
                <c:pt idx="269781">
                  <c:v>56.852703279185299</c:v>
                </c:pt>
                <c:pt idx="269782">
                  <c:v>56.852777620914999</c:v>
                </c:pt>
                <c:pt idx="269783">
                  <c:v>56.852851962406703</c:v>
                </c:pt>
                <c:pt idx="269784">
                  <c:v>56.852926303660503</c:v>
                </c:pt>
                <c:pt idx="269785">
                  <c:v>56.8530006446763</c:v>
                </c:pt>
                <c:pt idx="269786">
                  <c:v>56.853074985454199</c:v>
                </c:pt>
                <c:pt idx="269787">
                  <c:v>56.853149325994103</c:v>
                </c:pt>
                <c:pt idx="269788">
                  <c:v>56.853223666296003</c:v>
                </c:pt>
                <c:pt idx="269789">
                  <c:v>56.853298006359999</c:v>
                </c:pt>
                <c:pt idx="269790">
                  <c:v>56.853372346185999</c:v>
                </c:pt>
                <c:pt idx="269791">
                  <c:v>56.853446685774003</c:v>
                </c:pt>
                <c:pt idx="269792">
                  <c:v>56.853521025124202</c:v>
                </c:pt>
                <c:pt idx="269793">
                  <c:v>56.853595364236298</c:v>
                </c:pt>
                <c:pt idx="269794">
                  <c:v>56.853669703110498</c:v>
                </c:pt>
                <c:pt idx="269795">
                  <c:v>56.853744041746801</c:v>
                </c:pt>
                <c:pt idx="269796">
                  <c:v>56.8538183801451</c:v>
                </c:pt>
                <c:pt idx="269797">
                  <c:v>56.853892718305403</c:v>
                </c:pt>
                <c:pt idx="269798">
                  <c:v>56.853967056227802</c:v>
                </c:pt>
                <c:pt idx="269799">
                  <c:v>56.854041393912297</c:v>
                </c:pt>
                <c:pt idx="269800">
                  <c:v>56.854115731358803</c:v>
                </c:pt>
                <c:pt idx="269801">
                  <c:v>56.854190068567299</c:v>
                </c:pt>
                <c:pt idx="269802">
                  <c:v>56.854264405537897</c:v>
                </c:pt>
                <c:pt idx="269803">
                  <c:v>56.854338742270599</c:v>
                </c:pt>
                <c:pt idx="269804">
                  <c:v>56.854413078765297</c:v>
                </c:pt>
                <c:pt idx="269805">
                  <c:v>56.854487415022099</c:v>
                </c:pt>
                <c:pt idx="269806">
                  <c:v>56.854561751040897</c:v>
                </c:pt>
                <c:pt idx="269807">
                  <c:v>56.854636086821799</c:v>
                </c:pt>
                <c:pt idx="269808">
                  <c:v>56.854710422364697</c:v>
                </c:pt>
                <c:pt idx="269809">
                  <c:v>56.854784757669698</c:v>
                </c:pt>
                <c:pt idx="269810">
                  <c:v>56.854859092736802</c:v>
                </c:pt>
                <c:pt idx="269811">
                  <c:v>56.854933427565904</c:v>
                </c:pt>
                <c:pt idx="269812">
                  <c:v>56.855007762157101</c:v>
                </c:pt>
                <c:pt idx="269813">
                  <c:v>56.855082096510301</c:v>
                </c:pt>
                <c:pt idx="269814">
                  <c:v>56.855156430625598</c:v>
                </c:pt>
                <c:pt idx="269815">
                  <c:v>56.855230764502998</c:v>
                </c:pt>
                <c:pt idx="269816">
                  <c:v>56.855305098142402</c:v>
                </c:pt>
                <c:pt idx="269817">
                  <c:v>56.855379431543902</c:v>
                </c:pt>
                <c:pt idx="269818">
                  <c:v>56.855453764707498</c:v>
                </c:pt>
                <c:pt idx="269819">
                  <c:v>56.855528097633098</c:v>
                </c:pt>
                <c:pt idx="269820">
                  <c:v>56.855602430320801</c:v>
                </c:pt>
                <c:pt idx="269821">
                  <c:v>56.855676762770599</c:v>
                </c:pt>
                <c:pt idx="269822">
                  <c:v>56.855751094982402</c:v>
                </c:pt>
                <c:pt idx="269823">
                  <c:v>56.855825426956301</c:v>
                </c:pt>
                <c:pt idx="269824">
                  <c:v>56.855899758692303</c:v>
                </c:pt>
                <c:pt idx="269825">
                  <c:v>56.855974090190301</c:v>
                </c:pt>
                <c:pt idx="269826">
                  <c:v>56.856048421450403</c:v>
                </c:pt>
                <c:pt idx="269827">
                  <c:v>56.856122752472601</c:v>
                </c:pt>
                <c:pt idx="269828">
                  <c:v>56.856197083256902</c:v>
                </c:pt>
                <c:pt idx="269829">
                  <c:v>56.856271413803199</c:v>
                </c:pt>
                <c:pt idx="269830">
                  <c:v>56.8563457441116</c:v>
                </c:pt>
                <c:pt idx="269831">
                  <c:v>56.856420074182097</c:v>
                </c:pt>
                <c:pt idx="269832">
                  <c:v>56.856494404014597</c:v>
                </c:pt>
                <c:pt idx="269833">
                  <c:v>56.856568733609301</c:v>
                </c:pt>
                <c:pt idx="269834">
                  <c:v>56.856643062966</c:v>
                </c:pt>
                <c:pt idx="269835">
                  <c:v>56.856717392084803</c:v>
                </c:pt>
                <c:pt idx="269836">
                  <c:v>56.856791720965603</c:v>
                </c:pt>
                <c:pt idx="269837">
                  <c:v>56.856866049608598</c:v>
                </c:pt>
                <c:pt idx="269838">
                  <c:v>56.856940378013597</c:v>
                </c:pt>
                <c:pt idx="269839">
                  <c:v>56.857014706180699</c:v>
                </c:pt>
                <c:pt idx="269840">
                  <c:v>56.857089034109897</c:v>
                </c:pt>
                <c:pt idx="269841">
                  <c:v>56.857163361801199</c:v>
                </c:pt>
                <c:pt idx="269842">
                  <c:v>56.857237689254497</c:v>
                </c:pt>
                <c:pt idx="269843">
                  <c:v>56.857312016469997</c:v>
                </c:pt>
                <c:pt idx="269844">
                  <c:v>56.857386343447502</c:v>
                </c:pt>
                <c:pt idx="269845">
                  <c:v>56.857460670187102</c:v>
                </c:pt>
                <c:pt idx="269846">
                  <c:v>56.857534996688798</c:v>
                </c:pt>
                <c:pt idx="269847">
                  <c:v>56.857609322952598</c:v>
                </c:pt>
                <c:pt idx="269848">
                  <c:v>56.857683648978501</c:v>
                </c:pt>
                <c:pt idx="269849">
                  <c:v>56.8577579747665</c:v>
                </c:pt>
                <c:pt idx="269850">
                  <c:v>56.857832300316502</c:v>
                </c:pt>
                <c:pt idx="269851">
                  <c:v>56.857906625628701</c:v>
                </c:pt>
                <c:pt idx="269852">
                  <c:v>56.857980950702903</c:v>
                </c:pt>
                <c:pt idx="269853">
                  <c:v>56.858055275539201</c:v>
                </c:pt>
                <c:pt idx="269854">
                  <c:v>56.858129600137701</c:v>
                </c:pt>
                <c:pt idx="269855">
                  <c:v>56.858203924498198</c:v>
                </c:pt>
                <c:pt idx="269856">
                  <c:v>56.858278248620799</c:v>
                </c:pt>
                <c:pt idx="269857">
                  <c:v>56.858352572505503</c:v>
                </c:pt>
                <c:pt idx="269858">
                  <c:v>56.858426896152302</c:v>
                </c:pt>
                <c:pt idx="269859">
                  <c:v>56.858501219561198</c:v>
                </c:pt>
                <c:pt idx="269860">
                  <c:v>56.858575542732197</c:v>
                </c:pt>
                <c:pt idx="269861">
                  <c:v>56.858649865665299</c:v>
                </c:pt>
                <c:pt idx="269862">
                  <c:v>56.858724188360497</c:v>
                </c:pt>
                <c:pt idx="269863">
                  <c:v>56.858798510817799</c:v>
                </c:pt>
                <c:pt idx="269864">
                  <c:v>56.858872833037204</c:v>
                </c:pt>
                <c:pt idx="269865">
                  <c:v>56.858947155018697</c:v>
                </c:pt>
                <c:pt idx="269866">
                  <c:v>56.859021476762301</c:v>
                </c:pt>
                <c:pt idx="269867">
                  <c:v>56.859095798268001</c:v>
                </c:pt>
                <c:pt idx="269868">
                  <c:v>56.859170119535797</c:v>
                </c:pt>
                <c:pt idx="269869">
                  <c:v>56.859244440565703</c:v>
                </c:pt>
                <c:pt idx="269870">
                  <c:v>56.859318761357699</c:v>
                </c:pt>
                <c:pt idx="269871">
                  <c:v>56.859393081911797</c:v>
                </c:pt>
                <c:pt idx="269872">
                  <c:v>56.859467402227999</c:v>
                </c:pt>
                <c:pt idx="269873">
                  <c:v>56.859541722306403</c:v>
                </c:pt>
                <c:pt idx="269874">
                  <c:v>56.859616042146797</c:v>
                </c:pt>
                <c:pt idx="269875">
                  <c:v>56.859690361749301</c:v>
                </c:pt>
                <c:pt idx="269876">
                  <c:v>56.859764681114001</c:v>
                </c:pt>
                <c:pt idx="269877">
                  <c:v>56.859839000240797</c:v>
                </c:pt>
                <c:pt idx="269878">
                  <c:v>56.859913319129603</c:v>
                </c:pt>
                <c:pt idx="269879">
                  <c:v>56.859987637780598</c:v>
                </c:pt>
                <c:pt idx="269880">
                  <c:v>56.860061956193697</c:v>
                </c:pt>
                <c:pt idx="269881">
                  <c:v>56.860136274368998</c:v>
                </c:pt>
                <c:pt idx="269882">
                  <c:v>56.860210592306302</c:v>
                </c:pt>
                <c:pt idx="269883">
                  <c:v>56.860284910005703</c:v>
                </c:pt>
                <c:pt idx="269884">
                  <c:v>56.860359227467299</c:v>
                </c:pt>
                <c:pt idx="269885">
                  <c:v>56.860433544690999</c:v>
                </c:pt>
                <c:pt idx="269886">
                  <c:v>56.860507861676801</c:v>
                </c:pt>
                <c:pt idx="269887">
                  <c:v>56.8605821784247</c:v>
                </c:pt>
                <c:pt idx="269888">
                  <c:v>56.860656494934702</c:v>
                </c:pt>
                <c:pt idx="269889">
                  <c:v>56.860730811206899</c:v>
                </c:pt>
                <c:pt idx="269890">
                  <c:v>56.8608051272411</c:v>
                </c:pt>
                <c:pt idx="269891">
                  <c:v>56.860879443037497</c:v>
                </c:pt>
                <c:pt idx="269892">
                  <c:v>56.860953758595997</c:v>
                </c:pt>
                <c:pt idx="269893">
                  <c:v>56.8610280739167</c:v>
                </c:pt>
                <c:pt idx="269894">
                  <c:v>56.861102388999498</c:v>
                </c:pt>
                <c:pt idx="269895">
                  <c:v>56.861176703844301</c:v>
                </c:pt>
                <c:pt idx="269896">
                  <c:v>56.861251018451298</c:v>
                </c:pt>
                <c:pt idx="269897">
                  <c:v>56.861325332820499</c:v>
                </c:pt>
                <c:pt idx="269898">
                  <c:v>56.861399646951703</c:v>
                </c:pt>
                <c:pt idx="269899">
                  <c:v>56.861473960845103</c:v>
                </c:pt>
                <c:pt idx="269900">
                  <c:v>56.861548274500599</c:v>
                </c:pt>
                <c:pt idx="269901">
                  <c:v>56.861622587918298</c:v>
                </c:pt>
                <c:pt idx="269902">
                  <c:v>56.861696901098099</c:v>
                </c:pt>
                <c:pt idx="269903">
                  <c:v>56.861771214039997</c:v>
                </c:pt>
                <c:pt idx="269904">
                  <c:v>56.861845526743998</c:v>
                </c:pt>
                <c:pt idx="269905">
                  <c:v>56.861919839210202</c:v>
                </c:pt>
                <c:pt idx="269906">
                  <c:v>56.861994151438502</c:v>
                </c:pt>
                <c:pt idx="269907">
                  <c:v>56.862068463428898</c:v>
                </c:pt>
                <c:pt idx="269908">
                  <c:v>56.862142775181503</c:v>
                </c:pt>
                <c:pt idx="269909">
                  <c:v>56.862217086696198</c:v>
                </c:pt>
                <c:pt idx="269910">
                  <c:v>56.862291397973003</c:v>
                </c:pt>
                <c:pt idx="269911">
                  <c:v>56.862365709012003</c:v>
                </c:pt>
                <c:pt idx="269912">
                  <c:v>56.8624400198131</c:v>
                </c:pt>
                <c:pt idx="269913">
                  <c:v>56.8625143303763</c:v>
                </c:pt>
                <c:pt idx="269914">
                  <c:v>56.862588640701702</c:v>
                </c:pt>
                <c:pt idx="269915">
                  <c:v>56.862662950789201</c:v>
                </c:pt>
                <c:pt idx="269916">
                  <c:v>56.862737260638902</c:v>
                </c:pt>
                <c:pt idx="269917">
                  <c:v>56.862811570250699</c:v>
                </c:pt>
                <c:pt idx="269918">
                  <c:v>56.862885879624699</c:v>
                </c:pt>
                <c:pt idx="269919">
                  <c:v>56.862960188760702</c:v>
                </c:pt>
                <c:pt idx="269920">
                  <c:v>56.863034497659001</c:v>
                </c:pt>
                <c:pt idx="269921">
                  <c:v>56.863108806319303</c:v>
                </c:pt>
                <c:pt idx="269922">
                  <c:v>56.863183114741901</c:v>
                </c:pt>
                <c:pt idx="269923">
                  <c:v>56.863257422926502</c:v>
                </c:pt>
                <c:pt idx="269924">
                  <c:v>56.863331730873398</c:v>
                </c:pt>
                <c:pt idx="269925">
                  <c:v>56.863406038582298</c:v>
                </c:pt>
                <c:pt idx="269926">
                  <c:v>56.8634803460534</c:v>
                </c:pt>
                <c:pt idx="269927">
                  <c:v>56.863554653286698</c:v>
                </c:pt>
                <c:pt idx="269928">
                  <c:v>56.863628960282099</c:v>
                </c:pt>
                <c:pt idx="269929">
                  <c:v>56.863703267039597</c:v>
                </c:pt>
                <c:pt idx="269930">
                  <c:v>56.863777573559403</c:v>
                </c:pt>
                <c:pt idx="269931">
                  <c:v>56.863851879841199</c:v>
                </c:pt>
                <c:pt idx="269932">
                  <c:v>56.863926185885198</c:v>
                </c:pt>
                <c:pt idx="269933">
                  <c:v>56.864000491691399</c:v>
                </c:pt>
                <c:pt idx="269934">
                  <c:v>56.864074797259697</c:v>
                </c:pt>
                <c:pt idx="269935">
                  <c:v>56.864149102590197</c:v>
                </c:pt>
                <c:pt idx="269936">
                  <c:v>56.8642234076828</c:v>
                </c:pt>
                <c:pt idx="269937">
                  <c:v>56.864297712537599</c:v>
                </c:pt>
                <c:pt idx="269938">
                  <c:v>56.864372017154501</c:v>
                </c:pt>
                <c:pt idx="269939">
                  <c:v>56.864446321533599</c:v>
                </c:pt>
                <c:pt idx="269940">
                  <c:v>56.864520625674899</c:v>
                </c:pt>
                <c:pt idx="269941">
                  <c:v>56.864594929578303</c:v>
                </c:pt>
                <c:pt idx="269942">
                  <c:v>56.864669233243802</c:v>
                </c:pt>
                <c:pt idx="269943">
                  <c:v>56.864743536671597</c:v>
                </c:pt>
                <c:pt idx="269944">
                  <c:v>56.864817839861502</c:v>
                </c:pt>
                <c:pt idx="269945">
                  <c:v>56.864892142813503</c:v>
                </c:pt>
                <c:pt idx="269946">
                  <c:v>56.864966445527799</c:v>
                </c:pt>
                <c:pt idx="269947">
                  <c:v>56.865040748004098</c:v>
                </c:pt>
                <c:pt idx="269948">
                  <c:v>56.8651150502427</c:v>
                </c:pt>
                <c:pt idx="269949">
                  <c:v>56.865189352243398</c:v>
                </c:pt>
                <c:pt idx="269950">
                  <c:v>56.865263654006299</c:v>
                </c:pt>
                <c:pt idx="269951">
                  <c:v>56.865337955531302</c:v>
                </c:pt>
                <c:pt idx="269952">
                  <c:v>56.865412256818502</c:v>
                </c:pt>
                <c:pt idx="269953">
                  <c:v>56.865486557867897</c:v>
                </c:pt>
                <c:pt idx="269954">
                  <c:v>56.865560858679501</c:v>
                </c:pt>
                <c:pt idx="269955">
                  <c:v>56.865635159253202</c:v>
                </c:pt>
                <c:pt idx="269956">
                  <c:v>56.865709459589098</c:v>
                </c:pt>
                <c:pt idx="269957">
                  <c:v>56.865783759687098</c:v>
                </c:pt>
                <c:pt idx="269958">
                  <c:v>56.865858059547399</c:v>
                </c:pt>
                <c:pt idx="269959">
                  <c:v>56.865932359169797</c:v>
                </c:pt>
                <c:pt idx="269960">
                  <c:v>56.866006658554397</c:v>
                </c:pt>
                <c:pt idx="269961">
                  <c:v>56.866080957701101</c:v>
                </c:pt>
                <c:pt idx="269962">
                  <c:v>56.86615525661</c:v>
                </c:pt>
                <c:pt idx="269963">
                  <c:v>56.866229555281102</c:v>
                </c:pt>
                <c:pt idx="269964">
                  <c:v>56.866303853714399</c:v>
                </c:pt>
                <c:pt idx="269965">
                  <c:v>56.866378151909899</c:v>
                </c:pt>
                <c:pt idx="269966">
                  <c:v>56.866452449867502</c:v>
                </c:pt>
                <c:pt idx="269967">
                  <c:v>56.866526747587301</c:v>
                </c:pt>
                <c:pt idx="269968">
                  <c:v>56.866601045069302</c:v>
                </c:pt>
                <c:pt idx="269969">
                  <c:v>56.866675342313499</c:v>
                </c:pt>
                <c:pt idx="269970">
                  <c:v>56.866749639319899</c:v>
                </c:pt>
                <c:pt idx="269971">
                  <c:v>56.866823936088402</c:v>
                </c:pt>
                <c:pt idx="269972">
                  <c:v>56.8668982326191</c:v>
                </c:pt>
                <c:pt idx="269973">
                  <c:v>56.866972528912001</c:v>
                </c:pt>
                <c:pt idx="269974">
                  <c:v>56.867046824967098</c:v>
                </c:pt>
                <c:pt idx="269975">
                  <c:v>56.867121120784397</c:v>
                </c:pt>
                <c:pt idx="269976">
                  <c:v>56.867195416363899</c:v>
                </c:pt>
                <c:pt idx="269977">
                  <c:v>56.867269711705497</c:v>
                </c:pt>
                <c:pt idx="269978">
                  <c:v>56.867344006809297</c:v>
                </c:pt>
                <c:pt idx="269979">
                  <c:v>56.8674183016754</c:v>
                </c:pt>
                <c:pt idx="269980">
                  <c:v>56.867492596303599</c:v>
                </c:pt>
                <c:pt idx="269981">
                  <c:v>56.867566890694</c:v>
                </c:pt>
                <c:pt idx="269982">
                  <c:v>56.867641184846597</c:v>
                </c:pt>
                <c:pt idx="269983">
                  <c:v>56.867715478761298</c:v>
                </c:pt>
                <c:pt idx="269984">
                  <c:v>56.8677897724383</c:v>
                </c:pt>
                <c:pt idx="269985">
                  <c:v>56.867864065877498</c:v>
                </c:pt>
                <c:pt idx="269986">
                  <c:v>56.867938359078799</c:v>
                </c:pt>
                <c:pt idx="269987">
                  <c:v>56.868012652042403</c:v>
                </c:pt>
                <c:pt idx="269988">
                  <c:v>56.868086944768102</c:v>
                </c:pt>
                <c:pt idx="269989">
                  <c:v>56.868161237256103</c:v>
                </c:pt>
                <c:pt idx="269990">
                  <c:v>56.868235529506201</c:v>
                </c:pt>
                <c:pt idx="269991">
                  <c:v>56.868309821518601</c:v>
                </c:pt>
                <c:pt idx="269992">
                  <c:v>56.868384113293097</c:v>
                </c:pt>
                <c:pt idx="269993">
                  <c:v>56.868458404829802</c:v>
                </c:pt>
                <c:pt idx="269994">
                  <c:v>56.868532696128803</c:v>
                </c:pt>
                <c:pt idx="269995">
                  <c:v>56.868606987189899</c:v>
                </c:pt>
                <c:pt idx="269996">
                  <c:v>56.868681278013199</c:v>
                </c:pt>
                <c:pt idx="269997">
                  <c:v>56.8687555685988</c:v>
                </c:pt>
                <c:pt idx="269998">
                  <c:v>56.868829858946498</c:v>
                </c:pt>
                <c:pt idx="269999">
                  <c:v>56.868904149056398</c:v>
                </c:pt>
                <c:pt idx="270000">
                  <c:v>56.8689784389286</c:v>
                </c:pt>
                <c:pt idx="270001">
                  <c:v>56.869052728562899</c:v>
                </c:pt>
                <c:pt idx="270002">
                  <c:v>56.869127017959499</c:v>
                </c:pt>
                <c:pt idx="270003">
                  <c:v>56.869201307118303</c:v>
                </c:pt>
                <c:pt idx="270004">
                  <c:v>56.869275596039202</c:v>
                </c:pt>
                <c:pt idx="270005">
                  <c:v>56.869349884722403</c:v>
                </c:pt>
                <c:pt idx="270006">
                  <c:v>56.869424173167801</c:v>
                </c:pt>
                <c:pt idx="270007">
                  <c:v>56.8694984613754</c:v>
                </c:pt>
                <c:pt idx="270008">
                  <c:v>56.869572749345203</c:v>
                </c:pt>
                <c:pt idx="270009">
                  <c:v>56.8696470370772</c:v>
                </c:pt>
                <c:pt idx="270010">
                  <c:v>56.869721324571401</c:v>
                </c:pt>
                <c:pt idx="270011">
                  <c:v>56.869795611827897</c:v>
                </c:pt>
                <c:pt idx="270012">
                  <c:v>56.869869898846503</c:v>
                </c:pt>
                <c:pt idx="270013">
                  <c:v>56.869944185627403</c:v>
                </c:pt>
                <c:pt idx="270014">
                  <c:v>56.8700184721705</c:v>
                </c:pt>
                <c:pt idx="270015">
                  <c:v>56.870092758475799</c:v>
                </c:pt>
                <c:pt idx="270016">
                  <c:v>56.870167044543301</c:v>
                </c:pt>
                <c:pt idx="270017">
                  <c:v>56.870241330372998</c:v>
                </c:pt>
                <c:pt idx="270018">
                  <c:v>56.870315615964998</c:v>
                </c:pt>
                <c:pt idx="270019">
                  <c:v>56.870389901319101</c:v>
                </c:pt>
                <c:pt idx="270020">
                  <c:v>56.870464186435498</c:v>
                </c:pt>
                <c:pt idx="270021">
                  <c:v>56.870538471314099</c:v>
                </c:pt>
                <c:pt idx="270022">
                  <c:v>56.870612755954902</c:v>
                </c:pt>
                <c:pt idx="270023">
                  <c:v>56.870687040358</c:v>
                </c:pt>
                <c:pt idx="270024">
                  <c:v>56.870761324523201</c:v>
                </c:pt>
                <c:pt idx="270025">
                  <c:v>56.870835608450697</c:v>
                </c:pt>
                <c:pt idx="270026">
                  <c:v>56.870909892140503</c:v>
                </c:pt>
                <c:pt idx="270027">
                  <c:v>56.870984175592397</c:v>
                </c:pt>
                <c:pt idx="270028">
                  <c:v>56.871058458806601</c:v>
                </c:pt>
                <c:pt idx="270029">
                  <c:v>56.871132741783001</c:v>
                </c:pt>
                <c:pt idx="270030">
                  <c:v>56.871207024521603</c:v>
                </c:pt>
                <c:pt idx="270031">
                  <c:v>56.8712813070224</c:v>
                </c:pt>
                <c:pt idx="270032">
                  <c:v>56.8713555892855</c:v>
                </c:pt>
                <c:pt idx="270033">
                  <c:v>56.871429871310802</c:v>
                </c:pt>
                <c:pt idx="270034">
                  <c:v>56.8715041530983</c:v>
                </c:pt>
                <c:pt idx="270035">
                  <c:v>56.8715784346481</c:v>
                </c:pt>
                <c:pt idx="270036">
                  <c:v>56.871652715960103</c:v>
                </c:pt>
                <c:pt idx="270037">
                  <c:v>56.871726997034301</c:v>
                </c:pt>
                <c:pt idx="270038">
                  <c:v>56.871801277870802</c:v>
                </c:pt>
                <c:pt idx="270039">
                  <c:v>56.871875558469497</c:v>
                </c:pt>
                <c:pt idx="270040">
                  <c:v>56.871949838830403</c:v>
                </c:pt>
                <c:pt idx="270041">
                  <c:v>56.872024118953597</c:v>
                </c:pt>
                <c:pt idx="270042">
                  <c:v>56.872098398839</c:v>
                </c:pt>
                <c:pt idx="270043">
                  <c:v>56.872172678486599</c:v>
                </c:pt>
                <c:pt idx="270044">
                  <c:v>56.8722469578965</c:v>
                </c:pt>
                <c:pt idx="270045">
                  <c:v>56.872321237068597</c:v>
                </c:pt>
                <c:pt idx="270046">
                  <c:v>56.872395516002904</c:v>
                </c:pt>
                <c:pt idx="270047">
                  <c:v>56.872469794699498</c:v>
                </c:pt>
                <c:pt idx="270048">
                  <c:v>56.872544073158402</c:v>
                </c:pt>
                <c:pt idx="270049">
                  <c:v>56.872618351379401</c:v>
                </c:pt>
                <c:pt idx="270050">
                  <c:v>56.872692629362703</c:v>
                </c:pt>
                <c:pt idx="270051">
                  <c:v>56.8727669071083</c:v>
                </c:pt>
                <c:pt idx="270052">
                  <c:v>56.872841184616099</c:v>
                </c:pt>
                <c:pt idx="270053">
                  <c:v>56.872915461886102</c:v>
                </c:pt>
                <c:pt idx="270054">
                  <c:v>56.872989738918399</c:v>
                </c:pt>
                <c:pt idx="270055">
                  <c:v>56.873064015712998</c:v>
                </c:pt>
                <c:pt idx="270056">
                  <c:v>56.8731382922698</c:v>
                </c:pt>
                <c:pt idx="270057">
                  <c:v>56.873212568588798</c:v>
                </c:pt>
                <c:pt idx="270058">
                  <c:v>56.873286844670098</c:v>
                </c:pt>
                <c:pt idx="270059">
                  <c:v>56.8733611205136</c:v>
                </c:pt>
                <c:pt idx="270060">
                  <c:v>56.873435396119397</c:v>
                </c:pt>
                <c:pt idx="270061">
                  <c:v>56.873509671487398</c:v>
                </c:pt>
                <c:pt idx="270062">
                  <c:v>56.8735839466177</c:v>
                </c:pt>
                <c:pt idx="270063">
                  <c:v>56.873658221510198</c:v>
                </c:pt>
                <c:pt idx="270064">
                  <c:v>56.873732496164997</c:v>
                </c:pt>
                <c:pt idx="270065">
                  <c:v>56.873806770582</c:v>
                </c:pt>
                <c:pt idx="270066">
                  <c:v>56.873881044761298</c:v>
                </c:pt>
                <c:pt idx="270067">
                  <c:v>56.873955318702897</c:v>
                </c:pt>
                <c:pt idx="270068">
                  <c:v>56.8740295924067</c:v>
                </c:pt>
                <c:pt idx="270069">
                  <c:v>56.874103865872698</c:v>
                </c:pt>
                <c:pt idx="270070">
                  <c:v>56.874178139100998</c:v>
                </c:pt>
                <c:pt idx="270071">
                  <c:v>56.8742524120916</c:v>
                </c:pt>
                <c:pt idx="270072">
                  <c:v>56.874326684844398</c:v>
                </c:pt>
                <c:pt idx="270073">
                  <c:v>56.874400957359498</c:v>
                </c:pt>
                <c:pt idx="270074">
                  <c:v>56.8744752296369</c:v>
                </c:pt>
                <c:pt idx="270075">
                  <c:v>56.874549501676498</c:v>
                </c:pt>
                <c:pt idx="270076">
                  <c:v>56.874623773478397</c:v>
                </c:pt>
                <c:pt idx="270077">
                  <c:v>56.8746980450425</c:v>
                </c:pt>
                <c:pt idx="270078">
                  <c:v>56.874772316368897</c:v>
                </c:pt>
                <c:pt idx="270079">
                  <c:v>56.874846587457597</c:v>
                </c:pt>
                <c:pt idx="270080">
                  <c:v>56.874920858308499</c:v>
                </c:pt>
                <c:pt idx="270081">
                  <c:v>56.874995128921697</c:v>
                </c:pt>
                <c:pt idx="270082">
                  <c:v>56.875069399297203</c:v>
                </c:pt>
                <c:pt idx="270083">
                  <c:v>56.875143669434898</c:v>
                </c:pt>
                <c:pt idx="270084">
                  <c:v>56.875217939334902</c:v>
                </c:pt>
                <c:pt idx="270085">
                  <c:v>56.875292208997102</c:v>
                </c:pt>
                <c:pt idx="270086">
                  <c:v>56.875366478421697</c:v>
                </c:pt>
                <c:pt idx="270087">
                  <c:v>56.875440747608501</c:v>
                </c:pt>
                <c:pt idx="270088">
                  <c:v>56.8755150165576</c:v>
                </c:pt>
                <c:pt idx="270089">
                  <c:v>56.875589285268902</c:v>
                </c:pt>
                <c:pt idx="270090">
                  <c:v>56.875663553742498</c:v>
                </c:pt>
                <c:pt idx="270091">
                  <c:v>56.875737821978397</c:v>
                </c:pt>
                <c:pt idx="270092">
                  <c:v>56.875812089976598</c:v>
                </c:pt>
                <c:pt idx="270093">
                  <c:v>56.875886357737002</c:v>
                </c:pt>
                <c:pt idx="270094">
                  <c:v>56.875960625259701</c:v>
                </c:pt>
                <c:pt idx="270095">
                  <c:v>56.876034892544702</c:v>
                </c:pt>
                <c:pt idx="270096">
                  <c:v>56.876109159591998</c:v>
                </c:pt>
                <c:pt idx="270097">
                  <c:v>56.876183426401603</c:v>
                </c:pt>
                <c:pt idx="270098">
                  <c:v>56.876257692973397</c:v>
                </c:pt>
                <c:pt idx="270099">
                  <c:v>56.8763319593075</c:v>
                </c:pt>
                <c:pt idx="270100">
                  <c:v>56.876406225403898</c:v>
                </c:pt>
                <c:pt idx="270101">
                  <c:v>56.876480491262498</c:v>
                </c:pt>
                <c:pt idx="270102">
                  <c:v>56.8765547568835</c:v>
                </c:pt>
                <c:pt idx="270103">
                  <c:v>56.876629022266698</c:v>
                </c:pt>
                <c:pt idx="270104">
                  <c:v>56.876703287412198</c:v>
                </c:pt>
                <c:pt idx="270105">
                  <c:v>56.87677755232</c:v>
                </c:pt>
                <c:pt idx="270106">
                  <c:v>56.876851816990097</c:v>
                </c:pt>
                <c:pt idx="270107">
                  <c:v>56.876926081422504</c:v>
                </c:pt>
                <c:pt idx="270108">
                  <c:v>56.877000345617098</c:v>
                </c:pt>
                <c:pt idx="270109">
                  <c:v>56.877074609574102</c:v>
                </c:pt>
                <c:pt idx="270110">
                  <c:v>56.877148873293301</c:v>
                </c:pt>
                <c:pt idx="270111">
                  <c:v>56.877223136774802</c:v>
                </c:pt>
                <c:pt idx="270112">
                  <c:v>56.877297400018598</c:v>
                </c:pt>
                <c:pt idx="270113">
                  <c:v>56.877371663024697</c:v>
                </c:pt>
                <c:pt idx="270114">
                  <c:v>56.877445925793097</c:v>
                </c:pt>
                <c:pt idx="270115">
                  <c:v>56.8775201883238</c:v>
                </c:pt>
                <c:pt idx="270116">
                  <c:v>56.877594450616797</c:v>
                </c:pt>
                <c:pt idx="270117">
                  <c:v>56.877668712671998</c:v>
                </c:pt>
                <c:pt idx="270118">
                  <c:v>56.8777429744896</c:v>
                </c:pt>
                <c:pt idx="270119">
                  <c:v>56.877817236069497</c:v>
                </c:pt>
                <c:pt idx="270120">
                  <c:v>56.877891497411603</c:v>
                </c:pt>
                <c:pt idx="270121">
                  <c:v>56.877965758515998</c:v>
                </c:pt>
                <c:pt idx="270122">
                  <c:v>56.878040019382802</c:v>
                </c:pt>
                <c:pt idx="270123">
                  <c:v>56.8781142800118</c:v>
                </c:pt>
                <c:pt idx="270124">
                  <c:v>56.878188540403201</c:v>
                </c:pt>
                <c:pt idx="270125">
                  <c:v>56.878262800556797</c:v>
                </c:pt>
                <c:pt idx="270126">
                  <c:v>56.878337060472703</c:v>
                </c:pt>
                <c:pt idx="270127">
                  <c:v>56.878411320151002</c:v>
                </c:pt>
                <c:pt idx="270128">
                  <c:v>56.878485579591498</c:v>
                </c:pt>
                <c:pt idx="270129">
                  <c:v>56.878559838794303</c:v>
                </c:pt>
                <c:pt idx="270130">
                  <c:v>56.878634097759502</c:v>
                </c:pt>
                <c:pt idx="270131">
                  <c:v>56.878708356486896</c:v>
                </c:pt>
                <c:pt idx="270132">
                  <c:v>56.8787826149767</c:v>
                </c:pt>
                <c:pt idx="270133">
                  <c:v>56.878856873228699</c:v>
                </c:pt>
                <c:pt idx="270134">
                  <c:v>56.8789311312431</c:v>
                </c:pt>
                <c:pt idx="270135">
                  <c:v>56.879005389019802</c:v>
                </c:pt>
                <c:pt idx="270136">
                  <c:v>56.879079646558701</c:v>
                </c:pt>
                <c:pt idx="270137">
                  <c:v>56.879153903860001</c:v>
                </c:pt>
                <c:pt idx="270138">
                  <c:v>56.879228160923603</c:v>
                </c:pt>
                <c:pt idx="270139">
                  <c:v>56.8793024177495</c:v>
                </c:pt>
                <c:pt idx="270140">
                  <c:v>56.879376674337699</c:v>
                </c:pt>
                <c:pt idx="270141">
                  <c:v>56.8794509306883</c:v>
                </c:pt>
                <c:pt idx="270142">
                  <c:v>56.879525186801096</c:v>
                </c:pt>
                <c:pt idx="270143">
                  <c:v>56.879599442676202</c:v>
                </c:pt>
                <c:pt idx="270144">
                  <c:v>56.879673698313702</c:v>
                </c:pt>
                <c:pt idx="270145">
                  <c:v>56.879747953713498</c:v>
                </c:pt>
                <c:pt idx="270146">
                  <c:v>56.879822208875602</c:v>
                </c:pt>
                <c:pt idx="270147">
                  <c:v>56.879896463800002</c:v>
                </c:pt>
                <c:pt idx="270148">
                  <c:v>56.879970718486703</c:v>
                </c:pt>
                <c:pt idx="270149">
                  <c:v>56.880044972935799</c:v>
                </c:pt>
                <c:pt idx="270150">
                  <c:v>56.880119227147098</c:v>
                </c:pt>
                <c:pt idx="270151">
                  <c:v>56.880193481120799</c:v>
                </c:pt>
                <c:pt idx="270152">
                  <c:v>56.880267734856801</c:v>
                </c:pt>
                <c:pt idx="270153">
                  <c:v>56.880341988355099</c:v>
                </c:pt>
                <c:pt idx="270154">
                  <c:v>56.880416241615798</c:v>
                </c:pt>
                <c:pt idx="270155">
                  <c:v>56.8804904946387</c:v>
                </c:pt>
                <c:pt idx="270156">
                  <c:v>56.880564747424003</c:v>
                </c:pt>
                <c:pt idx="270157">
                  <c:v>56.880638999971602</c:v>
                </c:pt>
                <c:pt idx="270158">
                  <c:v>56.880713252281502</c:v>
                </c:pt>
                <c:pt idx="270159">
                  <c:v>56.880787504353798</c:v>
                </c:pt>
                <c:pt idx="270160">
                  <c:v>56.880861756188402</c:v>
                </c:pt>
                <c:pt idx="270161">
                  <c:v>56.880936007785301</c:v>
                </c:pt>
                <c:pt idx="270162">
                  <c:v>56.881010259144503</c:v>
                </c:pt>
                <c:pt idx="270163">
                  <c:v>56.881084510266099</c:v>
                </c:pt>
                <c:pt idx="270164">
                  <c:v>56.881158761149997</c:v>
                </c:pt>
                <c:pt idx="270165">
                  <c:v>56.881233011796198</c:v>
                </c:pt>
                <c:pt idx="270166">
                  <c:v>56.8813072622048</c:v>
                </c:pt>
                <c:pt idx="270167">
                  <c:v>56.881381512375697</c:v>
                </c:pt>
                <c:pt idx="270168">
                  <c:v>56.881455762308903</c:v>
                </c:pt>
                <c:pt idx="270169">
                  <c:v>56.881530012004397</c:v>
                </c:pt>
                <c:pt idx="270170">
                  <c:v>56.8816042614623</c:v>
                </c:pt>
                <c:pt idx="270171">
                  <c:v>56.881678510682498</c:v>
                </c:pt>
                <c:pt idx="270172">
                  <c:v>56.881752759665098</c:v>
                </c:pt>
                <c:pt idx="270173">
                  <c:v>56.881827008409999</c:v>
                </c:pt>
                <c:pt idx="270174">
                  <c:v>56.881901256917203</c:v>
                </c:pt>
                <c:pt idx="270175">
                  <c:v>56.881975505186702</c:v>
                </c:pt>
                <c:pt idx="270176">
                  <c:v>56.882049753218602</c:v>
                </c:pt>
                <c:pt idx="270177">
                  <c:v>56.882124001012897</c:v>
                </c:pt>
                <c:pt idx="270178">
                  <c:v>56.882198248569402</c:v>
                </c:pt>
                <c:pt idx="270179">
                  <c:v>56.882272495888401</c:v>
                </c:pt>
                <c:pt idx="270180">
                  <c:v>56.882346742969602</c:v>
                </c:pt>
                <c:pt idx="270181">
                  <c:v>56.882420989813198</c:v>
                </c:pt>
                <c:pt idx="270182">
                  <c:v>56.882495236419203</c:v>
                </c:pt>
                <c:pt idx="270183">
                  <c:v>56.882569482787503</c:v>
                </c:pt>
                <c:pt idx="270184">
                  <c:v>56.882643728918097</c:v>
                </c:pt>
                <c:pt idx="270185">
                  <c:v>56.882717974811101</c:v>
                </c:pt>
                <c:pt idx="270186">
                  <c:v>56.882792220466399</c:v>
                </c:pt>
                <c:pt idx="270187">
                  <c:v>56.882866465884</c:v>
                </c:pt>
                <c:pt idx="270188">
                  <c:v>56.882940711064101</c:v>
                </c:pt>
                <c:pt idx="270189">
                  <c:v>56.883014956006399</c:v>
                </c:pt>
                <c:pt idx="270190">
                  <c:v>56.883089200711098</c:v>
                </c:pt>
                <c:pt idx="270191">
                  <c:v>56.883163445178198</c:v>
                </c:pt>
                <c:pt idx="270192">
                  <c:v>56.883237689407601</c:v>
                </c:pt>
                <c:pt idx="270193">
                  <c:v>56.883311933399398</c:v>
                </c:pt>
                <c:pt idx="270194">
                  <c:v>56.883386177153497</c:v>
                </c:pt>
                <c:pt idx="270195">
                  <c:v>56.883460420669898</c:v>
                </c:pt>
                <c:pt idx="270196">
                  <c:v>56.883534663948701</c:v>
                </c:pt>
                <c:pt idx="270197">
                  <c:v>56.883608906989899</c:v>
                </c:pt>
                <c:pt idx="270198">
                  <c:v>56.883683149793399</c:v>
                </c:pt>
                <c:pt idx="270199">
                  <c:v>56.8837573923593</c:v>
                </c:pt>
                <c:pt idx="270200">
                  <c:v>56.883831634687603</c:v>
                </c:pt>
                <c:pt idx="270201">
                  <c:v>56.883905876778201</c:v>
                </c:pt>
                <c:pt idx="270202">
                  <c:v>56.883980118631101</c:v>
                </c:pt>
                <c:pt idx="270203">
                  <c:v>56.884054360246402</c:v>
                </c:pt>
                <c:pt idx="270204">
                  <c:v>56.884128601624099</c:v>
                </c:pt>
                <c:pt idx="270205">
                  <c:v>56.884202842764097</c:v>
                </c:pt>
                <c:pt idx="270206">
                  <c:v>56.884277083666497</c:v>
                </c:pt>
                <c:pt idx="270207">
                  <c:v>56.884351324331298</c:v>
                </c:pt>
                <c:pt idx="270208">
                  <c:v>56.884425564758402</c:v>
                </c:pt>
                <c:pt idx="270209">
                  <c:v>56.884499804947801</c:v>
                </c:pt>
                <c:pt idx="270210">
                  <c:v>56.884574044899701</c:v>
                </c:pt>
                <c:pt idx="270211">
                  <c:v>56.884648284613903</c:v>
                </c:pt>
                <c:pt idx="270212">
                  <c:v>56.884722524090499</c:v>
                </c:pt>
                <c:pt idx="270213">
                  <c:v>56.884796763329398</c:v>
                </c:pt>
                <c:pt idx="270214">
                  <c:v>56.884871002330698</c:v>
                </c:pt>
                <c:pt idx="270215">
                  <c:v>56.8849452410944</c:v>
                </c:pt>
                <c:pt idx="270216">
                  <c:v>56.885019479620397</c:v>
                </c:pt>
                <c:pt idx="270217">
                  <c:v>56.885093717908802</c:v>
                </c:pt>
                <c:pt idx="270218">
                  <c:v>56.885167955959602</c:v>
                </c:pt>
                <c:pt idx="270219">
                  <c:v>56.885242193772697</c:v>
                </c:pt>
                <c:pt idx="270220">
                  <c:v>56.885316431348301</c:v>
                </c:pt>
                <c:pt idx="270221">
                  <c:v>56.8853906686861</c:v>
                </c:pt>
                <c:pt idx="270222">
                  <c:v>56.885464905786399</c:v>
                </c:pt>
                <c:pt idx="270223">
                  <c:v>56.885539142649101</c:v>
                </c:pt>
                <c:pt idx="270224">
                  <c:v>56.885613379274098</c:v>
                </c:pt>
                <c:pt idx="270225">
                  <c:v>56.885687615661404</c:v>
                </c:pt>
                <c:pt idx="270226">
                  <c:v>56.885761851811203</c:v>
                </c:pt>
                <c:pt idx="270227">
                  <c:v>56.885836087723398</c:v>
                </c:pt>
                <c:pt idx="270228">
                  <c:v>56.885910323397901</c:v>
                </c:pt>
                <c:pt idx="270229">
                  <c:v>56.885984558834799</c:v>
                </c:pt>
                <c:pt idx="270230">
                  <c:v>56.886058794034</c:v>
                </c:pt>
                <c:pt idx="270231">
                  <c:v>56.886133028995701</c:v>
                </c:pt>
                <c:pt idx="270232">
                  <c:v>56.886207263719697</c:v>
                </c:pt>
                <c:pt idx="270233">
                  <c:v>56.886281498206102</c:v>
                </c:pt>
                <c:pt idx="270234">
                  <c:v>56.886355732454902</c:v>
                </c:pt>
                <c:pt idx="270235">
                  <c:v>56.886429966466103</c:v>
                </c:pt>
                <c:pt idx="270236">
                  <c:v>56.886504200239699</c:v>
                </c:pt>
                <c:pt idx="270237">
                  <c:v>56.886578433775597</c:v>
                </c:pt>
                <c:pt idx="270238">
                  <c:v>56.886652667074003</c:v>
                </c:pt>
                <c:pt idx="270239">
                  <c:v>56.886726900134697</c:v>
                </c:pt>
                <c:pt idx="270240">
                  <c:v>56.8868011329578</c:v>
                </c:pt>
                <c:pt idx="270241">
                  <c:v>56.886875365543297</c:v>
                </c:pt>
                <c:pt idx="270242">
                  <c:v>56.886949597891203</c:v>
                </c:pt>
                <c:pt idx="270243">
                  <c:v>56.887023830001397</c:v>
                </c:pt>
                <c:pt idx="270244">
                  <c:v>56.887098061874099</c:v>
                </c:pt>
                <c:pt idx="270245">
                  <c:v>56.887172293509202</c:v>
                </c:pt>
                <c:pt idx="270246">
                  <c:v>56.887246524906601</c:v>
                </c:pt>
                <c:pt idx="270247">
                  <c:v>56.887320756066401</c:v>
                </c:pt>
                <c:pt idx="270248">
                  <c:v>56.887394986988703</c:v>
                </c:pt>
                <c:pt idx="270249">
                  <c:v>56.887469217673299</c:v>
                </c:pt>
                <c:pt idx="270250">
                  <c:v>56.887543448120297</c:v>
                </c:pt>
                <c:pt idx="270251">
                  <c:v>56.887617678329697</c:v>
                </c:pt>
                <c:pt idx="270252">
                  <c:v>56.887691908301498</c:v>
                </c:pt>
                <c:pt idx="270253">
                  <c:v>56.887766138035701</c:v>
                </c:pt>
                <c:pt idx="270254">
                  <c:v>56.887840367532299</c:v>
                </c:pt>
                <c:pt idx="270255">
                  <c:v>56.887914596791298</c:v>
                </c:pt>
                <c:pt idx="270256">
                  <c:v>56.887988825812698</c:v>
                </c:pt>
                <c:pt idx="270257">
                  <c:v>56.8880630545965</c:v>
                </c:pt>
                <c:pt idx="270258">
                  <c:v>56.888137283142697</c:v>
                </c:pt>
                <c:pt idx="270259">
                  <c:v>56.888211511451303</c:v>
                </c:pt>
                <c:pt idx="270260">
                  <c:v>56.888285739522303</c:v>
                </c:pt>
                <c:pt idx="270261">
                  <c:v>56.888359967355697</c:v>
                </c:pt>
                <c:pt idx="270262">
                  <c:v>56.8884341949515</c:v>
                </c:pt>
                <c:pt idx="270263">
                  <c:v>56.888508422309698</c:v>
                </c:pt>
                <c:pt idx="270264">
                  <c:v>56.888582649430298</c:v>
                </c:pt>
                <c:pt idx="270265">
                  <c:v>56.888656876313298</c:v>
                </c:pt>
                <c:pt idx="270266">
                  <c:v>56.888731102958801</c:v>
                </c:pt>
                <c:pt idx="270267">
                  <c:v>56.888805329366598</c:v>
                </c:pt>
                <c:pt idx="270268">
                  <c:v>56.888879555536803</c:v>
                </c:pt>
                <c:pt idx="270269">
                  <c:v>56.888953781469503</c:v>
                </c:pt>
                <c:pt idx="270270">
                  <c:v>56.889028007164498</c:v>
                </c:pt>
                <c:pt idx="270271">
                  <c:v>56.889102232622001</c:v>
                </c:pt>
                <c:pt idx="270272">
                  <c:v>56.889176457841899</c:v>
                </c:pt>
                <c:pt idx="270273">
                  <c:v>56.889250682824198</c:v>
                </c:pt>
                <c:pt idx="270274">
                  <c:v>56.889324907568898</c:v>
                </c:pt>
                <c:pt idx="270275">
                  <c:v>56.889399132076001</c:v>
                </c:pt>
                <c:pt idx="270276">
                  <c:v>56.889473356345498</c:v>
                </c:pt>
                <c:pt idx="270277">
                  <c:v>56.889547580377503</c:v>
                </c:pt>
                <c:pt idx="270278">
                  <c:v>56.889621804171803</c:v>
                </c:pt>
                <c:pt idx="270279">
                  <c:v>56.889696027728597</c:v>
                </c:pt>
                <c:pt idx="270280">
                  <c:v>56.8897702510478</c:v>
                </c:pt>
                <c:pt idx="270281">
                  <c:v>56.889844474129397</c:v>
                </c:pt>
                <c:pt idx="270282">
                  <c:v>56.889918696973403</c:v>
                </c:pt>
                <c:pt idx="270283">
                  <c:v>56.889992919579903</c:v>
                </c:pt>
                <c:pt idx="270284">
                  <c:v>56.890067141948798</c:v>
                </c:pt>
                <c:pt idx="270285">
                  <c:v>56.890141364080101</c:v>
                </c:pt>
                <c:pt idx="270286">
                  <c:v>56.890215585973799</c:v>
                </c:pt>
                <c:pt idx="270287">
                  <c:v>56.890289807629898</c:v>
                </c:pt>
                <c:pt idx="270288">
                  <c:v>56.890364029048499</c:v>
                </c:pt>
                <c:pt idx="270289">
                  <c:v>56.890438250229401</c:v>
                </c:pt>
                <c:pt idx="270290">
                  <c:v>56.890512471172798</c:v>
                </c:pt>
                <c:pt idx="270291">
                  <c:v>56.890586691878703</c:v>
                </c:pt>
                <c:pt idx="270292">
                  <c:v>56.890660912346902</c:v>
                </c:pt>
                <c:pt idx="270293">
                  <c:v>56.890735132577603</c:v>
                </c:pt>
                <c:pt idx="270294">
                  <c:v>56.890809352570699</c:v>
                </c:pt>
                <c:pt idx="270295">
                  <c:v>56.890883572326302</c:v>
                </c:pt>
                <c:pt idx="270296">
                  <c:v>56.890957791844201</c:v>
                </c:pt>
                <c:pt idx="270297">
                  <c:v>56.891032011124601</c:v>
                </c:pt>
                <c:pt idx="270298">
                  <c:v>56.891106230167502</c:v>
                </c:pt>
                <c:pt idx="270299">
                  <c:v>56.891180448972698</c:v>
                </c:pt>
                <c:pt idx="270300">
                  <c:v>56.891254667540402</c:v>
                </c:pt>
                <c:pt idx="270301">
                  <c:v>56.8913288858706</c:v>
                </c:pt>
                <c:pt idx="270302">
                  <c:v>56.8914031039631</c:v>
                </c:pt>
                <c:pt idx="270303">
                  <c:v>56.891477321818101</c:v>
                </c:pt>
                <c:pt idx="270304">
                  <c:v>56.891551539435497</c:v>
                </c:pt>
                <c:pt idx="270305">
                  <c:v>56.891625756815401</c:v>
                </c:pt>
                <c:pt idx="270306">
                  <c:v>56.891699973957699</c:v>
                </c:pt>
                <c:pt idx="270307">
                  <c:v>56.8917741908624</c:v>
                </c:pt>
                <c:pt idx="270308">
                  <c:v>56.891848407529601</c:v>
                </c:pt>
                <c:pt idx="270309">
                  <c:v>56.891922623959204</c:v>
                </c:pt>
                <c:pt idx="270310">
                  <c:v>56.8919968401513</c:v>
                </c:pt>
                <c:pt idx="270311">
                  <c:v>56.892071056105799</c:v>
                </c:pt>
                <c:pt idx="270312">
                  <c:v>56.892145271822699</c:v>
                </c:pt>
                <c:pt idx="270313">
                  <c:v>56.8922194873021</c:v>
                </c:pt>
                <c:pt idx="270314">
                  <c:v>56.892293702543903</c:v>
                </c:pt>
                <c:pt idx="270315">
                  <c:v>56.892367917548199</c:v>
                </c:pt>
                <c:pt idx="270316">
                  <c:v>56.892442132314898</c:v>
                </c:pt>
                <c:pt idx="270317">
                  <c:v>56.892516346844097</c:v>
                </c:pt>
                <c:pt idx="270318">
                  <c:v>56.892590561135698</c:v>
                </c:pt>
                <c:pt idx="270319">
                  <c:v>56.892664775189701</c:v>
                </c:pt>
                <c:pt idx="270320">
                  <c:v>56.892738989006197</c:v>
                </c:pt>
                <c:pt idx="270321">
                  <c:v>56.892813202585202</c:v>
                </c:pt>
                <c:pt idx="270322">
                  <c:v>56.892887415926602</c:v>
                </c:pt>
                <c:pt idx="270323">
                  <c:v>56.892961629030403</c:v>
                </c:pt>
                <c:pt idx="270324">
                  <c:v>56.893035841896697</c:v>
                </c:pt>
                <c:pt idx="270325">
                  <c:v>56.893110054525501</c:v>
                </c:pt>
                <c:pt idx="270326">
                  <c:v>56.893184266916698</c:v>
                </c:pt>
                <c:pt idx="270327">
                  <c:v>56.893258479070298</c:v>
                </c:pt>
                <c:pt idx="270328">
                  <c:v>56.893332690986398</c:v>
                </c:pt>
                <c:pt idx="270329">
                  <c:v>56.893406902664999</c:v>
                </c:pt>
                <c:pt idx="270330">
                  <c:v>56.893481114106002</c:v>
                </c:pt>
                <c:pt idx="270331">
                  <c:v>56.893555325309499</c:v>
                </c:pt>
                <c:pt idx="270332">
                  <c:v>56.893629536275398</c:v>
                </c:pt>
                <c:pt idx="270333">
                  <c:v>56.893703747003798</c:v>
                </c:pt>
                <c:pt idx="270334">
                  <c:v>56.893777957494599</c:v>
                </c:pt>
                <c:pt idx="270335">
                  <c:v>56.893852167747902</c:v>
                </c:pt>
                <c:pt idx="270336">
                  <c:v>56.893926377763698</c:v>
                </c:pt>
                <c:pt idx="270337">
                  <c:v>56.894000587541903</c:v>
                </c:pt>
                <c:pt idx="270338">
                  <c:v>56.894074797082602</c:v>
                </c:pt>
                <c:pt idx="270339">
                  <c:v>56.894149006385703</c:v>
                </c:pt>
                <c:pt idx="270340">
                  <c:v>56.894223215451298</c:v>
                </c:pt>
                <c:pt idx="270341">
                  <c:v>56.894297424279401</c:v>
                </c:pt>
                <c:pt idx="270342">
                  <c:v>56.894371632869898</c:v>
                </c:pt>
                <c:pt idx="270343">
                  <c:v>56.894445841222897</c:v>
                </c:pt>
                <c:pt idx="270344">
                  <c:v>56.894520049338396</c:v>
                </c:pt>
                <c:pt idx="270345">
                  <c:v>56.894594257216298</c:v>
                </c:pt>
                <c:pt idx="270346">
                  <c:v>56.8946684648567</c:v>
                </c:pt>
                <c:pt idx="270347">
                  <c:v>56.894742672259603</c:v>
                </c:pt>
                <c:pt idx="270348">
                  <c:v>56.894816879424901</c:v>
                </c:pt>
                <c:pt idx="270349">
                  <c:v>56.8948910863527</c:v>
                </c:pt>
                <c:pt idx="270350">
                  <c:v>56.894965293043001</c:v>
                </c:pt>
                <c:pt idx="270351">
                  <c:v>56.895039499495702</c:v>
                </c:pt>
                <c:pt idx="270352">
                  <c:v>56.895113705710898</c:v>
                </c:pt>
                <c:pt idx="270353">
                  <c:v>56.895187911688602</c:v>
                </c:pt>
                <c:pt idx="270354">
                  <c:v>56.8952621174288</c:v>
                </c:pt>
                <c:pt idx="270355">
                  <c:v>56.895336322931399</c:v>
                </c:pt>
                <c:pt idx="270356">
                  <c:v>56.8954105281965</c:v>
                </c:pt>
                <c:pt idx="270357">
                  <c:v>56.895484733224102</c:v>
                </c:pt>
                <c:pt idx="270358">
                  <c:v>56.895558938014197</c:v>
                </c:pt>
                <c:pt idx="270359">
                  <c:v>56.895633142566702</c:v>
                </c:pt>
                <c:pt idx="270360">
                  <c:v>56.8957073468817</c:v>
                </c:pt>
                <c:pt idx="270361">
                  <c:v>56.8957815509592</c:v>
                </c:pt>
                <c:pt idx="270362">
                  <c:v>56.8958557547992</c:v>
                </c:pt>
                <c:pt idx="270363">
                  <c:v>56.895929958401702</c:v>
                </c:pt>
                <c:pt idx="270364">
                  <c:v>56.896004161766598</c:v>
                </c:pt>
                <c:pt idx="270365">
                  <c:v>56.896078364894002</c:v>
                </c:pt>
                <c:pt idx="270366">
                  <c:v>56.896152567783901</c:v>
                </c:pt>
                <c:pt idx="270367">
                  <c:v>56.8962267704363</c:v>
                </c:pt>
                <c:pt idx="270368">
                  <c:v>56.896300972851201</c:v>
                </c:pt>
                <c:pt idx="270369">
                  <c:v>56.896375175028503</c:v>
                </c:pt>
                <c:pt idx="270370">
                  <c:v>56.896449376968398</c:v>
                </c:pt>
                <c:pt idx="270371">
                  <c:v>56.896523578670703</c:v>
                </c:pt>
                <c:pt idx="270372">
                  <c:v>56.896597780135501</c:v>
                </c:pt>
                <c:pt idx="270373">
                  <c:v>56.8966719813628</c:v>
                </c:pt>
                <c:pt idx="270374">
                  <c:v>56.896746182352601</c:v>
                </c:pt>
                <c:pt idx="270375">
                  <c:v>56.896820383104902</c:v>
                </c:pt>
                <c:pt idx="270376">
                  <c:v>56.896894583619599</c:v>
                </c:pt>
                <c:pt idx="270377">
                  <c:v>56.896968783896902</c:v>
                </c:pt>
                <c:pt idx="270378">
                  <c:v>56.897042983936601</c:v>
                </c:pt>
                <c:pt idx="270379">
                  <c:v>56.897117183738899</c:v>
                </c:pt>
                <c:pt idx="270380">
                  <c:v>56.8971913833036</c:v>
                </c:pt>
                <c:pt idx="270381">
                  <c:v>56.897265582630801</c:v>
                </c:pt>
                <c:pt idx="270382">
                  <c:v>56.897339781720603</c:v>
                </c:pt>
                <c:pt idx="270383">
                  <c:v>56.8974139805728</c:v>
                </c:pt>
                <c:pt idx="270384">
                  <c:v>56.897488179187498</c:v>
                </c:pt>
                <c:pt idx="270385">
                  <c:v>56.897562377564697</c:v>
                </c:pt>
                <c:pt idx="270386">
                  <c:v>56.897636575704396</c:v>
                </c:pt>
                <c:pt idx="270387">
                  <c:v>56.897710773606597</c:v>
                </c:pt>
                <c:pt idx="270388">
                  <c:v>56.8977849712713</c:v>
                </c:pt>
                <c:pt idx="270389">
                  <c:v>56.897859168698503</c:v>
                </c:pt>
                <c:pt idx="270390">
                  <c:v>56.897933365888299</c:v>
                </c:pt>
                <c:pt idx="270391">
                  <c:v>56.898007562840498</c:v>
                </c:pt>
                <c:pt idx="270392">
                  <c:v>56.898081759555197</c:v>
                </c:pt>
                <c:pt idx="270393">
                  <c:v>56.898155956032397</c:v>
                </c:pt>
                <c:pt idx="270394">
                  <c:v>56.898230152272099</c:v>
                </c:pt>
                <c:pt idx="270395">
                  <c:v>56.898304348274301</c:v>
                </c:pt>
                <c:pt idx="270396">
                  <c:v>56.898378544039097</c:v>
                </c:pt>
                <c:pt idx="270397">
                  <c:v>56.898452739566302</c:v>
                </c:pt>
                <c:pt idx="270398">
                  <c:v>56.898526934856001</c:v>
                </c:pt>
                <c:pt idx="270399">
                  <c:v>56.8986011299083</c:v>
                </c:pt>
                <c:pt idx="270400">
                  <c:v>56.898675324723001</c:v>
                </c:pt>
                <c:pt idx="270401">
                  <c:v>56.898749519300303</c:v>
                </c:pt>
                <c:pt idx="270402">
                  <c:v>56.898823713640098</c:v>
                </c:pt>
                <c:pt idx="270403">
                  <c:v>56.898897907742302</c:v>
                </c:pt>
                <c:pt idx="270404">
                  <c:v>56.8989721016071</c:v>
                </c:pt>
                <c:pt idx="270405">
                  <c:v>56.899046295234399</c:v>
                </c:pt>
                <c:pt idx="270406">
                  <c:v>56.899120488624298</c:v>
                </c:pt>
                <c:pt idx="270407">
                  <c:v>56.899194681776599</c:v>
                </c:pt>
                <c:pt idx="270408">
                  <c:v>56.899268874691401</c:v>
                </c:pt>
                <c:pt idx="270409">
                  <c:v>56.899343067368797</c:v>
                </c:pt>
                <c:pt idx="270410">
                  <c:v>56.8994172598087</c:v>
                </c:pt>
                <c:pt idx="270411">
                  <c:v>56.899491452011098</c:v>
                </c:pt>
                <c:pt idx="270412">
                  <c:v>56.899565643975997</c:v>
                </c:pt>
                <c:pt idx="270413">
                  <c:v>56.899639835703397</c:v>
                </c:pt>
                <c:pt idx="270414">
                  <c:v>56.899714027193397</c:v>
                </c:pt>
                <c:pt idx="270415">
                  <c:v>56.899788218445799</c:v>
                </c:pt>
                <c:pt idx="270416">
                  <c:v>56.899862409460802</c:v>
                </c:pt>
                <c:pt idx="270417">
                  <c:v>56.899936600238398</c:v>
                </c:pt>
                <c:pt idx="270418">
                  <c:v>56.900010790778403</c:v>
                </c:pt>
                <c:pt idx="270419">
                  <c:v>56.900084981080902</c:v>
                </c:pt>
                <c:pt idx="270420">
                  <c:v>56.900159171146001</c:v>
                </c:pt>
                <c:pt idx="270421">
                  <c:v>56.900233360973601</c:v>
                </c:pt>
                <c:pt idx="270422">
                  <c:v>56.900307550563703</c:v>
                </c:pt>
                <c:pt idx="270423">
                  <c:v>56.900381739916398</c:v>
                </c:pt>
                <c:pt idx="270424">
                  <c:v>56.900455929031601</c:v>
                </c:pt>
                <c:pt idx="270425">
                  <c:v>56.900530117909298</c:v>
                </c:pt>
                <c:pt idx="270426">
                  <c:v>56.900604306549504</c:v>
                </c:pt>
                <c:pt idx="270427">
                  <c:v>56.900678494952302</c:v>
                </c:pt>
                <c:pt idx="270428">
                  <c:v>56.900752683117602</c:v>
                </c:pt>
                <c:pt idx="270429">
                  <c:v>56.900826871045403</c:v>
                </c:pt>
                <c:pt idx="270430">
                  <c:v>56.900901058735798</c:v>
                </c:pt>
                <c:pt idx="270431">
                  <c:v>56.9009752461887</c:v>
                </c:pt>
                <c:pt idx="270432">
                  <c:v>56.901049433404097</c:v>
                </c:pt>
                <c:pt idx="270433">
                  <c:v>56.901123620382002</c:v>
                </c:pt>
                <c:pt idx="270434">
                  <c:v>56.9011978071225</c:v>
                </c:pt>
                <c:pt idx="270435">
                  <c:v>56.9012719936255</c:v>
                </c:pt>
                <c:pt idx="270436">
                  <c:v>56.9013461798911</c:v>
                </c:pt>
                <c:pt idx="270437">
                  <c:v>56.901420365919201</c:v>
                </c:pt>
                <c:pt idx="270438">
                  <c:v>56.901494551709803</c:v>
                </c:pt>
                <c:pt idx="270439">
                  <c:v>56.901568737262998</c:v>
                </c:pt>
                <c:pt idx="270440">
                  <c:v>56.901642922578702</c:v>
                </c:pt>
                <c:pt idx="270441">
                  <c:v>56.901717107656999</c:v>
                </c:pt>
                <c:pt idx="270442">
                  <c:v>56.901791292497698</c:v>
                </c:pt>
                <c:pt idx="270443">
                  <c:v>56.901865477101097</c:v>
                </c:pt>
                <c:pt idx="270444">
                  <c:v>56.901939661466898</c:v>
                </c:pt>
                <c:pt idx="270445">
                  <c:v>56.902013845595398</c:v>
                </c:pt>
                <c:pt idx="270446">
                  <c:v>56.902088029486301</c:v>
                </c:pt>
                <c:pt idx="270447">
                  <c:v>56.902162213139803</c:v>
                </c:pt>
                <c:pt idx="270448">
                  <c:v>56.902236396555899</c:v>
                </c:pt>
                <c:pt idx="270449">
                  <c:v>56.902310579734397</c:v>
                </c:pt>
                <c:pt idx="270450">
                  <c:v>56.902384762675602</c:v>
                </c:pt>
                <c:pt idx="270451">
                  <c:v>56.902458945379301</c:v>
                </c:pt>
                <c:pt idx="270452">
                  <c:v>56.902533127845501</c:v>
                </c:pt>
                <c:pt idx="270453">
                  <c:v>56.902607310074302</c:v>
                </c:pt>
                <c:pt idx="270454">
                  <c:v>56.902681492065597</c:v>
                </c:pt>
                <c:pt idx="270455">
                  <c:v>56.902755673819499</c:v>
                </c:pt>
                <c:pt idx="270456">
                  <c:v>56.902829855335902</c:v>
                </c:pt>
                <c:pt idx="270457">
                  <c:v>56.902904036614899</c:v>
                </c:pt>
                <c:pt idx="270458">
                  <c:v>56.902978217656397</c:v>
                </c:pt>
                <c:pt idx="270459">
                  <c:v>56.903052398460503</c:v>
                </c:pt>
                <c:pt idx="270460">
                  <c:v>56.903126579027102</c:v>
                </c:pt>
                <c:pt idx="270461">
                  <c:v>56.903200759356302</c:v>
                </c:pt>
                <c:pt idx="270462">
                  <c:v>56.903274939448103</c:v>
                </c:pt>
                <c:pt idx="270463">
                  <c:v>56.903349119302398</c:v>
                </c:pt>
                <c:pt idx="270464">
                  <c:v>56.9034232989193</c:v>
                </c:pt>
                <c:pt idx="270465">
                  <c:v>56.903497478298704</c:v>
                </c:pt>
                <c:pt idx="270466">
                  <c:v>56.9035716574407</c:v>
                </c:pt>
                <c:pt idx="270467">
                  <c:v>56.903645836345198</c:v>
                </c:pt>
                <c:pt idx="270468">
                  <c:v>56.903720015012297</c:v>
                </c:pt>
                <c:pt idx="270469">
                  <c:v>56.903794193442003</c:v>
                </c:pt>
                <c:pt idx="270470">
                  <c:v>56.903868371634204</c:v>
                </c:pt>
                <c:pt idx="270471">
                  <c:v>56.903942549588997</c:v>
                </c:pt>
                <c:pt idx="270472">
                  <c:v>56.904016727306299</c:v>
                </c:pt>
                <c:pt idx="270473">
                  <c:v>56.904090904786202</c:v>
                </c:pt>
                <c:pt idx="270474">
                  <c:v>56.904165082028697</c:v>
                </c:pt>
                <c:pt idx="270475">
                  <c:v>56.904239259033702</c:v>
                </c:pt>
                <c:pt idx="270476">
                  <c:v>56.904313435801399</c:v>
                </c:pt>
                <c:pt idx="270477">
                  <c:v>56.904387612331497</c:v>
                </c:pt>
                <c:pt idx="270478">
                  <c:v>56.904461788624303</c:v>
                </c:pt>
                <c:pt idx="270479">
                  <c:v>56.904535964679603</c:v>
                </c:pt>
                <c:pt idx="270480">
                  <c:v>56.904610140497503</c:v>
                </c:pt>
                <c:pt idx="270481">
                  <c:v>56.904684316077898</c:v>
                </c:pt>
                <c:pt idx="270482">
                  <c:v>56.9047584914209</c:v>
                </c:pt>
                <c:pt idx="270483">
                  <c:v>56.904832666526502</c:v>
                </c:pt>
                <c:pt idx="270484">
                  <c:v>56.904906841394698</c:v>
                </c:pt>
                <c:pt idx="270485">
                  <c:v>56.904981016025403</c:v>
                </c:pt>
                <c:pt idx="270486">
                  <c:v>56.9050551904187</c:v>
                </c:pt>
                <c:pt idx="270487">
                  <c:v>56.905129364574599</c:v>
                </c:pt>
                <c:pt idx="270488">
                  <c:v>56.905203538492998</c:v>
                </c:pt>
                <c:pt idx="270489">
                  <c:v>56.905277712174097</c:v>
                </c:pt>
                <c:pt idx="270490">
                  <c:v>56.905351885617698</c:v>
                </c:pt>
                <c:pt idx="270491">
                  <c:v>56.905426058823899</c:v>
                </c:pt>
                <c:pt idx="270492">
                  <c:v>56.905500231792601</c:v>
                </c:pt>
                <c:pt idx="270493">
                  <c:v>56.905574404524003</c:v>
                </c:pt>
                <c:pt idx="270494">
                  <c:v>56.905648577017899</c:v>
                </c:pt>
                <c:pt idx="270495">
                  <c:v>56.905722749274403</c:v>
                </c:pt>
                <c:pt idx="270496">
                  <c:v>56.905796921293501</c:v>
                </c:pt>
                <c:pt idx="270497">
                  <c:v>56.905871093075199</c:v>
                </c:pt>
                <c:pt idx="270498">
                  <c:v>56.905945264619398</c:v>
                </c:pt>
                <c:pt idx="270499">
                  <c:v>56.906019435926297</c:v>
                </c:pt>
                <c:pt idx="270500">
                  <c:v>56.906093606995697</c:v>
                </c:pt>
                <c:pt idx="270501">
                  <c:v>56.906167777827697</c:v>
                </c:pt>
                <c:pt idx="270502">
                  <c:v>56.906241948422299</c:v>
                </c:pt>
                <c:pt idx="270503">
                  <c:v>56.906316118779401</c:v>
                </c:pt>
                <c:pt idx="270504">
                  <c:v>56.906390288899203</c:v>
                </c:pt>
                <c:pt idx="270505">
                  <c:v>56.906464458781599</c:v>
                </c:pt>
                <c:pt idx="270506">
                  <c:v>56.906538628426503</c:v>
                </c:pt>
                <c:pt idx="270507">
                  <c:v>56.906612797834001</c:v>
                </c:pt>
                <c:pt idx="270508">
                  <c:v>56.906686967004099</c:v>
                </c:pt>
                <c:pt idx="270509">
                  <c:v>56.906761135936897</c:v>
                </c:pt>
                <c:pt idx="270510">
                  <c:v>56.906835304632096</c:v>
                </c:pt>
                <c:pt idx="270511">
                  <c:v>56.906909473090003</c:v>
                </c:pt>
                <c:pt idx="270512">
                  <c:v>56.906983641310497</c:v>
                </c:pt>
                <c:pt idx="270513">
                  <c:v>56.907057809293597</c:v>
                </c:pt>
                <c:pt idx="270514">
                  <c:v>56.907131977039299</c:v>
                </c:pt>
                <c:pt idx="270515">
                  <c:v>56.907206144547601</c:v>
                </c:pt>
                <c:pt idx="270516">
                  <c:v>56.907280311818397</c:v>
                </c:pt>
                <c:pt idx="270517">
                  <c:v>56.9073544788519</c:v>
                </c:pt>
                <c:pt idx="270518">
                  <c:v>56.907428645647997</c:v>
                </c:pt>
                <c:pt idx="270519">
                  <c:v>56.907502812206602</c:v>
                </c:pt>
                <c:pt idx="270520">
                  <c:v>56.907576978527899</c:v>
                </c:pt>
                <c:pt idx="270521">
                  <c:v>56.907651144611798</c:v>
                </c:pt>
                <c:pt idx="270522">
                  <c:v>56.907725310458197</c:v>
                </c:pt>
                <c:pt idx="270523">
                  <c:v>56.907799476067296</c:v>
                </c:pt>
                <c:pt idx="270524">
                  <c:v>56.907873641438997</c:v>
                </c:pt>
                <c:pt idx="270525">
                  <c:v>56.907947806573198</c:v>
                </c:pt>
                <c:pt idx="270526">
                  <c:v>56.908021971470099</c:v>
                </c:pt>
                <c:pt idx="270527">
                  <c:v>56.9080961361296</c:v>
                </c:pt>
                <c:pt idx="270528">
                  <c:v>56.908170300551703</c:v>
                </c:pt>
                <c:pt idx="270529">
                  <c:v>56.908244464736399</c:v>
                </c:pt>
                <c:pt idx="270530">
                  <c:v>56.908318628683702</c:v>
                </c:pt>
                <c:pt idx="270531">
                  <c:v>56.908392792393599</c:v>
                </c:pt>
                <c:pt idx="270532">
                  <c:v>56.908466955866103</c:v>
                </c:pt>
                <c:pt idx="270533">
                  <c:v>56.908541119101201</c:v>
                </c:pt>
                <c:pt idx="270534">
                  <c:v>56.9086152820989</c:v>
                </c:pt>
                <c:pt idx="270535">
                  <c:v>56.908689444859299</c:v>
                </c:pt>
                <c:pt idx="270536">
                  <c:v>56.908763607382198</c:v>
                </c:pt>
                <c:pt idx="270537">
                  <c:v>56.908837769667798</c:v>
                </c:pt>
                <c:pt idx="270538">
                  <c:v>56.908911931715998</c:v>
                </c:pt>
                <c:pt idx="270539">
                  <c:v>56.908986093526799</c:v>
                </c:pt>
                <c:pt idx="270540">
                  <c:v>56.909060255100201</c:v>
                </c:pt>
                <c:pt idx="270541">
                  <c:v>56.909134416436203</c:v>
                </c:pt>
                <c:pt idx="270542">
                  <c:v>56.909208577534898</c:v>
                </c:pt>
                <c:pt idx="270543">
                  <c:v>56.909282738396101</c:v>
                </c:pt>
                <c:pt idx="270544">
                  <c:v>56.909356899019997</c:v>
                </c:pt>
                <c:pt idx="270545">
                  <c:v>56.909431059406501</c:v>
                </c:pt>
                <c:pt idx="270546">
                  <c:v>56.909505219555598</c:v>
                </c:pt>
                <c:pt idx="270547">
                  <c:v>56.909579379467402</c:v>
                </c:pt>
                <c:pt idx="270548">
                  <c:v>56.909653539141701</c:v>
                </c:pt>
                <c:pt idx="270549">
                  <c:v>56.909727698578699</c:v>
                </c:pt>
                <c:pt idx="270550">
                  <c:v>56.909801857778298</c:v>
                </c:pt>
                <c:pt idx="270551">
                  <c:v>56.909876016740498</c:v>
                </c:pt>
                <c:pt idx="270552">
                  <c:v>56.909950175465397</c:v>
                </c:pt>
                <c:pt idx="270553">
                  <c:v>56.910024333952798</c:v>
                </c:pt>
                <c:pt idx="270554">
                  <c:v>56.910098492202899</c:v>
                </c:pt>
                <c:pt idx="270555">
                  <c:v>56.9101726502156</c:v>
                </c:pt>
                <c:pt idx="270556">
                  <c:v>56.910246807991001</c:v>
                </c:pt>
                <c:pt idx="270557">
                  <c:v>56.910320965529003</c:v>
                </c:pt>
                <c:pt idx="270558">
                  <c:v>56.910395122829598</c:v>
                </c:pt>
                <c:pt idx="270559">
                  <c:v>56.910469279892801</c:v>
                </c:pt>
                <c:pt idx="270560">
                  <c:v>56.910543436718697</c:v>
                </c:pt>
                <c:pt idx="270561">
                  <c:v>56.910617593307201</c:v>
                </c:pt>
                <c:pt idx="270562">
                  <c:v>56.910691749658298</c:v>
                </c:pt>
                <c:pt idx="270563">
                  <c:v>56.910765905772102</c:v>
                </c:pt>
                <c:pt idx="270564">
                  <c:v>56.9108400616484</c:v>
                </c:pt>
                <c:pt idx="270565">
                  <c:v>56.910914217287498</c:v>
                </c:pt>
                <c:pt idx="270566">
                  <c:v>56.910988372689097</c:v>
                </c:pt>
                <c:pt idx="270567">
                  <c:v>56.911062527853403</c:v>
                </c:pt>
                <c:pt idx="270568">
                  <c:v>56.911136682780402</c:v>
                </c:pt>
                <c:pt idx="270569">
                  <c:v>56.911210837469902</c:v>
                </c:pt>
                <c:pt idx="270570">
                  <c:v>56.911284991922102</c:v>
                </c:pt>
                <c:pt idx="270571">
                  <c:v>56.911359146137002</c:v>
                </c:pt>
                <c:pt idx="270572">
                  <c:v>56.911433300114403</c:v>
                </c:pt>
                <c:pt idx="270573">
                  <c:v>56.911507453854597</c:v>
                </c:pt>
                <c:pt idx="270574">
                  <c:v>56.911581607357299</c:v>
                </c:pt>
                <c:pt idx="270575">
                  <c:v>56.9116557606227</c:v>
                </c:pt>
                <c:pt idx="270576">
                  <c:v>56.911729913650802</c:v>
                </c:pt>
                <c:pt idx="270577">
                  <c:v>56.911804066441498</c:v>
                </c:pt>
                <c:pt idx="270578">
                  <c:v>56.911878218994801</c:v>
                </c:pt>
                <c:pt idx="270579">
                  <c:v>56.911952371310797</c:v>
                </c:pt>
                <c:pt idx="270580">
                  <c:v>56.9120265233894</c:v>
                </c:pt>
                <c:pt idx="270581">
                  <c:v>56.912100675230697</c:v>
                </c:pt>
                <c:pt idx="270582">
                  <c:v>56.912174826834601</c:v>
                </c:pt>
                <c:pt idx="270583">
                  <c:v>56.912248978201099</c:v>
                </c:pt>
                <c:pt idx="270584">
                  <c:v>56.912323129330296</c:v>
                </c:pt>
                <c:pt idx="270585">
                  <c:v>56.912397280222201</c:v>
                </c:pt>
                <c:pt idx="270586">
                  <c:v>56.9124714308767</c:v>
                </c:pt>
                <c:pt idx="270587">
                  <c:v>56.912545581293898</c:v>
                </c:pt>
                <c:pt idx="270588">
                  <c:v>56.912619731473697</c:v>
                </c:pt>
                <c:pt idx="270589">
                  <c:v>56.912693881416097</c:v>
                </c:pt>
                <c:pt idx="270590">
                  <c:v>56.912768031121203</c:v>
                </c:pt>
                <c:pt idx="270591">
                  <c:v>56.912842180589003</c:v>
                </c:pt>
                <c:pt idx="270592">
                  <c:v>56.912916329819403</c:v>
                </c:pt>
                <c:pt idx="270593">
                  <c:v>56.912990478812503</c:v>
                </c:pt>
                <c:pt idx="270594">
                  <c:v>56.913064627568197</c:v>
                </c:pt>
                <c:pt idx="270595">
                  <c:v>56.913138776086598</c:v>
                </c:pt>
                <c:pt idx="270596">
                  <c:v>56.913212924367699</c:v>
                </c:pt>
                <c:pt idx="270597">
                  <c:v>56.9132870724114</c:v>
                </c:pt>
                <c:pt idx="270598">
                  <c:v>56.913361220217702</c:v>
                </c:pt>
                <c:pt idx="270599">
                  <c:v>56.913435367786803</c:v>
                </c:pt>
                <c:pt idx="270600">
                  <c:v>56.913509515118399</c:v>
                </c:pt>
                <c:pt idx="270601">
                  <c:v>56.913583662212801</c:v>
                </c:pt>
                <c:pt idx="270602">
                  <c:v>56.913657809069797</c:v>
                </c:pt>
                <c:pt idx="270603">
                  <c:v>56.9137319556894</c:v>
                </c:pt>
                <c:pt idx="270604">
                  <c:v>56.913806102071803</c:v>
                </c:pt>
                <c:pt idx="270605">
                  <c:v>56.913880248216799</c:v>
                </c:pt>
                <c:pt idx="270606">
                  <c:v>56.913954394124403</c:v>
                </c:pt>
                <c:pt idx="270607">
                  <c:v>56.9140285397947</c:v>
                </c:pt>
                <c:pt idx="270608">
                  <c:v>56.914102685227697</c:v>
                </c:pt>
                <c:pt idx="270609">
                  <c:v>56.914176830423401</c:v>
                </c:pt>
                <c:pt idx="270610">
                  <c:v>56.914250975381698</c:v>
                </c:pt>
                <c:pt idx="270611">
                  <c:v>56.914325120102703</c:v>
                </c:pt>
                <c:pt idx="270612">
                  <c:v>56.9143992645864</c:v>
                </c:pt>
                <c:pt idx="270613">
                  <c:v>56.914473408832698</c:v>
                </c:pt>
                <c:pt idx="270614">
                  <c:v>56.914547552841697</c:v>
                </c:pt>
                <c:pt idx="270615">
                  <c:v>56.914621696613402</c:v>
                </c:pt>
                <c:pt idx="270616">
                  <c:v>56.914695840147701</c:v>
                </c:pt>
                <c:pt idx="270617">
                  <c:v>56.914769983444799</c:v>
                </c:pt>
                <c:pt idx="270618">
                  <c:v>56.914844126504498</c:v>
                </c:pt>
                <c:pt idx="270619">
                  <c:v>56.914918269326797</c:v>
                </c:pt>
                <c:pt idx="270620">
                  <c:v>56.914992411911904</c:v>
                </c:pt>
                <c:pt idx="270621">
                  <c:v>56.915066554259603</c:v>
                </c:pt>
                <c:pt idx="270622">
                  <c:v>56.915140696370003</c:v>
                </c:pt>
                <c:pt idx="270623">
                  <c:v>56.915214838243102</c:v>
                </c:pt>
                <c:pt idx="270624">
                  <c:v>56.915288979878802</c:v>
                </c:pt>
                <c:pt idx="270625">
                  <c:v>56.915363121277203</c:v>
                </c:pt>
                <c:pt idx="270626">
                  <c:v>56.915437262438402</c:v>
                </c:pt>
                <c:pt idx="270627">
                  <c:v>56.915511403362203</c:v>
                </c:pt>
                <c:pt idx="270628">
                  <c:v>56.915585544048596</c:v>
                </c:pt>
                <c:pt idx="270629">
                  <c:v>56.915659684497797</c:v>
                </c:pt>
                <c:pt idx="270630">
                  <c:v>56.915733824709598</c:v>
                </c:pt>
                <c:pt idx="270631">
                  <c:v>56.915807964684198</c:v>
                </c:pt>
                <c:pt idx="270632">
                  <c:v>56.915882104421399</c:v>
                </c:pt>
                <c:pt idx="270633">
                  <c:v>56.9159562439213</c:v>
                </c:pt>
                <c:pt idx="270634">
                  <c:v>56.916030383183802</c:v>
                </c:pt>
                <c:pt idx="270635">
                  <c:v>56.916104522209103</c:v>
                </c:pt>
                <c:pt idx="270636">
                  <c:v>56.916178660997097</c:v>
                </c:pt>
                <c:pt idx="270637">
                  <c:v>56.916252799547699</c:v>
                </c:pt>
                <c:pt idx="270638">
                  <c:v>56.916326937861001</c:v>
                </c:pt>
                <c:pt idx="270639">
                  <c:v>56.916401075937102</c:v>
                </c:pt>
                <c:pt idx="270640">
                  <c:v>56.916475213775797</c:v>
                </c:pt>
                <c:pt idx="270641">
                  <c:v>56.916549351377199</c:v>
                </c:pt>
                <c:pt idx="270642">
                  <c:v>56.916623488741301</c:v>
                </c:pt>
                <c:pt idx="270643">
                  <c:v>56.916697625868103</c:v>
                </c:pt>
                <c:pt idx="270644">
                  <c:v>56.916771762757598</c:v>
                </c:pt>
                <c:pt idx="270645">
                  <c:v>56.916845899409701</c:v>
                </c:pt>
                <c:pt idx="270646">
                  <c:v>56.916920035824603</c:v>
                </c:pt>
                <c:pt idx="270647">
                  <c:v>56.916994172002198</c:v>
                </c:pt>
                <c:pt idx="270648">
                  <c:v>56.917068307942401</c:v>
                </c:pt>
                <c:pt idx="270649">
                  <c:v>56.917142443645403</c:v>
                </c:pt>
                <c:pt idx="270650">
                  <c:v>56.917216579111098</c:v>
                </c:pt>
                <c:pt idx="270651">
                  <c:v>56.917290714339401</c:v>
                </c:pt>
                <c:pt idx="270652">
                  <c:v>56.917364849330497</c:v>
                </c:pt>
                <c:pt idx="270653">
                  <c:v>56.9174389840842</c:v>
                </c:pt>
                <c:pt idx="270654">
                  <c:v>56.917513118600702</c:v>
                </c:pt>
                <c:pt idx="270655">
                  <c:v>56.917587252879898</c:v>
                </c:pt>
                <c:pt idx="270656">
                  <c:v>56.917661386921701</c:v>
                </c:pt>
                <c:pt idx="270657">
                  <c:v>56.917735520726303</c:v>
                </c:pt>
                <c:pt idx="270658">
                  <c:v>56.917809654293599</c:v>
                </c:pt>
                <c:pt idx="270659">
                  <c:v>56.917883787623602</c:v>
                </c:pt>
                <c:pt idx="270660">
                  <c:v>56.917957920716198</c:v>
                </c:pt>
                <c:pt idx="270661">
                  <c:v>56.918032053571601</c:v>
                </c:pt>
                <c:pt idx="270662">
                  <c:v>56.918106186189704</c:v>
                </c:pt>
                <c:pt idx="270663">
                  <c:v>56.918180318570599</c:v>
                </c:pt>
                <c:pt idx="270664">
                  <c:v>56.918254450714102</c:v>
                </c:pt>
                <c:pt idx="270665">
                  <c:v>56.918328582620298</c:v>
                </c:pt>
                <c:pt idx="270666">
                  <c:v>56.918402714289201</c:v>
                </c:pt>
                <c:pt idx="270667">
                  <c:v>56.918476845720903</c:v>
                </c:pt>
                <c:pt idx="270668">
                  <c:v>56.918550976915199</c:v>
                </c:pt>
                <c:pt idx="270669">
                  <c:v>56.918625107872302</c:v>
                </c:pt>
                <c:pt idx="270670">
                  <c:v>56.918699238592097</c:v>
                </c:pt>
                <c:pt idx="270671">
                  <c:v>56.9187733690746</c:v>
                </c:pt>
                <c:pt idx="270672">
                  <c:v>56.918847499319803</c:v>
                </c:pt>
                <c:pt idx="270673">
                  <c:v>56.918921629327698</c:v>
                </c:pt>
                <c:pt idx="270674">
                  <c:v>56.918995759098401</c:v>
                </c:pt>
                <c:pt idx="270675">
                  <c:v>56.919069888631697</c:v>
                </c:pt>
                <c:pt idx="270676">
                  <c:v>56.919144017927799</c:v>
                </c:pt>
                <c:pt idx="270677">
                  <c:v>56.919218146986601</c:v>
                </c:pt>
                <c:pt idx="270678">
                  <c:v>56.919292275808097</c:v>
                </c:pt>
                <c:pt idx="270679">
                  <c:v>56.919366404392399</c:v>
                </c:pt>
                <c:pt idx="270680">
                  <c:v>56.919440532739301</c:v>
                </c:pt>
                <c:pt idx="270681">
                  <c:v>56.919514660849003</c:v>
                </c:pt>
                <c:pt idx="270682">
                  <c:v>56.919588788721398</c:v>
                </c:pt>
                <c:pt idx="270683">
                  <c:v>56.9196629163566</c:v>
                </c:pt>
                <c:pt idx="270684">
                  <c:v>56.919737043754402</c:v>
                </c:pt>
                <c:pt idx="270685">
                  <c:v>56.919811170914997</c:v>
                </c:pt>
                <c:pt idx="270686">
                  <c:v>56.919885297838299</c:v>
                </c:pt>
                <c:pt idx="270687">
                  <c:v>56.919959424524301</c:v>
                </c:pt>
                <c:pt idx="270688">
                  <c:v>56.920033550973102</c:v>
                </c:pt>
                <c:pt idx="270689">
                  <c:v>56.920107677184497</c:v>
                </c:pt>
                <c:pt idx="270690">
                  <c:v>56.920181803158798</c:v>
                </c:pt>
                <c:pt idx="270691">
                  <c:v>56.920255928895699</c:v>
                </c:pt>
                <c:pt idx="270692">
                  <c:v>56.9203300543954</c:v>
                </c:pt>
                <c:pt idx="270693">
                  <c:v>56.920404179657801</c:v>
                </c:pt>
                <c:pt idx="270694">
                  <c:v>56.920478304682902</c:v>
                </c:pt>
                <c:pt idx="270695">
                  <c:v>56.920552429470803</c:v>
                </c:pt>
                <c:pt idx="270696">
                  <c:v>56.920626554021403</c:v>
                </c:pt>
                <c:pt idx="270697">
                  <c:v>56.920700678334697</c:v>
                </c:pt>
                <c:pt idx="270698">
                  <c:v>56.920774802410797</c:v>
                </c:pt>
                <c:pt idx="270699">
                  <c:v>56.920848926249597</c:v>
                </c:pt>
                <c:pt idx="270700">
                  <c:v>56.920923049851098</c:v>
                </c:pt>
                <c:pt idx="270701">
                  <c:v>56.920997173215397</c:v>
                </c:pt>
                <c:pt idx="270702">
                  <c:v>56.921071296342397</c:v>
                </c:pt>
                <c:pt idx="270703">
                  <c:v>56.921145419232197</c:v>
                </c:pt>
                <c:pt idx="270704">
                  <c:v>56.921219541884703</c:v>
                </c:pt>
                <c:pt idx="270705">
                  <c:v>56.921293664299903</c:v>
                </c:pt>
                <c:pt idx="270706">
                  <c:v>56.921367786477902</c:v>
                </c:pt>
                <c:pt idx="270707">
                  <c:v>56.921441908418601</c:v>
                </c:pt>
                <c:pt idx="270708">
                  <c:v>56.921516030122099</c:v>
                </c:pt>
                <c:pt idx="270709">
                  <c:v>56.921590151588298</c:v>
                </c:pt>
                <c:pt idx="270710">
                  <c:v>56.921664272817203</c:v>
                </c:pt>
                <c:pt idx="270711">
                  <c:v>56.921738393808901</c:v>
                </c:pt>
                <c:pt idx="270712">
                  <c:v>56.9218125145633</c:v>
                </c:pt>
                <c:pt idx="270713">
                  <c:v>56.921886635080497</c:v>
                </c:pt>
                <c:pt idx="270714">
                  <c:v>56.921960755360402</c:v>
                </c:pt>
                <c:pt idx="270715">
                  <c:v>56.922034875403099</c:v>
                </c:pt>
                <c:pt idx="270716">
                  <c:v>56.922108995208497</c:v>
                </c:pt>
                <c:pt idx="270717">
                  <c:v>56.922183114776701</c:v>
                </c:pt>
                <c:pt idx="270718">
                  <c:v>56.922257234107597</c:v>
                </c:pt>
                <c:pt idx="270719">
                  <c:v>56.922331353201301</c:v>
                </c:pt>
                <c:pt idx="270720">
                  <c:v>56.922405472057697</c:v>
                </c:pt>
                <c:pt idx="270721">
                  <c:v>56.9224795906769</c:v>
                </c:pt>
                <c:pt idx="270722">
                  <c:v>56.922553709058803</c:v>
                </c:pt>
                <c:pt idx="270723">
                  <c:v>56.922627827203499</c:v>
                </c:pt>
                <c:pt idx="270724">
                  <c:v>56.922701945110902</c:v>
                </c:pt>
                <c:pt idx="270725">
                  <c:v>56.922776062781097</c:v>
                </c:pt>
                <c:pt idx="270726">
                  <c:v>56.922850180214098</c:v>
                </c:pt>
                <c:pt idx="270727">
                  <c:v>56.9229242974098</c:v>
                </c:pt>
                <c:pt idx="270728">
                  <c:v>56.922998414368202</c:v>
                </c:pt>
                <c:pt idx="270729">
                  <c:v>56.923072531089502</c:v>
                </c:pt>
                <c:pt idx="270730">
                  <c:v>56.923146647573397</c:v>
                </c:pt>
                <c:pt idx="270731">
                  <c:v>56.923220763820197</c:v>
                </c:pt>
                <c:pt idx="270732">
                  <c:v>56.923294879829697</c:v>
                </c:pt>
                <c:pt idx="270733">
                  <c:v>56.923368995601898</c:v>
                </c:pt>
                <c:pt idx="270734">
                  <c:v>56.923443111136997</c:v>
                </c:pt>
                <c:pt idx="270735">
                  <c:v>56.923517226434797</c:v>
                </c:pt>
                <c:pt idx="270736">
                  <c:v>56.923591341495303</c:v>
                </c:pt>
                <c:pt idx="270737">
                  <c:v>56.923665456318602</c:v>
                </c:pt>
                <c:pt idx="270738">
                  <c:v>56.923739570904701</c:v>
                </c:pt>
                <c:pt idx="270739">
                  <c:v>56.923813685253599</c:v>
                </c:pt>
                <c:pt idx="270740">
                  <c:v>56.923887799365197</c:v>
                </c:pt>
                <c:pt idx="270741">
                  <c:v>56.923961913239502</c:v>
                </c:pt>
                <c:pt idx="270742">
                  <c:v>56.924036026876699</c:v>
                </c:pt>
                <c:pt idx="270743">
                  <c:v>56.924110140276603</c:v>
                </c:pt>
                <c:pt idx="270744">
                  <c:v>56.9241842534393</c:v>
                </c:pt>
                <c:pt idx="270745">
                  <c:v>56.924258366364697</c:v>
                </c:pt>
                <c:pt idx="270746">
                  <c:v>56.924332479053</c:v>
                </c:pt>
                <c:pt idx="270747">
                  <c:v>56.924406591504003</c:v>
                </c:pt>
                <c:pt idx="270748">
                  <c:v>56.924480703717698</c:v>
                </c:pt>
                <c:pt idx="270749">
                  <c:v>56.9245548156943</c:v>
                </c:pt>
                <c:pt idx="270750">
                  <c:v>56.924628927433602</c:v>
                </c:pt>
                <c:pt idx="270751">
                  <c:v>56.924703038935696</c:v>
                </c:pt>
                <c:pt idx="270752">
                  <c:v>56.924777150200597</c:v>
                </c:pt>
                <c:pt idx="270753">
                  <c:v>56.924851261228198</c:v>
                </c:pt>
                <c:pt idx="270754">
                  <c:v>56.924925372018599</c:v>
                </c:pt>
                <c:pt idx="270755">
                  <c:v>56.924999482571799</c:v>
                </c:pt>
                <c:pt idx="270756">
                  <c:v>56.925073592887799</c:v>
                </c:pt>
                <c:pt idx="270757">
                  <c:v>56.925147702966598</c:v>
                </c:pt>
                <c:pt idx="270758">
                  <c:v>56.925221812808097</c:v>
                </c:pt>
                <c:pt idx="270759">
                  <c:v>56.925295922412403</c:v>
                </c:pt>
                <c:pt idx="270760">
                  <c:v>56.925370031779501</c:v>
                </c:pt>
                <c:pt idx="270761">
                  <c:v>56.925444140909399</c:v>
                </c:pt>
                <c:pt idx="270762">
                  <c:v>56.925518249802103</c:v>
                </c:pt>
                <c:pt idx="270763">
                  <c:v>56.9255923584575</c:v>
                </c:pt>
                <c:pt idx="270764">
                  <c:v>56.925666466875803</c:v>
                </c:pt>
                <c:pt idx="270765">
                  <c:v>56.9257405750568</c:v>
                </c:pt>
                <c:pt idx="270766">
                  <c:v>56.925814683000603</c:v>
                </c:pt>
                <c:pt idx="270767">
                  <c:v>56.925888790707198</c:v>
                </c:pt>
                <c:pt idx="270768">
                  <c:v>56.9259628981766</c:v>
                </c:pt>
                <c:pt idx="270769">
                  <c:v>56.926037005408702</c:v>
                </c:pt>
                <c:pt idx="270770">
                  <c:v>56.926111112403703</c:v>
                </c:pt>
                <c:pt idx="270771">
                  <c:v>56.926185219161503</c:v>
                </c:pt>
                <c:pt idx="270772">
                  <c:v>56.926259325681997</c:v>
                </c:pt>
                <c:pt idx="270773">
                  <c:v>56.926333431965297</c:v>
                </c:pt>
                <c:pt idx="270774">
                  <c:v>56.926407538011503</c:v>
                </c:pt>
                <c:pt idx="270775">
                  <c:v>56.926481643820402</c:v>
                </c:pt>
                <c:pt idx="270776">
                  <c:v>56.926555749392101</c:v>
                </c:pt>
                <c:pt idx="270777">
                  <c:v>56.926629854726599</c:v>
                </c:pt>
                <c:pt idx="270778">
                  <c:v>56.926703959823897</c:v>
                </c:pt>
                <c:pt idx="270779">
                  <c:v>56.926778064684001</c:v>
                </c:pt>
                <c:pt idx="270780">
                  <c:v>56.926852169306898</c:v>
                </c:pt>
                <c:pt idx="270781">
                  <c:v>56.926926273692601</c:v>
                </c:pt>
                <c:pt idx="270782">
                  <c:v>56.927000377841097</c:v>
                </c:pt>
                <c:pt idx="270783">
                  <c:v>56.927074481752399</c:v>
                </c:pt>
                <c:pt idx="270784">
                  <c:v>56.927148585426501</c:v>
                </c:pt>
                <c:pt idx="270785">
                  <c:v>56.927222688863402</c:v>
                </c:pt>
                <c:pt idx="270786">
                  <c:v>56.927296792063103</c:v>
                </c:pt>
                <c:pt idx="270787">
                  <c:v>56.927370895025597</c:v>
                </c:pt>
                <c:pt idx="270788">
                  <c:v>56.927444997750897</c:v>
                </c:pt>
                <c:pt idx="270789">
                  <c:v>56.927519100239003</c:v>
                </c:pt>
                <c:pt idx="270790">
                  <c:v>56.927593202489902</c:v>
                </c:pt>
                <c:pt idx="270791">
                  <c:v>56.927667304503601</c:v>
                </c:pt>
                <c:pt idx="270792">
                  <c:v>56.927741406280099</c:v>
                </c:pt>
                <c:pt idx="270793">
                  <c:v>56.927815507819403</c:v>
                </c:pt>
                <c:pt idx="270794">
                  <c:v>56.9278896091216</c:v>
                </c:pt>
                <c:pt idx="270795">
                  <c:v>56.927963710186503</c:v>
                </c:pt>
                <c:pt idx="270796">
                  <c:v>56.928037811014299</c:v>
                </c:pt>
                <c:pt idx="270797">
                  <c:v>56.928111911604802</c:v>
                </c:pt>
                <c:pt idx="270798">
                  <c:v>56.928186011958203</c:v>
                </c:pt>
                <c:pt idx="270799">
                  <c:v>56.928260112074398</c:v>
                </c:pt>
                <c:pt idx="270800">
                  <c:v>56.928334211953398</c:v>
                </c:pt>
                <c:pt idx="270801">
                  <c:v>56.928408311595199</c:v>
                </c:pt>
                <c:pt idx="270802">
                  <c:v>56.928482410999798</c:v>
                </c:pt>
                <c:pt idx="270803">
                  <c:v>56.928556510167198</c:v>
                </c:pt>
                <c:pt idx="270804">
                  <c:v>56.928630609097503</c:v>
                </c:pt>
                <c:pt idx="270805">
                  <c:v>56.928704707790502</c:v>
                </c:pt>
                <c:pt idx="270806">
                  <c:v>56.928778806246399</c:v>
                </c:pt>
                <c:pt idx="270807">
                  <c:v>56.928852904465103</c:v>
                </c:pt>
                <c:pt idx="270808">
                  <c:v>56.928927002446699</c:v>
                </c:pt>
                <c:pt idx="270809">
                  <c:v>56.929001100191002</c:v>
                </c:pt>
                <c:pt idx="270810">
                  <c:v>56.929075197698197</c:v>
                </c:pt>
                <c:pt idx="270811">
                  <c:v>56.929149294968099</c:v>
                </c:pt>
                <c:pt idx="270812">
                  <c:v>56.9292233920009</c:v>
                </c:pt>
                <c:pt idx="270813">
                  <c:v>56.9292974887965</c:v>
                </c:pt>
                <c:pt idx="270814">
                  <c:v>56.929371585355</c:v>
                </c:pt>
                <c:pt idx="270815">
                  <c:v>56.929445681676299</c:v>
                </c:pt>
                <c:pt idx="270816">
                  <c:v>56.929519777760397</c:v>
                </c:pt>
                <c:pt idx="270817">
                  <c:v>56.929593873607303</c:v>
                </c:pt>
                <c:pt idx="270818">
                  <c:v>56.929667969217</c:v>
                </c:pt>
                <c:pt idx="270819">
                  <c:v>56.929742064589597</c:v>
                </c:pt>
                <c:pt idx="270820">
                  <c:v>56.929816159725</c:v>
                </c:pt>
                <c:pt idx="270821">
                  <c:v>56.929890254623203</c:v>
                </c:pt>
                <c:pt idx="270822">
                  <c:v>56.929964349284297</c:v>
                </c:pt>
                <c:pt idx="270823">
                  <c:v>56.930038443708099</c:v>
                </c:pt>
                <c:pt idx="270824">
                  <c:v>56.9301125378948</c:v>
                </c:pt>
                <c:pt idx="270825">
                  <c:v>56.9301866318444</c:v>
                </c:pt>
                <c:pt idx="270826">
                  <c:v>56.930260725556799</c:v>
                </c:pt>
                <c:pt idx="270827">
                  <c:v>56.930334819031998</c:v>
                </c:pt>
                <c:pt idx="270828">
                  <c:v>56.930408912270003</c:v>
                </c:pt>
                <c:pt idx="270829">
                  <c:v>56.930483005270901</c:v>
                </c:pt>
                <c:pt idx="270830">
                  <c:v>56.930557098034598</c:v>
                </c:pt>
                <c:pt idx="270831">
                  <c:v>56.930631190561201</c:v>
                </c:pt>
                <c:pt idx="270832">
                  <c:v>56.930705282850496</c:v>
                </c:pt>
                <c:pt idx="270833">
                  <c:v>56.930779374902798</c:v>
                </c:pt>
                <c:pt idx="270834">
                  <c:v>56.930853466717799</c:v>
                </c:pt>
                <c:pt idx="270835">
                  <c:v>56.9309275582957</c:v>
                </c:pt>
                <c:pt idx="270836">
                  <c:v>56.931001649636499</c:v>
                </c:pt>
                <c:pt idx="270837">
                  <c:v>56.931075740739999</c:v>
                </c:pt>
                <c:pt idx="270838">
                  <c:v>56.931149831606497</c:v>
                </c:pt>
                <c:pt idx="270839">
                  <c:v>56.931223922235702</c:v>
                </c:pt>
                <c:pt idx="270840">
                  <c:v>56.931298012627799</c:v>
                </c:pt>
                <c:pt idx="270841">
                  <c:v>56.931372102782802</c:v>
                </c:pt>
                <c:pt idx="270842">
                  <c:v>56.931446192700598</c:v>
                </c:pt>
                <c:pt idx="270843">
                  <c:v>56.9315202823812</c:v>
                </c:pt>
                <c:pt idx="270844">
                  <c:v>56.931594371824701</c:v>
                </c:pt>
                <c:pt idx="270845">
                  <c:v>56.931668461031002</c:v>
                </c:pt>
                <c:pt idx="270846">
                  <c:v>56.931742550000202</c:v>
                </c:pt>
                <c:pt idx="270847">
                  <c:v>56.931816638732201</c:v>
                </c:pt>
                <c:pt idx="270848">
                  <c:v>56.931890727227099</c:v>
                </c:pt>
                <c:pt idx="270849">
                  <c:v>56.931964815484797</c:v>
                </c:pt>
                <c:pt idx="270850">
                  <c:v>56.932038903505401</c:v>
                </c:pt>
                <c:pt idx="270851">
                  <c:v>56.932112991288797</c:v>
                </c:pt>
                <c:pt idx="270852">
                  <c:v>56.932187078835</c:v>
                </c:pt>
                <c:pt idx="270853">
                  <c:v>56.932261166144201</c:v>
                </c:pt>
                <c:pt idx="270854">
                  <c:v>56.932335253216102</c:v>
                </c:pt>
                <c:pt idx="270855">
                  <c:v>56.932409340051002</c:v>
                </c:pt>
                <c:pt idx="270856">
                  <c:v>56.932483426648702</c:v>
                </c:pt>
                <c:pt idx="270857">
                  <c:v>56.932557513009201</c:v>
                </c:pt>
                <c:pt idx="270858">
                  <c:v>56.932631599132598</c:v>
                </c:pt>
                <c:pt idx="270859">
                  <c:v>56.932705685018902</c:v>
                </c:pt>
                <c:pt idx="270860">
                  <c:v>56.932779770667999</c:v>
                </c:pt>
                <c:pt idx="270861">
                  <c:v>56.932853856079902</c:v>
                </c:pt>
                <c:pt idx="270862">
                  <c:v>56.932927941254803</c:v>
                </c:pt>
                <c:pt idx="270863">
                  <c:v>56.933002026192497</c:v>
                </c:pt>
                <c:pt idx="270864">
                  <c:v>56.933076110892998</c:v>
                </c:pt>
                <c:pt idx="270865">
                  <c:v>56.933150195356397</c:v>
                </c:pt>
                <c:pt idx="270866">
                  <c:v>56.933224279582703</c:v>
                </c:pt>
                <c:pt idx="270867">
                  <c:v>56.933298363571801</c:v>
                </c:pt>
                <c:pt idx="270868">
                  <c:v>56.933372447323798</c:v>
                </c:pt>
                <c:pt idx="270869">
                  <c:v>56.933446530838701</c:v>
                </c:pt>
                <c:pt idx="270870">
                  <c:v>56.933520614116397</c:v>
                </c:pt>
                <c:pt idx="270871">
                  <c:v>56.933594697156998</c:v>
                </c:pt>
                <c:pt idx="270872">
                  <c:v>56.933668779960499</c:v>
                </c:pt>
                <c:pt idx="270873">
                  <c:v>56.933742862526799</c:v>
                </c:pt>
                <c:pt idx="270874">
                  <c:v>56.933816944855998</c:v>
                </c:pt>
                <c:pt idx="270875">
                  <c:v>56.933891026948103</c:v>
                </c:pt>
                <c:pt idx="270876">
                  <c:v>56.933965108803001</c:v>
                </c:pt>
                <c:pt idx="270877">
                  <c:v>56.934039190420798</c:v>
                </c:pt>
                <c:pt idx="270878">
                  <c:v>56.9341132718015</c:v>
                </c:pt>
                <c:pt idx="270879">
                  <c:v>56.934187352945102</c:v>
                </c:pt>
                <c:pt idx="270880">
                  <c:v>56.934261433851503</c:v>
                </c:pt>
                <c:pt idx="270881">
                  <c:v>56.934335514520797</c:v>
                </c:pt>
                <c:pt idx="270882">
                  <c:v>56.934409594952903</c:v>
                </c:pt>
                <c:pt idx="270883">
                  <c:v>56.934483675148002</c:v>
                </c:pt>
                <c:pt idx="270884">
                  <c:v>56.934557755105899</c:v>
                </c:pt>
                <c:pt idx="270885">
                  <c:v>56.934631834826703</c:v>
                </c:pt>
                <c:pt idx="270886">
                  <c:v>56.934705914310399</c:v>
                </c:pt>
                <c:pt idx="270887">
                  <c:v>56.934779993557001</c:v>
                </c:pt>
                <c:pt idx="270888">
                  <c:v>56.934854072566402</c:v>
                </c:pt>
                <c:pt idx="270889">
                  <c:v>56.934928151338703</c:v>
                </c:pt>
                <c:pt idx="270890">
                  <c:v>56.935002229873902</c:v>
                </c:pt>
                <c:pt idx="270891">
                  <c:v>56.935076308172</c:v>
                </c:pt>
                <c:pt idx="270892">
                  <c:v>56.935150386232898</c:v>
                </c:pt>
                <c:pt idx="270893">
                  <c:v>56.935224464056802</c:v>
                </c:pt>
                <c:pt idx="270894">
                  <c:v>56.935298541643498</c:v>
                </c:pt>
                <c:pt idx="270895">
                  <c:v>56.9353726189931</c:v>
                </c:pt>
                <c:pt idx="270896">
                  <c:v>56.9354466961056</c:v>
                </c:pt>
                <c:pt idx="270897">
                  <c:v>56.935520772981</c:v>
                </c:pt>
                <c:pt idx="270898">
                  <c:v>56.935594849619299</c:v>
                </c:pt>
                <c:pt idx="270899">
                  <c:v>56.935668926020398</c:v>
                </c:pt>
                <c:pt idx="270900">
                  <c:v>56.935743002184402</c:v>
                </c:pt>
                <c:pt idx="270901">
                  <c:v>56.935817078111398</c:v>
                </c:pt>
                <c:pt idx="270902">
                  <c:v>56.935891153801201</c:v>
                </c:pt>
                <c:pt idx="270903">
                  <c:v>56.935965229253902</c:v>
                </c:pt>
                <c:pt idx="270904">
                  <c:v>56.936039304469503</c:v>
                </c:pt>
                <c:pt idx="270905">
                  <c:v>56.936113379448003</c:v>
                </c:pt>
                <c:pt idx="270906">
                  <c:v>56.936187454189401</c:v>
                </c:pt>
                <c:pt idx="270907">
                  <c:v>56.936261528693699</c:v>
                </c:pt>
                <c:pt idx="270908">
                  <c:v>56.936335602960803</c:v>
                </c:pt>
                <c:pt idx="270909">
                  <c:v>56.936409676990898</c:v>
                </c:pt>
                <c:pt idx="270910">
                  <c:v>56.9364837507839</c:v>
                </c:pt>
                <c:pt idx="270911">
                  <c:v>56.936557824339701</c:v>
                </c:pt>
                <c:pt idx="270912">
                  <c:v>56.936631897658501</c:v>
                </c:pt>
                <c:pt idx="270913">
                  <c:v>56.9367059707401</c:v>
                </c:pt>
                <c:pt idx="270914">
                  <c:v>56.936780043584697</c:v>
                </c:pt>
                <c:pt idx="270915">
                  <c:v>56.936854116192102</c:v>
                </c:pt>
                <c:pt idx="270916">
                  <c:v>56.936928188562497</c:v>
                </c:pt>
                <c:pt idx="270917">
                  <c:v>56.937002260695799</c:v>
                </c:pt>
                <c:pt idx="270918">
                  <c:v>56.9370763325919</c:v>
                </c:pt>
                <c:pt idx="270919">
                  <c:v>56.937150404251</c:v>
                </c:pt>
                <c:pt idx="270920">
                  <c:v>56.937224475672899</c:v>
                </c:pt>
                <c:pt idx="270921">
                  <c:v>56.937298546857797</c:v>
                </c:pt>
                <c:pt idx="270922">
                  <c:v>56.9373726178056</c:v>
                </c:pt>
                <c:pt idx="270923">
                  <c:v>56.937446688516197</c:v>
                </c:pt>
                <c:pt idx="270924">
                  <c:v>56.937520758989798</c:v>
                </c:pt>
                <c:pt idx="270925">
                  <c:v>56.937594829226299</c:v>
                </c:pt>
                <c:pt idx="270926">
                  <c:v>56.937668899225699</c:v>
                </c:pt>
                <c:pt idx="270927">
                  <c:v>56.937742968987997</c:v>
                </c:pt>
                <c:pt idx="270928">
                  <c:v>56.937817038513202</c:v>
                </c:pt>
                <c:pt idx="270929">
                  <c:v>56.937891107801299</c:v>
                </c:pt>
                <c:pt idx="270930">
                  <c:v>56.937965176852401</c:v>
                </c:pt>
                <c:pt idx="270931">
                  <c:v>56.938039245666303</c:v>
                </c:pt>
                <c:pt idx="270932">
                  <c:v>56.938113314243203</c:v>
                </c:pt>
                <c:pt idx="270933">
                  <c:v>56.938187382583003</c:v>
                </c:pt>
                <c:pt idx="270934">
                  <c:v>56.938261450685602</c:v>
                </c:pt>
                <c:pt idx="270935">
                  <c:v>56.938335518551298</c:v>
                </c:pt>
                <c:pt idx="270936">
                  <c:v>56.938409586179802</c:v>
                </c:pt>
                <c:pt idx="270937">
                  <c:v>56.938483653571197</c:v>
                </c:pt>
                <c:pt idx="270938">
                  <c:v>56.938557720725598</c:v>
                </c:pt>
                <c:pt idx="270939">
                  <c:v>56.938631787642798</c:v>
                </c:pt>
                <c:pt idx="270940">
                  <c:v>56.938705854322997</c:v>
                </c:pt>
                <c:pt idx="270941">
                  <c:v>56.938779920766102</c:v>
                </c:pt>
                <c:pt idx="270942">
                  <c:v>56.938853986972099</c:v>
                </c:pt>
                <c:pt idx="270943">
                  <c:v>56.938928052941101</c:v>
                </c:pt>
                <c:pt idx="270944">
                  <c:v>56.939002118672903</c:v>
                </c:pt>
                <c:pt idx="270945">
                  <c:v>56.939076184167703</c:v>
                </c:pt>
                <c:pt idx="270946">
                  <c:v>56.939150249425403</c:v>
                </c:pt>
                <c:pt idx="270947">
                  <c:v>56.939224314446101</c:v>
                </c:pt>
                <c:pt idx="270948">
                  <c:v>56.939298379229598</c:v>
                </c:pt>
                <c:pt idx="270949">
                  <c:v>56.939372443776101</c:v>
                </c:pt>
                <c:pt idx="270950">
                  <c:v>56.939446508085503</c:v>
                </c:pt>
                <c:pt idx="270951">
                  <c:v>56.939520572157903</c:v>
                </c:pt>
                <c:pt idx="270952">
                  <c:v>56.939594635993103</c:v>
                </c:pt>
                <c:pt idx="270953">
                  <c:v>56.939668699591302</c:v>
                </c:pt>
                <c:pt idx="270954">
                  <c:v>56.939742762952399</c:v>
                </c:pt>
                <c:pt idx="270955">
                  <c:v>56.939816826076502</c:v>
                </c:pt>
                <c:pt idx="270956">
                  <c:v>56.939890888963497</c:v>
                </c:pt>
                <c:pt idx="270957">
                  <c:v>56.939964951613398</c:v>
                </c:pt>
                <c:pt idx="270958">
                  <c:v>56.940039014026297</c:v>
                </c:pt>
                <c:pt idx="270959">
                  <c:v>56.940113076202003</c:v>
                </c:pt>
                <c:pt idx="270960">
                  <c:v>56.940187138140701</c:v>
                </c:pt>
                <c:pt idx="270961">
                  <c:v>56.940261199842404</c:v>
                </c:pt>
                <c:pt idx="270962">
                  <c:v>56.940335261306998</c:v>
                </c:pt>
                <c:pt idx="270963">
                  <c:v>56.940409322534499</c:v>
                </c:pt>
                <c:pt idx="270964">
                  <c:v>56.940483383524899</c:v>
                </c:pt>
                <c:pt idx="270965">
                  <c:v>56.940557444278298</c:v>
                </c:pt>
                <c:pt idx="270966">
                  <c:v>56.940631504794702</c:v>
                </c:pt>
                <c:pt idx="270967">
                  <c:v>56.940705565073898</c:v>
                </c:pt>
                <c:pt idx="270968">
                  <c:v>56.9407796251161</c:v>
                </c:pt>
                <c:pt idx="270969">
                  <c:v>56.940853684921301</c:v>
                </c:pt>
                <c:pt idx="270970">
                  <c:v>56.9409277444894</c:v>
                </c:pt>
                <c:pt idx="270971">
                  <c:v>56.941001803820399</c:v>
                </c:pt>
                <c:pt idx="270972">
                  <c:v>56.941075862914403</c:v>
                </c:pt>
                <c:pt idx="270973">
                  <c:v>56.941149921771299</c:v>
                </c:pt>
                <c:pt idx="270974">
                  <c:v>56.9412239803912</c:v>
                </c:pt>
                <c:pt idx="270975">
                  <c:v>56.941298038774001</c:v>
                </c:pt>
                <c:pt idx="270976">
                  <c:v>56.9413720969197</c:v>
                </c:pt>
                <c:pt idx="270977">
                  <c:v>56.941446154828398</c:v>
                </c:pt>
                <c:pt idx="270978">
                  <c:v>56.941520212500102</c:v>
                </c:pt>
                <c:pt idx="270979">
                  <c:v>56.941594269934697</c:v>
                </c:pt>
                <c:pt idx="270980">
                  <c:v>56.941668327132199</c:v>
                </c:pt>
                <c:pt idx="270981">
                  <c:v>56.941742384092699</c:v>
                </c:pt>
                <c:pt idx="270982">
                  <c:v>56.941816440816098</c:v>
                </c:pt>
                <c:pt idx="270983">
                  <c:v>56.941890497302502</c:v>
                </c:pt>
                <c:pt idx="270984">
                  <c:v>56.941964553551898</c:v>
                </c:pt>
                <c:pt idx="270985">
                  <c:v>56.9420386095642</c:v>
                </c:pt>
                <c:pt idx="270986">
                  <c:v>56.942112665339401</c:v>
                </c:pt>
                <c:pt idx="270987">
                  <c:v>56.942186720877601</c:v>
                </c:pt>
                <c:pt idx="270988">
                  <c:v>56.942260776178799</c:v>
                </c:pt>
                <c:pt idx="270989">
                  <c:v>56.942334831242903</c:v>
                </c:pt>
                <c:pt idx="270990">
                  <c:v>56.942408886069998</c:v>
                </c:pt>
                <c:pt idx="270991">
                  <c:v>56.94248294066</c:v>
                </c:pt>
                <c:pt idx="270992">
                  <c:v>56.942556995013</c:v>
                </c:pt>
                <c:pt idx="270993">
                  <c:v>56.942631049128998</c:v>
                </c:pt>
                <c:pt idx="270994">
                  <c:v>56.942705103007903</c:v>
                </c:pt>
                <c:pt idx="270995">
                  <c:v>56.942779156649699</c:v>
                </c:pt>
                <c:pt idx="270996">
                  <c:v>56.942853210054501</c:v>
                </c:pt>
                <c:pt idx="270997">
                  <c:v>56.942927263222302</c:v>
                </c:pt>
                <c:pt idx="270998">
                  <c:v>56.943001316153101</c:v>
                </c:pt>
                <c:pt idx="270999">
                  <c:v>56.943075368846799</c:v>
                </c:pt>
                <c:pt idx="271000">
                  <c:v>56.943149421303502</c:v>
                </c:pt>
                <c:pt idx="271001">
                  <c:v>56.943223473523098</c:v>
                </c:pt>
                <c:pt idx="271002">
                  <c:v>56.943297525505699</c:v>
                </c:pt>
                <c:pt idx="271003">
                  <c:v>56.943371577251298</c:v>
                </c:pt>
                <c:pt idx="271004">
                  <c:v>56.943445628759797</c:v>
                </c:pt>
                <c:pt idx="271005">
                  <c:v>56.9435196800314</c:v>
                </c:pt>
                <c:pt idx="271006">
                  <c:v>56.943593731065803</c:v>
                </c:pt>
                <c:pt idx="271007">
                  <c:v>56.943667781863297</c:v>
                </c:pt>
                <c:pt idx="271008">
                  <c:v>56.943741832423697</c:v>
                </c:pt>
                <c:pt idx="271009">
                  <c:v>56.943815882747103</c:v>
                </c:pt>
                <c:pt idx="271010">
                  <c:v>56.9438899328334</c:v>
                </c:pt>
                <c:pt idx="271011">
                  <c:v>56.943963982682803</c:v>
                </c:pt>
                <c:pt idx="271012">
                  <c:v>56.944038032295097</c:v>
                </c:pt>
                <c:pt idx="271013">
                  <c:v>56.944112081670397</c:v>
                </c:pt>
                <c:pt idx="271014">
                  <c:v>56.944186130808603</c:v>
                </c:pt>
                <c:pt idx="271015">
                  <c:v>56.944260179709801</c:v>
                </c:pt>
                <c:pt idx="271016">
                  <c:v>56.944334228373997</c:v>
                </c:pt>
                <c:pt idx="271017">
                  <c:v>56.944408276801198</c:v>
                </c:pt>
                <c:pt idx="271018">
                  <c:v>56.944482324991398</c:v>
                </c:pt>
                <c:pt idx="271019">
                  <c:v>56.944556372944497</c:v>
                </c:pt>
                <c:pt idx="271020">
                  <c:v>56.944630420660602</c:v>
                </c:pt>
                <c:pt idx="271021">
                  <c:v>56.944704468139697</c:v>
                </c:pt>
                <c:pt idx="271022">
                  <c:v>56.944778515381799</c:v>
                </c:pt>
                <c:pt idx="271023">
                  <c:v>56.944852562386899</c:v>
                </c:pt>
                <c:pt idx="271024">
                  <c:v>56.944926609154898</c:v>
                </c:pt>
                <c:pt idx="271025">
                  <c:v>56.945000655685902</c:v>
                </c:pt>
                <c:pt idx="271026">
                  <c:v>56.945074701979898</c:v>
                </c:pt>
                <c:pt idx="271027">
                  <c:v>56.9451487480369</c:v>
                </c:pt>
                <c:pt idx="271028">
                  <c:v>56.9452227938569</c:v>
                </c:pt>
                <c:pt idx="271029">
                  <c:v>56.945296839439898</c:v>
                </c:pt>
                <c:pt idx="271030">
                  <c:v>56.945370884785802</c:v>
                </c:pt>
                <c:pt idx="271031">
                  <c:v>56.945444929894698</c:v>
                </c:pt>
                <c:pt idx="271032">
                  <c:v>56.945518974766699</c:v>
                </c:pt>
                <c:pt idx="271033">
                  <c:v>56.945593019401599</c:v>
                </c:pt>
                <c:pt idx="271034">
                  <c:v>56.945667063799497</c:v>
                </c:pt>
                <c:pt idx="271035">
                  <c:v>56.945741107960401</c:v>
                </c:pt>
                <c:pt idx="271036">
                  <c:v>56.945815151884297</c:v>
                </c:pt>
                <c:pt idx="271037">
                  <c:v>56.945889195571098</c:v>
                </c:pt>
                <c:pt idx="271038">
                  <c:v>56.945963239020998</c:v>
                </c:pt>
                <c:pt idx="271039">
                  <c:v>56.946037282233803</c:v>
                </c:pt>
                <c:pt idx="271040">
                  <c:v>56.946111325209699</c:v>
                </c:pt>
                <c:pt idx="271041">
                  <c:v>56.946185367948601</c:v>
                </c:pt>
                <c:pt idx="271042">
                  <c:v>56.946259410450402</c:v>
                </c:pt>
                <c:pt idx="271043">
                  <c:v>56.946333452715301</c:v>
                </c:pt>
                <c:pt idx="271044">
                  <c:v>56.946407494743099</c:v>
                </c:pt>
                <c:pt idx="271045">
                  <c:v>56.946481536533902</c:v>
                </c:pt>
                <c:pt idx="271046">
                  <c:v>56.946555578087803</c:v>
                </c:pt>
                <c:pt idx="271047">
                  <c:v>56.946629619404597</c:v>
                </c:pt>
                <c:pt idx="271048">
                  <c:v>56.946703660484403</c:v>
                </c:pt>
                <c:pt idx="271049">
                  <c:v>56.946777701327299</c:v>
                </c:pt>
                <c:pt idx="271050">
                  <c:v>56.946851741933102</c:v>
                </c:pt>
                <c:pt idx="271051">
                  <c:v>56.946925782302003</c:v>
                </c:pt>
                <c:pt idx="271052">
                  <c:v>56.946999822433803</c:v>
                </c:pt>
                <c:pt idx="271053">
                  <c:v>56.9470738623287</c:v>
                </c:pt>
                <c:pt idx="271054">
                  <c:v>56.947147901986497</c:v>
                </c:pt>
                <c:pt idx="271055">
                  <c:v>56.947221941407399</c:v>
                </c:pt>
                <c:pt idx="271056">
                  <c:v>56.947295980591299</c:v>
                </c:pt>
                <c:pt idx="271057">
                  <c:v>56.947370019538099</c:v>
                </c:pt>
                <c:pt idx="271058">
                  <c:v>56.947444058248003</c:v>
                </c:pt>
                <c:pt idx="271059">
                  <c:v>56.947518096720898</c:v>
                </c:pt>
                <c:pt idx="271060">
                  <c:v>56.9475921349568</c:v>
                </c:pt>
                <c:pt idx="271061">
                  <c:v>56.947666172955699</c:v>
                </c:pt>
                <c:pt idx="271062">
                  <c:v>56.947740210717598</c:v>
                </c:pt>
                <c:pt idx="271063">
                  <c:v>56.947814248242601</c:v>
                </c:pt>
                <c:pt idx="271064">
                  <c:v>56.947888285530503</c:v>
                </c:pt>
                <c:pt idx="271065">
                  <c:v>56.947962322581503</c:v>
                </c:pt>
                <c:pt idx="271066">
                  <c:v>56.948036359395502</c:v>
                </c:pt>
                <c:pt idx="271067">
                  <c:v>56.9481103959724</c:v>
                </c:pt>
                <c:pt idx="271068">
                  <c:v>56.948184432312402</c:v>
                </c:pt>
                <c:pt idx="271069">
                  <c:v>56.948258468415503</c:v>
                </c:pt>
                <c:pt idx="271070">
                  <c:v>56.948332504281503</c:v>
                </c:pt>
                <c:pt idx="271071">
                  <c:v>56.9484065399106</c:v>
                </c:pt>
                <c:pt idx="271072">
                  <c:v>56.948480575302597</c:v>
                </c:pt>
                <c:pt idx="271073">
                  <c:v>56.948554610457698</c:v>
                </c:pt>
                <c:pt idx="271074">
                  <c:v>56.948628645375798</c:v>
                </c:pt>
                <c:pt idx="271075">
                  <c:v>56.948702680057004</c:v>
                </c:pt>
                <c:pt idx="271076">
                  <c:v>56.948776714501101</c:v>
                </c:pt>
                <c:pt idx="271077">
                  <c:v>56.948850748708303</c:v>
                </c:pt>
                <c:pt idx="271078">
                  <c:v>56.948924782678503</c:v>
                </c:pt>
                <c:pt idx="271079">
                  <c:v>56.948998816411702</c:v>
                </c:pt>
                <c:pt idx="271080">
                  <c:v>56.949072849907999</c:v>
                </c:pt>
                <c:pt idx="271081">
                  <c:v>56.949146883167302</c:v>
                </c:pt>
                <c:pt idx="271082">
                  <c:v>56.949220916189603</c:v>
                </c:pt>
                <c:pt idx="271083">
                  <c:v>56.949294948974902</c:v>
                </c:pt>
                <c:pt idx="271084">
                  <c:v>56.9493689815232</c:v>
                </c:pt>
                <c:pt idx="271085">
                  <c:v>56.949443013834603</c:v>
                </c:pt>
                <c:pt idx="271086">
                  <c:v>56.949517045908998</c:v>
                </c:pt>
                <c:pt idx="271087">
                  <c:v>56.949591077746497</c:v>
                </c:pt>
                <c:pt idx="271088">
                  <c:v>56.949665109347002</c:v>
                </c:pt>
                <c:pt idx="271089">
                  <c:v>56.949739140710498</c:v>
                </c:pt>
                <c:pt idx="271090">
                  <c:v>56.949813171837</c:v>
                </c:pt>
                <c:pt idx="271091">
                  <c:v>56.9498872027266</c:v>
                </c:pt>
                <c:pt idx="271092">
                  <c:v>56.949961233379199</c:v>
                </c:pt>
                <c:pt idx="271093">
                  <c:v>56.950035263794803</c:v>
                </c:pt>
                <c:pt idx="271094">
                  <c:v>56.950109293973497</c:v>
                </c:pt>
                <c:pt idx="271095">
                  <c:v>56.950183323915198</c:v>
                </c:pt>
                <c:pt idx="271096">
                  <c:v>56.950257353619897</c:v>
                </c:pt>
                <c:pt idx="271097">
                  <c:v>56.9503313830877</c:v>
                </c:pt>
                <c:pt idx="271098">
                  <c:v>56.950405412318503</c:v>
                </c:pt>
                <c:pt idx="271099">
                  <c:v>56.950479441312403</c:v>
                </c:pt>
                <c:pt idx="271100">
                  <c:v>56.950553470069302</c:v>
                </c:pt>
                <c:pt idx="271101">
                  <c:v>56.950627498589299</c:v>
                </c:pt>
                <c:pt idx="271102">
                  <c:v>56.950701526872201</c:v>
                </c:pt>
                <c:pt idx="271103">
                  <c:v>56.950775554918302</c:v>
                </c:pt>
                <c:pt idx="271104">
                  <c:v>56.950849582727301</c:v>
                </c:pt>
                <c:pt idx="271105">
                  <c:v>56.950923610299398</c:v>
                </c:pt>
                <c:pt idx="271106">
                  <c:v>56.9509976376346</c:v>
                </c:pt>
                <c:pt idx="271107">
                  <c:v>56.951071664732801</c:v>
                </c:pt>
                <c:pt idx="271108">
                  <c:v>56.951145691594</c:v>
                </c:pt>
                <c:pt idx="271109">
                  <c:v>56.951219718218297</c:v>
                </c:pt>
                <c:pt idx="271110">
                  <c:v>56.951293744605699</c:v>
                </c:pt>
                <c:pt idx="271111">
                  <c:v>56.9513677707561</c:v>
                </c:pt>
                <c:pt idx="271112">
                  <c:v>56.951441796669499</c:v>
                </c:pt>
                <c:pt idx="271113">
                  <c:v>56.951515822346003</c:v>
                </c:pt>
                <c:pt idx="271114">
                  <c:v>56.951589847785499</c:v>
                </c:pt>
                <c:pt idx="271115">
                  <c:v>56.9516638729881</c:v>
                </c:pt>
                <c:pt idx="271116">
                  <c:v>56.951737897953798</c:v>
                </c:pt>
                <c:pt idx="271117">
                  <c:v>56.951811922682502</c:v>
                </c:pt>
                <c:pt idx="271118">
                  <c:v>56.951885947174198</c:v>
                </c:pt>
                <c:pt idx="271119">
                  <c:v>56.951959971428998</c:v>
                </c:pt>
                <c:pt idx="271120">
                  <c:v>56.952033995446897</c:v>
                </c:pt>
                <c:pt idx="271121">
                  <c:v>56.952108019227801</c:v>
                </c:pt>
                <c:pt idx="271122">
                  <c:v>56.952182042771703</c:v>
                </c:pt>
                <c:pt idx="271123">
                  <c:v>56.952256066078803</c:v>
                </c:pt>
                <c:pt idx="271124">
                  <c:v>56.952330089148901</c:v>
                </c:pt>
                <c:pt idx="271125">
                  <c:v>56.952404111981998</c:v>
                </c:pt>
                <c:pt idx="271126">
                  <c:v>56.9524781345782</c:v>
                </c:pt>
                <c:pt idx="271127">
                  <c:v>56.9525521569375</c:v>
                </c:pt>
                <c:pt idx="271128">
                  <c:v>56.952626179059799</c:v>
                </c:pt>
                <c:pt idx="271129">
                  <c:v>56.952700200945202</c:v>
                </c:pt>
                <c:pt idx="271130">
                  <c:v>56.952774222593597</c:v>
                </c:pt>
                <c:pt idx="271131">
                  <c:v>56.952848244005096</c:v>
                </c:pt>
                <c:pt idx="271132">
                  <c:v>56.952922265179701</c:v>
                </c:pt>
                <c:pt idx="271133">
                  <c:v>56.952996286117298</c:v>
                </c:pt>
                <c:pt idx="271134">
                  <c:v>56.953070306817999</c:v>
                </c:pt>
                <c:pt idx="271135">
                  <c:v>56.953144327281798</c:v>
                </c:pt>
                <c:pt idx="271136">
                  <c:v>56.953218347508603</c:v>
                </c:pt>
                <c:pt idx="271137">
                  <c:v>56.953292367498598</c:v>
                </c:pt>
                <c:pt idx="271138">
                  <c:v>56.953366387251499</c:v>
                </c:pt>
                <c:pt idx="271139">
                  <c:v>56.953440406767598</c:v>
                </c:pt>
                <c:pt idx="271140">
                  <c:v>56.953514426046702</c:v>
                </c:pt>
                <c:pt idx="271141">
                  <c:v>56.953588445088897</c:v>
                </c:pt>
                <c:pt idx="271142">
                  <c:v>56.953662463894098</c:v>
                </c:pt>
                <c:pt idx="271143">
                  <c:v>56.953736482462503</c:v>
                </c:pt>
                <c:pt idx="271144">
                  <c:v>56.9538105007939</c:v>
                </c:pt>
                <c:pt idx="271145">
                  <c:v>56.953884518888302</c:v>
                </c:pt>
                <c:pt idx="271146">
                  <c:v>56.953958536745901</c:v>
                </c:pt>
                <c:pt idx="271147">
                  <c:v>56.954032554366499</c:v>
                </c:pt>
                <c:pt idx="271148">
                  <c:v>56.954106571750202</c:v>
                </c:pt>
                <c:pt idx="271149">
                  <c:v>56.954180588897003</c:v>
                </c:pt>
                <c:pt idx="271150">
                  <c:v>56.954254605806902</c:v>
                </c:pt>
                <c:pt idx="271151">
                  <c:v>56.9543286224798</c:v>
                </c:pt>
                <c:pt idx="271152">
                  <c:v>56.954402638915802</c:v>
                </c:pt>
                <c:pt idx="271153">
                  <c:v>56.954476655114902</c:v>
                </c:pt>
                <c:pt idx="271154">
                  <c:v>56.954550671077101</c:v>
                </c:pt>
                <c:pt idx="271155">
                  <c:v>56.954624686802298</c:v>
                </c:pt>
                <c:pt idx="271156">
                  <c:v>56.954698702290699</c:v>
                </c:pt>
                <c:pt idx="271157">
                  <c:v>56.954772717542099</c:v>
                </c:pt>
                <c:pt idx="271158">
                  <c:v>56.954846732556597</c:v>
                </c:pt>
                <c:pt idx="271159">
                  <c:v>56.954920747334199</c:v>
                </c:pt>
                <c:pt idx="271160">
                  <c:v>56.9549947618749</c:v>
                </c:pt>
                <c:pt idx="271161">
                  <c:v>56.955068776178599</c:v>
                </c:pt>
                <c:pt idx="271162">
                  <c:v>56.955142790245503</c:v>
                </c:pt>
                <c:pt idx="271163">
                  <c:v>56.955216804075398</c:v>
                </c:pt>
                <c:pt idx="271164">
                  <c:v>56.955290817668498</c:v>
                </c:pt>
                <c:pt idx="271165">
                  <c:v>56.955364831024603</c:v>
                </c:pt>
                <c:pt idx="271166">
                  <c:v>56.955438844143799</c:v>
                </c:pt>
                <c:pt idx="271167">
                  <c:v>56.9555128570261</c:v>
                </c:pt>
                <c:pt idx="271168">
                  <c:v>56.9555868696714</c:v>
                </c:pt>
                <c:pt idx="271169">
                  <c:v>56.955660882079897</c:v>
                </c:pt>
                <c:pt idx="271170">
                  <c:v>56.955734894251499</c:v>
                </c:pt>
                <c:pt idx="271171">
                  <c:v>56.955808906186199</c:v>
                </c:pt>
                <c:pt idx="271172">
                  <c:v>56.955882917883898</c:v>
                </c:pt>
                <c:pt idx="271173">
                  <c:v>56.955956929344801</c:v>
                </c:pt>
                <c:pt idx="271174">
                  <c:v>56.956030940568702</c:v>
                </c:pt>
                <c:pt idx="271175">
                  <c:v>56.956104951555801</c:v>
                </c:pt>
                <c:pt idx="271176">
                  <c:v>56.956178962305898</c:v>
                </c:pt>
                <c:pt idx="271177">
                  <c:v>56.9562529728192</c:v>
                </c:pt>
                <c:pt idx="271178">
                  <c:v>56.956326983095501</c:v>
                </c:pt>
                <c:pt idx="271179">
                  <c:v>56.956400993134899</c:v>
                </c:pt>
                <c:pt idx="271180">
                  <c:v>56.956475002937502</c:v>
                </c:pt>
                <c:pt idx="271181">
                  <c:v>56.956549012503103</c:v>
                </c:pt>
                <c:pt idx="271182">
                  <c:v>56.956623021831902</c:v>
                </c:pt>
                <c:pt idx="271183">
                  <c:v>56.956697030923699</c:v>
                </c:pt>
                <c:pt idx="271184">
                  <c:v>56.956771039778701</c:v>
                </c:pt>
                <c:pt idx="271185">
                  <c:v>56.956845048396701</c:v>
                </c:pt>
                <c:pt idx="271186">
                  <c:v>56.956919056777899</c:v>
                </c:pt>
                <c:pt idx="271187">
                  <c:v>56.956993064922102</c:v>
                </c:pt>
                <c:pt idx="271188">
                  <c:v>56.957067072829503</c:v>
                </c:pt>
                <c:pt idx="271189">
                  <c:v>56.957141080500001</c:v>
                </c:pt>
                <c:pt idx="271190">
                  <c:v>56.957215087933598</c:v>
                </c:pt>
                <c:pt idx="271191">
                  <c:v>56.957289095130299</c:v>
                </c:pt>
                <c:pt idx="271192">
                  <c:v>56.957363102090099</c:v>
                </c:pt>
                <c:pt idx="271193">
                  <c:v>56.957437108812996</c:v>
                </c:pt>
                <c:pt idx="271194">
                  <c:v>56.957511115298999</c:v>
                </c:pt>
                <c:pt idx="271195">
                  <c:v>56.957585121548199</c:v>
                </c:pt>
                <c:pt idx="271196">
                  <c:v>56.957659127560397</c:v>
                </c:pt>
                <c:pt idx="271197">
                  <c:v>56.9577331333358</c:v>
                </c:pt>
                <c:pt idx="271198">
                  <c:v>56.957807138874301</c:v>
                </c:pt>
                <c:pt idx="271199">
                  <c:v>56.9578811441759</c:v>
                </c:pt>
                <c:pt idx="271200">
                  <c:v>56.957955149240597</c:v>
                </c:pt>
                <c:pt idx="271201">
                  <c:v>56.958029154068399</c:v>
                </c:pt>
                <c:pt idx="271202">
                  <c:v>56.958103158659299</c:v>
                </c:pt>
                <c:pt idx="271203">
                  <c:v>56.958177163013403</c:v>
                </c:pt>
                <c:pt idx="271204">
                  <c:v>56.958251167130598</c:v>
                </c:pt>
                <c:pt idx="271205">
                  <c:v>56.958325171010898</c:v>
                </c:pt>
                <c:pt idx="271206">
                  <c:v>56.958399174654303</c:v>
                </c:pt>
                <c:pt idx="271207">
                  <c:v>56.9584731780608</c:v>
                </c:pt>
                <c:pt idx="271208">
                  <c:v>56.9585471812305</c:v>
                </c:pt>
                <c:pt idx="271209">
                  <c:v>56.958621184163299</c:v>
                </c:pt>
                <c:pt idx="271210">
                  <c:v>56.958695186859202</c:v>
                </c:pt>
                <c:pt idx="271211">
                  <c:v>56.958769189318197</c:v>
                </c:pt>
                <c:pt idx="271212">
                  <c:v>56.958843191540403</c:v>
                </c:pt>
                <c:pt idx="271213">
                  <c:v>56.9589171935257</c:v>
                </c:pt>
                <c:pt idx="271214">
                  <c:v>56.958991195274102</c:v>
                </c:pt>
                <c:pt idx="271215">
                  <c:v>56.959065196785602</c:v>
                </c:pt>
                <c:pt idx="271216">
                  <c:v>56.959139198060299</c:v>
                </c:pt>
                <c:pt idx="271217">
                  <c:v>56.959213199098102</c:v>
                </c:pt>
                <c:pt idx="271218">
                  <c:v>56.959287199899002</c:v>
                </c:pt>
                <c:pt idx="271219">
                  <c:v>56.959361200463</c:v>
                </c:pt>
                <c:pt idx="271220">
                  <c:v>56.959435200790203</c:v>
                </c:pt>
                <c:pt idx="271221">
                  <c:v>56.959509200880497</c:v>
                </c:pt>
                <c:pt idx="271222">
                  <c:v>56.959583200734002</c:v>
                </c:pt>
                <c:pt idx="271223">
                  <c:v>56.959657200350499</c:v>
                </c:pt>
                <c:pt idx="271224">
                  <c:v>56.9597311997303</c:v>
                </c:pt>
                <c:pt idx="271225">
                  <c:v>56.959805198873099</c:v>
                </c:pt>
                <c:pt idx="271226">
                  <c:v>56.959879197779102</c:v>
                </c:pt>
                <c:pt idx="271227">
                  <c:v>56.959953196448197</c:v>
                </c:pt>
                <c:pt idx="271228">
                  <c:v>56.960027194880396</c:v>
                </c:pt>
                <c:pt idx="271229">
                  <c:v>56.960101193075801</c:v>
                </c:pt>
                <c:pt idx="271230">
                  <c:v>56.960175191034402</c:v>
                </c:pt>
                <c:pt idx="271231">
                  <c:v>56.960249188756002</c:v>
                </c:pt>
                <c:pt idx="271232">
                  <c:v>56.960323186240899</c:v>
                </c:pt>
                <c:pt idx="271233">
                  <c:v>56.960397183488801</c:v>
                </c:pt>
                <c:pt idx="271234">
                  <c:v>56.960471180499901</c:v>
                </c:pt>
                <c:pt idx="271235">
                  <c:v>56.960545177274099</c:v>
                </c:pt>
                <c:pt idx="271236">
                  <c:v>56.960619173811502</c:v>
                </c:pt>
                <c:pt idx="271237">
                  <c:v>56.960693170112002</c:v>
                </c:pt>
                <c:pt idx="271238">
                  <c:v>56.9607671661757</c:v>
                </c:pt>
                <c:pt idx="271239">
                  <c:v>56.960841162002502</c:v>
                </c:pt>
                <c:pt idx="271240">
                  <c:v>56.960915157592503</c:v>
                </c:pt>
                <c:pt idx="271241">
                  <c:v>56.960989152945601</c:v>
                </c:pt>
                <c:pt idx="271242">
                  <c:v>56.961063148061797</c:v>
                </c:pt>
                <c:pt idx="271243">
                  <c:v>56.961137142941197</c:v>
                </c:pt>
                <c:pt idx="271244">
                  <c:v>56.961211137583803</c:v>
                </c:pt>
                <c:pt idx="271245">
                  <c:v>56.961285131989499</c:v>
                </c:pt>
                <c:pt idx="271246">
                  <c:v>56.9613591261583</c:v>
                </c:pt>
                <c:pt idx="271247">
                  <c:v>56.961433120090298</c:v>
                </c:pt>
                <c:pt idx="271248">
                  <c:v>56.961507113785501</c:v>
                </c:pt>
                <c:pt idx="271249">
                  <c:v>56.961581107243802</c:v>
                </c:pt>
                <c:pt idx="271250">
                  <c:v>56.961655100465201</c:v>
                </c:pt>
                <c:pt idx="271251">
                  <c:v>56.961729093449797</c:v>
                </c:pt>
                <c:pt idx="271252">
                  <c:v>56.961803086197598</c:v>
                </c:pt>
                <c:pt idx="271253">
                  <c:v>56.961877078708497</c:v>
                </c:pt>
                <c:pt idx="271254">
                  <c:v>56.9619510709826</c:v>
                </c:pt>
                <c:pt idx="271255">
                  <c:v>56.962025063019802</c:v>
                </c:pt>
                <c:pt idx="271256">
                  <c:v>56.9620990548202</c:v>
                </c:pt>
                <c:pt idx="271257">
                  <c:v>56.962173046383803</c:v>
                </c:pt>
                <c:pt idx="271258">
                  <c:v>56.962247037710497</c:v>
                </c:pt>
                <c:pt idx="271259">
                  <c:v>56.962321028800403</c:v>
                </c:pt>
                <c:pt idx="271260">
                  <c:v>56.9623950196534</c:v>
                </c:pt>
                <c:pt idx="271261">
                  <c:v>56.962469010269601</c:v>
                </c:pt>
                <c:pt idx="271262">
                  <c:v>56.962543000648999</c:v>
                </c:pt>
                <c:pt idx="271263">
                  <c:v>56.962616990791503</c:v>
                </c:pt>
                <c:pt idx="271264">
                  <c:v>56.962690980697197</c:v>
                </c:pt>
                <c:pt idx="271265">
                  <c:v>56.962764970366003</c:v>
                </c:pt>
                <c:pt idx="271266">
                  <c:v>56.962838959797999</c:v>
                </c:pt>
                <c:pt idx="271267">
                  <c:v>56.9629129489932</c:v>
                </c:pt>
                <c:pt idx="271268">
                  <c:v>56.962986937951598</c:v>
                </c:pt>
                <c:pt idx="271269">
                  <c:v>56.963060926673101</c:v>
                </c:pt>
                <c:pt idx="271270">
                  <c:v>56.963134915157802</c:v>
                </c:pt>
                <c:pt idx="271271">
                  <c:v>56.963208903405601</c:v>
                </c:pt>
                <c:pt idx="271272">
                  <c:v>56.963282891416704</c:v>
                </c:pt>
                <c:pt idx="271273">
                  <c:v>56.963356879190897</c:v>
                </c:pt>
                <c:pt idx="271274">
                  <c:v>56.963430866728203</c:v>
                </c:pt>
                <c:pt idx="271275">
                  <c:v>56.963504854028798</c:v>
                </c:pt>
                <c:pt idx="271276">
                  <c:v>56.963578841092499</c:v>
                </c:pt>
                <c:pt idx="271277">
                  <c:v>56.963652827919397</c:v>
                </c:pt>
                <c:pt idx="271278">
                  <c:v>56.9637268145094</c:v>
                </c:pt>
                <c:pt idx="271279">
                  <c:v>56.9638008008627</c:v>
                </c:pt>
                <c:pt idx="271280">
                  <c:v>56.963874786979098</c:v>
                </c:pt>
                <c:pt idx="271281">
                  <c:v>56.9639487728587</c:v>
                </c:pt>
                <c:pt idx="271282">
                  <c:v>56.9640227585015</c:v>
                </c:pt>
                <c:pt idx="271283">
                  <c:v>56.964096743907398</c:v>
                </c:pt>
                <c:pt idx="271284">
                  <c:v>56.9641707290765</c:v>
                </c:pt>
                <c:pt idx="271285">
                  <c:v>56.9642447140088</c:v>
                </c:pt>
                <c:pt idx="271286">
                  <c:v>56.964318698704297</c:v>
                </c:pt>
                <c:pt idx="271287">
                  <c:v>56.964392683162998</c:v>
                </c:pt>
                <c:pt idx="271288">
                  <c:v>56.964466667384897</c:v>
                </c:pt>
                <c:pt idx="271289">
                  <c:v>56.964540651369902</c:v>
                </c:pt>
                <c:pt idx="271290">
                  <c:v>56.964614635118103</c:v>
                </c:pt>
                <c:pt idx="271291">
                  <c:v>56.964688618629502</c:v>
                </c:pt>
                <c:pt idx="271292">
                  <c:v>56.964762601904098</c:v>
                </c:pt>
                <c:pt idx="271293">
                  <c:v>56.964836584941899</c:v>
                </c:pt>
                <c:pt idx="271294">
                  <c:v>56.964910567742898</c:v>
                </c:pt>
                <c:pt idx="271295">
                  <c:v>56.964984550307001</c:v>
                </c:pt>
                <c:pt idx="271296">
                  <c:v>56.965058532634302</c:v>
                </c:pt>
                <c:pt idx="271297">
                  <c:v>56.9651325147249</c:v>
                </c:pt>
                <c:pt idx="271298">
                  <c:v>56.965206496578602</c:v>
                </c:pt>
                <c:pt idx="271299">
                  <c:v>56.965280478195503</c:v>
                </c:pt>
                <c:pt idx="271300">
                  <c:v>56.9653544595756</c:v>
                </c:pt>
                <c:pt idx="271301">
                  <c:v>56.965428440718902</c:v>
                </c:pt>
                <c:pt idx="271302">
                  <c:v>56.965502421625402</c:v>
                </c:pt>
                <c:pt idx="271303">
                  <c:v>56.965576402295</c:v>
                </c:pt>
                <c:pt idx="271304">
                  <c:v>56.965650382727901</c:v>
                </c:pt>
                <c:pt idx="271305">
                  <c:v>56.965724362924</c:v>
                </c:pt>
                <c:pt idx="271306">
                  <c:v>56.965798342883303</c:v>
                </c:pt>
                <c:pt idx="271307">
                  <c:v>56.965872322605698</c:v>
                </c:pt>
                <c:pt idx="271308">
                  <c:v>56.965946302091403</c:v>
                </c:pt>
                <c:pt idx="271309">
                  <c:v>56.966020281340199</c:v>
                </c:pt>
                <c:pt idx="271310">
                  <c:v>56.9660942603523</c:v>
                </c:pt>
                <c:pt idx="271311">
                  <c:v>56.966168239127597</c:v>
                </c:pt>
                <c:pt idx="271312">
                  <c:v>56.966242217666</c:v>
                </c:pt>
                <c:pt idx="271313">
                  <c:v>56.9663161959677</c:v>
                </c:pt>
                <c:pt idx="271314">
                  <c:v>56.966390174032497</c:v>
                </c:pt>
                <c:pt idx="271315">
                  <c:v>56.966464151860599</c:v>
                </c:pt>
                <c:pt idx="271316">
                  <c:v>56.966538129451898</c:v>
                </c:pt>
                <c:pt idx="271317">
                  <c:v>56.966612106806302</c:v>
                </c:pt>
                <c:pt idx="271318">
                  <c:v>56.966686083924003</c:v>
                </c:pt>
                <c:pt idx="271319">
                  <c:v>56.966760060804901</c:v>
                </c:pt>
                <c:pt idx="271320">
                  <c:v>56.966834037448997</c:v>
                </c:pt>
                <c:pt idx="271321">
                  <c:v>56.966908013856298</c:v>
                </c:pt>
                <c:pt idx="271322">
                  <c:v>56.966981990026802</c:v>
                </c:pt>
                <c:pt idx="271323">
                  <c:v>56.967055965960498</c:v>
                </c:pt>
                <c:pt idx="271324">
                  <c:v>56.967129941657397</c:v>
                </c:pt>
                <c:pt idx="271325">
                  <c:v>56.967203917117502</c:v>
                </c:pt>
                <c:pt idx="271326">
                  <c:v>56.967277892340903</c:v>
                </c:pt>
                <c:pt idx="271327">
                  <c:v>56.967351867327402</c:v>
                </c:pt>
                <c:pt idx="271328">
                  <c:v>56.967425842077198</c:v>
                </c:pt>
                <c:pt idx="271329">
                  <c:v>56.967499816590198</c:v>
                </c:pt>
                <c:pt idx="271330">
                  <c:v>56.967573790866403</c:v>
                </c:pt>
                <c:pt idx="271331">
                  <c:v>56.967647764905799</c:v>
                </c:pt>
                <c:pt idx="271332">
                  <c:v>56.967721738708399</c:v>
                </c:pt>
                <c:pt idx="271333">
                  <c:v>56.967795712274302</c:v>
                </c:pt>
                <c:pt idx="271334">
                  <c:v>56.967869685603297</c:v>
                </c:pt>
                <c:pt idx="271335">
                  <c:v>56.967943658695603</c:v>
                </c:pt>
                <c:pt idx="271336">
                  <c:v>56.968017631551099</c:v>
                </c:pt>
                <c:pt idx="271337">
                  <c:v>56.9680916041698</c:v>
                </c:pt>
                <c:pt idx="271338">
                  <c:v>56.968165576551797</c:v>
                </c:pt>
                <c:pt idx="271339">
                  <c:v>56.9682395486969</c:v>
                </c:pt>
                <c:pt idx="271340">
                  <c:v>56.9683135206053</c:v>
                </c:pt>
                <c:pt idx="271341">
                  <c:v>56.968387492276896</c:v>
                </c:pt>
                <c:pt idx="271342">
                  <c:v>56.968461463711698</c:v>
                </c:pt>
                <c:pt idx="271343">
                  <c:v>56.968535434909803</c:v>
                </c:pt>
                <c:pt idx="271344">
                  <c:v>56.968609405871</c:v>
                </c:pt>
                <c:pt idx="271345">
                  <c:v>56.9686833765955</c:v>
                </c:pt>
                <c:pt idx="271346">
                  <c:v>56.968757347083297</c:v>
                </c:pt>
                <c:pt idx="271347">
                  <c:v>56.9688313173342</c:v>
                </c:pt>
                <c:pt idx="271348">
                  <c:v>56.968905287348399</c:v>
                </c:pt>
                <c:pt idx="271349">
                  <c:v>56.968979257125802</c:v>
                </c:pt>
                <c:pt idx="271350">
                  <c:v>56.969053226666396</c:v>
                </c:pt>
                <c:pt idx="271351">
                  <c:v>56.969127195970302</c:v>
                </c:pt>
                <c:pt idx="271352">
                  <c:v>56.969201165037397</c:v>
                </c:pt>
                <c:pt idx="271353">
                  <c:v>56.969275133867797</c:v>
                </c:pt>
                <c:pt idx="271354">
                  <c:v>56.969349102461301</c:v>
                </c:pt>
                <c:pt idx="271355">
                  <c:v>56.969423070818102</c:v>
                </c:pt>
                <c:pt idx="271356">
                  <c:v>56.969497038938101</c:v>
                </c:pt>
                <c:pt idx="271357">
                  <c:v>56.969571006821397</c:v>
                </c:pt>
                <c:pt idx="271358">
                  <c:v>56.969644974467897</c:v>
                </c:pt>
                <c:pt idx="271359">
                  <c:v>56.969718941877602</c:v>
                </c:pt>
                <c:pt idx="271360">
                  <c:v>56.969792909050597</c:v>
                </c:pt>
                <c:pt idx="271361">
                  <c:v>56.969866875986803</c:v>
                </c:pt>
                <c:pt idx="271362">
                  <c:v>56.969940842686299</c:v>
                </c:pt>
                <c:pt idx="271363">
                  <c:v>56.970014809148999</c:v>
                </c:pt>
                <c:pt idx="271364">
                  <c:v>56.970088775374897</c:v>
                </c:pt>
                <c:pt idx="271365">
                  <c:v>56.970162741364099</c:v>
                </c:pt>
                <c:pt idx="271366">
                  <c:v>56.970236707116499</c:v>
                </c:pt>
                <c:pt idx="271367">
                  <c:v>56.970310672632102</c:v>
                </c:pt>
                <c:pt idx="271368">
                  <c:v>56.970384637911003</c:v>
                </c:pt>
                <c:pt idx="271369">
                  <c:v>56.970458602953201</c:v>
                </c:pt>
                <c:pt idx="271370">
                  <c:v>56.970532567758603</c:v>
                </c:pt>
                <c:pt idx="271371">
                  <c:v>56.970606532327203</c:v>
                </c:pt>
                <c:pt idx="271372">
                  <c:v>56.970680496659099</c:v>
                </c:pt>
                <c:pt idx="271373">
                  <c:v>56.9707544607542</c:v>
                </c:pt>
                <c:pt idx="271374">
                  <c:v>56.970828424612598</c:v>
                </c:pt>
                <c:pt idx="271375">
                  <c:v>56.970902388234201</c:v>
                </c:pt>
                <c:pt idx="271376">
                  <c:v>56.970976351619001</c:v>
                </c:pt>
                <c:pt idx="271377">
                  <c:v>56.971050314767197</c:v>
                </c:pt>
                <c:pt idx="271378">
                  <c:v>56.971124277678499</c:v>
                </c:pt>
                <c:pt idx="271379">
                  <c:v>56.971198240353097</c:v>
                </c:pt>
                <c:pt idx="271380">
                  <c:v>56.971272202790999</c:v>
                </c:pt>
                <c:pt idx="271381">
                  <c:v>56.971346164992099</c:v>
                </c:pt>
                <c:pt idx="271382">
                  <c:v>56.971420126956502</c:v>
                </c:pt>
                <c:pt idx="271383">
                  <c:v>56.971494088684103</c:v>
                </c:pt>
                <c:pt idx="271384">
                  <c:v>56.971568050175001</c:v>
                </c:pt>
                <c:pt idx="271385">
                  <c:v>56.971642011429203</c:v>
                </c:pt>
                <c:pt idx="271386">
                  <c:v>56.971715972446603</c:v>
                </c:pt>
                <c:pt idx="271387">
                  <c:v>56.9717899332272</c:v>
                </c:pt>
                <c:pt idx="271388">
                  <c:v>56.971863893771101</c:v>
                </c:pt>
                <c:pt idx="271389">
                  <c:v>56.971937854078298</c:v>
                </c:pt>
                <c:pt idx="271390">
                  <c:v>56.9720118141488</c:v>
                </c:pt>
                <c:pt idx="271391">
                  <c:v>56.9720857739824</c:v>
                </c:pt>
                <c:pt idx="271392">
                  <c:v>56.972159733579403</c:v>
                </c:pt>
                <c:pt idx="271393">
                  <c:v>56.972233692939596</c:v>
                </c:pt>
                <c:pt idx="271394">
                  <c:v>56.972307652063101</c:v>
                </c:pt>
                <c:pt idx="271395">
                  <c:v>56.972381610949803</c:v>
                </c:pt>
                <c:pt idx="271396">
                  <c:v>56.972455569599802</c:v>
                </c:pt>
                <c:pt idx="271397">
                  <c:v>56.972529528013098</c:v>
                </c:pt>
                <c:pt idx="271398">
                  <c:v>56.972603486189698</c:v>
                </c:pt>
                <c:pt idx="271399">
                  <c:v>56.972677444129502</c:v>
                </c:pt>
                <c:pt idx="271400">
                  <c:v>56.972751401832497</c:v>
                </c:pt>
                <c:pt idx="271401">
                  <c:v>56.972825359298902</c:v>
                </c:pt>
                <c:pt idx="271402">
                  <c:v>56.972899316528498</c:v>
                </c:pt>
                <c:pt idx="271403">
                  <c:v>56.972973273521397</c:v>
                </c:pt>
                <c:pt idx="271404">
                  <c:v>56.973047230277501</c:v>
                </c:pt>
                <c:pt idx="271405">
                  <c:v>56.973121186796902</c:v>
                </c:pt>
                <c:pt idx="271406">
                  <c:v>56.9731951430796</c:v>
                </c:pt>
                <c:pt idx="271407">
                  <c:v>56.973269099125602</c:v>
                </c:pt>
                <c:pt idx="271408">
                  <c:v>56.973343054934801</c:v>
                </c:pt>
                <c:pt idx="271409">
                  <c:v>56.973417010507298</c:v>
                </c:pt>
                <c:pt idx="271410">
                  <c:v>56.973490965843098</c:v>
                </c:pt>
                <c:pt idx="271411">
                  <c:v>56.973564920942202</c:v>
                </c:pt>
                <c:pt idx="271412">
                  <c:v>56.973638875804497</c:v>
                </c:pt>
                <c:pt idx="271413">
                  <c:v>56.973712830430102</c:v>
                </c:pt>
                <c:pt idx="271414">
                  <c:v>56.973786784818998</c:v>
                </c:pt>
                <c:pt idx="271415">
                  <c:v>56.973860738971197</c:v>
                </c:pt>
                <c:pt idx="271416">
                  <c:v>56.973934692886601</c:v>
                </c:pt>
                <c:pt idx="271417">
                  <c:v>56.974008646565402</c:v>
                </c:pt>
                <c:pt idx="271418">
                  <c:v>56.974082600007399</c:v>
                </c:pt>
                <c:pt idx="271419">
                  <c:v>56.974156553212701</c:v>
                </c:pt>
                <c:pt idx="271420">
                  <c:v>56.9742305061812</c:v>
                </c:pt>
                <c:pt idx="271421">
                  <c:v>56.974304458913103</c:v>
                </c:pt>
                <c:pt idx="271422">
                  <c:v>56.974378411408203</c:v>
                </c:pt>
                <c:pt idx="271423">
                  <c:v>56.9744523636667</c:v>
                </c:pt>
                <c:pt idx="271424">
                  <c:v>56.974526315688401</c:v>
                </c:pt>
                <c:pt idx="271425">
                  <c:v>56.974600267473399</c:v>
                </c:pt>
                <c:pt idx="271426">
                  <c:v>56.974674219021701</c:v>
                </c:pt>
                <c:pt idx="271427">
                  <c:v>56.9747481703332</c:v>
                </c:pt>
                <c:pt idx="271428">
                  <c:v>56.974822121408103</c:v>
                </c:pt>
                <c:pt idx="271429">
                  <c:v>56.974896072246302</c:v>
                </c:pt>
                <c:pt idx="271430">
                  <c:v>56.9749700228477</c:v>
                </c:pt>
                <c:pt idx="271431">
                  <c:v>56.975043973212401</c:v>
                </c:pt>
                <c:pt idx="271432">
                  <c:v>56.975117923340399</c:v>
                </c:pt>
                <c:pt idx="271433">
                  <c:v>56.9751918732318</c:v>
                </c:pt>
                <c:pt idx="271434">
                  <c:v>56.975265822886399</c:v>
                </c:pt>
                <c:pt idx="271435">
                  <c:v>56.975339772304302</c:v>
                </c:pt>
                <c:pt idx="271436">
                  <c:v>56.975413721485502</c:v>
                </c:pt>
                <c:pt idx="271437">
                  <c:v>56.975487670429999</c:v>
                </c:pt>
                <c:pt idx="271438">
                  <c:v>56.9755616191377</c:v>
                </c:pt>
                <c:pt idx="271439">
                  <c:v>56.975635567608798</c:v>
                </c:pt>
                <c:pt idx="271440">
                  <c:v>56.975709515843199</c:v>
                </c:pt>
                <c:pt idx="271441">
                  <c:v>56.975783463840898</c:v>
                </c:pt>
                <c:pt idx="271442">
                  <c:v>56.975857411601901</c:v>
                </c:pt>
                <c:pt idx="271443">
                  <c:v>56.9759313591262</c:v>
                </c:pt>
                <c:pt idx="271444">
                  <c:v>56.976005306413697</c:v>
                </c:pt>
                <c:pt idx="271445">
                  <c:v>56.976079253464597</c:v>
                </c:pt>
                <c:pt idx="271446">
                  <c:v>56.976153200278802</c:v>
                </c:pt>
                <c:pt idx="271447">
                  <c:v>56.976227146856303</c:v>
                </c:pt>
                <c:pt idx="271448">
                  <c:v>56.976301093197101</c:v>
                </c:pt>
                <c:pt idx="271449">
                  <c:v>56.976375039301203</c:v>
                </c:pt>
                <c:pt idx="271450">
                  <c:v>56.976448985168602</c:v>
                </c:pt>
                <c:pt idx="271451">
                  <c:v>56.976522930799298</c:v>
                </c:pt>
                <c:pt idx="271452">
                  <c:v>56.976596876193298</c:v>
                </c:pt>
                <c:pt idx="271453">
                  <c:v>56.976670821350602</c:v>
                </c:pt>
                <c:pt idx="271454">
                  <c:v>56.976744766271203</c:v>
                </c:pt>
                <c:pt idx="271455">
                  <c:v>56.9768187109552</c:v>
                </c:pt>
                <c:pt idx="271456">
                  <c:v>56.976892655402402</c:v>
                </c:pt>
                <c:pt idx="271457">
                  <c:v>56.976966599613</c:v>
                </c:pt>
                <c:pt idx="271458">
                  <c:v>56.977040543586803</c:v>
                </c:pt>
                <c:pt idx="271459">
                  <c:v>56.977114487324002</c:v>
                </c:pt>
                <c:pt idx="271460">
                  <c:v>56.977188430824498</c:v>
                </c:pt>
                <c:pt idx="271461">
                  <c:v>56.977262374088298</c:v>
                </c:pt>
                <c:pt idx="271462">
                  <c:v>56.977336317115402</c:v>
                </c:pt>
                <c:pt idx="271463">
                  <c:v>56.977410259905803</c:v>
                </c:pt>
                <c:pt idx="271464">
                  <c:v>56.9774842024596</c:v>
                </c:pt>
                <c:pt idx="271465">
                  <c:v>56.977558144776701</c:v>
                </c:pt>
                <c:pt idx="271466">
                  <c:v>56.977632086857099</c:v>
                </c:pt>
                <c:pt idx="271467">
                  <c:v>56.977706028700801</c:v>
                </c:pt>
                <c:pt idx="271468">
                  <c:v>56.9777799703078</c:v>
                </c:pt>
                <c:pt idx="271469">
                  <c:v>56.977853911678103</c:v>
                </c:pt>
                <c:pt idx="271470">
                  <c:v>56.977927852811803</c:v>
                </c:pt>
                <c:pt idx="271471">
                  <c:v>56.978001793708799</c:v>
                </c:pt>
                <c:pt idx="271472">
                  <c:v>56.978075734369099</c:v>
                </c:pt>
                <c:pt idx="271473">
                  <c:v>56.978149674792697</c:v>
                </c:pt>
                <c:pt idx="271474">
                  <c:v>56.978223614979598</c:v>
                </c:pt>
                <c:pt idx="271475">
                  <c:v>56.978297554929902</c:v>
                </c:pt>
                <c:pt idx="271476">
                  <c:v>56.978371494643497</c:v>
                </c:pt>
                <c:pt idx="271477">
                  <c:v>56.978445434120403</c:v>
                </c:pt>
                <c:pt idx="271478">
                  <c:v>56.978519373360697</c:v>
                </c:pt>
                <c:pt idx="271479">
                  <c:v>56.978593312364303</c:v>
                </c:pt>
                <c:pt idx="271480">
                  <c:v>56.978667251131199</c:v>
                </c:pt>
                <c:pt idx="271481">
                  <c:v>56.978741189661399</c:v>
                </c:pt>
                <c:pt idx="271482">
                  <c:v>56.978815127954903</c:v>
                </c:pt>
                <c:pt idx="271483">
                  <c:v>56.978889066011803</c:v>
                </c:pt>
                <c:pt idx="271484">
                  <c:v>56.978963003832099</c:v>
                </c:pt>
                <c:pt idx="271485">
                  <c:v>56.9790369414156</c:v>
                </c:pt>
                <c:pt idx="271486">
                  <c:v>56.979110878762498</c:v>
                </c:pt>
                <c:pt idx="271487">
                  <c:v>56.979184815872699</c:v>
                </c:pt>
                <c:pt idx="271488">
                  <c:v>56.979258752746297</c:v>
                </c:pt>
                <c:pt idx="271489">
                  <c:v>56.979332689383199</c:v>
                </c:pt>
                <c:pt idx="271490">
                  <c:v>56.979406625783398</c:v>
                </c:pt>
                <c:pt idx="271491">
                  <c:v>56.979480561947</c:v>
                </c:pt>
                <c:pt idx="271492">
                  <c:v>56.979554497873799</c:v>
                </c:pt>
                <c:pt idx="271493">
                  <c:v>56.979628433564102</c:v>
                </c:pt>
                <c:pt idx="271494">
                  <c:v>56.979702369017701</c:v>
                </c:pt>
                <c:pt idx="271495">
                  <c:v>56.979776304234598</c:v>
                </c:pt>
                <c:pt idx="271496">
                  <c:v>56.979850239214798</c:v>
                </c:pt>
                <c:pt idx="271497">
                  <c:v>56.979924173958402</c:v>
                </c:pt>
                <c:pt idx="271498">
                  <c:v>56.979998108465303</c:v>
                </c:pt>
                <c:pt idx="271499">
                  <c:v>56.9800720427356</c:v>
                </c:pt>
                <c:pt idx="271500">
                  <c:v>56.980145976769201</c:v>
                </c:pt>
                <c:pt idx="271501">
                  <c:v>56.980219910566198</c:v>
                </c:pt>
                <c:pt idx="271502">
                  <c:v>56.9802938441265</c:v>
                </c:pt>
                <c:pt idx="271503">
                  <c:v>56.980367777450198</c:v>
                </c:pt>
                <c:pt idx="271504">
                  <c:v>56.9804417105372</c:v>
                </c:pt>
                <c:pt idx="271505">
                  <c:v>56.980515643387498</c:v>
                </c:pt>
                <c:pt idx="271506">
                  <c:v>56.980589576001201</c:v>
                </c:pt>
                <c:pt idx="271507">
                  <c:v>56.980663508378299</c:v>
                </c:pt>
                <c:pt idx="271508">
                  <c:v>56.980737440518602</c:v>
                </c:pt>
                <c:pt idx="271509">
                  <c:v>56.980811372422401</c:v>
                </c:pt>
                <c:pt idx="271510">
                  <c:v>56.980885304089497</c:v>
                </c:pt>
                <c:pt idx="271511">
                  <c:v>56.980959235519897</c:v>
                </c:pt>
                <c:pt idx="271512">
                  <c:v>56.981033166713701</c:v>
                </c:pt>
                <c:pt idx="271513">
                  <c:v>56.9811070976709</c:v>
                </c:pt>
                <c:pt idx="271514">
                  <c:v>56.981181028391397</c:v>
                </c:pt>
                <c:pt idx="271515">
                  <c:v>56.981254958875198</c:v>
                </c:pt>
                <c:pt idx="271516">
                  <c:v>56.981328889122402</c:v>
                </c:pt>
                <c:pt idx="271517">
                  <c:v>56.981402819133002</c:v>
                </c:pt>
                <c:pt idx="271518">
                  <c:v>56.9814767489069</c:v>
                </c:pt>
                <c:pt idx="271519">
                  <c:v>56.981550678444201</c:v>
                </c:pt>
                <c:pt idx="271520">
                  <c:v>56.981624607744799</c:v>
                </c:pt>
                <c:pt idx="271521">
                  <c:v>56.9816985368088</c:v>
                </c:pt>
                <c:pt idx="271522">
                  <c:v>56.981772465636197</c:v>
                </c:pt>
                <c:pt idx="271523">
                  <c:v>56.981846394226899</c:v>
                </c:pt>
                <c:pt idx="271524">
                  <c:v>56.981920322580997</c:v>
                </c:pt>
                <c:pt idx="271525">
                  <c:v>56.981994250698399</c:v>
                </c:pt>
                <c:pt idx="271526">
                  <c:v>56.982068178579198</c:v>
                </c:pt>
                <c:pt idx="271527">
                  <c:v>56.982142106223399</c:v>
                </c:pt>
                <c:pt idx="271528">
                  <c:v>56.982216033630898</c:v>
                </c:pt>
                <c:pt idx="271529">
                  <c:v>56.982289960801801</c:v>
                </c:pt>
                <c:pt idx="271530">
                  <c:v>56.982363887736099</c:v>
                </c:pt>
                <c:pt idx="271531">
                  <c:v>56.982437814433702</c:v>
                </c:pt>
                <c:pt idx="271532">
                  <c:v>56.982511740894701</c:v>
                </c:pt>
                <c:pt idx="271533">
                  <c:v>56.982585667119103</c:v>
                </c:pt>
                <c:pt idx="271534">
                  <c:v>56.982659593106803</c:v>
                </c:pt>
                <c:pt idx="271535">
                  <c:v>56.982733518857899</c:v>
                </c:pt>
                <c:pt idx="271536">
                  <c:v>56.982807444372398</c:v>
                </c:pt>
                <c:pt idx="271537">
                  <c:v>56.982881369650201</c:v>
                </c:pt>
                <c:pt idx="271538">
                  <c:v>56.982955294691401</c:v>
                </c:pt>
                <c:pt idx="271539">
                  <c:v>56.983029219495997</c:v>
                </c:pt>
                <c:pt idx="271540">
                  <c:v>56.983103144064003</c:v>
                </c:pt>
                <c:pt idx="271541">
                  <c:v>56.9831770683953</c:v>
                </c:pt>
                <c:pt idx="271542">
                  <c:v>56.983250992489999</c:v>
                </c:pt>
                <c:pt idx="271543">
                  <c:v>56.983324916348103</c:v>
                </c:pt>
                <c:pt idx="271544">
                  <c:v>56.983398839969603</c:v>
                </c:pt>
                <c:pt idx="271545">
                  <c:v>56.983472763354399</c:v>
                </c:pt>
                <c:pt idx="271546">
                  <c:v>56.983546686502599</c:v>
                </c:pt>
                <c:pt idx="271547">
                  <c:v>56.983620609414203</c:v>
                </c:pt>
                <c:pt idx="271548">
                  <c:v>56.983694532089203</c:v>
                </c:pt>
                <c:pt idx="271549">
                  <c:v>56.983768454527599</c:v>
                </c:pt>
                <c:pt idx="271550">
                  <c:v>56.983842376729299</c:v>
                </c:pt>
                <c:pt idx="271551">
                  <c:v>56.983916298694403</c:v>
                </c:pt>
                <c:pt idx="271552">
                  <c:v>56.983990220422903</c:v>
                </c:pt>
                <c:pt idx="271553">
                  <c:v>56.9840641419148</c:v>
                </c:pt>
                <c:pt idx="271554">
                  <c:v>56.9841380631701</c:v>
                </c:pt>
                <c:pt idx="271555">
                  <c:v>56.984211984188697</c:v>
                </c:pt>
                <c:pt idx="271556">
                  <c:v>56.984285904970697</c:v>
                </c:pt>
                <c:pt idx="271557">
                  <c:v>56.984359825516201</c:v>
                </c:pt>
                <c:pt idx="271558">
                  <c:v>56.984433745825001</c:v>
                </c:pt>
                <c:pt idx="271559">
                  <c:v>56.984507665897198</c:v>
                </c:pt>
                <c:pt idx="271560">
                  <c:v>56.984581585732798</c:v>
                </c:pt>
                <c:pt idx="271561">
                  <c:v>56.984655505331702</c:v>
                </c:pt>
                <c:pt idx="271562">
                  <c:v>56.984729424694102</c:v>
                </c:pt>
                <c:pt idx="271563">
                  <c:v>56.984803343819898</c:v>
                </c:pt>
                <c:pt idx="271564">
                  <c:v>56.984877262708999</c:v>
                </c:pt>
                <c:pt idx="271565">
                  <c:v>56.984951181361502</c:v>
                </c:pt>
                <c:pt idx="271566">
                  <c:v>56.985025099777502</c:v>
                </c:pt>
                <c:pt idx="271567">
                  <c:v>56.985099017956799</c:v>
                </c:pt>
                <c:pt idx="271568">
                  <c:v>56.985172935899499</c:v>
                </c:pt>
                <c:pt idx="271569">
                  <c:v>56.985246853605602</c:v>
                </c:pt>
                <c:pt idx="271570">
                  <c:v>56.985320771075102</c:v>
                </c:pt>
                <c:pt idx="271571">
                  <c:v>56.985394688308098</c:v>
                </c:pt>
                <c:pt idx="271572">
                  <c:v>56.985468605304398</c:v>
                </c:pt>
                <c:pt idx="271573">
                  <c:v>56.985542522064101</c:v>
                </c:pt>
                <c:pt idx="271574">
                  <c:v>56.985616438587201</c:v>
                </c:pt>
                <c:pt idx="271575">
                  <c:v>56.985690354873697</c:v>
                </c:pt>
                <c:pt idx="271576">
                  <c:v>56.985764270923603</c:v>
                </c:pt>
                <c:pt idx="271577">
                  <c:v>56.985838186736899</c:v>
                </c:pt>
                <c:pt idx="271578">
                  <c:v>56.985912102313598</c:v>
                </c:pt>
                <c:pt idx="271579">
                  <c:v>56.985986017653701</c:v>
                </c:pt>
                <c:pt idx="271580">
                  <c:v>56.9860599327572</c:v>
                </c:pt>
                <c:pt idx="271581">
                  <c:v>56.986133847624103</c:v>
                </c:pt>
                <c:pt idx="271582">
                  <c:v>56.986207762254402</c:v>
                </c:pt>
                <c:pt idx="271583">
                  <c:v>56.986281676648197</c:v>
                </c:pt>
                <c:pt idx="271584">
                  <c:v>56.986355590805303</c:v>
                </c:pt>
                <c:pt idx="271585">
                  <c:v>56.986429504725898</c:v>
                </c:pt>
                <c:pt idx="271586">
                  <c:v>56.986503418409796</c:v>
                </c:pt>
                <c:pt idx="271587">
                  <c:v>56.986577331857198</c:v>
                </c:pt>
                <c:pt idx="271588">
                  <c:v>56.986651245067897</c:v>
                </c:pt>
                <c:pt idx="271589">
                  <c:v>56.986725158042098</c:v>
                </c:pt>
                <c:pt idx="271590">
                  <c:v>56.986799070779703</c:v>
                </c:pt>
                <c:pt idx="271591">
                  <c:v>56.986872983280698</c:v>
                </c:pt>
                <c:pt idx="271592">
                  <c:v>56.986946895545103</c:v>
                </c:pt>
                <c:pt idx="271593">
                  <c:v>56.987020807573003</c:v>
                </c:pt>
                <c:pt idx="271594">
                  <c:v>56.987094719364201</c:v>
                </c:pt>
                <c:pt idx="271595">
                  <c:v>56.987168630918802</c:v>
                </c:pt>
                <c:pt idx="271596">
                  <c:v>56.987242542236899</c:v>
                </c:pt>
                <c:pt idx="271597">
                  <c:v>56.9873164533184</c:v>
                </c:pt>
                <c:pt idx="271598">
                  <c:v>56.987390364163304</c:v>
                </c:pt>
                <c:pt idx="271599">
                  <c:v>56.987464274771597</c:v>
                </c:pt>
                <c:pt idx="271600">
                  <c:v>56.9875381851434</c:v>
                </c:pt>
                <c:pt idx="271601">
                  <c:v>56.9876120952785</c:v>
                </c:pt>
                <c:pt idx="271602">
                  <c:v>56.987686005177103</c:v>
                </c:pt>
                <c:pt idx="271603">
                  <c:v>56.987759914839103</c:v>
                </c:pt>
                <c:pt idx="271604">
                  <c:v>56.987833824264598</c:v>
                </c:pt>
                <c:pt idx="271605">
                  <c:v>56.987907733453397</c:v>
                </c:pt>
                <c:pt idx="271606">
                  <c:v>56.9879816424057</c:v>
                </c:pt>
                <c:pt idx="271607">
                  <c:v>56.988055551121398</c:v>
                </c:pt>
                <c:pt idx="271608">
                  <c:v>56.988129459600501</c:v>
                </c:pt>
                <c:pt idx="271609">
                  <c:v>56.988203367842999</c:v>
                </c:pt>
                <c:pt idx="271610">
                  <c:v>56.988277275849001</c:v>
                </c:pt>
                <c:pt idx="271611">
                  <c:v>56.988351183618398</c:v>
                </c:pt>
                <c:pt idx="271612">
                  <c:v>56.9884250911512</c:v>
                </c:pt>
                <c:pt idx="271613">
                  <c:v>56.988498998447497</c:v>
                </c:pt>
                <c:pt idx="271614">
                  <c:v>56.988572905507198</c:v>
                </c:pt>
                <c:pt idx="271615">
                  <c:v>56.988646812330302</c:v>
                </c:pt>
                <c:pt idx="271616">
                  <c:v>56.988720718916802</c:v>
                </c:pt>
                <c:pt idx="271617">
                  <c:v>56.988794625266799</c:v>
                </c:pt>
                <c:pt idx="271618">
                  <c:v>56.988868531380199</c:v>
                </c:pt>
                <c:pt idx="271619">
                  <c:v>56.988942437257101</c:v>
                </c:pt>
                <c:pt idx="271620">
                  <c:v>56.989016342897401</c:v>
                </c:pt>
                <c:pt idx="271621">
                  <c:v>56.989090248301103</c:v>
                </c:pt>
                <c:pt idx="271622">
                  <c:v>56.989164153468202</c:v>
                </c:pt>
                <c:pt idx="271623">
                  <c:v>56.989238058398797</c:v>
                </c:pt>
                <c:pt idx="271624">
                  <c:v>56.989311963092803</c:v>
                </c:pt>
                <c:pt idx="271625">
                  <c:v>56.989385867550297</c:v>
                </c:pt>
                <c:pt idx="271626">
                  <c:v>56.989459771771202</c:v>
                </c:pt>
                <c:pt idx="271627">
                  <c:v>56.989533675755503</c:v>
                </c:pt>
                <c:pt idx="271628">
                  <c:v>56.9896075795033</c:v>
                </c:pt>
                <c:pt idx="271629">
                  <c:v>56.9896814830145</c:v>
                </c:pt>
                <c:pt idx="271630">
                  <c:v>56.989755386289197</c:v>
                </c:pt>
                <c:pt idx="271631">
                  <c:v>56.989829289327297</c:v>
                </c:pt>
                <c:pt idx="271632">
                  <c:v>56.9899031921288</c:v>
                </c:pt>
                <c:pt idx="271633">
                  <c:v>56.989977094693799</c:v>
                </c:pt>
                <c:pt idx="271634">
                  <c:v>56.990050997022202</c:v>
                </c:pt>
                <c:pt idx="271635">
                  <c:v>56.9901248991141</c:v>
                </c:pt>
                <c:pt idx="271636">
                  <c:v>56.990198800969402</c:v>
                </c:pt>
                <c:pt idx="271637">
                  <c:v>56.9902727025882</c:v>
                </c:pt>
                <c:pt idx="271638">
                  <c:v>56.990346603970401</c:v>
                </c:pt>
                <c:pt idx="271639">
                  <c:v>56.990420505116099</c:v>
                </c:pt>
                <c:pt idx="271640">
                  <c:v>56.990494406025199</c:v>
                </c:pt>
                <c:pt idx="271641">
                  <c:v>56.990568306697703</c:v>
                </c:pt>
                <c:pt idx="271642">
                  <c:v>56.990642207133803</c:v>
                </c:pt>
                <c:pt idx="271643">
                  <c:v>56.990716107333199</c:v>
                </c:pt>
                <c:pt idx="271644">
                  <c:v>56.990790007296098</c:v>
                </c:pt>
                <c:pt idx="271645">
                  <c:v>56.990863907022501</c:v>
                </c:pt>
                <c:pt idx="271646">
                  <c:v>56.990937806512299</c:v>
                </c:pt>
                <c:pt idx="271647">
                  <c:v>56.991011705765601</c:v>
                </c:pt>
                <c:pt idx="271648">
                  <c:v>56.991085604782299</c:v>
                </c:pt>
                <c:pt idx="271649">
                  <c:v>56.9911595035625</c:v>
                </c:pt>
                <c:pt idx="271650">
                  <c:v>56.991233402106197</c:v>
                </c:pt>
                <c:pt idx="271651">
                  <c:v>56.991307300413297</c:v>
                </c:pt>
                <c:pt idx="271652">
                  <c:v>56.991381198483801</c:v>
                </c:pt>
                <c:pt idx="271653">
                  <c:v>56.9914550963179</c:v>
                </c:pt>
                <c:pt idx="271654">
                  <c:v>56.991528993915303</c:v>
                </c:pt>
                <c:pt idx="271655">
                  <c:v>56.991602891276301</c:v>
                </c:pt>
                <c:pt idx="271656">
                  <c:v>56.991676788400703</c:v>
                </c:pt>
                <c:pt idx="271657">
                  <c:v>56.991750685288501</c:v>
                </c:pt>
                <c:pt idx="271658">
                  <c:v>56.991824581939902</c:v>
                </c:pt>
                <c:pt idx="271659">
                  <c:v>56.991898478354699</c:v>
                </c:pt>
                <c:pt idx="271660">
                  <c:v>56.991972374532899</c:v>
                </c:pt>
                <c:pt idx="271661">
                  <c:v>56.992046270474603</c:v>
                </c:pt>
                <c:pt idx="271662">
                  <c:v>56.992120166179802</c:v>
                </c:pt>
                <c:pt idx="271663">
                  <c:v>56.992194061648497</c:v>
                </c:pt>
                <c:pt idx="271664">
                  <c:v>56.992267956880603</c:v>
                </c:pt>
                <c:pt idx="271665">
                  <c:v>56.992341851876198</c:v>
                </c:pt>
                <c:pt idx="271666">
                  <c:v>56.992415746635203</c:v>
                </c:pt>
                <c:pt idx="271667">
                  <c:v>56.992489641157697</c:v>
                </c:pt>
                <c:pt idx="271668">
                  <c:v>56.992563535443701</c:v>
                </c:pt>
                <c:pt idx="271669">
                  <c:v>56.9926374294932</c:v>
                </c:pt>
                <c:pt idx="271670">
                  <c:v>56.992711323306096</c:v>
                </c:pt>
                <c:pt idx="271671">
                  <c:v>56.992785216882503</c:v>
                </c:pt>
                <c:pt idx="271672">
                  <c:v>56.992859110222398</c:v>
                </c:pt>
                <c:pt idx="271673">
                  <c:v>56.992933003325803</c:v>
                </c:pt>
                <c:pt idx="271674">
                  <c:v>56.993006896192597</c:v>
                </c:pt>
                <c:pt idx="271675">
                  <c:v>56.993080788822901</c:v>
                </c:pt>
                <c:pt idx="271676">
                  <c:v>56.993154681216701</c:v>
                </c:pt>
                <c:pt idx="271677">
                  <c:v>56.993228573373997</c:v>
                </c:pt>
                <c:pt idx="271678">
                  <c:v>56.993302465294697</c:v>
                </c:pt>
                <c:pt idx="271679">
                  <c:v>56.993376356978899</c:v>
                </c:pt>
                <c:pt idx="271680">
                  <c:v>56.993450248426598</c:v>
                </c:pt>
                <c:pt idx="271681">
                  <c:v>56.993524139637799</c:v>
                </c:pt>
                <c:pt idx="271682">
                  <c:v>56.993598030612397</c:v>
                </c:pt>
                <c:pt idx="271683">
                  <c:v>56.993671921350597</c:v>
                </c:pt>
                <c:pt idx="271684">
                  <c:v>56.9937458118522</c:v>
                </c:pt>
                <c:pt idx="271685">
                  <c:v>56.9938197021173</c:v>
                </c:pt>
                <c:pt idx="271686">
                  <c:v>56.993893592145902</c:v>
                </c:pt>
                <c:pt idx="271687">
                  <c:v>56.993967481938</c:v>
                </c:pt>
                <c:pt idx="271688">
                  <c:v>56.994041371493502</c:v>
                </c:pt>
                <c:pt idx="271689">
                  <c:v>56.994115260812599</c:v>
                </c:pt>
                <c:pt idx="271690">
                  <c:v>56.994189149895099</c:v>
                </c:pt>
                <c:pt idx="271691">
                  <c:v>56.994263038741103</c:v>
                </c:pt>
                <c:pt idx="271692">
                  <c:v>56.994336927350602</c:v>
                </c:pt>
                <c:pt idx="271693">
                  <c:v>56.994410815723597</c:v>
                </c:pt>
                <c:pt idx="271694">
                  <c:v>56.994484703860103</c:v>
                </c:pt>
                <c:pt idx="271695">
                  <c:v>56.994558591760097</c:v>
                </c:pt>
                <c:pt idx="271696">
                  <c:v>56.994632479423501</c:v>
                </c:pt>
                <c:pt idx="271697">
                  <c:v>56.994706366850501</c:v>
                </c:pt>
                <c:pt idx="271698">
                  <c:v>56.994780254040897</c:v>
                </c:pt>
                <c:pt idx="271699">
                  <c:v>56.994854140994903</c:v>
                </c:pt>
                <c:pt idx="271700">
                  <c:v>56.994928027712298</c:v>
                </c:pt>
                <c:pt idx="271701">
                  <c:v>56.995001914193303</c:v>
                </c:pt>
                <c:pt idx="271702">
                  <c:v>56.995075800437697</c:v>
                </c:pt>
                <c:pt idx="271703">
                  <c:v>56.9951496864456</c:v>
                </c:pt>
                <c:pt idx="271704">
                  <c:v>56.9952235722171</c:v>
                </c:pt>
                <c:pt idx="271705">
                  <c:v>56.995297457752002</c:v>
                </c:pt>
                <c:pt idx="271706">
                  <c:v>56.995371343050401</c:v>
                </c:pt>
                <c:pt idx="271707">
                  <c:v>56.995445228112303</c:v>
                </c:pt>
                <c:pt idx="271708">
                  <c:v>56.9955191129377</c:v>
                </c:pt>
                <c:pt idx="271709">
                  <c:v>56.9955929975267</c:v>
                </c:pt>
                <c:pt idx="271710">
                  <c:v>56.995666881879103</c:v>
                </c:pt>
                <c:pt idx="271711">
                  <c:v>56.995740765995002</c:v>
                </c:pt>
                <c:pt idx="271712">
                  <c:v>56.995814649874497</c:v>
                </c:pt>
                <c:pt idx="271713">
                  <c:v>56.995888533517402</c:v>
                </c:pt>
                <c:pt idx="271714">
                  <c:v>56.995962416923803</c:v>
                </c:pt>
                <c:pt idx="271715">
                  <c:v>56.996036300093799</c:v>
                </c:pt>
                <c:pt idx="271716">
                  <c:v>56.996110183027199</c:v>
                </c:pt>
                <c:pt idx="271717">
                  <c:v>56.996184065724201</c:v>
                </c:pt>
                <c:pt idx="271718">
                  <c:v>56.996257948184699</c:v>
                </c:pt>
                <c:pt idx="271719">
                  <c:v>56.9963318304086</c:v>
                </c:pt>
                <c:pt idx="271720">
                  <c:v>56.996405712396097</c:v>
                </c:pt>
                <c:pt idx="271721">
                  <c:v>56.996479594147097</c:v>
                </c:pt>
                <c:pt idx="271722">
                  <c:v>56.996553475661599</c:v>
                </c:pt>
                <c:pt idx="271723">
                  <c:v>56.996627356939698</c:v>
                </c:pt>
                <c:pt idx="271724">
                  <c:v>56.996701237981199</c:v>
                </c:pt>
                <c:pt idx="271725">
                  <c:v>56.996775118786204</c:v>
                </c:pt>
                <c:pt idx="271726">
                  <c:v>56.996848999354803</c:v>
                </c:pt>
                <c:pt idx="271727">
                  <c:v>56.996922879686899</c:v>
                </c:pt>
                <c:pt idx="271728">
                  <c:v>56.996996759782498</c:v>
                </c:pt>
                <c:pt idx="271729">
                  <c:v>56.997070639641599</c:v>
                </c:pt>
                <c:pt idx="271730">
                  <c:v>56.997144519264197</c:v>
                </c:pt>
                <c:pt idx="271731">
                  <c:v>56.997218398650404</c:v>
                </c:pt>
                <c:pt idx="271732">
                  <c:v>56.9972922778</c:v>
                </c:pt>
                <c:pt idx="271733">
                  <c:v>56.997366156713198</c:v>
                </c:pt>
                <c:pt idx="271734">
                  <c:v>56.9974400353899</c:v>
                </c:pt>
                <c:pt idx="271735">
                  <c:v>56.997513913830097</c:v>
                </c:pt>
                <c:pt idx="271736">
                  <c:v>56.997587792033897</c:v>
                </c:pt>
                <c:pt idx="271737">
                  <c:v>56.997661670001101</c:v>
                </c:pt>
                <c:pt idx="271738">
                  <c:v>56.997735547731899</c:v>
                </c:pt>
                <c:pt idx="271739">
                  <c:v>56.997809425226201</c:v>
                </c:pt>
                <c:pt idx="271740">
                  <c:v>56.997883302484098</c:v>
                </c:pt>
                <c:pt idx="271741">
                  <c:v>56.997957179505399</c:v>
                </c:pt>
                <c:pt idx="271742">
                  <c:v>56.998031056290301</c:v>
                </c:pt>
                <c:pt idx="271743">
                  <c:v>56.9981049328387</c:v>
                </c:pt>
                <c:pt idx="271744">
                  <c:v>56.998178809150701</c:v>
                </c:pt>
                <c:pt idx="271745">
                  <c:v>56.998252685226198</c:v>
                </c:pt>
                <c:pt idx="271746">
                  <c:v>56.998326561065198</c:v>
                </c:pt>
                <c:pt idx="271747">
                  <c:v>56.998400436667701</c:v>
                </c:pt>
                <c:pt idx="271748">
                  <c:v>56.9984743120338</c:v>
                </c:pt>
                <c:pt idx="271749">
                  <c:v>56.998548187163401</c:v>
                </c:pt>
                <c:pt idx="271750">
                  <c:v>56.998622062056498</c:v>
                </c:pt>
                <c:pt idx="271751">
                  <c:v>56.998695936713098</c:v>
                </c:pt>
                <c:pt idx="271752">
                  <c:v>56.9987698111333</c:v>
                </c:pt>
                <c:pt idx="271753">
                  <c:v>56.998843685317098</c:v>
                </c:pt>
                <c:pt idx="271754">
                  <c:v>56.998917559264299</c:v>
                </c:pt>
                <c:pt idx="271755">
                  <c:v>56.998991432975103</c:v>
                </c:pt>
                <c:pt idx="271756">
                  <c:v>56.999065306449502</c:v>
                </c:pt>
                <c:pt idx="271757">
                  <c:v>56.999139179687297</c:v>
                </c:pt>
                <c:pt idx="271758">
                  <c:v>56.999213052688802</c:v>
                </c:pt>
                <c:pt idx="271759">
                  <c:v>56.999286925453703</c:v>
                </c:pt>
                <c:pt idx="271760">
                  <c:v>56.999360797982199</c:v>
                </c:pt>
                <c:pt idx="271761">
                  <c:v>56.999434670274198</c:v>
                </c:pt>
                <c:pt idx="271762">
                  <c:v>56.999508542329799</c:v>
                </c:pt>
                <c:pt idx="271763">
                  <c:v>56.999582414148897</c:v>
                </c:pt>
                <c:pt idx="271764">
                  <c:v>56.999656285731596</c:v>
                </c:pt>
                <c:pt idx="271765">
                  <c:v>56.999730157077799</c:v>
                </c:pt>
                <c:pt idx="271766">
                  <c:v>56.999804028187498</c:v>
                </c:pt>
                <c:pt idx="271767">
                  <c:v>56.999877899060799</c:v>
                </c:pt>
                <c:pt idx="271768">
                  <c:v>56.999951769697702</c:v>
                </c:pt>
                <c:pt idx="271769">
                  <c:v>57.000025640098002</c:v>
                </c:pt>
                <c:pt idx="271770">
                  <c:v>57.000099510261997</c:v>
                </c:pt>
                <c:pt idx="271771">
                  <c:v>57.000173380189501</c:v>
                </c:pt>
                <c:pt idx="271772">
                  <c:v>57.000247249880502</c:v>
                </c:pt>
                <c:pt idx="271773">
                  <c:v>57.000321119335098</c:v>
                </c:pt>
                <c:pt idx="271774">
                  <c:v>57.000394988553197</c:v>
                </c:pt>
                <c:pt idx="271775">
                  <c:v>57.000468857534898</c:v>
                </c:pt>
                <c:pt idx="271776">
                  <c:v>57.000542726280102</c:v>
                </c:pt>
                <c:pt idx="271777">
                  <c:v>57.000616594788902</c:v>
                </c:pt>
                <c:pt idx="271778">
                  <c:v>57.000690463061197</c:v>
                </c:pt>
                <c:pt idx="271779">
                  <c:v>57.000764331097102</c:v>
                </c:pt>
                <c:pt idx="271780">
                  <c:v>57.000838198896602</c:v>
                </c:pt>
                <c:pt idx="271781">
                  <c:v>57.000912066459598</c:v>
                </c:pt>
                <c:pt idx="271782">
                  <c:v>57.000985933786097</c:v>
                </c:pt>
                <c:pt idx="271783">
                  <c:v>57.001059800876298</c:v>
                </c:pt>
                <c:pt idx="271784">
                  <c:v>57.001133667729903</c:v>
                </c:pt>
                <c:pt idx="271785">
                  <c:v>57.001207534347202</c:v>
                </c:pt>
                <c:pt idx="271786">
                  <c:v>57.001281400727997</c:v>
                </c:pt>
                <c:pt idx="271787">
                  <c:v>57.001355266872302</c:v>
                </c:pt>
                <c:pt idx="271788">
                  <c:v>57.001429132780203</c:v>
                </c:pt>
                <c:pt idx="271789">
                  <c:v>57.001502998451699</c:v>
                </c:pt>
                <c:pt idx="271790">
                  <c:v>57.001576863886697</c:v>
                </c:pt>
                <c:pt idx="271791">
                  <c:v>57.001650729085398</c:v>
                </c:pt>
                <c:pt idx="271792">
                  <c:v>57.001724594047502</c:v>
                </c:pt>
                <c:pt idx="271793">
                  <c:v>57.001798458773301</c:v>
                </c:pt>
                <c:pt idx="271794">
                  <c:v>57.001872323262504</c:v>
                </c:pt>
                <c:pt idx="271795">
                  <c:v>57.001946187515401</c:v>
                </c:pt>
                <c:pt idx="271796">
                  <c:v>57.002020051531801</c:v>
                </c:pt>
                <c:pt idx="271797">
                  <c:v>57.002093915311796</c:v>
                </c:pt>
                <c:pt idx="271798">
                  <c:v>57.002167778855402</c:v>
                </c:pt>
                <c:pt idx="271799">
                  <c:v>57.002241642162502</c:v>
                </c:pt>
                <c:pt idx="271800">
                  <c:v>57.002315505233298</c:v>
                </c:pt>
                <c:pt idx="271801">
                  <c:v>57.002389368067497</c:v>
                </c:pt>
                <c:pt idx="271802">
                  <c:v>57.002463230665398</c:v>
                </c:pt>
                <c:pt idx="271803">
                  <c:v>57.002537093026802</c:v>
                </c:pt>
                <c:pt idx="271804">
                  <c:v>57.002610955151802</c:v>
                </c:pt>
                <c:pt idx="271805">
                  <c:v>57.002684817040397</c:v>
                </c:pt>
                <c:pt idx="271806">
                  <c:v>57.002758678692501</c:v>
                </c:pt>
                <c:pt idx="271807">
                  <c:v>57.002832540108201</c:v>
                </c:pt>
                <c:pt idx="271808">
                  <c:v>57.002906401287497</c:v>
                </c:pt>
                <c:pt idx="271809">
                  <c:v>57.002980262230402</c:v>
                </c:pt>
                <c:pt idx="271810">
                  <c:v>57.003054122936803</c:v>
                </c:pt>
                <c:pt idx="271811">
                  <c:v>57.003127983406898</c:v>
                </c:pt>
                <c:pt idx="271812">
                  <c:v>57.003201843640497</c:v>
                </c:pt>
                <c:pt idx="271813">
                  <c:v>57.003275703637698</c:v>
                </c:pt>
                <c:pt idx="271814">
                  <c:v>57.003349563398402</c:v>
                </c:pt>
                <c:pt idx="271815">
                  <c:v>57.003423422922801</c:v>
                </c:pt>
                <c:pt idx="271816">
                  <c:v>57.003497282210702</c:v>
                </c:pt>
                <c:pt idx="271817">
                  <c:v>57.003571141262199</c:v>
                </c:pt>
                <c:pt idx="271818">
                  <c:v>57.003645000077299</c:v>
                </c:pt>
                <c:pt idx="271819">
                  <c:v>57.003718858656001</c:v>
                </c:pt>
                <c:pt idx="271820">
                  <c:v>57.003792716998298</c:v>
                </c:pt>
                <c:pt idx="271821">
                  <c:v>57.003866575104098</c:v>
                </c:pt>
                <c:pt idx="271822">
                  <c:v>57.0039404329736</c:v>
                </c:pt>
                <c:pt idx="271823">
                  <c:v>57.004014290606598</c:v>
                </c:pt>
                <c:pt idx="271824">
                  <c:v>57.004088148003198</c:v>
                </c:pt>
                <c:pt idx="271825">
                  <c:v>57.004162005163401</c:v>
                </c:pt>
                <c:pt idx="271826">
                  <c:v>57.004235862087199</c:v>
                </c:pt>
                <c:pt idx="271827">
                  <c:v>57.0043097187746</c:v>
                </c:pt>
                <c:pt idx="271828">
                  <c:v>57.004383575225603</c:v>
                </c:pt>
                <c:pt idx="271829">
                  <c:v>57.004457431440201</c:v>
                </c:pt>
                <c:pt idx="271830">
                  <c:v>57.004531287418303</c:v>
                </c:pt>
                <c:pt idx="271831">
                  <c:v>57.004605143160099</c:v>
                </c:pt>
                <c:pt idx="271832">
                  <c:v>57.004678998665398</c:v>
                </c:pt>
                <c:pt idx="271833">
                  <c:v>57.004752853934399</c:v>
                </c:pt>
                <c:pt idx="271834">
                  <c:v>57.004826708966903</c:v>
                </c:pt>
                <c:pt idx="271835">
                  <c:v>57.004900563763101</c:v>
                </c:pt>
                <c:pt idx="271836">
                  <c:v>57.004974418322803</c:v>
                </c:pt>
                <c:pt idx="271837">
                  <c:v>57.0050482726461</c:v>
                </c:pt>
                <c:pt idx="271838">
                  <c:v>57.005122126733099</c:v>
                </c:pt>
                <c:pt idx="271839">
                  <c:v>57.005195980583601</c:v>
                </c:pt>
                <c:pt idx="271840">
                  <c:v>57.005269834197698</c:v>
                </c:pt>
                <c:pt idx="271841">
                  <c:v>57.005343687575497</c:v>
                </c:pt>
                <c:pt idx="271842">
                  <c:v>57.005417540716799</c:v>
                </c:pt>
                <c:pt idx="271843">
                  <c:v>57.005491393621703</c:v>
                </c:pt>
                <c:pt idx="271844">
                  <c:v>57.005565246290303</c:v>
                </c:pt>
                <c:pt idx="271845">
                  <c:v>57.005639098722398</c:v>
                </c:pt>
                <c:pt idx="271846">
                  <c:v>57.005712950918202</c:v>
                </c:pt>
                <c:pt idx="271847">
                  <c:v>57.005786802877502</c:v>
                </c:pt>
                <c:pt idx="271848">
                  <c:v>57.005860654600497</c:v>
                </c:pt>
                <c:pt idx="271849">
                  <c:v>57.005934506087101</c:v>
                </c:pt>
                <c:pt idx="271850">
                  <c:v>57.006008357337301</c:v>
                </c:pt>
                <c:pt idx="271851">
                  <c:v>57.006082208351003</c:v>
                </c:pt>
                <c:pt idx="271852">
                  <c:v>57.006156059128401</c:v>
                </c:pt>
                <c:pt idx="271853">
                  <c:v>57.006229909669401</c:v>
                </c:pt>
                <c:pt idx="271854">
                  <c:v>57.006303759974102</c:v>
                </c:pt>
                <c:pt idx="271855">
                  <c:v>57.0063776100423</c:v>
                </c:pt>
                <c:pt idx="271856">
                  <c:v>57.0064514598741</c:v>
                </c:pt>
                <c:pt idx="271857">
                  <c:v>57.006525309469602</c:v>
                </c:pt>
                <c:pt idx="271858">
                  <c:v>57.006599158828699</c:v>
                </c:pt>
                <c:pt idx="271859">
                  <c:v>57.006673007951299</c:v>
                </c:pt>
                <c:pt idx="271860">
                  <c:v>57.006746856837601</c:v>
                </c:pt>
                <c:pt idx="271861">
                  <c:v>57.006820705487598</c:v>
                </c:pt>
                <c:pt idx="271862">
                  <c:v>57.006894553901098</c:v>
                </c:pt>
                <c:pt idx="271863">
                  <c:v>57.006968402078201</c:v>
                </c:pt>
                <c:pt idx="271864">
                  <c:v>57.007042250018998</c:v>
                </c:pt>
                <c:pt idx="271865">
                  <c:v>57.007116097723397</c:v>
                </c:pt>
                <c:pt idx="271866">
                  <c:v>57.007189945191399</c:v>
                </c:pt>
                <c:pt idx="271867">
                  <c:v>57.007263792422997</c:v>
                </c:pt>
                <c:pt idx="271868">
                  <c:v>57.007337639418303</c:v>
                </c:pt>
                <c:pt idx="271869">
                  <c:v>57.007411486177197</c:v>
                </c:pt>
                <c:pt idx="271870">
                  <c:v>57.007485332699702</c:v>
                </c:pt>
                <c:pt idx="271871">
                  <c:v>57.007559178985801</c:v>
                </c:pt>
                <c:pt idx="271872">
                  <c:v>57.007633025035503</c:v>
                </c:pt>
                <c:pt idx="271873">
                  <c:v>57.007706870848899</c:v>
                </c:pt>
                <c:pt idx="271874">
                  <c:v>57.007780716425899</c:v>
                </c:pt>
                <c:pt idx="271875">
                  <c:v>57.0078545617665</c:v>
                </c:pt>
                <c:pt idx="271876">
                  <c:v>57.007928406870803</c:v>
                </c:pt>
                <c:pt idx="271877">
                  <c:v>57.008002251738603</c:v>
                </c:pt>
                <c:pt idx="271878">
                  <c:v>57.008076096370203</c:v>
                </c:pt>
                <c:pt idx="271879">
                  <c:v>57.0081499407653</c:v>
                </c:pt>
                <c:pt idx="271880">
                  <c:v>57.008223784924098</c:v>
                </c:pt>
                <c:pt idx="271881">
                  <c:v>57.008297628846499</c:v>
                </c:pt>
                <c:pt idx="271882">
                  <c:v>57.008371472532502</c:v>
                </c:pt>
                <c:pt idx="271883">
                  <c:v>57.0084453159822</c:v>
                </c:pt>
                <c:pt idx="271884">
                  <c:v>57.008519159195501</c:v>
                </c:pt>
                <c:pt idx="271885">
                  <c:v>57.008593002172397</c:v>
                </c:pt>
                <c:pt idx="271886">
                  <c:v>57.008666844913002</c:v>
                </c:pt>
                <c:pt idx="271887">
                  <c:v>57.008740687417202</c:v>
                </c:pt>
                <c:pt idx="271888">
                  <c:v>57.008814529684997</c:v>
                </c:pt>
                <c:pt idx="271889">
                  <c:v>57.008888371716502</c:v>
                </c:pt>
                <c:pt idx="271890">
                  <c:v>57.008962213511602</c:v>
                </c:pt>
                <c:pt idx="271891">
                  <c:v>57.009036055070403</c:v>
                </c:pt>
                <c:pt idx="271892">
                  <c:v>57.0091098963928</c:v>
                </c:pt>
                <c:pt idx="271893">
                  <c:v>57.0091837374788</c:v>
                </c:pt>
                <c:pt idx="271894">
                  <c:v>57.009257578328501</c:v>
                </c:pt>
                <c:pt idx="271895">
                  <c:v>57.009331418941798</c:v>
                </c:pt>
                <c:pt idx="271896">
                  <c:v>57.009405259318797</c:v>
                </c:pt>
                <c:pt idx="271897">
                  <c:v>57.009479099459398</c:v>
                </c:pt>
                <c:pt idx="271898">
                  <c:v>57.009552939363601</c:v>
                </c:pt>
                <c:pt idx="271899">
                  <c:v>57.0096267790315</c:v>
                </c:pt>
                <c:pt idx="271900">
                  <c:v>57.0097006184631</c:v>
                </c:pt>
                <c:pt idx="271901">
                  <c:v>57.009774457658203</c:v>
                </c:pt>
                <c:pt idx="271902">
                  <c:v>57.009848296617101</c:v>
                </c:pt>
                <c:pt idx="271903">
                  <c:v>57.0099221353396</c:v>
                </c:pt>
                <c:pt idx="271904">
                  <c:v>57.009995973825703</c:v>
                </c:pt>
                <c:pt idx="271905">
                  <c:v>57.0100698120755</c:v>
                </c:pt>
                <c:pt idx="271906">
                  <c:v>57.010143650088899</c:v>
                </c:pt>
                <c:pt idx="271907">
                  <c:v>57.010217487866001</c:v>
                </c:pt>
                <c:pt idx="271908">
                  <c:v>57.010291325406698</c:v>
                </c:pt>
                <c:pt idx="271909">
                  <c:v>57.010365162711103</c:v>
                </c:pt>
                <c:pt idx="271910">
                  <c:v>57.010438999779197</c:v>
                </c:pt>
                <c:pt idx="271911">
                  <c:v>57.0105128366109</c:v>
                </c:pt>
                <c:pt idx="271912">
                  <c:v>57.010586673206198</c:v>
                </c:pt>
                <c:pt idx="271913">
                  <c:v>57.010660509565199</c:v>
                </c:pt>
                <c:pt idx="271914">
                  <c:v>57.010734345687901</c:v>
                </c:pt>
                <c:pt idx="271915">
                  <c:v>57.010808181574198</c:v>
                </c:pt>
                <c:pt idx="271916">
                  <c:v>57.010882017224198</c:v>
                </c:pt>
                <c:pt idx="271917">
                  <c:v>57.0109558526378</c:v>
                </c:pt>
                <c:pt idx="271918">
                  <c:v>57.011029687815103</c:v>
                </c:pt>
                <c:pt idx="271919">
                  <c:v>57.011103522756102</c:v>
                </c:pt>
                <c:pt idx="271920">
                  <c:v>57.011177357460703</c:v>
                </c:pt>
                <c:pt idx="271921">
                  <c:v>57.011251191928999</c:v>
                </c:pt>
                <c:pt idx="271922">
                  <c:v>57.011325026160897</c:v>
                </c:pt>
                <c:pt idx="271923">
                  <c:v>57.011398860156497</c:v>
                </c:pt>
                <c:pt idx="271924">
                  <c:v>57.011472693915799</c:v>
                </c:pt>
                <c:pt idx="271925">
                  <c:v>57.011546527438703</c:v>
                </c:pt>
                <c:pt idx="271926">
                  <c:v>57.011620360725303</c:v>
                </c:pt>
                <c:pt idx="271927">
                  <c:v>57.011694193775597</c:v>
                </c:pt>
                <c:pt idx="271928">
                  <c:v>57.0117680265895</c:v>
                </c:pt>
                <c:pt idx="271929">
                  <c:v>57.011841859167099</c:v>
                </c:pt>
                <c:pt idx="271930">
                  <c:v>57.011915691508399</c:v>
                </c:pt>
                <c:pt idx="271931">
                  <c:v>57.011989523613302</c:v>
                </c:pt>
                <c:pt idx="271932">
                  <c:v>57.012063355481899</c:v>
                </c:pt>
                <c:pt idx="271933">
                  <c:v>57.012137187114199</c:v>
                </c:pt>
                <c:pt idx="271934">
                  <c:v>57.012211018510101</c:v>
                </c:pt>
                <c:pt idx="271935">
                  <c:v>57.012284849669797</c:v>
                </c:pt>
                <c:pt idx="271936">
                  <c:v>57.012358680593003</c:v>
                </c:pt>
                <c:pt idx="271937">
                  <c:v>57.012432511279997</c:v>
                </c:pt>
                <c:pt idx="271938">
                  <c:v>57.012506341730699</c:v>
                </c:pt>
                <c:pt idx="271939">
                  <c:v>57.012580171944997</c:v>
                </c:pt>
                <c:pt idx="271940">
                  <c:v>57.012654001923003</c:v>
                </c:pt>
                <c:pt idx="271941">
                  <c:v>57.012727831664598</c:v>
                </c:pt>
                <c:pt idx="271942">
                  <c:v>57.012801661170002</c:v>
                </c:pt>
                <c:pt idx="271943">
                  <c:v>57.012875490439001</c:v>
                </c:pt>
                <c:pt idx="271944">
                  <c:v>57.012949319471701</c:v>
                </c:pt>
                <c:pt idx="271945">
                  <c:v>57.013023148268097</c:v>
                </c:pt>
                <c:pt idx="271946">
                  <c:v>57.013096976828201</c:v>
                </c:pt>
                <c:pt idx="271947">
                  <c:v>57.013170805151901</c:v>
                </c:pt>
                <c:pt idx="271948">
                  <c:v>57.013244633239303</c:v>
                </c:pt>
                <c:pt idx="271949">
                  <c:v>57.013318461090499</c:v>
                </c:pt>
                <c:pt idx="271950">
                  <c:v>57.013392288705298</c:v>
                </c:pt>
                <c:pt idx="271951">
                  <c:v>57.013466116083698</c:v>
                </c:pt>
                <c:pt idx="271952">
                  <c:v>57.013539943225901</c:v>
                </c:pt>
                <c:pt idx="271953">
                  <c:v>57.013613770131798</c:v>
                </c:pt>
                <c:pt idx="271954">
                  <c:v>57.013687596801297</c:v>
                </c:pt>
                <c:pt idx="271955">
                  <c:v>57.013761423234499</c:v>
                </c:pt>
                <c:pt idx="271956">
                  <c:v>57.013835249431402</c:v>
                </c:pt>
                <c:pt idx="271957">
                  <c:v>57.013909075392</c:v>
                </c:pt>
                <c:pt idx="271958">
                  <c:v>57.0139829011163</c:v>
                </c:pt>
                <c:pt idx="271959">
                  <c:v>57.014056726604302</c:v>
                </c:pt>
                <c:pt idx="271960">
                  <c:v>57.014130551855999</c:v>
                </c:pt>
                <c:pt idx="271961">
                  <c:v>57.014204376871398</c:v>
                </c:pt>
                <c:pt idx="271962">
                  <c:v>57.014278201650399</c:v>
                </c:pt>
                <c:pt idx="271963">
                  <c:v>57.014352026193201</c:v>
                </c:pt>
                <c:pt idx="271964">
                  <c:v>57.014425850499599</c:v>
                </c:pt>
                <c:pt idx="271965">
                  <c:v>57.014499674569798</c:v>
                </c:pt>
                <c:pt idx="271966">
                  <c:v>57.0145734984036</c:v>
                </c:pt>
                <c:pt idx="271967">
                  <c:v>57.014647322001103</c:v>
                </c:pt>
                <c:pt idx="271968">
                  <c:v>57.014721145362401</c:v>
                </c:pt>
                <c:pt idx="271969">
                  <c:v>57.014794968487301</c:v>
                </c:pt>
                <c:pt idx="271970">
                  <c:v>57.014868791375903</c:v>
                </c:pt>
                <c:pt idx="271971">
                  <c:v>57.0149426140282</c:v>
                </c:pt>
                <c:pt idx="271972">
                  <c:v>57.015016436444299</c:v>
                </c:pt>
                <c:pt idx="271973">
                  <c:v>57.015090258623999</c:v>
                </c:pt>
                <c:pt idx="271974">
                  <c:v>57.015164080567402</c:v>
                </c:pt>
                <c:pt idx="271975">
                  <c:v>57.015237902274599</c:v>
                </c:pt>
                <c:pt idx="271976">
                  <c:v>57.015311723745398</c:v>
                </c:pt>
                <c:pt idx="271977">
                  <c:v>57.0153855449799</c:v>
                </c:pt>
                <c:pt idx="271978">
                  <c:v>57.015459365978202</c:v>
                </c:pt>
                <c:pt idx="271979">
                  <c:v>57.0155331867401</c:v>
                </c:pt>
                <c:pt idx="271980">
                  <c:v>57.0156070072658</c:v>
                </c:pt>
                <c:pt idx="271981">
                  <c:v>57.015680827555201</c:v>
                </c:pt>
                <c:pt idx="271982">
                  <c:v>57.015754647608198</c:v>
                </c:pt>
                <c:pt idx="271983">
                  <c:v>57.015828467425003</c:v>
                </c:pt>
                <c:pt idx="271984">
                  <c:v>57.015902287005503</c:v>
                </c:pt>
                <c:pt idx="271985">
                  <c:v>57.015976106349697</c:v>
                </c:pt>
                <c:pt idx="271986">
                  <c:v>57.016049925457601</c:v>
                </c:pt>
                <c:pt idx="271987">
                  <c:v>57.016123744329199</c:v>
                </c:pt>
                <c:pt idx="271988">
                  <c:v>57.016197562964599</c:v>
                </c:pt>
                <c:pt idx="271989">
                  <c:v>57.016271381363602</c:v>
                </c:pt>
                <c:pt idx="271990">
                  <c:v>57.016345199526398</c:v>
                </c:pt>
                <c:pt idx="271991">
                  <c:v>57.016419017452797</c:v>
                </c:pt>
                <c:pt idx="271992">
                  <c:v>57.016492835142998</c:v>
                </c:pt>
                <c:pt idx="271993">
                  <c:v>57.0165666525969</c:v>
                </c:pt>
                <c:pt idx="271994">
                  <c:v>57.016640469814597</c:v>
                </c:pt>
                <c:pt idx="271995">
                  <c:v>57.016714286795903</c:v>
                </c:pt>
                <c:pt idx="271996">
                  <c:v>57.016788103541003</c:v>
                </c:pt>
                <c:pt idx="271997">
                  <c:v>57.016861920049799</c:v>
                </c:pt>
                <c:pt idx="271998">
                  <c:v>57.016935736322203</c:v>
                </c:pt>
                <c:pt idx="271999">
                  <c:v>57.017009552358502</c:v>
                </c:pt>
                <c:pt idx="272000">
                  <c:v>57.017083368158403</c:v>
                </c:pt>
                <c:pt idx="272001">
                  <c:v>57.017157183722098</c:v>
                </c:pt>
                <c:pt idx="272002">
                  <c:v>57.017230999049502</c:v>
                </c:pt>
                <c:pt idx="272003">
                  <c:v>57.017304814140601</c:v>
                </c:pt>
                <c:pt idx="272004">
                  <c:v>57.017378628995402</c:v>
                </c:pt>
                <c:pt idx="272005">
                  <c:v>57.017452443613998</c:v>
                </c:pt>
                <c:pt idx="272006">
                  <c:v>57.017526257996202</c:v>
                </c:pt>
                <c:pt idx="272007">
                  <c:v>57.017600072142301</c:v>
                </c:pt>
                <c:pt idx="272008">
                  <c:v>57.017673886052002</c:v>
                </c:pt>
                <c:pt idx="272009">
                  <c:v>57.017747699725497</c:v>
                </c:pt>
                <c:pt idx="272010">
                  <c:v>57.017821513162701</c:v>
                </c:pt>
                <c:pt idx="272011">
                  <c:v>57.0178953263636</c:v>
                </c:pt>
                <c:pt idx="272012">
                  <c:v>57.017969139328301</c:v>
                </c:pt>
                <c:pt idx="272013">
                  <c:v>57.018042952056597</c:v>
                </c:pt>
                <c:pt idx="272014">
                  <c:v>57.0181167645488</c:v>
                </c:pt>
                <c:pt idx="272015">
                  <c:v>57.018190576804599</c:v>
                </c:pt>
                <c:pt idx="272016">
                  <c:v>57.0182643888242</c:v>
                </c:pt>
                <c:pt idx="272017">
                  <c:v>57.018338200607502</c:v>
                </c:pt>
                <c:pt idx="272018">
                  <c:v>57.018412012154599</c:v>
                </c:pt>
                <c:pt idx="272019">
                  <c:v>57.018485823465397</c:v>
                </c:pt>
                <c:pt idx="272020">
                  <c:v>57.018559634539898</c:v>
                </c:pt>
                <c:pt idx="272021">
                  <c:v>57.0186334453782</c:v>
                </c:pt>
                <c:pt idx="272022">
                  <c:v>57.018707255980203</c:v>
                </c:pt>
                <c:pt idx="272023">
                  <c:v>57.018781066345902</c:v>
                </c:pt>
                <c:pt idx="272024">
                  <c:v>57.018854876475402</c:v>
                </c:pt>
                <c:pt idx="272025">
                  <c:v>57.018928686368596</c:v>
                </c:pt>
                <c:pt idx="272026">
                  <c:v>57.0190024960256</c:v>
                </c:pt>
                <c:pt idx="272027">
                  <c:v>57.019076305446298</c:v>
                </c:pt>
                <c:pt idx="272028">
                  <c:v>57.019150114630797</c:v>
                </c:pt>
                <c:pt idx="272029">
                  <c:v>57.019223923578899</c:v>
                </c:pt>
                <c:pt idx="272030">
                  <c:v>57.019297732290902</c:v>
                </c:pt>
                <c:pt idx="272031">
                  <c:v>57.019371540766599</c:v>
                </c:pt>
                <c:pt idx="272032">
                  <c:v>57.019445349005998</c:v>
                </c:pt>
                <c:pt idx="272033">
                  <c:v>57.019519157009199</c:v>
                </c:pt>
                <c:pt idx="272034">
                  <c:v>57.019592964776102</c:v>
                </c:pt>
                <c:pt idx="272035">
                  <c:v>57.019666772306799</c:v>
                </c:pt>
                <c:pt idx="272036">
                  <c:v>57.019740579601198</c:v>
                </c:pt>
                <c:pt idx="272037">
                  <c:v>57.019814386659299</c:v>
                </c:pt>
                <c:pt idx="272038">
                  <c:v>57.0198881934813</c:v>
                </c:pt>
                <c:pt idx="272039">
                  <c:v>57.019962000066897</c:v>
                </c:pt>
                <c:pt idx="272040">
                  <c:v>57.020035806416303</c:v>
                </c:pt>
                <c:pt idx="272041">
                  <c:v>57.020109612529502</c:v>
                </c:pt>
                <c:pt idx="272042">
                  <c:v>57.020183418406397</c:v>
                </c:pt>
                <c:pt idx="272043">
                  <c:v>57.0202572240471</c:v>
                </c:pt>
                <c:pt idx="272044">
                  <c:v>57.020331029451597</c:v>
                </c:pt>
                <c:pt idx="272045">
                  <c:v>57.020404834619796</c:v>
                </c:pt>
                <c:pt idx="272046">
                  <c:v>57.020478639551698</c:v>
                </c:pt>
                <c:pt idx="272047">
                  <c:v>57.0205524442474</c:v>
                </c:pt>
                <c:pt idx="272048">
                  <c:v>57.020626248706897</c:v>
                </c:pt>
                <c:pt idx="272049">
                  <c:v>57.020700052930103</c:v>
                </c:pt>
                <c:pt idx="272050">
                  <c:v>57.020773856917103</c:v>
                </c:pt>
                <c:pt idx="272051">
                  <c:v>57.020847660667798</c:v>
                </c:pt>
                <c:pt idx="272052">
                  <c:v>57.020921464182301</c:v>
                </c:pt>
                <c:pt idx="272053">
                  <c:v>57.020995267460599</c:v>
                </c:pt>
                <c:pt idx="272054">
                  <c:v>57.021069070502598</c:v>
                </c:pt>
                <c:pt idx="272055">
                  <c:v>57.021142873308399</c:v>
                </c:pt>
                <c:pt idx="272056">
                  <c:v>57.021216675877902</c:v>
                </c:pt>
                <c:pt idx="272057">
                  <c:v>57.021290478211199</c:v>
                </c:pt>
                <c:pt idx="272058">
                  <c:v>57.021364280308298</c:v>
                </c:pt>
                <c:pt idx="272059">
                  <c:v>57.021438082169198</c:v>
                </c:pt>
                <c:pt idx="272060">
                  <c:v>57.021511883793799</c:v>
                </c:pt>
                <c:pt idx="272061">
                  <c:v>57.021585685182103</c:v>
                </c:pt>
                <c:pt idx="272062">
                  <c:v>57.0216594863343</c:v>
                </c:pt>
                <c:pt idx="272063">
                  <c:v>57.0217332872502</c:v>
                </c:pt>
                <c:pt idx="272064">
                  <c:v>57.021807087929901</c:v>
                </c:pt>
                <c:pt idx="272065">
                  <c:v>57.021880888373403</c:v>
                </c:pt>
                <c:pt idx="272066">
                  <c:v>57.0219546885806</c:v>
                </c:pt>
                <c:pt idx="272067">
                  <c:v>57.022028488551598</c:v>
                </c:pt>
                <c:pt idx="272068">
                  <c:v>57.022102288286398</c:v>
                </c:pt>
                <c:pt idx="272069">
                  <c:v>57.022176087784899</c:v>
                </c:pt>
                <c:pt idx="272070">
                  <c:v>57.022249887047202</c:v>
                </c:pt>
                <c:pt idx="272071">
                  <c:v>57.0223236860733</c:v>
                </c:pt>
                <c:pt idx="272072">
                  <c:v>57.022397484863198</c:v>
                </c:pt>
                <c:pt idx="272073">
                  <c:v>57.022471283416898</c:v>
                </c:pt>
                <c:pt idx="272074">
                  <c:v>57.0225450817343</c:v>
                </c:pt>
                <c:pt idx="272075">
                  <c:v>57.022618879815496</c:v>
                </c:pt>
                <c:pt idx="272076">
                  <c:v>57.022692677660501</c:v>
                </c:pt>
                <c:pt idx="272077">
                  <c:v>57.022766475269201</c:v>
                </c:pt>
                <c:pt idx="272078">
                  <c:v>57.022840272641801</c:v>
                </c:pt>
                <c:pt idx="272079">
                  <c:v>57.022914069778103</c:v>
                </c:pt>
                <c:pt idx="272080">
                  <c:v>57.0229878666782</c:v>
                </c:pt>
                <c:pt idx="272081">
                  <c:v>57.023061663342098</c:v>
                </c:pt>
                <c:pt idx="272082">
                  <c:v>57.023135459769797</c:v>
                </c:pt>
                <c:pt idx="272083">
                  <c:v>57.023209255961198</c:v>
                </c:pt>
                <c:pt idx="272084">
                  <c:v>57.023283051916501</c:v>
                </c:pt>
                <c:pt idx="272085">
                  <c:v>57.023356847635498</c:v>
                </c:pt>
                <c:pt idx="272086">
                  <c:v>57.023430643118303</c:v>
                </c:pt>
                <c:pt idx="272087">
                  <c:v>57.023504438364903</c:v>
                </c:pt>
                <c:pt idx="272088">
                  <c:v>57.023578233375297</c:v>
                </c:pt>
                <c:pt idx="272089">
                  <c:v>57.023652028149499</c:v>
                </c:pt>
                <c:pt idx="272090">
                  <c:v>57.023725822687503</c:v>
                </c:pt>
                <c:pt idx="272091">
                  <c:v>57.023799616989201</c:v>
                </c:pt>
                <c:pt idx="272092">
                  <c:v>57.023873411054801</c:v>
                </c:pt>
                <c:pt idx="272093">
                  <c:v>57.023947204884102</c:v>
                </c:pt>
                <c:pt idx="272094">
                  <c:v>57.024020998477198</c:v>
                </c:pt>
                <c:pt idx="272095">
                  <c:v>57.024094791834202</c:v>
                </c:pt>
                <c:pt idx="272096">
                  <c:v>57.0241685849549</c:v>
                </c:pt>
                <c:pt idx="272097">
                  <c:v>57.0242423778394</c:v>
                </c:pt>
                <c:pt idx="272098">
                  <c:v>57.024316170487701</c:v>
                </c:pt>
                <c:pt idx="272099">
                  <c:v>57.024389962899797</c:v>
                </c:pt>
                <c:pt idx="272100">
                  <c:v>57.024463755075701</c:v>
                </c:pt>
                <c:pt idx="272101">
                  <c:v>57.024537547015399</c:v>
                </c:pt>
                <c:pt idx="272102">
                  <c:v>57.024611338718898</c:v>
                </c:pt>
                <c:pt idx="272103">
                  <c:v>57.024685130186199</c:v>
                </c:pt>
                <c:pt idx="272104">
                  <c:v>57.024758921417302</c:v>
                </c:pt>
                <c:pt idx="272105">
                  <c:v>57.024832712412199</c:v>
                </c:pt>
                <c:pt idx="272106">
                  <c:v>57.024906503170897</c:v>
                </c:pt>
                <c:pt idx="272107">
                  <c:v>57.024980293693403</c:v>
                </c:pt>
                <c:pt idx="272108">
                  <c:v>57.025054083979803</c:v>
                </c:pt>
                <c:pt idx="272109">
                  <c:v>57.025127874029899</c:v>
                </c:pt>
                <c:pt idx="272110">
                  <c:v>57.025201663843802</c:v>
                </c:pt>
                <c:pt idx="272111">
                  <c:v>57.0252754534215</c:v>
                </c:pt>
                <c:pt idx="272112">
                  <c:v>57.025349242762999</c:v>
                </c:pt>
                <c:pt idx="272113">
                  <c:v>57.025423031868399</c:v>
                </c:pt>
                <c:pt idx="272114">
                  <c:v>57.025496820737501</c:v>
                </c:pt>
                <c:pt idx="272115">
                  <c:v>57.025570609370497</c:v>
                </c:pt>
                <c:pt idx="272116">
                  <c:v>57.025644397767202</c:v>
                </c:pt>
                <c:pt idx="272117">
                  <c:v>57.025718185927801</c:v>
                </c:pt>
                <c:pt idx="272118">
                  <c:v>57.025791973852201</c:v>
                </c:pt>
                <c:pt idx="272119">
                  <c:v>57.025865761540402</c:v>
                </c:pt>
                <c:pt idx="272120">
                  <c:v>57.025939548992397</c:v>
                </c:pt>
                <c:pt idx="272121">
                  <c:v>57.026013336208202</c:v>
                </c:pt>
                <c:pt idx="272122">
                  <c:v>57.0260871231878</c:v>
                </c:pt>
                <c:pt idx="272123">
                  <c:v>57.026160909931299</c:v>
                </c:pt>
                <c:pt idx="272124">
                  <c:v>57.0262346964385</c:v>
                </c:pt>
                <c:pt idx="272125">
                  <c:v>57.026308482709602</c:v>
                </c:pt>
                <c:pt idx="272126">
                  <c:v>57.026382268744499</c:v>
                </c:pt>
                <c:pt idx="272127">
                  <c:v>57.026456054543203</c:v>
                </c:pt>
                <c:pt idx="272128">
                  <c:v>57.026529840105702</c:v>
                </c:pt>
                <c:pt idx="272129">
                  <c:v>57.026603625432102</c:v>
                </c:pt>
                <c:pt idx="272130">
                  <c:v>57.026677410522304</c:v>
                </c:pt>
                <c:pt idx="272131">
                  <c:v>57.026751195376299</c:v>
                </c:pt>
                <c:pt idx="272132">
                  <c:v>57.026824979994103</c:v>
                </c:pt>
                <c:pt idx="272133">
                  <c:v>57.026898764375701</c:v>
                </c:pt>
                <c:pt idx="272134">
                  <c:v>57.026972548521201</c:v>
                </c:pt>
                <c:pt idx="272135">
                  <c:v>57.027046332430402</c:v>
                </c:pt>
                <c:pt idx="272136">
                  <c:v>57.027120116103497</c:v>
                </c:pt>
                <c:pt idx="272137">
                  <c:v>57.027193899540499</c:v>
                </c:pt>
                <c:pt idx="272138">
                  <c:v>57.027267682741197</c:v>
                </c:pt>
                <c:pt idx="272139">
                  <c:v>57.027341465705803</c:v>
                </c:pt>
                <c:pt idx="272140">
                  <c:v>57.027415248434203</c:v>
                </c:pt>
                <c:pt idx="272141">
                  <c:v>57.027489030926397</c:v>
                </c:pt>
                <c:pt idx="272142">
                  <c:v>57.027562813182499</c:v>
                </c:pt>
                <c:pt idx="272143">
                  <c:v>57.027636595202402</c:v>
                </c:pt>
                <c:pt idx="272144">
                  <c:v>57.0277103769861</c:v>
                </c:pt>
                <c:pt idx="272145">
                  <c:v>57.027784158533699</c:v>
                </c:pt>
                <c:pt idx="272146">
                  <c:v>57.027857939845099</c:v>
                </c:pt>
                <c:pt idx="272147">
                  <c:v>57.0279317209203</c:v>
                </c:pt>
                <c:pt idx="272148">
                  <c:v>57.028005501759303</c:v>
                </c:pt>
                <c:pt idx="272149">
                  <c:v>57.028079282362199</c:v>
                </c:pt>
                <c:pt idx="272150">
                  <c:v>57.028153062728997</c:v>
                </c:pt>
                <c:pt idx="272151">
                  <c:v>57.028226842859503</c:v>
                </c:pt>
                <c:pt idx="272152">
                  <c:v>57.028300622753903</c:v>
                </c:pt>
                <c:pt idx="272153">
                  <c:v>57.028374402412098</c:v>
                </c:pt>
                <c:pt idx="272154">
                  <c:v>57.0284481818342</c:v>
                </c:pt>
                <c:pt idx="272155">
                  <c:v>57.028521961020097</c:v>
                </c:pt>
                <c:pt idx="272156">
                  <c:v>57.028595739969902</c:v>
                </c:pt>
                <c:pt idx="272157">
                  <c:v>57.0286695186835</c:v>
                </c:pt>
                <c:pt idx="272158">
                  <c:v>57.028743297160901</c:v>
                </c:pt>
                <c:pt idx="272159">
                  <c:v>57.028817075402102</c:v>
                </c:pt>
                <c:pt idx="272160">
                  <c:v>57.028890853407297</c:v>
                </c:pt>
                <c:pt idx="272161">
                  <c:v>57.028964631176201</c:v>
                </c:pt>
                <c:pt idx="272162">
                  <c:v>57.029038408708999</c:v>
                </c:pt>
                <c:pt idx="272163">
                  <c:v>57.029112186005698</c:v>
                </c:pt>
                <c:pt idx="272164">
                  <c:v>57.029185963066098</c:v>
                </c:pt>
                <c:pt idx="272165">
                  <c:v>57.029259739890499</c:v>
                </c:pt>
                <c:pt idx="272166">
                  <c:v>57.029333516478701</c:v>
                </c:pt>
                <c:pt idx="272167">
                  <c:v>57.029407292830697</c:v>
                </c:pt>
                <c:pt idx="272168">
                  <c:v>57.029481068946602</c:v>
                </c:pt>
                <c:pt idx="272169">
                  <c:v>57.029554844826301</c:v>
                </c:pt>
                <c:pt idx="272170">
                  <c:v>57.0296286204699</c:v>
                </c:pt>
                <c:pt idx="272171">
                  <c:v>57.029702395877301</c:v>
                </c:pt>
                <c:pt idx="272172">
                  <c:v>57.029776171048603</c:v>
                </c:pt>
                <c:pt idx="272173">
                  <c:v>57.029849945983699</c:v>
                </c:pt>
                <c:pt idx="272174">
                  <c:v>57.029923720682703</c:v>
                </c:pt>
                <c:pt idx="272175">
                  <c:v>57.029997495145501</c:v>
                </c:pt>
                <c:pt idx="272176">
                  <c:v>57.030071269372201</c:v>
                </c:pt>
                <c:pt idx="272177">
                  <c:v>57.030145043362801</c:v>
                </c:pt>
                <c:pt idx="272178">
                  <c:v>57.030218817117202</c:v>
                </c:pt>
                <c:pt idx="272179">
                  <c:v>57.030292590635497</c:v>
                </c:pt>
                <c:pt idx="272180">
                  <c:v>57.030366363917601</c:v>
                </c:pt>
                <c:pt idx="272181">
                  <c:v>57.030440136963598</c:v>
                </c:pt>
                <c:pt idx="272182">
                  <c:v>57.030513909773397</c:v>
                </c:pt>
                <c:pt idx="272183">
                  <c:v>57.030587682347097</c:v>
                </c:pt>
                <c:pt idx="272184">
                  <c:v>57.030661454684598</c:v>
                </c:pt>
                <c:pt idx="272185">
                  <c:v>57.030735226786099</c:v>
                </c:pt>
                <c:pt idx="272186">
                  <c:v>57.030808998651302</c:v>
                </c:pt>
                <c:pt idx="272187">
                  <c:v>57.030882770280499</c:v>
                </c:pt>
                <c:pt idx="272188">
                  <c:v>57.030956541673497</c:v>
                </c:pt>
                <c:pt idx="272189">
                  <c:v>57.031030312830403</c:v>
                </c:pt>
                <c:pt idx="272190">
                  <c:v>57.031104083751103</c:v>
                </c:pt>
                <c:pt idx="272191">
                  <c:v>57.031177854435697</c:v>
                </c:pt>
                <c:pt idx="272192">
                  <c:v>57.031251624884199</c:v>
                </c:pt>
                <c:pt idx="272193">
                  <c:v>57.031325395096502</c:v>
                </c:pt>
                <c:pt idx="272194">
                  <c:v>57.031399165072699</c:v>
                </c:pt>
                <c:pt idx="272195">
                  <c:v>57.031472934812797</c:v>
                </c:pt>
                <c:pt idx="272196">
                  <c:v>57.031546704316703</c:v>
                </c:pt>
                <c:pt idx="272197">
                  <c:v>57.031620473584503</c:v>
                </c:pt>
                <c:pt idx="272198">
                  <c:v>57.031694242616197</c:v>
                </c:pt>
                <c:pt idx="272199">
                  <c:v>57.031768011411799</c:v>
                </c:pt>
                <c:pt idx="272200">
                  <c:v>57.031841779971202</c:v>
                </c:pt>
                <c:pt idx="272201">
                  <c:v>57.031915548294499</c:v>
                </c:pt>
                <c:pt idx="272202">
                  <c:v>57.031989316381697</c:v>
                </c:pt>
                <c:pt idx="272203">
                  <c:v>57.032063084232703</c:v>
                </c:pt>
                <c:pt idx="272204">
                  <c:v>57.032136851847703</c:v>
                </c:pt>
                <c:pt idx="272205">
                  <c:v>57.032210619226497</c:v>
                </c:pt>
                <c:pt idx="272206">
                  <c:v>57.032284386369199</c:v>
                </c:pt>
                <c:pt idx="272207">
                  <c:v>57.032358153275702</c:v>
                </c:pt>
                <c:pt idx="272208">
                  <c:v>57.032431919946198</c:v>
                </c:pt>
                <c:pt idx="272209">
                  <c:v>57.032505686380503</c:v>
                </c:pt>
                <c:pt idx="272210">
                  <c:v>57.032579452578702</c:v>
                </c:pt>
                <c:pt idx="272211">
                  <c:v>57.032653218540801</c:v>
                </c:pt>
                <c:pt idx="272212">
                  <c:v>57.032726984266702</c:v>
                </c:pt>
                <c:pt idx="272213">
                  <c:v>57.032800749756603</c:v>
                </c:pt>
                <c:pt idx="272214">
                  <c:v>57.032874515010299</c:v>
                </c:pt>
                <c:pt idx="272215">
                  <c:v>57.032948280027902</c:v>
                </c:pt>
                <c:pt idx="272216">
                  <c:v>57.0330220448094</c:v>
                </c:pt>
                <c:pt idx="272217">
                  <c:v>57.033095809354798</c:v>
                </c:pt>
                <c:pt idx="272218">
                  <c:v>57.033169573663997</c:v>
                </c:pt>
                <c:pt idx="272219">
                  <c:v>57.033243337737197</c:v>
                </c:pt>
                <c:pt idx="272220">
                  <c:v>57.033317101574198</c:v>
                </c:pt>
                <c:pt idx="272221">
                  <c:v>57.0333908651752</c:v>
                </c:pt>
                <c:pt idx="272222">
                  <c:v>57.033464628540003</c:v>
                </c:pt>
                <c:pt idx="272223">
                  <c:v>57.033538391668699</c:v>
                </c:pt>
                <c:pt idx="272224">
                  <c:v>57.033612154561297</c:v>
                </c:pt>
                <c:pt idx="272225">
                  <c:v>57.033685917217802</c:v>
                </c:pt>
                <c:pt idx="272226">
                  <c:v>57.033759679638102</c:v>
                </c:pt>
                <c:pt idx="272227">
                  <c:v>57.033833441822402</c:v>
                </c:pt>
                <c:pt idx="272228">
                  <c:v>57.033907203770603</c:v>
                </c:pt>
                <c:pt idx="272229">
                  <c:v>57.033980965482698</c:v>
                </c:pt>
                <c:pt idx="272230">
                  <c:v>57.034054726958601</c:v>
                </c:pt>
                <c:pt idx="272231">
                  <c:v>57.034128488198498</c:v>
                </c:pt>
                <c:pt idx="272232">
                  <c:v>57.034202249202202</c:v>
                </c:pt>
                <c:pt idx="272233">
                  <c:v>57.034276009969901</c:v>
                </c:pt>
                <c:pt idx="272234">
                  <c:v>57.0343497705014</c:v>
                </c:pt>
                <c:pt idx="272235">
                  <c:v>57.0344235307969</c:v>
                </c:pt>
                <c:pt idx="272236">
                  <c:v>57.034497290856201</c:v>
                </c:pt>
                <c:pt idx="272237">
                  <c:v>57.034571050679503</c:v>
                </c:pt>
                <c:pt idx="272238">
                  <c:v>57.034644810266599</c:v>
                </c:pt>
                <c:pt idx="272239">
                  <c:v>57.034718569617702</c:v>
                </c:pt>
                <c:pt idx="272240">
                  <c:v>57.0347923287326</c:v>
                </c:pt>
                <c:pt idx="272241">
                  <c:v>57.034866087611498</c:v>
                </c:pt>
                <c:pt idx="272242">
                  <c:v>57.034939846254296</c:v>
                </c:pt>
                <c:pt idx="272243">
                  <c:v>57.035013604660897</c:v>
                </c:pt>
                <c:pt idx="272244">
                  <c:v>57.035087362831497</c:v>
                </c:pt>
                <c:pt idx="272245">
                  <c:v>57.035161120765999</c:v>
                </c:pt>
                <c:pt idx="272246">
                  <c:v>57.035234878464401</c:v>
                </c:pt>
                <c:pt idx="272247">
                  <c:v>57.035308635926697</c:v>
                </c:pt>
                <c:pt idx="272248">
                  <c:v>57.035382393152901</c:v>
                </c:pt>
                <c:pt idx="272249">
                  <c:v>57.035456150142998</c:v>
                </c:pt>
                <c:pt idx="272250">
                  <c:v>57.035529906896997</c:v>
                </c:pt>
                <c:pt idx="272251">
                  <c:v>57.035603663414904</c:v>
                </c:pt>
                <c:pt idx="272252">
                  <c:v>57.035677419696803</c:v>
                </c:pt>
                <c:pt idx="272253">
                  <c:v>57.035751175742597</c:v>
                </c:pt>
                <c:pt idx="272254">
                  <c:v>57.035824931552199</c:v>
                </c:pt>
                <c:pt idx="272255">
                  <c:v>57.035898687125801</c:v>
                </c:pt>
                <c:pt idx="272256">
                  <c:v>57.035972442463297</c:v>
                </c:pt>
                <c:pt idx="272257">
                  <c:v>57.036046197564701</c:v>
                </c:pt>
                <c:pt idx="272258">
                  <c:v>57.036119952430099</c:v>
                </c:pt>
                <c:pt idx="272259">
                  <c:v>57.036193707059297</c:v>
                </c:pt>
                <c:pt idx="272260">
                  <c:v>57.036267461452503</c:v>
                </c:pt>
                <c:pt idx="272261">
                  <c:v>57.036341215609603</c:v>
                </c:pt>
                <c:pt idx="272262">
                  <c:v>57.036414969530597</c:v>
                </c:pt>
                <c:pt idx="272263">
                  <c:v>57.036488723215498</c:v>
                </c:pt>
                <c:pt idx="272264">
                  <c:v>57.0365624766644</c:v>
                </c:pt>
                <c:pt idx="272265">
                  <c:v>57.036636229877203</c:v>
                </c:pt>
                <c:pt idx="272266">
                  <c:v>57.0367099828539</c:v>
                </c:pt>
                <c:pt idx="272267">
                  <c:v>57.036783735594497</c:v>
                </c:pt>
                <c:pt idx="272268">
                  <c:v>57.036857488099002</c:v>
                </c:pt>
                <c:pt idx="272269">
                  <c:v>57.036931240367501</c:v>
                </c:pt>
                <c:pt idx="272270">
                  <c:v>57.037004992399901</c:v>
                </c:pt>
                <c:pt idx="272271">
                  <c:v>57.037078744196201</c:v>
                </c:pt>
                <c:pt idx="272272">
                  <c:v>57.037152495756402</c:v>
                </c:pt>
                <c:pt idx="272273">
                  <c:v>57.037226247080604</c:v>
                </c:pt>
                <c:pt idx="272274">
                  <c:v>57.037299998168699</c:v>
                </c:pt>
                <c:pt idx="272275">
                  <c:v>57.037373749020702</c:v>
                </c:pt>
                <c:pt idx="272276">
                  <c:v>57.037447499636698</c:v>
                </c:pt>
                <c:pt idx="272277">
                  <c:v>57.037521250016603</c:v>
                </c:pt>
                <c:pt idx="272278">
                  <c:v>57.037595000160401</c:v>
                </c:pt>
                <c:pt idx="272279">
                  <c:v>57.0376687500682</c:v>
                </c:pt>
                <c:pt idx="272280">
                  <c:v>57.037742499739899</c:v>
                </c:pt>
                <c:pt idx="272281">
                  <c:v>57.037816249175499</c:v>
                </c:pt>
                <c:pt idx="272282">
                  <c:v>57.0378899983751</c:v>
                </c:pt>
                <c:pt idx="272283">
                  <c:v>57.037963747338601</c:v>
                </c:pt>
                <c:pt idx="272284">
                  <c:v>57.038037496066003</c:v>
                </c:pt>
                <c:pt idx="272285">
                  <c:v>57.038111244557399</c:v>
                </c:pt>
                <c:pt idx="272286">
                  <c:v>57.038184992812702</c:v>
                </c:pt>
                <c:pt idx="272287">
                  <c:v>57.0382587408319</c:v>
                </c:pt>
                <c:pt idx="272288">
                  <c:v>57.038332488615097</c:v>
                </c:pt>
                <c:pt idx="272289">
                  <c:v>57.038406236162203</c:v>
                </c:pt>
                <c:pt idx="272290">
                  <c:v>57.038479983473302</c:v>
                </c:pt>
                <c:pt idx="272291">
                  <c:v>57.038553730548301</c:v>
                </c:pt>
                <c:pt idx="272292">
                  <c:v>57.038627477387202</c:v>
                </c:pt>
                <c:pt idx="272293">
                  <c:v>57.038701223990103</c:v>
                </c:pt>
                <c:pt idx="272294">
                  <c:v>57.038774970356897</c:v>
                </c:pt>
                <c:pt idx="272295">
                  <c:v>57.038848716487699</c:v>
                </c:pt>
                <c:pt idx="272296">
                  <c:v>57.038922462382402</c:v>
                </c:pt>
                <c:pt idx="272297">
                  <c:v>57.038996208041098</c:v>
                </c:pt>
                <c:pt idx="272298">
                  <c:v>57.039069953463702</c:v>
                </c:pt>
                <c:pt idx="272299">
                  <c:v>57.0391436986503</c:v>
                </c:pt>
                <c:pt idx="272300">
                  <c:v>57.039217443600798</c:v>
                </c:pt>
                <c:pt idx="272301">
                  <c:v>57.039291188315303</c:v>
                </c:pt>
                <c:pt idx="272302">
                  <c:v>57.039364932793703</c:v>
                </c:pt>
                <c:pt idx="272303">
                  <c:v>57.039438677036003</c:v>
                </c:pt>
                <c:pt idx="272304">
                  <c:v>57.039512421042303</c:v>
                </c:pt>
                <c:pt idx="272305">
                  <c:v>57.039586164812597</c:v>
                </c:pt>
                <c:pt idx="272306">
                  <c:v>57.039659908346799</c:v>
                </c:pt>
                <c:pt idx="272307">
                  <c:v>57.039733651645001</c:v>
                </c:pt>
                <c:pt idx="272308">
                  <c:v>57.039807394707097</c:v>
                </c:pt>
                <c:pt idx="272309">
                  <c:v>57.0398811375332</c:v>
                </c:pt>
                <c:pt idx="272310">
                  <c:v>57.039954880123197</c:v>
                </c:pt>
                <c:pt idx="272311">
                  <c:v>57.040028622477202</c:v>
                </c:pt>
                <c:pt idx="272312">
                  <c:v>57.040102364595199</c:v>
                </c:pt>
                <c:pt idx="272313">
                  <c:v>57.040176106477098</c:v>
                </c:pt>
                <c:pt idx="272314">
                  <c:v>57.040249848122897</c:v>
                </c:pt>
                <c:pt idx="272315">
                  <c:v>57.040323589532797</c:v>
                </c:pt>
                <c:pt idx="272316">
                  <c:v>57.040397330706597</c:v>
                </c:pt>
                <c:pt idx="272317">
                  <c:v>57.040471071644298</c:v>
                </c:pt>
                <c:pt idx="272318">
                  <c:v>57.040544812345999</c:v>
                </c:pt>
                <c:pt idx="272319">
                  <c:v>57.040618552811701</c:v>
                </c:pt>
                <c:pt idx="272320">
                  <c:v>57.040692293041303</c:v>
                </c:pt>
                <c:pt idx="272321">
                  <c:v>57.040766033034899</c:v>
                </c:pt>
                <c:pt idx="272322">
                  <c:v>57.040839772792502</c:v>
                </c:pt>
                <c:pt idx="272323">
                  <c:v>57.040913512313999</c:v>
                </c:pt>
                <c:pt idx="272324">
                  <c:v>57.040987251599503</c:v>
                </c:pt>
                <c:pt idx="272325">
                  <c:v>57.041060990649001</c:v>
                </c:pt>
                <c:pt idx="272326">
                  <c:v>57.041134729462399</c:v>
                </c:pt>
                <c:pt idx="272327">
                  <c:v>57.041208468039798</c:v>
                </c:pt>
                <c:pt idx="272328">
                  <c:v>57.041282206381197</c:v>
                </c:pt>
                <c:pt idx="272329">
                  <c:v>57.041355944486497</c:v>
                </c:pt>
                <c:pt idx="272330">
                  <c:v>57.041429682355798</c:v>
                </c:pt>
                <c:pt idx="272331">
                  <c:v>57.041503419989098</c:v>
                </c:pt>
                <c:pt idx="272332">
                  <c:v>57.0415771573863</c:v>
                </c:pt>
                <c:pt idx="272333">
                  <c:v>57.041650894547601</c:v>
                </c:pt>
                <c:pt idx="272334">
                  <c:v>57.041724631472803</c:v>
                </c:pt>
                <c:pt idx="272335">
                  <c:v>57.041798368161899</c:v>
                </c:pt>
                <c:pt idx="272336">
                  <c:v>57.041872104615102</c:v>
                </c:pt>
                <c:pt idx="272337">
                  <c:v>57.041945840832199</c:v>
                </c:pt>
                <c:pt idx="272338">
                  <c:v>57.042019576813303</c:v>
                </c:pt>
                <c:pt idx="272339">
                  <c:v>57.0420933125584</c:v>
                </c:pt>
                <c:pt idx="272340">
                  <c:v>57.042167048067498</c:v>
                </c:pt>
                <c:pt idx="272341">
                  <c:v>57.042240783340503</c:v>
                </c:pt>
                <c:pt idx="272342">
                  <c:v>57.042314518377502</c:v>
                </c:pt>
                <c:pt idx="272343">
                  <c:v>57.042388253178501</c:v>
                </c:pt>
                <c:pt idx="272344">
                  <c:v>57.042461987743501</c:v>
                </c:pt>
                <c:pt idx="272345">
                  <c:v>57.0425357220725</c:v>
                </c:pt>
                <c:pt idx="272346">
                  <c:v>57.042609456165401</c:v>
                </c:pt>
                <c:pt idx="272347">
                  <c:v>57.042683190022302</c:v>
                </c:pt>
                <c:pt idx="272348">
                  <c:v>57.042756923643303</c:v>
                </c:pt>
                <c:pt idx="272349">
                  <c:v>57.042830657028198</c:v>
                </c:pt>
                <c:pt idx="272350">
                  <c:v>57.0429043901771</c:v>
                </c:pt>
                <c:pt idx="272351">
                  <c:v>57.042978123089902</c:v>
                </c:pt>
                <c:pt idx="272352">
                  <c:v>57.043051855766798</c:v>
                </c:pt>
                <c:pt idx="272353">
                  <c:v>57.043125588207602</c:v>
                </c:pt>
                <c:pt idx="272354">
                  <c:v>57.043199320412498</c:v>
                </c:pt>
                <c:pt idx="272355">
                  <c:v>57.043273052381302</c:v>
                </c:pt>
                <c:pt idx="272356">
                  <c:v>57.0433467841141</c:v>
                </c:pt>
                <c:pt idx="272357">
                  <c:v>57.043420515610897</c:v>
                </c:pt>
                <c:pt idx="272358">
                  <c:v>57.043494246871703</c:v>
                </c:pt>
                <c:pt idx="272359">
                  <c:v>57.043567977896501</c:v>
                </c:pt>
                <c:pt idx="272360">
                  <c:v>57.0436417086853</c:v>
                </c:pt>
                <c:pt idx="272361">
                  <c:v>57.043715439238099</c:v>
                </c:pt>
                <c:pt idx="272362">
                  <c:v>57.043789169554898</c:v>
                </c:pt>
                <c:pt idx="272363">
                  <c:v>57.043862899635599</c:v>
                </c:pt>
                <c:pt idx="272364">
                  <c:v>57.043936629480399</c:v>
                </c:pt>
                <c:pt idx="272365">
                  <c:v>57.044010359089199</c:v>
                </c:pt>
                <c:pt idx="272366">
                  <c:v>57.044084088461901</c:v>
                </c:pt>
                <c:pt idx="272367">
                  <c:v>57.044157817598702</c:v>
                </c:pt>
                <c:pt idx="272368">
                  <c:v>57.044231546499503</c:v>
                </c:pt>
                <c:pt idx="272369">
                  <c:v>57.044305275164199</c:v>
                </c:pt>
                <c:pt idx="272370">
                  <c:v>57.044379003593001</c:v>
                </c:pt>
                <c:pt idx="272371">
                  <c:v>57.044452731785803</c:v>
                </c:pt>
                <c:pt idx="272372">
                  <c:v>57.044526459742499</c:v>
                </c:pt>
                <c:pt idx="272373">
                  <c:v>57.044600187463303</c:v>
                </c:pt>
                <c:pt idx="272374">
                  <c:v>57.044673914948099</c:v>
                </c:pt>
                <c:pt idx="272375">
                  <c:v>57.044747642196903</c:v>
                </c:pt>
                <c:pt idx="272376">
                  <c:v>57.0448213692096</c:v>
                </c:pt>
                <c:pt idx="272377">
                  <c:v>57.044895095986398</c:v>
                </c:pt>
                <c:pt idx="272378">
                  <c:v>57.044968822527203</c:v>
                </c:pt>
                <c:pt idx="272379">
                  <c:v>57.045042548832001</c:v>
                </c:pt>
                <c:pt idx="272380">
                  <c:v>57.045116274900899</c:v>
                </c:pt>
                <c:pt idx="272381">
                  <c:v>57.045190000733697</c:v>
                </c:pt>
                <c:pt idx="272382">
                  <c:v>57.045263726330496</c:v>
                </c:pt>
                <c:pt idx="272383">
                  <c:v>57.045337451691402</c:v>
                </c:pt>
                <c:pt idx="272384">
                  <c:v>57.045411176816202</c:v>
                </c:pt>
                <c:pt idx="272385">
                  <c:v>57.045484901705102</c:v>
                </c:pt>
                <c:pt idx="272386">
                  <c:v>57.045558626358002</c:v>
                </c:pt>
                <c:pt idx="272387">
                  <c:v>57.045632350774902</c:v>
                </c:pt>
                <c:pt idx="272388">
                  <c:v>57.045706074955802</c:v>
                </c:pt>
                <c:pt idx="272389">
                  <c:v>57.045779798900703</c:v>
                </c:pt>
                <c:pt idx="272390">
                  <c:v>57.045853522609697</c:v>
                </c:pt>
                <c:pt idx="272391">
                  <c:v>57.045927246082599</c:v>
                </c:pt>
                <c:pt idx="272392">
                  <c:v>57.0460009693196</c:v>
                </c:pt>
                <c:pt idx="272393">
                  <c:v>57.046074692320602</c:v>
                </c:pt>
                <c:pt idx="272394">
                  <c:v>57.046148415085597</c:v>
                </c:pt>
                <c:pt idx="272395">
                  <c:v>57.046222137614699</c:v>
                </c:pt>
                <c:pt idx="272396">
                  <c:v>57.046295859907701</c:v>
                </c:pt>
                <c:pt idx="272397">
                  <c:v>57.046369581964797</c:v>
                </c:pt>
                <c:pt idx="272398">
                  <c:v>57.0464433037859</c:v>
                </c:pt>
                <c:pt idx="272399">
                  <c:v>57.046517025371003</c:v>
                </c:pt>
                <c:pt idx="272400">
                  <c:v>57.046590746720199</c:v>
                </c:pt>
                <c:pt idx="272401">
                  <c:v>57.046664467833402</c:v>
                </c:pt>
                <c:pt idx="272402">
                  <c:v>57.046738188710599</c:v>
                </c:pt>
                <c:pt idx="272403">
                  <c:v>57.046811909351803</c:v>
                </c:pt>
                <c:pt idx="272404">
                  <c:v>57.046885629757</c:v>
                </c:pt>
                <c:pt idx="272405">
                  <c:v>57.046959349926297</c:v>
                </c:pt>
                <c:pt idx="272406">
                  <c:v>57.047033069859602</c:v>
                </c:pt>
                <c:pt idx="272407">
                  <c:v>57.047106789556999</c:v>
                </c:pt>
                <c:pt idx="272408">
                  <c:v>57.047180509018297</c:v>
                </c:pt>
                <c:pt idx="272409">
                  <c:v>57.047254228243702</c:v>
                </c:pt>
                <c:pt idx="272410">
                  <c:v>57.0473279472332</c:v>
                </c:pt>
                <c:pt idx="272411">
                  <c:v>57.047401665986598</c:v>
                </c:pt>
                <c:pt idx="272412">
                  <c:v>57.047475384504096</c:v>
                </c:pt>
                <c:pt idx="272413">
                  <c:v>57.047549102785602</c:v>
                </c:pt>
                <c:pt idx="272414">
                  <c:v>57.047622820831201</c:v>
                </c:pt>
                <c:pt idx="272415">
                  <c:v>57.0476965386408</c:v>
                </c:pt>
                <c:pt idx="272416">
                  <c:v>57.047770256214399</c:v>
                </c:pt>
                <c:pt idx="272417">
                  <c:v>57.047843973552098</c:v>
                </c:pt>
                <c:pt idx="272418">
                  <c:v>57.047917690653797</c:v>
                </c:pt>
                <c:pt idx="272419">
                  <c:v>57.047991407519604</c:v>
                </c:pt>
                <c:pt idx="272420">
                  <c:v>57.048065124149304</c:v>
                </c:pt>
                <c:pt idx="272421">
                  <c:v>57.048138840543203</c:v>
                </c:pt>
                <c:pt idx="272422">
                  <c:v>57.048212556701003</c:v>
                </c:pt>
                <c:pt idx="272423">
                  <c:v>57.048286272622903</c:v>
                </c:pt>
                <c:pt idx="272424">
                  <c:v>57.048359988308903</c:v>
                </c:pt>
                <c:pt idx="272425">
                  <c:v>57.048433703758903</c:v>
                </c:pt>
                <c:pt idx="272426">
                  <c:v>57.048507418972903</c:v>
                </c:pt>
                <c:pt idx="272427">
                  <c:v>57.048581133950997</c:v>
                </c:pt>
                <c:pt idx="272428">
                  <c:v>57.048654848693097</c:v>
                </c:pt>
                <c:pt idx="272429">
                  <c:v>57.048728563199298</c:v>
                </c:pt>
                <c:pt idx="272430">
                  <c:v>57.048802277469498</c:v>
                </c:pt>
                <c:pt idx="272431">
                  <c:v>57.048875991503699</c:v>
                </c:pt>
                <c:pt idx="272432">
                  <c:v>57.048949705302</c:v>
                </c:pt>
                <c:pt idx="272433">
                  <c:v>57.049023418864401</c:v>
                </c:pt>
                <c:pt idx="272434">
                  <c:v>57.049097132190802</c:v>
                </c:pt>
                <c:pt idx="272435">
                  <c:v>57.049170845281303</c:v>
                </c:pt>
                <c:pt idx="272436">
                  <c:v>57.049244558135797</c:v>
                </c:pt>
                <c:pt idx="272437">
                  <c:v>57.049318270754299</c:v>
                </c:pt>
                <c:pt idx="272438">
                  <c:v>57.0493919831369</c:v>
                </c:pt>
                <c:pt idx="272439">
                  <c:v>57.049465695283601</c:v>
                </c:pt>
                <c:pt idx="272440">
                  <c:v>57.049539407194302</c:v>
                </c:pt>
                <c:pt idx="272441">
                  <c:v>57.049613118869097</c:v>
                </c:pt>
                <c:pt idx="272442">
                  <c:v>57.049686830307898</c:v>
                </c:pt>
                <c:pt idx="272443">
                  <c:v>57.0497605415108</c:v>
                </c:pt>
                <c:pt idx="272444">
                  <c:v>57.049834252477801</c:v>
                </c:pt>
                <c:pt idx="272445">
                  <c:v>57.049907963208803</c:v>
                </c:pt>
                <c:pt idx="272446">
                  <c:v>57.049981673703797</c:v>
                </c:pt>
                <c:pt idx="272447">
                  <c:v>57.050055383962899</c:v>
                </c:pt>
                <c:pt idx="272448">
                  <c:v>57.050129093986101</c:v>
                </c:pt>
                <c:pt idx="272449">
                  <c:v>57.050202803773402</c:v>
                </c:pt>
                <c:pt idx="272450">
                  <c:v>57.050276513324697</c:v>
                </c:pt>
                <c:pt idx="272451">
                  <c:v>57.050350222639999</c:v>
                </c:pt>
                <c:pt idx="272452">
                  <c:v>57.0504239317195</c:v>
                </c:pt>
                <c:pt idx="272453">
                  <c:v>57.050497640562902</c:v>
                </c:pt>
                <c:pt idx="272454">
                  <c:v>57.050571349170497</c:v>
                </c:pt>
                <c:pt idx="272455">
                  <c:v>57.050645057542098</c:v>
                </c:pt>
                <c:pt idx="272456">
                  <c:v>57.0507187656778</c:v>
                </c:pt>
                <c:pt idx="272457">
                  <c:v>57.050792473577502</c:v>
                </c:pt>
                <c:pt idx="272458">
                  <c:v>57.050866181241403</c:v>
                </c:pt>
                <c:pt idx="272459">
                  <c:v>57.050939888669298</c:v>
                </c:pt>
                <c:pt idx="272460">
                  <c:v>57.0510135958612</c:v>
                </c:pt>
                <c:pt idx="272461">
                  <c:v>57.051087302817201</c:v>
                </c:pt>
                <c:pt idx="272462">
                  <c:v>57.051161009537303</c:v>
                </c:pt>
                <c:pt idx="272463">
                  <c:v>57.051234716021497</c:v>
                </c:pt>
                <c:pt idx="272464">
                  <c:v>57.051308422269798</c:v>
                </c:pt>
                <c:pt idx="272465">
                  <c:v>57.0513821282821</c:v>
                </c:pt>
                <c:pt idx="272466">
                  <c:v>57.051455834058501</c:v>
                </c:pt>
                <c:pt idx="272467">
                  <c:v>57.051529539598903</c:v>
                </c:pt>
                <c:pt idx="272468">
                  <c:v>57.051603244903497</c:v>
                </c:pt>
                <c:pt idx="272469">
                  <c:v>57.051676949972098</c:v>
                </c:pt>
                <c:pt idx="272470">
                  <c:v>57.051750654804799</c:v>
                </c:pt>
                <c:pt idx="272471">
                  <c:v>57.0518243594015</c:v>
                </c:pt>
                <c:pt idx="272472">
                  <c:v>57.051898063762401</c:v>
                </c:pt>
                <c:pt idx="272473">
                  <c:v>57.051971767887302</c:v>
                </c:pt>
                <c:pt idx="272474">
                  <c:v>57.052045471776303</c:v>
                </c:pt>
                <c:pt idx="272475">
                  <c:v>57.052119175429397</c:v>
                </c:pt>
                <c:pt idx="272476">
                  <c:v>57.052192878846597</c:v>
                </c:pt>
                <c:pt idx="272477">
                  <c:v>57.052266582027798</c:v>
                </c:pt>
                <c:pt idx="272478">
                  <c:v>57.052340284973099</c:v>
                </c:pt>
                <c:pt idx="272479">
                  <c:v>57.052413987682499</c:v>
                </c:pt>
                <c:pt idx="272480">
                  <c:v>57.052487690155999</c:v>
                </c:pt>
                <c:pt idx="272481">
                  <c:v>57.052561392393599</c:v>
                </c:pt>
                <c:pt idx="272482">
                  <c:v>57.052635094395299</c:v>
                </c:pt>
                <c:pt idx="272483">
                  <c:v>57.052708796160999</c:v>
                </c:pt>
                <c:pt idx="272484">
                  <c:v>57.052782497690899</c:v>
                </c:pt>
                <c:pt idx="272485">
                  <c:v>57.052856198984799</c:v>
                </c:pt>
                <c:pt idx="272486">
                  <c:v>57.052929900042798</c:v>
                </c:pt>
                <c:pt idx="272487">
                  <c:v>57.053003600864898</c:v>
                </c:pt>
                <c:pt idx="272488">
                  <c:v>57.053077301451196</c:v>
                </c:pt>
                <c:pt idx="272489">
                  <c:v>57.053151001801403</c:v>
                </c:pt>
                <c:pt idx="272490">
                  <c:v>57.053224701915802</c:v>
                </c:pt>
                <c:pt idx="272491">
                  <c:v>57.053298401794301</c:v>
                </c:pt>
                <c:pt idx="272492">
                  <c:v>57.053372101436899</c:v>
                </c:pt>
                <c:pt idx="272493">
                  <c:v>57.053445800843498</c:v>
                </c:pt>
                <c:pt idx="272494">
                  <c:v>57.053519500014303</c:v>
                </c:pt>
                <c:pt idx="272495">
                  <c:v>57.053593198949102</c:v>
                </c:pt>
                <c:pt idx="272496">
                  <c:v>57.0536668976481</c:v>
                </c:pt>
                <c:pt idx="272497">
                  <c:v>57.053740596111098</c:v>
                </c:pt>
                <c:pt idx="272498">
                  <c:v>57.053814294338302</c:v>
                </c:pt>
                <c:pt idx="272499">
                  <c:v>57.0538879923295</c:v>
                </c:pt>
                <c:pt idx="272500">
                  <c:v>57.053961690084797</c:v>
                </c:pt>
                <c:pt idx="272501">
                  <c:v>57.054035387604301</c:v>
                </c:pt>
                <c:pt idx="272502">
                  <c:v>57.054109084887799</c:v>
                </c:pt>
                <c:pt idx="272503">
                  <c:v>57.054182781935502</c:v>
                </c:pt>
                <c:pt idx="272504">
                  <c:v>57.054256478747199</c:v>
                </c:pt>
                <c:pt idx="272505">
                  <c:v>57.054330175323102</c:v>
                </c:pt>
                <c:pt idx="272506">
                  <c:v>57.054403871662998</c:v>
                </c:pt>
                <c:pt idx="272507">
                  <c:v>57.054477567767101</c:v>
                </c:pt>
                <c:pt idx="272508">
                  <c:v>57.054551263635197</c:v>
                </c:pt>
                <c:pt idx="272509">
                  <c:v>57.0546249592675</c:v>
                </c:pt>
                <c:pt idx="272510">
                  <c:v>57.054698654663902</c:v>
                </c:pt>
                <c:pt idx="272511">
                  <c:v>57.054772349824397</c:v>
                </c:pt>
                <c:pt idx="272512">
                  <c:v>57.054846044748999</c:v>
                </c:pt>
                <c:pt idx="272513">
                  <c:v>57.0549197394377</c:v>
                </c:pt>
                <c:pt idx="272514">
                  <c:v>57.054993433890502</c:v>
                </c:pt>
                <c:pt idx="272515">
                  <c:v>57.055067128107403</c:v>
                </c:pt>
                <c:pt idx="272516">
                  <c:v>57.055140822088397</c:v>
                </c:pt>
                <c:pt idx="272517">
                  <c:v>57.055214515833597</c:v>
                </c:pt>
                <c:pt idx="272518">
                  <c:v>57.055288209342798</c:v>
                </c:pt>
                <c:pt idx="272519">
                  <c:v>57.055361902616198</c:v>
                </c:pt>
                <c:pt idx="272520">
                  <c:v>57.055435595653698</c:v>
                </c:pt>
                <c:pt idx="272521">
                  <c:v>57.055509288455298</c:v>
                </c:pt>
                <c:pt idx="272522">
                  <c:v>57.055582981020997</c:v>
                </c:pt>
                <c:pt idx="272523">
                  <c:v>57.055656673350803</c:v>
                </c:pt>
                <c:pt idx="272524">
                  <c:v>57.055730365444802</c:v>
                </c:pt>
                <c:pt idx="272525">
                  <c:v>57.055804057302801</c:v>
                </c:pt>
                <c:pt idx="272526">
                  <c:v>57.055877748924999</c:v>
                </c:pt>
                <c:pt idx="272527">
                  <c:v>57.055951440311297</c:v>
                </c:pt>
                <c:pt idx="272528">
                  <c:v>57.056025131461801</c:v>
                </c:pt>
                <c:pt idx="272529">
                  <c:v>57.056098822376299</c:v>
                </c:pt>
                <c:pt idx="272530">
                  <c:v>57.056172513055003</c:v>
                </c:pt>
                <c:pt idx="272531">
                  <c:v>57.0562462034978</c:v>
                </c:pt>
                <c:pt idx="272532">
                  <c:v>57.056319893704703</c:v>
                </c:pt>
                <c:pt idx="272533">
                  <c:v>57.0563935836757</c:v>
                </c:pt>
                <c:pt idx="272534">
                  <c:v>57.056467273410902</c:v>
                </c:pt>
                <c:pt idx="272535">
                  <c:v>57.056540962910198</c:v>
                </c:pt>
                <c:pt idx="272536">
                  <c:v>57.0566146521736</c:v>
                </c:pt>
                <c:pt idx="272537">
                  <c:v>57.056688341201102</c:v>
                </c:pt>
                <c:pt idx="272538">
                  <c:v>57.056762029992797</c:v>
                </c:pt>
                <c:pt idx="272539">
                  <c:v>57.056835718548598</c:v>
                </c:pt>
                <c:pt idx="272540">
                  <c:v>57.056909406868598</c:v>
                </c:pt>
                <c:pt idx="272541">
                  <c:v>57.056983094952599</c:v>
                </c:pt>
                <c:pt idx="272542">
                  <c:v>57.0570567828008</c:v>
                </c:pt>
                <c:pt idx="272543">
                  <c:v>57.057130470413099</c:v>
                </c:pt>
                <c:pt idx="272544">
                  <c:v>57.057204157789599</c:v>
                </c:pt>
                <c:pt idx="272545">
                  <c:v>57.057277844930198</c:v>
                </c:pt>
                <c:pt idx="272546">
                  <c:v>57.057351531834897</c:v>
                </c:pt>
                <c:pt idx="272547">
                  <c:v>57.057425218503802</c:v>
                </c:pt>
                <c:pt idx="272548">
                  <c:v>57.0574989049368</c:v>
                </c:pt>
                <c:pt idx="272549">
                  <c:v>57.057572591133898</c:v>
                </c:pt>
                <c:pt idx="272550">
                  <c:v>57.057646277095202</c:v>
                </c:pt>
                <c:pt idx="272551">
                  <c:v>57.057719962820599</c:v>
                </c:pt>
                <c:pt idx="272552">
                  <c:v>57.057793648310103</c:v>
                </c:pt>
                <c:pt idx="272553">
                  <c:v>57.057867333563799</c:v>
                </c:pt>
                <c:pt idx="272554">
                  <c:v>57.057941018581602</c:v>
                </c:pt>
                <c:pt idx="272555">
                  <c:v>57.058014703363597</c:v>
                </c:pt>
                <c:pt idx="272556">
                  <c:v>57.058088387909699</c:v>
                </c:pt>
                <c:pt idx="272557">
                  <c:v>57.058162072219901</c:v>
                </c:pt>
                <c:pt idx="272558">
                  <c:v>57.058235756294302</c:v>
                </c:pt>
                <c:pt idx="272559">
                  <c:v>57.058309440132902</c:v>
                </c:pt>
                <c:pt idx="272560">
                  <c:v>57.058383123735503</c:v>
                </c:pt>
                <c:pt idx="272561">
                  <c:v>57.058456807102402</c:v>
                </c:pt>
                <c:pt idx="272562">
                  <c:v>57.058530490233302</c:v>
                </c:pt>
                <c:pt idx="272563">
                  <c:v>57.058604173128501</c:v>
                </c:pt>
                <c:pt idx="272564">
                  <c:v>57.0586778557877</c:v>
                </c:pt>
                <c:pt idx="272565">
                  <c:v>57.058751538211098</c:v>
                </c:pt>
                <c:pt idx="272566">
                  <c:v>57.058825220398703</c:v>
                </c:pt>
                <c:pt idx="272567">
                  <c:v>57.0588989023504</c:v>
                </c:pt>
                <c:pt idx="272568">
                  <c:v>57.058972584066296</c:v>
                </c:pt>
                <c:pt idx="272569">
                  <c:v>57.0590462655463</c:v>
                </c:pt>
                <c:pt idx="272570">
                  <c:v>57.059119946790503</c:v>
                </c:pt>
                <c:pt idx="272571">
                  <c:v>57.059193627798798</c:v>
                </c:pt>
                <c:pt idx="272572">
                  <c:v>57.0592673085713</c:v>
                </c:pt>
                <c:pt idx="272573">
                  <c:v>57.059340989107902</c:v>
                </c:pt>
                <c:pt idx="272574">
                  <c:v>57.059414669408703</c:v>
                </c:pt>
                <c:pt idx="272575">
                  <c:v>57.059488349473597</c:v>
                </c:pt>
                <c:pt idx="272576">
                  <c:v>57.059562029302697</c:v>
                </c:pt>
                <c:pt idx="272577">
                  <c:v>57.059635708896003</c:v>
                </c:pt>
                <c:pt idx="272578">
                  <c:v>57.059709388253403</c:v>
                </c:pt>
                <c:pt idx="272579">
                  <c:v>57.059783067374902</c:v>
                </c:pt>
                <c:pt idx="272580">
                  <c:v>57.059856746260699</c:v>
                </c:pt>
                <c:pt idx="272581">
                  <c:v>57.059930424910597</c:v>
                </c:pt>
                <c:pt idx="272582">
                  <c:v>57.060004103324601</c:v>
                </c:pt>
                <c:pt idx="272583">
                  <c:v>57.060077781502798</c:v>
                </c:pt>
                <c:pt idx="272584">
                  <c:v>57.060151459445201</c:v>
                </c:pt>
                <c:pt idx="272585">
                  <c:v>57.060225137151697</c:v>
                </c:pt>
                <c:pt idx="272586">
                  <c:v>57.060298814622399</c:v>
                </c:pt>
                <c:pt idx="272587">
                  <c:v>57.060372491857301</c:v>
                </c:pt>
                <c:pt idx="272588">
                  <c:v>57.060446168856302</c:v>
                </c:pt>
                <c:pt idx="272589">
                  <c:v>57.060519845619503</c:v>
                </c:pt>
                <c:pt idx="272590">
                  <c:v>57.060593522146903</c:v>
                </c:pt>
                <c:pt idx="272591">
                  <c:v>57.060667198438502</c:v>
                </c:pt>
                <c:pt idx="272592">
                  <c:v>57.060740874494201</c:v>
                </c:pt>
                <c:pt idx="272593">
                  <c:v>57.060814550313999</c:v>
                </c:pt>
                <c:pt idx="272594">
                  <c:v>57.060888225898097</c:v>
                </c:pt>
                <c:pt idx="272595">
                  <c:v>57.060961901246301</c:v>
                </c:pt>
                <c:pt idx="272596">
                  <c:v>57.061035576358698</c:v>
                </c:pt>
                <c:pt idx="272597">
                  <c:v>57.061109251235202</c:v>
                </c:pt>
                <c:pt idx="272598">
                  <c:v>57.061182925875997</c:v>
                </c:pt>
                <c:pt idx="272599">
                  <c:v>57.061256600280899</c:v>
                </c:pt>
                <c:pt idx="272600">
                  <c:v>57.06133027445</c:v>
                </c:pt>
                <c:pt idx="272601">
                  <c:v>57.061403948383202</c:v>
                </c:pt>
                <c:pt idx="272602">
                  <c:v>57.061477622080702</c:v>
                </c:pt>
                <c:pt idx="272603">
                  <c:v>57.061551295542301</c:v>
                </c:pt>
                <c:pt idx="272604">
                  <c:v>57.061624968768101</c:v>
                </c:pt>
                <c:pt idx="272605">
                  <c:v>57.061698641757999</c:v>
                </c:pt>
                <c:pt idx="272606">
                  <c:v>57.061772314512197</c:v>
                </c:pt>
                <c:pt idx="272607">
                  <c:v>57.061845987030502</c:v>
                </c:pt>
                <c:pt idx="272608">
                  <c:v>57.061919659312998</c:v>
                </c:pt>
                <c:pt idx="272609">
                  <c:v>57.061993331359702</c:v>
                </c:pt>
                <c:pt idx="272610">
                  <c:v>57.062067003170597</c:v>
                </c:pt>
                <c:pt idx="272611">
                  <c:v>57.062140674745599</c:v>
                </c:pt>
                <c:pt idx="272612">
                  <c:v>57.0622143460849</c:v>
                </c:pt>
                <c:pt idx="272613">
                  <c:v>57.062288017188301</c:v>
                </c:pt>
                <c:pt idx="272614">
                  <c:v>57.062361688055901</c:v>
                </c:pt>
                <c:pt idx="272615">
                  <c:v>57.062435358687701</c:v>
                </c:pt>
                <c:pt idx="272616">
                  <c:v>57.062509029083699</c:v>
                </c:pt>
                <c:pt idx="272617">
                  <c:v>57.062582699243897</c:v>
                </c:pt>
                <c:pt idx="272618">
                  <c:v>57.062656369168202</c:v>
                </c:pt>
                <c:pt idx="272619">
                  <c:v>57.062730038856799</c:v>
                </c:pt>
                <c:pt idx="272620">
                  <c:v>57.062803708309502</c:v>
                </c:pt>
                <c:pt idx="272621">
                  <c:v>57.062877377526398</c:v>
                </c:pt>
                <c:pt idx="272622">
                  <c:v>57.0629510465075</c:v>
                </c:pt>
                <c:pt idx="272623">
                  <c:v>57.063024715252901</c:v>
                </c:pt>
                <c:pt idx="272624">
                  <c:v>57.063098383762402</c:v>
                </c:pt>
                <c:pt idx="272625">
                  <c:v>57.063172052036101</c:v>
                </c:pt>
                <c:pt idx="272626">
                  <c:v>57.063245720074001</c:v>
                </c:pt>
                <c:pt idx="272627">
                  <c:v>57.063319387876</c:v>
                </c:pt>
                <c:pt idx="272628">
                  <c:v>57.063393055442297</c:v>
                </c:pt>
                <c:pt idx="272629">
                  <c:v>57.063466722772802</c:v>
                </c:pt>
                <c:pt idx="272630">
                  <c:v>57.063540389867498</c:v>
                </c:pt>
                <c:pt idx="272631">
                  <c:v>57.063614056726401</c:v>
                </c:pt>
                <c:pt idx="272632">
                  <c:v>57.063687723349403</c:v>
                </c:pt>
                <c:pt idx="272633">
                  <c:v>57.063761389736698</c:v>
                </c:pt>
                <c:pt idx="272634">
                  <c:v>57.063835055888198</c:v>
                </c:pt>
                <c:pt idx="272635">
                  <c:v>57.063908721803898</c:v>
                </c:pt>
                <c:pt idx="272636">
                  <c:v>57.063982387483698</c:v>
                </c:pt>
                <c:pt idx="272637">
                  <c:v>57.064056052927803</c:v>
                </c:pt>
                <c:pt idx="272638">
                  <c:v>57.064129718136101</c:v>
                </c:pt>
                <c:pt idx="272639">
                  <c:v>57.064203383108598</c:v>
                </c:pt>
                <c:pt idx="272640">
                  <c:v>57.064277047845302</c:v>
                </c:pt>
                <c:pt idx="272641">
                  <c:v>57.064350712346197</c:v>
                </c:pt>
                <c:pt idx="272642">
                  <c:v>57.064424376611299</c:v>
                </c:pt>
                <c:pt idx="272643">
                  <c:v>57.064498040640601</c:v>
                </c:pt>
                <c:pt idx="272644">
                  <c:v>57.064571704434101</c:v>
                </c:pt>
                <c:pt idx="272645">
                  <c:v>57.064645367991801</c:v>
                </c:pt>
                <c:pt idx="272646">
                  <c:v>57.0647190313138</c:v>
                </c:pt>
                <c:pt idx="272647">
                  <c:v>57.064792694399898</c:v>
                </c:pt>
                <c:pt idx="272648">
                  <c:v>57.064866357250303</c:v>
                </c:pt>
                <c:pt idx="272649">
                  <c:v>57.064940019864899</c:v>
                </c:pt>
                <c:pt idx="272650">
                  <c:v>57.065013682243702</c:v>
                </c:pt>
                <c:pt idx="272651">
                  <c:v>57.065087344386697</c:v>
                </c:pt>
                <c:pt idx="272652">
                  <c:v>57.065161006293899</c:v>
                </c:pt>
                <c:pt idx="272653">
                  <c:v>57.065234667965299</c:v>
                </c:pt>
                <c:pt idx="272654">
                  <c:v>57.065308329400899</c:v>
                </c:pt>
                <c:pt idx="272655">
                  <c:v>57.065381990600798</c:v>
                </c:pt>
                <c:pt idx="272656">
                  <c:v>57.065455651564903</c:v>
                </c:pt>
                <c:pt idx="272657">
                  <c:v>57.065529312293201</c:v>
                </c:pt>
                <c:pt idx="272658">
                  <c:v>57.065602972785697</c:v>
                </c:pt>
                <c:pt idx="272659">
                  <c:v>57.065676633042401</c:v>
                </c:pt>
                <c:pt idx="272660">
                  <c:v>57.065750293063402</c:v>
                </c:pt>
                <c:pt idx="272661">
                  <c:v>57.065823952848497</c:v>
                </c:pt>
                <c:pt idx="272662">
                  <c:v>57.065897612397897</c:v>
                </c:pt>
                <c:pt idx="272663">
                  <c:v>57.065971271711497</c:v>
                </c:pt>
                <c:pt idx="272664">
                  <c:v>57.066044930789403</c:v>
                </c:pt>
                <c:pt idx="272665">
                  <c:v>57.066118589631401</c:v>
                </c:pt>
                <c:pt idx="272666">
                  <c:v>57.066192248237698</c:v>
                </c:pt>
                <c:pt idx="272667">
                  <c:v>57.066265906608301</c:v>
                </c:pt>
                <c:pt idx="272668">
                  <c:v>57.066339564742997</c:v>
                </c:pt>
                <c:pt idx="272669">
                  <c:v>57.066413222641998</c:v>
                </c:pt>
                <c:pt idx="272670">
                  <c:v>57.066486880305099</c:v>
                </c:pt>
                <c:pt idx="272671">
                  <c:v>57.066560537732599</c:v>
                </c:pt>
                <c:pt idx="272672">
                  <c:v>57.066634194924198</c:v>
                </c:pt>
                <c:pt idx="272673">
                  <c:v>57.066707851880103</c:v>
                </c:pt>
                <c:pt idx="272674">
                  <c:v>57.066781508600201</c:v>
                </c:pt>
                <c:pt idx="272675">
                  <c:v>57.066855165084597</c:v>
                </c:pt>
                <c:pt idx="272676">
                  <c:v>57.0669288213331</c:v>
                </c:pt>
                <c:pt idx="272677">
                  <c:v>57.067002477345902</c:v>
                </c:pt>
                <c:pt idx="272678">
                  <c:v>57.067076133123003</c:v>
                </c:pt>
                <c:pt idx="272679">
                  <c:v>57.067149788664302</c:v>
                </c:pt>
                <c:pt idx="272680">
                  <c:v>57.067223443969802</c:v>
                </c:pt>
                <c:pt idx="272681">
                  <c:v>57.0672970990395</c:v>
                </c:pt>
                <c:pt idx="272682">
                  <c:v>57.067370753873497</c:v>
                </c:pt>
                <c:pt idx="272683">
                  <c:v>57.067444408471701</c:v>
                </c:pt>
                <c:pt idx="272684">
                  <c:v>57.067518062834203</c:v>
                </c:pt>
                <c:pt idx="272685">
                  <c:v>57.067591716960898</c:v>
                </c:pt>
                <c:pt idx="272686">
                  <c:v>57.067665370851799</c:v>
                </c:pt>
                <c:pt idx="272687">
                  <c:v>57.067739024506999</c:v>
                </c:pt>
                <c:pt idx="272688">
                  <c:v>57.067812677926398</c:v>
                </c:pt>
                <c:pt idx="272689">
                  <c:v>57.067886331110103</c:v>
                </c:pt>
                <c:pt idx="272690">
                  <c:v>57.067959984058</c:v>
                </c:pt>
                <c:pt idx="272691">
                  <c:v>57.068033636770103</c:v>
                </c:pt>
                <c:pt idx="272692">
                  <c:v>57.068107289246498</c:v>
                </c:pt>
                <c:pt idx="272693">
                  <c:v>57.068180941487199</c:v>
                </c:pt>
                <c:pt idx="272694">
                  <c:v>57.0682545934921</c:v>
                </c:pt>
                <c:pt idx="272695">
                  <c:v>57.068328245261199</c:v>
                </c:pt>
                <c:pt idx="272696">
                  <c:v>57.068401896794597</c:v>
                </c:pt>
                <c:pt idx="272697">
                  <c:v>57.068475548092202</c:v>
                </c:pt>
                <c:pt idx="272698">
                  <c:v>57.068549199154099</c:v>
                </c:pt>
                <c:pt idx="272699">
                  <c:v>57.068622849980201</c:v>
                </c:pt>
                <c:pt idx="272700">
                  <c:v>57.068696500570603</c:v>
                </c:pt>
                <c:pt idx="272701">
                  <c:v>57.068770150925197</c:v>
                </c:pt>
                <c:pt idx="272702">
                  <c:v>57.068843801044103</c:v>
                </c:pt>
                <c:pt idx="272703">
                  <c:v>57.068917450927202</c:v>
                </c:pt>
                <c:pt idx="272704">
                  <c:v>57.0689911005746</c:v>
                </c:pt>
                <c:pt idx="272705">
                  <c:v>57.069064749986197</c:v>
                </c:pt>
                <c:pt idx="272706">
                  <c:v>57.0691383991621</c:v>
                </c:pt>
                <c:pt idx="272707">
                  <c:v>57.069212048102202</c:v>
                </c:pt>
                <c:pt idx="272708">
                  <c:v>57.069285696806602</c:v>
                </c:pt>
                <c:pt idx="272709">
                  <c:v>57.069359345275302</c:v>
                </c:pt>
                <c:pt idx="272710">
                  <c:v>57.069432993508201</c:v>
                </c:pt>
                <c:pt idx="272711">
                  <c:v>57.069506641505399</c:v>
                </c:pt>
                <c:pt idx="272712">
                  <c:v>57.069580289266803</c:v>
                </c:pt>
                <c:pt idx="272713">
                  <c:v>57.069653936792498</c:v>
                </c:pt>
                <c:pt idx="272714">
                  <c:v>57.0697275840825</c:v>
                </c:pt>
                <c:pt idx="272715">
                  <c:v>57.069801231136701</c:v>
                </c:pt>
                <c:pt idx="272716">
                  <c:v>57.069874877955201</c:v>
                </c:pt>
                <c:pt idx="272717">
                  <c:v>57.069948524537899</c:v>
                </c:pt>
                <c:pt idx="272718">
                  <c:v>57.070022170884897</c:v>
                </c:pt>
                <c:pt idx="272719">
                  <c:v>57.070095816996201</c:v>
                </c:pt>
                <c:pt idx="272720">
                  <c:v>57.070169462871803</c:v>
                </c:pt>
                <c:pt idx="272721">
                  <c:v>57.070243108511598</c:v>
                </c:pt>
                <c:pt idx="272722">
                  <c:v>57.070316753915598</c:v>
                </c:pt>
                <c:pt idx="272723">
                  <c:v>57.070390399083998</c:v>
                </c:pt>
                <c:pt idx="272724">
                  <c:v>57.070464044016603</c:v>
                </c:pt>
                <c:pt idx="272725">
                  <c:v>57.070537688713401</c:v>
                </c:pt>
                <c:pt idx="272726">
                  <c:v>57.070611333174597</c:v>
                </c:pt>
                <c:pt idx="272727">
                  <c:v>57.070684977399999</c:v>
                </c:pt>
                <c:pt idx="272728">
                  <c:v>57.0707586213897</c:v>
                </c:pt>
                <c:pt idx="272729">
                  <c:v>57.0708322651437</c:v>
                </c:pt>
                <c:pt idx="272730">
                  <c:v>57.070905908661899</c:v>
                </c:pt>
                <c:pt idx="272731">
                  <c:v>57.070979551944397</c:v>
                </c:pt>
                <c:pt idx="272732">
                  <c:v>57.071053194991201</c:v>
                </c:pt>
                <c:pt idx="272733">
                  <c:v>57.071126837802197</c:v>
                </c:pt>
                <c:pt idx="272734">
                  <c:v>57.071200480377598</c:v>
                </c:pt>
                <c:pt idx="272735">
                  <c:v>57.071274122717199</c:v>
                </c:pt>
                <c:pt idx="272736">
                  <c:v>57.071347764821098</c:v>
                </c:pt>
                <c:pt idx="272737">
                  <c:v>57.071421406689197</c:v>
                </c:pt>
                <c:pt idx="272738">
                  <c:v>57.071495048321701</c:v>
                </c:pt>
                <c:pt idx="272739">
                  <c:v>57.071568689718397</c:v>
                </c:pt>
                <c:pt idx="272740">
                  <c:v>57.071642330879399</c:v>
                </c:pt>
                <c:pt idx="272741">
                  <c:v>57.0717159718047</c:v>
                </c:pt>
                <c:pt idx="272742">
                  <c:v>57.0717896124942</c:v>
                </c:pt>
                <c:pt idx="272743">
                  <c:v>57.071863252948098</c:v>
                </c:pt>
                <c:pt idx="272744">
                  <c:v>57.071936893166203</c:v>
                </c:pt>
                <c:pt idx="272745">
                  <c:v>57.0720105331486</c:v>
                </c:pt>
                <c:pt idx="272746">
                  <c:v>57.072084172895302</c:v>
                </c:pt>
                <c:pt idx="272747">
                  <c:v>57.072157812406303</c:v>
                </c:pt>
                <c:pt idx="272748">
                  <c:v>57.072231451681603</c:v>
                </c:pt>
                <c:pt idx="272749">
                  <c:v>57.072305090721201</c:v>
                </c:pt>
                <c:pt idx="272750">
                  <c:v>57.072378729524999</c:v>
                </c:pt>
                <c:pt idx="272751">
                  <c:v>57.072452368093103</c:v>
                </c:pt>
                <c:pt idx="272752">
                  <c:v>57.072526006425598</c:v>
                </c:pt>
                <c:pt idx="272753">
                  <c:v>57.072599644522299</c:v>
                </c:pt>
                <c:pt idx="272754">
                  <c:v>57.072673282383299</c:v>
                </c:pt>
                <c:pt idx="272755">
                  <c:v>57.072746920008598</c:v>
                </c:pt>
                <c:pt idx="272756">
                  <c:v>57.072820557398202</c:v>
                </c:pt>
                <c:pt idx="272757">
                  <c:v>57.072894194552099</c:v>
                </c:pt>
                <c:pt idx="272758">
                  <c:v>57.072967831470301</c:v>
                </c:pt>
                <c:pt idx="272759">
                  <c:v>57.073041468152702</c:v>
                </c:pt>
                <c:pt idx="272760">
                  <c:v>57.073115104599502</c:v>
                </c:pt>
                <c:pt idx="272761">
                  <c:v>57.0731887408106</c:v>
                </c:pt>
                <c:pt idx="272762">
                  <c:v>57.073262376785898</c:v>
                </c:pt>
                <c:pt idx="272763">
                  <c:v>57.073336012525601</c:v>
                </c:pt>
                <c:pt idx="272764">
                  <c:v>57.073409648029603</c:v>
                </c:pt>
                <c:pt idx="272765">
                  <c:v>57.073483283297797</c:v>
                </c:pt>
                <c:pt idx="272766">
                  <c:v>57.073556918330397</c:v>
                </c:pt>
                <c:pt idx="272767">
                  <c:v>57.073630553127202</c:v>
                </c:pt>
                <c:pt idx="272768">
                  <c:v>57.073704187688399</c:v>
                </c:pt>
                <c:pt idx="272769">
                  <c:v>57.073777822013902</c:v>
                </c:pt>
                <c:pt idx="272770">
                  <c:v>57.073851456103597</c:v>
                </c:pt>
                <c:pt idx="272771">
                  <c:v>57.073925089957697</c:v>
                </c:pt>
                <c:pt idx="272772">
                  <c:v>57.073998723576103</c:v>
                </c:pt>
                <c:pt idx="272773">
                  <c:v>57.074072356958801</c:v>
                </c:pt>
                <c:pt idx="272774">
                  <c:v>57.074145990105798</c:v>
                </c:pt>
                <c:pt idx="272775">
                  <c:v>57.074219623017001</c:v>
                </c:pt>
                <c:pt idx="272776">
                  <c:v>57.074293255692602</c:v>
                </c:pt>
                <c:pt idx="272777">
                  <c:v>57.074366888132502</c:v>
                </c:pt>
                <c:pt idx="272778">
                  <c:v>57.0744405203368</c:v>
                </c:pt>
                <c:pt idx="272779">
                  <c:v>57.074514152305298</c:v>
                </c:pt>
                <c:pt idx="272780">
                  <c:v>57.074587784038101</c:v>
                </c:pt>
                <c:pt idx="272781">
                  <c:v>57.074661415535303</c:v>
                </c:pt>
                <c:pt idx="272782">
                  <c:v>57.074735046796803</c:v>
                </c:pt>
                <c:pt idx="272783">
                  <c:v>57.074808677822503</c:v>
                </c:pt>
                <c:pt idx="272784">
                  <c:v>57.074882308612601</c:v>
                </c:pt>
                <c:pt idx="272785">
                  <c:v>57.074955939166998</c:v>
                </c:pt>
                <c:pt idx="272786">
                  <c:v>57.0750295694857</c:v>
                </c:pt>
                <c:pt idx="272787">
                  <c:v>57.075103199568801</c:v>
                </c:pt>
                <c:pt idx="272788">
                  <c:v>57.075176829416101</c:v>
                </c:pt>
                <c:pt idx="272789">
                  <c:v>57.075250459027799</c:v>
                </c:pt>
                <c:pt idx="272790">
                  <c:v>57.075324088403796</c:v>
                </c:pt>
                <c:pt idx="272791">
                  <c:v>57.075397717544099</c:v>
                </c:pt>
                <c:pt idx="272792">
                  <c:v>57.075471346448701</c:v>
                </c:pt>
                <c:pt idx="272793">
                  <c:v>57.075544975117701</c:v>
                </c:pt>
                <c:pt idx="272794">
                  <c:v>57.0756186035509</c:v>
                </c:pt>
                <c:pt idx="272795">
                  <c:v>57.075692231748498</c:v>
                </c:pt>
                <c:pt idx="272796">
                  <c:v>57.075765859710401</c:v>
                </c:pt>
                <c:pt idx="272797">
                  <c:v>57.075839487436703</c:v>
                </c:pt>
                <c:pt idx="272798">
                  <c:v>57.075913114927197</c:v>
                </c:pt>
                <c:pt idx="272799">
                  <c:v>57.075986742182103</c:v>
                </c:pt>
                <c:pt idx="272800">
                  <c:v>57.076060369201301</c:v>
                </c:pt>
                <c:pt idx="272801">
                  <c:v>57.076133995984897</c:v>
                </c:pt>
                <c:pt idx="272802">
                  <c:v>57.076207622532699</c:v>
                </c:pt>
                <c:pt idx="272803">
                  <c:v>57.0762812488449</c:v>
                </c:pt>
                <c:pt idx="272804">
                  <c:v>57.0763548749214</c:v>
                </c:pt>
                <c:pt idx="272805">
                  <c:v>57.076428500762297</c:v>
                </c:pt>
                <c:pt idx="272806">
                  <c:v>57.076502126367501</c:v>
                </c:pt>
                <c:pt idx="272807">
                  <c:v>57.076575751737003</c:v>
                </c:pt>
                <c:pt idx="272808">
                  <c:v>57.076649376870797</c:v>
                </c:pt>
                <c:pt idx="272809">
                  <c:v>57.076723001768997</c:v>
                </c:pt>
                <c:pt idx="272810">
                  <c:v>57.076796626431502</c:v>
                </c:pt>
                <c:pt idx="272811">
                  <c:v>57.076870250858398</c:v>
                </c:pt>
                <c:pt idx="272812">
                  <c:v>57.076943875049501</c:v>
                </c:pt>
                <c:pt idx="272813">
                  <c:v>57.077017499005002</c:v>
                </c:pt>
                <c:pt idx="272814">
                  <c:v>57.077091122724902</c:v>
                </c:pt>
                <c:pt idx="272815">
                  <c:v>57.0771647462091</c:v>
                </c:pt>
                <c:pt idx="272816">
                  <c:v>57.077238369457604</c:v>
                </c:pt>
                <c:pt idx="272817">
                  <c:v>57.077311992470499</c:v>
                </c:pt>
                <c:pt idx="272818">
                  <c:v>57.077385615247699</c:v>
                </c:pt>
                <c:pt idx="272819">
                  <c:v>57.077459237789199</c:v>
                </c:pt>
                <c:pt idx="272820">
                  <c:v>57.077532860095097</c:v>
                </c:pt>
                <c:pt idx="272821">
                  <c:v>57.077606482165301</c:v>
                </c:pt>
                <c:pt idx="272822">
                  <c:v>57.077680103999903</c:v>
                </c:pt>
                <c:pt idx="272823">
                  <c:v>57.077753725598797</c:v>
                </c:pt>
                <c:pt idx="272824">
                  <c:v>57.077827346962103</c:v>
                </c:pt>
                <c:pt idx="272825">
                  <c:v>57.0779009680897</c:v>
                </c:pt>
                <c:pt idx="272826">
                  <c:v>57.077974588981597</c:v>
                </c:pt>
                <c:pt idx="272827">
                  <c:v>57.078048209637899</c:v>
                </c:pt>
                <c:pt idx="272828">
                  <c:v>57.0781218300585</c:v>
                </c:pt>
                <c:pt idx="272829">
                  <c:v>57.078195450243498</c:v>
                </c:pt>
                <c:pt idx="272830">
                  <c:v>57.078269070192803</c:v>
                </c:pt>
                <c:pt idx="272831">
                  <c:v>57.078342689906499</c:v>
                </c:pt>
                <c:pt idx="272832">
                  <c:v>57.0784163093846</c:v>
                </c:pt>
                <c:pt idx="272833">
                  <c:v>57.078489928626901</c:v>
                </c:pt>
                <c:pt idx="272834">
                  <c:v>57.078563547633699</c:v>
                </c:pt>
                <c:pt idx="272835">
                  <c:v>57.078637166404803</c:v>
                </c:pt>
                <c:pt idx="272836">
                  <c:v>57.078710784940199</c:v>
                </c:pt>
                <c:pt idx="272837">
                  <c:v>57.07878440324</c:v>
                </c:pt>
                <c:pt idx="272838">
                  <c:v>57.0788580213041</c:v>
                </c:pt>
                <c:pt idx="272839">
                  <c:v>57.078931639132598</c:v>
                </c:pt>
                <c:pt idx="272840">
                  <c:v>57.079005256725502</c:v>
                </c:pt>
                <c:pt idx="272841">
                  <c:v>57.079078874082697</c:v>
                </c:pt>
                <c:pt idx="272842">
                  <c:v>57.079152491204297</c:v>
                </c:pt>
                <c:pt idx="272843">
                  <c:v>57.079226108090197</c:v>
                </c:pt>
                <c:pt idx="272844">
                  <c:v>57.079299724740501</c:v>
                </c:pt>
                <c:pt idx="272845">
                  <c:v>57.079373341155197</c:v>
                </c:pt>
                <c:pt idx="272846">
                  <c:v>57.079446957334198</c:v>
                </c:pt>
                <c:pt idx="272847">
                  <c:v>57.079520573277499</c:v>
                </c:pt>
                <c:pt idx="272848">
                  <c:v>57.079594188985297</c:v>
                </c:pt>
                <c:pt idx="272849">
                  <c:v>57.079667804457401</c:v>
                </c:pt>
                <c:pt idx="272850">
                  <c:v>57.079741419693804</c:v>
                </c:pt>
                <c:pt idx="272851">
                  <c:v>57.079815034694697</c:v>
                </c:pt>
                <c:pt idx="272852">
                  <c:v>57.079888649459797</c:v>
                </c:pt>
                <c:pt idx="272853">
                  <c:v>57.079962263989401</c:v>
                </c:pt>
                <c:pt idx="272854">
                  <c:v>57.080035878283297</c:v>
                </c:pt>
                <c:pt idx="272855">
                  <c:v>57.080109492341599</c:v>
                </c:pt>
                <c:pt idx="272856">
                  <c:v>57.080183106164199</c:v>
                </c:pt>
                <c:pt idx="272857">
                  <c:v>57.080256719751297</c:v>
                </c:pt>
                <c:pt idx="272858">
                  <c:v>57.080330333102701</c:v>
                </c:pt>
                <c:pt idx="272859">
                  <c:v>57.080403946218397</c:v>
                </c:pt>
                <c:pt idx="272860">
                  <c:v>57.080477559098597</c:v>
                </c:pt>
                <c:pt idx="272861">
                  <c:v>57.080551171743103</c:v>
                </c:pt>
                <c:pt idx="272862">
                  <c:v>57.080624784151901</c:v>
                </c:pt>
                <c:pt idx="272863">
                  <c:v>57.080698396325197</c:v>
                </c:pt>
                <c:pt idx="272864">
                  <c:v>57.080772008262798</c:v>
                </c:pt>
                <c:pt idx="272865">
                  <c:v>57.080845619964798</c:v>
                </c:pt>
                <c:pt idx="272866">
                  <c:v>57.080919231431203</c:v>
                </c:pt>
                <c:pt idx="272867">
                  <c:v>57.080992842661999</c:v>
                </c:pt>
                <c:pt idx="272868">
                  <c:v>57.081066453657101</c:v>
                </c:pt>
                <c:pt idx="272869">
                  <c:v>57.081140064416601</c:v>
                </c:pt>
                <c:pt idx="272870">
                  <c:v>57.0812136749405</c:v>
                </c:pt>
                <c:pt idx="272871">
                  <c:v>57.081287285228697</c:v>
                </c:pt>
                <c:pt idx="272872">
                  <c:v>57.081360895281399</c:v>
                </c:pt>
                <c:pt idx="272873">
                  <c:v>57.0814345050984</c:v>
                </c:pt>
                <c:pt idx="272874">
                  <c:v>57.081508114679799</c:v>
                </c:pt>
                <c:pt idx="272875">
                  <c:v>57.081581724025597</c:v>
                </c:pt>
                <c:pt idx="272876">
                  <c:v>57.081655333135799</c:v>
                </c:pt>
                <c:pt idx="272877">
                  <c:v>57.081728942010301</c:v>
                </c:pt>
                <c:pt idx="272878">
                  <c:v>57.0818025506493</c:v>
                </c:pt>
                <c:pt idx="272879">
                  <c:v>57.081876159052598</c:v>
                </c:pt>
                <c:pt idx="272880">
                  <c:v>57.081949767220301</c:v>
                </c:pt>
                <c:pt idx="272881">
                  <c:v>57.082023375152403</c:v>
                </c:pt>
                <c:pt idx="272882">
                  <c:v>57.082096982848903</c:v>
                </c:pt>
                <c:pt idx="272883">
                  <c:v>57.082170590309801</c:v>
                </c:pt>
                <c:pt idx="272884">
                  <c:v>57.082244197534997</c:v>
                </c:pt>
                <c:pt idx="272885">
                  <c:v>57.082317804524699</c:v>
                </c:pt>
                <c:pt idx="272886">
                  <c:v>57.082391411278699</c:v>
                </c:pt>
                <c:pt idx="272887">
                  <c:v>57.082465017797198</c:v>
                </c:pt>
                <c:pt idx="272888">
                  <c:v>57.082538624080001</c:v>
                </c:pt>
                <c:pt idx="272889">
                  <c:v>57.082612230127197</c:v>
                </c:pt>
                <c:pt idx="272890">
                  <c:v>57.082685835938797</c:v>
                </c:pt>
                <c:pt idx="272891">
                  <c:v>57.082759441514803</c:v>
                </c:pt>
                <c:pt idx="272892">
                  <c:v>57.0828330468552</c:v>
                </c:pt>
                <c:pt idx="272893">
                  <c:v>57.082906651960002</c:v>
                </c:pt>
                <c:pt idx="272894">
                  <c:v>57.082980256829202</c:v>
                </c:pt>
                <c:pt idx="272895">
                  <c:v>57.083053861462801</c:v>
                </c:pt>
                <c:pt idx="272896">
                  <c:v>57.083127465860798</c:v>
                </c:pt>
                <c:pt idx="272897">
                  <c:v>57.0832010700232</c:v>
                </c:pt>
                <c:pt idx="272898">
                  <c:v>57.083274673950001</c:v>
                </c:pt>
                <c:pt idx="272899">
                  <c:v>57.0833482776412</c:v>
                </c:pt>
                <c:pt idx="272900">
                  <c:v>57.083421881096797</c:v>
                </c:pt>
                <c:pt idx="272901">
                  <c:v>57.083495484316799</c:v>
                </c:pt>
                <c:pt idx="272902">
                  <c:v>57.0835690873012</c:v>
                </c:pt>
                <c:pt idx="272903">
                  <c:v>57.083642690049999</c:v>
                </c:pt>
                <c:pt idx="272904">
                  <c:v>57.083716292563203</c:v>
                </c:pt>
                <c:pt idx="272905">
                  <c:v>57.083789894840798</c:v>
                </c:pt>
                <c:pt idx="272906">
                  <c:v>57.083863496882799</c:v>
                </c:pt>
                <c:pt idx="272907">
                  <c:v>57.083937098689198</c:v>
                </c:pt>
                <c:pt idx="272908">
                  <c:v>57.084010700260002</c:v>
                </c:pt>
                <c:pt idx="272909">
                  <c:v>57.084084301595297</c:v>
                </c:pt>
                <c:pt idx="272910">
                  <c:v>57.084157902694898</c:v>
                </c:pt>
                <c:pt idx="272911">
                  <c:v>57.084231503559003</c:v>
                </c:pt>
                <c:pt idx="272912">
                  <c:v>57.084305104187401</c:v>
                </c:pt>
                <c:pt idx="272913">
                  <c:v>57.084378704580303</c:v>
                </c:pt>
                <c:pt idx="272914">
                  <c:v>57.084452304737603</c:v>
                </c:pt>
                <c:pt idx="272915">
                  <c:v>57.084525904659301</c:v>
                </c:pt>
                <c:pt idx="272916">
                  <c:v>57.084599504345398</c:v>
                </c:pt>
                <c:pt idx="272917">
                  <c:v>57.0846731037959</c:v>
                </c:pt>
                <c:pt idx="272918">
                  <c:v>57.0847467030109</c:v>
                </c:pt>
                <c:pt idx="272919">
                  <c:v>57.084820301990199</c:v>
                </c:pt>
                <c:pt idx="272920">
                  <c:v>57.084893900734002</c:v>
                </c:pt>
                <c:pt idx="272921">
                  <c:v>57.084967499242197</c:v>
                </c:pt>
                <c:pt idx="272922">
                  <c:v>57.085041097514797</c:v>
                </c:pt>
                <c:pt idx="272923">
                  <c:v>57.085114695551802</c:v>
                </c:pt>
                <c:pt idx="272924">
                  <c:v>57.085188293353298</c:v>
                </c:pt>
                <c:pt idx="272925">
                  <c:v>57.085261890919099</c:v>
                </c:pt>
                <c:pt idx="272926">
                  <c:v>57.085335488249399</c:v>
                </c:pt>
                <c:pt idx="272927">
                  <c:v>57.085409085344097</c:v>
                </c:pt>
                <c:pt idx="272928">
                  <c:v>57.085482682203299</c:v>
                </c:pt>
                <c:pt idx="272929">
                  <c:v>57.0855562788268</c:v>
                </c:pt>
                <c:pt idx="272930">
                  <c:v>57.085629875214799</c:v>
                </c:pt>
                <c:pt idx="272931">
                  <c:v>57.085703471367196</c:v>
                </c:pt>
                <c:pt idx="272932">
                  <c:v>57.085777067283999</c:v>
                </c:pt>
                <c:pt idx="272933">
                  <c:v>57.085850662965299</c:v>
                </c:pt>
                <c:pt idx="272934">
                  <c:v>57.085924258410898</c:v>
                </c:pt>
                <c:pt idx="272935">
                  <c:v>57.085997853621002</c:v>
                </c:pt>
                <c:pt idx="272936">
                  <c:v>57.086071448595597</c:v>
                </c:pt>
                <c:pt idx="272937">
                  <c:v>57.086145043334596</c:v>
                </c:pt>
                <c:pt idx="272938">
                  <c:v>57.086218637837902</c:v>
                </c:pt>
                <c:pt idx="272939">
                  <c:v>57.086292232105798</c:v>
                </c:pt>
                <c:pt idx="272940">
                  <c:v>57.086365826138</c:v>
                </c:pt>
                <c:pt idx="272941">
                  <c:v>57.086439419934699</c:v>
                </c:pt>
                <c:pt idx="272942">
                  <c:v>57.086513013495797</c:v>
                </c:pt>
                <c:pt idx="272943">
                  <c:v>57.086586606821399</c:v>
                </c:pt>
                <c:pt idx="272944">
                  <c:v>57.0866601999114</c:v>
                </c:pt>
                <c:pt idx="272945">
                  <c:v>57.086733792765799</c:v>
                </c:pt>
                <c:pt idx="272946">
                  <c:v>57.086807385384702</c:v>
                </c:pt>
                <c:pt idx="272947">
                  <c:v>57.086880977767997</c:v>
                </c:pt>
                <c:pt idx="272948">
                  <c:v>57.086954569915697</c:v>
                </c:pt>
                <c:pt idx="272949">
                  <c:v>57.087028161827902</c:v>
                </c:pt>
                <c:pt idx="272950">
                  <c:v>57.087101753504498</c:v>
                </c:pt>
                <c:pt idx="272951">
                  <c:v>57.0871753449455</c:v>
                </c:pt>
                <c:pt idx="272952">
                  <c:v>57.087248936150999</c:v>
                </c:pt>
                <c:pt idx="272953">
                  <c:v>57.087322527120897</c:v>
                </c:pt>
                <c:pt idx="272954">
                  <c:v>57.087396117855299</c:v>
                </c:pt>
                <c:pt idx="272955">
                  <c:v>57.087469708354099</c:v>
                </c:pt>
                <c:pt idx="272956">
                  <c:v>57.087543298617398</c:v>
                </c:pt>
                <c:pt idx="272957">
                  <c:v>57.087616888645101</c:v>
                </c:pt>
                <c:pt idx="272958">
                  <c:v>57.087690478437203</c:v>
                </c:pt>
                <c:pt idx="272959">
                  <c:v>57.087764067993803</c:v>
                </c:pt>
                <c:pt idx="272960">
                  <c:v>57.0878376573149</c:v>
                </c:pt>
                <c:pt idx="272961">
                  <c:v>57.087911246400402</c:v>
                </c:pt>
                <c:pt idx="272962">
                  <c:v>57.087984835250303</c:v>
                </c:pt>
                <c:pt idx="272963">
                  <c:v>57.088058423864702</c:v>
                </c:pt>
                <c:pt idx="272964">
                  <c:v>57.088132012243499</c:v>
                </c:pt>
                <c:pt idx="272965">
                  <c:v>57.0882056003868</c:v>
                </c:pt>
                <c:pt idx="272966">
                  <c:v>57.0882791882945</c:v>
                </c:pt>
                <c:pt idx="272967">
                  <c:v>57.088352775966698</c:v>
                </c:pt>
                <c:pt idx="272968">
                  <c:v>57.0884263634033</c:v>
                </c:pt>
                <c:pt idx="272969">
                  <c:v>57.088499950604401</c:v>
                </c:pt>
                <c:pt idx="272970">
                  <c:v>57.088573537569999</c:v>
                </c:pt>
                <c:pt idx="272971">
                  <c:v>57.088647124300003</c:v>
                </c:pt>
                <c:pt idx="272972">
                  <c:v>57.088720710794398</c:v>
                </c:pt>
                <c:pt idx="272973">
                  <c:v>57.088794297053397</c:v>
                </c:pt>
                <c:pt idx="272974">
                  <c:v>57.088867883076702</c:v>
                </c:pt>
                <c:pt idx="272975">
                  <c:v>57.088941468864597</c:v>
                </c:pt>
                <c:pt idx="272976">
                  <c:v>57.089015054416798</c:v>
                </c:pt>
                <c:pt idx="272977">
                  <c:v>57.089088639733603</c:v>
                </c:pt>
                <c:pt idx="272978">
                  <c:v>57.0891622248148</c:v>
                </c:pt>
                <c:pt idx="272979">
                  <c:v>57.089235809660401</c:v>
                </c:pt>
                <c:pt idx="272980">
                  <c:v>57.0893093942706</c:v>
                </c:pt>
                <c:pt idx="272981">
                  <c:v>57.089382978645197</c:v>
                </c:pt>
                <c:pt idx="272982">
                  <c:v>57.0894565627842</c:v>
                </c:pt>
                <c:pt idx="272983">
                  <c:v>57.0895301466877</c:v>
                </c:pt>
                <c:pt idx="272984">
                  <c:v>57.089603730355698</c:v>
                </c:pt>
                <c:pt idx="272985">
                  <c:v>57.089677313788101</c:v>
                </c:pt>
                <c:pt idx="272986">
                  <c:v>57.089750896985002</c:v>
                </c:pt>
                <c:pt idx="272987">
                  <c:v>57.089824479946401</c:v>
                </c:pt>
                <c:pt idx="272988">
                  <c:v>57.089898062672297</c:v>
                </c:pt>
                <c:pt idx="272989">
                  <c:v>57.089971645162599</c:v>
                </c:pt>
                <c:pt idx="272990">
                  <c:v>57.090045227417399</c:v>
                </c:pt>
                <c:pt idx="272991">
                  <c:v>57.090118809436603</c:v>
                </c:pt>
                <c:pt idx="272992">
                  <c:v>57.090192391220299</c:v>
                </c:pt>
                <c:pt idx="272993">
                  <c:v>57.090265972768499</c:v>
                </c:pt>
                <c:pt idx="272994">
                  <c:v>57.090339554081197</c:v>
                </c:pt>
                <c:pt idx="272995">
                  <c:v>57.0904131351583</c:v>
                </c:pt>
                <c:pt idx="272996">
                  <c:v>57.090486716000001</c:v>
                </c:pt>
                <c:pt idx="272997">
                  <c:v>57.090560296606</c:v>
                </c:pt>
                <c:pt idx="272998">
                  <c:v>57.090633876976597</c:v>
                </c:pt>
                <c:pt idx="272999">
                  <c:v>57.090707457111598</c:v>
                </c:pt>
                <c:pt idx="273000">
                  <c:v>57.090781037011197</c:v>
                </c:pt>
                <c:pt idx="273001">
                  <c:v>57.090854616675102</c:v>
                </c:pt>
                <c:pt idx="273002">
                  <c:v>57.090928196103597</c:v>
                </c:pt>
                <c:pt idx="273003">
                  <c:v>57.091001775296597</c:v>
                </c:pt>
                <c:pt idx="273004">
                  <c:v>57.091075354254002</c:v>
                </c:pt>
                <c:pt idx="273005">
                  <c:v>57.091148932975898</c:v>
                </c:pt>
                <c:pt idx="273006">
                  <c:v>57.091222511462298</c:v>
                </c:pt>
                <c:pt idx="273007">
                  <c:v>57.091296089713097</c:v>
                </c:pt>
                <c:pt idx="273008">
                  <c:v>57.0913696677285</c:v>
                </c:pt>
                <c:pt idx="273009">
                  <c:v>57.091443245508302</c:v>
                </c:pt>
                <c:pt idx="273010">
                  <c:v>57.0915168230527</c:v>
                </c:pt>
                <c:pt idx="273011">
                  <c:v>57.091590400361497</c:v>
                </c:pt>
                <c:pt idx="273012">
                  <c:v>57.091663977434798</c:v>
                </c:pt>
                <c:pt idx="273013">
                  <c:v>57.091737554272498</c:v>
                </c:pt>
                <c:pt idx="273014">
                  <c:v>57.091811130874802</c:v>
                </c:pt>
                <c:pt idx="273015">
                  <c:v>57.091884707241498</c:v>
                </c:pt>
                <c:pt idx="273016">
                  <c:v>57.091958283372797</c:v>
                </c:pt>
                <c:pt idx="273017">
                  <c:v>57.092031859268502</c:v>
                </c:pt>
                <c:pt idx="273018">
                  <c:v>57.092105434928698</c:v>
                </c:pt>
                <c:pt idx="273019">
                  <c:v>57.092179010353497</c:v>
                </c:pt>
                <c:pt idx="273020">
                  <c:v>57.092252585542603</c:v>
                </c:pt>
                <c:pt idx="273021">
                  <c:v>57.092326160496299</c:v>
                </c:pt>
                <c:pt idx="273022">
                  <c:v>57.092399735214499</c:v>
                </c:pt>
                <c:pt idx="273023">
                  <c:v>57.092473309697198</c:v>
                </c:pt>
                <c:pt idx="273024">
                  <c:v>57.092546883944401</c:v>
                </c:pt>
                <c:pt idx="273025">
                  <c:v>57.092620457956102</c:v>
                </c:pt>
                <c:pt idx="273026">
                  <c:v>57.092694031732201</c:v>
                </c:pt>
                <c:pt idx="273027">
                  <c:v>57.092767605272897</c:v>
                </c:pt>
                <c:pt idx="273028">
                  <c:v>57.092841178578098</c:v>
                </c:pt>
                <c:pt idx="273029">
                  <c:v>57.092914751647697</c:v>
                </c:pt>
                <c:pt idx="273030">
                  <c:v>57.092988324481901</c:v>
                </c:pt>
                <c:pt idx="273031">
                  <c:v>57.093061897080503</c:v>
                </c:pt>
                <c:pt idx="273032">
                  <c:v>57.093135469443702</c:v>
                </c:pt>
                <c:pt idx="273033">
                  <c:v>57.093209041571399</c:v>
                </c:pt>
                <c:pt idx="273034">
                  <c:v>57.093282613463501</c:v>
                </c:pt>
                <c:pt idx="273035">
                  <c:v>57.0933561851202</c:v>
                </c:pt>
                <c:pt idx="273036">
                  <c:v>57.093429756541397</c:v>
                </c:pt>
                <c:pt idx="273037">
                  <c:v>57.093503327726999</c:v>
                </c:pt>
                <c:pt idx="273038">
                  <c:v>57.093576898677199</c:v>
                </c:pt>
                <c:pt idx="273039">
                  <c:v>57.093650469391903</c:v>
                </c:pt>
                <c:pt idx="273040">
                  <c:v>57.093724039871098</c:v>
                </c:pt>
                <c:pt idx="273041">
                  <c:v>57.093797610114798</c:v>
                </c:pt>
                <c:pt idx="273042">
                  <c:v>57.093871180123003</c:v>
                </c:pt>
                <c:pt idx="273043">
                  <c:v>57.093944749895698</c:v>
                </c:pt>
                <c:pt idx="273044">
                  <c:v>57.094018319432998</c:v>
                </c:pt>
                <c:pt idx="273045">
                  <c:v>57.094091888734702</c:v>
                </c:pt>
                <c:pt idx="273046">
                  <c:v>57.094165457800997</c:v>
                </c:pt>
                <c:pt idx="273047">
                  <c:v>57.094239026631698</c:v>
                </c:pt>
                <c:pt idx="273048">
                  <c:v>57.094312595227002</c:v>
                </c:pt>
                <c:pt idx="273049">
                  <c:v>57.094386163586798</c:v>
                </c:pt>
                <c:pt idx="273050">
                  <c:v>57.094459731711098</c:v>
                </c:pt>
                <c:pt idx="273051">
                  <c:v>57.094533299599902</c:v>
                </c:pt>
                <c:pt idx="273052">
                  <c:v>57.094606867253198</c:v>
                </c:pt>
                <c:pt idx="273053">
                  <c:v>57.094680434671098</c:v>
                </c:pt>
                <c:pt idx="273054">
                  <c:v>57.094754001853403</c:v>
                </c:pt>
                <c:pt idx="273055">
                  <c:v>57.094827568800298</c:v>
                </c:pt>
                <c:pt idx="273056">
                  <c:v>57.094901135511698</c:v>
                </c:pt>
                <c:pt idx="273057">
                  <c:v>57.094974701987603</c:v>
                </c:pt>
                <c:pt idx="273058">
                  <c:v>57.095048268228098</c:v>
                </c:pt>
                <c:pt idx="273059">
                  <c:v>57.095121834233098</c:v>
                </c:pt>
                <c:pt idx="273060">
                  <c:v>57.095195400002503</c:v>
                </c:pt>
                <c:pt idx="273061">
                  <c:v>57.095268965536498</c:v>
                </c:pt>
                <c:pt idx="273062">
                  <c:v>57.095342530835097</c:v>
                </c:pt>
                <c:pt idx="273063">
                  <c:v>57.095416095898102</c:v>
                </c:pt>
                <c:pt idx="273064">
                  <c:v>57.095489660725697</c:v>
                </c:pt>
                <c:pt idx="273065">
                  <c:v>57.095563225317797</c:v>
                </c:pt>
                <c:pt idx="273066">
                  <c:v>57.095636789674501</c:v>
                </c:pt>
                <c:pt idx="273067">
                  <c:v>57.095710353795603</c:v>
                </c:pt>
                <c:pt idx="273068">
                  <c:v>57.095783917681302</c:v>
                </c:pt>
                <c:pt idx="273069">
                  <c:v>57.0958574813315</c:v>
                </c:pt>
                <c:pt idx="273070">
                  <c:v>57.095931044746301</c:v>
                </c:pt>
                <c:pt idx="273071">
                  <c:v>57.096004607925501</c:v>
                </c:pt>
                <c:pt idx="273072">
                  <c:v>57.096078170869298</c:v>
                </c:pt>
                <c:pt idx="273073">
                  <c:v>57.096151733577699</c:v>
                </c:pt>
                <c:pt idx="273074">
                  <c:v>57.096225296050498</c:v>
                </c:pt>
                <c:pt idx="273075">
                  <c:v>57.096298858288002</c:v>
                </c:pt>
                <c:pt idx="273076">
                  <c:v>57.096372420289903</c:v>
                </c:pt>
                <c:pt idx="273077">
                  <c:v>57.096445982056402</c:v>
                </c:pt>
                <c:pt idx="273078">
                  <c:v>57.096519543587398</c:v>
                </c:pt>
                <c:pt idx="273079">
                  <c:v>57.096593104882899</c:v>
                </c:pt>
                <c:pt idx="273080">
                  <c:v>57.096666665942998</c:v>
                </c:pt>
                <c:pt idx="273081">
                  <c:v>57.096740226767601</c:v>
                </c:pt>
                <c:pt idx="273082">
                  <c:v>57.096813787356801</c:v>
                </c:pt>
                <c:pt idx="273083">
                  <c:v>57.0968873477104</c:v>
                </c:pt>
                <c:pt idx="273084">
                  <c:v>57.096960907828702</c:v>
                </c:pt>
                <c:pt idx="273085">
                  <c:v>57.097034467711502</c:v>
                </c:pt>
                <c:pt idx="273086">
                  <c:v>57.0971080273588</c:v>
                </c:pt>
                <c:pt idx="273087">
                  <c:v>57.097181586770603</c:v>
                </c:pt>
                <c:pt idx="273088">
                  <c:v>57.097255145947003</c:v>
                </c:pt>
                <c:pt idx="273089">
                  <c:v>57.097328704888</c:v>
                </c:pt>
                <c:pt idx="273090">
                  <c:v>57.097402263593501</c:v>
                </c:pt>
                <c:pt idx="273091">
                  <c:v>57.097475822063501</c:v>
                </c:pt>
                <c:pt idx="273092">
                  <c:v>57.097549380298098</c:v>
                </c:pt>
                <c:pt idx="273093">
                  <c:v>57.097622938297199</c:v>
                </c:pt>
                <c:pt idx="273094">
                  <c:v>57.097696496060898</c:v>
                </c:pt>
                <c:pt idx="273095">
                  <c:v>57.097770053589102</c:v>
                </c:pt>
                <c:pt idx="273096">
                  <c:v>57.097843610881903</c:v>
                </c:pt>
                <c:pt idx="273097">
                  <c:v>57.097917167939201</c:v>
                </c:pt>
                <c:pt idx="273098">
                  <c:v>57.097990724761097</c:v>
                </c:pt>
                <c:pt idx="273099">
                  <c:v>57.098064281347497</c:v>
                </c:pt>
                <c:pt idx="273100">
                  <c:v>57.098137837698502</c:v>
                </c:pt>
                <c:pt idx="273101">
                  <c:v>57.098211393813997</c:v>
                </c:pt>
                <c:pt idx="273102">
                  <c:v>57.098284949694097</c:v>
                </c:pt>
                <c:pt idx="273103">
                  <c:v>57.098358505338702</c:v>
                </c:pt>
                <c:pt idx="273104">
                  <c:v>57.098432060747903</c:v>
                </c:pt>
                <c:pt idx="273105">
                  <c:v>57.098505615921603</c:v>
                </c:pt>
                <c:pt idx="273106">
                  <c:v>57.0985791708599</c:v>
                </c:pt>
                <c:pt idx="273107">
                  <c:v>57.0986527255628</c:v>
                </c:pt>
                <c:pt idx="273108">
                  <c:v>57.098726280030199</c:v>
                </c:pt>
                <c:pt idx="273109">
                  <c:v>57.098799834262202</c:v>
                </c:pt>
                <c:pt idx="273110">
                  <c:v>57.098873388258703</c:v>
                </c:pt>
                <c:pt idx="273111">
                  <c:v>57.098946942019801</c:v>
                </c:pt>
                <c:pt idx="273112">
                  <c:v>57.099020495545503</c:v>
                </c:pt>
                <c:pt idx="273113">
                  <c:v>57.099094048835703</c:v>
                </c:pt>
                <c:pt idx="273114">
                  <c:v>57.0991676018905</c:v>
                </c:pt>
                <c:pt idx="273115">
                  <c:v>57.099241154709802</c:v>
                </c:pt>
                <c:pt idx="273116">
                  <c:v>57.099314707293701</c:v>
                </c:pt>
                <c:pt idx="273117">
                  <c:v>57.099388259642197</c:v>
                </c:pt>
                <c:pt idx="273118">
                  <c:v>57.099461811755198</c:v>
                </c:pt>
                <c:pt idx="273119">
                  <c:v>57.099535363632803</c:v>
                </c:pt>
                <c:pt idx="273120">
                  <c:v>57.099608915274999</c:v>
                </c:pt>
                <c:pt idx="273121">
                  <c:v>57.099682466681799</c:v>
                </c:pt>
                <c:pt idx="273122">
                  <c:v>57.099756017853103</c:v>
                </c:pt>
                <c:pt idx="273123">
                  <c:v>57.099829568788898</c:v>
                </c:pt>
                <c:pt idx="273124">
                  <c:v>57.099903119489397</c:v>
                </c:pt>
                <c:pt idx="273125">
                  <c:v>57.099976669954401</c:v>
                </c:pt>
                <c:pt idx="273126">
                  <c:v>57.100050220184002</c:v>
                </c:pt>
                <c:pt idx="273127">
                  <c:v>57.1001237701782</c:v>
                </c:pt>
                <c:pt idx="273128">
                  <c:v>57.100197319936903</c:v>
                </c:pt>
                <c:pt idx="273129">
                  <c:v>57.100270869460203</c:v>
                </c:pt>
                <c:pt idx="273130">
                  <c:v>57.100344418748101</c:v>
                </c:pt>
                <c:pt idx="273131">
                  <c:v>57.100417967800503</c:v>
                </c:pt>
                <c:pt idx="273132">
                  <c:v>57.100491516617602</c:v>
                </c:pt>
                <c:pt idx="273133">
                  <c:v>57.100565065199199</c:v>
                </c:pt>
                <c:pt idx="273134">
                  <c:v>57.100638613545399</c:v>
                </c:pt>
                <c:pt idx="273135">
                  <c:v>57.100712161656098</c:v>
                </c:pt>
                <c:pt idx="273136">
                  <c:v>57.1007857095315</c:v>
                </c:pt>
                <c:pt idx="273137">
                  <c:v>57.1008592571714</c:v>
                </c:pt>
                <c:pt idx="273138">
                  <c:v>57.100932804575898</c:v>
                </c:pt>
                <c:pt idx="273139">
                  <c:v>57.101006351744999</c:v>
                </c:pt>
                <c:pt idx="273140">
                  <c:v>57.101079898678698</c:v>
                </c:pt>
                <c:pt idx="273141">
                  <c:v>57.101153445376902</c:v>
                </c:pt>
                <c:pt idx="273142">
                  <c:v>57.101226991839802</c:v>
                </c:pt>
                <c:pt idx="273143">
                  <c:v>57.1013005380672</c:v>
                </c:pt>
                <c:pt idx="273144">
                  <c:v>57.101374084059202</c:v>
                </c:pt>
                <c:pt idx="273145">
                  <c:v>57.101447629815802</c:v>
                </c:pt>
                <c:pt idx="273146">
                  <c:v>57.101521175336998</c:v>
                </c:pt>
                <c:pt idx="273147">
                  <c:v>57.1015947206227</c:v>
                </c:pt>
                <c:pt idx="273148">
                  <c:v>57.101668265673098</c:v>
                </c:pt>
                <c:pt idx="273149">
                  <c:v>57.101741810488001</c:v>
                </c:pt>
                <c:pt idx="273150">
                  <c:v>57.101815355067501</c:v>
                </c:pt>
                <c:pt idx="273151">
                  <c:v>57.101888899411698</c:v>
                </c:pt>
                <c:pt idx="273152">
                  <c:v>57.101962443520399</c:v>
                </c:pt>
                <c:pt idx="273153">
                  <c:v>57.102035987393698</c:v>
                </c:pt>
                <c:pt idx="273154">
                  <c:v>57.102109531031601</c:v>
                </c:pt>
                <c:pt idx="273155">
                  <c:v>57.102183074434102</c:v>
                </c:pt>
                <c:pt idx="273156">
                  <c:v>57.1022566176011</c:v>
                </c:pt>
                <c:pt idx="273157">
                  <c:v>57.102330160532802</c:v>
                </c:pt>
                <c:pt idx="273158">
                  <c:v>57.102403703229101</c:v>
                </c:pt>
                <c:pt idx="273159">
                  <c:v>57.102477245689997</c:v>
                </c:pt>
                <c:pt idx="273160">
                  <c:v>57.102550787915398</c:v>
                </c:pt>
                <c:pt idx="273161">
                  <c:v>57.102624329905503</c:v>
                </c:pt>
                <c:pt idx="273162">
                  <c:v>57.102697871660197</c:v>
                </c:pt>
                <c:pt idx="273163">
                  <c:v>57.102771413179397</c:v>
                </c:pt>
                <c:pt idx="273164">
                  <c:v>57.102844954463301</c:v>
                </c:pt>
                <c:pt idx="273165">
                  <c:v>57.102918495511801</c:v>
                </c:pt>
                <c:pt idx="273166">
                  <c:v>57.1029920363248</c:v>
                </c:pt>
                <c:pt idx="273167">
                  <c:v>57.103065576902502</c:v>
                </c:pt>
                <c:pt idx="273168">
                  <c:v>57.103139117244801</c:v>
                </c:pt>
                <c:pt idx="273169">
                  <c:v>57.103212657351698</c:v>
                </c:pt>
                <c:pt idx="273170">
                  <c:v>57.103286197223099</c:v>
                </c:pt>
                <c:pt idx="273171">
                  <c:v>57.103359736859197</c:v>
                </c:pt>
                <c:pt idx="273172">
                  <c:v>57.103433276259899</c:v>
                </c:pt>
                <c:pt idx="273173">
                  <c:v>57.103506815425199</c:v>
                </c:pt>
                <c:pt idx="273174">
                  <c:v>57.103580354355103</c:v>
                </c:pt>
                <c:pt idx="273175">
                  <c:v>57.103653893049596</c:v>
                </c:pt>
                <c:pt idx="273176">
                  <c:v>57.103727431508801</c:v>
                </c:pt>
                <c:pt idx="273177">
                  <c:v>57.103800969732497</c:v>
                </c:pt>
                <c:pt idx="273178">
                  <c:v>57.103874507720803</c:v>
                </c:pt>
                <c:pt idx="273179">
                  <c:v>57.1039480454738</c:v>
                </c:pt>
                <c:pt idx="273180">
                  <c:v>57.1040215829914</c:v>
                </c:pt>
                <c:pt idx="273181">
                  <c:v>57.104095120273598</c:v>
                </c:pt>
                <c:pt idx="273182">
                  <c:v>57.1041686573204</c:v>
                </c:pt>
                <c:pt idx="273183">
                  <c:v>57.1042421941318</c:v>
                </c:pt>
                <c:pt idx="273184">
                  <c:v>57.104315730707803</c:v>
                </c:pt>
                <c:pt idx="273185">
                  <c:v>57.104389267048397</c:v>
                </c:pt>
                <c:pt idx="273186">
                  <c:v>57.104462803153702</c:v>
                </c:pt>
                <c:pt idx="273187">
                  <c:v>57.104536339023603</c:v>
                </c:pt>
                <c:pt idx="273188">
                  <c:v>57.104609874658102</c:v>
                </c:pt>
                <c:pt idx="273189">
                  <c:v>57.104683410057199</c:v>
                </c:pt>
                <c:pt idx="273190">
                  <c:v>57.104756945220899</c:v>
                </c:pt>
                <c:pt idx="273191">
                  <c:v>57.104830480149303</c:v>
                </c:pt>
                <c:pt idx="273192">
                  <c:v>57.104904014842198</c:v>
                </c:pt>
                <c:pt idx="273193">
                  <c:v>57.104977549299797</c:v>
                </c:pt>
                <c:pt idx="273194">
                  <c:v>57.105051083522</c:v>
                </c:pt>
                <c:pt idx="273195">
                  <c:v>57.105124617508899</c:v>
                </c:pt>
                <c:pt idx="273196">
                  <c:v>57.105198151260403</c:v>
                </c:pt>
                <c:pt idx="273197">
                  <c:v>57.105271684776497</c:v>
                </c:pt>
                <c:pt idx="273198">
                  <c:v>57.105345218057202</c:v>
                </c:pt>
                <c:pt idx="273199">
                  <c:v>57.105418751102498</c:v>
                </c:pt>
                <c:pt idx="273200">
                  <c:v>57.105492283912497</c:v>
                </c:pt>
                <c:pt idx="273201">
                  <c:v>57.105565816487101</c:v>
                </c:pt>
                <c:pt idx="273202">
                  <c:v>57.105639348826301</c:v>
                </c:pt>
                <c:pt idx="273203">
                  <c:v>57.105712880930199</c:v>
                </c:pt>
                <c:pt idx="273204">
                  <c:v>57.1057864127987</c:v>
                </c:pt>
                <c:pt idx="273205">
                  <c:v>57.105859944431799</c:v>
                </c:pt>
                <c:pt idx="273206">
                  <c:v>57.105933475829502</c:v>
                </c:pt>
                <c:pt idx="273207">
                  <c:v>57.106007006991902</c:v>
                </c:pt>
                <c:pt idx="273208">
                  <c:v>57.106080537918899</c:v>
                </c:pt>
                <c:pt idx="273209">
                  <c:v>57.1061540686106</c:v>
                </c:pt>
                <c:pt idx="273210">
                  <c:v>57.106227599066898</c:v>
                </c:pt>
                <c:pt idx="273211">
                  <c:v>57.1063011292878</c:v>
                </c:pt>
                <c:pt idx="273212">
                  <c:v>57.106374659273399</c:v>
                </c:pt>
                <c:pt idx="273213">
                  <c:v>57.106448189023503</c:v>
                </c:pt>
                <c:pt idx="273214">
                  <c:v>57.106521718538403</c:v>
                </c:pt>
                <c:pt idx="273215">
                  <c:v>57.1065952478179</c:v>
                </c:pt>
                <c:pt idx="273216">
                  <c:v>57.106668776862001</c:v>
                </c:pt>
                <c:pt idx="273217">
                  <c:v>57.1067423056707</c:v>
                </c:pt>
                <c:pt idx="273218">
                  <c:v>57.106815834244102</c:v>
                </c:pt>
                <c:pt idx="273219">
                  <c:v>57.106889362582102</c:v>
                </c:pt>
                <c:pt idx="273220">
                  <c:v>57.106962890684798</c:v>
                </c:pt>
                <c:pt idx="273221">
                  <c:v>57.107036418552099</c:v>
                </c:pt>
                <c:pt idx="273222">
                  <c:v>57.107109946184103</c:v>
                </c:pt>
                <c:pt idx="273223">
                  <c:v>57.107183473580697</c:v>
                </c:pt>
                <c:pt idx="273224">
                  <c:v>57.107257000741903</c:v>
                </c:pt>
                <c:pt idx="273225">
                  <c:v>57.107330527667898</c:v>
                </c:pt>
                <c:pt idx="273226">
                  <c:v>57.107404054358398</c:v>
                </c:pt>
                <c:pt idx="273227">
                  <c:v>57.107477580813601</c:v>
                </c:pt>
                <c:pt idx="273228">
                  <c:v>57.107551107033402</c:v>
                </c:pt>
                <c:pt idx="273229">
                  <c:v>57.107624633017899</c:v>
                </c:pt>
                <c:pt idx="273230">
                  <c:v>57.1076981587671</c:v>
                </c:pt>
                <c:pt idx="273231">
                  <c:v>57.107771684280898</c:v>
                </c:pt>
                <c:pt idx="273232">
                  <c:v>57.107845209559301</c:v>
                </c:pt>
                <c:pt idx="273233">
                  <c:v>57.1079187346024</c:v>
                </c:pt>
                <c:pt idx="273234">
                  <c:v>57.107992259410103</c:v>
                </c:pt>
                <c:pt idx="273235">
                  <c:v>57.108065783982497</c:v>
                </c:pt>
                <c:pt idx="273236">
                  <c:v>57.108139308319601</c:v>
                </c:pt>
                <c:pt idx="273237">
                  <c:v>57.108212832421302</c:v>
                </c:pt>
                <c:pt idx="273238">
                  <c:v>57.108286356287699</c:v>
                </c:pt>
                <c:pt idx="273239">
                  <c:v>57.108359879918702</c:v>
                </c:pt>
                <c:pt idx="273240">
                  <c:v>57.1084334033144</c:v>
                </c:pt>
                <c:pt idx="273241">
                  <c:v>57.108506926474703</c:v>
                </c:pt>
                <c:pt idx="273242">
                  <c:v>57.108580449399703</c:v>
                </c:pt>
                <c:pt idx="273243">
                  <c:v>57.1086539720894</c:v>
                </c:pt>
                <c:pt idx="273244">
                  <c:v>57.1087274945437</c:v>
                </c:pt>
                <c:pt idx="273245">
                  <c:v>57.108801016762698</c:v>
                </c:pt>
                <c:pt idx="273246">
                  <c:v>57.108874538746299</c:v>
                </c:pt>
                <c:pt idx="273247">
                  <c:v>57.108948060494598</c:v>
                </c:pt>
                <c:pt idx="273248">
                  <c:v>57.1090215820076</c:v>
                </c:pt>
                <c:pt idx="273249">
                  <c:v>57.109095103285199</c:v>
                </c:pt>
                <c:pt idx="273250">
                  <c:v>57.109168624327502</c:v>
                </c:pt>
                <c:pt idx="273251">
                  <c:v>57.109242145134502</c:v>
                </c:pt>
                <c:pt idx="273252">
                  <c:v>57.109315665706099</c:v>
                </c:pt>
                <c:pt idx="273253">
                  <c:v>57.109389186042399</c:v>
                </c:pt>
                <c:pt idx="273254">
                  <c:v>57.109462706143397</c:v>
                </c:pt>
                <c:pt idx="273255">
                  <c:v>57.109536226008998</c:v>
                </c:pt>
                <c:pt idx="273256">
                  <c:v>57.109609745639297</c:v>
                </c:pt>
                <c:pt idx="273257">
                  <c:v>57.109683265034199</c:v>
                </c:pt>
                <c:pt idx="273258">
                  <c:v>57.109756784193898</c:v>
                </c:pt>
                <c:pt idx="273259">
                  <c:v>57.109830303118201</c:v>
                </c:pt>
                <c:pt idx="273260">
                  <c:v>57.109903821807201</c:v>
                </c:pt>
                <c:pt idx="273261">
                  <c:v>57.109977340260897</c:v>
                </c:pt>
                <c:pt idx="273262">
                  <c:v>57.110050858479198</c:v>
                </c:pt>
                <c:pt idx="273263">
                  <c:v>57.110124376462203</c:v>
                </c:pt>
                <c:pt idx="273264">
                  <c:v>57.110197894209897</c:v>
                </c:pt>
                <c:pt idx="273265">
                  <c:v>57.110271411722202</c:v>
                </c:pt>
                <c:pt idx="273266">
                  <c:v>57.110344928999297</c:v>
                </c:pt>
                <c:pt idx="273267">
                  <c:v>57.110418446041002</c:v>
                </c:pt>
                <c:pt idx="273268">
                  <c:v>57.110491962847398</c:v>
                </c:pt>
                <c:pt idx="273269">
                  <c:v>57.110565479418497</c:v>
                </c:pt>
                <c:pt idx="273270">
                  <c:v>57.110638995754201</c:v>
                </c:pt>
                <c:pt idx="273271">
                  <c:v>57.110712511854601</c:v>
                </c:pt>
                <c:pt idx="273272">
                  <c:v>57.110786027719797</c:v>
                </c:pt>
                <c:pt idx="273273">
                  <c:v>57.110859543349598</c:v>
                </c:pt>
                <c:pt idx="273274">
                  <c:v>57.110933058744003</c:v>
                </c:pt>
                <c:pt idx="273275">
                  <c:v>57.111006573903197</c:v>
                </c:pt>
                <c:pt idx="273276">
                  <c:v>57.111080088827002</c:v>
                </c:pt>
                <c:pt idx="273277">
                  <c:v>57.111153603515604</c:v>
                </c:pt>
                <c:pt idx="273278">
                  <c:v>57.111227117968802</c:v>
                </c:pt>
                <c:pt idx="273279">
                  <c:v>57.111300632186698</c:v>
                </c:pt>
                <c:pt idx="273280">
                  <c:v>57.111374146169297</c:v>
                </c:pt>
                <c:pt idx="273281">
                  <c:v>57.1114476599166</c:v>
                </c:pt>
                <c:pt idx="273282">
                  <c:v>57.111521173428599</c:v>
                </c:pt>
                <c:pt idx="273283">
                  <c:v>57.111594686705203</c:v>
                </c:pt>
                <c:pt idx="273284">
                  <c:v>57.111668199746603</c:v>
                </c:pt>
                <c:pt idx="273285">
                  <c:v>57.1117417125526</c:v>
                </c:pt>
                <c:pt idx="273286">
                  <c:v>57.111815225123401</c:v>
                </c:pt>
                <c:pt idx="273287">
                  <c:v>57.111888737458798</c:v>
                </c:pt>
                <c:pt idx="273288">
                  <c:v>57.1119622495589</c:v>
                </c:pt>
                <c:pt idx="273289">
                  <c:v>57.112035761423698</c:v>
                </c:pt>
                <c:pt idx="273290">
                  <c:v>57.1121092730532</c:v>
                </c:pt>
                <c:pt idx="273291">
                  <c:v>57.112182784447398</c:v>
                </c:pt>
                <c:pt idx="273292">
                  <c:v>57.112256295606301</c:v>
                </c:pt>
                <c:pt idx="273293">
                  <c:v>57.1123298065299</c:v>
                </c:pt>
                <c:pt idx="273294">
                  <c:v>57.112403317218202</c:v>
                </c:pt>
                <c:pt idx="273295">
                  <c:v>57.112476827671202</c:v>
                </c:pt>
                <c:pt idx="273296">
                  <c:v>57.112550337888898</c:v>
                </c:pt>
                <c:pt idx="273297">
                  <c:v>57.112623847871298</c:v>
                </c:pt>
                <c:pt idx="273298">
                  <c:v>57.112697357618401</c:v>
                </c:pt>
                <c:pt idx="273299">
                  <c:v>57.112770867130202</c:v>
                </c:pt>
                <c:pt idx="273300">
                  <c:v>57.112844376406699</c:v>
                </c:pt>
                <c:pt idx="273301">
                  <c:v>57.112917885447899</c:v>
                </c:pt>
                <c:pt idx="273302">
                  <c:v>57.112991394253903</c:v>
                </c:pt>
                <c:pt idx="273303">
                  <c:v>57.113064902824497</c:v>
                </c:pt>
                <c:pt idx="273304">
                  <c:v>57.113138411159802</c:v>
                </c:pt>
                <c:pt idx="273305">
                  <c:v>57.113211919259797</c:v>
                </c:pt>
                <c:pt idx="273306">
                  <c:v>57.113285427124502</c:v>
                </c:pt>
                <c:pt idx="273307">
                  <c:v>57.113358934753997</c:v>
                </c:pt>
                <c:pt idx="273308">
                  <c:v>57.113432442148103</c:v>
                </c:pt>
                <c:pt idx="273309">
                  <c:v>57.113505949306997</c:v>
                </c:pt>
                <c:pt idx="273310">
                  <c:v>57.113579456230603</c:v>
                </c:pt>
                <c:pt idx="273311">
                  <c:v>57.113652962918898</c:v>
                </c:pt>
                <c:pt idx="273312">
                  <c:v>57.113726469371898</c:v>
                </c:pt>
                <c:pt idx="273313">
                  <c:v>57.1137999755896</c:v>
                </c:pt>
                <c:pt idx="273314">
                  <c:v>57.113873481572</c:v>
                </c:pt>
                <c:pt idx="273315">
                  <c:v>57.113946987319103</c:v>
                </c:pt>
                <c:pt idx="273316">
                  <c:v>57.114020492831003</c:v>
                </c:pt>
                <c:pt idx="273317">
                  <c:v>57.114093998107499</c:v>
                </c:pt>
                <c:pt idx="273318">
                  <c:v>57.114167503148799</c:v>
                </c:pt>
                <c:pt idx="273319">
                  <c:v>57.114241007954803</c:v>
                </c:pt>
                <c:pt idx="273320">
                  <c:v>57.114314512525503</c:v>
                </c:pt>
                <c:pt idx="273321">
                  <c:v>57.1143880168609</c:v>
                </c:pt>
                <c:pt idx="273322">
                  <c:v>57.1144615209611</c:v>
                </c:pt>
                <c:pt idx="273323">
                  <c:v>57.114535024825997</c:v>
                </c:pt>
                <c:pt idx="273324">
                  <c:v>57.114608528455598</c:v>
                </c:pt>
                <c:pt idx="273325">
                  <c:v>57.114682031849902</c:v>
                </c:pt>
                <c:pt idx="273326">
                  <c:v>57.114755535008896</c:v>
                </c:pt>
                <c:pt idx="273327">
                  <c:v>57.114829037932701</c:v>
                </c:pt>
                <c:pt idx="273328">
                  <c:v>57.114902540621102</c:v>
                </c:pt>
                <c:pt idx="273329">
                  <c:v>57.1149760430744</c:v>
                </c:pt>
                <c:pt idx="273330">
                  <c:v>57.115049545292301</c:v>
                </c:pt>
                <c:pt idx="273331">
                  <c:v>57.115123047274899</c:v>
                </c:pt>
                <c:pt idx="273332">
                  <c:v>57.115196549022301</c:v>
                </c:pt>
                <c:pt idx="273333">
                  <c:v>57.115270050534399</c:v>
                </c:pt>
                <c:pt idx="273334">
                  <c:v>57.1153435518113</c:v>
                </c:pt>
                <c:pt idx="273335">
                  <c:v>57.115417052852898</c:v>
                </c:pt>
                <c:pt idx="273336">
                  <c:v>57.1154905536591</c:v>
                </c:pt>
                <c:pt idx="273337">
                  <c:v>57.115564054230198</c:v>
                </c:pt>
                <c:pt idx="273338">
                  <c:v>57.1156375545659</c:v>
                </c:pt>
                <c:pt idx="273339">
                  <c:v>57.115711054666399</c:v>
                </c:pt>
                <c:pt idx="273340">
                  <c:v>57.115784554531601</c:v>
                </c:pt>
                <c:pt idx="273341">
                  <c:v>57.115858054161599</c:v>
                </c:pt>
                <c:pt idx="273342">
                  <c:v>57.115931553556301</c:v>
                </c:pt>
                <c:pt idx="273343">
                  <c:v>57.1160050527157</c:v>
                </c:pt>
                <c:pt idx="273344">
                  <c:v>57.116078551639902</c:v>
                </c:pt>
                <c:pt idx="273345">
                  <c:v>57.1161520503288</c:v>
                </c:pt>
                <c:pt idx="273346">
                  <c:v>57.116225548782403</c:v>
                </c:pt>
                <c:pt idx="273347">
                  <c:v>57.116299047000801</c:v>
                </c:pt>
                <c:pt idx="273348">
                  <c:v>57.116372544983903</c:v>
                </c:pt>
                <c:pt idx="273349">
                  <c:v>57.116446042731802</c:v>
                </c:pt>
                <c:pt idx="273350">
                  <c:v>57.116519540244397</c:v>
                </c:pt>
                <c:pt idx="273351">
                  <c:v>57.116593037521703</c:v>
                </c:pt>
                <c:pt idx="273352">
                  <c:v>57.116666534563798</c:v>
                </c:pt>
                <c:pt idx="273353">
                  <c:v>57.116740031370597</c:v>
                </c:pt>
                <c:pt idx="273354">
                  <c:v>57.116813527942199</c:v>
                </c:pt>
                <c:pt idx="273355">
                  <c:v>57.116887024278498</c:v>
                </c:pt>
                <c:pt idx="273356">
                  <c:v>57.1169605203795</c:v>
                </c:pt>
                <c:pt idx="273357">
                  <c:v>57.117034016245299</c:v>
                </c:pt>
                <c:pt idx="273358">
                  <c:v>57.117107511875901</c:v>
                </c:pt>
                <c:pt idx="273359">
                  <c:v>57.1171810072711</c:v>
                </c:pt>
                <c:pt idx="273360">
                  <c:v>57.117254502431202</c:v>
                </c:pt>
                <c:pt idx="273361">
                  <c:v>57.117327997356</c:v>
                </c:pt>
                <c:pt idx="273362">
                  <c:v>57.117401492045502</c:v>
                </c:pt>
                <c:pt idx="273363">
                  <c:v>57.117474986499801</c:v>
                </c:pt>
                <c:pt idx="273364">
                  <c:v>57.117548480718803</c:v>
                </c:pt>
                <c:pt idx="273365">
                  <c:v>57.117621974702601</c:v>
                </c:pt>
                <c:pt idx="273366">
                  <c:v>57.117695468451203</c:v>
                </c:pt>
                <c:pt idx="273367">
                  <c:v>57.117768961964401</c:v>
                </c:pt>
                <c:pt idx="273368">
                  <c:v>57.117842455242503</c:v>
                </c:pt>
                <c:pt idx="273369">
                  <c:v>57.117915948285301</c:v>
                </c:pt>
                <c:pt idx="273370">
                  <c:v>57.117989441092803</c:v>
                </c:pt>
                <c:pt idx="273371">
                  <c:v>57.1180629336652</c:v>
                </c:pt>
                <c:pt idx="273372">
                  <c:v>57.118136426002202</c:v>
                </c:pt>
                <c:pt idx="273373">
                  <c:v>57.1182099181041</c:v>
                </c:pt>
                <c:pt idx="273374">
                  <c:v>57.118283409970601</c:v>
                </c:pt>
                <c:pt idx="273375">
                  <c:v>57.118356901601999</c:v>
                </c:pt>
                <c:pt idx="273376">
                  <c:v>57.1184303929981</c:v>
                </c:pt>
                <c:pt idx="273377">
                  <c:v>57.118503884158997</c:v>
                </c:pt>
                <c:pt idx="273378">
                  <c:v>57.118577375084598</c:v>
                </c:pt>
                <c:pt idx="273379">
                  <c:v>57.118650865775003</c:v>
                </c:pt>
                <c:pt idx="273380">
                  <c:v>57.118724356230103</c:v>
                </c:pt>
                <c:pt idx="273381">
                  <c:v>57.118797846450001</c:v>
                </c:pt>
                <c:pt idx="273382">
                  <c:v>57.118871336434701</c:v>
                </c:pt>
                <c:pt idx="273383">
                  <c:v>57.118944826184197</c:v>
                </c:pt>
                <c:pt idx="273384">
                  <c:v>57.119018315698398</c:v>
                </c:pt>
                <c:pt idx="273385">
                  <c:v>57.119091804977302</c:v>
                </c:pt>
                <c:pt idx="273386">
                  <c:v>57.119165294021101</c:v>
                </c:pt>
                <c:pt idx="273387">
                  <c:v>57.119238782829598</c:v>
                </c:pt>
                <c:pt idx="273388">
                  <c:v>57.119312271402897</c:v>
                </c:pt>
                <c:pt idx="273389">
                  <c:v>57.119385759740901</c:v>
                </c:pt>
                <c:pt idx="273390">
                  <c:v>57.1194592478438</c:v>
                </c:pt>
                <c:pt idx="273391">
                  <c:v>57.119532735711402</c:v>
                </c:pt>
                <c:pt idx="273392">
                  <c:v>57.119606223343702</c:v>
                </c:pt>
                <c:pt idx="273393">
                  <c:v>57.119679710740897</c:v>
                </c:pt>
                <c:pt idx="273394">
                  <c:v>57.119753197902803</c:v>
                </c:pt>
                <c:pt idx="273395">
                  <c:v>57.119826684829498</c:v>
                </c:pt>
                <c:pt idx="273396">
                  <c:v>57.119900171520896</c:v>
                </c:pt>
                <c:pt idx="273397">
                  <c:v>57.119973657977098</c:v>
                </c:pt>
                <c:pt idx="273398">
                  <c:v>57.120047144198203</c:v>
                </c:pt>
                <c:pt idx="273399">
                  <c:v>57.120120630183898</c:v>
                </c:pt>
                <c:pt idx="273400">
                  <c:v>57.120194115934503</c:v>
                </c:pt>
                <c:pt idx="273401">
                  <c:v>57.120267601449903</c:v>
                </c:pt>
                <c:pt idx="273402">
                  <c:v>57.120341086730001</c:v>
                </c:pt>
                <c:pt idx="273403">
                  <c:v>57.120414571774901</c:v>
                </c:pt>
                <c:pt idx="273404">
                  <c:v>57.120488056584598</c:v>
                </c:pt>
                <c:pt idx="273405">
                  <c:v>57.120561541158999</c:v>
                </c:pt>
                <c:pt idx="273406">
                  <c:v>57.120635025498302</c:v>
                </c:pt>
                <c:pt idx="273407">
                  <c:v>57.120708509602302</c:v>
                </c:pt>
                <c:pt idx="273408">
                  <c:v>57.120781993471098</c:v>
                </c:pt>
                <c:pt idx="273409">
                  <c:v>57.120855477104698</c:v>
                </c:pt>
                <c:pt idx="273410">
                  <c:v>57.1209289605031</c:v>
                </c:pt>
                <c:pt idx="273411">
                  <c:v>57.121002443666299</c:v>
                </c:pt>
                <c:pt idx="273412">
                  <c:v>57.121075926594301</c:v>
                </c:pt>
                <c:pt idx="273413">
                  <c:v>57.121149409287</c:v>
                </c:pt>
                <c:pt idx="273414">
                  <c:v>57.121222891744502</c:v>
                </c:pt>
                <c:pt idx="273415">
                  <c:v>57.121296373966899</c:v>
                </c:pt>
                <c:pt idx="273416">
                  <c:v>57.121369855954001</c:v>
                </c:pt>
                <c:pt idx="273417">
                  <c:v>57.121443337705898</c:v>
                </c:pt>
                <c:pt idx="273418">
                  <c:v>57.121516819222599</c:v>
                </c:pt>
                <c:pt idx="273419">
                  <c:v>57.121590300504103</c:v>
                </c:pt>
                <c:pt idx="273420">
                  <c:v>57.121663781550403</c:v>
                </c:pt>
                <c:pt idx="273421">
                  <c:v>57.1217372623614</c:v>
                </c:pt>
                <c:pt idx="273422">
                  <c:v>57.121810742937299</c:v>
                </c:pt>
                <c:pt idx="273423">
                  <c:v>57.121884223278002</c:v>
                </c:pt>
                <c:pt idx="273424">
                  <c:v>57.121957703383401</c:v>
                </c:pt>
                <c:pt idx="273425">
                  <c:v>57.122031183253704</c:v>
                </c:pt>
                <c:pt idx="273426">
                  <c:v>57.122104662888702</c:v>
                </c:pt>
                <c:pt idx="273427">
                  <c:v>57.122178142288597</c:v>
                </c:pt>
                <c:pt idx="273428">
                  <c:v>57.122251621453302</c:v>
                </c:pt>
                <c:pt idx="273429">
                  <c:v>57.122325100382703</c:v>
                </c:pt>
                <c:pt idx="273430">
                  <c:v>57.122398579077</c:v>
                </c:pt>
                <c:pt idx="273431">
                  <c:v>57.122472057536001</c:v>
                </c:pt>
                <c:pt idx="273432">
                  <c:v>57.122545535759897</c:v>
                </c:pt>
                <c:pt idx="273433">
                  <c:v>57.122619013748498</c:v>
                </c:pt>
                <c:pt idx="273434">
                  <c:v>57.122692491502001</c:v>
                </c:pt>
                <c:pt idx="273435">
                  <c:v>57.1227659690203</c:v>
                </c:pt>
                <c:pt idx="273436">
                  <c:v>57.122839446303303</c:v>
                </c:pt>
                <c:pt idx="273437">
                  <c:v>57.122912923351201</c:v>
                </c:pt>
                <c:pt idx="273438">
                  <c:v>57.122986400163903</c:v>
                </c:pt>
                <c:pt idx="273439">
                  <c:v>57.123059876741401</c:v>
                </c:pt>
                <c:pt idx="273440">
                  <c:v>57.123133353083702</c:v>
                </c:pt>
                <c:pt idx="273441">
                  <c:v>57.123206829190799</c:v>
                </c:pt>
                <c:pt idx="273442">
                  <c:v>57.1232803050627</c:v>
                </c:pt>
                <c:pt idx="273443">
                  <c:v>57.123353780699503</c:v>
                </c:pt>
                <c:pt idx="273444">
                  <c:v>57.123427256101003</c:v>
                </c:pt>
                <c:pt idx="273445">
                  <c:v>57.123500731267299</c:v>
                </c:pt>
                <c:pt idx="273446">
                  <c:v>57.123574206198498</c:v>
                </c:pt>
                <c:pt idx="273447">
                  <c:v>57.1236476808945</c:v>
                </c:pt>
                <c:pt idx="273448">
                  <c:v>57.123721155355298</c:v>
                </c:pt>
                <c:pt idx="273449">
                  <c:v>57.1237946295809</c:v>
                </c:pt>
                <c:pt idx="273450">
                  <c:v>57.123868103571297</c:v>
                </c:pt>
                <c:pt idx="273451">
                  <c:v>57.123941577326498</c:v>
                </c:pt>
                <c:pt idx="273452">
                  <c:v>57.124015050846602</c:v>
                </c:pt>
                <c:pt idx="273453">
                  <c:v>57.124088524131501</c:v>
                </c:pt>
                <c:pt idx="273454">
                  <c:v>57.124161997181197</c:v>
                </c:pt>
                <c:pt idx="273455">
                  <c:v>57.124235469995703</c:v>
                </c:pt>
                <c:pt idx="273456">
                  <c:v>57.124308942574999</c:v>
                </c:pt>
                <c:pt idx="273457">
                  <c:v>57.124382414919197</c:v>
                </c:pt>
                <c:pt idx="273458">
                  <c:v>57.124455887028098</c:v>
                </c:pt>
                <c:pt idx="273459">
                  <c:v>57.124529358901903</c:v>
                </c:pt>
                <c:pt idx="273460">
                  <c:v>57.124602830540503</c:v>
                </c:pt>
                <c:pt idx="273461">
                  <c:v>57.124676301944</c:v>
                </c:pt>
                <c:pt idx="273462">
                  <c:v>57.124749773112299</c:v>
                </c:pt>
                <c:pt idx="273463">
                  <c:v>57.124823244045302</c:v>
                </c:pt>
                <c:pt idx="273464">
                  <c:v>57.124896714743301</c:v>
                </c:pt>
                <c:pt idx="273465">
                  <c:v>57.124970185206003</c:v>
                </c:pt>
                <c:pt idx="273466">
                  <c:v>57.125043655433601</c:v>
                </c:pt>
                <c:pt idx="273467">
                  <c:v>57.125117125426002</c:v>
                </c:pt>
                <c:pt idx="273468">
                  <c:v>57.125190595183199</c:v>
                </c:pt>
                <c:pt idx="273469">
                  <c:v>57.125264064705298</c:v>
                </c:pt>
                <c:pt idx="273470">
                  <c:v>57.125337533992202</c:v>
                </c:pt>
                <c:pt idx="273471">
                  <c:v>57.125411003043901</c:v>
                </c:pt>
                <c:pt idx="273472">
                  <c:v>57.125484471860403</c:v>
                </c:pt>
                <c:pt idx="273473">
                  <c:v>57.125557940441801</c:v>
                </c:pt>
                <c:pt idx="273474">
                  <c:v>57.125631408788003</c:v>
                </c:pt>
                <c:pt idx="273475">
                  <c:v>57.1257048768991</c:v>
                </c:pt>
                <c:pt idx="273476">
                  <c:v>57.125778344775</c:v>
                </c:pt>
                <c:pt idx="273477">
                  <c:v>57.125851812415704</c:v>
                </c:pt>
                <c:pt idx="273478">
                  <c:v>57.125925279821303</c:v>
                </c:pt>
                <c:pt idx="273479">
                  <c:v>57.125998746991698</c:v>
                </c:pt>
                <c:pt idx="273480">
                  <c:v>57.126072213926903</c:v>
                </c:pt>
                <c:pt idx="273481">
                  <c:v>57.126145680626998</c:v>
                </c:pt>
                <c:pt idx="273482">
                  <c:v>57.126219147091902</c:v>
                </c:pt>
                <c:pt idx="273483">
                  <c:v>57.126292613321702</c:v>
                </c:pt>
                <c:pt idx="273484">
                  <c:v>57.126366079316298</c:v>
                </c:pt>
                <c:pt idx="273485">
                  <c:v>57.126439545075698</c:v>
                </c:pt>
                <c:pt idx="273486">
                  <c:v>57.1265130106</c:v>
                </c:pt>
                <c:pt idx="273487">
                  <c:v>57.126586475889098</c:v>
                </c:pt>
                <c:pt idx="273488">
                  <c:v>57.1266599409431</c:v>
                </c:pt>
                <c:pt idx="273489">
                  <c:v>57.126733405761897</c:v>
                </c:pt>
                <c:pt idx="273490">
                  <c:v>57.126806870345597</c:v>
                </c:pt>
                <c:pt idx="273491">
                  <c:v>57.1268803346941</c:v>
                </c:pt>
                <c:pt idx="273492">
                  <c:v>57.126953798807399</c:v>
                </c:pt>
                <c:pt idx="273493">
                  <c:v>57.127027262685601</c:v>
                </c:pt>
                <c:pt idx="273494">
                  <c:v>57.127100726328699</c:v>
                </c:pt>
                <c:pt idx="273495">
                  <c:v>57.1271741897366</c:v>
                </c:pt>
                <c:pt idx="273496">
                  <c:v>57.127247652909297</c:v>
                </c:pt>
                <c:pt idx="273497">
                  <c:v>57.127321115846897</c:v>
                </c:pt>
                <c:pt idx="273498">
                  <c:v>57.127394578549399</c:v>
                </c:pt>
                <c:pt idx="273499">
                  <c:v>57.127468041016698</c:v>
                </c:pt>
                <c:pt idx="273500">
                  <c:v>57.1275415032488</c:v>
                </c:pt>
                <c:pt idx="273501">
                  <c:v>57.127614965245897</c:v>
                </c:pt>
                <c:pt idx="273502">
                  <c:v>57.127688427007698</c:v>
                </c:pt>
                <c:pt idx="273503">
                  <c:v>57.127761888534501</c:v>
                </c:pt>
                <c:pt idx="273504">
                  <c:v>57.127835349826</c:v>
                </c:pt>
                <c:pt idx="273505">
                  <c:v>57.127908810882502</c:v>
                </c:pt>
                <c:pt idx="273506">
                  <c:v>57.1279822717038</c:v>
                </c:pt>
                <c:pt idx="273507">
                  <c:v>57.128055732289901</c:v>
                </c:pt>
                <c:pt idx="273508">
                  <c:v>57.128129192640898</c:v>
                </c:pt>
                <c:pt idx="273509">
                  <c:v>57.128202652756798</c:v>
                </c:pt>
                <c:pt idx="273510">
                  <c:v>57.128276112637501</c:v>
                </c:pt>
                <c:pt idx="273511">
                  <c:v>57.128349572283099</c:v>
                </c:pt>
                <c:pt idx="273512">
                  <c:v>57.1284230316936</c:v>
                </c:pt>
                <c:pt idx="273513">
                  <c:v>57.128496490868898</c:v>
                </c:pt>
                <c:pt idx="273514">
                  <c:v>57.128569949809098</c:v>
                </c:pt>
                <c:pt idx="273515">
                  <c:v>57.128643408514101</c:v>
                </c:pt>
                <c:pt idx="273516">
                  <c:v>57.128716866984</c:v>
                </c:pt>
                <c:pt idx="273517">
                  <c:v>57.128790325218802</c:v>
                </c:pt>
                <c:pt idx="273518">
                  <c:v>57.128863783218499</c:v>
                </c:pt>
                <c:pt idx="273519">
                  <c:v>57.128937240982999</c:v>
                </c:pt>
                <c:pt idx="273520">
                  <c:v>57.129010698512303</c:v>
                </c:pt>
                <c:pt idx="273521">
                  <c:v>57.129084155806602</c:v>
                </c:pt>
                <c:pt idx="273522">
                  <c:v>57.129157612865697</c:v>
                </c:pt>
                <c:pt idx="273523">
                  <c:v>57.129231069689702</c:v>
                </c:pt>
                <c:pt idx="273524">
                  <c:v>57.129304526278602</c:v>
                </c:pt>
                <c:pt idx="273525">
                  <c:v>57.129377982632299</c:v>
                </c:pt>
                <c:pt idx="273526">
                  <c:v>57.129451438750898</c:v>
                </c:pt>
                <c:pt idx="273527">
                  <c:v>57.1295248946344</c:v>
                </c:pt>
                <c:pt idx="273528">
                  <c:v>57.129598350282699</c:v>
                </c:pt>
                <c:pt idx="273529">
                  <c:v>57.129671805695999</c:v>
                </c:pt>
                <c:pt idx="273530">
                  <c:v>57.129745260874103</c:v>
                </c:pt>
                <c:pt idx="273531">
                  <c:v>57.129818715817102</c:v>
                </c:pt>
                <c:pt idx="273532">
                  <c:v>57.129892170524897</c:v>
                </c:pt>
                <c:pt idx="273533">
                  <c:v>57.129965624997602</c:v>
                </c:pt>
                <c:pt idx="273534">
                  <c:v>57.130039079235303</c:v>
                </c:pt>
                <c:pt idx="273535">
                  <c:v>57.130112533237799</c:v>
                </c:pt>
                <c:pt idx="273536">
                  <c:v>57.130185987005099</c:v>
                </c:pt>
                <c:pt idx="273537">
                  <c:v>57.130259440537401</c:v>
                </c:pt>
                <c:pt idx="273538">
                  <c:v>57.130332893834499</c:v>
                </c:pt>
                <c:pt idx="273539">
                  <c:v>57.130406346896599</c:v>
                </c:pt>
                <c:pt idx="273540">
                  <c:v>57.130479799723503</c:v>
                </c:pt>
                <c:pt idx="273541">
                  <c:v>57.130553252315202</c:v>
                </c:pt>
                <c:pt idx="273542">
                  <c:v>57.130626704671897</c:v>
                </c:pt>
                <c:pt idx="273543">
                  <c:v>57.130700156793502</c:v>
                </c:pt>
                <c:pt idx="273544">
                  <c:v>57.130773608679903</c:v>
                </c:pt>
                <c:pt idx="273545">
                  <c:v>57.130847060331199</c:v>
                </c:pt>
                <c:pt idx="273546">
                  <c:v>57.130920511747497</c:v>
                </c:pt>
                <c:pt idx="273547">
                  <c:v>57.130993962928599</c:v>
                </c:pt>
                <c:pt idx="273548">
                  <c:v>57.131067413874597</c:v>
                </c:pt>
                <c:pt idx="273549">
                  <c:v>57.131140864585497</c:v>
                </c:pt>
                <c:pt idx="273550">
                  <c:v>57.1312143150612</c:v>
                </c:pt>
                <c:pt idx="273551">
                  <c:v>57.131287765301899</c:v>
                </c:pt>
                <c:pt idx="273552">
                  <c:v>57.1313612153075</c:v>
                </c:pt>
                <c:pt idx="273553">
                  <c:v>57.131434665077897</c:v>
                </c:pt>
                <c:pt idx="273554">
                  <c:v>57.131508114613297</c:v>
                </c:pt>
                <c:pt idx="273555">
                  <c:v>57.1315815639135</c:v>
                </c:pt>
                <c:pt idx="273556">
                  <c:v>57.131655012978698</c:v>
                </c:pt>
                <c:pt idx="273557">
                  <c:v>57.131728461808699</c:v>
                </c:pt>
                <c:pt idx="273558">
                  <c:v>57.131801910403603</c:v>
                </c:pt>
                <c:pt idx="273559">
                  <c:v>57.131875358763402</c:v>
                </c:pt>
                <c:pt idx="273560">
                  <c:v>57.131948806888197</c:v>
                </c:pt>
                <c:pt idx="273561">
                  <c:v>57.132022254777802</c:v>
                </c:pt>
                <c:pt idx="273562">
                  <c:v>57.132095702432302</c:v>
                </c:pt>
                <c:pt idx="273563">
                  <c:v>57.132169149851798</c:v>
                </c:pt>
                <c:pt idx="273564">
                  <c:v>57.132242597036097</c:v>
                </c:pt>
                <c:pt idx="273565">
                  <c:v>57.132316043985298</c:v>
                </c:pt>
                <c:pt idx="273566">
                  <c:v>57.132389490699403</c:v>
                </c:pt>
                <c:pt idx="273567">
                  <c:v>57.132462937178502</c:v>
                </c:pt>
                <c:pt idx="273568">
                  <c:v>57.132536383422398</c:v>
                </c:pt>
                <c:pt idx="273569">
                  <c:v>57.132609829431303</c:v>
                </c:pt>
                <c:pt idx="273570">
                  <c:v>57.132683275204997</c:v>
                </c:pt>
                <c:pt idx="273571">
                  <c:v>57.1327567207437</c:v>
                </c:pt>
                <c:pt idx="273572">
                  <c:v>57.132830166047199</c:v>
                </c:pt>
                <c:pt idx="273573">
                  <c:v>57.132903611115701</c:v>
                </c:pt>
                <c:pt idx="273574">
                  <c:v>57.132977055949098</c:v>
                </c:pt>
                <c:pt idx="273575">
                  <c:v>57.133050500547398</c:v>
                </c:pt>
                <c:pt idx="273576">
                  <c:v>57.133123944910601</c:v>
                </c:pt>
                <c:pt idx="273577">
                  <c:v>57.133197389038699</c:v>
                </c:pt>
                <c:pt idx="273578">
                  <c:v>57.1332708329317</c:v>
                </c:pt>
                <c:pt idx="273579">
                  <c:v>57.133344276589703</c:v>
                </c:pt>
                <c:pt idx="273580">
                  <c:v>57.133417720012503</c:v>
                </c:pt>
                <c:pt idx="273581">
                  <c:v>57.133491163200297</c:v>
                </c:pt>
                <c:pt idx="273582">
                  <c:v>57.133564606153001</c:v>
                </c:pt>
                <c:pt idx="273583">
                  <c:v>57.133638048870601</c:v>
                </c:pt>
                <c:pt idx="273584">
                  <c:v>57.133711491353097</c:v>
                </c:pt>
                <c:pt idx="273585">
                  <c:v>57.133784933600502</c:v>
                </c:pt>
                <c:pt idx="273586">
                  <c:v>57.133858375612903</c:v>
                </c:pt>
                <c:pt idx="273587">
                  <c:v>57.133931817390099</c:v>
                </c:pt>
                <c:pt idx="273588">
                  <c:v>57.134005258932298</c:v>
                </c:pt>
                <c:pt idx="273589">
                  <c:v>57.134078700239399</c:v>
                </c:pt>
                <c:pt idx="273590">
                  <c:v>57.134152141311397</c:v>
                </c:pt>
                <c:pt idx="273591">
                  <c:v>57.134225582148403</c:v>
                </c:pt>
                <c:pt idx="273592">
                  <c:v>57.134299022750298</c:v>
                </c:pt>
                <c:pt idx="273593">
                  <c:v>57.134372463117103</c:v>
                </c:pt>
                <c:pt idx="273594">
                  <c:v>57.134445903248803</c:v>
                </c:pt>
                <c:pt idx="273595">
                  <c:v>57.134519343145399</c:v>
                </c:pt>
                <c:pt idx="273596">
                  <c:v>57.134592782806997</c:v>
                </c:pt>
                <c:pt idx="273597">
                  <c:v>57.134666222233498</c:v>
                </c:pt>
                <c:pt idx="273598">
                  <c:v>57.134739661424902</c:v>
                </c:pt>
                <c:pt idx="273599">
                  <c:v>57.134813100381301</c:v>
                </c:pt>
                <c:pt idx="273600">
                  <c:v>57.134886539102503</c:v>
                </c:pt>
                <c:pt idx="273601">
                  <c:v>57.1349599775888</c:v>
                </c:pt>
                <c:pt idx="273602">
                  <c:v>57.135033415839899</c:v>
                </c:pt>
                <c:pt idx="273603">
                  <c:v>57.135106853856001</c:v>
                </c:pt>
                <c:pt idx="273604">
                  <c:v>57.135180291636999</c:v>
                </c:pt>
                <c:pt idx="273605">
                  <c:v>57.135253729182899</c:v>
                </c:pt>
                <c:pt idx="273606">
                  <c:v>57.135327166493802</c:v>
                </c:pt>
                <c:pt idx="273607">
                  <c:v>57.1354006035696</c:v>
                </c:pt>
                <c:pt idx="273608">
                  <c:v>57.135474040410301</c:v>
                </c:pt>
                <c:pt idx="273609">
                  <c:v>57.135547477015997</c:v>
                </c:pt>
                <c:pt idx="273610">
                  <c:v>57.135620913386603</c:v>
                </c:pt>
                <c:pt idx="273611">
                  <c:v>57.135694349522097</c:v>
                </c:pt>
                <c:pt idx="273612">
                  <c:v>57.135767785422601</c:v>
                </c:pt>
                <c:pt idx="273613">
                  <c:v>57.135841221088</c:v>
                </c:pt>
                <c:pt idx="273614">
                  <c:v>57.135914656518302</c:v>
                </c:pt>
                <c:pt idx="273615">
                  <c:v>57.1359880917136</c:v>
                </c:pt>
                <c:pt idx="273616">
                  <c:v>57.136061526673899</c:v>
                </c:pt>
                <c:pt idx="273617">
                  <c:v>57.136134961399101</c:v>
                </c:pt>
                <c:pt idx="273618">
                  <c:v>57.136208395889199</c:v>
                </c:pt>
                <c:pt idx="273619">
                  <c:v>57.136281830144199</c:v>
                </c:pt>
                <c:pt idx="273620">
                  <c:v>57.136355264164202</c:v>
                </c:pt>
                <c:pt idx="273621">
                  <c:v>57.136428697949199</c:v>
                </c:pt>
                <c:pt idx="273622">
                  <c:v>57.1365021314991</c:v>
                </c:pt>
                <c:pt idx="273623">
                  <c:v>57.136575564813903</c:v>
                </c:pt>
                <c:pt idx="273624">
                  <c:v>57.136648997893701</c:v>
                </c:pt>
                <c:pt idx="273625">
                  <c:v>57.136722430738402</c:v>
                </c:pt>
                <c:pt idx="273626">
                  <c:v>57.136795863348098</c:v>
                </c:pt>
                <c:pt idx="273627">
                  <c:v>57.136869295722803</c:v>
                </c:pt>
                <c:pt idx="273628">
                  <c:v>57.136942727862298</c:v>
                </c:pt>
                <c:pt idx="273629">
                  <c:v>57.137016159766901</c:v>
                </c:pt>
                <c:pt idx="273630">
                  <c:v>57.1370895914363</c:v>
                </c:pt>
                <c:pt idx="273631">
                  <c:v>57.137163022870801</c:v>
                </c:pt>
                <c:pt idx="273632">
                  <c:v>57.137236454070198</c:v>
                </c:pt>
                <c:pt idx="273633">
                  <c:v>57.137309885034497</c:v>
                </c:pt>
                <c:pt idx="273634">
                  <c:v>57.137383315763799</c:v>
                </c:pt>
                <c:pt idx="273635">
                  <c:v>57.137456746258003</c:v>
                </c:pt>
                <c:pt idx="273636">
                  <c:v>57.137530176517203</c:v>
                </c:pt>
                <c:pt idx="273637">
                  <c:v>57.137603606541397</c:v>
                </c:pt>
                <c:pt idx="273638">
                  <c:v>57.137677036330501</c:v>
                </c:pt>
                <c:pt idx="273639">
                  <c:v>57.137750465884601</c:v>
                </c:pt>
                <c:pt idx="273640">
                  <c:v>57.137823895203603</c:v>
                </c:pt>
                <c:pt idx="273641">
                  <c:v>57.1378973242876</c:v>
                </c:pt>
                <c:pt idx="273642">
                  <c:v>57.137970753136599</c:v>
                </c:pt>
                <c:pt idx="273643">
                  <c:v>57.138044181750502</c:v>
                </c:pt>
                <c:pt idx="273644">
                  <c:v>57.138117610129399</c:v>
                </c:pt>
                <c:pt idx="273645">
                  <c:v>57.138191038273199</c:v>
                </c:pt>
                <c:pt idx="273646">
                  <c:v>57.138264466182001</c:v>
                </c:pt>
                <c:pt idx="273647">
                  <c:v>57.138337893855798</c:v>
                </c:pt>
                <c:pt idx="273648">
                  <c:v>57.138411321294498</c:v>
                </c:pt>
                <c:pt idx="273649">
                  <c:v>57.1384847484982</c:v>
                </c:pt>
                <c:pt idx="273650">
                  <c:v>57.138558175466798</c:v>
                </c:pt>
                <c:pt idx="273651">
                  <c:v>57.138631602200498</c:v>
                </c:pt>
                <c:pt idx="273652">
                  <c:v>57.1387050286991</c:v>
                </c:pt>
                <c:pt idx="273653">
                  <c:v>57.138778454962598</c:v>
                </c:pt>
                <c:pt idx="273654">
                  <c:v>57.138851880991197</c:v>
                </c:pt>
                <c:pt idx="273655">
                  <c:v>57.138925306784699</c:v>
                </c:pt>
                <c:pt idx="273656">
                  <c:v>57.138998732343097</c:v>
                </c:pt>
                <c:pt idx="273657">
                  <c:v>57.139072157666597</c:v>
                </c:pt>
                <c:pt idx="273658">
                  <c:v>57.139145582754999</c:v>
                </c:pt>
                <c:pt idx="273659">
                  <c:v>57.139219007608403</c:v>
                </c:pt>
                <c:pt idx="273660">
                  <c:v>57.139292432226704</c:v>
                </c:pt>
                <c:pt idx="273661">
                  <c:v>57.139365856610098</c:v>
                </c:pt>
                <c:pt idx="273662">
                  <c:v>57.139439280758403</c:v>
                </c:pt>
                <c:pt idx="273663">
                  <c:v>57.139512704671702</c:v>
                </c:pt>
                <c:pt idx="273664">
                  <c:v>57.139586128349897</c:v>
                </c:pt>
                <c:pt idx="273665">
                  <c:v>57.139659551793201</c:v>
                </c:pt>
                <c:pt idx="273666">
                  <c:v>57.139732975001401</c:v>
                </c:pt>
                <c:pt idx="273667">
                  <c:v>57.139806397974603</c:v>
                </c:pt>
                <c:pt idx="273668">
                  <c:v>57.1398798207128</c:v>
                </c:pt>
                <c:pt idx="273669">
                  <c:v>57.139953243215899</c:v>
                </c:pt>
                <c:pt idx="273670">
                  <c:v>57.1400266654841</c:v>
                </c:pt>
                <c:pt idx="273671">
                  <c:v>57.140100087517197</c:v>
                </c:pt>
                <c:pt idx="273672">
                  <c:v>57.140173509315296</c:v>
                </c:pt>
                <c:pt idx="273673">
                  <c:v>57.140246930878398</c:v>
                </c:pt>
                <c:pt idx="273674">
                  <c:v>57.140320352206402</c:v>
                </c:pt>
                <c:pt idx="273675">
                  <c:v>57.1403937732995</c:v>
                </c:pt>
                <c:pt idx="273676">
                  <c:v>57.140467194157502</c:v>
                </c:pt>
                <c:pt idx="273677">
                  <c:v>57.140540614780598</c:v>
                </c:pt>
                <c:pt idx="273678">
                  <c:v>57.140614035168603</c:v>
                </c:pt>
                <c:pt idx="273679">
                  <c:v>57.140687455321597</c:v>
                </c:pt>
                <c:pt idx="273680">
                  <c:v>57.1407608752396</c:v>
                </c:pt>
                <c:pt idx="273681">
                  <c:v>57.140834294922598</c:v>
                </c:pt>
                <c:pt idx="273682">
                  <c:v>57.140907714370499</c:v>
                </c:pt>
                <c:pt idx="273683">
                  <c:v>57.140981133583502</c:v>
                </c:pt>
                <c:pt idx="273684">
                  <c:v>57.1410545525614</c:v>
                </c:pt>
                <c:pt idx="273685">
                  <c:v>57.1411279713044</c:v>
                </c:pt>
                <c:pt idx="273686">
                  <c:v>57.141201389812302</c:v>
                </c:pt>
                <c:pt idx="273687">
                  <c:v>57.141274808085299</c:v>
                </c:pt>
                <c:pt idx="273688">
                  <c:v>57.141348226123199</c:v>
                </c:pt>
                <c:pt idx="273689">
                  <c:v>57.141421643926101</c:v>
                </c:pt>
                <c:pt idx="273690">
                  <c:v>57.141495061493998</c:v>
                </c:pt>
                <c:pt idx="273691">
                  <c:v>57.141568478826898</c:v>
                </c:pt>
                <c:pt idx="273692">
                  <c:v>57.141641895924899</c:v>
                </c:pt>
                <c:pt idx="273693">
                  <c:v>57.141715312787802</c:v>
                </c:pt>
                <c:pt idx="273694">
                  <c:v>57.141788729415701</c:v>
                </c:pt>
                <c:pt idx="273695">
                  <c:v>57.141862145808602</c:v>
                </c:pt>
                <c:pt idx="273696">
                  <c:v>57.141935561966498</c:v>
                </c:pt>
                <c:pt idx="273697">
                  <c:v>57.142008977889397</c:v>
                </c:pt>
                <c:pt idx="273698">
                  <c:v>57.142082393577297</c:v>
                </c:pt>
                <c:pt idx="273699">
                  <c:v>57.1421558090302</c:v>
                </c:pt>
                <c:pt idx="273700">
                  <c:v>57.142229224248197</c:v>
                </c:pt>
                <c:pt idx="273701">
                  <c:v>57.142302639231097</c:v>
                </c:pt>
                <c:pt idx="273702">
                  <c:v>57.142376053979</c:v>
                </c:pt>
                <c:pt idx="273703">
                  <c:v>57.142449468492003</c:v>
                </c:pt>
                <c:pt idx="273704">
                  <c:v>57.142522882769903</c:v>
                </c:pt>
                <c:pt idx="273705">
                  <c:v>57.142596296812897</c:v>
                </c:pt>
                <c:pt idx="273706">
                  <c:v>57.142669710620801</c:v>
                </c:pt>
                <c:pt idx="273707">
                  <c:v>57.1427431241938</c:v>
                </c:pt>
                <c:pt idx="273708">
                  <c:v>57.1428165375318</c:v>
                </c:pt>
                <c:pt idx="273709">
                  <c:v>57.142889950634697</c:v>
                </c:pt>
                <c:pt idx="273710">
                  <c:v>57.142963363502702</c:v>
                </c:pt>
                <c:pt idx="273711">
                  <c:v>57.143036776135801</c:v>
                </c:pt>
                <c:pt idx="273712">
                  <c:v>57.143110188533797</c:v>
                </c:pt>
                <c:pt idx="273713">
                  <c:v>57.143183600696801</c:v>
                </c:pt>
                <c:pt idx="273714">
                  <c:v>57.1432570126249</c:v>
                </c:pt>
                <c:pt idx="273715">
                  <c:v>57.143330424317902</c:v>
                </c:pt>
                <c:pt idx="273716">
                  <c:v>57.143403835775999</c:v>
                </c:pt>
                <c:pt idx="273717">
                  <c:v>57.143477246999097</c:v>
                </c:pt>
                <c:pt idx="273718">
                  <c:v>57.143550657987198</c:v>
                </c:pt>
                <c:pt idx="273719">
                  <c:v>57.143624068740401</c:v>
                </c:pt>
                <c:pt idx="273720">
                  <c:v>57.143697479258499</c:v>
                </c:pt>
                <c:pt idx="273721">
                  <c:v>57.143770889541699</c:v>
                </c:pt>
                <c:pt idx="273722">
                  <c:v>57.143844299589901</c:v>
                </c:pt>
                <c:pt idx="273723">
                  <c:v>57.143917709403098</c:v>
                </c:pt>
                <c:pt idx="273724">
                  <c:v>57.143991118981297</c:v>
                </c:pt>
                <c:pt idx="273725">
                  <c:v>57.144064528324598</c:v>
                </c:pt>
                <c:pt idx="273726">
                  <c:v>57.144137937432902</c:v>
                </c:pt>
                <c:pt idx="273727">
                  <c:v>57.1442113463062</c:v>
                </c:pt>
                <c:pt idx="273728">
                  <c:v>57.144284754944501</c:v>
                </c:pt>
                <c:pt idx="273729">
                  <c:v>57.144358163347903</c:v>
                </c:pt>
                <c:pt idx="273730">
                  <c:v>57.1444315715163</c:v>
                </c:pt>
                <c:pt idx="273731">
                  <c:v>57.1445049794497</c:v>
                </c:pt>
                <c:pt idx="273732">
                  <c:v>57.144578387148101</c:v>
                </c:pt>
                <c:pt idx="273733">
                  <c:v>57.144651794611597</c:v>
                </c:pt>
                <c:pt idx="273734">
                  <c:v>57.144725201840103</c:v>
                </c:pt>
                <c:pt idx="273735">
                  <c:v>57.144798608833597</c:v>
                </c:pt>
                <c:pt idx="273736">
                  <c:v>57.1448720155921</c:v>
                </c:pt>
                <c:pt idx="273737">
                  <c:v>57.144945422115697</c:v>
                </c:pt>
                <c:pt idx="273738">
                  <c:v>57.145018828404297</c:v>
                </c:pt>
                <c:pt idx="273739">
                  <c:v>57.145092234457998</c:v>
                </c:pt>
                <c:pt idx="273740">
                  <c:v>57.145165640276701</c:v>
                </c:pt>
                <c:pt idx="273741">
                  <c:v>57.1452390458604</c:v>
                </c:pt>
                <c:pt idx="273742">
                  <c:v>57.1453124512092</c:v>
                </c:pt>
                <c:pt idx="273743">
                  <c:v>57.145385856322903</c:v>
                </c:pt>
                <c:pt idx="273744">
                  <c:v>57.1454592612018</c:v>
                </c:pt>
                <c:pt idx="273745">
                  <c:v>57.1455326658456</c:v>
                </c:pt>
                <c:pt idx="273746">
                  <c:v>57.145606070254502</c:v>
                </c:pt>
                <c:pt idx="273747">
                  <c:v>57.145679474428498</c:v>
                </c:pt>
                <c:pt idx="273748">
                  <c:v>57.145752878367503</c:v>
                </c:pt>
                <c:pt idx="273749">
                  <c:v>57.145826282071503</c:v>
                </c:pt>
                <c:pt idx="273750">
                  <c:v>57.145899685540599</c:v>
                </c:pt>
                <c:pt idx="273751">
                  <c:v>57.145973088774703</c:v>
                </c:pt>
                <c:pt idx="273752">
                  <c:v>57.146046491773802</c:v>
                </c:pt>
                <c:pt idx="273753">
                  <c:v>57.146119894538003</c:v>
                </c:pt>
                <c:pt idx="273754">
                  <c:v>57.1461932970672</c:v>
                </c:pt>
                <c:pt idx="273755">
                  <c:v>57.146266699361497</c:v>
                </c:pt>
                <c:pt idx="273756">
                  <c:v>57.146340101420897</c:v>
                </c:pt>
                <c:pt idx="273757">
                  <c:v>57.146413503245199</c:v>
                </c:pt>
                <c:pt idx="273758">
                  <c:v>57.146486904834703</c:v>
                </c:pt>
                <c:pt idx="273759">
                  <c:v>57.146560306189102</c:v>
                </c:pt>
                <c:pt idx="273760">
                  <c:v>57.146633707308602</c:v>
                </c:pt>
                <c:pt idx="273761">
                  <c:v>57.146707108193198</c:v>
                </c:pt>
                <c:pt idx="273762">
                  <c:v>57.146780508842802</c:v>
                </c:pt>
                <c:pt idx="273763">
                  <c:v>57.146853909257501</c:v>
                </c:pt>
                <c:pt idx="273764">
                  <c:v>57.146927309437203</c:v>
                </c:pt>
                <c:pt idx="273765">
                  <c:v>57.147000709381999</c:v>
                </c:pt>
                <c:pt idx="273766">
                  <c:v>57.147074109091797</c:v>
                </c:pt>
                <c:pt idx="273767">
                  <c:v>57.147147508566697</c:v>
                </c:pt>
                <c:pt idx="273768">
                  <c:v>57.147220907806599</c:v>
                </c:pt>
                <c:pt idx="273769">
                  <c:v>57.147294306811602</c:v>
                </c:pt>
                <c:pt idx="273770">
                  <c:v>57.147367705581701</c:v>
                </c:pt>
                <c:pt idx="273771">
                  <c:v>57.147441104116801</c:v>
                </c:pt>
                <c:pt idx="273772">
                  <c:v>57.147514502416897</c:v>
                </c:pt>
                <c:pt idx="273773">
                  <c:v>57.1475879004822</c:v>
                </c:pt>
                <c:pt idx="273774">
                  <c:v>57.1476612983124</c:v>
                </c:pt>
                <c:pt idx="273775">
                  <c:v>57.147734695907801</c:v>
                </c:pt>
                <c:pt idx="273776">
                  <c:v>57.147808093268203</c:v>
                </c:pt>
                <c:pt idx="273777">
                  <c:v>57.147881490393601</c:v>
                </c:pt>
                <c:pt idx="273778">
                  <c:v>57.1479548872842</c:v>
                </c:pt>
                <c:pt idx="273779">
                  <c:v>57.148028283939801</c:v>
                </c:pt>
                <c:pt idx="273780">
                  <c:v>57.148101680360398</c:v>
                </c:pt>
                <c:pt idx="273781">
                  <c:v>57.148175076546103</c:v>
                </c:pt>
                <c:pt idx="273782">
                  <c:v>57.148248472496903</c:v>
                </c:pt>
                <c:pt idx="273783">
                  <c:v>57.148321868212797</c:v>
                </c:pt>
                <c:pt idx="273784">
                  <c:v>57.1483952636937</c:v>
                </c:pt>
                <c:pt idx="273785">
                  <c:v>57.148468658939699</c:v>
                </c:pt>
                <c:pt idx="273786">
                  <c:v>57.148542053950699</c:v>
                </c:pt>
                <c:pt idx="273787">
                  <c:v>57.148615448726801</c:v>
                </c:pt>
                <c:pt idx="273788">
                  <c:v>57.148688843267998</c:v>
                </c:pt>
                <c:pt idx="273789">
                  <c:v>57.148762237574303</c:v>
                </c:pt>
                <c:pt idx="273790">
                  <c:v>57.148835631645603</c:v>
                </c:pt>
                <c:pt idx="273791">
                  <c:v>57.148909025481998</c:v>
                </c:pt>
                <c:pt idx="273792">
                  <c:v>57.148982419083502</c:v>
                </c:pt>
                <c:pt idx="273793">
                  <c:v>57.149055812450101</c:v>
                </c:pt>
                <c:pt idx="273794">
                  <c:v>57.149129205581701</c:v>
                </c:pt>
                <c:pt idx="273795">
                  <c:v>57.149202598478396</c:v>
                </c:pt>
                <c:pt idx="273796">
                  <c:v>57.1492759911402</c:v>
                </c:pt>
                <c:pt idx="273797">
                  <c:v>57.149349383566999</c:v>
                </c:pt>
                <c:pt idx="273798">
                  <c:v>57.1494227757589</c:v>
                </c:pt>
                <c:pt idx="273799">
                  <c:v>57.149496167715903</c:v>
                </c:pt>
                <c:pt idx="273800">
                  <c:v>57.149569559438</c:v>
                </c:pt>
                <c:pt idx="273801">
                  <c:v>57.149642950925198</c:v>
                </c:pt>
                <c:pt idx="273802">
                  <c:v>57.149716342177499</c:v>
                </c:pt>
                <c:pt idx="273803">
                  <c:v>57.149789733194801</c:v>
                </c:pt>
                <c:pt idx="273804">
                  <c:v>57.149863123977198</c:v>
                </c:pt>
                <c:pt idx="273805">
                  <c:v>57.149936514524697</c:v>
                </c:pt>
                <c:pt idx="273806">
                  <c:v>57.150009904837297</c:v>
                </c:pt>
                <c:pt idx="273807">
                  <c:v>57.1500832949149</c:v>
                </c:pt>
                <c:pt idx="273808">
                  <c:v>57.150156684757697</c:v>
                </c:pt>
                <c:pt idx="273809">
                  <c:v>57.150230074365503</c:v>
                </c:pt>
                <c:pt idx="273810">
                  <c:v>57.150303463738403</c:v>
                </c:pt>
                <c:pt idx="273811">
                  <c:v>57.150376852876398</c:v>
                </c:pt>
                <c:pt idx="273812">
                  <c:v>57.150450241779502</c:v>
                </c:pt>
                <c:pt idx="273813">
                  <c:v>57.150523630447701</c:v>
                </c:pt>
                <c:pt idx="273814">
                  <c:v>57.150597018881001</c:v>
                </c:pt>
                <c:pt idx="273815">
                  <c:v>57.150670407079303</c:v>
                </c:pt>
                <c:pt idx="273816">
                  <c:v>57.1507437950428</c:v>
                </c:pt>
                <c:pt idx="273817">
                  <c:v>57.150817182771299</c:v>
                </c:pt>
                <c:pt idx="273818">
                  <c:v>57.150890570264998</c:v>
                </c:pt>
                <c:pt idx="273819">
                  <c:v>57.1509639575237</c:v>
                </c:pt>
                <c:pt idx="273820">
                  <c:v>57.151037344547497</c:v>
                </c:pt>
                <c:pt idx="273821">
                  <c:v>57.151110731336402</c:v>
                </c:pt>
                <c:pt idx="273822">
                  <c:v>57.151184117890402</c:v>
                </c:pt>
                <c:pt idx="273823">
                  <c:v>57.151257504209603</c:v>
                </c:pt>
                <c:pt idx="273824">
                  <c:v>57.151330890293799</c:v>
                </c:pt>
                <c:pt idx="273825">
                  <c:v>57.151404276143097</c:v>
                </c:pt>
                <c:pt idx="273826">
                  <c:v>57.151477661757497</c:v>
                </c:pt>
                <c:pt idx="273827">
                  <c:v>57.151551047136998</c:v>
                </c:pt>
                <c:pt idx="273828">
                  <c:v>57.151624432281601</c:v>
                </c:pt>
                <c:pt idx="273829">
                  <c:v>57.151697817191298</c:v>
                </c:pt>
                <c:pt idx="273830">
                  <c:v>57.151771201866097</c:v>
                </c:pt>
                <c:pt idx="273831">
                  <c:v>57.151844586305998</c:v>
                </c:pt>
                <c:pt idx="273832">
                  <c:v>57.151917970511001</c:v>
                </c:pt>
                <c:pt idx="273833">
                  <c:v>57.151991354481098</c:v>
                </c:pt>
                <c:pt idx="273834">
                  <c:v>57.152064738216303</c:v>
                </c:pt>
                <c:pt idx="273835">
                  <c:v>57.152138121716597</c:v>
                </c:pt>
                <c:pt idx="273836">
                  <c:v>57.152211504982098</c:v>
                </c:pt>
                <c:pt idx="273837">
                  <c:v>57.152284888012602</c:v>
                </c:pt>
                <c:pt idx="273838">
                  <c:v>57.1523582708082</c:v>
                </c:pt>
                <c:pt idx="273839">
                  <c:v>57.152431653369</c:v>
                </c:pt>
                <c:pt idx="273840">
                  <c:v>57.152505035694801</c:v>
                </c:pt>
                <c:pt idx="273841">
                  <c:v>57.152578417785797</c:v>
                </c:pt>
                <c:pt idx="273842">
                  <c:v>57.152651799641902</c:v>
                </c:pt>
                <c:pt idx="273843">
                  <c:v>57.152725181263101</c:v>
                </c:pt>
                <c:pt idx="273844">
                  <c:v>57.152798562649402</c:v>
                </c:pt>
                <c:pt idx="273845">
                  <c:v>57.152871943800797</c:v>
                </c:pt>
                <c:pt idx="273846">
                  <c:v>57.152945324717301</c:v>
                </c:pt>
                <c:pt idx="273847">
                  <c:v>57.153018705398999</c:v>
                </c:pt>
                <c:pt idx="273848">
                  <c:v>57.153092085845699</c:v>
                </c:pt>
                <c:pt idx="273849">
                  <c:v>57.153165466057601</c:v>
                </c:pt>
                <c:pt idx="273850">
                  <c:v>57.153238846034597</c:v>
                </c:pt>
                <c:pt idx="273851">
                  <c:v>57.153312225776702</c:v>
                </c:pt>
                <c:pt idx="273852">
                  <c:v>57.153385605283901</c:v>
                </c:pt>
                <c:pt idx="273853">
                  <c:v>57.153458984556302</c:v>
                </c:pt>
                <c:pt idx="273854">
                  <c:v>57.153532363593698</c:v>
                </c:pt>
                <c:pt idx="273855">
                  <c:v>57.153605742396302</c:v>
                </c:pt>
                <c:pt idx="273856">
                  <c:v>57.153679120964</c:v>
                </c:pt>
                <c:pt idx="273857">
                  <c:v>57.1537524992969</c:v>
                </c:pt>
                <c:pt idx="273858">
                  <c:v>57.153825877394802</c:v>
                </c:pt>
                <c:pt idx="273859">
                  <c:v>57.153899255257897</c:v>
                </c:pt>
                <c:pt idx="273860">
                  <c:v>57.153972632886102</c:v>
                </c:pt>
                <c:pt idx="273861">
                  <c:v>57.154046010279401</c:v>
                </c:pt>
                <c:pt idx="273862">
                  <c:v>57.154119387437802</c:v>
                </c:pt>
                <c:pt idx="273863">
                  <c:v>57.154192764361397</c:v>
                </c:pt>
                <c:pt idx="273864">
                  <c:v>57.154266141050101</c:v>
                </c:pt>
                <c:pt idx="273865">
                  <c:v>57.1543395175039</c:v>
                </c:pt>
                <c:pt idx="273866">
                  <c:v>57.154412893722899</c:v>
                </c:pt>
                <c:pt idx="273867">
                  <c:v>57.154486269707</c:v>
                </c:pt>
                <c:pt idx="273868">
                  <c:v>57.154559645456203</c:v>
                </c:pt>
                <c:pt idx="273869">
                  <c:v>57.1546330209706</c:v>
                </c:pt>
                <c:pt idx="273870">
                  <c:v>57.154706396249999</c:v>
                </c:pt>
                <c:pt idx="273871">
                  <c:v>57.154779771294599</c:v>
                </c:pt>
                <c:pt idx="273872">
                  <c:v>57.154853146104401</c:v>
                </c:pt>
                <c:pt idx="273873">
                  <c:v>57.154926520679297</c:v>
                </c:pt>
                <c:pt idx="273874">
                  <c:v>57.154999895019301</c:v>
                </c:pt>
                <c:pt idx="273875">
                  <c:v>57.155073269124401</c:v>
                </c:pt>
                <c:pt idx="273876">
                  <c:v>57.155146642994701</c:v>
                </c:pt>
                <c:pt idx="273877">
                  <c:v>57.155220016630103</c:v>
                </c:pt>
                <c:pt idx="273878">
                  <c:v>57.1552933900307</c:v>
                </c:pt>
                <c:pt idx="273879">
                  <c:v>57.155366763196398</c:v>
                </c:pt>
                <c:pt idx="273880">
                  <c:v>57.155440136127197</c:v>
                </c:pt>
                <c:pt idx="273881">
                  <c:v>57.155513508823198</c:v>
                </c:pt>
                <c:pt idx="273882">
                  <c:v>57.1555868812843</c:v>
                </c:pt>
                <c:pt idx="273883">
                  <c:v>57.155660253510597</c:v>
                </c:pt>
                <c:pt idx="273884">
                  <c:v>57.155733625501902</c:v>
                </c:pt>
                <c:pt idx="273885">
                  <c:v>57.155806997258502</c:v>
                </c:pt>
                <c:pt idx="273886">
                  <c:v>57.155880368780203</c:v>
                </c:pt>
                <c:pt idx="273887">
                  <c:v>57.155953740066998</c:v>
                </c:pt>
                <c:pt idx="273888">
                  <c:v>57.156027111119002</c:v>
                </c:pt>
                <c:pt idx="273889">
                  <c:v>57.1561004819361</c:v>
                </c:pt>
                <c:pt idx="273890">
                  <c:v>57.1561738525184</c:v>
                </c:pt>
                <c:pt idx="273891">
                  <c:v>57.156247222865801</c:v>
                </c:pt>
                <c:pt idx="273892">
                  <c:v>57.156320592978297</c:v>
                </c:pt>
                <c:pt idx="273893">
                  <c:v>57.156393962856001</c:v>
                </c:pt>
                <c:pt idx="273894">
                  <c:v>57.156467332498899</c:v>
                </c:pt>
                <c:pt idx="273895">
                  <c:v>57.156540701906899</c:v>
                </c:pt>
                <c:pt idx="273896">
                  <c:v>57.156614071080099</c:v>
                </c:pt>
                <c:pt idx="273897">
                  <c:v>57.156687440018402</c:v>
                </c:pt>
                <c:pt idx="273898">
                  <c:v>57.156760808721899</c:v>
                </c:pt>
                <c:pt idx="273899">
                  <c:v>57.156834177190497</c:v>
                </c:pt>
                <c:pt idx="273900">
                  <c:v>57.156907545424197</c:v>
                </c:pt>
                <c:pt idx="273901">
                  <c:v>57.156980913423197</c:v>
                </c:pt>
                <c:pt idx="273902">
                  <c:v>57.1570542811872</c:v>
                </c:pt>
                <c:pt idx="273903">
                  <c:v>57.157127648716497</c:v>
                </c:pt>
                <c:pt idx="273904">
                  <c:v>57.157201016010902</c:v>
                </c:pt>
                <c:pt idx="273905">
                  <c:v>57.157274383070401</c:v>
                </c:pt>
                <c:pt idx="273906">
                  <c:v>57.157347749895202</c:v>
                </c:pt>
                <c:pt idx="273907">
                  <c:v>57.157421116484997</c:v>
                </c:pt>
                <c:pt idx="273908">
                  <c:v>57.1574944828401</c:v>
                </c:pt>
                <c:pt idx="273909">
                  <c:v>57.157567848960298</c:v>
                </c:pt>
                <c:pt idx="273910">
                  <c:v>57.157641214845597</c:v>
                </c:pt>
                <c:pt idx="273911">
                  <c:v>57.157714580496098</c:v>
                </c:pt>
                <c:pt idx="273912">
                  <c:v>57.157787945911799</c:v>
                </c:pt>
                <c:pt idx="273913">
                  <c:v>57.157861311092603</c:v>
                </c:pt>
                <c:pt idx="273914">
                  <c:v>57.1579346760387</c:v>
                </c:pt>
                <c:pt idx="273915">
                  <c:v>57.158008040749799</c:v>
                </c:pt>
                <c:pt idx="273916">
                  <c:v>57.158081405226199</c:v>
                </c:pt>
                <c:pt idx="273917">
                  <c:v>57.1581547694677</c:v>
                </c:pt>
                <c:pt idx="273918">
                  <c:v>57.158228133474402</c:v>
                </c:pt>
                <c:pt idx="273919">
                  <c:v>57.1583014972462</c:v>
                </c:pt>
                <c:pt idx="273920">
                  <c:v>57.158374860783198</c:v>
                </c:pt>
                <c:pt idx="273921">
                  <c:v>57.158448224085397</c:v>
                </c:pt>
                <c:pt idx="273922">
                  <c:v>57.158521587152698</c:v>
                </c:pt>
                <c:pt idx="273923">
                  <c:v>57.1585949499853</c:v>
                </c:pt>
                <c:pt idx="273924">
                  <c:v>57.158668312583004</c:v>
                </c:pt>
                <c:pt idx="273925">
                  <c:v>57.158741674945801</c:v>
                </c:pt>
                <c:pt idx="273926">
                  <c:v>57.1588150370739</c:v>
                </c:pt>
                <c:pt idx="273927">
                  <c:v>57.1588883989671</c:v>
                </c:pt>
                <c:pt idx="273928">
                  <c:v>57.158961760625502</c:v>
                </c:pt>
                <c:pt idx="273929">
                  <c:v>57.159035122049097</c:v>
                </c:pt>
                <c:pt idx="273930">
                  <c:v>57.159108483237802</c:v>
                </c:pt>
                <c:pt idx="273931">
                  <c:v>57.1591818441917</c:v>
                </c:pt>
                <c:pt idx="273932">
                  <c:v>57.159255204910799</c:v>
                </c:pt>
                <c:pt idx="273933">
                  <c:v>57.1593285653951</c:v>
                </c:pt>
                <c:pt idx="273934">
                  <c:v>57.159401925644602</c:v>
                </c:pt>
                <c:pt idx="273935">
                  <c:v>57.159475285659198</c:v>
                </c:pt>
                <c:pt idx="273936">
                  <c:v>57.159548645439003</c:v>
                </c:pt>
                <c:pt idx="273937">
                  <c:v>57.159622004984001</c:v>
                </c:pt>
                <c:pt idx="273938">
                  <c:v>57.159695364294201</c:v>
                </c:pt>
                <c:pt idx="273939">
                  <c:v>57.159768723369602</c:v>
                </c:pt>
                <c:pt idx="273940">
                  <c:v>57.159842082210098</c:v>
                </c:pt>
                <c:pt idx="273941">
                  <c:v>57.159915440815901</c:v>
                </c:pt>
                <c:pt idx="273942">
                  <c:v>57.159988799186799</c:v>
                </c:pt>
                <c:pt idx="273943">
                  <c:v>57.160062157322898</c:v>
                </c:pt>
                <c:pt idx="273944">
                  <c:v>57.160135515224198</c:v>
                </c:pt>
                <c:pt idx="273945">
                  <c:v>57.160208872890699</c:v>
                </c:pt>
                <c:pt idx="273946">
                  <c:v>57.160282230322302</c:v>
                </c:pt>
                <c:pt idx="273947">
                  <c:v>57.160355587519199</c:v>
                </c:pt>
                <c:pt idx="273948">
                  <c:v>57.160428944481303</c:v>
                </c:pt>
                <c:pt idx="273949">
                  <c:v>57.160502301208503</c:v>
                </c:pt>
                <c:pt idx="273950">
                  <c:v>57.160575657700903</c:v>
                </c:pt>
                <c:pt idx="273951">
                  <c:v>57.160649013958597</c:v>
                </c:pt>
                <c:pt idx="273952">
                  <c:v>57.1607223699814</c:v>
                </c:pt>
                <c:pt idx="273953">
                  <c:v>57.160795725769397</c:v>
                </c:pt>
                <c:pt idx="273954">
                  <c:v>57.160869081322602</c:v>
                </c:pt>
                <c:pt idx="273955">
                  <c:v>57.160942436641001</c:v>
                </c:pt>
                <c:pt idx="273956">
                  <c:v>57.161015791724601</c:v>
                </c:pt>
                <c:pt idx="273957">
                  <c:v>57.161089146573403</c:v>
                </c:pt>
                <c:pt idx="273958">
                  <c:v>57.161162501187398</c:v>
                </c:pt>
                <c:pt idx="273959">
                  <c:v>57.161235855566602</c:v>
                </c:pt>
                <c:pt idx="273960">
                  <c:v>57.161309209711</c:v>
                </c:pt>
                <c:pt idx="273961">
                  <c:v>57.161382563620599</c:v>
                </c:pt>
                <c:pt idx="273962">
                  <c:v>57.161455917295399</c:v>
                </c:pt>
                <c:pt idx="273963">
                  <c:v>57.1615292707354</c:v>
                </c:pt>
                <c:pt idx="273964">
                  <c:v>57.161602623940603</c:v>
                </c:pt>
                <c:pt idx="273965">
                  <c:v>57.161675976910999</c:v>
                </c:pt>
                <c:pt idx="273966">
                  <c:v>57.161749329646597</c:v>
                </c:pt>
                <c:pt idx="273967">
                  <c:v>57.161822682147402</c:v>
                </c:pt>
                <c:pt idx="273968">
                  <c:v>57.161896034413402</c:v>
                </c:pt>
                <c:pt idx="273969">
                  <c:v>57.161969386444603</c:v>
                </c:pt>
                <c:pt idx="273970">
                  <c:v>57.162042738240999</c:v>
                </c:pt>
                <c:pt idx="273971">
                  <c:v>57.162116089802701</c:v>
                </c:pt>
                <c:pt idx="273972">
                  <c:v>57.162189441129499</c:v>
                </c:pt>
                <c:pt idx="273973">
                  <c:v>57.162262792221597</c:v>
                </c:pt>
                <c:pt idx="273974">
                  <c:v>57.162336143078797</c:v>
                </c:pt>
                <c:pt idx="273975">
                  <c:v>57.162409493701297</c:v>
                </c:pt>
                <c:pt idx="273976">
                  <c:v>57.162482844088998</c:v>
                </c:pt>
                <c:pt idx="273977">
                  <c:v>57.162556194241802</c:v>
                </c:pt>
                <c:pt idx="273978">
                  <c:v>57.162629544159998</c:v>
                </c:pt>
                <c:pt idx="273979">
                  <c:v>57.162702893843303</c:v>
                </c:pt>
                <c:pt idx="273980">
                  <c:v>57.162776243291802</c:v>
                </c:pt>
                <c:pt idx="273981">
                  <c:v>57.162849592505601</c:v>
                </c:pt>
                <c:pt idx="273982">
                  <c:v>57.162922941484503</c:v>
                </c:pt>
                <c:pt idx="273983">
                  <c:v>57.162996290228698</c:v>
                </c:pt>
                <c:pt idx="273984">
                  <c:v>57.163069638738101</c:v>
                </c:pt>
                <c:pt idx="273985">
                  <c:v>57.163142987012698</c:v>
                </c:pt>
                <c:pt idx="273986">
                  <c:v>57.163216335052503</c:v>
                </c:pt>
                <c:pt idx="273987">
                  <c:v>57.163289682857602</c:v>
                </c:pt>
                <c:pt idx="273988">
                  <c:v>57.163363030427902</c:v>
                </c:pt>
                <c:pt idx="273989">
                  <c:v>57.163436377763396</c:v>
                </c:pt>
                <c:pt idx="273990">
                  <c:v>57.163509724864099</c:v>
                </c:pt>
                <c:pt idx="273991">
                  <c:v>57.163583071730002</c:v>
                </c:pt>
                <c:pt idx="273992">
                  <c:v>57.163656418361199</c:v>
                </c:pt>
                <c:pt idx="273993">
                  <c:v>57.163729764757598</c:v>
                </c:pt>
                <c:pt idx="273994">
                  <c:v>57.163803110919197</c:v>
                </c:pt>
                <c:pt idx="273995">
                  <c:v>57.163876456845998</c:v>
                </c:pt>
                <c:pt idx="273996">
                  <c:v>57.163949802538099</c:v>
                </c:pt>
                <c:pt idx="273997">
                  <c:v>57.164023147995401</c:v>
                </c:pt>
                <c:pt idx="273998">
                  <c:v>57.164096493217897</c:v>
                </c:pt>
                <c:pt idx="273999">
                  <c:v>57.164169838205602</c:v>
                </c:pt>
                <c:pt idx="274000">
                  <c:v>57.1642431829586</c:v>
                </c:pt>
                <c:pt idx="274001">
                  <c:v>57.164316527476799</c:v>
                </c:pt>
                <c:pt idx="274002">
                  <c:v>57.164389871760299</c:v>
                </c:pt>
                <c:pt idx="274003">
                  <c:v>57.164463215808901</c:v>
                </c:pt>
                <c:pt idx="274004">
                  <c:v>57.164536559622803</c:v>
                </c:pt>
                <c:pt idx="274005">
                  <c:v>57.164609903201999</c:v>
                </c:pt>
                <c:pt idx="274006">
                  <c:v>57.164683246546304</c:v>
                </c:pt>
                <c:pt idx="274007">
                  <c:v>57.164756589655902</c:v>
                </c:pt>
                <c:pt idx="274008">
                  <c:v>57.1648299325308</c:v>
                </c:pt>
                <c:pt idx="274009">
                  <c:v>57.164903275170801</c:v>
                </c:pt>
                <c:pt idx="274010">
                  <c:v>57.164976617576102</c:v>
                </c:pt>
                <c:pt idx="274011">
                  <c:v>57.165049959746703</c:v>
                </c:pt>
                <c:pt idx="274012">
                  <c:v>57.165123301682499</c:v>
                </c:pt>
                <c:pt idx="274013">
                  <c:v>57.165196643383503</c:v>
                </c:pt>
                <c:pt idx="274014">
                  <c:v>57.1652699848498</c:v>
                </c:pt>
                <c:pt idx="274015">
                  <c:v>57.165343326081299</c:v>
                </c:pt>
                <c:pt idx="274016">
                  <c:v>57.165416667077999</c:v>
                </c:pt>
                <c:pt idx="274017">
                  <c:v>57.165490007839999</c:v>
                </c:pt>
                <c:pt idx="274018">
                  <c:v>57.165563348367201</c:v>
                </c:pt>
                <c:pt idx="274019">
                  <c:v>57.165636688659703</c:v>
                </c:pt>
                <c:pt idx="274020">
                  <c:v>57.165710028717399</c:v>
                </c:pt>
                <c:pt idx="274021">
                  <c:v>57.165783368540403</c:v>
                </c:pt>
                <c:pt idx="274022">
                  <c:v>57.165856708128601</c:v>
                </c:pt>
                <c:pt idx="274023">
                  <c:v>57.165930047482</c:v>
                </c:pt>
                <c:pt idx="274024">
                  <c:v>57.1660033866007</c:v>
                </c:pt>
                <c:pt idx="274025">
                  <c:v>57.1660767254847</c:v>
                </c:pt>
                <c:pt idx="274026">
                  <c:v>57.166150064133902</c:v>
                </c:pt>
                <c:pt idx="274027">
                  <c:v>57.166223402548397</c:v>
                </c:pt>
                <c:pt idx="274028">
                  <c:v>57.166296740728001</c:v>
                </c:pt>
                <c:pt idx="274029">
                  <c:v>57.166370078672998</c:v>
                </c:pt>
                <c:pt idx="274030">
                  <c:v>57.166443416383203</c:v>
                </c:pt>
                <c:pt idx="274031">
                  <c:v>57.166516753858701</c:v>
                </c:pt>
                <c:pt idx="274032">
                  <c:v>57.166590091099401</c:v>
                </c:pt>
                <c:pt idx="274033">
                  <c:v>57.166663428105302</c:v>
                </c:pt>
                <c:pt idx="274034">
                  <c:v>57.166736764876497</c:v>
                </c:pt>
                <c:pt idx="274035">
                  <c:v>57.166810101412999</c:v>
                </c:pt>
                <c:pt idx="274036">
                  <c:v>57.166883437714702</c:v>
                </c:pt>
                <c:pt idx="274037">
                  <c:v>57.166956773781699</c:v>
                </c:pt>
                <c:pt idx="274038">
                  <c:v>57.167030109613997</c:v>
                </c:pt>
                <c:pt idx="274039">
                  <c:v>57.167103445211502</c:v>
                </c:pt>
                <c:pt idx="274040">
                  <c:v>57.167176780574202</c:v>
                </c:pt>
                <c:pt idx="274041">
                  <c:v>57.167250115702203</c:v>
                </c:pt>
                <c:pt idx="274042">
                  <c:v>57.167323450595497</c:v>
                </c:pt>
                <c:pt idx="274043">
                  <c:v>57.167396785254098</c:v>
                </c:pt>
                <c:pt idx="274044">
                  <c:v>57.167470119677901</c:v>
                </c:pt>
                <c:pt idx="274045">
                  <c:v>57.167543453866998</c:v>
                </c:pt>
                <c:pt idx="274046">
                  <c:v>57.167616787821302</c:v>
                </c:pt>
                <c:pt idx="274047">
                  <c:v>57.1676901215409</c:v>
                </c:pt>
                <c:pt idx="274048">
                  <c:v>57.1677634550257</c:v>
                </c:pt>
                <c:pt idx="274049">
                  <c:v>57.167836788275899</c:v>
                </c:pt>
                <c:pt idx="274050">
                  <c:v>57.1679101212913</c:v>
                </c:pt>
                <c:pt idx="274051">
                  <c:v>57.167983454071901</c:v>
                </c:pt>
                <c:pt idx="274052">
                  <c:v>57.168056786617797</c:v>
                </c:pt>
                <c:pt idx="274053">
                  <c:v>57.168130118929</c:v>
                </c:pt>
                <c:pt idx="274054">
                  <c:v>57.168203451005503</c:v>
                </c:pt>
                <c:pt idx="274055">
                  <c:v>57.1682767828473</c:v>
                </c:pt>
                <c:pt idx="274056">
                  <c:v>57.168350114454299</c:v>
                </c:pt>
                <c:pt idx="274057">
                  <c:v>57.168423445826598</c:v>
                </c:pt>
                <c:pt idx="274058">
                  <c:v>57.168496776964098</c:v>
                </c:pt>
                <c:pt idx="274059">
                  <c:v>57.168570107866898</c:v>
                </c:pt>
                <c:pt idx="274060">
                  <c:v>57.168643438535</c:v>
                </c:pt>
                <c:pt idx="274061">
                  <c:v>57.168716768968402</c:v>
                </c:pt>
                <c:pt idx="274062">
                  <c:v>57.168790099167097</c:v>
                </c:pt>
                <c:pt idx="274063">
                  <c:v>57.168863429131001</c:v>
                </c:pt>
                <c:pt idx="274064">
                  <c:v>57.168936758860198</c:v>
                </c:pt>
                <c:pt idx="274065">
                  <c:v>57.169010088354703</c:v>
                </c:pt>
                <c:pt idx="274066">
                  <c:v>57.169083417614502</c:v>
                </c:pt>
                <c:pt idx="274067">
                  <c:v>57.169156746639501</c:v>
                </c:pt>
                <c:pt idx="274068">
                  <c:v>57.169230075429802</c:v>
                </c:pt>
                <c:pt idx="274069">
                  <c:v>57.169303403985403</c:v>
                </c:pt>
                <c:pt idx="274070">
                  <c:v>57.169376732306297</c:v>
                </c:pt>
                <c:pt idx="274071">
                  <c:v>57.169450060392499</c:v>
                </c:pt>
                <c:pt idx="274072">
                  <c:v>57.169523388244002</c:v>
                </c:pt>
                <c:pt idx="274073">
                  <c:v>57.169596715860699</c:v>
                </c:pt>
                <c:pt idx="274074">
                  <c:v>57.169670043242697</c:v>
                </c:pt>
                <c:pt idx="274075">
                  <c:v>57.169743370390002</c:v>
                </c:pt>
                <c:pt idx="274076">
                  <c:v>57.169816697302601</c:v>
                </c:pt>
                <c:pt idx="274077">
                  <c:v>57.1698900239805</c:v>
                </c:pt>
                <c:pt idx="274078">
                  <c:v>57.1699633504237</c:v>
                </c:pt>
                <c:pt idx="274079">
                  <c:v>57.170036676632101</c:v>
                </c:pt>
                <c:pt idx="274080">
                  <c:v>57.170110002605902</c:v>
                </c:pt>
                <c:pt idx="274081">
                  <c:v>57.170183328344898</c:v>
                </c:pt>
                <c:pt idx="274082">
                  <c:v>57.1702566538493</c:v>
                </c:pt>
                <c:pt idx="274083">
                  <c:v>57.170329979118897</c:v>
                </c:pt>
                <c:pt idx="274084">
                  <c:v>57.170403304153801</c:v>
                </c:pt>
                <c:pt idx="274085">
                  <c:v>57.170476628953999</c:v>
                </c:pt>
                <c:pt idx="274086">
                  <c:v>57.170549953519497</c:v>
                </c:pt>
                <c:pt idx="274087">
                  <c:v>57.170623277850297</c:v>
                </c:pt>
                <c:pt idx="274088">
                  <c:v>57.170696601946403</c:v>
                </c:pt>
                <c:pt idx="274089">
                  <c:v>57.170769925807797</c:v>
                </c:pt>
                <c:pt idx="274090">
                  <c:v>57.170843249434498</c:v>
                </c:pt>
                <c:pt idx="274091">
                  <c:v>57.1709165728264</c:v>
                </c:pt>
                <c:pt idx="274092">
                  <c:v>57.170989895983702</c:v>
                </c:pt>
                <c:pt idx="274093">
                  <c:v>57.171063218906298</c:v>
                </c:pt>
                <c:pt idx="274094">
                  <c:v>57.171136541594201</c:v>
                </c:pt>
                <c:pt idx="274095">
                  <c:v>57.171209864047299</c:v>
                </c:pt>
                <c:pt idx="274096">
                  <c:v>57.171283186265804</c:v>
                </c:pt>
                <c:pt idx="274097">
                  <c:v>57.171356508249602</c:v>
                </c:pt>
                <c:pt idx="274098">
                  <c:v>57.171429829998701</c:v>
                </c:pt>
                <c:pt idx="274099">
                  <c:v>57.1715031515131</c:v>
                </c:pt>
                <c:pt idx="274100">
                  <c:v>57.1715764727928</c:v>
                </c:pt>
                <c:pt idx="274101">
                  <c:v>57.171649793837801</c:v>
                </c:pt>
                <c:pt idx="274102">
                  <c:v>57.171723114648103</c:v>
                </c:pt>
                <c:pt idx="274103">
                  <c:v>57.171796435223698</c:v>
                </c:pt>
                <c:pt idx="274104">
                  <c:v>57.1718697555646</c:v>
                </c:pt>
                <c:pt idx="274105">
                  <c:v>57.171943075670796</c:v>
                </c:pt>
                <c:pt idx="274106">
                  <c:v>57.1720163955424</c:v>
                </c:pt>
                <c:pt idx="274107">
                  <c:v>57.172089715179197</c:v>
                </c:pt>
                <c:pt idx="274108">
                  <c:v>57.172163034581402</c:v>
                </c:pt>
                <c:pt idx="274109">
                  <c:v>57.172236353748801</c:v>
                </c:pt>
                <c:pt idx="274110">
                  <c:v>57.1723096726816</c:v>
                </c:pt>
                <c:pt idx="274111">
                  <c:v>57.172382991379699</c:v>
                </c:pt>
                <c:pt idx="274112">
                  <c:v>57.172456309843099</c:v>
                </c:pt>
                <c:pt idx="274113">
                  <c:v>57.1725296280718</c:v>
                </c:pt>
                <c:pt idx="274114">
                  <c:v>57.172602946065801</c:v>
                </c:pt>
                <c:pt idx="274115">
                  <c:v>57.172676263825203</c:v>
                </c:pt>
                <c:pt idx="274116">
                  <c:v>57.172749581349898</c:v>
                </c:pt>
                <c:pt idx="274117">
                  <c:v>57.172822898639801</c:v>
                </c:pt>
                <c:pt idx="274118">
                  <c:v>57.172896215695097</c:v>
                </c:pt>
                <c:pt idx="274119">
                  <c:v>57.1729695325158</c:v>
                </c:pt>
                <c:pt idx="274120">
                  <c:v>57.173042849101698</c:v>
                </c:pt>
                <c:pt idx="274121">
                  <c:v>57.173116165452903</c:v>
                </c:pt>
                <c:pt idx="274122">
                  <c:v>57.173189481569501</c:v>
                </c:pt>
                <c:pt idx="274123">
                  <c:v>57.1732627974514</c:v>
                </c:pt>
                <c:pt idx="274124">
                  <c:v>57.1733361130986</c:v>
                </c:pt>
                <c:pt idx="274125">
                  <c:v>57.173409428511199</c:v>
                </c:pt>
                <c:pt idx="274126">
                  <c:v>57.1734827436891</c:v>
                </c:pt>
                <c:pt idx="274127">
                  <c:v>57.1735560586323</c:v>
                </c:pt>
                <c:pt idx="274128">
                  <c:v>57.173629373340802</c:v>
                </c:pt>
                <c:pt idx="274129">
                  <c:v>57.173702687814597</c:v>
                </c:pt>
                <c:pt idx="274130">
                  <c:v>57.173776002053799</c:v>
                </c:pt>
                <c:pt idx="274131">
                  <c:v>57.173849316058302</c:v>
                </c:pt>
                <c:pt idx="274132">
                  <c:v>57.173922629828098</c:v>
                </c:pt>
                <c:pt idx="274133">
                  <c:v>57.173995943363302</c:v>
                </c:pt>
                <c:pt idx="274134">
                  <c:v>57.174069256663799</c:v>
                </c:pt>
                <c:pt idx="274135">
                  <c:v>57.174142569729597</c:v>
                </c:pt>
                <c:pt idx="274136">
                  <c:v>57.174215882560702</c:v>
                </c:pt>
                <c:pt idx="274137">
                  <c:v>57.174289195157201</c:v>
                </c:pt>
                <c:pt idx="274138">
                  <c:v>57.174362507519</c:v>
                </c:pt>
                <c:pt idx="274139">
                  <c:v>57.174435819646199</c:v>
                </c:pt>
                <c:pt idx="274140">
                  <c:v>57.174509131538699</c:v>
                </c:pt>
                <c:pt idx="274141">
                  <c:v>57.174582443196499</c:v>
                </c:pt>
                <c:pt idx="274142">
                  <c:v>57.1746557546196</c:v>
                </c:pt>
                <c:pt idx="274143">
                  <c:v>57.174729065808101</c:v>
                </c:pt>
                <c:pt idx="274144">
                  <c:v>57.174802376762003</c:v>
                </c:pt>
                <c:pt idx="274145">
                  <c:v>57.174875687481098</c:v>
                </c:pt>
                <c:pt idx="274146">
                  <c:v>57.1749489979656</c:v>
                </c:pt>
                <c:pt idx="274147">
                  <c:v>57.175022308215503</c:v>
                </c:pt>
                <c:pt idx="274148">
                  <c:v>57.175095618230699</c:v>
                </c:pt>
                <c:pt idx="274149">
                  <c:v>57.175168928011203</c:v>
                </c:pt>
                <c:pt idx="274150">
                  <c:v>57.1752422375571</c:v>
                </c:pt>
                <c:pt idx="274151">
                  <c:v>57.175315546868298</c:v>
                </c:pt>
                <c:pt idx="274152">
                  <c:v>57.175388855944803</c:v>
                </c:pt>
                <c:pt idx="274153">
                  <c:v>57.175462164786701</c:v>
                </c:pt>
                <c:pt idx="274154">
                  <c:v>57.175535473394</c:v>
                </c:pt>
                <c:pt idx="274155">
                  <c:v>57.175608781766599</c:v>
                </c:pt>
                <c:pt idx="274156">
                  <c:v>57.175682089904498</c:v>
                </c:pt>
                <c:pt idx="274157">
                  <c:v>57.175755397807798</c:v>
                </c:pt>
                <c:pt idx="274158">
                  <c:v>57.175828705476398</c:v>
                </c:pt>
                <c:pt idx="274159">
                  <c:v>57.175902012910399</c:v>
                </c:pt>
                <c:pt idx="274160">
                  <c:v>57.1759753201097</c:v>
                </c:pt>
                <c:pt idx="274161">
                  <c:v>57.176048627074401</c:v>
                </c:pt>
                <c:pt idx="274162">
                  <c:v>57.176121933804403</c:v>
                </c:pt>
                <c:pt idx="274163">
                  <c:v>57.176195240299798</c:v>
                </c:pt>
                <c:pt idx="274164">
                  <c:v>57.1762685465605</c:v>
                </c:pt>
                <c:pt idx="274165">
                  <c:v>57.176341852586603</c:v>
                </c:pt>
                <c:pt idx="274166">
                  <c:v>57.176415158378099</c:v>
                </c:pt>
                <c:pt idx="274167">
                  <c:v>57.176488463934902</c:v>
                </c:pt>
                <c:pt idx="274168">
                  <c:v>57.176561769256999</c:v>
                </c:pt>
                <c:pt idx="274169">
                  <c:v>57.176635074344503</c:v>
                </c:pt>
                <c:pt idx="274170">
                  <c:v>57.1767083791974</c:v>
                </c:pt>
                <c:pt idx="274171">
                  <c:v>57.176781683815598</c:v>
                </c:pt>
                <c:pt idx="274172">
                  <c:v>57.176854988199203</c:v>
                </c:pt>
                <c:pt idx="274173">
                  <c:v>57.176928292348101</c:v>
                </c:pt>
                <c:pt idx="274174">
                  <c:v>57.1770015962624</c:v>
                </c:pt>
                <c:pt idx="274175">
                  <c:v>57.177074899942099</c:v>
                </c:pt>
                <c:pt idx="274176">
                  <c:v>57.177148203387098</c:v>
                </c:pt>
                <c:pt idx="274177">
                  <c:v>57.177221506597498</c:v>
                </c:pt>
                <c:pt idx="274178">
                  <c:v>57.177294809573297</c:v>
                </c:pt>
                <c:pt idx="274179">
                  <c:v>57.177368112314397</c:v>
                </c:pt>
                <c:pt idx="274180">
                  <c:v>57.177441414820798</c:v>
                </c:pt>
                <c:pt idx="274181">
                  <c:v>57.177514717092699</c:v>
                </c:pt>
                <c:pt idx="274182">
                  <c:v>57.1775880191299</c:v>
                </c:pt>
                <c:pt idx="274183">
                  <c:v>57.177661320932501</c:v>
                </c:pt>
                <c:pt idx="274184">
                  <c:v>57.177734622500402</c:v>
                </c:pt>
                <c:pt idx="274185">
                  <c:v>57.177807923833697</c:v>
                </c:pt>
                <c:pt idx="274186">
                  <c:v>57.177881224932399</c:v>
                </c:pt>
                <c:pt idx="274187">
                  <c:v>57.177954525796402</c:v>
                </c:pt>
                <c:pt idx="274188">
                  <c:v>57.178027826425897</c:v>
                </c:pt>
                <c:pt idx="274189">
                  <c:v>57.1781011268206</c:v>
                </c:pt>
                <c:pt idx="274190">
                  <c:v>57.178174426980803</c:v>
                </c:pt>
                <c:pt idx="274191">
                  <c:v>57.178247726906299</c:v>
                </c:pt>
                <c:pt idx="274192">
                  <c:v>57.178321026597203</c:v>
                </c:pt>
                <c:pt idx="274193">
                  <c:v>57.1783943260535</c:v>
                </c:pt>
                <c:pt idx="274194">
                  <c:v>57.178467625275204</c:v>
                </c:pt>
                <c:pt idx="274195">
                  <c:v>57.178540924262201</c:v>
                </c:pt>
                <c:pt idx="274196">
                  <c:v>57.178614223014598</c:v>
                </c:pt>
                <c:pt idx="274197">
                  <c:v>57.178687521532403</c:v>
                </c:pt>
                <c:pt idx="274198">
                  <c:v>57.178760819815601</c:v>
                </c:pt>
                <c:pt idx="274199">
                  <c:v>57.178834117864099</c:v>
                </c:pt>
                <c:pt idx="274200">
                  <c:v>57.178907415677998</c:v>
                </c:pt>
                <c:pt idx="274201">
                  <c:v>57.178980713257303</c:v>
                </c:pt>
                <c:pt idx="274202">
                  <c:v>57.179054010602002</c:v>
                </c:pt>
                <c:pt idx="274203">
                  <c:v>57.179127307712101</c:v>
                </c:pt>
                <c:pt idx="274204">
                  <c:v>57.1792006045875</c:v>
                </c:pt>
                <c:pt idx="274205">
                  <c:v>57.179273901228399</c:v>
                </c:pt>
                <c:pt idx="274206">
                  <c:v>57.179347197634598</c:v>
                </c:pt>
                <c:pt idx="274207">
                  <c:v>57.179420493806198</c:v>
                </c:pt>
                <c:pt idx="274208">
                  <c:v>57.179493789743198</c:v>
                </c:pt>
                <c:pt idx="274209">
                  <c:v>57.179567085445498</c:v>
                </c:pt>
                <c:pt idx="274210">
                  <c:v>57.179640380913298</c:v>
                </c:pt>
                <c:pt idx="274211">
                  <c:v>57.179713676146399</c:v>
                </c:pt>
                <c:pt idx="274212">
                  <c:v>57.179786971144999</c:v>
                </c:pt>
                <c:pt idx="274213">
                  <c:v>57.1798602659089</c:v>
                </c:pt>
                <c:pt idx="274214">
                  <c:v>57.179933560438201</c:v>
                </c:pt>
                <c:pt idx="274215">
                  <c:v>57.180006854732902</c:v>
                </c:pt>
                <c:pt idx="274216">
                  <c:v>57.180080148793003</c:v>
                </c:pt>
                <c:pt idx="274217">
                  <c:v>57.180153442618497</c:v>
                </c:pt>
                <c:pt idx="274218">
                  <c:v>57.180226736209399</c:v>
                </c:pt>
                <c:pt idx="274219">
                  <c:v>57.1803000295657</c:v>
                </c:pt>
                <c:pt idx="274220">
                  <c:v>57.180373322687302</c:v>
                </c:pt>
                <c:pt idx="274221">
                  <c:v>57.180446615574397</c:v>
                </c:pt>
                <c:pt idx="274222">
                  <c:v>57.180519908226898</c:v>
                </c:pt>
                <c:pt idx="274223">
                  <c:v>57.180593200644701</c:v>
                </c:pt>
                <c:pt idx="274224">
                  <c:v>57.180666492828003</c:v>
                </c:pt>
                <c:pt idx="274225">
                  <c:v>57.180739784776598</c:v>
                </c:pt>
                <c:pt idx="274226">
                  <c:v>57.180813076490701</c:v>
                </c:pt>
                <c:pt idx="274227">
                  <c:v>57.180886367970103</c:v>
                </c:pt>
                <c:pt idx="274228">
                  <c:v>57.180959659214999</c:v>
                </c:pt>
                <c:pt idx="274229">
                  <c:v>57.181032950225202</c:v>
                </c:pt>
                <c:pt idx="274230">
                  <c:v>57.181106241000897</c:v>
                </c:pt>
                <c:pt idx="274231">
                  <c:v>57.1811795315419</c:v>
                </c:pt>
                <c:pt idx="274232">
                  <c:v>57.181252821848403</c:v>
                </c:pt>
                <c:pt idx="274233">
                  <c:v>57.181326111920299</c:v>
                </c:pt>
                <c:pt idx="274234">
                  <c:v>57.181399401757503</c:v>
                </c:pt>
                <c:pt idx="274235">
                  <c:v>57.181472691360199</c:v>
                </c:pt>
                <c:pt idx="274236">
                  <c:v>57.181545980728302</c:v>
                </c:pt>
                <c:pt idx="274237">
                  <c:v>57.181619269861798</c:v>
                </c:pt>
                <c:pt idx="274238">
                  <c:v>57.181692558760702</c:v>
                </c:pt>
                <c:pt idx="274239">
                  <c:v>57.181765847424998</c:v>
                </c:pt>
                <c:pt idx="274240">
                  <c:v>57.181839135854702</c:v>
                </c:pt>
                <c:pt idx="274241">
                  <c:v>57.181912424049798</c:v>
                </c:pt>
                <c:pt idx="274242">
                  <c:v>57.181985712010402</c:v>
                </c:pt>
                <c:pt idx="274243">
                  <c:v>57.182058999736299</c:v>
                </c:pt>
                <c:pt idx="274244">
                  <c:v>57.182132287227702</c:v>
                </c:pt>
                <c:pt idx="274245">
                  <c:v>57.182205574484499</c:v>
                </c:pt>
                <c:pt idx="274246">
                  <c:v>57.182278861506703</c:v>
                </c:pt>
                <c:pt idx="274247">
                  <c:v>57.182352148294299</c:v>
                </c:pt>
                <c:pt idx="274248">
                  <c:v>57.182425434847303</c:v>
                </c:pt>
                <c:pt idx="274249">
                  <c:v>57.1824987211657</c:v>
                </c:pt>
                <c:pt idx="274250">
                  <c:v>57.182572007249597</c:v>
                </c:pt>
                <c:pt idx="274251">
                  <c:v>57.182645293098901</c:v>
                </c:pt>
                <c:pt idx="274252">
                  <c:v>57.182718578713498</c:v>
                </c:pt>
                <c:pt idx="274253">
                  <c:v>57.182791864093602</c:v>
                </c:pt>
                <c:pt idx="274254">
                  <c:v>57.182865149239198</c:v>
                </c:pt>
                <c:pt idx="274255">
                  <c:v>57.182938434150103</c:v>
                </c:pt>
                <c:pt idx="274256">
                  <c:v>57.183011718826499</c:v>
                </c:pt>
                <c:pt idx="274257">
                  <c:v>57.183085003268303</c:v>
                </c:pt>
                <c:pt idx="274258">
                  <c:v>57.1831582874755</c:v>
                </c:pt>
                <c:pt idx="274259">
                  <c:v>57.183231571448097</c:v>
                </c:pt>
                <c:pt idx="274260">
                  <c:v>57.183304855186201</c:v>
                </c:pt>
                <c:pt idx="274261">
                  <c:v>57.183378138689697</c:v>
                </c:pt>
                <c:pt idx="274262">
                  <c:v>57.183451421958601</c:v>
                </c:pt>
                <c:pt idx="274263">
                  <c:v>57.183524704992998</c:v>
                </c:pt>
                <c:pt idx="274264">
                  <c:v>57.183597987792702</c:v>
                </c:pt>
                <c:pt idx="274265">
                  <c:v>57.183671270357898</c:v>
                </c:pt>
                <c:pt idx="274266">
                  <c:v>57.183744552688601</c:v>
                </c:pt>
                <c:pt idx="274267">
                  <c:v>57.183817834784598</c:v>
                </c:pt>
                <c:pt idx="274268">
                  <c:v>57.183891116646102</c:v>
                </c:pt>
                <c:pt idx="274269">
                  <c:v>57.183964398272998</c:v>
                </c:pt>
                <c:pt idx="274270">
                  <c:v>57.184037679665401</c:v>
                </c:pt>
                <c:pt idx="274271">
                  <c:v>57.184110960823197</c:v>
                </c:pt>
                <c:pt idx="274272">
                  <c:v>57.184184241746401</c:v>
                </c:pt>
                <c:pt idx="274273">
                  <c:v>57.184257522434997</c:v>
                </c:pt>
                <c:pt idx="274274">
                  <c:v>57.1843308028891</c:v>
                </c:pt>
                <c:pt idx="274275">
                  <c:v>57.184404083108603</c:v>
                </c:pt>
                <c:pt idx="274276">
                  <c:v>57.184477363093599</c:v>
                </c:pt>
                <c:pt idx="274277">
                  <c:v>57.184550642844002</c:v>
                </c:pt>
                <c:pt idx="274278">
                  <c:v>57.184623922359798</c:v>
                </c:pt>
                <c:pt idx="274279">
                  <c:v>57.1846972016411</c:v>
                </c:pt>
                <c:pt idx="274280">
                  <c:v>57.184770480687803</c:v>
                </c:pt>
                <c:pt idx="274281">
                  <c:v>57.184843759499998</c:v>
                </c:pt>
                <c:pt idx="274282">
                  <c:v>57.1849170380776</c:v>
                </c:pt>
                <c:pt idx="274283">
                  <c:v>57.184990316420603</c:v>
                </c:pt>
                <c:pt idx="274284">
                  <c:v>57.185063594529097</c:v>
                </c:pt>
                <c:pt idx="274285">
                  <c:v>57.185136872403</c:v>
                </c:pt>
                <c:pt idx="274286">
                  <c:v>57.185210150042401</c:v>
                </c:pt>
                <c:pt idx="274287">
                  <c:v>57.185283427447203</c:v>
                </c:pt>
                <c:pt idx="274288">
                  <c:v>57.185356704617398</c:v>
                </c:pt>
                <c:pt idx="274289">
                  <c:v>57.185429981553199</c:v>
                </c:pt>
                <c:pt idx="274290">
                  <c:v>57.1855032582543</c:v>
                </c:pt>
                <c:pt idx="274291">
                  <c:v>57.185576534720902</c:v>
                </c:pt>
                <c:pt idx="274292">
                  <c:v>57.185649810952903</c:v>
                </c:pt>
                <c:pt idx="274293">
                  <c:v>57.185723086950397</c:v>
                </c:pt>
                <c:pt idx="274294">
                  <c:v>57.185796362713397</c:v>
                </c:pt>
                <c:pt idx="274295">
                  <c:v>57.185869638241797</c:v>
                </c:pt>
                <c:pt idx="274296">
                  <c:v>57.185942913535598</c:v>
                </c:pt>
                <c:pt idx="274297">
                  <c:v>57.186016188594898</c:v>
                </c:pt>
                <c:pt idx="274298">
                  <c:v>57.186089463419698</c:v>
                </c:pt>
                <c:pt idx="274299">
                  <c:v>57.186162738009898</c:v>
                </c:pt>
                <c:pt idx="274300">
                  <c:v>57.186236012365498</c:v>
                </c:pt>
                <c:pt idx="274301">
                  <c:v>57.186309286486697</c:v>
                </c:pt>
                <c:pt idx="274302">
                  <c:v>57.186382560373197</c:v>
                </c:pt>
                <c:pt idx="274303">
                  <c:v>57.186455834025303</c:v>
                </c:pt>
                <c:pt idx="274304">
                  <c:v>57.186529107442801</c:v>
                </c:pt>
                <c:pt idx="274305">
                  <c:v>57.1866023806257</c:v>
                </c:pt>
                <c:pt idx="274306">
                  <c:v>57.186675653574099</c:v>
                </c:pt>
                <c:pt idx="274307">
                  <c:v>57.186748926287997</c:v>
                </c:pt>
                <c:pt idx="274308">
                  <c:v>57.186822198767302</c:v>
                </c:pt>
                <c:pt idx="274309">
                  <c:v>57.1868954710121</c:v>
                </c:pt>
                <c:pt idx="274310">
                  <c:v>57.186968743022298</c:v>
                </c:pt>
                <c:pt idx="274311">
                  <c:v>57.187042014798003</c:v>
                </c:pt>
                <c:pt idx="274312">
                  <c:v>57.1871152863392</c:v>
                </c:pt>
                <c:pt idx="274313">
                  <c:v>57.187188557645896</c:v>
                </c:pt>
                <c:pt idx="274314">
                  <c:v>57.187261828718</c:v>
                </c:pt>
                <c:pt idx="274315">
                  <c:v>57.187335099555497</c:v>
                </c:pt>
                <c:pt idx="274316">
                  <c:v>57.1874083701586</c:v>
                </c:pt>
                <c:pt idx="274317">
                  <c:v>57.187481640527103</c:v>
                </c:pt>
                <c:pt idx="274318">
                  <c:v>57.187554910661099</c:v>
                </c:pt>
                <c:pt idx="274319">
                  <c:v>57.187628180560502</c:v>
                </c:pt>
                <c:pt idx="274320">
                  <c:v>57.187701450225397</c:v>
                </c:pt>
                <c:pt idx="274321">
                  <c:v>57.187774719655799</c:v>
                </c:pt>
                <c:pt idx="274322">
                  <c:v>57.187847988851601</c:v>
                </c:pt>
                <c:pt idx="274323">
                  <c:v>57.187921257813002</c:v>
                </c:pt>
                <c:pt idx="274324">
                  <c:v>57.187994526539804</c:v>
                </c:pt>
                <c:pt idx="274325">
                  <c:v>57.188067795031998</c:v>
                </c:pt>
                <c:pt idx="274326">
                  <c:v>57.188141063289798</c:v>
                </c:pt>
                <c:pt idx="274327">
                  <c:v>57.188214331312999</c:v>
                </c:pt>
                <c:pt idx="274328">
                  <c:v>57.188287599101699</c:v>
                </c:pt>
                <c:pt idx="274329">
                  <c:v>57.188360866655898</c:v>
                </c:pt>
                <c:pt idx="274330">
                  <c:v>57.188434133975498</c:v>
                </c:pt>
                <c:pt idx="274331">
                  <c:v>57.188507401060598</c:v>
                </c:pt>
                <c:pt idx="274332">
                  <c:v>57.188580667911197</c:v>
                </c:pt>
                <c:pt idx="274333">
                  <c:v>57.188653934527302</c:v>
                </c:pt>
                <c:pt idx="274334">
                  <c:v>57.1887272009089</c:v>
                </c:pt>
                <c:pt idx="274335">
                  <c:v>57.188800467055898</c:v>
                </c:pt>
                <c:pt idx="274336">
                  <c:v>57.188873732968503</c:v>
                </c:pt>
                <c:pt idx="274337">
                  <c:v>57.1889469986465</c:v>
                </c:pt>
                <c:pt idx="274338">
                  <c:v>57.189020264089997</c:v>
                </c:pt>
                <c:pt idx="274339">
                  <c:v>57.189093529298901</c:v>
                </c:pt>
                <c:pt idx="274340">
                  <c:v>57.189166794273397</c:v>
                </c:pt>
                <c:pt idx="274341">
                  <c:v>57.189240059013301</c:v>
                </c:pt>
                <c:pt idx="274342">
                  <c:v>57.189313323518803</c:v>
                </c:pt>
                <c:pt idx="274343">
                  <c:v>57.189386587789699</c:v>
                </c:pt>
                <c:pt idx="274344">
                  <c:v>57.189459851826101</c:v>
                </c:pt>
                <c:pt idx="274345">
                  <c:v>57.189533115628002</c:v>
                </c:pt>
                <c:pt idx="274346">
                  <c:v>57.189606379195403</c:v>
                </c:pt>
                <c:pt idx="274347">
                  <c:v>57.189679642528198</c:v>
                </c:pt>
                <c:pt idx="274348">
                  <c:v>57.189752905626598</c:v>
                </c:pt>
                <c:pt idx="274349">
                  <c:v>57.189826168490498</c:v>
                </c:pt>
                <c:pt idx="274350">
                  <c:v>57.189899431119798</c:v>
                </c:pt>
                <c:pt idx="274351">
                  <c:v>57.189972693514697</c:v>
                </c:pt>
                <c:pt idx="274352">
                  <c:v>57.190045955674996</c:v>
                </c:pt>
                <c:pt idx="274353">
                  <c:v>57.190119217600802</c:v>
                </c:pt>
                <c:pt idx="274354">
                  <c:v>57.190192479292101</c:v>
                </c:pt>
                <c:pt idx="274355">
                  <c:v>57.190265740748998</c:v>
                </c:pt>
                <c:pt idx="274356">
                  <c:v>57.190339001971303</c:v>
                </c:pt>
                <c:pt idx="274357">
                  <c:v>57.1904122629591</c:v>
                </c:pt>
                <c:pt idx="274358">
                  <c:v>57.190485523712397</c:v>
                </c:pt>
                <c:pt idx="274359">
                  <c:v>57.1905587842312</c:v>
                </c:pt>
                <c:pt idx="274360">
                  <c:v>57.190632044515503</c:v>
                </c:pt>
                <c:pt idx="274361">
                  <c:v>57.190705304565299</c:v>
                </c:pt>
                <c:pt idx="274362">
                  <c:v>57.190778564380601</c:v>
                </c:pt>
                <c:pt idx="274363">
                  <c:v>57.190851823961403</c:v>
                </c:pt>
                <c:pt idx="274364">
                  <c:v>57.190925083307803</c:v>
                </c:pt>
                <c:pt idx="274365">
                  <c:v>57.190998342419597</c:v>
                </c:pt>
                <c:pt idx="274366">
                  <c:v>57.191071601296898</c:v>
                </c:pt>
                <c:pt idx="274367">
                  <c:v>57.191144859939698</c:v>
                </c:pt>
                <c:pt idx="274368">
                  <c:v>57.191218118348097</c:v>
                </c:pt>
                <c:pt idx="274369">
                  <c:v>57.191291376521903</c:v>
                </c:pt>
                <c:pt idx="274370">
                  <c:v>57.191364634461301</c:v>
                </c:pt>
                <c:pt idx="274371">
                  <c:v>57.1914378921661</c:v>
                </c:pt>
                <c:pt idx="274372">
                  <c:v>57.191511149636497</c:v>
                </c:pt>
                <c:pt idx="274373">
                  <c:v>57.191584406872302</c:v>
                </c:pt>
                <c:pt idx="274374">
                  <c:v>57.191657663873698</c:v>
                </c:pt>
                <c:pt idx="274375">
                  <c:v>57.191730920640602</c:v>
                </c:pt>
                <c:pt idx="274376">
                  <c:v>57.191804177172997</c:v>
                </c:pt>
                <c:pt idx="274377">
                  <c:v>57.1918774334709</c:v>
                </c:pt>
                <c:pt idx="274378">
                  <c:v>57.191950689534401</c:v>
                </c:pt>
                <c:pt idx="274379">
                  <c:v>57.192023945363303</c:v>
                </c:pt>
                <c:pt idx="274380">
                  <c:v>57.192097200957797</c:v>
                </c:pt>
                <c:pt idx="274381">
                  <c:v>57.192170456317797</c:v>
                </c:pt>
                <c:pt idx="274382">
                  <c:v>57.192243711443297</c:v>
                </c:pt>
                <c:pt idx="274383">
                  <c:v>57.192316966334303</c:v>
                </c:pt>
                <c:pt idx="274384">
                  <c:v>57.192390220990802</c:v>
                </c:pt>
                <c:pt idx="274385">
                  <c:v>57.192463475412801</c:v>
                </c:pt>
                <c:pt idx="274386">
                  <c:v>57.192536729600398</c:v>
                </c:pt>
                <c:pt idx="274387">
                  <c:v>57.192609983553503</c:v>
                </c:pt>
                <c:pt idx="274388">
                  <c:v>57.192683237272099</c:v>
                </c:pt>
                <c:pt idx="274389">
                  <c:v>57.192756490756203</c:v>
                </c:pt>
                <c:pt idx="274390">
                  <c:v>57.192829744005799</c:v>
                </c:pt>
                <c:pt idx="274391">
                  <c:v>57.192902997021001</c:v>
                </c:pt>
                <c:pt idx="274392">
                  <c:v>57.192976249801703</c:v>
                </c:pt>
                <c:pt idx="274393">
                  <c:v>57.193049502347897</c:v>
                </c:pt>
                <c:pt idx="274394">
                  <c:v>57.193122754659697</c:v>
                </c:pt>
                <c:pt idx="274395">
                  <c:v>57.193196006736898</c:v>
                </c:pt>
                <c:pt idx="274396">
                  <c:v>57.193269258579697</c:v>
                </c:pt>
                <c:pt idx="274397">
                  <c:v>57.193342510188103</c:v>
                </c:pt>
                <c:pt idx="274398">
                  <c:v>57.193415761561901</c:v>
                </c:pt>
                <c:pt idx="274399">
                  <c:v>57.193489012701299</c:v>
                </c:pt>
                <c:pt idx="274400">
                  <c:v>57.193562263606204</c:v>
                </c:pt>
                <c:pt idx="274401">
                  <c:v>57.1936355142766</c:v>
                </c:pt>
                <c:pt idx="274402">
                  <c:v>57.193708764712603</c:v>
                </c:pt>
                <c:pt idx="274403">
                  <c:v>57.193782014914099</c:v>
                </c:pt>
                <c:pt idx="274404">
                  <c:v>57.193855264881101</c:v>
                </c:pt>
                <c:pt idx="274405">
                  <c:v>57.193928514613702</c:v>
                </c:pt>
                <c:pt idx="274406">
                  <c:v>57.194001764111803</c:v>
                </c:pt>
                <c:pt idx="274407">
                  <c:v>57.194075013375503</c:v>
                </c:pt>
                <c:pt idx="274408">
                  <c:v>57.194148262404603</c:v>
                </c:pt>
                <c:pt idx="274409">
                  <c:v>57.194221511199302</c:v>
                </c:pt>
                <c:pt idx="274410">
                  <c:v>57.1942947597596</c:v>
                </c:pt>
                <c:pt idx="274411">
                  <c:v>57.194368008085398</c:v>
                </c:pt>
                <c:pt idx="274412">
                  <c:v>57.194441256176702</c:v>
                </c:pt>
                <c:pt idx="274413">
                  <c:v>57.194514504033599</c:v>
                </c:pt>
                <c:pt idx="274414">
                  <c:v>57.194587751655902</c:v>
                </c:pt>
                <c:pt idx="274415">
                  <c:v>57.194660999043897</c:v>
                </c:pt>
                <c:pt idx="274416">
                  <c:v>57.194734246197399</c:v>
                </c:pt>
                <c:pt idx="274417">
                  <c:v>57.1948074931164</c:v>
                </c:pt>
                <c:pt idx="274418">
                  <c:v>57.194880739801</c:v>
                </c:pt>
                <c:pt idx="274419">
                  <c:v>57.1949539862511</c:v>
                </c:pt>
                <c:pt idx="274420">
                  <c:v>57.195027232466799</c:v>
                </c:pt>
                <c:pt idx="274421">
                  <c:v>57.195100478447998</c:v>
                </c:pt>
                <c:pt idx="274422">
                  <c:v>57.195173724194703</c:v>
                </c:pt>
                <c:pt idx="274423">
                  <c:v>57.195246969707</c:v>
                </c:pt>
                <c:pt idx="274424">
                  <c:v>57.195320214984903</c:v>
                </c:pt>
                <c:pt idx="274425">
                  <c:v>57.1953934600282</c:v>
                </c:pt>
                <c:pt idx="274426">
                  <c:v>57.195466704837202</c:v>
                </c:pt>
                <c:pt idx="274427">
                  <c:v>57.195539949411703</c:v>
                </c:pt>
                <c:pt idx="274428">
                  <c:v>57.195613193751697</c:v>
                </c:pt>
                <c:pt idx="274429">
                  <c:v>57.195686437857297</c:v>
                </c:pt>
                <c:pt idx="274430">
                  <c:v>57.195759681728497</c:v>
                </c:pt>
                <c:pt idx="274431">
                  <c:v>57.195832925365202</c:v>
                </c:pt>
                <c:pt idx="274432">
                  <c:v>57.195906168767401</c:v>
                </c:pt>
                <c:pt idx="274433">
                  <c:v>57.195979411935198</c:v>
                </c:pt>
                <c:pt idx="274434">
                  <c:v>57.196052654868602</c:v>
                </c:pt>
                <c:pt idx="274435">
                  <c:v>57.196125897567498</c:v>
                </c:pt>
                <c:pt idx="274436">
                  <c:v>57.196199140032</c:v>
                </c:pt>
                <c:pt idx="274437">
                  <c:v>57.196272382262002</c:v>
                </c:pt>
                <c:pt idx="274438">
                  <c:v>57.196345624257603</c:v>
                </c:pt>
                <c:pt idx="274439">
                  <c:v>57.196418866018803</c:v>
                </c:pt>
                <c:pt idx="274440">
                  <c:v>57.196492107545502</c:v>
                </c:pt>
                <c:pt idx="274441">
                  <c:v>57.196565348837801</c:v>
                </c:pt>
                <c:pt idx="274442">
                  <c:v>57.196638589895599</c:v>
                </c:pt>
                <c:pt idx="274443">
                  <c:v>57.196711830719003</c:v>
                </c:pt>
                <c:pt idx="274444">
                  <c:v>57.1967850713079</c:v>
                </c:pt>
                <c:pt idx="274445">
                  <c:v>57.196858311662403</c:v>
                </c:pt>
                <c:pt idx="274446">
                  <c:v>57.196931551782498</c:v>
                </c:pt>
                <c:pt idx="274447">
                  <c:v>57.197004791668199</c:v>
                </c:pt>
                <c:pt idx="274448">
                  <c:v>57.1970780313194</c:v>
                </c:pt>
                <c:pt idx="274449">
                  <c:v>57.1971512707362</c:v>
                </c:pt>
                <c:pt idx="274450">
                  <c:v>57.197224509918499</c:v>
                </c:pt>
                <c:pt idx="274451">
                  <c:v>57.197297748866397</c:v>
                </c:pt>
                <c:pt idx="274452">
                  <c:v>57.197370987579902</c:v>
                </c:pt>
                <c:pt idx="274453">
                  <c:v>57.197444226058998</c:v>
                </c:pt>
                <c:pt idx="274454">
                  <c:v>57.197517464303601</c:v>
                </c:pt>
                <c:pt idx="274455">
                  <c:v>57.197590702313803</c:v>
                </c:pt>
                <c:pt idx="274456">
                  <c:v>57.197663940089598</c:v>
                </c:pt>
                <c:pt idx="274457">
                  <c:v>57.197737177630898</c:v>
                </c:pt>
                <c:pt idx="274458">
                  <c:v>57.197810414937798</c:v>
                </c:pt>
                <c:pt idx="274459">
                  <c:v>57.197883652010297</c:v>
                </c:pt>
                <c:pt idx="274460">
                  <c:v>57.197956888848402</c:v>
                </c:pt>
                <c:pt idx="274461">
                  <c:v>57.198030125452</c:v>
                </c:pt>
                <c:pt idx="274462">
                  <c:v>57.198103361821197</c:v>
                </c:pt>
                <c:pt idx="274463">
                  <c:v>57.198176597956</c:v>
                </c:pt>
                <c:pt idx="274464">
                  <c:v>57.198249833856401</c:v>
                </c:pt>
                <c:pt idx="274465">
                  <c:v>57.198323069522303</c:v>
                </c:pt>
                <c:pt idx="274466">
                  <c:v>57.198396304953803</c:v>
                </c:pt>
                <c:pt idx="274467">
                  <c:v>57.198469540150903</c:v>
                </c:pt>
                <c:pt idx="274468">
                  <c:v>57.198542775113602</c:v>
                </c:pt>
                <c:pt idx="274469">
                  <c:v>57.198616009841899</c:v>
                </c:pt>
                <c:pt idx="274470">
                  <c:v>57.198689244335696</c:v>
                </c:pt>
                <c:pt idx="274471">
                  <c:v>57.198762478595199</c:v>
                </c:pt>
                <c:pt idx="274472">
                  <c:v>57.198835712620202</c:v>
                </c:pt>
                <c:pt idx="274473">
                  <c:v>57.198908946410803</c:v>
                </c:pt>
                <c:pt idx="274474">
                  <c:v>57.198982179966997</c:v>
                </c:pt>
                <c:pt idx="274475">
                  <c:v>57.199055413288697</c:v>
                </c:pt>
                <c:pt idx="274476">
                  <c:v>57.199128646376103</c:v>
                </c:pt>
                <c:pt idx="274477">
                  <c:v>57.199201879229001</c:v>
                </c:pt>
                <c:pt idx="274478">
                  <c:v>57.199275111847598</c:v>
                </c:pt>
                <c:pt idx="274479">
                  <c:v>57.199348344231701</c:v>
                </c:pt>
                <c:pt idx="274480">
                  <c:v>57.199421576381397</c:v>
                </c:pt>
                <c:pt idx="274481">
                  <c:v>57.199494808296699</c:v>
                </c:pt>
                <c:pt idx="274482">
                  <c:v>57.199568039977599</c:v>
                </c:pt>
                <c:pt idx="274483">
                  <c:v>57.199641271424099</c:v>
                </c:pt>
                <c:pt idx="274484">
                  <c:v>57.199714502636198</c:v>
                </c:pt>
                <c:pt idx="274485">
                  <c:v>57.199787733613803</c:v>
                </c:pt>
                <c:pt idx="274486">
                  <c:v>57.1998609643571</c:v>
                </c:pt>
                <c:pt idx="274487">
                  <c:v>57.199934194865897</c:v>
                </c:pt>
                <c:pt idx="274488">
                  <c:v>57.200007425140399</c:v>
                </c:pt>
                <c:pt idx="274489">
                  <c:v>57.2000806551805</c:v>
                </c:pt>
                <c:pt idx="274490">
                  <c:v>57.200153884986101</c:v>
                </c:pt>
                <c:pt idx="274491">
                  <c:v>57.2002271145573</c:v>
                </c:pt>
                <c:pt idx="274492">
                  <c:v>57.200300343894199</c:v>
                </c:pt>
                <c:pt idx="274493">
                  <c:v>57.200373572996597</c:v>
                </c:pt>
                <c:pt idx="274494">
                  <c:v>57.2004468018647</c:v>
                </c:pt>
                <c:pt idx="274495">
                  <c:v>57.200520030498303</c:v>
                </c:pt>
                <c:pt idx="274496">
                  <c:v>57.200593258897598</c:v>
                </c:pt>
                <c:pt idx="274497">
                  <c:v>57.200666487062399</c:v>
                </c:pt>
                <c:pt idx="274498">
                  <c:v>57.200739714992899</c:v>
                </c:pt>
                <c:pt idx="274499">
                  <c:v>57.200812942688898</c:v>
                </c:pt>
                <c:pt idx="274500">
                  <c:v>57.200886170150604</c:v>
                </c:pt>
                <c:pt idx="274501">
                  <c:v>57.2009593973779</c:v>
                </c:pt>
                <c:pt idx="274502">
                  <c:v>57.201032624370697</c:v>
                </c:pt>
                <c:pt idx="274503">
                  <c:v>57.201105851129199</c:v>
                </c:pt>
                <c:pt idx="274504">
                  <c:v>57.2011790776533</c:v>
                </c:pt>
                <c:pt idx="274505">
                  <c:v>57.201252303943001</c:v>
                </c:pt>
                <c:pt idx="274506">
                  <c:v>57.2013255299983</c:v>
                </c:pt>
                <c:pt idx="274507">
                  <c:v>57.201398755819199</c:v>
                </c:pt>
                <c:pt idx="274508">
                  <c:v>57.201471981405703</c:v>
                </c:pt>
                <c:pt idx="274509">
                  <c:v>57.201545206757899</c:v>
                </c:pt>
                <c:pt idx="274510">
                  <c:v>57.201618431875602</c:v>
                </c:pt>
                <c:pt idx="274511">
                  <c:v>57.201691656759003</c:v>
                </c:pt>
                <c:pt idx="274512">
                  <c:v>57.201764881408003</c:v>
                </c:pt>
                <c:pt idx="274513">
                  <c:v>57.201838105822603</c:v>
                </c:pt>
                <c:pt idx="274514">
                  <c:v>57.201911330002801</c:v>
                </c:pt>
                <c:pt idx="274515">
                  <c:v>57.201984553948598</c:v>
                </c:pt>
                <c:pt idx="274516">
                  <c:v>57.202057777660002</c:v>
                </c:pt>
                <c:pt idx="274517">
                  <c:v>57.202131001137097</c:v>
                </c:pt>
                <c:pt idx="274518">
                  <c:v>57.202204224379798</c:v>
                </c:pt>
                <c:pt idx="274519">
                  <c:v>57.202277447388099</c:v>
                </c:pt>
                <c:pt idx="274520">
                  <c:v>57.202350670161998</c:v>
                </c:pt>
                <c:pt idx="274521">
                  <c:v>57.202423892701503</c:v>
                </c:pt>
                <c:pt idx="274522">
                  <c:v>57.2024971150067</c:v>
                </c:pt>
                <c:pt idx="274523">
                  <c:v>57.202570337077397</c:v>
                </c:pt>
                <c:pt idx="274524">
                  <c:v>57.202643558913799</c:v>
                </c:pt>
                <c:pt idx="274525">
                  <c:v>57.2027167805159</c:v>
                </c:pt>
                <c:pt idx="274526">
                  <c:v>57.2027900018835</c:v>
                </c:pt>
                <c:pt idx="274527">
                  <c:v>57.202863223016799</c:v>
                </c:pt>
                <c:pt idx="274528">
                  <c:v>57.202936443915704</c:v>
                </c:pt>
                <c:pt idx="274529">
                  <c:v>57.2030096645802</c:v>
                </c:pt>
                <c:pt idx="274530">
                  <c:v>57.203082885010303</c:v>
                </c:pt>
                <c:pt idx="274531">
                  <c:v>57.203156105206098</c:v>
                </c:pt>
                <c:pt idx="274532">
                  <c:v>57.203229325167499</c:v>
                </c:pt>
                <c:pt idx="274533">
                  <c:v>57.203302544894598</c:v>
                </c:pt>
                <c:pt idx="274534">
                  <c:v>57.203375764387197</c:v>
                </c:pt>
                <c:pt idx="274535">
                  <c:v>57.203448983645501</c:v>
                </c:pt>
                <c:pt idx="274536">
                  <c:v>57.203522202669497</c:v>
                </c:pt>
                <c:pt idx="274537">
                  <c:v>57.203595421458999</c:v>
                </c:pt>
                <c:pt idx="274538">
                  <c:v>57.2036686400142</c:v>
                </c:pt>
                <c:pt idx="274539">
                  <c:v>57.203741858335</c:v>
                </c:pt>
                <c:pt idx="274540">
                  <c:v>57.203815076421499</c:v>
                </c:pt>
                <c:pt idx="274541">
                  <c:v>57.203888294273597</c:v>
                </c:pt>
                <c:pt idx="274542">
                  <c:v>57.203961511891301</c:v>
                </c:pt>
                <c:pt idx="274543">
                  <c:v>57.204034729274703</c:v>
                </c:pt>
                <c:pt idx="274544">
                  <c:v>57.204107946423697</c:v>
                </c:pt>
                <c:pt idx="274545">
                  <c:v>57.204181163338397</c:v>
                </c:pt>
                <c:pt idx="274546">
                  <c:v>57.204254380018703</c:v>
                </c:pt>
                <c:pt idx="274547">
                  <c:v>57.204327596464601</c:v>
                </c:pt>
                <c:pt idx="274548">
                  <c:v>57.204400812676198</c:v>
                </c:pt>
                <c:pt idx="274549">
                  <c:v>57.204474028653401</c:v>
                </c:pt>
                <c:pt idx="274550">
                  <c:v>57.204547244396203</c:v>
                </c:pt>
                <c:pt idx="274551">
                  <c:v>57.204620459904703</c:v>
                </c:pt>
                <c:pt idx="274552">
                  <c:v>57.204693675178902</c:v>
                </c:pt>
                <c:pt idx="274553">
                  <c:v>57.2047668902186</c:v>
                </c:pt>
                <c:pt idx="274554">
                  <c:v>57.204840105024097</c:v>
                </c:pt>
                <c:pt idx="274555">
                  <c:v>57.2049133195951</c:v>
                </c:pt>
                <c:pt idx="274556">
                  <c:v>57.204986533931901</c:v>
                </c:pt>
                <c:pt idx="274557">
                  <c:v>57.205059748034202</c:v>
                </c:pt>
                <c:pt idx="274558">
                  <c:v>57.205132961902201</c:v>
                </c:pt>
                <c:pt idx="274559">
                  <c:v>57.205206175535899</c:v>
                </c:pt>
                <c:pt idx="274560">
                  <c:v>57.205279388935203</c:v>
                </c:pt>
                <c:pt idx="274561">
                  <c:v>57.205352602100199</c:v>
                </c:pt>
                <c:pt idx="274562">
                  <c:v>57.2054258150308</c:v>
                </c:pt>
                <c:pt idx="274563">
                  <c:v>57.2054990277271</c:v>
                </c:pt>
                <c:pt idx="274564">
                  <c:v>57.205572240188999</c:v>
                </c:pt>
                <c:pt idx="274565">
                  <c:v>57.205645452416597</c:v>
                </c:pt>
                <c:pt idx="274566">
                  <c:v>57.205718664409801</c:v>
                </c:pt>
                <c:pt idx="274567">
                  <c:v>57.205791876168703</c:v>
                </c:pt>
                <c:pt idx="274568">
                  <c:v>57.205865087693198</c:v>
                </c:pt>
                <c:pt idx="274569">
                  <c:v>57.205938298983398</c:v>
                </c:pt>
                <c:pt idx="274570">
                  <c:v>57.206011510039303</c:v>
                </c:pt>
                <c:pt idx="274571">
                  <c:v>57.206084720860801</c:v>
                </c:pt>
                <c:pt idx="274572">
                  <c:v>57.206157931447997</c:v>
                </c:pt>
                <c:pt idx="274573">
                  <c:v>57.206231141800799</c:v>
                </c:pt>
                <c:pt idx="274574">
                  <c:v>57.2063043519193</c:v>
                </c:pt>
                <c:pt idx="274575">
                  <c:v>57.2063775618034</c:v>
                </c:pt>
                <c:pt idx="274576">
                  <c:v>57.206450771453198</c:v>
                </c:pt>
                <c:pt idx="274577">
                  <c:v>57.206523980868702</c:v>
                </c:pt>
                <c:pt idx="274578">
                  <c:v>57.206597190049798</c:v>
                </c:pt>
                <c:pt idx="274579">
                  <c:v>57.2066703989966</c:v>
                </c:pt>
                <c:pt idx="274580">
                  <c:v>57.2067436077091</c:v>
                </c:pt>
                <c:pt idx="274581">
                  <c:v>57.206816816187199</c:v>
                </c:pt>
                <c:pt idx="274582">
                  <c:v>57.206890024430997</c:v>
                </c:pt>
                <c:pt idx="274583">
                  <c:v>57.206963232440501</c:v>
                </c:pt>
                <c:pt idx="274584">
                  <c:v>57.207036440215603</c:v>
                </c:pt>
                <c:pt idx="274585">
                  <c:v>57.207109647756397</c:v>
                </c:pt>
                <c:pt idx="274586">
                  <c:v>57.207182855062896</c:v>
                </c:pt>
                <c:pt idx="274587">
                  <c:v>57.207256062135002</c:v>
                </c:pt>
                <c:pt idx="274588">
                  <c:v>57.207329268972899</c:v>
                </c:pt>
                <c:pt idx="274589">
                  <c:v>57.207402475576302</c:v>
                </c:pt>
                <c:pt idx="274590">
                  <c:v>57.207475681945503</c:v>
                </c:pt>
                <c:pt idx="274591">
                  <c:v>57.207548888080296</c:v>
                </c:pt>
                <c:pt idx="274592">
                  <c:v>57.207622093980802</c:v>
                </c:pt>
                <c:pt idx="274593">
                  <c:v>57.207695299647</c:v>
                </c:pt>
                <c:pt idx="274594">
                  <c:v>57.207768505078803</c:v>
                </c:pt>
                <c:pt idx="274595">
                  <c:v>57.207841710276398</c:v>
                </c:pt>
                <c:pt idx="274596">
                  <c:v>57.207914915239598</c:v>
                </c:pt>
                <c:pt idx="274597">
                  <c:v>57.207988119968498</c:v>
                </c:pt>
                <c:pt idx="274598">
                  <c:v>57.208061324463003</c:v>
                </c:pt>
                <c:pt idx="274599">
                  <c:v>57.2081345287232</c:v>
                </c:pt>
                <c:pt idx="274600">
                  <c:v>57.208207732749202</c:v>
                </c:pt>
                <c:pt idx="274601">
                  <c:v>57.208280936540802</c:v>
                </c:pt>
                <c:pt idx="274602">
                  <c:v>57.208354140098002</c:v>
                </c:pt>
                <c:pt idx="274603">
                  <c:v>57.208427343421</c:v>
                </c:pt>
                <c:pt idx="274604">
                  <c:v>57.208500546509697</c:v>
                </c:pt>
                <c:pt idx="274605">
                  <c:v>57.208573749364</c:v>
                </c:pt>
                <c:pt idx="274606">
                  <c:v>57.208646951984001</c:v>
                </c:pt>
                <c:pt idx="274607">
                  <c:v>57.208720154369701</c:v>
                </c:pt>
                <c:pt idx="274608">
                  <c:v>57.208793356521099</c:v>
                </c:pt>
                <c:pt idx="274609">
                  <c:v>57.208866558438103</c:v>
                </c:pt>
                <c:pt idx="274610">
                  <c:v>57.208939760120899</c:v>
                </c:pt>
                <c:pt idx="274611">
                  <c:v>57.2090129615693</c:v>
                </c:pt>
                <c:pt idx="274612">
                  <c:v>57.2090861627835</c:v>
                </c:pt>
                <c:pt idx="274613">
                  <c:v>57.209159363763298</c:v>
                </c:pt>
                <c:pt idx="274614">
                  <c:v>57.209232564508802</c:v>
                </c:pt>
                <c:pt idx="274615">
                  <c:v>57.209305765019998</c:v>
                </c:pt>
                <c:pt idx="274616">
                  <c:v>57.209378965296899</c:v>
                </c:pt>
                <c:pt idx="274617">
                  <c:v>57.209452165339499</c:v>
                </c:pt>
                <c:pt idx="274618">
                  <c:v>57.209525365147798</c:v>
                </c:pt>
                <c:pt idx="274619">
                  <c:v>57.209598564721702</c:v>
                </c:pt>
                <c:pt idx="274620">
                  <c:v>57.209671764061397</c:v>
                </c:pt>
                <c:pt idx="274621">
                  <c:v>57.209744963166798</c:v>
                </c:pt>
                <c:pt idx="274622">
                  <c:v>57.209818162037799</c:v>
                </c:pt>
                <c:pt idx="274623">
                  <c:v>57.209891360674597</c:v>
                </c:pt>
                <c:pt idx="274624">
                  <c:v>57.209964559077001</c:v>
                </c:pt>
                <c:pt idx="274625">
                  <c:v>57.210037757245203</c:v>
                </c:pt>
                <c:pt idx="274626">
                  <c:v>57.210110955178997</c:v>
                </c:pt>
                <c:pt idx="274627">
                  <c:v>57.210184152878597</c:v>
                </c:pt>
                <c:pt idx="274628">
                  <c:v>57.210257350343802</c:v>
                </c:pt>
                <c:pt idx="274629">
                  <c:v>57.210330547574799</c:v>
                </c:pt>
                <c:pt idx="274630">
                  <c:v>57.210403744571401</c:v>
                </c:pt>
                <c:pt idx="274631">
                  <c:v>57.210476941333802</c:v>
                </c:pt>
                <c:pt idx="274632">
                  <c:v>57.210550137861901</c:v>
                </c:pt>
                <c:pt idx="274633">
                  <c:v>57.210623334155599</c:v>
                </c:pt>
                <c:pt idx="274634">
                  <c:v>57.210696530215102</c:v>
                </c:pt>
                <c:pt idx="274635">
                  <c:v>57.210769726040297</c:v>
                </c:pt>
                <c:pt idx="274636">
                  <c:v>57.210842921631198</c:v>
                </c:pt>
                <c:pt idx="274637">
                  <c:v>57.210916116987804</c:v>
                </c:pt>
                <c:pt idx="274638">
                  <c:v>57.210989312110101</c:v>
                </c:pt>
                <c:pt idx="274639">
                  <c:v>57.211062506998097</c:v>
                </c:pt>
                <c:pt idx="274640">
                  <c:v>57.211135701651799</c:v>
                </c:pt>
                <c:pt idx="274641">
                  <c:v>57.211208896071199</c:v>
                </c:pt>
                <c:pt idx="274642">
                  <c:v>57.211282090256397</c:v>
                </c:pt>
                <c:pt idx="274643">
                  <c:v>57.211355284207201</c:v>
                </c:pt>
                <c:pt idx="274644">
                  <c:v>57.211428477923803</c:v>
                </c:pt>
                <c:pt idx="274645">
                  <c:v>57.211501671406097</c:v>
                </c:pt>
                <c:pt idx="274646">
                  <c:v>57.211574864654096</c:v>
                </c:pt>
                <c:pt idx="274647">
                  <c:v>57.211648057667801</c:v>
                </c:pt>
                <c:pt idx="274648">
                  <c:v>57.211721250447198</c:v>
                </c:pt>
                <c:pt idx="274649">
                  <c:v>57.2117944429923</c:v>
                </c:pt>
                <c:pt idx="274650">
                  <c:v>57.2118676353032</c:v>
                </c:pt>
                <c:pt idx="274651">
                  <c:v>57.211940827379799</c:v>
                </c:pt>
                <c:pt idx="274652">
                  <c:v>57.212014019222103</c:v>
                </c:pt>
                <c:pt idx="274653">
                  <c:v>57.212087210830099</c:v>
                </c:pt>
                <c:pt idx="274654">
                  <c:v>57.2121604022038</c:v>
                </c:pt>
                <c:pt idx="274655">
                  <c:v>57.212233593343299</c:v>
                </c:pt>
                <c:pt idx="274656">
                  <c:v>57.212306784248398</c:v>
                </c:pt>
                <c:pt idx="274657">
                  <c:v>57.212379974919301</c:v>
                </c:pt>
                <c:pt idx="274658">
                  <c:v>57.212453165356003</c:v>
                </c:pt>
                <c:pt idx="274659">
                  <c:v>57.212526355558303</c:v>
                </c:pt>
                <c:pt idx="274660">
                  <c:v>57.212599545526402</c:v>
                </c:pt>
                <c:pt idx="274661">
                  <c:v>57.212672735260199</c:v>
                </c:pt>
                <c:pt idx="274662">
                  <c:v>57.212745924759702</c:v>
                </c:pt>
                <c:pt idx="274663">
                  <c:v>57.212819114024903</c:v>
                </c:pt>
                <c:pt idx="274664">
                  <c:v>57.212892303055902</c:v>
                </c:pt>
                <c:pt idx="274665">
                  <c:v>57.2129654918526</c:v>
                </c:pt>
                <c:pt idx="274666">
                  <c:v>57.213038680415103</c:v>
                </c:pt>
                <c:pt idx="274667">
                  <c:v>57.213111868743198</c:v>
                </c:pt>
                <c:pt idx="274668">
                  <c:v>57.213185056837098</c:v>
                </c:pt>
                <c:pt idx="274669">
                  <c:v>57.213258244696704</c:v>
                </c:pt>
                <c:pt idx="274670">
                  <c:v>57.2133314323221</c:v>
                </c:pt>
                <c:pt idx="274671">
                  <c:v>57.213404619713202</c:v>
                </c:pt>
                <c:pt idx="274672">
                  <c:v>57.213477806870003</c:v>
                </c:pt>
                <c:pt idx="274673">
                  <c:v>57.213550993792602</c:v>
                </c:pt>
                <c:pt idx="274674">
                  <c:v>57.213624180480899</c:v>
                </c:pt>
                <c:pt idx="274675">
                  <c:v>57.213697366934902</c:v>
                </c:pt>
                <c:pt idx="274676">
                  <c:v>57.213770553154703</c:v>
                </c:pt>
                <c:pt idx="274677">
                  <c:v>57.213843739140202</c:v>
                </c:pt>
                <c:pt idx="274678">
                  <c:v>57.2139169248914</c:v>
                </c:pt>
                <c:pt idx="274679">
                  <c:v>57.213990110408403</c:v>
                </c:pt>
                <c:pt idx="274680">
                  <c:v>57.214063295691098</c:v>
                </c:pt>
                <c:pt idx="274681">
                  <c:v>57.214136480739597</c:v>
                </c:pt>
                <c:pt idx="274682">
                  <c:v>57.214209665553803</c:v>
                </c:pt>
                <c:pt idx="274683">
                  <c:v>57.214282850133699</c:v>
                </c:pt>
                <c:pt idx="274684">
                  <c:v>57.214356034479401</c:v>
                </c:pt>
                <c:pt idx="274685">
                  <c:v>57.214429218590901</c:v>
                </c:pt>
                <c:pt idx="274686">
                  <c:v>57.214502402468</c:v>
                </c:pt>
                <c:pt idx="274687">
                  <c:v>57.214575586110897</c:v>
                </c:pt>
                <c:pt idx="274688">
                  <c:v>57.214648769519599</c:v>
                </c:pt>
                <c:pt idx="274689">
                  <c:v>57.214721952693999</c:v>
                </c:pt>
                <c:pt idx="274690">
                  <c:v>57.214795135634198</c:v>
                </c:pt>
                <c:pt idx="274691">
                  <c:v>57.214868318340102</c:v>
                </c:pt>
                <c:pt idx="274692">
                  <c:v>57.214941500811797</c:v>
                </c:pt>
                <c:pt idx="274693">
                  <c:v>57.215014683049198</c:v>
                </c:pt>
                <c:pt idx="274694">
                  <c:v>57.215087865052297</c:v>
                </c:pt>
                <c:pt idx="274695">
                  <c:v>57.215161046821201</c:v>
                </c:pt>
                <c:pt idx="274696">
                  <c:v>57.215234228355897</c:v>
                </c:pt>
                <c:pt idx="274697">
                  <c:v>57.215307409656297</c:v>
                </c:pt>
                <c:pt idx="274698">
                  <c:v>57.215380590722503</c:v>
                </c:pt>
                <c:pt idx="274699">
                  <c:v>57.215453771554401</c:v>
                </c:pt>
                <c:pt idx="274700">
                  <c:v>57.215526952152103</c:v>
                </c:pt>
                <c:pt idx="274701">
                  <c:v>57.215600132515497</c:v>
                </c:pt>
                <c:pt idx="274702">
                  <c:v>57.215673312644697</c:v>
                </c:pt>
                <c:pt idx="274703">
                  <c:v>57.215746492539601</c:v>
                </c:pt>
                <c:pt idx="274704">
                  <c:v>57.215819672200297</c:v>
                </c:pt>
                <c:pt idx="274705">
                  <c:v>57.215892851626798</c:v>
                </c:pt>
                <c:pt idx="274706">
                  <c:v>57.215966030818997</c:v>
                </c:pt>
                <c:pt idx="274707">
                  <c:v>57.216039209777001</c:v>
                </c:pt>
                <c:pt idx="274708">
                  <c:v>57.216112388500697</c:v>
                </c:pt>
                <c:pt idx="274709">
                  <c:v>57.216185566990198</c:v>
                </c:pt>
                <c:pt idx="274710">
                  <c:v>57.216258745245398</c:v>
                </c:pt>
                <c:pt idx="274711">
                  <c:v>57.216331923266502</c:v>
                </c:pt>
                <c:pt idx="274712">
                  <c:v>57.216405101053297</c:v>
                </c:pt>
                <c:pt idx="274713">
                  <c:v>57.216478278605798</c:v>
                </c:pt>
                <c:pt idx="274714">
                  <c:v>57.216551455924098</c:v>
                </c:pt>
                <c:pt idx="274715">
                  <c:v>57.216624633008202</c:v>
                </c:pt>
                <c:pt idx="274716">
                  <c:v>57.216697809858097</c:v>
                </c:pt>
                <c:pt idx="274717">
                  <c:v>57.216770986473698</c:v>
                </c:pt>
                <c:pt idx="274718">
                  <c:v>57.216844162855097</c:v>
                </c:pt>
                <c:pt idx="274719">
                  <c:v>57.216917339002201</c:v>
                </c:pt>
                <c:pt idx="274720">
                  <c:v>57.216990514915103</c:v>
                </c:pt>
                <c:pt idx="274721">
                  <c:v>57.217063690593797</c:v>
                </c:pt>
                <c:pt idx="274722">
                  <c:v>57.217136866038302</c:v>
                </c:pt>
                <c:pt idx="274723">
                  <c:v>57.217210041248499</c:v>
                </c:pt>
                <c:pt idx="274724">
                  <c:v>57.217283216224601</c:v>
                </c:pt>
                <c:pt idx="274725">
                  <c:v>57.217356390966302</c:v>
                </c:pt>
                <c:pt idx="274726">
                  <c:v>57.2174295654739</c:v>
                </c:pt>
                <c:pt idx="274727">
                  <c:v>57.217502739747196</c:v>
                </c:pt>
                <c:pt idx="274728">
                  <c:v>57.217575913786298</c:v>
                </c:pt>
                <c:pt idx="274729">
                  <c:v>57.217649087591198</c:v>
                </c:pt>
                <c:pt idx="274730">
                  <c:v>57.217722261161903</c:v>
                </c:pt>
                <c:pt idx="274731">
                  <c:v>57.217795434498299</c:v>
                </c:pt>
                <c:pt idx="274732">
                  <c:v>57.217868607600501</c:v>
                </c:pt>
                <c:pt idx="274733">
                  <c:v>57.2179417804685</c:v>
                </c:pt>
                <c:pt idx="274734">
                  <c:v>57.218014953102298</c:v>
                </c:pt>
                <c:pt idx="274735">
                  <c:v>57.2180881255019</c:v>
                </c:pt>
                <c:pt idx="274736">
                  <c:v>57.218161297667201</c:v>
                </c:pt>
                <c:pt idx="274737">
                  <c:v>57.218234469598301</c:v>
                </c:pt>
                <c:pt idx="274738">
                  <c:v>57.218307641295198</c:v>
                </c:pt>
                <c:pt idx="274739">
                  <c:v>57.2183808127579</c:v>
                </c:pt>
                <c:pt idx="274740">
                  <c:v>57.2184539839864</c:v>
                </c:pt>
                <c:pt idx="274741">
                  <c:v>57.218527154980698</c:v>
                </c:pt>
                <c:pt idx="274742">
                  <c:v>57.218600325740702</c:v>
                </c:pt>
                <c:pt idx="274743">
                  <c:v>57.218673496266497</c:v>
                </c:pt>
                <c:pt idx="274744">
                  <c:v>57.218746666558197</c:v>
                </c:pt>
                <c:pt idx="274745">
                  <c:v>57.218819836615602</c:v>
                </c:pt>
                <c:pt idx="274746">
                  <c:v>57.218893006438797</c:v>
                </c:pt>
                <c:pt idx="274747">
                  <c:v>57.218966176027699</c:v>
                </c:pt>
                <c:pt idx="274748">
                  <c:v>57.219039345382498</c:v>
                </c:pt>
                <c:pt idx="274749">
                  <c:v>57.219112514503102</c:v>
                </c:pt>
                <c:pt idx="274750">
                  <c:v>57.219185683389497</c:v>
                </c:pt>
                <c:pt idx="274751">
                  <c:v>57.219258852041598</c:v>
                </c:pt>
                <c:pt idx="274752">
                  <c:v>57.219332020459603</c:v>
                </c:pt>
                <c:pt idx="274753">
                  <c:v>57.2194051886433</c:v>
                </c:pt>
                <c:pt idx="274754">
                  <c:v>57.219478356592901</c:v>
                </c:pt>
                <c:pt idx="274755">
                  <c:v>57.219551524308201</c:v>
                </c:pt>
                <c:pt idx="274756">
                  <c:v>57.219624691789299</c:v>
                </c:pt>
                <c:pt idx="274757">
                  <c:v>57.219697859036202</c:v>
                </c:pt>
                <c:pt idx="274758">
                  <c:v>57.219771026049003</c:v>
                </c:pt>
                <c:pt idx="274759">
                  <c:v>57.219844192827502</c:v>
                </c:pt>
                <c:pt idx="274760">
                  <c:v>57.219917359371799</c:v>
                </c:pt>
                <c:pt idx="274761">
                  <c:v>57.219990525681901</c:v>
                </c:pt>
                <c:pt idx="274762">
                  <c:v>57.2200636917579</c:v>
                </c:pt>
                <c:pt idx="274763">
                  <c:v>57.220136857599599</c:v>
                </c:pt>
                <c:pt idx="274764">
                  <c:v>57.220210023207102</c:v>
                </c:pt>
                <c:pt idx="274765">
                  <c:v>57.220283188580503</c:v>
                </c:pt>
                <c:pt idx="274766">
                  <c:v>57.220356353719602</c:v>
                </c:pt>
                <c:pt idx="274767">
                  <c:v>57.220429518624599</c:v>
                </c:pt>
                <c:pt idx="274768">
                  <c:v>57.220502683295301</c:v>
                </c:pt>
                <c:pt idx="274769">
                  <c:v>57.220575847731901</c:v>
                </c:pt>
                <c:pt idx="274770">
                  <c:v>57.220649011934199</c:v>
                </c:pt>
                <c:pt idx="274771">
                  <c:v>57.220722175902402</c:v>
                </c:pt>
                <c:pt idx="274772">
                  <c:v>57.220795339636403</c:v>
                </c:pt>
                <c:pt idx="274773">
                  <c:v>57.220868503136202</c:v>
                </c:pt>
                <c:pt idx="274774">
                  <c:v>57.220941666401799</c:v>
                </c:pt>
                <c:pt idx="274775">
                  <c:v>57.221014829433201</c:v>
                </c:pt>
                <c:pt idx="274776">
                  <c:v>57.221087992230402</c:v>
                </c:pt>
                <c:pt idx="274777">
                  <c:v>57.2211611547934</c:v>
                </c:pt>
                <c:pt idx="274778">
                  <c:v>57.221234317122303</c:v>
                </c:pt>
                <c:pt idx="274779">
                  <c:v>57.221307479216897</c:v>
                </c:pt>
                <c:pt idx="274780">
                  <c:v>57.221380641077403</c:v>
                </c:pt>
                <c:pt idx="274781">
                  <c:v>57.221453802703699</c:v>
                </c:pt>
                <c:pt idx="274782">
                  <c:v>57.221526964095801</c:v>
                </c:pt>
                <c:pt idx="274783">
                  <c:v>57.221600125253701</c:v>
                </c:pt>
                <c:pt idx="274784">
                  <c:v>57.221673286177499</c:v>
                </c:pt>
                <c:pt idx="274785">
                  <c:v>57.221746446867002</c:v>
                </c:pt>
                <c:pt idx="274786">
                  <c:v>57.221819607322402</c:v>
                </c:pt>
                <c:pt idx="274787">
                  <c:v>57.221892767543601</c:v>
                </c:pt>
                <c:pt idx="274788">
                  <c:v>57.221965927530597</c:v>
                </c:pt>
                <c:pt idx="274789">
                  <c:v>57.222039087283498</c:v>
                </c:pt>
                <c:pt idx="274790">
                  <c:v>57.222112246802098</c:v>
                </c:pt>
                <c:pt idx="274791">
                  <c:v>57.222185406086602</c:v>
                </c:pt>
                <c:pt idx="274792">
                  <c:v>57.222258565136897</c:v>
                </c:pt>
                <c:pt idx="274793">
                  <c:v>57.222331723953097</c:v>
                </c:pt>
                <c:pt idx="274794">
                  <c:v>57.222404882535002</c:v>
                </c:pt>
                <c:pt idx="274795">
                  <c:v>57.222478040882798</c:v>
                </c:pt>
                <c:pt idx="274796">
                  <c:v>57.222551198996399</c:v>
                </c:pt>
                <c:pt idx="274797">
                  <c:v>57.222624356875897</c:v>
                </c:pt>
                <c:pt idx="274798">
                  <c:v>57.222697514521101</c:v>
                </c:pt>
                <c:pt idx="274799">
                  <c:v>57.222770671932203</c:v>
                </c:pt>
                <c:pt idx="274800">
                  <c:v>57.222843829109202</c:v>
                </c:pt>
                <c:pt idx="274801">
                  <c:v>57.222916986051899</c:v>
                </c:pt>
                <c:pt idx="274802">
                  <c:v>57.222990142760501</c:v>
                </c:pt>
                <c:pt idx="274803">
                  <c:v>57.223063299234902</c:v>
                </c:pt>
                <c:pt idx="274804">
                  <c:v>57.223136455475199</c:v>
                </c:pt>
                <c:pt idx="274805">
                  <c:v>57.223209611481302</c:v>
                </c:pt>
                <c:pt idx="274806">
                  <c:v>57.223282767253203</c:v>
                </c:pt>
                <c:pt idx="274807">
                  <c:v>57.223355922790901</c:v>
                </c:pt>
                <c:pt idx="274808">
                  <c:v>57.223429078094497</c:v>
                </c:pt>
                <c:pt idx="274809">
                  <c:v>57.223502233163998</c:v>
                </c:pt>
                <c:pt idx="274810">
                  <c:v>57.223575387999198</c:v>
                </c:pt>
                <c:pt idx="274811">
                  <c:v>57.223648542600301</c:v>
                </c:pt>
                <c:pt idx="274812">
                  <c:v>57.223721696967303</c:v>
                </c:pt>
                <c:pt idx="274813">
                  <c:v>57.223794851100003</c:v>
                </c:pt>
                <c:pt idx="274814">
                  <c:v>57.2238680049987</c:v>
                </c:pt>
                <c:pt idx="274815">
                  <c:v>57.223941158663102</c:v>
                </c:pt>
                <c:pt idx="274816">
                  <c:v>57.224014312093402</c:v>
                </c:pt>
                <c:pt idx="274817">
                  <c:v>57.2240874652896</c:v>
                </c:pt>
                <c:pt idx="274818">
                  <c:v>57.224160618251602</c:v>
                </c:pt>
                <c:pt idx="274819">
                  <c:v>57.224233770979403</c:v>
                </c:pt>
                <c:pt idx="274820">
                  <c:v>57.224306923473101</c:v>
                </c:pt>
                <c:pt idx="274821">
                  <c:v>57.224380075732597</c:v>
                </c:pt>
                <c:pt idx="274822">
                  <c:v>57.224453227757998</c:v>
                </c:pt>
                <c:pt idx="274823">
                  <c:v>57.224526379549197</c:v>
                </c:pt>
                <c:pt idx="274824">
                  <c:v>57.2245995311062</c:v>
                </c:pt>
                <c:pt idx="274825">
                  <c:v>57.224672682429102</c:v>
                </c:pt>
                <c:pt idx="274826">
                  <c:v>57.2247458335179</c:v>
                </c:pt>
                <c:pt idx="274827">
                  <c:v>57.224818984372497</c:v>
                </c:pt>
                <c:pt idx="274828">
                  <c:v>57.224892134992999</c:v>
                </c:pt>
                <c:pt idx="274829">
                  <c:v>57.224965285379298</c:v>
                </c:pt>
                <c:pt idx="274830">
                  <c:v>57.225038435531502</c:v>
                </c:pt>
                <c:pt idx="274831">
                  <c:v>57.225111585449497</c:v>
                </c:pt>
                <c:pt idx="274832">
                  <c:v>57.225184735133297</c:v>
                </c:pt>
                <c:pt idx="274833">
                  <c:v>57.225257884583101</c:v>
                </c:pt>
                <c:pt idx="274834">
                  <c:v>57.225331033798703</c:v>
                </c:pt>
                <c:pt idx="274835">
                  <c:v>57.225404182780103</c:v>
                </c:pt>
                <c:pt idx="274836">
                  <c:v>57.225477331527401</c:v>
                </c:pt>
                <c:pt idx="274837">
                  <c:v>57.225550480040503</c:v>
                </c:pt>
                <c:pt idx="274838">
                  <c:v>57.225623628319497</c:v>
                </c:pt>
                <c:pt idx="274839">
                  <c:v>57.225696776364401</c:v>
                </c:pt>
                <c:pt idx="274840">
                  <c:v>57.225769924175097</c:v>
                </c:pt>
                <c:pt idx="274841">
                  <c:v>57.225843071751697</c:v>
                </c:pt>
                <c:pt idx="274842">
                  <c:v>57.225916219094202</c:v>
                </c:pt>
                <c:pt idx="274843">
                  <c:v>57.225989366202498</c:v>
                </c:pt>
                <c:pt idx="274844">
                  <c:v>57.226062513076698</c:v>
                </c:pt>
                <c:pt idx="274845">
                  <c:v>57.226135659716697</c:v>
                </c:pt>
                <c:pt idx="274846">
                  <c:v>57.2262088061226</c:v>
                </c:pt>
                <c:pt idx="274847">
                  <c:v>57.2262819522944</c:v>
                </c:pt>
                <c:pt idx="274848">
                  <c:v>57.226355098231998</c:v>
                </c:pt>
                <c:pt idx="274849">
                  <c:v>57.226428243935501</c:v>
                </c:pt>
                <c:pt idx="274850">
                  <c:v>57.226501389404802</c:v>
                </c:pt>
                <c:pt idx="274851">
                  <c:v>57.2265745346401</c:v>
                </c:pt>
                <c:pt idx="274852">
                  <c:v>57.226647679641196</c:v>
                </c:pt>
                <c:pt idx="274853">
                  <c:v>57.226720824408197</c:v>
                </c:pt>
                <c:pt idx="274854">
                  <c:v>57.226793968941003</c:v>
                </c:pt>
                <c:pt idx="274855">
                  <c:v>57.226867113239699</c:v>
                </c:pt>
                <c:pt idx="274856">
                  <c:v>57.2269402573043</c:v>
                </c:pt>
                <c:pt idx="274857">
                  <c:v>57.227013401134698</c:v>
                </c:pt>
                <c:pt idx="274858">
                  <c:v>57.227086544731101</c:v>
                </c:pt>
                <c:pt idx="274859">
                  <c:v>57.227159688093302</c:v>
                </c:pt>
                <c:pt idx="274860">
                  <c:v>57.227232831221301</c:v>
                </c:pt>
                <c:pt idx="274861">
                  <c:v>57.227305974115303</c:v>
                </c:pt>
                <c:pt idx="274862">
                  <c:v>57.227379116775097</c:v>
                </c:pt>
                <c:pt idx="274863">
                  <c:v>57.227452259200803</c:v>
                </c:pt>
                <c:pt idx="274864">
                  <c:v>57.227525401392398</c:v>
                </c:pt>
                <c:pt idx="274865">
                  <c:v>57.227598543349899</c:v>
                </c:pt>
                <c:pt idx="274866">
                  <c:v>57.227671685073197</c:v>
                </c:pt>
                <c:pt idx="274867">
                  <c:v>57.2277448265624</c:v>
                </c:pt>
                <c:pt idx="274868">
                  <c:v>57.227817967817501</c:v>
                </c:pt>
                <c:pt idx="274869">
                  <c:v>57.227891108838499</c:v>
                </c:pt>
                <c:pt idx="274870">
                  <c:v>57.227964249625401</c:v>
                </c:pt>
                <c:pt idx="274871">
                  <c:v>57.228037390178102</c:v>
                </c:pt>
                <c:pt idx="274872">
                  <c:v>57.228110530496799</c:v>
                </c:pt>
                <c:pt idx="274873">
                  <c:v>57.228183670581302</c:v>
                </c:pt>
                <c:pt idx="274874">
                  <c:v>57.228256810431702</c:v>
                </c:pt>
                <c:pt idx="274875">
                  <c:v>57.228329950048</c:v>
                </c:pt>
                <c:pt idx="274876">
                  <c:v>57.228403089430103</c:v>
                </c:pt>
                <c:pt idx="274877">
                  <c:v>57.228476228578202</c:v>
                </c:pt>
                <c:pt idx="274878">
                  <c:v>57.2285493674921</c:v>
                </c:pt>
                <c:pt idx="274879">
                  <c:v>57.228622506172002</c:v>
                </c:pt>
                <c:pt idx="274880">
                  <c:v>57.228695644617702</c:v>
                </c:pt>
                <c:pt idx="274881">
                  <c:v>57.228768782829299</c:v>
                </c:pt>
                <c:pt idx="274882">
                  <c:v>57.228841920806801</c:v>
                </c:pt>
                <c:pt idx="274883">
                  <c:v>57.2289150585502</c:v>
                </c:pt>
                <c:pt idx="274884">
                  <c:v>57.228988196059497</c:v>
                </c:pt>
                <c:pt idx="274885">
                  <c:v>57.229061333334698</c:v>
                </c:pt>
                <c:pt idx="274886">
                  <c:v>57.229134470375797</c:v>
                </c:pt>
                <c:pt idx="274887">
                  <c:v>57.229207607182801</c:v>
                </c:pt>
                <c:pt idx="274888">
                  <c:v>57.229280743755602</c:v>
                </c:pt>
                <c:pt idx="274889">
                  <c:v>57.229353880094401</c:v>
                </c:pt>
                <c:pt idx="274890">
                  <c:v>57.229427016199097</c:v>
                </c:pt>
                <c:pt idx="274891">
                  <c:v>57.229500152069598</c:v>
                </c:pt>
                <c:pt idx="274892">
                  <c:v>57.229573287706103</c:v>
                </c:pt>
                <c:pt idx="274893">
                  <c:v>57.229646423108399</c:v>
                </c:pt>
                <c:pt idx="274894">
                  <c:v>57.229719558276699</c:v>
                </c:pt>
                <c:pt idx="274895">
                  <c:v>57.229792693210896</c:v>
                </c:pt>
                <c:pt idx="274896">
                  <c:v>57.229865827910899</c:v>
                </c:pt>
                <c:pt idx="274897">
                  <c:v>57.229938962376899</c:v>
                </c:pt>
                <c:pt idx="274898">
                  <c:v>57.230012096608696</c:v>
                </c:pt>
                <c:pt idx="274899">
                  <c:v>57.230085230606498</c:v>
                </c:pt>
                <c:pt idx="274900">
                  <c:v>57.230158364370197</c:v>
                </c:pt>
                <c:pt idx="274901">
                  <c:v>57.230231497899801</c:v>
                </c:pt>
                <c:pt idx="274902">
                  <c:v>57.230304631195303</c:v>
                </c:pt>
                <c:pt idx="274903">
                  <c:v>57.230377764256701</c:v>
                </c:pt>
                <c:pt idx="274904">
                  <c:v>57.230450897083998</c:v>
                </c:pt>
                <c:pt idx="274905">
                  <c:v>57.230524029677198</c:v>
                </c:pt>
                <c:pt idx="274906">
                  <c:v>57.230597162036297</c:v>
                </c:pt>
                <c:pt idx="274907">
                  <c:v>57.2306702941613</c:v>
                </c:pt>
                <c:pt idx="274908">
                  <c:v>57.2307434260523</c:v>
                </c:pt>
                <c:pt idx="274909">
                  <c:v>57.230816557709097</c:v>
                </c:pt>
                <c:pt idx="274910">
                  <c:v>57.230889689131899</c:v>
                </c:pt>
                <c:pt idx="274911">
                  <c:v>57.230962820320499</c:v>
                </c:pt>
                <c:pt idx="274912">
                  <c:v>57.231035951275103</c:v>
                </c:pt>
                <c:pt idx="274913">
                  <c:v>57.231109081995598</c:v>
                </c:pt>
                <c:pt idx="274914">
                  <c:v>57.231182212482103</c:v>
                </c:pt>
                <c:pt idx="274915">
                  <c:v>57.2312553427344</c:v>
                </c:pt>
                <c:pt idx="274916">
                  <c:v>57.231328472752601</c:v>
                </c:pt>
                <c:pt idx="274917">
                  <c:v>57.231401602536799</c:v>
                </c:pt>
                <c:pt idx="274918">
                  <c:v>57.231474732086902</c:v>
                </c:pt>
                <c:pt idx="274919">
                  <c:v>57.231547861402902</c:v>
                </c:pt>
                <c:pt idx="274920">
                  <c:v>57.231620990484799</c:v>
                </c:pt>
                <c:pt idx="274921">
                  <c:v>57.231694119332701</c:v>
                </c:pt>
                <c:pt idx="274922">
                  <c:v>57.231767247946401</c:v>
                </c:pt>
                <c:pt idx="274923">
                  <c:v>57.231840376326097</c:v>
                </c:pt>
                <c:pt idx="274924">
                  <c:v>57.231913504471699</c:v>
                </c:pt>
                <c:pt idx="274925">
                  <c:v>57.231986632383297</c:v>
                </c:pt>
                <c:pt idx="274926">
                  <c:v>57.2320597600607</c:v>
                </c:pt>
                <c:pt idx="274927">
                  <c:v>57.2321328875041</c:v>
                </c:pt>
                <c:pt idx="274928">
                  <c:v>57.232206014713398</c:v>
                </c:pt>
                <c:pt idx="274929">
                  <c:v>57.2322791416887</c:v>
                </c:pt>
                <c:pt idx="274930">
                  <c:v>57.2323522684298</c:v>
                </c:pt>
                <c:pt idx="274931">
                  <c:v>57.232425394936897</c:v>
                </c:pt>
                <c:pt idx="274932">
                  <c:v>57.232498521209898</c:v>
                </c:pt>
                <c:pt idx="274933">
                  <c:v>57.232571647248903</c:v>
                </c:pt>
                <c:pt idx="274934">
                  <c:v>57.2326447730537</c:v>
                </c:pt>
                <c:pt idx="274935">
                  <c:v>57.2327178986246</c:v>
                </c:pt>
                <c:pt idx="274936">
                  <c:v>57.232791023961298</c:v>
                </c:pt>
                <c:pt idx="274937">
                  <c:v>57.232864149064</c:v>
                </c:pt>
                <c:pt idx="274938">
                  <c:v>57.232937273932599</c:v>
                </c:pt>
                <c:pt idx="274939">
                  <c:v>57.233010398567103</c:v>
                </c:pt>
                <c:pt idx="274940">
                  <c:v>57.233083522967597</c:v>
                </c:pt>
                <c:pt idx="274941">
                  <c:v>57.233156647134003</c:v>
                </c:pt>
                <c:pt idx="274942">
                  <c:v>57.233229771066298</c:v>
                </c:pt>
                <c:pt idx="274943">
                  <c:v>57.233302894764599</c:v>
                </c:pt>
                <c:pt idx="274944">
                  <c:v>57.233376018228803</c:v>
                </c:pt>
                <c:pt idx="274945">
                  <c:v>57.233449141458998</c:v>
                </c:pt>
                <c:pt idx="274946">
                  <c:v>57.233522264455097</c:v>
                </c:pt>
                <c:pt idx="274947">
                  <c:v>57.2335953872171</c:v>
                </c:pt>
                <c:pt idx="274948">
                  <c:v>57.233668509745101</c:v>
                </c:pt>
                <c:pt idx="274949">
                  <c:v>57.233741632038999</c:v>
                </c:pt>
                <c:pt idx="274950">
                  <c:v>57.233814754098901</c:v>
                </c:pt>
                <c:pt idx="274951">
                  <c:v>57.233887875924701</c:v>
                </c:pt>
                <c:pt idx="274952">
                  <c:v>57.233960997516398</c:v>
                </c:pt>
                <c:pt idx="274953">
                  <c:v>57.234034118874099</c:v>
                </c:pt>
                <c:pt idx="274954">
                  <c:v>57.234107239997797</c:v>
                </c:pt>
                <c:pt idx="274955">
                  <c:v>57.234180360887301</c:v>
                </c:pt>
                <c:pt idx="274956">
                  <c:v>57.2342534815429</c:v>
                </c:pt>
                <c:pt idx="274957">
                  <c:v>57.234326601964298</c:v>
                </c:pt>
                <c:pt idx="274958">
                  <c:v>57.234399722151799</c:v>
                </c:pt>
                <c:pt idx="274959">
                  <c:v>57.234472842105099</c:v>
                </c:pt>
                <c:pt idx="274960">
                  <c:v>57.234545961824502</c:v>
                </c:pt>
                <c:pt idx="274961">
                  <c:v>57.234619081309702</c:v>
                </c:pt>
                <c:pt idx="274962">
                  <c:v>57.234692200561</c:v>
                </c:pt>
                <c:pt idx="274963">
                  <c:v>57.234765319578102</c:v>
                </c:pt>
                <c:pt idx="274964">
                  <c:v>57.234838438361301</c:v>
                </c:pt>
                <c:pt idx="274965">
                  <c:v>57.234911556910298</c:v>
                </c:pt>
                <c:pt idx="274966">
                  <c:v>57.234984675225398</c:v>
                </c:pt>
                <c:pt idx="274967">
                  <c:v>57.235057793306403</c:v>
                </c:pt>
                <c:pt idx="274968">
                  <c:v>57.235130911153298</c:v>
                </c:pt>
                <c:pt idx="274969">
                  <c:v>57.235204028766198</c:v>
                </c:pt>
                <c:pt idx="274970">
                  <c:v>57.235277146145101</c:v>
                </c:pt>
                <c:pt idx="274971">
                  <c:v>57.235350263289902</c:v>
                </c:pt>
                <c:pt idx="274972">
                  <c:v>57.2354233802007</c:v>
                </c:pt>
                <c:pt idx="274973">
                  <c:v>57.235496496877403</c:v>
                </c:pt>
                <c:pt idx="274974">
                  <c:v>57.235569613320102</c:v>
                </c:pt>
                <c:pt idx="274975">
                  <c:v>57.235642729528799</c:v>
                </c:pt>
                <c:pt idx="274976">
                  <c:v>57.2357158455034</c:v>
                </c:pt>
                <c:pt idx="274977">
                  <c:v>57.235788961243898</c:v>
                </c:pt>
                <c:pt idx="274978">
                  <c:v>57.2358620767505</c:v>
                </c:pt>
                <c:pt idx="274979">
                  <c:v>57.235935192023</c:v>
                </c:pt>
                <c:pt idx="274980">
                  <c:v>57.236008307061503</c:v>
                </c:pt>
                <c:pt idx="274981">
                  <c:v>57.236081421865897</c:v>
                </c:pt>
                <c:pt idx="274982">
                  <c:v>57.236154536436302</c:v>
                </c:pt>
                <c:pt idx="274983">
                  <c:v>57.236227650772697</c:v>
                </c:pt>
                <c:pt idx="274984">
                  <c:v>57.236300764874997</c:v>
                </c:pt>
                <c:pt idx="274985">
                  <c:v>57.236373878743301</c:v>
                </c:pt>
                <c:pt idx="274986">
                  <c:v>57.236446992377601</c:v>
                </c:pt>
                <c:pt idx="274987">
                  <c:v>57.236520105777799</c:v>
                </c:pt>
                <c:pt idx="274988">
                  <c:v>57.236593218944002</c:v>
                </c:pt>
                <c:pt idx="274989">
                  <c:v>57.236666331876201</c:v>
                </c:pt>
                <c:pt idx="274990">
                  <c:v>57.236739444574397</c:v>
                </c:pt>
                <c:pt idx="274991">
                  <c:v>57.236812557038498</c:v>
                </c:pt>
                <c:pt idx="274992">
                  <c:v>57.236885669268602</c:v>
                </c:pt>
                <c:pt idx="274993">
                  <c:v>57.236958781264697</c:v>
                </c:pt>
                <c:pt idx="274994">
                  <c:v>57.237031893026703</c:v>
                </c:pt>
                <c:pt idx="274995">
                  <c:v>57.237105004554799</c:v>
                </c:pt>
                <c:pt idx="274996">
                  <c:v>57.237178115848799</c:v>
                </c:pt>
                <c:pt idx="274997">
                  <c:v>57.237251226908803</c:v>
                </c:pt>
                <c:pt idx="274998">
                  <c:v>57.237324337734698</c:v>
                </c:pt>
                <c:pt idx="274999">
                  <c:v>57.237397448326597</c:v>
                </c:pt>
                <c:pt idx="275000">
                  <c:v>57.237470558684599</c:v>
                </c:pt>
                <c:pt idx="275001">
                  <c:v>57.237543668808499</c:v>
                </c:pt>
                <c:pt idx="275002">
                  <c:v>57.237616778698303</c:v>
                </c:pt>
                <c:pt idx="275003">
                  <c:v>57.237689888354197</c:v>
                </c:pt>
                <c:pt idx="275004">
                  <c:v>57.237762997776002</c:v>
                </c:pt>
                <c:pt idx="275005">
                  <c:v>57.237836106963897</c:v>
                </c:pt>
                <c:pt idx="275006">
                  <c:v>57.237909215917703</c:v>
                </c:pt>
                <c:pt idx="275007">
                  <c:v>57.2379823246375</c:v>
                </c:pt>
                <c:pt idx="275008">
                  <c:v>57.2380554331233</c:v>
                </c:pt>
                <c:pt idx="275009">
                  <c:v>57.238128541374998</c:v>
                </c:pt>
                <c:pt idx="275010">
                  <c:v>57.238201649392799</c:v>
                </c:pt>
                <c:pt idx="275011">
                  <c:v>57.238274757176498</c:v>
                </c:pt>
                <c:pt idx="275012">
                  <c:v>57.2383478647263</c:v>
                </c:pt>
                <c:pt idx="275013">
                  <c:v>57.238420972042</c:v>
                </c:pt>
                <c:pt idx="275014">
                  <c:v>57.238494079123697</c:v>
                </c:pt>
                <c:pt idx="275015">
                  <c:v>57.238567185971398</c:v>
                </c:pt>
                <c:pt idx="275016">
                  <c:v>57.238640292585103</c:v>
                </c:pt>
                <c:pt idx="275017">
                  <c:v>57.238713398964798</c:v>
                </c:pt>
                <c:pt idx="275018">
                  <c:v>57.238786505110397</c:v>
                </c:pt>
                <c:pt idx="275019">
                  <c:v>57.2388596110221</c:v>
                </c:pt>
                <c:pt idx="275020">
                  <c:v>57.2389327166998</c:v>
                </c:pt>
                <c:pt idx="275021">
                  <c:v>57.239005822143397</c:v>
                </c:pt>
                <c:pt idx="275022">
                  <c:v>57.239078927353098</c:v>
                </c:pt>
                <c:pt idx="275023">
                  <c:v>57.239152032328803</c:v>
                </c:pt>
                <c:pt idx="275024">
                  <c:v>57.239225137070399</c:v>
                </c:pt>
                <c:pt idx="275025">
                  <c:v>57.239298241578098</c:v>
                </c:pt>
                <c:pt idx="275026">
                  <c:v>57.239371345851701</c:v>
                </c:pt>
                <c:pt idx="275027">
                  <c:v>57.239444449891302</c:v>
                </c:pt>
                <c:pt idx="275028">
                  <c:v>57.239517553696999</c:v>
                </c:pt>
                <c:pt idx="275029">
                  <c:v>57.2395906572686</c:v>
                </c:pt>
                <c:pt idx="275030">
                  <c:v>57.239663760606298</c:v>
                </c:pt>
                <c:pt idx="275031">
                  <c:v>57.23973686371</c:v>
                </c:pt>
                <c:pt idx="275032">
                  <c:v>57.2398099665796</c:v>
                </c:pt>
                <c:pt idx="275033">
                  <c:v>57.239883069215303</c:v>
                </c:pt>
                <c:pt idx="275034">
                  <c:v>57.239956171616903</c:v>
                </c:pt>
                <c:pt idx="275035">
                  <c:v>57.2400292737846</c:v>
                </c:pt>
                <c:pt idx="275036">
                  <c:v>57.240102375718301</c:v>
                </c:pt>
                <c:pt idx="275037">
                  <c:v>57.240175477417999</c:v>
                </c:pt>
                <c:pt idx="275038">
                  <c:v>57.240248578883701</c:v>
                </c:pt>
                <c:pt idx="275039">
                  <c:v>57.2403216801154</c:v>
                </c:pt>
                <c:pt idx="275040">
                  <c:v>57.240394781113103</c:v>
                </c:pt>
                <c:pt idx="275041">
                  <c:v>57.240467881876803</c:v>
                </c:pt>
                <c:pt idx="275042">
                  <c:v>57.2405409824065</c:v>
                </c:pt>
                <c:pt idx="275043">
                  <c:v>57.240614082702301</c:v>
                </c:pt>
                <c:pt idx="275044">
                  <c:v>57.240687182763999</c:v>
                </c:pt>
                <c:pt idx="275045">
                  <c:v>57.2407602825918</c:v>
                </c:pt>
                <c:pt idx="275046">
                  <c:v>57.240833382185599</c:v>
                </c:pt>
                <c:pt idx="275047">
                  <c:v>57.240906481545402</c:v>
                </c:pt>
                <c:pt idx="275048">
                  <c:v>57.240979580671201</c:v>
                </c:pt>
                <c:pt idx="275049">
                  <c:v>57.241052679563097</c:v>
                </c:pt>
                <c:pt idx="275050">
                  <c:v>57.241125778220898</c:v>
                </c:pt>
                <c:pt idx="275051">
                  <c:v>57.241198876644802</c:v>
                </c:pt>
                <c:pt idx="275052">
                  <c:v>57.241271974834603</c:v>
                </c:pt>
                <c:pt idx="275053">
                  <c:v>57.241345072790601</c:v>
                </c:pt>
                <c:pt idx="275054">
                  <c:v>57.241418170512503</c:v>
                </c:pt>
                <c:pt idx="275055">
                  <c:v>57.241491268000402</c:v>
                </c:pt>
                <c:pt idx="275056">
                  <c:v>57.241564365254398</c:v>
                </c:pt>
                <c:pt idx="275057">
                  <c:v>57.241637462274397</c:v>
                </c:pt>
                <c:pt idx="275058">
                  <c:v>57.241710559060401</c:v>
                </c:pt>
                <c:pt idx="275059">
                  <c:v>57.241783655612402</c:v>
                </c:pt>
                <c:pt idx="275060">
                  <c:v>57.241856751930499</c:v>
                </c:pt>
                <c:pt idx="275061">
                  <c:v>57.2419298480146</c:v>
                </c:pt>
                <c:pt idx="275062">
                  <c:v>57.242002943864698</c:v>
                </c:pt>
                <c:pt idx="275063">
                  <c:v>57.2420760394808</c:v>
                </c:pt>
                <c:pt idx="275064">
                  <c:v>57.242149134862998</c:v>
                </c:pt>
                <c:pt idx="275065">
                  <c:v>57.242222230011201</c:v>
                </c:pt>
                <c:pt idx="275066">
                  <c:v>57.242295324925401</c:v>
                </c:pt>
                <c:pt idx="275067">
                  <c:v>57.242368419605597</c:v>
                </c:pt>
                <c:pt idx="275068">
                  <c:v>57.242441514051897</c:v>
                </c:pt>
                <c:pt idx="275069">
                  <c:v>57.242514608264202</c:v>
                </c:pt>
                <c:pt idx="275070">
                  <c:v>57.242587702242602</c:v>
                </c:pt>
                <c:pt idx="275071">
                  <c:v>57.242660795987</c:v>
                </c:pt>
                <c:pt idx="275072">
                  <c:v>57.242733889497401</c:v>
                </c:pt>
                <c:pt idx="275073">
                  <c:v>57.2428069827738</c:v>
                </c:pt>
                <c:pt idx="275074">
                  <c:v>57.242880075816302</c:v>
                </c:pt>
                <c:pt idx="275075">
                  <c:v>57.242953168624801</c:v>
                </c:pt>
                <c:pt idx="275076">
                  <c:v>57.243026261199397</c:v>
                </c:pt>
                <c:pt idx="275077">
                  <c:v>57.243099353540003</c:v>
                </c:pt>
                <c:pt idx="275078">
                  <c:v>57.2431724456466</c:v>
                </c:pt>
                <c:pt idx="275079">
                  <c:v>57.243245537519201</c:v>
                </c:pt>
                <c:pt idx="275080">
                  <c:v>57.243318629157997</c:v>
                </c:pt>
                <c:pt idx="275081">
                  <c:v>57.243391720562698</c:v>
                </c:pt>
                <c:pt idx="275082">
                  <c:v>57.243464811733503</c:v>
                </c:pt>
                <c:pt idx="275083">
                  <c:v>57.243537902670298</c:v>
                </c:pt>
                <c:pt idx="275084">
                  <c:v>57.243610993373203</c:v>
                </c:pt>
                <c:pt idx="275085">
                  <c:v>57.243684083842098</c:v>
                </c:pt>
                <c:pt idx="275086">
                  <c:v>57.243757174077103</c:v>
                </c:pt>
                <c:pt idx="275087">
                  <c:v>57.243830264078099</c:v>
                </c:pt>
                <c:pt idx="275088">
                  <c:v>57.243903353845099</c:v>
                </c:pt>
                <c:pt idx="275089">
                  <c:v>57.243976443378202</c:v>
                </c:pt>
                <c:pt idx="275090">
                  <c:v>57.244049532677302</c:v>
                </c:pt>
                <c:pt idx="275091">
                  <c:v>57.244122621742498</c:v>
                </c:pt>
                <c:pt idx="275092">
                  <c:v>57.244195710573798</c:v>
                </c:pt>
                <c:pt idx="275093">
                  <c:v>57.244268799171003</c:v>
                </c:pt>
                <c:pt idx="275094">
                  <c:v>57.244341887534397</c:v>
                </c:pt>
                <c:pt idx="275095">
                  <c:v>57.244414975663801</c:v>
                </c:pt>
                <c:pt idx="275096">
                  <c:v>57.244488063559203</c:v>
                </c:pt>
                <c:pt idx="275097">
                  <c:v>57.244561151220701</c:v>
                </c:pt>
                <c:pt idx="275098">
                  <c:v>57.244634238648203</c:v>
                </c:pt>
                <c:pt idx="275099">
                  <c:v>57.244707325841802</c:v>
                </c:pt>
                <c:pt idx="275100">
                  <c:v>57.244780412801497</c:v>
                </c:pt>
                <c:pt idx="275101">
                  <c:v>57.244853499527203</c:v>
                </c:pt>
                <c:pt idx="275102">
                  <c:v>57.244926586018998</c:v>
                </c:pt>
                <c:pt idx="275103">
                  <c:v>57.244999672276798</c:v>
                </c:pt>
                <c:pt idx="275104">
                  <c:v>57.245072758300701</c:v>
                </c:pt>
                <c:pt idx="275105">
                  <c:v>57.245145844090601</c:v>
                </c:pt>
                <c:pt idx="275106">
                  <c:v>57.245218929646597</c:v>
                </c:pt>
                <c:pt idx="275107">
                  <c:v>57.245292014968598</c:v>
                </c:pt>
                <c:pt idx="275108">
                  <c:v>57.245365100056702</c:v>
                </c:pt>
                <c:pt idx="275109">
                  <c:v>57.245438184910903</c:v>
                </c:pt>
                <c:pt idx="275110">
                  <c:v>57.2455112695312</c:v>
                </c:pt>
                <c:pt idx="275111">
                  <c:v>57.245584353917501</c:v>
                </c:pt>
                <c:pt idx="275112">
                  <c:v>57.245657438069799</c:v>
                </c:pt>
                <c:pt idx="275113">
                  <c:v>57.2457305219882</c:v>
                </c:pt>
                <c:pt idx="275114">
                  <c:v>57.245803605672698</c:v>
                </c:pt>
                <c:pt idx="275115">
                  <c:v>57.2458766891233</c:v>
                </c:pt>
                <c:pt idx="275116">
                  <c:v>57.245949772339898</c:v>
                </c:pt>
                <c:pt idx="275117">
                  <c:v>57.2460228553226</c:v>
                </c:pt>
                <c:pt idx="275118">
                  <c:v>57.246095938071399</c:v>
                </c:pt>
                <c:pt idx="275119">
                  <c:v>57.246169020586201</c:v>
                </c:pt>
                <c:pt idx="275120">
                  <c:v>57.2462421028671</c:v>
                </c:pt>
                <c:pt idx="275121">
                  <c:v>57.246315184914103</c:v>
                </c:pt>
                <c:pt idx="275122">
                  <c:v>57.246388266727102</c:v>
                </c:pt>
                <c:pt idx="275123">
                  <c:v>57.246461348306198</c:v>
                </c:pt>
                <c:pt idx="275124">
                  <c:v>57.246534429651398</c:v>
                </c:pt>
                <c:pt idx="275125">
                  <c:v>57.246607510762601</c:v>
                </c:pt>
                <c:pt idx="275126">
                  <c:v>57.246680591640001</c:v>
                </c:pt>
                <c:pt idx="275127">
                  <c:v>57.246753672283397</c:v>
                </c:pt>
                <c:pt idx="275128">
                  <c:v>57.246826752692897</c:v>
                </c:pt>
                <c:pt idx="275129">
                  <c:v>57.246899832868401</c:v>
                </c:pt>
                <c:pt idx="275130">
                  <c:v>57.246972912810001</c:v>
                </c:pt>
                <c:pt idx="275131">
                  <c:v>57.247045992517798</c:v>
                </c:pt>
                <c:pt idx="275132">
                  <c:v>57.247119071991499</c:v>
                </c:pt>
                <c:pt idx="275133">
                  <c:v>57.247192151231403</c:v>
                </c:pt>
                <c:pt idx="275134">
                  <c:v>57.247265230237304</c:v>
                </c:pt>
                <c:pt idx="275135">
                  <c:v>57.2473383090094</c:v>
                </c:pt>
                <c:pt idx="275136">
                  <c:v>57.247411387547501</c:v>
                </c:pt>
                <c:pt idx="275137">
                  <c:v>57.247484465851699</c:v>
                </c:pt>
                <c:pt idx="275138">
                  <c:v>57.2475575439219</c:v>
                </c:pt>
                <c:pt idx="275139">
                  <c:v>57.247630621758297</c:v>
                </c:pt>
                <c:pt idx="275140">
                  <c:v>57.247703699360699</c:v>
                </c:pt>
                <c:pt idx="275141">
                  <c:v>57.247776776729303</c:v>
                </c:pt>
                <c:pt idx="275142">
                  <c:v>57.247849853863897</c:v>
                </c:pt>
                <c:pt idx="275143">
                  <c:v>57.247922930764602</c:v>
                </c:pt>
                <c:pt idx="275144">
                  <c:v>57.247996007431396</c:v>
                </c:pt>
                <c:pt idx="275145">
                  <c:v>57.248069083864202</c:v>
                </c:pt>
                <c:pt idx="275146">
                  <c:v>57.248142160063203</c:v>
                </c:pt>
                <c:pt idx="275147">
                  <c:v>57.248215236028301</c:v>
                </c:pt>
                <c:pt idx="275148">
                  <c:v>57.248288311759403</c:v>
                </c:pt>
                <c:pt idx="275149">
                  <c:v>57.248361387256601</c:v>
                </c:pt>
                <c:pt idx="275150">
                  <c:v>57.248434462520002</c:v>
                </c:pt>
                <c:pt idx="275151">
                  <c:v>57.248507537549401</c:v>
                </c:pt>
                <c:pt idx="275152">
                  <c:v>57.248580612344902</c:v>
                </c:pt>
                <c:pt idx="275153">
                  <c:v>57.248653686906501</c:v>
                </c:pt>
                <c:pt idx="275154">
                  <c:v>57.248726761234202</c:v>
                </c:pt>
                <c:pt idx="275155">
                  <c:v>57.248799835328001</c:v>
                </c:pt>
                <c:pt idx="275156">
                  <c:v>57.248872909187902</c:v>
                </c:pt>
                <c:pt idx="275157">
                  <c:v>57.2489459828139</c:v>
                </c:pt>
                <c:pt idx="275158">
                  <c:v>57.249019056206002</c:v>
                </c:pt>
                <c:pt idx="275159">
                  <c:v>57.2490921293642</c:v>
                </c:pt>
                <c:pt idx="275160">
                  <c:v>57.249165202288403</c:v>
                </c:pt>
                <c:pt idx="275161">
                  <c:v>57.249238274978801</c:v>
                </c:pt>
                <c:pt idx="275162">
                  <c:v>57.249311347435302</c:v>
                </c:pt>
                <c:pt idx="275163">
                  <c:v>57.2493844196579</c:v>
                </c:pt>
                <c:pt idx="275164">
                  <c:v>57.249457491646602</c:v>
                </c:pt>
                <c:pt idx="275165">
                  <c:v>57.2495305634014</c:v>
                </c:pt>
                <c:pt idx="275166">
                  <c:v>57.249603634922302</c:v>
                </c:pt>
                <c:pt idx="275167">
                  <c:v>57.2496767062093</c:v>
                </c:pt>
                <c:pt idx="275168">
                  <c:v>57.249749777262402</c:v>
                </c:pt>
                <c:pt idx="275169">
                  <c:v>57.2498228480816</c:v>
                </c:pt>
                <c:pt idx="275170">
                  <c:v>57.249895918666901</c:v>
                </c:pt>
                <c:pt idx="275171">
                  <c:v>57.249968989018399</c:v>
                </c:pt>
                <c:pt idx="275172">
                  <c:v>57.2500420591359</c:v>
                </c:pt>
                <c:pt idx="275173">
                  <c:v>57.250115129019498</c:v>
                </c:pt>
                <c:pt idx="275174">
                  <c:v>57.250188198669299</c:v>
                </c:pt>
                <c:pt idx="275175">
                  <c:v>57.250261268085197</c:v>
                </c:pt>
                <c:pt idx="275176">
                  <c:v>57.250334337267098</c:v>
                </c:pt>
                <c:pt idx="275177">
                  <c:v>57.250407406215203</c:v>
                </c:pt>
                <c:pt idx="275178">
                  <c:v>57.250480474929397</c:v>
                </c:pt>
                <c:pt idx="275179">
                  <c:v>57.250553543409701</c:v>
                </c:pt>
                <c:pt idx="275180">
                  <c:v>57.250626611656202</c:v>
                </c:pt>
                <c:pt idx="275181">
                  <c:v>57.250699679668699</c:v>
                </c:pt>
                <c:pt idx="275182">
                  <c:v>57.2507727474474</c:v>
                </c:pt>
                <c:pt idx="275183">
                  <c:v>57.250845814992203</c:v>
                </c:pt>
                <c:pt idx="275184">
                  <c:v>57.250918882303097</c:v>
                </c:pt>
                <c:pt idx="275185">
                  <c:v>57.250991949380101</c:v>
                </c:pt>
                <c:pt idx="275186">
                  <c:v>57.251065016223201</c:v>
                </c:pt>
                <c:pt idx="275187">
                  <c:v>57.251138082832398</c:v>
                </c:pt>
                <c:pt idx="275188">
                  <c:v>57.251211149207798</c:v>
                </c:pt>
                <c:pt idx="275189">
                  <c:v>57.251284215349301</c:v>
                </c:pt>
                <c:pt idx="275190">
                  <c:v>57.251357281256901</c:v>
                </c:pt>
                <c:pt idx="275191">
                  <c:v>57.251430346930697</c:v>
                </c:pt>
                <c:pt idx="275192">
                  <c:v>57.251503412370496</c:v>
                </c:pt>
                <c:pt idx="275193">
                  <c:v>57.251576477576499</c:v>
                </c:pt>
                <c:pt idx="275194">
                  <c:v>57.251649542548599</c:v>
                </c:pt>
                <c:pt idx="275195">
                  <c:v>57.251722607286801</c:v>
                </c:pt>
                <c:pt idx="275196">
                  <c:v>57.2517956717912</c:v>
                </c:pt>
                <c:pt idx="275197">
                  <c:v>57.251868736061702</c:v>
                </c:pt>
                <c:pt idx="275198">
                  <c:v>57.251941800098301</c:v>
                </c:pt>
                <c:pt idx="275199">
                  <c:v>57.252014863901003</c:v>
                </c:pt>
                <c:pt idx="275200">
                  <c:v>57.252087927469901</c:v>
                </c:pt>
                <c:pt idx="275201">
                  <c:v>57.252160990804903</c:v>
                </c:pt>
                <c:pt idx="275202">
                  <c:v>57.252234053906101</c:v>
                </c:pt>
                <c:pt idx="275203">
                  <c:v>57.252307116773302</c:v>
                </c:pt>
                <c:pt idx="275204">
                  <c:v>57.2523801794067</c:v>
                </c:pt>
                <c:pt idx="275205">
                  <c:v>57.2524532418063</c:v>
                </c:pt>
                <c:pt idx="275206">
                  <c:v>57.252526303971898</c:v>
                </c:pt>
                <c:pt idx="275207">
                  <c:v>57.252599365903698</c:v>
                </c:pt>
                <c:pt idx="275208">
                  <c:v>57.252672427601603</c:v>
                </c:pt>
                <c:pt idx="275209">
                  <c:v>57.252745489065703</c:v>
                </c:pt>
                <c:pt idx="275210">
                  <c:v>57.252818550295899</c:v>
                </c:pt>
                <c:pt idx="275211">
                  <c:v>57.252891611292299</c:v>
                </c:pt>
                <c:pt idx="275212">
                  <c:v>57.252964672054702</c:v>
                </c:pt>
                <c:pt idx="275213">
                  <c:v>57.253037732583401</c:v>
                </c:pt>
                <c:pt idx="275214">
                  <c:v>57.253110792878097</c:v>
                </c:pt>
                <c:pt idx="275215">
                  <c:v>57.253183852939003</c:v>
                </c:pt>
                <c:pt idx="275216">
                  <c:v>57.253256912766098</c:v>
                </c:pt>
                <c:pt idx="275217">
                  <c:v>57.253329972359303</c:v>
                </c:pt>
                <c:pt idx="275218">
                  <c:v>57.253403031718598</c:v>
                </c:pt>
                <c:pt idx="275219">
                  <c:v>57.253476090844103</c:v>
                </c:pt>
                <c:pt idx="275220">
                  <c:v>57.253549149735697</c:v>
                </c:pt>
                <c:pt idx="275221">
                  <c:v>57.253622208393402</c:v>
                </c:pt>
                <c:pt idx="275222">
                  <c:v>57.253695266817303</c:v>
                </c:pt>
                <c:pt idx="275223">
                  <c:v>57.2537683250074</c:v>
                </c:pt>
                <c:pt idx="275224">
                  <c:v>57.2538413829636</c:v>
                </c:pt>
                <c:pt idx="275225">
                  <c:v>57.253914440685897</c:v>
                </c:pt>
                <c:pt idx="275226">
                  <c:v>57.253987498174403</c:v>
                </c:pt>
                <c:pt idx="275227">
                  <c:v>57.254060555429099</c:v>
                </c:pt>
                <c:pt idx="275228">
                  <c:v>57.254133612449898</c:v>
                </c:pt>
                <c:pt idx="275229">
                  <c:v>57.254206669236801</c:v>
                </c:pt>
                <c:pt idx="275230">
                  <c:v>57.2542797257899</c:v>
                </c:pt>
                <c:pt idx="275231">
                  <c:v>57.254352782109201</c:v>
                </c:pt>
                <c:pt idx="275232">
                  <c:v>57.254425838194599</c:v>
                </c:pt>
                <c:pt idx="275233">
                  <c:v>57.254498894046101</c:v>
                </c:pt>
                <c:pt idx="275234">
                  <c:v>57.254571949663898</c:v>
                </c:pt>
                <c:pt idx="275235">
                  <c:v>57.254645005047699</c:v>
                </c:pt>
                <c:pt idx="275236">
                  <c:v>57.254718060197803</c:v>
                </c:pt>
                <c:pt idx="275237">
                  <c:v>57.254791115113903</c:v>
                </c:pt>
                <c:pt idx="275238">
                  <c:v>57.254864169796299</c:v>
                </c:pt>
                <c:pt idx="275239">
                  <c:v>57.254937224244799</c:v>
                </c:pt>
                <c:pt idx="275240">
                  <c:v>57.255010278459402</c:v>
                </c:pt>
                <c:pt idx="275241">
                  <c:v>57.2550833324403</c:v>
                </c:pt>
                <c:pt idx="275242">
                  <c:v>57.255156386187203</c:v>
                </c:pt>
                <c:pt idx="275243">
                  <c:v>57.2552294397004</c:v>
                </c:pt>
                <c:pt idx="275244">
                  <c:v>57.255302492979702</c:v>
                </c:pt>
                <c:pt idx="275245">
                  <c:v>57.2553755460251</c:v>
                </c:pt>
                <c:pt idx="275246">
                  <c:v>57.2554485988368</c:v>
                </c:pt>
                <c:pt idx="275247">
                  <c:v>57.255521651414597</c:v>
                </c:pt>
                <c:pt idx="275248">
                  <c:v>57.255594703758497</c:v>
                </c:pt>
                <c:pt idx="275249">
                  <c:v>57.2556677558686</c:v>
                </c:pt>
                <c:pt idx="275250">
                  <c:v>57.2557408077449</c:v>
                </c:pt>
                <c:pt idx="275251">
                  <c:v>57.255813859387402</c:v>
                </c:pt>
                <c:pt idx="275252">
                  <c:v>57.255886910796001</c:v>
                </c:pt>
                <c:pt idx="275253">
                  <c:v>57.255959961970802</c:v>
                </c:pt>
                <c:pt idx="275254">
                  <c:v>57.2560330129118</c:v>
                </c:pt>
                <c:pt idx="275255">
                  <c:v>57.256106063618901</c:v>
                </c:pt>
                <c:pt idx="275256">
                  <c:v>57.256179114092198</c:v>
                </c:pt>
                <c:pt idx="275257">
                  <c:v>57.256252164331698</c:v>
                </c:pt>
                <c:pt idx="275258">
                  <c:v>57.256325214337302</c:v>
                </c:pt>
                <c:pt idx="275259">
                  <c:v>57.256398264109201</c:v>
                </c:pt>
                <c:pt idx="275260">
                  <c:v>57.256471313647197</c:v>
                </c:pt>
                <c:pt idx="275261">
                  <c:v>57.256544362951402</c:v>
                </c:pt>
                <c:pt idx="275262">
                  <c:v>57.256617412021697</c:v>
                </c:pt>
                <c:pt idx="275263">
                  <c:v>57.256690460858202</c:v>
                </c:pt>
                <c:pt idx="275264">
                  <c:v>57.256763509460903</c:v>
                </c:pt>
                <c:pt idx="275265">
                  <c:v>57.2568365578298</c:v>
                </c:pt>
                <c:pt idx="275266">
                  <c:v>57.2569096059649</c:v>
                </c:pt>
                <c:pt idx="275267">
                  <c:v>57.256982653866103</c:v>
                </c:pt>
                <c:pt idx="275268">
                  <c:v>57.257055701533503</c:v>
                </c:pt>
                <c:pt idx="275269">
                  <c:v>57.257128748967098</c:v>
                </c:pt>
                <c:pt idx="275270">
                  <c:v>57.257201796166903</c:v>
                </c:pt>
                <c:pt idx="275271">
                  <c:v>57.257274843132898</c:v>
                </c:pt>
                <c:pt idx="275272">
                  <c:v>57.257347889865002</c:v>
                </c:pt>
                <c:pt idx="275273">
                  <c:v>57.257420936363403</c:v>
                </c:pt>
                <c:pt idx="275274">
                  <c:v>57.257493982627899</c:v>
                </c:pt>
                <c:pt idx="275275">
                  <c:v>57.257567028658599</c:v>
                </c:pt>
                <c:pt idx="275276">
                  <c:v>57.257640074455502</c:v>
                </c:pt>
                <c:pt idx="275277">
                  <c:v>57.257713120018501</c:v>
                </c:pt>
                <c:pt idx="275278">
                  <c:v>57.257786165347802</c:v>
                </c:pt>
                <c:pt idx="275279">
                  <c:v>57.2578592104433</c:v>
                </c:pt>
                <c:pt idx="275280">
                  <c:v>57.257932255304901</c:v>
                </c:pt>
                <c:pt idx="275281">
                  <c:v>57.258005299932698</c:v>
                </c:pt>
                <c:pt idx="275282">
                  <c:v>57.258078344326698</c:v>
                </c:pt>
                <c:pt idx="275283">
                  <c:v>57.258151388487001</c:v>
                </c:pt>
                <c:pt idx="275284">
                  <c:v>57.2582244324134</c:v>
                </c:pt>
                <c:pt idx="275285">
                  <c:v>57.258297476106002</c:v>
                </c:pt>
                <c:pt idx="275286">
                  <c:v>57.2583705195647</c:v>
                </c:pt>
                <c:pt idx="275287">
                  <c:v>57.258443562789701</c:v>
                </c:pt>
                <c:pt idx="275288">
                  <c:v>57.258516605780898</c:v>
                </c:pt>
                <c:pt idx="275289">
                  <c:v>57.258589648538297</c:v>
                </c:pt>
                <c:pt idx="275290">
                  <c:v>57.2586626910619</c:v>
                </c:pt>
                <c:pt idx="275291">
                  <c:v>57.2587357333516</c:v>
                </c:pt>
                <c:pt idx="275292">
                  <c:v>57.258808775407601</c:v>
                </c:pt>
                <c:pt idx="275293">
                  <c:v>57.258881817229799</c:v>
                </c:pt>
                <c:pt idx="275294">
                  <c:v>57.2589548588181</c:v>
                </c:pt>
                <c:pt idx="275295">
                  <c:v>57.259027900172697</c:v>
                </c:pt>
                <c:pt idx="275296">
                  <c:v>57.259100941293497</c:v>
                </c:pt>
                <c:pt idx="275297">
                  <c:v>57.2591739821804</c:v>
                </c:pt>
                <c:pt idx="275298">
                  <c:v>57.259247022833598</c:v>
                </c:pt>
                <c:pt idx="275299">
                  <c:v>57.259320063253</c:v>
                </c:pt>
                <c:pt idx="275300">
                  <c:v>57.259393103438597</c:v>
                </c:pt>
                <c:pt idx="275301">
                  <c:v>57.259466143390398</c:v>
                </c:pt>
                <c:pt idx="275302">
                  <c:v>57.259539183108302</c:v>
                </c:pt>
                <c:pt idx="275303">
                  <c:v>57.259612222592501</c:v>
                </c:pt>
                <c:pt idx="275304">
                  <c:v>57.259685261843003</c:v>
                </c:pt>
                <c:pt idx="275305">
                  <c:v>57.259758300859602</c:v>
                </c:pt>
                <c:pt idx="275306">
                  <c:v>57.259831339642403</c:v>
                </c:pt>
                <c:pt idx="275307">
                  <c:v>57.259904378191401</c:v>
                </c:pt>
                <c:pt idx="275308">
                  <c:v>57.2599774165067</c:v>
                </c:pt>
                <c:pt idx="275309">
                  <c:v>57.260050454588097</c:v>
                </c:pt>
                <c:pt idx="275310">
                  <c:v>57.260123492435802</c:v>
                </c:pt>
                <c:pt idx="275311">
                  <c:v>57.260196530049598</c:v>
                </c:pt>
                <c:pt idx="275312">
                  <c:v>57.260269567429702</c:v>
                </c:pt>
                <c:pt idx="275313">
                  <c:v>57.260342604576003</c:v>
                </c:pt>
                <c:pt idx="275314">
                  <c:v>57.260415641488599</c:v>
                </c:pt>
                <c:pt idx="275315">
                  <c:v>57.260488678167299</c:v>
                </c:pt>
                <c:pt idx="275316">
                  <c:v>57.260561714612201</c:v>
                </c:pt>
                <c:pt idx="275317">
                  <c:v>57.260634750823399</c:v>
                </c:pt>
                <c:pt idx="275318">
                  <c:v>57.260707786800801</c:v>
                </c:pt>
                <c:pt idx="275319">
                  <c:v>57.260780822544397</c:v>
                </c:pt>
                <c:pt idx="275320">
                  <c:v>57.260853858054197</c:v>
                </c:pt>
                <c:pt idx="275321">
                  <c:v>57.2609268933302</c:v>
                </c:pt>
                <c:pt idx="275322">
                  <c:v>57.260999928372499</c:v>
                </c:pt>
                <c:pt idx="275323">
                  <c:v>57.261072963181</c:v>
                </c:pt>
                <c:pt idx="275324">
                  <c:v>57.261145997755698</c:v>
                </c:pt>
                <c:pt idx="275325">
                  <c:v>57.261219032096598</c:v>
                </c:pt>
                <c:pt idx="275326">
                  <c:v>57.261292066203801</c:v>
                </c:pt>
                <c:pt idx="275327">
                  <c:v>57.2613651000771</c:v>
                </c:pt>
                <c:pt idx="275328">
                  <c:v>57.261438133716702</c:v>
                </c:pt>
                <c:pt idx="275329">
                  <c:v>57.261511167122599</c:v>
                </c:pt>
                <c:pt idx="275330">
                  <c:v>57.2615842002946</c:v>
                </c:pt>
                <c:pt idx="275331">
                  <c:v>57.261657233232903</c:v>
                </c:pt>
                <c:pt idx="275332">
                  <c:v>57.261730265937402</c:v>
                </c:pt>
                <c:pt idx="275333">
                  <c:v>57.261803298408097</c:v>
                </c:pt>
                <c:pt idx="275334">
                  <c:v>57.261876330645102</c:v>
                </c:pt>
                <c:pt idx="275335">
                  <c:v>57.261949362648302</c:v>
                </c:pt>
                <c:pt idx="275336">
                  <c:v>57.262022394417698</c:v>
                </c:pt>
                <c:pt idx="275337">
                  <c:v>57.262095425953397</c:v>
                </c:pt>
                <c:pt idx="275338">
                  <c:v>57.262168457255299</c:v>
                </c:pt>
                <c:pt idx="275339">
                  <c:v>57.262241488323397</c:v>
                </c:pt>
                <c:pt idx="275340">
                  <c:v>57.262314519157798</c:v>
                </c:pt>
                <c:pt idx="275341">
                  <c:v>57.262387549758401</c:v>
                </c:pt>
                <c:pt idx="275342">
                  <c:v>57.2624605801252</c:v>
                </c:pt>
                <c:pt idx="275343">
                  <c:v>57.262533610258302</c:v>
                </c:pt>
                <c:pt idx="275344">
                  <c:v>57.2626066401576</c:v>
                </c:pt>
                <c:pt idx="275345">
                  <c:v>57.2626796698231</c:v>
                </c:pt>
                <c:pt idx="275346">
                  <c:v>57.262752699254897</c:v>
                </c:pt>
                <c:pt idx="275347">
                  <c:v>57.262825728452903</c:v>
                </c:pt>
                <c:pt idx="275348">
                  <c:v>57.262898757417197</c:v>
                </c:pt>
                <c:pt idx="275349">
                  <c:v>57.262971786147602</c:v>
                </c:pt>
                <c:pt idx="275350">
                  <c:v>57.263044814644402</c:v>
                </c:pt>
                <c:pt idx="275351">
                  <c:v>57.263117842907398</c:v>
                </c:pt>
                <c:pt idx="275352">
                  <c:v>57.263190870936597</c:v>
                </c:pt>
                <c:pt idx="275353">
                  <c:v>57.263263898732099</c:v>
                </c:pt>
                <c:pt idx="275354">
                  <c:v>57.263336926293803</c:v>
                </c:pt>
                <c:pt idx="275355">
                  <c:v>57.263409953621697</c:v>
                </c:pt>
                <c:pt idx="275356">
                  <c:v>57.263482980715899</c:v>
                </c:pt>
                <c:pt idx="275357">
                  <c:v>57.263556007576398</c:v>
                </c:pt>
                <c:pt idx="275358">
                  <c:v>57.263629034203099</c:v>
                </c:pt>
                <c:pt idx="275359">
                  <c:v>57.263702060596003</c:v>
                </c:pt>
                <c:pt idx="275360">
                  <c:v>57.263775086755203</c:v>
                </c:pt>
                <c:pt idx="275361">
                  <c:v>57.263848112680698</c:v>
                </c:pt>
                <c:pt idx="275362">
                  <c:v>57.263921138372403</c:v>
                </c:pt>
                <c:pt idx="275363">
                  <c:v>57.263994163830297</c:v>
                </c:pt>
                <c:pt idx="275364">
                  <c:v>57.264067189054501</c:v>
                </c:pt>
                <c:pt idx="275365">
                  <c:v>57.264140214045</c:v>
                </c:pt>
                <c:pt idx="275366">
                  <c:v>57.264213238801702</c:v>
                </c:pt>
                <c:pt idx="275367">
                  <c:v>57.264286263324699</c:v>
                </c:pt>
                <c:pt idx="275368">
                  <c:v>57.2643592876139</c:v>
                </c:pt>
                <c:pt idx="275369">
                  <c:v>57.264432311669303</c:v>
                </c:pt>
                <c:pt idx="275370">
                  <c:v>57.264505335491101</c:v>
                </c:pt>
                <c:pt idx="275371">
                  <c:v>57.264578359079103</c:v>
                </c:pt>
                <c:pt idx="275372">
                  <c:v>57.2646513824333</c:v>
                </c:pt>
                <c:pt idx="275373">
                  <c:v>57.2647244055538</c:v>
                </c:pt>
                <c:pt idx="275374">
                  <c:v>57.264797428440602</c:v>
                </c:pt>
                <c:pt idx="275375">
                  <c:v>57.2648704510936</c:v>
                </c:pt>
                <c:pt idx="275376">
                  <c:v>57.264943473512901</c:v>
                </c:pt>
                <c:pt idx="275377">
                  <c:v>57.265016495698397</c:v>
                </c:pt>
                <c:pt idx="275378">
                  <c:v>57.265089517650203</c:v>
                </c:pt>
                <c:pt idx="275379">
                  <c:v>57.265162539368298</c:v>
                </c:pt>
                <c:pt idx="275380">
                  <c:v>57.265235560852602</c:v>
                </c:pt>
                <c:pt idx="275381">
                  <c:v>57.265308582103202</c:v>
                </c:pt>
                <c:pt idx="275382">
                  <c:v>57.265381603120098</c:v>
                </c:pt>
                <c:pt idx="275383">
                  <c:v>57.265454623903203</c:v>
                </c:pt>
                <c:pt idx="275384">
                  <c:v>57.265527644452597</c:v>
                </c:pt>
                <c:pt idx="275385">
                  <c:v>57.2656006647683</c:v>
                </c:pt>
                <c:pt idx="275386">
                  <c:v>57.265673684850199</c:v>
                </c:pt>
                <c:pt idx="275387">
                  <c:v>57.265746704698401</c:v>
                </c:pt>
                <c:pt idx="275388">
                  <c:v>57.265819724312898</c:v>
                </c:pt>
                <c:pt idx="275389">
                  <c:v>57.265892743693698</c:v>
                </c:pt>
                <c:pt idx="275390">
                  <c:v>57.2659657628407</c:v>
                </c:pt>
                <c:pt idx="275391">
                  <c:v>57.266038781753998</c:v>
                </c:pt>
                <c:pt idx="275392">
                  <c:v>57.266111800433499</c:v>
                </c:pt>
                <c:pt idx="275393">
                  <c:v>57.266184818879303</c:v>
                </c:pt>
                <c:pt idx="275394">
                  <c:v>57.266257837091501</c:v>
                </c:pt>
                <c:pt idx="275395">
                  <c:v>57.266330855069803</c:v>
                </c:pt>
                <c:pt idx="275396">
                  <c:v>57.2664038728145</c:v>
                </c:pt>
                <c:pt idx="275397">
                  <c:v>57.2664768903254</c:v>
                </c:pt>
                <c:pt idx="275398">
                  <c:v>57.266549907602702</c:v>
                </c:pt>
                <c:pt idx="275399">
                  <c:v>57.2666229246461</c:v>
                </c:pt>
                <c:pt idx="275400">
                  <c:v>57.2666959414559</c:v>
                </c:pt>
                <c:pt idx="275401">
                  <c:v>57.266768958032003</c:v>
                </c:pt>
                <c:pt idx="275402">
                  <c:v>57.266841974374302</c:v>
                </c:pt>
                <c:pt idx="275403">
                  <c:v>57.266914990482903</c:v>
                </c:pt>
                <c:pt idx="275404">
                  <c:v>57.266988006357799</c:v>
                </c:pt>
                <c:pt idx="275405">
                  <c:v>57.267061021998998</c:v>
                </c:pt>
                <c:pt idx="275406">
                  <c:v>57.2671340374065</c:v>
                </c:pt>
                <c:pt idx="275407">
                  <c:v>57.267207052580197</c:v>
                </c:pt>
                <c:pt idx="275408">
                  <c:v>57.267280067520197</c:v>
                </c:pt>
                <c:pt idx="275409">
                  <c:v>57.267353082226499</c:v>
                </c:pt>
                <c:pt idx="275410">
                  <c:v>57.267426096699197</c:v>
                </c:pt>
                <c:pt idx="275411">
                  <c:v>57.267499110937997</c:v>
                </c:pt>
                <c:pt idx="275412">
                  <c:v>57.2675721249432</c:v>
                </c:pt>
                <c:pt idx="275413">
                  <c:v>57.267645138714698</c:v>
                </c:pt>
                <c:pt idx="275414">
                  <c:v>57.267718152252399</c:v>
                </c:pt>
                <c:pt idx="275415">
                  <c:v>57.267791165556503</c:v>
                </c:pt>
                <c:pt idx="275416">
                  <c:v>57.267864178626802</c:v>
                </c:pt>
                <c:pt idx="275417">
                  <c:v>57.267937191463403</c:v>
                </c:pt>
                <c:pt idx="275418">
                  <c:v>57.2680102040664</c:v>
                </c:pt>
                <c:pt idx="275419">
                  <c:v>57.268083216435599</c:v>
                </c:pt>
                <c:pt idx="275420">
                  <c:v>57.268156228571101</c:v>
                </c:pt>
                <c:pt idx="275421">
                  <c:v>57.268229240472898</c:v>
                </c:pt>
                <c:pt idx="275422">
                  <c:v>57.268302252140998</c:v>
                </c:pt>
                <c:pt idx="275423">
                  <c:v>57.2683752635754</c:v>
                </c:pt>
                <c:pt idx="275424">
                  <c:v>57.268448274776098</c:v>
                </c:pt>
                <c:pt idx="275425">
                  <c:v>57.268521285743098</c:v>
                </c:pt>
                <c:pt idx="275426">
                  <c:v>57.268594296476302</c:v>
                </c:pt>
                <c:pt idx="275427">
                  <c:v>57.2686673069759</c:v>
                </c:pt>
                <c:pt idx="275428">
                  <c:v>57.2687403172418</c:v>
                </c:pt>
                <c:pt idx="275429">
                  <c:v>57.268813327274003</c:v>
                </c:pt>
                <c:pt idx="275430">
                  <c:v>57.268886337072502</c:v>
                </c:pt>
                <c:pt idx="275431">
                  <c:v>57.268959346637303</c:v>
                </c:pt>
                <c:pt idx="275432">
                  <c:v>57.269032355968399</c:v>
                </c:pt>
                <c:pt idx="275433">
                  <c:v>57.269105365065798</c:v>
                </c:pt>
                <c:pt idx="275434">
                  <c:v>57.269178373929499</c:v>
                </c:pt>
                <c:pt idx="275435">
                  <c:v>57.269251382559503</c:v>
                </c:pt>
                <c:pt idx="275436">
                  <c:v>57.269324390955802</c:v>
                </c:pt>
                <c:pt idx="275437">
                  <c:v>57.269397399118397</c:v>
                </c:pt>
                <c:pt idx="275438">
                  <c:v>57.269470407047301</c:v>
                </c:pt>
                <c:pt idx="275439">
                  <c:v>57.2695434147426</c:v>
                </c:pt>
                <c:pt idx="275440">
                  <c:v>57.269616422204102</c:v>
                </c:pt>
                <c:pt idx="275441">
                  <c:v>57.269689429431999</c:v>
                </c:pt>
                <c:pt idx="275442">
                  <c:v>57.269762436426099</c:v>
                </c:pt>
                <c:pt idx="275443">
                  <c:v>57.269835443186601</c:v>
                </c:pt>
                <c:pt idx="275444">
                  <c:v>57.269908449713398</c:v>
                </c:pt>
                <c:pt idx="275445">
                  <c:v>57.269981456006498</c:v>
                </c:pt>
                <c:pt idx="275446">
                  <c:v>57.2700544620659</c:v>
                </c:pt>
                <c:pt idx="275447">
                  <c:v>57.270127467891598</c:v>
                </c:pt>
                <c:pt idx="275448">
                  <c:v>57.270200473483698</c:v>
                </c:pt>
                <c:pt idx="275449">
                  <c:v>57.270273478842</c:v>
                </c:pt>
                <c:pt idx="275450">
                  <c:v>57.270346483966698</c:v>
                </c:pt>
                <c:pt idx="275451">
                  <c:v>57.270419488857698</c:v>
                </c:pt>
                <c:pt idx="275452">
                  <c:v>57.270492493515</c:v>
                </c:pt>
                <c:pt idx="275453">
                  <c:v>57.270565497938598</c:v>
                </c:pt>
                <c:pt idx="275454">
                  <c:v>57.270638502128598</c:v>
                </c:pt>
                <c:pt idx="275455">
                  <c:v>57.270711506084801</c:v>
                </c:pt>
                <c:pt idx="275456">
                  <c:v>57.270784509807399</c:v>
                </c:pt>
                <c:pt idx="275457">
                  <c:v>57.270857513296299</c:v>
                </c:pt>
                <c:pt idx="275458">
                  <c:v>57.270930516551502</c:v>
                </c:pt>
                <c:pt idx="275459">
                  <c:v>57.2710035195731</c:v>
                </c:pt>
                <c:pt idx="275460">
                  <c:v>57.271076522361</c:v>
                </c:pt>
                <c:pt idx="275461">
                  <c:v>57.271149524915202</c:v>
                </c:pt>
                <c:pt idx="275462">
                  <c:v>57.2712225272357</c:v>
                </c:pt>
                <c:pt idx="275463">
                  <c:v>57.2712955293226</c:v>
                </c:pt>
                <c:pt idx="275464">
                  <c:v>57.271368531175703</c:v>
                </c:pt>
                <c:pt idx="275465">
                  <c:v>57.271441532795301</c:v>
                </c:pt>
                <c:pt idx="275466">
                  <c:v>57.271514534181101</c:v>
                </c:pt>
                <c:pt idx="275467">
                  <c:v>57.271587535333303</c:v>
                </c:pt>
                <c:pt idx="275468">
                  <c:v>57.271660536251702</c:v>
                </c:pt>
                <c:pt idx="275469">
                  <c:v>57.271733536936601</c:v>
                </c:pt>
                <c:pt idx="275470">
                  <c:v>57.271806537387697</c:v>
                </c:pt>
                <c:pt idx="275471">
                  <c:v>57.271879537605201</c:v>
                </c:pt>
                <c:pt idx="275472">
                  <c:v>57.271952537589002</c:v>
                </c:pt>
                <c:pt idx="275473">
                  <c:v>57.272025537339204</c:v>
                </c:pt>
                <c:pt idx="275474">
                  <c:v>57.272098536855701</c:v>
                </c:pt>
                <c:pt idx="275475">
                  <c:v>57.272171536138501</c:v>
                </c:pt>
                <c:pt idx="275476">
                  <c:v>57.272244535187703</c:v>
                </c:pt>
                <c:pt idx="275477">
                  <c:v>57.2723175340032</c:v>
                </c:pt>
                <c:pt idx="275478">
                  <c:v>57.272390532585</c:v>
                </c:pt>
                <c:pt idx="275479">
                  <c:v>57.272463530933202</c:v>
                </c:pt>
                <c:pt idx="275480">
                  <c:v>57.272536529047699</c:v>
                </c:pt>
                <c:pt idx="275481">
                  <c:v>57.272609526928498</c:v>
                </c:pt>
                <c:pt idx="275482">
                  <c:v>57.2726825245757</c:v>
                </c:pt>
                <c:pt idx="275483">
                  <c:v>57.272755521989303</c:v>
                </c:pt>
                <c:pt idx="275484">
                  <c:v>57.272828519169103</c:v>
                </c:pt>
                <c:pt idx="275485">
                  <c:v>57.272901516115297</c:v>
                </c:pt>
                <c:pt idx="275486">
                  <c:v>57.272974512827901</c:v>
                </c:pt>
                <c:pt idx="275487">
                  <c:v>57.273047509306799</c:v>
                </c:pt>
                <c:pt idx="275488">
                  <c:v>57.2731205055521</c:v>
                </c:pt>
                <c:pt idx="275489">
                  <c:v>57.273193501563703</c:v>
                </c:pt>
                <c:pt idx="275490">
                  <c:v>57.273266497341602</c:v>
                </c:pt>
                <c:pt idx="275491">
                  <c:v>57.273339492885903</c:v>
                </c:pt>
                <c:pt idx="275492">
                  <c:v>57.273412488196499</c:v>
                </c:pt>
                <c:pt idx="275493">
                  <c:v>57.273485483273497</c:v>
                </c:pt>
                <c:pt idx="275494">
                  <c:v>57.273558478116797</c:v>
                </c:pt>
                <c:pt idx="275495">
                  <c:v>57.2736314727265</c:v>
                </c:pt>
                <c:pt idx="275496">
                  <c:v>57.273704467102498</c:v>
                </c:pt>
                <c:pt idx="275497">
                  <c:v>57.273777461244897</c:v>
                </c:pt>
                <c:pt idx="275498">
                  <c:v>57.273850455153699</c:v>
                </c:pt>
                <c:pt idx="275499">
                  <c:v>57.273923448828803</c:v>
                </c:pt>
                <c:pt idx="275500">
                  <c:v>57.273996442270203</c:v>
                </c:pt>
                <c:pt idx="275501">
                  <c:v>57.274069435477998</c:v>
                </c:pt>
                <c:pt idx="275502">
                  <c:v>57.274142428452201</c:v>
                </c:pt>
                <c:pt idx="275503">
                  <c:v>57.2742154211927</c:v>
                </c:pt>
                <c:pt idx="275504">
                  <c:v>57.274288413699502</c:v>
                </c:pt>
                <c:pt idx="275505">
                  <c:v>57.274361405972797</c:v>
                </c:pt>
                <c:pt idx="275506">
                  <c:v>57.274434398012303</c:v>
                </c:pt>
                <c:pt idx="275507">
                  <c:v>57.274507389818297</c:v>
                </c:pt>
                <c:pt idx="275508">
                  <c:v>57.274580381390599</c:v>
                </c:pt>
                <c:pt idx="275509">
                  <c:v>57.274653372729198</c:v>
                </c:pt>
                <c:pt idx="275510">
                  <c:v>57.274726363834297</c:v>
                </c:pt>
                <c:pt idx="275511">
                  <c:v>57.2747993547056</c:v>
                </c:pt>
                <c:pt idx="275512">
                  <c:v>57.274872345343397</c:v>
                </c:pt>
                <c:pt idx="275513">
                  <c:v>57.274945335747503</c:v>
                </c:pt>
                <c:pt idx="275514">
                  <c:v>57.275018325917998</c:v>
                </c:pt>
                <c:pt idx="275515">
                  <c:v>57.275091315854802</c:v>
                </c:pt>
                <c:pt idx="275516">
                  <c:v>57.275164305558</c:v>
                </c:pt>
                <c:pt idx="275517">
                  <c:v>57.275237295027601</c:v>
                </c:pt>
                <c:pt idx="275518">
                  <c:v>57.275310284263497</c:v>
                </c:pt>
                <c:pt idx="275519">
                  <c:v>57.275383273265803</c:v>
                </c:pt>
                <c:pt idx="275520">
                  <c:v>57.275456262034503</c:v>
                </c:pt>
                <c:pt idx="275521">
                  <c:v>57.275529250569598</c:v>
                </c:pt>
                <c:pt idx="275522">
                  <c:v>57.275602238871002</c:v>
                </c:pt>
                <c:pt idx="275523">
                  <c:v>57.275675226938802</c:v>
                </c:pt>
                <c:pt idx="275524">
                  <c:v>57.275748214772896</c:v>
                </c:pt>
                <c:pt idx="275525">
                  <c:v>57.2758212023735</c:v>
                </c:pt>
                <c:pt idx="275526">
                  <c:v>57.275894189740399</c:v>
                </c:pt>
                <c:pt idx="275527">
                  <c:v>57.2759671768736</c:v>
                </c:pt>
                <c:pt idx="275528">
                  <c:v>57.276040163773303</c:v>
                </c:pt>
                <c:pt idx="275529">
                  <c:v>57.276113150439301</c:v>
                </c:pt>
                <c:pt idx="275530">
                  <c:v>57.276186136871701</c:v>
                </c:pt>
                <c:pt idx="275531">
                  <c:v>57.276259123070503</c:v>
                </c:pt>
                <c:pt idx="275532">
                  <c:v>57.2763321090357</c:v>
                </c:pt>
                <c:pt idx="275533">
                  <c:v>57.276405094767199</c:v>
                </c:pt>
                <c:pt idx="275534">
                  <c:v>57.2764780802651</c:v>
                </c:pt>
                <c:pt idx="275535">
                  <c:v>57.276551065529397</c:v>
                </c:pt>
                <c:pt idx="275536">
                  <c:v>57.276624050560102</c:v>
                </c:pt>
                <c:pt idx="275537">
                  <c:v>57.276697035357202</c:v>
                </c:pt>
                <c:pt idx="275538">
                  <c:v>57.276770019920598</c:v>
                </c:pt>
                <c:pt idx="275539">
                  <c:v>57.276843004250402</c:v>
                </c:pt>
                <c:pt idx="275540">
                  <c:v>57.276915988346602</c:v>
                </c:pt>
                <c:pt idx="275541">
                  <c:v>57.276988972209203</c:v>
                </c:pt>
                <c:pt idx="275542">
                  <c:v>57.277061955838199</c:v>
                </c:pt>
                <c:pt idx="275543">
                  <c:v>57.277134939233598</c:v>
                </c:pt>
                <c:pt idx="275544">
                  <c:v>57.277207922395299</c:v>
                </c:pt>
                <c:pt idx="275545">
                  <c:v>57.277280905323401</c:v>
                </c:pt>
                <c:pt idx="275546">
                  <c:v>57.277353888017998</c:v>
                </c:pt>
                <c:pt idx="275547">
                  <c:v>57.277426870478898</c:v>
                </c:pt>
                <c:pt idx="275548">
                  <c:v>57.2774998527062</c:v>
                </c:pt>
                <c:pt idx="275549">
                  <c:v>57.277572834699903</c:v>
                </c:pt>
                <c:pt idx="275550">
                  <c:v>57.277645816460002</c:v>
                </c:pt>
                <c:pt idx="275551">
                  <c:v>57.277718797986402</c:v>
                </c:pt>
                <c:pt idx="275552">
                  <c:v>57.277791779279298</c:v>
                </c:pt>
                <c:pt idx="275553">
                  <c:v>57.277864760338602</c:v>
                </c:pt>
                <c:pt idx="275554">
                  <c:v>57.277937741164202</c:v>
                </c:pt>
                <c:pt idx="275555">
                  <c:v>57.278010721756303</c:v>
                </c:pt>
                <c:pt idx="275556">
                  <c:v>57.278083702114699</c:v>
                </c:pt>
                <c:pt idx="275557">
                  <c:v>57.278156682239597</c:v>
                </c:pt>
                <c:pt idx="275558">
                  <c:v>57.278229662130798</c:v>
                </c:pt>
                <c:pt idx="275559">
                  <c:v>57.2783026417885</c:v>
                </c:pt>
                <c:pt idx="275560">
                  <c:v>57.278375621212497</c:v>
                </c:pt>
                <c:pt idx="275561">
                  <c:v>57.278448600402903</c:v>
                </c:pt>
                <c:pt idx="275562">
                  <c:v>57.278521579359797</c:v>
                </c:pt>
                <c:pt idx="275563">
                  <c:v>57.278594558083</c:v>
                </c:pt>
                <c:pt idx="275564">
                  <c:v>57.278667536572598</c:v>
                </c:pt>
                <c:pt idx="275565">
                  <c:v>57.278740514828698</c:v>
                </c:pt>
                <c:pt idx="275566">
                  <c:v>57.2788134928511</c:v>
                </c:pt>
                <c:pt idx="275567">
                  <c:v>57.278886470640003</c:v>
                </c:pt>
                <c:pt idx="275568">
                  <c:v>57.278959448195202</c:v>
                </c:pt>
                <c:pt idx="275569">
                  <c:v>57.279032425516903</c:v>
                </c:pt>
                <c:pt idx="275570">
                  <c:v>57.279105402604998</c:v>
                </c:pt>
                <c:pt idx="275571">
                  <c:v>57.279178379459402</c:v>
                </c:pt>
                <c:pt idx="275572">
                  <c:v>57.279251356080302</c:v>
                </c:pt>
                <c:pt idx="275573">
                  <c:v>57.279324332467603</c:v>
                </c:pt>
                <c:pt idx="275574">
                  <c:v>57.279397308621299</c:v>
                </c:pt>
                <c:pt idx="275575">
                  <c:v>57.279470284541397</c:v>
                </c:pt>
                <c:pt idx="275576">
                  <c:v>57.279543260227904</c:v>
                </c:pt>
                <c:pt idx="275577">
                  <c:v>57.279616235680798</c:v>
                </c:pt>
                <c:pt idx="275578">
                  <c:v>57.279689210900202</c:v>
                </c:pt>
                <c:pt idx="275579">
                  <c:v>57.2797621858859</c:v>
                </c:pt>
                <c:pt idx="275580">
                  <c:v>57.2798351606381</c:v>
                </c:pt>
                <c:pt idx="275581">
                  <c:v>57.279908135156703</c:v>
                </c:pt>
                <c:pt idx="275582">
                  <c:v>57.2799811094417</c:v>
                </c:pt>
                <c:pt idx="275583">
                  <c:v>57.280054083493098</c:v>
                </c:pt>
                <c:pt idx="275584">
                  <c:v>57.280127057310899</c:v>
                </c:pt>
                <c:pt idx="275585">
                  <c:v>57.280200030895202</c:v>
                </c:pt>
                <c:pt idx="275586">
                  <c:v>57.280273004245799</c:v>
                </c:pt>
                <c:pt idx="275587">
                  <c:v>57.280345977362899</c:v>
                </c:pt>
                <c:pt idx="275588">
                  <c:v>57.2804189502464</c:v>
                </c:pt>
                <c:pt idx="275589">
                  <c:v>57.280491922896303</c:v>
                </c:pt>
                <c:pt idx="275590">
                  <c:v>57.2805648953127</c:v>
                </c:pt>
                <c:pt idx="275591">
                  <c:v>57.2806378674954</c:v>
                </c:pt>
                <c:pt idx="275592">
                  <c:v>57.280710839444602</c:v>
                </c:pt>
                <c:pt idx="275593">
                  <c:v>57.280783811160198</c:v>
                </c:pt>
                <c:pt idx="275594">
                  <c:v>57.280856782642303</c:v>
                </c:pt>
                <c:pt idx="275595">
                  <c:v>57.280929753890703</c:v>
                </c:pt>
                <c:pt idx="275596">
                  <c:v>57.281002724905598</c:v>
                </c:pt>
                <c:pt idx="275597">
                  <c:v>57.281075695686901</c:v>
                </c:pt>
                <c:pt idx="275598">
                  <c:v>57.281148666234699</c:v>
                </c:pt>
                <c:pt idx="275599">
                  <c:v>57.2812216365488</c:v>
                </c:pt>
                <c:pt idx="275600">
                  <c:v>57.281294606629402</c:v>
                </c:pt>
                <c:pt idx="275601">
                  <c:v>57.281367576476498</c:v>
                </c:pt>
                <c:pt idx="275602">
                  <c:v>57.281440546089897</c:v>
                </c:pt>
                <c:pt idx="275603">
                  <c:v>57.281513515469797</c:v>
                </c:pt>
                <c:pt idx="275604">
                  <c:v>57.281586484616099</c:v>
                </c:pt>
                <c:pt idx="275605">
                  <c:v>57.281659453528903</c:v>
                </c:pt>
                <c:pt idx="275606">
                  <c:v>57.281732422208002</c:v>
                </c:pt>
                <c:pt idx="275607">
                  <c:v>57.281805390653702</c:v>
                </c:pt>
                <c:pt idx="275608">
                  <c:v>57.281878358865697</c:v>
                </c:pt>
                <c:pt idx="275609">
                  <c:v>57.281951326844201</c:v>
                </c:pt>
                <c:pt idx="275610">
                  <c:v>57.2820242945891</c:v>
                </c:pt>
                <c:pt idx="275611">
                  <c:v>57.2820972621005</c:v>
                </c:pt>
                <c:pt idx="275612">
                  <c:v>57.282170229378302</c:v>
                </c:pt>
                <c:pt idx="275613">
                  <c:v>57.282243196422499</c:v>
                </c:pt>
                <c:pt idx="275614">
                  <c:v>57.282316163233197</c:v>
                </c:pt>
                <c:pt idx="275615">
                  <c:v>57.282389129810298</c:v>
                </c:pt>
                <c:pt idx="275616">
                  <c:v>57.2824620961539</c:v>
                </c:pt>
                <c:pt idx="275617">
                  <c:v>57.282535062263797</c:v>
                </c:pt>
                <c:pt idx="275618">
                  <c:v>57.282608028140302</c:v>
                </c:pt>
                <c:pt idx="275619">
                  <c:v>57.282680993783202</c:v>
                </c:pt>
                <c:pt idx="275620">
                  <c:v>57.282753959192497</c:v>
                </c:pt>
                <c:pt idx="275621">
                  <c:v>57.282826924368202</c:v>
                </c:pt>
                <c:pt idx="275622">
                  <c:v>57.282899889310499</c:v>
                </c:pt>
                <c:pt idx="275623">
                  <c:v>57.2829728540191</c:v>
                </c:pt>
                <c:pt idx="275624">
                  <c:v>57.283045818494202</c:v>
                </c:pt>
                <c:pt idx="275625">
                  <c:v>57.283118782735798</c:v>
                </c:pt>
                <c:pt idx="275626">
                  <c:v>57.283191746743803</c:v>
                </c:pt>
                <c:pt idx="275627">
                  <c:v>57.283264710518203</c:v>
                </c:pt>
                <c:pt idx="275628">
                  <c:v>57.283337674059098</c:v>
                </c:pt>
                <c:pt idx="275629">
                  <c:v>57.283410637366501</c:v>
                </c:pt>
                <c:pt idx="275630">
                  <c:v>57.283483600440299</c:v>
                </c:pt>
                <c:pt idx="275631">
                  <c:v>57.283556563280499</c:v>
                </c:pt>
                <c:pt idx="275632">
                  <c:v>57.2836295258872</c:v>
                </c:pt>
                <c:pt idx="275633">
                  <c:v>57.283702488260403</c:v>
                </c:pt>
                <c:pt idx="275634">
                  <c:v>57.2837754504</c:v>
                </c:pt>
                <c:pt idx="275635">
                  <c:v>57.283848412306</c:v>
                </c:pt>
                <c:pt idx="275636">
                  <c:v>57.2839213739786</c:v>
                </c:pt>
                <c:pt idx="275637">
                  <c:v>57.283994335417503</c:v>
                </c:pt>
                <c:pt idx="275638">
                  <c:v>57.284067296623</c:v>
                </c:pt>
                <c:pt idx="275639">
                  <c:v>57.284140257594899</c:v>
                </c:pt>
                <c:pt idx="275640">
                  <c:v>57.2842132183332</c:v>
                </c:pt>
                <c:pt idx="275641">
                  <c:v>57.284286178838002</c:v>
                </c:pt>
                <c:pt idx="275642">
                  <c:v>57.284359139109299</c:v>
                </c:pt>
                <c:pt idx="275643">
                  <c:v>57.284432099146997</c:v>
                </c:pt>
                <c:pt idx="275644">
                  <c:v>57.284505058951197</c:v>
                </c:pt>
                <c:pt idx="275645">
                  <c:v>57.284578018521898</c:v>
                </c:pt>
                <c:pt idx="275646">
                  <c:v>57.284650977859002</c:v>
                </c:pt>
                <c:pt idx="275647">
                  <c:v>57.2847239369626</c:v>
                </c:pt>
                <c:pt idx="275648">
                  <c:v>57.284796895832599</c:v>
                </c:pt>
                <c:pt idx="275649">
                  <c:v>57.2848698544691</c:v>
                </c:pt>
                <c:pt idx="275650">
                  <c:v>57.284942812872103</c:v>
                </c:pt>
                <c:pt idx="275651">
                  <c:v>57.2850157710415</c:v>
                </c:pt>
                <c:pt idx="275652">
                  <c:v>57.285088728977399</c:v>
                </c:pt>
                <c:pt idx="275653">
                  <c:v>57.2851616866798</c:v>
                </c:pt>
                <c:pt idx="275654">
                  <c:v>57.285234644148701</c:v>
                </c:pt>
                <c:pt idx="275655">
                  <c:v>57.285307601383998</c:v>
                </c:pt>
                <c:pt idx="275656">
                  <c:v>57.285380558385803</c:v>
                </c:pt>
                <c:pt idx="275657">
                  <c:v>57.285453515154003</c:v>
                </c:pt>
                <c:pt idx="275658">
                  <c:v>57.285526471688698</c:v>
                </c:pt>
                <c:pt idx="275659">
                  <c:v>57.285599427989901</c:v>
                </c:pt>
                <c:pt idx="275660">
                  <c:v>57.285672384057598</c:v>
                </c:pt>
                <c:pt idx="275661">
                  <c:v>57.285745339891797</c:v>
                </c:pt>
                <c:pt idx="275662">
                  <c:v>57.285818295492398</c:v>
                </c:pt>
                <c:pt idx="275663">
                  <c:v>57.2858912508595</c:v>
                </c:pt>
                <c:pt idx="275664">
                  <c:v>57.285964205993103</c:v>
                </c:pt>
                <c:pt idx="275665">
                  <c:v>57.286037160893102</c:v>
                </c:pt>
                <c:pt idx="275666">
                  <c:v>57.286110115559701</c:v>
                </c:pt>
                <c:pt idx="275667">
                  <c:v>57.286183069992703</c:v>
                </c:pt>
                <c:pt idx="275668">
                  <c:v>57.286256024192198</c:v>
                </c:pt>
                <c:pt idx="275669">
                  <c:v>57.286328978158103</c:v>
                </c:pt>
                <c:pt idx="275670">
                  <c:v>57.286401931890602</c:v>
                </c:pt>
                <c:pt idx="275671">
                  <c:v>57.286474885389502</c:v>
                </c:pt>
                <c:pt idx="275672">
                  <c:v>57.286547838654897</c:v>
                </c:pt>
                <c:pt idx="275673">
                  <c:v>57.286620791686801</c:v>
                </c:pt>
                <c:pt idx="275674">
                  <c:v>57.286693744485198</c:v>
                </c:pt>
                <c:pt idx="275675">
                  <c:v>57.286766697050098</c:v>
                </c:pt>
                <c:pt idx="275676">
                  <c:v>57.286839649381399</c:v>
                </c:pt>
                <c:pt idx="275677">
                  <c:v>57.286912601479202</c:v>
                </c:pt>
                <c:pt idx="275678">
                  <c:v>57.286985553343598</c:v>
                </c:pt>
                <c:pt idx="275679">
                  <c:v>57.287058504974397</c:v>
                </c:pt>
                <c:pt idx="275680">
                  <c:v>57.287131456371696</c:v>
                </c:pt>
                <c:pt idx="275681">
                  <c:v>57.287204407535498</c:v>
                </c:pt>
                <c:pt idx="275682">
                  <c:v>57.287277358465701</c:v>
                </c:pt>
                <c:pt idx="275683">
                  <c:v>57.287350309162498</c:v>
                </c:pt>
                <c:pt idx="275684">
                  <c:v>57.287423259625797</c:v>
                </c:pt>
                <c:pt idx="275685">
                  <c:v>57.287496209855497</c:v>
                </c:pt>
                <c:pt idx="275686">
                  <c:v>57.287569159851799</c:v>
                </c:pt>
                <c:pt idx="275687">
                  <c:v>57.287642109614502</c:v>
                </c:pt>
                <c:pt idx="275688">
                  <c:v>57.2877150591437</c:v>
                </c:pt>
                <c:pt idx="275689">
                  <c:v>57.287788008439499</c:v>
                </c:pt>
                <c:pt idx="275690">
                  <c:v>57.287860957501699</c:v>
                </c:pt>
                <c:pt idx="275691">
                  <c:v>57.287933906330402</c:v>
                </c:pt>
                <c:pt idx="275692">
                  <c:v>57.288006854925598</c:v>
                </c:pt>
                <c:pt idx="275693">
                  <c:v>57.288079803287303</c:v>
                </c:pt>
                <c:pt idx="275694">
                  <c:v>57.288152751415602</c:v>
                </c:pt>
                <c:pt idx="275695">
                  <c:v>57.288225699310303</c:v>
                </c:pt>
                <c:pt idx="275696">
                  <c:v>57.288298646971498</c:v>
                </c:pt>
                <c:pt idx="275697">
                  <c:v>57.288371594399202</c:v>
                </c:pt>
                <c:pt idx="275698">
                  <c:v>57.2884445415934</c:v>
                </c:pt>
                <c:pt idx="275699">
                  <c:v>57.288517488554099</c:v>
                </c:pt>
                <c:pt idx="275700">
                  <c:v>57.288590435281399</c:v>
                </c:pt>
                <c:pt idx="275701">
                  <c:v>57.288663381775102</c:v>
                </c:pt>
                <c:pt idx="275702">
                  <c:v>57.288736328035299</c:v>
                </c:pt>
                <c:pt idx="275703">
                  <c:v>57.288809274062103</c:v>
                </c:pt>
                <c:pt idx="275704">
                  <c:v>57.288882219855303</c:v>
                </c:pt>
                <c:pt idx="275705">
                  <c:v>57.288955165414997</c:v>
                </c:pt>
                <c:pt idx="275706">
                  <c:v>57.289028110741299</c:v>
                </c:pt>
                <c:pt idx="275707">
                  <c:v>57.289101055834102</c:v>
                </c:pt>
                <c:pt idx="275708">
                  <c:v>57.289174000693301</c:v>
                </c:pt>
                <c:pt idx="275709">
                  <c:v>57.2892469453191</c:v>
                </c:pt>
                <c:pt idx="275710">
                  <c:v>57.2893198897114</c:v>
                </c:pt>
                <c:pt idx="275711">
                  <c:v>57.289392833870203</c:v>
                </c:pt>
                <c:pt idx="275712">
                  <c:v>57.289465777795598</c:v>
                </c:pt>
                <c:pt idx="275713">
                  <c:v>57.289538721487403</c:v>
                </c:pt>
                <c:pt idx="275714">
                  <c:v>57.289611664945703</c:v>
                </c:pt>
                <c:pt idx="275715">
                  <c:v>57.289684608170603</c:v>
                </c:pt>
                <c:pt idx="275716">
                  <c:v>57.289757551161998</c:v>
                </c:pt>
                <c:pt idx="275717">
                  <c:v>57.289830493919901</c:v>
                </c:pt>
                <c:pt idx="275718">
                  <c:v>57.289903436444298</c:v>
                </c:pt>
                <c:pt idx="275719">
                  <c:v>57.289976378735197</c:v>
                </c:pt>
                <c:pt idx="275720">
                  <c:v>57.290049320792697</c:v>
                </c:pt>
                <c:pt idx="275721">
                  <c:v>57.290122262616599</c:v>
                </c:pt>
                <c:pt idx="275722">
                  <c:v>57.290195204207102</c:v>
                </c:pt>
                <c:pt idx="275723">
                  <c:v>57.290268145564099</c:v>
                </c:pt>
                <c:pt idx="275724">
                  <c:v>57.290341086687597</c:v>
                </c:pt>
                <c:pt idx="275725">
                  <c:v>57.290414027577697</c:v>
                </c:pt>
                <c:pt idx="275726">
                  <c:v>57.290486968234298</c:v>
                </c:pt>
                <c:pt idx="275727">
                  <c:v>57.290559908657301</c:v>
                </c:pt>
                <c:pt idx="275728">
                  <c:v>57.290632848846997</c:v>
                </c:pt>
                <c:pt idx="275729">
                  <c:v>57.290705788803102</c:v>
                </c:pt>
                <c:pt idx="275730">
                  <c:v>57.290778728525801</c:v>
                </c:pt>
                <c:pt idx="275731">
                  <c:v>57.290851668015002</c:v>
                </c:pt>
                <c:pt idx="275732">
                  <c:v>57.290924607270703</c:v>
                </c:pt>
                <c:pt idx="275733">
                  <c:v>57.2909975462929</c:v>
                </c:pt>
                <c:pt idx="275734">
                  <c:v>57.291070485081697</c:v>
                </c:pt>
                <c:pt idx="275735">
                  <c:v>57.291143423637003</c:v>
                </c:pt>
                <c:pt idx="275736">
                  <c:v>57.291216361958902</c:v>
                </c:pt>
                <c:pt idx="275737">
                  <c:v>57.291289300047197</c:v>
                </c:pt>
                <c:pt idx="275738">
                  <c:v>57.291362237902099</c:v>
                </c:pt>
                <c:pt idx="275739">
                  <c:v>57.291435175523603</c:v>
                </c:pt>
                <c:pt idx="275740">
                  <c:v>57.291508112911501</c:v>
                </c:pt>
                <c:pt idx="275741">
                  <c:v>57.291581050066</c:v>
                </c:pt>
                <c:pt idx="275742">
                  <c:v>57.2916539869871</c:v>
                </c:pt>
                <c:pt idx="275743">
                  <c:v>57.291726923674602</c:v>
                </c:pt>
                <c:pt idx="275744">
                  <c:v>57.291799860128798</c:v>
                </c:pt>
                <c:pt idx="275745">
                  <c:v>57.291872796349402</c:v>
                </c:pt>
                <c:pt idx="275746">
                  <c:v>57.2919457323366</c:v>
                </c:pt>
                <c:pt idx="275747">
                  <c:v>57.2920186680903</c:v>
                </c:pt>
                <c:pt idx="275748">
                  <c:v>57.292091603610601</c:v>
                </c:pt>
                <c:pt idx="275749">
                  <c:v>57.292164538897403</c:v>
                </c:pt>
                <c:pt idx="275750">
                  <c:v>57.292237473950699</c:v>
                </c:pt>
                <c:pt idx="275751">
                  <c:v>57.292310408770597</c:v>
                </c:pt>
                <c:pt idx="275752">
                  <c:v>57.292383343357002</c:v>
                </c:pt>
                <c:pt idx="275753">
                  <c:v>57.292456277710002</c:v>
                </c:pt>
                <c:pt idx="275754">
                  <c:v>57.292529211829503</c:v>
                </c:pt>
                <c:pt idx="275755">
                  <c:v>57.292602145715499</c:v>
                </c:pt>
                <c:pt idx="275756">
                  <c:v>57.292675079368102</c:v>
                </c:pt>
                <c:pt idx="275757">
                  <c:v>57.2927480127873</c:v>
                </c:pt>
                <c:pt idx="275758">
                  <c:v>57.292820945972998</c:v>
                </c:pt>
                <c:pt idx="275759">
                  <c:v>57.292893878925199</c:v>
                </c:pt>
                <c:pt idx="275760">
                  <c:v>57.292966811644</c:v>
                </c:pt>
                <c:pt idx="275761">
                  <c:v>57.293039744129302</c:v>
                </c:pt>
                <c:pt idx="275762">
                  <c:v>57.293112676381199</c:v>
                </c:pt>
                <c:pt idx="275763">
                  <c:v>57.293185608399703</c:v>
                </c:pt>
                <c:pt idx="275764">
                  <c:v>57.293258540184603</c:v>
                </c:pt>
                <c:pt idx="275765">
                  <c:v>57.293331471736202</c:v>
                </c:pt>
                <c:pt idx="275766">
                  <c:v>57.293404403054303</c:v>
                </c:pt>
                <c:pt idx="275767">
                  <c:v>57.293477334138899</c:v>
                </c:pt>
                <c:pt idx="275768">
                  <c:v>57.293550264990103</c:v>
                </c:pt>
                <c:pt idx="275769">
                  <c:v>57.2936231956079</c:v>
                </c:pt>
                <c:pt idx="275770">
                  <c:v>57.293696125992199</c:v>
                </c:pt>
                <c:pt idx="275771">
                  <c:v>57.293769056142999</c:v>
                </c:pt>
                <c:pt idx="275772">
                  <c:v>57.293841986060499</c:v>
                </c:pt>
                <c:pt idx="275773">
                  <c:v>57.293914915744402</c:v>
                </c:pt>
                <c:pt idx="275774">
                  <c:v>57.293987845194998</c:v>
                </c:pt>
                <c:pt idx="275775">
                  <c:v>57.294060774412102</c:v>
                </c:pt>
                <c:pt idx="275776">
                  <c:v>57.294133703395701</c:v>
                </c:pt>
                <c:pt idx="275777">
                  <c:v>57.294206632146</c:v>
                </c:pt>
                <c:pt idx="275778">
                  <c:v>57.294279560662702</c:v>
                </c:pt>
                <c:pt idx="275779">
                  <c:v>57.294352488946103</c:v>
                </c:pt>
                <c:pt idx="275780">
                  <c:v>57.294425416995999</c:v>
                </c:pt>
                <c:pt idx="275781">
                  <c:v>57.294498344812503</c:v>
                </c:pt>
                <c:pt idx="275782">
                  <c:v>57.294571272395501</c:v>
                </c:pt>
                <c:pt idx="275783">
                  <c:v>57.2946441997451</c:v>
                </c:pt>
                <c:pt idx="275784">
                  <c:v>57.2947171268613</c:v>
                </c:pt>
                <c:pt idx="275785">
                  <c:v>57.294790053744002</c:v>
                </c:pt>
                <c:pt idx="275786">
                  <c:v>57.294862980393297</c:v>
                </c:pt>
                <c:pt idx="275787">
                  <c:v>57.294935906809201</c:v>
                </c:pt>
                <c:pt idx="275788">
                  <c:v>57.295008832991599</c:v>
                </c:pt>
                <c:pt idx="275789">
                  <c:v>57.295081758940597</c:v>
                </c:pt>
                <c:pt idx="275790">
                  <c:v>57.295154684656197</c:v>
                </c:pt>
                <c:pt idx="275791">
                  <c:v>57.295227610138298</c:v>
                </c:pt>
                <c:pt idx="275792">
                  <c:v>57.295300535387099</c:v>
                </c:pt>
                <c:pt idx="275793">
                  <c:v>57.295373460402303</c:v>
                </c:pt>
                <c:pt idx="275794">
                  <c:v>57.295446385184199</c:v>
                </c:pt>
                <c:pt idx="275795">
                  <c:v>57.295519309732697</c:v>
                </c:pt>
                <c:pt idx="275796">
                  <c:v>57.295592234047703</c:v>
                </c:pt>
                <c:pt idx="275797">
                  <c:v>57.295665158129303</c:v>
                </c:pt>
                <c:pt idx="275798">
                  <c:v>57.295738081977397</c:v>
                </c:pt>
                <c:pt idx="275799">
                  <c:v>57.295811005592199</c:v>
                </c:pt>
                <c:pt idx="275800">
                  <c:v>57.295883928973502</c:v>
                </c:pt>
                <c:pt idx="275801">
                  <c:v>57.2959568521214</c:v>
                </c:pt>
                <c:pt idx="275802">
                  <c:v>57.296029775035898</c:v>
                </c:pt>
                <c:pt idx="275803">
                  <c:v>57.296102697716996</c:v>
                </c:pt>
                <c:pt idx="275804">
                  <c:v>57.296175620164597</c:v>
                </c:pt>
                <c:pt idx="275805">
                  <c:v>57.296248542378798</c:v>
                </c:pt>
                <c:pt idx="275806">
                  <c:v>57.2963214643596</c:v>
                </c:pt>
                <c:pt idx="275807">
                  <c:v>57.296394386107004</c:v>
                </c:pt>
                <c:pt idx="275808">
                  <c:v>57.296467307621</c:v>
                </c:pt>
                <c:pt idx="275809">
                  <c:v>57.296540228901598</c:v>
                </c:pt>
                <c:pt idx="275810">
                  <c:v>57.296613149948698</c:v>
                </c:pt>
                <c:pt idx="275811">
                  <c:v>57.296686070762398</c:v>
                </c:pt>
                <c:pt idx="275812">
                  <c:v>57.296758991342799</c:v>
                </c:pt>
                <c:pt idx="275813">
                  <c:v>57.296831911689701</c:v>
                </c:pt>
                <c:pt idx="275814">
                  <c:v>57.296904831803197</c:v>
                </c:pt>
                <c:pt idx="275815">
                  <c:v>57.296977751683201</c:v>
                </c:pt>
                <c:pt idx="275816">
                  <c:v>57.297050671329899</c:v>
                </c:pt>
                <c:pt idx="275817">
                  <c:v>57.297123590743197</c:v>
                </c:pt>
                <c:pt idx="275818">
                  <c:v>57.297196509922998</c:v>
                </c:pt>
                <c:pt idx="275819">
                  <c:v>57.297269428869498</c:v>
                </c:pt>
                <c:pt idx="275820">
                  <c:v>57.2973423475825</c:v>
                </c:pt>
                <c:pt idx="275821">
                  <c:v>57.297415266062202</c:v>
                </c:pt>
                <c:pt idx="275822">
                  <c:v>57.297488184308399</c:v>
                </c:pt>
                <c:pt idx="275823">
                  <c:v>57.297561102321197</c:v>
                </c:pt>
                <c:pt idx="275824">
                  <c:v>57.297634020100602</c:v>
                </c:pt>
                <c:pt idx="275825">
                  <c:v>57.297706937646701</c:v>
                </c:pt>
                <c:pt idx="275826">
                  <c:v>57.297779854959302</c:v>
                </c:pt>
                <c:pt idx="275827">
                  <c:v>57.297852772038503</c:v>
                </c:pt>
                <c:pt idx="275828">
                  <c:v>57.297925688884298</c:v>
                </c:pt>
                <c:pt idx="275829">
                  <c:v>57.297998605496701</c:v>
                </c:pt>
                <c:pt idx="275830">
                  <c:v>57.298071521875698</c:v>
                </c:pt>
                <c:pt idx="275831">
                  <c:v>57.298144438021303</c:v>
                </c:pt>
                <c:pt idx="275832">
                  <c:v>57.298217353933602</c:v>
                </c:pt>
                <c:pt idx="275833">
                  <c:v>57.298290269612401</c:v>
                </c:pt>
                <c:pt idx="275834">
                  <c:v>57.298363185057802</c:v>
                </c:pt>
                <c:pt idx="275835">
                  <c:v>57.298436100269797</c:v>
                </c:pt>
                <c:pt idx="275836">
                  <c:v>57.298509015248499</c:v>
                </c:pt>
                <c:pt idx="275837">
                  <c:v>57.298581929993702</c:v>
                </c:pt>
                <c:pt idx="275838">
                  <c:v>57.298654844505499</c:v>
                </c:pt>
                <c:pt idx="275839">
                  <c:v>57.298727758783997</c:v>
                </c:pt>
                <c:pt idx="275840">
                  <c:v>57.298800672829003</c:v>
                </c:pt>
                <c:pt idx="275841">
                  <c:v>57.298873586640703</c:v>
                </c:pt>
                <c:pt idx="275842">
                  <c:v>57.298946500219003</c:v>
                </c:pt>
                <c:pt idx="275843">
                  <c:v>57.299019413563897</c:v>
                </c:pt>
                <c:pt idx="275844">
                  <c:v>57.2990923266754</c:v>
                </c:pt>
                <c:pt idx="275845">
                  <c:v>57.299165239553503</c:v>
                </c:pt>
                <c:pt idx="275846">
                  <c:v>57.2992381521982</c:v>
                </c:pt>
                <c:pt idx="275847">
                  <c:v>57.299311064609498</c:v>
                </c:pt>
                <c:pt idx="275848">
                  <c:v>57.299383976787503</c:v>
                </c:pt>
                <c:pt idx="275849">
                  <c:v>57.299456888732003</c:v>
                </c:pt>
                <c:pt idx="275850">
                  <c:v>57.299529800443203</c:v>
                </c:pt>
                <c:pt idx="275851">
                  <c:v>57.299602711920997</c:v>
                </c:pt>
                <c:pt idx="275852">
                  <c:v>57.299675623165399</c:v>
                </c:pt>
                <c:pt idx="275853">
                  <c:v>57.299748534176402</c:v>
                </c:pt>
                <c:pt idx="275854">
                  <c:v>57.299821444954098</c:v>
                </c:pt>
                <c:pt idx="275855">
                  <c:v>57.299894355498303</c:v>
                </c:pt>
                <c:pt idx="275856">
                  <c:v>57.299967265809201</c:v>
                </c:pt>
                <c:pt idx="275857">
                  <c:v>57.3000401758867</c:v>
                </c:pt>
                <c:pt idx="275858">
                  <c:v>57.300113085730899</c:v>
                </c:pt>
                <c:pt idx="275859">
                  <c:v>57.3001859953416</c:v>
                </c:pt>
                <c:pt idx="275860">
                  <c:v>57.300258904719001</c:v>
                </c:pt>
                <c:pt idx="275861">
                  <c:v>57.300331813862996</c:v>
                </c:pt>
                <c:pt idx="275862">
                  <c:v>57.3004047227736</c:v>
                </c:pt>
                <c:pt idx="275863">
                  <c:v>57.300477631450804</c:v>
                </c:pt>
                <c:pt idx="275864">
                  <c:v>57.300550539894701</c:v>
                </c:pt>
                <c:pt idx="275865">
                  <c:v>57.300623448105199</c:v>
                </c:pt>
                <c:pt idx="275866">
                  <c:v>57.300696356082298</c:v>
                </c:pt>
                <c:pt idx="275867">
                  <c:v>57.300769263826098</c:v>
                </c:pt>
                <c:pt idx="275868">
                  <c:v>57.300842171336498</c:v>
                </c:pt>
                <c:pt idx="275869">
                  <c:v>57.3009150786135</c:v>
                </c:pt>
                <c:pt idx="275870">
                  <c:v>57.300987985657102</c:v>
                </c:pt>
                <c:pt idx="275871">
                  <c:v>57.301060892467397</c:v>
                </c:pt>
                <c:pt idx="275872">
                  <c:v>57.301133799044301</c:v>
                </c:pt>
                <c:pt idx="275873">
                  <c:v>57.301206705387798</c:v>
                </c:pt>
                <c:pt idx="275874">
                  <c:v>57.301279611498003</c:v>
                </c:pt>
                <c:pt idx="275875">
                  <c:v>57.301352517374802</c:v>
                </c:pt>
                <c:pt idx="275876">
                  <c:v>57.301425423018202</c:v>
                </c:pt>
                <c:pt idx="275877">
                  <c:v>57.301498328428302</c:v>
                </c:pt>
                <c:pt idx="275878">
                  <c:v>57.301571233605003</c:v>
                </c:pt>
                <c:pt idx="275879">
                  <c:v>57.301644138548397</c:v>
                </c:pt>
                <c:pt idx="275880">
                  <c:v>57.3017170432584</c:v>
                </c:pt>
                <c:pt idx="275881">
                  <c:v>57.301789947735003</c:v>
                </c:pt>
                <c:pt idx="275882">
                  <c:v>57.301862851978299</c:v>
                </c:pt>
                <c:pt idx="275883">
                  <c:v>57.301935755988197</c:v>
                </c:pt>
                <c:pt idx="275884">
                  <c:v>57.302008659764702</c:v>
                </c:pt>
                <c:pt idx="275885">
                  <c:v>57.302081563307901</c:v>
                </c:pt>
                <c:pt idx="275886">
                  <c:v>57.302154466617701</c:v>
                </c:pt>
                <c:pt idx="275887">
                  <c:v>57.302227369694201</c:v>
                </c:pt>
                <c:pt idx="275888">
                  <c:v>57.302300272537302</c:v>
                </c:pt>
                <c:pt idx="275889">
                  <c:v>57.302373175147103</c:v>
                </c:pt>
                <c:pt idx="275890">
                  <c:v>57.302446077523499</c:v>
                </c:pt>
                <c:pt idx="275891">
                  <c:v>57.302518979666502</c:v>
                </c:pt>
                <c:pt idx="275892">
                  <c:v>57.302591881576198</c:v>
                </c:pt>
                <c:pt idx="275893">
                  <c:v>57.302664783252602</c:v>
                </c:pt>
                <c:pt idx="275894">
                  <c:v>57.3027376846956</c:v>
                </c:pt>
                <c:pt idx="275895">
                  <c:v>57.302810585905199</c:v>
                </c:pt>
                <c:pt idx="275896">
                  <c:v>57.302883486881498</c:v>
                </c:pt>
                <c:pt idx="275897">
                  <c:v>57.302956387624398</c:v>
                </c:pt>
                <c:pt idx="275898">
                  <c:v>57.303029288133999</c:v>
                </c:pt>
                <c:pt idx="275899">
                  <c:v>57.3031021884103</c:v>
                </c:pt>
                <c:pt idx="275900">
                  <c:v>57.303175088453202</c:v>
                </c:pt>
                <c:pt idx="275901">
                  <c:v>57.303247988262697</c:v>
                </c:pt>
                <c:pt idx="275902">
                  <c:v>57.3033208878389</c:v>
                </c:pt>
                <c:pt idx="275903">
                  <c:v>57.303393787181797</c:v>
                </c:pt>
                <c:pt idx="275904">
                  <c:v>57.303466686291301</c:v>
                </c:pt>
                <c:pt idx="275905">
                  <c:v>57.303539585167499</c:v>
                </c:pt>
                <c:pt idx="275906">
                  <c:v>57.303612483810298</c:v>
                </c:pt>
                <c:pt idx="275907">
                  <c:v>57.303685382219797</c:v>
                </c:pt>
                <c:pt idx="275908">
                  <c:v>57.303758280395897</c:v>
                </c:pt>
                <c:pt idx="275909">
                  <c:v>57.303831178338697</c:v>
                </c:pt>
                <c:pt idx="275910">
                  <c:v>57.303904076048198</c:v>
                </c:pt>
                <c:pt idx="275911">
                  <c:v>57.3039769735243</c:v>
                </c:pt>
                <c:pt idx="275912">
                  <c:v>57.304049870767102</c:v>
                </c:pt>
                <c:pt idx="275913">
                  <c:v>57.304122767776597</c:v>
                </c:pt>
                <c:pt idx="275914">
                  <c:v>57.304195664552701</c:v>
                </c:pt>
                <c:pt idx="275915">
                  <c:v>57.304268561095498</c:v>
                </c:pt>
                <c:pt idx="275916">
                  <c:v>57.304341457404902</c:v>
                </c:pt>
                <c:pt idx="275917">
                  <c:v>57.304414353481</c:v>
                </c:pt>
                <c:pt idx="275918">
                  <c:v>57.304487249323799</c:v>
                </c:pt>
                <c:pt idx="275919">
                  <c:v>57.304560144933198</c:v>
                </c:pt>
                <c:pt idx="275920">
                  <c:v>57.304633040309298</c:v>
                </c:pt>
                <c:pt idx="275921">
                  <c:v>57.304705935452098</c:v>
                </c:pt>
                <c:pt idx="275922">
                  <c:v>57.304778830361499</c:v>
                </c:pt>
                <c:pt idx="275923">
                  <c:v>57.3048517250377</c:v>
                </c:pt>
                <c:pt idx="275924">
                  <c:v>57.304924619480403</c:v>
                </c:pt>
                <c:pt idx="275925">
                  <c:v>57.304997513689898</c:v>
                </c:pt>
                <c:pt idx="275926">
                  <c:v>57.305070407666001</c:v>
                </c:pt>
                <c:pt idx="275927">
                  <c:v>57.305143301408798</c:v>
                </c:pt>
                <c:pt idx="275928">
                  <c:v>57.305216194918302</c:v>
                </c:pt>
                <c:pt idx="275929">
                  <c:v>57.305289088194499</c:v>
                </c:pt>
                <c:pt idx="275930">
                  <c:v>57.305361981237297</c:v>
                </c:pt>
                <c:pt idx="275931">
                  <c:v>57.305434874046803</c:v>
                </c:pt>
                <c:pt idx="275932">
                  <c:v>57.305507766623002</c:v>
                </c:pt>
                <c:pt idx="275933">
                  <c:v>57.305580658965802</c:v>
                </c:pt>
                <c:pt idx="275934">
                  <c:v>57.305653551075402</c:v>
                </c:pt>
                <c:pt idx="275935">
                  <c:v>57.305726442951602</c:v>
                </c:pt>
                <c:pt idx="275936">
                  <c:v>57.305799334594496</c:v>
                </c:pt>
                <c:pt idx="275937">
                  <c:v>57.305872226004098</c:v>
                </c:pt>
                <c:pt idx="275938">
                  <c:v>57.3059451171803</c:v>
                </c:pt>
                <c:pt idx="275939">
                  <c:v>57.306018008123203</c:v>
                </c:pt>
                <c:pt idx="275940">
                  <c:v>57.306090898832899</c:v>
                </c:pt>
                <c:pt idx="275941">
                  <c:v>57.306163789309203</c:v>
                </c:pt>
                <c:pt idx="275942">
                  <c:v>57.3062366795521</c:v>
                </c:pt>
                <c:pt idx="275943">
                  <c:v>57.306309569561797</c:v>
                </c:pt>
                <c:pt idx="275944">
                  <c:v>57.306382459338202</c:v>
                </c:pt>
                <c:pt idx="275945">
                  <c:v>57.306455348881201</c:v>
                </c:pt>
                <c:pt idx="275946">
                  <c:v>57.3065282381909</c:v>
                </c:pt>
                <c:pt idx="275947">
                  <c:v>57.306601127267399</c:v>
                </c:pt>
                <c:pt idx="275948">
                  <c:v>57.306674016110499</c:v>
                </c:pt>
                <c:pt idx="275949">
                  <c:v>57.306746904720299</c:v>
                </c:pt>
                <c:pt idx="275950">
                  <c:v>57.3068197930968</c:v>
                </c:pt>
                <c:pt idx="275951">
                  <c:v>57.306892681239901</c:v>
                </c:pt>
                <c:pt idx="275952">
                  <c:v>57.306965569149803</c:v>
                </c:pt>
                <c:pt idx="275953">
                  <c:v>57.307038456826398</c:v>
                </c:pt>
                <c:pt idx="275954">
                  <c:v>57.3071113442696</c:v>
                </c:pt>
                <c:pt idx="275955">
                  <c:v>57.307184231479603</c:v>
                </c:pt>
                <c:pt idx="275956">
                  <c:v>57.307257118456199</c:v>
                </c:pt>
                <c:pt idx="275957">
                  <c:v>57.307330005199503</c:v>
                </c:pt>
                <c:pt idx="275958">
                  <c:v>57.3074028917096</c:v>
                </c:pt>
                <c:pt idx="275959">
                  <c:v>57.307475777986298</c:v>
                </c:pt>
                <c:pt idx="275960">
                  <c:v>57.307548664029703</c:v>
                </c:pt>
                <c:pt idx="275961">
                  <c:v>57.307621549839801</c:v>
                </c:pt>
                <c:pt idx="275962">
                  <c:v>57.3076944354167</c:v>
                </c:pt>
                <c:pt idx="275963">
                  <c:v>57.307767320760199</c:v>
                </c:pt>
                <c:pt idx="275964">
                  <c:v>57.307840205870399</c:v>
                </c:pt>
                <c:pt idx="275965">
                  <c:v>57.307913090747398</c:v>
                </c:pt>
                <c:pt idx="275966">
                  <c:v>57.307985975390999</c:v>
                </c:pt>
                <c:pt idx="275967">
                  <c:v>57.308058859801299</c:v>
                </c:pt>
                <c:pt idx="275968">
                  <c:v>57.308131743978301</c:v>
                </c:pt>
                <c:pt idx="275969">
                  <c:v>57.308204627922102</c:v>
                </c:pt>
                <c:pt idx="275970">
                  <c:v>57.308277511632497</c:v>
                </c:pt>
                <c:pt idx="275971">
                  <c:v>57.308350395109699</c:v>
                </c:pt>
                <c:pt idx="275972">
                  <c:v>57.308423278353501</c:v>
                </c:pt>
                <c:pt idx="275973">
                  <c:v>57.308496161364097</c:v>
                </c:pt>
                <c:pt idx="275974">
                  <c:v>57.3085690441414</c:v>
                </c:pt>
                <c:pt idx="275975">
                  <c:v>57.308641926685297</c:v>
                </c:pt>
                <c:pt idx="275976">
                  <c:v>57.308714808996001</c:v>
                </c:pt>
                <c:pt idx="275977">
                  <c:v>57.308787691073398</c:v>
                </c:pt>
                <c:pt idx="275978">
                  <c:v>57.308860572917503</c:v>
                </c:pt>
                <c:pt idx="275979">
                  <c:v>57.3089334545284</c:v>
                </c:pt>
                <c:pt idx="275980">
                  <c:v>57.309006335905899</c:v>
                </c:pt>
                <c:pt idx="275981">
                  <c:v>57.309079217050098</c:v>
                </c:pt>
                <c:pt idx="275982">
                  <c:v>57.309152097961103</c:v>
                </c:pt>
                <c:pt idx="275983">
                  <c:v>57.309224978638802</c:v>
                </c:pt>
                <c:pt idx="275984">
                  <c:v>57.309297859083202</c:v>
                </c:pt>
                <c:pt idx="275985">
                  <c:v>57.309370739294302</c:v>
                </c:pt>
                <c:pt idx="275986">
                  <c:v>57.309443619272102</c:v>
                </c:pt>
                <c:pt idx="275987">
                  <c:v>57.309516499016603</c:v>
                </c:pt>
                <c:pt idx="275988">
                  <c:v>57.309589378527903</c:v>
                </c:pt>
                <c:pt idx="275989">
                  <c:v>57.309662257805897</c:v>
                </c:pt>
                <c:pt idx="275990">
                  <c:v>57.309735136850598</c:v>
                </c:pt>
                <c:pt idx="275991">
                  <c:v>57.309808015662</c:v>
                </c:pt>
                <c:pt idx="275992">
                  <c:v>57.309880894240102</c:v>
                </c:pt>
                <c:pt idx="275993">
                  <c:v>57.309953772584997</c:v>
                </c:pt>
                <c:pt idx="275994">
                  <c:v>57.310026650696599</c:v>
                </c:pt>
                <c:pt idx="275995">
                  <c:v>57.310099528574902</c:v>
                </c:pt>
                <c:pt idx="275996">
                  <c:v>57.310172406219998</c:v>
                </c:pt>
                <c:pt idx="275997">
                  <c:v>57.310245283631701</c:v>
                </c:pt>
                <c:pt idx="275998">
                  <c:v>57.310318160810198</c:v>
                </c:pt>
                <c:pt idx="275999">
                  <c:v>57.310391037755402</c:v>
                </c:pt>
                <c:pt idx="276000">
                  <c:v>57.310463914467299</c:v>
                </c:pt>
                <c:pt idx="276001">
                  <c:v>57.310536790946003</c:v>
                </c:pt>
                <c:pt idx="276002">
                  <c:v>57.3106096671914</c:v>
                </c:pt>
                <c:pt idx="276003">
                  <c:v>57.310682543203498</c:v>
                </c:pt>
                <c:pt idx="276004">
                  <c:v>57.310755418982403</c:v>
                </c:pt>
                <c:pt idx="276005">
                  <c:v>57.310828294528001</c:v>
                </c:pt>
                <c:pt idx="276006">
                  <c:v>57.310901169840299</c:v>
                </c:pt>
                <c:pt idx="276007">
                  <c:v>57.310974044919398</c:v>
                </c:pt>
                <c:pt idx="276008">
                  <c:v>57.311046919765097</c:v>
                </c:pt>
                <c:pt idx="276009">
                  <c:v>57.311119794377703</c:v>
                </c:pt>
                <c:pt idx="276010">
                  <c:v>57.311192668756902</c:v>
                </c:pt>
                <c:pt idx="276011">
                  <c:v>57.311265542902902</c:v>
                </c:pt>
                <c:pt idx="276012">
                  <c:v>57.311338416815602</c:v>
                </c:pt>
                <c:pt idx="276013">
                  <c:v>57.311411290495101</c:v>
                </c:pt>
                <c:pt idx="276014">
                  <c:v>57.311484163941302</c:v>
                </c:pt>
                <c:pt idx="276015">
                  <c:v>57.311557037154202</c:v>
                </c:pt>
                <c:pt idx="276016">
                  <c:v>57.311629910133902</c:v>
                </c:pt>
                <c:pt idx="276017">
                  <c:v>57.311702782880303</c:v>
                </c:pt>
                <c:pt idx="276018">
                  <c:v>57.311775655393497</c:v>
                </c:pt>
                <c:pt idx="276019">
                  <c:v>57.311848527673398</c:v>
                </c:pt>
                <c:pt idx="276020">
                  <c:v>57.311921399720099</c:v>
                </c:pt>
                <c:pt idx="276021">
                  <c:v>57.311994271533401</c:v>
                </c:pt>
                <c:pt idx="276022">
                  <c:v>57.312067143113602</c:v>
                </c:pt>
                <c:pt idx="276023">
                  <c:v>57.312140014460503</c:v>
                </c:pt>
                <c:pt idx="276024">
                  <c:v>57.312212885574098</c:v>
                </c:pt>
                <c:pt idx="276025">
                  <c:v>57.312285756454401</c:v>
                </c:pt>
                <c:pt idx="276026">
                  <c:v>57.312358627101602</c:v>
                </c:pt>
                <c:pt idx="276027">
                  <c:v>57.312431497515398</c:v>
                </c:pt>
                <c:pt idx="276028">
                  <c:v>57.312504367696</c:v>
                </c:pt>
                <c:pt idx="276029">
                  <c:v>57.312577237643403</c:v>
                </c:pt>
                <c:pt idx="276030">
                  <c:v>57.312650107357499</c:v>
                </c:pt>
                <c:pt idx="276031">
                  <c:v>57.312722976838401</c:v>
                </c:pt>
                <c:pt idx="276032">
                  <c:v>57.312795846085997</c:v>
                </c:pt>
                <c:pt idx="276033">
                  <c:v>57.312868715100301</c:v>
                </c:pt>
                <c:pt idx="276034">
                  <c:v>57.312941583881397</c:v>
                </c:pt>
                <c:pt idx="276035">
                  <c:v>57.3130144524293</c:v>
                </c:pt>
                <c:pt idx="276036">
                  <c:v>57.313087320743897</c:v>
                </c:pt>
                <c:pt idx="276037">
                  <c:v>57.3131601888253</c:v>
                </c:pt>
                <c:pt idx="276038">
                  <c:v>57.313233056673397</c:v>
                </c:pt>
                <c:pt idx="276039">
                  <c:v>57.313305924288301</c:v>
                </c:pt>
                <c:pt idx="276040">
                  <c:v>57.313378791669997</c:v>
                </c:pt>
                <c:pt idx="276041">
                  <c:v>57.313451658818401</c:v>
                </c:pt>
                <c:pt idx="276042">
                  <c:v>57.313524525733598</c:v>
                </c:pt>
                <c:pt idx="276043">
                  <c:v>57.313597392415502</c:v>
                </c:pt>
                <c:pt idx="276044">
                  <c:v>57.3136702588642</c:v>
                </c:pt>
                <c:pt idx="276045">
                  <c:v>57.313743125079597</c:v>
                </c:pt>
                <c:pt idx="276046">
                  <c:v>57.313815991061801</c:v>
                </c:pt>
                <c:pt idx="276047">
                  <c:v>57.313888856810799</c:v>
                </c:pt>
                <c:pt idx="276048">
                  <c:v>57.313961722326503</c:v>
                </c:pt>
                <c:pt idx="276049">
                  <c:v>57.314034587609001</c:v>
                </c:pt>
                <c:pt idx="276050">
                  <c:v>57.314107452658298</c:v>
                </c:pt>
                <c:pt idx="276051">
                  <c:v>57.314180317474303</c:v>
                </c:pt>
                <c:pt idx="276052">
                  <c:v>57.314253182057101</c:v>
                </c:pt>
                <c:pt idx="276053">
                  <c:v>57.314326046406698</c:v>
                </c:pt>
                <c:pt idx="276054">
                  <c:v>57.314398910523003</c:v>
                </c:pt>
                <c:pt idx="276055">
                  <c:v>57.314471774406101</c:v>
                </c:pt>
                <c:pt idx="276056">
                  <c:v>57.314544638055899</c:v>
                </c:pt>
                <c:pt idx="276057">
                  <c:v>57.314617501472597</c:v>
                </c:pt>
                <c:pt idx="276058">
                  <c:v>57.314690364656002</c:v>
                </c:pt>
                <c:pt idx="276059">
                  <c:v>57.3147632276062</c:v>
                </c:pt>
                <c:pt idx="276060">
                  <c:v>57.314836090323098</c:v>
                </c:pt>
                <c:pt idx="276061">
                  <c:v>57.314908952806803</c:v>
                </c:pt>
                <c:pt idx="276062">
                  <c:v>57.314981815057301</c:v>
                </c:pt>
                <c:pt idx="276063">
                  <c:v>57.315054677074599</c:v>
                </c:pt>
                <c:pt idx="276064">
                  <c:v>57.315127538858697</c:v>
                </c:pt>
                <c:pt idx="276065">
                  <c:v>57.315200400409502</c:v>
                </c:pt>
                <c:pt idx="276066">
                  <c:v>57.3152732617271</c:v>
                </c:pt>
                <c:pt idx="276067">
                  <c:v>57.315346122811498</c:v>
                </c:pt>
                <c:pt idx="276068">
                  <c:v>57.315418983662603</c:v>
                </c:pt>
                <c:pt idx="276069">
                  <c:v>57.315491844280501</c:v>
                </c:pt>
                <c:pt idx="276070">
                  <c:v>57.315564704665299</c:v>
                </c:pt>
                <c:pt idx="276071">
                  <c:v>57.315637564816797</c:v>
                </c:pt>
                <c:pt idx="276072">
                  <c:v>57.315710424735002</c:v>
                </c:pt>
                <c:pt idx="276073">
                  <c:v>57.3157832844201</c:v>
                </c:pt>
                <c:pt idx="276074">
                  <c:v>57.315856143871898</c:v>
                </c:pt>
                <c:pt idx="276075">
                  <c:v>57.315929003090503</c:v>
                </c:pt>
                <c:pt idx="276076">
                  <c:v>57.3160018620759</c:v>
                </c:pt>
                <c:pt idx="276077">
                  <c:v>57.316074720828098</c:v>
                </c:pt>
                <c:pt idx="276078">
                  <c:v>57.316147579347103</c:v>
                </c:pt>
                <c:pt idx="276079">
                  <c:v>57.3162204376329</c:v>
                </c:pt>
                <c:pt idx="276080">
                  <c:v>57.316293295685398</c:v>
                </c:pt>
                <c:pt idx="276081">
                  <c:v>57.316366153504802</c:v>
                </c:pt>
                <c:pt idx="276082">
                  <c:v>57.3164390110909</c:v>
                </c:pt>
                <c:pt idx="276083">
                  <c:v>57.316511868443797</c:v>
                </c:pt>
                <c:pt idx="276084">
                  <c:v>57.316584725563501</c:v>
                </c:pt>
                <c:pt idx="276085">
                  <c:v>57.316657582449999</c:v>
                </c:pt>
                <c:pt idx="276086">
                  <c:v>57.316730439103303</c:v>
                </c:pt>
                <c:pt idx="276087">
                  <c:v>57.3168032955234</c:v>
                </c:pt>
                <c:pt idx="276088">
                  <c:v>57.316876151710296</c:v>
                </c:pt>
                <c:pt idx="276089">
                  <c:v>57.316949007663901</c:v>
                </c:pt>
                <c:pt idx="276090">
                  <c:v>57.317021863384397</c:v>
                </c:pt>
                <c:pt idx="276091">
                  <c:v>57.317094718871701</c:v>
                </c:pt>
                <c:pt idx="276092">
                  <c:v>57.317167574125698</c:v>
                </c:pt>
                <c:pt idx="276093">
                  <c:v>57.317240429146601</c:v>
                </c:pt>
                <c:pt idx="276094">
                  <c:v>57.317313283934197</c:v>
                </c:pt>
                <c:pt idx="276095">
                  <c:v>57.317386138488601</c:v>
                </c:pt>
                <c:pt idx="276096">
                  <c:v>57.317458992809897</c:v>
                </c:pt>
                <c:pt idx="276097">
                  <c:v>57.3175318468979</c:v>
                </c:pt>
                <c:pt idx="276098">
                  <c:v>57.317604700752803</c:v>
                </c:pt>
                <c:pt idx="276099">
                  <c:v>57.317677554374399</c:v>
                </c:pt>
                <c:pt idx="276100">
                  <c:v>57.317750407762901</c:v>
                </c:pt>
                <c:pt idx="276101">
                  <c:v>57.317823260918097</c:v>
                </c:pt>
                <c:pt idx="276102">
                  <c:v>57.317896113840199</c:v>
                </c:pt>
                <c:pt idx="276103">
                  <c:v>57.317968966529001</c:v>
                </c:pt>
                <c:pt idx="276104">
                  <c:v>57.318041818984703</c:v>
                </c:pt>
                <c:pt idx="276105">
                  <c:v>57.318114671207198</c:v>
                </c:pt>
                <c:pt idx="276106">
                  <c:v>57.318187523196499</c:v>
                </c:pt>
                <c:pt idx="276107">
                  <c:v>57.318260374952601</c:v>
                </c:pt>
                <c:pt idx="276108">
                  <c:v>57.318333226475403</c:v>
                </c:pt>
                <c:pt idx="276109">
                  <c:v>57.318406077765097</c:v>
                </c:pt>
                <c:pt idx="276110">
                  <c:v>57.318478928821698</c:v>
                </c:pt>
                <c:pt idx="276111">
                  <c:v>57.318551779644999</c:v>
                </c:pt>
                <c:pt idx="276112">
                  <c:v>57.318624630235099</c:v>
                </c:pt>
                <c:pt idx="276113">
                  <c:v>57.318697480592</c:v>
                </c:pt>
                <c:pt idx="276114">
                  <c:v>57.3187703307158</c:v>
                </c:pt>
                <c:pt idx="276115">
                  <c:v>57.3188431806064</c:v>
                </c:pt>
                <c:pt idx="276116">
                  <c:v>57.3189160302638</c:v>
                </c:pt>
                <c:pt idx="276117">
                  <c:v>57.318988879688</c:v>
                </c:pt>
                <c:pt idx="276118">
                  <c:v>57.319061728878999</c:v>
                </c:pt>
                <c:pt idx="276119">
                  <c:v>57.319134577836799</c:v>
                </c:pt>
                <c:pt idx="276120">
                  <c:v>57.319207426561498</c:v>
                </c:pt>
                <c:pt idx="276121">
                  <c:v>57.319280275052897</c:v>
                </c:pt>
                <c:pt idx="276122">
                  <c:v>57.319353123311203</c:v>
                </c:pt>
                <c:pt idx="276123">
                  <c:v>57.319425971336301</c:v>
                </c:pt>
                <c:pt idx="276124">
                  <c:v>57.319498819128199</c:v>
                </c:pt>
                <c:pt idx="276125">
                  <c:v>57.319571666686997</c:v>
                </c:pt>
                <c:pt idx="276126">
                  <c:v>57.319644514012502</c:v>
                </c:pt>
                <c:pt idx="276127">
                  <c:v>57.3197173611049</c:v>
                </c:pt>
                <c:pt idx="276128">
                  <c:v>57.319790207964097</c:v>
                </c:pt>
                <c:pt idx="276129">
                  <c:v>57.319863054590201</c:v>
                </c:pt>
                <c:pt idx="276130">
                  <c:v>57.319935900982998</c:v>
                </c:pt>
                <c:pt idx="276131">
                  <c:v>57.320008747142701</c:v>
                </c:pt>
                <c:pt idx="276132">
                  <c:v>57.320081593069197</c:v>
                </c:pt>
                <c:pt idx="276133">
                  <c:v>57.320154438762501</c:v>
                </c:pt>
                <c:pt idx="276134">
                  <c:v>57.320227284222703</c:v>
                </c:pt>
                <c:pt idx="276135">
                  <c:v>57.320300129449699</c:v>
                </c:pt>
                <c:pt idx="276136">
                  <c:v>57.320372974443501</c:v>
                </c:pt>
                <c:pt idx="276137">
                  <c:v>57.320445819204203</c:v>
                </c:pt>
                <c:pt idx="276138">
                  <c:v>57.320518663731697</c:v>
                </c:pt>
                <c:pt idx="276139">
                  <c:v>57.320591508025998</c:v>
                </c:pt>
                <c:pt idx="276140">
                  <c:v>57.3206643520871</c:v>
                </c:pt>
                <c:pt idx="276141">
                  <c:v>57.3207371959151</c:v>
                </c:pt>
                <c:pt idx="276142">
                  <c:v>57.320810039509901</c:v>
                </c:pt>
                <c:pt idx="276143">
                  <c:v>57.320882882871501</c:v>
                </c:pt>
                <c:pt idx="276144">
                  <c:v>57.320955726000001</c:v>
                </c:pt>
                <c:pt idx="276145">
                  <c:v>57.321028568895301</c:v>
                </c:pt>
                <c:pt idx="276146">
                  <c:v>57.3211014115575</c:v>
                </c:pt>
                <c:pt idx="276147">
                  <c:v>57.321174253986499</c:v>
                </c:pt>
                <c:pt idx="276148">
                  <c:v>57.321247096182297</c:v>
                </c:pt>
                <c:pt idx="276149">
                  <c:v>57.321319938145002</c:v>
                </c:pt>
                <c:pt idx="276150">
                  <c:v>57.3213927798745</c:v>
                </c:pt>
                <c:pt idx="276151">
                  <c:v>57.321465621370798</c:v>
                </c:pt>
                <c:pt idx="276152">
                  <c:v>57.321538462634003</c:v>
                </c:pt>
                <c:pt idx="276153">
                  <c:v>57.321611303664</c:v>
                </c:pt>
                <c:pt idx="276154">
                  <c:v>57.321684144460903</c:v>
                </c:pt>
                <c:pt idx="276155">
                  <c:v>57.321756985024599</c:v>
                </c:pt>
                <c:pt idx="276156">
                  <c:v>57.321829825355202</c:v>
                </c:pt>
                <c:pt idx="276157">
                  <c:v>57.321902665452598</c:v>
                </c:pt>
                <c:pt idx="276158">
                  <c:v>57.3219755053168</c:v>
                </c:pt>
                <c:pt idx="276159">
                  <c:v>57.322048344947902</c:v>
                </c:pt>
                <c:pt idx="276160">
                  <c:v>57.322121184345797</c:v>
                </c:pt>
                <c:pt idx="276161">
                  <c:v>57.322194023510598</c:v>
                </c:pt>
                <c:pt idx="276162">
                  <c:v>57.322266862442298</c:v>
                </c:pt>
                <c:pt idx="276163">
                  <c:v>57.322339701140699</c:v>
                </c:pt>
                <c:pt idx="276164">
                  <c:v>57.322412539606098</c:v>
                </c:pt>
                <c:pt idx="276165">
                  <c:v>57.322485377838298</c:v>
                </c:pt>
                <c:pt idx="276166">
                  <c:v>57.322558215837297</c:v>
                </c:pt>
                <c:pt idx="276167">
                  <c:v>57.322631053603203</c:v>
                </c:pt>
                <c:pt idx="276168">
                  <c:v>57.322703891135902</c:v>
                </c:pt>
                <c:pt idx="276169">
                  <c:v>57.3227767284355</c:v>
                </c:pt>
                <c:pt idx="276170">
                  <c:v>57.322849565501997</c:v>
                </c:pt>
                <c:pt idx="276171">
                  <c:v>57.322922402335301</c:v>
                </c:pt>
                <c:pt idx="276172">
                  <c:v>57.322995238935398</c:v>
                </c:pt>
                <c:pt idx="276173">
                  <c:v>57.323068075302402</c:v>
                </c:pt>
                <c:pt idx="276174">
                  <c:v>57.323140911436298</c:v>
                </c:pt>
                <c:pt idx="276175">
                  <c:v>57.323213747337</c:v>
                </c:pt>
                <c:pt idx="276176">
                  <c:v>57.323286583004602</c:v>
                </c:pt>
                <c:pt idx="276177">
                  <c:v>57.323359418439097</c:v>
                </c:pt>
                <c:pt idx="276178">
                  <c:v>57.323432253640398</c:v>
                </c:pt>
                <c:pt idx="276179">
                  <c:v>57.323505088608599</c:v>
                </c:pt>
                <c:pt idx="276180">
                  <c:v>57.323577923343599</c:v>
                </c:pt>
                <c:pt idx="276181">
                  <c:v>57.323650757845499</c:v>
                </c:pt>
                <c:pt idx="276182">
                  <c:v>57.323723592114199</c:v>
                </c:pt>
                <c:pt idx="276183">
                  <c:v>57.323796426149897</c:v>
                </c:pt>
                <c:pt idx="276184">
                  <c:v>57.323869259952303</c:v>
                </c:pt>
                <c:pt idx="276185">
                  <c:v>57.323942093521701</c:v>
                </c:pt>
                <c:pt idx="276186">
                  <c:v>57.324014926857899</c:v>
                </c:pt>
                <c:pt idx="276187">
                  <c:v>57.324087759961003</c:v>
                </c:pt>
                <c:pt idx="276188">
                  <c:v>57.3241605928309</c:v>
                </c:pt>
                <c:pt idx="276189">
                  <c:v>57.324233425467803</c:v>
                </c:pt>
                <c:pt idx="276190">
                  <c:v>57.324306257871498</c:v>
                </c:pt>
                <c:pt idx="276191">
                  <c:v>57.324379090042001</c:v>
                </c:pt>
                <c:pt idx="276192">
                  <c:v>57.324451921979403</c:v>
                </c:pt>
                <c:pt idx="276193">
                  <c:v>57.324524753683797</c:v>
                </c:pt>
                <c:pt idx="276194">
                  <c:v>57.324597585154898</c:v>
                </c:pt>
                <c:pt idx="276195">
                  <c:v>57.324670416392998</c:v>
                </c:pt>
                <c:pt idx="276196">
                  <c:v>57.324743247397898</c:v>
                </c:pt>
                <c:pt idx="276197">
                  <c:v>57.324816078169697</c:v>
                </c:pt>
                <c:pt idx="276198">
                  <c:v>57.324888908708402</c:v>
                </c:pt>
                <c:pt idx="276199">
                  <c:v>57.324961739013901</c:v>
                </c:pt>
                <c:pt idx="276200">
                  <c:v>57.325034569086299</c:v>
                </c:pt>
                <c:pt idx="276201">
                  <c:v>57.325107398925603</c:v>
                </c:pt>
                <c:pt idx="276202">
                  <c:v>57.325180228531799</c:v>
                </c:pt>
                <c:pt idx="276203">
                  <c:v>57.325253057904902</c:v>
                </c:pt>
                <c:pt idx="276204">
                  <c:v>57.325325887044798</c:v>
                </c:pt>
                <c:pt idx="276205">
                  <c:v>57.3253987159516</c:v>
                </c:pt>
                <c:pt idx="276206">
                  <c:v>57.325471544625302</c:v>
                </c:pt>
                <c:pt idx="276207">
                  <c:v>57.325544373065902</c:v>
                </c:pt>
                <c:pt idx="276208">
                  <c:v>57.325617201273403</c:v>
                </c:pt>
                <c:pt idx="276209">
                  <c:v>57.325690029247703</c:v>
                </c:pt>
                <c:pt idx="276210">
                  <c:v>57.325762856988902</c:v>
                </c:pt>
                <c:pt idx="276211">
                  <c:v>57.3258356844971</c:v>
                </c:pt>
                <c:pt idx="276212">
                  <c:v>57.325908511772099</c:v>
                </c:pt>
                <c:pt idx="276213">
                  <c:v>57.325981338814003</c:v>
                </c:pt>
                <c:pt idx="276214">
                  <c:v>57.326054165622701</c:v>
                </c:pt>
                <c:pt idx="276215">
                  <c:v>57.326126992198397</c:v>
                </c:pt>
                <c:pt idx="276216">
                  <c:v>57.3261998185409</c:v>
                </c:pt>
                <c:pt idx="276217">
                  <c:v>57.326272644650402</c:v>
                </c:pt>
                <c:pt idx="276218">
                  <c:v>57.326345470526697</c:v>
                </c:pt>
                <c:pt idx="276219">
                  <c:v>57.326418296169898</c:v>
                </c:pt>
                <c:pt idx="276220">
                  <c:v>57.326491121580098</c:v>
                </c:pt>
                <c:pt idx="276221">
                  <c:v>57.326563946757098</c:v>
                </c:pt>
                <c:pt idx="276222">
                  <c:v>57.326636771700997</c:v>
                </c:pt>
                <c:pt idx="276223">
                  <c:v>57.326709596411703</c:v>
                </c:pt>
                <c:pt idx="276224">
                  <c:v>57.326782420889401</c:v>
                </c:pt>
                <c:pt idx="276225">
                  <c:v>57.326855245133999</c:v>
                </c:pt>
                <c:pt idx="276226">
                  <c:v>57.326928069145502</c:v>
                </c:pt>
                <c:pt idx="276227">
                  <c:v>57.327000892923898</c:v>
                </c:pt>
                <c:pt idx="276228">
                  <c:v>57.327073716469101</c:v>
                </c:pt>
                <c:pt idx="276229">
                  <c:v>57.327146539781303</c:v>
                </c:pt>
                <c:pt idx="276230">
                  <c:v>57.327219362860397</c:v>
                </c:pt>
                <c:pt idx="276231">
                  <c:v>57.327292185706398</c:v>
                </c:pt>
                <c:pt idx="276232">
                  <c:v>57.327365008319198</c:v>
                </c:pt>
                <c:pt idx="276233">
                  <c:v>57.327437830698997</c:v>
                </c:pt>
                <c:pt idx="276234">
                  <c:v>57.327510652845703</c:v>
                </c:pt>
                <c:pt idx="276235">
                  <c:v>57.327583474759301</c:v>
                </c:pt>
                <c:pt idx="276236">
                  <c:v>57.327656296439699</c:v>
                </c:pt>
                <c:pt idx="276237">
                  <c:v>57.327729117887102</c:v>
                </c:pt>
                <c:pt idx="276238">
                  <c:v>57.327801939101398</c:v>
                </c:pt>
                <c:pt idx="276239">
                  <c:v>57.327874760082601</c:v>
                </c:pt>
                <c:pt idx="276240">
                  <c:v>57.327947580830703</c:v>
                </c:pt>
                <c:pt idx="276241">
                  <c:v>57.328020401345697</c:v>
                </c:pt>
                <c:pt idx="276242">
                  <c:v>57.328093221627597</c:v>
                </c:pt>
                <c:pt idx="276243">
                  <c:v>57.328166041676504</c:v>
                </c:pt>
                <c:pt idx="276244">
                  <c:v>57.328238861492203</c:v>
                </c:pt>
                <c:pt idx="276245">
                  <c:v>57.328311681074801</c:v>
                </c:pt>
                <c:pt idx="276246">
                  <c:v>57.328384500424399</c:v>
                </c:pt>
                <c:pt idx="276247">
                  <c:v>57.328457319540902</c:v>
                </c:pt>
                <c:pt idx="276248">
                  <c:v>57.328530138424298</c:v>
                </c:pt>
                <c:pt idx="276249">
                  <c:v>57.328602957074501</c:v>
                </c:pt>
                <c:pt idx="276250">
                  <c:v>57.328675775491703</c:v>
                </c:pt>
                <c:pt idx="276251">
                  <c:v>57.328748593675897</c:v>
                </c:pt>
                <c:pt idx="276252">
                  <c:v>57.328821411626897</c:v>
                </c:pt>
                <c:pt idx="276253">
                  <c:v>57.328894229344897</c:v>
                </c:pt>
                <c:pt idx="276254">
                  <c:v>57.328967046829703</c:v>
                </c:pt>
                <c:pt idx="276255">
                  <c:v>57.329039864081501</c:v>
                </c:pt>
                <c:pt idx="276256">
                  <c:v>57.329112681100199</c:v>
                </c:pt>
                <c:pt idx="276257">
                  <c:v>57.329185497885902</c:v>
                </c:pt>
                <c:pt idx="276258">
                  <c:v>57.329258314438398</c:v>
                </c:pt>
                <c:pt idx="276259">
                  <c:v>57.3293311307579</c:v>
                </c:pt>
                <c:pt idx="276260">
                  <c:v>57.329403946844302</c:v>
                </c:pt>
                <c:pt idx="276261">
                  <c:v>57.329476762697603</c:v>
                </c:pt>
                <c:pt idx="276262">
                  <c:v>57.329549578317803</c:v>
                </c:pt>
                <c:pt idx="276263">
                  <c:v>57.329622393705002</c:v>
                </c:pt>
                <c:pt idx="276264">
                  <c:v>57.3296952088591</c:v>
                </c:pt>
                <c:pt idx="276265">
                  <c:v>57.329768023780098</c:v>
                </c:pt>
                <c:pt idx="276266">
                  <c:v>57.329840838468002</c:v>
                </c:pt>
                <c:pt idx="276267">
                  <c:v>57.329913652922897</c:v>
                </c:pt>
                <c:pt idx="276268">
                  <c:v>57.3299864671447</c:v>
                </c:pt>
                <c:pt idx="276269">
                  <c:v>57.330059281133401</c:v>
                </c:pt>
                <c:pt idx="276270">
                  <c:v>57.330132094889002</c:v>
                </c:pt>
                <c:pt idx="276271">
                  <c:v>57.330204908411602</c:v>
                </c:pt>
                <c:pt idx="276272">
                  <c:v>57.330277721701101</c:v>
                </c:pt>
                <c:pt idx="276273">
                  <c:v>57.3303505347575</c:v>
                </c:pt>
                <c:pt idx="276274">
                  <c:v>57.330423347580897</c:v>
                </c:pt>
                <c:pt idx="276275">
                  <c:v>57.330496160171201</c:v>
                </c:pt>
                <c:pt idx="276276">
                  <c:v>57.330568972528397</c:v>
                </c:pt>
                <c:pt idx="276277">
                  <c:v>57.330641784652599</c:v>
                </c:pt>
                <c:pt idx="276278">
                  <c:v>57.3307145965437</c:v>
                </c:pt>
                <c:pt idx="276279">
                  <c:v>57.330787408201701</c:v>
                </c:pt>
                <c:pt idx="276280">
                  <c:v>57.3308602196267</c:v>
                </c:pt>
                <c:pt idx="276281">
                  <c:v>57.330933030818599</c:v>
                </c:pt>
                <c:pt idx="276282">
                  <c:v>57.331005841777497</c:v>
                </c:pt>
                <c:pt idx="276283">
                  <c:v>57.331078652503301</c:v>
                </c:pt>
                <c:pt idx="276284">
                  <c:v>57.331151462995997</c:v>
                </c:pt>
                <c:pt idx="276285">
                  <c:v>57.3312242732557</c:v>
                </c:pt>
                <c:pt idx="276286">
                  <c:v>57.331297083282301</c:v>
                </c:pt>
                <c:pt idx="276287">
                  <c:v>57.331369893075802</c:v>
                </c:pt>
                <c:pt idx="276288">
                  <c:v>57.331442702636302</c:v>
                </c:pt>
                <c:pt idx="276289">
                  <c:v>57.331515511963801</c:v>
                </c:pt>
                <c:pt idx="276290">
                  <c:v>57.331588321058099</c:v>
                </c:pt>
                <c:pt idx="276291">
                  <c:v>57.331661129919503</c:v>
                </c:pt>
                <c:pt idx="276292">
                  <c:v>57.3317339385477</c:v>
                </c:pt>
                <c:pt idx="276293">
                  <c:v>57.331806746942902</c:v>
                </c:pt>
                <c:pt idx="276294">
                  <c:v>57.331879555105097</c:v>
                </c:pt>
                <c:pt idx="276295">
                  <c:v>57.331952363034198</c:v>
                </c:pt>
                <c:pt idx="276296">
                  <c:v>57.332025170730297</c:v>
                </c:pt>
                <c:pt idx="276297">
                  <c:v>57.332097978193303</c:v>
                </c:pt>
                <c:pt idx="276298">
                  <c:v>57.332170785423202</c:v>
                </c:pt>
                <c:pt idx="276299">
                  <c:v>57.332243592420198</c:v>
                </c:pt>
                <c:pt idx="276300">
                  <c:v>57.332316399184002</c:v>
                </c:pt>
                <c:pt idx="276301">
                  <c:v>57.332389205714797</c:v>
                </c:pt>
                <c:pt idx="276302">
                  <c:v>57.332462012012599</c:v>
                </c:pt>
                <c:pt idx="276303">
                  <c:v>57.332534818077299</c:v>
                </c:pt>
                <c:pt idx="276304">
                  <c:v>57.332607623908999</c:v>
                </c:pt>
                <c:pt idx="276305">
                  <c:v>57.332680429507597</c:v>
                </c:pt>
                <c:pt idx="276306">
                  <c:v>57.332753234873202</c:v>
                </c:pt>
                <c:pt idx="276307">
                  <c:v>57.332826040005699</c:v>
                </c:pt>
                <c:pt idx="276308">
                  <c:v>57.332898844905202</c:v>
                </c:pt>
                <c:pt idx="276309">
                  <c:v>57.332971649571697</c:v>
                </c:pt>
                <c:pt idx="276310">
                  <c:v>57.333044454005098</c:v>
                </c:pt>
                <c:pt idx="276311">
                  <c:v>57.333117258205498</c:v>
                </c:pt>
                <c:pt idx="276312">
                  <c:v>57.333190062172797</c:v>
                </c:pt>
                <c:pt idx="276313">
                  <c:v>57.333262865907102</c:v>
                </c:pt>
                <c:pt idx="276314">
                  <c:v>57.333335669408299</c:v>
                </c:pt>
                <c:pt idx="276315">
                  <c:v>57.333408472676602</c:v>
                </c:pt>
                <c:pt idx="276316">
                  <c:v>57.333481275711698</c:v>
                </c:pt>
                <c:pt idx="276317">
                  <c:v>57.333554078513899</c:v>
                </c:pt>
                <c:pt idx="276318">
                  <c:v>57.333626881082999</c:v>
                </c:pt>
                <c:pt idx="276319">
                  <c:v>57.333699683419098</c:v>
                </c:pt>
                <c:pt idx="276320">
                  <c:v>57.333772485522097</c:v>
                </c:pt>
                <c:pt idx="276321">
                  <c:v>57.333845287392101</c:v>
                </c:pt>
                <c:pt idx="276322">
                  <c:v>57.333918089029098</c:v>
                </c:pt>
                <c:pt idx="276323">
                  <c:v>57.333990890433</c:v>
                </c:pt>
                <c:pt idx="276324">
                  <c:v>57.334063691603902</c:v>
                </c:pt>
                <c:pt idx="276325">
                  <c:v>57.334136492541802</c:v>
                </c:pt>
                <c:pt idx="276326">
                  <c:v>57.334209293246701</c:v>
                </c:pt>
                <c:pt idx="276327">
                  <c:v>57.3342820937185</c:v>
                </c:pt>
                <c:pt idx="276328">
                  <c:v>57.334354893957297</c:v>
                </c:pt>
                <c:pt idx="276329">
                  <c:v>57.3344276939631</c:v>
                </c:pt>
                <c:pt idx="276330">
                  <c:v>57.334500493735803</c:v>
                </c:pt>
                <c:pt idx="276331">
                  <c:v>57.334573293275596</c:v>
                </c:pt>
                <c:pt idx="276332">
                  <c:v>57.334646092582197</c:v>
                </c:pt>
                <c:pt idx="276333">
                  <c:v>57.334718891655903</c:v>
                </c:pt>
                <c:pt idx="276334">
                  <c:v>57.334791690496601</c:v>
                </c:pt>
                <c:pt idx="276335">
                  <c:v>57.334864489104199</c:v>
                </c:pt>
                <c:pt idx="276336">
                  <c:v>57.334937287478802</c:v>
                </c:pt>
                <c:pt idx="276337">
                  <c:v>57.335010085620397</c:v>
                </c:pt>
                <c:pt idx="276338">
                  <c:v>57.335082883528898</c:v>
                </c:pt>
                <c:pt idx="276339">
                  <c:v>57.335155681204498</c:v>
                </c:pt>
                <c:pt idx="276340">
                  <c:v>57.335228478646997</c:v>
                </c:pt>
                <c:pt idx="276341">
                  <c:v>57.335301275856501</c:v>
                </c:pt>
                <c:pt idx="276342">
                  <c:v>57.335374072832998</c:v>
                </c:pt>
                <c:pt idx="276343">
                  <c:v>57.335446869576501</c:v>
                </c:pt>
                <c:pt idx="276344">
                  <c:v>57.335519666086903</c:v>
                </c:pt>
                <c:pt idx="276345">
                  <c:v>57.335592462364403</c:v>
                </c:pt>
                <c:pt idx="276346">
                  <c:v>57.335665258408802</c:v>
                </c:pt>
                <c:pt idx="276347">
                  <c:v>57.335738054220201</c:v>
                </c:pt>
                <c:pt idx="276348">
                  <c:v>57.335810849798598</c:v>
                </c:pt>
                <c:pt idx="276349">
                  <c:v>57.335883645144001</c:v>
                </c:pt>
                <c:pt idx="276350">
                  <c:v>57.335956440256297</c:v>
                </c:pt>
                <c:pt idx="276351">
                  <c:v>57.336029235135697</c:v>
                </c:pt>
                <c:pt idx="276352">
                  <c:v>57.336102029782097</c:v>
                </c:pt>
                <c:pt idx="276353">
                  <c:v>57.336174824195403</c:v>
                </c:pt>
                <c:pt idx="276354">
                  <c:v>57.336247618375701</c:v>
                </c:pt>
                <c:pt idx="276355">
                  <c:v>57.336320412323097</c:v>
                </c:pt>
                <c:pt idx="276356">
                  <c:v>57.3363932060374</c:v>
                </c:pt>
                <c:pt idx="276357">
                  <c:v>57.336465999518701</c:v>
                </c:pt>
                <c:pt idx="276358">
                  <c:v>57.336538792767001</c:v>
                </c:pt>
                <c:pt idx="276359">
                  <c:v>57.3366115857823</c:v>
                </c:pt>
                <c:pt idx="276360">
                  <c:v>57.336684378564598</c:v>
                </c:pt>
                <c:pt idx="276361">
                  <c:v>57.336757171113902</c:v>
                </c:pt>
                <c:pt idx="276362">
                  <c:v>57.336829963430198</c:v>
                </c:pt>
                <c:pt idx="276363">
                  <c:v>57.336902755513499</c:v>
                </c:pt>
                <c:pt idx="276364">
                  <c:v>57.336975547363799</c:v>
                </c:pt>
                <c:pt idx="276365">
                  <c:v>57.337048338981099</c:v>
                </c:pt>
                <c:pt idx="276366">
                  <c:v>57.337121130365396</c:v>
                </c:pt>
                <c:pt idx="276367">
                  <c:v>57.3371939215167</c:v>
                </c:pt>
                <c:pt idx="276368">
                  <c:v>57.337266712435003</c:v>
                </c:pt>
                <c:pt idx="276369">
                  <c:v>57.337339503120297</c:v>
                </c:pt>
                <c:pt idx="276370">
                  <c:v>57.337412293572598</c:v>
                </c:pt>
                <c:pt idx="276371">
                  <c:v>57.337485083791897</c:v>
                </c:pt>
                <c:pt idx="276372">
                  <c:v>57.337557873778202</c:v>
                </c:pt>
                <c:pt idx="276373">
                  <c:v>57.337630663531499</c:v>
                </c:pt>
                <c:pt idx="276374">
                  <c:v>57.337703453051901</c:v>
                </c:pt>
                <c:pt idx="276375">
                  <c:v>57.337776242339203</c:v>
                </c:pt>
                <c:pt idx="276376">
                  <c:v>57.337849031393503</c:v>
                </c:pt>
                <c:pt idx="276377">
                  <c:v>57.337921820214902</c:v>
                </c:pt>
                <c:pt idx="276378">
                  <c:v>57.3379946088032</c:v>
                </c:pt>
                <c:pt idx="276379">
                  <c:v>57.338067397158603</c:v>
                </c:pt>
                <c:pt idx="276380">
                  <c:v>57.338140185280999</c:v>
                </c:pt>
                <c:pt idx="276381">
                  <c:v>57.3382129731704</c:v>
                </c:pt>
                <c:pt idx="276382">
                  <c:v>57.3382857608268</c:v>
                </c:pt>
                <c:pt idx="276383">
                  <c:v>57.338358548250199</c:v>
                </c:pt>
                <c:pt idx="276384">
                  <c:v>57.338431335440603</c:v>
                </c:pt>
                <c:pt idx="276385">
                  <c:v>57.338504122398099</c:v>
                </c:pt>
                <c:pt idx="276386">
                  <c:v>57.338576909122501</c:v>
                </c:pt>
                <c:pt idx="276387">
                  <c:v>57.338649695614002</c:v>
                </c:pt>
                <c:pt idx="276388">
                  <c:v>57.338722481872502</c:v>
                </c:pt>
                <c:pt idx="276389">
                  <c:v>57.338795267898</c:v>
                </c:pt>
                <c:pt idx="276390">
                  <c:v>57.338868053690497</c:v>
                </c:pt>
                <c:pt idx="276391">
                  <c:v>57.3389408392501</c:v>
                </c:pt>
                <c:pt idx="276392">
                  <c:v>57.339013624576701</c:v>
                </c:pt>
                <c:pt idx="276393">
                  <c:v>57.339086409670202</c:v>
                </c:pt>
                <c:pt idx="276394">
                  <c:v>57.3391591945309</c:v>
                </c:pt>
                <c:pt idx="276395">
                  <c:v>57.339231979158498</c:v>
                </c:pt>
                <c:pt idx="276396">
                  <c:v>57.339304763553102</c:v>
                </c:pt>
                <c:pt idx="276397">
                  <c:v>57.339377547714797</c:v>
                </c:pt>
                <c:pt idx="276398">
                  <c:v>57.339450331643498</c:v>
                </c:pt>
                <c:pt idx="276399">
                  <c:v>57.339523115339297</c:v>
                </c:pt>
                <c:pt idx="276400">
                  <c:v>57.339595898802003</c:v>
                </c:pt>
                <c:pt idx="276401">
                  <c:v>57.3396686820318</c:v>
                </c:pt>
                <c:pt idx="276402">
                  <c:v>57.339741465028602</c:v>
                </c:pt>
                <c:pt idx="276403">
                  <c:v>57.339814247792397</c:v>
                </c:pt>
                <c:pt idx="276404">
                  <c:v>57.339887030323297</c:v>
                </c:pt>
                <c:pt idx="276405">
                  <c:v>57.339959812621203</c:v>
                </c:pt>
                <c:pt idx="276406">
                  <c:v>57.3400325946861</c:v>
                </c:pt>
                <c:pt idx="276407">
                  <c:v>57.340105376518103</c:v>
                </c:pt>
                <c:pt idx="276408">
                  <c:v>57.340178158117098</c:v>
                </c:pt>
                <c:pt idx="276409">
                  <c:v>57.340250939483099</c:v>
                </c:pt>
                <c:pt idx="276410">
                  <c:v>57.340323720616098</c:v>
                </c:pt>
                <c:pt idx="276411">
                  <c:v>57.340396501516203</c:v>
                </c:pt>
                <c:pt idx="276412">
                  <c:v>57.340469282183399</c:v>
                </c:pt>
                <c:pt idx="276413">
                  <c:v>57.340542062617502</c:v>
                </c:pt>
                <c:pt idx="276414">
                  <c:v>57.340614842818702</c:v>
                </c:pt>
                <c:pt idx="276415">
                  <c:v>57.340687622786902</c:v>
                </c:pt>
                <c:pt idx="276416">
                  <c:v>57.3407604025222</c:v>
                </c:pt>
                <c:pt idx="276417">
                  <c:v>57.340833182024497</c:v>
                </c:pt>
                <c:pt idx="276418">
                  <c:v>57.340905961293899</c:v>
                </c:pt>
                <c:pt idx="276419">
                  <c:v>57.3409787403303</c:v>
                </c:pt>
                <c:pt idx="276420">
                  <c:v>57.3410515191337</c:v>
                </c:pt>
                <c:pt idx="276421">
                  <c:v>57.341124297704198</c:v>
                </c:pt>
                <c:pt idx="276422">
                  <c:v>57.341197076041702</c:v>
                </c:pt>
                <c:pt idx="276423">
                  <c:v>57.341269854146198</c:v>
                </c:pt>
                <c:pt idx="276424">
                  <c:v>57.341342632017799</c:v>
                </c:pt>
                <c:pt idx="276425">
                  <c:v>57.341415409656499</c:v>
                </c:pt>
                <c:pt idx="276426">
                  <c:v>57.341488187062197</c:v>
                </c:pt>
                <c:pt idx="276427">
                  <c:v>57.341560964234901</c:v>
                </c:pt>
                <c:pt idx="276428">
                  <c:v>57.341633741174697</c:v>
                </c:pt>
                <c:pt idx="276429">
                  <c:v>57.341706517881498</c:v>
                </c:pt>
                <c:pt idx="276430">
                  <c:v>57.341779294355398</c:v>
                </c:pt>
                <c:pt idx="276431">
                  <c:v>57.341852070596303</c:v>
                </c:pt>
                <c:pt idx="276432">
                  <c:v>57.3419248466043</c:v>
                </c:pt>
                <c:pt idx="276433">
                  <c:v>57.341997622379303</c:v>
                </c:pt>
                <c:pt idx="276434">
                  <c:v>57.342070397921397</c:v>
                </c:pt>
                <c:pt idx="276435">
                  <c:v>57.342143173230497</c:v>
                </c:pt>
                <c:pt idx="276436">
                  <c:v>57.342215948306702</c:v>
                </c:pt>
                <c:pt idx="276437">
                  <c:v>57.342288723149899</c:v>
                </c:pt>
                <c:pt idx="276438">
                  <c:v>57.342361497760201</c:v>
                </c:pt>
                <c:pt idx="276439">
                  <c:v>57.342434272137602</c:v>
                </c:pt>
                <c:pt idx="276440">
                  <c:v>57.342507046282002</c:v>
                </c:pt>
                <c:pt idx="276441">
                  <c:v>57.3425798201934</c:v>
                </c:pt>
                <c:pt idx="276442">
                  <c:v>57.342652593872003</c:v>
                </c:pt>
                <c:pt idx="276443">
                  <c:v>57.342725367317499</c:v>
                </c:pt>
                <c:pt idx="276444">
                  <c:v>57.342798140530199</c:v>
                </c:pt>
                <c:pt idx="276445">
                  <c:v>57.342870913509799</c:v>
                </c:pt>
                <c:pt idx="276446">
                  <c:v>57.342943686256604</c:v>
                </c:pt>
                <c:pt idx="276447">
                  <c:v>57.3430164587704</c:v>
                </c:pt>
                <c:pt idx="276448">
                  <c:v>57.343089231051302</c:v>
                </c:pt>
                <c:pt idx="276449">
                  <c:v>57.343162003099202</c:v>
                </c:pt>
                <c:pt idx="276450">
                  <c:v>57.343234774914201</c:v>
                </c:pt>
                <c:pt idx="276451">
                  <c:v>57.343307546496298</c:v>
                </c:pt>
                <c:pt idx="276452">
                  <c:v>57.343380317845401</c:v>
                </c:pt>
                <c:pt idx="276453">
                  <c:v>57.343453088961603</c:v>
                </c:pt>
                <c:pt idx="276454">
                  <c:v>57.343525859844902</c:v>
                </c:pt>
                <c:pt idx="276455">
                  <c:v>57.343598630495201</c:v>
                </c:pt>
                <c:pt idx="276456">
                  <c:v>57.343671400912598</c:v>
                </c:pt>
                <c:pt idx="276457">
                  <c:v>57.343744171097001</c:v>
                </c:pt>
                <c:pt idx="276458">
                  <c:v>57.343816941048601</c:v>
                </c:pt>
                <c:pt idx="276459">
                  <c:v>57.343889710767201</c:v>
                </c:pt>
                <c:pt idx="276460">
                  <c:v>57.343962480252898</c:v>
                </c:pt>
                <c:pt idx="276461">
                  <c:v>57.344035249505602</c:v>
                </c:pt>
                <c:pt idx="276462">
                  <c:v>57.344108018525397</c:v>
                </c:pt>
                <c:pt idx="276463">
                  <c:v>57.344180787312297</c:v>
                </c:pt>
                <c:pt idx="276464">
                  <c:v>57.344253555866203</c:v>
                </c:pt>
                <c:pt idx="276465">
                  <c:v>57.3443263241873</c:v>
                </c:pt>
                <c:pt idx="276466">
                  <c:v>57.344399092275403</c:v>
                </c:pt>
                <c:pt idx="276467">
                  <c:v>57.344471860130596</c:v>
                </c:pt>
                <c:pt idx="276468">
                  <c:v>57.344544627752803</c:v>
                </c:pt>
                <c:pt idx="276469">
                  <c:v>57.344617395142201</c:v>
                </c:pt>
                <c:pt idx="276470">
                  <c:v>57.344690162298598</c:v>
                </c:pt>
                <c:pt idx="276471">
                  <c:v>57.3447629292221</c:v>
                </c:pt>
                <c:pt idx="276472">
                  <c:v>57.3448356959127</c:v>
                </c:pt>
                <c:pt idx="276473">
                  <c:v>57.344908462370299</c:v>
                </c:pt>
                <c:pt idx="276474">
                  <c:v>57.344981228595103</c:v>
                </c:pt>
                <c:pt idx="276475">
                  <c:v>57.345053994586898</c:v>
                </c:pt>
                <c:pt idx="276476">
                  <c:v>57.345126760345799</c:v>
                </c:pt>
                <c:pt idx="276477">
                  <c:v>57.345199525871799</c:v>
                </c:pt>
                <c:pt idx="276478">
                  <c:v>57.345272291164903</c:v>
                </c:pt>
                <c:pt idx="276479">
                  <c:v>57.345345056225</c:v>
                </c:pt>
                <c:pt idx="276480">
                  <c:v>57.345417821052301</c:v>
                </c:pt>
                <c:pt idx="276481">
                  <c:v>57.345490585646601</c:v>
                </c:pt>
                <c:pt idx="276482">
                  <c:v>57.345563350008</c:v>
                </c:pt>
                <c:pt idx="276483">
                  <c:v>57.345636114136497</c:v>
                </c:pt>
                <c:pt idx="276484">
                  <c:v>57.345708878032099</c:v>
                </c:pt>
                <c:pt idx="276485">
                  <c:v>57.345781641694799</c:v>
                </c:pt>
                <c:pt idx="276486">
                  <c:v>57.345854405124498</c:v>
                </c:pt>
                <c:pt idx="276487">
                  <c:v>57.345927168321403</c:v>
                </c:pt>
                <c:pt idx="276488">
                  <c:v>57.345999931285398</c:v>
                </c:pt>
                <c:pt idx="276489">
                  <c:v>57.346072694016399</c:v>
                </c:pt>
                <c:pt idx="276490">
                  <c:v>57.346145456514499</c:v>
                </c:pt>
                <c:pt idx="276491">
                  <c:v>57.346218218779804</c:v>
                </c:pt>
                <c:pt idx="276492">
                  <c:v>57.3462909808121</c:v>
                </c:pt>
                <c:pt idx="276493">
                  <c:v>57.346363742611501</c:v>
                </c:pt>
                <c:pt idx="276494">
                  <c:v>57.346436504178001</c:v>
                </c:pt>
                <c:pt idx="276495">
                  <c:v>57.3465092655116</c:v>
                </c:pt>
                <c:pt idx="276496">
                  <c:v>57.346582026612303</c:v>
                </c:pt>
                <c:pt idx="276497">
                  <c:v>57.346654787480198</c:v>
                </c:pt>
                <c:pt idx="276498">
                  <c:v>57.346727548115098</c:v>
                </c:pt>
                <c:pt idx="276499">
                  <c:v>57.346800308517103</c:v>
                </c:pt>
                <c:pt idx="276500">
                  <c:v>57.3468730686862</c:v>
                </c:pt>
                <c:pt idx="276501">
                  <c:v>57.346945828622403</c:v>
                </c:pt>
                <c:pt idx="276502">
                  <c:v>57.347018588325703</c:v>
                </c:pt>
                <c:pt idx="276503">
                  <c:v>57.347091347796102</c:v>
                </c:pt>
                <c:pt idx="276504">
                  <c:v>57.347164107033599</c:v>
                </c:pt>
                <c:pt idx="276505">
                  <c:v>57.347236866038202</c:v>
                </c:pt>
                <c:pt idx="276506">
                  <c:v>57.347309624810002</c:v>
                </c:pt>
                <c:pt idx="276507">
                  <c:v>57.347382383348801</c:v>
                </c:pt>
                <c:pt idx="276508">
                  <c:v>57.347455141654699</c:v>
                </c:pt>
                <c:pt idx="276509">
                  <c:v>57.347527899727801</c:v>
                </c:pt>
                <c:pt idx="276510">
                  <c:v>57.347600657567902</c:v>
                </c:pt>
                <c:pt idx="276511">
                  <c:v>57.347673415175201</c:v>
                </c:pt>
                <c:pt idx="276512">
                  <c:v>57.347746172549598</c:v>
                </c:pt>
                <c:pt idx="276513">
                  <c:v>57.347818929691101</c:v>
                </c:pt>
                <c:pt idx="276514">
                  <c:v>57.347891686599603</c:v>
                </c:pt>
                <c:pt idx="276515">
                  <c:v>57.347964443275401</c:v>
                </c:pt>
                <c:pt idx="276516">
                  <c:v>57.348037199718199</c:v>
                </c:pt>
                <c:pt idx="276517">
                  <c:v>57.348109955928102</c:v>
                </c:pt>
                <c:pt idx="276518">
                  <c:v>57.348182711905103</c:v>
                </c:pt>
                <c:pt idx="276519">
                  <c:v>57.348255467649302</c:v>
                </c:pt>
                <c:pt idx="276520">
                  <c:v>57.3483282231606</c:v>
                </c:pt>
                <c:pt idx="276521">
                  <c:v>57.348400978439003</c:v>
                </c:pt>
                <c:pt idx="276522">
                  <c:v>57.348473733484497</c:v>
                </c:pt>
                <c:pt idx="276523">
                  <c:v>57.348546488297103</c:v>
                </c:pt>
                <c:pt idx="276524">
                  <c:v>57.348619242876801</c:v>
                </c:pt>
                <c:pt idx="276525">
                  <c:v>57.348691997223703</c:v>
                </c:pt>
                <c:pt idx="276526">
                  <c:v>57.348764751337697</c:v>
                </c:pt>
                <c:pt idx="276527">
                  <c:v>57.348837505218803</c:v>
                </c:pt>
                <c:pt idx="276528">
                  <c:v>57.348910258867001</c:v>
                </c:pt>
                <c:pt idx="276529">
                  <c:v>57.348983012282297</c:v>
                </c:pt>
                <c:pt idx="276530">
                  <c:v>57.349055765464797</c:v>
                </c:pt>
                <c:pt idx="276531">
                  <c:v>57.349128518414403</c:v>
                </c:pt>
                <c:pt idx="276532">
                  <c:v>57.349201271131101</c:v>
                </c:pt>
                <c:pt idx="276533">
                  <c:v>57.349274023615003</c:v>
                </c:pt>
                <c:pt idx="276534">
                  <c:v>57.349346775865897</c:v>
                </c:pt>
                <c:pt idx="276535">
                  <c:v>57.349419527884002</c:v>
                </c:pt>
                <c:pt idx="276536">
                  <c:v>57.349492279669199</c:v>
                </c:pt>
                <c:pt idx="276537">
                  <c:v>57.349565031221601</c:v>
                </c:pt>
                <c:pt idx="276538">
                  <c:v>57.349637782541102</c:v>
                </c:pt>
                <c:pt idx="276539">
                  <c:v>57.3497105336277</c:v>
                </c:pt>
                <c:pt idx="276540">
                  <c:v>57.349783284481397</c:v>
                </c:pt>
                <c:pt idx="276541">
                  <c:v>57.349856035102299</c:v>
                </c:pt>
                <c:pt idx="276542">
                  <c:v>57.349928785490299</c:v>
                </c:pt>
                <c:pt idx="276543">
                  <c:v>57.350001535645397</c:v>
                </c:pt>
                <c:pt idx="276544">
                  <c:v>57.3500742855677</c:v>
                </c:pt>
                <c:pt idx="276545">
                  <c:v>57.350147035257102</c:v>
                </c:pt>
                <c:pt idx="276546">
                  <c:v>57.350219784713602</c:v>
                </c:pt>
                <c:pt idx="276547">
                  <c:v>57.350292533937299</c:v>
                </c:pt>
                <c:pt idx="276548">
                  <c:v>57.350365282928102</c:v>
                </c:pt>
                <c:pt idx="276549">
                  <c:v>57.350438031685997</c:v>
                </c:pt>
                <c:pt idx="276550">
                  <c:v>57.350510780211103</c:v>
                </c:pt>
                <c:pt idx="276551">
                  <c:v>57.3505835285033</c:v>
                </c:pt>
                <c:pt idx="276552">
                  <c:v>57.350656276562702</c:v>
                </c:pt>
                <c:pt idx="276553">
                  <c:v>57.350729024389203</c:v>
                </c:pt>
                <c:pt idx="276554">
                  <c:v>57.350801771982802</c:v>
                </c:pt>
                <c:pt idx="276555">
                  <c:v>57.350874519343598</c:v>
                </c:pt>
                <c:pt idx="276556">
                  <c:v>57.350947266471501</c:v>
                </c:pt>
                <c:pt idx="276557">
                  <c:v>57.3510200133666</c:v>
                </c:pt>
                <c:pt idx="276558">
                  <c:v>57.351092760028799</c:v>
                </c:pt>
                <c:pt idx="276559">
                  <c:v>57.351165506458102</c:v>
                </c:pt>
                <c:pt idx="276560">
                  <c:v>57.351238252654603</c:v>
                </c:pt>
                <c:pt idx="276561">
                  <c:v>57.351310998618303</c:v>
                </c:pt>
                <c:pt idx="276562">
                  <c:v>57.3513837443491</c:v>
                </c:pt>
                <c:pt idx="276563">
                  <c:v>57.351456489847003</c:v>
                </c:pt>
                <c:pt idx="276564">
                  <c:v>57.351529235112103</c:v>
                </c:pt>
                <c:pt idx="276565">
                  <c:v>57.351601980144302</c:v>
                </c:pt>
                <c:pt idx="276566">
                  <c:v>57.351674724943699</c:v>
                </c:pt>
                <c:pt idx="276567">
                  <c:v>57.351747469510201</c:v>
                </c:pt>
                <c:pt idx="276568">
                  <c:v>57.351820213843901</c:v>
                </c:pt>
                <c:pt idx="276569">
                  <c:v>57.351892957944798</c:v>
                </c:pt>
                <c:pt idx="276570">
                  <c:v>57.351965701812802</c:v>
                </c:pt>
                <c:pt idx="276571">
                  <c:v>57.352038445447903</c:v>
                </c:pt>
                <c:pt idx="276572">
                  <c:v>57.352111188850202</c:v>
                </c:pt>
                <c:pt idx="276573">
                  <c:v>57.352183932019699</c:v>
                </c:pt>
                <c:pt idx="276574">
                  <c:v>57.352256674956301</c:v>
                </c:pt>
                <c:pt idx="276575">
                  <c:v>57.352329417660002</c:v>
                </c:pt>
                <c:pt idx="276576">
                  <c:v>57.3524021601309</c:v>
                </c:pt>
                <c:pt idx="276577">
                  <c:v>57.352474902369003</c:v>
                </c:pt>
                <c:pt idx="276578">
                  <c:v>57.352547644374297</c:v>
                </c:pt>
                <c:pt idx="276579">
                  <c:v>57.352620386146697</c:v>
                </c:pt>
                <c:pt idx="276580">
                  <c:v>57.352693127686202</c:v>
                </c:pt>
                <c:pt idx="276581">
                  <c:v>57.352765868992897</c:v>
                </c:pt>
                <c:pt idx="276582">
                  <c:v>57.352838610066797</c:v>
                </c:pt>
                <c:pt idx="276583">
                  <c:v>57.352911350907902</c:v>
                </c:pt>
                <c:pt idx="276584">
                  <c:v>57.352984091516099</c:v>
                </c:pt>
                <c:pt idx="276585">
                  <c:v>57.353056831891401</c:v>
                </c:pt>
                <c:pt idx="276586">
                  <c:v>57.353129572034</c:v>
                </c:pt>
                <c:pt idx="276587">
                  <c:v>57.353202311943697</c:v>
                </c:pt>
                <c:pt idx="276588">
                  <c:v>57.3532750516205</c:v>
                </c:pt>
                <c:pt idx="276589">
                  <c:v>57.3533477910646</c:v>
                </c:pt>
                <c:pt idx="276590">
                  <c:v>57.353420530275798</c:v>
                </c:pt>
                <c:pt idx="276591">
                  <c:v>57.353493269254102</c:v>
                </c:pt>
                <c:pt idx="276592">
                  <c:v>57.353566007999703</c:v>
                </c:pt>
                <c:pt idx="276593">
                  <c:v>57.353638746512402</c:v>
                </c:pt>
                <c:pt idx="276594">
                  <c:v>57.353711484792299</c:v>
                </c:pt>
                <c:pt idx="276595">
                  <c:v>57.353784222839302</c:v>
                </c:pt>
                <c:pt idx="276596">
                  <c:v>57.353856960653502</c:v>
                </c:pt>
                <c:pt idx="276597">
                  <c:v>57.3539296982349</c:v>
                </c:pt>
                <c:pt idx="276598">
                  <c:v>57.354002435583503</c:v>
                </c:pt>
                <c:pt idx="276599">
                  <c:v>57.354075172699197</c:v>
                </c:pt>
                <c:pt idx="276600">
                  <c:v>57.354147909582103</c:v>
                </c:pt>
                <c:pt idx="276601">
                  <c:v>57.3542206462322</c:v>
                </c:pt>
                <c:pt idx="276602">
                  <c:v>57.354293382649502</c:v>
                </c:pt>
                <c:pt idx="276603">
                  <c:v>57.354366118833902</c:v>
                </c:pt>
                <c:pt idx="276604">
                  <c:v>57.354438854785599</c:v>
                </c:pt>
                <c:pt idx="276605">
                  <c:v>57.354511590504401</c:v>
                </c:pt>
                <c:pt idx="276606">
                  <c:v>57.354584325990302</c:v>
                </c:pt>
                <c:pt idx="276607">
                  <c:v>57.3546570612435</c:v>
                </c:pt>
                <c:pt idx="276608">
                  <c:v>57.354729796263896</c:v>
                </c:pt>
                <c:pt idx="276609">
                  <c:v>57.354802531051398</c:v>
                </c:pt>
                <c:pt idx="276610">
                  <c:v>57.354875265606097</c:v>
                </c:pt>
                <c:pt idx="276611">
                  <c:v>57.354947999928001</c:v>
                </c:pt>
                <c:pt idx="276612">
                  <c:v>57.355020734017003</c:v>
                </c:pt>
                <c:pt idx="276613">
                  <c:v>57.355093467873303</c:v>
                </c:pt>
                <c:pt idx="276614">
                  <c:v>57.355166201496701</c:v>
                </c:pt>
                <c:pt idx="276615">
                  <c:v>57.355238934887403</c:v>
                </c:pt>
                <c:pt idx="276616">
                  <c:v>57.355311668045204</c:v>
                </c:pt>
                <c:pt idx="276617">
                  <c:v>57.355384400970202</c:v>
                </c:pt>
                <c:pt idx="276618">
                  <c:v>57.355457133662398</c:v>
                </c:pt>
                <c:pt idx="276619">
                  <c:v>57.355529866121799</c:v>
                </c:pt>
                <c:pt idx="276620">
                  <c:v>57.355602598348298</c:v>
                </c:pt>
                <c:pt idx="276621">
                  <c:v>57.355675330342102</c:v>
                </c:pt>
                <c:pt idx="276622">
                  <c:v>57.355748062102997</c:v>
                </c:pt>
                <c:pt idx="276623">
                  <c:v>57.355820793631203</c:v>
                </c:pt>
                <c:pt idx="276624">
                  <c:v>57.355893524926501</c:v>
                </c:pt>
                <c:pt idx="276625">
                  <c:v>57.355966255989102</c:v>
                </c:pt>
                <c:pt idx="276626">
                  <c:v>57.356038986818803</c:v>
                </c:pt>
                <c:pt idx="276627">
                  <c:v>57.3561117174157</c:v>
                </c:pt>
                <c:pt idx="276628">
                  <c:v>57.356184447779803</c:v>
                </c:pt>
                <c:pt idx="276629">
                  <c:v>57.356257177911097</c:v>
                </c:pt>
                <c:pt idx="276630">
                  <c:v>57.356329907809602</c:v>
                </c:pt>
                <c:pt idx="276631">
                  <c:v>57.356402637475398</c:v>
                </c:pt>
                <c:pt idx="276632">
                  <c:v>57.356475366908299</c:v>
                </c:pt>
                <c:pt idx="276633">
                  <c:v>57.356548096108398</c:v>
                </c:pt>
                <c:pt idx="276634">
                  <c:v>57.356620825075701</c:v>
                </c:pt>
                <c:pt idx="276635">
                  <c:v>57.356693553810203</c:v>
                </c:pt>
                <c:pt idx="276636">
                  <c:v>57.356766282311902</c:v>
                </c:pt>
                <c:pt idx="276637">
                  <c:v>57.356839010580799</c:v>
                </c:pt>
                <c:pt idx="276638">
                  <c:v>57.356911738616901</c:v>
                </c:pt>
                <c:pt idx="276639">
                  <c:v>57.3569844664203</c:v>
                </c:pt>
                <c:pt idx="276640">
                  <c:v>57.357057193990798</c:v>
                </c:pt>
                <c:pt idx="276641">
                  <c:v>57.3571299213285</c:v>
                </c:pt>
                <c:pt idx="276642">
                  <c:v>57.3572026484335</c:v>
                </c:pt>
                <c:pt idx="276643">
                  <c:v>57.357275375305598</c:v>
                </c:pt>
                <c:pt idx="276644">
                  <c:v>57.357348101945</c:v>
                </c:pt>
                <c:pt idx="276645">
                  <c:v>57.357420828351501</c:v>
                </c:pt>
                <c:pt idx="276646">
                  <c:v>57.357493554525298</c:v>
                </c:pt>
                <c:pt idx="276647">
                  <c:v>57.357566280466301</c:v>
                </c:pt>
                <c:pt idx="276648">
                  <c:v>57.357639006174502</c:v>
                </c:pt>
                <c:pt idx="276649">
                  <c:v>57.3577117316499</c:v>
                </c:pt>
                <c:pt idx="276650">
                  <c:v>57.357784456892503</c:v>
                </c:pt>
                <c:pt idx="276651">
                  <c:v>57.357857181902297</c:v>
                </c:pt>
                <c:pt idx="276652">
                  <c:v>57.357929906679303</c:v>
                </c:pt>
                <c:pt idx="276653">
                  <c:v>57.358002631223599</c:v>
                </c:pt>
                <c:pt idx="276654">
                  <c:v>57.3580753555351</c:v>
                </c:pt>
                <c:pt idx="276655">
                  <c:v>57.358148079613699</c:v>
                </c:pt>
                <c:pt idx="276656">
                  <c:v>57.358220803459702</c:v>
                </c:pt>
                <c:pt idx="276657">
                  <c:v>57.358293527072803</c:v>
                </c:pt>
                <c:pt idx="276658">
                  <c:v>57.358366250453102</c:v>
                </c:pt>
                <c:pt idx="276659">
                  <c:v>57.358438973600698</c:v>
                </c:pt>
                <c:pt idx="276660">
                  <c:v>57.3585116965154</c:v>
                </c:pt>
                <c:pt idx="276661">
                  <c:v>57.358584419197399</c:v>
                </c:pt>
                <c:pt idx="276662">
                  <c:v>57.358657141646702</c:v>
                </c:pt>
                <c:pt idx="276663">
                  <c:v>57.358729863863097</c:v>
                </c:pt>
                <c:pt idx="276664">
                  <c:v>57.358802585846803</c:v>
                </c:pt>
                <c:pt idx="276665">
                  <c:v>57.3588753075976</c:v>
                </c:pt>
                <c:pt idx="276666">
                  <c:v>57.358948029115801</c:v>
                </c:pt>
                <c:pt idx="276667">
                  <c:v>57.3590207504011</c:v>
                </c:pt>
                <c:pt idx="276668">
                  <c:v>57.359093471453697</c:v>
                </c:pt>
                <c:pt idx="276669">
                  <c:v>57.359166192273499</c:v>
                </c:pt>
                <c:pt idx="276670">
                  <c:v>57.359238912860498</c:v>
                </c:pt>
                <c:pt idx="276671">
                  <c:v>57.359311633214702</c:v>
                </c:pt>
                <c:pt idx="276672">
                  <c:v>57.359384353336203</c:v>
                </c:pt>
                <c:pt idx="276673">
                  <c:v>57.359457073224903</c:v>
                </c:pt>
                <c:pt idx="276674">
                  <c:v>57.359529792880799</c:v>
                </c:pt>
                <c:pt idx="276675">
                  <c:v>57.359602512304001</c:v>
                </c:pt>
                <c:pt idx="276676">
                  <c:v>57.3596752314944</c:v>
                </c:pt>
                <c:pt idx="276677">
                  <c:v>57.359747950451997</c:v>
                </c:pt>
                <c:pt idx="276678">
                  <c:v>57.359820669176898</c:v>
                </c:pt>
                <c:pt idx="276679">
                  <c:v>57.359893387668897</c:v>
                </c:pt>
                <c:pt idx="276680">
                  <c:v>57.359966105928301</c:v>
                </c:pt>
                <c:pt idx="276681">
                  <c:v>57.360038823954802</c:v>
                </c:pt>
                <c:pt idx="276682">
                  <c:v>57.360111541748601</c:v>
                </c:pt>
                <c:pt idx="276683">
                  <c:v>57.360184259309698</c:v>
                </c:pt>
                <c:pt idx="276684">
                  <c:v>57.360256976637899</c:v>
                </c:pt>
                <c:pt idx="276685">
                  <c:v>57.360329693733497</c:v>
                </c:pt>
                <c:pt idx="276686">
                  <c:v>57.360402410596201</c:v>
                </c:pt>
                <c:pt idx="276687">
                  <c:v>57.360475127226202</c:v>
                </c:pt>
                <c:pt idx="276688">
                  <c:v>57.360547843623401</c:v>
                </c:pt>
                <c:pt idx="276689">
                  <c:v>57.360620559787897</c:v>
                </c:pt>
                <c:pt idx="276690">
                  <c:v>57.360693275719598</c:v>
                </c:pt>
                <c:pt idx="276691">
                  <c:v>57.360765991418603</c:v>
                </c:pt>
                <c:pt idx="276692">
                  <c:v>57.360838706884799</c:v>
                </c:pt>
                <c:pt idx="276693">
                  <c:v>57.3609114221182</c:v>
                </c:pt>
                <c:pt idx="276694">
                  <c:v>57.360984137118898</c:v>
                </c:pt>
                <c:pt idx="276695">
                  <c:v>57.361056851886801</c:v>
                </c:pt>
                <c:pt idx="276696">
                  <c:v>57.361129566422001</c:v>
                </c:pt>
                <c:pt idx="276697">
                  <c:v>57.361202280724498</c:v>
                </c:pt>
                <c:pt idx="276698">
                  <c:v>57.361274994794101</c:v>
                </c:pt>
                <c:pt idx="276699">
                  <c:v>57.361347708631101</c:v>
                </c:pt>
                <c:pt idx="276700">
                  <c:v>57.361420422235199</c:v>
                </c:pt>
                <c:pt idx="276701">
                  <c:v>57.3614931356067</c:v>
                </c:pt>
                <c:pt idx="276702">
                  <c:v>57.3615658487453</c:v>
                </c:pt>
                <c:pt idx="276703">
                  <c:v>57.361638561651297</c:v>
                </c:pt>
                <c:pt idx="276704">
                  <c:v>57.361711274324399</c:v>
                </c:pt>
                <c:pt idx="276705">
                  <c:v>57.361783986764898</c:v>
                </c:pt>
                <c:pt idx="276706">
                  <c:v>57.361856698972602</c:v>
                </c:pt>
                <c:pt idx="276707">
                  <c:v>57.361929410947504</c:v>
                </c:pt>
                <c:pt idx="276708">
                  <c:v>57.362002122689702</c:v>
                </c:pt>
                <c:pt idx="276709">
                  <c:v>57.362074834199198</c:v>
                </c:pt>
                <c:pt idx="276710">
                  <c:v>57.362147545475899</c:v>
                </c:pt>
                <c:pt idx="276711">
                  <c:v>57.362220256519798</c:v>
                </c:pt>
                <c:pt idx="276712">
                  <c:v>57.362292967331101</c:v>
                </c:pt>
                <c:pt idx="276713">
                  <c:v>57.362365677909601</c:v>
                </c:pt>
                <c:pt idx="276714">
                  <c:v>57.362438388255299</c:v>
                </c:pt>
                <c:pt idx="276715">
                  <c:v>57.362511098368302</c:v>
                </c:pt>
                <c:pt idx="276716">
                  <c:v>57.362583808248601</c:v>
                </c:pt>
                <c:pt idx="276717">
                  <c:v>57.362656517896099</c:v>
                </c:pt>
                <c:pt idx="276718">
                  <c:v>57.362729227310901</c:v>
                </c:pt>
                <c:pt idx="276719">
                  <c:v>57.362801936493</c:v>
                </c:pt>
                <c:pt idx="276720">
                  <c:v>57.362874645442297</c:v>
                </c:pt>
                <c:pt idx="276721">
                  <c:v>57.362947354158898</c:v>
                </c:pt>
                <c:pt idx="276722">
                  <c:v>57.363020062642697</c:v>
                </c:pt>
                <c:pt idx="276723">
                  <c:v>57.3630927708938</c:v>
                </c:pt>
                <c:pt idx="276724">
                  <c:v>57.363165478912201</c:v>
                </c:pt>
                <c:pt idx="276725">
                  <c:v>57.363238186697899</c:v>
                </c:pt>
                <c:pt idx="276726">
                  <c:v>57.363310894250802</c:v>
                </c:pt>
                <c:pt idx="276727">
                  <c:v>57.363383601571002</c:v>
                </c:pt>
                <c:pt idx="276728">
                  <c:v>57.363456308658499</c:v>
                </c:pt>
                <c:pt idx="276729">
                  <c:v>57.363529015513201</c:v>
                </c:pt>
                <c:pt idx="276730">
                  <c:v>57.363601722135201</c:v>
                </c:pt>
                <c:pt idx="276731">
                  <c:v>57.363674428524497</c:v>
                </c:pt>
                <c:pt idx="276732">
                  <c:v>57.363747134680999</c:v>
                </c:pt>
                <c:pt idx="276733">
                  <c:v>57.363819840604897</c:v>
                </c:pt>
                <c:pt idx="276734">
                  <c:v>57.363892546296</c:v>
                </c:pt>
                <c:pt idx="276735">
                  <c:v>57.363965251754301</c:v>
                </c:pt>
                <c:pt idx="276736">
                  <c:v>57.364037956979999</c:v>
                </c:pt>
                <c:pt idx="276737">
                  <c:v>57.364110661972902</c:v>
                </c:pt>
                <c:pt idx="276738">
                  <c:v>57.364183366733101</c:v>
                </c:pt>
                <c:pt idx="276739">
                  <c:v>57.364256071260598</c:v>
                </c:pt>
                <c:pt idx="276740">
                  <c:v>57.3643287755554</c:v>
                </c:pt>
                <c:pt idx="276741">
                  <c:v>57.364401479617399</c:v>
                </c:pt>
                <c:pt idx="276742">
                  <c:v>57.364474183446802</c:v>
                </c:pt>
                <c:pt idx="276743">
                  <c:v>57.364546887043403</c:v>
                </c:pt>
                <c:pt idx="276744">
                  <c:v>57.364619590407301</c:v>
                </c:pt>
                <c:pt idx="276745">
                  <c:v>57.364692293538397</c:v>
                </c:pt>
                <c:pt idx="276746">
                  <c:v>57.364764996436897</c:v>
                </c:pt>
                <c:pt idx="276747">
                  <c:v>57.364837699102601</c:v>
                </c:pt>
                <c:pt idx="276748">
                  <c:v>57.364910401535703</c:v>
                </c:pt>
                <c:pt idx="276749">
                  <c:v>57.364983103736002</c:v>
                </c:pt>
                <c:pt idx="276750">
                  <c:v>57.365055805703598</c:v>
                </c:pt>
                <c:pt idx="276751">
                  <c:v>57.365128507438499</c:v>
                </c:pt>
                <c:pt idx="276752">
                  <c:v>57.365201208940597</c:v>
                </c:pt>
                <c:pt idx="276753">
                  <c:v>57.365273910210099</c:v>
                </c:pt>
                <c:pt idx="276754">
                  <c:v>57.365346611246899</c:v>
                </c:pt>
                <c:pt idx="276755">
                  <c:v>57.365419312050903</c:v>
                </c:pt>
                <c:pt idx="276756">
                  <c:v>57.365492012622198</c:v>
                </c:pt>
                <c:pt idx="276757">
                  <c:v>57.365564712960897</c:v>
                </c:pt>
                <c:pt idx="276758">
                  <c:v>57.3656374130668</c:v>
                </c:pt>
                <c:pt idx="276759">
                  <c:v>57.36571011294</c:v>
                </c:pt>
                <c:pt idx="276760">
                  <c:v>57.365782812580498</c:v>
                </c:pt>
                <c:pt idx="276761">
                  <c:v>57.3658555119883</c:v>
                </c:pt>
                <c:pt idx="276762">
                  <c:v>57.3659282111634</c:v>
                </c:pt>
                <c:pt idx="276763">
                  <c:v>57.366000910105797</c:v>
                </c:pt>
                <c:pt idx="276764">
                  <c:v>57.366073608815498</c:v>
                </c:pt>
                <c:pt idx="276765">
                  <c:v>57.366146307292503</c:v>
                </c:pt>
                <c:pt idx="276766">
                  <c:v>57.366219005536799</c:v>
                </c:pt>
                <c:pt idx="276767">
                  <c:v>57.366291703548399</c:v>
                </c:pt>
                <c:pt idx="276768">
                  <c:v>57.366364401327203</c:v>
                </c:pt>
                <c:pt idx="276769">
                  <c:v>57.366437098873398</c:v>
                </c:pt>
                <c:pt idx="276770">
                  <c:v>57.366509796186897</c:v>
                </c:pt>
                <c:pt idx="276771">
                  <c:v>57.3665824932677</c:v>
                </c:pt>
                <c:pt idx="276772">
                  <c:v>57.3666551901158</c:v>
                </c:pt>
                <c:pt idx="276773">
                  <c:v>57.366727886731198</c:v>
                </c:pt>
                <c:pt idx="276774">
                  <c:v>57.3668005831139</c:v>
                </c:pt>
                <c:pt idx="276775">
                  <c:v>57.366873279263899</c:v>
                </c:pt>
                <c:pt idx="276776">
                  <c:v>57.366945975181302</c:v>
                </c:pt>
                <c:pt idx="276777">
                  <c:v>57.367018670865903</c:v>
                </c:pt>
                <c:pt idx="276778">
                  <c:v>57.367091366317801</c:v>
                </c:pt>
                <c:pt idx="276779">
                  <c:v>57.367164061536997</c:v>
                </c:pt>
                <c:pt idx="276780">
                  <c:v>57.367236756523603</c:v>
                </c:pt>
                <c:pt idx="276781">
                  <c:v>57.367309451277499</c:v>
                </c:pt>
                <c:pt idx="276782">
                  <c:v>57.367382145798601</c:v>
                </c:pt>
                <c:pt idx="276783">
                  <c:v>57.367454840087099</c:v>
                </c:pt>
                <c:pt idx="276784">
                  <c:v>57.367527534142901</c:v>
                </c:pt>
                <c:pt idx="276785">
                  <c:v>57.367600227966001</c:v>
                </c:pt>
                <c:pt idx="276786">
                  <c:v>57.367672921556398</c:v>
                </c:pt>
                <c:pt idx="276787">
                  <c:v>57.367745614914199</c:v>
                </c:pt>
                <c:pt idx="276788">
                  <c:v>57.367818308039197</c:v>
                </c:pt>
                <c:pt idx="276789">
                  <c:v>57.3678910009316</c:v>
                </c:pt>
                <c:pt idx="276790">
                  <c:v>57.3679636935912</c:v>
                </c:pt>
                <c:pt idx="276791">
                  <c:v>57.368036386018197</c:v>
                </c:pt>
                <c:pt idx="276792">
                  <c:v>57.368109078212598</c:v>
                </c:pt>
                <c:pt idx="276793">
                  <c:v>57.368181770174203</c:v>
                </c:pt>
                <c:pt idx="276794">
                  <c:v>57.368254461903099</c:v>
                </c:pt>
                <c:pt idx="276795">
                  <c:v>57.368327153399399</c:v>
                </c:pt>
                <c:pt idx="276796">
                  <c:v>57.368399844663003</c:v>
                </c:pt>
                <c:pt idx="276797">
                  <c:v>57.368472535693897</c:v>
                </c:pt>
                <c:pt idx="276798">
                  <c:v>57.368545226492202</c:v>
                </c:pt>
                <c:pt idx="276799">
                  <c:v>57.368617917057698</c:v>
                </c:pt>
                <c:pt idx="276800">
                  <c:v>57.368690607390597</c:v>
                </c:pt>
                <c:pt idx="276801">
                  <c:v>57.368763297490801</c:v>
                </c:pt>
                <c:pt idx="276802">
                  <c:v>57.368835987358402</c:v>
                </c:pt>
                <c:pt idx="276803">
                  <c:v>57.3689086769932</c:v>
                </c:pt>
                <c:pt idx="276804">
                  <c:v>57.368981366395403</c:v>
                </c:pt>
                <c:pt idx="276805">
                  <c:v>57.369054055564902</c:v>
                </c:pt>
                <c:pt idx="276806">
                  <c:v>57.369126744501798</c:v>
                </c:pt>
                <c:pt idx="276807">
                  <c:v>57.369199433205999</c:v>
                </c:pt>
                <c:pt idx="276808">
                  <c:v>57.369272121677497</c:v>
                </c:pt>
                <c:pt idx="276809">
                  <c:v>57.369344809916299</c:v>
                </c:pt>
                <c:pt idx="276810">
                  <c:v>57.369417497922498</c:v>
                </c:pt>
                <c:pt idx="276811">
                  <c:v>57.369490185696002</c:v>
                </c:pt>
                <c:pt idx="276812">
                  <c:v>57.369562873236802</c:v>
                </c:pt>
                <c:pt idx="276813">
                  <c:v>57.369635560544999</c:v>
                </c:pt>
                <c:pt idx="276814">
                  <c:v>57.369708247620501</c:v>
                </c:pt>
                <c:pt idx="276815">
                  <c:v>57.3697809344633</c:v>
                </c:pt>
                <c:pt idx="276816">
                  <c:v>57.369853621073503</c:v>
                </c:pt>
                <c:pt idx="276817">
                  <c:v>57.369926307451003</c:v>
                </c:pt>
                <c:pt idx="276818">
                  <c:v>57.3699989935958</c:v>
                </c:pt>
                <c:pt idx="276819">
                  <c:v>57.370071679508001</c:v>
                </c:pt>
                <c:pt idx="276820">
                  <c:v>57.3701443651875</c:v>
                </c:pt>
                <c:pt idx="276821">
                  <c:v>57.370217050634402</c:v>
                </c:pt>
                <c:pt idx="276822">
                  <c:v>57.370289735848601</c:v>
                </c:pt>
                <c:pt idx="276823">
                  <c:v>57.370362420830098</c:v>
                </c:pt>
                <c:pt idx="276824">
                  <c:v>57.370435105578999</c:v>
                </c:pt>
                <c:pt idx="276825">
                  <c:v>57.370507790095203</c:v>
                </c:pt>
                <c:pt idx="276826">
                  <c:v>57.370580474378798</c:v>
                </c:pt>
                <c:pt idx="276827">
                  <c:v>57.370653158429697</c:v>
                </c:pt>
                <c:pt idx="276828">
                  <c:v>57.370725842248</c:v>
                </c:pt>
                <c:pt idx="276829">
                  <c:v>57.3707985258336</c:v>
                </c:pt>
                <c:pt idx="276830">
                  <c:v>57.370871209186497</c:v>
                </c:pt>
                <c:pt idx="276831">
                  <c:v>57.370943892306798</c:v>
                </c:pt>
                <c:pt idx="276832">
                  <c:v>57.371016575194503</c:v>
                </c:pt>
                <c:pt idx="276833">
                  <c:v>57.371089257849498</c:v>
                </c:pt>
                <c:pt idx="276834">
                  <c:v>57.371161940271797</c:v>
                </c:pt>
                <c:pt idx="276835">
                  <c:v>57.3712346224615</c:v>
                </c:pt>
                <c:pt idx="276836">
                  <c:v>57.3713073044186</c:v>
                </c:pt>
                <c:pt idx="276837">
                  <c:v>57.371379986142998</c:v>
                </c:pt>
                <c:pt idx="276838">
                  <c:v>57.371452667634699</c:v>
                </c:pt>
                <c:pt idx="276839">
                  <c:v>57.371525348893798</c:v>
                </c:pt>
                <c:pt idx="276840">
                  <c:v>57.3715980299203</c:v>
                </c:pt>
                <c:pt idx="276841">
                  <c:v>57.371670710714099</c:v>
                </c:pt>
                <c:pt idx="276842">
                  <c:v>57.371743391275203</c:v>
                </c:pt>
                <c:pt idx="276843">
                  <c:v>57.371816071603803</c:v>
                </c:pt>
                <c:pt idx="276844">
                  <c:v>57.371888751699601</c:v>
                </c:pt>
                <c:pt idx="276845">
                  <c:v>57.371961431562902</c:v>
                </c:pt>
                <c:pt idx="276846">
                  <c:v>57.3720341111935</c:v>
                </c:pt>
                <c:pt idx="276847">
                  <c:v>57.372106790591403</c:v>
                </c:pt>
                <c:pt idx="276848">
                  <c:v>57.372179469756702</c:v>
                </c:pt>
                <c:pt idx="276849">
                  <c:v>57.372252148689398</c:v>
                </c:pt>
                <c:pt idx="276850">
                  <c:v>57.372324827389399</c:v>
                </c:pt>
                <c:pt idx="276851">
                  <c:v>57.372397505856803</c:v>
                </c:pt>
                <c:pt idx="276852">
                  <c:v>57.372470184091597</c:v>
                </c:pt>
                <c:pt idx="276853">
                  <c:v>57.372542862093702</c:v>
                </c:pt>
                <c:pt idx="276854">
                  <c:v>57.372615539863197</c:v>
                </c:pt>
                <c:pt idx="276855">
                  <c:v>57.372688217400103</c:v>
                </c:pt>
                <c:pt idx="276856">
                  <c:v>57.3727608947043</c:v>
                </c:pt>
                <c:pt idx="276857">
                  <c:v>57.372833571775899</c:v>
                </c:pt>
                <c:pt idx="276858">
                  <c:v>57.372906248614797</c:v>
                </c:pt>
                <c:pt idx="276859">
                  <c:v>57.372978925221098</c:v>
                </c:pt>
                <c:pt idx="276860">
                  <c:v>57.373051601594803</c:v>
                </c:pt>
                <c:pt idx="276861">
                  <c:v>57.373124277735897</c:v>
                </c:pt>
                <c:pt idx="276862">
                  <c:v>57.373196953644303</c:v>
                </c:pt>
                <c:pt idx="276863">
                  <c:v>57.373269629320099</c:v>
                </c:pt>
                <c:pt idx="276864">
                  <c:v>57.373342304763298</c:v>
                </c:pt>
                <c:pt idx="276865">
                  <c:v>57.373414979973802</c:v>
                </c:pt>
                <c:pt idx="276866">
                  <c:v>57.373487654951703</c:v>
                </c:pt>
                <c:pt idx="276867">
                  <c:v>57.373560329697</c:v>
                </c:pt>
                <c:pt idx="276868">
                  <c:v>57.373633004209701</c:v>
                </c:pt>
                <c:pt idx="276869">
                  <c:v>57.373705678489699</c:v>
                </c:pt>
                <c:pt idx="276870">
                  <c:v>57.373778352537101</c:v>
                </c:pt>
                <c:pt idx="276871">
                  <c:v>57.3738510263519</c:v>
                </c:pt>
                <c:pt idx="276872">
                  <c:v>57.373923699934103</c:v>
                </c:pt>
                <c:pt idx="276873">
                  <c:v>57.373996373283603</c:v>
                </c:pt>
                <c:pt idx="276874">
                  <c:v>57.374069046400599</c:v>
                </c:pt>
                <c:pt idx="276875">
                  <c:v>57.3741417192849</c:v>
                </c:pt>
                <c:pt idx="276876">
                  <c:v>57.374214391936597</c:v>
                </c:pt>
                <c:pt idx="276877">
                  <c:v>57.374287064355599</c:v>
                </c:pt>
                <c:pt idx="276878">
                  <c:v>57.374359736542097</c:v>
                </c:pt>
                <c:pt idx="276879">
                  <c:v>57.374432408495899</c:v>
                </c:pt>
                <c:pt idx="276880">
                  <c:v>57.374505080217098</c:v>
                </c:pt>
                <c:pt idx="276881">
                  <c:v>57.374577751705701</c:v>
                </c:pt>
                <c:pt idx="276882">
                  <c:v>57.3746504229617</c:v>
                </c:pt>
                <c:pt idx="276883">
                  <c:v>57.374723093985097</c:v>
                </c:pt>
                <c:pt idx="276884">
                  <c:v>57.374795764775897</c:v>
                </c:pt>
                <c:pt idx="276885">
                  <c:v>57.374868435334001</c:v>
                </c:pt>
                <c:pt idx="276886">
                  <c:v>57.374941105659502</c:v>
                </c:pt>
                <c:pt idx="276887">
                  <c:v>57.3750137757525</c:v>
                </c:pt>
                <c:pt idx="276888">
                  <c:v>57.375086445612801</c:v>
                </c:pt>
                <c:pt idx="276889">
                  <c:v>57.3751591152405</c:v>
                </c:pt>
                <c:pt idx="276890">
                  <c:v>57.375231784635602</c:v>
                </c:pt>
                <c:pt idx="276891">
                  <c:v>57.375304453798002</c:v>
                </c:pt>
                <c:pt idx="276892">
                  <c:v>57.375377122727897</c:v>
                </c:pt>
                <c:pt idx="276893">
                  <c:v>57.375449791425197</c:v>
                </c:pt>
                <c:pt idx="276894">
                  <c:v>57.375522459889901</c:v>
                </c:pt>
                <c:pt idx="276895">
                  <c:v>57.375595128121901</c:v>
                </c:pt>
                <c:pt idx="276896">
                  <c:v>57.375667796121398</c:v>
                </c:pt>
                <c:pt idx="276897">
                  <c:v>57.375740463888199</c:v>
                </c:pt>
                <c:pt idx="276898">
                  <c:v>57.375813131422497</c:v>
                </c:pt>
                <c:pt idx="276899">
                  <c:v>57.375885798724099</c:v>
                </c:pt>
                <c:pt idx="276900">
                  <c:v>57.375958465793197</c:v>
                </c:pt>
                <c:pt idx="276901">
                  <c:v>57.376031132629599</c:v>
                </c:pt>
                <c:pt idx="276902">
                  <c:v>57.376103799233498</c:v>
                </c:pt>
                <c:pt idx="276903">
                  <c:v>57.376176465604701</c:v>
                </c:pt>
                <c:pt idx="276904">
                  <c:v>57.3762491317433</c:v>
                </c:pt>
                <c:pt idx="276905">
                  <c:v>57.376321797649403</c:v>
                </c:pt>
                <c:pt idx="276906">
                  <c:v>57.376394463322796</c:v>
                </c:pt>
                <c:pt idx="276907">
                  <c:v>57.3764671287637</c:v>
                </c:pt>
                <c:pt idx="276908">
                  <c:v>57.376539793971901</c:v>
                </c:pt>
                <c:pt idx="276909">
                  <c:v>57.376612458947598</c:v>
                </c:pt>
                <c:pt idx="276910">
                  <c:v>57.376685123690699</c:v>
                </c:pt>
                <c:pt idx="276911">
                  <c:v>57.376757788201203</c:v>
                </c:pt>
                <c:pt idx="276912">
                  <c:v>57.376830452478998</c:v>
                </c:pt>
                <c:pt idx="276913">
                  <c:v>57.376903116524304</c:v>
                </c:pt>
                <c:pt idx="276914">
                  <c:v>57.376975780336998</c:v>
                </c:pt>
                <c:pt idx="276915">
                  <c:v>57.377048443917097</c:v>
                </c:pt>
                <c:pt idx="276916">
                  <c:v>57.377121107264699</c:v>
                </c:pt>
                <c:pt idx="276917">
                  <c:v>57.377193770379598</c:v>
                </c:pt>
                <c:pt idx="276918">
                  <c:v>57.377266433261902</c:v>
                </c:pt>
                <c:pt idx="276919">
                  <c:v>57.377339095911701</c:v>
                </c:pt>
                <c:pt idx="276920">
                  <c:v>57.377411758328897</c:v>
                </c:pt>
                <c:pt idx="276921">
                  <c:v>57.377484420513497</c:v>
                </c:pt>
                <c:pt idx="276922">
                  <c:v>57.377557082465501</c:v>
                </c:pt>
                <c:pt idx="276923">
                  <c:v>57.377629744184901</c:v>
                </c:pt>
                <c:pt idx="276924">
                  <c:v>57.377702405671698</c:v>
                </c:pt>
                <c:pt idx="276925">
                  <c:v>57.377775066925899</c:v>
                </c:pt>
                <c:pt idx="276926">
                  <c:v>57.377847727947596</c:v>
                </c:pt>
                <c:pt idx="276927">
                  <c:v>57.377920388736698</c:v>
                </c:pt>
                <c:pt idx="276928">
                  <c:v>57.377993049293202</c:v>
                </c:pt>
                <c:pt idx="276929">
                  <c:v>57.378065709617097</c:v>
                </c:pt>
                <c:pt idx="276930">
                  <c:v>57.378138369708502</c:v>
                </c:pt>
                <c:pt idx="276931">
                  <c:v>57.378211029567197</c:v>
                </c:pt>
                <c:pt idx="276932">
                  <c:v>57.378283689193402</c:v>
                </c:pt>
                <c:pt idx="276933">
                  <c:v>57.378356348586998</c:v>
                </c:pt>
                <c:pt idx="276934">
                  <c:v>57.378429007748103</c:v>
                </c:pt>
                <c:pt idx="276935">
                  <c:v>57.378501666676499</c:v>
                </c:pt>
                <c:pt idx="276936">
                  <c:v>57.378574325372398</c:v>
                </c:pt>
                <c:pt idx="276937">
                  <c:v>57.378646983835701</c:v>
                </c:pt>
                <c:pt idx="276938">
                  <c:v>57.3787196420665</c:v>
                </c:pt>
                <c:pt idx="276939">
                  <c:v>57.378792300064603</c:v>
                </c:pt>
                <c:pt idx="276940">
                  <c:v>57.378864957830203</c:v>
                </c:pt>
                <c:pt idx="276941">
                  <c:v>57.378937615363199</c:v>
                </c:pt>
                <c:pt idx="276942">
                  <c:v>57.379010272663699</c:v>
                </c:pt>
                <c:pt idx="276943">
                  <c:v>57.379082929731602</c:v>
                </c:pt>
                <c:pt idx="276944">
                  <c:v>57.379155586566903</c:v>
                </c:pt>
                <c:pt idx="276945">
                  <c:v>57.379228243169599</c:v>
                </c:pt>
                <c:pt idx="276946">
                  <c:v>57.3793008995398</c:v>
                </c:pt>
                <c:pt idx="276947">
                  <c:v>57.379373555677397</c:v>
                </c:pt>
                <c:pt idx="276948">
                  <c:v>57.379446211582497</c:v>
                </c:pt>
                <c:pt idx="276949">
                  <c:v>57.379518867254902</c:v>
                </c:pt>
                <c:pt idx="276950">
                  <c:v>57.379591522694803</c:v>
                </c:pt>
                <c:pt idx="276951">
                  <c:v>57.3796641779022</c:v>
                </c:pt>
                <c:pt idx="276952">
                  <c:v>57.379736832877001</c:v>
                </c:pt>
                <c:pt idx="276953">
                  <c:v>57.379809487619198</c:v>
                </c:pt>
                <c:pt idx="276954">
                  <c:v>57.379882142128899</c:v>
                </c:pt>
                <c:pt idx="276955">
                  <c:v>57.379954796405997</c:v>
                </c:pt>
                <c:pt idx="276956">
                  <c:v>57.380027450450498</c:v>
                </c:pt>
                <c:pt idx="276957">
                  <c:v>57.380100104262503</c:v>
                </c:pt>
                <c:pt idx="276958">
                  <c:v>57.380172757841997</c:v>
                </c:pt>
                <c:pt idx="276959">
                  <c:v>57.380245411188803</c:v>
                </c:pt>
                <c:pt idx="276960">
                  <c:v>57.380318064303097</c:v>
                </c:pt>
                <c:pt idx="276961">
                  <c:v>57.380390717184902</c:v>
                </c:pt>
                <c:pt idx="276962">
                  <c:v>57.380463369834096</c:v>
                </c:pt>
                <c:pt idx="276963">
                  <c:v>57.380536022250702</c:v>
                </c:pt>
                <c:pt idx="276964">
                  <c:v>57.380608674434797</c:v>
                </c:pt>
                <c:pt idx="276965">
                  <c:v>57.380681326386402</c:v>
                </c:pt>
                <c:pt idx="276966">
                  <c:v>57.380753978105403</c:v>
                </c:pt>
                <c:pt idx="276967">
                  <c:v>57.380826629591802</c:v>
                </c:pt>
                <c:pt idx="276968">
                  <c:v>57.380899280845703</c:v>
                </c:pt>
                <c:pt idx="276969">
                  <c:v>57.380971931867002</c:v>
                </c:pt>
                <c:pt idx="276970">
                  <c:v>57.381044582655797</c:v>
                </c:pt>
                <c:pt idx="276971">
                  <c:v>57.381117233212002</c:v>
                </c:pt>
                <c:pt idx="276972">
                  <c:v>57.381189883535697</c:v>
                </c:pt>
                <c:pt idx="276973">
                  <c:v>57.381262533626902</c:v>
                </c:pt>
                <c:pt idx="276974">
                  <c:v>57.381335183485497</c:v>
                </c:pt>
                <c:pt idx="276975">
                  <c:v>57.381407833111503</c:v>
                </c:pt>
                <c:pt idx="276976">
                  <c:v>57.381480482504998</c:v>
                </c:pt>
                <c:pt idx="276977">
                  <c:v>57.381553131666003</c:v>
                </c:pt>
                <c:pt idx="276978">
                  <c:v>57.381625780594398</c:v>
                </c:pt>
                <c:pt idx="276979">
                  <c:v>57.381698429290303</c:v>
                </c:pt>
                <c:pt idx="276980">
                  <c:v>57.381771077753598</c:v>
                </c:pt>
                <c:pt idx="276981">
                  <c:v>57.381843725984403</c:v>
                </c:pt>
                <c:pt idx="276982">
                  <c:v>57.381916373982598</c:v>
                </c:pt>
                <c:pt idx="276983">
                  <c:v>57.381989021748304</c:v>
                </c:pt>
                <c:pt idx="276984">
                  <c:v>57.382061669281498</c:v>
                </c:pt>
                <c:pt idx="276985">
                  <c:v>57.382134316582103</c:v>
                </c:pt>
                <c:pt idx="276986">
                  <c:v>57.382206963650198</c:v>
                </c:pt>
                <c:pt idx="276987">
                  <c:v>57.382279610485803</c:v>
                </c:pt>
                <c:pt idx="276988">
                  <c:v>57.382352257088797</c:v>
                </c:pt>
                <c:pt idx="276989">
                  <c:v>57.382424903459302</c:v>
                </c:pt>
                <c:pt idx="276990">
                  <c:v>57.382497549597304</c:v>
                </c:pt>
                <c:pt idx="276991">
                  <c:v>57.382570195502701</c:v>
                </c:pt>
                <c:pt idx="276992">
                  <c:v>57.382642841175603</c:v>
                </c:pt>
                <c:pt idx="276993">
                  <c:v>57.382715486615901</c:v>
                </c:pt>
                <c:pt idx="276994">
                  <c:v>57.382788131823702</c:v>
                </c:pt>
                <c:pt idx="276995">
                  <c:v>57.382860776798999</c:v>
                </c:pt>
                <c:pt idx="276996">
                  <c:v>57.3829334215418</c:v>
                </c:pt>
                <c:pt idx="276997">
                  <c:v>57.383006066051998</c:v>
                </c:pt>
                <c:pt idx="276998">
                  <c:v>57.383078710329698</c:v>
                </c:pt>
                <c:pt idx="276999">
                  <c:v>57.383151354374903</c:v>
                </c:pt>
                <c:pt idx="277000">
                  <c:v>57.383223998187503</c:v>
                </c:pt>
                <c:pt idx="277001">
                  <c:v>57.3832966417677</c:v>
                </c:pt>
                <c:pt idx="277002">
                  <c:v>57.3833692851153</c:v>
                </c:pt>
                <c:pt idx="277003">
                  <c:v>57.383441928230297</c:v>
                </c:pt>
                <c:pt idx="277004">
                  <c:v>57.383514571112897</c:v>
                </c:pt>
                <c:pt idx="277005">
                  <c:v>57.383587213762901</c:v>
                </c:pt>
                <c:pt idx="277006">
                  <c:v>57.383659856180401</c:v>
                </c:pt>
                <c:pt idx="277007">
                  <c:v>57.383732498365397</c:v>
                </c:pt>
                <c:pt idx="277008">
                  <c:v>57.383805140317797</c:v>
                </c:pt>
                <c:pt idx="277009">
                  <c:v>57.3838777820378</c:v>
                </c:pt>
                <c:pt idx="277010">
                  <c:v>57.383950423525199</c:v>
                </c:pt>
                <c:pt idx="277011">
                  <c:v>57.384023064780102</c:v>
                </c:pt>
                <c:pt idx="277012">
                  <c:v>57.384095705802501</c:v>
                </c:pt>
                <c:pt idx="277013">
                  <c:v>57.384168346592297</c:v>
                </c:pt>
                <c:pt idx="277014">
                  <c:v>57.384240987149703</c:v>
                </c:pt>
                <c:pt idx="277015">
                  <c:v>57.384313627474498</c:v>
                </c:pt>
                <c:pt idx="277016">
                  <c:v>57.384386267566803</c:v>
                </c:pt>
                <c:pt idx="277017">
                  <c:v>57.384458907426598</c:v>
                </c:pt>
                <c:pt idx="277018">
                  <c:v>57.384531547053903</c:v>
                </c:pt>
                <c:pt idx="277019">
                  <c:v>57.384604186448698</c:v>
                </c:pt>
                <c:pt idx="277020">
                  <c:v>57.384676825610903</c:v>
                </c:pt>
                <c:pt idx="277021">
                  <c:v>57.384749464540697</c:v>
                </c:pt>
                <c:pt idx="277022">
                  <c:v>57.384822103237902</c:v>
                </c:pt>
                <c:pt idx="277023">
                  <c:v>57.384894741702702</c:v>
                </c:pt>
                <c:pt idx="277024">
                  <c:v>57.384967379934899</c:v>
                </c:pt>
                <c:pt idx="277025">
                  <c:v>57.3850400179346</c:v>
                </c:pt>
                <c:pt idx="277026">
                  <c:v>57.385112655701803</c:v>
                </c:pt>
                <c:pt idx="277027">
                  <c:v>57.385185293236503</c:v>
                </c:pt>
                <c:pt idx="277028">
                  <c:v>57.3852579305387</c:v>
                </c:pt>
                <c:pt idx="277029">
                  <c:v>57.385330567608399</c:v>
                </c:pt>
                <c:pt idx="277030">
                  <c:v>57.385403204445602</c:v>
                </c:pt>
                <c:pt idx="277031">
                  <c:v>57.385475841050201</c:v>
                </c:pt>
                <c:pt idx="277032">
                  <c:v>57.385548477422397</c:v>
                </c:pt>
                <c:pt idx="277033">
                  <c:v>57.385621113562102</c:v>
                </c:pt>
                <c:pt idx="277034">
                  <c:v>57.385693749469297</c:v>
                </c:pt>
                <c:pt idx="277035">
                  <c:v>57.385766385143903</c:v>
                </c:pt>
                <c:pt idx="277036">
                  <c:v>57.385839020586097</c:v>
                </c:pt>
                <c:pt idx="277037">
                  <c:v>57.385911655795702</c:v>
                </c:pt>
                <c:pt idx="277038">
                  <c:v>57.385984290772903</c:v>
                </c:pt>
                <c:pt idx="277039">
                  <c:v>57.3860569255176</c:v>
                </c:pt>
                <c:pt idx="277040">
                  <c:v>57.386129560029801</c:v>
                </c:pt>
                <c:pt idx="277041">
                  <c:v>57.386202194309398</c:v>
                </c:pt>
                <c:pt idx="277042">
                  <c:v>57.386274828356598</c:v>
                </c:pt>
                <c:pt idx="277043">
                  <c:v>57.386347462171301</c:v>
                </c:pt>
                <c:pt idx="277044">
                  <c:v>57.3864200957535</c:v>
                </c:pt>
                <c:pt idx="277045">
                  <c:v>57.386492729103203</c:v>
                </c:pt>
                <c:pt idx="277046">
                  <c:v>57.386565362220402</c:v>
                </c:pt>
                <c:pt idx="277047">
                  <c:v>57.386637995105097</c:v>
                </c:pt>
                <c:pt idx="277048">
                  <c:v>57.386710627757303</c:v>
                </c:pt>
                <c:pt idx="277049">
                  <c:v>57.386783260177097</c:v>
                </c:pt>
                <c:pt idx="277050">
                  <c:v>57.386855892364302</c:v>
                </c:pt>
                <c:pt idx="277051">
                  <c:v>57.386928524319103</c:v>
                </c:pt>
                <c:pt idx="277052">
                  <c:v>57.3870011560413</c:v>
                </c:pt>
                <c:pt idx="277053">
                  <c:v>57.387073787531101</c:v>
                </c:pt>
                <c:pt idx="277054">
                  <c:v>57.387146418788397</c:v>
                </c:pt>
                <c:pt idx="277055">
                  <c:v>57.387219049813197</c:v>
                </c:pt>
                <c:pt idx="277056">
                  <c:v>57.3872916806055</c:v>
                </c:pt>
                <c:pt idx="277057">
                  <c:v>57.3873643111653</c:v>
                </c:pt>
                <c:pt idx="277058">
                  <c:v>57.387436941492702</c:v>
                </c:pt>
                <c:pt idx="277059">
                  <c:v>57.3875095715876</c:v>
                </c:pt>
                <c:pt idx="277060">
                  <c:v>57.387582201449902</c:v>
                </c:pt>
                <c:pt idx="277061">
                  <c:v>57.3876548310798</c:v>
                </c:pt>
                <c:pt idx="277062">
                  <c:v>57.387727460477301</c:v>
                </c:pt>
                <c:pt idx="277063">
                  <c:v>57.387800089642198</c:v>
                </c:pt>
                <c:pt idx="277064">
                  <c:v>57.387872718574698</c:v>
                </c:pt>
                <c:pt idx="277065">
                  <c:v>57.387945347274602</c:v>
                </c:pt>
                <c:pt idx="277066">
                  <c:v>57.388017975742102</c:v>
                </c:pt>
                <c:pt idx="277067">
                  <c:v>57.388090603977197</c:v>
                </c:pt>
                <c:pt idx="277068">
                  <c:v>57.388163231979703</c:v>
                </c:pt>
                <c:pt idx="277069">
                  <c:v>57.388235859749798</c:v>
                </c:pt>
                <c:pt idx="277070">
                  <c:v>57.388308487287397</c:v>
                </c:pt>
                <c:pt idx="277071">
                  <c:v>57.388381114592498</c:v>
                </c:pt>
                <c:pt idx="277072">
                  <c:v>57.388453741665202</c:v>
                </c:pt>
                <c:pt idx="277073">
                  <c:v>57.388526368505303</c:v>
                </c:pt>
                <c:pt idx="277074">
                  <c:v>57.388598995113099</c:v>
                </c:pt>
                <c:pt idx="277075">
                  <c:v>57.388671621488299</c:v>
                </c:pt>
                <c:pt idx="277076">
                  <c:v>57.388744247631102</c:v>
                </c:pt>
                <c:pt idx="277077">
                  <c:v>57.388816873541302</c:v>
                </c:pt>
                <c:pt idx="277078">
                  <c:v>57.388889499219196</c:v>
                </c:pt>
                <c:pt idx="277079">
                  <c:v>57.388962124664502</c:v>
                </c:pt>
                <c:pt idx="277080">
                  <c:v>57.389034749877403</c:v>
                </c:pt>
                <c:pt idx="277081">
                  <c:v>57.389107374857801</c:v>
                </c:pt>
                <c:pt idx="277082">
                  <c:v>57.389179999605801</c:v>
                </c:pt>
                <c:pt idx="277083">
                  <c:v>57.389252624121298</c:v>
                </c:pt>
                <c:pt idx="277084">
                  <c:v>57.389325248404297</c:v>
                </c:pt>
                <c:pt idx="277085">
                  <c:v>57.3893978724549</c:v>
                </c:pt>
                <c:pt idx="277086">
                  <c:v>57.389470496272999</c:v>
                </c:pt>
                <c:pt idx="277087">
                  <c:v>57.389543119858601</c:v>
                </c:pt>
                <c:pt idx="277088">
                  <c:v>57.389615743211799</c:v>
                </c:pt>
                <c:pt idx="277089">
                  <c:v>57.3896883663325</c:v>
                </c:pt>
                <c:pt idx="277090">
                  <c:v>57.389760989220797</c:v>
                </c:pt>
                <c:pt idx="277091">
                  <c:v>57.389833611876597</c:v>
                </c:pt>
                <c:pt idx="277092">
                  <c:v>57.3899062342999</c:v>
                </c:pt>
                <c:pt idx="277093">
                  <c:v>57.389978856490799</c:v>
                </c:pt>
                <c:pt idx="277094">
                  <c:v>57.390051478449202</c:v>
                </c:pt>
                <c:pt idx="277095">
                  <c:v>57.3901241001752</c:v>
                </c:pt>
                <c:pt idx="277096">
                  <c:v>57.390196721668701</c:v>
                </c:pt>
                <c:pt idx="277097">
                  <c:v>57.390269342929699</c:v>
                </c:pt>
                <c:pt idx="277098">
                  <c:v>57.390341963958299</c:v>
                </c:pt>
                <c:pt idx="277099">
                  <c:v>57.390414584754502</c:v>
                </c:pt>
                <c:pt idx="277100">
                  <c:v>57.390487205318202</c:v>
                </c:pt>
                <c:pt idx="277101">
                  <c:v>57.390559825649397</c:v>
                </c:pt>
                <c:pt idx="277102">
                  <c:v>57.390632445748203</c:v>
                </c:pt>
                <c:pt idx="277103">
                  <c:v>57.390705065614597</c:v>
                </c:pt>
                <c:pt idx="277104">
                  <c:v>57.390777685248402</c:v>
                </c:pt>
                <c:pt idx="277105">
                  <c:v>57.390850304649902</c:v>
                </c:pt>
                <c:pt idx="277106">
                  <c:v>57.390922923818898</c:v>
                </c:pt>
                <c:pt idx="277107">
                  <c:v>57.390995542755398</c:v>
                </c:pt>
                <c:pt idx="277108">
                  <c:v>57.391068161459501</c:v>
                </c:pt>
                <c:pt idx="277109">
                  <c:v>57.391140779931199</c:v>
                </c:pt>
                <c:pt idx="277110">
                  <c:v>57.3912133981704</c:v>
                </c:pt>
                <c:pt idx="277111">
                  <c:v>57.391286016177197</c:v>
                </c:pt>
                <c:pt idx="277112">
                  <c:v>57.391358633951498</c:v>
                </c:pt>
                <c:pt idx="277113">
                  <c:v>57.391431251493302</c:v>
                </c:pt>
                <c:pt idx="277114">
                  <c:v>57.391503868802801</c:v>
                </c:pt>
                <c:pt idx="277115">
                  <c:v>57.391576485879803</c:v>
                </c:pt>
                <c:pt idx="277116">
                  <c:v>57.391649102724301</c:v>
                </c:pt>
                <c:pt idx="277117">
                  <c:v>57.391721719336402</c:v>
                </c:pt>
                <c:pt idx="277118">
                  <c:v>57.391794335716099</c:v>
                </c:pt>
                <c:pt idx="277119">
                  <c:v>57.3918669518633</c:v>
                </c:pt>
                <c:pt idx="277120">
                  <c:v>57.391939567778103</c:v>
                </c:pt>
                <c:pt idx="277121">
                  <c:v>57.392012183460501</c:v>
                </c:pt>
                <c:pt idx="277122">
                  <c:v>57.392084798910403</c:v>
                </c:pt>
                <c:pt idx="277123">
                  <c:v>57.392157414127901</c:v>
                </c:pt>
                <c:pt idx="277124">
                  <c:v>57.392230029113001</c:v>
                </c:pt>
                <c:pt idx="277125">
                  <c:v>57.392302643865598</c:v>
                </c:pt>
                <c:pt idx="277126">
                  <c:v>57.392375258385798</c:v>
                </c:pt>
                <c:pt idx="277127">
                  <c:v>57.3924478726735</c:v>
                </c:pt>
                <c:pt idx="277128">
                  <c:v>57.392520486728799</c:v>
                </c:pt>
                <c:pt idx="277129">
                  <c:v>57.3925931005517</c:v>
                </c:pt>
                <c:pt idx="277130">
                  <c:v>57.392665714142197</c:v>
                </c:pt>
                <c:pt idx="277131">
                  <c:v>57.392738327500197</c:v>
                </c:pt>
                <c:pt idx="277132">
                  <c:v>57.3928109406258</c:v>
                </c:pt>
                <c:pt idx="277133">
                  <c:v>57.392883553518999</c:v>
                </c:pt>
                <c:pt idx="277134">
                  <c:v>57.392956166179701</c:v>
                </c:pt>
                <c:pt idx="277135">
                  <c:v>57.393028778608098</c:v>
                </c:pt>
                <c:pt idx="277136">
                  <c:v>57.393101390803899</c:v>
                </c:pt>
                <c:pt idx="277137">
                  <c:v>57.393174002767402</c:v>
                </c:pt>
                <c:pt idx="277138">
                  <c:v>57.393246614498501</c:v>
                </c:pt>
                <c:pt idx="277139">
                  <c:v>57.393319225997097</c:v>
                </c:pt>
                <c:pt idx="277140">
                  <c:v>57.393391837263302</c:v>
                </c:pt>
                <c:pt idx="277141">
                  <c:v>57.393464448297102</c:v>
                </c:pt>
                <c:pt idx="277142">
                  <c:v>57.393537059098399</c:v>
                </c:pt>
                <c:pt idx="277143">
                  <c:v>57.393609669667299</c:v>
                </c:pt>
                <c:pt idx="277144">
                  <c:v>57.393682280003802</c:v>
                </c:pt>
                <c:pt idx="277145">
                  <c:v>57.3937548901079</c:v>
                </c:pt>
                <c:pt idx="277146">
                  <c:v>57.393827499979601</c:v>
                </c:pt>
                <c:pt idx="277147">
                  <c:v>57.393900109618897</c:v>
                </c:pt>
                <c:pt idx="277148">
                  <c:v>57.393972719025697</c:v>
                </c:pt>
                <c:pt idx="277149">
                  <c:v>57.3940453282001</c:v>
                </c:pt>
                <c:pt idx="277150">
                  <c:v>57.394117937142099</c:v>
                </c:pt>
                <c:pt idx="277151">
                  <c:v>57.3941905458517</c:v>
                </c:pt>
                <c:pt idx="277152">
                  <c:v>57.394263154328897</c:v>
                </c:pt>
                <c:pt idx="277153">
                  <c:v>57.394335762573697</c:v>
                </c:pt>
                <c:pt idx="277154">
                  <c:v>57.394408370586</c:v>
                </c:pt>
                <c:pt idx="277155">
                  <c:v>57.394480978365998</c:v>
                </c:pt>
                <c:pt idx="277156">
                  <c:v>57.394553585913499</c:v>
                </c:pt>
                <c:pt idx="277157">
                  <c:v>57.394626193228603</c:v>
                </c:pt>
                <c:pt idx="277158">
                  <c:v>57.394698800311303</c:v>
                </c:pt>
                <c:pt idx="277159">
                  <c:v>57.394771407161599</c:v>
                </c:pt>
                <c:pt idx="277160">
                  <c:v>57.394844013779498</c:v>
                </c:pt>
                <c:pt idx="277161">
                  <c:v>57.394916620164999</c:v>
                </c:pt>
                <c:pt idx="277162">
                  <c:v>57.394989226318103</c:v>
                </c:pt>
                <c:pt idx="277163">
                  <c:v>57.395061832238802</c:v>
                </c:pt>
                <c:pt idx="277164">
                  <c:v>57.395134437927098</c:v>
                </c:pt>
                <c:pt idx="277165">
                  <c:v>57.395207043382896</c:v>
                </c:pt>
                <c:pt idx="277166">
                  <c:v>57.395279648606397</c:v>
                </c:pt>
                <c:pt idx="277167">
                  <c:v>57.395352253597402</c:v>
                </c:pt>
                <c:pt idx="277168">
                  <c:v>57.395424858356101</c:v>
                </c:pt>
                <c:pt idx="277169">
                  <c:v>57.395497462882297</c:v>
                </c:pt>
                <c:pt idx="277170">
                  <c:v>57.395570067176202</c:v>
                </c:pt>
                <c:pt idx="277171">
                  <c:v>57.395642671237702</c:v>
                </c:pt>
                <c:pt idx="277172">
                  <c:v>57.395715275066699</c:v>
                </c:pt>
                <c:pt idx="277173">
                  <c:v>57.395787878663398</c:v>
                </c:pt>
                <c:pt idx="277174">
                  <c:v>57.395860482027601</c:v>
                </c:pt>
                <c:pt idx="277175">
                  <c:v>57.395933085159498</c:v>
                </c:pt>
                <c:pt idx="277176">
                  <c:v>57.396005688058999</c:v>
                </c:pt>
                <c:pt idx="277177">
                  <c:v>57.396078290726003</c:v>
                </c:pt>
                <c:pt idx="277178">
                  <c:v>57.396150893160701</c:v>
                </c:pt>
                <c:pt idx="277179">
                  <c:v>57.396223495363003</c:v>
                </c:pt>
                <c:pt idx="277180">
                  <c:v>57.3962960973329</c:v>
                </c:pt>
                <c:pt idx="277181">
                  <c:v>57.396368699070401</c:v>
                </c:pt>
                <c:pt idx="277182">
                  <c:v>57.396441300575503</c:v>
                </c:pt>
                <c:pt idx="277183">
                  <c:v>57.396513901848202</c:v>
                </c:pt>
                <c:pt idx="277184">
                  <c:v>57.396586502888503</c:v>
                </c:pt>
                <c:pt idx="277185">
                  <c:v>57.3966591036964</c:v>
                </c:pt>
                <c:pt idx="277186">
                  <c:v>57.396731704272</c:v>
                </c:pt>
                <c:pt idx="277187">
                  <c:v>57.396804304615102</c:v>
                </c:pt>
                <c:pt idx="277188">
                  <c:v>57.3968769047259</c:v>
                </c:pt>
                <c:pt idx="277189">
                  <c:v>57.396949504604301</c:v>
                </c:pt>
                <c:pt idx="277190">
                  <c:v>57.397022104250297</c:v>
                </c:pt>
                <c:pt idx="277191">
                  <c:v>57.397094703663903</c:v>
                </c:pt>
                <c:pt idx="277192">
                  <c:v>57.397167302845098</c:v>
                </c:pt>
                <c:pt idx="277193">
                  <c:v>57.397239901794002</c:v>
                </c:pt>
                <c:pt idx="277194">
                  <c:v>57.397312500510402</c:v>
                </c:pt>
                <c:pt idx="277195">
                  <c:v>57.397385098994498</c:v>
                </c:pt>
                <c:pt idx="277196">
                  <c:v>57.397457697246203</c:v>
                </c:pt>
                <c:pt idx="277197">
                  <c:v>57.397530295265597</c:v>
                </c:pt>
                <c:pt idx="277198">
                  <c:v>57.3976028930525</c:v>
                </c:pt>
                <c:pt idx="277199">
                  <c:v>57.397675490607</c:v>
                </c:pt>
                <c:pt idx="277200">
                  <c:v>57.397748087929202</c:v>
                </c:pt>
                <c:pt idx="277201">
                  <c:v>57.397820685018999</c:v>
                </c:pt>
                <c:pt idx="277202">
                  <c:v>57.397893281876499</c:v>
                </c:pt>
                <c:pt idx="277203">
                  <c:v>57.397965878501502</c:v>
                </c:pt>
                <c:pt idx="277204">
                  <c:v>57.3980384748942</c:v>
                </c:pt>
                <c:pt idx="277205">
                  <c:v>57.398111071054501</c:v>
                </c:pt>
                <c:pt idx="277206">
                  <c:v>57.398183666982398</c:v>
                </c:pt>
                <c:pt idx="277207">
                  <c:v>57.398256262677997</c:v>
                </c:pt>
                <c:pt idx="277208">
                  <c:v>57.398328858141198</c:v>
                </c:pt>
                <c:pt idx="277209">
                  <c:v>57.398401453372003</c:v>
                </c:pt>
                <c:pt idx="277210">
                  <c:v>57.398474048370403</c:v>
                </c:pt>
                <c:pt idx="277211">
                  <c:v>57.398546643136498</c:v>
                </c:pt>
                <c:pt idx="277212">
                  <c:v>57.398619237670196</c:v>
                </c:pt>
                <c:pt idx="277213">
                  <c:v>57.398691831971497</c:v>
                </c:pt>
                <c:pt idx="277214">
                  <c:v>57.398764426040501</c:v>
                </c:pt>
                <c:pt idx="277215">
                  <c:v>57.398837019877099</c:v>
                </c:pt>
                <c:pt idx="277216">
                  <c:v>57.398909613481301</c:v>
                </c:pt>
                <c:pt idx="277217">
                  <c:v>57.398982206853198</c:v>
                </c:pt>
                <c:pt idx="277218">
                  <c:v>57.399054799992697</c:v>
                </c:pt>
                <c:pt idx="277219">
                  <c:v>57.3991273928998</c:v>
                </c:pt>
                <c:pt idx="277220">
                  <c:v>57.399199985574597</c:v>
                </c:pt>
                <c:pt idx="277221">
                  <c:v>57.399272578016998</c:v>
                </c:pt>
                <c:pt idx="277222">
                  <c:v>57.399345170227001</c:v>
                </c:pt>
                <c:pt idx="277223">
                  <c:v>57.399417762204699</c:v>
                </c:pt>
                <c:pt idx="277224">
                  <c:v>57.39949035395</c:v>
                </c:pt>
                <c:pt idx="277225">
                  <c:v>57.399562945463003</c:v>
                </c:pt>
                <c:pt idx="277226">
                  <c:v>57.399635536743602</c:v>
                </c:pt>
                <c:pt idx="277227">
                  <c:v>57.399708127791897</c:v>
                </c:pt>
                <c:pt idx="277228">
                  <c:v>57.399780718607701</c:v>
                </c:pt>
                <c:pt idx="277229">
                  <c:v>57.3998533091913</c:v>
                </c:pt>
                <c:pt idx="277230">
                  <c:v>57.399925899542502</c:v>
                </c:pt>
                <c:pt idx="277231">
                  <c:v>57.3999984896613</c:v>
                </c:pt>
                <c:pt idx="277232">
                  <c:v>57.4000710795477</c:v>
                </c:pt>
                <c:pt idx="277233">
                  <c:v>57.400143669201903</c:v>
                </c:pt>
                <c:pt idx="277234">
                  <c:v>57.400216258623601</c:v>
                </c:pt>
                <c:pt idx="277235">
                  <c:v>57.400288847813002</c:v>
                </c:pt>
                <c:pt idx="277236">
                  <c:v>57.400361436770098</c:v>
                </c:pt>
                <c:pt idx="277237">
                  <c:v>57.400434025494803</c:v>
                </c:pt>
                <c:pt idx="277238">
                  <c:v>57.400506613987197</c:v>
                </c:pt>
                <c:pt idx="277239">
                  <c:v>57.400579202247201</c:v>
                </c:pt>
                <c:pt idx="277240">
                  <c:v>57.4006517902748</c:v>
                </c:pt>
                <c:pt idx="277241">
                  <c:v>57.400724378070102</c:v>
                </c:pt>
                <c:pt idx="277242">
                  <c:v>57.400796965633099</c:v>
                </c:pt>
                <c:pt idx="277243">
                  <c:v>57.400869552963698</c:v>
                </c:pt>
                <c:pt idx="277244">
                  <c:v>57.400942140062</c:v>
                </c:pt>
                <c:pt idx="277245">
                  <c:v>57.401014726927897</c:v>
                </c:pt>
                <c:pt idx="277246">
                  <c:v>57.401087313561497</c:v>
                </c:pt>
                <c:pt idx="277247">
                  <c:v>57.4011598999627</c:v>
                </c:pt>
                <c:pt idx="277248">
                  <c:v>57.401232486131597</c:v>
                </c:pt>
                <c:pt idx="277249">
                  <c:v>57.401305072068197</c:v>
                </c:pt>
                <c:pt idx="277250">
                  <c:v>57.4013776577724</c:v>
                </c:pt>
                <c:pt idx="277251">
                  <c:v>57.401450243244298</c:v>
                </c:pt>
                <c:pt idx="277252">
                  <c:v>57.401522828483799</c:v>
                </c:pt>
                <c:pt idx="277253">
                  <c:v>57.401595413491002</c:v>
                </c:pt>
                <c:pt idx="277254">
                  <c:v>57.4016679982659</c:v>
                </c:pt>
                <c:pt idx="277255">
                  <c:v>57.401740582808401</c:v>
                </c:pt>
                <c:pt idx="277256">
                  <c:v>57.401813167118597</c:v>
                </c:pt>
                <c:pt idx="277257">
                  <c:v>57.401885751196403</c:v>
                </c:pt>
                <c:pt idx="277258">
                  <c:v>57.401958335041897</c:v>
                </c:pt>
                <c:pt idx="277259">
                  <c:v>57.4020309186551</c:v>
                </c:pt>
                <c:pt idx="277260">
                  <c:v>57.402103502035999</c:v>
                </c:pt>
                <c:pt idx="277261">
                  <c:v>57.4021760851845</c:v>
                </c:pt>
                <c:pt idx="277262">
                  <c:v>57.402248668100597</c:v>
                </c:pt>
                <c:pt idx="277263">
                  <c:v>57.402321250784503</c:v>
                </c:pt>
                <c:pt idx="277264">
                  <c:v>57.402393833235998</c:v>
                </c:pt>
                <c:pt idx="277265">
                  <c:v>57.402466415455201</c:v>
                </c:pt>
                <c:pt idx="277266">
                  <c:v>57.4025389974421</c:v>
                </c:pt>
                <c:pt idx="277267">
                  <c:v>57.402611579196602</c:v>
                </c:pt>
                <c:pt idx="277268">
                  <c:v>57.402684160718799</c:v>
                </c:pt>
                <c:pt idx="277269">
                  <c:v>57.402756742008698</c:v>
                </c:pt>
                <c:pt idx="277270">
                  <c:v>57.4028293230662</c:v>
                </c:pt>
                <c:pt idx="277271">
                  <c:v>57.402901903891397</c:v>
                </c:pt>
                <c:pt idx="277272">
                  <c:v>57.402974484484297</c:v>
                </c:pt>
                <c:pt idx="277273">
                  <c:v>57.403047064844898</c:v>
                </c:pt>
                <c:pt idx="277274">
                  <c:v>57.403119644973202</c:v>
                </c:pt>
                <c:pt idx="277275">
                  <c:v>57.403192224869102</c:v>
                </c:pt>
                <c:pt idx="277276">
                  <c:v>57.403264804532697</c:v>
                </c:pt>
                <c:pt idx="277277">
                  <c:v>57.403337383964001</c:v>
                </c:pt>
                <c:pt idx="277278">
                  <c:v>57.4034099631629</c:v>
                </c:pt>
                <c:pt idx="277279">
                  <c:v>57.403482542129602</c:v>
                </c:pt>
                <c:pt idx="277280">
                  <c:v>57.403555120863899</c:v>
                </c:pt>
                <c:pt idx="277281">
                  <c:v>57.403627699365899</c:v>
                </c:pt>
                <c:pt idx="277282">
                  <c:v>57.4037002776356</c:v>
                </c:pt>
                <c:pt idx="277283">
                  <c:v>57.403772855672997</c:v>
                </c:pt>
                <c:pt idx="277284">
                  <c:v>57.403845433477997</c:v>
                </c:pt>
                <c:pt idx="277285">
                  <c:v>57.403918011050798</c:v>
                </c:pt>
                <c:pt idx="277286">
                  <c:v>57.403990588391203</c:v>
                </c:pt>
                <c:pt idx="277287">
                  <c:v>57.404063165499302</c:v>
                </c:pt>
                <c:pt idx="277288">
                  <c:v>57.404135742375097</c:v>
                </c:pt>
                <c:pt idx="277289">
                  <c:v>57.404208319018601</c:v>
                </c:pt>
                <c:pt idx="277290">
                  <c:v>57.4042808954298</c:v>
                </c:pt>
                <c:pt idx="277291">
                  <c:v>57.404353471608701</c:v>
                </c:pt>
                <c:pt idx="277292">
                  <c:v>57.404426047555198</c:v>
                </c:pt>
                <c:pt idx="277293">
                  <c:v>57.404498623269497</c:v>
                </c:pt>
                <c:pt idx="277294">
                  <c:v>57.404571198751398</c:v>
                </c:pt>
                <c:pt idx="277295">
                  <c:v>57.404643774001102</c:v>
                </c:pt>
                <c:pt idx="277296">
                  <c:v>57.4047163490184</c:v>
                </c:pt>
                <c:pt idx="277297">
                  <c:v>57.404788923803402</c:v>
                </c:pt>
                <c:pt idx="277298">
                  <c:v>57.404861498356098</c:v>
                </c:pt>
                <c:pt idx="277299">
                  <c:v>57.404934072676497</c:v>
                </c:pt>
                <c:pt idx="277300">
                  <c:v>57.405006646764598</c:v>
                </c:pt>
                <c:pt idx="277301">
                  <c:v>57.405079220620401</c:v>
                </c:pt>
                <c:pt idx="277302">
                  <c:v>57.405151794243899</c:v>
                </c:pt>
                <c:pt idx="277303">
                  <c:v>57.4052243676351</c:v>
                </c:pt>
                <c:pt idx="277304">
                  <c:v>57.405296940794003</c:v>
                </c:pt>
                <c:pt idx="277305">
                  <c:v>57.405369513720601</c:v>
                </c:pt>
                <c:pt idx="277306">
                  <c:v>57.405442086414901</c:v>
                </c:pt>
                <c:pt idx="277307">
                  <c:v>57.405514658876903</c:v>
                </c:pt>
                <c:pt idx="277308">
                  <c:v>57.405587231106601</c:v>
                </c:pt>
                <c:pt idx="277309">
                  <c:v>57.405659803104101</c:v>
                </c:pt>
                <c:pt idx="277310">
                  <c:v>57.405732374869203</c:v>
                </c:pt>
                <c:pt idx="277311">
                  <c:v>57.405804946402</c:v>
                </c:pt>
                <c:pt idx="277312">
                  <c:v>57.4058775177025</c:v>
                </c:pt>
                <c:pt idx="277313">
                  <c:v>57.405950088770702</c:v>
                </c:pt>
                <c:pt idx="277314">
                  <c:v>57.406022659606599</c:v>
                </c:pt>
                <c:pt idx="277315">
                  <c:v>57.406095230210298</c:v>
                </c:pt>
                <c:pt idx="277316">
                  <c:v>57.406167800581599</c:v>
                </c:pt>
                <c:pt idx="277317">
                  <c:v>57.406240370720703</c:v>
                </c:pt>
                <c:pt idx="277318">
                  <c:v>57.406312940627402</c:v>
                </c:pt>
                <c:pt idx="277319">
                  <c:v>57.406385510301902</c:v>
                </c:pt>
                <c:pt idx="277320">
                  <c:v>57.406458079744098</c:v>
                </c:pt>
                <c:pt idx="277321">
                  <c:v>57.406530648954003</c:v>
                </c:pt>
                <c:pt idx="277322">
                  <c:v>57.406603217931597</c:v>
                </c:pt>
                <c:pt idx="277323">
                  <c:v>57.4066757866769</c:v>
                </c:pt>
                <c:pt idx="277324">
                  <c:v>57.406748355189997</c:v>
                </c:pt>
                <c:pt idx="277325">
                  <c:v>57.406820923470697</c:v>
                </c:pt>
                <c:pt idx="277326">
                  <c:v>57.406893491519199</c:v>
                </c:pt>
                <c:pt idx="277327">
                  <c:v>57.406966059335303</c:v>
                </c:pt>
                <c:pt idx="277328">
                  <c:v>57.407038626919302</c:v>
                </c:pt>
                <c:pt idx="277329">
                  <c:v>57.407111194270897</c:v>
                </c:pt>
                <c:pt idx="277330">
                  <c:v>57.407183761390201</c:v>
                </c:pt>
                <c:pt idx="277331">
                  <c:v>57.407256328277299</c:v>
                </c:pt>
                <c:pt idx="277332">
                  <c:v>57.407328894932</c:v>
                </c:pt>
                <c:pt idx="277333">
                  <c:v>57.407401461354503</c:v>
                </c:pt>
                <c:pt idx="277334">
                  <c:v>57.407474027544701</c:v>
                </c:pt>
                <c:pt idx="277335">
                  <c:v>57.407546593502701</c:v>
                </c:pt>
                <c:pt idx="277336">
                  <c:v>57.407619159228297</c:v>
                </c:pt>
                <c:pt idx="277337">
                  <c:v>57.407691724721701</c:v>
                </c:pt>
                <c:pt idx="277338">
                  <c:v>57.407764289982801</c:v>
                </c:pt>
                <c:pt idx="277339">
                  <c:v>57.407836855011702</c:v>
                </c:pt>
                <c:pt idx="277340">
                  <c:v>57.407909419808199</c:v>
                </c:pt>
                <c:pt idx="277341">
                  <c:v>57.407981984372498</c:v>
                </c:pt>
                <c:pt idx="277342">
                  <c:v>57.408054548704499</c:v>
                </c:pt>
                <c:pt idx="277343">
                  <c:v>57.408127112804301</c:v>
                </c:pt>
                <c:pt idx="277344">
                  <c:v>57.4081996766717</c:v>
                </c:pt>
                <c:pt idx="277345">
                  <c:v>57.4082722403069</c:v>
                </c:pt>
                <c:pt idx="277346">
                  <c:v>57.408344803709902</c:v>
                </c:pt>
                <c:pt idx="277347">
                  <c:v>57.408417366880499</c:v>
                </c:pt>
                <c:pt idx="277348">
                  <c:v>57.408489929818899</c:v>
                </c:pt>
                <c:pt idx="277349">
                  <c:v>57.408562492525</c:v>
                </c:pt>
                <c:pt idx="277350">
                  <c:v>57.408635054998904</c:v>
                </c:pt>
                <c:pt idx="277351">
                  <c:v>57.408707617240502</c:v>
                </c:pt>
                <c:pt idx="277352">
                  <c:v>57.408780179249803</c:v>
                </c:pt>
                <c:pt idx="277353">
                  <c:v>57.408852741026898</c:v>
                </c:pt>
                <c:pt idx="277354">
                  <c:v>57.408925302571703</c:v>
                </c:pt>
                <c:pt idx="277355">
                  <c:v>57.408997863884203</c:v>
                </c:pt>
                <c:pt idx="277356">
                  <c:v>57.409070424964497</c:v>
                </c:pt>
                <c:pt idx="277357">
                  <c:v>57.409142985812501</c:v>
                </c:pt>
                <c:pt idx="277358">
                  <c:v>57.4092155464282</c:v>
                </c:pt>
                <c:pt idx="277359">
                  <c:v>57.409288106811701</c:v>
                </c:pt>
                <c:pt idx="277360">
                  <c:v>57.409360666963003</c:v>
                </c:pt>
                <c:pt idx="277361">
                  <c:v>57.409433226881902</c:v>
                </c:pt>
                <c:pt idx="277362">
                  <c:v>57.409505786568701</c:v>
                </c:pt>
                <c:pt idx="277363">
                  <c:v>57.409578346023103</c:v>
                </c:pt>
                <c:pt idx="277364">
                  <c:v>57.4096509052453</c:v>
                </c:pt>
                <c:pt idx="277365">
                  <c:v>57.409723464235299</c:v>
                </c:pt>
                <c:pt idx="277366">
                  <c:v>57.4097960229929</c:v>
                </c:pt>
                <c:pt idx="277367">
                  <c:v>57.409868581518403</c:v>
                </c:pt>
                <c:pt idx="277368">
                  <c:v>57.4099411398116</c:v>
                </c:pt>
                <c:pt idx="277369">
                  <c:v>57.4100136978725</c:v>
                </c:pt>
                <c:pt idx="277370">
                  <c:v>57.410086255701202</c:v>
                </c:pt>
                <c:pt idx="277371">
                  <c:v>57.410158813297599</c:v>
                </c:pt>
                <c:pt idx="277372">
                  <c:v>57.410231370661798</c:v>
                </c:pt>
                <c:pt idx="277373">
                  <c:v>57.410303927793699</c:v>
                </c:pt>
                <c:pt idx="277374">
                  <c:v>57.410376484693401</c:v>
                </c:pt>
                <c:pt idx="277375">
                  <c:v>57.410449041360799</c:v>
                </c:pt>
                <c:pt idx="277376">
                  <c:v>57.410521597795999</c:v>
                </c:pt>
                <c:pt idx="277377">
                  <c:v>57.4105941539989</c:v>
                </c:pt>
                <c:pt idx="277378">
                  <c:v>57.410666709969597</c:v>
                </c:pt>
                <c:pt idx="277379">
                  <c:v>57.410739265708102</c:v>
                </c:pt>
                <c:pt idx="277380">
                  <c:v>57.410811821214303</c:v>
                </c:pt>
                <c:pt idx="277381">
                  <c:v>57.410884376488198</c:v>
                </c:pt>
                <c:pt idx="277382">
                  <c:v>57.410956931530002</c:v>
                </c:pt>
                <c:pt idx="277383">
                  <c:v>57.411029486339402</c:v>
                </c:pt>
                <c:pt idx="277384">
                  <c:v>57.411102040916703</c:v>
                </c:pt>
                <c:pt idx="277385">
                  <c:v>57.411174595261699</c:v>
                </c:pt>
                <c:pt idx="277386">
                  <c:v>57.411247149374397</c:v>
                </c:pt>
                <c:pt idx="277387">
                  <c:v>57.411319703254897</c:v>
                </c:pt>
                <c:pt idx="277388">
                  <c:v>57.411392256903198</c:v>
                </c:pt>
                <c:pt idx="277389">
                  <c:v>57.411464810319202</c:v>
                </c:pt>
                <c:pt idx="277390">
                  <c:v>57.411537363503001</c:v>
                </c:pt>
                <c:pt idx="277391">
                  <c:v>57.411609916454601</c:v>
                </c:pt>
                <c:pt idx="277392">
                  <c:v>57.411682469173897</c:v>
                </c:pt>
                <c:pt idx="277393">
                  <c:v>57.411755021661001</c:v>
                </c:pt>
                <c:pt idx="277394">
                  <c:v>57.4118275739159</c:v>
                </c:pt>
                <c:pt idx="277395">
                  <c:v>57.411900125938502</c:v>
                </c:pt>
                <c:pt idx="277396">
                  <c:v>57.411972677728897</c:v>
                </c:pt>
                <c:pt idx="277397">
                  <c:v>57.412045229287003</c:v>
                </c:pt>
                <c:pt idx="277398">
                  <c:v>57.412117780613002</c:v>
                </c:pt>
                <c:pt idx="277399">
                  <c:v>57.412190331706697</c:v>
                </c:pt>
                <c:pt idx="277400">
                  <c:v>57.412262882568101</c:v>
                </c:pt>
                <c:pt idx="277401">
                  <c:v>57.412335433197399</c:v>
                </c:pt>
                <c:pt idx="277402">
                  <c:v>57.412407983594399</c:v>
                </c:pt>
                <c:pt idx="277403">
                  <c:v>57.412480533759201</c:v>
                </c:pt>
                <c:pt idx="277404">
                  <c:v>57.412553083691698</c:v>
                </c:pt>
                <c:pt idx="277405">
                  <c:v>57.412625633391997</c:v>
                </c:pt>
                <c:pt idx="277406">
                  <c:v>57.412698182860197</c:v>
                </c:pt>
                <c:pt idx="277407">
                  <c:v>57.412770732096</c:v>
                </c:pt>
                <c:pt idx="277408">
                  <c:v>57.412843281099697</c:v>
                </c:pt>
                <c:pt idx="277409">
                  <c:v>57.412915829871103</c:v>
                </c:pt>
                <c:pt idx="277410">
                  <c:v>57.412988378410297</c:v>
                </c:pt>
                <c:pt idx="277411">
                  <c:v>57.4130609267173</c:v>
                </c:pt>
                <c:pt idx="277412">
                  <c:v>57.413133474792097</c:v>
                </c:pt>
                <c:pt idx="277413">
                  <c:v>57.413206022634697</c:v>
                </c:pt>
                <c:pt idx="277414">
                  <c:v>57.413278570244998</c:v>
                </c:pt>
                <c:pt idx="277415">
                  <c:v>57.413351117623101</c:v>
                </c:pt>
                <c:pt idx="277416">
                  <c:v>57.413423664768999</c:v>
                </c:pt>
                <c:pt idx="277417">
                  <c:v>57.413496211682698</c:v>
                </c:pt>
                <c:pt idx="277418">
                  <c:v>57.4135687583641</c:v>
                </c:pt>
                <c:pt idx="277419">
                  <c:v>57.413641304813403</c:v>
                </c:pt>
                <c:pt idx="277420">
                  <c:v>57.413713851030401</c:v>
                </c:pt>
                <c:pt idx="277421">
                  <c:v>57.413786397015201</c:v>
                </c:pt>
                <c:pt idx="277422">
                  <c:v>57.413858942767803</c:v>
                </c:pt>
                <c:pt idx="277423">
                  <c:v>57.413931488288199</c:v>
                </c:pt>
                <c:pt idx="277424">
                  <c:v>57.414004033576397</c:v>
                </c:pt>
                <c:pt idx="277425">
                  <c:v>57.414076578632397</c:v>
                </c:pt>
                <c:pt idx="277426">
                  <c:v>57.414149123456099</c:v>
                </c:pt>
                <c:pt idx="277427">
                  <c:v>57.414221668047702</c:v>
                </c:pt>
                <c:pt idx="277428">
                  <c:v>57.414294212407</c:v>
                </c:pt>
                <c:pt idx="277429">
                  <c:v>57.4143667565342</c:v>
                </c:pt>
                <c:pt idx="277430">
                  <c:v>57.414439300429102</c:v>
                </c:pt>
                <c:pt idx="277431">
                  <c:v>57.414511844091798</c:v>
                </c:pt>
                <c:pt idx="277432">
                  <c:v>57.414584387522297</c:v>
                </c:pt>
                <c:pt idx="277433">
                  <c:v>57.414656930720597</c:v>
                </c:pt>
                <c:pt idx="277434">
                  <c:v>57.414729473686698</c:v>
                </c:pt>
                <c:pt idx="277435">
                  <c:v>57.414802016420602</c:v>
                </c:pt>
                <c:pt idx="277436">
                  <c:v>57.4148745589223</c:v>
                </c:pt>
                <c:pt idx="277437">
                  <c:v>57.4149471011918</c:v>
                </c:pt>
                <c:pt idx="277438">
                  <c:v>57.415019643229101</c:v>
                </c:pt>
                <c:pt idx="277439">
                  <c:v>57.415092185034197</c:v>
                </c:pt>
                <c:pt idx="277440">
                  <c:v>57.415164726607102</c:v>
                </c:pt>
                <c:pt idx="277441">
                  <c:v>57.415237267947802</c:v>
                </c:pt>
                <c:pt idx="277442">
                  <c:v>57.415309809056303</c:v>
                </c:pt>
                <c:pt idx="277443">
                  <c:v>57.415382349932599</c:v>
                </c:pt>
                <c:pt idx="277444">
                  <c:v>57.415454890576697</c:v>
                </c:pt>
                <c:pt idx="277445">
                  <c:v>57.415527430988597</c:v>
                </c:pt>
                <c:pt idx="277446">
                  <c:v>57.415599971168298</c:v>
                </c:pt>
                <c:pt idx="277447">
                  <c:v>57.415672511115801</c:v>
                </c:pt>
                <c:pt idx="277448">
                  <c:v>57.415745050831198</c:v>
                </c:pt>
                <c:pt idx="277449">
                  <c:v>57.415817590314298</c:v>
                </c:pt>
                <c:pt idx="277450">
                  <c:v>57.415890129565199</c:v>
                </c:pt>
                <c:pt idx="277451">
                  <c:v>57.415962668584001</c:v>
                </c:pt>
                <c:pt idx="277452">
                  <c:v>57.416035207370498</c:v>
                </c:pt>
                <c:pt idx="277453">
                  <c:v>57.416107745924897</c:v>
                </c:pt>
                <c:pt idx="277454">
                  <c:v>57.416180284247098</c:v>
                </c:pt>
                <c:pt idx="277455">
                  <c:v>57.416252822337</c:v>
                </c:pt>
                <c:pt idx="277456">
                  <c:v>57.416325360194797</c:v>
                </c:pt>
                <c:pt idx="277457">
                  <c:v>57.416397897820502</c:v>
                </c:pt>
                <c:pt idx="277458">
                  <c:v>57.416470435213903</c:v>
                </c:pt>
                <c:pt idx="277459">
                  <c:v>57.416542972375098</c:v>
                </c:pt>
                <c:pt idx="277460">
                  <c:v>57.416615509304201</c:v>
                </c:pt>
                <c:pt idx="277461">
                  <c:v>57.416688046000999</c:v>
                </c:pt>
                <c:pt idx="277462">
                  <c:v>57.416760582465699</c:v>
                </c:pt>
                <c:pt idx="277463">
                  <c:v>57.4168331186982</c:v>
                </c:pt>
                <c:pt idx="277464">
                  <c:v>57.416905654698503</c:v>
                </c:pt>
                <c:pt idx="277465">
                  <c:v>57.4169781904667</c:v>
                </c:pt>
                <c:pt idx="277466">
                  <c:v>57.4170507260026</c:v>
                </c:pt>
                <c:pt idx="277467">
                  <c:v>57.417123261306401</c:v>
                </c:pt>
                <c:pt idx="277468">
                  <c:v>57.417195796378003</c:v>
                </c:pt>
                <c:pt idx="277469">
                  <c:v>57.4172683312175</c:v>
                </c:pt>
                <c:pt idx="277470">
                  <c:v>57.417340865824698</c:v>
                </c:pt>
                <c:pt idx="277471">
                  <c:v>57.417413400199798</c:v>
                </c:pt>
                <c:pt idx="277472">
                  <c:v>57.4174859343427</c:v>
                </c:pt>
                <c:pt idx="277473">
                  <c:v>57.417558468253397</c:v>
                </c:pt>
                <c:pt idx="277474">
                  <c:v>57.417631001931902</c:v>
                </c:pt>
                <c:pt idx="277475">
                  <c:v>57.417703535378301</c:v>
                </c:pt>
                <c:pt idx="277476">
                  <c:v>57.417776068592502</c:v>
                </c:pt>
                <c:pt idx="277477">
                  <c:v>57.417848601574498</c:v>
                </c:pt>
                <c:pt idx="277478">
                  <c:v>57.417921134324303</c:v>
                </c:pt>
                <c:pt idx="277479">
                  <c:v>57.417993666842001</c:v>
                </c:pt>
                <c:pt idx="277480">
                  <c:v>57.418066199127502</c:v>
                </c:pt>
                <c:pt idx="277481">
                  <c:v>57.418138731180903</c:v>
                </c:pt>
                <c:pt idx="277482">
                  <c:v>57.418211263002</c:v>
                </c:pt>
                <c:pt idx="277483">
                  <c:v>57.418283794591098</c:v>
                </c:pt>
                <c:pt idx="277484">
                  <c:v>57.418356325947897</c:v>
                </c:pt>
                <c:pt idx="277485">
                  <c:v>57.418428857072598</c:v>
                </c:pt>
                <c:pt idx="277486">
                  <c:v>57.418501387965001</c:v>
                </c:pt>
                <c:pt idx="277487">
                  <c:v>57.418573918625398</c:v>
                </c:pt>
                <c:pt idx="277488">
                  <c:v>57.418646449053597</c:v>
                </c:pt>
                <c:pt idx="277489">
                  <c:v>57.418718979249597</c:v>
                </c:pt>
                <c:pt idx="277490">
                  <c:v>57.418791509213399</c:v>
                </c:pt>
                <c:pt idx="277491">
                  <c:v>57.418864038945102</c:v>
                </c:pt>
                <c:pt idx="277492">
                  <c:v>57.4189365684446</c:v>
                </c:pt>
                <c:pt idx="277493">
                  <c:v>57.419009097711999</c:v>
                </c:pt>
                <c:pt idx="277494">
                  <c:v>57.4190816267472</c:v>
                </c:pt>
                <c:pt idx="277495">
                  <c:v>57.419154155550302</c:v>
                </c:pt>
                <c:pt idx="277496">
                  <c:v>57.419226684121099</c:v>
                </c:pt>
                <c:pt idx="277497">
                  <c:v>57.419299212459897</c:v>
                </c:pt>
                <c:pt idx="277498">
                  <c:v>57.419371740566497</c:v>
                </c:pt>
                <c:pt idx="277499">
                  <c:v>57.419444268440898</c:v>
                </c:pt>
                <c:pt idx="277500">
                  <c:v>57.419516796083101</c:v>
                </c:pt>
                <c:pt idx="277501">
                  <c:v>57.419589323493199</c:v>
                </c:pt>
                <c:pt idx="277502">
                  <c:v>57.419661850671197</c:v>
                </c:pt>
                <c:pt idx="277503">
                  <c:v>57.419734377616997</c:v>
                </c:pt>
                <c:pt idx="277504">
                  <c:v>57.419806904330599</c:v>
                </c:pt>
                <c:pt idx="277505">
                  <c:v>57.419879430812102</c:v>
                </c:pt>
                <c:pt idx="277506">
                  <c:v>57.4199519570615</c:v>
                </c:pt>
                <c:pt idx="277507">
                  <c:v>57.420024483078699</c:v>
                </c:pt>
                <c:pt idx="277508">
                  <c:v>57.420097008863699</c:v>
                </c:pt>
                <c:pt idx="277509">
                  <c:v>57.420169534416601</c:v>
                </c:pt>
                <c:pt idx="277510">
                  <c:v>57.420242059737397</c:v>
                </c:pt>
                <c:pt idx="277511">
                  <c:v>57.420314584826002</c:v>
                </c:pt>
                <c:pt idx="277512">
                  <c:v>57.420387109682402</c:v>
                </c:pt>
                <c:pt idx="277513">
                  <c:v>57.420459634306802</c:v>
                </c:pt>
                <c:pt idx="277514">
                  <c:v>57.420532158698897</c:v>
                </c:pt>
                <c:pt idx="277515">
                  <c:v>57.420604682858901</c:v>
                </c:pt>
                <c:pt idx="277516">
                  <c:v>57.420677206786799</c:v>
                </c:pt>
                <c:pt idx="277517">
                  <c:v>57.420749730482598</c:v>
                </c:pt>
                <c:pt idx="277518">
                  <c:v>57.420822253946199</c:v>
                </c:pt>
                <c:pt idx="277519">
                  <c:v>57.420894777177601</c:v>
                </c:pt>
                <c:pt idx="277520">
                  <c:v>57.420967300176898</c:v>
                </c:pt>
                <c:pt idx="277521">
                  <c:v>57.421039822944103</c:v>
                </c:pt>
                <c:pt idx="277522">
                  <c:v>57.421112345479102</c:v>
                </c:pt>
                <c:pt idx="277523">
                  <c:v>57.421184867782003</c:v>
                </c:pt>
                <c:pt idx="277524">
                  <c:v>57.421257389852798</c:v>
                </c:pt>
                <c:pt idx="277525">
                  <c:v>57.421329911691402</c:v>
                </c:pt>
                <c:pt idx="277526">
                  <c:v>57.421402433297899</c:v>
                </c:pt>
                <c:pt idx="277527">
                  <c:v>57.421474954672298</c:v>
                </c:pt>
                <c:pt idx="277528">
                  <c:v>57.421547475814499</c:v>
                </c:pt>
                <c:pt idx="277529">
                  <c:v>57.421619996724502</c:v>
                </c:pt>
                <c:pt idx="277530">
                  <c:v>57.421692517402498</c:v>
                </c:pt>
                <c:pt idx="277531">
                  <c:v>57.421765037848303</c:v>
                </c:pt>
                <c:pt idx="277532">
                  <c:v>57.421837558062002</c:v>
                </c:pt>
                <c:pt idx="277533">
                  <c:v>57.421910078043602</c:v>
                </c:pt>
                <c:pt idx="277534">
                  <c:v>57.421982597792997</c:v>
                </c:pt>
                <c:pt idx="277535">
                  <c:v>57.4220551173103</c:v>
                </c:pt>
                <c:pt idx="277536">
                  <c:v>57.422127636595498</c:v>
                </c:pt>
                <c:pt idx="277537">
                  <c:v>57.422200155648497</c:v>
                </c:pt>
                <c:pt idx="277538">
                  <c:v>57.422272674469397</c:v>
                </c:pt>
                <c:pt idx="277539">
                  <c:v>57.422345193058199</c:v>
                </c:pt>
                <c:pt idx="277540">
                  <c:v>57.422417711414901</c:v>
                </c:pt>
                <c:pt idx="277541">
                  <c:v>57.422490229539399</c:v>
                </c:pt>
                <c:pt idx="277542">
                  <c:v>57.422562747431797</c:v>
                </c:pt>
                <c:pt idx="277543">
                  <c:v>57.422635265092097</c:v>
                </c:pt>
                <c:pt idx="277544">
                  <c:v>57.422707782520298</c:v>
                </c:pt>
                <c:pt idx="277545">
                  <c:v>57.422780299716301</c:v>
                </c:pt>
                <c:pt idx="277546">
                  <c:v>57.422852816680198</c:v>
                </c:pt>
                <c:pt idx="277547">
                  <c:v>57.422925333412003</c:v>
                </c:pt>
                <c:pt idx="277548">
                  <c:v>57.422997849911702</c:v>
                </c:pt>
                <c:pt idx="277549">
                  <c:v>57.423070366179303</c:v>
                </c:pt>
                <c:pt idx="277550">
                  <c:v>57.423142882214698</c:v>
                </c:pt>
                <c:pt idx="277551">
                  <c:v>57.423215398018101</c:v>
                </c:pt>
                <c:pt idx="277552">
                  <c:v>57.423287913589299</c:v>
                </c:pt>
                <c:pt idx="277553">
                  <c:v>57.423360428928397</c:v>
                </c:pt>
                <c:pt idx="277554">
                  <c:v>57.423432944035298</c:v>
                </c:pt>
                <c:pt idx="277555">
                  <c:v>57.423505458910199</c:v>
                </c:pt>
                <c:pt idx="277556">
                  <c:v>57.423577973553002</c:v>
                </c:pt>
                <c:pt idx="277557">
                  <c:v>57.423650487963599</c:v>
                </c:pt>
                <c:pt idx="277558">
                  <c:v>57.423723002142097</c:v>
                </c:pt>
                <c:pt idx="277559">
                  <c:v>57.423795516088603</c:v>
                </c:pt>
                <c:pt idx="277560">
                  <c:v>57.423868029802897</c:v>
                </c:pt>
                <c:pt idx="277561">
                  <c:v>57.423940543285099</c:v>
                </c:pt>
                <c:pt idx="277562">
                  <c:v>57.424013056535102</c:v>
                </c:pt>
                <c:pt idx="277563">
                  <c:v>57.4240855695531</c:v>
                </c:pt>
                <c:pt idx="277564">
                  <c:v>57.424158082338998</c:v>
                </c:pt>
                <c:pt idx="277565">
                  <c:v>57.424230594892798</c:v>
                </c:pt>
                <c:pt idx="277566">
                  <c:v>57.424303107214399</c:v>
                </c:pt>
                <c:pt idx="277567">
                  <c:v>57.424375619304001</c:v>
                </c:pt>
                <c:pt idx="277568">
                  <c:v>57.424448131161398</c:v>
                </c:pt>
                <c:pt idx="277569">
                  <c:v>57.424520642786803</c:v>
                </c:pt>
                <c:pt idx="277570">
                  <c:v>57.424593154180002</c:v>
                </c:pt>
                <c:pt idx="277571">
                  <c:v>57.424665665341102</c:v>
                </c:pt>
                <c:pt idx="277572">
                  <c:v>57.424738176270203</c:v>
                </c:pt>
                <c:pt idx="277573">
                  <c:v>57.424810686967099</c:v>
                </c:pt>
                <c:pt idx="277574">
                  <c:v>57.424883197431903</c:v>
                </c:pt>
                <c:pt idx="277575">
                  <c:v>57.424955707664701</c:v>
                </c:pt>
                <c:pt idx="277576">
                  <c:v>57.4250282176653</c:v>
                </c:pt>
                <c:pt idx="277577">
                  <c:v>57.4251007274339</c:v>
                </c:pt>
                <c:pt idx="277578">
                  <c:v>57.425173236970302</c:v>
                </c:pt>
                <c:pt idx="277579">
                  <c:v>57.425245746274598</c:v>
                </c:pt>
                <c:pt idx="277580">
                  <c:v>57.425318255346902</c:v>
                </c:pt>
                <c:pt idx="277581">
                  <c:v>57.425390764187</c:v>
                </c:pt>
                <c:pt idx="277582">
                  <c:v>57.425463272795099</c:v>
                </c:pt>
                <c:pt idx="277583">
                  <c:v>57.425535781171099</c:v>
                </c:pt>
                <c:pt idx="277584">
                  <c:v>57.425608289314901</c:v>
                </c:pt>
                <c:pt idx="277585">
                  <c:v>57.425680797226697</c:v>
                </c:pt>
                <c:pt idx="277586">
                  <c:v>57.425753304906401</c:v>
                </c:pt>
                <c:pt idx="277587">
                  <c:v>57.425825812353999</c:v>
                </c:pt>
                <c:pt idx="277588">
                  <c:v>57.425898319569498</c:v>
                </c:pt>
                <c:pt idx="277589">
                  <c:v>57.425970826552899</c:v>
                </c:pt>
                <c:pt idx="277590">
                  <c:v>57.4260433333043</c:v>
                </c:pt>
                <c:pt idx="277591">
                  <c:v>57.426115839823503</c:v>
                </c:pt>
                <c:pt idx="277592">
                  <c:v>57.426188346110699</c:v>
                </c:pt>
                <c:pt idx="277593">
                  <c:v>57.426260852165797</c:v>
                </c:pt>
                <c:pt idx="277594">
                  <c:v>57.426333357988703</c:v>
                </c:pt>
                <c:pt idx="277595">
                  <c:v>57.426405863579603</c:v>
                </c:pt>
                <c:pt idx="277596">
                  <c:v>57.426478368938497</c:v>
                </c:pt>
                <c:pt idx="277597">
                  <c:v>57.4265508740652</c:v>
                </c:pt>
                <c:pt idx="277598">
                  <c:v>57.426623378959803</c:v>
                </c:pt>
                <c:pt idx="277599">
                  <c:v>57.426695883622401</c:v>
                </c:pt>
                <c:pt idx="277600">
                  <c:v>57.426768388052899</c:v>
                </c:pt>
                <c:pt idx="277601">
                  <c:v>57.426840892251299</c:v>
                </c:pt>
                <c:pt idx="277602">
                  <c:v>57.4269133962176</c:v>
                </c:pt>
                <c:pt idx="277603">
                  <c:v>57.426985899951902</c:v>
                </c:pt>
                <c:pt idx="277604">
                  <c:v>57.427058403454097</c:v>
                </c:pt>
                <c:pt idx="277605">
                  <c:v>57.427130906724202</c:v>
                </c:pt>
                <c:pt idx="277606">
                  <c:v>57.4272034097622</c:v>
                </c:pt>
                <c:pt idx="277607">
                  <c:v>57.427275912568099</c:v>
                </c:pt>
                <c:pt idx="277608">
                  <c:v>57.427348415141999</c:v>
                </c:pt>
                <c:pt idx="277609">
                  <c:v>57.427420917483801</c:v>
                </c:pt>
                <c:pt idx="277610">
                  <c:v>57.427493419593503</c:v>
                </c:pt>
                <c:pt idx="277611">
                  <c:v>57.4275659214711</c:v>
                </c:pt>
                <c:pt idx="277612">
                  <c:v>57.427638423116697</c:v>
                </c:pt>
                <c:pt idx="277613">
                  <c:v>57.427710924530203</c:v>
                </c:pt>
                <c:pt idx="277614">
                  <c:v>57.427783425711603</c:v>
                </c:pt>
                <c:pt idx="277615">
                  <c:v>57.427855926661003</c:v>
                </c:pt>
                <c:pt idx="277616">
                  <c:v>57.427928427378298</c:v>
                </c:pt>
                <c:pt idx="277617">
                  <c:v>57.428000927863501</c:v>
                </c:pt>
                <c:pt idx="277618">
                  <c:v>57.428073428116697</c:v>
                </c:pt>
                <c:pt idx="277619">
                  <c:v>57.428145928137802</c:v>
                </c:pt>
                <c:pt idx="277620">
                  <c:v>57.428218427926801</c:v>
                </c:pt>
                <c:pt idx="277621">
                  <c:v>57.4282909274838</c:v>
                </c:pt>
                <c:pt idx="277622">
                  <c:v>57.428363426808701</c:v>
                </c:pt>
                <c:pt idx="277623">
                  <c:v>57.428435925901503</c:v>
                </c:pt>
                <c:pt idx="277624">
                  <c:v>57.428508424762299</c:v>
                </c:pt>
                <c:pt idx="277625">
                  <c:v>57.428580923391003</c:v>
                </c:pt>
                <c:pt idx="277626">
                  <c:v>57.428653421787601</c:v>
                </c:pt>
                <c:pt idx="277627">
                  <c:v>57.4287259199522</c:v>
                </c:pt>
                <c:pt idx="277628">
                  <c:v>57.4287984178847</c:v>
                </c:pt>
                <c:pt idx="277629">
                  <c:v>57.4288709155852</c:v>
                </c:pt>
                <c:pt idx="277630">
                  <c:v>57.428943413053602</c:v>
                </c:pt>
                <c:pt idx="277631">
                  <c:v>57.429015910289898</c:v>
                </c:pt>
                <c:pt idx="277632">
                  <c:v>57.429088407294202</c:v>
                </c:pt>
                <c:pt idx="277633">
                  <c:v>57.429160904066499</c:v>
                </c:pt>
                <c:pt idx="277634">
                  <c:v>57.429233400606599</c:v>
                </c:pt>
                <c:pt idx="277635">
                  <c:v>57.429305896914798</c:v>
                </c:pt>
                <c:pt idx="277636">
                  <c:v>57.429378392990799</c:v>
                </c:pt>
                <c:pt idx="277637">
                  <c:v>57.429450888834801</c:v>
                </c:pt>
                <c:pt idx="277638">
                  <c:v>57.429523384446803</c:v>
                </c:pt>
                <c:pt idx="277639">
                  <c:v>57.429595879826699</c:v>
                </c:pt>
                <c:pt idx="277640">
                  <c:v>57.429668374974597</c:v>
                </c:pt>
                <c:pt idx="277641">
                  <c:v>57.429740869890402</c:v>
                </c:pt>
                <c:pt idx="277642">
                  <c:v>57.429813364574102</c:v>
                </c:pt>
                <c:pt idx="277643">
                  <c:v>57.429885859025802</c:v>
                </c:pt>
                <c:pt idx="277644">
                  <c:v>57.429958353245503</c:v>
                </c:pt>
                <c:pt idx="277645">
                  <c:v>57.430030847233098</c:v>
                </c:pt>
                <c:pt idx="277646">
                  <c:v>57.430103340988701</c:v>
                </c:pt>
                <c:pt idx="277647">
                  <c:v>57.430175834512198</c:v>
                </c:pt>
                <c:pt idx="277648">
                  <c:v>57.430248327803703</c:v>
                </c:pt>
                <c:pt idx="277649">
                  <c:v>57.430320820863102</c:v>
                </c:pt>
                <c:pt idx="277650">
                  <c:v>57.430393313690502</c:v>
                </c:pt>
                <c:pt idx="277651">
                  <c:v>57.430465806285802</c:v>
                </c:pt>
                <c:pt idx="277652">
                  <c:v>57.430538298649203</c:v>
                </c:pt>
                <c:pt idx="277653">
                  <c:v>57.430610790780399</c:v>
                </c:pt>
                <c:pt idx="277654">
                  <c:v>57.430683282679603</c:v>
                </c:pt>
                <c:pt idx="277655">
                  <c:v>57.4307557743468</c:v>
                </c:pt>
                <c:pt idx="277656">
                  <c:v>57.430828265781997</c:v>
                </c:pt>
                <c:pt idx="277657">
                  <c:v>57.430900756984997</c:v>
                </c:pt>
                <c:pt idx="277658">
                  <c:v>57.430973247956103</c:v>
                </c:pt>
                <c:pt idx="277659">
                  <c:v>57.431045738695097</c:v>
                </c:pt>
                <c:pt idx="277660">
                  <c:v>57.431118229202099</c:v>
                </c:pt>
                <c:pt idx="277661">
                  <c:v>57.431190719477101</c:v>
                </c:pt>
                <c:pt idx="277662">
                  <c:v>57.431263209519997</c:v>
                </c:pt>
                <c:pt idx="277663">
                  <c:v>57.431335699330901</c:v>
                </c:pt>
                <c:pt idx="277664">
                  <c:v>57.4314081889097</c:v>
                </c:pt>
                <c:pt idx="277665">
                  <c:v>57.431480678256598</c:v>
                </c:pt>
                <c:pt idx="277666">
                  <c:v>57.431553167371298</c:v>
                </c:pt>
                <c:pt idx="277667">
                  <c:v>57.431625656254099</c:v>
                </c:pt>
                <c:pt idx="277668">
                  <c:v>57.4316981449048</c:v>
                </c:pt>
                <c:pt idx="277669">
                  <c:v>57.431770633323502</c:v>
                </c:pt>
                <c:pt idx="277670">
                  <c:v>57.431843121510198</c:v>
                </c:pt>
                <c:pt idx="277671">
                  <c:v>57.431915609464802</c:v>
                </c:pt>
                <c:pt idx="277672">
                  <c:v>57.4319880971874</c:v>
                </c:pt>
                <c:pt idx="277673">
                  <c:v>57.432060584677998</c:v>
                </c:pt>
                <c:pt idx="277674">
                  <c:v>57.432133071936597</c:v>
                </c:pt>
                <c:pt idx="277675">
                  <c:v>57.432205558963098</c:v>
                </c:pt>
                <c:pt idx="277676">
                  <c:v>57.432278045757599</c:v>
                </c:pt>
                <c:pt idx="277677">
                  <c:v>57.4323505323201</c:v>
                </c:pt>
                <c:pt idx="277678">
                  <c:v>57.432423018650603</c:v>
                </c:pt>
                <c:pt idx="277679">
                  <c:v>57.432495504748999</c:v>
                </c:pt>
                <c:pt idx="277680">
                  <c:v>57.432567990615397</c:v>
                </c:pt>
                <c:pt idx="277681">
                  <c:v>57.432640476249802</c:v>
                </c:pt>
                <c:pt idx="277682">
                  <c:v>57.4327129616522</c:v>
                </c:pt>
                <c:pt idx="277683">
                  <c:v>57.432785446822599</c:v>
                </c:pt>
                <c:pt idx="277684">
                  <c:v>57.4328579317609</c:v>
                </c:pt>
                <c:pt idx="277685">
                  <c:v>57.432930416467201</c:v>
                </c:pt>
                <c:pt idx="277686">
                  <c:v>57.433002900941503</c:v>
                </c:pt>
                <c:pt idx="277687">
                  <c:v>57.433075385183798</c:v>
                </c:pt>
                <c:pt idx="277688">
                  <c:v>57.433147869194102</c:v>
                </c:pt>
                <c:pt idx="277689">
                  <c:v>57.433220352972299</c:v>
                </c:pt>
                <c:pt idx="277690">
                  <c:v>57.433292836518604</c:v>
                </c:pt>
                <c:pt idx="277691">
                  <c:v>57.433365319832802</c:v>
                </c:pt>
                <c:pt idx="277692">
                  <c:v>57.433437802915002</c:v>
                </c:pt>
                <c:pt idx="277693">
                  <c:v>57.433510285765202</c:v>
                </c:pt>
                <c:pt idx="277694">
                  <c:v>57.433582768383403</c:v>
                </c:pt>
                <c:pt idx="277695">
                  <c:v>57.433655250769597</c:v>
                </c:pt>
                <c:pt idx="277696">
                  <c:v>57.433727732923799</c:v>
                </c:pt>
                <c:pt idx="277697">
                  <c:v>57.433800214845903</c:v>
                </c:pt>
                <c:pt idx="277698">
                  <c:v>57.433872696536099</c:v>
                </c:pt>
                <c:pt idx="277699">
                  <c:v>57.433945177994303</c:v>
                </c:pt>
                <c:pt idx="277700">
                  <c:v>57.434017659220402</c:v>
                </c:pt>
                <c:pt idx="277701">
                  <c:v>57.434090140214501</c:v>
                </c:pt>
                <c:pt idx="277702">
                  <c:v>57.4341626209767</c:v>
                </c:pt>
                <c:pt idx="277703">
                  <c:v>57.4342351015068</c:v>
                </c:pt>
                <c:pt idx="277704">
                  <c:v>57.434307581804902</c:v>
                </c:pt>
                <c:pt idx="277705">
                  <c:v>57.434380061871003</c:v>
                </c:pt>
                <c:pt idx="277706">
                  <c:v>57.434452541705198</c:v>
                </c:pt>
                <c:pt idx="277707">
                  <c:v>57.434525021307302</c:v>
                </c:pt>
                <c:pt idx="277708">
                  <c:v>57.434597500677398</c:v>
                </c:pt>
                <c:pt idx="277709">
                  <c:v>57.434669979815503</c:v>
                </c:pt>
                <c:pt idx="277710">
                  <c:v>57.434742458721601</c:v>
                </c:pt>
                <c:pt idx="277711">
                  <c:v>57.4348149373957</c:v>
                </c:pt>
                <c:pt idx="277712">
                  <c:v>57.434887415837899</c:v>
                </c:pt>
                <c:pt idx="277713">
                  <c:v>57.434959894047999</c:v>
                </c:pt>
                <c:pt idx="277714">
                  <c:v>57.4350323720261</c:v>
                </c:pt>
                <c:pt idx="277715">
                  <c:v>57.435104849772202</c:v>
                </c:pt>
                <c:pt idx="277716">
                  <c:v>57.435177327286397</c:v>
                </c:pt>
                <c:pt idx="277717">
                  <c:v>57.4352498045685</c:v>
                </c:pt>
                <c:pt idx="277718">
                  <c:v>57.435322281618703</c:v>
                </c:pt>
                <c:pt idx="277719">
                  <c:v>57.4353947584368</c:v>
                </c:pt>
                <c:pt idx="277720">
                  <c:v>57.435467235022998</c:v>
                </c:pt>
                <c:pt idx="277721">
                  <c:v>57.435539711377203</c:v>
                </c:pt>
                <c:pt idx="277722">
                  <c:v>57.435612187499402</c:v>
                </c:pt>
                <c:pt idx="277723">
                  <c:v>57.435684663389502</c:v>
                </c:pt>
                <c:pt idx="277724">
                  <c:v>57.435757139047801</c:v>
                </c:pt>
                <c:pt idx="277725">
                  <c:v>57.435829614474002</c:v>
                </c:pt>
                <c:pt idx="277726">
                  <c:v>57.435902089668197</c:v>
                </c:pt>
                <c:pt idx="277727">
                  <c:v>57.435974564630399</c:v>
                </c:pt>
                <c:pt idx="277728">
                  <c:v>57.436047039360702</c:v>
                </c:pt>
                <c:pt idx="277729">
                  <c:v>57.436119513858998</c:v>
                </c:pt>
                <c:pt idx="277730">
                  <c:v>57.436191988125302</c:v>
                </c:pt>
                <c:pt idx="277731">
                  <c:v>57.436264462159599</c:v>
                </c:pt>
                <c:pt idx="277732">
                  <c:v>57.436336935961897</c:v>
                </c:pt>
                <c:pt idx="277733">
                  <c:v>57.436409409532203</c:v>
                </c:pt>
                <c:pt idx="277734">
                  <c:v>57.436481882870602</c:v>
                </c:pt>
                <c:pt idx="277735">
                  <c:v>57.436554355977002</c:v>
                </c:pt>
                <c:pt idx="277736">
                  <c:v>57.436626828851402</c:v>
                </c:pt>
                <c:pt idx="277737">
                  <c:v>57.436699301493803</c:v>
                </c:pt>
                <c:pt idx="277738">
                  <c:v>57.436771773904198</c:v>
                </c:pt>
                <c:pt idx="277739">
                  <c:v>57.4368442460827</c:v>
                </c:pt>
                <c:pt idx="277740">
                  <c:v>57.436916718029202</c:v>
                </c:pt>
                <c:pt idx="277741">
                  <c:v>57.436989189743699</c:v>
                </c:pt>
                <c:pt idx="277742">
                  <c:v>57.437061661226203</c:v>
                </c:pt>
                <c:pt idx="277743">
                  <c:v>57.4371341324768</c:v>
                </c:pt>
                <c:pt idx="277744">
                  <c:v>57.437206603495298</c:v>
                </c:pt>
                <c:pt idx="277745">
                  <c:v>57.437279074281903</c:v>
                </c:pt>
                <c:pt idx="277746">
                  <c:v>57.437351544836602</c:v>
                </c:pt>
                <c:pt idx="277747">
                  <c:v>57.437424015159301</c:v>
                </c:pt>
                <c:pt idx="277748">
                  <c:v>57.437496485249902</c:v>
                </c:pt>
                <c:pt idx="277749">
                  <c:v>57.437568955108702</c:v>
                </c:pt>
                <c:pt idx="277750">
                  <c:v>57.437641424735403</c:v>
                </c:pt>
                <c:pt idx="277751">
                  <c:v>57.437713894130198</c:v>
                </c:pt>
                <c:pt idx="277752">
                  <c:v>57.437786363293</c:v>
                </c:pt>
                <c:pt idx="277753">
                  <c:v>57.437858832223903</c:v>
                </c:pt>
                <c:pt idx="277754">
                  <c:v>57.437931300922799</c:v>
                </c:pt>
                <c:pt idx="277755">
                  <c:v>57.438003769389702</c:v>
                </c:pt>
                <c:pt idx="277756">
                  <c:v>57.4380762376246</c:v>
                </c:pt>
                <c:pt idx="277757">
                  <c:v>57.438148705627597</c:v>
                </c:pt>
                <c:pt idx="277758">
                  <c:v>57.438221173398702</c:v>
                </c:pt>
                <c:pt idx="277759">
                  <c:v>57.438293640937701</c:v>
                </c:pt>
                <c:pt idx="277760">
                  <c:v>57.4383661082448</c:v>
                </c:pt>
                <c:pt idx="277761">
                  <c:v>57.438438575319999</c:v>
                </c:pt>
                <c:pt idx="277762">
                  <c:v>57.4385110421631</c:v>
                </c:pt>
                <c:pt idx="277763">
                  <c:v>57.4385835087744</c:v>
                </c:pt>
                <c:pt idx="277764">
                  <c:v>57.438655975153601</c:v>
                </c:pt>
                <c:pt idx="277765">
                  <c:v>57.438728441300903</c:v>
                </c:pt>
                <c:pt idx="277766">
                  <c:v>57.438800907216297</c:v>
                </c:pt>
                <c:pt idx="277767">
                  <c:v>57.4388733728996</c:v>
                </c:pt>
                <c:pt idx="277768">
                  <c:v>57.438945838351103</c:v>
                </c:pt>
                <c:pt idx="277769">
                  <c:v>57.439018303570599</c:v>
                </c:pt>
                <c:pt idx="277770">
                  <c:v>57.439090768558103</c:v>
                </c:pt>
                <c:pt idx="277771">
                  <c:v>57.4391632333136</c:v>
                </c:pt>
                <c:pt idx="277772">
                  <c:v>57.439235697837297</c:v>
                </c:pt>
                <c:pt idx="277773">
                  <c:v>57.439308162128903</c:v>
                </c:pt>
                <c:pt idx="277774">
                  <c:v>57.439380626188601</c:v>
                </c:pt>
                <c:pt idx="277775">
                  <c:v>57.4394530900164</c:v>
                </c:pt>
                <c:pt idx="277776">
                  <c:v>57.439525553612199</c:v>
                </c:pt>
                <c:pt idx="277777">
                  <c:v>57.439598016975999</c:v>
                </c:pt>
                <c:pt idx="277778">
                  <c:v>57.439670480107999</c:v>
                </c:pt>
                <c:pt idx="277779">
                  <c:v>57.4397429430079</c:v>
                </c:pt>
                <c:pt idx="277780">
                  <c:v>57.439815405675901</c:v>
                </c:pt>
                <c:pt idx="277781">
                  <c:v>57.439887868112002</c:v>
                </c:pt>
                <c:pt idx="277782">
                  <c:v>57.439960330316097</c:v>
                </c:pt>
                <c:pt idx="277783">
                  <c:v>57.440032792288299</c:v>
                </c:pt>
                <c:pt idx="277784">
                  <c:v>57.440105254028502</c:v>
                </c:pt>
                <c:pt idx="277785">
                  <c:v>57.440177715536798</c:v>
                </c:pt>
                <c:pt idx="277786">
                  <c:v>57.440250176813201</c:v>
                </c:pt>
                <c:pt idx="277787">
                  <c:v>57.440322637857598</c:v>
                </c:pt>
                <c:pt idx="277788">
                  <c:v>57.440395098670002</c:v>
                </c:pt>
                <c:pt idx="277789">
                  <c:v>57.4404675592505</c:v>
                </c:pt>
                <c:pt idx="277790">
                  <c:v>57.440540019599098</c:v>
                </c:pt>
                <c:pt idx="277791">
                  <c:v>57.440612479715803</c:v>
                </c:pt>
                <c:pt idx="277792">
                  <c:v>57.440684939600501</c:v>
                </c:pt>
                <c:pt idx="277793">
                  <c:v>57.440757399253201</c:v>
                </c:pt>
                <c:pt idx="277794">
                  <c:v>57.4408298586741</c:v>
                </c:pt>
                <c:pt idx="277795">
                  <c:v>57.440902317862999</c:v>
                </c:pt>
                <c:pt idx="277796">
                  <c:v>57.4409747768199</c:v>
                </c:pt>
                <c:pt idx="277797">
                  <c:v>57.4410472355449</c:v>
                </c:pt>
                <c:pt idx="277798">
                  <c:v>57.441119694038001</c:v>
                </c:pt>
                <c:pt idx="277799">
                  <c:v>57.441192152299202</c:v>
                </c:pt>
                <c:pt idx="277800">
                  <c:v>57.441264610328403</c:v>
                </c:pt>
                <c:pt idx="277801">
                  <c:v>57.441337068125698</c:v>
                </c:pt>
                <c:pt idx="277802">
                  <c:v>57.4414095256911</c:v>
                </c:pt>
                <c:pt idx="277803">
                  <c:v>57.441481983024502</c:v>
                </c:pt>
                <c:pt idx="277804">
                  <c:v>57.441554440125998</c:v>
                </c:pt>
                <c:pt idx="277805">
                  <c:v>57.441626896995601</c:v>
                </c:pt>
                <c:pt idx="277806">
                  <c:v>57.441699353633197</c:v>
                </c:pt>
                <c:pt idx="277807">
                  <c:v>57.441771810038901</c:v>
                </c:pt>
                <c:pt idx="277808">
                  <c:v>57.441844266212698</c:v>
                </c:pt>
                <c:pt idx="277809">
                  <c:v>57.441916722154602</c:v>
                </c:pt>
                <c:pt idx="277810">
                  <c:v>57.4419891778645</c:v>
                </c:pt>
                <c:pt idx="277811">
                  <c:v>57.442061633342497</c:v>
                </c:pt>
                <c:pt idx="277812">
                  <c:v>57.442134088588602</c:v>
                </c:pt>
                <c:pt idx="277813">
                  <c:v>57.442206543602801</c:v>
                </c:pt>
                <c:pt idx="277814">
                  <c:v>57.442278998385099</c:v>
                </c:pt>
                <c:pt idx="277815">
                  <c:v>57.442351452935398</c:v>
                </c:pt>
                <c:pt idx="277816">
                  <c:v>57.442423907253797</c:v>
                </c:pt>
                <c:pt idx="277817">
                  <c:v>57.442496361340297</c:v>
                </c:pt>
                <c:pt idx="277818">
                  <c:v>57.442568815194797</c:v>
                </c:pt>
                <c:pt idx="277819">
                  <c:v>57.442641268817503</c:v>
                </c:pt>
                <c:pt idx="277820">
                  <c:v>57.442713722208197</c:v>
                </c:pt>
                <c:pt idx="277821">
                  <c:v>57.442786175366997</c:v>
                </c:pt>
                <c:pt idx="277822">
                  <c:v>57.442858628293898</c:v>
                </c:pt>
                <c:pt idx="277823">
                  <c:v>57.442931080988899</c:v>
                </c:pt>
                <c:pt idx="277824">
                  <c:v>57.443003533452</c:v>
                </c:pt>
                <c:pt idx="277825">
                  <c:v>57.443075985683102</c:v>
                </c:pt>
                <c:pt idx="277826">
                  <c:v>57.443148437682403</c:v>
                </c:pt>
                <c:pt idx="277827">
                  <c:v>57.443220889449698</c:v>
                </c:pt>
                <c:pt idx="277828">
                  <c:v>57.4432933409851</c:v>
                </c:pt>
                <c:pt idx="277829">
                  <c:v>57.443365792288603</c:v>
                </c:pt>
                <c:pt idx="277830">
                  <c:v>57.443438243360198</c:v>
                </c:pt>
                <c:pt idx="277831">
                  <c:v>57.443510694199901</c:v>
                </c:pt>
                <c:pt idx="277832">
                  <c:v>57.443583144807697</c:v>
                </c:pt>
                <c:pt idx="277833">
                  <c:v>57.4436555951836</c:v>
                </c:pt>
                <c:pt idx="277834">
                  <c:v>57.443728045327497</c:v>
                </c:pt>
                <c:pt idx="277835">
                  <c:v>57.4438004952396</c:v>
                </c:pt>
                <c:pt idx="277836">
                  <c:v>57.443872944919697</c:v>
                </c:pt>
                <c:pt idx="277837">
                  <c:v>57.443945394368001</c:v>
                </c:pt>
                <c:pt idx="277838">
                  <c:v>57.444017843584298</c:v>
                </c:pt>
                <c:pt idx="277839">
                  <c:v>57.444090292568703</c:v>
                </c:pt>
                <c:pt idx="277840">
                  <c:v>57.4441627413213</c:v>
                </c:pt>
                <c:pt idx="277841">
                  <c:v>57.444235189841898</c:v>
                </c:pt>
                <c:pt idx="277842">
                  <c:v>57.444307638130603</c:v>
                </c:pt>
                <c:pt idx="277843">
                  <c:v>57.4443800861875</c:v>
                </c:pt>
                <c:pt idx="277844">
                  <c:v>57.444452534012399</c:v>
                </c:pt>
                <c:pt idx="277845">
                  <c:v>57.444524981605397</c:v>
                </c:pt>
                <c:pt idx="277846">
                  <c:v>57.444597428966603</c:v>
                </c:pt>
                <c:pt idx="277847">
                  <c:v>57.444669876095801</c:v>
                </c:pt>
                <c:pt idx="277848">
                  <c:v>57.4447423229931</c:v>
                </c:pt>
                <c:pt idx="277849">
                  <c:v>57.444814769658599</c:v>
                </c:pt>
                <c:pt idx="277850">
                  <c:v>57.444887216092098</c:v>
                </c:pt>
                <c:pt idx="277851">
                  <c:v>57.444959662293797</c:v>
                </c:pt>
                <c:pt idx="277852">
                  <c:v>57.445032108263597</c:v>
                </c:pt>
                <c:pt idx="277853">
                  <c:v>57.445104554001396</c:v>
                </c:pt>
                <c:pt idx="277854">
                  <c:v>57.445176999507403</c:v>
                </c:pt>
                <c:pt idx="277855">
                  <c:v>57.445249444781503</c:v>
                </c:pt>
                <c:pt idx="277856">
                  <c:v>57.445321889823703</c:v>
                </c:pt>
                <c:pt idx="277857">
                  <c:v>57.445394334634003</c:v>
                </c:pt>
                <c:pt idx="277858">
                  <c:v>57.445466779212403</c:v>
                </c:pt>
                <c:pt idx="277859">
                  <c:v>57.445539223558903</c:v>
                </c:pt>
                <c:pt idx="277860">
                  <c:v>57.445611667673496</c:v>
                </c:pt>
                <c:pt idx="277861">
                  <c:v>57.445684111556297</c:v>
                </c:pt>
                <c:pt idx="277862">
                  <c:v>57.445756555207197</c:v>
                </c:pt>
                <c:pt idx="277863">
                  <c:v>57.445828998626098</c:v>
                </c:pt>
                <c:pt idx="277864">
                  <c:v>57.445901441813199</c:v>
                </c:pt>
                <c:pt idx="277865">
                  <c:v>57.445973884768399</c:v>
                </c:pt>
                <c:pt idx="277866">
                  <c:v>57.4460463274918</c:v>
                </c:pt>
                <c:pt idx="277867">
                  <c:v>57.446118769983201</c:v>
                </c:pt>
                <c:pt idx="277868">
                  <c:v>57.446191212242802</c:v>
                </c:pt>
                <c:pt idx="277869">
                  <c:v>57.446263654270403</c:v>
                </c:pt>
                <c:pt idx="277870">
                  <c:v>57.446336096066197</c:v>
                </c:pt>
                <c:pt idx="277871">
                  <c:v>57.446408537630099</c:v>
                </c:pt>
                <c:pt idx="277872">
                  <c:v>57.4464809789622</c:v>
                </c:pt>
                <c:pt idx="277873">
                  <c:v>57.446553420062301</c:v>
                </c:pt>
                <c:pt idx="277874">
                  <c:v>57.446625860930602</c:v>
                </c:pt>
                <c:pt idx="277875">
                  <c:v>57.446698301566997</c:v>
                </c:pt>
                <c:pt idx="277876">
                  <c:v>57.446770741971598</c:v>
                </c:pt>
                <c:pt idx="277877">
                  <c:v>57.4468431821442</c:v>
                </c:pt>
                <c:pt idx="277878">
                  <c:v>57.446915622085001</c:v>
                </c:pt>
                <c:pt idx="277879">
                  <c:v>57.446988061793903</c:v>
                </c:pt>
                <c:pt idx="277880">
                  <c:v>57.447060501270897</c:v>
                </c:pt>
                <c:pt idx="277881">
                  <c:v>57.447132940516099</c:v>
                </c:pt>
                <c:pt idx="277882">
                  <c:v>57.4472053795294</c:v>
                </c:pt>
                <c:pt idx="277883">
                  <c:v>57.447277818310802</c:v>
                </c:pt>
                <c:pt idx="277884">
                  <c:v>57.447350256860403</c:v>
                </c:pt>
                <c:pt idx="277885">
                  <c:v>57.447422695177998</c:v>
                </c:pt>
                <c:pt idx="277886">
                  <c:v>57.447495133263899</c:v>
                </c:pt>
                <c:pt idx="277887">
                  <c:v>57.447567571117801</c:v>
                </c:pt>
                <c:pt idx="277888">
                  <c:v>57.447640008739903</c:v>
                </c:pt>
                <c:pt idx="277889">
                  <c:v>57.447712446130097</c:v>
                </c:pt>
                <c:pt idx="277890">
                  <c:v>57.447784883288399</c:v>
                </c:pt>
                <c:pt idx="277891">
                  <c:v>57.447857320214901</c:v>
                </c:pt>
                <c:pt idx="277892">
                  <c:v>57.447929756909502</c:v>
                </c:pt>
                <c:pt idx="277893">
                  <c:v>57.448002193372297</c:v>
                </c:pt>
                <c:pt idx="277894">
                  <c:v>57.448074629603198</c:v>
                </c:pt>
                <c:pt idx="277895">
                  <c:v>57.4481470656022</c:v>
                </c:pt>
                <c:pt idx="277896">
                  <c:v>57.448219501369401</c:v>
                </c:pt>
                <c:pt idx="277897">
                  <c:v>57.448291936904702</c:v>
                </c:pt>
                <c:pt idx="277898">
                  <c:v>57.448364372208097</c:v>
                </c:pt>
                <c:pt idx="277899">
                  <c:v>57.448436807279698</c:v>
                </c:pt>
                <c:pt idx="277900">
                  <c:v>57.4485092421194</c:v>
                </c:pt>
                <c:pt idx="277901">
                  <c:v>57.448581676727301</c:v>
                </c:pt>
                <c:pt idx="277902">
                  <c:v>57.448654111103302</c:v>
                </c:pt>
                <c:pt idx="277903">
                  <c:v>57.448726545247503</c:v>
                </c:pt>
                <c:pt idx="277904">
                  <c:v>57.448798979159797</c:v>
                </c:pt>
                <c:pt idx="277905">
                  <c:v>57.448871412840198</c:v>
                </c:pt>
                <c:pt idx="277906">
                  <c:v>57.448943846288799</c:v>
                </c:pt>
                <c:pt idx="277907">
                  <c:v>57.449016279505599</c:v>
                </c:pt>
                <c:pt idx="277908">
                  <c:v>57.449088712490401</c:v>
                </c:pt>
                <c:pt idx="277909">
                  <c:v>57.449161145243501</c:v>
                </c:pt>
                <c:pt idx="277910">
                  <c:v>57.449233577764701</c:v>
                </c:pt>
                <c:pt idx="277911">
                  <c:v>57.449306010054002</c:v>
                </c:pt>
                <c:pt idx="277912">
                  <c:v>57.449378442111502</c:v>
                </c:pt>
                <c:pt idx="277913">
                  <c:v>57.449450873937103</c:v>
                </c:pt>
                <c:pt idx="277914">
                  <c:v>57.449523305530903</c:v>
                </c:pt>
                <c:pt idx="277915">
                  <c:v>57.449595736892903</c:v>
                </c:pt>
                <c:pt idx="277916">
                  <c:v>57.449668168023003</c:v>
                </c:pt>
                <c:pt idx="277917">
                  <c:v>57.449740598921203</c:v>
                </c:pt>
                <c:pt idx="277918">
                  <c:v>57.449813029587602</c:v>
                </c:pt>
                <c:pt idx="277919">
                  <c:v>57.449885460022202</c:v>
                </c:pt>
                <c:pt idx="277920">
                  <c:v>57.449957890224901</c:v>
                </c:pt>
                <c:pt idx="277921">
                  <c:v>57.4500303201958</c:v>
                </c:pt>
                <c:pt idx="277922">
                  <c:v>57.4501027499348</c:v>
                </c:pt>
                <c:pt idx="277923">
                  <c:v>57.450175179441999</c:v>
                </c:pt>
                <c:pt idx="277924">
                  <c:v>57.450247608717397</c:v>
                </c:pt>
                <c:pt idx="277925">
                  <c:v>57.450320037760903</c:v>
                </c:pt>
                <c:pt idx="277926">
                  <c:v>57.450392466572602</c:v>
                </c:pt>
                <c:pt idx="277927">
                  <c:v>57.4504648951524</c:v>
                </c:pt>
                <c:pt idx="277928">
                  <c:v>57.450537323500399</c:v>
                </c:pt>
                <c:pt idx="277929">
                  <c:v>57.450609751616597</c:v>
                </c:pt>
                <c:pt idx="277930">
                  <c:v>57.450682179500902</c:v>
                </c:pt>
                <c:pt idx="277931">
                  <c:v>57.450754607153399</c:v>
                </c:pt>
                <c:pt idx="277932">
                  <c:v>57.450827034573997</c:v>
                </c:pt>
                <c:pt idx="277933">
                  <c:v>57.450899461762901</c:v>
                </c:pt>
                <c:pt idx="277934">
                  <c:v>57.450971888719799</c:v>
                </c:pt>
                <c:pt idx="277935">
                  <c:v>57.451044315445003</c:v>
                </c:pt>
                <c:pt idx="277936">
                  <c:v>57.4511167419383</c:v>
                </c:pt>
                <c:pt idx="277937">
                  <c:v>57.451189168199797</c:v>
                </c:pt>
                <c:pt idx="277938">
                  <c:v>57.4512615942295</c:v>
                </c:pt>
                <c:pt idx="277939">
                  <c:v>57.451334020027303</c:v>
                </c:pt>
                <c:pt idx="277940">
                  <c:v>57.4514064455933</c:v>
                </c:pt>
                <c:pt idx="277941">
                  <c:v>57.451478870927502</c:v>
                </c:pt>
                <c:pt idx="277942">
                  <c:v>57.451551296029898</c:v>
                </c:pt>
                <c:pt idx="277943">
                  <c:v>57.4516237209004</c:v>
                </c:pt>
                <c:pt idx="277944">
                  <c:v>57.451696145539103</c:v>
                </c:pt>
                <c:pt idx="277945">
                  <c:v>57.451768569945997</c:v>
                </c:pt>
                <c:pt idx="277946">
                  <c:v>57.451840994121</c:v>
                </c:pt>
                <c:pt idx="277947">
                  <c:v>57.451913418064301</c:v>
                </c:pt>
                <c:pt idx="277948">
                  <c:v>57.451985841775702</c:v>
                </c:pt>
                <c:pt idx="277949">
                  <c:v>57.452058265255303</c:v>
                </c:pt>
                <c:pt idx="277950">
                  <c:v>57.452130688502997</c:v>
                </c:pt>
                <c:pt idx="277951">
                  <c:v>57.452203111518998</c:v>
                </c:pt>
                <c:pt idx="277952">
                  <c:v>57.452275534303098</c:v>
                </c:pt>
                <c:pt idx="277953">
                  <c:v>57.452347956855398</c:v>
                </c:pt>
                <c:pt idx="277954">
                  <c:v>57.452420379175898</c:v>
                </c:pt>
                <c:pt idx="277955">
                  <c:v>57.452492801264597</c:v>
                </c:pt>
                <c:pt idx="277956">
                  <c:v>57.452565223121397</c:v>
                </c:pt>
                <c:pt idx="277957">
                  <c:v>57.452637644746403</c:v>
                </c:pt>
                <c:pt idx="277958">
                  <c:v>57.452710066139701</c:v>
                </c:pt>
                <c:pt idx="277959">
                  <c:v>57.4527824873011</c:v>
                </c:pt>
                <c:pt idx="277960">
                  <c:v>57.452854908230698</c:v>
                </c:pt>
                <c:pt idx="277961">
                  <c:v>57.452927328928403</c:v>
                </c:pt>
                <c:pt idx="277962">
                  <c:v>57.452999749394401</c:v>
                </c:pt>
                <c:pt idx="277963">
                  <c:v>57.453072169628598</c:v>
                </c:pt>
                <c:pt idx="277964">
                  <c:v>57.453144589630902</c:v>
                </c:pt>
                <c:pt idx="277965">
                  <c:v>57.453217009401499</c:v>
                </c:pt>
                <c:pt idx="277966">
                  <c:v>57.453289428940202</c:v>
                </c:pt>
                <c:pt idx="277967">
                  <c:v>57.453361848247098</c:v>
                </c:pt>
                <c:pt idx="277968">
                  <c:v>57.453434267322201</c:v>
                </c:pt>
                <c:pt idx="277969">
                  <c:v>57.453506686165497</c:v>
                </c:pt>
                <c:pt idx="277970">
                  <c:v>57.453579104776999</c:v>
                </c:pt>
                <c:pt idx="277971">
                  <c:v>57.453651523156701</c:v>
                </c:pt>
                <c:pt idx="277972">
                  <c:v>57.453723941304602</c:v>
                </c:pt>
                <c:pt idx="277973">
                  <c:v>57.453796359220703</c:v>
                </c:pt>
                <c:pt idx="277974">
                  <c:v>57.453868776904997</c:v>
                </c:pt>
                <c:pt idx="277975">
                  <c:v>57.453941194357398</c:v>
                </c:pt>
                <c:pt idx="277976">
                  <c:v>57.454013611578098</c:v>
                </c:pt>
                <c:pt idx="277977">
                  <c:v>57.454086028566998</c:v>
                </c:pt>
                <c:pt idx="277978">
                  <c:v>57.454158445324097</c:v>
                </c:pt>
                <c:pt idx="277979">
                  <c:v>57.454230861849297</c:v>
                </c:pt>
                <c:pt idx="277980">
                  <c:v>57.454303278142802</c:v>
                </c:pt>
                <c:pt idx="277981">
                  <c:v>57.454375694204501</c:v>
                </c:pt>
                <c:pt idx="277982">
                  <c:v>57.454448110034399</c:v>
                </c:pt>
                <c:pt idx="277983">
                  <c:v>57.454520525632397</c:v>
                </c:pt>
                <c:pt idx="277984">
                  <c:v>57.454592940998701</c:v>
                </c:pt>
                <c:pt idx="277985">
                  <c:v>57.454665356133198</c:v>
                </c:pt>
                <c:pt idx="277986">
                  <c:v>57.454737771035902</c:v>
                </c:pt>
                <c:pt idx="277987">
                  <c:v>57.454810185706798</c:v>
                </c:pt>
                <c:pt idx="277988">
                  <c:v>57.454882600145901</c:v>
                </c:pt>
                <c:pt idx="277989">
                  <c:v>57.454955014353303</c:v>
                </c:pt>
                <c:pt idx="277990">
                  <c:v>57.455027428328798</c:v>
                </c:pt>
                <c:pt idx="277991">
                  <c:v>57.455099842072499</c:v>
                </c:pt>
                <c:pt idx="277992">
                  <c:v>57.4551722555845</c:v>
                </c:pt>
                <c:pt idx="277993">
                  <c:v>57.455244668864601</c:v>
                </c:pt>
                <c:pt idx="277994">
                  <c:v>57.455317081913002</c:v>
                </c:pt>
                <c:pt idx="277995">
                  <c:v>57.455389494729602</c:v>
                </c:pt>
                <c:pt idx="277996">
                  <c:v>57.455461907314401</c:v>
                </c:pt>
                <c:pt idx="277997">
                  <c:v>57.4555343196674</c:v>
                </c:pt>
                <c:pt idx="277998">
                  <c:v>57.455606731788599</c:v>
                </c:pt>
                <c:pt idx="277999">
                  <c:v>57.455679143678097</c:v>
                </c:pt>
                <c:pt idx="278000">
                  <c:v>57.455751555335702</c:v>
                </c:pt>
                <c:pt idx="278001">
                  <c:v>57.455823966761599</c:v>
                </c:pt>
                <c:pt idx="278002">
                  <c:v>57.455896377955703</c:v>
                </c:pt>
                <c:pt idx="278003">
                  <c:v>57.455968788918</c:v>
                </c:pt>
                <c:pt idx="278004">
                  <c:v>57.456041199648503</c:v>
                </c:pt>
                <c:pt idx="278005">
                  <c:v>57.456113610147298</c:v>
                </c:pt>
                <c:pt idx="278006">
                  <c:v>57.456186020414201</c:v>
                </c:pt>
                <c:pt idx="278007">
                  <c:v>57.456258430449402</c:v>
                </c:pt>
                <c:pt idx="278008">
                  <c:v>57.456330840252797</c:v>
                </c:pt>
                <c:pt idx="278009">
                  <c:v>57.456403249824398</c:v>
                </c:pt>
                <c:pt idx="278010">
                  <c:v>57.456475659164298</c:v>
                </c:pt>
                <c:pt idx="278011">
                  <c:v>57.456548068272397</c:v>
                </c:pt>
                <c:pt idx="278012">
                  <c:v>57.456620477148697</c:v>
                </c:pt>
                <c:pt idx="278013">
                  <c:v>57.456692885793203</c:v>
                </c:pt>
                <c:pt idx="278014">
                  <c:v>57.456765294206001</c:v>
                </c:pt>
                <c:pt idx="278015">
                  <c:v>57.456837702386999</c:v>
                </c:pt>
                <c:pt idx="278016">
                  <c:v>57.456910110336203</c:v>
                </c:pt>
                <c:pt idx="278017">
                  <c:v>57.4569825180536</c:v>
                </c:pt>
                <c:pt idx="278018">
                  <c:v>57.457054925539303</c:v>
                </c:pt>
                <c:pt idx="278019">
                  <c:v>57.457127332793199</c:v>
                </c:pt>
                <c:pt idx="278020">
                  <c:v>57.457199739815302</c:v>
                </c:pt>
                <c:pt idx="278021">
                  <c:v>57.457272146605703</c:v>
                </c:pt>
                <c:pt idx="278022">
                  <c:v>57.457344553164297</c:v>
                </c:pt>
                <c:pt idx="278023">
                  <c:v>57.457416959491098</c:v>
                </c:pt>
                <c:pt idx="278024">
                  <c:v>57.457489365586198</c:v>
                </c:pt>
                <c:pt idx="278025">
                  <c:v>57.457561771449399</c:v>
                </c:pt>
                <c:pt idx="278026">
                  <c:v>57.457634177080998</c:v>
                </c:pt>
                <c:pt idx="278027">
                  <c:v>57.457706582480697</c:v>
                </c:pt>
                <c:pt idx="278028">
                  <c:v>57.457778987648702</c:v>
                </c:pt>
                <c:pt idx="278029">
                  <c:v>57.457851392584999</c:v>
                </c:pt>
                <c:pt idx="278030">
                  <c:v>57.457923797289503</c:v>
                </c:pt>
                <c:pt idx="278031">
                  <c:v>57.457996201762199</c:v>
                </c:pt>
                <c:pt idx="278032">
                  <c:v>57.458068606003103</c:v>
                </c:pt>
                <c:pt idx="278033">
                  <c:v>57.458141010012298</c:v>
                </c:pt>
                <c:pt idx="278034">
                  <c:v>57.4582134137898</c:v>
                </c:pt>
                <c:pt idx="278035">
                  <c:v>57.458285817335501</c:v>
                </c:pt>
                <c:pt idx="278036">
                  <c:v>57.458358220649401</c:v>
                </c:pt>
                <c:pt idx="278037">
                  <c:v>57.458430623731601</c:v>
                </c:pt>
                <c:pt idx="278038">
                  <c:v>57.458503026582001</c:v>
                </c:pt>
                <c:pt idx="278039">
                  <c:v>57.4585754292006</c:v>
                </c:pt>
                <c:pt idx="278040">
                  <c:v>57.458647831587498</c:v>
                </c:pt>
                <c:pt idx="278041">
                  <c:v>57.458720233742703</c:v>
                </c:pt>
                <c:pt idx="278042">
                  <c:v>57.4587926356661</c:v>
                </c:pt>
                <c:pt idx="278043">
                  <c:v>57.458865037357697</c:v>
                </c:pt>
                <c:pt idx="278044">
                  <c:v>57.4589374388176</c:v>
                </c:pt>
                <c:pt idx="278045">
                  <c:v>57.459009840045702</c:v>
                </c:pt>
                <c:pt idx="278046">
                  <c:v>57.459082241042097</c:v>
                </c:pt>
                <c:pt idx="278047">
                  <c:v>57.459154641806798</c:v>
                </c:pt>
                <c:pt idx="278048">
                  <c:v>57.459227042339698</c:v>
                </c:pt>
                <c:pt idx="278049">
                  <c:v>57.459299442640798</c:v>
                </c:pt>
                <c:pt idx="278050">
                  <c:v>57.459371842710198</c:v>
                </c:pt>
                <c:pt idx="278051">
                  <c:v>57.459444242547903</c:v>
                </c:pt>
                <c:pt idx="278052">
                  <c:v>57.459516642153801</c:v>
                </c:pt>
                <c:pt idx="278053">
                  <c:v>57.459589041527998</c:v>
                </c:pt>
                <c:pt idx="278054">
                  <c:v>57.459661440670402</c:v>
                </c:pt>
                <c:pt idx="278055">
                  <c:v>57.459733839581098</c:v>
                </c:pt>
                <c:pt idx="278056">
                  <c:v>57.459806238260001</c:v>
                </c:pt>
                <c:pt idx="278057">
                  <c:v>57.459878636707202</c:v>
                </c:pt>
                <c:pt idx="278058">
                  <c:v>57.459951034922597</c:v>
                </c:pt>
                <c:pt idx="278059">
                  <c:v>57.460023432906297</c:v>
                </c:pt>
                <c:pt idx="278060">
                  <c:v>57.460095830658297</c:v>
                </c:pt>
                <c:pt idx="278061">
                  <c:v>57.460168228178503</c:v>
                </c:pt>
                <c:pt idx="278062">
                  <c:v>57.460240625467002</c:v>
                </c:pt>
                <c:pt idx="278063">
                  <c:v>57.460313022523799</c:v>
                </c:pt>
                <c:pt idx="278064">
                  <c:v>57.460385419348803</c:v>
                </c:pt>
                <c:pt idx="278065">
                  <c:v>57.4604578159421</c:v>
                </c:pt>
                <c:pt idx="278066">
                  <c:v>57.460530212303702</c:v>
                </c:pt>
                <c:pt idx="278067">
                  <c:v>57.460602608433497</c:v>
                </c:pt>
                <c:pt idx="278068">
                  <c:v>57.460675004331598</c:v>
                </c:pt>
                <c:pt idx="278069">
                  <c:v>57.460747399997899</c:v>
                </c:pt>
                <c:pt idx="278070">
                  <c:v>57.460819795432499</c:v>
                </c:pt>
                <c:pt idx="278071">
                  <c:v>57.460892190635398</c:v>
                </c:pt>
                <c:pt idx="278072">
                  <c:v>57.460964585606597</c:v>
                </c:pt>
                <c:pt idx="278073">
                  <c:v>57.461036980346002</c:v>
                </c:pt>
                <c:pt idx="278074">
                  <c:v>57.461109374853699</c:v>
                </c:pt>
                <c:pt idx="278075">
                  <c:v>57.461181769129702</c:v>
                </c:pt>
                <c:pt idx="278076">
                  <c:v>57.461254163173898</c:v>
                </c:pt>
                <c:pt idx="278077">
                  <c:v>57.4613265569864</c:v>
                </c:pt>
                <c:pt idx="278078">
                  <c:v>57.461398950567201</c:v>
                </c:pt>
                <c:pt idx="278079">
                  <c:v>57.461471343916301</c:v>
                </c:pt>
                <c:pt idx="278080">
                  <c:v>57.461543737033601</c:v>
                </c:pt>
                <c:pt idx="278081">
                  <c:v>57.4616161299192</c:v>
                </c:pt>
                <c:pt idx="278082">
                  <c:v>57.461688522573098</c:v>
                </c:pt>
                <c:pt idx="278083">
                  <c:v>57.461760914995303</c:v>
                </c:pt>
                <c:pt idx="278084">
                  <c:v>57.461833307185699</c:v>
                </c:pt>
                <c:pt idx="278085">
                  <c:v>57.461905699144403</c:v>
                </c:pt>
                <c:pt idx="278086">
                  <c:v>57.461978090871497</c:v>
                </c:pt>
                <c:pt idx="278087">
                  <c:v>57.462050482366699</c:v>
                </c:pt>
                <c:pt idx="278088">
                  <c:v>57.4621228736303</c:v>
                </c:pt>
                <c:pt idx="278089">
                  <c:v>57.462195264662199</c:v>
                </c:pt>
                <c:pt idx="278090">
                  <c:v>57.462267655462298</c:v>
                </c:pt>
                <c:pt idx="278091">
                  <c:v>57.462340046030697</c:v>
                </c:pt>
                <c:pt idx="278092">
                  <c:v>57.462412436367401</c:v>
                </c:pt>
                <c:pt idx="278093">
                  <c:v>57.462484826472398</c:v>
                </c:pt>
                <c:pt idx="278094">
                  <c:v>57.462557216345701</c:v>
                </c:pt>
                <c:pt idx="278095">
                  <c:v>57.462629605987203</c:v>
                </c:pt>
                <c:pt idx="278096">
                  <c:v>57.462701995397097</c:v>
                </c:pt>
                <c:pt idx="278097">
                  <c:v>57.462774384575198</c:v>
                </c:pt>
                <c:pt idx="278098">
                  <c:v>57.462846773521598</c:v>
                </c:pt>
                <c:pt idx="278099">
                  <c:v>57.462919162236297</c:v>
                </c:pt>
                <c:pt idx="278100">
                  <c:v>57.462991550719302</c:v>
                </c:pt>
                <c:pt idx="278101">
                  <c:v>57.463063938970599</c:v>
                </c:pt>
                <c:pt idx="278102">
                  <c:v>57.463136326990202</c:v>
                </c:pt>
                <c:pt idx="278103">
                  <c:v>57.463208714778098</c:v>
                </c:pt>
                <c:pt idx="278104">
                  <c:v>57.4632811023342</c:v>
                </c:pt>
                <c:pt idx="278105">
                  <c:v>57.463353489658701</c:v>
                </c:pt>
                <c:pt idx="278106">
                  <c:v>57.463425876751501</c:v>
                </c:pt>
                <c:pt idx="278107">
                  <c:v>57.4634982636125</c:v>
                </c:pt>
                <c:pt idx="278108">
                  <c:v>57.463570650241898</c:v>
                </c:pt>
                <c:pt idx="278109">
                  <c:v>57.463643036639503</c:v>
                </c:pt>
                <c:pt idx="278110">
                  <c:v>57.4637154228054</c:v>
                </c:pt>
                <c:pt idx="278111">
                  <c:v>57.463787808739703</c:v>
                </c:pt>
                <c:pt idx="278112">
                  <c:v>57.463860194442198</c:v>
                </c:pt>
                <c:pt idx="278113">
                  <c:v>57.463932579913099</c:v>
                </c:pt>
                <c:pt idx="278114">
                  <c:v>57.464004965152199</c:v>
                </c:pt>
                <c:pt idx="278115">
                  <c:v>57.464077350159599</c:v>
                </c:pt>
                <c:pt idx="278116">
                  <c:v>57.464149734935397</c:v>
                </c:pt>
                <c:pt idx="278117">
                  <c:v>57.464222119479402</c:v>
                </c:pt>
                <c:pt idx="278118">
                  <c:v>57.464294503791798</c:v>
                </c:pt>
                <c:pt idx="278119">
                  <c:v>57.464366887872401</c:v>
                </c:pt>
                <c:pt idx="278120">
                  <c:v>57.464439271721403</c:v>
                </c:pt>
                <c:pt idx="278121">
                  <c:v>57.464511655338697</c:v>
                </c:pt>
                <c:pt idx="278122">
                  <c:v>57.464584038724198</c:v>
                </c:pt>
                <c:pt idx="278123">
                  <c:v>57.464656421878097</c:v>
                </c:pt>
                <c:pt idx="278124">
                  <c:v>57.464728804800302</c:v>
                </c:pt>
                <c:pt idx="278125">
                  <c:v>57.464801187490799</c:v>
                </c:pt>
                <c:pt idx="278126">
                  <c:v>57.464873569949603</c:v>
                </c:pt>
                <c:pt idx="278127">
                  <c:v>57.464945952176699</c:v>
                </c:pt>
                <c:pt idx="278128">
                  <c:v>57.4650183341721</c:v>
                </c:pt>
                <c:pt idx="278129">
                  <c:v>57.465090715935901</c:v>
                </c:pt>
                <c:pt idx="278130">
                  <c:v>57.465163097467901</c:v>
                </c:pt>
                <c:pt idx="278131">
                  <c:v>57.4652354787683</c:v>
                </c:pt>
                <c:pt idx="278132">
                  <c:v>57.465307859836997</c:v>
                </c:pt>
                <c:pt idx="278133">
                  <c:v>57.465380240674001</c:v>
                </c:pt>
                <c:pt idx="278134">
                  <c:v>57.465452621279297</c:v>
                </c:pt>
                <c:pt idx="278135">
                  <c:v>57.4655250016529</c:v>
                </c:pt>
                <c:pt idx="278136">
                  <c:v>57.465597381794801</c:v>
                </c:pt>
                <c:pt idx="278137">
                  <c:v>57.465669761705101</c:v>
                </c:pt>
                <c:pt idx="278138">
                  <c:v>57.4657421413837</c:v>
                </c:pt>
                <c:pt idx="278139">
                  <c:v>57.465814520830598</c:v>
                </c:pt>
                <c:pt idx="278140">
                  <c:v>57.465886900045803</c:v>
                </c:pt>
                <c:pt idx="278141">
                  <c:v>57.465959279029299</c:v>
                </c:pt>
                <c:pt idx="278142">
                  <c:v>57.466031657781201</c:v>
                </c:pt>
                <c:pt idx="278143">
                  <c:v>57.466104036301402</c:v>
                </c:pt>
                <c:pt idx="278144">
                  <c:v>57.466176414589903</c:v>
                </c:pt>
                <c:pt idx="278145">
                  <c:v>57.466248792646702</c:v>
                </c:pt>
                <c:pt idx="278146">
                  <c:v>57.466321170471801</c:v>
                </c:pt>
                <c:pt idx="278147">
                  <c:v>57.466393548065298</c:v>
                </c:pt>
                <c:pt idx="278148">
                  <c:v>57.466465925427102</c:v>
                </c:pt>
                <c:pt idx="278149">
                  <c:v>57.466538302557197</c:v>
                </c:pt>
                <c:pt idx="278150">
                  <c:v>57.466610679455698</c:v>
                </c:pt>
                <c:pt idx="278151">
                  <c:v>57.466683056122498</c:v>
                </c:pt>
                <c:pt idx="278152">
                  <c:v>57.466755432557598</c:v>
                </c:pt>
                <c:pt idx="278153">
                  <c:v>57.466827808761003</c:v>
                </c:pt>
                <c:pt idx="278154">
                  <c:v>57.4669001847328</c:v>
                </c:pt>
                <c:pt idx="278155">
                  <c:v>57.466972560472897</c:v>
                </c:pt>
                <c:pt idx="278156">
                  <c:v>57.467044935981299</c:v>
                </c:pt>
                <c:pt idx="278157">
                  <c:v>57.4671173112581</c:v>
                </c:pt>
                <c:pt idx="278158">
                  <c:v>57.4671896863032</c:v>
                </c:pt>
                <c:pt idx="278159">
                  <c:v>57.4672620611166</c:v>
                </c:pt>
                <c:pt idx="278160">
                  <c:v>57.467334435698397</c:v>
                </c:pt>
                <c:pt idx="278161">
                  <c:v>57.467406810048502</c:v>
                </c:pt>
                <c:pt idx="278162">
                  <c:v>57.467479184166898</c:v>
                </c:pt>
                <c:pt idx="278163">
                  <c:v>57.4675515580537</c:v>
                </c:pt>
                <c:pt idx="278164">
                  <c:v>57.4676239317088</c:v>
                </c:pt>
                <c:pt idx="278165">
                  <c:v>57.4676963051323</c:v>
                </c:pt>
                <c:pt idx="278166">
                  <c:v>57.467768678324099</c:v>
                </c:pt>
                <c:pt idx="278167">
                  <c:v>57.467841051284204</c:v>
                </c:pt>
                <c:pt idx="278168">
                  <c:v>57.4679134240127</c:v>
                </c:pt>
                <c:pt idx="278169">
                  <c:v>57.467985796509502</c:v>
                </c:pt>
                <c:pt idx="278170">
                  <c:v>57.468058168774597</c:v>
                </c:pt>
                <c:pt idx="278171">
                  <c:v>57.468130540808097</c:v>
                </c:pt>
                <c:pt idx="278172">
                  <c:v>57.468202912610003</c:v>
                </c:pt>
                <c:pt idx="278173">
                  <c:v>57.468275284180201</c:v>
                </c:pt>
                <c:pt idx="278174">
                  <c:v>57.468347655518699</c:v>
                </c:pt>
                <c:pt idx="278175">
                  <c:v>57.468420026625601</c:v>
                </c:pt>
                <c:pt idx="278176">
                  <c:v>57.468492397500803</c:v>
                </c:pt>
                <c:pt idx="278177">
                  <c:v>57.468564768144397</c:v>
                </c:pt>
                <c:pt idx="278178">
                  <c:v>57.468637138556304</c:v>
                </c:pt>
                <c:pt idx="278179">
                  <c:v>57.468709508736602</c:v>
                </c:pt>
                <c:pt idx="278180">
                  <c:v>57.468781878685199</c:v>
                </c:pt>
                <c:pt idx="278181">
                  <c:v>57.468854248402103</c:v>
                </c:pt>
                <c:pt idx="278182">
                  <c:v>57.468926617887497</c:v>
                </c:pt>
                <c:pt idx="278183">
                  <c:v>57.468998987141099</c:v>
                </c:pt>
                <c:pt idx="278184">
                  <c:v>57.469071356163198</c:v>
                </c:pt>
                <c:pt idx="278185">
                  <c:v>57.469143724953497</c:v>
                </c:pt>
                <c:pt idx="278186">
                  <c:v>57.469216093512301</c:v>
                </c:pt>
                <c:pt idx="278187">
                  <c:v>57.469288461839298</c:v>
                </c:pt>
                <c:pt idx="278188">
                  <c:v>57.4693608299348</c:v>
                </c:pt>
                <c:pt idx="278189">
                  <c:v>57.469433197798601</c:v>
                </c:pt>
                <c:pt idx="278190">
                  <c:v>57.469505565430701</c:v>
                </c:pt>
                <c:pt idx="278191">
                  <c:v>57.4695779328312</c:v>
                </c:pt>
                <c:pt idx="278192">
                  <c:v>57.469650300000097</c:v>
                </c:pt>
                <c:pt idx="278193">
                  <c:v>57.469722666937301</c:v>
                </c:pt>
                <c:pt idx="278194">
                  <c:v>57.469795033642903</c:v>
                </c:pt>
                <c:pt idx="278195">
                  <c:v>57.469867400116897</c:v>
                </c:pt>
                <c:pt idx="278196">
                  <c:v>57.469939766359197</c:v>
                </c:pt>
                <c:pt idx="278197">
                  <c:v>57.470012132369902</c:v>
                </c:pt>
                <c:pt idx="278198">
                  <c:v>57.4700844981489</c:v>
                </c:pt>
                <c:pt idx="278199">
                  <c:v>57.470156863696303</c:v>
                </c:pt>
                <c:pt idx="278200">
                  <c:v>57.470229229012098</c:v>
                </c:pt>
                <c:pt idx="278201">
                  <c:v>57.470301594096199</c:v>
                </c:pt>
                <c:pt idx="278202">
                  <c:v>57.470373958948699</c:v>
                </c:pt>
                <c:pt idx="278203">
                  <c:v>57.470446323569497</c:v>
                </c:pt>
                <c:pt idx="278204">
                  <c:v>57.470518687958801</c:v>
                </c:pt>
                <c:pt idx="278205">
                  <c:v>57.470591052116397</c:v>
                </c:pt>
                <c:pt idx="278206">
                  <c:v>57.470663416042299</c:v>
                </c:pt>
                <c:pt idx="278207">
                  <c:v>57.4707357797367</c:v>
                </c:pt>
                <c:pt idx="278208">
                  <c:v>57.470808143199399</c:v>
                </c:pt>
                <c:pt idx="278209">
                  <c:v>57.470880506430397</c:v>
                </c:pt>
                <c:pt idx="278210">
                  <c:v>57.470952869429901</c:v>
                </c:pt>
                <c:pt idx="278211">
                  <c:v>57.471025232197697</c:v>
                </c:pt>
                <c:pt idx="278212">
                  <c:v>57.471097594733898</c:v>
                </c:pt>
                <c:pt idx="278213">
                  <c:v>57.471169957038498</c:v>
                </c:pt>
                <c:pt idx="278214">
                  <c:v>57.471242319111397</c:v>
                </c:pt>
                <c:pt idx="278215">
                  <c:v>57.471314680952702</c:v>
                </c:pt>
                <c:pt idx="278216">
                  <c:v>57.471387042562398</c:v>
                </c:pt>
                <c:pt idx="278217">
                  <c:v>57.4714594039405</c:v>
                </c:pt>
                <c:pt idx="278218">
                  <c:v>57.471531765086901</c:v>
                </c:pt>
                <c:pt idx="278219">
                  <c:v>57.471604126001701</c:v>
                </c:pt>
                <c:pt idx="278220">
                  <c:v>57.471676486684999</c:v>
                </c:pt>
                <c:pt idx="278221">
                  <c:v>57.471748847136503</c:v>
                </c:pt>
                <c:pt idx="278222">
                  <c:v>57.471821207356498</c:v>
                </c:pt>
                <c:pt idx="278223">
                  <c:v>57.4718935673449</c:v>
                </c:pt>
                <c:pt idx="278224">
                  <c:v>57.4719659271016</c:v>
                </c:pt>
                <c:pt idx="278225">
                  <c:v>57.472038286626699</c:v>
                </c:pt>
                <c:pt idx="278226">
                  <c:v>57.472110645920203</c:v>
                </c:pt>
                <c:pt idx="278227">
                  <c:v>57.472183004982099</c:v>
                </c:pt>
                <c:pt idx="278228">
                  <c:v>57.472255363812302</c:v>
                </c:pt>
                <c:pt idx="278229">
                  <c:v>57.472327722411002</c:v>
                </c:pt>
                <c:pt idx="278230">
                  <c:v>57.472400080778002</c:v>
                </c:pt>
                <c:pt idx="278231">
                  <c:v>57.4724724389134</c:v>
                </c:pt>
                <c:pt idx="278232">
                  <c:v>57.472544796817303</c:v>
                </c:pt>
                <c:pt idx="278233">
                  <c:v>57.472617154489498</c:v>
                </c:pt>
                <c:pt idx="278234">
                  <c:v>57.47268951193</c:v>
                </c:pt>
                <c:pt idx="278235">
                  <c:v>57.472761869138999</c:v>
                </c:pt>
                <c:pt idx="278236">
                  <c:v>57.472834226116397</c:v>
                </c:pt>
                <c:pt idx="278237">
                  <c:v>57.472906582862201</c:v>
                </c:pt>
                <c:pt idx="278238">
                  <c:v>57.472978939376297</c:v>
                </c:pt>
                <c:pt idx="278239">
                  <c:v>57.473051295658898</c:v>
                </c:pt>
                <c:pt idx="278240">
                  <c:v>57.473123651709798</c:v>
                </c:pt>
                <c:pt idx="278241">
                  <c:v>57.473196007529197</c:v>
                </c:pt>
                <c:pt idx="278242">
                  <c:v>57.473268363116901</c:v>
                </c:pt>
                <c:pt idx="278243">
                  <c:v>57.473340718472997</c:v>
                </c:pt>
                <c:pt idx="278244">
                  <c:v>57.473413073597499</c:v>
                </c:pt>
                <c:pt idx="278245">
                  <c:v>57.473485428490498</c:v>
                </c:pt>
                <c:pt idx="278246">
                  <c:v>57.473557783151797</c:v>
                </c:pt>
                <c:pt idx="278247">
                  <c:v>57.473630137581502</c:v>
                </c:pt>
                <c:pt idx="278248">
                  <c:v>57.473702491779598</c:v>
                </c:pt>
                <c:pt idx="278249">
                  <c:v>57.473774845746199</c:v>
                </c:pt>
                <c:pt idx="278250">
                  <c:v>57.473847199481099</c:v>
                </c:pt>
                <c:pt idx="278251">
                  <c:v>57.473919552984398</c:v>
                </c:pt>
                <c:pt idx="278252">
                  <c:v>57.473991906256103</c:v>
                </c:pt>
                <c:pt idx="278253">
                  <c:v>57.474064259296298</c:v>
                </c:pt>
                <c:pt idx="278254">
                  <c:v>57.4741366121048</c:v>
                </c:pt>
                <c:pt idx="278255">
                  <c:v>57.474208964681701</c:v>
                </c:pt>
                <c:pt idx="278256">
                  <c:v>57.474281317027099</c:v>
                </c:pt>
                <c:pt idx="278257">
                  <c:v>57.474353669140903</c:v>
                </c:pt>
                <c:pt idx="278258">
                  <c:v>57.474426021023</c:v>
                </c:pt>
                <c:pt idx="278259">
                  <c:v>57.474498372673601</c:v>
                </c:pt>
                <c:pt idx="278260">
                  <c:v>57.474570724092601</c:v>
                </c:pt>
                <c:pt idx="278261">
                  <c:v>57.474643075279999</c:v>
                </c:pt>
                <c:pt idx="278262">
                  <c:v>57.474715426235797</c:v>
                </c:pt>
                <c:pt idx="278263">
                  <c:v>57.47478777696</c:v>
                </c:pt>
                <c:pt idx="278264">
                  <c:v>57.474860127452601</c:v>
                </c:pt>
                <c:pt idx="278265">
                  <c:v>57.474932477713601</c:v>
                </c:pt>
                <c:pt idx="278266">
                  <c:v>57.475004827743099</c:v>
                </c:pt>
                <c:pt idx="278267">
                  <c:v>57.475077177540904</c:v>
                </c:pt>
                <c:pt idx="278268">
                  <c:v>57.475149527107199</c:v>
                </c:pt>
                <c:pt idx="278269">
                  <c:v>57.4752218764419</c:v>
                </c:pt>
                <c:pt idx="278270">
                  <c:v>57.475294225544999</c:v>
                </c:pt>
                <c:pt idx="278271">
                  <c:v>57.475366574416498</c:v>
                </c:pt>
                <c:pt idx="278272">
                  <c:v>57.475438923056501</c:v>
                </c:pt>
                <c:pt idx="278273">
                  <c:v>57.475511271464804</c:v>
                </c:pt>
                <c:pt idx="278274">
                  <c:v>57.475583619641597</c:v>
                </c:pt>
                <c:pt idx="278275">
                  <c:v>57.475655967586803</c:v>
                </c:pt>
                <c:pt idx="278276">
                  <c:v>57.475728315300401</c:v>
                </c:pt>
                <c:pt idx="278277">
                  <c:v>57.475800662782497</c:v>
                </c:pt>
                <c:pt idx="278278">
                  <c:v>57.475873010032899</c:v>
                </c:pt>
                <c:pt idx="278279">
                  <c:v>57.475945357051799</c:v>
                </c:pt>
                <c:pt idx="278280">
                  <c:v>57.476017703839098</c:v>
                </c:pt>
                <c:pt idx="278281">
                  <c:v>57.476090050394902</c:v>
                </c:pt>
                <c:pt idx="278282">
                  <c:v>57.476162396718998</c:v>
                </c:pt>
                <c:pt idx="278283">
                  <c:v>57.476234742811599</c:v>
                </c:pt>
                <c:pt idx="278284">
                  <c:v>57.476307088672598</c:v>
                </c:pt>
                <c:pt idx="278285">
                  <c:v>57.476379434302103</c:v>
                </c:pt>
                <c:pt idx="278286">
                  <c:v>57.4764517796999</c:v>
                </c:pt>
                <c:pt idx="278287">
                  <c:v>57.476524124866202</c:v>
                </c:pt>
                <c:pt idx="278288">
                  <c:v>57.476596469801002</c:v>
                </c:pt>
                <c:pt idx="278289">
                  <c:v>57.476668814504102</c:v>
                </c:pt>
                <c:pt idx="278290">
                  <c:v>57.476741158975699</c:v>
                </c:pt>
                <c:pt idx="278291">
                  <c:v>57.476813503215702</c:v>
                </c:pt>
                <c:pt idx="278292">
                  <c:v>57.476885847224203</c:v>
                </c:pt>
                <c:pt idx="278293">
                  <c:v>57.476958191001103</c:v>
                </c:pt>
                <c:pt idx="278294">
                  <c:v>57.477030534546401</c:v>
                </c:pt>
                <c:pt idx="278295">
                  <c:v>57.477102877860098</c:v>
                </c:pt>
                <c:pt idx="278296">
                  <c:v>57.4771752209423</c:v>
                </c:pt>
                <c:pt idx="278297">
                  <c:v>57.477247563793</c:v>
                </c:pt>
                <c:pt idx="278298">
                  <c:v>57.477319906411999</c:v>
                </c:pt>
                <c:pt idx="278299">
                  <c:v>57.477392248799497</c:v>
                </c:pt>
                <c:pt idx="278300">
                  <c:v>57.477464590955499</c:v>
                </c:pt>
                <c:pt idx="278301">
                  <c:v>57.477536932879801</c:v>
                </c:pt>
                <c:pt idx="278302">
                  <c:v>57.4776092745727</c:v>
                </c:pt>
                <c:pt idx="278303">
                  <c:v>57.477681616033898</c:v>
                </c:pt>
                <c:pt idx="278304">
                  <c:v>57.477753957263602</c:v>
                </c:pt>
                <c:pt idx="278305">
                  <c:v>57.477826298261803</c:v>
                </c:pt>
                <c:pt idx="278306">
                  <c:v>57.477898639028297</c:v>
                </c:pt>
                <c:pt idx="278307">
                  <c:v>57.477970979563402</c:v>
                </c:pt>
                <c:pt idx="278308">
                  <c:v>57.478043319866899</c:v>
                </c:pt>
                <c:pt idx="278309">
                  <c:v>57.478115659938801</c:v>
                </c:pt>
                <c:pt idx="278310">
                  <c:v>57.478187999779102</c:v>
                </c:pt>
                <c:pt idx="278311">
                  <c:v>57.478260339388001</c:v>
                </c:pt>
                <c:pt idx="278312">
                  <c:v>57.478332678765199</c:v>
                </c:pt>
                <c:pt idx="278313">
                  <c:v>57.478405017910902</c:v>
                </c:pt>
                <c:pt idx="278314">
                  <c:v>57.478477356825103</c:v>
                </c:pt>
                <c:pt idx="278315">
                  <c:v>57.478549695507702</c:v>
                </c:pt>
                <c:pt idx="278316">
                  <c:v>57.4786220339587</c:v>
                </c:pt>
                <c:pt idx="278317">
                  <c:v>57.478694372178197</c:v>
                </c:pt>
                <c:pt idx="278318">
                  <c:v>57.478766710166198</c:v>
                </c:pt>
                <c:pt idx="278319">
                  <c:v>57.478839047922598</c:v>
                </c:pt>
                <c:pt idx="278320">
                  <c:v>57.478911385447503</c:v>
                </c:pt>
                <c:pt idx="278321">
                  <c:v>57.4789837227408</c:v>
                </c:pt>
                <c:pt idx="278322">
                  <c:v>57.479056059802602</c:v>
                </c:pt>
                <c:pt idx="278323">
                  <c:v>57.479128396632802</c:v>
                </c:pt>
                <c:pt idx="278324">
                  <c:v>57.479200733231501</c:v>
                </c:pt>
                <c:pt idx="278325">
                  <c:v>57.479273069598598</c:v>
                </c:pt>
                <c:pt idx="278326">
                  <c:v>57.4793454057342</c:v>
                </c:pt>
                <c:pt idx="278327">
                  <c:v>57.479417741638301</c:v>
                </c:pt>
                <c:pt idx="278328">
                  <c:v>57.4794900773108</c:v>
                </c:pt>
                <c:pt idx="278329">
                  <c:v>57.479562412751797</c:v>
                </c:pt>
                <c:pt idx="278330">
                  <c:v>57.4796347479612</c:v>
                </c:pt>
                <c:pt idx="278331">
                  <c:v>57.4797070829391</c:v>
                </c:pt>
                <c:pt idx="278332">
                  <c:v>57.479779417685499</c:v>
                </c:pt>
                <c:pt idx="278333">
                  <c:v>57.479851752200297</c:v>
                </c:pt>
                <c:pt idx="278334">
                  <c:v>57.479924086483599</c:v>
                </c:pt>
                <c:pt idx="278335">
                  <c:v>57.479996420535301</c:v>
                </c:pt>
                <c:pt idx="278336">
                  <c:v>57.480068754355599</c:v>
                </c:pt>
                <c:pt idx="278337">
                  <c:v>57.480141087944197</c:v>
                </c:pt>
                <c:pt idx="278338">
                  <c:v>57.4802134213014</c:v>
                </c:pt>
                <c:pt idx="278339">
                  <c:v>57.480285754427001</c:v>
                </c:pt>
                <c:pt idx="278340">
                  <c:v>57.4803580873211</c:v>
                </c:pt>
                <c:pt idx="278341">
                  <c:v>57.480430419983598</c:v>
                </c:pt>
                <c:pt idx="278342">
                  <c:v>57.480502752414701</c:v>
                </c:pt>
                <c:pt idx="278343">
                  <c:v>57.480575084614202</c:v>
                </c:pt>
                <c:pt idx="278344">
                  <c:v>57.480647416582102</c:v>
                </c:pt>
                <c:pt idx="278345">
                  <c:v>57.480719748318599</c:v>
                </c:pt>
                <c:pt idx="278346">
                  <c:v>57.480792079823502</c:v>
                </c:pt>
                <c:pt idx="278347">
                  <c:v>57.480864411096903</c:v>
                </c:pt>
                <c:pt idx="278348">
                  <c:v>57.480936742138702</c:v>
                </c:pt>
                <c:pt idx="278349">
                  <c:v>57.481009072949</c:v>
                </c:pt>
                <c:pt idx="278350">
                  <c:v>57.481081403527803</c:v>
                </c:pt>
                <c:pt idx="278351">
                  <c:v>57.481153733875097</c:v>
                </c:pt>
                <c:pt idx="278352">
                  <c:v>57.481226063990903</c:v>
                </c:pt>
                <c:pt idx="278353">
                  <c:v>57.4812983938751</c:v>
                </c:pt>
                <c:pt idx="278354">
                  <c:v>57.481370723527803</c:v>
                </c:pt>
                <c:pt idx="278355">
                  <c:v>57.481443052948997</c:v>
                </c:pt>
                <c:pt idx="278356">
                  <c:v>57.481515382138703</c:v>
                </c:pt>
                <c:pt idx="278357">
                  <c:v>57.4815877110969</c:v>
                </c:pt>
                <c:pt idx="278358">
                  <c:v>57.481660039823502</c:v>
                </c:pt>
                <c:pt idx="278359">
                  <c:v>57.481732368318603</c:v>
                </c:pt>
                <c:pt idx="278360">
                  <c:v>57.481804696582202</c:v>
                </c:pt>
                <c:pt idx="278361">
                  <c:v>57.481877024614299</c:v>
                </c:pt>
                <c:pt idx="278362">
                  <c:v>57.481949352414901</c:v>
                </c:pt>
                <c:pt idx="278363">
                  <c:v>57.482021679984001</c:v>
                </c:pt>
                <c:pt idx="278364">
                  <c:v>57.4820940073215</c:v>
                </c:pt>
                <c:pt idx="278365">
                  <c:v>57.482166334427497</c:v>
                </c:pt>
                <c:pt idx="278366">
                  <c:v>57.482238661302098</c:v>
                </c:pt>
                <c:pt idx="278367">
                  <c:v>57.482310987945098</c:v>
                </c:pt>
                <c:pt idx="278368">
                  <c:v>57.482383314356497</c:v>
                </c:pt>
                <c:pt idx="278369">
                  <c:v>57.4824556405365</c:v>
                </c:pt>
                <c:pt idx="278370">
                  <c:v>57.482527966485002</c:v>
                </c:pt>
                <c:pt idx="278371">
                  <c:v>57.482600292202001</c:v>
                </c:pt>
                <c:pt idx="278372">
                  <c:v>57.482672617687399</c:v>
                </c:pt>
                <c:pt idx="278373">
                  <c:v>57.482744942941402</c:v>
                </c:pt>
                <c:pt idx="278374">
                  <c:v>57.482817267963803</c:v>
                </c:pt>
                <c:pt idx="278375">
                  <c:v>57.482889592754702</c:v>
                </c:pt>
                <c:pt idx="278376">
                  <c:v>57.482961917314199</c:v>
                </c:pt>
                <c:pt idx="278377">
                  <c:v>57.483034241642102</c:v>
                </c:pt>
                <c:pt idx="278378">
                  <c:v>57.483106565738503</c:v>
                </c:pt>
                <c:pt idx="278379">
                  <c:v>57.483178889603401</c:v>
                </c:pt>
                <c:pt idx="278380">
                  <c:v>57.483251213236898</c:v>
                </c:pt>
                <c:pt idx="278381">
                  <c:v>57.4833235366388</c:v>
                </c:pt>
                <c:pt idx="278382">
                  <c:v>57.4833958598092</c:v>
                </c:pt>
                <c:pt idx="278383">
                  <c:v>57.483468182748098</c:v>
                </c:pt>
                <c:pt idx="278384">
                  <c:v>57.483540505455501</c:v>
                </c:pt>
                <c:pt idx="278385">
                  <c:v>57.483612827931402</c:v>
                </c:pt>
                <c:pt idx="278386">
                  <c:v>57.483685150175901</c:v>
                </c:pt>
                <c:pt idx="278387">
                  <c:v>57.483757472188799</c:v>
                </c:pt>
                <c:pt idx="278388">
                  <c:v>57.483829793970202</c:v>
                </c:pt>
                <c:pt idx="278389">
                  <c:v>57.483902115520102</c:v>
                </c:pt>
                <c:pt idx="278390">
                  <c:v>57.483974436838601</c:v>
                </c:pt>
                <c:pt idx="278391">
                  <c:v>57.484046757925498</c:v>
                </c:pt>
                <c:pt idx="278392">
                  <c:v>57.484119078780999</c:v>
                </c:pt>
                <c:pt idx="278393">
                  <c:v>57.484191399404899</c:v>
                </c:pt>
                <c:pt idx="278394">
                  <c:v>57.484263719797397</c:v>
                </c:pt>
                <c:pt idx="278395">
                  <c:v>57.4843360399584</c:v>
                </c:pt>
                <c:pt idx="278396">
                  <c:v>57.484408359887802</c:v>
                </c:pt>
                <c:pt idx="278397">
                  <c:v>57.484480679585801</c:v>
                </c:pt>
                <c:pt idx="278398">
                  <c:v>57.484552999052298</c:v>
                </c:pt>
                <c:pt idx="278399">
                  <c:v>57.484625318287399</c:v>
                </c:pt>
                <c:pt idx="278400">
                  <c:v>57.4846976372909</c:v>
                </c:pt>
                <c:pt idx="278401">
                  <c:v>57.484769956062898</c:v>
                </c:pt>
                <c:pt idx="278402">
                  <c:v>57.484842274603501</c:v>
                </c:pt>
                <c:pt idx="278403">
                  <c:v>57.484914592912602</c:v>
                </c:pt>
                <c:pt idx="278404">
                  <c:v>57.484986910990102</c:v>
                </c:pt>
                <c:pt idx="278405">
                  <c:v>57.485059228836199</c:v>
                </c:pt>
                <c:pt idx="278406">
                  <c:v>57.485131546450901</c:v>
                </c:pt>
                <c:pt idx="278407">
                  <c:v>57.485203863834002</c:v>
                </c:pt>
                <c:pt idx="278408">
                  <c:v>57.4852761809857</c:v>
                </c:pt>
                <c:pt idx="278409">
                  <c:v>57.485348497905797</c:v>
                </c:pt>
                <c:pt idx="278410">
                  <c:v>57.485420814594498</c:v>
                </c:pt>
                <c:pt idx="278411">
                  <c:v>57.485493131051697</c:v>
                </c:pt>
                <c:pt idx="278412">
                  <c:v>57.485565447277502</c:v>
                </c:pt>
                <c:pt idx="278413">
                  <c:v>57.485637763271697</c:v>
                </c:pt>
                <c:pt idx="278414">
                  <c:v>57.485710079034497</c:v>
                </c:pt>
                <c:pt idx="278415">
                  <c:v>57.485782394565803</c:v>
                </c:pt>
                <c:pt idx="278416">
                  <c:v>57.485854709865698</c:v>
                </c:pt>
                <c:pt idx="278417">
                  <c:v>57.485927024934</c:v>
                </c:pt>
                <c:pt idx="278418">
                  <c:v>57.485999339770899</c:v>
                </c:pt>
                <c:pt idx="278419">
                  <c:v>57.486071654376303</c:v>
                </c:pt>
                <c:pt idx="278420">
                  <c:v>57.486143968750198</c:v>
                </c:pt>
                <c:pt idx="278421">
                  <c:v>57.486216282892698</c:v>
                </c:pt>
                <c:pt idx="278422">
                  <c:v>57.486288596803703</c:v>
                </c:pt>
                <c:pt idx="278423">
                  <c:v>57.486360910483199</c:v>
                </c:pt>
                <c:pt idx="278424">
                  <c:v>57.4864332239313</c:v>
                </c:pt>
                <c:pt idx="278425">
                  <c:v>57.486505537147799</c:v>
                </c:pt>
                <c:pt idx="278426">
                  <c:v>57.486577850133003</c:v>
                </c:pt>
                <c:pt idx="278427">
                  <c:v>57.486650162886598</c:v>
                </c:pt>
                <c:pt idx="278428">
                  <c:v>57.486722475408797</c:v>
                </c:pt>
                <c:pt idx="278429">
                  <c:v>57.486794787699502</c:v>
                </c:pt>
                <c:pt idx="278430">
                  <c:v>57.486867099758797</c:v>
                </c:pt>
                <c:pt idx="278431">
                  <c:v>57.486939411586498</c:v>
                </c:pt>
                <c:pt idx="278432">
                  <c:v>57.487011723182903</c:v>
                </c:pt>
                <c:pt idx="278433">
                  <c:v>57.487084034547699</c:v>
                </c:pt>
                <c:pt idx="278434">
                  <c:v>57.4871563456811</c:v>
                </c:pt>
                <c:pt idx="278435">
                  <c:v>57.487228656583099</c:v>
                </c:pt>
                <c:pt idx="278436">
                  <c:v>57.487300967253503</c:v>
                </c:pt>
                <c:pt idx="278437">
                  <c:v>57.487373277692498</c:v>
                </c:pt>
                <c:pt idx="278438">
                  <c:v>57.487445587900098</c:v>
                </c:pt>
                <c:pt idx="278439">
                  <c:v>57.487517897876202</c:v>
                </c:pt>
                <c:pt idx="278440">
                  <c:v>57.487590207620798</c:v>
                </c:pt>
                <c:pt idx="278441">
                  <c:v>57.487662517133998</c:v>
                </c:pt>
                <c:pt idx="278442">
                  <c:v>57.487734826415704</c:v>
                </c:pt>
                <c:pt idx="278443">
                  <c:v>57.487807135465999</c:v>
                </c:pt>
                <c:pt idx="278444">
                  <c:v>57.4878794442848</c:v>
                </c:pt>
                <c:pt idx="278445">
                  <c:v>57.487951752872199</c:v>
                </c:pt>
                <c:pt idx="278446">
                  <c:v>57.488024061228103</c:v>
                </c:pt>
                <c:pt idx="278447">
                  <c:v>57.488096369352498</c:v>
                </c:pt>
                <c:pt idx="278448">
                  <c:v>57.488168677245604</c:v>
                </c:pt>
                <c:pt idx="278449">
                  <c:v>57.488240984907101</c:v>
                </c:pt>
                <c:pt idx="278450">
                  <c:v>57.488313292337203</c:v>
                </c:pt>
                <c:pt idx="278451">
                  <c:v>57.488385599535803</c:v>
                </c:pt>
                <c:pt idx="278452">
                  <c:v>57.488457906503101</c:v>
                </c:pt>
                <c:pt idx="278453">
                  <c:v>57.488530213238803</c:v>
                </c:pt>
                <c:pt idx="278454">
                  <c:v>57.488602519743097</c:v>
                </c:pt>
                <c:pt idx="278455">
                  <c:v>57.488674826016002</c:v>
                </c:pt>
                <c:pt idx="278456">
                  <c:v>57.488747132057398</c:v>
                </c:pt>
                <c:pt idx="278457">
                  <c:v>57.488819437867399</c:v>
                </c:pt>
                <c:pt idx="278458">
                  <c:v>57.488891743445897</c:v>
                </c:pt>
                <c:pt idx="278459">
                  <c:v>57.488964048793001</c:v>
                </c:pt>
                <c:pt idx="278460">
                  <c:v>57.489036353908602</c:v>
                </c:pt>
                <c:pt idx="278461">
                  <c:v>57.489108658792802</c:v>
                </c:pt>
                <c:pt idx="278462">
                  <c:v>57.489180963445598</c:v>
                </c:pt>
                <c:pt idx="278463">
                  <c:v>57.4892532678669</c:v>
                </c:pt>
                <c:pt idx="278464">
                  <c:v>57.4893255720567</c:v>
                </c:pt>
                <c:pt idx="278465">
                  <c:v>57.489397876015197</c:v>
                </c:pt>
                <c:pt idx="278466">
                  <c:v>57.489470179742199</c:v>
                </c:pt>
                <c:pt idx="278467">
                  <c:v>57.489542483237699</c:v>
                </c:pt>
                <c:pt idx="278468">
                  <c:v>57.489614786501903</c:v>
                </c:pt>
                <c:pt idx="278469">
                  <c:v>57.489687089534499</c:v>
                </c:pt>
                <c:pt idx="278470">
                  <c:v>57.489759392335799</c:v>
                </c:pt>
                <c:pt idx="278471">
                  <c:v>57.489831694905597</c:v>
                </c:pt>
                <c:pt idx="278472">
                  <c:v>57.489903997243999</c:v>
                </c:pt>
                <c:pt idx="278473">
                  <c:v>57.4899762993509</c:v>
                </c:pt>
                <c:pt idx="278474">
                  <c:v>57.490048601226398</c:v>
                </c:pt>
                <c:pt idx="278475">
                  <c:v>57.490120902870501</c:v>
                </c:pt>
                <c:pt idx="278476">
                  <c:v>57.490193204283202</c:v>
                </c:pt>
                <c:pt idx="278477">
                  <c:v>57.4902655054644</c:v>
                </c:pt>
                <c:pt idx="278478">
                  <c:v>57.490337806414203</c:v>
                </c:pt>
                <c:pt idx="278479">
                  <c:v>57.490410107132597</c:v>
                </c:pt>
                <c:pt idx="278480">
                  <c:v>57.490482407619503</c:v>
                </c:pt>
                <c:pt idx="278481">
                  <c:v>57.490554707874999</c:v>
                </c:pt>
                <c:pt idx="278482">
                  <c:v>57.4906270078991</c:v>
                </c:pt>
                <c:pt idx="278483">
                  <c:v>57.490699307691699</c:v>
                </c:pt>
                <c:pt idx="278484">
                  <c:v>57.490771607253002</c:v>
                </c:pt>
                <c:pt idx="278485">
                  <c:v>57.490843906582803</c:v>
                </c:pt>
                <c:pt idx="278486">
                  <c:v>57.490916205681103</c:v>
                </c:pt>
                <c:pt idx="278487">
                  <c:v>57.490988504548099</c:v>
                </c:pt>
                <c:pt idx="278488">
                  <c:v>57.491060803183601</c:v>
                </c:pt>
                <c:pt idx="278489">
                  <c:v>57.491133101587799</c:v>
                </c:pt>
                <c:pt idx="278490">
                  <c:v>57.491205399760403</c:v>
                </c:pt>
                <c:pt idx="278491">
                  <c:v>57.491277697701697</c:v>
                </c:pt>
                <c:pt idx="278492">
                  <c:v>57.491349995411603</c:v>
                </c:pt>
                <c:pt idx="278493">
                  <c:v>57.49142229289</c:v>
                </c:pt>
                <c:pt idx="278494">
                  <c:v>57.491494590137002</c:v>
                </c:pt>
                <c:pt idx="278495">
                  <c:v>57.491566887152601</c:v>
                </c:pt>
                <c:pt idx="278496">
                  <c:v>57.491639183936798</c:v>
                </c:pt>
                <c:pt idx="278497">
                  <c:v>57.491711480489599</c:v>
                </c:pt>
                <c:pt idx="278498">
                  <c:v>57.491783776810898</c:v>
                </c:pt>
                <c:pt idx="278499">
                  <c:v>57.491856072900902</c:v>
                </c:pt>
                <c:pt idx="278500">
                  <c:v>57.491928368759403</c:v>
                </c:pt>
                <c:pt idx="278501">
                  <c:v>57.492000664386502</c:v>
                </c:pt>
                <c:pt idx="278502">
                  <c:v>57.492072959782199</c:v>
                </c:pt>
                <c:pt idx="278503">
                  <c:v>57.4921452549465</c:v>
                </c:pt>
                <c:pt idx="278504">
                  <c:v>57.492217549879399</c:v>
                </c:pt>
                <c:pt idx="278505">
                  <c:v>57.492289844580903</c:v>
                </c:pt>
                <c:pt idx="278506">
                  <c:v>57.492362139050897</c:v>
                </c:pt>
                <c:pt idx="278507">
                  <c:v>57.492434433289603</c:v>
                </c:pt>
                <c:pt idx="278508">
                  <c:v>57.492506727296799</c:v>
                </c:pt>
                <c:pt idx="278509">
                  <c:v>57.4925790210727</c:v>
                </c:pt>
                <c:pt idx="278510">
                  <c:v>57.492651314617099</c:v>
                </c:pt>
                <c:pt idx="278511">
                  <c:v>57.492723607930103</c:v>
                </c:pt>
                <c:pt idx="278512">
                  <c:v>57.492795901011696</c:v>
                </c:pt>
                <c:pt idx="278513">
                  <c:v>57.492868193862002</c:v>
                </c:pt>
                <c:pt idx="278514">
                  <c:v>57.492940486480798</c:v>
                </c:pt>
                <c:pt idx="278515">
                  <c:v>57.493012778868199</c:v>
                </c:pt>
                <c:pt idx="278516">
                  <c:v>57.493085071024197</c:v>
                </c:pt>
                <c:pt idx="278517">
                  <c:v>57.4931573629488</c:v>
                </c:pt>
                <c:pt idx="278518">
                  <c:v>57.493229654642001</c:v>
                </c:pt>
                <c:pt idx="278519">
                  <c:v>57.493301946103898</c:v>
                </c:pt>
                <c:pt idx="278520">
                  <c:v>57.493374237334301</c:v>
                </c:pt>
                <c:pt idx="278521">
                  <c:v>57.493446528333301</c:v>
                </c:pt>
                <c:pt idx="278522">
                  <c:v>57.493518819100899</c:v>
                </c:pt>
                <c:pt idx="278523">
                  <c:v>57.493591109637102</c:v>
                </c:pt>
                <c:pt idx="278524">
                  <c:v>57.493663399942001</c:v>
                </c:pt>
                <c:pt idx="278525">
                  <c:v>57.493735690015399</c:v>
                </c:pt>
                <c:pt idx="278526">
                  <c:v>57.493807979857401</c:v>
                </c:pt>
                <c:pt idx="278527">
                  <c:v>57.4938802694681</c:v>
                </c:pt>
                <c:pt idx="278528">
                  <c:v>57.493952558847397</c:v>
                </c:pt>
                <c:pt idx="278529">
                  <c:v>57.494024847995199</c:v>
                </c:pt>
                <c:pt idx="278530">
                  <c:v>57.494097136911698</c:v>
                </c:pt>
                <c:pt idx="278531">
                  <c:v>57.494169425596802</c:v>
                </c:pt>
                <c:pt idx="278532">
                  <c:v>57.494241714050403</c:v>
                </c:pt>
                <c:pt idx="278533">
                  <c:v>57.494314002272702</c:v>
                </c:pt>
                <c:pt idx="278534">
                  <c:v>57.494386290263698</c:v>
                </c:pt>
                <c:pt idx="278535">
                  <c:v>57.494458578023199</c:v>
                </c:pt>
                <c:pt idx="278536">
                  <c:v>57.494530865551297</c:v>
                </c:pt>
                <c:pt idx="278537">
                  <c:v>57.4946031528481</c:v>
                </c:pt>
                <c:pt idx="278538">
                  <c:v>57.494675439913401</c:v>
                </c:pt>
                <c:pt idx="278539">
                  <c:v>57.494747726747399</c:v>
                </c:pt>
                <c:pt idx="278540">
                  <c:v>57.494820013350001</c:v>
                </c:pt>
                <c:pt idx="278541">
                  <c:v>57.4948922997213</c:v>
                </c:pt>
                <c:pt idx="278542">
                  <c:v>57.494964585861098</c:v>
                </c:pt>
                <c:pt idx="278543">
                  <c:v>57.4950368717695</c:v>
                </c:pt>
                <c:pt idx="278544">
                  <c:v>57.495109157446599</c:v>
                </c:pt>
                <c:pt idx="278545">
                  <c:v>57.495181442892303</c:v>
                </c:pt>
                <c:pt idx="278546">
                  <c:v>57.495253728106597</c:v>
                </c:pt>
                <c:pt idx="278547">
                  <c:v>57.495326013089603</c:v>
                </c:pt>
                <c:pt idx="278548">
                  <c:v>57.495398297841099</c:v>
                </c:pt>
                <c:pt idx="278549">
                  <c:v>57.4954705823613</c:v>
                </c:pt>
                <c:pt idx="278550">
                  <c:v>57.495542866650098</c:v>
                </c:pt>
                <c:pt idx="278551">
                  <c:v>57.495615150707501</c:v>
                </c:pt>
                <c:pt idx="278552">
                  <c:v>57.4956874345336</c:v>
                </c:pt>
                <c:pt idx="278553">
                  <c:v>57.495759718128298</c:v>
                </c:pt>
                <c:pt idx="278554">
                  <c:v>57.4958320014916</c:v>
                </c:pt>
                <c:pt idx="278555">
                  <c:v>57.495904284623499</c:v>
                </c:pt>
                <c:pt idx="278556">
                  <c:v>57.495976567524103</c:v>
                </c:pt>
                <c:pt idx="278557">
                  <c:v>57.496048850193297</c:v>
                </c:pt>
                <c:pt idx="278558">
                  <c:v>57.496121132631103</c:v>
                </c:pt>
                <c:pt idx="278559">
                  <c:v>57.496193414837499</c:v>
                </c:pt>
                <c:pt idx="278560">
                  <c:v>57.4962656968126</c:v>
                </c:pt>
                <c:pt idx="278561">
                  <c:v>57.496337978556298</c:v>
                </c:pt>
                <c:pt idx="278562">
                  <c:v>57.4964102600687</c:v>
                </c:pt>
                <c:pt idx="278563">
                  <c:v>57.4964825413496</c:v>
                </c:pt>
                <c:pt idx="278564">
                  <c:v>57.496554822399297</c:v>
                </c:pt>
                <c:pt idx="278565">
                  <c:v>57.496627103217499</c:v>
                </c:pt>
                <c:pt idx="278566">
                  <c:v>57.496699383804398</c:v>
                </c:pt>
                <c:pt idx="278567">
                  <c:v>57.496771664159901</c:v>
                </c:pt>
                <c:pt idx="278568">
                  <c:v>57.496843944284102</c:v>
                </c:pt>
                <c:pt idx="278569">
                  <c:v>57.4969162241769</c:v>
                </c:pt>
                <c:pt idx="278570">
                  <c:v>57.496988503838303</c:v>
                </c:pt>
                <c:pt idx="278571">
                  <c:v>57.497060783268402</c:v>
                </c:pt>
                <c:pt idx="278572">
                  <c:v>57.4971330624671</c:v>
                </c:pt>
                <c:pt idx="278573">
                  <c:v>57.497205341434402</c:v>
                </c:pt>
                <c:pt idx="278574">
                  <c:v>57.497277620170401</c:v>
                </c:pt>
                <c:pt idx="278575">
                  <c:v>57.497349898675097</c:v>
                </c:pt>
                <c:pt idx="278576">
                  <c:v>57.497422176948298</c:v>
                </c:pt>
                <c:pt idx="278577">
                  <c:v>57.497494454990303</c:v>
                </c:pt>
                <c:pt idx="278578">
                  <c:v>57.497566732800799</c:v>
                </c:pt>
                <c:pt idx="278579">
                  <c:v>57.497639010380098</c:v>
                </c:pt>
                <c:pt idx="278580">
                  <c:v>57.497711287727903</c:v>
                </c:pt>
                <c:pt idx="278581">
                  <c:v>57.497783564844397</c:v>
                </c:pt>
                <c:pt idx="278582">
                  <c:v>57.497855841729603</c:v>
                </c:pt>
                <c:pt idx="278583">
                  <c:v>57.497928118383399</c:v>
                </c:pt>
                <c:pt idx="278584">
                  <c:v>57.4980003948058</c:v>
                </c:pt>
                <c:pt idx="278585">
                  <c:v>57.498072670996898</c:v>
                </c:pt>
                <c:pt idx="278586">
                  <c:v>57.4981449469567</c:v>
                </c:pt>
                <c:pt idx="278587">
                  <c:v>57.498217222685099</c:v>
                </c:pt>
                <c:pt idx="278588">
                  <c:v>57.498289498182103</c:v>
                </c:pt>
                <c:pt idx="278589">
                  <c:v>57.498361773447797</c:v>
                </c:pt>
                <c:pt idx="278590">
                  <c:v>57.498434048482203</c:v>
                </c:pt>
                <c:pt idx="278591">
                  <c:v>57.498506323285199</c:v>
                </c:pt>
                <c:pt idx="278592">
                  <c:v>57.498578597856898</c:v>
                </c:pt>
                <c:pt idx="278593">
                  <c:v>57.498650872197203</c:v>
                </c:pt>
                <c:pt idx="278594">
                  <c:v>57.498723146306197</c:v>
                </c:pt>
                <c:pt idx="278595">
                  <c:v>57.498795420183797</c:v>
                </c:pt>
                <c:pt idx="278596">
                  <c:v>57.4988676938301</c:v>
                </c:pt>
                <c:pt idx="278597">
                  <c:v>57.498939967245001</c:v>
                </c:pt>
                <c:pt idx="278598">
                  <c:v>57.499012240428698</c:v>
                </c:pt>
                <c:pt idx="278599">
                  <c:v>57.4990845133809</c:v>
                </c:pt>
                <c:pt idx="278600">
                  <c:v>57.499156786101899</c:v>
                </c:pt>
                <c:pt idx="278601">
                  <c:v>57.499229058591503</c:v>
                </c:pt>
                <c:pt idx="278602">
                  <c:v>57.499301330849697</c:v>
                </c:pt>
                <c:pt idx="278603">
                  <c:v>57.499373602876602</c:v>
                </c:pt>
                <c:pt idx="278604">
                  <c:v>57.499445874672197</c:v>
                </c:pt>
                <c:pt idx="278605">
                  <c:v>57.499518146236497</c:v>
                </c:pt>
                <c:pt idx="278606">
                  <c:v>57.499590417569401</c:v>
                </c:pt>
                <c:pt idx="278607">
                  <c:v>57.499662688671002</c:v>
                </c:pt>
                <c:pt idx="278608">
                  <c:v>57.4997349595412</c:v>
                </c:pt>
                <c:pt idx="278609">
                  <c:v>57.499807230180103</c:v>
                </c:pt>
                <c:pt idx="278610">
                  <c:v>57.499879500587703</c:v>
                </c:pt>
                <c:pt idx="278611">
                  <c:v>57.499951770764</c:v>
                </c:pt>
                <c:pt idx="278612">
                  <c:v>57.500024040708901</c:v>
                </c:pt>
                <c:pt idx="278613">
                  <c:v>57.500096310422499</c:v>
                </c:pt>
                <c:pt idx="278614">
                  <c:v>57.500168579904702</c:v>
                </c:pt>
                <c:pt idx="278615">
                  <c:v>57.500240849155702</c:v>
                </c:pt>
                <c:pt idx="278616">
                  <c:v>57.500313118175299</c:v>
                </c:pt>
                <c:pt idx="278617">
                  <c:v>57.500385386963501</c:v>
                </c:pt>
                <c:pt idx="278618">
                  <c:v>57.500457655520499</c:v>
                </c:pt>
                <c:pt idx="278619">
                  <c:v>57.500529923846102</c:v>
                </c:pt>
                <c:pt idx="278620">
                  <c:v>57.500602191940402</c:v>
                </c:pt>
                <c:pt idx="278621">
                  <c:v>57.500674459803399</c:v>
                </c:pt>
                <c:pt idx="278622">
                  <c:v>57.500746727435001</c:v>
                </c:pt>
                <c:pt idx="278623">
                  <c:v>57.500818994835399</c:v>
                </c:pt>
                <c:pt idx="278624">
                  <c:v>57.500891262004401</c:v>
                </c:pt>
                <c:pt idx="278625">
                  <c:v>57.500963528942101</c:v>
                </c:pt>
                <c:pt idx="278626">
                  <c:v>57.501035795648498</c:v>
                </c:pt>
                <c:pt idx="278627">
                  <c:v>57.5011080621235</c:v>
                </c:pt>
                <c:pt idx="278628">
                  <c:v>57.501180328367198</c:v>
                </c:pt>
                <c:pt idx="278629">
                  <c:v>57.5012525943797</c:v>
                </c:pt>
                <c:pt idx="278630">
                  <c:v>57.5013248601608</c:v>
                </c:pt>
                <c:pt idx="278631">
                  <c:v>57.501397125710497</c:v>
                </c:pt>
                <c:pt idx="278632">
                  <c:v>57.501469391028998</c:v>
                </c:pt>
                <c:pt idx="278633">
                  <c:v>57.501541656116103</c:v>
                </c:pt>
                <c:pt idx="278634">
                  <c:v>57.501613920971998</c:v>
                </c:pt>
                <c:pt idx="278635">
                  <c:v>57.501686185596498</c:v>
                </c:pt>
                <c:pt idx="278636">
                  <c:v>57.501758449989701</c:v>
                </c:pt>
                <c:pt idx="278637">
                  <c:v>57.501830714151602</c:v>
                </c:pt>
                <c:pt idx="278638">
                  <c:v>57.5019029780822</c:v>
                </c:pt>
                <c:pt idx="278639">
                  <c:v>57.501975241781501</c:v>
                </c:pt>
                <c:pt idx="278640">
                  <c:v>57.5020475052495</c:v>
                </c:pt>
                <c:pt idx="278641">
                  <c:v>57.502119768486097</c:v>
                </c:pt>
                <c:pt idx="278642">
                  <c:v>57.502192031491496</c:v>
                </c:pt>
                <c:pt idx="278643">
                  <c:v>57.502264294265501</c:v>
                </c:pt>
                <c:pt idx="278644">
                  <c:v>57.502336556808302</c:v>
                </c:pt>
                <c:pt idx="278645">
                  <c:v>57.502408819119701</c:v>
                </c:pt>
                <c:pt idx="278646">
                  <c:v>57.502481081199797</c:v>
                </c:pt>
                <c:pt idx="278647">
                  <c:v>57.502553343048604</c:v>
                </c:pt>
                <c:pt idx="278648">
                  <c:v>57.5026256046662</c:v>
                </c:pt>
                <c:pt idx="278649">
                  <c:v>57.502697866052401</c:v>
                </c:pt>
                <c:pt idx="278650">
                  <c:v>57.502770127207299</c:v>
                </c:pt>
                <c:pt idx="278651">
                  <c:v>57.502842388130901</c:v>
                </c:pt>
                <c:pt idx="278652">
                  <c:v>57.5029146488232</c:v>
                </c:pt>
                <c:pt idx="278653">
                  <c:v>57.502986909284203</c:v>
                </c:pt>
                <c:pt idx="278654">
                  <c:v>57.503059169513897</c:v>
                </c:pt>
                <c:pt idx="278655">
                  <c:v>57.503131429512301</c:v>
                </c:pt>
                <c:pt idx="278656">
                  <c:v>57.503203689279403</c:v>
                </c:pt>
                <c:pt idx="278657">
                  <c:v>57.5032759488153</c:v>
                </c:pt>
                <c:pt idx="278658">
                  <c:v>57.503348208119803</c:v>
                </c:pt>
                <c:pt idx="278659">
                  <c:v>57.503420467193003</c:v>
                </c:pt>
                <c:pt idx="278660">
                  <c:v>57.503492726034899</c:v>
                </c:pt>
                <c:pt idx="278661">
                  <c:v>57.5035649846456</c:v>
                </c:pt>
                <c:pt idx="278662">
                  <c:v>57.503637243024897</c:v>
                </c:pt>
                <c:pt idx="278663">
                  <c:v>57.503709501172999</c:v>
                </c:pt>
                <c:pt idx="278664">
                  <c:v>57.503781759089698</c:v>
                </c:pt>
                <c:pt idx="278665">
                  <c:v>57.5038540167752</c:v>
                </c:pt>
                <c:pt idx="278666">
                  <c:v>57.5039262742294</c:v>
                </c:pt>
                <c:pt idx="278667">
                  <c:v>57.503998531452297</c:v>
                </c:pt>
                <c:pt idx="278668">
                  <c:v>57.504070788443897</c:v>
                </c:pt>
                <c:pt idx="278669">
                  <c:v>57.504143045204202</c:v>
                </c:pt>
                <c:pt idx="278670">
                  <c:v>57.504215301733197</c:v>
                </c:pt>
                <c:pt idx="278671">
                  <c:v>57.504287558030903</c:v>
                </c:pt>
                <c:pt idx="278672">
                  <c:v>57.504359814097398</c:v>
                </c:pt>
                <c:pt idx="278673">
                  <c:v>57.504432069932498</c:v>
                </c:pt>
                <c:pt idx="278674">
                  <c:v>57.504504325536402</c:v>
                </c:pt>
                <c:pt idx="278675">
                  <c:v>57.504576580909003</c:v>
                </c:pt>
                <c:pt idx="278676">
                  <c:v>57.504648836050301</c:v>
                </c:pt>
                <c:pt idx="278677">
                  <c:v>57.504721090960402</c:v>
                </c:pt>
                <c:pt idx="278678">
                  <c:v>57.504793345639101</c:v>
                </c:pt>
                <c:pt idx="278679">
                  <c:v>57.504865600086603</c:v>
                </c:pt>
                <c:pt idx="278680">
                  <c:v>57.504937854302803</c:v>
                </c:pt>
                <c:pt idx="278681">
                  <c:v>57.505010108287699</c:v>
                </c:pt>
                <c:pt idx="278682">
                  <c:v>57.5050823620413</c:v>
                </c:pt>
                <c:pt idx="278683">
                  <c:v>57.505154615563697</c:v>
                </c:pt>
                <c:pt idx="278684">
                  <c:v>57.505226868854798</c:v>
                </c:pt>
                <c:pt idx="278685">
                  <c:v>57.505299121914597</c:v>
                </c:pt>
                <c:pt idx="278686">
                  <c:v>57.505371374743099</c:v>
                </c:pt>
                <c:pt idx="278687">
                  <c:v>57.505443627340298</c:v>
                </c:pt>
                <c:pt idx="278688">
                  <c:v>57.505515879706302</c:v>
                </c:pt>
                <c:pt idx="278689">
                  <c:v>57.505588131841002</c:v>
                </c:pt>
                <c:pt idx="278690">
                  <c:v>57.505660383744399</c:v>
                </c:pt>
                <c:pt idx="278691">
                  <c:v>57.505732635416599</c:v>
                </c:pt>
                <c:pt idx="278692">
                  <c:v>57.505804886857497</c:v>
                </c:pt>
                <c:pt idx="278693">
                  <c:v>57.505877138067099</c:v>
                </c:pt>
                <c:pt idx="278694">
                  <c:v>57.505949389045398</c:v>
                </c:pt>
                <c:pt idx="278695">
                  <c:v>57.5060216397925</c:v>
                </c:pt>
                <c:pt idx="278696">
                  <c:v>57.5060938903083</c:v>
                </c:pt>
                <c:pt idx="278697">
                  <c:v>57.506166140592903</c:v>
                </c:pt>
                <c:pt idx="278698">
                  <c:v>57.506238390646097</c:v>
                </c:pt>
                <c:pt idx="278699">
                  <c:v>57.5063106404682</c:v>
                </c:pt>
                <c:pt idx="278700">
                  <c:v>57.506382890058902</c:v>
                </c:pt>
                <c:pt idx="278701">
                  <c:v>57.506455139418399</c:v>
                </c:pt>
                <c:pt idx="278702">
                  <c:v>57.506527388546601</c:v>
                </c:pt>
                <c:pt idx="278703">
                  <c:v>57.5065996374435</c:v>
                </c:pt>
                <c:pt idx="278704">
                  <c:v>57.506671886109203</c:v>
                </c:pt>
                <c:pt idx="278705">
                  <c:v>57.506744134543702</c:v>
                </c:pt>
                <c:pt idx="278706">
                  <c:v>57.506816382746798</c:v>
                </c:pt>
                <c:pt idx="278707">
                  <c:v>57.506888630718699</c:v>
                </c:pt>
                <c:pt idx="278708">
                  <c:v>57.506960878459402</c:v>
                </c:pt>
                <c:pt idx="278709">
                  <c:v>57.507033125968803</c:v>
                </c:pt>
                <c:pt idx="278710">
                  <c:v>57.507105373246901</c:v>
                </c:pt>
                <c:pt idx="278711">
                  <c:v>57.507177620293803</c:v>
                </c:pt>
                <c:pt idx="278712">
                  <c:v>57.507249867109401</c:v>
                </c:pt>
                <c:pt idx="278713">
                  <c:v>57.507322113693803</c:v>
                </c:pt>
                <c:pt idx="278714">
                  <c:v>57.507394360046902</c:v>
                </c:pt>
                <c:pt idx="278715">
                  <c:v>57.507466606168698</c:v>
                </c:pt>
                <c:pt idx="278716">
                  <c:v>57.507538852059298</c:v>
                </c:pt>
                <c:pt idx="278717">
                  <c:v>57.507611097718701</c:v>
                </c:pt>
                <c:pt idx="278718">
                  <c:v>57.507683343146802</c:v>
                </c:pt>
                <c:pt idx="278719">
                  <c:v>57.507755588343599</c:v>
                </c:pt>
                <c:pt idx="278720">
                  <c:v>57.5078278333092</c:v>
                </c:pt>
                <c:pt idx="278721">
                  <c:v>57.507900078043598</c:v>
                </c:pt>
                <c:pt idx="278722">
                  <c:v>57.5079723225466</c:v>
                </c:pt>
                <c:pt idx="278723">
                  <c:v>57.508044566818498</c:v>
                </c:pt>
                <c:pt idx="278724">
                  <c:v>57.5081168108591</c:v>
                </c:pt>
                <c:pt idx="278725">
                  <c:v>57.508189054668399</c:v>
                </c:pt>
                <c:pt idx="278726">
                  <c:v>57.508261298246502</c:v>
                </c:pt>
                <c:pt idx="278727">
                  <c:v>57.508333541593402</c:v>
                </c:pt>
                <c:pt idx="278728">
                  <c:v>57.508405784708998</c:v>
                </c:pt>
                <c:pt idx="278729">
                  <c:v>57.508478027593398</c:v>
                </c:pt>
                <c:pt idx="278730">
                  <c:v>57.508550270246502</c:v>
                </c:pt>
                <c:pt idx="278731">
                  <c:v>57.508622512668403</c:v>
                </c:pt>
                <c:pt idx="278732">
                  <c:v>57.5086947548591</c:v>
                </c:pt>
                <c:pt idx="278733">
                  <c:v>57.508766996818501</c:v>
                </c:pt>
                <c:pt idx="278734">
                  <c:v>57.508839238546599</c:v>
                </c:pt>
                <c:pt idx="278735">
                  <c:v>57.508911480043601</c:v>
                </c:pt>
                <c:pt idx="278736">
                  <c:v>57.508983721309299</c:v>
                </c:pt>
                <c:pt idx="278737">
                  <c:v>57.509055962343702</c:v>
                </c:pt>
                <c:pt idx="278738">
                  <c:v>57.509128203146901</c:v>
                </c:pt>
                <c:pt idx="278739">
                  <c:v>57.509200443718903</c:v>
                </c:pt>
                <c:pt idx="278740">
                  <c:v>57.509272684059603</c:v>
                </c:pt>
                <c:pt idx="278741">
                  <c:v>57.509344924169099</c:v>
                </c:pt>
                <c:pt idx="278742">
                  <c:v>57.509417164047399</c:v>
                </c:pt>
                <c:pt idx="278743">
                  <c:v>57.509489403694403</c:v>
                </c:pt>
                <c:pt idx="278744">
                  <c:v>57.509561643110302</c:v>
                </c:pt>
                <c:pt idx="278745">
                  <c:v>57.5096338822948</c:v>
                </c:pt>
                <c:pt idx="278746">
                  <c:v>57.5097061212482</c:v>
                </c:pt>
                <c:pt idx="278747">
                  <c:v>57.509778359970298</c:v>
                </c:pt>
                <c:pt idx="278748">
                  <c:v>57.509850598461199</c:v>
                </c:pt>
                <c:pt idx="278749">
                  <c:v>57.509922836720797</c:v>
                </c:pt>
                <c:pt idx="278750">
                  <c:v>57.509995074749199</c:v>
                </c:pt>
                <c:pt idx="278751">
                  <c:v>57.510067312546397</c:v>
                </c:pt>
                <c:pt idx="278752">
                  <c:v>57.510139550112399</c:v>
                </c:pt>
                <c:pt idx="278753">
                  <c:v>57.510211787447197</c:v>
                </c:pt>
                <c:pt idx="278754">
                  <c:v>57.5102840245507</c:v>
                </c:pt>
                <c:pt idx="278755">
                  <c:v>57.510356261422999</c:v>
                </c:pt>
                <c:pt idx="278756">
                  <c:v>57.510428498064002</c:v>
                </c:pt>
                <c:pt idx="278757">
                  <c:v>57.510500734473901</c:v>
                </c:pt>
                <c:pt idx="278758">
                  <c:v>57.510572970652497</c:v>
                </c:pt>
                <c:pt idx="278759">
                  <c:v>57.510645206599897</c:v>
                </c:pt>
                <c:pt idx="278760">
                  <c:v>57.5107174423161</c:v>
                </c:pt>
                <c:pt idx="278761">
                  <c:v>57.5107896778011</c:v>
                </c:pt>
                <c:pt idx="278762">
                  <c:v>57.510861913054796</c:v>
                </c:pt>
                <c:pt idx="278763">
                  <c:v>57.510934148077297</c:v>
                </c:pt>
                <c:pt idx="278764">
                  <c:v>57.511006382868601</c:v>
                </c:pt>
                <c:pt idx="278765">
                  <c:v>57.511078617428701</c:v>
                </c:pt>
                <c:pt idx="278766">
                  <c:v>57.511150851757598</c:v>
                </c:pt>
                <c:pt idx="278767">
                  <c:v>57.511223085855299</c:v>
                </c:pt>
                <c:pt idx="278768">
                  <c:v>57.511295319721697</c:v>
                </c:pt>
                <c:pt idx="278769">
                  <c:v>57.511367553356898</c:v>
                </c:pt>
                <c:pt idx="278770">
                  <c:v>57.511439786761002</c:v>
                </c:pt>
                <c:pt idx="278771">
                  <c:v>57.511512019933797</c:v>
                </c:pt>
                <c:pt idx="278772">
                  <c:v>57.511584252875302</c:v>
                </c:pt>
                <c:pt idx="278773">
                  <c:v>57.511656485585704</c:v>
                </c:pt>
                <c:pt idx="278774">
                  <c:v>57.511728718064901</c:v>
                </c:pt>
                <c:pt idx="278775">
                  <c:v>57.511800950312903</c:v>
                </c:pt>
                <c:pt idx="278776">
                  <c:v>57.511873182329602</c:v>
                </c:pt>
                <c:pt idx="278777">
                  <c:v>57.511945414115203</c:v>
                </c:pt>
                <c:pt idx="278778">
                  <c:v>57.512017645669502</c:v>
                </c:pt>
                <c:pt idx="278779">
                  <c:v>57.512089876992597</c:v>
                </c:pt>
                <c:pt idx="278780">
                  <c:v>57.512162108084503</c:v>
                </c:pt>
                <c:pt idx="278781">
                  <c:v>57.512234338945298</c:v>
                </c:pt>
                <c:pt idx="278782">
                  <c:v>57.512306569574797</c:v>
                </c:pt>
                <c:pt idx="278783">
                  <c:v>57.512378799973099</c:v>
                </c:pt>
                <c:pt idx="278784">
                  <c:v>57.512451030140198</c:v>
                </c:pt>
                <c:pt idx="278785">
                  <c:v>57.512523260076101</c:v>
                </c:pt>
                <c:pt idx="278786">
                  <c:v>57.5125954897808</c:v>
                </c:pt>
                <c:pt idx="278787">
                  <c:v>57.512667719254303</c:v>
                </c:pt>
                <c:pt idx="278788">
                  <c:v>57.512739948496602</c:v>
                </c:pt>
                <c:pt idx="278789">
                  <c:v>57.512812177507698</c:v>
                </c:pt>
                <c:pt idx="278790">
                  <c:v>57.512884406287597</c:v>
                </c:pt>
                <c:pt idx="278791">
                  <c:v>57.5129566348363</c:v>
                </c:pt>
                <c:pt idx="278792">
                  <c:v>57.513028863153799</c:v>
                </c:pt>
                <c:pt idx="278793">
                  <c:v>57.513101091240102</c:v>
                </c:pt>
                <c:pt idx="278794">
                  <c:v>57.513173319095202</c:v>
                </c:pt>
                <c:pt idx="278795">
                  <c:v>57.513245546719197</c:v>
                </c:pt>
                <c:pt idx="278796">
                  <c:v>57.513317774111897</c:v>
                </c:pt>
                <c:pt idx="278797">
                  <c:v>57.5133900012734</c:v>
                </c:pt>
                <c:pt idx="278798">
                  <c:v>57.513462228203799</c:v>
                </c:pt>
                <c:pt idx="278799">
                  <c:v>57.513534454902903</c:v>
                </c:pt>
                <c:pt idx="278800">
                  <c:v>57.513606681370902</c:v>
                </c:pt>
                <c:pt idx="278801">
                  <c:v>57.513678907607598</c:v>
                </c:pt>
                <c:pt idx="278802">
                  <c:v>57.513751133613198</c:v>
                </c:pt>
                <c:pt idx="278803">
                  <c:v>57.513823359387601</c:v>
                </c:pt>
                <c:pt idx="278804">
                  <c:v>57.5138955849308</c:v>
                </c:pt>
                <c:pt idx="278805">
                  <c:v>57.513967810242796</c:v>
                </c:pt>
                <c:pt idx="278806">
                  <c:v>57.514040035323603</c:v>
                </c:pt>
                <c:pt idx="278807">
                  <c:v>57.514112260173299</c:v>
                </c:pt>
                <c:pt idx="278808">
                  <c:v>57.514184484791699</c:v>
                </c:pt>
                <c:pt idx="278809">
                  <c:v>57.514256709179001</c:v>
                </c:pt>
                <c:pt idx="278810">
                  <c:v>57.514328933335101</c:v>
                </c:pt>
                <c:pt idx="278811">
                  <c:v>57.514401157259996</c:v>
                </c:pt>
                <c:pt idx="278812">
                  <c:v>57.514473380953703</c:v>
                </c:pt>
                <c:pt idx="278813">
                  <c:v>57.514545604416199</c:v>
                </c:pt>
                <c:pt idx="278814">
                  <c:v>57.514617827647598</c:v>
                </c:pt>
                <c:pt idx="278815">
                  <c:v>57.5146900506478</c:v>
                </c:pt>
                <c:pt idx="278816">
                  <c:v>57.5147622734168</c:v>
                </c:pt>
                <c:pt idx="278817">
                  <c:v>57.514834495954602</c:v>
                </c:pt>
                <c:pt idx="278818">
                  <c:v>57.514906718261201</c:v>
                </c:pt>
                <c:pt idx="278819">
                  <c:v>57.514978940336697</c:v>
                </c:pt>
                <c:pt idx="278820">
                  <c:v>57.515051162181003</c:v>
                </c:pt>
                <c:pt idx="278821">
                  <c:v>57.515123383794098</c:v>
                </c:pt>
                <c:pt idx="278822">
                  <c:v>57.515195605175997</c:v>
                </c:pt>
                <c:pt idx="278823">
                  <c:v>57.515267826326799</c:v>
                </c:pt>
                <c:pt idx="278824">
                  <c:v>57.515340047246397</c:v>
                </c:pt>
                <c:pt idx="278825">
                  <c:v>57.515412267934799</c:v>
                </c:pt>
                <c:pt idx="278826">
                  <c:v>57.515484488392097</c:v>
                </c:pt>
                <c:pt idx="278827">
                  <c:v>57.515556708618099</c:v>
                </c:pt>
                <c:pt idx="278828">
                  <c:v>57.515628928612998</c:v>
                </c:pt>
                <c:pt idx="278829">
                  <c:v>57.515701148376799</c:v>
                </c:pt>
                <c:pt idx="278830">
                  <c:v>57.515773367909297</c:v>
                </c:pt>
                <c:pt idx="278831">
                  <c:v>57.515845587210698</c:v>
                </c:pt>
                <c:pt idx="278832">
                  <c:v>57.515917806280903</c:v>
                </c:pt>
                <c:pt idx="278833">
                  <c:v>57.515990025119997</c:v>
                </c:pt>
                <c:pt idx="278834">
                  <c:v>57.516062243727902</c:v>
                </c:pt>
                <c:pt idx="278835">
                  <c:v>57.516134462104603</c:v>
                </c:pt>
                <c:pt idx="278836">
                  <c:v>57.5162066802502</c:v>
                </c:pt>
                <c:pt idx="278837">
                  <c:v>57.5162788981646</c:v>
                </c:pt>
                <c:pt idx="278838">
                  <c:v>57.516351115847797</c:v>
                </c:pt>
                <c:pt idx="278839">
                  <c:v>57.516423333299898</c:v>
                </c:pt>
                <c:pt idx="278840">
                  <c:v>57.516495550520801</c:v>
                </c:pt>
                <c:pt idx="278841">
                  <c:v>57.516567767510601</c:v>
                </c:pt>
                <c:pt idx="278842">
                  <c:v>57.516639984269197</c:v>
                </c:pt>
                <c:pt idx="278843">
                  <c:v>57.516712200796597</c:v>
                </c:pt>
                <c:pt idx="278844">
                  <c:v>57.5167844170929</c:v>
                </c:pt>
                <c:pt idx="278845">
                  <c:v>57.516856633158</c:v>
                </c:pt>
                <c:pt idx="278846">
                  <c:v>57.516928848992002</c:v>
                </c:pt>
                <c:pt idx="278847">
                  <c:v>57.517001064594801</c:v>
                </c:pt>
                <c:pt idx="278848">
                  <c:v>57.517073279966397</c:v>
                </c:pt>
                <c:pt idx="278849">
                  <c:v>57.517145495106902</c:v>
                </c:pt>
                <c:pt idx="278850">
                  <c:v>57.517217710016197</c:v>
                </c:pt>
                <c:pt idx="278851">
                  <c:v>57.517289924694403</c:v>
                </c:pt>
                <c:pt idx="278852">
                  <c:v>57.517362139141497</c:v>
                </c:pt>
                <c:pt idx="278853">
                  <c:v>57.517434353357302</c:v>
                </c:pt>
                <c:pt idx="278854">
                  <c:v>57.517506567342103</c:v>
                </c:pt>
                <c:pt idx="278855">
                  <c:v>57.5175787810957</c:v>
                </c:pt>
                <c:pt idx="278856">
                  <c:v>57.517650994618101</c:v>
                </c:pt>
                <c:pt idx="278857">
                  <c:v>57.517723207909398</c:v>
                </c:pt>
                <c:pt idx="278858">
                  <c:v>57.517795420969499</c:v>
                </c:pt>
                <c:pt idx="278859">
                  <c:v>57.517867633798502</c:v>
                </c:pt>
                <c:pt idx="278860">
                  <c:v>57.517939846396303</c:v>
                </c:pt>
                <c:pt idx="278861">
                  <c:v>57.518012058762999</c:v>
                </c:pt>
                <c:pt idx="278862">
                  <c:v>57.518084270898598</c:v>
                </c:pt>
                <c:pt idx="278863">
                  <c:v>57.518156482803001</c:v>
                </c:pt>
                <c:pt idx="278864">
                  <c:v>57.5182286944762</c:v>
                </c:pt>
                <c:pt idx="278865">
                  <c:v>57.518300905918302</c:v>
                </c:pt>
                <c:pt idx="278866">
                  <c:v>57.5183731171293</c:v>
                </c:pt>
                <c:pt idx="278867">
                  <c:v>57.518445328109102</c:v>
                </c:pt>
                <c:pt idx="278868">
                  <c:v>57.5185175388578</c:v>
                </c:pt>
                <c:pt idx="278869">
                  <c:v>57.518589749375401</c:v>
                </c:pt>
                <c:pt idx="278870">
                  <c:v>57.518661959661799</c:v>
                </c:pt>
                <c:pt idx="278871">
                  <c:v>57.518734169717</c:v>
                </c:pt>
                <c:pt idx="278872">
                  <c:v>57.518806379541203</c:v>
                </c:pt>
                <c:pt idx="278873">
                  <c:v>57.518878589134196</c:v>
                </c:pt>
                <c:pt idx="278874">
                  <c:v>57.518950798496</c:v>
                </c:pt>
                <c:pt idx="278875">
                  <c:v>57.519023007626799</c:v>
                </c:pt>
                <c:pt idx="278876">
                  <c:v>57.519095216526303</c:v>
                </c:pt>
                <c:pt idx="278877">
                  <c:v>57.519167425194802</c:v>
                </c:pt>
                <c:pt idx="278878">
                  <c:v>57.519239633632097</c:v>
                </c:pt>
                <c:pt idx="278879">
                  <c:v>57.519311841838302</c:v>
                </c:pt>
                <c:pt idx="278880">
                  <c:v>57.519384049813397</c:v>
                </c:pt>
                <c:pt idx="278881">
                  <c:v>57.519456257557302</c:v>
                </c:pt>
                <c:pt idx="278882">
                  <c:v>57.519528465070103</c:v>
                </c:pt>
                <c:pt idx="278883">
                  <c:v>57.5196006723518</c:v>
                </c:pt>
                <c:pt idx="278884">
                  <c:v>57.5196728794023</c:v>
                </c:pt>
                <c:pt idx="278885">
                  <c:v>57.519745086221697</c:v>
                </c:pt>
                <c:pt idx="278886">
                  <c:v>57.519817292810004</c:v>
                </c:pt>
                <c:pt idx="278887">
                  <c:v>57.5198894991671</c:v>
                </c:pt>
                <c:pt idx="278888">
                  <c:v>57.519961705293099</c:v>
                </c:pt>
                <c:pt idx="278889">
                  <c:v>57.520033911188001</c:v>
                </c:pt>
                <c:pt idx="278890">
                  <c:v>57.5201061168518</c:v>
                </c:pt>
                <c:pt idx="278891">
                  <c:v>57.520178322284501</c:v>
                </c:pt>
                <c:pt idx="278892">
                  <c:v>57.520250527485999</c:v>
                </c:pt>
                <c:pt idx="278893">
                  <c:v>57.5203227324564</c:v>
                </c:pt>
                <c:pt idx="278894">
                  <c:v>57.520394937195697</c:v>
                </c:pt>
                <c:pt idx="278895">
                  <c:v>57.520467141703897</c:v>
                </c:pt>
                <c:pt idx="278896">
                  <c:v>57.5205393459809</c:v>
                </c:pt>
                <c:pt idx="278897">
                  <c:v>57.5206115500268</c:v>
                </c:pt>
                <c:pt idx="278898">
                  <c:v>57.520683753841602</c:v>
                </c:pt>
                <c:pt idx="278899">
                  <c:v>57.520755957425301</c:v>
                </c:pt>
                <c:pt idx="278900">
                  <c:v>57.520828160777903</c:v>
                </c:pt>
                <c:pt idx="278901">
                  <c:v>57.520900363899401</c:v>
                </c:pt>
                <c:pt idx="278902">
                  <c:v>57.520972566789702</c:v>
                </c:pt>
                <c:pt idx="278903">
                  <c:v>57.521044769448899</c:v>
                </c:pt>
                <c:pt idx="278904">
                  <c:v>57.521116971876999</c:v>
                </c:pt>
                <c:pt idx="278905">
                  <c:v>57.521189174074003</c:v>
                </c:pt>
                <c:pt idx="278906">
                  <c:v>57.521261376039902</c:v>
                </c:pt>
                <c:pt idx="278907">
                  <c:v>57.521333577774698</c:v>
                </c:pt>
                <c:pt idx="278908">
                  <c:v>57.521405779278297</c:v>
                </c:pt>
                <c:pt idx="278909">
                  <c:v>57.521477980550898</c:v>
                </c:pt>
                <c:pt idx="278910">
                  <c:v>57.521550181592303</c:v>
                </c:pt>
                <c:pt idx="278911">
                  <c:v>57.521622382402697</c:v>
                </c:pt>
                <c:pt idx="278912">
                  <c:v>57.521694582981901</c:v>
                </c:pt>
                <c:pt idx="278913">
                  <c:v>57.521766783330001</c:v>
                </c:pt>
                <c:pt idx="278914">
                  <c:v>57.521838983446997</c:v>
                </c:pt>
                <c:pt idx="278915">
                  <c:v>57.521911183332897</c:v>
                </c:pt>
                <c:pt idx="278916">
                  <c:v>57.521983382987699</c:v>
                </c:pt>
                <c:pt idx="278917">
                  <c:v>57.522055582411397</c:v>
                </c:pt>
                <c:pt idx="278918">
                  <c:v>57.522127781603999</c:v>
                </c:pt>
                <c:pt idx="278919">
                  <c:v>57.522199980565503</c:v>
                </c:pt>
                <c:pt idx="278920">
                  <c:v>57.522272179295797</c:v>
                </c:pt>
                <c:pt idx="278921">
                  <c:v>57.5223443777951</c:v>
                </c:pt>
                <c:pt idx="278922">
                  <c:v>57.5224165760633</c:v>
                </c:pt>
                <c:pt idx="278923">
                  <c:v>57.522488774100403</c:v>
                </c:pt>
                <c:pt idx="278924">
                  <c:v>57.522560971906302</c:v>
                </c:pt>
                <c:pt idx="278925">
                  <c:v>57.522633169481203</c:v>
                </c:pt>
                <c:pt idx="278926">
                  <c:v>57.522705366825001</c:v>
                </c:pt>
                <c:pt idx="278927">
                  <c:v>57.522777563937701</c:v>
                </c:pt>
                <c:pt idx="278928">
                  <c:v>57.522849760819298</c:v>
                </c:pt>
                <c:pt idx="278929">
                  <c:v>57.522921957469798</c:v>
                </c:pt>
                <c:pt idx="278930">
                  <c:v>57.522994153889201</c:v>
                </c:pt>
                <c:pt idx="278931">
                  <c:v>57.523066350077499</c:v>
                </c:pt>
                <c:pt idx="278932">
                  <c:v>57.523138546034701</c:v>
                </c:pt>
                <c:pt idx="278933">
                  <c:v>57.523210741760799</c:v>
                </c:pt>
                <c:pt idx="278934">
                  <c:v>57.5232829372558</c:v>
                </c:pt>
                <c:pt idx="278935">
                  <c:v>57.523355132519796</c:v>
                </c:pt>
                <c:pt idx="278936">
                  <c:v>57.523427327552596</c:v>
                </c:pt>
                <c:pt idx="278937">
                  <c:v>57.523499522354399</c:v>
                </c:pt>
                <c:pt idx="278938">
                  <c:v>57.523571716924998</c:v>
                </c:pt>
                <c:pt idx="278939">
                  <c:v>57.5236439112646</c:v>
                </c:pt>
                <c:pt idx="278940">
                  <c:v>57.523716105373097</c:v>
                </c:pt>
                <c:pt idx="278941">
                  <c:v>57.523788299250498</c:v>
                </c:pt>
                <c:pt idx="278942">
                  <c:v>57.523860492896802</c:v>
                </c:pt>
                <c:pt idx="278943">
                  <c:v>57.523932686312001</c:v>
                </c:pt>
                <c:pt idx="278944">
                  <c:v>57.524004879496196</c:v>
                </c:pt>
                <c:pt idx="278945">
                  <c:v>57.524077072449202</c:v>
                </c:pt>
                <c:pt idx="278946">
                  <c:v>57.524149265171197</c:v>
                </c:pt>
                <c:pt idx="278947">
                  <c:v>57.524221457662101</c:v>
                </c:pt>
                <c:pt idx="278948">
                  <c:v>57.524293649921901</c:v>
                </c:pt>
                <c:pt idx="278949">
                  <c:v>57.524365841950697</c:v>
                </c:pt>
                <c:pt idx="278950">
                  <c:v>57.524438033748297</c:v>
                </c:pt>
                <c:pt idx="278951">
                  <c:v>57.524510225314899</c:v>
                </c:pt>
                <c:pt idx="278952">
                  <c:v>57.524582416650397</c:v>
                </c:pt>
                <c:pt idx="278953">
                  <c:v>57.524654607754798</c:v>
                </c:pt>
                <c:pt idx="278954">
                  <c:v>57.524726798628102</c:v>
                </c:pt>
                <c:pt idx="278955">
                  <c:v>57.524798989270401</c:v>
                </c:pt>
                <c:pt idx="278956">
                  <c:v>57.524871179681597</c:v>
                </c:pt>
                <c:pt idx="278957">
                  <c:v>57.524943369861703</c:v>
                </c:pt>
                <c:pt idx="278958">
                  <c:v>57.525015559810697</c:v>
                </c:pt>
                <c:pt idx="278959">
                  <c:v>57.525087749528701</c:v>
                </c:pt>
                <c:pt idx="278960">
                  <c:v>57.525159939015602</c:v>
                </c:pt>
                <c:pt idx="278961">
                  <c:v>57.525232128271398</c:v>
                </c:pt>
                <c:pt idx="278962">
                  <c:v>57.525304317296097</c:v>
                </c:pt>
                <c:pt idx="278963">
                  <c:v>57.525376506089799</c:v>
                </c:pt>
                <c:pt idx="278964">
                  <c:v>57.525448694652397</c:v>
                </c:pt>
                <c:pt idx="278965">
                  <c:v>57.525520882983997</c:v>
                </c:pt>
                <c:pt idx="278966">
                  <c:v>57.525593071084401</c:v>
                </c:pt>
                <c:pt idx="278967">
                  <c:v>57.525665258953801</c:v>
                </c:pt>
                <c:pt idx="278968">
                  <c:v>57.525737446592203</c:v>
                </c:pt>
                <c:pt idx="278969">
                  <c:v>57.525809633999401</c:v>
                </c:pt>
                <c:pt idx="278970">
                  <c:v>57.525881821175602</c:v>
                </c:pt>
                <c:pt idx="278971">
                  <c:v>57.525954008120799</c:v>
                </c:pt>
                <c:pt idx="278972">
                  <c:v>57.526026194834799</c:v>
                </c:pt>
                <c:pt idx="278973">
                  <c:v>57.526098381317802</c:v>
                </c:pt>
                <c:pt idx="278974">
                  <c:v>57.5261705675698</c:v>
                </c:pt>
                <c:pt idx="278975">
                  <c:v>57.526242753590701</c:v>
                </c:pt>
                <c:pt idx="278976">
                  <c:v>57.526314939380498</c:v>
                </c:pt>
                <c:pt idx="278977">
                  <c:v>57.526387124939298</c:v>
                </c:pt>
                <c:pt idx="278978">
                  <c:v>57.526459310267001</c:v>
                </c:pt>
                <c:pt idx="278979">
                  <c:v>57.526531495363599</c:v>
                </c:pt>
                <c:pt idx="278980">
                  <c:v>57.526603680229201</c:v>
                </c:pt>
                <c:pt idx="278981">
                  <c:v>57.526675864863698</c:v>
                </c:pt>
                <c:pt idx="278982">
                  <c:v>57.526748049267198</c:v>
                </c:pt>
                <c:pt idx="278983">
                  <c:v>57.526820233439601</c:v>
                </c:pt>
                <c:pt idx="278984">
                  <c:v>57.526892417380999</c:v>
                </c:pt>
                <c:pt idx="278985">
                  <c:v>57.526964601091301</c:v>
                </c:pt>
                <c:pt idx="278986">
                  <c:v>57.527036784570598</c:v>
                </c:pt>
                <c:pt idx="278987">
                  <c:v>57.527108967818798</c:v>
                </c:pt>
                <c:pt idx="278988">
                  <c:v>57.527181150835901</c:v>
                </c:pt>
                <c:pt idx="278989">
                  <c:v>57.527253333621999</c:v>
                </c:pt>
                <c:pt idx="278990">
                  <c:v>57.5273255161771</c:v>
                </c:pt>
                <c:pt idx="278991">
                  <c:v>57.527397698501098</c:v>
                </c:pt>
                <c:pt idx="278992">
                  <c:v>57.527469880593998</c:v>
                </c:pt>
                <c:pt idx="278993">
                  <c:v>57.5275420624559</c:v>
                </c:pt>
                <c:pt idx="278994">
                  <c:v>57.527614244086799</c:v>
                </c:pt>
                <c:pt idx="278995">
                  <c:v>57.5276864254866</c:v>
                </c:pt>
                <c:pt idx="278996">
                  <c:v>57.527758606655297</c:v>
                </c:pt>
                <c:pt idx="278997">
                  <c:v>57.527830787592997</c:v>
                </c:pt>
                <c:pt idx="278998">
                  <c:v>57.527902968299699</c:v>
                </c:pt>
                <c:pt idx="278999">
                  <c:v>57.527975148775297</c:v>
                </c:pt>
                <c:pt idx="279000">
                  <c:v>57.528047329019898</c:v>
                </c:pt>
                <c:pt idx="279001">
                  <c:v>57.528119509033502</c:v>
                </c:pt>
                <c:pt idx="279002">
                  <c:v>57.528191688816001</c:v>
                </c:pt>
                <c:pt idx="279003">
                  <c:v>57.528263868367397</c:v>
                </c:pt>
                <c:pt idx="279004">
                  <c:v>57.528336047687802</c:v>
                </c:pt>
                <c:pt idx="279005">
                  <c:v>57.528408226777202</c:v>
                </c:pt>
                <c:pt idx="279006">
                  <c:v>57.528480405635499</c:v>
                </c:pt>
                <c:pt idx="279007">
                  <c:v>57.528552584262798</c:v>
                </c:pt>
                <c:pt idx="279008">
                  <c:v>57.528624762659099</c:v>
                </c:pt>
                <c:pt idx="279009">
                  <c:v>57.528696940824297</c:v>
                </c:pt>
                <c:pt idx="279010">
                  <c:v>57.528769118758497</c:v>
                </c:pt>
                <c:pt idx="279011">
                  <c:v>57.5288412964617</c:v>
                </c:pt>
                <c:pt idx="279012">
                  <c:v>57.528913473933798</c:v>
                </c:pt>
                <c:pt idx="279013">
                  <c:v>57.528985651174899</c:v>
                </c:pt>
                <c:pt idx="279014">
                  <c:v>57.529057828184897</c:v>
                </c:pt>
                <c:pt idx="279015">
                  <c:v>57.529130004964003</c:v>
                </c:pt>
                <c:pt idx="279016">
                  <c:v>57.529202181511899</c:v>
                </c:pt>
                <c:pt idx="279017">
                  <c:v>57.529274357828903</c:v>
                </c:pt>
                <c:pt idx="279018">
                  <c:v>57.529346533914797</c:v>
                </c:pt>
                <c:pt idx="279019">
                  <c:v>57.529418709769701</c:v>
                </c:pt>
                <c:pt idx="279020">
                  <c:v>57.529490885393599</c:v>
                </c:pt>
                <c:pt idx="279021">
                  <c:v>57.529563060786501</c:v>
                </c:pt>
                <c:pt idx="279022">
                  <c:v>57.529635235948298</c:v>
                </c:pt>
                <c:pt idx="279023">
                  <c:v>57.529707410879098</c:v>
                </c:pt>
                <c:pt idx="279024">
                  <c:v>57.529779585578801</c:v>
                </c:pt>
                <c:pt idx="279025">
                  <c:v>57.529851760047599</c:v>
                </c:pt>
                <c:pt idx="279026">
                  <c:v>57.5299239342853</c:v>
                </c:pt>
                <c:pt idx="279027">
                  <c:v>57.529996108292003</c:v>
                </c:pt>
                <c:pt idx="279028">
                  <c:v>57.530068282067603</c:v>
                </c:pt>
                <c:pt idx="279029">
                  <c:v>57.530140455612298</c:v>
                </c:pt>
                <c:pt idx="279030">
                  <c:v>57.530212628925902</c:v>
                </c:pt>
                <c:pt idx="279031">
                  <c:v>57.530284802008502</c:v>
                </c:pt>
                <c:pt idx="279032">
                  <c:v>57.530356974860098</c:v>
                </c:pt>
                <c:pt idx="279033">
                  <c:v>57.530429147480703</c:v>
                </c:pt>
                <c:pt idx="279034">
                  <c:v>57.530501319870197</c:v>
                </c:pt>
                <c:pt idx="279035">
                  <c:v>57.5305734920288</c:v>
                </c:pt>
                <c:pt idx="279036">
                  <c:v>57.5306456639563</c:v>
                </c:pt>
                <c:pt idx="279037">
                  <c:v>57.530717835652801</c:v>
                </c:pt>
                <c:pt idx="279038">
                  <c:v>57.530790007118298</c:v>
                </c:pt>
                <c:pt idx="279039">
                  <c:v>57.530862178352798</c:v>
                </c:pt>
                <c:pt idx="279040">
                  <c:v>57.530934349356201</c:v>
                </c:pt>
                <c:pt idx="279041">
                  <c:v>57.531006520128699</c:v>
                </c:pt>
                <c:pt idx="279042">
                  <c:v>57.5310786906701</c:v>
                </c:pt>
                <c:pt idx="279043">
                  <c:v>57.531150860980503</c:v>
                </c:pt>
                <c:pt idx="279044">
                  <c:v>57.531223031059902</c:v>
                </c:pt>
                <c:pt idx="279045">
                  <c:v>57.531295200908303</c:v>
                </c:pt>
                <c:pt idx="279046">
                  <c:v>57.5313673705257</c:v>
                </c:pt>
                <c:pt idx="279047">
                  <c:v>57.5314395399121</c:v>
                </c:pt>
                <c:pt idx="279048">
                  <c:v>57.531511709067502</c:v>
                </c:pt>
                <c:pt idx="279049">
                  <c:v>57.5315838779918</c:v>
                </c:pt>
                <c:pt idx="279050">
                  <c:v>57.5316560466852</c:v>
                </c:pt>
                <c:pt idx="279051">
                  <c:v>57.531728215147503</c:v>
                </c:pt>
                <c:pt idx="279052">
                  <c:v>57.531800383378901</c:v>
                </c:pt>
                <c:pt idx="279053">
                  <c:v>57.531872551379202</c:v>
                </c:pt>
                <c:pt idx="279054">
                  <c:v>57.531944719148598</c:v>
                </c:pt>
                <c:pt idx="279055">
                  <c:v>57.532016886686897</c:v>
                </c:pt>
                <c:pt idx="279056">
                  <c:v>57.532089053994298</c:v>
                </c:pt>
                <c:pt idx="279057">
                  <c:v>57.532161221070602</c:v>
                </c:pt>
                <c:pt idx="279058">
                  <c:v>57.532233387915902</c:v>
                </c:pt>
                <c:pt idx="279059">
                  <c:v>57.532305554530303</c:v>
                </c:pt>
                <c:pt idx="279060">
                  <c:v>57.532377720913601</c:v>
                </c:pt>
                <c:pt idx="279061">
                  <c:v>57.532449887066001</c:v>
                </c:pt>
                <c:pt idx="279062">
                  <c:v>57.532522052987296</c:v>
                </c:pt>
                <c:pt idx="279063">
                  <c:v>57.532594218677701</c:v>
                </c:pt>
                <c:pt idx="279064">
                  <c:v>57.532666384137002</c:v>
                </c:pt>
                <c:pt idx="279065">
                  <c:v>57.532738549365398</c:v>
                </c:pt>
                <c:pt idx="279066">
                  <c:v>57.532810714362697</c:v>
                </c:pt>
                <c:pt idx="279067">
                  <c:v>57.532882879129097</c:v>
                </c:pt>
                <c:pt idx="279068">
                  <c:v>57.532955043664501</c:v>
                </c:pt>
                <c:pt idx="279069">
                  <c:v>57.5330272079689</c:v>
                </c:pt>
                <c:pt idx="279070">
                  <c:v>57.533099372042201</c:v>
                </c:pt>
                <c:pt idx="279071">
                  <c:v>57.533171535884598</c:v>
                </c:pt>
                <c:pt idx="279072">
                  <c:v>57.533243699496097</c:v>
                </c:pt>
                <c:pt idx="279073">
                  <c:v>57.533315862876499</c:v>
                </c:pt>
                <c:pt idx="279074">
                  <c:v>57.533388026025897</c:v>
                </c:pt>
                <c:pt idx="279075">
                  <c:v>57.533460188944296</c:v>
                </c:pt>
                <c:pt idx="279076">
                  <c:v>57.533532351631798</c:v>
                </c:pt>
                <c:pt idx="279077">
                  <c:v>57.533604514088303</c:v>
                </c:pt>
                <c:pt idx="279078">
                  <c:v>57.533676676313803</c:v>
                </c:pt>
                <c:pt idx="279079">
                  <c:v>57.533748838308298</c:v>
                </c:pt>
                <c:pt idx="279080">
                  <c:v>57.533821000071796</c:v>
                </c:pt>
                <c:pt idx="279081">
                  <c:v>57.533893161604297</c:v>
                </c:pt>
                <c:pt idx="279082">
                  <c:v>57.5339653229059</c:v>
                </c:pt>
                <c:pt idx="279083">
                  <c:v>57.534037483976398</c:v>
                </c:pt>
                <c:pt idx="279084">
                  <c:v>57.534109644815999</c:v>
                </c:pt>
                <c:pt idx="279085">
                  <c:v>57.534181805424602</c:v>
                </c:pt>
                <c:pt idx="279086">
                  <c:v>57.534253965802201</c:v>
                </c:pt>
                <c:pt idx="279087">
                  <c:v>57.534326125948901</c:v>
                </c:pt>
                <c:pt idx="279088">
                  <c:v>57.534398285864597</c:v>
                </c:pt>
                <c:pt idx="279089">
                  <c:v>57.534470445549303</c:v>
                </c:pt>
                <c:pt idx="279090">
                  <c:v>57.534542605002997</c:v>
                </c:pt>
                <c:pt idx="279091">
                  <c:v>57.534614764225701</c:v>
                </c:pt>
                <c:pt idx="279092">
                  <c:v>57.5346869232175</c:v>
                </c:pt>
                <c:pt idx="279093">
                  <c:v>57.534759081978301</c:v>
                </c:pt>
                <c:pt idx="279094">
                  <c:v>57.534831240508097</c:v>
                </c:pt>
                <c:pt idx="279095">
                  <c:v>57.534903398806897</c:v>
                </c:pt>
                <c:pt idx="279096">
                  <c:v>57.534975556874798</c:v>
                </c:pt>
                <c:pt idx="279097">
                  <c:v>57.535047714711702</c:v>
                </c:pt>
                <c:pt idx="279098">
                  <c:v>57.535119872317601</c:v>
                </c:pt>
                <c:pt idx="279099">
                  <c:v>57.535192029692602</c:v>
                </c:pt>
                <c:pt idx="279100">
                  <c:v>57.535264186836599</c:v>
                </c:pt>
                <c:pt idx="279101">
                  <c:v>57.535336343749599</c:v>
                </c:pt>
                <c:pt idx="279102">
                  <c:v>57.5354085004317</c:v>
                </c:pt>
                <c:pt idx="279103">
                  <c:v>57.535480656882697</c:v>
                </c:pt>
                <c:pt idx="279104">
                  <c:v>57.535552813102903</c:v>
                </c:pt>
                <c:pt idx="279105">
                  <c:v>57.535624969091998</c:v>
                </c:pt>
                <c:pt idx="279106">
                  <c:v>57.535697124850202</c:v>
                </c:pt>
                <c:pt idx="279107">
                  <c:v>57.535769280377401</c:v>
                </c:pt>
                <c:pt idx="279108">
                  <c:v>57.535841435673703</c:v>
                </c:pt>
                <c:pt idx="279109">
                  <c:v>57.535913590739</c:v>
                </c:pt>
                <c:pt idx="279110">
                  <c:v>57.535985745573299</c:v>
                </c:pt>
                <c:pt idx="279111">
                  <c:v>57.536057900176701</c:v>
                </c:pt>
                <c:pt idx="279112">
                  <c:v>57.536130054549098</c:v>
                </c:pt>
                <c:pt idx="279113">
                  <c:v>57.536202208690597</c:v>
                </c:pt>
                <c:pt idx="279114">
                  <c:v>57.536274362601098</c:v>
                </c:pt>
                <c:pt idx="279115">
                  <c:v>57.536346516280602</c:v>
                </c:pt>
                <c:pt idx="279116">
                  <c:v>57.536418669729201</c:v>
                </c:pt>
                <c:pt idx="279117">
                  <c:v>57.536490822946803</c:v>
                </c:pt>
                <c:pt idx="279118">
                  <c:v>57.536562975933499</c:v>
                </c:pt>
                <c:pt idx="279119">
                  <c:v>57.536635128689198</c:v>
                </c:pt>
                <c:pt idx="279120">
                  <c:v>57.5367072812139</c:v>
                </c:pt>
                <c:pt idx="279121">
                  <c:v>57.536779433507697</c:v>
                </c:pt>
                <c:pt idx="279122">
                  <c:v>57.536851585570602</c:v>
                </c:pt>
                <c:pt idx="279123">
                  <c:v>57.536923737402503</c:v>
                </c:pt>
                <c:pt idx="279124">
                  <c:v>57.5369958890034</c:v>
                </c:pt>
                <c:pt idx="279125">
                  <c:v>57.537068040373399</c:v>
                </c:pt>
                <c:pt idx="279126">
                  <c:v>57.537140191512499</c:v>
                </c:pt>
                <c:pt idx="279127">
                  <c:v>57.537212342420602</c:v>
                </c:pt>
                <c:pt idx="279128">
                  <c:v>57.537284493097701</c:v>
                </c:pt>
                <c:pt idx="279129">
                  <c:v>57.537356643543902</c:v>
                </c:pt>
                <c:pt idx="279130">
                  <c:v>57.537428793759197</c:v>
                </c:pt>
                <c:pt idx="279131">
                  <c:v>57.537500943743503</c:v>
                </c:pt>
                <c:pt idx="279132">
                  <c:v>57.537573093496903</c:v>
                </c:pt>
                <c:pt idx="279133">
                  <c:v>57.537645243019298</c:v>
                </c:pt>
                <c:pt idx="279134">
                  <c:v>57.537717392310697</c:v>
                </c:pt>
                <c:pt idx="279135">
                  <c:v>57.537789541371303</c:v>
                </c:pt>
                <c:pt idx="279136">
                  <c:v>57.537861690200899</c:v>
                </c:pt>
                <c:pt idx="279137">
                  <c:v>57.537933838799503</c:v>
                </c:pt>
                <c:pt idx="279138">
                  <c:v>57.538005987167203</c:v>
                </c:pt>
                <c:pt idx="279139">
                  <c:v>57.538078135303998</c:v>
                </c:pt>
                <c:pt idx="279140">
                  <c:v>57.538150283209802</c:v>
                </c:pt>
                <c:pt idx="279141">
                  <c:v>57.538222430884701</c:v>
                </c:pt>
                <c:pt idx="279142">
                  <c:v>57.538294578328603</c:v>
                </c:pt>
                <c:pt idx="279143">
                  <c:v>57.5383667255416</c:v>
                </c:pt>
                <c:pt idx="279144">
                  <c:v>57.538438872523699</c:v>
                </c:pt>
                <c:pt idx="279145">
                  <c:v>57.5385110192748</c:v>
                </c:pt>
                <c:pt idx="279146">
                  <c:v>57.538583165795004</c:v>
                </c:pt>
                <c:pt idx="279147">
                  <c:v>57.538655312084302</c:v>
                </c:pt>
                <c:pt idx="279148">
                  <c:v>57.538727458142603</c:v>
                </c:pt>
                <c:pt idx="279149">
                  <c:v>57.538799603969998</c:v>
                </c:pt>
                <c:pt idx="279150">
                  <c:v>57.538871749566503</c:v>
                </c:pt>
                <c:pt idx="279151">
                  <c:v>57.538943894931997</c:v>
                </c:pt>
                <c:pt idx="279152">
                  <c:v>57.539016040066599</c:v>
                </c:pt>
                <c:pt idx="279153">
                  <c:v>57.539088184970304</c:v>
                </c:pt>
                <c:pt idx="279154">
                  <c:v>57.539160329643003</c:v>
                </c:pt>
                <c:pt idx="279155">
                  <c:v>57.539232474084798</c:v>
                </c:pt>
                <c:pt idx="279156">
                  <c:v>57.539304618295702</c:v>
                </c:pt>
                <c:pt idx="279157">
                  <c:v>57.539376762275701</c:v>
                </c:pt>
                <c:pt idx="279158">
                  <c:v>57.539448906024703</c:v>
                </c:pt>
                <c:pt idx="279159">
                  <c:v>57.539521049542799</c:v>
                </c:pt>
                <c:pt idx="279160">
                  <c:v>57.539593192829997</c:v>
                </c:pt>
                <c:pt idx="279161">
                  <c:v>57.539665335886298</c:v>
                </c:pt>
                <c:pt idx="279162">
                  <c:v>57.539737478711601</c:v>
                </c:pt>
                <c:pt idx="279163">
                  <c:v>57.539809621305999</c:v>
                </c:pt>
                <c:pt idx="279164">
                  <c:v>57.539881763669499</c:v>
                </c:pt>
                <c:pt idx="279165">
                  <c:v>57.539953905802101</c:v>
                </c:pt>
                <c:pt idx="279166">
                  <c:v>57.540026047703698</c:v>
                </c:pt>
                <c:pt idx="279167">
                  <c:v>57.540098189374497</c:v>
                </c:pt>
                <c:pt idx="279168">
                  <c:v>57.540170330814298</c:v>
                </c:pt>
                <c:pt idx="279169">
                  <c:v>57.540242472023202</c:v>
                </c:pt>
                <c:pt idx="279170">
                  <c:v>57.540314613001101</c:v>
                </c:pt>
                <c:pt idx="279171">
                  <c:v>57.540386753748201</c:v>
                </c:pt>
                <c:pt idx="279172">
                  <c:v>57.540458894264297</c:v>
                </c:pt>
                <c:pt idx="279173">
                  <c:v>57.540531034549502</c:v>
                </c:pt>
                <c:pt idx="279174">
                  <c:v>57.540603174603902</c:v>
                </c:pt>
                <c:pt idx="279175">
                  <c:v>57.540675314427297</c:v>
                </c:pt>
                <c:pt idx="279176">
                  <c:v>57.540747454019701</c:v>
                </c:pt>
                <c:pt idx="279177">
                  <c:v>57.5408195933813</c:v>
                </c:pt>
                <c:pt idx="279178">
                  <c:v>57.540891732512002</c:v>
                </c:pt>
                <c:pt idx="279179">
                  <c:v>57.540963871411698</c:v>
                </c:pt>
                <c:pt idx="279180">
                  <c:v>57.541036010080497</c:v>
                </c:pt>
                <c:pt idx="279181">
                  <c:v>57.541108148518497</c:v>
                </c:pt>
                <c:pt idx="279182">
                  <c:v>57.541180286725499</c:v>
                </c:pt>
                <c:pt idx="279183">
                  <c:v>57.541252424701597</c:v>
                </c:pt>
                <c:pt idx="279184">
                  <c:v>57.541324562446803</c:v>
                </c:pt>
                <c:pt idx="279185">
                  <c:v>57.541396699961098</c:v>
                </c:pt>
                <c:pt idx="279186">
                  <c:v>57.541468837244501</c:v>
                </c:pt>
                <c:pt idx="279187">
                  <c:v>57.541540974297</c:v>
                </c:pt>
                <c:pt idx="279188">
                  <c:v>57.5416131111186</c:v>
                </c:pt>
                <c:pt idx="279189">
                  <c:v>57.541685247709303</c:v>
                </c:pt>
                <c:pt idx="279190">
                  <c:v>57.541757384069001</c:v>
                </c:pt>
                <c:pt idx="279191">
                  <c:v>57.541829520197901</c:v>
                </c:pt>
                <c:pt idx="279192">
                  <c:v>57.541901656095902</c:v>
                </c:pt>
                <c:pt idx="279193">
                  <c:v>57.541973791762999</c:v>
                </c:pt>
                <c:pt idx="279194">
                  <c:v>57.542045927199098</c:v>
                </c:pt>
                <c:pt idx="279195">
                  <c:v>57.542118062404398</c:v>
                </c:pt>
                <c:pt idx="279196">
                  <c:v>57.542190197378801</c:v>
                </c:pt>
                <c:pt idx="279197">
                  <c:v>57.542262332122299</c:v>
                </c:pt>
                <c:pt idx="279198">
                  <c:v>57.542334466634799</c:v>
                </c:pt>
                <c:pt idx="279199">
                  <c:v>57.5424066009165</c:v>
                </c:pt>
                <c:pt idx="279200">
                  <c:v>57.542478734967297</c:v>
                </c:pt>
                <c:pt idx="279201">
                  <c:v>57.542550868787202</c:v>
                </c:pt>
                <c:pt idx="279202">
                  <c:v>57.542623002376203</c:v>
                </c:pt>
                <c:pt idx="279203">
                  <c:v>57.542695135734299</c:v>
                </c:pt>
                <c:pt idx="279204">
                  <c:v>57.542767268861503</c:v>
                </c:pt>
                <c:pt idx="279205">
                  <c:v>57.542839401757902</c:v>
                </c:pt>
                <c:pt idx="279206">
                  <c:v>57.542911534423297</c:v>
                </c:pt>
                <c:pt idx="279207">
                  <c:v>57.542983666857801</c:v>
                </c:pt>
                <c:pt idx="279208">
                  <c:v>57.543055799061499</c:v>
                </c:pt>
                <c:pt idx="279209">
                  <c:v>57.543127931034199</c:v>
                </c:pt>
                <c:pt idx="279210">
                  <c:v>57.543200062776101</c:v>
                </c:pt>
                <c:pt idx="279211">
                  <c:v>57.543272194287098</c:v>
                </c:pt>
                <c:pt idx="279212">
                  <c:v>57.543344325567197</c:v>
                </c:pt>
                <c:pt idx="279213">
                  <c:v>57.543416456616399</c:v>
                </c:pt>
                <c:pt idx="279214">
                  <c:v>57.543488587434801</c:v>
                </c:pt>
                <c:pt idx="279215">
                  <c:v>57.543560718022199</c:v>
                </c:pt>
                <c:pt idx="279216">
                  <c:v>57.543632848378799</c:v>
                </c:pt>
                <c:pt idx="279217">
                  <c:v>57.543704978504501</c:v>
                </c:pt>
                <c:pt idx="279218">
                  <c:v>57.543777108399297</c:v>
                </c:pt>
                <c:pt idx="279219">
                  <c:v>57.543849238063203</c:v>
                </c:pt>
                <c:pt idx="279220">
                  <c:v>57.543921367496203</c:v>
                </c:pt>
                <c:pt idx="279221">
                  <c:v>57.543993496698398</c:v>
                </c:pt>
                <c:pt idx="279222">
                  <c:v>57.544065625669603</c:v>
                </c:pt>
                <c:pt idx="279223">
                  <c:v>57.544137754410002</c:v>
                </c:pt>
                <c:pt idx="279224">
                  <c:v>57.544209882919603</c:v>
                </c:pt>
                <c:pt idx="279225">
                  <c:v>57.544282011198199</c:v>
                </c:pt>
                <c:pt idx="279226">
                  <c:v>57.544354139246003</c:v>
                </c:pt>
                <c:pt idx="279227">
                  <c:v>57.544426267062903</c:v>
                </c:pt>
                <c:pt idx="279228">
                  <c:v>57.544498394648897</c:v>
                </c:pt>
                <c:pt idx="279229">
                  <c:v>57.544570522004001</c:v>
                </c:pt>
                <c:pt idx="279230">
                  <c:v>57.544642649128299</c:v>
                </c:pt>
                <c:pt idx="279231">
                  <c:v>57.544714776021699</c:v>
                </c:pt>
                <c:pt idx="279232">
                  <c:v>57.544786902684201</c:v>
                </c:pt>
                <c:pt idx="279233">
                  <c:v>57.544859029115898</c:v>
                </c:pt>
                <c:pt idx="279234">
                  <c:v>57.544931155316704</c:v>
                </c:pt>
                <c:pt idx="279235">
                  <c:v>57.545003281286597</c:v>
                </c:pt>
                <c:pt idx="279236">
                  <c:v>57.5450754070256</c:v>
                </c:pt>
                <c:pt idx="279237">
                  <c:v>57.545147532533797</c:v>
                </c:pt>
                <c:pt idx="279238">
                  <c:v>57.545219657811103</c:v>
                </c:pt>
                <c:pt idx="279239">
                  <c:v>57.545291782857603</c:v>
                </c:pt>
                <c:pt idx="279240">
                  <c:v>57.545363907673099</c:v>
                </c:pt>
                <c:pt idx="279241">
                  <c:v>57.545436032257903</c:v>
                </c:pt>
                <c:pt idx="279242">
                  <c:v>57.545508156611703</c:v>
                </c:pt>
                <c:pt idx="279243">
                  <c:v>57.545580280734697</c:v>
                </c:pt>
                <c:pt idx="279244">
                  <c:v>57.5456524046268</c:v>
                </c:pt>
                <c:pt idx="279245">
                  <c:v>57.545724528288098</c:v>
                </c:pt>
                <c:pt idx="279246">
                  <c:v>57.545796651718497</c:v>
                </c:pt>
                <c:pt idx="279247">
                  <c:v>57.545868774917999</c:v>
                </c:pt>
                <c:pt idx="279248">
                  <c:v>57.545940897886702</c:v>
                </c:pt>
                <c:pt idx="279249">
                  <c:v>57.5460130206245</c:v>
                </c:pt>
                <c:pt idx="279250">
                  <c:v>57.546085143131499</c:v>
                </c:pt>
                <c:pt idx="279251">
                  <c:v>57.546157265407601</c:v>
                </c:pt>
                <c:pt idx="279252">
                  <c:v>57.546229387452797</c:v>
                </c:pt>
                <c:pt idx="279253">
                  <c:v>57.546301509267202</c:v>
                </c:pt>
                <c:pt idx="279254">
                  <c:v>57.546373630850702</c:v>
                </c:pt>
                <c:pt idx="279255">
                  <c:v>57.546445752203397</c:v>
                </c:pt>
                <c:pt idx="279256">
                  <c:v>57.5465178733253</c:v>
                </c:pt>
                <c:pt idx="279257">
                  <c:v>57.546589994216198</c:v>
                </c:pt>
                <c:pt idx="279258">
                  <c:v>57.546662114876298</c:v>
                </c:pt>
                <c:pt idx="279259">
                  <c:v>57.5467342353056</c:v>
                </c:pt>
                <c:pt idx="279260">
                  <c:v>57.546806355504003</c:v>
                </c:pt>
                <c:pt idx="279261">
                  <c:v>57.546878475471601</c:v>
                </c:pt>
                <c:pt idx="279262">
                  <c:v>57.546950595208301</c:v>
                </c:pt>
                <c:pt idx="279263">
                  <c:v>57.547022714714203</c:v>
                </c:pt>
                <c:pt idx="279264">
                  <c:v>57.547094833989199</c:v>
                </c:pt>
                <c:pt idx="279265">
                  <c:v>57.547166953033397</c:v>
                </c:pt>
                <c:pt idx="279266">
                  <c:v>57.547239071846697</c:v>
                </c:pt>
                <c:pt idx="279267">
                  <c:v>57.547311190429198</c:v>
                </c:pt>
                <c:pt idx="279268">
                  <c:v>57.547383308780802</c:v>
                </c:pt>
                <c:pt idx="279269">
                  <c:v>57.5474554269016</c:v>
                </c:pt>
                <c:pt idx="279270">
                  <c:v>57.547527544791599</c:v>
                </c:pt>
                <c:pt idx="279271">
                  <c:v>57.5475996624507</c:v>
                </c:pt>
                <c:pt idx="279272">
                  <c:v>57.547671779878897</c:v>
                </c:pt>
                <c:pt idx="279273">
                  <c:v>57.547743897076302</c:v>
                </c:pt>
                <c:pt idx="279274">
                  <c:v>57.547816014042901</c:v>
                </c:pt>
                <c:pt idx="279275">
                  <c:v>57.547888130778702</c:v>
                </c:pt>
                <c:pt idx="279276">
                  <c:v>57.547960247283598</c:v>
                </c:pt>
                <c:pt idx="279277">
                  <c:v>57.548032363557603</c:v>
                </c:pt>
                <c:pt idx="279278">
                  <c:v>57.548104479600802</c:v>
                </c:pt>
                <c:pt idx="279279">
                  <c:v>57.548176595413203</c:v>
                </c:pt>
                <c:pt idx="279280">
                  <c:v>57.548248710994798</c:v>
                </c:pt>
                <c:pt idx="279281">
                  <c:v>57.548320826345503</c:v>
                </c:pt>
                <c:pt idx="279282">
                  <c:v>57.548392941465401</c:v>
                </c:pt>
                <c:pt idx="279283">
                  <c:v>57.548465056354402</c:v>
                </c:pt>
                <c:pt idx="279284">
                  <c:v>57.548537171012597</c:v>
                </c:pt>
                <c:pt idx="279285">
                  <c:v>57.548609285440001</c:v>
                </c:pt>
                <c:pt idx="279286">
                  <c:v>57.5486813996366</c:v>
                </c:pt>
                <c:pt idx="279287">
                  <c:v>57.5487535136023</c:v>
                </c:pt>
                <c:pt idx="279288">
                  <c:v>57.548825627337202</c:v>
                </c:pt>
                <c:pt idx="279289">
                  <c:v>57.548897740841198</c:v>
                </c:pt>
                <c:pt idx="279290">
                  <c:v>57.548969854114503</c:v>
                </c:pt>
                <c:pt idx="279291">
                  <c:v>57.549041967156903</c:v>
                </c:pt>
                <c:pt idx="279292">
                  <c:v>57.549114079968398</c:v>
                </c:pt>
                <c:pt idx="279293">
                  <c:v>57.5491861925492</c:v>
                </c:pt>
                <c:pt idx="279294">
                  <c:v>57.549258304899098</c:v>
                </c:pt>
                <c:pt idx="279295">
                  <c:v>57.549330417018197</c:v>
                </c:pt>
                <c:pt idx="279296">
                  <c:v>57.549402528906498</c:v>
                </c:pt>
                <c:pt idx="279297">
                  <c:v>57.549474640563901</c:v>
                </c:pt>
                <c:pt idx="279298">
                  <c:v>57.549546751990498</c:v>
                </c:pt>
                <c:pt idx="279299">
                  <c:v>57.549618863186303</c:v>
                </c:pt>
                <c:pt idx="279300">
                  <c:v>57.549690974151297</c:v>
                </c:pt>
                <c:pt idx="279301">
                  <c:v>57.549763084885498</c:v>
                </c:pt>
                <c:pt idx="279302">
                  <c:v>57.549835195388802</c:v>
                </c:pt>
                <c:pt idx="279303">
                  <c:v>57.5499073056613</c:v>
                </c:pt>
                <c:pt idx="279304">
                  <c:v>57.549979415703</c:v>
                </c:pt>
                <c:pt idx="279305">
                  <c:v>57.550051525513901</c:v>
                </c:pt>
                <c:pt idx="279306">
                  <c:v>57.550123635094003</c:v>
                </c:pt>
                <c:pt idx="279307">
                  <c:v>57.550195744443201</c:v>
                </c:pt>
                <c:pt idx="279308">
                  <c:v>57.550267853561699</c:v>
                </c:pt>
                <c:pt idx="279309">
                  <c:v>57.5503399624493</c:v>
                </c:pt>
                <c:pt idx="279310">
                  <c:v>57.550412071106102</c:v>
                </c:pt>
                <c:pt idx="279311">
                  <c:v>57.550484179532098</c:v>
                </c:pt>
                <c:pt idx="279312">
                  <c:v>57.550556287727296</c:v>
                </c:pt>
                <c:pt idx="279313">
                  <c:v>57.550628395691596</c:v>
                </c:pt>
                <c:pt idx="279314">
                  <c:v>57.550700503425197</c:v>
                </c:pt>
                <c:pt idx="279315">
                  <c:v>57.550772610928</c:v>
                </c:pt>
                <c:pt idx="279316">
                  <c:v>57.550844718199897</c:v>
                </c:pt>
                <c:pt idx="279317">
                  <c:v>57.550916825241003</c:v>
                </c:pt>
                <c:pt idx="279318">
                  <c:v>57.550988932051297</c:v>
                </c:pt>
                <c:pt idx="279319">
                  <c:v>57.551061038630799</c:v>
                </c:pt>
                <c:pt idx="279320">
                  <c:v>57.551133144979602</c:v>
                </c:pt>
                <c:pt idx="279321">
                  <c:v>57.5512052510975</c:v>
                </c:pt>
                <c:pt idx="279322">
                  <c:v>57.5512773569845</c:v>
                </c:pt>
                <c:pt idx="279323">
                  <c:v>57.5513494626408</c:v>
                </c:pt>
                <c:pt idx="279324">
                  <c:v>57.551421568066303</c:v>
                </c:pt>
                <c:pt idx="279325">
                  <c:v>57.551493673261</c:v>
                </c:pt>
                <c:pt idx="279326">
                  <c:v>57.551565778224898</c:v>
                </c:pt>
                <c:pt idx="279327">
                  <c:v>57.551637882957998</c:v>
                </c:pt>
                <c:pt idx="279328">
                  <c:v>57.5517099874602</c:v>
                </c:pt>
                <c:pt idx="279329">
                  <c:v>57.551782091731702</c:v>
                </c:pt>
                <c:pt idx="279330">
                  <c:v>57.5518541957724</c:v>
                </c:pt>
                <c:pt idx="279331">
                  <c:v>57.551926299582298</c:v>
                </c:pt>
                <c:pt idx="279332">
                  <c:v>57.551998403161399</c:v>
                </c:pt>
                <c:pt idx="279333">
                  <c:v>57.552070506509601</c:v>
                </c:pt>
                <c:pt idx="279334">
                  <c:v>57.552142609627097</c:v>
                </c:pt>
                <c:pt idx="279335">
                  <c:v>57.552214712513802</c:v>
                </c:pt>
                <c:pt idx="279336">
                  <c:v>57.552286815169701</c:v>
                </c:pt>
                <c:pt idx="279337">
                  <c:v>57.552358917594802</c:v>
                </c:pt>
                <c:pt idx="279338">
                  <c:v>57.552431019789097</c:v>
                </c:pt>
                <c:pt idx="279339">
                  <c:v>57.5525031217527</c:v>
                </c:pt>
                <c:pt idx="279340">
                  <c:v>57.552575223485398</c:v>
                </c:pt>
                <c:pt idx="279341">
                  <c:v>57.552647324987298</c:v>
                </c:pt>
                <c:pt idx="279342">
                  <c:v>57.552719426258498</c:v>
                </c:pt>
                <c:pt idx="279343">
                  <c:v>57.552791527298801</c:v>
                </c:pt>
                <c:pt idx="279344">
                  <c:v>57.552863628108398</c:v>
                </c:pt>
                <c:pt idx="279345">
                  <c:v>57.552935728687203</c:v>
                </c:pt>
                <c:pt idx="279346">
                  <c:v>57.553007829035103</c:v>
                </c:pt>
                <c:pt idx="279347">
                  <c:v>57.553079929152403</c:v>
                </c:pt>
                <c:pt idx="279348">
                  <c:v>57.553152029038799</c:v>
                </c:pt>
                <c:pt idx="279349">
                  <c:v>57.553224128694403</c:v>
                </c:pt>
                <c:pt idx="279350">
                  <c:v>57.553296228119201</c:v>
                </c:pt>
                <c:pt idx="279351">
                  <c:v>57.553368327313301</c:v>
                </c:pt>
                <c:pt idx="279352">
                  <c:v>57.553440426276602</c:v>
                </c:pt>
                <c:pt idx="279353">
                  <c:v>57.553512525009097</c:v>
                </c:pt>
                <c:pt idx="279354">
                  <c:v>57.553584623510801</c:v>
                </c:pt>
                <c:pt idx="279355">
                  <c:v>57.553656721781699</c:v>
                </c:pt>
                <c:pt idx="279356">
                  <c:v>57.553728819821899</c:v>
                </c:pt>
                <c:pt idx="279357">
                  <c:v>57.5538009176313</c:v>
                </c:pt>
                <c:pt idx="279358">
                  <c:v>57.553873015209902</c:v>
                </c:pt>
                <c:pt idx="279359">
                  <c:v>57.553945112557699</c:v>
                </c:pt>
                <c:pt idx="279360">
                  <c:v>57.554017209674697</c:v>
                </c:pt>
                <c:pt idx="279361">
                  <c:v>57.554089306561004</c:v>
                </c:pt>
                <c:pt idx="279362">
                  <c:v>57.554161403216497</c:v>
                </c:pt>
                <c:pt idx="279363">
                  <c:v>57.5542334996412</c:v>
                </c:pt>
                <c:pt idx="279364">
                  <c:v>57.554305595835103</c:v>
                </c:pt>
                <c:pt idx="279365">
                  <c:v>57.554377691798301</c:v>
                </c:pt>
                <c:pt idx="279366">
                  <c:v>57.5544497875307</c:v>
                </c:pt>
                <c:pt idx="279367">
                  <c:v>57.554521883032301</c:v>
                </c:pt>
                <c:pt idx="279368">
                  <c:v>57.554593978303203</c:v>
                </c:pt>
                <c:pt idx="279369">
                  <c:v>57.554666073343199</c:v>
                </c:pt>
                <c:pt idx="279370">
                  <c:v>57.554738168152497</c:v>
                </c:pt>
                <c:pt idx="279371">
                  <c:v>57.554810262731102</c:v>
                </c:pt>
                <c:pt idx="279372">
                  <c:v>57.554882357078903</c:v>
                </c:pt>
                <c:pt idx="279373">
                  <c:v>57.554954451195897</c:v>
                </c:pt>
                <c:pt idx="279374">
                  <c:v>57.5550265450821</c:v>
                </c:pt>
                <c:pt idx="279375">
                  <c:v>57.555098638737597</c:v>
                </c:pt>
                <c:pt idx="279376">
                  <c:v>57.555170732162303</c:v>
                </c:pt>
                <c:pt idx="279377">
                  <c:v>57.555242825356203</c:v>
                </c:pt>
                <c:pt idx="279378">
                  <c:v>57.555314918319397</c:v>
                </c:pt>
                <c:pt idx="279379">
                  <c:v>57.555387011051799</c:v>
                </c:pt>
                <c:pt idx="279380">
                  <c:v>57.555459103553503</c:v>
                </c:pt>
                <c:pt idx="279381">
                  <c:v>57.5555311958244</c:v>
                </c:pt>
                <c:pt idx="279382">
                  <c:v>57.5556032878645</c:v>
                </c:pt>
                <c:pt idx="279383">
                  <c:v>57.5556753796739</c:v>
                </c:pt>
                <c:pt idx="279384">
                  <c:v>57.555747471252502</c:v>
                </c:pt>
                <c:pt idx="279385">
                  <c:v>57.555819562600298</c:v>
                </c:pt>
                <c:pt idx="279386">
                  <c:v>57.555891653717403</c:v>
                </c:pt>
                <c:pt idx="279387">
                  <c:v>57.555963744603801</c:v>
                </c:pt>
                <c:pt idx="279388">
                  <c:v>57.556035835259301</c:v>
                </c:pt>
                <c:pt idx="279389">
                  <c:v>57.556107925684202</c:v>
                </c:pt>
                <c:pt idx="279390">
                  <c:v>57.556180015878198</c:v>
                </c:pt>
                <c:pt idx="279391">
                  <c:v>57.556252105841502</c:v>
                </c:pt>
                <c:pt idx="279392">
                  <c:v>57.556324195574099</c:v>
                </c:pt>
                <c:pt idx="279393">
                  <c:v>57.556396285075898</c:v>
                </c:pt>
                <c:pt idx="279394">
                  <c:v>57.556468374346998</c:v>
                </c:pt>
                <c:pt idx="279395">
                  <c:v>57.5565404633873</c:v>
                </c:pt>
                <c:pt idx="279396">
                  <c:v>57.556612552196803</c:v>
                </c:pt>
                <c:pt idx="279397">
                  <c:v>57.5566846407756</c:v>
                </c:pt>
                <c:pt idx="279398">
                  <c:v>57.556756729123698</c:v>
                </c:pt>
                <c:pt idx="279399">
                  <c:v>57.556828817240998</c:v>
                </c:pt>
                <c:pt idx="279400">
                  <c:v>57.556900905127598</c:v>
                </c:pt>
                <c:pt idx="279401">
                  <c:v>57.5569729927834</c:v>
                </c:pt>
                <c:pt idx="279402">
                  <c:v>57.557045080208397</c:v>
                </c:pt>
                <c:pt idx="279403">
                  <c:v>57.557117167402801</c:v>
                </c:pt>
                <c:pt idx="279404">
                  <c:v>57.5571892543663</c:v>
                </c:pt>
                <c:pt idx="279405">
                  <c:v>57.557261341099199</c:v>
                </c:pt>
                <c:pt idx="279406">
                  <c:v>57.5573334276013</c:v>
                </c:pt>
                <c:pt idx="279407">
                  <c:v>57.557405513872602</c:v>
                </c:pt>
                <c:pt idx="279408">
                  <c:v>57.557477599913199</c:v>
                </c:pt>
                <c:pt idx="279409">
                  <c:v>57.557549685723103</c:v>
                </c:pt>
                <c:pt idx="279410">
                  <c:v>57.557621771302202</c:v>
                </c:pt>
                <c:pt idx="279411">
                  <c:v>57.557693856650602</c:v>
                </c:pt>
                <c:pt idx="279412">
                  <c:v>57.557765941768203</c:v>
                </c:pt>
                <c:pt idx="279413">
                  <c:v>57.557838026655098</c:v>
                </c:pt>
                <c:pt idx="279414">
                  <c:v>57.557910111311301</c:v>
                </c:pt>
                <c:pt idx="279415">
                  <c:v>57.557982195736699</c:v>
                </c:pt>
                <c:pt idx="279416">
                  <c:v>57.558054279931397</c:v>
                </c:pt>
                <c:pt idx="279417">
                  <c:v>57.558126363895397</c:v>
                </c:pt>
                <c:pt idx="279418">
                  <c:v>57.558198447628598</c:v>
                </c:pt>
                <c:pt idx="279419">
                  <c:v>57.5582705311311</c:v>
                </c:pt>
                <c:pt idx="279420">
                  <c:v>57.558342614402903</c:v>
                </c:pt>
                <c:pt idx="279421">
                  <c:v>57.558414697443901</c:v>
                </c:pt>
                <c:pt idx="279422">
                  <c:v>57.558486780254199</c:v>
                </c:pt>
                <c:pt idx="279423">
                  <c:v>57.558558862833799</c:v>
                </c:pt>
                <c:pt idx="279424">
                  <c:v>57.5586309451826</c:v>
                </c:pt>
                <c:pt idx="279425">
                  <c:v>57.558703027300702</c:v>
                </c:pt>
                <c:pt idx="279426">
                  <c:v>57.558775109188097</c:v>
                </c:pt>
                <c:pt idx="279427">
                  <c:v>57.558847190844801</c:v>
                </c:pt>
                <c:pt idx="279428">
                  <c:v>57.5589192722707</c:v>
                </c:pt>
                <c:pt idx="279429">
                  <c:v>57.558991353465899</c:v>
                </c:pt>
                <c:pt idx="279430">
                  <c:v>57.559063434430399</c:v>
                </c:pt>
                <c:pt idx="279431">
                  <c:v>57.559135515164101</c:v>
                </c:pt>
                <c:pt idx="279432">
                  <c:v>57.559207595667097</c:v>
                </c:pt>
                <c:pt idx="279433">
                  <c:v>57.559279675939401</c:v>
                </c:pt>
                <c:pt idx="279434">
                  <c:v>57.559351755980998</c:v>
                </c:pt>
                <c:pt idx="279435">
                  <c:v>57.559423835791897</c:v>
                </c:pt>
                <c:pt idx="279436">
                  <c:v>57.559495915371997</c:v>
                </c:pt>
                <c:pt idx="279437">
                  <c:v>57.559567994721398</c:v>
                </c:pt>
                <c:pt idx="279438">
                  <c:v>57.5596400738401</c:v>
                </c:pt>
                <c:pt idx="279439">
                  <c:v>57.559712152728103</c:v>
                </c:pt>
                <c:pt idx="279440">
                  <c:v>57.5597842313854</c:v>
                </c:pt>
                <c:pt idx="279441">
                  <c:v>57.559856309811899</c:v>
                </c:pt>
                <c:pt idx="279442">
                  <c:v>57.559928388007698</c:v>
                </c:pt>
                <c:pt idx="279443">
                  <c:v>57.560000465972799</c:v>
                </c:pt>
                <c:pt idx="279444">
                  <c:v>57.5600725437072</c:v>
                </c:pt>
                <c:pt idx="279445">
                  <c:v>57.560144621210902</c:v>
                </c:pt>
                <c:pt idx="279446">
                  <c:v>57.560216698483899</c:v>
                </c:pt>
                <c:pt idx="279447">
                  <c:v>57.560288775526097</c:v>
                </c:pt>
                <c:pt idx="279448">
                  <c:v>57.560360852337702</c:v>
                </c:pt>
                <c:pt idx="279449">
                  <c:v>57.560432928918502</c:v>
                </c:pt>
                <c:pt idx="279450">
                  <c:v>57.560505005268602</c:v>
                </c:pt>
                <c:pt idx="279451">
                  <c:v>57.560577081387997</c:v>
                </c:pt>
                <c:pt idx="279452">
                  <c:v>57.5606491572767</c:v>
                </c:pt>
                <c:pt idx="279453">
                  <c:v>57.560721232934696</c:v>
                </c:pt>
                <c:pt idx="279454">
                  <c:v>57.560793308362001</c:v>
                </c:pt>
                <c:pt idx="279455">
                  <c:v>57.5608653835586</c:v>
                </c:pt>
                <c:pt idx="279456">
                  <c:v>57.560937458524499</c:v>
                </c:pt>
                <c:pt idx="279457">
                  <c:v>57.5610095332596</c:v>
                </c:pt>
                <c:pt idx="279458">
                  <c:v>57.561081607764102</c:v>
                </c:pt>
                <c:pt idx="279459">
                  <c:v>57.561153682037798</c:v>
                </c:pt>
                <c:pt idx="279460">
                  <c:v>57.561225756080901</c:v>
                </c:pt>
                <c:pt idx="279461">
                  <c:v>57.561297829893199</c:v>
                </c:pt>
                <c:pt idx="279462">
                  <c:v>57.561369903474898</c:v>
                </c:pt>
                <c:pt idx="279463">
                  <c:v>57.561441976825797</c:v>
                </c:pt>
                <c:pt idx="279464">
                  <c:v>57.561514049946098</c:v>
                </c:pt>
                <c:pt idx="279465">
                  <c:v>57.5615861228356</c:v>
                </c:pt>
                <c:pt idx="279466">
                  <c:v>57.561658195494502</c:v>
                </c:pt>
                <c:pt idx="279467">
                  <c:v>57.561730267922599</c:v>
                </c:pt>
                <c:pt idx="279468">
                  <c:v>57.561802340120103</c:v>
                </c:pt>
                <c:pt idx="279469">
                  <c:v>57.561874412086802</c:v>
                </c:pt>
                <c:pt idx="279470">
                  <c:v>57.561946483822901</c:v>
                </c:pt>
                <c:pt idx="279471">
                  <c:v>57.562018555328301</c:v>
                </c:pt>
                <c:pt idx="279472">
                  <c:v>57.562090626602902</c:v>
                </c:pt>
                <c:pt idx="279473">
                  <c:v>57.562162697646897</c:v>
                </c:pt>
                <c:pt idx="279474">
                  <c:v>57.5622347684602</c:v>
                </c:pt>
                <c:pt idx="279475">
                  <c:v>57.562306839042797</c:v>
                </c:pt>
                <c:pt idx="279476">
                  <c:v>57.562378909394702</c:v>
                </c:pt>
                <c:pt idx="279477">
                  <c:v>57.562450979515901</c:v>
                </c:pt>
                <c:pt idx="279478">
                  <c:v>57.562523049406401</c:v>
                </c:pt>
                <c:pt idx="279479">
                  <c:v>57.562595119066202</c:v>
                </c:pt>
                <c:pt idx="279480">
                  <c:v>57.562667188495404</c:v>
                </c:pt>
                <c:pt idx="279481">
                  <c:v>57.562739257693799</c:v>
                </c:pt>
                <c:pt idx="279482">
                  <c:v>57.562811326661603</c:v>
                </c:pt>
                <c:pt idx="279483">
                  <c:v>57.5628833953987</c:v>
                </c:pt>
                <c:pt idx="279484">
                  <c:v>57.562955463905098</c:v>
                </c:pt>
                <c:pt idx="279485">
                  <c:v>57.563027532180797</c:v>
                </c:pt>
                <c:pt idx="279486">
                  <c:v>57.563099600225797</c:v>
                </c:pt>
                <c:pt idx="279487">
                  <c:v>57.563171668040098</c:v>
                </c:pt>
                <c:pt idx="279488">
                  <c:v>57.5632437356238</c:v>
                </c:pt>
                <c:pt idx="279489">
                  <c:v>57.563315802976803</c:v>
                </c:pt>
                <c:pt idx="279490">
                  <c:v>57.563387870099099</c:v>
                </c:pt>
                <c:pt idx="279491">
                  <c:v>57.563459936990697</c:v>
                </c:pt>
                <c:pt idx="279492">
                  <c:v>57.563532003651602</c:v>
                </c:pt>
                <c:pt idx="279493">
                  <c:v>57.563604070081901</c:v>
                </c:pt>
                <c:pt idx="279494">
                  <c:v>57.563676136281501</c:v>
                </c:pt>
                <c:pt idx="279495">
                  <c:v>57.563748202250402</c:v>
                </c:pt>
                <c:pt idx="279496">
                  <c:v>57.563820267988604</c:v>
                </c:pt>
                <c:pt idx="279497">
                  <c:v>57.563892333496099</c:v>
                </c:pt>
                <c:pt idx="279498">
                  <c:v>57.563964398773003</c:v>
                </c:pt>
                <c:pt idx="279499">
                  <c:v>57.5640364638192</c:v>
                </c:pt>
                <c:pt idx="279500">
                  <c:v>57.564108528634698</c:v>
                </c:pt>
                <c:pt idx="279501">
                  <c:v>57.564180593219596</c:v>
                </c:pt>
                <c:pt idx="279502">
                  <c:v>57.564252657573803</c:v>
                </c:pt>
                <c:pt idx="279503">
                  <c:v>57.564324721697297</c:v>
                </c:pt>
                <c:pt idx="279504">
                  <c:v>57.564396785590098</c:v>
                </c:pt>
                <c:pt idx="279505">
                  <c:v>57.5644688492523</c:v>
                </c:pt>
                <c:pt idx="279506">
                  <c:v>57.564540912683803</c:v>
                </c:pt>
                <c:pt idx="279507">
                  <c:v>57.5646129758846</c:v>
                </c:pt>
                <c:pt idx="279508">
                  <c:v>57.564685038854797</c:v>
                </c:pt>
                <c:pt idx="279509">
                  <c:v>57.564757101594303</c:v>
                </c:pt>
                <c:pt idx="279510">
                  <c:v>57.564829164103102</c:v>
                </c:pt>
                <c:pt idx="279511">
                  <c:v>57.564901226381302</c:v>
                </c:pt>
                <c:pt idx="279512">
                  <c:v>57.564973288428703</c:v>
                </c:pt>
                <c:pt idx="279513">
                  <c:v>57.565045350245597</c:v>
                </c:pt>
                <c:pt idx="279514">
                  <c:v>57.5651174118318</c:v>
                </c:pt>
                <c:pt idx="279515">
                  <c:v>57.565189473187303</c:v>
                </c:pt>
                <c:pt idx="279516">
                  <c:v>57.5652615343121</c:v>
                </c:pt>
                <c:pt idx="279517">
                  <c:v>57.565333595206297</c:v>
                </c:pt>
                <c:pt idx="279518">
                  <c:v>57.565405655869803</c:v>
                </c:pt>
                <c:pt idx="279519">
                  <c:v>57.565477716302702</c:v>
                </c:pt>
                <c:pt idx="279520">
                  <c:v>57.565549776504902</c:v>
                </c:pt>
                <c:pt idx="279521">
                  <c:v>57.565621836476403</c:v>
                </c:pt>
                <c:pt idx="279522">
                  <c:v>57.565693896217297</c:v>
                </c:pt>
                <c:pt idx="279523">
                  <c:v>57.5657659557275</c:v>
                </c:pt>
                <c:pt idx="279524">
                  <c:v>57.565838015007103</c:v>
                </c:pt>
                <c:pt idx="279525">
                  <c:v>57.565910074055999</c:v>
                </c:pt>
                <c:pt idx="279526">
                  <c:v>57.565982132874304</c:v>
                </c:pt>
                <c:pt idx="279527">
                  <c:v>57.566054191461902</c:v>
                </c:pt>
                <c:pt idx="279528">
                  <c:v>57.5661262498189</c:v>
                </c:pt>
                <c:pt idx="279529">
                  <c:v>57.5661983079452</c:v>
                </c:pt>
                <c:pt idx="279530">
                  <c:v>57.566270365840801</c:v>
                </c:pt>
                <c:pt idx="279531">
                  <c:v>57.566342423505802</c:v>
                </c:pt>
                <c:pt idx="279532">
                  <c:v>57.566414480940203</c:v>
                </c:pt>
                <c:pt idx="279533">
                  <c:v>57.566486538143899</c:v>
                </c:pt>
                <c:pt idx="279534">
                  <c:v>57.566558595116902</c:v>
                </c:pt>
                <c:pt idx="279535">
                  <c:v>57.566630651859398</c:v>
                </c:pt>
                <c:pt idx="279536">
                  <c:v>57.566702708371103</c:v>
                </c:pt>
                <c:pt idx="279537">
                  <c:v>57.566774764652202</c:v>
                </c:pt>
                <c:pt idx="279538">
                  <c:v>57.5668468207027</c:v>
                </c:pt>
                <c:pt idx="279539">
                  <c:v>57.5669188765225</c:v>
                </c:pt>
                <c:pt idx="279540">
                  <c:v>57.5669909321117</c:v>
                </c:pt>
                <c:pt idx="279541">
                  <c:v>57.567062987470202</c:v>
                </c:pt>
                <c:pt idx="279542">
                  <c:v>57.567135042598103</c:v>
                </c:pt>
                <c:pt idx="279543">
                  <c:v>57.567207097495398</c:v>
                </c:pt>
                <c:pt idx="279544">
                  <c:v>57.567279152162001</c:v>
                </c:pt>
                <c:pt idx="279545">
                  <c:v>57.567351206597998</c:v>
                </c:pt>
                <c:pt idx="279546">
                  <c:v>57.567423260803302</c:v>
                </c:pt>
                <c:pt idx="279547">
                  <c:v>57.567495314778</c:v>
                </c:pt>
                <c:pt idx="279548">
                  <c:v>57.567567368521999</c:v>
                </c:pt>
                <c:pt idx="279549">
                  <c:v>57.567639422035398</c:v>
                </c:pt>
                <c:pt idx="279550">
                  <c:v>57.567711475318198</c:v>
                </c:pt>
                <c:pt idx="279551">
                  <c:v>57.567783528370299</c:v>
                </c:pt>
                <c:pt idx="279552">
                  <c:v>57.5678555811919</c:v>
                </c:pt>
                <c:pt idx="279553">
                  <c:v>57.567927633782702</c:v>
                </c:pt>
                <c:pt idx="279554">
                  <c:v>57.567999686142997</c:v>
                </c:pt>
                <c:pt idx="279555">
                  <c:v>57.5680717382726</c:v>
                </c:pt>
                <c:pt idx="279556">
                  <c:v>57.568143790171497</c:v>
                </c:pt>
                <c:pt idx="279557">
                  <c:v>57.568215841839901</c:v>
                </c:pt>
                <c:pt idx="279558">
                  <c:v>57.568287893277599</c:v>
                </c:pt>
                <c:pt idx="279559">
                  <c:v>57.568359944484698</c:v>
                </c:pt>
                <c:pt idx="279560">
                  <c:v>57.568431995461097</c:v>
                </c:pt>
                <c:pt idx="279561">
                  <c:v>57.568504046206897</c:v>
                </c:pt>
                <c:pt idx="279562">
                  <c:v>57.568576096722097</c:v>
                </c:pt>
                <c:pt idx="279563">
                  <c:v>57.568648147006698</c:v>
                </c:pt>
                <c:pt idx="279564">
                  <c:v>57.5687201970606</c:v>
                </c:pt>
                <c:pt idx="279565">
                  <c:v>57.568792246883902</c:v>
                </c:pt>
                <c:pt idx="279566">
                  <c:v>57.568864296476598</c:v>
                </c:pt>
                <c:pt idx="279567">
                  <c:v>57.568936345838701</c:v>
                </c:pt>
                <c:pt idx="279568">
                  <c:v>57.569008394970098</c:v>
                </c:pt>
                <c:pt idx="279569">
                  <c:v>57.569080443870902</c:v>
                </c:pt>
                <c:pt idx="279570">
                  <c:v>57.5691524925411</c:v>
                </c:pt>
                <c:pt idx="279571">
                  <c:v>57.569224540980699</c:v>
                </c:pt>
                <c:pt idx="279572">
                  <c:v>57.569296589189697</c:v>
                </c:pt>
                <c:pt idx="279573">
                  <c:v>57.569368637167997</c:v>
                </c:pt>
                <c:pt idx="279574">
                  <c:v>57.569440684915698</c:v>
                </c:pt>
                <c:pt idx="279575">
                  <c:v>57.569512732432798</c:v>
                </c:pt>
                <c:pt idx="279576">
                  <c:v>57.5695847797193</c:v>
                </c:pt>
                <c:pt idx="279577">
                  <c:v>57.569656826775102</c:v>
                </c:pt>
                <c:pt idx="279578">
                  <c:v>57.569728873600397</c:v>
                </c:pt>
                <c:pt idx="279579">
                  <c:v>57.569800920195</c:v>
                </c:pt>
                <c:pt idx="279580">
                  <c:v>57.569872966558997</c:v>
                </c:pt>
                <c:pt idx="279581">
                  <c:v>57.569945012692401</c:v>
                </c:pt>
                <c:pt idx="279582">
                  <c:v>57.570017058595198</c:v>
                </c:pt>
                <c:pt idx="279583">
                  <c:v>57.570089104267403</c:v>
                </c:pt>
                <c:pt idx="279584">
                  <c:v>57.570161149708902</c:v>
                </c:pt>
                <c:pt idx="279585">
                  <c:v>57.570233194919901</c:v>
                </c:pt>
                <c:pt idx="279586">
                  <c:v>57.5703052399002</c:v>
                </c:pt>
                <c:pt idx="279587">
                  <c:v>57.57037728465</c:v>
                </c:pt>
                <c:pt idx="279588">
                  <c:v>57.570449329169101</c:v>
                </c:pt>
                <c:pt idx="279589">
                  <c:v>57.570521373457602</c:v>
                </c:pt>
                <c:pt idx="279590">
                  <c:v>57.570593417515497</c:v>
                </c:pt>
                <c:pt idx="279591">
                  <c:v>57.570665461342799</c:v>
                </c:pt>
                <c:pt idx="279592">
                  <c:v>57.570737504939501</c:v>
                </c:pt>
                <c:pt idx="279593">
                  <c:v>57.570809548305597</c:v>
                </c:pt>
                <c:pt idx="279594">
                  <c:v>57.570881591441101</c:v>
                </c:pt>
                <c:pt idx="279595">
                  <c:v>57.570953634345997</c:v>
                </c:pt>
                <c:pt idx="279596">
                  <c:v>57.571025677020202</c:v>
                </c:pt>
                <c:pt idx="279597">
                  <c:v>57.5710977194639</c:v>
                </c:pt>
                <c:pt idx="279598">
                  <c:v>57.571169761676998</c:v>
                </c:pt>
                <c:pt idx="279599">
                  <c:v>57.571241803659497</c:v>
                </c:pt>
                <c:pt idx="279600">
                  <c:v>57.571313845411296</c:v>
                </c:pt>
                <c:pt idx="279601">
                  <c:v>57.571385886932603</c:v>
                </c:pt>
                <c:pt idx="279602">
                  <c:v>57.571457928223303</c:v>
                </c:pt>
                <c:pt idx="279603">
                  <c:v>57.571529969283397</c:v>
                </c:pt>
                <c:pt idx="279604">
                  <c:v>57.571602010112898</c:v>
                </c:pt>
                <c:pt idx="279605">
                  <c:v>57.5716740507117</c:v>
                </c:pt>
                <c:pt idx="279606">
                  <c:v>57.571746091080001</c:v>
                </c:pt>
                <c:pt idx="279607">
                  <c:v>57.571818131217697</c:v>
                </c:pt>
                <c:pt idx="279608">
                  <c:v>57.571890171124799</c:v>
                </c:pt>
                <c:pt idx="279609">
                  <c:v>57.571962210801303</c:v>
                </c:pt>
                <c:pt idx="279610">
                  <c:v>57.572034250247199</c:v>
                </c:pt>
                <c:pt idx="279611">
                  <c:v>57.572106289462603</c:v>
                </c:pt>
                <c:pt idx="279612">
                  <c:v>57.572178328447301</c:v>
                </c:pt>
                <c:pt idx="279613">
                  <c:v>57.572250367201399</c:v>
                </c:pt>
                <c:pt idx="279614">
                  <c:v>57.572322405724996</c:v>
                </c:pt>
                <c:pt idx="279615">
                  <c:v>57.572394444018002</c:v>
                </c:pt>
                <c:pt idx="279616">
                  <c:v>57.572466482080301</c:v>
                </c:pt>
                <c:pt idx="279617">
                  <c:v>57.572538519912101</c:v>
                </c:pt>
                <c:pt idx="279618">
                  <c:v>57.5726105575133</c:v>
                </c:pt>
                <c:pt idx="279619">
                  <c:v>57.572682594883901</c:v>
                </c:pt>
                <c:pt idx="279620">
                  <c:v>57.572754632024001</c:v>
                </c:pt>
                <c:pt idx="279621">
                  <c:v>57.572826668933402</c:v>
                </c:pt>
                <c:pt idx="279622">
                  <c:v>57.572898705612303</c:v>
                </c:pt>
                <c:pt idx="279623">
                  <c:v>57.572970742060498</c:v>
                </c:pt>
                <c:pt idx="279624">
                  <c:v>57.5730427782782</c:v>
                </c:pt>
                <c:pt idx="279625">
                  <c:v>57.573114814265402</c:v>
                </c:pt>
                <c:pt idx="279626">
                  <c:v>57.573186850021898</c:v>
                </c:pt>
                <c:pt idx="279627">
                  <c:v>57.573258885547801</c:v>
                </c:pt>
                <c:pt idx="279628">
                  <c:v>57.573330920843198</c:v>
                </c:pt>
                <c:pt idx="279629">
                  <c:v>57.573402955908001</c:v>
                </c:pt>
                <c:pt idx="279630">
                  <c:v>57.573474990742199</c:v>
                </c:pt>
                <c:pt idx="279631">
                  <c:v>57.573547025345903</c:v>
                </c:pt>
                <c:pt idx="279632">
                  <c:v>57.573619059718901</c:v>
                </c:pt>
                <c:pt idx="279633">
                  <c:v>57.573691093861399</c:v>
                </c:pt>
                <c:pt idx="279634">
                  <c:v>57.573763127773297</c:v>
                </c:pt>
                <c:pt idx="279635">
                  <c:v>57.573835161454703</c:v>
                </c:pt>
                <c:pt idx="279636">
                  <c:v>57.573907194905402</c:v>
                </c:pt>
                <c:pt idx="279637">
                  <c:v>57.573979228125602</c:v>
                </c:pt>
                <c:pt idx="279638">
                  <c:v>57.574051261115301</c:v>
                </c:pt>
                <c:pt idx="279639">
                  <c:v>57.574123293874301</c:v>
                </c:pt>
                <c:pt idx="279640">
                  <c:v>57.574195326402801</c:v>
                </c:pt>
                <c:pt idx="279641">
                  <c:v>57.574267358700702</c:v>
                </c:pt>
                <c:pt idx="279642">
                  <c:v>57.574339390768003</c:v>
                </c:pt>
                <c:pt idx="279643">
                  <c:v>57.574411422604797</c:v>
                </c:pt>
                <c:pt idx="279644">
                  <c:v>57.574483454210998</c:v>
                </c:pt>
                <c:pt idx="279645">
                  <c:v>57.5745554855867</c:v>
                </c:pt>
                <c:pt idx="279646">
                  <c:v>57.574627516731702</c:v>
                </c:pt>
                <c:pt idx="279647">
                  <c:v>57.574699547646198</c:v>
                </c:pt>
                <c:pt idx="279648">
                  <c:v>57.5747715783302</c:v>
                </c:pt>
                <c:pt idx="279649">
                  <c:v>57.574843608783603</c:v>
                </c:pt>
                <c:pt idx="279650">
                  <c:v>57.574915639006399</c:v>
                </c:pt>
                <c:pt idx="279651">
                  <c:v>57.574987668998602</c:v>
                </c:pt>
                <c:pt idx="279652">
                  <c:v>57.575059698760299</c:v>
                </c:pt>
                <c:pt idx="279653">
                  <c:v>57.575131728291502</c:v>
                </c:pt>
                <c:pt idx="279654">
                  <c:v>57.575203757592</c:v>
                </c:pt>
                <c:pt idx="279655">
                  <c:v>57.575275786662097</c:v>
                </c:pt>
                <c:pt idx="279656">
                  <c:v>57.575347815501502</c:v>
                </c:pt>
                <c:pt idx="279657">
                  <c:v>57.575419844110399</c:v>
                </c:pt>
                <c:pt idx="279658">
                  <c:v>57.575491872488698</c:v>
                </c:pt>
                <c:pt idx="279659">
                  <c:v>57.575563900636503</c:v>
                </c:pt>
                <c:pt idx="279660">
                  <c:v>57.575635928553702</c:v>
                </c:pt>
                <c:pt idx="279661">
                  <c:v>57.5757079562404</c:v>
                </c:pt>
                <c:pt idx="279662">
                  <c:v>57.575779983696499</c:v>
                </c:pt>
                <c:pt idx="279663">
                  <c:v>57.575852010922098</c:v>
                </c:pt>
                <c:pt idx="279664">
                  <c:v>57.575924037917098</c:v>
                </c:pt>
                <c:pt idx="279665">
                  <c:v>57.575996064681597</c:v>
                </c:pt>
                <c:pt idx="279666">
                  <c:v>57.576068091215497</c:v>
                </c:pt>
                <c:pt idx="279667">
                  <c:v>57.576140117518797</c:v>
                </c:pt>
                <c:pt idx="279668">
                  <c:v>57.576212143591597</c:v>
                </c:pt>
                <c:pt idx="279669">
                  <c:v>57.576284169433897</c:v>
                </c:pt>
                <c:pt idx="279670">
                  <c:v>57.576356195045598</c:v>
                </c:pt>
                <c:pt idx="279671">
                  <c:v>57.576428220426799</c:v>
                </c:pt>
                <c:pt idx="279672">
                  <c:v>57.5765002455774</c:v>
                </c:pt>
                <c:pt idx="279673">
                  <c:v>57.5765722704975</c:v>
                </c:pt>
                <c:pt idx="279674">
                  <c:v>57.576644295187002</c:v>
                </c:pt>
                <c:pt idx="279675">
                  <c:v>57.576716319646003</c:v>
                </c:pt>
                <c:pt idx="279676">
                  <c:v>57.576788343874398</c:v>
                </c:pt>
                <c:pt idx="279677">
                  <c:v>57.5768603678723</c:v>
                </c:pt>
                <c:pt idx="279678">
                  <c:v>57.576932391639602</c:v>
                </c:pt>
                <c:pt idx="279679">
                  <c:v>57.577004415176503</c:v>
                </c:pt>
                <c:pt idx="279680">
                  <c:v>57.577076438482699</c:v>
                </c:pt>
                <c:pt idx="279681">
                  <c:v>57.577148461558401</c:v>
                </c:pt>
                <c:pt idx="279682">
                  <c:v>57.577220484403597</c:v>
                </c:pt>
                <c:pt idx="279683">
                  <c:v>57.577292507018299</c:v>
                </c:pt>
                <c:pt idx="279684">
                  <c:v>57.577364529402402</c:v>
                </c:pt>
                <c:pt idx="279685">
                  <c:v>57.577436551555998</c:v>
                </c:pt>
                <c:pt idx="279686">
                  <c:v>57.577508573479001</c:v>
                </c:pt>
                <c:pt idx="279687">
                  <c:v>57.577580595171497</c:v>
                </c:pt>
                <c:pt idx="279688">
                  <c:v>57.5776526166335</c:v>
                </c:pt>
                <c:pt idx="279689">
                  <c:v>57.577724637864897</c:v>
                </c:pt>
                <c:pt idx="279690">
                  <c:v>57.5777966588658</c:v>
                </c:pt>
                <c:pt idx="279691">
                  <c:v>57.577868679636197</c:v>
                </c:pt>
                <c:pt idx="279692">
                  <c:v>57.577940700176001</c:v>
                </c:pt>
                <c:pt idx="279693">
                  <c:v>57.578012720485297</c:v>
                </c:pt>
                <c:pt idx="279694">
                  <c:v>57.578084740564101</c:v>
                </c:pt>
                <c:pt idx="279695">
                  <c:v>57.578156760412298</c:v>
                </c:pt>
                <c:pt idx="279696">
                  <c:v>57.578228780030003</c:v>
                </c:pt>
                <c:pt idx="279697">
                  <c:v>57.5783007994172</c:v>
                </c:pt>
                <c:pt idx="279698">
                  <c:v>57.578372818573897</c:v>
                </c:pt>
                <c:pt idx="279699">
                  <c:v>57.578444837500001</c:v>
                </c:pt>
                <c:pt idx="279700">
                  <c:v>57.578516856195598</c:v>
                </c:pt>
                <c:pt idx="279701">
                  <c:v>57.578588874660703</c:v>
                </c:pt>
                <c:pt idx="279702">
                  <c:v>57.5786608928953</c:v>
                </c:pt>
                <c:pt idx="279703">
                  <c:v>57.578732910899298</c:v>
                </c:pt>
                <c:pt idx="279704">
                  <c:v>57.578804928672803</c:v>
                </c:pt>
                <c:pt idx="279705">
                  <c:v>57.5788769462158</c:v>
                </c:pt>
                <c:pt idx="279706">
                  <c:v>57.578948963528198</c:v>
                </c:pt>
                <c:pt idx="279707">
                  <c:v>57.579020980610203</c:v>
                </c:pt>
                <c:pt idx="279708">
                  <c:v>57.579092997461601</c:v>
                </c:pt>
                <c:pt idx="279709">
                  <c:v>57.579165014082498</c:v>
                </c:pt>
                <c:pt idx="279710">
                  <c:v>57.579237030472903</c:v>
                </c:pt>
                <c:pt idx="279711">
                  <c:v>57.579309046632702</c:v>
                </c:pt>
                <c:pt idx="279712">
                  <c:v>57.579381062562099</c:v>
                </c:pt>
                <c:pt idx="279713">
                  <c:v>57.579453078260897</c:v>
                </c:pt>
                <c:pt idx="279714">
                  <c:v>57.579525093729202</c:v>
                </c:pt>
                <c:pt idx="279715">
                  <c:v>57.579597108967</c:v>
                </c:pt>
                <c:pt idx="279716">
                  <c:v>57.579669123974298</c:v>
                </c:pt>
                <c:pt idx="279717">
                  <c:v>57.579741138751103</c:v>
                </c:pt>
                <c:pt idx="279718">
                  <c:v>57.579813153297401</c:v>
                </c:pt>
                <c:pt idx="279719">
                  <c:v>57.579885167613099</c:v>
                </c:pt>
                <c:pt idx="279720">
                  <c:v>57.579957181698298</c:v>
                </c:pt>
                <c:pt idx="279721">
                  <c:v>57.580029195553102</c:v>
                </c:pt>
                <c:pt idx="279722">
                  <c:v>57.5801012091773</c:v>
                </c:pt>
                <c:pt idx="279723">
                  <c:v>57.580173222570998</c:v>
                </c:pt>
                <c:pt idx="279724">
                  <c:v>57.580245235734203</c:v>
                </c:pt>
                <c:pt idx="279725">
                  <c:v>57.580317248666901</c:v>
                </c:pt>
                <c:pt idx="279726">
                  <c:v>57.580389261369099</c:v>
                </c:pt>
                <c:pt idx="279727">
                  <c:v>57.580461273840697</c:v>
                </c:pt>
                <c:pt idx="279728">
                  <c:v>57.580533286081902</c:v>
                </c:pt>
                <c:pt idx="279729">
                  <c:v>57.5806052980926</c:v>
                </c:pt>
                <c:pt idx="279730">
                  <c:v>57.580677309872698</c:v>
                </c:pt>
                <c:pt idx="279731">
                  <c:v>57.580749321422402</c:v>
                </c:pt>
                <c:pt idx="279732">
                  <c:v>57.5808213327416</c:v>
                </c:pt>
                <c:pt idx="279733">
                  <c:v>57.580893343830198</c:v>
                </c:pt>
                <c:pt idx="279734">
                  <c:v>57.580965354688402</c:v>
                </c:pt>
                <c:pt idx="279735">
                  <c:v>57.581037365316</c:v>
                </c:pt>
                <c:pt idx="279736">
                  <c:v>57.581109375713197</c:v>
                </c:pt>
                <c:pt idx="279737">
                  <c:v>57.581181385879802</c:v>
                </c:pt>
                <c:pt idx="279738">
                  <c:v>57.581253395815999</c:v>
                </c:pt>
                <c:pt idx="279739">
                  <c:v>57.581325405521603</c:v>
                </c:pt>
                <c:pt idx="279740">
                  <c:v>57.5813974149968</c:v>
                </c:pt>
                <c:pt idx="279741">
                  <c:v>57.581469424241497</c:v>
                </c:pt>
                <c:pt idx="279742">
                  <c:v>57.581541433255602</c:v>
                </c:pt>
                <c:pt idx="279743">
                  <c:v>57.581613442039298</c:v>
                </c:pt>
                <c:pt idx="279744">
                  <c:v>57.581685450592502</c:v>
                </c:pt>
                <c:pt idx="279745">
                  <c:v>57.581757458915199</c:v>
                </c:pt>
                <c:pt idx="279746">
                  <c:v>57.581829467007402</c:v>
                </c:pt>
                <c:pt idx="279747">
                  <c:v>57.581901474869099</c:v>
                </c:pt>
                <c:pt idx="279748">
                  <c:v>57.581973482500302</c:v>
                </c:pt>
                <c:pt idx="279749">
                  <c:v>57.582045489900999</c:v>
                </c:pt>
                <c:pt idx="279750">
                  <c:v>57.582117497071302</c:v>
                </c:pt>
                <c:pt idx="279751">
                  <c:v>57.582189504010998</c:v>
                </c:pt>
                <c:pt idx="279752">
                  <c:v>57.582261510720301</c:v>
                </c:pt>
                <c:pt idx="279753">
                  <c:v>57.582333517199103</c:v>
                </c:pt>
                <c:pt idx="279754">
                  <c:v>57.582405523447299</c:v>
                </c:pt>
                <c:pt idx="279755">
                  <c:v>57.582477529465102</c:v>
                </c:pt>
                <c:pt idx="279756">
                  <c:v>57.582549535252497</c:v>
                </c:pt>
                <c:pt idx="279757">
                  <c:v>57.582621540809299</c:v>
                </c:pt>
                <c:pt idx="279758">
                  <c:v>57.582693546135602</c:v>
                </c:pt>
                <c:pt idx="279759">
                  <c:v>57.582765551231503</c:v>
                </c:pt>
                <c:pt idx="279760">
                  <c:v>57.582837556096898</c:v>
                </c:pt>
                <c:pt idx="279761">
                  <c:v>57.5829095607318</c:v>
                </c:pt>
                <c:pt idx="279762">
                  <c:v>57.582981565136201</c:v>
                </c:pt>
                <c:pt idx="279763">
                  <c:v>57.583053569310202</c:v>
                </c:pt>
                <c:pt idx="279764">
                  <c:v>57.583125573253596</c:v>
                </c:pt>
                <c:pt idx="279765">
                  <c:v>57.583197576966597</c:v>
                </c:pt>
                <c:pt idx="279766">
                  <c:v>57.583269580449098</c:v>
                </c:pt>
                <c:pt idx="279767">
                  <c:v>57.583341583701198</c:v>
                </c:pt>
                <c:pt idx="279768">
                  <c:v>57.583413586722699</c:v>
                </c:pt>
                <c:pt idx="279769">
                  <c:v>57.583485589513799</c:v>
                </c:pt>
                <c:pt idx="279770">
                  <c:v>57.583557592074399</c:v>
                </c:pt>
                <c:pt idx="279771">
                  <c:v>57.583629594404499</c:v>
                </c:pt>
                <c:pt idx="279772">
                  <c:v>57.583701596504199</c:v>
                </c:pt>
                <c:pt idx="279773">
                  <c:v>57.583773598373398</c:v>
                </c:pt>
                <c:pt idx="279774">
                  <c:v>57.583845600012097</c:v>
                </c:pt>
                <c:pt idx="279775">
                  <c:v>57.583917601420303</c:v>
                </c:pt>
                <c:pt idx="279776">
                  <c:v>57.583989602598102</c:v>
                </c:pt>
                <c:pt idx="279777">
                  <c:v>57.5840616035454</c:v>
                </c:pt>
                <c:pt idx="279778">
                  <c:v>57.584133604262199</c:v>
                </c:pt>
                <c:pt idx="279779">
                  <c:v>57.584205604748597</c:v>
                </c:pt>
                <c:pt idx="279780">
                  <c:v>57.584277605004502</c:v>
                </c:pt>
                <c:pt idx="279781">
                  <c:v>57.584349605029999</c:v>
                </c:pt>
                <c:pt idx="279782">
                  <c:v>57.584421604824897</c:v>
                </c:pt>
                <c:pt idx="279783">
                  <c:v>57.584493604389401</c:v>
                </c:pt>
                <c:pt idx="279784">
                  <c:v>57.584565603723497</c:v>
                </c:pt>
                <c:pt idx="279785">
                  <c:v>57.584637602827002</c:v>
                </c:pt>
                <c:pt idx="279786">
                  <c:v>57.584709601700197</c:v>
                </c:pt>
                <c:pt idx="279787">
                  <c:v>57.584781600342801</c:v>
                </c:pt>
                <c:pt idx="279788">
                  <c:v>57.584853598754997</c:v>
                </c:pt>
                <c:pt idx="279789">
                  <c:v>57.584925596936699</c:v>
                </c:pt>
                <c:pt idx="279790">
                  <c:v>57.584997594888002</c:v>
                </c:pt>
                <c:pt idx="279791">
                  <c:v>57.585069592608797</c:v>
                </c:pt>
                <c:pt idx="279792">
                  <c:v>57.585141590099198</c:v>
                </c:pt>
                <c:pt idx="279793">
                  <c:v>57.5852135873591</c:v>
                </c:pt>
                <c:pt idx="279794">
                  <c:v>57.585285584388501</c:v>
                </c:pt>
                <c:pt idx="279795">
                  <c:v>57.585357581187502</c:v>
                </c:pt>
                <c:pt idx="279796">
                  <c:v>57.585429577756003</c:v>
                </c:pt>
                <c:pt idx="279797">
                  <c:v>57.585501574094103</c:v>
                </c:pt>
                <c:pt idx="279798">
                  <c:v>57.585573570201703</c:v>
                </c:pt>
                <c:pt idx="279799">
                  <c:v>57.585645566078902</c:v>
                </c:pt>
                <c:pt idx="279800">
                  <c:v>57.585717561725602</c:v>
                </c:pt>
                <c:pt idx="279801">
                  <c:v>57.585789557141801</c:v>
                </c:pt>
                <c:pt idx="279802">
                  <c:v>57.5858615523276</c:v>
                </c:pt>
                <c:pt idx="279803">
                  <c:v>57.585933547282998</c:v>
                </c:pt>
                <c:pt idx="279804">
                  <c:v>57.586005542007896</c:v>
                </c:pt>
                <c:pt idx="279805">
                  <c:v>57.586077536502401</c:v>
                </c:pt>
                <c:pt idx="279806">
                  <c:v>57.586149530766399</c:v>
                </c:pt>
                <c:pt idx="279807">
                  <c:v>57.586221524800003</c:v>
                </c:pt>
                <c:pt idx="279808">
                  <c:v>57.5862935186031</c:v>
                </c:pt>
                <c:pt idx="279809">
                  <c:v>57.586365512175803</c:v>
                </c:pt>
                <c:pt idx="279810">
                  <c:v>57.586437505517999</c:v>
                </c:pt>
                <c:pt idx="279811">
                  <c:v>57.586509498629802</c:v>
                </c:pt>
                <c:pt idx="279812">
                  <c:v>57.586581491511097</c:v>
                </c:pt>
                <c:pt idx="279813">
                  <c:v>57.586653484161999</c:v>
                </c:pt>
                <c:pt idx="279814">
                  <c:v>57.586725476582501</c:v>
                </c:pt>
                <c:pt idx="279815">
                  <c:v>57.586797468772502</c:v>
                </c:pt>
                <c:pt idx="279816">
                  <c:v>57.586869460732103</c:v>
                </c:pt>
                <c:pt idx="279817">
                  <c:v>57.586941452461197</c:v>
                </c:pt>
                <c:pt idx="279818">
                  <c:v>57.587013443959897</c:v>
                </c:pt>
                <c:pt idx="279819">
                  <c:v>57.587085435228197</c:v>
                </c:pt>
                <c:pt idx="279820">
                  <c:v>57.587157426266003</c:v>
                </c:pt>
                <c:pt idx="279821">
                  <c:v>57.587229417073402</c:v>
                </c:pt>
                <c:pt idx="279822">
                  <c:v>57.587301407650301</c:v>
                </c:pt>
                <c:pt idx="279823">
                  <c:v>57.587373397996799</c:v>
                </c:pt>
                <c:pt idx="279824">
                  <c:v>57.587445388112897</c:v>
                </c:pt>
                <c:pt idx="279825">
                  <c:v>57.587517377998502</c:v>
                </c:pt>
                <c:pt idx="279826">
                  <c:v>57.587589367653798</c:v>
                </c:pt>
                <c:pt idx="279827">
                  <c:v>57.587661357078503</c:v>
                </c:pt>
                <c:pt idx="279828">
                  <c:v>57.587733346272898</c:v>
                </c:pt>
                <c:pt idx="279829">
                  <c:v>57.587805335236801</c:v>
                </c:pt>
                <c:pt idx="279830">
                  <c:v>57.587877323970297</c:v>
                </c:pt>
                <c:pt idx="279831">
                  <c:v>57.587949312473299</c:v>
                </c:pt>
                <c:pt idx="279832">
                  <c:v>57.588021300746</c:v>
                </c:pt>
                <c:pt idx="279833">
                  <c:v>57.588093288788201</c:v>
                </c:pt>
                <c:pt idx="279834">
                  <c:v>57.588165276599902</c:v>
                </c:pt>
                <c:pt idx="279835">
                  <c:v>57.588237264181302</c:v>
                </c:pt>
                <c:pt idx="279836">
                  <c:v>57.588309251532202</c:v>
                </c:pt>
                <c:pt idx="279837">
                  <c:v>57.588381238652701</c:v>
                </c:pt>
                <c:pt idx="279838">
                  <c:v>57.5884532255428</c:v>
                </c:pt>
                <c:pt idx="279839">
                  <c:v>57.588525212202399</c:v>
                </c:pt>
                <c:pt idx="279840">
                  <c:v>57.588597198631597</c:v>
                </c:pt>
                <c:pt idx="279841">
                  <c:v>57.588669184830401</c:v>
                </c:pt>
                <c:pt idx="279842">
                  <c:v>57.588741170798798</c:v>
                </c:pt>
                <c:pt idx="279843">
                  <c:v>57.588813156536801</c:v>
                </c:pt>
                <c:pt idx="279844">
                  <c:v>57.588885142044298</c:v>
                </c:pt>
                <c:pt idx="279845">
                  <c:v>57.5889571273214</c:v>
                </c:pt>
                <c:pt idx="279846">
                  <c:v>57.589029112368102</c:v>
                </c:pt>
                <c:pt idx="279847">
                  <c:v>57.589101097184397</c:v>
                </c:pt>
                <c:pt idx="279848">
                  <c:v>57.589173081770298</c:v>
                </c:pt>
                <c:pt idx="279849">
                  <c:v>57.589245066125699</c:v>
                </c:pt>
                <c:pt idx="279850">
                  <c:v>57.589317050250799</c:v>
                </c:pt>
                <c:pt idx="279851">
                  <c:v>57.589389034145398</c:v>
                </c:pt>
                <c:pt idx="279852">
                  <c:v>57.589461017809597</c:v>
                </c:pt>
                <c:pt idx="279853">
                  <c:v>57.589533001243403</c:v>
                </c:pt>
                <c:pt idx="279854">
                  <c:v>57.589604984446801</c:v>
                </c:pt>
                <c:pt idx="279855">
                  <c:v>57.589676967419699</c:v>
                </c:pt>
                <c:pt idx="279856">
                  <c:v>57.589748950162303</c:v>
                </c:pt>
                <c:pt idx="279857">
                  <c:v>57.5898209326744</c:v>
                </c:pt>
                <c:pt idx="279858">
                  <c:v>57.589892914956202</c:v>
                </c:pt>
                <c:pt idx="279859">
                  <c:v>57.589964897007498</c:v>
                </c:pt>
                <c:pt idx="279860">
                  <c:v>57.5900368788284</c:v>
                </c:pt>
                <c:pt idx="279861">
                  <c:v>57.590108860418901</c:v>
                </c:pt>
                <c:pt idx="279862">
                  <c:v>57.590180841779002</c:v>
                </c:pt>
                <c:pt idx="279863">
                  <c:v>57.590252822908703</c:v>
                </c:pt>
                <c:pt idx="279864">
                  <c:v>57.590324803808002</c:v>
                </c:pt>
                <c:pt idx="279865">
                  <c:v>57.590396784476901</c:v>
                </c:pt>
                <c:pt idx="279866">
                  <c:v>57.5904687649154</c:v>
                </c:pt>
                <c:pt idx="279867">
                  <c:v>57.590540745123498</c:v>
                </c:pt>
                <c:pt idx="279868">
                  <c:v>57.590612725101202</c:v>
                </c:pt>
                <c:pt idx="279869">
                  <c:v>57.5906847048484</c:v>
                </c:pt>
                <c:pt idx="279870">
                  <c:v>57.590756684365303</c:v>
                </c:pt>
                <c:pt idx="279871">
                  <c:v>57.590828663651799</c:v>
                </c:pt>
                <c:pt idx="279872">
                  <c:v>57.590900642707901</c:v>
                </c:pt>
                <c:pt idx="279873">
                  <c:v>57.590972621533602</c:v>
                </c:pt>
                <c:pt idx="279874">
                  <c:v>57.591044600128797</c:v>
                </c:pt>
                <c:pt idx="279875">
                  <c:v>57.591116578493697</c:v>
                </c:pt>
                <c:pt idx="279876">
                  <c:v>57.591188556628197</c:v>
                </c:pt>
                <c:pt idx="279877">
                  <c:v>57.591260534532303</c:v>
                </c:pt>
                <c:pt idx="279878">
                  <c:v>57.591332512206002</c:v>
                </c:pt>
                <c:pt idx="279879">
                  <c:v>57.5914044896493</c:v>
                </c:pt>
                <c:pt idx="279880">
                  <c:v>57.591476466862197</c:v>
                </c:pt>
                <c:pt idx="279881">
                  <c:v>57.591548443844701</c:v>
                </c:pt>
                <c:pt idx="279882">
                  <c:v>57.591620420596897</c:v>
                </c:pt>
                <c:pt idx="279883">
                  <c:v>57.591692397118599</c:v>
                </c:pt>
                <c:pt idx="279884">
                  <c:v>57.591764373410001</c:v>
                </c:pt>
                <c:pt idx="279885">
                  <c:v>57.591836349470903</c:v>
                </c:pt>
                <c:pt idx="279886">
                  <c:v>57.591908325301503</c:v>
                </c:pt>
                <c:pt idx="279887">
                  <c:v>57.591980300901703</c:v>
                </c:pt>
                <c:pt idx="279888">
                  <c:v>57.592052276271502</c:v>
                </c:pt>
                <c:pt idx="279889">
                  <c:v>57.592124251410901</c:v>
                </c:pt>
                <c:pt idx="279890">
                  <c:v>57.592196226319899</c:v>
                </c:pt>
                <c:pt idx="279891">
                  <c:v>57.592268200998497</c:v>
                </c:pt>
                <c:pt idx="279892">
                  <c:v>57.5923401754468</c:v>
                </c:pt>
                <c:pt idx="279893">
                  <c:v>57.592412149664597</c:v>
                </c:pt>
                <c:pt idx="279894">
                  <c:v>57.592484123652099</c:v>
                </c:pt>
                <c:pt idx="279895">
                  <c:v>57.592556097409201</c:v>
                </c:pt>
                <c:pt idx="279896">
                  <c:v>57.592628070935902</c:v>
                </c:pt>
                <c:pt idx="279897">
                  <c:v>57.592700044232302</c:v>
                </c:pt>
                <c:pt idx="279898">
                  <c:v>57.592772017298202</c:v>
                </c:pt>
                <c:pt idx="279899">
                  <c:v>57.592843990133801</c:v>
                </c:pt>
                <c:pt idx="279900">
                  <c:v>57.592915962738999</c:v>
                </c:pt>
                <c:pt idx="279901">
                  <c:v>57.592987935113797</c:v>
                </c:pt>
                <c:pt idx="279902">
                  <c:v>57.593059907258301</c:v>
                </c:pt>
                <c:pt idx="279903">
                  <c:v>57.593131879172297</c:v>
                </c:pt>
                <c:pt idx="279904">
                  <c:v>57.593203850856</c:v>
                </c:pt>
                <c:pt idx="279905">
                  <c:v>57.593275822309302</c:v>
                </c:pt>
                <c:pt idx="279906">
                  <c:v>57.593347793532303</c:v>
                </c:pt>
                <c:pt idx="279907">
                  <c:v>57.593419764524803</c:v>
                </c:pt>
                <c:pt idx="279908">
                  <c:v>57.593491735287003</c:v>
                </c:pt>
                <c:pt idx="279909">
                  <c:v>57.593563705818902</c:v>
                </c:pt>
                <c:pt idx="279910">
                  <c:v>57.5936356761203</c:v>
                </c:pt>
                <c:pt idx="279911">
                  <c:v>57.593707646191397</c:v>
                </c:pt>
                <c:pt idx="279912">
                  <c:v>57.593779616032101</c:v>
                </c:pt>
                <c:pt idx="279913">
                  <c:v>57.593851585642497</c:v>
                </c:pt>
                <c:pt idx="279914">
                  <c:v>57.593923555022499</c:v>
                </c:pt>
                <c:pt idx="279915">
                  <c:v>57.593995524172101</c:v>
                </c:pt>
                <c:pt idx="279916">
                  <c:v>57.594067493091302</c:v>
                </c:pt>
                <c:pt idx="279917">
                  <c:v>57.594139461780202</c:v>
                </c:pt>
                <c:pt idx="279918">
                  <c:v>57.594211430238701</c:v>
                </c:pt>
                <c:pt idx="279919">
                  <c:v>57.5942833984668</c:v>
                </c:pt>
                <c:pt idx="279920">
                  <c:v>57.594355366464598</c:v>
                </c:pt>
                <c:pt idx="279921">
                  <c:v>57.594427334232002</c:v>
                </c:pt>
                <c:pt idx="279922">
                  <c:v>57.594499301769098</c:v>
                </c:pt>
                <c:pt idx="279923">
                  <c:v>57.5945712690758</c:v>
                </c:pt>
                <c:pt idx="279924">
                  <c:v>57.594643236152102</c:v>
                </c:pt>
                <c:pt idx="279925">
                  <c:v>57.594715202998103</c:v>
                </c:pt>
                <c:pt idx="279926">
                  <c:v>57.594787169613703</c:v>
                </c:pt>
                <c:pt idx="279927">
                  <c:v>57.594859135999002</c:v>
                </c:pt>
                <c:pt idx="279928">
                  <c:v>57.5949311021539</c:v>
                </c:pt>
                <c:pt idx="279929">
                  <c:v>57.595003068078398</c:v>
                </c:pt>
                <c:pt idx="279930">
                  <c:v>57.595075033772602</c:v>
                </c:pt>
                <c:pt idx="279931">
                  <c:v>57.595146999236398</c:v>
                </c:pt>
                <c:pt idx="279932">
                  <c:v>57.5952189644699</c:v>
                </c:pt>
                <c:pt idx="279933">
                  <c:v>57.595290929473002</c:v>
                </c:pt>
                <c:pt idx="279934">
                  <c:v>57.595362894245802</c:v>
                </c:pt>
                <c:pt idx="279935">
                  <c:v>57.595434858788202</c:v>
                </c:pt>
                <c:pt idx="279936">
                  <c:v>57.595506823100202</c:v>
                </c:pt>
                <c:pt idx="279937">
                  <c:v>57.5955787871819</c:v>
                </c:pt>
                <c:pt idx="279938">
                  <c:v>57.595650751033297</c:v>
                </c:pt>
                <c:pt idx="279939">
                  <c:v>57.5957227146543</c:v>
                </c:pt>
                <c:pt idx="279940">
                  <c:v>57.595794678044903</c:v>
                </c:pt>
                <c:pt idx="279941">
                  <c:v>57.595866641205298</c:v>
                </c:pt>
                <c:pt idx="279942">
                  <c:v>57.595938604135199</c:v>
                </c:pt>
                <c:pt idx="279943">
                  <c:v>57.596010566834799</c:v>
                </c:pt>
                <c:pt idx="279944">
                  <c:v>57.596082529304098</c:v>
                </c:pt>
                <c:pt idx="279945">
                  <c:v>57.596154491542997</c:v>
                </c:pt>
                <c:pt idx="279946">
                  <c:v>57.596226453551601</c:v>
                </c:pt>
                <c:pt idx="279947">
                  <c:v>57.596298415329898</c:v>
                </c:pt>
                <c:pt idx="279948">
                  <c:v>57.596370376877701</c:v>
                </c:pt>
                <c:pt idx="279949">
                  <c:v>57.596442338195303</c:v>
                </c:pt>
                <c:pt idx="279950">
                  <c:v>57.596514299282497</c:v>
                </c:pt>
                <c:pt idx="279951">
                  <c:v>57.596586260139397</c:v>
                </c:pt>
                <c:pt idx="279952">
                  <c:v>57.596658220765903</c:v>
                </c:pt>
                <c:pt idx="279953">
                  <c:v>57.596730181162101</c:v>
                </c:pt>
                <c:pt idx="279954">
                  <c:v>57.596802141327899</c:v>
                </c:pt>
                <c:pt idx="279955">
                  <c:v>57.596874101263403</c:v>
                </c:pt>
                <c:pt idx="279956">
                  <c:v>57.596946060968598</c:v>
                </c:pt>
                <c:pt idx="279957">
                  <c:v>57.5970180204434</c:v>
                </c:pt>
                <c:pt idx="279958">
                  <c:v>57.597089979687901</c:v>
                </c:pt>
                <c:pt idx="279959">
                  <c:v>57.597161938702101</c:v>
                </c:pt>
                <c:pt idx="279960">
                  <c:v>57.5972338974859</c:v>
                </c:pt>
                <c:pt idx="279961">
                  <c:v>57.597305856039398</c:v>
                </c:pt>
                <c:pt idx="279962">
                  <c:v>57.597377814362602</c:v>
                </c:pt>
                <c:pt idx="279963">
                  <c:v>57.597449772455398</c:v>
                </c:pt>
                <c:pt idx="279964">
                  <c:v>57.597521730317901</c:v>
                </c:pt>
                <c:pt idx="279965">
                  <c:v>57.597593687950102</c:v>
                </c:pt>
                <c:pt idx="279966">
                  <c:v>57.597665645351903</c:v>
                </c:pt>
                <c:pt idx="279967">
                  <c:v>57.597737602523502</c:v>
                </c:pt>
                <c:pt idx="279968">
                  <c:v>57.597809559464601</c:v>
                </c:pt>
                <c:pt idx="279969">
                  <c:v>57.597881516175498</c:v>
                </c:pt>
                <c:pt idx="279970">
                  <c:v>57.597953472656002</c:v>
                </c:pt>
                <c:pt idx="279971">
                  <c:v>57.598025428906197</c:v>
                </c:pt>
                <c:pt idx="279972">
                  <c:v>57.598097384926099</c:v>
                </c:pt>
                <c:pt idx="279973">
                  <c:v>57.5981693407156</c:v>
                </c:pt>
                <c:pt idx="279974">
                  <c:v>57.5982412962749</c:v>
                </c:pt>
                <c:pt idx="279975">
                  <c:v>57.598313251603798</c:v>
                </c:pt>
                <c:pt idx="279976">
                  <c:v>57.598385206702297</c:v>
                </c:pt>
                <c:pt idx="279977">
                  <c:v>57.5984571615706</c:v>
                </c:pt>
                <c:pt idx="279978">
                  <c:v>57.598529116208503</c:v>
                </c:pt>
                <c:pt idx="279979">
                  <c:v>57.598601070616198</c:v>
                </c:pt>
                <c:pt idx="279980">
                  <c:v>57.598673024793499</c:v>
                </c:pt>
                <c:pt idx="279981">
                  <c:v>57.598744978740399</c:v>
                </c:pt>
                <c:pt idx="279982">
                  <c:v>57.598816932457098</c:v>
                </c:pt>
                <c:pt idx="279983">
                  <c:v>57.598888885943403</c:v>
                </c:pt>
                <c:pt idx="279984">
                  <c:v>57.598960839199499</c:v>
                </c:pt>
                <c:pt idx="279985">
                  <c:v>57.599032792225202</c:v>
                </c:pt>
                <c:pt idx="279986">
                  <c:v>57.599104745020597</c:v>
                </c:pt>
                <c:pt idx="279987">
                  <c:v>57.599176697585698</c:v>
                </c:pt>
                <c:pt idx="279988">
                  <c:v>57.599248649920398</c:v>
                </c:pt>
                <c:pt idx="279989">
                  <c:v>57.599320602024903</c:v>
                </c:pt>
                <c:pt idx="279990">
                  <c:v>57.599392553899001</c:v>
                </c:pt>
                <c:pt idx="279991">
                  <c:v>57.599464505542798</c:v>
                </c:pt>
                <c:pt idx="279992">
                  <c:v>57.5995364569564</c:v>
                </c:pt>
                <c:pt idx="279993">
                  <c:v>57.599608408139602</c:v>
                </c:pt>
                <c:pt idx="279994">
                  <c:v>57.599680359092503</c:v>
                </c:pt>
                <c:pt idx="279995">
                  <c:v>57.599752309815102</c:v>
                </c:pt>
                <c:pt idx="279996">
                  <c:v>57.599824260307301</c:v>
                </c:pt>
                <c:pt idx="279997">
                  <c:v>57.599896210569298</c:v>
                </c:pt>
                <c:pt idx="279998">
                  <c:v>57.599968160601001</c:v>
                </c:pt>
                <c:pt idx="279999">
                  <c:v>57.600040110402396</c:v>
                </c:pt>
                <c:pt idx="280000">
                  <c:v>57.600112059973398</c:v>
                </c:pt>
                <c:pt idx="280001">
                  <c:v>57.600184009314198</c:v>
                </c:pt>
                <c:pt idx="280002">
                  <c:v>57.600255958424597</c:v>
                </c:pt>
                <c:pt idx="280003">
                  <c:v>57.600327907304802</c:v>
                </c:pt>
                <c:pt idx="280004">
                  <c:v>57.600399855954599</c:v>
                </c:pt>
                <c:pt idx="280005">
                  <c:v>57.600471804374202</c:v>
                </c:pt>
                <c:pt idx="280006">
                  <c:v>57.600543752563397</c:v>
                </c:pt>
                <c:pt idx="280007">
                  <c:v>57.600615700522397</c:v>
                </c:pt>
                <c:pt idx="280008">
                  <c:v>57.600687648250997</c:v>
                </c:pt>
                <c:pt idx="280009">
                  <c:v>57.600759595749302</c:v>
                </c:pt>
                <c:pt idx="280010">
                  <c:v>57.600831543017399</c:v>
                </c:pt>
                <c:pt idx="280011">
                  <c:v>57.600903490055202</c:v>
                </c:pt>
                <c:pt idx="280012">
                  <c:v>57.600975436862598</c:v>
                </c:pt>
                <c:pt idx="280013">
                  <c:v>57.601047383439798</c:v>
                </c:pt>
                <c:pt idx="280014">
                  <c:v>57.601119329786599</c:v>
                </c:pt>
                <c:pt idx="280015">
                  <c:v>57.601191275903197</c:v>
                </c:pt>
                <c:pt idx="280016">
                  <c:v>57.601263221789502</c:v>
                </c:pt>
                <c:pt idx="280017">
                  <c:v>57.601335167445498</c:v>
                </c:pt>
                <c:pt idx="280018">
                  <c:v>57.6014071128712</c:v>
                </c:pt>
                <c:pt idx="280019">
                  <c:v>57.601479058066602</c:v>
                </c:pt>
                <c:pt idx="280020">
                  <c:v>57.601551003031702</c:v>
                </c:pt>
                <c:pt idx="280021">
                  <c:v>57.601622947766501</c:v>
                </c:pt>
                <c:pt idx="280022">
                  <c:v>57.601694892271098</c:v>
                </c:pt>
                <c:pt idx="280023">
                  <c:v>57.601766836545302</c:v>
                </c:pt>
                <c:pt idx="280024">
                  <c:v>57.601838780589297</c:v>
                </c:pt>
                <c:pt idx="280025">
                  <c:v>57.601910724402998</c:v>
                </c:pt>
                <c:pt idx="280026">
                  <c:v>57.601982667986398</c:v>
                </c:pt>
                <c:pt idx="280027">
                  <c:v>57.602054611339497</c:v>
                </c:pt>
                <c:pt idx="280028">
                  <c:v>57.602126554462302</c:v>
                </c:pt>
                <c:pt idx="280029">
                  <c:v>57.602198497354799</c:v>
                </c:pt>
                <c:pt idx="280030">
                  <c:v>57.602270440017101</c:v>
                </c:pt>
                <c:pt idx="280031">
                  <c:v>57.602342382449002</c:v>
                </c:pt>
                <c:pt idx="280032">
                  <c:v>57.602414324650702</c:v>
                </c:pt>
                <c:pt idx="280033">
                  <c:v>57.602486266622101</c:v>
                </c:pt>
                <c:pt idx="280034">
                  <c:v>57.602558208363298</c:v>
                </c:pt>
                <c:pt idx="280035">
                  <c:v>57.602630149874102</c:v>
                </c:pt>
                <c:pt idx="280036">
                  <c:v>57.602702091154697</c:v>
                </c:pt>
                <c:pt idx="280037">
                  <c:v>57.602774032204998</c:v>
                </c:pt>
                <c:pt idx="280038">
                  <c:v>57.602845973024998</c:v>
                </c:pt>
                <c:pt idx="280039">
                  <c:v>57.602917913614803</c:v>
                </c:pt>
                <c:pt idx="280040">
                  <c:v>57.602989853974201</c:v>
                </c:pt>
                <c:pt idx="280041">
                  <c:v>57.603061794103397</c:v>
                </c:pt>
                <c:pt idx="280042">
                  <c:v>57.603133734002299</c:v>
                </c:pt>
                <c:pt idx="280043">
                  <c:v>57.603205673670999</c:v>
                </c:pt>
                <c:pt idx="280044">
                  <c:v>57.603277613109398</c:v>
                </c:pt>
                <c:pt idx="280045">
                  <c:v>57.603349552317503</c:v>
                </c:pt>
                <c:pt idx="280046">
                  <c:v>57.6034214912953</c:v>
                </c:pt>
                <c:pt idx="280047">
                  <c:v>57.603493430042803</c:v>
                </c:pt>
                <c:pt idx="280048">
                  <c:v>57.603565368560098</c:v>
                </c:pt>
                <c:pt idx="280049">
                  <c:v>57.603637306847197</c:v>
                </c:pt>
                <c:pt idx="280050">
                  <c:v>57.603709244903897</c:v>
                </c:pt>
                <c:pt idx="280051">
                  <c:v>57.603781182730401</c:v>
                </c:pt>
                <c:pt idx="280052">
                  <c:v>57.603853120326598</c:v>
                </c:pt>
                <c:pt idx="280053">
                  <c:v>57.603925057692599</c:v>
                </c:pt>
                <c:pt idx="280054">
                  <c:v>57.6039969948283</c:v>
                </c:pt>
                <c:pt idx="280055">
                  <c:v>57.6040689317337</c:v>
                </c:pt>
                <c:pt idx="280056">
                  <c:v>57.604140868408898</c:v>
                </c:pt>
                <c:pt idx="280057">
                  <c:v>57.604212804853702</c:v>
                </c:pt>
                <c:pt idx="280058">
                  <c:v>57.604284741068398</c:v>
                </c:pt>
                <c:pt idx="280059">
                  <c:v>57.604356677052799</c:v>
                </c:pt>
                <c:pt idx="280060">
                  <c:v>57.604428612806899</c:v>
                </c:pt>
                <c:pt idx="280061">
                  <c:v>57.604500548330698</c:v>
                </c:pt>
                <c:pt idx="280062">
                  <c:v>57.604572483624302</c:v>
                </c:pt>
                <c:pt idx="280063">
                  <c:v>57.604644418687698</c:v>
                </c:pt>
                <c:pt idx="280064">
                  <c:v>57.604716353520701</c:v>
                </c:pt>
                <c:pt idx="280065">
                  <c:v>57.604788288123601</c:v>
                </c:pt>
                <c:pt idx="280066">
                  <c:v>57.6048602224961</c:v>
                </c:pt>
                <c:pt idx="280067">
                  <c:v>57.604932156638398</c:v>
                </c:pt>
                <c:pt idx="280068">
                  <c:v>57.605004090550501</c:v>
                </c:pt>
                <c:pt idx="280069">
                  <c:v>57.605076024232297</c:v>
                </c:pt>
                <c:pt idx="280070">
                  <c:v>57.605147957683798</c:v>
                </c:pt>
                <c:pt idx="280071">
                  <c:v>57.605219890905097</c:v>
                </c:pt>
                <c:pt idx="280072">
                  <c:v>57.605291823896202</c:v>
                </c:pt>
                <c:pt idx="280073">
                  <c:v>57.605363756656999</c:v>
                </c:pt>
                <c:pt idx="280074">
                  <c:v>57.605435689187502</c:v>
                </c:pt>
                <c:pt idx="280075">
                  <c:v>57.605507621487803</c:v>
                </c:pt>
                <c:pt idx="280076">
                  <c:v>57.605579553557803</c:v>
                </c:pt>
                <c:pt idx="280077">
                  <c:v>57.605651485397601</c:v>
                </c:pt>
                <c:pt idx="280078">
                  <c:v>57.605723417007198</c:v>
                </c:pt>
                <c:pt idx="280079">
                  <c:v>57.605795348386501</c:v>
                </c:pt>
                <c:pt idx="280080">
                  <c:v>57.605867279535502</c:v>
                </c:pt>
                <c:pt idx="280081">
                  <c:v>57.605939210454402</c:v>
                </c:pt>
                <c:pt idx="280082">
                  <c:v>57.606011141142901</c:v>
                </c:pt>
                <c:pt idx="280083">
                  <c:v>57.606083071601198</c:v>
                </c:pt>
                <c:pt idx="280084">
                  <c:v>57.6061550018293</c:v>
                </c:pt>
                <c:pt idx="280085">
                  <c:v>57.606226931827202</c:v>
                </c:pt>
                <c:pt idx="280086">
                  <c:v>57.606298861594802</c:v>
                </c:pt>
                <c:pt idx="280087">
                  <c:v>57.6063707911321</c:v>
                </c:pt>
                <c:pt idx="280088">
                  <c:v>57.606442720439198</c:v>
                </c:pt>
                <c:pt idx="280089">
                  <c:v>57.6065146495161</c:v>
                </c:pt>
                <c:pt idx="280090">
                  <c:v>57.606586578362702</c:v>
                </c:pt>
                <c:pt idx="280091">
                  <c:v>57.606658506979102</c:v>
                </c:pt>
                <c:pt idx="280092">
                  <c:v>57.6067304353653</c:v>
                </c:pt>
                <c:pt idx="280093">
                  <c:v>57.606802363521197</c:v>
                </c:pt>
                <c:pt idx="280094">
                  <c:v>57.6068742914469</c:v>
                </c:pt>
                <c:pt idx="280095">
                  <c:v>57.606946219142401</c:v>
                </c:pt>
                <c:pt idx="280096">
                  <c:v>57.607018146607601</c:v>
                </c:pt>
                <c:pt idx="280097">
                  <c:v>57.607090073842599</c:v>
                </c:pt>
                <c:pt idx="280098">
                  <c:v>57.607162000847303</c:v>
                </c:pt>
                <c:pt idx="280099">
                  <c:v>57.607233927621898</c:v>
                </c:pt>
                <c:pt idx="280100">
                  <c:v>57.6073058541661</c:v>
                </c:pt>
                <c:pt idx="280101">
                  <c:v>57.607377780480199</c:v>
                </c:pt>
                <c:pt idx="280102">
                  <c:v>57.607449706563997</c:v>
                </c:pt>
                <c:pt idx="280103">
                  <c:v>57.607521632417601</c:v>
                </c:pt>
                <c:pt idx="280104">
                  <c:v>57.607593558041003</c:v>
                </c:pt>
                <c:pt idx="280105">
                  <c:v>57.607665483434097</c:v>
                </c:pt>
                <c:pt idx="280106">
                  <c:v>57.607737408597103</c:v>
                </c:pt>
                <c:pt idx="280107">
                  <c:v>57.607809333529801</c:v>
                </c:pt>
                <c:pt idx="280108">
                  <c:v>57.607881258232197</c:v>
                </c:pt>
                <c:pt idx="280109">
                  <c:v>57.607953182704499</c:v>
                </c:pt>
                <c:pt idx="280110">
                  <c:v>57.608025106946499</c:v>
                </c:pt>
                <c:pt idx="280111">
                  <c:v>57.608097030958298</c:v>
                </c:pt>
                <c:pt idx="280112">
                  <c:v>57.608168954739902</c:v>
                </c:pt>
                <c:pt idx="280113">
                  <c:v>57.608240878291198</c:v>
                </c:pt>
                <c:pt idx="280114">
                  <c:v>57.608312801612399</c:v>
                </c:pt>
                <c:pt idx="280115">
                  <c:v>57.608384724703299</c:v>
                </c:pt>
                <c:pt idx="280116">
                  <c:v>57.608456647563997</c:v>
                </c:pt>
                <c:pt idx="280117">
                  <c:v>57.608528570194402</c:v>
                </c:pt>
                <c:pt idx="280118">
                  <c:v>57.608600492594697</c:v>
                </c:pt>
                <c:pt idx="280119">
                  <c:v>57.608672414764698</c:v>
                </c:pt>
                <c:pt idx="280120">
                  <c:v>57.608744336704497</c:v>
                </c:pt>
                <c:pt idx="280121">
                  <c:v>57.608816258414102</c:v>
                </c:pt>
                <c:pt idx="280122">
                  <c:v>57.608888179893498</c:v>
                </c:pt>
                <c:pt idx="280123">
                  <c:v>57.608960101142699</c:v>
                </c:pt>
                <c:pt idx="280124">
                  <c:v>57.609032022161699</c:v>
                </c:pt>
                <c:pt idx="280125">
                  <c:v>57.609103942950398</c:v>
                </c:pt>
                <c:pt idx="280126">
                  <c:v>57.609175863509002</c:v>
                </c:pt>
                <c:pt idx="280127">
                  <c:v>57.609247783837297</c:v>
                </c:pt>
                <c:pt idx="280128">
                  <c:v>57.609319703935398</c:v>
                </c:pt>
                <c:pt idx="280129">
                  <c:v>57.609391623803297</c:v>
                </c:pt>
                <c:pt idx="280130">
                  <c:v>57.609463543441002</c:v>
                </c:pt>
                <c:pt idx="280131">
                  <c:v>57.609535462848498</c:v>
                </c:pt>
                <c:pt idx="280132">
                  <c:v>57.6096073820258</c:v>
                </c:pt>
                <c:pt idx="280133">
                  <c:v>57.6096793009729</c:v>
                </c:pt>
                <c:pt idx="280134">
                  <c:v>57.609751219689699</c:v>
                </c:pt>
                <c:pt idx="280135">
                  <c:v>57.609823138176402</c:v>
                </c:pt>
                <c:pt idx="280136">
                  <c:v>57.609895056432897</c:v>
                </c:pt>
                <c:pt idx="280137">
                  <c:v>57.609966974459098</c:v>
                </c:pt>
                <c:pt idx="280138">
                  <c:v>57.610038892255197</c:v>
                </c:pt>
                <c:pt idx="280139">
                  <c:v>57.610110809821002</c:v>
                </c:pt>
                <c:pt idx="280140">
                  <c:v>57.610182727156698</c:v>
                </c:pt>
                <c:pt idx="280141">
                  <c:v>57.610254644262099</c:v>
                </c:pt>
                <c:pt idx="280142">
                  <c:v>57.610326561137398</c:v>
                </c:pt>
                <c:pt idx="280143">
                  <c:v>57.610398477782397</c:v>
                </c:pt>
                <c:pt idx="280144">
                  <c:v>57.6104703941973</c:v>
                </c:pt>
                <c:pt idx="280145">
                  <c:v>57.610542310381902</c:v>
                </c:pt>
                <c:pt idx="280146">
                  <c:v>57.610614226336402</c:v>
                </c:pt>
                <c:pt idx="280147">
                  <c:v>57.610686142060601</c:v>
                </c:pt>
                <c:pt idx="280148">
                  <c:v>57.610758057554698</c:v>
                </c:pt>
                <c:pt idx="280149">
                  <c:v>57.6108299728185</c:v>
                </c:pt>
                <c:pt idx="280150">
                  <c:v>57.610901887852201</c:v>
                </c:pt>
                <c:pt idx="280151">
                  <c:v>57.6109738026557</c:v>
                </c:pt>
                <c:pt idx="280152">
                  <c:v>57.611045717228997</c:v>
                </c:pt>
                <c:pt idx="280153">
                  <c:v>57.6111176315721</c:v>
                </c:pt>
                <c:pt idx="280154">
                  <c:v>57.611189545685001</c:v>
                </c:pt>
                <c:pt idx="280155">
                  <c:v>57.6112614595677</c:v>
                </c:pt>
                <c:pt idx="280156">
                  <c:v>57.611333373220198</c:v>
                </c:pt>
                <c:pt idx="280157">
                  <c:v>57.611405286642501</c:v>
                </c:pt>
                <c:pt idx="280158">
                  <c:v>57.611477199834702</c:v>
                </c:pt>
                <c:pt idx="280159">
                  <c:v>57.611549112796602</c:v>
                </c:pt>
                <c:pt idx="280160">
                  <c:v>57.6116210255284</c:v>
                </c:pt>
                <c:pt idx="280161">
                  <c:v>57.611692938029996</c:v>
                </c:pt>
                <c:pt idx="280162">
                  <c:v>57.611764850301398</c:v>
                </c:pt>
                <c:pt idx="280163">
                  <c:v>57.611836762342598</c:v>
                </c:pt>
                <c:pt idx="280164">
                  <c:v>57.611908674153597</c:v>
                </c:pt>
                <c:pt idx="280165">
                  <c:v>57.611980585734401</c:v>
                </c:pt>
                <c:pt idx="280166">
                  <c:v>57.612052497085102</c:v>
                </c:pt>
                <c:pt idx="280167">
                  <c:v>57.612124408205602</c:v>
                </c:pt>
                <c:pt idx="280168">
                  <c:v>57.612196319095901</c:v>
                </c:pt>
                <c:pt idx="280169">
                  <c:v>57.612268229755998</c:v>
                </c:pt>
                <c:pt idx="280170">
                  <c:v>57.6123401401859</c:v>
                </c:pt>
                <c:pt idx="280171">
                  <c:v>57.6124120503857</c:v>
                </c:pt>
                <c:pt idx="280172">
                  <c:v>57.612483960355299</c:v>
                </c:pt>
                <c:pt idx="280173">
                  <c:v>57.612555870094702</c:v>
                </c:pt>
                <c:pt idx="280174">
                  <c:v>57.612627779603898</c:v>
                </c:pt>
                <c:pt idx="280175">
                  <c:v>57.612699688882998</c:v>
                </c:pt>
                <c:pt idx="280176">
                  <c:v>57.612771597931797</c:v>
                </c:pt>
                <c:pt idx="280177">
                  <c:v>57.612843506750501</c:v>
                </c:pt>
                <c:pt idx="280178">
                  <c:v>57.612915415339103</c:v>
                </c:pt>
                <c:pt idx="280179">
                  <c:v>57.612987323697403</c:v>
                </c:pt>
                <c:pt idx="280180">
                  <c:v>57.613059231825602</c:v>
                </c:pt>
                <c:pt idx="280181">
                  <c:v>57.613131139723599</c:v>
                </c:pt>
                <c:pt idx="280182">
                  <c:v>57.613203047391501</c:v>
                </c:pt>
                <c:pt idx="280183">
                  <c:v>57.613274954829102</c:v>
                </c:pt>
                <c:pt idx="280184">
                  <c:v>57.6133468620366</c:v>
                </c:pt>
                <c:pt idx="280185">
                  <c:v>57.613418769013997</c:v>
                </c:pt>
                <c:pt idx="280186">
                  <c:v>57.613490675761099</c:v>
                </c:pt>
                <c:pt idx="280187">
                  <c:v>57.613562582278099</c:v>
                </c:pt>
                <c:pt idx="280188">
                  <c:v>57.613634488564998</c:v>
                </c:pt>
                <c:pt idx="280189">
                  <c:v>57.613706394621602</c:v>
                </c:pt>
                <c:pt idx="280190">
                  <c:v>57.613778300448097</c:v>
                </c:pt>
                <c:pt idx="280191">
                  <c:v>57.613850206044503</c:v>
                </c:pt>
                <c:pt idx="280192">
                  <c:v>57.613922111410602</c:v>
                </c:pt>
                <c:pt idx="280193">
                  <c:v>57.613994016546698</c:v>
                </c:pt>
                <c:pt idx="280194">
                  <c:v>57.6140659214525</c:v>
                </c:pt>
                <c:pt idx="280195">
                  <c:v>57.6141378261282</c:v>
                </c:pt>
                <c:pt idx="280196">
                  <c:v>57.614209730573698</c:v>
                </c:pt>
                <c:pt idx="280197">
                  <c:v>57.614281634789101</c:v>
                </c:pt>
                <c:pt idx="280198">
                  <c:v>57.614353538774303</c:v>
                </c:pt>
                <c:pt idx="280199">
                  <c:v>57.614425442529303</c:v>
                </c:pt>
                <c:pt idx="280200">
                  <c:v>57.6144973460542</c:v>
                </c:pt>
                <c:pt idx="280201">
                  <c:v>57.614569249349003</c:v>
                </c:pt>
                <c:pt idx="280202">
                  <c:v>57.614641152413498</c:v>
                </c:pt>
                <c:pt idx="280203">
                  <c:v>57.614713055247996</c:v>
                </c:pt>
                <c:pt idx="280204">
                  <c:v>57.614784957852201</c:v>
                </c:pt>
                <c:pt idx="280205">
                  <c:v>57.614856860226404</c:v>
                </c:pt>
                <c:pt idx="280206">
                  <c:v>57.614928762370297</c:v>
                </c:pt>
                <c:pt idx="280207">
                  <c:v>57.615000664284103</c:v>
                </c:pt>
                <c:pt idx="280208">
                  <c:v>57.6150725659678</c:v>
                </c:pt>
                <c:pt idx="280209">
                  <c:v>57.615144467421302</c:v>
                </c:pt>
                <c:pt idx="280210">
                  <c:v>57.615216368644703</c:v>
                </c:pt>
                <c:pt idx="280211">
                  <c:v>57.615288269637901</c:v>
                </c:pt>
                <c:pt idx="280212">
                  <c:v>57.615360170400898</c:v>
                </c:pt>
                <c:pt idx="280213">
                  <c:v>57.615432070933799</c:v>
                </c:pt>
                <c:pt idx="280214">
                  <c:v>57.615503971236599</c:v>
                </c:pt>
                <c:pt idx="280215">
                  <c:v>57.615575871309197</c:v>
                </c:pt>
                <c:pt idx="280216">
                  <c:v>57.6156477711517</c:v>
                </c:pt>
                <c:pt idx="280217">
                  <c:v>57.615719670764001</c:v>
                </c:pt>
                <c:pt idx="280218">
                  <c:v>57.6157915701462</c:v>
                </c:pt>
                <c:pt idx="280219">
                  <c:v>57.615863469298198</c:v>
                </c:pt>
                <c:pt idx="280220">
                  <c:v>57.6159353682201</c:v>
                </c:pt>
                <c:pt idx="280221">
                  <c:v>57.6160072669119</c:v>
                </c:pt>
                <c:pt idx="280222">
                  <c:v>57.616079165373499</c:v>
                </c:pt>
                <c:pt idx="280223">
                  <c:v>57.616151063605002</c:v>
                </c:pt>
                <c:pt idx="280224">
                  <c:v>57.616222961606297</c:v>
                </c:pt>
                <c:pt idx="280225">
                  <c:v>57.616294859377497</c:v>
                </c:pt>
                <c:pt idx="280226">
                  <c:v>57.616366756918602</c:v>
                </c:pt>
                <c:pt idx="280227">
                  <c:v>57.616438654229498</c:v>
                </c:pt>
                <c:pt idx="280228">
                  <c:v>57.616510551310299</c:v>
                </c:pt>
                <c:pt idx="280229">
                  <c:v>57.616582448160898</c:v>
                </c:pt>
                <c:pt idx="280230">
                  <c:v>57.616654344781402</c:v>
                </c:pt>
                <c:pt idx="280231">
                  <c:v>57.616726241171797</c:v>
                </c:pt>
                <c:pt idx="280232">
                  <c:v>57.616798137331998</c:v>
                </c:pt>
                <c:pt idx="280233">
                  <c:v>57.616870033262103</c:v>
                </c:pt>
                <c:pt idx="280234">
                  <c:v>57.616941928962099</c:v>
                </c:pt>
                <c:pt idx="280235">
                  <c:v>57.617013824431901</c:v>
                </c:pt>
                <c:pt idx="280236">
                  <c:v>57.617085719671699</c:v>
                </c:pt>
                <c:pt idx="280237">
                  <c:v>57.617157614681197</c:v>
                </c:pt>
                <c:pt idx="280238">
                  <c:v>57.617229509460699</c:v>
                </c:pt>
                <c:pt idx="280239">
                  <c:v>57.61730140401</c:v>
                </c:pt>
                <c:pt idx="280240">
                  <c:v>57.617373298329198</c:v>
                </c:pt>
                <c:pt idx="280241">
                  <c:v>57.617445192418302</c:v>
                </c:pt>
                <c:pt idx="280242">
                  <c:v>57.617517086277203</c:v>
                </c:pt>
                <c:pt idx="280243">
                  <c:v>57.617588979906003</c:v>
                </c:pt>
                <c:pt idx="280244">
                  <c:v>57.6176608733047</c:v>
                </c:pt>
                <c:pt idx="280245">
                  <c:v>57.617732766473303</c:v>
                </c:pt>
                <c:pt idx="280246">
                  <c:v>57.617804659411703</c:v>
                </c:pt>
                <c:pt idx="280247">
                  <c:v>57.617876552120102</c:v>
                </c:pt>
                <c:pt idx="280248">
                  <c:v>57.617948444598298</c:v>
                </c:pt>
                <c:pt idx="280249">
                  <c:v>57.6180203368463</c:v>
                </c:pt>
                <c:pt idx="280250">
                  <c:v>57.618092228864299</c:v>
                </c:pt>
                <c:pt idx="280251">
                  <c:v>57.618164120652096</c:v>
                </c:pt>
                <c:pt idx="280252">
                  <c:v>57.618236012209898</c:v>
                </c:pt>
                <c:pt idx="280253">
                  <c:v>57.618307903537499</c:v>
                </c:pt>
                <c:pt idx="280254">
                  <c:v>57.618379794634897</c:v>
                </c:pt>
                <c:pt idx="280255">
                  <c:v>57.618451685502301</c:v>
                </c:pt>
                <c:pt idx="280256">
                  <c:v>57.618523576139502</c:v>
                </c:pt>
                <c:pt idx="280257">
                  <c:v>57.618595466546701</c:v>
                </c:pt>
                <c:pt idx="280258">
                  <c:v>57.618667356723698</c:v>
                </c:pt>
                <c:pt idx="280259">
                  <c:v>57.6187392466706</c:v>
                </c:pt>
                <c:pt idx="280260">
                  <c:v>57.6188111363874</c:v>
                </c:pt>
                <c:pt idx="280261">
                  <c:v>57.618883025874098</c:v>
                </c:pt>
                <c:pt idx="280262">
                  <c:v>57.618954915130601</c:v>
                </c:pt>
                <c:pt idx="280263">
                  <c:v>57.619026804157102</c:v>
                </c:pt>
                <c:pt idx="280264">
                  <c:v>57.619098692953401</c:v>
                </c:pt>
                <c:pt idx="280265">
                  <c:v>57.619170581519697</c:v>
                </c:pt>
                <c:pt idx="280266">
                  <c:v>57.619242469855799</c:v>
                </c:pt>
                <c:pt idx="280267">
                  <c:v>57.619314357961798</c:v>
                </c:pt>
                <c:pt idx="280268">
                  <c:v>57.619386245837703</c:v>
                </c:pt>
                <c:pt idx="280269">
                  <c:v>57.619458133483498</c:v>
                </c:pt>
                <c:pt idx="280270">
                  <c:v>57.619530020899198</c:v>
                </c:pt>
                <c:pt idx="280271">
                  <c:v>57.619601908084803</c:v>
                </c:pt>
                <c:pt idx="280272">
                  <c:v>57.619673795040299</c:v>
                </c:pt>
                <c:pt idx="280273">
                  <c:v>57.6197456817657</c:v>
                </c:pt>
                <c:pt idx="280274">
                  <c:v>57.619817568260999</c:v>
                </c:pt>
                <c:pt idx="280275">
                  <c:v>57.619889454526103</c:v>
                </c:pt>
                <c:pt idx="280276">
                  <c:v>57.619961340561197</c:v>
                </c:pt>
                <c:pt idx="280277">
                  <c:v>57.620033226366203</c:v>
                </c:pt>
                <c:pt idx="280278">
                  <c:v>57.620105111941101</c:v>
                </c:pt>
                <c:pt idx="280279">
                  <c:v>57.620176997285803</c:v>
                </c:pt>
                <c:pt idx="280280">
                  <c:v>57.620248882400503</c:v>
                </c:pt>
                <c:pt idx="280281">
                  <c:v>57.620320767285101</c:v>
                </c:pt>
                <c:pt idx="280282">
                  <c:v>57.620392651939603</c:v>
                </c:pt>
                <c:pt idx="280283">
                  <c:v>57.620464536363997</c:v>
                </c:pt>
                <c:pt idx="280284">
                  <c:v>57.620536420558302</c:v>
                </c:pt>
                <c:pt idx="280285">
                  <c:v>57.620608304522499</c:v>
                </c:pt>
                <c:pt idx="280286">
                  <c:v>57.6206801882566</c:v>
                </c:pt>
                <c:pt idx="280287">
                  <c:v>57.620752071760599</c:v>
                </c:pt>
                <c:pt idx="280288">
                  <c:v>57.620823955034503</c:v>
                </c:pt>
                <c:pt idx="280289">
                  <c:v>57.620895838078297</c:v>
                </c:pt>
                <c:pt idx="280290">
                  <c:v>57.620967720891997</c:v>
                </c:pt>
                <c:pt idx="280291">
                  <c:v>57.621039603475701</c:v>
                </c:pt>
                <c:pt idx="280292">
                  <c:v>57.621111485829204</c:v>
                </c:pt>
                <c:pt idx="280293">
                  <c:v>57.621183367952703</c:v>
                </c:pt>
                <c:pt idx="280294">
                  <c:v>57.621255249846101</c:v>
                </c:pt>
                <c:pt idx="280295">
                  <c:v>57.621327131509403</c:v>
                </c:pt>
                <c:pt idx="280296">
                  <c:v>57.621399012942597</c:v>
                </c:pt>
                <c:pt idx="280297">
                  <c:v>57.621470894145702</c:v>
                </c:pt>
                <c:pt idx="280298">
                  <c:v>57.621542775118698</c:v>
                </c:pt>
                <c:pt idx="280299">
                  <c:v>57.621614655861599</c:v>
                </c:pt>
                <c:pt idx="280300">
                  <c:v>57.621686536374497</c:v>
                </c:pt>
                <c:pt idx="280301">
                  <c:v>57.6217584166573</c:v>
                </c:pt>
                <c:pt idx="280302">
                  <c:v>57.621830296710002</c:v>
                </c:pt>
                <c:pt idx="280303">
                  <c:v>57.6219021765326</c:v>
                </c:pt>
                <c:pt idx="280304">
                  <c:v>57.621974056125097</c:v>
                </c:pt>
                <c:pt idx="280305">
                  <c:v>57.622045935487598</c:v>
                </c:pt>
                <c:pt idx="280306">
                  <c:v>57.622117814619997</c:v>
                </c:pt>
                <c:pt idx="280307">
                  <c:v>57.622189693522301</c:v>
                </c:pt>
                <c:pt idx="280308">
                  <c:v>57.622261572194503</c:v>
                </c:pt>
                <c:pt idx="280309">
                  <c:v>57.622333450636603</c:v>
                </c:pt>
                <c:pt idx="280310">
                  <c:v>57.6224053288487</c:v>
                </c:pt>
                <c:pt idx="280311">
                  <c:v>57.622477206830702</c:v>
                </c:pt>
                <c:pt idx="280312">
                  <c:v>57.622549084582602</c:v>
                </c:pt>
                <c:pt idx="280313">
                  <c:v>57.622620962104399</c:v>
                </c:pt>
                <c:pt idx="280314">
                  <c:v>57.622692839396201</c:v>
                </c:pt>
                <c:pt idx="280315">
                  <c:v>57.622764716457901</c:v>
                </c:pt>
                <c:pt idx="280316">
                  <c:v>57.622836593289499</c:v>
                </c:pt>
                <c:pt idx="280317">
                  <c:v>57.622908469891001</c:v>
                </c:pt>
                <c:pt idx="280318">
                  <c:v>57.622980346262501</c:v>
                </c:pt>
                <c:pt idx="280319">
                  <c:v>57.623052222403899</c:v>
                </c:pt>
                <c:pt idx="280320">
                  <c:v>57.623124098315202</c:v>
                </c:pt>
                <c:pt idx="280321">
                  <c:v>57.623195973996502</c:v>
                </c:pt>
                <c:pt idx="280322">
                  <c:v>57.6232678494477</c:v>
                </c:pt>
                <c:pt idx="280323">
                  <c:v>57.623339724668902</c:v>
                </c:pt>
                <c:pt idx="280324">
                  <c:v>57.623411599659903</c:v>
                </c:pt>
                <c:pt idx="280325">
                  <c:v>57.623483474420901</c:v>
                </c:pt>
                <c:pt idx="280326">
                  <c:v>57.623555348951903</c:v>
                </c:pt>
                <c:pt idx="280327">
                  <c:v>57.623627223252797</c:v>
                </c:pt>
                <c:pt idx="280328">
                  <c:v>57.623699097323602</c:v>
                </c:pt>
                <c:pt idx="280329">
                  <c:v>57.623770971164298</c:v>
                </c:pt>
                <c:pt idx="280330">
                  <c:v>57.623842844774998</c:v>
                </c:pt>
                <c:pt idx="280331">
                  <c:v>57.623914718155604</c:v>
                </c:pt>
                <c:pt idx="280332">
                  <c:v>57.623986591306199</c:v>
                </c:pt>
                <c:pt idx="280333">
                  <c:v>57.6240584642267</c:v>
                </c:pt>
                <c:pt idx="280334">
                  <c:v>57.624130336917197</c:v>
                </c:pt>
                <c:pt idx="280335">
                  <c:v>57.624202209377501</c:v>
                </c:pt>
                <c:pt idx="280336">
                  <c:v>57.624274081607901</c:v>
                </c:pt>
                <c:pt idx="280337">
                  <c:v>57.624345953608099</c:v>
                </c:pt>
                <c:pt idx="280338">
                  <c:v>57.624417825378401</c:v>
                </c:pt>
                <c:pt idx="280339">
                  <c:v>57.624489696918502</c:v>
                </c:pt>
                <c:pt idx="280340">
                  <c:v>57.6245615682286</c:v>
                </c:pt>
                <c:pt idx="280341">
                  <c:v>57.624633439308703</c:v>
                </c:pt>
                <c:pt idx="280342">
                  <c:v>57.624705310158703</c:v>
                </c:pt>
                <c:pt idx="280343">
                  <c:v>57.6247771807787</c:v>
                </c:pt>
                <c:pt idx="280344">
                  <c:v>57.624849051168603</c:v>
                </c:pt>
                <c:pt idx="280345">
                  <c:v>57.624920921328403</c:v>
                </c:pt>
                <c:pt idx="280346">
                  <c:v>57.624992791258201</c:v>
                </c:pt>
                <c:pt idx="280347">
                  <c:v>57.625064660958003</c:v>
                </c:pt>
                <c:pt idx="280348">
                  <c:v>57.625136530427703</c:v>
                </c:pt>
                <c:pt idx="280349">
                  <c:v>57.625208399667301</c:v>
                </c:pt>
                <c:pt idx="280350">
                  <c:v>57.625280268676903</c:v>
                </c:pt>
                <c:pt idx="280351">
                  <c:v>57.625352137456503</c:v>
                </c:pt>
                <c:pt idx="280352">
                  <c:v>57.625424006006</c:v>
                </c:pt>
                <c:pt idx="280353">
                  <c:v>57.625495874325502</c:v>
                </c:pt>
                <c:pt idx="280354">
                  <c:v>57.625567742414901</c:v>
                </c:pt>
                <c:pt idx="280355">
                  <c:v>57.625639610274298</c:v>
                </c:pt>
                <c:pt idx="280356">
                  <c:v>57.6257114779036</c:v>
                </c:pt>
                <c:pt idx="280357">
                  <c:v>57.625783345302899</c:v>
                </c:pt>
                <c:pt idx="280358">
                  <c:v>57.625855212472203</c:v>
                </c:pt>
                <c:pt idx="280359">
                  <c:v>57.625927079411397</c:v>
                </c:pt>
                <c:pt idx="280360">
                  <c:v>57.625998946120603</c:v>
                </c:pt>
                <c:pt idx="280361">
                  <c:v>57.6260708125997</c:v>
                </c:pt>
                <c:pt idx="280362">
                  <c:v>57.626142678848801</c:v>
                </c:pt>
                <c:pt idx="280363">
                  <c:v>57.626214544867899</c:v>
                </c:pt>
                <c:pt idx="280364">
                  <c:v>57.626286410656903</c:v>
                </c:pt>
                <c:pt idx="280365">
                  <c:v>57.626358276215903</c:v>
                </c:pt>
                <c:pt idx="280366">
                  <c:v>57.626430141544802</c:v>
                </c:pt>
                <c:pt idx="280367">
                  <c:v>57.626502006643797</c:v>
                </c:pt>
                <c:pt idx="280368">
                  <c:v>57.626573871512598</c:v>
                </c:pt>
                <c:pt idx="280369">
                  <c:v>57.626645736151502</c:v>
                </c:pt>
                <c:pt idx="280370">
                  <c:v>57.626717600560298</c:v>
                </c:pt>
                <c:pt idx="280371">
                  <c:v>57.626789464739097</c:v>
                </c:pt>
                <c:pt idx="280372">
                  <c:v>57.626861328687902</c:v>
                </c:pt>
                <c:pt idx="280373">
                  <c:v>57.626933192406597</c:v>
                </c:pt>
                <c:pt idx="280374">
                  <c:v>57.627005055895303</c:v>
                </c:pt>
                <c:pt idx="280375">
                  <c:v>57.627076919154</c:v>
                </c:pt>
                <c:pt idx="280376">
                  <c:v>57.627148782182601</c:v>
                </c:pt>
                <c:pt idx="280377">
                  <c:v>57.6272206449812</c:v>
                </c:pt>
                <c:pt idx="280378">
                  <c:v>57.627292507549797</c:v>
                </c:pt>
                <c:pt idx="280379">
                  <c:v>57.627364369888397</c:v>
                </c:pt>
                <c:pt idx="280380">
                  <c:v>57.627436231996903</c:v>
                </c:pt>
                <c:pt idx="280381">
                  <c:v>57.627508093875399</c:v>
                </c:pt>
                <c:pt idx="280382">
                  <c:v>57.627579955523899</c:v>
                </c:pt>
                <c:pt idx="280383">
                  <c:v>57.627651816942397</c:v>
                </c:pt>
                <c:pt idx="280384">
                  <c:v>57.627723678130799</c:v>
                </c:pt>
                <c:pt idx="280385">
                  <c:v>57.627795539089298</c:v>
                </c:pt>
                <c:pt idx="280386">
                  <c:v>57.627867399817703</c:v>
                </c:pt>
                <c:pt idx="280387">
                  <c:v>57.627939260315998</c:v>
                </c:pt>
                <c:pt idx="280388">
                  <c:v>57.628011120584397</c:v>
                </c:pt>
                <c:pt idx="280389">
                  <c:v>57.6280829806228</c:v>
                </c:pt>
                <c:pt idx="280390">
                  <c:v>57.628154840431101</c:v>
                </c:pt>
                <c:pt idx="280391">
                  <c:v>57.6282267000094</c:v>
                </c:pt>
                <c:pt idx="280392">
                  <c:v>57.628298559357702</c:v>
                </c:pt>
                <c:pt idx="280393">
                  <c:v>57.628370418476003</c:v>
                </c:pt>
                <c:pt idx="280394">
                  <c:v>57.6284422773643</c:v>
                </c:pt>
                <c:pt idx="280395">
                  <c:v>57.628514136022503</c:v>
                </c:pt>
                <c:pt idx="280396">
                  <c:v>57.628585994450702</c:v>
                </c:pt>
                <c:pt idx="280397">
                  <c:v>57.628657852648999</c:v>
                </c:pt>
                <c:pt idx="280398">
                  <c:v>57.628729710617201</c:v>
                </c:pt>
                <c:pt idx="280399">
                  <c:v>57.628801568355399</c:v>
                </c:pt>
                <c:pt idx="280400">
                  <c:v>57.628873425863603</c:v>
                </c:pt>
                <c:pt idx="280401">
                  <c:v>57.628945283141803</c:v>
                </c:pt>
                <c:pt idx="280402">
                  <c:v>57.629017140189902</c:v>
                </c:pt>
                <c:pt idx="280403">
                  <c:v>57.629088997008097</c:v>
                </c:pt>
                <c:pt idx="280404">
                  <c:v>57.629160853596296</c:v>
                </c:pt>
                <c:pt idx="280405">
                  <c:v>57.629232709954401</c:v>
                </c:pt>
                <c:pt idx="280406">
                  <c:v>57.629304566082602</c:v>
                </c:pt>
                <c:pt idx="280407">
                  <c:v>57.629376421980702</c:v>
                </c:pt>
                <c:pt idx="280408">
                  <c:v>57.629448277648898</c:v>
                </c:pt>
                <c:pt idx="280409">
                  <c:v>57.629520133086999</c:v>
                </c:pt>
                <c:pt idx="280410">
                  <c:v>57.629591988295097</c:v>
                </c:pt>
                <c:pt idx="280411">
                  <c:v>57.629663843273299</c:v>
                </c:pt>
                <c:pt idx="280412">
                  <c:v>57.629735698021399</c:v>
                </c:pt>
                <c:pt idx="280413">
                  <c:v>57.629807552539503</c:v>
                </c:pt>
                <c:pt idx="280414">
                  <c:v>57.629879406827598</c:v>
                </c:pt>
                <c:pt idx="280415">
                  <c:v>57.629951260885797</c:v>
                </c:pt>
                <c:pt idx="280416">
                  <c:v>57.6300231147139</c:v>
                </c:pt>
                <c:pt idx="280417">
                  <c:v>57.630094968312001</c:v>
                </c:pt>
                <c:pt idx="280418">
                  <c:v>57.630166821680199</c:v>
                </c:pt>
                <c:pt idx="280419">
                  <c:v>57.630238674818301</c:v>
                </c:pt>
                <c:pt idx="280420">
                  <c:v>57.6303105277265</c:v>
                </c:pt>
                <c:pt idx="280421">
                  <c:v>57.630382380404598</c:v>
                </c:pt>
                <c:pt idx="280422">
                  <c:v>57.630454232852799</c:v>
                </c:pt>
                <c:pt idx="280423">
                  <c:v>57.630526085070898</c:v>
                </c:pt>
                <c:pt idx="280424">
                  <c:v>57.6305979370591</c:v>
                </c:pt>
                <c:pt idx="280425">
                  <c:v>57.630669788817301</c:v>
                </c:pt>
                <c:pt idx="280426">
                  <c:v>57.630741640345498</c:v>
                </c:pt>
                <c:pt idx="280427">
                  <c:v>57.6308134916437</c:v>
                </c:pt>
                <c:pt idx="280428">
                  <c:v>57.630885342711899</c:v>
                </c:pt>
                <c:pt idx="280429">
                  <c:v>57.630957193550103</c:v>
                </c:pt>
                <c:pt idx="280430">
                  <c:v>57.631029044158304</c:v>
                </c:pt>
                <c:pt idx="280431">
                  <c:v>57.631100894536601</c:v>
                </c:pt>
                <c:pt idx="280432">
                  <c:v>57.631172744684797</c:v>
                </c:pt>
                <c:pt idx="280433">
                  <c:v>57.631244594603103</c:v>
                </c:pt>
                <c:pt idx="280434">
                  <c:v>57.6313164442914</c:v>
                </c:pt>
                <c:pt idx="280435">
                  <c:v>57.631388293749701</c:v>
                </c:pt>
                <c:pt idx="280436">
                  <c:v>57.631460142978</c:v>
                </c:pt>
                <c:pt idx="280437">
                  <c:v>57.631531991976303</c:v>
                </c:pt>
                <c:pt idx="280438">
                  <c:v>57.631603840744702</c:v>
                </c:pt>
                <c:pt idx="280439">
                  <c:v>57.631675689283</c:v>
                </c:pt>
                <c:pt idx="280440">
                  <c:v>57.631747537591401</c:v>
                </c:pt>
                <c:pt idx="280441">
                  <c:v>57.6318193856698</c:v>
                </c:pt>
                <c:pt idx="280442">
                  <c:v>57.631891233518303</c:v>
                </c:pt>
                <c:pt idx="280443">
                  <c:v>57.631963081136703</c:v>
                </c:pt>
                <c:pt idx="280444">
                  <c:v>57.632034928525201</c:v>
                </c:pt>
                <c:pt idx="280445">
                  <c:v>57.632106775683702</c:v>
                </c:pt>
                <c:pt idx="280446">
                  <c:v>57.632178622612201</c:v>
                </c:pt>
                <c:pt idx="280447">
                  <c:v>57.632250469310797</c:v>
                </c:pt>
                <c:pt idx="280448">
                  <c:v>57.632322315779298</c:v>
                </c:pt>
                <c:pt idx="280449">
                  <c:v>57.632394162017903</c:v>
                </c:pt>
                <c:pt idx="280450">
                  <c:v>57.632466008026498</c:v>
                </c:pt>
                <c:pt idx="280451">
                  <c:v>57.632537853805204</c:v>
                </c:pt>
                <c:pt idx="280452">
                  <c:v>57.6326096993539</c:v>
                </c:pt>
                <c:pt idx="280453">
                  <c:v>57.6326815446726</c:v>
                </c:pt>
                <c:pt idx="280454">
                  <c:v>57.632753389761298</c:v>
                </c:pt>
                <c:pt idx="280455">
                  <c:v>57.6328252346201</c:v>
                </c:pt>
                <c:pt idx="280456">
                  <c:v>57.632897079248899</c:v>
                </c:pt>
                <c:pt idx="280457">
                  <c:v>57.632968923647702</c:v>
                </c:pt>
                <c:pt idx="280458">
                  <c:v>57.633040767816603</c:v>
                </c:pt>
                <c:pt idx="280459">
                  <c:v>57.6331126117555</c:v>
                </c:pt>
                <c:pt idx="280460">
                  <c:v>57.633184455464402</c:v>
                </c:pt>
                <c:pt idx="280461">
                  <c:v>57.633256298943301</c:v>
                </c:pt>
                <c:pt idx="280462">
                  <c:v>57.633328142192397</c:v>
                </c:pt>
                <c:pt idx="280463">
                  <c:v>57.633399985211398</c:v>
                </c:pt>
                <c:pt idx="280464">
                  <c:v>57.633471828000403</c:v>
                </c:pt>
                <c:pt idx="280465">
                  <c:v>57.633543670559597</c:v>
                </c:pt>
                <c:pt idx="280466">
                  <c:v>57.633615512888703</c:v>
                </c:pt>
                <c:pt idx="280467">
                  <c:v>57.633687354987899</c:v>
                </c:pt>
                <c:pt idx="280468">
                  <c:v>57.633759196857099</c:v>
                </c:pt>
                <c:pt idx="280469">
                  <c:v>57.633831038496403</c:v>
                </c:pt>
                <c:pt idx="280470">
                  <c:v>57.633902879905698</c:v>
                </c:pt>
                <c:pt idx="280471">
                  <c:v>57.633974721085004</c:v>
                </c:pt>
                <c:pt idx="280472">
                  <c:v>57.634046562034399</c:v>
                </c:pt>
                <c:pt idx="280473">
                  <c:v>57.634118402753899</c:v>
                </c:pt>
                <c:pt idx="280474">
                  <c:v>57.634190243243403</c:v>
                </c:pt>
                <c:pt idx="280475">
                  <c:v>57.634262083502897</c:v>
                </c:pt>
                <c:pt idx="280476">
                  <c:v>57.634333923532402</c:v>
                </c:pt>
                <c:pt idx="280477">
                  <c:v>57.634405763332097</c:v>
                </c:pt>
                <c:pt idx="280478">
                  <c:v>57.634477602901697</c:v>
                </c:pt>
                <c:pt idx="280479">
                  <c:v>57.6345494422415</c:v>
                </c:pt>
                <c:pt idx="280480">
                  <c:v>57.634621281351201</c:v>
                </c:pt>
                <c:pt idx="280481">
                  <c:v>57.634693120230999</c:v>
                </c:pt>
                <c:pt idx="280482">
                  <c:v>57.634764958880901</c:v>
                </c:pt>
                <c:pt idx="280483">
                  <c:v>57.6348367973008</c:v>
                </c:pt>
                <c:pt idx="280484">
                  <c:v>57.634908635490802</c:v>
                </c:pt>
                <c:pt idx="280485">
                  <c:v>57.634980473450803</c:v>
                </c:pt>
                <c:pt idx="280486">
                  <c:v>57.6350523111809</c:v>
                </c:pt>
                <c:pt idx="280487">
                  <c:v>57.635124148681001</c:v>
                </c:pt>
                <c:pt idx="280488">
                  <c:v>57.635195985951199</c:v>
                </c:pt>
                <c:pt idx="280489">
                  <c:v>57.635267822991402</c:v>
                </c:pt>
                <c:pt idx="280490">
                  <c:v>57.635339659801701</c:v>
                </c:pt>
                <c:pt idx="280491">
                  <c:v>57.635411496381998</c:v>
                </c:pt>
                <c:pt idx="280492">
                  <c:v>57.635483332732399</c:v>
                </c:pt>
                <c:pt idx="280493">
                  <c:v>57.635555168852903</c:v>
                </c:pt>
                <c:pt idx="280494">
                  <c:v>57.635627004743398</c:v>
                </c:pt>
                <c:pt idx="280495">
                  <c:v>57.635698840403997</c:v>
                </c:pt>
                <c:pt idx="280496">
                  <c:v>57.6357706758346</c:v>
                </c:pt>
                <c:pt idx="280497">
                  <c:v>57.6358425110353</c:v>
                </c:pt>
                <c:pt idx="280498">
                  <c:v>57.635914346006103</c:v>
                </c:pt>
                <c:pt idx="280499">
                  <c:v>57.635986180746897</c:v>
                </c:pt>
                <c:pt idx="280500">
                  <c:v>57.636058015257802</c:v>
                </c:pt>
                <c:pt idx="280501">
                  <c:v>57.636129849538797</c:v>
                </c:pt>
                <c:pt idx="280502">
                  <c:v>57.636201683589803</c:v>
                </c:pt>
                <c:pt idx="280503">
                  <c:v>57.636273517410899</c:v>
                </c:pt>
                <c:pt idx="280504">
                  <c:v>57.636345351001999</c:v>
                </c:pt>
                <c:pt idx="280505">
                  <c:v>57.636417184363196</c:v>
                </c:pt>
                <c:pt idx="280506">
                  <c:v>57.636489017494497</c:v>
                </c:pt>
                <c:pt idx="280507">
                  <c:v>57.636560850395902</c:v>
                </c:pt>
                <c:pt idx="280508">
                  <c:v>57.636632683067297</c:v>
                </c:pt>
                <c:pt idx="280509">
                  <c:v>57.636704515508796</c:v>
                </c:pt>
                <c:pt idx="280510">
                  <c:v>57.636776347720399</c:v>
                </c:pt>
                <c:pt idx="280511">
                  <c:v>57.636848179702</c:v>
                </c:pt>
                <c:pt idx="280512">
                  <c:v>57.636920011453697</c:v>
                </c:pt>
                <c:pt idx="280513">
                  <c:v>57.636991842975497</c:v>
                </c:pt>
                <c:pt idx="280514">
                  <c:v>57.637063674267303</c:v>
                </c:pt>
                <c:pt idx="280515">
                  <c:v>57.637135505329297</c:v>
                </c:pt>
                <c:pt idx="280516">
                  <c:v>57.637207336161303</c:v>
                </c:pt>
                <c:pt idx="280517">
                  <c:v>57.637279166763399</c:v>
                </c:pt>
                <c:pt idx="280518">
                  <c:v>57.637350997135499</c:v>
                </c:pt>
                <c:pt idx="280519">
                  <c:v>57.637422827277703</c:v>
                </c:pt>
                <c:pt idx="280520">
                  <c:v>57.637494657190103</c:v>
                </c:pt>
                <c:pt idx="280521">
                  <c:v>57.637566486872402</c:v>
                </c:pt>
                <c:pt idx="280522">
                  <c:v>57.637638316324903</c:v>
                </c:pt>
                <c:pt idx="280523">
                  <c:v>57.637710145547501</c:v>
                </c:pt>
                <c:pt idx="280524">
                  <c:v>57.637781974540097</c:v>
                </c:pt>
                <c:pt idx="280525">
                  <c:v>57.637853803302797</c:v>
                </c:pt>
                <c:pt idx="280526">
                  <c:v>57.6379256318356</c:v>
                </c:pt>
                <c:pt idx="280527">
                  <c:v>57.6379974601385</c:v>
                </c:pt>
                <c:pt idx="280528">
                  <c:v>57.638069288211497</c:v>
                </c:pt>
                <c:pt idx="280529">
                  <c:v>57.638141116054499</c:v>
                </c:pt>
                <c:pt idx="280530">
                  <c:v>57.638212943667597</c:v>
                </c:pt>
                <c:pt idx="280531">
                  <c:v>57.638284771050898</c:v>
                </c:pt>
                <c:pt idx="280532">
                  <c:v>57.638356598204197</c:v>
                </c:pt>
                <c:pt idx="280533">
                  <c:v>57.6384284251276</c:v>
                </c:pt>
                <c:pt idx="280534">
                  <c:v>57.638500251821</c:v>
                </c:pt>
                <c:pt idx="280535">
                  <c:v>57.638572078284597</c:v>
                </c:pt>
                <c:pt idx="280536">
                  <c:v>57.638643904518297</c:v>
                </c:pt>
                <c:pt idx="280537">
                  <c:v>57.638715730522001</c:v>
                </c:pt>
                <c:pt idx="280538">
                  <c:v>57.638787556295902</c:v>
                </c:pt>
                <c:pt idx="280539">
                  <c:v>57.638859381839801</c:v>
                </c:pt>
                <c:pt idx="280540">
                  <c:v>57.638931207153803</c:v>
                </c:pt>
                <c:pt idx="280541">
                  <c:v>57.639003032238001</c:v>
                </c:pt>
                <c:pt idx="280542">
                  <c:v>57.639074857092197</c:v>
                </c:pt>
                <c:pt idx="280543">
                  <c:v>57.639146681716497</c:v>
                </c:pt>
                <c:pt idx="280544">
                  <c:v>57.6392185061109</c:v>
                </c:pt>
                <c:pt idx="280545">
                  <c:v>57.639290330275401</c:v>
                </c:pt>
                <c:pt idx="280546">
                  <c:v>57.639362154209998</c:v>
                </c:pt>
                <c:pt idx="280547">
                  <c:v>57.639433977914699</c:v>
                </c:pt>
                <c:pt idx="280548">
                  <c:v>57.639505801389497</c:v>
                </c:pt>
                <c:pt idx="280549">
                  <c:v>57.639577624634398</c:v>
                </c:pt>
                <c:pt idx="280550">
                  <c:v>57.639649447649397</c:v>
                </c:pt>
                <c:pt idx="280551">
                  <c:v>57.639721270434499</c:v>
                </c:pt>
                <c:pt idx="280552">
                  <c:v>57.639793092989699</c:v>
                </c:pt>
                <c:pt idx="280553">
                  <c:v>57.639864915315002</c:v>
                </c:pt>
                <c:pt idx="280554">
                  <c:v>57.639936737410402</c:v>
                </c:pt>
                <c:pt idx="280555">
                  <c:v>57.640008559275898</c:v>
                </c:pt>
                <c:pt idx="280556">
                  <c:v>57.640080380911499</c:v>
                </c:pt>
                <c:pt idx="280557">
                  <c:v>57.640152202317303</c:v>
                </c:pt>
                <c:pt idx="280558">
                  <c:v>57.640224023493097</c:v>
                </c:pt>
                <c:pt idx="280559">
                  <c:v>57.640295844439002</c:v>
                </c:pt>
                <c:pt idx="280560">
                  <c:v>57.640367665155097</c:v>
                </c:pt>
                <c:pt idx="280561">
                  <c:v>57.640439485641203</c:v>
                </c:pt>
                <c:pt idx="280562">
                  <c:v>57.640511305897498</c:v>
                </c:pt>
                <c:pt idx="280563">
                  <c:v>57.640583125923797</c:v>
                </c:pt>
                <c:pt idx="280564">
                  <c:v>57.6406549457203</c:v>
                </c:pt>
                <c:pt idx="280565">
                  <c:v>57.6407267652869</c:v>
                </c:pt>
                <c:pt idx="280566">
                  <c:v>57.640798584623603</c:v>
                </c:pt>
                <c:pt idx="280567">
                  <c:v>57.640870403730403</c:v>
                </c:pt>
                <c:pt idx="280568">
                  <c:v>57.6409422226073</c:v>
                </c:pt>
                <c:pt idx="280569">
                  <c:v>57.641014041254401</c:v>
                </c:pt>
                <c:pt idx="280570">
                  <c:v>57.641085859671499</c:v>
                </c:pt>
                <c:pt idx="280571">
                  <c:v>57.6411576778588</c:v>
                </c:pt>
                <c:pt idx="280572">
                  <c:v>57.641229495816198</c:v>
                </c:pt>
                <c:pt idx="280573">
                  <c:v>57.6413013135437</c:v>
                </c:pt>
                <c:pt idx="280574">
                  <c:v>57.641373131041298</c:v>
                </c:pt>
                <c:pt idx="280575">
                  <c:v>57.6414449483091</c:v>
                </c:pt>
                <c:pt idx="280576">
                  <c:v>57.6415167653469</c:v>
                </c:pt>
                <c:pt idx="280577">
                  <c:v>57.641588582154903</c:v>
                </c:pt>
                <c:pt idx="280578">
                  <c:v>57.641660398733002</c:v>
                </c:pt>
                <c:pt idx="280579">
                  <c:v>57.641732215081198</c:v>
                </c:pt>
                <c:pt idx="280580">
                  <c:v>57.641804031199598</c:v>
                </c:pt>
                <c:pt idx="280581">
                  <c:v>57.641875847088002</c:v>
                </c:pt>
                <c:pt idx="280582">
                  <c:v>57.641947662746603</c:v>
                </c:pt>
                <c:pt idx="280583">
                  <c:v>57.642019478175399</c:v>
                </c:pt>
                <c:pt idx="280584">
                  <c:v>57.6420912933742</c:v>
                </c:pt>
                <c:pt idx="280585">
                  <c:v>57.642163108343198</c:v>
                </c:pt>
                <c:pt idx="280586">
                  <c:v>57.642234923082299</c:v>
                </c:pt>
                <c:pt idx="280587">
                  <c:v>57.642306737591497</c:v>
                </c:pt>
                <c:pt idx="280588">
                  <c:v>57.642378551870799</c:v>
                </c:pt>
                <c:pt idx="280589">
                  <c:v>57.642450365920297</c:v>
                </c:pt>
                <c:pt idx="280590">
                  <c:v>57.642522179739899</c:v>
                </c:pt>
                <c:pt idx="280591">
                  <c:v>57.642593993329697</c:v>
                </c:pt>
                <c:pt idx="280592">
                  <c:v>57.6426658066895</c:v>
                </c:pt>
                <c:pt idx="280593">
                  <c:v>57.642737619819499</c:v>
                </c:pt>
                <c:pt idx="280594">
                  <c:v>57.642809432719702</c:v>
                </c:pt>
                <c:pt idx="280595">
                  <c:v>57.642881245389901</c:v>
                </c:pt>
                <c:pt idx="280596">
                  <c:v>57.642953057830297</c:v>
                </c:pt>
                <c:pt idx="280597">
                  <c:v>57.643024870040897</c:v>
                </c:pt>
                <c:pt idx="280598">
                  <c:v>57.6430966820216</c:v>
                </c:pt>
                <c:pt idx="280599">
                  <c:v>57.6431684937724</c:v>
                </c:pt>
                <c:pt idx="280600">
                  <c:v>57.643240305293297</c:v>
                </c:pt>
                <c:pt idx="280601">
                  <c:v>57.643312116584397</c:v>
                </c:pt>
                <c:pt idx="280602">
                  <c:v>57.643383927645601</c:v>
                </c:pt>
                <c:pt idx="280603">
                  <c:v>57.643455738477002</c:v>
                </c:pt>
                <c:pt idx="280604">
                  <c:v>57.643527549078499</c:v>
                </c:pt>
                <c:pt idx="280605">
                  <c:v>57.6435993594501</c:v>
                </c:pt>
                <c:pt idx="280606">
                  <c:v>57.643671169591897</c:v>
                </c:pt>
                <c:pt idx="280607">
                  <c:v>57.643742979503799</c:v>
                </c:pt>
                <c:pt idx="280608">
                  <c:v>57.643814789185903</c:v>
                </c:pt>
                <c:pt idx="280609">
                  <c:v>57.643886598638097</c:v>
                </c:pt>
                <c:pt idx="280610">
                  <c:v>57.643958407860502</c:v>
                </c:pt>
                <c:pt idx="280611">
                  <c:v>57.644030216852997</c:v>
                </c:pt>
                <c:pt idx="280612">
                  <c:v>57.644102025615602</c:v>
                </c:pt>
                <c:pt idx="280613">
                  <c:v>57.644173834148397</c:v>
                </c:pt>
                <c:pt idx="280614">
                  <c:v>57.644245642451303</c:v>
                </c:pt>
                <c:pt idx="280615">
                  <c:v>57.644317450524397</c:v>
                </c:pt>
                <c:pt idx="280616">
                  <c:v>57.644389258367703</c:v>
                </c:pt>
                <c:pt idx="280617">
                  <c:v>57.644461065981098</c:v>
                </c:pt>
                <c:pt idx="280618">
                  <c:v>57.644532873364597</c:v>
                </c:pt>
                <c:pt idx="280619">
                  <c:v>57.644604680518299</c:v>
                </c:pt>
                <c:pt idx="280620">
                  <c:v>57.644676487442098</c:v>
                </c:pt>
                <c:pt idx="280621">
                  <c:v>57.6447482941361</c:v>
                </c:pt>
                <c:pt idx="280622">
                  <c:v>57.644820100600299</c:v>
                </c:pt>
                <c:pt idx="280623">
                  <c:v>57.644891906834602</c:v>
                </c:pt>
                <c:pt idx="280624">
                  <c:v>57.644963712839001</c:v>
                </c:pt>
                <c:pt idx="280625">
                  <c:v>57.645035518613597</c:v>
                </c:pt>
                <c:pt idx="280626">
                  <c:v>57.645107324158403</c:v>
                </c:pt>
                <c:pt idx="280627">
                  <c:v>57.645179129473298</c:v>
                </c:pt>
                <c:pt idx="280628">
                  <c:v>57.645250934558398</c:v>
                </c:pt>
                <c:pt idx="280629">
                  <c:v>57.645322739413601</c:v>
                </c:pt>
                <c:pt idx="280630">
                  <c:v>57.645394544039</c:v>
                </c:pt>
                <c:pt idx="280631">
                  <c:v>57.645466348434603</c:v>
                </c:pt>
                <c:pt idx="280632">
                  <c:v>57.645538152600302</c:v>
                </c:pt>
                <c:pt idx="280633">
                  <c:v>57.645609956536198</c:v>
                </c:pt>
                <c:pt idx="280634">
                  <c:v>57.645681760242198</c:v>
                </c:pt>
                <c:pt idx="280635">
                  <c:v>57.645753563718401</c:v>
                </c:pt>
                <c:pt idx="280636">
                  <c:v>57.6458253669648</c:v>
                </c:pt>
                <c:pt idx="280637">
                  <c:v>57.645897169981303</c:v>
                </c:pt>
                <c:pt idx="280638">
                  <c:v>57.645968972768003</c:v>
                </c:pt>
                <c:pt idx="280639">
                  <c:v>57.646040775324899</c:v>
                </c:pt>
                <c:pt idx="280640">
                  <c:v>57.646112577651898</c:v>
                </c:pt>
                <c:pt idx="280641">
                  <c:v>57.646184379749101</c:v>
                </c:pt>
                <c:pt idx="280642">
                  <c:v>57.646256181616501</c:v>
                </c:pt>
                <c:pt idx="280643">
                  <c:v>57.646327983253997</c:v>
                </c:pt>
                <c:pt idx="280644">
                  <c:v>57.646399784661703</c:v>
                </c:pt>
                <c:pt idx="280645">
                  <c:v>57.646471585839599</c:v>
                </c:pt>
                <c:pt idx="280646">
                  <c:v>57.646543386787599</c:v>
                </c:pt>
                <c:pt idx="280647">
                  <c:v>57.646615187505802</c:v>
                </c:pt>
                <c:pt idx="280648">
                  <c:v>57.646686987994201</c:v>
                </c:pt>
                <c:pt idx="280649">
                  <c:v>57.646758788252797</c:v>
                </c:pt>
                <c:pt idx="280650">
                  <c:v>57.646830588281503</c:v>
                </c:pt>
                <c:pt idx="280651">
                  <c:v>57.646902388080399</c:v>
                </c:pt>
                <c:pt idx="280652">
                  <c:v>57.646974187649498</c:v>
                </c:pt>
                <c:pt idx="280653">
                  <c:v>57.6470459869888</c:v>
                </c:pt>
                <c:pt idx="280654">
                  <c:v>57.6471177860982</c:v>
                </c:pt>
                <c:pt idx="280655">
                  <c:v>57.647189584977802</c:v>
                </c:pt>
                <c:pt idx="280656">
                  <c:v>57.647261383627601</c:v>
                </c:pt>
                <c:pt idx="280657">
                  <c:v>57.647333182047603</c:v>
                </c:pt>
                <c:pt idx="280658">
                  <c:v>57.647404980237702</c:v>
                </c:pt>
                <c:pt idx="280659">
                  <c:v>57.647476778198097</c:v>
                </c:pt>
                <c:pt idx="280660">
                  <c:v>57.647548575928603</c:v>
                </c:pt>
                <c:pt idx="280661">
                  <c:v>57.647620373429298</c:v>
                </c:pt>
                <c:pt idx="280662">
                  <c:v>57.647692170700097</c:v>
                </c:pt>
                <c:pt idx="280663">
                  <c:v>57.647763967741199</c:v>
                </c:pt>
                <c:pt idx="280664">
                  <c:v>57.647835764552397</c:v>
                </c:pt>
                <c:pt idx="280665">
                  <c:v>57.647907561133898</c:v>
                </c:pt>
                <c:pt idx="280666">
                  <c:v>57.647979357485497</c:v>
                </c:pt>
                <c:pt idx="280667">
                  <c:v>57.648051153607298</c:v>
                </c:pt>
                <c:pt idx="280668">
                  <c:v>57.648122949499303</c:v>
                </c:pt>
                <c:pt idx="280669">
                  <c:v>57.648194745161398</c:v>
                </c:pt>
                <c:pt idx="280670">
                  <c:v>57.648266540593802</c:v>
                </c:pt>
                <c:pt idx="280671">
                  <c:v>57.648338335796304</c:v>
                </c:pt>
                <c:pt idx="280672">
                  <c:v>57.648410130769101</c:v>
                </c:pt>
                <c:pt idx="280673">
                  <c:v>57.648481925512002</c:v>
                </c:pt>
                <c:pt idx="280674">
                  <c:v>57.648553720025198</c:v>
                </c:pt>
                <c:pt idx="280675">
                  <c:v>57.648625514308499</c:v>
                </c:pt>
                <c:pt idx="280676">
                  <c:v>57.648697308362003</c:v>
                </c:pt>
                <c:pt idx="280677">
                  <c:v>57.648769102185703</c:v>
                </c:pt>
                <c:pt idx="280678">
                  <c:v>57.6488408957796</c:v>
                </c:pt>
                <c:pt idx="280679">
                  <c:v>57.6489126891437</c:v>
                </c:pt>
                <c:pt idx="280680">
                  <c:v>57.648984482277903</c:v>
                </c:pt>
                <c:pt idx="280681">
                  <c:v>57.649056275182403</c:v>
                </c:pt>
                <c:pt idx="280682">
                  <c:v>57.649128067857099</c:v>
                </c:pt>
                <c:pt idx="280683">
                  <c:v>57.649199860301998</c:v>
                </c:pt>
                <c:pt idx="280684">
                  <c:v>57.649271652517101</c:v>
                </c:pt>
                <c:pt idx="280685">
                  <c:v>57.649343444502399</c:v>
                </c:pt>
                <c:pt idx="280686">
                  <c:v>57.649415236257802</c:v>
                </c:pt>
                <c:pt idx="280687">
                  <c:v>57.649487027783501</c:v>
                </c:pt>
                <c:pt idx="280688">
                  <c:v>57.649558819079402</c:v>
                </c:pt>
                <c:pt idx="280689">
                  <c:v>57.6496306101455</c:v>
                </c:pt>
                <c:pt idx="280690">
                  <c:v>57.649702400981802</c:v>
                </c:pt>
                <c:pt idx="280691">
                  <c:v>57.6497741915883</c:v>
                </c:pt>
                <c:pt idx="280692">
                  <c:v>57.649845981965001</c:v>
                </c:pt>
                <c:pt idx="280693">
                  <c:v>57.649917772111898</c:v>
                </c:pt>
                <c:pt idx="280694">
                  <c:v>57.649989562028999</c:v>
                </c:pt>
                <c:pt idx="280695">
                  <c:v>57.650061351716303</c:v>
                </c:pt>
                <c:pt idx="280696">
                  <c:v>57.650133141173797</c:v>
                </c:pt>
                <c:pt idx="280697">
                  <c:v>57.6502049304015</c:v>
                </c:pt>
                <c:pt idx="280698">
                  <c:v>57.6502767193995</c:v>
                </c:pt>
                <c:pt idx="280699">
                  <c:v>57.650348508167603</c:v>
                </c:pt>
                <c:pt idx="280700">
                  <c:v>57.650420296706002</c:v>
                </c:pt>
                <c:pt idx="280701">
                  <c:v>57.650492085014498</c:v>
                </c:pt>
                <c:pt idx="280702">
                  <c:v>57.650563873093297</c:v>
                </c:pt>
                <c:pt idx="280703">
                  <c:v>57.650635660942299</c:v>
                </c:pt>
                <c:pt idx="280704">
                  <c:v>57.650707448561498</c:v>
                </c:pt>
                <c:pt idx="280705">
                  <c:v>57.650779235950999</c:v>
                </c:pt>
                <c:pt idx="280706">
                  <c:v>57.650851023110597</c:v>
                </c:pt>
                <c:pt idx="280707">
                  <c:v>57.650922810040399</c:v>
                </c:pt>
                <c:pt idx="280708">
                  <c:v>57.650994596740503</c:v>
                </c:pt>
                <c:pt idx="280709">
                  <c:v>57.651066383210797</c:v>
                </c:pt>
                <c:pt idx="280710">
                  <c:v>57.651138169451301</c:v>
                </c:pt>
                <c:pt idx="280711">
                  <c:v>57.651209955462001</c:v>
                </c:pt>
                <c:pt idx="280712">
                  <c:v>57.651281741242997</c:v>
                </c:pt>
                <c:pt idx="280713">
                  <c:v>57.651353526794097</c:v>
                </c:pt>
                <c:pt idx="280714">
                  <c:v>57.651425312115499</c:v>
                </c:pt>
                <c:pt idx="280715">
                  <c:v>57.651497097207098</c:v>
                </c:pt>
                <c:pt idx="280716">
                  <c:v>57.651568882069</c:v>
                </c:pt>
                <c:pt idx="280717">
                  <c:v>57.651640666700999</c:v>
                </c:pt>
                <c:pt idx="280718">
                  <c:v>57.6517124511033</c:v>
                </c:pt>
                <c:pt idx="280719">
                  <c:v>57.651784235275798</c:v>
                </c:pt>
                <c:pt idx="280720">
                  <c:v>57.651856019218499</c:v>
                </c:pt>
                <c:pt idx="280721">
                  <c:v>57.651927802931503</c:v>
                </c:pt>
                <c:pt idx="280722">
                  <c:v>57.651999586414597</c:v>
                </c:pt>
                <c:pt idx="280723">
                  <c:v>57.652071369668001</c:v>
                </c:pt>
                <c:pt idx="280724">
                  <c:v>57.6521431526917</c:v>
                </c:pt>
                <c:pt idx="280725">
                  <c:v>57.652214935485503</c:v>
                </c:pt>
                <c:pt idx="280726">
                  <c:v>57.652286718049602</c:v>
                </c:pt>
                <c:pt idx="280727">
                  <c:v>57.652358500383897</c:v>
                </c:pt>
                <c:pt idx="280728">
                  <c:v>57.652430282488503</c:v>
                </c:pt>
                <c:pt idx="280729">
                  <c:v>57.652502064363297</c:v>
                </c:pt>
                <c:pt idx="280730">
                  <c:v>57.652573846008302</c:v>
                </c:pt>
                <c:pt idx="280731">
                  <c:v>57.652645627423603</c:v>
                </c:pt>
                <c:pt idx="280732">
                  <c:v>57.652717408609</c:v>
                </c:pt>
                <c:pt idx="280733">
                  <c:v>57.6527891895648</c:v>
                </c:pt>
                <c:pt idx="280734">
                  <c:v>57.652860970290703</c:v>
                </c:pt>
                <c:pt idx="280735">
                  <c:v>57.652932750786903</c:v>
                </c:pt>
                <c:pt idx="280736">
                  <c:v>57.653004531053298</c:v>
                </c:pt>
                <c:pt idx="280737">
                  <c:v>57.653076311089997</c:v>
                </c:pt>
                <c:pt idx="280738">
                  <c:v>57.653148090896899</c:v>
                </c:pt>
                <c:pt idx="280739">
                  <c:v>57.653219870474103</c:v>
                </c:pt>
                <c:pt idx="280740">
                  <c:v>57.653291649821398</c:v>
                </c:pt>
                <c:pt idx="280741">
                  <c:v>57.653363428939102</c:v>
                </c:pt>
                <c:pt idx="280742">
                  <c:v>57.653435207826902</c:v>
                </c:pt>
                <c:pt idx="280743">
                  <c:v>57.653506986484999</c:v>
                </c:pt>
                <c:pt idx="280744">
                  <c:v>57.653578764913398</c:v>
                </c:pt>
                <c:pt idx="280745">
                  <c:v>57.653650543112001</c:v>
                </c:pt>
                <c:pt idx="280746">
                  <c:v>57.653722321080799</c:v>
                </c:pt>
                <c:pt idx="280747">
                  <c:v>57.653794098819901</c:v>
                </c:pt>
                <c:pt idx="280748">
                  <c:v>57.653865876329199</c:v>
                </c:pt>
                <c:pt idx="280749">
                  <c:v>57.6539376536088</c:v>
                </c:pt>
                <c:pt idx="280750">
                  <c:v>57.654009430658597</c:v>
                </c:pt>
                <c:pt idx="280751">
                  <c:v>57.654081207478697</c:v>
                </c:pt>
                <c:pt idx="280752">
                  <c:v>57.654152984069</c:v>
                </c:pt>
                <c:pt idx="280753">
                  <c:v>57.654224760429599</c:v>
                </c:pt>
                <c:pt idx="280754">
                  <c:v>57.654296536560402</c:v>
                </c:pt>
                <c:pt idx="280755">
                  <c:v>57.6543683124615</c:v>
                </c:pt>
                <c:pt idx="280756">
                  <c:v>57.654440088132802</c:v>
                </c:pt>
                <c:pt idx="280757">
                  <c:v>57.654511863574399</c:v>
                </c:pt>
                <c:pt idx="280758">
                  <c:v>57.6545836387862</c:v>
                </c:pt>
                <c:pt idx="280759">
                  <c:v>57.654655413768303</c:v>
                </c:pt>
                <c:pt idx="280760">
                  <c:v>57.654727188520603</c:v>
                </c:pt>
                <c:pt idx="280761">
                  <c:v>57.654798963043199</c:v>
                </c:pt>
                <c:pt idx="280762">
                  <c:v>57.654870737336097</c:v>
                </c:pt>
                <c:pt idx="280763">
                  <c:v>57.654942511399199</c:v>
                </c:pt>
                <c:pt idx="280764">
                  <c:v>57.655014285232603</c:v>
                </c:pt>
                <c:pt idx="280765">
                  <c:v>57.655086058836197</c:v>
                </c:pt>
                <c:pt idx="280766">
                  <c:v>57.655157832210101</c:v>
                </c:pt>
                <c:pt idx="280767">
                  <c:v>57.655229605354201</c:v>
                </c:pt>
                <c:pt idx="280768">
                  <c:v>57.655301378268597</c:v>
                </c:pt>
                <c:pt idx="280769">
                  <c:v>57.655373150953302</c:v>
                </c:pt>
                <c:pt idx="280770">
                  <c:v>57.655444923408197</c:v>
                </c:pt>
                <c:pt idx="280771">
                  <c:v>57.655516695633402</c:v>
                </c:pt>
                <c:pt idx="280772">
                  <c:v>57.655588467628803</c:v>
                </c:pt>
                <c:pt idx="280773">
                  <c:v>57.655660239394599</c:v>
                </c:pt>
                <c:pt idx="280774">
                  <c:v>57.6557320109305</c:v>
                </c:pt>
                <c:pt idx="280775">
                  <c:v>57.655803782236802</c:v>
                </c:pt>
                <c:pt idx="280776">
                  <c:v>57.655875553313301</c:v>
                </c:pt>
                <c:pt idx="280777">
                  <c:v>57.655947324160103</c:v>
                </c:pt>
                <c:pt idx="280778">
                  <c:v>57.656019094777101</c:v>
                </c:pt>
                <c:pt idx="280779">
                  <c:v>57.656090865164401</c:v>
                </c:pt>
                <c:pt idx="280780">
                  <c:v>57.656162635321998</c:v>
                </c:pt>
                <c:pt idx="280781">
                  <c:v>57.656234405249897</c:v>
                </c:pt>
                <c:pt idx="280782">
                  <c:v>57.656306174948</c:v>
                </c:pt>
                <c:pt idx="280783">
                  <c:v>57.656377944416398</c:v>
                </c:pt>
                <c:pt idx="280784">
                  <c:v>57.6564497136551</c:v>
                </c:pt>
                <c:pt idx="280785">
                  <c:v>57.656521482663997</c:v>
                </c:pt>
                <c:pt idx="280786">
                  <c:v>57.656593251443198</c:v>
                </c:pt>
                <c:pt idx="280787">
                  <c:v>57.656665019992701</c:v>
                </c:pt>
                <c:pt idx="280788">
                  <c:v>57.6567367883125</c:v>
                </c:pt>
                <c:pt idx="280789">
                  <c:v>57.656808556402503</c:v>
                </c:pt>
                <c:pt idx="280790">
                  <c:v>57.6568803242629</c:v>
                </c:pt>
                <c:pt idx="280791">
                  <c:v>57.656952091893501</c:v>
                </c:pt>
                <c:pt idx="280792">
                  <c:v>57.657023859294299</c:v>
                </c:pt>
                <c:pt idx="280793">
                  <c:v>57.657095626465498</c:v>
                </c:pt>
                <c:pt idx="280794">
                  <c:v>57.657167393406901</c:v>
                </c:pt>
                <c:pt idx="280795">
                  <c:v>57.6572391601186</c:v>
                </c:pt>
                <c:pt idx="280796">
                  <c:v>57.657310926600601</c:v>
                </c:pt>
                <c:pt idx="280797">
                  <c:v>57.657382692852899</c:v>
                </c:pt>
                <c:pt idx="280798">
                  <c:v>57.657454458875499</c:v>
                </c:pt>
                <c:pt idx="280799">
                  <c:v>57.657526224668302</c:v>
                </c:pt>
                <c:pt idx="280800">
                  <c:v>57.657597990231402</c:v>
                </c:pt>
                <c:pt idx="280801">
                  <c:v>57.657669755564903</c:v>
                </c:pt>
                <c:pt idx="280802">
                  <c:v>57.657741520668601</c:v>
                </c:pt>
                <c:pt idx="280803">
                  <c:v>57.657813285542503</c:v>
                </c:pt>
                <c:pt idx="280804">
                  <c:v>57.657885050186799</c:v>
                </c:pt>
                <c:pt idx="280805">
                  <c:v>57.657956814601398</c:v>
                </c:pt>
                <c:pt idx="280806">
                  <c:v>57.658028578786201</c:v>
                </c:pt>
                <c:pt idx="280807">
                  <c:v>57.658100342741399</c:v>
                </c:pt>
                <c:pt idx="280808">
                  <c:v>57.6581721064668</c:v>
                </c:pt>
                <c:pt idx="280809">
                  <c:v>57.658243869962497</c:v>
                </c:pt>
                <c:pt idx="280810">
                  <c:v>57.658315633228497</c:v>
                </c:pt>
                <c:pt idx="280811">
                  <c:v>57.6583873962648</c:v>
                </c:pt>
                <c:pt idx="280812">
                  <c:v>57.658459159071398</c:v>
                </c:pt>
                <c:pt idx="280813">
                  <c:v>57.6585309216483</c:v>
                </c:pt>
                <c:pt idx="280814">
                  <c:v>57.658602683995497</c:v>
                </c:pt>
                <c:pt idx="280815">
                  <c:v>57.658674446112997</c:v>
                </c:pt>
                <c:pt idx="280816">
                  <c:v>57.6587462080007</c:v>
                </c:pt>
                <c:pt idx="280817">
                  <c:v>57.658817969658799</c:v>
                </c:pt>
                <c:pt idx="280818">
                  <c:v>57.6588897310872</c:v>
                </c:pt>
                <c:pt idx="280819">
                  <c:v>57.658961492285798</c:v>
                </c:pt>
                <c:pt idx="280820">
                  <c:v>57.659033253254798</c:v>
                </c:pt>
                <c:pt idx="280821">
                  <c:v>57.6591050139941</c:v>
                </c:pt>
                <c:pt idx="280822">
                  <c:v>57.659176774503599</c:v>
                </c:pt>
                <c:pt idx="280823">
                  <c:v>57.659248534783501</c:v>
                </c:pt>
                <c:pt idx="280824">
                  <c:v>57.659320294833698</c:v>
                </c:pt>
                <c:pt idx="280825">
                  <c:v>57.659392054654099</c:v>
                </c:pt>
                <c:pt idx="280826">
                  <c:v>57.659463814244901</c:v>
                </c:pt>
                <c:pt idx="280827">
                  <c:v>57.659535573606</c:v>
                </c:pt>
                <c:pt idx="280828">
                  <c:v>57.659607332737401</c:v>
                </c:pt>
                <c:pt idx="280829">
                  <c:v>57.659679091638999</c:v>
                </c:pt>
                <c:pt idx="280830">
                  <c:v>57.659750850310999</c:v>
                </c:pt>
                <c:pt idx="280831">
                  <c:v>57.659822608753302</c:v>
                </c:pt>
                <c:pt idx="280832">
                  <c:v>57.659894366965901</c:v>
                </c:pt>
                <c:pt idx="280833">
                  <c:v>57.659966124948902</c:v>
                </c:pt>
                <c:pt idx="280834">
                  <c:v>57.660037882702099</c:v>
                </c:pt>
                <c:pt idx="280835">
                  <c:v>57.660109640225599</c:v>
                </c:pt>
                <c:pt idx="280836">
                  <c:v>57.660181397519501</c:v>
                </c:pt>
                <c:pt idx="280837">
                  <c:v>57.6602531545836</c:v>
                </c:pt>
                <c:pt idx="280838">
                  <c:v>57.660324911418101</c:v>
                </c:pt>
                <c:pt idx="280839">
                  <c:v>57.660396668022898</c:v>
                </c:pt>
                <c:pt idx="280840">
                  <c:v>57.660468424397997</c:v>
                </c:pt>
                <c:pt idx="280841">
                  <c:v>57.6605401805434</c:v>
                </c:pt>
                <c:pt idx="280842">
                  <c:v>57.660611936459098</c:v>
                </c:pt>
                <c:pt idx="280843">
                  <c:v>57.660683692145099</c:v>
                </c:pt>
                <c:pt idx="280844">
                  <c:v>57.660755447601503</c:v>
                </c:pt>
                <c:pt idx="280845">
                  <c:v>57.660827202828202</c:v>
                </c:pt>
                <c:pt idx="280846">
                  <c:v>57.660898957825196</c:v>
                </c:pt>
                <c:pt idx="280847">
                  <c:v>57.660970712592501</c:v>
                </c:pt>
                <c:pt idx="280848">
                  <c:v>57.661042467130102</c:v>
                </c:pt>
                <c:pt idx="280849">
                  <c:v>57.661114221437998</c:v>
                </c:pt>
                <c:pt idx="280850">
                  <c:v>57.661185975516297</c:v>
                </c:pt>
                <c:pt idx="280851">
                  <c:v>57.661257729364898</c:v>
                </c:pt>
                <c:pt idx="280852">
                  <c:v>57.661329482983803</c:v>
                </c:pt>
                <c:pt idx="280853">
                  <c:v>57.661401236373102</c:v>
                </c:pt>
                <c:pt idx="280854">
                  <c:v>57.661472989532598</c:v>
                </c:pt>
                <c:pt idx="280855">
                  <c:v>57.661544742462503</c:v>
                </c:pt>
                <c:pt idx="280856">
                  <c:v>57.661616495162697</c:v>
                </c:pt>
                <c:pt idx="280857">
                  <c:v>57.6616882476333</c:v>
                </c:pt>
                <c:pt idx="280858">
                  <c:v>57.6617599998741</c:v>
                </c:pt>
                <c:pt idx="280859">
                  <c:v>57.661831751885302</c:v>
                </c:pt>
                <c:pt idx="280860">
                  <c:v>57.6619035036668</c:v>
                </c:pt>
                <c:pt idx="280861">
                  <c:v>57.661975255218699</c:v>
                </c:pt>
                <c:pt idx="280862">
                  <c:v>57.662047006540902</c:v>
                </c:pt>
                <c:pt idx="280863">
                  <c:v>57.662118757633401</c:v>
                </c:pt>
                <c:pt idx="280864">
                  <c:v>57.662190508496202</c:v>
                </c:pt>
                <c:pt idx="280865">
                  <c:v>57.662262259129399</c:v>
                </c:pt>
                <c:pt idx="280866">
                  <c:v>57.662334009532898</c:v>
                </c:pt>
                <c:pt idx="280867">
                  <c:v>57.662405759706701</c:v>
                </c:pt>
                <c:pt idx="280868">
                  <c:v>57.662477509650898</c:v>
                </c:pt>
                <c:pt idx="280869">
                  <c:v>57.662549259365399</c:v>
                </c:pt>
                <c:pt idx="280870">
                  <c:v>57.662621008850202</c:v>
                </c:pt>
                <c:pt idx="280871">
                  <c:v>57.662692758105401</c:v>
                </c:pt>
                <c:pt idx="280872">
                  <c:v>57.662764507130902</c:v>
                </c:pt>
                <c:pt idx="280873">
                  <c:v>57.662836255926798</c:v>
                </c:pt>
                <c:pt idx="280874">
                  <c:v>57.662908004492998</c:v>
                </c:pt>
                <c:pt idx="280875">
                  <c:v>57.6629797528295</c:v>
                </c:pt>
                <c:pt idx="280876">
                  <c:v>57.663051500936398</c:v>
                </c:pt>
                <c:pt idx="280877">
                  <c:v>57.663123248813598</c:v>
                </c:pt>
                <c:pt idx="280878">
                  <c:v>57.663194996461101</c:v>
                </c:pt>
                <c:pt idx="280879">
                  <c:v>57.663266743878999</c:v>
                </c:pt>
                <c:pt idx="280880">
                  <c:v>57.6633384910673</c:v>
                </c:pt>
                <c:pt idx="280881">
                  <c:v>57.663410238025797</c:v>
                </c:pt>
                <c:pt idx="280882">
                  <c:v>57.663481984754803</c:v>
                </c:pt>
                <c:pt idx="280883">
                  <c:v>57.663553731253998</c:v>
                </c:pt>
                <c:pt idx="280884">
                  <c:v>57.663625477523603</c:v>
                </c:pt>
                <c:pt idx="280885">
                  <c:v>57.663697223563602</c:v>
                </c:pt>
                <c:pt idx="280886">
                  <c:v>57.663768969373898</c:v>
                </c:pt>
                <c:pt idx="280887">
                  <c:v>57.663840714954603</c:v>
                </c:pt>
                <c:pt idx="280888">
                  <c:v>57.663912460305603</c:v>
                </c:pt>
                <c:pt idx="280889">
                  <c:v>57.6639842054269</c:v>
                </c:pt>
                <c:pt idx="280890">
                  <c:v>57.664055950318598</c:v>
                </c:pt>
                <c:pt idx="280891">
                  <c:v>57.664127694980699</c:v>
                </c:pt>
                <c:pt idx="280892">
                  <c:v>57.664199439413103</c:v>
                </c:pt>
                <c:pt idx="280893">
                  <c:v>57.664271183615902</c:v>
                </c:pt>
                <c:pt idx="280894">
                  <c:v>57.664342927588997</c:v>
                </c:pt>
                <c:pt idx="280895">
                  <c:v>57.664414671332501</c:v>
                </c:pt>
                <c:pt idx="280896">
                  <c:v>57.664486414846301</c:v>
                </c:pt>
                <c:pt idx="280897">
                  <c:v>57.664558158130497</c:v>
                </c:pt>
                <c:pt idx="280898">
                  <c:v>57.664629901185002</c:v>
                </c:pt>
                <c:pt idx="280899">
                  <c:v>57.664701644009902</c:v>
                </c:pt>
                <c:pt idx="280900">
                  <c:v>57.664773386605098</c:v>
                </c:pt>
                <c:pt idx="280901">
                  <c:v>57.664845128970804</c:v>
                </c:pt>
                <c:pt idx="280902">
                  <c:v>57.664916871106698</c:v>
                </c:pt>
                <c:pt idx="280903">
                  <c:v>57.664988613013101</c:v>
                </c:pt>
                <c:pt idx="280904">
                  <c:v>57.6650603546897</c:v>
                </c:pt>
                <c:pt idx="280905">
                  <c:v>57.665132096136801</c:v>
                </c:pt>
                <c:pt idx="280906">
                  <c:v>57.665203837354198</c:v>
                </c:pt>
                <c:pt idx="280907">
                  <c:v>57.665275578341998</c:v>
                </c:pt>
                <c:pt idx="280908">
                  <c:v>57.6653473191001</c:v>
                </c:pt>
                <c:pt idx="280909">
                  <c:v>57.665419059628597</c:v>
                </c:pt>
                <c:pt idx="280910">
                  <c:v>57.665490799927497</c:v>
                </c:pt>
                <c:pt idx="280911">
                  <c:v>57.665562539996699</c:v>
                </c:pt>
                <c:pt idx="280912">
                  <c:v>57.665634279836297</c:v>
                </c:pt>
                <c:pt idx="280913">
                  <c:v>57.665706019446297</c:v>
                </c:pt>
                <c:pt idx="280914">
                  <c:v>57.6657777588266</c:v>
                </c:pt>
                <c:pt idx="280915">
                  <c:v>57.665849497977298</c:v>
                </c:pt>
                <c:pt idx="280916">
                  <c:v>57.665921236898399</c:v>
                </c:pt>
                <c:pt idx="280917">
                  <c:v>57.665992975589802</c:v>
                </c:pt>
                <c:pt idx="280918">
                  <c:v>57.666064714051601</c:v>
                </c:pt>
                <c:pt idx="280919">
                  <c:v>57.666136452283801</c:v>
                </c:pt>
                <c:pt idx="280920">
                  <c:v>57.666208190286397</c:v>
                </c:pt>
                <c:pt idx="280921">
                  <c:v>57.666279928059303</c:v>
                </c:pt>
                <c:pt idx="280922">
                  <c:v>57.666351665602598</c:v>
                </c:pt>
                <c:pt idx="280923">
                  <c:v>57.666423402916301</c:v>
                </c:pt>
                <c:pt idx="280924">
                  <c:v>57.666495140000301</c:v>
                </c:pt>
                <c:pt idx="280925">
                  <c:v>57.666566876854802</c:v>
                </c:pt>
                <c:pt idx="280926">
                  <c:v>57.666638613479599</c:v>
                </c:pt>
                <c:pt idx="280927">
                  <c:v>57.666710349874798</c:v>
                </c:pt>
                <c:pt idx="280928">
                  <c:v>57.6667820860403</c:v>
                </c:pt>
                <c:pt idx="280929">
                  <c:v>57.666853821976297</c:v>
                </c:pt>
                <c:pt idx="280930">
                  <c:v>57.666925557682603</c:v>
                </c:pt>
                <c:pt idx="280931">
                  <c:v>57.666997293159298</c:v>
                </c:pt>
                <c:pt idx="280932">
                  <c:v>57.667069028406402</c:v>
                </c:pt>
                <c:pt idx="280933">
                  <c:v>57.667140763423802</c:v>
                </c:pt>
                <c:pt idx="280934">
                  <c:v>57.667212498211697</c:v>
                </c:pt>
                <c:pt idx="280935">
                  <c:v>57.667284232769902</c:v>
                </c:pt>
                <c:pt idx="280936">
                  <c:v>57.667355967098501</c:v>
                </c:pt>
                <c:pt idx="280937">
                  <c:v>57.667427701197497</c:v>
                </c:pt>
                <c:pt idx="280938">
                  <c:v>57.667499435066901</c:v>
                </c:pt>
                <c:pt idx="280939">
                  <c:v>57.667571168706701</c:v>
                </c:pt>
                <c:pt idx="280940">
                  <c:v>57.667642902116803</c:v>
                </c:pt>
                <c:pt idx="280941">
                  <c:v>57.667714635297401</c:v>
                </c:pt>
                <c:pt idx="280942">
                  <c:v>57.667786368248301</c:v>
                </c:pt>
                <c:pt idx="280943">
                  <c:v>57.667858100969603</c:v>
                </c:pt>
                <c:pt idx="280944">
                  <c:v>57.667929833461301</c:v>
                </c:pt>
                <c:pt idx="280945">
                  <c:v>57.668001565723401</c:v>
                </c:pt>
                <c:pt idx="280946">
                  <c:v>57.668073297755903</c:v>
                </c:pt>
                <c:pt idx="280947">
                  <c:v>57.668145029558801</c:v>
                </c:pt>
                <c:pt idx="280948">
                  <c:v>57.668216761132101</c:v>
                </c:pt>
                <c:pt idx="280949">
                  <c:v>57.668288492475803</c:v>
                </c:pt>
                <c:pt idx="280950">
                  <c:v>57.668360223589801</c:v>
                </c:pt>
                <c:pt idx="280951">
                  <c:v>57.6684319544743</c:v>
                </c:pt>
                <c:pt idx="280952">
                  <c:v>57.668503685129203</c:v>
                </c:pt>
                <c:pt idx="280953">
                  <c:v>57.6685754155544</c:v>
                </c:pt>
                <c:pt idx="280954">
                  <c:v>57.6686471457501</c:v>
                </c:pt>
                <c:pt idx="280955">
                  <c:v>57.668718875716102</c:v>
                </c:pt>
                <c:pt idx="280956">
                  <c:v>57.6687906054526</c:v>
                </c:pt>
                <c:pt idx="280957">
                  <c:v>57.6688623349594</c:v>
                </c:pt>
                <c:pt idx="280958">
                  <c:v>57.668934064236701</c:v>
                </c:pt>
                <c:pt idx="280959">
                  <c:v>57.669005793284299</c:v>
                </c:pt>
                <c:pt idx="280960">
                  <c:v>57.669077522102398</c:v>
                </c:pt>
                <c:pt idx="280961">
                  <c:v>57.669149250690801</c:v>
                </c:pt>
                <c:pt idx="280962">
                  <c:v>57.669220979049697</c:v>
                </c:pt>
                <c:pt idx="280963">
                  <c:v>57.669292707178897</c:v>
                </c:pt>
                <c:pt idx="280964">
                  <c:v>57.669364435078599</c:v>
                </c:pt>
                <c:pt idx="280965">
                  <c:v>57.669436162748703</c:v>
                </c:pt>
                <c:pt idx="280966">
                  <c:v>57.669507890189102</c:v>
                </c:pt>
                <c:pt idx="280967">
                  <c:v>57.669579617399997</c:v>
                </c:pt>
                <c:pt idx="280968">
                  <c:v>57.6696513443813</c:v>
                </c:pt>
                <c:pt idx="280969">
                  <c:v>57.669723071132999</c:v>
                </c:pt>
                <c:pt idx="280970">
                  <c:v>57.669794797655101</c:v>
                </c:pt>
                <c:pt idx="280971">
                  <c:v>57.669866523947697</c:v>
                </c:pt>
                <c:pt idx="280972">
                  <c:v>57.669938250010603</c:v>
                </c:pt>
                <c:pt idx="280973">
                  <c:v>57.670009975843897</c:v>
                </c:pt>
                <c:pt idx="280974">
                  <c:v>57.6700817014477</c:v>
                </c:pt>
                <c:pt idx="280975">
                  <c:v>57.670153426821798</c:v>
                </c:pt>
                <c:pt idx="280976">
                  <c:v>57.670225151966399</c:v>
                </c:pt>
                <c:pt idx="280977">
                  <c:v>57.670296876881402</c:v>
                </c:pt>
                <c:pt idx="280978">
                  <c:v>57.6703686015668</c:v>
                </c:pt>
                <c:pt idx="280979">
                  <c:v>57.6704403260226</c:v>
                </c:pt>
                <c:pt idx="280980">
                  <c:v>57.670512050248902</c:v>
                </c:pt>
                <c:pt idx="280981">
                  <c:v>57.6705837742455</c:v>
                </c:pt>
                <c:pt idx="280982">
                  <c:v>57.6706554980126</c:v>
                </c:pt>
                <c:pt idx="280983">
                  <c:v>57.670727221550102</c:v>
                </c:pt>
                <c:pt idx="280984">
                  <c:v>57.670798944857999</c:v>
                </c:pt>
                <c:pt idx="280985">
                  <c:v>57.670870667936398</c:v>
                </c:pt>
                <c:pt idx="280986">
                  <c:v>57.6709423907851</c:v>
                </c:pt>
                <c:pt idx="280987">
                  <c:v>57.671014113404297</c:v>
                </c:pt>
                <c:pt idx="280988">
                  <c:v>57.671085835793903</c:v>
                </c:pt>
                <c:pt idx="280989">
                  <c:v>57.671157557953897</c:v>
                </c:pt>
                <c:pt idx="280990">
                  <c:v>57.671229279884301</c:v>
                </c:pt>
                <c:pt idx="280991">
                  <c:v>57.671301001585199</c:v>
                </c:pt>
                <c:pt idx="280992">
                  <c:v>57.6713727230565</c:v>
                </c:pt>
                <c:pt idx="280993">
                  <c:v>57.671444444298203</c:v>
                </c:pt>
                <c:pt idx="280994">
                  <c:v>57.6715161653104</c:v>
                </c:pt>
                <c:pt idx="280995">
                  <c:v>57.671587886092901</c:v>
                </c:pt>
                <c:pt idx="280996">
                  <c:v>57.671659606646003</c:v>
                </c:pt>
                <c:pt idx="280997">
                  <c:v>57.6717313269694</c:v>
                </c:pt>
                <c:pt idx="280998">
                  <c:v>57.6718030470632</c:v>
                </c:pt>
                <c:pt idx="280999">
                  <c:v>57.671874766927502</c:v>
                </c:pt>
                <c:pt idx="281000">
                  <c:v>57.671946486562298</c:v>
                </c:pt>
                <c:pt idx="281001">
                  <c:v>57.672018205967397</c:v>
                </c:pt>
                <c:pt idx="281002">
                  <c:v>57.672089925142998</c:v>
                </c:pt>
                <c:pt idx="281003">
                  <c:v>57.672161644089002</c:v>
                </c:pt>
                <c:pt idx="281004">
                  <c:v>57.6722333628055</c:v>
                </c:pt>
                <c:pt idx="281005">
                  <c:v>57.6723050812924</c:v>
                </c:pt>
                <c:pt idx="281006">
                  <c:v>57.672376799549703</c:v>
                </c:pt>
                <c:pt idx="281007">
                  <c:v>57.672448517577401</c:v>
                </c:pt>
                <c:pt idx="281008">
                  <c:v>57.6725202353756</c:v>
                </c:pt>
                <c:pt idx="281009">
                  <c:v>57.672591952944302</c:v>
                </c:pt>
                <c:pt idx="281010">
                  <c:v>57.672663670283399</c:v>
                </c:pt>
                <c:pt idx="281011">
                  <c:v>57.672735387392898</c:v>
                </c:pt>
                <c:pt idx="281012">
                  <c:v>57.672807104272799</c:v>
                </c:pt>
                <c:pt idx="281013">
                  <c:v>57.672878820923202</c:v>
                </c:pt>
                <c:pt idx="281014">
                  <c:v>57.6729505373441</c:v>
                </c:pt>
                <c:pt idx="281015">
                  <c:v>57.673022253535301</c:v>
                </c:pt>
                <c:pt idx="281016">
                  <c:v>57.673093969497003</c:v>
                </c:pt>
                <c:pt idx="281017">
                  <c:v>57.673165685229201</c:v>
                </c:pt>
                <c:pt idx="281018">
                  <c:v>57.6732374007318</c:v>
                </c:pt>
                <c:pt idx="281019">
                  <c:v>57.673309116004901</c:v>
                </c:pt>
                <c:pt idx="281020">
                  <c:v>57.673380831048398</c:v>
                </c:pt>
                <c:pt idx="281021">
                  <c:v>57.673452545862297</c:v>
                </c:pt>
                <c:pt idx="281022">
                  <c:v>57.673524260446698</c:v>
                </c:pt>
                <c:pt idx="281023">
                  <c:v>57.6735959748016</c:v>
                </c:pt>
                <c:pt idx="281024">
                  <c:v>57.673667688926798</c:v>
                </c:pt>
                <c:pt idx="281025">
                  <c:v>57.673739402822598</c:v>
                </c:pt>
                <c:pt idx="281026">
                  <c:v>57.6738111164888</c:v>
                </c:pt>
                <c:pt idx="281027">
                  <c:v>57.673882829925397</c:v>
                </c:pt>
                <c:pt idx="281028">
                  <c:v>57.673954543132503</c:v>
                </c:pt>
                <c:pt idx="281029">
                  <c:v>57.674026256110103</c:v>
                </c:pt>
                <c:pt idx="281030">
                  <c:v>57.674097968858</c:v>
                </c:pt>
                <c:pt idx="281031">
                  <c:v>57.674169681376497</c:v>
                </c:pt>
                <c:pt idx="281032">
                  <c:v>57.674241393665397</c:v>
                </c:pt>
                <c:pt idx="281033">
                  <c:v>57.674313105724799</c:v>
                </c:pt>
                <c:pt idx="281034">
                  <c:v>57.674384817554603</c:v>
                </c:pt>
                <c:pt idx="281035">
                  <c:v>57.674456529154803</c:v>
                </c:pt>
                <c:pt idx="281036">
                  <c:v>57.674528240525603</c:v>
                </c:pt>
                <c:pt idx="281037">
                  <c:v>57.674599951666799</c:v>
                </c:pt>
                <c:pt idx="281038">
                  <c:v>57.674671662578398</c:v>
                </c:pt>
                <c:pt idx="281039">
                  <c:v>57.674743373260497</c:v>
                </c:pt>
                <c:pt idx="281040">
                  <c:v>57.674815083713099</c:v>
                </c:pt>
                <c:pt idx="281041">
                  <c:v>57.674886793936103</c:v>
                </c:pt>
                <c:pt idx="281042">
                  <c:v>57.674958503929602</c:v>
                </c:pt>
                <c:pt idx="281043">
                  <c:v>57.675030213693603</c:v>
                </c:pt>
                <c:pt idx="281044">
                  <c:v>57.675101923227999</c:v>
                </c:pt>
                <c:pt idx="281045">
                  <c:v>57.675173632532903</c:v>
                </c:pt>
                <c:pt idx="281046">
                  <c:v>57.675245341608203</c:v>
                </c:pt>
                <c:pt idx="281047">
                  <c:v>57.675317050453998</c:v>
                </c:pt>
                <c:pt idx="281048">
                  <c:v>57.675388759070302</c:v>
                </c:pt>
                <c:pt idx="281049">
                  <c:v>57.6754604674571</c:v>
                </c:pt>
                <c:pt idx="281050">
                  <c:v>57.6755321756143</c:v>
                </c:pt>
                <c:pt idx="281051">
                  <c:v>57.675603883542003</c:v>
                </c:pt>
                <c:pt idx="281052">
                  <c:v>57.6756755912401</c:v>
                </c:pt>
                <c:pt idx="281053">
                  <c:v>57.6757472987087</c:v>
                </c:pt>
                <c:pt idx="281054">
                  <c:v>57.675819005947801</c:v>
                </c:pt>
                <c:pt idx="281055">
                  <c:v>57.675890712957397</c:v>
                </c:pt>
                <c:pt idx="281056">
                  <c:v>57.675962419737402</c:v>
                </c:pt>
                <c:pt idx="281057">
                  <c:v>57.676034126287902</c:v>
                </c:pt>
                <c:pt idx="281058">
                  <c:v>57.676105832608897</c:v>
                </c:pt>
                <c:pt idx="281059">
                  <c:v>57.676177538700401</c:v>
                </c:pt>
                <c:pt idx="281060">
                  <c:v>57.6762492445623</c:v>
                </c:pt>
                <c:pt idx="281061">
                  <c:v>57.6763209501947</c:v>
                </c:pt>
                <c:pt idx="281062">
                  <c:v>57.676392655597603</c:v>
                </c:pt>
                <c:pt idx="281063">
                  <c:v>57.676464360771</c:v>
                </c:pt>
                <c:pt idx="281064">
                  <c:v>57.676536065714799</c:v>
                </c:pt>
                <c:pt idx="281065">
                  <c:v>57.676607770429101</c:v>
                </c:pt>
                <c:pt idx="281066">
                  <c:v>57.676679474913897</c:v>
                </c:pt>
                <c:pt idx="281067">
                  <c:v>57.676751179169202</c:v>
                </c:pt>
                <c:pt idx="281068">
                  <c:v>57.676822883195001</c:v>
                </c:pt>
                <c:pt idx="281069">
                  <c:v>57.676894586991203</c:v>
                </c:pt>
                <c:pt idx="281070">
                  <c:v>57.676966290557999</c:v>
                </c:pt>
                <c:pt idx="281071">
                  <c:v>57.677037993895198</c:v>
                </c:pt>
                <c:pt idx="281072">
                  <c:v>57.677109697002898</c:v>
                </c:pt>
                <c:pt idx="281073">
                  <c:v>57.677181399881</c:v>
                </c:pt>
                <c:pt idx="281074">
                  <c:v>57.677253102529697</c:v>
                </c:pt>
                <c:pt idx="281075">
                  <c:v>57.677324804948803</c:v>
                </c:pt>
                <c:pt idx="281076">
                  <c:v>57.677396507138504</c:v>
                </c:pt>
                <c:pt idx="281077">
                  <c:v>57.677468209098599</c:v>
                </c:pt>
                <c:pt idx="281078">
                  <c:v>57.677539910829204</c:v>
                </c:pt>
                <c:pt idx="281079">
                  <c:v>57.677611612330303</c:v>
                </c:pt>
                <c:pt idx="281080">
                  <c:v>57.677683313601896</c:v>
                </c:pt>
                <c:pt idx="281081">
                  <c:v>57.677755014643999</c:v>
                </c:pt>
                <c:pt idx="281082">
                  <c:v>57.677826715456597</c:v>
                </c:pt>
                <c:pt idx="281083">
                  <c:v>57.677898416039604</c:v>
                </c:pt>
                <c:pt idx="281084">
                  <c:v>57.677970116393197</c:v>
                </c:pt>
                <c:pt idx="281085">
                  <c:v>57.678041816517201</c:v>
                </c:pt>
                <c:pt idx="281086">
                  <c:v>57.678113516411798</c:v>
                </c:pt>
                <c:pt idx="281087">
                  <c:v>57.678185216076798</c:v>
                </c:pt>
                <c:pt idx="281088">
                  <c:v>57.678256915512399</c:v>
                </c:pt>
                <c:pt idx="281089">
                  <c:v>57.678328614718403</c:v>
                </c:pt>
                <c:pt idx="281090">
                  <c:v>57.678400313694901</c:v>
                </c:pt>
                <c:pt idx="281091">
                  <c:v>57.678472012442001</c:v>
                </c:pt>
                <c:pt idx="281092">
                  <c:v>57.678543710959502</c:v>
                </c:pt>
                <c:pt idx="281093">
                  <c:v>57.678615409247499</c:v>
                </c:pt>
                <c:pt idx="281094">
                  <c:v>57.678687107305997</c:v>
                </c:pt>
                <c:pt idx="281095">
                  <c:v>57.678758805135097</c:v>
                </c:pt>
                <c:pt idx="281096">
                  <c:v>57.678830502734598</c:v>
                </c:pt>
                <c:pt idx="281097">
                  <c:v>57.678902200104602</c:v>
                </c:pt>
                <c:pt idx="281098">
                  <c:v>57.6789738972452</c:v>
                </c:pt>
                <c:pt idx="281099">
                  <c:v>57.6790455941562</c:v>
                </c:pt>
                <c:pt idx="281100">
                  <c:v>57.679117290837702</c:v>
                </c:pt>
                <c:pt idx="281101">
                  <c:v>57.679188987289798</c:v>
                </c:pt>
                <c:pt idx="281102">
                  <c:v>57.679260683512297</c:v>
                </c:pt>
                <c:pt idx="281103">
                  <c:v>57.679332379505396</c:v>
                </c:pt>
                <c:pt idx="281104">
                  <c:v>57.679404075268998</c:v>
                </c:pt>
                <c:pt idx="281105">
                  <c:v>57.679475770803002</c:v>
                </c:pt>
                <c:pt idx="281106">
                  <c:v>57.6795474661076</c:v>
                </c:pt>
                <c:pt idx="281107">
                  <c:v>57.6796191611827</c:v>
                </c:pt>
                <c:pt idx="281108">
                  <c:v>57.679690856028301</c:v>
                </c:pt>
                <c:pt idx="281109">
                  <c:v>57.679762550644497</c:v>
                </c:pt>
                <c:pt idx="281110">
                  <c:v>57.679834245031103</c:v>
                </c:pt>
                <c:pt idx="281111">
                  <c:v>57.679905939188203</c:v>
                </c:pt>
                <c:pt idx="281112">
                  <c:v>57.679977633115897</c:v>
                </c:pt>
                <c:pt idx="281113">
                  <c:v>57.6800493268141</c:v>
                </c:pt>
                <c:pt idx="281114">
                  <c:v>57.680121020282698</c:v>
                </c:pt>
                <c:pt idx="281115">
                  <c:v>57.680192713521897</c:v>
                </c:pt>
                <c:pt idx="281116">
                  <c:v>57.680264406531599</c:v>
                </c:pt>
                <c:pt idx="281117">
                  <c:v>57.680336099311901</c:v>
                </c:pt>
                <c:pt idx="281118">
                  <c:v>57.680407791862599</c:v>
                </c:pt>
                <c:pt idx="281119">
                  <c:v>57.680479484183898</c:v>
                </c:pt>
                <c:pt idx="281120">
                  <c:v>57.680551176275699</c:v>
                </c:pt>
                <c:pt idx="281121">
                  <c:v>57.680622868138002</c:v>
                </c:pt>
                <c:pt idx="281122">
                  <c:v>57.680694559770799</c:v>
                </c:pt>
                <c:pt idx="281123">
                  <c:v>57.680766251174198</c:v>
                </c:pt>
                <c:pt idx="281124">
                  <c:v>57.680837942348099</c:v>
                </c:pt>
                <c:pt idx="281125">
                  <c:v>57.680909633292401</c:v>
                </c:pt>
                <c:pt idx="281126">
                  <c:v>57.680981324007398</c:v>
                </c:pt>
                <c:pt idx="281127">
                  <c:v>57.681053014492797</c:v>
                </c:pt>
                <c:pt idx="281128">
                  <c:v>57.681124704748797</c:v>
                </c:pt>
                <c:pt idx="281129">
                  <c:v>57.681196394775299</c:v>
                </c:pt>
                <c:pt idx="281130">
                  <c:v>57.681268084572302</c:v>
                </c:pt>
                <c:pt idx="281131">
                  <c:v>57.6813397741399</c:v>
                </c:pt>
                <c:pt idx="281132">
                  <c:v>57.6814114634779</c:v>
                </c:pt>
                <c:pt idx="281133">
                  <c:v>57.681483152586502</c:v>
                </c:pt>
                <c:pt idx="281134">
                  <c:v>57.681554841465697</c:v>
                </c:pt>
                <c:pt idx="281135">
                  <c:v>57.681626530115302</c:v>
                </c:pt>
                <c:pt idx="281136">
                  <c:v>57.681698218535502</c:v>
                </c:pt>
                <c:pt idx="281137">
                  <c:v>57.681769906726302</c:v>
                </c:pt>
                <c:pt idx="281138">
                  <c:v>57.681841594687498</c:v>
                </c:pt>
                <c:pt idx="281139">
                  <c:v>57.681913282419302</c:v>
                </c:pt>
                <c:pt idx="281140">
                  <c:v>57.6819849699217</c:v>
                </c:pt>
                <c:pt idx="281141">
                  <c:v>57.682056657194501</c:v>
                </c:pt>
                <c:pt idx="281142">
                  <c:v>57.682128344237903</c:v>
                </c:pt>
                <c:pt idx="281143">
                  <c:v>57.682200031051799</c:v>
                </c:pt>
                <c:pt idx="281144">
                  <c:v>57.682271717636297</c:v>
                </c:pt>
                <c:pt idx="281145">
                  <c:v>57.682343403991297</c:v>
                </c:pt>
                <c:pt idx="281146">
                  <c:v>57.682415090116898</c:v>
                </c:pt>
                <c:pt idx="281147">
                  <c:v>57.682486776013</c:v>
                </c:pt>
                <c:pt idx="281148">
                  <c:v>57.682558461679598</c:v>
                </c:pt>
                <c:pt idx="281149">
                  <c:v>57.682630147116797</c:v>
                </c:pt>
                <c:pt idx="281150">
                  <c:v>57.682701832324497</c:v>
                </c:pt>
                <c:pt idx="281151">
                  <c:v>57.682773517302699</c:v>
                </c:pt>
                <c:pt idx="281152">
                  <c:v>57.682845202051503</c:v>
                </c:pt>
                <c:pt idx="281153">
                  <c:v>57.682916886570801</c:v>
                </c:pt>
                <c:pt idx="281154">
                  <c:v>57.682988570860701</c:v>
                </c:pt>
                <c:pt idx="281155">
                  <c:v>57.683060254921202</c:v>
                </c:pt>
                <c:pt idx="281156">
                  <c:v>57.683131938752098</c:v>
                </c:pt>
                <c:pt idx="281157">
                  <c:v>57.683203622353602</c:v>
                </c:pt>
                <c:pt idx="281158">
                  <c:v>57.683275305725701</c:v>
                </c:pt>
                <c:pt idx="281159">
                  <c:v>57.683346988868301</c:v>
                </c:pt>
                <c:pt idx="281160">
                  <c:v>57.683418671781503</c:v>
                </c:pt>
                <c:pt idx="281161">
                  <c:v>57.683490354465199</c:v>
                </c:pt>
                <c:pt idx="281162">
                  <c:v>57.683562036919497</c:v>
                </c:pt>
                <c:pt idx="281163">
                  <c:v>57.683633719144296</c:v>
                </c:pt>
                <c:pt idx="281164">
                  <c:v>57.683705401139598</c:v>
                </c:pt>
                <c:pt idx="281165">
                  <c:v>57.6837770829055</c:v>
                </c:pt>
                <c:pt idx="281166">
                  <c:v>57.683848764441997</c:v>
                </c:pt>
                <c:pt idx="281167">
                  <c:v>57.683920445749003</c:v>
                </c:pt>
                <c:pt idx="281168">
                  <c:v>57.683992126826602</c:v>
                </c:pt>
                <c:pt idx="281169">
                  <c:v>57.684063807674796</c:v>
                </c:pt>
                <c:pt idx="281170">
                  <c:v>57.6841354882934</c:v>
                </c:pt>
                <c:pt idx="281171">
                  <c:v>57.684207168682697</c:v>
                </c:pt>
                <c:pt idx="281172">
                  <c:v>57.684278848842503</c:v>
                </c:pt>
                <c:pt idx="281173">
                  <c:v>57.684350528772903</c:v>
                </c:pt>
                <c:pt idx="281174">
                  <c:v>57.684422208473798</c:v>
                </c:pt>
                <c:pt idx="281175">
                  <c:v>57.684493887945301</c:v>
                </c:pt>
                <c:pt idx="281176">
                  <c:v>57.684565567187299</c:v>
                </c:pt>
                <c:pt idx="281177">
                  <c:v>57.684637246199898</c:v>
                </c:pt>
                <c:pt idx="281178">
                  <c:v>57.684708924983099</c:v>
                </c:pt>
                <c:pt idx="281179">
                  <c:v>57.684780603536801</c:v>
                </c:pt>
                <c:pt idx="281180">
                  <c:v>57.684852281861097</c:v>
                </c:pt>
                <c:pt idx="281181">
                  <c:v>57.684923959955903</c:v>
                </c:pt>
                <c:pt idx="281182">
                  <c:v>57.684995637821302</c:v>
                </c:pt>
                <c:pt idx="281183">
                  <c:v>57.685067315457303</c:v>
                </c:pt>
                <c:pt idx="281184">
                  <c:v>57.685138992863898</c:v>
                </c:pt>
                <c:pt idx="281185">
                  <c:v>57.685210670041002</c:v>
                </c:pt>
                <c:pt idx="281186">
                  <c:v>57.6852823469887</c:v>
                </c:pt>
                <c:pt idx="281187">
                  <c:v>57.6853540237069</c:v>
                </c:pt>
                <c:pt idx="281188">
                  <c:v>57.685425700195701</c:v>
                </c:pt>
                <c:pt idx="281189">
                  <c:v>57.685497376455103</c:v>
                </c:pt>
                <c:pt idx="281190">
                  <c:v>57.6855690524851</c:v>
                </c:pt>
                <c:pt idx="281191">
                  <c:v>57.685640728285598</c:v>
                </c:pt>
                <c:pt idx="281192">
                  <c:v>57.685712403856698</c:v>
                </c:pt>
                <c:pt idx="281193">
                  <c:v>57.685784079198399</c:v>
                </c:pt>
                <c:pt idx="281194">
                  <c:v>57.685855754310701</c:v>
                </c:pt>
                <c:pt idx="281195">
                  <c:v>57.685927429193498</c:v>
                </c:pt>
                <c:pt idx="281196">
                  <c:v>57.685999103846903</c:v>
                </c:pt>
                <c:pt idx="281197">
                  <c:v>57.686070778270903</c:v>
                </c:pt>
                <c:pt idx="281198">
                  <c:v>57.686142452465397</c:v>
                </c:pt>
                <c:pt idx="281199">
                  <c:v>57.686214126430599</c:v>
                </c:pt>
                <c:pt idx="281200">
                  <c:v>57.686285800166303</c:v>
                </c:pt>
                <c:pt idx="281201">
                  <c:v>57.686357473672601</c:v>
                </c:pt>
                <c:pt idx="281202">
                  <c:v>57.686429146949401</c:v>
                </c:pt>
                <c:pt idx="281203">
                  <c:v>57.686500819996901</c:v>
                </c:pt>
                <c:pt idx="281204">
                  <c:v>57.686572492814904</c:v>
                </c:pt>
                <c:pt idx="281205">
                  <c:v>57.6866441654035</c:v>
                </c:pt>
                <c:pt idx="281206">
                  <c:v>57.686715837762698</c:v>
                </c:pt>
                <c:pt idx="281207">
                  <c:v>57.686787509892497</c:v>
                </c:pt>
                <c:pt idx="281208">
                  <c:v>57.686859181792897</c:v>
                </c:pt>
                <c:pt idx="281209">
                  <c:v>57.686930853463799</c:v>
                </c:pt>
                <c:pt idx="281210">
                  <c:v>57.687002524905303</c:v>
                </c:pt>
                <c:pt idx="281211">
                  <c:v>57.687074196117401</c:v>
                </c:pt>
                <c:pt idx="281212">
                  <c:v>57.687145867100199</c:v>
                </c:pt>
                <c:pt idx="281213">
                  <c:v>57.6872175378534</c:v>
                </c:pt>
                <c:pt idx="281214">
                  <c:v>57.687289208377301</c:v>
                </c:pt>
                <c:pt idx="281215">
                  <c:v>57.687360878671797</c:v>
                </c:pt>
                <c:pt idx="281216">
                  <c:v>57.687432548736801</c:v>
                </c:pt>
                <c:pt idx="281217">
                  <c:v>57.687504218572499</c:v>
                </c:pt>
                <c:pt idx="281218">
                  <c:v>57.687575888178699</c:v>
                </c:pt>
                <c:pt idx="281219">
                  <c:v>57.6876475575556</c:v>
                </c:pt>
                <c:pt idx="281220">
                  <c:v>57.687719226703003</c:v>
                </c:pt>
                <c:pt idx="281221">
                  <c:v>57.687790895620999</c:v>
                </c:pt>
                <c:pt idx="281222">
                  <c:v>57.687862564309597</c:v>
                </c:pt>
                <c:pt idx="281223">
                  <c:v>57.687934232768797</c:v>
                </c:pt>
                <c:pt idx="281224">
                  <c:v>57.688005900998597</c:v>
                </c:pt>
                <c:pt idx="281225">
                  <c:v>57.688077568998999</c:v>
                </c:pt>
                <c:pt idx="281226">
                  <c:v>57.688149236770002</c:v>
                </c:pt>
                <c:pt idx="281227">
                  <c:v>57.688220904311599</c:v>
                </c:pt>
                <c:pt idx="281228">
                  <c:v>57.688292571623798</c:v>
                </c:pt>
                <c:pt idx="281229">
                  <c:v>57.688364238706598</c:v>
                </c:pt>
                <c:pt idx="281230">
                  <c:v>57.688435905559999</c:v>
                </c:pt>
                <c:pt idx="281231">
                  <c:v>57.688507572184001</c:v>
                </c:pt>
                <c:pt idx="281232">
                  <c:v>57.688579238578598</c:v>
                </c:pt>
                <c:pt idx="281233">
                  <c:v>57.688650904743803</c:v>
                </c:pt>
                <c:pt idx="281234">
                  <c:v>57.688722570679602</c:v>
                </c:pt>
                <c:pt idx="281235">
                  <c:v>57.688794236386002</c:v>
                </c:pt>
                <c:pt idx="281236">
                  <c:v>57.688865901862997</c:v>
                </c:pt>
                <c:pt idx="281237">
                  <c:v>57.6889375671106</c:v>
                </c:pt>
                <c:pt idx="281238">
                  <c:v>57.689009232128797</c:v>
                </c:pt>
                <c:pt idx="281239">
                  <c:v>57.689080896917602</c:v>
                </c:pt>
                <c:pt idx="281240">
                  <c:v>57.689152561477101</c:v>
                </c:pt>
                <c:pt idx="281241">
                  <c:v>57.689224225807102</c:v>
                </c:pt>
                <c:pt idx="281242">
                  <c:v>57.689295889907797</c:v>
                </c:pt>
                <c:pt idx="281243">
                  <c:v>57.689367553779</c:v>
                </c:pt>
                <c:pt idx="281244">
                  <c:v>57.689439217420897</c:v>
                </c:pt>
                <c:pt idx="281245">
                  <c:v>57.689510880833403</c:v>
                </c:pt>
                <c:pt idx="281246">
                  <c:v>57.689582544016503</c:v>
                </c:pt>
                <c:pt idx="281247">
                  <c:v>57.689654206970197</c:v>
                </c:pt>
                <c:pt idx="281248">
                  <c:v>57.689725869694499</c:v>
                </c:pt>
                <c:pt idx="281249">
                  <c:v>57.689797532189402</c:v>
                </c:pt>
                <c:pt idx="281250">
                  <c:v>57.689869194455</c:v>
                </c:pt>
                <c:pt idx="281251">
                  <c:v>57.689940856491098</c:v>
                </c:pt>
                <c:pt idx="281252">
                  <c:v>57.690012518297898</c:v>
                </c:pt>
                <c:pt idx="281253">
                  <c:v>57.690084179875299</c:v>
                </c:pt>
                <c:pt idx="281254">
                  <c:v>57.690155841223302</c:v>
                </c:pt>
                <c:pt idx="281255">
                  <c:v>57.690227502341997</c:v>
                </c:pt>
                <c:pt idx="281256">
                  <c:v>57.690299163231202</c:v>
                </c:pt>
                <c:pt idx="281257">
                  <c:v>57.690370823891101</c:v>
                </c:pt>
                <c:pt idx="281258">
                  <c:v>57.690442484321601</c:v>
                </c:pt>
                <c:pt idx="281259">
                  <c:v>57.690514144522702</c:v>
                </c:pt>
                <c:pt idx="281260">
                  <c:v>57.690585804494397</c:v>
                </c:pt>
                <c:pt idx="281261">
                  <c:v>57.6906574642368</c:v>
                </c:pt>
                <c:pt idx="281262">
                  <c:v>57.690729123749797</c:v>
                </c:pt>
                <c:pt idx="281263">
                  <c:v>57.690800783033403</c:v>
                </c:pt>
                <c:pt idx="281264">
                  <c:v>57.690872442087603</c:v>
                </c:pt>
                <c:pt idx="281265">
                  <c:v>57.690944100912503</c:v>
                </c:pt>
                <c:pt idx="281266">
                  <c:v>57.691015759507899</c:v>
                </c:pt>
                <c:pt idx="281267">
                  <c:v>57.691087417874101</c:v>
                </c:pt>
                <c:pt idx="281268">
                  <c:v>57.691159076010798</c:v>
                </c:pt>
                <c:pt idx="281269">
                  <c:v>57.691230733918196</c:v>
                </c:pt>
                <c:pt idx="281270">
                  <c:v>57.691302391596203</c:v>
                </c:pt>
                <c:pt idx="281271">
                  <c:v>57.691374049044803</c:v>
                </c:pt>
                <c:pt idx="281272">
                  <c:v>57.691445706263998</c:v>
                </c:pt>
                <c:pt idx="281273">
                  <c:v>57.691517363253901</c:v>
                </c:pt>
                <c:pt idx="281274">
                  <c:v>57.691589020014497</c:v>
                </c:pt>
                <c:pt idx="281275">
                  <c:v>57.691660676545602</c:v>
                </c:pt>
                <c:pt idx="281276">
                  <c:v>57.691732332847401</c:v>
                </c:pt>
                <c:pt idx="281277">
                  <c:v>57.691803988919801</c:v>
                </c:pt>
                <c:pt idx="281278">
                  <c:v>57.691875644762902</c:v>
                </c:pt>
                <c:pt idx="281279">
                  <c:v>57.691947300376597</c:v>
                </c:pt>
                <c:pt idx="281280">
                  <c:v>57.692018955760901</c:v>
                </c:pt>
                <c:pt idx="281281">
                  <c:v>57.692090610915898</c:v>
                </c:pt>
                <c:pt idx="281282">
                  <c:v>57.692162265841503</c:v>
                </c:pt>
                <c:pt idx="281283">
                  <c:v>57.692233920537703</c:v>
                </c:pt>
                <c:pt idx="281284">
                  <c:v>57.692305575004603</c:v>
                </c:pt>
                <c:pt idx="281285">
                  <c:v>57.692377229242098</c:v>
                </c:pt>
                <c:pt idx="281286">
                  <c:v>57.6924488832503</c:v>
                </c:pt>
                <c:pt idx="281287">
                  <c:v>57.692520537029097</c:v>
                </c:pt>
                <c:pt idx="281288">
                  <c:v>57.692592190578601</c:v>
                </c:pt>
                <c:pt idx="281289">
                  <c:v>57.6926638438986</c:v>
                </c:pt>
                <c:pt idx="281290">
                  <c:v>57.6927354969894</c:v>
                </c:pt>
                <c:pt idx="281291">
                  <c:v>57.6928071498508</c:v>
                </c:pt>
                <c:pt idx="281292">
                  <c:v>57.692878802482802</c:v>
                </c:pt>
                <c:pt idx="281293">
                  <c:v>57.692950454885498</c:v>
                </c:pt>
                <c:pt idx="281294">
                  <c:v>57.693022107058802</c:v>
                </c:pt>
                <c:pt idx="281295">
                  <c:v>57.693093759002799</c:v>
                </c:pt>
                <c:pt idx="281296">
                  <c:v>57.693165410717398</c:v>
                </c:pt>
                <c:pt idx="281297">
                  <c:v>57.693237062202698</c:v>
                </c:pt>
                <c:pt idx="281298">
                  <c:v>57.693308713458599</c:v>
                </c:pt>
                <c:pt idx="281299">
                  <c:v>57.693380364485101</c:v>
                </c:pt>
                <c:pt idx="281300">
                  <c:v>57.693452015282404</c:v>
                </c:pt>
                <c:pt idx="281301">
                  <c:v>57.693523665850201</c:v>
                </c:pt>
                <c:pt idx="281302">
                  <c:v>57.693595316188798</c:v>
                </c:pt>
                <c:pt idx="281303">
                  <c:v>57.693666966297897</c:v>
                </c:pt>
                <c:pt idx="281304">
                  <c:v>57.693738616177797</c:v>
                </c:pt>
                <c:pt idx="281305">
                  <c:v>57.693810265828297</c:v>
                </c:pt>
                <c:pt idx="281306">
                  <c:v>57.693881915249399</c:v>
                </c:pt>
                <c:pt idx="281307">
                  <c:v>57.693953564441202</c:v>
                </c:pt>
                <c:pt idx="281308">
                  <c:v>57.694025213403698</c:v>
                </c:pt>
                <c:pt idx="281309">
                  <c:v>57.694096862136803</c:v>
                </c:pt>
                <c:pt idx="281310">
                  <c:v>57.694168510640601</c:v>
                </c:pt>
                <c:pt idx="281311">
                  <c:v>57.694240158915001</c:v>
                </c:pt>
                <c:pt idx="281312">
                  <c:v>57.694311806960101</c:v>
                </c:pt>
                <c:pt idx="281313">
                  <c:v>57.694383454775803</c:v>
                </c:pt>
                <c:pt idx="281314">
                  <c:v>57.694455102362298</c:v>
                </c:pt>
                <c:pt idx="281315">
                  <c:v>57.694526749719302</c:v>
                </c:pt>
                <c:pt idx="281316">
                  <c:v>57.694598396847098</c:v>
                </c:pt>
                <c:pt idx="281317">
                  <c:v>57.694670043745496</c:v>
                </c:pt>
                <c:pt idx="281318">
                  <c:v>57.694741690414602</c:v>
                </c:pt>
                <c:pt idx="281319">
                  <c:v>57.694813336854303</c:v>
                </c:pt>
                <c:pt idx="281320">
                  <c:v>57.694884983064703</c:v>
                </c:pt>
                <c:pt idx="281321">
                  <c:v>57.694956629045798</c:v>
                </c:pt>
                <c:pt idx="281322">
                  <c:v>57.695028274797501</c:v>
                </c:pt>
                <c:pt idx="281323">
                  <c:v>57.695099920319898</c:v>
                </c:pt>
                <c:pt idx="281324">
                  <c:v>57.695171565613002</c:v>
                </c:pt>
                <c:pt idx="281325">
                  <c:v>57.695243210676701</c:v>
                </c:pt>
                <c:pt idx="281326">
                  <c:v>57.695314855511199</c:v>
                </c:pt>
                <c:pt idx="281327">
                  <c:v>57.6953865001162</c:v>
                </c:pt>
                <c:pt idx="281328">
                  <c:v>57.695458144492001</c:v>
                </c:pt>
                <c:pt idx="281329">
                  <c:v>57.695529788638403</c:v>
                </c:pt>
                <c:pt idx="281330">
                  <c:v>57.695601432555499</c:v>
                </c:pt>
                <c:pt idx="281331">
                  <c:v>57.695673076243303</c:v>
                </c:pt>
                <c:pt idx="281332">
                  <c:v>57.6957447197018</c:v>
                </c:pt>
                <c:pt idx="281333">
                  <c:v>57.695816362930898</c:v>
                </c:pt>
                <c:pt idx="281334">
                  <c:v>57.695888005930698</c:v>
                </c:pt>
                <c:pt idx="281335">
                  <c:v>57.695959648701198</c:v>
                </c:pt>
                <c:pt idx="281336">
                  <c:v>57.696031291242399</c:v>
                </c:pt>
                <c:pt idx="281337">
                  <c:v>57.696102933554201</c:v>
                </c:pt>
                <c:pt idx="281338">
                  <c:v>57.696174575636697</c:v>
                </c:pt>
                <c:pt idx="281339">
                  <c:v>57.6962462174899</c:v>
                </c:pt>
                <c:pt idx="281340">
                  <c:v>57.696317859113798</c:v>
                </c:pt>
                <c:pt idx="281341">
                  <c:v>57.696389500508303</c:v>
                </c:pt>
                <c:pt idx="281342">
                  <c:v>57.696461141673602</c:v>
                </c:pt>
                <c:pt idx="281343">
                  <c:v>57.696532782609502</c:v>
                </c:pt>
                <c:pt idx="281344">
                  <c:v>57.696604423316103</c:v>
                </c:pt>
                <c:pt idx="281345">
                  <c:v>57.696676063793397</c:v>
                </c:pt>
                <c:pt idx="281346">
                  <c:v>57.6967477040414</c:v>
                </c:pt>
                <c:pt idx="281347">
                  <c:v>57.696819344060103</c:v>
                </c:pt>
                <c:pt idx="281348">
                  <c:v>57.6968909838494</c:v>
                </c:pt>
                <c:pt idx="281349">
                  <c:v>57.696962623409497</c:v>
                </c:pt>
                <c:pt idx="281350">
                  <c:v>57.697034262740203</c:v>
                </c:pt>
                <c:pt idx="281351">
                  <c:v>57.697105901841603</c:v>
                </c:pt>
                <c:pt idx="281352">
                  <c:v>57.697177540713703</c:v>
                </c:pt>
                <c:pt idx="281353">
                  <c:v>57.697249179356497</c:v>
                </c:pt>
                <c:pt idx="281354">
                  <c:v>57.697320817769999</c:v>
                </c:pt>
                <c:pt idx="281355">
                  <c:v>57.697392455954201</c:v>
                </c:pt>
                <c:pt idx="281356">
                  <c:v>57.697464093909097</c:v>
                </c:pt>
                <c:pt idx="281357">
                  <c:v>57.697535731634602</c:v>
                </c:pt>
                <c:pt idx="281358">
                  <c:v>57.6976073691309</c:v>
                </c:pt>
                <c:pt idx="281359">
                  <c:v>57.697679006397799</c:v>
                </c:pt>
                <c:pt idx="281360">
                  <c:v>57.697750643435498</c:v>
                </c:pt>
                <c:pt idx="281361">
                  <c:v>57.697822280243798</c:v>
                </c:pt>
                <c:pt idx="281362">
                  <c:v>57.697893916822899</c:v>
                </c:pt>
                <c:pt idx="281363">
                  <c:v>57.697965553172601</c:v>
                </c:pt>
                <c:pt idx="281364">
                  <c:v>57.698037189293103</c:v>
                </c:pt>
                <c:pt idx="281365">
                  <c:v>57.6981088251842</c:v>
                </c:pt>
                <c:pt idx="281366">
                  <c:v>57.698180460845997</c:v>
                </c:pt>
                <c:pt idx="281367">
                  <c:v>57.698252096278601</c:v>
                </c:pt>
                <c:pt idx="281368">
                  <c:v>57.6983237314818</c:v>
                </c:pt>
                <c:pt idx="281369">
                  <c:v>57.698395366455799</c:v>
                </c:pt>
                <c:pt idx="281370">
                  <c:v>57.698467001200399</c:v>
                </c:pt>
                <c:pt idx="281371">
                  <c:v>57.698538635715799</c:v>
                </c:pt>
                <c:pt idx="281372">
                  <c:v>57.698610270001801</c:v>
                </c:pt>
                <c:pt idx="281373">
                  <c:v>57.698681904058603</c:v>
                </c:pt>
                <c:pt idx="281374">
                  <c:v>57.698753537885999</c:v>
                </c:pt>
                <c:pt idx="281375">
                  <c:v>57.698825171484202</c:v>
                </c:pt>
                <c:pt idx="281376">
                  <c:v>57.698896804853099</c:v>
                </c:pt>
                <c:pt idx="281377">
                  <c:v>57.698968437992697</c:v>
                </c:pt>
                <c:pt idx="281378">
                  <c:v>57.699040070903003</c:v>
                </c:pt>
                <c:pt idx="281379">
                  <c:v>57.699111703584002</c:v>
                </c:pt>
                <c:pt idx="281380">
                  <c:v>57.699183336035702</c:v>
                </c:pt>
                <c:pt idx="281381">
                  <c:v>57.699254968258103</c:v>
                </c:pt>
                <c:pt idx="281382">
                  <c:v>57.699326600251197</c:v>
                </c:pt>
                <c:pt idx="281383">
                  <c:v>57.699398232015099</c:v>
                </c:pt>
                <c:pt idx="281384">
                  <c:v>57.699469863549702</c:v>
                </c:pt>
                <c:pt idx="281385">
                  <c:v>57.699541494854898</c:v>
                </c:pt>
                <c:pt idx="281386">
                  <c:v>57.699613125930902</c:v>
                </c:pt>
                <c:pt idx="281387">
                  <c:v>57.6996847567776</c:v>
                </c:pt>
                <c:pt idx="281388">
                  <c:v>57.699756387395098</c:v>
                </c:pt>
                <c:pt idx="281389">
                  <c:v>57.699828017783197</c:v>
                </c:pt>
                <c:pt idx="281390">
                  <c:v>57.699899647942097</c:v>
                </c:pt>
                <c:pt idx="281391">
                  <c:v>57.699971277871597</c:v>
                </c:pt>
                <c:pt idx="281392">
                  <c:v>57.700042907571898</c:v>
                </c:pt>
                <c:pt idx="281393">
                  <c:v>57.7001145370429</c:v>
                </c:pt>
                <c:pt idx="281394">
                  <c:v>57.700186166284702</c:v>
                </c:pt>
                <c:pt idx="281395">
                  <c:v>57.700257795297098</c:v>
                </c:pt>
                <c:pt idx="281396">
                  <c:v>57.700329424080302</c:v>
                </c:pt>
                <c:pt idx="281397">
                  <c:v>57.700401052634199</c:v>
                </c:pt>
                <c:pt idx="281398">
                  <c:v>57.700472680958796</c:v>
                </c:pt>
                <c:pt idx="281399">
                  <c:v>57.700544309054202</c:v>
                </c:pt>
                <c:pt idx="281400">
                  <c:v>57.700615936920201</c:v>
                </c:pt>
                <c:pt idx="281401">
                  <c:v>57.700687564557001</c:v>
                </c:pt>
                <c:pt idx="281402">
                  <c:v>57.7007591919646</c:v>
                </c:pt>
                <c:pt idx="281403">
                  <c:v>57.700830819142801</c:v>
                </c:pt>
                <c:pt idx="281404">
                  <c:v>57.700902446091803</c:v>
                </c:pt>
                <c:pt idx="281405">
                  <c:v>57.700974072811498</c:v>
                </c:pt>
                <c:pt idx="281406">
                  <c:v>57.701045699301901</c:v>
                </c:pt>
                <c:pt idx="281407">
                  <c:v>57.701117325563096</c:v>
                </c:pt>
                <c:pt idx="281408">
                  <c:v>57.701188951595</c:v>
                </c:pt>
                <c:pt idx="281409">
                  <c:v>57.701260577397598</c:v>
                </c:pt>
                <c:pt idx="281410">
                  <c:v>57.701332202971003</c:v>
                </c:pt>
                <c:pt idx="281411">
                  <c:v>57.701403828315101</c:v>
                </c:pt>
                <c:pt idx="281412">
                  <c:v>57.7014754534299</c:v>
                </c:pt>
                <c:pt idx="281413">
                  <c:v>57.7015470783155</c:v>
                </c:pt>
                <c:pt idx="281414">
                  <c:v>57.7016187029718</c:v>
                </c:pt>
                <c:pt idx="281415">
                  <c:v>57.701690327398801</c:v>
                </c:pt>
                <c:pt idx="281416">
                  <c:v>57.701761951596602</c:v>
                </c:pt>
                <c:pt idx="281417">
                  <c:v>57.701833575565097</c:v>
                </c:pt>
                <c:pt idx="281418">
                  <c:v>57.701905199304299</c:v>
                </c:pt>
                <c:pt idx="281419">
                  <c:v>57.701976822814302</c:v>
                </c:pt>
                <c:pt idx="281420">
                  <c:v>57.702048446094999</c:v>
                </c:pt>
                <c:pt idx="281421">
                  <c:v>57.702120069146503</c:v>
                </c:pt>
                <c:pt idx="281422">
                  <c:v>57.7021916919687</c:v>
                </c:pt>
                <c:pt idx="281423">
                  <c:v>57.702263314561598</c:v>
                </c:pt>
                <c:pt idx="281424">
                  <c:v>57.702334936925297</c:v>
                </c:pt>
                <c:pt idx="281425">
                  <c:v>57.702406559059703</c:v>
                </c:pt>
                <c:pt idx="281426">
                  <c:v>57.702478180964903</c:v>
                </c:pt>
                <c:pt idx="281427">
                  <c:v>57.702549802640803</c:v>
                </c:pt>
                <c:pt idx="281428">
                  <c:v>57.702621424087503</c:v>
                </c:pt>
                <c:pt idx="281429">
                  <c:v>57.702693045304898</c:v>
                </c:pt>
                <c:pt idx="281430">
                  <c:v>57.702764666293099</c:v>
                </c:pt>
                <c:pt idx="281431">
                  <c:v>57.702836287052001</c:v>
                </c:pt>
                <c:pt idx="281432">
                  <c:v>57.702907907581597</c:v>
                </c:pt>
                <c:pt idx="281433">
                  <c:v>57.7029795278821</c:v>
                </c:pt>
                <c:pt idx="281434">
                  <c:v>57.703051147953197</c:v>
                </c:pt>
                <c:pt idx="281435">
                  <c:v>57.703122767795101</c:v>
                </c:pt>
                <c:pt idx="281436">
                  <c:v>57.703194387407798</c:v>
                </c:pt>
                <c:pt idx="281437">
                  <c:v>57.703266006791203</c:v>
                </c:pt>
                <c:pt idx="281438">
                  <c:v>57.703337625945302</c:v>
                </c:pt>
                <c:pt idx="281439">
                  <c:v>57.703409244870201</c:v>
                </c:pt>
                <c:pt idx="281440">
                  <c:v>57.7034808635659</c:v>
                </c:pt>
                <c:pt idx="281441">
                  <c:v>57.7035524820323</c:v>
                </c:pt>
                <c:pt idx="281442">
                  <c:v>57.703624100269501</c:v>
                </c:pt>
                <c:pt idx="281443">
                  <c:v>57.703695718277402</c:v>
                </c:pt>
                <c:pt idx="281444">
                  <c:v>57.703767336056103</c:v>
                </c:pt>
                <c:pt idx="281445">
                  <c:v>57.703838953605597</c:v>
                </c:pt>
                <c:pt idx="281446">
                  <c:v>57.7039105709258</c:v>
                </c:pt>
                <c:pt idx="281447">
                  <c:v>57.703982188016802</c:v>
                </c:pt>
                <c:pt idx="281448">
                  <c:v>57.704053804878498</c:v>
                </c:pt>
                <c:pt idx="281449">
                  <c:v>57.704125421511002</c:v>
                </c:pt>
                <c:pt idx="281450">
                  <c:v>57.704197037914199</c:v>
                </c:pt>
                <c:pt idx="281451">
                  <c:v>57.704268654088203</c:v>
                </c:pt>
                <c:pt idx="281452">
                  <c:v>57.704340270033001</c:v>
                </c:pt>
                <c:pt idx="281453">
                  <c:v>57.704411885748499</c:v>
                </c:pt>
                <c:pt idx="281454">
                  <c:v>57.704483501234897</c:v>
                </c:pt>
                <c:pt idx="281455">
                  <c:v>57.704555116491903</c:v>
                </c:pt>
                <c:pt idx="281456">
                  <c:v>57.704626731519703</c:v>
                </c:pt>
                <c:pt idx="281457">
                  <c:v>57.704698346318402</c:v>
                </c:pt>
                <c:pt idx="281458">
                  <c:v>57.704769960887702</c:v>
                </c:pt>
                <c:pt idx="281459">
                  <c:v>57.704841575227903</c:v>
                </c:pt>
                <c:pt idx="281460">
                  <c:v>57.704913189338797</c:v>
                </c:pt>
                <c:pt idx="281461">
                  <c:v>57.704984803220398</c:v>
                </c:pt>
                <c:pt idx="281462">
                  <c:v>57.7050564168729</c:v>
                </c:pt>
                <c:pt idx="281463">
                  <c:v>57.705128030296102</c:v>
                </c:pt>
                <c:pt idx="281464">
                  <c:v>57.705199643490097</c:v>
                </c:pt>
                <c:pt idx="281465">
                  <c:v>57.7052712564549</c:v>
                </c:pt>
                <c:pt idx="281466">
                  <c:v>57.705342869190403</c:v>
                </c:pt>
                <c:pt idx="281467">
                  <c:v>57.7054144816967</c:v>
                </c:pt>
                <c:pt idx="281468">
                  <c:v>57.705486093973803</c:v>
                </c:pt>
                <c:pt idx="281469">
                  <c:v>57.705557706021601</c:v>
                </c:pt>
                <c:pt idx="281470">
                  <c:v>57.705629317840298</c:v>
                </c:pt>
                <c:pt idx="281471">
                  <c:v>57.705700929429703</c:v>
                </c:pt>
                <c:pt idx="281472">
                  <c:v>57.705772540789901</c:v>
                </c:pt>
                <c:pt idx="281473">
                  <c:v>57.7058441519208</c:v>
                </c:pt>
                <c:pt idx="281474">
                  <c:v>57.705915762822599</c:v>
                </c:pt>
                <c:pt idx="281475">
                  <c:v>57.705987373495098</c:v>
                </c:pt>
                <c:pt idx="281476">
                  <c:v>57.706058983938398</c:v>
                </c:pt>
                <c:pt idx="281477">
                  <c:v>57.706130594152498</c:v>
                </c:pt>
                <c:pt idx="281478">
                  <c:v>57.706202204137398</c:v>
                </c:pt>
                <c:pt idx="281479">
                  <c:v>57.706273813892999</c:v>
                </c:pt>
                <c:pt idx="281480">
                  <c:v>57.706345423419499</c:v>
                </c:pt>
                <c:pt idx="281481">
                  <c:v>57.706417032716701</c:v>
                </c:pt>
                <c:pt idx="281482">
                  <c:v>57.706488641784702</c:v>
                </c:pt>
                <c:pt idx="281483">
                  <c:v>57.706560250623497</c:v>
                </c:pt>
                <c:pt idx="281484">
                  <c:v>57.706631859233099</c:v>
                </c:pt>
                <c:pt idx="281485">
                  <c:v>57.706703467613401</c:v>
                </c:pt>
                <c:pt idx="281486">
                  <c:v>57.706775075764597</c:v>
                </c:pt>
                <c:pt idx="281487">
                  <c:v>57.7068466836865</c:v>
                </c:pt>
                <c:pt idx="281488">
                  <c:v>57.706918291379303</c:v>
                </c:pt>
                <c:pt idx="281489">
                  <c:v>57.706989898842799</c:v>
                </c:pt>
                <c:pt idx="281490">
                  <c:v>57.707061506077103</c:v>
                </c:pt>
                <c:pt idx="281491">
                  <c:v>57.7071331130822</c:v>
                </c:pt>
                <c:pt idx="281492">
                  <c:v>57.707204719858098</c:v>
                </c:pt>
                <c:pt idx="281493">
                  <c:v>57.707276326404802</c:v>
                </c:pt>
                <c:pt idx="281494">
                  <c:v>57.7073479327223</c:v>
                </c:pt>
                <c:pt idx="281495">
                  <c:v>57.707419538810598</c:v>
                </c:pt>
                <c:pt idx="281496">
                  <c:v>57.707491144669604</c:v>
                </c:pt>
                <c:pt idx="281497">
                  <c:v>57.707562750299502</c:v>
                </c:pt>
                <c:pt idx="281498">
                  <c:v>57.707634355700201</c:v>
                </c:pt>
                <c:pt idx="281499">
                  <c:v>57.7077059608716</c:v>
                </c:pt>
                <c:pt idx="281500">
                  <c:v>57.707777565813899</c:v>
                </c:pt>
                <c:pt idx="281501">
                  <c:v>57.707849170526998</c:v>
                </c:pt>
                <c:pt idx="281502">
                  <c:v>57.707920775010798</c:v>
                </c:pt>
                <c:pt idx="281503">
                  <c:v>57.707992379265498</c:v>
                </c:pt>
                <c:pt idx="281504">
                  <c:v>57.708063983290899</c:v>
                </c:pt>
                <c:pt idx="281505">
                  <c:v>57.708135587087199</c:v>
                </c:pt>
                <c:pt idx="281506">
                  <c:v>57.708207190654299</c:v>
                </c:pt>
                <c:pt idx="281507">
                  <c:v>57.7082787939921</c:v>
                </c:pt>
                <c:pt idx="281508">
                  <c:v>57.708350397100801</c:v>
                </c:pt>
                <c:pt idx="281509">
                  <c:v>57.708421999980303</c:v>
                </c:pt>
                <c:pt idx="281510">
                  <c:v>57.708493602630597</c:v>
                </c:pt>
                <c:pt idx="281511">
                  <c:v>57.708565205051698</c:v>
                </c:pt>
                <c:pt idx="281512">
                  <c:v>57.7086368072436</c:v>
                </c:pt>
                <c:pt idx="281513">
                  <c:v>57.708708409206302</c:v>
                </c:pt>
                <c:pt idx="281514">
                  <c:v>57.708780010939797</c:v>
                </c:pt>
                <c:pt idx="281515">
                  <c:v>57.7088516124441</c:v>
                </c:pt>
                <c:pt idx="281516">
                  <c:v>57.708923213719203</c:v>
                </c:pt>
                <c:pt idx="281517">
                  <c:v>57.708994814765198</c:v>
                </c:pt>
                <c:pt idx="281518">
                  <c:v>57.709066415581901</c:v>
                </c:pt>
                <c:pt idx="281519">
                  <c:v>57.709138016169497</c:v>
                </c:pt>
                <c:pt idx="281520">
                  <c:v>57.7092096165279</c:v>
                </c:pt>
                <c:pt idx="281521">
                  <c:v>57.709281216657097</c:v>
                </c:pt>
                <c:pt idx="281522">
                  <c:v>57.7093528165571</c:v>
                </c:pt>
                <c:pt idx="281523">
                  <c:v>57.709424416227897</c:v>
                </c:pt>
                <c:pt idx="281524">
                  <c:v>57.7094960156696</c:v>
                </c:pt>
                <c:pt idx="281525">
                  <c:v>57.709567614881998</c:v>
                </c:pt>
                <c:pt idx="281526">
                  <c:v>57.709639213865302</c:v>
                </c:pt>
                <c:pt idx="281527">
                  <c:v>57.709710812619399</c:v>
                </c:pt>
                <c:pt idx="281528">
                  <c:v>57.709782411144303</c:v>
                </c:pt>
                <c:pt idx="281529">
                  <c:v>57.709854009440001</c:v>
                </c:pt>
                <c:pt idx="281530">
                  <c:v>57.709925607506598</c:v>
                </c:pt>
                <c:pt idx="281531">
                  <c:v>57.709997205343903</c:v>
                </c:pt>
                <c:pt idx="281532">
                  <c:v>57.710068802952101</c:v>
                </c:pt>
                <c:pt idx="281533">
                  <c:v>57.710140400331198</c:v>
                </c:pt>
                <c:pt idx="281534">
                  <c:v>57.710211997480997</c:v>
                </c:pt>
                <c:pt idx="281535">
                  <c:v>57.710283594401702</c:v>
                </c:pt>
                <c:pt idx="281536">
                  <c:v>57.7103551910931</c:v>
                </c:pt>
                <c:pt idx="281537">
                  <c:v>57.710426787555498</c:v>
                </c:pt>
                <c:pt idx="281538">
                  <c:v>57.710498383788597</c:v>
                </c:pt>
                <c:pt idx="281539">
                  <c:v>57.710569979792602</c:v>
                </c:pt>
                <c:pt idx="281540">
                  <c:v>57.710641575567401</c:v>
                </c:pt>
                <c:pt idx="281541">
                  <c:v>57.710713171112999</c:v>
                </c:pt>
                <c:pt idx="281542">
                  <c:v>57.710784766429398</c:v>
                </c:pt>
                <c:pt idx="281543">
                  <c:v>57.710856361516697</c:v>
                </c:pt>
                <c:pt idx="281544">
                  <c:v>57.710927956374803</c:v>
                </c:pt>
                <c:pt idx="281545">
                  <c:v>57.710999551003802</c:v>
                </c:pt>
                <c:pt idx="281546">
                  <c:v>57.711071145403501</c:v>
                </c:pt>
                <c:pt idx="281547">
                  <c:v>57.7111427395741</c:v>
                </c:pt>
                <c:pt idx="281548">
                  <c:v>57.711214333515599</c:v>
                </c:pt>
                <c:pt idx="281549">
                  <c:v>57.711285927227898</c:v>
                </c:pt>
                <c:pt idx="281550">
                  <c:v>57.711357520710997</c:v>
                </c:pt>
                <c:pt idx="281551">
                  <c:v>57.711429113964897</c:v>
                </c:pt>
                <c:pt idx="281552">
                  <c:v>57.711500706989703</c:v>
                </c:pt>
                <c:pt idx="281553">
                  <c:v>57.711572299785303</c:v>
                </c:pt>
                <c:pt idx="281554">
                  <c:v>57.711643892351802</c:v>
                </c:pt>
                <c:pt idx="281555">
                  <c:v>57.711715484689101</c:v>
                </c:pt>
                <c:pt idx="281556">
                  <c:v>57.711787076797201</c:v>
                </c:pt>
                <c:pt idx="281557">
                  <c:v>57.7118586686762</c:v>
                </c:pt>
                <c:pt idx="281558">
                  <c:v>57.711930260326</c:v>
                </c:pt>
                <c:pt idx="281559">
                  <c:v>57.712001851746599</c:v>
                </c:pt>
                <c:pt idx="281560">
                  <c:v>57.712073442938099</c:v>
                </c:pt>
                <c:pt idx="281561">
                  <c:v>57.712145033900498</c:v>
                </c:pt>
                <c:pt idx="281562">
                  <c:v>57.712216624633697</c:v>
                </c:pt>
                <c:pt idx="281563">
                  <c:v>57.712288215137697</c:v>
                </c:pt>
                <c:pt idx="281564">
                  <c:v>57.712359805412603</c:v>
                </c:pt>
                <c:pt idx="281565">
                  <c:v>57.712431395458303</c:v>
                </c:pt>
                <c:pt idx="281566">
                  <c:v>57.712502985274803</c:v>
                </c:pt>
                <c:pt idx="281567">
                  <c:v>57.712574574862302</c:v>
                </c:pt>
                <c:pt idx="281568">
                  <c:v>57.712646164220502</c:v>
                </c:pt>
                <c:pt idx="281569">
                  <c:v>57.712717753349601</c:v>
                </c:pt>
                <c:pt idx="281570">
                  <c:v>57.7127893422496</c:v>
                </c:pt>
                <c:pt idx="281571">
                  <c:v>57.712860930920399</c:v>
                </c:pt>
                <c:pt idx="281572">
                  <c:v>57.712932519362099</c:v>
                </c:pt>
                <c:pt idx="281573">
                  <c:v>57.713004107574598</c:v>
                </c:pt>
                <c:pt idx="281574">
                  <c:v>57.713075695557997</c:v>
                </c:pt>
                <c:pt idx="281575">
                  <c:v>57.713147283312203</c:v>
                </c:pt>
                <c:pt idx="281576">
                  <c:v>57.713218870837203</c:v>
                </c:pt>
                <c:pt idx="281577">
                  <c:v>57.713290458133201</c:v>
                </c:pt>
                <c:pt idx="281578">
                  <c:v>57.7133620452</c:v>
                </c:pt>
                <c:pt idx="281579">
                  <c:v>57.713433632037599</c:v>
                </c:pt>
                <c:pt idx="281580">
                  <c:v>57.713505218646098</c:v>
                </c:pt>
                <c:pt idx="281581">
                  <c:v>57.713576805025497</c:v>
                </c:pt>
                <c:pt idx="281582">
                  <c:v>57.713648391175703</c:v>
                </c:pt>
                <c:pt idx="281583">
                  <c:v>57.713719977096702</c:v>
                </c:pt>
                <c:pt idx="281584">
                  <c:v>57.7137915627887</c:v>
                </c:pt>
                <c:pt idx="281585">
                  <c:v>57.713863148251498</c:v>
                </c:pt>
                <c:pt idx="281586">
                  <c:v>57.713934733485097</c:v>
                </c:pt>
                <c:pt idx="281587">
                  <c:v>57.714006318489602</c:v>
                </c:pt>
                <c:pt idx="281588">
                  <c:v>57.714077903265</c:v>
                </c:pt>
                <c:pt idx="281589">
                  <c:v>57.714149487811298</c:v>
                </c:pt>
                <c:pt idx="281590">
                  <c:v>57.714221072128403</c:v>
                </c:pt>
                <c:pt idx="281591">
                  <c:v>57.714292656216301</c:v>
                </c:pt>
                <c:pt idx="281592">
                  <c:v>57.714364240075199</c:v>
                </c:pt>
                <c:pt idx="281593">
                  <c:v>57.714435823704903</c:v>
                </c:pt>
                <c:pt idx="281594">
                  <c:v>57.714507407105401</c:v>
                </c:pt>
                <c:pt idx="281595">
                  <c:v>57.714578990276898</c:v>
                </c:pt>
                <c:pt idx="281596">
                  <c:v>57.714650573219203</c:v>
                </c:pt>
                <c:pt idx="281597">
                  <c:v>57.7147221559324</c:v>
                </c:pt>
                <c:pt idx="281598">
                  <c:v>57.714793738416397</c:v>
                </c:pt>
                <c:pt idx="281599">
                  <c:v>57.714865320671301</c:v>
                </c:pt>
                <c:pt idx="281600">
                  <c:v>57.714936902697097</c:v>
                </c:pt>
                <c:pt idx="281601">
                  <c:v>57.715008484493801</c:v>
                </c:pt>
                <c:pt idx="281602">
                  <c:v>57.715080066061297</c:v>
                </c:pt>
                <c:pt idx="281603">
                  <c:v>57.715151647399701</c:v>
                </c:pt>
                <c:pt idx="281604">
                  <c:v>57.715223228508997</c:v>
                </c:pt>
                <c:pt idx="281605">
                  <c:v>57.715294809389199</c:v>
                </c:pt>
                <c:pt idx="281606">
                  <c:v>57.715366390040202</c:v>
                </c:pt>
                <c:pt idx="281607">
                  <c:v>57.715437970462098</c:v>
                </c:pt>
                <c:pt idx="281608">
                  <c:v>57.7155095506549</c:v>
                </c:pt>
                <c:pt idx="281609">
                  <c:v>57.715581130618602</c:v>
                </c:pt>
                <c:pt idx="281610">
                  <c:v>57.715652710353098</c:v>
                </c:pt>
                <c:pt idx="281611">
                  <c:v>57.7157242898585</c:v>
                </c:pt>
                <c:pt idx="281612">
                  <c:v>57.715795869134801</c:v>
                </c:pt>
                <c:pt idx="281613">
                  <c:v>57.715867448182003</c:v>
                </c:pt>
                <c:pt idx="281614">
                  <c:v>57.715939027000097</c:v>
                </c:pt>
                <c:pt idx="281615">
                  <c:v>57.716010605588998</c:v>
                </c:pt>
                <c:pt idx="281616">
                  <c:v>57.716082183948899</c:v>
                </c:pt>
                <c:pt idx="281617">
                  <c:v>57.7161537620796</c:v>
                </c:pt>
                <c:pt idx="281618">
                  <c:v>57.7162253399812</c:v>
                </c:pt>
                <c:pt idx="281619">
                  <c:v>57.7162969176537</c:v>
                </c:pt>
                <c:pt idx="281620">
                  <c:v>57.7163684950971</c:v>
                </c:pt>
                <c:pt idx="281621">
                  <c:v>57.7164400723113</c:v>
                </c:pt>
                <c:pt idx="281622">
                  <c:v>57.7165116492965</c:v>
                </c:pt>
                <c:pt idx="281623">
                  <c:v>57.716583226052499</c:v>
                </c:pt>
                <c:pt idx="281624">
                  <c:v>57.716654802579399</c:v>
                </c:pt>
                <c:pt idx="281625">
                  <c:v>57.716726378877297</c:v>
                </c:pt>
                <c:pt idx="281626">
                  <c:v>57.716797954946003</c:v>
                </c:pt>
                <c:pt idx="281627">
                  <c:v>57.716869530785601</c:v>
                </c:pt>
                <c:pt idx="281628">
                  <c:v>57.716941106396099</c:v>
                </c:pt>
                <c:pt idx="281629">
                  <c:v>57.717012681777398</c:v>
                </c:pt>
                <c:pt idx="281630">
                  <c:v>57.717084256929702</c:v>
                </c:pt>
                <c:pt idx="281631">
                  <c:v>57.717155831852899</c:v>
                </c:pt>
                <c:pt idx="281632">
                  <c:v>57.717227406547003</c:v>
                </c:pt>
                <c:pt idx="281633">
                  <c:v>57.717298981011901</c:v>
                </c:pt>
                <c:pt idx="281634">
                  <c:v>57.717370555247797</c:v>
                </c:pt>
                <c:pt idx="281635">
                  <c:v>57.717442129254501</c:v>
                </c:pt>
                <c:pt idx="281636">
                  <c:v>57.717513703032203</c:v>
                </c:pt>
                <c:pt idx="281637">
                  <c:v>57.717585276580699</c:v>
                </c:pt>
                <c:pt idx="281638">
                  <c:v>57.717656849900202</c:v>
                </c:pt>
                <c:pt idx="281639">
                  <c:v>57.717728422990596</c:v>
                </c:pt>
                <c:pt idx="281640">
                  <c:v>57.717799995851799</c:v>
                </c:pt>
                <c:pt idx="281641">
                  <c:v>57.717871568484</c:v>
                </c:pt>
                <c:pt idx="281642">
                  <c:v>57.717943140887002</c:v>
                </c:pt>
                <c:pt idx="281643">
                  <c:v>57.718014713061002</c:v>
                </c:pt>
                <c:pt idx="281644">
                  <c:v>57.718086285005803</c:v>
                </c:pt>
                <c:pt idx="281645">
                  <c:v>57.718157856721596</c:v>
                </c:pt>
                <c:pt idx="281646">
                  <c:v>57.718229428208303</c:v>
                </c:pt>
                <c:pt idx="281647">
                  <c:v>57.718300999465903</c:v>
                </c:pt>
                <c:pt idx="281648">
                  <c:v>57.718372570494303</c:v>
                </c:pt>
                <c:pt idx="281649">
                  <c:v>57.718444141293702</c:v>
                </c:pt>
                <c:pt idx="281650">
                  <c:v>57.7185157118641</c:v>
                </c:pt>
                <c:pt idx="281651">
                  <c:v>57.718587282205299</c:v>
                </c:pt>
                <c:pt idx="281652">
                  <c:v>57.718658852317397</c:v>
                </c:pt>
                <c:pt idx="281653">
                  <c:v>57.718730422200402</c:v>
                </c:pt>
                <c:pt idx="281654">
                  <c:v>57.718801991854399</c:v>
                </c:pt>
                <c:pt idx="281655">
                  <c:v>57.718873561279203</c:v>
                </c:pt>
                <c:pt idx="281656">
                  <c:v>57.718945130474999</c:v>
                </c:pt>
                <c:pt idx="281657">
                  <c:v>57.719016699441703</c:v>
                </c:pt>
                <c:pt idx="281658">
                  <c:v>57.719088268179298</c:v>
                </c:pt>
                <c:pt idx="281659">
                  <c:v>57.719159836687801</c:v>
                </c:pt>
                <c:pt idx="281660">
                  <c:v>57.719231404967204</c:v>
                </c:pt>
                <c:pt idx="281661">
                  <c:v>57.719302973017498</c:v>
                </c:pt>
                <c:pt idx="281662">
                  <c:v>57.7193745408388</c:v>
                </c:pt>
                <c:pt idx="281663">
                  <c:v>57.719446108431001</c:v>
                </c:pt>
                <c:pt idx="281664">
                  <c:v>57.719517675794101</c:v>
                </c:pt>
                <c:pt idx="281665">
                  <c:v>57.719589242928102</c:v>
                </c:pt>
                <c:pt idx="281666">
                  <c:v>57.719660809833002</c:v>
                </c:pt>
                <c:pt idx="281667">
                  <c:v>57.719732376508901</c:v>
                </c:pt>
                <c:pt idx="281668">
                  <c:v>57.7198039429557</c:v>
                </c:pt>
                <c:pt idx="281669">
                  <c:v>57.719875509173399</c:v>
                </c:pt>
                <c:pt idx="281670">
                  <c:v>57.719947075161997</c:v>
                </c:pt>
                <c:pt idx="281671">
                  <c:v>57.720018640921502</c:v>
                </c:pt>
                <c:pt idx="281672">
                  <c:v>57.720090206451999</c:v>
                </c:pt>
                <c:pt idx="281673">
                  <c:v>57.720161771753403</c:v>
                </c:pt>
                <c:pt idx="281674">
                  <c:v>57.7202333368257</c:v>
                </c:pt>
                <c:pt idx="281675">
                  <c:v>57.720304901669003</c:v>
                </c:pt>
                <c:pt idx="281676">
                  <c:v>57.720376466283099</c:v>
                </c:pt>
                <c:pt idx="281677">
                  <c:v>57.720448030668202</c:v>
                </c:pt>
                <c:pt idx="281678">
                  <c:v>57.720519594824303</c:v>
                </c:pt>
                <c:pt idx="281679">
                  <c:v>57.720591158751198</c:v>
                </c:pt>
                <c:pt idx="281680">
                  <c:v>57.720662722449099</c:v>
                </c:pt>
                <c:pt idx="281681">
                  <c:v>57.720734285917899</c:v>
                </c:pt>
                <c:pt idx="281682">
                  <c:v>57.720805849157699</c:v>
                </c:pt>
                <c:pt idx="281683">
                  <c:v>57.720877412168399</c:v>
                </c:pt>
                <c:pt idx="281684">
                  <c:v>57.720948974949998</c:v>
                </c:pt>
                <c:pt idx="281685">
                  <c:v>57.721020537502604</c:v>
                </c:pt>
                <c:pt idx="281686">
                  <c:v>57.721092099826002</c:v>
                </c:pt>
                <c:pt idx="281687">
                  <c:v>57.7211636619205</c:v>
                </c:pt>
                <c:pt idx="281688">
                  <c:v>57.721235223785797</c:v>
                </c:pt>
                <c:pt idx="281689">
                  <c:v>57.721306785422101</c:v>
                </c:pt>
                <c:pt idx="281690">
                  <c:v>57.721378346829397</c:v>
                </c:pt>
                <c:pt idx="281691">
                  <c:v>57.7214499080075</c:v>
                </c:pt>
                <c:pt idx="281692">
                  <c:v>57.721521468956603</c:v>
                </c:pt>
                <c:pt idx="281693">
                  <c:v>57.721593029676697</c:v>
                </c:pt>
                <c:pt idx="281694">
                  <c:v>57.721664590167698</c:v>
                </c:pt>
                <c:pt idx="281695">
                  <c:v>57.721736150429599</c:v>
                </c:pt>
                <c:pt idx="281696">
                  <c:v>57.7218077104625</c:v>
                </c:pt>
                <c:pt idx="281697">
                  <c:v>57.721879270266299</c:v>
                </c:pt>
                <c:pt idx="281698">
                  <c:v>57.721950829841099</c:v>
                </c:pt>
                <c:pt idx="281699">
                  <c:v>57.722022389186797</c:v>
                </c:pt>
                <c:pt idx="281700">
                  <c:v>57.722093948303403</c:v>
                </c:pt>
                <c:pt idx="281701">
                  <c:v>57.722165507191001</c:v>
                </c:pt>
                <c:pt idx="281702">
                  <c:v>57.722237065849598</c:v>
                </c:pt>
                <c:pt idx="281703">
                  <c:v>57.722308624279101</c:v>
                </c:pt>
                <c:pt idx="281704">
                  <c:v>57.722380182479498</c:v>
                </c:pt>
                <c:pt idx="281705">
                  <c:v>57.7224517404509</c:v>
                </c:pt>
                <c:pt idx="281706">
                  <c:v>57.722523298193202</c:v>
                </c:pt>
                <c:pt idx="281707">
                  <c:v>57.722594855706497</c:v>
                </c:pt>
                <c:pt idx="281708">
                  <c:v>57.722666412990698</c:v>
                </c:pt>
                <c:pt idx="281709">
                  <c:v>57.722737970045898</c:v>
                </c:pt>
                <c:pt idx="281710">
                  <c:v>57.722809526872098</c:v>
                </c:pt>
                <c:pt idx="281711">
                  <c:v>57.722881083469197</c:v>
                </c:pt>
                <c:pt idx="281712">
                  <c:v>57.722952639837203</c:v>
                </c:pt>
                <c:pt idx="281713">
                  <c:v>57.723024195976201</c:v>
                </c:pt>
                <c:pt idx="281714">
                  <c:v>57.723095751886198</c:v>
                </c:pt>
                <c:pt idx="281715">
                  <c:v>57.723167307567103</c:v>
                </c:pt>
                <c:pt idx="281716">
                  <c:v>57.723238863018899</c:v>
                </c:pt>
                <c:pt idx="281717">
                  <c:v>57.723310418241802</c:v>
                </c:pt>
                <c:pt idx="281718">
                  <c:v>57.723381973235597</c:v>
                </c:pt>
                <c:pt idx="281719">
                  <c:v>57.723453528000299</c:v>
                </c:pt>
                <c:pt idx="281720">
                  <c:v>57.723525082536</c:v>
                </c:pt>
                <c:pt idx="281721">
                  <c:v>57.7235966368427</c:v>
                </c:pt>
                <c:pt idx="281722">
                  <c:v>57.7236681909203</c:v>
                </c:pt>
                <c:pt idx="281723">
                  <c:v>57.723739744768899</c:v>
                </c:pt>
                <c:pt idx="281724">
                  <c:v>57.723811298388398</c:v>
                </c:pt>
                <c:pt idx="281725">
                  <c:v>57.723882851778903</c:v>
                </c:pt>
                <c:pt idx="281726">
                  <c:v>57.7239544049404</c:v>
                </c:pt>
                <c:pt idx="281727">
                  <c:v>57.724025957872897</c:v>
                </c:pt>
                <c:pt idx="281728">
                  <c:v>57.7240975105763</c:v>
                </c:pt>
                <c:pt idx="281729">
                  <c:v>57.724169063050603</c:v>
                </c:pt>
                <c:pt idx="281730">
                  <c:v>57.724240615295997</c:v>
                </c:pt>
                <c:pt idx="281731">
                  <c:v>57.724312167312299</c:v>
                </c:pt>
                <c:pt idx="281732">
                  <c:v>57.7243837190995</c:v>
                </c:pt>
                <c:pt idx="281733">
                  <c:v>57.724455270657799</c:v>
                </c:pt>
                <c:pt idx="281734">
                  <c:v>57.724526821986998</c:v>
                </c:pt>
                <c:pt idx="281735">
                  <c:v>57.724598373087197</c:v>
                </c:pt>
                <c:pt idx="281736">
                  <c:v>57.724669923958302</c:v>
                </c:pt>
                <c:pt idx="281737">
                  <c:v>57.724741474600499</c:v>
                </c:pt>
                <c:pt idx="281738">
                  <c:v>57.724813025013603</c:v>
                </c:pt>
                <c:pt idx="281739">
                  <c:v>57.724884575197599</c:v>
                </c:pt>
                <c:pt idx="281740">
                  <c:v>57.724956125152701</c:v>
                </c:pt>
                <c:pt idx="281741">
                  <c:v>57.725027674878703</c:v>
                </c:pt>
                <c:pt idx="281742">
                  <c:v>57.725099224375697</c:v>
                </c:pt>
                <c:pt idx="281743">
                  <c:v>57.725170773643697</c:v>
                </c:pt>
                <c:pt idx="281744">
                  <c:v>57.725242322682597</c:v>
                </c:pt>
                <c:pt idx="281745">
                  <c:v>57.725313871492602</c:v>
                </c:pt>
                <c:pt idx="281746">
                  <c:v>57.725385420073501</c:v>
                </c:pt>
                <c:pt idx="281747">
                  <c:v>57.725456968425398</c:v>
                </c:pt>
                <c:pt idx="281748">
                  <c:v>57.725528516548202</c:v>
                </c:pt>
                <c:pt idx="281749">
                  <c:v>57.725600064442098</c:v>
                </c:pt>
                <c:pt idx="281750">
                  <c:v>57.7256716121069</c:v>
                </c:pt>
                <c:pt idx="281751">
                  <c:v>57.725743159542702</c:v>
                </c:pt>
                <c:pt idx="281752">
                  <c:v>57.725814706749503</c:v>
                </c:pt>
                <c:pt idx="281753">
                  <c:v>57.725886253727303</c:v>
                </c:pt>
                <c:pt idx="281754">
                  <c:v>57.725957800476102</c:v>
                </c:pt>
                <c:pt idx="281755">
                  <c:v>57.726029346995801</c:v>
                </c:pt>
                <c:pt idx="281756">
                  <c:v>57.726100893286599</c:v>
                </c:pt>
                <c:pt idx="281757">
                  <c:v>57.726172439348296</c:v>
                </c:pt>
                <c:pt idx="281758">
                  <c:v>57.726243985181</c:v>
                </c:pt>
                <c:pt idx="281759">
                  <c:v>57.726315530784703</c:v>
                </c:pt>
                <c:pt idx="281760">
                  <c:v>57.726387076159398</c:v>
                </c:pt>
                <c:pt idx="281761">
                  <c:v>57.726458621305099</c:v>
                </c:pt>
                <c:pt idx="281762">
                  <c:v>57.7265301662217</c:v>
                </c:pt>
                <c:pt idx="281763">
                  <c:v>57.726601710909399</c:v>
                </c:pt>
                <c:pt idx="281764">
                  <c:v>57.726673255367999</c:v>
                </c:pt>
                <c:pt idx="281765">
                  <c:v>57.726744799597697</c:v>
                </c:pt>
                <c:pt idx="281766">
                  <c:v>57.726816343598301</c:v>
                </c:pt>
                <c:pt idx="281767">
                  <c:v>57.726887887369898</c:v>
                </c:pt>
                <c:pt idx="281768">
                  <c:v>57.726959430912601</c:v>
                </c:pt>
                <c:pt idx="281769">
                  <c:v>57.727030974226203</c:v>
                </c:pt>
                <c:pt idx="281770">
                  <c:v>57.727102517310797</c:v>
                </c:pt>
                <c:pt idx="281771">
                  <c:v>57.727174060166398</c:v>
                </c:pt>
                <c:pt idx="281772">
                  <c:v>57.727245602792998</c:v>
                </c:pt>
                <c:pt idx="281773">
                  <c:v>57.727317145190597</c:v>
                </c:pt>
                <c:pt idx="281774">
                  <c:v>57.727388687359202</c:v>
                </c:pt>
                <c:pt idx="281775">
                  <c:v>57.727460229298799</c:v>
                </c:pt>
                <c:pt idx="281776">
                  <c:v>57.727531771009403</c:v>
                </c:pt>
                <c:pt idx="281777">
                  <c:v>57.727603312491098</c:v>
                </c:pt>
                <c:pt idx="281778">
                  <c:v>57.7276748537437</c:v>
                </c:pt>
                <c:pt idx="281779">
                  <c:v>57.727746394767301</c:v>
                </c:pt>
                <c:pt idx="281780">
                  <c:v>57.727817935561902</c:v>
                </c:pt>
                <c:pt idx="281781">
                  <c:v>57.727889476127501</c:v>
                </c:pt>
                <c:pt idx="281782">
                  <c:v>57.727961016464199</c:v>
                </c:pt>
                <c:pt idx="281783">
                  <c:v>57.728032556571797</c:v>
                </c:pt>
                <c:pt idx="281784">
                  <c:v>57.728104096450402</c:v>
                </c:pt>
                <c:pt idx="281785">
                  <c:v>57.728175636100097</c:v>
                </c:pt>
                <c:pt idx="281786">
                  <c:v>57.7282471755207</c:v>
                </c:pt>
                <c:pt idx="281787">
                  <c:v>57.728318714712401</c:v>
                </c:pt>
                <c:pt idx="281788">
                  <c:v>57.728390253675101</c:v>
                </c:pt>
                <c:pt idx="281789">
                  <c:v>57.728461792408801</c:v>
                </c:pt>
                <c:pt idx="281790">
                  <c:v>57.7285333309135</c:v>
                </c:pt>
                <c:pt idx="281791">
                  <c:v>57.728604869189198</c:v>
                </c:pt>
                <c:pt idx="281792">
                  <c:v>57.728676407235902</c:v>
                </c:pt>
                <c:pt idx="281793">
                  <c:v>57.728747945053598</c:v>
                </c:pt>
                <c:pt idx="281794">
                  <c:v>57.728819482642301</c:v>
                </c:pt>
                <c:pt idx="281795">
                  <c:v>57.728891020002102</c:v>
                </c:pt>
                <c:pt idx="281796">
                  <c:v>57.728962557132903</c:v>
                </c:pt>
                <c:pt idx="281797">
                  <c:v>57.729034094034702</c:v>
                </c:pt>
                <c:pt idx="281798">
                  <c:v>57.729105630707501</c:v>
                </c:pt>
                <c:pt idx="281799">
                  <c:v>57.729177167151299</c:v>
                </c:pt>
                <c:pt idx="281800">
                  <c:v>57.729248703366203</c:v>
                </c:pt>
                <c:pt idx="281801">
                  <c:v>57.729320239351999</c:v>
                </c:pt>
                <c:pt idx="281802">
                  <c:v>57.729391775108901</c:v>
                </c:pt>
                <c:pt idx="281803">
                  <c:v>57.729463310636802</c:v>
                </c:pt>
                <c:pt idx="281804">
                  <c:v>57.729534845935703</c:v>
                </c:pt>
                <c:pt idx="281805">
                  <c:v>57.729606381005702</c:v>
                </c:pt>
                <c:pt idx="281806">
                  <c:v>57.729677915846601</c:v>
                </c:pt>
                <c:pt idx="281807">
                  <c:v>57.729749450458598</c:v>
                </c:pt>
                <c:pt idx="281808">
                  <c:v>57.729820984841602</c:v>
                </c:pt>
                <c:pt idx="281809">
                  <c:v>57.729892518995698</c:v>
                </c:pt>
                <c:pt idx="281810">
                  <c:v>57.7299640529207</c:v>
                </c:pt>
                <c:pt idx="281811">
                  <c:v>57.7300355866168</c:v>
                </c:pt>
                <c:pt idx="281812">
                  <c:v>57.730107120084</c:v>
                </c:pt>
                <c:pt idx="281813">
                  <c:v>57.730178653322099</c:v>
                </c:pt>
                <c:pt idx="281814">
                  <c:v>57.730250186331297</c:v>
                </c:pt>
                <c:pt idx="281815">
                  <c:v>57.730321719111501</c:v>
                </c:pt>
                <c:pt idx="281816">
                  <c:v>57.730393251662697</c:v>
                </c:pt>
                <c:pt idx="281817">
                  <c:v>57.730464783984999</c:v>
                </c:pt>
                <c:pt idx="281818">
                  <c:v>57.7305363160783</c:v>
                </c:pt>
                <c:pt idx="281819">
                  <c:v>57.730607847942601</c:v>
                </c:pt>
                <c:pt idx="281820">
                  <c:v>57.730679379578</c:v>
                </c:pt>
                <c:pt idx="281821">
                  <c:v>57.730750910984398</c:v>
                </c:pt>
                <c:pt idx="281822">
                  <c:v>57.730822442161802</c:v>
                </c:pt>
                <c:pt idx="281823">
                  <c:v>57.730893973110298</c:v>
                </c:pt>
                <c:pt idx="281824">
                  <c:v>57.7309655038298</c:v>
                </c:pt>
                <c:pt idx="281825">
                  <c:v>57.731037034320302</c:v>
                </c:pt>
                <c:pt idx="281826">
                  <c:v>57.731108564581902</c:v>
                </c:pt>
                <c:pt idx="281827">
                  <c:v>57.731180094614501</c:v>
                </c:pt>
                <c:pt idx="281828">
                  <c:v>57.7312516244181</c:v>
                </c:pt>
                <c:pt idx="281829">
                  <c:v>57.731323153992797</c:v>
                </c:pt>
                <c:pt idx="281830">
                  <c:v>57.7313946833386</c:v>
                </c:pt>
                <c:pt idx="281831">
                  <c:v>57.731466212455302</c:v>
                </c:pt>
                <c:pt idx="281832">
                  <c:v>57.731537741343097</c:v>
                </c:pt>
                <c:pt idx="281833">
                  <c:v>57.731609270001996</c:v>
                </c:pt>
                <c:pt idx="281834">
                  <c:v>57.731680798431903</c:v>
                </c:pt>
                <c:pt idx="281835">
                  <c:v>57.731752326632801</c:v>
                </c:pt>
                <c:pt idx="281836">
                  <c:v>57.731823854604798</c:v>
                </c:pt>
                <c:pt idx="281837">
                  <c:v>57.731895382347901</c:v>
                </c:pt>
                <c:pt idx="281838">
                  <c:v>57.731966909861903</c:v>
                </c:pt>
                <c:pt idx="281839">
                  <c:v>57.732038437147096</c:v>
                </c:pt>
                <c:pt idx="281840">
                  <c:v>57.732109964203303</c:v>
                </c:pt>
                <c:pt idx="281841">
                  <c:v>57.732181491030502</c:v>
                </c:pt>
                <c:pt idx="281842">
                  <c:v>57.7322530176287</c:v>
                </c:pt>
                <c:pt idx="281843">
                  <c:v>57.732324543998097</c:v>
                </c:pt>
                <c:pt idx="281844">
                  <c:v>57.7323960701384</c:v>
                </c:pt>
                <c:pt idx="281845">
                  <c:v>57.732467596049801</c:v>
                </c:pt>
                <c:pt idx="281846">
                  <c:v>57.732539121732302</c:v>
                </c:pt>
                <c:pt idx="281847">
                  <c:v>57.732610647185801</c:v>
                </c:pt>
                <c:pt idx="281848">
                  <c:v>57.732682172410399</c:v>
                </c:pt>
                <c:pt idx="281849">
                  <c:v>57.732753697406103</c:v>
                </c:pt>
                <c:pt idx="281850">
                  <c:v>57.7328252221727</c:v>
                </c:pt>
                <c:pt idx="281851">
                  <c:v>57.732896746710502</c:v>
                </c:pt>
                <c:pt idx="281852">
                  <c:v>57.732968271019303</c:v>
                </c:pt>
                <c:pt idx="281853">
                  <c:v>57.733039795099202</c:v>
                </c:pt>
                <c:pt idx="281854">
                  <c:v>57.733111318950101</c:v>
                </c:pt>
                <c:pt idx="281855">
                  <c:v>57.733182842571999</c:v>
                </c:pt>
                <c:pt idx="281856">
                  <c:v>57.733254365965102</c:v>
                </c:pt>
                <c:pt idx="281857">
                  <c:v>57.733325889129198</c:v>
                </c:pt>
                <c:pt idx="281858">
                  <c:v>57.733397412064299</c:v>
                </c:pt>
                <c:pt idx="281859">
                  <c:v>57.733468934770499</c:v>
                </c:pt>
                <c:pt idx="281860">
                  <c:v>57.733540457247798</c:v>
                </c:pt>
                <c:pt idx="281861">
                  <c:v>57.733611979496203</c:v>
                </c:pt>
                <c:pt idx="281862">
                  <c:v>57.7336835015156</c:v>
                </c:pt>
                <c:pt idx="281863">
                  <c:v>57.733755023306003</c:v>
                </c:pt>
                <c:pt idx="281864">
                  <c:v>57.733826544867597</c:v>
                </c:pt>
                <c:pt idx="281865">
                  <c:v>57.733898066200197</c:v>
                </c:pt>
                <c:pt idx="281866">
                  <c:v>57.733969587303797</c:v>
                </c:pt>
                <c:pt idx="281867">
                  <c:v>57.734041108178602</c:v>
                </c:pt>
                <c:pt idx="281868">
                  <c:v>57.734112628824398</c:v>
                </c:pt>
                <c:pt idx="281869">
                  <c:v>57.734184149241202</c:v>
                </c:pt>
                <c:pt idx="281870">
                  <c:v>57.734255669429203</c:v>
                </c:pt>
                <c:pt idx="281871">
                  <c:v>57.734327189388203</c:v>
                </c:pt>
                <c:pt idx="281872">
                  <c:v>57.734398709118302</c:v>
                </c:pt>
                <c:pt idx="281873">
                  <c:v>57.734470228619401</c:v>
                </c:pt>
                <c:pt idx="281874">
                  <c:v>57.734541747891598</c:v>
                </c:pt>
                <c:pt idx="281875">
                  <c:v>57.7346132669349</c:v>
                </c:pt>
                <c:pt idx="281876">
                  <c:v>57.734684785749302</c:v>
                </c:pt>
                <c:pt idx="281877">
                  <c:v>57.734756304334802</c:v>
                </c:pt>
                <c:pt idx="281878">
                  <c:v>57.734827822691301</c:v>
                </c:pt>
                <c:pt idx="281879">
                  <c:v>57.734899340818899</c:v>
                </c:pt>
                <c:pt idx="281880">
                  <c:v>57.734970858717602</c:v>
                </c:pt>
                <c:pt idx="281881">
                  <c:v>57.735042376387298</c:v>
                </c:pt>
                <c:pt idx="281882">
                  <c:v>57.7351138938281</c:v>
                </c:pt>
                <c:pt idx="281883">
                  <c:v>57.735185411040099</c:v>
                </c:pt>
                <c:pt idx="281884">
                  <c:v>57.735256928022999</c:v>
                </c:pt>
                <c:pt idx="281885">
                  <c:v>57.735328444777103</c:v>
                </c:pt>
                <c:pt idx="281886">
                  <c:v>57.735399961302299</c:v>
                </c:pt>
                <c:pt idx="281887">
                  <c:v>57.735471477598502</c:v>
                </c:pt>
                <c:pt idx="281888">
                  <c:v>57.735542993665803</c:v>
                </c:pt>
                <c:pt idx="281889">
                  <c:v>57.735614509504202</c:v>
                </c:pt>
                <c:pt idx="281890">
                  <c:v>57.735686025113701</c:v>
                </c:pt>
                <c:pt idx="281891">
                  <c:v>57.735757540494298</c:v>
                </c:pt>
                <c:pt idx="281892">
                  <c:v>57.735829055645901</c:v>
                </c:pt>
                <c:pt idx="281893">
                  <c:v>57.735900570568703</c:v>
                </c:pt>
                <c:pt idx="281894">
                  <c:v>57.735972085262503</c:v>
                </c:pt>
                <c:pt idx="281895">
                  <c:v>57.736043599727402</c:v>
                </c:pt>
                <c:pt idx="281896">
                  <c:v>57.7361151139634</c:v>
                </c:pt>
                <c:pt idx="281897">
                  <c:v>57.736186627970497</c:v>
                </c:pt>
                <c:pt idx="281898">
                  <c:v>57.736258141748699</c:v>
                </c:pt>
                <c:pt idx="281899">
                  <c:v>57.736329655298</c:v>
                </c:pt>
                <c:pt idx="281900">
                  <c:v>57.736401168618301</c:v>
                </c:pt>
                <c:pt idx="281901">
                  <c:v>57.736472681709799</c:v>
                </c:pt>
                <c:pt idx="281902">
                  <c:v>57.736544194572303</c:v>
                </c:pt>
                <c:pt idx="281903">
                  <c:v>57.736615707205999</c:v>
                </c:pt>
                <c:pt idx="281904">
                  <c:v>57.736687219610701</c:v>
                </c:pt>
                <c:pt idx="281905">
                  <c:v>57.736758731786601</c:v>
                </c:pt>
                <c:pt idx="281906">
                  <c:v>57.7368302437335</c:v>
                </c:pt>
                <c:pt idx="281907">
                  <c:v>57.736901755451498</c:v>
                </c:pt>
                <c:pt idx="281908">
                  <c:v>57.736973266940602</c:v>
                </c:pt>
                <c:pt idx="281909">
                  <c:v>57.737044778200897</c:v>
                </c:pt>
                <c:pt idx="281910">
                  <c:v>57.737116289232198</c:v>
                </c:pt>
                <c:pt idx="281911">
                  <c:v>57.737187800034597</c:v>
                </c:pt>
                <c:pt idx="281912">
                  <c:v>57.737259310608103</c:v>
                </c:pt>
                <c:pt idx="281913">
                  <c:v>57.737330820952799</c:v>
                </c:pt>
                <c:pt idx="281914">
                  <c:v>57.737402331068502</c:v>
                </c:pt>
                <c:pt idx="281915">
                  <c:v>57.737473840955303</c:v>
                </c:pt>
                <c:pt idx="281916">
                  <c:v>57.737545350613203</c:v>
                </c:pt>
                <c:pt idx="281917">
                  <c:v>57.737616860042301</c:v>
                </c:pt>
                <c:pt idx="281918">
                  <c:v>57.737688369242399</c:v>
                </c:pt>
                <c:pt idx="281919">
                  <c:v>57.737759878213602</c:v>
                </c:pt>
                <c:pt idx="281920">
                  <c:v>57.737831386956003</c:v>
                </c:pt>
                <c:pt idx="281921">
                  <c:v>57.737902895469396</c:v>
                </c:pt>
                <c:pt idx="281922">
                  <c:v>57.737974403754002</c:v>
                </c:pt>
                <c:pt idx="281923">
                  <c:v>57.738045911809699</c:v>
                </c:pt>
                <c:pt idx="281924">
                  <c:v>57.738117419636502</c:v>
                </c:pt>
                <c:pt idx="281925">
                  <c:v>57.738188927234397</c:v>
                </c:pt>
                <c:pt idx="281926">
                  <c:v>57.738260434603397</c:v>
                </c:pt>
                <c:pt idx="281927">
                  <c:v>57.738331941743503</c:v>
                </c:pt>
                <c:pt idx="281928">
                  <c:v>57.738403448654701</c:v>
                </c:pt>
                <c:pt idx="281929">
                  <c:v>57.738474955336997</c:v>
                </c:pt>
                <c:pt idx="281930">
                  <c:v>57.738546461790499</c:v>
                </c:pt>
                <c:pt idx="281931">
                  <c:v>57.738617968015099</c:v>
                </c:pt>
                <c:pt idx="281932">
                  <c:v>57.738689474010698</c:v>
                </c:pt>
                <c:pt idx="281933">
                  <c:v>57.738760979777503</c:v>
                </c:pt>
                <c:pt idx="281934">
                  <c:v>57.738832485315399</c:v>
                </c:pt>
                <c:pt idx="281935">
                  <c:v>57.7389039906245</c:v>
                </c:pt>
                <c:pt idx="281936">
                  <c:v>57.738975495704601</c:v>
                </c:pt>
                <c:pt idx="281937">
                  <c:v>57.7390470005559</c:v>
                </c:pt>
                <c:pt idx="281938">
                  <c:v>57.739118505178297</c:v>
                </c:pt>
                <c:pt idx="281939">
                  <c:v>57.7391900095718</c:v>
                </c:pt>
                <c:pt idx="281940">
                  <c:v>57.739261513736402</c:v>
                </c:pt>
                <c:pt idx="281941">
                  <c:v>57.739333017672202</c:v>
                </c:pt>
                <c:pt idx="281942">
                  <c:v>57.739404521379001</c:v>
                </c:pt>
                <c:pt idx="281943">
                  <c:v>57.739476024856998</c:v>
                </c:pt>
                <c:pt idx="281944">
                  <c:v>57.739547528106101</c:v>
                </c:pt>
                <c:pt idx="281945">
                  <c:v>57.739619031126402</c:v>
                </c:pt>
                <c:pt idx="281946">
                  <c:v>57.739690533917802</c:v>
                </c:pt>
                <c:pt idx="281947">
                  <c:v>57.7397620364803</c:v>
                </c:pt>
                <c:pt idx="281948">
                  <c:v>57.739833538813897</c:v>
                </c:pt>
                <c:pt idx="281949">
                  <c:v>57.7399050409186</c:v>
                </c:pt>
                <c:pt idx="281950">
                  <c:v>57.739976542794501</c:v>
                </c:pt>
                <c:pt idx="281951">
                  <c:v>57.740048044441501</c:v>
                </c:pt>
                <c:pt idx="281952">
                  <c:v>57.740119545859599</c:v>
                </c:pt>
                <c:pt idx="281953">
                  <c:v>57.740191047048903</c:v>
                </c:pt>
                <c:pt idx="281954">
                  <c:v>57.740262548009298</c:v>
                </c:pt>
                <c:pt idx="281955">
                  <c:v>57.740334048740799</c:v>
                </c:pt>
                <c:pt idx="281956">
                  <c:v>57.740405549243498</c:v>
                </c:pt>
                <c:pt idx="281957">
                  <c:v>57.740477049517303</c:v>
                </c:pt>
                <c:pt idx="281958">
                  <c:v>57.740548549562199</c:v>
                </c:pt>
                <c:pt idx="281959">
                  <c:v>57.740620049378201</c:v>
                </c:pt>
                <c:pt idx="281960">
                  <c:v>57.740691548965401</c:v>
                </c:pt>
                <c:pt idx="281961">
                  <c:v>57.740763048323799</c:v>
                </c:pt>
                <c:pt idx="281962">
                  <c:v>57.740834547453197</c:v>
                </c:pt>
                <c:pt idx="281963">
                  <c:v>57.740906046353899</c:v>
                </c:pt>
                <c:pt idx="281964">
                  <c:v>57.740977545025601</c:v>
                </c:pt>
                <c:pt idx="281965">
                  <c:v>57.7410490434685</c:v>
                </c:pt>
                <c:pt idx="281966">
                  <c:v>57.741120541682498</c:v>
                </c:pt>
                <c:pt idx="281967">
                  <c:v>57.741192039667702</c:v>
                </c:pt>
                <c:pt idx="281968">
                  <c:v>57.741263537423997</c:v>
                </c:pt>
                <c:pt idx="281969">
                  <c:v>57.741335034951398</c:v>
                </c:pt>
                <c:pt idx="281970">
                  <c:v>57.741406532249997</c:v>
                </c:pt>
                <c:pt idx="281971">
                  <c:v>57.741478029319801</c:v>
                </c:pt>
                <c:pt idx="281972">
                  <c:v>57.741549526160597</c:v>
                </c:pt>
                <c:pt idx="281973">
                  <c:v>57.741621022772698</c:v>
                </c:pt>
                <c:pt idx="281974">
                  <c:v>57.741692519155798</c:v>
                </c:pt>
                <c:pt idx="281975">
                  <c:v>57.741764015310203</c:v>
                </c:pt>
                <c:pt idx="281976">
                  <c:v>57.7418355112356</c:v>
                </c:pt>
                <c:pt idx="281977">
                  <c:v>57.741907006932202</c:v>
                </c:pt>
                <c:pt idx="281978">
                  <c:v>57.741978502400002</c:v>
                </c:pt>
                <c:pt idx="281979">
                  <c:v>57.742049997638901</c:v>
                </c:pt>
                <c:pt idx="281980">
                  <c:v>57.742121492648998</c:v>
                </c:pt>
                <c:pt idx="281981">
                  <c:v>57.742192987430201</c:v>
                </c:pt>
                <c:pt idx="281982">
                  <c:v>57.742264481982502</c:v>
                </c:pt>
                <c:pt idx="281983">
                  <c:v>57.742335976306002</c:v>
                </c:pt>
                <c:pt idx="281984">
                  <c:v>57.7424074704007</c:v>
                </c:pt>
                <c:pt idx="281985">
                  <c:v>57.742478964266503</c:v>
                </c:pt>
                <c:pt idx="281986">
                  <c:v>57.742550457903498</c:v>
                </c:pt>
                <c:pt idx="281987">
                  <c:v>57.742621951311598</c:v>
                </c:pt>
                <c:pt idx="281988">
                  <c:v>57.742693444490897</c:v>
                </c:pt>
                <c:pt idx="281989">
                  <c:v>57.7427649374414</c:v>
                </c:pt>
                <c:pt idx="281990">
                  <c:v>57.742836430163003</c:v>
                </c:pt>
                <c:pt idx="281991">
                  <c:v>57.742907922655696</c:v>
                </c:pt>
                <c:pt idx="281992">
                  <c:v>57.742979414919603</c:v>
                </c:pt>
                <c:pt idx="281993">
                  <c:v>57.7430509069547</c:v>
                </c:pt>
                <c:pt idx="281994">
                  <c:v>57.743122398761003</c:v>
                </c:pt>
                <c:pt idx="281995">
                  <c:v>57.743193890338397</c:v>
                </c:pt>
                <c:pt idx="281996">
                  <c:v>57.743265381686903</c:v>
                </c:pt>
                <c:pt idx="281997">
                  <c:v>57.743336872806701</c:v>
                </c:pt>
                <c:pt idx="281998">
                  <c:v>57.743408363697498</c:v>
                </c:pt>
                <c:pt idx="281999">
                  <c:v>57.743479854359599</c:v>
                </c:pt>
                <c:pt idx="282000">
                  <c:v>57.743551344792799</c:v>
                </c:pt>
                <c:pt idx="282001">
                  <c:v>57.743622834997197</c:v>
                </c:pt>
                <c:pt idx="282002">
                  <c:v>57.743694324972701</c:v>
                </c:pt>
                <c:pt idx="282003">
                  <c:v>57.743765814719502</c:v>
                </c:pt>
                <c:pt idx="282004">
                  <c:v>57.743837304237303</c:v>
                </c:pt>
                <c:pt idx="282005">
                  <c:v>57.743908793526401</c:v>
                </c:pt>
                <c:pt idx="282006">
                  <c:v>57.743980282586598</c:v>
                </c:pt>
                <c:pt idx="282007">
                  <c:v>57.744051771418</c:v>
                </c:pt>
                <c:pt idx="282008">
                  <c:v>57.744123260020601</c:v>
                </c:pt>
                <c:pt idx="282009">
                  <c:v>57.7441947483943</c:v>
                </c:pt>
                <c:pt idx="282010">
                  <c:v>57.744266236539197</c:v>
                </c:pt>
                <c:pt idx="282011">
                  <c:v>57.744337724455299</c:v>
                </c:pt>
                <c:pt idx="282012">
                  <c:v>57.7444092121425</c:v>
                </c:pt>
                <c:pt idx="282013">
                  <c:v>57.744480699600899</c:v>
                </c:pt>
                <c:pt idx="282014">
                  <c:v>57.744552186830497</c:v>
                </c:pt>
                <c:pt idx="282015">
                  <c:v>57.744623673831299</c:v>
                </c:pt>
                <c:pt idx="282016">
                  <c:v>57.7446951606033</c:v>
                </c:pt>
                <c:pt idx="282017">
                  <c:v>57.744766647146399</c:v>
                </c:pt>
                <c:pt idx="282018">
                  <c:v>57.744838133460703</c:v>
                </c:pt>
                <c:pt idx="282019">
                  <c:v>57.744909619546199</c:v>
                </c:pt>
                <c:pt idx="282020">
                  <c:v>57.7449811054029</c:v>
                </c:pt>
                <c:pt idx="282021">
                  <c:v>57.745052591030699</c:v>
                </c:pt>
                <c:pt idx="282022">
                  <c:v>57.745124076429697</c:v>
                </c:pt>
                <c:pt idx="282023">
                  <c:v>57.7451955615999</c:v>
                </c:pt>
                <c:pt idx="282024">
                  <c:v>57.745267046541301</c:v>
                </c:pt>
                <c:pt idx="282025">
                  <c:v>57.7453385312539</c:v>
                </c:pt>
                <c:pt idx="282026">
                  <c:v>57.745410015737697</c:v>
                </c:pt>
                <c:pt idx="282027">
                  <c:v>57.7454814999926</c:v>
                </c:pt>
                <c:pt idx="282028">
                  <c:v>57.745552984018701</c:v>
                </c:pt>
                <c:pt idx="282029">
                  <c:v>57.745624467816</c:v>
                </c:pt>
                <c:pt idx="282030">
                  <c:v>57.745695951384498</c:v>
                </c:pt>
                <c:pt idx="282031">
                  <c:v>57.7457674347242</c:v>
                </c:pt>
                <c:pt idx="282032">
                  <c:v>57.745838917835101</c:v>
                </c:pt>
                <c:pt idx="282033">
                  <c:v>57.7459104007172</c:v>
                </c:pt>
                <c:pt idx="282034">
                  <c:v>57.745981883370398</c:v>
                </c:pt>
                <c:pt idx="282035">
                  <c:v>57.7460533657949</c:v>
                </c:pt>
                <c:pt idx="282036">
                  <c:v>57.746124847990501</c:v>
                </c:pt>
                <c:pt idx="282037">
                  <c:v>57.7461963299573</c:v>
                </c:pt>
                <c:pt idx="282038">
                  <c:v>57.746267811695297</c:v>
                </c:pt>
                <c:pt idx="282039">
                  <c:v>57.7463392932045</c:v>
                </c:pt>
                <c:pt idx="282040">
                  <c:v>57.746410774485</c:v>
                </c:pt>
                <c:pt idx="282041">
                  <c:v>57.746482255536598</c:v>
                </c:pt>
                <c:pt idx="282042">
                  <c:v>57.746553736359303</c:v>
                </c:pt>
                <c:pt idx="282043">
                  <c:v>57.746625216953298</c:v>
                </c:pt>
                <c:pt idx="282044">
                  <c:v>57.746696697318498</c:v>
                </c:pt>
                <c:pt idx="282045">
                  <c:v>57.746768177454904</c:v>
                </c:pt>
                <c:pt idx="282046">
                  <c:v>57.7468396573625</c:v>
                </c:pt>
                <c:pt idx="282047">
                  <c:v>57.746911137041302</c:v>
                </c:pt>
                <c:pt idx="282048">
                  <c:v>57.746982616491302</c:v>
                </c:pt>
                <c:pt idx="282049">
                  <c:v>57.7470540957125</c:v>
                </c:pt>
                <c:pt idx="282050">
                  <c:v>57.747125574704903</c:v>
                </c:pt>
                <c:pt idx="282051">
                  <c:v>57.747197053468398</c:v>
                </c:pt>
                <c:pt idx="282052">
                  <c:v>57.747268532003197</c:v>
                </c:pt>
                <c:pt idx="282053">
                  <c:v>57.747340010309202</c:v>
                </c:pt>
                <c:pt idx="282054">
                  <c:v>57.747411488386398</c:v>
                </c:pt>
                <c:pt idx="282055">
                  <c:v>57.747482966234799</c:v>
                </c:pt>
                <c:pt idx="282056">
                  <c:v>57.747554443854497</c:v>
                </c:pt>
                <c:pt idx="282057">
                  <c:v>57.747625921245302</c:v>
                </c:pt>
                <c:pt idx="282058">
                  <c:v>57.747697398407297</c:v>
                </c:pt>
                <c:pt idx="282059">
                  <c:v>57.747768875340498</c:v>
                </c:pt>
                <c:pt idx="282060">
                  <c:v>57.747840352045003</c:v>
                </c:pt>
                <c:pt idx="282061">
                  <c:v>57.7479118285206</c:v>
                </c:pt>
                <c:pt idx="282062">
                  <c:v>57.747983304767502</c:v>
                </c:pt>
                <c:pt idx="282063">
                  <c:v>57.748054780785502</c:v>
                </c:pt>
                <c:pt idx="282064">
                  <c:v>57.7481262565748</c:v>
                </c:pt>
                <c:pt idx="282065">
                  <c:v>57.748197732135303</c:v>
                </c:pt>
                <c:pt idx="282066">
                  <c:v>57.748269207466997</c:v>
                </c:pt>
                <c:pt idx="282067">
                  <c:v>57.748340682570003</c:v>
                </c:pt>
                <c:pt idx="282068">
                  <c:v>57.748412157444101</c:v>
                </c:pt>
                <c:pt idx="282069">
                  <c:v>57.748483632089403</c:v>
                </c:pt>
                <c:pt idx="282070">
                  <c:v>57.748555106505997</c:v>
                </c:pt>
                <c:pt idx="282071">
                  <c:v>57.748626580693802</c:v>
                </c:pt>
                <c:pt idx="282072">
                  <c:v>57.748698054652799</c:v>
                </c:pt>
                <c:pt idx="282073">
                  <c:v>57.748769528383001</c:v>
                </c:pt>
                <c:pt idx="282074">
                  <c:v>57.7488410018845</c:v>
                </c:pt>
                <c:pt idx="282075">
                  <c:v>57.748912475157098</c:v>
                </c:pt>
                <c:pt idx="282076">
                  <c:v>57.748983948201001</c:v>
                </c:pt>
                <c:pt idx="282077">
                  <c:v>57.749055421016102</c:v>
                </c:pt>
                <c:pt idx="282078">
                  <c:v>57.749126893602401</c:v>
                </c:pt>
                <c:pt idx="282079">
                  <c:v>57.749198365959998</c:v>
                </c:pt>
                <c:pt idx="282080">
                  <c:v>57.7492698380888</c:v>
                </c:pt>
                <c:pt idx="282081">
                  <c:v>57.749341309988701</c:v>
                </c:pt>
                <c:pt idx="282082">
                  <c:v>57.749412781659998</c:v>
                </c:pt>
                <c:pt idx="282083">
                  <c:v>57.749484253102402</c:v>
                </c:pt>
                <c:pt idx="282084">
                  <c:v>57.749555724316103</c:v>
                </c:pt>
                <c:pt idx="282085">
                  <c:v>57.749627195301002</c:v>
                </c:pt>
                <c:pt idx="282086">
                  <c:v>57.7496986660571</c:v>
                </c:pt>
                <c:pt idx="282087">
                  <c:v>57.749770136584502</c:v>
                </c:pt>
                <c:pt idx="282088">
                  <c:v>57.749841606883002</c:v>
                </c:pt>
                <c:pt idx="282089">
                  <c:v>57.7499130769529</c:v>
                </c:pt>
                <c:pt idx="282090">
                  <c:v>57.749984546793897</c:v>
                </c:pt>
                <c:pt idx="282091">
                  <c:v>57.750056016406198</c:v>
                </c:pt>
                <c:pt idx="282092">
                  <c:v>57.750127485789697</c:v>
                </c:pt>
                <c:pt idx="282093">
                  <c:v>57.750198954944402</c:v>
                </c:pt>
                <c:pt idx="282094">
                  <c:v>57.750270423870397</c:v>
                </c:pt>
                <c:pt idx="282095">
                  <c:v>57.750341892567597</c:v>
                </c:pt>
                <c:pt idx="282096">
                  <c:v>57.750413361036003</c:v>
                </c:pt>
                <c:pt idx="282097">
                  <c:v>57.750484829275699</c:v>
                </c:pt>
                <c:pt idx="282098">
                  <c:v>57.7505562972866</c:v>
                </c:pt>
                <c:pt idx="282099">
                  <c:v>57.750627765068799</c:v>
                </c:pt>
                <c:pt idx="282100">
                  <c:v>57.750699232622203</c:v>
                </c:pt>
                <c:pt idx="282101">
                  <c:v>57.750770699946798</c:v>
                </c:pt>
                <c:pt idx="282102">
                  <c:v>57.750842167042698</c:v>
                </c:pt>
                <c:pt idx="282103">
                  <c:v>57.750913633909803</c:v>
                </c:pt>
                <c:pt idx="282104">
                  <c:v>57.7509851005481</c:v>
                </c:pt>
                <c:pt idx="282105">
                  <c:v>57.751056566957701</c:v>
                </c:pt>
                <c:pt idx="282106">
                  <c:v>57.751128033138599</c:v>
                </c:pt>
                <c:pt idx="282107">
                  <c:v>57.751199499090603</c:v>
                </c:pt>
                <c:pt idx="282108">
                  <c:v>57.751270964813997</c:v>
                </c:pt>
                <c:pt idx="282109">
                  <c:v>57.751342430308497</c:v>
                </c:pt>
                <c:pt idx="282110">
                  <c:v>57.751413895574302</c:v>
                </c:pt>
                <c:pt idx="282111">
                  <c:v>57.751485360611397</c:v>
                </c:pt>
                <c:pt idx="282112">
                  <c:v>57.751556825419698</c:v>
                </c:pt>
                <c:pt idx="282113">
                  <c:v>57.751628289999204</c:v>
                </c:pt>
                <c:pt idx="282114">
                  <c:v>57.75169975435</c:v>
                </c:pt>
                <c:pt idx="282115">
                  <c:v>57.751771218472101</c:v>
                </c:pt>
                <c:pt idx="282116">
                  <c:v>57.7518426823654</c:v>
                </c:pt>
                <c:pt idx="282117">
                  <c:v>57.751914146030003</c:v>
                </c:pt>
                <c:pt idx="282118">
                  <c:v>57.751985609465699</c:v>
                </c:pt>
                <c:pt idx="282119">
                  <c:v>57.752057072672798</c:v>
                </c:pt>
                <c:pt idx="282120">
                  <c:v>57.752128535651103</c:v>
                </c:pt>
                <c:pt idx="282121">
                  <c:v>57.752199998400698</c:v>
                </c:pt>
                <c:pt idx="282122">
                  <c:v>57.752271460921499</c:v>
                </c:pt>
                <c:pt idx="282123">
                  <c:v>57.752342923213497</c:v>
                </c:pt>
                <c:pt idx="282124">
                  <c:v>57.7524143852769</c:v>
                </c:pt>
                <c:pt idx="282125">
                  <c:v>57.752485847111402</c:v>
                </c:pt>
                <c:pt idx="282126">
                  <c:v>57.7525573087173</c:v>
                </c:pt>
                <c:pt idx="282127">
                  <c:v>57.752628770094397</c:v>
                </c:pt>
                <c:pt idx="282128">
                  <c:v>57.752700231242699</c:v>
                </c:pt>
                <c:pt idx="282129">
                  <c:v>57.752771692162298</c:v>
                </c:pt>
                <c:pt idx="282130">
                  <c:v>57.752843152853202</c:v>
                </c:pt>
                <c:pt idx="282131">
                  <c:v>57.752914613315298</c:v>
                </c:pt>
                <c:pt idx="282132">
                  <c:v>57.752986073548698</c:v>
                </c:pt>
                <c:pt idx="282133">
                  <c:v>57.753057533553402</c:v>
                </c:pt>
                <c:pt idx="282134">
                  <c:v>57.753128993329298</c:v>
                </c:pt>
                <c:pt idx="282135">
                  <c:v>57.753200452876499</c:v>
                </c:pt>
                <c:pt idx="282136">
                  <c:v>57.753271912194897</c:v>
                </c:pt>
                <c:pt idx="282137">
                  <c:v>57.7533433712846</c:v>
                </c:pt>
                <c:pt idx="282138">
                  <c:v>57.753414830145601</c:v>
                </c:pt>
                <c:pt idx="282139">
                  <c:v>57.7534862887778</c:v>
                </c:pt>
                <c:pt idx="282140">
                  <c:v>57.753557747181397</c:v>
                </c:pt>
                <c:pt idx="282141">
                  <c:v>57.753629205356098</c:v>
                </c:pt>
                <c:pt idx="282142">
                  <c:v>57.753700663302197</c:v>
                </c:pt>
                <c:pt idx="282143">
                  <c:v>57.753772121019502</c:v>
                </c:pt>
                <c:pt idx="282144">
                  <c:v>57.753843578508103</c:v>
                </c:pt>
                <c:pt idx="282145">
                  <c:v>57.753915035767903</c:v>
                </c:pt>
                <c:pt idx="282146">
                  <c:v>57.7539864927991</c:v>
                </c:pt>
                <c:pt idx="282147">
                  <c:v>57.754057949601503</c:v>
                </c:pt>
                <c:pt idx="282148">
                  <c:v>57.754129406175203</c:v>
                </c:pt>
                <c:pt idx="282149">
                  <c:v>57.754200862520101</c:v>
                </c:pt>
                <c:pt idx="282150">
                  <c:v>57.754272318636303</c:v>
                </c:pt>
                <c:pt idx="282151">
                  <c:v>57.754343774523797</c:v>
                </c:pt>
                <c:pt idx="282152">
                  <c:v>57.754415230182602</c:v>
                </c:pt>
                <c:pt idx="282153">
                  <c:v>57.754486685612697</c:v>
                </c:pt>
                <c:pt idx="282154">
                  <c:v>57.754558140813998</c:v>
                </c:pt>
                <c:pt idx="282155">
                  <c:v>57.754629595786596</c:v>
                </c:pt>
                <c:pt idx="282156">
                  <c:v>57.7547010505305</c:v>
                </c:pt>
                <c:pt idx="282157">
                  <c:v>57.754772505045601</c:v>
                </c:pt>
                <c:pt idx="282158">
                  <c:v>57.754843959332099</c:v>
                </c:pt>
                <c:pt idx="282159">
                  <c:v>57.754915413389803</c:v>
                </c:pt>
                <c:pt idx="282160">
                  <c:v>57.754986867218797</c:v>
                </c:pt>
                <c:pt idx="282161">
                  <c:v>57.755058320819103</c:v>
                </c:pt>
                <c:pt idx="282162">
                  <c:v>57.755129774190699</c:v>
                </c:pt>
                <c:pt idx="282163">
                  <c:v>57.7552012273336</c:v>
                </c:pt>
                <c:pt idx="282164">
                  <c:v>57.7552726802477</c:v>
                </c:pt>
                <c:pt idx="282165">
                  <c:v>57.755344132933097</c:v>
                </c:pt>
                <c:pt idx="282166">
                  <c:v>57.755415585389798</c:v>
                </c:pt>
                <c:pt idx="282167">
                  <c:v>57.755487037617897</c:v>
                </c:pt>
                <c:pt idx="282168">
                  <c:v>57.755558489617101</c:v>
                </c:pt>
                <c:pt idx="282169">
                  <c:v>57.755629941387703</c:v>
                </c:pt>
                <c:pt idx="282170">
                  <c:v>57.755701392929602</c:v>
                </c:pt>
                <c:pt idx="282171">
                  <c:v>57.755772844242799</c:v>
                </c:pt>
                <c:pt idx="282172">
                  <c:v>57.755844295327201</c:v>
                </c:pt>
                <c:pt idx="282173">
                  <c:v>57.7559157461829</c:v>
                </c:pt>
                <c:pt idx="282174">
                  <c:v>57.755987196809997</c:v>
                </c:pt>
                <c:pt idx="282175">
                  <c:v>57.756058647208299</c:v>
                </c:pt>
                <c:pt idx="282176">
                  <c:v>57.756130097377898</c:v>
                </c:pt>
                <c:pt idx="282177">
                  <c:v>57.756201547318803</c:v>
                </c:pt>
                <c:pt idx="282178">
                  <c:v>57.756272997031097</c:v>
                </c:pt>
                <c:pt idx="282179">
                  <c:v>57.756344446514603</c:v>
                </c:pt>
                <c:pt idx="282180">
                  <c:v>57.7564158957694</c:v>
                </c:pt>
                <c:pt idx="282181">
                  <c:v>57.756487344795502</c:v>
                </c:pt>
                <c:pt idx="282182">
                  <c:v>57.756558793592802</c:v>
                </c:pt>
                <c:pt idx="282183">
                  <c:v>57.756630242161599</c:v>
                </c:pt>
                <c:pt idx="282184">
                  <c:v>57.756701690501501</c:v>
                </c:pt>
                <c:pt idx="282185">
                  <c:v>57.7567731386128</c:v>
                </c:pt>
                <c:pt idx="282186">
                  <c:v>57.756844586495397</c:v>
                </c:pt>
                <c:pt idx="282187">
                  <c:v>57.756916034149299</c:v>
                </c:pt>
                <c:pt idx="282188">
                  <c:v>57.756987481574498</c:v>
                </c:pt>
                <c:pt idx="282189">
                  <c:v>57.757058928771002</c:v>
                </c:pt>
                <c:pt idx="282190">
                  <c:v>57.757130375738903</c:v>
                </c:pt>
                <c:pt idx="282191">
                  <c:v>57.757201822478002</c:v>
                </c:pt>
                <c:pt idx="282192">
                  <c:v>57.757273268988399</c:v>
                </c:pt>
                <c:pt idx="282193">
                  <c:v>57.757344715270101</c:v>
                </c:pt>
                <c:pt idx="282194">
                  <c:v>57.7574161613231</c:v>
                </c:pt>
                <c:pt idx="282195">
                  <c:v>57.757487607147503</c:v>
                </c:pt>
                <c:pt idx="282196">
                  <c:v>57.757559052743098</c:v>
                </c:pt>
                <c:pt idx="282197">
                  <c:v>57.757630498110103</c:v>
                </c:pt>
                <c:pt idx="282198">
                  <c:v>57.7577019432483</c:v>
                </c:pt>
                <c:pt idx="282199">
                  <c:v>57.757773388157901</c:v>
                </c:pt>
                <c:pt idx="282200">
                  <c:v>57.757844832838799</c:v>
                </c:pt>
                <c:pt idx="282201">
                  <c:v>57.757916277291002</c:v>
                </c:pt>
                <c:pt idx="282202">
                  <c:v>57.757987721514503</c:v>
                </c:pt>
                <c:pt idx="282203">
                  <c:v>57.758059165509302</c:v>
                </c:pt>
                <c:pt idx="282204">
                  <c:v>57.758130609275497</c:v>
                </c:pt>
                <c:pt idx="282205">
                  <c:v>57.758202052812898</c:v>
                </c:pt>
                <c:pt idx="282206">
                  <c:v>57.758273496121703</c:v>
                </c:pt>
                <c:pt idx="282207">
                  <c:v>57.758344939201798</c:v>
                </c:pt>
                <c:pt idx="282208">
                  <c:v>57.758416382053198</c:v>
                </c:pt>
                <c:pt idx="282209">
                  <c:v>57.758487824675903</c:v>
                </c:pt>
                <c:pt idx="282210">
                  <c:v>57.758559267069998</c:v>
                </c:pt>
                <c:pt idx="282211">
                  <c:v>57.758630709235298</c:v>
                </c:pt>
                <c:pt idx="282212">
                  <c:v>57.758702151172002</c:v>
                </c:pt>
                <c:pt idx="282213">
                  <c:v>57.758773592879997</c:v>
                </c:pt>
                <c:pt idx="282214">
                  <c:v>57.758845034359297</c:v>
                </c:pt>
                <c:pt idx="282215">
                  <c:v>57.75891647561</c:v>
                </c:pt>
                <c:pt idx="282216">
                  <c:v>57.758987916631902</c:v>
                </c:pt>
                <c:pt idx="282217">
                  <c:v>57.759059357425201</c:v>
                </c:pt>
                <c:pt idx="282218">
                  <c:v>57.759130797989798</c:v>
                </c:pt>
                <c:pt idx="282219">
                  <c:v>57.759202238325798</c:v>
                </c:pt>
                <c:pt idx="282220">
                  <c:v>57.759273678432997</c:v>
                </c:pt>
                <c:pt idx="282221">
                  <c:v>57.7593451183116</c:v>
                </c:pt>
                <c:pt idx="282222">
                  <c:v>57.7594165579616</c:v>
                </c:pt>
                <c:pt idx="282223">
                  <c:v>57.759487997382799</c:v>
                </c:pt>
                <c:pt idx="282224">
                  <c:v>57.759559436575401</c:v>
                </c:pt>
                <c:pt idx="282225">
                  <c:v>57.759630875539301</c:v>
                </c:pt>
                <c:pt idx="282226">
                  <c:v>57.759702314274499</c:v>
                </c:pt>
                <c:pt idx="282227">
                  <c:v>57.759773752781101</c:v>
                </c:pt>
                <c:pt idx="282228">
                  <c:v>57.759845191059</c:v>
                </c:pt>
                <c:pt idx="282229">
                  <c:v>57.759916629108197</c:v>
                </c:pt>
                <c:pt idx="282230">
                  <c:v>57.759988066928798</c:v>
                </c:pt>
                <c:pt idx="282231">
                  <c:v>57.760059504520697</c:v>
                </c:pt>
                <c:pt idx="282232">
                  <c:v>57.760130941883901</c:v>
                </c:pt>
                <c:pt idx="282233">
                  <c:v>57.760202379018502</c:v>
                </c:pt>
                <c:pt idx="282234">
                  <c:v>57.7602738159244</c:v>
                </c:pt>
                <c:pt idx="282235">
                  <c:v>57.760345252601603</c:v>
                </c:pt>
                <c:pt idx="282236">
                  <c:v>57.760416689050203</c:v>
                </c:pt>
                <c:pt idx="282237">
                  <c:v>57.760488125270101</c:v>
                </c:pt>
                <c:pt idx="282238">
                  <c:v>57.760559561261402</c:v>
                </c:pt>
                <c:pt idx="282239">
                  <c:v>57.760630997024002</c:v>
                </c:pt>
                <c:pt idx="282240">
                  <c:v>57.760702432557899</c:v>
                </c:pt>
                <c:pt idx="282241">
                  <c:v>57.7607738678632</c:v>
                </c:pt>
                <c:pt idx="282242">
                  <c:v>57.760845302939799</c:v>
                </c:pt>
                <c:pt idx="282243">
                  <c:v>57.760916737787703</c:v>
                </c:pt>
                <c:pt idx="282244">
                  <c:v>57.760988172406996</c:v>
                </c:pt>
                <c:pt idx="282245">
                  <c:v>57.761059606797701</c:v>
                </c:pt>
                <c:pt idx="282246">
                  <c:v>57.761131040959697</c:v>
                </c:pt>
                <c:pt idx="282247">
                  <c:v>57.761202474892997</c:v>
                </c:pt>
                <c:pt idx="282248">
                  <c:v>57.761273908597701</c:v>
                </c:pt>
                <c:pt idx="282249">
                  <c:v>57.761345342073803</c:v>
                </c:pt>
                <c:pt idx="282250">
                  <c:v>57.761416775321102</c:v>
                </c:pt>
                <c:pt idx="282251">
                  <c:v>57.761488208339898</c:v>
                </c:pt>
                <c:pt idx="282252">
                  <c:v>57.761559641129999</c:v>
                </c:pt>
                <c:pt idx="282253">
                  <c:v>57.761631073691397</c:v>
                </c:pt>
                <c:pt idx="282254">
                  <c:v>57.7617025060242</c:v>
                </c:pt>
                <c:pt idx="282255">
                  <c:v>57.7617739381283</c:v>
                </c:pt>
                <c:pt idx="282256">
                  <c:v>57.761845370003797</c:v>
                </c:pt>
                <c:pt idx="282257">
                  <c:v>57.761916801650599</c:v>
                </c:pt>
                <c:pt idx="282258">
                  <c:v>57.761988233068799</c:v>
                </c:pt>
                <c:pt idx="282259">
                  <c:v>57.762059664258302</c:v>
                </c:pt>
                <c:pt idx="282260">
                  <c:v>57.762131095219203</c:v>
                </c:pt>
                <c:pt idx="282261">
                  <c:v>57.762202525951501</c:v>
                </c:pt>
                <c:pt idx="282262">
                  <c:v>57.762273956455097</c:v>
                </c:pt>
                <c:pt idx="282263">
                  <c:v>57.762345386730097</c:v>
                </c:pt>
                <c:pt idx="282264">
                  <c:v>57.762416816776401</c:v>
                </c:pt>
                <c:pt idx="282265">
                  <c:v>57.762488246594103</c:v>
                </c:pt>
                <c:pt idx="282266">
                  <c:v>57.762559676183102</c:v>
                </c:pt>
                <c:pt idx="282267">
                  <c:v>57.762631105543498</c:v>
                </c:pt>
                <c:pt idx="282268">
                  <c:v>57.762702534675299</c:v>
                </c:pt>
                <c:pt idx="282269">
                  <c:v>57.762773963578397</c:v>
                </c:pt>
                <c:pt idx="282270">
                  <c:v>57.762845392252899</c:v>
                </c:pt>
                <c:pt idx="282271">
                  <c:v>57.762916820698798</c:v>
                </c:pt>
                <c:pt idx="282272">
                  <c:v>57.762988248916002</c:v>
                </c:pt>
                <c:pt idx="282273">
                  <c:v>57.763059676904597</c:v>
                </c:pt>
                <c:pt idx="282274">
                  <c:v>57.763131104664502</c:v>
                </c:pt>
                <c:pt idx="282275">
                  <c:v>57.763202532195798</c:v>
                </c:pt>
                <c:pt idx="282276">
                  <c:v>57.763273959498498</c:v>
                </c:pt>
                <c:pt idx="282277">
                  <c:v>57.763345386572603</c:v>
                </c:pt>
                <c:pt idx="282278">
                  <c:v>57.763416813417997</c:v>
                </c:pt>
                <c:pt idx="282279">
                  <c:v>57.763488240034803</c:v>
                </c:pt>
                <c:pt idx="282280">
                  <c:v>57.7635596664229</c:v>
                </c:pt>
                <c:pt idx="282281">
                  <c:v>57.7636310925825</c:v>
                </c:pt>
                <c:pt idx="282282">
                  <c:v>57.763702518513398</c:v>
                </c:pt>
                <c:pt idx="282283">
                  <c:v>57.7637739442156</c:v>
                </c:pt>
                <c:pt idx="282284">
                  <c:v>57.7638453696893</c:v>
                </c:pt>
                <c:pt idx="282285">
                  <c:v>57.763916794934303</c:v>
                </c:pt>
                <c:pt idx="282286">
                  <c:v>57.763988219950697</c:v>
                </c:pt>
                <c:pt idx="282287">
                  <c:v>57.764059644738403</c:v>
                </c:pt>
                <c:pt idx="282288">
                  <c:v>57.764131069297598</c:v>
                </c:pt>
                <c:pt idx="282289">
                  <c:v>57.764202493628098</c:v>
                </c:pt>
                <c:pt idx="282290">
                  <c:v>57.764273917730002</c:v>
                </c:pt>
                <c:pt idx="282291">
                  <c:v>57.764345341603303</c:v>
                </c:pt>
                <c:pt idx="282292">
                  <c:v>57.764416765247901</c:v>
                </c:pt>
                <c:pt idx="282293">
                  <c:v>57.764488188663897</c:v>
                </c:pt>
                <c:pt idx="282294">
                  <c:v>57.764559611851297</c:v>
                </c:pt>
                <c:pt idx="282295">
                  <c:v>57.764631034810101</c:v>
                </c:pt>
                <c:pt idx="282296">
                  <c:v>57.764702457540302</c:v>
                </c:pt>
                <c:pt idx="282297">
                  <c:v>57.764773880041901</c:v>
                </c:pt>
                <c:pt idx="282298">
                  <c:v>57.764845302314797</c:v>
                </c:pt>
                <c:pt idx="282299">
                  <c:v>57.764916724359097</c:v>
                </c:pt>
                <c:pt idx="282300">
                  <c:v>57.764988146174801</c:v>
                </c:pt>
                <c:pt idx="282301">
                  <c:v>57.765059567761902</c:v>
                </c:pt>
                <c:pt idx="282302">
                  <c:v>57.765130989120401</c:v>
                </c:pt>
                <c:pt idx="282303">
                  <c:v>57.765202410250197</c:v>
                </c:pt>
                <c:pt idx="282304">
                  <c:v>57.765273831151497</c:v>
                </c:pt>
                <c:pt idx="282305">
                  <c:v>57.765345251824101</c:v>
                </c:pt>
                <c:pt idx="282306">
                  <c:v>57.765416672268202</c:v>
                </c:pt>
                <c:pt idx="282307">
                  <c:v>57.765488092483601</c:v>
                </c:pt>
                <c:pt idx="282308">
                  <c:v>57.765559512470404</c:v>
                </c:pt>
                <c:pt idx="282309">
                  <c:v>57.765630932228603</c:v>
                </c:pt>
                <c:pt idx="282310">
                  <c:v>57.7657023517582</c:v>
                </c:pt>
                <c:pt idx="282311">
                  <c:v>57.765773771059102</c:v>
                </c:pt>
                <c:pt idx="282312">
                  <c:v>57.7658451901315</c:v>
                </c:pt>
                <c:pt idx="282313">
                  <c:v>57.765916608975303</c:v>
                </c:pt>
                <c:pt idx="282314">
                  <c:v>57.765988027590403</c:v>
                </c:pt>
                <c:pt idx="282315">
                  <c:v>57.766059445977</c:v>
                </c:pt>
                <c:pt idx="282316">
                  <c:v>57.766130864135</c:v>
                </c:pt>
                <c:pt idx="282317">
                  <c:v>57.766202282064299</c:v>
                </c:pt>
                <c:pt idx="282318">
                  <c:v>57.766273699765101</c:v>
                </c:pt>
                <c:pt idx="282319">
                  <c:v>57.766345117237201</c:v>
                </c:pt>
                <c:pt idx="282320">
                  <c:v>57.766416534480797</c:v>
                </c:pt>
                <c:pt idx="282321">
                  <c:v>57.766487951495698</c:v>
                </c:pt>
                <c:pt idx="282322">
                  <c:v>57.766559368282003</c:v>
                </c:pt>
                <c:pt idx="282323">
                  <c:v>57.766630784839798</c:v>
                </c:pt>
                <c:pt idx="282324">
                  <c:v>57.766702201168897</c:v>
                </c:pt>
                <c:pt idx="282325">
                  <c:v>57.7667736172695</c:v>
                </c:pt>
                <c:pt idx="282326">
                  <c:v>57.766845033141401</c:v>
                </c:pt>
                <c:pt idx="282327">
                  <c:v>57.766916448784798</c:v>
                </c:pt>
                <c:pt idx="282328">
                  <c:v>57.766987864199599</c:v>
                </c:pt>
                <c:pt idx="282329">
                  <c:v>57.767059279385798</c:v>
                </c:pt>
                <c:pt idx="282330">
                  <c:v>57.767130694343301</c:v>
                </c:pt>
                <c:pt idx="282331">
                  <c:v>57.767202109072301</c:v>
                </c:pt>
                <c:pt idx="282332">
                  <c:v>57.767273523572698</c:v>
                </c:pt>
                <c:pt idx="282333">
                  <c:v>57.767344937844499</c:v>
                </c:pt>
                <c:pt idx="282334">
                  <c:v>57.767416351887697</c:v>
                </c:pt>
                <c:pt idx="282335">
                  <c:v>57.767487765702299</c:v>
                </c:pt>
                <c:pt idx="282336">
                  <c:v>57.767559179288398</c:v>
                </c:pt>
                <c:pt idx="282337">
                  <c:v>57.767630592645801</c:v>
                </c:pt>
                <c:pt idx="282338">
                  <c:v>57.767702005774701</c:v>
                </c:pt>
                <c:pt idx="282339">
                  <c:v>57.767773418674899</c:v>
                </c:pt>
                <c:pt idx="282340">
                  <c:v>57.767844831346601</c:v>
                </c:pt>
                <c:pt idx="282341">
                  <c:v>57.767916243789699</c:v>
                </c:pt>
                <c:pt idx="282342">
                  <c:v>57.767987656004202</c:v>
                </c:pt>
                <c:pt idx="282343">
                  <c:v>57.768059067990102</c:v>
                </c:pt>
                <c:pt idx="282344">
                  <c:v>57.768130479747498</c:v>
                </c:pt>
                <c:pt idx="282345">
                  <c:v>57.768201891276199</c:v>
                </c:pt>
                <c:pt idx="282346">
                  <c:v>57.768273302576397</c:v>
                </c:pt>
                <c:pt idx="282347">
                  <c:v>57.768344713647998</c:v>
                </c:pt>
                <c:pt idx="282348">
                  <c:v>57.768416124490997</c:v>
                </c:pt>
                <c:pt idx="282349">
                  <c:v>57.7684875351055</c:v>
                </c:pt>
                <c:pt idx="282350">
                  <c:v>57.7685589454913</c:v>
                </c:pt>
                <c:pt idx="282351">
                  <c:v>57.768630355648597</c:v>
                </c:pt>
                <c:pt idx="282352">
                  <c:v>57.768701765577298</c:v>
                </c:pt>
                <c:pt idx="282353">
                  <c:v>57.768773175277403</c:v>
                </c:pt>
                <c:pt idx="282354">
                  <c:v>57.768844584748997</c:v>
                </c:pt>
                <c:pt idx="282355">
                  <c:v>57.768915993991897</c:v>
                </c:pt>
                <c:pt idx="282356">
                  <c:v>57.7689874030063</c:v>
                </c:pt>
                <c:pt idx="282357">
                  <c:v>57.769058811792199</c:v>
                </c:pt>
                <c:pt idx="282358">
                  <c:v>57.769130220349403</c:v>
                </c:pt>
                <c:pt idx="282359">
                  <c:v>57.769201628678097</c:v>
                </c:pt>
                <c:pt idx="282360">
                  <c:v>57.769273036778202</c:v>
                </c:pt>
                <c:pt idx="282361">
                  <c:v>57.769344444649697</c:v>
                </c:pt>
                <c:pt idx="282362">
                  <c:v>57.769415852292703</c:v>
                </c:pt>
                <c:pt idx="282363">
                  <c:v>57.769487259707098</c:v>
                </c:pt>
                <c:pt idx="282364">
                  <c:v>57.769558666892898</c:v>
                </c:pt>
                <c:pt idx="282365">
                  <c:v>57.769630073850202</c:v>
                </c:pt>
                <c:pt idx="282366">
                  <c:v>57.769701480578902</c:v>
                </c:pt>
                <c:pt idx="282367">
                  <c:v>57.769772887079</c:v>
                </c:pt>
                <c:pt idx="282368">
                  <c:v>57.769844293350602</c:v>
                </c:pt>
                <c:pt idx="282369">
                  <c:v>57.7699156993936</c:v>
                </c:pt>
                <c:pt idx="282370">
                  <c:v>57.769987105208003</c:v>
                </c:pt>
                <c:pt idx="282371">
                  <c:v>57.770058510793902</c:v>
                </c:pt>
                <c:pt idx="282372">
                  <c:v>57.770129916151198</c:v>
                </c:pt>
                <c:pt idx="282373">
                  <c:v>57.770201321279899</c:v>
                </c:pt>
                <c:pt idx="282374">
                  <c:v>57.770272726180103</c:v>
                </c:pt>
                <c:pt idx="282375">
                  <c:v>57.770344130851697</c:v>
                </c:pt>
                <c:pt idx="282376">
                  <c:v>57.770415535294802</c:v>
                </c:pt>
                <c:pt idx="282377">
                  <c:v>57.770486939509297</c:v>
                </c:pt>
                <c:pt idx="282378">
                  <c:v>57.770558343495203</c:v>
                </c:pt>
                <c:pt idx="282379">
                  <c:v>57.770629747252599</c:v>
                </c:pt>
                <c:pt idx="282380">
                  <c:v>57.770701150781399</c:v>
                </c:pt>
                <c:pt idx="282381">
                  <c:v>57.770772554081702</c:v>
                </c:pt>
                <c:pt idx="282382">
                  <c:v>57.770843957153403</c:v>
                </c:pt>
                <c:pt idx="282383">
                  <c:v>57.7709153599966</c:v>
                </c:pt>
                <c:pt idx="282384">
                  <c:v>57.770986762611201</c:v>
                </c:pt>
                <c:pt idx="282385">
                  <c:v>57.7710581649972</c:v>
                </c:pt>
                <c:pt idx="282386">
                  <c:v>57.771129567154702</c:v>
                </c:pt>
                <c:pt idx="282387">
                  <c:v>57.771200969083701</c:v>
                </c:pt>
                <c:pt idx="282388">
                  <c:v>57.771272370784096</c:v>
                </c:pt>
                <c:pt idx="282389">
                  <c:v>57.771343772255896</c:v>
                </c:pt>
                <c:pt idx="282390">
                  <c:v>57.7714151734992</c:v>
                </c:pt>
                <c:pt idx="282391">
                  <c:v>57.771486574514</c:v>
                </c:pt>
                <c:pt idx="282392">
                  <c:v>57.771557975300198</c:v>
                </c:pt>
                <c:pt idx="282393">
                  <c:v>57.771629375857799</c:v>
                </c:pt>
                <c:pt idx="282394">
                  <c:v>57.771700776186897</c:v>
                </c:pt>
                <c:pt idx="282395">
                  <c:v>57.771772176287499</c:v>
                </c:pt>
                <c:pt idx="282396">
                  <c:v>57.771843576159498</c:v>
                </c:pt>
                <c:pt idx="282397">
                  <c:v>57.771914975803</c:v>
                </c:pt>
                <c:pt idx="282398">
                  <c:v>57.771986375217899</c:v>
                </c:pt>
                <c:pt idx="282399">
                  <c:v>57.772057774404303</c:v>
                </c:pt>
                <c:pt idx="282400">
                  <c:v>57.772129173362103</c:v>
                </c:pt>
                <c:pt idx="282401">
                  <c:v>57.7722005720914</c:v>
                </c:pt>
                <c:pt idx="282402">
                  <c:v>57.7722719705922</c:v>
                </c:pt>
                <c:pt idx="282403">
                  <c:v>57.772343368864398</c:v>
                </c:pt>
                <c:pt idx="282404">
                  <c:v>57.772414766908099</c:v>
                </c:pt>
                <c:pt idx="282405">
                  <c:v>57.772486164723198</c:v>
                </c:pt>
                <c:pt idx="282406">
                  <c:v>57.7725575623098</c:v>
                </c:pt>
                <c:pt idx="282407">
                  <c:v>57.772628959667898</c:v>
                </c:pt>
                <c:pt idx="282408">
                  <c:v>57.772700356797401</c:v>
                </c:pt>
                <c:pt idx="282409">
                  <c:v>57.7727717536984</c:v>
                </c:pt>
                <c:pt idx="282410">
                  <c:v>57.772843150370797</c:v>
                </c:pt>
                <c:pt idx="282411">
                  <c:v>57.772914546814697</c:v>
                </c:pt>
                <c:pt idx="282412">
                  <c:v>57.7729859430301</c:v>
                </c:pt>
                <c:pt idx="282413">
                  <c:v>57.773057339017001</c:v>
                </c:pt>
                <c:pt idx="282414">
                  <c:v>57.773128734775298</c:v>
                </c:pt>
                <c:pt idx="282415">
                  <c:v>57.773200130305099</c:v>
                </c:pt>
                <c:pt idx="282416">
                  <c:v>57.773271525606397</c:v>
                </c:pt>
                <c:pt idx="282417">
                  <c:v>57.773342920679099</c:v>
                </c:pt>
                <c:pt idx="282418">
                  <c:v>57.773414315523297</c:v>
                </c:pt>
                <c:pt idx="282419">
                  <c:v>57.773485710138999</c:v>
                </c:pt>
                <c:pt idx="282420">
                  <c:v>57.773557104526098</c:v>
                </c:pt>
                <c:pt idx="282421">
                  <c:v>57.773628498684701</c:v>
                </c:pt>
                <c:pt idx="282422">
                  <c:v>57.7736998926148</c:v>
                </c:pt>
                <c:pt idx="282423">
                  <c:v>57.773771286316403</c:v>
                </c:pt>
                <c:pt idx="282424">
                  <c:v>57.773842679789396</c:v>
                </c:pt>
                <c:pt idx="282425">
                  <c:v>57.7739140730339</c:v>
                </c:pt>
                <c:pt idx="282426">
                  <c:v>57.773985466049901</c:v>
                </c:pt>
                <c:pt idx="282427">
                  <c:v>57.774056858837397</c:v>
                </c:pt>
                <c:pt idx="282428">
                  <c:v>57.774128251396398</c:v>
                </c:pt>
                <c:pt idx="282429">
                  <c:v>57.774199643726803</c:v>
                </c:pt>
                <c:pt idx="282430">
                  <c:v>57.774271035828697</c:v>
                </c:pt>
                <c:pt idx="282431">
                  <c:v>57.774342427702102</c:v>
                </c:pt>
                <c:pt idx="282432">
                  <c:v>57.774413819346897</c:v>
                </c:pt>
                <c:pt idx="282433">
                  <c:v>57.774485210763302</c:v>
                </c:pt>
                <c:pt idx="282434">
                  <c:v>57.774556601951097</c:v>
                </c:pt>
                <c:pt idx="282435">
                  <c:v>57.774627992910403</c:v>
                </c:pt>
                <c:pt idx="282436">
                  <c:v>57.774699383641199</c:v>
                </c:pt>
                <c:pt idx="282437">
                  <c:v>57.774770774143498</c:v>
                </c:pt>
                <c:pt idx="282438">
                  <c:v>57.774842164417301</c:v>
                </c:pt>
                <c:pt idx="282439">
                  <c:v>57.774913554462501</c:v>
                </c:pt>
                <c:pt idx="282440">
                  <c:v>57.774984944279304</c:v>
                </c:pt>
                <c:pt idx="282441">
                  <c:v>57.775056333867497</c:v>
                </c:pt>
                <c:pt idx="282442">
                  <c:v>57.7751277232272</c:v>
                </c:pt>
                <c:pt idx="282443">
                  <c:v>57.775199112358401</c:v>
                </c:pt>
                <c:pt idx="282444">
                  <c:v>57.775270501261097</c:v>
                </c:pt>
                <c:pt idx="282445">
                  <c:v>57.775341889935298</c:v>
                </c:pt>
                <c:pt idx="282446">
                  <c:v>57.775413278381002</c:v>
                </c:pt>
                <c:pt idx="282447">
                  <c:v>57.775484666598203</c:v>
                </c:pt>
                <c:pt idx="282448">
                  <c:v>57.775556054586801</c:v>
                </c:pt>
                <c:pt idx="282449">
                  <c:v>57.775627442347002</c:v>
                </c:pt>
                <c:pt idx="282450">
                  <c:v>57.7756988298786</c:v>
                </c:pt>
                <c:pt idx="282451">
                  <c:v>57.775770217181801</c:v>
                </c:pt>
                <c:pt idx="282452">
                  <c:v>57.775841604256399</c:v>
                </c:pt>
                <c:pt idx="282453">
                  <c:v>57.775912991102601</c:v>
                </c:pt>
                <c:pt idx="282454">
                  <c:v>57.775984377720199</c:v>
                </c:pt>
                <c:pt idx="282455">
                  <c:v>57.776055764109302</c:v>
                </c:pt>
                <c:pt idx="282456">
                  <c:v>57.77612715027</c:v>
                </c:pt>
                <c:pt idx="282457">
                  <c:v>57.776198536202102</c:v>
                </c:pt>
                <c:pt idx="282458">
                  <c:v>57.776269921905701</c:v>
                </c:pt>
                <c:pt idx="282459">
                  <c:v>57.776341307380797</c:v>
                </c:pt>
                <c:pt idx="282460">
                  <c:v>57.776412692627503</c:v>
                </c:pt>
                <c:pt idx="282461">
                  <c:v>57.776484077645598</c:v>
                </c:pt>
                <c:pt idx="282462">
                  <c:v>57.776555462435198</c:v>
                </c:pt>
                <c:pt idx="282463">
                  <c:v>57.7766268469964</c:v>
                </c:pt>
                <c:pt idx="282464">
                  <c:v>57.776698231329</c:v>
                </c:pt>
                <c:pt idx="282465">
                  <c:v>57.776769615433203</c:v>
                </c:pt>
                <c:pt idx="282466">
                  <c:v>57.776840999308803</c:v>
                </c:pt>
                <c:pt idx="282467">
                  <c:v>57.776912382955999</c:v>
                </c:pt>
                <c:pt idx="282468">
                  <c:v>57.776983766374698</c:v>
                </c:pt>
                <c:pt idx="282469">
                  <c:v>57.777055149564802</c:v>
                </c:pt>
                <c:pt idx="282470">
                  <c:v>57.777126532526502</c:v>
                </c:pt>
                <c:pt idx="282471">
                  <c:v>57.777197915259698</c:v>
                </c:pt>
                <c:pt idx="282472">
                  <c:v>57.777269297764398</c:v>
                </c:pt>
                <c:pt idx="282473">
                  <c:v>57.777340680040602</c:v>
                </c:pt>
                <c:pt idx="282474">
                  <c:v>57.777412062088402</c:v>
                </c:pt>
                <c:pt idx="282475">
                  <c:v>57.777483443907599</c:v>
                </c:pt>
                <c:pt idx="282476">
                  <c:v>57.777554825498399</c:v>
                </c:pt>
                <c:pt idx="282477">
                  <c:v>57.777626206860603</c:v>
                </c:pt>
                <c:pt idx="282478">
                  <c:v>57.777697587994403</c:v>
                </c:pt>
                <c:pt idx="282479">
                  <c:v>57.7777689688997</c:v>
                </c:pt>
                <c:pt idx="282480">
                  <c:v>57.777840349576501</c:v>
                </c:pt>
                <c:pt idx="282481">
                  <c:v>57.777911730024897</c:v>
                </c:pt>
                <c:pt idx="282482">
                  <c:v>57.777983110244698</c:v>
                </c:pt>
                <c:pt idx="282483">
                  <c:v>57.778054490236102</c:v>
                </c:pt>
                <c:pt idx="282484">
                  <c:v>57.778125869999002</c:v>
                </c:pt>
                <c:pt idx="282485">
                  <c:v>57.778197249533399</c:v>
                </c:pt>
                <c:pt idx="282486">
                  <c:v>57.778268628839299</c:v>
                </c:pt>
                <c:pt idx="282487">
                  <c:v>57.778340007916803</c:v>
                </c:pt>
                <c:pt idx="282488">
                  <c:v>57.778411386765697</c:v>
                </c:pt>
                <c:pt idx="282489">
                  <c:v>57.778482765386201</c:v>
                </c:pt>
                <c:pt idx="282490">
                  <c:v>57.778554143778202</c:v>
                </c:pt>
                <c:pt idx="282491">
                  <c:v>57.778625521941798</c:v>
                </c:pt>
                <c:pt idx="282492">
                  <c:v>57.778696899876799</c:v>
                </c:pt>
                <c:pt idx="282493">
                  <c:v>57.778768277583403</c:v>
                </c:pt>
                <c:pt idx="282494">
                  <c:v>57.778839655061503</c:v>
                </c:pt>
                <c:pt idx="282495">
                  <c:v>57.7789110323112</c:v>
                </c:pt>
                <c:pt idx="282496">
                  <c:v>57.7789824093324</c:v>
                </c:pt>
                <c:pt idx="282497">
                  <c:v>57.779053786125097</c:v>
                </c:pt>
                <c:pt idx="282498">
                  <c:v>57.779125162689297</c:v>
                </c:pt>
                <c:pt idx="282499">
                  <c:v>57.779196539025001</c:v>
                </c:pt>
                <c:pt idx="282500">
                  <c:v>57.779267915132301</c:v>
                </c:pt>
                <c:pt idx="282501">
                  <c:v>57.779339291011198</c:v>
                </c:pt>
                <c:pt idx="282502">
                  <c:v>57.779410666661498</c:v>
                </c:pt>
                <c:pt idx="282503">
                  <c:v>57.779482042083401</c:v>
                </c:pt>
                <c:pt idx="282504">
                  <c:v>57.779553417276801</c:v>
                </c:pt>
                <c:pt idx="282505">
                  <c:v>57.779624792241798</c:v>
                </c:pt>
                <c:pt idx="282506">
                  <c:v>57.779696166978297</c:v>
                </c:pt>
                <c:pt idx="282507">
                  <c:v>57.779767541486301</c:v>
                </c:pt>
                <c:pt idx="282508">
                  <c:v>57.779838915765801</c:v>
                </c:pt>
                <c:pt idx="282509">
                  <c:v>57.779910289816897</c:v>
                </c:pt>
                <c:pt idx="282510">
                  <c:v>57.779981663639603</c:v>
                </c:pt>
                <c:pt idx="282511">
                  <c:v>57.780053037233799</c:v>
                </c:pt>
                <c:pt idx="282512">
                  <c:v>57.780124410599498</c:v>
                </c:pt>
                <c:pt idx="282513">
                  <c:v>57.780195783736701</c:v>
                </c:pt>
                <c:pt idx="282514">
                  <c:v>57.7802671566455</c:v>
                </c:pt>
                <c:pt idx="282515">
                  <c:v>57.780338529325903</c:v>
                </c:pt>
                <c:pt idx="282516">
                  <c:v>57.780409901777702</c:v>
                </c:pt>
                <c:pt idx="282517">
                  <c:v>57.780481274001197</c:v>
                </c:pt>
                <c:pt idx="282518">
                  <c:v>57.780552645996103</c:v>
                </c:pt>
                <c:pt idx="282519">
                  <c:v>57.780624017762598</c:v>
                </c:pt>
                <c:pt idx="282520">
                  <c:v>57.780695389300703</c:v>
                </c:pt>
                <c:pt idx="282521">
                  <c:v>57.780766760610298</c:v>
                </c:pt>
                <c:pt idx="282522">
                  <c:v>57.780838131691503</c:v>
                </c:pt>
                <c:pt idx="282523">
                  <c:v>57.780909502544198</c:v>
                </c:pt>
                <c:pt idx="282524">
                  <c:v>57.780980873168403</c:v>
                </c:pt>
                <c:pt idx="282525">
                  <c:v>57.781052243564197</c:v>
                </c:pt>
                <c:pt idx="282526">
                  <c:v>57.781123613731502</c:v>
                </c:pt>
                <c:pt idx="282527">
                  <c:v>57.781194983670403</c:v>
                </c:pt>
                <c:pt idx="282528">
                  <c:v>57.7812663533809</c:v>
                </c:pt>
                <c:pt idx="282529">
                  <c:v>57.781337722862901</c:v>
                </c:pt>
                <c:pt idx="282530">
                  <c:v>57.781409092116398</c:v>
                </c:pt>
                <c:pt idx="282531">
                  <c:v>57.781480461141498</c:v>
                </c:pt>
                <c:pt idx="282532">
                  <c:v>57.781551829938202</c:v>
                </c:pt>
                <c:pt idx="282533">
                  <c:v>57.781623198506402</c:v>
                </c:pt>
                <c:pt idx="282534">
                  <c:v>57.781694566846198</c:v>
                </c:pt>
                <c:pt idx="282535">
                  <c:v>57.781765934957498</c:v>
                </c:pt>
                <c:pt idx="282536">
                  <c:v>57.781837302840401</c:v>
                </c:pt>
                <c:pt idx="282537">
                  <c:v>57.781908670494801</c:v>
                </c:pt>
                <c:pt idx="282538">
                  <c:v>57.781980037920803</c:v>
                </c:pt>
                <c:pt idx="282539">
                  <c:v>57.782051405118402</c:v>
                </c:pt>
                <c:pt idx="282540">
                  <c:v>57.782122772087497</c:v>
                </c:pt>
                <c:pt idx="282541">
                  <c:v>57.782194138828203</c:v>
                </c:pt>
                <c:pt idx="282542">
                  <c:v>57.782265505340398</c:v>
                </c:pt>
                <c:pt idx="282543">
                  <c:v>57.782336871624203</c:v>
                </c:pt>
                <c:pt idx="282544">
                  <c:v>57.782408237679597</c:v>
                </c:pt>
                <c:pt idx="282545">
                  <c:v>57.782479603506502</c:v>
                </c:pt>
                <c:pt idx="282546">
                  <c:v>57.782550969105003</c:v>
                </c:pt>
                <c:pt idx="282547">
                  <c:v>57.7826223344751</c:v>
                </c:pt>
                <c:pt idx="282548">
                  <c:v>57.782693699616701</c:v>
                </c:pt>
                <c:pt idx="282549">
                  <c:v>57.782765064529897</c:v>
                </c:pt>
                <c:pt idx="282550">
                  <c:v>57.782836429214598</c:v>
                </c:pt>
                <c:pt idx="282551">
                  <c:v>57.782907793671001</c:v>
                </c:pt>
                <c:pt idx="282552">
                  <c:v>57.7829791578989</c:v>
                </c:pt>
                <c:pt idx="282553">
                  <c:v>57.783050521898303</c:v>
                </c:pt>
                <c:pt idx="282554">
                  <c:v>57.783121885669303</c:v>
                </c:pt>
                <c:pt idx="282555">
                  <c:v>57.783193249211998</c:v>
                </c:pt>
                <c:pt idx="282556">
                  <c:v>57.783264612526096</c:v>
                </c:pt>
                <c:pt idx="282557">
                  <c:v>57.783335975611898</c:v>
                </c:pt>
                <c:pt idx="282558">
                  <c:v>57.783407338469203</c:v>
                </c:pt>
                <c:pt idx="282559">
                  <c:v>57.783478701098097</c:v>
                </c:pt>
                <c:pt idx="282560">
                  <c:v>57.783550063498602</c:v>
                </c:pt>
                <c:pt idx="282561">
                  <c:v>57.783621425670603</c:v>
                </c:pt>
                <c:pt idx="282562">
                  <c:v>57.7836927876142</c:v>
                </c:pt>
                <c:pt idx="282563">
                  <c:v>57.7837641493294</c:v>
                </c:pt>
                <c:pt idx="282564">
                  <c:v>57.783835510816203</c:v>
                </c:pt>
                <c:pt idx="282565">
                  <c:v>57.783906872074603</c:v>
                </c:pt>
                <c:pt idx="282566">
                  <c:v>57.783978233104499</c:v>
                </c:pt>
                <c:pt idx="282567">
                  <c:v>57.784049593905998</c:v>
                </c:pt>
                <c:pt idx="282568">
                  <c:v>57.7841209544791</c:v>
                </c:pt>
                <c:pt idx="282569">
                  <c:v>57.784192314823798</c:v>
                </c:pt>
                <c:pt idx="282570">
                  <c:v>57.78426367494</c:v>
                </c:pt>
                <c:pt idx="282571">
                  <c:v>57.784335034827897</c:v>
                </c:pt>
                <c:pt idx="282572">
                  <c:v>57.784406394487299</c:v>
                </c:pt>
                <c:pt idx="282573">
                  <c:v>57.784477753918303</c:v>
                </c:pt>
                <c:pt idx="282574">
                  <c:v>57.784549113120903</c:v>
                </c:pt>
                <c:pt idx="282575">
                  <c:v>57.784620472095099</c:v>
                </c:pt>
                <c:pt idx="282576">
                  <c:v>57.784691830840799</c:v>
                </c:pt>
                <c:pt idx="282577">
                  <c:v>57.784763189358202</c:v>
                </c:pt>
                <c:pt idx="282578">
                  <c:v>57.784834547647101</c:v>
                </c:pt>
                <c:pt idx="282579">
                  <c:v>57.784905905707603</c:v>
                </c:pt>
                <c:pt idx="282580">
                  <c:v>57.784977263539801</c:v>
                </c:pt>
                <c:pt idx="282581">
                  <c:v>57.785048621143503</c:v>
                </c:pt>
                <c:pt idx="282582">
                  <c:v>57.7851199785188</c:v>
                </c:pt>
                <c:pt idx="282583">
                  <c:v>57.785191335665601</c:v>
                </c:pt>
                <c:pt idx="282584">
                  <c:v>57.785262692584098</c:v>
                </c:pt>
                <c:pt idx="282585">
                  <c:v>57.785334049274198</c:v>
                </c:pt>
                <c:pt idx="282586">
                  <c:v>57.785405405735901</c:v>
                </c:pt>
                <c:pt idx="282587">
                  <c:v>57.7854767619691</c:v>
                </c:pt>
                <c:pt idx="282588">
                  <c:v>57.785548117974002</c:v>
                </c:pt>
                <c:pt idx="282589">
                  <c:v>57.785619473750401</c:v>
                </c:pt>
                <c:pt idx="282590">
                  <c:v>57.785690829298503</c:v>
                </c:pt>
                <c:pt idx="282591">
                  <c:v>57.7857621846181</c:v>
                </c:pt>
                <c:pt idx="282592">
                  <c:v>57.785833539709401</c:v>
                </c:pt>
                <c:pt idx="282593">
                  <c:v>57.785904894572198</c:v>
                </c:pt>
                <c:pt idx="282594">
                  <c:v>57.785976249206698</c:v>
                </c:pt>
                <c:pt idx="282595">
                  <c:v>57.786047603612701</c:v>
                </c:pt>
                <c:pt idx="282596">
                  <c:v>57.7861189577903</c:v>
                </c:pt>
                <c:pt idx="282597">
                  <c:v>57.786190311739603</c:v>
                </c:pt>
                <c:pt idx="282598">
                  <c:v>57.786261665460401</c:v>
                </c:pt>
                <c:pt idx="282599">
                  <c:v>57.786333018952902</c:v>
                </c:pt>
                <c:pt idx="282600">
                  <c:v>57.7864043722169</c:v>
                </c:pt>
                <c:pt idx="282601">
                  <c:v>57.7864757252526</c:v>
                </c:pt>
                <c:pt idx="282602">
                  <c:v>57.786547078059797</c:v>
                </c:pt>
                <c:pt idx="282603">
                  <c:v>57.786618430638697</c:v>
                </c:pt>
                <c:pt idx="282604">
                  <c:v>57.7866897829892</c:v>
                </c:pt>
                <c:pt idx="282605">
                  <c:v>57.786761135111298</c:v>
                </c:pt>
                <c:pt idx="282606">
                  <c:v>57.786832487005</c:v>
                </c:pt>
                <c:pt idx="282607">
                  <c:v>57.786903838670298</c:v>
                </c:pt>
                <c:pt idx="282608">
                  <c:v>57.786975190107199</c:v>
                </c:pt>
                <c:pt idx="282609">
                  <c:v>57.787046541315704</c:v>
                </c:pt>
                <c:pt idx="282610">
                  <c:v>57.787117892295797</c:v>
                </c:pt>
                <c:pt idx="282611">
                  <c:v>57.7871892430476</c:v>
                </c:pt>
                <c:pt idx="282612">
                  <c:v>57.787260593570899</c:v>
                </c:pt>
                <c:pt idx="282613">
                  <c:v>57.787331943865901</c:v>
                </c:pt>
                <c:pt idx="282614">
                  <c:v>57.787403293932499</c:v>
                </c:pt>
                <c:pt idx="282615">
                  <c:v>57.7874746437707</c:v>
                </c:pt>
                <c:pt idx="282616">
                  <c:v>57.787545993380498</c:v>
                </c:pt>
                <c:pt idx="282617">
                  <c:v>57.787617342761898</c:v>
                </c:pt>
                <c:pt idx="282618">
                  <c:v>57.787688691915001</c:v>
                </c:pt>
                <c:pt idx="282619">
                  <c:v>57.787760040839601</c:v>
                </c:pt>
                <c:pt idx="282620">
                  <c:v>57.787831389535903</c:v>
                </c:pt>
                <c:pt idx="282621">
                  <c:v>57.787902738003801</c:v>
                </c:pt>
                <c:pt idx="282622">
                  <c:v>57.787974086243302</c:v>
                </c:pt>
                <c:pt idx="282623">
                  <c:v>57.788045434254499</c:v>
                </c:pt>
                <c:pt idx="282624">
                  <c:v>57.788116782037299</c:v>
                </c:pt>
                <c:pt idx="282625">
                  <c:v>57.788188129591603</c:v>
                </c:pt>
                <c:pt idx="282626">
                  <c:v>57.788259476917602</c:v>
                </c:pt>
                <c:pt idx="282627">
                  <c:v>57.788330824015297</c:v>
                </c:pt>
                <c:pt idx="282628">
                  <c:v>57.788402170884503</c:v>
                </c:pt>
                <c:pt idx="282629">
                  <c:v>57.788473517525397</c:v>
                </c:pt>
                <c:pt idx="282630">
                  <c:v>57.788544863937901</c:v>
                </c:pt>
                <c:pt idx="282631">
                  <c:v>57.7886162101221</c:v>
                </c:pt>
                <c:pt idx="282632">
                  <c:v>57.788687556077797</c:v>
                </c:pt>
                <c:pt idx="282633">
                  <c:v>57.788758901805203</c:v>
                </c:pt>
                <c:pt idx="282634">
                  <c:v>57.788830247304197</c:v>
                </c:pt>
                <c:pt idx="282635">
                  <c:v>57.788901592574902</c:v>
                </c:pt>
                <c:pt idx="282636">
                  <c:v>57.788972937617203</c:v>
                </c:pt>
                <c:pt idx="282637">
                  <c:v>57.789044282431099</c:v>
                </c:pt>
                <c:pt idx="282638">
                  <c:v>57.789115627016599</c:v>
                </c:pt>
                <c:pt idx="282639">
                  <c:v>57.789186971373802</c:v>
                </c:pt>
                <c:pt idx="282640">
                  <c:v>57.7892583155026</c:v>
                </c:pt>
                <c:pt idx="282641">
                  <c:v>57.789329659403002</c:v>
                </c:pt>
                <c:pt idx="282642">
                  <c:v>57.789401003075099</c:v>
                </c:pt>
                <c:pt idx="282643">
                  <c:v>57.789472346518799</c:v>
                </c:pt>
                <c:pt idx="282644">
                  <c:v>57.789543689734103</c:v>
                </c:pt>
                <c:pt idx="282645">
                  <c:v>57.789615032721102</c:v>
                </c:pt>
                <c:pt idx="282646">
                  <c:v>57.789686375479803</c:v>
                </c:pt>
                <c:pt idx="282647">
                  <c:v>57.789757718010001</c:v>
                </c:pt>
                <c:pt idx="282648">
                  <c:v>57.789829060311902</c:v>
                </c:pt>
                <c:pt idx="282649">
                  <c:v>57.789900402385399</c:v>
                </c:pt>
                <c:pt idx="282650">
                  <c:v>57.789971744230598</c:v>
                </c:pt>
                <c:pt idx="282651">
                  <c:v>57.790043085847401</c:v>
                </c:pt>
                <c:pt idx="282652">
                  <c:v>57.790114427235899</c:v>
                </c:pt>
                <c:pt idx="282653">
                  <c:v>57.790185768396</c:v>
                </c:pt>
                <c:pt idx="282654">
                  <c:v>57.790257109327698</c:v>
                </c:pt>
                <c:pt idx="282655">
                  <c:v>57.790328450031097</c:v>
                </c:pt>
                <c:pt idx="282656">
                  <c:v>57.7903997905062</c:v>
                </c:pt>
                <c:pt idx="282657">
                  <c:v>57.790471130752799</c:v>
                </c:pt>
                <c:pt idx="282658">
                  <c:v>57.7905424707712</c:v>
                </c:pt>
                <c:pt idx="282659">
                  <c:v>57.790613810561197</c:v>
                </c:pt>
                <c:pt idx="282660">
                  <c:v>57.790685150122798</c:v>
                </c:pt>
                <c:pt idx="282661">
                  <c:v>57.790756489456001</c:v>
                </c:pt>
                <c:pt idx="282662">
                  <c:v>57.790827828561</c:v>
                </c:pt>
                <c:pt idx="282663">
                  <c:v>57.790899167437502</c:v>
                </c:pt>
                <c:pt idx="282664">
                  <c:v>57.790970506085699</c:v>
                </c:pt>
                <c:pt idx="282665">
                  <c:v>57.7910418445056</c:v>
                </c:pt>
                <c:pt idx="282666">
                  <c:v>57.791113182697103</c:v>
                </c:pt>
                <c:pt idx="282667">
                  <c:v>57.791184520660302</c:v>
                </c:pt>
                <c:pt idx="282668">
                  <c:v>57.791255858395097</c:v>
                </c:pt>
                <c:pt idx="282669">
                  <c:v>57.791327195901601</c:v>
                </c:pt>
                <c:pt idx="282670">
                  <c:v>57.791398533179802</c:v>
                </c:pt>
                <c:pt idx="282671">
                  <c:v>57.791469870229598</c:v>
                </c:pt>
                <c:pt idx="282672">
                  <c:v>57.791541207050997</c:v>
                </c:pt>
                <c:pt idx="282673">
                  <c:v>57.791612543644099</c:v>
                </c:pt>
                <c:pt idx="282674">
                  <c:v>57.791683880008897</c:v>
                </c:pt>
                <c:pt idx="282675">
                  <c:v>57.791755216145297</c:v>
                </c:pt>
                <c:pt idx="282676">
                  <c:v>57.791826552053401</c:v>
                </c:pt>
                <c:pt idx="282677">
                  <c:v>57.7918978877331</c:v>
                </c:pt>
                <c:pt idx="282678">
                  <c:v>57.791969223184502</c:v>
                </c:pt>
                <c:pt idx="282679">
                  <c:v>57.792040558407599</c:v>
                </c:pt>
                <c:pt idx="282680">
                  <c:v>57.7921118934023</c:v>
                </c:pt>
                <c:pt idx="282681">
                  <c:v>57.792183228168703</c:v>
                </c:pt>
                <c:pt idx="282682">
                  <c:v>57.792254562706802</c:v>
                </c:pt>
                <c:pt idx="282683">
                  <c:v>57.792325897016497</c:v>
                </c:pt>
                <c:pt idx="282684">
                  <c:v>57.792397231097901</c:v>
                </c:pt>
                <c:pt idx="282685">
                  <c:v>57.792468564950902</c:v>
                </c:pt>
                <c:pt idx="282686">
                  <c:v>57.792539898575598</c:v>
                </c:pt>
                <c:pt idx="282687">
                  <c:v>57.792611231972003</c:v>
                </c:pt>
                <c:pt idx="282688">
                  <c:v>57.792682565140097</c:v>
                </c:pt>
                <c:pt idx="282689">
                  <c:v>57.792753898079802</c:v>
                </c:pt>
                <c:pt idx="282690">
                  <c:v>57.792825230791202</c:v>
                </c:pt>
                <c:pt idx="282691">
                  <c:v>57.792896563274297</c:v>
                </c:pt>
                <c:pt idx="282692">
                  <c:v>57.792967895529003</c:v>
                </c:pt>
                <c:pt idx="282693">
                  <c:v>57.793039227555397</c:v>
                </c:pt>
                <c:pt idx="282694">
                  <c:v>57.793110559353501</c:v>
                </c:pt>
                <c:pt idx="282695">
                  <c:v>57.793181890923201</c:v>
                </c:pt>
                <c:pt idx="282696">
                  <c:v>57.793253222264603</c:v>
                </c:pt>
                <c:pt idx="282697">
                  <c:v>57.793324553377701</c:v>
                </c:pt>
                <c:pt idx="282698">
                  <c:v>57.793395884262502</c:v>
                </c:pt>
                <c:pt idx="282699">
                  <c:v>57.793467214918998</c:v>
                </c:pt>
                <c:pt idx="282700">
                  <c:v>57.793538545347097</c:v>
                </c:pt>
                <c:pt idx="282701">
                  <c:v>57.793609875546899</c:v>
                </c:pt>
                <c:pt idx="282702">
                  <c:v>57.793681205518403</c:v>
                </c:pt>
                <c:pt idx="282703">
                  <c:v>57.793752535261497</c:v>
                </c:pt>
                <c:pt idx="282704">
                  <c:v>57.7938238647764</c:v>
                </c:pt>
                <c:pt idx="282705">
                  <c:v>57.793895194062898</c:v>
                </c:pt>
                <c:pt idx="282706">
                  <c:v>57.793966523121099</c:v>
                </c:pt>
                <c:pt idx="282707">
                  <c:v>57.794037851951003</c:v>
                </c:pt>
                <c:pt idx="282708">
                  <c:v>57.794109180552603</c:v>
                </c:pt>
                <c:pt idx="282709">
                  <c:v>57.794180508925798</c:v>
                </c:pt>
                <c:pt idx="282710">
                  <c:v>57.794251837070703</c:v>
                </c:pt>
                <c:pt idx="282711">
                  <c:v>57.794323164987397</c:v>
                </c:pt>
                <c:pt idx="282712">
                  <c:v>57.7943944926757</c:v>
                </c:pt>
                <c:pt idx="282713">
                  <c:v>57.794465820135699</c:v>
                </c:pt>
                <c:pt idx="282714">
                  <c:v>57.7945371473674</c:v>
                </c:pt>
                <c:pt idx="282715">
                  <c:v>57.794608474370698</c:v>
                </c:pt>
                <c:pt idx="282716">
                  <c:v>57.794679801145797</c:v>
                </c:pt>
                <c:pt idx="282717">
                  <c:v>57.7947511276925</c:v>
                </c:pt>
                <c:pt idx="282718">
                  <c:v>57.794822454010998</c:v>
                </c:pt>
                <c:pt idx="282719">
                  <c:v>57.794893780101098</c:v>
                </c:pt>
                <c:pt idx="282720">
                  <c:v>57.794965105962902</c:v>
                </c:pt>
                <c:pt idx="282721">
                  <c:v>57.795036431596401</c:v>
                </c:pt>
                <c:pt idx="282722">
                  <c:v>57.795107757001603</c:v>
                </c:pt>
                <c:pt idx="282723">
                  <c:v>57.7951790821785</c:v>
                </c:pt>
                <c:pt idx="282724">
                  <c:v>57.795250407127099</c:v>
                </c:pt>
                <c:pt idx="282725">
                  <c:v>57.795321731847402</c:v>
                </c:pt>
                <c:pt idx="282726">
                  <c:v>57.7953930563394</c:v>
                </c:pt>
                <c:pt idx="282727">
                  <c:v>57.7954643806031</c:v>
                </c:pt>
                <c:pt idx="282728">
                  <c:v>57.795535704638397</c:v>
                </c:pt>
                <c:pt idx="282729">
                  <c:v>57.795607028445502</c:v>
                </c:pt>
                <c:pt idx="282730">
                  <c:v>57.795678352024296</c:v>
                </c:pt>
                <c:pt idx="282731">
                  <c:v>57.7957496753748</c:v>
                </c:pt>
                <c:pt idx="282732">
                  <c:v>57.7958209984969</c:v>
                </c:pt>
                <c:pt idx="282733">
                  <c:v>57.795892321390802</c:v>
                </c:pt>
                <c:pt idx="282734">
                  <c:v>57.7959636440564</c:v>
                </c:pt>
                <c:pt idx="282735">
                  <c:v>57.7960349664937</c:v>
                </c:pt>
                <c:pt idx="282736">
                  <c:v>57.796106288702703</c:v>
                </c:pt>
                <c:pt idx="282737">
                  <c:v>57.796177610683301</c:v>
                </c:pt>
                <c:pt idx="282738">
                  <c:v>57.796248932435702</c:v>
                </c:pt>
                <c:pt idx="282739">
                  <c:v>57.796320253959799</c:v>
                </c:pt>
                <c:pt idx="282740">
                  <c:v>57.796391575255598</c:v>
                </c:pt>
                <c:pt idx="282741">
                  <c:v>57.796462896323199</c:v>
                </c:pt>
                <c:pt idx="282742">
                  <c:v>57.796534217162403</c:v>
                </c:pt>
                <c:pt idx="282743">
                  <c:v>57.796605537773303</c:v>
                </c:pt>
                <c:pt idx="282744">
                  <c:v>57.796676858155898</c:v>
                </c:pt>
                <c:pt idx="282745">
                  <c:v>57.796748178310303</c:v>
                </c:pt>
                <c:pt idx="282746">
                  <c:v>57.796819498236303</c:v>
                </c:pt>
                <c:pt idx="282747">
                  <c:v>57.796890817934099</c:v>
                </c:pt>
                <c:pt idx="282748">
                  <c:v>57.796962137403597</c:v>
                </c:pt>
                <c:pt idx="282749">
                  <c:v>57.797033456644797</c:v>
                </c:pt>
                <c:pt idx="282750">
                  <c:v>57.797104775657701</c:v>
                </c:pt>
                <c:pt idx="282751">
                  <c:v>57.7971760944423</c:v>
                </c:pt>
                <c:pt idx="282752">
                  <c:v>57.797247412998601</c:v>
                </c:pt>
                <c:pt idx="282753">
                  <c:v>57.797318731326698</c:v>
                </c:pt>
                <c:pt idx="282754">
                  <c:v>57.797390049426397</c:v>
                </c:pt>
                <c:pt idx="282755">
                  <c:v>57.797461367297899</c:v>
                </c:pt>
                <c:pt idx="282756">
                  <c:v>57.797532684941103</c:v>
                </c:pt>
                <c:pt idx="282757">
                  <c:v>57.797604002356003</c:v>
                </c:pt>
                <c:pt idx="282758">
                  <c:v>57.797675319542698</c:v>
                </c:pt>
                <c:pt idx="282759">
                  <c:v>57.797746636501003</c:v>
                </c:pt>
                <c:pt idx="282760">
                  <c:v>57.797817953231103</c:v>
                </c:pt>
                <c:pt idx="282761">
                  <c:v>57.797889269732899</c:v>
                </c:pt>
                <c:pt idx="282762">
                  <c:v>57.797960586006504</c:v>
                </c:pt>
                <c:pt idx="282763">
                  <c:v>57.798031902051697</c:v>
                </c:pt>
                <c:pt idx="282764">
                  <c:v>57.7981032178687</c:v>
                </c:pt>
                <c:pt idx="282765">
                  <c:v>57.798174533457399</c:v>
                </c:pt>
                <c:pt idx="282766">
                  <c:v>57.7982458488178</c:v>
                </c:pt>
                <c:pt idx="282767">
                  <c:v>57.798317163949903</c:v>
                </c:pt>
                <c:pt idx="282768">
                  <c:v>57.798388478853802</c:v>
                </c:pt>
                <c:pt idx="282769">
                  <c:v>57.798459793529403</c:v>
                </c:pt>
                <c:pt idx="282770">
                  <c:v>57.7985311079767</c:v>
                </c:pt>
                <c:pt idx="282771">
                  <c:v>57.798602422195799</c:v>
                </c:pt>
                <c:pt idx="282772">
                  <c:v>57.798673736186601</c:v>
                </c:pt>
                <c:pt idx="282773">
                  <c:v>57.798745049949098</c:v>
                </c:pt>
                <c:pt idx="282774">
                  <c:v>57.798816363483297</c:v>
                </c:pt>
                <c:pt idx="282775">
                  <c:v>57.798887676789299</c:v>
                </c:pt>
                <c:pt idx="282776">
                  <c:v>57.798958989867003</c:v>
                </c:pt>
                <c:pt idx="282777">
                  <c:v>57.799030302716503</c:v>
                </c:pt>
                <c:pt idx="282778">
                  <c:v>57.799101615337698</c:v>
                </c:pt>
                <c:pt idx="282779">
                  <c:v>57.799172927730602</c:v>
                </c:pt>
                <c:pt idx="282780">
                  <c:v>57.799244239895202</c:v>
                </c:pt>
                <c:pt idx="282781">
                  <c:v>57.799315551831597</c:v>
                </c:pt>
                <c:pt idx="282782">
                  <c:v>57.799386863539702</c:v>
                </c:pt>
                <c:pt idx="282783">
                  <c:v>57.799458175019602</c:v>
                </c:pt>
                <c:pt idx="282784">
                  <c:v>57.799529486271197</c:v>
                </c:pt>
                <c:pt idx="282785">
                  <c:v>57.799600797294502</c:v>
                </c:pt>
                <c:pt idx="282786">
                  <c:v>57.799672108089602</c:v>
                </c:pt>
                <c:pt idx="282787">
                  <c:v>57.799743418656398</c:v>
                </c:pt>
                <c:pt idx="282788">
                  <c:v>57.799814728995003</c:v>
                </c:pt>
                <c:pt idx="282789">
                  <c:v>57.799886039105303</c:v>
                </c:pt>
                <c:pt idx="282790">
                  <c:v>57.799957348987299</c:v>
                </c:pt>
                <c:pt idx="282791">
                  <c:v>57.800028658641097</c:v>
                </c:pt>
                <c:pt idx="282792">
                  <c:v>57.800099968066597</c:v>
                </c:pt>
                <c:pt idx="282793">
                  <c:v>57.8001712772639</c:v>
                </c:pt>
                <c:pt idx="282794">
                  <c:v>57.800242586232898</c:v>
                </c:pt>
                <c:pt idx="282795">
                  <c:v>57.800313894973698</c:v>
                </c:pt>
                <c:pt idx="282796">
                  <c:v>57.800385203486201</c:v>
                </c:pt>
                <c:pt idx="282797">
                  <c:v>57.800456511770498</c:v>
                </c:pt>
                <c:pt idx="282798">
                  <c:v>57.800527819826499</c:v>
                </c:pt>
                <c:pt idx="282799">
                  <c:v>57.800599127654202</c:v>
                </c:pt>
                <c:pt idx="282800">
                  <c:v>57.8006704352537</c:v>
                </c:pt>
                <c:pt idx="282801">
                  <c:v>57.800741742625</c:v>
                </c:pt>
                <c:pt idx="282802">
                  <c:v>57.800813049768003</c:v>
                </c:pt>
                <c:pt idx="282803">
                  <c:v>57.800884356682801</c:v>
                </c:pt>
                <c:pt idx="282804">
                  <c:v>57.800955663369301</c:v>
                </c:pt>
                <c:pt idx="282805">
                  <c:v>57.801026969827603</c:v>
                </c:pt>
                <c:pt idx="282806">
                  <c:v>57.801098276057601</c:v>
                </c:pt>
                <c:pt idx="282807">
                  <c:v>57.801169582059401</c:v>
                </c:pt>
                <c:pt idx="282808">
                  <c:v>57.801240887832897</c:v>
                </c:pt>
                <c:pt idx="282809">
                  <c:v>57.801312193378202</c:v>
                </c:pt>
                <c:pt idx="282810">
                  <c:v>57.801383498695301</c:v>
                </c:pt>
                <c:pt idx="282811">
                  <c:v>57.801454803784097</c:v>
                </c:pt>
                <c:pt idx="282812">
                  <c:v>57.801526108644602</c:v>
                </c:pt>
                <c:pt idx="282813">
                  <c:v>57.801597413277001</c:v>
                </c:pt>
                <c:pt idx="282814">
                  <c:v>57.801668717680997</c:v>
                </c:pt>
                <c:pt idx="282815">
                  <c:v>57.801740021856901</c:v>
                </c:pt>
                <c:pt idx="282816">
                  <c:v>57.801811325804501</c:v>
                </c:pt>
                <c:pt idx="282817">
                  <c:v>57.801882629523902</c:v>
                </c:pt>
                <c:pt idx="282818">
                  <c:v>57.801953933015</c:v>
                </c:pt>
                <c:pt idx="282819">
                  <c:v>57.802025236277899</c:v>
                </c:pt>
                <c:pt idx="282820">
                  <c:v>57.8020965393126</c:v>
                </c:pt>
                <c:pt idx="282821">
                  <c:v>57.802167842118997</c:v>
                </c:pt>
                <c:pt idx="282822">
                  <c:v>57.802239144697197</c:v>
                </c:pt>
                <c:pt idx="282823">
                  <c:v>57.802310447047198</c:v>
                </c:pt>
                <c:pt idx="282824">
                  <c:v>57.802381749168902</c:v>
                </c:pt>
                <c:pt idx="282825">
                  <c:v>57.8024530510624</c:v>
                </c:pt>
                <c:pt idx="282826">
                  <c:v>57.802524352727602</c:v>
                </c:pt>
                <c:pt idx="282827">
                  <c:v>57.802595654164698</c:v>
                </c:pt>
                <c:pt idx="282828">
                  <c:v>57.802666955373503</c:v>
                </c:pt>
                <c:pt idx="282829">
                  <c:v>57.802738256354097</c:v>
                </c:pt>
                <c:pt idx="282830">
                  <c:v>57.8028095571064</c:v>
                </c:pt>
                <c:pt idx="282831">
                  <c:v>57.802880857630498</c:v>
                </c:pt>
                <c:pt idx="282832">
                  <c:v>57.802952157926399</c:v>
                </c:pt>
                <c:pt idx="282833">
                  <c:v>57.803023457994101</c:v>
                </c:pt>
                <c:pt idx="282834">
                  <c:v>57.803094757833499</c:v>
                </c:pt>
                <c:pt idx="282835">
                  <c:v>57.803166057444798</c:v>
                </c:pt>
                <c:pt idx="282836">
                  <c:v>57.8032373568278</c:v>
                </c:pt>
                <c:pt idx="282837">
                  <c:v>57.803308655982498</c:v>
                </c:pt>
                <c:pt idx="282838">
                  <c:v>57.803379954909097</c:v>
                </c:pt>
                <c:pt idx="282839">
                  <c:v>57.803451253607399</c:v>
                </c:pt>
                <c:pt idx="282840">
                  <c:v>57.803522552077503</c:v>
                </c:pt>
                <c:pt idx="282841">
                  <c:v>57.803593850319402</c:v>
                </c:pt>
                <c:pt idx="282842">
                  <c:v>57.803665148333103</c:v>
                </c:pt>
                <c:pt idx="282843">
                  <c:v>57.803736446118499</c:v>
                </c:pt>
                <c:pt idx="282844">
                  <c:v>57.803807743675797</c:v>
                </c:pt>
                <c:pt idx="282845">
                  <c:v>57.803879041004798</c:v>
                </c:pt>
                <c:pt idx="282846">
                  <c:v>57.803950338105601</c:v>
                </c:pt>
                <c:pt idx="282847">
                  <c:v>57.804021634978199</c:v>
                </c:pt>
                <c:pt idx="282848">
                  <c:v>57.804092931622499</c:v>
                </c:pt>
                <c:pt idx="282849">
                  <c:v>57.804164228038701</c:v>
                </c:pt>
                <c:pt idx="282850">
                  <c:v>57.804235524226598</c:v>
                </c:pt>
                <c:pt idx="282851">
                  <c:v>57.804306820186397</c:v>
                </c:pt>
                <c:pt idx="282852">
                  <c:v>57.804378115917899</c:v>
                </c:pt>
                <c:pt idx="282853">
                  <c:v>57.804449411421203</c:v>
                </c:pt>
                <c:pt idx="282854">
                  <c:v>57.804520706696302</c:v>
                </c:pt>
                <c:pt idx="282855">
                  <c:v>57.804592001743202</c:v>
                </c:pt>
                <c:pt idx="282856">
                  <c:v>57.804663296561799</c:v>
                </c:pt>
                <c:pt idx="282857">
                  <c:v>57.804734591152297</c:v>
                </c:pt>
                <c:pt idx="282858">
                  <c:v>57.804805885514597</c:v>
                </c:pt>
                <c:pt idx="282859">
                  <c:v>57.804877179648599</c:v>
                </c:pt>
                <c:pt idx="282860">
                  <c:v>57.804948473554497</c:v>
                </c:pt>
                <c:pt idx="282861">
                  <c:v>57.805019767232103</c:v>
                </c:pt>
                <c:pt idx="282862">
                  <c:v>57.805091060681498</c:v>
                </c:pt>
                <c:pt idx="282863">
                  <c:v>57.805162353902801</c:v>
                </c:pt>
                <c:pt idx="282864">
                  <c:v>57.8052336468958</c:v>
                </c:pt>
                <c:pt idx="282865">
                  <c:v>57.805304939660601</c:v>
                </c:pt>
                <c:pt idx="282866">
                  <c:v>57.805376232197297</c:v>
                </c:pt>
                <c:pt idx="282867">
                  <c:v>57.805447524505702</c:v>
                </c:pt>
                <c:pt idx="282868">
                  <c:v>57.805518816585902</c:v>
                </c:pt>
                <c:pt idx="282869">
                  <c:v>57.805590108437897</c:v>
                </c:pt>
                <c:pt idx="282870">
                  <c:v>57.805661400061801</c:v>
                </c:pt>
                <c:pt idx="282871">
                  <c:v>57.805732691457401</c:v>
                </c:pt>
                <c:pt idx="282872">
                  <c:v>57.805803982624802</c:v>
                </c:pt>
                <c:pt idx="282873">
                  <c:v>57.805875273563998</c:v>
                </c:pt>
                <c:pt idx="282874">
                  <c:v>57.805946564275096</c:v>
                </c:pt>
                <c:pt idx="282875">
                  <c:v>57.806017854757897</c:v>
                </c:pt>
                <c:pt idx="282876">
                  <c:v>57.806089145012599</c:v>
                </c:pt>
                <c:pt idx="282877">
                  <c:v>57.806160435038997</c:v>
                </c:pt>
                <c:pt idx="282878">
                  <c:v>57.806231724837303</c:v>
                </c:pt>
                <c:pt idx="282879">
                  <c:v>57.806303014407398</c:v>
                </c:pt>
                <c:pt idx="282880">
                  <c:v>57.806374303749202</c:v>
                </c:pt>
                <c:pt idx="282881">
                  <c:v>57.8064455928629</c:v>
                </c:pt>
                <c:pt idx="282882">
                  <c:v>57.806516881748401</c:v>
                </c:pt>
                <c:pt idx="282883">
                  <c:v>57.806588170405703</c:v>
                </c:pt>
                <c:pt idx="282884">
                  <c:v>57.806659458834801</c:v>
                </c:pt>
                <c:pt idx="282885">
                  <c:v>57.8067307470358</c:v>
                </c:pt>
                <c:pt idx="282886">
                  <c:v>57.806802035008502</c:v>
                </c:pt>
                <c:pt idx="282887">
                  <c:v>57.806873322753098</c:v>
                </c:pt>
                <c:pt idx="282888">
                  <c:v>57.806944610269397</c:v>
                </c:pt>
                <c:pt idx="282889">
                  <c:v>57.807015897557598</c:v>
                </c:pt>
                <c:pt idx="282890">
                  <c:v>57.8070871846176</c:v>
                </c:pt>
                <c:pt idx="282891">
                  <c:v>57.807158471449398</c:v>
                </c:pt>
                <c:pt idx="282892">
                  <c:v>57.807229758053097</c:v>
                </c:pt>
                <c:pt idx="282893">
                  <c:v>57.807301044428499</c:v>
                </c:pt>
                <c:pt idx="282894">
                  <c:v>57.807372330575802</c:v>
                </c:pt>
                <c:pt idx="282895">
                  <c:v>57.807443616494901</c:v>
                </c:pt>
                <c:pt idx="282896">
                  <c:v>57.807514902185801</c:v>
                </c:pt>
                <c:pt idx="282897">
                  <c:v>57.807586187648504</c:v>
                </c:pt>
                <c:pt idx="282898">
                  <c:v>57.807657472883101</c:v>
                </c:pt>
                <c:pt idx="282899">
                  <c:v>57.8077287578895</c:v>
                </c:pt>
                <c:pt idx="282900">
                  <c:v>57.807800042667601</c:v>
                </c:pt>
                <c:pt idx="282901">
                  <c:v>57.807871327217697</c:v>
                </c:pt>
                <c:pt idx="282902">
                  <c:v>57.807942611539502</c:v>
                </c:pt>
                <c:pt idx="282903">
                  <c:v>57.808013895633202</c:v>
                </c:pt>
                <c:pt idx="282904">
                  <c:v>57.808085179498697</c:v>
                </c:pt>
                <c:pt idx="282905">
                  <c:v>57.808156463136001</c:v>
                </c:pt>
                <c:pt idx="282906">
                  <c:v>57.808227746545199</c:v>
                </c:pt>
                <c:pt idx="282907">
                  <c:v>57.808299029726101</c:v>
                </c:pt>
                <c:pt idx="282908">
                  <c:v>57.808370312679003</c:v>
                </c:pt>
                <c:pt idx="282909">
                  <c:v>57.8084415954036</c:v>
                </c:pt>
                <c:pt idx="282910">
                  <c:v>57.8085128779001</c:v>
                </c:pt>
                <c:pt idx="282911">
                  <c:v>57.808584160168401</c:v>
                </c:pt>
                <c:pt idx="282912">
                  <c:v>57.808655442208497</c:v>
                </c:pt>
                <c:pt idx="282913">
                  <c:v>57.808726724020502</c:v>
                </c:pt>
                <c:pt idx="282914">
                  <c:v>57.808798005604302</c:v>
                </c:pt>
                <c:pt idx="282915">
                  <c:v>57.808869286959897</c:v>
                </c:pt>
                <c:pt idx="282916">
                  <c:v>57.808940568087401</c:v>
                </c:pt>
                <c:pt idx="282917">
                  <c:v>57.8090118489867</c:v>
                </c:pt>
                <c:pt idx="282918">
                  <c:v>57.8090831296578</c:v>
                </c:pt>
                <c:pt idx="282919">
                  <c:v>57.809154410100803</c:v>
                </c:pt>
                <c:pt idx="282920">
                  <c:v>57.8092256903156</c:v>
                </c:pt>
                <c:pt idx="282921">
                  <c:v>57.809296970302199</c:v>
                </c:pt>
                <c:pt idx="282922">
                  <c:v>57.8093682500607</c:v>
                </c:pt>
                <c:pt idx="282923">
                  <c:v>57.809439529591103</c:v>
                </c:pt>
                <c:pt idx="282924">
                  <c:v>57.809510808893201</c:v>
                </c:pt>
                <c:pt idx="282925">
                  <c:v>57.8095820879672</c:v>
                </c:pt>
                <c:pt idx="282926">
                  <c:v>57.809653366813102</c:v>
                </c:pt>
                <c:pt idx="282927">
                  <c:v>57.809724645430798</c:v>
                </c:pt>
                <c:pt idx="282928">
                  <c:v>57.809795923820303</c:v>
                </c:pt>
                <c:pt idx="282929">
                  <c:v>57.809867201981703</c:v>
                </c:pt>
                <c:pt idx="282930">
                  <c:v>57.809938479914997</c:v>
                </c:pt>
                <c:pt idx="282931">
                  <c:v>57.810009757620001</c:v>
                </c:pt>
                <c:pt idx="282932">
                  <c:v>57.8100810350969</c:v>
                </c:pt>
                <c:pt idx="282933">
                  <c:v>57.8101523123457</c:v>
                </c:pt>
                <c:pt idx="282934">
                  <c:v>57.810223589366302</c:v>
                </c:pt>
                <c:pt idx="282935">
                  <c:v>57.810294866158799</c:v>
                </c:pt>
                <c:pt idx="282936">
                  <c:v>57.810366142723097</c:v>
                </c:pt>
                <c:pt idx="282937">
                  <c:v>57.810437419059298</c:v>
                </c:pt>
                <c:pt idx="282938">
                  <c:v>57.8105086951673</c:v>
                </c:pt>
                <c:pt idx="282939">
                  <c:v>57.810579971047197</c:v>
                </c:pt>
                <c:pt idx="282940">
                  <c:v>57.810651246698903</c:v>
                </c:pt>
                <c:pt idx="282941">
                  <c:v>57.810722522122497</c:v>
                </c:pt>
                <c:pt idx="282942">
                  <c:v>57.810793797317899</c:v>
                </c:pt>
                <c:pt idx="282943">
                  <c:v>57.810865072285203</c:v>
                </c:pt>
                <c:pt idx="282944">
                  <c:v>57.810936347024303</c:v>
                </c:pt>
                <c:pt idx="282945">
                  <c:v>57.811007621535303</c:v>
                </c:pt>
                <c:pt idx="282946">
                  <c:v>57.811078895818099</c:v>
                </c:pt>
                <c:pt idx="282947">
                  <c:v>57.811150169872803</c:v>
                </c:pt>
                <c:pt idx="282948">
                  <c:v>57.811221443699402</c:v>
                </c:pt>
                <c:pt idx="282949">
                  <c:v>57.811292717297803</c:v>
                </c:pt>
                <c:pt idx="282950">
                  <c:v>57.811363990668099</c:v>
                </c:pt>
                <c:pt idx="282951">
                  <c:v>57.811435263810203</c:v>
                </c:pt>
                <c:pt idx="282952">
                  <c:v>57.811506536724202</c:v>
                </c:pt>
                <c:pt idx="282953">
                  <c:v>57.811577809410103</c:v>
                </c:pt>
                <c:pt idx="282954">
                  <c:v>57.811649081867799</c:v>
                </c:pt>
                <c:pt idx="282955">
                  <c:v>57.811720354097403</c:v>
                </c:pt>
                <c:pt idx="282956">
                  <c:v>57.811791626098902</c:v>
                </c:pt>
                <c:pt idx="282957">
                  <c:v>57.811862897872203</c:v>
                </c:pt>
                <c:pt idx="282958">
                  <c:v>57.811934169417398</c:v>
                </c:pt>
                <c:pt idx="282959">
                  <c:v>57.812005440734403</c:v>
                </c:pt>
                <c:pt idx="282960">
                  <c:v>57.812076711823401</c:v>
                </c:pt>
                <c:pt idx="282961">
                  <c:v>57.812147982684102</c:v>
                </c:pt>
                <c:pt idx="282962">
                  <c:v>57.812219253316798</c:v>
                </c:pt>
                <c:pt idx="282963">
                  <c:v>57.812290523721302</c:v>
                </c:pt>
                <c:pt idx="282964">
                  <c:v>57.812361793897701</c:v>
                </c:pt>
                <c:pt idx="282965">
                  <c:v>57.812433063846001</c:v>
                </c:pt>
                <c:pt idx="282966">
                  <c:v>57.812504333566103</c:v>
                </c:pt>
                <c:pt idx="282967">
                  <c:v>57.8125756030581</c:v>
                </c:pt>
                <c:pt idx="282968">
                  <c:v>57.812646872321999</c:v>
                </c:pt>
                <c:pt idx="282969">
                  <c:v>57.812718141357799</c:v>
                </c:pt>
                <c:pt idx="282970">
                  <c:v>57.812789410165401</c:v>
                </c:pt>
                <c:pt idx="282971">
                  <c:v>57.812860678744897</c:v>
                </c:pt>
                <c:pt idx="282972">
                  <c:v>57.812931947096303</c:v>
                </c:pt>
                <c:pt idx="282973">
                  <c:v>57.813003215219503</c:v>
                </c:pt>
                <c:pt idx="282974">
                  <c:v>57.813074483114598</c:v>
                </c:pt>
                <c:pt idx="282975">
                  <c:v>57.8131457507817</c:v>
                </c:pt>
                <c:pt idx="282976">
                  <c:v>57.813217018220499</c:v>
                </c:pt>
                <c:pt idx="282977">
                  <c:v>57.813288285431298</c:v>
                </c:pt>
                <c:pt idx="282978">
                  <c:v>57.813359552413999</c:v>
                </c:pt>
                <c:pt idx="282979">
                  <c:v>57.813430819168502</c:v>
                </c:pt>
                <c:pt idx="282980">
                  <c:v>57.8135020856949</c:v>
                </c:pt>
                <c:pt idx="282981">
                  <c:v>57.813573351993199</c:v>
                </c:pt>
                <c:pt idx="282982">
                  <c:v>57.8136446180634</c:v>
                </c:pt>
                <c:pt idx="282983">
                  <c:v>57.813715883905402</c:v>
                </c:pt>
                <c:pt idx="282984">
                  <c:v>57.8137871495193</c:v>
                </c:pt>
                <c:pt idx="282985">
                  <c:v>57.813858414905198</c:v>
                </c:pt>
                <c:pt idx="282986">
                  <c:v>57.813929680062898</c:v>
                </c:pt>
                <c:pt idx="282987">
                  <c:v>57.8140009449925</c:v>
                </c:pt>
                <c:pt idx="282988">
                  <c:v>57.814072209693997</c:v>
                </c:pt>
                <c:pt idx="282989">
                  <c:v>57.814143474167302</c:v>
                </c:pt>
                <c:pt idx="282990">
                  <c:v>57.814214738412602</c:v>
                </c:pt>
                <c:pt idx="282991">
                  <c:v>57.814286002429803</c:v>
                </c:pt>
                <c:pt idx="282992">
                  <c:v>57.814357266218799</c:v>
                </c:pt>
                <c:pt idx="282993">
                  <c:v>57.814428529779697</c:v>
                </c:pt>
                <c:pt idx="282994">
                  <c:v>57.814499793112603</c:v>
                </c:pt>
                <c:pt idx="282995">
                  <c:v>57.814571056217297</c:v>
                </c:pt>
                <c:pt idx="282996">
                  <c:v>57.814642319093899</c:v>
                </c:pt>
                <c:pt idx="282997">
                  <c:v>57.814713581742403</c:v>
                </c:pt>
                <c:pt idx="282998">
                  <c:v>57.814784844162801</c:v>
                </c:pt>
                <c:pt idx="282999">
                  <c:v>57.814856106355101</c:v>
                </c:pt>
                <c:pt idx="283000">
                  <c:v>57.814927368319303</c:v>
                </c:pt>
                <c:pt idx="283001">
                  <c:v>57.814998630055399</c:v>
                </c:pt>
                <c:pt idx="283002">
                  <c:v>57.815069891563397</c:v>
                </c:pt>
                <c:pt idx="283003">
                  <c:v>57.815141152843204</c:v>
                </c:pt>
                <c:pt idx="283004">
                  <c:v>57.815212413894997</c:v>
                </c:pt>
                <c:pt idx="283005">
                  <c:v>57.8152836747187</c:v>
                </c:pt>
                <c:pt idx="283006">
                  <c:v>57.815354935314303</c:v>
                </c:pt>
                <c:pt idx="283007">
                  <c:v>57.815426195681802</c:v>
                </c:pt>
                <c:pt idx="283008">
                  <c:v>57.815497455821202</c:v>
                </c:pt>
                <c:pt idx="283009">
                  <c:v>57.815568715732397</c:v>
                </c:pt>
                <c:pt idx="283010">
                  <c:v>57.8156399754156</c:v>
                </c:pt>
                <c:pt idx="283011">
                  <c:v>57.815711234870697</c:v>
                </c:pt>
                <c:pt idx="283012">
                  <c:v>57.815782494097697</c:v>
                </c:pt>
                <c:pt idx="283013">
                  <c:v>57.815853753096597</c:v>
                </c:pt>
                <c:pt idx="283014">
                  <c:v>57.815925011867499</c:v>
                </c:pt>
                <c:pt idx="283015">
                  <c:v>57.815996270410203</c:v>
                </c:pt>
                <c:pt idx="283016">
                  <c:v>57.816067528724801</c:v>
                </c:pt>
                <c:pt idx="283017">
                  <c:v>57.816138786811301</c:v>
                </c:pt>
                <c:pt idx="283018">
                  <c:v>57.816210044669802</c:v>
                </c:pt>
                <c:pt idx="283019">
                  <c:v>57.816281302300098</c:v>
                </c:pt>
                <c:pt idx="283020">
                  <c:v>57.816352559702402</c:v>
                </c:pt>
                <c:pt idx="283021">
                  <c:v>57.8164238168766</c:v>
                </c:pt>
                <c:pt idx="283022">
                  <c:v>57.816495073822701</c:v>
                </c:pt>
                <c:pt idx="283023">
                  <c:v>57.816566330540702</c:v>
                </c:pt>
                <c:pt idx="283024">
                  <c:v>57.816637587030598</c:v>
                </c:pt>
                <c:pt idx="283025">
                  <c:v>57.816708843292403</c:v>
                </c:pt>
                <c:pt idx="283026">
                  <c:v>57.816780099326202</c:v>
                </c:pt>
                <c:pt idx="283027">
                  <c:v>57.816851355131803</c:v>
                </c:pt>
                <c:pt idx="283028">
                  <c:v>57.816922610709398</c:v>
                </c:pt>
                <c:pt idx="283029">
                  <c:v>57.816993866058901</c:v>
                </c:pt>
                <c:pt idx="283030">
                  <c:v>57.817065121180299</c:v>
                </c:pt>
                <c:pt idx="283031">
                  <c:v>57.817136376073599</c:v>
                </c:pt>
                <c:pt idx="283032">
                  <c:v>57.817207630738899</c:v>
                </c:pt>
                <c:pt idx="283033">
                  <c:v>57.817278885176101</c:v>
                </c:pt>
                <c:pt idx="283034">
                  <c:v>57.817350139385198</c:v>
                </c:pt>
                <c:pt idx="283035">
                  <c:v>57.817421393366203</c:v>
                </c:pt>
                <c:pt idx="283036">
                  <c:v>57.817492647119103</c:v>
                </c:pt>
                <c:pt idx="283037">
                  <c:v>57.817563900643997</c:v>
                </c:pt>
                <c:pt idx="283038">
                  <c:v>57.817635153940699</c:v>
                </c:pt>
                <c:pt idx="283039">
                  <c:v>57.817706407009503</c:v>
                </c:pt>
                <c:pt idx="283040">
                  <c:v>57.817777659850101</c:v>
                </c:pt>
                <c:pt idx="283041">
                  <c:v>57.817848912462601</c:v>
                </c:pt>
                <c:pt idx="283042">
                  <c:v>57.817920164847102</c:v>
                </c:pt>
                <c:pt idx="283043">
                  <c:v>57.817991417003498</c:v>
                </c:pt>
                <c:pt idx="283044">
                  <c:v>57.818062668931901</c:v>
                </c:pt>
                <c:pt idx="283045">
                  <c:v>57.8181339206321</c:v>
                </c:pt>
                <c:pt idx="283046">
                  <c:v>57.818205172104399</c:v>
                </c:pt>
                <c:pt idx="283047">
                  <c:v>57.8182764233485</c:v>
                </c:pt>
                <c:pt idx="283048">
                  <c:v>57.818347674364503</c:v>
                </c:pt>
                <c:pt idx="283049">
                  <c:v>57.8184189251525</c:v>
                </c:pt>
                <c:pt idx="283050">
                  <c:v>57.818490175712498</c:v>
                </c:pt>
                <c:pt idx="283051">
                  <c:v>57.818561426044297</c:v>
                </c:pt>
                <c:pt idx="283052">
                  <c:v>57.818632676148098</c:v>
                </c:pt>
                <c:pt idx="283053">
                  <c:v>57.818703926023801</c:v>
                </c:pt>
                <c:pt idx="283054">
                  <c:v>57.818775175671497</c:v>
                </c:pt>
                <c:pt idx="283055">
                  <c:v>57.818846425091103</c:v>
                </c:pt>
                <c:pt idx="283056">
                  <c:v>57.818917674282602</c:v>
                </c:pt>
                <c:pt idx="283057">
                  <c:v>57.818988923246103</c:v>
                </c:pt>
                <c:pt idx="283058">
                  <c:v>57.819060171981498</c:v>
                </c:pt>
                <c:pt idx="283059">
                  <c:v>57.819131420488901</c:v>
                </c:pt>
                <c:pt idx="283060">
                  <c:v>57.819202668768199</c:v>
                </c:pt>
                <c:pt idx="283061">
                  <c:v>57.819273916819398</c:v>
                </c:pt>
                <c:pt idx="283062">
                  <c:v>57.819345164642598</c:v>
                </c:pt>
                <c:pt idx="283063">
                  <c:v>57.8194164122377</c:v>
                </c:pt>
                <c:pt idx="283064">
                  <c:v>57.819487659604803</c:v>
                </c:pt>
                <c:pt idx="283065">
                  <c:v>57.819558906743701</c:v>
                </c:pt>
                <c:pt idx="283066">
                  <c:v>57.8196301536547</c:v>
                </c:pt>
                <c:pt idx="283067">
                  <c:v>57.8197014003376</c:v>
                </c:pt>
                <c:pt idx="283068">
                  <c:v>57.819772646792401</c:v>
                </c:pt>
                <c:pt idx="283069">
                  <c:v>57.819843893019197</c:v>
                </c:pt>
                <c:pt idx="283070">
                  <c:v>57.819915139017901</c:v>
                </c:pt>
                <c:pt idx="283071">
                  <c:v>57.819986384788599</c:v>
                </c:pt>
                <c:pt idx="283072">
                  <c:v>57.820057630331199</c:v>
                </c:pt>
                <c:pt idx="283073">
                  <c:v>57.8201288756458</c:v>
                </c:pt>
                <c:pt idx="283074">
                  <c:v>57.820200120732302</c:v>
                </c:pt>
                <c:pt idx="283075">
                  <c:v>57.820271365590798</c:v>
                </c:pt>
                <c:pt idx="283076">
                  <c:v>57.820342610221203</c:v>
                </c:pt>
                <c:pt idx="283077">
                  <c:v>57.820413854623602</c:v>
                </c:pt>
                <c:pt idx="283078">
                  <c:v>57.820485098798002</c:v>
                </c:pt>
                <c:pt idx="283079">
                  <c:v>57.820556342744297</c:v>
                </c:pt>
                <c:pt idx="283080">
                  <c:v>57.8206275864625</c:v>
                </c:pt>
                <c:pt idx="283081">
                  <c:v>57.820698829952697</c:v>
                </c:pt>
                <c:pt idx="283082">
                  <c:v>57.820770073214803</c:v>
                </c:pt>
                <c:pt idx="283083">
                  <c:v>57.820841316249002</c:v>
                </c:pt>
                <c:pt idx="283084">
                  <c:v>57.820912559055003</c:v>
                </c:pt>
                <c:pt idx="283085">
                  <c:v>57.820983801633098</c:v>
                </c:pt>
                <c:pt idx="283086">
                  <c:v>57.821055043983002</c:v>
                </c:pt>
                <c:pt idx="283087">
                  <c:v>57.821126286104999</c:v>
                </c:pt>
                <c:pt idx="283088">
                  <c:v>57.821197527998898</c:v>
                </c:pt>
                <c:pt idx="283089">
                  <c:v>57.821268769664798</c:v>
                </c:pt>
                <c:pt idx="283090">
                  <c:v>57.821340011102599</c:v>
                </c:pt>
                <c:pt idx="283091">
                  <c:v>57.821411252312402</c:v>
                </c:pt>
                <c:pt idx="283092">
                  <c:v>57.821482493294099</c:v>
                </c:pt>
                <c:pt idx="283093">
                  <c:v>57.821553734047797</c:v>
                </c:pt>
                <c:pt idx="283094">
                  <c:v>57.821624974573503</c:v>
                </c:pt>
                <c:pt idx="283095">
                  <c:v>57.821696214871203</c:v>
                </c:pt>
                <c:pt idx="283096">
                  <c:v>57.821767454940797</c:v>
                </c:pt>
                <c:pt idx="283097">
                  <c:v>57.8218386947824</c:v>
                </c:pt>
                <c:pt idx="283098">
                  <c:v>57.821909934395897</c:v>
                </c:pt>
                <c:pt idx="283099">
                  <c:v>57.821981173781403</c:v>
                </c:pt>
                <c:pt idx="283100">
                  <c:v>57.822052412938902</c:v>
                </c:pt>
                <c:pt idx="283101">
                  <c:v>57.822123651868402</c:v>
                </c:pt>
                <c:pt idx="283102">
                  <c:v>57.822194890569797</c:v>
                </c:pt>
                <c:pt idx="283103">
                  <c:v>57.8222661290432</c:v>
                </c:pt>
                <c:pt idx="283104">
                  <c:v>57.822337367288597</c:v>
                </c:pt>
                <c:pt idx="283105">
                  <c:v>57.822408605305903</c:v>
                </c:pt>
                <c:pt idx="283106">
                  <c:v>57.822479843095202</c:v>
                </c:pt>
                <c:pt idx="283107">
                  <c:v>57.822551080656503</c:v>
                </c:pt>
                <c:pt idx="283108">
                  <c:v>57.822622317989797</c:v>
                </c:pt>
                <c:pt idx="283109">
                  <c:v>57.822693555095</c:v>
                </c:pt>
                <c:pt idx="283110">
                  <c:v>57.822764791972197</c:v>
                </c:pt>
                <c:pt idx="283111">
                  <c:v>57.822836028621403</c:v>
                </c:pt>
                <c:pt idx="283112">
                  <c:v>57.822907265042602</c:v>
                </c:pt>
                <c:pt idx="283113">
                  <c:v>57.822978501235703</c:v>
                </c:pt>
                <c:pt idx="283114">
                  <c:v>57.823049737200897</c:v>
                </c:pt>
                <c:pt idx="283115">
                  <c:v>57.823120972938</c:v>
                </c:pt>
                <c:pt idx="283116">
                  <c:v>57.823192208447097</c:v>
                </c:pt>
                <c:pt idx="283117">
                  <c:v>57.823263443728102</c:v>
                </c:pt>
                <c:pt idx="283118">
                  <c:v>57.823334678781201</c:v>
                </c:pt>
                <c:pt idx="283119">
                  <c:v>57.823405913606202</c:v>
                </c:pt>
                <c:pt idx="283120">
                  <c:v>57.823477148203203</c:v>
                </c:pt>
                <c:pt idx="283121">
                  <c:v>57.823548382572199</c:v>
                </c:pt>
                <c:pt idx="283122">
                  <c:v>57.823619616713202</c:v>
                </c:pt>
                <c:pt idx="283123">
                  <c:v>57.8236908506262</c:v>
                </c:pt>
                <c:pt idx="283124">
                  <c:v>57.823762084311198</c:v>
                </c:pt>
                <c:pt idx="283125">
                  <c:v>57.823833317768099</c:v>
                </c:pt>
                <c:pt idx="283126">
                  <c:v>57.823904550997</c:v>
                </c:pt>
                <c:pt idx="283127">
                  <c:v>57.823975783998002</c:v>
                </c:pt>
                <c:pt idx="283128">
                  <c:v>57.824047016770898</c:v>
                </c:pt>
                <c:pt idx="283129">
                  <c:v>57.824118249315802</c:v>
                </c:pt>
                <c:pt idx="283130">
                  <c:v>57.8241894816327</c:v>
                </c:pt>
                <c:pt idx="283131">
                  <c:v>57.8242607137216</c:v>
                </c:pt>
                <c:pt idx="283132">
                  <c:v>57.8243319455825</c:v>
                </c:pt>
                <c:pt idx="283133">
                  <c:v>57.824403177215302</c:v>
                </c:pt>
                <c:pt idx="283134">
                  <c:v>57.824474408620198</c:v>
                </c:pt>
                <c:pt idx="283135">
                  <c:v>57.824545639797101</c:v>
                </c:pt>
                <c:pt idx="283136">
                  <c:v>57.824616870745899</c:v>
                </c:pt>
                <c:pt idx="283137">
                  <c:v>57.824688101466798</c:v>
                </c:pt>
                <c:pt idx="283138">
                  <c:v>57.824759331959598</c:v>
                </c:pt>
                <c:pt idx="283139">
                  <c:v>57.824830562224498</c:v>
                </c:pt>
                <c:pt idx="283140">
                  <c:v>57.824901792261301</c:v>
                </c:pt>
                <c:pt idx="283141">
                  <c:v>57.824973022070203</c:v>
                </c:pt>
                <c:pt idx="283142">
                  <c:v>57.825044251651001</c:v>
                </c:pt>
                <c:pt idx="283143">
                  <c:v>57.825115481003898</c:v>
                </c:pt>
                <c:pt idx="283144">
                  <c:v>57.825186710128698</c:v>
                </c:pt>
                <c:pt idx="283145">
                  <c:v>57.825257939025597</c:v>
                </c:pt>
                <c:pt idx="283146">
                  <c:v>57.825329167694399</c:v>
                </c:pt>
                <c:pt idx="283147">
                  <c:v>57.825400396135301</c:v>
                </c:pt>
                <c:pt idx="283148">
                  <c:v>57.825471624348097</c:v>
                </c:pt>
                <c:pt idx="283149">
                  <c:v>57.825542852333001</c:v>
                </c:pt>
                <c:pt idx="283150">
                  <c:v>57.8256140800898</c:v>
                </c:pt>
                <c:pt idx="283151">
                  <c:v>57.825685307618699</c:v>
                </c:pt>
                <c:pt idx="283152">
                  <c:v>57.825756534919599</c:v>
                </c:pt>
                <c:pt idx="283153">
                  <c:v>57.8258277619925</c:v>
                </c:pt>
                <c:pt idx="283154">
                  <c:v>57.825898988837402</c:v>
                </c:pt>
                <c:pt idx="283155">
                  <c:v>57.825970215454298</c:v>
                </c:pt>
                <c:pt idx="283156">
                  <c:v>57.826041441843202</c:v>
                </c:pt>
                <c:pt idx="283157">
                  <c:v>57.8261126680041</c:v>
                </c:pt>
                <c:pt idx="283158">
                  <c:v>57.826183893937099</c:v>
                </c:pt>
                <c:pt idx="283159">
                  <c:v>57.826255119641999</c:v>
                </c:pt>
                <c:pt idx="283160">
                  <c:v>57.826326345119</c:v>
                </c:pt>
                <c:pt idx="283161">
                  <c:v>57.826397570368002</c:v>
                </c:pt>
                <c:pt idx="283162">
                  <c:v>57.826468795388998</c:v>
                </c:pt>
                <c:pt idx="283163">
                  <c:v>57.826540020182001</c:v>
                </c:pt>
                <c:pt idx="283164">
                  <c:v>57.826611244746999</c:v>
                </c:pt>
                <c:pt idx="283165">
                  <c:v>57.826682469083998</c:v>
                </c:pt>
                <c:pt idx="283166">
                  <c:v>57.826753693193098</c:v>
                </c:pt>
                <c:pt idx="283167">
                  <c:v>57.826824917074198</c:v>
                </c:pt>
                <c:pt idx="283168">
                  <c:v>57.8268961407273</c:v>
                </c:pt>
                <c:pt idx="283169">
                  <c:v>57.826967364152402</c:v>
                </c:pt>
                <c:pt idx="283170">
                  <c:v>57.827038587349499</c:v>
                </c:pt>
                <c:pt idx="283171">
                  <c:v>57.827109810318703</c:v>
                </c:pt>
                <c:pt idx="283172">
                  <c:v>57.827181033059802</c:v>
                </c:pt>
                <c:pt idx="283173">
                  <c:v>57.827252255573001</c:v>
                </c:pt>
                <c:pt idx="283174">
                  <c:v>57.8273234778583</c:v>
                </c:pt>
                <c:pt idx="283175">
                  <c:v>57.827394699915502</c:v>
                </c:pt>
                <c:pt idx="283176">
                  <c:v>57.827465921744803</c:v>
                </c:pt>
                <c:pt idx="283177">
                  <c:v>57.827537143346099</c:v>
                </c:pt>
                <c:pt idx="283178">
                  <c:v>57.827608364719403</c:v>
                </c:pt>
                <c:pt idx="283179">
                  <c:v>57.827679585864701</c:v>
                </c:pt>
                <c:pt idx="283180">
                  <c:v>57.827750806782099</c:v>
                </c:pt>
                <c:pt idx="283181">
                  <c:v>57.827822027471498</c:v>
                </c:pt>
                <c:pt idx="283182">
                  <c:v>57.827893247932998</c:v>
                </c:pt>
                <c:pt idx="283183">
                  <c:v>57.8279644681664</c:v>
                </c:pt>
                <c:pt idx="283184">
                  <c:v>57.828035688171902</c:v>
                </c:pt>
                <c:pt idx="283185">
                  <c:v>57.828106907949397</c:v>
                </c:pt>
                <c:pt idx="283186">
                  <c:v>57.828178127499001</c:v>
                </c:pt>
                <c:pt idx="283187">
                  <c:v>57.828249346820598</c:v>
                </c:pt>
                <c:pt idx="283188">
                  <c:v>57.828320565914197</c:v>
                </c:pt>
                <c:pt idx="283189">
                  <c:v>57.828391784779903</c:v>
                </c:pt>
                <c:pt idx="283190">
                  <c:v>57.828463003417497</c:v>
                </c:pt>
                <c:pt idx="283191">
                  <c:v>57.828534221827297</c:v>
                </c:pt>
                <c:pt idx="283192">
                  <c:v>57.828605440008999</c:v>
                </c:pt>
                <c:pt idx="283193">
                  <c:v>57.828676657962802</c:v>
                </c:pt>
                <c:pt idx="283194">
                  <c:v>57.828747875688698</c:v>
                </c:pt>
                <c:pt idx="283195">
                  <c:v>57.828819093186503</c:v>
                </c:pt>
                <c:pt idx="283196">
                  <c:v>57.828890310456501</c:v>
                </c:pt>
                <c:pt idx="283197">
                  <c:v>57.8289615274984</c:v>
                </c:pt>
                <c:pt idx="283198">
                  <c:v>57.8290327443124</c:v>
                </c:pt>
                <c:pt idx="283199">
                  <c:v>57.829103960898401</c:v>
                </c:pt>
                <c:pt idx="283200">
                  <c:v>57.829175177256502</c:v>
                </c:pt>
                <c:pt idx="283201">
                  <c:v>57.829246393386597</c:v>
                </c:pt>
                <c:pt idx="283202">
                  <c:v>57.8293176092888</c:v>
                </c:pt>
                <c:pt idx="283203">
                  <c:v>57.829388824962997</c:v>
                </c:pt>
                <c:pt idx="283204">
                  <c:v>57.829460040409302</c:v>
                </c:pt>
                <c:pt idx="283205">
                  <c:v>57.8295312556276</c:v>
                </c:pt>
                <c:pt idx="283206">
                  <c:v>57.8296024706179</c:v>
                </c:pt>
                <c:pt idx="283207">
                  <c:v>57.8296736853803</c:v>
                </c:pt>
                <c:pt idx="283208">
                  <c:v>57.829744899914701</c:v>
                </c:pt>
                <c:pt idx="283209">
                  <c:v>57.829816114221202</c:v>
                </c:pt>
                <c:pt idx="283210">
                  <c:v>57.829887328299797</c:v>
                </c:pt>
                <c:pt idx="283211">
                  <c:v>57.829958542150401</c:v>
                </c:pt>
                <c:pt idx="283212">
                  <c:v>57.830029755772998</c:v>
                </c:pt>
                <c:pt idx="283213">
                  <c:v>57.830100969167702</c:v>
                </c:pt>
                <c:pt idx="283214">
                  <c:v>57.830172182334401</c:v>
                </c:pt>
                <c:pt idx="283215">
                  <c:v>57.8302433952732</c:v>
                </c:pt>
                <c:pt idx="283216">
                  <c:v>57.8303146079841</c:v>
                </c:pt>
                <c:pt idx="283217">
                  <c:v>57.830385820467001</c:v>
                </c:pt>
                <c:pt idx="283218">
                  <c:v>57.830457032721903</c:v>
                </c:pt>
                <c:pt idx="283219">
                  <c:v>57.830528244748997</c:v>
                </c:pt>
                <c:pt idx="283220">
                  <c:v>57.830599456548001</c:v>
                </c:pt>
                <c:pt idx="283221">
                  <c:v>57.830670668119197</c:v>
                </c:pt>
                <c:pt idx="283222">
                  <c:v>57.830741879462302</c:v>
                </c:pt>
                <c:pt idx="283223">
                  <c:v>57.8308130905776</c:v>
                </c:pt>
                <c:pt idx="283224">
                  <c:v>57.830884301464899</c:v>
                </c:pt>
                <c:pt idx="283225">
                  <c:v>57.830955512124298</c:v>
                </c:pt>
                <c:pt idx="283226">
                  <c:v>57.831026722555698</c:v>
                </c:pt>
                <c:pt idx="283227">
                  <c:v>57.831097932759199</c:v>
                </c:pt>
                <c:pt idx="283228">
                  <c:v>57.831169142734701</c:v>
                </c:pt>
                <c:pt idx="283229">
                  <c:v>57.831240352482297</c:v>
                </c:pt>
                <c:pt idx="283230">
                  <c:v>57.831311562002</c:v>
                </c:pt>
                <c:pt idx="283231">
                  <c:v>57.831382771293796</c:v>
                </c:pt>
                <c:pt idx="283232">
                  <c:v>57.831453980357601</c:v>
                </c:pt>
                <c:pt idx="283233">
                  <c:v>57.831525189193499</c:v>
                </c:pt>
                <c:pt idx="283234">
                  <c:v>57.831596397801398</c:v>
                </c:pt>
                <c:pt idx="283235">
                  <c:v>57.831667606181398</c:v>
                </c:pt>
                <c:pt idx="283236">
                  <c:v>57.831738814333498</c:v>
                </c:pt>
                <c:pt idx="283237">
                  <c:v>57.831810022257599</c:v>
                </c:pt>
                <c:pt idx="283238">
                  <c:v>57.831881229953801</c:v>
                </c:pt>
                <c:pt idx="283239">
                  <c:v>57.831952437422103</c:v>
                </c:pt>
                <c:pt idx="283240">
                  <c:v>57.832023644662499</c:v>
                </c:pt>
                <c:pt idx="283241">
                  <c:v>57.832094851674903</c:v>
                </c:pt>
                <c:pt idx="283242">
                  <c:v>57.8321660584594</c:v>
                </c:pt>
                <c:pt idx="283243">
                  <c:v>57.832237265015998</c:v>
                </c:pt>
                <c:pt idx="283244">
                  <c:v>57.832308471344703</c:v>
                </c:pt>
                <c:pt idx="283245">
                  <c:v>57.832379677445402</c:v>
                </c:pt>
                <c:pt idx="283246">
                  <c:v>57.832450883318202</c:v>
                </c:pt>
                <c:pt idx="283247">
                  <c:v>57.832522088963003</c:v>
                </c:pt>
                <c:pt idx="283248">
                  <c:v>57.832593294379997</c:v>
                </c:pt>
                <c:pt idx="283249">
                  <c:v>57.832664499568999</c:v>
                </c:pt>
                <c:pt idx="283250">
                  <c:v>57.832735704530101</c:v>
                </c:pt>
                <c:pt idx="283251">
                  <c:v>57.832806909263297</c:v>
                </c:pt>
                <c:pt idx="283252">
                  <c:v>57.832878113768601</c:v>
                </c:pt>
                <c:pt idx="283253">
                  <c:v>57.832949318045998</c:v>
                </c:pt>
                <c:pt idx="283254">
                  <c:v>57.833020522095403</c:v>
                </c:pt>
                <c:pt idx="283255">
                  <c:v>57.833091725916901</c:v>
                </c:pt>
                <c:pt idx="283256">
                  <c:v>57.8331629295105</c:v>
                </c:pt>
                <c:pt idx="283257">
                  <c:v>57.8332341328762</c:v>
                </c:pt>
                <c:pt idx="283258">
                  <c:v>57.8333053360139</c:v>
                </c:pt>
                <c:pt idx="283259">
                  <c:v>57.833376538923801</c:v>
                </c:pt>
                <c:pt idx="283260">
                  <c:v>57.833447741605703</c:v>
                </c:pt>
                <c:pt idx="283261">
                  <c:v>57.833518944059797</c:v>
                </c:pt>
                <c:pt idx="283262">
                  <c:v>57.8335901462859</c:v>
                </c:pt>
                <c:pt idx="283263">
                  <c:v>57.833661348284103</c:v>
                </c:pt>
                <c:pt idx="283264">
                  <c:v>57.8337325500544</c:v>
                </c:pt>
                <c:pt idx="283265">
                  <c:v>57.833803751596697</c:v>
                </c:pt>
                <c:pt idx="283266">
                  <c:v>57.833874952911202</c:v>
                </c:pt>
                <c:pt idx="283267">
                  <c:v>57.8339461539978</c:v>
                </c:pt>
                <c:pt idx="283268">
                  <c:v>57.8340173548564</c:v>
                </c:pt>
                <c:pt idx="283269">
                  <c:v>57.834088555487099</c:v>
                </c:pt>
                <c:pt idx="283270">
                  <c:v>57.834159755889999</c:v>
                </c:pt>
                <c:pt idx="283271">
                  <c:v>57.8342309560649</c:v>
                </c:pt>
                <c:pt idx="283272">
                  <c:v>57.834302156011901</c:v>
                </c:pt>
                <c:pt idx="283273">
                  <c:v>57.834373355731003</c:v>
                </c:pt>
                <c:pt idx="283274">
                  <c:v>57.834444555222298</c:v>
                </c:pt>
                <c:pt idx="283275">
                  <c:v>57.834515754485601</c:v>
                </c:pt>
                <c:pt idx="283276">
                  <c:v>57.834586953520997</c:v>
                </c:pt>
                <c:pt idx="283277">
                  <c:v>57.834658152328501</c:v>
                </c:pt>
                <c:pt idx="283278">
                  <c:v>57.834729350908098</c:v>
                </c:pt>
                <c:pt idx="283279">
                  <c:v>57.834800549259803</c:v>
                </c:pt>
                <c:pt idx="283280">
                  <c:v>57.834871747383602</c:v>
                </c:pt>
                <c:pt idx="283281">
                  <c:v>57.834942945279501</c:v>
                </c:pt>
                <c:pt idx="283282">
                  <c:v>57.8350141429475</c:v>
                </c:pt>
                <c:pt idx="283283">
                  <c:v>57.8350853403876</c:v>
                </c:pt>
                <c:pt idx="283284">
                  <c:v>57.835156537599801</c:v>
                </c:pt>
                <c:pt idx="283285">
                  <c:v>57.835227734584201</c:v>
                </c:pt>
                <c:pt idx="283286">
                  <c:v>57.835298931340603</c:v>
                </c:pt>
                <c:pt idx="283287">
                  <c:v>57.835370127869098</c:v>
                </c:pt>
                <c:pt idx="283288">
                  <c:v>57.8354413241698</c:v>
                </c:pt>
                <c:pt idx="283289">
                  <c:v>57.835512520242503</c:v>
                </c:pt>
                <c:pt idx="283290">
                  <c:v>57.835583716087399</c:v>
                </c:pt>
                <c:pt idx="283291">
                  <c:v>57.835654911704303</c:v>
                </c:pt>
                <c:pt idx="283292">
                  <c:v>57.8357261070934</c:v>
                </c:pt>
                <c:pt idx="283293">
                  <c:v>57.835797302254598</c:v>
                </c:pt>
                <c:pt idx="283294">
                  <c:v>57.835868497187803</c:v>
                </c:pt>
                <c:pt idx="283295">
                  <c:v>57.835939691893202</c:v>
                </c:pt>
                <c:pt idx="283296">
                  <c:v>57.836010886370701</c:v>
                </c:pt>
                <c:pt idx="283297">
                  <c:v>57.8360820806204</c:v>
                </c:pt>
                <c:pt idx="283298">
                  <c:v>57.836153274642101</c:v>
                </c:pt>
                <c:pt idx="283299">
                  <c:v>57.836224468436001</c:v>
                </c:pt>
                <c:pt idx="283300">
                  <c:v>57.836295662001902</c:v>
                </c:pt>
                <c:pt idx="283301">
                  <c:v>57.836366855340003</c:v>
                </c:pt>
                <c:pt idx="283302">
                  <c:v>57.836438048450198</c:v>
                </c:pt>
                <c:pt idx="283303">
                  <c:v>57.8365092413325</c:v>
                </c:pt>
                <c:pt idx="283304">
                  <c:v>57.836580433987002</c:v>
                </c:pt>
                <c:pt idx="283305">
                  <c:v>57.836651626413499</c:v>
                </c:pt>
                <c:pt idx="283306">
                  <c:v>57.836722818612202</c:v>
                </c:pt>
                <c:pt idx="283307">
                  <c:v>57.836794010582999</c:v>
                </c:pt>
                <c:pt idx="283308">
                  <c:v>57.836865202325903</c:v>
                </c:pt>
                <c:pt idx="283309">
                  <c:v>57.836936393840901</c:v>
                </c:pt>
                <c:pt idx="283310">
                  <c:v>57.837007585128099</c:v>
                </c:pt>
                <c:pt idx="283311">
                  <c:v>57.837078776187397</c:v>
                </c:pt>
                <c:pt idx="283312">
                  <c:v>57.837149967018803</c:v>
                </c:pt>
                <c:pt idx="283313">
                  <c:v>57.837221157622302</c:v>
                </c:pt>
                <c:pt idx="283314">
                  <c:v>57.837292347998002</c:v>
                </c:pt>
                <c:pt idx="283315">
                  <c:v>57.837363538145702</c:v>
                </c:pt>
                <c:pt idx="283316">
                  <c:v>57.837434728065702</c:v>
                </c:pt>
                <c:pt idx="283317">
                  <c:v>57.837505917757703</c:v>
                </c:pt>
                <c:pt idx="283318">
                  <c:v>57.837577107221897</c:v>
                </c:pt>
                <c:pt idx="283319">
                  <c:v>57.837648296458099</c:v>
                </c:pt>
                <c:pt idx="283320">
                  <c:v>57.8377194854666</c:v>
                </c:pt>
                <c:pt idx="283321">
                  <c:v>57.837790674247103</c:v>
                </c:pt>
                <c:pt idx="283322">
                  <c:v>57.837861862799798</c:v>
                </c:pt>
                <c:pt idx="283323">
                  <c:v>57.837933051124601</c:v>
                </c:pt>
                <c:pt idx="283324">
                  <c:v>57.838004239221597</c:v>
                </c:pt>
                <c:pt idx="283325">
                  <c:v>57.838075427090601</c:v>
                </c:pt>
                <c:pt idx="283326">
                  <c:v>57.838146614731798</c:v>
                </c:pt>
                <c:pt idx="283327">
                  <c:v>57.838217802145202</c:v>
                </c:pt>
                <c:pt idx="283328">
                  <c:v>57.8382889893307</c:v>
                </c:pt>
                <c:pt idx="283329">
                  <c:v>57.838360176288298</c:v>
                </c:pt>
                <c:pt idx="283330">
                  <c:v>57.838431363018003</c:v>
                </c:pt>
                <c:pt idx="283331">
                  <c:v>57.838502549519902</c:v>
                </c:pt>
                <c:pt idx="283332">
                  <c:v>57.838573735794</c:v>
                </c:pt>
                <c:pt idx="283333">
                  <c:v>57.838644921840199</c:v>
                </c:pt>
                <c:pt idx="283334">
                  <c:v>57.838716107658499</c:v>
                </c:pt>
                <c:pt idx="283335">
                  <c:v>57.838787293248899</c:v>
                </c:pt>
                <c:pt idx="283336">
                  <c:v>57.838858478611499</c:v>
                </c:pt>
                <c:pt idx="283337">
                  <c:v>57.838929663746299</c:v>
                </c:pt>
                <c:pt idx="283338">
                  <c:v>57.8390008486531</c:v>
                </c:pt>
                <c:pt idx="283339">
                  <c:v>57.839072033332201</c:v>
                </c:pt>
                <c:pt idx="283340">
                  <c:v>57.839143217783302</c:v>
                </c:pt>
                <c:pt idx="283341">
                  <c:v>57.839214402006597</c:v>
                </c:pt>
                <c:pt idx="283342">
                  <c:v>57.839285586002099</c:v>
                </c:pt>
                <c:pt idx="283343">
                  <c:v>57.839356769769701</c:v>
                </c:pt>
                <c:pt idx="283344">
                  <c:v>57.839427953309396</c:v>
                </c:pt>
                <c:pt idx="283345">
                  <c:v>57.839499136621299</c:v>
                </c:pt>
                <c:pt idx="283346">
                  <c:v>57.839570319705402</c:v>
                </c:pt>
                <c:pt idx="283347">
                  <c:v>57.839641502561598</c:v>
                </c:pt>
                <c:pt idx="283348">
                  <c:v>57.839712685189902</c:v>
                </c:pt>
                <c:pt idx="283349">
                  <c:v>57.839783867590398</c:v>
                </c:pt>
                <c:pt idx="283350">
                  <c:v>57.839855049763102</c:v>
                </c:pt>
                <c:pt idx="283351">
                  <c:v>57.839926231707899</c:v>
                </c:pt>
                <c:pt idx="283352">
                  <c:v>57.839997413424797</c:v>
                </c:pt>
                <c:pt idx="283353">
                  <c:v>57.840068594913902</c:v>
                </c:pt>
                <c:pt idx="283354">
                  <c:v>57.840139776175199</c:v>
                </c:pt>
                <c:pt idx="283355">
                  <c:v>57.840210957208598</c:v>
                </c:pt>
                <c:pt idx="283356">
                  <c:v>57.840282138014203</c:v>
                </c:pt>
                <c:pt idx="283357">
                  <c:v>57.840353318591902</c:v>
                </c:pt>
                <c:pt idx="283358">
                  <c:v>57.8404244989418</c:v>
                </c:pt>
                <c:pt idx="283359">
                  <c:v>57.8404956790638</c:v>
                </c:pt>
                <c:pt idx="283360">
                  <c:v>57.840566858957999</c:v>
                </c:pt>
                <c:pt idx="283361">
                  <c:v>57.840638038624398</c:v>
                </c:pt>
                <c:pt idx="283362">
                  <c:v>57.840709218062898</c:v>
                </c:pt>
                <c:pt idx="283363">
                  <c:v>57.840780397273598</c:v>
                </c:pt>
                <c:pt idx="283364">
                  <c:v>57.840851576256398</c:v>
                </c:pt>
                <c:pt idx="283365">
                  <c:v>57.840922755011498</c:v>
                </c:pt>
                <c:pt idx="283366">
                  <c:v>57.840993933538599</c:v>
                </c:pt>
                <c:pt idx="283367">
                  <c:v>57.841065111837999</c:v>
                </c:pt>
                <c:pt idx="283368">
                  <c:v>57.8411362899095</c:v>
                </c:pt>
                <c:pt idx="283369">
                  <c:v>57.841207467753101</c:v>
                </c:pt>
                <c:pt idx="283370">
                  <c:v>57.841278645368902</c:v>
                </c:pt>
                <c:pt idx="283371">
                  <c:v>57.841349822756897</c:v>
                </c:pt>
                <c:pt idx="283372">
                  <c:v>57.841420999917098</c:v>
                </c:pt>
                <c:pt idx="283373">
                  <c:v>57.8414921768494</c:v>
                </c:pt>
                <c:pt idx="283374">
                  <c:v>57.841563353553902</c:v>
                </c:pt>
                <c:pt idx="283375">
                  <c:v>57.841634530030603</c:v>
                </c:pt>
                <c:pt idx="283376">
                  <c:v>57.841705706279498</c:v>
                </c:pt>
                <c:pt idx="283377">
                  <c:v>57.841776882300501</c:v>
                </c:pt>
                <c:pt idx="283378">
                  <c:v>57.841848058093703</c:v>
                </c:pt>
                <c:pt idx="283379">
                  <c:v>57.841919233658999</c:v>
                </c:pt>
                <c:pt idx="283380">
                  <c:v>57.841990408996502</c:v>
                </c:pt>
                <c:pt idx="283381">
                  <c:v>57.842061584106297</c:v>
                </c:pt>
                <c:pt idx="283382">
                  <c:v>57.8421327589881</c:v>
                </c:pt>
                <c:pt idx="283383">
                  <c:v>57.842203933642203</c:v>
                </c:pt>
                <c:pt idx="283384">
                  <c:v>57.842275108068399</c:v>
                </c:pt>
                <c:pt idx="283385">
                  <c:v>57.842346282266803</c:v>
                </c:pt>
                <c:pt idx="283386">
                  <c:v>57.842417456237399</c:v>
                </c:pt>
                <c:pt idx="283387">
                  <c:v>57.842488629980203</c:v>
                </c:pt>
                <c:pt idx="283388">
                  <c:v>57.842559803495099</c:v>
                </c:pt>
                <c:pt idx="283389">
                  <c:v>57.842630976782203</c:v>
                </c:pt>
                <c:pt idx="283390">
                  <c:v>57.8427021498415</c:v>
                </c:pt>
                <c:pt idx="283391">
                  <c:v>57.842773322672997</c:v>
                </c:pt>
                <c:pt idx="283392">
                  <c:v>57.842844495276701</c:v>
                </c:pt>
                <c:pt idx="283393">
                  <c:v>57.842915667652598</c:v>
                </c:pt>
                <c:pt idx="283394">
                  <c:v>57.842986839800602</c:v>
                </c:pt>
                <c:pt idx="283395">
                  <c:v>57.8430580117208</c:v>
                </c:pt>
                <c:pt idx="283396">
                  <c:v>57.843129183413197</c:v>
                </c:pt>
                <c:pt idx="283397">
                  <c:v>57.843200354877801</c:v>
                </c:pt>
                <c:pt idx="283398">
                  <c:v>57.843271526114599</c:v>
                </c:pt>
                <c:pt idx="283399">
                  <c:v>57.843342697123497</c:v>
                </c:pt>
                <c:pt idx="283400">
                  <c:v>57.843413867904701</c:v>
                </c:pt>
                <c:pt idx="283401">
                  <c:v>57.843485038457999</c:v>
                </c:pt>
                <c:pt idx="283402">
                  <c:v>57.843556208783603</c:v>
                </c:pt>
                <c:pt idx="283403">
                  <c:v>57.843627378881301</c:v>
                </c:pt>
                <c:pt idx="283404">
                  <c:v>57.843698548751199</c:v>
                </c:pt>
                <c:pt idx="283405">
                  <c:v>57.843769718393297</c:v>
                </c:pt>
                <c:pt idx="283406">
                  <c:v>57.843840887807602</c:v>
                </c:pt>
                <c:pt idx="283407">
                  <c:v>57.8439120569941</c:v>
                </c:pt>
                <c:pt idx="283408">
                  <c:v>57.843983225952798</c:v>
                </c:pt>
                <c:pt idx="283409">
                  <c:v>57.844054394683603</c:v>
                </c:pt>
                <c:pt idx="283410">
                  <c:v>57.844125563186701</c:v>
                </c:pt>
                <c:pt idx="283411">
                  <c:v>57.844196731461999</c:v>
                </c:pt>
                <c:pt idx="283412">
                  <c:v>57.844267899509397</c:v>
                </c:pt>
                <c:pt idx="283413">
                  <c:v>57.844339067329102</c:v>
                </c:pt>
                <c:pt idx="283414">
                  <c:v>57.844410234921</c:v>
                </c:pt>
                <c:pt idx="283415">
                  <c:v>57.844481402284998</c:v>
                </c:pt>
                <c:pt idx="283416">
                  <c:v>57.844552569421303</c:v>
                </c:pt>
                <c:pt idx="283417">
                  <c:v>57.844623736329702</c:v>
                </c:pt>
                <c:pt idx="283418">
                  <c:v>57.844694903010399</c:v>
                </c:pt>
                <c:pt idx="283419">
                  <c:v>57.844766069463297</c:v>
                </c:pt>
                <c:pt idx="283420">
                  <c:v>57.844837235688303</c:v>
                </c:pt>
                <c:pt idx="283421">
                  <c:v>57.844908401685601</c:v>
                </c:pt>
                <c:pt idx="283422">
                  <c:v>57.844979567455098</c:v>
                </c:pt>
                <c:pt idx="283423">
                  <c:v>57.845050732996697</c:v>
                </c:pt>
                <c:pt idx="283424">
                  <c:v>57.845121898310602</c:v>
                </c:pt>
                <c:pt idx="283425">
                  <c:v>57.8451930633967</c:v>
                </c:pt>
                <c:pt idx="283426">
                  <c:v>57.845264228254997</c:v>
                </c:pt>
                <c:pt idx="283427">
                  <c:v>57.845335392885502</c:v>
                </c:pt>
                <c:pt idx="283428">
                  <c:v>57.8454065572882</c:v>
                </c:pt>
                <c:pt idx="283429">
                  <c:v>57.845477721463098</c:v>
                </c:pt>
                <c:pt idx="283430">
                  <c:v>57.845548885410203</c:v>
                </c:pt>
                <c:pt idx="283431">
                  <c:v>57.8456200491296</c:v>
                </c:pt>
                <c:pt idx="283432">
                  <c:v>57.845691212621098</c:v>
                </c:pt>
                <c:pt idx="283433">
                  <c:v>57.845762375884902</c:v>
                </c:pt>
                <c:pt idx="283434">
                  <c:v>57.8458335389209</c:v>
                </c:pt>
                <c:pt idx="283435">
                  <c:v>57.845904701729097</c:v>
                </c:pt>
                <c:pt idx="283436">
                  <c:v>57.845975864309501</c:v>
                </c:pt>
                <c:pt idx="283437">
                  <c:v>57.846047026662099</c:v>
                </c:pt>
                <c:pt idx="283438">
                  <c:v>57.846118188786903</c:v>
                </c:pt>
                <c:pt idx="283439">
                  <c:v>57.846189350684</c:v>
                </c:pt>
                <c:pt idx="283440">
                  <c:v>57.846260512353197</c:v>
                </c:pt>
                <c:pt idx="283441">
                  <c:v>57.846331673794701</c:v>
                </c:pt>
                <c:pt idx="283442">
                  <c:v>57.846402835008398</c:v>
                </c:pt>
                <c:pt idx="283443">
                  <c:v>57.846473995994302</c:v>
                </c:pt>
                <c:pt idx="283444">
                  <c:v>57.846545156752498</c:v>
                </c:pt>
                <c:pt idx="283445">
                  <c:v>57.846616317282802</c:v>
                </c:pt>
                <c:pt idx="283446">
                  <c:v>57.846687477585398</c:v>
                </c:pt>
                <c:pt idx="283447">
                  <c:v>57.846758637660201</c:v>
                </c:pt>
                <c:pt idx="283448">
                  <c:v>57.846829797507297</c:v>
                </c:pt>
                <c:pt idx="283449">
                  <c:v>57.8469009571265</c:v>
                </c:pt>
                <c:pt idx="283450">
                  <c:v>57.846972116518003</c:v>
                </c:pt>
                <c:pt idx="283451">
                  <c:v>57.847043275681699</c:v>
                </c:pt>
                <c:pt idx="283452">
                  <c:v>57.847114434617602</c:v>
                </c:pt>
                <c:pt idx="283453">
                  <c:v>57.847185593325797</c:v>
                </c:pt>
                <c:pt idx="283454">
                  <c:v>57.847256751806199</c:v>
                </c:pt>
                <c:pt idx="283455">
                  <c:v>57.847327910058802</c:v>
                </c:pt>
                <c:pt idx="283456">
                  <c:v>57.847399068083597</c:v>
                </c:pt>
                <c:pt idx="283457">
                  <c:v>57.847470225880699</c:v>
                </c:pt>
                <c:pt idx="283458">
                  <c:v>57.84754138345</c:v>
                </c:pt>
                <c:pt idx="283459">
                  <c:v>57.847612540791502</c:v>
                </c:pt>
                <c:pt idx="283460">
                  <c:v>57.847683697905303</c:v>
                </c:pt>
                <c:pt idx="283461">
                  <c:v>57.847754854791297</c:v>
                </c:pt>
                <c:pt idx="283462">
                  <c:v>57.847826011449499</c:v>
                </c:pt>
                <c:pt idx="283463">
                  <c:v>57.847897167879999</c:v>
                </c:pt>
                <c:pt idx="283464">
                  <c:v>57.8479683240827</c:v>
                </c:pt>
                <c:pt idx="283465">
                  <c:v>57.848039480057601</c:v>
                </c:pt>
                <c:pt idx="283466">
                  <c:v>57.848110635804801</c:v>
                </c:pt>
                <c:pt idx="283467">
                  <c:v>57.848181791324201</c:v>
                </c:pt>
                <c:pt idx="283468">
                  <c:v>57.848252946615801</c:v>
                </c:pt>
                <c:pt idx="283469">
                  <c:v>57.848324101679701</c:v>
                </c:pt>
                <c:pt idx="283470">
                  <c:v>57.848395256515801</c:v>
                </c:pt>
                <c:pt idx="283471">
                  <c:v>57.8484664111242</c:v>
                </c:pt>
                <c:pt idx="283472">
                  <c:v>57.848537565504799</c:v>
                </c:pt>
                <c:pt idx="283473">
                  <c:v>57.848608719657598</c:v>
                </c:pt>
                <c:pt idx="283474">
                  <c:v>57.848679873582697</c:v>
                </c:pt>
                <c:pt idx="283475">
                  <c:v>57.848751027280002</c:v>
                </c:pt>
                <c:pt idx="283476">
                  <c:v>57.8488221807496</c:v>
                </c:pt>
                <c:pt idx="283477">
                  <c:v>57.848893333991398</c:v>
                </c:pt>
                <c:pt idx="283478">
                  <c:v>57.848964487005397</c:v>
                </c:pt>
                <c:pt idx="283479">
                  <c:v>57.849035639791801</c:v>
                </c:pt>
                <c:pt idx="283480">
                  <c:v>57.849106792350298</c:v>
                </c:pt>
                <c:pt idx="283481">
                  <c:v>57.849177944681102</c:v>
                </c:pt>
                <c:pt idx="283482">
                  <c:v>57.849249096784099</c:v>
                </c:pt>
                <c:pt idx="283483">
                  <c:v>57.849320248659403</c:v>
                </c:pt>
                <c:pt idx="283484">
                  <c:v>57.849391400306999</c:v>
                </c:pt>
                <c:pt idx="283485">
                  <c:v>57.849462551726802</c:v>
                </c:pt>
                <c:pt idx="283486">
                  <c:v>57.849533702918798</c:v>
                </c:pt>
                <c:pt idx="283487">
                  <c:v>57.8496048538831</c:v>
                </c:pt>
                <c:pt idx="283488">
                  <c:v>57.849676004619702</c:v>
                </c:pt>
                <c:pt idx="283489">
                  <c:v>57.849747155128497</c:v>
                </c:pt>
                <c:pt idx="283490">
                  <c:v>57.849818305409499</c:v>
                </c:pt>
                <c:pt idx="283491">
                  <c:v>57.849889455462801</c:v>
                </c:pt>
                <c:pt idx="283492">
                  <c:v>57.849960605288402</c:v>
                </c:pt>
                <c:pt idx="283493">
                  <c:v>57.850031754886203</c:v>
                </c:pt>
                <c:pt idx="283494">
                  <c:v>57.850102904256303</c:v>
                </c:pt>
                <c:pt idx="283495">
                  <c:v>57.850174053398597</c:v>
                </c:pt>
                <c:pt idx="283496">
                  <c:v>57.850245202313197</c:v>
                </c:pt>
                <c:pt idx="283497">
                  <c:v>57.850316350999996</c:v>
                </c:pt>
                <c:pt idx="283498">
                  <c:v>57.850387499459103</c:v>
                </c:pt>
                <c:pt idx="283499">
                  <c:v>57.850458647690502</c:v>
                </c:pt>
                <c:pt idx="283500">
                  <c:v>57.850529795694101</c:v>
                </c:pt>
                <c:pt idx="283501">
                  <c:v>57.850600943469999</c:v>
                </c:pt>
                <c:pt idx="283502">
                  <c:v>57.850672091018197</c:v>
                </c:pt>
                <c:pt idx="283503">
                  <c:v>57.850743238338602</c:v>
                </c:pt>
                <c:pt idx="283504">
                  <c:v>57.850814385431299</c:v>
                </c:pt>
                <c:pt idx="283505">
                  <c:v>57.850885532296203</c:v>
                </c:pt>
                <c:pt idx="283506">
                  <c:v>57.8509566789334</c:v>
                </c:pt>
                <c:pt idx="283507">
                  <c:v>57.851027825342896</c:v>
                </c:pt>
                <c:pt idx="283508">
                  <c:v>57.8510989715246</c:v>
                </c:pt>
                <c:pt idx="283509">
                  <c:v>57.851170117478603</c:v>
                </c:pt>
                <c:pt idx="283510">
                  <c:v>57.851241263204898</c:v>
                </c:pt>
                <c:pt idx="283511">
                  <c:v>57.8513124087035</c:v>
                </c:pt>
                <c:pt idx="283512">
                  <c:v>57.851383553974301</c:v>
                </c:pt>
                <c:pt idx="283513">
                  <c:v>57.851454699017403</c:v>
                </c:pt>
                <c:pt idx="283514">
                  <c:v>57.851525843832697</c:v>
                </c:pt>
                <c:pt idx="283515">
                  <c:v>57.851596988420297</c:v>
                </c:pt>
                <c:pt idx="283516">
                  <c:v>57.851668132780297</c:v>
                </c:pt>
                <c:pt idx="283517">
                  <c:v>57.851739276912397</c:v>
                </c:pt>
                <c:pt idx="283518">
                  <c:v>57.851810420816904</c:v>
                </c:pt>
                <c:pt idx="283519">
                  <c:v>57.851881564493603</c:v>
                </c:pt>
                <c:pt idx="283520">
                  <c:v>57.851952707942601</c:v>
                </c:pt>
                <c:pt idx="283521">
                  <c:v>57.852023851163899</c:v>
                </c:pt>
                <c:pt idx="283522">
                  <c:v>57.852094994157397</c:v>
                </c:pt>
                <c:pt idx="283523">
                  <c:v>57.852166136923202</c:v>
                </c:pt>
                <c:pt idx="283524">
                  <c:v>57.852237279461299</c:v>
                </c:pt>
                <c:pt idx="283525">
                  <c:v>57.852308421771703</c:v>
                </c:pt>
                <c:pt idx="283526">
                  <c:v>57.852379563854399</c:v>
                </c:pt>
                <c:pt idx="283527">
                  <c:v>57.852450705709302</c:v>
                </c:pt>
                <c:pt idx="283528">
                  <c:v>57.852521847336597</c:v>
                </c:pt>
                <c:pt idx="283529">
                  <c:v>57.852592988736099</c:v>
                </c:pt>
                <c:pt idx="283530">
                  <c:v>57.8526641299079</c:v>
                </c:pt>
                <c:pt idx="283531">
                  <c:v>57.852735270851902</c:v>
                </c:pt>
                <c:pt idx="283532">
                  <c:v>57.852806411568302</c:v>
                </c:pt>
                <c:pt idx="283533">
                  <c:v>57.852877552056903</c:v>
                </c:pt>
                <c:pt idx="283534">
                  <c:v>57.852948692317902</c:v>
                </c:pt>
                <c:pt idx="283535">
                  <c:v>57.853019832351102</c:v>
                </c:pt>
                <c:pt idx="283536">
                  <c:v>57.8530909721566</c:v>
                </c:pt>
                <c:pt idx="283537">
                  <c:v>57.853162111734399</c:v>
                </c:pt>
                <c:pt idx="283538">
                  <c:v>57.853233251084497</c:v>
                </c:pt>
                <c:pt idx="283539">
                  <c:v>57.853304390206802</c:v>
                </c:pt>
                <c:pt idx="283540">
                  <c:v>57.853375529101498</c:v>
                </c:pt>
                <c:pt idx="283541">
                  <c:v>57.853446667768402</c:v>
                </c:pt>
                <c:pt idx="283542">
                  <c:v>57.853517806207698</c:v>
                </c:pt>
                <c:pt idx="283543">
                  <c:v>57.853588944419201</c:v>
                </c:pt>
                <c:pt idx="283544">
                  <c:v>57.853660082403103</c:v>
                </c:pt>
                <c:pt idx="283545">
                  <c:v>57.853731220159197</c:v>
                </c:pt>
                <c:pt idx="283546">
                  <c:v>57.853802357687599</c:v>
                </c:pt>
                <c:pt idx="283547">
                  <c:v>57.853873494988299</c:v>
                </c:pt>
                <c:pt idx="283548">
                  <c:v>57.8539446320613</c:v>
                </c:pt>
                <c:pt idx="283549">
                  <c:v>57.854015768906599</c:v>
                </c:pt>
                <c:pt idx="283550">
                  <c:v>57.854086905524198</c:v>
                </c:pt>
                <c:pt idx="283551">
                  <c:v>57.854158041914097</c:v>
                </c:pt>
                <c:pt idx="283552">
                  <c:v>57.854229178076302</c:v>
                </c:pt>
                <c:pt idx="283553">
                  <c:v>57.8543003140108</c:v>
                </c:pt>
                <c:pt idx="283554">
                  <c:v>57.854371449717597</c:v>
                </c:pt>
                <c:pt idx="283555">
                  <c:v>57.854442585196701</c:v>
                </c:pt>
                <c:pt idx="283556">
                  <c:v>57.854513720448097</c:v>
                </c:pt>
                <c:pt idx="283557">
                  <c:v>57.854584855471799</c:v>
                </c:pt>
                <c:pt idx="283558">
                  <c:v>57.854655990267801</c:v>
                </c:pt>
                <c:pt idx="283559">
                  <c:v>57.854727124836103</c:v>
                </c:pt>
                <c:pt idx="283560">
                  <c:v>57.854798259176697</c:v>
                </c:pt>
                <c:pt idx="283561">
                  <c:v>57.854869393289597</c:v>
                </c:pt>
                <c:pt idx="283562">
                  <c:v>57.854940527174797</c:v>
                </c:pt>
                <c:pt idx="283563">
                  <c:v>57.855011660832403</c:v>
                </c:pt>
                <c:pt idx="283564">
                  <c:v>57.855082794262202</c:v>
                </c:pt>
                <c:pt idx="283565">
                  <c:v>57.8551539274644</c:v>
                </c:pt>
                <c:pt idx="283566">
                  <c:v>57.855225060438798</c:v>
                </c:pt>
                <c:pt idx="283567">
                  <c:v>57.855296193185602</c:v>
                </c:pt>
                <c:pt idx="283568">
                  <c:v>57.855367325704698</c:v>
                </c:pt>
                <c:pt idx="283569">
                  <c:v>57.855438457996001</c:v>
                </c:pt>
                <c:pt idx="283570">
                  <c:v>57.855509590059803</c:v>
                </c:pt>
                <c:pt idx="283571">
                  <c:v>57.855580721895798</c:v>
                </c:pt>
                <c:pt idx="283572">
                  <c:v>57.855651853504099</c:v>
                </c:pt>
                <c:pt idx="283573">
                  <c:v>57.8557229848847</c:v>
                </c:pt>
                <c:pt idx="283574">
                  <c:v>57.8557941160377</c:v>
                </c:pt>
                <c:pt idx="283575">
                  <c:v>57.8558652469629</c:v>
                </c:pt>
                <c:pt idx="283576">
                  <c:v>57.855936377660498</c:v>
                </c:pt>
                <c:pt idx="283577">
                  <c:v>57.856007508130403</c:v>
                </c:pt>
                <c:pt idx="283578">
                  <c:v>57.856078638372601</c:v>
                </c:pt>
                <c:pt idx="283579">
                  <c:v>57.856149768387198</c:v>
                </c:pt>
                <c:pt idx="283580">
                  <c:v>57.856220898174001</c:v>
                </c:pt>
                <c:pt idx="283581">
                  <c:v>57.856292027733197</c:v>
                </c:pt>
                <c:pt idx="283582">
                  <c:v>57.856363157064699</c:v>
                </c:pt>
                <c:pt idx="283583">
                  <c:v>57.856434286168501</c:v>
                </c:pt>
                <c:pt idx="283584">
                  <c:v>57.856505415044701</c:v>
                </c:pt>
                <c:pt idx="283585">
                  <c:v>57.856576543693102</c:v>
                </c:pt>
                <c:pt idx="283586">
                  <c:v>57.856647672113901</c:v>
                </c:pt>
                <c:pt idx="283587">
                  <c:v>57.856718800307</c:v>
                </c:pt>
                <c:pt idx="283588">
                  <c:v>57.856789928272498</c:v>
                </c:pt>
                <c:pt idx="283589">
                  <c:v>57.856861056010203</c:v>
                </c:pt>
                <c:pt idx="283590">
                  <c:v>57.8569321835203</c:v>
                </c:pt>
                <c:pt idx="283591">
                  <c:v>57.857003310802703</c:v>
                </c:pt>
                <c:pt idx="283592">
                  <c:v>57.857074437857499</c:v>
                </c:pt>
                <c:pt idx="283593">
                  <c:v>57.8571455646846</c:v>
                </c:pt>
                <c:pt idx="283594">
                  <c:v>57.857216691284002</c:v>
                </c:pt>
                <c:pt idx="283595">
                  <c:v>57.857287817655703</c:v>
                </c:pt>
                <c:pt idx="283596">
                  <c:v>57.857358943799703</c:v>
                </c:pt>
                <c:pt idx="283597">
                  <c:v>57.857430069716102</c:v>
                </c:pt>
                <c:pt idx="283598">
                  <c:v>57.8575011954049</c:v>
                </c:pt>
                <c:pt idx="283599">
                  <c:v>57.857572320865899</c:v>
                </c:pt>
                <c:pt idx="283600">
                  <c:v>57.857643446099303</c:v>
                </c:pt>
                <c:pt idx="283601">
                  <c:v>57.857714571105099</c:v>
                </c:pt>
                <c:pt idx="283602">
                  <c:v>57.857785695883102</c:v>
                </c:pt>
                <c:pt idx="283603">
                  <c:v>57.857856820433497</c:v>
                </c:pt>
                <c:pt idx="283604">
                  <c:v>57.857927944756199</c:v>
                </c:pt>
                <c:pt idx="283605">
                  <c:v>57.857999068851299</c:v>
                </c:pt>
                <c:pt idx="283606">
                  <c:v>57.858070192718699</c:v>
                </c:pt>
                <c:pt idx="283607">
                  <c:v>57.858141316358498</c:v>
                </c:pt>
                <c:pt idx="283608">
                  <c:v>57.858212439770597</c:v>
                </c:pt>
                <c:pt idx="283609">
                  <c:v>57.858283562955002</c:v>
                </c:pt>
                <c:pt idx="283610">
                  <c:v>57.858354685911799</c:v>
                </c:pt>
                <c:pt idx="283611">
                  <c:v>57.858425808640902</c:v>
                </c:pt>
                <c:pt idx="283612">
                  <c:v>57.858496931142298</c:v>
                </c:pt>
                <c:pt idx="283613">
                  <c:v>57.8585680534161</c:v>
                </c:pt>
                <c:pt idx="283614">
                  <c:v>57.858639175462301</c:v>
                </c:pt>
                <c:pt idx="283615">
                  <c:v>57.858710297280801</c:v>
                </c:pt>
                <c:pt idx="283616">
                  <c:v>57.858781418871601</c:v>
                </c:pt>
                <c:pt idx="283617">
                  <c:v>57.8588525402348</c:v>
                </c:pt>
                <c:pt idx="283618">
                  <c:v>57.858923661370298</c:v>
                </c:pt>
                <c:pt idx="283619">
                  <c:v>57.858994782278202</c:v>
                </c:pt>
                <c:pt idx="283620">
                  <c:v>57.859065902958399</c:v>
                </c:pt>
                <c:pt idx="283621">
                  <c:v>57.859137023411002</c:v>
                </c:pt>
                <c:pt idx="283622">
                  <c:v>57.859208143635897</c:v>
                </c:pt>
                <c:pt idx="283623">
                  <c:v>57.859279263633198</c:v>
                </c:pt>
                <c:pt idx="283624">
                  <c:v>57.859350383402798</c:v>
                </c:pt>
                <c:pt idx="283625">
                  <c:v>57.859421502944798</c:v>
                </c:pt>
                <c:pt idx="283626">
                  <c:v>57.859492622259097</c:v>
                </c:pt>
                <c:pt idx="283627">
                  <c:v>57.859563741345802</c:v>
                </c:pt>
                <c:pt idx="283628">
                  <c:v>57.8596348602048</c:v>
                </c:pt>
                <c:pt idx="283629">
                  <c:v>57.859705978836203</c:v>
                </c:pt>
                <c:pt idx="283630">
                  <c:v>57.859777097239899</c:v>
                </c:pt>
                <c:pt idx="283631">
                  <c:v>57.859848215416001</c:v>
                </c:pt>
                <c:pt idx="283632">
                  <c:v>57.859919333364502</c:v>
                </c:pt>
                <c:pt idx="283633">
                  <c:v>57.859990451085302</c:v>
                </c:pt>
                <c:pt idx="283634">
                  <c:v>57.860061568578502</c:v>
                </c:pt>
                <c:pt idx="283635">
                  <c:v>57.860132685844</c:v>
                </c:pt>
                <c:pt idx="283636">
                  <c:v>57.860203802881898</c:v>
                </c:pt>
                <c:pt idx="283637">
                  <c:v>57.860274919692202</c:v>
                </c:pt>
                <c:pt idx="283638">
                  <c:v>57.860346036274798</c:v>
                </c:pt>
                <c:pt idx="283639">
                  <c:v>57.860417152629701</c:v>
                </c:pt>
                <c:pt idx="283640">
                  <c:v>57.860488268757102</c:v>
                </c:pt>
                <c:pt idx="283641">
                  <c:v>57.860559384656803</c:v>
                </c:pt>
                <c:pt idx="283642">
                  <c:v>57.860630500328902</c:v>
                </c:pt>
                <c:pt idx="283643">
                  <c:v>57.860701615773301</c:v>
                </c:pt>
                <c:pt idx="283644">
                  <c:v>57.860772730990099</c:v>
                </c:pt>
                <c:pt idx="283645">
                  <c:v>57.860843845979304</c:v>
                </c:pt>
                <c:pt idx="283646">
                  <c:v>57.8609149607408</c:v>
                </c:pt>
                <c:pt idx="283647">
                  <c:v>57.860986075274703</c:v>
                </c:pt>
                <c:pt idx="283648">
                  <c:v>57.861057189580997</c:v>
                </c:pt>
                <c:pt idx="283649">
                  <c:v>57.861128303659598</c:v>
                </c:pt>
                <c:pt idx="283650">
                  <c:v>57.861199417510598</c:v>
                </c:pt>
                <c:pt idx="283651">
                  <c:v>57.861270531133997</c:v>
                </c:pt>
                <c:pt idx="283652">
                  <c:v>57.861341644529702</c:v>
                </c:pt>
                <c:pt idx="283653">
                  <c:v>57.861412757697899</c:v>
                </c:pt>
                <c:pt idx="283654">
                  <c:v>57.861483870638402</c:v>
                </c:pt>
                <c:pt idx="283655">
                  <c:v>57.861554983351198</c:v>
                </c:pt>
                <c:pt idx="283656">
                  <c:v>57.861626095836499</c:v>
                </c:pt>
                <c:pt idx="283657">
                  <c:v>57.8616972080941</c:v>
                </c:pt>
                <c:pt idx="283658">
                  <c:v>57.861768320124099</c:v>
                </c:pt>
                <c:pt idx="283659">
                  <c:v>57.861839431926498</c:v>
                </c:pt>
                <c:pt idx="283660">
                  <c:v>57.861910543501203</c:v>
                </c:pt>
                <c:pt idx="283661">
                  <c:v>57.8619816548484</c:v>
                </c:pt>
                <c:pt idx="283662">
                  <c:v>57.862052765967903</c:v>
                </c:pt>
                <c:pt idx="283663">
                  <c:v>57.862123876859698</c:v>
                </c:pt>
                <c:pt idx="283664">
                  <c:v>57.862194987523999</c:v>
                </c:pt>
                <c:pt idx="283665">
                  <c:v>57.862266097960699</c:v>
                </c:pt>
                <c:pt idx="283666">
                  <c:v>57.862337208169698</c:v>
                </c:pt>
                <c:pt idx="283667">
                  <c:v>57.862408318151097</c:v>
                </c:pt>
                <c:pt idx="283668">
                  <c:v>57.862479427904901</c:v>
                </c:pt>
                <c:pt idx="283669">
                  <c:v>57.862550537431098</c:v>
                </c:pt>
                <c:pt idx="283670">
                  <c:v>57.8626216467296</c:v>
                </c:pt>
                <c:pt idx="283671">
                  <c:v>57.862692755800602</c:v>
                </c:pt>
                <c:pt idx="283672">
                  <c:v>57.862763864643902</c:v>
                </c:pt>
                <c:pt idx="283673">
                  <c:v>57.862834973259702</c:v>
                </c:pt>
                <c:pt idx="283674">
                  <c:v>57.8629060816478</c:v>
                </c:pt>
                <c:pt idx="283675">
                  <c:v>57.862977189808298</c:v>
                </c:pt>
                <c:pt idx="283676">
                  <c:v>57.863048297741202</c:v>
                </c:pt>
                <c:pt idx="283677">
                  <c:v>57.863119405446398</c:v>
                </c:pt>
                <c:pt idx="283678">
                  <c:v>57.863190512924099</c:v>
                </c:pt>
                <c:pt idx="283679">
                  <c:v>57.8632616201742</c:v>
                </c:pt>
                <c:pt idx="283680">
                  <c:v>57.8633327271966</c:v>
                </c:pt>
                <c:pt idx="283681">
                  <c:v>57.863403833991498</c:v>
                </c:pt>
                <c:pt idx="283682">
                  <c:v>57.863474940558703</c:v>
                </c:pt>
                <c:pt idx="283683">
                  <c:v>57.8635460468983</c:v>
                </c:pt>
                <c:pt idx="283684">
                  <c:v>57.863617153010402</c:v>
                </c:pt>
                <c:pt idx="283685">
                  <c:v>57.863688258894797</c:v>
                </c:pt>
                <c:pt idx="283686">
                  <c:v>57.863759364551598</c:v>
                </c:pt>
                <c:pt idx="283687">
                  <c:v>57.863830469980797</c:v>
                </c:pt>
                <c:pt idx="283688">
                  <c:v>57.863901575182403</c:v>
                </c:pt>
                <c:pt idx="283689">
                  <c:v>57.8639726801565</c:v>
                </c:pt>
                <c:pt idx="283690">
                  <c:v>57.864043784902897</c:v>
                </c:pt>
                <c:pt idx="283691">
                  <c:v>57.8641148894217</c:v>
                </c:pt>
                <c:pt idx="283692">
                  <c:v>57.864185993712901</c:v>
                </c:pt>
                <c:pt idx="283693">
                  <c:v>57.864257097776502</c:v>
                </c:pt>
                <c:pt idx="283694">
                  <c:v>57.864328201612501</c:v>
                </c:pt>
                <c:pt idx="283695">
                  <c:v>57.864399305220999</c:v>
                </c:pt>
                <c:pt idx="283696">
                  <c:v>57.864470408601797</c:v>
                </c:pt>
                <c:pt idx="283697">
                  <c:v>57.864541511755</c:v>
                </c:pt>
                <c:pt idx="283698">
                  <c:v>57.864612614680603</c:v>
                </c:pt>
                <c:pt idx="283699">
                  <c:v>57.864683717378703</c:v>
                </c:pt>
                <c:pt idx="283700">
                  <c:v>57.864754819849097</c:v>
                </c:pt>
                <c:pt idx="283701">
                  <c:v>57.864825922092002</c:v>
                </c:pt>
                <c:pt idx="283702">
                  <c:v>57.8648970241073</c:v>
                </c:pt>
                <c:pt idx="283703">
                  <c:v>57.864968125894897</c:v>
                </c:pt>
                <c:pt idx="283704">
                  <c:v>57.865039227455</c:v>
                </c:pt>
                <c:pt idx="283705">
                  <c:v>57.865110328787502</c:v>
                </c:pt>
                <c:pt idx="283706">
                  <c:v>57.865181429892402</c:v>
                </c:pt>
                <c:pt idx="283707">
                  <c:v>57.865252530769702</c:v>
                </c:pt>
                <c:pt idx="283708">
                  <c:v>57.8653236314194</c:v>
                </c:pt>
                <c:pt idx="283709">
                  <c:v>57.865394731841597</c:v>
                </c:pt>
                <c:pt idx="283710">
                  <c:v>57.865465832036101</c:v>
                </c:pt>
                <c:pt idx="283711">
                  <c:v>57.865536932003103</c:v>
                </c:pt>
                <c:pt idx="283712">
                  <c:v>57.865608031742497</c:v>
                </c:pt>
                <c:pt idx="283713">
                  <c:v>57.865679131254304</c:v>
                </c:pt>
                <c:pt idx="283714">
                  <c:v>57.865750230538502</c:v>
                </c:pt>
                <c:pt idx="283715">
                  <c:v>57.8658213295951</c:v>
                </c:pt>
                <c:pt idx="283716">
                  <c:v>57.865892428424203</c:v>
                </c:pt>
                <c:pt idx="283717">
                  <c:v>57.865963527025599</c:v>
                </c:pt>
                <c:pt idx="283718">
                  <c:v>57.8660346253995</c:v>
                </c:pt>
                <c:pt idx="283719">
                  <c:v>57.8661057235458</c:v>
                </c:pt>
                <c:pt idx="283720">
                  <c:v>57.866176821464599</c:v>
                </c:pt>
                <c:pt idx="283721">
                  <c:v>57.866247919155697</c:v>
                </c:pt>
                <c:pt idx="283722">
                  <c:v>57.8663190166193</c:v>
                </c:pt>
                <c:pt idx="283723">
                  <c:v>57.866390113855303</c:v>
                </c:pt>
                <c:pt idx="283724">
                  <c:v>57.866461210863697</c:v>
                </c:pt>
                <c:pt idx="283725">
                  <c:v>57.866532307644597</c:v>
                </c:pt>
                <c:pt idx="283726">
                  <c:v>57.866603404197903</c:v>
                </c:pt>
                <c:pt idx="283727">
                  <c:v>57.866674500523601</c:v>
                </c:pt>
                <c:pt idx="283728">
                  <c:v>57.866745596621698</c:v>
                </c:pt>
                <c:pt idx="283729">
                  <c:v>57.866816692492201</c:v>
                </c:pt>
                <c:pt idx="283730">
                  <c:v>57.866887788135202</c:v>
                </c:pt>
                <c:pt idx="283731">
                  <c:v>57.866958883550602</c:v>
                </c:pt>
                <c:pt idx="283732">
                  <c:v>57.867029978738501</c:v>
                </c:pt>
                <c:pt idx="283733">
                  <c:v>57.867101073698798</c:v>
                </c:pt>
                <c:pt idx="283734">
                  <c:v>57.867172168431502</c:v>
                </c:pt>
                <c:pt idx="283735">
                  <c:v>57.867243262936597</c:v>
                </c:pt>
                <c:pt idx="283736">
                  <c:v>57.867314357214198</c:v>
                </c:pt>
                <c:pt idx="283737">
                  <c:v>57.867385451264198</c:v>
                </c:pt>
                <c:pt idx="283738">
                  <c:v>57.867456545086597</c:v>
                </c:pt>
                <c:pt idx="283739">
                  <c:v>57.867527638681501</c:v>
                </c:pt>
                <c:pt idx="283740">
                  <c:v>57.867598732048798</c:v>
                </c:pt>
                <c:pt idx="283741">
                  <c:v>57.8676698251885</c:v>
                </c:pt>
                <c:pt idx="283742">
                  <c:v>57.867740918100701</c:v>
                </c:pt>
                <c:pt idx="283743">
                  <c:v>57.8678120107853</c:v>
                </c:pt>
                <c:pt idx="283744">
                  <c:v>57.867883103242399</c:v>
                </c:pt>
                <c:pt idx="283745">
                  <c:v>57.867954195471903</c:v>
                </c:pt>
                <c:pt idx="283746">
                  <c:v>57.868025287473799</c:v>
                </c:pt>
                <c:pt idx="283747">
                  <c:v>57.8680963792482</c:v>
                </c:pt>
                <c:pt idx="283748">
                  <c:v>57.868167470795001</c:v>
                </c:pt>
                <c:pt idx="283749">
                  <c:v>57.8682385621143</c:v>
                </c:pt>
                <c:pt idx="283750">
                  <c:v>57.868309653205998</c:v>
                </c:pt>
                <c:pt idx="283751">
                  <c:v>57.868380744070102</c:v>
                </c:pt>
                <c:pt idx="283752">
                  <c:v>57.868451834706697</c:v>
                </c:pt>
                <c:pt idx="283753">
                  <c:v>57.868522925115798</c:v>
                </c:pt>
                <c:pt idx="283754">
                  <c:v>57.868594015297198</c:v>
                </c:pt>
                <c:pt idx="283755">
                  <c:v>57.868665105251203</c:v>
                </c:pt>
                <c:pt idx="283756">
                  <c:v>57.8687361949776</c:v>
                </c:pt>
                <c:pt idx="283757">
                  <c:v>57.868807284476397</c:v>
                </c:pt>
                <c:pt idx="283758">
                  <c:v>57.868878373747698</c:v>
                </c:pt>
                <c:pt idx="283759">
                  <c:v>57.868949462791399</c:v>
                </c:pt>
                <c:pt idx="283760">
                  <c:v>57.869020551607598</c:v>
                </c:pt>
                <c:pt idx="283761">
                  <c:v>57.869091640196203</c:v>
                </c:pt>
                <c:pt idx="283762">
                  <c:v>57.869162728557299</c:v>
                </c:pt>
                <c:pt idx="283763">
                  <c:v>57.869233816690802</c:v>
                </c:pt>
                <c:pt idx="283764">
                  <c:v>57.869304904596802</c:v>
                </c:pt>
                <c:pt idx="283765">
                  <c:v>57.869375992275202</c:v>
                </c:pt>
                <c:pt idx="283766">
                  <c:v>57.8694470797261</c:v>
                </c:pt>
                <c:pt idx="283767">
                  <c:v>57.869518166949497</c:v>
                </c:pt>
                <c:pt idx="283768">
                  <c:v>57.8695892539453</c:v>
                </c:pt>
                <c:pt idx="283769">
                  <c:v>57.869660340713502</c:v>
                </c:pt>
                <c:pt idx="283770">
                  <c:v>57.869731427254202</c:v>
                </c:pt>
                <c:pt idx="283771">
                  <c:v>57.8698025135674</c:v>
                </c:pt>
                <c:pt idx="283772">
                  <c:v>57.869873599652998</c:v>
                </c:pt>
                <c:pt idx="283773">
                  <c:v>57.869944685511101</c:v>
                </c:pt>
                <c:pt idx="283774">
                  <c:v>57.870015771141702</c:v>
                </c:pt>
                <c:pt idx="283775">
                  <c:v>57.870086856544702</c:v>
                </c:pt>
                <c:pt idx="283776">
                  <c:v>57.870157941720201</c:v>
                </c:pt>
                <c:pt idx="283777">
                  <c:v>57.870229026668099</c:v>
                </c:pt>
                <c:pt idx="283778">
                  <c:v>57.870300111388502</c:v>
                </c:pt>
                <c:pt idx="283779">
                  <c:v>57.870371195881397</c:v>
                </c:pt>
                <c:pt idx="283780">
                  <c:v>57.870442280146797</c:v>
                </c:pt>
                <c:pt idx="283781">
                  <c:v>57.870513364184603</c:v>
                </c:pt>
                <c:pt idx="283782">
                  <c:v>57.870584447994801</c:v>
                </c:pt>
                <c:pt idx="283783">
                  <c:v>57.870655531577597</c:v>
                </c:pt>
                <c:pt idx="283784">
                  <c:v>57.8707266149327</c:v>
                </c:pt>
                <c:pt idx="283785">
                  <c:v>57.8707976980604</c:v>
                </c:pt>
                <c:pt idx="283786">
                  <c:v>57.870868780960599</c:v>
                </c:pt>
                <c:pt idx="283787">
                  <c:v>57.870939863633197</c:v>
                </c:pt>
                <c:pt idx="283788">
                  <c:v>57.871010946078201</c:v>
                </c:pt>
                <c:pt idx="283789">
                  <c:v>57.871082028295803</c:v>
                </c:pt>
                <c:pt idx="283790">
                  <c:v>57.871153110285803</c:v>
                </c:pt>
                <c:pt idx="283791">
                  <c:v>57.871224192048302</c:v>
                </c:pt>
                <c:pt idx="283792">
                  <c:v>57.8712952735833</c:v>
                </c:pt>
                <c:pt idx="283793">
                  <c:v>57.871366354890696</c:v>
                </c:pt>
                <c:pt idx="283794">
                  <c:v>57.871437435970698</c:v>
                </c:pt>
                <c:pt idx="283795">
                  <c:v>57.871508516823098</c:v>
                </c:pt>
                <c:pt idx="283796">
                  <c:v>57.871579597447898</c:v>
                </c:pt>
                <c:pt idx="283797">
                  <c:v>57.871650677845302</c:v>
                </c:pt>
                <c:pt idx="283798">
                  <c:v>57.871721758015099</c:v>
                </c:pt>
                <c:pt idx="283799">
                  <c:v>57.8717928379574</c:v>
                </c:pt>
                <c:pt idx="283800">
                  <c:v>57.871863917672201</c:v>
                </c:pt>
                <c:pt idx="283801">
                  <c:v>57.8719349971594</c:v>
                </c:pt>
                <c:pt idx="283802">
                  <c:v>57.872006076419197</c:v>
                </c:pt>
                <c:pt idx="283803">
                  <c:v>57.8720771554514</c:v>
                </c:pt>
                <c:pt idx="283804">
                  <c:v>57.872148234256102</c:v>
                </c:pt>
                <c:pt idx="283805">
                  <c:v>57.872219312833302</c:v>
                </c:pt>
                <c:pt idx="283806">
                  <c:v>57.872290391183</c:v>
                </c:pt>
                <c:pt idx="283807">
                  <c:v>57.872361469305197</c:v>
                </c:pt>
                <c:pt idx="283808">
                  <c:v>57.8724325471998</c:v>
                </c:pt>
                <c:pt idx="283809">
                  <c:v>57.872503624866901</c:v>
                </c:pt>
                <c:pt idx="283810">
                  <c:v>57.872574702306601</c:v>
                </c:pt>
                <c:pt idx="283811">
                  <c:v>57.872645779518699</c:v>
                </c:pt>
                <c:pt idx="283812">
                  <c:v>57.872716856503303</c:v>
                </c:pt>
                <c:pt idx="283813">
                  <c:v>57.872787933260398</c:v>
                </c:pt>
                <c:pt idx="283814">
                  <c:v>57.872859009789899</c:v>
                </c:pt>
                <c:pt idx="283815">
                  <c:v>57.872930086091998</c:v>
                </c:pt>
                <c:pt idx="283816">
                  <c:v>57.873001162166503</c:v>
                </c:pt>
                <c:pt idx="283817">
                  <c:v>57.873072238013599</c:v>
                </c:pt>
                <c:pt idx="283818">
                  <c:v>57.873143313633101</c:v>
                </c:pt>
                <c:pt idx="283819">
                  <c:v>57.8732143890252</c:v>
                </c:pt>
                <c:pt idx="283820">
                  <c:v>57.873285464189699</c:v>
                </c:pt>
                <c:pt idx="283821">
                  <c:v>57.873356539126704</c:v>
                </c:pt>
                <c:pt idx="283822">
                  <c:v>57.873427613836199</c:v>
                </c:pt>
                <c:pt idx="283823">
                  <c:v>57.8734986883182</c:v>
                </c:pt>
                <c:pt idx="283824">
                  <c:v>57.8735697625727</c:v>
                </c:pt>
                <c:pt idx="283825">
                  <c:v>57.873640836599797</c:v>
                </c:pt>
                <c:pt idx="283826">
                  <c:v>57.873711910399301</c:v>
                </c:pt>
                <c:pt idx="283827">
                  <c:v>57.873782983971303</c:v>
                </c:pt>
                <c:pt idx="283828">
                  <c:v>57.873854057315803</c:v>
                </c:pt>
                <c:pt idx="283829">
                  <c:v>57.873925130432802</c:v>
                </c:pt>
                <c:pt idx="283830">
                  <c:v>57.873996203322299</c:v>
                </c:pt>
                <c:pt idx="283831">
                  <c:v>57.874067275984302</c:v>
                </c:pt>
                <c:pt idx="283832">
                  <c:v>57.874138348418803</c:v>
                </c:pt>
                <c:pt idx="283833">
                  <c:v>57.874209420625803</c:v>
                </c:pt>
                <c:pt idx="283834">
                  <c:v>57.874280492605301</c:v>
                </c:pt>
                <c:pt idx="283835">
                  <c:v>57.874351564357397</c:v>
                </c:pt>
                <c:pt idx="283836">
                  <c:v>57.874422635881899</c:v>
                </c:pt>
                <c:pt idx="283837">
                  <c:v>57.8744937071789</c:v>
                </c:pt>
                <c:pt idx="283838">
                  <c:v>57.874564778248498</c:v>
                </c:pt>
                <c:pt idx="283839">
                  <c:v>57.874635849090502</c:v>
                </c:pt>
                <c:pt idx="283840">
                  <c:v>57.874706919705098</c:v>
                </c:pt>
                <c:pt idx="283841">
                  <c:v>57.874777990092198</c:v>
                </c:pt>
                <c:pt idx="283842">
                  <c:v>57.874849060251698</c:v>
                </c:pt>
                <c:pt idx="283843">
                  <c:v>57.874920130183803</c:v>
                </c:pt>
                <c:pt idx="283844">
                  <c:v>57.874991199888399</c:v>
                </c:pt>
                <c:pt idx="283845">
                  <c:v>57.8750622693655</c:v>
                </c:pt>
                <c:pt idx="283846">
                  <c:v>57.8751333386152</c:v>
                </c:pt>
                <c:pt idx="283847">
                  <c:v>57.875204407637298</c:v>
                </c:pt>
                <c:pt idx="283848">
                  <c:v>57.875275476431902</c:v>
                </c:pt>
                <c:pt idx="283849">
                  <c:v>57.875346544999097</c:v>
                </c:pt>
                <c:pt idx="283850">
                  <c:v>57.875417613338797</c:v>
                </c:pt>
                <c:pt idx="283851">
                  <c:v>57.875488681451003</c:v>
                </c:pt>
                <c:pt idx="283852">
                  <c:v>57.8755597493357</c:v>
                </c:pt>
                <c:pt idx="283853">
                  <c:v>57.875630816993002</c:v>
                </c:pt>
                <c:pt idx="283854">
                  <c:v>57.875701884422703</c:v>
                </c:pt>
                <c:pt idx="283855">
                  <c:v>57.875772951625002</c:v>
                </c:pt>
                <c:pt idx="283856">
                  <c:v>57.8758440185998</c:v>
                </c:pt>
                <c:pt idx="283857">
                  <c:v>57.875915085347103</c:v>
                </c:pt>
                <c:pt idx="283858">
                  <c:v>57.875986151866897</c:v>
                </c:pt>
                <c:pt idx="283859">
                  <c:v>57.876057218159303</c:v>
                </c:pt>
                <c:pt idx="283860">
                  <c:v>57.876128284224201</c:v>
                </c:pt>
                <c:pt idx="283861">
                  <c:v>57.876199350061597</c:v>
                </c:pt>
                <c:pt idx="283862">
                  <c:v>57.876270415671499</c:v>
                </c:pt>
                <c:pt idx="283863">
                  <c:v>57.876341481053998</c:v>
                </c:pt>
                <c:pt idx="283864">
                  <c:v>57.876412546208996</c:v>
                </c:pt>
                <c:pt idx="283865">
                  <c:v>57.8764836111365</c:v>
                </c:pt>
                <c:pt idx="283866">
                  <c:v>57.876554675836502</c:v>
                </c:pt>
                <c:pt idx="283867">
                  <c:v>57.876625740309102</c:v>
                </c:pt>
                <c:pt idx="283868">
                  <c:v>57.8766968045542</c:v>
                </c:pt>
                <c:pt idx="283869">
                  <c:v>57.876767868571797</c:v>
                </c:pt>
                <c:pt idx="283870">
                  <c:v>57.876838932361999</c:v>
                </c:pt>
                <c:pt idx="283871">
                  <c:v>57.876909995924599</c:v>
                </c:pt>
                <c:pt idx="283872">
                  <c:v>57.876981059259897</c:v>
                </c:pt>
                <c:pt idx="283873">
                  <c:v>57.877052122367601</c:v>
                </c:pt>
                <c:pt idx="283874">
                  <c:v>57.877123185247903</c:v>
                </c:pt>
                <c:pt idx="283875">
                  <c:v>57.877194247900697</c:v>
                </c:pt>
                <c:pt idx="283876">
                  <c:v>57.877265310326102</c:v>
                </c:pt>
                <c:pt idx="283877">
                  <c:v>57.877336372523999</c:v>
                </c:pt>
                <c:pt idx="283878">
                  <c:v>57.877407434494401</c:v>
                </c:pt>
                <c:pt idx="283879">
                  <c:v>57.877478496237302</c:v>
                </c:pt>
                <c:pt idx="283880">
                  <c:v>57.877549557752801</c:v>
                </c:pt>
                <c:pt idx="283881">
                  <c:v>57.877620619040897</c:v>
                </c:pt>
                <c:pt idx="283882">
                  <c:v>57.877691680101499</c:v>
                </c:pt>
                <c:pt idx="283883">
                  <c:v>57.8777627409346</c:v>
                </c:pt>
                <c:pt idx="283884">
                  <c:v>57.877833801540199</c:v>
                </c:pt>
                <c:pt idx="283885">
                  <c:v>57.877904861918402</c:v>
                </c:pt>
                <c:pt idx="283886">
                  <c:v>57.877975922069197</c:v>
                </c:pt>
                <c:pt idx="283887">
                  <c:v>57.878046981992497</c:v>
                </c:pt>
                <c:pt idx="283888">
                  <c:v>57.878118041688303</c:v>
                </c:pt>
                <c:pt idx="283889">
                  <c:v>57.8781891011566</c:v>
                </c:pt>
                <c:pt idx="283890">
                  <c:v>57.878260160397602</c:v>
                </c:pt>
                <c:pt idx="283891">
                  <c:v>57.878331219411002</c:v>
                </c:pt>
                <c:pt idx="283892">
                  <c:v>57.878402278197001</c:v>
                </c:pt>
                <c:pt idx="283893">
                  <c:v>57.878473336755597</c:v>
                </c:pt>
                <c:pt idx="283894">
                  <c:v>57.878544395086699</c:v>
                </c:pt>
                <c:pt idx="283895">
                  <c:v>57.878615453190299</c:v>
                </c:pt>
                <c:pt idx="283896">
                  <c:v>57.878686511066498</c:v>
                </c:pt>
                <c:pt idx="283897">
                  <c:v>57.878757568715301</c:v>
                </c:pt>
                <c:pt idx="283898">
                  <c:v>57.878828626136603</c:v>
                </c:pt>
                <c:pt idx="283899">
                  <c:v>57.878899683330502</c:v>
                </c:pt>
                <c:pt idx="283900">
                  <c:v>57.8789707402969</c:v>
                </c:pt>
                <c:pt idx="283901">
                  <c:v>57.879041797035804</c:v>
                </c:pt>
                <c:pt idx="283902">
                  <c:v>57.879112853547298</c:v>
                </c:pt>
                <c:pt idx="283903">
                  <c:v>57.879183909831397</c:v>
                </c:pt>
                <c:pt idx="283904">
                  <c:v>57.879254965888002</c:v>
                </c:pt>
                <c:pt idx="283905">
                  <c:v>57.879326021717198</c:v>
                </c:pt>
                <c:pt idx="283906">
                  <c:v>57.879397077318899</c:v>
                </c:pt>
                <c:pt idx="283907">
                  <c:v>57.879468132693198</c:v>
                </c:pt>
                <c:pt idx="283908">
                  <c:v>57.879539187840102</c:v>
                </c:pt>
                <c:pt idx="283909">
                  <c:v>57.879610242759497</c:v>
                </c:pt>
                <c:pt idx="283910">
                  <c:v>57.879681297451498</c:v>
                </c:pt>
                <c:pt idx="283911">
                  <c:v>57.879752351915997</c:v>
                </c:pt>
                <c:pt idx="283912">
                  <c:v>57.879823406153101</c:v>
                </c:pt>
                <c:pt idx="283913">
                  <c:v>57.879894460162703</c:v>
                </c:pt>
                <c:pt idx="283914">
                  <c:v>57.879965513944903</c:v>
                </c:pt>
                <c:pt idx="283915">
                  <c:v>57.880036567499701</c:v>
                </c:pt>
                <c:pt idx="283916">
                  <c:v>57.880107620827097</c:v>
                </c:pt>
                <c:pt idx="283917">
                  <c:v>57.880178673926999</c:v>
                </c:pt>
                <c:pt idx="283918">
                  <c:v>57.880249726799399</c:v>
                </c:pt>
                <c:pt idx="283919">
                  <c:v>57.880320779444503</c:v>
                </c:pt>
                <c:pt idx="283920">
                  <c:v>57.880391831862099</c:v>
                </c:pt>
                <c:pt idx="283921">
                  <c:v>57.8804628840522</c:v>
                </c:pt>
                <c:pt idx="283922">
                  <c:v>57.880533936014999</c:v>
                </c:pt>
                <c:pt idx="283923">
                  <c:v>57.880604987750303</c:v>
                </c:pt>
                <c:pt idx="283924">
                  <c:v>57.880676039258198</c:v>
                </c:pt>
                <c:pt idx="283925">
                  <c:v>57.880747090538598</c:v>
                </c:pt>
                <c:pt idx="283926">
                  <c:v>57.880818141591597</c:v>
                </c:pt>
                <c:pt idx="283927">
                  <c:v>57.8808891924172</c:v>
                </c:pt>
                <c:pt idx="283928">
                  <c:v>57.880960243015402</c:v>
                </c:pt>
                <c:pt idx="283929">
                  <c:v>57.881031293386101</c:v>
                </c:pt>
                <c:pt idx="283930">
                  <c:v>57.881102343529399</c:v>
                </c:pt>
                <c:pt idx="283931">
                  <c:v>57.881173393445302</c:v>
                </c:pt>
                <c:pt idx="283932">
                  <c:v>57.881244443133802</c:v>
                </c:pt>
                <c:pt idx="283933">
                  <c:v>57.881315492594801</c:v>
                </c:pt>
                <c:pt idx="283934">
                  <c:v>57.881386541828498</c:v>
                </c:pt>
                <c:pt idx="283935">
                  <c:v>57.8814575908346</c:v>
                </c:pt>
                <c:pt idx="283936">
                  <c:v>57.8815286396134</c:v>
                </c:pt>
                <c:pt idx="283937">
                  <c:v>57.881599688164798</c:v>
                </c:pt>
                <c:pt idx="283938">
                  <c:v>57.881670736488701</c:v>
                </c:pt>
                <c:pt idx="283939">
                  <c:v>57.881741784585202</c:v>
                </c:pt>
                <c:pt idx="283940">
                  <c:v>57.881812832454301</c:v>
                </c:pt>
                <c:pt idx="283941">
                  <c:v>57.881883880095998</c:v>
                </c:pt>
                <c:pt idx="283942">
                  <c:v>57.881954927510201</c:v>
                </c:pt>
                <c:pt idx="283943">
                  <c:v>57.8820259746971</c:v>
                </c:pt>
                <c:pt idx="283944">
                  <c:v>57.882097021656499</c:v>
                </c:pt>
                <c:pt idx="283945">
                  <c:v>57.882168068388502</c:v>
                </c:pt>
                <c:pt idx="283946">
                  <c:v>57.882239114893103</c:v>
                </c:pt>
                <c:pt idx="283947">
                  <c:v>57.882310161170302</c:v>
                </c:pt>
                <c:pt idx="283948">
                  <c:v>57.882381207220099</c:v>
                </c:pt>
                <c:pt idx="283949">
                  <c:v>57.882452253042402</c:v>
                </c:pt>
                <c:pt idx="283950">
                  <c:v>57.882523298637402</c:v>
                </c:pt>
                <c:pt idx="283951">
                  <c:v>57.8825943440049</c:v>
                </c:pt>
                <c:pt idx="283952">
                  <c:v>57.882665389144996</c:v>
                </c:pt>
                <c:pt idx="283953">
                  <c:v>57.882736434057698</c:v>
                </c:pt>
                <c:pt idx="283954">
                  <c:v>57.882807478743104</c:v>
                </c:pt>
                <c:pt idx="283955">
                  <c:v>57.882878523201001</c:v>
                </c:pt>
                <c:pt idx="283956">
                  <c:v>57.882949567431403</c:v>
                </c:pt>
                <c:pt idx="283957">
                  <c:v>57.883020611434503</c:v>
                </c:pt>
                <c:pt idx="283958">
                  <c:v>57.883091655210201</c:v>
                </c:pt>
                <c:pt idx="283959">
                  <c:v>57.883162698758497</c:v>
                </c:pt>
                <c:pt idx="283960">
                  <c:v>57.883233742079398</c:v>
                </c:pt>
                <c:pt idx="283961">
                  <c:v>57.883304785172797</c:v>
                </c:pt>
                <c:pt idx="283962">
                  <c:v>57.883375828038901</c:v>
                </c:pt>
                <c:pt idx="283963">
                  <c:v>57.883446870677602</c:v>
                </c:pt>
                <c:pt idx="283964">
                  <c:v>57.883517913088802</c:v>
                </c:pt>
                <c:pt idx="283965">
                  <c:v>57.8835889552727</c:v>
                </c:pt>
                <c:pt idx="283966">
                  <c:v>57.883659997229202</c:v>
                </c:pt>
                <c:pt idx="283967">
                  <c:v>57.883731038958203</c:v>
                </c:pt>
                <c:pt idx="283968">
                  <c:v>57.883802080459901</c:v>
                </c:pt>
                <c:pt idx="283969">
                  <c:v>57.883873121734197</c:v>
                </c:pt>
                <c:pt idx="283970">
                  <c:v>57.883944162780999</c:v>
                </c:pt>
                <c:pt idx="283971">
                  <c:v>57.884015203600498</c:v>
                </c:pt>
                <c:pt idx="283972">
                  <c:v>57.884086244192602</c:v>
                </c:pt>
                <c:pt idx="283973">
                  <c:v>57.884157284557297</c:v>
                </c:pt>
                <c:pt idx="283974">
                  <c:v>57.884228324694597</c:v>
                </c:pt>
                <c:pt idx="283975">
                  <c:v>57.884299364604502</c:v>
                </c:pt>
                <c:pt idx="283976">
                  <c:v>57.884370404286997</c:v>
                </c:pt>
                <c:pt idx="283977">
                  <c:v>57.884441443742098</c:v>
                </c:pt>
                <c:pt idx="283978">
                  <c:v>57.884512482969797</c:v>
                </c:pt>
                <c:pt idx="283979">
                  <c:v>57.8845835219702</c:v>
                </c:pt>
                <c:pt idx="283980">
                  <c:v>57.884654560743101</c:v>
                </c:pt>
                <c:pt idx="283981">
                  <c:v>57.8847255992887</c:v>
                </c:pt>
                <c:pt idx="283982">
                  <c:v>57.884796637606797</c:v>
                </c:pt>
                <c:pt idx="283983">
                  <c:v>57.884867675697599</c:v>
                </c:pt>
                <c:pt idx="283984">
                  <c:v>57.884938713560999</c:v>
                </c:pt>
                <c:pt idx="283985">
                  <c:v>57.885009751197003</c:v>
                </c:pt>
                <c:pt idx="283986">
                  <c:v>57.885080788605599</c:v>
                </c:pt>
                <c:pt idx="283987">
                  <c:v>57.885151825786899</c:v>
                </c:pt>
                <c:pt idx="283988">
                  <c:v>57.885222862740697</c:v>
                </c:pt>
                <c:pt idx="283989">
                  <c:v>57.8852938994672</c:v>
                </c:pt>
                <c:pt idx="283990">
                  <c:v>57.885364935966301</c:v>
                </c:pt>
                <c:pt idx="283991">
                  <c:v>57.885435972238</c:v>
                </c:pt>
                <c:pt idx="283992">
                  <c:v>57.885507008282303</c:v>
                </c:pt>
                <c:pt idx="283993">
                  <c:v>57.885578044099297</c:v>
                </c:pt>
                <c:pt idx="283994">
                  <c:v>57.885649079688797</c:v>
                </c:pt>
                <c:pt idx="283995">
                  <c:v>57.885720115051001</c:v>
                </c:pt>
                <c:pt idx="283996">
                  <c:v>57.885791150185803</c:v>
                </c:pt>
                <c:pt idx="283997">
                  <c:v>57.885862185093302</c:v>
                </c:pt>
                <c:pt idx="283998">
                  <c:v>57.8859332197733</c:v>
                </c:pt>
                <c:pt idx="283999">
                  <c:v>57.886004254226002</c:v>
                </c:pt>
                <c:pt idx="284000">
                  <c:v>57.886075288451302</c:v>
                </c:pt>
                <c:pt idx="284001">
                  <c:v>57.8861463224492</c:v>
                </c:pt>
                <c:pt idx="284002">
                  <c:v>57.886217356219802</c:v>
                </c:pt>
                <c:pt idx="284003">
                  <c:v>57.886288389763003</c:v>
                </c:pt>
                <c:pt idx="284004">
                  <c:v>57.886359423078801</c:v>
                </c:pt>
                <c:pt idx="284005">
                  <c:v>57.886430456167197</c:v>
                </c:pt>
                <c:pt idx="284006">
                  <c:v>57.886501489028298</c:v>
                </c:pt>
                <c:pt idx="284007">
                  <c:v>57.886572521662004</c:v>
                </c:pt>
                <c:pt idx="284008">
                  <c:v>57.886643554068399</c:v>
                </c:pt>
                <c:pt idx="284009">
                  <c:v>57.886714586247301</c:v>
                </c:pt>
                <c:pt idx="284010">
                  <c:v>57.8867856181989</c:v>
                </c:pt>
                <c:pt idx="284011">
                  <c:v>57.886856649923203</c:v>
                </c:pt>
                <c:pt idx="284012">
                  <c:v>57.886927681419998</c:v>
                </c:pt>
                <c:pt idx="284013">
                  <c:v>57.886998712689497</c:v>
                </c:pt>
                <c:pt idx="284014">
                  <c:v>57.887069743731701</c:v>
                </c:pt>
                <c:pt idx="284015">
                  <c:v>57.887140774546403</c:v>
                </c:pt>
                <c:pt idx="284016">
                  <c:v>57.887211805133802</c:v>
                </c:pt>
                <c:pt idx="284017">
                  <c:v>57.887282835493899</c:v>
                </c:pt>
                <c:pt idx="284018">
                  <c:v>57.887353865626601</c:v>
                </c:pt>
                <c:pt idx="284019">
                  <c:v>57.8874248955319</c:v>
                </c:pt>
                <c:pt idx="284020">
                  <c:v>57.887495925209798</c:v>
                </c:pt>
                <c:pt idx="284021">
                  <c:v>57.8875669546604</c:v>
                </c:pt>
                <c:pt idx="284022">
                  <c:v>57.8876379838837</c:v>
                </c:pt>
                <c:pt idx="284023">
                  <c:v>57.887709012879597</c:v>
                </c:pt>
                <c:pt idx="284024">
                  <c:v>57.887780041648099</c:v>
                </c:pt>
                <c:pt idx="284025">
                  <c:v>57.887851070189299</c:v>
                </c:pt>
                <c:pt idx="284026">
                  <c:v>57.887922098503097</c:v>
                </c:pt>
                <c:pt idx="284027">
                  <c:v>57.8879931265895</c:v>
                </c:pt>
                <c:pt idx="284028">
                  <c:v>57.8880641544486</c:v>
                </c:pt>
                <c:pt idx="284029">
                  <c:v>57.888135182080397</c:v>
                </c:pt>
                <c:pt idx="284030">
                  <c:v>57.8882062094848</c:v>
                </c:pt>
                <c:pt idx="284031">
                  <c:v>57.8882772366618</c:v>
                </c:pt>
                <c:pt idx="284032">
                  <c:v>57.888348263611498</c:v>
                </c:pt>
                <c:pt idx="284033">
                  <c:v>57.8884192903339</c:v>
                </c:pt>
                <c:pt idx="284034">
                  <c:v>57.8884903168289</c:v>
                </c:pt>
                <c:pt idx="284035">
                  <c:v>57.888561343096498</c:v>
                </c:pt>
                <c:pt idx="284036">
                  <c:v>57.888632369136801</c:v>
                </c:pt>
                <c:pt idx="284037">
                  <c:v>57.888703394949701</c:v>
                </c:pt>
                <c:pt idx="284038">
                  <c:v>57.888774420535299</c:v>
                </c:pt>
                <c:pt idx="284039">
                  <c:v>57.888845445893601</c:v>
                </c:pt>
                <c:pt idx="284040">
                  <c:v>57.888916471024501</c:v>
                </c:pt>
                <c:pt idx="284041">
                  <c:v>57.888987495928099</c:v>
                </c:pt>
                <c:pt idx="284042">
                  <c:v>57.889058520604301</c:v>
                </c:pt>
                <c:pt idx="284043">
                  <c:v>57.889129545053102</c:v>
                </c:pt>
                <c:pt idx="284044">
                  <c:v>57.889200569274699</c:v>
                </c:pt>
                <c:pt idx="284045">
                  <c:v>57.889271593268901</c:v>
                </c:pt>
                <c:pt idx="284046">
                  <c:v>57.889342617035702</c:v>
                </c:pt>
                <c:pt idx="284047">
                  <c:v>57.889413640575199</c:v>
                </c:pt>
                <c:pt idx="284048">
                  <c:v>57.889484663887401</c:v>
                </c:pt>
                <c:pt idx="284049">
                  <c:v>57.889555686972201</c:v>
                </c:pt>
                <c:pt idx="284050">
                  <c:v>57.889626709829699</c:v>
                </c:pt>
                <c:pt idx="284051">
                  <c:v>57.889697732459801</c:v>
                </c:pt>
                <c:pt idx="284052">
                  <c:v>57.8897687548627</c:v>
                </c:pt>
                <c:pt idx="284053">
                  <c:v>57.889839777038098</c:v>
                </c:pt>
                <c:pt idx="284054">
                  <c:v>57.8899107989863</c:v>
                </c:pt>
                <c:pt idx="284055">
                  <c:v>57.889981820707099</c:v>
                </c:pt>
                <c:pt idx="284056">
                  <c:v>57.890052842200603</c:v>
                </c:pt>
                <c:pt idx="284057">
                  <c:v>57.890123863466698</c:v>
                </c:pt>
                <c:pt idx="284058">
                  <c:v>57.890194884505497</c:v>
                </c:pt>
                <c:pt idx="284059">
                  <c:v>57.890265905317001</c:v>
                </c:pt>
                <c:pt idx="284060">
                  <c:v>57.890336925901103</c:v>
                </c:pt>
                <c:pt idx="284061">
                  <c:v>57.890407946257902</c:v>
                </c:pt>
                <c:pt idx="284062">
                  <c:v>57.890478966387398</c:v>
                </c:pt>
                <c:pt idx="284063">
                  <c:v>57.8905499862895</c:v>
                </c:pt>
                <c:pt idx="284064">
                  <c:v>57.890621005964398</c:v>
                </c:pt>
                <c:pt idx="284065">
                  <c:v>57.890692025411902</c:v>
                </c:pt>
                <c:pt idx="284066">
                  <c:v>57.890763044632003</c:v>
                </c:pt>
                <c:pt idx="284067">
                  <c:v>57.890834063624901</c:v>
                </c:pt>
                <c:pt idx="284068">
                  <c:v>57.890905082390397</c:v>
                </c:pt>
                <c:pt idx="284069">
                  <c:v>57.890976100928597</c:v>
                </c:pt>
                <c:pt idx="284070">
                  <c:v>57.891047119239502</c:v>
                </c:pt>
                <c:pt idx="284071">
                  <c:v>57.891118137322998</c:v>
                </c:pt>
                <c:pt idx="284072">
                  <c:v>57.891189155179198</c:v>
                </c:pt>
                <c:pt idx="284073">
                  <c:v>57.891260172808103</c:v>
                </c:pt>
                <c:pt idx="284074">
                  <c:v>57.891331190209698</c:v>
                </c:pt>
                <c:pt idx="284075">
                  <c:v>57.891402207383997</c:v>
                </c:pt>
                <c:pt idx="284076">
                  <c:v>57.891473224330902</c:v>
                </c:pt>
                <c:pt idx="284077">
                  <c:v>57.891544241050497</c:v>
                </c:pt>
                <c:pt idx="284078">
                  <c:v>57.891615257542803</c:v>
                </c:pt>
                <c:pt idx="284079">
                  <c:v>57.8916862738078</c:v>
                </c:pt>
                <c:pt idx="284080">
                  <c:v>57.891757289845501</c:v>
                </c:pt>
                <c:pt idx="284081">
                  <c:v>57.8918283056558</c:v>
                </c:pt>
                <c:pt idx="284082">
                  <c:v>57.891899321238903</c:v>
                </c:pt>
                <c:pt idx="284083">
                  <c:v>57.891970336594603</c:v>
                </c:pt>
                <c:pt idx="284084">
                  <c:v>57.892041351723002</c:v>
                </c:pt>
                <c:pt idx="284085">
                  <c:v>57.892112366624097</c:v>
                </c:pt>
                <c:pt idx="284086">
                  <c:v>57.892183381297897</c:v>
                </c:pt>
                <c:pt idx="284087">
                  <c:v>57.892254395744402</c:v>
                </c:pt>
                <c:pt idx="284088">
                  <c:v>57.892325409963497</c:v>
                </c:pt>
                <c:pt idx="284089">
                  <c:v>57.892396423955397</c:v>
                </c:pt>
                <c:pt idx="284090">
                  <c:v>57.892467437719901</c:v>
                </c:pt>
                <c:pt idx="284091">
                  <c:v>57.892538451257103</c:v>
                </c:pt>
                <c:pt idx="284092">
                  <c:v>57.892609464567101</c:v>
                </c:pt>
                <c:pt idx="284093">
                  <c:v>57.892680477649698</c:v>
                </c:pt>
                <c:pt idx="284094">
                  <c:v>57.892751490504999</c:v>
                </c:pt>
                <c:pt idx="284095">
                  <c:v>57.892822503132997</c:v>
                </c:pt>
                <c:pt idx="284096">
                  <c:v>57.8928935155337</c:v>
                </c:pt>
                <c:pt idx="284097">
                  <c:v>57.8929645277071</c:v>
                </c:pt>
                <c:pt idx="284098">
                  <c:v>57.893035539653198</c:v>
                </c:pt>
                <c:pt idx="284099">
                  <c:v>57.893106551372</c:v>
                </c:pt>
                <c:pt idx="284100">
                  <c:v>57.893177562863499</c:v>
                </c:pt>
                <c:pt idx="284101">
                  <c:v>57.893248574127703</c:v>
                </c:pt>
                <c:pt idx="284102">
                  <c:v>57.893319585164498</c:v>
                </c:pt>
                <c:pt idx="284103">
                  <c:v>57.893390595974097</c:v>
                </c:pt>
                <c:pt idx="284104">
                  <c:v>57.8934616065564</c:v>
                </c:pt>
                <c:pt idx="284105">
                  <c:v>57.893532616911401</c:v>
                </c:pt>
                <c:pt idx="284106">
                  <c:v>57.893603627039099</c:v>
                </c:pt>
                <c:pt idx="284107">
                  <c:v>57.893674636939501</c:v>
                </c:pt>
                <c:pt idx="284108">
                  <c:v>57.893745646612601</c:v>
                </c:pt>
                <c:pt idx="284109">
                  <c:v>57.893816656058398</c:v>
                </c:pt>
                <c:pt idx="284110">
                  <c:v>57.8938876652769</c:v>
                </c:pt>
                <c:pt idx="284111">
                  <c:v>57.893958674268099</c:v>
                </c:pt>
                <c:pt idx="284112">
                  <c:v>57.894029683032002</c:v>
                </c:pt>
                <c:pt idx="284113">
                  <c:v>57.894100691568603</c:v>
                </c:pt>
                <c:pt idx="284114">
                  <c:v>57.894171699878001</c:v>
                </c:pt>
                <c:pt idx="284115">
                  <c:v>57.894242707959997</c:v>
                </c:pt>
                <c:pt idx="284116">
                  <c:v>57.894313715814803</c:v>
                </c:pt>
                <c:pt idx="284117">
                  <c:v>57.894384723442201</c:v>
                </c:pt>
                <c:pt idx="284118">
                  <c:v>57.894455730842402</c:v>
                </c:pt>
                <c:pt idx="284119">
                  <c:v>57.894526738015301</c:v>
                </c:pt>
                <c:pt idx="284120">
                  <c:v>57.894597744960898</c:v>
                </c:pt>
                <c:pt idx="284121">
                  <c:v>57.894668751679198</c:v>
                </c:pt>
                <c:pt idx="284122">
                  <c:v>57.894739758170203</c:v>
                </c:pt>
                <c:pt idx="284123">
                  <c:v>57.894810764433899</c:v>
                </c:pt>
                <c:pt idx="284124">
                  <c:v>57.894881770470398</c:v>
                </c:pt>
                <c:pt idx="284125">
                  <c:v>57.894952776279503</c:v>
                </c:pt>
                <c:pt idx="284126">
                  <c:v>57.895023781861397</c:v>
                </c:pt>
                <c:pt idx="284127">
                  <c:v>57.895094787216003</c:v>
                </c:pt>
                <c:pt idx="284128">
                  <c:v>57.895165792343398</c:v>
                </c:pt>
                <c:pt idx="284129">
                  <c:v>57.895236797243399</c:v>
                </c:pt>
                <c:pt idx="284130">
                  <c:v>57.895307801916204</c:v>
                </c:pt>
                <c:pt idx="284131">
                  <c:v>57.895378806361599</c:v>
                </c:pt>
                <c:pt idx="284132">
                  <c:v>57.895449810579798</c:v>
                </c:pt>
                <c:pt idx="284133">
                  <c:v>57.895520814570801</c:v>
                </c:pt>
                <c:pt idx="284134">
                  <c:v>57.895591818334402</c:v>
                </c:pt>
                <c:pt idx="284135">
                  <c:v>57.8956628218708</c:v>
                </c:pt>
                <c:pt idx="284136">
                  <c:v>57.895733825179903</c:v>
                </c:pt>
                <c:pt idx="284137">
                  <c:v>57.895804828261703</c:v>
                </c:pt>
                <c:pt idx="284138">
                  <c:v>57.8958758311162</c:v>
                </c:pt>
                <c:pt idx="284139">
                  <c:v>57.895946833743501</c:v>
                </c:pt>
                <c:pt idx="284140">
                  <c:v>57.8960178361435</c:v>
                </c:pt>
                <c:pt idx="284141">
                  <c:v>57.896088838316203</c:v>
                </c:pt>
                <c:pt idx="284142">
                  <c:v>57.896159840261703</c:v>
                </c:pt>
                <c:pt idx="284143">
                  <c:v>57.896230841979801</c:v>
                </c:pt>
                <c:pt idx="284144">
                  <c:v>57.896301843470802</c:v>
                </c:pt>
                <c:pt idx="284145">
                  <c:v>57.896372844734401</c:v>
                </c:pt>
                <c:pt idx="284146">
                  <c:v>57.896443845770797</c:v>
                </c:pt>
                <c:pt idx="284147">
                  <c:v>57.896514846579898</c:v>
                </c:pt>
                <c:pt idx="284148">
                  <c:v>57.896585847161703</c:v>
                </c:pt>
                <c:pt idx="284149">
                  <c:v>57.896656847516297</c:v>
                </c:pt>
                <c:pt idx="284150">
                  <c:v>57.896727847643596</c:v>
                </c:pt>
                <c:pt idx="284151">
                  <c:v>57.8967988475436</c:v>
                </c:pt>
                <c:pt idx="284152">
                  <c:v>57.896869847216401</c:v>
                </c:pt>
                <c:pt idx="284153">
                  <c:v>57.896940846661899</c:v>
                </c:pt>
                <c:pt idx="284154">
                  <c:v>57.897011845880201</c:v>
                </c:pt>
                <c:pt idx="284155">
                  <c:v>57.8970828448712</c:v>
                </c:pt>
                <c:pt idx="284156">
                  <c:v>57.897153843634896</c:v>
                </c:pt>
                <c:pt idx="284157">
                  <c:v>57.897224842171397</c:v>
                </c:pt>
                <c:pt idx="284158">
                  <c:v>57.897295840480602</c:v>
                </c:pt>
                <c:pt idx="284159">
                  <c:v>57.897366838562498</c:v>
                </c:pt>
                <c:pt idx="284160">
                  <c:v>57.897437836417197</c:v>
                </c:pt>
                <c:pt idx="284161">
                  <c:v>57.897508834044601</c:v>
                </c:pt>
                <c:pt idx="284162">
                  <c:v>57.897579831444801</c:v>
                </c:pt>
                <c:pt idx="284163">
                  <c:v>57.897650828617699</c:v>
                </c:pt>
                <c:pt idx="284164">
                  <c:v>57.897721825563401</c:v>
                </c:pt>
                <c:pt idx="284165">
                  <c:v>57.897792822281801</c:v>
                </c:pt>
                <c:pt idx="284166">
                  <c:v>57.897863818772898</c:v>
                </c:pt>
                <c:pt idx="284167">
                  <c:v>57.897934815036798</c:v>
                </c:pt>
                <c:pt idx="284168">
                  <c:v>57.898005811073503</c:v>
                </c:pt>
                <c:pt idx="284169">
                  <c:v>57.898076806882898</c:v>
                </c:pt>
                <c:pt idx="284170">
                  <c:v>57.898147802464997</c:v>
                </c:pt>
                <c:pt idx="284171">
                  <c:v>57.898218797819901</c:v>
                </c:pt>
                <c:pt idx="284172">
                  <c:v>57.898289792947502</c:v>
                </c:pt>
                <c:pt idx="284173">
                  <c:v>57.898360787847899</c:v>
                </c:pt>
                <c:pt idx="284174">
                  <c:v>57.898431782521101</c:v>
                </c:pt>
                <c:pt idx="284175">
                  <c:v>57.898502776967</c:v>
                </c:pt>
                <c:pt idx="284176">
                  <c:v>57.898573771185603</c:v>
                </c:pt>
                <c:pt idx="284177">
                  <c:v>57.898644765177004</c:v>
                </c:pt>
                <c:pt idx="284178">
                  <c:v>57.898715758941201</c:v>
                </c:pt>
                <c:pt idx="284179">
                  <c:v>57.898786752478102</c:v>
                </c:pt>
                <c:pt idx="284180">
                  <c:v>57.898857745787701</c:v>
                </c:pt>
                <c:pt idx="284181">
                  <c:v>57.898928738870197</c:v>
                </c:pt>
                <c:pt idx="284182">
                  <c:v>57.898999731725397</c:v>
                </c:pt>
                <c:pt idx="284183">
                  <c:v>57.899070724353301</c:v>
                </c:pt>
                <c:pt idx="284184">
                  <c:v>57.899141716754002</c:v>
                </c:pt>
                <c:pt idx="284185">
                  <c:v>57.8992127089275</c:v>
                </c:pt>
                <c:pt idx="284186">
                  <c:v>57.899283700873703</c:v>
                </c:pt>
                <c:pt idx="284187">
                  <c:v>57.899354692592702</c:v>
                </c:pt>
                <c:pt idx="284188">
                  <c:v>57.899425684084399</c:v>
                </c:pt>
                <c:pt idx="284189">
                  <c:v>57.8994966753489</c:v>
                </c:pt>
                <c:pt idx="284190">
                  <c:v>57.899567666386197</c:v>
                </c:pt>
                <c:pt idx="284191">
                  <c:v>57.899638657196199</c:v>
                </c:pt>
                <c:pt idx="284192">
                  <c:v>57.899709647778998</c:v>
                </c:pt>
                <c:pt idx="284193">
                  <c:v>57.899780638134601</c:v>
                </c:pt>
                <c:pt idx="284194">
                  <c:v>57.899851628262901</c:v>
                </c:pt>
                <c:pt idx="284195">
                  <c:v>57.899922618163998</c:v>
                </c:pt>
                <c:pt idx="284196">
                  <c:v>57.899993607837899</c:v>
                </c:pt>
                <c:pt idx="284197">
                  <c:v>57.900064597284498</c:v>
                </c:pt>
                <c:pt idx="284198">
                  <c:v>57.9001355865039</c:v>
                </c:pt>
                <c:pt idx="284199">
                  <c:v>57.9002065754961</c:v>
                </c:pt>
                <c:pt idx="284200">
                  <c:v>57.900277564261003</c:v>
                </c:pt>
                <c:pt idx="284201">
                  <c:v>57.900348552798697</c:v>
                </c:pt>
                <c:pt idx="284202">
                  <c:v>57.900419541109201</c:v>
                </c:pt>
                <c:pt idx="284203">
                  <c:v>57.900490529192503</c:v>
                </c:pt>
                <c:pt idx="284204">
                  <c:v>57.900561517048502</c:v>
                </c:pt>
                <c:pt idx="284205">
                  <c:v>57.900632504677297</c:v>
                </c:pt>
                <c:pt idx="284206">
                  <c:v>57.900703492078897</c:v>
                </c:pt>
                <c:pt idx="284207">
                  <c:v>57.900774479253201</c:v>
                </c:pt>
                <c:pt idx="284208">
                  <c:v>57.900845466200401</c:v>
                </c:pt>
                <c:pt idx="284209">
                  <c:v>57.900916452920299</c:v>
                </c:pt>
                <c:pt idx="284210">
                  <c:v>57.900987439413001</c:v>
                </c:pt>
                <c:pt idx="284211">
                  <c:v>57.9010584256784</c:v>
                </c:pt>
                <c:pt idx="284212">
                  <c:v>57.901129411716703</c:v>
                </c:pt>
                <c:pt idx="284213">
                  <c:v>57.901200397527703</c:v>
                </c:pt>
                <c:pt idx="284214">
                  <c:v>57.901271383111499</c:v>
                </c:pt>
                <c:pt idx="284215">
                  <c:v>57.9013423684681</c:v>
                </c:pt>
                <c:pt idx="284216">
                  <c:v>57.901413353597498</c:v>
                </c:pt>
                <c:pt idx="284217">
                  <c:v>57.9014843384996</c:v>
                </c:pt>
                <c:pt idx="284218">
                  <c:v>57.901555323174598</c:v>
                </c:pt>
                <c:pt idx="284219">
                  <c:v>57.901626307622301</c:v>
                </c:pt>
                <c:pt idx="284220">
                  <c:v>57.901697291842801</c:v>
                </c:pt>
                <c:pt idx="284221">
                  <c:v>57.901768275836098</c:v>
                </c:pt>
                <c:pt idx="284222">
                  <c:v>57.901839259602198</c:v>
                </c:pt>
                <c:pt idx="284223">
                  <c:v>57.901910243141003</c:v>
                </c:pt>
                <c:pt idx="284224">
                  <c:v>57.901981226452698</c:v>
                </c:pt>
                <c:pt idx="284225">
                  <c:v>57.902052209537104</c:v>
                </c:pt>
                <c:pt idx="284226">
                  <c:v>57.902123192394399</c:v>
                </c:pt>
                <c:pt idx="284227">
                  <c:v>57.902194175024398</c:v>
                </c:pt>
                <c:pt idx="284228">
                  <c:v>57.902265157427202</c:v>
                </c:pt>
                <c:pt idx="284229">
                  <c:v>57.902336139602802</c:v>
                </c:pt>
                <c:pt idx="284230">
                  <c:v>57.9024071215512</c:v>
                </c:pt>
                <c:pt idx="284231">
                  <c:v>57.902478103272401</c:v>
                </c:pt>
                <c:pt idx="284232">
                  <c:v>57.902549084766399</c:v>
                </c:pt>
                <c:pt idx="284233">
                  <c:v>57.902620066033101</c:v>
                </c:pt>
                <c:pt idx="284234">
                  <c:v>57.9026910470727</c:v>
                </c:pt>
                <c:pt idx="284235">
                  <c:v>57.902762027885103</c:v>
                </c:pt>
                <c:pt idx="284236">
                  <c:v>57.902833008470203</c:v>
                </c:pt>
                <c:pt idx="284237">
                  <c:v>57.9029039888282</c:v>
                </c:pt>
                <c:pt idx="284238">
                  <c:v>57.902974968959001</c:v>
                </c:pt>
                <c:pt idx="284239">
                  <c:v>57.903045948862498</c:v>
                </c:pt>
                <c:pt idx="284240">
                  <c:v>57.9031169285389</c:v>
                </c:pt>
                <c:pt idx="284241">
                  <c:v>57.903187907988098</c:v>
                </c:pt>
                <c:pt idx="284242">
                  <c:v>57.903258887210001</c:v>
                </c:pt>
                <c:pt idx="284243">
                  <c:v>57.9033298662048</c:v>
                </c:pt>
                <c:pt idx="284244">
                  <c:v>57.903400844972303</c:v>
                </c:pt>
                <c:pt idx="284245">
                  <c:v>57.903471823512703</c:v>
                </c:pt>
                <c:pt idx="284246">
                  <c:v>57.9035428018259</c:v>
                </c:pt>
                <c:pt idx="284247">
                  <c:v>57.9036137799119</c:v>
                </c:pt>
                <c:pt idx="284248">
                  <c:v>57.903684757770698</c:v>
                </c:pt>
                <c:pt idx="284249">
                  <c:v>57.9037557354022</c:v>
                </c:pt>
                <c:pt idx="284250">
                  <c:v>57.903826712806598</c:v>
                </c:pt>
                <c:pt idx="284251">
                  <c:v>57.9038976899839</c:v>
                </c:pt>
                <c:pt idx="284252">
                  <c:v>57.903968666933899</c:v>
                </c:pt>
                <c:pt idx="284253">
                  <c:v>57.904039643656702</c:v>
                </c:pt>
                <c:pt idx="284254">
                  <c:v>57.904110620152302</c:v>
                </c:pt>
                <c:pt idx="284255">
                  <c:v>57.904181596420798</c:v>
                </c:pt>
                <c:pt idx="284256">
                  <c:v>57.904252572461999</c:v>
                </c:pt>
                <c:pt idx="284257">
                  <c:v>57.904323548276103</c:v>
                </c:pt>
                <c:pt idx="284258">
                  <c:v>57.904394523862997</c:v>
                </c:pt>
                <c:pt idx="284259">
                  <c:v>57.904465499222702</c:v>
                </c:pt>
                <c:pt idx="284260">
                  <c:v>57.904536474355197</c:v>
                </c:pt>
                <c:pt idx="284261">
                  <c:v>57.904607449260503</c:v>
                </c:pt>
                <c:pt idx="284262">
                  <c:v>57.904678423938599</c:v>
                </c:pt>
                <c:pt idx="284263">
                  <c:v>57.904749398389598</c:v>
                </c:pt>
                <c:pt idx="284264">
                  <c:v>57.904820372613301</c:v>
                </c:pt>
                <c:pt idx="284265">
                  <c:v>57.904891346609901</c:v>
                </c:pt>
                <c:pt idx="284266">
                  <c:v>57.904962320379298</c:v>
                </c:pt>
                <c:pt idx="284267">
                  <c:v>57.905033293921598</c:v>
                </c:pt>
                <c:pt idx="284268">
                  <c:v>57.905104267236602</c:v>
                </c:pt>
                <c:pt idx="284269">
                  <c:v>57.905175240324503</c:v>
                </c:pt>
                <c:pt idx="284270">
                  <c:v>57.905246213185201</c:v>
                </c:pt>
                <c:pt idx="284271">
                  <c:v>57.905317185818703</c:v>
                </c:pt>
                <c:pt idx="284272">
                  <c:v>57.905388158225001</c:v>
                </c:pt>
                <c:pt idx="284273">
                  <c:v>57.905459130404203</c:v>
                </c:pt>
                <c:pt idx="284274">
                  <c:v>57.905530102356103</c:v>
                </c:pt>
                <c:pt idx="284275">
                  <c:v>57.905601074080998</c:v>
                </c:pt>
                <c:pt idx="284276">
                  <c:v>57.905672045578598</c:v>
                </c:pt>
                <c:pt idx="284277">
                  <c:v>57.905743016849101</c:v>
                </c:pt>
                <c:pt idx="284278">
                  <c:v>57.905813987892301</c:v>
                </c:pt>
                <c:pt idx="284279">
                  <c:v>57.905884958708398</c:v>
                </c:pt>
                <c:pt idx="284280">
                  <c:v>57.905955929297399</c:v>
                </c:pt>
                <c:pt idx="284281">
                  <c:v>57.906026899659203</c:v>
                </c:pt>
                <c:pt idx="284282">
                  <c:v>57.906097869793797</c:v>
                </c:pt>
                <c:pt idx="284283">
                  <c:v>57.906168839701202</c:v>
                </c:pt>
                <c:pt idx="284284">
                  <c:v>57.906239809381503</c:v>
                </c:pt>
                <c:pt idx="284285">
                  <c:v>57.906310778834602</c:v>
                </c:pt>
                <c:pt idx="284286">
                  <c:v>57.906381748060497</c:v>
                </c:pt>
                <c:pt idx="284287">
                  <c:v>57.906452717059302</c:v>
                </c:pt>
                <c:pt idx="284288">
                  <c:v>57.906523685830898</c:v>
                </c:pt>
                <c:pt idx="284289">
                  <c:v>57.906594654375297</c:v>
                </c:pt>
                <c:pt idx="284290">
                  <c:v>57.9066656226926</c:v>
                </c:pt>
                <c:pt idx="284291">
                  <c:v>57.9067365907827</c:v>
                </c:pt>
                <c:pt idx="284292">
                  <c:v>57.906807558645603</c:v>
                </c:pt>
                <c:pt idx="284293">
                  <c:v>57.906878526281403</c:v>
                </c:pt>
                <c:pt idx="284294">
                  <c:v>57.90694949369</c:v>
                </c:pt>
                <c:pt idx="284295">
                  <c:v>57.9070204608715</c:v>
                </c:pt>
                <c:pt idx="284296">
                  <c:v>57.907091427825797</c:v>
                </c:pt>
                <c:pt idx="284297">
                  <c:v>57.907162394552898</c:v>
                </c:pt>
                <c:pt idx="284298">
                  <c:v>57.907233361052903</c:v>
                </c:pt>
                <c:pt idx="284299">
                  <c:v>57.907304327325697</c:v>
                </c:pt>
                <c:pt idx="284300">
                  <c:v>57.907375293371402</c:v>
                </c:pt>
                <c:pt idx="284301">
                  <c:v>57.907446259189904</c:v>
                </c:pt>
                <c:pt idx="284302">
                  <c:v>57.907517224781301</c:v>
                </c:pt>
                <c:pt idx="284303">
                  <c:v>57.907588190145503</c:v>
                </c:pt>
                <c:pt idx="284304">
                  <c:v>57.907659155282502</c:v>
                </c:pt>
                <c:pt idx="284305">
                  <c:v>57.907730120192397</c:v>
                </c:pt>
                <c:pt idx="284306">
                  <c:v>57.907801084875203</c:v>
                </c:pt>
                <c:pt idx="284307">
                  <c:v>57.907872049330798</c:v>
                </c:pt>
                <c:pt idx="284308">
                  <c:v>57.907943013559198</c:v>
                </c:pt>
                <c:pt idx="284309">
                  <c:v>57.908013977560501</c:v>
                </c:pt>
                <c:pt idx="284310">
                  <c:v>57.9080849413347</c:v>
                </c:pt>
                <c:pt idx="284311">
                  <c:v>57.908155904881603</c:v>
                </c:pt>
                <c:pt idx="284312">
                  <c:v>57.908226868201503</c:v>
                </c:pt>
                <c:pt idx="284313">
                  <c:v>57.908297831294199</c:v>
                </c:pt>
                <c:pt idx="284314">
                  <c:v>57.908368794159699</c:v>
                </c:pt>
                <c:pt idx="284315">
                  <c:v>57.908439756798202</c:v>
                </c:pt>
                <c:pt idx="284316">
                  <c:v>57.908510719209403</c:v>
                </c:pt>
                <c:pt idx="284317">
                  <c:v>57.9085816813935</c:v>
                </c:pt>
                <c:pt idx="284318">
                  <c:v>57.9086526433505</c:v>
                </c:pt>
                <c:pt idx="284319">
                  <c:v>57.908723605080297</c:v>
                </c:pt>
                <c:pt idx="284320">
                  <c:v>57.908794566582998</c:v>
                </c:pt>
                <c:pt idx="284321">
                  <c:v>57.908865527858602</c:v>
                </c:pt>
                <c:pt idx="284322">
                  <c:v>57.908936488907003</c:v>
                </c:pt>
                <c:pt idx="284323">
                  <c:v>57.9090074497283</c:v>
                </c:pt>
                <c:pt idx="284324">
                  <c:v>57.909078410322401</c:v>
                </c:pt>
                <c:pt idx="284325">
                  <c:v>57.909149370689398</c:v>
                </c:pt>
                <c:pt idx="284326">
                  <c:v>57.9092203308292</c:v>
                </c:pt>
                <c:pt idx="284327">
                  <c:v>57.909291290741898</c:v>
                </c:pt>
                <c:pt idx="284328">
                  <c:v>57.909362250427499</c:v>
                </c:pt>
                <c:pt idx="284329">
                  <c:v>57.909433209885997</c:v>
                </c:pt>
                <c:pt idx="284330">
                  <c:v>57.909504169117298</c:v>
                </c:pt>
                <c:pt idx="284331">
                  <c:v>57.909575128121404</c:v>
                </c:pt>
                <c:pt idx="284332">
                  <c:v>57.909646086898498</c:v>
                </c:pt>
                <c:pt idx="284333">
                  <c:v>57.909717045448403</c:v>
                </c:pt>
                <c:pt idx="284334">
                  <c:v>57.909788003771197</c:v>
                </c:pt>
                <c:pt idx="284335">
                  <c:v>57.909858961866803</c:v>
                </c:pt>
                <c:pt idx="284336">
                  <c:v>57.909929919735298</c:v>
                </c:pt>
                <c:pt idx="284337">
                  <c:v>57.910000877376703</c:v>
                </c:pt>
                <c:pt idx="284338">
                  <c:v>57.910071834790998</c:v>
                </c:pt>
                <c:pt idx="284339">
                  <c:v>57.910142791978103</c:v>
                </c:pt>
                <c:pt idx="284340">
                  <c:v>57.910213748938098</c:v>
                </c:pt>
                <c:pt idx="284341">
                  <c:v>57.910284705670897</c:v>
                </c:pt>
                <c:pt idx="284342">
                  <c:v>57.910355662176698</c:v>
                </c:pt>
                <c:pt idx="284343">
                  <c:v>57.910426618455297</c:v>
                </c:pt>
                <c:pt idx="284344">
                  <c:v>57.910497574506799</c:v>
                </c:pt>
                <c:pt idx="284345">
                  <c:v>57.910568530331197</c:v>
                </c:pt>
                <c:pt idx="284346">
                  <c:v>57.910639485928399</c:v>
                </c:pt>
                <c:pt idx="284347">
                  <c:v>57.910710441298498</c:v>
                </c:pt>
                <c:pt idx="284348">
                  <c:v>57.9107813964415</c:v>
                </c:pt>
                <c:pt idx="284349">
                  <c:v>57.910852351357399</c:v>
                </c:pt>
                <c:pt idx="284350">
                  <c:v>57.9109233060462</c:v>
                </c:pt>
                <c:pt idx="284351">
                  <c:v>57.910994260507799</c:v>
                </c:pt>
                <c:pt idx="284352">
                  <c:v>57.911065214742401</c:v>
                </c:pt>
                <c:pt idx="284353">
                  <c:v>57.911136168749799</c:v>
                </c:pt>
                <c:pt idx="284354">
                  <c:v>57.911207122530001</c:v>
                </c:pt>
                <c:pt idx="284355">
                  <c:v>57.9112780760832</c:v>
                </c:pt>
                <c:pt idx="284356">
                  <c:v>57.911349029409301</c:v>
                </c:pt>
                <c:pt idx="284357">
                  <c:v>57.9114199825082</c:v>
                </c:pt>
                <c:pt idx="284358">
                  <c:v>57.911490935380002</c:v>
                </c:pt>
                <c:pt idx="284359">
                  <c:v>57.911561888024799</c:v>
                </c:pt>
                <c:pt idx="284360">
                  <c:v>57.911632840442302</c:v>
                </c:pt>
                <c:pt idx="284361">
                  <c:v>57.9117037926328</c:v>
                </c:pt>
                <c:pt idx="284362">
                  <c:v>57.911774744596201</c:v>
                </c:pt>
                <c:pt idx="284363">
                  <c:v>57.911845696332499</c:v>
                </c:pt>
                <c:pt idx="284364">
                  <c:v>57.911916647841601</c:v>
                </c:pt>
                <c:pt idx="284365">
                  <c:v>57.911987599123698</c:v>
                </c:pt>
                <c:pt idx="284366">
                  <c:v>57.9120585501786</c:v>
                </c:pt>
                <c:pt idx="284367">
                  <c:v>57.912129501006397</c:v>
                </c:pt>
                <c:pt idx="284368">
                  <c:v>57.912200451607198</c:v>
                </c:pt>
                <c:pt idx="284369">
                  <c:v>57.912271401980803</c:v>
                </c:pt>
                <c:pt idx="284370">
                  <c:v>57.912342352127297</c:v>
                </c:pt>
                <c:pt idx="284371">
                  <c:v>57.912413302046701</c:v>
                </c:pt>
                <c:pt idx="284372">
                  <c:v>57.912484251739002</c:v>
                </c:pt>
                <c:pt idx="284373">
                  <c:v>57.912555201204199</c:v>
                </c:pt>
                <c:pt idx="284374">
                  <c:v>57.9126261504423</c:v>
                </c:pt>
                <c:pt idx="284375">
                  <c:v>57.912697099453197</c:v>
                </c:pt>
                <c:pt idx="284376">
                  <c:v>57.912768048237098</c:v>
                </c:pt>
                <c:pt idx="284377">
                  <c:v>57.912838996793901</c:v>
                </c:pt>
                <c:pt idx="284378">
                  <c:v>57.912909945123602</c:v>
                </c:pt>
                <c:pt idx="284379">
                  <c:v>57.912980893226198</c:v>
                </c:pt>
                <c:pt idx="284380">
                  <c:v>57.913051841101698</c:v>
                </c:pt>
                <c:pt idx="284381">
                  <c:v>57.913122788750101</c:v>
                </c:pt>
                <c:pt idx="284382">
                  <c:v>57.913193736171401</c:v>
                </c:pt>
                <c:pt idx="284383">
                  <c:v>57.913264683365597</c:v>
                </c:pt>
                <c:pt idx="284384">
                  <c:v>57.913335630332703</c:v>
                </c:pt>
                <c:pt idx="284385">
                  <c:v>57.913406577072699</c:v>
                </c:pt>
                <c:pt idx="284386">
                  <c:v>57.913477523585598</c:v>
                </c:pt>
                <c:pt idx="284387">
                  <c:v>57.913548469871401</c:v>
                </c:pt>
                <c:pt idx="284388">
                  <c:v>57.9136194159301</c:v>
                </c:pt>
                <c:pt idx="284389">
                  <c:v>57.913690361761802</c:v>
                </c:pt>
                <c:pt idx="284390">
                  <c:v>57.9137613073663</c:v>
                </c:pt>
                <c:pt idx="284391">
                  <c:v>57.913832252743802</c:v>
                </c:pt>
                <c:pt idx="284392">
                  <c:v>57.913903197894101</c:v>
                </c:pt>
                <c:pt idx="284393">
                  <c:v>57.913974142817402</c:v>
                </c:pt>
                <c:pt idx="284394">
                  <c:v>57.9140450875136</c:v>
                </c:pt>
                <c:pt idx="284395">
                  <c:v>57.914116031982701</c:v>
                </c:pt>
                <c:pt idx="284396">
                  <c:v>57.914186976224698</c:v>
                </c:pt>
                <c:pt idx="284397">
                  <c:v>57.914257920239599</c:v>
                </c:pt>
                <c:pt idx="284398">
                  <c:v>57.914328864027397</c:v>
                </c:pt>
                <c:pt idx="284399">
                  <c:v>57.914399807588197</c:v>
                </c:pt>
                <c:pt idx="284400">
                  <c:v>57.9144707509219</c:v>
                </c:pt>
                <c:pt idx="284401">
                  <c:v>57.9145416940285</c:v>
                </c:pt>
                <c:pt idx="284402">
                  <c:v>57.914612636907997</c:v>
                </c:pt>
                <c:pt idx="284403">
                  <c:v>57.914683579560403</c:v>
                </c:pt>
                <c:pt idx="284404">
                  <c:v>57.914754521985699</c:v>
                </c:pt>
                <c:pt idx="284405">
                  <c:v>57.914825464183998</c:v>
                </c:pt>
                <c:pt idx="284406">
                  <c:v>57.914896406155201</c:v>
                </c:pt>
                <c:pt idx="284407">
                  <c:v>57.914967347899299</c:v>
                </c:pt>
                <c:pt idx="284408">
                  <c:v>57.915038289416302</c:v>
                </c:pt>
                <c:pt idx="284409">
                  <c:v>57.9151092307062</c:v>
                </c:pt>
                <c:pt idx="284410">
                  <c:v>57.915180171769101</c:v>
                </c:pt>
                <c:pt idx="284411">
                  <c:v>57.915251112604899</c:v>
                </c:pt>
                <c:pt idx="284412">
                  <c:v>57.9153220532136</c:v>
                </c:pt>
                <c:pt idx="284413">
                  <c:v>57.915392993595297</c:v>
                </c:pt>
                <c:pt idx="284414">
                  <c:v>57.915463933749798</c:v>
                </c:pt>
                <c:pt idx="284415">
                  <c:v>57.915534873677302</c:v>
                </c:pt>
                <c:pt idx="284416">
                  <c:v>57.915605813377802</c:v>
                </c:pt>
                <c:pt idx="284417">
                  <c:v>57.915676752851098</c:v>
                </c:pt>
                <c:pt idx="284418">
                  <c:v>57.915747692097398</c:v>
                </c:pt>
                <c:pt idx="284419">
                  <c:v>57.915818631116601</c:v>
                </c:pt>
                <c:pt idx="284420">
                  <c:v>57.915889569908799</c:v>
                </c:pt>
                <c:pt idx="284421">
                  <c:v>57.915960508473802</c:v>
                </c:pt>
                <c:pt idx="284422">
                  <c:v>57.9160314468118</c:v>
                </c:pt>
                <c:pt idx="284423">
                  <c:v>57.916102384922802</c:v>
                </c:pt>
                <c:pt idx="284424">
                  <c:v>57.9161733228066</c:v>
                </c:pt>
                <c:pt idx="284425">
                  <c:v>57.916244260463401</c:v>
                </c:pt>
                <c:pt idx="284426">
                  <c:v>57.916315197893198</c:v>
                </c:pt>
                <c:pt idx="284427">
                  <c:v>57.916386135095898</c:v>
                </c:pt>
                <c:pt idx="284428">
                  <c:v>57.916457072071502</c:v>
                </c:pt>
                <c:pt idx="284429">
                  <c:v>57.916528008820002</c:v>
                </c:pt>
                <c:pt idx="284430">
                  <c:v>57.916598945341498</c:v>
                </c:pt>
                <c:pt idx="284431">
                  <c:v>57.916669881635897</c:v>
                </c:pt>
                <c:pt idx="284432">
                  <c:v>57.9167408177033</c:v>
                </c:pt>
                <c:pt idx="284433">
                  <c:v>57.916811753543598</c:v>
                </c:pt>
                <c:pt idx="284434">
                  <c:v>57.9168826891569</c:v>
                </c:pt>
                <c:pt idx="284435">
                  <c:v>57.916953624542998</c:v>
                </c:pt>
                <c:pt idx="284436">
                  <c:v>57.917024559702199</c:v>
                </c:pt>
                <c:pt idx="284437">
                  <c:v>57.917095494634303</c:v>
                </c:pt>
                <c:pt idx="284438">
                  <c:v>57.917166429339296</c:v>
                </c:pt>
                <c:pt idx="284439">
                  <c:v>57.9172373638172</c:v>
                </c:pt>
                <c:pt idx="284440">
                  <c:v>57.9173082980681</c:v>
                </c:pt>
                <c:pt idx="284441">
                  <c:v>57.917379232092003</c:v>
                </c:pt>
                <c:pt idx="284442">
                  <c:v>57.917450165888802</c:v>
                </c:pt>
                <c:pt idx="284443">
                  <c:v>57.917521099458497</c:v>
                </c:pt>
                <c:pt idx="284444">
                  <c:v>57.917592032801203</c:v>
                </c:pt>
                <c:pt idx="284445">
                  <c:v>57.917662965916897</c:v>
                </c:pt>
                <c:pt idx="284446">
                  <c:v>57.917733898805402</c:v>
                </c:pt>
                <c:pt idx="284447">
                  <c:v>57.917804831467002</c:v>
                </c:pt>
                <c:pt idx="284448">
                  <c:v>57.917875763901499</c:v>
                </c:pt>
                <c:pt idx="284449">
                  <c:v>57.917946696108899</c:v>
                </c:pt>
                <c:pt idx="284450">
                  <c:v>57.918017628089302</c:v>
                </c:pt>
                <c:pt idx="284451">
                  <c:v>57.918088559842701</c:v>
                </c:pt>
                <c:pt idx="284452">
                  <c:v>57.918159491369003</c:v>
                </c:pt>
                <c:pt idx="284453">
                  <c:v>57.918230422668202</c:v>
                </c:pt>
                <c:pt idx="284454">
                  <c:v>57.918301353740397</c:v>
                </c:pt>
                <c:pt idx="284455">
                  <c:v>57.918372284585601</c:v>
                </c:pt>
                <c:pt idx="284456">
                  <c:v>57.918443215203702</c:v>
                </c:pt>
                <c:pt idx="284457">
                  <c:v>57.918514145594798</c:v>
                </c:pt>
                <c:pt idx="284458">
                  <c:v>57.918585075758898</c:v>
                </c:pt>
                <c:pt idx="284459">
                  <c:v>57.918656005695901</c:v>
                </c:pt>
                <c:pt idx="284460">
                  <c:v>57.9187269354058</c:v>
                </c:pt>
                <c:pt idx="284461">
                  <c:v>57.918797864888703</c:v>
                </c:pt>
                <c:pt idx="284462">
                  <c:v>57.918868794144601</c:v>
                </c:pt>
                <c:pt idx="284463">
                  <c:v>57.918939723173501</c:v>
                </c:pt>
                <c:pt idx="284464">
                  <c:v>57.919010651975299</c:v>
                </c:pt>
                <c:pt idx="284465">
                  <c:v>57.919081580549999</c:v>
                </c:pt>
                <c:pt idx="284466">
                  <c:v>57.919152508897803</c:v>
                </c:pt>
                <c:pt idx="284467">
                  <c:v>57.919223437018502</c:v>
                </c:pt>
                <c:pt idx="284468">
                  <c:v>57.919294364912098</c:v>
                </c:pt>
                <c:pt idx="284469">
                  <c:v>57.919365292578803</c:v>
                </c:pt>
                <c:pt idx="284470">
                  <c:v>57.919436220018397</c:v>
                </c:pt>
                <c:pt idx="284471">
                  <c:v>57.919507147230902</c:v>
                </c:pt>
                <c:pt idx="284472">
                  <c:v>57.919578074216403</c:v>
                </c:pt>
                <c:pt idx="284473">
                  <c:v>57.919649000974999</c:v>
                </c:pt>
                <c:pt idx="284474">
                  <c:v>57.919719927506399</c:v>
                </c:pt>
                <c:pt idx="284475">
                  <c:v>57.919790853810902</c:v>
                </c:pt>
                <c:pt idx="284476">
                  <c:v>57.919861779888301</c:v>
                </c:pt>
                <c:pt idx="284477">
                  <c:v>57.919932705738603</c:v>
                </c:pt>
                <c:pt idx="284478">
                  <c:v>57.920003631362</c:v>
                </c:pt>
                <c:pt idx="284479">
                  <c:v>57.920074556758301</c:v>
                </c:pt>
                <c:pt idx="284480">
                  <c:v>57.920145481927598</c:v>
                </c:pt>
                <c:pt idx="284481">
                  <c:v>57.920216406869898</c:v>
                </c:pt>
                <c:pt idx="284482">
                  <c:v>57.9202873315852</c:v>
                </c:pt>
                <c:pt idx="284483">
                  <c:v>57.920358256073399</c:v>
                </c:pt>
                <c:pt idx="284484">
                  <c:v>57.920429180334601</c:v>
                </c:pt>
                <c:pt idx="284485">
                  <c:v>57.920500104368799</c:v>
                </c:pt>
                <c:pt idx="284486">
                  <c:v>57.920571028175999</c:v>
                </c:pt>
                <c:pt idx="284487">
                  <c:v>57.920641951756103</c:v>
                </c:pt>
                <c:pt idx="284488">
                  <c:v>57.920712875109203</c:v>
                </c:pt>
                <c:pt idx="284489">
                  <c:v>57.920783798235298</c:v>
                </c:pt>
                <c:pt idx="284490">
                  <c:v>57.920854721134397</c:v>
                </c:pt>
                <c:pt idx="284491">
                  <c:v>57.920925643806498</c:v>
                </c:pt>
                <c:pt idx="284492">
                  <c:v>57.920996566251503</c:v>
                </c:pt>
                <c:pt idx="284493">
                  <c:v>57.921067488469603</c:v>
                </c:pt>
                <c:pt idx="284494">
                  <c:v>57.9211384104606</c:v>
                </c:pt>
                <c:pt idx="284495">
                  <c:v>57.921209332224599</c:v>
                </c:pt>
                <c:pt idx="284496">
                  <c:v>57.921280253761601</c:v>
                </c:pt>
                <c:pt idx="284497">
                  <c:v>57.9213511750715</c:v>
                </c:pt>
                <c:pt idx="284498">
                  <c:v>57.921422096154501</c:v>
                </c:pt>
                <c:pt idx="284499">
                  <c:v>57.921493017010498</c:v>
                </c:pt>
                <c:pt idx="284500">
                  <c:v>57.921563937639398</c:v>
                </c:pt>
                <c:pt idx="284501">
                  <c:v>57.921634858041301</c:v>
                </c:pt>
                <c:pt idx="284502">
                  <c:v>57.9217057782162</c:v>
                </c:pt>
                <c:pt idx="284503">
                  <c:v>57.921776698164201</c:v>
                </c:pt>
                <c:pt idx="284504">
                  <c:v>57.921847617885099</c:v>
                </c:pt>
                <c:pt idx="284505">
                  <c:v>57.9219185373789</c:v>
                </c:pt>
                <c:pt idx="284506">
                  <c:v>57.921989456645797</c:v>
                </c:pt>
                <c:pt idx="284507">
                  <c:v>57.922060375685703</c:v>
                </c:pt>
                <c:pt idx="284508">
                  <c:v>57.922131294498598</c:v>
                </c:pt>
                <c:pt idx="284509">
                  <c:v>57.922202213084503</c:v>
                </c:pt>
                <c:pt idx="284510">
                  <c:v>57.922273131443298</c:v>
                </c:pt>
                <c:pt idx="284511">
                  <c:v>57.922344049575202</c:v>
                </c:pt>
                <c:pt idx="284512">
                  <c:v>57.922414967480002</c:v>
                </c:pt>
                <c:pt idx="284513">
                  <c:v>57.922485885157897</c:v>
                </c:pt>
                <c:pt idx="284514">
                  <c:v>57.922556802608803</c:v>
                </c:pt>
                <c:pt idx="284515">
                  <c:v>57.922627719832597</c:v>
                </c:pt>
                <c:pt idx="284516">
                  <c:v>57.922698636829502</c:v>
                </c:pt>
                <c:pt idx="284517">
                  <c:v>57.922769553599302</c:v>
                </c:pt>
                <c:pt idx="284518">
                  <c:v>57.922840470142198</c:v>
                </c:pt>
                <c:pt idx="284519">
                  <c:v>57.922911386457997</c:v>
                </c:pt>
                <c:pt idx="284520">
                  <c:v>57.922982302546899</c:v>
                </c:pt>
                <c:pt idx="284521">
                  <c:v>57.923053218408803</c:v>
                </c:pt>
                <c:pt idx="284522">
                  <c:v>57.923124134043697</c:v>
                </c:pt>
                <c:pt idx="284523">
                  <c:v>57.9231950494515</c:v>
                </c:pt>
                <c:pt idx="284524">
                  <c:v>57.9232659646324</c:v>
                </c:pt>
                <c:pt idx="284525">
                  <c:v>57.923336879586302</c:v>
                </c:pt>
                <c:pt idx="284526">
                  <c:v>57.923407794313199</c:v>
                </c:pt>
                <c:pt idx="284527">
                  <c:v>57.9234787088131</c:v>
                </c:pt>
                <c:pt idx="284528">
                  <c:v>57.923549623085997</c:v>
                </c:pt>
                <c:pt idx="284529">
                  <c:v>57.923620537132003</c:v>
                </c:pt>
                <c:pt idx="284530">
                  <c:v>57.923691450950898</c:v>
                </c:pt>
                <c:pt idx="284531">
                  <c:v>57.923762364542803</c:v>
                </c:pt>
                <c:pt idx="284532">
                  <c:v>57.923833277907796</c:v>
                </c:pt>
                <c:pt idx="284533">
                  <c:v>57.9239041910458</c:v>
                </c:pt>
                <c:pt idx="284534">
                  <c:v>57.923975103956799</c:v>
                </c:pt>
                <c:pt idx="284535">
                  <c:v>57.924046016640801</c:v>
                </c:pt>
                <c:pt idx="284536">
                  <c:v>57.924116929097799</c:v>
                </c:pt>
                <c:pt idx="284537">
                  <c:v>57.9241878413278</c:v>
                </c:pt>
                <c:pt idx="284538">
                  <c:v>57.924258753330903</c:v>
                </c:pt>
                <c:pt idx="284539">
                  <c:v>57.924329665106903</c:v>
                </c:pt>
                <c:pt idx="284540">
                  <c:v>57.924400576655998</c:v>
                </c:pt>
                <c:pt idx="284541">
                  <c:v>57.924471487978103</c:v>
                </c:pt>
                <c:pt idx="284542">
                  <c:v>57.924542399073196</c:v>
                </c:pt>
                <c:pt idx="284543">
                  <c:v>57.9246133099413</c:v>
                </c:pt>
                <c:pt idx="284544">
                  <c:v>57.924684220582499</c:v>
                </c:pt>
                <c:pt idx="284545">
                  <c:v>57.924755130996701</c:v>
                </c:pt>
                <c:pt idx="284546">
                  <c:v>57.924826041183898</c:v>
                </c:pt>
                <c:pt idx="284547">
                  <c:v>57.924896951144099</c:v>
                </c:pt>
                <c:pt idx="284548">
                  <c:v>57.924967860877402</c:v>
                </c:pt>
                <c:pt idx="284549">
                  <c:v>57.925038770383601</c:v>
                </c:pt>
                <c:pt idx="284550">
                  <c:v>57.925109679662903</c:v>
                </c:pt>
                <c:pt idx="284551">
                  <c:v>57.9251805887153</c:v>
                </c:pt>
                <c:pt idx="284552">
                  <c:v>57.9252514975406</c:v>
                </c:pt>
                <c:pt idx="284553">
                  <c:v>57.925322406139003</c:v>
                </c:pt>
                <c:pt idx="284554">
                  <c:v>57.925393314510401</c:v>
                </c:pt>
                <c:pt idx="284555">
                  <c:v>57.925464222654803</c:v>
                </c:pt>
                <c:pt idx="284556">
                  <c:v>57.9255351305723</c:v>
                </c:pt>
                <c:pt idx="284557">
                  <c:v>57.925606038262799</c:v>
                </c:pt>
                <c:pt idx="284558">
                  <c:v>57.925676945726302</c:v>
                </c:pt>
                <c:pt idx="284559">
                  <c:v>57.9257478529629</c:v>
                </c:pt>
                <c:pt idx="284560">
                  <c:v>57.925818759972401</c:v>
                </c:pt>
                <c:pt idx="284561">
                  <c:v>57.925889666755097</c:v>
                </c:pt>
                <c:pt idx="284562">
                  <c:v>57.925960573310697</c:v>
                </c:pt>
                <c:pt idx="284563">
                  <c:v>57.926031479639398</c:v>
                </c:pt>
                <c:pt idx="284564">
                  <c:v>57.926102385741103</c:v>
                </c:pt>
                <c:pt idx="284565">
                  <c:v>57.926173291615903</c:v>
                </c:pt>
                <c:pt idx="284566">
                  <c:v>57.926244197263699</c:v>
                </c:pt>
                <c:pt idx="284567">
                  <c:v>57.926315102684498</c:v>
                </c:pt>
                <c:pt idx="284568">
                  <c:v>57.926386007878399</c:v>
                </c:pt>
                <c:pt idx="284569">
                  <c:v>57.926456912845303</c:v>
                </c:pt>
                <c:pt idx="284570">
                  <c:v>57.926527817585303</c:v>
                </c:pt>
                <c:pt idx="284571">
                  <c:v>57.926598722098298</c:v>
                </c:pt>
                <c:pt idx="284572">
                  <c:v>57.926669626384303</c:v>
                </c:pt>
                <c:pt idx="284573">
                  <c:v>57.926740530443404</c:v>
                </c:pt>
                <c:pt idx="284574">
                  <c:v>57.9268114342755</c:v>
                </c:pt>
                <c:pt idx="284575">
                  <c:v>57.926882337880599</c:v>
                </c:pt>
                <c:pt idx="284576">
                  <c:v>57.926953241258801</c:v>
                </c:pt>
                <c:pt idx="284577">
                  <c:v>57.927024144410098</c:v>
                </c:pt>
                <c:pt idx="284578">
                  <c:v>57.927095047334397</c:v>
                </c:pt>
                <c:pt idx="284579">
                  <c:v>57.9271659500317</c:v>
                </c:pt>
                <c:pt idx="284580">
                  <c:v>57.927236852502098</c:v>
                </c:pt>
                <c:pt idx="284581">
                  <c:v>57.927307754745499</c:v>
                </c:pt>
                <c:pt idx="284582">
                  <c:v>57.927378656762002</c:v>
                </c:pt>
                <c:pt idx="284583">
                  <c:v>57.927449558551501</c:v>
                </c:pt>
                <c:pt idx="284584">
                  <c:v>57.927520460114103</c:v>
                </c:pt>
                <c:pt idx="284585">
                  <c:v>57.927591361449799</c:v>
                </c:pt>
                <c:pt idx="284586">
                  <c:v>57.9276622625584</c:v>
                </c:pt>
                <c:pt idx="284587">
                  <c:v>57.927733163440202</c:v>
                </c:pt>
                <c:pt idx="284588">
                  <c:v>57.927804064095</c:v>
                </c:pt>
                <c:pt idx="284589">
                  <c:v>57.9278749645228</c:v>
                </c:pt>
                <c:pt idx="284590">
                  <c:v>57.927945864723696</c:v>
                </c:pt>
                <c:pt idx="284591">
                  <c:v>57.928016764697603</c:v>
                </c:pt>
                <c:pt idx="284592">
                  <c:v>57.928087664444597</c:v>
                </c:pt>
                <c:pt idx="284593">
                  <c:v>57.928158563964701</c:v>
                </c:pt>
                <c:pt idx="284594">
                  <c:v>57.9282294632578</c:v>
                </c:pt>
                <c:pt idx="284595">
                  <c:v>57.928300362324002</c:v>
                </c:pt>
                <c:pt idx="284596">
                  <c:v>57.9283712611632</c:v>
                </c:pt>
                <c:pt idx="284597">
                  <c:v>57.9284421597755</c:v>
                </c:pt>
                <c:pt idx="284598">
                  <c:v>57.928513058160902</c:v>
                </c:pt>
                <c:pt idx="284599">
                  <c:v>57.928583956319301</c:v>
                </c:pt>
                <c:pt idx="284600">
                  <c:v>57.928654854250802</c:v>
                </c:pt>
                <c:pt idx="284601">
                  <c:v>57.928725751955298</c:v>
                </c:pt>
                <c:pt idx="284602">
                  <c:v>57.928796649432897</c:v>
                </c:pt>
                <c:pt idx="284603">
                  <c:v>57.928867546683598</c:v>
                </c:pt>
                <c:pt idx="284604">
                  <c:v>57.928938443707302</c:v>
                </c:pt>
                <c:pt idx="284605">
                  <c:v>57.929009340504102</c:v>
                </c:pt>
                <c:pt idx="284606">
                  <c:v>57.929080237073897</c:v>
                </c:pt>
                <c:pt idx="284607">
                  <c:v>57.929151133416802</c:v>
                </c:pt>
                <c:pt idx="284608">
                  <c:v>57.929222029532802</c:v>
                </c:pt>
                <c:pt idx="284609">
                  <c:v>57.929292925421898</c:v>
                </c:pt>
                <c:pt idx="284610">
                  <c:v>57.929363821084003</c:v>
                </c:pt>
                <c:pt idx="284611">
                  <c:v>57.929434716519197</c:v>
                </c:pt>
                <c:pt idx="284612">
                  <c:v>57.9295056117275</c:v>
                </c:pt>
                <c:pt idx="284613">
                  <c:v>57.929576506708798</c:v>
                </c:pt>
                <c:pt idx="284614">
                  <c:v>57.9296474014632</c:v>
                </c:pt>
                <c:pt idx="284615">
                  <c:v>57.929718295990703</c:v>
                </c:pt>
                <c:pt idx="284616">
                  <c:v>57.929789190291302</c:v>
                </c:pt>
                <c:pt idx="284617">
                  <c:v>57.929860084364897</c:v>
                </c:pt>
                <c:pt idx="284618">
                  <c:v>57.929930978211601</c:v>
                </c:pt>
                <c:pt idx="284619">
                  <c:v>57.930001871831401</c:v>
                </c:pt>
                <c:pt idx="284620">
                  <c:v>57.930072765224203</c:v>
                </c:pt>
                <c:pt idx="284621">
                  <c:v>57.9301436583902</c:v>
                </c:pt>
                <c:pt idx="284622">
                  <c:v>57.9302145513292</c:v>
                </c:pt>
                <c:pt idx="284623">
                  <c:v>57.930285444041203</c:v>
                </c:pt>
                <c:pt idx="284624">
                  <c:v>57.930356336526401</c:v>
                </c:pt>
                <c:pt idx="284625">
                  <c:v>57.930427228784602</c:v>
                </c:pt>
                <c:pt idx="284626">
                  <c:v>57.930498120815997</c:v>
                </c:pt>
                <c:pt idx="284627">
                  <c:v>57.930569012620403</c:v>
                </c:pt>
                <c:pt idx="284628">
                  <c:v>57.930639904197903</c:v>
                </c:pt>
                <c:pt idx="284629">
                  <c:v>57.9307107955484</c:v>
                </c:pt>
                <c:pt idx="284630">
                  <c:v>57.930781686672098</c:v>
                </c:pt>
                <c:pt idx="284631">
                  <c:v>57.9308525775688</c:v>
                </c:pt>
                <c:pt idx="284632">
                  <c:v>57.930923468238603</c:v>
                </c:pt>
                <c:pt idx="284633">
                  <c:v>57.930994358681502</c:v>
                </c:pt>
                <c:pt idx="284634">
                  <c:v>57.931065248897497</c:v>
                </c:pt>
                <c:pt idx="284635">
                  <c:v>57.9311361388866</c:v>
                </c:pt>
                <c:pt idx="284636">
                  <c:v>57.931207028648799</c:v>
                </c:pt>
                <c:pt idx="284637">
                  <c:v>57.931277918184001</c:v>
                </c:pt>
                <c:pt idx="284638">
                  <c:v>57.931348807492398</c:v>
                </c:pt>
                <c:pt idx="284639">
                  <c:v>57.931419696573798</c:v>
                </c:pt>
                <c:pt idx="284640">
                  <c:v>57.9314905854283</c:v>
                </c:pt>
                <c:pt idx="284641">
                  <c:v>57.931561474055897</c:v>
                </c:pt>
                <c:pt idx="284642">
                  <c:v>57.931632362456597</c:v>
                </c:pt>
                <c:pt idx="284643">
                  <c:v>57.931703250630399</c:v>
                </c:pt>
                <c:pt idx="284644">
                  <c:v>57.931774138577303</c:v>
                </c:pt>
                <c:pt idx="284645">
                  <c:v>57.931845026297303</c:v>
                </c:pt>
                <c:pt idx="284646">
                  <c:v>57.931915913790398</c:v>
                </c:pt>
                <c:pt idx="284647">
                  <c:v>57.931986801056603</c:v>
                </c:pt>
                <c:pt idx="284648">
                  <c:v>57.932057688095803</c:v>
                </c:pt>
                <c:pt idx="284649">
                  <c:v>57.932128574908198</c:v>
                </c:pt>
                <c:pt idx="284650">
                  <c:v>57.932199461493703</c:v>
                </c:pt>
                <c:pt idx="284651">
                  <c:v>57.932270347852203</c:v>
                </c:pt>
                <c:pt idx="284652">
                  <c:v>57.932341233983898</c:v>
                </c:pt>
                <c:pt idx="284653">
                  <c:v>57.932412119888703</c:v>
                </c:pt>
                <c:pt idx="284654">
                  <c:v>57.932483005566503</c:v>
                </c:pt>
                <c:pt idx="284655">
                  <c:v>57.932553891017498</c:v>
                </c:pt>
                <c:pt idx="284656">
                  <c:v>57.932624776241497</c:v>
                </c:pt>
                <c:pt idx="284657">
                  <c:v>57.932695661238697</c:v>
                </c:pt>
                <c:pt idx="284658">
                  <c:v>57.932766546008999</c:v>
                </c:pt>
                <c:pt idx="284659">
                  <c:v>57.932837430552397</c:v>
                </c:pt>
                <c:pt idx="284660">
                  <c:v>57.932908314868897</c:v>
                </c:pt>
                <c:pt idx="284661">
                  <c:v>57.9329791989584</c:v>
                </c:pt>
                <c:pt idx="284662">
                  <c:v>57.933050082821097</c:v>
                </c:pt>
                <c:pt idx="284663">
                  <c:v>57.933120966456897</c:v>
                </c:pt>
                <c:pt idx="284664">
                  <c:v>57.9331918498658</c:v>
                </c:pt>
                <c:pt idx="284665">
                  <c:v>57.933262733047897</c:v>
                </c:pt>
                <c:pt idx="284666">
                  <c:v>57.933333616002997</c:v>
                </c:pt>
                <c:pt idx="284667">
                  <c:v>57.9334044987312</c:v>
                </c:pt>
                <c:pt idx="284668">
                  <c:v>57.933475381232597</c:v>
                </c:pt>
                <c:pt idx="284669">
                  <c:v>57.933546263506997</c:v>
                </c:pt>
                <c:pt idx="284670">
                  <c:v>57.933617145554599</c:v>
                </c:pt>
                <c:pt idx="284671">
                  <c:v>57.933688027375297</c:v>
                </c:pt>
                <c:pt idx="284672">
                  <c:v>57.933758908969097</c:v>
                </c:pt>
                <c:pt idx="284673">
                  <c:v>57.933829790335999</c:v>
                </c:pt>
                <c:pt idx="284674">
                  <c:v>57.933900671476003</c:v>
                </c:pt>
                <c:pt idx="284675">
                  <c:v>57.933971552389202</c:v>
                </c:pt>
                <c:pt idx="284676">
                  <c:v>57.934042433075398</c:v>
                </c:pt>
                <c:pt idx="284677">
                  <c:v>57.934113313534802</c:v>
                </c:pt>
                <c:pt idx="284678">
                  <c:v>57.934184193767301</c:v>
                </c:pt>
                <c:pt idx="284679">
                  <c:v>57.934255073772903</c:v>
                </c:pt>
                <c:pt idx="284680">
                  <c:v>57.9343259535516</c:v>
                </c:pt>
                <c:pt idx="284681">
                  <c:v>57.934396833103499</c:v>
                </c:pt>
                <c:pt idx="284682">
                  <c:v>57.9344677124284</c:v>
                </c:pt>
                <c:pt idx="284683">
                  <c:v>57.934538591526497</c:v>
                </c:pt>
                <c:pt idx="284684">
                  <c:v>57.934609470397803</c:v>
                </c:pt>
                <c:pt idx="284685">
                  <c:v>57.934680349042097</c:v>
                </c:pt>
                <c:pt idx="284686">
                  <c:v>57.9347512274596</c:v>
                </c:pt>
                <c:pt idx="284687">
                  <c:v>57.934822105650099</c:v>
                </c:pt>
                <c:pt idx="284688">
                  <c:v>57.934892983613899</c:v>
                </c:pt>
                <c:pt idx="284689">
                  <c:v>57.934963861350703</c:v>
                </c:pt>
                <c:pt idx="284690">
                  <c:v>57.935034738860701</c:v>
                </c:pt>
                <c:pt idx="284691">
                  <c:v>57.935105616143801</c:v>
                </c:pt>
                <c:pt idx="284692">
                  <c:v>57.935176493199997</c:v>
                </c:pt>
                <c:pt idx="284693">
                  <c:v>57.935247370029302</c:v>
                </c:pt>
                <c:pt idx="284694">
                  <c:v>57.935318246631802</c:v>
                </c:pt>
                <c:pt idx="284695">
                  <c:v>57.935389123007397</c:v>
                </c:pt>
                <c:pt idx="284696">
                  <c:v>57.935459999156201</c:v>
                </c:pt>
                <c:pt idx="284697">
                  <c:v>57.935530875078001</c:v>
                </c:pt>
                <c:pt idx="284698">
                  <c:v>57.935601750773003</c:v>
                </c:pt>
                <c:pt idx="284699">
                  <c:v>57.9356726262412</c:v>
                </c:pt>
                <c:pt idx="284700">
                  <c:v>57.935743501482499</c:v>
                </c:pt>
                <c:pt idx="284701">
                  <c:v>57.9358143764969</c:v>
                </c:pt>
                <c:pt idx="284702">
                  <c:v>57.935885251284397</c:v>
                </c:pt>
                <c:pt idx="284703">
                  <c:v>57.935956125845102</c:v>
                </c:pt>
                <c:pt idx="284704">
                  <c:v>57.936027000178903</c:v>
                </c:pt>
                <c:pt idx="284705">
                  <c:v>57.936097874285799</c:v>
                </c:pt>
                <c:pt idx="284706">
                  <c:v>57.936168748165898</c:v>
                </c:pt>
                <c:pt idx="284707">
                  <c:v>57.936239621819198</c:v>
                </c:pt>
                <c:pt idx="284708">
                  <c:v>57.9363104952455</c:v>
                </c:pt>
                <c:pt idx="284709">
                  <c:v>57.936381368445097</c:v>
                </c:pt>
                <c:pt idx="284710">
                  <c:v>57.936452241417697</c:v>
                </c:pt>
                <c:pt idx="284711">
                  <c:v>57.936523114163499</c:v>
                </c:pt>
                <c:pt idx="284712">
                  <c:v>57.936593986682396</c:v>
                </c:pt>
                <c:pt idx="284713">
                  <c:v>57.936664858974503</c:v>
                </c:pt>
                <c:pt idx="284714">
                  <c:v>57.936735731039697</c:v>
                </c:pt>
                <c:pt idx="284715">
                  <c:v>57.9368066028781</c:v>
                </c:pt>
                <c:pt idx="284716">
                  <c:v>57.936877474489599</c:v>
                </c:pt>
                <c:pt idx="284717">
                  <c:v>57.936948345874299</c:v>
                </c:pt>
                <c:pt idx="284718">
                  <c:v>57.937019217032102</c:v>
                </c:pt>
                <c:pt idx="284719">
                  <c:v>57.937090087963</c:v>
                </c:pt>
                <c:pt idx="284720">
                  <c:v>57.9371609586671</c:v>
                </c:pt>
                <c:pt idx="284721">
                  <c:v>57.937231829144402</c:v>
                </c:pt>
                <c:pt idx="284722">
                  <c:v>57.937302699394799</c:v>
                </c:pt>
                <c:pt idx="284723">
                  <c:v>57.937373569418398</c:v>
                </c:pt>
                <c:pt idx="284724">
                  <c:v>57.937444439215099</c:v>
                </c:pt>
                <c:pt idx="284725">
                  <c:v>57.937515308784903</c:v>
                </c:pt>
                <c:pt idx="284726">
                  <c:v>57.937586178127901</c:v>
                </c:pt>
                <c:pt idx="284727">
                  <c:v>57.937657047244102</c:v>
                </c:pt>
                <c:pt idx="284728">
                  <c:v>57.937727916133397</c:v>
                </c:pt>
                <c:pt idx="284729">
                  <c:v>57.937798784795902</c:v>
                </c:pt>
                <c:pt idx="284730">
                  <c:v>57.937869653231502</c:v>
                </c:pt>
                <c:pt idx="284731">
                  <c:v>57.937940521440296</c:v>
                </c:pt>
                <c:pt idx="284732">
                  <c:v>57.938011389422201</c:v>
                </c:pt>
                <c:pt idx="284733">
                  <c:v>57.9380822571773</c:v>
                </c:pt>
                <c:pt idx="284734">
                  <c:v>57.9381531247056</c:v>
                </c:pt>
                <c:pt idx="284735">
                  <c:v>57.938223992007003</c:v>
                </c:pt>
                <c:pt idx="284736">
                  <c:v>57.938294859081601</c:v>
                </c:pt>
                <c:pt idx="284737">
                  <c:v>57.938365725929302</c:v>
                </c:pt>
                <c:pt idx="284738">
                  <c:v>57.938436592550197</c:v>
                </c:pt>
                <c:pt idx="284739">
                  <c:v>57.938507458944301</c:v>
                </c:pt>
                <c:pt idx="284740">
                  <c:v>57.9385783251115</c:v>
                </c:pt>
                <c:pt idx="284741">
                  <c:v>57.938649191051901</c:v>
                </c:pt>
                <c:pt idx="284742">
                  <c:v>57.938720056765497</c:v>
                </c:pt>
                <c:pt idx="284743">
                  <c:v>57.938790922252203</c:v>
                </c:pt>
                <c:pt idx="284744">
                  <c:v>57.938861787512103</c:v>
                </c:pt>
                <c:pt idx="284745">
                  <c:v>57.938932652545098</c:v>
                </c:pt>
                <c:pt idx="284746">
                  <c:v>57.939003517351303</c:v>
                </c:pt>
                <c:pt idx="284747">
                  <c:v>57.939074381930702</c:v>
                </c:pt>
                <c:pt idx="284748">
                  <c:v>57.939145246283303</c:v>
                </c:pt>
                <c:pt idx="284749">
                  <c:v>57.939216110408999</c:v>
                </c:pt>
                <c:pt idx="284750">
                  <c:v>57.939286974307898</c:v>
                </c:pt>
                <c:pt idx="284751">
                  <c:v>57.939357837979998</c:v>
                </c:pt>
                <c:pt idx="284752">
                  <c:v>57.9394287014252</c:v>
                </c:pt>
                <c:pt idx="284753">
                  <c:v>57.939499564643597</c:v>
                </c:pt>
                <c:pt idx="284754">
                  <c:v>57.939570427635203</c:v>
                </c:pt>
                <c:pt idx="284755">
                  <c:v>57.939641290399997</c:v>
                </c:pt>
                <c:pt idx="284756">
                  <c:v>57.939712152937901</c:v>
                </c:pt>
                <c:pt idx="284757">
                  <c:v>57.939783015248999</c:v>
                </c:pt>
                <c:pt idx="284758">
                  <c:v>57.939853877333299</c:v>
                </c:pt>
                <c:pt idx="284759">
                  <c:v>57.939924739190701</c:v>
                </c:pt>
                <c:pt idx="284760">
                  <c:v>57.939995600821398</c:v>
                </c:pt>
                <c:pt idx="284761">
                  <c:v>57.940066462225197</c:v>
                </c:pt>
                <c:pt idx="284762">
                  <c:v>57.940137323402197</c:v>
                </c:pt>
                <c:pt idx="284763">
                  <c:v>57.9402081843524</c:v>
                </c:pt>
                <c:pt idx="284764">
                  <c:v>57.940279045075698</c:v>
                </c:pt>
                <c:pt idx="284765">
                  <c:v>57.940349905572297</c:v>
                </c:pt>
                <c:pt idx="284766">
                  <c:v>57.940420765841999</c:v>
                </c:pt>
                <c:pt idx="284767">
                  <c:v>57.940491625884903</c:v>
                </c:pt>
                <c:pt idx="284768">
                  <c:v>57.940562485701001</c:v>
                </c:pt>
                <c:pt idx="284769">
                  <c:v>57.940633345290202</c:v>
                </c:pt>
                <c:pt idx="284770">
                  <c:v>57.940704204652697</c:v>
                </c:pt>
                <c:pt idx="284771">
                  <c:v>57.940775063788301</c:v>
                </c:pt>
                <c:pt idx="284772">
                  <c:v>57.9408459226972</c:v>
                </c:pt>
                <c:pt idx="284773">
                  <c:v>57.940916781379201</c:v>
                </c:pt>
                <c:pt idx="284774">
                  <c:v>57.940987639834397</c:v>
                </c:pt>
                <c:pt idx="284775">
                  <c:v>57.941058498062702</c:v>
                </c:pt>
                <c:pt idx="284776">
                  <c:v>57.941129356064302</c:v>
                </c:pt>
                <c:pt idx="284777">
                  <c:v>57.941200213839103</c:v>
                </c:pt>
                <c:pt idx="284778">
                  <c:v>57.941271071387</c:v>
                </c:pt>
                <c:pt idx="284779">
                  <c:v>57.941341928708198</c:v>
                </c:pt>
                <c:pt idx="284780">
                  <c:v>57.941412785802498</c:v>
                </c:pt>
                <c:pt idx="284781">
                  <c:v>57.9414836426701</c:v>
                </c:pt>
                <c:pt idx="284782">
                  <c:v>57.941554499310797</c:v>
                </c:pt>
                <c:pt idx="284783">
                  <c:v>57.941625355724703</c:v>
                </c:pt>
                <c:pt idx="284784">
                  <c:v>57.941696211911797</c:v>
                </c:pt>
                <c:pt idx="284785">
                  <c:v>57.9417670678721</c:v>
                </c:pt>
                <c:pt idx="284786">
                  <c:v>57.941837923605704</c:v>
                </c:pt>
                <c:pt idx="284787">
                  <c:v>57.941908779112403</c:v>
                </c:pt>
                <c:pt idx="284788">
                  <c:v>57.941979634392297</c:v>
                </c:pt>
                <c:pt idx="284789">
                  <c:v>57.9420504894454</c:v>
                </c:pt>
                <c:pt idx="284790">
                  <c:v>57.942121344271698</c:v>
                </c:pt>
                <c:pt idx="284791">
                  <c:v>57.942192198871197</c:v>
                </c:pt>
                <c:pt idx="284792">
                  <c:v>57.942263053243899</c:v>
                </c:pt>
                <c:pt idx="284793">
                  <c:v>57.942333907389802</c:v>
                </c:pt>
                <c:pt idx="284794">
                  <c:v>57.9424047613089</c:v>
                </c:pt>
                <c:pt idx="284795">
                  <c:v>57.9424756150012</c:v>
                </c:pt>
                <c:pt idx="284796">
                  <c:v>57.942546468466702</c:v>
                </c:pt>
                <c:pt idx="284797">
                  <c:v>57.942617321705399</c:v>
                </c:pt>
                <c:pt idx="284798">
                  <c:v>57.942688174717297</c:v>
                </c:pt>
                <c:pt idx="284799">
                  <c:v>57.942759027502497</c:v>
                </c:pt>
                <c:pt idx="284800">
                  <c:v>57.942829880060799</c:v>
                </c:pt>
                <c:pt idx="284801">
                  <c:v>57.942900732392303</c:v>
                </c:pt>
                <c:pt idx="284802">
                  <c:v>57.942971584497101</c:v>
                </c:pt>
                <c:pt idx="284803">
                  <c:v>57.943042436375002</c:v>
                </c:pt>
                <c:pt idx="284804">
                  <c:v>57.943113288026197</c:v>
                </c:pt>
                <c:pt idx="284805">
                  <c:v>57.943184139450601</c:v>
                </c:pt>
                <c:pt idx="284806">
                  <c:v>57.9432549906482</c:v>
                </c:pt>
                <c:pt idx="284807">
                  <c:v>57.943325841619</c:v>
                </c:pt>
                <c:pt idx="284808">
                  <c:v>57.943396692363002</c:v>
                </c:pt>
                <c:pt idx="284809">
                  <c:v>57.9434675428802</c:v>
                </c:pt>
                <c:pt idx="284810">
                  <c:v>57.943538393170599</c:v>
                </c:pt>
                <c:pt idx="284811">
                  <c:v>57.943609243234299</c:v>
                </c:pt>
                <c:pt idx="284812">
                  <c:v>57.943680093071201</c:v>
                </c:pt>
                <c:pt idx="284813">
                  <c:v>57.943750942681199</c:v>
                </c:pt>
                <c:pt idx="284814">
                  <c:v>57.943821792064497</c:v>
                </c:pt>
                <c:pt idx="284815">
                  <c:v>57.943892641221098</c:v>
                </c:pt>
                <c:pt idx="284816">
                  <c:v>57.9439634901508</c:v>
                </c:pt>
                <c:pt idx="284817">
                  <c:v>57.944034338853797</c:v>
                </c:pt>
                <c:pt idx="284818">
                  <c:v>57.944105187329903</c:v>
                </c:pt>
                <c:pt idx="284819">
                  <c:v>57.944176035579297</c:v>
                </c:pt>
                <c:pt idx="284820">
                  <c:v>57.944246883601899</c:v>
                </c:pt>
                <c:pt idx="284821">
                  <c:v>57.944317731397803</c:v>
                </c:pt>
                <c:pt idx="284822">
                  <c:v>57.944388578966802</c:v>
                </c:pt>
                <c:pt idx="284823">
                  <c:v>57.944459426309102</c:v>
                </c:pt>
                <c:pt idx="284824">
                  <c:v>57.944530273424597</c:v>
                </c:pt>
                <c:pt idx="284825">
                  <c:v>57.944601120313401</c:v>
                </c:pt>
                <c:pt idx="284826">
                  <c:v>57.944671966975299</c:v>
                </c:pt>
                <c:pt idx="284827">
                  <c:v>57.9447428134105</c:v>
                </c:pt>
                <c:pt idx="284828">
                  <c:v>57.944813659618902</c:v>
                </c:pt>
                <c:pt idx="284829">
                  <c:v>57.944884505600598</c:v>
                </c:pt>
                <c:pt idx="284830">
                  <c:v>57.944955351355397</c:v>
                </c:pt>
                <c:pt idx="284831">
                  <c:v>57.945026196883497</c:v>
                </c:pt>
                <c:pt idx="284832">
                  <c:v>57.945097042184898</c:v>
                </c:pt>
                <c:pt idx="284833">
                  <c:v>57.945167887259402</c:v>
                </c:pt>
                <c:pt idx="284834">
                  <c:v>57.9452387321072</c:v>
                </c:pt>
                <c:pt idx="284835">
                  <c:v>57.945309576728199</c:v>
                </c:pt>
                <c:pt idx="284836">
                  <c:v>57.945380421122501</c:v>
                </c:pt>
                <c:pt idx="284837">
                  <c:v>57.945451265289996</c:v>
                </c:pt>
                <c:pt idx="284838">
                  <c:v>57.945522109230701</c:v>
                </c:pt>
                <c:pt idx="284839">
                  <c:v>57.945592952944601</c:v>
                </c:pt>
                <c:pt idx="284840">
                  <c:v>57.945663796431802</c:v>
                </c:pt>
                <c:pt idx="284841">
                  <c:v>57.945734639692297</c:v>
                </c:pt>
                <c:pt idx="284842">
                  <c:v>57.945805482725902</c:v>
                </c:pt>
                <c:pt idx="284843">
                  <c:v>57.945876325532801</c:v>
                </c:pt>
                <c:pt idx="284844">
                  <c:v>57.945947168113001</c:v>
                </c:pt>
                <c:pt idx="284845">
                  <c:v>57.946018010466297</c:v>
                </c:pt>
                <c:pt idx="284846">
                  <c:v>57.946088852593</c:v>
                </c:pt>
                <c:pt idx="284847">
                  <c:v>57.946159694492799</c:v>
                </c:pt>
                <c:pt idx="284848">
                  <c:v>57.946230536165899</c:v>
                </c:pt>
                <c:pt idx="284849">
                  <c:v>57.946301377612301</c:v>
                </c:pt>
                <c:pt idx="284850">
                  <c:v>57.946372218831897</c:v>
                </c:pt>
                <c:pt idx="284851">
                  <c:v>57.946443059824702</c:v>
                </c:pt>
                <c:pt idx="284852">
                  <c:v>57.946513900590801</c:v>
                </c:pt>
                <c:pt idx="284853">
                  <c:v>57.946584741130103</c:v>
                </c:pt>
                <c:pt idx="284854">
                  <c:v>57.946655581442599</c:v>
                </c:pt>
                <c:pt idx="284855">
                  <c:v>57.946726421528403</c:v>
                </c:pt>
                <c:pt idx="284856">
                  <c:v>57.946797261387502</c:v>
                </c:pt>
                <c:pt idx="284857">
                  <c:v>57.946868101019803</c:v>
                </c:pt>
                <c:pt idx="284858">
                  <c:v>57.946938940425397</c:v>
                </c:pt>
                <c:pt idx="284859">
                  <c:v>57.947009779604201</c:v>
                </c:pt>
                <c:pt idx="284860">
                  <c:v>57.9470806185562</c:v>
                </c:pt>
                <c:pt idx="284861">
                  <c:v>57.9471514572815</c:v>
                </c:pt>
                <c:pt idx="284862">
                  <c:v>57.947222295780101</c:v>
                </c:pt>
                <c:pt idx="284863">
                  <c:v>57.947293134051897</c:v>
                </c:pt>
                <c:pt idx="284864">
                  <c:v>57.947363972097001</c:v>
                </c:pt>
                <c:pt idx="284865">
                  <c:v>57.9474348099153</c:v>
                </c:pt>
                <c:pt idx="284866">
                  <c:v>57.947505647506802</c:v>
                </c:pt>
                <c:pt idx="284867">
                  <c:v>57.947576484871703</c:v>
                </c:pt>
                <c:pt idx="284868">
                  <c:v>57.9476473220098</c:v>
                </c:pt>
                <c:pt idx="284869">
                  <c:v>57.947718158921099</c:v>
                </c:pt>
                <c:pt idx="284870">
                  <c:v>57.947788995605698</c:v>
                </c:pt>
                <c:pt idx="284871">
                  <c:v>57.9478598320635</c:v>
                </c:pt>
                <c:pt idx="284872">
                  <c:v>57.947930668294703</c:v>
                </c:pt>
                <c:pt idx="284873">
                  <c:v>57.948001504299</c:v>
                </c:pt>
                <c:pt idx="284874">
                  <c:v>57.948072340076699</c:v>
                </c:pt>
                <c:pt idx="284875">
                  <c:v>57.9481431756275</c:v>
                </c:pt>
                <c:pt idx="284876">
                  <c:v>57.948214010951702</c:v>
                </c:pt>
                <c:pt idx="284877">
                  <c:v>57.948284846049098</c:v>
                </c:pt>
                <c:pt idx="284878">
                  <c:v>57.948355680919803</c:v>
                </c:pt>
                <c:pt idx="284879">
                  <c:v>57.948426515563703</c:v>
                </c:pt>
                <c:pt idx="284880">
                  <c:v>57.948497349980997</c:v>
                </c:pt>
                <c:pt idx="284881">
                  <c:v>57.9485681841714</c:v>
                </c:pt>
                <c:pt idx="284882">
                  <c:v>57.948639018135196</c:v>
                </c:pt>
                <c:pt idx="284883">
                  <c:v>57.948709851872202</c:v>
                </c:pt>
                <c:pt idx="284884">
                  <c:v>57.948780685382502</c:v>
                </c:pt>
                <c:pt idx="284885">
                  <c:v>57.948851518665997</c:v>
                </c:pt>
                <c:pt idx="284886">
                  <c:v>57.9489223517228</c:v>
                </c:pt>
                <c:pt idx="284887">
                  <c:v>57.948993184552897</c:v>
                </c:pt>
                <c:pt idx="284888">
                  <c:v>57.949064017156203</c:v>
                </c:pt>
                <c:pt idx="284889">
                  <c:v>57.949134849532904</c:v>
                </c:pt>
                <c:pt idx="284890">
                  <c:v>57.949205681682798</c:v>
                </c:pt>
                <c:pt idx="284891">
                  <c:v>57.949276513605902</c:v>
                </c:pt>
                <c:pt idx="284892">
                  <c:v>57.9493473453024</c:v>
                </c:pt>
                <c:pt idx="284893">
                  <c:v>57.949418176772099</c:v>
                </c:pt>
                <c:pt idx="284894">
                  <c:v>57.9494890080151</c:v>
                </c:pt>
                <c:pt idx="284895">
                  <c:v>57.949559839031302</c:v>
                </c:pt>
                <c:pt idx="284896">
                  <c:v>57.949630669820898</c:v>
                </c:pt>
                <c:pt idx="284897">
                  <c:v>57.949701500383703</c:v>
                </c:pt>
                <c:pt idx="284898">
                  <c:v>57.949772330719803</c:v>
                </c:pt>
                <c:pt idx="284899">
                  <c:v>57.949843160829197</c:v>
                </c:pt>
                <c:pt idx="284900">
                  <c:v>57.949913990711799</c:v>
                </c:pt>
                <c:pt idx="284901">
                  <c:v>57.949984820367803</c:v>
                </c:pt>
                <c:pt idx="284902">
                  <c:v>57.950055649797001</c:v>
                </c:pt>
                <c:pt idx="284903">
                  <c:v>57.950126478999501</c:v>
                </c:pt>
                <c:pt idx="284904">
                  <c:v>57.950197307975202</c:v>
                </c:pt>
                <c:pt idx="284905">
                  <c:v>57.950268136724297</c:v>
                </c:pt>
                <c:pt idx="284906">
                  <c:v>57.950338965246601</c:v>
                </c:pt>
                <c:pt idx="284907">
                  <c:v>57.950409793542299</c:v>
                </c:pt>
                <c:pt idx="284908">
                  <c:v>57.950480621611199</c:v>
                </c:pt>
                <c:pt idx="284909">
                  <c:v>57.9505514494534</c:v>
                </c:pt>
                <c:pt idx="284910">
                  <c:v>57.950622277068902</c:v>
                </c:pt>
                <c:pt idx="284911">
                  <c:v>57.950693104457599</c:v>
                </c:pt>
                <c:pt idx="284912">
                  <c:v>57.950763931619697</c:v>
                </c:pt>
                <c:pt idx="284913">
                  <c:v>57.950834758555096</c:v>
                </c:pt>
                <c:pt idx="284914">
                  <c:v>57.950905585263698</c:v>
                </c:pt>
                <c:pt idx="284915">
                  <c:v>57.9509764117456</c:v>
                </c:pt>
                <c:pt idx="284916">
                  <c:v>57.951047238000797</c:v>
                </c:pt>
                <c:pt idx="284917">
                  <c:v>57.951118064029302</c:v>
                </c:pt>
                <c:pt idx="284918">
                  <c:v>57.951188889831101</c:v>
                </c:pt>
                <c:pt idx="284919">
                  <c:v>57.951259715406202</c:v>
                </c:pt>
                <c:pt idx="284920">
                  <c:v>57.951330540754597</c:v>
                </c:pt>
                <c:pt idx="284921">
                  <c:v>57.951401365876301</c:v>
                </c:pt>
                <c:pt idx="284922">
                  <c:v>57.951472190771298</c:v>
                </c:pt>
                <c:pt idx="284923">
                  <c:v>57.951543015439597</c:v>
                </c:pt>
                <c:pt idx="284924">
                  <c:v>57.951613839881098</c:v>
                </c:pt>
                <c:pt idx="284925">
                  <c:v>57.951684664096</c:v>
                </c:pt>
                <c:pt idx="284926">
                  <c:v>57.951755488084203</c:v>
                </c:pt>
                <c:pt idx="284927">
                  <c:v>57.951826311845601</c:v>
                </c:pt>
                <c:pt idx="284928">
                  <c:v>57.951897135380399</c:v>
                </c:pt>
                <c:pt idx="284929">
                  <c:v>57.951967958688499</c:v>
                </c:pt>
                <c:pt idx="284930">
                  <c:v>57.952038781769801</c:v>
                </c:pt>
                <c:pt idx="284931">
                  <c:v>57.952109604624503</c:v>
                </c:pt>
                <c:pt idx="284932">
                  <c:v>57.9521804272525</c:v>
                </c:pt>
                <c:pt idx="284933">
                  <c:v>57.952251249653699</c:v>
                </c:pt>
                <c:pt idx="284934">
                  <c:v>57.952322071828299</c:v>
                </c:pt>
                <c:pt idx="284935">
                  <c:v>57.952392893776199</c:v>
                </c:pt>
                <c:pt idx="284936">
                  <c:v>57.952463715497402</c:v>
                </c:pt>
                <c:pt idx="284937">
                  <c:v>57.952534536991898</c:v>
                </c:pt>
                <c:pt idx="284938">
                  <c:v>57.952605358259703</c:v>
                </c:pt>
                <c:pt idx="284939">
                  <c:v>57.952676179300802</c:v>
                </c:pt>
                <c:pt idx="284940">
                  <c:v>57.952747000115203</c:v>
                </c:pt>
                <c:pt idx="284941">
                  <c:v>57.952817820702897</c:v>
                </c:pt>
                <c:pt idx="284942">
                  <c:v>57.9528886410639</c:v>
                </c:pt>
                <c:pt idx="284943">
                  <c:v>57.952959461198297</c:v>
                </c:pt>
                <c:pt idx="284944">
                  <c:v>57.953030281105903</c:v>
                </c:pt>
                <c:pt idx="284945">
                  <c:v>57.953101100786903</c:v>
                </c:pt>
                <c:pt idx="284946">
                  <c:v>57.953171920241203</c:v>
                </c:pt>
                <c:pt idx="284947">
                  <c:v>57.953242739468799</c:v>
                </c:pt>
                <c:pt idx="284948">
                  <c:v>57.953313558469702</c:v>
                </c:pt>
                <c:pt idx="284949">
                  <c:v>57.9533843772439</c:v>
                </c:pt>
                <c:pt idx="284950">
                  <c:v>57.953455195791399</c:v>
                </c:pt>
                <c:pt idx="284951">
                  <c:v>57.953526014112299</c:v>
                </c:pt>
                <c:pt idx="284952">
                  <c:v>57.9535968322065</c:v>
                </c:pt>
                <c:pt idx="284953">
                  <c:v>57.953667650073903</c:v>
                </c:pt>
                <c:pt idx="284954">
                  <c:v>57.9537384677147</c:v>
                </c:pt>
                <c:pt idx="284955">
                  <c:v>57.953809285128898</c:v>
                </c:pt>
                <c:pt idx="284956">
                  <c:v>57.953880102316297</c:v>
                </c:pt>
                <c:pt idx="284957">
                  <c:v>57.953950919277098</c:v>
                </c:pt>
                <c:pt idx="284958">
                  <c:v>57.9540217360112</c:v>
                </c:pt>
                <c:pt idx="284959">
                  <c:v>57.954092552518603</c:v>
                </c:pt>
                <c:pt idx="284960">
                  <c:v>57.9541633687993</c:v>
                </c:pt>
                <c:pt idx="284961">
                  <c:v>57.954234184853298</c:v>
                </c:pt>
                <c:pt idx="284962">
                  <c:v>57.954305000680698</c:v>
                </c:pt>
                <c:pt idx="284963">
                  <c:v>57.954375816281399</c:v>
                </c:pt>
                <c:pt idx="284964">
                  <c:v>57.9544466316555</c:v>
                </c:pt>
                <c:pt idx="284965">
                  <c:v>57.954517446802797</c:v>
                </c:pt>
                <c:pt idx="284966">
                  <c:v>57.954588261723501</c:v>
                </c:pt>
                <c:pt idx="284967">
                  <c:v>57.954659076417499</c:v>
                </c:pt>
                <c:pt idx="284968">
                  <c:v>57.954729890884799</c:v>
                </c:pt>
                <c:pt idx="284969">
                  <c:v>57.9548007051255</c:v>
                </c:pt>
                <c:pt idx="284970">
                  <c:v>57.954871519139502</c:v>
                </c:pt>
                <c:pt idx="284971">
                  <c:v>57.954942332926798</c:v>
                </c:pt>
                <c:pt idx="284972">
                  <c:v>57.955013146487502</c:v>
                </c:pt>
                <c:pt idx="284973">
                  <c:v>57.955083959821501</c:v>
                </c:pt>
                <c:pt idx="284974">
                  <c:v>57.9551547729288</c:v>
                </c:pt>
                <c:pt idx="284975">
                  <c:v>57.955225585809401</c:v>
                </c:pt>
                <c:pt idx="284976">
                  <c:v>57.955296398463403</c:v>
                </c:pt>
                <c:pt idx="284977">
                  <c:v>57.955367210890799</c:v>
                </c:pt>
                <c:pt idx="284978">
                  <c:v>57.955438023091403</c:v>
                </c:pt>
                <c:pt idx="284979">
                  <c:v>57.955508835065402</c:v>
                </c:pt>
                <c:pt idx="284980">
                  <c:v>57.955579646812801</c:v>
                </c:pt>
                <c:pt idx="284981">
                  <c:v>57.955650458333402</c:v>
                </c:pt>
                <c:pt idx="284982">
                  <c:v>57.955721269627396</c:v>
                </c:pt>
                <c:pt idx="284983">
                  <c:v>57.955792080694799</c:v>
                </c:pt>
                <c:pt idx="284984">
                  <c:v>57.955862891535503</c:v>
                </c:pt>
                <c:pt idx="284985">
                  <c:v>57.955933702149501</c:v>
                </c:pt>
                <c:pt idx="284986">
                  <c:v>57.9560045125369</c:v>
                </c:pt>
                <c:pt idx="284987">
                  <c:v>57.9560753226976</c:v>
                </c:pt>
                <c:pt idx="284988">
                  <c:v>57.956146132631702</c:v>
                </c:pt>
                <c:pt idx="284989">
                  <c:v>57.956216942339097</c:v>
                </c:pt>
                <c:pt idx="284990">
                  <c:v>57.956287751819801</c:v>
                </c:pt>
                <c:pt idx="284991">
                  <c:v>57.956358561073898</c:v>
                </c:pt>
                <c:pt idx="284992">
                  <c:v>57.956429370101297</c:v>
                </c:pt>
                <c:pt idx="284993">
                  <c:v>57.956500178902097</c:v>
                </c:pt>
                <c:pt idx="284994">
                  <c:v>57.956570987476297</c:v>
                </c:pt>
                <c:pt idx="284995">
                  <c:v>57.9566417958237</c:v>
                </c:pt>
                <c:pt idx="284996">
                  <c:v>57.956712603944602</c:v>
                </c:pt>
                <c:pt idx="284997">
                  <c:v>57.9567834118387</c:v>
                </c:pt>
                <c:pt idx="284998">
                  <c:v>57.956854219506297</c:v>
                </c:pt>
                <c:pt idx="284999">
                  <c:v>57.956925026947196</c:v>
                </c:pt>
                <c:pt idx="285000">
                  <c:v>57.956995834161397</c:v>
                </c:pt>
                <c:pt idx="285001">
                  <c:v>57.957066641148998</c:v>
                </c:pt>
                <c:pt idx="285002">
                  <c:v>57.957137447909901</c:v>
                </c:pt>
                <c:pt idx="285003">
                  <c:v>57.957208254444197</c:v>
                </c:pt>
                <c:pt idx="285004">
                  <c:v>57.957279060751802</c:v>
                </c:pt>
                <c:pt idx="285005">
                  <c:v>57.9573498668328</c:v>
                </c:pt>
                <c:pt idx="285006">
                  <c:v>57.957420672687199</c:v>
                </c:pt>
                <c:pt idx="285007">
                  <c:v>57.9574914783149</c:v>
                </c:pt>
                <c:pt idx="285008">
                  <c:v>57.957562283716001</c:v>
                </c:pt>
                <c:pt idx="285009">
                  <c:v>57.957633088890397</c:v>
                </c:pt>
                <c:pt idx="285010">
                  <c:v>57.9577038938382</c:v>
                </c:pt>
                <c:pt idx="285011">
                  <c:v>57.957774698559298</c:v>
                </c:pt>
                <c:pt idx="285012">
                  <c:v>57.957845503053797</c:v>
                </c:pt>
                <c:pt idx="285013">
                  <c:v>57.957916307321703</c:v>
                </c:pt>
                <c:pt idx="285014">
                  <c:v>57.957987111363003</c:v>
                </c:pt>
                <c:pt idx="285015">
                  <c:v>57.958057915177598</c:v>
                </c:pt>
                <c:pt idx="285016">
                  <c:v>57.958128718765501</c:v>
                </c:pt>
                <c:pt idx="285017">
                  <c:v>57.958199522126797</c:v>
                </c:pt>
                <c:pt idx="285018">
                  <c:v>57.958270325261502</c:v>
                </c:pt>
                <c:pt idx="285019">
                  <c:v>57.9583411281696</c:v>
                </c:pt>
                <c:pt idx="285020">
                  <c:v>57.958411930851</c:v>
                </c:pt>
                <c:pt idx="285021">
                  <c:v>57.9584827333058</c:v>
                </c:pt>
                <c:pt idx="285022">
                  <c:v>57.958553535533902</c:v>
                </c:pt>
                <c:pt idx="285023">
                  <c:v>57.958624337535397</c:v>
                </c:pt>
                <c:pt idx="285024">
                  <c:v>57.958695139310301</c:v>
                </c:pt>
                <c:pt idx="285025">
                  <c:v>57.958765940858598</c:v>
                </c:pt>
                <c:pt idx="285026">
                  <c:v>57.958836742180203</c:v>
                </c:pt>
                <c:pt idx="285027">
                  <c:v>57.958907543275203</c:v>
                </c:pt>
                <c:pt idx="285028">
                  <c:v>57.958978344143603</c:v>
                </c:pt>
                <c:pt idx="285029">
                  <c:v>57.959049144785297</c:v>
                </c:pt>
                <c:pt idx="285030">
                  <c:v>57.959119945200499</c:v>
                </c:pt>
                <c:pt idx="285031">
                  <c:v>57.959190745388902</c:v>
                </c:pt>
                <c:pt idx="285032">
                  <c:v>57.959261545350799</c:v>
                </c:pt>
                <c:pt idx="285033">
                  <c:v>57.959332345086104</c:v>
                </c:pt>
                <c:pt idx="285034">
                  <c:v>57.959403144594702</c:v>
                </c:pt>
                <c:pt idx="285035">
                  <c:v>57.959473943876702</c:v>
                </c:pt>
                <c:pt idx="285036">
                  <c:v>57.959544742932103</c:v>
                </c:pt>
                <c:pt idx="285037">
                  <c:v>57.959615541760797</c:v>
                </c:pt>
                <c:pt idx="285038">
                  <c:v>57.9596863403629</c:v>
                </c:pt>
                <c:pt idx="285039">
                  <c:v>57.959757138738503</c:v>
                </c:pt>
                <c:pt idx="285040">
                  <c:v>57.9598279368874</c:v>
                </c:pt>
                <c:pt idx="285041">
                  <c:v>57.959898734809599</c:v>
                </c:pt>
                <c:pt idx="285042">
                  <c:v>57.959969532505298</c:v>
                </c:pt>
                <c:pt idx="285043">
                  <c:v>57.960040329974298</c:v>
                </c:pt>
                <c:pt idx="285044">
                  <c:v>57.960111127216699</c:v>
                </c:pt>
                <c:pt idx="285045">
                  <c:v>57.9601819242326</c:v>
                </c:pt>
                <c:pt idx="285046">
                  <c:v>57.960252721021703</c:v>
                </c:pt>
                <c:pt idx="285047">
                  <c:v>57.9603235175843</c:v>
                </c:pt>
                <c:pt idx="285048">
                  <c:v>57.960394313920297</c:v>
                </c:pt>
                <c:pt idx="285049">
                  <c:v>57.960465110029602</c:v>
                </c:pt>
                <c:pt idx="285050">
                  <c:v>57.960535905912401</c:v>
                </c:pt>
                <c:pt idx="285051">
                  <c:v>57.960606701568501</c:v>
                </c:pt>
                <c:pt idx="285052">
                  <c:v>57.960677496998002</c:v>
                </c:pt>
                <c:pt idx="285053">
                  <c:v>57.960748292200897</c:v>
                </c:pt>
                <c:pt idx="285054">
                  <c:v>57.9608190871772</c:v>
                </c:pt>
                <c:pt idx="285055">
                  <c:v>57.960889881926903</c:v>
                </c:pt>
                <c:pt idx="285056">
                  <c:v>57.96096067645</c:v>
                </c:pt>
                <c:pt idx="285057">
                  <c:v>57.961031470746498</c:v>
                </c:pt>
                <c:pt idx="285058">
                  <c:v>57.961102264816397</c:v>
                </c:pt>
                <c:pt idx="285059">
                  <c:v>57.961173058659597</c:v>
                </c:pt>
                <c:pt idx="285060">
                  <c:v>57.961243852276297</c:v>
                </c:pt>
                <c:pt idx="285061">
                  <c:v>57.961314645666299</c:v>
                </c:pt>
                <c:pt idx="285062">
                  <c:v>57.961385438829801</c:v>
                </c:pt>
                <c:pt idx="285063">
                  <c:v>57.961456231766597</c:v>
                </c:pt>
                <c:pt idx="285064">
                  <c:v>57.961527024476901</c:v>
                </c:pt>
                <c:pt idx="285065">
                  <c:v>57.961597816960499</c:v>
                </c:pt>
                <c:pt idx="285066">
                  <c:v>57.961668609217597</c:v>
                </c:pt>
                <c:pt idx="285067">
                  <c:v>57.961739401248003</c:v>
                </c:pt>
                <c:pt idx="285068">
                  <c:v>57.961810193051903</c:v>
                </c:pt>
                <c:pt idx="285069">
                  <c:v>57.961880984629097</c:v>
                </c:pt>
                <c:pt idx="285070">
                  <c:v>57.961951775979799</c:v>
                </c:pt>
                <c:pt idx="285071">
                  <c:v>57.962022567103801</c:v>
                </c:pt>
                <c:pt idx="285072">
                  <c:v>57.962093358001297</c:v>
                </c:pt>
                <c:pt idx="285073">
                  <c:v>57.962164148672201</c:v>
                </c:pt>
                <c:pt idx="285074">
                  <c:v>57.962234939116399</c:v>
                </c:pt>
                <c:pt idx="285075">
                  <c:v>57.962305729334098</c:v>
                </c:pt>
                <c:pt idx="285076">
                  <c:v>57.962376519325197</c:v>
                </c:pt>
                <c:pt idx="285077">
                  <c:v>57.962447309089697</c:v>
                </c:pt>
                <c:pt idx="285078">
                  <c:v>57.962518098627598</c:v>
                </c:pt>
                <c:pt idx="285079">
                  <c:v>57.9625888879389</c:v>
                </c:pt>
                <c:pt idx="285080">
                  <c:v>57.962659677023602</c:v>
                </c:pt>
                <c:pt idx="285081">
                  <c:v>57.962730465881698</c:v>
                </c:pt>
                <c:pt idx="285082">
                  <c:v>57.962801254513302</c:v>
                </c:pt>
                <c:pt idx="285083">
                  <c:v>57.9628720429182</c:v>
                </c:pt>
                <c:pt idx="285084">
                  <c:v>57.962942831096598</c:v>
                </c:pt>
                <c:pt idx="285085">
                  <c:v>57.963013619048397</c:v>
                </c:pt>
                <c:pt idx="285086">
                  <c:v>57.963084406773497</c:v>
                </c:pt>
                <c:pt idx="285087">
                  <c:v>57.963155194272098</c:v>
                </c:pt>
                <c:pt idx="285088">
                  <c:v>57.963225981544198</c:v>
                </c:pt>
                <c:pt idx="285089">
                  <c:v>57.963296768589601</c:v>
                </c:pt>
                <c:pt idx="285090">
                  <c:v>57.963367555408503</c:v>
                </c:pt>
                <c:pt idx="285091">
                  <c:v>57.9634383420007</c:v>
                </c:pt>
                <c:pt idx="285092">
                  <c:v>57.963509128366397</c:v>
                </c:pt>
                <c:pt idx="285093">
                  <c:v>57.963579914505502</c:v>
                </c:pt>
                <c:pt idx="285094">
                  <c:v>57.9636507004181</c:v>
                </c:pt>
                <c:pt idx="285095">
                  <c:v>57.963721486103999</c:v>
                </c:pt>
                <c:pt idx="285096">
                  <c:v>57.963792271563399</c:v>
                </c:pt>
                <c:pt idx="285097">
                  <c:v>57.9638630567962</c:v>
                </c:pt>
                <c:pt idx="285098">
                  <c:v>57.963933841802401</c:v>
                </c:pt>
                <c:pt idx="285099">
                  <c:v>57.964004626582003</c:v>
                </c:pt>
                <c:pt idx="285100">
                  <c:v>57.964075411135099</c:v>
                </c:pt>
                <c:pt idx="285101">
                  <c:v>57.964146195461602</c:v>
                </c:pt>
                <c:pt idx="285102">
                  <c:v>57.964216979561499</c:v>
                </c:pt>
                <c:pt idx="285103">
                  <c:v>57.964287763434797</c:v>
                </c:pt>
                <c:pt idx="285104">
                  <c:v>57.964358547081602</c:v>
                </c:pt>
                <c:pt idx="285105">
                  <c:v>57.964429330501801</c:v>
                </c:pt>
                <c:pt idx="285106">
                  <c:v>57.964500113695401</c:v>
                </c:pt>
                <c:pt idx="285107">
                  <c:v>57.964570896662501</c:v>
                </c:pt>
                <c:pt idx="285108">
                  <c:v>57.964641679402902</c:v>
                </c:pt>
                <c:pt idx="285109">
                  <c:v>57.964712461916903</c:v>
                </c:pt>
                <c:pt idx="285110">
                  <c:v>57.964783244204199</c:v>
                </c:pt>
                <c:pt idx="285111">
                  <c:v>57.964854026265002</c:v>
                </c:pt>
                <c:pt idx="285112">
                  <c:v>57.964924808099198</c:v>
                </c:pt>
                <c:pt idx="285113">
                  <c:v>57.964995589706803</c:v>
                </c:pt>
                <c:pt idx="285114">
                  <c:v>57.9650663710879</c:v>
                </c:pt>
                <c:pt idx="285115">
                  <c:v>57.965137152242399</c:v>
                </c:pt>
                <c:pt idx="285116">
                  <c:v>57.965207933170397</c:v>
                </c:pt>
                <c:pt idx="285117">
                  <c:v>57.965278713871797</c:v>
                </c:pt>
                <c:pt idx="285118">
                  <c:v>57.965349494346597</c:v>
                </c:pt>
                <c:pt idx="285119">
                  <c:v>57.965420274594898</c:v>
                </c:pt>
                <c:pt idx="285120">
                  <c:v>57.965491054616599</c:v>
                </c:pt>
                <c:pt idx="285121">
                  <c:v>57.965561834411702</c:v>
                </c:pt>
                <c:pt idx="285122">
                  <c:v>57.965632613980297</c:v>
                </c:pt>
                <c:pt idx="285123">
                  <c:v>57.9657033933223</c:v>
                </c:pt>
                <c:pt idx="285124">
                  <c:v>57.965774172437797</c:v>
                </c:pt>
                <c:pt idx="285125">
                  <c:v>57.965844951326702</c:v>
                </c:pt>
                <c:pt idx="285126">
                  <c:v>57.965915729989</c:v>
                </c:pt>
                <c:pt idx="285127">
                  <c:v>57.965986508424798</c:v>
                </c:pt>
                <c:pt idx="285128">
                  <c:v>57.966057286633998</c:v>
                </c:pt>
                <c:pt idx="285129">
                  <c:v>57.966128064616697</c:v>
                </c:pt>
                <c:pt idx="285130">
                  <c:v>57.966198842372897</c:v>
                </c:pt>
                <c:pt idx="285131">
                  <c:v>57.966269619902398</c:v>
                </c:pt>
                <c:pt idx="285132">
                  <c:v>57.9663403972054</c:v>
                </c:pt>
                <c:pt idx="285133">
                  <c:v>57.966411174281902</c:v>
                </c:pt>
                <c:pt idx="285134">
                  <c:v>57.966481951131797</c:v>
                </c:pt>
                <c:pt idx="285135">
                  <c:v>57.9665527277552</c:v>
                </c:pt>
                <c:pt idx="285136">
                  <c:v>57.966623504151997</c:v>
                </c:pt>
                <c:pt idx="285137">
                  <c:v>57.966694280322301</c:v>
                </c:pt>
                <c:pt idx="285138">
                  <c:v>57.966765056265999</c:v>
                </c:pt>
                <c:pt idx="285139">
                  <c:v>57.966835831983197</c:v>
                </c:pt>
                <c:pt idx="285140">
                  <c:v>57.966906607473803</c:v>
                </c:pt>
                <c:pt idx="285141">
                  <c:v>57.966977382737902</c:v>
                </c:pt>
                <c:pt idx="285142">
                  <c:v>57.967048157775402</c:v>
                </c:pt>
                <c:pt idx="285143">
                  <c:v>57.967118932586402</c:v>
                </c:pt>
                <c:pt idx="285144">
                  <c:v>57.967189707170903</c:v>
                </c:pt>
                <c:pt idx="285145">
                  <c:v>57.967260481528797</c:v>
                </c:pt>
                <c:pt idx="285146">
                  <c:v>57.967331255660099</c:v>
                </c:pt>
                <c:pt idx="285147">
                  <c:v>57.967402029564902</c:v>
                </c:pt>
                <c:pt idx="285148">
                  <c:v>57.967472803243197</c:v>
                </c:pt>
                <c:pt idx="285149">
                  <c:v>57.967543576695</c:v>
                </c:pt>
                <c:pt idx="285150">
                  <c:v>57.967614349920197</c:v>
                </c:pt>
                <c:pt idx="285151">
                  <c:v>57.967685122918802</c:v>
                </c:pt>
                <c:pt idx="285152">
                  <c:v>57.9677558956909</c:v>
                </c:pt>
                <c:pt idx="285153">
                  <c:v>57.967826668236498</c:v>
                </c:pt>
                <c:pt idx="285154">
                  <c:v>57.967897440555603</c:v>
                </c:pt>
                <c:pt idx="285155">
                  <c:v>57.967968212648103</c:v>
                </c:pt>
                <c:pt idx="285156">
                  <c:v>57.968038984514102</c:v>
                </c:pt>
                <c:pt idx="285157">
                  <c:v>57.968109756153503</c:v>
                </c:pt>
                <c:pt idx="285158">
                  <c:v>57.968180527566403</c:v>
                </c:pt>
                <c:pt idx="285159">
                  <c:v>57.968251298752797</c:v>
                </c:pt>
                <c:pt idx="285160">
                  <c:v>57.968322069712599</c:v>
                </c:pt>
                <c:pt idx="285161">
                  <c:v>57.968392840446</c:v>
                </c:pt>
                <c:pt idx="285162">
                  <c:v>57.968463610952703</c:v>
                </c:pt>
                <c:pt idx="285163">
                  <c:v>57.968534381232999</c:v>
                </c:pt>
                <c:pt idx="285164">
                  <c:v>57.968605151286702</c:v>
                </c:pt>
                <c:pt idx="285165">
                  <c:v>57.968675921113899</c:v>
                </c:pt>
                <c:pt idx="285166">
                  <c:v>57.968746690714603</c:v>
                </c:pt>
                <c:pt idx="285167">
                  <c:v>57.968817460088701</c:v>
                </c:pt>
                <c:pt idx="285168">
                  <c:v>57.968888229236299</c:v>
                </c:pt>
                <c:pt idx="285169">
                  <c:v>57.968958998157397</c:v>
                </c:pt>
                <c:pt idx="285170">
                  <c:v>57.969029766852003</c:v>
                </c:pt>
                <c:pt idx="285171">
                  <c:v>57.969100535320003</c:v>
                </c:pt>
                <c:pt idx="285172">
                  <c:v>57.969171303561502</c:v>
                </c:pt>
                <c:pt idx="285173">
                  <c:v>57.969242071576502</c:v>
                </c:pt>
                <c:pt idx="285174">
                  <c:v>57.969312839365003</c:v>
                </c:pt>
                <c:pt idx="285175">
                  <c:v>57.969383606926897</c:v>
                </c:pt>
                <c:pt idx="285176">
                  <c:v>57.969454374262398</c:v>
                </c:pt>
                <c:pt idx="285177">
                  <c:v>57.9695251413713</c:v>
                </c:pt>
                <c:pt idx="285178">
                  <c:v>57.969595908253602</c:v>
                </c:pt>
                <c:pt idx="285179">
                  <c:v>57.969666674909497</c:v>
                </c:pt>
                <c:pt idx="285180">
                  <c:v>57.9697374413389</c:v>
                </c:pt>
                <c:pt idx="285181">
                  <c:v>57.969808207541703</c:v>
                </c:pt>
                <c:pt idx="285182">
                  <c:v>57.969878973518</c:v>
                </c:pt>
                <c:pt idx="285183">
                  <c:v>57.969949739267797</c:v>
                </c:pt>
                <c:pt idx="285184">
                  <c:v>57.970020504791101</c:v>
                </c:pt>
                <c:pt idx="285185">
                  <c:v>57.970091270087899</c:v>
                </c:pt>
                <c:pt idx="285186">
                  <c:v>57.970162035158097</c:v>
                </c:pt>
                <c:pt idx="285187">
                  <c:v>57.970232800001902</c:v>
                </c:pt>
                <c:pt idx="285188">
                  <c:v>57.970303564619101</c:v>
                </c:pt>
                <c:pt idx="285189">
                  <c:v>57.9703743290098</c:v>
                </c:pt>
                <c:pt idx="285190">
                  <c:v>57.970445093174099</c:v>
                </c:pt>
                <c:pt idx="285191">
                  <c:v>57.970515857111799</c:v>
                </c:pt>
                <c:pt idx="285192">
                  <c:v>57.970586620822999</c:v>
                </c:pt>
                <c:pt idx="285193">
                  <c:v>57.9706573843076</c:v>
                </c:pt>
                <c:pt idx="285194">
                  <c:v>57.970728147565801</c:v>
                </c:pt>
                <c:pt idx="285195">
                  <c:v>57.970798910597502</c:v>
                </c:pt>
                <c:pt idx="285196">
                  <c:v>57.970869673402603</c:v>
                </c:pt>
                <c:pt idx="285197">
                  <c:v>57.970940435981298</c:v>
                </c:pt>
                <c:pt idx="285198">
                  <c:v>57.9710111983335</c:v>
                </c:pt>
                <c:pt idx="285199">
                  <c:v>57.971081960459102</c:v>
                </c:pt>
                <c:pt idx="285200">
                  <c:v>57.971152722358298</c:v>
                </c:pt>
                <c:pt idx="285201">
                  <c:v>57.971223484030901</c:v>
                </c:pt>
                <c:pt idx="285202">
                  <c:v>57.971294245477097</c:v>
                </c:pt>
                <c:pt idx="285203">
                  <c:v>57.971365006696701</c:v>
                </c:pt>
                <c:pt idx="285204">
                  <c:v>57.971435767689798</c:v>
                </c:pt>
                <c:pt idx="285205">
                  <c:v>57.971506528456501</c:v>
                </c:pt>
                <c:pt idx="285206">
                  <c:v>57.971577288996599</c:v>
                </c:pt>
                <c:pt idx="285207">
                  <c:v>57.971648049310303</c:v>
                </c:pt>
                <c:pt idx="285208">
                  <c:v>57.971718809397402</c:v>
                </c:pt>
                <c:pt idx="285209">
                  <c:v>57.9717895692581</c:v>
                </c:pt>
                <c:pt idx="285210">
                  <c:v>57.971860328892198</c:v>
                </c:pt>
                <c:pt idx="285211">
                  <c:v>57.971931088299897</c:v>
                </c:pt>
                <c:pt idx="285212">
                  <c:v>57.972001847481003</c:v>
                </c:pt>
                <c:pt idx="285213">
                  <c:v>57.972072606435702</c:v>
                </c:pt>
                <c:pt idx="285214">
                  <c:v>57.972143365163902</c:v>
                </c:pt>
                <c:pt idx="285215">
                  <c:v>57.972214123665601</c:v>
                </c:pt>
                <c:pt idx="285216">
                  <c:v>57.972284881940801</c:v>
                </c:pt>
                <c:pt idx="285217">
                  <c:v>57.972355639989502</c:v>
                </c:pt>
                <c:pt idx="285218">
                  <c:v>57.972426397811702</c:v>
                </c:pt>
                <c:pt idx="285219">
                  <c:v>57.972497155407403</c:v>
                </c:pt>
                <c:pt idx="285220">
                  <c:v>57.972567912776697</c:v>
                </c:pt>
                <c:pt idx="285221">
                  <c:v>57.972638669919398</c:v>
                </c:pt>
                <c:pt idx="285222">
                  <c:v>57.972709426835699</c:v>
                </c:pt>
                <c:pt idx="285223">
                  <c:v>57.972780183525401</c:v>
                </c:pt>
                <c:pt idx="285224">
                  <c:v>57.972850939988703</c:v>
                </c:pt>
                <c:pt idx="285225">
                  <c:v>57.972921696225498</c:v>
                </c:pt>
                <c:pt idx="285226">
                  <c:v>57.9729924522358</c:v>
                </c:pt>
                <c:pt idx="285227">
                  <c:v>57.973063208019703</c:v>
                </c:pt>
                <c:pt idx="285228">
                  <c:v>57.973133963576998</c:v>
                </c:pt>
                <c:pt idx="285229">
                  <c:v>57.973204718907901</c:v>
                </c:pt>
                <c:pt idx="285230">
                  <c:v>57.973275474012297</c:v>
                </c:pt>
                <c:pt idx="285231">
                  <c:v>57.9733462288902</c:v>
                </c:pt>
                <c:pt idx="285232">
                  <c:v>57.973416983541597</c:v>
                </c:pt>
                <c:pt idx="285233">
                  <c:v>57.9734877379666</c:v>
                </c:pt>
                <c:pt idx="285234">
                  <c:v>57.973558492164997</c:v>
                </c:pt>
                <c:pt idx="285235">
                  <c:v>57.973629246137001</c:v>
                </c:pt>
                <c:pt idx="285236">
                  <c:v>57.973699999882498</c:v>
                </c:pt>
                <c:pt idx="285237">
                  <c:v>57.973770753401602</c:v>
                </c:pt>
                <c:pt idx="285238">
                  <c:v>57.9738415066941</c:v>
                </c:pt>
                <c:pt idx="285239">
                  <c:v>57.973912259760198</c:v>
                </c:pt>
                <c:pt idx="285240">
                  <c:v>57.973983012599803</c:v>
                </c:pt>
                <c:pt idx="285241">
                  <c:v>57.974053765213</c:v>
                </c:pt>
                <c:pt idx="285242">
                  <c:v>57.974124517599599</c:v>
                </c:pt>
                <c:pt idx="285243">
                  <c:v>57.974195269759797</c:v>
                </c:pt>
                <c:pt idx="285244">
                  <c:v>57.974266021693602</c:v>
                </c:pt>
                <c:pt idx="285245">
                  <c:v>57.9743367734008</c:v>
                </c:pt>
                <c:pt idx="285246">
                  <c:v>57.974407524881599</c:v>
                </c:pt>
                <c:pt idx="285247">
                  <c:v>57.974478276135898</c:v>
                </c:pt>
                <c:pt idx="285248">
                  <c:v>57.974549027163803</c:v>
                </c:pt>
                <c:pt idx="285249">
                  <c:v>57.974619777965103</c:v>
                </c:pt>
                <c:pt idx="285250">
                  <c:v>57.974690528540002</c:v>
                </c:pt>
                <c:pt idx="285251">
                  <c:v>57.974761278888501</c:v>
                </c:pt>
                <c:pt idx="285252">
                  <c:v>57.9748320290105</c:v>
                </c:pt>
                <c:pt idx="285253">
                  <c:v>57.974902778905999</c:v>
                </c:pt>
                <c:pt idx="285254">
                  <c:v>57.974973528574999</c:v>
                </c:pt>
                <c:pt idx="285255">
                  <c:v>57.975044278017599</c:v>
                </c:pt>
                <c:pt idx="285256">
                  <c:v>57.975115027233699</c:v>
                </c:pt>
                <c:pt idx="285257">
                  <c:v>57.975185776223398</c:v>
                </c:pt>
                <c:pt idx="285258">
                  <c:v>57.975256524986598</c:v>
                </c:pt>
                <c:pt idx="285259">
                  <c:v>57.975327273523298</c:v>
                </c:pt>
                <c:pt idx="285260">
                  <c:v>57.975398021833598</c:v>
                </c:pt>
                <c:pt idx="285261">
                  <c:v>57.975468769917399</c:v>
                </c:pt>
                <c:pt idx="285262">
                  <c:v>57.975539517774799</c:v>
                </c:pt>
                <c:pt idx="285263">
                  <c:v>57.975610265405699</c:v>
                </c:pt>
                <c:pt idx="285264">
                  <c:v>57.975681012810099</c:v>
                </c:pt>
                <c:pt idx="285265">
                  <c:v>57.9757517599881</c:v>
                </c:pt>
                <c:pt idx="285266">
                  <c:v>57.9758225069397</c:v>
                </c:pt>
                <c:pt idx="285267">
                  <c:v>57.975893253664701</c:v>
                </c:pt>
                <c:pt idx="285268">
                  <c:v>57.975964000163401</c:v>
                </c:pt>
                <c:pt idx="285269">
                  <c:v>57.976034746435502</c:v>
                </c:pt>
                <c:pt idx="285270">
                  <c:v>57.976105492481302</c:v>
                </c:pt>
                <c:pt idx="285271">
                  <c:v>57.976176238300503</c:v>
                </c:pt>
                <c:pt idx="285272">
                  <c:v>57.976246983893297</c:v>
                </c:pt>
                <c:pt idx="285273">
                  <c:v>57.976317729259698</c:v>
                </c:pt>
                <c:pt idx="285274">
                  <c:v>57.976388474399599</c:v>
                </c:pt>
                <c:pt idx="285275">
                  <c:v>57.976459219313099</c:v>
                </c:pt>
                <c:pt idx="285276">
                  <c:v>57.9765299640001</c:v>
                </c:pt>
                <c:pt idx="285277">
                  <c:v>57.976600708460701</c:v>
                </c:pt>
                <c:pt idx="285278">
                  <c:v>57.976671452694802</c:v>
                </c:pt>
                <c:pt idx="285279">
                  <c:v>57.976742196702503</c:v>
                </c:pt>
                <c:pt idx="285280">
                  <c:v>57.976812940483697</c:v>
                </c:pt>
                <c:pt idx="285281">
                  <c:v>57.976883684038498</c:v>
                </c:pt>
                <c:pt idx="285282">
                  <c:v>57.976954427366898</c:v>
                </c:pt>
                <c:pt idx="285283">
                  <c:v>57.977025170468799</c:v>
                </c:pt>
                <c:pt idx="285284">
                  <c:v>57.977095913344201</c:v>
                </c:pt>
                <c:pt idx="285285">
                  <c:v>57.977166655993301</c:v>
                </c:pt>
                <c:pt idx="285286">
                  <c:v>57.977237398415802</c:v>
                </c:pt>
                <c:pt idx="285287">
                  <c:v>57.977308140612003</c:v>
                </c:pt>
                <c:pt idx="285288">
                  <c:v>57.977378882581696</c:v>
                </c:pt>
                <c:pt idx="285289">
                  <c:v>57.977449624324997</c:v>
                </c:pt>
                <c:pt idx="285290">
                  <c:v>57.977520365841798</c:v>
                </c:pt>
                <c:pt idx="285291">
                  <c:v>57.977591107132199</c:v>
                </c:pt>
                <c:pt idx="285292">
                  <c:v>57.977661848196099</c:v>
                </c:pt>
                <c:pt idx="285293">
                  <c:v>57.9777325890336</c:v>
                </c:pt>
                <c:pt idx="285294">
                  <c:v>57.977803329644701</c:v>
                </c:pt>
                <c:pt idx="285295">
                  <c:v>57.977874070029301</c:v>
                </c:pt>
                <c:pt idx="285296">
                  <c:v>57.977944810187601</c:v>
                </c:pt>
                <c:pt idx="285297">
                  <c:v>57.978015550119302</c:v>
                </c:pt>
                <c:pt idx="285298">
                  <c:v>57.978086289824702</c:v>
                </c:pt>
                <c:pt idx="285299">
                  <c:v>57.978157029303603</c:v>
                </c:pt>
                <c:pt idx="285300">
                  <c:v>57.978227768556103</c:v>
                </c:pt>
                <c:pt idx="285301">
                  <c:v>57.978298507582103</c:v>
                </c:pt>
                <c:pt idx="285302">
                  <c:v>57.978369246381703</c:v>
                </c:pt>
                <c:pt idx="285303">
                  <c:v>57.978439984954903</c:v>
                </c:pt>
                <c:pt idx="285304">
                  <c:v>57.978510723301703</c:v>
                </c:pt>
                <c:pt idx="285305">
                  <c:v>57.978581461422003</c:v>
                </c:pt>
                <c:pt idx="285306">
                  <c:v>57.978652199316002</c:v>
                </c:pt>
                <c:pt idx="285307">
                  <c:v>57.978722936983402</c:v>
                </c:pt>
                <c:pt idx="285308">
                  <c:v>57.978793674424502</c:v>
                </c:pt>
                <c:pt idx="285309">
                  <c:v>57.978864411639101</c:v>
                </c:pt>
                <c:pt idx="285310">
                  <c:v>57.9789351486274</c:v>
                </c:pt>
                <c:pt idx="285311">
                  <c:v>57.979005885389199</c:v>
                </c:pt>
                <c:pt idx="285312">
                  <c:v>57.979076621924499</c:v>
                </c:pt>
                <c:pt idx="285313">
                  <c:v>57.979147358233497</c:v>
                </c:pt>
                <c:pt idx="285314">
                  <c:v>57.979218094316003</c:v>
                </c:pt>
                <c:pt idx="285315">
                  <c:v>57.979288830172102</c:v>
                </c:pt>
                <c:pt idx="285316">
                  <c:v>57.979359565801801</c:v>
                </c:pt>
                <c:pt idx="285317">
                  <c:v>57.979430301205099</c:v>
                </c:pt>
                <c:pt idx="285318">
                  <c:v>57.979501036381897</c:v>
                </c:pt>
                <c:pt idx="285319">
                  <c:v>57.979571771332402</c:v>
                </c:pt>
                <c:pt idx="285320">
                  <c:v>57.9796425060564</c:v>
                </c:pt>
                <c:pt idx="285321">
                  <c:v>57.979713240553998</c:v>
                </c:pt>
                <c:pt idx="285322">
                  <c:v>57.979783974825203</c:v>
                </c:pt>
                <c:pt idx="285323">
                  <c:v>57.97985470887</c:v>
                </c:pt>
                <c:pt idx="285324">
                  <c:v>57.979925442688298</c:v>
                </c:pt>
                <c:pt idx="285325">
                  <c:v>57.979996176280302</c:v>
                </c:pt>
                <c:pt idx="285326">
                  <c:v>57.980066909645799</c:v>
                </c:pt>
                <c:pt idx="285327">
                  <c:v>57.980137642784896</c:v>
                </c:pt>
                <c:pt idx="285328">
                  <c:v>57.9802083756976</c:v>
                </c:pt>
                <c:pt idx="285329">
                  <c:v>57.980279108383897</c:v>
                </c:pt>
                <c:pt idx="285330">
                  <c:v>57.9803498408438</c:v>
                </c:pt>
                <c:pt idx="285331">
                  <c:v>57.980420573077303</c:v>
                </c:pt>
                <c:pt idx="285332">
                  <c:v>57.980491305084399</c:v>
                </c:pt>
                <c:pt idx="285333">
                  <c:v>57.980562036865102</c:v>
                </c:pt>
                <c:pt idx="285334">
                  <c:v>57.980632768419298</c:v>
                </c:pt>
                <c:pt idx="285335">
                  <c:v>57.9807034997472</c:v>
                </c:pt>
                <c:pt idx="285336">
                  <c:v>57.980774230848702</c:v>
                </c:pt>
                <c:pt idx="285337">
                  <c:v>57.980844961723697</c:v>
                </c:pt>
                <c:pt idx="285338">
                  <c:v>57.980915692372399</c:v>
                </c:pt>
                <c:pt idx="285339">
                  <c:v>57.980986422794601</c:v>
                </c:pt>
                <c:pt idx="285340">
                  <c:v>57.981057152990502</c:v>
                </c:pt>
                <c:pt idx="285341">
                  <c:v>57.981127882959903</c:v>
                </c:pt>
                <c:pt idx="285342">
                  <c:v>57.981198612702997</c:v>
                </c:pt>
                <c:pt idx="285343">
                  <c:v>57.981269342219598</c:v>
                </c:pt>
                <c:pt idx="285344">
                  <c:v>57.981340071509798</c:v>
                </c:pt>
                <c:pt idx="285345">
                  <c:v>57.981410800573698</c:v>
                </c:pt>
                <c:pt idx="285346">
                  <c:v>57.981481529411099</c:v>
                </c:pt>
                <c:pt idx="285347">
                  <c:v>57.981552258022198</c:v>
                </c:pt>
                <c:pt idx="285348">
                  <c:v>57.981622986406897</c:v>
                </c:pt>
                <c:pt idx="285349">
                  <c:v>57.981693714565097</c:v>
                </c:pt>
                <c:pt idx="285350">
                  <c:v>57.981764442497003</c:v>
                </c:pt>
                <c:pt idx="285351">
                  <c:v>57.981835170202501</c:v>
                </c:pt>
                <c:pt idx="285352">
                  <c:v>57.9819058976815</c:v>
                </c:pt>
                <c:pt idx="285353">
                  <c:v>57.981976624934198</c:v>
                </c:pt>
                <c:pt idx="285354">
                  <c:v>57.982047351960503</c:v>
                </c:pt>
                <c:pt idx="285355">
                  <c:v>57.982118078760401</c:v>
                </c:pt>
                <c:pt idx="285356">
                  <c:v>57.982188805333998</c:v>
                </c:pt>
                <c:pt idx="285357">
                  <c:v>57.982259531681102</c:v>
                </c:pt>
                <c:pt idx="285358">
                  <c:v>57.982330257801799</c:v>
                </c:pt>
                <c:pt idx="285359">
                  <c:v>57.982400983696202</c:v>
                </c:pt>
                <c:pt idx="285360">
                  <c:v>57.982471709364098</c:v>
                </c:pt>
                <c:pt idx="285361">
                  <c:v>57.982542434805701</c:v>
                </c:pt>
                <c:pt idx="285362">
                  <c:v>57.982613160020897</c:v>
                </c:pt>
                <c:pt idx="285363">
                  <c:v>57.982683885009699</c:v>
                </c:pt>
                <c:pt idx="285364">
                  <c:v>57.982754609772101</c:v>
                </c:pt>
                <c:pt idx="285365">
                  <c:v>57.982825334308203</c:v>
                </c:pt>
                <c:pt idx="285366">
                  <c:v>57.982896058617797</c:v>
                </c:pt>
                <c:pt idx="285367">
                  <c:v>57.982966782701098</c:v>
                </c:pt>
                <c:pt idx="285368">
                  <c:v>57.983037506557999</c:v>
                </c:pt>
                <c:pt idx="285369">
                  <c:v>57.983108230188499</c:v>
                </c:pt>
                <c:pt idx="285370">
                  <c:v>57.983178953592599</c:v>
                </c:pt>
                <c:pt idx="285371">
                  <c:v>57.983249676770399</c:v>
                </c:pt>
                <c:pt idx="285372">
                  <c:v>57.983320399721698</c:v>
                </c:pt>
                <c:pt idx="285373">
                  <c:v>57.983391122446697</c:v>
                </c:pt>
                <c:pt idx="285374">
                  <c:v>57.983461844945403</c:v>
                </c:pt>
                <c:pt idx="285375">
                  <c:v>57.983532567217601</c:v>
                </c:pt>
                <c:pt idx="285376">
                  <c:v>57.983603289263499</c:v>
                </c:pt>
                <c:pt idx="285377">
                  <c:v>57.983674011082897</c:v>
                </c:pt>
                <c:pt idx="285378">
                  <c:v>57.983744732676101</c:v>
                </c:pt>
                <c:pt idx="285379">
                  <c:v>57.983815454042798</c:v>
                </c:pt>
                <c:pt idx="285380">
                  <c:v>57.983886175183201</c:v>
                </c:pt>
                <c:pt idx="285381">
                  <c:v>57.983956896097197</c:v>
                </c:pt>
                <c:pt idx="285382">
                  <c:v>57.9840276167848</c:v>
                </c:pt>
                <c:pt idx="285383">
                  <c:v>57.984098337246103</c:v>
                </c:pt>
                <c:pt idx="285384">
                  <c:v>57.984169057480898</c:v>
                </c:pt>
                <c:pt idx="285385">
                  <c:v>57.984239777489499</c:v>
                </c:pt>
                <c:pt idx="285386">
                  <c:v>57.984310497271601</c:v>
                </c:pt>
                <c:pt idx="285387">
                  <c:v>57.984381216827401</c:v>
                </c:pt>
                <c:pt idx="285388">
                  <c:v>57.984451936156802</c:v>
                </c:pt>
                <c:pt idx="285389">
                  <c:v>57.984522655259802</c:v>
                </c:pt>
                <c:pt idx="285390">
                  <c:v>57.984593374136502</c:v>
                </c:pt>
                <c:pt idx="285391">
                  <c:v>57.984664092786801</c:v>
                </c:pt>
                <c:pt idx="285392">
                  <c:v>57.984734811210799</c:v>
                </c:pt>
                <c:pt idx="285393">
                  <c:v>57.984805529408398</c:v>
                </c:pt>
                <c:pt idx="285394">
                  <c:v>57.984876247379603</c:v>
                </c:pt>
                <c:pt idx="285395">
                  <c:v>57.9849469651245</c:v>
                </c:pt>
                <c:pt idx="285396">
                  <c:v>57.985017682642997</c:v>
                </c:pt>
                <c:pt idx="285397">
                  <c:v>57.985088399935101</c:v>
                </c:pt>
                <c:pt idx="285398">
                  <c:v>57.985159117000897</c:v>
                </c:pt>
                <c:pt idx="285399">
                  <c:v>57.9852298338403</c:v>
                </c:pt>
                <c:pt idx="285400">
                  <c:v>57.985300550453402</c:v>
                </c:pt>
                <c:pt idx="285401">
                  <c:v>57.985371266840097</c:v>
                </c:pt>
                <c:pt idx="285402">
                  <c:v>57.985441983000399</c:v>
                </c:pt>
                <c:pt idx="285403">
                  <c:v>57.9855126989344</c:v>
                </c:pt>
                <c:pt idx="285404">
                  <c:v>57.9855834146421</c:v>
                </c:pt>
                <c:pt idx="285405">
                  <c:v>57.9856541301234</c:v>
                </c:pt>
                <c:pt idx="285406">
                  <c:v>57.9857248453783</c:v>
                </c:pt>
                <c:pt idx="285407">
                  <c:v>57.985795560406899</c:v>
                </c:pt>
                <c:pt idx="285408">
                  <c:v>57.985866275209098</c:v>
                </c:pt>
                <c:pt idx="285409">
                  <c:v>57.985936989785003</c:v>
                </c:pt>
                <c:pt idx="285410">
                  <c:v>57.986007704134501</c:v>
                </c:pt>
                <c:pt idx="285411">
                  <c:v>57.986078418257698</c:v>
                </c:pt>
                <c:pt idx="285412">
                  <c:v>57.986149132154502</c:v>
                </c:pt>
                <c:pt idx="285413">
                  <c:v>57.986219845824998</c:v>
                </c:pt>
                <c:pt idx="285414">
                  <c:v>57.986290559269101</c:v>
                </c:pt>
                <c:pt idx="285415">
                  <c:v>57.986361272486903</c:v>
                </c:pt>
                <c:pt idx="285416">
                  <c:v>57.986431985478298</c:v>
                </c:pt>
                <c:pt idx="285417">
                  <c:v>57.986502698243399</c:v>
                </c:pt>
                <c:pt idx="285418">
                  <c:v>57.9865734107821</c:v>
                </c:pt>
                <c:pt idx="285419">
                  <c:v>57.9866441230945</c:v>
                </c:pt>
                <c:pt idx="285420">
                  <c:v>57.986714835180599</c:v>
                </c:pt>
                <c:pt idx="285421">
                  <c:v>57.986785547040299</c:v>
                </c:pt>
                <c:pt idx="285422">
                  <c:v>57.986856258673598</c:v>
                </c:pt>
                <c:pt idx="285423">
                  <c:v>57.986926970080702</c:v>
                </c:pt>
                <c:pt idx="285424">
                  <c:v>57.9869976812613</c:v>
                </c:pt>
                <c:pt idx="285425">
                  <c:v>57.987068392215697</c:v>
                </c:pt>
                <c:pt idx="285426">
                  <c:v>57.987139102943701</c:v>
                </c:pt>
                <c:pt idx="285427">
                  <c:v>57.987209813445403</c:v>
                </c:pt>
                <c:pt idx="285428">
                  <c:v>57.987280523720699</c:v>
                </c:pt>
                <c:pt idx="285429">
                  <c:v>57.987351233769701</c:v>
                </c:pt>
                <c:pt idx="285430">
                  <c:v>57.987421943592302</c:v>
                </c:pt>
                <c:pt idx="285431">
                  <c:v>57.987492653188603</c:v>
                </c:pt>
                <c:pt idx="285432">
                  <c:v>57.987563362558603</c:v>
                </c:pt>
                <c:pt idx="285433">
                  <c:v>57.987634071702303</c:v>
                </c:pt>
                <c:pt idx="285434">
                  <c:v>57.987704780619602</c:v>
                </c:pt>
                <c:pt idx="285435">
                  <c:v>57.9877754893106</c:v>
                </c:pt>
                <c:pt idx="285436">
                  <c:v>57.987846197775198</c:v>
                </c:pt>
                <c:pt idx="285437">
                  <c:v>57.987916906013503</c:v>
                </c:pt>
                <c:pt idx="285438">
                  <c:v>57.987987614025499</c:v>
                </c:pt>
                <c:pt idx="285439">
                  <c:v>57.988058321811202</c:v>
                </c:pt>
                <c:pt idx="285440">
                  <c:v>57.988129029370498</c:v>
                </c:pt>
                <c:pt idx="285441">
                  <c:v>57.9881997367035</c:v>
                </c:pt>
                <c:pt idx="285442">
                  <c:v>57.988270443810201</c:v>
                </c:pt>
                <c:pt idx="285443">
                  <c:v>57.988341150690502</c:v>
                </c:pt>
                <c:pt idx="285444">
                  <c:v>57.988411857344502</c:v>
                </c:pt>
                <c:pt idx="285445">
                  <c:v>57.988482563772202</c:v>
                </c:pt>
                <c:pt idx="285446">
                  <c:v>57.9885532699736</c:v>
                </c:pt>
                <c:pt idx="285447">
                  <c:v>57.988623975948599</c:v>
                </c:pt>
                <c:pt idx="285448">
                  <c:v>57.988694681697403</c:v>
                </c:pt>
                <c:pt idx="285449">
                  <c:v>57.9887653872198</c:v>
                </c:pt>
                <c:pt idx="285450">
                  <c:v>57.988836092515797</c:v>
                </c:pt>
                <c:pt idx="285451">
                  <c:v>57.988906797585599</c:v>
                </c:pt>
                <c:pt idx="285452">
                  <c:v>57.988977502429002</c:v>
                </c:pt>
                <c:pt idx="285453">
                  <c:v>57.989048207046103</c:v>
                </c:pt>
                <c:pt idx="285454">
                  <c:v>57.989118911436897</c:v>
                </c:pt>
                <c:pt idx="285455">
                  <c:v>57.989189615601397</c:v>
                </c:pt>
                <c:pt idx="285456">
                  <c:v>57.989260319539603</c:v>
                </c:pt>
                <c:pt idx="285457">
                  <c:v>57.989331023251403</c:v>
                </c:pt>
                <c:pt idx="285458">
                  <c:v>57.989401726736901</c:v>
                </c:pt>
                <c:pt idx="285459">
                  <c:v>57.989472429996098</c:v>
                </c:pt>
                <c:pt idx="285460">
                  <c:v>57.989543133029002</c:v>
                </c:pt>
                <c:pt idx="285461">
                  <c:v>57.989613835835598</c:v>
                </c:pt>
                <c:pt idx="285462">
                  <c:v>57.989684538415901</c:v>
                </c:pt>
                <c:pt idx="285463">
                  <c:v>57.989755240769803</c:v>
                </c:pt>
                <c:pt idx="285464">
                  <c:v>57.989825942897497</c:v>
                </c:pt>
                <c:pt idx="285465">
                  <c:v>57.989896644798797</c:v>
                </c:pt>
                <c:pt idx="285466">
                  <c:v>57.989967346473797</c:v>
                </c:pt>
                <c:pt idx="285467">
                  <c:v>57.990038047922503</c:v>
                </c:pt>
                <c:pt idx="285468">
                  <c:v>57.990108749144902</c:v>
                </c:pt>
                <c:pt idx="285469">
                  <c:v>57.990179450141</c:v>
                </c:pt>
                <c:pt idx="285470">
                  <c:v>57.990250150910803</c:v>
                </c:pt>
                <c:pt idx="285471">
                  <c:v>57.9903208514543</c:v>
                </c:pt>
                <c:pt idx="285472">
                  <c:v>57.990391551771403</c:v>
                </c:pt>
                <c:pt idx="285473">
                  <c:v>57.990462251862297</c:v>
                </c:pt>
                <c:pt idx="285474">
                  <c:v>57.990532951726898</c:v>
                </c:pt>
                <c:pt idx="285475">
                  <c:v>57.990603651365099</c:v>
                </c:pt>
                <c:pt idx="285476">
                  <c:v>57.990674350777098</c:v>
                </c:pt>
                <c:pt idx="285477">
                  <c:v>57.990745049962698</c:v>
                </c:pt>
                <c:pt idx="285478">
                  <c:v>57.990815748922103</c:v>
                </c:pt>
                <c:pt idx="285479">
                  <c:v>57.9908864476551</c:v>
                </c:pt>
                <c:pt idx="285480">
                  <c:v>57.990957146161897</c:v>
                </c:pt>
                <c:pt idx="285481">
                  <c:v>57.9910278444423</c:v>
                </c:pt>
                <c:pt idx="285482">
                  <c:v>57.991098542496502</c:v>
                </c:pt>
                <c:pt idx="285483">
                  <c:v>57.991169240324297</c:v>
                </c:pt>
                <c:pt idx="285484">
                  <c:v>57.991239937925897</c:v>
                </c:pt>
                <c:pt idx="285485">
                  <c:v>57.991310635301097</c:v>
                </c:pt>
                <c:pt idx="285486">
                  <c:v>57.991381332450104</c:v>
                </c:pt>
                <c:pt idx="285487">
                  <c:v>57.991452029372802</c:v>
                </c:pt>
                <c:pt idx="285488">
                  <c:v>57.9915227260691</c:v>
                </c:pt>
                <c:pt idx="285489">
                  <c:v>57.991593422539196</c:v>
                </c:pt>
                <c:pt idx="285490">
                  <c:v>57.991664118783</c:v>
                </c:pt>
                <c:pt idx="285491">
                  <c:v>57.991734814800502</c:v>
                </c:pt>
                <c:pt idx="285492">
                  <c:v>57.991805510591703</c:v>
                </c:pt>
                <c:pt idx="285493">
                  <c:v>57.991876206156597</c:v>
                </c:pt>
                <c:pt idx="285494">
                  <c:v>57.991946901495197</c:v>
                </c:pt>
                <c:pt idx="285495">
                  <c:v>57.992017596607603</c:v>
                </c:pt>
                <c:pt idx="285496">
                  <c:v>57.992088291493602</c:v>
                </c:pt>
                <c:pt idx="285497">
                  <c:v>57.992158986153399</c:v>
                </c:pt>
                <c:pt idx="285498">
                  <c:v>57.992229680586803</c:v>
                </c:pt>
                <c:pt idx="285499">
                  <c:v>57.992300374793999</c:v>
                </c:pt>
                <c:pt idx="285500">
                  <c:v>57.992371068774901</c:v>
                </c:pt>
                <c:pt idx="285501">
                  <c:v>57.992441762529502</c:v>
                </c:pt>
                <c:pt idx="285502">
                  <c:v>57.992512456057803</c:v>
                </c:pt>
                <c:pt idx="285503">
                  <c:v>57.992583149359902</c:v>
                </c:pt>
                <c:pt idx="285504">
                  <c:v>57.992653842435601</c:v>
                </c:pt>
                <c:pt idx="285505">
                  <c:v>57.992724535285099</c:v>
                </c:pt>
                <c:pt idx="285506">
                  <c:v>57.992795227908303</c:v>
                </c:pt>
                <c:pt idx="285507">
                  <c:v>57.992865920305199</c:v>
                </c:pt>
                <c:pt idx="285508">
                  <c:v>57.992936612475802</c:v>
                </c:pt>
                <c:pt idx="285509">
                  <c:v>57.993007304420203</c:v>
                </c:pt>
                <c:pt idx="285510">
                  <c:v>57.993077996138297</c:v>
                </c:pt>
                <c:pt idx="285511">
                  <c:v>57.993148687630097</c:v>
                </c:pt>
                <c:pt idx="285512">
                  <c:v>57.993219378895603</c:v>
                </c:pt>
                <c:pt idx="285513">
                  <c:v>57.993290069934801</c:v>
                </c:pt>
                <c:pt idx="285514">
                  <c:v>57.993360760747798</c:v>
                </c:pt>
                <c:pt idx="285515">
                  <c:v>57.993431451334502</c:v>
                </c:pt>
                <c:pt idx="285516">
                  <c:v>57.993502141694897</c:v>
                </c:pt>
                <c:pt idx="285517">
                  <c:v>57.993572831829098</c:v>
                </c:pt>
                <c:pt idx="285518">
                  <c:v>57.9936435217369</c:v>
                </c:pt>
                <c:pt idx="285519">
                  <c:v>57.993714211418499</c:v>
                </c:pt>
                <c:pt idx="285520">
                  <c:v>57.993784900873898</c:v>
                </c:pt>
                <c:pt idx="285521">
                  <c:v>57.993855590102903</c:v>
                </c:pt>
                <c:pt idx="285522">
                  <c:v>57.9939262791057</c:v>
                </c:pt>
                <c:pt idx="285523">
                  <c:v>57.993996967882197</c:v>
                </c:pt>
                <c:pt idx="285524">
                  <c:v>57.994067656432499</c:v>
                </c:pt>
                <c:pt idx="285525">
                  <c:v>57.994138344756401</c:v>
                </c:pt>
                <c:pt idx="285526">
                  <c:v>57.994209032854201</c:v>
                </c:pt>
                <c:pt idx="285527">
                  <c:v>57.994279720725601</c:v>
                </c:pt>
                <c:pt idx="285528">
                  <c:v>57.994350408370799</c:v>
                </c:pt>
                <c:pt idx="285529">
                  <c:v>57.994421095789697</c:v>
                </c:pt>
                <c:pt idx="285530">
                  <c:v>57.994491782982401</c:v>
                </c:pt>
                <c:pt idx="285531">
                  <c:v>57.994562469948796</c:v>
                </c:pt>
                <c:pt idx="285532">
                  <c:v>57.994633156688899</c:v>
                </c:pt>
                <c:pt idx="285533">
                  <c:v>57.994703843202799</c:v>
                </c:pt>
                <c:pt idx="285534">
                  <c:v>57.9947745294904</c:v>
                </c:pt>
                <c:pt idx="285535">
                  <c:v>57.994845215551699</c:v>
                </c:pt>
                <c:pt idx="285536">
                  <c:v>57.994915901386797</c:v>
                </c:pt>
                <c:pt idx="285537">
                  <c:v>57.994986586995601</c:v>
                </c:pt>
                <c:pt idx="285538">
                  <c:v>57.995057272378197</c:v>
                </c:pt>
                <c:pt idx="285539">
                  <c:v>57.9951279575345</c:v>
                </c:pt>
                <c:pt idx="285540">
                  <c:v>57.995198642464601</c:v>
                </c:pt>
                <c:pt idx="285541">
                  <c:v>57.995269327168302</c:v>
                </c:pt>
                <c:pt idx="285542">
                  <c:v>57.995340011645901</c:v>
                </c:pt>
                <c:pt idx="285543">
                  <c:v>57.995410695897199</c:v>
                </c:pt>
                <c:pt idx="285544">
                  <c:v>57.995481379922197</c:v>
                </c:pt>
                <c:pt idx="285545">
                  <c:v>57.995552063721</c:v>
                </c:pt>
                <c:pt idx="285546">
                  <c:v>57.995622747293503</c:v>
                </c:pt>
                <c:pt idx="285547">
                  <c:v>57.995693430639797</c:v>
                </c:pt>
                <c:pt idx="285548">
                  <c:v>57.995764113759797</c:v>
                </c:pt>
                <c:pt idx="285549">
                  <c:v>57.995834796653597</c:v>
                </c:pt>
                <c:pt idx="285550">
                  <c:v>57.995905479321102</c:v>
                </c:pt>
                <c:pt idx="285551">
                  <c:v>57.9959761617624</c:v>
                </c:pt>
                <c:pt idx="285552">
                  <c:v>57.996046843977403</c:v>
                </c:pt>
                <c:pt idx="285553">
                  <c:v>57.996117525966199</c:v>
                </c:pt>
                <c:pt idx="285554">
                  <c:v>57.9961882077287</c:v>
                </c:pt>
                <c:pt idx="285555">
                  <c:v>57.996258889265</c:v>
                </c:pt>
                <c:pt idx="285556">
                  <c:v>57.996329570575099</c:v>
                </c:pt>
                <c:pt idx="285557">
                  <c:v>57.996400251658898</c:v>
                </c:pt>
                <c:pt idx="285558">
                  <c:v>57.996470932516402</c:v>
                </c:pt>
                <c:pt idx="285559">
                  <c:v>57.996541613147699</c:v>
                </c:pt>
                <c:pt idx="285560">
                  <c:v>57.996612293552801</c:v>
                </c:pt>
                <c:pt idx="285561">
                  <c:v>57.996682973731602</c:v>
                </c:pt>
                <c:pt idx="285562">
                  <c:v>57.996753653684202</c:v>
                </c:pt>
                <c:pt idx="285563">
                  <c:v>57.996824333410501</c:v>
                </c:pt>
                <c:pt idx="285564">
                  <c:v>57.996895012910599</c:v>
                </c:pt>
                <c:pt idx="285565">
                  <c:v>57.996965692184503</c:v>
                </c:pt>
                <c:pt idx="285566">
                  <c:v>57.997036371232099</c:v>
                </c:pt>
                <c:pt idx="285567">
                  <c:v>57.997107050053501</c:v>
                </c:pt>
                <c:pt idx="285568">
                  <c:v>57.997177728648701</c:v>
                </c:pt>
                <c:pt idx="285569">
                  <c:v>57.997248407017601</c:v>
                </c:pt>
                <c:pt idx="285570">
                  <c:v>57.997319085160299</c:v>
                </c:pt>
                <c:pt idx="285571">
                  <c:v>57.997389763076697</c:v>
                </c:pt>
                <c:pt idx="285572">
                  <c:v>57.997460440766901</c:v>
                </c:pt>
                <c:pt idx="285573">
                  <c:v>57.997531118230903</c:v>
                </c:pt>
                <c:pt idx="285574">
                  <c:v>57.997601795468697</c:v>
                </c:pt>
                <c:pt idx="285575">
                  <c:v>57.997672472480197</c:v>
                </c:pt>
                <c:pt idx="285576">
                  <c:v>57.997743149265503</c:v>
                </c:pt>
                <c:pt idx="285577">
                  <c:v>57.997813825824501</c:v>
                </c:pt>
                <c:pt idx="285578">
                  <c:v>57.997884502157397</c:v>
                </c:pt>
                <c:pt idx="285579">
                  <c:v>57.997955178264</c:v>
                </c:pt>
                <c:pt idx="285580">
                  <c:v>57.998025854144302</c:v>
                </c:pt>
                <c:pt idx="285581">
                  <c:v>57.998096529798502</c:v>
                </c:pt>
                <c:pt idx="285582">
                  <c:v>57.998167205226402</c:v>
                </c:pt>
                <c:pt idx="285583">
                  <c:v>57.9982378804281</c:v>
                </c:pt>
                <c:pt idx="285584">
                  <c:v>57.998308555403597</c:v>
                </c:pt>
                <c:pt idx="285585">
                  <c:v>57.9983792301528</c:v>
                </c:pt>
                <c:pt idx="285586">
                  <c:v>57.998449904675802</c:v>
                </c:pt>
                <c:pt idx="285587">
                  <c:v>57.998520578972602</c:v>
                </c:pt>
                <c:pt idx="285588">
                  <c:v>57.998591253043202</c:v>
                </c:pt>
                <c:pt idx="285589">
                  <c:v>57.9986619268875</c:v>
                </c:pt>
                <c:pt idx="285590">
                  <c:v>57.998732600505697</c:v>
                </c:pt>
                <c:pt idx="285591">
                  <c:v>57.9988032738976</c:v>
                </c:pt>
                <c:pt idx="285592">
                  <c:v>57.998873947063302</c:v>
                </c:pt>
                <c:pt idx="285593">
                  <c:v>57.998944620002803</c:v>
                </c:pt>
                <c:pt idx="285594">
                  <c:v>57.999015292716003</c:v>
                </c:pt>
                <c:pt idx="285595">
                  <c:v>57.999085965203101</c:v>
                </c:pt>
                <c:pt idx="285596">
                  <c:v>57.999156637463898</c:v>
                </c:pt>
                <c:pt idx="285597">
                  <c:v>57.999227309498501</c:v>
                </c:pt>
                <c:pt idx="285598">
                  <c:v>57.999297981306903</c:v>
                </c:pt>
                <c:pt idx="285599">
                  <c:v>57.999368652889103</c:v>
                </c:pt>
                <c:pt idx="285600">
                  <c:v>57.999439324245003</c:v>
                </c:pt>
                <c:pt idx="285601">
                  <c:v>57.999509995374801</c:v>
                </c:pt>
                <c:pt idx="285602">
                  <c:v>57.999580666278298</c:v>
                </c:pt>
                <c:pt idx="285603">
                  <c:v>57.999651336955601</c:v>
                </c:pt>
                <c:pt idx="285604">
                  <c:v>57.999722007406803</c:v>
                </c:pt>
                <c:pt idx="285605">
                  <c:v>57.999792677631703</c:v>
                </c:pt>
                <c:pt idx="285606">
                  <c:v>57.999863347630402</c:v>
                </c:pt>
                <c:pt idx="285607">
                  <c:v>57.9999340174029</c:v>
                </c:pt>
                <c:pt idx="285608">
                  <c:v>58.000004686949197</c:v>
                </c:pt>
                <c:pt idx="285609">
                  <c:v>58.0000753562692</c:v>
                </c:pt>
                <c:pt idx="285610">
                  <c:v>58.000146025363101</c:v>
                </c:pt>
                <c:pt idx="285611">
                  <c:v>58.000216694230801</c:v>
                </c:pt>
                <c:pt idx="285612">
                  <c:v>58.0002873628722</c:v>
                </c:pt>
                <c:pt idx="285613">
                  <c:v>58.000358031287497</c:v>
                </c:pt>
                <c:pt idx="285614">
                  <c:v>58.000428699476501</c:v>
                </c:pt>
                <c:pt idx="285615">
                  <c:v>58.000499367439403</c:v>
                </c:pt>
                <c:pt idx="285616">
                  <c:v>58.000570035175997</c:v>
                </c:pt>
                <c:pt idx="285617">
                  <c:v>58.000640702686503</c:v>
                </c:pt>
                <c:pt idx="285618">
                  <c:v>58.000711369970702</c:v>
                </c:pt>
                <c:pt idx="285619">
                  <c:v>58.000782037028799</c:v>
                </c:pt>
                <c:pt idx="285620">
                  <c:v>58.000852703860602</c:v>
                </c:pt>
                <c:pt idx="285621">
                  <c:v>58.000923370466303</c:v>
                </c:pt>
                <c:pt idx="285622">
                  <c:v>58.000994036845697</c:v>
                </c:pt>
                <c:pt idx="285623">
                  <c:v>58.001064702999003</c:v>
                </c:pt>
                <c:pt idx="285624">
                  <c:v>58.001135368926001</c:v>
                </c:pt>
                <c:pt idx="285625">
                  <c:v>58.001206034626897</c:v>
                </c:pt>
                <c:pt idx="285626">
                  <c:v>58.001276700101599</c:v>
                </c:pt>
                <c:pt idx="285627">
                  <c:v>58.00134736535</c:v>
                </c:pt>
                <c:pt idx="285628">
                  <c:v>58.001418030372299</c:v>
                </c:pt>
                <c:pt idx="285629">
                  <c:v>58.001488695168398</c:v>
                </c:pt>
                <c:pt idx="285630">
                  <c:v>58.001559359738302</c:v>
                </c:pt>
                <c:pt idx="285631">
                  <c:v>58.001630024081997</c:v>
                </c:pt>
                <c:pt idx="285632">
                  <c:v>58.001700688199499</c:v>
                </c:pt>
                <c:pt idx="285633">
                  <c:v>58.001771352090898</c:v>
                </c:pt>
                <c:pt idx="285634">
                  <c:v>58.001842015755997</c:v>
                </c:pt>
                <c:pt idx="285635">
                  <c:v>58.001912679195001</c:v>
                </c:pt>
                <c:pt idx="285636">
                  <c:v>58.001983342407698</c:v>
                </c:pt>
                <c:pt idx="285637">
                  <c:v>58.002054005394299</c:v>
                </c:pt>
                <c:pt idx="285638">
                  <c:v>58.0021246681547</c:v>
                </c:pt>
                <c:pt idx="285639">
                  <c:v>58.002195330688899</c:v>
                </c:pt>
                <c:pt idx="285640">
                  <c:v>58.002265992996897</c:v>
                </c:pt>
                <c:pt idx="285641">
                  <c:v>58.0023366550788</c:v>
                </c:pt>
                <c:pt idx="285642">
                  <c:v>58.002407316934402</c:v>
                </c:pt>
                <c:pt idx="285643">
                  <c:v>58.002477978563903</c:v>
                </c:pt>
                <c:pt idx="285644">
                  <c:v>58.002548639967202</c:v>
                </c:pt>
                <c:pt idx="285645">
                  <c:v>58.0026193011443</c:v>
                </c:pt>
                <c:pt idx="285646">
                  <c:v>58.002689962095197</c:v>
                </c:pt>
                <c:pt idx="285647">
                  <c:v>58.002760622819999</c:v>
                </c:pt>
                <c:pt idx="285648">
                  <c:v>58.0028312833185</c:v>
                </c:pt>
                <c:pt idx="285649">
                  <c:v>58.002901943590899</c:v>
                </c:pt>
                <c:pt idx="285650">
                  <c:v>58.002972603637097</c:v>
                </c:pt>
                <c:pt idx="285651">
                  <c:v>58.003043263457201</c:v>
                </c:pt>
                <c:pt idx="285652">
                  <c:v>58.003113923051004</c:v>
                </c:pt>
                <c:pt idx="285653">
                  <c:v>58.003184582418697</c:v>
                </c:pt>
                <c:pt idx="285654">
                  <c:v>58.003255241560304</c:v>
                </c:pt>
                <c:pt idx="285655">
                  <c:v>58.003325900475602</c:v>
                </c:pt>
                <c:pt idx="285656">
                  <c:v>58.003396559164798</c:v>
                </c:pt>
                <c:pt idx="285657">
                  <c:v>58.003467217627801</c:v>
                </c:pt>
                <c:pt idx="285658">
                  <c:v>58.003537875864602</c:v>
                </c:pt>
                <c:pt idx="285659">
                  <c:v>58.003608533875202</c:v>
                </c:pt>
                <c:pt idx="285660">
                  <c:v>58.0036791916597</c:v>
                </c:pt>
                <c:pt idx="285661">
                  <c:v>58.003749849218003</c:v>
                </c:pt>
                <c:pt idx="285662">
                  <c:v>58.003820506550198</c:v>
                </c:pt>
                <c:pt idx="285663">
                  <c:v>58.003891163656199</c:v>
                </c:pt>
                <c:pt idx="285664">
                  <c:v>58.003961820535999</c:v>
                </c:pt>
                <c:pt idx="285665">
                  <c:v>58.004032477189597</c:v>
                </c:pt>
                <c:pt idx="285666">
                  <c:v>58.0041031336171</c:v>
                </c:pt>
                <c:pt idx="285667">
                  <c:v>58.004173789818402</c:v>
                </c:pt>
                <c:pt idx="285668">
                  <c:v>58.004244445793603</c:v>
                </c:pt>
                <c:pt idx="285669">
                  <c:v>58.004315101542502</c:v>
                </c:pt>
                <c:pt idx="285670">
                  <c:v>58.0043857570654</c:v>
                </c:pt>
                <c:pt idx="285671">
                  <c:v>58.004456412362003</c:v>
                </c:pt>
                <c:pt idx="285672">
                  <c:v>58.004527067432498</c:v>
                </c:pt>
                <c:pt idx="285673">
                  <c:v>58.004597722276898</c:v>
                </c:pt>
                <c:pt idx="285674">
                  <c:v>58.004668376895097</c:v>
                </c:pt>
                <c:pt idx="285675">
                  <c:v>58.004739031287102</c:v>
                </c:pt>
                <c:pt idx="285676">
                  <c:v>58.004809685452898</c:v>
                </c:pt>
                <c:pt idx="285677">
                  <c:v>58.004880339392599</c:v>
                </c:pt>
                <c:pt idx="285678">
                  <c:v>58.004950993106199</c:v>
                </c:pt>
                <c:pt idx="285679">
                  <c:v>58.005021646593597</c:v>
                </c:pt>
                <c:pt idx="285680">
                  <c:v>58.005092299854802</c:v>
                </c:pt>
                <c:pt idx="285681">
                  <c:v>58.005162952889897</c:v>
                </c:pt>
                <c:pt idx="285682">
                  <c:v>58.005233605698798</c:v>
                </c:pt>
                <c:pt idx="285683">
                  <c:v>58.005304258281598</c:v>
                </c:pt>
                <c:pt idx="285684">
                  <c:v>58.005374910638203</c:v>
                </c:pt>
                <c:pt idx="285685">
                  <c:v>58.005445562768699</c:v>
                </c:pt>
                <c:pt idx="285686">
                  <c:v>58.005516214673001</c:v>
                </c:pt>
                <c:pt idx="285687">
                  <c:v>58.005586866351202</c:v>
                </c:pt>
                <c:pt idx="285688">
                  <c:v>58.005657517803201</c:v>
                </c:pt>
                <c:pt idx="285689">
                  <c:v>58.005728169029098</c:v>
                </c:pt>
                <c:pt idx="285690">
                  <c:v>58.005798820028801</c:v>
                </c:pt>
                <c:pt idx="285691">
                  <c:v>58.005869470802303</c:v>
                </c:pt>
                <c:pt idx="285692">
                  <c:v>58.005940121349802</c:v>
                </c:pt>
                <c:pt idx="285693">
                  <c:v>58.0060107716711</c:v>
                </c:pt>
                <c:pt idx="285694">
                  <c:v>58.006081421766197</c:v>
                </c:pt>
                <c:pt idx="285695">
                  <c:v>58.006152071635199</c:v>
                </c:pt>
                <c:pt idx="285696">
                  <c:v>58.006222721278</c:v>
                </c:pt>
                <c:pt idx="285697">
                  <c:v>58.006293370694699</c:v>
                </c:pt>
                <c:pt idx="285698">
                  <c:v>58.006364019885297</c:v>
                </c:pt>
                <c:pt idx="285699">
                  <c:v>58.0064346688497</c:v>
                </c:pt>
                <c:pt idx="285700">
                  <c:v>58.006505317588001</c:v>
                </c:pt>
                <c:pt idx="285701">
                  <c:v>58.006575966100101</c:v>
                </c:pt>
                <c:pt idx="285702">
                  <c:v>58.006646614386099</c:v>
                </c:pt>
                <c:pt idx="285703">
                  <c:v>58.006717262446003</c:v>
                </c:pt>
                <c:pt idx="285704">
                  <c:v>58.006787910279698</c:v>
                </c:pt>
                <c:pt idx="285705">
                  <c:v>58.006858557887298</c:v>
                </c:pt>
                <c:pt idx="285706">
                  <c:v>58.006929205268698</c:v>
                </c:pt>
                <c:pt idx="285707">
                  <c:v>58.006999852424002</c:v>
                </c:pt>
                <c:pt idx="285708">
                  <c:v>58.007070499353198</c:v>
                </c:pt>
                <c:pt idx="285709">
                  <c:v>58.007141146056298</c:v>
                </c:pt>
                <c:pt idx="285710">
                  <c:v>58.007211792533198</c:v>
                </c:pt>
                <c:pt idx="285711">
                  <c:v>58.007282438783903</c:v>
                </c:pt>
                <c:pt idx="285712">
                  <c:v>58.007353084808599</c:v>
                </c:pt>
                <c:pt idx="285713">
                  <c:v>58.007423730607101</c:v>
                </c:pt>
                <c:pt idx="285714">
                  <c:v>58.007494376179501</c:v>
                </c:pt>
                <c:pt idx="285715">
                  <c:v>58.0075650215257</c:v>
                </c:pt>
                <c:pt idx="285716">
                  <c:v>58.007635666645797</c:v>
                </c:pt>
                <c:pt idx="285717">
                  <c:v>58.007706311539799</c:v>
                </c:pt>
                <c:pt idx="285718">
                  <c:v>58.007776956207699</c:v>
                </c:pt>
                <c:pt idx="285719">
                  <c:v>58.007847600649399</c:v>
                </c:pt>
                <c:pt idx="285720">
                  <c:v>58.007918244865003</c:v>
                </c:pt>
                <c:pt idx="285721">
                  <c:v>58.007988888854499</c:v>
                </c:pt>
                <c:pt idx="285722">
                  <c:v>58.008059532617899</c:v>
                </c:pt>
                <c:pt idx="285723">
                  <c:v>58.008130176155099</c:v>
                </c:pt>
                <c:pt idx="285724">
                  <c:v>58.008200819466197</c:v>
                </c:pt>
                <c:pt idx="285725">
                  <c:v>58.0082714625512</c:v>
                </c:pt>
                <c:pt idx="285726">
                  <c:v>58.008342105410101</c:v>
                </c:pt>
                <c:pt idx="285727">
                  <c:v>58.008412748042801</c:v>
                </c:pt>
                <c:pt idx="285728">
                  <c:v>58.008483390449399</c:v>
                </c:pt>
                <c:pt idx="285729">
                  <c:v>58.008554032629903</c:v>
                </c:pt>
                <c:pt idx="285730">
                  <c:v>58.008624674584297</c:v>
                </c:pt>
                <c:pt idx="285731">
                  <c:v>58.008695316312597</c:v>
                </c:pt>
                <c:pt idx="285732">
                  <c:v>58.008765957814703</c:v>
                </c:pt>
                <c:pt idx="285733">
                  <c:v>58.008836599090699</c:v>
                </c:pt>
                <c:pt idx="285734">
                  <c:v>58.008907240140701</c:v>
                </c:pt>
                <c:pt idx="285735">
                  <c:v>58.008977880964501</c:v>
                </c:pt>
                <c:pt idx="285736">
                  <c:v>58.0090485215621</c:v>
                </c:pt>
                <c:pt idx="285737">
                  <c:v>58.009119161933697</c:v>
                </c:pt>
                <c:pt idx="285738">
                  <c:v>58.009189802079199</c:v>
                </c:pt>
                <c:pt idx="285739">
                  <c:v>58.009260441998499</c:v>
                </c:pt>
                <c:pt idx="285740">
                  <c:v>58.009331081691698</c:v>
                </c:pt>
                <c:pt idx="285741">
                  <c:v>58.009401721158902</c:v>
                </c:pt>
                <c:pt idx="285742">
                  <c:v>58.009472360399897</c:v>
                </c:pt>
                <c:pt idx="285743">
                  <c:v>58.009542999414798</c:v>
                </c:pt>
                <c:pt idx="285744">
                  <c:v>58.009613638203597</c:v>
                </c:pt>
                <c:pt idx="285745">
                  <c:v>58.009684276766201</c:v>
                </c:pt>
                <c:pt idx="285746">
                  <c:v>58.009754915102803</c:v>
                </c:pt>
                <c:pt idx="285747">
                  <c:v>58.009825553213297</c:v>
                </c:pt>
                <c:pt idx="285748">
                  <c:v>58.009896191097603</c:v>
                </c:pt>
                <c:pt idx="285749">
                  <c:v>58.0099668287559</c:v>
                </c:pt>
                <c:pt idx="285750">
                  <c:v>58.010037466188002</c:v>
                </c:pt>
                <c:pt idx="285751">
                  <c:v>58.010108103394103</c:v>
                </c:pt>
                <c:pt idx="285752">
                  <c:v>58.010178740374002</c:v>
                </c:pt>
                <c:pt idx="285753">
                  <c:v>58.010249377127799</c:v>
                </c:pt>
                <c:pt idx="285754">
                  <c:v>58.010320013655601</c:v>
                </c:pt>
                <c:pt idx="285755">
                  <c:v>58.010390649957202</c:v>
                </c:pt>
                <c:pt idx="285756">
                  <c:v>58.0104612860328</c:v>
                </c:pt>
                <c:pt idx="285757">
                  <c:v>58.010531921882198</c:v>
                </c:pt>
                <c:pt idx="285758">
                  <c:v>58.0106025575055</c:v>
                </c:pt>
                <c:pt idx="285759">
                  <c:v>58.0106731929028</c:v>
                </c:pt>
                <c:pt idx="285760">
                  <c:v>58.010743828073899</c:v>
                </c:pt>
                <c:pt idx="285761">
                  <c:v>58.010814463018903</c:v>
                </c:pt>
                <c:pt idx="285762">
                  <c:v>58.010885097737898</c:v>
                </c:pt>
                <c:pt idx="285763">
                  <c:v>58.010955732230698</c:v>
                </c:pt>
                <c:pt idx="285764">
                  <c:v>58.011026366497497</c:v>
                </c:pt>
                <c:pt idx="285765">
                  <c:v>58.0110970005382</c:v>
                </c:pt>
                <c:pt idx="285766">
                  <c:v>58.011167634352702</c:v>
                </c:pt>
                <c:pt idx="285767">
                  <c:v>58.011238267941202</c:v>
                </c:pt>
                <c:pt idx="285768">
                  <c:v>58.0113089013036</c:v>
                </c:pt>
                <c:pt idx="285769">
                  <c:v>58.011379534439897</c:v>
                </c:pt>
                <c:pt idx="285770">
                  <c:v>58.011450167350098</c:v>
                </c:pt>
                <c:pt idx="285771">
                  <c:v>58.011520800034198</c:v>
                </c:pt>
                <c:pt idx="285772">
                  <c:v>58.011591432492203</c:v>
                </c:pt>
                <c:pt idx="285773">
                  <c:v>58.011662064724199</c:v>
                </c:pt>
                <c:pt idx="285774">
                  <c:v>58.01173269673</c:v>
                </c:pt>
                <c:pt idx="285775">
                  <c:v>58.011803328509799</c:v>
                </c:pt>
                <c:pt idx="285776">
                  <c:v>58.011873960063397</c:v>
                </c:pt>
                <c:pt idx="285777">
                  <c:v>58.011944591391</c:v>
                </c:pt>
                <c:pt idx="285778">
                  <c:v>58.012015222492501</c:v>
                </c:pt>
                <c:pt idx="285779">
                  <c:v>58.012085853367999</c:v>
                </c:pt>
                <c:pt idx="285780">
                  <c:v>58.012156484017297</c:v>
                </c:pt>
                <c:pt idx="285781">
                  <c:v>58.012227114440599</c:v>
                </c:pt>
                <c:pt idx="285782">
                  <c:v>58.012297744637699</c:v>
                </c:pt>
                <c:pt idx="285783">
                  <c:v>58.012368374608798</c:v>
                </c:pt>
                <c:pt idx="285784">
                  <c:v>58.012439004353801</c:v>
                </c:pt>
                <c:pt idx="285785">
                  <c:v>58.012509633872803</c:v>
                </c:pt>
                <c:pt idx="285786">
                  <c:v>58.012580263165603</c:v>
                </c:pt>
                <c:pt idx="285787">
                  <c:v>58.012650892232401</c:v>
                </c:pt>
                <c:pt idx="285788">
                  <c:v>58.012721521073097</c:v>
                </c:pt>
                <c:pt idx="285789">
                  <c:v>58.012792149687698</c:v>
                </c:pt>
                <c:pt idx="285790">
                  <c:v>58.012862778076297</c:v>
                </c:pt>
                <c:pt idx="285791">
                  <c:v>58.012933406238801</c:v>
                </c:pt>
                <c:pt idx="285792">
                  <c:v>58.013004034175196</c:v>
                </c:pt>
                <c:pt idx="285793">
                  <c:v>58.013074661885497</c:v>
                </c:pt>
                <c:pt idx="285794">
                  <c:v>58.013145289369703</c:v>
                </c:pt>
                <c:pt idx="285795">
                  <c:v>58.0132159166279</c:v>
                </c:pt>
                <c:pt idx="285796">
                  <c:v>58.013286543660001</c:v>
                </c:pt>
                <c:pt idx="285797">
                  <c:v>58.013357170466101</c:v>
                </c:pt>
                <c:pt idx="285798">
                  <c:v>58.013427797045999</c:v>
                </c:pt>
                <c:pt idx="285799">
                  <c:v>58.013498423399902</c:v>
                </c:pt>
                <c:pt idx="285800">
                  <c:v>58.013569049527703</c:v>
                </c:pt>
                <c:pt idx="285801">
                  <c:v>58.013639675429502</c:v>
                </c:pt>
                <c:pt idx="285802">
                  <c:v>58.013710301105199</c:v>
                </c:pt>
                <c:pt idx="285803">
                  <c:v>58.013780926554801</c:v>
                </c:pt>
                <c:pt idx="285804">
                  <c:v>58.013851551778401</c:v>
                </c:pt>
                <c:pt idx="285805">
                  <c:v>58.0139221767759</c:v>
                </c:pt>
                <c:pt idx="285806">
                  <c:v>58.013992801547303</c:v>
                </c:pt>
                <c:pt idx="285807">
                  <c:v>58.014063426092697</c:v>
                </c:pt>
                <c:pt idx="285808">
                  <c:v>58.014134050411997</c:v>
                </c:pt>
                <c:pt idx="285809">
                  <c:v>58.014204674505201</c:v>
                </c:pt>
                <c:pt idx="285810">
                  <c:v>58.014275298372397</c:v>
                </c:pt>
                <c:pt idx="285811">
                  <c:v>58.014345922013497</c:v>
                </c:pt>
                <c:pt idx="285812">
                  <c:v>58.014416545428602</c:v>
                </c:pt>
                <c:pt idx="285813">
                  <c:v>58.014487168617599</c:v>
                </c:pt>
                <c:pt idx="285814">
                  <c:v>58.014557791580501</c:v>
                </c:pt>
                <c:pt idx="285815">
                  <c:v>58.0146284143174</c:v>
                </c:pt>
                <c:pt idx="285816">
                  <c:v>58.014699036828198</c:v>
                </c:pt>
                <c:pt idx="285817">
                  <c:v>58.014769659113</c:v>
                </c:pt>
                <c:pt idx="285818">
                  <c:v>58.014840281171701</c:v>
                </c:pt>
                <c:pt idx="285819">
                  <c:v>58.014910903004399</c:v>
                </c:pt>
                <c:pt idx="285820">
                  <c:v>58.014981524611002</c:v>
                </c:pt>
                <c:pt idx="285821">
                  <c:v>58.015052145991604</c:v>
                </c:pt>
                <c:pt idx="285822">
                  <c:v>58.015122767146003</c:v>
                </c:pt>
                <c:pt idx="285823">
                  <c:v>58.015193388074501</c:v>
                </c:pt>
                <c:pt idx="285824">
                  <c:v>58.015264008776903</c:v>
                </c:pt>
                <c:pt idx="285825">
                  <c:v>58.015334629253204</c:v>
                </c:pt>
                <c:pt idx="285826">
                  <c:v>58.015405249503502</c:v>
                </c:pt>
                <c:pt idx="285827">
                  <c:v>58.015475869527798</c:v>
                </c:pt>
                <c:pt idx="285828">
                  <c:v>58.015546489325999</c:v>
                </c:pt>
                <c:pt idx="285829">
                  <c:v>58.015617108898098</c:v>
                </c:pt>
                <c:pt idx="285830">
                  <c:v>58.015687728244302</c:v>
                </c:pt>
                <c:pt idx="285831">
                  <c:v>58.015758347364297</c:v>
                </c:pt>
                <c:pt idx="285832">
                  <c:v>58.015828966258297</c:v>
                </c:pt>
                <c:pt idx="285833">
                  <c:v>58.015899584926302</c:v>
                </c:pt>
                <c:pt idx="285834">
                  <c:v>58.015970203368198</c:v>
                </c:pt>
                <c:pt idx="285835">
                  <c:v>58.016040821584099</c:v>
                </c:pt>
                <c:pt idx="285836">
                  <c:v>58.016111439573898</c:v>
                </c:pt>
                <c:pt idx="285837">
                  <c:v>58.016182057337701</c:v>
                </c:pt>
                <c:pt idx="285838">
                  <c:v>58.016252674875503</c:v>
                </c:pt>
                <c:pt idx="285839">
                  <c:v>58.016323292187202</c:v>
                </c:pt>
                <c:pt idx="285840">
                  <c:v>58.0163939092729</c:v>
                </c:pt>
                <c:pt idx="285841">
                  <c:v>58.016464526132502</c:v>
                </c:pt>
                <c:pt idx="285842">
                  <c:v>58.016535142766102</c:v>
                </c:pt>
                <c:pt idx="285843">
                  <c:v>58.0166057591737</c:v>
                </c:pt>
                <c:pt idx="285844">
                  <c:v>58.016676375355203</c:v>
                </c:pt>
                <c:pt idx="285845">
                  <c:v>58.016746991310697</c:v>
                </c:pt>
                <c:pt idx="285846">
                  <c:v>58.016817607040103</c:v>
                </c:pt>
                <c:pt idx="285847">
                  <c:v>58.0168882225435</c:v>
                </c:pt>
                <c:pt idx="285848">
                  <c:v>58.016958837820901</c:v>
                </c:pt>
                <c:pt idx="285849">
                  <c:v>58.017029452872301</c:v>
                </c:pt>
                <c:pt idx="285850">
                  <c:v>58.017100067697598</c:v>
                </c:pt>
                <c:pt idx="285851">
                  <c:v>58.0171706822969</c:v>
                </c:pt>
                <c:pt idx="285852">
                  <c:v>58.0172412966701</c:v>
                </c:pt>
                <c:pt idx="285853">
                  <c:v>58.017311910817398</c:v>
                </c:pt>
                <c:pt idx="285854">
                  <c:v>58.017382524738601</c:v>
                </c:pt>
                <c:pt idx="285855">
                  <c:v>58.017453138433702</c:v>
                </c:pt>
                <c:pt idx="285856">
                  <c:v>58.0175237519029</c:v>
                </c:pt>
                <c:pt idx="285857">
                  <c:v>58.017594365146003</c:v>
                </c:pt>
                <c:pt idx="285858">
                  <c:v>58.017664978163097</c:v>
                </c:pt>
                <c:pt idx="285859">
                  <c:v>58.017735590954103</c:v>
                </c:pt>
                <c:pt idx="285860">
                  <c:v>58.0178062035191</c:v>
                </c:pt>
                <c:pt idx="285861">
                  <c:v>58.017876815858202</c:v>
                </c:pt>
                <c:pt idx="285862">
                  <c:v>58.017947427971102</c:v>
                </c:pt>
                <c:pt idx="285863">
                  <c:v>58.018018039858099</c:v>
                </c:pt>
                <c:pt idx="285864">
                  <c:v>58.018088651519001</c:v>
                </c:pt>
                <c:pt idx="285865">
                  <c:v>58.018159262954001</c:v>
                </c:pt>
                <c:pt idx="285866">
                  <c:v>58.018229874162898</c:v>
                </c:pt>
                <c:pt idx="285867">
                  <c:v>58.018300485145701</c:v>
                </c:pt>
                <c:pt idx="285868">
                  <c:v>58.018371095902602</c:v>
                </c:pt>
                <c:pt idx="285869">
                  <c:v>58.0184417064334</c:v>
                </c:pt>
                <c:pt idx="285870">
                  <c:v>58.018512316738203</c:v>
                </c:pt>
                <c:pt idx="285871">
                  <c:v>58.018582926817103</c:v>
                </c:pt>
                <c:pt idx="285872">
                  <c:v>58.018653536669802</c:v>
                </c:pt>
                <c:pt idx="285873">
                  <c:v>58.018724146296599</c:v>
                </c:pt>
                <c:pt idx="285874">
                  <c:v>58.0187947556974</c:v>
                </c:pt>
                <c:pt idx="285875">
                  <c:v>58.018865364872099</c:v>
                </c:pt>
                <c:pt idx="285876">
                  <c:v>58.018935973820803</c:v>
                </c:pt>
                <c:pt idx="285877">
                  <c:v>58.019006582543497</c:v>
                </c:pt>
                <c:pt idx="285878">
                  <c:v>58.019077191040203</c:v>
                </c:pt>
                <c:pt idx="285879">
                  <c:v>58.0191477993109</c:v>
                </c:pt>
                <c:pt idx="285880">
                  <c:v>58.019218407355602</c:v>
                </c:pt>
                <c:pt idx="285881">
                  <c:v>58.019289015174301</c:v>
                </c:pt>
                <c:pt idx="285882">
                  <c:v>58.019359622766899</c:v>
                </c:pt>
                <c:pt idx="285883">
                  <c:v>58.019430230133601</c:v>
                </c:pt>
                <c:pt idx="285884">
                  <c:v>58.019500837274201</c:v>
                </c:pt>
                <c:pt idx="285885">
                  <c:v>58.019571444188898</c:v>
                </c:pt>
                <c:pt idx="285886">
                  <c:v>58.019642050877501</c:v>
                </c:pt>
                <c:pt idx="285887">
                  <c:v>58.019712657340101</c:v>
                </c:pt>
                <c:pt idx="285888">
                  <c:v>58.019783263576699</c:v>
                </c:pt>
                <c:pt idx="285889">
                  <c:v>58.019853869587301</c:v>
                </c:pt>
                <c:pt idx="285890">
                  <c:v>58.019924475372001</c:v>
                </c:pt>
                <c:pt idx="285891">
                  <c:v>58.019995080930599</c:v>
                </c:pt>
                <c:pt idx="285892">
                  <c:v>58.020065686263202</c:v>
                </c:pt>
                <c:pt idx="285893">
                  <c:v>58.020136291369802</c:v>
                </c:pt>
                <c:pt idx="285894">
                  <c:v>58.0202068962504</c:v>
                </c:pt>
                <c:pt idx="285895">
                  <c:v>58.020277500905003</c:v>
                </c:pt>
                <c:pt idx="285896">
                  <c:v>58.020348105333603</c:v>
                </c:pt>
                <c:pt idx="285897">
                  <c:v>58.020418709536202</c:v>
                </c:pt>
                <c:pt idx="285898">
                  <c:v>58.020489313512797</c:v>
                </c:pt>
                <c:pt idx="285899">
                  <c:v>58.020559917263398</c:v>
                </c:pt>
                <c:pt idx="285900">
                  <c:v>58.020630520788004</c:v>
                </c:pt>
                <c:pt idx="285901">
                  <c:v>58.020701124086699</c:v>
                </c:pt>
                <c:pt idx="285902">
                  <c:v>58.0207717271593</c:v>
                </c:pt>
                <c:pt idx="285903">
                  <c:v>58.020842330005898</c:v>
                </c:pt>
                <c:pt idx="285904">
                  <c:v>58.020912932626601</c:v>
                </c:pt>
                <c:pt idx="285905">
                  <c:v>58.020983535021202</c:v>
                </c:pt>
                <c:pt idx="285906">
                  <c:v>58.0210541371899</c:v>
                </c:pt>
                <c:pt idx="285907">
                  <c:v>58.021124739132503</c:v>
                </c:pt>
                <c:pt idx="285908">
                  <c:v>58.021195340849196</c:v>
                </c:pt>
                <c:pt idx="285909">
                  <c:v>58.021265942339902</c:v>
                </c:pt>
                <c:pt idx="285910">
                  <c:v>58.021336543604598</c:v>
                </c:pt>
                <c:pt idx="285911">
                  <c:v>58.021407144643298</c:v>
                </c:pt>
                <c:pt idx="285912">
                  <c:v>58.021477745455996</c:v>
                </c:pt>
                <c:pt idx="285913">
                  <c:v>58.0215483460427</c:v>
                </c:pt>
                <c:pt idx="285914">
                  <c:v>58.0216189464034</c:v>
                </c:pt>
                <c:pt idx="285915">
                  <c:v>58.021689546538198</c:v>
                </c:pt>
                <c:pt idx="285916">
                  <c:v>58.021760146447001</c:v>
                </c:pt>
                <c:pt idx="285917">
                  <c:v>58.021830746129801</c:v>
                </c:pt>
                <c:pt idx="285918">
                  <c:v>58.021901345586599</c:v>
                </c:pt>
                <c:pt idx="285919">
                  <c:v>58.021971944817402</c:v>
                </c:pt>
                <c:pt idx="285920">
                  <c:v>58.022042543822202</c:v>
                </c:pt>
                <c:pt idx="285921">
                  <c:v>58.0221131426011</c:v>
                </c:pt>
                <c:pt idx="285922">
                  <c:v>58.022183741154002</c:v>
                </c:pt>
                <c:pt idx="285923">
                  <c:v>58.022254339480902</c:v>
                </c:pt>
                <c:pt idx="285924">
                  <c:v>58.0223249375818</c:v>
                </c:pt>
                <c:pt idx="285925">
                  <c:v>58.022395535456702</c:v>
                </c:pt>
                <c:pt idx="285926">
                  <c:v>58.022466133105702</c:v>
                </c:pt>
                <c:pt idx="285927">
                  <c:v>58.022536730528699</c:v>
                </c:pt>
                <c:pt idx="285928">
                  <c:v>58.022607327725702</c:v>
                </c:pt>
                <c:pt idx="285929">
                  <c:v>58.022677924696701</c:v>
                </c:pt>
                <c:pt idx="285930">
                  <c:v>58.022748521441798</c:v>
                </c:pt>
                <c:pt idx="285931">
                  <c:v>58.0228191179609</c:v>
                </c:pt>
                <c:pt idx="285932">
                  <c:v>58.022889714253999</c:v>
                </c:pt>
                <c:pt idx="285933">
                  <c:v>58.022960310321103</c:v>
                </c:pt>
                <c:pt idx="285934">
                  <c:v>58.023030906162298</c:v>
                </c:pt>
                <c:pt idx="285935">
                  <c:v>58.023101501777496</c:v>
                </c:pt>
                <c:pt idx="285936">
                  <c:v>58.0231720971668</c:v>
                </c:pt>
                <c:pt idx="285937">
                  <c:v>58.023242692330001</c:v>
                </c:pt>
                <c:pt idx="285938">
                  <c:v>58.0233132872673</c:v>
                </c:pt>
                <c:pt idx="285939">
                  <c:v>58.023383881978603</c:v>
                </c:pt>
                <c:pt idx="285940">
                  <c:v>58.023454476464003</c:v>
                </c:pt>
                <c:pt idx="285941">
                  <c:v>58.023525070723402</c:v>
                </c:pt>
                <c:pt idx="285942">
                  <c:v>58.023595664756797</c:v>
                </c:pt>
                <c:pt idx="285943">
                  <c:v>58.023666258564297</c:v>
                </c:pt>
                <c:pt idx="285944">
                  <c:v>58.023736852145802</c:v>
                </c:pt>
                <c:pt idx="285945">
                  <c:v>58.023807445501298</c:v>
                </c:pt>
                <c:pt idx="285946">
                  <c:v>58.023878038630897</c:v>
                </c:pt>
                <c:pt idx="285947">
                  <c:v>58.023948631534502</c:v>
                </c:pt>
                <c:pt idx="285948">
                  <c:v>58.024019224212097</c:v>
                </c:pt>
                <c:pt idx="285949">
                  <c:v>58.024089816663803</c:v>
                </c:pt>
                <c:pt idx="285950">
                  <c:v>58.0241604088895</c:v>
                </c:pt>
                <c:pt idx="285951">
                  <c:v>58.024231000889301</c:v>
                </c:pt>
                <c:pt idx="285952">
                  <c:v>58.0243015926631</c:v>
                </c:pt>
                <c:pt idx="285953">
                  <c:v>58.024372184210897</c:v>
                </c:pt>
                <c:pt idx="285954">
                  <c:v>58.024442775532798</c:v>
                </c:pt>
                <c:pt idx="285955">
                  <c:v>58.024513366628703</c:v>
                </c:pt>
                <c:pt idx="285956">
                  <c:v>58.024583957498699</c:v>
                </c:pt>
                <c:pt idx="285957">
                  <c:v>58.024654548142699</c:v>
                </c:pt>
                <c:pt idx="285958">
                  <c:v>58.024725138560797</c:v>
                </c:pt>
                <c:pt idx="285959">
                  <c:v>58.024795728752899</c:v>
                </c:pt>
                <c:pt idx="285960">
                  <c:v>58.024866318719099</c:v>
                </c:pt>
                <c:pt idx="285961">
                  <c:v>58.024936908459303</c:v>
                </c:pt>
                <c:pt idx="285962">
                  <c:v>58.025007497973498</c:v>
                </c:pt>
                <c:pt idx="285963">
                  <c:v>58.025078087261797</c:v>
                </c:pt>
                <c:pt idx="285964">
                  <c:v>58.0251486763242</c:v>
                </c:pt>
                <c:pt idx="285965">
                  <c:v>58.025219265160601</c:v>
                </c:pt>
                <c:pt idx="285966">
                  <c:v>58.025289853771099</c:v>
                </c:pt>
                <c:pt idx="285967">
                  <c:v>58.025360442155602</c:v>
                </c:pt>
                <c:pt idx="285968">
                  <c:v>58.025431030314103</c:v>
                </c:pt>
                <c:pt idx="285969">
                  <c:v>58.0255016182468</c:v>
                </c:pt>
                <c:pt idx="285970">
                  <c:v>58.025572205953402</c:v>
                </c:pt>
                <c:pt idx="285971">
                  <c:v>58.025642793434102</c:v>
                </c:pt>
                <c:pt idx="285972">
                  <c:v>58.025713380688899</c:v>
                </c:pt>
                <c:pt idx="285973">
                  <c:v>58.0257839677178</c:v>
                </c:pt>
                <c:pt idx="285974">
                  <c:v>58.025854554520699</c:v>
                </c:pt>
                <c:pt idx="285975">
                  <c:v>58.025925141097602</c:v>
                </c:pt>
                <c:pt idx="285976">
                  <c:v>58.025995727448603</c:v>
                </c:pt>
                <c:pt idx="285977">
                  <c:v>58.0260663135737</c:v>
                </c:pt>
                <c:pt idx="285978">
                  <c:v>58.026136899472803</c:v>
                </c:pt>
                <c:pt idx="285979">
                  <c:v>58.026207485146003</c:v>
                </c:pt>
                <c:pt idx="285980">
                  <c:v>58.0262780705933</c:v>
                </c:pt>
                <c:pt idx="285981">
                  <c:v>58.026348655814601</c:v>
                </c:pt>
                <c:pt idx="285982">
                  <c:v>58.02641924081</c:v>
                </c:pt>
                <c:pt idx="285983">
                  <c:v>58.026489825579397</c:v>
                </c:pt>
                <c:pt idx="285984">
                  <c:v>58.026560410122897</c:v>
                </c:pt>
                <c:pt idx="285985">
                  <c:v>58.026630994440502</c:v>
                </c:pt>
                <c:pt idx="285986">
                  <c:v>58.026701578532098</c:v>
                </c:pt>
                <c:pt idx="285987">
                  <c:v>58.026772162397798</c:v>
                </c:pt>
                <c:pt idx="285988">
                  <c:v>58.026842746037602</c:v>
                </c:pt>
                <c:pt idx="285989">
                  <c:v>58.026913329451403</c:v>
                </c:pt>
                <c:pt idx="285990">
                  <c:v>58.026983912639402</c:v>
                </c:pt>
                <c:pt idx="285991">
                  <c:v>58.027054495601298</c:v>
                </c:pt>
                <c:pt idx="285992">
                  <c:v>58.027125078337399</c:v>
                </c:pt>
                <c:pt idx="285993">
                  <c:v>58.027195660847497</c:v>
                </c:pt>
                <c:pt idx="285994">
                  <c:v>58.027266243131699</c:v>
                </c:pt>
                <c:pt idx="285995">
                  <c:v>58.027336825189998</c:v>
                </c:pt>
                <c:pt idx="285996">
                  <c:v>58.027407407022302</c:v>
                </c:pt>
                <c:pt idx="285997">
                  <c:v>58.027477988628704</c:v>
                </c:pt>
                <c:pt idx="285998">
                  <c:v>58.027548570009202</c:v>
                </c:pt>
                <c:pt idx="285999">
                  <c:v>58.027619151163798</c:v>
                </c:pt>
                <c:pt idx="286000">
                  <c:v>58.027689732092398</c:v>
                </c:pt>
                <c:pt idx="286001">
                  <c:v>58.027760312795102</c:v>
                </c:pt>
                <c:pt idx="286002">
                  <c:v>58.027830893271897</c:v>
                </c:pt>
                <c:pt idx="286003">
                  <c:v>58.027901473522803</c:v>
                </c:pt>
                <c:pt idx="286004">
                  <c:v>58.0279720535477</c:v>
                </c:pt>
                <c:pt idx="286005">
                  <c:v>58.028042633346701</c:v>
                </c:pt>
                <c:pt idx="286006">
                  <c:v>58.028113212919799</c:v>
                </c:pt>
                <c:pt idx="286007">
                  <c:v>58.028183792267001</c:v>
                </c:pt>
                <c:pt idx="286008">
                  <c:v>58.0282543713883</c:v>
                </c:pt>
                <c:pt idx="286009">
                  <c:v>58.028324950283697</c:v>
                </c:pt>
                <c:pt idx="286010">
                  <c:v>58.028395528953098</c:v>
                </c:pt>
                <c:pt idx="286011">
                  <c:v>58.028466107396603</c:v>
                </c:pt>
                <c:pt idx="286012">
                  <c:v>58.028536685614199</c:v>
                </c:pt>
                <c:pt idx="286013">
                  <c:v>58.028607263605899</c:v>
                </c:pt>
                <c:pt idx="286014">
                  <c:v>58.028677841371703</c:v>
                </c:pt>
                <c:pt idx="286015">
                  <c:v>58.028748418911498</c:v>
                </c:pt>
                <c:pt idx="286016">
                  <c:v>58.028818996225503</c:v>
                </c:pt>
                <c:pt idx="286017">
                  <c:v>58.028889573313499</c:v>
                </c:pt>
                <c:pt idx="286018">
                  <c:v>58.028960150175699</c:v>
                </c:pt>
                <c:pt idx="286019">
                  <c:v>58.029030726811897</c:v>
                </c:pt>
                <c:pt idx="286020">
                  <c:v>58.029101303222198</c:v>
                </c:pt>
                <c:pt idx="286021">
                  <c:v>58.029171879406597</c:v>
                </c:pt>
                <c:pt idx="286022">
                  <c:v>58.0292424553651</c:v>
                </c:pt>
                <c:pt idx="286023">
                  <c:v>58.029313031097701</c:v>
                </c:pt>
                <c:pt idx="286024">
                  <c:v>58.029383606604299</c:v>
                </c:pt>
                <c:pt idx="286025">
                  <c:v>58.0294541818851</c:v>
                </c:pt>
                <c:pt idx="286026">
                  <c:v>58.029524756939999</c:v>
                </c:pt>
                <c:pt idx="286027">
                  <c:v>58.029595331768903</c:v>
                </c:pt>
                <c:pt idx="286028">
                  <c:v>58.029665906372003</c:v>
                </c:pt>
                <c:pt idx="286029">
                  <c:v>58.0297364807492</c:v>
                </c:pt>
                <c:pt idx="286030">
                  <c:v>58.029807054900402</c:v>
                </c:pt>
                <c:pt idx="286031">
                  <c:v>58.029877628825801</c:v>
                </c:pt>
                <c:pt idx="286032">
                  <c:v>58.029948202525198</c:v>
                </c:pt>
                <c:pt idx="286033">
                  <c:v>58.030018775998798</c:v>
                </c:pt>
                <c:pt idx="286034">
                  <c:v>58.030089349246403</c:v>
                </c:pt>
                <c:pt idx="286035">
                  <c:v>58.030159922268197</c:v>
                </c:pt>
                <c:pt idx="286036">
                  <c:v>58.030230495064004</c:v>
                </c:pt>
                <c:pt idx="286037">
                  <c:v>58.030301067633999</c:v>
                </c:pt>
                <c:pt idx="286038">
                  <c:v>58.030371639978</c:v>
                </c:pt>
                <c:pt idx="286039">
                  <c:v>58.030442212096197</c:v>
                </c:pt>
                <c:pt idx="286040">
                  <c:v>58.030512783988499</c:v>
                </c:pt>
                <c:pt idx="286041">
                  <c:v>58.030583355654898</c:v>
                </c:pt>
                <c:pt idx="286042">
                  <c:v>58.030653927095301</c:v>
                </c:pt>
                <c:pt idx="286043">
                  <c:v>58.030724498309901</c:v>
                </c:pt>
                <c:pt idx="286044">
                  <c:v>58.030795069298598</c:v>
                </c:pt>
                <c:pt idx="286045">
                  <c:v>58.0308656400614</c:v>
                </c:pt>
                <c:pt idx="286046">
                  <c:v>58.030936210598298</c:v>
                </c:pt>
                <c:pt idx="286047">
                  <c:v>58.031006780909401</c:v>
                </c:pt>
                <c:pt idx="286048">
                  <c:v>58.031077350994501</c:v>
                </c:pt>
                <c:pt idx="286049">
                  <c:v>58.031147920853698</c:v>
                </c:pt>
                <c:pt idx="286050">
                  <c:v>58.031218490487099</c:v>
                </c:pt>
                <c:pt idx="286051">
                  <c:v>58.031289059894597</c:v>
                </c:pt>
                <c:pt idx="286052">
                  <c:v>58.031359629076199</c:v>
                </c:pt>
                <c:pt idx="286053">
                  <c:v>58.031430198031899</c:v>
                </c:pt>
                <c:pt idx="286054">
                  <c:v>58.031500766761702</c:v>
                </c:pt>
                <c:pt idx="286055">
                  <c:v>58.031571335265603</c:v>
                </c:pt>
                <c:pt idx="286056">
                  <c:v>58.031641903543701</c:v>
                </c:pt>
                <c:pt idx="286057">
                  <c:v>58.031712471595803</c:v>
                </c:pt>
                <c:pt idx="286058">
                  <c:v>58.031783039422102</c:v>
                </c:pt>
                <c:pt idx="286059">
                  <c:v>58.031853607022498</c:v>
                </c:pt>
                <c:pt idx="286060">
                  <c:v>58.031924174396998</c:v>
                </c:pt>
                <c:pt idx="286061">
                  <c:v>58.031994741545702</c:v>
                </c:pt>
                <c:pt idx="286062">
                  <c:v>58.032065308468397</c:v>
                </c:pt>
                <c:pt idx="286063">
                  <c:v>58.032135875165302</c:v>
                </c:pt>
                <c:pt idx="286064">
                  <c:v>58.032206441636298</c:v>
                </c:pt>
                <c:pt idx="286065">
                  <c:v>58.032277007881397</c:v>
                </c:pt>
                <c:pt idx="286066">
                  <c:v>58.032347573900701</c:v>
                </c:pt>
                <c:pt idx="286067">
                  <c:v>58.032418139694101</c:v>
                </c:pt>
                <c:pt idx="286068">
                  <c:v>58.032488705261599</c:v>
                </c:pt>
                <c:pt idx="286069">
                  <c:v>58.032559270603201</c:v>
                </c:pt>
                <c:pt idx="286070">
                  <c:v>58.032629835719</c:v>
                </c:pt>
                <c:pt idx="286071">
                  <c:v>58.032700400608803</c:v>
                </c:pt>
                <c:pt idx="286072">
                  <c:v>58.032770965272803</c:v>
                </c:pt>
                <c:pt idx="286073">
                  <c:v>58.032841529711</c:v>
                </c:pt>
                <c:pt idx="286074">
                  <c:v>58.032912093923301</c:v>
                </c:pt>
                <c:pt idx="286075">
                  <c:v>58.032982657909699</c:v>
                </c:pt>
                <c:pt idx="286076">
                  <c:v>58.033053221670201</c:v>
                </c:pt>
                <c:pt idx="286077">
                  <c:v>58.033123785204801</c:v>
                </c:pt>
                <c:pt idx="286078">
                  <c:v>58.033194348513597</c:v>
                </c:pt>
                <c:pt idx="286079">
                  <c:v>58.033264911596603</c:v>
                </c:pt>
                <c:pt idx="286080">
                  <c:v>58.033335474453601</c:v>
                </c:pt>
                <c:pt idx="286081">
                  <c:v>58.033406037084802</c:v>
                </c:pt>
                <c:pt idx="286082">
                  <c:v>58.033476599490101</c:v>
                </c:pt>
                <c:pt idx="286083">
                  <c:v>58.033547161669603</c:v>
                </c:pt>
                <c:pt idx="286084">
                  <c:v>58.033617723623202</c:v>
                </c:pt>
                <c:pt idx="286085">
                  <c:v>58.033688285350998</c:v>
                </c:pt>
                <c:pt idx="286086">
                  <c:v>58.033758846852798</c:v>
                </c:pt>
                <c:pt idx="286087">
                  <c:v>58.033829408128803</c:v>
                </c:pt>
                <c:pt idx="286088">
                  <c:v>58.033899969178997</c:v>
                </c:pt>
                <c:pt idx="286089">
                  <c:v>58.033970530003302</c:v>
                </c:pt>
                <c:pt idx="286090">
                  <c:v>58.034041090601796</c:v>
                </c:pt>
                <c:pt idx="286091">
                  <c:v>58.034111650974303</c:v>
                </c:pt>
                <c:pt idx="286092">
                  <c:v>58.034182211121099</c:v>
                </c:pt>
                <c:pt idx="286093">
                  <c:v>58.034252771041899</c:v>
                </c:pt>
                <c:pt idx="286094">
                  <c:v>58.034323330736903</c:v>
                </c:pt>
                <c:pt idx="286095">
                  <c:v>58.034393890206097</c:v>
                </c:pt>
                <c:pt idx="286096">
                  <c:v>58.034464449449402</c:v>
                </c:pt>
                <c:pt idx="286097">
                  <c:v>58.034535008466797</c:v>
                </c:pt>
                <c:pt idx="286098">
                  <c:v>58.034605567258403</c:v>
                </c:pt>
                <c:pt idx="286099">
                  <c:v>58.034676125824198</c:v>
                </c:pt>
                <c:pt idx="286100">
                  <c:v>58.034746684164098</c:v>
                </c:pt>
                <c:pt idx="286101">
                  <c:v>58.034817242278102</c:v>
                </c:pt>
                <c:pt idx="286102">
                  <c:v>58.034887800166302</c:v>
                </c:pt>
                <c:pt idx="286103">
                  <c:v>58.0349583578286</c:v>
                </c:pt>
                <c:pt idx="286104">
                  <c:v>58.035028915265102</c:v>
                </c:pt>
                <c:pt idx="286105">
                  <c:v>58.0350994724758</c:v>
                </c:pt>
                <c:pt idx="286106">
                  <c:v>58.035170029460502</c:v>
                </c:pt>
                <c:pt idx="286107">
                  <c:v>58.035240586219501</c:v>
                </c:pt>
                <c:pt idx="286108">
                  <c:v>58.035311142752597</c:v>
                </c:pt>
                <c:pt idx="286109">
                  <c:v>58.035381699059897</c:v>
                </c:pt>
                <c:pt idx="286110">
                  <c:v>58.035452255141301</c:v>
                </c:pt>
                <c:pt idx="286111">
                  <c:v>58.035522810996802</c:v>
                </c:pt>
                <c:pt idx="286112">
                  <c:v>58.0355933666266</c:v>
                </c:pt>
                <c:pt idx="286113">
                  <c:v>58.035663922030402</c:v>
                </c:pt>
                <c:pt idx="286114">
                  <c:v>58.0357344772085</c:v>
                </c:pt>
                <c:pt idx="286115">
                  <c:v>58.035805032160702</c:v>
                </c:pt>
                <c:pt idx="286116">
                  <c:v>58.035875586887002</c:v>
                </c:pt>
                <c:pt idx="286117">
                  <c:v>58.035946141387598</c:v>
                </c:pt>
                <c:pt idx="286118">
                  <c:v>58.036016695662198</c:v>
                </c:pt>
                <c:pt idx="286119">
                  <c:v>58.036087249711102</c:v>
                </c:pt>
                <c:pt idx="286120">
                  <c:v>58.036157803534103</c:v>
                </c:pt>
                <c:pt idx="286121">
                  <c:v>58.0362283571313</c:v>
                </c:pt>
                <c:pt idx="286122">
                  <c:v>58.036298910502602</c:v>
                </c:pt>
                <c:pt idx="286123">
                  <c:v>58.0363694636481</c:v>
                </c:pt>
                <c:pt idx="286124">
                  <c:v>58.036440016567802</c:v>
                </c:pt>
                <c:pt idx="286125">
                  <c:v>58.036510569261601</c:v>
                </c:pt>
                <c:pt idx="286126">
                  <c:v>58.036581121729597</c:v>
                </c:pt>
                <c:pt idx="286127">
                  <c:v>58.036651673971797</c:v>
                </c:pt>
                <c:pt idx="286128">
                  <c:v>58.0367222259881</c:v>
                </c:pt>
                <c:pt idx="286129">
                  <c:v>58.036792777778601</c:v>
                </c:pt>
                <c:pt idx="286130">
                  <c:v>58.036863329343298</c:v>
                </c:pt>
                <c:pt idx="286131">
                  <c:v>58.036933880682099</c:v>
                </c:pt>
                <c:pt idx="286132">
                  <c:v>58.037004431795097</c:v>
                </c:pt>
                <c:pt idx="286133">
                  <c:v>58.037074982682299</c:v>
                </c:pt>
                <c:pt idx="286134">
                  <c:v>58.037145533343697</c:v>
                </c:pt>
                <c:pt idx="286135">
                  <c:v>58.037216083779199</c:v>
                </c:pt>
                <c:pt idx="286136">
                  <c:v>58.037286633988899</c:v>
                </c:pt>
                <c:pt idx="286137">
                  <c:v>58.037357183972802</c:v>
                </c:pt>
                <c:pt idx="286138">
                  <c:v>58.037427733730901</c:v>
                </c:pt>
                <c:pt idx="286139">
                  <c:v>58.037498283263098</c:v>
                </c:pt>
                <c:pt idx="286140">
                  <c:v>58.037568832569498</c:v>
                </c:pt>
                <c:pt idx="286141">
                  <c:v>58.037639381650102</c:v>
                </c:pt>
                <c:pt idx="286142">
                  <c:v>58.037709930504903</c:v>
                </c:pt>
                <c:pt idx="286143">
                  <c:v>58.0377804791339</c:v>
                </c:pt>
                <c:pt idx="286144">
                  <c:v>58.037851027537002</c:v>
                </c:pt>
                <c:pt idx="286145">
                  <c:v>58.0379215757143</c:v>
                </c:pt>
                <c:pt idx="286146">
                  <c:v>58.037992123665802</c:v>
                </c:pt>
                <c:pt idx="286147">
                  <c:v>58.038062671391501</c:v>
                </c:pt>
                <c:pt idx="286148">
                  <c:v>58.038133218891303</c:v>
                </c:pt>
                <c:pt idx="286149">
                  <c:v>58.038203766165402</c:v>
                </c:pt>
                <c:pt idx="286150">
                  <c:v>58.038274313213599</c:v>
                </c:pt>
                <c:pt idx="286151">
                  <c:v>58.038344860035998</c:v>
                </c:pt>
                <c:pt idx="286152">
                  <c:v>58.038415406632602</c:v>
                </c:pt>
                <c:pt idx="286153">
                  <c:v>58.038485953003402</c:v>
                </c:pt>
                <c:pt idx="286154">
                  <c:v>58.038556499148399</c:v>
                </c:pt>
                <c:pt idx="286155">
                  <c:v>58.0386270450675</c:v>
                </c:pt>
                <c:pt idx="286156">
                  <c:v>58.038697590760897</c:v>
                </c:pt>
                <c:pt idx="286157">
                  <c:v>58.038768136228398</c:v>
                </c:pt>
                <c:pt idx="286158">
                  <c:v>58.038838681470097</c:v>
                </c:pt>
                <c:pt idx="286159">
                  <c:v>58.038909226486098</c:v>
                </c:pt>
                <c:pt idx="286160">
                  <c:v>58.038979771276203</c:v>
                </c:pt>
                <c:pt idx="286161">
                  <c:v>58.039050315840498</c:v>
                </c:pt>
                <c:pt idx="286162">
                  <c:v>58.039120860178997</c:v>
                </c:pt>
                <c:pt idx="286163">
                  <c:v>58.039191404291699</c:v>
                </c:pt>
                <c:pt idx="286164">
                  <c:v>58.039261948178499</c:v>
                </c:pt>
                <c:pt idx="286165">
                  <c:v>58.039332491839602</c:v>
                </c:pt>
                <c:pt idx="286166">
                  <c:v>58.039403035274901</c:v>
                </c:pt>
                <c:pt idx="286167">
                  <c:v>58.039473578484397</c:v>
                </c:pt>
                <c:pt idx="286168">
                  <c:v>58.039544121467998</c:v>
                </c:pt>
                <c:pt idx="286169">
                  <c:v>58.039614664225901</c:v>
                </c:pt>
                <c:pt idx="286170">
                  <c:v>58.039685206758001</c:v>
                </c:pt>
                <c:pt idx="286171">
                  <c:v>58.039755749064199</c:v>
                </c:pt>
                <c:pt idx="286172">
                  <c:v>58.039826291144699</c:v>
                </c:pt>
                <c:pt idx="286173">
                  <c:v>58.039896832999403</c:v>
                </c:pt>
                <c:pt idx="286174">
                  <c:v>58.039967374628198</c:v>
                </c:pt>
                <c:pt idx="286175">
                  <c:v>58.040037916031302</c:v>
                </c:pt>
                <c:pt idx="286176">
                  <c:v>58.040108457208603</c:v>
                </c:pt>
                <c:pt idx="286177">
                  <c:v>58.040178998160101</c:v>
                </c:pt>
                <c:pt idx="286178">
                  <c:v>58.040249538885803</c:v>
                </c:pt>
                <c:pt idx="286179">
                  <c:v>58.040320079385701</c:v>
                </c:pt>
                <c:pt idx="286180">
                  <c:v>58.040390619659803</c:v>
                </c:pt>
                <c:pt idx="286181">
                  <c:v>58.040461159708101</c:v>
                </c:pt>
                <c:pt idx="286182">
                  <c:v>58.040531699530597</c:v>
                </c:pt>
                <c:pt idx="286183">
                  <c:v>58.040602239127303</c:v>
                </c:pt>
                <c:pt idx="286184">
                  <c:v>58.040672778498198</c:v>
                </c:pt>
                <c:pt idx="286185">
                  <c:v>58.040743317643397</c:v>
                </c:pt>
                <c:pt idx="286186">
                  <c:v>58.0408138565627</c:v>
                </c:pt>
                <c:pt idx="286187">
                  <c:v>58.040884395256299</c:v>
                </c:pt>
                <c:pt idx="286188">
                  <c:v>58.040954933724002</c:v>
                </c:pt>
                <c:pt idx="286189">
                  <c:v>58.041025471966002</c:v>
                </c:pt>
                <c:pt idx="286190">
                  <c:v>58.041096009982198</c:v>
                </c:pt>
                <c:pt idx="286191">
                  <c:v>58.041166547772598</c:v>
                </c:pt>
                <c:pt idx="286192">
                  <c:v>58.041237085337301</c:v>
                </c:pt>
                <c:pt idx="286193">
                  <c:v>58.041307622676101</c:v>
                </c:pt>
                <c:pt idx="286194">
                  <c:v>58.041378159789197</c:v>
                </c:pt>
                <c:pt idx="286195">
                  <c:v>58.041448696676397</c:v>
                </c:pt>
                <c:pt idx="286196">
                  <c:v>58.041519233337901</c:v>
                </c:pt>
                <c:pt idx="286197">
                  <c:v>58.041589769773601</c:v>
                </c:pt>
                <c:pt idx="286198">
                  <c:v>58.041660305983598</c:v>
                </c:pt>
                <c:pt idx="286199">
                  <c:v>58.041730841967698</c:v>
                </c:pt>
                <c:pt idx="286200">
                  <c:v>58.041801377726102</c:v>
                </c:pt>
                <c:pt idx="286201">
                  <c:v>58.041871913258703</c:v>
                </c:pt>
                <c:pt idx="286202">
                  <c:v>58.0419424485655</c:v>
                </c:pt>
                <c:pt idx="286203">
                  <c:v>58.042012983646501</c:v>
                </c:pt>
                <c:pt idx="286204">
                  <c:v>58.042083518501798</c:v>
                </c:pt>
                <c:pt idx="286205">
                  <c:v>58.042154053131298</c:v>
                </c:pt>
                <c:pt idx="286206">
                  <c:v>58.042224587535003</c:v>
                </c:pt>
                <c:pt idx="286207">
                  <c:v>58.042295121712897</c:v>
                </c:pt>
                <c:pt idx="286208">
                  <c:v>58.042365655665101</c:v>
                </c:pt>
                <c:pt idx="286209">
                  <c:v>58.042436189391502</c:v>
                </c:pt>
                <c:pt idx="286210">
                  <c:v>58.042506722892099</c:v>
                </c:pt>
                <c:pt idx="286211">
                  <c:v>58.042577256166901</c:v>
                </c:pt>
                <c:pt idx="286212">
                  <c:v>58.042647789215998</c:v>
                </c:pt>
                <c:pt idx="286213">
                  <c:v>58.042718322039299</c:v>
                </c:pt>
                <c:pt idx="286214">
                  <c:v>58.042788854636903</c:v>
                </c:pt>
                <c:pt idx="286215">
                  <c:v>58.042859387008598</c:v>
                </c:pt>
                <c:pt idx="286216">
                  <c:v>58.042929919154602</c:v>
                </c:pt>
                <c:pt idx="286217">
                  <c:v>58.043000451074903</c:v>
                </c:pt>
                <c:pt idx="286218">
                  <c:v>58.043070982769301</c:v>
                </c:pt>
                <c:pt idx="286219">
                  <c:v>58.043141514238002</c:v>
                </c:pt>
                <c:pt idx="286220">
                  <c:v>58.043212045480999</c:v>
                </c:pt>
                <c:pt idx="286221">
                  <c:v>58.0432825764981</c:v>
                </c:pt>
                <c:pt idx="286222">
                  <c:v>58.043353107289498</c:v>
                </c:pt>
                <c:pt idx="286223">
                  <c:v>58.043423637855199</c:v>
                </c:pt>
                <c:pt idx="286224">
                  <c:v>58.043494168195103</c:v>
                </c:pt>
                <c:pt idx="286225">
                  <c:v>58.043564698309197</c:v>
                </c:pt>
                <c:pt idx="286226">
                  <c:v>58.043635228197502</c:v>
                </c:pt>
                <c:pt idx="286227">
                  <c:v>58.043705757860103</c:v>
                </c:pt>
                <c:pt idx="286228">
                  <c:v>58.043776287297</c:v>
                </c:pt>
                <c:pt idx="286229">
                  <c:v>58.043846816508101</c:v>
                </c:pt>
                <c:pt idx="286230">
                  <c:v>58.043917345493398</c:v>
                </c:pt>
                <c:pt idx="286231">
                  <c:v>58.043987874252998</c:v>
                </c:pt>
                <c:pt idx="286232">
                  <c:v>58.044058402786803</c:v>
                </c:pt>
                <c:pt idx="286233">
                  <c:v>58.044128931094797</c:v>
                </c:pt>
                <c:pt idx="286234">
                  <c:v>58.044199459177101</c:v>
                </c:pt>
                <c:pt idx="286235">
                  <c:v>58.044269987033701</c:v>
                </c:pt>
                <c:pt idx="286236">
                  <c:v>58.044340514664498</c:v>
                </c:pt>
                <c:pt idx="286237">
                  <c:v>58.044411042069498</c:v>
                </c:pt>
                <c:pt idx="286238">
                  <c:v>58.044481569248802</c:v>
                </c:pt>
                <c:pt idx="286239">
                  <c:v>58.044552096202302</c:v>
                </c:pt>
                <c:pt idx="286240">
                  <c:v>58.044622622930099</c:v>
                </c:pt>
                <c:pt idx="286241">
                  <c:v>58.044693149432199</c:v>
                </c:pt>
                <c:pt idx="286242">
                  <c:v>58.044763675708502</c:v>
                </c:pt>
                <c:pt idx="286243">
                  <c:v>58.044834201759002</c:v>
                </c:pt>
                <c:pt idx="286244">
                  <c:v>58.044904727583798</c:v>
                </c:pt>
                <c:pt idx="286245">
                  <c:v>58.044975253182798</c:v>
                </c:pt>
                <c:pt idx="286246">
                  <c:v>58.045045778556101</c:v>
                </c:pt>
                <c:pt idx="286247">
                  <c:v>58.045116303703701</c:v>
                </c:pt>
                <c:pt idx="286248">
                  <c:v>58.045186828625503</c:v>
                </c:pt>
                <c:pt idx="286249">
                  <c:v>58.045257353321603</c:v>
                </c:pt>
                <c:pt idx="286250">
                  <c:v>58.045327877791898</c:v>
                </c:pt>
                <c:pt idx="286251">
                  <c:v>58.045398402036497</c:v>
                </c:pt>
                <c:pt idx="286252">
                  <c:v>58.0454689260553</c:v>
                </c:pt>
                <c:pt idx="286253">
                  <c:v>58.045539449848398</c:v>
                </c:pt>
                <c:pt idx="286254">
                  <c:v>58.0456099734158</c:v>
                </c:pt>
                <c:pt idx="286255">
                  <c:v>58.045680496757399</c:v>
                </c:pt>
                <c:pt idx="286256">
                  <c:v>58.0457510198733</c:v>
                </c:pt>
                <c:pt idx="286257">
                  <c:v>58.045821542763399</c:v>
                </c:pt>
                <c:pt idx="286258">
                  <c:v>58.0458920654278</c:v>
                </c:pt>
                <c:pt idx="286259">
                  <c:v>58.045962587866498</c:v>
                </c:pt>
                <c:pt idx="286260">
                  <c:v>58.046033110079399</c:v>
                </c:pt>
                <c:pt idx="286261">
                  <c:v>58.046103632066597</c:v>
                </c:pt>
                <c:pt idx="286262">
                  <c:v>58.046174153828098</c:v>
                </c:pt>
                <c:pt idx="286263">
                  <c:v>58.046244675363802</c:v>
                </c:pt>
                <c:pt idx="286264">
                  <c:v>58.046315196673802</c:v>
                </c:pt>
                <c:pt idx="286265">
                  <c:v>58.046385717758</c:v>
                </c:pt>
                <c:pt idx="286266">
                  <c:v>58.046456238616599</c:v>
                </c:pt>
                <c:pt idx="286267">
                  <c:v>58.046526759249403</c:v>
                </c:pt>
                <c:pt idx="286268">
                  <c:v>58.046597279656403</c:v>
                </c:pt>
                <c:pt idx="286269">
                  <c:v>58.046667799837799</c:v>
                </c:pt>
                <c:pt idx="286270">
                  <c:v>58.046738319793398</c:v>
                </c:pt>
                <c:pt idx="286271">
                  <c:v>58.046808839523301</c:v>
                </c:pt>
                <c:pt idx="286272">
                  <c:v>58.0468793590274</c:v>
                </c:pt>
                <c:pt idx="286273">
                  <c:v>58.046949878305803</c:v>
                </c:pt>
                <c:pt idx="286274">
                  <c:v>58.047020397358501</c:v>
                </c:pt>
                <c:pt idx="286275">
                  <c:v>58.047090916185503</c:v>
                </c:pt>
                <c:pt idx="286276">
                  <c:v>58.047161434786801</c:v>
                </c:pt>
                <c:pt idx="286277">
                  <c:v>58.047231953162303</c:v>
                </c:pt>
                <c:pt idx="286278">
                  <c:v>58.047302471312101</c:v>
                </c:pt>
                <c:pt idx="286279">
                  <c:v>58.047372989236202</c:v>
                </c:pt>
                <c:pt idx="286280">
                  <c:v>58.047443506934499</c:v>
                </c:pt>
                <c:pt idx="286281">
                  <c:v>58.047514024407199</c:v>
                </c:pt>
                <c:pt idx="286282">
                  <c:v>58.047584541654103</c:v>
                </c:pt>
                <c:pt idx="286283">
                  <c:v>58.047655058675304</c:v>
                </c:pt>
                <c:pt idx="286284">
                  <c:v>58.0477255754708</c:v>
                </c:pt>
                <c:pt idx="286285">
                  <c:v>58.0477960920405</c:v>
                </c:pt>
                <c:pt idx="286286">
                  <c:v>58.047866608384602</c:v>
                </c:pt>
                <c:pt idx="286287">
                  <c:v>58.047937124502901</c:v>
                </c:pt>
                <c:pt idx="286288">
                  <c:v>58.048007640395497</c:v>
                </c:pt>
                <c:pt idx="286289">
                  <c:v>58.048078156062402</c:v>
                </c:pt>
                <c:pt idx="286290">
                  <c:v>58.048148671503597</c:v>
                </c:pt>
                <c:pt idx="286291">
                  <c:v>58.048219186719102</c:v>
                </c:pt>
                <c:pt idx="286292">
                  <c:v>58.048289701708804</c:v>
                </c:pt>
                <c:pt idx="286293">
                  <c:v>58.048360216472901</c:v>
                </c:pt>
                <c:pt idx="286294">
                  <c:v>58.048430731011202</c:v>
                </c:pt>
                <c:pt idx="286295">
                  <c:v>58.048501245323799</c:v>
                </c:pt>
                <c:pt idx="286296">
                  <c:v>58.048571759410798</c:v>
                </c:pt>
                <c:pt idx="286297">
                  <c:v>58.048642273272002</c:v>
                </c:pt>
                <c:pt idx="286298">
                  <c:v>58.048712786907501</c:v>
                </c:pt>
                <c:pt idx="286299">
                  <c:v>58.048783300317197</c:v>
                </c:pt>
                <c:pt idx="286300">
                  <c:v>58.048853813501303</c:v>
                </c:pt>
                <c:pt idx="286301">
                  <c:v>58.048924326459698</c:v>
                </c:pt>
                <c:pt idx="286302">
                  <c:v>58.048994839192403</c:v>
                </c:pt>
                <c:pt idx="286303">
                  <c:v>58.049065351699298</c:v>
                </c:pt>
                <c:pt idx="286304">
                  <c:v>58.049135863980602</c:v>
                </c:pt>
                <c:pt idx="286305">
                  <c:v>58.049206376036103</c:v>
                </c:pt>
                <c:pt idx="286306">
                  <c:v>58.049276887866</c:v>
                </c:pt>
                <c:pt idx="286307">
                  <c:v>58.049347399470101</c:v>
                </c:pt>
                <c:pt idx="286308">
                  <c:v>58.049417910848597</c:v>
                </c:pt>
                <c:pt idx="286309">
                  <c:v>58.049488422001303</c:v>
                </c:pt>
                <c:pt idx="286310">
                  <c:v>58.049558932928399</c:v>
                </c:pt>
                <c:pt idx="286311">
                  <c:v>58.049629443629698</c:v>
                </c:pt>
                <c:pt idx="286312">
                  <c:v>58.0496999541054</c:v>
                </c:pt>
                <c:pt idx="286313">
                  <c:v>58.049770464355298</c:v>
                </c:pt>
                <c:pt idx="286314">
                  <c:v>58.049840974379599</c:v>
                </c:pt>
                <c:pt idx="286315">
                  <c:v>58.049911484178203</c:v>
                </c:pt>
                <c:pt idx="286316">
                  <c:v>58.049981993750997</c:v>
                </c:pt>
                <c:pt idx="286317">
                  <c:v>58.0500525030982</c:v>
                </c:pt>
                <c:pt idx="286318">
                  <c:v>58.0501230122197</c:v>
                </c:pt>
                <c:pt idx="286319">
                  <c:v>58.050193521115403</c:v>
                </c:pt>
                <c:pt idx="286320">
                  <c:v>58.050264029785502</c:v>
                </c:pt>
                <c:pt idx="286321">
                  <c:v>58.050334538229897</c:v>
                </c:pt>
                <c:pt idx="286322">
                  <c:v>58.050405046448603</c:v>
                </c:pt>
                <c:pt idx="286323">
                  <c:v>58.050475554441697</c:v>
                </c:pt>
                <c:pt idx="286324">
                  <c:v>58.050546062209001</c:v>
                </c:pt>
                <c:pt idx="286325">
                  <c:v>58.050616569750602</c:v>
                </c:pt>
                <c:pt idx="286326">
                  <c:v>58.050687077066598</c:v>
                </c:pt>
                <c:pt idx="286327">
                  <c:v>58.050757584156798</c:v>
                </c:pt>
                <c:pt idx="286328">
                  <c:v>58.050828091021401</c:v>
                </c:pt>
                <c:pt idx="286329">
                  <c:v>58.0508985976603</c:v>
                </c:pt>
                <c:pt idx="286330">
                  <c:v>58.050969104073502</c:v>
                </c:pt>
                <c:pt idx="286331">
                  <c:v>58.051039610261</c:v>
                </c:pt>
                <c:pt idx="286332">
                  <c:v>58.051110116222802</c:v>
                </c:pt>
                <c:pt idx="286333">
                  <c:v>58.051180621958999</c:v>
                </c:pt>
                <c:pt idx="286334">
                  <c:v>58.051251127469499</c:v>
                </c:pt>
                <c:pt idx="286335">
                  <c:v>58.051321632754203</c:v>
                </c:pt>
                <c:pt idx="286336">
                  <c:v>58.051392137813302</c:v>
                </c:pt>
                <c:pt idx="286337">
                  <c:v>58.051462642646797</c:v>
                </c:pt>
                <c:pt idx="286338">
                  <c:v>58.051533147254503</c:v>
                </c:pt>
                <c:pt idx="286339">
                  <c:v>58.051603651636597</c:v>
                </c:pt>
                <c:pt idx="286340">
                  <c:v>58.051674155793002</c:v>
                </c:pt>
                <c:pt idx="286341">
                  <c:v>58.051744659723703</c:v>
                </c:pt>
                <c:pt idx="286342">
                  <c:v>58.051815163428699</c:v>
                </c:pt>
                <c:pt idx="286343">
                  <c:v>58.051885666908099</c:v>
                </c:pt>
                <c:pt idx="286344">
                  <c:v>58.051956170161702</c:v>
                </c:pt>
                <c:pt idx="286345">
                  <c:v>58.0520266731898</c:v>
                </c:pt>
                <c:pt idx="286346">
                  <c:v>58.052097175992103</c:v>
                </c:pt>
                <c:pt idx="286347">
                  <c:v>58.0521676785688</c:v>
                </c:pt>
                <c:pt idx="286348">
                  <c:v>58.052238180919701</c:v>
                </c:pt>
                <c:pt idx="286349">
                  <c:v>58.052308683045098</c:v>
                </c:pt>
                <c:pt idx="286350">
                  <c:v>58.052379184944698</c:v>
                </c:pt>
                <c:pt idx="286351">
                  <c:v>58.052449686618701</c:v>
                </c:pt>
                <c:pt idx="286352">
                  <c:v>58.052520188067</c:v>
                </c:pt>
                <c:pt idx="286353">
                  <c:v>58.052590689289602</c:v>
                </c:pt>
                <c:pt idx="286354">
                  <c:v>58.052661190286599</c:v>
                </c:pt>
                <c:pt idx="286355">
                  <c:v>58.0527316910579</c:v>
                </c:pt>
                <c:pt idx="286356">
                  <c:v>58.052802191603497</c:v>
                </c:pt>
                <c:pt idx="286357">
                  <c:v>58.052872691923497</c:v>
                </c:pt>
                <c:pt idx="286358">
                  <c:v>58.0529431920178</c:v>
                </c:pt>
                <c:pt idx="286359">
                  <c:v>58.053013691886399</c:v>
                </c:pt>
                <c:pt idx="286360">
                  <c:v>58.0530841915294</c:v>
                </c:pt>
                <c:pt idx="286361">
                  <c:v>58.053154690946698</c:v>
                </c:pt>
                <c:pt idx="286362">
                  <c:v>58.053225190138399</c:v>
                </c:pt>
                <c:pt idx="286363">
                  <c:v>58.053295689104303</c:v>
                </c:pt>
                <c:pt idx="286364">
                  <c:v>58.053366187844702</c:v>
                </c:pt>
                <c:pt idx="286365">
                  <c:v>58.053436686359298</c:v>
                </c:pt>
                <c:pt idx="286366">
                  <c:v>58.053507184648304</c:v>
                </c:pt>
                <c:pt idx="286367">
                  <c:v>58.053577682711698</c:v>
                </c:pt>
                <c:pt idx="286368">
                  <c:v>58.053648180549402</c:v>
                </c:pt>
                <c:pt idx="286369">
                  <c:v>58.053718678161403</c:v>
                </c:pt>
                <c:pt idx="286370">
                  <c:v>58.053789175547799</c:v>
                </c:pt>
                <c:pt idx="286371">
                  <c:v>58.053859672708498</c:v>
                </c:pt>
                <c:pt idx="286372">
                  <c:v>58.0539301696436</c:v>
                </c:pt>
                <c:pt idx="286373">
                  <c:v>58.054000666352998</c:v>
                </c:pt>
                <c:pt idx="286374">
                  <c:v>58.054071162836699</c:v>
                </c:pt>
                <c:pt idx="286375">
                  <c:v>58.054141659094803</c:v>
                </c:pt>
                <c:pt idx="286376">
                  <c:v>58.054212155127303</c:v>
                </c:pt>
                <c:pt idx="286377">
                  <c:v>58.054282650934098</c:v>
                </c:pt>
                <c:pt idx="286378">
                  <c:v>58.054353146515197</c:v>
                </c:pt>
                <c:pt idx="286379">
                  <c:v>58.054423641870699</c:v>
                </c:pt>
                <c:pt idx="286380">
                  <c:v>58.054494137000603</c:v>
                </c:pt>
                <c:pt idx="286381">
                  <c:v>58.054564631904803</c:v>
                </c:pt>
                <c:pt idx="286382">
                  <c:v>58.0546351265833</c:v>
                </c:pt>
                <c:pt idx="286383">
                  <c:v>58.054705621036199</c:v>
                </c:pt>
                <c:pt idx="286384">
                  <c:v>58.0547761152635</c:v>
                </c:pt>
                <c:pt idx="286385">
                  <c:v>58.054846609265098</c:v>
                </c:pt>
                <c:pt idx="286386">
                  <c:v>58.054917103041099</c:v>
                </c:pt>
                <c:pt idx="286387">
                  <c:v>58.054987596591403</c:v>
                </c:pt>
                <c:pt idx="286388">
                  <c:v>58.055058089916102</c:v>
                </c:pt>
                <c:pt idx="286389">
                  <c:v>58.055128583015097</c:v>
                </c:pt>
                <c:pt idx="286390">
                  <c:v>58.055199075888503</c:v>
                </c:pt>
                <c:pt idx="286391">
                  <c:v>58.055269568536303</c:v>
                </c:pt>
                <c:pt idx="286392">
                  <c:v>58.0553400609584</c:v>
                </c:pt>
                <c:pt idx="286393">
                  <c:v>58.0554105531549</c:v>
                </c:pt>
                <c:pt idx="286394">
                  <c:v>58.055481045125703</c:v>
                </c:pt>
                <c:pt idx="286395">
                  <c:v>58.055551536870901</c:v>
                </c:pt>
                <c:pt idx="286396">
                  <c:v>58.055622028390403</c:v>
                </c:pt>
                <c:pt idx="286397">
                  <c:v>58.055692519684399</c:v>
                </c:pt>
                <c:pt idx="286398">
                  <c:v>58.055763010752699</c:v>
                </c:pt>
                <c:pt idx="286399">
                  <c:v>58.055833501595302</c:v>
                </c:pt>
                <c:pt idx="286400">
                  <c:v>58.055903992212301</c:v>
                </c:pt>
                <c:pt idx="286401">
                  <c:v>58.055974482603702</c:v>
                </c:pt>
                <c:pt idx="286402">
                  <c:v>58.056044972769399</c:v>
                </c:pt>
                <c:pt idx="286403">
                  <c:v>58.056115462709599</c:v>
                </c:pt>
                <c:pt idx="286404">
                  <c:v>58.056185952424002</c:v>
                </c:pt>
                <c:pt idx="286405">
                  <c:v>58.0562564419129</c:v>
                </c:pt>
                <c:pt idx="286406">
                  <c:v>58.056326931176102</c:v>
                </c:pt>
                <c:pt idx="286407">
                  <c:v>58.056397420213699</c:v>
                </c:pt>
                <c:pt idx="286408">
                  <c:v>58.056467909025699</c:v>
                </c:pt>
                <c:pt idx="286409">
                  <c:v>58.056538397612002</c:v>
                </c:pt>
                <c:pt idx="286410">
                  <c:v>58.0566088859727</c:v>
                </c:pt>
                <c:pt idx="286411">
                  <c:v>58.056679374107802</c:v>
                </c:pt>
                <c:pt idx="286412">
                  <c:v>58.056749862017199</c:v>
                </c:pt>
                <c:pt idx="286413">
                  <c:v>58.056820349701098</c:v>
                </c:pt>
                <c:pt idx="286414">
                  <c:v>58.056890837159301</c:v>
                </c:pt>
                <c:pt idx="286415">
                  <c:v>58.0569613243918</c:v>
                </c:pt>
                <c:pt idx="286416">
                  <c:v>58.057031811398801</c:v>
                </c:pt>
                <c:pt idx="286417">
                  <c:v>58.057102298180098</c:v>
                </c:pt>
                <c:pt idx="286418">
                  <c:v>58.057172784735798</c:v>
                </c:pt>
                <c:pt idx="286419">
                  <c:v>58.0572432710659</c:v>
                </c:pt>
                <c:pt idx="286420">
                  <c:v>58.057313757170398</c:v>
                </c:pt>
                <c:pt idx="286421">
                  <c:v>58.057384243049199</c:v>
                </c:pt>
                <c:pt idx="286422">
                  <c:v>58.057454728702503</c:v>
                </c:pt>
                <c:pt idx="286423">
                  <c:v>58.057525214130102</c:v>
                </c:pt>
                <c:pt idx="286424">
                  <c:v>58.057595699332097</c:v>
                </c:pt>
                <c:pt idx="286425">
                  <c:v>58.057666184308403</c:v>
                </c:pt>
                <c:pt idx="286426">
                  <c:v>58.057736669059203</c:v>
                </c:pt>
                <c:pt idx="286427">
                  <c:v>58.057807153584299</c:v>
                </c:pt>
                <c:pt idx="286428">
                  <c:v>58.057877637883898</c:v>
                </c:pt>
                <c:pt idx="286429">
                  <c:v>58.0579481219578</c:v>
                </c:pt>
                <c:pt idx="286430">
                  <c:v>58.058018605806097</c:v>
                </c:pt>
                <c:pt idx="286431">
                  <c:v>58.058089089428798</c:v>
                </c:pt>
                <c:pt idx="286432">
                  <c:v>58.0581595728259</c:v>
                </c:pt>
                <c:pt idx="286433">
                  <c:v>58.058230055997299</c:v>
                </c:pt>
                <c:pt idx="286434">
                  <c:v>58.0583005389432</c:v>
                </c:pt>
                <c:pt idx="286435">
                  <c:v>58.058371021663397</c:v>
                </c:pt>
                <c:pt idx="286436">
                  <c:v>58.058441504158097</c:v>
                </c:pt>
                <c:pt idx="286437">
                  <c:v>58.058511986427099</c:v>
                </c:pt>
                <c:pt idx="286438">
                  <c:v>58.058582468470497</c:v>
                </c:pt>
                <c:pt idx="286439">
                  <c:v>58.058652950288298</c:v>
                </c:pt>
                <c:pt idx="286440">
                  <c:v>58.058723431880502</c:v>
                </c:pt>
                <c:pt idx="286441">
                  <c:v>58.058793913247101</c:v>
                </c:pt>
                <c:pt idx="286442">
                  <c:v>58.058864394388102</c:v>
                </c:pt>
                <c:pt idx="286443">
                  <c:v>58.0589348753035</c:v>
                </c:pt>
                <c:pt idx="286444">
                  <c:v>58.0590053559933</c:v>
                </c:pt>
                <c:pt idx="286445">
                  <c:v>58.059075836457502</c:v>
                </c:pt>
                <c:pt idx="286446">
                  <c:v>58.059146316696101</c:v>
                </c:pt>
                <c:pt idx="286447">
                  <c:v>58.059216796709102</c:v>
                </c:pt>
                <c:pt idx="286448">
                  <c:v>58.059287276496498</c:v>
                </c:pt>
                <c:pt idx="286449">
                  <c:v>58.059357756058297</c:v>
                </c:pt>
                <c:pt idx="286450">
                  <c:v>58.059428235394499</c:v>
                </c:pt>
                <c:pt idx="286451">
                  <c:v>58.059498714505096</c:v>
                </c:pt>
                <c:pt idx="286452">
                  <c:v>58.059569193390097</c:v>
                </c:pt>
                <c:pt idx="286453">
                  <c:v>58.059639672049499</c:v>
                </c:pt>
                <c:pt idx="286454">
                  <c:v>58.059710150483298</c:v>
                </c:pt>
                <c:pt idx="286455">
                  <c:v>58.059780628691499</c:v>
                </c:pt>
                <c:pt idx="286456">
                  <c:v>58.059851106674103</c:v>
                </c:pt>
                <c:pt idx="286457">
                  <c:v>58.059921584431102</c:v>
                </c:pt>
                <c:pt idx="286458">
                  <c:v>58.059992061962497</c:v>
                </c:pt>
                <c:pt idx="286459">
                  <c:v>58.060062539268401</c:v>
                </c:pt>
                <c:pt idx="286460">
                  <c:v>58.060133016348601</c:v>
                </c:pt>
                <c:pt idx="286461">
                  <c:v>58.060203493203197</c:v>
                </c:pt>
                <c:pt idx="286462">
                  <c:v>58.060273969832302</c:v>
                </c:pt>
                <c:pt idx="286463">
                  <c:v>58.060344446235803</c:v>
                </c:pt>
                <c:pt idx="286464">
                  <c:v>58.060414922413699</c:v>
                </c:pt>
                <c:pt idx="286465">
                  <c:v>58.060485398365998</c:v>
                </c:pt>
                <c:pt idx="286466">
                  <c:v>58.060555874092699</c:v>
                </c:pt>
                <c:pt idx="286467">
                  <c:v>58.060626349593797</c:v>
                </c:pt>
                <c:pt idx="286468">
                  <c:v>58.060696824869297</c:v>
                </c:pt>
                <c:pt idx="286469">
                  <c:v>58.060767299919299</c:v>
                </c:pt>
                <c:pt idx="286470">
                  <c:v>58.060837774743597</c:v>
                </c:pt>
                <c:pt idx="286471">
                  <c:v>58.060908249342397</c:v>
                </c:pt>
                <c:pt idx="286472">
                  <c:v>58.0609787237156</c:v>
                </c:pt>
                <c:pt idx="286473">
                  <c:v>58.061049197863198</c:v>
                </c:pt>
                <c:pt idx="286474">
                  <c:v>58.061119671785299</c:v>
                </c:pt>
                <c:pt idx="286475">
                  <c:v>58.061190145481703</c:v>
                </c:pt>
                <c:pt idx="286476">
                  <c:v>58.061260618952602</c:v>
                </c:pt>
                <c:pt idx="286477">
                  <c:v>58.061331092197896</c:v>
                </c:pt>
                <c:pt idx="286478">
                  <c:v>58.061401565217601</c:v>
                </c:pt>
                <c:pt idx="286479">
                  <c:v>58.061472038011701</c:v>
                </c:pt>
                <c:pt idx="286480">
                  <c:v>58.061542510580303</c:v>
                </c:pt>
                <c:pt idx="286481">
                  <c:v>58.0616129829233</c:v>
                </c:pt>
                <c:pt idx="286482">
                  <c:v>58.061683455040701</c:v>
                </c:pt>
                <c:pt idx="286483">
                  <c:v>58.061753926932496</c:v>
                </c:pt>
                <c:pt idx="286484">
                  <c:v>58.061824398598802</c:v>
                </c:pt>
                <c:pt idx="286485">
                  <c:v>58.061894870039502</c:v>
                </c:pt>
                <c:pt idx="286486">
                  <c:v>58.061965341254599</c:v>
                </c:pt>
                <c:pt idx="286487">
                  <c:v>58.062035812244098</c:v>
                </c:pt>
                <c:pt idx="286488">
                  <c:v>58.062106283008099</c:v>
                </c:pt>
                <c:pt idx="286489">
                  <c:v>58.062176753546503</c:v>
                </c:pt>
                <c:pt idx="286490">
                  <c:v>58.062247223859302</c:v>
                </c:pt>
                <c:pt idx="286491">
                  <c:v>58.062317693946603</c:v>
                </c:pt>
                <c:pt idx="286492">
                  <c:v>58.062388163808301</c:v>
                </c:pt>
                <c:pt idx="286493">
                  <c:v>58.0624586334444</c:v>
                </c:pt>
                <c:pt idx="286494">
                  <c:v>58.062529102854903</c:v>
                </c:pt>
                <c:pt idx="286495">
                  <c:v>58.0625995720399</c:v>
                </c:pt>
                <c:pt idx="286496">
                  <c:v>58.0626700409994</c:v>
                </c:pt>
                <c:pt idx="286497">
                  <c:v>58.062740509733203</c:v>
                </c:pt>
                <c:pt idx="286498">
                  <c:v>58.062810978241501</c:v>
                </c:pt>
                <c:pt idx="286499">
                  <c:v>58.062881446524301</c:v>
                </c:pt>
                <c:pt idx="286500">
                  <c:v>58.062951914581397</c:v>
                </c:pt>
                <c:pt idx="286501">
                  <c:v>58.063022382413003</c:v>
                </c:pt>
                <c:pt idx="286502">
                  <c:v>58.063092850019103</c:v>
                </c:pt>
                <c:pt idx="286503">
                  <c:v>58.063163317399599</c:v>
                </c:pt>
                <c:pt idx="286504">
                  <c:v>58.063233784554498</c:v>
                </c:pt>
                <c:pt idx="286505">
                  <c:v>58.063304251483899</c:v>
                </c:pt>
                <c:pt idx="286506">
                  <c:v>58.063374718187703</c:v>
                </c:pt>
                <c:pt idx="286507">
                  <c:v>58.063445184665902</c:v>
                </c:pt>
                <c:pt idx="286508">
                  <c:v>58.063515650918603</c:v>
                </c:pt>
                <c:pt idx="286509">
                  <c:v>58.0635861169458</c:v>
                </c:pt>
                <c:pt idx="286510">
                  <c:v>58.063656582747299</c:v>
                </c:pt>
                <c:pt idx="286511">
                  <c:v>58.0637270483234</c:v>
                </c:pt>
                <c:pt idx="286512">
                  <c:v>58.063797513673798</c:v>
                </c:pt>
                <c:pt idx="286513">
                  <c:v>58.063867978798797</c:v>
                </c:pt>
                <c:pt idx="286514">
                  <c:v>58.063938443698099</c:v>
                </c:pt>
                <c:pt idx="286515">
                  <c:v>58.064008908371903</c:v>
                </c:pt>
                <c:pt idx="286516">
                  <c:v>58.064079372820203</c:v>
                </c:pt>
                <c:pt idx="286517">
                  <c:v>58.064149837042898</c:v>
                </c:pt>
                <c:pt idx="286518">
                  <c:v>58.064220301040102</c:v>
                </c:pt>
                <c:pt idx="286519">
                  <c:v>58.064290764811702</c:v>
                </c:pt>
                <c:pt idx="286520">
                  <c:v>58.064361228357797</c:v>
                </c:pt>
                <c:pt idx="286521">
                  <c:v>58.064431691678301</c:v>
                </c:pt>
                <c:pt idx="286522">
                  <c:v>58.064502154773301</c:v>
                </c:pt>
                <c:pt idx="286523">
                  <c:v>58.064572617642703</c:v>
                </c:pt>
                <c:pt idx="286524">
                  <c:v>58.064643080286601</c:v>
                </c:pt>
                <c:pt idx="286525">
                  <c:v>58.064713542704901</c:v>
                </c:pt>
                <c:pt idx="286526">
                  <c:v>58.064784004897703</c:v>
                </c:pt>
                <c:pt idx="286527">
                  <c:v>58.064854466865</c:v>
                </c:pt>
                <c:pt idx="286528">
                  <c:v>58.0649249286067</c:v>
                </c:pt>
                <c:pt idx="286529">
                  <c:v>58.064995390122803</c:v>
                </c:pt>
                <c:pt idx="286530">
                  <c:v>58.0650658514135</c:v>
                </c:pt>
                <c:pt idx="286531">
                  <c:v>58.0651363124786</c:v>
                </c:pt>
                <c:pt idx="286532">
                  <c:v>58.065206773318103</c:v>
                </c:pt>
                <c:pt idx="286533">
                  <c:v>58.0652772339321</c:v>
                </c:pt>
                <c:pt idx="286534">
                  <c:v>58.0653476943206</c:v>
                </c:pt>
                <c:pt idx="286535">
                  <c:v>58.065418154483503</c:v>
                </c:pt>
                <c:pt idx="286536">
                  <c:v>58.0654886144209</c:v>
                </c:pt>
                <c:pt idx="286537">
                  <c:v>58.0655590741327</c:v>
                </c:pt>
                <c:pt idx="286538">
                  <c:v>58.065629533619102</c:v>
                </c:pt>
                <c:pt idx="286539">
                  <c:v>58.0656999928799</c:v>
                </c:pt>
                <c:pt idx="286540">
                  <c:v>58.0657704519151</c:v>
                </c:pt>
                <c:pt idx="286541">
                  <c:v>58.065840910724802</c:v>
                </c:pt>
                <c:pt idx="286542">
                  <c:v>58.065911369308999</c:v>
                </c:pt>
                <c:pt idx="286543">
                  <c:v>58.065981827667699</c:v>
                </c:pt>
                <c:pt idx="286544">
                  <c:v>58.066052285800801</c:v>
                </c:pt>
                <c:pt idx="286545">
                  <c:v>58.066122743708398</c:v>
                </c:pt>
                <c:pt idx="286546">
                  <c:v>58.066193201390497</c:v>
                </c:pt>
                <c:pt idx="286547">
                  <c:v>58.066263658846999</c:v>
                </c:pt>
                <c:pt idx="286548">
                  <c:v>58.066334116078004</c:v>
                </c:pt>
                <c:pt idx="286549">
                  <c:v>58.066404573083503</c:v>
                </c:pt>
                <c:pt idx="286550">
                  <c:v>58.066475029863497</c:v>
                </c:pt>
                <c:pt idx="286551">
                  <c:v>58.066545486417901</c:v>
                </c:pt>
                <c:pt idx="286552">
                  <c:v>58.0666159427468</c:v>
                </c:pt>
                <c:pt idx="286553">
                  <c:v>58.066686398850202</c:v>
                </c:pt>
                <c:pt idx="286554">
                  <c:v>58.066756854727998</c:v>
                </c:pt>
                <c:pt idx="286555">
                  <c:v>58.066827310380397</c:v>
                </c:pt>
                <c:pt idx="286556">
                  <c:v>58.066897765807198</c:v>
                </c:pt>
                <c:pt idx="286557">
                  <c:v>58.066968221008501</c:v>
                </c:pt>
                <c:pt idx="286558">
                  <c:v>58.0670386759842</c:v>
                </c:pt>
                <c:pt idx="286559">
                  <c:v>58.067109130734501</c:v>
                </c:pt>
                <c:pt idx="286560">
                  <c:v>58.067179585259197</c:v>
                </c:pt>
                <c:pt idx="286561">
                  <c:v>58.067250039558402</c:v>
                </c:pt>
                <c:pt idx="286562">
                  <c:v>58.067320493632103</c:v>
                </c:pt>
                <c:pt idx="286563">
                  <c:v>58.067390947480298</c:v>
                </c:pt>
                <c:pt idx="286564">
                  <c:v>58.067461401103003</c:v>
                </c:pt>
                <c:pt idx="286565">
                  <c:v>58.067531854500103</c:v>
                </c:pt>
                <c:pt idx="286566">
                  <c:v>58.067602307671699</c:v>
                </c:pt>
                <c:pt idx="286567">
                  <c:v>58.067672760617803</c:v>
                </c:pt>
                <c:pt idx="286568">
                  <c:v>58.067743213338403</c:v>
                </c:pt>
                <c:pt idx="286569">
                  <c:v>58.067813665833498</c:v>
                </c:pt>
                <c:pt idx="286570">
                  <c:v>58.067884118103102</c:v>
                </c:pt>
                <c:pt idx="286571">
                  <c:v>58.067954570147201</c:v>
                </c:pt>
                <c:pt idx="286572">
                  <c:v>58.068025021965703</c:v>
                </c:pt>
                <c:pt idx="286573">
                  <c:v>58.068095473558799</c:v>
                </c:pt>
                <c:pt idx="286574">
                  <c:v>58.068165924926298</c:v>
                </c:pt>
                <c:pt idx="286575">
                  <c:v>58.068236376068299</c:v>
                </c:pt>
                <c:pt idx="286576">
                  <c:v>58.068306826984802</c:v>
                </c:pt>
                <c:pt idx="286577">
                  <c:v>58.0683772776758</c:v>
                </c:pt>
                <c:pt idx="286578">
                  <c:v>58.068447728141301</c:v>
                </c:pt>
                <c:pt idx="286579">
                  <c:v>58.068518178381296</c:v>
                </c:pt>
                <c:pt idx="286580">
                  <c:v>58.068588628395801</c:v>
                </c:pt>
                <c:pt idx="286581">
                  <c:v>58.068659078184801</c:v>
                </c:pt>
                <c:pt idx="286582">
                  <c:v>58.068729527748303</c:v>
                </c:pt>
                <c:pt idx="286583">
                  <c:v>58.0687999770863</c:v>
                </c:pt>
                <c:pt idx="286584">
                  <c:v>58.068870426198799</c:v>
                </c:pt>
                <c:pt idx="286585">
                  <c:v>58.068940875085801</c:v>
                </c:pt>
                <c:pt idx="286586">
                  <c:v>58.069011323747198</c:v>
                </c:pt>
                <c:pt idx="286587">
                  <c:v>58.069081772183203</c:v>
                </c:pt>
                <c:pt idx="286588">
                  <c:v>58.069152220393697</c:v>
                </c:pt>
                <c:pt idx="286589">
                  <c:v>58.0692226683787</c:v>
                </c:pt>
                <c:pt idx="286590">
                  <c:v>58.069293116138198</c:v>
                </c:pt>
                <c:pt idx="286591">
                  <c:v>58.069363563672198</c:v>
                </c:pt>
                <c:pt idx="286592">
                  <c:v>58.069434010980601</c:v>
                </c:pt>
                <c:pt idx="286593">
                  <c:v>58.069504458063598</c:v>
                </c:pt>
                <c:pt idx="286594">
                  <c:v>58.069574904921097</c:v>
                </c:pt>
                <c:pt idx="286595">
                  <c:v>58.069645351553099</c:v>
                </c:pt>
                <c:pt idx="286596">
                  <c:v>58.069715797959702</c:v>
                </c:pt>
                <c:pt idx="286597">
                  <c:v>58.069786244140701</c:v>
                </c:pt>
                <c:pt idx="286598">
                  <c:v>58.069856690096202</c:v>
                </c:pt>
                <c:pt idx="286599">
                  <c:v>58.069927135826198</c:v>
                </c:pt>
                <c:pt idx="286600">
                  <c:v>58.069997581330803</c:v>
                </c:pt>
                <c:pt idx="286601">
                  <c:v>58.070068026609803</c:v>
                </c:pt>
                <c:pt idx="286602">
                  <c:v>58.070138471663398</c:v>
                </c:pt>
                <c:pt idx="286603">
                  <c:v>58.070208916491502</c:v>
                </c:pt>
                <c:pt idx="286604">
                  <c:v>58.070279361094101</c:v>
                </c:pt>
                <c:pt idx="286605">
                  <c:v>58.070349805471203</c:v>
                </c:pt>
                <c:pt idx="286606">
                  <c:v>58.070420249622799</c:v>
                </c:pt>
                <c:pt idx="286607">
                  <c:v>58.070490693548898</c:v>
                </c:pt>
                <c:pt idx="286608">
                  <c:v>58.070561137249598</c:v>
                </c:pt>
                <c:pt idx="286609">
                  <c:v>58.070631580724701</c:v>
                </c:pt>
                <c:pt idx="286610">
                  <c:v>58.070702023974398</c:v>
                </c:pt>
                <c:pt idx="286611">
                  <c:v>58.070772466998598</c:v>
                </c:pt>
                <c:pt idx="286612">
                  <c:v>58.0708429097973</c:v>
                </c:pt>
                <c:pt idx="286613">
                  <c:v>58.070913352370603</c:v>
                </c:pt>
                <c:pt idx="286614">
                  <c:v>58.070983794718302</c:v>
                </c:pt>
                <c:pt idx="286615">
                  <c:v>58.071054236840602</c:v>
                </c:pt>
                <c:pt idx="286616">
                  <c:v>58.071124678737398</c:v>
                </c:pt>
                <c:pt idx="286617">
                  <c:v>58.071195120408703</c:v>
                </c:pt>
                <c:pt idx="286618">
                  <c:v>58.071265561854602</c:v>
                </c:pt>
                <c:pt idx="286619">
                  <c:v>58.071336003074897</c:v>
                </c:pt>
                <c:pt idx="286620">
                  <c:v>58.071406444069801</c:v>
                </c:pt>
                <c:pt idx="286621">
                  <c:v>58.0714768848392</c:v>
                </c:pt>
                <c:pt idx="286622">
                  <c:v>58.0715473253832</c:v>
                </c:pt>
                <c:pt idx="286623">
                  <c:v>58.071617765701603</c:v>
                </c:pt>
                <c:pt idx="286624">
                  <c:v>58.071688205794601</c:v>
                </c:pt>
                <c:pt idx="286625">
                  <c:v>58.071758645662101</c:v>
                </c:pt>
                <c:pt idx="286626">
                  <c:v>58.071829085304202</c:v>
                </c:pt>
                <c:pt idx="286627">
                  <c:v>58.071899524720799</c:v>
                </c:pt>
                <c:pt idx="286628">
                  <c:v>58.071969963911897</c:v>
                </c:pt>
                <c:pt idx="286629">
                  <c:v>58.072040402877498</c:v>
                </c:pt>
                <c:pt idx="286630">
                  <c:v>58.0721108416177</c:v>
                </c:pt>
                <c:pt idx="286631">
                  <c:v>58.072181280132398</c:v>
                </c:pt>
                <c:pt idx="286632">
                  <c:v>58.072251718421597</c:v>
                </c:pt>
                <c:pt idx="286633">
                  <c:v>58.072322156485399</c:v>
                </c:pt>
                <c:pt idx="286634">
                  <c:v>58.072392594323702</c:v>
                </c:pt>
                <c:pt idx="286635">
                  <c:v>58.0724630319365</c:v>
                </c:pt>
                <c:pt idx="286636">
                  <c:v>58.072533469323901</c:v>
                </c:pt>
                <c:pt idx="286637">
                  <c:v>58.072603906485803</c:v>
                </c:pt>
                <c:pt idx="286638">
                  <c:v>58.0726743434222</c:v>
                </c:pt>
                <c:pt idx="286639">
                  <c:v>58.072744780133199</c:v>
                </c:pt>
                <c:pt idx="286640">
                  <c:v>58.0728152166187</c:v>
                </c:pt>
                <c:pt idx="286641">
                  <c:v>58.072885652878803</c:v>
                </c:pt>
                <c:pt idx="286642">
                  <c:v>58.072956088913401</c:v>
                </c:pt>
                <c:pt idx="286643">
                  <c:v>58.073026524722501</c:v>
                </c:pt>
                <c:pt idx="286644">
                  <c:v>58.073096960306202</c:v>
                </c:pt>
                <c:pt idx="286645">
                  <c:v>58.073167395664399</c:v>
                </c:pt>
                <c:pt idx="286646">
                  <c:v>58.073237830797197</c:v>
                </c:pt>
                <c:pt idx="286647">
                  <c:v>58.073308265704497</c:v>
                </c:pt>
                <c:pt idx="286648">
                  <c:v>58.0733787003863</c:v>
                </c:pt>
                <c:pt idx="286649">
                  <c:v>58.073449134842697</c:v>
                </c:pt>
                <c:pt idx="286650">
                  <c:v>58.073519569073603</c:v>
                </c:pt>
                <c:pt idx="286651">
                  <c:v>58.073590003079097</c:v>
                </c:pt>
                <c:pt idx="286652">
                  <c:v>58.0736604368592</c:v>
                </c:pt>
                <c:pt idx="286653">
                  <c:v>58.073730870413797</c:v>
                </c:pt>
                <c:pt idx="286654">
                  <c:v>58.073801303742897</c:v>
                </c:pt>
                <c:pt idx="286655">
                  <c:v>58.073871736846598</c:v>
                </c:pt>
                <c:pt idx="286656">
                  <c:v>58.073942169724802</c:v>
                </c:pt>
                <c:pt idx="286657">
                  <c:v>58.0740126023776</c:v>
                </c:pt>
                <c:pt idx="286658">
                  <c:v>58.0740830348049</c:v>
                </c:pt>
                <c:pt idx="286659">
                  <c:v>58.074153467006802</c:v>
                </c:pt>
                <c:pt idx="286660">
                  <c:v>58.074223898983199</c:v>
                </c:pt>
                <c:pt idx="286661">
                  <c:v>58.074294330734197</c:v>
                </c:pt>
                <c:pt idx="286662">
                  <c:v>58.074364762259798</c:v>
                </c:pt>
                <c:pt idx="286663">
                  <c:v>58.0744351935599</c:v>
                </c:pt>
                <c:pt idx="286664">
                  <c:v>58.074505624634497</c:v>
                </c:pt>
                <c:pt idx="286665">
                  <c:v>58.074576055483703</c:v>
                </c:pt>
                <c:pt idx="286666">
                  <c:v>58.074646486107497</c:v>
                </c:pt>
                <c:pt idx="286667">
                  <c:v>58.0747169165058</c:v>
                </c:pt>
                <c:pt idx="286668">
                  <c:v>58.074787346678697</c:v>
                </c:pt>
                <c:pt idx="286669">
                  <c:v>58.074857776626203</c:v>
                </c:pt>
                <c:pt idx="286670">
                  <c:v>58.074928206348197</c:v>
                </c:pt>
                <c:pt idx="286671">
                  <c:v>58.0749986358447</c:v>
                </c:pt>
                <c:pt idx="286672">
                  <c:v>58.075069065115798</c:v>
                </c:pt>
                <c:pt idx="286673">
                  <c:v>58.075139494161498</c:v>
                </c:pt>
                <c:pt idx="286674">
                  <c:v>58.075209922981799</c:v>
                </c:pt>
                <c:pt idx="286675">
                  <c:v>58.075280351576602</c:v>
                </c:pt>
                <c:pt idx="286676">
                  <c:v>58.075350779946</c:v>
                </c:pt>
                <c:pt idx="286677">
                  <c:v>58.075421208089899</c:v>
                </c:pt>
                <c:pt idx="286678">
                  <c:v>58.075491636008401</c:v>
                </c:pt>
                <c:pt idx="286679">
                  <c:v>58.075562063701497</c:v>
                </c:pt>
                <c:pt idx="286680">
                  <c:v>58.075632491169202</c:v>
                </c:pt>
                <c:pt idx="286681">
                  <c:v>58.075702918411402</c:v>
                </c:pt>
                <c:pt idx="286682">
                  <c:v>58.075773345428203</c:v>
                </c:pt>
                <c:pt idx="286683">
                  <c:v>58.0758437722195</c:v>
                </c:pt>
                <c:pt idx="286684">
                  <c:v>58.075914198785398</c:v>
                </c:pt>
                <c:pt idx="286685">
                  <c:v>58.075984625125898</c:v>
                </c:pt>
                <c:pt idx="286686">
                  <c:v>58.076055051240999</c:v>
                </c:pt>
                <c:pt idx="286687">
                  <c:v>58.076125477130603</c:v>
                </c:pt>
                <c:pt idx="286688">
                  <c:v>58.076195902794801</c:v>
                </c:pt>
                <c:pt idx="286689">
                  <c:v>58.076266328233601</c:v>
                </c:pt>
                <c:pt idx="286690">
                  <c:v>58.076336753447002</c:v>
                </c:pt>
                <c:pt idx="286691">
                  <c:v>58.076407178434899</c:v>
                </c:pt>
                <c:pt idx="286692">
                  <c:v>58.076477603197397</c:v>
                </c:pt>
                <c:pt idx="286693">
                  <c:v>58.076548027734503</c:v>
                </c:pt>
                <c:pt idx="286694">
                  <c:v>58.076618452046198</c:v>
                </c:pt>
                <c:pt idx="286695">
                  <c:v>58.076688876132401</c:v>
                </c:pt>
                <c:pt idx="286696">
                  <c:v>58.076759299993199</c:v>
                </c:pt>
                <c:pt idx="286697">
                  <c:v>58.076829723628599</c:v>
                </c:pt>
                <c:pt idx="286698">
                  <c:v>58.0769001470386</c:v>
                </c:pt>
                <c:pt idx="286699">
                  <c:v>58.076970570223097</c:v>
                </c:pt>
                <c:pt idx="286700">
                  <c:v>58.077040993182301</c:v>
                </c:pt>
                <c:pt idx="286701">
                  <c:v>58.077111415916001</c:v>
                </c:pt>
                <c:pt idx="286702">
                  <c:v>58.077181838424302</c:v>
                </c:pt>
                <c:pt idx="286703">
                  <c:v>58.077252260707198</c:v>
                </c:pt>
                <c:pt idx="286704">
                  <c:v>58.077322682764702</c:v>
                </c:pt>
                <c:pt idx="286705">
                  <c:v>58.077393104596702</c:v>
                </c:pt>
                <c:pt idx="286706">
                  <c:v>58.077463526203402</c:v>
                </c:pt>
                <c:pt idx="286707">
                  <c:v>58.077533947584598</c:v>
                </c:pt>
                <c:pt idx="286708">
                  <c:v>58.077604368740403</c:v>
                </c:pt>
                <c:pt idx="286709">
                  <c:v>58.077674789670802</c:v>
                </c:pt>
                <c:pt idx="286710">
                  <c:v>58.077745210375802</c:v>
                </c:pt>
                <c:pt idx="286711">
                  <c:v>58.077815630855397</c:v>
                </c:pt>
                <c:pt idx="286712">
                  <c:v>58.077886051109601</c:v>
                </c:pt>
                <c:pt idx="286713">
                  <c:v>58.0779564711384</c:v>
                </c:pt>
                <c:pt idx="286714">
                  <c:v>58.0780268909417</c:v>
                </c:pt>
                <c:pt idx="286715">
                  <c:v>58.078097310519702</c:v>
                </c:pt>
                <c:pt idx="286716">
                  <c:v>58.078167729872199</c:v>
                </c:pt>
                <c:pt idx="286717">
                  <c:v>58.078238148999397</c:v>
                </c:pt>
                <c:pt idx="286718">
                  <c:v>58.078308567901097</c:v>
                </c:pt>
                <c:pt idx="286719">
                  <c:v>58.078378986577398</c:v>
                </c:pt>
                <c:pt idx="286720">
                  <c:v>58.078449405028302</c:v>
                </c:pt>
                <c:pt idx="286721">
                  <c:v>58.078519823253899</c:v>
                </c:pt>
                <c:pt idx="286722">
                  <c:v>58.078590241253998</c:v>
                </c:pt>
                <c:pt idx="286723">
                  <c:v>58.078660659028699</c:v>
                </c:pt>
                <c:pt idx="286724">
                  <c:v>58.078731076578002</c:v>
                </c:pt>
                <c:pt idx="286725">
                  <c:v>58.078801493901899</c:v>
                </c:pt>
                <c:pt idx="286726">
                  <c:v>58.078871911000398</c:v>
                </c:pt>
                <c:pt idx="286727">
                  <c:v>58.078942327873598</c:v>
                </c:pt>
                <c:pt idx="286728">
                  <c:v>58.0790127445213</c:v>
                </c:pt>
                <c:pt idx="286729">
                  <c:v>58.079083160943597</c:v>
                </c:pt>
                <c:pt idx="286730">
                  <c:v>58.079153577140502</c:v>
                </c:pt>
                <c:pt idx="286731">
                  <c:v>58.079223993112102</c:v>
                </c:pt>
                <c:pt idx="286732">
                  <c:v>58.079294408858203</c:v>
                </c:pt>
                <c:pt idx="286733">
                  <c:v>58.079364824378899</c:v>
                </c:pt>
                <c:pt idx="286734">
                  <c:v>58.079435239674297</c:v>
                </c:pt>
                <c:pt idx="286735">
                  <c:v>58.079505654744203</c:v>
                </c:pt>
                <c:pt idx="286736">
                  <c:v>58.079576069588803</c:v>
                </c:pt>
                <c:pt idx="286737">
                  <c:v>58.079646484207998</c:v>
                </c:pt>
                <c:pt idx="286738">
                  <c:v>58.079716898601703</c:v>
                </c:pt>
                <c:pt idx="286739">
                  <c:v>58.079787312770101</c:v>
                </c:pt>
                <c:pt idx="286740">
                  <c:v>58.079857726713101</c:v>
                </c:pt>
                <c:pt idx="286741">
                  <c:v>58.079928140430702</c:v>
                </c:pt>
                <c:pt idx="286742">
                  <c:v>58.079998553922998</c:v>
                </c:pt>
                <c:pt idx="286743">
                  <c:v>58.080068967189803</c:v>
                </c:pt>
                <c:pt idx="286744">
                  <c:v>58.080139380231202</c:v>
                </c:pt>
                <c:pt idx="286745">
                  <c:v>58.080209793047302</c:v>
                </c:pt>
                <c:pt idx="286746">
                  <c:v>58.080280205637997</c:v>
                </c:pt>
                <c:pt idx="286747">
                  <c:v>58.080350618003301</c:v>
                </c:pt>
                <c:pt idx="286748">
                  <c:v>58.080421030143199</c:v>
                </c:pt>
                <c:pt idx="286749">
                  <c:v>58.080491442057699</c:v>
                </c:pt>
                <c:pt idx="286750">
                  <c:v>58.080561853746801</c:v>
                </c:pt>
                <c:pt idx="286751">
                  <c:v>58.080632265210603</c:v>
                </c:pt>
                <c:pt idx="286752">
                  <c:v>58.080702676449</c:v>
                </c:pt>
                <c:pt idx="286753">
                  <c:v>58.080773087461999</c:v>
                </c:pt>
                <c:pt idx="286754">
                  <c:v>58.0808434982496</c:v>
                </c:pt>
                <c:pt idx="286755">
                  <c:v>58.080913908811802</c:v>
                </c:pt>
                <c:pt idx="286756">
                  <c:v>58.080984319148698</c:v>
                </c:pt>
                <c:pt idx="286757">
                  <c:v>58.081054729260202</c:v>
                </c:pt>
                <c:pt idx="286758">
                  <c:v>58.081125139146302</c:v>
                </c:pt>
                <c:pt idx="286759">
                  <c:v>58.081195548807003</c:v>
                </c:pt>
                <c:pt idx="286760">
                  <c:v>58.081265958242398</c:v>
                </c:pt>
                <c:pt idx="286761">
                  <c:v>58.081336367452401</c:v>
                </c:pt>
                <c:pt idx="286762">
                  <c:v>58.081406776436999</c:v>
                </c:pt>
                <c:pt idx="286763">
                  <c:v>58.081477185196199</c:v>
                </c:pt>
                <c:pt idx="286764">
                  <c:v>58.0815475937301</c:v>
                </c:pt>
                <c:pt idx="286765">
                  <c:v>58.081618002038603</c:v>
                </c:pt>
                <c:pt idx="286766">
                  <c:v>58.0816884101217</c:v>
                </c:pt>
                <c:pt idx="286767">
                  <c:v>58.081758817979498</c:v>
                </c:pt>
                <c:pt idx="286768">
                  <c:v>58.081829225611898</c:v>
                </c:pt>
                <c:pt idx="286769">
                  <c:v>58.081899633018899</c:v>
                </c:pt>
                <c:pt idx="286770">
                  <c:v>58.081970040200503</c:v>
                </c:pt>
                <c:pt idx="286771">
                  <c:v>58.0820404471568</c:v>
                </c:pt>
                <c:pt idx="286772">
                  <c:v>58.082110853887698</c:v>
                </c:pt>
                <c:pt idx="286773">
                  <c:v>58.082181260393298</c:v>
                </c:pt>
                <c:pt idx="286774">
                  <c:v>58.0822516666735</c:v>
                </c:pt>
                <c:pt idx="286775">
                  <c:v>58.082322072728303</c:v>
                </c:pt>
                <c:pt idx="286776">
                  <c:v>58.082392478557701</c:v>
                </c:pt>
                <c:pt idx="286777">
                  <c:v>58.082462884161799</c:v>
                </c:pt>
                <c:pt idx="286778">
                  <c:v>58.082533289540599</c:v>
                </c:pt>
                <c:pt idx="286779">
                  <c:v>58.082603694693901</c:v>
                </c:pt>
                <c:pt idx="286780">
                  <c:v>58.082674099621997</c:v>
                </c:pt>
                <c:pt idx="286781">
                  <c:v>58.082744504324602</c:v>
                </c:pt>
                <c:pt idx="286782">
                  <c:v>58.0828149088019</c:v>
                </c:pt>
                <c:pt idx="286783">
                  <c:v>58.082885313053801</c:v>
                </c:pt>
                <c:pt idx="286784">
                  <c:v>58.082955717080402</c:v>
                </c:pt>
                <c:pt idx="286785">
                  <c:v>58.083026120881598</c:v>
                </c:pt>
                <c:pt idx="286786">
                  <c:v>58.083096524457503</c:v>
                </c:pt>
                <c:pt idx="286787">
                  <c:v>58.083166927808001</c:v>
                </c:pt>
                <c:pt idx="286788">
                  <c:v>58.083237330933102</c:v>
                </c:pt>
                <c:pt idx="286789">
                  <c:v>58.083307733832903</c:v>
                </c:pt>
                <c:pt idx="286790">
                  <c:v>58.083378136507399</c:v>
                </c:pt>
                <c:pt idx="286791">
                  <c:v>58.083448538956503</c:v>
                </c:pt>
                <c:pt idx="286792">
                  <c:v>58.083518941180202</c:v>
                </c:pt>
                <c:pt idx="286793">
                  <c:v>58.083589343178602</c:v>
                </c:pt>
                <c:pt idx="286794">
                  <c:v>58.083659744951603</c:v>
                </c:pt>
                <c:pt idx="286795">
                  <c:v>58.083730146499299</c:v>
                </c:pt>
                <c:pt idx="286796">
                  <c:v>58.083800547821703</c:v>
                </c:pt>
                <c:pt idx="286797">
                  <c:v>58.083870948918701</c:v>
                </c:pt>
                <c:pt idx="286798">
                  <c:v>58.083941349790301</c:v>
                </c:pt>
                <c:pt idx="286799">
                  <c:v>58.084011750436602</c:v>
                </c:pt>
                <c:pt idx="286800">
                  <c:v>58.084082150857597</c:v>
                </c:pt>
                <c:pt idx="286801">
                  <c:v>58.084152551053101</c:v>
                </c:pt>
                <c:pt idx="286802">
                  <c:v>58.084222951023399</c:v>
                </c:pt>
                <c:pt idx="286803">
                  <c:v>58.084293350768299</c:v>
                </c:pt>
                <c:pt idx="286804">
                  <c:v>58.084363750287899</c:v>
                </c:pt>
                <c:pt idx="286805">
                  <c:v>58.084434149582101</c:v>
                </c:pt>
                <c:pt idx="286806">
                  <c:v>58.084504548650997</c:v>
                </c:pt>
                <c:pt idx="286807">
                  <c:v>58.084574947494602</c:v>
                </c:pt>
                <c:pt idx="286808">
                  <c:v>58.084645346112801</c:v>
                </c:pt>
                <c:pt idx="286809">
                  <c:v>58.084715744505601</c:v>
                </c:pt>
                <c:pt idx="286810">
                  <c:v>58.084786142673202</c:v>
                </c:pt>
                <c:pt idx="286811">
                  <c:v>58.084856540615299</c:v>
                </c:pt>
                <c:pt idx="286812">
                  <c:v>58.084926938332202</c:v>
                </c:pt>
                <c:pt idx="286813">
                  <c:v>58.084997335823701</c:v>
                </c:pt>
                <c:pt idx="286814">
                  <c:v>58.0850677330899</c:v>
                </c:pt>
                <c:pt idx="286815">
                  <c:v>58.085138130130701</c:v>
                </c:pt>
                <c:pt idx="286816">
                  <c:v>58.085208526946197</c:v>
                </c:pt>
                <c:pt idx="286817">
                  <c:v>58.0852789235364</c:v>
                </c:pt>
                <c:pt idx="286818">
                  <c:v>58.085349319901297</c:v>
                </c:pt>
                <c:pt idx="286819">
                  <c:v>58.085419716040803</c:v>
                </c:pt>
                <c:pt idx="286820">
                  <c:v>58.085490111954897</c:v>
                </c:pt>
                <c:pt idx="286821">
                  <c:v>58.085560507643798</c:v>
                </c:pt>
                <c:pt idx="286822">
                  <c:v>58.085630903107301</c:v>
                </c:pt>
                <c:pt idx="286823">
                  <c:v>58.085701298345498</c:v>
                </c:pt>
                <c:pt idx="286824">
                  <c:v>58.085771693358303</c:v>
                </c:pt>
                <c:pt idx="286825">
                  <c:v>58.085842088145903</c:v>
                </c:pt>
                <c:pt idx="286826">
                  <c:v>58.085912482708103</c:v>
                </c:pt>
                <c:pt idx="286827">
                  <c:v>58.085982877044998</c:v>
                </c:pt>
                <c:pt idx="286828">
                  <c:v>58.086053271156501</c:v>
                </c:pt>
                <c:pt idx="286829">
                  <c:v>58.086123665042699</c:v>
                </c:pt>
                <c:pt idx="286830">
                  <c:v>58.086194058703597</c:v>
                </c:pt>
                <c:pt idx="286831">
                  <c:v>58.086264452139197</c:v>
                </c:pt>
                <c:pt idx="286832">
                  <c:v>58.086334845349498</c:v>
                </c:pt>
                <c:pt idx="286833">
                  <c:v>58.0864052383344</c:v>
                </c:pt>
                <c:pt idx="286834">
                  <c:v>58.086475631093997</c:v>
                </c:pt>
                <c:pt idx="286835">
                  <c:v>58.086546023628301</c:v>
                </c:pt>
                <c:pt idx="286836">
                  <c:v>58.0866164159372</c:v>
                </c:pt>
                <c:pt idx="286837">
                  <c:v>58.0866868080209</c:v>
                </c:pt>
                <c:pt idx="286838">
                  <c:v>58.086757199879202</c:v>
                </c:pt>
                <c:pt idx="286839">
                  <c:v>58.086827591512197</c:v>
                </c:pt>
                <c:pt idx="286840">
                  <c:v>58.086897982919901</c:v>
                </c:pt>
                <c:pt idx="286841">
                  <c:v>58.086968374102298</c:v>
                </c:pt>
                <c:pt idx="286842">
                  <c:v>58.087038765059397</c:v>
                </c:pt>
                <c:pt idx="286843">
                  <c:v>58.087109155791097</c:v>
                </c:pt>
                <c:pt idx="286844">
                  <c:v>58.087179546297499</c:v>
                </c:pt>
                <c:pt idx="286845">
                  <c:v>58.087249936578701</c:v>
                </c:pt>
                <c:pt idx="286846">
                  <c:v>58.087320326634497</c:v>
                </c:pt>
                <c:pt idx="286847">
                  <c:v>58.087390716464903</c:v>
                </c:pt>
                <c:pt idx="286848">
                  <c:v>58.087461106070101</c:v>
                </c:pt>
                <c:pt idx="286849">
                  <c:v>58.087531495450001</c:v>
                </c:pt>
                <c:pt idx="286850">
                  <c:v>58.087601884604602</c:v>
                </c:pt>
                <c:pt idx="286851">
                  <c:v>58.087672273533798</c:v>
                </c:pt>
                <c:pt idx="286852">
                  <c:v>58.087742662237702</c:v>
                </c:pt>
                <c:pt idx="286853">
                  <c:v>58.087813050716399</c:v>
                </c:pt>
                <c:pt idx="286854">
                  <c:v>58.087883438969698</c:v>
                </c:pt>
                <c:pt idx="286855">
                  <c:v>58.087953826997698</c:v>
                </c:pt>
                <c:pt idx="286856">
                  <c:v>58.088024214800399</c:v>
                </c:pt>
                <c:pt idx="286857">
                  <c:v>58.088094602377801</c:v>
                </c:pt>
                <c:pt idx="286858">
                  <c:v>58.088164989729997</c:v>
                </c:pt>
                <c:pt idx="286859">
                  <c:v>58.088235376856701</c:v>
                </c:pt>
                <c:pt idx="286860">
                  <c:v>58.088305763758299</c:v>
                </c:pt>
                <c:pt idx="286861">
                  <c:v>58.088376150434399</c:v>
                </c:pt>
                <c:pt idx="286862">
                  <c:v>58.0884465368853</c:v>
                </c:pt>
                <c:pt idx="286863">
                  <c:v>58.088516923110902</c:v>
                </c:pt>
                <c:pt idx="286864">
                  <c:v>58.088587309111197</c:v>
                </c:pt>
                <c:pt idx="286865">
                  <c:v>58.088657694886201</c:v>
                </c:pt>
                <c:pt idx="286866">
                  <c:v>58.088728080435899</c:v>
                </c:pt>
                <c:pt idx="286867">
                  <c:v>58.088798465760298</c:v>
                </c:pt>
                <c:pt idx="286868">
                  <c:v>58.088868850859399</c:v>
                </c:pt>
                <c:pt idx="286869">
                  <c:v>58.0889392357332</c:v>
                </c:pt>
                <c:pt idx="286870">
                  <c:v>58.089009620381702</c:v>
                </c:pt>
                <c:pt idx="286871">
                  <c:v>58.089080004804899</c:v>
                </c:pt>
                <c:pt idx="286872">
                  <c:v>58.089150389002803</c:v>
                </c:pt>
                <c:pt idx="286873">
                  <c:v>58.089220772975501</c:v>
                </c:pt>
                <c:pt idx="286874">
                  <c:v>58.089291156722801</c:v>
                </c:pt>
                <c:pt idx="286875">
                  <c:v>58.089361540244902</c:v>
                </c:pt>
                <c:pt idx="286876">
                  <c:v>58.089431923541603</c:v>
                </c:pt>
                <c:pt idx="286877">
                  <c:v>58.089502306613099</c:v>
                </c:pt>
                <c:pt idx="286878">
                  <c:v>58.089572689459203</c:v>
                </c:pt>
                <c:pt idx="286879">
                  <c:v>58.089643072080101</c:v>
                </c:pt>
                <c:pt idx="286880">
                  <c:v>58.089713454475699</c:v>
                </c:pt>
                <c:pt idx="286881">
                  <c:v>58.089783836645999</c:v>
                </c:pt>
                <c:pt idx="286882">
                  <c:v>58.089854218591</c:v>
                </c:pt>
                <c:pt idx="286883">
                  <c:v>58.089924600310702</c:v>
                </c:pt>
                <c:pt idx="286884">
                  <c:v>58.089994981805198</c:v>
                </c:pt>
                <c:pt idx="286885">
                  <c:v>58.090065363074302</c:v>
                </c:pt>
                <c:pt idx="286886">
                  <c:v>58.0901357441182</c:v>
                </c:pt>
                <c:pt idx="286887">
                  <c:v>58.090206124936799</c:v>
                </c:pt>
                <c:pt idx="286888">
                  <c:v>58.090276505530099</c:v>
                </c:pt>
                <c:pt idx="286889">
                  <c:v>58.0903468858982</c:v>
                </c:pt>
                <c:pt idx="286890">
                  <c:v>58.090417266040902</c:v>
                </c:pt>
                <c:pt idx="286891">
                  <c:v>58.090487645958397</c:v>
                </c:pt>
                <c:pt idx="286892">
                  <c:v>58.090558025650502</c:v>
                </c:pt>
                <c:pt idx="286893">
                  <c:v>58.0906284051174</c:v>
                </c:pt>
                <c:pt idx="286894">
                  <c:v>58.090698784359098</c:v>
                </c:pt>
                <c:pt idx="286895">
                  <c:v>58.090769163375398</c:v>
                </c:pt>
                <c:pt idx="286896">
                  <c:v>58.090839542166499</c:v>
                </c:pt>
                <c:pt idx="286897">
                  <c:v>58.090909920732301</c:v>
                </c:pt>
                <c:pt idx="286898">
                  <c:v>58.090980299072797</c:v>
                </c:pt>
                <c:pt idx="286899">
                  <c:v>58.0910506771881</c:v>
                </c:pt>
                <c:pt idx="286900">
                  <c:v>58.091121055077998</c:v>
                </c:pt>
                <c:pt idx="286901">
                  <c:v>58.091191432742697</c:v>
                </c:pt>
                <c:pt idx="286902">
                  <c:v>58.091261810182203</c:v>
                </c:pt>
                <c:pt idx="286903">
                  <c:v>58.091332187396297</c:v>
                </c:pt>
                <c:pt idx="286904">
                  <c:v>58.091402564385199</c:v>
                </c:pt>
                <c:pt idx="286905">
                  <c:v>58.091472941148801</c:v>
                </c:pt>
                <c:pt idx="286906">
                  <c:v>58.091543317687197</c:v>
                </c:pt>
                <c:pt idx="286907">
                  <c:v>58.091613694000202</c:v>
                </c:pt>
                <c:pt idx="286908">
                  <c:v>58.091684070088</c:v>
                </c:pt>
                <c:pt idx="286909">
                  <c:v>58.091754445950599</c:v>
                </c:pt>
                <c:pt idx="286910">
                  <c:v>58.091824821587799</c:v>
                </c:pt>
                <c:pt idx="286911">
                  <c:v>58.091895196999801</c:v>
                </c:pt>
                <c:pt idx="286912">
                  <c:v>58.091965572186602</c:v>
                </c:pt>
                <c:pt idx="286913">
                  <c:v>58.092035947148098</c:v>
                </c:pt>
                <c:pt idx="286914">
                  <c:v>58.092106321884302</c:v>
                </c:pt>
                <c:pt idx="286915">
                  <c:v>58.0921766963952</c:v>
                </c:pt>
                <c:pt idx="286916">
                  <c:v>58.092247070680898</c:v>
                </c:pt>
                <c:pt idx="286917">
                  <c:v>58.092317444741298</c:v>
                </c:pt>
                <c:pt idx="286918">
                  <c:v>58.092387818576498</c:v>
                </c:pt>
                <c:pt idx="286919">
                  <c:v>58.092458192186399</c:v>
                </c:pt>
                <c:pt idx="286920">
                  <c:v>58.092528565571001</c:v>
                </c:pt>
                <c:pt idx="286921">
                  <c:v>58.092598938730397</c:v>
                </c:pt>
                <c:pt idx="286922">
                  <c:v>58.092669311664501</c:v>
                </c:pt>
                <c:pt idx="286923">
                  <c:v>58.092739684373399</c:v>
                </c:pt>
                <c:pt idx="286924">
                  <c:v>58.092810056856997</c:v>
                </c:pt>
                <c:pt idx="286925">
                  <c:v>58.092880429115397</c:v>
                </c:pt>
                <c:pt idx="286926">
                  <c:v>58.092950801148497</c:v>
                </c:pt>
                <c:pt idx="286927">
                  <c:v>58.093021172956298</c:v>
                </c:pt>
                <c:pt idx="286928">
                  <c:v>58.0930915445389</c:v>
                </c:pt>
                <c:pt idx="286929">
                  <c:v>58.093161915896196</c:v>
                </c:pt>
                <c:pt idx="286930">
                  <c:v>58.0932322870283</c:v>
                </c:pt>
                <c:pt idx="286931">
                  <c:v>58.093302657935197</c:v>
                </c:pt>
                <c:pt idx="286932">
                  <c:v>58.093373028616703</c:v>
                </c:pt>
                <c:pt idx="286933">
                  <c:v>58.093443399073102</c:v>
                </c:pt>
                <c:pt idx="286934">
                  <c:v>58.093513769304103</c:v>
                </c:pt>
                <c:pt idx="286935">
                  <c:v>58.093584139310003</c:v>
                </c:pt>
                <c:pt idx="286936">
                  <c:v>58.093654509090598</c:v>
                </c:pt>
                <c:pt idx="286937">
                  <c:v>58.093724878645901</c:v>
                </c:pt>
                <c:pt idx="286938">
                  <c:v>58.093795247975997</c:v>
                </c:pt>
                <c:pt idx="286939">
                  <c:v>58.093865617080802</c:v>
                </c:pt>
                <c:pt idx="286940">
                  <c:v>58.0939359859604</c:v>
                </c:pt>
                <c:pt idx="286941">
                  <c:v>58.094006354614798</c:v>
                </c:pt>
                <c:pt idx="286942">
                  <c:v>58.094076723043898</c:v>
                </c:pt>
                <c:pt idx="286943">
                  <c:v>58.094147091247798</c:v>
                </c:pt>
                <c:pt idx="286944">
                  <c:v>58.0942174592264</c:v>
                </c:pt>
                <c:pt idx="286945">
                  <c:v>58.094287826979802</c:v>
                </c:pt>
                <c:pt idx="286946">
                  <c:v>58.094358194507898</c:v>
                </c:pt>
                <c:pt idx="286947">
                  <c:v>58.094428561810801</c:v>
                </c:pt>
                <c:pt idx="286948">
                  <c:v>58.094498928888498</c:v>
                </c:pt>
                <c:pt idx="286949">
                  <c:v>58.094569295740897</c:v>
                </c:pt>
                <c:pt idx="286950">
                  <c:v>58.094639662368103</c:v>
                </c:pt>
                <c:pt idx="286951">
                  <c:v>58.094710028770102</c:v>
                </c:pt>
                <c:pt idx="286952">
                  <c:v>58.094780394946802</c:v>
                </c:pt>
                <c:pt idx="286953">
                  <c:v>58.094850760898296</c:v>
                </c:pt>
                <c:pt idx="286954">
                  <c:v>58.094921126624499</c:v>
                </c:pt>
                <c:pt idx="286955">
                  <c:v>58.094991492125502</c:v>
                </c:pt>
                <c:pt idx="286956">
                  <c:v>58.095061857401298</c:v>
                </c:pt>
                <c:pt idx="286957">
                  <c:v>58.095132222451802</c:v>
                </c:pt>
                <c:pt idx="286958">
                  <c:v>58.0952025872771</c:v>
                </c:pt>
                <c:pt idx="286959">
                  <c:v>58.095272951877199</c:v>
                </c:pt>
                <c:pt idx="286960">
                  <c:v>58.095343316252098</c:v>
                </c:pt>
                <c:pt idx="286961">
                  <c:v>58.095413680401698</c:v>
                </c:pt>
                <c:pt idx="286962">
                  <c:v>58.095484044326099</c:v>
                </c:pt>
                <c:pt idx="286963">
                  <c:v>58.095554408025201</c:v>
                </c:pt>
                <c:pt idx="286964">
                  <c:v>58.095624771499097</c:v>
                </c:pt>
                <c:pt idx="286965">
                  <c:v>58.0956951347478</c:v>
                </c:pt>
                <c:pt idx="286966">
                  <c:v>58.095765497771303</c:v>
                </c:pt>
                <c:pt idx="286967">
                  <c:v>58.095835860569601</c:v>
                </c:pt>
                <c:pt idx="286968">
                  <c:v>58.095906223142599</c:v>
                </c:pt>
                <c:pt idx="286969">
                  <c:v>58.095976585490398</c:v>
                </c:pt>
                <c:pt idx="286970">
                  <c:v>58.096046947612997</c:v>
                </c:pt>
                <c:pt idx="286971">
                  <c:v>58.096117309510298</c:v>
                </c:pt>
                <c:pt idx="286972">
                  <c:v>58.096187671182498</c:v>
                </c:pt>
                <c:pt idx="286973">
                  <c:v>58.0962580326294</c:v>
                </c:pt>
                <c:pt idx="286974">
                  <c:v>58.096328393851103</c:v>
                </c:pt>
                <c:pt idx="286975">
                  <c:v>58.096398754847598</c:v>
                </c:pt>
                <c:pt idx="286976">
                  <c:v>58.096469115618802</c:v>
                </c:pt>
                <c:pt idx="286977">
                  <c:v>58.0965394761648</c:v>
                </c:pt>
                <c:pt idx="286978">
                  <c:v>58.096609836485598</c:v>
                </c:pt>
                <c:pt idx="286979">
                  <c:v>58.096680196581197</c:v>
                </c:pt>
                <c:pt idx="286980">
                  <c:v>58.096750556451603</c:v>
                </c:pt>
                <c:pt idx="286981">
                  <c:v>58.096820916096803</c:v>
                </c:pt>
                <c:pt idx="286982">
                  <c:v>58.096891275516697</c:v>
                </c:pt>
                <c:pt idx="286983">
                  <c:v>58.096961634711498</c:v>
                </c:pt>
                <c:pt idx="286984">
                  <c:v>58.097031993681</c:v>
                </c:pt>
                <c:pt idx="286985">
                  <c:v>58.097102352425303</c:v>
                </c:pt>
                <c:pt idx="286986">
                  <c:v>58.097172710944399</c:v>
                </c:pt>
                <c:pt idx="286987">
                  <c:v>58.097243069238303</c:v>
                </c:pt>
                <c:pt idx="286988">
                  <c:v>58.097313427307</c:v>
                </c:pt>
                <c:pt idx="286989">
                  <c:v>58.097383785150399</c:v>
                </c:pt>
                <c:pt idx="286990">
                  <c:v>58.097454142768697</c:v>
                </c:pt>
                <c:pt idx="286991">
                  <c:v>58.097524500161803</c:v>
                </c:pt>
                <c:pt idx="286992">
                  <c:v>58.097594857329597</c:v>
                </c:pt>
                <c:pt idx="286993">
                  <c:v>58.097665214272197</c:v>
                </c:pt>
                <c:pt idx="286994">
                  <c:v>58.097735570989698</c:v>
                </c:pt>
                <c:pt idx="286995">
                  <c:v>58.0978059274819</c:v>
                </c:pt>
                <c:pt idx="286996">
                  <c:v>58.097876283748903</c:v>
                </c:pt>
                <c:pt idx="286997">
                  <c:v>58.097946639790699</c:v>
                </c:pt>
                <c:pt idx="286998">
                  <c:v>58.098016995607303</c:v>
                </c:pt>
                <c:pt idx="286999">
                  <c:v>58.0980873511987</c:v>
                </c:pt>
                <c:pt idx="287000">
                  <c:v>58.098157706564898</c:v>
                </c:pt>
                <c:pt idx="287001">
                  <c:v>58.098228061705903</c:v>
                </c:pt>
                <c:pt idx="287002">
                  <c:v>58.098298416621702</c:v>
                </c:pt>
                <c:pt idx="287003">
                  <c:v>58.098368771312302</c:v>
                </c:pt>
                <c:pt idx="287004">
                  <c:v>58.098439125777801</c:v>
                </c:pt>
                <c:pt idx="287005">
                  <c:v>58.098509480017903</c:v>
                </c:pt>
                <c:pt idx="287006">
                  <c:v>58.098579834033004</c:v>
                </c:pt>
                <c:pt idx="287007">
                  <c:v>58.098650187822798</c:v>
                </c:pt>
                <c:pt idx="287008">
                  <c:v>58.098720541387401</c:v>
                </c:pt>
                <c:pt idx="287009">
                  <c:v>58.098790894726797</c:v>
                </c:pt>
                <c:pt idx="287010">
                  <c:v>58.098861247841</c:v>
                </c:pt>
                <c:pt idx="287011">
                  <c:v>58.098931600730097</c:v>
                </c:pt>
                <c:pt idx="287012">
                  <c:v>58.099001953393902</c:v>
                </c:pt>
                <c:pt idx="287013">
                  <c:v>58.0990723058325</c:v>
                </c:pt>
                <c:pt idx="287014">
                  <c:v>58.099142658045999</c:v>
                </c:pt>
                <c:pt idx="287015">
                  <c:v>58.099213010034298</c:v>
                </c:pt>
                <c:pt idx="287016">
                  <c:v>58.099283361797298</c:v>
                </c:pt>
                <c:pt idx="287017">
                  <c:v>58.099353713335198</c:v>
                </c:pt>
                <c:pt idx="287018">
                  <c:v>58.099424064647899</c:v>
                </c:pt>
                <c:pt idx="287019">
                  <c:v>58.0994944157354</c:v>
                </c:pt>
                <c:pt idx="287020">
                  <c:v>58.099564766597702</c:v>
                </c:pt>
                <c:pt idx="287021">
                  <c:v>58.099635117234897</c:v>
                </c:pt>
                <c:pt idx="287022">
                  <c:v>58.0997054676468</c:v>
                </c:pt>
                <c:pt idx="287023">
                  <c:v>58.099775817833603</c:v>
                </c:pt>
                <c:pt idx="287024">
                  <c:v>58.0998461677951</c:v>
                </c:pt>
                <c:pt idx="287025">
                  <c:v>58.099916517531497</c:v>
                </c:pt>
                <c:pt idx="287026">
                  <c:v>58.099986867042702</c:v>
                </c:pt>
                <c:pt idx="287027">
                  <c:v>58.1000572163288</c:v>
                </c:pt>
                <c:pt idx="287028">
                  <c:v>58.100127565389599</c:v>
                </c:pt>
                <c:pt idx="287029">
                  <c:v>58.100197914225298</c:v>
                </c:pt>
                <c:pt idx="287030">
                  <c:v>58.100268262835698</c:v>
                </c:pt>
                <c:pt idx="287031">
                  <c:v>58.100338611220998</c:v>
                </c:pt>
                <c:pt idx="287032">
                  <c:v>58.100408959381198</c:v>
                </c:pt>
                <c:pt idx="287033">
                  <c:v>58.1004793073161</c:v>
                </c:pt>
                <c:pt idx="287034">
                  <c:v>58.100549655025901</c:v>
                </c:pt>
                <c:pt idx="287035">
                  <c:v>58.100620002510503</c:v>
                </c:pt>
                <c:pt idx="287036">
                  <c:v>58.100690349769899</c:v>
                </c:pt>
                <c:pt idx="287037">
                  <c:v>58.100760696804102</c:v>
                </c:pt>
                <c:pt idx="287038">
                  <c:v>58.100831043613198</c:v>
                </c:pt>
                <c:pt idx="287039">
                  <c:v>58.100901390197102</c:v>
                </c:pt>
                <c:pt idx="287040">
                  <c:v>58.100971736555799</c:v>
                </c:pt>
                <c:pt idx="287041">
                  <c:v>58.101042082689297</c:v>
                </c:pt>
                <c:pt idx="287042">
                  <c:v>58.101112428597702</c:v>
                </c:pt>
                <c:pt idx="287043">
                  <c:v>58.1011827742809</c:v>
                </c:pt>
                <c:pt idx="287044">
                  <c:v>58.101253119738899</c:v>
                </c:pt>
                <c:pt idx="287045">
                  <c:v>58.101323464971799</c:v>
                </c:pt>
                <c:pt idx="287046">
                  <c:v>58.101393809979498</c:v>
                </c:pt>
                <c:pt idx="287047">
                  <c:v>58.101464154761999</c:v>
                </c:pt>
                <c:pt idx="287048">
                  <c:v>58.101534499319399</c:v>
                </c:pt>
                <c:pt idx="287049">
                  <c:v>58.1016048436516</c:v>
                </c:pt>
                <c:pt idx="287050">
                  <c:v>58.101675187758602</c:v>
                </c:pt>
                <c:pt idx="287051">
                  <c:v>58.101745531640503</c:v>
                </c:pt>
                <c:pt idx="287052">
                  <c:v>58.101815875297198</c:v>
                </c:pt>
                <c:pt idx="287053">
                  <c:v>58.101886218728701</c:v>
                </c:pt>
                <c:pt idx="287054">
                  <c:v>58.101956561935097</c:v>
                </c:pt>
                <c:pt idx="287055">
                  <c:v>58.102026904916301</c:v>
                </c:pt>
                <c:pt idx="287056">
                  <c:v>58.102097247672297</c:v>
                </c:pt>
                <c:pt idx="287057">
                  <c:v>58.102167590203202</c:v>
                </c:pt>
                <c:pt idx="287058">
                  <c:v>58.102237932508899</c:v>
                </c:pt>
                <c:pt idx="287059">
                  <c:v>58.102308274589497</c:v>
                </c:pt>
                <c:pt idx="287060">
                  <c:v>58.102378616444902</c:v>
                </c:pt>
                <c:pt idx="287061">
                  <c:v>58.102448958075101</c:v>
                </c:pt>
                <c:pt idx="287062">
                  <c:v>58.1025192994802</c:v>
                </c:pt>
                <c:pt idx="287063">
                  <c:v>58.102589640660099</c:v>
                </c:pt>
                <c:pt idx="287064">
                  <c:v>58.102659981614899</c:v>
                </c:pt>
                <c:pt idx="287065">
                  <c:v>58.102730322344499</c:v>
                </c:pt>
                <c:pt idx="287066">
                  <c:v>58.102800662848999</c:v>
                </c:pt>
                <c:pt idx="287067">
                  <c:v>58.1028710031283</c:v>
                </c:pt>
                <c:pt idx="287068">
                  <c:v>58.102941343182501</c:v>
                </c:pt>
                <c:pt idx="287069">
                  <c:v>58.103011683011502</c:v>
                </c:pt>
                <c:pt idx="287070">
                  <c:v>58.103082022615403</c:v>
                </c:pt>
                <c:pt idx="287071">
                  <c:v>58.103152361994098</c:v>
                </c:pt>
                <c:pt idx="287072">
                  <c:v>58.103222701147601</c:v>
                </c:pt>
                <c:pt idx="287073">
                  <c:v>58.103293040075997</c:v>
                </c:pt>
                <c:pt idx="287074">
                  <c:v>58.103363378779299</c:v>
                </c:pt>
                <c:pt idx="287075">
                  <c:v>58.103433717257403</c:v>
                </c:pt>
                <c:pt idx="287076">
                  <c:v>58.103504055510399</c:v>
                </c:pt>
                <c:pt idx="287077">
                  <c:v>58.103574393538203</c:v>
                </c:pt>
                <c:pt idx="287078">
                  <c:v>58.1036447313409</c:v>
                </c:pt>
                <c:pt idx="287079">
                  <c:v>58.103715068918397</c:v>
                </c:pt>
                <c:pt idx="287080">
                  <c:v>58.103785406270802</c:v>
                </c:pt>
                <c:pt idx="287081">
                  <c:v>58.103855743398</c:v>
                </c:pt>
                <c:pt idx="287082">
                  <c:v>58.103926080300099</c:v>
                </c:pt>
                <c:pt idx="287083">
                  <c:v>58.103996416977097</c:v>
                </c:pt>
                <c:pt idx="287084">
                  <c:v>58.104066753428903</c:v>
                </c:pt>
                <c:pt idx="287085">
                  <c:v>58.104137089655502</c:v>
                </c:pt>
                <c:pt idx="287086">
                  <c:v>58.104207425657101</c:v>
                </c:pt>
                <c:pt idx="287087">
                  <c:v>58.104277761433501</c:v>
                </c:pt>
                <c:pt idx="287088">
                  <c:v>58.104348096984701</c:v>
                </c:pt>
                <c:pt idx="287089">
                  <c:v>58.104418432310801</c:v>
                </c:pt>
                <c:pt idx="287090">
                  <c:v>58.104488767411802</c:v>
                </c:pt>
                <c:pt idx="287091">
                  <c:v>58.104559102287602</c:v>
                </c:pt>
                <c:pt idx="287092">
                  <c:v>58.104629436938403</c:v>
                </c:pt>
                <c:pt idx="287093">
                  <c:v>58.104699771363897</c:v>
                </c:pt>
                <c:pt idx="287094">
                  <c:v>58.104770105564398</c:v>
                </c:pt>
                <c:pt idx="287095">
                  <c:v>58.1048404395397</c:v>
                </c:pt>
                <c:pt idx="287096">
                  <c:v>58.104910773289802</c:v>
                </c:pt>
                <c:pt idx="287097">
                  <c:v>58.104981106814897</c:v>
                </c:pt>
                <c:pt idx="287098">
                  <c:v>58.105051440114799</c:v>
                </c:pt>
                <c:pt idx="287099">
                  <c:v>58.105121773189602</c:v>
                </c:pt>
                <c:pt idx="287100">
                  <c:v>58.105192106039198</c:v>
                </c:pt>
                <c:pt idx="287101">
                  <c:v>58.105262438663701</c:v>
                </c:pt>
                <c:pt idx="287102">
                  <c:v>58.105332771063097</c:v>
                </c:pt>
                <c:pt idx="287103">
                  <c:v>58.1054031032374</c:v>
                </c:pt>
                <c:pt idx="287104">
                  <c:v>58.105473435186497</c:v>
                </c:pt>
                <c:pt idx="287105">
                  <c:v>58.1055437669105</c:v>
                </c:pt>
                <c:pt idx="287106">
                  <c:v>58.105614098409397</c:v>
                </c:pt>
                <c:pt idx="287107">
                  <c:v>58.105684429683201</c:v>
                </c:pt>
                <c:pt idx="287108">
                  <c:v>58.105754760731799</c:v>
                </c:pt>
                <c:pt idx="287109">
                  <c:v>58.105825091555303</c:v>
                </c:pt>
                <c:pt idx="287110">
                  <c:v>58.105895422153701</c:v>
                </c:pt>
                <c:pt idx="287111">
                  <c:v>58.105965752526998</c:v>
                </c:pt>
                <c:pt idx="287112">
                  <c:v>58.106036082675097</c:v>
                </c:pt>
                <c:pt idx="287113">
                  <c:v>58.106106412598102</c:v>
                </c:pt>
                <c:pt idx="287114">
                  <c:v>58.106176742296</c:v>
                </c:pt>
                <c:pt idx="287115">
                  <c:v>58.106247071768799</c:v>
                </c:pt>
                <c:pt idx="287116">
                  <c:v>58.106317401016497</c:v>
                </c:pt>
                <c:pt idx="287117">
                  <c:v>58.106387730039003</c:v>
                </c:pt>
                <c:pt idx="287118">
                  <c:v>58.106458058836502</c:v>
                </c:pt>
                <c:pt idx="287119">
                  <c:v>58.106528387408801</c:v>
                </c:pt>
                <c:pt idx="287120">
                  <c:v>58.106598715756</c:v>
                </c:pt>
                <c:pt idx="287121">
                  <c:v>58.1066690438781</c:v>
                </c:pt>
                <c:pt idx="287122">
                  <c:v>58.106739371774999</c:v>
                </c:pt>
                <c:pt idx="287123">
                  <c:v>58.106809699446899</c:v>
                </c:pt>
                <c:pt idx="287124">
                  <c:v>58.106880026893599</c:v>
                </c:pt>
                <c:pt idx="287125">
                  <c:v>58.106950354115298</c:v>
                </c:pt>
                <c:pt idx="287126">
                  <c:v>58.107020681111798</c:v>
                </c:pt>
                <c:pt idx="287127">
                  <c:v>58.107091007883199</c:v>
                </c:pt>
                <c:pt idx="287128">
                  <c:v>58.107161334429499</c:v>
                </c:pt>
                <c:pt idx="287129">
                  <c:v>58.107231660750699</c:v>
                </c:pt>
                <c:pt idx="287130">
                  <c:v>58.107301986846799</c:v>
                </c:pt>
                <c:pt idx="287131">
                  <c:v>58.1073723127178</c:v>
                </c:pt>
                <c:pt idx="287132">
                  <c:v>58.107442638363601</c:v>
                </c:pt>
                <c:pt idx="287133">
                  <c:v>58.107512963784401</c:v>
                </c:pt>
                <c:pt idx="287134">
                  <c:v>58.107583288980102</c:v>
                </c:pt>
                <c:pt idx="287135">
                  <c:v>58.107653613950603</c:v>
                </c:pt>
                <c:pt idx="287136">
                  <c:v>58.107723938696097</c:v>
                </c:pt>
                <c:pt idx="287137">
                  <c:v>58.107794263216398</c:v>
                </c:pt>
                <c:pt idx="287138">
                  <c:v>58.107864587511699</c:v>
                </c:pt>
                <c:pt idx="287139">
                  <c:v>58.1079349115818</c:v>
                </c:pt>
                <c:pt idx="287140">
                  <c:v>58.108005235426802</c:v>
                </c:pt>
                <c:pt idx="287141">
                  <c:v>58.108075559046803</c:v>
                </c:pt>
                <c:pt idx="287142">
                  <c:v>58.108145882441598</c:v>
                </c:pt>
                <c:pt idx="287143">
                  <c:v>58.108216205611399</c:v>
                </c:pt>
                <c:pt idx="287144">
                  <c:v>58.108286528556</c:v>
                </c:pt>
                <c:pt idx="287145">
                  <c:v>58.108356851275602</c:v>
                </c:pt>
                <c:pt idx="287146">
                  <c:v>58.108427173770004</c:v>
                </c:pt>
                <c:pt idx="287147">
                  <c:v>58.108497496039398</c:v>
                </c:pt>
                <c:pt idx="287148">
                  <c:v>58.1085678180836</c:v>
                </c:pt>
                <c:pt idx="287149">
                  <c:v>58.108638139902801</c:v>
                </c:pt>
                <c:pt idx="287150">
                  <c:v>58.108708461496903</c:v>
                </c:pt>
                <c:pt idx="287151">
                  <c:v>58.108778782865798</c:v>
                </c:pt>
                <c:pt idx="287152">
                  <c:v>58.1088491040097</c:v>
                </c:pt>
                <c:pt idx="287153">
                  <c:v>58.108919424928501</c:v>
                </c:pt>
                <c:pt idx="287154">
                  <c:v>58.108989745622203</c:v>
                </c:pt>
                <c:pt idx="287155">
                  <c:v>58.109060066090798</c:v>
                </c:pt>
                <c:pt idx="287156">
                  <c:v>58.1091303863343</c:v>
                </c:pt>
                <c:pt idx="287157">
                  <c:v>58.109200706352802</c:v>
                </c:pt>
                <c:pt idx="287158">
                  <c:v>58.109271026146097</c:v>
                </c:pt>
                <c:pt idx="287159">
                  <c:v>58.109341345714398</c:v>
                </c:pt>
                <c:pt idx="287160">
                  <c:v>58.1094116650576</c:v>
                </c:pt>
                <c:pt idx="287161">
                  <c:v>58.109481984175602</c:v>
                </c:pt>
                <c:pt idx="287162">
                  <c:v>58.109552303068597</c:v>
                </c:pt>
                <c:pt idx="287163">
                  <c:v>58.109622621736598</c:v>
                </c:pt>
                <c:pt idx="287164">
                  <c:v>58.1096929401794</c:v>
                </c:pt>
                <c:pt idx="287165">
                  <c:v>58.109763258397102</c:v>
                </c:pt>
                <c:pt idx="287166">
                  <c:v>58.109833576389804</c:v>
                </c:pt>
                <c:pt idx="287167">
                  <c:v>58.109903894157398</c:v>
                </c:pt>
                <c:pt idx="287168">
                  <c:v>58.1099742116999</c:v>
                </c:pt>
                <c:pt idx="287169">
                  <c:v>58.110044529017301</c:v>
                </c:pt>
                <c:pt idx="287170">
                  <c:v>58.110114846109703</c:v>
                </c:pt>
                <c:pt idx="287171">
                  <c:v>58.110185162976897</c:v>
                </c:pt>
                <c:pt idx="287172">
                  <c:v>58.110255479619099</c:v>
                </c:pt>
                <c:pt idx="287173">
                  <c:v>58.1103257960362</c:v>
                </c:pt>
                <c:pt idx="287174">
                  <c:v>58.110396112228301</c:v>
                </c:pt>
                <c:pt idx="287175">
                  <c:v>58.110466428195203</c:v>
                </c:pt>
                <c:pt idx="287176">
                  <c:v>58.110536743937097</c:v>
                </c:pt>
                <c:pt idx="287177">
                  <c:v>58.110607059453898</c:v>
                </c:pt>
                <c:pt idx="287178">
                  <c:v>58.110677374745599</c:v>
                </c:pt>
                <c:pt idx="287179">
                  <c:v>58.1107476898123</c:v>
                </c:pt>
                <c:pt idx="287180">
                  <c:v>58.1108180046539</c:v>
                </c:pt>
                <c:pt idx="287181">
                  <c:v>58.110888319270401</c:v>
                </c:pt>
                <c:pt idx="287182">
                  <c:v>58.110958633661902</c:v>
                </c:pt>
                <c:pt idx="287183">
                  <c:v>58.111028947828203</c:v>
                </c:pt>
                <c:pt idx="287184">
                  <c:v>58.111099261769503</c:v>
                </c:pt>
                <c:pt idx="287185">
                  <c:v>58.111169575485803</c:v>
                </c:pt>
                <c:pt idx="287186">
                  <c:v>58.111239888977003</c:v>
                </c:pt>
                <c:pt idx="287187">
                  <c:v>58.111310202243097</c:v>
                </c:pt>
                <c:pt idx="287188">
                  <c:v>58.111380515284097</c:v>
                </c:pt>
                <c:pt idx="287189">
                  <c:v>58.111450828100097</c:v>
                </c:pt>
                <c:pt idx="287190">
                  <c:v>58.111521140691003</c:v>
                </c:pt>
                <c:pt idx="287191">
                  <c:v>58.111591453056803</c:v>
                </c:pt>
                <c:pt idx="287192">
                  <c:v>58.111661765197603</c:v>
                </c:pt>
                <c:pt idx="287193">
                  <c:v>58.111732077113302</c:v>
                </c:pt>
                <c:pt idx="287194">
                  <c:v>58.111802388804001</c:v>
                </c:pt>
                <c:pt idx="287195">
                  <c:v>58.111872700269501</c:v>
                </c:pt>
                <c:pt idx="287196">
                  <c:v>58.1119430115101</c:v>
                </c:pt>
                <c:pt idx="287197">
                  <c:v>58.112013322525499</c:v>
                </c:pt>
                <c:pt idx="287198">
                  <c:v>58.112083633315997</c:v>
                </c:pt>
                <c:pt idx="287199">
                  <c:v>58.112153943881303</c:v>
                </c:pt>
                <c:pt idx="287200">
                  <c:v>58.112224254221601</c:v>
                </c:pt>
                <c:pt idx="287201">
                  <c:v>58.1122945643368</c:v>
                </c:pt>
                <c:pt idx="287202">
                  <c:v>58.112364874226998</c:v>
                </c:pt>
                <c:pt idx="287203">
                  <c:v>58.112435183892202</c:v>
                </c:pt>
                <c:pt idx="287204">
                  <c:v>58.112505493332201</c:v>
                </c:pt>
                <c:pt idx="287205">
                  <c:v>58.112575802547198</c:v>
                </c:pt>
                <c:pt idx="287206">
                  <c:v>58.112646111537202</c:v>
                </c:pt>
                <c:pt idx="287207">
                  <c:v>58.1127164203021</c:v>
                </c:pt>
                <c:pt idx="287208">
                  <c:v>58.112786728842003</c:v>
                </c:pt>
                <c:pt idx="287209">
                  <c:v>58.1128570371568</c:v>
                </c:pt>
                <c:pt idx="287210">
                  <c:v>58.112927345246497</c:v>
                </c:pt>
                <c:pt idx="287211">
                  <c:v>58.112997653111201</c:v>
                </c:pt>
                <c:pt idx="287212">
                  <c:v>58.113067960750897</c:v>
                </c:pt>
                <c:pt idx="287213">
                  <c:v>58.1131382681655</c:v>
                </c:pt>
                <c:pt idx="287214">
                  <c:v>58.113208575355102</c:v>
                </c:pt>
                <c:pt idx="287215">
                  <c:v>58.113278882319598</c:v>
                </c:pt>
                <c:pt idx="287216">
                  <c:v>58.113349189059001</c:v>
                </c:pt>
                <c:pt idx="287217">
                  <c:v>58.113419495573503</c:v>
                </c:pt>
                <c:pt idx="287218">
                  <c:v>58.113489801862798</c:v>
                </c:pt>
                <c:pt idx="287219">
                  <c:v>58.113560107927199</c:v>
                </c:pt>
                <c:pt idx="287220">
                  <c:v>58.113630413766501</c:v>
                </c:pt>
                <c:pt idx="287221">
                  <c:v>58.113700719380702</c:v>
                </c:pt>
                <c:pt idx="287222">
                  <c:v>58.113771024769903</c:v>
                </c:pt>
                <c:pt idx="287223">
                  <c:v>58.113841329934097</c:v>
                </c:pt>
                <c:pt idx="287224">
                  <c:v>58.113911634873197</c:v>
                </c:pt>
                <c:pt idx="287225">
                  <c:v>58.113981939587298</c:v>
                </c:pt>
                <c:pt idx="287226">
                  <c:v>58.114052244076298</c:v>
                </c:pt>
                <c:pt idx="287227">
                  <c:v>58.114122548340298</c:v>
                </c:pt>
                <c:pt idx="287228">
                  <c:v>58.114192852379297</c:v>
                </c:pt>
                <c:pt idx="287229">
                  <c:v>58.114263156193203</c:v>
                </c:pt>
                <c:pt idx="287230">
                  <c:v>58.114333459782102</c:v>
                </c:pt>
                <c:pt idx="287231">
                  <c:v>58.114403763146001</c:v>
                </c:pt>
                <c:pt idx="287232">
                  <c:v>58.114474066284799</c:v>
                </c:pt>
                <c:pt idx="287233">
                  <c:v>58.114544369198597</c:v>
                </c:pt>
                <c:pt idx="287234">
                  <c:v>58.114614671887303</c:v>
                </c:pt>
                <c:pt idx="287235">
                  <c:v>58.1146849743511</c:v>
                </c:pt>
                <c:pt idx="287236">
                  <c:v>58.114755276589797</c:v>
                </c:pt>
                <c:pt idx="287237">
                  <c:v>58.114825578603401</c:v>
                </c:pt>
                <c:pt idx="287238">
                  <c:v>58.114895880392098</c:v>
                </c:pt>
                <c:pt idx="287239">
                  <c:v>58.114966181955701</c:v>
                </c:pt>
                <c:pt idx="287240">
                  <c:v>58.115036483294197</c:v>
                </c:pt>
                <c:pt idx="287241">
                  <c:v>58.1151067844078</c:v>
                </c:pt>
                <c:pt idx="287242">
                  <c:v>58.115177085296303</c:v>
                </c:pt>
                <c:pt idx="287243">
                  <c:v>58.115247385959798</c:v>
                </c:pt>
                <c:pt idx="287244">
                  <c:v>58.1153176863982</c:v>
                </c:pt>
                <c:pt idx="287245">
                  <c:v>58.115387986611701</c:v>
                </c:pt>
                <c:pt idx="287246">
                  <c:v>58.115458286600102</c:v>
                </c:pt>
                <c:pt idx="287247">
                  <c:v>58.115528586363503</c:v>
                </c:pt>
                <c:pt idx="287248">
                  <c:v>58.115598885901797</c:v>
                </c:pt>
                <c:pt idx="287249">
                  <c:v>58.115669185215197</c:v>
                </c:pt>
                <c:pt idx="287250">
                  <c:v>58.115739484303496</c:v>
                </c:pt>
                <c:pt idx="287251">
                  <c:v>58.115809783166803</c:v>
                </c:pt>
                <c:pt idx="287252">
                  <c:v>58.115880081805102</c:v>
                </c:pt>
                <c:pt idx="287253">
                  <c:v>58.115950380218301</c:v>
                </c:pt>
                <c:pt idx="287254">
                  <c:v>58.116020678406599</c:v>
                </c:pt>
                <c:pt idx="287255">
                  <c:v>58.116090976369797</c:v>
                </c:pt>
                <c:pt idx="287256">
                  <c:v>58.116161274108002</c:v>
                </c:pt>
                <c:pt idx="287257">
                  <c:v>58.116231571621199</c:v>
                </c:pt>
                <c:pt idx="287258">
                  <c:v>58.116301868909403</c:v>
                </c:pt>
                <c:pt idx="287259">
                  <c:v>58.1163721659725</c:v>
                </c:pt>
                <c:pt idx="287260">
                  <c:v>58.116442462810703</c:v>
                </c:pt>
                <c:pt idx="287261">
                  <c:v>58.116512759423799</c:v>
                </c:pt>
                <c:pt idx="287262">
                  <c:v>58.116583055811901</c:v>
                </c:pt>
                <c:pt idx="287263">
                  <c:v>58.116653351975003</c:v>
                </c:pt>
                <c:pt idx="287264">
                  <c:v>58.116723647913098</c:v>
                </c:pt>
                <c:pt idx="287265">
                  <c:v>58.116793943626199</c:v>
                </c:pt>
                <c:pt idx="287266">
                  <c:v>58.1168642391143</c:v>
                </c:pt>
                <c:pt idx="287267">
                  <c:v>58.1169345343773</c:v>
                </c:pt>
                <c:pt idx="287268">
                  <c:v>58.1170048294154</c:v>
                </c:pt>
                <c:pt idx="287269">
                  <c:v>58.1170751242284</c:v>
                </c:pt>
                <c:pt idx="287270">
                  <c:v>58.117145418816499</c:v>
                </c:pt>
                <c:pt idx="287271">
                  <c:v>58.117215713179498</c:v>
                </c:pt>
                <c:pt idx="287272">
                  <c:v>58.117286007317503</c:v>
                </c:pt>
                <c:pt idx="287273">
                  <c:v>58.117356301230501</c:v>
                </c:pt>
                <c:pt idx="287274">
                  <c:v>58.117426594918498</c:v>
                </c:pt>
                <c:pt idx="287275">
                  <c:v>58.117496888381503</c:v>
                </c:pt>
                <c:pt idx="287276">
                  <c:v>58.117567181619499</c:v>
                </c:pt>
                <c:pt idx="287277">
                  <c:v>58.117637474632502</c:v>
                </c:pt>
                <c:pt idx="287278">
                  <c:v>58.117707767420598</c:v>
                </c:pt>
                <c:pt idx="287279">
                  <c:v>58.1177780599836</c:v>
                </c:pt>
                <c:pt idx="287280">
                  <c:v>58.117848352321502</c:v>
                </c:pt>
                <c:pt idx="287281">
                  <c:v>58.117918644434504</c:v>
                </c:pt>
                <c:pt idx="287282">
                  <c:v>58.117988936322597</c:v>
                </c:pt>
                <c:pt idx="287283">
                  <c:v>58.118059227985597</c:v>
                </c:pt>
                <c:pt idx="287284">
                  <c:v>58.118129519423597</c:v>
                </c:pt>
                <c:pt idx="287285">
                  <c:v>58.118199810636597</c:v>
                </c:pt>
                <c:pt idx="287286">
                  <c:v>58.118270101624603</c:v>
                </c:pt>
                <c:pt idx="287287">
                  <c:v>58.118340392387601</c:v>
                </c:pt>
                <c:pt idx="287288">
                  <c:v>58.1184106829256</c:v>
                </c:pt>
                <c:pt idx="287289">
                  <c:v>58.118480973238697</c:v>
                </c:pt>
                <c:pt idx="287290">
                  <c:v>58.118551263326701</c:v>
                </c:pt>
                <c:pt idx="287291">
                  <c:v>58.118621553189698</c:v>
                </c:pt>
                <c:pt idx="287292">
                  <c:v>58.118691842827801</c:v>
                </c:pt>
                <c:pt idx="287293">
                  <c:v>58.118762132240903</c:v>
                </c:pt>
                <c:pt idx="287294">
                  <c:v>58.118832421428898</c:v>
                </c:pt>
                <c:pt idx="287295">
                  <c:v>58.118902710392</c:v>
                </c:pt>
                <c:pt idx="287296">
                  <c:v>58.118972999130101</c:v>
                </c:pt>
                <c:pt idx="287297">
                  <c:v>58.119043287643201</c:v>
                </c:pt>
                <c:pt idx="287298">
                  <c:v>58.119113575931301</c:v>
                </c:pt>
                <c:pt idx="287299">
                  <c:v>58.1191838639945</c:v>
                </c:pt>
                <c:pt idx="287300">
                  <c:v>58.1192541518326</c:v>
                </c:pt>
                <c:pt idx="287301">
                  <c:v>58.119324439445798</c:v>
                </c:pt>
                <c:pt idx="287302">
                  <c:v>58.119394726834003</c:v>
                </c:pt>
                <c:pt idx="287303">
                  <c:v>58.1194650139972</c:v>
                </c:pt>
                <c:pt idx="287304">
                  <c:v>58.119535300935397</c:v>
                </c:pt>
                <c:pt idx="287305">
                  <c:v>58.1196055876486</c:v>
                </c:pt>
                <c:pt idx="287306">
                  <c:v>58.119675874136803</c:v>
                </c:pt>
                <c:pt idx="287307">
                  <c:v>58.119746160400098</c:v>
                </c:pt>
                <c:pt idx="287308">
                  <c:v>58.119816446438399</c:v>
                </c:pt>
                <c:pt idx="287309">
                  <c:v>58.1198867322517</c:v>
                </c:pt>
                <c:pt idx="287310">
                  <c:v>58.119957017840001</c:v>
                </c:pt>
                <c:pt idx="287311">
                  <c:v>58.1200273032034</c:v>
                </c:pt>
                <c:pt idx="287312">
                  <c:v>58.1200975883417</c:v>
                </c:pt>
                <c:pt idx="287313">
                  <c:v>58.120167873255099</c:v>
                </c:pt>
                <c:pt idx="287314">
                  <c:v>58.120238157943596</c:v>
                </c:pt>
                <c:pt idx="287315">
                  <c:v>58.120308442407001</c:v>
                </c:pt>
                <c:pt idx="287316">
                  <c:v>58.120378726645498</c:v>
                </c:pt>
                <c:pt idx="287317">
                  <c:v>58.120449010659001</c:v>
                </c:pt>
                <c:pt idx="287318">
                  <c:v>58.120519294447497</c:v>
                </c:pt>
                <c:pt idx="287319">
                  <c:v>58.120589578011099</c:v>
                </c:pt>
                <c:pt idx="287320">
                  <c:v>58.120659861349601</c:v>
                </c:pt>
                <c:pt idx="287321">
                  <c:v>58.120730144463202</c:v>
                </c:pt>
                <c:pt idx="287322">
                  <c:v>58.120800427351902</c:v>
                </c:pt>
                <c:pt idx="287323">
                  <c:v>58.120870710015602</c:v>
                </c:pt>
                <c:pt idx="287324">
                  <c:v>58.120940992454301</c:v>
                </c:pt>
                <c:pt idx="287325">
                  <c:v>58.121011274668</c:v>
                </c:pt>
                <c:pt idx="287326">
                  <c:v>58.121081556656797</c:v>
                </c:pt>
                <c:pt idx="287327">
                  <c:v>58.121151838420602</c:v>
                </c:pt>
                <c:pt idx="287328">
                  <c:v>58.121222119959398</c:v>
                </c:pt>
                <c:pt idx="287329">
                  <c:v>58.121292401273301</c:v>
                </c:pt>
                <c:pt idx="287330">
                  <c:v>58.121362682362196</c:v>
                </c:pt>
                <c:pt idx="287331">
                  <c:v>58.121432963226098</c:v>
                </c:pt>
                <c:pt idx="287332">
                  <c:v>58.121503243865099</c:v>
                </c:pt>
                <c:pt idx="287333">
                  <c:v>58.1215735242791</c:v>
                </c:pt>
                <c:pt idx="287334">
                  <c:v>58.121643804468199</c:v>
                </c:pt>
                <c:pt idx="287335">
                  <c:v>58.121714084432298</c:v>
                </c:pt>
                <c:pt idx="287336">
                  <c:v>58.121784364171397</c:v>
                </c:pt>
                <c:pt idx="287337">
                  <c:v>58.121854643685602</c:v>
                </c:pt>
                <c:pt idx="287338">
                  <c:v>58.121924922974799</c:v>
                </c:pt>
                <c:pt idx="287339">
                  <c:v>58.121995202039102</c:v>
                </c:pt>
                <c:pt idx="287340">
                  <c:v>58.122065480878398</c:v>
                </c:pt>
                <c:pt idx="287341">
                  <c:v>58.1221357594927</c:v>
                </c:pt>
                <c:pt idx="287342">
                  <c:v>58.122206037882101</c:v>
                </c:pt>
                <c:pt idx="287343">
                  <c:v>58.122276316046602</c:v>
                </c:pt>
                <c:pt idx="287344">
                  <c:v>58.122346593986002</c:v>
                </c:pt>
                <c:pt idx="287345">
                  <c:v>58.122416871700601</c:v>
                </c:pt>
                <c:pt idx="287346">
                  <c:v>58.1224871491901</c:v>
                </c:pt>
                <c:pt idx="287347">
                  <c:v>58.122557426454797</c:v>
                </c:pt>
                <c:pt idx="287348">
                  <c:v>58.122627703494402</c:v>
                </c:pt>
                <c:pt idx="287349">
                  <c:v>58.122697980309198</c:v>
                </c:pt>
                <c:pt idx="287350">
                  <c:v>58.122768256898901</c:v>
                </c:pt>
                <c:pt idx="287351">
                  <c:v>58.122838533263803</c:v>
                </c:pt>
                <c:pt idx="287352">
                  <c:v>58.122908809403597</c:v>
                </c:pt>
                <c:pt idx="287353">
                  <c:v>58.122979085318597</c:v>
                </c:pt>
                <c:pt idx="287354">
                  <c:v>58.123049361008597</c:v>
                </c:pt>
                <c:pt idx="287355">
                  <c:v>58.123119636473596</c:v>
                </c:pt>
                <c:pt idx="287356">
                  <c:v>58.123189911713702</c:v>
                </c:pt>
                <c:pt idx="287357">
                  <c:v>58.1232601867288</c:v>
                </c:pt>
                <c:pt idx="287358">
                  <c:v>58.123330461518997</c:v>
                </c:pt>
                <c:pt idx="287359">
                  <c:v>58.123400736084299</c:v>
                </c:pt>
                <c:pt idx="287360">
                  <c:v>58.123471010424602</c:v>
                </c:pt>
                <c:pt idx="287361">
                  <c:v>58.123541284540003</c:v>
                </c:pt>
                <c:pt idx="287362">
                  <c:v>58.123611558430397</c:v>
                </c:pt>
                <c:pt idx="287363">
                  <c:v>58.123681832095897</c:v>
                </c:pt>
                <c:pt idx="287364">
                  <c:v>58.123752105536497</c:v>
                </c:pt>
                <c:pt idx="287365">
                  <c:v>58.123822378752102</c:v>
                </c:pt>
                <c:pt idx="287366">
                  <c:v>58.1238926517427</c:v>
                </c:pt>
                <c:pt idx="287367">
                  <c:v>58.123962924508497</c:v>
                </c:pt>
                <c:pt idx="287368">
                  <c:v>58.1240331970493</c:v>
                </c:pt>
                <c:pt idx="287369">
                  <c:v>58.124103469365103</c:v>
                </c:pt>
                <c:pt idx="287370">
                  <c:v>58.124173741456097</c:v>
                </c:pt>
                <c:pt idx="287371">
                  <c:v>58.124244013322098</c:v>
                </c:pt>
                <c:pt idx="287372">
                  <c:v>58.124314284963098</c:v>
                </c:pt>
                <c:pt idx="287373">
                  <c:v>58.124384556379198</c:v>
                </c:pt>
                <c:pt idx="287374">
                  <c:v>58.124454827570403</c:v>
                </c:pt>
                <c:pt idx="287375">
                  <c:v>58.124525098536701</c:v>
                </c:pt>
                <c:pt idx="287376">
                  <c:v>58.124595369277998</c:v>
                </c:pt>
                <c:pt idx="287377">
                  <c:v>58.124665639794401</c:v>
                </c:pt>
                <c:pt idx="287378">
                  <c:v>58.124735910085903</c:v>
                </c:pt>
                <c:pt idx="287379">
                  <c:v>58.124806180152397</c:v>
                </c:pt>
                <c:pt idx="287380">
                  <c:v>58.124876449994098</c:v>
                </c:pt>
                <c:pt idx="287381">
                  <c:v>58.124946719610698</c:v>
                </c:pt>
                <c:pt idx="287382">
                  <c:v>58.125016989002503</c:v>
                </c:pt>
                <c:pt idx="287383">
                  <c:v>58.125087258169302</c:v>
                </c:pt>
                <c:pt idx="287384">
                  <c:v>58.125157527111199</c:v>
                </c:pt>
                <c:pt idx="287385">
                  <c:v>58.125227795828202</c:v>
                </c:pt>
                <c:pt idx="287386">
                  <c:v>58.125298064320297</c:v>
                </c:pt>
                <c:pt idx="287387">
                  <c:v>58.125368332587399</c:v>
                </c:pt>
                <c:pt idx="287388">
                  <c:v>58.1254386006296</c:v>
                </c:pt>
                <c:pt idx="287389">
                  <c:v>58.1255088684469</c:v>
                </c:pt>
                <c:pt idx="287390">
                  <c:v>58.125579136039299</c:v>
                </c:pt>
                <c:pt idx="287391">
                  <c:v>58.125649403406698</c:v>
                </c:pt>
                <c:pt idx="287392">
                  <c:v>58.125719670549302</c:v>
                </c:pt>
                <c:pt idx="287393">
                  <c:v>58.125789937466898</c:v>
                </c:pt>
                <c:pt idx="287394">
                  <c:v>58.125860204159601</c:v>
                </c:pt>
                <c:pt idx="287395">
                  <c:v>58.125930470627402</c:v>
                </c:pt>
                <c:pt idx="287396">
                  <c:v>58.126000736870203</c:v>
                </c:pt>
                <c:pt idx="287397">
                  <c:v>58.126071002888203</c:v>
                </c:pt>
                <c:pt idx="287398">
                  <c:v>58.126141268681202</c:v>
                </c:pt>
                <c:pt idx="287399">
                  <c:v>58.1262115342493</c:v>
                </c:pt>
                <c:pt idx="287400">
                  <c:v>58.126281799592498</c:v>
                </c:pt>
                <c:pt idx="287401">
                  <c:v>58.126352064710801</c:v>
                </c:pt>
                <c:pt idx="287402">
                  <c:v>58.126422329604203</c:v>
                </c:pt>
                <c:pt idx="287403">
                  <c:v>58.126492594272598</c:v>
                </c:pt>
                <c:pt idx="287404">
                  <c:v>58.126562858716198</c:v>
                </c:pt>
                <c:pt idx="287405">
                  <c:v>58.126633122934798</c:v>
                </c:pt>
                <c:pt idx="287406">
                  <c:v>58.126703386928597</c:v>
                </c:pt>
                <c:pt idx="287407">
                  <c:v>58.126773650697402</c:v>
                </c:pt>
                <c:pt idx="287408">
                  <c:v>58.126843914241299</c:v>
                </c:pt>
                <c:pt idx="287409">
                  <c:v>58.126914177560302</c:v>
                </c:pt>
                <c:pt idx="287410">
                  <c:v>58.126984440654397</c:v>
                </c:pt>
                <c:pt idx="287411">
                  <c:v>58.127054703523598</c:v>
                </c:pt>
                <c:pt idx="287412">
                  <c:v>58.127124966167898</c:v>
                </c:pt>
                <c:pt idx="287413">
                  <c:v>58.127195228587297</c:v>
                </c:pt>
                <c:pt idx="287414">
                  <c:v>58.127265490781802</c:v>
                </c:pt>
                <c:pt idx="287415">
                  <c:v>58.127335752751399</c:v>
                </c:pt>
                <c:pt idx="287416">
                  <c:v>58.127406014496003</c:v>
                </c:pt>
                <c:pt idx="287417">
                  <c:v>58.127476276015798</c:v>
                </c:pt>
                <c:pt idx="287418">
                  <c:v>58.1275465373107</c:v>
                </c:pt>
                <c:pt idx="287419">
                  <c:v>58.1276167983806</c:v>
                </c:pt>
                <c:pt idx="287420">
                  <c:v>58.1276870592257</c:v>
                </c:pt>
                <c:pt idx="287421">
                  <c:v>58.127757319845898</c:v>
                </c:pt>
                <c:pt idx="287422">
                  <c:v>58.127827580241203</c:v>
                </c:pt>
                <c:pt idx="287423">
                  <c:v>58.127897840411599</c:v>
                </c:pt>
                <c:pt idx="287424">
                  <c:v>58.127968100357002</c:v>
                </c:pt>
                <c:pt idx="287425">
                  <c:v>58.128038360077603</c:v>
                </c:pt>
                <c:pt idx="287426">
                  <c:v>58.128108619573297</c:v>
                </c:pt>
                <c:pt idx="287427">
                  <c:v>58.128178878844103</c:v>
                </c:pt>
                <c:pt idx="287428">
                  <c:v>58.128249137890002</c:v>
                </c:pt>
                <c:pt idx="287429">
                  <c:v>58.128319396710999</c:v>
                </c:pt>
                <c:pt idx="287430">
                  <c:v>58.128389655307203</c:v>
                </c:pt>
                <c:pt idx="287431">
                  <c:v>58.128459913678398</c:v>
                </c:pt>
                <c:pt idx="287432">
                  <c:v>58.1285301718247</c:v>
                </c:pt>
                <c:pt idx="287433">
                  <c:v>58.1286004297462</c:v>
                </c:pt>
                <c:pt idx="287434">
                  <c:v>58.1286706874427</c:v>
                </c:pt>
                <c:pt idx="287435">
                  <c:v>58.128740944914398</c:v>
                </c:pt>
                <c:pt idx="287436">
                  <c:v>58.128811202161202</c:v>
                </c:pt>
                <c:pt idx="287437">
                  <c:v>58.128881459183098</c:v>
                </c:pt>
                <c:pt idx="287438">
                  <c:v>58.128951715980101</c:v>
                </c:pt>
                <c:pt idx="287439">
                  <c:v>58.129021972552202</c:v>
                </c:pt>
                <c:pt idx="287440">
                  <c:v>58.129092228899502</c:v>
                </c:pt>
                <c:pt idx="287441">
                  <c:v>58.129162485021801</c:v>
                </c:pt>
                <c:pt idx="287442">
                  <c:v>58.129232740919299</c:v>
                </c:pt>
                <c:pt idx="287443">
                  <c:v>58.129302996591903</c:v>
                </c:pt>
                <c:pt idx="287444">
                  <c:v>58.129373252039599</c:v>
                </c:pt>
                <c:pt idx="287445">
                  <c:v>58.129443507262401</c:v>
                </c:pt>
                <c:pt idx="287446">
                  <c:v>58.129513762260302</c:v>
                </c:pt>
                <c:pt idx="287447">
                  <c:v>58.129584017033402</c:v>
                </c:pt>
                <c:pt idx="287448">
                  <c:v>58.1296542715816</c:v>
                </c:pt>
                <c:pt idx="287449">
                  <c:v>58.129724525904898</c:v>
                </c:pt>
                <c:pt idx="287450">
                  <c:v>58.129794780003301</c:v>
                </c:pt>
                <c:pt idx="287451">
                  <c:v>58.129865033876897</c:v>
                </c:pt>
                <c:pt idx="287452">
                  <c:v>58.129935287525498</c:v>
                </c:pt>
                <c:pt idx="287453">
                  <c:v>58.130005540949298</c:v>
                </c:pt>
                <c:pt idx="287454">
                  <c:v>58.130075794148297</c:v>
                </c:pt>
                <c:pt idx="287455">
                  <c:v>58.130146047122302</c:v>
                </c:pt>
                <c:pt idx="287456">
                  <c:v>58.130216299871499</c:v>
                </c:pt>
                <c:pt idx="287457">
                  <c:v>58.130286552395802</c:v>
                </c:pt>
                <c:pt idx="287458">
                  <c:v>58.130356804695197</c:v>
                </c:pt>
                <c:pt idx="287459">
                  <c:v>58.130427056769797</c:v>
                </c:pt>
                <c:pt idx="287460">
                  <c:v>58.130497308619503</c:v>
                </c:pt>
                <c:pt idx="287461">
                  <c:v>58.130567560244302</c:v>
                </c:pt>
                <c:pt idx="287462">
                  <c:v>58.130637811644199</c:v>
                </c:pt>
                <c:pt idx="287463">
                  <c:v>58.130708062819302</c:v>
                </c:pt>
                <c:pt idx="287464">
                  <c:v>58.130778313769497</c:v>
                </c:pt>
                <c:pt idx="287465">
                  <c:v>58.130848564494897</c:v>
                </c:pt>
                <c:pt idx="287466">
                  <c:v>58.130918814995397</c:v>
                </c:pt>
                <c:pt idx="287467">
                  <c:v>58.130989065271002</c:v>
                </c:pt>
                <c:pt idx="287468">
                  <c:v>58.1310593153217</c:v>
                </c:pt>
                <c:pt idx="287469">
                  <c:v>58.131129565147603</c:v>
                </c:pt>
                <c:pt idx="287470">
                  <c:v>58.131199814748598</c:v>
                </c:pt>
                <c:pt idx="287471">
                  <c:v>58.131270064124799</c:v>
                </c:pt>
                <c:pt idx="287472">
                  <c:v>58.131340313276098</c:v>
                </c:pt>
                <c:pt idx="287473">
                  <c:v>58.131410562202497</c:v>
                </c:pt>
                <c:pt idx="287474">
                  <c:v>58.131480810904101</c:v>
                </c:pt>
                <c:pt idx="287475">
                  <c:v>58.131551059380797</c:v>
                </c:pt>
                <c:pt idx="287476">
                  <c:v>58.131621307632699</c:v>
                </c:pt>
                <c:pt idx="287477">
                  <c:v>58.1316915556597</c:v>
                </c:pt>
                <c:pt idx="287478">
                  <c:v>58.131761803461799</c:v>
                </c:pt>
                <c:pt idx="287479">
                  <c:v>58.131832051039098</c:v>
                </c:pt>
                <c:pt idx="287480">
                  <c:v>58.131902298391502</c:v>
                </c:pt>
                <c:pt idx="287481">
                  <c:v>58.131972545519098</c:v>
                </c:pt>
                <c:pt idx="287482">
                  <c:v>58.1320427924218</c:v>
                </c:pt>
                <c:pt idx="287483">
                  <c:v>58.1321130390997</c:v>
                </c:pt>
                <c:pt idx="287484">
                  <c:v>58.132183285552699</c:v>
                </c:pt>
                <c:pt idx="287485">
                  <c:v>58.132253531780798</c:v>
                </c:pt>
                <c:pt idx="287486">
                  <c:v>58.132323777784102</c:v>
                </c:pt>
                <c:pt idx="287487">
                  <c:v>58.132394023562597</c:v>
                </c:pt>
                <c:pt idx="287488">
                  <c:v>58.132464269116198</c:v>
                </c:pt>
                <c:pt idx="287489">
                  <c:v>58.132534514444899</c:v>
                </c:pt>
                <c:pt idx="287490">
                  <c:v>58.132604759548897</c:v>
                </c:pt>
                <c:pt idx="287491">
                  <c:v>58.132675004427902</c:v>
                </c:pt>
                <c:pt idx="287492">
                  <c:v>58.132745249082099</c:v>
                </c:pt>
                <c:pt idx="287493">
                  <c:v>58.132815493511501</c:v>
                </c:pt>
                <c:pt idx="287494">
                  <c:v>58.132885737716002</c:v>
                </c:pt>
                <c:pt idx="287495">
                  <c:v>58.132955981695602</c:v>
                </c:pt>
                <c:pt idx="287496">
                  <c:v>58.1330262254505</c:v>
                </c:pt>
                <c:pt idx="287497">
                  <c:v>58.133096468980497</c:v>
                </c:pt>
                <c:pt idx="287498">
                  <c:v>58.1331667122856</c:v>
                </c:pt>
                <c:pt idx="287499">
                  <c:v>58.133236955365902</c:v>
                </c:pt>
                <c:pt idx="287500">
                  <c:v>58.133307198221303</c:v>
                </c:pt>
                <c:pt idx="287501">
                  <c:v>58.133377440852001</c:v>
                </c:pt>
                <c:pt idx="287502">
                  <c:v>58.1334476832577</c:v>
                </c:pt>
                <c:pt idx="287503">
                  <c:v>58.133517925438703</c:v>
                </c:pt>
                <c:pt idx="287504">
                  <c:v>58.133588167394798</c:v>
                </c:pt>
                <c:pt idx="287505">
                  <c:v>58.133658409125999</c:v>
                </c:pt>
                <c:pt idx="287506">
                  <c:v>58.133728650632399</c:v>
                </c:pt>
                <c:pt idx="287507">
                  <c:v>58.133798891913997</c:v>
                </c:pt>
                <c:pt idx="287508">
                  <c:v>58.133869132970801</c:v>
                </c:pt>
                <c:pt idx="287509">
                  <c:v>58.133939373802697</c:v>
                </c:pt>
                <c:pt idx="287510">
                  <c:v>58.134009614409699</c:v>
                </c:pt>
                <c:pt idx="287511">
                  <c:v>58.134079854791999</c:v>
                </c:pt>
                <c:pt idx="287512">
                  <c:v>58.134150094949398</c:v>
                </c:pt>
                <c:pt idx="287513">
                  <c:v>58.134220334882002</c:v>
                </c:pt>
                <c:pt idx="287514">
                  <c:v>58.134290574589699</c:v>
                </c:pt>
                <c:pt idx="287515">
                  <c:v>58.1343608140726</c:v>
                </c:pt>
                <c:pt idx="287516">
                  <c:v>58.134431053330701</c:v>
                </c:pt>
                <c:pt idx="287517">
                  <c:v>58.134501292364</c:v>
                </c:pt>
                <c:pt idx="287518">
                  <c:v>58.134571531172398</c:v>
                </c:pt>
                <c:pt idx="287519">
                  <c:v>58.134641769756001</c:v>
                </c:pt>
                <c:pt idx="287520">
                  <c:v>58.134712008114697</c:v>
                </c:pt>
                <c:pt idx="287521">
                  <c:v>58.134782246248697</c:v>
                </c:pt>
                <c:pt idx="287522">
                  <c:v>58.134852484157797</c:v>
                </c:pt>
                <c:pt idx="287523">
                  <c:v>58.134922721842102</c:v>
                </c:pt>
                <c:pt idx="287524">
                  <c:v>58.134992959301499</c:v>
                </c:pt>
                <c:pt idx="287525">
                  <c:v>58.135063196536201</c:v>
                </c:pt>
                <c:pt idx="287526">
                  <c:v>58.135133433546002</c:v>
                </c:pt>
                <c:pt idx="287527">
                  <c:v>58.135203670331002</c:v>
                </c:pt>
                <c:pt idx="287528">
                  <c:v>58.1352739068912</c:v>
                </c:pt>
                <c:pt idx="287529">
                  <c:v>58.135344143226497</c:v>
                </c:pt>
                <c:pt idx="287530">
                  <c:v>58.135414379337099</c:v>
                </c:pt>
                <c:pt idx="287531">
                  <c:v>58.135484615222801</c:v>
                </c:pt>
                <c:pt idx="287532">
                  <c:v>58.1355548508837</c:v>
                </c:pt>
                <c:pt idx="287533">
                  <c:v>58.135625086319699</c:v>
                </c:pt>
                <c:pt idx="287534">
                  <c:v>58.135695321531003</c:v>
                </c:pt>
                <c:pt idx="287535">
                  <c:v>58.135765556517399</c:v>
                </c:pt>
                <c:pt idx="287536">
                  <c:v>58.135835791279099</c:v>
                </c:pt>
                <c:pt idx="287537">
                  <c:v>58.135906025815899</c:v>
                </c:pt>
                <c:pt idx="287538">
                  <c:v>58.135976260127897</c:v>
                </c:pt>
                <c:pt idx="287539">
                  <c:v>58.136046494215101</c:v>
                </c:pt>
                <c:pt idx="287540">
                  <c:v>58.136116728077397</c:v>
                </c:pt>
                <c:pt idx="287541">
                  <c:v>58.136186961714998</c:v>
                </c:pt>
                <c:pt idx="287542">
                  <c:v>58.136257195127698</c:v>
                </c:pt>
                <c:pt idx="287543">
                  <c:v>58.136327428315703</c:v>
                </c:pt>
                <c:pt idx="287544">
                  <c:v>58.136397661278799</c:v>
                </c:pt>
                <c:pt idx="287545">
                  <c:v>58.136467894017102</c:v>
                </c:pt>
                <c:pt idx="287546">
                  <c:v>58.136538126530603</c:v>
                </c:pt>
                <c:pt idx="287547">
                  <c:v>58.136608358819302</c:v>
                </c:pt>
                <c:pt idx="287548">
                  <c:v>58.1366785908832</c:v>
                </c:pt>
                <c:pt idx="287549">
                  <c:v>58.136748822722303</c:v>
                </c:pt>
                <c:pt idx="287550">
                  <c:v>58.136819054336598</c:v>
                </c:pt>
                <c:pt idx="287551">
                  <c:v>58.136889285725999</c:v>
                </c:pt>
                <c:pt idx="287552">
                  <c:v>58.136959516890698</c:v>
                </c:pt>
                <c:pt idx="287553">
                  <c:v>58.137029747830603</c:v>
                </c:pt>
                <c:pt idx="287554">
                  <c:v>58.137099978545599</c:v>
                </c:pt>
                <c:pt idx="287555">
                  <c:v>58.137170209035901</c:v>
                </c:pt>
                <c:pt idx="287556">
                  <c:v>58.137240439301401</c:v>
                </c:pt>
                <c:pt idx="287557">
                  <c:v>58.137310669342</c:v>
                </c:pt>
                <c:pt idx="287558">
                  <c:v>58.137380899157897</c:v>
                </c:pt>
                <c:pt idx="287559">
                  <c:v>58.1374511287489</c:v>
                </c:pt>
                <c:pt idx="287560">
                  <c:v>58.137521358115201</c:v>
                </c:pt>
                <c:pt idx="287561">
                  <c:v>58.137591587256701</c:v>
                </c:pt>
                <c:pt idx="287562">
                  <c:v>58.137661816173299</c:v>
                </c:pt>
                <c:pt idx="287563">
                  <c:v>58.137732044865203</c:v>
                </c:pt>
                <c:pt idx="287564">
                  <c:v>58.137802273332298</c:v>
                </c:pt>
                <c:pt idx="287565">
                  <c:v>58.137872501574499</c:v>
                </c:pt>
                <c:pt idx="287566">
                  <c:v>58.137942729591998</c:v>
                </c:pt>
                <c:pt idx="287567">
                  <c:v>58.138012957384703</c:v>
                </c:pt>
                <c:pt idx="287568">
                  <c:v>58.138083184952599</c:v>
                </c:pt>
                <c:pt idx="287569">
                  <c:v>58.138153412295701</c:v>
                </c:pt>
                <c:pt idx="287570">
                  <c:v>58.138223639414001</c:v>
                </c:pt>
                <c:pt idx="287571">
                  <c:v>58.1382938663075</c:v>
                </c:pt>
                <c:pt idx="287572">
                  <c:v>58.138364092976303</c:v>
                </c:pt>
                <c:pt idx="287573">
                  <c:v>58.138434319420199</c:v>
                </c:pt>
                <c:pt idx="287574">
                  <c:v>58.1385045456394</c:v>
                </c:pt>
                <c:pt idx="287575">
                  <c:v>58.138574771633699</c:v>
                </c:pt>
                <c:pt idx="287576">
                  <c:v>58.138644997403297</c:v>
                </c:pt>
                <c:pt idx="287577">
                  <c:v>58.1387152229481</c:v>
                </c:pt>
                <c:pt idx="287578">
                  <c:v>58.138785448268102</c:v>
                </c:pt>
                <c:pt idx="287579">
                  <c:v>58.138855673363302</c:v>
                </c:pt>
                <c:pt idx="287580">
                  <c:v>58.138925898233801</c:v>
                </c:pt>
                <c:pt idx="287581">
                  <c:v>58.138996122879398</c:v>
                </c:pt>
                <c:pt idx="287582">
                  <c:v>58.1390663473003</c:v>
                </c:pt>
                <c:pt idx="287583">
                  <c:v>58.139136571496401</c:v>
                </c:pt>
                <c:pt idx="287584">
                  <c:v>58.1392067954677</c:v>
                </c:pt>
                <c:pt idx="287585">
                  <c:v>58.139277019214198</c:v>
                </c:pt>
                <c:pt idx="287586">
                  <c:v>58.139347242736001</c:v>
                </c:pt>
                <c:pt idx="287587">
                  <c:v>58.139417466032903</c:v>
                </c:pt>
                <c:pt idx="287588">
                  <c:v>58.139487689105103</c:v>
                </c:pt>
                <c:pt idx="287589">
                  <c:v>58.139557911952501</c:v>
                </c:pt>
                <c:pt idx="287590">
                  <c:v>58.139628134575197</c:v>
                </c:pt>
                <c:pt idx="287591">
                  <c:v>58.139698356973</c:v>
                </c:pt>
                <c:pt idx="287592">
                  <c:v>58.1397685791461</c:v>
                </c:pt>
                <c:pt idx="287593">
                  <c:v>58.139838801094399</c:v>
                </c:pt>
                <c:pt idx="287594">
                  <c:v>58.139909022818003</c:v>
                </c:pt>
                <c:pt idx="287595">
                  <c:v>58.139979244316699</c:v>
                </c:pt>
                <c:pt idx="287596">
                  <c:v>58.1400494655907</c:v>
                </c:pt>
                <c:pt idx="287597">
                  <c:v>58.140119686639899</c:v>
                </c:pt>
                <c:pt idx="287598">
                  <c:v>58.140189907464404</c:v>
                </c:pt>
                <c:pt idx="287599">
                  <c:v>58.140260128064</c:v>
                </c:pt>
                <c:pt idx="287600">
                  <c:v>58.140330348438901</c:v>
                </c:pt>
                <c:pt idx="287601">
                  <c:v>58.140400568589101</c:v>
                </c:pt>
                <c:pt idx="287602">
                  <c:v>58.140470788514399</c:v>
                </c:pt>
                <c:pt idx="287603">
                  <c:v>58.140541008215003</c:v>
                </c:pt>
                <c:pt idx="287604">
                  <c:v>58.140611227690897</c:v>
                </c:pt>
                <c:pt idx="287605">
                  <c:v>58.140681446941898</c:v>
                </c:pt>
                <c:pt idx="287606">
                  <c:v>58.140751665968203</c:v>
                </c:pt>
                <c:pt idx="287607">
                  <c:v>58.1408218847698</c:v>
                </c:pt>
                <c:pt idx="287608">
                  <c:v>58.140892103346502</c:v>
                </c:pt>
                <c:pt idx="287609">
                  <c:v>58.140962321698503</c:v>
                </c:pt>
                <c:pt idx="287610">
                  <c:v>58.141032539825801</c:v>
                </c:pt>
                <c:pt idx="287611">
                  <c:v>58.141102757728298</c:v>
                </c:pt>
                <c:pt idx="287612">
                  <c:v>58.141172975406</c:v>
                </c:pt>
                <c:pt idx="287613">
                  <c:v>58.141243192858902</c:v>
                </c:pt>
                <c:pt idx="287614">
                  <c:v>58.141313410087101</c:v>
                </c:pt>
                <c:pt idx="287615">
                  <c:v>58.141383627090597</c:v>
                </c:pt>
                <c:pt idx="287616">
                  <c:v>58.1414538438693</c:v>
                </c:pt>
                <c:pt idx="287617">
                  <c:v>58.141524060423201</c:v>
                </c:pt>
                <c:pt idx="287618">
                  <c:v>58.1415942767524</c:v>
                </c:pt>
                <c:pt idx="287619">
                  <c:v>58.141664492856798</c:v>
                </c:pt>
                <c:pt idx="287620">
                  <c:v>58.141734708736401</c:v>
                </c:pt>
                <c:pt idx="287621">
                  <c:v>58.141804924391302</c:v>
                </c:pt>
                <c:pt idx="287622">
                  <c:v>58.141875139821501</c:v>
                </c:pt>
                <c:pt idx="287623">
                  <c:v>58.141945355026898</c:v>
                </c:pt>
                <c:pt idx="287624">
                  <c:v>58.142015570007501</c:v>
                </c:pt>
                <c:pt idx="287625">
                  <c:v>58.142085784763403</c:v>
                </c:pt>
                <c:pt idx="287626">
                  <c:v>58.142155999294502</c:v>
                </c:pt>
                <c:pt idx="287627">
                  <c:v>58.1422262136009</c:v>
                </c:pt>
                <c:pt idx="287628">
                  <c:v>58.142296427682602</c:v>
                </c:pt>
                <c:pt idx="287629">
                  <c:v>58.142366641539503</c:v>
                </c:pt>
                <c:pt idx="287630">
                  <c:v>58.142436855171603</c:v>
                </c:pt>
                <c:pt idx="287631">
                  <c:v>58.142507068579</c:v>
                </c:pt>
                <c:pt idx="287632">
                  <c:v>58.142577281761596</c:v>
                </c:pt>
                <c:pt idx="287633">
                  <c:v>58.142647494719498</c:v>
                </c:pt>
                <c:pt idx="287634">
                  <c:v>58.142717707452697</c:v>
                </c:pt>
                <c:pt idx="287635">
                  <c:v>58.142787919961101</c:v>
                </c:pt>
                <c:pt idx="287636">
                  <c:v>58.142858132244797</c:v>
                </c:pt>
                <c:pt idx="287637">
                  <c:v>58.142928344303698</c:v>
                </c:pt>
                <c:pt idx="287638">
                  <c:v>58.142998556137897</c:v>
                </c:pt>
                <c:pt idx="287639">
                  <c:v>58.143068767747302</c:v>
                </c:pt>
                <c:pt idx="287640">
                  <c:v>58.143138979131997</c:v>
                </c:pt>
                <c:pt idx="287641">
                  <c:v>58.143209190291998</c:v>
                </c:pt>
                <c:pt idx="287642">
                  <c:v>58.143279401227197</c:v>
                </c:pt>
                <c:pt idx="287643">
                  <c:v>58.143349611937701</c:v>
                </c:pt>
                <c:pt idx="287644">
                  <c:v>58.143419822423397</c:v>
                </c:pt>
                <c:pt idx="287645">
                  <c:v>58.143490032684397</c:v>
                </c:pt>
                <c:pt idx="287646">
                  <c:v>58.143560242720703</c:v>
                </c:pt>
                <c:pt idx="287647">
                  <c:v>58.1436304525322</c:v>
                </c:pt>
                <c:pt idx="287648">
                  <c:v>58.143700662119002</c:v>
                </c:pt>
                <c:pt idx="287649">
                  <c:v>58.143770871481003</c:v>
                </c:pt>
                <c:pt idx="287650">
                  <c:v>58.143841080618401</c:v>
                </c:pt>
                <c:pt idx="287651">
                  <c:v>58.143911289530998</c:v>
                </c:pt>
                <c:pt idx="287652">
                  <c:v>58.1439814982188</c:v>
                </c:pt>
                <c:pt idx="287653">
                  <c:v>58.144051706681999</c:v>
                </c:pt>
                <c:pt idx="287654">
                  <c:v>58.144121914920397</c:v>
                </c:pt>
                <c:pt idx="287655">
                  <c:v>58.144192122934001</c:v>
                </c:pt>
                <c:pt idx="287656">
                  <c:v>58.144262330723002</c:v>
                </c:pt>
                <c:pt idx="287657">
                  <c:v>58.144332538287202</c:v>
                </c:pt>
                <c:pt idx="287658">
                  <c:v>58.144402745626699</c:v>
                </c:pt>
                <c:pt idx="287659">
                  <c:v>58.144472952741403</c:v>
                </c:pt>
                <c:pt idx="287660">
                  <c:v>58.144543159631397</c:v>
                </c:pt>
                <c:pt idx="287661">
                  <c:v>58.144613366296703</c:v>
                </c:pt>
                <c:pt idx="287662">
                  <c:v>58.1446835727373</c:v>
                </c:pt>
                <c:pt idx="287663">
                  <c:v>58.144753778953202</c:v>
                </c:pt>
                <c:pt idx="287664">
                  <c:v>58.144823984944303</c:v>
                </c:pt>
                <c:pt idx="287665">
                  <c:v>58.144894190710701</c:v>
                </c:pt>
                <c:pt idx="287666">
                  <c:v>58.144964396252398</c:v>
                </c:pt>
                <c:pt idx="287667">
                  <c:v>58.1450346015693</c:v>
                </c:pt>
                <c:pt idx="287668">
                  <c:v>58.1451048066616</c:v>
                </c:pt>
                <c:pt idx="287669">
                  <c:v>58.145175011529098</c:v>
                </c:pt>
                <c:pt idx="287670">
                  <c:v>58.145245216171901</c:v>
                </c:pt>
                <c:pt idx="287671">
                  <c:v>58.145315420590002</c:v>
                </c:pt>
                <c:pt idx="287672">
                  <c:v>58.145385624783302</c:v>
                </c:pt>
                <c:pt idx="287673">
                  <c:v>58.145455828751999</c:v>
                </c:pt>
                <c:pt idx="287674">
                  <c:v>58.145526032495901</c:v>
                </c:pt>
                <c:pt idx="287675">
                  <c:v>58.145596236015102</c:v>
                </c:pt>
                <c:pt idx="287676">
                  <c:v>58.145666439309601</c:v>
                </c:pt>
                <c:pt idx="287677">
                  <c:v>58.145736642379397</c:v>
                </c:pt>
                <c:pt idx="287678">
                  <c:v>58.145806845224499</c:v>
                </c:pt>
                <c:pt idx="287679">
                  <c:v>58.145877047844799</c:v>
                </c:pt>
                <c:pt idx="287680">
                  <c:v>58.145947250240503</c:v>
                </c:pt>
                <c:pt idx="287681">
                  <c:v>58.1460174524114</c:v>
                </c:pt>
                <c:pt idx="287682">
                  <c:v>58.146087654357601</c:v>
                </c:pt>
                <c:pt idx="287683">
                  <c:v>58.1461578560791</c:v>
                </c:pt>
                <c:pt idx="287684">
                  <c:v>58.146228057575897</c:v>
                </c:pt>
                <c:pt idx="287685">
                  <c:v>58.146298258847999</c:v>
                </c:pt>
                <c:pt idx="287686">
                  <c:v>58.146368459895399</c:v>
                </c:pt>
                <c:pt idx="287687">
                  <c:v>58.146438660718097</c:v>
                </c:pt>
                <c:pt idx="287688">
                  <c:v>58.146508861316001</c:v>
                </c:pt>
                <c:pt idx="287689">
                  <c:v>58.146579061689302</c:v>
                </c:pt>
                <c:pt idx="287690">
                  <c:v>58.146649261837901</c:v>
                </c:pt>
                <c:pt idx="287691">
                  <c:v>58.146719461761698</c:v>
                </c:pt>
                <c:pt idx="287692">
                  <c:v>58.1467896614609</c:v>
                </c:pt>
                <c:pt idx="287693">
                  <c:v>58.146859860935301</c:v>
                </c:pt>
                <c:pt idx="287694">
                  <c:v>58.146930060185099</c:v>
                </c:pt>
                <c:pt idx="287695">
                  <c:v>58.147000259210103</c:v>
                </c:pt>
                <c:pt idx="287696">
                  <c:v>58.147070458010496</c:v>
                </c:pt>
                <c:pt idx="287697">
                  <c:v>58.147140656586103</c:v>
                </c:pt>
                <c:pt idx="287698">
                  <c:v>58.147210854937001</c:v>
                </c:pt>
                <c:pt idx="287699">
                  <c:v>58.147281053063303</c:v>
                </c:pt>
                <c:pt idx="287700">
                  <c:v>58.147351250964803</c:v>
                </c:pt>
                <c:pt idx="287701">
                  <c:v>58.147421448641701</c:v>
                </c:pt>
                <c:pt idx="287702">
                  <c:v>58.147491646093798</c:v>
                </c:pt>
                <c:pt idx="287703">
                  <c:v>58.147561843321299</c:v>
                </c:pt>
                <c:pt idx="287704">
                  <c:v>58.147632040324098</c:v>
                </c:pt>
                <c:pt idx="287705">
                  <c:v>58.147702237102102</c:v>
                </c:pt>
                <c:pt idx="287706">
                  <c:v>58.147772433655497</c:v>
                </c:pt>
                <c:pt idx="287707">
                  <c:v>58.147842629984197</c:v>
                </c:pt>
                <c:pt idx="287708">
                  <c:v>58.147912826088202</c:v>
                </c:pt>
                <c:pt idx="287709">
                  <c:v>58.147983021967498</c:v>
                </c:pt>
                <c:pt idx="287710">
                  <c:v>58.148053217622099</c:v>
                </c:pt>
                <c:pt idx="287711">
                  <c:v>58.148123413051998</c:v>
                </c:pt>
                <c:pt idx="287712">
                  <c:v>58.148193608257202</c:v>
                </c:pt>
                <c:pt idx="287713">
                  <c:v>58.148263803237803</c:v>
                </c:pt>
                <c:pt idx="287714">
                  <c:v>58.148333997993603</c:v>
                </c:pt>
                <c:pt idx="287715">
                  <c:v>58.148404192524801</c:v>
                </c:pt>
                <c:pt idx="287716">
                  <c:v>58.148474386831303</c:v>
                </c:pt>
                <c:pt idx="287717">
                  <c:v>58.148544580913097</c:v>
                </c:pt>
                <c:pt idx="287718">
                  <c:v>58.148614774770202</c:v>
                </c:pt>
                <c:pt idx="287719">
                  <c:v>58.148684968402598</c:v>
                </c:pt>
                <c:pt idx="287720">
                  <c:v>58.1487551618103</c:v>
                </c:pt>
                <c:pt idx="287721">
                  <c:v>58.148825354993399</c:v>
                </c:pt>
                <c:pt idx="287722">
                  <c:v>58.148895547951803</c:v>
                </c:pt>
                <c:pt idx="287723">
                  <c:v>58.148965740685497</c:v>
                </c:pt>
                <c:pt idx="287724">
                  <c:v>58.149035933194497</c:v>
                </c:pt>
                <c:pt idx="287725">
                  <c:v>58.149106125478802</c:v>
                </c:pt>
                <c:pt idx="287726">
                  <c:v>58.149176317538398</c:v>
                </c:pt>
                <c:pt idx="287727">
                  <c:v>58.149246509373398</c:v>
                </c:pt>
                <c:pt idx="287728">
                  <c:v>58.149316700983697</c:v>
                </c:pt>
                <c:pt idx="287729">
                  <c:v>58.1493868923693</c:v>
                </c:pt>
                <c:pt idx="287730">
                  <c:v>58.149457083530301</c:v>
                </c:pt>
                <c:pt idx="287731">
                  <c:v>58.1495272744665</c:v>
                </c:pt>
                <c:pt idx="287732">
                  <c:v>58.149597465178097</c:v>
                </c:pt>
                <c:pt idx="287733">
                  <c:v>58.149667655665098</c:v>
                </c:pt>
                <c:pt idx="287734">
                  <c:v>58.149737845927298</c:v>
                </c:pt>
                <c:pt idx="287735">
                  <c:v>58.149808035964902</c:v>
                </c:pt>
                <c:pt idx="287736">
                  <c:v>58.149878225777798</c:v>
                </c:pt>
                <c:pt idx="287737">
                  <c:v>58.149948415365998</c:v>
                </c:pt>
                <c:pt idx="287738">
                  <c:v>58.150018604729603</c:v>
                </c:pt>
                <c:pt idx="287739">
                  <c:v>58.150088793868498</c:v>
                </c:pt>
                <c:pt idx="287740">
                  <c:v>58.150158982782699</c:v>
                </c:pt>
                <c:pt idx="287741">
                  <c:v>58.150229171472198</c:v>
                </c:pt>
                <c:pt idx="287742">
                  <c:v>58.150299359937101</c:v>
                </c:pt>
                <c:pt idx="287743">
                  <c:v>58.150369548177302</c:v>
                </c:pt>
                <c:pt idx="287744">
                  <c:v>58.150439736192901</c:v>
                </c:pt>
                <c:pt idx="287745">
                  <c:v>58.150509923983797</c:v>
                </c:pt>
                <c:pt idx="287746">
                  <c:v>58.150580111549999</c:v>
                </c:pt>
                <c:pt idx="287747">
                  <c:v>58.150650298891499</c:v>
                </c:pt>
                <c:pt idx="287748">
                  <c:v>58.150720486008403</c:v>
                </c:pt>
                <c:pt idx="287749">
                  <c:v>58.150790672900698</c:v>
                </c:pt>
                <c:pt idx="287750">
                  <c:v>58.150860859568198</c:v>
                </c:pt>
                <c:pt idx="287751">
                  <c:v>58.150931046011102</c:v>
                </c:pt>
                <c:pt idx="287752">
                  <c:v>58.151001232229397</c:v>
                </c:pt>
                <c:pt idx="287753">
                  <c:v>58.151071418222998</c:v>
                </c:pt>
                <c:pt idx="287754">
                  <c:v>58.151141603991903</c:v>
                </c:pt>
                <c:pt idx="287755">
                  <c:v>58.151211789536198</c:v>
                </c:pt>
                <c:pt idx="287756">
                  <c:v>58.151281974855799</c:v>
                </c:pt>
                <c:pt idx="287757">
                  <c:v>58.151352159950697</c:v>
                </c:pt>
                <c:pt idx="287758">
                  <c:v>58.151422344821</c:v>
                </c:pt>
                <c:pt idx="287759">
                  <c:v>58.151492529466701</c:v>
                </c:pt>
                <c:pt idx="287760">
                  <c:v>58.1515627138876</c:v>
                </c:pt>
                <c:pt idx="287761">
                  <c:v>58.151632898084003</c:v>
                </c:pt>
                <c:pt idx="287762">
                  <c:v>58.151703082055697</c:v>
                </c:pt>
                <c:pt idx="287763">
                  <c:v>58.151773265802703</c:v>
                </c:pt>
                <c:pt idx="287764">
                  <c:v>58.151843449325099</c:v>
                </c:pt>
                <c:pt idx="287765">
                  <c:v>58.151913632622801</c:v>
                </c:pt>
                <c:pt idx="287766">
                  <c:v>58.1519838156958</c:v>
                </c:pt>
                <c:pt idx="287767">
                  <c:v>58.152053998544297</c:v>
                </c:pt>
                <c:pt idx="287768">
                  <c:v>58.152124181168098</c:v>
                </c:pt>
                <c:pt idx="287769">
                  <c:v>58.152194363567197</c:v>
                </c:pt>
                <c:pt idx="287770">
                  <c:v>58.152264545741701</c:v>
                </c:pt>
                <c:pt idx="287771">
                  <c:v>58.152334727691503</c:v>
                </c:pt>
                <c:pt idx="287772">
                  <c:v>58.152404909416703</c:v>
                </c:pt>
                <c:pt idx="287773">
                  <c:v>58.1524750909172</c:v>
                </c:pt>
                <c:pt idx="287774">
                  <c:v>58.152545272193102</c:v>
                </c:pt>
                <c:pt idx="287775">
                  <c:v>58.152615453244401</c:v>
                </c:pt>
                <c:pt idx="287776">
                  <c:v>58.152685634070998</c:v>
                </c:pt>
                <c:pt idx="287777">
                  <c:v>58.152755814672901</c:v>
                </c:pt>
                <c:pt idx="287778">
                  <c:v>58.1528259950503</c:v>
                </c:pt>
                <c:pt idx="287779">
                  <c:v>58.152896175202898</c:v>
                </c:pt>
                <c:pt idx="287780">
                  <c:v>58.152966355130999</c:v>
                </c:pt>
                <c:pt idx="287781">
                  <c:v>58.153036534834399</c:v>
                </c:pt>
                <c:pt idx="287782">
                  <c:v>58.153106714313097</c:v>
                </c:pt>
                <c:pt idx="287783">
                  <c:v>58.153176893567299</c:v>
                </c:pt>
                <c:pt idx="287784">
                  <c:v>58.153247072596699</c:v>
                </c:pt>
                <c:pt idx="287785">
                  <c:v>58.153317251401603</c:v>
                </c:pt>
                <c:pt idx="287786">
                  <c:v>58.153387429981798</c:v>
                </c:pt>
                <c:pt idx="287787">
                  <c:v>58.153457608337398</c:v>
                </c:pt>
                <c:pt idx="287788">
                  <c:v>58.153527786468302</c:v>
                </c:pt>
                <c:pt idx="287789">
                  <c:v>58.153597964374597</c:v>
                </c:pt>
                <c:pt idx="287790">
                  <c:v>58.153668142056297</c:v>
                </c:pt>
                <c:pt idx="287791">
                  <c:v>58.153738319513401</c:v>
                </c:pt>
                <c:pt idx="287792">
                  <c:v>58.153808496745803</c:v>
                </c:pt>
                <c:pt idx="287793">
                  <c:v>58.153878673753603</c:v>
                </c:pt>
                <c:pt idx="287794">
                  <c:v>58.1539488505367</c:v>
                </c:pt>
                <c:pt idx="287795">
                  <c:v>58.154019027095202</c:v>
                </c:pt>
                <c:pt idx="287796">
                  <c:v>58.154089203429102</c:v>
                </c:pt>
                <c:pt idx="287797">
                  <c:v>58.154159379538399</c:v>
                </c:pt>
                <c:pt idx="287798">
                  <c:v>58.154229555423001</c:v>
                </c:pt>
                <c:pt idx="287799">
                  <c:v>58.154299731083</c:v>
                </c:pt>
                <c:pt idx="287800">
                  <c:v>58.154369906518397</c:v>
                </c:pt>
                <c:pt idx="287801">
                  <c:v>58.154440081729199</c:v>
                </c:pt>
                <c:pt idx="287802">
                  <c:v>58.154510256715298</c:v>
                </c:pt>
                <c:pt idx="287803">
                  <c:v>58.154580431476802</c:v>
                </c:pt>
                <c:pt idx="287804">
                  <c:v>58.154650606013703</c:v>
                </c:pt>
                <c:pt idx="287805">
                  <c:v>58.154720780326002</c:v>
                </c:pt>
                <c:pt idx="287806">
                  <c:v>58.154790954413599</c:v>
                </c:pt>
                <c:pt idx="287807">
                  <c:v>58.1548611282767</c:v>
                </c:pt>
                <c:pt idx="287808">
                  <c:v>58.154931301915099</c:v>
                </c:pt>
                <c:pt idx="287809">
                  <c:v>58.155001475328802</c:v>
                </c:pt>
                <c:pt idx="287810">
                  <c:v>58.155071648518003</c:v>
                </c:pt>
                <c:pt idx="287811">
                  <c:v>58.155141821482502</c:v>
                </c:pt>
                <c:pt idx="287812">
                  <c:v>58.155211994222498</c:v>
                </c:pt>
                <c:pt idx="287813">
                  <c:v>58.155282166737798</c:v>
                </c:pt>
                <c:pt idx="287814">
                  <c:v>58.155352339028497</c:v>
                </c:pt>
                <c:pt idx="287815">
                  <c:v>58.155422511094599</c:v>
                </c:pt>
                <c:pt idx="287816">
                  <c:v>58.155492682936</c:v>
                </c:pt>
                <c:pt idx="287817">
                  <c:v>58.155562854552898</c:v>
                </c:pt>
                <c:pt idx="287818">
                  <c:v>58.1556330259451</c:v>
                </c:pt>
                <c:pt idx="287819">
                  <c:v>58.1557031971127</c:v>
                </c:pt>
                <c:pt idx="287820">
                  <c:v>58.155773368055797</c:v>
                </c:pt>
                <c:pt idx="287821">
                  <c:v>58.155843538774199</c:v>
                </c:pt>
                <c:pt idx="287822">
                  <c:v>58.155913709267999</c:v>
                </c:pt>
                <c:pt idx="287823">
                  <c:v>58.155983879537096</c:v>
                </c:pt>
                <c:pt idx="287824">
                  <c:v>58.156054049581698</c:v>
                </c:pt>
                <c:pt idx="287825">
                  <c:v>58.156124219401697</c:v>
                </c:pt>
                <c:pt idx="287826">
                  <c:v>58.156194388997001</c:v>
                </c:pt>
                <c:pt idx="287827">
                  <c:v>58.156264558367802</c:v>
                </c:pt>
                <c:pt idx="287828">
                  <c:v>58.156334727513901</c:v>
                </c:pt>
                <c:pt idx="287829">
                  <c:v>58.156404896435497</c:v>
                </c:pt>
                <c:pt idx="287830">
                  <c:v>58.156475065132398</c:v>
                </c:pt>
                <c:pt idx="287831">
                  <c:v>58.156545233604803</c:v>
                </c:pt>
                <c:pt idx="287832">
                  <c:v>58.156615401852498</c:v>
                </c:pt>
                <c:pt idx="287833">
                  <c:v>58.156685569875599</c:v>
                </c:pt>
                <c:pt idx="287834">
                  <c:v>58.156755737674096</c:v>
                </c:pt>
                <c:pt idx="287835">
                  <c:v>58.156825905248098</c:v>
                </c:pt>
                <c:pt idx="287836">
                  <c:v>58.156896072597398</c:v>
                </c:pt>
                <c:pt idx="287837">
                  <c:v>58.156966239722102</c:v>
                </c:pt>
                <c:pt idx="287838">
                  <c:v>58.157036406622296</c:v>
                </c:pt>
                <c:pt idx="287839">
                  <c:v>58.157106573297803</c:v>
                </c:pt>
                <c:pt idx="287840">
                  <c:v>58.157176739748699</c:v>
                </c:pt>
                <c:pt idx="287841">
                  <c:v>58.157246905975001</c:v>
                </c:pt>
                <c:pt idx="287842">
                  <c:v>58.157317071976799</c:v>
                </c:pt>
                <c:pt idx="287843">
                  <c:v>58.157387237753902</c:v>
                </c:pt>
                <c:pt idx="287844">
                  <c:v>58.157457403306502</c:v>
                </c:pt>
                <c:pt idx="287845">
                  <c:v>58.1575275686344</c:v>
                </c:pt>
                <c:pt idx="287846">
                  <c:v>58.157597733737802</c:v>
                </c:pt>
                <c:pt idx="287847">
                  <c:v>58.157667898616602</c:v>
                </c:pt>
                <c:pt idx="287848">
                  <c:v>58.157738063270799</c:v>
                </c:pt>
                <c:pt idx="287849">
                  <c:v>58.157808227700301</c:v>
                </c:pt>
                <c:pt idx="287850">
                  <c:v>58.1578783919053</c:v>
                </c:pt>
                <c:pt idx="287851">
                  <c:v>58.157948555885703</c:v>
                </c:pt>
                <c:pt idx="287852">
                  <c:v>58.158018719641603</c:v>
                </c:pt>
                <c:pt idx="287853">
                  <c:v>58.158088883172802</c:v>
                </c:pt>
                <c:pt idx="287854">
                  <c:v>58.158159046479398</c:v>
                </c:pt>
                <c:pt idx="287855">
                  <c:v>58.158229209561497</c:v>
                </c:pt>
                <c:pt idx="287856">
                  <c:v>58.158299372419002</c:v>
                </c:pt>
                <c:pt idx="287857">
                  <c:v>58.158369535051897</c:v>
                </c:pt>
                <c:pt idx="287858">
                  <c:v>58.158439697460203</c:v>
                </c:pt>
                <c:pt idx="287859">
                  <c:v>58.1585098596439</c:v>
                </c:pt>
                <c:pt idx="287860">
                  <c:v>58.158580021603001</c:v>
                </c:pt>
                <c:pt idx="287861">
                  <c:v>58.158650183337599</c:v>
                </c:pt>
                <c:pt idx="287862">
                  <c:v>58.158720344847602</c:v>
                </c:pt>
                <c:pt idx="287863">
                  <c:v>58.158790506133002</c:v>
                </c:pt>
                <c:pt idx="287864">
                  <c:v>58.1588606671938</c:v>
                </c:pt>
                <c:pt idx="287865">
                  <c:v>58.158930828030002</c:v>
                </c:pt>
                <c:pt idx="287866">
                  <c:v>58.159000988641701</c:v>
                </c:pt>
                <c:pt idx="287867">
                  <c:v>58.159071149028698</c:v>
                </c:pt>
                <c:pt idx="287868">
                  <c:v>58.159141309191199</c:v>
                </c:pt>
                <c:pt idx="287869">
                  <c:v>58.159211469129197</c:v>
                </c:pt>
                <c:pt idx="287870">
                  <c:v>58.1592816288425</c:v>
                </c:pt>
                <c:pt idx="287871">
                  <c:v>58.1593517883313</c:v>
                </c:pt>
                <c:pt idx="287872">
                  <c:v>58.159421947595497</c:v>
                </c:pt>
                <c:pt idx="287873">
                  <c:v>58.159492106635099</c:v>
                </c:pt>
                <c:pt idx="287874">
                  <c:v>58.159562265450198</c:v>
                </c:pt>
                <c:pt idx="287875">
                  <c:v>58.159632424040602</c:v>
                </c:pt>
                <c:pt idx="287876">
                  <c:v>58.159702582406503</c:v>
                </c:pt>
                <c:pt idx="287877">
                  <c:v>58.159772740547901</c:v>
                </c:pt>
                <c:pt idx="287878">
                  <c:v>58.159842898464603</c:v>
                </c:pt>
                <c:pt idx="287879">
                  <c:v>58.159913056156803</c:v>
                </c:pt>
                <c:pt idx="287880">
                  <c:v>58.1599832136245</c:v>
                </c:pt>
                <c:pt idx="287881">
                  <c:v>58.160053370867502</c:v>
                </c:pt>
                <c:pt idx="287882">
                  <c:v>58.160123527886</c:v>
                </c:pt>
                <c:pt idx="287883">
                  <c:v>58.160193684680003</c:v>
                </c:pt>
                <c:pt idx="287884">
                  <c:v>58.160263841249296</c:v>
                </c:pt>
                <c:pt idx="287885">
                  <c:v>58.160333997594101</c:v>
                </c:pt>
                <c:pt idx="287886">
                  <c:v>58.160404153714403</c:v>
                </c:pt>
                <c:pt idx="287887">
                  <c:v>58.160474309610002</c:v>
                </c:pt>
                <c:pt idx="287888">
                  <c:v>58.160544465281198</c:v>
                </c:pt>
                <c:pt idx="287889">
                  <c:v>58.160614620727699</c:v>
                </c:pt>
                <c:pt idx="287890">
                  <c:v>58.160684775949697</c:v>
                </c:pt>
                <c:pt idx="287891">
                  <c:v>58.1607549309471</c:v>
                </c:pt>
                <c:pt idx="287892">
                  <c:v>58.160825085719999</c:v>
                </c:pt>
                <c:pt idx="287893">
                  <c:v>58.160895240268303</c:v>
                </c:pt>
                <c:pt idx="287894">
                  <c:v>58.160965394591997</c:v>
                </c:pt>
                <c:pt idx="287895">
                  <c:v>58.161035548691203</c:v>
                </c:pt>
                <c:pt idx="287896">
                  <c:v>58.161105702565898</c:v>
                </c:pt>
                <c:pt idx="287897">
                  <c:v>58.161175856215898</c:v>
                </c:pt>
                <c:pt idx="287898">
                  <c:v>58.161246009641403</c:v>
                </c:pt>
                <c:pt idx="287899">
                  <c:v>58.161316162842397</c:v>
                </c:pt>
                <c:pt idx="287900">
                  <c:v>58.161386315818802</c:v>
                </c:pt>
                <c:pt idx="287901">
                  <c:v>58.161456468570698</c:v>
                </c:pt>
                <c:pt idx="287902">
                  <c:v>58.161526621097998</c:v>
                </c:pt>
                <c:pt idx="287903">
                  <c:v>58.161596773400703</c:v>
                </c:pt>
                <c:pt idx="287904">
                  <c:v>58.161666925478897</c:v>
                </c:pt>
                <c:pt idx="287905">
                  <c:v>58.161737077332603</c:v>
                </c:pt>
                <c:pt idx="287906">
                  <c:v>58.161807228961699</c:v>
                </c:pt>
                <c:pt idx="287907">
                  <c:v>58.161877380366199</c:v>
                </c:pt>
                <c:pt idx="287908">
                  <c:v>58.161947531546197</c:v>
                </c:pt>
                <c:pt idx="287909">
                  <c:v>58.162017682501698</c:v>
                </c:pt>
                <c:pt idx="287910">
                  <c:v>58.162087833232597</c:v>
                </c:pt>
                <c:pt idx="287911">
                  <c:v>58.162157983739</c:v>
                </c:pt>
                <c:pt idx="287912">
                  <c:v>58.1622281340208</c:v>
                </c:pt>
                <c:pt idx="287913">
                  <c:v>58.162298284078098</c:v>
                </c:pt>
                <c:pt idx="287914">
                  <c:v>58.1623684339108</c:v>
                </c:pt>
                <c:pt idx="287915">
                  <c:v>58.162438583518998</c:v>
                </c:pt>
                <c:pt idx="287916">
                  <c:v>58.162508732902602</c:v>
                </c:pt>
                <c:pt idx="287917">
                  <c:v>58.162578882061702</c:v>
                </c:pt>
                <c:pt idx="287918">
                  <c:v>58.162649030996299</c:v>
                </c:pt>
                <c:pt idx="287919">
                  <c:v>58.162719179706301</c:v>
                </c:pt>
                <c:pt idx="287920">
                  <c:v>58.162789328191799</c:v>
                </c:pt>
                <c:pt idx="287921">
                  <c:v>58.162859476452702</c:v>
                </c:pt>
                <c:pt idx="287922">
                  <c:v>58.162929624489102</c:v>
                </c:pt>
                <c:pt idx="287923">
                  <c:v>58.162999772300999</c:v>
                </c:pt>
                <c:pt idx="287924">
                  <c:v>58.163069919888301</c:v>
                </c:pt>
                <c:pt idx="287925">
                  <c:v>58.163140067251099</c:v>
                </c:pt>
                <c:pt idx="287926">
                  <c:v>58.163210214389402</c:v>
                </c:pt>
                <c:pt idx="287927">
                  <c:v>58.163280361303102</c:v>
                </c:pt>
                <c:pt idx="287928">
                  <c:v>58.163350507992298</c:v>
                </c:pt>
                <c:pt idx="287929">
                  <c:v>58.1634206544569</c:v>
                </c:pt>
                <c:pt idx="287930">
                  <c:v>58.163490800697097</c:v>
                </c:pt>
                <c:pt idx="287931">
                  <c:v>58.1635609467126</c:v>
                </c:pt>
                <c:pt idx="287932">
                  <c:v>58.163631092503699</c:v>
                </c:pt>
                <c:pt idx="287933">
                  <c:v>58.163701238070203</c:v>
                </c:pt>
                <c:pt idx="287934">
                  <c:v>58.163771383412197</c:v>
                </c:pt>
                <c:pt idx="287935">
                  <c:v>58.163841528529701</c:v>
                </c:pt>
                <c:pt idx="287936">
                  <c:v>58.163911673422596</c:v>
                </c:pt>
                <c:pt idx="287937">
                  <c:v>58.163981818091003</c:v>
                </c:pt>
                <c:pt idx="287938">
                  <c:v>58.164051962534899</c:v>
                </c:pt>
                <c:pt idx="287939">
                  <c:v>58.164122106754299</c:v>
                </c:pt>
                <c:pt idx="287940">
                  <c:v>58.164192250749103</c:v>
                </c:pt>
                <c:pt idx="287941">
                  <c:v>58.164262394519398</c:v>
                </c:pt>
                <c:pt idx="287942">
                  <c:v>58.164332538065203</c:v>
                </c:pt>
                <c:pt idx="287943">
                  <c:v>58.164402681386498</c:v>
                </c:pt>
                <c:pt idx="287944">
                  <c:v>58.164472824483198</c:v>
                </c:pt>
                <c:pt idx="287945">
                  <c:v>58.164542967355402</c:v>
                </c:pt>
                <c:pt idx="287946">
                  <c:v>58.164613110003103</c:v>
                </c:pt>
                <c:pt idx="287947">
                  <c:v>58.1646832524263</c:v>
                </c:pt>
                <c:pt idx="287948">
                  <c:v>58.164753394625002</c:v>
                </c:pt>
                <c:pt idx="287949">
                  <c:v>58.164823536599101</c:v>
                </c:pt>
                <c:pt idx="287950">
                  <c:v>58.164893678348697</c:v>
                </c:pt>
                <c:pt idx="287951">
                  <c:v>58.164963819873797</c:v>
                </c:pt>
                <c:pt idx="287952">
                  <c:v>58.165033961174402</c:v>
                </c:pt>
                <c:pt idx="287953">
                  <c:v>58.165104102250503</c:v>
                </c:pt>
                <c:pt idx="287954">
                  <c:v>58.165174243102001</c:v>
                </c:pt>
                <c:pt idx="287955">
                  <c:v>58.165244383729103</c:v>
                </c:pt>
                <c:pt idx="287956">
                  <c:v>58.165314524131603</c:v>
                </c:pt>
                <c:pt idx="287957">
                  <c:v>58.165384664309599</c:v>
                </c:pt>
                <c:pt idx="287958">
                  <c:v>58.165454804263099</c:v>
                </c:pt>
                <c:pt idx="287959">
                  <c:v>58.165524943992096</c:v>
                </c:pt>
                <c:pt idx="287960">
                  <c:v>58.165595083496598</c:v>
                </c:pt>
                <c:pt idx="287961">
                  <c:v>58.165665222776603</c:v>
                </c:pt>
                <c:pt idx="287962">
                  <c:v>58.165735361831999</c:v>
                </c:pt>
                <c:pt idx="287963">
                  <c:v>58.165805500662998</c:v>
                </c:pt>
                <c:pt idx="287964">
                  <c:v>58.165875639269402</c:v>
                </c:pt>
                <c:pt idx="287965">
                  <c:v>58.165945777651302</c:v>
                </c:pt>
                <c:pt idx="287966">
                  <c:v>58.166015915808799</c:v>
                </c:pt>
                <c:pt idx="287967">
                  <c:v>58.166086053741701</c:v>
                </c:pt>
                <c:pt idx="287968">
                  <c:v>58.166156191450099</c:v>
                </c:pt>
                <c:pt idx="287969">
                  <c:v>58.166226328934002</c:v>
                </c:pt>
                <c:pt idx="287970">
                  <c:v>58.166296466193401</c:v>
                </c:pt>
                <c:pt idx="287971">
                  <c:v>58.166366603228298</c:v>
                </c:pt>
                <c:pt idx="287972">
                  <c:v>58.166436740038698</c:v>
                </c:pt>
                <c:pt idx="287973">
                  <c:v>58.166506876624602</c:v>
                </c:pt>
                <c:pt idx="287974">
                  <c:v>58.166577012985996</c:v>
                </c:pt>
                <c:pt idx="287975">
                  <c:v>58.166647149122902</c:v>
                </c:pt>
                <c:pt idx="287976">
                  <c:v>58.166717285035297</c:v>
                </c:pt>
                <c:pt idx="287977">
                  <c:v>58.166787420723203</c:v>
                </c:pt>
                <c:pt idx="287978">
                  <c:v>58.166857556186599</c:v>
                </c:pt>
                <c:pt idx="287979">
                  <c:v>58.166927691425499</c:v>
                </c:pt>
                <c:pt idx="287980">
                  <c:v>58.166997826439903</c:v>
                </c:pt>
                <c:pt idx="287981">
                  <c:v>58.167067961229897</c:v>
                </c:pt>
                <c:pt idx="287982">
                  <c:v>58.167138095795302</c:v>
                </c:pt>
                <c:pt idx="287983">
                  <c:v>58.167208230136197</c:v>
                </c:pt>
                <c:pt idx="287984">
                  <c:v>58.167278364252603</c:v>
                </c:pt>
                <c:pt idx="287985">
                  <c:v>58.167348498144598</c:v>
                </c:pt>
                <c:pt idx="287986">
                  <c:v>58.167418631811998</c:v>
                </c:pt>
                <c:pt idx="287987">
                  <c:v>58.167488765255001</c:v>
                </c:pt>
                <c:pt idx="287988">
                  <c:v>58.167558898473402</c:v>
                </c:pt>
                <c:pt idx="287989">
                  <c:v>58.167629031467399</c:v>
                </c:pt>
                <c:pt idx="287990">
                  <c:v>58.1676991642369</c:v>
                </c:pt>
                <c:pt idx="287991">
                  <c:v>58.167769296781898</c:v>
                </c:pt>
                <c:pt idx="287992">
                  <c:v>58.167839429102401</c:v>
                </c:pt>
                <c:pt idx="287993">
                  <c:v>58.1679095611984</c:v>
                </c:pt>
                <c:pt idx="287994">
                  <c:v>58.167979693069903</c:v>
                </c:pt>
                <c:pt idx="287995">
                  <c:v>58.168049824717002</c:v>
                </c:pt>
                <c:pt idx="287996">
                  <c:v>58.168119956139499</c:v>
                </c:pt>
                <c:pt idx="287997">
                  <c:v>58.168190087337599</c:v>
                </c:pt>
                <c:pt idx="287998">
                  <c:v>58.168260218311197</c:v>
                </c:pt>
                <c:pt idx="287999">
                  <c:v>58.168330349060298</c:v>
                </c:pt>
                <c:pt idx="288000">
                  <c:v>58.168400479584903</c:v>
                </c:pt>
                <c:pt idx="288001">
                  <c:v>58.168470609885098</c:v>
                </c:pt>
                <c:pt idx="288002">
                  <c:v>58.168540739960697</c:v>
                </c:pt>
                <c:pt idx="288003">
                  <c:v>58.1686108698119</c:v>
                </c:pt>
                <c:pt idx="288004">
                  <c:v>58.1686809994386</c:v>
                </c:pt>
                <c:pt idx="288005">
                  <c:v>58.168751128840803</c:v>
                </c:pt>
                <c:pt idx="288006">
                  <c:v>58.168821258018603</c:v>
                </c:pt>
                <c:pt idx="288007">
                  <c:v>58.1688913869719</c:v>
                </c:pt>
                <c:pt idx="288008">
                  <c:v>58.168961515700602</c:v>
                </c:pt>
                <c:pt idx="288009">
                  <c:v>58.169031644204999</c:v>
                </c:pt>
                <c:pt idx="288010">
                  <c:v>58.169101772484801</c:v>
                </c:pt>
                <c:pt idx="288011">
                  <c:v>58.169171900540199</c:v>
                </c:pt>
                <c:pt idx="288012">
                  <c:v>58.169242028371102</c:v>
                </c:pt>
                <c:pt idx="288013">
                  <c:v>58.169312155977501</c:v>
                </c:pt>
                <c:pt idx="288014">
                  <c:v>58.169382283359397</c:v>
                </c:pt>
                <c:pt idx="288015">
                  <c:v>58.169452410516897</c:v>
                </c:pt>
                <c:pt idx="288016">
                  <c:v>58.1695225374499</c:v>
                </c:pt>
                <c:pt idx="288017">
                  <c:v>58.1695926641585</c:v>
                </c:pt>
                <c:pt idx="288018">
                  <c:v>58.169662790642498</c:v>
                </c:pt>
                <c:pt idx="288019">
                  <c:v>58.169732916902099</c:v>
                </c:pt>
                <c:pt idx="288020">
                  <c:v>58.169803042937303</c:v>
                </c:pt>
                <c:pt idx="288021">
                  <c:v>58.169873168747898</c:v>
                </c:pt>
                <c:pt idx="288022">
                  <c:v>58.169943294334097</c:v>
                </c:pt>
                <c:pt idx="288023">
                  <c:v>58.170013419695898</c:v>
                </c:pt>
                <c:pt idx="288024">
                  <c:v>58.170083544833098</c:v>
                </c:pt>
                <c:pt idx="288025">
                  <c:v>58.170153669745901</c:v>
                </c:pt>
                <c:pt idx="288026">
                  <c:v>58.1702237944343</c:v>
                </c:pt>
                <c:pt idx="288027">
                  <c:v>58.170293918898103</c:v>
                </c:pt>
                <c:pt idx="288028">
                  <c:v>58.170364043137603</c:v>
                </c:pt>
                <c:pt idx="288029">
                  <c:v>58.1704341671525</c:v>
                </c:pt>
                <c:pt idx="288030">
                  <c:v>58.170504290943001</c:v>
                </c:pt>
                <c:pt idx="288031">
                  <c:v>58.170574414508998</c:v>
                </c:pt>
                <c:pt idx="288032">
                  <c:v>58.170644537850599</c:v>
                </c:pt>
                <c:pt idx="288033">
                  <c:v>58.170714660967697</c:v>
                </c:pt>
                <c:pt idx="288034">
                  <c:v>58.170784783860398</c:v>
                </c:pt>
                <c:pt idx="288035">
                  <c:v>58.170854906528596</c:v>
                </c:pt>
                <c:pt idx="288036">
                  <c:v>58.170925028972299</c:v>
                </c:pt>
                <c:pt idx="288037">
                  <c:v>58.170995151191597</c:v>
                </c:pt>
                <c:pt idx="288038">
                  <c:v>58.1710652731864</c:v>
                </c:pt>
                <c:pt idx="288039">
                  <c:v>58.171135394956799</c:v>
                </c:pt>
                <c:pt idx="288040">
                  <c:v>58.171205516502702</c:v>
                </c:pt>
                <c:pt idx="288041">
                  <c:v>58.171275637824202</c:v>
                </c:pt>
                <c:pt idx="288042">
                  <c:v>58.171345758921198</c:v>
                </c:pt>
                <c:pt idx="288043">
                  <c:v>58.171415879793798</c:v>
                </c:pt>
                <c:pt idx="288044">
                  <c:v>58.171486000441902</c:v>
                </c:pt>
                <c:pt idx="288045">
                  <c:v>58.171556120865603</c:v>
                </c:pt>
                <c:pt idx="288046">
                  <c:v>58.1716262410648</c:v>
                </c:pt>
                <c:pt idx="288047">
                  <c:v>58.171696361039601</c:v>
                </c:pt>
                <c:pt idx="288048">
                  <c:v>58.171766480789898</c:v>
                </c:pt>
                <c:pt idx="288049">
                  <c:v>58.1718366003158</c:v>
                </c:pt>
                <c:pt idx="288050">
                  <c:v>58.171906719617198</c:v>
                </c:pt>
                <c:pt idx="288051">
                  <c:v>58.171976838694199</c:v>
                </c:pt>
                <c:pt idx="288052">
                  <c:v>58.172046957546698</c:v>
                </c:pt>
                <c:pt idx="288053">
                  <c:v>58.1721170761748</c:v>
                </c:pt>
                <c:pt idx="288054">
                  <c:v>58.172187194578399</c:v>
                </c:pt>
                <c:pt idx="288055">
                  <c:v>58.172257312757701</c:v>
                </c:pt>
                <c:pt idx="288056">
                  <c:v>58.1723274307124</c:v>
                </c:pt>
                <c:pt idx="288057">
                  <c:v>58.172397548442703</c:v>
                </c:pt>
                <c:pt idx="288058">
                  <c:v>58.172467665948602</c:v>
                </c:pt>
                <c:pt idx="288059">
                  <c:v>58.172537783230098</c:v>
                </c:pt>
                <c:pt idx="288060">
                  <c:v>58.172607900287097</c:v>
                </c:pt>
                <c:pt idx="288061">
                  <c:v>58.172678017119601</c:v>
                </c:pt>
                <c:pt idx="288062">
                  <c:v>58.172748133727801</c:v>
                </c:pt>
                <c:pt idx="288063">
                  <c:v>58.172818250111497</c:v>
                </c:pt>
                <c:pt idx="288064">
                  <c:v>58.172888366270698</c:v>
                </c:pt>
                <c:pt idx="288065">
                  <c:v>58.172958482205502</c:v>
                </c:pt>
                <c:pt idx="288066">
                  <c:v>58.173028597915902</c:v>
                </c:pt>
                <c:pt idx="288067">
                  <c:v>58.173098713401899</c:v>
                </c:pt>
                <c:pt idx="288068">
                  <c:v>58.1731688286634</c:v>
                </c:pt>
                <c:pt idx="288069">
                  <c:v>58.173238943700497</c:v>
                </c:pt>
                <c:pt idx="288070">
                  <c:v>58.173309058513098</c:v>
                </c:pt>
                <c:pt idx="288071">
                  <c:v>58.173379173101303</c:v>
                </c:pt>
                <c:pt idx="288072">
                  <c:v>58.173449287465097</c:v>
                </c:pt>
                <c:pt idx="288073">
                  <c:v>58.173519401604501</c:v>
                </c:pt>
                <c:pt idx="288074">
                  <c:v>58.173589515519403</c:v>
                </c:pt>
                <c:pt idx="288075">
                  <c:v>58.173659629209901</c:v>
                </c:pt>
                <c:pt idx="288076">
                  <c:v>58.173729742676002</c:v>
                </c:pt>
                <c:pt idx="288077">
                  <c:v>58.173799855917601</c:v>
                </c:pt>
                <c:pt idx="288078">
                  <c:v>58.173869968934902</c:v>
                </c:pt>
                <c:pt idx="288079">
                  <c:v>58.1739400817277</c:v>
                </c:pt>
                <c:pt idx="288080">
                  <c:v>58.174010194296002</c:v>
                </c:pt>
                <c:pt idx="288081">
                  <c:v>58.174080306640001</c:v>
                </c:pt>
                <c:pt idx="288082">
                  <c:v>58.174150418759503</c:v>
                </c:pt>
                <c:pt idx="288083">
                  <c:v>58.174220530654601</c:v>
                </c:pt>
                <c:pt idx="288084">
                  <c:v>58.174290642325303</c:v>
                </c:pt>
                <c:pt idx="288085">
                  <c:v>58.174360753771502</c:v>
                </c:pt>
                <c:pt idx="288086">
                  <c:v>58.174430864993397</c:v>
                </c:pt>
                <c:pt idx="288087">
                  <c:v>58.174500975990803</c:v>
                </c:pt>
                <c:pt idx="288088">
                  <c:v>58.174571086763798</c:v>
                </c:pt>
                <c:pt idx="288089">
                  <c:v>58.174641197312397</c:v>
                </c:pt>
                <c:pt idx="288090">
                  <c:v>58.1747113076365</c:v>
                </c:pt>
                <c:pt idx="288091">
                  <c:v>58.174781417736298</c:v>
                </c:pt>
                <c:pt idx="288092">
                  <c:v>58.174851527611601</c:v>
                </c:pt>
                <c:pt idx="288093">
                  <c:v>58.1749216372625</c:v>
                </c:pt>
                <c:pt idx="288094">
                  <c:v>58.174991746689003</c:v>
                </c:pt>
                <c:pt idx="288095">
                  <c:v>58.175061855891101</c:v>
                </c:pt>
                <c:pt idx="288096">
                  <c:v>58.175131964868797</c:v>
                </c:pt>
                <c:pt idx="288097">
                  <c:v>58.175202073622003</c:v>
                </c:pt>
                <c:pt idx="288098">
                  <c:v>58.175272182150898</c:v>
                </c:pt>
                <c:pt idx="288099">
                  <c:v>58.175342290455298</c:v>
                </c:pt>
                <c:pt idx="288100">
                  <c:v>58.1754123985354</c:v>
                </c:pt>
                <c:pt idx="288101">
                  <c:v>58.175482506390999</c:v>
                </c:pt>
                <c:pt idx="288102">
                  <c:v>58.175552614022202</c:v>
                </c:pt>
                <c:pt idx="288103">
                  <c:v>58.175622721429001</c:v>
                </c:pt>
                <c:pt idx="288104">
                  <c:v>58.175692828611403</c:v>
                </c:pt>
                <c:pt idx="288105">
                  <c:v>58.175762935569402</c:v>
                </c:pt>
                <c:pt idx="288106">
                  <c:v>58.175833042302898</c:v>
                </c:pt>
                <c:pt idx="288107">
                  <c:v>58.175903148812097</c:v>
                </c:pt>
                <c:pt idx="288108">
                  <c:v>58.175973255096899</c:v>
                </c:pt>
                <c:pt idx="288109">
                  <c:v>58.176043361157198</c:v>
                </c:pt>
                <c:pt idx="288110">
                  <c:v>58.176113466993201</c:v>
                </c:pt>
                <c:pt idx="288111">
                  <c:v>58.176183572604799</c:v>
                </c:pt>
                <c:pt idx="288112">
                  <c:v>58.176253677991902</c:v>
                </c:pt>
                <c:pt idx="288113">
                  <c:v>58.1763237831547</c:v>
                </c:pt>
                <c:pt idx="288114">
                  <c:v>58.176393888093003</c:v>
                </c:pt>
                <c:pt idx="288115">
                  <c:v>58.176463992807001</c:v>
                </c:pt>
                <c:pt idx="288116">
                  <c:v>58.176534097296503</c:v>
                </c:pt>
                <c:pt idx="288117">
                  <c:v>58.176604201561702</c:v>
                </c:pt>
                <c:pt idx="288118">
                  <c:v>58.176674305602504</c:v>
                </c:pt>
                <c:pt idx="288119">
                  <c:v>58.176744409418802</c:v>
                </c:pt>
                <c:pt idx="288120">
                  <c:v>58.176814513010797</c:v>
                </c:pt>
                <c:pt idx="288121">
                  <c:v>58.176884616378402</c:v>
                </c:pt>
                <c:pt idx="288122">
                  <c:v>58.176954719521603</c:v>
                </c:pt>
                <c:pt idx="288123">
                  <c:v>58.177024822440302</c:v>
                </c:pt>
                <c:pt idx="288124">
                  <c:v>58.177094925134703</c:v>
                </c:pt>
                <c:pt idx="288125">
                  <c:v>58.177165027604701</c:v>
                </c:pt>
                <c:pt idx="288126">
                  <c:v>58.177235129850303</c:v>
                </c:pt>
                <c:pt idx="288127">
                  <c:v>58.1773052318715</c:v>
                </c:pt>
                <c:pt idx="288128">
                  <c:v>58.177375333668401</c:v>
                </c:pt>
                <c:pt idx="288129">
                  <c:v>58.177445435240799</c:v>
                </c:pt>
                <c:pt idx="288130">
                  <c:v>58.177515536588899</c:v>
                </c:pt>
                <c:pt idx="288131">
                  <c:v>58.177585637712497</c:v>
                </c:pt>
                <c:pt idx="288132">
                  <c:v>58.177655738611797</c:v>
                </c:pt>
                <c:pt idx="288133">
                  <c:v>58.177725839286701</c:v>
                </c:pt>
                <c:pt idx="288134">
                  <c:v>58.177795939737202</c:v>
                </c:pt>
                <c:pt idx="288135">
                  <c:v>58.177866039963298</c:v>
                </c:pt>
                <c:pt idx="288136">
                  <c:v>58.177936139964999</c:v>
                </c:pt>
                <c:pt idx="288137">
                  <c:v>58.178006239742302</c:v>
                </c:pt>
                <c:pt idx="288138">
                  <c:v>58.178076339295302</c:v>
                </c:pt>
                <c:pt idx="288139">
                  <c:v>58.178146438623898</c:v>
                </c:pt>
                <c:pt idx="288140">
                  <c:v>58.178216537728098</c:v>
                </c:pt>
                <c:pt idx="288141">
                  <c:v>58.178286636607901</c:v>
                </c:pt>
                <c:pt idx="288142">
                  <c:v>58.1783567352633</c:v>
                </c:pt>
                <c:pt idx="288143">
                  <c:v>58.178426833694402</c:v>
                </c:pt>
                <c:pt idx="288144">
                  <c:v>58.178496931901101</c:v>
                </c:pt>
                <c:pt idx="288145">
                  <c:v>58.178567029883403</c:v>
                </c:pt>
                <c:pt idx="288146">
                  <c:v>58.178637127641302</c:v>
                </c:pt>
                <c:pt idx="288147">
                  <c:v>58.178707225174897</c:v>
                </c:pt>
                <c:pt idx="288148">
                  <c:v>58.178777322484002</c:v>
                </c:pt>
                <c:pt idx="288149">
                  <c:v>58.178847419568797</c:v>
                </c:pt>
                <c:pt idx="288150">
                  <c:v>58.178917516429202</c:v>
                </c:pt>
                <c:pt idx="288151">
                  <c:v>58.178987613065303</c:v>
                </c:pt>
                <c:pt idx="288152">
                  <c:v>58.179057709476901</c:v>
                </c:pt>
                <c:pt idx="288153">
                  <c:v>58.179127805664301</c:v>
                </c:pt>
                <c:pt idx="288154">
                  <c:v>58.179197901627198</c:v>
                </c:pt>
                <c:pt idx="288155">
                  <c:v>58.179267997365699</c:v>
                </c:pt>
                <c:pt idx="288156">
                  <c:v>58.179338092879902</c:v>
                </c:pt>
                <c:pt idx="288157">
                  <c:v>58.179408188169702</c:v>
                </c:pt>
                <c:pt idx="288158">
                  <c:v>58.179478283235198</c:v>
                </c:pt>
                <c:pt idx="288159">
                  <c:v>58.179548378076298</c:v>
                </c:pt>
                <c:pt idx="288160">
                  <c:v>58.179618472693001</c:v>
                </c:pt>
                <c:pt idx="288161">
                  <c:v>58.1796885670853</c:v>
                </c:pt>
                <c:pt idx="288162">
                  <c:v>58.179758661253302</c:v>
                </c:pt>
                <c:pt idx="288163">
                  <c:v>58.179828755196901</c:v>
                </c:pt>
                <c:pt idx="288164">
                  <c:v>58.179898848916203</c:v>
                </c:pt>
                <c:pt idx="288165">
                  <c:v>58.179968942411101</c:v>
                </c:pt>
                <c:pt idx="288166">
                  <c:v>58.180039035681602</c:v>
                </c:pt>
                <c:pt idx="288167">
                  <c:v>58.1801091287278</c:v>
                </c:pt>
                <c:pt idx="288168">
                  <c:v>58.180179221549601</c:v>
                </c:pt>
                <c:pt idx="288169">
                  <c:v>58.180249314146998</c:v>
                </c:pt>
                <c:pt idx="288170">
                  <c:v>58.180319406520098</c:v>
                </c:pt>
                <c:pt idx="288171">
                  <c:v>58.180389498668802</c:v>
                </c:pt>
                <c:pt idx="288172">
                  <c:v>58.180459590593202</c:v>
                </c:pt>
                <c:pt idx="288173">
                  <c:v>58.180529682293198</c:v>
                </c:pt>
                <c:pt idx="288174">
                  <c:v>58.180599773768797</c:v>
                </c:pt>
                <c:pt idx="288175">
                  <c:v>58.1806698650201</c:v>
                </c:pt>
                <c:pt idx="288176">
                  <c:v>58.180739956047098</c:v>
                </c:pt>
                <c:pt idx="288177">
                  <c:v>58.180810046849601</c:v>
                </c:pt>
                <c:pt idx="288178">
                  <c:v>58.180880137427899</c:v>
                </c:pt>
                <c:pt idx="288179">
                  <c:v>58.1809502277817</c:v>
                </c:pt>
                <c:pt idx="288180">
                  <c:v>58.181020317911198</c:v>
                </c:pt>
                <c:pt idx="288181">
                  <c:v>58.181090407816399</c:v>
                </c:pt>
                <c:pt idx="288182">
                  <c:v>58.181160497497203</c:v>
                </c:pt>
                <c:pt idx="288183">
                  <c:v>58.181230586953703</c:v>
                </c:pt>
                <c:pt idx="288184">
                  <c:v>58.181300676185799</c:v>
                </c:pt>
                <c:pt idx="288185">
                  <c:v>58.181370765193599</c:v>
                </c:pt>
                <c:pt idx="288186">
                  <c:v>58.181440853977001</c:v>
                </c:pt>
                <c:pt idx="288187">
                  <c:v>58.1815109425361</c:v>
                </c:pt>
                <c:pt idx="288188">
                  <c:v>58.181581030870802</c:v>
                </c:pt>
                <c:pt idx="288189">
                  <c:v>58.181651118981101</c:v>
                </c:pt>
                <c:pt idx="288190">
                  <c:v>58.181721206867202</c:v>
                </c:pt>
                <c:pt idx="288191">
                  <c:v>58.1817912945289</c:v>
                </c:pt>
                <c:pt idx="288192">
                  <c:v>58.1818613819662</c:v>
                </c:pt>
                <c:pt idx="288193">
                  <c:v>58.181931469179197</c:v>
                </c:pt>
                <c:pt idx="288194">
                  <c:v>58.182001556167798</c:v>
                </c:pt>
                <c:pt idx="288195">
                  <c:v>58.182071642932101</c:v>
                </c:pt>
                <c:pt idx="288196">
                  <c:v>58.1821417294721</c:v>
                </c:pt>
                <c:pt idx="288197">
                  <c:v>58.182211815787703</c:v>
                </c:pt>
                <c:pt idx="288198">
                  <c:v>58.182281901879001</c:v>
                </c:pt>
                <c:pt idx="288199">
                  <c:v>58.182351987746003</c:v>
                </c:pt>
                <c:pt idx="288200">
                  <c:v>58.182422073388601</c:v>
                </c:pt>
                <c:pt idx="288201">
                  <c:v>58.182492158806902</c:v>
                </c:pt>
                <c:pt idx="288202">
                  <c:v>58.182562244000799</c:v>
                </c:pt>
                <c:pt idx="288203">
                  <c:v>58.182632328970399</c:v>
                </c:pt>
                <c:pt idx="288204">
                  <c:v>58.182702413715703</c:v>
                </c:pt>
                <c:pt idx="288205">
                  <c:v>58.182772498236602</c:v>
                </c:pt>
                <c:pt idx="288206">
                  <c:v>58.182842582533198</c:v>
                </c:pt>
                <c:pt idx="288207">
                  <c:v>58.182912666605397</c:v>
                </c:pt>
                <c:pt idx="288208">
                  <c:v>58.182982750453398</c:v>
                </c:pt>
                <c:pt idx="288209">
                  <c:v>58.183052834077003</c:v>
                </c:pt>
                <c:pt idx="288210">
                  <c:v>58.183122917476197</c:v>
                </c:pt>
                <c:pt idx="288211">
                  <c:v>58.183193000651102</c:v>
                </c:pt>
                <c:pt idx="288212">
                  <c:v>58.183263083601801</c:v>
                </c:pt>
                <c:pt idx="288213">
                  <c:v>58.183333166327998</c:v>
                </c:pt>
                <c:pt idx="288214">
                  <c:v>58.183403248829997</c:v>
                </c:pt>
                <c:pt idx="288215">
                  <c:v>58.183473331107599</c:v>
                </c:pt>
                <c:pt idx="288216">
                  <c:v>58.183543413160898</c:v>
                </c:pt>
                <c:pt idx="288217">
                  <c:v>58.1836134949898</c:v>
                </c:pt>
                <c:pt idx="288218">
                  <c:v>58.183683576594497</c:v>
                </c:pt>
                <c:pt idx="288219">
                  <c:v>58.183753657974798</c:v>
                </c:pt>
                <c:pt idx="288220">
                  <c:v>58.183823739130801</c:v>
                </c:pt>
                <c:pt idx="288221">
                  <c:v>58.183893820062401</c:v>
                </c:pt>
                <c:pt idx="288222">
                  <c:v>58.183963900769797</c:v>
                </c:pt>
                <c:pt idx="288223">
                  <c:v>58.184033981252803</c:v>
                </c:pt>
                <c:pt idx="288224">
                  <c:v>58.184104061511498</c:v>
                </c:pt>
                <c:pt idx="288225">
                  <c:v>58.184174141545903</c:v>
                </c:pt>
                <c:pt idx="288226">
                  <c:v>58.184244221355897</c:v>
                </c:pt>
                <c:pt idx="288227">
                  <c:v>58.184314300941701</c:v>
                </c:pt>
                <c:pt idx="288228">
                  <c:v>58.184384380303101</c:v>
                </c:pt>
                <c:pt idx="288229">
                  <c:v>58.184454459440197</c:v>
                </c:pt>
                <c:pt idx="288230">
                  <c:v>58.184524538353003</c:v>
                </c:pt>
                <c:pt idx="288231">
                  <c:v>58.184594617041498</c:v>
                </c:pt>
                <c:pt idx="288232">
                  <c:v>58.184664695505603</c:v>
                </c:pt>
                <c:pt idx="288233">
                  <c:v>58.184734773745397</c:v>
                </c:pt>
                <c:pt idx="288234">
                  <c:v>58.184804851761001</c:v>
                </c:pt>
                <c:pt idx="288235">
                  <c:v>58.184874929552201</c:v>
                </c:pt>
                <c:pt idx="288236">
                  <c:v>58.184945007119097</c:v>
                </c:pt>
                <c:pt idx="288237">
                  <c:v>58.185015084461703</c:v>
                </c:pt>
                <c:pt idx="288238">
                  <c:v>58.185085161579899</c:v>
                </c:pt>
                <c:pt idx="288239">
                  <c:v>58.185155238473897</c:v>
                </c:pt>
                <c:pt idx="288240">
                  <c:v>58.185225315143597</c:v>
                </c:pt>
                <c:pt idx="288241">
                  <c:v>58.185295391588902</c:v>
                </c:pt>
                <c:pt idx="288242">
                  <c:v>58.185365467809902</c:v>
                </c:pt>
                <c:pt idx="288243">
                  <c:v>58.185435543806697</c:v>
                </c:pt>
                <c:pt idx="288244">
                  <c:v>58.185505619579097</c:v>
                </c:pt>
                <c:pt idx="288245">
                  <c:v>58.185575695127199</c:v>
                </c:pt>
                <c:pt idx="288246">
                  <c:v>58.185645770451004</c:v>
                </c:pt>
                <c:pt idx="288247">
                  <c:v>58.185715845550497</c:v>
                </c:pt>
                <c:pt idx="288248">
                  <c:v>58.185785920425701</c:v>
                </c:pt>
                <c:pt idx="288249">
                  <c:v>58.185855995076601</c:v>
                </c:pt>
                <c:pt idx="288250">
                  <c:v>58.185926069503203</c:v>
                </c:pt>
                <c:pt idx="288251">
                  <c:v>58.185996143705502</c:v>
                </c:pt>
                <c:pt idx="288252">
                  <c:v>58.186066217683504</c:v>
                </c:pt>
                <c:pt idx="288253">
                  <c:v>58.186136291437201</c:v>
                </c:pt>
                <c:pt idx="288254">
                  <c:v>58.186206364966601</c:v>
                </c:pt>
                <c:pt idx="288255">
                  <c:v>58.186276438271697</c:v>
                </c:pt>
                <c:pt idx="288256">
                  <c:v>58.186346511352397</c:v>
                </c:pt>
                <c:pt idx="288257">
                  <c:v>58.186416584208899</c:v>
                </c:pt>
                <c:pt idx="288258">
                  <c:v>58.186486656841097</c:v>
                </c:pt>
                <c:pt idx="288259">
                  <c:v>58.186556729248998</c:v>
                </c:pt>
                <c:pt idx="288260">
                  <c:v>58.186626801432602</c:v>
                </c:pt>
                <c:pt idx="288261">
                  <c:v>58.186696873392002</c:v>
                </c:pt>
                <c:pt idx="288262">
                  <c:v>58.186766945126998</c:v>
                </c:pt>
                <c:pt idx="288263">
                  <c:v>58.186837016637703</c:v>
                </c:pt>
                <c:pt idx="288264">
                  <c:v>58.186907087924098</c:v>
                </c:pt>
                <c:pt idx="288265">
                  <c:v>58.186977158986302</c:v>
                </c:pt>
                <c:pt idx="288266">
                  <c:v>58.187047229824103</c:v>
                </c:pt>
                <c:pt idx="288267">
                  <c:v>58.187117300437698</c:v>
                </c:pt>
                <c:pt idx="288268">
                  <c:v>58.187187370826997</c:v>
                </c:pt>
                <c:pt idx="288269">
                  <c:v>58.1872574409919</c:v>
                </c:pt>
                <c:pt idx="288270">
                  <c:v>58.187327510932597</c:v>
                </c:pt>
                <c:pt idx="288271">
                  <c:v>58.187397580648998</c:v>
                </c:pt>
                <c:pt idx="288272">
                  <c:v>58.187467650141102</c:v>
                </c:pt>
                <c:pt idx="288273">
                  <c:v>58.187537719409001</c:v>
                </c:pt>
                <c:pt idx="288274">
                  <c:v>58.187607788452503</c:v>
                </c:pt>
                <c:pt idx="288275">
                  <c:v>58.187677857271801</c:v>
                </c:pt>
                <c:pt idx="288276">
                  <c:v>58.187747925866802</c:v>
                </c:pt>
                <c:pt idx="288277">
                  <c:v>58.187817994237399</c:v>
                </c:pt>
                <c:pt idx="288278">
                  <c:v>58.187888062383898</c:v>
                </c:pt>
                <c:pt idx="288279">
                  <c:v>58.187958130306001</c:v>
                </c:pt>
                <c:pt idx="288280">
                  <c:v>58.188028198003799</c:v>
                </c:pt>
                <c:pt idx="288281">
                  <c:v>58.1880982654774</c:v>
                </c:pt>
                <c:pt idx="288282">
                  <c:v>58.188168332726697</c:v>
                </c:pt>
                <c:pt idx="288283">
                  <c:v>58.188238399751697</c:v>
                </c:pt>
                <c:pt idx="288284">
                  <c:v>58.1883084665524</c:v>
                </c:pt>
                <c:pt idx="288285">
                  <c:v>58.188378533128898</c:v>
                </c:pt>
                <c:pt idx="288286">
                  <c:v>58.188448599480999</c:v>
                </c:pt>
                <c:pt idx="288287">
                  <c:v>58.188518665608903</c:v>
                </c:pt>
                <c:pt idx="288288">
                  <c:v>58.188588731512603</c:v>
                </c:pt>
                <c:pt idx="288289">
                  <c:v>58.188658797191898</c:v>
                </c:pt>
                <c:pt idx="288290">
                  <c:v>58.188728862646997</c:v>
                </c:pt>
                <c:pt idx="288291">
                  <c:v>58.188798927877798</c:v>
                </c:pt>
                <c:pt idx="288292">
                  <c:v>58.188868992884302</c:v>
                </c:pt>
                <c:pt idx="288293">
                  <c:v>58.188939057666602</c:v>
                </c:pt>
                <c:pt idx="288294">
                  <c:v>58.189009122224597</c:v>
                </c:pt>
                <c:pt idx="288295">
                  <c:v>58.189079186558303</c:v>
                </c:pt>
                <c:pt idx="288296">
                  <c:v>58.189149250667697</c:v>
                </c:pt>
                <c:pt idx="288297">
                  <c:v>58.189219314552901</c:v>
                </c:pt>
                <c:pt idx="288298">
                  <c:v>58.1892893782138</c:v>
                </c:pt>
                <c:pt idx="288299">
                  <c:v>58.189359441650403</c:v>
                </c:pt>
                <c:pt idx="288300">
                  <c:v>58.189429504862801</c:v>
                </c:pt>
                <c:pt idx="288301">
                  <c:v>58.189499567850902</c:v>
                </c:pt>
                <c:pt idx="288302">
                  <c:v>58.189569630614798</c:v>
                </c:pt>
                <c:pt idx="288303">
                  <c:v>58.189639693154298</c:v>
                </c:pt>
                <c:pt idx="288304">
                  <c:v>58.1897097554697</c:v>
                </c:pt>
                <c:pt idx="288305">
                  <c:v>58.189779817560698</c:v>
                </c:pt>
                <c:pt idx="288306">
                  <c:v>58.189849879427499</c:v>
                </c:pt>
                <c:pt idx="288307">
                  <c:v>58.189919941070002</c:v>
                </c:pt>
                <c:pt idx="288308">
                  <c:v>58.189990002488301</c:v>
                </c:pt>
                <c:pt idx="288309">
                  <c:v>58.190060063682303</c:v>
                </c:pt>
                <c:pt idx="288310">
                  <c:v>58.190130124652001</c:v>
                </c:pt>
                <c:pt idx="288311">
                  <c:v>58.190200185397501</c:v>
                </c:pt>
                <c:pt idx="288312">
                  <c:v>58.190270245918803</c:v>
                </c:pt>
                <c:pt idx="288313">
                  <c:v>58.190340306215703</c:v>
                </c:pt>
                <c:pt idx="288314">
                  <c:v>58.190410366288397</c:v>
                </c:pt>
                <c:pt idx="288315">
                  <c:v>58.190480426136901</c:v>
                </c:pt>
                <c:pt idx="288316">
                  <c:v>58.190550485761101</c:v>
                </c:pt>
                <c:pt idx="288317">
                  <c:v>58.190620545161003</c:v>
                </c:pt>
                <c:pt idx="288318">
                  <c:v>58.190690604336702</c:v>
                </c:pt>
                <c:pt idx="288319">
                  <c:v>58.190760663288202</c:v>
                </c:pt>
                <c:pt idx="288320">
                  <c:v>58.190830722015399</c:v>
                </c:pt>
                <c:pt idx="288321">
                  <c:v>58.190900780518298</c:v>
                </c:pt>
                <c:pt idx="288322">
                  <c:v>58.190970838797</c:v>
                </c:pt>
                <c:pt idx="288323">
                  <c:v>58.191040896851398</c:v>
                </c:pt>
                <c:pt idx="288324">
                  <c:v>58.191110954681598</c:v>
                </c:pt>
                <c:pt idx="288325">
                  <c:v>58.191181012287501</c:v>
                </c:pt>
                <c:pt idx="288326">
                  <c:v>58.1912510696692</c:v>
                </c:pt>
                <c:pt idx="288327">
                  <c:v>58.191321126826701</c:v>
                </c:pt>
                <c:pt idx="288328">
                  <c:v>58.191391183759897</c:v>
                </c:pt>
                <c:pt idx="288329">
                  <c:v>58.191461240468797</c:v>
                </c:pt>
                <c:pt idx="288330">
                  <c:v>58.191531296953499</c:v>
                </c:pt>
                <c:pt idx="288331">
                  <c:v>58.191601353213997</c:v>
                </c:pt>
                <c:pt idx="288332">
                  <c:v>58.191671409250198</c:v>
                </c:pt>
                <c:pt idx="288333">
                  <c:v>58.191741465062201</c:v>
                </c:pt>
                <c:pt idx="288334">
                  <c:v>58.1918115206499</c:v>
                </c:pt>
                <c:pt idx="288335">
                  <c:v>58.191881576013401</c:v>
                </c:pt>
                <c:pt idx="288336">
                  <c:v>58.191951631152598</c:v>
                </c:pt>
                <c:pt idx="288337">
                  <c:v>58.192021686067598</c:v>
                </c:pt>
                <c:pt idx="288338">
                  <c:v>58.1920917407584</c:v>
                </c:pt>
                <c:pt idx="288339">
                  <c:v>58.192161795224898</c:v>
                </c:pt>
                <c:pt idx="288340">
                  <c:v>58.192231849467198</c:v>
                </c:pt>
                <c:pt idx="288341">
                  <c:v>58.192301903485301</c:v>
                </c:pt>
                <c:pt idx="288342">
                  <c:v>58.1923719572791</c:v>
                </c:pt>
                <c:pt idx="288343">
                  <c:v>58.192442010848701</c:v>
                </c:pt>
                <c:pt idx="288344">
                  <c:v>58.192512064193998</c:v>
                </c:pt>
                <c:pt idx="288345">
                  <c:v>58.192582117315098</c:v>
                </c:pt>
                <c:pt idx="288346">
                  <c:v>58.192652170212</c:v>
                </c:pt>
                <c:pt idx="288347">
                  <c:v>58.192722222884598</c:v>
                </c:pt>
                <c:pt idx="288348">
                  <c:v>58.192792275333098</c:v>
                </c:pt>
                <c:pt idx="288349">
                  <c:v>58.192862327557201</c:v>
                </c:pt>
                <c:pt idx="288350">
                  <c:v>58.192932379557199</c:v>
                </c:pt>
                <c:pt idx="288351">
                  <c:v>58.1930024313329</c:v>
                </c:pt>
                <c:pt idx="288352">
                  <c:v>58.193072482884403</c:v>
                </c:pt>
                <c:pt idx="288353">
                  <c:v>58.193142534211603</c:v>
                </c:pt>
                <c:pt idx="288354">
                  <c:v>58.193212585314697</c:v>
                </c:pt>
                <c:pt idx="288355">
                  <c:v>58.193282636193501</c:v>
                </c:pt>
                <c:pt idx="288356">
                  <c:v>58.193352686848101</c:v>
                </c:pt>
                <c:pt idx="288357">
                  <c:v>58.193422737278397</c:v>
                </c:pt>
                <c:pt idx="288358">
                  <c:v>58.193492787484502</c:v>
                </c:pt>
                <c:pt idx="288359">
                  <c:v>58.193562837466402</c:v>
                </c:pt>
                <c:pt idx="288360">
                  <c:v>58.193632887224098</c:v>
                </c:pt>
                <c:pt idx="288361">
                  <c:v>58.193702936757603</c:v>
                </c:pt>
                <c:pt idx="288362">
                  <c:v>58.193772986066797</c:v>
                </c:pt>
                <c:pt idx="288363">
                  <c:v>58.193843035151801</c:v>
                </c:pt>
                <c:pt idx="288364">
                  <c:v>58.1939130840126</c:v>
                </c:pt>
                <c:pt idx="288365">
                  <c:v>58.193983132649201</c:v>
                </c:pt>
                <c:pt idx="288366">
                  <c:v>58.194053181061498</c:v>
                </c:pt>
                <c:pt idx="288367">
                  <c:v>58.194123229249698</c:v>
                </c:pt>
                <c:pt idx="288368">
                  <c:v>58.1941932772136</c:v>
                </c:pt>
                <c:pt idx="288369">
                  <c:v>58.194263324953297</c:v>
                </c:pt>
                <c:pt idx="288370">
                  <c:v>58.194333372468698</c:v>
                </c:pt>
                <c:pt idx="288371">
                  <c:v>58.19440341976</c:v>
                </c:pt>
                <c:pt idx="288372">
                  <c:v>58.194473466827098</c:v>
                </c:pt>
                <c:pt idx="288373">
                  <c:v>58.194543513669899</c:v>
                </c:pt>
                <c:pt idx="288374">
                  <c:v>58.194613560288502</c:v>
                </c:pt>
                <c:pt idx="288375">
                  <c:v>58.194683606682901</c:v>
                </c:pt>
                <c:pt idx="288376">
                  <c:v>58.194753652853102</c:v>
                </c:pt>
                <c:pt idx="288377">
                  <c:v>58.194823698799098</c:v>
                </c:pt>
                <c:pt idx="288378">
                  <c:v>58.194893744520897</c:v>
                </c:pt>
                <c:pt idx="288379">
                  <c:v>58.194963790018399</c:v>
                </c:pt>
                <c:pt idx="288380">
                  <c:v>58.195033835291802</c:v>
                </c:pt>
                <c:pt idx="288381">
                  <c:v>58.195103880340902</c:v>
                </c:pt>
                <c:pt idx="288382">
                  <c:v>58.195173925165903</c:v>
                </c:pt>
                <c:pt idx="288383">
                  <c:v>58.195243969766601</c:v>
                </c:pt>
                <c:pt idx="288384">
                  <c:v>58.195314014143101</c:v>
                </c:pt>
                <c:pt idx="288385">
                  <c:v>58.195384058295403</c:v>
                </c:pt>
                <c:pt idx="288386">
                  <c:v>58.1954541022236</c:v>
                </c:pt>
                <c:pt idx="288387">
                  <c:v>58.1955241459275</c:v>
                </c:pt>
                <c:pt idx="288388">
                  <c:v>58.195594189407203</c:v>
                </c:pt>
                <c:pt idx="288389">
                  <c:v>58.1956642326627</c:v>
                </c:pt>
                <c:pt idx="288390">
                  <c:v>58.195734275694001</c:v>
                </c:pt>
                <c:pt idx="288391">
                  <c:v>58.195804318501096</c:v>
                </c:pt>
                <c:pt idx="288392">
                  <c:v>58.195874361084002</c:v>
                </c:pt>
                <c:pt idx="288393">
                  <c:v>58.195944403442702</c:v>
                </c:pt>
                <c:pt idx="288394">
                  <c:v>58.196014445577198</c:v>
                </c:pt>
                <c:pt idx="288395">
                  <c:v>58.196084487487497</c:v>
                </c:pt>
                <c:pt idx="288396">
                  <c:v>58.196154529173597</c:v>
                </c:pt>
                <c:pt idx="288397">
                  <c:v>58.196224570635501</c:v>
                </c:pt>
                <c:pt idx="288398">
                  <c:v>58.196294611873199</c:v>
                </c:pt>
                <c:pt idx="288399">
                  <c:v>58.1963646528867</c:v>
                </c:pt>
                <c:pt idx="288400">
                  <c:v>58.196434693675997</c:v>
                </c:pt>
                <c:pt idx="288401">
                  <c:v>58.196504734241103</c:v>
                </c:pt>
                <c:pt idx="288402">
                  <c:v>58.196574774582103</c:v>
                </c:pt>
                <c:pt idx="288403">
                  <c:v>58.1966448146988</c:v>
                </c:pt>
                <c:pt idx="288404">
                  <c:v>58.196714854591299</c:v>
                </c:pt>
                <c:pt idx="288405">
                  <c:v>58.1967848942597</c:v>
                </c:pt>
                <c:pt idx="288406">
                  <c:v>58.196854933703897</c:v>
                </c:pt>
                <c:pt idx="288407">
                  <c:v>58.196924972923803</c:v>
                </c:pt>
                <c:pt idx="288408">
                  <c:v>58.196995011919597</c:v>
                </c:pt>
                <c:pt idx="288409">
                  <c:v>58.197065050691201</c:v>
                </c:pt>
                <c:pt idx="288410">
                  <c:v>58.1971350892386</c:v>
                </c:pt>
                <c:pt idx="288411">
                  <c:v>58.197205127561801</c:v>
                </c:pt>
                <c:pt idx="288412">
                  <c:v>58.197275165660798</c:v>
                </c:pt>
                <c:pt idx="288413">
                  <c:v>58.197345203535697</c:v>
                </c:pt>
                <c:pt idx="288414">
                  <c:v>58.197415241186398</c:v>
                </c:pt>
                <c:pt idx="288415">
                  <c:v>58.197485278612803</c:v>
                </c:pt>
                <c:pt idx="288416">
                  <c:v>58.197555315815102</c:v>
                </c:pt>
                <c:pt idx="288417">
                  <c:v>58.197625352793203</c:v>
                </c:pt>
                <c:pt idx="288418">
                  <c:v>58.197695389547199</c:v>
                </c:pt>
                <c:pt idx="288419">
                  <c:v>58.197765426076899</c:v>
                </c:pt>
                <c:pt idx="288420">
                  <c:v>58.1978354623825</c:v>
                </c:pt>
                <c:pt idx="288421">
                  <c:v>58.197905498463903</c:v>
                </c:pt>
                <c:pt idx="288422">
                  <c:v>58.197975534321102</c:v>
                </c:pt>
                <c:pt idx="288423">
                  <c:v>58.198045569954097</c:v>
                </c:pt>
                <c:pt idx="288424">
                  <c:v>58.198115605363</c:v>
                </c:pt>
                <c:pt idx="288425">
                  <c:v>58.198185640547599</c:v>
                </c:pt>
                <c:pt idx="288426">
                  <c:v>58.198255675508101</c:v>
                </c:pt>
                <c:pt idx="288427">
                  <c:v>58.198325710244497</c:v>
                </c:pt>
                <c:pt idx="288428">
                  <c:v>58.198395744756603</c:v>
                </c:pt>
                <c:pt idx="288429">
                  <c:v>58.198465779044597</c:v>
                </c:pt>
                <c:pt idx="288430">
                  <c:v>58.1985358131084</c:v>
                </c:pt>
                <c:pt idx="288431">
                  <c:v>58.198605846947999</c:v>
                </c:pt>
                <c:pt idx="288432">
                  <c:v>58.1986758805634</c:v>
                </c:pt>
                <c:pt idx="288433">
                  <c:v>58.198745913954703</c:v>
                </c:pt>
                <c:pt idx="288434">
                  <c:v>58.198815947121801</c:v>
                </c:pt>
                <c:pt idx="288435">
                  <c:v>58.198885980064802</c:v>
                </c:pt>
                <c:pt idx="288436">
                  <c:v>58.198956012783597</c:v>
                </c:pt>
                <c:pt idx="288437">
                  <c:v>58.199026045278202</c:v>
                </c:pt>
                <c:pt idx="288438">
                  <c:v>58.199096077548603</c:v>
                </c:pt>
                <c:pt idx="288439">
                  <c:v>58.199166109594898</c:v>
                </c:pt>
                <c:pt idx="288440">
                  <c:v>58.199236141417003</c:v>
                </c:pt>
                <c:pt idx="288441">
                  <c:v>58.199306173014897</c:v>
                </c:pt>
                <c:pt idx="288442">
                  <c:v>58.199376204388699</c:v>
                </c:pt>
                <c:pt idx="288443">
                  <c:v>58.199446235538304</c:v>
                </c:pt>
                <c:pt idx="288444">
                  <c:v>58.199516266463696</c:v>
                </c:pt>
                <c:pt idx="288445">
                  <c:v>58.199586297164998</c:v>
                </c:pt>
                <c:pt idx="288446">
                  <c:v>58.199656327642103</c:v>
                </c:pt>
                <c:pt idx="288447">
                  <c:v>58.199726357895102</c:v>
                </c:pt>
                <c:pt idx="288448">
                  <c:v>58.199796387923897</c:v>
                </c:pt>
                <c:pt idx="288449">
                  <c:v>58.199866417728501</c:v>
                </c:pt>
                <c:pt idx="288450">
                  <c:v>58.199936447309</c:v>
                </c:pt>
                <c:pt idx="288451">
                  <c:v>58.200006476665301</c:v>
                </c:pt>
                <c:pt idx="288452">
                  <c:v>58.200076505797497</c:v>
                </c:pt>
                <c:pt idx="288453">
                  <c:v>58.200146534705503</c:v>
                </c:pt>
                <c:pt idx="288454">
                  <c:v>58.200216563389297</c:v>
                </c:pt>
                <c:pt idx="288455">
                  <c:v>58.200286591849</c:v>
                </c:pt>
                <c:pt idx="288456">
                  <c:v>58.200356620084598</c:v>
                </c:pt>
                <c:pt idx="288457">
                  <c:v>58.200426648095998</c:v>
                </c:pt>
                <c:pt idx="288458">
                  <c:v>58.200496675883201</c:v>
                </c:pt>
                <c:pt idx="288459">
                  <c:v>58.200566703446299</c:v>
                </c:pt>
                <c:pt idx="288460">
                  <c:v>58.200636730785199</c:v>
                </c:pt>
                <c:pt idx="288461">
                  <c:v>58.200706757900001</c:v>
                </c:pt>
                <c:pt idx="288462">
                  <c:v>58.200776784790598</c:v>
                </c:pt>
                <c:pt idx="288463">
                  <c:v>58.200846811457097</c:v>
                </c:pt>
                <c:pt idx="288464">
                  <c:v>58.200916837899399</c:v>
                </c:pt>
                <c:pt idx="288465">
                  <c:v>58.200986864117603</c:v>
                </c:pt>
                <c:pt idx="288466">
                  <c:v>58.201056890111602</c:v>
                </c:pt>
                <c:pt idx="288467">
                  <c:v>58.201126915881503</c:v>
                </c:pt>
                <c:pt idx="288468">
                  <c:v>58.201196941427199</c:v>
                </c:pt>
                <c:pt idx="288469">
                  <c:v>58.201266966748797</c:v>
                </c:pt>
                <c:pt idx="288470">
                  <c:v>58.201336991846297</c:v>
                </c:pt>
                <c:pt idx="288471">
                  <c:v>58.2014070167196</c:v>
                </c:pt>
                <c:pt idx="288472">
                  <c:v>58.201477041368697</c:v>
                </c:pt>
                <c:pt idx="288473">
                  <c:v>58.201547065793797</c:v>
                </c:pt>
                <c:pt idx="288474">
                  <c:v>58.201617089994599</c:v>
                </c:pt>
                <c:pt idx="288475">
                  <c:v>58.201687113971403</c:v>
                </c:pt>
                <c:pt idx="288476">
                  <c:v>58.201757137723902</c:v>
                </c:pt>
                <c:pt idx="288477">
                  <c:v>58.201827161252403</c:v>
                </c:pt>
                <c:pt idx="288478">
                  <c:v>58.201897184556699</c:v>
                </c:pt>
                <c:pt idx="288479">
                  <c:v>58.201967207636898</c:v>
                </c:pt>
                <c:pt idx="288480">
                  <c:v>58.202037230492898</c:v>
                </c:pt>
                <c:pt idx="288481">
                  <c:v>58.202107253124801</c:v>
                </c:pt>
                <c:pt idx="288482">
                  <c:v>58.202177275532598</c:v>
                </c:pt>
                <c:pt idx="288483">
                  <c:v>58.202247297716198</c:v>
                </c:pt>
                <c:pt idx="288484">
                  <c:v>58.2023173196757</c:v>
                </c:pt>
                <c:pt idx="288485">
                  <c:v>58.202387341411097</c:v>
                </c:pt>
                <c:pt idx="288486">
                  <c:v>58.202457362922303</c:v>
                </c:pt>
                <c:pt idx="288487">
                  <c:v>58.202527384209397</c:v>
                </c:pt>
                <c:pt idx="288488">
                  <c:v>58.2025974052724</c:v>
                </c:pt>
                <c:pt idx="288489">
                  <c:v>58.202667426111198</c:v>
                </c:pt>
                <c:pt idx="288490">
                  <c:v>58.202737446725898</c:v>
                </c:pt>
                <c:pt idx="288491">
                  <c:v>58.2028074671165</c:v>
                </c:pt>
                <c:pt idx="288492">
                  <c:v>58.202877487282898</c:v>
                </c:pt>
                <c:pt idx="288493">
                  <c:v>58.202947507225197</c:v>
                </c:pt>
                <c:pt idx="288494">
                  <c:v>58.203017526943398</c:v>
                </c:pt>
                <c:pt idx="288495">
                  <c:v>58.203087546437501</c:v>
                </c:pt>
                <c:pt idx="288496">
                  <c:v>58.2031575657074</c:v>
                </c:pt>
                <c:pt idx="288497">
                  <c:v>58.203227584753201</c:v>
                </c:pt>
                <c:pt idx="288498">
                  <c:v>58.203297603574903</c:v>
                </c:pt>
                <c:pt idx="288499">
                  <c:v>58.2033676221725</c:v>
                </c:pt>
                <c:pt idx="288500">
                  <c:v>58.2034376405459</c:v>
                </c:pt>
                <c:pt idx="288501">
                  <c:v>58.203507658695202</c:v>
                </c:pt>
                <c:pt idx="288502">
                  <c:v>58.203577676620398</c:v>
                </c:pt>
                <c:pt idx="288503">
                  <c:v>58.203647694321504</c:v>
                </c:pt>
                <c:pt idx="288504">
                  <c:v>58.203717711798397</c:v>
                </c:pt>
                <c:pt idx="288505">
                  <c:v>58.2037877290512</c:v>
                </c:pt>
                <c:pt idx="288506">
                  <c:v>58.203857746079997</c:v>
                </c:pt>
                <c:pt idx="288507">
                  <c:v>58.203927762884597</c:v>
                </c:pt>
                <c:pt idx="288508">
                  <c:v>58.203997779464999</c:v>
                </c:pt>
                <c:pt idx="288509">
                  <c:v>58.204067795821402</c:v>
                </c:pt>
                <c:pt idx="288510">
                  <c:v>58.204137811953601</c:v>
                </c:pt>
                <c:pt idx="288511">
                  <c:v>58.204207827861701</c:v>
                </c:pt>
                <c:pt idx="288512">
                  <c:v>58.204277843545803</c:v>
                </c:pt>
                <c:pt idx="288513">
                  <c:v>58.204347859005701</c:v>
                </c:pt>
                <c:pt idx="288514">
                  <c:v>58.2044178742414</c:v>
                </c:pt>
                <c:pt idx="288515">
                  <c:v>58.204487889253102</c:v>
                </c:pt>
                <c:pt idx="288516">
                  <c:v>58.204557904040698</c:v>
                </c:pt>
                <c:pt idx="288517">
                  <c:v>58.204627918604103</c:v>
                </c:pt>
                <c:pt idx="288518">
                  <c:v>58.204697932943503</c:v>
                </c:pt>
                <c:pt idx="288519">
                  <c:v>58.204767947058698</c:v>
                </c:pt>
                <c:pt idx="288520">
                  <c:v>58.204837960949803</c:v>
                </c:pt>
                <c:pt idx="288521">
                  <c:v>58.204907974616802</c:v>
                </c:pt>
                <c:pt idx="288522">
                  <c:v>58.204977988059703</c:v>
                </c:pt>
                <c:pt idx="288523">
                  <c:v>58.205048001278499</c:v>
                </c:pt>
                <c:pt idx="288524">
                  <c:v>58.205118014273197</c:v>
                </c:pt>
                <c:pt idx="288525">
                  <c:v>58.205188027043803</c:v>
                </c:pt>
                <c:pt idx="288526">
                  <c:v>58.205258039590298</c:v>
                </c:pt>
                <c:pt idx="288527">
                  <c:v>58.205328051912701</c:v>
                </c:pt>
                <c:pt idx="288528">
                  <c:v>58.2053980640109</c:v>
                </c:pt>
                <c:pt idx="288529">
                  <c:v>58.205468075885101</c:v>
                </c:pt>
                <c:pt idx="288530">
                  <c:v>58.205538087535203</c:v>
                </c:pt>
                <c:pt idx="288531">
                  <c:v>58.2056080989612</c:v>
                </c:pt>
                <c:pt idx="288532">
                  <c:v>58.205678110162999</c:v>
                </c:pt>
                <c:pt idx="288533">
                  <c:v>58.2057481211408</c:v>
                </c:pt>
                <c:pt idx="288534">
                  <c:v>58.205818131894503</c:v>
                </c:pt>
                <c:pt idx="288535">
                  <c:v>58.205888142424001</c:v>
                </c:pt>
                <c:pt idx="288536">
                  <c:v>58.205958152729501</c:v>
                </c:pt>
                <c:pt idx="288537">
                  <c:v>58.206028162810902</c:v>
                </c:pt>
                <c:pt idx="288538">
                  <c:v>58.206098172668199</c:v>
                </c:pt>
                <c:pt idx="288539">
                  <c:v>58.206168182301397</c:v>
                </c:pt>
                <c:pt idx="288540">
                  <c:v>58.206238191710497</c:v>
                </c:pt>
                <c:pt idx="288541">
                  <c:v>58.206308200895499</c:v>
                </c:pt>
                <c:pt idx="288542">
                  <c:v>58.206378209856403</c:v>
                </c:pt>
                <c:pt idx="288543">
                  <c:v>58.206448218593202</c:v>
                </c:pt>
                <c:pt idx="288544">
                  <c:v>58.206518227105903</c:v>
                </c:pt>
                <c:pt idx="288545">
                  <c:v>58.206588235394499</c:v>
                </c:pt>
                <c:pt idx="288546">
                  <c:v>58.206658243459103</c:v>
                </c:pt>
                <c:pt idx="288547">
                  <c:v>58.206728251299502</c:v>
                </c:pt>
                <c:pt idx="288548">
                  <c:v>58.206798258915903</c:v>
                </c:pt>
                <c:pt idx="288549">
                  <c:v>58.206868266308199</c:v>
                </c:pt>
                <c:pt idx="288550">
                  <c:v>58.206938273476297</c:v>
                </c:pt>
                <c:pt idx="288551">
                  <c:v>58.207008280420403</c:v>
                </c:pt>
                <c:pt idx="288552">
                  <c:v>58.207078287140398</c:v>
                </c:pt>
                <c:pt idx="288553">
                  <c:v>58.207148293636401</c:v>
                </c:pt>
                <c:pt idx="288554">
                  <c:v>58.207218299908199</c:v>
                </c:pt>
                <c:pt idx="288555">
                  <c:v>58.207288305955998</c:v>
                </c:pt>
                <c:pt idx="288556">
                  <c:v>58.207358311779601</c:v>
                </c:pt>
                <c:pt idx="288557">
                  <c:v>58.207428317379197</c:v>
                </c:pt>
                <c:pt idx="288558">
                  <c:v>58.207498322754802</c:v>
                </c:pt>
                <c:pt idx="288559">
                  <c:v>58.207568327906202</c:v>
                </c:pt>
                <c:pt idx="288560">
                  <c:v>58.207638332833497</c:v>
                </c:pt>
                <c:pt idx="288561">
                  <c:v>58.207708337536801</c:v>
                </c:pt>
                <c:pt idx="288562">
                  <c:v>58.207778342015999</c:v>
                </c:pt>
                <c:pt idx="288563">
                  <c:v>58.207848346271099</c:v>
                </c:pt>
                <c:pt idx="288564">
                  <c:v>58.207918350302201</c:v>
                </c:pt>
                <c:pt idx="288565">
                  <c:v>58.207988354109098</c:v>
                </c:pt>
                <c:pt idx="288566">
                  <c:v>58.208058357692003</c:v>
                </c:pt>
                <c:pt idx="288567">
                  <c:v>58.208128361050797</c:v>
                </c:pt>
                <c:pt idx="288568">
                  <c:v>58.208198364185499</c:v>
                </c:pt>
                <c:pt idx="288569">
                  <c:v>58.208268367096203</c:v>
                </c:pt>
                <c:pt idx="288570">
                  <c:v>58.208338369782801</c:v>
                </c:pt>
                <c:pt idx="288571">
                  <c:v>58.208408372245302</c:v>
                </c:pt>
                <c:pt idx="288572">
                  <c:v>58.208478374483803</c:v>
                </c:pt>
                <c:pt idx="288573">
                  <c:v>58.208548376498101</c:v>
                </c:pt>
                <c:pt idx="288574">
                  <c:v>58.208618378288399</c:v>
                </c:pt>
                <c:pt idx="288575">
                  <c:v>58.208688379854699</c:v>
                </c:pt>
                <c:pt idx="288576">
                  <c:v>58.208758381196802</c:v>
                </c:pt>
                <c:pt idx="288577">
                  <c:v>58.208828382314898</c:v>
                </c:pt>
                <c:pt idx="288578">
                  <c:v>58.208898383208997</c:v>
                </c:pt>
                <c:pt idx="288579">
                  <c:v>58.208968383878897</c:v>
                </c:pt>
                <c:pt idx="288580">
                  <c:v>58.209038384324799</c:v>
                </c:pt>
                <c:pt idx="288581">
                  <c:v>58.209108384546603</c:v>
                </c:pt>
                <c:pt idx="288582">
                  <c:v>58.209178384544401</c:v>
                </c:pt>
                <c:pt idx="288583">
                  <c:v>58.209248384318101</c:v>
                </c:pt>
                <c:pt idx="288584">
                  <c:v>58.209318383867704</c:v>
                </c:pt>
                <c:pt idx="288585">
                  <c:v>58.2093883831933</c:v>
                </c:pt>
                <c:pt idx="288586">
                  <c:v>58.209458382294798</c:v>
                </c:pt>
                <c:pt idx="288587">
                  <c:v>58.209528381172298</c:v>
                </c:pt>
                <c:pt idx="288588">
                  <c:v>58.2095983798257</c:v>
                </c:pt>
                <c:pt idx="288589">
                  <c:v>58.209668378255003</c:v>
                </c:pt>
                <c:pt idx="288590">
                  <c:v>58.209738376460301</c:v>
                </c:pt>
                <c:pt idx="288591">
                  <c:v>58.209808374441501</c:v>
                </c:pt>
                <c:pt idx="288592">
                  <c:v>58.209878372198702</c:v>
                </c:pt>
                <c:pt idx="288593">
                  <c:v>58.209948369731798</c:v>
                </c:pt>
                <c:pt idx="288594">
                  <c:v>58.210018367040803</c:v>
                </c:pt>
                <c:pt idx="288595">
                  <c:v>58.210088364125802</c:v>
                </c:pt>
                <c:pt idx="288596">
                  <c:v>58.210158360986803</c:v>
                </c:pt>
                <c:pt idx="288597">
                  <c:v>58.210228357623699</c:v>
                </c:pt>
                <c:pt idx="288598">
                  <c:v>58.210298354036503</c:v>
                </c:pt>
                <c:pt idx="288599">
                  <c:v>58.210368350225302</c:v>
                </c:pt>
                <c:pt idx="288600">
                  <c:v>58.210438346190003</c:v>
                </c:pt>
                <c:pt idx="288601">
                  <c:v>58.210508341930698</c:v>
                </c:pt>
                <c:pt idx="288602">
                  <c:v>58.210578337447302</c:v>
                </c:pt>
                <c:pt idx="288603">
                  <c:v>58.2106483327399</c:v>
                </c:pt>
                <c:pt idx="288604">
                  <c:v>58.210718327808401</c:v>
                </c:pt>
                <c:pt idx="288605">
                  <c:v>58.210788322652903</c:v>
                </c:pt>
                <c:pt idx="288606">
                  <c:v>58.210858317273299</c:v>
                </c:pt>
                <c:pt idx="288607">
                  <c:v>58.210928311669697</c:v>
                </c:pt>
                <c:pt idx="288608">
                  <c:v>58.210998305842097</c:v>
                </c:pt>
                <c:pt idx="288609">
                  <c:v>58.211068299790398</c:v>
                </c:pt>
                <c:pt idx="288610">
                  <c:v>58.211138293514601</c:v>
                </c:pt>
                <c:pt idx="288611">
                  <c:v>58.211208287014799</c:v>
                </c:pt>
                <c:pt idx="288612">
                  <c:v>58.211278280290998</c:v>
                </c:pt>
                <c:pt idx="288613">
                  <c:v>58.211348273343098</c:v>
                </c:pt>
                <c:pt idx="288614">
                  <c:v>58.211418266171201</c:v>
                </c:pt>
                <c:pt idx="288615">
                  <c:v>58.211488258775198</c:v>
                </c:pt>
                <c:pt idx="288616">
                  <c:v>58.211558251155203</c:v>
                </c:pt>
                <c:pt idx="288617">
                  <c:v>58.211628243311203</c:v>
                </c:pt>
                <c:pt idx="288618">
                  <c:v>58.211698235243098</c:v>
                </c:pt>
                <c:pt idx="288619">
                  <c:v>58.211768226951001</c:v>
                </c:pt>
                <c:pt idx="288620">
                  <c:v>58.211838218434899</c:v>
                </c:pt>
                <c:pt idx="288621">
                  <c:v>58.211908209694698</c:v>
                </c:pt>
                <c:pt idx="288622">
                  <c:v>58.2119782007304</c:v>
                </c:pt>
                <c:pt idx="288623">
                  <c:v>58.212048191542202</c:v>
                </c:pt>
                <c:pt idx="288624">
                  <c:v>58.212118182129899</c:v>
                </c:pt>
                <c:pt idx="288625">
                  <c:v>58.212188172493597</c:v>
                </c:pt>
                <c:pt idx="288626">
                  <c:v>58.212258162633198</c:v>
                </c:pt>
                <c:pt idx="288627">
                  <c:v>58.2123281525488</c:v>
                </c:pt>
                <c:pt idx="288628">
                  <c:v>58.212398142240403</c:v>
                </c:pt>
                <c:pt idx="288629">
                  <c:v>58.212468131707901</c:v>
                </c:pt>
                <c:pt idx="288630">
                  <c:v>58.2125381209514</c:v>
                </c:pt>
                <c:pt idx="288631">
                  <c:v>58.212608109970901</c:v>
                </c:pt>
                <c:pt idx="288632">
                  <c:v>58.212678098766403</c:v>
                </c:pt>
                <c:pt idx="288633">
                  <c:v>58.2127480873378</c:v>
                </c:pt>
                <c:pt idx="288634">
                  <c:v>58.212818075685199</c:v>
                </c:pt>
                <c:pt idx="288635">
                  <c:v>58.212888063808599</c:v>
                </c:pt>
                <c:pt idx="288636">
                  <c:v>58.212958051707901</c:v>
                </c:pt>
                <c:pt idx="288637">
                  <c:v>58.213028039383303</c:v>
                </c:pt>
                <c:pt idx="288638">
                  <c:v>58.213098026834601</c:v>
                </c:pt>
                <c:pt idx="288639">
                  <c:v>58.2131680140618</c:v>
                </c:pt>
                <c:pt idx="288640">
                  <c:v>58.2132380010651</c:v>
                </c:pt>
                <c:pt idx="288641">
                  <c:v>58.213307987844303</c:v>
                </c:pt>
                <c:pt idx="288642">
                  <c:v>58.213377974399499</c:v>
                </c:pt>
                <c:pt idx="288643">
                  <c:v>58.213447960730697</c:v>
                </c:pt>
                <c:pt idx="288644">
                  <c:v>58.213517946837896</c:v>
                </c:pt>
                <c:pt idx="288645">
                  <c:v>58.213587932721097</c:v>
                </c:pt>
                <c:pt idx="288646">
                  <c:v>58.2136579183802</c:v>
                </c:pt>
                <c:pt idx="288647">
                  <c:v>58.213727903815297</c:v>
                </c:pt>
                <c:pt idx="288648">
                  <c:v>58.213797889026402</c:v>
                </c:pt>
                <c:pt idx="288649">
                  <c:v>58.213867874013502</c:v>
                </c:pt>
                <c:pt idx="288650">
                  <c:v>58.213937858776497</c:v>
                </c:pt>
                <c:pt idx="288651">
                  <c:v>58.214007843315599</c:v>
                </c:pt>
                <c:pt idx="288652">
                  <c:v>58.214077827630597</c:v>
                </c:pt>
                <c:pt idx="288653">
                  <c:v>58.214147811721602</c:v>
                </c:pt>
                <c:pt idx="288654">
                  <c:v>58.214217795588702</c:v>
                </c:pt>
                <c:pt idx="288655">
                  <c:v>58.214287779231697</c:v>
                </c:pt>
                <c:pt idx="288656">
                  <c:v>58.2143577626506</c:v>
                </c:pt>
                <c:pt idx="288657">
                  <c:v>58.214427745845597</c:v>
                </c:pt>
                <c:pt idx="288658">
                  <c:v>58.214497728816603</c:v>
                </c:pt>
                <c:pt idx="288659">
                  <c:v>58.214567711563497</c:v>
                </c:pt>
                <c:pt idx="288660">
                  <c:v>58.214637694086498</c:v>
                </c:pt>
                <c:pt idx="288661">
                  <c:v>58.214707676385402</c:v>
                </c:pt>
                <c:pt idx="288662">
                  <c:v>58.214777658460399</c:v>
                </c:pt>
                <c:pt idx="288663">
                  <c:v>58.214847640311298</c:v>
                </c:pt>
                <c:pt idx="288664">
                  <c:v>58.214917621938199</c:v>
                </c:pt>
                <c:pt idx="288665">
                  <c:v>58.2149876033411</c:v>
                </c:pt>
                <c:pt idx="288666">
                  <c:v>58.215057584519997</c:v>
                </c:pt>
                <c:pt idx="288667">
                  <c:v>58.215127565474901</c:v>
                </c:pt>
                <c:pt idx="288668">
                  <c:v>58.2151975462058</c:v>
                </c:pt>
                <c:pt idx="288669">
                  <c:v>58.215267526712701</c:v>
                </c:pt>
                <c:pt idx="288670">
                  <c:v>58.215337506995603</c:v>
                </c:pt>
                <c:pt idx="288671">
                  <c:v>58.215407487054499</c:v>
                </c:pt>
                <c:pt idx="288672">
                  <c:v>58.215477466889404</c:v>
                </c:pt>
                <c:pt idx="288673">
                  <c:v>58.215547446500302</c:v>
                </c:pt>
                <c:pt idx="288674">
                  <c:v>58.215617425887302</c:v>
                </c:pt>
                <c:pt idx="288675">
                  <c:v>58.215687405050197</c:v>
                </c:pt>
                <c:pt idx="288676">
                  <c:v>58.2157573839891</c:v>
                </c:pt>
                <c:pt idx="288677">
                  <c:v>58.215827362703997</c:v>
                </c:pt>
                <c:pt idx="288678">
                  <c:v>58.215897341194903</c:v>
                </c:pt>
                <c:pt idx="288679">
                  <c:v>58.215967319461797</c:v>
                </c:pt>
                <c:pt idx="288680">
                  <c:v>58.216037297504698</c:v>
                </c:pt>
                <c:pt idx="288681">
                  <c:v>58.216107275323701</c:v>
                </c:pt>
                <c:pt idx="288682">
                  <c:v>58.216177252918598</c:v>
                </c:pt>
                <c:pt idx="288683">
                  <c:v>58.216247230289603</c:v>
                </c:pt>
                <c:pt idx="288684">
                  <c:v>58.216317207436497</c:v>
                </c:pt>
                <c:pt idx="288685">
                  <c:v>58.216387184359498</c:v>
                </c:pt>
                <c:pt idx="288686">
                  <c:v>58.2164571610585</c:v>
                </c:pt>
                <c:pt idx="288687">
                  <c:v>58.216527137533497</c:v>
                </c:pt>
                <c:pt idx="288688">
                  <c:v>58.216597113784402</c:v>
                </c:pt>
                <c:pt idx="288689">
                  <c:v>58.216667089811502</c:v>
                </c:pt>
                <c:pt idx="288690">
                  <c:v>58.216737065614502</c:v>
                </c:pt>
                <c:pt idx="288691">
                  <c:v>58.216807041193498</c:v>
                </c:pt>
                <c:pt idx="288692">
                  <c:v>58.216877016548601</c:v>
                </c:pt>
                <c:pt idx="288693">
                  <c:v>58.216946991679599</c:v>
                </c:pt>
                <c:pt idx="288694">
                  <c:v>58.217016966586698</c:v>
                </c:pt>
                <c:pt idx="288695">
                  <c:v>58.217086941269798</c:v>
                </c:pt>
                <c:pt idx="288696">
                  <c:v>58.217156915728999</c:v>
                </c:pt>
                <c:pt idx="288697">
                  <c:v>58.217226889964103</c:v>
                </c:pt>
                <c:pt idx="288698">
                  <c:v>58.2172968639752</c:v>
                </c:pt>
                <c:pt idx="288699">
                  <c:v>58.217366837762398</c:v>
                </c:pt>
                <c:pt idx="288700">
                  <c:v>58.217436811325598</c:v>
                </c:pt>
                <c:pt idx="288701">
                  <c:v>58.217506784664799</c:v>
                </c:pt>
                <c:pt idx="288702">
                  <c:v>58.217576757780101</c:v>
                </c:pt>
                <c:pt idx="288703">
                  <c:v>58.217646730671298</c:v>
                </c:pt>
                <c:pt idx="288704">
                  <c:v>58.217716703338603</c:v>
                </c:pt>
                <c:pt idx="288705">
                  <c:v>58.217786675781902</c:v>
                </c:pt>
                <c:pt idx="288706">
                  <c:v>58.217856648001202</c:v>
                </c:pt>
                <c:pt idx="288707">
                  <c:v>58.217926619996597</c:v>
                </c:pt>
                <c:pt idx="288708">
                  <c:v>58.217996591767999</c:v>
                </c:pt>
                <c:pt idx="288709">
                  <c:v>58.218066563315404</c:v>
                </c:pt>
                <c:pt idx="288710">
                  <c:v>58.218136534638802</c:v>
                </c:pt>
                <c:pt idx="288711">
                  <c:v>58.218206505738301</c:v>
                </c:pt>
                <c:pt idx="288712">
                  <c:v>58.218276476613802</c:v>
                </c:pt>
                <c:pt idx="288713">
                  <c:v>58.218346447265297</c:v>
                </c:pt>
                <c:pt idx="288714">
                  <c:v>58.218416417692801</c:v>
                </c:pt>
                <c:pt idx="288715">
                  <c:v>58.218486387896398</c:v>
                </c:pt>
                <c:pt idx="288716">
                  <c:v>58.218556357875997</c:v>
                </c:pt>
                <c:pt idx="288717">
                  <c:v>58.218626327631704</c:v>
                </c:pt>
                <c:pt idx="288718">
                  <c:v>58.218696297163397</c:v>
                </c:pt>
                <c:pt idx="288719">
                  <c:v>58.2187662664711</c:v>
                </c:pt>
                <c:pt idx="288720">
                  <c:v>58.218836235554797</c:v>
                </c:pt>
                <c:pt idx="288721">
                  <c:v>58.218906204414601</c:v>
                </c:pt>
                <c:pt idx="288722">
                  <c:v>58.2189761730504</c:v>
                </c:pt>
                <c:pt idx="288723">
                  <c:v>58.2190461414623</c:v>
                </c:pt>
                <c:pt idx="288724">
                  <c:v>58.219116109650201</c:v>
                </c:pt>
                <c:pt idx="288725">
                  <c:v>58.219186077614097</c:v>
                </c:pt>
                <c:pt idx="288726">
                  <c:v>58.219256045354001</c:v>
                </c:pt>
                <c:pt idx="288727">
                  <c:v>58.219326012870098</c:v>
                </c:pt>
                <c:pt idx="288728">
                  <c:v>58.219395980162098</c:v>
                </c:pt>
                <c:pt idx="288729">
                  <c:v>58.219465947230198</c:v>
                </c:pt>
                <c:pt idx="288730">
                  <c:v>58.219535914074299</c:v>
                </c:pt>
                <c:pt idx="288731">
                  <c:v>58.219605880694502</c:v>
                </c:pt>
                <c:pt idx="288732">
                  <c:v>58.219675847090699</c:v>
                </c:pt>
                <c:pt idx="288733">
                  <c:v>58.219745813263003</c:v>
                </c:pt>
                <c:pt idx="288734">
                  <c:v>58.219815779211302</c:v>
                </c:pt>
                <c:pt idx="288735">
                  <c:v>58.219885744935603</c:v>
                </c:pt>
                <c:pt idx="288736">
                  <c:v>58.219955710435997</c:v>
                </c:pt>
                <c:pt idx="288737">
                  <c:v>58.220025675712499</c:v>
                </c:pt>
                <c:pt idx="288738">
                  <c:v>58.220095640765003</c:v>
                </c:pt>
                <c:pt idx="288739">
                  <c:v>58.2201656055935</c:v>
                </c:pt>
                <c:pt idx="288740">
                  <c:v>58.220235570198099</c:v>
                </c:pt>
                <c:pt idx="288741">
                  <c:v>58.220305534578699</c:v>
                </c:pt>
                <c:pt idx="288742">
                  <c:v>58.2203754987354</c:v>
                </c:pt>
                <c:pt idx="288743">
                  <c:v>58.220445462668202</c:v>
                </c:pt>
                <c:pt idx="288744">
                  <c:v>58.220515426376899</c:v>
                </c:pt>
                <c:pt idx="288745">
                  <c:v>58.220585389861803</c:v>
                </c:pt>
                <c:pt idx="288746">
                  <c:v>58.220655353122702</c:v>
                </c:pt>
                <c:pt idx="288747">
                  <c:v>58.220725316159601</c:v>
                </c:pt>
                <c:pt idx="288748">
                  <c:v>58.220795278972602</c:v>
                </c:pt>
                <c:pt idx="288749">
                  <c:v>58.220865241561697</c:v>
                </c:pt>
                <c:pt idx="288750">
                  <c:v>58.2209352039268</c:v>
                </c:pt>
                <c:pt idx="288751">
                  <c:v>58.221005166067997</c:v>
                </c:pt>
                <c:pt idx="288752">
                  <c:v>58.221075127985202</c:v>
                </c:pt>
                <c:pt idx="288753">
                  <c:v>58.221145089678501</c:v>
                </c:pt>
                <c:pt idx="288754">
                  <c:v>58.221215051147801</c:v>
                </c:pt>
                <c:pt idx="288755">
                  <c:v>58.221285012393203</c:v>
                </c:pt>
                <c:pt idx="288756">
                  <c:v>58.221354973414698</c:v>
                </c:pt>
                <c:pt idx="288757">
                  <c:v>58.221424934212202</c:v>
                </c:pt>
                <c:pt idx="288758">
                  <c:v>58.221494894785799</c:v>
                </c:pt>
                <c:pt idx="288759">
                  <c:v>58.221564855135497</c:v>
                </c:pt>
                <c:pt idx="288760">
                  <c:v>58.221634815261197</c:v>
                </c:pt>
                <c:pt idx="288761">
                  <c:v>58.221704775162998</c:v>
                </c:pt>
                <c:pt idx="288762">
                  <c:v>58.2217747348408</c:v>
                </c:pt>
                <c:pt idx="288763">
                  <c:v>58.221844694294703</c:v>
                </c:pt>
                <c:pt idx="288764">
                  <c:v>58.221914653524699</c:v>
                </c:pt>
                <c:pt idx="288765">
                  <c:v>58.221984612530697</c:v>
                </c:pt>
                <c:pt idx="288766">
                  <c:v>58.222054571312803</c:v>
                </c:pt>
                <c:pt idx="288767">
                  <c:v>58.222124529871003</c:v>
                </c:pt>
                <c:pt idx="288768">
                  <c:v>58.222194488205297</c:v>
                </c:pt>
                <c:pt idx="288769">
                  <c:v>58.222264446315599</c:v>
                </c:pt>
                <c:pt idx="288770">
                  <c:v>58.222334404202002</c:v>
                </c:pt>
                <c:pt idx="288771">
                  <c:v>58.222404361864399</c:v>
                </c:pt>
                <c:pt idx="288772">
                  <c:v>58.222474319302897</c:v>
                </c:pt>
                <c:pt idx="288773">
                  <c:v>58.222544276517503</c:v>
                </c:pt>
                <c:pt idx="288774">
                  <c:v>58.222614233508203</c:v>
                </c:pt>
                <c:pt idx="288775">
                  <c:v>58.222684190274997</c:v>
                </c:pt>
                <c:pt idx="288776">
                  <c:v>58.222754146817799</c:v>
                </c:pt>
                <c:pt idx="288777">
                  <c:v>58.222824103136702</c:v>
                </c:pt>
                <c:pt idx="288778">
                  <c:v>58.222894059231699</c:v>
                </c:pt>
                <c:pt idx="288779">
                  <c:v>58.222964015102697</c:v>
                </c:pt>
                <c:pt idx="288780">
                  <c:v>58.223033970749803</c:v>
                </c:pt>
                <c:pt idx="288781">
                  <c:v>58.223103926173003</c:v>
                </c:pt>
                <c:pt idx="288782">
                  <c:v>58.223173881372297</c:v>
                </c:pt>
                <c:pt idx="288783">
                  <c:v>58.223243836347699</c:v>
                </c:pt>
                <c:pt idx="288784">
                  <c:v>58.223313791099102</c:v>
                </c:pt>
                <c:pt idx="288785">
                  <c:v>58.223383745626698</c:v>
                </c:pt>
                <c:pt idx="288786">
                  <c:v>58.223453699930303</c:v>
                </c:pt>
                <c:pt idx="288787">
                  <c:v>58.223523654009902</c:v>
                </c:pt>
                <c:pt idx="288788">
                  <c:v>58.223593607865702</c:v>
                </c:pt>
                <c:pt idx="288789">
                  <c:v>58.223663561497602</c:v>
                </c:pt>
                <c:pt idx="288790">
                  <c:v>58.223733514905497</c:v>
                </c:pt>
                <c:pt idx="288791">
                  <c:v>58.2238034680895</c:v>
                </c:pt>
                <c:pt idx="288792">
                  <c:v>58.223873421049703</c:v>
                </c:pt>
                <c:pt idx="288793">
                  <c:v>58.2239433737859</c:v>
                </c:pt>
                <c:pt idx="288794">
                  <c:v>58.224013326298198</c:v>
                </c:pt>
                <c:pt idx="288795">
                  <c:v>58.224083278586498</c:v>
                </c:pt>
                <c:pt idx="288796">
                  <c:v>58.224153230650998</c:v>
                </c:pt>
                <c:pt idx="288797">
                  <c:v>58.2242231824915</c:v>
                </c:pt>
                <c:pt idx="288798">
                  <c:v>58.224293134108201</c:v>
                </c:pt>
                <c:pt idx="288799">
                  <c:v>58.224363085500897</c:v>
                </c:pt>
                <c:pt idx="288800">
                  <c:v>58.224433036669801</c:v>
                </c:pt>
                <c:pt idx="288801">
                  <c:v>58.224502987614699</c:v>
                </c:pt>
                <c:pt idx="288802">
                  <c:v>58.224572938335697</c:v>
                </c:pt>
                <c:pt idx="288803">
                  <c:v>58.224642888832797</c:v>
                </c:pt>
                <c:pt idx="288804">
                  <c:v>58.224712839105997</c:v>
                </c:pt>
                <c:pt idx="288805">
                  <c:v>58.224782789155299</c:v>
                </c:pt>
                <c:pt idx="288806">
                  <c:v>58.224852738980701</c:v>
                </c:pt>
                <c:pt idx="288807">
                  <c:v>58.224922688582197</c:v>
                </c:pt>
                <c:pt idx="288808">
                  <c:v>58.224992637959801</c:v>
                </c:pt>
                <c:pt idx="288809">
                  <c:v>58.225062587113499</c:v>
                </c:pt>
                <c:pt idx="288810">
                  <c:v>58.225132536043198</c:v>
                </c:pt>
                <c:pt idx="288811">
                  <c:v>58.225202484749097</c:v>
                </c:pt>
                <c:pt idx="288812">
                  <c:v>58.225272433231098</c:v>
                </c:pt>
                <c:pt idx="288813">
                  <c:v>58.225342381489199</c:v>
                </c:pt>
                <c:pt idx="288814">
                  <c:v>58.225412329523401</c:v>
                </c:pt>
                <c:pt idx="288815">
                  <c:v>58.225482277333697</c:v>
                </c:pt>
                <c:pt idx="288816">
                  <c:v>58.225552224920101</c:v>
                </c:pt>
                <c:pt idx="288817">
                  <c:v>58.225622172282598</c:v>
                </c:pt>
                <c:pt idx="288818">
                  <c:v>58.225692119421197</c:v>
                </c:pt>
                <c:pt idx="288819">
                  <c:v>58.225762066335903</c:v>
                </c:pt>
                <c:pt idx="288820">
                  <c:v>58.225832013026697</c:v>
                </c:pt>
                <c:pt idx="288821">
                  <c:v>58.225901959493598</c:v>
                </c:pt>
                <c:pt idx="288822">
                  <c:v>58.2259719057366</c:v>
                </c:pt>
                <c:pt idx="288823">
                  <c:v>58.226041851755802</c:v>
                </c:pt>
                <c:pt idx="288824">
                  <c:v>58.226111797550999</c:v>
                </c:pt>
                <c:pt idx="288825">
                  <c:v>58.226181743122403</c:v>
                </c:pt>
                <c:pt idx="288826">
                  <c:v>58.226251688469901</c:v>
                </c:pt>
                <c:pt idx="288827">
                  <c:v>58.2263216335934</c:v>
                </c:pt>
                <c:pt idx="288828">
                  <c:v>58.2263915784931</c:v>
                </c:pt>
                <c:pt idx="288829">
                  <c:v>58.226461523168901</c:v>
                </c:pt>
                <c:pt idx="288830">
                  <c:v>58.226531467620802</c:v>
                </c:pt>
                <c:pt idx="288831">
                  <c:v>58.226601411848897</c:v>
                </c:pt>
                <c:pt idx="288832">
                  <c:v>58.226671355853</c:v>
                </c:pt>
                <c:pt idx="288833">
                  <c:v>58.226741299633296</c:v>
                </c:pt>
                <c:pt idx="288834">
                  <c:v>58.226811243189701</c:v>
                </c:pt>
                <c:pt idx="288835">
                  <c:v>58.2268811865221</c:v>
                </c:pt>
                <c:pt idx="288836">
                  <c:v>58.226951129630798</c:v>
                </c:pt>
                <c:pt idx="288837">
                  <c:v>58.227021072515498</c:v>
                </c:pt>
                <c:pt idx="288838">
                  <c:v>58.227091015176299</c:v>
                </c:pt>
                <c:pt idx="288839">
                  <c:v>58.2271609576133</c:v>
                </c:pt>
                <c:pt idx="288840">
                  <c:v>58.227230899826402</c:v>
                </c:pt>
                <c:pt idx="288841">
                  <c:v>58.227300841815598</c:v>
                </c:pt>
                <c:pt idx="288842">
                  <c:v>58.227370783580902</c:v>
                </c:pt>
                <c:pt idx="288843">
                  <c:v>58.227440725122399</c:v>
                </c:pt>
                <c:pt idx="288844">
                  <c:v>58.227510666439997</c:v>
                </c:pt>
                <c:pt idx="288845">
                  <c:v>58.227580607533703</c:v>
                </c:pt>
                <c:pt idx="288846">
                  <c:v>58.227650548403503</c:v>
                </c:pt>
                <c:pt idx="288847">
                  <c:v>58.227720489049403</c:v>
                </c:pt>
                <c:pt idx="288848">
                  <c:v>58.227790429471497</c:v>
                </c:pt>
                <c:pt idx="288849">
                  <c:v>58.227860369669699</c:v>
                </c:pt>
                <c:pt idx="288850">
                  <c:v>58.227930309644101</c:v>
                </c:pt>
                <c:pt idx="288851">
                  <c:v>58.228000249394498</c:v>
                </c:pt>
                <c:pt idx="288852">
                  <c:v>58.228070188921102</c:v>
                </c:pt>
                <c:pt idx="288853">
                  <c:v>58.228140128223799</c:v>
                </c:pt>
                <c:pt idx="288854">
                  <c:v>58.228210067302697</c:v>
                </c:pt>
                <c:pt idx="288855">
                  <c:v>58.228280006157703</c:v>
                </c:pt>
                <c:pt idx="288856">
                  <c:v>58.228349944788803</c:v>
                </c:pt>
                <c:pt idx="288857">
                  <c:v>58.228419883195997</c:v>
                </c:pt>
                <c:pt idx="288858">
                  <c:v>58.228489821379398</c:v>
                </c:pt>
                <c:pt idx="288859">
                  <c:v>58.2285597593389</c:v>
                </c:pt>
                <c:pt idx="288860">
                  <c:v>58.228629697074602</c:v>
                </c:pt>
                <c:pt idx="288861">
                  <c:v>58.228699634586299</c:v>
                </c:pt>
                <c:pt idx="288862">
                  <c:v>58.228769571874302</c:v>
                </c:pt>
                <c:pt idx="288863">
                  <c:v>58.2288395089383</c:v>
                </c:pt>
                <c:pt idx="288864">
                  <c:v>58.228909445778498</c:v>
                </c:pt>
                <c:pt idx="288865">
                  <c:v>58.228979382394897</c:v>
                </c:pt>
                <c:pt idx="288866">
                  <c:v>58.229049318787297</c:v>
                </c:pt>
                <c:pt idx="288867">
                  <c:v>58.229119254955897</c:v>
                </c:pt>
                <c:pt idx="288868">
                  <c:v>58.229189190900698</c:v>
                </c:pt>
                <c:pt idx="288869">
                  <c:v>58.229259126621599</c:v>
                </c:pt>
                <c:pt idx="288870">
                  <c:v>58.229329062118602</c:v>
                </c:pt>
                <c:pt idx="288871">
                  <c:v>58.229398997391797</c:v>
                </c:pt>
                <c:pt idx="288872">
                  <c:v>58.229468932441101</c:v>
                </c:pt>
                <c:pt idx="288873">
                  <c:v>58.229538867266598</c:v>
                </c:pt>
                <c:pt idx="288874">
                  <c:v>58.229608801868203</c:v>
                </c:pt>
                <c:pt idx="288875">
                  <c:v>58.229678736246001</c:v>
                </c:pt>
                <c:pt idx="288876">
                  <c:v>58.2297486703999</c:v>
                </c:pt>
                <c:pt idx="288877">
                  <c:v>58.2298186043299</c:v>
                </c:pt>
                <c:pt idx="288878">
                  <c:v>58.2298885380361</c:v>
                </c:pt>
                <c:pt idx="288879">
                  <c:v>58.229958471518501</c:v>
                </c:pt>
                <c:pt idx="288880">
                  <c:v>58.230028404777002</c:v>
                </c:pt>
                <c:pt idx="288881">
                  <c:v>58.230098337811597</c:v>
                </c:pt>
                <c:pt idx="288882">
                  <c:v>58.2301682706224</c:v>
                </c:pt>
                <c:pt idx="288883">
                  <c:v>58.230238203209304</c:v>
                </c:pt>
                <c:pt idx="288884">
                  <c:v>58.2303081355724</c:v>
                </c:pt>
                <c:pt idx="288885">
                  <c:v>58.230378067711698</c:v>
                </c:pt>
                <c:pt idx="288886">
                  <c:v>58.230447999627103</c:v>
                </c:pt>
                <c:pt idx="288887">
                  <c:v>58.230517931318701</c:v>
                </c:pt>
                <c:pt idx="288888">
                  <c:v>58.2305878627864</c:v>
                </c:pt>
                <c:pt idx="288889">
                  <c:v>58.230657794030201</c:v>
                </c:pt>
                <c:pt idx="288890">
                  <c:v>58.230727725050301</c:v>
                </c:pt>
                <c:pt idx="288891">
                  <c:v>58.230797655846402</c:v>
                </c:pt>
                <c:pt idx="288892">
                  <c:v>58.230867586418803</c:v>
                </c:pt>
                <c:pt idx="288893">
                  <c:v>58.230937516767298</c:v>
                </c:pt>
                <c:pt idx="288894">
                  <c:v>58.231007446891901</c:v>
                </c:pt>
                <c:pt idx="288895">
                  <c:v>58.231077376792797</c:v>
                </c:pt>
                <c:pt idx="288896">
                  <c:v>58.231147306469701</c:v>
                </c:pt>
                <c:pt idx="288897">
                  <c:v>58.231217235922898</c:v>
                </c:pt>
                <c:pt idx="288898">
                  <c:v>58.231287165152203</c:v>
                </c:pt>
                <c:pt idx="288899">
                  <c:v>58.231357094157701</c:v>
                </c:pt>
                <c:pt idx="288900">
                  <c:v>58.2314270229393</c:v>
                </c:pt>
                <c:pt idx="288901">
                  <c:v>58.2314969514971</c:v>
                </c:pt>
                <c:pt idx="288902">
                  <c:v>58.231566879831</c:v>
                </c:pt>
                <c:pt idx="288903">
                  <c:v>58.2316368079412</c:v>
                </c:pt>
                <c:pt idx="288904">
                  <c:v>58.231706735827501</c:v>
                </c:pt>
                <c:pt idx="288905">
                  <c:v>58.231776663489903</c:v>
                </c:pt>
                <c:pt idx="288906">
                  <c:v>58.231846590928498</c:v>
                </c:pt>
                <c:pt idx="288907">
                  <c:v>58.231916518143301</c:v>
                </c:pt>
                <c:pt idx="288908">
                  <c:v>58.231986445134297</c:v>
                </c:pt>
                <c:pt idx="288909">
                  <c:v>58.2320563719014</c:v>
                </c:pt>
                <c:pt idx="288910">
                  <c:v>58.232126298444697</c:v>
                </c:pt>
                <c:pt idx="288911">
                  <c:v>58.232196224764202</c:v>
                </c:pt>
                <c:pt idx="288912">
                  <c:v>58.2322661508599</c:v>
                </c:pt>
                <c:pt idx="288913">
                  <c:v>58.232336076731698</c:v>
                </c:pt>
                <c:pt idx="288914">
                  <c:v>58.232406002379697</c:v>
                </c:pt>
                <c:pt idx="288915">
                  <c:v>58.232475927803797</c:v>
                </c:pt>
                <c:pt idx="288916">
                  <c:v>58.232545853004197</c:v>
                </c:pt>
                <c:pt idx="288917">
                  <c:v>58.232615777980698</c:v>
                </c:pt>
                <c:pt idx="288918">
                  <c:v>58.232685702733399</c:v>
                </c:pt>
                <c:pt idx="288919">
                  <c:v>58.2327556272623</c:v>
                </c:pt>
                <c:pt idx="288920">
                  <c:v>58.232825551567302</c:v>
                </c:pt>
                <c:pt idx="288921">
                  <c:v>58.232895475648498</c:v>
                </c:pt>
                <c:pt idx="288922">
                  <c:v>58.2329653995059</c:v>
                </c:pt>
                <c:pt idx="288923">
                  <c:v>58.233035323139497</c:v>
                </c:pt>
                <c:pt idx="288924">
                  <c:v>58.2331052465493</c:v>
                </c:pt>
                <c:pt idx="288925">
                  <c:v>58.233175169735198</c:v>
                </c:pt>
                <c:pt idx="288926">
                  <c:v>58.233245092697402</c:v>
                </c:pt>
                <c:pt idx="288927">
                  <c:v>58.2333150154357</c:v>
                </c:pt>
                <c:pt idx="288928">
                  <c:v>58.233384937950198</c:v>
                </c:pt>
                <c:pt idx="288929">
                  <c:v>58.233454860240897</c:v>
                </c:pt>
                <c:pt idx="288930">
                  <c:v>58.233524782307697</c:v>
                </c:pt>
                <c:pt idx="288931">
                  <c:v>58.233594704150804</c:v>
                </c:pt>
                <c:pt idx="288932">
                  <c:v>58.233664625769997</c:v>
                </c:pt>
                <c:pt idx="288933">
                  <c:v>58.233734547165497</c:v>
                </c:pt>
                <c:pt idx="288934">
                  <c:v>58.233804468337098</c:v>
                </c:pt>
                <c:pt idx="288935">
                  <c:v>58.2338743892849</c:v>
                </c:pt>
                <c:pt idx="288936">
                  <c:v>58.233944310008802</c:v>
                </c:pt>
                <c:pt idx="288937">
                  <c:v>58.234014230508997</c:v>
                </c:pt>
                <c:pt idx="288938">
                  <c:v>58.234084150785399</c:v>
                </c:pt>
                <c:pt idx="288939">
                  <c:v>58.234154070838002</c:v>
                </c:pt>
                <c:pt idx="288940">
                  <c:v>58.234223990666699</c:v>
                </c:pt>
                <c:pt idx="288941">
                  <c:v>58.234293910271703</c:v>
                </c:pt>
                <c:pt idx="288942">
                  <c:v>58.2343638296528</c:v>
                </c:pt>
                <c:pt idx="288943">
                  <c:v>58.234433748810197</c:v>
                </c:pt>
                <c:pt idx="288944">
                  <c:v>58.234503667743702</c:v>
                </c:pt>
                <c:pt idx="288945">
                  <c:v>58.234573586453401</c:v>
                </c:pt>
                <c:pt idx="288946">
                  <c:v>58.234643504939299</c:v>
                </c:pt>
                <c:pt idx="288947">
                  <c:v>58.234713423201498</c:v>
                </c:pt>
                <c:pt idx="288948">
                  <c:v>58.234783341239797</c:v>
                </c:pt>
                <c:pt idx="288949">
                  <c:v>58.234853259054297</c:v>
                </c:pt>
                <c:pt idx="288950">
                  <c:v>58.234923176644998</c:v>
                </c:pt>
                <c:pt idx="288951">
                  <c:v>58.234993094011898</c:v>
                </c:pt>
                <c:pt idx="288952">
                  <c:v>58.235063011154999</c:v>
                </c:pt>
                <c:pt idx="288953">
                  <c:v>58.2351329280744</c:v>
                </c:pt>
                <c:pt idx="288954">
                  <c:v>58.235202844769901</c:v>
                </c:pt>
                <c:pt idx="288955">
                  <c:v>58.235272761241603</c:v>
                </c:pt>
                <c:pt idx="288956">
                  <c:v>58.235342677489498</c:v>
                </c:pt>
                <c:pt idx="288957">
                  <c:v>58.235412593513701</c:v>
                </c:pt>
                <c:pt idx="288958">
                  <c:v>58.235482509313997</c:v>
                </c:pt>
                <c:pt idx="288959">
                  <c:v>58.235552424890599</c:v>
                </c:pt>
                <c:pt idx="288960">
                  <c:v>58.235622340243303</c:v>
                </c:pt>
                <c:pt idx="288961">
                  <c:v>58.2356922553723</c:v>
                </c:pt>
                <c:pt idx="288962">
                  <c:v>58.235762170277397</c:v>
                </c:pt>
                <c:pt idx="288963">
                  <c:v>58.235832084958801</c:v>
                </c:pt>
                <c:pt idx="288964">
                  <c:v>58.235901999416399</c:v>
                </c:pt>
                <c:pt idx="288965">
                  <c:v>58.235971913650197</c:v>
                </c:pt>
                <c:pt idx="288966">
                  <c:v>58.236041827660202</c:v>
                </c:pt>
                <c:pt idx="288967">
                  <c:v>58.2361117414464</c:v>
                </c:pt>
                <c:pt idx="288968">
                  <c:v>58.236181655008799</c:v>
                </c:pt>
                <c:pt idx="288969">
                  <c:v>58.236251568347399</c:v>
                </c:pt>
                <c:pt idx="288970">
                  <c:v>58.236321481462298</c:v>
                </c:pt>
                <c:pt idx="288971">
                  <c:v>58.236391394353397</c:v>
                </c:pt>
                <c:pt idx="288972">
                  <c:v>58.236461307020697</c:v>
                </c:pt>
                <c:pt idx="288973">
                  <c:v>58.236531219464197</c:v>
                </c:pt>
                <c:pt idx="288974">
                  <c:v>58.236601131683898</c:v>
                </c:pt>
                <c:pt idx="288975">
                  <c:v>58.236671043679799</c:v>
                </c:pt>
                <c:pt idx="288976">
                  <c:v>58.236740955451999</c:v>
                </c:pt>
                <c:pt idx="288977">
                  <c:v>58.236810867000301</c:v>
                </c:pt>
                <c:pt idx="288978">
                  <c:v>58.236880778324903</c:v>
                </c:pt>
                <c:pt idx="288979">
                  <c:v>58.236950689425697</c:v>
                </c:pt>
                <c:pt idx="288980">
                  <c:v>58.237020600302699</c:v>
                </c:pt>
                <c:pt idx="288981">
                  <c:v>58.237090510956001</c:v>
                </c:pt>
                <c:pt idx="288982">
                  <c:v>58.237160421385497</c:v>
                </c:pt>
                <c:pt idx="288983">
                  <c:v>58.237230331591199</c:v>
                </c:pt>
                <c:pt idx="288984">
                  <c:v>58.237300241573102</c:v>
                </c:pt>
                <c:pt idx="288985">
                  <c:v>58.237370151331199</c:v>
                </c:pt>
                <c:pt idx="288986">
                  <c:v>58.237440060865602</c:v>
                </c:pt>
                <c:pt idx="288987">
                  <c:v>58.237509970176198</c:v>
                </c:pt>
                <c:pt idx="288988">
                  <c:v>58.237579879263002</c:v>
                </c:pt>
                <c:pt idx="288989">
                  <c:v>58.237649788126099</c:v>
                </c:pt>
                <c:pt idx="288990">
                  <c:v>58.237719696765303</c:v>
                </c:pt>
                <c:pt idx="288991">
                  <c:v>58.237789605180801</c:v>
                </c:pt>
                <c:pt idx="288992">
                  <c:v>58.237859513372598</c:v>
                </c:pt>
                <c:pt idx="288993">
                  <c:v>58.237929421340503</c:v>
                </c:pt>
                <c:pt idx="288994">
                  <c:v>58.237999329084701</c:v>
                </c:pt>
                <c:pt idx="288995">
                  <c:v>58.238069236605199</c:v>
                </c:pt>
                <c:pt idx="288996">
                  <c:v>58.238139143901797</c:v>
                </c:pt>
                <c:pt idx="288997">
                  <c:v>58.238209050974703</c:v>
                </c:pt>
                <c:pt idx="288998">
                  <c:v>58.238278957823802</c:v>
                </c:pt>
                <c:pt idx="288999">
                  <c:v>58.2383488644492</c:v>
                </c:pt>
                <c:pt idx="289000">
                  <c:v>58.238418770850799</c:v>
                </c:pt>
                <c:pt idx="289001">
                  <c:v>58.238488677028599</c:v>
                </c:pt>
                <c:pt idx="289002">
                  <c:v>58.238558582982698</c:v>
                </c:pt>
                <c:pt idx="289003">
                  <c:v>58.238628488712997</c:v>
                </c:pt>
                <c:pt idx="289004">
                  <c:v>58.238698394219497</c:v>
                </c:pt>
                <c:pt idx="289005">
                  <c:v>58.238768299502297</c:v>
                </c:pt>
                <c:pt idx="289006">
                  <c:v>58.238838204561297</c:v>
                </c:pt>
                <c:pt idx="289007">
                  <c:v>58.238908109396597</c:v>
                </c:pt>
                <c:pt idx="289008">
                  <c:v>58.238978014008097</c:v>
                </c:pt>
                <c:pt idx="289009">
                  <c:v>58.239047918395798</c:v>
                </c:pt>
                <c:pt idx="289010">
                  <c:v>58.239117822559798</c:v>
                </c:pt>
                <c:pt idx="289011">
                  <c:v>58.239187726500099</c:v>
                </c:pt>
                <c:pt idx="289012">
                  <c:v>58.2392576302165</c:v>
                </c:pt>
                <c:pt idx="289013">
                  <c:v>58.2393275337093</c:v>
                </c:pt>
                <c:pt idx="289014">
                  <c:v>58.239397436978201</c:v>
                </c:pt>
                <c:pt idx="289015">
                  <c:v>58.239467340023403</c:v>
                </c:pt>
                <c:pt idx="289016">
                  <c:v>58.239537242844897</c:v>
                </c:pt>
                <c:pt idx="289017">
                  <c:v>58.239607145442598</c:v>
                </c:pt>
                <c:pt idx="289018">
                  <c:v>58.2396770478165</c:v>
                </c:pt>
                <c:pt idx="289019">
                  <c:v>58.239746949966701</c:v>
                </c:pt>
                <c:pt idx="289020">
                  <c:v>58.239816851893202</c:v>
                </c:pt>
                <c:pt idx="289021">
                  <c:v>58.239886753595897</c:v>
                </c:pt>
                <c:pt idx="289022">
                  <c:v>58.239956655074799</c:v>
                </c:pt>
                <c:pt idx="289023">
                  <c:v>58.240026556330001</c:v>
                </c:pt>
                <c:pt idx="289024">
                  <c:v>58.240096457361503</c:v>
                </c:pt>
                <c:pt idx="289025">
                  <c:v>58.240166358169198</c:v>
                </c:pt>
                <c:pt idx="289026">
                  <c:v>58.2402362587531</c:v>
                </c:pt>
                <c:pt idx="289027">
                  <c:v>58.240306159113302</c:v>
                </c:pt>
                <c:pt idx="289028">
                  <c:v>58.240376059249797</c:v>
                </c:pt>
                <c:pt idx="289029">
                  <c:v>58.2404459591625</c:v>
                </c:pt>
                <c:pt idx="289030">
                  <c:v>58.240515858851502</c:v>
                </c:pt>
                <c:pt idx="289031">
                  <c:v>58.240585758316797</c:v>
                </c:pt>
                <c:pt idx="289032">
                  <c:v>58.2406556575583</c:v>
                </c:pt>
                <c:pt idx="289033">
                  <c:v>58.240725556576002</c:v>
                </c:pt>
                <c:pt idx="289034">
                  <c:v>58.240795455369998</c:v>
                </c:pt>
                <c:pt idx="289035">
                  <c:v>58.240865353940301</c:v>
                </c:pt>
                <c:pt idx="289036">
                  <c:v>58.240935252286803</c:v>
                </c:pt>
                <c:pt idx="289037">
                  <c:v>58.241005150409698</c:v>
                </c:pt>
                <c:pt idx="289038">
                  <c:v>58.241075048308701</c:v>
                </c:pt>
                <c:pt idx="289039">
                  <c:v>58.241144945983997</c:v>
                </c:pt>
                <c:pt idx="289040">
                  <c:v>58.2412148434356</c:v>
                </c:pt>
                <c:pt idx="289041">
                  <c:v>58.241284740663502</c:v>
                </c:pt>
                <c:pt idx="289042">
                  <c:v>58.241354637667598</c:v>
                </c:pt>
                <c:pt idx="289043">
                  <c:v>58.241424534448001</c:v>
                </c:pt>
                <c:pt idx="289044">
                  <c:v>58.241494431004597</c:v>
                </c:pt>
                <c:pt idx="289045">
                  <c:v>58.2415643273375</c:v>
                </c:pt>
                <c:pt idx="289046">
                  <c:v>58.241634223446702</c:v>
                </c:pt>
                <c:pt idx="289047">
                  <c:v>58.241704119332198</c:v>
                </c:pt>
                <c:pt idx="289048">
                  <c:v>58.241774014993901</c:v>
                </c:pt>
                <c:pt idx="289049">
                  <c:v>58.241843910431903</c:v>
                </c:pt>
                <c:pt idx="289050">
                  <c:v>58.241913805646199</c:v>
                </c:pt>
                <c:pt idx="289051">
                  <c:v>58.241983700636702</c:v>
                </c:pt>
                <c:pt idx="289052">
                  <c:v>58.242053595403497</c:v>
                </c:pt>
                <c:pt idx="289053">
                  <c:v>58.2421234899466</c:v>
                </c:pt>
                <c:pt idx="289054">
                  <c:v>58.242193384265903</c:v>
                </c:pt>
                <c:pt idx="289055">
                  <c:v>58.242263278361598</c:v>
                </c:pt>
                <c:pt idx="289056">
                  <c:v>58.242333172233501</c:v>
                </c:pt>
                <c:pt idx="289057">
                  <c:v>58.242403065881597</c:v>
                </c:pt>
                <c:pt idx="289058">
                  <c:v>58.242472959306099</c:v>
                </c:pt>
                <c:pt idx="289059">
                  <c:v>58.242542852506801</c:v>
                </c:pt>
                <c:pt idx="289060">
                  <c:v>58.242612745483903</c:v>
                </c:pt>
                <c:pt idx="289061">
                  <c:v>58.242682638237099</c:v>
                </c:pt>
                <c:pt idx="289062">
                  <c:v>58.242752530766701</c:v>
                </c:pt>
                <c:pt idx="289063">
                  <c:v>58.242822423072603</c:v>
                </c:pt>
                <c:pt idx="289064">
                  <c:v>58.242892315154698</c:v>
                </c:pt>
                <c:pt idx="289065">
                  <c:v>58.2429622070131</c:v>
                </c:pt>
                <c:pt idx="289066">
                  <c:v>58.243032098647802</c:v>
                </c:pt>
                <c:pt idx="289067">
                  <c:v>58.243101990058797</c:v>
                </c:pt>
                <c:pt idx="289068">
                  <c:v>58.243171881246099</c:v>
                </c:pt>
                <c:pt idx="289069">
                  <c:v>58.243241772209601</c:v>
                </c:pt>
                <c:pt idx="289070">
                  <c:v>58.243311662949402</c:v>
                </c:pt>
                <c:pt idx="289071">
                  <c:v>58.243381553465603</c:v>
                </c:pt>
                <c:pt idx="289072">
                  <c:v>58.243451443757998</c:v>
                </c:pt>
                <c:pt idx="289073">
                  <c:v>58.243521333826699</c:v>
                </c:pt>
                <c:pt idx="289074">
                  <c:v>58.243591223671601</c:v>
                </c:pt>
                <c:pt idx="289075">
                  <c:v>58.243661113292902</c:v>
                </c:pt>
                <c:pt idx="289076">
                  <c:v>58.243731002690502</c:v>
                </c:pt>
                <c:pt idx="289077">
                  <c:v>58.243800891864304</c:v>
                </c:pt>
                <c:pt idx="289078">
                  <c:v>58.243870780814497</c:v>
                </c:pt>
                <c:pt idx="289079">
                  <c:v>58.243940669540898</c:v>
                </c:pt>
                <c:pt idx="289080">
                  <c:v>58.244010558043598</c:v>
                </c:pt>
                <c:pt idx="289081">
                  <c:v>58.244080446322599</c:v>
                </c:pt>
                <c:pt idx="289082">
                  <c:v>58.244150334377998</c:v>
                </c:pt>
                <c:pt idx="289083">
                  <c:v>58.244220222209599</c:v>
                </c:pt>
                <c:pt idx="289084">
                  <c:v>58.244290109817499</c:v>
                </c:pt>
                <c:pt idx="289085">
                  <c:v>58.244359997201698</c:v>
                </c:pt>
                <c:pt idx="289086">
                  <c:v>58.244429884362198</c:v>
                </c:pt>
                <c:pt idx="289087">
                  <c:v>58.244499771298898</c:v>
                </c:pt>
                <c:pt idx="289088">
                  <c:v>58.244569658011997</c:v>
                </c:pt>
                <c:pt idx="289089">
                  <c:v>58.244639544501403</c:v>
                </c:pt>
                <c:pt idx="289090">
                  <c:v>58.244709430767102</c:v>
                </c:pt>
                <c:pt idx="289091">
                  <c:v>58.244779316809101</c:v>
                </c:pt>
                <c:pt idx="289092">
                  <c:v>58.2448492026274</c:v>
                </c:pt>
                <c:pt idx="289093">
                  <c:v>58.244919088221998</c:v>
                </c:pt>
                <c:pt idx="289094">
                  <c:v>58.244988973592903</c:v>
                </c:pt>
                <c:pt idx="289095">
                  <c:v>58.245058858740101</c:v>
                </c:pt>
                <c:pt idx="289096">
                  <c:v>58.245128743663599</c:v>
                </c:pt>
                <c:pt idx="289097">
                  <c:v>58.245198628363397</c:v>
                </c:pt>
                <c:pt idx="289098">
                  <c:v>58.245268512839502</c:v>
                </c:pt>
                <c:pt idx="289099">
                  <c:v>58.245338397091899</c:v>
                </c:pt>
                <c:pt idx="289100">
                  <c:v>58.245408281120604</c:v>
                </c:pt>
                <c:pt idx="289101">
                  <c:v>58.2454781649257</c:v>
                </c:pt>
                <c:pt idx="289102">
                  <c:v>58.245548048506997</c:v>
                </c:pt>
                <c:pt idx="289103">
                  <c:v>58.2456179318647</c:v>
                </c:pt>
                <c:pt idx="289104">
                  <c:v>58.245687814998597</c:v>
                </c:pt>
                <c:pt idx="289105">
                  <c:v>58.2457576979089</c:v>
                </c:pt>
                <c:pt idx="289106">
                  <c:v>58.245827580595503</c:v>
                </c:pt>
                <c:pt idx="289107">
                  <c:v>58.245897463058398</c:v>
                </c:pt>
                <c:pt idx="289108">
                  <c:v>58.245967345297501</c:v>
                </c:pt>
                <c:pt idx="289109">
                  <c:v>58.246037227313103</c:v>
                </c:pt>
                <c:pt idx="289110">
                  <c:v>58.246107109104898</c:v>
                </c:pt>
                <c:pt idx="289111">
                  <c:v>58.246176990673</c:v>
                </c:pt>
                <c:pt idx="289112">
                  <c:v>58.246246872017501</c:v>
                </c:pt>
                <c:pt idx="289113">
                  <c:v>58.246316753138302</c:v>
                </c:pt>
                <c:pt idx="289114">
                  <c:v>58.246386634035403</c:v>
                </c:pt>
                <c:pt idx="289115">
                  <c:v>58.246456514708797</c:v>
                </c:pt>
                <c:pt idx="289116">
                  <c:v>58.246526395158497</c:v>
                </c:pt>
                <c:pt idx="289117">
                  <c:v>58.246596275384597</c:v>
                </c:pt>
                <c:pt idx="289118">
                  <c:v>58.246666155386897</c:v>
                </c:pt>
                <c:pt idx="289119">
                  <c:v>58.246736035165597</c:v>
                </c:pt>
                <c:pt idx="289120">
                  <c:v>58.246805914720603</c:v>
                </c:pt>
                <c:pt idx="289121">
                  <c:v>58.246875794052002</c:v>
                </c:pt>
                <c:pt idx="289122">
                  <c:v>58.246945673159601</c:v>
                </c:pt>
                <c:pt idx="289123">
                  <c:v>58.247015552043599</c:v>
                </c:pt>
                <c:pt idx="289124">
                  <c:v>58.247085430703898</c:v>
                </c:pt>
                <c:pt idx="289125">
                  <c:v>58.247155309140503</c:v>
                </c:pt>
                <c:pt idx="289126">
                  <c:v>58.2472251873535</c:v>
                </c:pt>
                <c:pt idx="289127">
                  <c:v>58.247295065342698</c:v>
                </c:pt>
                <c:pt idx="289128">
                  <c:v>58.247364943108302</c:v>
                </c:pt>
                <c:pt idx="289129">
                  <c:v>58.247434820650298</c:v>
                </c:pt>
                <c:pt idx="289130">
                  <c:v>58.247504697968502</c:v>
                </c:pt>
                <c:pt idx="289131">
                  <c:v>58.247574575063098</c:v>
                </c:pt>
                <c:pt idx="289132">
                  <c:v>58.247644451934001</c:v>
                </c:pt>
                <c:pt idx="289133">
                  <c:v>58.247714328581303</c:v>
                </c:pt>
                <c:pt idx="289134">
                  <c:v>58.247784205004898</c:v>
                </c:pt>
                <c:pt idx="289135">
                  <c:v>58.2478540812048</c:v>
                </c:pt>
                <c:pt idx="289136">
                  <c:v>58.247923957181001</c:v>
                </c:pt>
                <c:pt idx="289137">
                  <c:v>58.247993832933602</c:v>
                </c:pt>
                <c:pt idx="289138">
                  <c:v>58.248063708462503</c:v>
                </c:pt>
                <c:pt idx="289139">
                  <c:v>58.248133583767697</c:v>
                </c:pt>
                <c:pt idx="289140">
                  <c:v>58.248203458849297</c:v>
                </c:pt>
                <c:pt idx="289141">
                  <c:v>58.248273333707203</c:v>
                </c:pt>
                <c:pt idx="289142">
                  <c:v>58.248343208341502</c:v>
                </c:pt>
                <c:pt idx="289143">
                  <c:v>58.248413082752101</c:v>
                </c:pt>
                <c:pt idx="289144">
                  <c:v>58.248482956939</c:v>
                </c:pt>
                <c:pt idx="289145">
                  <c:v>58.248552830902298</c:v>
                </c:pt>
                <c:pt idx="289146">
                  <c:v>58.248622704641903</c:v>
                </c:pt>
                <c:pt idx="289147">
                  <c:v>58.248692578157801</c:v>
                </c:pt>
                <c:pt idx="289148">
                  <c:v>58.248762451450098</c:v>
                </c:pt>
                <c:pt idx="289149">
                  <c:v>58.248832324518801</c:v>
                </c:pt>
                <c:pt idx="289150">
                  <c:v>58.248902197363698</c:v>
                </c:pt>
                <c:pt idx="289151">
                  <c:v>58.248972069985001</c:v>
                </c:pt>
                <c:pt idx="289152">
                  <c:v>58.249041942382703</c:v>
                </c:pt>
                <c:pt idx="289153">
                  <c:v>58.249111814556699</c:v>
                </c:pt>
                <c:pt idx="289154">
                  <c:v>58.2491816865071</c:v>
                </c:pt>
                <c:pt idx="289155">
                  <c:v>58.249251558233802</c:v>
                </c:pt>
                <c:pt idx="289156">
                  <c:v>58.249321429736803</c:v>
                </c:pt>
                <c:pt idx="289157">
                  <c:v>58.249391301016203</c:v>
                </c:pt>
                <c:pt idx="289158">
                  <c:v>58.249461172071904</c:v>
                </c:pt>
                <c:pt idx="289159">
                  <c:v>58.249531042904003</c:v>
                </c:pt>
                <c:pt idx="289160">
                  <c:v>58.249600913512502</c:v>
                </c:pt>
                <c:pt idx="289161">
                  <c:v>58.249670783897201</c:v>
                </c:pt>
                <c:pt idx="289162">
                  <c:v>58.2497406540584</c:v>
                </c:pt>
                <c:pt idx="289163">
                  <c:v>58.249810523995897</c:v>
                </c:pt>
                <c:pt idx="289164">
                  <c:v>58.249880393709702</c:v>
                </c:pt>
                <c:pt idx="289165">
                  <c:v>58.249950263199899</c:v>
                </c:pt>
                <c:pt idx="289166">
                  <c:v>58.250020132466503</c:v>
                </c:pt>
                <c:pt idx="289167">
                  <c:v>58.250090001509399</c:v>
                </c:pt>
                <c:pt idx="289168">
                  <c:v>58.250159870328602</c:v>
                </c:pt>
                <c:pt idx="289169">
                  <c:v>58.250229738924297</c:v>
                </c:pt>
                <c:pt idx="289170">
                  <c:v>58.250299607296199</c:v>
                </c:pt>
                <c:pt idx="289171">
                  <c:v>58.2503694754446</c:v>
                </c:pt>
                <c:pt idx="289172">
                  <c:v>58.250439343369301</c:v>
                </c:pt>
                <c:pt idx="289173">
                  <c:v>58.250509211070302</c:v>
                </c:pt>
                <c:pt idx="289174">
                  <c:v>58.250579078547702</c:v>
                </c:pt>
                <c:pt idx="289175">
                  <c:v>58.250648945801501</c:v>
                </c:pt>
                <c:pt idx="289176">
                  <c:v>58.2507188128316</c:v>
                </c:pt>
                <c:pt idx="289177">
                  <c:v>58.250788679638099</c:v>
                </c:pt>
                <c:pt idx="289178">
                  <c:v>58.250858546220996</c:v>
                </c:pt>
                <c:pt idx="289179">
                  <c:v>58.250928412580201</c:v>
                </c:pt>
                <c:pt idx="289180">
                  <c:v>58.250998278715798</c:v>
                </c:pt>
                <c:pt idx="289181">
                  <c:v>58.251068144627702</c:v>
                </c:pt>
                <c:pt idx="289182">
                  <c:v>58.251138010315998</c:v>
                </c:pt>
                <c:pt idx="289183">
                  <c:v>58.2512078757807</c:v>
                </c:pt>
                <c:pt idx="289184">
                  <c:v>58.251277741021703</c:v>
                </c:pt>
                <c:pt idx="289185">
                  <c:v>58.251347606039197</c:v>
                </c:pt>
                <c:pt idx="289186">
                  <c:v>58.251417470832898</c:v>
                </c:pt>
                <c:pt idx="289187">
                  <c:v>58.251487335403098</c:v>
                </c:pt>
                <c:pt idx="289188">
                  <c:v>58.251557199749598</c:v>
                </c:pt>
                <c:pt idx="289189">
                  <c:v>58.251627063872498</c:v>
                </c:pt>
                <c:pt idx="289190">
                  <c:v>58.251696927771803</c:v>
                </c:pt>
                <c:pt idx="289191">
                  <c:v>58.251766791447402</c:v>
                </c:pt>
                <c:pt idx="289192">
                  <c:v>58.2518366548994</c:v>
                </c:pt>
                <c:pt idx="289193">
                  <c:v>58.251906518127797</c:v>
                </c:pt>
                <c:pt idx="289194">
                  <c:v>58.251976381132501</c:v>
                </c:pt>
                <c:pt idx="289195">
                  <c:v>58.252046243913703</c:v>
                </c:pt>
                <c:pt idx="289196">
                  <c:v>58.252116106471199</c:v>
                </c:pt>
                <c:pt idx="289197">
                  <c:v>58.252185968805001</c:v>
                </c:pt>
                <c:pt idx="289198">
                  <c:v>58.252255830915303</c:v>
                </c:pt>
                <c:pt idx="289199">
                  <c:v>58.252325692801897</c:v>
                </c:pt>
                <c:pt idx="289200">
                  <c:v>58.252395554464897</c:v>
                </c:pt>
                <c:pt idx="289201">
                  <c:v>58.252465415904297</c:v>
                </c:pt>
                <c:pt idx="289202">
                  <c:v>58.252535277120103</c:v>
                </c:pt>
                <c:pt idx="289203">
                  <c:v>58.252605138112301</c:v>
                </c:pt>
                <c:pt idx="289204">
                  <c:v>58.252674998880799</c:v>
                </c:pt>
                <c:pt idx="289205">
                  <c:v>58.252744859425697</c:v>
                </c:pt>
                <c:pt idx="289206">
                  <c:v>58.252814719747001</c:v>
                </c:pt>
                <c:pt idx="289207">
                  <c:v>58.252884579844697</c:v>
                </c:pt>
                <c:pt idx="289208">
                  <c:v>58.252954439718799</c:v>
                </c:pt>
                <c:pt idx="289209">
                  <c:v>58.253024299369201</c:v>
                </c:pt>
                <c:pt idx="289210">
                  <c:v>58.253094158796003</c:v>
                </c:pt>
                <c:pt idx="289211">
                  <c:v>58.253164017999303</c:v>
                </c:pt>
                <c:pt idx="289212">
                  <c:v>58.253233876978904</c:v>
                </c:pt>
                <c:pt idx="289213">
                  <c:v>58.253303735734903</c:v>
                </c:pt>
                <c:pt idx="289214">
                  <c:v>58.253373594267202</c:v>
                </c:pt>
                <c:pt idx="289215">
                  <c:v>58.253443452576001</c:v>
                </c:pt>
                <c:pt idx="289216">
                  <c:v>58.253513310661198</c:v>
                </c:pt>
                <c:pt idx="289217">
                  <c:v>58.253583168522702</c:v>
                </c:pt>
                <c:pt idx="289218">
                  <c:v>58.253653026160698</c:v>
                </c:pt>
                <c:pt idx="289219">
                  <c:v>58.253722883575001</c:v>
                </c:pt>
                <c:pt idx="289220">
                  <c:v>58.253792740765697</c:v>
                </c:pt>
                <c:pt idx="289221">
                  <c:v>58.253862597732898</c:v>
                </c:pt>
                <c:pt idx="289222">
                  <c:v>58.253932454476399</c:v>
                </c:pt>
                <c:pt idx="289223">
                  <c:v>58.254002310996299</c:v>
                </c:pt>
                <c:pt idx="289224">
                  <c:v>58.254072167292598</c:v>
                </c:pt>
                <c:pt idx="289225">
                  <c:v>58.254142023365297</c:v>
                </c:pt>
                <c:pt idx="289226">
                  <c:v>58.254211879214402</c:v>
                </c:pt>
                <c:pt idx="289227">
                  <c:v>58.2542817348399</c:v>
                </c:pt>
                <c:pt idx="289228">
                  <c:v>58.254351590241797</c:v>
                </c:pt>
                <c:pt idx="289229">
                  <c:v>58.2544214454201</c:v>
                </c:pt>
                <c:pt idx="289230">
                  <c:v>58.254491300374802</c:v>
                </c:pt>
                <c:pt idx="289231">
                  <c:v>58.254561155105897</c:v>
                </c:pt>
                <c:pt idx="289232">
                  <c:v>58.254631009613398</c:v>
                </c:pt>
                <c:pt idx="289233">
                  <c:v>58.254700863897298</c:v>
                </c:pt>
                <c:pt idx="289234">
                  <c:v>58.254770717957598</c:v>
                </c:pt>
                <c:pt idx="289235">
                  <c:v>58.254840571794297</c:v>
                </c:pt>
                <c:pt idx="289236">
                  <c:v>58.254910425407402</c:v>
                </c:pt>
                <c:pt idx="289237">
                  <c:v>58.2549802787969</c:v>
                </c:pt>
                <c:pt idx="289238">
                  <c:v>58.255050131962797</c:v>
                </c:pt>
                <c:pt idx="289239">
                  <c:v>58.2551199849052</c:v>
                </c:pt>
                <c:pt idx="289240">
                  <c:v>58.255189837623902</c:v>
                </c:pt>
                <c:pt idx="289241">
                  <c:v>58.255259690118997</c:v>
                </c:pt>
                <c:pt idx="289242">
                  <c:v>58.255329542390598</c:v>
                </c:pt>
                <c:pt idx="289243">
                  <c:v>58.255399394438498</c:v>
                </c:pt>
                <c:pt idx="289244">
                  <c:v>58.255469246262898</c:v>
                </c:pt>
                <c:pt idx="289245">
                  <c:v>58.255539097863704</c:v>
                </c:pt>
                <c:pt idx="289246">
                  <c:v>58.255608949240901</c:v>
                </c:pt>
                <c:pt idx="289247">
                  <c:v>58.255678800394499</c:v>
                </c:pt>
                <c:pt idx="289248">
                  <c:v>58.255748651324502</c:v>
                </c:pt>
                <c:pt idx="289249">
                  <c:v>58.255818502030898</c:v>
                </c:pt>
                <c:pt idx="289250">
                  <c:v>58.2558883525138</c:v>
                </c:pt>
                <c:pt idx="289251">
                  <c:v>58.255958202773002</c:v>
                </c:pt>
                <c:pt idx="289252">
                  <c:v>58.256028052808702</c:v>
                </c:pt>
                <c:pt idx="289253">
                  <c:v>58.256097902620802</c:v>
                </c:pt>
                <c:pt idx="289254">
                  <c:v>58.256167752209301</c:v>
                </c:pt>
                <c:pt idx="289255">
                  <c:v>58.256237601574199</c:v>
                </c:pt>
                <c:pt idx="289256">
                  <c:v>58.256307450715497</c:v>
                </c:pt>
                <c:pt idx="289257">
                  <c:v>58.2563772996333</c:v>
                </c:pt>
                <c:pt idx="289258">
                  <c:v>58.256447148327503</c:v>
                </c:pt>
                <c:pt idx="289259">
                  <c:v>58.256516996798098</c:v>
                </c:pt>
                <c:pt idx="289260">
                  <c:v>58.256586845045099</c:v>
                </c:pt>
                <c:pt idx="289261">
                  <c:v>58.256656693068599</c:v>
                </c:pt>
                <c:pt idx="289262">
                  <c:v>58.256726540868399</c:v>
                </c:pt>
                <c:pt idx="289263">
                  <c:v>58.256796388444698</c:v>
                </c:pt>
                <c:pt idx="289264">
                  <c:v>58.256866235797403</c:v>
                </c:pt>
                <c:pt idx="289265">
                  <c:v>58.2569360829266</c:v>
                </c:pt>
                <c:pt idx="289266">
                  <c:v>58.257005929832097</c:v>
                </c:pt>
                <c:pt idx="289267">
                  <c:v>58.2570757765141</c:v>
                </c:pt>
                <c:pt idx="289268">
                  <c:v>58.257145622972502</c:v>
                </c:pt>
                <c:pt idx="289269">
                  <c:v>58.257215469207402</c:v>
                </c:pt>
                <c:pt idx="289270">
                  <c:v>58.257285315218702</c:v>
                </c:pt>
                <c:pt idx="289271">
                  <c:v>58.257355161006402</c:v>
                </c:pt>
                <c:pt idx="289272">
                  <c:v>58.2574250065705</c:v>
                </c:pt>
                <c:pt idx="289273">
                  <c:v>58.257494851911098</c:v>
                </c:pt>
                <c:pt idx="289274">
                  <c:v>58.257564697028002</c:v>
                </c:pt>
                <c:pt idx="289275">
                  <c:v>58.257634541921497</c:v>
                </c:pt>
                <c:pt idx="289276">
                  <c:v>58.2577043865913</c:v>
                </c:pt>
                <c:pt idx="289277">
                  <c:v>58.257774231037601</c:v>
                </c:pt>
                <c:pt idx="289278">
                  <c:v>58.257844075260302</c:v>
                </c:pt>
                <c:pt idx="289279">
                  <c:v>58.257913919259501</c:v>
                </c:pt>
                <c:pt idx="289280">
                  <c:v>58.257983763035099</c:v>
                </c:pt>
                <c:pt idx="289281">
                  <c:v>58.258053606587097</c:v>
                </c:pt>
                <c:pt idx="289282">
                  <c:v>58.258123449915601</c:v>
                </c:pt>
                <c:pt idx="289283">
                  <c:v>58.258193293020497</c:v>
                </c:pt>
                <c:pt idx="289284">
                  <c:v>58.258263135901899</c:v>
                </c:pt>
                <c:pt idx="289285">
                  <c:v>58.2583329785597</c:v>
                </c:pt>
                <c:pt idx="289286">
                  <c:v>58.258402820993901</c:v>
                </c:pt>
                <c:pt idx="289287">
                  <c:v>58.2584726632045</c:v>
                </c:pt>
                <c:pt idx="289288">
                  <c:v>58.258542505191699</c:v>
                </c:pt>
                <c:pt idx="289289">
                  <c:v>58.258612346955204</c:v>
                </c:pt>
                <c:pt idx="289290">
                  <c:v>58.2586821884952</c:v>
                </c:pt>
                <c:pt idx="289291">
                  <c:v>58.258752029811603</c:v>
                </c:pt>
                <c:pt idx="289292">
                  <c:v>58.258821870904498</c:v>
                </c:pt>
                <c:pt idx="289293">
                  <c:v>58.258891711773799</c:v>
                </c:pt>
                <c:pt idx="289294">
                  <c:v>58.258961552419599</c:v>
                </c:pt>
                <c:pt idx="289295">
                  <c:v>58.259031392841798</c:v>
                </c:pt>
                <c:pt idx="289296">
                  <c:v>58.259101233040496</c:v>
                </c:pt>
                <c:pt idx="289297">
                  <c:v>58.259171073015601</c:v>
                </c:pt>
                <c:pt idx="289298">
                  <c:v>58.259240912767197</c:v>
                </c:pt>
                <c:pt idx="289299">
                  <c:v>58.2593107522952</c:v>
                </c:pt>
                <c:pt idx="289300">
                  <c:v>58.259380591599601</c:v>
                </c:pt>
                <c:pt idx="289301">
                  <c:v>58.259450430680502</c:v>
                </c:pt>
                <c:pt idx="289302">
                  <c:v>58.259520269537902</c:v>
                </c:pt>
                <c:pt idx="289303">
                  <c:v>58.2595901081717</c:v>
                </c:pt>
                <c:pt idx="289304">
                  <c:v>58.259659946581998</c:v>
                </c:pt>
                <c:pt idx="289305">
                  <c:v>58.259729784768702</c:v>
                </c:pt>
                <c:pt idx="289306">
                  <c:v>58.259799622731897</c:v>
                </c:pt>
                <c:pt idx="289307">
                  <c:v>58.259869460471499</c:v>
                </c:pt>
                <c:pt idx="289308">
                  <c:v>58.2599392979876</c:v>
                </c:pt>
                <c:pt idx="289309">
                  <c:v>58.2600091352801</c:v>
                </c:pt>
                <c:pt idx="289310">
                  <c:v>58.260078972349099</c:v>
                </c:pt>
                <c:pt idx="289311">
                  <c:v>58.260148809194597</c:v>
                </c:pt>
                <c:pt idx="289312">
                  <c:v>58.260218645816501</c:v>
                </c:pt>
                <c:pt idx="289313">
                  <c:v>58.260288482214897</c:v>
                </c:pt>
                <c:pt idx="289314">
                  <c:v>58.260358318389699</c:v>
                </c:pt>
                <c:pt idx="289315">
                  <c:v>58.260428154341</c:v>
                </c:pt>
                <c:pt idx="289316">
                  <c:v>58.260497990068799</c:v>
                </c:pt>
                <c:pt idx="289317">
                  <c:v>58.260567825572998</c:v>
                </c:pt>
                <c:pt idx="289318">
                  <c:v>58.260637660853703</c:v>
                </c:pt>
                <c:pt idx="289319">
                  <c:v>58.2607074959108</c:v>
                </c:pt>
                <c:pt idx="289320">
                  <c:v>58.260777330744403</c:v>
                </c:pt>
                <c:pt idx="289321">
                  <c:v>58.260847165354498</c:v>
                </c:pt>
                <c:pt idx="289322">
                  <c:v>58.260916999740999</c:v>
                </c:pt>
                <c:pt idx="289323">
                  <c:v>58.260986833903999</c:v>
                </c:pt>
                <c:pt idx="289324">
                  <c:v>58.261056667843498</c:v>
                </c:pt>
                <c:pt idx="289325">
                  <c:v>58.261126501559403</c:v>
                </c:pt>
                <c:pt idx="289326">
                  <c:v>58.2611963350518</c:v>
                </c:pt>
                <c:pt idx="289327">
                  <c:v>58.261266168320702</c:v>
                </c:pt>
                <c:pt idx="289328">
                  <c:v>58.261336001366097</c:v>
                </c:pt>
                <c:pt idx="289329">
                  <c:v>58.261405834187897</c:v>
                </c:pt>
                <c:pt idx="289330">
                  <c:v>58.261475666786197</c:v>
                </c:pt>
                <c:pt idx="289331">
                  <c:v>58.261545499160903</c:v>
                </c:pt>
                <c:pt idx="289332">
                  <c:v>58.2616153313122</c:v>
                </c:pt>
                <c:pt idx="289333">
                  <c:v>58.261685163239903</c:v>
                </c:pt>
                <c:pt idx="289334">
                  <c:v>58.261754994943999</c:v>
                </c:pt>
                <c:pt idx="289335">
                  <c:v>58.2618248264247</c:v>
                </c:pt>
                <c:pt idx="289336">
                  <c:v>58.2618946576818</c:v>
                </c:pt>
                <c:pt idx="289337">
                  <c:v>58.2619644887154</c:v>
                </c:pt>
                <c:pt idx="289338">
                  <c:v>58.262034319525497</c:v>
                </c:pt>
                <c:pt idx="289339">
                  <c:v>58.262104150112101</c:v>
                </c:pt>
                <c:pt idx="289340">
                  <c:v>58.262173980475097</c:v>
                </c:pt>
                <c:pt idx="289341">
                  <c:v>58.262243810614699</c:v>
                </c:pt>
                <c:pt idx="289342">
                  <c:v>58.262313640530699</c:v>
                </c:pt>
                <c:pt idx="289343">
                  <c:v>58.262383470223099</c:v>
                </c:pt>
                <c:pt idx="289344">
                  <c:v>58.262453299692098</c:v>
                </c:pt>
                <c:pt idx="289345">
                  <c:v>58.262523128937502</c:v>
                </c:pt>
                <c:pt idx="289346">
                  <c:v>58.262592957959498</c:v>
                </c:pt>
                <c:pt idx="289347">
                  <c:v>58.2626627867579</c:v>
                </c:pt>
                <c:pt idx="289348">
                  <c:v>58.262732615332801</c:v>
                </c:pt>
                <c:pt idx="289349">
                  <c:v>58.262802443684201</c:v>
                </c:pt>
                <c:pt idx="289350">
                  <c:v>58.262872271812</c:v>
                </c:pt>
                <c:pt idx="289351">
                  <c:v>58.262942099716398</c:v>
                </c:pt>
                <c:pt idx="289352">
                  <c:v>58.263011927397201</c:v>
                </c:pt>
                <c:pt idx="289353">
                  <c:v>58.263081754854603</c:v>
                </c:pt>
                <c:pt idx="289354">
                  <c:v>58.263151582088398</c:v>
                </c:pt>
                <c:pt idx="289355">
                  <c:v>58.263221409098698</c:v>
                </c:pt>
                <c:pt idx="289356">
                  <c:v>58.263291235885497</c:v>
                </c:pt>
                <c:pt idx="289357">
                  <c:v>58.263361062448702</c:v>
                </c:pt>
                <c:pt idx="289358">
                  <c:v>58.263430888788498</c:v>
                </c:pt>
                <c:pt idx="289359">
                  <c:v>58.263500714904801</c:v>
                </c:pt>
                <c:pt idx="289360">
                  <c:v>58.263570540797602</c:v>
                </c:pt>
                <c:pt idx="289361">
                  <c:v>58.263640366466802</c:v>
                </c:pt>
                <c:pt idx="289362">
                  <c:v>58.263710191912601</c:v>
                </c:pt>
                <c:pt idx="289363">
                  <c:v>58.263780017134799</c:v>
                </c:pt>
                <c:pt idx="289364">
                  <c:v>58.263849842133503</c:v>
                </c:pt>
                <c:pt idx="289365">
                  <c:v>58.263919666908798</c:v>
                </c:pt>
                <c:pt idx="289366">
                  <c:v>58.263989491460499</c:v>
                </c:pt>
                <c:pt idx="289367">
                  <c:v>58.264059315788799</c:v>
                </c:pt>
                <c:pt idx="289368">
                  <c:v>58.264129139893498</c:v>
                </c:pt>
                <c:pt idx="289369">
                  <c:v>58.264198963774703</c:v>
                </c:pt>
                <c:pt idx="289370">
                  <c:v>58.2642687874324</c:v>
                </c:pt>
                <c:pt idx="289371">
                  <c:v>58.264338610866702</c:v>
                </c:pt>
                <c:pt idx="289372">
                  <c:v>58.264408434077403</c:v>
                </c:pt>
                <c:pt idx="289373">
                  <c:v>58.264478257064603</c:v>
                </c:pt>
                <c:pt idx="289374">
                  <c:v>58.264548079828401</c:v>
                </c:pt>
                <c:pt idx="289375">
                  <c:v>58.264617902368599</c:v>
                </c:pt>
                <c:pt idx="289376">
                  <c:v>58.264687724685402</c:v>
                </c:pt>
                <c:pt idx="289377">
                  <c:v>58.264757546778597</c:v>
                </c:pt>
                <c:pt idx="289378">
                  <c:v>58.264827368648398</c:v>
                </c:pt>
                <c:pt idx="289379">
                  <c:v>58.264897190294597</c:v>
                </c:pt>
                <c:pt idx="289380">
                  <c:v>58.264967011717403</c:v>
                </c:pt>
                <c:pt idx="289381">
                  <c:v>58.265036832916699</c:v>
                </c:pt>
                <c:pt idx="289382">
                  <c:v>58.265106653892502</c:v>
                </c:pt>
                <c:pt idx="289383">
                  <c:v>58.265176474644797</c:v>
                </c:pt>
                <c:pt idx="289384">
                  <c:v>58.265246295173597</c:v>
                </c:pt>
                <c:pt idx="289385">
                  <c:v>58.265316115478903</c:v>
                </c:pt>
                <c:pt idx="289386">
                  <c:v>58.265385935560701</c:v>
                </c:pt>
                <c:pt idx="289387">
                  <c:v>58.265455755418998</c:v>
                </c:pt>
                <c:pt idx="289388">
                  <c:v>58.2655255750539</c:v>
                </c:pt>
                <c:pt idx="289389">
                  <c:v>58.265595394465301</c:v>
                </c:pt>
                <c:pt idx="289390">
                  <c:v>58.265665213653101</c:v>
                </c:pt>
                <c:pt idx="289391">
                  <c:v>58.265735032617499</c:v>
                </c:pt>
                <c:pt idx="289392">
                  <c:v>58.265804851358403</c:v>
                </c:pt>
                <c:pt idx="289393">
                  <c:v>58.265874669875899</c:v>
                </c:pt>
                <c:pt idx="289394">
                  <c:v>58.265944488169801</c:v>
                </c:pt>
                <c:pt idx="289395">
                  <c:v>58.266014306240301</c:v>
                </c:pt>
                <c:pt idx="289396">
                  <c:v>58.2660841240873</c:v>
                </c:pt>
                <c:pt idx="289397">
                  <c:v>58.266153941710797</c:v>
                </c:pt>
                <c:pt idx="289398">
                  <c:v>58.266223759110801</c:v>
                </c:pt>
                <c:pt idx="289399">
                  <c:v>58.266293576287303</c:v>
                </c:pt>
                <c:pt idx="289400">
                  <c:v>58.266363393240397</c:v>
                </c:pt>
                <c:pt idx="289401">
                  <c:v>58.266433209970003</c:v>
                </c:pt>
                <c:pt idx="289402">
                  <c:v>58.266503026476101</c:v>
                </c:pt>
                <c:pt idx="289403">
                  <c:v>58.266572842758698</c:v>
                </c:pt>
                <c:pt idx="289404">
                  <c:v>58.266642658817801</c:v>
                </c:pt>
                <c:pt idx="289405">
                  <c:v>58.266712474653502</c:v>
                </c:pt>
                <c:pt idx="289406">
                  <c:v>58.266782290265702</c:v>
                </c:pt>
                <c:pt idx="289407">
                  <c:v>58.2668521056545</c:v>
                </c:pt>
                <c:pt idx="289408">
                  <c:v>58.266921920819698</c:v>
                </c:pt>
                <c:pt idx="289409">
                  <c:v>58.266991735761501</c:v>
                </c:pt>
                <c:pt idx="289410">
                  <c:v>58.267061550479802</c:v>
                </c:pt>
                <c:pt idx="289411">
                  <c:v>58.267131364974702</c:v>
                </c:pt>
                <c:pt idx="289412">
                  <c:v>58.267201179246001</c:v>
                </c:pt>
                <c:pt idx="289413">
                  <c:v>58.267270993293998</c:v>
                </c:pt>
                <c:pt idx="289414">
                  <c:v>58.267340807118401</c:v>
                </c:pt>
                <c:pt idx="289415">
                  <c:v>58.267410620719403</c:v>
                </c:pt>
                <c:pt idx="289416">
                  <c:v>58.267480434096903</c:v>
                </c:pt>
                <c:pt idx="289417">
                  <c:v>58.267550247250902</c:v>
                </c:pt>
                <c:pt idx="289418">
                  <c:v>58.2676200601815</c:v>
                </c:pt>
                <c:pt idx="289419">
                  <c:v>58.267689872888603</c:v>
                </c:pt>
                <c:pt idx="289420">
                  <c:v>58.267759685372198</c:v>
                </c:pt>
                <c:pt idx="289421">
                  <c:v>58.267829497632398</c:v>
                </c:pt>
                <c:pt idx="289422">
                  <c:v>58.267899309669097</c:v>
                </c:pt>
                <c:pt idx="289423">
                  <c:v>58.267969121482402</c:v>
                </c:pt>
                <c:pt idx="289424">
                  <c:v>58.268038933072098</c:v>
                </c:pt>
                <c:pt idx="289425">
                  <c:v>58.2681087444385</c:v>
                </c:pt>
                <c:pt idx="289426">
                  <c:v>58.268178555581301</c:v>
                </c:pt>
                <c:pt idx="289427">
                  <c:v>58.268248366500799</c:v>
                </c:pt>
                <c:pt idx="289428">
                  <c:v>58.268318177196697</c:v>
                </c:pt>
                <c:pt idx="289429">
                  <c:v>58.2683879876692</c:v>
                </c:pt>
                <c:pt idx="289430">
                  <c:v>58.268457797918202</c:v>
                </c:pt>
                <c:pt idx="289431">
                  <c:v>58.268527607943803</c:v>
                </c:pt>
                <c:pt idx="289432">
                  <c:v>58.268597417746001</c:v>
                </c:pt>
                <c:pt idx="289433">
                  <c:v>58.268667227324599</c:v>
                </c:pt>
                <c:pt idx="289434">
                  <c:v>58.268737036679802</c:v>
                </c:pt>
                <c:pt idx="289435">
                  <c:v>58.268806845811604</c:v>
                </c:pt>
                <c:pt idx="289436">
                  <c:v>58.268876654719897</c:v>
                </c:pt>
                <c:pt idx="289437">
                  <c:v>58.268946463404802</c:v>
                </c:pt>
                <c:pt idx="289438">
                  <c:v>58.269016271866199</c:v>
                </c:pt>
                <c:pt idx="289439">
                  <c:v>58.269086080104103</c:v>
                </c:pt>
                <c:pt idx="289440">
                  <c:v>58.269155888118597</c:v>
                </c:pt>
                <c:pt idx="289441">
                  <c:v>58.269225695909697</c:v>
                </c:pt>
                <c:pt idx="289442">
                  <c:v>58.269295503477302</c:v>
                </c:pt>
                <c:pt idx="289443">
                  <c:v>58.269365310821499</c:v>
                </c:pt>
                <c:pt idx="289444">
                  <c:v>58.269435117942201</c:v>
                </c:pt>
                <c:pt idx="289445">
                  <c:v>58.269504924839403</c:v>
                </c:pt>
                <c:pt idx="289446">
                  <c:v>58.269574731513302</c:v>
                </c:pt>
                <c:pt idx="289447">
                  <c:v>58.2696445379636</c:v>
                </c:pt>
                <c:pt idx="289448">
                  <c:v>58.269714344190596</c:v>
                </c:pt>
                <c:pt idx="289449">
                  <c:v>58.269784150194099</c:v>
                </c:pt>
                <c:pt idx="289450">
                  <c:v>58.269853955974099</c:v>
                </c:pt>
                <c:pt idx="289451">
                  <c:v>58.269923761530698</c:v>
                </c:pt>
                <c:pt idx="289452">
                  <c:v>58.269993566863903</c:v>
                </c:pt>
                <c:pt idx="289453">
                  <c:v>58.270063371973599</c:v>
                </c:pt>
                <c:pt idx="289454">
                  <c:v>58.2701331768599</c:v>
                </c:pt>
                <c:pt idx="289455">
                  <c:v>58.270202981522701</c:v>
                </c:pt>
                <c:pt idx="289456">
                  <c:v>58.270272785962099</c:v>
                </c:pt>
                <c:pt idx="289457">
                  <c:v>58.270342590178103</c:v>
                </c:pt>
                <c:pt idx="289458">
                  <c:v>58.270412394170599</c:v>
                </c:pt>
                <c:pt idx="289459">
                  <c:v>58.2704821979397</c:v>
                </c:pt>
                <c:pt idx="289460">
                  <c:v>58.270552001485399</c:v>
                </c:pt>
                <c:pt idx="289461">
                  <c:v>58.270621804807597</c:v>
                </c:pt>
                <c:pt idx="289462">
                  <c:v>58.2706916079064</c:v>
                </c:pt>
                <c:pt idx="289463">
                  <c:v>58.270761410781702</c:v>
                </c:pt>
                <c:pt idx="289464">
                  <c:v>58.270831213433603</c:v>
                </c:pt>
                <c:pt idx="289465">
                  <c:v>58.270901015862101</c:v>
                </c:pt>
                <c:pt idx="289466">
                  <c:v>58.270970818067198</c:v>
                </c:pt>
                <c:pt idx="289467">
                  <c:v>58.271040620048801</c:v>
                </c:pt>
                <c:pt idx="289468">
                  <c:v>58.271110421807002</c:v>
                </c:pt>
                <c:pt idx="289469">
                  <c:v>58.271180223341801</c:v>
                </c:pt>
                <c:pt idx="289470">
                  <c:v>58.271250024653099</c:v>
                </c:pt>
                <c:pt idx="289471">
                  <c:v>58.271319825741003</c:v>
                </c:pt>
                <c:pt idx="289472">
                  <c:v>58.271389626605497</c:v>
                </c:pt>
                <c:pt idx="289473">
                  <c:v>58.271459427246597</c:v>
                </c:pt>
                <c:pt idx="289474">
                  <c:v>58.271529227664203</c:v>
                </c:pt>
                <c:pt idx="289475">
                  <c:v>58.2715990278584</c:v>
                </c:pt>
                <c:pt idx="289476">
                  <c:v>58.271668827829203</c:v>
                </c:pt>
                <c:pt idx="289477">
                  <c:v>58.271738627576603</c:v>
                </c:pt>
                <c:pt idx="289478">
                  <c:v>58.271808427100503</c:v>
                </c:pt>
                <c:pt idx="289479">
                  <c:v>58.271878226401</c:v>
                </c:pt>
                <c:pt idx="289480">
                  <c:v>58.271948025478103</c:v>
                </c:pt>
                <c:pt idx="289481">
                  <c:v>58.272017824331797</c:v>
                </c:pt>
                <c:pt idx="289482">
                  <c:v>58.272087622961998</c:v>
                </c:pt>
                <c:pt idx="289483">
                  <c:v>58.272157421368902</c:v>
                </c:pt>
                <c:pt idx="289484">
                  <c:v>58.272227219552299</c:v>
                </c:pt>
                <c:pt idx="289485">
                  <c:v>58.272297017512301</c:v>
                </c:pt>
                <c:pt idx="289486">
                  <c:v>58.272366815248901</c:v>
                </c:pt>
                <c:pt idx="289487">
                  <c:v>58.272436612762</c:v>
                </c:pt>
                <c:pt idx="289488">
                  <c:v>58.272506410051797</c:v>
                </c:pt>
                <c:pt idx="289489">
                  <c:v>58.272576207118099</c:v>
                </c:pt>
                <c:pt idx="289490">
                  <c:v>58.272646003961</c:v>
                </c:pt>
                <c:pt idx="289491">
                  <c:v>58.272715800580499</c:v>
                </c:pt>
                <c:pt idx="289492">
                  <c:v>58.272785596976597</c:v>
                </c:pt>
                <c:pt idx="289493">
                  <c:v>58.2728553931493</c:v>
                </c:pt>
                <c:pt idx="289494">
                  <c:v>58.272925189098601</c:v>
                </c:pt>
                <c:pt idx="289495">
                  <c:v>58.2729949848245</c:v>
                </c:pt>
                <c:pt idx="289496">
                  <c:v>58.273064780326898</c:v>
                </c:pt>
                <c:pt idx="289497">
                  <c:v>58.273134575605901</c:v>
                </c:pt>
                <c:pt idx="289498">
                  <c:v>58.273204370661603</c:v>
                </c:pt>
                <c:pt idx="289499">
                  <c:v>58.273274165493802</c:v>
                </c:pt>
                <c:pt idx="289500">
                  <c:v>58.273343960102601</c:v>
                </c:pt>
                <c:pt idx="289501">
                  <c:v>58.273413754487997</c:v>
                </c:pt>
                <c:pt idx="289502">
                  <c:v>58.273483548649999</c:v>
                </c:pt>
                <c:pt idx="289503">
                  <c:v>58.273553342588599</c:v>
                </c:pt>
                <c:pt idx="289504">
                  <c:v>58.273623136303797</c:v>
                </c:pt>
                <c:pt idx="289505">
                  <c:v>58.273692929795601</c:v>
                </c:pt>
                <c:pt idx="289506">
                  <c:v>58.273762723064003</c:v>
                </c:pt>
                <c:pt idx="289507">
                  <c:v>58.273832516109003</c:v>
                </c:pt>
                <c:pt idx="289508">
                  <c:v>58.273902308930602</c:v>
                </c:pt>
                <c:pt idx="289509">
                  <c:v>58.273972101528798</c:v>
                </c:pt>
                <c:pt idx="289510">
                  <c:v>58.2740418939036</c:v>
                </c:pt>
                <c:pt idx="289511">
                  <c:v>58.274111686054901</c:v>
                </c:pt>
                <c:pt idx="289512">
                  <c:v>58.2741814779829</c:v>
                </c:pt>
                <c:pt idx="289513">
                  <c:v>58.274251269687497</c:v>
                </c:pt>
                <c:pt idx="289514">
                  <c:v>58.274321061168699</c:v>
                </c:pt>
                <c:pt idx="289515">
                  <c:v>58.2743908524265</c:v>
                </c:pt>
                <c:pt idx="289516">
                  <c:v>58.274460643460898</c:v>
                </c:pt>
                <c:pt idx="289517">
                  <c:v>58.274530434271902</c:v>
                </c:pt>
                <c:pt idx="289518">
                  <c:v>58.274600224859597</c:v>
                </c:pt>
                <c:pt idx="289519">
                  <c:v>58.274670015223798</c:v>
                </c:pt>
                <c:pt idx="289520">
                  <c:v>58.274739805364597</c:v>
                </c:pt>
                <c:pt idx="289521">
                  <c:v>58.274809595282001</c:v>
                </c:pt>
                <c:pt idx="289522">
                  <c:v>58.274879384976103</c:v>
                </c:pt>
                <c:pt idx="289523">
                  <c:v>58.274949174446697</c:v>
                </c:pt>
                <c:pt idx="289524">
                  <c:v>58.275018963694002</c:v>
                </c:pt>
                <c:pt idx="289525">
                  <c:v>58.275088752717899</c:v>
                </c:pt>
                <c:pt idx="289526">
                  <c:v>58.275158541518302</c:v>
                </c:pt>
                <c:pt idx="289527">
                  <c:v>58.275228330095402</c:v>
                </c:pt>
                <c:pt idx="289528">
                  <c:v>58.2752981184492</c:v>
                </c:pt>
                <c:pt idx="289529">
                  <c:v>58.275367906579497</c:v>
                </c:pt>
                <c:pt idx="289530">
                  <c:v>58.275437694486399</c:v>
                </c:pt>
                <c:pt idx="289531">
                  <c:v>58.275507482169999</c:v>
                </c:pt>
                <c:pt idx="289532">
                  <c:v>58.275577269630098</c:v>
                </c:pt>
                <c:pt idx="289533">
                  <c:v>58.275647056866902</c:v>
                </c:pt>
                <c:pt idx="289534">
                  <c:v>58.275716843880303</c:v>
                </c:pt>
                <c:pt idx="289535">
                  <c:v>58.275786630670297</c:v>
                </c:pt>
                <c:pt idx="289536">
                  <c:v>58.275856417237001</c:v>
                </c:pt>
                <c:pt idx="289537">
                  <c:v>58.275926203580298</c:v>
                </c:pt>
                <c:pt idx="289538">
                  <c:v>58.2759959897001</c:v>
                </c:pt>
                <c:pt idx="289539">
                  <c:v>58.276065775596599</c:v>
                </c:pt>
                <c:pt idx="289540">
                  <c:v>58.276135561269797</c:v>
                </c:pt>
                <c:pt idx="289541">
                  <c:v>58.2762053467195</c:v>
                </c:pt>
                <c:pt idx="289542">
                  <c:v>58.276275131945901</c:v>
                </c:pt>
                <c:pt idx="289543">
                  <c:v>58.276344916948901</c:v>
                </c:pt>
                <c:pt idx="289544">
                  <c:v>58.276414701728498</c:v>
                </c:pt>
                <c:pt idx="289545">
                  <c:v>58.276484486284701</c:v>
                </c:pt>
                <c:pt idx="289546">
                  <c:v>58.276554270617602</c:v>
                </c:pt>
                <c:pt idx="289547">
                  <c:v>58.276624054727101</c:v>
                </c:pt>
                <c:pt idx="289548">
                  <c:v>58.276693838613198</c:v>
                </c:pt>
                <c:pt idx="289549">
                  <c:v>58.276763622275901</c:v>
                </c:pt>
                <c:pt idx="289550">
                  <c:v>58.276833405715301</c:v>
                </c:pt>
                <c:pt idx="289551">
                  <c:v>58.2769031889313</c:v>
                </c:pt>
                <c:pt idx="289552">
                  <c:v>58.276972971924003</c:v>
                </c:pt>
                <c:pt idx="289553">
                  <c:v>58.277042754693198</c:v>
                </c:pt>
                <c:pt idx="289554">
                  <c:v>58.277112537239098</c:v>
                </c:pt>
                <c:pt idx="289555">
                  <c:v>58.277182319561703</c:v>
                </c:pt>
                <c:pt idx="289556">
                  <c:v>58.2772521016608</c:v>
                </c:pt>
                <c:pt idx="289557">
                  <c:v>58.277321883536601</c:v>
                </c:pt>
                <c:pt idx="289558">
                  <c:v>58.2773916651891</c:v>
                </c:pt>
                <c:pt idx="289559">
                  <c:v>58.277461446618098</c:v>
                </c:pt>
                <c:pt idx="289560">
                  <c:v>58.2775312278238</c:v>
                </c:pt>
                <c:pt idx="289561">
                  <c:v>58.277601008806201</c:v>
                </c:pt>
                <c:pt idx="289562">
                  <c:v>58.2776707895651</c:v>
                </c:pt>
                <c:pt idx="289563">
                  <c:v>58.277740570100804</c:v>
                </c:pt>
                <c:pt idx="289564">
                  <c:v>58.277810350412999</c:v>
                </c:pt>
                <c:pt idx="289565">
                  <c:v>58.277880130501899</c:v>
                </c:pt>
                <c:pt idx="289566">
                  <c:v>58.277949910367397</c:v>
                </c:pt>
                <c:pt idx="289567">
                  <c:v>58.2780196900096</c:v>
                </c:pt>
                <c:pt idx="289568">
                  <c:v>58.278089469428402</c:v>
                </c:pt>
                <c:pt idx="289569">
                  <c:v>58.278159248623901</c:v>
                </c:pt>
                <c:pt idx="289570">
                  <c:v>58.278229027595998</c:v>
                </c:pt>
                <c:pt idx="289571">
                  <c:v>58.278298806344701</c:v>
                </c:pt>
                <c:pt idx="289572">
                  <c:v>58.278368584870101</c:v>
                </c:pt>
                <c:pt idx="289573">
                  <c:v>58.278438363172199</c:v>
                </c:pt>
                <c:pt idx="289574">
                  <c:v>58.278508141250803</c:v>
                </c:pt>
                <c:pt idx="289575">
                  <c:v>58.278577919106198</c:v>
                </c:pt>
                <c:pt idx="289576">
                  <c:v>58.278647696738098</c:v>
                </c:pt>
                <c:pt idx="289577">
                  <c:v>58.278717474146802</c:v>
                </c:pt>
                <c:pt idx="289578">
                  <c:v>58.278787251331998</c:v>
                </c:pt>
                <c:pt idx="289579">
                  <c:v>58.278857028293999</c:v>
                </c:pt>
                <c:pt idx="289580">
                  <c:v>58.278926805032498</c:v>
                </c:pt>
                <c:pt idx="289581">
                  <c:v>58.278996581547702</c:v>
                </c:pt>
                <c:pt idx="289582">
                  <c:v>58.279066357839604</c:v>
                </c:pt>
                <c:pt idx="289583">
                  <c:v>58.279136133908104</c:v>
                </c:pt>
                <c:pt idx="289584">
                  <c:v>58.279205909753301</c:v>
                </c:pt>
                <c:pt idx="289585">
                  <c:v>58.279275685375197</c:v>
                </c:pt>
                <c:pt idx="289586">
                  <c:v>58.279345460773598</c:v>
                </c:pt>
                <c:pt idx="289587">
                  <c:v>58.279415235948797</c:v>
                </c:pt>
                <c:pt idx="289588">
                  <c:v>58.279485010900601</c:v>
                </c:pt>
                <c:pt idx="289589">
                  <c:v>58.279554785629003</c:v>
                </c:pt>
                <c:pt idx="289590">
                  <c:v>58.279624560134202</c:v>
                </c:pt>
                <c:pt idx="289591">
                  <c:v>58.2796943344159</c:v>
                </c:pt>
                <c:pt idx="289592">
                  <c:v>58.279764108474403</c:v>
                </c:pt>
                <c:pt idx="289593">
                  <c:v>58.279833882309397</c:v>
                </c:pt>
                <c:pt idx="289594">
                  <c:v>58.279903655921203</c:v>
                </c:pt>
                <c:pt idx="289595">
                  <c:v>58.279973429309599</c:v>
                </c:pt>
                <c:pt idx="289596">
                  <c:v>58.280043202474701</c:v>
                </c:pt>
                <c:pt idx="289597">
                  <c:v>58.280112975416401</c:v>
                </c:pt>
                <c:pt idx="289598">
                  <c:v>58.280182748134798</c:v>
                </c:pt>
                <c:pt idx="289599">
                  <c:v>58.280252520629901</c:v>
                </c:pt>
                <c:pt idx="289600">
                  <c:v>58.280322292901602</c:v>
                </c:pt>
                <c:pt idx="289601">
                  <c:v>58.28039206495</c:v>
                </c:pt>
                <c:pt idx="289602">
                  <c:v>58.280461836774997</c:v>
                </c:pt>
                <c:pt idx="289603">
                  <c:v>58.280531608376798</c:v>
                </c:pt>
                <c:pt idx="289604">
                  <c:v>58.280601379755097</c:v>
                </c:pt>
                <c:pt idx="289605">
                  <c:v>58.280671150910202</c:v>
                </c:pt>
                <c:pt idx="289606">
                  <c:v>58.280740921841897</c:v>
                </c:pt>
                <c:pt idx="289607">
                  <c:v>58.280810692550297</c:v>
                </c:pt>
                <c:pt idx="289608">
                  <c:v>58.280880463035402</c:v>
                </c:pt>
                <c:pt idx="289609">
                  <c:v>58.280950233297098</c:v>
                </c:pt>
                <c:pt idx="289610">
                  <c:v>58.281020003335499</c:v>
                </c:pt>
                <c:pt idx="289611">
                  <c:v>58.281089773150597</c:v>
                </c:pt>
                <c:pt idx="289612">
                  <c:v>58.281159542742401</c:v>
                </c:pt>
                <c:pt idx="289613">
                  <c:v>58.281229312110803</c:v>
                </c:pt>
                <c:pt idx="289614">
                  <c:v>58.281299081255902</c:v>
                </c:pt>
                <c:pt idx="289615">
                  <c:v>58.281368850177699</c:v>
                </c:pt>
                <c:pt idx="289616">
                  <c:v>58.281438618876102</c:v>
                </c:pt>
                <c:pt idx="289617">
                  <c:v>58.281508387351302</c:v>
                </c:pt>
                <c:pt idx="289618">
                  <c:v>58.2815781556031</c:v>
                </c:pt>
                <c:pt idx="289619">
                  <c:v>58.281647923631503</c:v>
                </c:pt>
                <c:pt idx="289620">
                  <c:v>58.281717691436697</c:v>
                </c:pt>
                <c:pt idx="289621">
                  <c:v>58.281787459018602</c:v>
                </c:pt>
                <c:pt idx="289622">
                  <c:v>58.281857226377099</c:v>
                </c:pt>
                <c:pt idx="289623">
                  <c:v>58.2819269935123</c:v>
                </c:pt>
                <c:pt idx="289624">
                  <c:v>58.2819967604242</c:v>
                </c:pt>
                <c:pt idx="289625">
                  <c:v>58.282066527112697</c:v>
                </c:pt>
                <c:pt idx="289626">
                  <c:v>58.282136293577999</c:v>
                </c:pt>
                <c:pt idx="289627">
                  <c:v>58.282206059819899</c:v>
                </c:pt>
                <c:pt idx="289628">
                  <c:v>58.282275825838497</c:v>
                </c:pt>
                <c:pt idx="289629">
                  <c:v>58.282345591633799</c:v>
                </c:pt>
                <c:pt idx="289630">
                  <c:v>58.282415357205799</c:v>
                </c:pt>
                <c:pt idx="289631">
                  <c:v>58.282485122554498</c:v>
                </c:pt>
                <c:pt idx="289632">
                  <c:v>58.2825548876799</c:v>
                </c:pt>
                <c:pt idx="289633">
                  <c:v>58.282624652581902</c:v>
                </c:pt>
                <c:pt idx="289634">
                  <c:v>58.2826944172607</c:v>
                </c:pt>
                <c:pt idx="289635">
                  <c:v>58.282764181716097</c:v>
                </c:pt>
                <c:pt idx="289636">
                  <c:v>58.282833945948198</c:v>
                </c:pt>
                <c:pt idx="289637">
                  <c:v>58.282903709956997</c:v>
                </c:pt>
                <c:pt idx="289638">
                  <c:v>58.282973473742501</c:v>
                </c:pt>
                <c:pt idx="289639">
                  <c:v>58.283043237304703</c:v>
                </c:pt>
                <c:pt idx="289640">
                  <c:v>58.283113000643603</c:v>
                </c:pt>
                <c:pt idx="289641">
                  <c:v>58.2831827637592</c:v>
                </c:pt>
                <c:pt idx="289642">
                  <c:v>58.283252526651502</c:v>
                </c:pt>
                <c:pt idx="289643">
                  <c:v>58.283322289320502</c:v>
                </c:pt>
                <c:pt idx="289644">
                  <c:v>58.2833920517661</c:v>
                </c:pt>
                <c:pt idx="289645">
                  <c:v>58.283461813988502</c:v>
                </c:pt>
                <c:pt idx="289646">
                  <c:v>58.283531575987503</c:v>
                </c:pt>
                <c:pt idx="289647">
                  <c:v>58.283601337763301</c:v>
                </c:pt>
                <c:pt idx="289648">
                  <c:v>58.283671099315796</c:v>
                </c:pt>
                <c:pt idx="289649">
                  <c:v>58.283740860644897</c:v>
                </c:pt>
                <c:pt idx="289650">
                  <c:v>58.283810621750803</c:v>
                </c:pt>
                <c:pt idx="289651">
                  <c:v>58.283880382633299</c:v>
                </c:pt>
                <c:pt idx="289652">
                  <c:v>58.2839501432926</c:v>
                </c:pt>
                <c:pt idx="289653">
                  <c:v>58.284019903728598</c:v>
                </c:pt>
                <c:pt idx="289654">
                  <c:v>58.284089663941202</c:v>
                </c:pt>
                <c:pt idx="289655">
                  <c:v>58.284159423930603</c:v>
                </c:pt>
                <c:pt idx="289656">
                  <c:v>58.284229183696702</c:v>
                </c:pt>
                <c:pt idx="289657">
                  <c:v>58.284298943239499</c:v>
                </c:pt>
                <c:pt idx="289658">
                  <c:v>58.284368702559</c:v>
                </c:pt>
                <c:pt idx="289659">
                  <c:v>58.2844384616551</c:v>
                </c:pt>
                <c:pt idx="289660">
                  <c:v>58.284508220527997</c:v>
                </c:pt>
                <c:pt idx="289661">
                  <c:v>58.284577979177698</c:v>
                </c:pt>
                <c:pt idx="289662">
                  <c:v>58.284647737603997</c:v>
                </c:pt>
                <c:pt idx="289663">
                  <c:v>58.284717495807001</c:v>
                </c:pt>
                <c:pt idx="289664">
                  <c:v>58.284787253786703</c:v>
                </c:pt>
                <c:pt idx="289665">
                  <c:v>58.284857011543203</c:v>
                </c:pt>
                <c:pt idx="289666">
                  <c:v>58.2849267690763</c:v>
                </c:pt>
                <c:pt idx="289667">
                  <c:v>58.284996526386202</c:v>
                </c:pt>
                <c:pt idx="289668">
                  <c:v>58.285066283472801</c:v>
                </c:pt>
                <c:pt idx="289669">
                  <c:v>58.285136040336099</c:v>
                </c:pt>
                <c:pt idx="289670">
                  <c:v>58.285205796976101</c:v>
                </c:pt>
                <c:pt idx="289671">
                  <c:v>58.2852755533928</c:v>
                </c:pt>
                <c:pt idx="289672">
                  <c:v>58.285345309586297</c:v>
                </c:pt>
                <c:pt idx="289673">
                  <c:v>58.2854150655564</c:v>
                </c:pt>
                <c:pt idx="289674">
                  <c:v>58.285484821303299</c:v>
                </c:pt>
                <c:pt idx="289675">
                  <c:v>58.285554576826897</c:v>
                </c:pt>
                <c:pt idx="289676">
                  <c:v>58.285624332127199</c:v>
                </c:pt>
                <c:pt idx="289677">
                  <c:v>58.285694087204298</c:v>
                </c:pt>
                <c:pt idx="289678">
                  <c:v>58.285763842058003</c:v>
                </c:pt>
                <c:pt idx="289679">
                  <c:v>58.285833596688498</c:v>
                </c:pt>
                <c:pt idx="289680">
                  <c:v>58.285903351095698</c:v>
                </c:pt>
                <c:pt idx="289681">
                  <c:v>58.285973105279602</c:v>
                </c:pt>
                <c:pt idx="289682">
                  <c:v>58.286042859240197</c:v>
                </c:pt>
                <c:pt idx="289683">
                  <c:v>58.286112612977597</c:v>
                </c:pt>
                <c:pt idx="289684">
                  <c:v>58.286182366491701</c:v>
                </c:pt>
                <c:pt idx="289685">
                  <c:v>58.286252119782503</c:v>
                </c:pt>
                <c:pt idx="289686">
                  <c:v>58.286321872850102</c:v>
                </c:pt>
                <c:pt idx="289687">
                  <c:v>58.2863916256943</c:v>
                </c:pt>
                <c:pt idx="289688">
                  <c:v>58.286461378315302</c:v>
                </c:pt>
                <c:pt idx="289689">
                  <c:v>58.286531130713001</c:v>
                </c:pt>
                <c:pt idx="289690">
                  <c:v>58.286600882887498</c:v>
                </c:pt>
                <c:pt idx="289691">
                  <c:v>58.2866706348387</c:v>
                </c:pt>
                <c:pt idx="289692">
                  <c:v>58.286740386566599</c:v>
                </c:pt>
                <c:pt idx="289693">
                  <c:v>58.286810138071203</c:v>
                </c:pt>
                <c:pt idx="289694">
                  <c:v>58.286879889352598</c:v>
                </c:pt>
                <c:pt idx="289695">
                  <c:v>58.286949640410697</c:v>
                </c:pt>
                <c:pt idx="289696">
                  <c:v>58.2870193912456</c:v>
                </c:pt>
                <c:pt idx="289697">
                  <c:v>58.287089141857102</c:v>
                </c:pt>
                <c:pt idx="289698">
                  <c:v>58.287158892245401</c:v>
                </c:pt>
                <c:pt idx="289699">
                  <c:v>58.287228642410497</c:v>
                </c:pt>
                <c:pt idx="289700">
                  <c:v>58.287298392352298</c:v>
                </c:pt>
                <c:pt idx="289701">
                  <c:v>58.287368142070797</c:v>
                </c:pt>
                <c:pt idx="289702">
                  <c:v>58.287437891566</c:v>
                </c:pt>
                <c:pt idx="289703">
                  <c:v>58.287507640838001</c:v>
                </c:pt>
                <c:pt idx="289704">
                  <c:v>58.287577389886799</c:v>
                </c:pt>
                <c:pt idx="289705">
                  <c:v>58.287647138712202</c:v>
                </c:pt>
                <c:pt idx="289706">
                  <c:v>58.287716887314403</c:v>
                </c:pt>
                <c:pt idx="289707">
                  <c:v>58.287786635693401</c:v>
                </c:pt>
                <c:pt idx="289708">
                  <c:v>58.287856383849103</c:v>
                </c:pt>
                <c:pt idx="289709">
                  <c:v>58.287926131781497</c:v>
                </c:pt>
                <c:pt idx="289710">
                  <c:v>58.287995879490701</c:v>
                </c:pt>
                <c:pt idx="289711">
                  <c:v>58.288065626976604</c:v>
                </c:pt>
                <c:pt idx="289712">
                  <c:v>58.288135374239303</c:v>
                </c:pt>
                <c:pt idx="289713">
                  <c:v>58.2882051212787</c:v>
                </c:pt>
                <c:pt idx="289714">
                  <c:v>58.288274868094902</c:v>
                </c:pt>
                <c:pt idx="289715">
                  <c:v>58.288344614687801</c:v>
                </c:pt>
                <c:pt idx="289716">
                  <c:v>58.288414361057399</c:v>
                </c:pt>
                <c:pt idx="289717">
                  <c:v>58.2884841072038</c:v>
                </c:pt>
                <c:pt idx="289718">
                  <c:v>58.288553853126999</c:v>
                </c:pt>
                <c:pt idx="289719">
                  <c:v>58.288623598826902</c:v>
                </c:pt>
                <c:pt idx="289720">
                  <c:v>58.288693344303503</c:v>
                </c:pt>
                <c:pt idx="289721">
                  <c:v>58.288763089556902</c:v>
                </c:pt>
                <c:pt idx="289722">
                  <c:v>58.288832834587097</c:v>
                </c:pt>
                <c:pt idx="289723">
                  <c:v>58.288902579393998</c:v>
                </c:pt>
                <c:pt idx="289724">
                  <c:v>58.288972323977603</c:v>
                </c:pt>
                <c:pt idx="289725">
                  <c:v>58.289042068337999</c:v>
                </c:pt>
                <c:pt idx="289726">
                  <c:v>58.289111812475198</c:v>
                </c:pt>
                <c:pt idx="289727">
                  <c:v>58.289181556389103</c:v>
                </c:pt>
                <c:pt idx="289728">
                  <c:v>58.289251300079798</c:v>
                </c:pt>
                <c:pt idx="289729">
                  <c:v>58.289321043547197</c:v>
                </c:pt>
                <c:pt idx="289730">
                  <c:v>58.289390786791401</c:v>
                </c:pt>
                <c:pt idx="289731">
                  <c:v>58.289460529812402</c:v>
                </c:pt>
                <c:pt idx="289732">
                  <c:v>58.289530272610101</c:v>
                </c:pt>
                <c:pt idx="289733">
                  <c:v>58.289600015184497</c:v>
                </c:pt>
                <c:pt idx="289734">
                  <c:v>58.289669757535798</c:v>
                </c:pt>
                <c:pt idx="289735">
                  <c:v>58.289739499663803</c:v>
                </c:pt>
                <c:pt idx="289736">
                  <c:v>58.289809241568499</c:v>
                </c:pt>
                <c:pt idx="289737">
                  <c:v>58.289878983249999</c:v>
                </c:pt>
                <c:pt idx="289738">
                  <c:v>58.289948724708303</c:v>
                </c:pt>
                <c:pt idx="289739">
                  <c:v>58.290018465943298</c:v>
                </c:pt>
                <c:pt idx="289740">
                  <c:v>58.290088206955097</c:v>
                </c:pt>
                <c:pt idx="289741">
                  <c:v>58.290157947743701</c:v>
                </c:pt>
                <c:pt idx="289742">
                  <c:v>58.290227688309002</c:v>
                </c:pt>
                <c:pt idx="289743">
                  <c:v>58.290297428651101</c:v>
                </c:pt>
                <c:pt idx="289744">
                  <c:v>58.290367168769997</c:v>
                </c:pt>
                <c:pt idx="289745">
                  <c:v>58.290436908665697</c:v>
                </c:pt>
                <c:pt idx="289746">
                  <c:v>58.290506648338003</c:v>
                </c:pt>
                <c:pt idx="289747">
                  <c:v>58.290576387787198</c:v>
                </c:pt>
                <c:pt idx="289748">
                  <c:v>58.290646127013197</c:v>
                </c:pt>
                <c:pt idx="289749">
                  <c:v>58.290715866015901</c:v>
                </c:pt>
                <c:pt idx="289750">
                  <c:v>58.290785604795403</c:v>
                </c:pt>
                <c:pt idx="289751">
                  <c:v>58.290855343351602</c:v>
                </c:pt>
                <c:pt idx="289752">
                  <c:v>58.290925081684698</c:v>
                </c:pt>
                <c:pt idx="289753">
                  <c:v>58.290994819794498</c:v>
                </c:pt>
                <c:pt idx="289754">
                  <c:v>58.291064557681104</c:v>
                </c:pt>
                <c:pt idx="289755">
                  <c:v>58.291134295344399</c:v>
                </c:pt>
                <c:pt idx="289756">
                  <c:v>58.291204032784499</c:v>
                </c:pt>
                <c:pt idx="289757">
                  <c:v>58.291273770001403</c:v>
                </c:pt>
                <c:pt idx="289758">
                  <c:v>58.291343506995098</c:v>
                </c:pt>
                <c:pt idx="289759">
                  <c:v>58.291413243765597</c:v>
                </c:pt>
                <c:pt idx="289760">
                  <c:v>58.2914829803128</c:v>
                </c:pt>
                <c:pt idx="289761">
                  <c:v>58.2915527166369</c:v>
                </c:pt>
                <c:pt idx="289762">
                  <c:v>58.291622452737698</c:v>
                </c:pt>
                <c:pt idx="289763">
                  <c:v>58.291692188615301</c:v>
                </c:pt>
                <c:pt idx="289764">
                  <c:v>58.291761924269601</c:v>
                </c:pt>
                <c:pt idx="289765">
                  <c:v>58.291831659700797</c:v>
                </c:pt>
                <c:pt idx="289766">
                  <c:v>58.291901394908699</c:v>
                </c:pt>
                <c:pt idx="289767">
                  <c:v>58.291971129893398</c:v>
                </c:pt>
                <c:pt idx="289768">
                  <c:v>58.292040864654901</c:v>
                </c:pt>
                <c:pt idx="289769">
                  <c:v>58.292110599193201</c:v>
                </c:pt>
                <c:pt idx="289770">
                  <c:v>58.292180333508298</c:v>
                </c:pt>
                <c:pt idx="289771">
                  <c:v>58.292250067600101</c:v>
                </c:pt>
                <c:pt idx="289772">
                  <c:v>58.2923198014688</c:v>
                </c:pt>
                <c:pt idx="289773">
                  <c:v>58.292389535114197</c:v>
                </c:pt>
                <c:pt idx="289774">
                  <c:v>58.292459268536398</c:v>
                </c:pt>
                <c:pt idx="289775">
                  <c:v>58.292529001735403</c:v>
                </c:pt>
                <c:pt idx="289776">
                  <c:v>58.292598734711198</c:v>
                </c:pt>
                <c:pt idx="289777">
                  <c:v>58.292668467463798</c:v>
                </c:pt>
                <c:pt idx="289778">
                  <c:v>58.292738199993202</c:v>
                </c:pt>
                <c:pt idx="289779">
                  <c:v>58.292807932299397</c:v>
                </c:pt>
                <c:pt idx="289780">
                  <c:v>58.292877664382402</c:v>
                </c:pt>
                <c:pt idx="289781">
                  <c:v>58.292947396242099</c:v>
                </c:pt>
                <c:pt idx="289782">
                  <c:v>58.293017127878699</c:v>
                </c:pt>
                <c:pt idx="289783">
                  <c:v>58.293086859292004</c:v>
                </c:pt>
                <c:pt idx="289784">
                  <c:v>58.293156590482198</c:v>
                </c:pt>
                <c:pt idx="289785">
                  <c:v>58.293226321449197</c:v>
                </c:pt>
                <c:pt idx="289786">
                  <c:v>58.2932960521929</c:v>
                </c:pt>
                <c:pt idx="289787">
                  <c:v>58.293365782713401</c:v>
                </c:pt>
                <c:pt idx="289788">
                  <c:v>58.293435513010799</c:v>
                </c:pt>
                <c:pt idx="289789">
                  <c:v>58.293505243084901</c:v>
                </c:pt>
                <c:pt idx="289790">
                  <c:v>58.293574972935801</c:v>
                </c:pt>
                <c:pt idx="289791">
                  <c:v>58.293644702563597</c:v>
                </c:pt>
                <c:pt idx="289792">
                  <c:v>58.293714431968098</c:v>
                </c:pt>
                <c:pt idx="289793">
                  <c:v>58.293784161149503</c:v>
                </c:pt>
                <c:pt idx="289794">
                  <c:v>58.293853890107599</c:v>
                </c:pt>
                <c:pt idx="289795">
                  <c:v>58.293923618842598</c:v>
                </c:pt>
                <c:pt idx="289796">
                  <c:v>58.293993347354302</c:v>
                </c:pt>
                <c:pt idx="289797">
                  <c:v>58.294063075642903</c:v>
                </c:pt>
                <c:pt idx="289798">
                  <c:v>58.294132803708301</c:v>
                </c:pt>
                <c:pt idx="289799">
                  <c:v>58.294202531550397</c:v>
                </c:pt>
                <c:pt idx="289800">
                  <c:v>58.294272259169396</c:v>
                </c:pt>
                <c:pt idx="289801">
                  <c:v>58.2943419865652</c:v>
                </c:pt>
                <c:pt idx="289802">
                  <c:v>58.294411713737802</c:v>
                </c:pt>
                <c:pt idx="289803">
                  <c:v>58.2944814406872</c:v>
                </c:pt>
                <c:pt idx="289804">
                  <c:v>58.294551167413402</c:v>
                </c:pt>
                <c:pt idx="289805">
                  <c:v>58.294620893916502</c:v>
                </c:pt>
                <c:pt idx="289806">
                  <c:v>58.294690620196299</c:v>
                </c:pt>
                <c:pt idx="289807">
                  <c:v>58.294760346253</c:v>
                </c:pt>
                <c:pt idx="289808">
                  <c:v>58.294830072086398</c:v>
                </c:pt>
                <c:pt idx="289809">
                  <c:v>58.294899797696701</c:v>
                </c:pt>
                <c:pt idx="289810">
                  <c:v>58.2949695230838</c:v>
                </c:pt>
                <c:pt idx="289811">
                  <c:v>58.295039248247697</c:v>
                </c:pt>
                <c:pt idx="289812">
                  <c:v>58.295108973188498</c:v>
                </c:pt>
                <c:pt idx="289813">
                  <c:v>58.295178697906003</c:v>
                </c:pt>
                <c:pt idx="289814">
                  <c:v>58.295248422400299</c:v>
                </c:pt>
                <c:pt idx="289815">
                  <c:v>58.295318146671498</c:v>
                </c:pt>
                <c:pt idx="289816">
                  <c:v>58.295387870719502</c:v>
                </c:pt>
                <c:pt idx="289817">
                  <c:v>58.295457594544303</c:v>
                </c:pt>
                <c:pt idx="289818">
                  <c:v>58.295527318146</c:v>
                </c:pt>
                <c:pt idx="289819">
                  <c:v>58.295597041524402</c:v>
                </c:pt>
                <c:pt idx="289820">
                  <c:v>58.295666764679702</c:v>
                </c:pt>
                <c:pt idx="289821">
                  <c:v>58.295736487611798</c:v>
                </c:pt>
                <c:pt idx="289822">
                  <c:v>58.295806210320698</c:v>
                </c:pt>
                <c:pt idx="289823">
                  <c:v>58.295875932806503</c:v>
                </c:pt>
                <c:pt idx="289824">
                  <c:v>58.295945655069097</c:v>
                </c:pt>
                <c:pt idx="289825">
                  <c:v>58.296015377108503</c:v>
                </c:pt>
                <c:pt idx="289826">
                  <c:v>58.296085098924699</c:v>
                </c:pt>
                <c:pt idx="289827">
                  <c:v>58.2961548205177</c:v>
                </c:pt>
                <c:pt idx="289828">
                  <c:v>58.296224541887597</c:v>
                </c:pt>
                <c:pt idx="289829">
                  <c:v>58.296294263034298</c:v>
                </c:pt>
                <c:pt idx="289830">
                  <c:v>58.296363983957903</c:v>
                </c:pt>
                <c:pt idx="289831">
                  <c:v>58.296433704658199</c:v>
                </c:pt>
                <c:pt idx="289832">
                  <c:v>58.296503425135398</c:v>
                </c:pt>
                <c:pt idx="289833">
                  <c:v>58.296573145389402</c:v>
                </c:pt>
                <c:pt idx="289834">
                  <c:v>58.296642865420303</c:v>
                </c:pt>
                <c:pt idx="289835">
                  <c:v>58.296712585228001</c:v>
                </c:pt>
                <c:pt idx="289836">
                  <c:v>58.296782304812503</c:v>
                </c:pt>
                <c:pt idx="289837">
                  <c:v>58.296852024173901</c:v>
                </c:pt>
                <c:pt idx="289838">
                  <c:v>58.296921743312097</c:v>
                </c:pt>
                <c:pt idx="289839">
                  <c:v>58.296991462227098</c:v>
                </c:pt>
                <c:pt idx="289840">
                  <c:v>58.297061180919002</c:v>
                </c:pt>
                <c:pt idx="289841">
                  <c:v>58.297130899387703</c:v>
                </c:pt>
                <c:pt idx="289842">
                  <c:v>58.297200617633202</c:v>
                </c:pt>
                <c:pt idx="289843">
                  <c:v>58.297270335655597</c:v>
                </c:pt>
                <c:pt idx="289844">
                  <c:v>58.297340053454803</c:v>
                </c:pt>
                <c:pt idx="289845">
                  <c:v>58.2974097710308</c:v>
                </c:pt>
                <c:pt idx="289846">
                  <c:v>58.297479488383701</c:v>
                </c:pt>
                <c:pt idx="289847">
                  <c:v>58.297549205513498</c:v>
                </c:pt>
                <c:pt idx="289848">
                  <c:v>58.29761892242</c:v>
                </c:pt>
                <c:pt idx="289849">
                  <c:v>58.297688639103498</c:v>
                </c:pt>
                <c:pt idx="289850">
                  <c:v>58.297758355563701</c:v>
                </c:pt>
                <c:pt idx="289851">
                  <c:v>58.297828071800801</c:v>
                </c:pt>
                <c:pt idx="289852">
                  <c:v>58.297897787814797</c:v>
                </c:pt>
                <c:pt idx="289853">
                  <c:v>58.297967503605598</c:v>
                </c:pt>
                <c:pt idx="289854">
                  <c:v>58.298037219173203</c:v>
                </c:pt>
                <c:pt idx="289855">
                  <c:v>58.298106934517698</c:v>
                </c:pt>
                <c:pt idx="289856">
                  <c:v>58.298176649638997</c:v>
                </c:pt>
                <c:pt idx="289857">
                  <c:v>58.298246364537199</c:v>
                </c:pt>
                <c:pt idx="289858">
                  <c:v>58.298316079212299</c:v>
                </c:pt>
                <c:pt idx="289859">
                  <c:v>58.298385793664103</c:v>
                </c:pt>
                <c:pt idx="289860">
                  <c:v>58.298455507892903</c:v>
                </c:pt>
                <c:pt idx="289861">
                  <c:v>58.298525221898501</c:v>
                </c:pt>
                <c:pt idx="289862">
                  <c:v>58.298594935680903</c:v>
                </c:pt>
                <c:pt idx="289863">
                  <c:v>58.298664649240202</c:v>
                </c:pt>
                <c:pt idx="289864">
                  <c:v>58.298734362576297</c:v>
                </c:pt>
                <c:pt idx="289865">
                  <c:v>58.298804075689297</c:v>
                </c:pt>
                <c:pt idx="289866">
                  <c:v>58.298873788579201</c:v>
                </c:pt>
                <c:pt idx="289867">
                  <c:v>58.298943501245901</c:v>
                </c:pt>
                <c:pt idx="289868">
                  <c:v>58.299013213689399</c:v>
                </c:pt>
                <c:pt idx="289869">
                  <c:v>58.2990829259099</c:v>
                </c:pt>
                <c:pt idx="289870">
                  <c:v>58.299152637907099</c:v>
                </c:pt>
                <c:pt idx="289871">
                  <c:v>58.299222349681301</c:v>
                </c:pt>
                <c:pt idx="289872">
                  <c:v>58.299292061232201</c:v>
                </c:pt>
                <c:pt idx="289873">
                  <c:v>58.299361772560097</c:v>
                </c:pt>
                <c:pt idx="289874">
                  <c:v>58.299431483664797</c:v>
                </c:pt>
                <c:pt idx="289875">
                  <c:v>58.299501194546401</c:v>
                </c:pt>
                <c:pt idx="289876">
                  <c:v>58.299570905204803</c:v>
                </c:pt>
                <c:pt idx="289877">
                  <c:v>58.299640615640101</c:v>
                </c:pt>
                <c:pt idx="289878">
                  <c:v>58.299710325852303</c:v>
                </c:pt>
                <c:pt idx="289879">
                  <c:v>58.299780035841302</c:v>
                </c:pt>
                <c:pt idx="289880">
                  <c:v>58.299849745607197</c:v>
                </c:pt>
                <c:pt idx="289881">
                  <c:v>58.299919455149897</c:v>
                </c:pt>
                <c:pt idx="289882">
                  <c:v>58.299989164469601</c:v>
                </c:pt>
                <c:pt idx="289883">
                  <c:v>58.300058873566002</c:v>
                </c:pt>
                <c:pt idx="289884">
                  <c:v>58.300128582439399</c:v>
                </c:pt>
                <c:pt idx="289885">
                  <c:v>58.3001982910896</c:v>
                </c:pt>
                <c:pt idx="289886">
                  <c:v>58.300267999516699</c:v>
                </c:pt>
                <c:pt idx="289887">
                  <c:v>58.300337707720701</c:v>
                </c:pt>
                <c:pt idx="289888">
                  <c:v>58.3004074157015</c:v>
                </c:pt>
                <c:pt idx="289889">
                  <c:v>58.300477123459203</c:v>
                </c:pt>
                <c:pt idx="289890">
                  <c:v>58.300546830993802</c:v>
                </c:pt>
                <c:pt idx="289891">
                  <c:v>58.300616538305199</c:v>
                </c:pt>
                <c:pt idx="289892">
                  <c:v>58.3006862453935</c:v>
                </c:pt>
                <c:pt idx="289893">
                  <c:v>58.300755952258697</c:v>
                </c:pt>
                <c:pt idx="289894">
                  <c:v>58.300825658900798</c:v>
                </c:pt>
                <c:pt idx="289895">
                  <c:v>58.300895365319697</c:v>
                </c:pt>
                <c:pt idx="289896">
                  <c:v>58.300965071515499</c:v>
                </c:pt>
                <c:pt idx="289897">
                  <c:v>58.301034777488198</c:v>
                </c:pt>
                <c:pt idx="289898">
                  <c:v>58.3011044832378</c:v>
                </c:pt>
                <c:pt idx="289899">
                  <c:v>58.3011741887643</c:v>
                </c:pt>
                <c:pt idx="289900">
                  <c:v>58.301243894067603</c:v>
                </c:pt>
                <c:pt idx="289901">
                  <c:v>58.301313599147797</c:v>
                </c:pt>
                <c:pt idx="289902">
                  <c:v>58.301383304004901</c:v>
                </c:pt>
                <c:pt idx="289903">
                  <c:v>58.301453008638802</c:v>
                </c:pt>
                <c:pt idx="289904">
                  <c:v>58.3015227130497</c:v>
                </c:pt>
                <c:pt idx="289905">
                  <c:v>58.301592417237401</c:v>
                </c:pt>
                <c:pt idx="289906">
                  <c:v>58.301662121202099</c:v>
                </c:pt>
                <c:pt idx="289907">
                  <c:v>58.301731824943502</c:v>
                </c:pt>
                <c:pt idx="289908">
                  <c:v>58.301801528461901</c:v>
                </c:pt>
                <c:pt idx="289909">
                  <c:v>58.301871231757197</c:v>
                </c:pt>
                <c:pt idx="289910">
                  <c:v>58.301940934829403</c:v>
                </c:pt>
                <c:pt idx="289911">
                  <c:v>58.3020106376784</c:v>
                </c:pt>
                <c:pt idx="289912">
                  <c:v>58.3020803403043</c:v>
                </c:pt>
                <c:pt idx="289913">
                  <c:v>58.302150042707197</c:v>
                </c:pt>
                <c:pt idx="289914">
                  <c:v>58.302219744886898</c:v>
                </c:pt>
                <c:pt idx="289915">
                  <c:v>58.302289446843503</c:v>
                </c:pt>
                <c:pt idx="289916">
                  <c:v>58.302359148576897</c:v>
                </c:pt>
                <c:pt idx="289917">
                  <c:v>58.302428850087303</c:v>
                </c:pt>
                <c:pt idx="289918">
                  <c:v>58.302498551374597</c:v>
                </c:pt>
                <c:pt idx="289919">
                  <c:v>58.302568252438697</c:v>
                </c:pt>
                <c:pt idx="289920">
                  <c:v>58.302637953279799</c:v>
                </c:pt>
                <c:pt idx="289921">
                  <c:v>58.302707653897798</c:v>
                </c:pt>
                <c:pt idx="289922">
                  <c:v>58.302777354292601</c:v>
                </c:pt>
                <c:pt idx="289923">
                  <c:v>58.302847054464301</c:v>
                </c:pt>
                <c:pt idx="289924">
                  <c:v>58.302916754412998</c:v>
                </c:pt>
                <c:pt idx="289925">
                  <c:v>58.302986454138498</c:v>
                </c:pt>
                <c:pt idx="289926">
                  <c:v>58.303056153640902</c:v>
                </c:pt>
                <c:pt idx="289927">
                  <c:v>58.303125852920303</c:v>
                </c:pt>
                <c:pt idx="289928">
                  <c:v>58.303195551976501</c:v>
                </c:pt>
                <c:pt idx="289929">
                  <c:v>58.303265250809602</c:v>
                </c:pt>
                <c:pt idx="289930">
                  <c:v>58.3033349494196</c:v>
                </c:pt>
                <c:pt idx="289931">
                  <c:v>58.303404647806502</c:v>
                </c:pt>
                <c:pt idx="289932">
                  <c:v>58.3034743459704</c:v>
                </c:pt>
                <c:pt idx="289933">
                  <c:v>58.303544043911103</c:v>
                </c:pt>
                <c:pt idx="289934">
                  <c:v>58.303613741628702</c:v>
                </c:pt>
                <c:pt idx="289935">
                  <c:v>58.303683439123297</c:v>
                </c:pt>
                <c:pt idx="289936">
                  <c:v>58.303753136394697</c:v>
                </c:pt>
                <c:pt idx="289937">
                  <c:v>58.3038228334431</c:v>
                </c:pt>
                <c:pt idx="289938">
                  <c:v>58.3038925302683</c:v>
                </c:pt>
                <c:pt idx="289939">
                  <c:v>58.303962226870503</c:v>
                </c:pt>
                <c:pt idx="289940">
                  <c:v>58.304031923249497</c:v>
                </c:pt>
                <c:pt idx="289941">
                  <c:v>58.3041016194055</c:v>
                </c:pt>
                <c:pt idx="289942">
                  <c:v>58.304171315338401</c:v>
                </c:pt>
                <c:pt idx="289943">
                  <c:v>58.304241011048198</c:v>
                </c:pt>
                <c:pt idx="289944">
                  <c:v>58.304310706534899</c:v>
                </c:pt>
                <c:pt idx="289945">
                  <c:v>58.304380401798497</c:v>
                </c:pt>
                <c:pt idx="289946">
                  <c:v>58.304450096838998</c:v>
                </c:pt>
                <c:pt idx="289947">
                  <c:v>58.304519791656503</c:v>
                </c:pt>
                <c:pt idx="289948">
                  <c:v>58.304589486250798</c:v>
                </c:pt>
                <c:pt idx="289949">
                  <c:v>58.304659180622103</c:v>
                </c:pt>
                <c:pt idx="289950">
                  <c:v>58.304728874770298</c:v>
                </c:pt>
                <c:pt idx="289951">
                  <c:v>58.304798568695396</c:v>
                </c:pt>
                <c:pt idx="289952">
                  <c:v>58.304868262397399</c:v>
                </c:pt>
                <c:pt idx="289953">
                  <c:v>58.304937955876298</c:v>
                </c:pt>
                <c:pt idx="289954">
                  <c:v>58.3050076491322</c:v>
                </c:pt>
                <c:pt idx="289955">
                  <c:v>58.3050773421649</c:v>
                </c:pt>
                <c:pt idx="289956">
                  <c:v>58.305147034974603</c:v>
                </c:pt>
                <c:pt idx="289957">
                  <c:v>58.305216727561202</c:v>
                </c:pt>
                <c:pt idx="289958">
                  <c:v>58.305286419924698</c:v>
                </c:pt>
                <c:pt idx="289959">
                  <c:v>58.305356112065198</c:v>
                </c:pt>
                <c:pt idx="289960">
                  <c:v>58.305425803982502</c:v>
                </c:pt>
                <c:pt idx="289961">
                  <c:v>58.305495495676801</c:v>
                </c:pt>
                <c:pt idx="289962">
                  <c:v>58.305565187147998</c:v>
                </c:pt>
                <c:pt idx="289963">
                  <c:v>58.305634878396198</c:v>
                </c:pt>
                <c:pt idx="289964">
                  <c:v>58.305704569421202</c:v>
                </c:pt>
                <c:pt idx="289965">
                  <c:v>58.305774260223203</c:v>
                </c:pt>
                <c:pt idx="289966">
                  <c:v>58.3058439508021</c:v>
                </c:pt>
                <c:pt idx="289967">
                  <c:v>58.3059136411579</c:v>
                </c:pt>
                <c:pt idx="289968">
                  <c:v>58.305983331290697</c:v>
                </c:pt>
                <c:pt idx="289969">
                  <c:v>58.306053021200398</c:v>
                </c:pt>
                <c:pt idx="289970">
                  <c:v>58.306122710887003</c:v>
                </c:pt>
                <c:pt idx="289971">
                  <c:v>58.306192400350596</c:v>
                </c:pt>
                <c:pt idx="289972">
                  <c:v>58.306262089591002</c:v>
                </c:pt>
                <c:pt idx="289973">
                  <c:v>58.306331778608502</c:v>
                </c:pt>
                <c:pt idx="289974">
                  <c:v>58.3064014674028</c:v>
                </c:pt>
                <c:pt idx="289975">
                  <c:v>58.306471155974101</c:v>
                </c:pt>
                <c:pt idx="289976">
                  <c:v>58.306540844322299</c:v>
                </c:pt>
                <c:pt idx="289977">
                  <c:v>58.306610532447401</c:v>
                </c:pt>
                <c:pt idx="289978">
                  <c:v>58.306680220349499</c:v>
                </c:pt>
                <c:pt idx="289979">
                  <c:v>58.3067499080285</c:v>
                </c:pt>
                <c:pt idx="289980">
                  <c:v>58.306819595484498</c:v>
                </c:pt>
                <c:pt idx="289981">
                  <c:v>58.3068892827173</c:v>
                </c:pt>
                <c:pt idx="289982">
                  <c:v>58.306958969727198</c:v>
                </c:pt>
                <c:pt idx="289983">
                  <c:v>58.3070286565139</c:v>
                </c:pt>
                <c:pt idx="289984">
                  <c:v>58.307098343077598</c:v>
                </c:pt>
                <c:pt idx="289985">
                  <c:v>58.3071680294183</c:v>
                </c:pt>
                <c:pt idx="289986">
                  <c:v>58.307237715535798</c:v>
                </c:pt>
                <c:pt idx="289987">
                  <c:v>58.3073074014304</c:v>
                </c:pt>
                <c:pt idx="289988">
                  <c:v>58.307377087101798</c:v>
                </c:pt>
                <c:pt idx="289989">
                  <c:v>58.3074467725502</c:v>
                </c:pt>
                <c:pt idx="289990">
                  <c:v>58.307516457775598</c:v>
                </c:pt>
                <c:pt idx="289991">
                  <c:v>58.3075861427779</c:v>
                </c:pt>
                <c:pt idx="289992">
                  <c:v>58.307655827557099</c:v>
                </c:pt>
                <c:pt idx="289993">
                  <c:v>58.307725512113301</c:v>
                </c:pt>
                <c:pt idx="289994">
                  <c:v>58.307795196446399</c:v>
                </c:pt>
                <c:pt idx="289995">
                  <c:v>58.307864880556501</c:v>
                </c:pt>
                <c:pt idx="289996">
                  <c:v>58.307934564443499</c:v>
                </c:pt>
                <c:pt idx="289997">
                  <c:v>58.308004248107501</c:v>
                </c:pt>
                <c:pt idx="289998">
                  <c:v>58.3080739315484</c:v>
                </c:pt>
                <c:pt idx="289999">
                  <c:v>58.308143614766202</c:v>
                </c:pt>
                <c:pt idx="290000">
                  <c:v>58.3082132977611</c:v>
                </c:pt>
                <c:pt idx="290001">
                  <c:v>58.308282980532802</c:v>
                </c:pt>
                <c:pt idx="290002">
                  <c:v>58.3083526630815</c:v>
                </c:pt>
                <c:pt idx="290003">
                  <c:v>58.308422345407202</c:v>
                </c:pt>
                <c:pt idx="290004">
                  <c:v>58.3084920275098</c:v>
                </c:pt>
                <c:pt idx="290005">
                  <c:v>58.308561709389402</c:v>
                </c:pt>
                <c:pt idx="290006">
                  <c:v>58.308631391045999</c:v>
                </c:pt>
                <c:pt idx="290007">
                  <c:v>58.308701072479401</c:v>
                </c:pt>
                <c:pt idx="290008">
                  <c:v>58.308770753689899</c:v>
                </c:pt>
                <c:pt idx="290009">
                  <c:v>58.3088404346773</c:v>
                </c:pt>
                <c:pt idx="290010">
                  <c:v>58.308910115441599</c:v>
                </c:pt>
                <c:pt idx="290011">
                  <c:v>58.308979795982999</c:v>
                </c:pt>
                <c:pt idx="290012">
                  <c:v>58.309049476301198</c:v>
                </c:pt>
                <c:pt idx="290013">
                  <c:v>58.309119156396498</c:v>
                </c:pt>
                <c:pt idx="290014">
                  <c:v>58.309188836268703</c:v>
                </c:pt>
                <c:pt idx="290015">
                  <c:v>58.309258515917797</c:v>
                </c:pt>
                <c:pt idx="290016">
                  <c:v>58.309328195343902</c:v>
                </c:pt>
                <c:pt idx="290017">
                  <c:v>58.309397874547003</c:v>
                </c:pt>
                <c:pt idx="290018">
                  <c:v>58.309467553527099</c:v>
                </c:pt>
                <c:pt idx="290019">
                  <c:v>58.3095372322841</c:v>
                </c:pt>
                <c:pt idx="290020">
                  <c:v>58.309606910817998</c:v>
                </c:pt>
                <c:pt idx="290021">
                  <c:v>58.309676589128998</c:v>
                </c:pt>
                <c:pt idx="290022">
                  <c:v>58.309746267216902</c:v>
                </c:pt>
                <c:pt idx="290023">
                  <c:v>58.309815945081702</c:v>
                </c:pt>
                <c:pt idx="290024">
                  <c:v>58.309885622723598</c:v>
                </c:pt>
                <c:pt idx="290025">
                  <c:v>58.309955300142398</c:v>
                </c:pt>
                <c:pt idx="290026">
                  <c:v>58.310024977338202</c:v>
                </c:pt>
                <c:pt idx="290027">
                  <c:v>58.310094654310902</c:v>
                </c:pt>
                <c:pt idx="290028">
                  <c:v>58.310164331060598</c:v>
                </c:pt>
                <c:pt idx="290029">
                  <c:v>58.310234007587297</c:v>
                </c:pt>
                <c:pt idx="290030">
                  <c:v>58.310303683891</c:v>
                </c:pt>
                <c:pt idx="290031">
                  <c:v>58.310373359971599</c:v>
                </c:pt>
                <c:pt idx="290032">
                  <c:v>58.310443035829202</c:v>
                </c:pt>
                <c:pt idx="290033">
                  <c:v>58.310512711463801</c:v>
                </c:pt>
                <c:pt idx="290034">
                  <c:v>58.310582386875303</c:v>
                </c:pt>
                <c:pt idx="290035">
                  <c:v>58.310652062063802</c:v>
                </c:pt>
                <c:pt idx="290036">
                  <c:v>58.310721737029297</c:v>
                </c:pt>
                <c:pt idx="290037">
                  <c:v>58.310791411771802</c:v>
                </c:pt>
                <c:pt idx="290038">
                  <c:v>58.310861086291297</c:v>
                </c:pt>
                <c:pt idx="290039">
                  <c:v>58.310930760587702</c:v>
                </c:pt>
                <c:pt idx="290040">
                  <c:v>58.311000434661103</c:v>
                </c:pt>
                <c:pt idx="290041">
                  <c:v>58.311070108511501</c:v>
                </c:pt>
                <c:pt idx="290042">
                  <c:v>58.311139782138902</c:v>
                </c:pt>
                <c:pt idx="290043">
                  <c:v>58.311209455543199</c:v>
                </c:pt>
                <c:pt idx="290044">
                  <c:v>58.3112791287245</c:v>
                </c:pt>
                <c:pt idx="290045">
                  <c:v>58.311348801682897</c:v>
                </c:pt>
                <c:pt idx="290046">
                  <c:v>58.311418474418197</c:v>
                </c:pt>
                <c:pt idx="290047">
                  <c:v>58.311488146930401</c:v>
                </c:pt>
                <c:pt idx="290048">
                  <c:v>58.311557819219701</c:v>
                </c:pt>
                <c:pt idx="290049">
                  <c:v>58.311627491286004</c:v>
                </c:pt>
                <c:pt idx="290050">
                  <c:v>58.311697163129203</c:v>
                </c:pt>
                <c:pt idx="290051">
                  <c:v>58.311766834749399</c:v>
                </c:pt>
                <c:pt idx="290052">
                  <c:v>58.311836506146598</c:v>
                </c:pt>
                <c:pt idx="290053">
                  <c:v>58.3119061773208</c:v>
                </c:pt>
                <c:pt idx="290054">
                  <c:v>58.311975848271999</c:v>
                </c:pt>
                <c:pt idx="290055">
                  <c:v>58.3120455190002</c:v>
                </c:pt>
                <c:pt idx="290056">
                  <c:v>58.312115189505398</c:v>
                </c:pt>
                <c:pt idx="290057">
                  <c:v>58.3121848597875</c:v>
                </c:pt>
                <c:pt idx="290058">
                  <c:v>58.312254529846697</c:v>
                </c:pt>
                <c:pt idx="290059">
                  <c:v>58.312324199682799</c:v>
                </c:pt>
                <c:pt idx="290060">
                  <c:v>58.312393869296002</c:v>
                </c:pt>
                <c:pt idx="290061">
                  <c:v>58.312463538686103</c:v>
                </c:pt>
                <c:pt idx="290062">
                  <c:v>58.3125332078532</c:v>
                </c:pt>
                <c:pt idx="290063">
                  <c:v>58.3126028767973</c:v>
                </c:pt>
                <c:pt idx="290064">
                  <c:v>58.312672545518403</c:v>
                </c:pt>
                <c:pt idx="290065">
                  <c:v>58.312742214016602</c:v>
                </c:pt>
                <c:pt idx="290066">
                  <c:v>58.312811882291697</c:v>
                </c:pt>
                <c:pt idx="290067">
                  <c:v>58.312881550343803</c:v>
                </c:pt>
                <c:pt idx="290068">
                  <c:v>58.312951218172898</c:v>
                </c:pt>
                <c:pt idx="290069">
                  <c:v>58.313020885778997</c:v>
                </c:pt>
                <c:pt idx="290070">
                  <c:v>58.313090553162098</c:v>
                </c:pt>
                <c:pt idx="290071">
                  <c:v>58.313160220322203</c:v>
                </c:pt>
                <c:pt idx="290072">
                  <c:v>58.313229887259297</c:v>
                </c:pt>
                <c:pt idx="290073">
                  <c:v>58.313299553973401</c:v>
                </c:pt>
                <c:pt idx="290074">
                  <c:v>58.313369220464502</c:v>
                </c:pt>
                <c:pt idx="290075">
                  <c:v>58.313438886732698</c:v>
                </c:pt>
                <c:pt idx="290076">
                  <c:v>58.313508552777797</c:v>
                </c:pt>
                <c:pt idx="290077">
                  <c:v>58.313578218599901</c:v>
                </c:pt>
                <c:pt idx="290078">
                  <c:v>58.313647884199</c:v>
                </c:pt>
                <c:pt idx="290079">
                  <c:v>58.313717549575202</c:v>
                </c:pt>
                <c:pt idx="290080">
                  <c:v>58.313787214728301</c:v>
                </c:pt>
                <c:pt idx="290081">
                  <c:v>58.313856879658502</c:v>
                </c:pt>
                <c:pt idx="290082">
                  <c:v>58.3139265443656</c:v>
                </c:pt>
                <c:pt idx="290083">
                  <c:v>58.313996208849801</c:v>
                </c:pt>
                <c:pt idx="290084">
                  <c:v>58.314065873110998</c:v>
                </c:pt>
                <c:pt idx="290085">
                  <c:v>58.314135537149198</c:v>
                </c:pt>
                <c:pt idx="290086">
                  <c:v>58.314205200964402</c:v>
                </c:pt>
                <c:pt idx="290087">
                  <c:v>58.314274864556602</c:v>
                </c:pt>
                <c:pt idx="290088">
                  <c:v>58.314344527925897</c:v>
                </c:pt>
                <c:pt idx="290089">
                  <c:v>58.314414191072103</c:v>
                </c:pt>
                <c:pt idx="290090">
                  <c:v>58.314483853995398</c:v>
                </c:pt>
                <c:pt idx="290091">
                  <c:v>58.314553516695597</c:v>
                </c:pt>
                <c:pt idx="290092">
                  <c:v>58.314623179172898</c:v>
                </c:pt>
                <c:pt idx="290093">
                  <c:v>58.314692841427203</c:v>
                </c:pt>
                <c:pt idx="290094">
                  <c:v>58.314762503458603</c:v>
                </c:pt>
                <c:pt idx="290095">
                  <c:v>58.3148321652669</c:v>
                </c:pt>
                <c:pt idx="290096">
                  <c:v>58.314901826852299</c:v>
                </c:pt>
                <c:pt idx="290097">
                  <c:v>58.314971488214702</c:v>
                </c:pt>
                <c:pt idx="290098">
                  <c:v>58.315041149354101</c:v>
                </c:pt>
                <c:pt idx="290099">
                  <c:v>58.315110810270497</c:v>
                </c:pt>
                <c:pt idx="290100">
                  <c:v>58.315180470963902</c:v>
                </c:pt>
                <c:pt idx="290101">
                  <c:v>58.315250131434397</c:v>
                </c:pt>
                <c:pt idx="290102">
                  <c:v>58.315319791681901</c:v>
                </c:pt>
                <c:pt idx="290103">
                  <c:v>58.315389451706402</c:v>
                </c:pt>
                <c:pt idx="290104">
                  <c:v>58.315459111507899</c:v>
                </c:pt>
                <c:pt idx="290105">
                  <c:v>58.315528771086498</c:v>
                </c:pt>
                <c:pt idx="290106">
                  <c:v>58.315598430442101</c:v>
                </c:pt>
                <c:pt idx="290107">
                  <c:v>58.3156680895747</c:v>
                </c:pt>
                <c:pt idx="290108">
                  <c:v>58.315737748484302</c:v>
                </c:pt>
                <c:pt idx="290109">
                  <c:v>58.315807407171</c:v>
                </c:pt>
                <c:pt idx="290110">
                  <c:v>58.315877065634702</c:v>
                </c:pt>
                <c:pt idx="290111">
                  <c:v>58.315946723875399</c:v>
                </c:pt>
                <c:pt idx="290112">
                  <c:v>58.316016381893199</c:v>
                </c:pt>
                <c:pt idx="290113">
                  <c:v>58.316086039688003</c:v>
                </c:pt>
                <c:pt idx="290114">
                  <c:v>58.316155697259802</c:v>
                </c:pt>
                <c:pt idx="290115">
                  <c:v>58.316225354608697</c:v>
                </c:pt>
                <c:pt idx="290116">
                  <c:v>58.316295011734503</c:v>
                </c:pt>
                <c:pt idx="290117">
                  <c:v>58.316364668637497</c:v>
                </c:pt>
                <c:pt idx="290118">
                  <c:v>58.316434325317402</c:v>
                </c:pt>
                <c:pt idx="290119">
                  <c:v>58.316503981774403</c:v>
                </c:pt>
                <c:pt idx="290120">
                  <c:v>58.3165736380084</c:v>
                </c:pt>
                <c:pt idx="290121">
                  <c:v>58.316643294019499</c:v>
                </c:pt>
                <c:pt idx="290122">
                  <c:v>58.316712949807602</c:v>
                </c:pt>
                <c:pt idx="290123">
                  <c:v>58.316782605372701</c:v>
                </c:pt>
                <c:pt idx="290124">
                  <c:v>58.316852260714903</c:v>
                </c:pt>
                <c:pt idx="290125">
                  <c:v>58.316921915834101</c:v>
                </c:pt>
                <c:pt idx="290126">
                  <c:v>58.316991570730401</c:v>
                </c:pt>
                <c:pt idx="290127">
                  <c:v>58.317061225403698</c:v>
                </c:pt>
                <c:pt idx="290128">
                  <c:v>58.317130879853998</c:v>
                </c:pt>
                <c:pt idx="290129">
                  <c:v>58.317200534081401</c:v>
                </c:pt>
                <c:pt idx="290130">
                  <c:v>58.3172701880858</c:v>
                </c:pt>
                <c:pt idx="290131">
                  <c:v>58.317339841867302</c:v>
                </c:pt>
                <c:pt idx="290132">
                  <c:v>58.3174094954258</c:v>
                </c:pt>
                <c:pt idx="290133">
                  <c:v>58.3174791487614</c:v>
                </c:pt>
                <c:pt idx="290134">
                  <c:v>58.317548801873997</c:v>
                </c:pt>
                <c:pt idx="290135">
                  <c:v>58.317618454763597</c:v>
                </c:pt>
                <c:pt idx="290136">
                  <c:v>58.3176881074303</c:v>
                </c:pt>
                <c:pt idx="290137">
                  <c:v>58.317757759874098</c:v>
                </c:pt>
                <c:pt idx="290138">
                  <c:v>58.3178274120949</c:v>
                </c:pt>
                <c:pt idx="290139">
                  <c:v>58.317897064092698</c:v>
                </c:pt>
                <c:pt idx="290140">
                  <c:v>58.317966715867598</c:v>
                </c:pt>
                <c:pt idx="290141">
                  <c:v>58.318036367419602</c:v>
                </c:pt>
                <c:pt idx="290142">
                  <c:v>58.318106018748601</c:v>
                </c:pt>
                <c:pt idx="290143">
                  <c:v>58.318175669854597</c:v>
                </c:pt>
                <c:pt idx="290144">
                  <c:v>58.318245320737702</c:v>
                </c:pt>
                <c:pt idx="290145">
                  <c:v>58.318314971397903</c:v>
                </c:pt>
                <c:pt idx="290146">
                  <c:v>58.318384621835101</c:v>
                </c:pt>
                <c:pt idx="290147">
                  <c:v>58.318454272049301</c:v>
                </c:pt>
                <c:pt idx="290148">
                  <c:v>58.318523922040697</c:v>
                </c:pt>
                <c:pt idx="290149">
                  <c:v>58.318593571808997</c:v>
                </c:pt>
                <c:pt idx="290150">
                  <c:v>58.318663221354498</c:v>
                </c:pt>
                <c:pt idx="290151">
                  <c:v>58.318732870677003</c:v>
                </c:pt>
                <c:pt idx="290152">
                  <c:v>58.318802519776497</c:v>
                </c:pt>
                <c:pt idx="290153">
                  <c:v>58.318872168653101</c:v>
                </c:pt>
                <c:pt idx="290154">
                  <c:v>58.318941817306801</c:v>
                </c:pt>
                <c:pt idx="290155">
                  <c:v>58.319011465737503</c:v>
                </c:pt>
                <c:pt idx="290156">
                  <c:v>58.319081113945302</c:v>
                </c:pt>
                <c:pt idx="290157">
                  <c:v>58.319150761930203</c:v>
                </c:pt>
                <c:pt idx="290158">
                  <c:v>58.3192204096921</c:v>
                </c:pt>
                <c:pt idx="290159">
                  <c:v>58.3192900572311</c:v>
                </c:pt>
                <c:pt idx="290160">
                  <c:v>58.319359704547097</c:v>
                </c:pt>
                <c:pt idx="290161">
                  <c:v>58.319429351640203</c:v>
                </c:pt>
                <c:pt idx="290162">
                  <c:v>58.319498998510397</c:v>
                </c:pt>
                <c:pt idx="290163">
                  <c:v>58.319568645157702</c:v>
                </c:pt>
                <c:pt idx="290164">
                  <c:v>58.319638291582002</c:v>
                </c:pt>
                <c:pt idx="290165">
                  <c:v>58.319707937783399</c:v>
                </c:pt>
                <c:pt idx="290166">
                  <c:v>58.319777583761798</c:v>
                </c:pt>
                <c:pt idx="290167">
                  <c:v>58.3198472295173</c:v>
                </c:pt>
                <c:pt idx="290168">
                  <c:v>58.319916875049898</c:v>
                </c:pt>
                <c:pt idx="290169">
                  <c:v>58.319986520359599</c:v>
                </c:pt>
                <c:pt idx="290170">
                  <c:v>58.320056165446303</c:v>
                </c:pt>
                <c:pt idx="290171">
                  <c:v>58.320125810310103</c:v>
                </c:pt>
                <c:pt idx="290172">
                  <c:v>58.320195454950998</c:v>
                </c:pt>
                <c:pt idx="290173">
                  <c:v>58.320265099368903</c:v>
                </c:pt>
                <c:pt idx="290174">
                  <c:v>58.320334743563897</c:v>
                </c:pt>
                <c:pt idx="290175">
                  <c:v>58.320404387536001</c:v>
                </c:pt>
                <c:pt idx="290176">
                  <c:v>58.320474031285201</c:v>
                </c:pt>
                <c:pt idx="290177">
                  <c:v>58.320543674811503</c:v>
                </c:pt>
                <c:pt idx="290178">
                  <c:v>58.320613318114802</c:v>
                </c:pt>
                <c:pt idx="290179">
                  <c:v>58.320682961195203</c:v>
                </c:pt>
                <c:pt idx="290180">
                  <c:v>58.3207526040527</c:v>
                </c:pt>
                <c:pt idx="290181">
                  <c:v>58.3208222466873</c:v>
                </c:pt>
                <c:pt idx="290182">
                  <c:v>58.320891889098903</c:v>
                </c:pt>
                <c:pt idx="290183">
                  <c:v>58.320961531287601</c:v>
                </c:pt>
                <c:pt idx="290184">
                  <c:v>58.321031173253402</c:v>
                </c:pt>
                <c:pt idx="290185">
                  <c:v>58.321100814996299</c:v>
                </c:pt>
                <c:pt idx="290186">
                  <c:v>58.321170456516299</c:v>
                </c:pt>
                <c:pt idx="290187">
                  <c:v>58.321240097813302</c:v>
                </c:pt>
                <c:pt idx="290188">
                  <c:v>58.3213097388875</c:v>
                </c:pt>
                <c:pt idx="290189">
                  <c:v>58.321379379738701</c:v>
                </c:pt>
                <c:pt idx="290190">
                  <c:v>58.321449020366998</c:v>
                </c:pt>
                <c:pt idx="290191">
                  <c:v>58.321518660772398</c:v>
                </c:pt>
                <c:pt idx="290192">
                  <c:v>58.3215883009549</c:v>
                </c:pt>
                <c:pt idx="290193">
                  <c:v>58.321657940914498</c:v>
                </c:pt>
                <c:pt idx="290194">
                  <c:v>58.3217275806511</c:v>
                </c:pt>
                <c:pt idx="290195">
                  <c:v>58.321797220164903</c:v>
                </c:pt>
                <c:pt idx="290196">
                  <c:v>58.321866859455703</c:v>
                </c:pt>
                <c:pt idx="290197">
                  <c:v>58.321936498523698</c:v>
                </c:pt>
                <c:pt idx="290198">
                  <c:v>58.322006137368703</c:v>
                </c:pt>
                <c:pt idx="290199">
                  <c:v>58.322075775990797</c:v>
                </c:pt>
                <c:pt idx="290200">
                  <c:v>58.32214541439</c:v>
                </c:pt>
                <c:pt idx="290201">
                  <c:v>58.3222150525663</c:v>
                </c:pt>
                <c:pt idx="290202">
                  <c:v>58.322284690519702</c:v>
                </c:pt>
                <c:pt idx="290203">
                  <c:v>58.322354328250199</c:v>
                </c:pt>
                <c:pt idx="290204">
                  <c:v>58.3224239657578</c:v>
                </c:pt>
                <c:pt idx="290205">
                  <c:v>58.322493603042503</c:v>
                </c:pt>
                <c:pt idx="290206">
                  <c:v>58.322563240104301</c:v>
                </c:pt>
                <c:pt idx="290207">
                  <c:v>58.322632876943203</c:v>
                </c:pt>
                <c:pt idx="290208">
                  <c:v>58.322702513559101</c:v>
                </c:pt>
                <c:pt idx="290209">
                  <c:v>58.3227721499522</c:v>
                </c:pt>
                <c:pt idx="290210">
                  <c:v>58.322841786122403</c:v>
                </c:pt>
                <c:pt idx="290211">
                  <c:v>58.322911422069701</c:v>
                </c:pt>
                <c:pt idx="290212">
                  <c:v>58.322981057794003</c:v>
                </c:pt>
                <c:pt idx="290213">
                  <c:v>58.3230506932955</c:v>
                </c:pt>
                <c:pt idx="290214">
                  <c:v>58.323120328574099</c:v>
                </c:pt>
                <c:pt idx="290215">
                  <c:v>58.323189963629801</c:v>
                </c:pt>
                <c:pt idx="290216">
                  <c:v>58.323259598462599</c:v>
                </c:pt>
                <c:pt idx="290217">
                  <c:v>58.323329233072499</c:v>
                </c:pt>
                <c:pt idx="290218">
                  <c:v>58.323398867459503</c:v>
                </c:pt>
                <c:pt idx="290219">
                  <c:v>58.323468501623601</c:v>
                </c:pt>
                <c:pt idx="290220">
                  <c:v>58.323538135564803</c:v>
                </c:pt>
                <c:pt idx="290221">
                  <c:v>58.3236077692832</c:v>
                </c:pt>
                <c:pt idx="290222">
                  <c:v>58.3236774027786</c:v>
                </c:pt>
                <c:pt idx="290223">
                  <c:v>58.323747036051103</c:v>
                </c:pt>
                <c:pt idx="290224">
                  <c:v>58.3238166691008</c:v>
                </c:pt>
                <c:pt idx="290225">
                  <c:v>58.323886301927601</c:v>
                </c:pt>
                <c:pt idx="290226">
                  <c:v>58.323955934531398</c:v>
                </c:pt>
                <c:pt idx="290227">
                  <c:v>58.324025566912397</c:v>
                </c:pt>
                <c:pt idx="290228">
                  <c:v>58.324095199070499</c:v>
                </c:pt>
                <c:pt idx="290229">
                  <c:v>58.324164831005703</c:v>
                </c:pt>
                <c:pt idx="290230">
                  <c:v>58.324234462718103</c:v>
                </c:pt>
                <c:pt idx="290231">
                  <c:v>58.324304094207498</c:v>
                </c:pt>
                <c:pt idx="290232">
                  <c:v>58.324373725474103</c:v>
                </c:pt>
                <c:pt idx="290233">
                  <c:v>58.324443356517797</c:v>
                </c:pt>
                <c:pt idx="290234">
                  <c:v>58.324512987338601</c:v>
                </c:pt>
                <c:pt idx="290235">
                  <c:v>58.3245826179365</c:v>
                </c:pt>
                <c:pt idx="290236">
                  <c:v>58.324652248311502</c:v>
                </c:pt>
                <c:pt idx="290237">
                  <c:v>58.324721878463698</c:v>
                </c:pt>
                <c:pt idx="290238">
                  <c:v>58.324791508392899</c:v>
                </c:pt>
                <c:pt idx="290239">
                  <c:v>58.324861138099301</c:v>
                </c:pt>
                <c:pt idx="290240">
                  <c:v>58.324930767582799</c:v>
                </c:pt>
                <c:pt idx="290241">
                  <c:v>58.3250003968435</c:v>
                </c:pt>
                <c:pt idx="290242">
                  <c:v>58.325070025881203</c:v>
                </c:pt>
                <c:pt idx="290243">
                  <c:v>58.325139654696102</c:v>
                </c:pt>
                <c:pt idx="290244">
                  <c:v>58.325209283288103</c:v>
                </c:pt>
                <c:pt idx="290245">
                  <c:v>58.3252789116572</c:v>
                </c:pt>
                <c:pt idx="290246">
                  <c:v>58.3253485398035</c:v>
                </c:pt>
                <c:pt idx="290247">
                  <c:v>58.325418167726902</c:v>
                </c:pt>
                <c:pt idx="290248">
                  <c:v>58.325487795427399</c:v>
                </c:pt>
                <c:pt idx="290249">
                  <c:v>58.325557422905</c:v>
                </c:pt>
                <c:pt idx="290250">
                  <c:v>58.325627050159802</c:v>
                </c:pt>
                <c:pt idx="290251">
                  <c:v>58.325696677191701</c:v>
                </c:pt>
                <c:pt idx="290252">
                  <c:v>58.325766304000702</c:v>
                </c:pt>
                <c:pt idx="290253">
                  <c:v>58.325835930586898</c:v>
                </c:pt>
                <c:pt idx="290254">
                  <c:v>58.325905556950197</c:v>
                </c:pt>
                <c:pt idx="290255">
                  <c:v>58.325975183090598</c:v>
                </c:pt>
                <c:pt idx="290256">
                  <c:v>58.326044809008103</c:v>
                </c:pt>
                <c:pt idx="290257">
                  <c:v>58.326114434702802</c:v>
                </c:pt>
                <c:pt idx="290258">
                  <c:v>58.326184060174697</c:v>
                </c:pt>
                <c:pt idx="290259">
                  <c:v>58.326253685423602</c:v>
                </c:pt>
                <c:pt idx="290260">
                  <c:v>58.326323310449702</c:v>
                </c:pt>
                <c:pt idx="290261">
                  <c:v>58.326392935252898</c:v>
                </c:pt>
                <c:pt idx="290262">
                  <c:v>58.326462559833303</c:v>
                </c:pt>
                <c:pt idx="290263">
                  <c:v>58.326532184190803</c:v>
                </c:pt>
                <c:pt idx="290264">
                  <c:v>58.326601808325499</c:v>
                </c:pt>
                <c:pt idx="290265">
                  <c:v>58.326671432237198</c:v>
                </c:pt>
                <c:pt idx="290266">
                  <c:v>58.326741055926199</c:v>
                </c:pt>
                <c:pt idx="290267">
                  <c:v>58.326810679392203</c:v>
                </c:pt>
                <c:pt idx="290268">
                  <c:v>58.326880302635402</c:v>
                </c:pt>
                <c:pt idx="290269">
                  <c:v>58.326949925655803</c:v>
                </c:pt>
                <c:pt idx="290270">
                  <c:v>58.327019548453301</c:v>
                </c:pt>
                <c:pt idx="290271">
                  <c:v>58.3270891710279</c:v>
                </c:pt>
                <c:pt idx="290272">
                  <c:v>58.327158793379702</c:v>
                </c:pt>
                <c:pt idx="290273">
                  <c:v>58.3272284155086</c:v>
                </c:pt>
                <c:pt idx="290274">
                  <c:v>58.3272980374147</c:v>
                </c:pt>
                <c:pt idx="290275">
                  <c:v>58.327367659097902</c:v>
                </c:pt>
                <c:pt idx="290276">
                  <c:v>58.3274372805583</c:v>
                </c:pt>
                <c:pt idx="290277">
                  <c:v>58.3275069017958</c:v>
                </c:pt>
                <c:pt idx="290278">
                  <c:v>58.327576522810404</c:v>
                </c:pt>
                <c:pt idx="290279">
                  <c:v>58.327646143602202</c:v>
                </c:pt>
                <c:pt idx="290280">
                  <c:v>58.327715764171202</c:v>
                </c:pt>
                <c:pt idx="290281">
                  <c:v>58.327785384517298</c:v>
                </c:pt>
                <c:pt idx="290282">
                  <c:v>58.327855004640597</c:v>
                </c:pt>
                <c:pt idx="290283">
                  <c:v>58.327924624540998</c:v>
                </c:pt>
                <c:pt idx="290284">
                  <c:v>58.327994244218502</c:v>
                </c:pt>
                <c:pt idx="290285">
                  <c:v>58.3280638636733</c:v>
                </c:pt>
                <c:pt idx="290286">
                  <c:v>58.328133482905102</c:v>
                </c:pt>
                <c:pt idx="290287">
                  <c:v>58.328203101914198</c:v>
                </c:pt>
                <c:pt idx="290288">
                  <c:v>58.328272720700397</c:v>
                </c:pt>
                <c:pt idx="290289">
                  <c:v>58.328342339263699</c:v>
                </c:pt>
                <c:pt idx="290290">
                  <c:v>58.328411957604203</c:v>
                </c:pt>
                <c:pt idx="290291">
                  <c:v>58.328481575721803</c:v>
                </c:pt>
                <c:pt idx="290292">
                  <c:v>58.328551193616697</c:v>
                </c:pt>
                <c:pt idx="290293">
                  <c:v>58.328620811288602</c:v>
                </c:pt>
                <c:pt idx="290294">
                  <c:v>58.328690428737801</c:v>
                </c:pt>
                <c:pt idx="290295">
                  <c:v>58.328760045964103</c:v>
                </c:pt>
                <c:pt idx="290296">
                  <c:v>58.3288296629675</c:v>
                </c:pt>
                <c:pt idx="290297">
                  <c:v>58.3288992797481</c:v>
                </c:pt>
                <c:pt idx="290298">
                  <c:v>58.328968896305902</c:v>
                </c:pt>
                <c:pt idx="290299">
                  <c:v>58.329038512640899</c:v>
                </c:pt>
                <c:pt idx="290300">
                  <c:v>58.329108128752999</c:v>
                </c:pt>
                <c:pt idx="290301">
                  <c:v>58.329177744642202</c:v>
                </c:pt>
                <c:pt idx="290302">
                  <c:v>58.329247360308699</c:v>
                </c:pt>
                <c:pt idx="290303">
                  <c:v>58.329316975752299</c:v>
                </c:pt>
                <c:pt idx="290304">
                  <c:v>58.329386590973101</c:v>
                </c:pt>
                <c:pt idx="290305">
                  <c:v>58.329456205970999</c:v>
                </c:pt>
                <c:pt idx="290306">
                  <c:v>58.329525820746099</c:v>
                </c:pt>
                <c:pt idx="290307">
                  <c:v>58.329595435298401</c:v>
                </c:pt>
                <c:pt idx="290308">
                  <c:v>58.329665049627799</c:v>
                </c:pt>
                <c:pt idx="290309">
                  <c:v>58.329734663734499</c:v>
                </c:pt>
                <c:pt idx="290310">
                  <c:v>58.329804277618301</c:v>
                </c:pt>
                <c:pt idx="290311">
                  <c:v>58.329873891279199</c:v>
                </c:pt>
                <c:pt idx="290312">
                  <c:v>58.329943504717399</c:v>
                </c:pt>
                <c:pt idx="290313">
                  <c:v>58.330013117932701</c:v>
                </c:pt>
                <c:pt idx="290314">
                  <c:v>58.330082730925199</c:v>
                </c:pt>
                <c:pt idx="290315">
                  <c:v>58.330152343694799</c:v>
                </c:pt>
                <c:pt idx="290316">
                  <c:v>58.330221956241601</c:v>
                </c:pt>
                <c:pt idx="290317">
                  <c:v>58.330291568565698</c:v>
                </c:pt>
                <c:pt idx="290318">
                  <c:v>58.330361180666898</c:v>
                </c:pt>
                <c:pt idx="290319">
                  <c:v>58.330430792545201</c:v>
                </c:pt>
                <c:pt idx="290320">
                  <c:v>58.330500404200798</c:v>
                </c:pt>
                <c:pt idx="290321">
                  <c:v>58.330570015633498</c:v>
                </c:pt>
                <c:pt idx="290322">
                  <c:v>58.3306396268434</c:v>
                </c:pt>
                <c:pt idx="290323">
                  <c:v>58.330709237830497</c:v>
                </c:pt>
                <c:pt idx="290324">
                  <c:v>58.330778848594697</c:v>
                </c:pt>
                <c:pt idx="290325">
                  <c:v>58.330848459136199</c:v>
                </c:pt>
                <c:pt idx="290326">
                  <c:v>58.330918069454803</c:v>
                </c:pt>
                <c:pt idx="290327">
                  <c:v>58.330987679550603</c:v>
                </c:pt>
                <c:pt idx="290328">
                  <c:v>58.331057289423597</c:v>
                </c:pt>
                <c:pt idx="290329">
                  <c:v>58.331126899073801</c:v>
                </c:pt>
                <c:pt idx="290330">
                  <c:v>58.331196508501201</c:v>
                </c:pt>
                <c:pt idx="290331">
                  <c:v>58.331266117705802</c:v>
                </c:pt>
                <c:pt idx="290332">
                  <c:v>58.331335726687499</c:v>
                </c:pt>
                <c:pt idx="290333">
                  <c:v>58.331405335446398</c:v>
                </c:pt>
                <c:pt idx="290334">
                  <c:v>58.331474943982599</c:v>
                </c:pt>
                <c:pt idx="290335">
                  <c:v>58.331544552295902</c:v>
                </c:pt>
                <c:pt idx="290336">
                  <c:v>58.331614160386401</c:v>
                </c:pt>
                <c:pt idx="290337">
                  <c:v>58.331683768254102</c:v>
                </c:pt>
                <c:pt idx="290338">
                  <c:v>58.331753375898899</c:v>
                </c:pt>
                <c:pt idx="290339">
                  <c:v>58.331822983320997</c:v>
                </c:pt>
                <c:pt idx="290340">
                  <c:v>58.331892590520297</c:v>
                </c:pt>
                <c:pt idx="290341">
                  <c:v>58.331962197496701</c:v>
                </c:pt>
                <c:pt idx="290342">
                  <c:v>58.332031804250398</c:v>
                </c:pt>
                <c:pt idx="290343">
                  <c:v>58.332101410781199</c:v>
                </c:pt>
                <c:pt idx="290344">
                  <c:v>58.332171017089301</c:v>
                </c:pt>
                <c:pt idx="290345">
                  <c:v>58.332240623174499</c:v>
                </c:pt>
                <c:pt idx="290346">
                  <c:v>58.332310229036999</c:v>
                </c:pt>
                <c:pt idx="290347">
                  <c:v>58.332379834676601</c:v>
                </c:pt>
                <c:pt idx="290348">
                  <c:v>58.332449440093399</c:v>
                </c:pt>
                <c:pt idx="290349">
                  <c:v>58.332519045287498</c:v>
                </c:pt>
                <c:pt idx="290350">
                  <c:v>58.3325886502587</c:v>
                </c:pt>
                <c:pt idx="290351">
                  <c:v>58.332658255007097</c:v>
                </c:pt>
                <c:pt idx="290352">
                  <c:v>58.332727859532802</c:v>
                </c:pt>
                <c:pt idx="290353">
                  <c:v>58.332797463835597</c:v>
                </c:pt>
                <c:pt idx="290354">
                  <c:v>58.3328670679157</c:v>
                </c:pt>
                <c:pt idx="290355">
                  <c:v>58.332936671772899</c:v>
                </c:pt>
                <c:pt idx="290356">
                  <c:v>58.333006275407399</c:v>
                </c:pt>
                <c:pt idx="290357">
                  <c:v>58.333075878819002</c:v>
                </c:pt>
                <c:pt idx="290358">
                  <c:v>58.3331454820079</c:v>
                </c:pt>
                <c:pt idx="290359">
                  <c:v>58.333215084973901</c:v>
                </c:pt>
                <c:pt idx="290360">
                  <c:v>58.333284687717203</c:v>
                </c:pt>
                <c:pt idx="290361">
                  <c:v>58.3333542902377</c:v>
                </c:pt>
                <c:pt idx="290362">
                  <c:v>58.3334238925354</c:v>
                </c:pt>
                <c:pt idx="290363">
                  <c:v>58.333493494610302</c:v>
                </c:pt>
                <c:pt idx="290364">
                  <c:v>58.333563096462399</c:v>
                </c:pt>
                <c:pt idx="290365">
                  <c:v>58.333632698091698</c:v>
                </c:pt>
                <c:pt idx="290366">
                  <c:v>58.333702299498199</c:v>
                </c:pt>
                <c:pt idx="290367">
                  <c:v>58.333771900682002</c:v>
                </c:pt>
                <c:pt idx="290368">
                  <c:v>58.333841501642901</c:v>
                </c:pt>
                <c:pt idx="290369">
                  <c:v>58.333911102381101</c:v>
                </c:pt>
                <c:pt idx="290370">
                  <c:v>58.333980702896497</c:v>
                </c:pt>
                <c:pt idx="290371">
                  <c:v>58.334050303189102</c:v>
                </c:pt>
                <c:pt idx="290372">
                  <c:v>58.334119903258902</c:v>
                </c:pt>
                <c:pt idx="290373">
                  <c:v>58.334189503105897</c:v>
                </c:pt>
                <c:pt idx="290374">
                  <c:v>58.334259102730201</c:v>
                </c:pt>
                <c:pt idx="290375">
                  <c:v>58.3343287021317</c:v>
                </c:pt>
                <c:pt idx="290376">
                  <c:v>58.334398301310301</c:v>
                </c:pt>
                <c:pt idx="290377">
                  <c:v>58.334467900266198</c:v>
                </c:pt>
                <c:pt idx="290378">
                  <c:v>58.334537498999403</c:v>
                </c:pt>
                <c:pt idx="290379">
                  <c:v>58.334607097509704</c:v>
                </c:pt>
                <c:pt idx="290380">
                  <c:v>58.334676695797299</c:v>
                </c:pt>
                <c:pt idx="290381">
                  <c:v>58.334746293862104</c:v>
                </c:pt>
                <c:pt idx="290382">
                  <c:v>58.334815891704103</c:v>
                </c:pt>
                <c:pt idx="290383">
                  <c:v>58.334885489323298</c:v>
                </c:pt>
                <c:pt idx="290384">
                  <c:v>58.334955086719802</c:v>
                </c:pt>
                <c:pt idx="290385">
                  <c:v>58.335024683893401</c:v>
                </c:pt>
                <c:pt idx="290386">
                  <c:v>58.335094280844302</c:v>
                </c:pt>
                <c:pt idx="290387">
                  <c:v>58.335163877572498</c:v>
                </c:pt>
                <c:pt idx="290388">
                  <c:v>58.335233474077803</c:v>
                </c:pt>
                <c:pt idx="290389">
                  <c:v>58.335303070360403</c:v>
                </c:pt>
                <c:pt idx="290390">
                  <c:v>58.335372666420298</c:v>
                </c:pt>
                <c:pt idx="290391">
                  <c:v>58.335442262257303</c:v>
                </c:pt>
                <c:pt idx="290392">
                  <c:v>58.335511857871602</c:v>
                </c:pt>
                <c:pt idx="290393">
                  <c:v>58.335581453263103</c:v>
                </c:pt>
                <c:pt idx="290394">
                  <c:v>58.335651048431799</c:v>
                </c:pt>
                <c:pt idx="290395">
                  <c:v>58.335720643377798</c:v>
                </c:pt>
                <c:pt idx="290396">
                  <c:v>58.335790238100998</c:v>
                </c:pt>
                <c:pt idx="290397">
                  <c:v>58.3358598326014</c:v>
                </c:pt>
                <c:pt idx="290398">
                  <c:v>58.335929426879098</c:v>
                </c:pt>
                <c:pt idx="290399">
                  <c:v>58.335999020933997</c:v>
                </c:pt>
                <c:pt idx="290400">
                  <c:v>58.336068614766198</c:v>
                </c:pt>
                <c:pt idx="290401">
                  <c:v>58.336138208375502</c:v>
                </c:pt>
                <c:pt idx="290402">
                  <c:v>58.3362078017622</c:v>
                </c:pt>
                <c:pt idx="290403">
                  <c:v>58.336277394926</c:v>
                </c:pt>
                <c:pt idx="290404">
                  <c:v>58.336346987867103</c:v>
                </c:pt>
                <c:pt idx="290405">
                  <c:v>58.3364165805854</c:v>
                </c:pt>
                <c:pt idx="290406">
                  <c:v>58.336486173080999</c:v>
                </c:pt>
                <c:pt idx="290407">
                  <c:v>58.3365557653538</c:v>
                </c:pt>
                <c:pt idx="290408">
                  <c:v>58.336625357403904</c:v>
                </c:pt>
                <c:pt idx="290409">
                  <c:v>58.336694949231202</c:v>
                </c:pt>
                <c:pt idx="290410">
                  <c:v>58.336764540835702</c:v>
                </c:pt>
                <c:pt idx="290411">
                  <c:v>58.336834132217497</c:v>
                </c:pt>
                <c:pt idx="290412">
                  <c:v>58.336903723376501</c:v>
                </c:pt>
                <c:pt idx="290413">
                  <c:v>58.3369733143128</c:v>
                </c:pt>
                <c:pt idx="290414">
                  <c:v>58.337042905026301</c:v>
                </c:pt>
                <c:pt idx="290415">
                  <c:v>58.337112495517097</c:v>
                </c:pt>
                <c:pt idx="290416">
                  <c:v>58.337182085785102</c:v>
                </c:pt>
                <c:pt idx="290417">
                  <c:v>58.337251675830302</c:v>
                </c:pt>
                <c:pt idx="290418">
                  <c:v>58.337321265652797</c:v>
                </c:pt>
                <c:pt idx="290419">
                  <c:v>58.3373908552526</c:v>
                </c:pt>
                <c:pt idx="290420">
                  <c:v>58.337460444629599</c:v>
                </c:pt>
                <c:pt idx="290421">
                  <c:v>58.3375300337838</c:v>
                </c:pt>
                <c:pt idx="290422">
                  <c:v>58.337599622715402</c:v>
                </c:pt>
                <c:pt idx="290423">
                  <c:v>58.3376692114241</c:v>
                </c:pt>
                <c:pt idx="290424">
                  <c:v>58.337738799910099</c:v>
                </c:pt>
                <c:pt idx="290425">
                  <c:v>58.3378083881734</c:v>
                </c:pt>
                <c:pt idx="290426">
                  <c:v>58.337877976213903</c:v>
                </c:pt>
                <c:pt idx="290427">
                  <c:v>58.337947564031701</c:v>
                </c:pt>
                <c:pt idx="290428">
                  <c:v>58.338017151626701</c:v>
                </c:pt>
                <c:pt idx="290429">
                  <c:v>58.338086738999003</c:v>
                </c:pt>
                <c:pt idx="290430">
                  <c:v>58.3381563261485</c:v>
                </c:pt>
                <c:pt idx="290431">
                  <c:v>58.338225913075298</c:v>
                </c:pt>
                <c:pt idx="290432">
                  <c:v>58.338295499779399</c:v>
                </c:pt>
                <c:pt idx="290433">
                  <c:v>58.338365086260701</c:v>
                </c:pt>
                <c:pt idx="290434">
                  <c:v>58.338434672519298</c:v>
                </c:pt>
                <c:pt idx="290435">
                  <c:v>58.338504258555098</c:v>
                </c:pt>
                <c:pt idx="290436">
                  <c:v>58.338573844368199</c:v>
                </c:pt>
                <c:pt idx="290437">
                  <c:v>58.338643429958601</c:v>
                </c:pt>
                <c:pt idx="290438">
                  <c:v>58.338713015326199</c:v>
                </c:pt>
                <c:pt idx="290439">
                  <c:v>58.338782600471099</c:v>
                </c:pt>
                <c:pt idx="290440">
                  <c:v>58.3388521853933</c:v>
                </c:pt>
                <c:pt idx="290441">
                  <c:v>58.338921770092703</c:v>
                </c:pt>
                <c:pt idx="290442">
                  <c:v>58.338991354569401</c:v>
                </c:pt>
                <c:pt idx="290443">
                  <c:v>58.339060938823302</c:v>
                </c:pt>
                <c:pt idx="290444">
                  <c:v>58.339130522854497</c:v>
                </c:pt>
                <c:pt idx="290445">
                  <c:v>58.339200106663</c:v>
                </c:pt>
                <c:pt idx="290446">
                  <c:v>58.339269690248798</c:v>
                </c:pt>
                <c:pt idx="290447">
                  <c:v>58.339339273611799</c:v>
                </c:pt>
                <c:pt idx="290448">
                  <c:v>58.339408856752101</c:v>
                </c:pt>
                <c:pt idx="290449">
                  <c:v>58.339478439669598</c:v>
                </c:pt>
                <c:pt idx="290450">
                  <c:v>58.339548022364497</c:v>
                </c:pt>
                <c:pt idx="290451">
                  <c:v>58.339617604836597</c:v>
                </c:pt>
                <c:pt idx="290452">
                  <c:v>58.3396871870859</c:v>
                </c:pt>
                <c:pt idx="290453">
                  <c:v>58.339756769112597</c:v>
                </c:pt>
                <c:pt idx="290454">
                  <c:v>58.339826350916503</c:v>
                </c:pt>
                <c:pt idx="290455">
                  <c:v>58.339895932497697</c:v>
                </c:pt>
                <c:pt idx="290456">
                  <c:v>58.3399655138562</c:v>
                </c:pt>
                <c:pt idx="290457">
                  <c:v>58.340035094991997</c:v>
                </c:pt>
                <c:pt idx="290458">
                  <c:v>58.340104675905003</c:v>
                </c:pt>
                <c:pt idx="290459">
                  <c:v>58.340174256595297</c:v>
                </c:pt>
                <c:pt idx="290460">
                  <c:v>58.3402438370629</c:v>
                </c:pt>
                <c:pt idx="290461">
                  <c:v>58.340313417307698</c:v>
                </c:pt>
                <c:pt idx="290462">
                  <c:v>58.340382997329897</c:v>
                </c:pt>
                <c:pt idx="290463">
                  <c:v>58.340452577129298</c:v>
                </c:pt>
                <c:pt idx="290464">
                  <c:v>58.340522156706001</c:v>
                </c:pt>
                <c:pt idx="290465">
                  <c:v>58.340591736059999</c:v>
                </c:pt>
                <c:pt idx="290466">
                  <c:v>58.340661315191298</c:v>
                </c:pt>
                <c:pt idx="290467">
                  <c:v>58.340730894099799</c:v>
                </c:pt>
                <c:pt idx="290468">
                  <c:v>58.340800472785702</c:v>
                </c:pt>
                <c:pt idx="290469">
                  <c:v>58.3408700512488</c:v>
                </c:pt>
                <c:pt idx="290470">
                  <c:v>58.340939629489199</c:v>
                </c:pt>
                <c:pt idx="290471">
                  <c:v>58.3410092075069</c:v>
                </c:pt>
                <c:pt idx="290472">
                  <c:v>58.341078785301903</c:v>
                </c:pt>
                <c:pt idx="290473">
                  <c:v>58.3411483628742</c:v>
                </c:pt>
                <c:pt idx="290474">
                  <c:v>58.3412179402237</c:v>
                </c:pt>
                <c:pt idx="290475">
                  <c:v>58.341287517350601</c:v>
                </c:pt>
                <c:pt idx="290476">
                  <c:v>58.341357094254697</c:v>
                </c:pt>
                <c:pt idx="290477">
                  <c:v>58.341426670936102</c:v>
                </c:pt>
                <c:pt idx="290478">
                  <c:v>58.341496247394801</c:v>
                </c:pt>
                <c:pt idx="290479">
                  <c:v>58.341565823630802</c:v>
                </c:pt>
                <c:pt idx="290480">
                  <c:v>58.341635399644098</c:v>
                </c:pt>
                <c:pt idx="290481">
                  <c:v>58.341704975434702</c:v>
                </c:pt>
                <c:pt idx="290482">
                  <c:v>58.341774551002601</c:v>
                </c:pt>
                <c:pt idx="290483">
                  <c:v>58.341844126347802</c:v>
                </c:pt>
                <c:pt idx="290484">
                  <c:v>58.341913701470297</c:v>
                </c:pt>
                <c:pt idx="290485">
                  <c:v>58.341983276370101</c:v>
                </c:pt>
                <c:pt idx="290486">
                  <c:v>58.3420528510472</c:v>
                </c:pt>
                <c:pt idx="290487">
                  <c:v>58.342122425501501</c:v>
                </c:pt>
                <c:pt idx="290488">
                  <c:v>58.342191999733203</c:v>
                </c:pt>
                <c:pt idx="290489">
                  <c:v>58.342261573742199</c:v>
                </c:pt>
                <c:pt idx="290490">
                  <c:v>58.342331147528398</c:v>
                </c:pt>
                <c:pt idx="290491">
                  <c:v>58.342400721091998</c:v>
                </c:pt>
                <c:pt idx="290492">
                  <c:v>58.3424702944329</c:v>
                </c:pt>
                <c:pt idx="290493">
                  <c:v>58.342539867550997</c:v>
                </c:pt>
                <c:pt idx="290494">
                  <c:v>58.342609440446502</c:v>
                </c:pt>
                <c:pt idx="290495">
                  <c:v>58.342679013119302</c:v>
                </c:pt>
                <c:pt idx="290496">
                  <c:v>58.342748585569403</c:v>
                </c:pt>
                <c:pt idx="290497">
                  <c:v>58.342818157796799</c:v>
                </c:pt>
                <c:pt idx="290498">
                  <c:v>58.342887729801497</c:v>
                </c:pt>
                <c:pt idx="290499">
                  <c:v>58.342957301583503</c:v>
                </c:pt>
                <c:pt idx="290500">
                  <c:v>58.343026873142797</c:v>
                </c:pt>
                <c:pt idx="290501">
                  <c:v>58.3430964444794</c:v>
                </c:pt>
                <c:pt idx="290502">
                  <c:v>58.343166015593297</c:v>
                </c:pt>
                <c:pt idx="290503">
                  <c:v>58.343235586484496</c:v>
                </c:pt>
                <c:pt idx="290504">
                  <c:v>58.343305157153097</c:v>
                </c:pt>
                <c:pt idx="290505">
                  <c:v>58.343374727598899</c:v>
                </c:pt>
                <c:pt idx="290506">
                  <c:v>58.343444297822103</c:v>
                </c:pt>
                <c:pt idx="290507">
                  <c:v>58.343513867822601</c:v>
                </c:pt>
                <c:pt idx="290508">
                  <c:v>58.343583437600302</c:v>
                </c:pt>
                <c:pt idx="290509">
                  <c:v>58.343653007155403</c:v>
                </c:pt>
                <c:pt idx="290510">
                  <c:v>58.343722576487899</c:v>
                </c:pt>
                <c:pt idx="290511">
                  <c:v>58.343792145597597</c:v>
                </c:pt>
                <c:pt idx="290512">
                  <c:v>58.343861714484603</c:v>
                </c:pt>
                <c:pt idx="290513">
                  <c:v>58.343931283148997</c:v>
                </c:pt>
                <c:pt idx="290514">
                  <c:v>58.3440008515907</c:v>
                </c:pt>
                <c:pt idx="290515">
                  <c:v>58.344070419809697</c:v>
                </c:pt>
                <c:pt idx="290516">
                  <c:v>58.344139987806003</c:v>
                </c:pt>
                <c:pt idx="290517">
                  <c:v>58.344209555579603</c:v>
                </c:pt>
                <c:pt idx="290518">
                  <c:v>58.344279123130597</c:v>
                </c:pt>
                <c:pt idx="290519">
                  <c:v>58.344348690458801</c:v>
                </c:pt>
                <c:pt idx="290520">
                  <c:v>58.344418257564399</c:v>
                </c:pt>
                <c:pt idx="290521">
                  <c:v>58.344487824447299</c:v>
                </c:pt>
                <c:pt idx="290522">
                  <c:v>58.3445573911076</c:v>
                </c:pt>
                <c:pt idx="290523">
                  <c:v>58.344626957545103</c:v>
                </c:pt>
                <c:pt idx="290524">
                  <c:v>58.34469652376</c:v>
                </c:pt>
                <c:pt idx="290525">
                  <c:v>58.344766089752198</c:v>
                </c:pt>
                <c:pt idx="290526">
                  <c:v>58.344835655521798</c:v>
                </c:pt>
                <c:pt idx="290527">
                  <c:v>58.344905221068601</c:v>
                </c:pt>
                <c:pt idx="290528">
                  <c:v>58.344974786392797</c:v>
                </c:pt>
                <c:pt idx="290529">
                  <c:v>58.345044351494401</c:v>
                </c:pt>
                <c:pt idx="290530">
                  <c:v>58.345113916373201</c:v>
                </c:pt>
                <c:pt idx="290531">
                  <c:v>58.345183481029402</c:v>
                </c:pt>
                <c:pt idx="290532">
                  <c:v>58.345253045462897</c:v>
                </c:pt>
                <c:pt idx="290533">
                  <c:v>58.345322609673701</c:v>
                </c:pt>
                <c:pt idx="290534">
                  <c:v>58.345392173661899</c:v>
                </c:pt>
                <c:pt idx="290535">
                  <c:v>58.345461737427399</c:v>
                </c:pt>
                <c:pt idx="290536">
                  <c:v>58.345531300970201</c:v>
                </c:pt>
                <c:pt idx="290537">
                  <c:v>58.345600864290397</c:v>
                </c:pt>
                <c:pt idx="290538">
                  <c:v>58.345670427387901</c:v>
                </c:pt>
                <c:pt idx="290539">
                  <c:v>58.3457399902627</c:v>
                </c:pt>
                <c:pt idx="290540">
                  <c:v>58.345809552914901</c:v>
                </c:pt>
                <c:pt idx="290541">
                  <c:v>58.345879115344403</c:v>
                </c:pt>
                <c:pt idx="290542">
                  <c:v>58.345948677551199</c:v>
                </c:pt>
                <c:pt idx="290543">
                  <c:v>58.346018239535397</c:v>
                </c:pt>
                <c:pt idx="290544">
                  <c:v>58.346087801296903</c:v>
                </c:pt>
                <c:pt idx="290545">
                  <c:v>58.346157362835797</c:v>
                </c:pt>
                <c:pt idx="290546">
                  <c:v>58.346226924151999</c:v>
                </c:pt>
                <c:pt idx="290547">
                  <c:v>58.346296485245503</c:v>
                </c:pt>
                <c:pt idx="290548">
                  <c:v>58.346366046116401</c:v>
                </c:pt>
                <c:pt idx="290549">
                  <c:v>58.346435606764601</c:v>
                </c:pt>
                <c:pt idx="290550">
                  <c:v>58.346505167190102</c:v>
                </c:pt>
                <c:pt idx="290551">
                  <c:v>58.346574727392998</c:v>
                </c:pt>
                <c:pt idx="290552">
                  <c:v>58.346644287373302</c:v>
                </c:pt>
                <c:pt idx="290553">
                  <c:v>58.3467138471309</c:v>
                </c:pt>
                <c:pt idx="290554">
                  <c:v>58.3467834066658</c:v>
                </c:pt>
                <c:pt idx="290555">
                  <c:v>58.346852965978101</c:v>
                </c:pt>
                <c:pt idx="290556">
                  <c:v>58.346922525067697</c:v>
                </c:pt>
                <c:pt idx="290557">
                  <c:v>58.346992083934701</c:v>
                </c:pt>
                <c:pt idx="290558">
                  <c:v>58.347061642579</c:v>
                </c:pt>
                <c:pt idx="290559">
                  <c:v>58.3471312010007</c:v>
                </c:pt>
                <c:pt idx="290560">
                  <c:v>58.347200759199701</c:v>
                </c:pt>
                <c:pt idx="290561">
                  <c:v>58.347270317176097</c:v>
                </c:pt>
                <c:pt idx="290562">
                  <c:v>58.347339874929801</c:v>
                </c:pt>
                <c:pt idx="290563">
                  <c:v>58.3474094324609</c:v>
                </c:pt>
                <c:pt idx="290564">
                  <c:v>58.3474789897694</c:v>
                </c:pt>
                <c:pt idx="290565">
                  <c:v>58.347548546855101</c:v>
                </c:pt>
                <c:pt idx="290566">
                  <c:v>58.347618103718297</c:v>
                </c:pt>
                <c:pt idx="290567">
                  <c:v>58.347687660358801</c:v>
                </c:pt>
                <c:pt idx="290568">
                  <c:v>58.3477572167766</c:v>
                </c:pt>
                <c:pt idx="290569">
                  <c:v>58.3478267729718</c:v>
                </c:pt>
                <c:pt idx="290570">
                  <c:v>58.347896328944401</c:v>
                </c:pt>
                <c:pt idx="290571">
                  <c:v>58.347965884694297</c:v>
                </c:pt>
                <c:pt idx="290572">
                  <c:v>58.348035440221601</c:v>
                </c:pt>
                <c:pt idx="290573">
                  <c:v>58.348104995526199</c:v>
                </c:pt>
                <c:pt idx="290574">
                  <c:v>58.348174550608199</c:v>
                </c:pt>
                <c:pt idx="290575">
                  <c:v>58.3482441054676</c:v>
                </c:pt>
                <c:pt idx="290576">
                  <c:v>58.348313660104303</c:v>
                </c:pt>
                <c:pt idx="290577">
                  <c:v>58.3483832145184</c:v>
                </c:pt>
                <c:pt idx="290578">
                  <c:v>58.348452768709798</c:v>
                </c:pt>
                <c:pt idx="290579">
                  <c:v>58.348522322678598</c:v>
                </c:pt>
                <c:pt idx="290580">
                  <c:v>58.348591876424798</c:v>
                </c:pt>
                <c:pt idx="290581">
                  <c:v>58.348661429948301</c:v>
                </c:pt>
                <c:pt idx="290582">
                  <c:v>58.348730983249197</c:v>
                </c:pt>
                <c:pt idx="290583">
                  <c:v>58.348800536327502</c:v>
                </c:pt>
                <c:pt idx="290584">
                  <c:v>58.348870089183102</c:v>
                </c:pt>
                <c:pt idx="290585">
                  <c:v>58.348939641816102</c:v>
                </c:pt>
                <c:pt idx="290586">
                  <c:v>58.349009194226497</c:v>
                </c:pt>
                <c:pt idx="290587">
                  <c:v>58.3490787464142</c:v>
                </c:pt>
                <c:pt idx="290588">
                  <c:v>58.349148298379298</c:v>
                </c:pt>
                <c:pt idx="290589">
                  <c:v>58.349217850121804</c:v>
                </c:pt>
                <c:pt idx="290590">
                  <c:v>58.349287401641703</c:v>
                </c:pt>
                <c:pt idx="290591">
                  <c:v>58.349356952938898</c:v>
                </c:pt>
                <c:pt idx="290592">
                  <c:v>58.349426504013501</c:v>
                </c:pt>
                <c:pt idx="290593">
                  <c:v>58.349496054865398</c:v>
                </c:pt>
                <c:pt idx="290594">
                  <c:v>58.349565605494803</c:v>
                </c:pt>
                <c:pt idx="290595">
                  <c:v>58.349635155901503</c:v>
                </c:pt>
                <c:pt idx="290596">
                  <c:v>58.349704706085603</c:v>
                </c:pt>
                <c:pt idx="290597">
                  <c:v>58.349774256046999</c:v>
                </c:pt>
                <c:pt idx="290598">
                  <c:v>58.349843805785902</c:v>
                </c:pt>
                <c:pt idx="290599">
                  <c:v>58.3499133553021</c:v>
                </c:pt>
                <c:pt idx="290600">
                  <c:v>58.349982904595699</c:v>
                </c:pt>
                <c:pt idx="290601">
                  <c:v>58.350052453666699</c:v>
                </c:pt>
                <c:pt idx="290602">
                  <c:v>58.350122002515</c:v>
                </c:pt>
                <c:pt idx="290603">
                  <c:v>58.350191551140803</c:v>
                </c:pt>
                <c:pt idx="290604">
                  <c:v>58.3502610995439</c:v>
                </c:pt>
                <c:pt idx="290605">
                  <c:v>58.350330647724398</c:v>
                </c:pt>
                <c:pt idx="290606">
                  <c:v>58.350400195682298</c:v>
                </c:pt>
                <c:pt idx="290607">
                  <c:v>58.350469743417499</c:v>
                </c:pt>
                <c:pt idx="290608">
                  <c:v>58.3505392909302</c:v>
                </c:pt>
                <c:pt idx="290609">
                  <c:v>58.350608838220197</c:v>
                </c:pt>
                <c:pt idx="290610">
                  <c:v>58.350678385287601</c:v>
                </c:pt>
                <c:pt idx="290611">
                  <c:v>58.3507479321324</c:v>
                </c:pt>
                <c:pt idx="290612">
                  <c:v>58.3508174787546</c:v>
                </c:pt>
                <c:pt idx="290613">
                  <c:v>58.350887025154201</c:v>
                </c:pt>
                <c:pt idx="290614">
                  <c:v>58.350956571331203</c:v>
                </c:pt>
                <c:pt idx="290615">
                  <c:v>58.3510261172855</c:v>
                </c:pt>
                <c:pt idx="290616">
                  <c:v>58.351095663017297</c:v>
                </c:pt>
                <c:pt idx="290617">
                  <c:v>58.351165208526403</c:v>
                </c:pt>
                <c:pt idx="290618">
                  <c:v>58.351234753812903</c:v>
                </c:pt>
                <c:pt idx="290619">
                  <c:v>58.351304298876897</c:v>
                </c:pt>
                <c:pt idx="290620">
                  <c:v>58.3513738437182</c:v>
                </c:pt>
                <c:pt idx="290621">
                  <c:v>58.351443388336897</c:v>
                </c:pt>
                <c:pt idx="290622">
                  <c:v>58.351512932733002</c:v>
                </c:pt>
                <c:pt idx="290623">
                  <c:v>58.351582476906501</c:v>
                </c:pt>
                <c:pt idx="290624">
                  <c:v>58.351652020857301</c:v>
                </c:pt>
                <c:pt idx="290625">
                  <c:v>58.351721564585603</c:v>
                </c:pt>
                <c:pt idx="290626">
                  <c:v>58.351791108091298</c:v>
                </c:pt>
                <c:pt idx="290627">
                  <c:v>58.351860651374402</c:v>
                </c:pt>
                <c:pt idx="290628">
                  <c:v>58.3519301944349</c:v>
                </c:pt>
                <c:pt idx="290629">
                  <c:v>58.351999737272699</c:v>
                </c:pt>
                <c:pt idx="290630">
                  <c:v>58.352069279887999</c:v>
                </c:pt>
                <c:pt idx="290631">
                  <c:v>58.3521388222807</c:v>
                </c:pt>
                <c:pt idx="290632">
                  <c:v>58.352208364450803</c:v>
                </c:pt>
                <c:pt idx="290633">
                  <c:v>58.3522779063982</c:v>
                </c:pt>
                <c:pt idx="290634">
                  <c:v>58.352347448123098</c:v>
                </c:pt>
                <c:pt idx="290635">
                  <c:v>58.352416989625397</c:v>
                </c:pt>
                <c:pt idx="290636">
                  <c:v>58.352486530905097</c:v>
                </c:pt>
                <c:pt idx="290637">
                  <c:v>58.352556071962198</c:v>
                </c:pt>
                <c:pt idx="290638">
                  <c:v>58.3526256127967</c:v>
                </c:pt>
                <c:pt idx="290639">
                  <c:v>58.352695153408597</c:v>
                </c:pt>
                <c:pt idx="290640">
                  <c:v>58.352764693797901</c:v>
                </c:pt>
                <c:pt idx="290641">
                  <c:v>58.3528342339646</c:v>
                </c:pt>
                <c:pt idx="290642">
                  <c:v>58.3529037739087</c:v>
                </c:pt>
                <c:pt idx="290643">
                  <c:v>58.352973313630301</c:v>
                </c:pt>
                <c:pt idx="290644">
                  <c:v>58.353042853129203</c:v>
                </c:pt>
                <c:pt idx="290645">
                  <c:v>58.353112392405599</c:v>
                </c:pt>
                <c:pt idx="290646">
                  <c:v>58.353181931459297</c:v>
                </c:pt>
                <c:pt idx="290647">
                  <c:v>58.353251470290502</c:v>
                </c:pt>
                <c:pt idx="290648">
                  <c:v>58.353321008899101</c:v>
                </c:pt>
                <c:pt idx="290649">
                  <c:v>58.353390547285102</c:v>
                </c:pt>
                <c:pt idx="290650">
                  <c:v>58.353460085448503</c:v>
                </c:pt>
                <c:pt idx="290651">
                  <c:v>58.353529623389399</c:v>
                </c:pt>
                <c:pt idx="290652">
                  <c:v>58.353599161107603</c:v>
                </c:pt>
                <c:pt idx="290653">
                  <c:v>58.3536686986033</c:v>
                </c:pt>
                <c:pt idx="290654">
                  <c:v>58.3537382358763</c:v>
                </c:pt>
                <c:pt idx="290655">
                  <c:v>58.3538077729268</c:v>
                </c:pt>
                <c:pt idx="290656">
                  <c:v>58.3538773097548</c:v>
                </c:pt>
                <c:pt idx="290657">
                  <c:v>58.353946846360103</c:v>
                </c:pt>
                <c:pt idx="290658">
                  <c:v>58.354016382742799</c:v>
                </c:pt>
                <c:pt idx="290659">
                  <c:v>58.354085918903003</c:v>
                </c:pt>
                <c:pt idx="290660">
                  <c:v>58.354155454840601</c:v>
                </c:pt>
                <c:pt idx="290661">
                  <c:v>58.354224990555601</c:v>
                </c:pt>
                <c:pt idx="290662">
                  <c:v>58.354294526048001</c:v>
                </c:pt>
                <c:pt idx="290663">
                  <c:v>58.354364061317902</c:v>
                </c:pt>
                <c:pt idx="290664">
                  <c:v>58.354433596365197</c:v>
                </c:pt>
                <c:pt idx="290665">
                  <c:v>58.354503131189901</c:v>
                </c:pt>
                <c:pt idx="290666">
                  <c:v>58.354572665791999</c:v>
                </c:pt>
                <c:pt idx="290667">
                  <c:v>58.354642200171597</c:v>
                </c:pt>
                <c:pt idx="290668">
                  <c:v>58.354711734328603</c:v>
                </c:pt>
                <c:pt idx="290669">
                  <c:v>58.354781268262997</c:v>
                </c:pt>
                <c:pt idx="290670">
                  <c:v>58.354850801974798</c:v>
                </c:pt>
                <c:pt idx="290671">
                  <c:v>58.354920335464101</c:v>
                </c:pt>
                <c:pt idx="290672">
                  <c:v>58.354989868730797</c:v>
                </c:pt>
                <c:pt idx="290673">
                  <c:v>58.355059401774902</c:v>
                </c:pt>
                <c:pt idx="290674">
                  <c:v>58.3551289345965</c:v>
                </c:pt>
                <c:pt idx="290675">
                  <c:v>58.3551984671955</c:v>
                </c:pt>
                <c:pt idx="290676">
                  <c:v>58.3552679995719</c:v>
                </c:pt>
                <c:pt idx="290677">
                  <c:v>58.355337531725802</c:v>
                </c:pt>
                <c:pt idx="290678">
                  <c:v>58.355407063657097</c:v>
                </c:pt>
                <c:pt idx="290679">
                  <c:v>58.355476595365801</c:v>
                </c:pt>
                <c:pt idx="290680">
                  <c:v>58.355546126851998</c:v>
                </c:pt>
                <c:pt idx="290681">
                  <c:v>58.355615658115603</c:v>
                </c:pt>
                <c:pt idx="290682">
                  <c:v>58.355685189156603</c:v>
                </c:pt>
                <c:pt idx="290683">
                  <c:v>58.355754719975003</c:v>
                </c:pt>
                <c:pt idx="290684">
                  <c:v>58.355824250570997</c:v>
                </c:pt>
                <c:pt idx="290685">
                  <c:v>58.355893780944299</c:v>
                </c:pt>
                <c:pt idx="290686">
                  <c:v>58.355963311095103</c:v>
                </c:pt>
                <c:pt idx="290687">
                  <c:v>58.3560328410233</c:v>
                </c:pt>
                <c:pt idx="290688">
                  <c:v>58.356102370728998</c:v>
                </c:pt>
                <c:pt idx="290689">
                  <c:v>58.356171900212097</c:v>
                </c:pt>
                <c:pt idx="290690">
                  <c:v>58.356241429472703</c:v>
                </c:pt>
                <c:pt idx="290691">
                  <c:v>58.356310958510697</c:v>
                </c:pt>
                <c:pt idx="290692">
                  <c:v>58.356380487326099</c:v>
                </c:pt>
                <c:pt idx="290693">
                  <c:v>58.356450015919002</c:v>
                </c:pt>
                <c:pt idx="290694">
                  <c:v>58.356519544289299</c:v>
                </c:pt>
                <c:pt idx="290695">
                  <c:v>58.356589072437103</c:v>
                </c:pt>
                <c:pt idx="290696">
                  <c:v>58.356658600362302</c:v>
                </c:pt>
                <c:pt idx="290697">
                  <c:v>58.356728128065001</c:v>
                </c:pt>
                <c:pt idx="290698">
                  <c:v>58.356797655545101</c:v>
                </c:pt>
                <c:pt idx="290699">
                  <c:v>58.356867182802702</c:v>
                </c:pt>
                <c:pt idx="290700">
                  <c:v>58.356936709837697</c:v>
                </c:pt>
                <c:pt idx="290701">
                  <c:v>58.357006236650101</c:v>
                </c:pt>
                <c:pt idx="290702">
                  <c:v>58.357075763240097</c:v>
                </c:pt>
                <c:pt idx="290703">
                  <c:v>58.357145289607402</c:v>
                </c:pt>
                <c:pt idx="290704">
                  <c:v>58.357214815752201</c:v>
                </c:pt>
                <c:pt idx="290705">
                  <c:v>58.3572843416745</c:v>
                </c:pt>
                <c:pt idx="290706">
                  <c:v>58.357353867374201</c:v>
                </c:pt>
                <c:pt idx="290707">
                  <c:v>58.357423392851402</c:v>
                </c:pt>
                <c:pt idx="290708">
                  <c:v>58.357492918106097</c:v>
                </c:pt>
                <c:pt idx="290709">
                  <c:v>58.3575624431382</c:v>
                </c:pt>
                <c:pt idx="290710">
                  <c:v>58.357631967947697</c:v>
                </c:pt>
                <c:pt idx="290711">
                  <c:v>58.357701492534702</c:v>
                </c:pt>
                <c:pt idx="290712">
                  <c:v>58.3577710168992</c:v>
                </c:pt>
                <c:pt idx="290713">
                  <c:v>58.357840541041099</c:v>
                </c:pt>
                <c:pt idx="290714">
                  <c:v>58.3579100649605</c:v>
                </c:pt>
                <c:pt idx="290715">
                  <c:v>58.357979588657301</c:v>
                </c:pt>
                <c:pt idx="290716">
                  <c:v>58.358049112131603</c:v>
                </c:pt>
                <c:pt idx="290717">
                  <c:v>58.358118635383398</c:v>
                </c:pt>
                <c:pt idx="290718">
                  <c:v>58.358188158412602</c:v>
                </c:pt>
                <c:pt idx="290719">
                  <c:v>58.3582576812193</c:v>
                </c:pt>
                <c:pt idx="290720">
                  <c:v>58.358327203803498</c:v>
                </c:pt>
                <c:pt idx="290721">
                  <c:v>58.358396726165097</c:v>
                </c:pt>
                <c:pt idx="290722">
                  <c:v>58.358466248304197</c:v>
                </c:pt>
                <c:pt idx="290723">
                  <c:v>58.358535770220698</c:v>
                </c:pt>
                <c:pt idx="290724">
                  <c:v>58.358605291914699</c:v>
                </c:pt>
                <c:pt idx="290725">
                  <c:v>58.358674813386202</c:v>
                </c:pt>
                <c:pt idx="290726">
                  <c:v>58.358744334635198</c:v>
                </c:pt>
                <c:pt idx="290727">
                  <c:v>58.358813855661602</c:v>
                </c:pt>
                <c:pt idx="290728">
                  <c:v>58.358883376465499</c:v>
                </c:pt>
                <c:pt idx="290729">
                  <c:v>58.358952897046798</c:v>
                </c:pt>
                <c:pt idx="290730">
                  <c:v>58.359022417405697</c:v>
                </c:pt>
                <c:pt idx="290731">
                  <c:v>58.359091937541997</c:v>
                </c:pt>
                <c:pt idx="290732">
                  <c:v>58.359161457455698</c:v>
                </c:pt>
                <c:pt idx="290733">
                  <c:v>58.359230977147</c:v>
                </c:pt>
                <c:pt idx="290734">
                  <c:v>58.359300496615703</c:v>
                </c:pt>
                <c:pt idx="290735">
                  <c:v>58.359370015861899</c:v>
                </c:pt>
                <c:pt idx="290736">
                  <c:v>58.359439534885603</c:v>
                </c:pt>
                <c:pt idx="290737">
                  <c:v>58.3595090536867</c:v>
                </c:pt>
                <c:pt idx="290738">
                  <c:v>58.359578572265299</c:v>
                </c:pt>
                <c:pt idx="290739">
                  <c:v>58.359648090621398</c:v>
                </c:pt>
                <c:pt idx="290740">
                  <c:v>58.359717608754998</c:v>
                </c:pt>
                <c:pt idx="290741">
                  <c:v>58.359787126666099</c:v>
                </c:pt>
                <c:pt idx="290742">
                  <c:v>58.359856644354601</c:v>
                </c:pt>
                <c:pt idx="290743">
                  <c:v>58.359926161820603</c:v>
                </c:pt>
                <c:pt idx="290744">
                  <c:v>58.359995679064099</c:v>
                </c:pt>
                <c:pt idx="290745">
                  <c:v>58.360065196085102</c:v>
                </c:pt>
                <c:pt idx="290746">
                  <c:v>58.3601347128835</c:v>
                </c:pt>
                <c:pt idx="290747">
                  <c:v>58.360204229459498</c:v>
                </c:pt>
                <c:pt idx="290748">
                  <c:v>58.360273745812897</c:v>
                </c:pt>
                <c:pt idx="290749">
                  <c:v>58.360343261943797</c:v>
                </c:pt>
                <c:pt idx="290750">
                  <c:v>58.360412777852197</c:v>
                </c:pt>
                <c:pt idx="290751">
                  <c:v>58.360482293538098</c:v>
                </c:pt>
                <c:pt idx="290752">
                  <c:v>58.3605518090015</c:v>
                </c:pt>
                <c:pt idx="290753">
                  <c:v>58.360621324242302</c:v>
                </c:pt>
                <c:pt idx="290754">
                  <c:v>58.360690839260698</c:v>
                </c:pt>
                <c:pt idx="290755">
                  <c:v>58.360760354056502</c:v>
                </c:pt>
                <c:pt idx="290756">
                  <c:v>58.3608298686298</c:v>
                </c:pt>
                <c:pt idx="290757">
                  <c:v>58.360899382980598</c:v>
                </c:pt>
                <c:pt idx="290758">
                  <c:v>58.360968897108897</c:v>
                </c:pt>
                <c:pt idx="290759">
                  <c:v>58.361038411014697</c:v>
                </c:pt>
                <c:pt idx="290760">
                  <c:v>58.361107924697997</c:v>
                </c:pt>
                <c:pt idx="290761">
                  <c:v>58.361177438158798</c:v>
                </c:pt>
                <c:pt idx="290762">
                  <c:v>58.361246951397099</c:v>
                </c:pt>
                <c:pt idx="290763">
                  <c:v>58.361316464412802</c:v>
                </c:pt>
                <c:pt idx="290764">
                  <c:v>58.361385977206098</c:v>
                </c:pt>
                <c:pt idx="290765">
                  <c:v>58.361455489776802</c:v>
                </c:pt>
                <c:pt idx="290766">
                  <c:v>58.361525002125099</c:v>
                </c:pt>
                <c:pt idx="290767">
                  <c:v>58.361594514250903</c:v>
                </c:pt>
                <c:pt idx="290768">
                  <c:v>58.361664026154102</c:v>
                </c:pt>
                <c:pt idx="290769">
                  <c:v>58.361733537834802</c:v>
                </c:pt>
                <c:pt idx="290770">
                  <c:v>58.361803049293101</c:v>
                </c:pt>
                <c:pt idx="290771">
                  <c:v>58.361872560528802</c:v>
                </c:pt>
                <c:pt idx="290772">
                  <c:v>58.361942071542103</c:v>
                </c:pt>
                <c:pt idx="290773">
                  <c:v>58.362011582332798</c:v>
                </c:pt>
                <c:pt idx="290774">
                  <c:v>58.3620810929011</c:v>
                </c:pt>
                <c:pt idx="290775">
                  <c:v>58.362150603246803</c:v>
                </c:pt>
                <c:pt idx="290776">
                  <c:v>58.3622201133701</c:v>
                </c:pt>
                <c:pt idx="290777">
                  <c:v>58.362289623270897</c:v>
                </c:pt>
                <c:pt idx="290778">
                  <c:v>58.362359132949102</c:v>
                </c:pt>
                <c:pt idx="290779">
                  <c:v>58.3624286424049</c:v>
                </c:pt>
                <c:pt idx="290780">
                  <c:v>58.362498151638199</c:v>
                </c:pt>
                <c:pt idx="290781">
                  <c:v>58.362567660648999</c:v>
                </c:pt>
                <c:pt idx="290782">
                  <c:v>58.3626371694372</c:v>
                </c:pt>
                <c:pt idx="290783">
                  <c:v>58.3627066780031</c:v>
                </c:pt>
                <c:pt idx="290784">
                  <c:v>58.362776186346402</c:v>
                </c:pt>
                <c:pt idx="290785">
                  <c:v>58.362845694467197</c:v>
                </c:pt>
                <c:pt idx="290786">
                  <c:v>58.3629152023655</c:v>
                </c:pt>
                <c:pt idx="290787">
                  <c:v>58.362984710041403</c:v>
                </c:pt>
                <c:pt idx="290788">
                  <c:v>58.3630542174947</c:v>
                </c:pt>
                <c:pt idx="290789">
                  <c:v>58.363123724725597</c:v>
                </c:pt>
                <c:pt idx="290790">
                  <c:v>58.363193231734002</c:v>
                </c:pt>
                <c:pt idx="290791">
                  <c:v>58.3632627385199</c:v>
                </c:pt>
                <c:pt idx="290792">
                  <c:v>58.363332245083299</c:v>
                </c:pt>
                <c:pt idx="290793">
                  <c:v>58.363401751424199</c:v>
                </c:pt>
                <c:pt idx="290794">
                  <c:v>58.363471257542599</c:v>
                </c:pt>
                <c:pt idx="290795">
                  <c:v>58.3635407634386</c:v>
                </c:pt>
                <c:pt idx="290796">
                  <c:v>58.363610269112101</c:v>
                </c:pt>
                <c:pt idx="290797">
                  <c:v>58.363679774563103</c:v>
                </c:pt>
                <c:pt idx="290798">
                  <c:v>58.363749279791598</c:v>
                </c:pt>
                <c:pt idx="290799">
                  <c:v>58.363818784797601</c:v>
                </c:pt>
                <c:pt idx="290800">
                  <c:v>58.363888289581197</c:v>
                </c:pt>
                <c:pt idx="290801">
                  <c:v>58.363957794142301</c:v>
                </c:pt>
                <c:pt idx="290802">
                  <c:v>58.364027298480899</c:v>
                </c:pt>
                <c:pt idx="290803">
                  <c:v>58.364096802596997</c:v>
                </c:pt>
                <c:pt idx="290804">
                  <c:v>58.364166306490603</c:v>
                </c:pt>
                <c:pt idx="290805">
                  <c:v>58.364235810161802</c:v>
                </c:pt>
                <c:pt idx="290806">
                  <c:v>58.364305313610501</c:v>
                </c:pt>
                <c:pt idx="290807">
                  <c:v>58.364374816836701</c:v>
                </c:pt>
                <c:pt idx="290808">
                  <c:v>58.364444319840501</c:v>
                </c:pt>
                <c:pt idx="290809">
                  <c:v>58.364513822621703</c:v>
                </c:pt>
                <c:pt idx="290810">
                  <c:v>58.364583325180597</c:v>
                </c:pt>
                <c:pt idx="290811">
                  <c:v>58.364652827516899</c:v>
                </c:pt>
                <c:pt idx="290812">
                  <c:v>58.364722329630702</c:v>
                </c:pt>
                <c:pt idx="290813">
                  <c:v>58.364791831522098</c:v>
                </c:pt>
                <c:pt idx="290814">
                  <c:v>58.364861333191001</c:v>
                </c:pt>
                <c:pt idx="290815">
                  <c:v>58.364930834637498</c:v>
                </c:pt>
                <c:pt idx="290816">
                  <c:v>58.365000335861502</c:v>
                </c:pt>
                <c:pt idx="290817">
                  <c:v>58.365069836863</c:v>
                </c:pt>
                <c:pt idx="290818">
                  <c:v>58.365139337641999</c:v>
                </c:pt>
                <c:pt idx="290819">
                  <c:v>58.365208838198598</c:v>
                </c:pt>
                <c:pt idx="290820">
                  <c:v>58.365278338532796</c:v>
                </c:pt>
                <c:pt idx="290821">
                  <c:v>58.365347838644396</c:v>
                </c:pt>
                <c:pt idx="290822">
                  <c:v>58.365417338533597</c:v>
                </c:pt>
                <c:pt idx="290823">
                  <c:v>58.365486838200297</c:v>
                </c:pt>
                <c:pt idx="290824">
                  <c:v>58.365556337644598</c:v>
                </c:pt>
                <c:pt idx="290825">
                  <c:v>58.3656258368664</c:v>
                </c:pt>
                <c:pt idx="290826">
                  <c:v>58.365695335865702</c:v>
                </c:pt>
                <c:pt idx="290827">
                  <c:v>58.365764834642597</c:v>
                </c:pt>
                <c:pt idx="290828">
                  <c:v>58.365834333197</c:v>
                </c:pt>
                <c:pt idx="290829">
                  <c:v>58.365903831529003</c:v>
                </c:pt>
                <c:pt idx="290830">
                  <c:v>58.3659733296385</c:v>
                </c:pt>
                <c:pt idx="290831">
                  <c:v>58.366042827525597</c:v>
                </c:pt>
                <c:pt idx="290832">
                  <c:v>58.366112325190201</c:v>
                </c:pt>
                <c:pt idx="290833">
                  <c:v>58.366181822632299</c:v>
                </c:pt>
                <c:pt idx="290834">
                  <c:v>58.366251319851997</c:v>
                </c:pt>
                <c:pt idx="290835">
                  <c:v>58.366320816849203</c:v>
                </c:pt>
                <c:pt idx="290836">
                  <c:v>58.366390313624002</c:v>
                </c:pt>
                <c:pt idx="290837">
                  <c:v>58.366459810176302</c:v>
                </c:pt>
                <c:pt idx="290838">
                  <c:v>58.366529306506202</c:v>
                </c:pt>
                <c:pt idx="290839">
                  <c:v>58.366598802613602</c:v>
                </c:pt>
                <c:pt idx="290840">
                  <c:v>58.366668298498602</c:v>
                </c:pt>
                <c:pt idx="290841">
                  <c:v>58.366737794161097</c:v>
                </c:pt>
                <c:pt idx="290842">
                  <c:v>58.366807289601198</c:v>
                </c:pt>
                <c:pt idx="290843">
                  <c:v>58.3668767848188</c:v>
                </c:pt>
                <c:pt idx="290844">
                  <c:v>58.366946279813902</c:v>
                </c:pt>
                <c:pt idx="290845">
                  <c:v>58.367015774586697</c:v>
                </c:pt>
                <c:pt idx="290846">
                  <c:v>58.367085269136901</c:v>
                </c:pt>
                <c:pt idx="290847">
                  <c:v>58.367154763464796</c:v>
                </c:pt>
                <c:pt idx="290848">
                  <c:v>58.3672242575702</c:v>
                </c:pt>
                <c:pt idx="290849">
                  <c:v>58.367293751453097</c:v>
                </c:pt>
                <c:pt idx="290850">
                  <c:v>58.367363245113602</c:v>
                </c:pt>
                <c:pt idx="290851">
                  <c:v>58.367432738551699</c:v>
                </c:pt>
                <c:pt idx="290852">
                  <c:v>58.367502231767297</c:v>
                </c:pt>
                <c:pt idx="290853">
                  <c:v>58.367571724760403</c:v>
                </c:pt>
                <c:pt idx="290854">
                  <c:v>58.367641217531201</c:v>
                </c:pt>
                <c:pt idx="290855">
                  <c:v>58.3677107100795</c:v>
                </c:pt>
                <c:pt idx="290856">
                  <c:v>58.367780202405299</c:v>
                </c:pt>
                <c:pt idx="290857">
                  <c:v>58.367849694508699</c:v>
                </c:pt>
                <c:pt idx="290858">
                  <c:v>58.367919186389699</c:v>
                </c:pt>
                <c:pt idx="290859">
                  <c:v>58.367988678048199</c:v>
                </c:pt>
                <c:pt idx="290860">
                  <c:v>58.3680581694843</c:v>
                </c:pt>
                <c:pt idx="290861">
                  <c:v>58.368127660698001</c:v>
                </c:pt>
                <c:pt idx="290862">
                  <c:v>58.368197151689202</c:v>
                </c:pt>
                <c:pt idx="290863">
                  <c:v>58.368266642458003</c:v>
                </c:pt>
                <c:pt idx="290864">
                  <c:v>58.368336133004398</c:v>
                </c:pt>
                <c:pt idx="290865">
                  <c:v>58.3684056233283</c:v>
                </c:pt>
                <c:pt idx="290866">
                  <c:v>58.368475113429803</c:v>
                </c:pt>
                <c:pt idx="290867">
                  <c:v>58.368544603308898</c:v>
                </c:pt>
                <c:pt idx="290868">
                  <c:v>58.368614092965501</c:v>
                </c:pt>
                <c:pt idx="290869">
                  <c:v>58.368683582399697</c:v>
                </c:pt>
                <c:pt idx="290870">
                  <c:v>58.368753071611501</c:v>
                </c:pt>
                <c:pt idx="290871">
                  <c:v>58.368822560600798</c:v>
                </c:pt>
                <c:pt idx="290872">
                  <c:v>58.368892049367702</c:v>
                </c:pt>
                <c:pt idx="290873">
                  <c:v>58.368961537912199</c:v>
                </c:pt>
                <c:pt idx="290874">
                  <c:v>58.369031026234303</c:v>
                </c:pt>
                <c:pt idx="290875">
                  <c:v>58.369100514333901</c:v>
                </c:pt>
                <c:pt idx="290876">
                  <c:v>58.369170002211099</c:v>
                </c:pt>
                <c:pt idx="290877">
                  <c:v>58.369239489865897</c:v>
                </c:pt>
                <c:pt idx="290878">
                  <c:v>58.369308977298303</c:v>
                </c:pt>
                <c:pt idx="290879">
                  <c:v>58.369378464508202</c:v>
                </c:pt>
                <c:pt idx="290880">
                  <c:v>58.369447951495701</c:v>
                </c:pt>
                <c:pt idx="290881">
                  <c:v>58.3695174382608</c:v>
                </c:pt>
                <c:pt idx="290882">
                  <c:v>58.3695869248035</c:v>
                </c:pt>
                <c:pt idx="290883">
                  <c:v>58.3696564111237</c:v>
                </c:pt>
                <c:pt idx="290884">
                  <c:v>58.369725897221599</c:v>
                </c:pt>
                <c:pt idx="290885">
                  <c:v>58.369795383096999</c:v>
                </c:pt>
                <c:pt idx="290886">
                  <c:v>58.36986486875</c:v>
                </c:pt>
                <c:pt idx="290887">
                  <c:v>58.3699343541806</c:v>
                </c:pt>
                <c:pt idx="290888">
                  <c:v>58.370003839388701</c:v>
                </c:pt>
                <c:pt idx="290889">
                  <c:v>58.370073324374502</c:v>
                </c:pt>
                <c:pt idx="290890">
                  <c:v>58.370142809137803</c:v>
                </c:pt>
                <c:pt idx="290891">
                  <c:v>58.370212293678698</c:v>
                </c:pt>
                <c:pt idx="290892">
                  <c:v>58.370281777997199</c:v>
                </c:pt>
                <c:pt idx="290893">
                  <c:v>58.370351262093301</c:v>
                </c:pt>
                <c:pt idx="290894">
                  <c:v>58.370420745967003</c:v>
                </c:pt>
                <c:pt idx="290895">
                  <c:v>58.370490229618298</c:v>
                </c:pt>
                <c:pt idx="290896">
                  <c:v>58.370559713047101</c:v>
                </c:pt>
                <c:pt idx="290897">
                  <c:v>58.370629196253603</c:v>
                </c:pt>
                <c:pt idx="290898">
                  <c:v>58.370698679237599</c:v>
                </c:pt>
                <c:pt idx="290899">
                  <c:v>58.370768161999202</c:v>
                </c:pt>
                <c:pt idx="290900">
                  <c:v>58.370837644538497</c:v>
                </c:pt>
                <c:pt idx="290901">
                  <c:v>58.3709071268553</c:v>
                </c:pt>
                <c:pt idx="290902">
                  <c:v>58.370976608949697</c:v>
                </c:pt>
                <c:pt idx="290903">
                  <c:v>58.3710460908217</c:v>
                </c:pt>
                <c:pt idx="290904">
                  <c:v>58.371115572471297</c:v>
                </c:pt>
                <c:pt idx="290905">
                  <c:v>58.3711850538985</c:v>
                </c:pt>
                <c:pt idx="290906">
                  <c:v>58.371254535103198</c:v>
                </c:pt>
                <c:pt idx="290907">
                  <c:v>58.371324016085602</c:v>
                </c:pt>
                <c:pt idx="290908">
                  <c:v>58.371393496845599</c:v>
                </c:pt>
                <c:pt idx="290909">
                  <c:v>58.371462977383203</c:v>
                </c:pt>
                <c:pt idx="290910">
                  <c:v>58.3715324576984</c:v>
                </c:pt>
                <c:pt idx="290911">
                  <c:v>58.371601937791098</c:v>
                </c:pt>
                <c:pt idx="290912">
                  <c:v>58.371671417661503</c:v>
                </c:pt>
                <c:pt idx="290913">
                  <c:v>58.3717408973095</c:v>
                </c:pt>
                <c:pt idx="290914">
                  <c:v>58.371810376735098</c:v>
                </c:pt>
                <c:pt idx="290915">
                  <c:v>58.371879855938303</c:v>
                </c:pt>
                <c:pt idx="290916">
                  <c:v>58.371949334919002</c:v>
                </c:pt>
                <c:pt idx="290917">
                  <c:v>58.3720188136774</c:v>
                </c:pt>
                <c:pt idx="290918">
                  <c:v>58.372088292213398</c:v>
                </c:pt>
                <c:pt idx="290919">
                  <c:v>58.372157770526997</c:v>
                </c:pt>
                <c:pt idx="290920">
                  <c:v>58.372227248618202</c:v>
                </c:pt>
                <c:pt idx="290921">
                  <c:v>58.372296726487001</c:v>
                </c:pt>
                <c:pt idx="290922">
                  <c:v>58.372366204133499</c:v>
                </c:pt>
                <c:pt idx="290923">
                  <c:v>58.372435681557498</c:v>
                </c:pt>
                <c:pt idx="290924">
                  <c:v>58.372505158759097</c:v>
                </c:pt>
                <c:pt idx="290925">
                  <c:v>58.372574635738403</c:v>
                </c:pt>
                <c:pt idx="290926">
                  <c:v>58.372644112495202</c:v>
                </c:pt>
                <c:pt idx="290927">
                  <c:v>58.372713589029701</c:v>
                </c:pt>
                <c:pt idx="290928">
                  <c:v>58.3727830653418</c:v>
                </c:pt>
                <c:pt idx="290929">
                  <c:v>58.372852541431499</c:v>
                </c:pt>
                <c:pt idx="290930">
                  <c:v>58.372922017298798</c:v>
                </c:pt>
                <c:pt idx="290931">
                  <c:v>58.372991492943697</c:v>
                </c:pt>
                <c:pt idx="290932">
                  <c:v>58.373060968366197</c:v>
                </c:pt>
                <c:pt idx="290933">
                  <c:v>58.373130443566403</c:v>
                </c:pt>
                <c:pt idx="290934">
                  <c:v>58.373199918544103</c:v>
                </c:pt>
                <c:pt idx="290935">
                  <c:v>58.373269393299502</c:v>
                </c:pt>
                <c:pt idx="290936">
                  <c:v>58.373338867832501</c:v>
                </c:pt>
                <c:pt idx="290937">
                  <c:v>58.373408342143101</c:v>
                </c:pt>
                <c:pt idx="290938">
                  <c:v>58.3734778162314</c:v>
                </c:pt>
                <c:pt idx="290939">
                  <c:v>58.3735472900972</c:v>
                </c:pt>
                <c:pt idx="290940">
                  <c:v>58.373616763740699</c:v>
                </c:pt>
                <c:pt idx="290941">
                  <c:v>58.373686237161799</c:v>
                </c:pt>
                <c:pt idx="290942">
                  <c:v>58.373755710360498</c:v>
                </c:pt>
                <c:pt idx="290943">
                  <c:v>58.373825183336898</c:v>
                </c:pt>
                <c:pt idx="290944">
                  <c:v>58.373894656090897</c:v>
                </c:pt>
                <c:pt idx="290945">
                  <c:v>58.373964128622397</c:v>
                </c:pt>
                <c:pt idx="290946">
                  <c:v>58.374033600931703</c:v>
                </c:pt>
                <c:pt idx="290947">
                  <c:v>58.374103073018503</c:v>
                </c:pt>
                <c:pt idx="290948">
                  <c:v>58.374172544883002</c:v>
                </c:pt>
                <c:pt idx="290949">
                  <c:v>58.374242016525102</c:v>
                </c:pt>
                <c:pt idx="290950">
                  <c:v>58.374311487944802</c:v>
                </c:pt>
                <c:pt idx="290951">
                  <c:v>58.374380959142101</c:v>
                </c:pt>
                <c:pt idx="290952">
                  <c:v>58.374450430117101</c:v>
                </c:pt>
                <c:pt idx="290953">
                  <c:v>58.3745199008697</c:v>
                </c:pt>
                <c:pt idx="290954">
                  <c:v>58.3745893713999</c:v>
                </c:pt>
                <c:pt idx="290955">
                  <c:v>58.374658841707799</c:v>
                </c:pt>
                <c:pt idx="290956">
                  <c:v>58.374728311793298</c:v>
                </c:pt>
                <c:pt idx="290957">
                  <c:v>58.374797781656397</c:v>
                </c:pt>
                <c:pt idx="290958">
                  <c:v>58.374867251297204</c:v>
                </c:pt>
                <c:pt idx="290959">
                  <c:v>58.374936720715603</c:v>
                </c:pt>
                <c:pt idx="290960">
                  <c:v>58.375006189911602</c:v>
                </c:pt>
                <c:pt idx="290961">
                  <c:v>58.375075658885301</c:v>
                </c:pt>
                <c:pt idx="290962">
                  <c:v>58.3751451276366</c:v>
                </c:pt>
                <c:pt idx="290963">
                  <c:v>58.375214596165499</c:v>
                </c:pt>
                <c:pt idx="290964">
                  <c:v>58.375284064472098</c:v>
                </c:pt>
                <c:pt idx="290965">
                  <c:v>58.375353532556304</c:v>
                </c:pt>
                <c:pt idx="290966">
                  <c:v>58.375423000418202</c:v>
                </c:pt>
                <c:pt idx="290967">
                  <c:v>58.375492468057701</c:v>
                </c:pt>
                <c:pt idx="290968">
                  <c:v>58.375561935474799</c:v>
                </c:pt>
                <c:pt idx="290969">
                  <c:v>58.375631402669597</c:v>
                </c:pt>
                <c:pt idx="290970">
                  <c:v>58.375700869642003</c:v>
                </c:pt>
                <c:pt idx="290971">
                  <c:v>58.375770336392101</c:v>
                </c:pt>
                <c:pt idx="290972">
                  <c:v>58.375839802919799</c:v>
                </c:pt>
                <c:pt idx="290973">
                  <c:v>58.375909269225097</c:v>
                </c:pt>
                <c:pt idx="290974">
                  <c:v>58.375978735308102</c:v>
                </c:pt>
                <c:pt idx="290975">
                  <c:v>58.3760482011688</c:v>
                </c:pt>
                <c:pt idx="290976">
                  <c:v>58.376117666807097</c:v>
                </c:pt>
                <c:pt idx="290977">
                  <c:v>58.376187132223002</c:v>
                </c:pt>
                <c:pt idx="290978">
                  <c:v>58.376256597416599</c:v>
                </c:pt>
                <c:pt idx="290979">
                  <c:v>58.376326062387797</c:v>
                </c:pt>
                <c:pt idx="290980">
                  <c:v>58.376395527136701</c:v>
                </c:pt>
                <c:pt idx="290981">
                  <c:v>58.376464991663198</c:v>
                </c:pt>
                <c:pt idx="290982">
                  <c:v>58.376534455967402</c:v>
                </c:pt>
                <c:pt idx="290983">
                  <c:v>58.376603920049199</c:v>
                </c:pt>
                <c:pt idx="290984">
                  <c:v>58.376673383908702</c:v>
                </c:pt>
                <c:pt idx="290985">
                  <c:v>58.376742847545799</c:v>
                </c:pt>
                <c:pt idx="290986">
                  <c:v>58.376812310960602</c:v>
                </c:pt>
                <c:pt idx="290987">
                  <c:v>58.376881774152999</c:v>
                </c:pt>
                <c:pt idx="290988">
                  <c:v>58.376951237123102</c:v>
                </c:pt>
                <c:pt idx="290989">
                  <c:v>58.377020699870897</c:v>
                </c:pt>
                <c:pt idx="290990">
                  <c:v>58.3770901623963</c:v>
                </c:pt>
                <c:pt idx="290991">
                  <c:v>58.377159624699303</c:v>
                </c:pt>
                <c:pt idx="290992">
                  <c:v>58.377229086779998</c:v>
                </c:pt>
                <c:pt idx="290993">
                  <c:v>58.3772985486384</c:v>
                </c:pt>
                <c:pt idx="290994">
                  <c:v>58.377368010274402</c:v>
                </c:pt>
                <c:pt idx="290995">
                  <c:v>58.377437471688097</c:v>
                </c:pt>
                <c:pt idx="290996">
                  <c:v>58.377506932879498</c:v>
                </c:pt>
                <c:pt idx="290997">
                  <c:v>58.3775763938485</c:v>
                </c:pt>
                <c:pt idx="290998">
                  <c:v>58.377645854595201</c:v>
                </c:pt>
                <c:pt idx="290999">
                  <c:v>58.377715315119502</c:v>
                </c:pt>
                <c:pt idx="291000">
                  <c:v>58.377784775421503</c:v>
                </c:pt>
                <c:pt idx="291001">
                  <c:v>58.377854235501196</c:v>
                </c:pt>
                <c:pt idx="291002">
                  <c:v>58.377923695358497</c:v>
                </c:pt>
                <c:pt idx="291003">
                  <c:v>58.377993154993497</c:v>
                </c:pt>
                <c:pt idx="291004">
                  <c:v>58.378062614406197</c:v>
                </c:pt>
                <c:pt idx="291005">
                  <c:v>58.378132073596497</c:v>
                </c:pt>
                <c:pt idx="291006">
                  <c:v>58.378201532564503</c:v>
                </c:pt>
                <c:pt idx="291007">
                  <c:v>58.378270991310202</c:v>
                </c:pt>
                <c:pt idx="291008">
                  <c:v>58.378340449833502</c:v>
                </c:pt>
                <c:pt idx="291009">
                  <c:v>58.3784099081345</c:v>
                </c:pt>
                <c:pt idx="291010">
                  <c:v>58.378479366213199</c:v>
                </c:pt>
                <c:pt idx="291011">
                  <c:v>58.378548824069497</c:v>
                </c:pt>
                <c:pt idx="291012">
                  <c:v>58.378618281703503</c:v>
                </c:pt>
                <c:pt idx="291013">
                  <c:v>58.3786877391152</c:v>
                </c:pt>
                <c:pt idx="291014">
                  <c:v>58.378757196304598</c:v>
                </c:pt>
                <c:pt idx="291015">
                  <c:v>58.378826653271602</c:v>
                </c:pt>
                <c:pt idx="291016">
                  <c:v>58.378896110016299</c:v>
                </c:pt>
                <c:pt idx="291017">
                  <c:v>58.378965566538703</c:v>
                </c:pt>
                <c:pt idx="291018">
                  <c:v>58.3790350228387</c:v>
                </c:pt>
                <c:pt idx="291019">
                  <c:v>58.379104478916503</c:v>
                </c:pt>
                <c:pt idx="291020">
                  <c:v>58.379173934771899</c:v>
                </c:pt>
                <c:pt idx="291021">
                  <c:v>58.379243390405001</c:v>
                </c:pt>
                <c:pt idx="291022">
                  <c:v>58.379312845815697</c:v>
                </c:pt>
                <c:pt idx="291023">
                  <c:v>58.379382301004199</c:v>
                </c:pt>
                <c:pt idx="291024">
                  <c:v>58.379451755970301</c:v>
                </c:pt>
                <c:pt idx="291025">
                  <c:v>58.379521210714103</c:v>
                </c:pt>
                <c:pt idx="291026">
                  <c:v>58.379590665235597</c:v>
                </c:pt>
                <c:pt idx="291027">
                  <c:v>58.379660119534798</c:v>
                </c:pt>
                <c:pt idx="291028">
                  <c:v>58.379729573611598</c:v>
                </c:pt>
                <c:pt idx="291029">
                  <c:v>58.379799027466198</c:v>
                </c:pt>
                <c:pt idx="291030">
                  <c:v>58.379868481098399</c:v>
                </c:pt>
                <c:pt idx="291031">
                  <c:v>58.379937934508298</c:v>
                </c:pt>
                <c:pt idx="291032">
                  <c:v>58.380007387695898</c:v>
                </c:pt>
                <c:pt idx="291033">
                  <c:v>58.380076840661197</c:v>
                </c:pt>
                <c:pt idx="291034">
                  <c:v>58.380146293404103</c:v>
                </c:pt>
                <c:pt idx="291035">
                  <c:v>58.380215745924801</c:v>
                </c:pt>
                <c:pt idx="291036">
                  <c:v>58.380285198223099</c:v>
                </c:pt>
                <c:pt idx="291037">
                  <c:v>58.380354650299203</c:v>
                </c:pt>
                <c:pt idx="291038">
                  <c:v>58.380424102152901</c:v>
                </c:pt>
                <c:pt idx="291039">
                  <c:v>58.380493553784298</c:v>
                </c:pt>
                <c:pt idx="291040">
                  <c:v>58.380563005193402</c:v>
                </c:pt>
                <c:pt idx="291041">
                  <c:v>58.380632456380198</c:v>
                </c:pt>
                <c:pt idx="291042">
                  <c:v>58.380701907344701</c:v>
                </c:pt>
                <c:pt idx="291043">
                  <c:v>58.380771358086903</c:v>
                </c:pt>
                <c:pt idx="291044">
                  <c:v>58.380840808606798</c:v>
                </c:pt>
                <c:pt idx="291045">
                  <c:v>58.380910258904301</c:v>
                </c:pt>
                <c:pt idx="291046">
                  <c:v>58.380979708979602</c:v>
                </c:pt>
                <c:pt idx="291047">
                  <c:v>58.381049158832603</c:v>
                </c:pt>
                <c:pt idx="291048">
                  <c:v>58.381118608463296</c:v>
                </c:pt>
                <c:pt idx="291049">
                  <c:v>58.381188057871597</c:v>
                </c:pt>
                <c:pt idx="291050">
                  <c:v>58.381257507057697</c:v>
                </c:pt>
                <c:pt idx="291051">
                  <c:v>58.381326956021397</c:v>
                </c:pt>
                <c:pt idx="291052">
                  <c:v>58.381396404762903</c:v>
                </c:pt>
                <c:pt idx="291053">
                  <c:v>58.381465853282101</c:v>
                </c:pt>
                <c:pt idx="291054">
                  <c:v>58.3815353015789</c:v>
                </c:pt>
                <c:pt idx="291055">
                  <c:v>58.381604749653498</c:v>
                </c:pt>
                <c:pt idx="291056">
                  <c:v>58.381674197505703</c:v>
                </c:pt>
                <c:pt idx="291057">
                  <c:v>58.3817436451357</c:v>
                </c:pt>
                <c:pt idx="291058">
                  <c:v>58.381813092543403</c:v>
                </c:pt>
                <c:pt idx="291059">
                  <c:v>58.381882539728799</c:v>
                </c:pt>
                <c:pt idx="291060">
                  <c:v>58.381951986691902</c:v>
                </c:pt>
                <c:pt idx="291061">
                  <c:v>58.382021433432598</c:v>
                </c:pt>
                <c:pt idx="291062">
                  <c:v>58.3820908799512</c:v>
                </c:pt>
                <c:pt idx="291063">
                  <c:v>58.382160326247401</c:v>
                </c:pt>
                <c:pt idx="291064">
                  <c:v>58.382229772321303</c:v>
                </c:pt>
                <c:pt idx="291065">
                  <c:v>58.382299218172903</c:v>
                </c:pt>
                <c:pt idx="291066">
                  <c:v>58.382368663802197</c:v>
                </c:pt>
                <c:pt idx="291067">
                  <c:v>58.382438109209303</c:v>
                </c:pt>
                <c:pt idx="291068">
                  <c:v>58.382507554394003</c:v>
                </c:pt>
                <c:pt idx="291069">
                  <c:v>58.382576999356502</c:v>
                </c:pt>
                <c:pt idx="291070">
                  <c:v>58.3826464440967</c:v>
                </c:pt>
                <c:pt idx="291071">
                  <c:v>58.382715888614598</c:v>
                </c:pt>
                <c:pt idx="291072">
                  <c:v>58.382785332910203</c:v>
                </c:pt>
                <c:pt idx="291073">
                  <c:v>58.3828547769835</c:v>
                </c:pt>
                <c:pt idx="291074">
                  <c:v>58.382924220834603</c:v>
                </c:pt>
                <c:pt idx="291075">
                  <c:v>58.382993664463299</c:v>
                </c:pt>
                <c:pt idx="291076">
                  <c:v>58.383063107869802</c:v>
                </c:pt>
                <c:pt idx="291077">
                  <c:v>58.383132551053997</c:v>
                </c:pt>
                <c:pt idx="291078">
                  <c:v>58.383201994015899</c:v>
                </c:pt>
                <c:pt idx="291079">
                  <c:v>58.3832714367555</c:v>
                </c:pt>
                <c:pt idx="291080">
                  <c:v>58.3833408792729</c:v>
                </c:pt>
                <c:pt idx="291081">
                  <c:v>58.383410321568</c:v>
                </c:pt>
                <c:pt idx="291082">
                  <c:v>58.3834797636407</c:v>
                </c:pt>
                <c:pt idx="291083">
                  <c:v>58.383549205491299</c:v>
                </c:pt>
                <c:pt idx="291084">
                  <c:v>58.383618647119498</c:v>
                </c:pt>
                <c:pt idx="291085">
                  <c:v>58.383688088525503</c:v>
                </c:pt>
                <c:pt idx="291086">
                  <c:v>58.383757529709101</c:v>
                </c:pt>
                <c:pt idx="291087">
                  <c:v>58.383826970670597</c:v>
                </c:pt>
                <c:pt idx="291088">
                  <c:v>58.383896411409701</c:v>
                </c:pt>
                <c:pt idx="291089">
                  <c:v>58.383965851926597</c:v>
                </c:pt>
                <c:pt idx="291090">
                  <c:v>58.3840352922211</c:v>
                </c:pt>
                <c:pt idx="291091">
                  <c:v>58.384104732293501</c:v>
                </c:pt>
                <c:pt idx="291092">
                  <c:v>58.384174172143503</c:v>
                </c:pt>
                <c:pt idx="291093">
                  <c:v>58.384243611771304</c:v>
                </c:pt>
                <c:pt idx="291094">
                  <c:v>58.384313051176797</c:v>
                </c:pt>
                <c:pt idx="291095">
                  <c:v>58.384382490359997</c:v>
                </c:pt>
                <c:pt idx="291096">
                  <c:v>58.384451929321003</c:v>
                </c:pt>
                <c:pt idx="291097">
                  <c:v>58.384521368059701</c:v>
                </c:pt>
                <c:pt idx="291098">
                  <c:v>58.384590806576099</c:v>
                </c:pt>
                <c:pt idx="291099">
                  <c:v>58.384660244870297</c:v>
                </c:pt>
                <c:pt idx="291100">
                  <c:v>58.384729682942201</c:v>
                </c:pt>
                <c:pt idx="291101">
                  <c:v>58.384799120791797</c:v>
                </c:pt>
                <c:pt idx="291102">
                  <c:v>58.3848685584192</c:v>
                </c:pt>
                <c:pt idx="291103">
                  <c:v>58.384937995824302</c:v>
                </c:pt>
                <c:pt idx="291104">
                  <c:v>58.385007433007097</c:v>
                </c:pt>
                <c:pt idx="291105">
                  <c:v>58.385076869967698</c:v>
                </c:pt>
                <c:pt idx="291106">
                  <c:v>58.385146306705998</c:v>
                </c:pt>
                <c:pt idx="291107">
                  <c:v>58.385215743222098</c:v>
                </c:pt>
                <c:pt idx="291108">
                  <c:v>58.385285179515897</c:v>
                </c:pt>
                <c:pt idx="291109">
                  <c:v>58.385354615587403</c:v>
                </c:pt>
                <c:pt idx="291110">
                  <c:v>58.385424051436701</c:v>
                </c:pt>
                <c:pt idx="291111">
                  <c:v>58.385493487063698</c:v>
                </c:pt>
                <c:pt idx="291112">
                  <c:v>58.385562922468502</c:v>
                </c:pt>
                <c:pt idx="291113">
                  <c:v>58.385632357650998</c:v>
                </c:pt>
                <c:pt idx="291114">
                  <c:v>58.3857017926113</c:v>
                </c:pt>
                <c:pt idx="291115">
                  <c:v>58.385771227349203</c:v>
                </c:pt>
                <c:pt idx="291116">
                  <c:v>58.385840661864997</c:v>
                </c:pt>
                <c:pt idx="291117">
                  <c:v>58.385910096158497</c:v>
                </c:pt>
                <c:pt idx="291118">
                  <c:v>58.385979530229697</c:v>
                </c:pt>
                <c:pt idx="291119">
                  <c:v>58.386048964078697</c:v>
                </c:pt>
                <c:pt idx="291120">
                  <c:v>58.386118397705403</c:v>
                </c:pt>
                <c:pt idx="291121">
                  <c:v>58.386187831109901</c:v>
                </c:pt>
                <c:pt idx="291122">
                  <c:v>58.386257264292098</c:v>
                </c:pt>
                <c:pt idx="291123">
                  <c:v>58.386326697252102</c:v>
                </c:pt>
                <c:pt idx="291124">
                  <c:v>58.386396129989897</c:v>
                </c:pt>
                <c:pt idx="291125">
                  <c:v>58.3864655625053</c:v>
                </c:pt>
                <c:pt idx="291126">
                  <c:v>58.386534994798602</c:v>
                </c:pt>
                <c:pt idx="291127">
                  <c:v>58.386604426869603</c:v>
                </c:pt>
                <c:pt idx="291128">
                  <c:v>58.386673858718297</c:v>
                </c:pt>
                <c:pt idx="291129">
                  <c:v>58.386743290344803</c:v>
                </c:pt>
                <c:pt idx="291130">
                  <c:v>58.386812721749102</c:v>
                </c:pt>
                <c:pt idx="291131">
                  <c:v>58.386882152931101</c:v>
                </c:pt>
                <c:pt idx="291132">
                  <c:v>58.386951583890898</c:v>
                </c:pt>
                <c:pt idx="291133">
                  <c:v>58.387021014628402</c:v>
                </c:pt>
                <c:pt idx="291134">
                  <c:v>58.387090445143699</c:v>
                </c:pt>
                <c:pt idx="291135">
                  <c:v>58.387159875436701</c:v>
                </c:pt>
                <c:pt idx="291136">
                  <c:v>58.387229305507503</c:v>
                </c:pt>
                <c:pt idx="291137">
                  <c:v>58.387298735356097</c:v>
                </c:pt>
                <c:pt idx="291138">
                  <c:v>58.387368164982398</c:v>
                </c:pt>
                <c:pt idx="291139">
                  <c:v>58.387437594386498</c:v>
                </c:pt>
                <c:pt idx="291140">
                  <c:v>58.387507023568403</c:v>
                </c:pt>
                <c:pt idx="291141">
                  <c:v>58.387576452528002</c:v>
                </c:pt>
                <c:pt idx="291142">
                  <c:v>58.3876458812653</c:v>
                </c:pt>
                <c:pt idx="291143">
                  <c:v>58.387715309780504</c:v>
                </c:pt>
                <c:pt idx="291144">
                  <c:v>58.3877847380734</c:v>
                </c:pt>
                <c:pt idx="291145">
                  <c:v>58.387854166144102</c:v>
                </c:pt>
                <c:pt idx="291146">
                  <c:v>58.387923593992497</c:v>
                </c:pt>
                <c:pt idx="291147">
                  <c:v>58.387993021618698</c:v>
                </c:pt>
                <c:pt idx="291148">
                  <c:v>58.388062449022698</c:v>
                </c:pt>
                <c:pt idx="291149">
                  <c:v>58.388131876204497</c:v>
                </c:pt>
                <c:pt idx="291150">
                  <c:v>58.388201303164003</c:v>
                </c:pt>
                <c:pt idx="291151">
                  <c:v>58.388270729901301</c:v>
                </c:pt>
                <c:pt idx="291152">
                  <c:v>58.388340156416298</c:v>
                </c:pt>
                <c:pt idx="291153">
                  <c:v>58.388409582709102</c:v>
                </c:pt>
                <c:pt idx="291154">
                  <c:v>58.388479008779697</c:v>
                </c:pt>
                <c:pt idx="291155">
                  <c:v>58.388548434628099</c:v>
                </c:pt>
                <c:pt idx="291156">
                  <c:v>58.3886178602543</c:v>
                </c:pt>
                <c:pt idx="291157">
                  <c:v>58.3886872856582</c:v>
                </c:pt>
                <c:pt idx="291158">
                  <c:v>58.3887567108399</c:v>
                </c:pt>
                <c:pt idx="291159">
                  <c:v>58.388826135799398</c:v>
                </c:pt>
                <c:pt idx="291160">
                  <c:v>58.388895560536596</c:v>
                </c:pt>
                <c:pt idx="291161">
                  <c:v>58.3889649850517</c:v>
                </c:pt>
                <c:pt idx="291162">
                  <c:v>58.389034409344497</c:v>
                </c:pt>
                <c:pt idx="291163">
                  <c:v>58.389103833415</c:v>
                </c:pt>
                <c:pt idx="291164">
                  <c:v>58.389173257263401</c:v>
                </c:pt>
                <c:pt idx="291165">
                  <c:v>58.389242680889602</c:v>
                </c:pt>
                <c:pt idx="291166">
                  <c:v>58.389312104293502</c:v>
                </c:pt>
                <c:pt idx="291167">
                  <c:v>58.389381527475201</c:v>
                </c:pt>
                <c:pt idx="291168">
                  <c:v>58.3894509504347</c:v>
                </c:pt>
                <c:pt idx="291169">
                  <c:v>58.389520373171997</c:v>
                </c:pt>
                <c:pt idx="291170">
                  <c:v>58.389589795687002</c:v>
                </c:pt>
                <c:pt idx="291171">
                  <c:v>58.389659217979897</c:v>
                </c:pt>
                <c:pt idx="291172">
                  <c:v>58.3897286400505</c:v>
                </c:pt>
                <c:pt idx="291173">
                  <c:v>58.389798061898901</c:v>
                </c:pt>
                <c:pt idx="291174">
                  <c:v>58.389867483525101</c:v>
                </c:pt>
                <c:pt idx="291175">
                  <c:v>58.389936904929101</c:v>
                </c:pt>
                <c:pt idx="291176">
                  <c:v>58.3900063261109</c:v>
                </c:pt>
                <c:pt idx="291177">
                  <c:v>58.390075747070497</c:v>
                </c:pt>
                <c:pt idx="291178">
                  <c:v>58.390145167807802</c:v>
                </c:pt>
                <c:pt idx="291179">
                  <c:v>58.390214588322998</c:v>
                </c:pt>
                <c:pt idx="291180">
                  <c:v>58.3902840086159</c:v>
                </c:pt>
                <c:pt idx="291181">
                  <c:v>58.390353428686701</c:v>
                </c:pt>
                <c:pt idx="291182">
                  <c:v>58.390422848535202</c:v>
                </c:pt>
                <c:pt idx="291183">
                  <c:v>58.390492268161502</c:v>
                </c:pt>
                <c:pt idx="291184">
                  <c:v>58.390561687565601</c:v>
                </c:pt>
                <c:pt idx="291185">
                  <c:v>58.390631106747499</c:v>
                </c:pt>
                <c:pt idx="291186">
                  <c:v>58.390700525707203</c:v>
                </c:pt>
                <c:pt idx="291187">
                  <c:v>58.390769944444699</c:v>
                </c:pt>
                <c:pt idx="291188">
                  <c:v>58.390839362960001</c:v>
                </c:pt>
                <c:pt idx="291189">
                  <c:v>58.390908781253103</c:v>
                </c:pt>
                <c:pt idx="291190">
                  <c:v>58.390978199324003</c:v>
                </c:pt>
                <c:pt idx="291191">
                  <c:v>58.391047617172703</c:v>
                </c:pt>
                <c:pt idx="291192">
                  <c:v>58.391117034799201</c:v>
                </c:pt>
                <c:pt idx="291193">
                  <c:v>58.391186452203499</c:v>
                </c:pt>
                <c:pt idx="291194">
                  <c:v>58.391255869385603</c:v>
                </c:pt>
                <c:pt idx="291195">
                  <c:v>58.391325286345499</c:v>
                </c:pt>
                <c:pt idx="291196">
                  <c:v>58.391394703083201</c:v>
                </c:pt>
                <c:pt idx="291197">
                  <c:v>58.391464119598702</c:v>
                </c:pt>
                <c:pt idx="291198">
                  <c:v>58.391533535891902</c:v>
                </c:pt>
                <c:pt idx="291199">
                  <c:v>58.391602951963101</c:v>
                </c:pt>
                <c:pt idx="291200">
                  <c:v>58.391672367811999</c:v>
                </c:pt>
                <c:pt idx="291201">
                  <c:v>58.391741783438697</c:v>
                </c:pt>
                <c:pt idx="291202">
                  <c:v>58.3918111988432</c:v>
                </c:pt>
                <c:pt idx="291203">
                  <c:v>58.391880614025503</c:v>
                </c:pt>
                <c:pt idx="291204">
                  <c:v>58.391950028985697</c:v>
                </c:pt>
                <c:pt idx="291205">
                  <c:v>58.392019443723598</c:v>
                </c:pt>
                <c:pt idx="291206">
                  <c:v>58.392088858239397</c:v>
                </c:pt>
                <c:pt idx="291207">
                  <c:v>58.392158272533003</c:v>
                </c:pt>
                <c:pt idx="291208">
                  <c:v>58.392227686604301</c:v>
                </c:pt>
                <c:pt idx="291209">
                  <c:v>58.392297100453497</c:v>
                </c:pt>
                <c:pt idx="291210">
                  <c:v>58.3923665140805</c:v>
                </c:pt>
                <c:pt idx="291211">
                  <c:v>58.392435927485401</c:v>
                </c:pt>
                <c:pt idx="291212">
                  <c:v>58.392505340668002</c:v>
                </c:pt>
                <c:pt idx="291213">
                  <c:v>58.392574753628402</c:v>
                </c:pt>
                <c:pt idx="291214">
                  <c:v>58.392644166366701</c:v>
                </c:pt>
                <c:pt idx="291215">
                  <c:v>58.392713578882798</c:v>
                </c:pt>
                <c:pt idx="291216">
                  <c:v>58.392782991176702</c:v>
                </c:pt>
                <c:pt idx="291217">
                  <c:v>58.392852403248398</c:v>
                </c:pt>
                <c:pt idx="291218">
                  <c:v>58.3929218150979</c:v>
                </c:pt>
                <c:pt idx="291219">
                  <c:v>58.3929912267253</c:v>
                </c:pt>
                <c:pt idx="291220">
                  <c:v>58.3930606381304</c:v>
                </c:pt>
                <c:pt idx="291221">
                  <c:v>58.393130049313399</c:v>
                </c:pt>
                <c:pt idx="291222">
                  <c:v>58.393199460274197</c:v>
                </c:pt>
                <c:pt idx="291223">
                  <c:v>58.3932688710129</c:v>
                </c:pt>
                <c:pt idx="291224">
                  <c:v>58.393338281529303</c:v>
                </c:pt>
                <c:pt idx="291225">
                  <c:v>58.393407691823597</c:v>
                </c:pt>
                <c:pt idx="291226">
                  <c:v>58.393477101895698</c:v>
                </c:pt>
                <c:pt idx="291227">
                  <c:v>58.393546511745598</c:v>
                </c:pt>
                <c:pt idx="291228">
                  <c:v>58.393615921373403</c:v>
                </c:pt>
                <c:pt idx="291229">
                  <c:v>58.393685330778901</c:v>
                </c:pt>
                <c:pt idx="291230">
                  <c:v>58.393754739962397</c:v>
                </c:pt>
                <c:pt idx="291231">
                  <c:v>58.393824148923599</c:v>
                </c:pt>
                <c:pt idx="291232">
                  <c:v>58.393893557662601</c:v>
                </c:pt>
                <c:pt idx="291233">
                  <c:v>58.393962966179501</c:v>
                </c:pt>
                <c:pt idx="291234">
                  <c:v>58.3940323744742</c:v>
                </c:pt>
                <c:pt idx="291235">
                  <c:v>58.394101782546798</c:v>
                </c:pt>
                <c:pt idx="291236">
                  <c:v>58.394171190397202</c:v>
                </c:pt>
                <c:pt idx="291237">
                  <c:v>58.394240598025398</c:v>
                </c:pt>
                <c:pt idx="291238">
                  <c:v>58.3943100054314</c:v>
                </c:pt>
                <c:pt idx="291239">
                  <c:v>58.394379412615301</c:v>
                </c:pt>
                <c:pt idx="291240">
                  <c:v>58.394448819577001</c:v>
                </c:pt>
                <c:pt idx="291241">
                  <c:v>58.394518226316499</c:v>
                </c:pt>
                <c:pt idx="291242">
                  <c:v>58.394587632833897</c:v>
                </c:pt>
                <c:pt idx="291243">
                  <c:v>58.3946570391291</c:v>
                </c:pt>
                <c:pt idx="291244">
                  <c:v>58.394726445202203</c:v>
                </c:pt>
                <c:pt idx="291245">
                  <c:v>58.394795851053097</c:v>
                </c:pt>
                <c:pt idx="291246">
                  <c:v>58.394865256681797</c:v>
                </c:pt>
                <c:pt idx="291247">
                  <c:v>58.394934662088403</c:v>
                </c:pt>
                <c:pt idx="291248">
                  <c:v>58.395004067272801</c:v>
                </c:pt>
                <c:pt idx="291249">
                  <c:v>58.395073472234998</c:v>
                </c:pt>
                <c:pt idx="291250">
                  <c:v>58.3951428769751</c:v>
                </c:pt>
                <c:pt idx="291251">
                  <c:v>58.395212281493002</c:v>
                </c:pt>
                <c:pt idx="291252">
                  <c:v>58.395281685788802</c:v>
                </c:pt>
                <c:pt idx="291253">
                  <c:v>58.395351089862402</c:v>
                </c:pt>
                <c:pt idx="291254">
                  <c:v>58.3954204937139</c:v>
                </c:pt>
                <c:pt idx="291255">
                  <c:v>58.395489897343197</c:v>
                </c:pt>
                <c:pt idx="291256">
                  <c:v>58.3955593007503</c:v>
                </c:pt>
                <c:pt idx="291257">
                  <c:v>58.395628703935301</c:v>
                </c:pt>
                <c:pt idx="291258">
                  <c:v>58.395698106898202</c:v>
                </c:pt>
                <c:pt idx="291259">
                  <c:v>58.395767509638802</c:v>
                </c:pt>
                <c:pt idx="291260">
                  <c:v>58.395836912157399</c:v>
                </c:pt>
                <c:pt idx="291261">
                  <c:v>58.395906314453804</c:v>
                </c:pt>
                <c:pt idx="291262">
                  <c:v>58.395975716528</c:v>
                </c:pt>
                <c:pt idx="291263">
                  <c:v>58.396045118380101</c:v>
                </c:pt>
                <c:pt idx="291264">
                  <c:v>58.396114520010002</c:v>
                </c:pt>
                <c:pt idx="291265">
                  <c:v>58.396183921417801</c:v>
                </c:pt>
                <c:pt idx="291266">
                  <c:v>58.3962533226034</c:v>
                </c:pt>
                <c:pt idx="291267">
                  <c:v>58.396322723566897</c:v>
                </c:pt>
                <c:pt idx="291268">
                  <c:v>58.396392124308299</c:v>
                </c:pt>
                <c:pt idx="291269">
                  <c:v>58.396461524827501</c:v>
                </c:pt>
                <c:pt idx="291270">
                  <c:v>58.396530925124502</c:v>
                </c:pt>
                <c:pt idx="291271">
                  <c:v>58.396600325199401</c:v>
                </c:pt>
                <c:pt idx="291272">
                  <c:v>58.396669725052199</c:v>
                </c:pt>
                <c:pt idx="291273">
                  <c:v>58.396739124682803</c:v>
                </c:pt>
                <c:pt idx="291274">
                  <c:v>58.396808524091298</c:v>
                </c:pt>
                <c:pt idx="291275">
                  <c:v>58.3968779232776</c:v>
                </c:pt>
                <c:pt idx="291276">
                  <c:v>58.3969473222418</c:v>
                </c:pt>
                <c:pt idx="291277">
                  <c:v>58.397016720983899</c:v>
                </c:pt>
                <c:pt idx="291278">
                  <c:v>58.397086119503797</c:v>
                </c:pt>
                <c:pt idx="291279">
                  <c:v>58.3971555178016</c:v>
                </c:pt>
                <c:pt idx="291280">
                  <c:v>58.397224915877203</c:v>
                </c:pt>
                <c:pt idx="291281">
                  <c:v>58.397294313730697</c:v>
                </c:pt>
                <c:pt idx="291282">
                  <c:v>58.397363711362097</c:v>
                </c:pt>
                <c:pt idx="291283">
                  <c:v>58.397433108771303</c:v>
                </c:pt>
                <c:pt idx="291284">
                  <c:v>58.3975025059584</c:v>
                </c:pt>
                <c:pt idx="291285">
                  <c:v>58.397571902923403</c:v>
                </c:pt>
                <c:pt idx="291286">
                  <c:v>58.397641299666198</c:v>
                </c:pt>
                <c:pt idx="291287">
                  <c:v>58.397710696186898</c:v>
                </c:pt>
                <c:pt idx="291288">
                  <c:v>58.397780092485498</c:v>
                </c:pt>
                <c:pt idx="291289">
                  <c:v>58.397849488561903</c:v>
                </c:pt>
                <c:pt idx="291290">
                  <c:v>58.3979188844162</c:v>
                </c:pt>
                <c:pt idx="291291">
                  <c:v>58.397988280048402</c:v>
                </c:pt>
                <c:pt idx="291292">
                  <c:v>58.398057675458503</c:v>
                </c:pt>
                <c:pt idx="291293">
                  <c:v>58.398127070646403</c:v>
                </c:pt>
                <c:pt idx="291294">
                  <c:v>58.398196465612202</c:v>
                </c:pt>
                <c:pt idx="291295">
                  <c:v>58.398265860355799</c:v>
                </c:pt>
                <c:pt idx="291296">
                  <c:v>58.398335254877402</c:v>
                </c:pt>
                <c:pt idx="291297">
                  <c:v>58.398404649176797</c:v>
                </c:pt>
                <c:pt idx="291298">
                  <c:v>58.398474043254097</c:v>
                </c:pt>
                <c:pt idx="291299">
                  <c:v>58.398543437109197</c:v>
                </c:pt>
                <c:pt idx="291300">
                  <c:v>58.398612830742302</c:v>
                </c:pt>
                <c:pt idx="291301">
                  <c:v>58.398682224153198</c:v>
                </c:pt>
                <c:pt idx="291302">
                  <c:v>58.398751617342</c:v>
                </c:pt>
                <c:pt idx="291303">
                  <c:v>58.398821010308602</c:v>
                </c:pt>
                <c:pt idx="291304">
                  <c:v>58.398890403053201</c:v>
                </c:pt>
                <c:pt idx="291305">
                  <c:v>58.3989597955756</c:v>
                </c:pt>
                <c:pt idx="291306">
                  <c:v>58.399029187875897</c:v>
                </c:pt>
                <c:pt idx="291307">
                  <c:v>58.399098579954099</c:v>
                </c:pt>
                <c:pt idx="291308">
                  <c:v>58.399167971810201</c:v>
                </c:pt>
                <c:pt idx="291309">
                  <c:v>58.3992373634442</c:v>
                </c:pt>
                <c:pt idx="291310">
                  <c:v>58.399306754855999</c:v>
                </c:pt>
                <c:pt idx="291311">
                  <c:v>58.399376146045697</c:v>
                </c:pt>
                <c:pt idx="291312">
                  <c:v>58.3994455370133</c:v>
                </c:pt>
                <c:pt idx="291313">
                  <c:v>58.399514927758801</c:v>
                </c:pt>
                <c:pt idx="291314">
                  <c:v>58.399584318282201</c:v>
                </c:pt>
                <c:pt idx="291315">
                  <c:v>58.3996537085835</c:v>
                </c:pt>
                <c:pt idx="291316">
                  <c:v>58.399723098662697</c:v>
                </c:pt>
                <c:pt idx="291317">
                  <c:v>58.399792488519701</c:v>
                </c:pt>
                <c:pt idx="291318">
                  <c:v>58.399861878154603</c:v>
                </c:pt>
                <c:pt idx="291319">
                  <c:v>58.399931267567403</c:v>
                </c:pt>
                <c:pt idx="291320">
                  <c:v>58.400000656758202</c:v>
                </c:pt>
                <c:pt idx="291321">
                  <c:v>58.4000700457268</c:v>
                </c:pt>
                <c:pt idx="291322">
                  <c:v>58.400139434473303</c:v>
                </c:pt>
                <c:pt idx="291323">
                  <c:v>58.400208822997698</c:v>
                </c:pt>
                <c:pt idx="291324">
                  <c:v>58.400278211299998</c:v>
                </c:pt>
                <c:pt idx="291325">
                  <c:v>58.400347599380098</c:v>
                </c:pt>
                <c:pt idx="291326">
                  <c:v>58.400416987238202</c:v>
                </c:pt>
                <c:pt idx="291327">
                  <c:v>58.400486374874198</c:v>
                </c:pt>
                <c:pt idx="291328">
                  <c:v>58.400555762288</c:v>
                </c:pt>
                <c:pt idx="291329">
                  <c:v>58.400625149479801</c:v>
                </c:pt>
                <c:pt idx="291330">
                  <c:v>58.4006945364495</c:v>
                </c:pt>
                <c:pt idx="291331">
                  <c:v>58.400763923196997</c:v>
                </c:pt>
                <c:pt idx="291332">
                  <c:v>58.400833309722501</c:v>
                </c:pt>
                <c:pt idx="291333">
                  <c:v>58.400902696025803</c:v>
                </c:pt>
                <c:pt idx="291334">
                  <c:v>58.400972082107103</c:v>
                </c:pt>
                <c:pt idx="291335">
                  <c:v>58.401041467966301</c:v>
                </c:pt>
                <c:pt idx="291336">
                  <c:v>58.401110853603299</c:v>
                </c:pt>
                <c:pt idx="291337">
                  <c:v>58.401180239018302</c:v>
                </c:pt>
                <c:pt idx="291338">
                  <c:v>58.401249624211196</c:v>
                </c:pt>
                <c:pt idx="291339">
                  <c:v>58.401319009181897</c:v>
                </c:pt>
                <c:pt idx="291340">
                  <c:v>58.401388393930603</c:v>
                </c:pt>
                <c:pt idx="291341">
                  <c:v>58.4014577784572</c:v>
                </c:pt>
                <c:pt idx="291342">
                  <c:v>58.401527162761703</c:v>
                </c:pt>
                <c:pt idx="291343">
                  <c:v>58.401596546844097</c:v>
                </c:pt>
                <c:pt idx="291344">
                  <c:v>58.401665930704397</c:v>
                </c:pt>
                <c:pt idx="291345">
                  <c:v>58.401735314342602</c:v>
                </c:pt>
                <c:pt idx="291346">
                  <c:v>58.401804697758699</c:v>
                </c:pt>
                <c:pt idx="291347">
                  <c:v>58.401874080952801</c:v>
                </c:pt>
                <c:pt idx="291348">
                  <c:v>58.401943463924702</c:v>
                </c:pt>
                <c:pt idx="291349">
                  <c:v>58.402012846674602</c:v>
                </c:pt>
                <c:pt idx="291350">
                  <c:v>58.4020822292023</c:v>
                </c:pt>
                <c:pt idx="291351">
                  <c:v>58.402151611508003</c:v>
                </c:pt>
                <c:pt idx="291352">
                  <c:v>58.402220993591598</c:v>
                </c:pt>
                <c:pt idx="291353">
                  <c:v>58.402290375453099</c:v>
                </c:pt>
                <c:pt idx="291354">
                  <c:v>58.402359757092498</c:v>
                </c:pt>
                <c:pt idx="291355">
                  <c:v>58.402429138509902</c:v>
                </c:pt>
                <c:pt idx="291356">
                  <c:v>58.402498519705098</c:v>
                </c:pt>
                <c:pt idx="291357">
                  <c:v>58.402567900678299</c:v>
                </c:pt>
                <c:pt idx="291358">
                  <c:v>58.402637281429399</c:v>
                </c:pt>
                <c:pt idx="291359">
                  <c:v>58.402706661958398</c:v>
                </c:pt>
                <c:pt idx="291360">
                  <c:v>58.402776042265302</c:v>
                </c:pt>
                <c:pt idx="291361">
                  <c:v>58.402845422350197</c:v>
                </c:pt>
                <c:pt idx="291362">
                  <c:v>58.402914802212898</c:v>
                </c:pt>
                <c:pt idx="291363">
                  <c:v>58.402984181853597</c:v>
                </c:pt>
                <c:pt idx="291364">
                  <c:v>58.403053561272202</c:v>
                </c:pt>
                <c:pt idx="291365">
                  <c:v>58.403122940468798</c:v>
                </c:pt>
                <c:pt idx="291366">
                  <c:v>58.4031923194432</c:v>
                </c:pt>
                <c:pt idx="291367">
                  <c:v>58.4032616981956</c:v>
                </c:pt>
                <c:pt idx="291368">
                  <c:v>58.403331076725898</c:v>
                </c:pt>
                <c:pt idx="291369">
                  <c:v>58.403400455034102</c:v>
                </c:pt>
                <c:pt idx="291370">
                  <c:v>58.403469833120297</c:v>
                </c:pt>
                <c:pt idx="291371">
                  <c:v>58.403539210984398</c:v>
                </c:pt>
                <c:pt idx="291372">
                  <c:v>58.403608588626398</c:v>
                </c:pt>
                <c:pt idx="291373">
                  <c:v>58.403677966046303</c:v>
                </c:pt>
                <c:pt idx="291374">
                  <c:v>58.403747343244198</c:v>
                </c:pt>
                <c:pt idx="291375">
                  <c:v>58.40381672022</c:v>
                </c:pt>
                <c:pt idx="291376">
                  <c:v>58.4038860969737</c:v>
                </c:pt>
                <c:pt idx="291377">
                  <c:v>58.403955473505398</c:v>
                </c:pt>
                <c:pt idx="291378">
                  <c:v>58.404024849815002</c:v>
                </c:pt>
                <c:pt idx="291379">
                  <c:v>58.404094225902497</c:v>
                </c:pt>
                <c:pt idx="291380">
                  <c:v>58.404163601767898</c:v>
                </c:pt>
                <c:pt idx="291381">
                  <c:v>58.404232977411297</c:v>
                </c:pt>
                <c:pt idx="291382">
                  <c:v>58.404302352832602</c:v>
                </c:pt>
                <c:pt idx="291383">
                  <c:v>58.404371728031897</c:v>
                </c:pt>
                <c:pt idx="291384">
                  <c:v>58.404441103009098</c:v>
                </c:pt>
                <c:pt idx="291385">
                  <c:v>58.404510477764198</c:v>
                </c:pt>
                <c:pt idx="291386">
                  <c:v>58.404579852297303</c:v>
                </c:pt>
                <c:pt idx="291387">
                  <c:v>58.404649226608299</c:v>
                </c:pt>
                <c:pt idx="291388">
                  <c:v>58.404718600697301</c:v>
                </c:pt>
                <c:pt idx="291389">
                  <c:v>58.404787974564201</c:v>
                </c:pt>
                <c:pt idx="291390">
                  <c:v>58.404857348208999</c:v>
                </c:pt>
                <c:pt idx="291391">
                  <c:v>58.404926721631803</c:v>
                </c:pt>
                <c:pt idx="291392">
                  <c:v>58.404996094832498</c:v>
                </c:pt>
                <c:pt idx="291393">
                  <c:v>58.405065467811099</c:v>
                </c:pt>
                <c:pt idx="291394">
                  <c:v>58.405134840567698</c:v>
                </c:pt>
                <c:pt idx="291395">
                  <c:v>58.405204213102301</c:v>
                </c:pt>
                <c:pt idx="291396">
                  <c:v>58.405273585414797</c:v>
                </c:pt>
                <c:pt idx="291397">
                  <c:v>58.405342957505198</c:v>
                </c:pt>
                <c:pt idx="291398">
                  <c:v>58.405412329373597</c:v>
                </c:pt>
                <c:pt idx="291399">
                  <c:v>58.405481701019902</c:v>
                </c:pt>
                <c:pt idx="291400">
                  <c:v>58.405551072444197</c:v>
                </c:pt>
                <c:pt idx="291401">
                  <c:v>58.405620443646399</c:v>
                </c:pt>
                <c:pt idx="291402">
                  <c:v>58.405689814626498</c:v>
                </c:pt>
                <c:pt idx="291403">
                  <c:v>58.405759185384703</c:v>
                </c:pt>
                <c:pt idx="291404">
                  <c:v>58.405828555920699</c:v>
                </c:pt>
                <c:pt idx="291405">
                  <c:v>58.4058979262348</c:v>
                </c:pt>
                <c:pt idx="291406">
                  <c:v>58.4059672963267</c:v>
                </c:pt>
                <c:pt idx="291407">
                  <c:v>58.406036666196698</c:v>
                </c:pt>
                <c:pt idx="291408">
                  <c:v>58.406106035844502</c:v>
                </c:pt>
                <c:pt idx="291409">
                  <c:v>58.406175405270403</c:v>
                </c:pt>
                <c:pt idx="291410">
                  <c:v>58.406244774474203</c:v>
                </c:pt>
                <c:pt idx="291411">
                  <c:v>58.406314143455901</c:v>
                </c:pt>
                <c:pt idx="291412">
                  <c:v>58.406383512215598</c:v>
                </c:pt>
                <c:pt idx="291413">
                  <c:v>58.406452880753299</c:v>
                </c:pt>
                <c:pt idx="291414">
                  <c:v>58.4065222490689</c:v>
                </c:pt>
                <c:pt idx="291415">
                  <c:v>58.406591617162398</c:v>
                </c:pt>
                <c:pt idx="291416">
                  <c:v>58.406660985034001</c:v>
                </c:pt>
                <c:pt idx="291417">
                  <c:v>58.406730352683503</c:v>
                </c:pt>
                <c:pt idx="291418">
                  <c:v>58.406799720110897</c:v>
                </c:pt>
                <c:pt idx="291419">
                  <c:v>58.406869087316302</c:v>
                </c:pt>
                <c:pt idx="291420">
                  <c:v>58.406938454299699</c:v>
                </c:pt>
                <c:pt idx="291421">
                  <c:v>58.407007821061001</c:v>
                </c:pt>
                <c:pt idx="291422">
                  <c:v>58.407077187600301</c:v>
                </c:pt>
                <c:pt idx="291423">
                  <c:v>58.407146553917599</c:v>
                </c:pt>
                <c:pt idx="291424">
                  <c:v>58.407215920012803</c:v>
                </c:pt>
                <c:pt idx="291425">
                  <c:v>58.407285285885997</c:v>
                </c:pt>
                <c:pt idx="291426">
                  <c:v>58.407354651537197</c:v>
                </c:pt>
                <c:pt idx="291427">
                  <c:v>58.407424016966303</c:v>
                </c:pt>
                <c:pt idx="291428">
                  <c:v>58.407493382173399</c:v>
                </c:pt>
                <c:pt idx="291429">
                  <c:v>58.407562747158401</c:v>
                </c:pt>
                <c:pt idx="291430">
                  <c:v>58.407632111921501</c:v>
                </c:pt>
                <c:pt idx="291431">
                  <c:v>58.407701476462499</c:v>
                </c:pt>
                <c:pt idx="291432">
                  <c:v>58.407770840781403</c:v>
                </c:pt>
                <c:pt idx="291433">
                  <c:v>58.407840204878397</c:v>
                </c:pt>
                <c:pt idx="291434">
                  <c:v>58.407909568753297</c:v>
                </c:pt>
                <c:pt idx="291435">
                  <c:v>58.407978932406202</c:v>
                </c:pt>
                <c:pt idx="291436">
                  <c:v>58.408048295836998</c:v>
                </c:pt>
                <c:pt idx="291437">
                  <c:v>58.408117659045899</c:v>
                </c:pt>
                <c:pt idx="291438">
                  <c:v>58.408187022032699</c:v>
                </c:pt>
                <c:pt idx="291439">
                  <c:v>58.408256384797497</c:v>
                </c:pt>
                <c:pt idx="291440">
                  <c:v>58.4083257473402</c:v>
                </c:pt>
                <c:pt idx="291441">
                  <c:v>58.408395109660901</c:v>
                </c:pt>
                <c:pt idx="291442">
                  <c:v>58.4084644717597</c:v>
                </c:pt>
                <c:pt idx="291443">
                  <c:v>58.408533833636398</c:v>
                </c:pt>
                <c:pt idx="291444">
                  <c:v>58.408603195291001</c:v>
                </c:pt>
                <c:pt idx="291445">
                  <c:v>58.408672556723701</c:v>
                </c:pt>
                <c:pt idx="291446">
                  <c:v>58.4087419179343</c:v>
                </c:pt>
                <c:pt idx="291447">
                  <c:v>58.408811278922897</c:v>
                </c:pt>
                <c:pt idx="291448">
                  <c:v>58.4088806396895</c:v>
                </c:pt>
                <c:pt idx="291449">
                  <c:v>58.4089500002341</c:v>
                </c:pt>
                <c:pt idx="291450">
                  <c:v>58.409019360556599</c:v>
                </c:pt>
                <c:pt idx="291451">
                  <c:v>58.409088720657103</c:v>
                </c:pt>
                <c:pt idx="291452">
                  <c:v>58.409158080535697</c:v>
                </c:pt>
                <c:pt idx="291453">
                  <c:v>58.409227440192197</c:v>
                </c:pt>
                <c:pt idx="291454">
                  <c:v>58.409296799626702</c:v>
                </c:pt>
                <c:pt idx="291455">
                  <c:v>58.409366158839198</c:v>
                </c:pt>
                <c:pt idx="291456">
                  <c:v>58.4094355178296</c:v>
                </c:pt>
                <c:pt idx="291457">
                  <c:v>58.409504876598099</c:v>
                </c:pt>
                <c:pt idx="291458">
                  <c:v>58.409574235144497</c:v>
                </c:pt>
                <c:pt idx="291459">
                  <c:v>58.409643593468999</c:v>
                </c:pt>
                <c:pt idx="291460">
                  <c:v>58.4097129515714</c:v>
                </c:pt>
                <c:pt idx="291461">
                  <c:v>58.409782309451799</c:v>
                </c:pt>
                <c:pt idx="291462">
                  <c:v>58.409851667110203</c:v>
                </c:pt>
                <c:pt idx="291463">
                  <c:v>58.409921024546598</c:v>
                </c:pt>
                <c:pt idx="291464">
                  <c:v>58.409990381760998</c:v>
                </c:pt>
                <c:pt idx="291465">
                  <c:v>58.410059738753397</c:v>
                </c:pt>
                <c:pt idx="291466">
                  <c:v>58.4101290955238</c:v>
                </c:pt>
                <c:pt idx="291467">
                  <c:v>58.410198452072201</c:v>
                </c:pt>
                <c:pt idx="291468">
                  <c:v>58.410267808398501</c:v>
                </c:pt>
                <c:pt idx="291469">
                  <c:v>58.410337164502899</c:v>
                </c:pt>
                <c:pt idx="291470">
                  <c:v>58.410406520385301</c:v>
                </c:pt>
                <c:pt idx="291471">
                  <c:v>58.410475876045602</c:v>
                </c:pt>
                <c:pt idx="291472">
                  <c:v>58.410545231484001</c:v>
                </c:pt>
                <c:pt idx="291473">
                  <c:v>58.410614586700397</c:v>
                </c:pt>
                <c:pt idx="291474">
                  <c:v>58.4106839416947</c:v>
                </c:pt>
                <c:pt idx="291475">
                  <c:v>58.410753296467099</c:v>
                </c:pt>
                <c:pt idx="291476">
                  <c:v>58.410822651017497</c:v>
                </c:pt>
                <c:pt idx="291477">
                  <c:v>58.410892005345801</c:v>
                </c:pt>
                <c:pt idx="291478">
                  <c:v>58.410961359452202</c:v>
                </c:pt>
                <c:pt idx="291479">
                  <c:v>58.411030713336601</c:v>
                </c:pt>
                <c:pt idx="291480">
                  <c:v>58.411100066998898</c:v>
                </c:pt>
                <c:pt idx="291481">
                  <c:v>58.4111694204393</c:v>
                </c:pt>
                <c:pt idx="291482">
                  <c:v>58.411238773657701</c:v>
                </c:pt>
                <c:pt idx="291483">
                  <c:v>58.411308126654099</c:v>
                </c:pt>
                <c:pt idx="291484">
                  <c:v>58.411377479428502</c:v>
                </c:pt>
                <c:pt idx="291485">
                  <c:v>58.411446831980903</c:v>
                </c:pt>
                <c:pt idx="291486">
                  <c:v>58.411516184311402</c:v>
                </c:pt>
                <c:pt idx="291487">
                  <c:v>58.4115855364198</c:v>
                </c:pt>
                <c:pt idx="291488">
                  <c:v>58.411654888306202</c:v>
                </c:pt>
                <c:pt idx="291489">
                  <c:v>58.411724239970702</c:v>
                </c:pt>
                <c:pt idx="291490">
                  <c:v>58.411793591413101</c:v>
                </c:pt>
                <c:pt idx="291491">
                  <c:v>58.411862942633597</c:v>
                </c:pt>
                <c:pt idx="291492">
                  <c:v>58.411932293632098</c:v>
                </c:pt>
                <c:pt idx="291493">
                  <c:v>58.412001644408598</c:v>
                </c:pt>
                <c:pt idx="291494">
                  <c:v>58.412070994963102</c:v>
                </c:pt>
                <c:pt idx="291495">
                  <c:v>58.412140345295597</c:v>
                </c:pt>
                <c:pt idx="291496">
                  <c:v>58.412209695406197</c:v>
                </c:pt>
                <c:pt idx="291497">
                  <c:v>58.412279045294703</c:v>
                </c:pt>
                <c:pt idx="291498">
                  <c:v>58.412348394961299</c:v>
                </c:pt>
                <c:pt idx="291499">
                  <c:v>58.4124177444059</c:v>
                </c:pt>
                <c:pt idx="291500">
                  <c:v>58.412487093628499</c:v>
                </c:pt>
                <c:pt idx="291501">
                  <c:v>58.412556442629203</c:v>
                </c:pt>
                <c:pt idx="291502">
                  <c:v>58.412625791407798</c:v>
                </c:pt>
                <c:pt idx="291503">
                  <c:v>58.412695139964498</c:v>
                </c:pt>
                <c:pt idx="291504">
                  <c:v>58.412764488299203</c:v>
                </c:pt>
                <c:pt idx="291505">
                  <c:v>58.412833836411899</c:v>
                </c:pt>
                <c:pt idx="291506">
                  <c:v>58.412903184302699</c:v>
                </c:pt>
                <c:pt idx="291507">
                  <c:v>58.412972531971398</c:v>
                </c:pt>
                <c:pt idx="291508">
                  <c:v>58.413041879418202</c:v>
                </c:pt>
                <c:pt idx="291509">
                  <c:v>58.413111226642997</c:v>
                </c:pt>
                <c:pt idx="291510">
                  <c:v>58.413180573645903</c:v>
                </c:pt>
                <c:pt idx="291511">
                  <c:v>58.413249920426701</c:v>
                </c:pt>
                <c:pt idx="291512">
                  <c:v>58.413319266985603</c:v>
                </c:pt>
                <c:pt idx="291513">
                  <c:v>58.413388613322603</c:v>
                </c:pt>
                <c:pt idx="291514">
                  <c:v>58.413457959437501</c:v>
                </c:pt>
                <c:pt idx="291515">
                  <c:v>58.413527305330497</c:v>
                </c:pt>
                <c:pt idx="291516">
                  <c:v>58.413596651001498</c:v>
                </c:pt>
                <c:pt idx="291517">
                  <c:v>58.413665996450497</c:v>
                </c:pt>
                <c:pt idx="291518">
                  <c:v>58.413735341677601</c:v>
                </c:pt>
                <c:pt idx="291519">
                  <c:v>58.413804686682703</c:v>
                </c:pt>
                <c:pt idx="291520">
                  <c:v>58.413874031465802</c:v>
                </c:pt>
                <c:pt idx="291521">
                  <c:v>58.413943376026999</c:v>
                </c:pt>
                <c:pt idx="291522">
                  <c:v>58.414012720366202</c:v>
                </c:pt>
                <c:pt idx="291523">
                  <c:v>58.414082064483502</c:v>
                </c:pt>
                <c:pt idx="291524">
                  <c:v>58.4141514083787</c:v>
                </c:pt>
                <c:pt idx="291525">
                  <c:v>58.414220752052103</c:v>
                </c:pt>
                <c:pt idx="291526">
                  <c:v>58.414290095503397</c:v>
                </c:pt>
                <c:pt idx="291527">
                  <c:v>58.414359438732802</c:v>
                </c:pt>
                <c:pt idx="291528">
                  <c:v>58.414428781740199</c:v>
                </c:pt>
                <c:pt idx="291529">
                  <c:v>58.4144981245257</c:v>
                </c:pt>
                <c:pt idx="291530">
                  <c:v>58.414567467089199</c:v>
                </c:pt>
                <c:pt idx="291531">
                  <c:v>58.414636809430696</c:v>
                </c:pt>
                <c:pt idx="291532">
                  <c:v>58.414706151550298</c:v>
                </c:pt>
                <c:pt idx="291533">
                  <c:v>58.414775493447998</c:v>
                </c:pt>
                <c:pt idx="291534">
                  <c:v>58.414844835123603</c:v>
                </c:pt>
                <c:pt idx="291535">
                  <c:v>58.414914176577298</c:v>
                </c:pt>
                <c:pt idx="291536">
                  <c:v>58.414983517809098</c:v>
                </c:pt>
                <c:pt idx="291537">
                  <c:v>58.415052858818903</c:v>
                </c:pt>
                <c:pt idx="291538">
                  <c:v>58.415122199606699</c:v>
                </c:pt>
                <c:pt idx="291539">
                  <c:v>58.4151915401726</c:v>
                </c:pt>
                <c:pt idx="291540">
                  <c:v>58.415260880516598</c:v>
                </c:pt>
                <c:pt idx="291541">
                  <c:v>58.415330220638602</c:v>
                </c:pt>
                <c:pt idx="291542">
                  <c:v>58.415399560538603</c:v>
                </c:pt>
                <c:pt idx="291543">
                  <c:v>58.415468900216702</c:v>
                </c:pt>
                <c:pt idx="291544">
                  <c:v>58.415538239672799</c:v>
                </c:pt>
                <c:pt idx="291545">
                  <c:v>58.415607578907</c:v>
                </c:pt>
                <c:pt idx="291546">
                  <c:v>58.415676917919299</c:v>
                </c:pt>
                <c:pt idx="291547">
                  <c:v>58.415746256709603</c:v>
                </c:pt>
                <c:pt idx="291548">
                  <c:v>58.415815595277898</c:v>
                </c:pt>
                <c:pt idx="291549">
                  <c:v>58.415884933624298</c:v>
                </c:pt>
                <c:pt idx="291550">
                  <c:v>58.415954271748703</c:v>
                </c:pt>
                <c:pt idx="291551">
                  <c:v>58.416023609651297</c:v>
                </c:pt>
                <c:pt idx="291552">
                  <c:v>58.416092947331798</c:v>
                </c:pt>
                <c:pt idx="291553">
                  <c:v>58.416162284790403</c:v>
                </c:pt>
                <c:pt idx="291554">
                  <c:v>58.416231622027098</c:v>
                </c:pt>
                <c:pt idx="291555">
                  <c:v>58.416300959041799</c:v>
                </c:pt>
                <c:pt idx="291556">
                  <c:v>58.416370295834597</c:v>
                </c:pt>
                <c:pt idx="291557">
                  <c:v>58.416439632405499</c:v>
                </c:pt>
                <c:pt idx="291558">
                  <c:v>58.4165089687544</c:v>
                </c:pt>
                <c:pt idx="291559">
                  <c:v>58.416578304881398</c:v>
                </c:pt>
                <c:pt idx="291560">
                  <c:v>58.416647640786401</c:v>
                </c:pt>
                <c:pt idx="291561">
                  <c:v>58.416716976469502</c:v>
                </c:pt>
                <c:pt idx="291562">
                  <c:v>58.4167863119307</c:v>
                </c:pt>
                <c:pt idx="291563">
                  <c:v>58.416855647169903</c:v>
                </c:pt>
                <c:pt idx="291564">
                  <c:v>58.416924982187197</c:v>
                </c:pt>
                <c:pt idx="291565">
                  <c:v>58.416994316982503</c:v>
                </c:pt>
                <c:pt idx="291566">
                  <c:v>58.4170636515559</c:v>
                </c:pt>
                <c:pt idx="291567">
                  <c:v>58.417132985907401</c:v>
                </c:pt>
                <c:pt idx="291568">
                  <c:v>58.4172023200369</c:v>
                </c:pt>
                <c:pt idx="291569">
                  <c:v>58.417271653944603</c:v>
                </c:pt>
                <c:pt idx="291570">
                  <c:v>58.417340987630197</c:v>
                </c:pt>
                <c:pt idx="291571">
                  <c:v>58.417410321094003</c:v>
                </c:pt>
                <c:pt idx="291572">
                  <c:v>58.4174796543358</c:v>
                </c:pt>
                <c:pt idx="291573">
                  <c:v>58.417548987355701</c:v>
                </c:pt>
                <c:pt idx="291574">
                  <c:v>58.4176183201537</c:v>
                </c:pt>
                <c:pt idx="291575">
                  <c:v>58.417687652729697</c:v>
                </c:pt>
                <c:pt idx="291576">
                  <c:v>58.417756985083798</c:v>
                </c:pt>
                <c:pt idx="291577">
                  <c:v>58.417826317215997</c:v>
                </c:pt>
                <c:pt idx="291578">
                  <c:v>58.417895649126301</c:v>
                </c:pt>
                <c:pt idx="291579">
                  <c:v>58.417964980814602</c:v>
                </c:pt>
                <c:pt idx="291580">
                  <c:v>58.418034312281002</c:v>
                </c:pt>
                <c:pt idx="291581">
                  <c:v>58.418103643525498</c:v>
                </c:pt>
                <c:pt idx="291582">
                  <c:v>58.418172974548</c:v>
                </c:pt>
                <c:pt idx="291583">
                  <c:v>58.418242305348699</c:v>
                </c:pt>
                <c:pt idx="291584">
                  <c:v>58.418311635927402</c:v>
                </c:pt>
                <c:pt idx="291585">
                  <c:v>58.418380966284197</c:v>
                </c:pt>
                <c:pt idx="291586">
                  <c:v>58.418450296419103</c:v>
                </c:pt>
                <c:pt idx="291587">
                  <c:v>58.418519626331999</c:v>
                </c:pt>
                <c:pt idx="291588">
                  <c:v>58.418588956023001</c:v>
                </c:pt>
                <c:pt idx="291589">
                  <c:v>58.418658285492199</c:v>
                </c:pt>
                <c:pt idx="291590">
                  <c:v>58.418727614739403</c:v>
                </c:pt>
                <c:pt idx="291591">
                  <c:v>58.418796943764598</c:v>
                </c:pt>
                <c:pt idx="291592">
                  <c:v>58.418866272568003</c:v>
                </c:pt>
                <c:pt idx="291593">
                  <c:v>58.418935601149499</c:v>
                </c:pt>
                <c:pt idx="291594">
                  <c:v>58.419004929509001</c:v>
                </c:pt>
                <c:pt idx="291595">
                  <c:v>58.419074257646599</c:v>
                </c:pt>
                <c:pt idx="291596">
                  <c:v>58.419143585562303</c:v>
                </c:pt>
                <c:pt idx="291597">
                  <c:v>58.419212913256104</c:v>
                </c:pt>
                <c:pt idx="291598">
                  <c:v>58.419282240728002</c:v>
                </c:pt>
                <c:pt idx="291599">
                  <c:v>58.419351567977998</c:v>
                </c:pt>
                <c:pt idx="291600">
                  <c:v>58.419420895006098</c:v>
                </c:pt>
                <c:pt idx="291601">
                  <c:v>58.419490221812197</c:v>
                </c:pt>
                <c:pt idx="291602">
                  <c:v>58.419559548396499</c:v>
                </c:pt>
                <c:pt idx="291603">
                  <c:v>58.4196288747588</c:v>
                </c:pt>
                <c:pt idx="291604">
                  <c:v>58.419698200899198</c:v>
                </c:pt>
                <c:pt idx="291605">
                  <c:v>58.4197675268178</c:v>
                </c:pt>
                <c:pt idx="291606">
                  <c:v>58.419836852514401</c:v>
                </c:pt>
                <c:pt idx="291607">
                  <c:v>58.419906177989098</c:v>
                </c:pt>
                <c:pt idx="291608">
                  <c:v>58.419975503241901</c:v>
                </c:pt>
                <c:pt idx="291609">
                  <c:v>58.4200448282728</c:v>
                </c:pt>
                <c:pt idx="291610">
                  <c:v>58.420114153081798</c:v>
                </c:pt>
                <c:pt idx="291611">
                  <c:v>58.4201834776689</c:v>
                </c:pt>
                <c:pt idx="291612">
                  <c:v>58.420252802034099</c:v>
                </c:pt>
                <c:pt idx="291613">
                  <c:v>58.420322126177403</c:v>
                </c:pt>
                <c:pt idx="291614">
                  <c:v>58.420391450098798</c:v>
                </c:pt>
                <c:pt idx="291615">
                  <c:v>58.420460773798297</c:v>
                </c:pt>
                <c:pt idx="291616">
                  <c:v>58.420530097275901</c:v>
                </c:pt>
                <c:pt idx="291617">
                  <c:v>58.420599420531502</c:v>
                </c:pt>
                <c:pt idx="291618">
                  <c:v>58.420668743565301</c:v>
                </c:pt>
                <c:pt idx="291619">
                  <c:v>58.420738066377197</c:v>
                </c:pt>
                <c:pt idx="291620">
                  <c:v>58.420807388967297</c:v>
                </c:pt>
                <c:pt idx="291621">
                  <c:v>58.420876711335403</c:v>
                </c:pt>
                <c:pt idx="291622">
                  <c:v>58.420946033481599</c:v>
                </c:pt>
                <c:pt idx="291623">
                  <c:v>58.421015355405899</c:v>
                </c:pt>
                <c:pt idx="291624">
                  <c:v>58.421084677108297</c:v>
                </c:pt>
                <c:pt idx="291625">
                  <c:v>58.421153998588899</c:v>
                </c:pt>
                <c:pt idx="291626">
                  <c:v>58.421223319847499</c:v>
                </c:pt>
                <c:pt idx="291627">
                  <c:v>58.421292640884303</c:v>
                </c:pt>
                <c:pt idx="291628">
                  <c:v>58.421361961699098</c:v>
                </c:pt>
                <c:pt idx="291629">
                  <c:v>58.421431282292097</c:v>
                </c:pt>
                <c:pt idx="291630">
                  <c:v>58.421500602663201</c:v>
                </c:pt>
                <c:pt idx="291631">
                  <c:v>58.421569922812402</c:v>
                </c:pt>
                <c:pt idx="291632">
                  <c:v>58.421639242739701</c:v>
                </c:pt>
                <c:pt idx="291633">
                  <c:v>58.421708562445097</c:v>
                </c:pt>
                <c:pt idx="291634">
                  <c:v>58.421777881928698</c:v>
                </c:pt>
                <c:pt idx="291635">
                  <c:v>58.421847201190303</c:v>
                </c:pt>
                <c:pt idx="291636">
                  <c:v>58.421916520230099</c:v>
                </c:pt>
                <c:pt idx="291637">
                  <c:v>58.421985839047899</c:v>
                </c:pt>
                <c:pt idx="291638">
                  <c:v>58.422055157643896</c:v>
                </c:pt>
                <c:pt idx="291639">
                  <c:v>58.422124476018098</c:v>
                </c:pt>
                <c:pt idx="291640">
                  <c:v>58.422193794170298</c:v>
                </c:pt>
                <c:pt idx="291641">
                  <c:v>58.422263112100602</c:v>
                </c:pt>
                <c:pt idx="291642">
                  <c:v>58.422332429809103</c:v>
                </c:pt>
                <c:pt idx="291643">
                  <c:v>58.422401747295702</c:v>
                </c:pt>
                <c:pt idx="291644">
                  <c:v>58.422471064560398</c:v>
                </c:pt>
                <c:pt idx="291645">
                  <c:v>58.422540381603199</c:v>
                </c:pt>
                <c:pt idx="291646">
                  <c:v>58.422609698424203</c:v>
                </c:pt>
                <c:pt idx="291647">
                  <c:v>58.422679015023299</c:v>
                </c:pt>
                <c:pt idx="291648">
                  <c:v>58.422748331400499</c:v>
                </c:pt>
                <c:pt idx="291649">
                  <c:v>58.422817647555803</c:v>
                </c:pt>
                <c:pt idx="291650">
                  <c:v>58.422886963489297</c:v>
                </c:pt>
                <c:pt idx="291651">
                  <c:v>58.422956279200797</c:v>
                </c:pt>
                <c:pt idx="291652">
                  <c:v>58.4230255946905</c:v>
                </c:pt>
                <c:pt idx="291653">
                  <c:v>58.423094909958401</c:v>
                </c:pt>
                <c:pt idx="291654">
                  <c:v>58.4231642250043</c:v>
                </c:pt>
                <c:pt idx="291655">
                  <c:v>58.423233539828402</c:v>
                </c:pt>
                <c:pt idx="291656">
                  <c:v>58.423302854430602</c:v>
                </c:pt>
                <c:pt idx="291657">
                  <c:v>58.423372168810999</c:v>
                </c:pt>
                <c:pt idx="291658">
                  <c:v>58.423441482969501</c:v>
                </c:pt>
                <c:pt idx="291659">
                  <c:v>58.4235107969061</c:v>
                </c:pt>
                <c:pt idx="291660">
                  <c:v>58.423580110620797</c:v>
                </c:pt>
                <c:pt idx="291661">
                  <c:v>58.423649424113698</c:v>
                </c:pt>
                <c:pt idx="291662">
                  <c:v>58.423718737384696</c:v>
                </c:pt>
                <c:pt idx="291663">
                  <c:v>58.423788050433799</c:v>
                </c:pt>
                <c:pt idx="291664">
                  <c:v>58.423857363261099</c:v>
                </c:pt>
                <c:pt idx="291665">
                  <c:v>58.423926675866497</c:v>
                </c:pt>
                <c:pt idx="291666">
                  <c:v>58.423995988250098</c:v>
                </c:pt>
                <c:pt idx="291667">
                  <c:v>58.424065300411797</c:v>
                </c:pt>
                <c:pt idx="291668">
                  <c:v>58.424134612351601</c:v>
                </c:pt>
                <c:pt idx="291669">
                  <c:v>58.424203924069602</c:v>
                </c:pt>
                <c:pt idx="291670">
                  <c:v>58.4242732355657</c:v>
                </c:pt>
                <c:pt idx="291671">
                  <c:v>58.424342546839902</c:v>
                </c:pt>
                <c:pt idx="291672">
                  <c:v>58.424411857892302</c:v>
                </c:pt>
                <c:pt idx="291673">
                  <c:v>58.424481168722799</c:v>
                </c:pt>
                <c:pt idx="291674">
                  <c:v>58.424550479331501</c:v>
                </c:pt>
                <c:pt idx="291675">
                  <c:v>58.4246197897183</c:v>
                </c:pt>
                <c:pt idx="291676">
                  <c:v>58.424689099883302</c:v>
                </c:pt>
                <c:pt idx="291677">
                  <c:v>58.424758409826403</c:v>
                </c:pt>
                <c:pt idx="291678">
                  <c:v>58.424827719547601</c:v>
                </c:pt>
                <c:pt idx="291679">
                  <c:v>58.424897029047003</c:v>
                </c:pt>
                <c:pt idx="291680">
                  <c:v>58.424966338324502</c:v>
                </c:pt>
                <c:pt idx="291681">
                  <c:v>58.425035647380199</c:v>
                </c:pt>
                <c:pt idx="291682">
                  <c:v>58.425104956214099</c:v>
                </c:pt>
                <c:pt idx="291683">
                  <c:v>58.425174264825998</c:v>
                </c:pt>
                <c:pt idx="291684">
                  <c:v>58.4252435732162</c:v>
                </c:pt>
                <c:pt idx="291685">
                  <c:v>58.4253128813844</c:v>
                </c:pt>
                <c:pt idx="291686">
                  <c:v>58.425382189330897</c:v>
                </c:pt>
                <c:pt idx="291687">
                  <c:v>58.425451497055498</c:v>
                </c:pt>
                <c:pt idx="291688">
                  <c:v>58.425520804558197</c:v>
                </c:pt>
                <c:pt idx="291689">
                  <c:v>58.425590111839099</c:v>
                </c:pt>
                <c:pt idx="291690">
                  <c:v>58.4256594188981</c:v>
                </c:pt>
                <c:pt idx="291691">
                  <c:v>58.425728725735297</c:v>
                </c:pt>
                <c:pt idx="291692">
                  <c:v>58.425798032350698</c:v>
                </c:pt>
                <c:pt idx="291693">
                  <c:v>58.425867338744197</c:v>
                </c:pt>
                <c:pt idx="291694">
                  <c:v>58.425936644915801</c:v>
                </c:pt>
                <c:pt idx="291695">
                  <c:v>58.426005950865601</c:v>
                </c:pt>
                <c:pt idx="291696">
                  <c:v>58.426075256593599</c:v>
                </c:pt>
                <c:pt idx="291697">
                  <c:v>58.4261445620998</c:v>
                </c:pt>
                <c:pt idx="291698">
                  <c:v>58.426213867384099</c:v>
                </c:pt>
                <c:pt idx="291699">
                  <c:v>58.426283172446503</c:v>
                </c:pt>
                <c:pt idx="291700">
                  <c:v>58.426352477287097</c:v>
                </c:pt>
                <c:pt idx="291701">
                  <c:v>58.426421781905901</c:v>
                </c:pt>
                <c:pt idx="291702">
                  <c:v>58.426491086302804</c:v>
                </c:pt>
                <c:pt idx="291703">
                  <c:v>58.426560390477903</c:v>
                </c:pt>
                <c:pt idx="291704">
                  <c:v>58.426629694431199</c:v>
                </c:pt>
                <c:pt idx="291705">
                  <c:v>58.4266989981626</c:v>
                </c:pt>
                <c:pt idx="291706">
                  <c:v>58.426768301672197</c:v>
                </c:pt>
                <c:pt idx="291707">
                  <c:v>58.426837604959999</c:v>
                </c:pt>
                <c:pt idx="291708">
                  <c:v>58.426906908025899</c:v>
                </c:pt>
                <c:pt idx="291709">
                  <c:v>58.426976210870002</c:v>
                </c:pt>
                <c:pt idx="291710">
                  <c:v>58.427045513492303</c:v>
                </c:pt>
                <c:pt idx="291711">
                  <c:v>58.427114815892701</c:v>
                </c:pt>
                <c:pt idx="291712">
                  <c:v>58.427184118071303</c:v>
                </c:pt>
                <c:pt idx="291713">
                  <c:v>58.427253420028102</c:v>
                </c:pt>
                <c:pt idx="291714">
                  <c:v>58.427322721762998</c:v>
                </c:pt>
                <c:pt idx="291715">
                  <c:v>58.427392023276099</c:v>
                </c:pt>
                <c:pt idx="291716">
                  <c:v>58.427461324567403</c:v>
                </c:pt>
                <c:pt idx="291717">
                  <c:v>58.427530625636898</c:v>
                </c:pt>
                <c:pt idx="291718">
                  <c:v>58.427599926484497</c:v>
                </c:pt>
                <c:pt idx="291719">
                  <c:v>58.4276692271103</c:v>
                </c:pt>
                <c:pt idx="291720">
                  <c:v>58.4277385275143</c:v>
                </c:pt>
                <c:pt idx="291721">
                  <c:v>58.427807827696398</c:v>
                </c:pt>
                <c:pt idx="291722">
                  <c:v>58.427877127656799</c:v>
                </c:pt>
                <c:pt idx="291723">
                  <c:v>58.427946427395298</c:v>
                </c:pt>
                <c:pt idx="291724">
                  <c:v>58.428015726911902</c:v>
                </c:pt>
                <c:pt idx="291725">
                  <c:v>58.428085026206801</c:v>
                </c:pt>
                <c:pt idx="291726">
                  <c:v>58.428154325279898</c:v>
                </c:pt>
                <c:pt idx="291727">
                  <c:v>58.4282236241311</c:v>
                </c:pt>
                <c:pt idx="291728">
                  <c:v>58.428292922760498</c:v>
                </c:pt>
                <c:pt idx="291729">
                  <c:v>58.428362221168101</c:v>
                </c:pt>
                <c:pt idx="291730">
                  <c:v>58.428431519353801</c:v>
                </c:pt>
                <c:pt idx="291731">
                  <c:v>58.428500817317797</c:v>
                </c:pt>
                <c:pt idx="291732">
                  <c:v>58.428570115059898</c:v>
                </c:pt>
                <c:pt idx="291733">
                  <c:v>58.428639412580203</c:v>
                </c:pt>
                <c:pt idx="291734">
                  <c:v>58.428708709878698</c:v>
                </c:pt>
                <c:pt idx="291735">
                  <c:v>58.428778006955397</c:v>
                </c:pt>
                <c:pt idx="291736">
                  <c:v>58.428847303810301</c:v>
                </c:pt>
                <c:pt idx="291737">
                  <c:v>58.428916600443301</c:v>
                </c:pt>
                <c:pt idx="291738">
                  <c:v>58.428985896854599</c:v>
                </c:pt>
                <c:pt idx="291739">
                  <c:v>58.429055193044</c:v>
                </c:pt>
                <c:pt idx="291740">
                  <c:v>58.429124489011699</c:v>
                </c:pt>
                <c:pt idx="291741">
                  <c:v>58.429193784757501</c:v>
                </c:pt>
                <c:pt idx="291742">
                  <c:v>58.429263080281501</c:v>
                </c:pt>
                <c:pt idx="291743">
                  <c:v>58.429332375583698</c:v>
                </c:pt>
                <c:pt idx="291744">
                  <c:v>58.429401670664099</c:v>
                </c:pt>
                <c:pt idx="291745">
                  <c:v>58.429470965522597</c:v>
                </c:pt>
                <c:pt idx="291746">
                  <c:v>58.429540260159399</c:v>
                </c:pt>
                <c:pt idx="291747">
                  <c:v>58.429609554574398</c:v>
                </c:pt>
                <c:pt idx="291748">
                  <c:v>58.429678848767502</c:v>
                </c:pt>
                <c:pt idx="291749">
                  <c:v>58.429748142738902</c:v>
                </c:pt>
                <c:pt idx="291750">
                  <c:v>58.429817436488499</c:v>
                </c:pt>
                <c:pt idx="291751">
                  <c:v>58.4298867300162</c:v>
                </c:pt>
                <c:pt idx="291752">
                  <c:v>58.429956023322198</c:v>
                </c:pt>
                <c:pt idx="291753">
                  <c:v>58.430025316406301</c:v>
                </c:pt>
                <c:pt idx="291754">
                  <c:v>58.4300946092686</c:v>
                </c:pt>
                <c:pt idx="291755">
                  <c:v>58.430163901909197</c:v>
                </c:pt>
                <c:pt idx="291756">
                  <c:v>58.430233194327897</c:v>
                </c:pt>
                <c:pt idx="291757">
                  <c:v>58.430302486524901</c:v>
                </c:pt>
                <c:pt idx="291758">
                  <c:v>58.430371778500003</c:v>
                </c:pt>
                <c:pt idx="291759">
                  <c:v>58.430441070253401</c:v>
                </c:pt>
                <c:pt idx="291760">
                  <c:v>58.430510361784897</c:v>
                </c:pt>
                <c:pt idx="291761">
                  <c:v>58.430579653094703</c:v>
                </c:pt>
                <c:pt idx="291762">
                  <c:v>58.4306489441827</c:v>
                </c:pt>
                <c:pt idx="291763">
                  <c:v>58.430718235048801</c:v>
                </c:pt>
                <c:pt idx="291764">
                  <c:v>58.430787525693198</c:v>
                </c:pt>
                <c:pt idx="291765">
                  <c:v>58.430856816115799</c:v>
                </c:pt>
                <c:pt idx="291766">
                  <c:v>58.430926106316598</c:v>
                </c:pt>
                <c:pt idx="291767">
                  <c:v>58.4309953962956</c:v>
                </c:pt>
                <c:pt idx="291768">
                  <c:v>58.4310646860528</c:v>
                </c:pt>
                <c:pt idx="291769">
                  <c:v>58.431133975588203</c:v>
                </c:pt>
                <c:pt idx="291770">
                  <c:v>58.431203264901797</c:v>
                </c:pt>
                <c:pt idx="291771">
                  <c:v>58.431272553993701</c:v>
                </c:pt>
                <c:pt idx="291772">
                  <c:v>58.431341842863702</c:v>
                </c:pt>
                <c:pt idx="291773">
                  <c:v>58.431411131512</c:v>
                </c:pt>
                <c:pt idx="291774">
                  <c:v>58.431480419938403</c:v>
                </c:pt>
                <c:pt idx="291775">
                  <c:v>58.431549708143102</c:v>
                </c:pt>
                <c:pt idx="291776">
                  <c:v>58.431618996126097</c:v>
                </c:pt>
                <c:pt idx="291777">
                  <c:v>58.431688283887198</c:v>
                </c:pt>
                <c:pt idx="291778">
                  <c:v>58.431757571426502</c:v>
                </c:pt>
                <c:pt idx="291779">
                  <c:v>58.431826858744003</c:v>
                </c:pt>
                <c:pt idx="291780">
                  <c:v>58.431896145839801</c:v>
                </c:pt>
                <c:pt idx="291781">
                  <c:v>58.431965432713802</c:v>
                </c:pt>
                <c:pt idx="291782">
                  <c:v>58.432034719366001</c:v>
                </c:pt>
                <c:pt idx="291783">
                  <c:v>58.432104005796397</c:v>
                </c:pt>
                <c:pt idx="291784">
                  <c:v>58.432173292005103</c:v>
                </c:pt>
                <c:pt idx="291785">
                  <c:v>58.432242577992</c:v>
                </c:pt>
                <c:pt idx="291786">
                  <c:v>58.432311863757</c:v>
                </c:pt>
                <c:pt idx="291787">
                  <c:v>58.432381149300397</c:v>
                </c:pt>
                <c:pt idx="291788">
                  <c:v>58.432450434621899</c:v>
                </c:pt>
                <c:pt idx="291789">
                  <c:v>58.432519719721697</c:v>
                </c:pt>
                <c:pt idx="291790">
                  <c:v>58.432589004599599</c:v>
                </c:pt>
                <c:pt idx="291791">
                  <c:v>58.432658289255798</c:v>
                </c:pt>
                <c:pt idx="291792">
                  <c:v>58.4327275736903</c:v>
                </c:pt>
                <c:pt idx="291793">
                  <c:v>58.4327968579029</c:v>
                </c:pt>
                <c:pt idx="291794">
                  <c:v>58.432866141893797</c:v>
                </c:pt>
                <c:pt idx="291795">
                  <c:v>58.432935425662897</c:v>
                </c:pt>
                <c:pt idx="291796">
                  <c:v>58.433004709210302</c:v>
                </c:pt>
                <c:pt idx="291797">
                  <c:v>58.433073992535903</c:v>
                </c:pt>
                <c:pt idx="291798">
                  <c:v>58.433143275639701</c:v>
                </c:pt>
                <c:pt idx="291799">
                  <c:v>58.433212558521703</c:v>
                </c:pt>
                <c:pt idx="291800">
                  <c:v>58.433281841182001</c:v>
                </c:pt>
                <c:pt idx="291801">
                  <c:v>58.433351123620497</c:v>
                </c:pt>
                <c:pt idx="291802">
                  <c:v>58.433420405837197</c:v>
                </c:pt>
                <c:pt idx="291803">
                  <c:v>58.4334896878322</c:v>
                </c:pt>
                <c:pt idx="291804">
                  <c:v>58.4335589696054</c:v>
                </c:pt>
                <c:pt idx="291805">
                  <c:v>58.433628251156797</c:v>
                </c:pt>
                <c:pt idx="291806">
                  <c:v>58.433697532486498</c:v>
                </c:pt>
                <c:pt idx="291807">
                  <c:v>58.433766813594403</c:v>
                </c:pt>
                <c:pt idx="291808">
                  <c:v>58.433836094480597</c:v>
                </c:pt>
                <c:pt idx="291809">
                  <c:v>58.433905375144903</c:v>
                </c:pt>
                <c:pt idx="291810">
                  <c:v>58.433974655587598</c:v>
                </c:pt>
                <c:pt idx="291811">
                  <c:v>58.434043935808397</c:v>
                </c:pt>
                <c:pt idx="291812">
                  <c:v>58.4341132158075</c:v>
                </c:pt>
                <c:pt idx="291813">
                  <c:v>58.434182495584899</c:v>
                </c:pt>
                <c:pt idx="291814">
                  <c:v>58.434251775140403</c:v>
                </c:pt>
                <c:pt idx="291815">
                  <c:v>58.434321054474303</c:v>
                </c:pt>
                <c:pt idx="291816">
                  <c:v>58.4343903335864</c:v>
                </c:pt>
                <c:pt idx="291817">
                  <c:v>58.434459612476701</c:v>
                </c:pt>
                <c:pt idx="291818">
                  <c:v>58.434528891145199</c:v>
                </c:pt>
                <c:pt idx="291819">
                  <c:v>58.434598169592</c:v>
                </c:pt>
                <c:pt idx="291820">
                  <c:v>58.434667447817098</c:v>
                </c:pt>
                <c:pt idx="291821">
                  <c:v>58.4347367258204</c:v>
                </c:pt>
                <c:pt idx="291822">
                  <c:v>58.434806003601899</c:v>
                </c:pt>
                <c:pt idx="291823">
                  <c:v>58.434875281161702</c:v>
                </c:pt>
                <c:pt idx="291824">
                  <c:v>58.434944558499801</c:v>
                </c:pt>
                <c:pt idx="291825">
                  <c:v>58.435013835615997</c:v>
                </c:pt>
                <c:pt idx="291826">
                  <c:v>58.435083112510597</c:v>
                </c:pt>
                <c:pt idx="291827">
                  <c:v>58.435152389183401</c:v>
                </c:pt>
                <c:pt idx="291828">
                  <c:v>58.435221665634401</c:v>
                </c:pt>
                <c:pt idx="291829">
                  <c:v>58.435290941863698</c:v>
                </c:pt>
                <c:pt idx="291830">
                  <c:v>58.435360217871299</c:v>
                </c:pt>
                <c:pt idx="291831">
                  <c:v>58.435429493657097</c:v>
                </c:pt>
                <c:pt idx="291832">
                  <c:v>58.435498769221098</c:v>
                </c:pt>
                <c:pt idx="291833">
                  <c:v>58.435568044563396</c:v>
                </c:pt>
                <c:pt idx="291834">
                  <c:v>58.435637319683998</c:v>
                </c:pt>
                <c:pt idx="291835">
                  <c:v>58.435706594582797</c:v>
                </c:pt>
                <c:pt idx="291836">
                  <c:v>58.435775869259899</c:v>
                </c:pt>
                <c:pt idx="291837">
                  <c:v>58.435845143715198</c:v>
                </c:pt>
                <c:pt idx="291838">
                  <c:v>58.435914417948801</c:v>
                </c:pt>
                <c:pt idx="291839">
                  <c:v>58.435983691960701</c:v>
                </c:pt>
                <c:pt idx="291840">
                  <c:v>58.436052965750797</c:v>
                </c:pt>
                <c:pt idx="291841">
                  <c:v>58.436122239319197</c:v>
                </c:pt>
                <c:pt idx="291842">
                  <c:v>58.4361915126658</c:v>
                </c:pt>
                <c:pt idx="291843">
                  <c:v>58.436260785790701</c:v>
                </c:pt>
                <c:pt idx="291844">
                  <c:v>58.436330058693898</c:v>
                </c:pt>
                <c:pt idx="291845">
                  <c:v>58.436399331375299</c:v>
                </c:pt>
                <c:pt idx="291846">
                  <c:v>58.436468603835003</c:v>
                </c:pt>
                <c:pt idx="291847">
                  <c:v>58.436537876072997</c:v>
                </c:pt>
                <c:pt idx="291848">
                  <c:v>58.436607148089202</c:v>
                </c:pt>
                <c:pt idx="291849">
                  <c:v>58.436676419883703</c:v>
                </c:pt>
                <c:pt idx="291850">
                  <c:v>58.436745691456402</c:v>
                </c:pt>
                <c:pt idx="291851">
                  <c:v>58.436814962807503</c:v>
                </c:pt>
                <c:pt idx="291852">
                  <c:v>58.436884233936802</c:v>
                </c:pt>
                <c:pt idx="291853">
                  <c:v>58.436953504844297</c:v>
                </c:pt>
                <c:pt idx="291854">
                  <c:v>58.437022775530203</c:v>
                </c:pt>
                <c:pt idx="291855">
                  <c:v>58.437092045994298</c:v>
                </c:pt>
                <c:pt idx="291856">
                  <c:v>58.437161316236597</c:v>
                </c:pt>
                <c:pt idx="291857">
                  <c:v>58.4372305862573</c:v>
                </c:pt>
                <c:pt idx="291858">
                  <c:v>58.4372998560562</c:v>
                </c:pt>
                <c:pt idx="291859">
                  <c:v>58.437369125633403</c:v>
                </c:pt>
                <c:pt idx="291860">
                  <c:v>58.437438394988803</c:v>
                </c:pt>
                <c:pt idx="291861">
                  <c:v>58.437507664122599</c:v>
                </c:pt>
                <c:pt idx="291862">
                  <c:v>58.437576933034599</c:v>
                </c:pt>
                <c:pt idx="291863">
                  <c:v>58.437646201724903</c:v>
                </c:pt>
                <c:pt idx="291864">
                  <c:v>58.437715470193503</c:v>
                </c:pt>
                <c:pt idx="291865">
                  <c:v>58.4377847384403</c:v>
                </c:pt>
                <c:pt idx="291866">
                  <c:v>58.4378540064655</c:v>
                </c:pt>
                <c:pt idx="291867">
                  <c:v>58.437923274268897</c:v>
                </c:pt>
                <c:pt idx="291868">
                  <c:v>58.437992541850598</c:v>
                </c:pt>
                <c:pt idx="291869">
                  <c:v>58.438061809210502</c:v>
                </c:pt>
                <c:pt idx="291870">
                  <c:v>58.438131076348803</c:v>
                </c:pt>
                <c:pt idx="291871">
                  <c:v>58.438200343265301</c:v>
                </c:pt>
                <c:pt idx="291872">
                  <c:v>58.438269609960102</c:v>
                </c:pt>
                <c:pt idx="291873">
                  <c:v>58.4383388764332</c:v>
                </c:pt>
                <c:pt idx="291874">
                  <c:v>58.438408142684601</c:v>
                </c:pt>
                <c:pt idx="291875">
                  <c:v>58.438477408714299</c:v>
                </c:pt>
                <c:pt idx="291876">
                  <c:v>58.4385466745222</c:v>
                </c:pt>
                <c:pt idx="291877">
                  <c:v>58.438615940108399</c:v>
                </c:pt>
                <c:pt idx="291878">
                  <c:v>58.438685205473</c:v>
                </c:pt>
                <c:pt idx="291879">
                  <c:v>58.438754470615798</c:v>
                </c:pt>
                <c:pt idx="291880">
                  <c:v>58.4388237355369</c:v>
                </c:pt>
                <c:pt idx="291881">
                  <c:v>58.438893000236298</c:v>
                </c:pt>
                <c:pt idx="291882">
                  <c:v>58.438962264714</c:v>
                </c:pt>
                <c:pt idx="291883">
                  <c:v>58.439031528969899</c:v>
                </c:pt>
                <c:pt idx="291884">
                  <c:v>58.439100793004201</c:v>
                </c:pt>
                <c:pt idx="291885">
                  <c:v>58.4391700568167</c:v>
                </c:pt>
                <c:pt idx="291886">
                  <c:v>58.439239320407601</c:v>
                </c:pt>
                <c:pt idx="291887">
                  <c:v>58.4393085837767</c:v>
                </c:pt>
                <c:pt idx="291888">
                  <c:v>58.439377846924202</c:v>
                </c:pt>
                <c:pt idx="291889">
                  <c:v>58.439447109849901</c:v>
                </c:pt>
                <c:pt idx="291890">
                  <c:v>58.439516372553904</c:v>
                </c:pt>
                <c:pt idx="291891">
                  <c:v>58.439585635036202</c:v>
                </c:pt>
                <c:pt idx="291892">
                  <c:v>58.439654897296798</c:v>
                </c:pt>
                <c:pt idx="291893">
                  <c:v>58.439724159335803</c:v>
                </c:pt>
                <c:pt idx="291894">
                  <c:v>58.439793421152999</c:v>
                </c:pt>
                <c:pt idx="291895">
                  <c:v>58.439862682748497</c:v>
                </c:pt>
                <c:pt idx="291896">
                  <c:v>58.4399319441223</c:v>
                </c:pt>
                <c:pt idx="291897">
                  <c:v>58.440001205274399</c:v>
                </c:pt>
                <c:pt idx="291898">
                  <c:v>58.440070466204801</c:v>
                </c:pt>
                <c:pt idx="291899">
                  <c:v>58.4401397269135</c:v>
                </c:pt>
                <c:pt idx="291900">
                  <c:v>58.440208987400602</c:v>
                </c:pt>
                <c:pt idx="291901">
                  <c:v>58.440278247665901</c:v>
                </c:pt>
                <c:pt idx="291902">
                  <c:v>58.440347507709497</c:v>
                </c:pt>
                <c:pt idx="291903">
                  <c:v>58.440416767531403</c:v>
                </c:pt>
                <c:pt idx="291904">
                  <c:v>58.440486027131698</c:v>
                </c:pt>
                <c:pt idx="291905">
                  <c:v>58.440555286510197</c:v>
                </c:pt>
                <c:pt idx="291906">
                  <c:v>58.440624545667099</c:v>
                </c:pt>
                <c:pt idx="291907">
                  <c:v>58.440693804602198</c:v>
                </c:pt>
                <c:pt idx="291908">
                  <c:v>58.4407630633157</c:v>
                </c:pt>
                <c:pt idx="291909">
                  <c:v>58.440832321807498</c:v>
                </c:pt>
                <c:pt idx="291910">
                  <c:v>58.4409015800776</c:v>
                </c:pt>
                <c:pt idx="291911">
                  <c:v>58.440970838125999</c:v>
                </c:pt>
                <c:pt idx="291912">
                  <c:v>58.441040095952701</c:v>
                </c:pt>
                <c:pt idx="291913">
                  <c:v>58.4411093535577</c:v>
                </c:pt>
                <c:pt idx="291914">
                  <c:v>58.441178610941002</c:v>
                </c:pt>
                <c:pt idx="291915">
                  <c:v>58.4412478681026</c:v>
                </c:pt>
                <c:pt idx="291916">
                  <c:v>58.441317125042602</c:v>
                </c:pt>
                <c:pt idx="291917">
                  <c:v>58.4413863817609</c:v>
                </c:pt>
                <c:pt idx="291918">
                  <c:v>58.441455638257501</c:v>
                </c:pt>
                <c:pt idx="291919">
                  <c:v>58.4415248945324</c:v>
                </c:pt>
                <c:pt idx="291920">
                  <c:v>58.441594150585601</c:v>
                </c:pt>
                <c:pt idx="291921">
                  <c:v>58.441663406417099</c:v>
                </c:pt>
                <c:pt idx="291922">
                  <c:v>58.441732662027</c:v>
                </c:pt>
                <c:pt idx="291923">
                  <c:v>58.441801917415198</c:v>
                </c:pt>
                <c:pt idx="291924">
                  <c:v>58.441871172581699</c:v>
                </c:pt>
                <c:pt idx="291925">
                  <c:v>58.441940427526497</c:v>
                </c:pt>
                <c:pt idx="291926">
                  <c:v>58.442009682249598</c:v>
                </c:pt>
                <c:pt idx="291927">
                  <c:v>58.442078936751102</c:v>
                </c:pt>
                <c:pt idx="291928">
                  <c:v>58.442148191030803</c:v>
                </c:pt>
                <c:pt idx="291929">
                  <c:v>58.442217445089</c:v>
                </c:pt>
                <c:pt idx="291930">
                  <c:v>58.4422866989254</c:v>
                </c:pt>
                <c:pt idx="291931">
                  <c:v>58.442355952540098</c:v>
                </c:pt>
                <c:pt idx="291932">
                  <c:v>58.442425205933198</c:v>
                </c:pt>
                <c:pt idx="291933">
                  <c:v>58.442494459104601</c:v>
                </c:pt>
                <c:pt idx="291934">
                  <c:v>58.442563712054302</c:v>
                </c:pt>
                <c:pt idx="291935">
                  <c:v>58.442632964782398</c:v>
                </c:pt>
                <c:pt idx="291936">
                  <c:v>58.442702217288797</c:v>
                </c:pt>
                <c:pt idx="291937">
                  <c:v>58.442771469573501</c:v>
                </c:pt>
                <c:pt idx="291938">
                  <c:v>58.4428407216366</c:v>
                </c:pt>
                <c:pt idx="291939">
                  <c:v>58.442909973477903</c:v>
                </c:pt>
                <c:pt idx="291940">
                  <c:v>58.442979225097602</c:v>
                </c:pt>
                <c:pt idx="291941">
                  <c:v>58.443048476495697</c:v>
                </c:pt>
                <c:pt idx="291942">
                  <c:v>58.443117727672004</c:v>
                </c:pt>
                <c:pt idx="291943">
                  <c:v>58.443186978626798</c:v>
                </c:pt>
                <c:pt idx="291944">
                  <c:v>58.443256229359797</c:v>
                </c:pt>
                <c:pt idx="291945">
                  <c:v>58.443325479871199</c:v>
                </c:pt>
                <c:pt idx="291946">
                  <c:v>58.443394730160897</c:v>
                </c:pt>
                <c:pt idx="291947">
                  <c:v>58.443463980228898</c:v>
                </c:pt>
                <c:pt idx="291948">
                  <c:v>58.443533230075303</c:v>
                </c:pt>
                <c:pt idx="291949">
                  <c:v>58.443602479699997</c:v>
                </c:pt>
                <c:pt idx="291950">
                  <c:v>58.443671729103102</c:v>
                </c:pt>
                <c:pt idx="291951">
                  <c:v>58.443740978284502</c:v>
                </c:pt>
                <c:pt idx="291952">
                  <c:v>58.443810227244199</c:v>
                </c:pt>
                <c:pt idx="291953">
                  <c:v>58.4438794759823</c:v>
                </c:pt>
                <c:pt idx="291954">
                  <c:v>58.443948724498703</c:v>
                </c:pt>
                <c:pt idx="291955">
                  <c:v>58.444017972793397</c:v>
                </c:pt>
                <c:pt idx="291956">
                  <c:v>58.4440872208665</c:v>
                </c:pt>
                <c:pt idx="291957">
                  <c:v>58.444156468717999</c:v>
                </c:pt>
                <c:pt idx="291958">
                  <c:v>58.444225716347802</c:v>
                </c:pt>
                <c:pt idx="291959">
                  <c:v>58.444294963755901</c:v>
                </c:pt>
                <c:pt idx="291960">
                  <c:v>58.444364210942403</c:v>
                </c:pt>
                <c:pt idx="291961">
                  <c:v>58.444433457907202</c:v>
                </c:pt>
                <c:pt idx="291962">
                  <c:v>58.444502704650397</c:v>
                </c:pt>
                <c:pt idx="291963">
                  <c:v>58.444571951171902</c:v>
                </c:pt>
                <c:pt idx="291964">
                  <c:v>58.444641197471697</c:v>
                </c:pt>
                <c:pt idx="291965">
                  <c:v>58.444710443550001</c:v>
                </c:pt>
                <c:pt idx="291966">
                  <c:v>58.444779689406502</c:v>
                </c:pt>
                <c:pt idx="291967">
                  <c:v>58.444848935041399</c:v>
                </c:pt>
                <c:pt idx="291968">
                  <c:v>58.4449181804547</c:v>
                </c:pt>
                <c:pt idx="291969">
                  <c:v>58.444987425646303</c:v>
                </c:pt>
                <c:pt idx="291970">
                  <c:v>58.445056670616303</c:v>
                </c:pt>
                <c:pt idx="291971">
                  <c:v>58.445125915364599</c:v>
                </c:pt>
                <c:pt idx="291972">
                  <c:v>58.445195159891298</c:v>
                </c:pt>
                <c:pt idx="291973">
                  <c:v>58.445264404196301</c:v>
                </c:pt>
                <c:pt idx="291974">
                  <c:v>58.4453336482797</c:v>
                </c:pt>
                <c:pt idx="291975">
                  <c:v>58.445402892141402</c:v>
                </c:pt>
                <c:pt idx="291976">
                  <c:v>58.4454721357815</c:v>
                </c:pt>
                <c:pt idx="291977">
                  <c:v>58.445541379200002</c:v>
                </c:pt>
                <c:pt idx="291978">
                  <c:v>58.445610622396799</c:v>
                </c:pt>
                <c:pt idx="291979">
                  <c:v>58.445679865372</c:v>
                </c:pt>
                <c:pt idx="291980">
                  <c:v>58.445749108125497</c:v>
                </c:pt>
                <c:pt idx="291981">
                  <c:v>58.445818350657397</c:v>
                </c:pt>
                <c:pt idx="291982">
                  <c:v>58.445887592967601</c:v>
                </c:pt>
                <c:pt idx="291983">
                  <c:v>58.445956835056201</c:v>
                </c:pt>
                <c:pt idx="291984">
                  <c:v>58.446026076923197</c:v>
                </c:pt>
                <c:pt idx="291985">
                  <c:v>58.446095318568503</c:v>
                </c:pt>
                <c:pt idx="291986">
                  <c:v>58.446164559992297</c:v>
                </c:pt>
                <c:pt idx="291987">
                  <c:v>58.446233801194303</c:v>
                </c:pt>
                <c:pt idx="291988">
                  <c:v>58.446303042174698</c:v>
                </c:pt>
                <c:pt idx="291989">
                  <c:v>58.446372282933503</c:v>
                </c:pt>
                <c:pt idx="291990">
                  <c:v>58.446441523470703</c:v>
                </c:pt>
                <c:pt idx="291991">
                  <c:v>58.4465107637862</c:v>
                </c:pt>
                <c:pt idx="291992">
                  <c:v>58.446580003880101</c:v>
                </c:pt>
                <c:pt idx="291993">
                  <c:v>58.446649243752397</c:v>
                </c:pt>
                <c:pt idx="291994">
                  <c:v>58.446718483402996</c:v>
                </c:pt>
                <c:pt idx="291995">
                  <c:v>58.446787722831999</c:v>
                </c:pt>
                <c:pt idx="291996">
                  <c:v>58.446856962039398</c:v>
                </c:pt>
                <c:pt idx="291997">
                  <c:v>58.4469262010252</c:v>
                </c:pt>
                <c:pt idx="291998">
                  <c:v>58.446995439789298</c:v>
                </c:pt>
                <c:pt idx="291999">
                  <c:v>58.447064678331799</c:v>
                </c:pt>
                <c:pt idx="292000">
                  <c:v>58.447133916652596</c:v>
                </c:pt>
                <c:pt idx="292001">
                  <c:v>58.447203154751897</c:v>
                </c:pt>
                <c:pt idx="292002">
                  <c:v>58.4472723926295</c:v>
                </c:pt>
                <c:pt idx="292003">
                  <c:v>58.4473416302855</c:v>
                </c:pt>
                <c:pt idx="292004">
                  <c:v>58.447410867719903</c:v>
                </c:pt>
                <c:pt idx="292005">
                  <c:v>58.447480104932602</c:v>
                </c:pt>
                <c:pt idx="292006">
                  <c:v>58.447549341923697</c:v>
                </c:pt>
                <c:pt idx="292007">
                  <c:v>58.447618578693202</c:v>
                </c:pt>
                <c:pt idx="292008">
                  <c:v>58.447687815241103</c:v>
                </c:pt>
                <c:pt idx="292009">
                  <c:v>58.4477570515674</c:v>
                </c:pt>
                <c:pt idx="292010">
                  <c:v>58.447826287672001</c:v>
                </c:pt>
                <c:pt idx="292011">
                  <c:v>58.447895523554998</c:v>
                </c:pt>
                <c:pt idx="292012">
                  <c:v>58.447964759216397</c:v>
                </c:pt>
                <c:pt idx="292013">
                  <c:v>58.4480339946562</c:v>
                </c:pt>
                <c:pt idx="292014">
                  <c:v>58.448103229874398</c:v>
                </c:pt>
                <c:pt idx="292015">
                  <c:v>58.4481724648709</c:v>
                </c:pt>
                <c:pt idx="292016">
                  <c:v>58.448241699645898</c:v>
                </c:pt>
                <c:pt idx="292017">
                  <c:v>58.448310934199199</c:v>
                </c:pt>
                <c:pt idx="292018">
                  <c:v>58.448380168530903</c:v>
                </c:pt>
                <c:pt idx="292019">
                  <c:v>58.448449402641003</c:v>
                </c:pt>
                <c:pt idx="292020">
                  <c:v>58.448518636529499</c:v>
                </c:pt>
                <c:pt idx="292021">
                  <c:v>58.448587870196398</c:v>
                </c:pt>
                <c:pt idx="292022">
                  <c:v>58.4486571036417</c:v>
                </c:pt>
                <c:pt idx="292023">
                  <c:v>58.448726336865299</c:v>
                </c:pt>
                <c:pt idx="292024">
                  <c:v>58.4487955698674</c:v>
                </c:pt>
                <c:pt idx="292025">
                  <c:v>58.448864802647797</c:v>
                </c:pt>
                <c:pt idx="292026">
                  <c:v>58.448934035206598</c:v>
                </c:pt>
                <c:pt idx="292027">
                  <c:v>58.449003267543802</c:v>
                </c:pt>
                <c:pt idx="292028">
                  <c:v>58.449072499659501</c:v>
                </c:pt>
                <c:pt idx="292029">
                  <c:v>58.449141731553503</c:v>
                </c:pt>
                <c:pt idx="292030">
                  <c:v>58.449210963225902</c:v>
                </c:pt>
                <c:pt idx="292031">
                  <c:v>58.449280194676703</c:v>
                </c:pt>
                <c:pt idx="292032">
                  <c:v>58.449349425905901</c:v>
                </c:pt>
                <c:pt idx="292033">
                  <c:v>58.449418656913501</c:v>
                </c:pt>
                <c:pt idx="292034">
                  <c:v>58.449487887699497</c:v>
                </c:pt>
                <c:pt idx="292035">
                  <c:v>58.449557118263797</c:v>
                </c:pt>
                <c:pt idx="292036">
                  <c:v>58.4496263486066</c:v>
                </c:pt>
                <c:pt idx="292037">
                  <c:v>58.449695578727798</c:v>
                </c:pt>
                <c:pt idx="292038">
                  <c:v>58.4497648086274</c:v>
                </c:pt>
                <c:pt idx="292039">
                  <c:v>58.449834038305397</c:v>
                </c:pt>
                <c:pt idx="292040">
                  <c:v>58.449903267761798</c:v>
                </c:pt>
                <c:pt idx="292041">
                  <c:v>58.449972496996601</c:v>
                </c:pt>
                <c:pt idx="292042">
                  <c:v>58.4500417260098</c:v>
                </c:pt>
                <c:pt idx="292043">
                  <c:v>58.450110954801403</c:v>
                </c:pt>
                <c:pt idx="292044">
                  <c:v>58.450180183371401</c:v>
                </c:pt>
                <c:pt idx="292045">
                  <c:v>58.450249411719803</c:v>
                </c:pt>
                <c:pt idx="292046">
                  <c:v>58.4503186398466</c:v>
                </c:pt>
                <c:pt idx="292047">
                  <c:v>58.4503878677518</c:v>
                </c:pt>
                <c:pt idx="292048">
                  <c:v>58.450457095435503</c:v>
                </c:pt>
                <c:pt idx="292049">
                  <c:v>58.450526322897502</c:v>
                </c:pt>
                <c:pt idx="292050">
                  <c:v>58.450595550137997</c:v>
                </c:pt>
                <c:pt idx="292051">
                  <c:v>58.450664777156803</c:v>
                </c:pt>
                <c:pt idx="292052">
                  <c:v>58.450734003954103</c:v>
                </c:pt>
                <c:pt idx="292053">
                  <c:v>58.4508032305298</c:v>
                </c:pt>
                <c:pt idx="292054">
                  <c:v>58.4508724568839</c:v>
                </c:pt>
                <c:pt idx="292055">
                  <c:v>58.450941683016403</c:v>
                </c:pt>
                <c:pt idx="292056">
                  <c:v>58.451010908927302</c:v>
                </c:pt>
                <c:pt idx="292057">
                  <c:v>58.451080134616603</c:v>
                </c:pt>
                <c:pt idx="292058">
                  <c:v>58.451149360084401</c:v>
                </c:pt>
                <c:pt idx="292059">
                  <c:v>58.451218585330501</c:v>
                </c:pt>
                <c:pt idx="292060">
                  <c:v>58.451287810355097</c:v>
                </c:pt>
                <c:pt idx="292061">
                  <c:v>58.451357035158097</c:v>
                </c:pt>
                <c:pt idx="292062">
                  <c:v>58.451426259739499</c:v>
                </c:pt>
                <c:pt idx="292063">
                  <c:v>58.451495484099397</c:v>
                </c:pt>
                <c:pt idx="292064">
                  <c:v>58.451564708237598</c:v>
                </c:pt>
                <c:pt idx="292065">
                  <c:v>58.451633932154301</c:v>
                </c:pt>
                <c:pt idx="292066">
                  <c:v>58.451703155849401</c:v>
                </c:pt>
                <c:pt idx="292067">
                  <c:v>58.451772379322897</c:v>
                </c:pt>
                <c:pt idx="292068">
                  <c:v>58.451841602574802</c:v>
                </c:pt>
                <c:pt idx="292069">
                  <c:v>58.451910825605196</c:v>
                </c:pt>
                <c:pt idx="292070">
                  <c:v>58.451980048414001</c:v>
                </c:pt>
                <c:pt idx="292071">
                  <c:v>58.452049271001201</c:v>
                </c:pt>
                <c:pt idx="292072">
                  <c:v>58.452118493366797</c:v>
                </c:pt>
                <c:pt idx="292073">
                  <c:v>58.452187715510902</c:v>
                </c:pt>
                <c:pt idx="292074">
                  <c:v>58.452256937433297</c:v>
                </c:pt>
                <c:pt idx="292075">
                  <c:v>58.452326159134302</c:v>
                </c:pt>
                <c:pt idx="292076">
                  <c:v>58.452395380613602</c:v>
                </c:pt>
                <c:pt idx="292077">
                  <c:v>58.452464601871398</c:v>
                </c:pt>
                <c:pt idx="292078">
                  <c:v>58.452533822907498</c:v>
                </c:pt>
                <c:pt idx="292079">
                  <c:v>58.452603043722199</c:v>
                </c:pt>
                <c:pt idx="292080">
                  <c:v>58.452672264315197</c:v>
                </c:pt>
                <c:pt idx="292081">
                  <c:v>58.452741484686698</c:v>
                </c:pt>
                <c:pt idx="292082">
                  <c:v>58.452810704836601</c:v>
                </c:pt>
                <c:pt idx="292083">
                  <c:v>58.452879924765</c:v>
                </c:pt>
                <c:pt idx="292084">
                  <c:v>58.452949144471702</c:v>
                </c:pt>
                <c:pt idx="292085">
                  <c:v>58.453018363957</c:v>
                </c:pt>
                <c:pt idx="292086">
                  <c:v>58.453087583220601</c:v>
                </c:pt>
                <c:pt idx="292087">
                  <c:v>58.453156802262697</c:v>
                </c:pt>
                <c:pt idx="292088">
                  <c:v>58.453226021083204</c:v>
                </c:pt>
                <c:pt idx="292089">
                  <c:v>58.453295239682198</c:v>
                </c:pt>
                <c:pt idx="292090">
                  <c:v>58.453364458059603</c:v>
                </c:pt>
                <c:pt idx="292091">
                  <c:v>58.453433676215397</c:v>
                </c:pt>
                <c:pt idx="292092">
                  <c:v>58.4535028941497</c:v>
                </c:pt>
                <c:pt idx="292093">
                  <c:v>58.4535721118624</c:v>
                </c:pt>
                <c:pt idx="292094">
                  <c:v>58.453641329353502</c:v>
                </c:pt>
                <c:pt idx="292095">
                  <c:v>58.4537105466231</c:v>
                </c:pt>
                <c:pt idx="292096">
                  <c:v>58.4537797636712</c:v>
                </c:pt>
                <c:pt idx="292097">
                  <c:v>58.453848980497597</c:v>
                </c:pt>
                <c:pt idx="292098">
                  <c:v>58.453918197102603</c:v>
                </c:pt>
                <c:pt idx="292099">
                  <c:v>58.453987413485898</c:v>
                </c:pt>
                <c:pt idx="292100">
                  <c:v>58.454056629647702</c:v>
                </c:pt>
                <c:pt idx="292101">
                  <c:v>58.454125845588003</c:v>
                </c:pt>
                <c:pt idx="292102">
                  <c:v>58.454195061306699</c:v>
                </c:pt>
                <c:pt idx="292103">
                  <c:v>58.454264276803798</c:v>
                </c:pt>
                <c:pt idx="292104">
                  <c:v>58.4543334920794</c:v>
                </c:pt>
                <c:pt idx="292105">
                  <c:v>58.454402707133497</c:v>
                </c:pt>
                <c:pt idx="292106">
                  <c:v>58.454471921965897</c:v>
                </c:pt>
                <c:pt idx="292107">
                  <c:v>58.4545411365769</c:v>
                </c:pt>
                <c:pt idx="292108">
                  <c:v>58.454610350966298</c:v>
                </c:pt>
                <c:pt idx="292109">
                  <c:v>58.4546795651341</c:v>
                </c:pt>
                <c:pt idx="292110">
                  <c:v>58.454748779080397</c:v>
                </c:pt>
                <c:pt idx="292111">
                  <c:v>58.454817992805197</c:v>
                </c:pt>
                <c:pt idx="292112">
                  <c:v>58.4548872063083</c:v>
                </c:pt>
                <c:pt idx="292113">
                  <c:v>58.454956419589998</c:v>
                </c:pt>
                <c:pt idx="292114">
                  <c:v>58.455025632650099</c:v>
                </c:pt>
                <c:pt idx="292115">
                  <c:v>58.455094845488702</c:v>
                </c:pt>
                <c:pt idx="292116">
                  <c:v>58.455164058105701</c:v>
                </c:pt>
                <c:pt idx="292117">
                  <c:v>58.455233270501203</c:v>
                </c:pt>
                <c:pt idx="292118">
                  <c:v>58.455302482675101</c:v>
                </c:pt>
                <c:pt idx="292119">
                  <c:v>58.455371694627502</c:v>
                </c:pt>
                <c:pt idx="292120">
                  <c:v>58.455440906358298</c:v>
                </c:pt>
                <c:pt idx="292121">
                  <c:v>58.455510117867597</c:v>
                </c:pt>
                <c:pt idx="292122">
                  <c:v>58.455579329155398</c:v>
                </c:pt>
                <c:pt idx="292123">
                  <c:v>58.455648540221603</c:v>
                </c:pt>
                <c:pt idx="292124">
                  <c:v>58.455717751066302</c:v>
                </c:pt>
                <c:pt idx="292125">
                  <c:v>58.455786961689498</c:v>
                </c:pt>
                <c:pt idx="292126">
                  <c:v>58.455856172091103</c:v>
                </c:pt>
                <c:pt idx="292127">
                  <c:v>58.455925382271197</c:v>
                </c:pt>
                <c:pt idx="292128">
                  <c:v>58.4559945922297</c:v>
                </c:pt>
                <c:pt idx="292129">
                  <c:v>58.4560638019667</c:v>
                </c:pt>
                <c:pt idx="292130">
                  <c:v>58.456133011482201</c:v>
                </c:pt>
                <c:pt idx="292131">
                  <c:v>58.456202220776099</c:v>
                </c:pt>
                <c:pt idx="292132">
                  <c:v>58.456271429848499</c:v>
                </c:pt>
                <c:pt idx="292133">
                  <c:v>58.456340638699402</c:v>
                </c:pt>
                <c:pt idx="292134">
                  <c:v>58.4564098473287</c:v>
                </c:pt>
                <c:pt idx="292135">
                  <c:v>58.456479055736501</c:v>
                </c:pt>
                <c:pt idx="292136">
                  <c:v>58.456548263922798</c:v>
                </c:pt>
                <c:pt idx="292137">
                  <c:v>58.456617471887597</c:v>
                </c:pt>
                <c:pt idx="292138">
                  <c:v>58.456686679630799</c:v>
                </c:pt>
                <c:pt idx="292139">
                  <c:v>58.456755887152497</c:v>
                </c:pt>
                <c:pt idx="292140">
                  <c:v>58.456825094452697</c:v>
                </c:pt>
                <c:pt idx="292141">
                  <c:v>58.4568943015313</c:v>
                </c:pt>
                <c:pt idx="292142">
                  <c:v>58.456963508388398</c:v>
                </c:pt>
                <c:pt idx="292143">
                  <c:v>58.457032715023999</c:v>
                </c:pt>
                <c:pt idx="292144">
                  <c:v>58.457101921438102</c:v>
                </c:pt>
                <c:pt idx="292145">
                  <c:v>58.457171127630602</c:v>
                </c:pt>
                <c:pt idx="292146">
                  <c:v>58.457240333601703</c:v>
                </c:pt>
                <c:pt idx="292147">
                  <c:v>58.457309539351201</c:v>
                </c:pt>
                <c:pt idx="292148">
                  <c:v>58.457378744879101</c:v>
                </c:pt>
                <c:pt idx="292149">
                  <c:v>58.457447950185603</c:v>
                </c:pt>
                <c:pt idx="292150">
                  <c:v>58.457517155270502</c:v>
                </c:pt>
                <c:pt idx="292151">
                  <c:v>58.457586360134002</c:v>
                </c:pt>
                <c:pt idx="292152">
                  <c:v>58.457655564775898</c:v>
                </c:pt>
                <c:pt idx="292153">
                  <c:v>58.457724769196197</c:v>
                </c:pt>
                <c:pt idx="292154">
                  <c:v>58.457793973395098</c:v>
                </c:pt>
                <c:pt idx="292155">
                  <c:v>58.457863177372502</c:v>
                </c:pt>
                <c:pt idx="292156">
                  <c:v>58.457932381128302</c:v>
                </c:pt>
                <c:pt idx="292157">
                  <c:v>58.458001584662597</c:v>
                </c:pt>
                <c:pt idx="292158">
                  <c:v>58.458070787975402</c:v>
                </c:pt>
                <c:pt idx="292159">
                  <c:v>58.458139991066702</c:v>
                </c:pt>
                <c:pt idx="292160">
                  <c:v>58.458209193936497</c:v>
                </c:pt>
                <c:pt idx="292161">
                  <c:v>58.458278396584703</c:v>
                </c:pt>
                <c:pt idx="292162">
                  <c:v>58.458347599011503</c:v>
                </c:pt>
                <c:pt idx="292163">
                  <c:v>58.4584168012167</c:v>
                </c:pt>
                <c:pt idx="292164">
                  <c:v>58.458486003200498</c:v>
                </c:pt>
                <c:pt idx="292165">
                  <c:v>58.4585552049627</c:v>
                </c:pt>
                <c:pt idx="292166">
                  <c:v>58.458624406503397</c:v>
                </c:pt>
                <c:pt idx="292167">
                  <c:v>58.458693607822603</c:v>
                </c:pt>
                <c:pt idx="292168">
                  <c:v>58.458762808920298</c:v>
                </c:pt>
                <c:pt idx="292169">
                  <c:v>58.458832009796502</c:v>
                </c:pt>
                <c:pt idx="292170">
                  <c:v>58.458901210451202</c:v>
                </c:pt>
                <c:pt idx="292171">
                  <c:v>58.458970410884397</c:v>
                </c:pt>
                <c:pt idx="292172">
                  <c:v>58.459039611096102</c:v>
                </c:pt>
                <c:pt idx="292173">
                  <c:v>58.459108811086203</c:v>
                </c:pt>
                <c:pt idx="292174">
                  <c:v>58.459178010854899</c:v>
                </c:pt>
                <c:pt idx="292175">
                  <c:v>58.459247210402097</c:v>
                </c:pt>
                <c:pt idx="292176">
                  <c:v>58.459316409727698</c:v>
                </c:pt>
                <c:pt idx="292177">
                  <c:v>58.459385608831901</c:v>
                </c:pt>
                <c:pt idx="292178">
                  <c:v>58.4594548077146</c:v>
                </c:pt>
                <c:pt idx="292179">
                  <c:v>58.459524006375702</c:v>
                </c:pt>
                <c:pt idx="292180">
                  <c:v>58.459593204815398</c:v>
                </c:pt>
                <c:pt idx="292181">
                  <c:v>58.459662403033597</c:v>
                </c:pt>
                <c:pt idx="292182">
                  <c:v>58.459731601030199</c:v>
                </c:pt>
                <c:pt idx="292183">
                  <c:v>58.459800798805396</c:v>
                </c:pt>
                <c:pt idx="292184">
                  <c:v>58.459869996359103</c:v>
                </c:pt>
                <c:pt idx="292185">
                  <c:v>58.459939193691298</c:v>
                </c:pt>
                <c:pt idx="292186">
                  <c:v>58.460008390802003</c:v>
                </c:pt>
                <c:pt idx="292187">
                  <c:v>58.460077587691202</c:v>
                </c:pt>
                <c:pt idx="292188">
                  <c:v>58.460146784358898</c:v>
                </c:pt>
                <c:pt idx="292189">
                  <c:v>58.460215980805103</c:v>
                </c:pt>
                <c:pt idx="292190">
                  <c:v>58.460285177029803</c:v>
                </c:pt>
                <c:pt idx="292191">
                  <c:v>58.460354373032999</c:v>
                </c:pt>
                <c:pt idx="292192">
                  <c:v>58.460423568814797</c:v>
                </c:pt>
                <c:pt idx="292193">
                  <c:v>58.460492764374997</c:v>
                </c:pt>
                <c:pt idx="292194">
                  <c:v>58.4605619597138</c:v>
                </c:pt>
                <c:pt idx="292195">
                  <c:v>58.460631154830999</c:v>
                </c:pt>
                <c:pt idx="292196">
                  <c:v>58.4607003497268</c:v>
                </c:pt>
                <c:pt idx="292197">
                  <c:v>58.460769544401103</c:v>
                </c:pt>
                <c:pt idx="292198">
                  <c:v>58.460838738853901</c:v>
                </c:pt>
                <c:pt idx="292199">
                  <c:v>58.460907933085203</c:v>
                </c:pt>
                <c:pt idx="292200">
                  <c:v>58.460977127095099</c:v>
                </c:pt>
                <c:pt idx="292201">
                  <c:v>58.461046320883398</c:v>
                </c:pt>
                <c:pt idx="292202">
                  <c:v>58.461115514450299</c:v>
                </c:pt>
                <c:pt idx="292203">
                  <c:v>58.461184707795702</c:v>
                </c:pt>
                <c:pt idx="292204">
                  <c:v>58.461253900919601</c:v>
                </c:pt>
                <c:pt idx="292205">
                  <c:v>58.461323093822003</c:v>
                </c:pt>
                <c:pt idx="292206">
                  <c:v>58.461392286502999</c:v>
                </c:pt>
                <c:pt idx="292207">
                  <c:v>58.461461478962498</c:v>
                </c:pt>
                <c:pt idx="292208">
                  <c:v>58.461530671200499</c:v>
                </c:pt>
                <c:pt idx="292209">
                  <c:v>58.461599863217003</c:v>
                </c:pt>
                <c:pt idx="292210">
                  <c:v>58.461669055012003</c:v>
                </c:pt>
                <c:pt idx="292211">
                  <c:v>58.461738246585597</c:v>
                </c:pt>
                <c:pt idx="292212">
                  <c:v>58.461807437937601</c:v>
                </c:pt>
                <c:pt idx="292213">
                  <c:v>58.4618766290682</c:v>
                </c:pt>
                <c:pt idx="292214">
                  <c:v>58.461945819977402</c:v>
                </c:pt>
                <c:pt idx="292215">
                  <c:v>58.462015010664999</c:v>
                </c:pt>
                <c:pt idx="292216">
                  <c:v>58.462084201131198</c:v>
                </c:pt>
                <c:pt idx="292217">
                  <c:v>58.4621533913759</c:v>
                </c:pt>
                <c:pt idx="292218">
                  <c:v>58.462222581399203</c:v>
                </c:pt>
                <c:pt idx="292219">
                  <c:v>58.462291771200903</c:v>
                </c:pt>
                <c:pt idx="292220">
                  <c:v>58.462360960781197</c:v>
                </c:pt>
                <c:pt idx="292221">
                  <c:v>58.462430150140101</c:v>
                </c:pt>
                <c:pt idx="292222">
                  <c:v>58.4624993392774</c:v>
                </c:pt>
                <c:pt idx="292223">
                  <c:v>58.462568528193302</c:v>
                </c:pt>
                <c:pt idx="292224">
                  <c:v>58.462637716887798</c:v>
                </c:pt>
                <c:pt idx="292225">
                  <c:v>58.462706905360697</c:v>
                </c:pt>
                <c:pt idx="292226">
                  <c:v>58.462776093612199</c:v>
                </c:pt>
                <c:pt idx="292227">
                  <c:v>58.462845281642203</c:v>
                </c:pt>
                <c:pt idx="292228">
                  <c:v>58.462914469450801</c:v>
                </c:pt>
                <c:pt idx="292229">
                  <c:v>58.462983657037903</c:v>
                </c:pt>
                <c:pt idx="292230">
                  <c:v>58.463052844403499</c:v>
                </c:pt>
                <c:pt idx="292231">
                  <c:v>58.463122031547698</c:v>
                </c:pt>
                <c:pt idx="292232">
                  <c:v>58.463191218470399</c:v>
                </c:pt>
                <c:pt idx="292233">
                  <c:v>58.463260405171603</c:v>
                </c:pt>
                <c:pt idx="292234">
                  <c:v>58.463329591651402</c:v>
                </c:pt>
                <c:pt idx="292235">
                  <c:v>58.463398777909802</c:v>
                </c:pt>
                <c:pt idx="292236">
                  <c:v>58.463467963946599</c:v>
                </c:pt>
                <c:pt idx="292237">
                  <c:v>58.463537149761997</c:v>
                </c:pt>
                <c:pt idx="292238">
                  <c:v>58.463606335355998</c:v>
                </c:pt>
                <c:pt idx="292239">
                  <c:v>58.463675520728501</c:v>
                </c:pt>
                <c:pt idx="292240">
                  <c:v>58.463744705879499</c:v>
                </c:pt>
                <c:pt idx="292241">
                  <c:v>58.463813890809099</c:v>
                </c:pt>
                <c:pt idx="292242">
                  <c:v>58.463883075517202</c:v>
                </c:pt>
                <c:pt idx="292243">
                  <c:v>58.4639522600039</c:v>
                </c:pt>
                <c:pt idx="292244">
                  <c:v>58.4640214442691</c:v>
                </c:pt>
                <c:pt idx="292245">
                  <c:v>58.464090628312903</c:v>
                </c:pt>
                <c:pt idx="292246">
                  <c:v>58.4641598121352</c:v>
                </c:pt>
                <c:pt idx="292247">
                  <c:v>58.4642289957361</c:v>
                </c:pt>
                <c:pt idx="292248">
                  <c:v>58.464298179115502</c:v>
                </c:pt>
                <c:pt idx="292249">
                  <c:v>58.464367362273499</c:v>
                </c:pt>
                <c:pt idx="292250">
                  <c:v>58.464436545209999</c:v>
                </c:pt>
                <c:pt idx="292251">
                  <c:v>58.464505727925001</c:v>
                </c:pt>
                <c:pt idx="292252">
                  <c:v>58.464574910418698</c:v>
                </c:pt>
                <c:pt idx="292253">
                  <c:v>58.464644092690797</c:v>
                </c:pt>
                <c:pt idx="292254">
                  <c:v>58.464713274741598</c:v>
                </c:pt>
                <c:pt idx="292255">
                  <c:v>58.464782456570802</c:v>
                </c:pt>
                <c:pt idx="292256">
                  <c:v>58.4648516381787</c:v>
                </c:pt>
                <c:pt idx="292257">
                  <c:v>58.464920819565101</c:v>
                </c:pt>
                <c:pt idx="292258">
                  <c:v>58.464990000729998</c:v>
                </c:pt>
                <c:pt idx="292259">
                  <c:v>58.465059181673503</c:v>
                </c:pt>
                <c:pt idx="292260">
                  <c:v>58.465128362395603</c:v>
                </c:pt>
                <c:pt idx="292261">
                  <c:v>58.465197542896199</c:v>
                </c:pt>
                <c:pt idx="292262">
                  <c:v>58.465266723175397</c:v>
                </c:pt>
                <c:pt idx="292263">
                  <c:v>58.465335903233097</c:v>
                </c:pt>
                <c:pt idx="292264">
                  <c:v>58.465405083069399</c:v>
                </c:pt>
                <c:pt idx="292265">
                  <c:v>58.465474262684303</c:v>
                </c:pt>
                <c:pt idx="292266">
                  <c:v>58.465543442077703</c:v>
                </c:pt>
                <c:pt idx="292267">
                  <c:v>58.465612621249697</c:v>
                </c:pt>
                <c:pt idx="292268">
                  <c:v>58.465681800200301</c:v>
                </c:pt>
                <c:pt idx="292269">
                  <c:v>58.4657509789294</c:v>
                </c:pt>
                <c:pt idx="292270">
                  <c:v>58.465820157437101</c:v>
                </c:pt>
                <c:pt idx="292271">
                  <c:v>58.465889335723297</c:v>
                </c:pt>
                <c:pt idx="292272">
                  <c:v>58.465958513788102</c:v>
                </c:pt>
                <c:pt idx="292273">
                  <c:v>58.466027691631503</c:v>
                </c:pt>
                <c:pt idx="292274">
                  <c:v>58.466096869253498</c:v>
                </c:pt>
                <c:pt idx="292275">
                  <c:v>58.466166046654003</c:v>
                </c:pt>
                <c:pt idx="292276">
                  <c:v>58.466235223833102</c:v>
                </c:pt>
                <c:pt idx="292277">
                  <c:v>58.466304400790698</c:v>
                </c:pt>
                <c:pt idx="292278">
                  <c:v>58.466373577527001</c:v>
                </c:pt>
                <c:pt idx="292279">
                  <c:v>58.4664427540418</c:v>
                </c:pt>
                <c:pt idx="292280">
                  <c:v>58.466511930335102</c:v>
                </c:pt>
                <c:pt idx="292281">
                  <c:v>58.466581106407098</c:v>
                </c:pt>
                <c:pt idx="292282">
                  <c:v>58.466650282257604</c:v>
                </c:pt>
                <c:pt idx="292283">
                  <c:v>58.466719457886697</c:v>
                </c:pt>
                <c:pt idx="292284">
                  <c:v>58.466788633294399</c:v>
                </c:pt>
                <c:pt idx="292285">
                  <c:v>58.466857808480597</c:v>
                </c:pt>
                <c:pt idx="292286">
                  <c:v>58.466926983445397</c:v>
                </c:pt>
                <c:pt idx="292287">
                  <c:v>58.466996158188799</c:v>
                </c:pt>
                <c:pt idx="292288">
                  <c:v>58.467065332710803</c:v>
                </c:pt>
                <c:pt idx="292289">
                  <c:v>58.467134507011302</c:v>
                </c:pt>
                <c:pt idx="292290">
                  <c:v>58.467203681090503</c:v>
                </c:pt>
                <c:pt idx="292291">
                  <c:v>58.467272854948199</c:v>
                </c:pt>
                <c:pt idx="292292">
                  <c:v>58.467342028584497</c:v>
                </c:pt>
                <c:pt idx="292293">
                  <c:v>58.467411201999397</c:v>
                </c:pt>
                <c:pt idx="292294">
                  <c:v>58.4674803751928</c:v>
                </c:pt>
                <c:pt idx="292295">
                  <c:v>58.467549548164897</c:v>
                </c:pt>
                <c:pt idx="292296">
                  <c:v>58.467618720915503</c:v>
                </c:pt>
                <c:pt idx="292297">
                  <c:v>58.467687893444698</c:v>
                </c:pt>
                <c:pt idx="292298">
                  <c:v>58.467757065752501</c:v>
                </c:pt>
                <c:pt idx="292299">
                  <c:v>58.467826237838899</c:v>
                </c:pt>
                <c:pt idx="292300">
                  <c:v>58.4678954097038</c:v>
                </c:pt>
                <c:pt idx="292301">
                  <c:v>58.467964581347402</c:v>
                </c:pt>
                <c:pt idx="292302">
                  <c:v>58.4680337527695</c:v>
                </c:pt>
                <c:pt idx="292303">
                  <c:v>58.4681029239702</c:v>
                </c:pt>
                <c:pt idx="292304">
                  <c:v>58.468172094949502</c:v>
                </c:pt>
                <c:pt idx="292305">
                  <c:v>58.468241265707498</c:v>
                </c:pt>
                <c:pt idx="292306">
                  <c:v>58.468310436244003</c:v>
                </c:pt>
                <c:pt idx="292307">
                  <c:v>58.468379606558997</c:v>
                </c:pt>
                <c:pt idx="292308">
                  <c:v>58.4684487766527</c:v>
                </c:pt>
                <c:pt idx="292309">
                  <c:v>58.468517946524997</c:v>
                </c:pt>
                <c:pt idx="292310">
                  <c:v>58.468587116175897</c:v>
                </c:pt>
                <c:pt idx="292311">
                  <c:v>58.468656285605299</c:v>
                </c:pt>
                <c:pt idx="292312">
                  <c:v>58.468725454813402</c:v>
                </c:pt>
                <c:pt idx="292313">
                  <c:v>58.468794623800001</c:v>
                </c:pt>
                <c:pt idx="292314">
                  <c:v>58.468863792565301</c:v>
                </c:pt>
                <c:pt idx="292315">
                  <c:v>58.468932961109097</c:v>
                </c:pt>
                <c:pt idx="292316">
                  <c:v>58.469002129431601</c:v>
                </c:pt>
                <c:pt idx="292317">
                  <c:v>58.469071297532601</c:v>
                </c:pt>
                <c:pt idx="292318">
                  <c:v>58.469140465412202</c:v>
                </c:pt>
                <c:pt idx="292319">
                  <c:v>58.469209633070498</c:v>
                </c:pt>
                <c:pt idx="292320">
                  <c:v>58.469278800507297</c:v>
                </c:pt>
                <c:pt idx="292321">
                  <c:v>58.469347967722797</c:v>
                </c:pt>
                <c:pt idx="292322">
                  <c:v>58.469417134716799</c:v>
                </c:pt>
                <c:pt idx="292323">
                  <c:v>58.469486301489397</c:v>
                </c:pt>
                <c:pt idx="292324">
                  <c:v>58.469555468040703</c:v>
                </c:pt>
                <c:pt idx="292325">
                  <c:v>58.469624634370497</c:v>
                </c:pt>
                <c:pt idx="292326">
                  <c:v>58.469693800479</c:v>
                </c:pt>
                <c:pt idx="292327">
                  <c:v>58.469762966366098</c:v>
                </c:pt>
                <c:pt idx="292328">
                  <c:v>58.469832132031698</c:v>
                </c:pt>
                <c:pt idx="292329">
                  <c:v>58.469901297476</c:v>
                </c:pt>
                <c:pt idx="292330">
                  <c:v>58.469970462698903</c:v>
                </c:pt>
                <c:pt idx="292331">
                  <c:v>58.470039627700402</c:v>
                </c:pt>
                <c:pt idx="292332">
                  <c:v>58.470108792480502</c:v>
                </c:pt>
                <c:pt idx="292333">
                  <c:v>58.470177957039198</c:v>
                </c:pt>
                <c:pt idx="292334">
                  <c:v>58.470247121376502</c:v>
                </c:pt>
                <c:pt idx="292335">
                  <c:v>58.470316285492402</c:v>
                </c:pt>
                <c:pt idx="292336">
                  <c:v>58.470385449387003</c:v>
                </c:pt>
                <c:pt idx="292337">
                  <c:v>58.470454613060099</c:v>
                </c:pt>
                <c:pt idx="292338">
                  <c:v>58.470523776511897</c:v>
                </c:pt>
                <c:pt idx="292339">
                  <c:v>58.470592939742303</c:v>
                </c:pt>
                <c:pt idx="292340">
                  <c:v>58.470662102751298</c:v>
                </c:pt>
                <c:pt idx="292341">
                  <c:v>58.470731265538902</c:v>
                </c:pt>
                <c:pt idx="292342">
                  <c:v>58.4708004281051</c:v>
                </c:pt>
                <c:pt idx="292343">
                  <c:v>58.47086959045</c:v>
                </c:pt>
                <c:pt idx="292344">
                  <c:v>58.470938752573403</c:v>
                </c:pt>
                <c:pt idx="292345">
                  <c:v>58.4710079144755</c:v>
                </c:pt>
                <c:pt idx="292346">
                  <c:v>58.471077076156199</c:v>
                </c:pt>
                <c:pt idx="292347">
                  <c:v>58.4711462376155</c:v>
                </c:pt>
                <c:pt idx="292348">
                  <c:v>58.471215398853502</c:v>
                </c:pt>
                <c:pt idx="292349">
                  <c:v>58.47128455987</c:v>
                </c:pt>
                <c:pt idx="292350">
                  <c:v>58.471353720665199</c:v>
                </c:pt>
                <c:pt idx="292351">
                  <c:v>58.471422881239</c:v>
                </c:pt>
                <c:pt idx="292352">
                  <c:v>58.471492041591397</c:v>
                </c:pt>
                <c:pt idx="292353">
                  <c:v>58.471561201722501</c:v>
                </c:pt>
                <c:pt idx="292354">
                  <c:v>58.471630361632201</c:v>
                </c:pt>
                <c:pt idx="292355">
                  <c:v>58.471699521320502</c:v>
                </c:pt>
                <c:pt idx="292356">
                  <c:v>58.471768680787399</c:v>
                </c:pt>
                <c:pt idx="292357">
                  <c:v>58.471837840032997</c:v>
                </c:pt>
                <c:pt idx="292358">
                  <c:v>58.471906999057197</c:v>
                </c:pt>
                <c:pt idx="292359">
                  <c:v>58.471976157859999</c:v>
                </c:pt>
                <c:pt idx="292360">
                  <c:v>58.472045316441402</c:v>
                </c:pt>
                <c:pt idx="292361">
                  <c:v>58.472114474801501</c:v>
                </c:pt>
                <c:pt idx="292362">
                  <c:v>58.472183632940201</c:v>
                </c:pt>
                <c:pt idx="292363">
                  <c:v>58.472252790857503</c:v>
                </c:pt>
                <c:pt idx="292364">
                  <c:v>58.4723219485535</c:v>
                </c:pt>
                <c:pt idx="292365">
                  <c:v>58.472391106028098</c:v>
                </c:pt>
                <c:pt idx="292366">
                  <c:v>58.472460263281299</c:v>
                </c:pt>
                <c:pt idx="292367">
                  <c:v>58.472529420313101</c:v>
                </c:pt>
                <c:pt idx="292368">
                  <c:v>58.472598577123598</c:v>
                </c:pt>
                <c:pt idx="292369">
                  <c:v>58.472667733712797</c:v>
                </c:pt>
                <c:pt idx="292370">
                  <c:v>58.472736890080498</c:v>
                </c:pt>
                <c:pt idx="292371">
                  <c:v>58.4728060462269</c:v>
                </c:pt>
                <c:pt idx="292372">
                  <c:v>58.472875202151997</c:v>
                </c:pt>
                <c:pt idx="292373">
                  <c:v>58.472944357855702</c:v>
                </c:pt>
                <c:pt idx="292374">
                  <c:v>58.473013513338003</c:v>
                </c:pt>
                <c:pt idx="292375">
                  <c:v>58.473082668598899</c:v>
                </c:pt>
                <c:pt idx="292376">
                  <c:v>58.473151823638503</c:v>
                </c:pt>
                <c:pt idx="292377">
                  <c:v>58.473220978456801</c:v>
                </c:pt>
                <c:pt idx="292378">
                  <c:v>58.473290133053602</c:v>
                </c:pt>
                <c:pt idx="292379">
                  <c:v>58.473359287429197</c:v>
                </c:pt>
                <c:pt idx="292380">
                  <c:v>58.473428441583302</c:v>
                </c:pt>
                <c:pt idx="292381">
                  <c:v>58.4734975955161</c:v>
                </c:pt>
                <c:pt idx="292382">
                  <c:v>58.473566749227601</c:v>
                </c:pt>
                <c:pt idx="292383">
                  <c:v>58.473635902717703</c:v>
                </c:pt>
                <c:pt idx="292384">
                  <c:v>58.4737050559864</c:v>
                </c:pt>
                <c:pt idx="292385">
                  <c:v>58.473774209033799</c:v>
                </c:pt>
                <c:pt idx="292386">
                  <c:v>58.473843361859899</c:v>
                </c:pt>
                <c:pt idx="292387">
                  <c:v>58.473912514464502</c:v>
                </c:pt>
                <c:pt idx="292388">
                  <c:v>58.473981666847898</c:v>
                </c:pt>
                <c:pt idx="292389">
                  <c:v>58.474050819009904</c:v>
                </c:pt>
                <c:pt idx="292390">
                  <c:v>58.474119970950497</c:v>
                </c:pt>
                <c:pt idx="292391">
                  <c:v>58.474189122669799</c:v>
                </c:pt>
                <c:pt idx="292392">
                  <c:v>58.474258274167703</c:v>
                </c:pt>
                <c:pt idx="292393">
                  <c:v>58.474327425444301</c:v>
                </c:pt>
                <c:pt idx="292394">
                  <c:v>58.474396576499601</c:v>
                </c:pt>
                <c:pt idx="292395">
                  <c:v>58.474465727333403</c:v>
                </c:pt>
                <c:pt idx="292396">
                  <c:v>58.474534877945999</c:v>
                </c:pt>
                <c:pt idx="292397">
                  <c:v>58.474604028337197</c:v>
                </c:pt>
                <c:pt idx="292398">
                  <c:v>58.474673178507103</c:v>
                </c:pt>
                <c:pt idx="292399">
                  <c:v>58.474742328455598</c:v>
                </c:pt>
                <c:pt idx="292400">
                  <c:v>58.474811478182801</c:v>
                </c:pt>
                <c:pt idx="292401">
                  <c:v>58.474880627688599</c:v>
                </c:pt>
                <c:pt idx="292402">
                  <c:v>58.474949776973098</c:v>
                </c:pt>
                <c:pt idx="292403">
                  <c:v>58.475018926036199</c:v>
                </c:pt>
                <c:pt idx="292404">
                  <c:v>58.475088074878002</c:v>
                </c:pt>
                <c:pt idx="292405">
                  <c:v>58.475157223498499</c:v>
                </c:pt>
                <c:pt idx="292406">
                  <c:v>58.475226371897598</c:v>
                </c:pt>
                <c:pt idx="292407">
                  <c:v>58.475295520075399</c:v>
                </c:pt>
                <c:pt idx="292408">
                  <c:v>58.475364668031901</c:v>
                </c:pt>
                <c:pt idx="292409">
                  <c:v>58.475433815766998</c:v>
                </c:pt>
                <c:pt idx="292410">
                  <c:v>58.475502963280803</c:v>
                </c:pt>
                <c:pt idx="292411">
                  <c:v>58.475572110573196</c:v>
                </c:pt>
                <c:pt idx="292412">
                  <c:v>58.475641257644398</c:v>
                </c:pt>
                <c:pt idx="292413">
                  <c:v>58.475710404494102</c:v>
                </c:pt>
                <c:pt idx="292414">
                  <c:v>58.475779551122599</c:v>
                </c:pt>
                <c:pt idx="292415">
                  <c:v>58.475848697529699</c:v>
                </c:pt>
                <c:pt idx="292416">
                  <c:v>58.4759178437155</c:v>
                </c:pt>
                <c:pt idx="292417">
                  <c:v>58.475986989679903</c:v>
                </c:pt>
                <c:pt idx="292418">
                  <c:v>58.4760561354231</c:v>
                </c:pt>
                <c:pt idx="292419">
                  <c:v>58.476125280944899</c:v>
                </c:pt>
                <c:pt idx="292420">
                  <c:v>58.4761944262453</c:v>
                </c:pt>
                <c:pt idx="292421">
                  <c:v>58.476263571324502</c:v>
                </c:pt>
                <c:pt idx="292422">
                  <c:v>58.476332716182299</c:v>
                </c:pt>
                <c:pt idx="292423">
                  <c:v>58.476401860818797</c:v>
                </c:pt>
                <c:pt idx="292424">
                  <c:v>58.476471005233897</c:v>
                </c:pt>
                <c:pt idx="292425">
                  <c:v>58.476540149427699</c:v>
                </c:pt>
                <c:pt idx="292426">
                  <c:v>58.476609293400301</c:v>
                </c:pt>
                <c:pt idx="292427">
                  <c:v>58.476678437151399</c:v>
                </c:pt>
                <c:pt idx="292428">
                  <c:v>58.476747580681298</c:v>
                </c:pt>
                <c:pt idx="292429">
                  <c:v>58.476816723989799</c:v>
                </c:pt>
                <c:pt idx="292430">
                  <c:v>58.476885867077101</c:v>
                </c:pt>
                <c:pt idx="292431">
                  <c:v>58.476955009942998</c:v>
                </c:pt>
                <c:pt idx="292432">
                  <c:v>58.477024152587497</c:v>
                </c:pt>
                <c:pt idx="292433">
                  <c:v>58.477093295010803</c:v>
                </c:pt>
                <c:pt idx="292434">
                  <c:v>58.477162437212698</c:v>
                </c:pt>
                <c:pt idx="292435">
                  <c:v>58.477231579193401</c:v>
                </c:pt>
                <c:pt idx="292436">
                  <c:v>58.477300720952698</c:v>
                </c:pt>
                <c:pt idx="292437">
                  <c:v>58.477369862490598</c:v>
                </c:pt>
                <c:pt idx="292438">
                  <c:v>58.477439003807298</c:v>
                </c:pt>
                <c:pt idx="292439">
                  <c:v>58.4775081449027</c:v>
                </c:pt>
                <c:pt idx="292440">
                  <c:v>58.477577285776697</c:v>
                </c:pt>
                <c:pt idx="292441">
                  <c:v>58.477646426429402</c:v>
                </c:pt>
                <c:pt idx="292442">
                  <c:v>58.477715566860901</c:v>
                </c:pt>
                <c:pt idx="292443">
                  <c:v>58.477784707071002</c:v>
                </c:pt>
                <c:pt idx="292444">
                  <c:v>58.477853847059698</c:v>
                </c:pt>
                <c:pt idx="292445">
                  <c:v>58.477922986827203</c:v>
                </c:pt>
                <c:pt idx="292446">
                  <c:v>58.477992126373401</c:v>
                </c:pt>
                <c:pt idx="292447">
                  <c:v>58.478061265698301</c:v>
                </c:pt>
                <c:pt idx="292448">
                  <c:v>58.478130404801803</c:v>
                </c:pt>
                <c:pt idx="292449">
                  <c:v>58.478199543684099</c:v>
                </c:pt>
                <c:pt idx="292450">
                  <c:v>58.478268682345004</c:v>
                </c:pt>
                <c:pt idx="292451">
                  <c:v>58.478337820784603</c:v>
                </c:pt>
                <c:pt idx="292452">
                  <c:v>58.478406959002903</c:v>
                </c:pt>
                <c:pt idx="292453">
                  <c:v>58.478476096999998</c:v>
                </c:pt>
                <c:pt idx="292454">
                  <c:v>58.478545234775702</c:v>
                </c:pt>
                <c:pt idx="292455">
                  <c:v>58.4786143723301</c:v>
                </c:pt>
                <c:pt idx="292456">
                  <c:v>58.478683509663199</c:v>
                </c:pt>
                <c:pt idx="292457">
                  <c:v>58.478752646775</c:v>
                </c:pt>
                <c:pt idx="292458">
                  <c:v>58.478821783665502</c:v>
                </c:pt>
                <c:pt idx="292459">
                  <c:v>58.478890920334699</c:v>
                </c:pt>
                <c:pt idx="292460">
                  <c:v>58.478960056782597</c:v>
                </c:pt>
                <c:pt idx="292461">
                  <c:v>58.479029193009197</c:v>
                </c:pt>
                <c:pt idx="292462">
                  <c:v>58.479098329014498</c:v>
                </c:pt>
                <c:pt idx="292463">
                  <c:v>58.4791674647985</c:v>
                </c:pt>
                <c:pt idx="292464">
                  <c:v>58.479236600361197</c:v>
                </c:pt>
                <c:pt idx="292465">
                  <c:v>58.479305735702603</c:v>
                </c:pt>
                <c:pt idx="292466">
                  <c:v>58.479374870822703</c:v>
                </c:pt>
                <c:pt idx="292467">
                  <c:v>58.479444005721597</c:v>
                </c:pt>
                <c:pt idx="292468">
                  <c:v>58.479513140399099</c:v>
                </c:pt>
                <c:pt idx="292469">
                  <c:v>58.479582274855296</c:v>
                </c:pt>
                <c:pt idx="292470">
                  <c:v>58.479651409090202</c:v>
                </c:pt>
                <c:pt idx="292471">
                  <c:v>58.479720543103902</c:v>
                </c:pt>
                <c:pt idx="292472">
                  <c:v>58.479789676896203</c:v>
                </c:pt>
                <c:pt idx="292473">
                  <c:v>58.479858810467299</c:v>
                </c:pt>
                <c:pt idx="292474">
                  <c:v>58.479927943817103</c:v>
                </c:pt>
                <c:pt idx="292475">
                  <c:v>58.479997076945502</c:v>
                </c:pt>
                <c:pt idx="292476">
                  <c:v>58.480066209852701</c:v>
                </c:pt>
                <c:pt idx="292477">
                  <c:v>58.480135342538603</c:v>
                </c:pt>
                <c:pt idx="292478">
                  <c:v>58.480204475003298</c:v>
                </c:pt>
                <c:pt idx="292479">
                  <c:v>58.480273607246602</c:v>
                </c:pt>
                <c:pt idx="292480">
                  <c:v>58.4803427392686</c:v>
                </c:pt>
                <c:pt idx="292481">
                  <c:v>58.4804118710694</c:v>
                </c:pt>
                <c:pt idx="292482">
                  <c:v>58.480481002648901</c:v>
                </c:pt>
                <c:pt idx="292483">
                  <c:v>58.480550134006997</c:v>
                </c:pt>
                <c:pt idx="292484">
                  <c:v>58.480619265144</c:v>
                </c:pt>
                <c:pt idx="292485">
                  <c:v>58.480688396059598</c:v>
                </c:pt>
                <c:pt idx="292486">
                  <c:v>58.480757526753898</c:v>
                </c:pt>
                <c:pt idx="292487">
                  <c:v>58.480826657226999</c:v>
                </c:pt>
                <c:pt idx="292488">
                  <c:v>58.480895787478801</c:v>
                </c:pt>
                <c:pt idx="292489">
                  <c:v>58.480964917509297</c:v>
                </c:pt>
                <c:pt idx="292490">
                  <c:v>58.481034047318502</c:v>
                </c:pt>
                <c:pt idx="292491">
                  <c:v>58.481103176906402</c:v>
                </c:pt>
                <c:pt idx="292492">
                  <c:v>58.481172306273102</c:v>
                </c:pt>
                <c:pt idx="292493">
                  <c:v>58.481241435418497</c:v>
                </c:pt>
                <c:pt idx="292494">
                  <c:v>58.4813105643426</c:v>
                </c:pt>
                <c:pt idx="292495">
                  <c:v>58.481379693045398</c:v>
                </c:pt>
                <c:pt idx="292496">
                  <c:v>58.481448821527003</c:v>
                </c:pt>
                <c:pt idx="292497">
                  <c:v>58.481517949787303</c:v>
                </c:pt>
                <c:pt idx="292498">
                  <c:v>58.481587077826298</c:v>
                </c:pt>
                <c:pt idx="292499">
                  <c:v>58.481656205644001</c:v>
                </c:pt>
                <c:pt idx="292500">
                  <c:v>58.481725333240497</c:v>
                </c:pt>
                <c:pt idx="292501">
                  <c:v>58.481794460615703</c:v>
                </c:pt>
                <c:pt idx="292502">
                  <c:v>58.481863587769602</c:v>
                </c:pt>
                <c:pt idx="292503">
                  <c:v>58.481932714702303</c:v>
                </c:pt>
                <c:pt idx="292504">
                  <c:v>58.482001841413698</c:v>
                </c:pt>
                <c:pt idx="292505">
                  <c:v>58.482070967903802</c:v>
                </c:pt>
                <c:pt idx="292506">
                  <c:v>58.4821400941726</c:v>
                </c:pt>
                <c:pt idx="292507">
                  <c:v>58.482209220220199</c:v>
                </c:pt>
                <c:pt idx="292508">
                  <c:v>58.482278346046499</c:v>
                </c:pt>
                <c:pt idx="292509">
                  <c:v>58.4823474716516</c:v>
                </c:pt>
                <c:pt idx="292510">
                  <c:v>58.482416597035403</c:v>
                </c:pt>
                <c:pt idx="292511">
                  <c:v>58.4824857221979</c:v>
                </c:pt>
                <c:pt idx="292512">
                  <c:v>58.482554847139198</c:v>
                </c:pt>
                <c:pt idx="292513">
                  <c:v>58.482623971859198</c:v>
                </c:pt>
                <c:pt idx="292514">
                  <c:v>58.482693096357899</c:v>
                </c:pt>
                <c:pt idx="292515">
                  <c:v>58.482762220635401</c:v>
                </c:pt>
                <c:pt idx="292516">
                  <c:v>58.482831344691597</c:v>
                </c:pt>
                <c:pt idx="292517">
                  <c:v>58.482900468526502</c:v>
                </c:pt>
                <c:pt idx="292518">
                  <c:v>58.482969592140201</c:v>
                </c:pt>
                <c:pt idx="292519">
                  <c:v>58.4830387155327</c:v>
                </c:pt>
                <c:pt idx="292520">
                  <c:v>58.483107838703802</c:v>
                </c:pt>
                <c:pt idx="292521">
                  <c:v>58.483176961653797</c:v>
                </c:pt>
                <c:pt idx="292522">
                  <c:v>58.483246084382401</c:v>
                </c:pt>
                <c:pt idx="292523">
                  <c:v>58.483315206889799</c:v>
                </c:pt>
                <c:pt idx="292524">
                  <c:v>58.483384329175998</c:v>
                </c:pt>
                <c:pt idx="292525">
                  <c:v>58.483453451240898</c:v>
                </c:pt>
                <c:pt idx="292526">
                  <c:v>58.4835225730845</c:v>
                </c:pt>
                <c:pt idx="292527">
                  <c:v>58.483591694706902</c:v>
                </c:pt>
                <c:pt idx="292528">
                  <c:v>58.483660816108099</c:v>
                </c:pt>
                <c:pt idx="292529">
                  <c:v>58.483729937287997</c:v>
                </c:pt>
                <c:pt idx="292530">
                  <c:v>58.483799058246603</c:v>
                </c:pt>
                <c:pt idx="292531">
                  <c:v>58.483868178983997</c:v>
                </c:pt>
                <c:pt idx="292532">
                  <c:v>58.483937299500099</c:v>
                </c:pt>
                <c:pt idx="292533">
                  <c:v>58.484006419795001</c:v>
                </c:pt>
                <c:pt idx="292534">
                  <c:v>58.484075539868698</c:v>
                </c:pt>
                <c:pt idx="292535">
                  <c:v>58.484144659720997</c:v>
                </c:pt>
                <c:pt idx="292536">
                  <c:v>58.484213779352203</c:v>
                </c:pt>
                <c:pt idx="292537">
                  <c:v>58.484282898762103</c:v>
                </c:pt>
                <c:pt idx="292538">
                  <c:v>58.484352017950798</c:v>
                </c:pt>
                <c:pt idx="292539">
                  <c:v>58.484421136918201</c:v>
                </c:pt>
                <c:pt idx="292540">
                  <c:v>58.484490255664298</c:v>
                </c:pt>
                <c:pt idx="292541">
                  <c:v>58.484559374189303</c:v>
                </c:pt>
                <c:pt idx="292542">
                  <c:v>58.484628492492902</c:v>
                </c:pt>
                <c:pt idx="292543">
                  <c:v>58.484697610575402</c:v>
                </c:pt>
                <c:pt idx="292544">
                  <c:v>58.484766728436597</c:v>
                </c:pt>
                <c:pt idx="292545">
                  <c:v>58.484835846076599</c:v>
                </c:pt>
                <c:pt idx="292546">
                  <c:v>58.484904963495303</c:v>
                </c:pt>
                <c:pt idx="292547">
                  <c:v>58.484974080692801</c:v>
                </c:pt>
                <c:pt idx="292548">
                  <c:v>58.485043197669</c:v>
                </c:pt>
                <c:pt idx="292549">
                  <c:v>58.485112314424001</c:v>
                </c:pt>
                <c:pt idx="292550">
                  <c:v>58.485181430957802</c:v>
                </c:pt>
                <c:pt idx="292551">
                  <c:v>58.485250547270297</c:v>
                </c:pt>
                <c:pt idx="292552">
                  <c:v>58.485319663361601</c:v>
                </c:pt>
                <c:pt idx="292553">
                  <c:v>58.485388779231698</c:v>
                </c:pt>
                <c:pt idx="292554">
                  <c:v>58.485457894880497</c:v>
                </c:pt>
                <c:pt idx="292555">
                  <c:v>58.485527010308097</c:v>
                </c:pt>
                <c:pt idx="292556">
                  <c:v>58.485596125514498</c:v>
                </c:pt>
                <c:pt idx="292557">
                  <c:v>58.4856652404996</c:v>
                </c:pt>
                <c:pt idx="292558">
                  <c:v>58.485734355263503</c:v>
                </c:pt>
                <c:pt idx="292559">
                  <c:v>58.4858034698062</c:v>
                </c:pt>
                <c:pt idx="292560">
                  <c:v>58.485872584127698</c:v>
                </c:pt>
                <c:pt idx="292561">
                  <c:v>58.485941698227897</c:v>
                </c:pt>
                <c:pt idx="292562">
                  <c:v>58.486010812106898</c:v>
                </c:pt>
                <c:pt idx="292563">
                  <c:v>58.486079925764599</c:v>
                </c:pt>
                <c:pt idx="292564">
                  <c:v>58.486149039201202</c:v>
                </c:pt>
                <c:pt idx="292565">
                  <c:v>58.486218152416498</c:v>
                </c:pt>
                <c:pt idx="292566">
                  <c:v>58.486287265410603</c:v>
                </c:pt>
                <c:pt idx="292567">
                  <c:v>58.486356378183402</c:v>
                </c:pt>
                <c:pt idx="292568">
                  <c:v>58.486425490735101</c:v>
                </c:pt>
                <c:pt idx="292569">
                  <c:v>58.486494603065502</c:v>
                </c:pt>
                <c:pt idx="292570">
                  <c:v>58.486563715174697</c:v>
                </c:pt>
                <c:pt idx="292571">
                  <c:v>58.4866328270626</c:v>
                </c:pt>
                <c:pt idx="292572">
                  <c:v>58.486701938729396</c:v>
                </c:pt>
                <c:pt idx="292573">
                  <c:v>58.486771050174902</c:v>
                </c:pt>
                <c:pt idx="292574">
                  <c:v>58.486840161399201</c:v>
                </c:pt>
                <c:pt idx="292575">
                  <c:v>58.486909272402301</c:v>
                </c:pt>
                <c:pt idx="292576">
                  <c:v>58.486978383184201</c:v>
                </c:pt>
                <c:pt idx="292577">
                  <c:v>58.487047493744797</c:v>
                </c:pt>
                <c:pt idx="292578">
                  <c:v>58.487116604084299</c:v>
                </c:pt>
                <c:pt idx="292579">
                  <c:v>58.487185714202496</c:v>
                </c:pt>
                <c:pt idx="292580">
                  <c:v>58.487254824099502</c:v>
                </c:pt>
                <c:pt idx="292581">
                  <c:v>58.487323933775301</c:v>
                </c:pt>
                <c:pt idx="292582">
                  <c:v>58.487393043229801</c:v>
                </c:pt>
                <c:pt idx="292583">
                  <c:v>58.487462152463202</c:v>
                </c:pt>
                <c:pt idx="292584">
                  <c:v>58.487531261475397</c:v>
                </c:pt>
                <c:pt idx="292585">
                  <c:v>58.4876003702663</c:v>
                </c:pt>
                <c:pt idx="292586">
                  <c:v>58.487669478835997</c:v>
                </c:pt>
                <c:pt idx="292587">
                  <c:v>58.487738587184502</c:v>
                </c:pt>
                <c:pt idx="292588">
                  <c:v>58.487807695311801</c:v>
                </c:pt>
                <c:pt idx="292589">
                  <c:v>58.487876803217901</c:v>
                </c:pt>
                <c:pt idx="292590">
                  <c:v>58.487945910902802</c:v>
                </c:pt>
                <c:pt idx="292591">
                  <c:v>58.488015018366497</c:v>
                </c:pt>
                <c:pt idx="292592">
                  <c:v>58.488084125608999</c:v>
                </c:pt>
                <c:pt idx="292593">
                  <c:v>58.488153232630303</c:v>
                </c:pt>
                <c:pt idx="292594">
                  <c:v>58.488222339430301</c:v>
                </c:pt>
                <c:pt idx="292595">
                  <c:v>58.4882914460092</c:v>
                </c:pt>
                <c:pt idx="292596">
                  <c:v>58.4883605523668</c:v>
                </c:pt>
                <c:pt idx="292597">
                  <c:v>58.4884296585033</c:v>
                </c:pt>
                <c:pt idx="292598">
                  <c:v>58.488498764418502</c:v>
                </c:pt>
                <c:pt idx="292599">
                  <c:v>58.488567870112597</c:v>
                </c:pt>
                <c:pt idx="292600">
                  <c:v>58.488636975585401</c:v>
                </c:pt>
                <c:pt idx="292601">
                  <c:v>58.488706080837098</c:v>
                </c:pt>
                <c:pt idx="292602">
                  <c:v>58.488775185867503</c:v>
                </c:pt>
                <c:pt idx="292603">
                  <c:v>58.488844290676802</c:v>
                </c:pt>
                <c:pt idx="292604">
                  <c:v>58.488913395264802</c:v>
                </c:pt>
                <c:pt idx="292605">
                  <c:v>58.488982499631703</c:v>
                </c:pt>
                <c:pt idx="292606">
                  <c:v>58.489051603777298</c:v>
                </c:pt>
                <c:pt idx="292607">
                  <c:v>58.489120707701801</c:v>
                </c:pt>
                <c:pt idx="292608">
                  <c:v>58.489189811404998</c:v>
                </c:pt>
                <c:pt idx="292609">
                  <c:v>58.489258914887102</c:v>
                </c:pt>
                <c:pt idx="292610">
                  <c:v>58.489328018148001</c:v>
                </c:pt>
                <c:pt idx="292611">
                  <c:v>58.4893971211877</c:v>
                </c:pt>
                <c:pt idx="292612">
                  <c:v>58.4894662240062</c:v>
                </c:pt>
                <c:pt idx="292613">
                  <c:v>58.489535326603402</c:v>
                </c:pt>
                <c:pt idx="292614">
                  <c:v>58.489604428979597</c:v>
                </c:pt>
                <c:pt idx="292615">
                  <c:v>58.4896735311345</c:v>
                </c:pt>
                <c:pt idx="292616">
                  <c:v>58.489742633068197</c:v>
                </c:pt>
                <c:pt idx="292617">
                  <c:v>58.489811734780702</c:v>
                </c:pt>
                <c:pt idx="292618">
                  <c:v>58.4898808362721</c:v>
                </c:pt>
                <c:pt idx="292619">
                  <c:v>58.4899499375422</c:v>
                </c:pt>
                <c:pt idx="292620">
                  <c:v>58.4900190385912</c:v>
                </c:pt>
                <c:pt idx="292621">
                  <c:v>58.490088139419001</c:v>
                </c:pt>
                <c:pt idx="292622">
                  <c:v>58.490157240025603</c:v>
                </c:pt>
                <c:pt idx="292623">
                  <c:v>58.490226340410999</c:v>
                </c:pt>
                <c:pt idx="292624">
                  <c:v>58.490295440575203</c:v>
                </c:pt>
                <c:pt idx="292625">
                  <c:v>58.4903645405183</c:v>
                </c:pt>
                <c:pt idx="292626">
                  <c:v>58.490433640240099</c:v>
                </c:pt>
                <c:pt idx="292627">
                  <c:v>58.490502739740798</c:v>
                </c:pt>
                <c:pt idx="292628">
                  <c:v>58.490571839020298</c:v>
                </c:pt>
                <c:pt idx="292629">
                  <c:v>58.490640938078698</c:v>
                </c:pt>
                <c:pt idx="292630">
                  <c:v>58.4907100369158</c:v>
                </c:pt>
                <c:pt idx="292631">
                  <c:v>58.490779135531803</c:v>
                </c:pt>
                <c:pt idx="292632">
                  <c:v>58.490848233926499</c:v>
                </c:pt>
                <c:pt idx="292633">
                  <c:v>58.490917332100103</c:v>
                </c:pt>
                <c:pt idx="292634">
                  <c:v>58.490986430052601</c:v>
                </c:pt>
                <c:pt idx="292635">
                  <c:v>58.4910555277838</c:v>
                </c:pt>
                <c:pt idx="292636">
                  <c:v>58.491124625293899</c:v>
                </c:pt>
                <c:pt idx="292637">
                  <c:v>58.4911937225828</c:v>
                </c:pt>
                <c:pt idx="292638">
                  <c:v>58.491262819650501</c:v>
                </c:pt>
                <c:pt idx="292639">
                  <c:v>58.491331916497103</c:v>
                </c:pt>
                <c:pt idx="292640">
                  <c:v>58.491401013122498</c:v>
                </c:pt>
                <c:pt idx="292641">
                  <c:v>58.491470109526702</c:v>
                </c:pt>
                <c:pt idx="292642">
                  <c:v>58.491539205709699</c:v>
                </c:pt>
                <c:pt idx="292643">
                  <c:v>58.491608301671597</c:v>
                </c:pt>
                <c:pt idx="292644">
                  <c:v>58.491677397412303</c:v>
                </c:pt>
                <c:pt idx="292645">
                  <c:v>58.491746492931803</c:v>
                </c:pt>
                <c:pt idx="292646">
                  <c:v>58.491815588230097</c:v>
                </c:pt>
                <c:pt idx="292647">
                  <c:v>58.491884683307298</c:v>
                </c:pt>
                <c:pt idx="292648">
                  <c:v>58.491953778163399</c:v>
                </c:pt>
                <c:pt idx="292649">
                  <c:v>58.492022872798202</c:v>
                </c:pt>
                <c:pt idx="292650">
                  <c:v>58.492091967211898</c:v>
                </c:pt>
                <c:pt idx="292651">
                  <c:v>58.492161061404403</c:v>
                </c:pt>
                <c:pt idx="292652">
                  <c:v>58.4922301553758</c:v>
                </c:pt>
                <c:pt idx="292653">
                  <c:v>58.492299249125999</c:v>
                </c:pt>
                <c:pt idx="292654">
                  <c:v>58.492368342654999</c:v>
                </c:pt>
                <c:pt idx="292655">
                  <c:v>58.492437435962898</c:v>
                </c:pt>
                <c:pt idx="292656">
                  <c:v>58.492506529049599</c:v>
                </c:pt>
                <c:pt idx="292657">
                  <c:v>58.492575621915201</c:v>
                </c:pt>
                <c:pt idx="292658">
                  <c:v>58.492644714559503</c:v>
                </c:pt>
                <c:pt idx="292659">
                  <c:v>58.492713806982799</c:v>
                </c:pt>
                <c:pt idx="292660">
                  <c:v>58.492782899184903</c:v>
                </c:pt>
                <c:pt idx="292661">
                  <c:v>58.4928519911658</c:v>
                </c:pt>
                <c:pt idx="292662">
                  <c:v>58.492921082925498</c:v>
                </c:pt>
                <c:pt idx="292663">
                  <c:v>58.492990174464097</c:v>
                </c:pt>
                <c:pt idx="292664">
                  <c:v>58.493059265781604</c:v>
                </c:pt>
                <c:pt idx="292665">
                  <c:v>58.493128356877897</c:v>
                </c:pt>
                <c:pt idx="292666">
                  <c:v>58.493197447752998</c:v>
                </c:pt>
                <c:pt idx="292667">
                  <c:v>58.493266538406999</c:v>
                </c:pt>
                <c:pt idx="292668">
                  <c:v>58.493335628839802</c:v>
                </c:pt>
                <c:pt idx="292669">
                  <c:v>58.493404719051497</c:v>
                </c:pt>
                <c:pt idx="292670">
                  <c:v>58.493473809042001</c:v>
                </c:pt>
                <c:pt idx="292671">
                  <c:v>58.493542898811398</c:v>
                </c:pt>
                <c:pt idx="292672">
                  <c:v>58.493611988359604</c:v>
                </c:pt>
                <c:pt idx="292673">
                  <c:v>58.493681077686702</c:v>
                </c:pt>
                <c:pt idx="292674">
                  <c:v>58.493750166792601</c:v>
                </c:pt>
                <c:pt idx="292675">
                  <c:v>58.493819255677401</c:v>
                </c:pt>
                <c:pt idx="292676">
                  <c:v>58.493888344341002</c:v>
                </c:pt>
                <c:pt idx="292677">
                  <c:v>58.493957432783503</c:v>
                </c:pt>
                <c:pt idx="292678">
                  <c:v>58.494026521004798</c:v>
                </c:pt>
                <c:pt idx="292679">
                  <c:v>58.494095609005001</c:v>
                </c:pt>
                <c:pt idx="292680">
                  <c:v>58.494164696784097</c:v>
                </c:pt>
                <c:pt idx="292681">
                  <c:v>58.494233784342001</c:v>
                </c:pt>
                <c:pt idx="292682">
                  <c:v>58.494302871678698</c:v>
                </c:pt>
                <c:pt idx="292683">
                  <c:v>58.494371958794297</c:v>
                </c:pt>
                <c:pt idx="292684">
                  <c:v>58.494441045688802</c:v>
                </c:pt>
                <c:pt idx="292685">
                  <c:v>58.494510132362102</c:v>
                </c:pt>
                <c:pt idx="292686">
                  <c:v>58.494579218814302</c:v>
                </c:pt>
                <c:pt idx="292687">
                  <c:v>58.494648305045402</c:v>
                </c:pt>
                <c:pt idx="292688">
                  <c:v>58.494717391055303</c:v>
                </c:pt>
                <c:pt idx="292689">
                  <c:v>58.494786476844098</c:v>
                </c:pt>
                <c:pt idx="292690">
                  <c:v>58.494855562411701</c:v>
                </c:pt>
                <c:pt idx="292691">
                  <c:v>58.494924647758197</c:v>
                </c:pt>
                <c:pt idx="292692">
                  <c:v>58.4949937328836</c:v>
                </c:pt>
                <c:pt idx="292693">
                  <c:v>58.495062817787797</c:v>
                </c:pt>
                <c:pt idx="292694">
                  <c:v>58.495131902470902</c:v>
                </c:pt>
                <c:pt idx="292695">
                  <c:v>58.4952009869329</c:v>
                </c:pt>
                <c:pt idx="292696">
                  <c:v>58.495270071173699</c:v>
                </c:pt>
                <c:pt idx="292697">
                  <c:v>58.495339155193399</c:v>
                </c:pt>
                <c:pt idx="292698">
                  <c:v>58.495408238991999</c:v>
                </c:pt>
                <c:pt idx="292699">
                  <c:v>58.4954773225694</c:v>
                </c:pt>
                <c:pt idx="292700">
                  <c:v>58.495546405925701</c:v>
                </c:pt>
                <c:pt idx="292701">
                  <c:v>58.495615489060903</c:v>
                </c:pt>
                <c:pt idx="292702">
                  <c:v>58.495684571974898</c:v>
                </c:pt>
                <c:pt idx="292703">
                  <c:v>58.495753654667901</c:v>
                </c:pt>
                <c:pt idx="292704">
                  <c:v>58.495822737139697</c:v>
                </c:pt>
                <c:pt idx="292705">
                  <c:v>58.495891819390302</c:v>
                </c:pt>
                <c:pt idx="292706">
                  <c:v>58.495960901419899</c:v>
                </c:pt>
                <c:pt idx="292707">
                  <c:v>58.496029983228297</c:v>
                </c:pt>
                <c:pt idx="292708">
                  <c:v>58.496099064815503</c:v>
                </c:pt>
                <c:pt idx="292709">
                  <c:v>58.496168146181702</c:v>
                </c:pt>
                <c:pt idx="292710">
                  <c:v>58.496237227326802</c:v>
                </c:pt>
                <c:pt idx="292711">
                  <c:v>58.496306308250702</c:v>
                </c:pt>
                <c:pt idx="292712">
                  <c:v>58.496375388953503</c:v>
                </c:pt>
                <c:pt idx="292713">
                  <c:v>58.496444469435097</c:v>
                </c:pt>
                <c:pt idx="292714">
                  <c:v>58.496513549695699</c:v>
                </c:pt>
                <c:pt idx="292715">
                  <c:v>58.496582629735101</c:v>
                </c:pt>
                <c:pt idx="292716">
                  <c:v>58.496651709553397</c:v>
                </c:pt>
                <c:pt idx="292717">
                  <c:v>58.496720789150601</c:v>
                </c:pt>
                <c:pt idx="292718">
                  <c:v>58.496789868526697</c:v>
                </c:pt>
                <c:pt idx="292719">
                  <c:v>58.496858947681702</c:v>
                </c:pt>
                <c:pt idx="292720">
                  <c:v>58.4969280266155</c:v>
                </c:pt>
                <c:pt idx="292721">
                  <c:v>58.496997105328298</c:v>
                </c:pt>
                <c:pt idx="292722">
                  <c:v>58.497066183819904</c:v>
                </c:pt>
                <c:pt idx="292723">
                  <c:v>58.497135262090403</c:v>
                </c:pt>
                <c:pt idx="292724">
                  <c:v>58.497204340139803</c:v>
                </c:pt>
                <c:pt idx="292725">
                  <c:v>58.497273417968003</c:v>
                </c:pt>
                <c:pt idx="292726">
                  <c:v>58.497342495575197</c:v>
                </c:pt>
                <c:pt idx="292727">
                  <c:v>58.497411572961198</c:v>
                </c:pt>
                <c:pt idx="292728">
                  <c:v>58.497480650126199</c:v>
                </c:pt>
                <c:pt idx="292729">
                  <c:v>58.497549727070002</c:v>
                </c:pt>
                <c:pt idx="292730">
                  <c:v>58.497618803792697</c:v>
                </c:pt>
                <c:pt idx="292731">
                  <c:v>58.4976878802944</c:v>
                </c:pt>
                <c:pt idx="292732">
                  <c:v>58.497756956574896</c:v>
                </c:pt>
                <c:pt idx="292733">
                  <c:v>58.4978260326343</c:v>
                </c:pt>
                <c:pt idx="292734">
                  <c:v>58.497895108472598</c:v>
                </c:pt>
                <c:pt idx="292735">
                  <c:v>58.497964184089703</c:v>
                </c:pt>
                <c:pt idx="292736">
                  <c:v>58.498033259485801</c:v>
                </c:pt>
                <c:pt idx="292737">
                  <c:v>58.4981023346608</c:v>
                </c:pt>
                <c:pt idx="292738">
                  <c:v>58.498171409614699</c:v>
                </c:pt>
                <c:pt idx="292739">
                  <c:v>58.498240484347498</c:v>
                </c:pt>
                <c:pt idx="292740">
                  <c:v>58.498309558859098</c:v>
                </c:pt>
                <c:pt idx="292741">
                  <c:v>58.498378633149699</c:v>
                </c:pt>
                <c:pt idx="292742">
                  <c:v>58.498447707219199</c:v>
                </c:pt>
                <c:pt idx="292743">
                  <c:v>58.498516781067501</c:v>
                </c:pt>
                <c:pt idx="292744">
                  <c:v>58.498585854694802</c:v>
                </c:pt>
                <c:pt idx="292745">
                  <c:v>58.498654928100997</c:v>
                </c:pt>
                <c:pt idx="292746">
                  <c:v>58.498724001286</c:v>
                </c:pt>
                <c:pt idx="292747">
                  <c:v>58.498793074250003</c:v>
                </c:pt>
                <c:pt idx="292748">
                  <c:v>58.498862146992899</c:v>
                </c:pt>
                <c:pt idx="292749">
                  <c:v>58.498931219514702</c:v>
                </c:pt>
                <c:pt idx="292750">
                  <c:v>58.499000291815399</c:v>
                </c:pt>
                <c:pt idx="292751">
                  <c:v>58.499069363895003</c:v>
                </c:pt>
                <c:pt idx="292752">
                  <c:v>58.499138435753402</c:v>
                </c:pt>
                <c:pt idx="292753">
                  <c:v>58.499207507390899</c:v>
                </c:pt>
                <c:pt idx="292754">
                  <c:v>58.499276578807198</c:v>
                </c:pt>
                <c:pt idx="292755">
                  <c:v>58.499345650002397</c:v>
                </c:pt>
                <c:pt idx="292756">
                  <c:v>58.499414720976503</c:v>
                </c:pt>
                <c:pt idx="292757">
                  <c:v>58.499483791729602</c:v>
                </c:pt>
                <c:pt idx="292758">
                  <c:v>58.499552862261503</c:v>
                </c:pt>
                <c:pt idx="292759">
                  <c:v>58.499621932572403</c:v>
                </c:pt>
                <c:pt idx="292760">
                  <c:v>58.499691002662203</c:v>
                </c:pt>
                <c:pt idx="292761">
                  <c:v>58.499760072530897</c:v>
                </c:pt>
                <c:pt idx="292762">
                  <c:v>58.499829142178498</c:v>
                </c:pt>
                <c:pt idx="292763">
                  <c:v>58.499898211605</c:v>
                </c:pt>
                <c:pt idx="292764">
                  <c:v>58.499967280810402</c:v>
                </c:pt>
                <c:pt idx="292765">
                  <c:v>58.500036349794797</c:v>
                </c:pt>
                <c:pt idx="292766">
                  <c:v>58.500105418558</c:v>
                </c:pt>
                <c:pt idx="292767">
                  <c:v>58.500174487100203</c:v>
                </c:pt>
                <c:pt idx="292768">
                  <c:v>58.500243555421299</c:v>
                </c:pt>
                <c:pt idx="292769">
                  <c:v>58.500312623521303</c:v>
                </c:pt>
                <c:pt idx="292770">
                  <c:v>58.5003816914003</c:v>
                </c:pt>
                <c:pt idx="292771">
                  <c:v>58.500450759058097</c:v>
                </c:pt>
                <c:pt idx="292772">
                  <c:v>58.500519826494902</c:v>
                </c:pt>
                <c:pt idx="292773">
                  <c:v>58.500588893710599</c:v>
                </c:pt>
                <c:pt idx="292774">
                  <c:v>58.500657960705198</c:v>
                </c:pt>
                <c:pt idx="292775">
                  <c:v>58.500727027478803</c:v>
                </c:pt>
                <c:pt idx="292776">
                  <c:v>58.500796094031202</c:v>
                </c:pt>
                <c:pt idx="292777">
                  <c:v>58.500865160362601</c:v>
                </c:pt>
                <c:pt idx="292778">
                  <c:v>58.5009342264729</c:v>
                </c:pt>
                <c:pt idx="292779">
                  <c:v>58.501003292362199</c:v>
                </c:pt>
                <c:pt idx="292780">
                  <c:v>58.501072358030299</c:v>
                </c:pt>
                <c:pt idx="292781">
                  <c:v>58.501141423477399</c:v>
                </c:pt>
                <c:pt idx="292782">
                  <c:v>58.501210488703499</c:v>
                </c:pt>
                <c:pt idx="292783">
                  <c:v>58.5012795537084</c:v>
                </c:pt>
                <c:pt idx="292784">
                  <c:v>58.501348618492301</c:v>
                </c:pt>
                <c:pt idx="292785">
                  <c:v>58.501417683055102</c:v>
                </c:pt>
                <c:pt idx="292786">
                  <c:v>58.501486747396797</c:v>
                </c:pt>
                <c:pt idx="292787">
                  <c:v>58.501555811517498</c:v>
                </c:pt>
                <c:pt idx="292788">
                  <c:v>58.5016248754171</c:v>
                </c:pt>
                <c:pt idx="292789">
                  <c:v>58.501693939095603</c:v>
                </c:pt>
                <c:pt idx="292790">
                  <c:v>58.501763002553098</c:v>
                </c:pt>
                <c:pt idx="292791">
                  <c:v>58.5018320657895</c:v>
                </c:pt>
                <c:pt idx="292792">
                  <c:v>58.501901128804803</c:v>
                </c:pt>
                <c:pt idx="292793">
                  <c:v>58.501970191599099</c:v>
                </c:pt>
                <c:pt idx="292794">
                  <c:v>58.502039254172303</c:v>
                </c:pt>
                <c:pt idx="292795">
                  <c:v>58.502108316524499</c:v>
                </c:pt>
                <c:pt idx="292796">
                  <c:v>58.502177378655603</c:v>
                </c:pt>
                <c:pt idx="292797">
                  <c:v>58.5022464405656</c:v>
                </c:pt>
                <c:pt idx="292798">
                  <c:v>58.502315502254497</c:v>
                </c:pt>
                <c:pt idx="292799">
                  <c:v>58.502384563722401</c:v>
                </c:pt>
                <c:pt idx="292800">
                  <c:v>58.502453624969299</c:v>
                </c:pt>
                <c:pt idx="292801">
                  <c:v>58.502522685995103</c:v>
                </c:pt>
                <c:pt idx="292802">
                  <c:v>58.502591746799801</c:v>
                </c:pt>
                <c:pt idx="292803">
                  <c:v>58.502660807383499</c:v>
                </c:pt>
                <c:pt idx="292804">
                  <c:v>58.502729867746098</c:v>
                </c:pt>
                <c:pt idx="292805">
                  <c:v>58.502798927887603</c:v>
                </c:pt>
                <c:pt idx="292806">
                  <c:v>58.502867987808102</c:v>
                </c:pt>
                <c:pt idx="292807">
                  <c:v>58.502937047507601</c:v>
                </c:pt>
                <c:pt idx="292808">
                  <c:v>58.503006106986</c:v>
                </c:pt>
                <c:pt idx="292809">
                  <c:v>58.503075166243299</c:v>
                </c:pt>
                <c:pt idx="292810">
                  <c:v>58.503144225279598</c:v>
                </c:pt>
                <c:pt idx="292811">
                  <c:v>58.503213284094798</c:v>
                </c:pt>
                <c:pt idx="292812">
                  <c:v>58.503282342688998</c:v>
                </c:pt>
                <c:pt idx="292813">
                  <c:v>58.503351401062098</c:v>
                </c:pt>
                <c:pt idx="292814">
                  <c:v>58.503420459214198</c:v>
                </c:pt>
                <c:pt idx="292815">
                  <c:v>58.503489517145198</c:v>
                </c:pt>
                <c:pt idx="292816">
                  <c:v>58.503558574855198</c:v>
                </c:pt>
                <c:pt idx="292817">
                  <c:v>58.503627632344099</c:v>
                </c:pt>
                <c:pt idx="292818">
                  <c:v>58.503696689611999</c:v>
                </c:pt>
                <c:pt idx="292819">
                  <c:v>58.5037657466589</c:v>
                </c:pt>
                <c:pt idx="292820">
                  <c:v>58.5038348034847</c:v>
                </c:pt>
                <c:pt idx="292821">
                  <c:v>58.503903860089402</c:v>
                </c:pt>
                <c:pt idx="292822">
                  <c:v>58.503972916473103</c:v>
                </c:pt>
                <c:pt idx="292823">
                  <c:v>58.504041972635797</c:v>
                </c:pt>
                <c:pt idx="292824">
                  <c:v>58.504111028577398</c:v>
                </c:pt>
                <c:pt idx="292825">
                  <c:v>58.504180084298</c:v>
                </c:pt>
                <c:pt idx="292826">
                  <c:v>58.504249139797501</c:v>
                </c:pt>
                <c:pt idx="292827">
                  <c:v>58.504318195076003</c:v>
                </c:pt>
                <c:pt idx="292828">
                  <c:v>58.504387250133497</c:v>
                </c:pt>
                <c:pt idx="292829">
                  <c:v>58.504456304969899</c:v>
                </c:pt>
                <c:pt idx="292830">
                  <c:v>58.504525359585301</c:v>
                </c:pt>
                <c:pt idx="292831">
                  <c:v>58.504594413979603</c:v>
                </c:pt>
                <c:pt idx="292832">
                  <c:v>58.504663468152998</c:v>
                </c:pt>
                <c:pt idx="292833">
                  <c:v>58.504732522105201</c:v>
                </c:pt>
                <c:pt idx="292834">
                  <c:v>58.504801575836503</c:v>
                </c:pt>
                <c:pt idx="292835">
                  <c:v>58.504870629346698</c:v>
                </c:pt>
                <c:pt idx="292836">
                  <c:v>58.504939682635801</c:v>
                </c:pt>
                <c:pt idx="292837">
                  <c:v>58.505008735704003</c:v>
                </c:pt>
                <c:pt idx="292838">
                  <c:v>58.505077788551098</c:v>
                </c:pt>
                <c:pt idx="292839">
                  <c:v>58.505146841177101</c:v>
                </c:pt>
                <c:pt idx="292840">
                  <c:v>58.505215893582204</c:v>
                </c:pt>
                <c:pt idx="292841">
                  <c:v>58.505284945766199</c:v>
                </c:pt>
                <c:pt idx="292842">
                  <c:v>58.505353997729202</c:v>
                </c:pt>
                <c:pt idx="292843">
                  <c:v>58.505423049471098</c:v>
                </c:pt>
                <c:pt idx="292844">
                  <c:v>58.505492100992001</c:v>
                </c:pt>
                <c:pt idx="292845">
                  <c:v>58.505561152291897</c:v>
                </c:pt>
                <c:pt idx="292846">
                  <c:v>58.505630203370799</c:v>
                </c:pt>
                <c:pt idx="292847">
                  <c:v>58.505699254228603</c:v>
                </c:pt>
                <c:pt idx="292848">
                  <c:v>58.505768304865398</c:v>
                </c:pt>
                <c:pt idx="292849">
                  <c:v>58.505837355281201</c:v>
                </c:pt>
                <c:pt idx="292850">
                  <c:v>58.505906405475997</c:v>
                </c:pt>
                <c:pt idx="292851">
                  <c:v>58.5059754554497</c:v>
                </c:pt>
                <c:pt idx="292852">
                  <c:v>58.506044505202397</c:v>
                </c:pt>
                <c:pt idx="292853">
                  <c:v>58.5061135547341</c:v>
                </c:pt>
                <c:pt idx="292854">
                  <c:v>58.506182604044803</c:v>
                </c:pt>
                <c:pt idx="292855">
                  <c:v>58.506251653134498</c:v>
                </c:pt>
                <c:pt idx="292856">
                  <c:v>58.506320702003102</c:v>
                </c:pt>
                <c:pt idx="292857">
                  <c:v>58.506389750650698</c:v>
                </c:pt>
                <c:pt idx="292858">
                  <c:v>58.506458799077301</c:v>
                </c:pt>
                <c:pt idx="292859">
                  <c:v>58.506527847282896</c:v>
                </c:pt>
                <c:pt idx="292860">
                  <c:v>58.5065968952674</c:v>
                </c:pt>
                <c:pt idx="292861">
                  <c:v>58.506665943031003</c:v>
                </c:pt>
                <c:pt idx="292862">
                  <c:v>58.506734990573499</c:v>
                </c:pt>
                <c:pt idx="292863">
                  <c:v>58.506804037895002</c:v>
                </c:pt>
                <c:pt idx="292864">
                  <c:v>58.506873084995497</c:v>
                </c:pt>
                <c:pt idx="292865">
                  <c:v>58.506942131875</c:v>
                </c:pt>
                <c:pt idx="292866">
                  <c:v>58.507011178533503</c:v>
                </c:pt>
                <c:pt idx="292867">
                  <c:v>58.507080224970899</c:v>
                </c:pt>
                <c:pt idx="292868">
                  <c:v>58.507149271187401</c:v>
                </c:pt>
                <c:pt idx="292869">
                  <c:v>58.507218317182797</c:v>
                </c:pt>
                <c:pt idx="292870">
                  <c:v>58.5072873629572</c:v>
                </c:pt>
                <c:pt idx="292871">
                  <c:v>58.507356408510603</c:v>
                </c:pt>
                <c:pt idx="292872">
                  <c:v>58.507425453843098</c:v>
                </c:pt>
                <c:pt idx="292873">
                  <c:v>58.5074944989545</c:v>
                </c:pt>
                <c:pt idx="292874">
                  <c:v>58.507563543844803</c:v>
                </c:pt>
                <c:pt idx="292875">
                  <c:v>58.507632588514198</c:v>
                </c:pt>
                <c:pt idx="292876">
                  <c:v>58.507701632962601</c:v>
                </c:pt>
                <c:pt idx="292877">
                  <c:v>58.507770677190003</c:v>
                </c:pt>
                <c:pt idx="292878">
                  <c:v>58.507839721196397</c:v>
                </c:pt>
                <c:pt idx="292879">
                  <c:v>58.5079087649817</c:v>
                </c:pt>
                <c:pt idx="292880">
                  <c:v>58.507977808546102</c:v>
                </c:pt>
                <c:pt idx="292881">
                  <c:v>58.508046851889503</c:v>
                </c:pt>
                <c:pt idx="292882">
                  <c:v>58.508115895011798</c:v>
                </c:pt>
                <c:pt idx="292883">
                  <c:v>58.5081849379132</c:v>
                </c:pt>
                <c:pt idx="292884">
                  <c:v>58.508253980593501</c:v>
                </c:pt>
                <c:pt idx="292885">
                  <c:v>58.508323023052903</c:v>
                </c:pt>
                <c:pt idx="292886">
                  <c:v>58.508392065291297</c:v>
                </c:pt>
                <c:pt idx="292887">
                  <c:v>58.508461107308598</c:v>
                </c:pt>
                <c:pt idx="292888">
                  <c:v>58.508530149104999</c:v>
                </c:pt>
                <c:pt idx="292889">
                  <c:v>58.5085991906804</c:v>
                </c:pt>
                <c:pt idx="292890">
                  <c:v>58.508668232034701</c:v>
                </c:pt>
                <c:pt idx="292891">
                  <c:v>58.508737273168101</c:v>
                </c:pt>
                <c:pt idx="292892">
                  <c:v>58.508806314080502</c:v>
                </c:pt>
                <c:pt idx="292893">
                  <c:v>58.508875354771902</c:v>
                </c:pt>
                <c:pt idx="292894">
                  <c:v>58.508944395242303</c:v>
                </c:pt>
                <c:pt idx="292895">
                  <c:v>58.509013435491703</c:v>
                </c:pt>
                <c:pt idx="292896">
                  <c:v>58.509082475520103</c:v>
                </c:pt>
                <c:pt idx="292897">
                  <c:v>58.509151515327503</c:v>
                </c:pt>
                <c:pt idx="292898">
                  <c:v>58.509220554914002</c:v>
                </c:pt>
                <c:pt idx="292899">
                  <c:v>58.509289594279402</c:v>
                </c:pt>
                <c:pt idx="292900">
                  <c:v>58.509358633423801</c:v>
                </c:pt>
                <c:pt idx="292901">
                  <c:v>58.5094276723473</c:v>
                </c:pt>
                <c:pt idx="292902">
                  <c:v>58.509496711049799</c:v>
                </c:pt>
                <c:pt idx="292903">
                  <c:v>58.509565749531298</c:v>
                </c:pt>
                <c:pt idx="292904">
                  <c:v>58.509634787791803</c:v>
                </c:pt>
                <c:pt idx="292905">
                  <c:v>58.509703825831302</c:v>
                </c:pt>
                <c:pt idx="292906">
                  <c:v>58.5097728636498</c:v>
                </c:pt>
                <c:pt idx="292907">
                  <c:v>58.509841901247398</c:v>
                </c:pt>
                <c:pt idx="292908">
                  <c:v>58.509910938624003</c:v>
                </c:pt>
                <c:pt idx="292909">
                  <c:v>58.509979975779501</c:v>
                </c:pt>
                <c:pt idx="292910">
                  <c:v>58.510049012714198</c:v>
                </c:pt>
                <c:pt idx="292911">
                  <c:v>58.510118049427803</c:v>
                </c:pt>
                <c:pt idx="292912">
                  <c:v>58.5101870859204</c:v>
                </c:pt>
                <c:pt idx="292913">
                  <c:v>58.510256122192096</c:v>
                </c:pt>
                <c:pt idx="292914">
                  <c:v>58.5103251582428</c:v>
                </c:pt>
                <c:pt idx="292915">
                  <c:v>58.510394194072497</c:v>
                </c:pt>
                <c:pt idx="292916">
                  <c:v>58.5104632296812</c:v>
                </c:pt>
                <c:pt idx="292917">
                  <c:v>58.510532265068903</c:v>
                </c:pt>
                <c:pt idx="292918">
                  <c:v>58.510601300235699</c:v>
                </c:pt>
                <c:pt idx="292919">
                  <c:v>58.510670335181501</c:v>
                </c:pt>
                <c:pt idx="292920">
                  <c:v>58.510739369906297</c:v>
                </c:pt>
                <c:pt idx="292921">
                  <c:v>58.510808404410199</c:v>
                </c:pt>
                <c:pt idx="292922">
                  <c:v>58.5108774386931</c:v>
                </c:pt>
                <c:pt idx="292923">
                  <c:v>58.510946472755002</c:v>
                </c:pt>
                <c:pt idx="292924">
                  <c:v>58.511015506595903</c:v>
                </c:pt>
                <c:pt idx="292925">
                  <c:v>58.511084540215897</c:v>
                </c:pt>
                <c:pt idx="292926">
                  <c:v>58.511153573614898</c:v>
                </c:pt>
                <c:pt idx="292927">
                  <c:v>58.511222606792899</c:v>
                </c:pt>
                <c:pt idx="292928">
                  <c:v>58.511291639749899</c:v>
                </c:pt>
                <c:pt idx="292929">
                  <c:v>58.511360672485999</c:v>
                </c:pt>
                <c:pt idx="292930">
                  <c:v>58.511429705001099</c:v>
                </c:pt>
                <c:pt idx="292931">
                  <c:v>58.511498737295298</c:v>
                </c:pt>
                <c:pt idx="292932">
                  <c:v>58.511567769368497</c:v>
                </c:pt>
                <c:pt idx="292933">
                  <c:v>58.511636801220703</c:v>
                </c:pt>
                <c:pt idx="292934">
                  <c:v>58.511705832851902</c:v>
                </c:pt>
                <c:pt idx="292935">
                  <c:v>58.5117748642622</c:v>
                </c:pt>
                <c:pt idx="292936">
                  <c:v>58.511843895451499</c:v>
                </c:pt>
                <c:pt idx="292937">
                  <c:v>58.511912926419903</c:v>
                </c:pt>
                <c:pt idx="292938">
                  <c:v>58.511981957167301</c:v>
                </c:pt>
                <c:pt idx="292939">
                  <c:v>58.512050987693797</c:v>
                </c:pt>
                <c:pt idx="292940">
                  <c:v>58.512120017999202</c:v>
                </c:pt>
                <c:pt idx="292941">
                  <c:v>58.512189048083698</c:v>
                </c:pt>
                <c:pt idx="292942">
                  <c:v>58.512258077947301</c:v>
                </c:pt>
                <c:pt idx="292943">
                  <c:v>58.512327107589897</c:v>
                </c:pt>
                <c:pt idx="292944">
                  <c:v>58.512396137011599</c:v>
                </c:pt>
                <c:pt idx="292945">
                  <c:v>58.512465166212202</c:v>
                </c:pt>
                <c:pt idx="292946">
                  <c:v>58.512534195192003</c:v>
                </c:pt>
                <c:pt idx="292947">
                  <c:v>58.512603223950698</c:v>
                </c:pt>
                <c:pt idx="292948">
                  <c:v>58.512672252488599</c:v>
                </c:pt>
                <c:pt idx="292949">
                  <c:v>58.5127412808054</c:v>
                </c:pt>
                <c:pt idx="292950">
                  <c:v>58.512810308901301</c:v>
                </c:pt>
                <c:pt idx="292951">
                  <c:v>58.512879336776301</c:v>
                </c:pt>
                <c:pt idx="292952">
                  <c:v>58.512948364430301</c:v>
                </c:pt>
                <c:pt idx="292953">
                  <c:v>58.5130173918634</c:v>
                </c:pt>
                <c:pt idx="292954">
                  <c:v>58.513086419075499</c:v>
                </c:pt>
                <c:pt idx="292955">
                  <c:v>58.513155446066598</c:v>
                </c:pt>
                <c:pt idx="292956">
                  <c:v>58.513224472836797</c:v>
                </c:pt>
                <c:pt idx="292957">
                  <c:v>58.513293499386101</c:v>
                </c:pt>
                <c:pt idx="292958">
                  <c:v>58.513362525714399</c:v>
                </c:pt>
                <c:pt idx="292959">
                  <c:v>58.513431551821803</c:v>
                </c:pt>
                <c:pt idx="292960">
                  <c:v>58.5135005777082</c:v>
                </c:pt>
                <c:pt idx="292961">
                  <c:v>58.513569603373597</c:v>
                </c:pt>
                <c:pt idx="292962">
                  <c:v>58.5136386288182</c:v>
                </c:pt>
                <c:pt idx="292963">
                  <c:v>58.513707654041703</c:v>
                </c:pt>
                <c:pt idx="292964">
                  <c:v>58.513776679044398</c:v>
                </c:pt>
                <c:pt idx="292965">
                  <c:v>58.5138457038261</c:v>
                </c:pt>
                <c:pt idx="292966">
                  <c:v>58.513914728386801</c:v>
                </c:pt>
                <c:pt idx="292967">
                  <c:v>58.513983752726602</c:v>
                </c:pt>
                <c:pt idx="292968">
                  <c:v>58.514052776845503</c:v>
                </c:pt>
                <c:pt idx="292969">
                  <c:v>58.514121800743403</c:v>
                </c:pt>
                <c:pt idx="292970">
                  <c:v>58.514190824420403</c:v>
                </c:pt>
                <c:pt idx="292971">
                  <c:v>58.514259847876502</c:v>
                </c:pt>
                <c:pt idx="292972">
                  <c:v>58.514328871111601</c:v>
                </c:pt>
                <c:pt idx="292973">
                  <c:v>58.5143978941258</c:v>
                </c:pt>
                <c:pt idx="292974">
                  <c:v>58.514466916918998</c:v>
                </c:pt>
                <c:pt idx="292975">
                  <c:v>58.514535939491303</c:v>
                </c:pt>
                <c:pt idx="292976">
                  <c:v>58.5146049618427</c:v>
                </c:pt>
                <c:pt idx="292977">
                  <c:v>58.514673983973097</c:v>
                </c:pt>
                <c:pt idx="292978">
                  <c:v>58.5147430058826</c:v>
                </c:pt>
                <c:pt idx="292979">
                  <c:v>58.514812027571203</c:v>
                </c:pt>
                <c:pt idx="292980">
                  <c:v>58.514881049038799</c:v>
                </c:pt>
                <c:pt idx="292981">
                  <c:v>58.514950070285501</c:v>
                </c:pt>
                <c:pt idx="292982">
                  <c:v>58.515019091311302</c:v>
                </c:pt>
                <c:pt idx="292983">
                  <c:v>58.515088112116203</c:v>
                </c:pt>
                <c:pt idx="292984">
                  <c:v>58.515157132700097</c:v>
                </c:pt>
                <c:pt idx="292985">
                  <c:v>58.515226153063097</c:v>
                </c:pt>
                <c:pt idx="292986">
                  <c:v>58.515295173205097</c:v>
                </c:pt>
                <c:pt idx="292987">
                  <c:v>58.515364193126203</c:v>
                </c:pt>
                <c:pt idx="292988">
                  <c:v>58.515433212826402</c:v>
                </c:pt>
                <c:pt idx="292989">
                  <c:v>58.5155022323057</c:v>
                </c:pt>
                <c:pt idx="292990">
                  <c:v>58.515571251564097</c:v>
                </c:pt>
                <c:pt idx="292991">
                  <c:v>58.515640270601502</c:v>
                </c:pt>
                <c:pt idx="292992">
                  <c:v>58.515709289417998</c:v>
                </c:pt>
                <c:pt idx="292993">
                  <c:v>58.515778308013601</c:v>
                </c:pt>
                <c:pt idx="292994">
                  <c:v>58.515847326388197</c:v>
                </c:pt>
                <c:pt idx="292995">
                  <c:v>58.515916344541999</c:v>
                </c:pt>
                <c:pt idx="292996">
                  <c:v>58.515985362474801</c:v>
                </c:pt>
                <c:pt idx="292997">
                  <c:v>58.516054380186702</c:v>
                </c:pt>
                <c:pt idx="292998">
                  <c:v>58.516123397677703</c:v>
                </c:pt>
                <c:pt idx="292999">
                  <c:v>58.516192414947703</c:v>
                </c:pt>
                <c:pt idx="293000">
                  <c:v>58.516261431996902</c:v>
                </c:pt>
                <c:pt idx="293001">
                  <c:v>58.516330448825101</c:v>
                </c:pt>
                <c:pt idx="293002">
                  <c:v>58.5163994654324</c:v>
                </c:pt>
                <c:pt idx="293003">
                  <c:v>58.516468481818798</c:v>
                </c:pt>
                <c:pt idx="293004">
                  <c:v>58.516537497984302</c:v>
                </c:pt>
                <c:pt idx="293005">
                  <c:v>58.516606513928799</c:v>
                </c:pt>
                <c:pt idx="293006">
                  <c:v>58.516675529652503</c:v>
                </c:pt>
                <c:pt idx="293007">
                  <c:v>58.516744545155198</c:v>
                </c:pt>
                <c:pt idx="293008">
                  <c:v>58.516813560437001</c:v>
                </c:pt>
                <c:pt idx="293009">
                  <c:v>58.516882575497903</c:v>
                </c:pt>
                <c:pt idx="293010">
                  <c:v>58.516951590337897</c:v>
                </c:pt>
                <c:pt idx="293011">
                  <c:v>58.517020604956997</c:v>
                </c:pt>
                <c:pt idx="293012">
                  <c:v>58.517089619355197</c:v>
                </c:pt>
                <c:pt idx="293013">
                  <c:v>58.517158633532397</c:v>
                </c:pt>
                <c:pt idx="293014">
                  <c:v>58.517227647488802</c:v>
                </c:pt>
                <c:pt idx="293015">
                  <c:v>58.5172966612243</c:v>
                </c:pt>
                <c:pt idx="293016">
                  <c:v>58.517365674738798</c:v>
                </c:pt>
                <c:pt idx="293017">
                  <c:v>58.517434688032402</c:v>
                </c:pt>
                <c:pt idx="293018">
                  <c:v>58.517503701105198</c:v>
                </c:pt>
                <c:pt idx="293019">
                  <c:v>58.517572713957001</c:v>
                </c:pt>
                <c:pt idx="293020">
                  <c:v>58.517641726587897</c:v>
                </c:pt>
                <c:pt idx="293021">
                  <c:v>58.517710738997998</c:v>
                </c:pt>
                <c:pt idx="293022">
                  <c:v>58.517779751187099</c:v>
                </c:pt>
                <c:pt idx="293023">
                  <c:v>58.5178487631553</c:v>
                </c:pt>
                <c:pt idx="293024">
                  <c:v>58.5179177749026</c:v>
                </c:pt>
                <c:pt idx="293025">
                  <c:v>58.517986786428999</c:v>
                </c:pt>
                <c:pt idx="293026">
                  <c:v>58.518055797734498</c:v>
                </c:pt>
                <c:pt idx="293027">
                  <c:v>58.518124808819103</c:v>
                </c:pt>
                <c:pt idx="293028">
                  <c:v>58.518193819682899</c:v>
                </c:pt>
                <c:pt idx="293029">
                  <c:v>58.518262830325703</c:v>
                </c:pt>
                <c:pt idx="293030">
                  <c:v>58.518331840747599</c:v>
                </c:pt>
                <c:pt idx="293031">
                  <c:v>58.518400850948602</c:v>
                </c:pt>
                <c:pt idx="293032">
                  <c:v>58.518469860928803</c:v>
                </c:pt>
                <c:pt idx="293033">
                  <c:v>58.518538870687998</c:v>
                </c:pt>
                <c:pt idx="293034">
                  <c:v>58.518607880226398</c:v>
                </c:pt>
                <c:pt idx="293035">
                  <c:v>58.518676889543798</c:v>
                </c:pt>
                <c:pt idx="293036">
                  <c:v>58.518745898640397</c:v>
                </c:pt>
                <c:pt idx="293037">
                  <c:v>58.518814907516003</c:v>
                </c:pt>
                <c:pt idx="293038">
                  <c:v>58.5188839161708</c:v>
                </c:pt>
                <c:pt idx="293039">
                  <c:v>58.518952924604697</c:v>
                </c:pt>
                <c:pt idx="293040">
                  <c:v>58.519021932817701</c:v>
                </c:pt>
                <c:pt idx="293041">
                  <c:v>58.519090940809797</c:v>
                </c:pt>
                <c:pt idx="293042">
                  <c:v>58.519159948580999</c:v>
                </c:pt>
                <c:pt idx="293043">
                  <c:v>58.5192289561313</c:v>
                </c:pt>
                <c:pt idx="293044">
                  <c:v>58.519297963460801</c:v>
                </c:pt>
                <c:pt idx="293045">
                  <c:v>58.519366970569301</c:v>
                </c:pt>
                <c:pt idx="293046">
                  <c:v>58.519435977457</c:v>
                </c:pt>
                <c:pt idx="293047">
                  <c:v>58.519504984123799</c:v>
                </c:pt>
                <c:pt idx="293048">
                  <c:v>58.519573990569697</c:v>
                </c:pt>
                <c:pt idx="293049">
                  <c:v>58.519642996794701</c:v>
                </c:pt>
                <c:pt idx="293050">
                  <c:v>58.519712002798798</c:v>
                </c:pt>
                <c:pt idx="293051">
                  <c:v>58.5197810085821</c:v>
                </c:pt>
                <c:pt idx="293052">
                  <c:v>58.519850014144403</c:v>
                </c:pt>
                <c:pt idx="293053">
                  <c:v>58.519919019485897</c:v>
                </c:pt>
                <c:pt idx="293054">
                  <c:v>58.519988024606597</c:v>
                </c:pt>
                <c:pt idx="293055">
                  <c:v>58.520057029506297</c:v>
                </c:pt>
                <c:pt idx="293056">
                  <c:v>58.520126034185097</c:v>
                </c:pt>
                <c:pt idx="293057">
                  <c:v>58.520195038643102</c:v>
                </c:pt>
                <c:pt idx="293058">
                  <c:v>58.5202640428802</c:v>
                </c:pt>
                <c:pt idx="293059">
                  <c:v>58.520333046896397</c:v>
                </c:pt>
                <c:pt idx="293060">
                  <c:v>58.5204020506918</c:v>
                </c:pt>
                <c:pt idx="293061">
                  <c:v>58.520471054266203</c:v>
                </c:pt>
                <c:pt idx="293062">
                  <c:v>58.520540057619797</c:v>
                </c:pt>
                <c:pt idx="293063">
                  <c:v>58.520609060752598</c:v>
                </c:pt>
                <c:pt idx="293064">
                  <c:v>58.520678063664398</c:v>
                </c:pt>
                <c:pt idx="293065">
                  <c:v>58.520747066355398</c:v>
                </c:pt>
                <c:pt idx="293066">
                  <c:v>58.520816068825503</c:v>
                </c:pt>
                <c:pt idx="293067">
                  <c:v>58.520885071074702</c:v>
                </c:pt>
                <c:pt idx="293068">
                  <c:v>58.520954073103098</c:v>
                </c:pt>
                <c:pt idx="293069">
                  <c:v>58.521023074910602</c:v>
                </c:pt>
                <c:pt idx="293070">
                  <c:v>58.521092076497197</c:v>
                </c:pt>
                <c:pt idx="293071">
                  <c:v>58.521161077862999</c:v>
                </c:pt>
                <c:pt idx="293072">
                  <c:v>58.5212300790079</c:v>
                </c:pt>
                <c:pt idx="293073">
                  <c:v>58.5212990799319</c:v>
                </c:pt>
                <c:pt idx="293074">
                  <c:v>58.521368080635</c:v>
                </c:pt>
                <c:pt idx="293075">
                  <c:v>58.521437081117298</c:v>
                </c:pt>
                <c:pt idx="293076">
                  <c:v>58.521506081378803</c:v>
                </c:pt>
                <c:pt idx="293077">
                  <c:v>58.5215750814193</c:v>
                </c:pt>
                <c:pt idx="293078">
                  <c:v>58.521644081239003</c:v>
                </c:pt>
                <c:pt idx="293079">
                  <c:v>58.521713080837898</c:v>
                </c:pt>
                <c:pt idx="293080">
                  <c:v>58.5217820802159</c:v>
                </c:pt>
                <c:pt idx="293081">
                  <c:v>58.521851079373</c:v>
                </c:pt>
                <c:pt idx="293082">
                  <c:v>58.521920078309201</c:v>
                </c:pt>
                <c:pt idx="293083">
                  <c:v>58.5219890770246</c:v>
                </c:pt>
                <c:pt idx="293084">
                  <c:v>58.522058075519197</c:v>
                </c:pt>
                <c:pt idx="293085">
                  <c:v>58.522127073792902</c:v>
                </c:pt>
                <c:pt idx="293086">
                  <c:v>58.522196071845698</c:v>
                </c:pt>
                <c:pt idx="293087">
                  <c:v>58.522265069677601</c:v>
                </c:pt>
                <c:pt idx="293088">
                  <c:v>58.522334067288803</c:v>
                </c:pt>
                <c:pt idx="293089">
                  <c:v>58.522403064678997</c:v>
                </c:pt>
                <c:pt idx="293090">
                  <c:v>58.522472061848397</c:v>
                </c:pt>
                <c:pt idx="293091">
                  <c:v>58.522541058797003</c:v>
                </c:pt>
                <c:pt idx="293092">
                  <c:v>58.522610055524702</c:v>
                </c:pt>
                <c:pt idx="293093">
                  <c:v>58.522679052031499</c:v>
                </c:pt>
                <c:pt idx="293094">
                  <c:v>58.522748048317503</c:v>
                </c:pt>
                <c:pt idx="293095">
                  <c:v>58.522817044382599</c:v>
                </c:pt>
                <c:pt idx="293096">
                  <c:v>58.522886040226901</c:v>
                </c:pt>
                <c:pt idx="293097">
                  <c:v>58.522955035850401</c:v>
                </c:pt>
                <c:pt idx="293098">
                  <c:v>58.523024031253001</c:v>
                </c:pt>
                <c:pt idx="293099">
                  <c:v>58.523093026434701</c:v>
                </c:pt>
                <c:pt idx="293100">
                  <c:v>58.523162021395599</c:v>
                </c:pt>
                <c:pt idx="293101">
                  <c:v>58.523231016135703</c:v>
                </c:pt>
                <c:pt idx="293102">
                  <c:v>58.5233000106548</c:v>
                </c:pt>
                <c:pt idx="293103">
                  <c:v>58.523369004953203</c:v>
                </c:pt>
                <c:pt idx="293104">
                  <c:v>58.523437999030698</c:v>
                </c:pt>
                <c:pt idx="293105">
                  <c:v>58.523506992887398</c:v>
                </c:pt>
                <c:pt idx="293106">
                  <c:v>58.523575986523198</c:v>
                </c:pt>
                <c:pt idx="293107">
                  <c:v>58.523644979938197</c:v>
                </c:pt>
                <c:pt idx="293108">
                  <c:v>58.523713973132303</c:v>
                </c:pt>
                <c:pt idx="293109">
                  <c:v>58.523782966105699</c:v>
                </c:pt>
                <c:pt idx="293110">
                  <c:v>58.523851958858103</c:v>
                </c:pt>
                <c:pt idx="293111">
                  <c:v>58.523920951389698</c:v>
                </c:pt>
                <c:pt idx="293112">
                  <c:v>58.523989943700499</c:v>
                </c:pt>
                <c:pt idx="293113">
                  <c:v>58.524058935790499</c:v>
                </c:pt>
                <c:pt idx="293114">
                  <c:v>58.524127927659599</c:v>
                </c:pt>
                <c:pt idx="293115">
                  <c:v>58.524196919307798</c:v>
                </c:pt>
                <c:pt idx="293116">
                  <c:v>58.524265910735302</c:v>
                </c:pt>
                <c:pt idx="293117">
                  <c:v>58.524334901941899</c:v>
                </c:pt>
                <c:pt idx="293118">
                  <c:v>58.524403892927602</c:v>
                </c:pt>
                <c:pt idx="293119">
                  <c:v>58.524472883692603</c:v>
                </c:pt>
                <c:pt idx="293120">
                  <c:v>58.524541874236697</c:v>
                </c:pt>
                <c:pt idx="293121">
                  <c:v>58.524610864559897</c:v>
                </c:pt>
                <c:pt idx="293122">
                  <c:v>58.524679854662402</c:v>
                </c:pt>
                <c:pt idx="293123">
                  <c:v>58.524748844544</c:v>
                </c:pt>
                <c:pt idx="293124">
                  <c:v>58.524817834204697</c:v>
                </c:pt>
                <c:pt idx="293125">
                  <c:v>58.5248868236447</c:v>
                </c:pt>
                <c:pt idx="293126">
                  <c:v>58.524955812863801</c:v>
                </c:pt>
                <c:pt idx="293127">
                  <c:v>58.525024801862102</c:v>
                </c:pt>
                <c:pt idx="293128">
                  <c:v>58.525093790639502</c:v>
                </c:pt>
                <c:pt idx="293129">
                  <c:v>58.525162779196101</c:v>
                </c:pt>
                <c:pt idx="293130">
                  <c:v>58.525231767531899</c:v>
                </c:pt>
                <c:pt idx="293131">
                  <c:v>58.525300755646903</c:v>
                </c:pt>
                <c:pt idx="293132">
                  <c:v>58.525369743541098</c:v>
                </c:pt>
                <c:pt idx="293133">
                  <c:v>58.5254387312144</c:v>
                </c:pt>
                <c:pt idx="293134">
                  <c:v>58.525507718666901</c:v>
                </c:pt>
                <c:pt idx="293135">
                  <c:v>58.525576705898601</c:v>
                </c:pt>
                <c:pt idx="293136">
                  <c:v>58.5256456929094</c:v>
                </c:pt>
                <c:pt idx="293137">
                  <c:v>58.525714679699497</c:v>
                </c:pt>
                <c:pt idx="293138">
                  <c:v>58.525783666268701</c:v>
                </c:pt>
                <c:pt idx="293139">
                  <c:v>58.525852652617097</c:v>
                </c:pt>
                <c:pt idx="293140">
                  <c:v>58.525921638744698</c:v>
                </c:pt>
                <c:pt idx="293141">
                  <c:v>58.525990624651399</c:v>
                </c:pt>
                <c:pt idx="293142">
                  <c:v>58.526059610337398</c:v>
                </c:pt>
                <c:pt idx="293143">
                  <c:v>58.526128595802497</c:v>
                </c:pt>
                <c:pt idx="293144">
                  <c:v>58.526197581046802</c:v>
                </c:pt>
                <c:pt idx="293145">
                  <c:v>58.526266566070298</c:v>
                </c:pt>
                <c:pt idx="293146">
                  <c:v>58.526335550873</c:v>
                </c:pt>
                <c:pt idx="293147">
                  <c:v>58.526404535454802</c:v>
                </c:pt>
                <c:pt idx="293148">
                  <c:v>58.526473519815902</c:v>
                </c:pt>
                <c:pt idx="293149">
                  <c:v>58.526542503956101</c:v>
                </c:pt>
                <c:pt idx="293150">
                  <c:v>58.526611487875599</c:v>
                </c:pt>
                <c:pt idx="293151">
                  <c:v>58.526680471574203</c:v>
                </c:pt>
                <c:pt idx="293152">
                  <c:v>58.526749455051998</c:v>
                </c:pt>
                <c:pt idx="293153">
                  <c:v>58.526818438309</c:v>
                </c:pt>
                <c:pt idx="293154">
                  <c:v>58.526887421345201</c:v>
                </c:pt>
                <c:pt idx="293155">
                  <c:v>58.526956404160501</c:v>
                </c:pt>
                <c:pt idx="293156">
                  <c:v>58.527025386755099</c:v>
                </c:pt>
                <c:pt idx="293157">
                  <c:v>58.527094369128903</c:v>
                </c:pt>
                <c:pt idx="293158">
                  <c:v>58.5271633512818</c:v>
                </c:pt>
                <c:pt idx="293159">
                  <c:v>58.527232333214002</c:v>
                </c:pt>
                <c:pt idx="293160">
                  <c:v>58.527301314925303</c:v>
                </c:pt>
                <c:pt idx="293161">
                  <c:v>58.527370296415903</c:v>
                </c:pt>
                <c:pt idx="293162">
                  <c:v>58.527439277685602</c:v>
                </c:pt>
                <c:pt idx="293163">
                  <c:v>58.5275082587345</c:v>
                </c:pt>
                <c:pt idx="293164">
                  <c:v>58.527577239562703</c:v>
                </c:pt>
                <c:pt idx="293165">
                  <c:v>58.527646220169999</c:v>
                </c:pt>
                <c:pt idx="293166">
                  <c:v>58.5277152005565</c:v>
                </c:pt>
                <c:pt idx="293167">
                  <c:v>58.5277841807222</c:v>
                </c:pt>
                <c:pt idx="293168">
                  <c:v>58.527853160667199</c:v>
                </c:pt>
                <c:pt idx="293169">
                  <c:v>58.527922140391297</c:v>
                </c:pt>
                <c:pt idx="293170">
                  <c:v>58.527991119894601</c:v>
                </c:pt>
                <c:pt idx="293171">
                  <c:v>58.528060099177203</c:v>
                </c:pt>
                <c:pt idx="293172">
                  <c:v>58.528129078238898</c:v>
                </c:pt>
                <c:pt idx="293173">
                  <c:v>58.528198057079898</c:v>
                </c:pt>
                <c:pt idx="293174">
                  <c:v>58.528267035699997</c:v>
                </c:pt>
                <c:pt idx="293175">
                  <c:v>58.528336014099402</c:v>
                </c:pt>
                <c:pt idx="293176">
                  <c:v>58.528404992277899</c:v>
                </c:pt>
                <c:pt idx="293177">
                  <c:v>58.528473970235702</c:v>
                </c:pt>
                <c:pt idx="293178">
                  <c:v>58.528542947972703</c:v>
                </c:pt>
                <c:pt idx="293179">
                  <c:v>58.528611925488804</c:v>
                </c:pt>
                <c:pt idx="293180">
                  <c:v>58.528680902784203</c:v>
                </c:pt>
                <c:pt idx="293181">
                  <c:v>58.5287498798588</c:v>
                </c:pt>
                <c:pt idx="293182">
                  <c:v>58.528818856712697</c:v>
                </c:pt>
                <c:pt idx="293183">
                  <c:v>58.528887833345699</c:v>
                </c:pt>
                <c:pt idx="293184">
                  <c:v>58.528956809757901</c:v>
                </c:pt>
                <c:pt idx="293185">
                  <c:v>58.529025785949401</c:v>
                </c:pt>
                <c:pt idx="293186">
                  <c:v>58.52909476192</c:v>
                </c:pt>
                <c:pt idx="293187">
                  <c:v>58.529163737669897</c:v>
                </c:pt>
                <c:pt idx="293188">
                  <c:v>58.529232713199001</c:v>
                </c:pt>
                <c:pt idx="293189">
                  <c:v>58.529301688507303</c:v>
                </c:pt>
                <c:pt idx="293190">
                  <c:v>58.529370663594797</c:v>
                </c:pt>
                <c:pt idx="293191">
                  <c:v>58.529439638461596</c:v>
                </c:pt>
                <c:pt idx="293192">
                  <c:v>58.529508613107502</c:v>
                </c:pt>
                <c:pt idx="293193">
                  <c:v>58.5295775875327</c:v>
                </c:pt>
                <c:pt idx="293194">
                  <c:v>58.529646561737103</c:v>
                </c:pt>
                <c:pt idx="293195">
                  <c:v>58.529715535720698</c:v>
                </c:pt>
                <c:pt idx="293196">
                  <c:v>58.529784509483498</c:v>
                </c:pt>
                <c:pt idx="293197">
                  <c:v>58.529853483025597</c:v>
                </c:pt>
                <c:pt idx="293198">
                  <c:v>58.529922456346902</c:v>
                </c:pt>
                <c:pt idx="293199">
                  <c:v>58.529991429447399</c:v>
                </c:pt>
                <c:pt idx="293200">
                  <c:v>58.530060402327102</c:v>
                </c:pt>
                <c:pt idx="293201">
                  <c:v>58.530129374985997</c:v>
                </c:pt>
                <c:pt idx="293202">
                  <c:v>58.530198347424196</c:v>
                </c:pt>
                <c:pt idx="293203">
                  <c:v>58.530267319641602</c:v>
                </c:pt>
                <c:pt idx="293204">
                  <c:v>58.5303362916382</c:v>
                </c:pt>
                <c:pt idx="293205">
                  <c:v>58.530405263414103</c:v>
                </c:pt>
                <c:pt idx="293206">
                  <c:v>58.530474234969098</c:v>
                </c:pt>
                <c:pt idx="293207">
                  <c:v>58.530543206303399</c:v>
                </c:pt>
                <c:pt idx="293208">
                  <c:v>58.530612177416998</c:v>
                </c:pt>
                <c:pt idx="293209">
                  <c:v>58.530681148309696</c:v>
                </c:pt>
                <c:pt idx="293210">
                  <c:v>58.5307501189817</c:v>
                </c:pt>
                <c:pt idx="293211">
                  <c:v>58.530819089433002</c:v>
                </c:pt>
                <c:pt idx="293212">
                  <c:v>58.530888059663397</c:v>
                </c:pt>
                <c:pt idx="293213">
                  <c:v>58.530957029673097</c:v>
                </c:pt>
                <c:pt idx="293214">
                  <c:v>58.531025999462003</c:v>
                </c:pt>
                <c:pt idx="293215">
                  <c:v>58.5310949690302</c:v>
                </c:pt>
                <c:pt idx="293216">
                  <c:v>58.531163938377603</c:v>
                </c:pt>
                <c:pt idx="293217">
                  <c:v>58.531232907504197</c:v>
                </c:pt>
                <c:pt idx="293218">
                  <c:v>58.531301876410097</c:v>
                </c:pt>
                <c:pt idx="293219">
                  <c:v>58.531370845095203</c:v>
                </c:pt>
                <c:pt idx="293220">
                  <c:v>58.531439813559501</c:v>
                </c:pt>
                <c:pt idx="293221">
                  <c:v>58.531508781803097</c:v>
                </c:pt>
                <c:pt idx="293222">
                  <c:v>58.5315777498259</c:v>
                </c:pt>
                <c:pt idx="293223">
                  <c:v>58.531646717627901</c:v>
                </c:pt>
                <c:pt idx="293224">
                  <c:v>58.5317156852092</c:v>
                </c:pt>
                <c:pt idx="293225">
                  <c:v>58.531784652569797</c:v>
                </c:pt>
                <c:pt idx="293226">
                  <c:v>58.531853619709501</c:v>
                </c:pt>
                <c:pt idx="293227">
                  <c:v>58.531922586628603</c:v>
                </c:pt>
                <c:pt idx="293228">
                  <c:v>58.531991553326797</c:v>
                </c:pt>
                <c:pt idx="293229">
                  <c:v>58.532060519804297</c:v>
                </c:pt>
                <c:pt idx="293230">
                  <c:v>58.532129486061102</c:v>
                </c:pt>
                <c:pt idx="293231">
                  <c:v>58.532198452097099</c:v>
                </c:pt>
                <c:pt idx="293232">
                  <c:v>58.532267417912301</c:v>
                </c:pt>
                <c:pt idx="293233">
                  <c:v>58.532336383506802</c:v>
                </c:pt>
                <c:pt idx="293234">
                  <c:v>58.532405348880502</c:v>
                </c:pt>
                <c:pt idx="293235">
                  <c:v>58.5324743140335</c:v>
                </c:pt>
                <c:pt idx="293236">
                  <c:v>58.532543278965697</c:v>
                </c:pt>
                <c:pt idx="293237">
                  <c:v>58.5326122436772</c:v>
                </c:pt>
                <c:pt idx="293238">
                  <c:v>58.532681208168</c:v>
                </c:pt>
                <c:pt idx="293239">
                  <c:v>58.5327501724379</c:v>
                </c:pt>
                <c:pt idx="293240">
                  <c:v>58.532819136487198</c:v>
                </c:pt>
                <c:pt idx="293241">
                  <c:v>58.532888100315603</c:v>
                </c:pt>
                <c:pt idx="293242">
                  <c:v>58.532957063923398</c:v>
                </c:pt>
                <c:pt idx="293243">
                  <c:v>58.533026027310399</c:v>
                </c:pt>
                <c:pt idx="293244">
                  <c:v>58.533094990476599</c:v>
                </c:pt>
                <c:pt idx="293245">
                  <c:v>58.533163953422097</c:v>
                </c:pt>
                <c:pt idx="293246">
                  <c:v>58.5332329161469</c:v>
                </c:pt>
                <c:pt idx="293247">
                  <c:v>58.533301878650903</c:v>
                </c:pt>
                <c:pt idx="293248">
                  <c:v>58.533370840934197</c:v>
                </c:pt>
                <c:pt idx="293249">
                  <c:v>58.533439802996703</c:v>
                </c:pt>
                <c:pt idx="293250">
                  <c:v>58.533508764838501</c:v>
                </c:pt>
                <c:pt idx="293251">
                  <c:v>58.533577726459498</c:v>
                </c:pt>
                <c:pt idx="293252">
                  <c:v>58.5336466878598</c:v>
                </c:pt>
                <c:pt idx="293253">
                  <c:v>58.533715649039401</c:v>
                </c:pt>
                <c:pt idx="293254">
                  <c:v>58.5337846099982</c:v>
                </c:pt>
                <c:pt idx="293255">
                  <c:v>58.533853570736298</c:v>
                </c:pt>
                <c:pt idx="293256">
                  <c:v>58.533922531253701</c:v>
                </c:pt>
                <c:pt idx="293257">
                  <c:v>58.533991491550303</c:v>
                </c:pt>
                <c:pt idx="293258">
                  <c:v>58.534060451626203</c:v>
                </c:pt>
                <c:pt idx="293259">
                  <c:v>58.534129411481302</c:v>
                </c:pt>
                <c:pt idx="293260">
                  <c:v>58.5341983711157</c:v>
                </c:pt>
                <c:pt idx="293261">
                  <c:v>58.534267330529403</c:v>
                </c:pt>
                <c:pt idx="293262">
                  <c:v>58.534336289722297</c:v>
                </c:pt>
                <c:pt idx="293263">
                  <c:v>58.534405248694497</c:v>
                </c:pt>
                <c:pt idx="293264">
                  <c:v>58.534474207446003</c:v>
                </c:pt>
                <c:pt idx="293265">
                  <c:v>58.5345431659768</c:v>
                </c:pt>
                <c:pt idx="293266">
                  <c:v>58.534612124286802</c:v>
                </c:pt>
                <c:pt idx="293267">
                  <c:v>58.534681082376103</c:v>
                </c:pt>
                <c:pt idx="293268">
                  <c:v>58.534750040244603</c:v>
                </c:pt>
                <c:pt idx="293269">
                  <c:v>58.534818997892501</c:v>
                </c:pt>
                <c:pt idx="293270">
                  <c:v>58.534887955319597</c:v>
                </c:pt>
                <c:pt idx="293271">
                  <c:v>58.534956912525999</c:v>
                </c:pt>
                <c:pt idx="293272">
                  <c:v>58.5350258695116</c:v>
                </c:pt>
                <c:pt idx="293273">
                  <c:v>58.535094826276598</c:v>
                </c:pt>
                <c:pt idx="293274">
                  <c:v>58.535163782820803</c:v>
                </c:pt>
                <c:pt idx="293275">
                  <c:v>58.535232739144199</c:v>
                </c:pt>
                <c:pt idx="293276">
                  <c:v>58.535301695247</c:v>
                </c:pt>
                <c:pt idx="293277">
                  <c:v>58.535370651129</c:v>
                </c:pt>
                <c:pt idx="293278">
                  <c:v>58.535439606790298</c:v>
                </c:pt>
                <c:pt idx="293279">
                  <c:v>58.535508562230902</c:v>
                </c:pt>
                <c:pt idx="293280">
                  <c:v>58.535577517450797</c:v>
                </c:pt>
                <c:pt idx="293281">
                  <c:v>58.535646472449997</c:v>
                </c:pt>
                <c:pt idx="293282">
                  <c:v>58.535715427228403</c:v>
                </c:pt>
                <c:pt idx="293283">
                  <c:v>58.535784381786101</c:v>
                </c:pt>
                <c:pt idx="293284">
                  <c:v>58.535853336123097</c:v>
                </c:pt>
                <c:pt idx="293285">
                  <c:v>58.535922290239398</c:v>
                </c:pt>
                <c:pt idx="293286">
                  <c:v>58.535991244134998</c:v>
                </c:pt>
                <c:pt idx="293287">
                  <c:v>58.536060197809803</c:v>
                </c:pt>
                <c:pt idx="293288">
                  <c:v>58.5361291512639</c:v>
                </c:pt>
                <c:pt idx="293289">
                  <c:v>58.536198104497402</c:v>
                </c:pt>
                <c:pt idx="293290">
                  <c:v>58.536267057510102</c:v>
                </c:pt>
                <c:pt idx="293291">
                  <c:v>58.536336010302101</c:v>
                </c:pt>
                <c:pt idx="293292">
                  <c:v>58.536404962873398</c:v>
                </c:pt>
                <c:pt idx="293293">
                  <c:v>58.536473915223901</c:v>
                </c:pt>
                <c:pt idx="293294">
                  <c:v>58.536542867353802</c:v>
                </c:pt>
                <c:pt idx="293295">
                  <c:v>58.536611819262902</c:v>
                </c:pt>
                <c:pt idx="293296">
                  <c:v>58.536680770951399</c:v>
                </c:pt>
                <c:pt idx="293297">
                  <c:v>58.536749722419103</c:v>
                </c:pt>
                <c:pt idx="293298">
                  <c:v>58.536818673666197</c:v>
                </c:pt>
                <c:pt idx="293299">
                  <c:v>58.536887624692497</c:v>
                </c:pt>
                <c:pt idx="293300">
                  <c:v>58.536956575498102</c:v>
                </c:pt>
                <c:pt idx="293301">
                  <c:v>58.537025526082999</c:v>
                </c:pt>
                <c:pt idx="293302">
                  <c:v>58.537094476447201</c:v>
                </c:pt>
                <c:pt idx="293303">
                  <c:v>58.537163426590702</c:v>
                </c:pt>
                <c:pt idx="293304">
                  <c:v>58.537232376513501</c:v>
                </c:pt>
                <c:pt idx="293305">
                  <c:v>58.537301326215598</c:v>
                </c:pt>
                <c:pt idx="293306">
                  <c:v>58.537370275697</c:v>
                </c:pt>
                <c:pt idx="293307">
                  <c:v>58.537439224957701</c:v>
                </c:pt>
                <c:pt idx="293308">
                  <c:v>58.537508173997701</c:v>
                </c:pt>
                <c:pt idx="293309">
                  <c:v>58.537577122816998</c:v>
                </c:pt>
                <c:pt idx="293310">
                  <c:v>58.537646071415601</c:v>
                </c:pt>
                <c:pt idx="293311">
                  <c:v>58.537715019793502</c:v>
                </c:pt>
                <c:pt idx="293312">
                  <c:v>58.537783967950702</c:v>
                </c:pt>
                <c:pt idx="293313">
                  <c:v>58.5378529158872</c:v>
                </c:pt>
                <c:pt idx="293314">
                  <c:v>58.537921863603003</c:v>
                </c:pt>
                <c:pt idx="293315">
                  <c:v>58.537990811098098</c:v>
                </c:pt>
                <c:pt idx="293316">
                  <c:v>58.538059758372498</c:v>
                </c:pt>
                <c:pt idx="293317">
                  <c:v>58.538128705426203</c:v>
                </c:pt>
                <c:pt idx="293318">
                  <c:v>58.5381976522592</c:v>
                </c:pt>
                <c:pt idx="293319">
                  <c:v>58.538266598871601</c:v>
                </c:pt>
                <c:pt idx="293320">
                  <c:v>58.538335545263202</c:v>
                </c:pt>
                <c:pt idx="293321">
                  <c:v>58.5384044914342</c:v>
                </c:pt>
                <c:pt idx="293322">
                  <c:v>58.538473437384397</c:v>
                </c:pt>
                <c:pt idx="293323">
                  <c:v>58.538542383113999</c:v>
                </c:pt>
                <c:pt idx="293324">
                  <c:v>58.538611328622899</c:v>
                </c:pt>
                <c:pt idx="293325">
                  <c:v>58.538680273911098</c:v>
                </c:pt>
                <c:pt idx="293326">
                  <c:v>58.538749218978602</c:v>
                </c:pt>
                <c:pt idx="293327">
                  <c:v>58.538818163825397</c:v>
                </c:pt>
                <c:pt idx="293328">
                  <c:v>58.538887108451497</c:v>
                </c:pt>
                <c:pt idx="293329">
                  <c:v>58.538956052857003</c:v>
                </c:pt>
                <c:pt idx="293330">
                  <c:v>58.5390249970417</c:v>
                </c:pt>
                <c:pt idx="293331">
                  <c:v>58.539093941005802</c:v>
                </c:pt>
                <c:pt idx="293332">
                  <c:v>58.539162884749203</c:v>
                </c:pt>
                <c:pt idx="293333">
                  <c:v>58.539231828271902</c:v>
                </c:pt>
                <c:pt idx="293334">
                  <c:v>58.539300771573998</c:v>
                </c:pt>
                <c:pt idx="293335">
                  <c:v>58.539369714655301</c:v>
                </c:pt>
                <c:pt idx="293336">
                  <c:v>58.539438657516001</c:v>
                </c:pt>
                <c:pt idx="293337">
                  <c:v>58.539507600156</c:v>
                </c:pt>
                <c:pt idx="293338">
                  <c:v>58.539576542575297</c:v>
                </c:pt>
                <c:pt idx="293339">
                  <c:v>58.539645484773899</c:v>
                </c:pt>
                <c:pt idx="293340">
                  <c:v>58.5397144267518</c:v>
                </c:pt>
                <c:pt idx="293341">
                  <c:v>58.539783368509099</c:v>
                </c:pt>
                <c:pt idx="293342">
                  <c:v>58.539852310045703</c:v>
                </c:pt>
                <c:pt idx="293343">
                  <c:v>58.539921251361598</c:v>
                </c:pt>
                <c:pt idx="293344">
                  <c:v>58.539990192456898</c:v>
                </c:pt>
                <c:pt idx="293345">
                  <c:v>58.540059133331503</c:v>
                </c:pt>
                <c:pt idx="293346">
                  <c:v>58.5401280739854</c:v>
                </c:pt>
                <c:pt idx="293347">
                  <c:v>58.540197014418602</c:v>
                </c:pt>
                <c:pt idx="293348">
                  <c:v>58.540265954631103</c:v>
                </c:pt>
                <c:pt idx="293349">
                  <c:v>58.540334894623001</c:v>
                </c:pt>
                <c:pt idx="293350">
                  <c:v>58.540403834394198</c:v>
                </c:pt>
                <c:pt idx="293351">
                  <c:v>58.540472773944799</c:v>
                </c:pt>
                <c:pt idx="293352">
                  <c:v>58.540541713274699</c:v>
                </c:pt>
                <c:pt idx="293353">
                  <c:v>58.540610652383897</c:v>
                </c:pt>
                <c:pt idx="293354">
                  <c:v>58.540679591272401</c:v>
                </c:pt>
                <c:pt idx="293355">
                  <c:v>58.540748529940302</c:v>
                </c:pt>
                <c:pt idx="293356">
                  <c:v>58.540817468387502</c:v>
                </c:pt>
                <c:pt idx="293357">
                  <c:v>58.540886406614</c:v>
                </c:pt>
                <c:pt idx="293358">
                  <c:v>58.540955344619903</c:v>
                </c:pt>
                <c:pt idx="293359">
                  <c:v>58.541024282405097</c:v>
                </c:pt>
                <c:pt idx="293360">
                  <c:v>58.541093219969603</c:v>
                </c:pt>
                <c:pt idx="293361">
                  <c:v>58.541162157313501</c:v>
                </c:pt>
                <c:pt idx="293362">
                  <c:v>58.541231094436696</c:v>
                </c:pt>
                <c:pt idx="293363">
                  <c:v>58.541300031339297</c:v>
                </c:pt>
                <c:pt idx="293364">
                  <c:v>58.541368968021203</c:v>
                </c:pt>
                <c:pt idx="293365">
                  <c:v>58.5414379044824</c:v>
                </c:pt>
                <c:pt idx="293366">
                  <c:v>58.541506840723002</c:v>
                </c:pt>
                <c:pt idx="293367">
                  <c:v>58.541575776742903</c:v>
                </c:pt>
                <c:pt idx="293368">
                  <c:v>58.541644712542201</c:v>
                </c:pt>
                <c:pt idx="293369">
                  <c:v>58.541713648120798</c:v>
                </c:pt>
                <c:pt idx="293370">
                  <c:v>58.5417825834787</c:v>
                </c:pt>
                <c:pt idx="293371">
                  <c:v>58.541851518615999</c:v>
                </c:pt>
                <c:pt idx="293372">
                  <c:v>58.541920453532597</c:v>
                </c:pt>
                <c:pt idx="293373">
                  <c:v>58.5419893882286</c:v>
                </c:pt>
                <c:pt idx="293374">
                  <c:v>58.542058322703902</c:v>
                </c:pt>
                <c:pt idx="293375">
                  <c:v>58.542127256958601</c:v>
                </c:pt>
                <c:pt idx="293376">
                  <c:v>58.542196190992598</c:v>
                </c:pt>
                <c:pt idx="293377">
                  <c:v>58.542265124806001</c:v>
                </c:pt>
                <c:pt idx="293378">
                  <c:v>58.542334058398701</c:v>
                </c:pt>
                <c:pt idx="293379">
                  <c:v>58.5424029917708</c:v>
                </c:pt>
                <c:pt idx="293380">
                  <c:v>58.542471924922197</c:v>
                </c:pt>
                <c:pt idx="293381">
                  <c:v>58.542540857852998</c:v>
                </c:pt>
                <c:pt idx="293382">
                  <c:v>58.542609790563098</c:v>
                </c:pt>
                <c:pt idx="293383">
                  <c:v>58.542678723052603</c:v>
                </c:pt>
                <c:pt idx="293384">
                  <c:v>58.542747655321399</c:v>
                </c:pt>
                <c:pt idx="293385">
                  <c:v>58.5428165873696</c:v>
                </c:pt>
                <c:pt idx="293386">
                  <c:v>58.5428855191971</c:v>
                </c:pt>
                <c:pt idx="293387">
                  <c:v>58.542954450803997</c:v>
                </c:pt>
                <c:pt idx="293388">
                  <c:v>58.543023382190199</c:v>
                </c:pt>
                <c:pt idx="293389">
                  <c:v>58.5430923133558</c:v>
                </c:pt>
                <c:pt idx="293390">
                  <c:v>58.543161244300798</c:v>
                </c:pt>
                <c:pt idx="293391">
                  <c:v>58.543230175025101</c:v>
                </c:pt>
                <c:pt idx="293392">
                  <c:v>58.543299105528803</c:v>
                </c:pt>
                <c:pt idx="293393">
                  <c:v>58.543368035811802</c:v>
                </c:pt>
                <c:pt idx="293394">
                  <c:v>58.5434369658742</c:v>
                </c:pt>
                <c:pt idx="293395">
                  <c:v>58.543505895716002</c:v>
                </c:pt>
                <c:pt idx="293396">
                  <c:v>58.543574825337103</c:v>
                </c:pt>
                <c:pt idx="293397">
                  <c:v>58.543643754737602</c:v>
                </c:pt>
                <c:pt idx="293398">
                  <c:v>58.543712683917398</c:v>
                </c:pt>
                <c:pt idx="293399">
                  <c:v>58.5437816128766</c:v>
                </c:pt>
                <c:pt idx="293400">
                  <c:v>58.5438505416152</c:v>
                </c:pt>
                <c:pt idx="293401">
                  <c:v>58.543919470133197</c:v>
                </c:pt>
                <c:pt idx="293402">
                  <c:v>58.5439883984305</c:v>
                </c:pt>
                <c:pt idx="293403">
                  <c:v>58.544057326507101</c:v>
                </c:pt>
                <c:pt idx="293404">
                  <c:v>58.544126254363199</c:v>
                </c:pt>
                <c:pt idx="293405">
                  <c:v>58.544195181998603</c:v>
                </c:pt>
                <c:pt idx="293406">
                  <c:v>58.544264109413398</c:v>
                </c:pt>
                <c:pt idx="293407">
                  <c:v>58.544333036607497</c:v>
                </c:pt>
                <c:pt idx="293408">
                  <c:v>58.544401963581002</c:v>
                </c:pt>
                <c:pt idx="293409">
                  <c:v>58.544470890333898</c:v>
                </c:pt>
                <c:pt idx="293410">
                  <c:v>58.544539816866198</c:v>
                </c:pt>
                <c:pt idx="293411">
                  <c:v>58.544608743177797</c:v>
                </c:pt>
                <c:pt idx="293412">
                  <c:v>58.5446776692688</c:v>
                </c:pt>
                <c:pt idx="293413">
                  <c:v>58.544746595139202</c:v>
                </c:pt>
                <c:pt idx="293414">
                  <c:v>58.544815520788902</c:v>
                </c:pt>
                <c:pt idx="293415">
                  <c:v>58.544884446218099</c:v>
                </c:pt>
                <c:pt idx="293416">
                  <c:v>58.544953371426601</c:v>
                </c:pt>
                <c:pt idx="293417">
                  <c:v>58.545022296414402</c:v>
                </c:pt>
                <c:pt idx="293418">
                  <c:v>58.5450912211817</c:v>
                </c:pt>
                <c:pt idx="293419">
                  <c:v>58.545160145728303</c:v>
                </c:pt>
                <c:pt idx="293420">
                  <c:v>58.545229070054297</c:v>
                </c:pt>
                <c:pt idx="293421">
                  <c:v>58.545297994159696</c:v>
                </c:pt>
                <c:pt idx="293422">
                  <c:v>58.5453669180445</c:v>
                </c:pt>
                <c:pt idx="293423">
                  <c:v>58.545435841708702</c:v>
                </c:pt>
                <c:pt idx="293424">
                  <c:v>58.545504765152202</c:v>
                </c:pt>
                <c:pt idx="293425">
                  <c:v>58.5455736883751</c:v>
                </c:pt>
                <c:pt idx="293426">
                  <c:v>58.545642611377403</c:v>
                </c:pt>
                <c:pt idx="293427">
                  <c:v>58.545711534159103</c:v>
                </c:pt>
                <c:pt idx="293428">
                  <c:v>58.545780456720202</c:v>
                </c:pt>
                <c:pt idx="293429">
                  <c:v>58.545849379060598</c:v>
                </c:pt>
                <c:pt idx="293430">
                  <c:v>58.5459183011805</c:v>
                </c:pt>
                <c:pt idx="293431">
                  <c:v>58.545987223079699</c:v>
                </c:pt>
                <c:pt idx="293432">
                  <c:v>58.546056144758303</c:v>
                </c:pt>
                <c:pt idx="293433">
                  <c:v>58.546125066216298</c:v>
                </c:pt>
                <c:pt idx="293434">
                  <c:v>58.546193987453698</c:v>
                </c:pt>
                <c:pt idx="293435">
                  <c:v>58.546262908470503</c:v>
                </c:pt>
                <c:pt idx="293436">
                  <c:v>58.546331829266599</c:v>
                </c:pt>
                <c:pt idx="293437">
                  <c:v>58.546400749842199</c:v>
                </c:pt>
                <c:pt idx="293438">
                  <c:v>58.546469670197098</c:v>
                </c:pt>
                <c:pt idx="293439">
                  <c:v>58.546538590331501</c:v>
                </c:pt>
                <c:pt idx="293440">
                  <c:v>58.546607510245202</c:v>
                </c:pt>
                <c:pt idx="293441">
                  <c:v>58.546676429938302</c:v>
                </c:pt>
                <c:pt idx="293442">
                  <c:v>58.546745349410898</c:v>
                </c:pt>
                <c:pt idx="293443">
                  <c:v>58.5468142686628</c:v>
                </c:pt>
                <c:pt idx="293444">
                  <c:v>58.5468831876941</c:v>
                </c:pt>
                <c:pt idx="293445">
                  <c:v>58.546952106504797</c:v>
                </c:pt>
                <c:pt idx="293446">
                  <c:v>58.547021025094899</c:v>
                </c:pt>
                <c:pt idx="293447">
                  <c:v>58.5470899434644</c:v>
                </c:pt>
                <c:pt idx="293448">
                  <c:v>58.547158861613298</c:v>
                </c:pt>
                <c:pt idx="293449">
                  <c:v>58.547227779541601</c:v>
                </c:pt>
                <c:pt idx="293450">
                  <c:v>58.547296697249301</c:v>
                </c:pt>
                <c:pt idx="293451">
                  <c:v>58.5473656147364</c:v>
                </c:pt>
                <c:pt idx="293452">
                  <c:v>58.547434532002903</c:v>
                </c:pt>
                <c:pt idx="293453">
                  <c:v>58.547503449048797</c:v>
                </c:pt>
                <c:pt idx="293454">
                  <c:v>58.547572365874103</c:v>
                </c:pt>
                <c:pt idx="293455">
                  <c:v>58.547641282478899</c:v>
                </c:pt>
                <c:pt idx="293456">
                  <c:v>58.547710198863001</c:v>
                </c:pt>
                <c:pt idx="293457">
                  <c:v>58.547779115026501</c:v>
                </c:pt>
                <c:pt idx="293458">
                  <c:v>58.547848030969398</c:v>
                </c:pt>
                <c:pt idx="293459">
                  <c:v>58.5479169466917</c:v>
                </c:pt>
                <c:pt idx="293460">
                  <c:v>58.547985862193499</c:v>
                </c:pt>
                <c:pt idx="293461">
                  <c:v>58.548054777474597</c:v>
                </c:pt>
                <c:pt idx="293462">
                  <c:v>58.548123692535199</c:v>
                </c:pt>
                <c:pt idx="293463">
                  <c:v>58.5481926073751</c:v>
                </c:pt>
                <c:pt idx="293464">
                  <c:v>58.548261521994498</c:v>
                </c:pt>
                <c:pt idx="293465">
                  <c:v>58.5483304363933</c:v>
                </c:pt>
                <c:pt idx="293466">
                  <c:v>58.548399350571501</c:v>
                </c:pt>
                <c:pt idx="293467">
                  <c:v>58.548468264529099</c:v>
                </c:pt>
                <c:pt idx="293468">
                  <c:v>58.548537178266102</c:v>
                </c:pt>
                <c:pt idx="293469">
                  <c:v>58.548606091782503</c:v>
                </c:pt>
                <c:pt idx="293470">
                  <c:v>58.548675005078401</c:v>
                </c:pt>
                <c:pt idx="293471">
                  <c:v>58.548743918153697</c:v>
                </c:pt>
                <c:pt idx="293472">
                  <c:v>58.548812831008298</c:v>
                </c:pt>
                <c:pt idx="293473">
                  <c:v>58.548881743642397</c:v>
                </c:pt>
                <c:pt idx="293474">
                  <c:v>58.548950656055901</c:v>
                </c:pt>
                <c:pt idx="293475">
                  <c:v>58.549019568248902</c:v>
                </c:pt>
                <c:pt idx="293476">
                  <c:v>58.549088480221201</c:v>
                </c:pt>
                <c:pt idx="293477">
                  <c:v>58.549157391972997</c:v>
                </c:pt>
                <c:pt idx="293478">
                  <c:v>58.549226303504199</c:v>
                </c:pt>
                <c:pt idx="293479">
                  <c:v>58.549295214814798</c:v>
                </c:pt>
                <c:pt idx="293480">
                  <c:v>58.549364125904802</c:v>
                </c:pt>
                <c:pt idx="293481">
                  <c:v>58.549433036774197</c:v>
                </c:pt>
                <c:pt idx="293482">
                  <c:v>58.549501947423103</c:v>
                </c:pt>
                <c:pt idx="293483">
                  <c:v>58.5495708578514</c:v>
                </c:pt>
                <c:pt idx="293484">
                  <c:v>58.549639768059102</c:v>
                </c:pt>
                <c:pt idx="293485">
                  <c:v>58.549708678046301</c:v>
                </c:pt>
                <c:pt idx="293486">
                  <c:v>58.549777587812798</c:v>
                </c:pt>
                <c:pt idx="293487">
                  <c:v>58.5498464973588</c:v>
                </c:pt>
                <c:pt idx="293488">
                  <c:v>58.5499154066842</c:v>
                </c:pt>
                <c:pt idx="293489">
                  <c:v>58.549984315789096</c:v>
                </c:pt>
                <c:pt idx="293490">
                  <c:v>58.550053224673398</c:v>
                </c:pt>
                <c:pt idx="293491">
                  <c:v>58.550122133337098</c:v>
                </c:pt>
                <c:pt idx="293492">
                  <c:v>58.550191041780202</c:v>
                </c:pt>
                <c:pt idx="293493">
                  <c:v>58.550259950002797</c:v>
                </c:pt>
                <c:pt idx="293494">
                  <c:v>58.550328858004796</c:v>
                </c:pt>
                <c:pt idx="293495">
                  <c:v>58.550397765786201</c:v>
                </c:pt>
                <c:pt idx="293496">
                  <c:v>58.550466673347003</c:v>
                </c:pt>
                <c:pt idx="293497">
                  <c:v>58.550535580687303</c:v>
                </c:pt>
                <c:pt idx="293498">
                  <c:v>58.550604487807099</c:v>
                </c:pt>
                <c:pt idx="293499">
                  <c:v>58.550673394706202</c:v>
                </c:pt>
                <c:pt idx="293500">
                  <c:v>58.550742301384801</c:v>
                </c:pt>
                <c:pt idx="293501">
                  <c:v>58.550811207842798</c:v>
                </c:pt>
                <c:pt idx="293502">
                  <c:v>58.5508801140803</c:v>
                </c:pt>
                <c:pt idx="293503">
                  <c:v>58.5509490200972</c:v>
                </c:pt>
                <c:pt idx="293504">
                  <c:v>58.551017925893603</c:v>
                </c:pt>
                <c:pt idx="293505">
                  <c:v>58.551086831469298</c:v>
                </c:pt>
                <c:pt idx="293506">
                  <c:v>58.551155736824597</c:v>
                </c:pt>
                <c:pt idx="293507">
                  <c:v>58.551224641959202</c:v>
                </c:pt>
                <c:pt idx="293508">
                  <c:v>58.551293546873303</c:v>
                </c:pt>
                <c:pt idx="293509">
                  <c:v>58.551362451566902</c:v>
                </c:pt>
                <c:pt idx="293510">
                  <c:v>58.551431356039799</c:v>
                </c:pt>
                <c:pt idx="293511">
                  <c:v>58.5515002602923</c:v>
                </c:pt>
                <c:pt idx="293512">
                  <c:v>58.5515691643241</c:v>
                </c:pt>
                <c:pt idx="293513">
                  <c:v>58.551638068135503</c:v>
                </c:pt>
                <c:pt idx="293514">
                  <c:v>58.551706971726198</c:v>
                </c:pt>
              </c:numCache>
            </c:numRef>
          </c:yVal>
          <c:smooth val="1"/>
          <c:extLst>
            <c:ext xmlns:c16="http://schemas.microsoft.com/office/drawing/2014/chart" uri="{C3380CC4-5D6E-409C-BE32-E72D297353CC}">
              <c16:uniqueId val="{00000002-1F85-B24A-AF71-FC7099AD2A0F}"/>
            </c:ext>
          </c:extLst>
        </c:ser>
        <c:dLbls>
          <c:showLegendKey val="0"/>
          <c:showVal val="0"/>
          <c:showCatName val="0"/>
          <c:showSerName val="0"/>
          <c:showPercent val="0"/>
          <c:showBubbleSize val="0"/>
        </c:dLbls>
        <c:axId val="1220629856"/>
        <c:axId val="1220597456"/>
      </c:scatterChart>
      <c:valAx>
        <c:axId val="122062985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597456"/>
        <c:crosses val="autoZero"/>
        <c:crossBetween val="midCat"/>
      </c:valAx>
      <c:valAx>
        <c:axId val="1220597456"/>
        <c:scaling>
          <c:orientation val="minMax"/>
          <c:min val="2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nter</a:t>
                </a:r>
                <a:r>
                  <a:rPr lang="en-US" baseline="0"/>
                  <a:t> Point Temperature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629856"/>
        <c:crosses val="autoZero"/>
        <c:crossBetween val="midCat"/>
      </c:valAx>
      <c:spPr>
        <a:noFill/>
        <a:ln>
          <a:noFill/>
        </a:ln>
        <a:effectLst/>
      </c:spPr>
    </c:plotArea>
    <c:legend>
      <c:legendPos val="b"/>
      <c:layout>
        <c:manualLayout>
          <c:xMode val="edge"/>
          <c:yMode val="edge"/>
          <c:x val="0.13453166192363428"/>
          <c:y val="0.93765618543801754"/>
          <c:w val="0.7309366761527315"/>
          <c:h val="6.2343814561982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ax</a:t>
            </a:r>
            <a:r>
              <a:rPr lang="en-US" baseline="0"/>
              <a:t>imum Temperature </a:t>
            </a:r>
            <a:r>
              <a:rPr lang="en-US"/>
              <a:t>against</a:t>
            </a:r>
            <a:r>
              <a:rPr lang="en-US" baseline="0"/>
              <a:t> PCM conductivit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CM K'!$B$1</c:f>
              <c:strCache>
                <c:ptCount val="1"/>
                <c:pt idx="0">
                  <c:v>T_Max</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CM K'!$A$2:$A$22</c:f>
              <c:numCache>
                <c:formatCode>General</c:formatCode>
                <c:ptCount val="21"/>
                <c:pt idx="0">
                  <c:v>0</c:v>
                </c:pt>
                <c:pt idx="1">
                  <c:v>0.2</c:v>
                </c:pt>
                <c:pt idx="2">
                  <c:v>0.4</c:v>
                </c:pt>
                <c:pt idx="3">
                  <c:v>0.6</c:v>
                </c:pt>
                <c:pt idx="4">
                  <c:v>0.8</c:v>
                </c:pt>
                <c:pt idx="5">
                  <c:v>1</c:v>
                </c:pt>
                <c:pt idx="6">
                  <c:v>1.5</c:v>
                </c:pt>
                <c:pt idx="7">
                  <c:v>2</c:v>
                </c:pt>
                <c:pt idx="8">
                  <c:v>2.5</c:v>
                </c:pt>
                <c:pt idx="9">
                  <c:v>3</c:v>
                </c:pt>
                <c:pt idx="10">
                  <c:v>3.5</c:v>
                </c:pt>
                <c:pt idx="11">
                  <c:v>4</c:v>
                </c:pt>
                <c:pt idx="12">
                  <c:v>4.5</c:v>
                </c:pt>
                <c:pt idx="13">
                  <c:v>5</c:v>
                </c:pt>
                <c:pt idx="14">
                  <c:v>6</c:v>
                </c:pt>
                <c:pt idx="15">
                  <c:v>7.5</c:v>
                </c:pt>
                <c:pt idx="16">
                  <c:v>9</c:v>
                </c:pt>
                <c:pt idx="17">
                  <c:v>10</c:v>
                </c:pt>
                <c:pt idx="18">
                  <c:v>12.5</c:v>
                </c:pt>
                <c:pt idx="19">
                  <c:v>15</c:v>
                </c:pt>
                <c:pt idx="20">
                  <c:v>25</c:v>
                </c:pt>
              </c:numCache>
            </c:numRef>
          </c:xVal>
          <c:yVal>
            <c:numRef>
              <c:f>'PCM K'!$B$2:$B$22</c:f>
              <c:numCache>
                <c:formatCode>General</c:formatCode>
                <c:ptCount val="21"/>
                <c:pt idx="0">
                  <c:v>75.800799999999995</c:v>
                </c:pt>
                <c:pt idx="1">
                  <c:v>70.910499999999999</c:v>
                </c:pt>
                <c:pt idx="2">
                  <c:v>67.549199999999999</c:v>
                </c:pt>
                <c:pt idx="3">
                  <c:v>65.094300000000004</c:v>
                </c:pt>
                <c:pt idx="4">
                  <c:v>63.227899999999998</c:v>
                </c:pt>
                <c:pt idx="5">
                  <c:v>61.763599999999997</c:v>
                </c:pt>
                <c:pt idx="6">
                  <c:v>59.1905</c:v>
                </c:pt>
                <c:pt idx="7">
                  <c:v>57.517899999999997</c:v>
                </c:pt>
                <c:pt idx="8">
                  <c:v>56.341299999999997</c:v>
                </c:pt>
                <c:pt idx="9">
                  <c:v>55.466700000000003</c:v>
                </c:pt>
                <c:pt idx="10">
                  <c:v>54.790500000000002</c:v>
                </c:pt>
                <c:pt idx="11">
                  <c:v>54.251300000000001</c:v>
                </c:pt>
                <c:pt idx="12">
                  <c:v>53.810499999999998</c:v>
                </c:pt>
                <c:pt idx="13">
                  <c:v>53.443399999999997</c:v>
                </c:pt>
                <c:pt idx="14">
                  <c:v>52.866100000000003</c:v>
                </c:pt>
                <c:pt idx="15">
                  <c:v>52.253700000000002</c:v>
                </c:pt>
                <c:pt idx="16">
                  <c:v>51.822200000000002</c:v>
                </c:pt>
                <c:pt idx="17">
                  <c:v>51.599800000000002</c:v>
                </c:pt>
                <c:pt idx="18">
                  <c:v>51.183900000000001</c:v>
                </c:pt>
                <c:pt idx="19">
                  <c:v>50.896999999999998</c:v>
                </c:pt>
                <c:pt idx="20">
                  <c:v>50.291200000000003</c:v>
                </c:pt>
              </c:numCache>
            </c:numRef>
          </c:yVal>
          <c:smooth val="0"/>
          <c:extLst>
            <c:ext xmlns:c16="http://schemas.microsoft.com/office/drawing/2014/chart" uri="{C3380CC4-5D6E-409C-BE32-E72D297353CC}">
              <c16:uniqueId val="{00000000-2F76-1C48-A4E2-9D85889AC01D}"/>
            </c:ext>
          </c:extLst>
        </c:ser>
        <c:dLbls>
          <c:showLegendKey val="0"/>
          <c:showVal val="0"/>
          <c:showCatName val="0"/>
          <c:showSerName val="0"/>
          <c:showPercent val="0"/>
          <c:showBubbleSize val="0"/>
        </c:dLbls>
        <c:axId val="295033504"/>
        <c:axId val="1223298256"/>
      </c:scatterChart>
      <c:valAx>
        <c:axId val="295033504"/>
        <c:scaling>
          <c:orientation val="minMax"/>
          <c:max val="27.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ermal conductivity of PCM (W/m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298256"/>
        <c:crosses val="autoZero"/>
        <c:crossBetween val="midCat"/>
      </c:valAx>
      <c:valAx>
        <c:axId val="1223298256"/>
        <c:scaling>
          <c:orientation val="minMax"/>
          <c:min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a:t>
                </a:r>
                <a:r>
                  <a:rPr lang="en-US" baseline="0"/>
                  <a:t> Temperature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50335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erature</a:t>
            </a:r>
            <a:r>
              <a:rPr lang="en-US" baseline="0"/>
              <a:t> Evolution k</a:t>
            </a:r>
            <a:r>
              <a:rPr lang="en-US" sz="900" baseline="0"/>
              <a:t>cool</a:t>
            </a:r>
            <a:r>
              <a:rPr lang="en-US" baseline="0"/>
              <a:t> = 15 W/m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015521064301552"/>
          <c:y val="0.13704744778299607"/>
          <c:w val="0.85523281596452327"/>
          <c:h val="0.58713765269363505"/>
        </c:manualLayout>
      </c:layout>
      <c:scatterChart>
        <c:scatterStyle val="smoothMarker"/>
        <c:varyColors val="0"/>
        <c:ser>
          <c:idx val="0"/>
          <c:order val="0"/>
          <c:tx>
            <c:v>Temperature 5C (PCM15)</c:v>
          </c:tx>
          <c:spPr>
            <a:ln w="19050" cap="rnd">
              <a:solidFill>
                <a:schemeClr val="accent1"/>
              </a:solidFill>
              <a:round/>
            </a:ln>
            <a:effectLst/>
          </c:spPr>
          <c:marker>
            <c:symbol val="none"/>
          </c:marker>
          <c:xVal>
            <c:numRef>
              <c:f>'T evolution k15'!$A$1:$A$10675</c:f>
              <c:numCache>
                <c:formatCode>General</c:formatCode>
                <c:ptCount val="10675"/>
                <c:pt idx="0">
                  <c:v>0</c:v>
                </c:pt>
                <c:pt idx="1">
                  <c:v>6.3710770022294597E-2</c:v>
                </c:pt>
                <c:pt idx="2">
                  <c:v>0.127421540044589</c:v>
                </c:pt>
                <c:pt idx="3">
                  <c:v>0.191132310066884</c:v>
                </c:pt>
                <c:pt idx="4">
                  <c:v>0.254843080089179</c:v>
                </c:pt>
                <c:pt idx="5">
                  <c:v>0.31855385011147302</c:v>
                </c:pt>
                <c:pt idx="6">
                  <c:v>0.382264620133768</c:v>
                </c:pt>
                <c:pt idx="7">
                  <c:v>0.44597539015606202</c:v>
                </c:pt>
                <c:pt idx="8">
                  <c:v>0.509686160178357</c:v>
                </c:pt>
                <c:pt idx="9">
                  <c:v>0.57339693020065197</c:v>
                </c:pt>
                <c:pt idx="10">
                  <c:v>0.63710770022294605</c:v>
                </c:pt>
                <c:pt idx="11">
                  <c:v>0.70081847024524102</c:v>
                </c:pt>
                <c:pt idx="12">
                  <c:v>0.76452924026753599</c:v>
                </c:pt>
                <c:pt idx="13">
                  <c:v>0.82824001028982996</c:v>
                </c:pt>
                <c:pt idx="14">
                  <c:v>0.89195078031212505</c:v>
                </c:pt>
                <c:pt idx="15">
                  <c:v>0.95566155033442002</c:v>
                </c:pt>
                <c:pt idx="16">
                  <c:v>1.01937232035671</c:v>
                </c:pt>
                <c:pt idx="17">
                  <c:v>1.0830830903790101</c:v>
                </c:pt>
                <c:pt idx="18">
                  <c:v>1.1467938604012999</c:v>
                </c:pt>
                <c:pt idx="19">
                  <c:v>1.2105046304236</c:v>
                </c:pt>
                <c:pt idx="20">
                  <c:v>1.2742154004458901</c:v>
                </c:pt>
                <c:pt idx="21">
                  <c:v>1.33792617046819</c:v>
                </c:pt>
                <c:pt idx="22">
                  <c:v>1.40163694049048</c:v>
                </c:pt>
                <c:pt idx="23">
                  <c:v>1.4653477105127799</c:v>
                </c:pt>
                <c:pt idx="24">
                  <c:v>1.52905848053507</c:v>
                </c:pt>
                <c:pt idx="25">
                  <c:v>1.5927692505573701</c:v>
                </c:pt>
                <c:pt idx="26">
                  <c:v>1.6564800205796599</c:v>
                </c:pt>
                <c:pt idx="27">
                  <c:v>1.72019079060196</c:v>
                </c:pt>
                <c:pt idx="28">
                  <c:v>1.7839015606242501</c:v>
                </c:pt>
                <c:pt idx="29">
                  <c:v>1.8476123306465499</c:v>
                </c:pt>
                <c:pt idx="30">
                  <c:v>1.91132310066884</c:v>
                </c:pt>
                <c:pt idx="31">
                  <c:v>1.9750338706911399</c:v>
                </c:pt>
                <c:pt idx="32">
                  <c:v>2.0387446407134302</c:v>
                </c:pt>
                <c:pt idx="33">
                  <c:v>2.1024554107357298</c:v>
                </c:pt>
                <c:pt idx="34">
                  <c:v>2.1661661807580201</c:v>
                </c:pt>
                <c:pt idx="35">
                  <c:v>2.22987695078031</c:v>
                </c:pt>
                <c:pt idx="36">
                  <c:v>2.2935877208026101</c:v>
                </c:pt>
                <c:pt idx="37">
                  <c:v>2.3572984908249</c:v>
                </c:pt>
                <c:pt idx="38">
                  <c:v>2.4210092608472</c:v>
                </c:pt>
                <c:pt idx="39">
                  <c:v>2.4847200308694899</c:v>
                </c:pt>
                <c:pt idx="40">
                  <c:v>2.54843080089179</c:v>
                </c:pt>
                <c:pt idx="41">
                  <c:v>2.6121415709140798</c:v>
                </c:pt>
                <c:pt idx="42">
                  <c:v>2.6758523409363799</c:v>
                </c:pt>
                <c:pt idx="43">
                  <c:v>2.7395631109586698</c:v>
                </c:pt>
                <c:pt idx="44">
                  <c:v>2.8032738809809699</c:v>
                </c:pt>
                <c:pt idx="45">
                  <c:v>2.8669846510032602</c:v>
                </c:pt>
                <c:pt idx="46">
                  <c:v>2.9306954210255598</c:v>
                </c:pt>
                <c:pt idx="47">
                  <c:v>2.9944061910478501</c:v>
                </c:pt>
                <c:pt idx="48">
                  <c:v>3.0581169610701502</c:v>
                </c:pt>
                <c:pt idx="49">
                  <c:v>3.1218277310924401</c:v>
                </c:pt>
                <c:pt idx="50">
                  <c:v>3.1855385011147401</c:v>
                </c:pt>
                <c:pt idx="51">
                  <c:v>3.24924927113703</c:v>
                </c:pt>
                <c:pt idx="52">
                  <c:v>3.3129600411593301</c:v>
                </c:pt>
                <c:pt idx="53">
                  <c:v>3.3766708111816199</c:v>
                </c:pt>
                <c:pt idx="54">
                  <c:v>3.4403815812039098</c:v>
                </c:pt>
                <c:pt idx="55">
                  <c:v>3.5040923512262099</c:v>
                </c:pt>
                <c:pt idx="56">
                  <c:v>3.5678031212485002</c:v>
                </c:pt>
                <c:pt idx="57">
                  <c:v>3.6315138912707998</c:v>
                </c:pt>
                <c:pt idx="58">
                  <c:v>3.6952246612930901</c:v>
                </c:pt>
                <c:pt idx="59">
                  <c:v>3.7589354313153902</c:v>
                </c:pt>
                <c:pt idx="60">
                  <c:v>3.8226462013376801</c:v>
                </c:pt>
                <c:pt idx="61">
                  <c:v>3.8863569713599802</c:v>
                </c:pt>
                <c:pt idx="62">
                  <c:v>3.95006774138227</c:v>
                </c:pt>
                <c:pt idx="63">
                  <c:v>4.0137785114045696</c:v>
                </c:pt>
                <c:pt idx="64">
                  <c:v>4.0774892814268604</c:v>
                </c:pt>
                <c:pt idx="65">
                  <c:v>4.14120005144916</c:v>
                </c:pt>
                <c:pt idx="66">
                  <c:v>4.2049108214714499</c:v>
                </c:pt>
                <c:pt idx="67">
                  <c:v>4.2686215914937398</c:v>
                </c:pt>
                <c:pt idx="68">
                  <c:v>4.3323323615160403</c:v>
                </c:pt>
                <c:pt idx="69">
                  <c:v>4.3960431315383302</c:v>
                </c:pt>
                <c:pt idx="70">
                  <c:v>4.4597539015606298</c:v>
                </c:pt>
                <c:pt idx="71">
                  <c:v>4.5234646715829196</c:v>
                </c:pt>
                <c:pt idx="72">
                  <c:v>4.5871754416052202</c:v>
                </c:pt>
                <c:pt idx="73">
                  <c:v>4.65088621162751</c:v>
                </c:pt>
                <c:pt idx="74">
                  <c:v>4.7145969816497999</c:v>
                </c:pt>
                <c:pt idx="75">
                  <c:v>4.7783077516721004</c:v>
                </c:pt>
                <c:pt idx="76">
                  <c:v>4.8420185216943903</c:v>
                </c:pt>
                <c:pt idx="77">
                  <c:v>4.9057292917166899</c:v>
                </c:pt>
                <c:pt idx="78">
                  <c:v>4.9694400617389798</c:v>
                </c:pt>
                <c:pt idx="79">
                  <c:v>5.0331508317612803</c:v>
                </c:pt>
                <c:pt idx="80">
                  <c:v>5.0968616017835702</c:v>
                </c:pt>
                <c:pt idx="81">
                  <c:v>5.16057237180586</c:v>
                </c:pt>
                <c:pt idx="82">
                  <c:v>5.2242831418281597</c:v>
                </c:pt>
                <c:pt idx="83">
                  <c:v>5.2879939118504504</c:v>
                </c:pt>
                <c:pt idx="84">
                  <c:v>5.3517046818727501</c:v>
                </c:pt>
                <c:pt idx="85">
                  <c:v>5.4154154518950399</c:v>
                </c:pt>
                <c:pt idx="86">
                  <c:v>5.4791262219173396</c:v>
                </c:pt>
                <c:pt idx="87">
                  <c:v>5.5428369919396303</c:v>
                </c:pt>
                <c:pt idx="88">
                  <c:v>5.6065477619619299</c:v>
                </c:pt>
                <c:pt idx="89">
                  <c:v>5.6702585319842198</c:v>
                </c:pt>
                <c:pt idx="90">
                  <c:v>5.7339693020065097</c:v>
                </c:pt>
                <c:pt idx="91">
                  <c:v>5.7976800720288102</c:v>
                </c:pt>
                <c:pt idx="92">
                  <c:v>5.8613908420511001</c:v>
                </c:pt>
                <c:pt idx="93">
                  <c:v>5.9251016120733997</c:v>
                </c:pt>
                <c:pt idx="94">
                  <c:v>5.9888123820956896</c:v>
                </c:pt>
                <c:pt idx="95">
                  <c:v>6.0525231521179901</c:v>
                </c:pt>
                <c:pt idx="96">
                  <c:v>6.1162339221402799</c:v>
                </c:pt>
                <c:pt idx="97">
                  <c:v>6.1799446921625698</c:v>
                </c:pt>
                <c:pt idx="98">
                  <c:v>6.2436554621848703</c:v>
                </c:pt>
                <c:pt idx="99">
                  <c:v>6.3073662322071602</c:v>
                </c:pt>
                <c:pt idx="100">
                  <c:v>6.3710770022294598</c:v>
                </c:pt>
                <c:pt idx="101">
                  <c:v>6.4347877722517497</c:v>
                </c:pt>
                <c:pt idx="102">
                  <c:v>6.4984985422740502</c:v>
                </c:pt>
                <c:pt idx="103">
                  <c:v>6.5622093122963401</c:v>
                </c:pt>
                <c:pt idx="104">
                  <c:v>6.6259200823186299</c:v>
                </c:pt>
                <c:pt idx="105">
                  <c:v>6.6896308523409296</c:v>
                </c:pt>
                <c:pt idx="106">
                  <c:v>6.7533416223632203</c:v>
                </c:pt>
                <c:pt idx="107">
                  <c:v>6.81705239238552</c:v>
                </c:pt>
                <c:pt idx="108">
                  <c:v>6.8807631624078098</c:v>
                </c:pt>
                <c:pt idx="109">
                  <c:v>6.9444739324301104</c:v>
                </c:pt>
                <c:pt idx="110">
                  <c:v>7.0081847024524002</c:v>
                </c:pt>
                <c:pt idx="111">
                  <c:v>7.0718954724746901</c:v>
                </c:pt>
                <c:pt idx="112">
                  <c:v>7.1356062424969897</c:v>
                </c:pt>
                <c:pt idx="113">
                  <c:v>7.1993170125192796</c:v>
                </c:pt>
                <c:pt idx="114">
                  <c:v>7.2630277825415801</c:v>
                </c:pt>
                <c:pt idx="115">
                  <c:v>7.32673855256387</c:v>
                </c:pt>
                <c:pt idx="116">
                  <c:v>7.3904493225861696</c:v>
                </c:pt>
                <c:pt idx="117">
                  <c:v>7.4541600926084604</c:v>
                </c:pt>
                <c:pt idx="118">
                  <c:v>7.5178708626307502</c:v>
                </c:pt>
                <c:pt idx="119">
                  <c:v>7.5815816326530499</c:v>
                </c:pt>
                <c:pt idx="120">
                  <c:v>7.6452924026753397</c:v>
                </c:pt>
                <c:pt idx="121">
                  <c:v>7.7090031726976402</c:v>
                </c:pt>
                <c:pt idx="122">
                  <c:v>7.7727139427199301</c:v>
                </c:pt>
                <c:pt idx="123">
                  <c:v>7.8364247127422297</c:v>
                </c:pt>
                <c:pt idx="124">
                  <c:v>7.9001354827645196</c:v>
                </c:pt>
                <c:pt idx="125">
                  <c:v>7.9638462527868104</c:v>
                </c:pt>
                <c:pt idx="126">
                  <c:v>8.0275570228091109</c:v>
                </c:pt>
                <c:pt idx="127">
                  <c:v>8.0912677928314007</c:v>
                </c:pt>
                <c:pt idx="128">
                  <c:v>8.1549785628536995</c:v>
                </c:pt>
                <c:pt idx="129">
                  <c:v>8.218689332876</c:v>
                </c:pt>
                <c:pt idx="130">
                  <c:v>8.2824001028982899</c:v>
                </c:pt>
                <c:pt idx="131">
                  <c:v>8.3461108729205904</c:v>
                </c:pt>
                <c:pt idx="132">
                  <c:v>8.4098216429428803</c:v>
                </c:pt>
                <c:pt idx="133">
                  <c:v>8.4735324129651808</c:v>
                </c:pt>
                <c:pt idx="134">
                  <c:v>8.5372431829874706</c:v>
                </c:pt>
                <c:pt idx="135">
                  <c:v>8.6009539530097694</c:v>
                </c:pt>
                <c:pt idx="136">
                  <c:v>8.6646647230320593</c:v>
                </c:pt>
                <c:pt idx="137">
                  <c:v>8.7283754930543598</c:v>
                </c:pt>
                <c:pt idx="138">
                  <c:v>8.7920862630766496</c:v>
                </c:pt>
                <c:pt idx="139">
                  <c:v>8.8557970330989502</c:v>
                </c:pt>
                <c:pt idx="140">
                  <c:v>8.91950780312124</c:v>
                </c:pt>
                <c:pt idx="141">
                  <c:v>8.9832185731435406</c:v>
                </c:pt>
                <c:pt idx="142">
                  <c:v>9.0469293431658304</c:v>
                </c:pt>
                <c:pt idx="143">
                  <c:v>9.1106401131881292</c:v>
                </c:pt>
                <c:pt idx="144">
                  <c:v>9.1743508832104208</c:v>
                </c:pt>
                <c:pt idx="145">
                  <c:v>9.2380616532327196</c:v>
                </c:pt>
                <c:pt idx="146">
                  <c:v>9.3017724232550094</c:v>
                </c:pt>
                <c:pt idx="147">
                  <c:v>9.3654831932773099</c:v>
                </c:pt>
                <c:pt idx="148">
                  <c:v>9.4291939632995998</c:v>
                </c:pt>
                <c:pt idx="149">
                  <c:v>9.4929047333219003</c:v>
                </c:pt>
                <c:pt idx="150">
                  <c:v>9.5566155033441902</c:v>
                </c:pt>
                <c:pt idx="151">
                  <c:v>9.6203262733664907</c:v>
                </c:pt>
                <c:pt idx="152">
                  <c:v>9.6840370433887806</c:v>
                </c:pt>
                <c:pt idx="153">
                  <c:v>9.7477478134110793</c:v>
                </c:pt>
                <c:pt idx="154">
                  <c:v>9.8114585834333798</c:v>
                </c:pt>
                <c:pt idx="155">
                  <c:v>9.8751693534556697</c:v>
                </c:pt>
                <c:pt idx="156">
                  <c:v>9.9388801234779702</c:v>
                </c:pt>
                <c:pt idx="157">
                  <c:v>10.002590893500299</c:v>
                </c:pt>
                <c:pt idx="158">
                  <c:v>10.0663016635226</c:v>
                </c:pt>
                <c:pt idx="159">
                  <c:v>10.1300124335449</c:v>
                </c:pt>
                <c:pt idx="160">
                  <c:v>10.193723203567099</c:v>
                </c:pt>
                <c:pt idx="161">
                  <c:v>10.2574339735894</c:v>
                </c:pt>
                <c:pt idx="162">
                  <c:v>10.321144743611701</c:v>
                </c:pt>
                <c:pt idx="163">
                  <c:v>10.384855513633999</c:v>
                </c:pt>
                <c:pt idx="164">
                  <c:v>10.4485662836563</c:v>
                </c:pt>
                <c:pt idx="165">
                  <c:v>10.5122770536786</c:v>
                </c:pt>
                <c:pt idx="166">
                  <c:v>10.575987823700901</c:v>
                </c:pt>
                <c:pt idx="167">
                  <c:v>10.6396985937232</c:v>
                </c:pt>
                <c:pt idx="168">
                  <c:v>10.7034093637455</c:v>
                </c:pt>
                <c:pt idx="169">
                  <c:v>10.767120133767801</c:v>
                </c:pt>
                <c:pt idx="170">
                  <c:v>10.830830903790099</c:v>
                </c:pt>
                <c:pt idx="171">
                  <c:v>10.8945416738124</c:v>
                </c:pt>
                <c:pt idx="172">
                  <c:v>10.9582524438347</c:v>
                </c:pt>
                <c:pt idx="173">
                  <c:v>11.021963213856999</c:v>
                </c:pt>
                <c:pt idx="174">
                  <c:v>11.0856739838793</c:v>
                </c:pt>
                <c:pt idx="175">
                  <c:v>11.1493847539016</c:v>
                </c:pt>
                <c:pt idx="176">
                  <c:v>11.213095523923901</c:v>
                </c:pt>
                <c:pt idx="177">
                  <c:v>11.276806293946199</c:v>
                </c:pt>
                <c:pt idx="178">
                  <c:v>11.3405170639685</c:v>
                </c:pt>
                <c:pt idx="179">
                  <c:v>11.404227833990801</c:v>
                </c:pt>
                <c:pt idx="180">
                  <c:v>11.467938604013099</c:v>
                </c:pt>
                <c:pt idx="181">
                  <c:v>11.5316493740353</c:v>
                </c:pt>
                <c:pt idx="182">
                  <c:v>11.595360144057601</c:v>
                </c:pt>
                <c:pt idx="183">
                  <c:v>11.6590709140799</c:v>
                </c:pt>
                <c:pt idx="184">
                  <c:v>11.7227816841022</c:v>
                </c:pt>
                <c:pt idx="185">
                  <c:v>11.786492454124501</c:v>
                </c:pt>
                <c:pt idx="186">
                  <c:v>11.850203224146799</c:v>
                </c:pt>
                <c:pt idx="187">
                  <c:v>11.9139139941691</c:v>
                </c:pt>
                <c:pt idx="188">
                  <c:v>11.9776247641914</c:v>
                </c:pt>
                <c:pt idx="189">
                  <c:v>12.041335534213699</c:v>
                </c:pt>
                <c:pt idx="190">
                  <c:v>12.105046304236</c:v>
                </c:pt>
                <c:pt idx="191">
                  <c:v>12.1687570742583</c:v>
                </c:pt>
                <c:pt idx="192">
                  <c:v>12.232467844280601</c:v>
                </c:pt>
                <c:pt idx="193">
                  <c:v>12.296178614302899</c:v>
                </c:pt>
                <c:pt idx="194">
                  <c:v>12.3598893843252</c:v>
                </c:pt>
                <c:pt idx="195">
                  <c:v>12.423600154347501</c:v>
                </c:pt>
                <c:pt idx="196">
                  <c:v>12.487310924369799</c:v>
                </c:pt>
                <c:pt idx="197">
                  <c:v>12.5510216943921</c:v>
                </c:pt>
                <c:pt idx="198">
                  <c:v>12.6147324644144</c:v>
                </c:pt>
                <c:pt idx="199">
                  <c:v>12.678443234436701</c:v>
                </c:pt>
                <c:pt idx="200">
                  <c:v>12.742154004459</c:v>
                </c:pt>
                <c:pt idx="201">
                  <c:v>12.805864774481201</c:v>
                </c:pt>
                <c:pt idx="202">
                  <c:v>12.869575544503499</c:v>
                </c:pt>
                <c:pt idx="203">
                  <c:v>12.9332863145258</c:v>
                </c:pt>
                <c:pt idx="204">
                  <c:v>12.9969970845481</c:v>
                </c:pt>
                <c:pt idx="205">
                  <c:v>13.060707854570399</c:v>
                </c:pt>
                <c:pt idx="206">
                  <c:v>13.1244186245927</c:v>
                </c:pt>
                <c:pt idx="207">
                  <c:v>13.188129394615</c:v>
                </c:pt>
                <c:pt idx="208">
                  <c:v>13.251840164637301</c:v>
                </c:pt>
                <c:pt idx="209">
                  <c:v>13.315550934659599</c:v>
                </c:pt>
                <c:pt idx="210">
                  <c:v>13.3792617046819</c:v>
                </c:pt>
                <c:pt idx="211">
                  <c:v>13.442972474704201</c:v>
                </c:pt>
                <c:pt idx="212">
                  <c:v>13.506683244726499</c:v>
                </c:pt>
                <c:pt idx="213">
                  <c:v>13.5703940147488</c:v>
                </c:pt>
                <c:pt idx="214">
                  <c:v>13.6341047847711</c:v>
                </c:pt>
                <c:pt idx="215">
                  <c:v>13.697815554793401</c:v>
                </c:pt>
                <c:pt idx="216">
                  <c:v>13.7615263248157</c:v>
                </c:pt>
                <c:pt idx="217">
                  <c:v>13.825237094838</c:v>
                </c:pt>
                <c:pt idx="218">
                  <c:v>13.888947864860301</c:v>
                </c:pt>
                <c:pt idx="219">
                  <c:v>13.952658634882599</c:v>
                </c:pt>
                <c:pt idx="220">
                  <c:v>14.0163694049049</c:v>
                </c:pt>
                <c:pt idx="221">
                  <c:v>14.0800801749272</c:v>
                </c:pt>
                <c:pt idx="222">
                  <c:v>14.1437909449494</c:v>
                </c:pt>
                <c:pt idx="223">
                  <c:v>14.2075017149717</c:v>
                </c:pt>
                <c:pt idx="224">
                  <c:v>14.271212484994001</c:v>
                </c:pt>
                <c:pt idx="225">
                  <c:v>14.334923255016299</c:v>
                </c:pt>
                <c:pt idx="226">
                  <c:v>14.3986340250386</c:v>
                </c:pt>
                <c:pt idx="227">
                  <c:v>14.462344795060901</c:v>
                </c:pt>
                <c:pt idx="228">
                  <c:v>14.526055565083199</c:v>
                </c:pt>
                <c:pt idx="229">
                  <c:v>14.5897663351055</c:v>
                </c:pt>
                <c:pt idx="230">
                  <c:v>14.6534771051278</c:v>
                </c:pt>
                <c:pt idx="231">
                  <c:v>14.717187875150101</c:v>
                </c:pt>
                <c:pt idx="232">
                  <c:v>14.7808986451724</c:v>
                </c:pt>
                <c:pt idx="233">
                  <c:v>14.8446094151947</c:v>
                </c:pt>
                <c:pt idx="234">
                  <c:v>14.908320185217001</c:v>
                </c:pt>
                <c:pt idx="235">
                  <c:v>14.972030955239299</c:v>
                </c:pt>
                <c:pt idx="236">
                  <c:v>15.0357417252616</c:v>
                </c:pt>
                <c:pt idx="237">
                  <c:v>15.0994524952839</c:v>
                </c:pt>
                <c:pt idx="238">
                  <c:v>15.163163265306199</c:v>
                </c:pt>
                <c:pt idx="239">
                  <c:v>15.2268740353285</c:v>
                </c:pt>
                <c:pt idx="240">
                  <c:v>15.2905848053508</c:v>
                </c:pt>
                <c:pt idx="241">
                  <c:v>15.354295575373101</c:v>
                </c:pt>
                <c:pt idx="242">
                  <c:v>15.418006345395399</c:v>
                </c:pt>
                <c:pt idx="243">
                  <c:v>15.481717115417601</c:v>
                </c:pt>
                <c:pt idx="244">
                  <c:v>15.545427885439899</c:v>
                </c:pt>
                <c:pt idx="245">
                  <c:v>15.6091386554622</c:v>
                </c:pt>
                <c:pt idx="246">
                  <c:v>15.6728494254845</c:v>
                </c:pt>
                <c:pt idx="247">
                  <c:v>15.736560195506801</c:v>
                </c:pt>
                <c:pt idx="248">
                  <c:v>15.8002709655291</c:v>
                </c:pt>
                <c:pt idx="249">
                  <c:v>15.8639817355514</c:v>
                </c:pt>
                <c:pt idx="250">
                  <c:v>15.927692505573701</c:v>
                </c:pt>
                <c:pt idx="251">
                  <c:v>15.991403275595999</c:v>
                </c:pt>
                <c:pt idx="252">
                  <c:v>16.0551140456183</c:v>
                </c:pt>
                <c:pt idx="253">
                  <c:v>16.1188248156406</c:v>
                </c:pt>
                <c:pt idx="254">
                  <c:v>16.182535585662901</c:v>
                </c:pt>
                <c:pt idx="255">
                  <c:v>16.246246355685201</c:v>
                </c:pt>
                <c:pt idx="256">
                  <c:v>16.309957125707498</c:v>
                </c:pt>
                <c:pt idx="257">
                  <c:v>16.373667895729799</c:v>
                </c:pt>
                <c:pt idx="258">
                  <c:v>16.437378665752099</c:v>
                </c:pt>
                <c:pt idx="259">
                  <c:v>16.5010894357744</c:v>
                </c:pt>
                <c:pt idx="260">
                  <c:v>16.564800205796701</c:v>
                </c:pt>
                <c:pt idx="261">
                  <c:v>16.628510975818902</c:v>
                </c:pt>
                <c:pt idx="262">
                  <c:v>16.692221745841199</c:v>
                </c:pt>
                <c:pt idx="263">
                  <c:v>16.755932515863499</c:v>
                </c:pt>
                <c:pt idx="264">
                  <c:v>16.8196432858858</c:v>
                </c:pt>
                <c:pt idx="265">
                  <c:v>16.8833540559081</c:v>
                </c:pt>
                <c:pt idx="266">
                  <c:v>16.947064825930401</c:v>
                </c:pt>
                <c:pt idx="267">
                  <c:v>17.010775595952701</c:v>
                </c:pt>
                <c:pt idx="268">
                  <c:v>17.074486365975002</c:v>
                </c:pt>
                <c:pt idx="269">
                  <c:v>17.138197135997299</c:v>
                </c:pt>
                <c:pt idx="270">
                  <c:v>17.201907906019599</c:v>
                </c:pt>
                <c:pt idx="271">
                  <c:v>17.2656186760419</c:v>
                </c:pt>
                <c:pt idx="272">
                  <c:v>17.3293294460642</c:v>
                </c:pt>
                <c:pt idx="273">
                  <c:v>17.393040216086501</c:v>
                </c:pt>
                <c:pt idx="274">
                  <c:v>17.456750986108801</c:v>
                </c:pt>
                <c:pt idx="275">
                  <c:v>17.520461756131098</c:v>
                </c:pt>
                <c:pt idx="276">
                  <c:v>17.584172526153299</c:v>
                </c:pt>
                <c:pt idx="277">
                  <c:v>17.6478832961756</c:v>
                </c:pt>
                <c:pt idx="278">
                  <c:v>17.7115940661979</c:v>
                </c:pt>
                <c:pt idx="279">
                  <c:v>17.775304836220201</c:v>
                </c:pt>
                <c:pt idx="280">
                  <c:v>17.839015606242501</c:v>
                </c:pt>
                <c:pt idx="281">
                  <c:v>17.902726376264798</c:v>
                </c:pt>
                <c:pt idx="282">
                  <c:v>17.966437146287099</c:v>
                </c:pt>
                <c:pt idx="283">
                  <c:v>18.030147916309399</c:v>
                </c:pt>
                <c:pt idx="284">
                  <c:v>18.0938586863317</c:v>
                </c:pt>
                <c:pt idx="285">
                  <c:v>18.157569456354</c:v>
                </c:pt>
                <c:pt idx="286">
                  <c:v>18.221280226376301</c:v>
                </c:pt>
                <c:pt idx="287">
                  <c:v>18.284990996398601</c:v>
                </c:pt>
                <c:pt idx="288">
                  <c:v>18.348701766420898</c:v>
                </c:pt>
                <c:pt idx="289">
                  <c:v>18.412412536443199</c:v>
                </c:pt>
                <c:pt idx="290">
                  <c:v>18.476123306465499</c:v>
                </c:pt>
                <c:pt idx="291">
                  <c:v>18.539834076487701</c:v>
                </c:pt>
                <c:pt idx="292">
                  <c:v>18.603544846510001</c:v>
                </c:pt>
                <c:pt idx="293">
                  <c:v>18.667255616532302</c:v>
                </c:pt>
                <c:pt idx="294">
                  <c:v>18.730966386554599</c:v>
                </c:pt>
                <c:pt idx="295">
                  <c:v>18.794677156576899</c:v>
                </c:pt>
                <c:pt idx="296">
                  <c:v>18.8583879265992</c:v>
                </c:pt>
                <c:pt idx="297">
                  <c:v>18.9220986966215</c:v>
                </c:pt>
                <c:pt idx="298">
                  <c:v>18.985809466643801</c:v>
                </c:pt>
                <c:pt idx="299">
                  <c:v>19.049520236666101</c:v>
                </c:pt>
                <c:pt idx="300">
                  <c:v>19.113231006688402</c:v>
                </c:pt>
                <c:pt idx="301">
                  <c:v>19.176941776710699</c:v>
                </c:pt>
                <c:pt idx="302">
                  <c:v>19.240652546732999</c:v>
                </c:pt>
                <c:pt idx="303">
                  <c:v>19.3043633167553</c:v>
                </c:pt>
                <c:pt idx="304">
                  <c:v>19.3680740867776</c:v>
                </c:pt>
                <c:pt idx="305">
                  <c:v>19.431784856799901</c:v>
                </c:pt>
                <c:pt idx="306">
                  <c:v>19.495495626822098</c:v>
                </c:pt>
                <c:pt idx="307">
                  <c:v>19.559206396844399</c:v>
                </c:pt>
                <c:pt idx="308">
                  <c:v>19.622917166866699</c:v>
                </c:pt>
                <c:pt idx="309">
                  <c:v>19.686627936889</c:v>
                </c:pt>
                <c:pt idx="310">
                  <c:v>19.7503387069113</c:v>
                </c:pt>
                <c:pt idx="311">
                  <c:v>19.814049476933601</c:v>
                </c:pt>
                <c:pt idx="312">
                  <c:v>19.877760246955901</c:v>
                </c:pt>
                <c:pt idx="313">
                  <c:v>19.941471016978198</c:v>
                </c:pt>
                <c:pt idx="314">
                  <c:v>20.005181787000499</c:v>
                </c:pt>
                <c:pt idx="315">
                  <c:v>20.068892557022799</c:v>
                </c:pt>
                <c:pt idx="316">
                  <c:v>20.1326033270451</c:v>
                </c:pt>
                <c:pt idx="317">
                  <c:v>20.1963140970674</c:v>
                </c:pt>
                <c:pt idx="318">
                  <c:v>20.260024867089701</c:v>
                </c:pt>
                <c:pt idx="319">
                  <c:v>20.323735637112001</c:v>
                </c:pt>
                <c:pt idx="320">
                  <c:v>20.387446407134298</c:v>
                </c:pt>
                <c:pt idx="321">
                  <c:v>20.451157177156599</c:v>
                </c:pt>
                <c:pt idx="322">
                  <c:v>20.5148679471788</c:v>
                </c:pt>
                <c:pt idx="323">
                  <c:v>20.578578717201101</c:v>
                </c:pt>
                <c:pt idx="324">
                  <c:v>20.642289487223401</c:v>
                </c:pt>
                <c:pt idx="325">
                  <c:v>20.706000257245702</c:v>
                </c:pt>
                <c:pt idx="326">
                  <c:v>20.769711027267999</c:v>
                </c:pt>
                <c:pt idx="327">
                  <c:v>20.833421797290299</c:v>
                </c:pt>
                <c:pt idx="328">
                  <c:v>20.8971325673126</c:v>
                </c:pt>
                <c:pt idx="329">
                  <c:v>20.9608433373349</c:v>
                </c:pt>
                <c:pt idx="330">
                  <c:v>21.024554107357201</c:v>
                </c:pt>
                <c:pt idx="331">
                  <c:v>21.088264877379501</c:v>
                </c:pt>
                <c:pt idx="332">
                  <c:v>21.151975647401802</c:v>
                </c:pt>
                <c:pt idx="333">
                  <c:v>21.215686417424099</c:v>
                </c:pt>
                <c:pt idx="334">
                  <c:v>21.279397187446399</c:v>
                </c:pt>
                <c:pt idx="335">
                  <c:v>21.3431079574687</c:v>
                </c:pt>
                <c:pt idx="336">
                  <c:v>21.406818727491</c:v>
                </c:pt>
                <c:pt idx="337">
                  <c:v>21.470529497513201</c:v>
                </c:pt>
                <c:pt idx="338">
                  <c:v>21.534240267535498</c:v>
                </c:pt>
                <c:pt idx="339">
                  <c:v>21.597951037557799</c:v>
                </c:pt>
                <c:pt idx="340">
                  <c:v>21.661661807580099</c:v>
                </c:pt>
                <c:pt idx="341">
                  <c:v>21.7253725776024</c:v>
                </c:pt>
                <c:pt idx="342">
                  <c:v>21.7890833476247</c:v>
                </c:pt>
                <c:pt idx="343">
                  <c:v>21.852794117647001</c:v>
                </c:pt>
                <c:pt idx="344">
                  <c:v>21.916504887669301</c:v>
                </c:pt>
                <c:pt idx="345">
                  <c:v>21.980215657691598</c:v>
                </c:pt>
                <c:pt idx="346">
                  <c:v>22.043926427713899</c:v>
                </c:pt>
                <c:pt idx="347">
                  <c:v>22.107637197736199</c:v>
                </c:pt>
                <c:pt idx="348">
                  <c:v>22.1713479677585</c:v>
                </c:pt>
                <c:pt idx="349">
                  <c:v>22.2350587377808</c:v>
                </c:pt>
                <c:pt idx="350">
                  <c:v>22.298769507803101</c:v>
                </c:pt>
                <c:pt idx="351">
                  <c:v>22.362480277825401</c:v>
                </c:pt>
                <c:pt idx="352">
                  <c:v>22.426191047847599</c:v>
                </c:pt>
                <c:pt idx="353">
                  <c:v>22.4899018178699</c:v>
                </c:pt>
                <c:pt idx="354">
                  <c:v>22.5536125878922</c:v>
                </c:pt>
                <c:pt idx="355">
                  <c:v>22.617323357914501</c:v>
                </c:pt>
                <c:pt idx="356">
                  <c:v>22.681034127936801</c:v>
                </c:pt>
                <c:pt idx="357">
                  <c:v>22.744744897959102</c:v>
                </c:pt>
                <c:pt idx="358">
                  <c:v>22.808455667981399</c:v>
                </c:pt>
                <c:pt idx="359">
                  <c:v>22.872166438003699</c:v>
                </c:pt>
                <c:pt idx="360">
                  <c:v>22.935877208026</c:v>
                </c:pt>
                <c:pt idx="361">
                  <c:v>22.9995879780483</c:v>
                </c:pt>
                <c:pt idx="362">
                  <c:v>23.063298748070601</c:v>
                </c:pt>
                <c:pt idx="363">
                  <c:v>23.127009518092901</c:v>
                </c:pt>
                <c:pt idx="364">
                  <c:v>23.190720288115202</c:v>
                </c:pt>
                <c:pt idx="365">
                  <c:v>23.254431058137499</c:v>
                </c:pt>
                <c:pt idx="366">
                  <c:v>23.318141828159799</c:v>
                </c:pt>
                <c:pt idx="367">
                  <c:v>23.381852598182</c:v>
                </c:pt>
                <c:pt idx="368">
                  <c:v>23.445563368204301</c:v>
                </c:pt>
                <c:pt idx="369">
                  <c:v>23.509274138226601</c:v>
                </c:pt>
                <c:pt idx="370">
                  <c:v>23.572984908248898</c:v>
                </c:pt>
                <c:pt idx="371">
                  <c:v>23.636695678271199</c:v>
                </c:pt>
                <c:pt idx="372">
                  <c:v>23.700406448293499</c:v>
                </c:pt>
                <c:pt idx="373">
                  <c:v>23.7641172183158</c:v>
                </c:pt>
                <c:pt idx="374">
                  <c:v>23.8278279883381</c:v>
                </c:pt>
                <c:pt idx="375">
                  <c:v>23.891538758360401</c:v>
                </c:pt>
                <c:pt idx="376">
                  <c:v>23.955249528382701</c:v>
                </c:pt>
                <c:pt idx="377">
                  <c:v>24.018960298404998</c:v>
                </c:pt>
                <c:pt idx="378">
                  <c:v>24.082671068427299</c:v>
                </c:pt>
                <c:pt idx="379">
                  <c:v>24.146381838449599</c:v>
                </c:pt>
                <c:pt idx="380">
                  <c:v>24.2100926084719</c:v>
                </c:pt>
                <c:pt idx="381">
                  <c:v>24.2738033784942</c:v>
                </c:pt>
                <c:pt idx="382">
                  <c:v>24.337514148516401</c:v>
                </c:pt>
                <c:pt idx="383">
                  <c:v>24.401224918538698</c:v>
                </c:pt>
                <c:pt idx="384">
                  <c:v>24.464935688560999</c:v>
                </c:pt>
                <c:pt idx="385">
                  <c:v>24.5286464585833</c:v>
                </c:pt>
                <c:pt idx="386">
                  <c:v>24.5923572286056</c:v>
                </c:pt>
                <c:pt idx="387">
                  <c:v>24.656067998627901</c:v>
                </c:pt>
                <c:pt idx="388">
                  <c:v>24.719778768650201</c:v>
                </c:pt>
                <c:pt idx="389">
                  <c:v>24.783489538672502</c:v>
                </c:pt>
                <c:pt idx="390">
                  <c:v>24.847200308694799</c:v>
                </c:pt>
                <c:pt idx="391">
                  <c:v>24.910911078717099</c:v>
                </c:pt>
                <c:pt idx="392">
                  <c:v>24.9746218487394</c:v>
                </c:pt>
                <c:pt idx="393">
                  <c:v>25.0383326187617</c:v>
                </c:pt>
                <c:pt idx="394">
                  <c:v>25.102043388784001</c:v>
                </c:pt>
                <c:pt idx="395">
                  <c:v>25.165754158806301</c:v>
                </c:pt>
                <c:pt idx="396">
                  <c:v>25.229464928828602</c:v>
                </c:pt>
                <c:pt idx="397">
                  <c:v>25.293175698850899</c:v>
                </c:pt>
                <c:pt idx="398">
                  <c:v>25.3568864688731</c:v>
                </c:pt>
                <c:pt idx="399">
                  <c:v>25.4205972388954</c:v>
                </c:pt>
                <c:pt idx="400">
                  <c:v>25.484308008917701</c:v>
                </c:pt>
                <c:pt idx="401">
                  <c:v>25.548018778940001</c:v>
                </c:pt>
                <c:pt idx="402">
                  <c:v>25.611729548962298</c:v>
                </c:pt>
                <c:pt idx="403">
                  <c:v>25.675440318984599</c:v>
                </c:pt>
                <c:pt idx="404">
                  <c:v>25.739151089006899</c:v>
                </c:pt>
                <c:pt idx="405">
                  <c:v>25.8028618590292</c:v>
                </c:pt>
                <c:pt idx="406">
                  <c:v>25.8665726290515</c:v>
                </c:pt>
                <c:pt idx="407">
                  <c:v>25.930283399073801</c:v>
                </c:pt>
                <c:pt idx="408">
                  <c:v>25.993994169096101</c:v>
                </c:pt>
                <c:pt idx="409">
                  <c:v>26.057704939118398</c:v>
                </c:pt>
                <c:pt idx="410">
                  <c:v>26.121415709140699</c:v>
                </c:pt>
                <c:pt idx="411">
                  <c:v>26.185126479162999</c:v>
                </c:pt>
                <c:pt idx="412">
                  <c:v>26.2488372491853</c:v>
                </c:pt>
                <c:pt idx="413">
                  <c:v>26.312548019207501</c:v>
                </c:pt>
                <c:pt idx="414">
                  <c:v>26.376258789229801</c:v>
                </c:pt>
                <c:pt idx="415">
                  <c:v>26.439969559252098</c:v>
                </c:pt>
                <c:pt idx="416">
                  <c:v>26.503680329274399</c:v>
                </c:pt>
                <c:pt idx="417">
                  <c:v>26.5673910992967</c:v>
                </c:pt>
                <c:pt idx="418">
                  <c:v>26.631101869319</c:v>
                </c:pt>
                <c:pt idx="419">
                  <c:v>26.694812639341301</c:v>
                </c:pt>
                <c:pt idx="420">
                  <c:v>26.758523409363601</c:v>
                </c:pt>
                <c:pt idx="421">
                  <c:v>26.822234179385902</c:v>
                </c:pt>
                <c:pt idx="422">
                  <c:v>26.885944949408199</c:v>
                </c:pt>
                <c:pt idx="423">
                  <c:v>26.949655719430499</c:v>
                </c:pt>
                <c:pt idx="424">
                  <c:v>27.0133664894528</c:v>
                </c:pt>
                <c:pt idx="425">
                  <c:v>27.0770772594751</c:v>
                </c:pt>
                <c:pt idx="426">
                  <c:v>27.140788029497401</c:v>
                </c:pt>
                <c:pt idx="427">
                  <c:v>27.204498799519701</c:v>
                </c:pt>
                <c:pt idx="428">
                  <c:v>27.268209569541899</c:v>
                </c:pt>
                <c:pt idx="429">
                  <c:v>27.331920339564199</c:v>
                </c:pt>
                <c:pt idx="430">
                  <c:v>27.3956311095865</c:v>
                </c:pt>
                <c:pt idx="431">
                  <c:v>27.4593418796088</c:v>
                </c:pt>
                <c:pt idx="432">
                  <c:v>27.523052649631101</c:v>
                </c:pt>
                <c:pt idx="433">
                  <c:v>27.586763419653401</c:v>
                </c:pt>
                <c:pt idx="434">
                  <c:v>27.650474189675698</c:v>
                </c:pt>
                <c:pt idx="435">
                  <c:v>27.714184959697999</c:v>
                </c:pt>
                <c:pt idx="436">
                  <c:v>27.777895729720299</c:v>
                </c:pt>
                <c:pt idx="437">
                  <c:v>27.8416064997426</c:v>
                </c:pt>
                <c:pt idx="438">
                  <c:v>27.9053172697649</c:v>
                </c:pt>
                <c:pt idx="439">
                  <c:v>27.969028039787201</c:v>
                </c:pt>
                <c:pt idx="440">
                  <c:v>28.032738809809501</c:v>
                </c:pt>
                <c:pt idx="441">
                  <c:v>28.096449579831798</c:v>
                </c:pt>
                <c:pt idx="442">
                  <c:v>28.160160349854099</c:v>
                </c:pt>
                <c:pt idx="443">
                  <c:v>28.2238711198763</c:v>
                </c:pt>
                <c:pt idx="444">
                  <c:v>28.2875818898986</c:v>
                </c:pt>
                <c:pt idx="445">
                  <c:v>28.351292659920901</c:v>
                </c:pt>
                <c:pt idx="446">
                  <c:v>28.415003429943201</c:v>
                </c:pt>
                <c:pt idx="447">
                  <c:v>28.478714199965498</c:v>
                </c:pt>
                <c:pt idx="448">
                  <c:v>28.542424969987799</c:v>
                </c:pt>
                <c:pt idx="449">
                  <c:v>28.6061357400101</c:v>
                </c:pt>
                <c:pt idx="450">
                  <c:v>28.6698465100324</c:v>
                </c:pt>
                <c:pt idx="451">
                  <c:v>28.733557280054701</c:v>
                </c:pt>
                <c:pt idx="452">
                  <c:v>28.797268050077001</c:v>
                </c:pt>
                <c:pt idx="453">
                  <c:v>28.860978820099302</c:v>
                </c:pt>
                <c:pt idx="454">
                  <c:v>28.924689590121599</c:v>
                </c:pt>
                <c:pt idx="455">
                  <c:v>28.988400360143899</c:v>
                </c:pt>
                <c:pt idx="456">
                  <c:v>29.0521111301662</c:v>
                </c:pt>
                <c:pt idx="457">
                  <c:v>29.1158219001885</c:v>
                </c:pt>
                <c:pt idx="458">
                  <c:v>29.179532670210701</c:v>
                </c:pt>
                <c:pt idx="459">
                  <c:v>29.243243440233002</c:v>
                </c:pt>
                <c:pt idx="460">
                  <c:v>29.306954210255299</c:v>
                </c:pt>
                <c:pt idx="461">
                  <c:v>29.370664980277599</c:v>
                </c:pt>
                <c:pt idx="462">
                  <c:v>29.4343757502999</c:v>
                </c:pt>
                <c:pt idx="463">
                  <c:v>29.4980865203222</c:v>
                </c:pt>
                <c:pt idx="464">
                  <c:v>29.561797290344501</c:v>
                </c:pt>
                <c:pt idx="465">
                  <c:v>29.625508060366801</c:v>
                </c:pt>
                <c:pt idx="466">
                  <c:v>29.689218830389098</c:v>
                </c:pt>
                <c:pt idx="467">
                  <c:v>29.752929600411399</c:v>
                </c:pt>
                <c:pt idx="468">
                  <c:v>29.816640370433699</c:v>
                </c:pt>
                <c:pt idx="469">
                  <c:v>29.880351140456</c:v>
                </c:pt>
                <c:pt idx="470">
                  <c:v>29.9440619104783</c:v>
                </c:pt>
                <c:pt idx="471">
                  <c:v>30.007772680500601</c:v>
                </c:pt>
                <c:pt idx="472">
                  <c:v>30.071483450522901</c:v>
                </c:pt>
                <c:pt idx="473">
                  <c:v>30.135194220545198</c:v>
                </c:pt>
                <c:pt idx="474">
                  <c:v>30.198904990567399</c:v>
                </c:pt>
                <c:pt idx="475">
                  <c:v>30.2626157605897</c:v>
                </c:pt>
                <c:pt idx="476">
                  <c:v>30.326326530612</c:v>
                </c:pt>
                <c:pt idx="477">
                  <c:v>30.390037300634301</c:v>
                </c:pt>
                <c:pt idx="478">
                  <c:v>30.453748070656601</c:v>
                </c:pt>
                <c:pt idx="479">
                  <c:v>30.517458840678898</c:v>
                </c:pt>
                <c:pt idx="480">
                  <c:v>30.581169610701199</c:v>
                </c:pt>
                <c:pt idx="481">
                  <c:v>30.6448803807235</c:v>
                </c:pt>
                <c:pt idx="482">
                  <c:v>30.7085911507458</c:v>
                </c:pt>
                <c:pt idx="483">
                  <c:v>30.772301920768101</c:v>
                </c:pt>
                <c:pt idx="484">
                  <c:v>30.836012690790401</c:v>
                </c:pt>
                <c:pt idx="485">
                  <c:v>30.899723460812702</c:v>
                </c:pt>
                <c:pt idx="486">
                  <c:v>30.963434230834999</c:v>
                </c:pt>
                <c:pt idx="487">
                  <c:v>31.027145000857299</c:v>
                </c:pt>
                <c:pt idx="488">
                  <c:v>31.0908557708796</c:v>
                </c:pt>
                <c:pt idx="489">
                  <c:v>31.154566540901801</c:v>
                </c:pt>
                <c:pt idx="490">
                  <c:v>31.218277310924101</c:v>
                </c:pt>
                <c:pt idx="491">
                  <c:v>31.281988080946402</c:v>
                </c:pt>
                <c:pt idx="492">
                  <c:v>31.345698850968699</c:v>
                </c:pt>
                <c:pt idx="493">
                  <c:v>31.409409620990999</c:v>
                </c:pt>
                <c:pt idx="494">
                  <c:v>31.4731203910133</c:v>
                </c:pt>
                <c:pt idx="495">
                  <c:v>31.5368311610356</c:v>
                </c:pt>
                <c:pt idx="496">
                  <c:v>31.600541931057901</c:v>
                </c:pt>
                <c:pt idx="497">
                  <c:v>31.664252701080201</c:v>
                </c:pt>
                <c:pt idx="498">
                  <c:v>31.727963471102498</c:v>
                </c:pt>
                <c:pt idx="499">
                  <c:v>31.791674241124799</c:v>
                </c:pt>
                <c:pt idx="500">
                  <c:v>31.855385011147099</c:v>
                </c:pt>
                <c:pt idx="501">
                  <c:v>31.9190957811694</c:v>
                </c:pt>
                <c:pt idx="502">
                  <c:v>31.9828065511917</c:v>
                </c:pt>
                <c:pt idx="503">
                  <c:v>32.046517321213997</c:v>
                </c:pt>
                <c:pt idx="504">
                  <c:v>32.110228091236301</c:v>
                </c:pt>
                <c:pt idx="505">
                  <c:v>32.173938861258598</c:v>
                </c:pt>
                <c:pt idx="506">
                  <c:v>32.237649631280803</c:v>
                </c:pt>
                <c:pt idx="507">
                  <c:v>32.3013604013031</c:v>
                </c:pt>
                <c:pt idx="508">
                  <c:v>32.365071171325397</c:v>
                </c:pt>
                <c:pt idx="509">
                  <c:v>32.428781941347701</c:v>
                </c:pt>
                <c:pt idx="510">
                  <c:v>32.492492711369998</c:v>
                </c:pt>
                <c:pt idx="511">
                  <c:v>32.556203481392302</c:v>
                </c:pt>
                <c:pt idx="512">
                  <c:v>32.619914251414599</c:v>
                </c:pt>
                <c:pt idx="513">
                  <c:v>32.683625021436903</c:v>
                </c:pt>
                <c:pt idx="514">
                  <c:v>32.7473357914592</c:v>
                </c:pt>
                <c:pt idx="515">
                  <c:v>32.811046561481497</c:v>
                </c:pt>
                <c:pt idx="516">
                  <c:v>32.874757331503801</c:v>
                </c:pt>
                <c:pt idx="517">
                  <c:v>32.938468101526098</c:v>
                </c:pt>
                <c:pt idx="518">
                  <c:v>33.002178871548402</c:v>
                </c:pt>
                <c:pt idx="519">
                  <c:v>33.065889641570699</c:v>
                </c:pt>
                <c:pt idx="520">
                  <c:v>33.129600411593003</c:v>
                </c:pt>
                <c:pt idx="521">
                  <c:v>33.1933111816153</c:v>
                </c:pt>
                <c:pt idx="522">
                  <c:v>33.257021951637597</c:v>
                </c:pt>
                <c:pt idx="523">
                  <c:v>33.320732721659901</c:v>
                </c:pt>
                <c:pt idx="524">
                  <c:v>33.384443491682198</c:v>
                </c:pt>
                <c:pt idx="525">
                  <c:v>33.448154261704502</c:v>
                </c:pt>
                <c:pt idx="526">
                  <c:v>33.511865031726799</c:v>
                </c:pt>
                <c:pt idx="527">
                  <c:v>33.575575801749103</c:v>
                </c:pt>
                <c:pt idx="528">
                  <c:v>33.6392865717714</c:v>
                </c:pt>
                <c:pt idx="529">
                  <c:v>33.702997341793697</c:v>
                </c:pt>
                <c:pt idx="530">
                  <c:v>33.766708111816001</c:v>
                </c:pt>
                <c:pt idx="531">
                  <c:v>33.830418881838298</c:v>
                </c:pt>
                <c:pt idx="532">
                  <c:v>33.894129651860602</c:v>
                </c:pt>
                <c:pt idx="533">
                  <c:v>33.957840421882899</c:v>
                </c:pt>
                <c:pt idx="534">
                  <c:v>34.021551191905203</c:v>
                </c:pt>
                <c:pt idx="535">
                  <c:v>34.0852619619275</c:v>
                </c:pt>
                <c:pt idx="536">
                  <c:v>34.148972731949797</c:v>
                </c:pt>
                <c:pt idx="537">
                  <c:v>34.212683501972101</c:v>
                </c:pt>
                <c:pt idx="538">
                  <c:v>34.276394271994398</c:v>
                </c:pt>
                <c:pt idx="539">
                  <c:v>34.340105042016603</c:v>
                </c:pt>
                <c:pt idx="540">
                  <c:v>34.4038158120389</c:v>
                </c:pt>
                <c:pt idx="541">
                  <c:v>34.467526582061197</c:v>
                </c:pt>
                <c:pt idx="542">
                  <c:v>34.531237352083501</c:v>
                </c:pt>
                <c:pt idx="543">
                  <c:v>34.594948122105798</c:v>
                </c:pt>
                <c:pt idx="544">
                  <c:v>34.658658892128102</c:v>
                </c:pt>
                <c:pt idx="545">
                  <c:v>34.722369662150399</c:v>
                </c:pt>
                <c:pt idx="546">
                  <c:v>34.786080432172703</c:v>
                </c:pt>
                <c:pt idx="547">
                  <c:v>34.849791202195</c:v>
                </c:pt>
                <c:pt idx="548">
                  <c:v>34.913501972217297</c:v>
                </c:pt>
                <c:pt idx="549">
                  <c:v>34.977212742239601</c:v>
                </c:pt>
                <c:pt idx="550">
                  <c:v>35.040923512261898</c:v>
                </c:pt>
                <c:pt idx="551">
                  <c:v>35.104634282284202</c:v>
                </c:pt>
                <c:pt idx="552">
                  <c:v>35.168345052306499</c:v>
                </c:pt>
                <c:pt idx="553">
                  <c:v>35.232055822328803</c:v>
                </c:pt>
                <c:pt idx="554">
                  <c:v>35.2957665923511</c:v>
                </c:pt>
                <c:pt idx="555">
                  <c:v>35.359477362373397</c:v>
                </c:pt>
                <c:pt idx="556">
                  <c:v>35.423188132395701</c:v>
                </c:pt>
                <c:pt idx="557">
                  <c:v>35.486898902417998</c:v>
                </c:pt>
                <c:pt idx="558">
                  <c:v>35.550609672440302</c:v>
                </c:pt>
                <c:pt idx="559">
                  <c:v>35.614320442462599</c:v>
                </c:pt>
                <c:pt idx="560">
                  <c:v>35.678031212484903</c:v>
                </c:pt>
                <c:pt idx="561">
                  <c:v>35.7417419825072</c:v>
                </c:pt>
                <c:pt idx="562">
                  <c:v>35.805452752529497</c:v>
                </c:pt>
                <c:pt idx="563">
                  <c:v>35.869163522551801</c:v>
                </c:pt>
                <c:pt idx="564">
                  <c:v>35.932874292574098</c:v>
                </c:pt>
                <c:pt idx="565">
                  <c:v>35.996585062596402</c:v>
                </c:pt>
                <c:pt idx="566">
                  <c:v>36.060295832618699</c:v>
                </c:pt>
                <c:pt idx="567">
                  <c:v>36.124006602641003</c:v>
                </c:pt>
                <c:pt idx="568">
                  <c:v>36.1877173726633</c:v>
                </c:pt>
                <c:pt idx="569">
                  <c:v>36.251428142685597</c:v>
                </c:pt>
                <c:pt idx="570">
                  <c:v>36.315138912707901</c:v>
                </c:pt>
                <c:pt idx="571">
                  <c:v>36.378849682730198</c:v>
                </c:pt>
                <c:pt idx="572">
                  <c:v>36.442560452752403</c:v>
                </c:pt>
                <c:pt idx="573">
                  <c:v>36.5062712227747</c:v>
                </c:pt>
                <c:pt idx="574">
                  <c:v>36.569981992796997</c:v>
                </c:pt>
                <c:pt idx="575">
                  <c:v>36.633692762819301</c:v>
                </c:pt>
                <c:pt idx="576">
                  <c:v>36.697403532841598</c:v>
                </c:pt>
                <c:pt idx="577">
                  <c:v>36.761114302863902</c:v>
                </c:pt>
                <c:pt idx="578">
                  <c:v>36.824825072886199</c:v>
                </c:pt>
                <c:pt idx="579">
                  <c:v>36.888535842908503</c:v>
                </c:pt>
                <c:pt idx="580">
                  <c:v>36.9522466129308</c:v>
                </c:pt>
                <c:pt idx="581">
                  <c:v>37.015957382953097</c:v>
                </c:pt>
                <c:pt idx="582">
                  <c:v>37.079668152975401</c:v>
                </c:pt>
                <c:pt idx="583">
                  <c:v>37.143378922997698</c:v>
                </c:pt>
                <c:pt idx="584">
                  <c:v>37.207089693020002</c:v>
                </c:pt>
                <c:pt idx="585">
                  <c:v>37.270800463042299</c:v>
                </c:pt>
                <c:pt idx="586">
                  <c:v>37.334511233064603</c:v>
                </c:pt>
                <c:pt idx="587">
                  <c:v>37.3982220030869</c:v>
                </c:pt>
                <c:pt idx="588">
                  <c:v>37.461932773109197</c:v>
                </c:pt>
                <c:pt idx="589">
                  <c:v>37.525643543131501</c:v>
                </c:pt>
                <c:pt idx="590">
                  <c:v>37.589354313153798</c:v>
                </c:pt>
                <c:pt idx="591">
                  <c:v>37.653065083176102</c:v>
                </c:pt>
                <c:pt idx="592">
                  <c:v>37.716775853198399</c:v>
                </c:pt>
                <c:pt idx="593">
                  <c:v>37.780486623220703</c:v>
                </c:pt>
                <c:pt idx="594">
                  <c:v>37.844197393243</c:v>
                </c:pt>
                <c:pt idx="595">
                  <c:v>37.907908163265297</c:v>
                </c:pt>
                <c:pt idx="596">
                  <c:v>37.971618933287601</c:v>
                </c:pt>
                <c:pt idx="597">
                  <c:v>38.035329703309898</c:v>
                </c:pt>
                <c:pt idx="598">
                  <c:v>38.099040473332202</c:v>
                </c:pt>
                <c:pt idx="599">
                  <c:v>38.162751243354499</c:v>
                </c:pt>
                <c:pt idx="600">
                  <c:v>38.226462013376803</c:v>
                </c:pt>
                <c:pt idx="601">
                  <c:v>38.2901727833991</c:v>
                </c:pt>
                <c:pt idx="602">
                  <c:v>38.353883553421397</c:v>
                </c:pt>
                <c:pt idx="603">
                  <c:v>38.417594323443701</c:v>
                </c:pt>
                <c:pt idx="604">
                  <c:v>38.481305093465998</c:v>
                </c:pt>
                <c:pt idx="605">
                  <c:v>38.545015863488203</c:v>
                </c:pt>
                <c:pt idx="606">
                  <c:v>38.6087266335105</c:v>
                </c:pt>
                <c:pt idx="607">
                  <c:v>38.672437403532797</c:v>
                </c:pt>
                <c:pt idx="608">
                  <c:v>38.736148173555101</c:v>
                </c:pt>
                <c:pt idx="609">
                  <c:v>38.799858943577398</c:v>
                </c:pt>
                <c:pt idx="610">
                  <c:v>38.863569713599702</c:v>
                </c:pt>
                <c:pt idx="611">
                  <c:v>38.927280483621999</c:v>
                </c:pt>
                <c:pt idx="612">
                  <c:v>38.990991253644303</c:v>
                </c:pt>
                <c:pt idx="613">
                  <c:v>39.0547020236666</c:v>
                </c:pt>
                <c:pt idx="614">
                  <c:v>39.118412793688897</c:v>
                </c:pt>
                <c:pt idx="615">
                  <c:v>39.182123563711201</c:v>
                </c:pt>
                <c:pt idx="616">
                  <c:v>39.245834333733498</c:v>
                </c:pt>
                <c:pt idx="617">
                  <c:v>39.309545103755802</c:v>
                </c:pt>
                <c:pt idx="618">
                  <c:v>39.373255873778099</c:v>
                </c:pt>
                <c:pt idx="619">
                  <c:v>39.436966643800403</c:v>
                </c:pt>
                <c:pt idx="620">
                  <c:v>39.5006774138227</c:v>
                </c:pt>
                <c:pt idx="621">
                  <c:v>39.564388183844997</c:v>
                </c:pt>
                <c:pt idx="622">
                  <c:v>39.628098953867301</c:v>
                </c:pt>
                <c:pt idx="623">
                  <c:v>39.691809723889598</c:v>
                </c:pt>
                <c:pt idx="624">
                  <c:v>39.755520493911902</c:v>
                </c:pt>
                <c:pt idx="625">
                  <c:v>39.819231263934199</c:v>
                </c:pt>
                <c:pt idx="626">
                  <c:v>39.882942033956503</c:v>
                </c:pt>
                <c:pt idx="627">
                  <c:v>39.9466528039788</c:v>
                </c:pt>
                <c:pt idx="628">
                  <c:v>40.010363574001097</c:v>
                </c:pt>
                <c:pt idx="629">
                  <c:v>40.074074344023401</c:v>
                </c:pt>
                <c:pt idx="630">
                  <c:v>40.137785114045698</c:v>
                </c:pt>
                <c:pt idx="631">
                  <c:v>40.201495884068002</c:v>
                </c:pt>
                <c:pt idx="632">
                  <c:v>40.265206654090299</c:v>
                </c:pt>
                <c:pt idx="633">
                  <c:v>40.328917424112603</c:v>
                </c:pt>
                <c:pt idx="634">
                  <c:v>40.3926281941349</c:v>
                </c:pt>
                <c:pt idx="635">
                  <c:v>40.456338964157197</c:v>
                </c:pt>
                <c:pt idx="636">
                  <c:v>40.520049734179501</c:v>
                </c:pt>
                <c:pt idx="637">
                  <c:v>40.583760504201798</c:v>
                </c:pt>
                <c:pt idx="638">
                  <c:v>40.647471274224003</c:v>
                </c:pt>
                <c:pt idx="639">
                  <c:v>40.7111820442463</c:v>
                </c:pt>
                <c:pt idx="640">
                  <c:v>40.774892814268597</c:v>
                </c:pt>
                <c:pt idx="641">
                  <c:v>40.838603584290901</c:v>
                </c:pt>
                <c:pt idx="642">
                  <c:v>40.902314354313198</c:v>
                </c:pt>
                <c:pt idx="643">
                  <c:v>40.966025124335502</c:v>
                </c:pt>
                <c:pt idx="644">
                  <c:v>41.029735894357799</c:v>
                </c:pt>
                <c:pt idx="645">
                  <c:v>41.093446664380103</c:v>
                </c:pt>
                <c:pt idx="646">
                  <c:v>41.1571574344024</c:v>
                </c:pt>
                <c:pt idx="647">
                  <c:v>41.220868204424697</c:v>
                </c:pt>
                <c:pt idx="648">
                  <c:v>41.284578974447001</c:v>
                </c:pt>
                <c:pt idx="649">
                  <c:v>41.348289744469298</c:v>
                </c:pt>
                <c:pt idx="650">
                  <c:v>41.412000514491602</c:v>
                </c:pt>
                <c:pt idx="651">
                  <c:v>41.475711284513899</c:v>
                </c:pt>
                <c:pt idx="652">
                  <c:v>41.539422054536203</c:v>
                </c:pt>
                <c:pt idx="653">
                  <c:v>41.6031328245585</c:v>
                </c:pt>
                <c:pt idx="654">
                  <c:v>41.666843594580797</c:v>
                </c:pt>
                <c:pt idx="655">
                  <c:v>41.730554364603101</c:v>
                </c:pt>
                <c:pt idx="656">
                  <c:v>41.794265134625398</c:v>
                </c:pt>
                <c:pt idx="657">
                  <c:v>41.857975904647702</c:v>
                </c:pt>
                <c:pt idx="658">
                  <c:v>41.921686674669999</c:v>
                </c:pt>
                <c:pt idx="659">
                  <c:v>41.985397444692303</c:v>
                </c:pt>
                <c:pt idx="660">
                  <c:v>42.0491082147146</c:v>
                </c:pt>
                <c:pt idx="661">
                  <c:v>42.112818984736897</c:v>
                </c:pt>
                <c:pt idx="662">
                  <c:v>42.176529754759201</c:v>
                </c:pt>
                <c:pt idx="663">
                  <c:v>42.240240524781498</c:v>
                </c:pt>
                <c:pt idx="664">
                  <c:v>42.303951294803802</c:v>
                </c:pt>
                <c:pt idx="665">
                  <c:v>42.367662064826099</c:v>
                </c:pt>
                <c:pt idx="666">
                  <c:v>42.431372834848403</c:v>
                </c:pt>
                <c:pt idx="667">
                  <c:v>42.4950836048707</c:v>
                </c:pt>
                <c:pt idx="668">
                  <c:v>42.558794374892997</c:v>
                </c:pt>
                <c:pt idx="669">
                  <c:v>42.622505144915301</c:v>
                </c:pt>
                <c:pt idx="670">
                  <c:v>42.686215914937598</c:v>
                </c:pt>
                <c:pt idx="671">
                  <c:v>42.749926684959803</c:v>
                </c:pt>
                <c:pt idx="672">
                  <c:v>42.8136374549821</c:v>
                </c:pt>
                <c:pt idx="673">
                  <c:v>42.877348225004397</c:v>
                </c:pt>
                <c:pt idx="674">
                  <c:v>42.941058995026701</c:v>
                </c:pt>
                <c:pt idx="675">
                  <c:v>43.004769765048998</c:v>
                </c:pt>
                <c:pt idx="676">
                  <c:v>43.068480535071302</c:v>
                </c:pt>
                <c:pt idx="677">
                  <c:v>43.132191305093599</c:v>
                </c:pt>
                <c:pt idx="678">
                  <c:v>43.195902075115903</c:v>
                </c:pt>
                <c:pt idx="679">
                  <c:v>43.2596128451382</c:v>
                </c:pt>
                <c:pt idx="680">
                  <c:v>43.323323615160497</c:v>
                </c:pt>
                <c:pt idx="681">
                  <c:v>43.387034385182801</c:v>
                </c:pt>
                <c:pt idx="682">
                  <c:v>43.450745155205098</c:v>
                </c:pt>
                <c:pt idx="683">
                  <c:v>43.514455925227402</c:v>
                </c:pt>
                <c:pt idx="684">
                  <c:v>43.578166695249699</c:v>
                </c:pt>
                <c:pt idx="685">
                  <c:v>43.641877465272003</c:v>
                </c:pt>
                <c:pt idx="686">
                  <c:v>43.7055882352943</c:v>
                </c:pt>
                <c:pt idx="687">
                  <c:v>43.769299005316597</c:v>
                </c:pt>
                <c:pt idx="688">
                  <c:v>43.833009775338901</c:v>
                </c:pt>
                <c:pt idx="689">
                  <c:v>43.896720545361198</c:v>
                </c:pt>
                <c:pt idx="690">
                  <c:v>43.960431315383502</c:v>
                </c:pt>
                <c:pt idx="691">
                  <c:v>44.024142085405799</c:v>
                </c:pt>
                <c:pt idx="692">
                  <c:v>44.087852855428103</c:v>
                </c:pt>
                <c:pt idx="693">
                  <c:v>44.1515636254504</c:v>
                </c:pt>
                <c:pt idx="694">
                  <c:v>44.215274395472697</c:v>
                </c:pt>
                <c:pt idx="695">
                  <c:v>44.278985165495001</c:v>
                </c:pt>
                <c:pt idx="696">
                  <c:v>44.342695935517298</c:v>
                </c:pt>
                <c:pt idx="697">
                  <c:v>44.406406705539602</c:v>
                </c:pt>
                <c:pt idx="698">
                  <c:v>44.470117475561899</c:v>
                </c:pt>
                <c:pt idx="699">
                  <c:v>44.533828245584203</c:v>
                </c:pt>
                <c:pt idx="700">
                  <c:v>44.5975390156065</c:v>
                </c:pt>
                <c:pt idx="701">
                  <c:v>44.661249785628797</c:v>
                </c:pt>
                <c:pt idx="702">
                  <c:v>44.724960555651101</c:v>
                </c:pt>
                <c:pt idx="703">
                  <c:v>44.788671325673398</c:v>
                </c:pt>
                <c:pt idx="704">
                  <c:v>44.852382095695603</c:v>
                </c:pt>
                <c:pt idx="705">
                  <c:v>44.9160928657179</c:v>
                </c:pt>
                <c:pt idx="706">
                  <c:v>44.979803635740197</c:v>
                </c:pt>
                <c:pt idx="707">
                  <c:v>45.043514405762501</c:v>
                </c:pt>
                <c:pt idx="708">
                  <c:v>45.107225175784798</c:v>
                </c:pt>
                <c:pt idx="709">
                  <c:v>45.170935945807102</c:v>
                </c:pt>
                <c:pt idx="710">
                  <c:v>45.234646715829399</c:v>
                </c:pt>
                <c:pt idx="711">
                  <c:v>45.298357485851703</c:v>
                </c:pt>
                <c:pt idx="712">
                  <c:v>45.362068255874</c:v>
                </c:pt>
                <c:pt idx="713">
                  <c:v>45.425779025896297</c:v>
                </c:pt>
                <c:pt idx="714">
                  <c:v>45.489489795918601</c:v>
                </c:pt>
                <c:pt idx="715">
                  <c:v>45.553200565940898</c:v>
                </c:pt>
                <c:pt idx="716">
                  <c:v>45.616911335963202</c:v>
                </c:pt>
                <c:pt idx="717">
                  <c:v>45.680622105985499</c:v>
                </c:pt>
                <c:pt idx="718">
                  <c:v>45.744332876007803</c:v>
                </c:pt>
                <c:pt idx="719">
                  <c:v>45.8080436460301</c:v>
                </c:pt>
                <c:pt idx="720">
                  <c:v>45.871754416052397</c:v>
                </c:pt>
                <c:pt idx="721">
                  <c:v>45.935465186074701</c:v>
                </c:pt>
                <c:pt idx="722">
                  <c:v>45.999175956096998</c:v>
                </c:pt>
                <c:pt idx="723">
                  <c:v>46.062886726119302</c:v>
                </c:pt>
                <c:pt idx="724">
                  <c:v>46.126597496141599</c:v>
                </c:pt>
                <c:pt idx="725">
                  <c:v>46.190308266163903</c:v>
                </c:pt>
                <c:pt idx="726">
                  <c:v>46.2540190361862</c:v>
                </c:pt>
                <c:pt idx="727">
                  <c:v>46.317729806208497</c:v>
                </c:pt>
                <c:pt idx="728">
                  <c:v>46.381440576230801</c:v>
                </c:pt>
                <c:pt idx="729">
                  <c:v>46.445151346253098</c:v>
                </c:pt>
                <c:pt idx="730">
                  <c:v>46.508862116275402</c:v>
                </c:pt>
                <c:pt idx="731">
                  <c:v>46.572572886297699</c:v>
                </c:pt>
                <c:pt idx="732">
                  <c:v>46.636283656320003</c:v>
                </c:pt>
                <c:pt idx="733">
                  <c:v>46.6999944263423</c:v>
                </c:pt>
                <c:pt idx="734">
                  <c:v>46.763705196364597</c:v>
                </c:pt>
                <c:pt idx="735">
                  <c:v>46.827415966386901</c:v>
                </c:pt>
                <c:pt idx="736">
                  <c:v>46.891126736409198</c:v>
                </c:pt>
                <c:pt idx="737">
                  <c:v>46.954837506431403</c:v>
                </c:pt>
                <c:pt idx="738">
                  <c:v>47.0185482764537</c:v>
                </c:pt>
                <c:pt idx="739">
                  <c:v>47.082259046475997</c:v>
                </c:pt>
                <c:pt idx="740">
                  <c:v>47.145969816498301</c:v>
                </c:pt>
                <c:pt idx="741">
                  <c:v>47.209680586520598</c:v>
                </c:pt>
                <c:pt idx="742">
                  <c:v>47.273391356542902</c:v>
                </c:pt>
                <c:pt idx="743">
                  <c:v>47.337102126565199</c:v>
                </c:pt>
                <c:pt idx="744">
                  <c:v>47.400812896587503</c:v>
                </c:pt>
                <c:pt idx="745">
                  <c:v>47.4645236666098</c:v>
                </c:pt>
                <c:pt idx="746">
                  <c:v>47.528234436632097</c:v>
                </c:pt>
                <c:pt idx="747">
                  <c:v>47.591945206654401</c:v>
                </c:pt>
                <c:pt idx="748">
                  <c:v>47.655655976676698</c:v>
                </c:pt>
                <c:pt idx="749">
                  <c:v>47.719366746699002</c:v>
                </c:pt>
                <c:pt idx="750">
                  <c:v>47.783077516721299</c:v>
                </c:pt>
                <c:pt idx="751">
                  <c:v>47.846788286743603</c:v>
                </c:pt>
                <c:pt idx="752">
                  <c:v>47.9104990567659</c:v>
                </c:pt>
                <c:pt idx="753">
                  <c:v>47.974209826788197</c:v>
                </c:pt>
                <c:pt idx="754">
                  <c:v>48.037920596810501</c:v>
                </c:pt>
                <c:pt idx="755">
                  <c:v>48.101631366832798</c:v>
                </c:pt>
                <c:pt idx="756">
                  <c:v>48.165342136855102</c:v>
                </c:pt>
                <c:pt idx="757">
                  <c:v>48.229052906877399</c:v>
                </c:pt>
                <c:pt idx="758">
                  <c:v>48.292763676899703</c:v>
                </c:pt>
                <c:pt idx="759">
                  <c:v>48.356474446922</c:v>
                </c:pt>
                <c:pt idx="760">
                  <c:v>48.420185216944297</c:v>
                </c:pt>
                <c:pt idx="761">
                  <c:v>48.483895986966601</c:v>
                </c:pt>
                <c:pt idx="762">
                  <c:v>48.547606756988898</c:v>
                </c:pt>
                <c:pt idx="763">
                  <c:v>48.611317527011202</c:v>
                </c:pt>
                <c:pt idx="764">
                  <c:v>48.675028297033499</c:v>
                </c:pt>
                <c:pt idx="765">
                  <c:v>48.738739067055803</c:v>
                </c:pt>
                <c:pt idx="766">
                  <c:v>48.8024498370781</c:v>
                </c:pt>
                <c:pt idx="767">
                  <c:v>48.866160607100397</c:v>
                </c:pt>
                <c:pt idx="768">
                  <c:v>48.929871377122701</c:v>
                </c:pt>
                <c:pt idx="769">
                  <c:v>48.993582147144998</c:v>
                </c:pt>
                <c:pt idx="770">
                  <c:v>49.057292917167203</c:v>
                </c:pt>
                <c:pt idx="771">
                  <c:v>49.1210036871895</c:v>
                </c:pt>
                <c:pt idx="772">
                  <c:v>49.184714457211797</c:v>
                </c:pt>
                <c:pt idx="773">
                  <c:v>49.248425227234101</c:v>
                </c:pt>
                <c:pt idx="774">
                  <c:v>49.312135997256398</c:v>
                </c:pt>
                <c:pt idx="775">
                  <c:v>49.375846767278702</c:v>
                </c:pt>
                <c:pt idx="776">
                  <c:v>49.439557537300999</c:v>
                </c:pt>
                <c:pt idx="777">
                  <c:v>49.503268307323303</c:v>
                </c:pt>
                <c:pt idx="778">
                  <c:v>49.5669790773456</c:v>
                </c:pt>
                <c:pt idx="779">
                  <c:v>49.630689847367897</c:v>
                </c:pt>
                <c:pt idx="780">
                  <c:v>49.694400617390201</c:v>
                </c:pt>
                <c:pt idx="781">
                  <c:v>49.758111387412498</c:v>
                </c:pt>
                <c:pt idx="782">
                  <c:v>49.821822157434802</c:v>
                </c:pt>
                <c:pt idx="783">
                  <c:v>49.885532927457099</c:v>
                </c:pt>
                <c:pt idx="784">
                  <c:v>49.949243697479403</c:v>
                </c:pt>
                <c:pt idx="785">
                  <c:v>50.0129544675017</c:v>
                </c:pt>
                <c:pt idx="786">
                  <c:v>50.076665237523997</c:v>
                </c:pt>
                <c:pt idx="787">
                  <c:v>50.140376007546301</c:v>
                </c:pt>
                <c:pt idx="788">
                  <c:v>50.204086777568598</c:v>
                </c:pt>
                <c:pt idx="789">
                  <c:v>50.267797547590902</c:v>
                </c:pt>
                <c:pt idx="790">
                  <c:v>50.331508317613199</c:v>
                </c:pt>
                <c:pt idx="791">
                  <c:v>50.395219087635503</c:v>
                </c:pt>
                <c:pt idx="792">
                  <c:v>50.4589298576578</c:v>
                </c:pt>
                <c:pt idx="793">
                  <c:v>50.522640627680097</c:v>
                </c:pt>
                <c:pt idx="794">
                  <c:v>50.586351397702401</c:v>
                </c:pt>
                <c:pt idx="795">
                  <c:v>50.650062167724698</c:v>
                </c:pt>
                <c:pt idx="796">
                  <c:v>50.713772937747002</c:v>
                </c:pt>
                <c:pt idx="797">
                  <c:v>50.777483707769299</c:v>
                </c:pt>
                <c:pt idx="798">
                  <c:v>50.841194477791603</c:v>
                </c:pt>
                <c:pt idx="799">
                  <c:v>50.9049052478139</c:v>
                </c:pt>
                <c:pt idx="800">
                  <c:v>50.968616017836197</c:v>
                </c:pt>
                <c:pt idx="801">
                  <c:v>51.032326787858501</c:v>
                </c:pt>
                <c:pt idx="802">
                  <c:v>51.096037557880798</c:v>
                </c:pt>
                <c:pt idx="803">
                  <c:v>51.159748327903003</c:v>
                </c:pt>
                <c:pt idx="804">
                  <c:v>51.2234590979253</c:v>
                </c:pt>
                <c:pt idx="805">
                  <c:v>51.287169867947597</c:v>
                </c:pt>
                <c:pt idx="806">
                  <c:v>51.350880637969901</c:v>
                </c:pt>
                <c:pt idx="807">
                  <c:v>51.414591407992198</c:v>
                </c:pt>
                <c:pt idx="808">
                  <c:v>51.478302178014502</c:v>
                </c:pt>
                <c:pt idx="809">
                  <c:v>51.542012948036799</c:v>
                </c:pt>
                <c:pt idx="810">
                  <c:v>51.605723718059103</c:v>
                </c:pt>
                <c:pt idx="811">
                  <c:v>51.6694344880814</c:v>
                </c:pt>
                <c:pt idx="812">
                  <c:v>51.733145258103697</c:v>
                </c:pt>
                <c:pt idx="813">
                  <c:v>51.796856028126001</c:v>
                </c:pt>
                <c:pt idx="814">
                  <c:v>51.860566798148298</c:v>
                </c:pt>
                <c:pt idx="815">
                  <c:v>51.924277568170602</c:v>
                </c:pt>
                <c:pt idx="816">
                  <c:v>51.987988338192899</c:v>
                </c:pt>
                <c:pt idx="817">
                  <c:v>52.051699108215203</c:v>
                </c:pt>
                <c:pt idx="818">
                  <c:v>52.1154098782375</c:v>
                </c:pt>
                <c:pt idx="819">
                  <c:v>52.179120648259797</c:v>
                </c:pt>
                <c:pt idx="820">
                  <c:v>52.242831418282101</c:v>
                </c:pt>
                <c:pt idx="821">
                  <c:v>52.306542188304398</c:v>
                </c:pt>
                <c:pt idx="822">
                  <c:v>52.370252958326702</c:v>
                </c:pt>
                <c:pt idx="823">
                  <c:v>52.433963728348999</c:v>
                </c:pt>
                <c:pt idx="824">
                  <c:v>52.497674498371303</c:v>
                </c:pt>
                <c:pt idx="825">
                  <c:v>52.5613852683936</c:v>
                </c:pt>
                <c:pt idx="826">
                  <c:v>52.625096038415897</c:v>
                </c:pt>
                <c:pt idx="827">
                  <c:v>52.688806808438201</c:v>
                </c:pt>
                <c:pt idx="828">
                  <c:v>52.752517578460498</c:v>
                </c:pt>
                <c:pt idx="829">
                  <c:v>52.816228348482802</c:v>
                </c:pt>
                <c:pt idx="830">
                  <c:v>52.879939118505099</c:v>
                </c:pt>
                <c:pt idx="831">
                  <c:v>52.943649888527403</c:v>
                </c:pt>
                <c:pt idx="832">
                  <c:v>53.0073606585497</c:v>
                </c:pt>
                <c:pt idx="833">
                  <c:v>53.071071428571997</c:v>
                </c:pt>
                <c:pt idx="834">
                  <c:v>53.134782198594301</c:v>
                </c:pt>
                <c:pt idx="835">
                  <c:v>53.198492968616598</c:v>
                </c:pt>
                <c:pt idx="836">
                  <c:v>53.262203738638803</c:v>
                </c:pt>
                <c:pt idx="837">
                  <c:v>53.3259145086611</c:v>
                </c:pt>
                <c:pt idx="838">
                  <c:v>53.389625278683397</c:v>
                </c:pt>
                <c:pt idx="839">
                  <c:v>53.453336048705701</c:v>
                </c:pt>
                <c:pt idx="840">
                  <c:v>53.517046818727998</c:v>
                </c:pt>
                <c:pt idx="841">
                  <c:v>53.580757588750302</c:v>
                </c:pt>
                <c:pt idx="842">
                  <c:v>53.644468358772599</c:v>
                </c:pt>
                <c:pt idx="843">
                  <c:v>53.708179128794903</c:v>
                </c:pt>
                <c:pt idx="844">
                  <c:v>53.7718898988172</c:v>
                </c:pt>
                <c:pt idx="845">
                  <c:v>53.835600668839497</c:v>
                </c:pt>
                <c:pt idx="846">
                  <c:v>53.899311438861801</c:v>
                </c:pt>
                <c:pt idx="847">
                  <c:v>53.963022208884098</c:v>
                </c:pt>
                <c:pt idx="848">
                  <c:v>54.026732978906402</c:v>
                </c:pt>
                <c:pt idx="849">
                  <c:v>54.090443748928699</c:v>
                </c:pt>
                <c:pt idx="850">
                  <c:v>54.154154518951003</c:v>
                </c:pt>
                <c:pt idx="851">
                  <c:v>54.2178652889733</c:v>
                </c:pt>
                <c:pt idx="852">
                  <c:v>54.281576058995597</c:v>
                </c:pt>
                <c:pt idx="853">
                  <c:v>54.345286829017901</c:v>
                </c:pt>
                <c:pt idx="854">
                  <c:v>54.408997599040198</c:v>
                </c:pt>
                <c:pt idx="855">
                  <c:v>54.472708369062502</c:v>
                </c:pt>
                <c:pt idx="856">
                  <c:v>54.536419139084799</c:v>
                </c:pt>
                <c:pt idx="857">
                  <c:v>54.600129909107103</c:v>
                </c:pt>
                <c:pt idx="858">
                  <c:v>54.6638406791294</c:v>
                </c:pt>
                <c:pt idx="859">
                  <c:v>54.727551449151697</c:v>
                </c:pt>
                <c:pt idx="860">
                  <c:v>54.791262219174001</c:v>
                </c:pt>
                <c:pt idx="861">
                  <c:v>54.854972989196298</c:v>
                </c:pt>
                <c:pt idx="862">
                  <c:v>54.918683759218602</c:v>
                </c:pt>
                <c:pt idx="863">
                  <c:v>54.982394529240899</c:v>
                </c:pt>
                <c:pt idx="864">
                  <c:v>55.046105299263203</c:v>
                </c:pt>
                <c:pt idx="865">
                  <c:v>55.1098160692855</c:v>
                </c:pt>
                <c:pt idx="866">
                  <c:v>55.173526839307797</c:v>
                </c:pt>
                <c:pt idx="867">
                  <c:v>55.237237609330101</c:v>
                </c:pt>
                <c:pt idx="868">
                  <c:v>55.300948379352398</c:v>
                </c:pt>
                <c:pt idx="869">
                  <c:v>55.364659149374603</c:v>
                </c:pt>
                <c:pt idx="870">
                  <c:v>55.4283699193969</c:v>
                </c:pt>
                <c:pt idx="871">
                  <c:v>55.492080689419197</c:v>
                </c:pt>
                <c:pt idx="872">
                  <c:v>55.555791459441501</c:v>
                </c:pt>
                <c:pt idx="873">
                  <c:v>55.619502229463798</c:v>
                </c:pt>
                <c:pt idx="874">
                  <c:v>55.683212999486102</c:v>
                </c:pt>
                <c:pt idx="875">
                  <c:v>55.746923769508399</c:v>
                </c:pt>
                <c:pt idx="876">
                  <c:v>55.810634539530703</c:v>
                </c:pt>
                <c:pt idx="877">
                  <c:v>55.874345309553</c:v>
                </c:pt>
                <c:pt idx="878">
                  <c:v>55.938056079575297</c:v>
                </c:pt>
                <c:pt idx="879">
                  <c:v>56.001766849597601</c:v>
                </c:pt>
                <c:pt idx="880">
                  <c:v>56.065477619619898</c:v>
                </c:pt>
                <c:pt idx="881">
                  <c:v>56.129188389642202</c:v>
                </c:pt>
                <c:pt idx="882">
                  <c:v>56.192899159664499</c:v>
                </c:pt>
                <c:pt idx="883">
                  <c:v>56.256609929686803</c:v>
                </c:pt>
                <c:pt idx="884">
                  <c:v>56.3203206997091</c:v>
                </c:pt>
                <c:pt idx="885">
                  <c:v>56.384031469731397</c:v>
                </c:pt>
                <c:pt idx="886">
                  <c:v>56.447742239753701</c:v>
                </c:pt>
                <c:pt idx="887">
                  <c:v>56.511453009775998</c:v>
                </c:pt>
                <c:pt idx="888">
                  <c:v>56.575163779798302</c:v>
                </c:pt>
                <c:pt idx="889">
                  <c:v>56.638874549820599</c:v>
                </c:pt>
                <c:pt idx="890">
                  <c:v>56.702585319842903</c:v>
                </c:pt>
                <c:pt idx="891">
                  <c:v>56.7662960898652</c:v>
                </c:pt>
                <c:pt idx="892">
                  <c:v>56.830006859887497</c:v>
                </c:pt>
                <c:pt idx="893">
                  <c:v>56.893717629909801</c:v>
                </c:pt>
                <c:pt idx="894">
                  <c:v>56.957428399932098</c:v>
                </c:pt>
                <c:pt idx="895">
                  <c:v>57.021139169954402</c:v>
                </c:pt>
                <c:pt idx="896">
                  <c:v>57.084849939976699</c:v>
                </c:pt>
                <c:pt idx="897">
                  <c:v>57.148560709999003</c:v>
                </c:pt>
                <c:pt idx="898">
                  <c:v>57.2122714800213</c:v>
                </c:pt>
                <c:pt idx="899">
                  <c:v>57.275982250043597</c:v>
                </c:pt>
                <c:pt idx="900">
                  <c:v>57.339693020065901</c:v>
                </c:pt>
                <c:pt idx="901">
                  <c:v>57.403403790088198</c:v>
                </c:pt>
                <c:pt idx="902">
                  <c:v>57.467114560110403</c:v>
                </c:pt>
                <c:pt idx="903">
                  <c:v>57.5308253301327</c:v>
                </c:pt>
                <c:pt idx="904">
                  <c:v>57.594536100154997</c:v>
                </c:pt>
                <c:pt idx="905">
                  <c:v>57.658246870177301</c:v>
                </c:pt>
                <c:pt idx="906">
                  <c:v>57.721957640199598</c:v>
                </c:pt>
                <c:pt idx="907">
                  <c:v>57.785668410221902</c:v>
                </c:pt>
                <c:pt idx="908">
                  <c:v>57.849379180244199</c:v>
                </c:pt>
                <c:pt idx="909">
                  <c:v>57.913089950266503</c:v>
                </c:pt>
                <c:pt idx="910">
                  <c:v>57.9768007202888</c:v>
                </c:pt>
                <c:pt idx="911">
                  <c:v>58.040511490311097</c:v>
                </c:pt>
                <c:pt idx="912">
                  <c:v>58.104222260333401</c:v>
                </c:pt>
                <c:pt idx="913">
                  <c:v>58.167933030355698</c:v>
                </c:pt>
                <c:pt idx="914">
                  <c:v>58.231643800378002</c:v>
                </c:pt>
                <c:pt idx="915">
                  <c:v>58.295354570400299</c:v>
                </c:pt>
                <c:pt idx="916">
                  <c:v>58.359065340422603</c:v>
                </c:pt>
                <c:pt idx="917">
                  <c:v>58.4227761104449</c:v>
                </c:pt>
                <c:pt idx="918">
                  <c:v>58.486486880467197</c:v>
                </c:pt>
                <c:pt idx="919">
                  <c:v>58.550197650489501</c:v>
                </c:pt>
                <c:pt idx="920">
                  <c:v>58.613908420511798</c:v>
                </c:pt>
                <c:pt idx="921">
                  <c:v>58.677619190534102</c:v>
                </c:pt>
                <c:pt idx="922">
                  <c:v>58.741329960556399</c:v>
                </c:pt>
                <c:pt idx="923">
                  <c:v>58.805040730578703</c:v>
                </c:pt>
                <c:pt idx="924">
                  <c:v>58.868751500601</c:v>
                </c:pt>
                <c:pt idx="925">
                  <c:v>58.932462270623297</c:v>
                </c:pt>
                <c:pt idx="926">
                  <c:v>58.996173040645601</c:v>
                </c:pt>
                <c:pt idx="927">
                  <c:v>59.059883810667898</c:v>
                </c:pt>
                <c:pt idx="928">
                  <c:v>59.123594580690202</c:v>
                </c:pt>
                <c:pt idx="929">
                  <c:v>59.187305350712499</c:v>
                </c:pt>
                <c:pt idx="930">
                  <c:v>59.251016120734803</c:v>
                </c:pt>
                <c:pt idx="931">
                  <c:v>59.3147268907571</c:v>
                </c:pt>
                <c:pt idx="932">
                  <c:v>59.378437660779397</c:v>
                </c:pt>
                <c:pt idx="933">
                  <c:v>59.442148430801701</c:v>
                </c:pt>
                <c:pt idx="934">
                  <c:v>59.505859200823998</c:v>
                </c:pt>
                <c:pt idx="935">
                  <c:v>59.569569970846203</c:v>
                </c:pt>
                <c:pt idx="936">
                  <c:v>59.6332807408685</c:v>
                </c:pt>
                <c:pt idx="937">
                  <c:v>59.696991510890797</c:v>
                </c:pt>
                <c:pt idx="938">
                  <c:v>59.760702280913101</c:v>
                </c:pt>
                <c:pt idx="939">
                  <c:v>59.824413050935398</c:v>
                </c:pt>
                <c:pt idx="940">
                  <c:v>59.888123820957702</c:v>
                </c:pt>
                <c:pt idx="941">
                  <c:v>59.951834590979999</c:v>
                </c:pt>
                <c:pt idx="942">
                  <c:v>60.015545361002303</c:v>
                </c:pt>
                <c:pt idx="943">
                  <c:v>60.0792561310246</c:v>
                </c:pt>
                <c:pt idx="944">
                  <c:v>60.142966901046897</c:v>
                </c:pt>
                <c:pt idx="945">
                  <c:v>60.206677671069201</c:v>
                </c:pt>
                <c:pt idx="946">
                  <c:v>60.270388441091498</c:v>
                </c:pt>
                <c:pt idx="947">
                  <c:v>60.334099211113802</c:v>
                </c:pt>
                <c:pt idx="948">
                  <c:v>60.397809981136099</c:v>
                </c:pt>
                <c:pt idx="949">
                  <c:v>60.461520751158403</c:v>
                </c:pt>
                <c:pt idx="950">
                  <c:v>60.5252315211807</c:v>
                </c:pt>
                <c:pt idx="951">
                  <c:v>60.588942291202997</c:v>
                </c:pt>
                <c:pt idx="952">
                  <c:v>60.652653061225301</c:v>
                </c:pt>
                <c:pt idx="953">
                  <c:v>60.716363831247598</c:v>
                </c:pt>
                <c:pt idx="954">
                  <c:v>60.780074601269902</c:v>
                </c:pt>
                <c:pt idx="955">
                  <c:v>60.843785371292199</c:v>
                </c:pt>
                <c:pt idx="956">
                  <c:v>60.907496141314503</c:v>
                </c:pt>
                <c:pt idx="957">
                  <c:v>60.9712069113368</c:v>
                </c:pt>
                <c:pt idx="958">
                  <c:v>61.034917681359097</c:v>
                </c:pt>
                <c:pt idx="959">
                  <c:v>61.098628451381401</c:v>
                </c:pt>
                <c:pt idx="960">
                  <c:v>61.162339221403698</c:v>
                </c:pt>
                <c:pt idx="961">
                  <c:v>61.226049991426002</c:v>
                </c:pt>
                <c:pt idx="962">
                  <c:v>61.289760761448299</c:v>
                </c:pt>
                <c:pt idx="963">
                  <c:v>61.353471531470603</c:v>
                </c:pt>
                <c:pt idx="964">
                  <c:v>61.4171823014929</c:v>
                </c:pt>
                <c:pt idx="965">
                  <c:v>61.480893071515197</c:v>
                </c:pt>
                <c:pt idx="966">
                  <c:v>61.544603841537501</c:v>
                </c:pt>
                <c:pt idx="967">
                  <c:v>61.608314611559798</c:v>
                </c:pt>
                <c:pt idx="968">
                  <c:v>61.672025381582003</c:v>
                </c:pt>
                <c:pt idx="969">
                  <c:v>61.7357361516043</c:v>
                </c:pt>
                <c:pt idx="970">
                  <c:v>61.799446921626597</c:v>
                </c:pt>
                <c:pt idx="971">
                  <c:v>61.863157691648901</c:v>
                </c:pt>
                <c:pt idx="972">
                  <c:v>61.926868461671198</c:v>
                </c:pt>
                <c:pt idx="973">
                  <c:v>61.990579231693502</c:v>
                </c:pt>
                <c:pt idx="974">
                  <c:v>62.054290001715799</c:v>
                </c:pt>
                <c:pt idx="975">
                  <c:v>62.118000771738103</c:v>
                </c:pt>
                <c:pt idx="976">
                  <c:v>62.1817115417604</c:v>
                </c:pt>
                <c:pt idx="977">
                  <c:v>62.245422311782697</c:v>
                </c:pt>
                <c:pt idx="978">
                  <c:v>62.309133081805001</c:v>
                </c:pt>
                <c:pt idx="979">
                  <c:v>62.372843851827298</c:v>
                </c:pt>
                <c:pt idx="980">
                  <c:v>62.436554621849602</c:v>
                </c:pt>
                <c:pt idx="981">
                  <c:v>62.500265391871899</c:v>
                </c:pt>
                <c:pt idx="982">
                  <c:v>62.563976161894203</c:v>
                </c:pt>
                <c:pt idx="983">
                  <c:v>62.6276869319165</c:v>
                </c:pt>
                <c:pt idx="984">
                  <c:v>62.691397701938797</c:v>
                </c:pt>
                <c:pt idx="985">
                  <c:v>62.755108471961101</c:v>
                </c:pt>
                <c:pt idx="986">
                  <c:v>62.818819241983398</c:v>
                </c:pt>
                <c:pt idx="987">
                  <c:v>62.882530012005702</c:v>
                </c:pt>
                <c:pt idx="988">
                  <c:v>62.946240782027999</c:v>
                </c:pt>
                <c:pt idx="989">
                  <c:v>63.009951552050303</c:v>
                </c:pt>
                <c:pt idx="990">
                  <c:v>63.0736623220726</c:v>
                </c:pt>
                <c:pt idx="991">
                  <c:v>63.137373092094897</c:v>
                </c:pt>
                <c:pt idx="992">
                  <c:v>63.201083862117201</c:v>
                </c:pt>
                <c:pt idx="993">
                  <c:v>63.264794632139498</c:v>
                </c:pt>
                <c:pt idx="994">
                  <c:v>63.328505402161802</c:v>
                </c:pt>
                <c:pt idx="995">
                  <c:v>63.392216172184099</c:v>
                </c:pt>
                <c:pt idx="996">
                  <c:v>63.455926942206403</c:v>
                </c:pt>
                <c:pt idx="997">
                  <c:v>63.5196377122287</c:v>
                </c:pt>
                <c:pt idx="998">
                  <c:v>63.583348482250997</c:v>
                </c:pt>
                <c:pt idx="999">
                  <c:v>63.647059252273301</c:v>
                </c:pt>
                <c:pt idx="1000">
                  <c:v>63.710770022295598</c:v>
                </c:pt>
                <c:pt idx="1001">
                  <c:v>63.774480792317803</c:v>
                </c:pt>
                <c:pt idx="1002">
                  <c:v>63.8381915623401</c:v>
                </c:pt>
                <c:pt idx="1003">
                  <c:v>63.901902332362397</c:v>
                </c:pt>
                <c:pt idx="1004">
                  <c:v>63.965613102384701</c:v>
                </c:pt>
                <c:pt idx="1005">
                  <c:v>64.029323872407005</c:v>
                </c:pt>
                <c:pt idx="1006">
                  <c:v>64.093034642429302</c:v>
                </c:pt>
                <c:pt idx="1007">
                  <c:v>64.156745412451599</c:v>
                </c:pt>
                <c:pt idx="1008">
                  <c:v>64.220456182473896</c:v>
                </c:pt>
                <c:pt idx="1009">
                  <c:v>64.284166952496193</c:v>
                </c:pt>
                <c:pt idx="1010">
                  <c:v>64.347877722518504</c:v>
                </c:pt>
                <c:pt idx="1011">
                  <c:v>64.411588492540801</c:v>
                </c:pt>
                <c:pt idx="1012">
                  <c:v>64.475299262563098</c:v>
                </c:pt>
                <c:pt idx="1013">
                  <c:v>64.539010032585395</c:v>
                </c:pt>
                <c:pt idx="1014">
                  <c:v>64.602720802607706</c:v>
                </c:pt>
                <c:pt idx="1015">
                  <c:v>64.666431572630003</c:v>
                </c:pt>
                <c:pt idx="1016">
                  <c:v>64.7301423426523</c:v>
                </c:pt>
                <c:pt idx="1017">
                  <c:v>64.793853112674597</c:v>
                </c:pt>
                <c:pt idx="1018">
                  <c:v>64.857563882696894</c:v>
                </c:pt>
                <c:pt idx="1019">
                  <c:v>64.921274652719205</c:v>
                </c:pt>
                <c:pt idx="1020">
                  <c:v>64.984985422741502</c:v>
                </c:pt>
                <c:pt idx="1021">
                  <c:v>65.048696192763799</c:v>
                </c:pt>
                <c:pt idx="1022">
                  <c:v>65.112406962786096</c:v>
                </c:pt>
                <c:pt idx="1023">
                  <c:v>65.176117732808393</c:v>
                </c:pt>
                <c:pt idx="1024">
                  <c:v>65.239828502830704</c:v>
                </c:pt>
                <c:pt idx="1025">
                  <c:v>65.303539272853001</c:v>
                </c:pt>
                <c:pt idx="1026">
                  <c:v>65.367250042875298</c:v>
                </c:pt>
                <c:pt idx="1027">
                  <c:v>65.430960812897595</c:v>
                </c:pt>
                <c:pt idx="1028">
                  <c:v>65.494671582919906</c:v>
                </c:pt>
                <c:pt idx="1029">
                  <c:v>65.558382352942203</c:v>
                </c:pt>
                <c:pt idx="1030">
                  <c:v>65.6220931229645</c:v>
                </c:pt>
                <c:pt idx="1031">
                  <c:v>65.685803892986797</c:v>
                </c:pt>
                <c:pt idx="1032">
                  <c:v>65.749514663009094</c:v>
                </c:pt>
                <c:pt idx="1033">
                  <c:v>65.813225433031405</c:v>
                </c:pt>
                <c:pt idx="1034">
                  <c:v>65.876936203053702</c:v>
                </c:pt>
                <c:pt idx="1035">
                  <c:v>65.9406469730759</c:v>
                </c:pt>
                <c:pt idx="1036">
                  <c:v>66.004357743098197</c:v>
                </c:pt>
                <c:pt idx="1037">
                  <c:v>66.068068513120494</c:v>
                </c:pt>
                <c:pt idx="1038">
                  <c:v>66.131779283142805</c:v>
                </c:pt>
                <c:pt idx="1039">
                  <c:v>66.195490053165102</c:v>
                </c:pt>
                <c:pt idx="1040">
                  <c:v>66.259200823187399</c:v>
                </c:pt>
                <c:pt idx="1041">
                  <c:v>66.322911593209696</c:v>
                </c:pt>
                <c:pt idx="1042">
                  <c:v>66.386622363231993</c:v>
                </c:pt>
                <c:pt idx="1043">
                  <c:v>66.450333133254304</c:v>
                </c:pt>
                <c:pt idx="1044">
                  <c:v>66.514043903276601</c:v>
                </c:pt>
                <c:pt idx="1045">
                  <c:v>66.577754673298898</c:v>
                </c:pt>
                <c:pt idx="1046">
                  <c:v>66.641465443321195</c:v>
                </c:pt>
                <c:pt idx="1047">
                  <c:v>66.705176213343506</c:v>
                </c:pt>
                <c:pt idx="1048">
                  <c:v>66.768886983365803</c:v>
                </c:pt>
                <c:pt idx="1049">
                  <c:v>66.8325977533881</c:v>
                </c:pt>
                <c:pt idx="1050">
                  <c:v>66.896308523410397</c:v>
                </c:pt>
                <c:pt idx="1051">
                  <c:v>66.960019293432694</c:v>
                </c:pt>
                <c:pt idx="1052">
                  <c:v>67.023730063455005</c:v>
                </c:pt>
                <c:pt idx="1053">
                  <c:v>67.087440833477302</c:v>
                </c:pt>
                <c:pt idx="1054">
                  <c:v>67.151151603499599</c:v>
                </c:pt>
                <c:pt idx="1055">
                  <c:v>67.214862373521896</c:v>
                </c:pt>
                <c:pt idx="1056">
                  <c:v>67.278573143544193</c:v>
                </c:pt>
                <c:pt idx="1057">
                  <c:v>67.342283913566504</c:v>
                </c:pt>
                <c:pt idx="1058">
                  <c:v>67.405994683588801</c:v>
                </c:pt>
                <c:pt idx="1059">
                  <c:v>67.469705453611098</c:v>
                </c:pt>
                <c:pt idx="1060">
                  <c:v>67.533416223633395</c:v>
                </c:pt>
                <c:pt idx="1061">
                  <c:v>67.597126993655706</c:v>
                </c:pt>
                <c:pt idx="1062">
                  <c:v>67.660837763678003</c:v>
                </c:pt>
                <c:pt idx="1063">
                  <c:v>67.7245485337003</c:v>
                </c:pt>
                <c:pt idx="1064">
                  <c:v>67.788259303722597</c:v>
                </c:pt>
                <c:pt idx="1065">
                  <c:v>67.851970073744894</c:v>
                </c:pt>
                <c:pt idx="1066">
                  <c:v>67.915680843767205</c:v>
                </c:pt>
                <c:pt idx="1067">
                  <c:v>67.979391613789502</c:v>
                </c:pt>
                <c:pt idx="1068">
                  <c:v>68.0431023838117</c:v>
                </c:pt>
                <c:pt idx="1069">
                  <c:v>68.106813153833997</c:v>
                </c:pt>
                <c:pt idx="1070">
                  <c:v>68.170523923856294</c:v>
                </c:pt>
                <c:pt idx="1071">
                  <c:v>68.234234693878605</c:v>
                </c:pt>
                <c:pt idx="1072">
                  <c:v>68.297945463900902</c:v>
                </c:pt>
                <c:pt idx="1073">
                  <c:v>68.361656233923199</c:v>
                </c:pt>
                <c:pt idx="1074">
                  <c:v>68.425367003945496</c:v>
                </c:pt>
                <c:pt idx="1075">
                  <c:v>68.489077773967793</c:v>
                </c:pt>
                <c:pt idx="1076">
                  <c:v>68.552788543990104</c:v>
                </c:pt>
                <c:pt idx="1077">
                  <c:v>68.616499314012401</c:v>
                </c:pt>
                <c:pt idx="1078">
                  <c:v>68.680210084034698</c:v>
                </c:pt>
                <c:pt idx="1079">
                  <c:v>68.743920854056995</c:v>
                </c:pt>
                <c:pt idx="1080">
                  <c:v>68.807631624079306</c:v>
                </c:pt>
                <c:pt idx="1081">
                  <c:v>68.871342394101603</c:v>
                </c:pt>
                <c:pt idx="1082">
                  <c:v>68.9350531641239</c:v>
                </c:pt>
                <c:pt idx="1083">
                  <c:v>68.998763934146197</c:v>
                </c:pt>
                <c:pt idx="1084">
                  <c:v>69.062474704168494</c:v>
                </c:pt>
                <c:pt idx="1085">
                  <c:v>69.126185474190805</c:v>
                </c:pt>
                <c:pt idx="1086">
                  <c:v>69.189896244213102</c:v>
                </c:pt>
                <c:pt idx="1087">
                  <c:v>69.253607014235399</c:v>
                </c:pt>
                <c:pt idx="1088">
                  <c:v>69.317317784257696</c:v>
                </c:pt>
                <c:pt idx="1089">
                  <c:v>69.381028554279993</c:v>
                </c:pt>
                <c:pt idx="1090">
                  <c:v>69.444739324302304</c:v>
                </c:pt>
                <c:pt idx="1091">
                  <c:v>69.508450094324601</c:v>
                </c:pt>
                <c:pt idx="1092">
                  <c:v>69.572160864346898</c:v>
                </c:pt>
                <c:pt idx="1093">
                  <c:v>69.635871634369195</c:v>
                </c:pt>
                <c:pt idx="1094">
                  <c:v>69.699582404391506</c:v>
                </c:pt>
                <c:pt idx="1095">
                  <c:v>69.763293174413803</c:v>
                </c:pt>
                <c:pt idx="1096">
                  <c:v>69.8270039444361</c:v>
                </c:pt>
                <c:pt idx="1097">
                  <c:v>69.890714714458397</c:v>
                </c:pt>
                <c:pt idx="1098">
                  <c:v>69.954425484480694</c:v>
                </c:pt>
                <c:pt idx="1099">
                  <c:v>70.018136254503005</c:v>
                </c:pt>
                <c:pt idx="1100">
                  <c:v>70.081847024525302</c:v>
                </c:pt>
                <c:pt idx="1101">
                  <c:v>70.1455577945475</c:v>
                </c:pt>
                <c:pt idx="1102">
                  <c:v>70.209268564569797</c:v>
                </c:pt>
                <c:pt idx="1103">
                  <c:v>70.272979334592094</c:v>
                </c:pt>
                <c:pt idx="1104">
                  <c:v>70.336690104614405</c:v>
                </c:pt>
                <c:pt idx="1105">
                  <c:v>70.400400874636702</c:v>
                </c:pt>
                <c:pt idx="1106">
                  <c:v>70.464111644658999</c:v>
                </c:pt>
                <c:pt idx="1107">
                  <c:v>70.527822414681296</c:v>
                </c:pt>
                <c:pt idx="1108">
                  <c:v>70.591533184703593</c:v>
                </c:pt>
                <c:pt idx="1109">
                  <c:v>70.655243954725904</c:v>
                </c:pt>
                <c:pt idx="1110">
                  <c:v>70.718954724748201</c:v>
                </c:pt>
                <c:pt idx="1111">
                  <c:v>70.782665494770498</c:v>
                </c:pt>
                <c:pt idx="1112">
                  <c:v>70.846376264792795</c:v>
                </c:pt>
                <c:pt idx="1113">
                  <c:v>70.910087034815106</c:v>
                </c:pt>
                <c:pt idx="1114">
                  <c:v>70.973797804837403</c:v>
                </c:pt>
                <c:pt idx="1115">
                  <c:v>71.0375085748597</c:v>
                </c:pt>
                <c:pt idx="1116">
                  <c:v>71.101219344881997</c:v>
                </c:pt>
                <c:pt idx="1117">
                  <c:v>71.164930114904294</c:v>
                </c:pt>
                <c:pt idx="1118">
                  <c:v>71.228640884926605</c:v>
                </c:pt>
                <c:pt idx="1119">
                  <c:v>71.292351654948902</c:v>
                </c:pt>
                <c:pt idx="1120">
                  <c:v>71.356062424971199</c:v>
                </c:pt>
                <c:pt idx="1121">
                  <c:v>71.419773194993496</c:v>
                </c:pt>
                <c:pt idx="1122">
                  <c:v>71.483483965015793</c:v>
                </c:pt>
                <c:pt idx="1123">
                  <c:v>71.547194735038104</c:v>
                </c:pt>
                <c:pt idx="1124">
                  <c:v>71.610905505060401</c:v>
                </c:pt>
                <c:pt idx="1125">
                  <c:v>71.674616275082698</c:v>
                </c:pt>
                <c:pt idx="1126">
                  <c:v>71.738327045104995</c:v>
                </c:pt>
                <c:pt idx="1127">
                  <c:v>71.802037815127306</c:v>
                </c:pt>
                <c:pt idx="1128">
                  <c:v>71.865748585149603</c:v>
                </c:pt>
                <c:pt idx="1129">
                  <c:v>71.9294593551719</c:v>
                </c:pt>
                <c:pt idx="1130">
                  <c:v>71.993170125194197</c:v>
                </c:pt>
                <c:pt idx="1131">
                  <c:v>72.056880895216494</c:v>
                </c:pt>
                <c:pt idx="1132">
                  <c:v>72.120591665238805</c:v>
                </c:pt>
                <c:pt idx="1133">
                  <c:v>72.184302435261102</c:v>
                </c:pt>
                <c:pt idx="1134">
                  <c:v>72.2480132052833</c:v>
                </c:pt>
                <c:pt idx="1135">
                  <c:v>72.311723975305597</c:v>
                </c:pt>
                <c:pt idx="1136">
                  <c:v>72.375434745327894</c:v>
                </c:pt>
                <c:pt idx="1137">
                  <c:v>72.439145515350205</c:v>
                </c:pt>
                <c:pt idx="1138">
                  <c:v>72.502856285372502</c:v>
                </c:pt>
                <c:pt idx="1139">
                  <c:v>72.566567055394799</c:v>
                </c:pt>
                <c:pt idx="1140">
                  <c:v>72.630277825417096</c:v>
                </c:pt>
                <c:pt idx="1141">
                  <c:v>72.693988595439393</c:v>
                </c:pt>
                <c:pt idx="1142">
                  <c:v>72.757699365461704</c:v>
                </c:pt>
                <c:pt idx="1143">
                  <c:v>72.821410135484001</c:v>
                </c:pt>
                <c:pt idx="1144">
                  <c:v>72.885120905506298</c:v>
                </c:pt>
                <c:pt idx="1145">
                  <c:v>72.948831675528595</c:v>
                </c:pt>
                <c:pt idx="1146">
                  <c:v>73.012542445550906</c:v>
                </c:pt>
                <c:pt idx="1147">
                  <c:v>73.076253215573203</c:v>
                </c:pt>
                <c:pt idx="1148">
                  <c:v>73.1399639855955</c:v>
                </c:pt>
                <c:pt idx="1149">
                  <c:v>73.203674755617797</c:v>
                </c:pt>
                <c:pt idx="1150">
                  <c:v>73.267385525640094</c:v>
                </c:pt>
                <c:pt idx="1151">
                  <c:v>73.331096295662405</c:v>
                </c:pt>
                <c:pt idx="1152">
                  <c:v>73.394807065684702</c:v>
                </c:pt>
                <c:pt idx="1153">
                  <c:v>73.458517835706999</c:v>
                </c:pt>
                <c:pt idx="1154">
                  <c:v>73.522228605729296</c:v>
                </c:pt>
                <c:pt idx="1155">
                  <c:v>73.585939375751593</c:v>
                </c:pt>
                <c:pt idx="1156">
                  <c:v>73.649650145773904</c:v>
                </c:pt>
                <c:pt idx="1157">
                  <c:v>73.713360915796201</c:v>
                </c:pt>
                <c:pt idx="1158">
                  <c:v>73.777071685818498</c:v>
                </c:pt>
                <c:pt idx="1159">
                  <c:v>73.840782455840795</c:v>
                </c:pt>
                <c:pt idx="1160">
                  <c:v>73.904493225863106</c:v>
                </c:pt>
                <c:pt idx="1161">
                  <c:v>73.968203995885403</c:v>
                </c:pt>
                <c:pt idx="1162">
                  <c:v>74.0319147659077</c:v>
                </c:pt>
                <c:pt idx="1163">
                  <c:v>74.095625535929997</c:v>
                </c:pt>
                <c:pt idx="1164">
                  <c:v>74.159336305952294</c:v>
                </c:pt>
                <c:pt idx="1165">
                  <c:v>74.223047075974605</c:v>
                </c:pt>
                <c:pt idx="1166">
                  <c:v>74.286757845996902</c:v>
                </c:pt>
                <c:pt idx="1167">
                  <c:v>74.3504686160191</c:v>
                </c:pt>
                <c:pt idx="1168">
                  <c:v>74.414179386041397</c:v>
                </c:pt>
                <c:pt idx="1169">
                  <c:v>74.477890156063694</c:v>
                </c:pt>
                <c:pt idx="1170">
                  <c:v>74.541600926086005</c:v>
                </c:pt>
                <c:pt idx="1171">
                  <c:v>74.605311696108302</c:v>
                </c:pt>
                <c:pt idx="1172">
                  <c:v>74.669022466130599</c:v>
                </c:pt>
                <c:pt idx="1173">
                  <c:v>74.732733236152896</c:v>
                </c:pt>
                <c:pt idx="1174">
                  <c:v>74.796444006175193</c:v>
                </c:pt>
                <c:pt idx="1175">
                  <c:v>74.860154776197504</c:v>
                </c:pt>
                <c:pt idx="1176">
                  <c:v>74.923865546219801</c:v>
                </c:pt>
                <c:pt idx="1177">
                  <c:v>74.987576316242098</c:v>
                </c:pt>
                <c:pt idx="1178">
                  <c:v>75.051287086264395</c:v>
                </c:pt>
                <c:pt idx="1179">
                  <c:v>75.114997856286706</c:v>
                </c:pt>
                <c:pt idx="1180">
                  <c:v>75.178708626309003</c:v>
                </c:pt>
                <c:pt idx="1181">
                  <c:v>75.2424193963313</c:v>
                </c:pt>
                <c:pt idx="1182">
                  <c:v>75.306130166353597</c:v>
                </c:pt>
                <c:pt idx="1183">
                  <c:v>75.369840936375894</c:v>
                </c:pt>
                <c:pt idx="1184">
                  <c:v>75.433551706398205</c:v>
                </c:pt>
                <c:pt idx="1185">
                  <c:v>75.497262476420502</c:v>
                </c:pt>
                <c:pt idx="1186">
                  <c:v>75.560973246442799</c:v>
                </c:pt>
                <c:pt idx="1187">
                  <c:v>75.624684016465096</c:v>
                </c:pt>
                <c:pt idx="1188">
                  <c:v>75.688394786487393</c:v>
                </c:pt>
                <c:pt idx="1189">
                  <c:v>75.752105556509704</c:v>
                </c:pt>
                <c:pt idx="1190">
                  <c:v>75.815816326532001</c:v>
                </c:pt>
                <c:pt idx="1191">
                  <c:v>75.879527096554298</c:v>
                </c:pt>
                <c:pt idx="1192">
                  <c:v>75.943237866576595</c:v>
                </c:pt>
                <c:pt idx="1193">
                  <c:v>76.006948636598906</c:v>
                </c:pt>
                <c:pt idx="1194">
                  <c:v>76.070659406621203</c:v>
                </c:pt>
                <c:pt idx="1195">
                  <c:v>76.1343701766435</c:v>
                </c:pt>
                <c:pt idx="1196">
                  <c:v>76.198080946665797</c:v>
                </c:pt>
                <c:pt idx="1197">
                  <c:v>76.261791716688094</c:v>
                </c:pt>
                <c:pt idx="1198">
                  <c:v>76.325502486710405</c:v>
                </c:pt>
                <c:pt idx="1199">
                  <c:v>76.389213256732702</c:v>
                </c:pt>
                <c:pt idx="1200">
                  <c:v>76.4529240267549</c:v>
                </c:pt>
                <c:pt idx="1201">
                  <c:v>76.516634796777197</c:v>
                </c:pt>
                <c:pt idx="1202">
                  <c:v>76.580345566799494</c:v>
                </c:pt>
                <c:pt idx="1203">
                  <c:v>76.644056336821805</c:v>
                </c:pt>
                <c:pt idx="1204">
                  <c:v>76.707767106844102</c:v>
                </c:pt>
                <c:pt idx="1205">
                  <c:v>76.771477876866399</c:v>
                </c:pt>
                <c:pt idx="1206">
                  <c:v>76.835188646888696</c:v>
                </c:pt>
                <c:pt idx="1207">
                  <c:v>76.898899416910993</c:v>
                </c:pt>
                <c:pt idx="1208">
                  <c:v>76.962610186933304</c:v>
                </c:pt>
                <c:pt idx="1209">
                  <c:v>77.026320956955601</c:v>
                </c:pt>
                <c:pt idx="1210">
                  <c:v>77.090031726977898</c:v>
                </c:pt>
                <c:pt idx="1211">
                  <c:v>77.153742497000195</c:v>
                </c:pt>
                <c:pt idx="1212">
                  <c:v>77.217453267022506</c:v>
                </c:pt>
                <c:pt idx="1213">
                  <c:v>77.281164037044803</c:v>
                </c:pt>
                <c:pt idx="1214">
                  <c:v>77.3448748070671</c:v>
                </c:pt>
                <c:pt idx="1215">
                  <c:v>77.408585577089397</c:v>
                </c:pt>
                <c:pt idx="1216">
                  <c:v>77.472296347111694</c:v>
                </c:pt>
                <c:pt idx="1217">
                  <c:v>77.536007117134005</c:v>
                </c:pt>
                <c:pt idx="1218">
                  <c:v>77.599717887156302</c:v>
                </c:pt>
                <c:pt idx="1219">
                  <c:v>77.663428657178599</c:v>
                </c:pt>
                <c:pt idx="1220">
                  <c:v>77.727139427200896</c:v>
                </c:pt>
                <c:pt idx="1221">
                  <c:v>77.790850197223193</c:v>
                </c:pt>
                <c:pt idx="1222">
                  <c:v>77.854560967245504</c:v>
                </c:pt>
                <c:pt idx="1223">
                  <c:v>77.918271737267801</c:v>
                </c:pt>
                <c:pt idx="1224">
                  <c:v>77.981982507290098</c:v>
                </c:pt>
                <c:pt idx="1225">
                  <c:v>78.045693277312395</c:v>
                </c:pt>
                <c:pt idx="1226">
                  <c:v>78.109404047334706</c:v>
                </c:pt>
                <c:pt idx="1227">
                  <c:v>78.173114817357003</c:v>
                </c:pt>
                <c:pt idx="1228">
                  <c:v>78.2368255873793</c:v>
                </c:pt>
                <c:pt idx="1229">
                  <c:v>78.300536357401597</c:v>
                </c:pt>
                <c:pt idx="1230">
                  <c:v>78.364247127423894</c:v>
                </c:pt>
                <c:pt idx="1231">
                  <c:v>78.427957897446205</c:v>
                </c:pt>
                <c:pt idx="1232">
                  <c:v>78.491668667468502</c:v>
                </c:pt>
                <c:pt idx="1233">
                  <c:v>78.5553794374907</c:v>
                </c:pt>
                <c:pt idx="1234">
                  <c:v>78.619090207512997</c:v>
                </c:pt>
                <c:pt idx="1235">
                  <c:v>78.682800977535294</c:v>
                </c:pt>
                <c:pt idx="1236">
                  <c:v>78.746511747557605</c:v>
                </c:pt>
                <c:pt idx="1237">
                  <c:v>78.810222517579902</c:v>
                </c:pt>
                <c:pt idx="1238">
                  <c:v>78.873933287602199</c:v>
                </c:pt>
                <c:pt idx="1239">
                  <c:v>78.937644057624496</c:v>
                </c:pt>
                <c:pt idx="1240">
                  <c:v>79.001354827646793</c:v>
                </c:pt>
                <c:pt idx="1241">
                  <c:v>79.065065597669104</c:v>
                </c:pt>
                <c:pt idx="1242">
                  <c:v>79.128776367691401</c:v>
                </c:pt>
                <c:pt idx="1243">
                  <c:v>79.192487137713698</c:v>
                </c:pt>
                <c:pt idx="1244">
                  <c:v>79.256197907735995</c:v>
                </c:pt>
                <c:pt idx="1245">
                  <c:v>79.319908677758306</c:v>
                </c:pt>
                <c:pt idx="1246">
                  <c:v>79.383619447780603</c:v>
                </c:pt>
                <c:pt idx="1247">
                  <c:v>79.4473302178029</c:v>
                </c:pt>
                <c:pt idx="1248">
                  <c:v>79.511040987825197</c:v>
                </c:pt>
                <c:pt idx="1249">
                  <c:v>79.574751757847494</c:v>
                </c:pt>
                <c:pt idx="1250">
                  <c:v>79.638462527869805</c:v>
                </c:pt>
                <c:pt idx="1251">
                  <c:v>79.702173297892102</c:v>
                </c:pt>
                <c:pt idx="1252">
                  <c:v>79.765884067914399</c:v>
                </c:pt>
                <c:pt idx="1253">
                  <c:v>79.829594837936696</c:v>
                </c:pt>
                <c:pt idx="1254">
                  <c:v>79.893305607958993</c:v>
                </c:pt>
                <c:pt idx="1255">
                  <c:v>79.957016377981304</c:v>
                </c:pt>
                <c:pt idx="1256">
                  <c:v>80.020727148003601</c:v>
                </c:pt>
                <c:pt idx="1257">
                  <c:v>80.084437918025898</c:v>
                </c:pt>
                <c:pt idx="1258">
                  <c:v>80.148148688048195</c:v>
                </c:pt>
                <c:pt idx="1259">
                  <c:v>80.211859458070506</c:v>
                </c:pt>
                <c:pt idx="1260">
                  <c:v>80.275570228092803</c:v>
                </c:pt>
                <c:pt idx="1261">
                  <c:v>80.3392809981151</c:v>
                </c:pt>
                <c:pt idx="1262">
                  <c:v>80.402991768137397</c:v>
                </c:pt>
                <c:pt idx="1263">
                  <c:v>80.466702538159694</c:v>
                </c:pt>
                <c:pt idx="1264">
                  <c:v>80.530413308182005</c:v>
                </c:pt>
                <c:pt idx="1265">
                  <c:v>80.594124078204302</c:v>
                </c:pt>
                <c:pt idx="1266">
                  <c:v>80.6578348482265</c:v>
                </c:pt>
                <c:pt idx="1267">
                  <c:v>80.721545618248797</c:v>
                </c:pt>
                <c:pt idx="1268">
                  <c:v>80.785256388271094</c:v>
                </c:pt>
                <c:pt idx="1269">
                  <c:v>80.848967158293405</c:v>
                </c:pt>
                <c:pt idx="1270">
                  <c:v>80.912677928315702</c:v>
                </c:pt>
                <c:pt idx="1271">
                  <c:v>80.976388698337999</c:v>
                </c:pt>
                <c:pt idx="1272">
                  <c:v>81.040099468360296</c:v>
                </c:pt>
                <c:pt idx="1273">
                  <c:v>81.103810238382593</c:v>
                </c:pt>
                <c:pt idx="1274">
                  <c:v>81.167521008404904</c:v>
                </c:pt>
                <c:pt idx="1275">
                  <c:v>81.231231778427201</c:v>
                </c:pt>
                <c:pt idx="1276">
                  <c:v>81.294942548449498</c:v>
                </c:pt>
                <c:pt idx="1277">
                  <c:v>81.358653318471795</c:v>
                </c:pt>
                <c:pt idx="1278">
                  <c:v>81.422364088494106</c:v>
                </c:pt>
                <c:pt idx="1279">
                  <c:v>81.486074858516403</c:v>
                </c:pt>
                <c:pt idx="1280">
                  <c:v>81.5497856285387</c:v>
                </c:pt>
                <c:pt idx="1281">
                  <c:v>81.613496398560997</c:v>
                </c:pt>
                <c:pt idx="1282">
                  <c:v>81.677207168583294</c:v>
                </c:pt>
                <c:pt idx="1283">
                  <c:v>81.740917938605605</c:v>
                </c:pt>
                <c:pt idx="1284">
                  <c:v>81.804628708627902</c:v>
                </c:pt>
                <c:pt idx="1285">
                  <c:v>81.868339478650199</c:v>
                </c:pt>
                <c:pt idx="1286">
                  <c:v>81.932050248672496</c:v>
                </c:pt>
                <c:pt idx="1287">
                  <c:v>81.995761018694793</c:v>
                </c:pt>
                <c:pt idx="1288">
                  <c:v>82.059471788717104</c:v>
                </c:pt>
                <c:pt idx="1289">
                  <c:v>82.123182558739401</c:v>
                </c:pt>
                <c:pt idx="1290">
                  <c:v>82.186893328761698</c:v>
                </c:pt>
                <c:pt idx="1291">
                  <c:v>82.250604098783995</c:v>
                </c:pt>
                <c:pt idx="1292">
                  <c:v>82.314314868806306</c:v>
                </c:pt>
                <c:pt idx="1293">
                  <c:v>82.378025638828603</c:v>
                </c:pt>
                <c:pt idx="1294">
                  <c:v>82.4417364088509</c:v>
                </c:pt>
                <c:pt idx="1295">
                  <c:v>82.505447178873197</c:v>
                </c:pt>
                <c:pt idx="1296">
                  <c:v>82.569157948895494</c:v>
                </c:pt>
                <c:pt idx="1297">
                  <c:v>82.632868718917805</c:v>
                </c:pt>
                <c:pt idx="1298">
                  <c:v>82.696579488940102</c:v>
                </c:pt>
                <c:pt idx="1299">
                  <c:v>82.7602902589623</c:v>
                </c:pt>
                <c:pt idx="1300">
                  <c:v>82.824001028984597</c:v>
                </c:pt>
                <c:pt idx="1301">
                  <c:v>82.887711799006894</c:v>
                </c:pt>
                <c:pt idx="1302">
                  <c:v>82.951422569029205</c:v>
                </c:pt>
                <c:pt idx="1303">
                  <c:v>83.015133339051502</c:v>
                </c:pt>
                <c:pt idx="1304">
                  <c:v>83.078844109073799</c:v>
                </c:pt>
                <c:pt idx="1305">
                  <c:v>83.142554879096096</c:v>
                </c:pt>
                <c:pt idx="1306">
                  <c:v>83.206265649118393</c:v>
                </c:pt>
                <c:pt idx="1307">
                  <c:v>83.269976419140704</c:v>
                </c:pt>
                <c:pt idx="1308">
                  <c:v>83.333687189163001</c:v>
                </c:pt>
                <c:pt idx="1309">
                  <c:v>83.397397959185298</c:v>
                </c:pt>
                <c:pt idx="1310">
                  <c:v>83.461108729207595</c:v>
                </c:pt>
                <c:pt idx="1311">
                  <c:v>83.524819499229906</c:v>
                </c:pt>
                <c:pt idx="1312">
                  <c:v>83.588530269252203</c:v>
                </c:pt>
                <c:pt idx="1313">
                  <c:v>83.6522410392745</c:v>
                </c:pt>
                <c:pt idx="1314">
                  <c:v>83.715951809296797</c:v>
                </c:pt>
                <c:pt idx="1315">
                  <c:v>83.779662579319094</c:v>
                </c:pt>
                <c:pt idx="1316">
                  <c:v>83.843373349341405</c:v>
                </c:pt>
                <c:pt idx="1317">
                  <c:v>83.907084119363702</c:v>
                </c:pt>
                <c:pt idx="1318">
                  <c:v>83.970794889385999</c:v>
                </c:pt>
                <c:pt idx="1319">
                  <c:v>84.034505659408296</c:v>
                </c:pt>
                <c:pt idx="1320">
                  <c:v>84.098216429430593</c:v>
                </c:pt>
                <c:pt idx="1321">
                  <c:v>84.161927199452904</c:v>
                </c:pt>
                <c:pt idx="1322">
                  <c:v>84.225637969475201</c:v>
                </c:pt>
                <c:pt idx="1323">
                  <c:v>84.289348739497498</c:v>
                </c:pt>
                <c:pt idx="1324">
                  <c:v>84.353059509519795</c:v>
                </c:pt>
                <c:pt idx="1325">
                  <c:v>84.416770279542106</c:v>
                </c:pt>
                <c:pt idx="1326">
                  <c:v>84.480481049564403</c:v>
                </c:pt>
                <c:pt idx="1327">
                  <c:v>84.5441918195867</c:v>
                </c:pt>
                <c:pt idx="1328">
                  <c:v>84.607902589608997</c:v>
                </c:pt>
                <c:pt idx="1329">
                  <c:v>84.671613359631294</c:v>
                </c:pt>
                <c:pt idx="1330">
                  <c:v>84.735324129653605</c:v>
                </c:pt>
                <c:pt idx="1331">
                  <c:v>84.799034899675902</c:v>
                </c:pt>
                <c:pt idx="1332">
                  <c:v>84.8627456696981</c:v>
                </c:pt>
                <c:pt idx="1333">
                  <c:v>84.926456439720397</c:v>
                </c:pt>
                <c:pt idx="1334">
                  <c:v>84.990167209742694</c:v>
                </c:pt>
                <c:pt idx="1335">
                  <c:v>85.053877979765005</c:v>
                </c:pt>
                <c:pt idx="1336">
                  <c:v>85.117588749787302</c:v>
                </c:pt>
                <c:pt idx="1337">
                  <c:v>85.181299519809599</c:v>
                </c:pt>
                <c:pt idx="1338">
                  <c:v>85.245010289831896</c:v>
                </c:pt>
                <c:pt idx="1339">
                  <c:v>85.308721059854193</c:v>
                </c:pt>
                <c:pt idx="1340">
                  <c:v>85.372431829876504</c:v>
                </c:pt>
                <c:pt idx="1341">
                  <c:v>85.436142599898801</c:v>
                </c:pt>
                <c:pt idx="1342">
                  <c:v>85.499853369921098</c:v>
                </c:pt>
                <c:pt idx="1343">
                  <c:v>85.563564139943395</c:v>
                </c:pt>
                <c:pt idx="1344">
                  <c:v>85.627274909965706</c:v>
                </c:pt>
                <c:pt idx="1345">
                  <c:v>85.690985679988003</c:v>
                </c:pt>
                <c:pt idx="1346">
                  <c:v>85.7546964500103</c:v>
                </c:pt>
                <c:pt idx="1347">
                  <c:v>85.818407220032597</c:v>
                </c:pt>
                <c:pt idx="1348">
                  <c:v>85.882117990054894</c:v>
                </c:pt>
                <c:pt idx="1349">
                  <c:v>85.945828760077205</c:v>
                </c:pt>
                <c:pt idx="1350">
                  <c:v>86.009539530099502</c:v>
                </c:pt>
                <c:pt idx="1351">
                  <c:v>86.073250300121799</c:v>
                </c:pt>
                <c:pt idx="1352">
                  <c:v>86.136961070144096</c:v>
                </c:pt>
                <c:pt idx="1353">
                  <c:v>86.200671840166393</c:v>
                </c:pt>
                <c:pt idx="1354">
                  <c:v>86.264382610188704</c:v>
                </c:pt>
                <c:pt idx="1355">
                  <c:v>86.328093380211001</c:v>
                </c:pt>
                <c:pt idx="1356">
                  <c:v>86.391804150233298</c:v>
                </c:pt>
                <c:pt idx="1357">
                  <c:v>86.455514920255595</c:v>
                </c:pt>
                <c:pt idx="1358">
                  <c:v>86.519225690277906</c:v>
                </c:pt>
                <c:pt idx="1359">
                  <c:v>86.582936460300203</c:v>
                </c:pt>
                <c:pt idx="1360">
                  <c:v>86.6466472303225</c:v>
                </c:pt>
                <c:pt idx="1361">
                  <c:v>86.710358000344797</c:v>
                </c:pt>
                <c:pt idx="1362">
                  <c:v>86.774068770367094</c:v>
                </c:pt>
                <c:pt idx="1363">
                  <c:v>86.837779540389405</c:v>
                </c:pt>
                <c:pt idx="1364">
                  <c:v>86.901490310411702</c:v>
                </c:pt>
                <c:pt idx="1365">
                  <c:v>86.9652010804339</c:v>
                </c:pt>
                <c:pt idx="1366">
                  <c:v>87.028911850456197</c:v>
                </c:pt>
                <c:pt idx="1367">
                  <c:v>87.092622620478494</c:v>
                </c:pt>
                <c:pt idx="1368">
                  <c:v>87.156333390500805</c:v>
                </c:pt>
                <c:pt idx="1369">
                  <c:v>87.220044160523102</c:v>
                </c:pt>
                <c:pt idx="1370">
                  <c:v>87.283754930545399</c:v>
                </c:pt>
                <c:pt idx="1371">
                  <c:v>87.347465700567696</c:v>
                </c:pt>
                <c:pt idx="1372">
                  <c:v>87.411176470589993</c:v>
                </c:pt>
                <c:pt idx="1373">
                  <c:v>87.474887240612304</c:v>
                </c:pt>
                <c:pt idx="1374">
                  <c:v>87.538598010634601</c:v>
                </c:pt>
                <c:pt idx="1375">
                  <c:v>87.602308780656898</c:v>
                </c:pt>
                <c:pt idx="1376">
                  <c:v>87.666019550679195</c:v>
                </c:pt>
                <c:pt idx="1377">
                  <c:v>87.729730320701506</c:v>
                </c:pt>
                <c:pt idx="1378">
                  <c:v>87.793441090723803</c:v>
                </c:pt>
                <c:pt idx="1379">
                  <c:v>87.8571518607461</c:v>
                </c:pt>
                <c:pt idx="1380">
                  <c:v>87.920862630768397</c:v>
                </c:pt>
                <c:pt idx="1381">
                  <c:v>87.984573400790694</c:v>
                </c:pt>
                <c:pt idx="1382">
                  <c:v>88.048284170813005</c:v>
                </c:pt>
                <c:pt idx="1383">
                  <c:v>88.111994940835302</c:v>
                </c:pt>
                <c:pt idx="1384">
                  <c:v>88.175705710857599</c:v>
                </c:pt>
                <c:pt idx="1385">
                  <c:v>88.239416480879896</c:v>
                </c:pt>
                <c:pt idx="1386">
                  <c:v>88.303127250902193</c:v>
                </c:pt>
                <c:pt idx="1387">
                  <c:v>88.366838020924504</c:v>
                </c:pt>
                <c:pt idx="1388">
                  <c:v>88.430548790946801</c:v>
                </c:pt>
                <c:pt idx="1389">
                  <c:v>88.494259560969098</c:v>
                </c:pt>
                <c:pt idx="1390">
                  <c:v>88.557970330991395</c:v>
                </c:pt>
                <c:pt idx="1391">
                  <c:v>88.621681101013706</c:v>
                </c:pt>
                <c:pt idx="1392">
                  <c:v>88.685391871036003</c:v>
                </c:pt>
                <c:pt idx="1393">
                  <c:v>88.7491026410583</c:v>
                </c:pt>
                <c:pt idx="1394">
                  <c:v>88.812813411080597</c:v>
                </c:pt>
                <c:pt idx="1395">
                  <c:v>88.876524181102894</c:v>
                </c:pt>
                <c:pt idx="1396">
                  <c:v>88.940234951125205</c:v>
                </c:pt>
                <c:pt idx="1397">
                  <c:v>89.003945721147502</c:v>
                </c:pt>
                <c:pt idx="1398">
                  <c:v>89.0676564911697</c:v>
                </c:pt>
                <c:pt idx="1399">
                  <c:v>89.131367261191997</c:v>
                </c:pt>
                <c:pt idx="1400">
                  <c:v>89.195078031214294</c:v>
                </c:pt>
                <c:pt idx="1401">
                  <c:v>89.258788801236605</c:v>
                </c:pt>
                <c:pt idx="1402">
                  <c:v>89.322499571258902</c:v>
                </c:pt>
                <c:pt idx="1403">
                  <c:v>89.386210341281199</c:v>
                </c:pt>
                <c:pt idx="1404">
                  <c:v>89.449921111303496</c:v>
                </c:pt>
                <c:pt idx="1405">
                  <c:v>89.513631881325793</c:v>
                </c:pt>
                <c:pt idx="1406">
                  <c:v>89.577342651348104</c:v>
                </c:pt>
                <c:pt idx="1407">
                  <c:v>89.641053421370401</c:v>
                </c:pt>
                <c:pt idx="1408">
                  <c:v>89.704764191392698</c:v>
                </c:pt>
                <c:pt idx="1409">
                  <c:v>89.768474961414995</c:v>
                </c:pt>
                <c:pt idx="1410">
                  <c:v>89.832185731437306</c:v>
                </c:pt>
                <c:pt idx="1411">
                  <c:v>89.895896501459603</c:v>
                </c:pt>
                <c:pt idx="1412">
                  <c:v>89.9596072714819</c:v>
                </c:pt>
                <c:pt idx="1413">
                  <c:v>90.023318041504197</c:v>
                </c:pt>
                <c:pt idx="1414">
                  <c:v>90.087028811526494</c:v>
                </c:pt>
                <c:pt idx="1415">
                  <c:v>90.150739581548805</c:v>
                </c:pt>
                <c:pt idx="1416">
                  <c:v>90.214450351571102</c:v>
                </c:pt>
                <c:pt idx="1417">
                  <c:v>90.278161121593399</c:v>
                </c:pt>
                <c:pt idx="1418">
                  <c:v>90.341871891615696</c:v>
                </c:pt>
                <c:pt idx="1419">
                  <c:v>90.405582661637993</c:v>
                </c:pt>
                <c:pt idx="1420">
                  <c:v>90.469293431660304</c:v>
                </c:pt>
                <c:pt idx="1421">
                  <c:v>90.533004201682601</c:v>
                </c:pt>
                <c:pt idx="1422">
                  <c:v>90.596714971704898</c:v>
                </c:pt>
                <c:pt idx="1423">
                  <c:v>90.660425741727195</c:v>
                </c:pt>
                <c:pt idx="1424">
                  <c:v>90.724136511749506</c:v>
                </c:pt>
                <c:pt idx="1425">
                  <c:v>90.787847281771803</c:v>
                </c:pt>
                <c:pt idx="1426">
                  <c:v>90.8515580517941</c:v>
                </c:pt>
                <c:pt idx="1427">
                  <c:v>90.915268821816397</c:v>
                </c:pt>
                <c:pt idx="1428">
                  <c:v>90.978979591838694</c:v>
                </c:pt>
                <c:pt idx="1429">
                  <c:v>91.042690361861005</c:v>
                </c:pt>
                <c:pt idx="1430">
                  <c:v>91.106401131883302</c:v>
                </c:pt>
                <c:pt idx="1431">
                  <c:v>91.1701119019055</c:v>
                </c:pt>
                <c:pt idx="1432">
                  <c:v>91.233822671927797</c:v>
                </c:pt>
                <c:pt idx="1433">
                  <c:v>91.297533441950094</c:v>
                </c:pt>
                <c:pt idx="1434">
                  <c:v>91.361244211972405</c:v>
                </c:pt>
                <c:pt idx="1435">
                  <c:v>91.424954981994702</c:v>
                </c:pt>
                <c:pt idx="1436">
                  <c:v>91.488665752016999</c:v>
                </c:pt>
                <c:pt idx="1437">
                  <c:v>91.552376522039296</c:v>
                </c:pt>
                <c:pt idx="1438">
                  <c:v>91.616087292061593</c:v>
                </c:pt>
                <c:pt idx="1439">
                  <c:v>91.679798062083904</c:v>
                </c:pt>
                <c:pt idx="1440">
                  <c:v>91.743508832106201</c:v>
                </c:pt>
                <c:pt idx="1441">
                  <c:v>91.807219602128498</c:v>
                </c:pt>
                <c:pt idx="1442">
                  <c:v>91.870930372150795</c:v>
                </c:pt>
                <c:pt idx="1443">
                  <c:v>91.934641142173106</c:v>
                </c:pt>
                <c:pt idx="1444">
                  <c:v>91.998351912195403</c:v>
                </c:pt>
                <c:pt idx="1445">
                  <c:v>92.0620626822177</c:v>
                </c:pt>
                <c:pt idx="1446">
                  <c:v>92.125773452239997</c:v>
                </c:pt>
                <c:pt idx="1447">
                  <c:v>92.189484222262294</c:v>
                </c:pt>
                <c:pt idx="1448">
                  <c:v>92.253194992284605</c:v>
                </c:pt>
                <c:pt idx="1449">
                  <c:v>92.316905762306902</c:v>
                </c:pt>
                <c:pt idx="1450">
                  <c:v>92.380616532329199</c:v>
                </c:pt>
                <c:pt idx="1451">
                  <c:v>92.444327302351496</c:v>
                </c:pt>
                <c:pt idx="1452">
                  <c:v>92.508038072373793</c:v>
                </c:pt>
                <c:pt idx="1453">
                  <c:v>92.571748842396104</c:v>
                </c:pt>
                <c:pt idx="1454">
                  <c:v>92.635459612418401</c:v>
                </c:pt>
                <c:pt idx="1455">
                  <c:v>92.699170382440698</c:v>
                </c:pt>
                <c:pt idx="1456">
                  <c:v>92.762881152462995</c:v>
                </c:pt>
                <c:pt idx="1457">
                  <c:v>92.826591922485306</c:v>
                </c:pt>
                <c:pt idx="1458">
                  <c:v>92.890302692507603</c:v>
                </c:pt>
                <c:pt idx="1459">
                  <c:v>92.9540134625299</c:v>
                </c:pt>
                <c:pt idx="1460">
                  <c:v>93.017724232552197</c:v>
                </c:pt>
                <c:pt idx="1461">
                  <c:v>93.081435002574494</c:v>
                </c:pt>
                <c:pt idx="1462">
                  <c:v>93.145145772596806</c:v>
                </c:pt>
                <c:pt idx="1463">
                  <c:v>93.208856542619102</c:v>
                </c:pt>
                <c:pt idx="1464">
                  <c:v>93.2725673126413</c:v>
                </c:pt>
                <c:pt idx="1465">
                  <c:v>93.336278082663597</c:v>
                </c:pt>
                <c:pt idx="1466">
                  <c:v>93.399988852685894</c:v>
                </c:pt>
                <c:pt idx="1467">
                  <c:v>93.463699622708205</c:v>
                </c:pt>
                <c:pt idx="1468">
                  <c:v>93.527410392730502</c:v>
                </c:pt>
                <c:pt idx="1469">
                  <c:v>93.591121162752799</c:v>
                </c:pt>
                <c:pt idx="1470">
                  <c:v>93.654831932775096</c:v>
                </c:pt>
                <c:pt idx="1471">
                  <c:v>93.718542702797393</c:v>
                </c:pt>
                <c:pt idx="1472">
                  <c:v>93.782253472819704</c:v>
                </c:pt>
                <c:pt idx="1473">
                  <c:v>93.845964242842001</c:v>
                </c:pt>
                <c:pt idx="1474">
                  <c:v>93.909675012864298</c:v>
                </c:pt>
                <c:pt idx="1475">
                  <c:v>93.973385782886595</c:v>
                </c:pt>
                <c:pt idx="1476">
                  <c:v>94.037096552908906</c:v>
                </c:pt>
                <c:pt idx="1477">
                  <c:v>94.100807322931203</c:v>
                </c:pt>
                <c:pt idx="1478">
                  <c:v>94.1645180929535</c:v>
                </c:pt>
                <c:pt idx="1479">
                  <c:v>94.228228862975797</c:v>
                </c:pt>
                <c:pt idx="1480">
                  <c:v>94.291939632998094</c:v>
                </c:pt>
                <c:pt idx="1481">
                  <c:v>94.355650403020405</c:v>
                </c:pt>
                <c:pt idx="1482">
                  <c:v>94.419361173042702</c:v>
                </c:pt>
                <c:pt idx="1483">
                  <c:v>94.483071943064999</c:v>
                </c:pt>
                <c:pt idx="1484">
                  <c:v>94.546782713087296</c:v>
                </c:pt>
                <c:pt idx="1485">
                  <c:v>94.610493483109593</c:v>
                </c:pt>
                <c:pt idx="1486">
                  <c:v>94.674204253131904</c:v>
                </c:pt>
                <c:pt idx="1487">
                  <c:v>94.737915023154201</c:v>
                </c:pt>
                <c:pt idx="1488">
                  <c:v>94.801625793176498</c:v>
                </c:pt>
                <c:pt idx="1489">
                  <c:v>94.865336563198795</c:v>
                </c:pt>
                <c:pt idx="1490">
                  <c:v>94.929047333221106</c:v>
                </c:pt>
                <c:pt idx="1491">
                  <c:v>94.992758103243403</c:v>
                </c:pt>
                <c:pt idx="1492">
                  <c:v>95.0564688732657</c:v>
                </c:pt>
                <c:pt idx="1493">
                  <c:v>95.120179643287997</c:v>
                </c:pt>
                <c:pt idx="1494">
                  <c:v>95.183890413310294</c:v>
                </c:pt>
                <c:pt idx="1495">
                  <c:v>95.247601183332606</c:v>
                </c:pt>
                <c:pt idx="1496">
                  <c:v>95.311311953354902</c:v>
                </c:pt>
                <c:pt idx="1497">
                  <c:v>95.3750227233771</c:v>
                </c:pt>
                <c:pt idx="1498">
                  <c:v>95.438733493399397</c:v>
                </c:pt>
                <c:pt idx="1499">
                  <c:v>95.502444263421694</c:v>
                </c:pt>
                <c:pt idx="1500">
                  <c:v>95.566155033444005</c:v>
                </c:pt>
                <c:pt idx="1501">
                  <c:v>95.629865803466302</c:v>
                </c:pt>
                <c:pt idx="1502">
                  <c:v>95.693576573488599</c:v>
                </c:pt>
                <c:pt idx="1503">
                  <c:v>95.757287343510896</c:v>
                </c:pt>
                <c:pt idx="1504">
                  <c:v>95.820998113533193</c:v>
                </c:pt>
                <c:pt idx="1505">
                  <c:v>95.884708883555504</c:v>
                </c:pt>
                <c:pt idx="1506">
                  <c:v>95.948419653577801</c:v>
                </c:pt>
                <c:pt idx="1507">
                  <c:v>96.012130423600098</c:v>
                </c:pt>
                <c:pt idx="1508">
                  <c:v>96.075841193622395</c:v>
                </c:pt>
                <c:pt idx="1509">
                  <c:v>96.139551963644706</c:v>
                </c:pt>
                <c:pt idx="1510">
                  <c:v>96.203262733667003</c:v>
                </c:pt>
                <c:pt idx="1511">
                  <c:v>96.2669735036893</c:v>
                </c:pt>
                <c:pt idx="1512">
                  <c:v>96.330684273711597</c:v>
                </c:pt>
                <c:pt idx="1513">
                  <c:v>96.394395043733894</c:v>
                </c:pt>
                <c:pt idx="1514">
                  <c:v>96.458105813756205</c:v>
                </c:pt>
                <c:pt idx="1515">
                  <c:v>96.521816583778502</c:v>
                </c:pt>
                <c:pt idx="1516">
                  <c:v>96.585527353800799</c:v>
                </c:pt>
                <c:pt idx="1517">
                  <c:v>96.649238123823096</c:v>
                </c:pt>
                <c:pt idx="1518">
                  <c:v>96.712948893845393</c:v>
                </c:pt>
                <c:pt idx="1519">
                  <c:v>96.776659663867704</c:v>
                </c:pt>
                <c:pt idx="1520">
                  <c:v>96.840370433890001</c:v>
                </c:pt>
                <c:pt idx="1521">
                  <c:v>96.904081203912298</c:v>
                </c:pt>
                <c:pt idx="1522">
                  <c:v>96.967791973934595</c:v>
                </c:pt>
                <c:pt idx="1523">
                  <c:v>97.031502743956906</c:v>
                </c:pt>
                <c:pt idx="1524">
                  <c:v>97.095213513979203</c:v>
                </c:pt>
                <c:pt idx="1525">
                  <c:v>97.1589242840015</c:v>
                </c:pt>
                <c:pt idx="1526">
                  <c:v>97.222635054023797</c:v>
                </c:pt>
                <c:pt idx="1527">
                  <c:v>97.286345824046094</c:v>
                </c:pt>
                <c:pt idx="1528">
                  <c:v>97.350056594068406</c:v>
                </c:pt>
                <c:pt idx="1529">
                  <c:v>97.413767364090702</c:v>
                </c:pt>
                <c:pt idx="1530">
                  <c:v>97.4774781341129</c:v>
                </c:pt>
                <c:pt idx="1531">
                  <c:v>97.541188904135197</c:v>
                </c:pt>
                <c:pt idx="1532">
                  <c:v>97.604899674157494</c:v>
                </c:pt>
                <c:pt idx="1533">
                  <c:v>97.668610444179805</c:v>
                </c:pt>
                <c:pt idx="1534">
                  <c:v>97.732321214202102</c:v>
                </c:pt>
                <c:pt idx="1535">
                  <c:v>97.796031984224399</c:v>
                </c:pt>
                <c:pt idx="1536">
                  <c:v>97.859742754246696</c:v>
                </c:pt>
                <c:pt idx="1537">
                  <c:v>97.923453524268993</c:v>
                </c:pt>
                <c:pt idx="1538">
                  <c:v>97.987164294291304</c:v>
                </c:pt>
                <c:pt idx="1539">
                  <c:v>98.050875064313601</c:v>
                </c:pt>
                <c:pt idx="1540">
                  <c:v>98.114585834335898</c:v>
                </c:pt>
                <c:pt idx="1541">
                  <c:v>98.178296604358195</c:v>
                </c:pt>
                <c:pt idx="1542">
                  <c:v>98.242007374380506</c:v>
                </c:pt>
                <c:pt idx="1543">
                  <c:v>98.305718144402803</c:v>
                </c:pt>
                <c:pt idx="1544">
                  <c:v>98.3694289144251</c:v>
                </c:pt>
                <c:pt idx="1545">
                  <c:v>98.433139684447397</c:v>
                </c:pt>
                <c:pt idx="1546">
                  <c:v>98.496850454469694</c:v>
                </c:pt>
                <c:pt idx="1547">
                  <c:v>98.560561224492005</c:v>
                </c:pt>
                <c:pt idx="1548">
                  <c:v>98.624271994514302</c:v>
                </c:pt>
                <c:pt idx="1549">
                  <c:v>98.687982764536599</c:v>
                </c:pt>
                <c:pt idx="1550">
                  <c:v>98.751693534558896</c:v>
                </c:pt>
                <c:pt idx="1551">
                  <c:v>98.815404304581193</c:v>
                </c:pt>
                <c:pt idx="1552">
                  <c:v>98.879115074603504</c:v>
                </c:pt>
                <c:pt idx="1553">
                  <c:v>98.942825844625801</c:v>
                </c:pt>
                <c:pt idx="1554">
                  <c:v>99.006536614648098</c:v>
                </c:pt>
                <c:pt idx="1555">
                  <c:v>99.070247384670395</c:v>
                </c:pt>
                <c:pt idx="1556">
                  <c:v>99.133958154692706</c:v>
                </c:pt>
                <c:pt idx="1557">
                  <c:v>99.197668924715003</c:v>
                </c:pt>
                <c:pt idx="1558">
                  <c:v>99.2613796947373</c:v>
                </c:pt>
                <c:pt idx="1559">
                  <c:v>99.325090464759597</c:v>
                </c:pt>
                <c:pt idx="1560">
                  <c:v>99.388801234781894</c:v>
                </c:pt>
                <c:pt idx="1561">
                  <c:v>99.452512004804206</c:v>
                </c:pt>
                <c:pt idx="1562">
                  <c:v>99.516222774826502</c:v>
                </c:pt>
                <c:pt idx="1563">
                  <c:v>99.5799335448487</c:v>
                </c:pt>
                <c:pt idx="1564">
                  <c:v>99.643644314870997</c:v>
                </c:pt>
                <c:pt idx="1565">
                  <c:v>99.707355084893294</c:v>
                </c:pt>
                <c:pt idx="1566">
                  <c:v>99.771065854915605</c:v>
                </c:pt>
                <c:pt idx="1567">
                  <c:v>99.834776624937902</c:v>
                </c:pt>
                <c:pt idx="1568">
                  <c:v>99.898487394960199</c:v>
                </c:pt>
                <c:pt idx="1569">
                  <c:v>99.962198164982496</c:v>
                </c:pt>
                <c:pt idx="1570">
                  <c:v>100.02590893500501</c:v>
                </c:pt>
                <c:pt idx="1571">
                  <c:v>100.089619705027</c:v>
                </c:pt>
                <c:pt idx="1572">
                  <c:v>100.153330475049</c:v>
                </c:pt>
                <c:pt idx="1573">
                  <c:v>100.217041245072</c:v>
                </c:pt>
                <c:pt idx="1574">
                  <c:v>100.280752015094</c:v>
                </c:pt>
                <c:pt idx="1575">
                  <c:v>100.34446278511599</c:v>
                </c:pt>
                <c:pt idx="1576">
                  <c:v>100.408173555139</c:v>
                </c:pt>
                <c:pt idx="1577">
                  <c:v>100.471884325161</c:v>
                </c:pt>
                <c:pt idx="1578">
                  <c:v>100.535595095183</c:v>
                </c:pt>
                <c:pt idx="1579">
                  <c:v>100.59930586520601</c:v>
                </c:pt>
                <c:pt idx="1580">
                  <c:v>100.663016635228</c:v>
                </c:pt>
                <c:pt idx="1581">
                  <c:v>100.72672740525</c:v>
                </c:pt>
                <c:pt idx="1582">
                  <c:v>100.790438175272</c:v>
                </c:pt>
                <c:pt idx="1583">
                  <c:v>100.85414894529499</c:v>
                </c:pt>
                <c:pt idx="1584">
                  <c:v>100.91785971531699</c:v>
                </c:pt>
                <c:pt idx="1585">
                  <c:v>100.98157048533901</c:v>
                </c:pt>
                <c:pt idx="1586">
                  <c:v>101.045281255362</c:v>
                </c:pt>
                <c:pt idx="1587">
                  <c:v>101.108992025384</c:v>
                </c:pt>
                <c:pt idx="1588">
                  <c:v>101.172702795406</c:v>
                </c:pt>
                <c:pt idx="1589">
                  <c:v>101.23641356542799</c:v>
                </c:pt>
                <c:pt idx="1590">
                  <c:v>101.300124335451</c:v>
                </c:pt>
                <c:pt idx="1591">
                  <c:v>101.363835105473</c:v>
                </c:pt>
                <c:pt idx="1592">
                  <c:v>101.427545875495</c:v>
                </c:pt>
                <c:pt idx="1593">
                  <c:v>101.49125664551801</c:v>
                </c:pt>
                <c:pt idx="1594">
                  <c:v>101.55496741554001</c:v>
                </c:pt>
                <c:pt idx="1595">
                  <c:v>101.618678185562</c:v>
                </c:pt>
                <c:pt idx="1596">
                  <c:v>101.682388955585</c:v>
                </c:pt>
                <c:pt idx="1597">
                  <c:v>101.746099725607</c:v>
                </c:pt>
                <c:pt idx="1598">
                  <c:v>101.80981049562899</c:v>
                </c:pt>
                <c:pt idx="1599">
                  <c:v>101.87352126565099</c:v>
                </c:pt>
                <c:pt idx="1600">
                  <c:v>101.937232035674</c:v>
                </c:pt>
                <c:pt idx="1601">
                  <c:v>102.000942805696</c:v>
                </c:pt>
                <c:pt idx="1602">
                  <c:v>102.064653575718</c:v>
                </c:pt>
                <c:pt idx="1603">
                  <c:v>102.12836434574101</c:v>
                </c:pt>
                <c:pt idx="1604">
                  <c:v>102.192075115763</c:v>
                </c:pt>
                <c:pt idx="1605">
                  <c:v>102.255785885785</c:v>
                </c:pt>
                <c:pt idx="1606">
                  <c:v>102.319496655808</c:v>
                </c:pt>
                <c:pt idx="1607">
                  <c:v>102.38320742582999</c:v>
                </c:pt>
                <c:pt idx="1608">
                  <c:v>102.44691819585201</c:v>
                </c:pt>
                <c:pt idx="1609">
                  <c:v>102.51062896587401</c:v>
                </c:pt>
                <c:pt idx="1610">
                  <c:v>102.574339735897</c:v>
                </c:pt>
                <c:pt idx="1611">
                  <c:v>102.638050505919</c:v>
                </c:pt>
                <c:pt idx="1612">
                  <c:v>102.701761275941</c:v>
                </c:pt>
                <c:pt idx="1613">
                  <c:v>102.765472045964</c:v>
                </c:pt>
                <c:pt idx="1614">
                  <c:v>102.829182815986</c:v>
                </c:pt>
                <c:pt idx="1615">
                  <c:v>102.892893586008</c:v>
                </c:pt>
                <c:pt idx="1616">
                  <c:v>102.95660435603</c:v>
                </c:pt>
                <c:pt idx="1617">
                  <c:v>103.02031512605301</c:v>
                </c:pt>
                <c:pt idx="1618">
                  <c:v>103.084025896075</c:v>
                </c:pt>
                <c:pt idx="1619">
                  <c:v>103.147736666097</c:v>
                </c:pt>
                <c:pt idx="1620">
                  <c:v>103.21144743612</c:v>
                </c:pt>
                <c:pt idx="1621">
                  <c:v>103.275158206142</c:v>
                </c:pt>
                <c:pt idx="1622">
                  <c:v>103.33886897616399</c:v>
                </c:pt>
                <c:pt idx="1623">
                  <c:v>103.402579746187</c:v>
                </c:pt>
                <c:pt idx="1624">
                  <c:v>103.466290516209</c:v>
                </c:pt>
                <c:pt idx="1625">
                  <c:v>103.530001286231</c:v>
                </c:pt>
                <c:pt idx="1626">
                  <c:v>103.593712056253</c:v>
                </c:pt>
                <c:pt idx="1627">
                  <c:v>103.657422826276</c:v>
                </c:pt>
                <c:pt idx="1628">
                  <c:v>103.721133596298</c:v>
                </c:pt>
                <c:pt idx="1629">
                  <c:v>103.78484436632</c:v>
                </c:pt>
                <c:pt idx="1630">
                  <c:v>103.84855513634299</c:v>
                </c:pt>
                <c:pt idx="1631">
                  <c:v>103.91226590636499</c:v>
                </c:pt>
                <c:pt idx="1632">
                  <c:v>103.97597667638701</c:v>
                </c:pt>
                <c:pt idx="1633">
                  <c:v>104.03968744641</c:v>
                </c:pt>
                <c:pt idx="1634">
                  <c:v>104.103398216432</c:v>
                </c:pt>
                <c:pt idx="1635">
                  <c:v>104.167108986454</c:v>
                </c:pt>
                <c:pt idx="1636">
                  <c:v>104.230819756476</c:v>
                </c:pt>
                <c:pt idx="1637">
                  <c:v>104.294530526499</c:v>
                </c:pt>
                <c:pt idx="1638">
                  <c:v>104.358241296521</c:v>
                </c:pt>
                <c:pt idx="1639">
                  <c:v>104.421952066543</c:v>
                </c:pt>
                <c:pt idx="1640">
                  <c:v>104.48566283656599</c:v>
                </c:pt>
                <c:pt idx="1641">
                  <c:v>104.54937360658801</c:v>
                </c:pt>
                <c:pt idx="1642">
                  <c:v>104.61308437661</c:v>
                </c:pt>
                <c:pt idx="1643">
                  <c:v>104.676795146633</c:v>
                </c:pt>
                <c:pt idx="1644">
                  <c:v>104.740505916655</c:v>
                </c:pt>
                <c:pt idx="1645">
                  <c:v>104.80421668667699</c:v>
                </c:pt>
                <c:pt idx="1646">
                  <c:v>104.86792745669899</c:v>
                </c:pt>
                <c:pt idx="1647">
                  <c:v>104.931638226722</c:v>
                </c:pt>
                <c:pt idx="1648">
                  <c:v>104.995348996744</c:v>
                </c:pt>
                <c:pt idx="1649">
                  <c:v>105.059059766766</c:v>
                </c:pt>
                <c:pt idx="1650">
                  <c:v>105.12277053678901</c:v>
                </c:pt>
                <c:pt idx="1651">
                  <c:v>105.186481306811</c:v>
                </c:pt>
                <c:pt idx="1652">
                  <c:v>105.250192076833</c:v>
                </c:pt>
                <c:pt idx="1653">
                  <c:v>105.313902846855</c:v>
                </c:pt>
                <c:pt idx="1654">
                  <c:v>105.37761361687799</c:v>
                </c:pt>
                <c:pt idx="1655">
                  <c:v>105.44132438690001</c:v>
                </c:pt>
                <c:pt idx="1656">
                  <c:v>105.50503515692201</c:v>
                </c:pt>
                <c:pt idx="1657">
                  <c:v>105.568745926945</c:v>
                </c:pt>
                <c:pt idx="1658">
                  <c:v>105.632456696967</c:v>
                </c:pt>
                <c:pt idx="1659">
                  <c:v>105.696167466989</c:v>
                </c:pt>
                <c:pt idx="1660">
                  <c:v>105.759878237012</c:v>
                </c:pt>
                <c:pt idx="1661">
                  <c:v>105.823589007034</c:v>
                </c:pt>
                <c:pt idx="1662">
                  <c:v>105.887299777056</c:v>
                </c:pt>
                <c:pt idx="1663">
                  <c:v>105.951010547078</c:v>
                </c:pt>
                <c:pt idx="1664">
                  <c:v>106.01472131710101</c:v>
                </c:pt>
                <c:pt idx="1665">
                  <c:v>106.07843208712301</c:v>
                </c:pt>
                <c:pt idx="1666">
                  <c:v>106.142142857145</c:v>
                </c:pt>
                <c:pt idx="1667">
                  <c:v>106.205853627168</c:v>
                </c:pt>
                <c:pt idx="1668">
                  <c:v>106.26956439719</c:v>
                </c:pt>
                <c:pt idx="1669">
                  <c:v>106.33327516721199</c:v>
                </c:pt>
                <c:pt idx="1670">
                  <c:v>106.396985937235</c:v>
                </c:pt>
                <c:pt idx="1671">
                  <c:v>106.460696707257</c:v>
                </c:pt>
                <c:pt idx="1672">
                  <c:v>106.524407477279</c:v>
                </c:pt>
                <c:pt idx="1673">
                  <c:v>106.588118247301</c:v>
                </c:pt>
                <c:pt idx="1674">
                  <c:v>106.651829017324</c:v>
                </c:pt>
                <c:pt idx="1675">
                  <c:v>106.715539787346</c:v>
                </c:pt>
                <c:pt idx="1676">
                  <c:v>106.779250557368</c:v>
                </c:pt>
                <c:pt idx="1677">
                  <c:v>106.842961327391</c:v>
                </c:pt>
                <c:pt idx="1678">
                  <c:v>106.90667209741299</c:v>
                </c:pt>
                <c:pt idx="1679">
                  <c:v>106.97038286743501</c:v>
                </c:pt>
                <c:pt idx="1680">
                  <c:v>107.034093637457</c:v>
                </c:pt>
                <c:pt idx="1681">
                  <c:v>107.09780440748</c:v>
                </c:pt>
                <c:pt idx="1682">
                  <c:v>107.161515177502</c:v>
                </c:pt>
                <c:pt idx="1683">
                  <c:v>107.225225947524</c:v>
                </c:pt>
                <c:pt idx="1684">
                  <c:v>107.288936717547</c:v>
                </c:pt>
                <c:pt idx="1685">
                  <c:v>107.352647487569</c:v>
                </c:pt>
                <c:pt idx="1686">
                  <c:v>107.416358257591</c:v>
                </c:pt>
                <c:pt idx="1687">
                  <c:v>107.48006902761399</c:v>
                </c:pt>
                <c:pt idx="1688">
                  <c:v>107.54377979763601</c:v>
                </c:pt>
                <c:pt idx="1689">
                  <c:v>107.607490567658</c:v>
                </c:pt>
                <c:pt idx="1690">
                  <c:v>107.67120133768</c:v>
                </c:pt>
                <c:pt idx="1691">
                  <c:v>107.734912107703</c:v>
                </c:pt>
                <c:pt idx="1692">
                  <c:v>107.79862287772499</c:v>
                </c:pt>
                <c:pt idx="1693">
                  <c:v>107.86233364774699</c:v>
                </c:pt>
                <c:pt idx="1694">
                  <c:v>107.92604441777</c:v>
                </c:pt>
                <c:pt idx="1695">
                  <c:v>107.989755187792</c:v>
                </c:pt>
                <c:pt idx="1696">
                  <c:v>108.053465957814</c:v>
                </c:pt>
                <c:pt idx="1697">
                  <c:v>108.11717672783701</c:v>
                </c:pt>
                <c:pt idx="1698">
                  <c:v>108.180887497859</c:v>
                </c:pt>
                <c:pt idx="1699">
                  <c:v>108.244598267881</c:v>
                </c:pt>
                <c:pt idx="1700">
                  <c:v>108.308309037903</c:v>
                </c:pt>
                <c:pt idx="1701">
                  <c:v>108.37201980792599</c:v>
                </c:pt>
                <c:pt idx="1702">
                  <c:v>108.43573057794799</c:v>
                </c:pt>
                <c:pt idx="1703">
                  <c:v>108.49944134797001</c:v>
                </c:pt>
                <c:pt idx="1704">
                  <c:v>108.563152117993</c:v>
                </c:pt>
                <c:pt idx="1705">
                  <c:v>108.626862888015</c:v>
                </c:pt>
                <c:pt idx="1706">
                  <c:v>108.690573658037</c:v>
                </c:pt>
                <c:pt idx="1707">
                  <c:v>108.75428442806</c:v>
                </c:pt>
                <c:pt idx="1708">
                  <c:v>108.817995198082</c:v>
                </c:pt>
                <c:pt idx="1709">
                  <c:v>108.881705968104</c:v>
                </c:pt>
                <c:pt idx="1710">
                  <c:v>108.945416738126</c:v>
                </c:pt>
                <c:pt idx="1711">
                  <c:v>109.00912750814901</c:v>
                </c:pt>
                <c:pt idx="1712">
                  <c:v>109.07283827817101</c:v>
                </c:pt>
                <c:pt idx="1713">
                  <c:v>109.136549048193</c:v>
                </c:pt>
                <c:pt idx="1714">
                  <c:v>109.200259818216</c:v>
                </c:pt>
                <c:pt idx="1715">
                  <c:v>109.263970588238</c:v>
                </c:pt>
                <c:pt idx="1716">
                  <c:v>109.32768135825999</c:v>
                </c:pt>
                <c:pt idx="1717">
                  <c:v>109.39139212828201</c:v>
                </c:pt>
                <c:pt idx="1718">
                  <c:v>109.455102898305</c:v>
                </c:pt>
                <c:pt idx="1719">
                  <c:v>109.518813668327</c:v>
                </c:pt>
                <c:pt idx="1720">
                  <c:v>109.582524438349</c:v>
                </c:pt>
                <c:pt idx="1721">
                  <c:v>109.646235208372</c:v>
                </c:pt>
                <c:pt idx="1722">
                  <c:v>109.709945978394</c:v>
                </c:pt>
                <c:pt idx="1723">
                  <c:v>109.773656748416</c:v>
                </c:pt>
                <c:pt idx="1724">
                  <c:v>109.837367518439</c:v>
                </c:pt>
                <c:pt idx="1725">
                  <c:v>109.90107828846099</c:v>
                </c:pt>
                <c:pt idx="1726">
                  <c:v>109.96478905848301</c:v>
                </c:pt>
                <c:pt idx="1727">
                  <c:v>110.02849982850501</c:v>
                </c:pt>
                <c:pt idx="1728">
                  <c:v>110.092210598528</c:v>
                </c:pt>
                <c:pt idx="1729">
                  <c:v>110.15592136855</c:v>
                </c:pt>
                <c:pt idx="1730">
                  <c:v>110.219632138572</c:v>
                </c:pt>
                <c:pt idx="1731">
                  <c:v>110.283342908595</c:v>
                </c:pt>
                <c:pt idx="1732">
                  <c:v>110.347053678617</c:v>
                </c:pt>
                <c:pt idx="1733">
                  <c:v>110.410764448639</c:v>
                </c:pt>
                <c:pt idx="1734">
                  <c:v>110.47447521866199</c:v>
                </c:pt>
                <c:pt idx="1735">
                  <c:v>110.53818598868401</c:v>
                </c:pt>
                <c:pt idx="1736">
                  <c:v>110.601896758706</c:v>
                </c:pt>
                <c:pt idx="1737">
                  <c:v>110.665607528728</c:v>
                </c:pt>
                <c:pt idx="1738">
                  <c:v>110.729318298751</c:v>
                </c:pt>
                <c:pt idx="1739">
                  <c:v>110.793029068773</c:v>
                </c:pt>
                <c:pt idx="1740">
                  <c:v>110.85673983879499</c:v>
                </c:pt>
                <c:pt idx="1741">
                  <c:v>110.920450608818</c:v>
                </c:pt>
                <c:pt idx="1742">
                  <c:v>110.98416137884</c:v>
                </c:pt>
                <c:pt idx="1743">
                  <c:v>111.047872148862</c:v>
                </c:pt>
                <c:pt idx="1744">
                  <c:v>111.11158291888501</c:v>
                </c:pt>
                <c:pt idx="1745">
                  <c:v>111.175293688907</c:v>
                </c:pt>
                <c:pt idx="1746">
                  <c:v>111.239004458929</c:v>
                </c:pt>
                <c:pt idx="1747">
                  <c:v>111.302715228951</c:v>
                </c:pt>
                <c:pt idx="1748">
                  <c:v>111.36642599897399</c:v>
                </c:pt>
                <c:pt idx="1749">
                  <c:v>111.43013676899599</c:v>
                </c:pt>
                <c:pt idx="1750">
                  <c:v>111.49384753901801</c:v>
                </c:pt>
                <c:pt idx="1751">
                  <c:v>111.557558309041</c:v>
                </c:pt>
                <c:pt idx="1752">
                  <c:v>111.621269079063</c:v>
                </c:pt>
                <c:pt idx="1753">
                  <c:v>111.684979849085</c:v>
                </c:pt>
                <c:pt idx="1754">
                  <c:v>111.74869061910699</c:v>
                </c:pt>
                <c:pt idx="1755">
                  <c:v>111.81240138913</c:v>
                </c:pt>
                <c:pt idx="1756">
                  <c:v>111.876112159152</c:v>
                </c:pt>
                <c:pt idx="1757">
                  <c:v>111.939822929174</c:v>
                </c:pt>
                <c:pt idx="1758">
                  <c:v>112.00353369919701</c:v>
                </c:pt>
                <c:pt idx="1759">
                  <c:v>112.06724446921901</c:v>
                </c:pt>
                <c:pt idx="1760">
                  <c:v>112.130955239241</c:v>
                </c:pt>
                <c:pt idx="1761">
                  <c:v>112.194666009264</c:v>
                </c:pt>
                <c:pt idx="1762">
                  <c:v>112.258376779286</c:v>
                </c:pt>
                <c:pt idx="1763">
                  <c:v>112.32208754930799</c:v>
                </c:pt>
                <c:pt idx="1764">
                  <c:v>112.38579831932999</c:v>
                </c:pt>
                <c:pt idx="1765">
                  <c:v>112.449509089353</c:v>
                </c:pt>
                <c:pt idx="1766">
                  <c:v>112.513219859375</c:v>
                </c:pt>
                <c:pt idx="1767">
                  <c:v>112.576930629397</c:v>
                </c:pt>
                <c:pt idx="1768">
                  <c:v>112.64064139942001</c:v>
                </c:pt>
                <c:pt idx="1769">
                  <c:v>112.704352169442</c:v>
                </c:pt>
                <c:pt idx="1770">
                  <c:v>112.768062939464</c:v>
                </c:pt>
                <c:pt idx="1771">
                  <c:v>112.831773709487</c:v>
                </c:pt>
                <c:pt idx="1772">
                  <c:v>112.89548447950899</c:v>
                </c:pt>
                <c:pt idx="1773">
                  <c:v>112.95919524953101</c:v>
                </c:pt>
                <c:pt idx="1774">
                  <c:v>113.02290601955301</c:v>
                </c:pt>
                <c:pt idx="1775">
                  <c:v>113.086616789576</c:v>
                </c:pt>
                <c:pt idx="1776">
                  <c:v>113.150327559598</c:v>
                </c:pt>
                <c:pt idx="1777">
                  <c:v>113.21403832962</c:v>
                </c:pt>
                <c:pt idx="1778">
                  <c:v>113.277749099643</c:v>
                </c:pt>
                <c:pt idx="1779">
                  <c:v>113.341459869665</c:v>
                </c:pt>
                <c:pt idx="1780">
                  <c:v>113.405170639687</c:v>
                </c:pt>
                <c:pt idx="1781">
                  <c:v>113.468881409709</c:v>
                </c:pt>
                <c:pt idx="1782">
                  <c:v>113.53259217973201</c:v>
                </c:pt>
                <c:pt idx="1783">
                  <c:v>113.596302949754</c:v>
                </c:pt>
                <c:pt idx="1784">
                  <c:v>113.660013719776</c:v>
                </c:pt>
                <c:pt idx="1785">
                  <c:v>113.723724489799</c:v>
                </c:pt>
                <c:pt idx="1786">
                  <c:v>113.787435259821</c:v>
                </c:pt>
                <c:pt idx="1787">
                  <c:v>113.85114602984299</c:v>
                </c:pt>
                <c:pt idx="1788">
                  <c:v>113.914856799866</c:v>
                </c:pt>
                <c:pt idx="1789">
                  <c:v>113.978567569888</c:v>
                </c:pt>
                <c:pt idx="1790">
                  <c:v>114.04227833991</c:v>
                </c:pt>
                <c:pt idx="1791">
                  <c:v>114.105989109932</c:v>
                </c:pt>
                <c:pt idx="1792">
                  <c:v>114.169699879955</c:v>
                </c:pt>
                <c:pt idx="1793">
                  <c:v>114.233410649977</c:v>
                </c:pt>
                <c:pt idx="1794">
                  <c:v>114.297121419999</c:v>
                </c:pt>
                <c:pt idx="1795">
                  <c:v>114.36083219002199</c:v>
                </c:pt>
                <c:pt idx="1796">
                  <c:v>114.42454296004399</c:v>
                </c:pt>
                <c:pt idx="1797">
                  <c:v>114.48825373006601</c:v>
                </c:pt>
                <c:pt idx="1798">
                  <c:v>114.551964500089</c:v>
                </c:pt>
                <c:pt idx="1799">
                  <c:v>114.615675270111</c:v>
                </c:pt>
                <c:pt idx="1800">
                  <c:v>114.679386040133</c:v>
                </c:pt>
                <c:pt idx="1801">
                  <c:v>114.743096810155</c:v>
                </c:pt>
                <c:pt idx="1802">
                  <c:v>114.806807580178</c:v>
                </c:pt>
                <c:pt idx="1803">
                  <c:v>114.8705183502</c:v>
                </c:pt>
                <c:pt idx="1804">
                  <c:v>114.934229120222</c:v>
                </c:pt>
                <c:pt idx="1805">
                  <c:v>114.99793989024499</c:v>
                </c:pt>
                <c:pt idx="1806">
                  <c:v>115.06165066026701</c:v>
                </c:pt>
                <c:pt idx="1807">
                  <c:v>115.125361430289</c:v>
                </c:pt>
                <c:pt idx="1808">
                  <c:v>115.189072200312</c:v>
                </c:pt>
                <c:pt idx="1809">
                  <c:v>115.252782970334</c:v>
                </c:pt>
                <c:pt idx="1810">
                  <c:v>115.31649374035599</c:v>
                </c:pt>
                <c:pt idx="1811">
                  <c:v>115.38020451037799</c:v>
                </c:pt>
                <c:pt idx="1812">
                  <c:v>115.443915280401</c:v>
                </c:pt>
                <c:pt idx="1813">
                  <c:v>115.507626050423</c:v>
                </c:pt>
                <c:pt idx="1814">
                  <c:v>115.571336820445</c:v>
                </c:pt>
                <c:pt idx="1815">
                  <c:v>115.63504759046801</c:v>
                </c:pt>
                <c:pt idx="1816">
                  <c:v>115.69875836049</c:v>
                </c:pt>
                <c:pt idx="1817">
                  <c:v>115.762469130512</c:v>
                </c:pt>
                <c:pt idx="1818">
                  <c:v>115.826179900534</c:v>
                </c:pt>
                <c:pt idx="1819">
                  <c:v>115.88989067055699</c:v>
                </c:pt>
                <c:pt idx="1820">
                  <c:v>115.95360144057901</c:v>
                </c:pt>
                <c:pt idx="1821">
                  <c:v>116.01731221060101</c:v>
                </c:pt>
                <c:pt idx="1822">
                  <c:v>116.081022980624</c:v>
                </c:pt>
                <c:pt idx="1823">
                  <c:v>116.144733750646</c:v>
                </c:pt>
                <c:pt idx="1824">
                  <c:v>116.208444520668</c:v>
                </c:pt>
                <c:pt idx="1825">
                  <c:v>116.272155290691</c:v>
                </c:pt>
                <c:pt idx="1826">
                  <c:v>116.335866060713</c:v>
                </c:pt>
                <c:pt idx="1827">
                  <c:v>116.399576830735</c:v>
                </c:pt>
                <c:pt idx="1828">
                  <c:v>116.463287600757</c:v>
                </c:pt>
                <c:pt idx="1829">
                  <c:v>116.52699837078001</c:v>
                </c:pt>
                <c:pt idx="1830">
                  <c:v>116.59070914080201</c:v>
                </c:pt>
                <c:pt idx="1831">
                  <c:v>116.654419910824</c:v>
                </c:pt>
                <c:pt idx="1832">
                  <c:v>116.718130680847</c:v>
                </c:pt>
                <c:pt idx="1833">
                  <c:v>116.781841450869</c:v>
                </c:pt>
                <c:pt idx="1834">
                  <c:v>116.84555222089099</c:v>
                </c:pt>
                <c:pt idx="1835">
                  <c:v>116.909262990914</c:v>
                </c:pt>
                <c:pt idx="1836">
                  <c:v>116.972973760936</c:v>
                </c:pt>
                <c:pt idx="1837">
                  <c:v>117.036684530958</c:v>
                </c:pt>
                <c:pt idx="1838">
                  <c:v>117.10039530098</c:v>
                </c:pt>
                <c:pt idx="1839">
                  <c:v>117.164106071003</c:v>
                </c:pt>
                <c:pt idx="1840">
                  <c:v>117.227816841025</c:v>
                </c:pt>
                <c:pt idx="1841">
                  <c:v>117.291527611047</c:v>
                </c:pt>
                <c:pt idx="1842">
                  <c:v>117.35523838107</c:v>
                </c:pt>
                <c:pt idx="1843">
                  <c:v>117.41894915109199</c:v>
                </c:pt>
                <c:pt idx="1844">
                  <c:v>117.48265992111401</c:v>
                </c:pt>
                <c:pt idx="1845">
                  <c:v>117.546370691136</c:v>
                </c:pt>
                <c:pt idx="1846">
                  <c:v>117.610081461159</c:v>
                </c:pt>
                <c:pt idx="1847">
                  <c:v>117.673792231181</c:v>
                </c:pt>
                <c:pt idx="1848">
                  <c:v>117.737503001203</c:v>
                </c:pt>
                <c:pt idx="1849">
                  <c:v>117.801213771226</c:v>
                </c:pt>
                <c:pt idx="1850">
                  <c:v>117.864924541248</c:v>
                </c:pt>
                <c:pt idx="1851">
                  <c:v>117.92863531127</c:v>
                </c:pt>
                <c:pt idx="1852">
                  <c:v>117.99234608129299</c:v>
                </c:pt>
                <c:pt idx="1853">
                  <c:v>118.05605685131501</c:v>
                </c:pt>
                <c:pt idx="1854">
                  <c:v>118.119767621337</c:v>
                </c:pt>
                <c:pt idx="1855">
                  <c:v>118.183478391359</c:v>
                </c:pt>
                <c:pt idx="1856">
                  <c:v>118.247189161382</c:v>
                </c:pt>
                <c:pt idx="1857">
                  <c:v>118.31089993140399</c:v>
                </c:pt>
                <c:pt idx="1858">
                  <c:v>118.37461070142599</c:v>
                </c:pt>
                <c:pt idx="1859">
                  <c:v>118.438321471449</c:v>
                </c:pt>
                <c:pt idx="1860">
                  <c:v>118.502032241471</c:v>
                </c:pt>
                <c:pt idx="1861">
                  <c:v>118.565743011493</c:v>
                </c:pt>
                <c:pt idx="1862">
                  <c:v>118.62945378151601</c:v>
                </c:pt>
                <c:pt idx="1863">
                  <c:v>118.693164551538</c:v>
                </c:pt>
                <c:pt idx="1864">
                  <c:v>118.75687532156</c:v>
                </c:pt>
                <c:pt idx="1865">
                  <c:v>118.820586091582</c:v>
                </c:pt>
                <c:pt idx="1866">
                  <c:v>118.88429686160499</c:v>
                </c:pt>
                <c:pt idx="1867">
                  <c:v>118.94800763162699</c:v>
                </c:pt>
                <c:pt idx="1868">
                  <c:v>119.01171840164901</c:v>
                </c:pt>
                <c:pt idx="1869">
                  <c:v>119.075429171672</c:v>
                </c:pt>
                <c:pt idx="1870">
                  <c:v>119.139139941694</c:v>
                </c:pt>
                <c:pt idx="1871">
                  <c:v>119.202850711716</c:v>
                </c:pt>
                <c:pt idx="1872">
                  <c:v>119.266561481739</c:v>
                </c:pt>
                <c:pt idx="1873">
                  <c:v>119.330272251761</c:v>
                </c:pt>
                <c:pt idx="1874">
                  <c:v>119.393983021783</c:v>
                </c:pt>
                <c:pt idx="1875">
                  <c:v>119.457693791805</c:v>
                </c:pt>
                <c:pt idx="1876">
                  <c:v>119.52140456182801</c:v>
                </c:pt>
                <c:pt idx="1877">
                  <c:v>119.58511533185001</c:v>
                </c:pt>
                <c:pt idx="1878">
                  <c:v>119.648826101872</c:v>
                </c:pt>
                <c:pt idx="1879">
                  <c:v>119.712536871895</c:v>
                </c:pt>
                <c:pt idx="1880">
                  <c:v>119.776247641917</c:v>
                </c:pt>
                <c:pt idx="1881">
                  <c:v>119.83995841193899</c:v>
                </c:pt>
                <c:pt idx="1882">
                  <c:v>119.90366918196101</c:v>
                </c:pt>
                <c:pt idx="1883">
                  <c:v>119.967379951984</c:v>
                </c:pt>
                <c:pt idx="1884">
                  <c:v>120.031090722006</c:v>
                </c:pt>
                <c:pt idx="1885">
                  <c:v>120.094801492028</c:v>
                </c:pt>
                <c:pt idx="1886">
                  <c:v>120.158512262051</c:v>
                </c:pt>
                <c:pt idx="1887">
                  <c:v>120.222223032073</c:v>
                </c:pt>
                <c:pt idx="1888">
                  <c:v>120.285933802095</c:v>
                </c:pt>
                <c:pt idx="1889">
                  <c:v>120.349644572118</c:v>
                </c:pt>
                <c:pt idx="1890">
                  <c:v>120.41335534213999</c:v>
                </c:pt>
                <c:pt idx="1891">
                  <c:v>120.47706611216201</c:v>
                </c:pt>
                <c:pt idx="1892">
                  <c:v>120.54077688218401</c:v>
                </c:pt>
                <c:pt idx="1893">
                  <c:v>120.604487652207</c:v>
                </c:pt>
                <c:pt idx="1894">
                  <c:v>120.668198422229</c:v>
                </c:pt>
                <c:pt idx="1895">
                  <c:v>120.731909192251</c:v>
                </c:pt>
                <c:pt idx="1896">
                  <c:v>120.795619962274</c:v>
                </c:pt>
                <c:pt idx="1897">
                  <c:v>120.859330732296</c:v>
                </c:pt>
                <c:pt idx="1898">
                  <c:v>120.923041502318</c:v>
                </c:pt>
                <c:pt idx="1899">
                  <c:v>120.98675227234099</c:v>
                </c:pt>
                <c:pt idx="1900">
                  <c:v>121.05046304236301</c:v>
                </c:pt>
                <c:pt idx="1901">
                  <c:v>121.114173812385</c:v>
                </c:pt>
                <c:pt idx="1902">
                  <c:v>121.177884582407</c:v>
                </c:pt>
                <c:pt idx="1903">
                  <c:v>121.24159535243</c:v>
                </c:pt>
                <c:pt idx="1904">
                  <c:v>121.305306122452</c:v>
                </c:pt>
                <c:pt idx="1905">
                  <c:v>121.36901689247399</c:v>
                </c:pt>
                <c:pt idx="1906">
                  <c:v>121.432727662497</c:v>
                </c:pt>
                <c:pt idx="1907">
                  <c:v>121.496438432519</c:v>
                </c:pt>
                <c:pt idx="1908">
                  <c:v>121.560149202541</c:v>
                </c:pt>
                <c:pt idx="1909">
                  <c:v>121.62385997256401</c:v>
                </c:pt>
                <c:pt idx="1910">
                  <c:v>121.687570742586</c:v>
                </c:pt>
                <c:pt idx="1911">
                  <c:v>121.751281512608</c:v>
                </c:pt>
                <c:pt idx="1912">
                  <c:v>121.81499228263</c:v>
                </c:pt>
                <c:pt idx="1913">
                  <c:v>121.87870305265299</c:v>
                </c:pt>
                <c:pt idx="1914">
                  <c:v>121.94241382267499</c:v>
                </c:pt>
                <c:pt idx="1915">
                  <c:v>122.00612459269701</c:v>
                </c:pt>
                <c:pt idx="1916">
                  <c:v>122.06983536272</c:v>
                </c:pt>
                <c:pt idx="1917">
                  <c:v>122.133546132742</c:v>
                </c:pt>
                <c:pt idx="1918">
                  <c:v>122.197256902764</c:v>
                </c:pt>
                <c:pt idx="1919">
                  <c:v>122.26096767278599</c:v>
                </c:pt>
                <c:pt idx="1920">
                  <c:v>122.324678442809</c:v>
                </c:pt>
                <c:pt idx="1921">
                  <c:v>122.388389212831</c:v>
                </c:pt>
                <c:pt idx="1922">
                  <c:v>122.452099982853</c:v>
                </c:pt>
                <c:pt idx="1923">
                  <c:v>122.51581075287601</c:v>
                </c:pt>
                <c:pt idx="1924">
                  <c:v>122.57952152289801</c:v>
                </c:pt>
                <c:pt idx="1925">
                  <c:v>122.64323229292</c:v>
                </c:pt>
                <c:pt idx="1926">
                  <c:v>122.706943062943</c:v>
                </c:pt>
                <c:pt idx="1927">
                  <c:v>122.770653832965</c:v>
                </c:pt>
                <c:pt idx="1928">
                  <c:v>122.83436460298699</c:v>
                </c:pt>
                <c:pt idx="1929">
                  <c:v>122.89807537300899</c:v>
                </c:pt>
                <c:pt idx="1930">
                  <c:v>122.961786143032</c:v>
                </c:pt>
                <c:pt idx="1931">
                  <c:v>123.025496913054</c:v>
                </c:pt>
                <c:pt idx="1932">
                  <c:v>123.089207683076</c:v>
                </c:pt>
                <c:pt idx="1933">
                  <c:v>123.15291845309901</c:v>
                </c:pt>
                <c:pt idx="1934">
                  <c:v>123.216629223121</c:v>
                </c:pt>
                <c:pt idx="1935">
                  <c:v>123.280339993143</c:v>
                </c:pt>
                <c:pt idx="1936">
                  <c:v>123.344050763166</c:v>
                </c:pt>
                <c:pt idx="1937">
                  <c:v>123.40776153318799</c:v>
                </c:pt>
                <c:pt idx="1938">
                  <c:v>123.47147230321001</c:v>
                </c:pt>
                <c:pt idx="1939">
                  <c:v>123.53518307323201</c:v>
                </c:pt>
                <c:pt idx="1940">
                  <c:v>123.598893843255</c:v>
                </c:pt>
                <c:pt idx="1941">
                  <c:v>123.662604613277</c:v>
                </c:pt>
                <c:pt idx="1942">
                  <c:v>123.726315383299</c:v>
                </c:pt>
                <c:pt idx="1943">
                  <c:v>123.790026153322</c:v>
                </c:pt>
                <c:pt idx="1944">
                  <c:v>123.853736923344</c:v>
                </c:pt>
                <c:pt idx="1945">
                  <c:v>123.917447693366</c:v>
                </c:pt>
                <c:pt idx="1946">
                  <c:v>123.981158463388</c:v>
                </c:pt>
                <c:pt idx="1947">
                  <c:v>124.04486923341101</c:v>
                </c:pt>
                <c:pt idx="1948">
                  <c:v>124.108580003433</c:v>
                </c:pt>
                <c:pt idx="1949">
                  <c:v>124.172290773455</c:v>
                </c:pt>
                <c:pt idx="1950">
                  <c:v>124.236001543478</c:v>
                </c:pt>
                <c:pt idx="1951">
                  <c:v>124.2997123135</c:v>
                </c:pt>
                <c:pt idx="1952">
                  <c:v>124.36342308352199</c:v>
                </c:pt>
                <c:pt idx="1953">
                  <c:v>124.427133853545</c:v>
                </c:pt>
                <c:pt idx="1954">
                  <c:v>124.490844623567</c:v>
                </c:pt>
                <c:pt idx="1955">
                  <c:v>124.554555393589</c:v>
                </c:pt>
                <c:pt idx="1956">
                  <c:v>124.618266163611</c:v>
                </c:pt>
                <c:pt idx="1957">
                  <c:v>124.681976933634</c:v>
                </c:pt>
                <c:pt idx="1958">
                  <c:v>124.745687703656</c:v>
                </c:pt>
                <c:pt idx="1959">
                  <c:v>124.809398473678</c:v>
                </c:pt>
                <c:pt idx="1960">
                  <c:v>124.87310924370099</c:v>
                </c:pt>
                <c:pt idx="1961">
                  <c:v>124.93682001372299</c:v>
                </c:pt>
                <c:pt idx="1962">
                  <c:v>125.00053078374501</c:v>
                </c:pt>
                <c:pt idx="1963">
                  <c:v>125.064241553768</c:v>
                </c:pt>
                <c:pt idx="1964">
                  <c:v>125.12795232379</c:v>
                </c:pt>
                <c:pt idx="1965">
                  <c:v>125.191663093812</c:v>
                </c:pt>
                <c:pt idx="1966">
                  <c:v>125.255373863834</c:v>
                </c:pt>
                <c:pt idx="1967">
                  <c:v>125.319084633857</c:v>
                </c:pt>
                <c:pt idx="1968">
                  <c:v>125.382795403879</c:v>
                </c:pt>
                <c:pt idx="1969">
                  <c:v>125.446506173901</c:v>
                </c:pt>
                <c:pt idx="1970">
                  <c:v>125.51021694392399</c:v>
                </c:pt>
                <c:pt idx="1971">
                  <c:v>125.57392771394601</c:v>
                </c:pt>
                <c:pt idx="1972">
                  <c:v>125.637638483968</c:v>
                </c:pt>
                <c:pt idx="1973">
                  <c:v>125.701349253991</c:v>
                </c:pt>
                <c:pt idx="1974">
                  <c:v>125.765060024013</c:v>
                </c:pt>
                <c:pt idx="1975">
                  <c:v>125.82877079403499</c:v>
                </c:pt>
                <c:pt idx="1976">
                  <c:v>125.89248156405699</c:v>
                </c:pt>
                <c:pt idx="1977">
                  <c:v>125.95619233408</c:v>
                </c:pt>
                <c:pt idx="1978">
                  <c:v>126.019903104102</c:v>
                </c:pt>
                <c:pt idx="1979">
                  <c:v>126.083613874124</c:v>
                </c:pt>
                <c:pt idx="1980">
                  <c:v>126.14732464414701</c:v>
                </c:pt>
                <c:pt idx="1981">
                  <c:v>126.211035414169</c:v>
                </c:pt>
                <c:pt idx="1982">
                  <c:v>126.274746184191</c:v>
                </c:pt>
                <c:pt idx="1983">
                  <c:v>126.338456954213</c:v>
                </c:pt>
                <c:pt idx="1984">
                  <c:v>126.40216772423599</c:v>
                </c:pt>
                <c:pt idx="1985">
                  <c:v>126.46587849425801</c:v>
                </c:pt>
                <c:pt idx="1986">
                  <c:v>126.52958926428001</c:v>
                </c:pt>
                <c:pt idx="1987">
                  <c:v>126.593300034303</c:v>
                </c:pt>
                <c:pt idx="1988">
                  <c:v>126.657010804325</c:v>
                </c:pt>
                <c:pt idx="1989">
                  <c:v>126.720721574347</c:v>
                </c:pt>
                <c:pt idx="1990">
                  <c:v>126.78443234437</c:v>
                </c:pt>
                <c:pt idx="1991">
                  <c:v>126.848143114392</c:v>
                </c:pt>
                <c:pt idx="1992">
                  <c:v>126.911853884414</c:v>
                </c:pt>
                <c:pt idx="1993">
                  <c:v>126.975564654436</c:v>
                </c:pt>
                <c:pt idx="1994">
                  <c:v>127.03927542445901</c:v>
                </c:pt>
                <c:pt idx="1995">
                  <c:v>127.10298619448101</c:v>
                </c:pt>
                <c:pt idx="1996">
                  <c:v>127.166696964503</c:v>
                </c:pt>
                <c:pt idx="1997">
                  <c:v>127.230407734526</c:v>
                </c:pt>
                <c:pt idx="1998">
                  <c:v>127.294118504548</c:v>
                </c:pt>
                <c:pt idx="1999">
                  <c:v>127.35782927456999</c:v>
                </c:pt>
                <c:pt idx="2000">
                  <c:v>127.421540044593</c:v>
                </c:pt>
                <c:pt idx="2001">
                  <c:v>127.485250814615</c:v>
                </c:pt>
                <c:pt idx="2002">
                  <c:v>127.548961584637</c:v>
                </c:pt>
                <c:pt idx="2003">
                  <c:v>127.612672354659</c:v>
                </c:pt>
                <c:pt idx="2004">
                  <c:v>127.676383124682</c:v>
                </c:pt>
                <c:pt idx="2005">
                  <c:v>127.740093894704</c:v>
                </c:pt>
                <c:pt idx="2006">
                  <c:v>127.803804664726</c:v>
                </c:pt>
                <c:pt idx="2007">
                  <c:v>127.867515434749</c:v>
                </c:pt>
                <c:pt idx="2008">
                  <c:v>127.93122620477099</c:v>
                </c:pt>
                <c:pt idx="2009">
                  <c:v>127.99493697479301</c:v>
                </c:pt>
                <c:pt idx="2010">
                  <c:v>128.058647744816</c:v>
                </c:pt>
                <c:pt idx="2011">
                  <c:v>128.122358514838</c:v>
                </c:pt>
                <c:pt idx="2012">
                  <c:v>128.18606928486</c:v>
                </c:pt>
                <c:pt idx="2013">
                  <c:v>128.249780054882</c:v>
                </c:pt>
                <c:pt idx="2014">
                  <c:v>128.31349082490499</c:v>
                </c:pt>
                <c:pt idx="2015">
                  <c:v>128.37720159492699</c:v>
                </c:pt>
                <c:pt idx="2016">
                  <c:v>128.44091236494901</c:v>
                </c:pt>
                <c:pt idx="2017">
                  <c:v>128.50462313497101</c:v>
                </c:pt>
                <c:pt idx="2018">
                  <c:v>128.56833390499401</c:v>
                </c:pt>
                <c:pt idx="2019">
                  <c:v>128.632044675016</c:v>
                </c:pt>
                <c:pt idx="2020">
                  <c:v>128.695755445038</c:v>
                </c:pt>
                <c:pt idx="2021">
                  <c:v>128.759466215061</c:v>
                </c:pt>
                <c:pt idx="2022">
                  <c:v>128.82317698508299</c:v>
                </c:pt>
                <c:pt idx="2023">
                  <c:v>128.88688775510499</c:v>
                </c:pt>
                <c:pt idx="2024">
                  <c:v>128.95059852512699</c:v>
                </c:pt>
                <c:pt idx="2025">
                  <c:v>129.01430929515001</c:v>
                </c:pt>
                <c:pt idx="2026">
                  <c:v>129.07802006517201</c:v>
                </c:pt>
                <c:pt idx="2027">
                  <c:v>129.14173083519401</c:v>
                </c:pt>
                <c:pt idx="2028">
                  <c:v>129.205441605217</c:v>
                </c:pt>
                <c:pt idx="2029">
                  <c:v>129.269152375239</c:v>
                </c:pt>
                <c:pt idx="2030">
                  <c:v>129.332863145261</c:v>
                </c:pt>
                <c:pt idx="2031">
                  <c:v>129.396573915283</c:v>
                </c:pt>
                <c:pt idx="2032">
                  <c:v>129.46028468530599</c:v>
                </c:pt>
                <c:pt idx="2033">
                  <c:v>129.52399545532799</c:v>
                </c:pt>
                <c:pt idx="2034">
                  <c:v>129.58770622534999</c:v>
                </c:pt>
                <c:pt idx="2035">
                  <c:v>129.65141699537301</c:v>
                </c:pt>
                <c:pt idx="2036">
                  <c:v>129.71512776539501</c:v>
                </c:pt>
                <c:pt idx="2037">
                  <c:v>129.77883853541701</c:v>
                </c:pt>
                <c:pt idx="2038">
                  <c:v>129.84254930543901</c:v>
                </c:pt>
                <c:pt idx="2039">
                  <c:v>129.906260075462</c:v>
                </c:pt>
                <c:pt idx="2040">
                  <c:v>129.969970845484</c:v>
                </c:pt>
                <c:pt idx="2041">
                  <c:v>130.033681615506</c:v>
                </c:pt>
                <c:pt idx="2042">
                  <c:v>130.09739238552899</c:v>
                </c:pt>
                <c:pt idx="2043">
                  <c:v>130.16110315555099</c:v>
                </c:pt>
                <c:pt idx="2044">
                  <c:v>130.22481392557299</c:v>
                </c:pt>
                <c:pt idx="2045">
                  <c:v>130.28852469559499</c:v>
                </c:pt>
                <c:pt idx="2046">
                  <c:v>130.35223546561801</c:v>
                </c:pt>
                <c:pt idx="2047">
                  <c:v>130.41594623564001</c:v>
                </c:pt>
                <c:pt idx="2048">
                  <c:v>130.47965700566201</c:v>
                </c:pt>
                <c:pt idx="2049">
                  <c:v>130.543367775685</c:v>
                </c:pt>
                <c:pt idx="2050">
                  <c:v>130.607078545707</c:v>
                </c:pt>
                <c:pt idx="2051">
                  <c:v>130.670789315729</c:v>
                </c:pt>
                <c:pt idx="2052">
                  <c:v>130.73450008575099</c:v>
                </c:pt>
                <c:pt idx="2053">
                  <c:v>130.79821085577399</c:v>
                </c:pt>
                <c:pt idx="2054">
                  <c:v>130.86192162579599</c:v>
                </c:pt>
                <c:pt idx="2055">
                  <c:v>130.92563239581801</c:v>
                </c:pt>
                <c:pt idx="2056">
                  <c:v>130.98934316584101</c:v>
                </c:pt>
                <c:pt idx="2057">
                  <c:v>131.05305393586301</c:v>
                </c:pt>
                <c:pt idx="2058">
                  <c:v>131.116764705885</c:v>
                </c:pt>
                <c:pt idx="2059">
                  <c:v>131.180475475907</c:v>
                </c:pt>
                <c:pt idx="2060">
                  <c:v>131.24418624593</c:v>
                </c:pt>
                <c:pt idx="2061">
                  <c:v>131.30789701595199</c:v>
                </c:pt>
                <c:pt idx="2062">
                  <c:v>131.37160778597399</c:v>
                </c:pt>
                <c:pt idx="2063">
                  <c:v>131.43531855599599</c:v>
                </c:pt>
                <c:pt idx="2064">
                  <c:v>131.49902932601901</c:v>
                </c:pt>
                <c:pt idx="2065">
                  <c:v>131.56274009604101</c:v>
                </c:pt>
                <c:pt idx="2066">
                  <c:v>131.62645086606301</c:v>
                </c:pt>
                <c:pt idx="2067">
                  <c:v>131.690161636086</c:v>
                </c:pt>
                <c:pt idx="2068">
                  <c:v>131.753872406108</c:v>
                </c:pt>
                <c:pt idx="2069">
                  <c:v>131.81758317613</c:v>
                </c:pt>
                <c:pt idx="2070">
                  <c:v>131.881293946152</c:v>
                </c:pt>
                <c:pt idx="2071">
                  <c:v>131.94500471617499</c:v>
                </c:pt>
                <c:pt idx="2072">
                  <c:v>132.00871548619699</c:v>
                </c:pt>
                <c:pt idx="2073">
                  <c:v>132.07242625621899</c:v>
                </c:pt>
                <c:pt idx="2074">
                  <c:v>132.13613702624201</c:v>
                </c:pt>
                <c:pt idx="2075">
                  <c:v>132.19984779626401</c:v>
                </c:pt>
                <c:pt idx="2076">
                  <c:v>132.26355856628601</c:v>
                </c:pt>
                <c:pt idx="2077">
                  <c:v>132.32726933630801</c:v>
                </c:pt>
                <c:pt idx="2078">
                  <c:v>132.390980106331</c:v>
                </c:pt>
                <c:pt idx="2079">
                  <c:v>132.454690876353</c:v>
                </c:pt>
                <c:pt idx="2080">
                  <c:v>132.518401646375</c:v>
                </c:pt>
                <c:pt idx="2081">
                  <c:v>132.58211241639799</c:v>
                </c:pt>
                <c:pt idx="2082">
                  <c:v>132.64582318641999</c:v>
                </c:pt>
                <c:pt idx="2083">
                  <c:v>132.70953395644199</c:v>
                </c:pt>
                <c:pt idx="2084">
                  <c:v>132.77324472646399</c:v>
                </c:pt>
                <c:pt idx="2085">
                  <c:v>132.83695549648701</c:v>
                </c:pt>
                <c:pt idx="2086">
                  <c:v>132.90066626650901</c:v>
                </c:pt>
                <c:pt idx="2087">
                  <c:v>132.964377036531</c:v>
                </c:pt>
                <c:pt idx="2088">
                  <c:v>133.028087806554</c:v>
                </c:pt>
                <c:pt idx="2089">
                  <c:v>133.091798576576</c:v>
                </c:pt>
                <c:pt idx="2090">
                  <c:v>133.155509346598</c:v>
                </c:pt>
                <c:pt idx="2091">
                  <c:v>133.21922011661999</c:v>
                </c:pt>
                <c:pt idx="2092">
                  <c:v>133.28293088664299</c:v>
                </c:pt>
                <c:pt idx="2093">
                  <c:v>133.34664165666501</c:v>
                </c:pt>
                <c:pt idx="2094">
                  <c:v>133.41035242668701</c:v>
                </c:pt>
                <c:pt idx="2095">
                  <c:v>133.47406319671001</c:v>
                </c:pt>
                <c:pt idx="2096">
                  <c:v>133.537773966732</c:v>
                </c:pt>
                <c:pt idx="2097">
                  <c:v>133.601484736754</c:v>
                </c:pt>
                <c:pt idx="2098">
                  <c:v>133.665195506776</c:v>
                </c:pt>
                <c:pt idx="2099">
                  <c:v>133.72890627679899</c:v>
                </c:pt>
                <c:pt idx="2100">
                  <c:v>133.79261704682099</c:v>
                </c:pt>
                <c:pt idx="2101">
                  <c:v>133.85632781684299</c:v>
                </c:pt>
                <c:pt idx="2102">
                  <c:v>133.92003858686601</c:v>
                </c:pt>
                <c:pt idx="2103">
                  <c:v>133.98374935688801</c:v>
                </c:pt>
                <c:pt idx="2104">
                  <c:v>134.04746012691001</c:v>
                </c:pt>
                <c:pt idx="2105">
                  <c:v>134.11117089693201</c:v>
                </c:pt>
                <c:pt idx="2106">
                  <c:v>134.174881666955</c:v>
                </c:pt>
                <c:pt idx="2107">
                  <c:v>134.238592436977</c:v>
                </c:pt>
                <c:pt idx="2108">
                  <c:v>134.302303206999</c:v>
                </c:pt>
                <c:pt idx="2109">
                  <c:v>134.366013977021</c:v>
                </c:pt>
                <c:pt idx="2110">
                  <c:v>134.42972474704399</c:v>
                </c:pt>
                <c:pt idx="2111">
                  <c:v>134.49343551706599</c:v>
                </c:pt>
                <c:pt idx="2112">
                  <c:v>134.55714628708799</c:v>
                </c:pt>
                <c:pt idx="2113">
                  <c:v>134.62085705711101</c:v>
                </c:pt>
                <c:pt idx="2114">
                  <c:v>134.68456782713301</c:v>
                </c:pt>
                <c:pt idx="2115">
                  <c:v>134.74827859715501</c:v>
                </c:pt>
                <c:pt idx="2116">
                  <c:v>134.81198936717701</c:v>
                </c:pt>
                <c:pt idx="2117">
                  <c:v>134.8757001372</c:v>
                </c:pt>
                <c:pt idx="2118">
                  <c:v>134.939410907222</c:v>
                </c:pt>
                <c:pt idx="2119">
                  <c:v>135.003121677244</c:v>
                </c:pt>
                <c:pt idx="2120">
                  <c:v>135.06683244726699</c:v>
                </c:pt>
                <c:pt idx="2121">
                  <c:v>135.13054321728899</c:v>
                </c:pt>
                <c:pt idx="2122">
                  <c:v>135.19425398731099</c:v>
                </c:pt>
                <c:pt idx="2123">
                  <c:v>135.25796475733301</c:v>
                </c:pt>
                <c:pt idx="2124">
                  <c:v>135.32167552735601</c:v>
                </c:pt>
                <c:pt idx="2125">
                  <c:v>135.38538629737801</c:v>
                </c:pt>
                <c:pt idx="2126">
                  <c:v>135.4490970674</c:v>
                </c:pt>
                <c:pt idx="2127">
                  <c:v>135.512807837423</c:v>
                </c:pt>
                <c:pt idx="2128">
                  <c:v>135.576518607445</c:v>
                </c:pt>
                <c:pt idx="2129">
                  <c:v>135.64022937746699</c:v>
                </c:pt>
                <c:pt idx="2130">
                  <c:v>135.70394014748899</c:v>
                </c:pt>
                <c:pt idx="2131">
                  <c:v>135.76765091751199</c:v>
                </c:pt>
                <c:pt idx="2132">
                  <c:v>135.83136168753401</c:v>
                </c:pt>
                <c:pt idx="2133">
                  <c:v>135.89507245755601</c:v>
                </c:pt>
                <c:pt idx="2134">
                  <c:v>135.958783227579</c:v>
                </c:pt>
                <c:pt idx="2135">
                  <c:v>136.022493997601</c:v>
                </c:pt>
                <c:pt idx="2136">
                  <c:v>136.086204767623</c:v>
                </c:pt>
                <c:pt idx="2137">
                  <c:v>136.149915537645</c:v>
                </c:pt>
                <c:pt idx="2138">
                  <c:v>136.21362630766799</c:v>
                </c:pt>
                <c:pt idx="2139">
                  <c:v>136.27733707768999</c:v>
                </c:pt>
                <c:pt idx="2140">
                  <c:v>136.34104784771199</c:v>
                </c:pt>
                <c:pt idx="2141">
                  <c:v>136.40475861773501</c:v>
                </c:pt>
                <c:pt idx="2142">
                  <c:v>136.46846938775701</c:v>
                </c:pt>
                <c:pt idx="2143">
                  <c:v>136.53218015777901</c:v>
                </c:pt>
                <c:pt idx="2144">
                  <c:v>136.59589092780101</c:v>
                </c:pt>
                <c:pt idx="2145">
                  <c:v>136.659601697824</c:v>
                </c:pt>
                <c:pt idx="2146">
                  <c:v>136.723312467846</c:v>
                </c:pt>
                <c:pt idx="2147">
                  <c:v>136.787023237868</c:v>
                </c:pt>
                <c:pt idx="2148">
                  <c:v>136.85073400789099</c:v>
                </c:pt>
                <c:pt idx="2149">
                  <c:v>136.91444477791299</c:v>
                </c:pt>
                <c:pt idx="2150">
                  <c:v>136.97815554793499</c:v>
                </c:pt>
                <c:pt idx="2151">
                  <c:v>137.04186631795699</c:v>
                </c:pt>
                <c:pt idx="2152">
                  <c:v>137.10557708798001</c:v>
                </c:pt>
                <c:pt idx="2153">
                  <c:v>137.16928785800201</c:v>
                </c:pt>
                <c:pt idx="2154">
                  <c:v>137.23299862802401</c:v>
                </c:pt>
                <c:pt idx="2155">
                  <c:v>137.296709398047</c:v>
                </c:pt>
                <c:pt idx="2156">
                  <c:v>137.360420168069</c:v>
                </c:pt>
                <c:pt idx="2157">
                  <c:v>137.424130938091</c:v>
                </c:pt>
                <c:pt idx="2158">
                  <c:v>137.487841708113</c:v>
                </c:pt>
                <c:pt idx="2159">
                  <c:v>137.55155247813599</c:v>
                </c:pt>
                <c:pt idx="2160">
                  <c:v>137.61526324815799</c:v>
                </c:pt>
                <c:pt idx="2161">
                  <c:v>137.67897401818001</c:v>
                </c:pt>
                <c:pt idx="2162">
                  <c:v>137.74268478820201</c:v>
                </c:pt>
                <c:pt idx="2163">
                  <c:v>137.80639555822501</c:v>
                </c:pt>
                <c:pt idx="2164">
                  <c:v>137.870106328247</c:v>
                </c:pt>
                <c:pt idx="2165">
                  <c:v>137.933817098269</c:v>
                </c:pt>
                <c:pt idx="2166">
                  <c:v>137.997527868292</c:v>
                </c:pt>
                <c:pt idx="2167">
                  <c:v>138.06123863831399</c:v>
                </c:pt>
                <c:pt idx="2168">
                  <c:v>138.12494940833599</c:v>
                </c:pt>
                <c:pt idx="2169">
                  <c:v>138.18866017835799</c:v>
                </c:pt>
                <c:pt idx="2170">
                  <c:v>138.25237094838101</c:v>
                </c:pt>
                <c:pt idx="2171">
                  <c:v>138.31608171840301</c:v>
                </c:pt>
                <c:pt idx="2172">
                  <c:v>138.37979248842501</c:v>
                </c:pt>
                <c:pt idx="2173">
                  <c:v>138.443503258448</c:v>
                </c:pt>
                <c:pt idx="2174">
                  <c:v>138.50721402847</c:v>
                </c:pt>
                <c:pt idx="2175">
                  <c:v>138.570924798492</c:v>
                </c:pt>
                <c:pt idx="2176">
                  <c:v>138.634635568514</c:v>
                </c:pt>
                <c:pt idx="2177">
                  <c:v>138.69834633853699</c:v>
                </c:pt>
                <c:pt idx="2178">
                  <c:v>138.76205710855899</c:v>
                </c:pt>
                <c:pt idx="2179">
                  <c:v>138.82576787858099</c:v>
                </c:pt>
                <c:pt idx="2180">
                  <c:v>138.88947864860401</c:v>
                </c:pt>
                <c:pt idx="2181">
                  <c:v>138.95318941862601</c:v>
                </c:pt>
                <c:pt idx="2182">
                  <c:v>139.01690018864801</c:v>
                </c:pt>
                <c:pt idx="2183">
                  <c:v>139.08061095867001</c:v>
                </c:pt>
                <c:pt idx="2184">
                  <c:v>139.144321728693</c:v>
                </c:pt>
                <c:pt idx="2185">
                  <c:v>139.208032498715</c:v>
                </c:pt>
                <c:pt idx="2186">
                  <c:v>139.271743268737</c:v>
                </c:pt>
                <c:pt idx="2187">
                  <c:v>139.33545403875999</c:v>
                </c:pt>
                <c:pt idx="2188">
                  <c:v>139.39916480878199</c:v>
                </c:pt>
                <c:pt idx="2189">
                  <c:v>139.46287557880399</c:v>
                </c:pt>
                <c:pt idx="2190">
                  <c:v>139.52658634882599</c:v>
                </c:pt>
                <c:pt idx="2191">
                  <c:v>139.59029711884901</c:v>
                </c:pt>
                <c:pt idx="2192">
                  <c:v>139.65400788887101</c:v>
                </c:pt>
                <c:pt idx="2193">
                  <c:v>139.71771865889301</c:v>
                </c:pt>
                <c:pt idx="2194">
                  <c:v>139.781429428916</c:v>
                </c:pt>
                <c:pt idx="2195">
                  <c:v>139.845140198938</c:v>
                </c:pt>
                <c:pt idx="2196">
                  <c:v>139.90885096896</c:v>
                </c:pt>
                <c:pt idx="2197">
                  <c:v>139.97256173898199</c:v>
                </c:pt>
                <c:pt idx="2198">
                  <c:v>140.03627250900499</c:v>
                </c:pt>
                <c:pt idx="2199">
                  <c:v>140.09998327902699</c:v>
                </c:pt>
                <c:pt idx="2200">
                  <c:v>140.16369404904901</c:v>
                </c:pt>
                <c:pt idx="2201">
                  <c:v>140.22740481907201</c:v>
                </c:pt>
                <c:pt idx="2202">
                  <c:v>140.29111558909401</c:v>
                </c:pt>
                <c:pt idx="2203">
                  <c:v>140.354826359116</c:v>
                </c:pt>
                <c:pt idx="2204">
                  <c:v>140.418537129138</c:v>
                </c:pt>
                <c:pt idx="2205">
                  <c:v>140.482247899161</c:v>
                </c:pt>
                <c:pt idx="2206">
                  <c:v>140.54595866918299</c:v>
                </c:pt>
                <c:pt idx="2207">
                  <c:v>140.60966943920499</c:v>
                </c:pt>
                <c:pt idx="2208">
                  <c:v>140.67338020922699</c:v>
                </c:pt>
                <c:pt idx="2209">
                  <c:v>140.73709097925001</c:v>
                </c:pt>
                <c:pt idx="2210">
                  <c:v>140.80080174927201</c:v>
                </c:pt>
                <c:pt idx="2211">
                  <c:v>140.86451251929401</c:v>
                </c:pt>
                <c:pt idx="2212">
                  <c:v>140.928223289317</c:v>
                </c:pt>
                <c:pt idx="2213">
                  <c:v>140.991934059339</c:v>
                </c:pt>
                <c:pt idx="2214">
                  <c:v>141.055644829361</c:v>
                </c:pt>
                <c:pt idx="2215">
                  <c:v>141.119355599383</c:v>
                </c:pt>
                <c:pt idx="2216">
                  <c:v>141.18306636940599</c:v>
                </c:pt>
                <c:pt idx="2217">
                  <c:v>141.24677713942799</c:v>
                </c:pt>
                <c:pt idx="2218">
                  <c:v>141.31048790944999</c:v>
                </c:pt>
                <c:pt idx="2219">
                  <c:v>141.37419867947301</c:v>
                </c:pt>
                <c:pt idx="2220">
                  <c:v>141.43790944949501</c:v>
                </c:pt>
                <c:pt idx="2221">
                  <c:v>141.50162021951701</c:v>
                </c:pt>
                <c:pt idx="2222">
                  <c:v>141.56533098953901</c:v>
                </c:pt>
                <c:pt idx="2223">
                  <c:v>141.629041759562</c:v>
                </c:pt>
                <c:pt idx="2224">
                  <c:v>141.692752529584</c:v>
                </c:pt>
                <c:pt idx="2225">
                  <c:v>141.756463299606</c:v>
                </c:pt>
                <c:pt idx="2226">
                  <c:v>141.82017406962899</c:v>
                </c:pt>
                <c:pt idx="2227">
                  <c:v>141.88388483965099</c:v>
                </c:pt>
                <c:pt idx="2228">
                  <c:v>141.94759560967299</c:v>
                </c:pt>
                <c:pt idx="2229">
                  <c:v>142.01130637969499</c:v>
                </c:pt>
                <c:pt idx="2230">
                  <c:v>142.07501714971801</c:v>
                </c:pt>
                <c:pt idx="2231">
                  <c:v>142.13872791974001</c:v>
                </c:pt>
                <c:pt idx="2232">
                  <c:v>142.202438689762</c:v>
                </c:pt>
                <c:pt idx="2233">
                  <c:v>142.266149459785</c:v>
                </c:pt>
                <c:pt idx="2234">
                  <c:v>142.329860229807</c:v>
                </c:pt>
                <c:pt idx="2235">
                  <c:v>142.393570999829</c:v>
                </c:pt>
                <c:pt idx="2236">
                  <c:v>142.45728176985099</c:v>
                </c:pt>
                <c:pt idx="2237">
                  <c:v>142.52099253987399</c:v>
                </c:pt>
                <c:pt idx="2238">
                  <c:v>142.58470330989601</c:v>
                </c:pt>
                <c:pt idx="2239">
                  <c:v>142.64841407991801</c:v>
                </c:pt>
                <c:pt idx="2240">
                  <c:v>142.71212484994101</c:v>
                </c:pt>
                <c:pt idx="2241">
                  <c:v>142.775835619963</c:v>
                </c:pt>
                <c:pt idx="2242">
                  <c:v>142.839546389985</c:v>
                </c:pt>
                <c:pt idx="2243">
                  <c:v>142.903257160007</c:v>
                </c:pt>
                <c:pt idx="2244">
                  <c:v>142.96696793002999</c:v>
                </c:pt>
                <c:pt idx="2245">
                  <c:v>143.03067870005199</c:v>
                </c:pt>
                <c:pt idx="2246">
                  <c:v>143.09438947007399</c:v>
                </c:pt>
                <c:pt idx="2247">
                  <c:v>143.15810024009701</c:v>
                </c:pt>
                <c:pt idx="2248">
                  <c:v>143.22181101011901</c:v>
                </c:pt>
                <c:pt idx="2249">
                  <c:v>143.28552178014101</c:v>
                </c:pt>
                <c:pt idx="2250">
                  <c:v>143.34923255016301</c:v>
                </c:pt>
                <c:pt idx="2251">
                  <c:v>143.412943320186</c:v>
                </c:pt>
                <c:pt idx="2252">
                  <c:v>143.476654090208</c:v>
                </c:pt>
                <c:pt idx="2253">
                  <c:v>143.54036486023</c:v>
                </c:pt>
                <c:pt idx="2254">
                  <c:v>143.604075630252</c:v>
                </c:pt>
                <c:pt idx="2255">
                  <c:v>143.66778640027499</c:v>
                </c:pt>
                <c:pt idx="2256">
                  <c:v>143.73149717029699</c:v>
                </c:pt>
                <c:pt idx="2257">
                  <c:v>143.79520794031899</c:v>
                </c:pt>
                <c:pt idx="2258">
                  <c:v>143.85891871034201</c:v>
                </c:pt>
                <c:pt idx="2259">
                  <c:v>143.92262948036401</c:v>
                </c:pt>
                <c:pt idx="2260">
                  <c:v>143.98634025038601</c:v>
                </c:pt>
                <c:pt idx="2261">
                  <c:v>144.05005102040801</c:v>
                </c:pt>
                <c:pt idx="2262">
                  <c:v>144.113761790431</c:v>
                </c:pt>
                <c:pt idx="2263">
                  <c:v>144.177472560453</c:v>
                </c:pt>
                <c:pt idx="2264">
                  <c:v>144.241183330475</c:v>
                </c:pt>
                <c:pt idx="2265">
                  <c:v>144.30489410049799</c:v>
                </c:pt>
                <c:pt idx="2266">
                  <c:v>144.36860487051999</c:v>
                </c:pt>
                <c:pt idx="2267">
                  <c:v>144.43231564054199</c:v>
                </c:pt>
                <c:pt idx="2268">
                  <c:v>144.49602641056401</c:v>
                </c:pt>
                <c:pt idx="2269">
                  <c:v>144.55973718058701</c:v>
                </c:pt>
                <c:pt idx="2270">
                  <c:v>144.62344795060901</c:v>
                </c:pt>
                <c:pt idx="2271">
                  <c:v>144.687158720631</c:v>
                </c:pt>
                <c:pt idx="2272">
                  <c:v>144.750869490654</c:v>
                </c:pt>
                <c:pt idx="2273">
                  <c:v>144.814580260676</c:v>
                </c:pt>
                <c:pt idx="2274">
                  <c:v>144.87829103069799</c:v>
                </c:pt>
                <c:pt idx="2275">
                  <c:v>144.94200180071999</c:v>
                </c:pt>
                <c:pt idx="2276">
                  <c:v>145.00571257074299</c:v>
                </c:pt>
                <c:pt idx="2277">
                  <c:v>145.06942334076501</c:v>
                </c:pt>
                <c:pt idx="2278">
                  <c:v>145.13313411078701</c:v>
                </c:pt>
                <c:pt idx="2279">
                  <c:v>145.19684488081</c:v>
                </c:pt>
                <c:pt idx="2280">
                  <c:v>145.260555650832</c:v>
                </c:pt>
                <c:pt idx="2281">
                  <c:v>145.324266420854</c:v>
                </c:pt>
                <c:pt idx="2282">
                  <c:v>145.387977190876</c:v>
                </c:pt>
                <c:pt idx="2283">
                  <c:v>145.45168796089899</c:v>
                </c:pt>
                <c:pt idx="2284">
                  <c:v>145.51539873092099</c:v>
                </c:pt>
                <c:pt idx="2285">
                  <c:v>145.57910950094299</c:v>
                </c:pt>
                <c:pt idx="2286">
                  <c:v>145.64282027096601</c:v>
                </c:pt>
                <c:pt idx="2287">
                  <c:v>145.70653104098801</c:v>
                </c:pt>
                <c:pt idx="2288">
                  <c:v>145.77024181101001</c:v>
                </c:pt>
                <c:pt idx="2289">
                  <c:v>145.83395258103201</c:v>
                </c:pt>
                <c:pt idx="2290">
                  <c:v>145.897663351055</c:v>
                </c:pt>
                <c:pt idx="2291">
                  <c:v>145.961374121077</c:v>
                </c:pt>
                <c:pt idx="2292">
                  <c:v>146.025084891099</c:v>
                </c:pt>
                <c:pt idx="2293">
                  <c:v>146.08879566112199</c:v>
                </c:pt>
                <c:pt idx="2294">
                  <c:v>146.15250643114399</c:v>
                </c:pt>
                <c:pt idx="2295">
                  <c:v>146.21621720116599</c:v>
                </c:pt>
                <c:pt idx="2296">
                  <c:v>146.27992797118799</c:v>
                </c:pt>
                <c:pt idx="2297">
                  <c:v>146.34363874121101</c:v>
                </c:pt>
                <c:pt idx="2298">
                  <c:v>146.40734951123301</c:v>
                </c:pt>
                <c:pt idx="2299">
                  <c:v>146.47106028125501</c:v>
                </c:pt>
                <c:pt idx="2300">
                  <c:v>146.534771051278</c:v>
                </c:pt>
                <c:pt idx="2301">
                  <c:v>146.5984818213</c:v>
                </c:pt>
                <c:pt idx="2302">
                  <c:v>146.662192591322</c:v>
                </c:pt>
                <c:pt idx="2303">
                  <c:v>146.725903361344</c:v>
                </c:pt>
                <c:pt idx="2304">
                  <c:v>146.78961413136699</c:v>
                </c:pt>
                <c:pt idx="2305">
                  <c:v>146.85332490138899</c:v>
                </c:pt>
                <c:pt idx="2306">
                  <c:v>146.91703567141101</c:v>
                </c:pt>
                <c:pt idx="2307">
                  <c:v>146.98074644143301</c:v>
                </c:pt>
                <c:pt idx="2308">
                  <c:v>147.04445721145601</c:v>
                </c:pt>
                <c:pt idx="2309">
                  <c:v>147.108167981478</c:v>
                </c:pt>
                <c:pt idx="2310">
                  <c:v>147.1718787515</c:v>
                </c:pt>
                <c:pt idx="2311">
                  <c:v>147.235589521523</c:v>
                </c:pt>
                <c:pt idx="2312">
                  <c:v>147.29930029154499</c:v>
                </c:pt>
                <c:pt idx="2313">
                  <c:v>147.36301106156699</c:v>
                </c:pt>
                <c:pt idx="2314">
                  <c:v>147.42672183158899</c:v>
                </c:pt>
                <c:pt idx="2315">
                  <c:v>147.49043260161201</c:v>
                </c:pt>
                <c:pt idx="2316">
                  <c:v>147.55414337163401</c:v>
                </c:pt>
                <c:pt idx="2317">
                  <c:v>147.61785414165601</c:v>
                </c:pt>
                <c:pt idx="2318">
                  <c:v>147.681564911679</c:v>
                </c:pt>
                <c:pt idx="2319">
                  <c:v>147.745275681701</c:v>
                </c:pt>
                <c:pt idx="2320">
                  <c:v>147.808986451723</c:v>
                </c:pt>
                <c:pt idx="2321">
                  <c:v>147.872697221745</c:v>
                </c:pt>
                <c:pt idx="2322">
                  <c:v>147.93640799176799</c:v>
                </c:pt>
                <c:pt idx="2323">
                  <c:v>148.00011876178999</c:v>
                </c:pt>
                <c:pt idx="2324">
                  <c:v>148.06382953181199</c:v>
                </c:pt>
                <c:pt idx="2325">
                  <c:v>148.12754030183501</c:v>
                </c:pt>
                <c:pt idx="2326">
                  <c:v>148.19125107185701</c:v>
                </c:pt>
                <c:pt idx="2327">
                  <c:v>148.25496184187901</c:v>
                </c:pt>
                <c:pt idx="2328">
                  <c:v>148.31867261190101</c:v>
                </c:pt>
                <c:pt idx="2329">
                  <c:v>148.382383381924</c:v>
                </c:pt>
                <c:pt idx="2330">
                  <c:v>148.446094151946</c:v>
                </c:pt>
                <c:pt idx="2331">
                  <c:v>148.509804921968</c:v>
                </c:pt>
                <c:pt idx="2332">
                  <c:v>148.57351569199099</c:v>
                </c:pt>
                <c:pt idx="2333">
                  <c:v>148.63722646201299</c:v>
                </c:pt>
                <c:pt idx="2334">
                  <c:v>148.70093723203499</c:v>
                </c:pt>
                <c:pt idx="2335">
                  <c:v>148.76464800205699</c:v>
                </c:pt>
                <c:pt idx="2336">
                  <c:v>148.82835877208001</c:v>
                </c:pt>
                <c:pt idx="2337">
                  <c:v>148.89206954210201</c:v>
                </c:pt>
                <c:pt idx="2338">
                  <c:v>148.95578031212401</c:v>
                </c:pt>
                <c:pt idx="2339">
                  <c:v>149.019491082147</c:v>
                </c:pt>
                <c:pt idx="2340">
                  <c:v>149.083201852169</c:v>
                </c:pt>
                <c:pt idx="2341">
                  <c:v>149.146912622191</c:v>
                </c:pt>
                <c:pt idx="2342">
                  <c:v>149.21062339221299</c:v>
                </c:pt>
                <c:pt idx="2343">
                  <c:v>149.27433416223599</c:v>
                </c:pt>
                <c:pt idx="2344">
                  <c:v>149.33804493225799</c:v>
                </c:pt>
                <c:pt idx="2345">
                  <c:v>149.40175570228001</c:v>
                </c:pt>
                <c:pt idx="2346">
                  <c:v>149.46546647230301</c:v>
                </c:pt>
                <c:pt idx="2347">
                  <c:v>149.52917724232501</c:v>
                </c:pt>
                <c:pt idx="2348">
                  <c:v>149.592888012347</c:v>
                </c:pt>
                <c:pt idx="2349">
                  <c:v>149.656598782369</c:v>
                </c:pt>
                <c:pt idx="2350">
                  <c:v>149.720309552392</c:v>
                </c:pt>
                <c:pt idx="2351">
                  <c:v>149.78402032241399</c:v>
                </c:pt>
                <c:pt idx="2352">
                  <c:v>149.84773109243599</c:v>
                </c:pt>
                <c:pt idx="2353">
                  <c:v>149.91144186245799</c:v>
                </c:pt>
                <c:pt idx="2354">
                  <c:v>149.97515263248101</c:v>
                </c:pt>
                <c:pt idx="2355">
                  <c:v>150.03886340250301</c:v>
                </c:pt>
                <c:pt idx="2356">
                  <c:v>150.10257417252501</c:v>
                </c:pt>
                <c:pt idx="2357">
                  <c:v>150.166284942548</c:v>
                </c:pt>
                <c:pt idx="2358">
                  <c:v>150.22999571257</c:v>
                </c:pt>
                <c:pt idx="2359">
                  <c:v>150.293706482592</c:v>
                </c:pt>
                <c:pt idx="2360">
                  <c:v>150.357417252614</c:v>
                </c:pt>
                <c:pt idx="2361">
                  <c:v>150.42112802263699</c:v>
                </c:pt>
                <c:pt idx="2362">
                  <c:v>150.48483879265899</c:v>
                </c:pt>
                <c:pt idx="2363">
                  <c:v>150.54854956268099</c:v>
                </c:pt>
                <c:pt idx="2364">
                  <c:v>150.61226033270401</c:v>
                </c:pt>
                <c:pt idx="2365">
                  <c:v>150.67597110272601</c:v>
                </c:pt>
                <c:pt idx="2366">
                  <c:v>150.73968187274801</c:v>
                </c:pt>
                <c:pt idx="2367">
                  <c:v>150.80339264277001</c:v>
                </c:pt>
                <c:pt idx="2368">
                  <c:v>150.867103412793</c:v>
                </c:pt>
                <c:pt idx="2369">
                  <c:v>150.930814182815</c:v>
                </c:pt>
                <c:pt idx="2370">
                  <c:v>150.994524952837</c:v>
                </c:pt>
                <c:pt idx="2371">
                  <c:v>151.05823572285999</c:v>
                </c:pt>
                <c:pt idx="2372">
                  <c:v>151.12194649288199</c:v>
                </c:pt>
                <c:pt idx="2373">
                  <c:v>151.18565726290399</c:v>
                </c:pt>
                <c:pt idx="2374">
                  <c:v>151.24936803292599</c:v>
                </c:pt>
                <c:pt idx="2375">
                  <c:v>151.31307880294901</c:v>
                </c:pt>
                <c:pt idx="2376">
                  <c:v>151.37678957297101</c:v>
                </c:pt>
                <c:pt idx="2377">
                  <c:v>151.440500342993</c:v>
                </c:pt>
                <c:pt idx="2378">
                  <c:v>151.504211113016</c:v>
                </c:pt>
                <c:pt idx="2379">
                  <c:v>151.567921883038</c:v>
                </c:pt>
                <c:pt idx="2380">
                  <c:v>151.63163265306</c:v>
                </c:pt>
                <c:pt idx="2381">
                  <c:v>151.69534342308199</c:v>
                </c:pt>
                <c:pt idx="2382">
                  <c:v>151.75905419310499</c:v>
                </c:pt>
                <c:pt idx="2383">
                  <c:v>151.82276496312701</c:v>
                </c:pt>
                <c:pt idx="2384">
                  <c:v>151.88647573314901</c:v>
                </c:pt>
                <c:pt idx="2385">
                  <c:v>151.95018650317201</c:v>
                </c:pt>
                <c:pt idx="2386">
                  <c:v>152.013897273194</c:v>
                </c:pt>
                <c:pt idx="2387">
                  <c:v>152.077608043216</c:v>
                </c:pt>
                <c:pt idx="2388">
                  <c:v>152.141318813238</c:v>
                </c:pt>
                <c:pt idx="2389">
                  <c:v>152.20502958326099</c:v>
                </c:pt>
                <c:pt idx="2390">
                  <c:v>152.26874035328299</c:v>
                </c:pt>
                <c:pt idx="2391">
                  <c:v>152.33245112330499</c:v>
                </c:pt>
                <c:pt idx="2392">
                  <c:v>152.39616189332801</c:v>
                </c:pt>
                <c:pt idx="2393">
                  <c:v>152.45987266335001</c:v>
                </c:pt>
                <c:pt idx="2394">
                  <c:v>152.52358343337201</c:v>
                </c:pt>
                <c:pt idx="2395">
                  <c:v>152.58729420339401</c:v>
                </c:pt>
                <c:pt idx="2396">
                  <c:v>152.651004973417</c:v>
                </c:pt>
                <c:pt idx="2397">
                  <c:v>152.714715743439</c:v>
                </c:pt>
                <c:pt idx="2398">
                  <c:v>152.778426513461</c:v>
                </c:pt>
                <c:pt idx="2399">
                  <c:v>152.842137283483</c:v>
                </c:pt>
                <c:pt idx="2400">
                  <c:v>152.90584805350599</c:v>
                </c:pt>
                <c:pt idx="2401">
                  <c:v>152.96955882352799</c:v>
                </c:pt>
                <c:pt idx="2402">
                  <c:v>153.03326959354999</c:v>
                </c:pt>
                <c:pt idx="2403">
                  <c:v>153.09698036357301</c:v>
                </c:pt>
                <c:pt idx="2404">
                  <c:v>153.16069113359501</c:v>
                </c:pt>
                <c:pt idx="2405">
                  <c:v>153.22440190361701</c:v>
                </c:pt>
                <c:pt idx="2406">
                  <c:v>153.28811267363901</c:v>
                </c:pt>
                <c:pt idx="2407">
                  <c:v>153.351823443662</c:v>
                </c:pt>
                <c:pt idx="2408">
                  <c:v>153.415534213684</c:v>
                </c:pt>
                <c:pt idx="2409">
                  <c:v>153.479244983706</c:v>
                </c:pt>
                <c:pt idx="2410">
                  <c:v>153.54295575372899</c:v>
                </c:pt>
                <c:pt idx="2411">
                  <c:v>153.60666652375099</c:v>
                </c:pt>
                <c:pt idx="2412">
                  <c:v>153.67037729377299</c:v>
                </c:pt>
                <c:pt idx="2413">
                  <c:v>153.73408806379501</c:v>
                </c:pt>
                <c:pt idx="2414">
                  <c:v>153.79779883381801</c:v>
                </c:pt>
                <c:pt idx="2415">
                  <c:v>153.86150960384001</c:v>
                </c:pt>
                <c:pt idx="2416">
                  <c:v>153.925220373862</c:v>
                </c:pt>
                <c:pt idx="2417">
                  <c:v>153.988931143885</c:v>
                </c:pt>
                <c:pt idx="2418">
                  <c:v>154.052641913907</c:v>
                </c:pt>
                <c:pt idx="2419">
                  <c:v>154.11635268392899</c:v>
                </c:pt>
                <c:pt idx="2420">
                  <c:v>154.18006345395099</c:v>
                </c:pt>
                <c:pt idx="2421">
                  <c:v>154.24377422397399</c:v>
                </c:pt>
                <c:pt idx="2422">
                  <c:v>154.30748499399601</c:v>
                </c:pt>
                <c:pt idx="2423">
                  <c:v>154.37119576401801</c:v>
                </c:pt>
                <c:pt idx="2424">
                  <c:v>154.434906534041</c:v>
                </c:pt>
                <c:pt idx="2425">
                  <c:v>154.498617304063</c:v>
                </c:pt>
                <c:pt idx="2426">
                  <c:v>154.562328074085</c:v>
                </c:pt>
                <c:pt idx="2427">
                  <c:v>154.626038844107</c:v>
                </c:pt>
                <c:pt idx="2428">
                  <c:v>154.68974961412999</c:v>
                </c:pt>
                <c:pt idx="2429">
                  <c:v>154.75346038415199</c:v>
                </c:pt>
                <c:pt idx="2430">
                  <c:v>154.81717115417399</c:v>
                </c:pt>
                <c:pt idx="2431">
                  <c:v>154.88088192419701</c:v>
                </c:pt>
                <c:pt idx="2432">
                  <c:v>154.94459269421901</c:v>
                </c:pt>
                <c:pt idx="2433">
                  <c:v>155.00830346424101</c:v>
                </c:pt>
                <c:pt idx="2434">
                  <c:v>155.07201423426301</c:v>
                </c:pt>
                <c:pt idx="2435">
                  <c:v>155.135725004286</c:v>
                </c:pt>
                <c:pt idx="2436">
                  <c:v>155.199435774308</c:v>
                </c:pt>
                <c:pt idx="2437">
                  <c:v>155.26314654433</c:v>
                </c:pt>
                <c:pt idx="2438">
                  <c:v>155.32685731435299</c:v>
                </c:pt>
                <c:pt idx="2439">
                  <c:v>155.39056808437499</c:v>
                </c:pt>
                <c:pt idx="2440">
                  <c:v>155.45427885439699</c:v>
                </c:pt>
                <c:pt idx="2441">
                  <c:v>155.51798962441899</c:v>
                </c:pt>
                <c:pt idx="2442">
                  <c:v>155.58170039444201</c:v>
                </c:pt>
                <c:pt idx="2443">
                  <c:v>155.64541116446401</c:v>
                </c:pt>
                <c:pt idx="2444">
                  <c:v>155.70912193448601</c:v>
                </c:pt>
                <c:pt idx="2445">
                  <c:v>155.772832704509</c:v>
                </c:pt>
                <c:pt idx="2446">
                  <c:v>155.836543474531</c:v>
                </c:pt>
                <c:pt idx="2447">
                  <c:v>155.900254244553</c:v>
                </c:pt>
                <c:pt idx="2448">
                  <c:v>155.963965014575</c:v>
                </c:pt>
                <c:pt idx="2449">
                  <c:v>156.02767578459799</c:v>
                </c:pt>
                <c:pt idx="2450">
                  <c:v>156.09138655461999</c:v>
                </c:pt>
                <c:pt idx="2451">
                  <c:v>156.15509732464201</c:v>
                </c:pt>
                <c:pt idx="2452">
                  <c:v>156.21880809466401</c:v>
                </c:pt>
                <c:pt idx="2453">
                  <c:v>156.28251886468701</c:v>
                </c:pt>
                <c:pt idx="2454">
                  <c:v>156.346229634709</c:v>
                </c:pt>
                <c:pt idx="2455">
                  <c:v>156.409940404731</c:v>
                </c:pt>
                <c:pt idx="2456">
                  <c:v>156.473651174754</c:v>
                </c:pt>
                <c:pt idx="2457">
                  <c:v>156.53736194477599</c:v>
                </c:pt>
                <c:pt idx="2458">
                  <c:v>156.60107271479799</c:v>
                </c:pt>
                <c:pt idx="2459">
                  <c:v>156.66478348481999</c:v>
                </c:pt>
                <c:pt idx="2460">
                  <c:v>156.72849425484301</c:v>
                </c:pt>
                <c:pt idx="2461">
                  <c:v>156.79220502486501</c:v>
                </c:pt>
                <c:pt idx="2462">
                  <c:v>156.85591579488701</c:v>
                </c:pt>
                <c:pt idx="2463">
                  <c:v>156.91962656491</c:v>
                </c:pt>
                <c:pt idx="2464">
                  <c:v>156.983337334932</c:v>
                </c:pt>
                <c:pt idx="2465">
                  <c:v>157.047048104954</c:v>
                </c:pt>
                <c:pt idx="2466">
                  <c:v>157.110758874976</c:v>
                </c:pt>
                <c:pt idx="2467">
                  <c:v>157.17446964499899</c:v>
                </c:pt>
                <c:pt idx="2468">
                  <c:v>157.23818041502099</c:v>
                </c:pt>
                <c:pt idx="2469">
                  <c:v>157.30189118504299</c:v>
                </c:pt>
                <c:pt idx="2470">
                  <c:v>157.36560195506601</c:v>
                </c:pt>
                <c:pt idx="2471">
                  <c:v>157.42931272508801</c:v>
                </c:pt>
                <c:pt idx="2472">
                  <c:v>157.49302349511001</c:v>
                </c:pt>
                <c:pt idx="2473">
                  <c:v>157.55673426513201</c:v>
                </c:pt>
                <c:pt idx="2474">
                  <c:v>157.620445035155</c:v>
                </c:pt>
                <c:pt idx="2475">
                  <c:v>157.684155805177</c:v>
                </c:pt>
                <c:pt idx="2476">
                  <c:v>157.747866575199</c:v>
                </c:pt>
                <c:pt idx="2477">
                  <c:v>157.81157734522199</c:v>
                </c:pt>
                <c:pt idx="2478">
                  <c:v>157.87528811524399</c:v>
                </c:pt>
                <c:pt idx="2479">
                  <c:v>157.93899888526599</c:v>
                </c:pt>
                <c:pt idx="2480">
                  <c:v>158.00270965528799</c:v>
                </c:pt>
                <c:pt idx="2481">
                  <c:v>158.06642042531101</c:v>
                </c:pt>
                <c:pt idx="2482">
                  <c:v>158.13013119533301</c:v>
                </c:pt>
                <c:pt idx="2483">
                  <c:v>158.19384196535501</c:v>
                </c:pt>
                <c:pt idx="2484">
                  <c:v>158.257552735378</c:v>
                </c:pt>
                <c:pt idx="2485">
                  <c:v>158.3212635054</c:v>
                </c:pt>
                <c:pt idx="2486">
                  <c:v>158.384974275422</c:v>
                </c:pt>
                <c:pt idx="2487">
                  <c:v>158.44868504544399</c:v>
                </c:pt>
                <c:pt idx="2488">
                  <c:v>158.51239581546699</c:v>
                </c:pt>
                <c:pt idx="2489">
                  <c:v>158.57610658548899</c:v>
                </c:pt>
                <c:pt idx="2490">
                  <c:v>158.63981735551101</c:v>
                </c:pt>
                <c:pt idx="2491">
                  <c:v>158.70352812553401</c:v>
                </c:pt>
                <c:pt idx="2492">
                  <c:v>158.76723889555601</c:v>
                </c:pt>
                <c:pt idx="2493">
                  <c:v>158.830949665578</c:v>
                </c:pt>
                <c:pt idx="2494">
                  <c:v>158.8946604356</c:v>
                </c:pt>
                <c:pt idx="2495">
                  <c:v>158.958371205623</c:v>
                </c:pt>
                <c:pt idx="2496">
                  <c:v>159.02208197564499</c:v>
                </c:pt>
                <c:pt idx="2497">
                  <c:v>159.08579274566699</c:v>
                </c:pt>
                <c:pt idx="2498">
                  <c:v>159.14950351568899</c:v>
                </c:pt>
                <c:pt idx="2499">
                  <c:v>159.21321428571201</c:v>
                </c:pt>
                <c:pt idx="2500">
                  <c:v>159.27692505573401</c:v>
                </c:pt>
                <c:pt idx="2501">
                  <c:v>159.34063582575601</c:v>
                </c:pt>
                <c:pt idx="2502">
                  <c:v>159.404346595779</c:v>
                </c:pt>
                <c:pt idx="2503">
                  <c:v>159.468057365801</c:v>
                </c:pt>
                <c:pt idx="2504">
                  <c:v>159.531768135823</c:v>
                </c:pt>
                <c:pt idx="2505">
                  <c:v>159.595478905845</c:v>
                </c:pt>
                <c:pt idx="2506">
                  <c:v>159.65918967586799</c:v>
                </c:pt>
                <c:pt idx="2507">
                  <c:v>159.72290044588999</c:v>
                </c:pt>
                <c:pt idx="2508">
                  <c:v>159.78661121591199</c:v>
                </c:pt>
                <c:pt idx="2509">
                  <c:v>159.85032198593501</c:v>
                </c:pt>
                <c:pt idx="2510">
                  <c:v>159.91403275595701</c:v>
                </c:pt>
                <c:pt idx="2511">
                  <c:v>159.97774352597901</c:v>
                </c:pt>
                <c:pt idx="2512">
                  <c:v>160.04145429600101</c:v>
                </c:pt>
                <c:pt idx="2513">
                  <c:v>160.105165066024</c:v>
                </c:pt>
                <c:pt idx="2514">
                  <c:v>160.168875836046</c:v>
                </c:pt>
                <c:pt idx="2515">
                  <c:v>160.232586606068</c:v>
                </c:pt>
                <c:pt idx="2516">
                  <c:v>160.29629737609099</c:v>
                </c:pt>
                <c:pt idx="2517">
                  <c:v>160.36000814611299</c:v>
                </c:pt>
                <c:pt idx="2518">
                  <c:v>160.42371891613499</c:v>
                </c:pt>
                <c:pt idx="2519">
                  <c:v>160.48742968615699</c:v>
                </c:pt>
                <c:pt idx="2520">
                  <c:v>160.55114045618001</c:v>
                </c:pt>
                <c:pt idx="2521">
                  <c:v>160.61485122620201</c:v>
                </c:pt>
                <c:pt idx="2522">
                  <c:v>160.678561996224</c:v>
                </c:pt>
                <c:pt idx="2523">
                  <c:v>160.742272766247</c:v>
                </c:pt>
                <c:pt idx="2524">
                  <c:v>160.805983536269</c:v>
                </c:pt>
                <c:pt idx="2525">
                  <c:v>160.869694306291</c:v>
                </c:pt>
                <c:pt idx="2526">
                  <c:v>160.93340507631299</c:v>
                </c:pt>
                <c:pt idx="2527">
                  <c:v>160.99711584633599</c:v>
                </c:pt>
                <c:pt idx="2528">
                  <c:v>161.06082661635801</c:v>
                </c:pt>
                <c:pt idx="2529">
                  <c:v>161.12453738638001</c:v>
                </c:pt>
                <c:pt idx="2530">
                  <c:v>161.18824815640301</c:v>
                </c:pt>
                <c:pt idx="2531">
                  <c:v>161.251958926425</c:v>
                </c:pt>
                <c:pt idx="2532">
                  <c:v>161.315669696447</c:v>
                </c:pt>
                <c:pt idx="2533">
                  <c:v>161.379380466469</c:v>
                </c:pt>
                <c:pt idx="2534">
                  <c:v>161.44309123649199</c:v>
                </c:pt>
                <c:pt idx="2535">
                  <c:v>161.50680200651399</c:v>
                </c:pt>
                <c:pt idx="2536">
                  <c:v>161.57051277653599</c:v>
                </c:pt>
                <c:pt idx="2537">
                  <c:v>161.63422354655901</c:v>
                </c:pt>
                <c:pt idx="2538">
                  <c:v>161.69793431658101</c:v>
                </c:pt>
                <c:pt idx="2539">
                  <c:v>161.76164508660301</c:v>
                </c:pt>
                <c:pt idx="2540">
                  <c:v>161.82535585662501</c:v>
                </c:pt>
                <c:pt idx="2541">
                  <c:v>161.889066626648</c:v>
                </c:pt>
                <c:pt idx="2542">
                  <c:v>161.95277739667</c:v>
                </c:pt>
                <c:pt idx="2543">
                  <c:v>162.016488166692</c:v>
                </c:pt>
                <c:pt idx="2544">
                  <c:v>162.080198936714</c:v>
                </c:pt>
                <c:pt idx="2545">
                  <c:v>162.14390970673699</c:v>
                </c:pt>
                <c:pt idx="2546">
                  <c:v>162.20762047675899</c:v>
                </c:pt>
                <c:pt idx="2547">
                  <c:v>162.27133124678099</c:v>
                </c:pt>
                <c:pt idx="2548">
                  <c:v>162.33504201680401</c:v>
                </c:pt>
                <c:pt idx="2549">
                  <c:v>162.39875278682601</c:v>
                </c:pt>
                <c:pt idx="2550">
                  <c:v>162.46246355684801</c:v>
                </c:pt>
                <c:pt idx="2551">
                  <c:v>162.52617432687001</c:v>
                </c:pt>
                <c:pt idx="2552">
                  <c:v>162.589885096893</c:v>
                </c:pt>
                <c:pt idx="2553">
                  <c:v>162.653595866915</c:v>
                </c:pt>
                <c:pt idx="2554">
                  <c:v>162.717306636937</c:v>
                </c:pt>
                <c:pt idx="2555">
                  <c:v>162.78101740695999</c:v>
                </c:pt>
                <c:pt idx="2556">
                  <c:v>162.84472817698199</c:v>
                </c:pt>
                <c:pt idx="2557">
                  <c:v>162.90843894700399</c:v>
                </c:pt>
                <c:pt idx="2558">
                  <c:v>162.97214971702601</c:v>
                </c:pt>
                <c:pt idx="2559">
                  <c:v>163.03586048704901</c:v>
                </c:pt>
                <c:pt idx="2560">
                  <c:v>163.09957125707101</c:v>
                </c:pt>
                <c:pt idx="2561">
                  <c:v>163.163282027093</c:v>
                </c:pt>
                <c:pt idx="2562">
                  <c:v>163.226992797116</c:v>
                </c:pt>
                <c:pt idx="2563">
                  <c:v>163.290703567138</c:v>
                </c:pt>
                <c:pt idx="2564">
                  <c:v>163.35441433715999</c:v>
                </c:pt>
                <c:pt idx="2565">
                  <c:v>163.41812510718199</c:v>
                </c:pt>
                <c:pt idx="2566">
                  <c:v>163.48183587720499</c:v>
                </c:pt>
                <c:pt idx="2567">
                  <c:v>163.54554664722701</c:v>
                </c:pt>
                <c:pt idx="2568">
                  <c:v>163.60925741724901</c:v>
                </c:pt>
                <c:pt idx="2569">
                  <c:v>163.67296818727201</c:v>
                </c:pt>
                <c:pt idx="2570">
                  <c:v>163.736678957294</c:v>
                </c:pt>
                <c:pt idx="2571">
                  <c:v>163.800389727316</c:v>
                </c:pt>
                <c:pt idx="2572">
                  <c:v>163.864100497338</c:v>
                </c:pt>
                <c:pt idx="2573">
                  <c:v>163.92781126736099</c:v>
                </c:pt>
                <c:pt idx="2574">
                  <c:v>163.99152203738299</c:v>
                </c:pt>
                <c:pt idx="2575">
                  <c:v>164.05523280740499</c:v>
                </c:pt>
                <c:pt idx="2576">
                  <c:v>164.11894357742801</c:v>
                </c:pt>
                <c:pt idx="2577">
                  <c:v>164.18265434745001</c:v>
                </c:pt>
                <c:pt idx="2578">
                  <c:v>164.24636511747201</c:v>
                </c:pt>
                <c:pt idx="2579">
                  <c:v>164.31007588749401</c:v>
                </c:pt>
                <c:pt idx="2580">
                  <c:v>164.373786657517</c:v>
                </c:pt>
                <c:pt idx="2581">
                  <c:v>164.437497427539</c:v>
                </c:pt>
                <c:pt idx="2582">
                  <c:v>164.501208197561</c:v>
                </c:pt>
                <c:pt idx="2583">
                  <c:v>164.56491896758399</c:v>
                </c:pt>
                <c:pt idx="2584">
                  <c:v>164.62862973760599</c:v>
                </c:pt>
                <c:pt idx="2585">
                  <c:v>164.69234050762799</c:v>
                </c:pt>
                <c:pt idx="2586">
                  <c:v>164.75605127764999</c:v>
                </c:pt>
                <c:pt idx="2587">
                  <c:v>164.81976204767301</c:v>
                </c:pt>
                <c:pt idx="2588">
                  <c:v>164.88347281769501</c:v>
                </c:pt>
                <c:pt idx="2589">
                  <c:v>164.94718358771701</c:v>
                </c:pt>
                <c:pt idx="2590">
                  <c:v>165.01089435774</c:v>
                </c:pt>
                <c:pt idx="2591">
                  <c:v>165.074605127762</c:v>
                </c:pt>
                <c:pt idx="2592">
                  <c:v>165.138315897784</c:v>
                </c:pt>
                <c:pt idx="2593">
                  <c:v>165.202026667806</c:v>
                </c:pt>
                <c:pt idx="2594">
                  <c:v>165.26573743782899</c:v>
                </c:pt>
                <c:pt idx="2595">
                  <c:v>165.32944820785099</c:v>
                </c:pt>
                <c:pt idx="2596">
                  <c:v>165.39315897787299</c:v>
                </c:pt>
                <c:pt idx="2597">
                  <c:v>165.45686974789501</c:v>
                </c:pt>
                <c:pt idx="2598">
                  <c:v>165.52058051791801</c:v>
                </c:pt>
                <c:pt idx="2599">
                  <c:v>165.58429128794</c:v>
                </c:pt>
                <c:pt idx="2600">
                  <c:v>165.648002057962</c:v>
                </c:pt>
                <c:pt idx="2601">
                  <c:v>165.711712827985</c:v>
                </c:pt>
                <c:pt idx="2602">
                  <c:v>165.775423598007</c:v>
                </c:pt>
                <c:pt idx="2603">
                  <c:v>165.83913436802899</c:v>
                </c:pt>
                <c:pt idx="2604">
                  <c:v>165.90284513805099</c:v>
                </c:pt>
                <c:pt idx="2605">
                  <c:v>165.96655590807401</c:v>
                </c:pt>
                <c:pt idx="2606">
                  <c:v>166.03026667809601</c:v>
                </c:pt>
                <c:pt idx="2607">
                  <c:v>166.09397744811801</c:v>
                </c:pt>
                <c:pt idx="2608">
                  <c:v>166.157688218141</c:v>
                </c:pt>
                <c:pt idx="2609">
                  <c:v>166.221398988163</c:v>
                </c:pt>
                <c:pt idx="2610">
                  <c:v>166.285109758185</c:v>
                </c:pt>
                <c:pt idx="2611">
                  <c:v>166.348820528207</c:v>
                </c:pt>
                <c:pt idx="2612">
                  <c:v>166.41253129822999</c:v>
                </c:pt>
                <c:pt idx="2613">
                  <c:v>166.47624206825199</c:v>
                </c:pt>
                <c:pt idx="2614">
                  <c:v>166.53995283827399</c:v>
                </c:pt>
                <c:pt idx="2615">
                  <c:v>166.60366360829701</c:v>
                </c:pt>
                <c:pt idx="2616">
                  <c:v>166.66737437831901</c:v>
                </c:pt>
                <c:pt idx="2617">
                  <c:v>166.73108514834101</c:v>
                </c:pt>
                <c:pt idx="2618">
                  <c:v>166.79479591836301</c:v>
                </c:pt>
                <c:pt idx="2619">
                  <c:v>166.858506688386</c:v>
                </c:pt>
                <c:pt idx="2620">
                  <c:v>166.922217458408</c:v>
                </c:pt>
                <c:pt idx="2621">
                  <c:v>166.98592822843</c:v>
                </c:pt>
                <c:pt idx="2622">
                  <c:v>167.04963899845299</c:v>
                </c:pt>
                <c:pt idx="2623">
                  <c:v>167.11334976847499</c:v>
                </c:pt>
                <c:pt idx="2624">
                  <c:v>167.17706053849699</c:v>
                </c:pt>
                <c:pt idx="2625">
                  <c:v>167.24077130851899</c:v>
                </c:pt>
                <c:pt idx="2626">
                  <c:v>167.30448207854201</c:v>
                </c:pt>
                <c:pt idx="2627">
                  <c:v>167.36819284856401</c:v>
                </c:pt>
                <c:pt idx="2628">
                  <c:v>167.43190361858601</c:v>
                </c:pt>
                <c:pt idx="2629">
                  <c:v>167.495614388609</c:v>
                </c:pt>
                <c:pt idx="2630">
                  <c:v>167.559325158631</c:v>
                </c:pt>
                <c:pt idx="2631">
                  <c:v>167.623035928653</c:v>
                </c:pt>
                <c:pt idx="2632">
                  <c:v>167.68674669867499</c:v>
                </c:pt>
                <c:pt idx="2633">
                  <c:v>167.75045746869799</c:v>
                </c:pt>
                <c:pt idx="2634">
                  <c:v>167.81416823871999</c:v>
                </c:pt>
                <c:pt idx="2635">
                  <c:v>167.87787900874201</c:v>
                </c:pt>
                <c:pt idx="2636">
                  <c:v>167.94158977876501</c:v>
                </c:pt>
                <c:pt idx="2637">
                  <c:v>168.00530054878701</c:v>
                </c:pt>
                <c:pt idx="2638">
                  <c:v>168.069011318809</c:v>
                </c:pt>
                <c:pt idx="2639">
                  <c:v>168.132722088831</c:v>
                </c:pt>
                <c:pt idx="2640">
                  <c:v>168.196432858854</c:v>
                </c:pt>
                <c:pt idx="2641">
                  <c:v>168.26014362887599</c:v>
                </c:pt>
                <c:pt idx="2642">
                  <c:v>168.32385439889799</c:v>
                </c:pt>
                <c:pt idx="2643">
                  <c:v>168.38756516891999</c:v>
                </c:pt>
                <c:pt idx="2644">
                  <c:v>168.45127593894301</c:v>
                </c:pt>
                <c:pt idx="2645">
                  <c:v>168.51498670896501</c:v>
                </c:pt>
                <c:pt idx="2646">
                  <c:v>168.57869747898701</c:v>
                </c:pt>
                <c:pt idx="2647">
                  <c:v>168.64240824901</c:v>
                </c:pt>
                <c:pt idx="2648">
                  <c:v>168.706119019032</c:v>
                </c:pt>
                <c:pt idx="2649">
                  <c:v>168.769829789054</c:v>
                </c:pt>
                <c:pt idx="2650">
                  <c:v>168.833540559076</c:v>
                </c:pt>
                <c:pt idx="2651">
                  <c:v>168.89725132909899</c:v>
                </c:pt>
                <c:pt idx="2652">
                  <c:v>168.96096209912099</c:v>
                </c:pt>
                <c:pt idx="2653">
                  <c:v>169.02467286914299</c:v>
                </c:pt>
                <c:pt idx="2654">
                  <c:v>169.08838363916601</c:v>
                </c:pt>
                <c:pt idx="2655">
                  <c:v>169.15209440918801</c:v>
                </c:pt>
                <c:pt idx="2656">
                  <c:v>169.21580517921001</c:v>
                </c:pt>
                <c:pt idx="2657">
                  <c:v>169.27951594923201</c:v>
                </c:pt>
                <c:pt idx="2658">
                  <c:v>169.343226719255</c:v>
                </c:pt>
                <c:pt idx="2659">
                  <c:v>169.406937489277</c:v>
                </c:pt>
                <c:pt idx="2660">
                  <c:v>169.470648259299</c:v>
                </c:pt>
                <c:pt idx="2661">
                  <c:v>169.53435902932199</c:v>
                </c:pt>
                <c:pt idx="2662">
                  <c:v>169.59806979934399</c:v>
                </c:pt>
                <c:pt idx="2663">
                  <c:v>169.66178056936599</c:v>
                </c:pt>
                <c:pt idx="2664">
                  <c:v>169.72549133938799</c:v>
                </c:pt>
                <c:pt idx="2665">
                  <c:v>169.78920210941101</c:v>
                </c:pt>
                <c:pt idx="2666">
                  <c:v>169.85291287943301</c:v>
                </c:pt>
                <c:pt idx="2667">
                  <c:v>169.916623649455</c:v>
                </c:pt>
                <c:pt idx="2668">
                  <c:v>169.980334419478</c:v>
                </c:pt>
                <c:pt idx="2669">
                  <c:v>170.0440451895</c:v>
                </c:pt>
                <c:pt idx="2670">
                  <c:v>170.107755959522</c:v>
                </c:pt>
                <c:pt idx="2671">
                  <c:v>170.17146672954399</c:v>
                </c:pt>
                <c:pt idx="2672">
                  <c:v>170.23517749956699</c:v>
                </c:pt>
                <c:pt idx="2673">
                  <c:v>170.29888826958901</c:v>
                </c:pt>
                <c:pt idx="2674">
                  <c:v>170.36259903961101</c:v>
                </c:pt>
                <c:pt idx="2675">
                  <c:v>170.42630980963401</c:v>
                </c:pt>
                <c:pt idx="2676">
                  <c:v>170.490020579656</c:v>
                </c:pt>
                <c:pt idx="2677">
                  <c:v>170.553731349678</c:v>
                </c:pt>
                <c:pt idx="2678">
                  <c:v>170.6174421197</c:v>
                </c:pt>
                <c:pt idx="2679">
                  <c:v>170.68115288972299</c:v>
                </c:pt>
                <c:pt idx="2680">
                  <c:v>170.74486365974499</c:v>
                </c:pt>
                <c:pt idx="2681">
                  <c:v>170.80857442976699</c:v>
                </c:pt>
                <c:pt idx="2682">
                  <c:v>170.87228519979001</c:v>
                </c:pt>
                <c:pt idx="2683">
                  <c:v>170.93599596981201</c:v>
                </c:pt>
                <c:pt idx="2684">
                  <c:v>170.99970673983401</c:v>
                </c:pt>
                <c:pt idx="2685">
                  <c:v>171.06341750985601</c:v>
                </c:pt>
                <c:pt idx="2686">
                  <c:v>171.127128279879</c:v>
                </c:pt>
                <c:pt idx="2687">
                  <c:v>171.190839049901</c:v>
                </c:pt>
                <c:pt idx="2688">
                  <c:v>171.254549819923</c:v>
                </c:pt>
                <c:pt idx="2689">
                  <c:v>171.318260589945</c:v>
                </c:pt>
                <c:pt idx="2690">
                  <c:v>171.38197135996799</c:v>
                </c:pt>
                <c:pt idx="2691">
                  <c:v>171.44568212998999</c:v>
                </c:pt>
                <c:pt idx="2692">
                  <c:v>171.50939290001199</c:v>
                </c:pt>
                <c:pt idx="2693">
                  <c:v>171.57310367003501</c:v>
                </c:pt>
                <c:pt idx="2694">
                  <c:v>171.63681444005701</c:v>
                </c:pt>
                <c:pt idx="2695">
                  <c:v>171.70052521007901</c:v>
                </c:pt>
                <c:pt idx="2696">
                  <c:v>171.76423598010101</c:v>
                </c:pt>
                <c:pt idx="2697">
                  <c:v>171.827946750124</c:v>
                </c:pt>
                <c:pt idx="2698">
                  <c:v>171.891657520146</c:v>
                </c:pt>
                <c:pt idx="2699">
                  <c:v>171.955368290168</c:v>
                </c:pt>
                <c:pt idx="2700">
                  <c:v>172.01907906019099</c:v>
                </c:pt>
                <c:pt idx="2701">
                  <c:v>172.08278983021299</c:v>
                </c:pt>
                <c:pt idx="2702">
                  <c:v>172.14650060023499</c:v>
                </c:pt>
                <c:pt idx="2703">
                  <c:v>172.21021137025701</c:v>
                </c:pt>
                <c:pt idx="2704">
                  <c:v>172.27392214028001</c:v>
                </c:pt>
                <c:pt idx="2705">
                  <c:v>172.33763291030201</c:v>
                </c:pt>
                <c:pt idx="2706">
                  <c:v>172.401343680324</c:v>
                </c:pt>
                <c:pt idx="2707">
                  <c:v>172.465054450347</c:v>
                </c:pt>
                <c:pt idx="2708">
                  <c:v>172.528765220369</c:v>
                </c:pt>
                <c:pt idx="2709">
                  <c:v>172.59247599039099</c:v>
                </c:pt>
                <c:pt idx="2710">
                  <c:v>172.65618676041299</c:v>
                </c:pt>
                <c:pt idx="2711">
                  <c:v>172.71989753043599</c:v>
                </c:pt>
                <c:pt idx="2712">
                  <c:v>172.78360830045801</c:v>
                </c:pt>
                <c:pt idx="2713">
                  <c:v>172.84731907048001</c:v>
                </c:pt>
                <c:pt idx="2714">
                  <c:v>172.91102984050301</c:v>
                </c:pt>
                <c:pt idx="2715">
                  <c:v>172.974740610525</c:v>
                </c:pt>
                <c:pt idx="2716">
                  <c:v>173.038451380547</c:v>
                </c:pt>
                <c:pt idx="2717">
                  <c:v>173.102162150569</c:v>
                </c:pt>
                <c:pt idx="2718">
                  <c:v>173.16587292059199</c:v>
                </c:pt>
                <c:pt idx="2719">
                  <c:v>173.22958369061399</c:v>
                </c:pt>
                <c:pt idx="2720">
                  <c:v>173.29329446063599</c:v>
                </c:pt>
                <c:pt idx="2721">
                  <c:v>173.35700523065901</c:v>
                </c:pt>
                <c:pt idx="2722">
                  <c:v>173.42071600068101</c:v>
                </c:pt>
                <c:pt idx="2723">
                  <c:v>173.48442677070301</c:v>
                </c:pt>
                <c:pt idx="2724">
                  <c:v>173.54813754072501</c:v>
                </c:pt>
                <c:pt idx="2725">
                  <c:v>173.611848310748</c:v>
                </c:pt>
                <c:pt idx="2726">
                  <c:v>173.67555908077</c:v>
                </c:pt>
                <c:pt idx="2727">
                  <c:v>173.739269850792</c:v>
                </c:pt>
                <c:pt idx="2728">
                  <c:v>173.80298062081499</c:v>
                </c:pt>
                <c:pt idx="2729">
                  <c:v>173.86669139083699</c:v>
                </c:pt>
                <c:pt idx="2730">
                  <c:v>173.93040216085899</c:v>
                </c:pt>
                <c:pt idx="2731">
                  <c:v>173.99411293088099</c:v>
                </c:pt>
                <c:pt idx="2732">
                  <c:v>174.05782370090401</c:v>
                </c:pt>
                <c:pt idx="2733">
                  <c:v>174.12153447092601</c:v>
                </c:pt>
                <c:pt idx="2734">
                  <c:v>174.18524524094801</c:v>
                </c:pt>
                <c:pt idx="2735">
                  <c:v>174.248956010971</c:v>
                </c:pt>
                <c:pt idx="2736">
                  <c:v>174.312666780993</c:v>
                </c:pt>
                <c:pt idx="2737">
                  <c:v>174.376377551015</c:v>
                </c:pt>
                <c:pt idx="2738">
                  <c:v>174.440088321037</c:v>
                </c:pt>
                <c:pt idx="2739">
                  <c:v>174.50379909105999</c:v>
                </c:pt>
                <c:pt idx="2740">
                  <c:v>174.56750986108199</c:v>
                </c:pt>
                <c:pt idx="2741">
                  <c:v>174.63122063110399</c:v>
                </c:pt>
                <c:pt idx="2742">
                  <c:v>174.69493140112601</c:v>
                </c:pt>
                <c:pt idx="2743">
                  <c:v>174.75864217114901</c:v>
                </c:pt>
                <c:pt idx="2744">
                  <c:v>174.822352941171</c:v>
                </c:pt>
                <c:pt idx="2745">
                  <c:v>174.886063711193</c:v>
                </c:pt>
                <c:pt idx="2746">
                  <c:v>174.949774481216</c:v>
                </c:pt>
                <c:pt idx="2747">
                  <c:v>175.013485251238</c:v>
                </c:pt>
                <c:pt idx="2748">
                  <c:v>175.07719602125999</c:v>
                </c:pt>
                <c:pt idx="2749">
                  <c:v>175.14090679128199</c:v>
                </c:pt>
                <c:pt idx="2750">
                  <c:v>175.20461756130501</c:v>
                </c:pt>
                <c:pt idx="2751">
                  <c:v>175.26832833132701</c:v>
                </c:pt>
                <c:pt idx="2752">
                  <c:v>175.33203910134901</c:v>
                </c:pt>
                <c:pt idx="2753">
                  <c:v>175.395749871372</c:v>
                </c:pt>
                <c:pt idx="2754">
                  <c:v>175.459460641394</c:v>
                </c:pt>
                <c:pt idx="2755">
                  <c:v>175.523171411416</c:v>
                </c:pt>
                <c:pt idx="2756">
                  <c:v>175.586882181438</c:v>
                </c:pt>
                <c:pt idx="2757">
                  <c:v>175.65059295146099</c:v>
                </c:pt>
                <c:pt idx="2758">
                  <c:v>175.71430372148299</c:v>
                </c:pt>
                <c:pt idx="2759">
                  <c:v>175.77801449150499</c:v>
                </c:pt>
                <c:pt idx="2760">
                  <c:v>175.84172526152801</c:v>
                </c:pt>
                <c:pt idx="2761">
                  <c:v>175.90543603155001</c:v>
                </c:pt>
                <c:pt idx="2762">
                  <c:v>175.96914680157201</c:v>
                </c:pt>
                <c:pt idx="2763">
                  <c:v>176.03285757159401</c:v>
                </c:pt>
                <c:pt idx="2764">
                  <c:v>176.096568341617</c:v>
                </c:pt>
                <c:pt idx="2765">
                  <c:v>176.160279111639</c:v>
                </c:pt>
                <c:pt idx="2766">
                  <c:v>176.223989881661</c:v>
                </c:pt>
                <c:pt idx="2767">
                  <c:v>176.28770065168399</c:v>
                </c:pt>
                <c:pt idx="2768">
                  <c:v>176.35141142170599</c:v>
                </c:pt>
                <c:pt idx="2769">
                  <c:v>176.41512219172799</c:v>
                </c:pt>
                <c:pt idx="2770">
                  <c:v>176.47883296174999</c:v>
                </c:pt>
                <c:pt idx="2771">
                  <c:v>176.54254373177301</c:v>
                </c:pt>
                <c:pt idx="2772">
                  <c:v>176.60625450179501</c:v>
                </c:pt>
                <c:pt idx="2773">
                  <c:v>176.66996527181701</c:v>
                </c:pt>
                <c:pt idx="2774">
                  <c:v>176.73367604184</c:v>
                </c:pt>
                <c:pt idx="2775">
                  <c:v>176.797386811862</c:v>
                </c:pt>
                <c:pt idx="2776">
                  <c:v>176.861097581884</c:v>
                </c:pt>
                <c:pt idx="2777">
                  <c:v>176.92480835190599</c:v>
                </c:pt>
                <c:pt idx="2778">
                  <c:v>176.98851912192899</c:v>
                </c:pt>
                <c:pt idx="2779">
                  <c:v>177.05222989195099</c:v>
                </c:pt>
                <c:pt idx="2780">
                  <c:v>177.11594066197301</c:v>
                </c:pt>
                <c:pt idx="2781">
                  <c:v>177.17965143199601</c:v>
                </c:pt>
                <c:pt idx="2782">
                  <c:v>177.24336220201801</c:v>
                </c:pt>
                <c:pt idx="2783">
                  <c:v>177.30707297204</c:v>
                </c:pt>
                <c:pt idx="2784">
                  <c:v>177.370783742062</c:v>
                </c:pt>
                <c:pt idx="2785">
                  <c:v>177.434494512085</c:v>
                </c:pt>
                <c:pt idx="2786">
                  <c:v>177.49820528210699</c:v>
                </c:pt>
                <c:pt idx="2787">
                  <c:v>177.56191605212899</c:v>
                </c:pt>
                <c:pt idx="2788">
                  <c:v>177.62562682215099</c:v>
                </c:pt>
                <c:pt idx="2789">
                  <c:v>177.68933759217401</c:v>
                </c:pt>
                <c:pt idx="2790">
                  <c:v>177.75304836219601</c:v>
                </c:pt>
                <c:pt idx="2791">
                  <c:v>177.81675913221801</c:v>
                </c:pt>
                <c:pt idx="2792">
                  <c:v>177.880469902241</c:v>
                </c:pt>
                <c:pt idx="2793">
                  <c:v>177.944180672263</c:v>
                </c:pt>
                <c:pt idx="2794">
                  <c:v>178.007891442285</c:v>
                </c:pt>
                <c:pt idx="2795">
                  <c:v>178.071602212307</c:v>
                </c:pt>
                <c:pt idx="2796">
                  <c:v>178.13531298232999</c:v>
                </c:pt>
                <c:pt idx="2797">
                  <c:v>178.19902375235199</c:v>
                </c:pt>
                <c:pt idx="2798">
                  <c:v>178.26273452237399</c:v>
                </c:pt>
                <c:pt idx="2799">
                  <c:v>178.32644529239701</c:v>
                </c:pt>
                <c:pt idx="2800">
                  <c:v>178.39015606241901</c:v>
                </c:pt>
                <c:pt idx="2801">
                  <c:v>178.45386683244101</c:v>
                </c:pt>
                <c:pt idx="2802">
                  <c:v>178.51757760246301</c:v>
                </c:pt>
                <c:pt idx="2803">
                  <c:v>178.581288372486</c:v>
                </c:pt>
                <c:pt idx="2804">
                  <c:v>178.644999142508</c:v>
                </c:pt>
                <c:pt idx="2805">
                  <c:v>178.70870991253</c:v>
                </c:pt>
                <c:pt idx="2806">
                  <c:v>178.77242068255299</c:v>
                </c:pt>
                <c:pt idx="2807">
                  <c:v>178.83613145257499</c:v>
                </c:pt>
                <c:pt idx="2808">
                  <c:v>178.89984222259699</c:v>
                </c:pt>
                <c:pt idx="2809">
                  <c:v>178.96355299261899</c:v>
                </c:pt>
                <c:pt idx="2810">
                  <c:v>179.02726376264201</c:v>
                </c:pt>
                <c:pt idx="2811">
                  <c:v>179.09097453266401</c:v>
                </c:pt>
                <c:pt idx="2812">
                  <c:v>179.154685302686</c:v>
                </c:pt>
                <c:pt idx="2813">
                  <c:v>179.218396072709</c:v>
                </c:pt>
                <c:pt idx="2814">
                  <c:v>179.282106842731</c:v>
                </c:pt>
                <c:pt idx="2815">
                  <c:v>179.345817612753</c:v>
                </c:pt>
                <c:pt idx="2816">
                  <c:v>179.40952838277499</c:v>
                </c:pt>
                <c:pt idx="2817">
                  <c:v>179.47323915279799</c:v>
                </c:pt>
                <c:pt idx="2818">
                  <c:v>179.53694992282001</c:v>
                </c:pt>
                <c:pt idx="2819">
                  <c:v>179.60066069284201</c:v>
                </c:pt>
                <c:pt idx="2820">
                  <c:v>179.66437146286501</c:v>
                </c:pt>
                <c:pt idx="2821">
                  <c:v>179.728082232887</c:v>
                </c:pt>
                <c:pt idx="2822">
                  <c:v>179.791793002909</c:v>
                </c:pt>
                <c:pt idx="2823">
                  <c:v>179.855503772931</c:v>
                </c:pt>
                <c:pt idx="2824">
                  <c:v>179.91921454295399</c:v>
                </c:pt>
                <c:pt idx="2825">
                  <c:v>179.98292531297599</c:v>
                </c:pt>
                <c:pt idx="2826">
                  <c:v>180.04663608299799</c:v>
                </c:pt>
                <c:pt idx="2827">
                  <c:v>180.11034685302101</c:v>
                </c:pt>
                <c:pt idx="2828">
                  <c:v>180.17405762304301</c:v>
                </c:pt>
                <c:pt idx="2829">
                  <c:v>180.23776839306501</c:v>
                </c:pt>
                <c:pt idx="2830">
                  <c:v>180.30147916308701</c:v>
                </c:pt>
                <c:pt idx="2831">
                  <c:v>180.36518993311</c:v>
                </c:pt>
                <c:pt idx="2832">
                  <c:v>180.428900703132</c:v>
                </c:pt>
                <c:pt idx="2833">
                  <c:v>180.492611473154</c:v>
                </c:pt>
                <c:pt idx="2834">
                  <c:v>180.556322243176</c:v>
                </c:pt>
                <c:pt idx="2835">
                  <c:v>180.62003301319899</c:v>
                </c:pt>
                <c:pt idx="2836">
                  <c:v>180.68374378322099</c:v>
                </c:pt>
                <c:pt idx="2837">
                  <c:v>180.74745455324299</c:v>
                </c:pt>
                <c:pt idx="2838">
                  <c:v>180.81116532326601</c:v>
                </c:pt>
                <c:pt idx="2839">
                  <c:v>180.87487609328801</c:v>
                </c:pt>
                <c:pt idx="2840">
                  <c:v>180.93858686331001</c:v>
                </c:pt>
                <c:pt idx="2841">
                  <c:v>181.00229763333201</c:v>
                </c:pt>
                <c:pt idx="2842">
                  <c:v>181.066008403355</c:v>
                </c:pt>
                <c:pt idx="2843">
                  <c:v>181.129719173377</c:v>
                </c:pt>
                <c:pt idx="2844">
                  <c:v>181.193429943399</c:v>
                </c:pt>
                <c:pt idx="2845">
                  <c:v>181.25714071342199</c:v>
                </c:pt>
                <c:pt idx="2846">
                  <c:v>181.32085148344399</c:v>
                </c:pt>
                <c:pt idx="2847">
                  <c:v>181.38456225346599</c:v>
                </c:pt>
                <c:pt idx="2848">
                  <c:v>181.44827302348801</c:v>
                </c:pt>
                <c:pt idx="2849">
                  <c:v>181.51198379351101</c:v>
                </c:pt>
                <c:pt idx="2850">
                  <c:v>181.57569456353301</c:v>
                </c:pt>
                <c:pt idx="2851">
                  <c:v>181.639405333555</c:v>
                </c:pt>
                <c:pt idx="2852">
                  <c:v>181.703116103578</c:v>
                </c:pt>
                <c:pt idx="2853">
                  <c:v>181.7668268736</c:v>
                </c:pt>
                <c:pt idx="2854">
                  <c:v>181.83053764362199</c:v>
                </c:pt>
                <c:pt idx="2855">
                  <c:v>181.89424841364399</c:v>
                </c:pt>
                <c:pt idx="2856">
                  <c:v>181.95795918366699</c:v>
                </c:pt>
                <c:pt idx="2857">
                  <c:v>182.02166995368901</c:v>
                </c:pt>
                <c:pt idx="2858">
                  <c:v>182.08538072371101</c:v>
                </c:pt>
                <c:pt idx="2859">
                  <c:v>182.14909149373401</c:v>
                </c:pt>
                <c:pt idx="2860">
                  <c:v>182.212802263756</c:v>
                </c:pt>
                <c:pt idx="2861">
                  <c:v>182.276513033778</c:v>
                </c:pt>
                <c:pt idx="2862">
                  <c:v>182.3402238038</c:v>
                </c:pt>
                <c:pt idx="2863">
                  <c:v>182.40393457382299</c:v>
                </c:pt>
                <c:pt idx="2864">
                  <c:v>182.46764534384499</c:v>
                </c:pt>
                <c:pt idx="2865">
                  <c:v>182.53135611386699</c:v>
                </c:pt>
                <c:pt idx="2866">
                  <c:v>182.59506688389001</c:v>
                </c:pt>
                <c:pt idx="2867">
                  <c:v>182.65877765391201</c:v>
                </c:pt>
                <c:pt idx="2868">
                  <c:v>182.72248842393401</c:v>
                </c:pt>
                <c:pt idx="2869">
                  <c:v>182.78619919395601</c:v>
                </c:pt>
                <c:pt idx="2870">
                  <c:v>182.849909963979</c:v>
                </c:pt>
                <c:pt idx="2871">
                  <c:v>182.913620734001</c:v>
                </c:pt>
                <c:pt idx="2872">
                  <c:v>182.977331504023</c:v>
                </c:pt>
                <c:pt idx="2873">
                  <c:v>183.04104227404599</c:v>
                </c:pt>
                <c:pt idx="2874">
                  <c:v>183.10475304406799</c:v>
                </c:pt>
                <c:pt idx="2875">
                  <c:v>183.16846381408999</c:v>
                </c:pt>
                <c:pt idx="2876">
                  <c:v>183.23217458411199</c:v>
                </c:pt>
                <c:pt idx="2877">
                  <c:v>183.29588535413501</c:v>
                </c:pt>
                <c:pt idx="2878">
                  <c:v>183.35959612415701</c:v>
                </c:pt>
                <c:pt idx="2879">
                  <c:v>183.42330689417901</c:v>
                </c:pt>
                <c:pt idx="2880">
                  <c:v>183.487017664202</c:v>
                </c:pt>
                <c:pt idx="2881">
                  <c:v>183.550728434224</c:v>
                </c:pt>
                <c:pt idx="2882">
                  <c:v>183.614439204246</c:v>
                </c:pt>
                <c:pt idx="2883">
                  <c:v>183.678149974268</c:v>
                </c:pt>
                <c:pt idx="2884">
                  <c:v>183.74186074429099</c:v>
                </c:pt>
                <c:pt idx="2885">
                  <c:v>183.80557151431299</c:v>
                </c:pt>
                <c:pt idx="2886">
                  <c:v>183.86928228433499</c:v>
                </c:pt>
                <c:pt idx="2887">
                  <c:v>183.93299305435701</c:v>
                </c:pt>
                <c:pt idx="2888">
                  <c:v>183.99670382438001</c:v>
                </c:pt>
                <c:pt idx="2889">
                  <c:v>184.060414594402</c:v>
                </c:pt>
                <c:pt idx="2890">
                  <c:v>184.124125364424</c:v>
                </c:pt>
                <c:pt idx="2891">
                  <c:v>184.187836134447</c:v>
                </c:pt>
                <c:pt idx="2892">
                  <c:v>184.251546904469</c:v>
                </c:pt>
                <c:pt idx="2893">
                  <c:v>184.31525767449099</c:v>
                </c:pt>
                <c:pt idx="2894">
                  <c:v>184.37896844451299</c:v>
                </c:pt>
                <c:pt idx="2895">
                  <c:v>184.44267921453601</c:v>
                </c:pt>
                <c:pt idx="2896">
                  <c:v>184.50638998455801</c:v>
                </c:pt>
                <c:pt idx="2897">
                  <c:v>184.57010075458001</c:v>
                </c:pt>
                <c:pt idx="2898">
                  <c:v>184.633811524603</c:v>
                </c:pt>
                <c:pt idx="2899">
                  <c:v>184.697522294625</c:v>
                </c:pt>
                <c:pt idx="2900">
                  <c:v>184.761233064647</c:v>
                </c:pt>
                <c:pt idx="2901">
                  <c:v>184.824943834669</c:v>
                </c:pt>
                <c:pt idx="2902">
                  <c:v>184.88865460469199</c:v>
                </c:pt>
                <c:pt idx="2903">
                  <c:v>184.95236537471399</c:v>
                </c:pt>
                <c:pt idx="2904">
                  <c:v>185.01607614473599</c:v>
                </c:pt>
                <c:pt idx="2905">
                  <c:v>185.07978691475901</c:v>
                </c:pt>
                <c:pt idx="2906">
                  <c:v>185.14349768478101</c:v>
                </c:pt>
                <c:pt idx="2907">
                  <c:v>185.20720845480301</c:v>
                </c:pt>
                <c:pt idx="2908">
                  <c:v>185.27091922482501</c:v>
                </c:pt>
                <c:pt idx="2909">
                  <c:v>185.334629994848</c:v>
                </c:pt>
                <c:pt idx="2910">
                  <c:v>185.39834076487</c:v>
                </c:pt>
                <c:pt idx="2911">
                  <c:v>185.462051534892</c:v>
                </c:pt>
                <c:pt idx="2912">
                  <c:v>185.52576230491499</c:v>
                </c:pt>
                <c:pt idx="2913">
                  <c:v>185.58947307493699</c:v>
                </c:pt>
                <c:pt idx="2914">
                  <c:v>185.65318384495899</c:v>
                </c:pt>
                <c:pt idx="2915">
                  <c:v>185.71689461498099</c:v>
                </c:pt>
                <c:pt idx="2916">
                  <c:v>185.78060538500401</c:v>
                </c:pt>
                <c:pt idx="2917">
                  <c:v>185.84431615502601</c:v>
                </c:pt>
                <c:pt idx="2918">
                  <c:v>185.90802692504801</c:v>
                </c:pt>
                <c:pt idx="2919">
                  <c:v>185.971737695071</c:v>
                </c:pt>
                <c:pt idx="2920">
                  <c:v>186.035448465093</c:v>
                </c:pt>
                <c:pt idx="2921">
                  <c:v>186.099159235115</c:v>
                </c:pt>
                <c:pt idx="2922">
                  <c:v>186.16287000513699</c:v>
                </c:pt>
                <c:pt idx="2923">
                  <c:v>186.22658077515999</c:v>
                </c:pt>
                <c:pt idx="2924">
                  <c:v>186.29029154518199</c:v>
                </c:pt>
                <c:pt idx="2925">
                  <c:v>186.35400231520401</c:v>
                </c:pt>
                <c:pt idx="2926">
                  <c:v>186.41771308522701</c:v>
                </c:pt>
                <c:pt idx="2927">
                  <c:v>186.48142385524901</c:v>
                </c:pt>
                <c:pt idx="2928">
                  <c:v>186.545134625271</c:v>
                </c:pt>
                <c:pt idx="2929">
                  <c:v>186.608845395293</c:v>
                </c:pt>
                <c:pt idx="2930">
                  <c:v>186.672556165316</c:v>
                </c:pt>
                <c:pt idx="2931">
                  <c:v>186.73626693533799</c:v>
                </c:pt>
                <c:pt idx="2932">
                  <c:v>186.79997770535999</c:v>
                </c:pt>
                <c:pt idx="2933">
                  <c:v>186.86368847538199</c:v>
                </c:pt>
                <c:pt idx="2934">
                  <c:v>186.92739924540501</c:v>
                </c:pt>
                <c:pt idx="2935">
                  <c:v>186.99111001542701</c:v>
                </c:pt>
                <c:pt idx="2936">
                  <c:v>187.05482078544901</c:v>
                </c:pt>
                <c:pt idx="2937">
                  <c:v>187.118531555472</c:v>
                </c:pt>
                <c:pt idx="2938">
                  <c:v>187.182242325494</c:v>
                </c:pt>
                <c:pt idx="2939">
                  <c:v>187.245953095516</c:v>
                </c:pt>
                <c:pt idx="2940">
                  <c:v>187.309663865538</c:v>
                </c:pt>
                <c:pt idx="2941">
                  <c:v>187.37337463556099</c:v>
                </c:pt>
                <c:pt idx="2942">
                  <c:v>187.43708540558299</c:v>
                </c:pt>
                <c:pt idx="2943">
                  <c:v>187.50079617560499</c:v>
                </c:pt>
                <c:pt idx="2944">
                  <c:v>187.56450694562801</c:v>
                </c:pt>
                <c:pt idx="2945">
                  <c:v>187.62821771565001</c:v>
                </c:pt>
                <c:pt idx="2946">
                  <c:v>187.69192848567201</c:v>
                </c:pt>
                <c:pt idx="2947">
                  <c:v>187.75563925569401</c:v>
                </c:pt>
                <c:pt idx="2948">
                  <c:v>187.819350025717</c:v>
                </c:pt>
                <c:pt idx="2949">
                  <c:v>187.883060795739</c:v>
                </c:pt>
                <c:pt idx="2950">
                  <c:v>187.946771565761</c:v>
                </c:pt>
                <c:pt idx="2951">
                  <c:v>188.01048233578399</c:v>
                </c:pt>
                <c:pt idx="2952">
                  <c:v>188.07419310580599</c:v>
                </c:pt>
                <c:pt idx="2953">
                  <c:v>188.13790387582799</c:v>
                </c:pt>
                <c:pt idx="2954">
                  <c:v>188.20161464584999</c:v>
                </c:pt>
                <c:pt idx="2955">
                  <c:v>188.26532541587301</c:v>
                </c:pt>
                <c:pt idx="2956">
                  <c:v>188.32903618589501</c:v>
                </c:pt>
                <c:pt idx="2957">
                  <c:v>188.392746955917</c:v>
                </c:pt>
                <c:pt idx="2958">
                  <c:v>188.45645772594</c:v>
                </c:pt>
                <c:pt idx="2959">
                  <c:v>188.520168495962</c:v>
                </c:pt>
                <c:pt idx="2960">
                  <c:v>188.583879265984</c:v>
                </c:pt>
                <c:pt idx="2961">
                  <c:v>188.64759003600599</c:v>
                </c:pt>
                <c:pt idx="2962">
                  <c:v>188.71130080602899</c:v>
                </c:pt>
                <c:pt idx="2963">
                  <c:v>188.77501157605101</c:v>
                </c:pt>
                <c:pt idx="2964">
                  <c:v>188.83872234607301</c:v>
                </c:pt>
                <c:pt idx="2965">
                  <c:v>188.90243311609601</c:v>
                </c:pt>
                <c:pt idx="2966">
                  <c:v>188.966143886118</c:v>
                </c:pt>
                <c:pt idx="2967">
                  <c:v>189.02985465614</c:v>
                </c:pt>
                <c:pt idx="2968">
                  <c:v>189.093565426162</c:v>
                </c:pt>
                <c:pt idx="2969">
                  <c:v>189.15727619618499</c:v>
                </c:pt>
                <c:pt idx="2970">
                  <c:v>189.22098696620699</c:v>
                </c:pt>
                <c:pt idx="2971">
                  <c:v>189.28469773622899</c:v>
                </c:pt>
                <c:pt idx="2972">
                  <c:v>189.34840850625201</c:v>
                </c:pt>
                <c:pt idx="2973">
                  <c:v>189.41211927627401</c:v>
                </c:pt>
                <c:pt idx="2974">
                  <c:v>189.47583004629601</c:v>
                </c:pt>
                <c:pt idx="2975">
                  <c:v>189.53954081631801</c:v>
                </c:pt>
                <c:pt idx="2976">
                  <c:v>189.603251586341</c:v>
                </c:pt>
                <c:pt idx="2977">
                  <c:v>189.666962356363</c:v>
                </c:pt>
                <c:pt idx="2978">
                  <c:v>189.730673126385</c:v>
                </c:pt>
                <c:pt idx="2979">
                  <c:v>189.794383896407</c:v>
                </c:pt>
                <c:pt idx="2980">
                  <c:v>189.85809466642999</c:v>
                </c:pt>
                <c:pt idx="2981">
                  <c:v>189.92180543645199</c:v>
                </c:pt>
                <c:pt idx="2982">
                  <c:v>189.98551620647399</c:v>
                </c:pt>
                <c:pt idx="2983">
                  <c:v>190.04922697649701</c:v>
                </c:pt>
                <c:pt idx="2984">
                  <c:v>190.11293774651901</c:v>
                </c:pt>
                <c:pt idx="2985">
                  <c:v>190.17664851654101</c:v>
                </c:pt>
                <c:pt idx="2986">
                  <c:v>190.24035928656301</c:v>
                </c:pt>
                <c:pt idx="2987">
                  <c:v>190.304070056586</c:v>
                </c:pt>
                <c:pt idx="2988">
                  <c:v>190.367780826608</c:v>
                </c:pt>
                <c:pt idx="2989">
                  <c:v>190.43149159663</c:v>
                </c:pt>
                <c:pt idx="2990">
                  <c:v>190.49520236665299</c:v>
                </c:pt>
                <c:pt idx="2991">
                  <c:v>190.55891313667499</c:v>
                </c:pt>
                <c:pt idx="2992">
                  <c:v>190.62262390669699</c:v>
                </c:pt>
                <c:pt idx="2993">
                  <c:v>190.68633467671901</c:v>
                </c:pt>
                <c:pt idx="2994">
                  <c:v>190.75004544674201</c:v>
                </c:pt>
                <c:pt idx="2995">
                  <c:v>190.81375621676401</c:v>
                </c:pt>
                <c:pt idx="2996">
                  <c:v>190.877466986786</c:v>
                </c:pt>
                <c:pt idx="2997">
                  <c:v>190.941177756809</c:v>
                </c:pt>
                <c:pt idx="2998">
                  <c:v>191.004888526831</c:v>
                </c:pt>
                <c:pt idx="2999">
                  <c:v>191.06859929685299</c:v>
                </c:pt>
                <c:pt idx="3000">
                  <c:v>191.13231006687499</c:v>
                </c:pt>
                <c:pt idx="3001">
                  <c:v>191.19602083689799</c:v>
                </c:pt>
                <c:pt idx="3002">
                  <c:v>191.25973160692001</c:v>
                </c:pt>
                <c:pt idx="3003">
                  <c:v>191.32344237694201</c:v>
                </c:pt>
                <c:pt idx="3004">
                  <c:v>191.38715314696501</c:v>
                </c:pt>
                <c:pt idx="3005">
                  <c:v>191.450863916987</c:v>
                </c:pt>
                <c:pt idx="3006">
                  <c:v>191.514574687009</c:v>
                </c:pt>
                <c:pt idx="3007">
                  <c:v>191.578285457031</c:v>
                </c:pt>
                <c:pt idx="3008">
                  <c:v>191.64199622705399</c:v>
                </c:pt>
                <c:pt idx="3009">
                  <c:v>191.70570699707599</c:v>
                </c:pt>
                <c:pt idx="3010">
                  <c:v>191.76941776709799</c:v>
                </c:pt>
                <c:pt idx="3011">
                  <c:v>191.83312853712101</c:v>
                </c:pt>
                <c:pt idx="3012">
                  <c:v>191.89683930714301</c:v>
                </c:pt>
                <c:pt idx="3013">
                  <c:v>191.96055007716501</c:v>
                </c:pt>
                <c:pt idx="3014">
                  <c:v>192.02426084718701</c:v>
                </c:pt>
                <c:pt idx="3015">
                  <c:v>192.08797161721</c:v>
                </c:pt>
                <c:pt idx="3016">
                  <c:v>192.151682387232</c:v>
                </c:pt>
                <c:pt idx="3017">
                  <c:v>192.215393157254</c:v>
                </c:pt>
                <c:pt idx="3018">
                  <c:v>192.27910392727699</c:v>
                </c:pt>
                <c:pt idx="3019">
                  <c:v>192.34281469729899</c:v>
                </c:pt>
                <c:pt idx="3020">
                  <c:v>192.40652546732099</c:v>
                </c:pt>
                <c:pt idx="3021">
                  <c:v>192.47023623734299</c:v>
                </c:pt>
                <c:pt idx="3022">
                  <c:v>192.53394700736601</c:v>
                </c:pt>
                <c:pt idx="3023">
                  <c:v>192.59765777738801</c:v>
                </c:pt>
                <c:pt idx="3024">
                  <c:v>192.66136854741001</c:v>
                </c:pt>
                <c:pt idx="3025">
                  <c:v>192.725079317433</c:v>
                </c:pt>
                <c:pt idx="3026">
                  <c:v>192.788790087455</c:v>
                </c:pt>
                <c:pt idx="3027">
                  <c:v>192.852500857477</c:v>
                </c:pt>
                <c:pt idx="3028">
                  <c:v>192.916211627499</c:v>
                </c:pt>
                <c:pt idx="3029">
                  <c:v>192.97992239752199</c:v>
                </c:pt>
                <c:pt idx="3030">
                  <c:v>193.04363316754399</c:v>
                </c:pt>
                <c:pt idx="3031">
                  <c:v>193.10734393756599</c:v>
                </c:pt>
                <c:pt idx="3032">
                  <c:v>193.17105470758801</c:v>
                </c:pt>
                <c:pt idx="3033">
                  <c:v>193.23476547761101</c:v>
                </c:pt>
                <c:pt idx="3034">
                  <c:v>193.298476247633</c:v>
                </c:pt>
                <c:pt idx="3035">
                  <c:v>193.362187017655</c:v>
                </c:pt>
                <c:pt idx="3036">
                  <c:v>193.425897787678</c:v>
                </c:pt>
                <c:pt idx="3037">
                  <c:v>193.4896085577</c:v>
                </c:pt>
                <c:pt idx="3038">
                  <c:v>193.55331932772199</c:v>
                </c:pt>
                <c:pt idx="3039">
                  <c:v>193.61703009774399</c:v>
                </c:pt>
                <c:pt idx="3040">
                  <c:v>193.68074086776701</c:v>
                </c:pt>
                <c:pt idx="3041">
                  <c:v>193.74445163778901</c:v>
                </c:pt>
                <c:pt idx="3042">
                  <c:v>193.80816240781101</c:v>
                </c:pt>
                <c:pt idx="3043">
                  <c:v>193.871873177834</c:v>
                </c:pt>
                <c:pt idx="3044">
                  <c:v>193.935583947856</c:v>
                </c:pt>
                <c:pt idx="3045">
                  <c:v>193.999294717878</c:v>
                </c:pt>
                <c:pt idx="3046">
                  <c:v>194.0630054879</c:v>
                </c:pt>
                <c:pt idx="3047">
                  <c:v>194.12671625792299</c:v>
                </c:pt>
                <c:pt idx="3048">
                  <c:v>194.19042702794499</c:v>
                </c:pt>
                <c:pt idx="3049">
                  <c:v>194.25413779796699</c:v>
                </c:pt>
                <c:pt idx="3050">
                  <c:v>194.31784856799001</c:v>
                </c:pt>
                <c:pt idx="3051">
                  <c:v>194.38155933801201</c:v>
                </c:pt>
                <c:pt idx="3052">
                  <c:v>194.44527010803401</c:v>
                </c:pt>
                <c:pt idx="3053">
                  <c:v>194.50898087805601</c:v>
                </c:pt>
                <c:pt idx="3054">
                  <c:v>194.572691648079</c:v>
                </c:pt>
                <c:pt idx="3055">
                  <c:v>194.636402418101</c:v>
                </c:pt>
                <c:pt idx="3056">
                  <c:v>194.700113188123</c:v>
                </c:pt>
                <c:pt idx="3057">
                  <c:v>194.76382395814599</c:v>
                </c:pt>
                <c:pt idx="3058">
                  <c:v>194.82753472816799</c:v>
                </c:pt>
                <c:pt idx="3059">
                  <c:v>194.89124549818999</c:v>
                </c:pt>
                <c:pt idx="3060">
                  <c:v>194.95495626821199</c:v>
                </c:pt>
                <c:pt idx="3061">
                  <c:v>195.01866703823501</c:v>
                </c:pt>
                <c:pt idx="3062">
                  <c:v>195.08237780825701</c:v>
                </c:pt>
                <c:pt idx="3063">
                  <c:v>195.14608857827901</c:v>
                </c:pt>
                <c:pt idx="3064">
                  <c:v>195.209799348302</c:v>
                </c:pt>
                <c:pt idx="3065">
                  <c:v>195.273510118324</c:v>
                </c:pt>
                <c:pt idx="3066">
                  <c:v>195.337220888346</c:v>
                </c:pt>
                <c:pt idx="3067">
                  <c:v>195.40093165836799</c:v>
                </c:pt>
                <c:pt idx="3068">
                  <c:v>195.46464242839099</c:v>
                </c:pt>
                <c:pt idx="3069">
                  <c:v>195.52835319841299</c:v>
                </c:pt>
                <c:pt idx="3070">
                  <c:v>195.59206396843501</c:v>
                </c:pt>
                <c:pt idx="3071">
                  <c:v>195.65577473845801</c:v>
                </c:pt>
                <c:pt idx="3072">
                  <c:v>195.71948550848001</c:v>
                </c:pt>
                <c:pt idx="3073">
                  <c:v>195.783196278502</c:v>
                </c:pt>
                <c:pt idx="3074">
                  <c:v>195.846907048524</c:v>
                </c:pt>
                <c:pt idx="3075">
                  <c:v>195.910617818547</c:v>
                </c:pt>
                <c:pt idx="3076">
                  <c:v>195.97432858856899</c:v>
                </c:pt>
                <c:pt idx="3077">
                  <c:v>196.03803935859099</c:v>
                </c:pt>
                <c:pt idx="3078">
                  <c:v>196.10175012861299</c:v>
                </c:pt>
                <c:pt idx="3079">
                  <c:v>196.16546089863601</c:v>
                </c:pt>
                <c:pt idx="3080">
                  <c:v>196.22917166865801</c:v>
                </c:pt>
                <c:pt idx="3081">
                  <c:v>196.29288243868001</c:v>
                </c:pt>
                <c:pt idx="3082">
                  <c:v>196.356593208703</c:v>
                </c:pt>
                <c:pt idx="3083">
                  <c:v>196.420303978725</c:v>
                </c:pt>
                <c:pt idx="3084">
                  <c:v>196.484014748747</c:v>
                </c:pt>
                <c:pt idx="3085">
                  <c:v>196.547725518769</c:v>
                </c:pt>
                <c:pt idx="3086">
                  <c:v>196.61143628879199</c:v>
                </c:pt>
                <c:pt idx="3087">
                  <c:v>196.67514705881399</c:v>
                </c:pt>
                <c:pt idx="3088">
                  <c:v>196.73885782883599</c:v>
                </c:pt>
                <c:pt idx="3089">
                  <c:v>196.80256859885901</c:v>
                </c:pt>
                <c:pt idx="3090">
                  <c:v>196.86627936888101</c:v>
                </c:pt>
                <c:pt idx="3091">
                  <c:v>196.92999013890301</c:v>
                </c:pt>
                <c:pt idx="3092">
                  <c:v>196.99370090892501</c:v>
                </c:pt>
                <c:pt idx="3093">
                  <c:v>197.057411678948</c:v>
                </c:pt>
                <c:pt idx="3094">
                  <c:v>197.12112244897</c:v>
                </c:pt>
                <c:pt idx="3095">
                  <c:v>197.184833218992</c:v>
                </c:pt>
                <c:pt idx="3096">
                  <c:v>197.24854398901499</c:v>
                </c:pt>
                <c:pt idx="3097">
                  <c:v>197.31225475903699</c:v>
                </c:pt>
                <c:pt idx="3098">
                  <c:v>197.37596552905899</c:v>
                </c:pt>
                <c:pt idx="3099">
                  <c:v>197.43967629908099</c:v>
                </c:pt>
                <c:pt idx="3100">
                  <c:v>197.50338706910401</c:v>
                </c:pt>
                <c:pt idx="3101">
                  <c:v>197.56709783912601</c:v>
                </c:pt>
                <c:pt idx="3102">
                  <c:v>197.630808609148</c:v>
                </c:pt>
                <c:pt idx="3103">
                  <c:v>197.694519379171</c:v>
                </c:pt>
                <c:pt idx="3104">
                  <c:v>197.758230149193</c:v>
                </c:pt>
                <c:pt idx="3105">
                  <c:v>197.821940919215</c:v>
                </c:pt>
                <c:pt idx="3106">
                  <c:v>197.88565168923699</c:v>
                </c:pt>
                <c:pt idx="3107">
                  <c:v>197.94936245925999</c:v>
                </c:pt>
                <c:pt idx="3108">
                  <c:v>198.01307322928201</c:v>
                </c:pt>
                <c:pt idx="3109">
                  <c:v>198.07678399930401</c:v>
                </c:pt>
                <c:pt idx="3110">
                  <c:v>198.14049476932701</c:v>
                </c:pt>
                <c:pt idx="3111">
                  <c:v>198.204205539349</c:v>
                </c:pt>
                <c:pt idx="3112">
                  <c:v>198.267916309371</c:v>
                </c:pt>
                <c:pt idx="3113">
                  <c:v>198.331627079393</c:v>
                </c:pt>
                <c:pt idx="3114">
                  <c:v>198.39533784941599</c:v>
                </c:pt>
                <c:pt idx="3115">
                  <c:v>198.45904861943799</c:v>
                </c:pt>
                <c:pt idx="3116">
                  <c:v>198.52275938945999</c:v>
                </c:pt>
                <c:pt idx="3117">
                  <c:v>198.58647015948301</c:v>
                </c:pt>
                <c:pt idx="3118">
                  <c:v>198.65018092950501</c:v>
                </c:pt>
                <c:pt idx="3119">
                  <c:v>198.71389169952701</c:v>
                </c:pt>
                <c:pt idx="3120">
                  <c:v>198.77760246954901</c:v>
                </c:pt>
                <c:pt idx="3121">
                  <c:v>198.841313239572</c:v>
                </c:pt>
                <c:pt idx="3122">
                  <c:v>198.905024009594</c:v>
                </c:pt>
                <c:pt idx="3123">
                  <c:v>198.968734779616</c:v>
                </c:pt>
                <c:pt idx="3124">
                  <c:v>199.032445549638</c:v>
                </c:pt>
                <c:pt idx="3125">
                  <c:v>199.09615631966099</c:v>
                </c:pt>
                <c:pt idx="3126">
                  <c:v>199.15986708968299</c:v>
                </c:pt>
                <c:pt idx="3127">
                  <c:v>199.22357785970499</c:v>
                </c:pt>
                <c:pt idx="3128">
                  <c:v>199.28728862972801</c:v>
                </c:pt>
                <c:pt idx="3129">
                  <c:v>199.35099939975001</c:v>
                </c:pt>
                <c:pt idx="3130">
                  <c:v>199.41471016977201</c:v>
                </c:pt>
                <c:pt idx="3131">
                  <c:v>199.47842093979401</c:v>
                </c:pt>
                <c:pt idx="3132">
                  <c:v>199.542131709817</c:v>
                </c:pt>
                <c:pt idx="3133">
                  <c:v>199.605842479839</c:v>
                </c:pt>
                <c:pt idx="3134">
                  <c:v>199.669553249861</c:v>
                </c:pt>
                <c:pt idx="3135">
                  <c:v>199.73326401988399</c:v>
                </c:pt>
                <c:pt idx="3136">
                  <c:v>199.79697478990599</c:v>
                </c:pt>
                <c:pt idx="3137">
                  <c:v>199.86068555992799</c:v>
                </c:pt>
                <c:pt idx="3138">
                  <c:v>199.92439632995001</c:v>
                </c:pt>
                <c:pt idx="3139">
                  <c:v>199.98810709997301</c:v>
                </c:pt>
                <c:pt idx="3140">
                  <c:v>200.05181786999501</c:v>
                </c:pt>
                <c:pt idx="3141">
                  <c:v>200.115528640017</c:v>
                </c:pt>
                <c:pt idx="3142">
                  <c:v>200.17923941004</c:v>
                </c:pt>
                <c:pt idx="3143">
                  <c:v>200.242950180062</c:v>
                </c:pt>
                <c:pt idx="3144">
                  <c:v>200.30666095008399</c:v>
                </c:pt>
                <c:pt idx="3145">
                  <c:v>200.37037172010599</c:v>
                </c:pt>
                <c:pt idx="3146">
                  <c:v>200.43408249012899</c:v>
                </c:pt>
                <c:pt idx="3147">
                  <c:v>200.49779326015101</c:v>
                </c:pt>
                <c:pt idx="3148">
                  <c:v>200.56150403017301</c:v>
                </c:pt>
                <c:pt idx="3149">
                  <c:v>200.62521480019601</c:v>
                </c:pt>
                <c:pt idx="3150">
                  <c:v>200.688925570218</c:v>
                </c:pt>
                <c:pt idx="3151">
                  <c:v>200.75263634024</c:v>
                </c:pt>
                <c:pt idx="3152">
                  <c:v>200.816347110262</c:v>
                </c:pt>
                <c:pt idx="3153">
                  <c:v>200.88005788028499</c:v>
                </c:pt>
                <c:pt idx="3154">
                  <c:v>200.94376865030699</c:v>
                </c:pt>
                <c:pt idx="3155">
                  <c:v>201.00747942032899</c:v>
                </c:pt>
                <c:pt idx="3156">
                  <c:v>201.07119019035201</c:v>
                </c:pt>
                <c:pt idx="3157">
                  <c:v>201.13490096037401</c:v>
                </c:pt>
                <c:pt idx="3158">
                  <c:v>201.19861173039601</c:v>
                </c:pt>
                <c:pt idx="3159">
                  <c:v>201.26232250041801</c:v>
                </c:pt>
                <c:pt idx="3160">
                  <c:v>201.326033270441</c:v>
                </c:pt>
                <c:pt idx="3161">
                  <c:v>201.389744040463</c:v>
                </c:pt>
                <c:pt idx="3162">
                  <c:v>201.453454810485</c:v>
                </c:pt>
                <c:pt idx="3163">
                  <c:v>201.51716558050799</c:v>
                </c:pt>
                <c:pt idx="3164">
                  <c:v>201.58087635052999</c:v>
                </c:pt>
                <c:pt idx="3165">
                  <c:v>201.64458712055199</c:v>
                </c:pt>
                <c:pt idx="3166">
                  <c:v>201.70829789057399</c:v>
                </c:pt>
                <c:pt idx="3167">
                  <c:v>201.77200866059701</c:v>
                </c:pt>
                <c:pt idx="3168">
                  <c:v>201.83571943061901</c:v>
                </c:pt>
                <c:pt idx="3169">
                  <c:v>201.89943020064101</c:v>
                </c:pt>
                <c:pt idx="3170">
                  <c:v>201.963140970664</c:v>
                </c:pt>
                <c:pt idx="3171">
                  <c:v>202.026851740686</c:v>
                </c:pt>
                <c:pt idx="3172">
                  <c:v>202.090562510708</c:v>
                </c:pt>
                <c:pt idx="3173">
                  <c:v>202.15427328073</c:v>
                </c:pt>
                <c:pt idx="3174">
                  <c:v>202.21798405075299</c:v>
                </c:pt>
                <c:pt idx="3175">
                  <c:v>202.28169482077499</c:v>
                </c:pt>
                <c:pt idx="3176">
                  <c:v>202.34540559079699</c:v>
                </c:pt>
                <c:pt idx="3177">
                  <c:v>202.40911636081901</c:v>
                </c:pt>
                <c:pt idx="3178">
                  <c:v>202.47282713084201</c:v>
                </c:pt>
                <c:pt idx="3179">
                  <c:v>202.536537900864</c:v>
                </c:pt>
                <c:pt idx="3180">
                  <c:v>202.600248670886</c:v>
                </c:pt>
                <c:pt idx="3181">
                  <c:v>202.663959440909</c:v>
                </c:pt>
                <c:pt idx="3182">
                  <c:v>202.727670210931</c:v>
                </c:pt>
                <c:pt idx="3183">
                  <c:v>202.79138098095299</c:v>
                </c:pt>
                <c:pt idx="3184">
                  <c:v>202.85509175097499</c:v>
                </c:pt>
                <c:pt idx="3185">
                  <c:v>202.91880252099801</c:v>
                </c:pt>
                <c:pt idx="3186">
                  <c:v>202.98251329102001</c:v>
                </c:pt>
                <c:pt idx="3187">
                  <c:v>203.04622406104201</c:v>
                </c:pt>
                <c:pt idx="3188">
                  <c:v>203.109934831065</c:v>
                </c:pt>
                <c:pt idx="3189">
                  <c:v>203.173645601087</c:v>
                </c:pt>
                <c:pt idx="3190">
                  <c:v>203.237356371109</c:v>
                </c:pt>
                <c:pt idx="3191">
                  <c:v>203.301067141131</c:v>
                </c:pt>
                <c:pt idx="3192">
                  <c:v>203.36477791115399</c:v>
                </c:pt>
                <c:pt idx="3193">
                  <c:v>203.42848868117599</c:v>
                </c:pt>
                <c:pt idx="3194">
                  <c:v>203.49219945119799</c:v>
                </c:pt>
                <c:pt idx="3195">
                  <c:v>203.55591022122101</c:v>
                </c:pt>
                <c:pt idx="3196">
                  <c:v>203.61962099124301</c:v>
                </c:pt>
                <c:pt idx="3197">
                  <c:v>203.68333176126501</c:v>
                </c:pt>
                <c:pt idx="3198">
                  <c:v>203.74704253128701</c:v>
                </c:pt>
                <c:pt idx="3199">
                  <c:v>203.81075330131</c:v>
                </c:pt>
                <c:pt idx="3200">
                  <c:v>203.874464071332</c:v>
                </c:pt>
                <c:pt idx="3201">
                  <c:v>203.938174841354</c:v>
                </c:pt>
                <c:pt idx="3202">
                  <c:v>204.00188561137699</c:v>
                </c:pt>
                <c:pt idx="3203">
                  <c:v>204.06559638139899</c:v>
                </c:pt>
                <c:pt idx="3204">
                  <c:v>204.12930715142099</c:v>
                </c:pt>
                <c:pt idx="3205">
                  <c:v>204.19301792144299</c:v>
                </c:pt>
                <c:pt idx="3206">
                  <c:v>204.25672869146601</c:v>
                </c:pt>
                <c:pt idx="3207">
                  <c:v>204.32043946148801</c:v>
                </c:pt>
                <c:pt idx="3208">
                  <c:v>204.38415023151001</c:v>
                </c:pt>
                <c:pt idx="3209">
                  <c:v>204.447861001533</c:v>
                </c:pt>
                <c:pt idx="3210">
                  <c:v>204.511571771555</c:v>
                </c:pt>
                <c:pt idx="3211">
                  <c:v>204.575282541577</c:v>
                </c:pt>
                <c:pt idx="3212">
                  <c:v>204.63899331159899</c:v>
                </c:pt>
                <c:pt idx="3213">
                  <c:v>204.70270408162199</c:v>
                </c:pt>
                <c:pt idx="3214">
                  <c:v>204.76641485164399</c:v>
                </c:pt>
                <c:pt idx="3215">
                  <c:v>204.83012562166601</c:v>
                </c:pt>
                <c:pt idx="3216">
                  <c:v>204.89383639168901</c:v>
                </c:pt>
                <c:pt idx="3217">
                  <c:v>204.95754716171101</c:v>
                </c:pt>
                <c:pt idx="3218">
                  <c:v>205.021257931733</c:v>
                </c:pt>
                <c:pt idx="3219">
                  <c:v>205.084968701755</c:v>
                </c:pt>
                <c:pt idx="3220">
                  <c:v>205.148679471778</c:v>
                </c:pt>
                <c:pt idx="3221">
                  <c:v>205.21239024179999</c:v>
                </c:pt>
                <c:pt idx="3222">
                  <c:v>205.27610101182199</c:v>
                </c:pt>
                <c:pt idx="3223">
                  <c:v>205.33981178184399</c:v>
                </c:pt>
                <c:pt idx="3224">
                  <c:v>205.40352255186701</c:v>
                </c:pt>
                <c:pt idx="3225">
                  <c:v>205.46723332188901</c:v>
                </c:pt>
                <c:pt idx="3226">
                  <c:v>205.53094409191101</c:v>
                </c:pt>
                <c:pt idx="3227">
                  <c:v>205.594654861934</c:v>
                </c:pt>
                <c:pt idx="3228">
                  <c:v>205.658365631956</c:v>
                </c:pt>
                <c:pt idx="3229">
                  <c:v>205.722076401978</c:v>
                </c:pt>
                <c:pt idx="3230">
                  <c:v>205.785787172</c:v>
                </c:pt>
                <c:pt idx="3231">
                  <c:v>205.84949794202299</c:v>
                </c:pt>
                <c:pt idx="3232">
                  <c:v>205.91320871204499</c:v>
                </c:pt>
                <c:pt idx="3233">
                  <c:v>205.97691948206699</c:v>
                </c:pt>
                <c:pt idx="3234">
                  <c:v>206.04063025209001</c:v>
                </c:pt>
                <c:pt idx="3235">
                  <c:v>206.10434102211201</c:v>
                </c:pt>
                <c:pt idx="3236">
                  <c:v>206.16805179213401</c:v>
                </c:pt>
                <c:pt idx="3237">
                  <c:v>206.23176256215601</c:v>
                </c:pt>
                <c:pt idx="3238">
                  <c:v>206.295473332179</c:v>
                </c:pt>
                <c:pt idx="3239">
                  <c:v>206.359184102201</c:v>
                </c:pt>
                <c:pt idx="3240">
                  <c:v>206.422894872223</c:v>
                </c:pt>
                <c:pt idx="3241">
                  <c:v>206.48660564224599</c:v>
                </c:pt>
                <c:pt idx="3242">
                  <c:v>206.55031641226799</c:v>
                </c:pt>
                <c:pt idx="3243">
                  <c:v>206.61402718228999</c:v>
                </c:pt>
                <c:pt idx="3244">
                  <c:v>206.67773795231199</c:v>
                </c:pt>
                <c:pt idx="3245">
                  <c:v>206.74144872233501</c:v>
                </c:pt>
                <c:pt idx="3246">
                  <c:v>206.80515949235701</c:v>
                </c:pt>
                <c:pt idx="3247">
                  <c:v>206.868870262379</c:v>
                </c:pt>
                <c:pt idx="3248">
                  <c:v>206.932581032402</c:v>
                </c:pt>
                <c:pt idx="3249">
                  <c:v>206.996291802424</c:v>
                </c:pt>
                <c:pt idx="3250">
                  <c:v>207.060002572446</c:v>
                </c:pt>
                <c:pt idx="3251">
                  <c:v>207.12371334246799</c:v>
                </c:pt>
                <c:pt idx="3252">
                  <c:v>207.18742411249099</c:v>
                </c:pt>
                <c:pt idx="3253">
                  <c:v>207.25113488251301</c:v>
                </c:pt>
                <c:pt idx="3254">
                  <c:v>207.31484565253501</c:v>
                </c:pt>
                <c:pt idx="3255">
                  <c:v>207.37855642255801</c:v>
                </c:pt>
                <c:pt idx="3256">
                  <c:v>207.44226719258</c:v>
                </c:pt>
                <c:pt idx="3257">
                  <c:v>207.505977962602</c:v>
                </c:pt>
                <c:pt idx="3258">
                  <c:v>207.569688732624</c:v>
                </c:pt>
                <c:pt idx="3259">
                  <c:v>207.63339950264699</c:v>
                </c:pt>
                <c:pt idx="3260">
                  <c:v>207.69711027266899</c:v>
                </c:pt>
                <c:pt idx="3261">
                  <c:v>207.76082104269099</c:v>
                </c:pt>
                <c:pt idx="3262">
                  <c:v>207.82453181271401</c:v>
                </c:pt>
                <c:pt idx="3263">
                  <c:v>207.88824258273601</c:v>
                </c:pt>
                <c:pt idx="3264">
                  <c:v>207.95195335275801</c:v>
                </c:pt>
                <c:pt idx="3265">
                  <c:v>208.01566412278001</c:v>
                </c:pt>
                <c:pt idx="3266">
                  <c:v>208.079374892803</c:v>
                </c:pt>
                <c:pt idx="3267">
                  <c:v>208.143085662825</c:v>
                </c:pt>
                <c:pt idx="3268">
                  <c:v>208.206796432847</c:v>
                </c:pt>
                <c:pt idx="3269">
                  <c:v>208.270507202869</c:v>
                </c:pt>
                <c:pt idx="3270">
                  <c:v>208.33421797289199</c:v>
                </c:pt>
                <c:pt idx="3271">
                  <c:v>208.39792874291399</c:v>
                </c:pt>
                <c:pt idx="3272">
                  <c:v>208.46163951293599</c:v>
                </c:pt>
                <c:pt idx="3273">
                  <c:v>208.52535028295901</c:v>
                </c:pt>
                <c:pt idx="3274">
                  <c:v>208.58906105298101</c:v>
                </c:pt>
                <c:pt idx="3275">
                  <c:v>208.65277182300301</c:v>
                </c:pt>
                <c:pt idx="3276">
                  <c:v>208.71648259302501</c:v>
                </c:pt>
                <c:pt idx="3277">
                  <c:v>208.780193363048</c:v>
                </c:pt>
                <c:pt idx="3278">
                  <c:v>208.84390413307</c:v>
                </c:pt>
                <c:pt idx="3279">
                  <c:v>208.907614903092</c:v>
                </c:pt>
                <c:pt idx="3280">
                  <c:v>208.97132567311499</c:v>
                </c:pt>
                <c:pt idx="3281">
                  <c:v>209.03503644313699</c:v>
                </c:pt>
                <c:pt idx="3282">
                  <c:v>209.09874721315899</c:v>
                </c:pt>
                <c:pt idx="3283">
                  <c:v>209.16245798318101</c:v>
                </c:pt>
                <c:pt idx="3284">
                  <c:v>209.22616875320401</c:v>
                </c:pt>
                <c:pt idx="3285">
                  <c:v>209.28987952322601</c:v>
                </c:pt>
                <c:pt idx="3286">
                  <c:v>209.353590293248</c:v>
                </c:pt>
                <c:pt idx="3287">
                  <c:v>209.417301063271</c:v>
                </c:pt>
                <c:pt idx="3288">
                  <c:v>209.481011833293</c:v>
                </c:pt>
                <c:pt idx="3289">
                  <c:v>209.54472260331499</c:v>
                </c:pt>
                <c:pt idx="3290">
                  <c:v>209.60843337333699</c:v>
                </c:pt>
                <c:pt idx="3291">
                  <c:v>209.67214414335999</c:v>
                </c:pt>
                <c:pt idx="3292">
                  <c:v>209.73585491338201</c:v>
                </c:pt>
                <c:pt idx="3293">
                  <c:v>209.79956568340401</c:v>
                </c:pt>
                <c:pt idx="3294">
                  <c:v>209.86327645342701</c:v>
                </c:pt>
                <c:pt idx="3295">
                  <c:v>209.926987223449</c:v>
                </c:pt>
                <c:pt idx="3296">
                  <c:v>209.990697993471</c:v>
                </c:pt>
                <c:pt idx="3297">
                  <c:v>210.054408763493</c:v>
                </c:pt>
                <c:pt idx="3298">
                  <c:v>210.11811953351599</c:v>
                </c:pt>
                <c:pt idx="3299">
                  <c:v>210.18183030353799</c:v>
                </c:pt>
                <c:pt idx="3300">
                  <c:v>210.24554107355999</c:v>
                </c:pt>
                <c:pt idx="3301">
                  <c:v>210.30925184358301</c:v>
                </c:pt>
                <c:pt idx="3302">
                  <c:v>210.37296261360501</c:v>
                </c:pt>
                <c:pt idx="3303">
                  <c:v>210.43667338362701</c:v>
                </c:pt>
                <c:pt idx="3304">
                  <c:v>210.50038415364901</c:v>
                </c:pt>
                <c:pt idx="3305">
                  <c:v>210.564094923672</c:v>
                </c:pt>
                <c:pt idx="3306">
                  <c:v>210.627805693694</c:v>
                </c:pt>
                <c:pt idx="3307">
                  <c:v>210.691516463716</c:v>
                </c:pt>
                <c:pt idx="3308">
                  <c:v>210.75522723373899</c:v>
                </c:pt>
                <c:pt idx="3309">
                  <c:v>210.81893800376099</c:v>
                </c:pt>
                <c:pt idx="3310">
                  <c:v>210.88264877378299</c:v>
                </c:pt>
                <c:pt idx="3311">
                  <c:v>210.94635954380499</c:v>
                </c:pt>
                <c:pt idx="3312">
                  <c:v>211.01007031382801</c:v>
                </c:pt>
                <c:pt idx="3313">
                  <c:v>211.07378108385001</c:v>
                </c:pt>
                <c:pt idx="3314">
                  <c:v>211.13749185387201</c:v>
                </c:pt>
                <c:pt idx="3315">
                  <c:v>211.201202623895</c:v>
                </c:pt>
                <c:pt idx="3316">
                  <c:v>211.264913393917</c:v>
                </c:pt>
                <c:pt idx="3317">
                  <c:v>211.328624163939</c:v>
                </c:pt>
                <c:pt idx="3318">
                  <c:v>211.392334933961</c:v>
                </c:pt>
                <c:pt idx="3319">
                  <c:v>211.45604570398399</c:v>
                </c:pt>
                <c:pt idx="3320">
                  <c:v>211.51975647400599</c:v>
                </c:pt>
                <c:pt idx="3321">
                  <c:v>211.58346724402799</c:v>
                </c:pt>
                <c:pt idx="3322">
                  <c:v>211.64717801405001</c:v>
                </c:pt>
                <c:pt idx="3323">
                  <c:v>211.71088878407301</c:v>
                </c:pt>
                <c:pt idx="3324">
                  <c:v>211.774599554095</c:v>
                </c:pt>
                <c:pt idx="3325">
                  <c:v>211.838310324117</c:v>
                </c:pt>
                <c:pt idx="3326">
                  <c:v>211.90202109414</c:v>
                </c:pt>
                <c:pt idx="3327">
                  <c:v>211.965731864162</c:v>
                </c:pt>
                <c:pt idx="3328">
                  <c:v>212.02944263418399</c:v>
                </c:pt>
                <c:pt idx="3329">
                  <c:v>212.09315340420599</c:v>
                </c:pt>
                <c:pt idx="3330">
                  <c:v>212.15686417422901</c:v>
                </c:pt>
                <c:pt idx="3331">
                  <c:v>212.22057494425101</c:v>
                </c:pt>
                <c:pt idx="3332">
                  <c:v>212.28428571427301</c:v>
                </c:pt>
                <c:pt idx="3333">
                  <c:v>212.347996484296</c:v>
                </c:pt>
                <c:pt idx="3334">
                  <c:v>212.411707254318</c:v>
                </c:pt>
                <c:pt idx="3335">
                  <c:v>212.47541802434</c:v>
                </c:pt>
                <c:pt idx="3336">
                  <c:v>212.539128794362</c:v>
                </c:pt>
                <c:pt idx="3337">
                  <c:v>212.60283956438499</c:v>
                </c:pt>
                <c:pt idx="3338">
                  <c:v>212.66655033440699</c:v>
                </c:pt>
                <c:pt idx="3339">
                  <c:v>212.73026110442899</c:v>
                </c:pt>
                <c:pt idx="3340">
                  <c:v>212.79397187445201</c:v>
                </c:pt>
                <c:pt idx="3341">
                  <c:v>212.85768264447401</c:v>
                </c:pt>
                <c:pt idx="3342">
                  <c:v>212.92139341449601</c:v>
                </c:pt>
                <c:pt idx="3343">
                  <c:v>212.98510418451801</c:v>
                </c:pt>
                <c:pt idx="3344">
                  <c:v>213.048814954541</c:v>
                </c:pt>
                <c:pt idx="3345">
                  <c:v>213.112525724563</c:v>
                </c:pt>
                <c:pt idx="3346">
                  <c:v>213.176236494585</c:v>
                </c:pt>
                <c:pt idx="3347">
                  <c:v>213.23994726460799</c:v>
                </c:pt>
                <c:pt idx="3348">
                  <c:v>213.30365803462999</c:v>
                </c:pt>
                <c:pt idx="3349">
                  <c:v>213.36736880465199</c:v>
                </c:pt>
                <c:pt idx="3350">
                  <c:v>213.43107957467399</c:v>
                </c:pt>
                <c:pt idx="3351">
                  <c:v>213.49479034469701</c:v>
                </c:pt>
                <c:pt idx="3352">
                  <c:v>213.55850111471901</c:v>
                </c:pt>
                <c:pt idx="3353">
                  <c:v>213.62221188474101</c:v>
                </c:pt>
                <c:pt idx="3354">
                  <c:v>213.685922654764</c:v>
                </c:pt>
                <c:pt idx="3355">
                  <c:v>213.749633424786</c:v>
                </c:pt>
                <c:pt idx="3356">
                  <c:v>213.813344194808</c:v>
                </c:pt>
                <c:pt idx="3357">
                  <c:v>213.87705496482999</c:v>
                </c:pt>
                <c:pt idx="3358">
                  <c:v>213.94076573485299</c:v>
                </c:pt>
                <c:pt idx="3359">
                  <c:v>214.00447650487499</c:v>
                </c:pt>
                <c:pt idx="3360">
                  <c:v>214.06818727489701</c:v>
                </c:pt>
                <c:pt idx="3361">
                  <c:v>214.13189804492001</c:v>
                </c:pt>
                <c:pt idx="3362">
                  <c:v>214.19560881494201</c:v>
                </c:pt>
                <c:pt idx="3363">
                  <c:v>214.259319584964</c:v>
                </c:pt>
                <c:pt idx="3364">
                  <c:v>214.323030354986</c:v>
                </c:pt>
                <c:pt idx="3365">
                  <c:v>214.386741125009</c:v>
                </c:pt>
                <c:pt idx="3366">
                  <c:v>214.45045189503099</c:v>
                </c:pt>
                <c:pt idx="3367">
                  <c:v>214.51416266505299</c:v>
                </c:pt>
                <c:pt idx="3368">
                  <c:v>214.57787343507499</c:v>
                </c:pt>
                <c:pt idx="3369">
                  <c:v>214.64158420509801</c:v>
                </c:pt>
                <c:pt idx="3370">
                  <c:v>214.70529497512001</c:v>
                </c:pt>
                <c:pt idx="3371">
                  <c:v>214.76900574514201</c:v>
                </c:pt>
                <c:pt idx="3372">
                  <c:v>214.832716515165</c:v>
                </c:pt>
                <c:pt idx="3373">
                  <c:v>214.896427285187</c:v>
                </c:pt>
                <c:pt idx="3374">
                  <c:v>214.960138055209</c:v>
                </c:pt>
                <c:pt idx="3375">
                  <c:v>215.023848825231</c:v>
                </c:pt>
                <c:pt idx="3376">
                  <c:v>215.08755959525399</c:v>
                </c:pt>
                <c:pt idx="3377">
                  <c:v>215.15127036527599</c:v>
                </c:pt>
                <c:pt idx="3378">
                  <c:v>215.21498113529799</c:v>
                </c:pt>
                <c:pt idx="3379">
                  <c:v>215.27869190532101</c:v>
                </c:pt>
                <c:pt idx="3380">
                  <c:v>215.34240267534301</c:v>
                </c:pt>
                <c:pt idx="3381">
                  <c:v>215.40611344536501</c:v>
                </c:pt>
                <c:pt idx="3382">
                  <c:v>215.46982421538701</c:v>
                </c:pt>
                <c:pt idx="3383">
                  <c:v>215.53353498541</c:v>
                </c:pt>
                <c:pt idx="3384">
                  <c:v>215.597245755432</c:v>
                </c:pt>
                <c:pt idx="3385">
                  <c:v>215.660956525454</c:v>
                </c:pt>
                <c:pt idx="3386">
                  <c:v>215.72466729547699</c:v>
                </c:pt>
                <c:pt idx="3387">
                  <c:v>215.78837806549899</c:v>
                </c:pt>
                <c:pt idx="3388">
                  <c:v>215.85208883552099</c:v>
                </c:pt>
                <c:pt idx="3389">
                  <c:v>215.91579960554299</c:v>
                </c:pt>
                <c:pt idx="3390">
                  <c:v>215.97951037556601</c:v>
                </c:pt>
                <c:pt idx="3391">
                  <c:v>216.04322114558801</c:v>
                </c:pt>
                <c:pt idx="3392">
                  <c:v>216.10693191561001</c:v>
                </c:pt>
                <c:pt idx="3393">
                  <c:v>216.170642685633</c:v>
                </c:pt>
                <c:pt idx="3394">
                  <c:v>216.234353455655</c:v>
                </c:pt>
                <c:pt idx="3395">
                  <c:v>216.298064225677</c:v>
                </c:pt>
                <c:pt idx="3396">
                  <c:v>216.36177499569899</c:v>
                </c:pt>
                <c:pt idx="3397">
                  <c:v>216.42548576572199</c:v>
                </c:pt>
                <c:pt idx="3398">
                  <c:v>216.48919653574399</c:v>
                </c:pt>
                <c:pt idx="3399">
                  <c:v>216.55290730576601</c:v>
                </c:pt>
                <c:pt idx="3400">
                  <c:v>216.61661807578901</c:v>
                </c:pt>
                <c:pt idx="3401">
                  <c:v>216.680328845811</c:v>
                </c:pt>
                <c:pt idx="3402">
                  <c:v>216.744039615833</c:v>
                </c:pt>
                <c:pt idx="3403">
                  <c:v>216.807750385855</c:v>
                </c:pt>
                <c:pt idx="3404">
                  <c:v>216.87146115587799</c:v>
                </c:pt>
                <c:pt idx="3405">
                  <c:v>216.93517192589999</c:v>
                </c:pt>
                <c:pt idx="3406">
                  <c:v>216.99888269592199</c:v>
                </c:pt>
                <c:pt idx="3407">
                  <c:v>217.06259346594501</c:v>
                </c:pt>
                <c:pt idx="3408">
                  <c:v>217.12630423596701</c:v>
                </c:pt>
                <c:pt idx="3409">
                  <c:v>217.19001500598901</c:v>
                </c:pt>
                <c:pt idx="3410">
                  <c:v>217.25372577601101</c:v>
                </c:pt>
                <c:pt idx="3411">
                  <c:v>217.317436546034</c:v>
                </c:pt>
                <c:pt idx="3412">
                  <c:v>217.381147316056</c:v>
                </c:pt>
                <c:pt idx="3413">
                  <c:v>217.444858086078</c:v>
                </c:pt>
                <c:pt idx="3414">
                  <c:v>217.5085688561</c:v>
                </c:pt>
                <c:pt idx="3415">
                  <c:v>217.57227962612299</c:v>
                </c:pt>
                <c:pt idx="3416">
                  <c:v>217.63599039614499</c:v>
                </c:pt>
                <c:pt idx="3417">
                  <c:v>217.69970116616699</c:v>
                </c:pt>
                <c:pt idx="3418">
                  <c:v>217.76341193619001</c:v>
                </c:pt>
                <c:pt idx="3419">
                  <c:v>217.82712270621201</c:v>
                </c:pt>
                <c:pt idx="3420">
                  <c:v>217.89083347623401</c:v>
                </c:pt>
                <c:pt idx="3421">
                  <c:v>217.95454424625601</c:v>
                </c:pt>
                <c:pt idx="3422">
                  <c:v>218.018255016279</c:v>
                </c:pt>
                <c:pt idx="3423">
                  <c:v>218.081965786301</c:v>
                </c:pt>
                <c:pt idx="3424">
                  <c:v>218.145676556323</c:v>
                </c:pt>
                <c:pt idx="3425">
                  <c:v>218.20938732634599</c:v>
                </c:pt>
                <c:pt idx="3426">
                  <c:v>218.27309809636799</c:v>
                </c:pt>
                <c:pt idx="3427">
                  <c:v>218.33680886638999</c:v>
                </c:pt>
                <c:pt idx="3428">
                  <c:v>218.40051963641201</c:v>
                </c:pt>
                <c:pt idx="3429">
                  <c:v>218.46423040643501</c:v>
                </c:pt>
                <c:pt idx="3430">
                  <c:v>218.52794117645701</c:v>
                </c:pt>
                <c:pt idx="3431">
                  <c:v>218.591651946479</c:v>
                </c:pt>
                <c:pt idx="3432">
                  <c:v>218.655362716502</c:v>
                </c:pt>
                <c:pt idx="3433">
                  <c:v>218.719073486524</c:v>
                </c:pt>
                <c:pt idx="3434">
                  <c:v>218.78278425654599</c:v>
                </c:pt>
                <c:pt idx="3435">
                  <c:v>218.84649502656799</c:v>
                </c:pt>
                <c:pt idx="3436">
                  <c:v>218.91020579659099</c:v>
                </c:pt>
                <c:pt idx="3437">
                  <c:v>218.97391656661301</c:v>
                </c:pt>
                <c:pt idx="3438">
                  <c:v>219.03762733663501</c:v>
                </c:pt>
                <c:pt idx="3439">
                  <c:v>219.10133810665801</c:v>
                </c:pt>
                <c:pt idx="3440">
                  <c:v>219.16504887668</c:v>
                </c:pt>
                <c:pt idx="3441">
                  <c:v>219.228759646702</c:v>
                </c:pt>
                <c:pt idx="3442">
                  <c:v>219.292470416724</c:v>
                </c:pt>
                <c:pt idx="3443">
                  <c:v>219.35618118674699</c:v>
                </c:pt>
                <c:pt idx="3444">
                  <c:v>219.41989195676899</c:v>
                </c:pt>
                <c:pt idx="3445">
                  <c:v>219.48360272679099</c:v>
                </c:pt>
                <c:pt idx="3446">
                  <c:v>219.54731349681401</c:v>
                </c:pt>
                <c:pt idx="3447">
                  <c:v>219.61102426683601</c:v>
                </c:pt>
                <c:pt idx="3448">
                  <c:v>219.67473503685801</c:v>
                </c:pt>
                <c:pt idx="3449">
                  <c:v>219.73844580688001</c:v>
                </c:pt>
                <c:pt idx="3450">
                  <c:v>219.802156576903</c:v>
                </c:pt>
                <c:pt idx="3451">
                  <c:v>219.865867346925</c:v>
                </c:pt>
                <c:pt idx="3452">
                  <c:v>219.929578116947</c:v>
                </c:pt>
                <c:pt idx="3453">
                  <c:v>219.99328888696999</c:v>
                </c:pt>
                <c:pt idx="3454">
                  <c:v>220.05699965699199</c:v>
                </c:pt>
                <c:pt idx="3455">
                  <c:v>220.12071042701399</c:v>
                </c:pt>
                <c:pt idx="3456">
                  <c:v>220.18442119703599</c:v>
                </c:pt>
                <c:pt idx="3457">
                  <c:v>220.24813196705901</c:v>
                </c:pt>
                <c:pt idx="3458">
                  <c:v>220.31184273708101</c:v>
                </c:pt>
                <c:pt idx="3459">
                  <c:v>220.37555350710301</c:v>
                </c:pt>
                <c:pt idx="3460">
                  <c:v>220.439264277126</c:v>
                </c:pt>
                <c:pt idx="3461">
                  <c:v>220.502975047148</c:v>
                </c:pt>
                <c:pt idx="3462">
                  <c:v>220.56668581717</c:v>
                </c:pt>
                <c:pt idx="3463">
                  <c:v>220.630396587192</c:v>
                </c:pt>
                <c:pt idx="3464">
                  <c:v>220.69410735721499</c:v>
                </c:pt>
                <c:pt idx="3465">
                  <c:v>220.75781812723699</c:v>
                </c:pt>
                <c:pt idx="3466">
                  <c:v>220.82152889725899</c:v>
                </c:pt>
                <c:pt idx="3467">
                  <c:v>220.88523966728101</c:v>
                </c:pt>
                <c:pt idx="3468">
                  <c:v>220.94895043730401</c:v>
                </c:pt>
                <c:pt idx="3469">
                  <c:v>221.012661207326</c:v>
                </c:pt>
                <c:pt idx="3470">
                  <c:v>221.076371977348</c:v>
                </c:pt>
                <c:pt idx="3471">
                  <c:v>221.140082747371</c:v>
                </c:pt>
                <c:pt idx="3472">
                  <c:v>221.203793517393</c:v>
                </c:pt>
                <c:pt idx="3473">
                  <c:v>221.26750428741499</c:v>
                </c:pt>
                <c:pt idx="3474">
                  <c:v>221.33121505743699</c:v>
                </c:pt>
                <c:pt idx="3475">
                  <c:v>221.39492582746001</c:v>
                </c:pt>
                <c:pt idx="3476">
                  <c:v>221.45863659748201</c:v>
                </c:pt>
                <c:pt idx="3477">
                  <c:v>221.52234736750401</c:v>
                </c:pt>
                <c:pt idx="3478">
                  <c:v>221.586058137527</c:v>
                </c:pt>
                <c:pt idx="3479">
                  <c:v>221.649768907549</c:v>
                </c:pt>
                <c:pt idx="3480">
                  <c:v>221.713479677571</c:v>
                </c:pt>
                <c:pt idx="3481">
                  <c:v>221.777190447593</c:v>
                </c:pt>
                <c:pt idx="3482">
                  <c:v>221.84090121761599</c:v>
                </c:pt>
                <c:pt idx="3483">
                  <c:v>221.90461198763799</c:v>
                </c:pt>
                <c:pt idx="3484">
                  <c:v>221.96832275765999</c:v>
                </c:pt>
                <c:pt idx="3485">
                  <c:v>222.03203352768301</c:v>
                </c:pt>
                <c:pt idx="3486">
                  <c:v>222.09574429770501</c:v>
                </c:pt>
                <c:pt idx="3487">
                  <c:v>222.15945506772701</c:v>
                </c:pt>
                <c:pt idx="3488">
                  <c:v>222.22316583774901</c:v>
                </c:pt>
                <c:pt idx="3489">
                  <c:v>222.286876607772</c:v>
                </c:pt>
                <c:pt idx="3490">
                  <c:v>222.350587377794</c:v>
                </c:pt>
                <c:pt idx="3491">
                  <c:v>222.414298147816</c:v>
                </c:pt>
                <c:pt idx="3492">
                  <c:v>222.47800891783899</c:v>
                </c:pt>
                <c:pt idx="3493">
                  <c:v>222.54171968786099</c:v>
                </c:pt>
                <c:pt idx="3494">
                  <c:v>222.60543045788299</c:v>
                </c:pt>
                <c:pt idx="3495">
                  <c:v>222.66914122790499</c:v>
                </c:pt>
                <c:pt idx="3496">
                  <c:v>222.73285199792801</c:v>
                </c:pt>
                <c:pt idx="3497">
                  <c:v>222.79656276795001</c:v>
                </c:pt>
                <c:pt idx="3498">
                  <c:v>222.86027353797201</c:v>
                </c:pt>
                <c:pt idx="3499">
                  <c:v>222.923984307995</c:v>
                </c:pt>
                <c:pt idx="3500">
                  <c:v>222.987695078017</c:v>
                </c:pt>
                <c:pt idx="3501">
                  <c:v>223.051405848039</c:v>
                </c:pt>
                <c:pt idx="3502">
                  <c:v>223.11511661806099</c:v>
                </c:pt>
                <c:pt idx="3503">
                  <c:v>223.17882738808399</c:v>
                </c:pt>
                <c:pt idx="3504">
                  <c:v>223.24253815810599</c:v>
                </c:pt>
                <c:pt idx="3505">
                  <c:v>223.30624892812801</c:v>
                </c:pt>
                <c:pt idx="3506">
                  <c:v>223.36995969815101</c:v>
                </c:pt>
                <c:pt idx="3507">
                  <c:v>223.43367046817301</c:v>
                </c:pt>
                <c:pt idx="3508">
                  <c:v>223.497381238195</c:v>
                </c:pt>
                <c:pt idx="3509">
                  <c:v>223.561092008217</c:v>
                </c:pt>
                <c:pt idx="3510">
                  <c:v>223.62480277824</c:v>
                </c:pt>
                <c:pt idx="3511">
                  <c:v>223.68851354826199</c:v>
                </c:pt>
                <c:pt idx="3512">
                  <c:v>223.75222431828399</c:v>
                </c:pt>
                <c:pt idx="3513">
                  <c:v>223.81593508830599</c:v>
                </c:pt>
                <c:pt idx="3514">
                  <c:v>223.87964585832901</c:v>
                </c:pt>
                <c:pt idx="3515">
                  <c:v>223.94335662835101</c:v>
                </c:pt>
                <c:pt idx="3516">
                  <c:v>224.00706739837301</c:v>
                </c:pt>
                <c:pt idx="3517">
                  <c:v>224.070778168396</c:v>
                </c:pt>
                <c:pt idx="3518">
                  <c:v>224.134488938418</c:v>
                </c:pt>
                <c:pt idx="3519">
                  <c:v>224.19819970844</c:v>
                </c:pt>
                <c:pt idx="3520">
                  <c:v>224.261910478462</c:v>
                </c:pt>
                <c:pt idx="3521">
                  <c:v>224.32562124848499</c:v>
                </c:pt>
                <c:pt idx="3522">
                  <c:v>224.38933201850699</c:v>
                </c:pt>
                <c:pt idx="3523">
                  <c:v>224.45304278852899</c:v>
                </c:pt>
                <c:pt idx="3524">
                  <c:v>224.51675355855201</c:v>
                </c:pt>
                <c:pt idx="3525">
                  <c:v>224.58046432857401</c:v>
                </c:pt>
                <c:pt idx="3526">
                  <c:v>224.64417509859601</c:v>
                </c:pt>
                <c:pt idx="3527">
                  <c:v>224.70788586861801</c:v>
                </c:pt>
                <c:pt idx="3528">
                  <c:v>224.771596638641</c:v>
                </c:pt>
                <c:pt idx="3529">
                  <c:v>224.835307408663</c:v>
                </c:pt>
                <c:pt idx="3530">
                  <c:v>224.899018178685</c:v>
                </c:pt>
                <c:pt idx="3531">
                  <c:v>224.96272894870799</c:v>
                </c:pt>
                <c:pt idx="3532">
                  <c:v>225.02643971872999</c:v>
                </c:pt>
                <c:pt idx="3533">
                  <c:v>225.09015048875199</c:v>
                </c:pt>
                <c:pt idx="3534">
                  <c:v>225.15386125877399</c:v>
                </c:pt>
                <c:pt idx="3535">
                  <c:v>225.21757202879701</c:v>
                </c:pt>
                <c:pt idx="3536">
                  <c:v>225.28128279881901</c:v>
                </c:pt>
                <c:pt idx="3537">
                  <c:v>225.34499356884101</c:v>
                </c:pt>
                <c:pt idx="3538">
                  <c:v>225.408704338864</c:v>
                </c:pt>
                <c:pt idx="3539">
                  <c:v>225.472415108886</c:v>
                </c:pt>
                <c:pt idx="3540">
                  <c:v>225.536125878908</c:v>
                </c:pt>
                <c:pt idx="3541">
                  <c:v>225.59983664892999</c:v>
                </c:pt>
                <c:pt idx="3542">
                  <c:v>225.66354741895299</c:v>
                </c:pt>
                <c:pt idx="3543">
                  <c:v>225.72725818897499</c:v>
                </c:pt>
                <c:pt idx="3544">
                  <c:v>225.79096895899701</c:v>
                </c:pt>
                <c:pt idx="3545">
                  <c:v>225.85467972902001</c:v>
                </c:pt>
                <c:pt idx="3546">
                  <c:v>225.918390499042</c:v>
                </c:pt>
                <c:pt idx="3547">
                  <c:v>225.982101269064</c:v>
                </c:pt>
                <c:pt idx="3548">
                  <c:v>226.045812039086</c:v>
                </c:pt>
                <c:pt idx="3549">
                  <c:v>226.109522809109</c:v>
                </c:pt>
                <c:pt idx="3550">
                  <c:v>226.17323357913099</c:v>
                </c:pt>
                <c:pt idx="3551">
                  <c:v>226.23694434915299</c:v>
                </c:pt>
                <c:pt idx="3552">
                  <c:v>226.30065511917601</c:v>
                </c:pt>
                <c:pt idx="3553">
                  <c:v>226.36436588919801</c:v>
                </c:pt>
                <c:pt idx="3554">
                  <c:v>226.42807665922001</c:v>
                </c:pt>
                <c:pt idx="3555">
                  <c:v>226.49178742924201</c:v>
                </c:pt>
                <c:pt idx="3556">
                  <c:v>226.555498199265</c:v>
                </c:pt>
                <c:pt idx="3557">
                  <c:v>226.619208969287</c:v>
                </c:pt>
                <c:pt idx="3558">
                  <c:v>226.682919739309</c:v>
                </c:pt>
                <c:pt idx="3559">
                  <c:v>226.746630509331</c:v>
                </c:pt>
                <c:pt idx="3560">
                  <c:v>226.81034127935399</c:v>
                </c:pt>
                <c:pt idx="3561">
                  <c:v>226.87405204937599</c:v>
                </c:pt>
                <c:pt idx="3562">
                  <c:v>226.93776281939799</c:v>
                </c:pt>
                <c:pt idx="3563">
                  <c:v>227.00147358942101</c:v>
                </c:pt>
                <c:pt idx="3564">
                  <c:v>227.06518435944301</c:v>
                </c:pt>
                <c:pt idx="3565">
                  <c:v>227.12889512946501</c:v>
                </c:pt>
                <c:pt idx="3566">
                  <c:v>227.19260589948701</c:v>
                </c:pt>
                <c:pt idx="3567">
                  <c:v>227.25631666951</c:v>
                </c:pt>
                <c:pt idx="3568">
                  <c:v>227.320027439532</c:v>
                </c:pt>
                <c:pt idx="3569">
                  <c:v>227.383738209554</c:v>
                </c:pt>
                <c:pt idx="3570">
                  <c:v>227.44744897957699</c:v>
                </c:pt>
                <c:pt idx="3571">
                  <c:v>227.51115974959899</c:v>
                </c:pt>
                <c:pt idx="3572">
                  <c:v>227.57487051962099</c:v>
                </c:pt>
                <c:pt idx="3573">
                  <c:v>227.63858128964301</c:v>
                </c:pt>
                <c:pt idx="3574">
                  <c:v>227.70229205966601</c:v>
                </c:pt>
                <c:pt idx="3575">
                  <c:v>227.76600282968801</c:v>
                </c:pt>
                <c:pt idx="3576">
                  <c:v>227.82971359971</c:v>
                </c:pt>
                <c:pt idx="3577">
                  <c:v>227.893424369733</c:v>
                </c:pt>
                <c:pt idx="3578">
                  <c:v>227.957135139755</c:v>
                </c:pt>
                <c:pt idx="3579">
                  <c:v>228.02084590977699</c:v>
                </c:pt>
                <c:pt idx="3580">
                  <c:v>228.08455667979899</c:v>
                </c:pt>
                <c:pt idx="3581">
                  <c:v>228.14826744982199</c:v>
                </c:pt>
                <c:pt idx="3582">
                  <c:v>228.21197821984401</c:v>
                </c:pt>
                <c:pt idx="3583">
                  <c:v>228.27568898986601</c:v>
                </c:pt>
                <c:pt idx="3584">
                  <c:v>228.33939975988901</c:v>
                </c:pt>
                <c:pt idx="3585">
                  <c:v>228.403110529911</c:v>
                </c:pt>
                <c:pt idx="3586">
                  <c:v>228.466821299933</c:v>
                </c:pt>
                <c:pt idx="3587">
                  <c:v>228.530532069955</c:v>
                </c:pt>
                <c:pt idx="3588">
                  <c:v>228.59424283997799</c:v>
                </c:pt>
                <c:pt idx="3589">
                  <c:v>228.65795360999999</c:v>
                </c:pt>
                <c:pt idx="3590">
                  <c:v>228.72166438002199</c:v>
                </c:pt>
                <c:pt idx="3591">
                  <c:v>228.78537515004501</c:v>
                </c:pt>
                <c:pt idx="3592">
                  <c:v>228.84908592006701</c:v>
                </c:pt>
                <c:pt idx="3593">
                  <c:v>228.91279669008901</c:v>
                </c:pt>
                <c:pt idx="3594">
                  <c:v>228.97650746011101</c:v>
                </c:pt>
                <c:pt idx="3595">
                  <c:v>229.040218230134</c:v>
                </c:pt>
                <c:pt idx="3596">
                  <c:v>229.103929000156</c:v>
                </c:pt>
                <c:pt idx="3597">
                  <c:v>229.167639770178</c:v>
                </c:pt>
                <c:pt idx="3598">
                  <c:v>229.23135054020099</c:v>
                </c:pt>
                <c:pt idx="3599">
                  <c:v>229.29506131022299</c:v>
                </c:pt>
                <c:pt idx="3600">
                  <c:v>229.35877208024499</c:v>
                </c:pt>
                <c:pt idx="3601">
                  <c:v>229.42248285026699</c:v>
                </c:pt>
                <c:pt idx="3602">
                  <c:v>229.48619362029001</c:v>
                </c:pt>
                <c:pt idx="3603">
                  <c:v>229.54990439031201</c:v>
                </c:pt>
                <c:pt idx="3604">
                  <c:v>229.61361516033401</c:v>
                </c:pt>
                <c:pt idx="3605">
                  <c:v>229.677325930357</c:v>
                </c:pt>
                <c:pt idx="3606">
                  <c:v>229.741036700379</c:v>
                </c:pt>
                <c:pt idx="3607">
                  <c:v>229.804747470401</c:v>
                </c:pt>
                <c:pt idx="3608">
                  <c:v>229.868458240423</c:v>
                </c:pt>
                <c:pt idx="3609">
                  <c:v>229.93216901044599</c:v>
                </c:pt>
                <c:pt idx="3610">
                  <c:v>229.99587978046799</c:v>
                </c:pt>
                <c:pt idx="3611">
                  <c:v>230.05959055048999</c:v>
                </c:pt>
                <c:pt idx="3612">
                  <c:v>230.12330132051201</c:v>
                </c:pt>
                <c:pt idx="3613">
                  <c:v>230.18701209053501</c:v>
                </c:pt>
                <c:pt idx="3614">
                  <c:v>230.250722860557</c:v>
                </c:pt>
                <c:pt idx="3615">
                  <c:v>230.314433630579</c:v>
                </c:pt>
                <c:pt idx="3616">
                  <c:v>230.378144400602</c:v>
                </c:pt>
                <c:pt idx="3617">
                  <c:v>230.441855170624</c:v>
                </c:pt>
                <c:pt idx="3618">
                  <c:v>230.50556594064599</c:v>
                </c:pt>
                <c:pt idx="3619">
                  <c:v>230.56927671066799</c:v>
                </c:pt>
                <c:pt idx="3620">
                  <c:v>230.63298748069101</c:v>
                </c:pt>
                <c:pt idx="3621">
                  <c:v>230.69669825071301</c:v>
                </c:pt>
                <c:pt idx="3622">
                  <c:v>230.76040902073501</c:v>
                </c:pt>
                <c:pt idx="3623">
                  <c:v>230.824119790758</c:v>
                </c:pt>
                <c:pt idx="3624">
                  <c:v>230.88783056078</c:v>
                </c:pt>
                <c:pt idx="3625">
                  <c:v>230.951541330802</c:v>
                </c:pt>
                <c:pt idx="3626">
                  <c:v>231.015252100824</c:v>
                </c:pt>
                <c:pt idx="3627">
                  <c:v>231.07896287084699</c:v>
                </c:pt>
                <c:pt idx="3628">
                  <c:v>231.14267364086899</c:v>
                </c:pt>
                <c:pt idx="3629">
                  <c:v>231.20638441089099</c:v>
                </c:pt>
                <c:pt idx="3630">
                  <c:v>231.27009518091401</c:v>
                </c:pt>
                <c:pt idx="3631">
                  <c:v>231.33380595093601</c:v>
                </c:pt>
                <c:pt idx="3632">
                  <c:v>231.39751672095801</c:v>
                </c:pt>
                <c:pt idx="3633">
                  <c:v>231.46122749098001</c:v>
                </c:pt>
                <c:pt idx="3634">
                  <c:v>231.524938261003</c:v>
                </c:pt>
                <c:pt idx="3635">
                  <c:v>231.588649031025</c:v>
                </c:pt>
                <c:pt idx="3636">
                  <c:v>231.652359801047</c:v>
                </c:pt>
                <c:pt idx="3637">
                  <c:v>231.71607057106999</c:v>
                </c:pt>
                <c:pt idx="3638">
                  <c:v>231.77978134109199</c:v>
                </c:pt>
                <c:pt idx="3639">
                  <c:v>231.84349211111399</c:v>
                </c:pt>
                <c:pt idx="3640">
                  <c:v>231.90720288113599</c:v>
                </c:pt>
                <c:pt idx="3641">
                  <c:v>231.97091365115901</c:v>
                </c:pt>
                <c:pt idx="3642">
                  <c:v>232.03462442118101</c:v>
                </c:pt>
                <c:pt idx="3643">
                  <c:v>232.09833519120301</c:v>
                </c:pt>
                <c:pt idx="3644">
                  <c:v>232.162045961226</c:v>
                </c:pt>
                <c:pt idx="3645">
                  <c:v>232.225756731248</c:v>
                </c:pt>
                <c:pt idx="3646">
                  <c:v>232.28946750127</c:v>
                </c:pt>
                <c:pt idx="3647">
                  <c:v>232.35317827129199</c:v>
                </c:pt>
                <c:pt idx="3648">
                  <c:v>232.41688904131499</c:v>
                </c:pt>
                <c:pt idx="3649">
                  <c:v>232.48059981133699</c:v>
                </c:pt>
                <c:pt idx="3650">
                  <c:v>232.54431058135901</c:v>
                </c:pt>
                <c:pt idx="3651">
                  <c:v>232.60802135138201</c:v>
                </c:pt>
                <c:pt idx="3652">
                  <c:v>232.67173212140401</c:v>
                </c:pt>
                <c:pt idx="3653">
                  <c:v>232.735442891426</c:v>
                </c:pt>
                <c:pt idx="3654">
                  <c:v>232.799153661448</c:v>
                </c:pt>
                <c:pt idx="3655">
                  <c:v>232.862864431471</c:v>
                </c:pt>
                <c:pt idx="3656">
                  <c:v>232.92657520149299</c:v>
                </c:pt>
                <c:pt idx="3657">
                  <c:v>232.99028597151499</c:v>
                </c:pt>
                <c:pt idx="3658">
                  <c:v>233.05399674153699</c:v>
                </c:pt>
                <c:pt idx="3659">
                  <c:v>233.11770751156001</c:v>
                </c:pt>
                <c:pt idx="3660">
                  <c:v>233.18141828158201</c:v>
                </c:pt>
                <c:pt idx="3661">
                  <c:v>233.24512905160401</c:v>
                </c:pt>
                <c:pt idx="3662">
                  <c:v>233.308839821627</c:v>
                </c:pt>
                <c:pt idx="3663">
                  <c:v>233.372550591649</c:v>
                </c:pt>
                <c:pt idx="3664">
                  <c:v>233.436261361671</c:v>
                </c:pt>
                <c:pt idx="3665">
                  <c:v>233.499972131693</c:v>
                </c:pt>
                <c:pt idx="3666">
                  <c:v>233.56368290171599</c:v>
                </c:pt>
                <c:pt idx="3667">
                  <c:v>233.62739367173799</c:v>
                </c:pt>
                <c:pt idx="3668">
                  <c:v>233.69110444175999</c:v>
                </c:pt>
                <c:pt idx="3669">
                  <c:v>233.75481521178301</c:v>
                </c:pt>
                <c:pt idx="3670">
                  <c:v>233.81852598180501</c:v>
                </c:pt>
                <c:pt idx="3671">
                  <c:v>233.88223675182701</c:v>
                </c:pt>
                <c:pt idx="3672">
                  <c:v>233.94594752184901</c:v>
                </c:pt>
                <c:pt idx="3673">
                  <c:v>234.009658291872</c:v>
                </c:pt>
                <c:pt idx="3674">
                  <c:v>234.073369061894</c:v>
                </c:pt>
                <c:pt idx="3675">
                  <c:v>234.137079831916</c:v>
                </c:pt>
                <c:pt idx="3676">
                  <c:v>234.20079060193899</c:v>
                </c:pt>
                <c:pt idx="3677">
                  <c:v>234.26450137196099</c:v>
                </c:pt>
                <c:pt idx="3678">
                  <c:v>234.32821214198299</c:v>
                </c:pt>
                <c:pt idx="3679">
                  <c:v>234.39192291200499</c:v>
                </c:pt>
                <c:pt idx="3680">
                  <c:v>234.45563368202801</c:v>
                </c:pt>
                <c:pt idx="3681">
                  <c:v>234.51934445205001</c:v>
                </c:pt>
                <c:pt idx="3682">
                  <c:v>234.58305522207201</c:v>
                </c:pt>
                <c:pt idx="3683">
                  <c:v>234.646765992095</c:v>
                </c:pt>
                <c:pt idx="3684">
                  <c:v>234.710476762117</c:v>
                </c:pt>
                <c:pt idx="3685">
                  <c:v>234.774187532139</c:v>
                </c:pt>
                <c:pt idx="3686">
                  <c:v>234.83789830216099</c:v>
                </c:pt>
                <c:pt idx="3687">
                  <c:v>234.90160907218399</c:v>
                </c:pt>
                <c:pt idx="3688">
                  <c:v>234.96531984220599</c:v>
                </c:pt>
                <c:pt idx="3689">
                  <c:v>235.02903061222801</c:v>
                </c:pt>
                <c:pt idx="3690">
                  <c:v>235.09274138225101</c:v>
                </c:pt>
                <c:pt idx="3691">
                  <c:v>235.156452152273</c:v>
                </c:pt>
                <c:pt idx="3692">
                  <c:v>235.220162922295</c:v>
                </c:pt>
                <c:pt idx="3693">
                  <c:v>235.283873692317</c:v>
                </c:pt>
                <c:pt idx="3694">
                  <c:v>235.34758446234</c:v>
                </c:pt>
                <c:pt idx="3695">
                  <c:v>235.41129523236199</c:v>
                </c:pt>
                <c:pt idx="3696">
                  <c:v>235.47500600238399</c:v>
                </c:pt>
                <c:pt idx="3697">
                  <c:v>235.53871677240701</c:v>
                </c:pt>
                <c:pt idx="3698">
                  <c:v>235.60242754242901</c:v>
                </c:pt>
                <c:pt idx="3699">
                  <c:v>235.66613831245101</c:v>
                </c:pt>
                <c:pt idx="3700">
                  <c:v>235.72984908247301</c:v>
                </c:pt>
                <c:pt idx="3701">
                  <c:v>235.793559852496</c:v>
                </c:pt>
                <c:pt idx="3702">
                  <c:v>235.857270622518</c:v>
                </c:pt>
                <c:pt idx="3703">
                  <c:v>235.92098139254</c:v>
                </c:pt>
                <c:pt idx="3704">
                  <c:v>235.984692162562</c:v>
                </c:pt>
                <c:pt idx="3705">
                  <c:v>236.04840293258499</c:v>
                </c:pt>
                <c:pt idx="3706">
                  <c:v>236.11211370260699</c:v>
                </c:pt>
                <c:pt idx="3707">
                  <c:v>236.17582447262899</c:v>
                </c:pt>
                <c:pt idx="3708">
                  <c:v>236.23953524265201</c:v>
                </c:pt>
                <c:pt idx="3709">
                  <c:v>236.30324601267401</c:v>
                </c:pt>
                <c:pt idx="3710">
                  <c:v>236.36695678269601</c:v>
                </c:pt>
                <c:pt idx="3711">
                  <c:v>236.43066755271801</c:v>
                </c:pt>
                <c:pt idx="3712">
                  <c:v>236.494378322741</c:v>
                </c:pt>
                <c:pt idx="3713">
                  <c:v>236.558089092763</c:v>
                </c:pt>
                <c:pt idx="3714">
                  <c:v>236.621799862785</c:v>
                </c:pt>
                <c:pt idx="3715">
                  <c:v>236.68551063280799</c:v>
                </c:pt>
                <c:pt idx="3716">
                  <c:v>236.74922140282999</c:v>
                </c:pt>
                <c:pt idx="3717">
                  <c:v>236.81293217285199</c:v>
                </c:pt>
                <c:pt idx="3718">
                  <c:v>236.87664294287401</c:v>
                </c:pt>
                <c:pt idx="3719">
                  <c:v>236.94035371289701</c:v>
                </c:pt>
                <c:pt idx="3720">
                  <c:v>237.00406448291901</c:v>
                </c:pt>
                <c:pt idx="3721">
                  <c:v>237.067775252941</c:v>
                </c:pt>
                <c:pt idx="3722">
                  <c:v>237.131486022964</c:v>
                </c:pt>
                <c:pt idx="3723">
                  <c:v>237.195196792986</c:v>
                </c:pt>
                <c:pt idx="3724">
                  <c:v>237.25890756300799</c:v>
                </c:pt>
                <c:pt idx="3725">
                  <c:v>237.32261833302999</c:v>
                </c:pt>
                <c:pt idx="3726">
                  <c:v>237.38632910305299</c:v>
                </c:pt>
                <c:pt idx="3727">
                  <c:v>237.45003987307501</c:v>
                </c:pt>
                <c:pt idx="3728">
                  <c:v>237.51375064309701</c:v>
                </c:pt>
                <c:pt idx="3729">
                  <c:v>237.57746141312001</c:v>
                </c:pt>
                <c:pt idx="3730">
                  <c:v>237.641172183142</c:v>
                </c:pt>
                <c:pt idx="3731">
                  <c:v>237.704882953164</c:v>
                </c:pt>
                <c:pt idx="3732">
                  <c:v>237.768593723186</c:v>
                </c:pt>
                <c:pt idx="3733">
                  <c:v>237.83230449320899</c:v>
                </c:pt>
                <c:pt idx="3734">
                  <c:v>237.89601526323099</c:v>
                </c:pt>
                <c:pt idx="3735">
                  <c:v>237.95972603325299</c:v>
                </c:pt>
                <c:pt idx="3736">
                  <c:v>238.02343680327601</c:v>
                </c:pt>
                <c:pt idx="3737">
                  <c:v>238.08714757329801</c:v>
                </c:pt>
                <c:pt idx="3738">
                  <c:v>238.15085834332001</c:v>
                </c:pt>
                <c:pt idx="3739">
                  <c:v>238.21456911334201</c:v>
                </c:pt>
                <c:pt idx="3740">
                  <c:v>238.278279883365</c:v>
                </c:pt>
                <c:pt idx="3741">
                  <c:v>238.341990653387</c:v>
                </c:pt>
                <c:pt idx="3742">
                  <c:v>238.405701423409</c:v>
                </c:pt>
                <c:pt idx="3743">
                  <c:v>238.46941219343199</c:v>
                </c:pt>
                <c:pt idx="3744">
                  <c:v>238.53312296345399</c:v>
                </c:pt>
                <c:pt idx="3745">
                  <c:v>238.59683373347599</c:v>
                </c:pt>
                <c:pt idx="3746">
                  <c:v>238.66054450349799</c:v>
                </c:pt>
                <c:pt idx="3747">
                  <c:v>238.72425527352101</c:v>
                </c:pt>
                <c:pt idx="3748">
                  <c:v>238.78796604354301</c:v>
                </c:pt>
                <c:pt idx="3749">
                  <c:v>238.85167681356501</c:v>
                </c:pt>
                <c:pt idx="3750">
                  <c:v>238.915387583588</c:v>
                </c:pt>
                <c:pt idx="3751">
                  <c:v>238.97909835361</c:v>
                </c:pt>
                <c:pt idx="3752">
                  <c:v>239.042809123632</c:v>
                </c:pt>
                <c:pt idx="3753">
                  <c:v>239.106519893654</c:v>
                </c:pt>
                <c:pt idx="3754">
                  <c:v>239.17023066367699</c:v>
                </c:pt>
                <c:pt idx="3755">
                  <c:v>239.23394143369899</c:v>
                </c:pt>
                <c:pt idx="3756">
                  <c:v>239.29765220372099</c:v>
                </c:pt>
                <c:pt idx="3757">
                  <c:v>239.36136297374301</c:v>
                </c:pt>
                <c:pt idx="3758">
                  <c:v>239.42507374376601</c:v>
                </c:pt>
                <c:pt idx="3759">
                  <c:v>239.488784513788</c:v>
                </c:pt>
                <c:pt idx="3760">
                  <c:v>239.55249528381</c:v>
                </c:pt>
                <c:pt idx="3761">
                  <c:v>239.616206053833</c:v>
                </c:pt>
                <c:pt idx="3762">
                  <c:v>239.679916823855</c:v>
                </c:pt>
                <c:pt idx="3763">
                  <c:v>239.74362759387699</c:v>
                </c:pt>
                <c:pt idx="3764">
                  <c:v>239.80733836389899</c:v>
                </c:pt>
                <c:pt idx="3765">
                  <c:v>239.87104913392201</c:v>
                </c:pt>
                <c:pt idx="3766">
                  <c:v>239.93475990394401</c:v>
                </c:pt>
                <c:pt idx="3767">
                  <c:v>239.99847067396601</c:v>
                </c:pt>
                <c:pt idx="3768">
                  <c:v>240.062181443989</c:v>
                </c:pt>
                <c:pt idx="3769">
                  <c:v>240.125892214011</c:v>
                </c:pt>
                <c:pt idx="3770">
                  <c:v>240.189602984033</c:v>
                </c:pt>
                <c:pt idx="3771">
                  <c:v>240.253313754055</c:v>
                </c:pt>
                <c:pt idx="3772">
                  <c:v>240.31702452407799</c:v>
                </c:pt>
                <c:pt idx="3773">
                  <c:v>240.38073529409999</c:v>
                </c:pt>
                <c:pt idx="3774">
                  <c:v>240.44444606412199</c:v>
                </c:pt>
                <c:pt idx="3775">
                  <c:v>240.50815683414501</c:v>
                </c:pt>
                <c:pt idx="3776">
                  <c:v>240.57186760416701</c:v>
                </c:pt>
                <c:pt idx="3777">
                  <c:v>240.63557837418901</c:v>
                </c:pt>
                <c:pt idx="3778">
                  <c:v>240.69928914421101</c:v>
                </c:pt>
                <c:pt idx="3779">
                  <c:v>240.762999914234</c:v>
                </c:pt>
                <c:pt idx="3780">
                  <c:v>240.826710684256</c:v>
                </c:pt>
                <c:pt idx="3781">
                  <c:v>240.890421454278</c:v>
                </c:pt>
                <c:pt idx="3782">
                  <c:v>240.95413222430099</c:v>
                </c:pt>
                <c:pt idx="3783">
                  <c:v>241.01784299432299</c:v>
                </c:pt>
                <c:pt idx="3784">
                  <c:v>241.08155376434499</c:v>
                </c:pt>
                <c:pt idx="3785">
                  <c:v>241.14526453436699</c:v>
                </c:pt>
                <c:pt idx="3786">
                  <c:v>241.20897530439001</c:v>
                </c:pt>
                <c:pt idx="3787">
                  <c:v>241.27268607441201</c:v>
                </c:pt>
                <c:pt idx="3788">
                  <c:v>241.33639684443401</c:v>
                </c:pt>
                <c:pt idx="3789">
                  <c:v>241.400107614457</c:v>
                </c:pt>
                <c:pt idx="3790">
                  <c:v>241.463818384479</c:v>
                </c:pt>
                <c:pt idx="3791">
                  <c:v>241.527529154501</c:v>
                </c:pt>
                <c:pt idx="3792">
                  <c:v>241.59123992452299</c:v>
                </c:pt>
                <c:pt idx="3793">
                  <c:v>241.65495069454599</c:v>
                </c:pt>
                <c:pt idx="3794">
                  <c:v>241.71866146456799</c:v>
                </c:pt>
                <c:pt idx="3795">
                  <c:v>241.78237223459001</c:v>
                </c:pt>
                <c:pt idx="3796">
                  <c:v>241.84608300461301</c:v>
                </c:pt>
                <c:pt idx="3797">
                  <c:v>241.90979377463501</c:v>
                </c:pt>
                <c:pt idx="3798">
                  <c:v>241.973504544657</c:v>
                </c:pt>
                <c:pt idx="3799">
                  <c:v>242.037215314679</c:v>
                </c:pt>
                <c:pt idx="3800">
                  <c:v>242.100926084702</c:v>
                </c:pt>
                <c:pt idx="3801">
                  <c:v>242.16463685472399</c:v>
                </c:pt>
                <c:pt idx="3802">
                  <c:v>242.22834762474599</c:v>
                </c:pt>
                <c:pt idx="3803">
                  <c:v>242.29205839476799</c:v>
                </c:pt>
                <c:pt idx="3804">
                  <c:v>242.35576916479101</c:v>
                </c:pt>
                <c:pt idx="3805">
                  <c:v>242.41947993481301</c:v>
                </c:pt>
                <c:pt idx="3806">
                  <c:v>242.48319070483501</c:v>
                </c:pt>
                <c:pt idx="3807">
                  <c:v>242.546901474858</c:v>
                </c:pt>
                <c:pt idx="3808">
                  <c:v>242.61061224488</c:v>
                </c:pt>
                <c:pt idx="3809">
                  <c:v>242.674323014902</c:v>
                </c:pt>
                <c:pt idx="3810">
                  <c:v>242.738033784924</c:v>
                </c:pt>
                <c:pt idx="3811">
                  <c:v>242.80174455494699</c:v>
                </c:pt>
                <c:pt idx="3812">
                  <c:v>242.86545532496899</c:v>
                </c:pt>
                <c:pt idx="3813">
                  <c:v>242.92916609499099</c:v>
                </c:pt>
                <c:pt idx="3814">
                  <c:v>242.99287686501401</c:v>
                </c:pt>
                <c:pt idx="3815">
                  <c:v>243.05658763503601</c:v>
                </c:pt>
                <c:pt idx="3816">
                  <c:v>243.12029840505801</c:v>
                </c:pt>
                <c:pt idx="3817">
                  <c:v>243.18400917508001</c:v>
                </c:pt>
                <c:pt idx="3818">
                  <c:v>243.247719945103</c:v>
                </c:pt>
                <c:pt idx="3819">
                  <c:v>243.311430715125</c:v>
                </c:pt>
                <c:pt idx="3820">
                  <c:v>243.375141485147</c:v>
                </c:pt>
                <c:pt idx="3821">
                  <c:v>243.43885225516999</c:v>
                </c:pt>
                <c:pt idx="3822">
                  <c:v>243.50256302519199</c:v>
                </c:pt>
                <c:pt idx="3823">
                  <c:v>243.56627379521399</c:v>
                </c:pt>
                <c:pt idx="3824">
                  <c:v>243.62998456523599</c:v>
                </c:pt>
                <c:pt idx="3825">
                  <c:v>243.69369533525901</c:v>
                </c:pt>
                <c:pt idx="3826">
                  <c:v>243.75740610528101</c:v>
                </c:pt>
                <c:pt idx="3827">
                  <c:v>243.82111687530301</c:v>
                </c:pt>
                <c:pt idx="3828">
                  <c:v>243.884827645326</c:v>
                </c:pt>
                <c:pt idx="3829">
                  <c:v>243.948538415348</c:v>
                </c:pt>
                <c:pt idx="3830">
                  <c:v>244.01224918537</c:v>
                </c:pt>
                <c:pt idx="3831">
                  <c:v>244.07595995539199</c:v>
                </c:pt>
                <c:pt idx="3832">
                  <c:v>244.13967072541499</c:v>
                </c:pt>
                <c:pt idx="3833">
                  <c:v>244.20338149543699</c:v>
                </c:pt>
                <c:pt idx="3834">
                  <c:v>244.26709226545901</c:v>
                </c:pt>
                <c:pt idx="3835">
                  <c:v>244.33080303548201</c:v>
                </c:pt>
                <c:pt idx="3836">
                  <c:v>244.394513805504</c:v>
                </c:pt>
                <c:pt idx="3837">
                  <c:v>244.458224575526</c:v>
                </c:pt>
                <c:pt idx="3838">
                  <c:v>244.521935345548</c:v>
                </c:pt>
                <c:pt idx="3839">
                  <c:v>244.585646115571</c:v>
                </c:pt>
                <c:pt idx="3840">
                  <c:v>244.64935688559299</c:v>
                </c:pt>
                <c:pt idx="3841">
                  <c:v>244.71306765561499</c:v>
                </c:pt>
                <c:pt idx="3842">
                  <c:v>244.77677842563801</c:v>
                </c:pt>
                <c:pt idx="3843">
                  <c:v>244.84048919566001</c:v>
                </c:pt>
                <c:pt idx="3844">
                  <c:v>244.90419996568201</c:v>
                </c:pt>
                <c:pt idx="3845">
                  <c:v>244.96791073570401</c:v>
                </c:pt>
                <c:pt idx="3846">
                  <c:v>245.031621505727</c:v>
                </c:pt>
                <c:pt idx="3847">
                  <c:v>245.095332275749</c:v>
                </c:pt>
                <c:pt idx="3848">
                  <c:v>245.159043045771</c:v>
                </c:pt>
                <c:pt idx="3849">
                  <c:v>245.222753815793</c:v>
                </c:pt>
                <c:pt idx="3850">
                  <c:v>245.28646458581599</c:v>
                </c:pt>
                <c:pt idx="3851">
                  <c:v>245.35017535583799</c:v>
                </c:pt>
                <c:pt idx="3852">
                  <c:v>245.41388612585999</c:v>
                </c:pt>
                <c:pt idx="3853">
                  <c:v>245.47759689588301</c:v>
                </c:pt>
                <c:pt idx="3854">
                  <c:v>245.54130766590501</c:v>
                </c:pt>
                <c:pt idx="3855">
                  <c:v>245.60501843592701</c:v>
                </c:pt>
                <c:pt idx="3856">
                  <c:v>245.66872920594901</c:v>
                </c:pt>
                <c:pt idx="3857">
                  <c:v>245.732439975972</c:v>
                </c:pt>
                <c:pt idx="3858">
                  <c:v>245.796150745994</c:v>
                </c:pt>
                <c:pt idx="3859">
                  <c:v>245.859861516016</c:v>
                </c:pt>
                <c:pt idx="3860">
                  <c:v>245.92357228603899</c:v>
                </c:pt>
                <c:pt idx="3861">
                  <c:v>245.98728305606099</c:v>
                </c:pt>
                <c:pt idx="3862">
                  <c:v>246.05099382608299</c:v>
                </c:pt>
                <c:pt idx="3863">
                  <c:v>246.11470459610501</c:v>
                </c:pt>
                <c:pt idx="3864">
                  <c:v>246.17841536612801</c:v>
                </c:pt>
                <c:pt idx="3865">
                  <c:v>246.24212613615001</c:v>
                </c:pt>
                <c:pt idx="3866">
                  <c:v>246.305836906172</c:v>
                </c:pt>
                <c:pt idx="3867">
                  <c:v>246.369547676195</c:v>
                </c:pt>
                <c:pt idx="3868">
                  <c:v>246.433258446217</c:v>
                </c:pt>
                <c:pt idx="3869">
                  <c:v>246.49696921623899</c:v>
                </c:pt>
                <c:pt idx="3870">
                  <c:v>246.56067998626099</c:v>
                </c:pt>
                <c:pt idx="3871">
                  <c:v>246.62439075628399</c:v>
                </c:pt>
                <c:pt idx="3872">
                  <c:v>246.68810152630601</c:v>
                </c:pt>
                <c:pt idx="3873">
                  <c:v>246.75181229632801</c:v>
                </c:pt>
                <c:pt idx="3874">
                  <c:v>246.81552306635101</c:v>
                </c:pt>
                <c:pt idx="3875">
                  <c:v>246.879233836373</c:v>
                </c:pt>
                <c:pt idx="3876">
                  <c:v>246.942944606395</c:v>
                </c:pt>
                <c:pt idx="3877">
                  <c:v>247.006655376417</c:v>
                </c:pt>
                <c:pt idx="3878">
                  <c:v>247.07036614643999</c:v>
                </c:pt>
                <c:pt idx="3879">
                  <c:v>247.13407691646199</c:v>
                </c:pt>
                <c:pt idx="3880">
                  <c:v>247.19778768648399</c:v>
                </c:pt>
                <c:pt idx="3881">
                  <c:v>247.26149845650701</c:v>
                </c:pt>
                <c:pt idx="3882">
                  <c:v>247.32520922652901</c:v>
                </c:pt>
                <c:pt idx="3883">
                  <c:v>247.38891999655101</c:v>
                </c:pt>
                <c:pt idx="3884">
                  <c:v>247.45263076657301</c:v>
                </c:pt>
                <c:pt idx="3885">
                  <c:v>247.516341536596</c:v>
                </c:pt>
                <c:pt idx="3886">
                  <c:v>247.580052306618</c:v>
                </c:pt>
                <c:pt idx="3887">
                  <c:v>247.64376307664</c:v>
                </c:pt>
                <c:pt idx="3888">
                  <c:v>247.70747384666299</c:v>
                </c:pt>
                <c:pt idx="3889">
                  <c:v>247.77118461668499</c:v>
                </c:pt>
                <c:pt idx="3890">
                  <c:v>247.83489538670699</c:v>
                </c:pt>
                <c:pt idx="3891">
                  <c:v>247.89860615672899</c:v>
                </c:pt>
                <c:pt idx="3892">
                  <c:v>247.96231692675201</c:v>
                </c:pt>
                <c:pt idx="3893">
                  <c:v>248.02602769677401</c:v>
                </c:pt>
                <c:pt idx="3894">
                  <c:v>248.08973846679601</c:v>
                </c:pt>
                <c:pt idx="3895">
                  <c:v>248.153449236819</c:v>
                </c:pt>
                <c:pt idx="3896">
                  <c:v>248.217160006841</c:v>
                </c:pt>
                <c:pt idx="3897">
                  <c:v>248.280870776863</c:v>
                </c:pt>
                <c:pt idx="3898">
                  <c:v>248.344581546885</c:v>
                </c:pt>
                <c:pt idx="3899">
                  <c:v>248.40829231690799</c:v>
                </c:pt>
                <c:pt idx="3900">
                  <c:v>248.47200308692999</c:v>
                </c:pt>
                <c:pt idx="3901">
                  <c:v>248.53571385695199</c:v>
                </c:pt>
                <c:pt idx="3902">
                  <c:v>248.59942462697401</c:v>
                </c:pt>
                <c:pt idx="3903">
                  <c:v>248.66313539699701</c:v>
                </c:pt>
                <c:pt idx="3904">
                  <c:v>248.726846167019</c:v>
                </c:pt>
                <c:pt idx="3905">
                  <c:v>248.790556937041</c:v>
                </c:pt>
                <c:pt idx="3906">
                  <c:v>248.854267707064</c:v>
                </c:pt>
                <c:pt idx="3907">
                  <c:v>248.917978477086</c:v>
                </c:pt>
                <c:pt idx="3908">
                  <c:v>248.98168924710799</c:v>
                </c:pt>
                <c:pt idx="3909">
                  <c:v>249.04540001712999</c:v>
                </c:pt>
                <c:pt idx="3910">
                  <c:v>249.10911078715301</c:v>
                </c:pt>
                <c:pt idx="3911">
                  <c:v>249.17282155717501</c:v>
                </c:pt>
                <c:pt idx="3912">
                  <c:v>249.23653232719701</c:v>
                </c:pt>
                <c:pt idx="3913">
                  <c:v>249.30024309722</c:v>
                </c:pt>
                <c:pt idx="3914">
                  <c:v>249.363953867242</c:v>
                </c:pt>
                <c:pt idx="3915">
                  <c:v>249.427664637264</c:v>
                </c:pt>
                <c:pt idx="3916">
                  <c:v>249.491375407286</c:v>
                </c:pt>
                <c:pt idx="3917">
                  <c:v>249.55508617730899</c:v>
                </c:pt>
                <c:pt idx="3918">
                  <c:v>249.61879694733099</c:v>
                </c:pt>
                <c:pt idx="3919">
                  <c:v>249.68250771735299</c:v>
                </c:pt>
                <c:pt idx="3920">
                  <c:v>249.74621848737601</c:v>
                </c:pt>
                <c:pt idx="3921">
                  <c:v>249.80992925739801</c:v>
                </c:pt>
                <c:pt idx="3922">
                  <c:v>249.87364002742001</c:v>
                </c:pt>
                <c:pt idx="3923">
                  <c:v>249.93735079744201</c:v>
                </c:pt>
                <c:pt idx="3924">
                  <c:v>250.001061567465</c:v>
                </c:pt>
                <c:pt idx="3925">
                  <c:v>250.064772337487</c:v>
                </c:pt>
                <c:pt idx="3926">
                  <c:v>250.128483107509</c:v>
                </c:pt>
                <c:pt idx="3927">
                  <c:v>250.19219387753199</c:v>
                </c:pt>
                <c:pt idx="3928">
                  <c:v>250.25590464755399</c:v>
                </c:pt>
                <c:pt idx="3929">
                  <c:v>250.31961541757599</c:v>
                </c:pt>
                <c:pt idx="3930">
                  <c:v>250.38332618759799</c:v>
                </c:pt>
                <c:pt idx="3931">
                  <c:v>250.44703695762101</c:v>
                </c:pt>
                <c:pt idx="3932">
                  <c:v>250.51074772764301</c:v>
                </c:pt>
                <c:pt idx="3933">
                  <c:v>250.57445849766501</c:v>
                </c:pt>
                <c:pt idx="3934">
                  <c:v>250.638169267688</c:v>
                </c:pt>
                <c:pt idx="3935">
                  <c:v>250.70188003771</c:v>
                </c:pt>
                <c:pt idx="3936">
                  <c:v>250.765590807732</c:v>
                </c:pt>
                <c:pt idx="3937">
                  <c:v>250.82930157775399</c:v>
                </c:pt>
                <c:pt idx="3938">
                  <c:v>250.89301234777699</c:v>
                </c:pt>
                <c:pt idx="3939">
                  <c:v>250.95672311779899</c:v>
                </c:pt>
                <c:pt idx="3940">
                  <c:v>251.02043388782101</c:v>
                </c:pt>
                <c:pt idx="3941">
                  <c:v>251.08414465784401</c:v>
                </c:pt>
                <c:pt idx="3942">
                  <c:v>251.14785542786601</c:v>
                </c:pt>
                <c:pt idx="3943">
                  <c:v>251.211566197888</c:v>
                </c:pt>
                <c:pt idx="3944">
                  <c:v>251.27527696791</c:v>
                </c:pt>
                <c:pt idx="3945">
                  <c:v>251.338987737933</c:v>
                </c:pt>
                <c:pt idx="3946">
                  <c:v>251.40269850795499</c:v>
                </c:pt>
                <c:pt idx="3947">
                  <c:v>251.46640927797699</c:v>
                </c:pt>
                <c:pt idx="3948">
                  <c:v>251.53012004799899</c:v>
                </c:pt>
                <c:pt idx="3949">
                  <c:v>251.59383081802201</c:v>
                </c:pt>
                <c:pt idx="3950">
                  <c:v>251.65754158804401</c:v>
                </c:pt>
                <c:pt idx="3951">
                  <c:v>251.72125235806601</c:v>
                </c:pt>
                <c:pt idx="3952">
                  <c:v>251.784963128089</c:v>
                </c:pt>
                <c:pt idx="3953">
                  <c:v>251.848673898111</c:v>
                </c:pt>
                <c:pt idx="3954">
                  <c:v>251.912384668133</c:v>
                </c:pt>
                <c:pt idx="3955">
                  <c:v>251.976095438155</c:v>
                </c:pt>
                <c:pt idx="3956">
                  <c:v>252.03980620817799</c:v>
                </c:pt>
                <c:pt idx="3957">
                  <c:v>252.10351697819999</c:v>
                </c:pt>
                <c:pt idx="3958">
                  <c:v>252.16722774822199</c:v>
                </c:pt>
                <c:pt idx="3959">
                  <c:v>252.23093851824501</c:v>
                </c:pt>
                <c:pt idx="3960">
                  <c:v>252.29464928826701</c:v>
                </c:pt>
                <c:pt idx="3961">
                  <c:v>252.35836005828901</c:v>
                </c:pt>
                <c:pt idx="3962">
                  <c:v>252.42207082831101</c:v>
                </c:pt>
                <c:pt idx="3963">
                  <c:v>252.485781598334</c:v>
                </c:pt>
                <c:pt idx="3964">
                  <c:v>252.549492368356</c:v>
                </c:pt>
                <c:pt idx="3965">
                  <c:v>252.613203138378</c:v>
                </c:pt>
                <c:pt idx="3966">
                  <c:v>252.67691390840099</c:v>
                </c:pt>
                <c:pt idx="3967">
                  <c:v>252.74062467842299</c:v>
                </c:pt>
                <c:pt idx="3968">
                  <c:v>252.80433544844499</c:v>
                </c:pt>
                <c:pt idx="3969">
                  <c:v>252.86804621846699</c:v>
                </c:pt>
                <c:pt idx="3970">
                  <c:v>252.93175698849001</c:v>
                </c:pt>
                <c:pt idx="3971">
                  <c:v>252.99546775851201</c:v>
                </c:pt>
                <c:pt idx="3972">
                  <c:v>253.05917852853401</c:v>
                </c:pt>
                <c:pt idx="3973">
                  <c:v>253.122889298557</c:v>
                </c:pt>
                <c:pt idx="3974">
                  <c:v>253.186600068579</c:v>
                </c:pt>
                <c:pt idx="3975">
                  <c:v>253.250310838601</c:v>
                </c:pt>
                <c:pt idx="3976">
                  <c:v>253.31402160862299</c:v>
                </c:pt>
                <c:pt idx="3977">
                  <c:v>253.37773237864599</c:v>
                </c:pt>
                <c:pt idx="3978">
                  <c:v>253.44144314866799</c:v>
                </c:pt>
                <c:pt idx="3979">
                  <c:v>253.50515391869001</c:v>
                </c:pt>
                <c:pt idx="3980">
                  <c:v>253.56886468871301</c:v>
                </c:pt>
                <c:pt idx="3981">
                  <c:v>253.632575458735</c:v>
                </c:pt>
                <c:pt idx="3982">
                  <c:v>253.696286228757</c:v>
                </c:pt>
                <c:pt idx="3983">
                  <c:v>253.759996998779</c:v>
                </c:pt>
                <c:pt idx="3984">
                  <c:v>253.823707768802</c:v>
                </c:pt>
                <c:pt idx="3985">
                  <c:v>253.88741853882399</c:v>
                </c:pt>
                <c:pt idx="3986">
                  <c:v>253.95112930884599</c:v>
                </c:pt>
                <c:pt idx="3987">
                  <c:v>254.01484007886901</c:v>
                </c:pt>
                <c:pt idx="3988">
                  <c:v>254.07855084889101</c:v>
                </c:pt>
                <c:pt idx="3989">
                  <c:v>254.14226161891301</c:v>
                </c:pt>
                <c:pt idx="3990">
                  <c:v>254.20597238893501</c:v>
                </c:pt>
                <c:pt idx="3991">
                  <c:v>254.269683158958</c:v>
                </c:pt>
                <c:pt idx="3992">
                  <c:v>254.33339392898</c:v>
                </c:pt>
                <c:pt idx="3993">
                  <c:v>254.397104699002</c:v>
                </c:pt>
                <c:pt idx="3994">
                  <c:v>254.460815469024</c:v>
                </c:pt>
                <c:pt idx="3995">
                  <c:v>254.52452623904699</c:v>
                </c:pt>
                <c:pt idx="3996">
                  <c:v>254.58823700906899</c:v>
                </c:pt>
                <c:pt idx="3997">
                  <c:v>254.65194777909099</c:v>
                </c:pt>
                <c:pt idx="3998">
                  <c:v>254.71565854911401</c:v>
                </c:pt>
                <c:pt idx="3999">
                  <c:v>254.77936931913601</c:v>
                </c:pt>
                <c:pt idx="4000">
                  <c:v>254.84308008915801</c:v>
                </c:pt>
                <c:pt idx="4001">
                  <c:v>254.90679085918001</c:v>
                </c:pt>
                <c:pt idx="4002">
                  <c:v>254.970501629203</c:v>
                </c:pt>
                <c:pt idx="4003">
                  <c:v>255.034212399225</c:v>
                </c:pt>
                <c:pt idx="4004">
                  <c:v>255.097923169247</c:v>
                </c:pt>
                <c:pt idx="4005">
                  <c:v>255.16163393926999</c:v>
                </c:pt>
                <c:pt idx="4006">
                  <c:v>255.22534470929199</c:v>
                </c:pt>
                <c:pt idx="4007">
                  <c:v>255.28905547931399</c:v>
                </c:pt>
                <c:pt idx="4008">
                  <c:v>255.35276624933601</c:v>
                </c:pt>
                <c:pt idx="4009">
                  <c:v>255.41647701935901</c:v>
                </c:pt>
                <c:pt idx="4010">
                  <c:v>255.48018778938101</c:v>
                </c:pt>
                <c:pt idx="4011">
                  <c:v>255.543898559403</c:v>
                </c:pt>
                <c:pt idx="4012">
                  <c:v>255.607609329426</c:v>
                </c:pt>
                <c:pt idx="4013">
                  <c:v>255.671320099448</c:v>
                </c:pt>
                <c:pt idx="4014">
                  <c:v>255.73503086946999</c:v>
                </c:pt>
                <c:pt idx="4015">
                  <c:v>255.79874163949199</c:v>
                </c:pt>
                <c:pt idx="4016">
                  <c:v>255.86245240951499</c:v>
                </c:pt>
                <c:pt idx="4017">
                  <c:v>255.92616317953701</c:v>
                </c:pt>
                <c:pt idx="4018">
                  <c:v>255.98987394955901</c:v>
                </c:pt>
                <c:pt idx="4019">
                  <c:v>256.05358471958198</c:v>
                </c:pt>
                <c:pt idx="4020">
                  <c:v>256.11729548960398</c:v>
                </c:pt>
                <c:pt idx="4021">
                  <c:v>256.18100625962597</c:v>
                </c:pt>
                <c:pt idx="4022">
                  <c:v>256.24471702964797</c:v>
                </c:pt>
                <c:pt idx="4023">
                  <c:v>256.30842779967099</c:v>
                </c:pt>
                <c:pt idx="4024">
                  <c:v>256.37213856969299</c:v>
                </c:pt>
                <c:pt idx="4025">
                  <c:v>256.43584933971499</c:v>
                </c:pt>
                <c:pt idx="4026">
                  <c:v>256.49956010973801</c:v>
                </c:pt>
                <c:pt idx="4027">
                  <c:v>256.56327087976001</c:v>
                </c:pt>
                <c:pt idx="4028">
                  <c:v>256.62698164978201</c:v>
                </c:pt>
                <c:pt idx="4029">
                  <c:v>256.69069241980401</c:v>
                </c:pt>
                <c:pt idx="4030">
                  <c:v>256.75440318982697</c:v>
                </c:pt>
                <c:pt idx="4031">
                  <c:v>256.81811395984897</c:v>
                </c:pt>
                <c:pt idx="4032">
                  <c:v>256.88182472987103</c:v>
                </c:pt>
                <c:pt idx="4033">
                  <c:v>256.94553549989399</c:v>
                </c:pt>
                <c:pt idx="4034">
                  <c:v>257.00924626991599</c:v>
                </c:pt>
                <c:pt idx="4035">
                  <c:v>257.07295703993799</c:v>
                </c:pt>
                <c:pt idx="4036">
                  <c:v>257.13666780995999</c:v>
                </c:pt>
                <c:pt idx="4037">
                  <c:v>257.20037857998301</c:v>
                </c:pt>
                <c:pt idx="4038">
                  <c:v>257.26408935000501</c:v>
                </c:pt>
                <c:pt idx="4039">
                  <c:v>257.32780012002701</c:v>
                </c:pt>
                <c:pt idx="4040">
                  <c:v>257.39151089004997</c:v>
                </c:pt>
                <c:pt idx="4041">
                  <c:v>257.45522166007203</c:v>
                </c:pt>
                <c:pt idx="4042">
                  <c:v>257.51893243009403</c:v>
                </c:pt>
                <c:pt idx="4043">
                  <c:v>257.58264320011602</c:v>
                </c:pt>
                <c:pt idx="4044">
                  <c:v>257.64635397013899</c:v>
                </c:pt>
                <c:pt idx="4045">
                  <c:v>257.71006474016099</c:v>
                </c:pt>
                <c:pt idx="4046">
                  <c:v>257.77377551018299</c:v>
                </c:pt>
                <c:pt idx="4047">
                  <c:v>257.83748628020601</c:v>
                </c:pt>
                <c:pt idx="4048">
                  <c:v>257.90119705022801</c:v>
                </c:pt>
                <c:pt idx="4049">
                  <c:v>257.96490782025</c:v>
                </c:pt>
                <c:pt idx="4050">
                  <c:v>258.028618590272</c:v>
                </c:pt>
                <c:pt idx="4051">
                  <c:v>258.09232936029503</c:v>
                </c:pt>
                <c:pt idx="4052">
                  <c:v>258.15604013031702</c:v>
                </c:pt>
                <c:pt idx="4053">
                  <c:v>258.21975090033902</c:v>
                </c:pt>
                <c:pt idx="4054">
                  <c:v>258.28346167036199</c:v>
                </c:pt>
                <c:pt idx="4055">
                  <c:v>258.34717244038399</c:v>
                </c:pt>
                <c:pt idx="4056">
                  <c:v>258.41088321040598</c:v>
                </c:pt>
                <c:pt idx="4057">
                  <c:v>258.47459398042798</c:v>
                </c:pt>
                <c:pt idx="4058">
                  <c:v>258.538304750451</c:v>
                </c:pt>
                <c:pt idx="4059">
                  <c:v>258.602015520473</c:v>
                </c:pt>
                <c:pt idx="4060">
                  <c:v>258.665726290495</c:v>
                </c:pt>
                <c:pt idx="4061">
                  <c:v>258.729437060517</c:v>
                </c:pt>
                <c:pt idx="4062">
                  <c:v>258.79314783054002</c:v>
                </c:pt>
                <c:pt idx="4063">
                  <c:v>258.85685860056202</c:v>
                </c:pt>
                <c:pt idx="4064">
                  <c:v>258.92056937058402</c:v>
                </c:pt>
                <c:pt idx="4065">
                  <c:v>258.98428014060698</c:v>
                </c:pt>
                <c:pt idx="4066">
                  <c:v>259.04799091062898</c:v>
                </c:pt>
                <c:pt idx="4067">
                  <c:v>259.11170168065098</c:v>
                </c:pt>
                <c:pt idx="4068">
                  <c:v>259.17541245067298</c:v>
                </c:pt>
                <c:pt idx="4069">
                  <c:v>259.239123220696</c:v>
                </c:pt>
                <c:pt idx="4070">
                  <c:v>259.302833990718</c:v>
                </c:pt>
                <c:pt idx="4071">
                  <c:v>259.36654476074</c:v>
                </c:pt>
                <c:pt idx="4072">
                  <c:v>259.43025553076302</c:v>
                </c:pt>
                <c:pt idx="4073">
                  <c:v>259.49396630078502</c:v>
                </c:pt>
                <c:pt idx="4074">
                  <c:v>259.55767707080702</c:v>
                </c:pt>
                <c:pt idx="4075">
                  <c:v>259.62138784082902</c:v>
                </c:pt>
                <c:pt idx="4076">
                  <c:v>259.68509861085198</c:v>
                </c:pt>
                <c:pt idx="4077">
                  <c:v>259.74880938087398</c:v>
                </c:pt>
                <c:pt idx="4078">
                  <c:v>259.81252015089598</c:v>
                </c:pt>
                <c:pt idx="4079">
                  <c:v>259.876230920919</c:v>
                </c:pt>
                <c:pt idx="4080">
                  <c:v>259.939941690941</c:v>
                </c:pt>
                <c:pt idx="4081">
                  <c:v>260.003652460963</c:v>
                </c:pt>
                <c:pt idx="4082">
                  <c:v>260.06736323098499</c:v>
                </c:pt>
                <c:pt idx="4083">
                  <c:v>260.13107400100802</c:v>
                </c:pt>
                <c:pt idx="4084">
                  <c:v>260.19478477103002</c:v>
                </c:pt>
                <c:pt idx="4085">
                  <c:v>260.25849554105201</c:v>
                </c:pt>
                <c:pt idx="4086">
                  <c:v>260.32220631107498</c:v>
                </c:pt>
                <c:pt idx="4087">
                  <c:v>260.38591708109698</c:v>
                </c:pt>
                <c:pt idx="4088">
                  <c:v>260.44962785111898</c:v>
                </c:pt>
                <c:pt idx="4089">
                  <c:v>260.51333862114097</c:v>
                </c:pt>
                <c:pt idx="4090">
                  <c:v>260.577049391164</c:v>
                </c:pt>
                <c:pt idx="4091">
                  <c:v>260.64076016118599</c:v>
                </c:pt>
                <c:pt idx="4092">
                  <c:v>260.70447093120799</c:v>
                </c:pt>
                <c:pt idx="4093">
                  <c:v>260.76818170123101</c:v>
                </c:pt>
                <c:pt idx="4094">
                  <c:v>260.83189247125301</c:v>
                </c:pt>
                <c:pt idx="4095">
                  <c:v>260.89560324127501</c:v>
                </c:pt>
                <c:pt idx="4096">
                  <c:v>260.95931401129701</c:v>
                </c:pt>
                <c:pt idx="4097">
                  <c:v>261.02302478131998</c:v>
                </c:pt>
                <c:pt idx="4098">
                  <c:v>261.08673555134197</c:v>
                </c:pt>
                <c:pt idx="4099">
                  <c:v>261.15044632136397</c:v>
                </c:pt>
                <c:pt idx="4100">
                  <c:v>261.21415709138699</c:v>
                </c:pt>
                <c:pt idx="4101">
                  <c:v>261.27786786140899</c:v>
                </c:pt>
                <c:pt idx="4102">
                  <c:v>261.34157863143099</c:v>
                </c:pt>
                <c:pt idx="4103">
                  <c:v>261.40528940145299</c:v>
                </c:pt>
                <c:pt idx="4104">
                  <c:v>261.46900017147601</c:v>
                </c:pt>
                <c:pt idx="4105">
                  <c:v>261.53271094149801</c:v>
                </c:pt>
                <c:pt idx="4106">
                  <c:v>261.59642171152001</c:v>
                </c:pt>
                <c:pt idx="4107">
                  <c:v>261.66013248154201</c:v>
                </c:pt>
                <c:pt idx="4108">
                  <c:v>261.72384325156497</c:v>
                </c:pt>
                <c:pt idx="4109">
                  <c:v>261.78755402158703</c:v>
                </c:pt>
                <c:pt idx="4110">
                  <c:v>261.85126479160903</c:v>
                </c:pt>
                <c:pt idx="4111">
                  <c:v>261.91497556163199</c:v>
                </c:pt>
                <c:pt idx="4112">
                  <c:v>261.97868633165399</c:v>
                </c:pt>
                <c:pt idx="4113">
                  <c:v>262.04239710167599</c:v>
                </c:pt>
                <c:pt idx="4114">
                  <c:v>262.10610787169799</c:v>
                </c:pt>
                <c:pt idx="4115">
                  <c:v>262.16981864172101</c:v>
                </c:pt>
                <c:pt idx="4116">
                  <c:v>262.23352941174301</c:v>
                </c:pt>
                <c:pt idx="4117">
                  <c:v>262.29724018176501</c:v>
                </c:pt>
                <c:pt idx="4118">
                  <c:v>262.36095095178803</c:v>
                </c:pt>
                <c:pt idx="4119">
                  <c:v>262.42466172181003</c:v>
                </c:pt>
                <c:pt idx="4120">
                  <c:v>262.48837249183202</c:v>
                </c:pt>
                <c:pt idx="4121">
                  <c:v>262.55208326185402</c:v>
                </c:pt>
                <c:pt idx="4122">
                  <c:v>262.61579403187699</c:v>
                </c:pt>
                <c:pt idx="4123">
                  <c:v>262.67950480189899</c:v>
                </c:pt>
                <c:pt idx="4124">
                  <c:v>262.74321557192098</c:v>
                </c:pt>
                <c:pt idx="4125">
                  <c:v>262.80692634194401</c:v>
                </c:pt>
                <c:pt idx="4126">
                  <c:v>262.870637111966</c:v>
                </c:pt>
                <c:pt idx="4127">
                  <c:v>262.934347881988</c:v>
                </c:pt>
                <c:pt idx="4128">
                  <c:v>262.99805865201</c:v>
                </c:pt>
                <c:pt idx="4129">
                  <c:v>263.06176942203302</c:v>
                </c:pt>
                <c:pt idx="4130">
                  <c:v>263.12548019205502</c:v>
                </c:pt>
                <c:pt idx="4131">
                  <c:v>263.18919096207702</c:v>
                </c:pt>
                <c:pt idx="4132">
                  <c:v>263.25290173209999</c:v>
                </c:pt>
                <c:pt idx="4133">
                  <c:v>263.31661250212198</c:v>
                </c:pt>
                <c:pt idx="4134">
                  <c:v>263.38032327214398</c:v>
                </c:pt>
                <c:pt idx="4135">
                  <c:v>263.44403404216598</c:v>
                </c:pt>
                <c:pt idx="4136">
                  <c:v>263.507744812189</c:v>
                </c:pt>
                <c:pt idx="4137">
                  <c:v>263.571455582211</c:v>
                </c:pt>
                <c:pt idx="4138">
                  <c:v>263.635166352233</c:v>
                </c:pt>
                <c:pt idx="4139">
                  <c:v>263.69887712225602</c:v>
                </c:pt>
                <c:pt idx="4140">
                  <c:v>263.76258789227802</c:v>
                </c:pt>
                <c:pt idx="4141">
                  <c:v>263.82629866230002</c:v>
                </c:pt>
                <c:pt idx="4142">
                  <c:v>263.89000943232202</c:v>
                </c:pt>
                <c:pt idx="4143">
                  <c:v>263.95372020234498</c:v>
                </c:pt>
                <c:pt idx="4144">
                  <c:v>264.01743097236698</c:v>
                </c:pt>
                <c:pt idx="4145">
                  <c:v>264.08114174238898</c:v>
                </c:pt>
                <c:pt idx="4146">
                  <c:v>264.144852512412</c:v>
                </c:pt>
                <c:pt idx="4147">
                  <c:v>264.208563282434</c:v>
                </c:pt>
                <c:pt idx="4148">
                  <c:v>264.272274052456</c:v>
                </c:pt>
                <c:pt idx="4149">
                  <c:v>264.335984822478</c:v>
                </c:pt>
                <c:pt idx="4150">
                  <c:v>264.39969559250102</c:v>
                </c:pt>
                <c:pt idx="4151">
                  <c:v>264.46340636252302</c:v>
                </c:pt>
                <c:pt idx="4152">
                  <c:v>264.52711713254502</c:v>
                </c:pt>
                <c:pt idx="4153">
                  <c:v>264.59082790256701</c:v>
                </c:pt>
                <c:pt idx="4154">
                  <c:v>264.65453867258998</c:v>
                </c:pt>
                <c:pt idx="4155">
                  <c:v>264.71824944261198</c:v>
                </c:pt>
                <c:pt idx="4156">
                  <c:v>264.78196021263398</c:v>
                </c:pt>
                <c:pt idx="4157">
                  <c:v>264.845670982657</c:v>
                </c:pt>
                <c:pt idx="4158">
                  <c:v>264.909381752679</c:v>
                </c:pt>
                <c:pt idx="4159">
                  <c:v>264.97309252270099</c:v>
                </c:pt>
                <c:pt idx="4160">
                  <c:v>265.03680329272299</c:v>
                </c:pt>
                <c:pt idx="4161">
                  <c:v>265.10051406274602</c:v>
                </c:pt>
                <c:pt idx="4162">
                  <c:v>265.16422483276801</c:v>
                </c:pt>
                <c:pt idx="4163">
                  <c:v>265.22793560279001</c:v>
                </c:pt>
                <c:pt idx="4164">
                  <c:v>265.29164637281298</c:v>
                </c:pt>
                <c:pt idx="4165">
                  <c:v>265.35535714283498</c:v>
                </c:pt>
                <c:pt idx="4166">
                  <c:v>265.41906791285697</c:v>
                </c:pt>
                <c:pt idx="4167">
                  <c:v>265.48277868287897</c:v>
                </c:pt>
                <c:pt idx="4168">
                  <c:v>265.54648945290199</c:v>
                </c:pt>
                <c:pt idx="4169">
                  <c:v>265.61020022292399</c:v>
                </c:pt>
                <c:pt idx="4170">
                  <c:v>265.67391099294599</c:v>
                </c:pt>
                <c:pt idx="4171">
                  <c:v>265.73762176296901</c:v>
                </c:pt>
                <c:pt idx="4172">
                  <c:v>265.80133253299101</c:v>
                </c:pt>
                <c:pt idx="4173">
                  <c:v>265.86504330301301</c:v>
                </c:pt>
                <c:pt idx="4174">
                  <c:v>265.92875407303501</c:v>
                </c:pt>
                <c:pt idx="4175">
                  <c:v>265.99246484305797</c:v>
                </c:pt>
                <c:pt idx="4176">
                  <c:v>266.05617561307997</c:v>
                </c:pt>
                <c:pt idx="4177">
                  <c:v>266.11988638310203</c:v>
                </c:pt>
                <c:pt idx="4178">
                  <c:v>266.18359715312499</c:v>
                </c:pt>
                <c:pt idx="4179">
                  <c:v>266.24730792314699</c:v>
                </c:pt>
                <c:pt idx="4180">
                  <c:v>266.31101869316899</c:v>
                </c:pt>
                <c:pt idx="4181">
                  <c:v>266.37472946319099</c:v>
                </c:pt>
                <c:pt idx="4182">
                  <c:v>266.43844023321401</c:v>
                </c:pt>
                <c:pt idx="4183">
                  <c:v>266.50215100323601</c:v>
                </c:pt>
                <c:pt idx="4184">
                  <c:v>266.56586177325801</c:v>
                </c:pt>
                <c:pt idx="4185">
                  <c:v>266.62957254328097</c:v>
                </c:pt>
                <c:pt idx="4186">
                  <c:v>266.69328331330303</c:v>
                </c:pt>
                <c:pt idx="4187">
                  <c:v>266.75699408332503</c:v>
                </c:pt>
                <c:pt idx="4188">
                  <c:v>266.82070485334702</c:v>
                </c:pt>
                <c:pt idx="4189">
                  <c:v>266.88441562336999</c:v>
                </c:pt>
                <c:pt idx="4190">
                  <c:v>266.94812639339199</c:v>
                </c:pt>
                <c:pt idx="4191">
                  <c:v>267.01183716341399</c:v>
                </c:pt>
                <c:pt idx="4192">
                  <c:v>267.07554793343701</c:v>
                </c:pt>
                <c:pt idx="4193">
                  <c:v>267.13925870345901</c:v>
                </c:pt>
                <c:pt idx="4194">
                  <c:v>267.20296947348101</c:v>
                </c:pt>
                <c:pt idx="4195">
                  <c:v>267.266680243503</c:v>
                </c:pt>
                <c:pt idx="4196">
                  <c:v>267.33039101352603</c:v>
                </c:pt>
                <c:pt idx="4197">
                  <c:v>267.39410178354802</c:v>
                </c:pt>
                <c:pt idx="4198">
                  <c:v>267.45781255357002</c:v>
                </c:pt>
                <c:pt idx="4199">
                  <c:v>267.52152332359299</c:v>
                </c:pt>
                <c:pt idx="4200">
                  <c:v>267.58523409361499</c:v>
                </c:pt>
                <c:pt idx="4201">
                  <c:v>267.64894486363698</c:v>
                </c:pt>
                <c:pt idx="4202">
                  <c:v>267.71265563365898</c:v>
                </c:pt>
                <c:pt idx="4203">
                  <c:v>267.776366403682</c:v>
                </c:pt>
                <c:pt idx="4204">
                  <c:v>267.840077173704</c:v>
                </c:pt>
                <c:pt idx="4205">
                  <c:v>267.903787943726</c:v>
                </c:pt>
                <c:pt idx="4206">
                  <c:v>267.967498713748</c:v>
                </c:pt>
                <c:pt idx="4207">
                  <c:v>268.03120948377102</c:v>
                </c:pt>
                <c:pt idx="4208">
                  <c:v>268.09492025379302</c:v>
                </c:pt>
                <c:pt idx="4209">
                  <c:v>268.15863102381502</c:v>
                </c:pt>
                <c:pt idx="4210">
                  <c:v>268.22234179383798</c:v>
                </c:pt>
                <c:pt idx="4211">
                  <c:v>268.28605256385998</c:v>
                </c:pt>
                <c:pt idx="4212">
                  <c:v>268.34976333388198</c:v>
                </c:pt>
                <c:pt idx="4213">
                  <c:v>268.41347410390398</c:v>
                </c:pt>
                <c:pt idx="4214">
                  <c:v>268.477184873927</c:v>
                </c:pt>
                <c:pt idx="4215">
                  <c:v>268.540895643949</c:v>
                </c:pt>
                <c:pt idx="4216">
                  <c:v>268.604606413971</c:v>
                </c:pt>
                <c:pt idx="4217">
                  <c:v>268.66831718399402</c:v>
                </c:pt>
                <c:pt idx="4218">
                  <c:v>268.73202795401602</c:v>
                </c:pt>
                <c:pt idx="4219">
                  <c:v>268.79573872403802</c:v>
                </c:pt>
                <c:pt idx="4220">
                  <c:v>268.85944949406002</c:v>
                </c:pt>
                <c:pt idx="4221">
                  <c:v>268.92316026408298</c:v>
                </c:pt>
                <c:pt idx="4222">
                  <c:v>268.98687103410498</c:v>
                </c:pt>
                <c:pt idx="4223">
                  <c:v>269.05058180412698</c:v>
                </c:pt>
                <c:pt idx="4224">
                  <c:v>269.11429257415</c:v>
                </c:pt>
                <c:pt idx="4225">
                  <c:v>269.178003344172</c:v>
                </c:pt>
                <c:pt idx="4226">
                  <c:v>269.241714114194</c:v>
                </c:pt>
                <c:pt idx="4227">
                  <c:v>269.305424884216</c:v>
                </c:pt>
                <c:pt idx="4228">
                  <c:v>269.36913565423902</c:v>
                </c:pt>
                <c:pt idx="4229">
                  <c:v>269.43284642426102</c:v>
                </c:pt>
                <c:pt idx="4230">
                  <c:v>269.49655719428301</c:v>
                </c:pt>
                <c:pt idx="4231">
                  <c:v>269.56026796430598</c:v>
                </c:pt>
                <c:pt idx="4232">
                  <c:v>269.62397873432798</c:v>
                </c:pt>
                <c:pt idx="4233">
                  <c:v>269.68768950434998</c:v>
                </c:pt>
                <c:pt idx="4234">
                  <c:v>269.75140027437197</c:v>
                </c:pt>
                <c:pt idx="4235">
                  <c:v>269.815111044395</c:v>
                </c:pt>
                <c:pt idx="4236">
                  <c:v>269.87882181441699</c:v>
                </c:pt>
                <c:pt idx="4237">
                  <c:v>269.94253258443899</c:v>
                </c:pt>
                <c:pt idx="4238">
                  <c:v>270.00624335446201</c:v>
                </c:pt>
                <c:pt idx="4239">
                  <c:v>270.06995412448401</c:v>
                </c:pt>
                <c:pt idx="4240">
                  <c:v>270.13366489450601</c:v>
                </c:pt>
                <c:pt idx="4241">
                  <c:v>270.19737566452801</c:v>
                </c:pt>
                <c:pt idx="4242">
                  <c:v>270.26108643455098</c:v>
                </c:pt>
                <c:pt idx="4243">
                  <c:v>270.32479720457297</c:v>
                </c:pt>
                <c:pt idx="4244">
                  <c:v>270.38850797459497</c:v>
                </c:pt>
                <c:pt idx="4245">
                  <c:v>270.45221874461799</c:v>
                </c:pt>
                <c:pt idx="4246">
                  <c:v>270.51592951463999</c:v>
                </c:pt>
                <c:pt idx="4247">
                  <c:v>270.57964028466199</c:v>
                </c:pt>
                <c:pt idx="4248">
                  <c:v>270.64335105468399</c:v>
                </c:pt>
                <c:pt idx="4249">
                  <c:v>270.70706182470701</c:v>
                </c:pt>
                <c:pt idx="4250">
                  <c:v>270.77077259472901</c:v>
                </c:pt>
                <c:pt idx="4251">
                  <c:v>270.83448336475101</c:v>
                </c:pt>
                <c:pt idx="4252">
                  <c:v>270.89819413477301</c:v>
                </c:pt>
                <c:pt idx="4253">
                  <c:v>270.96190490479597</c:v>
                </c:pt>
                <c:pt idx="4254">
                  <c:v>271.02561567481803</c:v>
                </c:pt>
                <c:pt idx="4255">
                  <c:v>271.08932644484003</c:v>
                </c:pt>
                <c:pt idx="4256">
                  <c:v>271.15303721486299</c:v>
                </c:pt>
                <c:pt idx="4257">
                  <c:v>271.21674798488499</c:v>
                </c:pt>
                <c:pt idx="4258">
                  <c:v>271.28045875490699</c:v>
                </c:pt>
                <c:pt idx="4259">
                  <c:v>271.34416952492899</c:v>
                </c:pt>
                <c:pt idx="4260">
                  <c:v>271.40788029495201</c:v>
                </c:pt>
                <c:pt idx="4261">
                  <c:v>271.47159106497401</c:v>
                </c:pt>
                <c:pt idx="4262">
                  <c:v>271.53530183499601</c:v>
                </c:pt>
                <c:pt idx="4263">
                  <c:v>271.59901260501903</c:v>
                </c:pt>
                <c:pt idx="4264">
                  <c:v>271.66272337504103</c:v>
                </c:pt>
                <c:pt idx="4265">
                  <c:v>271.72643414506302</c:v>
                </c:pt>
                <c:pt idx="4266">
                  <c:v>271.79014491508502</c:v>
                </c:pt>
                <c:pt idx="4267">
                  <c:v>271.85385568510799</c:v>
                </c:pt>
                <c:pt idx="4268">
                  <c:v>271.91756645512999</c:v>
                </c:pt>
                <c:pt idx="4269">
                  <c:v>271.98127722515198</c:v>
                </c:pt>
                <c:pt idx="4270">
                  <c:v>272.04498799517501</c:v>
                </c:pt>
                <c:pt idx="4271">
                  <c:v>272.108698765197</c:v>
                </c:pt>
                <c:pt idx="4272">
                  <c:v>272.172409535219</c:v>
                </c:pt>
                <c:pt idx="4273">
                  <c:v>272.236120305241</c:v>
                </c:pt>
                <c:pt idx="4274">
                  <c:v>272.29983107526402</c:v>
                </c:pt>
                <c:pt idx="4275">
                  <c:v>272.36354184528602</c:v>
                </c:pt>
                <c:pt idx="4276">
                  <c:v>272.42725261530802</c:v>
                </c:pt>
                <c:pt idx="4277">
                  <c:v>272.49096338533099</c:v>
                </c:pt>
                <c:pt idx="4278">
                  <c:v>272.55467415535298</c:v>
                </c:pt>
                <c:pt idx="4279">
                  <c:v>272.61838492537498</c:v>
                </c:pt>
                <c:pt idx="4280">
                  <c:v>272.68209569539698</c:v>
                </c:pt>
                <c:pt idx="4281">
                  <c:v>272.74580646542</c:v>
                </c:pt>
                <c:pt idx="4282">
                  <c:v>272.809517235442</c:v>
                </c:pt>
                <c:pt idx="4283">
                  <c:v>272.873228005464</c:v>
                </c:pt>
                <c:pt idx="4284">
                  <c:v>272.93693877548702</c:v>
                </c:pt>
                <c:pt idx="4285">
                  <c:v>273.00064954550902</c:v>
                </c:pt>
                <c:pt idx="4286">
                  <c:v>273.06436031553102</c:v>
                </c:pt>
                <c:pt idx="4287">
                  <c:v>273.12807108555302</c:v>
                </c:pt>
                <c:pt idx="4288">
                  <c:v>273.19178185557598</c:v>
                </c:pt>
                <c:pt idx="4289">
                  <c:v>273.25549262559798</c:v>
                </c:pt>
                <c:pt idx="4290">
                  <c:v>273.31920339561998</c:v>
                </c:pt>
                <c:pt idx="4291">
                  <c:v>273.382914165643</c:v>
                </c:pt>
                <c:pt idx="4292">
                  <c:v>273.446624935665</c:v>
                </c:pt>
                <c:pt idx="4293">
                  <c:v>273.510335705687</c:v>
                </c:pt>
                <c:pt idx="4294">
                  <c:v>273.574046475709</c:v>
                </c:pt>
                <c:pt idx="4295">
                  <c:v>273.63775724573202</c:v>
                </c:pt>
                <c:pt idx="4296">
                  <c:v>273.70146801575402</c:v>
                </c:pt>
                <c:pt idx="4297">
                  <c:v>273.76517878577602</c:v>
                </c:pt>
                <c:pt idx="4298">
                  <c:v>273.82888955579801</c:v>
                </c:pt>
                <c:pt idx="4299">
                  <c:v>273.89260032582098</c:v>
                </c:pt>
                <c:pt idx="4300">
                  <c:v>273.95631109584298</c:v>
                </c:pt>
                <c:pt idx="4301">
                  <c:v>274.02002186586498</c:v>
                </c:pt>
                <c:pt idx="4302">
                  <c:v>274.083732635888</c:v>
                </c:pt>
                <c:pt idx="4303">
                  <c:v>274.14744340591</c:v>
                </c:pt>
                <c:pt idx="4304">
                  <c:v>274.21115417593199</c:v>
                </c:pt>
                <c:pt idx="4305">
                  <c:v>274.27486494595399</c:v>
                </c:pt>
                <c:pt idx="4306">
                  <c:v>274.33857571597702</c:v>
                </c:pt>
                <c:pt idx="4307">
                  <c:v>274.40228648599901</c:v>
                </c:pt>
                <c:pt idx="4308">
                  <c:v>274.46599725602101</c:v>
                </c:pt>
                <c:pt idx="4309">
                  <c:v>274.52970802604398</c:v>
                </c:pt>
                <c:pt idx="4310">
                  <c:v>274.59341879606598</c:v>
                </c:pt>
                <c:pt idx="4311">
                  <c:v>274.65712956608797</c:v>
                </c:pt>
                <c:pt idx="4312">
                  <c:v>274.72084033610997</c:v>
                </c:pt>
                <c:pt idx="4313">
                  <c:v>274.78455110613299</c:v>
                </c:pt>
                <c:pt idx="4314">
                  <c:v>274.84826187615499</c:v>
                </c:pt>
                <c:pt idx="4315">
                  <c:v>274.91197264617699</c:v>
                </c:pt>
                <c:pt idx="4316">
                  <c:v>274.97568341620001</c:v>
                </c:pt>
                <c:pt idx="4317">
                  <c:v>275.03939418622201</c:v>
                </c:pt>
                <c:pt idx="4318">
                  <c:v>275.10310495624401</c:v>
                </c:pt>
                <c:pt idx="4319">
                  <c:v>275.16681572626601</c:v>
                </c:pt>
                <c:pt idx="4320">
                  <c:v>275.23052649628897</c:v>
                </c:pt>
                <c:pt idx="4321">
                  <c:v>275.29423726631097</c:v>
                </c:pt>
                <c:pt idx="4322">
                  <c:v>275.35794803633303</c:v>
                </c:pt>
                <c:pt idx="4323">
                  <c:v>275.42165880635599</c:v>
                </c:pt>
                <c:pt idx="4324">
                  <c:v>275.48536957637799</c:v>
                </c:pt>
                <c:pt idx="4325">
                  <c:v>275.54908034639999</c:v>
                </c:pt>
                <c:pt idx="4326">
                  <c:v>275.61279111642199</c:v>
                </c:pt>
                <c:pt idx="4327">
                  <c:v>275.67650188644501</c:v>
                </c:pt>
                <c:pt idx="4328">
                  <c:v>275.74021265646701</c:v>
                </c:pt>
                <c:pt idx="4329">
                  <c:v>275.80392342648901</c:v>
                </c:pt>
                <c:pt idx="4330">
                  <c:v>275.86763419651197</c:v>
                </c:pt>
                <c:pt idx="4331">
                  <c:v>275.93134496653403</c:v>
                </c:pt>
                <c:pt idx="4332">
                  <c:v>275.99505573655603</c:v>
                </c:pt>
                <c:pt idx="4333">
                  <c:v>276.05876650657802</c:v>
                </c:pt>
                <c:pt idx="4334">
                  <c:v>276.12247727660099</c:v>
                </c:pt>
                <c:pt idx="4335">
                  <c:v>276.18618804662299</c:v>
                </c:pt>
                <c:pt idx="4336">
                  <c:v>276.24989881664499</c:v>
                </c:pt>
                <c:pt idx="4337">
                  <c:v>276.31360958666801</c:v>
                </c:pt>
                <c:pt idx="4338">
                  <c:v>276.37732035669001</c:v>
                </c:pt>
                <c:pt idx="4339">
                  <c:v>276.44103112671201</c:v>
                </c:pt>
                <c:pt idx="4340">
                  <c:v>276.504741896734</c:v>
                </c:pt>
                <c:pt idx="4341">
                  <c:v>276.56845266675703</c:v>
                </c:pt>
                <c:pt idx="4342">
                  <c:v>276.63216343677902</c:v>
                </c:pt>
                <c:pt idx="4343">
                  <c:v>276.69587420680102</c:v>
                </c:pt>
                <c:pt idx="4344">
                  <c:v>276.75958497682399</c:v>
                </c:pt>
                <c:pt idx="4345">
                  <c:v>276.82329574684599</c:v>
                </c:pt>
                <c:pt idx="4346">
                  <c:v>276.88700651686798</c:v>
                </c:pt>
                <c:pt idx="4347">
                  <c:v>276.95071728688998</c:v>
                </c:pt>
                <c:pt idx="4348">
                  <c:v>277.014428056913</c:v>
                </c:pt>
                <c:pt idx="4349">
                  <c:v>277.078138826935</c:v>
                </c:pt>
                <c:pt idx="4350">
                  <c:v>277.141849596957</c:v>
                </c:pt>
                <c:pt idx="4351">
                  <c:v>277.205560366979</c:v>
                </c:pt>
                <c:pt idx="4352">
                  <c:v>277.26927113700202</c:v>
                </c:pt>
                <c:pt idx="4353">
                  <c:v>277.33298190702402</c:v>
                </c:pt>
                <c:pt idx="4354">
                  <c:v>277.39669267704602</c:v>
                </c:pt>
                <c:pt idx="4355">
                  <c:v>277.46040344706898</c:v>
                </c:pt>
                <c:pt idx="4356">
                  <c:v>277.52411421709098</c:v>
                </c:pt>
                <c:pt idx="4357">
                  <c:v>277.58782498711298</c:v>
                </c:pt>
                <c:pt idx="4358">
                  <c:v>277.65153575713498</c:v>
                </c:pt>
                <c:pt idx="4359">
                  <c:v>277.715246527158</c:v>
                </c:pt>
                <c:pt idx="4360">
                  <c:v>277.77895729718</c:v>
                </c:pt>
                <c:pt idx="4361">
                  <c:v>277.842668067202</c:v>
                </c:pt>
                <c:pt idx="4362">
                  <c:v>277.90637883722502</c:v>
                </c:pt>
                <c:pt idx="4363">
                  <c:v>277.97008960724702</c:v>
                </c:pt>
                <c:pt idx="4364">
                  <c:v>278.03380037726902</c:v>
                </c:pt>
                <c:pt idx="4365">
                  <c:v>278.09751114729102</c:v>
                </c:pt>
                <c:pt idx="4366">
                  <c:v>278.16122191731398</c:v>
                </c:pt>
                <c:pt idx="4367">
                  <c:v>278.22493268733598</c:v>
                </c:pt>
                <c:pt idx="4368">
                  <c:v>278.28864345735798</c:v>
                </c:pt>
                <c:pt idx="4369">
                  <c:v>278.352354227381</c:v>
                </c:pt>
                <c:pt idx="4370">
                  <c:v>278.416064997403</c:v>
                </c:pt>
                <c:pt idx="4371">
                  <c:v>278.479775767425</c:v>
                </c:pt>
                <c:pt idx="4372">
                  <c:v>278.543486537447</c:v>
                </c:pt>
                <c:pt idx="4373">
                  <c:v>278.60719730747002</c:v>
                </c:pt>
                <c:pt idx="4374">
                  <c:v>278.67090807749202</c:v>
                </c:pt>
                <c:pt idx="4375">
                  <c:v>278.73461884751401</c:v>
                </c:pt>
                <c:pt idx="4376">
                  <c:v>278.79832961753698</c:v>
                </c:pt>
                <c:pt idx="4377">
                  <c:v>278.86204038755898</c:v>
                </c:pt>
                <c:pt idx="4378">
                  <c:v>278.92575115758098</c:v>
                </c:pt>
                <c:pt idx="4379">
                  <c:v>278.98946192760297</c:v>
                </c:pt>
                <c:pt idx="4380">
                  <c:v>279.053172697626</c:v>
                </c:pt>
                <c:pt idx="4381">
                  <c:v>279.11688346764799</c:v>
                </c:pt>
                <c:pt idx="4382">
                  <c:v>279.18059423766999</c:v>
                </c:pt>
                <c:pt idx="4383">
                  <c:v>279.24430500769301</c:v>
                </c:pt>
                <c:pt idx="4384">
                  <c:v>279.30801577771501</c:v>
                </c:pt>
                <c:pt idx="4385">
                  <c:v>279.37172654773701</c:v>
                </c:pt>
                <c:pt idx="4386">
                  <c:v>279.43543731775901</c:v>
                </c:pt>
                <c:pt idx="4387">
                  <c:v>279.49914808778198</c:v>
                </c:pt>
                <c:pt idx="4388">
                  <c:v>279.56285885780397</c:v>
                </c:pt>
                <c:pt idx="4389">
                  <c:v>279.62656962782597</c:v>
                </c:pt>
                <c:pt idx="4390">
                  <c:v>279.69028039784899</c:v>
                </c:pt>
                <c:pt idx="4391">
                  <c:v>279.75399116787099</c:v>
                </c:pt>
                <c:pt idx="4392">
                  <c:v>279.81770193789299</c:v>
                </c:pt>
                <c:pt idx="4393">
                  <c:v>279.88141270791499</c:v>
                </c:pt>
                <c:pt idx="4394">
                  <c:v>279.94512347793801</c:v>
                </c:pt>
                <c:pt idx="4395">
                  <c:v>280.00883424796001</c:v>
                </c:pt>
                <c:pt idx="4396">
                  <c:v>280.07254501798201</c:v>
                </c:pt>
                <c:pt idx="4397">
                  <c:v>280.13625578800401</c:v>
                </c:pt>
                <c:pt idx="4398">
                  <c:v>280.19996655802697</c:v>
                </c:pt>
                <c:pt idx="4399">
                  <c:v>280.26367732804903</c:v>
                </c:pt>
                <c:pt idx="4400">
                  <c:v>280.32738809807103</c:v>
                </c:pt>
                <c:pt idx="4401">
                  <c:v>280.39109886809399</c:v>
                </c:pt>
                <c:pt idx="4402">
                  <c:v>280.45480963811599</c:v>
                </c:pt>
                <c:pt idx="4403">
                  <c:v>280.51852040813799</c:v>
                </c:pt>
                <c:pt idx="4404">
                  <c:v>280.58223117815999</c:v>
                </c:pt>
                <c:pt idx="4405">
                  <c:v>280.64594194818301</c:v>
                </c:pt>
                <c:pt idx="4406">
                  <c:v>280.70965271820501</c:v>
                </c:pt>
                <c:pt idx="4407">
                  <c:v>280.77336348822701</c:v>
                </c:pt>
                <c:pt idx="4408">
                  <c:v>280.83707425825003</c:v>
                </c:pt>
                <c:pt idx="4409">
                  <c:v>280.90078502827203</c:v>
                </c:pt>
                <c:pt idx="4410">
                  <c:v>280.96449579829402</c:v>
                </c:pt>
                <c:pt idx="4411">
                  <c:v>281.02820656831602</c:v>
                </c:pt>
                <c:pt idx="4412">
                  <c:v>281.09191733833899</c:v>
                </c:pt>
                <c:pt idx="4413">
                  <c:v>281.15562810836099</c:v>
                </c:pt>
                <c:pt idx="4414">
                  <c:v>281.21933887838298</c:v>
                </c:pt>
                <c:pt idx="4415">
                  <c:v>281.28304964840601</c:v>
                </c:pt>
                <c:pt idx="4416">
                  <c:v>281.346760418428</c:v>
                </c:pt>
                <c:pt idx="4417">
                  <c:v>281.41047118845</c:v>
                </c:pt>
                <c:pt idx="4418">
                  <c:v>281.474181958472</c:v>
                </c:pt>
                <c:pt idx="4419">
                  <c:v>281.53789272849502</c:v>
                </c:pt>
                <c:pt idx="4420">
                  <c:v>281.60160349851702</c:v>
                </c:pt>
                <c:pt idx="4421">
                  <c:v>281.66531426853902</c:v>
                </c:pt>
                <c:pt idx="4422">
                  <c:v>281.72902503856199</c:v>
                </c:pt>
                <c:pt idx="4423">
                  <c:v>281.79273580858398</c:v>
                </c:pt>
                <c:pt idx="4424">
                  <c:v>281.85644657860598</c:v>
                </c:pt>
                <c:pt idx="4425">
                  <c:v>281.92015734862798</c:v>
                </c:pt>
                <c:pt idx="4426">
                  <c:v>281.983868118651</c:v>
                </c:pt>
                <c:pt idx="4427">
                  <c:v>282.047578888673</c:v>
                </c:pt>
                <c:pt idx="4428">
                  <c:v>282.111289658695</c:v>
                </c:pt>
                <c:pt idx="4429">
                  <c:v>282.17500042871802</c:v>
                </c:pt>
                <c:pt idx="4430">
                  <c:v>282.23871119874002</c:v>
                </c:pt>
                <c:pt idx="4431">
                  <c:v>282.30242196876202</c:v>
                </c:pt>
                <c:pt idx="4432">
                  <c:v>282.36613273878402</c:v>
                </c:pt>
                <c:pt idx="4433">
                  <c:v>282.42984350880698</c:v>
                </c:pt>
                <c:pt idx="4434">
                  <c:v>282.49355427882898</c:v>
                </c:pt>
                <c:pt idx="4435">
                  <c:v>282.55726504885098</c:v>
                </c:pt>
                <c:pt idx="4436">
                  <c:v>282.620975818874</c:v>
                </c:pt>
                <c:pt idx="4437">
                  <c:v>282.684686588896</c:v>
                </c:pt>
                <c:pt idx="4438">
                  <c:v>282.748397358918</c:v>
                </c:pt>
                <c:pt idx="4439">
                  <c:v>282.81210812894</c:v>
                </c:pt>
                <c:pt idx="4440">
                  <c:v>282.87581889896302</c:v>
                </c:pt>
                <c:pt idx="4441">
                  <c:v>282.93952966898502</c:v>
                </c:pt>
                <c:pt idx="4442">
                  <c:v>283.00324043900702</c:v>
                </c:pt>
                <c:pt idx="4443">
                  <c:v>283.06695120902901</c:v>
                </c:pt>
                <c:pt idx="4444">
                  <c:v>283.13066197905198</c:v>
                </c:pt>
                <c:pt idx="4445">
                  <c:v>283.19437274907398</c:v>
                </c:pt>
                <c:pt idx="4446">
                  <c:v>283.25808351909598</c:v>
                </c:pt>
                <c:pt idx="4447">
                  <c:v>283.321794289119</c:v>
                </c:pt>
                <c:pt idx="4448">
                  <c:v>283.385505059141</c:v>
                </c:pt>
                <c:pt idx="4449">
                  <c:v>283.44921582916299</c:v>
                </c:pt>
                <c:pt idx="4450">
                  <c:v>283.51292659918499</c:v>
                </c:pt>
                <c:pt idx="4451">
                  <c:v>283.57663736920802</c:v>
                </c:pt>
                <c:pt idx="4452">
                  <c:v>283.64034813923001</c:v>
                </c:pt>
                <c:pt idx="4453">
                  <c:v>283.70405890925201</c:v>
                </c:pt>
                <c:pt idx="4454">
                  <c:v>283.76776967927498</c:v>
                </c:pt>
                <c:pt idx="4455">
                  <c:v>283.83148044929698</c:v>
                </c:pt>
                <c:pt idx="4456">
                  <c:v>283.89519121931897</c:v>
                </c:pt>
                <c:pt idx="4457">
                  <c:v>283.95890198934097</c:v>
                </c:pt>
                <c:pt idx="4458">
                  <c:v>284.02261275936399</c:v>
                </c:pt>
                <c:pt idx="4459">
                  <c:v>284.08632352938599</c:v>
                </c:pt>
                <c:pt idx="4460">
                  <c:v>284.15003429940799</c:v>
                </c:pt>
                <c:pt idx="4461">
                  <c:v>284.21374506943101</c:v>
                </c:pt>
                <c:pt idx="4462">
                  <c:v>284.27745583945301</c:v>
                </c:pt>
                <c:pt idx="4463">
                  <c:v>284.34116660947501</c:v>
                </c:pt>
                <c:pt idx="4464">
                  <c:v>284.40487737949701</c:v>
                </c:pt>
                <c:pt idx="4465">
                  <c:v>284.46858814951997</c:v>
                </c:pt>
                <c:pt idx="4466">
                  <c:v>284.53229891954197</c:v>
                </c:pt>
                <c:pt idx="4467">
                  <c:v>284.59600968956403</c:v>
                </c:pt>
                <c:pt idx="4468">
                  <c:v>284.65972045958699</c:v>
                </c:pt>
                <c:pt idx="4469">
                  <c:v>284.72343122960899</c:v>
                </c:pt>
                <c:pt idx="4470">
                  <c:v>284.78714199963099</c:v>
                </c:pt>
                <c:pt idx="4471">
                  <c:v>284.85085276965299</c:v>
                </c:pt>
                <c:pt idx="4472">
                  <c:v>284.91456353967601</c:v>
                </c:pt>
                <c:pt idx="4473">
                  <c:v>284.97827430969801</c:v>
                </c:pt>
                <c:pt idx="4474">
                  <c:v>285.04198507972001</c:v>
                </c:pt>
                <c:pt idx="4475">
                  <c:v>285.10569584974297</c:v>
                </c:pt>
                <c:pt idx="4476">
                  <c:v>285.16940661976503</c:v>
                </c:pt>
                <c:pt idx="4477">
                  <c:v>285.23311738978703</c:v>
                </c:pt>
                <c:pt idx="4478">
                  <c:v>285.29682815980902</c:v>
                </c:pt>
                <c:pt idx="4479">
                  <c:v>285.36053892983199</c:v>
                </c:pt>
                <c:pt idx="4480">
                  <c:v>285.42424969985399</c:v>
                </c:pt>
                <c:pt idx="4481">
                  <c:v>285.48796046987599</c:v>
                </c:pt>
                <c:pt idx="4482">
                  <c:v>285.55167123989901</c:v>
                </c:pt>
                <c:pt idx="4483">
                  <c:v>285.61538200992101</c:v>
                </c:pt>
                <c:pt idx="4484">
                  <c:v>285.67909277994301</c:v>
                </c:pt>
                <c:pt idx="4485">
                  <c:v>285.742803549965</c:v>
                </c:pt>
                <c:pt idx="4486">
                  <c:v>285.80651431998803</c:v>
                </c:pt>
                <c:pt idx="4487">
                  <c:v>285.87022509001002</c:v>
                </c:pt>
                <c:pt idx="4488">
                  <c:v>285.93393586003202</c:v>
                </c:pt>
                <c:pt idx="4489">
                  <c:v>285.99764663005499</c:v>
                </c:pt>
                <c:pt idx="4490">
                  <c:v>286.06135740007699</c:v>
                </c:pt>
                <c:pt idx="4491">
                  <c:v>286.12506817009898</c:v>
                </c:pt>
                <c:pt idx="4492">
                  <c:v>286.18877894012098</c:v>
                </c:pt>
                <c:pt idx="4493">
                  <c:v>286.252489710144</c:v>
                </c:pt>
                <c:pt idx="4494">
                  <c:v>286.316200480166</c:v>
                </c:pt>
                <c:pt idx="4495">
                  <c:v>286.379911250188</c:v>
                </c:pt>
                <c:pt idx="4496">
                  <c:v>286.44362202021</c:v>
                </c:pt>
                <c:pt idx="4497">
                  <c:v>286.50733279023302</c:v>
                </c:pt>
                <c:pt idx="4498">
                  <c:v>286.57104356025502</c:v>
                </c:pt>
                <c:pt idx="4499">
                  <c:v>286.63475433027702</c:v>
                </c:pt>
                <c:pt idx="4500">
                  <c:v>286.69846510029998</c:v>
                </c:pt>
                <c:pt idx="4501">
                  <c:v>286.76217587032198</c:v>
                </c:pt>
                <c:pt idx="4502">
                  <c:v>286.82588664034398</c:v>
                </c:pt>
                <c:pt idx="4503">
                  <c:v>286.88959741036598</c:v>
                </c:pt>
                <c:pt idx="4504">
                  <c:v>286.953308180389</c:v>
                </c:pt>
                <c:pt idx="4505">
                  <c:v>287.017018950411</c:v>
                </c:pt>
                <c:pt idx="4506">
                  <c:v>287.080729720433</c:v>
                </c:pt>
                <c:pt idx="4507">
                  <c:v>287.14444049045602</c:v>
                </c:pt>
                <c:pt idx="4508">
                  <c:v>287.20815126047802</c:v>
                </c:pt>
                <c:pt idx="4509">
                  <c:v>287.27186203050002</c:v>
                </c:pt>
                <c:pt idx="4510">
                  <c:v>287.33557280052202</c:v>
                </c:pt>
                <c:pt idx="4511">
                  <c:v>287.39928357054498</c:v>
                </c:pt>
                <c:pt idx="4512">
                  <c:v>287.46299434056698</c:v>
                </c:pt>
                <c:pt idx="4513">
                  <c:v>287.52670511058898</c:v>
                </c:pt>
                <c:pt idx="4514">
                  <c:v>287.590415880612</c:v>
                </c:pt>
                <c:pt idx="4515">
                  <c:v>287.654126650634</c:v>
                </c:pt>
                <c:pt idx="4516">
                  <c:v>287.717837420656</c:v>
                </c:pt>
                <c:pt idx="4517">
                  <c:v>287.781548190678</c:v>
                </c:pt>
                <c:pt idx="4518">
                  <c:v>287.84525896070102</c:v>
                </c:pt>
                <c:pt idx="4519">
                  <c:v>287.90896973072302</c:v>
                </c:pt>
                <c:pt idx="4520">
                  <c:v>287.97268050074501</c:v>
                </c:pt>
                <c:pt idx="4521">
                  <c:v>288.03639127076798</c:v>
                </c:pt>
                <c:pt idx="4522">
                  <c:v>288.10010204078998</c:v>
                </c:pt>
                <c:pt idx="4523">
                  <c:v>288.16381281081198</c:v>
                </c:pt>
                <c:pt idx="4524">
                  <c:v>288.22752358083397</c:v>
                </c:pt>
                <c:pt idx="4525">
                  <c:v>288.291234350857</c:v>
                </c:pt>
                <c:pt idx="4526">
                  <c:v>288.35494512087899</c:v>
                </c:pt>
                <c:pt idx="4527">
                  <c:v>288.41865589090099</c:v>
                </c:pt>
                <c:pt idx="4528">
                  <c:v>288.48236666092401</c:v>
                </c:pt>
                <c:pt idx="4529">
                  <c:v>288.54607743094601</c:v>
                </c:pt>
                <c:pt idx="4530">
                  <c:v>288.60978820096801</c:v>
                </c:pt>
                <c:pt idx="4531">
                  <c:v>288.67349897099001</c:v>
                </c:pt>
                <c:pt idx="4532">
                  <c:v>288.73720974101298</c:v>
                </c:pt>
                <c:pt idx="4533">
                  <c:v>288.80092051103497</c:v>
                </c:pt>
                <c:pt idx="4534">
                  <c:v>288.86463128105697</c:v>
                </c:pt>
                <c:pt idx="4535">
                  <c:v>288.92834205107999</c:v>
                </c:pt>
                <c:pt idx="4536">
                  <c:v>288.99205282110199</c:v>
                </c:pt>
                <c:pt idx="4537">
                  <c:v>289.05576359112399</c:v>
                </c:pt>
                <c:pt idx="4538">
                  <c:v>289.11947436114599</c:v>
                </c:pt>
                <c:pt idx="4539">
                  <c:v>289.18318513116901</c:v>
                </c:pt>
                <c:pt idx="4540">
                  <c:v>289.24689590119101</c:v>
                </c:pt>
                <c:pt idx="4541">
                  <c:v>289.31060667121301</c:v>
                </c:pt>
                <c:pt idx="4542">
                  <c:v>289.37431744123501</c:v>
                </c:pt>
                <c:pt idx="4543">
                  <c:v>289.43802821125797</c:v>
                </c:pt>
                <c:pt idx="4544">
                  <c:v>289.50173898128003</c:v>
                </c:pt>
                <c:pt idx="4545">
                  <c:v>289.56544975130203</c:v>
                </c:pt>
                <c:pt idx="4546">
                  <c:v>289.62916052132499</c:v>
                </c:pt>
                <c:pt idx="4547">
                  <c:v>289.69287129134699</c:v>
                </c:pt>
                <c:pt idx="4548">
                  <c:v>289.75658206136899</c:v>
                </c:pt>
                <c:pt idx="4549">
                  <c:v>289.82029283139099</c:v>
                </c:pt>
                <c:pt idx="4550">
                  <c:v>289.88400360141401</c:v>
                </c:pt>
                <c:pt idx="4551">
                  <c:v>289.94771437143601</c:v>
                </c:pt>
                <c:pt idx="4552">
                  <c:v>290.01142514145801</c:v>
                </c:pt>
                <c:pt idx="4553">
                  <c:v>290.07513591148103</c:v>
                </c:pt>
                <c:pt idx="4554">
                  <c:v>290.13884668150303</c:v>
                </c:pt>
                <c:pt idx="4555">
                  <c:v>290.20255745152502</c:v>
                </c:pt>
                <c:pt idx="4556">
                  <c:v>290.26626822154702</c:v>
                </c:pt>
                <c:pt idx="4557">
                  <c:v>290.32997899156999</c:v>
                </c:pt>
                <c:pt idx="4558">
                  <c:v>290.39368976159199</c:v>
                </c:pt>
                <c:pt idx="4559">
                  <c:v>290.45740053161398</c:v>
                </c:pt>
                <c:pt idx="4560">
                  <c:v>290.52111130163701</c:v>
                </c:pt>
                <c:pt idx="4561">
                  <c:v>290.584822071659</c:v>
                </c:pt>
                <c:pt idx="4562">
                  <c:v>290.648532841681</c:v>
                </c:pt>
                <c:pt idx="4563">
                  <c:v>290.712243611703</c:v>
                </c:pt>
                <c:pt idx="4564">
                  <c:v>290.77595438172602</c:v>
                </c:pt>
                <c:pt idx="4565">
                  <c:v>290.83966515174802</c:v>
                </c:pt>
                <c:pt idx="4566">
                  <c:v>290.90337592177002</c:v>
                </c:pt>
                <c:pt idx="4567">
                  <c:v>290.96708669179299</c:v>
                </c:pt>
                <c:pt idx="4568">
                  <c:v>291.03079746181498</c:v>
                </c:pt>
                <c:pt idx="4569">
                  <c:v>291.09450823183698</c:v>
                </c:pt>
                <c:pt idx="4570">
                  <c:v>291.15821900185898</c:v>
                </c:pt>
                <c:pt idx="4571">
                  <c:v>291.221929771882</c:v>
                </c:pt>
                <c:pt idx="4572">
                  <c:v>291.285640541904</c:v>
                </c:pt>
                <c:pt idx="4573">
                  <c:v>291.349351311926</c:v>
                </c:pt>
                <c:pt idx="4574">
                  <c:v>291.41306208194902</c:v>
                </c:pt>
                <c:pt idx="4575">
                  <c:v>291.47677285197102</c:v>
                </c:pt>
                <c:pt idx="4576">
                  <c:v>291.54048362199302</c:v>
                </c:pt>
                <c:pt idx="4577">
                  <c:v>291.60419439201502</c:v>
                </c:pt>
                <c:pt idx="4578">
                  <c:v>291.66790516203798</c:v>
                </c:pt>
                <c:pt idx="4579">
                  <c:v>291.73161593205998</c:v>
                </c:pt>
                <c:pt idx="4580">
                  <c:v>291.79532670208198</c:v>
                </c:pt>
                <c:pt idx="4581">
                  <c:v>291.859037472105</c:v>
                </c:pt>
                <c:pt idx="4582">
                  <c:v>291.922748242127</c:v>
                </c:pt>
                <c:pt idx="4583">
                  <c:v>291.986459012149</c:v>
                </c:pt>
                <c:pt idx="4584">
                  <c:v>292.050169782171</c:v>
                </c:pt>
                <c:pt idx="4585">
                  <c:v>292.11388055219402</c:v>
                </c:pt>
                <c:pt idx="4586">
                  <c:v>292.17759132221602</c:v>
                </c:pt>
                <c:pt idx="4587">
                  <c:v>292.24130209223802</c:v>
                </c:pt>
                <c:pt idx="4588">
                  <c:v>292.30501286226001</c:v>
                </c:pt>
                <c:pt idx="4589">
                  <c:v>292.36872363228298</c:v>
                </c:pt>
                <c:pt idx="4590">
                  <c:v>292.43243440230498</c:v>
                </c:pt>
                <c:pt idx="4591">
                  <c:v>292.49614517232698</c:v>
                </c:pt>
                <c:pt idx="4592">
                  <c:v>292.55985594235</c:v>
                </c:pt>
                <c:pt idx="4593">
                  <c:v>292.623566712372</c:v>
                </c:pt>
                <c:pt idx="4594">
                  <c:v>292.68727748239399</c:v>
                </c:pt>
                <c:pt idx="4595">
                  <c:v>292.75098825241599</c:v>
                </c:pt>
                <c:pt idx="4596">
                  <c:v>292.81469902243902</c:v>
                </c:pt>
                <c:pt idx="4597">
                  <c:v>292.87840979246101</c:v>
                </c:pt>
                <c:pt idx="4598">
                  <c:v>292.94212056248301</c:v>
                </c:pt>
                <c:pt idx="4599">
                  <c:v>293.00583133250598</c:v>
                </c:pt>
                <c:pt idx="4600">
                  <c:v>293.06954210252798</c:v>
                </c:pt>
                <c:pt idx="4601">
                  <c:v>293.13325287254997</c:v>
                </c:pt>
                <c:pt idx="4602">
                  <c:v>293.19696364257197</c:v>
                </c:pt>
                <c:pt idx="4603">
                  <c:v>293.26067441259499</c:v>
                </c:pt>
                <c:pt idx="4604">
                  <c:v>293.32438518261699</c:v>
                </c:pt>
                <c:pt idx="4605">
                  <c:v>293.38809595263899</c:v>
                </c:pt>
                <c:pt idx="4606">
                  <c:v>293.45180672266201</c:v>
                </c:pt>
                <c:pt idx="4607">
                  <c:v>293.51551749268401</c:v>
                </c:pt>
                <c:pt idx="4608">
                  <c:v>293.57922826270601</c:v>
                </c:pt>
                <c:pt idx="4609">
                  <c:v>293.64293903272801</c:v>
                </c:pt>
                <c:pt idx="4610">
                  <c:v>293.70664980275097</c:v>
                </c:pt>
                <c:pt idx="4611">
                  <c:v>293.77036057277297</c:v>
                </c:pt>
                <c:pt idx="4612">
                  <c:v>293.83407134279503</c:v>
                </c:pt>
                <c:pt idx="4613">
                  <c:v>293.89778211281799</c:v>
                </c:pt>
                <c:pt idx="4614">
                  <c:v>293.96149288283999</c:v>
                </c:pt>
                <c:pt idx="4615">
                  <c:v>294.02520365286199</c:v>
                </c:pt>
                <c:pt idx="4616">
                  <c:v>294.08891442288399</c:v>
                </c:pt>
                <c:pt idx="4617">
                  <c:v>294.15262519290701</c:v>
                </c:pt>
                <c:pt idx="4618">
                  <c:v>294.21633596292901</c:v>
                </c:pt>
                <c:pt idx="4619">
                  <c:v>294.28004673295101</c:v>
                </c:pt>
                <c:pt idx="4620">
                  <c:v>294.34375750297397</c:v>
                </c:pt>
                <c:pt idx="4621">
                  <c:v>294.40746827299603</c:v>
                </c:pt>
                <c:pt idx="4622">
                  <c:v>294.47117904301803</c:v>
                </c:pt>
                <c:pt idx="4623">
                  <c:v>294.53488981304002</c:v>
                </c:pt>
                <c:pt idx="4624">
                  <c:v>294.59860058306299</c:v>
                </c:pt>
                <c:pt idx="4625">
                  <c:v>294.66231135308499</c:v>
                </c:pt>
                <c:pt idx="4626">
                  <c:v>294.72602212310699</c:v>
                </c:pt>
                <c:pt idx="4627">
                  <c:v>294.78973289313001</c:v>
                </c:pt>
                <c:pt idx="4628">
                  <c:v>294.85344366315201</c:v>
                </c:pt>
                <c:pt idx="4629">
                  <c:v>294.91715443317401</c:v>
                </c:pt>
                <c:pt idx="4630">
                  <c:v>294.980865203196</c:v>
                </c:pt>
                <c:pt idx="4631">
                  <c:v>295.04457597321903</c:v>
                </c:pt>
                <c:pt idx="4632">
                  <c:v>295.10828674324102</c:v>
                </c:pt>
                <c:pt idx="4633">
                  <c:v>295.17199751326302</c:v>
                </c:pt>
                <c:pt idx="4634">
                  <c:v>295.23570828328599</c:v>
                </c:pt>
                <c:pt idx="4635">
                  <c:v>295.29941905330799</c:v>
                </c:pt>
                <c:pt idx="4636">
                  <c:v>295.36312982332998</c:v>
                </c:pt>
                <c:pt idx="4637">
                  <c:v>295.42684059335198</c:v>
                </c:pt>
                <c:pt idx="4638">
                  <c:v>295.490551363375</c:v>
                </c:pt>
                <c:pt idx="4639">
                  <c:v>295.554262133397</c:v>
                </c:pt>
                <c:pt idx="4640">
                  <c:v>295.617972903419</c:v>
                </c:pt>
                <c:pt idx="4641">
                  <c:v>295.681683673441</c:v>
                </c:pt>
                <c:pt idx="4642">
                  <c:v>295.74539444346402</c:v>
                </c:pt>
                <c:pt idx="4643">
                  <c:v>295.80910521348602</c:v>
                </c:pt>
                <c:pt idx="4644">
                  <c:v>295.87281598350802</c:v>
                </c:pt>
                <c:pt idx="4645">
                  <c:v>295.93652675353098</c:v>
                </c:pt>
                <c:pt idx="4646">
                  <c:v>296.00023752355298</c:v>
                </c:pt>
                <c:pt idx="4647">
                  <c:v>296.06394829357498</c:v>
                </c:pt>
                <c:pt idx="4648">
                  <c:v>296.12765906359698</c:v>
                </c:pt>
                <c:pt idx="4649">
                  <c:v>296.19136983362</c:v>
                </c:pt>
                <c:pt idx="4650">
                  <c:v>296.255080603642</c:v>
                </c:pt>
                <c:pt idx="4651">
                  <c:v>296.318791373664</c:v>
                </c:pt>
                <c:pt idx="4652">
                  <c:v>296.38250214368702</c:v>
                </c:pt>
                <c:pt idx="4653">
                  <c:v>296.44621291370902</c:v>
                </c:pt>
                <c:pt idx="4654">
                  <c:v>296.50992368373102</c:v>
                </c:pt>
                <c:pt idx="4655">
                  <c:v>296.57363445375302</c:v>
                </c:pt>
                <c:pt idx="4656">
                  <c:v>296.63734522377598</c:v>
                </c:pt>
                <c:pt idx="4657">
                  <c:v>296.70105599379798</c:v>
                </c:pt>
                <c:pt idx="4658">
                  <c:v>296.76476676381998</c:v>
                </c:pt>
                <c:pt idx="4659">
                  <c:v>296.828477533843</c:v>
                </c:pt>
                <c:pt idx="4660">
                  <c:v>296.892188303865</c:v>
                </c:pt>
                <c:pt idx="4661">
                  <c:v>296.955899073887</c:v>
                </c:pt>
                <c:pt idx="4662">
                  <c:v>297.019609843909</c:v>
                </c:pt>
                <c:pt idx="4663">
                  <c:v>297.08332061393202</c:v>
                </c:pt>
                <c:pt idx="4664">
                  <c:v>297.14703138395402</c:v>
                </c:pt>
                <c:pt idx="4665">
                  <c:v>297.21074215397601</c:v>
                </c:pt>
                <c:pt idx="4666">
                  <c:v>297.27445292399898</c:v>
                </c:pt>
                <c:pt idx="4667">
                  <c:v>297.33816369402098</c:v>
                </c:pt>
                <c:pt idx="4668">
                  <c:v>297.40187446404298</c:v>
                </c:pt>
                <c:pt idx="4669">
                  <c:v>297.46558523406497</c:v>
                </c:pt>
                <c:pt idx="4670">
                  <c:v>297.529296004088</c:v>
                </c:pt>
                <c:pt idx="4671">
                  <c:v>297.59300677410999</c:v>
                </c:pt>
                <c:pt idx="4672">
                  <c:v>297.65671754413199</c:v>
                </c:pt>
                <c:pt idx="4673">
                  <c:v>297.72042831415501</c:v>
                </c:pt>
                <c:pt idx="4674">
                  <c:v>297.78413908417701</c:v>
                </c:pt>
                <c:pt idx="4675">
                  <c:v>297.84784985419901</c:v>
                </c:pt>
                <c:pt idx="4676">
                  <c:v>297.91156062422101</c:v>
                </c:pt>
                <c:pt idx="4677">
                  <c:v>297.97527139424398</c:v>
                </c:pt>
                <c:pt idx="4678">
                  <c:v>298.03898216426597</c:v>
                </c:pt>
                <c:pt idx="4679">
                  <c:v>298.10269293428797</c:v>
                </c:pt>
                <c:pt idx="4680">
                  <c:v>298.16640370431099</c:v>
                </c:pt>
                <c:pt idx="4681">
                  <c:v>298.23011447433299</c:v>
                </c:pt>
                <c:pt idx="4682">
                  <c:v>298.29382524435499</c:v>
                </c:pt>
                <c:pt idx="4683">
                  <c:v>298.35753601437699</c:v>
                </c:pt>
                <c:pt idx="4684">
                  <c:v>298.42124678440001</c:v>
                </c:pt>
                <c:pt idx="4685">
                  <c:v>298.48495755442201</c:v>
                </c:pt>
                <c:pt idx="4686">
                  <c:v>298.54866832444401</c:v>
                </c:pt>
                <c:pt idx="4687">
                  <c:v>298.61237909446601</c:v>
                </c:pt>
                <c:pt idx="4688">
                  <c:v>298.67608986448897</c:v>
                </c:pt>
                <c:pt idx="4689">
                  <c:v>298.73980063451103</c:v>
                </c:pt>
                <c:pt idx="4690">
                  <c:v>298.80351140453303</c:v>
                </c:pt>
                <c:pt idx="4691">
                  <c:v>298.86722217455599</c:v>
                </c:pt>
                <c:pt idx="4692">
                  <c:v>298.93093294457799</c:v>
                </c:pt>
                <c:pt idx="4693">
                  <c:v>298.99464371459999</c:v>
                </c:pt>
                <c:pt idx="4694">
                  <c:v>299.05835448462199</c:v>
                </c:pt>
                <c:pt idx="4695">
                  <c:v>299.12206525464501</c:v>
                </c:pt>
                <c:pt idx="4696">
                  <c:v>299.18577602466701</c:v>
                </c:pt>
                <c:pt idx="4697">
                  <c:v>299.24948679468901</c:v>
                </c:pt>
                <c:pt idx="4698">
                  <c:v>299.31319756471203</c:v>
                </c:pt>
                <c:pt idx="4699">
                  <c:v>299.37690833473403</c:v>
                </c:pt>
                <c:pt idx="4700">
                  <c:v>299.44061910475602</c:v>
                </c:pt>
                <c:pt idx="4701">
                  <c:v>299.50432987477802</c:v>
                </c:pt>
                <c:pt idx="4702">
                  <c:v>299.56804064480099</c:v>
                </c:pt>
                <c:pt idx="4703">
                  <c:v>299.63175141482299</c:v>
                </c:pt>
                <c:pt idx="4704">
                  <c:v>299.69546218484498</c:v>
                </c:pt>
                <c:pt idx="4705">
                  <c:v>299.75917295486801</c:v>
                </c:pt>
                <c:pt idx="4706">
                  <c:v>299.82288372489</c:v>
                </c:pt>
                <c:pt idx="4707">
                  <c:v>299.886594494912</c:v>
                </c:pt>
                <c:pt idx="4708">
                  <c:v>299.950305264934</c:v>
                </c:pt>
                <c:pt idx="4709">
                  <c:v>300.01401603495702</c:v>
                </c:pt>
                <c:pt idx="4710">
                  <c:v>300.07772680497902</c:v>
                </c:pt>
                <c:pt idx="4711">
                  <c:v>300.14143757500102</c:v>
                </c:pt>
                <c:pt idx="4712">
                  <c:v>300.20514834502399</c:v>
                </c:pt>
                <c:pt idx="4713">
                  <c:v>300.26885911504598</c:v>
                </c:pt>
                <c:pt idx="4714">
                  <c:v>300.33256988506798</c:v>
                </c:pt>
                <c:pt idx="4715">
                  <c:v>300.39628065508998</c:v>
                </c:pt>
                <c:pt idx="4716">
                  <c:v>300.459991425113</c:v>
                </c:pt>
                <c:pt idx="4717">
                  <c:v>300.523702195135</c:v>
                </c:pt>
                <c:pt idx="4718">
                  <c:v>300.587412965157</c:v>
                </c:pt>
                <c:pt idx="4719">
                  <c:v>300.65112373518002</c:v>
                </c:pt>
                <c:pt idx="4720">
                  <c:v>300.71483450520202</c:v>
                </c:pt>
                <c:pt idx="4721">
                  <c:v>300.77854527522402</c:v>
                </c:pt>
                <c:pt idx="4722">
                  <c:v>300.84225604524602</c:v>
                </c:pt>
                <c:pt idx="4723">
                  <c:v>300.90596681526898</c:v>
                </c:pt>
                <c:pt idx="4724">
                  <c:v>300.96967758529098</c:v>
                </c:pt>
                <c:pt idx="4725">
                  <c:v>301.03338835531298</c:v>
                </c:pt>
                <c:pt idx="4726">
                  <c:v>301.097099125336</c:v>
                </c:pt>
                <c:pt idx="4727">
                  <c:v>301.160809895358</c:v>
                </c:pt>
                <c:pt idx="4728">
                  <c:v>301.22452066538</c:v>
                </c:pt>
                <c:pt idx="4729">
                  <c:v>301.288231435402</c:v>
                </c:pt>
                <c:pt idx="4730">
                  <c:v>301.35194220542502</c:v>
                </c:pt>
                <c:pt idx="4731">
                  <c:v>301.41565297544702</c:v>
                </c:pt>
                <c:pt idx="4732">
                  <c:v>301.47936374546902</c:v>
                </c:pt>
                <c:pt idx="4733">
                  <c:v>301.54307451549101</c:v>
                </c:pt>
                <c:pt idx="4734">
                  <c:v>301.60678528551398</c:v>
                </c:pt>
                <c:pt idx="4735">
                  <c:v>301.67049605553598</c:v>
                </c:pt>
                <c:pt idx="4736">
                  <c:v>301.73420682555798</c:v>
                </c:pt>
                <c:pt idx="4737">
                  <c:v>301.797917595581</c:v>
                </c:pt>
                <c:pt idx="4738">
                  <c:v>301.861628365603</c:v>
                </c:pt>
                <c:pt idx="4739">
                  <c:v>301.92533913562499</c:v>
                </c:pt>
                <c:pt idx="4740">
                  <c:v>301.98904990564699</c:v>
                </c:pt>
                <c:pt idx="4741">
                  <c:v>302.05276067567002</c:v>
                </c:pt>
                <c:pt idx="4742">
                  <c:v>302.11647144569201</c:v>
                </c:pt>
                <c:pt idx="4743">
                  <c:v>302.18018221571401</c:v>
                </c:pt>
                <c:pt idx="4744">
                  <c:v>302.24389298573698</c:v>
                </c:pt>
                <c:pt idx="4745">
                  <c:v>302.30760375575898</c:v>
                </c:pt>
                <c:pt idx="4746">
                  <c:v>302.37131452578097</c:v>
                </c:pt>
                <c:pt idx="4747">
                  <c:v>302.43502529580297</c:v>
                </c:pt>
                <c:pt idx="4748">
                  <c:v>302.49873606582599</c:v>
                </c:pt>
                <c:pt idx="4749">
                  <c:v>302.56244683584799</c:v>
                </c:pt>
                <c:pt idx="4750">
                  <c:v>302.62615760586999</c:v>
                </c:pt>
                <c:pt idx="4751">
                  <c:v>302.68986837589301</c:v>
                </c:pt>
                <c:pt idx="4752">
                  <c:v>302.75357914591501</c:v>
                </c:pt>
                <c:pt idx="4753">
                  <c:v>302.81728991593701</c:v>
                </c:pt>
                <c:pt idx="4754">
                  <c:v>302.88100068595901</c:v>
                </c:pt>
                <c:pt idx="4755">
                  <c:v>302.94471145598197</c:v>
                </c:pt>
                <c:pt idx="4756">
                  <c:v>303.00842222600397</c:v>
                </c:pt>
                <c:pt idx="4757">
                  <c:v>303.07213299602603</c:v>
                </c:pt>
                <c:pt idx="4758">
                  <c:v>303.13584376604899</c:v>
                </c:pt>
                <c:pt idx="4759">
                  <c:v>303.19955453607099</c:v>
                </c:pt>
                <c:pt idx="4760">
                  <c:v>303.26326530609299</c:v>
                </c:pt>
                <c:pt idx="4761">
                  <c:v>303.32697607611499</c:v>
                </c:pt>
                <c:pt idx="4762">
                  <c:v>303.39068684613801</c:v>
                </c:pt>
                <c:pt idx="4763">
                  <c:v>303.45439761616001</c:v>
                </c:pt>
                <c:pt idx="4764">
                  <c:v>303.51810838618201</c:v>
                </c:pt>
                <c:pt idx="4765">
                  <c:v>303.58181915620497</c:v>
                </c:pt>
                <c:pt idx="4766">
                  <c:v>303.64552992622703</c:v>
                </c:pt>
                <c:pt idx="4767">
                  <c:v>303.70924069624903</c:v>
                </c:pt>
                <c:pt idx="4768">
                  <c:v>303.77295146627102</c:v>
                </c:pt>
                <c:pt idx="4769">
                  <c:v>303.83666223629399</c:v>
                </c:pt>
                <c:pt idx="4770">
                  <c:v>303.90037300631599</c:v>
                </c:pt>
                <c:pt idx="4771">
                  <c:v>303.96408377633799</c:v>
                </c:pt>
                <c:pt idx="4772">
                  <c:v>304.02779454636101</c:v>
                </c:pt>
                <c:pt idx="4773">
                  <c:v>304.09150531638301</c:v>
                </c:pt>
                <c:pt idx="4774">
                  <c:v>304.15521608640501</c:v>
                </c:pt>
                <c:pt idx="4775">
                  <c:v>304.218926856427</c:v>
                </c:pt>
                <c:pt idx="4776">
                  <c:v>304.28263762645003</c:v>
                </c:pt>
                <c:pt idx="4777">
                  <c:v>304.34634839647202</c:v>
                </c:pt>
                <c:pt idx="4778">
                  <c:v>304.41005916649402</c:v>
                </c:pt>
                <c:pt idx="4779">
                  <c:v>304.47376993651699</c:v>
                </c:pt>
                <c:pt idx="4780">
                  <c:v>304.53748070653899</c:v>
                </c:pt>
                <c:pt idx="4781">
                  <c:v>304.60119147656098</c:v>
                </c:pt>
                <c:pt idx="4782">
                  <c:v>304.66490224658298</c:v>
                </c:pt>
                <c:pt idx="4783">
                  <c:v>304.728613016606</c:v>
                </c:pt>
                <c:pt idx="4784">
                  <c:v>304.792323786628</c:v>
                </c:pt>
                <c:pt idx="4785">
                  <c:v>304.85603455665</c:v>
                </c:pt>
                <c:pt idx="4786">
                  <c:v>304.919745326672</c:v>
                </c:pt>
                <c:pt idx="4787">
                  <c:v>304.98345609669502</c:v>
                </c:pt>
                <c:pt idx="4788">
                  <c:v>305.04716686671702</c:v>
                </c:pt>
                <c:pt idx="4789">
                  <c:v>305.11087763673902</c:v>
                </c:pt>
                <c:pt idx="4790">
                  <c:v>305.17458840676198</c:v>
                </c:pt>
                <c:pt idx="4791">
                  <c:v>305.23829917678398</c:v>
                </c:pt>
                <c:pt idx="4792">
                  <c:v>305.30200994680598</c:v>
                </c:pt>
                <c:pt idx="4793">
                  <c:v>305.36572071682798</c:v>
                </c:pt>
                <c:pt idx="4794">
                  <c:v>305.429431486851</c:v>
                </c:pt>
                <c:pt idx="4795">
                  <c:v>305.493142256873</c:v>
                </c:pt>
                <c:pt idx="4796">
                  <c:v>305.556853026895</c:v>
                </c:pt>
                <c:pt idx="4797">
                  <c:v>305.62056379691802</c:v>
                </c:pt>
                <c:pt idx="4798">
                  <c:v>305.68427456694002</c:v>
                </c:pt>
                <c:pt idx="4799">
                  <c:v>305.74798533696202</c:v>
                </c:pt>
                <c:pt idx="4800">
                  <c:v>305.81169610698402</c:v>
                </c:pt>
                <c:pt idx="4801">
                  <c:v>305.87540687700698</c:v>
                </c:pt>
                <c:pt idx="4802">
                  <c:v>305.93911764702898</c:v>
                </c:pt>
                <c:pt idx="4803">
                  <c:v>306.00282841705098</c:v>
                </c:pt>
                <c:pt idx="4804">
                  <c:v>306.066539187074</c:v>
                </c:pt>
                <c:pt idx="4805">
                  <c:v>306.130249957096</c:v>
                </c:pt>
                <c:pt idx="4806">
                  <c:v>306.193960727118</c:v>
                </c:pt>
                <c:pt idx="4807">
                  <c:v>306.25767149714</c:v>
                </c:pt>
                <c:pt idx="4808">
                  <c:v>306.32138226716302</c:v>
                </c:pt>
                <c:pt idx="4809">
                  <c:v>306.38509303718502</c:v>
                </c:pt>
                <c:pt idx="4810">
                  <c:v>306.44880380720701</c:v>
                </c:pt>
                <c:pt idx="4811">
                  <c:v>306.51251457722998</c:v>
                </c:pt>
                <c:pt idx="4812">
                  <c:v>306.57622534725198</c:v>
                </c:pt>
                <c:pt idx="4813">
                  <c:v>306.63993611727398</c:v>
                </c:pt>
                <c:pt idx="4814">
                  <c:v>306.70364688729597</c:v>
                </c:pt>
                <c:pt idx="4815">
                  <c:v>306.767357657319</c:v>
                </c:pt>
                <c:pt idx="4816">
                  <c:v>306.83106842734099</c:v>
                </c:pt>
                <c:pt idx="4817">
                  <c:v>306.89477919736299</c:v>
                </c:pt>
                <c:pt idx="4818">
                  <c:v>306.95848996738601</c:v>
                </c:pt>
                <c:pt idx="4819">
                  <c:v>307.02220073740801</c:v>
                </c:pt>
                <c:pt idx="4820">
                  <c:v>307.08591150743001</c:v>
                </c:pt>
                <c:pt idx="4821">
                  <c:v>307.14962227745201</c:v>
                </c:pt>
                <c:pt idx="4822">
                  <c:v>307.21333304747498</c:v>
                </c:pt>
                <c:pt idx="4823">
                  <c:v>307.27704381749697</c:v>
                </c:pt>
                <c:pt idx="4824">
                  <c:v>307.34075458751897</c:v>
                </c:pt>
                <c:pt idx="4825">
                  <c:v>307.40446535754199</c:v>
                </c:pt>
                <c:pt idx="4826">
                  <c:v>307.46817612756399</c:v>
                </c:pt>
                <c:pt idx="4827">
                  <c:v>307.53188689758599</c:v>
                </c:pt>
                <c:pt idx="4828">
                  <c:v>307.59559766760799</c:v>
                </c:pt>
                <c:pt idx="4829">
                  <c:v>307.65930843763101</c:v>
                </c:pt>
                <c:pt idx="4830">
                  <c:v>307.72301920765301</c:v>
                </c:pt>
                <c:pt idx="4831">
                  <c:v>307.78672997767501</c:v>
                </c:pt>
                <c:pt idx="4832">
                  <c:v>307.85044074769701</c:v>
                </c:pt>
                <c:pt idx="4833">
                  <c:v>307.91415151771997</c:v>
                </c:pt>
                <c:pt idx="4834">
                  <c:v>307.97786228774203</c:v>
                </c:pt>
                <c:pt idx="4835">
                  <c:v>308.04157305776403</c:v>
                </c:pt>
                <c:pt idx="4836">
                  <c:v>308.10528382778699</c:v>
                </c:pt>
                <c:pt idx="4837">
                  <c:v>308.16899459780899</c:v>
                </c:pt>
                <c:pt idx="4838">
                  <c:v>308.23270536783099</c:v>
                </c:pt>
                <c:pt idx="4839">
                  <c:v>308.29641613785299</c:v>
                </c:pt>
                <c:pt idx="4840">
                  <c:v>308.36012690787601</c:v>
                </c:pt>
                <c:pt idx="4841">
                  <c:v>308.42383767789801</c:v>
                </c:pt>
                <c:pt idx="4842">
                  <c:v>308.48754844792001</c:v>
                </c:pt>
                <c:pt idx="4843">
                  <c:v>308.55125921794303</c:v>
                </c:pt>
                <c:pt idx="4844">
                  <c:v>308.61496998796503</c:v>
                </c:pt>
                <c:pt idx="4845">
                  <c:v>308.67868075798702</c:v>
                </c:pt>
                <c:pt idx="4846">
                  <c:v>308.74239152800902</c:v>
                </c:pt>
                <c:pt idx="4847">
                  <c:v>308.80610229803199</c:v>
                </c:pt>
                <c:pt idx="4848">
                  <c:v>308.86981306805399</c:v>
                </c:pt>
                <c:pt idx="4849">
                  <c:v>308.93352383807598</c:v>
                </c:pt>
                <c:pt idx="4850">
                  <c:v>308.99723460809901</c:v>
                </c:pt>
                <c:pt idx="4851">
                  <c:v>309.060945378121</c:v>
                </c:pt>
                <c:pt idx="4852">
                  <c:v>309.124656148143</c:v>
                </c:pt>
                <c:pt idx="4853">
                  <c:v>309.188366918165</c:v>
                </c:pt>
                <c:pt idx="4854">
                  <c:v>309.25207768818802</c:v>
                </c:pt>
                <c:pt idx="4855">
                  <c:v>309.31578845821002</c:v>
                </c:pt>
                <c:pt idx="4856">
                  <c:v>309.37949922823202</c:v>
                </c:pt>
                <c:pt idx="4857">
                  <c:v>309.44320999825499</c:v>
                </c:pt>
                <c:pt idx="4858">
                  <c:v>309.50692076827698</c:v>
                </c:pt>
                <c:pt idx="4859">
                  <c:v>309.57063153829898</c:v>
                </c:pt>
                <c:pt idx="4860">
                  <c:v>309.63434230832098</c:v>
                </c:pt>
                <c:pt idx="4861">
                  <c:v>309.698053078344</c:v>
                </c:pt>
                <c:pt idx="4862">
                  <c:v>309.761763848366</c:v>
                </c:pt>
                <c:pt idx="4863">
                  <c:v>309.825474618388</c:v>
                </c:pt>
                <c:pt idx="4864">
                  <c:v>309.88918538841102</c:v>
                </c:pt>
                <c:pt idx="4865">
                  <c:v>309.95289615843302</c:v>
                </c:pt>
                <c:pt idx="4866">
                  <c:v>310.01660692845502</c:v>
                </c:pt>
                <c:pt idx="4867">
                  <c:v>310.08031769847702</c:v>
                </c:pt>
                <c:pt idx="4868">
                  <c:v>310.14402846849998</c:v>
                </c:pt>
                <c:pt idx="4869">
                  <c:v>310.20773923852198</c:v>
                </c:pt>
                <c:pt idx="4870">
                  <c:v>310.27145000854398</c:v>
                </c:pt>
                <c:pt idx="4871">
                  <c:v>310.335160778567</c:v>
                </c:pt>
                <c:pt idx="4872">
                  <c:v>310.398871548589</c:v>
                </c:pt>
                <c:pt idx="4873">
                  <c:v>310.462582318611</c:v>
                </c:pt>
                <c:pt idx="4874">
                  <c:v>310.526293088633</c:v>
                </c:pt>
                <c:pt idx="4875">
                  <c:v>310.59000385865602</c:v>
                </c:pt>
                <c:pt idx="4876">
                  <c:v>310.65371462867802</c:v>
                </c:pt>
                <c:pt idx="4877">
                  <c:v>310.71742539870002</c:v>
                </c:pt>
                <c:pt idx="4878">
                  <c:v>310.78113616872201</c:v>
                </c:pt>
                <c:pt idx="4879">
                  <c:v>310.84484693874498</c:v>
                </c:pt>
                <c:pt idx="4880">
                  <c:v>310.90855770876698</c:v>
                </c:pt>
                <c:pt idx="4881">
                  <c:v>310.97226847878898</c:v>
                </c:pt>
                <c:pt idx="4882">
                  <c:v>311.035979248812</c:v>
                </c:pt>
                <c:pt idx="4883">
                  <c:v>311.099690018834</c:v>
                </c:pt>
                <c:pt idx="4884">
                  <c:v>311.16340078885599</c:v>
                </c:pt>
                <c:pt idx="4885">
                  <c:v>311.22711155887799</c:v>
                </c:pt>
                <c:pt idx="4886">
                  <c:v>311.29082232890102</c:v>
                </c:pt>
                <c:pt idx="4887">
                  <c:v>311.35453309892301</c:v>
                </c:pt>
                <c:pt idx="4888">
                  <c:v>311.41824386894501</c:v>
                </c:pt>
                <c:pt idx="4889">
                  <c:v>311.48195463896798</c:v>
                </c:pt>
                <c:pt idx="4890">
                  <c:v>311.54566540898998</c:v>
                </c:pt>
                <c:pt idx="4891">
                  <c:v>311.60937617901197</c:v>
                </c:pt>
                <c:pt idx="4892">
                  <c:v>311.67308694903397</c:v>
                </c:pt>
                <c:pt idx="4893">
                  <c:v>311.73679771905699</c:v>
                </c:pt>
                <c:pt idx="4894">
                  <c:v>311.80050848907899</c:v>
                </c:pt>
                <c:pt idx="4895">
                  <c:v>311.86421925910099</c:v>
                </c:pt>
                <c:pt idx="4896">
                  <c:v>311.92793002912401</c:v>
                </c:pt>
                <c:pt idx="4897">
                  <c:v>311.99164079914601</c:v>
                </c:pt>
                <c:pt idx="4898">
                  <c:v>312.05535156916801</c:v>
                </c:pt>
                <c:pt idx="4899">
                  <c:v>312.11906233919001</c:v>
                </c:pt>
                <c:pt idx="4900">
                  <c:v>312.18277310921297</c:v>
                </c:pt>
                <c:pt idx="4901">
                  <c:v>312.24648387923497</c:v>
                </c:pt>
                <c:pt idx="4902">
                  <c:v>312.31019464925703</c:v>
                </c:pt>
                <c:pt idx="4903">
                  <c:v>312.37390541927999</c:v>
                </c:pt>
                <c:pt idx="4904">
                  <c:v>312.43761618930199</c:v>
                </c:pt>
                <c:pt idx="4905">
                  <c:v>312.50132695932399</c:v>
                </c:pt>
                <c:pt idx="4906">
                  <c:v>312.56503772934599</c:v>
                </c:pt>
                <c:pt idx="4907">
                  <c:v>312.62874849936901</c:v>
                </c:pt>
                <c:pt idx="4908">
                  <c:v>312.69245926939101</c:v>
                </c:pt>
                <c:pt idx="4909">
                  <c:v>312.75617003941301</c:v>
                </c:pt>
                <c:pt idx="4910">
                  <c:v>312.81988080943597</c:v>
                </c:pt>
                <c:pt idx="4911">
                  <c:v>312.88359157945803</c:v>
                </c:pt>
                <c:pt idx="4912">
                  <c:v>312.94730234948003</c:v>
                </c:pt>
                <c:pt idx="4913">
                  <c:v>313.01101311950202</c:v>
                </c:pt>
                <c:pt idx="4914">
                  <c:v>313.07472388952499</c:v>
                </c:pt>
                <c:pt idx="4915">
                  <c:v>313.13843465954699</c:v>
                </c:pt>
                <c:pt idx="4916">
                  <c:v>313.20214542956899</c:v>
                </c:pt>
                <c:pt idx="4917">
                  <c:v>313.26585619959201</c:v>
                </c:pt>
                <c:pt idx="4918">
                  <c:v>313.32956696961401</c:v>
                </c:pt>
                <c:pt idx="4919">
                  <c:v>313.39327773963601</c:v>
                </c:pt>
                <c:pt idx="4920">
                  <c:v>313.456988509658</c:v>
                </c:pt>
                <c:pt idx="4921">
                  <c:v>313.52069927968103</c:v>
                </c:pt>
                <c:pt idx="4922">
                  <c:v>313.58441004970302</c:v>
                </c:pt>
                <c:pt idx="4923">
                  <c:v>313.64812081972502</c:v>
                </c:pt>
                <c:pt idx="4924">
                  <c:v>313.71183158974799</c:v>
                </c:pt>
                <c:pt idx="4925">
                  <c:v>313.77554235976999</c:v>
                </c:pt>
                <c:pt idx="4926">
                  <c:v>313.83925312979198</c:v>
                </c:pt>
                <c:pt idx="4927">
                  <c:v>313.90296389981398</c:v>
                </c:pt>
                <c:pt idx="4928">
                  <c:v>313.966674669837</c:v>
                </c:pt>
                <c:pt idx="4929">
                  <c:v>314.030385439859</c:v>
                </c:pt>
                <c:pt idx="4930">
                  <c:v>314.094096209881</c:v>
                </c:pt>
                <c:pt idx="4931">
                  <c:v>314.157806979903</c:v>
                </c:pt>
                <c:pt idx="4932">
                  <c:v>314.22151774992602</c:v>
                </c:pt>
                <c:pt idx="4933">
                  <c:v>314.28522851994802</c:v>
                </c:pt>
                <c:pt idx="4934">
                  <c:v>314.34893928997002</c:v>
                </c:pt>
                <c:pt idx="4935">
                  <c:v>314.41265005999298</c:v>
                </c:pt>
                <c:pt idx="4936">
                  <c:v>314.47636083001498</c:v>
                </c:pt>
                <c:pt idx="4937">
                  <c:v>314.54007160003698</c:v>
                </c:pt>
                <c:pt idx="4938">
                  <c:v>314.60378237005898</c:v>
                </c:pt>
                <c:pt idx="4939">
                  <c:v>314.667493140082</c:v>
                </c:pt>
                <c:pt idx="4940">
                  <c:v>314.731203910104</c:v>
                </c:pt>
                <c:pt idx="4941">
                  <c:v>314.794914680126</c:v>
                </c:pt>
                <c:pt idx="4942">
                  <c:v>314.85862545014902</c:v>
                </c:pt>
                <c:pt idx="4943">
                  <c:v>314.92233622017102</c:v>
                </c:pt>
                <c:pt idx="4944">
                  <c:v>314.98604699019302</c:v>
                </c:pt>
                <c:pt idx="4945">
                  <c:v>315.04975776021502</c:v>
                </c:pt>
                <c:pt idx="4946">
                  <c:v>315.11346853023798</c:v>
                </c:pt>
                <c:pt idx="4947">
                  <c:v>315.17717930025998</c:v>
                </c:pt>
                <c:pt idx="4948">
                  <c:v>315.24089007028198</c:v>
                </c:pt>
                <c:pt idx="4949">
                  <c:v>315.304600840305</c:v>
                </c:pt>
                <c:pt idx="4950">
                  <c:v>315.368311610327</c:v>
                </c:pt>
                <c:pt idx="4951">
                  <c:v>315.432022380349</c:v>
                </c:pt>
                <c:pt idx="4952">
                  <c:v>315.495733150371</c:v>
                </c:pt>
                <c:pt idx="4953">
                  <c:v>315.55944392039402</c:v>
                </c:pt>
                <c:pt idx="4954">
                  <c:v>315.62315469041602</c:v>
                </c:pt>
                <c:pt idx="4955">
                  <c:v>315.68686546043801</c:v>
                </c:pt>
                <c:pt idx="4956">
                  <c:v>315.75057623046098</c:v>
                </c:pt>
                <c:pt idx="4957">
                  <c:v>315.81428700048298</c:v>
                </c:pt>
                <c:pt idx="4958">
                  <c:v>315.87799777050498</c:v>
                </c:pt>
                <c:pt idx="4959">
                  <c:v>315.94170854052697</c:v>
                </c:pt>
                <c:pt idx="4960">
                  <c:v>316.00541931055</c:v>
                </c:pt>
                <c:pt idx="4961">
                  <c:v>316.06913008057199</c:v>
                </c:pt>
                <c:pt idx="4962">
                  <c:v>316.13284085059399</c:v>
                </c:pt>
                <c:pt idx="4963">
                  <c:v>316.19655162061702</c:v>
                </c:pt>
                <c:pt idx="4964">
                  <c:v>316.26026239063901</c:v>
                </c:pt>
                <c:pt idx="4965">
                  <c:v>316.32397316066101</c:v>
                </c:pt>
                <c:pt idx="4966">
                  <c:v>316.38768393068301</c:v>
                </c:pt>
                <c:pt idx="4967">
                  <c:v>316.45139470070598</c:v>
                </c:pt>
                <c:pt idx="4968">
                  <c:v>316.51510547072797</c:v>
                </c:pt>
                <c:pt idx="4969">
                  <c:v>316.57881624074997</c:v>
                </c:pt>
                <c:pt idx="4970">
                  <c:v>316.64252701077299</c:v>
                </c:pt>
                <c:pt idx="4971">
                  <c:v>316.70623778079499</c:v>
                </c:pt>
                <c:pt idx="4972">
                  <c:v>316.76994855081699</c:v>
                </c:pt>
                <c:pt idx="4973">
                  <c:v>316.83365932083899</c:v>
                </c:pt>
                <c:pt idx="4974">
                  <c:v>316.89737009086201</c:v>
                </c:pt>
                <c:pt idx="4975">
                  <c:v>316.96108086088401</c:v>
                </c:pt>
                <c:pt idx="4976">
                  <c:v>317.02479163090601</c:v>
                </c:pt>
                <c:pt idx="4977">
                  <c:v>317.08850240092801</c:v>
                </c:pt>
                <c:pt idx="4978">
                  <c:v>317.15221317095097</c:v>
                </c:pt>
                <c:pt idx="4979">
                  <c:v>317.21592394097303</c:v>
                </c:pt>
                <c:pt idx="4980">
                  <c:v>317.27963471099503</c:v>
                </c:pt>
                <c:pt idx="4981">
                  <c:v>317.34334548101799</c:v>
                </c:pt>
                <c:pt idx="4982">
                  <c:v>317.40705625103999</c:v>
                </c:pt>
                <c:pt idx="4983">
                  <c:v>317.47076702106199</c:v>
                </c:pt>
                <c:pt idx="4984">
                  <c:v>317.53447779108399</c:v>
                </c:pt>
                <c:pt idx="4985">
                  <c:v>317.59818856110701</c:v>
                </c:pt>
                <c:pt idx="4986">
                  <c:v>317.66189933112901</c:v>
                </c:pt>
                <c:pt idx="4987">
                  <c:v>317.72561010115101</c:v>
                </c:pt>
                <c:pt idx="4988">
                  <c:v>317.78932087117403</c:v>
                </c:pt>
                <c:pt idx="4989">
                  <c:v>317.85303164119603</c:v>
                </c:pt>
                <c:pt idx="4990">
                  <c:v>317.91674241121802</c:v>
                </c:pt>
                <c:pt idx="4991">
                  <c:v>317.98045318124002</c:v>
                </c:pt>
                <c:pt idx="4992">
                  <c:v>318.04416395126299</c:v>
                </c:pt>
                <c:pt idx="4993">
                  <c:v>318.10787472128499</c:v>
                </c:pt>
                <c:pt idx="4994">
                  <c:v>318.17158549130698</c:v>
                </c:pt>
                <c:pt idx="4995">
                  <c:v>318.23529626133001</c:v>
                </c:pt>
                <c:pt idx="4996">
                  <c:v>318.29900703135201</c:v>
                </c:pt>
                <c:pt idx="4997">
                  <c:v>318.362717801374</c:v>
                </c:pt>
                <c:pt idx="4998">
                  <c:v>318.426428571396</c:v>
                </c:pt>
                <c:pt idx="4999">
                  <c:v>318.49013934141902</c:v>
                </c:pt>
                <c:pt idx="5000">
                  <c:v>318.55385011144102</c:v>
                </c:pt>
                <c:pt idx="5001">
                  <c:v>318.61756088146302</c:v>
                </c:pt>
                <c:pt idx="5002">
                  <c:v>318.68127165148599</c:v>
                </c:pt>
                <c:pt idx="5003">
                  <c:v>318.74498242150798</c:v>
                </c:pt>
                <c:pt idx="5004">
                  <c:v>318.80869319152998</c:v>
                </c:pt>
                <c:pt idx="5005">
                  <c:v>318.87240396155198</c:v>
                </c:pt>
                <c:pt idx="5006">
                  <c:v>318.936114731575</c:v>
                </c:pt>
                <c:pt idx="5007">
                  <c:v>318.999825501597</c:v>
                </c:pt>
                <c:pt idx="5008">
                  <c:v>319.063536271619</c:v>
                </c:pt>
                <c:pt idx="5009">
                  <c:v>319.12724704164202</c:v>
                </c:pt>
                <c:pt idx="5010">
                  <c:v>319.19095781166402</c:v>
                </c:pt>
                <c:pt idx="5011">
                  <c:v>319.25466858168602</c:v>
                </c:pt>
                <c:pt idx="5012">
                  <c:v>319.31837935170802</c:v>
                </c:pt>
                <c:pt idx="5013">
                  <c:v>319.38209012173098</c:v>
                </c:pt>
                <c:pt idx="5014">
                  <c:v>319.44580089175298</c:v>
                </c:pt>
                <c:pt idx="5015">
                  <c:v>319.50951166177498</c:v>
                </c:pt>
                <c:pt idx="5016">
                  <c:v>319.573222431798</c:v>
                </c:pt>
                <c:pt idx="5017">
                  <c:v>319.63693320182</c:v>
                </c:pt>
                <c:pt idx="5018">
                  <c:v>319.700643971842</c:v>
                </c:pt>
                <c:pt idx="5019">
                  <c:v>319.764354741864</c:v>
                </c:pt>
                <c:pt idx="5020">
                  <c:v>319.82806551188702</c:v>
                </c:pt>
                <c:pt idx="5021">
                  <c:v>319.89177628190902</c:v>
                </c:pt>
                <c:pt idx="5022">
                  <c:v>319.95548705193102</c:v>
                </c:pt>
                <c:pt idx="5023">
                  <c:v>320.01919782195301</c:v>
                </c:pt>
                <c:pt idx="5024">
                  <c:v>320.08290859197598</c:v>
                </c:pt>
                <c:pt idx="5025">
                  <c:v>320.14661936199798</c:v>
                </c:pt>
                <c:pt idx="5026">
                  <c:v>320.21033013201998</c:v>
                </c:pt>
                <c:pt idx="5027">
                  <c:v>320.274040902043</c:v>
                </c:pt>
                <c:pt idx="5028">
                  <c:v>320.337751672065</c:v>
                </c:pt>
                <c:pt idx="5029">
                  <c:v>320.40146244208699</c:v>
                </c:pt>
                <c:pt idx="5030">
                  <c:v>320.46517321210899</c:v>
                </c:pt>
                <c:pt idx="5031">
                  <c:v>320.52888398213202</c:v>
                </c:pt>
                <c:pt idx="5032">
                  <c:v>320.59259475215401</c:v>
                </c:pt>
                <c:pt idx="5033">
                  <c:v>320.65630552217601</c:v>
                </c:pt>
                <c:pt idx="5034">
                  <c:v>320.72001629219898</c:v>
                </c:pt>
                <c:pt idx="5035">
                  <c:v>320.78372706222098</c:v>
                </c:pt>
                <c:pt idx="5036">
                  <c:v>320.84743783224297</c:v>
                </c:pt>
                <c:pt idx="5037">
                  <c:v>320.91114860226497</c:v>
                </c:pt>
                <c:pt idx="5038">
                  <c:v>320.97485937228799</c:v>
                </c:pt>
                <c:pt idx="5039">
                  <c:v>321.03857014230999</c:v>
                </c:pt>
                <c:pt idx="5040">
                  <c:v>321.10228091233199</c:v>
                </c:pt>
                <c:pt idx="5041">
                  <c:v>321.16599168235501</c:v>
                </c:pt>
                <c:pt idx="5042">
                  <c:v>321.22970245237701</c:v>
                </c:pt>
                <c:pt idx="5043">
                  <c:v>321.29341322239901</c:v>
                </c:pt>
                <c:pt idx="5044">
                  <c:v>321.35712399242101</c:v>
                </c:pt>
                <c:pt idx="5045">
                  <c:v>321.42083476244397</c:v>
                </c:pt>
                <c:pt idx="5046">
                  <c:v>321.48454553246597</c:v>
                </c:pt>
                <c:pt idx="5047">
                  <c:v>321.54825630248803</c:v>
                </c:pt>
                <c:pt idx="5048">
                  <c:v>321.61196707251099</c:v>
                </c:pt>
                <c:pt idx="5049">
                  <c:v>321.67567784253299</c:v>
                </c:pt>
                <c:pt idx="5050">
                  <c:v>321.73938861255499</c:v>
                </c:pt>
                <c:pt idx="5051">
                  <c:v>321.80309938257699</c:v>
                </c:pt>
                <c:pt idx="5052">
                  <c:v>321.86681015260001</c:v>
                </c:pt>
                <c:pt idx="5053">
                  <c:v>321.93052092262201</c:v>
                </c:pt>
                <c:pt idx="5054">
                  <c:v>321.99423169264401</c:v>
                </c:pt>
                <c:pt idx="5055">
                  <c:v>322.05794246266697</c:v>
                </c:pt>
                <c:pt idx="5056">
                  <c:v>322.12165323268903</c:v>
                </c:pt>
                <c:pt idx="5057">
                  <c:v>322.18536400271103</c:v>
                </c:pt>
                <c:pt idx="5058">
                  <c:v>322.24907477273302</c:v>
                </c:pt>
                <c:pt idx="5059">
                  <c:v>322.31278554275599</c:v>
                </c:pt>
                <c:pt idx="5060">
                  <c:v>322.37649631277799</c:v>
                </c:pt>
                <c:pt idx="5061">
                  <c:v>322.44020708279999</c:v>
                </c:pt>
                <c:pt idx="5062">
                  <c:v>322.50391785282301</c:v>
                </c:pt>
                <c:pt idx="5063">
                  <c:v>322.56762862284501</c:v>
                </c:pt>
                <c:pt idx="5064">
                  <c:v>322.63133939286701</c:v>
                </c:pt>
                <c:pt idx="5065">
                  <c:v>322.695050162889</c:v>
                </c:pt>
                <c:pt idx="5066">
                  <c:v>322.75876093291203</c:v>
                </c:pt>
                <c:pt idx="5067">
                  <c:v>322.82247170293402</c:v>
                </c:pt>
                <c:pt idx="5068">
                  <c:v>322.88618247295602</c:v>
                </c:pt>
                <c:pt idx="5069">
                  <c:v>322.94989324297899</c:v>
                </c:pt>
                <c:pt idx="5070">
                  <c:v>323.01360401300099</c:v>
                </c:pt>
                <c:pt idx="5071">
                  <c:v>323.07731478302298</c:v>
                </c:pt>
                <c:pt idx="5072">
                  <c:v>323.14102555304498</c:v>
                </c:pt>
                <c:pt idx="5073">
                  <c:v>323.204736323068</c:v>
                </c:pt>
                <c:pt idx="5074">
                  <c:v>323.26844709309</c:v>
                </c:pt>
                <c:pt idx="5075">
                  <c:v>323.332157863112</c:v>
                </c:pt>
                <c:pt idx="5076">
                  <c:v>323.395868633134</c:v>
                </c:pt>
                <c:pt idx="5077">
                  <c:v>323.45957940315702</c:v>
                </c:pt>
                <c:pt idx="5078">
                  <c:v>323.52329017317902</c:v>
                </c:pt>
                <c:pt idx="5079">
                  <c:v>323.58700094320102</c:v>
                </c:pt>
                <c:pt idx="5080">
                  <c:v>323.65071171322398</c:v>
                </c:pt>
                <c:pt idx="5081">
                  <c:v>323.71442248324598</c:v>
                </c:pt>
                <c:pt idx="5082">
                  <c:v>323.77813325326798</c:v>
                </c:pt>
                <c:pt idx="5083">
                  <c:v>323.84184402328998</c:v>
                </c:pt>
                <c:pt idx="5084">
                  <c:v>323.905554793313</c:v>
                </c:pt>
                <c:pt idx="5085">
                  <c:v>323.969265563335</c:v>
                </c:pt>
                <c:pt idx="5086">
                  <c:v>324.032976333357</c:v>
                </c:pt>
                <c:pt idx="5087">
                  <c:v>324.09668710338002</c:v>
                </c:pt>
                <c:pt idx="5088">
                  <c:v>324.16039787340202</c:v>
                </c:pt>
                <c:pt idx="5089">
                  <c:v>324.22410864342402</c:v>
                </c:pt>
                <c:pt idx="5090">
                  <c:v>324.28781941344602</c:v>
                </c:pt>
                <c:pt idx="5091">
                  <c:v>324.35153018346898</c:v>
                </c:pt>
                <c:pt idx="5092">
                  <c:v>324.41524095349098</c:v>
                </c:pt>
                <c:pt idx="5093">
                  <c:v>324.47895172351298</c:v>
                </c:pt>
                <c:pt idx="5094">
                  <c:v>324.542662493536</c:v>
                </c:pt>
                <c:pt idx="5095">
                  <c:v>324.606373263558</c:v>
                </c:pt>
                <c:pt idx="5096">
                  <c:v>324.67008403358</c:v>
                </c:pt>
                <c:pt idx="5097">
                  <c:v>324.733794803602</c:v>
                </c:pt>
                <c:pt idx="5098">
                  <c:v>324.79750557362502</c:v>
                </c:pt>
                <c:pt idx="5099">
                  <c:v>324.86121634364702</c:v>
                </c:pt>
                <c:pt idx="5100">
                  <c:v>324.92492711366901</c:v>
                </c:pt>
                <c:pt idx="5101">
                  <c:v>324.98863788369198</c:v>
                </c:pt>
                <c:pt idx="5102">
                  <c:v>325.05234865371398</c:v>
                </c:pt>
                <c:pt idx="5103">
                  <c:v>325.11605942373598</c:v>
                </c:pt>
                <c:pt idx="5104">
                  <c:v>325.17977019375797</c:v>
                </c:pt>
                <c:pt idx="5105">
                  <c:v>325.243480963781</c:v>
                </c:pt>
                <c:pt idx="5106">
                  <c:v>325.30719173380299</c:v>
                </c:pt>
                <c:pt idx="5107">
                  <c:v>325.37090250382499</c:v>
                </c:pt>
                <c:pt idx="5108">
                  <c:v>325.43461327384802</c:v>
                </c:pt>
                <c:pt idx="5109">
                  <c:v>325.49832404387001</c:v>
                </c:pt>
                <c:pt idx="5110">
                  <c:v>325.56203481389201</c:v>
                </c:pt>
                <c:pt idx="5111">
                  <c:v>325.62574558391401</c:v>
                </c:pt>
                <c:pt idx="5112">
                  <c:v>325.68945635393698</c:v>
                </c:pt>
                <c:pt idx="5113">
                  <c:v>325.75316712395897</c:v>
                </c:pt>
                <c:pt idx="5114">
                  <c:v>325.81687789398097</c:v>
                </c:pt>
                <c:pt idx="5115">
                  <c:v>325.88058866400399</c:v>
                </c:pt>
                <c:pt idx="5116">
                  <c:v>325.94429943402599</c:v>
                </c:pt>
                <c:pt idx="5117">
                  <c:v>326.00801020404799</c:v>
                </c:pt>
                <c:pt idx="5118">
                  <c:v>326.07172097406999</c:v>
                </c:pt>
                <c:pt idx="5119">
                  <c:v>326.13543174409301</c:v>
                </c:pt>
                <c:pt idx="5120">
                  <c:v>326.19914251411501</c:v>
                </c:pt>
                <c:pt idx="5121">
                  <c:v>326.26285328413701</c:v>
                </c:pt>
                <c:pt idx="5122">
                  <c:v>326.32656405415901</c:v>
                </c:pt>
                <c:pt idx="5123">
                  <c:v>326.39027482418197</c:v>
                </c:pt>
                <c:pt idx="5124">
                  <c:v>326.45398559420403</c:v>
                </c:pt>
                <c:pt idx="5125">
                  <c:v>326.51769636422603</c:v>
                </c:pt>
                <c:pt idx="5126">
                  <c:v>326.58140713424899</c:v>
                </c:pt>
                <c:pt idx="5127">
                  <c:v>326.64511790427099</c:v>
                </c:pt>
                <c:pt idx="5128">
                  <c:v>326.70882867429299</c:v>
                </c:pt>
                <c:pt idx="5129">
                  <c:v>326.77253944431499</c:v>
                </c:pt>
                <c:pt idx="5130">
                  <c:v>326.83625021433801</c:v>
                </c:pt>
                <c:pt idx="5131">
                  <c:v>326.89996098436001</c:v>
                </c:pt>
                <c:pt idx="5132">
                  <c:v>326.96367175438201</c:v>
                </c:pt>
                <c:pt idx="5133">
                  <c:v>327.02738252440503</c:v>
                </c:pt>
                <c:pt idx="5134">
                  <c:v>327.09109329442703</c:v>
                </c:pt>
                <c:pt idx="5135">
                  <c:v>327.15480406444902</c:v>
                </c:pt>
                <c:pt idx="5136">
                  <c:v>327.21851483447102</c:v>
                </c:pt>
                <c:pt idx="5137">
                  <c:v>327.28222560449399</c:v>
                </c:pt>
                <c:pt idx="5138">
                  <c:v>327.34593637451599</c:v>
                </c:pt>
                <c:pt idx="5139">
                  <c:v>327.40964714453798</c:v>
                </c:pt>
                <c:pt idx="5140">
                  <c:v>327.47335791456101</c:v>
                </c:pt>
                <c:pt idx="5141">
                  <c:v>327.53706868458301</c:v>
                </c:pt>
                <c:pt idx="5142">
                  <c:v>327.600779454605</c:v>
                </c:pt>
                <c:pt idx="5143">
                  <c:v>327.664490224627</c:v>
                </c:pt>
                <c:pt idx="5144">
                  <c:v>327.72820099465002</c:v>
                </c:pt>
                <c:pt idx="5145">
                  <c:v>327.79191176467202</c:v>
                </c:pt>
                <c:pt idx="5146">
                  <c:v>327.85562253469402</c:v>
                </c:pt>
                <c:pt idx="5147">
                  <c:v>327.91933330471699</c:v>
                </c:pt>
                <c:pt idx="5148">
                  <c:v>327.98304407473898</c:v>
                </c:pt>
                <c:pt idx="5149">
                  <c:v>328.04675484476098</c:v>
                </c:pt>
                <c:pt idx="5150">
                  <c:v>328.11046561478298</c:v>
                </c:pt>
                <c:pt idx="5151">
                  <c:v>328.174176384806</c:v>
                </c:pt>
                <c:pt idx="5152">
                  <c:v>328.237887154828</c:v>
                </c:pt>
                <c:pt idx="5153">
                  <c:v>328.30159792485</c:v>
                </c:pt>
                <c:pt idx="5154">
                  <c:v>328.36530869487302</c:v>
                </c:pt>
                <c:pt idx="5155">
                  <c:v>328.42901946489502</c:v>
                </c:pt>
                <c:pt idx="5156">
                  <c:v>328.49273023491702</c:v>
                </c:pt>
                <c:pt idx="5157">
                  <c:v>328.55644100493902</c:v>
                </c:pt>
                <c:pt idx="5158">
                  <c:v>328.62015177496198</c:v>
                </c:pt>
                <c:pt idx="5159">
                  <c:v>328.68386254498398</c:v>
                </c:pt>
                <c:pt idx="5160">
                  <c:v>328.74757331500598</c:v>
                </c:pt>
                <c:pt idx="5161">
                  <c:v>328.811284085029</c:v>
                </c:pt>
                <c:pt idx="5162">
                  <c:v>328.874994855051</c:v>
                </c:pt>
                <c:pt idx="5163">
                  <c:v>328.938705625073</c:v>
                </c:pt>
                <c:pt idx="5164">
                  <c:v>329.002416395095</c:v>
                </c:pt>
                <c:pt idx="5165">
                  <c:v>329.06612716511802</c:v>
                </c:pt>
                <c:pt idx="5166">
                  <c:v>329.12983793514002</c:v>
                </c:pt>
                <c:pt idx="5167">
                  <c:v>329.19354870516202</c:v>
                </c:pt>
                <c:pt idx="5168">
                  <c:v>329.25725947518401</c:v>
                </c:pt>
                <c:pt idx="5169">
                  <c:v>329.32097024520698</c:v>
                </c:pt>
                <c:pt idx="5170">
                  <c:v>329.38468101522898</c:v>
                </c:pt>
                <c:pt idx="5171">
                  <c:v>329.44839178525098</c:v>
                </c:pt>
                <c:pt idx="5172">
                  <c:v>329.512102555274</c:v>
                </c:pt>
                <c:pt idx="5173">
                  <c:v>329.575813325296</c:v>
                </c:pt>
                <c:pt idx="5174">
                  <c:v>329.639524095318</c:v>
                </c:pt>
                <c:pt idx="5175">
                  <c:v>329.70323486533999</c:v>
                </c:pt>
                <c:pt idx="5176">
                  <c:v>329.76694563536302</c:v>
                </c:pt>
                <c:pt idx="5177">
                  <c:v>329.83065640538501</c:v>
                </c:pt>
                <c:pt idx="5178">
                  <c:v>329.89436717540701</c:v>
                </c:pt>
                <c:pt idx="5179">
                  <c:v>329.95807794542998</c:v>
                </c:pt>
                <c:pt idx="5180">
                  <c:v>330.02178871545198</c:v>
                </c:pt>
                <c:pt idx="5181">
                  <c:v>330.08549948547397</c:v>
                </c:pt>
                <c:pt idx="5182">
                  <c:v>330.14921025549597</c:v>
                </c:pt>
                <c:pt idx="5183">
                  <c:v>330.21292102551899</c:v>
                </c:pt>
                <c:pt idx="5184">
                  <c:v>330.27663179554099</c:v>
                </c:pt>
                <c:pt idx="5185">
                  <c:v>330.34034256556299</c:v>
                </c:pt>
                <c:pt idx="5186">
                  <c:v>330.40405333558601</c:v>
                </c:pt>
                <c:pt idx="5187">
                  <c:v>330.46776410560801</c:v>
                </c:pt>
                <c:pt idx="5188">
                  <c:v>330.53147487563001</c:v>
                </c:pt>
                <c:pt idx="5189">
                  <c:v>330.59518564565201</c:v>
                </c:pt>
                <c:pt idx="5190">
                  <c:v>330.65889641567497</c:v>
                </c:pt>
                <c:pt idx="5191">
                  <c:v>330.72260718569697</c:v>
                </c:pt>
                <c:pt idx="5192">
                  <c:v>330.78631795571903</c:v>
                </c:pt>
                <c:pt idx="5193">
                  <c:v>330.85002872574199</c:v>
                </c:pt>
                <c:pt idx="5194">
                  <c:v>330.91373949576399</c:v>
                </c:pt>
                <c:pt idx="5195">
                  <c:v>330.97745026578599</c:v>
                </c:pt>
                <c:pt idx="5196">
                  <c:v>331.04116103580799</c:v>
                </c:pt>
                <c:pt idx="5197">
                  <c:v>331.10487180583101</c:v>
                </c:pt>
                <c:pt idx="5198">
                  <c:v>331.16858257585301</c:v>
                </c:pt>
                <c:pt idx="5199">
                  <c:v>331.23229334587501</c:v>
                </c:pt>
                <c:pt idx="5200">
                  <c:v>331.29600411589797</c:v>
                </c:pt>
                <c:pt idx="5201">
                  <c:v>331.35971488592003</c:v>
                </c:pt>
                <c:pt idx="5202">
                  <c:v>331.42342565594203</c:v>
                </c:pt>
                <c:pt idx="5203">
                  <c:v>331.48713642596402</c:v>
                </c:pt>
                <c:pt idx="5204">
                  <c:v>331.55084719598699</c:v>
                </c:pt>
                <c:pt idx="5205">
                  <c:v>331.61455796600899</c:v>
                </c:pt>
                <c:pt idx="5206">
                  <c:v>331.67826873603099</c:v>
                </c:pt>
                <c:pt idx="5207">
                  <c:v>331.74197950605401</c:v>
                </c:pt>
                <c:pt idx="5208">
                  <c:v>331.80569027607601</c:v>
                </c:pt>
                <c:pt idx="5209">
                  <c:v>331.86940104609801</c:v>
                </c:pt>
                <c:pt idx="5210">
                  <c:v>331.93311181612</c:v>
                </c:pt>
                <c:pt idx="5211">
                  <c:v>331.99682258614303</c:v>
                </c:pt>
                <c:pt idx="5212">
                  <c:v>332.06053335616502</c:v>
                </c:pt>
                <c:pt idx="5213">
                  <c:v>332.12424412618702</c:v>
                </c:pt>
                <c:pt idx="5214">
                  <c:v>332.18795489620999</c:v>
                </c:pt>
                <c:pt idx="5215">
                  <c:v>332.25166566623199</c:v>
                </c:pt>
                <c:pt idx="5216">
                  <c:v>332.31537643625398</c:v>
                </c:pt>
                <c:pt idx="5217">
                  <c:v>332.37908720627598</c:v>
                </c:pt>
                <c:pt idx="5218">
                  <c:v>332.442797976299</c:v>
                </c:pt>
                <c:pt idx="5219">
                  <c:v>332.506508746321</c:v>
                </c:pt>
                <c:pt idx="5220">
                  <c:v>332.570219516343</c:v>
                </c:pt>
                <c:pt idx="5221">
                  <c:v>332.633930286365</c:v>
                </c:pt>
                <c:pt idx="5222">
                  <c:v>332.69764105638802</c:v>
                </c:pt>
                <c:pt idx="5223">
                  <c:v>332.76135182641002</c:v>
                </c:pt>
                <c:pt idx="5224">
                  <c:v>332.82506259643202</c:v>
                </c:pt>
                <c:pt idx="5225">
                  <c:v>332.88877336645498</c:v>
                </c:pt>
                <c:pt idx="5226">
                  <c:v>332.95248413647698</c:v>
                </c:pt>
                <c:pt idx="5227">
                  <c:v>333.01619490649898</c:v>
                </c:pt>
                <c:pt idx="5228">
                  <c:v>333.07990567652098</c:v>
                </c:pt>
                <c:pt idx="5229">
                  <c:v>333.143616446544</c:v>
                </c:pt>
                <c:pt idx="5230">
                  <c:v>333.207327216566</c:v>
                </c:pt>
                <c:pt idx="5231">
                  <c:v>333.271037986588</c:v>
                </c:pt>
                <c:pt idx="5232">
                  <c:v>333.33474875661102</c:v>
                </c:pt>
                <c:pt idx="5233">
                  <c:v>333.39845952663302</c:v>
                </c:pt>
                <c:pt idx="5234">
                  <c:v>333.46217029665502</c:v>
                </c:pt>
                <c:pt idx="5235">
                  <c:v>333.52588106667702</c:v>
                </c:pt>
                <c:pt idx="5236">
                  <c:v>333.58959183669998</c:v>
                </c:pt>
                <c:pt idx="5237">
                  <c:v>333.65330260672198</c:v>
                </c:pt>
                <c:pt idx="5238">
                  <c:v>333.71701337674398</c:v>
                </c:pt>
                <c:pt idx="5239">
                  <c:v>333.780724146767</c:v>
                </c:pt>
                <c:pt idx="5240">
                  <c:v>333.844434916789</c:v>
                </c:pt>
                <c:pt idx="5241">
                  <c:v>333.908145686811</c:v>
                </c:pt>
                <c:pt idx="5242">
                  <c:v>333.971856456833</c:v>
                </c:pt>
                <c:pt idx="5243">
                  <c:v>334.03556722685602</c:v>
                </c:pt>
                <c:pt idx="5244">
                  <c:v>334.09927799687802</c:v>
                </c:pt>
                <c:pt idx="5245">
                  <c:v>334.16298876690001</c:v>
                </c:pt>
                <c:pt idx="5246">
                  <c:v>334.22669953692298</c:v>
                </c:pt>
                <c:pt idx="5247">
                  <c:v>334.29041030694498</c:v>
                </c:pt>
                <c:pt idx="5248">
                  <c:v>334.35412107696698</c:v>
                </c:pt>
                <c:pt idx="5249">
                  <c:v>334.41783184698897</c:v>
                </c:pt>
                <c:pt idx="5250">
                  <c:v>334.481542617012</c:v>
                </c:pt>
                <c:pt idx="5251">
                  <c:v>334.54525338703399</c:v>
                </c:pt>
                <c:pt idx="5252">
                  <c:v>334.60896415705599</c:v>
                </c:pt>
                <c:pt idx="5253">
                  <c:v>334.67267492707902</c:v>
                </c:pt>
                <c:pt idx="5254">
                  <c:v>334.73638569710101</c:v>
                </c:pt>
                <c:pt idx="5255">
                  <c:v>334.80009646712301</c:v>
                </c:pt>
                <c:pt idx="5256">
                  <c:v>334.86380723714501</c:v>
                </c:pt>
                <c:pt idx="5257">
                  <c:v>334.92751800716798</c:v>
                </c:pt>
                <c:pt idx="5258">
                  <c:v>334.99122877718997</c:v>
                </c:pt>
                <c:pt idx="5259">
                  <c:v>335.05493954721197</c:v>
                </c:pt>
                <c:pt idx="5260">
                  <c:v>335.11865031723499</c:v>
                </c:pt>
                <c:pt idx="5261">
                  <c:v>335.18236108725699</c:v>
                </c:pt>
                <c:pt idx="5262">
                  <c:v>335.24607185727899</c:v>
                </c:pt>
                <c:pt idx="5263">
                  <c:v>335.30978262730099</c:v>
                </c:pt>
                <c:pt idx="5264">
                  <c:v>335.37349339732401</c:v>
                </c:pt>
                <c:pt idx="5265">
                  <c:v>335.43720416734601</c:v>
                </c:pt>
                <c:pt idx="5266">
                  <c:v>335.50091493736801</c:v>
                </c:pt>
                <c:pt idx="5267">
                  <c:v>335.56462570739001</c:v>
                </c:pt>
                <c:pt idx="5268">
                  <c:v>335.62833647741297</c:v>
                </c:pt>
                <c:pt idx="5269">
                  <c:v>335.69204724743503</c:v>
                </c:pt>
                <c:pt idx="5270">
                  <c:v>335.75575801745703</c:v>
                </c:pt>
                <c:pt idx="5271">
                  <c:v>335.81946878747999</c:v>
                </c:pt>
                <c:pt idx="5272">
                  <c:v>335.88317955750199</c:v>
                </c:pt>
                <c:pt idx="5273">
                  <c:v>335.94689032752399</c:v>
                </c:pt>
                <c:pt idx="5274">
                  <c:v>336.01060109754599</c:v>
                </c:pt>
                <c:pt idx="5275">
                  <c:v>336.07431186756901</c:v>
                </c:pt>
                <c:pt idx="5276">
                  <c:v>336.13802263759101</c:v>
                </c:pt>
                <c:pt idx="5277">
                  <c:v>336.20173340761301</c:v>
                </c:pt>
                <c:pt idx="5278">
                  <c:v>336.26544417763603</c:v>
                </c:pt>
                <c:pt idx="5279">
                  <c:v>336.32915494765803</c:v>
                </c:pt>
                <c:pt idx="5280">
                  <c:v>336.39286571768002</c:v>
                </c:pt>
                <c:pt idx="5281">
                  <c:v>336.45657648770202</c:v>
                </c:pt>
                <c:pt idx="5282">
                  <c:v>336.52028725772499</c:v>
                </c:pt>
                <c:pt idx="5283">
                  <c:v>336.58399802774699</c:v>
                </c:pt>
                <c:pt idx="5284">
                  <c:v>336.64770879776898</c:v>
                </c:pt>
                <c:pt idx="5285">
                  <c:v>336.71141956779201</c:v>
                </c:pt>
                <c:pt idx="5286">
                  <c:v>336.77513033781401</c:v>
                </c:pt>
                <c:pt idx="5287">
                  <c:v>336.838841107836</c:v>
                </c:pt>
                <c:pt idx="5288">
                  <c:v>336.902551877858</c:v>
                </c:pt>
                <c:pt idx="5289">
                  <c:v>336.96626264788102</c:v>
                </c:pt>
                <c:pt idx="5290">
                  <c:v>337.02997341790302</c:v>
                </c:pt>
                <c:pt idx="5291">
                  <c:v>337.09368418792502</c:v>
                </c:pt>
                <c:pt idx="5292">
                  <c:v>337.15739495794799</c:v>
                </c:pt>
                <c:pt idx="5293">
                  <c:v>337.22110572796998</c:v>
                </c:pt>
                <c:pt idx="5294">
                  <c:v>337.28481649799198</c:v>
                </c:pt>
                <c:pt idx="5295">
                  <c:v>337.34852726801398</c:v>
                </c:pt>
                <c:pt idx="5296">
                  <c:v>337.412238038037</c:v>
                </c:pt>
                <c:pt idx="5297">
                  <c:v>337.475948808059</c:v>
                </c:pt>
                <c:pt idx="5298">
                  <c:v>337.539659578081</c:v>
                </c:pt>
                <c:pt idx="5299">
                  <c:v>337.60337034810402</c:v>
                </c:pt>
                <c:pt idx="5300">
                  <c:v>337.66708111812602</c:v>
                </c:pt>
                <c:pt idx="5301">
                  <c:v>337.73079188814802</c:v>
                </c:pt>
                <c:pt idx="5302">
                  <c:v>337.79450265817002</c:v>
                </c:pt>
                <c:pt idx="5303">
                  <c:v>337.85821342819298</c:v>
                </c:pt>
                <c:pt idx="5304">
                  <c:v>337.92192419821498</c:v>
                </c:pt>
                <c:pt idx="5305">
                  <c:v>337.98563496823698</c:v>
                </c:pt>
                <c:pt idx="5306">
                  <c:v>338.04934573826</c:v>
                </c:pt>
                <c:pt idx="5307">
                  <c:v>338.113056508282</c:v>
                </c:pt>
                <c:pt idx="5308">
                  <c:v>338.176767278304</c:v>
                </c:pt>
                <c:pt idx="5309">
                  <c:v>338.240478048326</c:v>
                </c:pt>
                <c:pt idx="5310">
                  <c:v>338.30418881834902</c:v>
                </c:pt>
                <c:pt idx="5311">
                  <c:v>338.36789958837102</c:v>
                </c:pt>
                <c:pt idx="5312">
                  <c:v>338.43161035839302</c:v>
                </c:pt>
                <c:pt idx="5313">
                  <c:v>338.49532112841501</c:v>
                </c:pt>
                <c:pt idx="5314">
                  <c:v>338.55903189843798</c:v>
                </c:pt>
                <c:pt idx="5315">
                  <c:v>338.62274266845998</c:v>
                </c:pt>
                <c:pt idx="5316">
                  <c:v>338.68645343848198</c:v>
                </c:pt>
                <c:pt idx="5317">
                  <c:v>338.750164208505</c:v>
                </c:pt>
                <c:pt idx="5318">
                  <c:v>338.813874978527</c:v>
                </c:pt>
                <c:pt idx="5319">
                  <c:v>338.877585748549</c:v>
                </c:pt>
                <c:pt idx="5320">
                  <c:v>338.94129651857099</c:v>
                </c:pt>
                <c:pt idx="5321">
                  <c:v>339.00500728859402</c:v>
                </c:pt>
                <c:pt idx="5322">
                  <c:v>339.06871805861601</c:v>
                </c:pt>
                <c:pt idx="5323">
                  <c:v>339.13242882863801</c:v>
                </c:pt>
                <c:pt idx="5324">
                  <c:v>339.19613959866098</c:v>
                </c:pt>
                <c:pt idx="5325">
                  <c:v>339.25985036868298</c:v>
                </c:pt>
                <c:pt idx="5326">
                  <c:v>339.32356113870497</c:v>
                </c:pt>
                <c:pt idx="5327">
                  <c:v>339.38727190872697</c:v>
                </c:pt>
                <c:pt idx="5328">
                  <c:v>339.45098267874999</c:v>
                </c:pt>
                <c:pt idx="5329">
                  <c:v>339.51469344877199</c:v>
                </c:pt>
                <c:pt idx="5330">
                  <c:v>339.57840421879399</c:v>
                </c:pt>
                <c:pt idx="5331">
                  <c:v>339.64211498881701</c:v>
                </c:pt>
                <c:pt idx="5332">
                  <c:v>339.70582575883901</c:v>
                </c:pt>
                <c:pt idx="5333">
                  <c:v>339.76953652886101</c:v>
                </c:pt>
                <c:pt idx="5334">
                  <c:v>339.83324729888301</c:v>
                </c:pt>
                <c:pt idx="5335">
                  <c:v>339.89695806890597</c:v>
                </c:pt>
                <c:pt idx="5336">
                  <c:v>339.96066883892797</c:v>
                </c:pt>
                <c:pt idx="5337">
                  <c:v>340.02437960895003</c:v>
                </c:pt>
                <c:pt idx="5338">
                  <c:v>340.08809037897299</c:v>
                </c:pt>
                <c:pt idx="5339">
                  <c:v>340.15180114899499</c:v>
                </c:pt>
                <c:pt idx="5340">
                  <c:v>340.21551191901699</c:v>
                </c:pt>
                <c:pt idx="5341">
                  <c:v>340.27922268903899</c:v>
                </c:pt>
                <c:pt idx="5342">
                  <c:v>340.34293345906201</c:v>
                </c:pt>
                <c:pt idx="5343">
                  <c:v>340.40664422908401</c:v>
                </c:pt>
                <c:pt idx="5344">
                  <c:v>340.47035499910601</c:v>
                </c:pt>
                <c:pt idx="5345">
                  <c:v>340.53406576912897</c:v>
                </c:pt>
                <c:pt idx="5346">
                  <c:v>340.59777653915103</c:v>
                </c:pt>
                <c:pt idx="5347">
                  <c:v>340.66148730917303</c:v>
                </c:pt>
                <c:pt idx="5348">
                  <c:v>340.72519807919502</c:v>
                </c:pt>
                <c:pt idx="5349">
                  <c:v>340.78890884921799</c:v>
                </c:pt>
                <c:pt idx="5350">
                  <c:v>340.85261961923999</c:v>
                </c:pt>
                <c:pt idx="5351">
                  <c:v>340.91633038926199</c:v>
                </c:pt>
                <c:pt idx="5352">
                  <c:v>340.98004115928501</c:v>
                </c:pt>
                <c:pt idx="5353">
                  <c:v>341.04375192930701</c:v>
                </c:pt>
                <c:pt idx="5354">
                  <c:v>341.10746269932901</c:v>
                </c:pt>
                <c:pt idx="5355">
                  <c:v>341.171173469351</c:v>
                </c:pt>
                <c:pt idx="5356">
                  <c:v>341.23488423937403</c:v>
                </c:pt>
                <c:pt idx="5357">
                  <c:v>341.29859500939602</c:v>
                </c:pt>
                <c:pt idx="5358">
                  <c:v>341.36230577941802</c:v>
                </c:pt>
                <c:pt idx="5359">
                  <c:v>341.42601654944099</c:v>
                </c:pt>
                <c:pt idx="5360">
                  <c:v>341.48972731946299</c:v>
                </c:pt>
                <c:pt idx="5361">
                  <c:v>341.55343808948498</c:v>
                </c:pt>
                <c:pt idx="5362">
                  <c:v>341.61714885950698</c:v>
                </c:pt>
                <c:pt idx="5363">
                  <c:v>341.68085962953</c:v>
                </c:pt>
                <c:pt idx="5364">
                  <c:v>341.744570399552</c:v>
                </c:pt>
                <c:pt idx="5365">
                  <c:v>341.808281169574</c:v>
                </c:pt>
                <c:pt idx="5366">
                  <c:v>341.871991939596</c:v>
                </c:pt>
                <c:pt idx="5367">
                  <c:v>341.93570270961902</c:v>
                </c:pt>
                <c:pt idx="5368">
                  <c:v>341.99941347964102</c:v>
                </c:pt>
                <c:pt idx="5369">
                  <c:v>342.06312424966302</c:v>
                </c:pt>
                <c:pt idx="5370">
                  <c:v>342.12683501968598</c:v>
                </c:pt>
                <c:pt idx="5371">
                  <c:v>342.19054578970798</c:v>
                </c:pt>
                <c:pt idx="5372">
                  <c:v>342.25425655972998</c:v>
                </c:pt>
                <c:pt idx="5373">
                  <c:v>342.31796732975198</c:v>
                </c:pt>
                <c:pt idx="5374">
                  <c:v>342.381678099775</c:v>
                </c:pt>
                <c:pt idx="5375">
                  <c:v>342.445388869797</c:v>
                </c:pt>
                <c:pt idx="5376">
                  <c:v>342.509099639819</c:v>
                </c:pt>
                <c:pt idx="5377">
                  <c:v>342.57281040984202</c:v>
                </c:pt>
                <c:pt idx="5378">
                  <c:v>342.63652117986402</c:v>
                </c:pt>
                <c:pt idx="5379">
                  <c:v>342.70023194988602</c:v>
                </c:pt>
                <c:pt idx="5380">
                  <c:v>342.76394271990802</c:v>
                </c:pt>
                <c:pt idx="5381">
                  <c:v>342.82765348993098</c:v>
                </c:pt>
                <c:pt idx="5382">
                  <c:v>342.89136425995298</c:v>
                </c:pt>
                <c:pt idx="5383">
                  <c:v>342.95507502997498</c:v>
                </c:pt>
                <c:pt idx="5384">
                  <c:v>343.018785799998</c:v>
                </c:pt>
                <c:pt idx="5385">
                  <c:v>343.08249657002</c:v>
                </c:pt>
                <c:pt idx="5386">
                  <c:v>343.146207340042</c:v>
                </c:pt>
                <c:pt idx="5387">
                  <c:v>343.209918110064</c:v>
                </c:pt>
                <c:pt idx="5388">
                  <c:v>343.27362888008702</c:v>
                </c:pt>
                <c:pt idx="5389">
                  <c:v>343.33733965010902</c:v>
                </c:pt>
                <c:pt idx="5390">
                  <c:v>343.40105042013101</c:v>
                </c:pt>
                <c:pt idx="5391">
                  <c:v>343.46476119015398</c:v>
                </c:pt>
                <c:pt idx="5392">
                  <c:v>343.52847196017598</c:v>
                </c:pt>
                <c:pt idx="5393">
                  <c:v>343.59218273019798</c:v>
                </c:pt>
                <c:pt idx="5394">
                  <c:v>343.65589350021997</c:v>
                </c:pt>
                <c:pt idx="5395">
                  <c:v>343.719604270243</c:v>
                </c:pt>
                <c:pt idx="5396">
                  <c:v>343.78331504026499</c:v>
                </c:pt>
                <c:pt idx="5397">
                  <c:v>343.84702581028699</c:v>
                </c:pt>
                <c:pt idx="5398">
                  <c:v>343.91073658031002</c:v>
                </c:pt>
                <c:pt idx="5399">
                  <c:v>343.97444735033201</c:v>
                </c:pt>
                <c:pt idx="5400">
                  <c:v>344.03815812035401</c:v>
                </c:pt>
                <c:pt idx="5401">
                  <c:v>344.10186889037601</c:v>
                </c:pt>
                <c:pt idx="5402">
                  <c:v>344.16557966039898</c:v>
                </c:pt>
                <c:pt idx="5403">
                  <c:v>344.22929043042097</c:v>
                </c:pt>
                <c:pt idx="5404">
                  <c:v>344.29300120044297</c:v>
                </c:pt>
                <c:pt idx="5405">
                  <c:v>344.35671197046599</c:v>
                </c:pt>
                <c:pt idx="5406">
                  <c:v>344.42042274048799</c:v>
                </c:pt>
                <c:pt idx="5407">
                  <c:v>344.48413351050999</c:v>
                </c:pt>
                <c:pt idx="5408">
                  <c:v>344.54784428053199</c:v>
                </c:pt>
                <c:pt idx="5409">
                  <c:v>344.61155505055501</c:v>
                </c:pt>
                <c:pt idx="5410">
                  <c:v>344.67526582057701</c:v>
                </c:pt>
                <c:pt idx="5411">
                  <c:v>344.73897659059901</c:v>
                </c:pt>
                <c:pt idx="5412">
                  <c:v>344.80268736062101</c:v>
                </c:pt>
                <c:pt idx="5413">
                  <c:v>344.86639813064397</c:v>
                </c:pt>
                <c:pt idx="5414">
                  <c:v>344.93010890066603</c:v>
                </c:pt>
                <c:pt idx="5415">
                  <c:v>344.99381967068803</c:v>
                </c:pt>
                <c:pt idx="5416">
                  <c:v>345.05753044071099</c:v>
                </c:pt>
                <c:pt idx="5417">
                  <c:v>345.12124121073299</c:v>
                </c:pt>
                <c:pt idx="5418">
                  <c:v>345.18495198075499</c:v>
                </c:pt>
                <c:pt idx="5419">
                  <c:v>345.24866275077699</c:v>
                </c:pt>
                <c:pt idx="5420">
                  <c:v>345.31237352080001</c:v>
                </c:pt>
                <c:pt idx="5421">
                  <c:v>345.37608429082201</c:v>
                </c:pt>
                <c:pt idx="5422">
                  <c:v>345.43979506084401</c:v>
                </c:pt>
                <c:pt idx="5423">
                  <c:v>345.50350583086703</c:v>
                </c:pt>
                <c:pt idx="5424">
                  <c:v>345.56721660088903</c:v>
                </c:pt>
                <c:pt idx="5425">
                  <c:v>345.63092737091102</c:v>
                </c:pt>
                <c:pt idx="5426">
                  <c:v>345.69463814093302</c:v>
                </c:pt>
                <c:pt idx="5427">
                  <c:v>345.75834891095599</c:v>
                </c:pt>
                <c:pt idx="5428">
                  <c:v>345.82205968097799</c:v>
                </c:pt>
                <c:pt idx="5429">
                  <c:v>345.88577045099998</c:v>
                </c:pt>
                <c:pt idx="5430">
                  <c:v>345.94948122102301</c:v>
                </c:pt>
                <c:pt idx="5431">
                  <c:v>346.01319199104501</c:v>
                </c:pt>
                <c:pt idx="5432">
                  <c:v>346.076902761067</c:v>
                </c:pt>
                <c:pt idx="5433">
                  <c:v>346.140613531089</c:v>
                </c:pt>
                <c:pt idx="5434">
                  <c:v>346.20432430111202</c:v>
                </c:pt>
                <c:pt idx="5435">
                  <c:v>346.26803507113402</c:v>
                </c:pt>
                <c:pt idx="5436">
                  <c:v>346.33174584115602</c:v>
                </c:pt>
                <c:pt idx="5437">
                  <c:v>346.39545661117899</c:v>
                </c:pt>
                <c:pt idx="5438">
                  <c:v>346.45916738120098</c:v>
                </c:pt>
                <c:pt idx="5439">
                  <c:v>346.52287815122298</c:v>
                </c:pt>
                <c:pt idx="5440">
                  <c:v>346.58658892124498</c:v>
                </c:pt>
                <c:pt idx="5441">
                  <c:v>346.650299691268</c:v>
                </c:pt>
                <c:pt idx="5442">
                  <c:v>346.71401046129</c:v>
                </c:pt>
                <c:pt idx="5443">
                  <c:v>346.777721231312</c:v>
                </c:pt>
                <c:pt idx="5444">
                  <c:v>346.84143200133502</c:v>
                </c:pt>
                <c:pt idx="5445">
                  <c:v>346.90514277135702</c:v>
                </c:pt>
                <c:pt idx="5446">
                  <c:v>346.96885354137902</c:v>
                </c:pt>
                <c:pt idx="5447">
                  <c:v>347.03256431140102</c:v>
                </c:pt>
                <c:pt idx="5448">
                  <c:v>347.09627508142398</c:v>
                </c:pt>
                <c:pt idx="5449">
                  <c:v>347.15998585144598</c:v>
                </c:pt>
                <c:pt idx="5450">
                  <c:v>347.22369662146798</c:v>
                </c:pt>
                <c:pt idx="5451">
                  <c:v>347.287407391491</c:v>
                </c:pt>
                <c:pt idx="5452">
                  <c:v>347.351118161513</c:v>
                </c:pt>
                <c:pt idx="5453">
                  <c:v>347.414828931535</c:v>
                </c:pt>
                <c:pt idx="5454">
                  <c:v>347.478539701557</c:v>
                </c:pt>
                <c:pt idx="5455">
                  <c:v>347.54225047158002</c:v>
                </c:pt>
                <c:pt idx="5456">
                  <c:v>347.60596124160202</c:v>
                </c:pt>
                <c:pt idx="5457">
                  <c:v>347.66967201162402</c:v>
                </c:pt>
                <c:pt idx="5458">
                  <c:v>347.73338278164601</c:v>
                </c:pt>
                <c:pt idx="5459">
                  <c:v>347.79709355166898</c:v>
                </c:pt>
                <c:pt idx="5460">
                  <c:v>347.86080432169098</c:v>
                </c:pt>
                <c:pt idx="5461">
                  <c:v>347.92451509171298</c:v>
                </c:pt>
                <c:pt idx="5462">
                  <c:v>347.988225861736</c:v>
                </c:pt>
                <c:pt idx="5463">
                  <c:v>348.051936631758</c:v>
                </c:pt>
                <c:pt idx="5464">
                  <c:v>348.11564740178</c:v>
                </c:pt>
                <c:pt idx="5465">
                  <c:v>348.17935817180199</c:v>
                </c:pt>
                <c:pt idx="5466">
                  <c:v>348.24306894182502</c:v>
                </c:pt>
                <c:pt idx="5467">
                  <c:v>348.30677971184701</c:v>
                </c:pt>
                <c:pt idx="5468">
                  <c:v>348.37049048186901</c:v>
                </c:pt>
                <c:pt idx="5469">
                  <c:v>348.43420125189198</c:v>
                </c:pt>
                <c:pt idx="5470">
                  <c:v>348.49791202191398</c:v>
                </c:pt>
                <c:pt idx="5471">
                  <c:v>348.56162279193597</c:v>
                </c:pt>
                <c:pt idx="5472">
                  <c:v>348.62533356195797</c:v>
                </c:pt>
                <c:pt idx="5473">
                  <c:v>348.68904433198099</c:v>
                </c:pt>
                <c:pt idx="5474">
                  <c:v>348.75275510200299</c:v>
                </c:pt>
                <c:pt idx="5475">
                  <c:v>348.81646587202499</c:v>
                </c:pt>
                <c:pt idx="5476">
                  <c:v>348.88017664204801</c:v>
                </c:pt>
                <c:pt idx="5477">
                  <c:v>348.94388741207001</c:v>
                </c:pt>
                <c:pt idx="5478">
                  <c:v>349.00759818209201</c:v>
                </c:pt>
                <c:pt idx="5479">
                  <c:v>349.07130895211401</c:v>
                </c:pt>
                <c:pt idx="5480">
                  <c:v>349.13501972213697</c:v>
                </c:pt>
                <c:pt idx="5481">
                  <c:v>349.19873049215897</c:v>
                </c:pt>
                <c:pt idx="5482">
                  <c:v>349.26244126218103</c:v>
                </c:pt>
                <c:pt idx="5483">
                  <c:v>349.32615203220399</c:v>
                </c:pt>
                <c:pt idx="5484">
                  <c:v>349.38986280222599</c:v>
                </c:pt>
                <c:pt idx="5485">
                  <c:v>349.45357357224799</c:v>
                </c:pt>
                <c:pt idx="5486">
                  <c:v>349.51728434226999</c:v>
                </c:pt>
                <c:pt idx="5487">
                  <c:v>349.58099511229301</c:v>
                </c:pt>
                <c:pt idx="5488">
                  <c:v>349.64470588231501</c:v>
                </c:pt>
                <c:pt idx="5489">
                  <c:v>349.70841665233701</c:v>
                </c:pt>
                <c:pt idx="5490">
                  <c:v>349.77212742235997</c:v>
                </c:pt>
                <c:pt idx="5491">
                  <c:v>349.83583819238203</c:v>
                </c:pt>
                <c:pt idx="5492">
                  <c:v>349.89954896240403</c:v>
                </c:pt>
                <c:pt idx="5493">
                  <c:v>349.96325973242602</c:v>
                </c:pt>
                <c:pt idx="5494">
                  <c:v>350.02697050244899</c:v>
                </c:pt>
                <c:pt idx="5495">
                  <c:v>350.09068127247099</c:v>
                </c:pt>
                <c:pt idx="5496">
                  <c:v>350.15439204249299</c:v>
                </c:pt>
                <c:pt idx="5497">
                  <c:v>350.21810281251601</c:v>
                </c:pt>
                <c:pt idx="5498">
                  <c:v>350.28181358253801</c:v>
                </c:pt>
                <c:pt idx="5499">
                  <c:v>350.34552435256001</c:v>
                </c:pt>
                <c:pt idx="5500">
                  <c:v>350.409235122582</c:v>
                </c:pt>
                <c:pt idx="5501">
                  <c:v>350.47294589260503</c:v>
                </c:pt>
                <c:pt idx="5502">
                  <c:v>350.53665666262702</c:v>
                </c:pt>
                <c:pt idx="5503">
                  <c:v>350.60036743264902</c:v>
                </c:pt>
                <c:pt idx="5504">
                  <c:v>350.66407820267199</c:v>
                </c:pt>
                <c:pt idx="5505">
                  <c:v>350.72778897269399</c:v>
                </c:pt>
                <c:pt idx="5506">
                  <c:v>350.79149974271598</c:v>
                </c:pt>
                <c:pt idx="5507">
                  <c:v>350.85521051273798</c:v>
                </c:pt>
                <c:pt idx="5508">
                  <c:v>350.918921282761</c:v>
                </c:pt>
                <c:pt idx="5509">
                  <c:v>350.982632052783</c:v>
                </c:pt>
                <c:pt idx="5510">
                  <c:v>351.046342822805</c:v>
                </c:pt>
                <c:pt idx="5511">
                  <c:v>351.110053592827</c:v>
                </c:pt>
                <c:pt idx="5512">
                  <c:v>351.17376436285002</c:v>
                </c:pt>
                <c:pt idx="5513">
                  <c:v>351.23747513287202</c:v>
                </c:pt>
                <c:pt idx="5514">
                  <c:v>351.30118590289402</c:v>
                </c:pt>
                <c:pt idx="5515">
                  <c:v>351.36489667291698</c:v>
                </c:pt>
                <c:pt idx="5516">
                  <c:v>351.42860744293898</c:v>
                </c:pt>
                <c:pt idx="5517">
                  <c:v>351.49231821296098</c:v>
                </c:pt>
                <c:pt idx="5518">
                  <c:v>351.55602898298298</c:v>
                </c:pt>
                <c:pt idx="5519">
                  <c:v>351.619739753006</c:v>
                </c:pt>
                <c:pt idx="5520">
                  <c:v>351.683450523028</c:v>
                </c:pt>
                <c:pt idx="5521">
                  <c:v>351.74716129305</c:v>
                </c:pt>
                <c:pt idx="5522">
                  <c:v>351.81087206307302</c:v>
                </c:pt>
                <c:pt idx="5523">
                  <c:v>351.87458283309502</c:v>
                </c:pt>
                <c:pt idx="5524">
                  <c:v>351.93829360311702</c:v>
                </c:pt>
                <c:pt idx="5525">
                  <c:v>352.00200437313902</c:v>
                </c:pt>
                <c:pt idx="5526">
                  <c:v>352.06571514316198</c:v>
                </c:pt>
                <c:pt idx="5527">
                  <c:v>352.12942591318398</c:v>
                </c:pt>
                <c:pt idx="5528">
                  <c:v>352.19313668320598</c:v>
                </c:pt>
                <c:pt idx="5529">
                  <c:v>352.256847453229</c:v>
                </c:pt>
                <c:pt idx="5530">
                  <c:v>352.320558223251</c:v>
                </c:pt>
                <c:pt idx="5531">
                  <c:v>352.384268993273</c:v>
                </c:pt>
                <c:pt idx="5532">
                  <c:v>352.447979763295</c:v>
                </c:pt>
                <c:pt idx="5533">
                  <c:v>352.51169053331802</c:v>
                </c:pt>
                <c:pt idx="5534">
                  <c:v>352.57540130334002</c:v>
                </c:pt>
                <c:pt idx="5535">
                  <c:v>352.63911207336201</c:v>
                </c:pt>
                <c:pt idx="5536">
                  <c:v>352.70282284338498</c:v>
                </c:pt>
                <c:pt idx="5537">
                  <c:v>352.76653361340698</c:v>
                </c:pt>
                <c:pt idx="5538">
                  <c:v>352.83024438342898</c:v>
                </c:pt>
                <c:pt idx="5539">
                  <c:v>352.89395515345097</c:v>
                </c:pt>
                <c:pt idx="5540">
                  <c:v>352.957665923474</c:v>
                </c:pt>
                <c:pt idx="5541">
                  <c:v>353.02137669349599</c:v>
                </c:pt>
                <c:pt idx="5542">
                  <c:v>353.08508746351799</c:v>
                </c:pt>
                <c:pt idx="5543">
                  <c:v>353.14879823354102</c:v>
                </c:pt>
                <c:pt idx="5544">
                  <c:v>353.21250900356301</c:v>
                </c:pt>
                <c:pt idx="5545">
                  <c:v>353.27621977358501</c:v>
                </c:pt>
                <c:pt idx="5546">
                  <c:v>353.33993054360701</c:v>
                </c:pt>
                <c:pt idx="5547">
                  <c:v>353.40364131362998</c:v>
                </c:pt>
                <c:pt idx="5548">
                  <c:v>353.46735208365197</c:v>
                </c:pt>
                <c:pt idx="5549">
                  <c:v>353.53106285367397</c:v>
                </c:pt>
                <c:pt idx="5550">
                  <c:v>353.59477362369699</c:v>
                </c:pt>
                <c:pt idx="5551">
                  <c:v>353.65848439371899</c:v>
                </c:pt>
                <c:pt idx="5552">
                  <c:v>353.72219516374099</c:v>
                </c:pt>
                <c:pt idx="5553">
                  <c:v>353.78590593376299</c:v>
                </c:pt>
                <c:pt idx="5554">
                  <c:v>353.84961670378601</c:v>
                </c:pt>
                <c:pt idx="5555">
                  <c:v>353.91332747380801</c:v>
                </c:pt>
                <c:pt idx="5556">
                  <c:v>353.97703824383001</c:v>
                </c:pt>
                <c:pt idx="5557">
                  <c:v>354.04074901385201</c:v>
                </c:pt>
                <c:pt idx="5558">
                  <c:v>354.10445978387497</c:v>
                </c:pt>
                <c:pt idx="5559">
                  <c:v>354.16817055389703</c:v>
                </c:pt>
                <c:pt idx="5560">
                  <c:v>354.23188132391903</c:v>
                </c:pt>
                <c:pt idx="5561">
                  <c:v>354.29559209394199</c:v>
                </c:pt>
                <c:pt idx="5562">
                  <c:v>354.35930286396399</c:v>
                </c:pt>
                <c:pt idx="5563">
                  <c:v>354.42301363398599</c:v>
                </c:pt>
                <c:pt idx="5564">
                  <c:v>354.48672440400799</c:v>
                </c:pt>
                <c:pt idx="5565">
                  <c:v>354.55043517403101</c:v>
                </c:pt>
                <c:pt idx="5566">
                  <c:v>354.61414594405301</c:v>
                </c:pt>
                <c:pt idx="5567">
                  <c:v>354.67785671407501</c:v>
                </c:pt>
                <c:pt idx="5568">
                  <c:v>354.74156748409803</c:v>
                </c:pt>
                <c:pt idx="5569">
                  <c:v>354.80527825412003</c:v>
                </c:pt>
                <c:pt idx="5570">
                  <c:v>354.86898902414202</c:v>
                </c:pt>
                <c:pt idx="5571">
                  <c:v>354.93269979416402</c:v>
                </c:pt>
                <c:pt idx="5572">
                  <c:v>354.99641056418699</c:v>
                </c:pt>
                <c:pt idx="5573">
                  <c:v>355.06012133420899</c:v>
                </c:pt>
                <c:pt idx="5574">
                  <c:v>355.12383210423098</c:v>
                </c:pt>
                <c:pt idx="5575">
                  <c:v>355.18754287425401</c:v>
                </c:pt>
                <c:pt idx="5576">
                  <c:v>355.25125364427601</c:v>
                </c:pt>
                <c:pt idx="5577">
                  <c:v>355.314964414298</c:v>
                </c:pt>
                <c:pt idx="5578">
                  <c:v>355.37867518432</c:v>
                </c:pt>
                <c:pt idx="5579">
                  <c:v>355.44238595434302</c:v>
                </c:pt>
                <c:pt idx="5580">
                  <c:v>355.50609672436502</c:v>
                </c:pt>
                <c:pt idx="5581">
                  <c:v>355.56980749438702</c:v>
                </c:pt>
                <c:pt idx="5582">
                  <c:v>355.63351826440999</c:v>
                </c:pt>
                <c:pt idx="5583">
                  <c:v>355.69722903443198</c:v>
                </c:pt>
                <c:pt idx="5584">
                  <c:v>355.76093980445398</c:v>
                </c:pt>
                <c:pt idx="5585">
                  <c:v>355.82465057447598</c:v>
                </c:pt>
                <c:pt idx="5586">
                  <c:v>355.888361344499</c:v>
                </c:pt>
                <c:pt idx="5587">
                  <c:v>355.952072114521</c:v>
                </c:pt>
                <c:pt idx="5588">
                  <c:v>356.015782884543</c:v>
                </c:pt>
                <c:pt idx="5589">
                  <c:v>356.07949365456602</c:v>
                </c:pt>
                <c:pt idx="5590">
                  <c:v>356.14320442458802</c:v>
                </c:pt>
                <c:pt idx="5591">
                  <c:v>356.20691519461002</c:v>
                </c:pt>
                <c:pt idx="5592">
                  <c:v>356.27062596463202</c:v>
                </c:pt>
                <c:pt idx="5593">
                  <c:v>356.33433673465498</c:v>
                </c:pt>
                <c:pt idx="5594">
                  <c:v>356.39804750467698</c:v>
                </c:pt>
                <c:pt idx="5595">
                  <c:v>356.46175827469898</c:v>
                </c:pt>
                <c:pt idx="5596">
                  <c:v>356.525469044722</c:v>
                </c:pt>
                <c:pt idx="5597">
                  <c:v>356.589179814744</c:v>
                </c:pt>
                <c:pt idx="5598">
                  <c:v>356.652890584766</c:v>
                </c:pt>
                <c:pt idx="5599">
                  <c:v>356.716601354788</c:v>
                </c:pt>
                <c:pt idx="5600">
                  <c:v>356.78031212481102</c:v>
                </c:pt>
                <c:pt idx="5601">
                  <c:v>356.84402289483302</c:v>
                </c:pt>
                <c:pt idx="5602">
                  <c:v>356.90773366485502</c:v>
                </c:pt>
                <c:pt idx="5603">
                  <c:v>356.97144443487701</c:v>
                </c:pt>
                <c:pt idx="5604">
                  <c:v>357.03515520489998</c:v>
                </c:pt>
                <c:pt idx="5605">
                  <c:v>357.09886597492198</c:v>
                </c:pt>
                <c:pt idx="5606">
                  <c:v>357.16257674494398</c:v>
                </c:pt>
                <c:pt idx="5607">
                  <c:v>357.226287514967</c:v>
                </c:pt>
                <c:pt idx="5608">
                  <c:v>357.289998284989</c:v>
                </c:pt>
                <c:pt idx="5609">
                  <c:v>357.353709055011</c:v>
                </c:pt>
                <c:pt idx="5610">
                  <c:v>357.41741982503299</c:v>
                </c:pt>
                <c:pt idx="5611">
                  <c:v>357.48113059505602</c:v>
                </c:pt>
                <c:pt idx="5612">
                  <c:v>357.54484136507801</c:v>
                </c:pt>
                <c:pt idx="5613">
                  <c:v>357.60855213510001</c:v>
                </c:pt>
                <c:pt idx="5614">
                  <c:v>357.67226290512298</c:v>
                </c:pt>
                <c:pt idx="5615">
                  <c:v>357.73597367514498</c:v>
                </c:pt>
                <c:pt idx="5616">
                  <c:v>357.79968444516697</c:v>
                </c:pt>
                <c:pt idx="5617">
                  <c:v>357.86339521518897</c:v>
                </c:pt>
                <c:pt idx="5618">
                  <c:v>357.92710598521199</c:v>
                </c:pt>
                <c:pt idx="5619">
                  <c:v>357.99081675523399</c:v>
                </c:pt>
                <c:pt idx="5620">
                  <c:v>358.05452752525599</c:v>
                </c:pt>
                <c:pt idx="5621">
                  <c:v>358.11823829527901</c:v>
                </c:pt>
                <c:pt idx="5622">
                  <c:v>358.18194906530101</c:v>
                </c:pt>
                <c:pt idx="5623">
                  <c:v>358.24565983532301</c:v>
                </c:pt>
                <c:pt idx="5624">
                  <c:v>358.30937060534501</c:v>
                </c:pt>
                <c:pt idx="5625">
                  <c:v>358.37308137536797</c:v>
                </c:pt>
                <c:pt idx="5626">
                  <c:v>358.43679214538997</c:v>
                </c:pt>
                <c:pt idx="5627">
                  <c:v>358.50050291541203</c:v>
                </c:pt>
                <c:pt idx="5628">
                  <c:v>358.56421368543499</c:v>
                </c:pt>
                <c:pt idx="5629">
                  <c:v>358.62792445545699</c:v>
                </c:pt>
                <c:pt idx="5630">
                  <c:v>358.69163522547899</c:v>
                </c:pt>
                <c:pt idx="5631">
                  <c:v>358.75534599550099</c:v>
                </c:pt>
                <c:pt idx="5632">
                  <c:v>358.81905676552401</c:v>
                </c:pt>
                <c:pt idx="5633">
                  <c:v>358.88276753554601</c:v>
                </c:pt>
                <c:pt idx="5634">
                  <c:v>358.94647830556801</c:v>
                </c:pt>
                <c:pt idx="5635">
                  <c:v>359.01018907559097</c:v>
                </c:pt>
                <c:pt idx="5636">
                  <c:v>359.07389984561303</c:v>
                </c:pt>
                <c:pt idx="5637">
                  <c:v>359.13761061563503</c:v>
                </c:pt>
                <c:pt idx="5638">
                  <c:v>359.20132138565702</c:v>
                </c:pt>
                <c:pt idx="5639">
                  <c:v>359.26503215567999</c:v>
                </c:pt>
                <c:pt idx="5640">
                  <c:v>359.32874292570199</c:v>
                </c:pt>
                <c:pt idx="5641">
                  <c:v>359.39245369572399</c:v>
                </c:pt>
                <c:pt idx="5642">
                  <c:v>359.45616446574701</c:v>
                </c:pt>
                <c:pt idx="5643">
                  <c:v>359.51987523576901</c:v>
                </c:pt>
                <c:pt idx="5644">
                  <c:v>359.58358600579101</c:v>
                </c:pt>
                <c:pt idx="5645">
                  <c:v>359.647296775813</c:v>
                </c:pt>
                <c:pt idx="5646">
                  <c:v>359.71100754583603</c:v>
                </c:pt>
                <c:pt idx="5647">
                  <c:v>359.77471831585802</c:v>
                </c:pt>
                <c:pt idx="5648">
                  <c:v>359.83842908588002</c:v>
                </c:pt>
                <c:pt idx="5649">
                  <c:v>359.90213985590299</c:v>
                </c:pt>
                <c:pt idx="5650">
                  <c:v>359.96585062592499</c:v>
                </c:pt>
                <c:pt idx="5651">
                  <c:v>360.02956139594698</c:v>
                </c:pt>
                <c:pt idx="5652">
                  <c:v>360.09327216596898</c:v>
                </c:pt>
                <c:pt idx="5653">
                  <c:v>360.156982935992</c:v>
                </c:pt>
                <c:pt idx="5654">
                  <c:v>360.220693706014</c:v>
                </c:pt>
                <c:pt idx="5655">
                  <c:v>360.284404476036</c:v>
                </c:pt>
                <c:pt idx="5656">
                  <c:v>360.348115246058</c:v>
                </c:pt>
                <c:pt idx="5657">
                  <c:v>360.41182601608102</c:v>
                </c:pt>
                <c:pt idx="5658">
                  <c:v>360.47553678610302</c:v>
                </c:pt>
                <c:pt idx="5659">
                  <c:v>360.53924755612502</c:v>
                </c:pt>
                <c:pt idx="5660">
                  <c:v>360.60295832614798</c:v>
                </c:pt>
                <c:pt idx="5661">
                  <c:v>360.66666909616998</c:v>
                </c:pt>
                <c:pt idx="5662">
                  <c:v>360.73037986619198</c:v>
                </c:pt>
                <c:pt idx="5663">
                  <c:v>360.79409063621398</c:v>
                </c:pt>
                <c:pt idx="5664">
                  <c:v>360.857801406237</c:v>
                </c:pt>
                <c:pt idx="5665">
                  <c:v>360.921512176259</c:v>
                </c:pt>
                <c:pt idx="5666">
                  <c:v>360.985222946281</c:v>
                </c:pt>
                <c:pt idx="5667">
                  <c:v>361.04893371630402</c:v>
                </c:pt>
                <c:pt idx="5668">
                  <c:v>361.11264448632602</c:v>
                </c:pt>
                <c:pt idx="5669">
                  <c:v>361.17635525634802</c:v>
                </c:pt>
                <c:pt idx="5670">
                  <c:v>361.24006602637002</c:v>
                </c:pt>
                <c:pt idx="5671">
                  <c:v>361.30377679639298</c:v>
                </c:pt>
                <c:pt idx="5672">
                  <c:v>361.36748756641498</c:v>
                </c:pt>
                <c:pt idx="5673">
                  <c:v>361.43119833643698</c:v>
                </c:pt>
                <c:pt idx="5674">
                  <c:v>361.49490910646</c:v>
                </c:pt>
                <c:pt idx="5675">
                  <c:v>361.558619876482</c:v>
                </c:pt>
                <c:pt idx="5676">
                  <c:v>361.622330646504</c:v>
                </c:pt>
                <c:pt idx="5677">
                  <c:v>361.686041416526</c:v>
                </c:pt>
                <c:pt idx="5678">
                  <c:v>361.74975218654902</c:v>
                </c:pt>
                <c:pt idx="5679">
                  <c:v>361.81346295657102</c:v>
                </c:pt>
                <c:pt idx="5680">
                  <c:v>361.87717372659301</c:v>
                </c:pt>
                <c:pt idx="5681">
                  <c:v>361.94088449661598</c:v>
                </c:pt>
                <c:pt idx="5682">
                  <c:v>362.00459526663798</c:v>
                </c:pt>
                <c:pt idx="5683">
                  <c:v>362.06830603665998</c:v>
                </c:pt>
                <c:pt idx="5684">
                  <c:v>362.13201680668197</c:v>
                </c:pt>
                <c:pt idx="5685">
                  <c:v>362.195727576705</c:v>
                </c:pt>
                <c:pt idx="5686">
                  <c:v>362.25943834672699</c:v>
                </c:pt>
                <c:pt idx="5687">
                  <c:v>362.32314911674899</c:v>
                </c:pt>
                <c:pt idx="5688">
                  <c:v>362.38685988677202</c:v>
                </c:pt>
                <c:pt idx="5689">
                  <c:v>362.45057065679401</c:v>
                </c:pt>
                <c:pt idx="5690">
                  <c:v>362.51428142681601</c:v>
                </c:pt>
                <c:pt idx="5691">
                  <c:v>362.57799219683801</c:v>
                </c:pt>
                <c:pt idx="5692">
                  <c:v>362.64170296686098</c:v>
                </c:pt>
                <c:pt idx="5693">
                  <c:v>362.70541373688297</c:v>
                </c:pt>
                <c:pt idx="5694">
                  <c:v>362.76912450690497</c:v>
                </c:pt>
                <c:pt idx="5695">
                  <c:v>362.83283527692799</c:v>
                </c:pt>
                <c:pt idx="5696">
                  <c:v>362.89654604694999</c:v>
                </c:pt>
                <c:pt idx="5697">
                  <c:v>362.96025681697199</c:v>
                </c:pt>
                <c:pt idx="5698">
                  <c:v>363.02396758699399</c:v>
                </c:pt>
                <c:pt idx="5699">
                  <c:v>363.08767835701701</c:v>
                </c:pt>
                <c:pt idx="5700">
                  <c:v>363.15138912703901</c:v>
                </c:pt>
                <c:pt idx="5701">
                  <c:v>363.21509989706101</c:v>
                </c:pt>
                <c:pt idx="5702">
                  <c:v>363.27881066708301</c:v>
                </c:pt>
                <c:pt idx="5703">
                  <c:v>363.34252143710597</c:v>
                </c:pt>
                <c:pt idx="5704">
                  <c:v>363.40623220712803</c:v>
                </c:pt>
                <c:pt idx="5705">
                  <c:v>363.46994297715003</c:v>
                </c:pt>
                <c:pt idx="5706">
                  <c:v>363.53365374717299</c:v>
                </c:pt>
                <c:pt idx="5707">
                  <c:v>363.59736451719499</c:v>
                </c:pt>
                <c:pt idx="5708">
                  <c:v>363.66107528721699</c:v>
                </c:pt>
                <c:pt idx="5709">
                  <c:v>363.72478605723899</c:v>
                </c:pt>
                <c:pt idx="5710">
                  <c:v>363.78849682726201</c:v>
                </c:pt>
                <c:pt idx="5711">
                  <c:v>363.85220759728401</c:v>
                </c:pt>
                <c:pt idx="5712">
                  <c:v>363.91591836730601</c:v>
                </c:pt>
                <c:pt idx="5713">
                  <c:v>363.97962913732903</c:v>
                </c:pt>
                <c:pt idx="5714">
                  <c:v>364.04333990735103</c:v>
                </c:pt>
                <c:pt idx="5715">
                  <c:v>364.10705067737302</c:v>
                </c:pt>
                <c:pt idx="5716">
                  <c:v>364.17076144739502</c:v>
                </c:pt>
                <c:pt idx="5717">
                  <c:v>364.23447221741799</c:v>
                </c:pt>
                <c:pt idx="5718">
                  <c:v>364.29818298743999</c:v>
                </c:pt>
                <c:pt idx="5719">
                  <c:v>364.36189375746198</c:v>
                </c:pt>
                <c:pt idx="5720">
                  <c:v>364.42560452748501</c:v>
                </c:pt>
                <c:pt idx="5721">
                  <c:v>364.48931529750701</c:v>
                </c:pt>
                <c:pt idx="5722">
                  <c:v>364.553026067529</c:v>
                </c:pt>
                <c:pt idx="5723">
                  <c:v>364.616736837551</c:v>
                </c:pt>
                <c:pt idx="5724">
                  <c:v>364.68044760757402</c:v>
                </c:pt>
                <c:pt idx="5725">
                  <c:v>364.74415837759602</c:v>
                </c:pt>
                <c:pt idx="5726">
                  <c:v>364.80786914761802</c:v>
                </c:pt>
                <c:pt idx="5727">
                  <c:v>364.87157991764099</c:v>
                </c:pt>
                <c:pt idx="5728">
                  <c:v>364.93529068766298</c:v>
                </c:pt>
                <c:pt idx="5729">
                  <c:v>364.99900145768498</c:v>
                </c:pt>
                <c:pt idx="5730">
                  <c:v>365.06271222770698</c:v>
                </c:pt>
                <c:pt idx="5731">
                  <c:v>365.12642299773</c:v>
                </c:pt>
                <c:pt idx="5732">
                  <c:v>365.190133767752</c:v>
                </c:pt>
                <c:pt idx="5733">
                  <c:v>365.253844537774</c:v>
                </c:pt>
                <c:pt idx="5734">
                  <c:v>365.31755530779702</c:v>
                </c:pt>
                <c:pt idx="5735">
                  <c:v>365.38126607781902</c:v>
                </c:pt>
                <c:pt idx="5736">
                  <c:v>365.44497684784102</c:v>
                </c:pt>
                <c:pt idx="5737">
                  <c:v>365.50868761786302</c:v>
                </c:pt>
                <c:pt idx="5738">
                  <c:v>365.57239838788598</c:v>
                </c:pt>
                <c:pt idx="5739">
                  <c:v>365.63610915790798</c:v>
                </c:pt>
                <c:pt idx="5740">
                  <c:v>365.69981992792998</c:v>
                </c:pt>
                <c:pt idx="5741">
                  <c:v>365.763530697953</c:v>
                </c:pt>
                <c:pt idx="5742">
                  <c:v>365.827241467975</c:v>
                </c:pt>
                <c:pt idx="5743">
                  <c:v>365.890952237997</c:v>
                </c:pt>
                <c:pt idx="5744">
                  <c:v>365.954663008019</c:v>
                </c:pt>
                <c:pt idx="5745">
                  <c:v>366.01837377804202</c:v>
                </c:pt>
                <c:pt idx="5746">
                  <c:v>366.08208454806402</c:v>
                </c:pt>
                <c:pt idx="5747">
                  <c:v>366.14579531808602</c:v>
                </c:pt>
                <c:pt idx="5748">
                  <c:v>366.20950608810801</c:v>
                </c:pt>
                <c:pt idx="5749">
                  <c:v>366.27321685813098</c:v>
                </c:pt>
                <c:pt idx="5750">
                  <c:v>366.33692762815298</c:v>
                </c:pt>
                <c:pt idx="5751">
                  <c:v>366.40063839817498</c:v>
                </c:pt>
                <c:pt idx="5752">
                  <c:v>366.464349168198</c:v>
                </c:pt>
                <c:pt idx="5753">
                  <c:v>366.52805993822</c:v>
                </c:pt>
                <c:pt idx="5754">
                  <c:v>366.591770708242</c:v>
                </c:pt>
                <c:pt idx="5755">
                  <c:v>366.65548147826399</c:v>
                </c:pt>
                <c:pt idx="5756">
                  <c:v>366.71919224828702</c:v>
                </c:pt>
                <c:pt idx="5757">
                  <c:v>366.78290301830901</c:v>
                </c:pt>
                <c:pt idx="5758">
                  <c:v>366.84661378833101</c:v>
                </c:pt>
                <c:pt idx="5759">
                  <c:v>366.91032455835398</c:v>
                </c:pt>
                <c:pt idx="5760">
                  <c:v>366.97403532837598</c:v>
                </c:pt>
                <c:pt idx="5761">
                  <c:v>367.03774609839797</c:v>
                </c:pt>
                <c:pt idx="5762">
                  <c:v>367.10145686841997</c:v>
                </c:pt>
                <c:pt idx="5763">
                  <c:v>367.16516763844299</c:v>
                </c:pt>
                <c:pt idx="5764">
                  <c:v>367.22887840846499</c:v>
                </c:pt>
                <c:pt idx="5765">
                  <c:v>367.29258917848699</c:v>
                </c:pt>
                <c:pt idx="5766">
                  <c:v>367.35629994851001</c:v>
                </c:pt>
                <c:pt idx="5767">
                  <c:v>367.42001071853201</c:v>
                </c:pt>
                <c:pt idx="5768">
                  <c:v>367.48372148855401</c:v>
                </c:pt>
                <c:pt idx="5769">
                  <c:v>367.54743225857601</c:v>
                </c:pt>
                <c:pt idx="5770">
                  <c:v>367.61114302859897</c:v>
                </c:pt>
                <c:pt idx="5771">
                  <c:v>367.67485379862097</c:v>
                </c:pt>
                <c:pt idx="5772">
                  <c:v>367.73856456864303</c:v>
                </c:pt>
                <c:pt idx="5773">
                  <c:v>367.80227533866599</c:v>
                </c:pt>
                <c:pt idx="5774">
                  <c:v>367.86598610868799</c:v>
                </c:pt>
                <c:pt idx="5775">
                  <c:v>367.92969687870999</c:v>
                </c:pt>
                <c:pt idx="5776">
                  <c:v>367.99340764873199</c:v>
                </c:pt>
                <c:pt idx="5777">
                  <c:v>368.05711841875501</c:v>
                </c:pt>
                <c:pt idx="5778">
                  <c:v>368.12082918877701</c:v>
                </c:pt>
                <c:pt idx="5779">
                  <c:v>368.18453995879901</c:v>
                </c:pt>
                <c:pt idx="5780">
                  <c:v>368.24825072882197</c:v>
                </c:pt>
                <c:pt idx="5781">
                  <c:v>368.31196149884403</c:v>
                </c:pt>
                <c:pt idx="5782">
                  <c:v>368.37567226886603</c:v>
                </c:pt>
                <c:pt idx="5783">
                  <c:v>368.43938303888802</c:v>
                </c:pt>
                <c:pt idx="5784">
                  <c:v>368.50309380891099</c:v>
                </c:pt>
                <c:pt idx="5785">
                  <c:v>368.56680457893299</c:v>
                </c:pt>
                <c:pt idx="5786">
                  <c:v>368.63051534895499</c:v>
                </c:pt>
                <c:pt idx="5787">
                  <c:v>368.69422611897801</c:v>
                </c:pt>
                <c:pt idx="5788">
                  <c:v>368.75793688900001</c:v>
                </c:pt>
                <c:pt idx="5789">
                  <c:v>368.82164765902201</c:v>
                </c:pt>
                <c:pt idx="5790">
                  <c:v>368.885358429044</c:v>
                </c:pt>
                <c:pt idx="5791">
                  <c:v>368.94906919906703</c:v>
                </c:pt>
                <c:pt idx="5792">
                  <c:v>369.01277996908902</c:v>
                </c:pt>
                <c:pt idx="5793">
                  <c:v>369.07649073911102</c:v>
                </c:pt>
                <c:pt idx="5794">
                  <c:v>369.14020150913399</c:v>
                </c:pt>
                <c:pt idx="5795">
                  <c:v>369.20391227915599</c:v>
                </c:pt>
                <c:pt idx="5796">
                  <c:v>369.26762304917798</c:v>
                </c:pt>
                <c:pt idx="5797">
                  <c:v>369.33133381919998</c:v>
                </c:pt>
                <c:pt idx="5798">
                  <c:v>369.39504458922301</c:v>
                </c:pt>
                <c:pt idx="5799">
                  <c:v>369.458755359245</c:v>
                </c:pt>
                <c:pt idx="5800">
                  <c:v>369.522466129267</c:v>
                </c:pt>
                <c:pt idx="5801">
                  <c:v>369.586176899289</c:v>
                </c:pt>
                <c:pt idx="5802">
                  <c:v>369.64988766931202</c:v>
                </c:pt>
                <c:pt idx="5803">
                  <c:v>369.71359843933402</c:v>
                </c:pt>
                <c:pt idx="5804">
                  <c:v>369.77730920935602</c:v>
                </c:pt>
                <c:pt idx="5805">
                  <c:v>369.84101997937898</c:v>
                </c:pt>
                <c:pt idx="5806">
                  <c:v>369.90473074940098</c:v>
                </c:pt>
                <c:pt idx="5807">
                  <c:v>369.96844151942298</c:v>
                </c:pt>
                <c:pt idx="5808">
                  <c:v>370.03215228944498</c:v>
                </c:pt>
                <c:pt idx="5809">
                  <c:v>370.095863059468</c:v>
                </c:pt>
                <c:pt idx="5810">
                  <c:v>370.15957382949</c:v>
                </c:pt>
                <c:pt idx="5811">
                  <c:v>370.223284599512</c:v>
                </c:pt>
                <c:pt idx="5812">
                  <c:v>370.28699536953502</c:v>
                </c:pt>
                <c:pt idx="5813">
                  <c:v>370.35070613955702</c:v>
                </c:pt>
                <c:pt idx="5814">
                  <c:v>370.41441690957902</c:v>
                </c:pt>
                <c:pt idx="5815">
                  <c:v>370.47812767960102</c:v>
                </c:pt>
                <c:pt idx="5816">
                  <c:v>370.54183844962398</c:v>
                </c:pt>
                <c:pt idx="5817">
                  <c:v>370.60554921964598</c:v>
                </c:pt>
                <c:pt idx="5818">
                  <c:v>370.66925998966798</c:v>
                </c:pt>
                <c:pt idx="5819">
                  <c:v>370.732970759691</c:v>
                </c:pt>
                <c:pt idx="5820">
                  <c:v>370.796681529713</c:v>
                </c:pt>
                <c:pt idx="5821">
                  <c:v>370.860392299735</c:v>
                </c:pt>
                <c:pt idx="5822">
                  <c:v>370.924103069757</c:v>
                </c:pt>
                <c:pt idx="5823">
                  <c:v>370.98781383978002</c:v>
                </c:pt>
                <c:pt idx="5824">
                  <c:v>371.05152460980202</c:v>
                </c:pt>
                <c:pt idx="5825">
                  <c:v>371.11523537982401</c:v>
                </c:pt>
                <c:pt idx="5826">
                  <c:v>371.17894614984698</c:v>
                </c:pt>
                <c:pt idx="5827">
                  <c:v>371.24265691986898</c:v>
                </c:pt>
                <c:pt idx="5828">
                  <c:v>371.30636768989098</c:v>
                </c:pt>
                <c:pt idx="5829">
                  <c:v>371.37007845991297</c:v>
                </c:pt>
                <c:pt idx="5830">
                  <c:v>371.433789229936</c:v>
                </c:pt>
                <c:pt idx="5831">
                  <c:v>371.49749999995799</c:v>
                </c:pt>
                <c:pt idx="5832">
                  <c:v>371.56121076997999</c:v>
                </c:pt>
                <c:pt idx="5833">
                  <c:v>371.62492154000302</c:v>
                </c:pt>
                <c:pt idx="5834">
                  <c:v>371.68863231002501</c:v>
                </c:pt>
                <c:pt idx="5835">
                  <c:v>371.75234308004701</c:v>
                </c:pt>
                <c:pt idx="5836">
                  <c:v>371.81605385006901</c:v>
                </c:pt>
                <c:pt idx="5837">
                  <c:v>371.87976462009198</c:v>
                </c:pt>
                <c:pt idx="5838">
                  <c:v>371.94347539011397</c:v>
                </c:pt>
                <c:pt idx="5839">
                  <c:v>372.00718616013597</c:v>
                </c:pt>
                <c:pt idx="5840">
                  <c:v>372.07089693015899</c:v>
                </c:pt>
                <c:pt idx="5841">
                  <c:v>372.13460770018099</c:v>
                </c:pt>
                <c:pt idx="5842">
                  <c:v>372.19831847020299</c:v>
                </c:pt>
                <c:pt idx="5843">
                  <c:v>372.26202924022499</c:v>
                </c:pt>
                <c:pt idx="5844">
                  <c:v>372.32574001024801</c:v>
                </c:pt>
                <c:pt idx="5845">
                  <c:v>372.38945078027001</c:v>
                </c:pt>
                <c:pt idx="5846">
                  <c:v>372.45316155029201</c:v>
                </c:pt>
                <c:pt idx="5847">
                  <c:v>372.51687232031401</c:v>
                </c:pt>
                <c:pt idx="5848">
                  <c:v>372.58058309033697</c:v>
                </c:pt>
                <c:pt idx="5849">
                  <c:v>372.64429386035903</c:v>
                </c:pt>
                <c:pt idx="5850">
                  <c:v>372.70800463038103</c:v>
                </c:pt>
                <c:pt idx="5851">
                  <c:v>372.77171540040399</c:v>
                </c:pt>
                <c:pt idx="5852">
                  <c:v>372.83542617042599</c:v>
                </c:pt>
                <c:pt idx="5853">
                  <c:v>372.89913694044799</c:v>
                </c:pt>
                <c:pt idx="5854">
                  <c:v>372.96284771046999</c:v>
                </c:pt>
                <c:pt idx="5855">
                  <c:v>373.02655848049301</c:v>
                </c:pt>
                <c:pt idx="5856">
                  <c:v>373.09026925051501</c:v>
                </c:pt>
                <c:pt idx="5857">
                  <c:v>373.15398002053701</c:v>
                </c:pt>
                <c:pt idx="5858">
                  <c:v>373.21769079056003</c:v>
                </c:pt>
                <c:pt idx="5859">
                  <c:v>373.28140156058203</c:v>
                </c:pt>
                <c:pt idx="5860">
                  <c:v>373.34511233060402</c:v>
                </c:pt>
                <c:pt idx="5861">
                  <c:v>373.40882310062602</c:v>
                </c:pt>
                <c:pt idx="5862">
                  <c:v>373.47253387064899</c:v>
                </c:pt>
                <c:pt idx="5863">
                  <c:v>373.53624464067099</c:v>
                </c:pt>
                <c:pt idx="5864">
                  <c:v>373.59995541069298</c:v>
                </c:pt>
                <c:pt idx="5865">
                  <c:v>373.66366618071601</c:v>
                </c:pt>
                <c:pt idx="5866">
                  <c:v>373.72737695073801</c:v>
                </c:pt>
                <c:pt idx="5867">
                  <c:v>373.79108772076</c:v>
                </c:pt>
                <c:pt idx="5868">
                  <c:v>373.854798490782</c:v>
                </c:pt>
                <c:pt idx="5869">
                  <c:v>373.91850926080502</c:v>
                </c:pt>
                <c:pt idx="5870">
                  <c:v>373.98222003082702</c:v>
                </c:pt>
                <c:pt idx="5871">
                  <c:v>374.04593080084902</c:v>
                </c:pt>
                <c:pt idx="5872">
                  <c:v>374.10964157087199</c:v>
                </c:pt>
                <c:pt idx="5873">
                  <c:v>374.17335234089398</c:v>
                </c:pt>
                <c:pt idx="5874">
                  <c:v>374.23706311091598</c:v>
                </c:pt>
                <c:pt idx="5875">
                  <c:v>374.30077388093798</c:v>
                </c:pt>
                <c:pt idx="5876">
                  <c:v>374.364484650961</c:v>
                </c:pt>
                <c:pt idx="5877">
                  <c:v>374.428195420983</c:v>
                </c:pt>
                <c:pt idx="5878">
                  <c:v>374.491906191005</c:v>
                </c:pt>
                <c:pt idx="5879">
                  <c:v>374.55561696102802</c:v>
                </c:pt>
                <c:pt idx="5880">
                  <c:v>374.61932773105002</c:v>
                </c:pt>
                <c:pt idx="5881">
                  <c:v>374.68303850107202</c:v>
                </c:pt>
                <c:pt idx="5882">
                  <c:v>374.74674927109402</c:v>
                </c:pt>
                <c:pt idx="5883">
                  <c:v>374.81046004111698</c:v>
                </c:pt>
                <c:pt idx="5884">
                  <c:v>374.87417081113898</c:v>
                </c:pt>
                <c:pt idx="5885">
                  <c:v>374.93788158116098</c:v>
                </c:pt>
                <c:pt idx="5886">
                  <c:v>375.001592351184</c:v>
                </c:pt>
                <c:pt idx="5887">
                  <c:v>375.065303121206</c:v>
                </c:pt>
                <c:pt idx="5888">
                  <c:v>375.129013891228</c:v>
                </c:pt>
                <c:pt idx="5889">
                  <c:v>375.19272466125</c:v>
                </c:pt>
                <c:pt idx="5890">
                  <c:v>375.25643543127302</c:v>
                </c:pt>
                <c:pt idx="5891">
                  <c:v>375.32014620129502</c:v>
                </c:pt>
                <c:pt idx="5892">
                  <c:v>375.38385697131702</c:v>
                </c:pt>
                <c:pt idx="5893">
                  <c:v>375.44756774133901</c:v>
                </c:pt>
                <c:pt idx="5894">
                  <c:v>375.51127851136198</c:v>
                </c:pt>
                <c:pt idx="5895">
                  <c:v>375.57498928138398</c:v>
                </c:pt>
                <c:pt idx="5896">
                  <c:v>375.63870005140598</c:v>
                </c:pt>
                <c:pt idx="5897">
                  <c:v>375.702410821429</c:v>
                </c:pt>
                <c:pt idx="5898">
                  <c:v>375.766121591451</c:v>
                </c:pt>
                <c:pt idx="5899">
                  <c:v>375.829832361473</c:v>
                </c:pt>
                <c:pt idx="5900">
                  <c:v>375.89354313149499</c:v>
                </c:pt>
                <c:pt idx="5901">
                  <c:v>375.95725390151802</c:v>
                </c:pt>
                <c:pt idx="5902">
                  <c:v>376.02096467154001</c:v>
                </c:pt>
                <c:pt idx="5903">
                  <c:v>376.08467544156201</c:v>
                </c:pt>
                <c:pt idx="5904">
                  <c:v>376.14838621158498</c:v>
                </c:pt>
                <c:pt idx="5905">
                  <c:v>376.21209698160698</c:v>
                </c:pt>
                <c:pt idx="5906">
                  <c:v>376.27580775162897</c:v>
                </c:pt>
                <c:pt idx="5907">
                  <c:v>376.33951852165097</c:v>
                </c:pt>
                <c:pt idx="5908">
                  <c:v>376.40322929167399</c:v>
                </c:pt>
                <c:pt idx="5909">
                  <c:v>376.46694006169599</c:v>
                </c:pt>
                <c:pt idx="5910">
                  <c:v>376.53065083171799</c:v>
                </c:pt>
                <c:pt idx="5911">
                  <c:v>376.59436160174101</c:v>
                </c:pt>
                <c:pt idx="5912">
                  <c:v>376.65807237176301</c:v>
                </c:pt>
                <c:pt idx="5913">
                  <c:v>376.72178314178501</c:v>
                </c:pt>
                <c:pt idx="5914">
                  <c:v>376.78549391180701</c:v>
                </c:pt>
                <c:pt idx="5915">
                  <c:v>376.84920468182997</c:v>
                </c:pt>
                <c:pt idx="5916">
                  <c:v>376.91291545185197</c:v>
                </c:pt>
                <c:pt idx="5917">
                  <c:v>376.97662622187403</c:v>
                </c:pt>
                <c:pt idx="5918">
                  <c:v>377.04033699189699</c:v>
                </c:pt>
                <c:pt idx="5919">
                  <c:v>377.10404776191899</c:v>
                </c:pt>
                <c:pt idx="5920">
                  <c:v>377.16775853194099</c:v>
                </c:pt>
                <c:pt idx="5921">
                  <c:v>377.23146930196299</c:v>
                </c:pt>
                <c:pt idx="5922">
                  <c:v>377.29518007198601</c:v>
                </c:pt>
                <c:pt idx="5923">
                  <c:v>377.35889084200801</c:v>
                </c:pt>
                <c:pt idx="5924">
                  <c:v>377.42260161203001</c:v>
                </c:pt>
                <c:pt idx="5925">
                  <c:v>377.48631238205297</c:v>
                </c:pt>
                <c:pt idx="5926">
                  <c:v>377.55002315207503</c:v>
                </c:pt>
                <c:pt idx="5927">
                  <c:v>377.61373392209703</c:v>
                </c:pt>
                <c:pt idx="5928">
                  <c:v>377.67744469211902</c:v>
                </c:pt>
                <c:pt idx="5929">
                  <c:v>377.74115546214199</c:v>
                </c:pt>
                <c:pt idx="5930">
                  <c:v>377.80486623216399</c:v>
                </c:pt>
                <c:pt idx="5931">
                  <c:v>377.86857700218599</c:v>
                </c:pt>
                <c:pt idx="5932">
                  <c:v>377.93228777220901</c:v>
                </c:pt>
                <c:pt idx="5933">
                  <c:v>377.99599854223101</c:v>
                </c:pt>
                <c:pt idx="5934">
                  <c:v>378.05970931225301</c:v>
                </c:pt>
                <c:pt idx="5935">
                  <c:v>378.123420082275</c:v>
                </c:pt>
                <c:pt idx="5936">
                  <c:v>378.18713085229803</c:v>
                </c:pt>
                <c:pt idx="5937">
                  <c:v>378.25084162232002</c:v>
                </c:pt>
                <c:pt idx="5938">
                  <c:v>378.31455239234202</c:v>
                </c:pt>
                <c:pt idx="5939">
                  <c:v>378.37826316236499</c:v>
                </c:pt>
                <c:pt idx="5940">
                  <c:v>378.44197393238699</c:v>
                </c:pt>
                <c:pt idx="5941">
                  <c:v>378.50568470240898</c:v>
                </c:pt>
                <c:pt idx="5942">
                  <c:v>378.56939547243098</c:v>
                </c:pt>
                <c:pt idx="5943">
                  <c:v>378.63310624245401</c:v>
                </c:pt>
                <c:pt idx="5944">
                  <c:v>378.696817012476</c:v>
                </c:pt>
                <c:pt idx="5945">
                  <c:v>378.760527782498</c:v>
                </c:pt>
                <c:pt idx="5946">
                  <c:v>378.82423855252</c:v>
                </c:pt>
                <c:pt idx="5947">
                  <c:v>378.88794932254302</c:v>
                </c:pt>
                <c:pt idx="5948">
                  <c:v>378.95166009256502</c:v>
                </c:pt>
                <c:pt idx="5949">
                  <c:v>379.01537086258702</c:v>
                </c:pt>
                <c:pt idx="5950">
                  <c:v>379.07908163260998</c:v>
                </c:pt>
                <c:pt idx="5951">
                  <c:v>379.14279240263198</c:v>
                </c:pt>
                <c:pt idx="5952">
                  <c:v>379.20650317265398</c:v>
                </c:pt>
                <c:pt idx="5953">
                  <c:v>379.27021394267598</c:v>
                </c:pt>
                <c:pt idx="5954">
                  <c:v>379.333924712699</c:v>
                </c:pt>
                <c:pt idx="5955">
                  <c:v>379.397635482721</c:v>
                </c:pt>
                <c:pt idx="5956">
                  <c:v>379.461346252743</c:v>
                </c:pt>
                <c:pt idx="5957">
                  <c:v>379.52505702276602</c:v>
                </c:pt>
                <c:pt idx="5958">
                  <c:v>379.58876779278802</c:v>
                </c:pt>
                <c:pt idx="5959">
                  <c:v>379.65247856281002</c:v>
                </c:pt>
                <c:pt idx="5960">
                  <c:v>379.71618933283202</c:v>
                </c:pt>
                <c:pt idx="5961">
                  <c:v>379.77990010285498</c:v>
                </c:pt>
                <c:pt idx="5962">
                  <c:v>379.84361087287698</c:v>
                </c:pt>
                <c:pt idx="5963">
                  <c:v>379.90732164289898</c:v>
                </c:pt>
                <c:pt idx="5964">
                  <c:v>379.971032412922</c:v>
                </c:pt>
                <c:pt idx="5965">
                  <c:v>380.034743182944</c:v>
                </c:pt>
                <c:pt idx="5966">
                  <c:v>380.098453952966</c:v>
                </c:pt>
                <c:pt idx="5967">
                  <c:v>380.162164722988</c:v>
                </c:pt>
                <c:pt idx="5968">
                  <c:v>380.22587549301102</c:v>
                </c:pt>
                <c:pt idx="5969">
                  <c:v>380.28958626303302</c:v>
                </c:pt>
                <c:pt idx="5970">
                  <c:v>380.35329703305501</c:v>
                </c:pt>
                <c:pt idx="5971">
                  <c:v>380.41700780307798</c:v>
                </c:pt>
                <c:pt idx="5972">
                  <c:v>380.48071857309998</c:v>
                </c:pt>
                <c:pt idx="5973">
                  <c:v>380.54442934312198</c:v>
                </c:pt>
                <c:pt idx="5974">
                  <c:v>380.60814011314397</c:v>
                </c:pt>
                <c:pt idx="5975">
                  <c:v>380.671850883167</c:v>
                </c:pt>
                <c:pt idx="5976">
                  <c:v>380.735561653189</c:v>
                </c:pt>
                <c:pt idx="5977">
                  <c:v>380.79927242321099</c:v>
                </c:pt>
                <c:pt idx="5978">
                  <c:v>380.86298319323402</c:v>
                </c:pt>
                <c:pt idx="5979">
                  <c:v>380.92669396325601</c:v>
                </c:pt>
                <c:pt idx="5980">
                  <c:v>380.99040473327801</c:v>
                </c:pt>
                <c:pt idx="5981">
                  <c:v>381.05411550330001</c:v>
                </c:pt>
                <c:pt idx="5982">
                  <c:v>381.11782627332298</c:v>
                </c:pt>
                <c:pt idx="5983">
                  <c:v>381.18153704334497</c:v>
                </c:pt>
                <c:pt idx="5984">
                  <c:v>381.24524781336697</c:v>
                </c:pt>
                <c:pt idx="5985">
                  <c:v>381.30895858338999</c:v>
                </c:pt>
                <c:pt idx="5986">
                  <c:v>381.37266935341199</c:v>
                </c:pt>
                <c:pt idx="5987">
                  <c:v>381.43638012343399</c:v>
                </c:pt>
                <c:pt idx="5988">
                  <c:v>381.50009089345599</c:v>
                </c:pt>
                <c:pt idx="5989">
                  <c:v>381.56380166347901</c:v>
                </c:pt>
                <c:pt idx="5990">
                  <c:v>381.62751243350101</c:v>
                </c:pt>
                <c:pt idx="5991">
                  <c:v>381.69122320352301</c:v>
                </c:pt>
                <c:pt idx="5992">
                  <c:v>381.75493397354501</c:v>
                </c:pt>
                <c:pt idx="5993">
                  <c:v>381.81864474356797</c:v>
                </c:pt>
                <c:pt idx="5994">
                  <c:v>381.88235551359003</c:v>
                </c:pt>
                <c:pt idx="5995">
                  <c:v>381.94606628361203</c:v>
                </c:pt>
                <c:pt idx="5996">
                  <c:v>382.00977705363499</c:v>
                </c:pt>
                <c:pt idx="5997">
                  <c:v>382.07348782365699</c:v>
                </c:pt>
                <c:pt idx="5998">
                  <c:v>382.13719859367899</c:v>
                </c:pt>
                <c:pt idx="5999">
                  <c:v>382.20090936370099</c:v>
                </c:pt>
                <c:pt idx="6000">
                  <c:v>382.26462013372401</c:v>
                </c:pt>
                <c:pt idx="6001">
                  <c:v>382.32833090374601</c:v>
                </c:pt>
                <c:pt idx="6002">
                  <c:v>382.39204167376801</c:v>
                </c:pt>
                <c:pt idx="6003">
                  <c:v>382.45575244379103</c:v>
                </c:pt>
                <c:pt idx="6004">
                  <c:v>382.51946321381303</c:v>
                </c:pt>
                <c:pt idx="6005">
                  <c:v>382.58317398383502</c:v>
                </c:pt>
                <c:pt idx="6006">
                  <c:v>382.64688475385702</c:v>
                </c:pt>
                <c:pt idx="6007">
                  <c:v>382.71059552387999</c:v>
                </c:pt>
                <c:pt idx="6008">
                  <c:v>382.77430629390199</c:v>
                </c:pt>
                <c:pt idx="6009">
                  <c:v>382.83801706392399</c:v>
                </c:pt>
                <c:pt idx="6010">
                  <c:v>382.90172783394701</c:v>
                </c:pt>
                <c:pt idx="6011">
                  <c:v>382.96543860396901</c:v>
                </c:pt>
                <c:pt idx="6012">
                  <c:v>383.029149373991</c:v>
                </c:pt>
                <c:pt idx="6013">
                  <c:v>383.092860144013</c:v>
                </c:pt>
                <c:pt idx="6014">
                  <c:v>383.15657091403602</c:v>
                </c:pt>
                <c:pt idx="6015">
                  <c:v>383.22028168405802</c:v>
                </c:pt>
                <c:pt idx="6016">
                  <c:v>383.28399245408002</c:v>
                </c:pt>
                <c:pt idx="6017">
                  <c:v>383.34770322410299</c:v>
                </c:pt>
                <c:pt idx="6018">
                  <c:v>383.41141399412498</c:v>
                </c:pt>
                <c:pt idx="6019">
                  <c:v>383.47512476414698</c:v>
                </c:pt>
                <c:pt idx="6020">
                  <c:v>383.53883553416898</c:v>
                </c:pt>
                <c:pt idx="6021">
                  <c:v>383.602546304192</c:v>
                </c:pt>
                <c:pt idx="6022">
                  <c:v>383.666257074214</c:v>
                </c:pt>
                <c:pt idx="6023">
                  <c:v>383.729967844236</c:v>
                </c:pt>
                <c:pt idx="6024">
                  <c:v>383.79367861425902</c:v>
                </c:pt>
                <c:pt idx="6025">
                  <c:v>383.85738938428102</c:v>
                </c:pt>
                <c:pt idx="6026">
                  <c:v>383.92110015430302</c:v>
                </c:pt>
                <c:pt idx="6027">
                  <c:v>383.98481092432502</c:v>
                </c:pt>
                <c:pt idx="6028">
                  <c:v>384.04852169434798</c:v>
                </c:pt>
                <c:pt idx="6029">
                  <c:v>384.11223246436998</c:v>
                </c:pt>
                <c:pt idx="6030">
                  <c:v>384.17594323439198</c:v>
                </c:pt>
                <c:pt idx="6031">
                  <c:v>384.239654004415</c:v>
                </c:pt>
                <c:pt idx="6032">
                  <c:v>384.303364774437</c:v>
                </c:pt>
                <c:pt idx="6033">
                  <c:v>384.367075544459</c:v>
                </c:pt>
                <c:pt idx="6034">
                  <c:v>384.430786314481</c:v>
                </c:pt>
                <c:pt idx="6035">
                  <c:v>384.49449708450402</c:v>
                </c:pt>
                <c:pt idx="6036">
                  <c:v>384.55820785452602</c:v>
                </c:pt>
                <c:pt idx="6037">
                  <c:v>384.62191862454802</c:v>
                </c:pt>
                <c:pt idx="6038">
                  <c:v>384.68562939457001</c:v>
                </c:pt>
                <c:pt idx="6039">
                  <c:v>384.74934016459298</c:v>
                </c:pt>
                <c:pt idx="6040">
                  <c:v>384.81305093461498</c:v>
                </c:pt>
                <c:pt idx="6041">
                  <c:v>384.87676170463698</c:v>
                </c:pt>
                <c:pt idx="6042">
                  <c:v>384.94047247466</c:v>
                </c:pt>
                <c:pt idx="6043">
                  <c:v>385.004183244682</c:v>
                </c:pt>
                <c:pt idx="6044">
                  <c:v>385.067894014704</c:v>
                </c:pt>
                <c:pt idx="6045">
                  <c:v>385.13160478472599</c:v>
                </c:pt>
                <c:pt idx="6046">
                  <c:v>385.19531555474902</c:v>
                </c:pt>
                <c:pt idx="6047">
                  <c:v>385.25902632477101</c:v>
                </c:pt>
                <c:pt idx="6048">
                  <c:v>385.32273709479301</c:v>
                </c:pt>
                <c:pt idx="6049">
                  <c:v>385.38644786481598</c:v>
                </c:pt>
                <c:pt idx="6050">
                  <c:v>385.45015863483798</c:v>
                </c:pt>
                <c:pt idx="6051">
                  <c:v>385.51386940485997</c:v>
                </c:pt>
                <c:pt idx="6052">
                  <c:v>385.57758017488197</c:v>
                </c:pt>
                <c:pt idx="6053">
                  <c:v>385.64129094490499</c:v>
                </c:pt>
                <c:pt idx="6054">
                  <c:v>385.70500171492699</c:v>
                </c:pt>
                <c:pt idx="6055">
                  <c:v>385.76871248494899</c:v>
                </c:pt>
                <c:pt idx="6056">
                  <c:v>385.83242325497201</c:v>
                </c:pt>
                <c:pt idx="6057">
                  <c:v>385.89613402499401</c:v>
                </c:pt>
                <c:pt idx="6058">
                  <c:v>385.95984479501601</c:v>
                </c:pt>
                <c:pt idx="6059">
                  <c:v>386.02355556503801</c:v>
                </c:pt>
                <c:pt idx="6060">
                  <c:v>386.08726633506097</c:v>
                </c:pt>
                <c:pt idx="6061">
                  <c:v>386.15097710508297</c:v>
                </c:pt>
                <c:pt idx="6062">
                  <c:v>386.21468787510503</c:v>
                </c:pt>
                <c:pt idx="6063">
                  <c:v>386.27839864512799</c:v>
                </c:pt>
                <c:pt idx="6064">
                  <c:v>386.34210941514999</c:v>
                </c:pt>
                <c:pt idx="6065">
                  <c:v>386.40582018517199</c:v>
                </c:pt>
                <c:pt idx="6066">
                  <c:v>386.46953095519399</c:v>
                </c:pt>
                <c:pt idx="6067">
                  <c:v>386.53324172521701</c:v>
                </c:pt>
                <c:pt idx="6068">
                  <c:v>386.59695249523901</c:v>
                </c:pt>
                <c:pt idx="6069">
                  <c:v>386.66066326526101</c:v>
                </c:pt>
                <c:pt idx="6070">
                  <c:v>386.72437403528397</c:v>
                </c:pt>
                <c:pt idx="6071">
                  <c:v>386.78808480530603</c:v>
                </c:pt>
                <c:pt idx="6072">
                  <c:v>386.85179557532803</c:v>
                </c:pt>
                <c:pt idx="6073">
                  <c:v>386.91550634535002</c:v>
                </c:pt>
                <c:pt idx="6074">
                  <c:v>386.97921711537299</c:v>
                </c:pt>
                <c:pt idx="6075">
                  <c:v>387.04292788539499</c:v>
                </c:pt>
                <c:pt idx="6076">
                  <c:v>387.10663865541699</c:v>
                </c:pt>
                <c:pt idx="6077">
                  <c:v>387.17034942544001</c:v>
                </c:pt>
                <c:pt idx="6078">
                  <c:v>387.23406019546201</c:v>
                </c:pt>
                <c:pt idx="6079">
                  <c:v>387.29777096548401</c:v>
                </c:pt>
                <c:pt idx="6080">
                  <c:v>387.361481735506</c:v>
                </c:pt>
                <c:pt idx="6081">
                  <c:v>387.42519250552903</c:v>
                </c:pt>
                <c:pt idx="6082">
                  <c:v>387.48890327555102</c:v>
                </c:pt>
                <c:pt idx="6083">
                  <c:v>387.55261404557302</c:v>
                </c:pt>
                <c:pt idx="6084">
                  <c:v>387.61632481559599</c:v>
                </c:pt>
                <c:pt idx="6085">
                  <c:v>387.68003558561799</c:v>
                </c:pt>
                <c:pt idx="6086">
                  <c:v>387.74374635563998</c:v>
                </c:pt>
                <c:pt idx="6087">
                  <c:v>387.80745712566198</c:v>
                </c:pt>
                <c:pt idx="6088">
                  <c:v>387.87116789568501</c:v>
                </c:pt>
                <c:pt idx="6089">
                  <c:v>387.934878665707</c:v>
                </c:pt>
                <c:pt idx="6090">
                  <c:v>387.998589435729</c:v>
                </c:pt>
                <c:pt idx="6091">
                  <c:v>388.062300205751</c:v>
                </c:pt>
                <c:pt idx="6092">
                  <c:v>388.12601097577402</c:v>
                </c:pt>
                <c:pt idx="6093">
                  <c:v>388.18972174579602</c:v>
                </c:pt>
                <c:pt idx="6094">
                  <c:v>388.25343251581802</c:v>
                </c:pt>
                <c:pt idx="6095">
                  <c:v>388.31714328584098</c:v>
                </c:pt>
                <c:pt idx="6096">
                  <c:v>388.38085405586298</c:v>
                </c:pt>
                <c:pt idx="6097">
                  <c:v>388.44456482588498</c:v>
                </c:pt>
                <c:pt idx="6098">
                  <c:v>388.50827559590698</c:v>
                </c:pt>
                <c:pt idx="6099">
                  <c:v>388.57198636593</c:v>
                </c:pt>
                <c:pt idx="6100">
                  <c:v>388.635697135952</c:v>
                </c:pt>
                <c:pt idx="6101">
                  <c:v>388.699407905974</c:v>
                </c:pt>
                <c:pt idx="6102">
                  <c:v>388.76311867599702</c:v>
                </c:pt>
                <c:pt idx="6103">
                  <c:v>388.82682944601902</c:v>
                </c:pt>
                <c:pt idx="6104">
                  <c:v>388.89054021604102</c:v>
                </c:pt>
                <c:pt idx="6105">
                  <c:v>388.95425098606302</c:v>
                </c:pt>
                <c:pt idx="6106">
                  <c:v>389.01796175608598</c:v>
                </c:pt>
                <c:pt idx="6107">
                  <c:v>389.08167252610798</c:v>
                </c:pt>
                <c:pt idx="6108">
                  <c:v>389.14538329612998</c:v>
                </c:pt>
                <c:pt idx="6109">
                  <c:v>389.209094066153</c:v>
                </c:pt>
                <c:pt idx="6110">
                  <c:v>389.272804836175</c:v>
                </c:pt>
                <c:pt idx="6111">
                  <c:v>389.336515606197</c:v>
                </c:pt>
                <c:pt idx="6112">
                  <c:v>389.400226376219</c:v>
                </c:pt>
                <c:pt idx="6113">
                  <c:v>389.46393714624202</c:v>
                </c:pt>
                <c:pt idx="6114">
                  <c:v>389.52764791626402</c:v>
                </c:pt>
                <c:pt idx="6115">
                  <c:v>389.59135868628601</c:v>
                </c:pt>
                <c:pt idx="6116">
                  <c:v>389.65506945630898</c:v>
                </c:pt>
                <c:pt idx="6117">
                  <c:v>389.71878022633098</c:v>
                </c:pt>
                <c:pt idx="6118">
                  <c:v>389.78249099635298</c:v>
                </c:pt>
                <c:pt idx="6119">
                  <c:v>389.84620176637497</c:v>
                </c:pt>
                <c:pt idx="6120">
                  <c:v>389.909912536398</c:v>
                </c:pt>
                <c:pt idx="6121">
                  <c:v>389.97362330642</c:v>
                </c:pt>
                <c:pt idx="6122">
                  <c:v>390.03733407644199</c:v>
                </c:pt>
                <c:pt idx="6123">
                  <c:v>390.10104484646502</c:v>
                </c:pt>
                <c:pt idx="6124">
                  <c:v>390.16475561648701</c:v>
                </c:pt>
                <c:pt idx="6125">
                  <c:v>390.22846638650901</c:v>
                </c:pt>
                <c:pt idx="6126">
                  <c:v>390.29217715653101</c:v>
                </c:pt>
                <c:pt idx="6127">
                  <c:v>390.35588792655398</c:v>
                </c:pt>
                <c:pt idx="6128">
                  <c:v>390.41959869657597</c:v>
                </c:pt>
                <c:pt idx="6129">
                  <c:v>390.48330946659797</c:v>
                </c:pt>
                <c:pt idx="6130">
                  <c:v>390.54702023662099</c:v>
                </c:pt>
                <c:pt idx="6131">
                  <c:v>390.61073100664299</c:v>
                </c:pt>
                <c:pt idx="6132">
                  <c:v>390.67444177666499</c:v>
                </c:pt>
                <c:pt idx="6133">
                  <c:v>390.73815254668699</c:v>
                </c:pt>
                <c:pt idx="6134">
                  <c:v>390.80186331671001</c:v>
                </c:pt>
                <c:pt idx="6135">
                  <c:v>390.86557408673201</c:v>
                </c:pt>
                <c:pt idx="6136">
                  <c:v>390.92928485675401</c:v>
                </c:pt>
                <c:pt idx="6137">
                  <c:v>390.99299562677601</c:v>
                </c:pt>
                <c:pt idx="6138">
                  <c:v>391.05670639679897</c:v>
                </c:pt>
                <c:pt idx="6139">
                  <c:v>391.12041716682103</c:v>
                </c:pt>
                <c:pt idx="6140">
                  <c:v>391.18412793684303</c:v>
                </c:pt>
                <c:pt idx="6141">
                  <c:v>391.24783870686599</c:v>
                </c:pt>
                <c:pt idx="6142">
                  <c:v>391.31154947688799</c:v>
                </c:pt>
                <c:pt idx="6143">
                  <c:v>391.37526024690999</c:v>
                </c:pt>
                <c:pt idx="6144">
                  <c:v>391.43897101693199</c:v>
                </c:pt>
                <c:pt idx="6145">
                  <c:v>391.50268178695501</c:v>
                </c:pt>
                <c:pt idx="6146">
                  <c:v>391.56639255697701</c:v>
                </c:pt>
                <c:pt idx="6147">
                  <c:v>391.63010332699901</c:v>
                </c:pt>
                <c:pt idx="6148">
                  <c:v>391.69381409702203</c:v>
                </c:pt>
                <c:pt idx="6149">
                  <c:v>391.75752486704403</c:v>
                </c:pt>
                <c:pt idx="6150">
                  <c:v>391.82123563706602</c:v>
                </c:pt>
                <c:pt idx="6151">
                  <c:v>391.88494640708802</c:v>
                </c:pt>
                <c:pt idx="6152">
                  <c:v>391.94865717711099</c:v>
                </c:pt>
                <c:pt idx="6153">
                  <c:v>392.01236794713299</c:v>
                </c:pt>
                <c:pt idx="6154">
                  <c:v>392.07607871715499</c:v>
                </c:pt>
                <c:pt idx="6155">
                  <c:v>392.13978948717801</c:v>
                </c:pt>
                <c:pt idx="6156">
                  <c:v>392.20350025720001</c:v>
                </c:pt>
                <c:pt idx="6157">
                  <c:v>392.267211027222</c:v>
                </c:pt>
                <c:pt idx="6158">
                  <c:v>392.330921797244</c:v>
                </c:pt>
                <c:pt idx="6159">
                  <c:v>392.39463256726702</c:v>
                </c:pt>
                <c:pt idx="6160">
                  <c:v>392.45834333728902</c:v>
                </c:pt>
                <c:pt idx="6161">
                  <c:v>392.52205410731102</c:v>
                </c:pt>
                <c:pt idx="6162">
                  <c:v>392.58576487733399</c:v>
                </c:pt>
                <c:pt idx="6163">
                  <c:v>392.64947564735598</c:v>
                </c:pt>
                <c:pt idx="6164">
                  <c:v>392.71318641737798</c:v>
                </c:pt>
                <c:pt idx="6165">
                  <c:v>392.77689718739998</c:v>
                </c:pt>
                <c:pt idx="6166">
                  <c:v>392.840607957423</c:v>
                </c:pt>
                <c:pt idx="6167">
                  <c:v>392.904318727445</c:v>
                </c:pt>
                <c:pt idx="6168">
                  <c:v>392.968029497467</c:v>
                </c:pt>
                <c:pt idx="6169">
                  <c:v>393.03174026749002</c:v>
                </c:pt>
                <c:pt idx="6170">
                  <c:v>393.09545103751202</c:v>
                </c:pt>
                <c:pt idx="6171">
                  <c:v>393.15916180753402</c:v>
                </c:pt>
                <c:pt idx="6172">
                  <c:v>393.22287257755602</c:v>
                </c:pt>
                <c:pt idx="6173">
                  <c:v>393.28658334757898</c:v>
                </c:pt>
                <c:pt idx="6174">
                  <c:v>393.35029411760098</c:v>
                </c:pt>
                <c:pt idx="6175">
                  <c:v>393.41400488762298</c:v>
                </c:pt>
                <c:pt idx="6176">
                  <c:v>393.477715657646</c:v>
                </c:pt>
                <c:pt idx="6177">
                  <c:v>393.541426427668</c:v>
                </c:pt>
                <c:pt idx="6178">
                  <c:v>393.60513719769</c:v>
                </c:pt>
                <c:pt idx="6179">
                  <c:v>393.668847967712</c:v>
                </c:pt>
                <c:pt idx="6180">
                  <c:v>393.73255873773502</c:v>
                </c:pt>
                <c:pt idx="6181">
                  <c:v>393.79626950775702</c:v>
                </c:pt>
                <c:pt idx="6182">
                  <c:v>393.85998027777902</c:v>
                </c:pt>
                <c:pt idx="6183">
                  <c:v>393.92369104780101</c:v>
                </c:pt>
                <c:pt idx="6184">
                  <c:v>393.98740181782398</c:v>
                </c:pt>
                <c:pt idx="6185">
                  <c:v>394.05111258784598</c:v>
                </c:pt>
                <c:pt idx="6186">
                  <c:v>394.11482335786798</c:v>
                </c:pt>
                <c:pt idx="6187">
                  <c:v>394.178534127891</c:v>
                </c:pt>
                <c:pt idx="6188">
                  <c:v>394.242244897913</c:v>
                </c:pt>
                <c:pt idx="6189">
                  <c:v>394.305955667935</c:v>
                </c:pt>
                <c:pt idx="6190">
                  <c:v>394.36966643795699</c:v>
                </c:pt>
                <c:pt idx="6191">
                  <c:v>394.43337720798002</c:v>
                </c:pt>
                <c:pt idx="6192">
                  <c:v>394.49708797800201</c:v>
                </c:pt>
                <c:pt idx="6193">
                  <c:v>394.56079874802401</c:v>
                </c:pt>
                <c:pt idx="6194">
                  <c:v>394.62450951804698</c:v>
                </c:pt>
                <c:pt idx="6195">
                  <c:v>394.68822028806898</c:v>
                </c:pt>
                <c:pt idx="6196">
                  <c:v>394.75193105809097</c:v>
                </c:pt>
                <c:pt idx="6197">
                  <c:v>394.81564182811297</c:v>
                </c:pt>
                <c:pt idx="6198">
                  <c:v>394.87935259813599</c:v>
                </c:pt>
                <c:pt idx="6199">
                  <c:v>394.94306336815799</c:v>
                </c:pt>
                <c:pt idx="6200">
                  <c:v>395.00677413817999</c:v>
                </c:pt>
                <c:pt idx="6201">
                  <c:v>395.07048490820301</c:v>
                </c:pt>
                <c:pt idx="6202">
                  <c:v>395.13419567822501</c:v>
                </c:pt>
                <c:pt idx="6203">
                  <c:v>395.19790644824701</c:v>
                </c:pt>
                <c:pt idx="6204">
                  <c:v>395.26161721826901</c:v>
                </c:pt>
                <c:pt idx="6205">
                  <c:v>395.32532798829197</c:v>
                </c:pt>
                <c:pt idx="6206">
                  <c:v>395.38903875831397</c:v>
                </c:pt>
                <c:pt idx="6207">
                  <c:v>395.45274952833603</c:v>
                </c:pt>
                <c:pt idx="6208">
                  <c:v>395.51646029835899</c:v>
                </c:pt>
                <c:pt idx="6209">
                  <c:v>395.58017106838099</c:v>
                </c:pt>
                <c:pt idx="6210">
                  <c:v>395.64388183840299</c:v>
                </c:pt>
                <c:pt idx="6211">
                  <c:v>395.70759260842499</c:v>
                </c:pt>
                <c:pt idx="6212">
                  <c:v>395.77130337844801</c:v>
                </c:pt>
                <c:pt idx="6213">
                  <c:v>395.83501414847001</c:v>
                </c:pt>
                <c:pt idx="6214">
                  <c:v>395.89872491849201</c:v>
                </c:pt>
                <c:pt idx="6215">
                  <c:v>395.96243568851497</c:v>
                </c:pt>
                <c:pt idx="6216">
                  <c:v>396.02614645853703</c:v>
                </c:pt>
                <c:pt idx="6217">
                  <c:v>396.08985722855903</c:v>
                </c:pt>
                <c:pt idx="6218">
                  <c:v>396.15356799858102</c:v>
                </c:pt>
                <c:pt idx="6219">
                  <c:v>396.21727876860399</c:v>
                </c:pt>
                <c:pt idx="6220">
                  <c:v>396.28098953862599</c:v>
                </c:pt>
                <c:pt idx="6221">
                  <c:v>396.34470030864799</c:v>
                </c:pt>
                <c:pt idx="6222">
                  <c:v>396.40841107867101</c:v>
                </c:pt>
                <c:pt idx="6223">
                  <c:v>396.47212184869301</c:v>
                </c:pt>
                <c:pt idx="6224">
                  <c:v>396.53583261871501</c:v>
                </c:pt>
                <c:pt idx="6225">
                  <c:v>396.599543388737</c:v>
                </c:pt>
                <c:pt idx="6226">
                  <c:v>396.66325415876003</c:v>
                </c:pt>
                <c:pt idx="6227">
                  <c:v>396.72696492878202</c:v>
                </c:pt>
                <c:pt idx="6228">
                  <c:v>396.79067569880402</c:v>
                </c:pt>
                <c:pt idx="6229">
                  <c:v>396.85438646882699</c:v>
                </c:pt>
                <c:pt idx="6230">
                  <c:v>396.91809723884899</c:v>
                </c:pt>
                <c:pt idx="6231">
                  <c:v>396.98180800887098</c:v>
                </c:pt>
                <c:pt idx="6232">
                  <c:v>397.04551877889298</c:v>
                </c:pt>
                <c:pt idx="6233">
                  <c:v>397.10922954891601</c:v>
                </c:pt>
                <c:pt idx="6234">
                  <c:v>397.172940318938</c:v>
                </c:pt>
                <c:pt idx="6235">
                  <c:v>397.23665108896</c:v>
                </c:pt>
                <c:pt idx="6236">
                  <c:v>397.300361858982</c:v>
                </c:pt>
                <c:pt idx="6237">
                  <c:v>397.36407262900502</c:v>
                </c:pt>
                <c:pt idx="6238">
                  <c:v>397.42778339902702</c:v>
                </c:pt>
                <c:pt idx="6239">
                  <c:v>397.49149416904902</c:v>
                </c:pt>
                <c:pt idx="6240">
                  <c:v>397.55520493907198</c:v>
                </c:pt>
                <c:pt idx="6241">
                  <c:v>397.61891570909398</c:v>
                </c:pt>
                <c:pt idx="6242">
                  <c:v>397.68262647911598</c:v>
                </c:pt>
                <c:pt idx="6243">
                  <c:v>397.74633724913798</c:v>
                </c:pt>
                <c:pt idx="6244">
                  <c:v>397.810048019161</c:v>
                </c:pt>
                <c:pt idx="6245">
                  <c:v>397.873758789183</c:v>
                </c:pt>
                <c:pt idx="6246">
                  <c:v>397.937469559205</c:v>
                </c:pt>
                <c:pt idx="6247">
                  <c:v>398.00118032922802</c:v>
                </c:pt>
                <c:pt idx="6248">
                  <c:v>398.06489109925002</c:v>
                </c:pt>
                <c:pt idx="6249">
                  <c:v>398.12860186927202</c:v>
                </c:pt>
                <c:pt idx="6250">
                  <c:v>398.19231263929402</c:v>
                </c:pt>
                <c:pt idx="6251">
                  <c:v>398.25602340931698</c:v>
                </c:pt>
                <c:pt idx="6252">
                  <c:v>398.31973417933898</c:v>
                </c:pt>
                <c:pt idx="6253">
                  <c:v>398.38344494936098</c:v>
                </c:pt>
                <c:pt idx="6254">
                  <c:v>398.447155719384</c:v>
                </c:pt>
                <c:pt idx="6255">
                  <c:v>398.510866489406</c:v>
                </c:pt>
                <c:pt idx="6256">
                  <c:v>398.574577259428</c:v>
                </c:pt>
                <c:pt idx="6257">
                  <c:v>398.63828802945</c:v>
                </c:pt>
                <c:pt idx="6258">
                  <c:v>398.70199879947302</c:v>
                </c:pt>
                <c:pt idx="6259">
                  <c:v>398.76570956949502</c:v>
                </c:pt>
                <c:pt idx="6260">
                  <c:v>398.82942033951701</c:v>
                </c:pt>
                <c:pt idx="6261">
                  <c:v>398.89313110953998</c:v>
                </c:pt>
                <c:pt idx="6262">
                  <c:v>398.95684187956198</c:v>
                </c:pt>
                <c:pt idx="6263">
                  <c:v>399.02055264958398</c:v>
                </c:pt>
                <c:pt idx="6264">
                  <c:v>399.08426341960597</c:v>
                </c:pt>
                <c:pt idx="6265">
                  <c:v>399.147974189629</c:v>
                </c:pt>
                <c:pt idx="6266">
                  <c:v>399.211684959651</c:v>
                </c:pt>
                <c:pt idx="6267">
                  <c:v>399.27539572967299</c:v>
                </c:pt>
                <c:pt idx="6268">
                  <c:v>399.33910649969602</c:v>
                </c:pt>
                <c:pt idx="6269">
                  <c:v>399.40281726971801</c:v>
                </c:pt>
                <c:pt idx="6270">
                  <c:v>399.46652803974001</c:v>
                </c:pt>
                <c:pt idx="6271">
                  <c:v>399.53023880976201</c:v>
                </c:pt>
                <c:pt idx="6272">
                  <c:v>399.59394957978498</c:v>
                </c:pt>
                <c:pt idx="6273">
                  <c:v>399.65766034980697</c:v>
                </c:pt>
                <c:pt idx="6274">
                  <c:v>399.72137111982897</c:v>
                </c:pt>
                <c:pt idx="6275">
                  <c:v>399.78508188985199</c:v>
                </c:pt>
                <c:pt idx="6276">
                  <c:v>399.84879265987399</c:v>
                </c:pt>
                <c:pt idx="6277">
                  <c:v>399.91250342989599</c:v>
                </c:pt>
                <c:pt idx="6278">
                  <c:v>399.97621419991799</c:v>
                </c:pt>
                <c:pt idx="6279">
                  <c:v>400.03992496994101</c:v>
                </c:pt>
                <c:pt idx="6280">
                  <c:v>400.10363573996301</c:v>
                </c:pt>
                <c:pt idx="6281">
                  <c:v>400.16734650998501</c:v>
                </c:pt>
                <c:pt idx="6282">
                  <c:v>400.23105728000701</c:v>
                </c:pt>
                <c:pt idx="6283">
                  <c:v>400.29476805002997</c:v>
                </c:pt>
                <c:pt idx="6284">
                  <c:v>400.35847882005203</c:v>
                </c:pt>
                <c:pt idx="6285">
                  <c:v>400.42218959007403</c:v>
                </c:pt>
                <c:pt idx="6286">
                  <c:v>400.48590036009699</c:v>
                </c:pt>
                <c:pt idx="6287">
                  <c:v>400.54961113011899</c:v>
                </c:pt>
                <c:pt idx="6288">
                  <c:v>400.61332190014099</c:v>
                </c:pt>
                <c:pt idx="6289">
                  <c:v>400.67703267016299</c:v>
                </c:pt>
                <c:pt idx="6290">
                  <c:v>400.74074344018601</c:v>
                </c:pt>
                <c:pt idx="6291">
                  <c:v>400.80445421020801</c:v>
                </c:pt>
                <c:pt idx="6292">
                  <c:v>400.86816498023001</c:v>
                </c:pt>
                <c:pt idx="6293">
                  <c:v>400.93187575025303</c:v>
                </c:pt>
                <c:pt idx="6294">
                  <c:v>400.99558652027503</c:v>
                </c:pt>
                <c:pt idx="6295">
                  <c:v>401.05929729029702</c:v>
                </c:pt>
                <c:pt idx="6296">
                  <c:v>401.12300806031902</c:v>
                </c:pt>
                <c:pt idx="6297">
                  <c:v>401.18671883034199</c:v>
                </c:pt>
                <c:pt idx="6298">
                  <c:v>401.25042960036399</c:v>
                </c:pt>
                <c:pt idx="6299">
                  <c:v>401.31414037038599</c:v>
                </c:pt>
                <c:pt idx="6300">
                  <c:v>401.37785114040901</c:v>
                </c:pt>
                <c:pt idx="6301">
                  <c:v>401.44156191043101</c:v>
                </c:pt>
                <c:pt idx="6302">
                  <c:v>401.505272680453</c:v>
                </c:pt>
                <c:pt idx="6303">
                  <c:v>401.568983450475</c:v>
                </c:pt>
                <c:pt idx="6304">
                  <c:v>401.63269422049802</c:v>
                </c:pt>
                <c:pt idx="6305">
                  <c:v>401.69640499052002</c:v>
                </c:pt>
                <c:pt idx="6306">
                  <c:v>401.76011576054202</c:v>
                </c:pt>
                <c:pt idx="6307">
                  <c:v>401.82382653056499</c:v>
                </c:pt>
                <c:pt idx="6308">
                  <c:v>401.88753730058698</c:v>
                </c:pt>
                <c:pt idx="6309">
                  <c:v>401.95124807060898</c:v>
                </c:pt>
                <c:pt idx="6310">
                  <c:v>402.01495884063098</c:v>
                </c:pt>
                <c:pt idx="6311">
                  <c:v>402.078669610654</c:v>
                </c:pt>
                <c:pt idx="6312">
                  <c:v>402.142380380676</c:v>
                </c:pt>
                <c:pt idx="6313">
                  <c:v>402.206091150698</c:v>
                </c:pt>
                <c:pt idx="6314">
                  <c:v>402.26980192072102</c:v>
                </c:pt>
                <c:pt idx="6315">
                  <c:v>402.33351269074302</c:v>
                </c:pt>
                <c:pt idx="6316">
                  <c:v>402.39722346076502</c:v>
                </c:pt>
                <c:pt idx="6317">
                  <c:v>402.46093423078702</c:v>
                </c:pt>
                <c:pt idx="6318">
                  <c:v>402.52464500080998</c:v>
                </c:pt>
                <c:pt idx="6319">
                  <c:v>402.58835577083198</c:v>
                </c:pt>
                <c:pt idx="6320">
                  <c:v>402.65206654085398</c:v>
                </c:pt>
                <c:pt idx="6321">
                  <c:v>402.715777310877</c:v>
                </c:pt>
                <c:pt idx="6322">
                  <c:v>402.779488080899</c:v>
                </c:pt>
                <c:pt idx="6323">
                  <c:v>402.843198850921</c:v>
                </c:pt>
                <c:pt idx="6324">
                  <c:v>402.906909620943</c:v>
                </c:pt>
                <c:pt idx="6325">
                  <c:v>402.97062039096602</c:v>
                </c:pt>
                <c:pt idx="6326">
                  <c:v>403.03433116098802</c:v>
                </c:pt>
                <c:pt idx="6327">
                  <c:v>403.09804193101002</c:v>
                </c:pt>
                <c:pt idx="6328">
                  <c:v>403.16175270103201</c:v>
                </c:pt>
                <c:pt idx="6329">
                  <c:v>403.22546347105498</c:v>
                </c:pt>
                <c:pt idx="6330">
                  <c:v>403.28917424107698</c:v>
                </c:pt>
                <c:pt idx="6331">
                  <c:v>403.35288501109898</c:v>
                </c:pt>
                <c:pt idx="6332">
                  <c:v>403.416595781122</c:v>
                </c:pt>
                <c:pt idx="6333">
                  <c:v>403.480306551144</c:v>
                </c:pt>
                <c:pt idx="6334">
                  <c:v>403.544017321166</c:v>
                </c:pt>
                <c:pt idx="6335">
                  <c:v>403.60772809118799</c:v>
                </c:pt>
                <c:pt idx="6336">
                  <c:v>403.67143886121102</c:v>
                </c:pt>
                <c:pt idx="6337">
                  <c:v>403.73514963123301</c:v>
                </c:pt>
                <c:pt idx="6338">
                  <c:v>403.79886040125501</c:v>
                </c:pt>
                <c:pt idx="6339">
                  <c:v>403.86257117127798</c:v>
                </c:pt>
                <c:pt idx="6340">
                  <c:v>403.92628194129998</c:v>
                </c:pt>
                <c:pt idx="6341">
                  <c:v>403.98999271132197</c:v>
                </c:pt>
                <c:pt idx="6342">
                  <c:v>404.05370348134397</c:v>
                </c:pt>
                <c:pt idx="6343">
                  <c:v>404.11741425136699</c:v>
                </c:pt>
                <c:pt idx="6344">
                  <c:v>404.18112502138899</c:v>
                </c:pt>
                <c:pt idx="6345">
                  <c:v>404.24483579141099</c:v>
                </c:pt>
                <c:pt idx="6346">
                  <c:v>404.30854656143401</c:v>
                </c:pt>
                <c:pt idx="6347">
                  <c:v>404.37225733145601</c:v>
                </c:pt>
                <c:pt idx="6348">
                  <c:v>404.43596810147801</c:v>
                </c:pt>
                <c:pt idx="6349">
                  <c:v>404.49967887150001</c:v>
                </c:pt>
                <c:pt idx="6350">
                  <c:v>404.56338964152297</c:v>
                </c:pt>
                <c:pt idx="6351">
                  <c:v>404.62710041154497</c:v>
                </c:pt>
                <c:pt idx="6352">
                  <c:v>404.69081118156703</c:v>
                </c:pt>
                <c:pt idx="6353">
                  <c:v>404.75452195158999</c:v>
                </c:pt>
                <c:pt idx="6354">
                  <c:v>404.81823272161199</c:v>
                </c:pt>
                <c:pt idx="6355">
                  <c:v>404.88194349163399</c:v>
                </c:pt>
                <c:pt idx="6356">
                  <c:v>404.94565426165599</c:v>
                </c:pt>
                <c:pt idx="6357">
                  <c:v>405.00936503167901</c:v>
                </c:pt>
                <c:pt idx="6358">
                  <c:v>405.07307580170101</c:v>
                </c:pt>
                <c:pt idx="6359">
                  <c:v>405.13678657172301</c:v>
                </c:pt>
                <c:pt idx="6360">
                  <c:v>405.20049734174597</c:v>
                </c:pt>
                <c:pt idx="6361">
                  <c:v>405.26420811176803</c:v>
                </c:pt>
                <c:pt idx="6362">
                  <c:v>405.32791888179003</c:v>
                </c:pt>
                <c:pt idx="6363">
                  <c:v>405.39162965181202</c:v>
                </c:pt>
                <c:pt idx="6364">
                  <c:v>405.45534042183499</c:v>
                </c:pt>
                <c:pt idx="6365">
                  <c:v>405.51905119185699</c:v>
                </c:pt>
                <c:pt idx="6366">
                  <c:v>405.58276196187899</c:v>
                </c:pt>
                <c:pt idx="6367">
                  <c:v>405.64647273190201</c:v>
                </c:pt>
                <c:pt idx="6368">
                  <c:v>405.71018350192401</c:v>
                </c:pt>
                <c:pt idx="6369">
                  <c:v>405.77389427194601</c:v>
                </c:pt>
                <c:pt idx="6370">
                  <c:v>405.837605041968</c:v>
                </c:pt>
                <c:pt idx="6371">
                  <c:v>405.90131581199103</c:v>
                </c:pt>
                <c:pt idx="6372">
                  <c:v>405.96502658201302</c:v>
                </c:pt>
                <c:pt idx="6373">
                  <c:v>406.02873735203502</c:v>
                </c:pt>
                <c:pt idx="6374">
                  <c:v>406.09244812205799</c:v>
                </c:pt>
                <c:pt idx="6375">
                  <c:v>406.15615889207999</c:v>
                </c:pt>
                <c:pt idx="6376">
                  <c:v>406.21986966210198</c:v>
                </c:pt>
                <c:pt idx="6377">
                  <c:v>406.28358043212398</c:v>
                </c:pt>
                <c:pt idx="6378">
                  <c:v>406.34729120214701</c:v>
                </c:pt>
                <c:pt idx="6379">
                  <c:v>406.411001972169</c:v>
                </c:pt>
                <c:pt idx="6380">
                  <c:v>406.474712742191</c:v>
                </c:pt>
                <c:pt idx="6381">
                  <c:v>406.538423512213</c:v>
                </c:pt>
                <c:pt idx="6382">
                  <c:v>406.60213428223602</c:v>
                </c:pt>
                <c:pt idx="6383">
                  <c:v>406.66584505225802</c:v>
                </c:pt>
                <c:pt idx="6384">
                  <c:v>406.72955582228002</c:v>
                </c:pt>
                <c:pt idx="6385">
                  <c:v>406.79326659230298</c:v>
                </c:pt>
                <c:pt idx="6386">
                  <c:v>406.85697736232498</c:v>
                </c:pt>
                <c:pt idx="6387">
                  <c:v>406.92068813234698</c:v>
                </c:pt>
                <c:pt idx="6388">
                  <c:v>406.98439890236898</c:v>
                </c:pt>
                <c:pt idx="6389">
                  <c:v>407.048109672392</c:v>
                </c:pt>
                <c:pt idx="6390">
                  <c:v>407.111820442414</c:v>
                </c:pt>
                <c:pt idx="6391">
                  <c:v>407.175531212436</c:v>
                </c:pt>
                <c:pt idx="6392">
                  <c:v>407.23924198245902</c:v>
                </c:pt>
                <c:pt idx="6393">
                  <c:v>407.30295275248102</c:v>
                </c:pt>
                <c:pt idx="6394">
                  <c:v>407.36666352250302</c:v>
                </c:pt>
                <c:pt idx="6395">
                  <c:v>407.43037429252502</c:v>
                </c:pt>
                <c:pt idx="6396">
                  <c:v>407.49408506254798</c:v>
                </c:pt>
                <c:pt idx="6397">
                  <c:v>407.55779583256998</c:v>
                </c:pt>
                <c:pt idx="6398">
                  <c:v>407.62150660259198</c:v>
                </c:pt>
                <c:pt idx="6399">
                  <c:v>407.685217372615</c:v>
                </c:pt>
                <c:pt idx="6400">
                  <c:v>407.748928142637</c:v>
                </c:pt>
                <c:pt idx="6401">
                  <c:v>407.812638912659</c:v>
                </c:pt>
                <c:pt idx="6402">
                  <c:v>407.876349682681</c:v>
                </c:pt>
                <c:pt idx="6403">
                  <c:v>407.94006045270402</c:v>
                </c:pt>
                <c:pt idx="6404">
                  <c:v>408.00377122272602</c:v>
                </c:pt>
                <c:pt idx="6405">
                  <c:v>408.06748199274801</c:v>
                </c:pt>
                <c:pt idx="6406">
                  <c:v>408.13119276277098</c:v>
                </c:pt>
                <c:pt idx="6407">
                  <c:v>408.19490353279298</c:v>
                </c:pt>
                <c:pt idx="6408">
                  <c:v>408.25861430281498</c:v>
                </c:pt>
                <c:pt idx="6409">
                  <c:v>408.32232507283697</c:v>
                </c:pt>
                <c:pt idx="6410">
                  <c:v>408.38603584286</c:v>
                </c:pt>
                <c:pt idx="6411">
                  <c:v>408.449746612882</c:v>
                </c:pt>
                <c:pt idx="6412">
                  <c:v>408.51345738290399</c:v>
                </c:pt>
                <c:pt idx="6413">
                  <c:v>408.57716815292702</c:v>
                </c:pt>
                <c:pt idx="6414">
                  <c:v>408.64087892294901</c:v>
                </c:pt>
                <c:pt idx="6415">
                  <c:v>408.70458969297101</c:v>
                </c:pt>
                <c:pt idx="6416">
                  <c:v>408.76830046299301</c:v>
                </c:pt>
                <c:pt idx="6417">
                  <c:v>408.83201123301598</c:v>
                </c:pt>
                <c:pt idx="6418">
                  <c:v>408.89572200303797</c:v>
                </c:pt>
                <c:pt idx="6419">
                  <c:v>408.95943277305997</c:v>
                </c:pt>
                <c:pt idx="6420">
                  <c:v>409.02314354308299</c:v>
                </c:pt>
                <c:pt idx="6421">
                  <c:v>409.08685431310499</c:v>
                </c:pt>
                <c:pt idx="6422">
                  <c:v>409.15056508312699</c:v>
                </c:pt>
                <c:pt idx="6423">
                  <c:v>409.21427585314899</c:v>
                </c:pt>
                <c:pt idx="6424">
                  <c:v>409.27798662317201</c:v>
                </c:pt>
                <c:pt idx="6425">
                  <c:v>409.34169739319401</c:v>
                </c:pt>
                <c:pt idx="6426">
                  <c:v>409.40540816321601</c:v>
                </c:pt>
                <c:pt idx="6427">
                  <c:v>409.46911893323801</c:v>
                </c:pt>
                <c:pt idx="6428">
                  <c:v>409.53282970326097</c:v>
                </c:pt>
                <c:pt idx="6429">
                  <c:v>409.59654047328303</c:v>
                </c:pt>
                <c:pt idx="6430">
                  <c:v>409.66025124330503</c:v>
                </c:pt>
                <c:pt idx="6431">
                  <c:v>409.72396201332799</c:v>
                </c:pt>
                <c:pt idx="6432">
                  <c:v>409.78767278334999</c:v>
                </c:pt>
                <c:pt idx="6433">
                  <c:v>409.85138355337199</c:v>
                </c:pt>
                <c:pt idx="6434">
                  <c:v>409.91509432339399</c:v>
                </c:pt>
                <c:pt idx="6435">
                  <c:v>409.97880509341701</c:v>
                </c:pt>
                <c:pt idx="6436">
                  <c:v>410.04251586343901</c:v>
                </c:pt>
                <c:pt idx="6437">
                  <c:v>410.10622663346101</c:v>
                </c:pt>
                <c:pt idx="6438">
                  <c:v>410.16993740348403</c:v>
                </c:pt>
                <c:pt idx="6439">
                  <c:v>410.23364817350603</c:v>
                </c:pt>
                <c:pt idx="6440">
                  <c:v>410.29735894352802</c:v>
                </c:pt>
                <c:pt idx="6441">
                  <c:v>410.36106971355002</c:v>
                </c:pt>
                <c:pt idx="6442">
                  <c:v>410.42478048357299</c:v>
                </c:pt>
                <c:pt idx="6443">
                  <c:v>410.48849125359499</c:v>
                </c:pt>
                <c:pt idx="6444">
                  <c:v>410.55220202361699</c:v>
                </c:pt>
                <c:pt idx="6445">
                  <c:v>410.61591279364001</c:v>
                </c:pt>
                <c:pt idx="6446">
                  <c:v>410.67962356366201</c:v>
                </c:pt>
                <c:pt idx="6447">
                  <c:v>410.743334333684</c:v>
                </c:pt>
                <c:pt idx="6448">
                  <c:v>410.807045103706</c:v>
                </c:pt>
                <c:pt idx="6449">
                  <c:v>410.87075587372902</c:v>
                </c:pt>
                <c:pt idx="6450">
                  <c:v>410.93446664375102</c:v>
                </c:pt>
                <c:pt idx="6451">
                  <c:v>410.99817741377302</c:v>
                </c:pt>
                <c:pt idx="6452">
                  <c:v>411.06188818379599</c:v>
                </c:pt>
                <c:pt idx="6453">
                  <c:v>411.12559895381798</c:v>
                </c:pt>
                <c:pt idx="6454">
                  <c:v>411.18930972383998</c:v>
                </c:pt>
                <c:pt idx="6455">
                  <c:v>411.25302049386198</c:v>
                </c:pt>
                <c:pt idx="6456">
                  <c:v>411.316731263885</c:v>
                </c:pt>
                <c:pt idx="6457">
                  <c:v>411.380442033907</c:v>
                </c:pt>
                <c:pt idx="6458">
                  <c:v>411.444152803929</c:v>
                </c:pt>
                <c:pt idx="6459">
                  <c:v>411.50786357395202</c:v>
                </c:pt>
                <c:pt idx="6460">
                  <c:v>411.57157434397402</c:v>
                </c:pt>
                <c:pt idx="6461">
                  <c:v>411.63528511399602</c:v>
                </c:pt>
                <c:pt idx="6462">
                  <c:v>411.69899588401802</c:v>
                </c:pt>
                <c:pt idx="6463">
                  <c:v>411.76270665404098</c:v>
                </c:pt>
                <c:pt idx="6464">
                  <c:v>411.82641742406298</c:v>
                </c:pt>
                <c:pt idx="6465">
                  <c:v>411.89012819408498</c:v>
                </c:pt>
                <c:pt idx="6466">
                  <c:v>411.953838964108</c:v>
                </c:pt>
                <c:pt idx="6467">
                  <c:v>412.01754973413</c:v>
                </c:pt>
                <c:pt idx="6468">
                  <c:v>412.081260504152</c:v>
                </c:pt>
                <c:pt idx="6469">
                  <c:v>412.144971274174</c:v>
                </c:pt>
                <c:pt idx="6470">
                  <c:v>412.20868204419702</c:v>
                </c:pt>
                <c:pt idx="6471">
                  <c:v>412.27239281421902</c:v>
                </c:pt>
                <c:pt idx="6472">
                  <c:v>412.33610358424102</c:v>
                </c:pt>
                <c:pt idx="6473">
                  <c:v>412.39981435426301</c:v>
                </c:pt>
                <c:pt idx="6474">
                  <c:v>412.46352512428598</c:v>
                </c:pt>
                <c:pt idx="6475">
                  <c:v>412.52723589430798</c:v>
                </c:pt>
                <c:pt idx="6476">
                  <c:v>412.59094666432998</c:v>
                </c:pt>
                <c:pt idx="6477">
                  <c:v>412.654657434353</c:v>
                </c:pt>
                <c:pt idx="6478">
                  <c:v>412.718368204375</c:v>
                </c:pt>
                <c:pt idx="6479">
                  <c:v>412.782078974397</c:v>
                </c:pt>
                <c:pt idx="6480">
                  <c:v>412.84578974441899</c:v>
                </c:pt>
                <c:pt idx="6481">
                  <c:v>412.90950051444202</c:v>
                </c:pt>
                <c:pt idx="6482">
                  <c:v>412.97321128446401</c:v>
                </c:pt>
                <c:pt idx="6483">
                  <c:v>413.03692205448601</c:v>
                </c:pt>
                <c:pt idx="6484">
                  <c:v>413.10063282450898</c:v>
                </c:pt>
                <c:pt idx="6485">
                  <c:v>413.16434359453098</c:v>
                </c:pt>
                <c:pt idx="6486">
                  <c:v>413.22805436455297</c:v>
                </c:pt>
                <c:pt idx="6487">
                  <c:v>413.29176513457497</c:v>
                </c:pt>
                <c:pt idx="6488">
                  <c:v>413.35547590459799</c:v>
                </c:pt>
                <c:pt idx="6489">
                  <c:v>413.41918667461999</c:v>
                </c:pt>
                <c:pt idx="6490">
                  <c:v>413.48289744464199</c:v>
                </c:pt>
                <c:pt idx="6491">
                  <c:v>413.54660821466501</c:v>
                </c:pt>
                <c:pt idx="6492">
                  <c:v>413.61031898468701</c:v>
                </c:pt>
                <c:pt idx="6493">
                  <c:v>413.67402975470901</c:v>
                </c:pt>
                <c:pt idx="6494">
                  <c:v>413.73774052473101</c:v>
                </c:pt>
                <c:pt idx="6495">
                  <c:v>413.80145129475397</c:v>
                </c:pt>
                <c:pt idx="6496">
                  <c:v>413.86516206477597</c:v>
                </c:pt>
                <c:pt idx="6497">
                  <c:v>413.92887283479803</c:v>
                </c:pt>
                <c:pt idx="6498">
                  <c:v>413.99258360482099</c:v>
                </c:pt>
                <c:pt idx="6499">
                  <c:v>414.05629437484299</c:v>
                </c:pt>
                <c:pt idx="6500">
                  <c:v>414.12000514486499</c:v>
                </c:pt>
                <c:pt idx="6501">
                  <c:v>414.18371591488699</c:v>
                </c:pt>
                <c:pt idx="6502">
                  <c:v>414.24742668491001</c:v>
                </c:pt>
                <c:pt idx="6503">
                  <c:v>414.31113745493201</c:v>
                </c:pt>
                <c:pt idx="6504">
                  <c:v>414.37484822495401</c:v>
                </c:pt>
                <c:pt idx="6505">
                  <c:v>414.43855899497697</c:v>
                </c:pt>
                <c:pt idx="6506">
                  <c:v>414.50226976499903</c:v>
                </c:pt>
                <c:pt idx="6507">
                  <c:v>414.56598053502103</c:v>
                </c:pt>
                <c:pt idx="6508">
                  <c:v>414.62969130504302</c:v>
                </c:pt>
                <c:pt idx="6509">
                  <c:v>414.69340207506599</c:v>
                </c:pt>
                <c:pt idx="6510">
                  <c:v>414.75711284508799</c:v>
                </c:pt>
                <c:pt idx="6511">
                  <c:v>414.82082361510999</c:v>
                </c:pt>
                <c:pt idx="6512">
                  <c:v>414.88453438513301</c:v>
                </c:pt>
                <c:pt idx="6513">
                  <c:v>414.94824515515501</c:v>
                </c:pt>
                <c:pt idx="6514">
                  <c:v>415.01195592517701</c:v>
                </c:pt>
                <c:pt idx="6515">
                  <c:v>415.075666695199</c:v>
                </c:pt>
                <c:pt idx="6516">
                  <c:v>415.13937746522203</c:v>
                </c:pt>
                <c:pt idx="6517">
                  <c:v>415.20308823524402</c:v>
                </c:pt>
                <c:pt idx="6518">
                  <c:v>415.26679900526602</c:v>
                </c:pt>
                <c:pt idx="6519">
                  <c:v>415.33050977528899</c:v>
                </c:pt>
                <c:pt idx="6520">
                  <c:v>415.39422054531099</c:v>
                </c:pt>
                <c:pt idx="6521">
                  <c:v>415.45793131533298</c:v>
                </c:pt>
                <c:pt idx="6522">
                  <c:v>415.52164208535498</c:v>
                </c:pt>
                <c:pt idx="6523">
                  <c:v>415.58535285537801</c:v>
                </c:pt>
                <c:pt idx="6524">
                  <c:v>415.6490636254</c:v>
                </c:pt>
                <c:pt idx="6525">
                  <c:v>415.712774395422</c:v>
                </c:pt>
                <c:pt idx="6526">
                  <c:v>415.776485165444</c:v>
                </c:pt>
                <c:pt idx="6527">
                  <c:v>415.84019593546702</c:v>
                </c:pt>
                <c:pt idx="6528">
                  <c:v>415.90390670548902</c:v>
                </c:pt>
                <c:pt idx="6529">
                  <c:v>415.96761747551102</c:v>
                </c:pt>
                <c:pt idx="6530">
                  <c:v>416.03132824553398</c:v>
                </c:pt>
                <c:pt idx="6531">
                  <c:v>416.09503901555598</c:v>
                </c:pt>
                <c:pt idx="6532">
                  <c:v>416.15874978557798</c:v>
                </c:pt>
                <c:pt idx="6533">
                  <c:v>416.22246055559998</c:v>
                </c:pt>
                <c:pt idx="6534">
                  <c:v>416.286171325623</c:v>
                </c:pt>
                <c:pt idx="6535">
                  <c:v>416.349882095645</c:v>
                </c:pt>
                <c:pt idx="6536">
                  <c:v>416.413592865667</c:v>
                </c:pt>
                <c:pt idx="6537">
                  <c:v>416.47730363569002</c:v>
                </c:pt>
                <c:pt idx="6538">
                  <c:v>416.54101440571202</c:v>
                </c:pt>
                <c:pt idx="6539">
                  <c:v>416.60472517573402</c:v>
                </c:pt>
                <c:pt idx="6540">
                  <c:v>416.66843594575602</c:v>
                </c:pt>
                <c:pt idx="6541">
                  <c:v>416.73214671577898</c:v>
                </c:pt>
                <c:pt idx="6542">
                  <c:v>416.79585748580098</c:v>
                </c:pt>
                <c:pt idx="6543">
                  <c:v>416.85956825582298</c:v>
                </c:pt>
                <c:pt idx="6544">
                  <c:v>416.923279025846</c:v>
                </c:pt>
                <c:pt idx="6545">
                  <c:v>416.986989795868</c:v>
                </c:pt>
                <c:pt idx="6546">
                  <c:v>417.05070056589</c:v>
                </c:pt>
                <c:pt idx="6547">
                  <c:v>417.114411335912</c:v>
                </c:pt>
                <c:pt idx="6548">
                  <c:v>417.17812210593502</c:v>
                </c:pt>
                <c:pt idx="6549">
                  <c:v>417.24183287595702</c:v>
                </c:pt>
                <c:pt idx="6550">
                  <c:v>417.30554364597901</c:v>
                </c:pt>
                <c:pt idx="6551">
                  <c:v>417.36925441600198</c:v>
                </c:pt>
                <c:pt idx="6552">
                  <c:v>417.43296518602398</c:v>
                </c:pt>
                <c:pt idx="6553">
                  <c:v>417.49667595604598</c:v>
                </c:pt>
                <c:pt idx="6554">
                  <c:v>417.56038672606797</c:v>
                </c:pt>
                <c:pt idx="6555">
                  <c:v>417.624097496091</c:v>
                </c:pt>
                <c:pt idx="6556">
                  <c:v>417.687808266113</c:v>
                </c:pt>
                <c:pt idx="6557">
                  <c:v>417.75151903613499</c:v>
                </c:pt>
                <c:pt idx="6558">
                  <c:v>417.81522980615802</c:v>
                </c:pt>
                <c:pt idx="6559">
                  <c:v>417.87894057618001</c:v>
                </c:pt>
                <c:pt idx="6560">
                  <c:v>417.94265134620201</c:v>
                </c:pt>
                <c:pt idx="6561">
                  <c:v>418.00636211622401</c:v>
                </c:pt>
                <c:pt idx="6562">
                  <c:v>418.07007288624698</c:v>
                </c:pt>
                <c:pt idx="6563">
                  <c:v>418.13378365626897</c:v>
                </c:pt>
                <c:pt idx="6564">
                  <c:v>418.19749442629097</c:v>
                </c:pt>
                <c:pt idx="6565">
                  <c:v>418.26120519631399</c:v>
                </c:pt>
                <c:pt idx="6566">
                  <c:v>418.32491596633599</c:v>
                </c:pt>
                <c:pt idx="6567">
                  <c:v>418.38862673635799</c:v>
                </c:pt>
                <c:pt idx="6568">
                  <c:v>418.45233750637999</c:v>
                </c:pt>
                <c:pt idx="6569">
                  <c:v>418.51604827640301</c:v>
                </c:pt>
                <c:pt idx="6570">
                  <c:v>418.57975904642501</c:v>
                </c:pt>
                <c:pt idx="6571">
                  <c:v>418.64346981644701</c:v>
                </c:pt>
                <c:pt idx="6572">
                  <c:v>418.70718058646901</c:v>
                </c:pt>
                <c:pt idx="6573">
                  <c:v>418.77089135649197</c:v>
                </c:pt>
                <c:pt idx="6574">
                  <c:v>418.83460212651403</c:v>
                </c:pt>
                <c:pt idx="6575">
                  <c:v>418.89831289653603</c:v>
                </c:pt>
                <c:pt idx="6576">
                  <c:v>418.96202366655899</c:v>
                </c:pt>
                <c:pt idx="6577">
                  <c:v>419.02573443658099</c:v>
                </c:pt>
                <c:pt idx="6578">
                  <c:v>419.08944520660299</c:v>
                </c:pt>
                <c:pt idx="6579">
                  <c:v>419.15315597662499</c:v>
                </c:pt>
                <c:pt idx="6580">
                  <c:v>419.21686674664801</c:v>
                </c:pt>
                <c:pt idx="6581">
                  <c:v>419.28057751667001</c:v>
                </c:pt>
                <c:pt idx="6582">
                  <c:v>419.34428828669201</c:v>
                </c:pt>
                <c:pt idx="6583">
                  <c:v>419.40799905671503</c:v>
                </c:pt>
                <c:pt idx="6584">
                  <c:v>419.47170982673703</c:v>
                </c:pt>
                <c:pt idx="6585">
                  <c:v>419.53542059675902</c:v>
                </c:pt>
                <c:pt idx="6586">
                  <c:v>419.59913136678102</c:v>
                </c:pt>
                <c:pt idx="6587">
                  <c:v>419.66284213680399</c:v>
                </c:pt>
                <c:pt idx="6588">
                  <c:v>419.72655290682599</c:v>
                </c:pt>
                <c:pt idx="6589">
                  <c:v>419.79026367684799</c:v>
                </c:pt>
                <c:pt idx="6590">
                  <c:v>419.85397444687101</c:v>
                </c:pt>
                <c:pt idx="6591">
                  <c:v>419.91768521689301</c:v>
                </c:pt>
                <c:pt idx="6592">
                  <c:v>419.981395986915</c:v>
                </c:pt>
                <c:pt idx="6593">
                  <c:v>420.045106756937</c:v>
                </c:pt>
                <c:pt idx="6594">
                  <c:v>420.10881752696002</c:v>
                </c:pt>
                <c:pt idx="6595">
                  <c:v>420.17252829698202</c:v>
                </c:pt>
                <c:pt idx="6596">
                  <c:v>420.23623906700402</c:v>
                </c:pt>
                <c:pt idx="6597">
                  <c:v>420.29994983702699</c:v>
                </c:pt>
                <c:pt idx="6598">
                  <c:v>420.36366060704898</c:v>
                </c:pt>
                <c:pt idx="6599">
                  <c:v>420.42737137707098</c:v>
                </c:pt>
                <c:pt idx="6600">
                  <c:v>420.49108214709298</c:v>
                </c:pt>
                <c:pt idx="6601">
                  <c:v>420.554792917116</c:v>
                </c:pt>
                <c:pt idx="6602">
                  <c:v>420.618503687138</c:v>
                </c:pt>
                <c:pt idx="6603">
                  <c:v>420.68221445716</c:v>
                </c:pt>
                <c:pt idx="6604">
                  <c:v>420.74592522718302</c:v>
                </c:pt>
                <c:pt idx="6605">
                  <c:v>420.80963599720502</c:v>
                </c:pt>
                <c:pt idx="6606">
                  <c:v>420.87334676722702</c:v>
                </c:pt>
                <c:pt idx="6607">
                  <c:v>420.93705753724902</c:v>
                </c:pt>
                <c:pt idx="6608">
                  <c:v>421.00076830727198</c:v>
                </c:pt>
                <c:pt idx="6609">
                  <c:v>421.06447907729398</c:v>
                </c:pt>
                <c:pt idx="6610">
                  <c:v>421.12818984731598</c:v>
                </c:pt>
                <c:pt idx="6611">
                  <c:v>421.191900617339</c:v>
                </c:pt>
                <c:pt idx="6612">
                  <c:v>421.255611387361</c:v>
                </c:pt>
                <c:pt idx="6613">
                  <c:v>421.319322157383</c:v>
                </c:pt>
                <c:pt idx="6614">
                  <c:v>421.383032927405</c:v>
                </c:pt>
                <c:pt idx="6615">
                  <c:v>421.44674369742802</c:v>
                </c:pt>
                <c:pt idx="6616">
                  <c:v>421.51045446745002</c:v>
                </c:pt>
                <c:pt idx="6617">
                  <c:v>421.57416523747202</c:v>
                </c:pt>
                <c:pt idx="6618">
                  <c:v>421.63787600749401</c:v>
                </c:pt>
                <c:pt idx="6619">
                  <c:v>421.70158677751698</c:v>
                </c:pt>
                <c:pt idx="6620">
                  <c:v>421.76529754753898</c:v>
                </c:pt>
                <c:pt idx="6621">
                  <c:v>421.82900831756098</c:v>
                </c:pt>
                <c:pt idx="6622">
                  <c:v>421.892719087584</c:v>
                </c:pt>
                <c:pt idx="6623">
                  <c:v>421.956429857606</c:v>
                </c:pt>
                <c:pt idx="6624">
                  <c:v>422.020140627628</c:v>
                </c:pt>
                <c:pt idx="6625">
                  <c:v>422.08385139764999</c:v>
                </c:pt>
                <c:pt idx="6626">
                  <c:v>422.14756216767302</c:v>
                </c:pt>
                <c:pt idx="6627">
                  <c:v>422.21127293769501</c:v>
                </c:pt>
                <c:pt idx="6628">
                  <c:v>422.27498370771701</c:v>
                </c:pt>
                <c:pt idx="6629">
                  <c:v>422.33869447773998</c:v>
                </c:pt>
                <c:pt idx="6630">
                  <c:v>422.40240524776198</c:v>
                </c:pt>
                <c:pt idx="6631">
                  <c:v>422.46611601778397</c:v>
                </c:pt>
                <c:pt idx="6632">
                  <c:v>422.52982678780597</c:v>
                </c:pt>
                <c:pt idx="6633">
                  <c:v>422.59353755782899</c:v>
                </c:pt>
                <c:pt idx="6634">
                  <c:v>422.65724832785099</c:v>
                </c:pt>
                <c:pt idx="6635">
                  <c:v>422.72095909787299</c:v>
                </c:pt>
                <c:pt idx="6636">
                  <c:v>422.78466986789601</c:v>
                </c:pt>
                <c:pt idx="6637">
                  <c:v>422.84838063791801</c:v>
                </c:pt>
                <c:pt idx="6638">
                  <c:v>422.91209140794001</c:v>
                </c:pt>
                <c:pt idx="6639">
                  <c:v>422.97580217796201</c:v>
                </c:pt>
                <c:pt idx="6640">
                  <c:v>423.03951294798497</c:v>
                </c:pt>
                <c:pt idx="6641">
                  <c:v>423.10322371800697</c:v>
                </c:pt>
                <c:pt idx="6642">
                  <c:v>423.16693448802903</c:v>
                </c:pt>
                <c:pt idx="6643">
                  <c:v>423.23064525805199</c:v>
                </c:pt>
                <c:pt idx="6644">
                  <c:v>423.29435602807399</c:v>
                </c:pt>
                <c:pt idx="6645">
                  <c:v>423.35806679809599</c:v>
                </c:pt>
                <c:pt idx="6646">
                  <c:v>423.42177756811799</c:v>
                </c:pt>
                <c:pt idx="6647">
                  <c:v>423.48548833814101</c:v>
                </c:pt>
                <c:pt idx="6648">
                  <c:v>423.54919910816301</c:v>
                </c:pt>
                <c:pt idx="6649">
                  <c:v>423.61290987818501</c:v>
                </c:pt>
                <c:pt idx="6650">
                  <c:v>423.67662064820797</c:v>
                </c:pt>
                <c:pt idx="6651">
                  <c:v>423.74033141823003</c:v>
                </c:pt>
                <c:pt idx="6652">
                  <c:v>423.80404218825203</c:v>
                </c:pt>
                <c:pt idx="6653">
                  <c:v>423.86775295827402</c:v>
                </c:pt>
                <c:pt idx="6654">
                  <c:v>423.93146372829699</c:v>
                </c:pt>
                <c:pt idx="6655">
                  <c:v>423.99517449831899</c:v>
                </c:pt>
                <c:pt idx="6656">
                  <c:v>424.05888526834099</c:v>
                </c:pt>
                <c:pt idx="6657">
                  <c:v>424.12259603836401</c:v>
                </c:pt>
                <c:pt idx="6658">
                  <c:v>424.18630680838601</c:v>
                </c:pt>
                <c:pt idx="6659">
                  <c:v>424.25001757840801</c:v>
                </c:pt>
                <c:pt idx="6660">
                  <c:v>424.31372834843</c:v>
                </c:pt>
                <c:pt idx="6661">
                  <c:v>424.37743911845303</c:v>
                </c:pt>
                <c:pt idx="6662">
                  <c:v>424.44114988847502</c:v>
                </c:pt>
                <c:pt idx="6663">
                  <c:v>424.50486065849702</c:v>
                </c:pt>
                <c:pt idx="6664">
                  <c:v>424.56857142851999</c:v>
                </c:pt>
                <c:pt idx="6665">
                  <c:v>424.63228219854199</c:v>
                </c:pt>
                <c:pt idx="6666">
                  <c:v>424.69599296856398</c:v>
                </c:pt>
                <c:pt idx="6667">
                  <c:v>424.75970373858598</c:v>
                </c:pt>
                <c:pt idx="6668">
                  <c:v>424.82341450860901</c:v>
                </c:pt>
                <c:pt idx="6669">
                  <c:v>424.887125278631</c:v>
                </c:pt>
                <c:pt idx="6670">
                  <c:v>424.950836048653</c:v>
                </c:pt>
                <c:pt idx="6671">
                  <c:v>425.014546818675</c:v>
                </c:pt>
                <c:pt idx="6672">
                  <c:v>425.07825758869802</c:v>
                </c:pt>
                <c:pt idx="6673">
                  <c:v>425.14196835872002</c:v>
                </c:pt>
                <c:pt idx="6674">
                  <c:v>425.20567912874202</c:v>
                </c:pt>
                <c:pt idx="6675">
                  <c:v>425.26938989876498</c:v>
                </c:pt>
                <c:pt idx="6676">
                  <c:v>425.33310066878698</c:v>
                </c:pt>
                <c:pt idx="6677">
                  <c:v>425.39681143880898</c:v>
                </c:pt>
                <c:pt idx="6678">
                  <c:v>425.46052220883098</c:v>
                </c:pt>
                <c:pt idx="6679">
                  <c:v>425.524232978854</c:v>
                </c:pt>
                <c:pt idx="6680">
                  <c:v>425.587943748876</c:v>
                </c:pt>
                <c:pt idx="6681">
                  <c:v>425.651654518898</c:v>
                </c:pt>
                <c:pt idx="6682">
                  <c:v>425.71536528892102</c:v>
                </c:pt>
                <c:pt idx="6683">
                  <c:v>425.77907605894302</c:v>
                </c:pt>
                <c:pt idx="6684">
                  <c:v>425.84278682896502</c:v>
                </c:pt>
                <c:pt idx="6685">
                  <c:v>425.90649759898702</c:v>
                </c:pt>
                <c:pt idx="6686">
                  <c:v>425.97020836900998</c:v>
                </c:pt>
                <c:pt idx="6687">
                  <c:v>426.03391913903198</c:v>
                </c:pt>
                <c:pt idx="6688">
                  <c:v>426.09762990905398</c:v>
                </c:pt>
                <c:pt idx="6689">
                  <c:v>426.161340679077</c:v>
                </c:pt>
                <c:pt idx="6690">
                  <c:v>426.225051449099</c:v>
                </c:pt>
                <c:pt idx="6691">
                  <c:v>426.288762219121</c:v>
                </c:pt>
                <c:pt idx="6692">
                  <c:v>426.352472989143</c:v>
                </c:pt>
                <c:pt idx="6693">
                  <c:v>426.41618375916602</c:v>
                </c:pt>
                <c:pt idx="6694">
                  <c:v>426.47989452918802</c:v>
                </c:pt>
                <c:pt idx="6695">
                  <c:v>426.54360529921001</c:v>
                </c:pt>
                <c:pt idx="6696">
                  <c:v>426.60731606923298</c:v>
                </c:pt>
                <c:pt idx="6697">
                  <c:v>426.67102683925498</c:v>
                </c:pt>
                <c:pt idx="6698">
                  <c:v>426.73473760927698</c:v>
                </c:pt>
                <c:pt idx="6699">
                  <c:v>426.79844837929897</c:v>
                </c:pt>
                <c:pt idx="6700">
                  <c:v>426.862159149322</c:v>
                </c:pt>
                <c:pt idx="6701">
                  <c:v>426.925869919344</c:v>
                </c:pt>
                <c:pt idx="6702">
                  <c:v>426.98958068936599</c:v>
                </c:pt>
                <c:pt idx="6703">
                  <c:v>427.05329145938902</c:v>
                </c:pt>
                <c:pt idx="6704">
                  <c:v>427.11700222941101</c:v>
                </c:pt>
                <c:pt idx="6705">
                  <c:v>427.18071299943301</c:v>
                </c:pt>
                <c:pt idx="6706">
                  <c:v>427.24442376945501</c:v>
                </c:pt>
                <c:pt idx="6707">
                  <c:v>427.30813453947798</c:v>
                </c:pt>
                <c:pt idx="6708">
                  <c:v>427.37184530949997</c:v>
                </c:pt>
                <c:pt idx="6709">
                  <c:v>427.43555607952197</c:v>
                </c:pt>
                <c:pt idx="6710">
                  <c:v>427.49926684954499</c:v>
                </c:pt>
                <c:pt idx="6711">
                  <c:v>427.56297761956699</c:v>
                </c:pt>
                <c:pt idx="6712">
                  <c:v>427.62668838958899</c:v>
                </c:pt>
                <c:pt idx="6713">
                  <c:v>427.69039915961099</c:v>
                </c:pt>
                <c:pt idx="6714">
                  <c:v>427.75410992963401</c:v>
                </c:pt>
                <c:pt idx="6715">
                  <c:v>427.81782069965601</c:v>
                </c:pt>
                <c:pt idx="6716">
                  <c:v>427.88153146967801</c:v>
                </c:pt>
                <c:pt idx="6717">
                  <c:v>427.94524223970001</c:v>
                </c:pt>
                <c:pt idx="6718">
                  <c:v>428.00895300972297</c:v>
                </c:pt>
                <c:pt idx="6719">
                  <c:v>428.07266377974503</c:v>
                </c:pt>
                <c:pt idx="6720">
                  <c:v>428.13637454976703</c:v>
                </c:pt>
                <c:pt idx="6721">
                  <c:v>428.20008531978999</c:v>
                </c:pt>
                <c:pt idx="6722">
                  <c:v>428.26379608981199</c:v>
                </c:pt>
                <c:pt idx="6723">
                  <c:v>428.32750685983399</c:v>
                </c:pt>
                <c:pt idx="6724">
                  <c:v>428.39121762985599</c:v>
                </c:pt>
                <c:pt idx="6725">
                  <c:v>428.45492839987901</c:v>
                </c:pt>
                <c:pt idx="6726">
                  <c:v>428.51863916990101</c:v>
                </c:pt>
                <c:pt idx="6727">
                  <c:v>428.58234993992301</c:v>
                </c:pt>
                <c:pt idx="6728">
                  <c:v>428.64606070994603</c:v>
                </c:pt>
                <c:pt idx="6729">
                  <c:v>428.70977147996803</c:v>
                </c:pt>
                <c:pt idx="6730">
                  <c:v>428.77348224999002</c:v>
                </c:pt>
                <c:pt idx="6731">
                  <c:v>428.83719302001202</c:v>
                </c:pt>
                <c:pt idx="6732">
                  <c:v>428.90090379003499</c:v>
                </c:pt>
                <c:pt idx="6733">
                  <c:v>428.96461456005699</c:v>
                </c:pt>
                <c:pt idx="6734">
                  <c:v>429.02832533007899</c:v>
                </c:pt>
                <c:pt idx="6735">
                  <c:v>429.09203610010201</c:v>
                </c:pt>
                <c:pt idx="6736">
                  <c:v>429.15574687012401</c:v>
                </c:pt>
                <c:pt idx="6737">
                  <c:v>429.219457640146</c:v>
                </c:pt>
                <c:pt idx="6738">
                  <c:v>429.283168410168</c:v>
                </c:pt>
                <c:pt idx="6739">
                  <c:v>429.34687918019102</c:v>
                </c:pt>
                <c:pt idx="6740">
                  <c:v>429.41058995021302</c:v>
                </c:pt>
                <c:pt idx="6741">
                  <c:v>429.47430072023502</c:v>
                </c:pt>
                <c:pt idx="6742">
                  <c:v>429.53801149025799</c:v>
                </c:pt>
                <c:pt idx="6743">
                  <c:v>429.60172226027998</c:v>
                </c:pt>
                <c:pt idx="6744">
                  <c:v>429.66543303030198</c:v>
                </c:pt>
                <c:pt idx="6745">
                  <c:v>429.72914380032398</c:v>
                </c:pt>
                <c:pt idx="6746">
                  <c:v>429.792854570347</c:v>
                </c:pt>
                <c:pt idx="6747">
                  <c:v>429.856565340369</c:v>
                </c:pt>
                <c:pt idx="6748">
                  <c:v>429.920276110391</c:v>
                </c:pt>
                <c:pt idx="6749">
                  <c:v>429.98398688041402</c:v>
                </c:pt>
                <c:pt idx="6750">
                  <c:v>430.04769765043602</c:v>
                </c:pt>
                <c:pt idx="6751">
                  <c:v>430.11140842045802</c:v>
                </c:pt>
                <c:pt idx="6752">
                  <c:v>430.17511919048002</c:v>
                </c:pt>
                <c:pt idx="6753">
                  <c:v>430.23882996050298</c:v>
                </c:pt>
                <c:pt idx="6754">
                  <c:v>430.30254073052498</c:v>
                </c:pt>
                <c:pt idx="6755">
                  <c:v>430.36625150054698</c:v>
                </c:pt>
                <c:pt idx="6756">
                  <c:v>430.42996227057</c:v>
                </c:pt>
                <c:pt idx="6757">
                  <c:v>430.493673040592</c:v>
                </c:pt>
                <c:pt idx="6758">
                  <c:v>430.557383810614</c:v>
                </c:pt>
                <c:pt idx="6759">
                  <c:v>430.621094580636</c:v>
                </c:pt>
                <c:pt idx="6760">
                  <c:v>430.68480535065902</c:v>
                </c:pt>
                <c:pt idx="6761">
                  <c:v>430.74851612068102</c:v>
                </c:pt>
                <c:pt idx="6762">
                  <c:v>430.81222689070302</c:v>
                </c:pt>
                <c:pt idx="6763">
                  <c:v>430.87593766072501</c:v>
                </c:pt>
                <c:pt idx="6764">
                  <c:v>430.93964843074798</c:v>
                </c:pt>
                <c:pt idx="6765">
                  <c:v>431.00335920076998</c:v>
                </c:pt>
                <c:pt idx="6766">
                  <c:v>431.06706997079198</c:v>
                </c:pt>
                <c:pt idx="6767">
                  <c:v>431.130780740815</c:v>
                </c:pt>
                <c:pt idx="6768">
                  <c:v>431.194491510837</c:v>
                </c:pt>
                <c:pt idx="6769">
                  <c:v>431.258202280859</c:v>
                </c:pt>
                <c:pt idx="6770">
                  <c:v>431.32191305088099</c:v>
                </c:pt>
                <c:pt idx="6771">
                  <c:v>431.38562382090402</c:v>
                </c:pt>
                <c:pt idx="6772">
                  <c:v>431.44933459092601</c:v>
                </c:pt>
                <c:pt idx="6773">
                  <c:v>431.51304536094801</c:v>
                </c:pt>
                <c:pt idx="6774">
                  <c:v>431.57675613097098</c:v>
                </c:pt>
                <c:pt idx="6775">
                  <c:v>431.64046690099298</c:v>
                </c:pt>
                <c:pt idx="6776">
                  <c:v>431.70417767101497</c:v>
                </c:pt>
                <c:pt idx="6777">
                  <c:v>431.76788844103697</c:v>
                </c:pt>
                <c:pt idx="6778">
                  <c:v>431.83159921106</c:v>
                </c:pt>
                <c:pt idx="6779">
                  <c:v>431.89530998108199</c:v>
                </c:pt>
                <c:pt idx="6780">
                  <c:v>431.95902075110399</c:v>
                </c:pt>
                <c:pt idx="6781">
                  <c:v>432.02273152112701</c:v>
                </c:pt>
                <c:pt idx="6782">
                  <c:v>432.08644229114901</c:v>
                </c:pt>
                <c:pt idx="6783">
                  <c:v>432.15015306117101</c:v>
                </c:pt>
                <c:pt idx="6784">
                  <c:v>432.21386383119301</c:v>
                </c:pt>
                <c:pt idx="6785">
                  <c:v>432.27757460121597</c:v>
                </c:pt>
                <c:pt idx="6786">
                  <c:v>432.34128537123797</c:v>
                </c:pt>
                <c:pt idx="6787">
                  <c:v>432.40499614126003</c:v>
                </c:pt>
                <c:pt idx="6788">
                  <c:v>432.46870691128299</c:v>
                </c:pt>
                <c:pt idx="6789">
                  <c:v>432.53241768130499</c:v>
                </c:pt>
                <c:pt idx="6790">
                  <c:v>432.59612845132699</c:v>
                </c:pt>
                <c:pt idx="6791">
                  <c:v>432.65983922134899</c:v>
                </c:pt>
                <c:pt idx="6792">
                  <c:v>432.72354999137201</c:v>
                </c:pt>
                <c:pt idx="6793">
                  <c:v>432.78726076139401</c:v>
                </c:pt>
                <c:pt idx="6794">
                  <c:v>432.85097153141601</c:v>
                </c:pt>
                <c:pt idx="6795">
                  <c:v>432.91468230143897</c:v>
                </c:pt>
                <c:pt idx="6796">
                  <c:v>432.97839307146103</c:v>
                </c:pt>
                <c:pt idx="6797">
                  <c:v>433.04210384148303</c:v>
                </c:pt>
                <c:pt idx="6798">
                  <c:v>433.10581461150502</c:v>
                </c:pt>
                <c:pt idx="6799">
                  <c:v>433.16952538152799</c:v>
                </c:pt>
                <c:pt idx="6800">
                  <c:v>433.23323615154999</c:v>
                </c:pt>
                <c:pt idx="6801">
                  <c:v>433.29694692157199</c:v>
                </c:pt>
                <c:pt idx="6802">
                  <c:v>433.36065769159501</c:v>
                </c:pt>
                <c:pt idx="6803">
                  <c:v>433.42436846161701</c:v>
                </c:pt>
                <c:pt idx="6804">
                  <c:v>433.48807923163901</c:v>
                </c:pt>
                <c:pt idx="6805">
                  <c:v>433.551790001661</c:v>
                </c:pt>
                <c:pt idx="6806">
                  <c:v>433.61550077168403</c:v>
                </c:pt>
                <c:pt idx="6807">
                  <c:v>433.67921154170602</c:v>
                </c:pt>
                <c:pt idx="6808">
                  <c:v>433.74292231172802</c:v>
                </c:pt>
                <c:pt idx="6809">
                  <c:v>433.80663308175099</c:v>
                </c:pt>
                <c:pt idx="6810">
                  <c:v>433.87034385177299</c:v>
                </c:pt>
                <c:pt idx="6811">
                  <c:v>433.93405462179498</c:v>
                </c:pt>
                <c:pt idx="6812">
                  <c:v>433.99776539181698</c:v>
                </c:pt>
                <c:pt idx="6813">
                  <c:v>434.06147616184001</c:v>
                </c:pt>
                <c:pt idx="6814">
                  <c:v>434.125186931862</c:v>
                </c:pt>
                <c:pt idx="6815">
                  <c:v>434.188897701884</c:v>
                </c:pt>
                <c:pt idx="6816">
                  <c:v>434.252608471906</c:v>
                </c:pt>
                <c:pt idx="6817">
                  <c:v>434.31631924192902</c:v>
                </c:pt>
                <c:pt idx="6818">
                  <c:v>434.38003001195102</c:v>
                </c:pt>
                <c:pt idx="6819">
                  <c:v>434.44374078197302</c:v>
                </c:pt>
                <c:pt idx="6820">
                  <c:v>434.50745155199598</c:v>
                </c:pt>
                <c:pt idx="6821">
                  <c:v>434.57116232201798</c:v>
                </c:pt>
                <c:pt idx="6822">
                  <c:v>434.63487309203998</c:v>
                </c:pt>
                <c:pt idx="6823">
                  <c:v>434.69858386206198</c:v>
                </c:pt>
                <c:pt idx="6824">
                  <c:v>434.762294632085</c:v>
                </c:pt>
                <c:pt idx="6825">
                  <c:v>434.826005402107</c:v>
                </c:pt>
                <c:pt idx="6826">
                  <c:v>434.889716172129</c:v>
                </c:pt>
                <c:pt idx="6827">
                  <c:v>434.95342694215202</c:v>
                </c:pt>
                <c:pt idx="6828">
                  <c:v>435.01713771217402</c:v>
                </c:pt>
                <c:pt idx="6829">
                  <c:v>435.08084848219602</c:v>
                </c:pt>
                <c:pt idx="6830">
                  <c:v>435.14455925221802</c:v>
                </c:pt>
                <c:pt idx="6831">
                  <c:v>435.20827002224098</c:v>
                </c:pt>
                <c:pt idx="6832">
                  <c:v>435.27198079226298</c:v>
                </c:pt>
                <c:pt idx="6833">
                  <c:v>435.33569156228498</c:v>
                </c:pt>
                <c:pt idx="6834">
                  <c:v>435.399402332308</c:v>
                </c:pt>
                <c:pt idx="6835">
                  <c:v>435.46311310233</c:v>
                </c:pt>
                <c:pt idx="6836">
                  <c:v>435.526823872352</c:v>
                </c:pt>
                <c:pt idx="6837">
                  <c:v>435.590534642374</c:v>
                </c:pt>
                <c:pt idx="6838">
                  <c:v>435.65424541239702</c:v>
                </c:pt>
                <c:pt idx="6839">
                  <c:v>435.71795618241902</c:v>
                </c:pt>
                <c:pt idx="6840">
                  <c:v>435.78166695244101</c:v>
                </c:pt>
                <c:pt idx="6841">
                  <c:v>435.84537772246398</c:v>
                </c:pt>
                <c:pt idx="6842">
                  <c:v>435.90908849248598</c:v>
                </c:pt>
                <c:pt idx="6843">
                  <c:v>435.97279926250798</c:v>
                </c:pt>
                <c:pt idx="6844">
                  <c:v>436.03651003252997</c:v>
                </c:pt>
                <c:pt idx="6845">
                  <c:v>436.100220802553</c:v>
                </c:pt>
                <c:pt idx="6846">
                  <c:v>436.163931572575</c:v>
                </c:pt>
                <c:pt idx="6847">
                  <c:v>436.22764234259699</c:v>
                </c:pt>
                <c:pt idx="6848">
                  <c:v>436.29135311262002</c:v>
                </c:pt>
                <c:pt idx="6849">
                  <c:v>436.35506388264201</c:v>
                </c:pt>
                <c:pt idx="6850">
                  <c:v>436.41877465266401</c:v>
                </c:pt>
                <c:pt idx="6851">
                  <c:v>436.48248542268601</c:v>
                </c:pt>
                <c:pt idx="6852">
                  <c:v>436.54619619270898</c:v>
                </c:pt>
                <c:pt idx="6853">
                  <c:v>436.60990696273097</c:v>
                </c:pt>
                <c:pt idx="6854">
                  <c:v>436.67361773275297</c:v>
                </c:pt>
                <c:pt idx="6855">
                  <c:v>436.73732850277599</c:v>
                </c:pt>
                <c:pt idx="6856">
                  <c:v>436.80103927279799</c:v>
                </c:pt>
                <c:pt idx="6857">
                  <c:v>436.86475004281999</c:v>
                </c:pt>
                <c:pt idx="6858">
                  <c:v>436.92846081284199</c:v>
                </c:pt>
                <c:pt idx="6859">
                  <c:v>436.99217158286501</c:v>
                </c:pt>
                <c:pt idx="6860">
                  <c:v>437.05588235288701</c:v>
                </c:pt>
                <c:pt idx="6861">
                  <c:v>437.11959312290901</c:v>
                </c:pt>
                <c:pt idx="6862">
                  <c:v>437.18330389293101</c:v>
                </c:pt>
                <c:pt idx="6863">
                  <c:v>437.24701466295397</c:v>
                </c:pt>
                <c:pt idx="6864">
                  <c:v>437.31072543297603</c:v>
                </c:pt>
                <c:pt idx="6865">
                  <c:v>437.37443620299803</c:v>
                </c:pt>
                <c:pt idx="6866">
                  <c:v>437.43814697302099</c:v>
                </c:pt>
                <c:pt idx="6867">
                  <c:v>437.50185774304299</c:v>
                </c:pt>
                <c:pt idx="6868">
                  <c:v>437.56556851306499</c:v>
                </c:pt>
                <c:pt idx="6869">
                  <c:v>437.62927928308699</c:v>
                </c:pt>
                <c:pt idx="6870">
                  <c:v>437.69299005311001</c:v>
                </c:pt>
                <c:pt idx="6871">
                  <c:v>437.75670082313201</c:v>
                </c:pt>
                <c:pt idx="6872">
                  <c:v>437.82041159315401</c:v>
                </c:pt>
                <c:pt idx="6873">
                  <c:v>437.88412236317703</c:v>
                </c:pt>
                <c:pt idx="6874">
                  <c:v>437.94783313319903</c:v>
                </c:pt>
                <c:pt idx="6875">
                  <c:v>438.01154390322102</c:v>
                </c:pt>
                <c:pt idx="6876">
                  <c:v>438.07525467324302</c:v>
                </c:pt>
                <c:pt idx="6877">
                  <c:v>438.13896544326599</c:v>
                </c:pt>
                <c:pt idx="6878">
                  <c:v>438.20267621328799</c:v>
                </c:pt>
                <c:pt idx="6879">
                  <c:v>438.26638698330999</c:v>
                </c:pt>
                <c:pt idx="6880">
                  <c:v>438.33009775333301</c:v>
                </c:pt>
                <c:pt idx="6881">
                  <c:v>438.39380852335501</c:v>
                </c:pt>
                <c:pt idx="6882">
                  <c:v>438.457519293377</c:v>
                </c:pt>
                <c:pt idx="6883">
                  <c:v>438.521230063399</c:v>
                </c:pt>
                <c:pt idx="6884">
                  <c:v>438.58494083342202</c:v>
                </c:pt>
                <c:pt idx="6885">
                  <c:v>438.64865160344402</c:v>
                </c:pt>
                <c:pt idx="6886">
                  <c:v>438.71236237346602</c:v>
                </c:pt>
                <c:pt idx="6887">
                  <c:v>438.77607314348899</c:v>
                </c:pt>
                <c:pt idx="6888">
                  <c:v>438.83978391351098</c:v>
                </c:pt>
                <c:pt idx="6889">
                  <c:v>438.90349468353298</c:v>
                </c:pt>
                <c:pt idx="6890">
                  <c:v>438.96720545355498</c:v>
                </c:pt>
                <c:pt idx="6891">
                  <c:v>439.030916223578</c:v>
                </c:pt>
                <c:pt idx="6892">
                  <c:v>439.0946269936</c:v>
                </c:pt>
                <c:pt idx="6893">
                  <c:v>439.158337763622</c:v>
                </c:pt>
                <c:pt idx="6894">
                  <c:v>439.22204853364502</c:v>
                </c:pt>
                <c:pt idx="6895">
                  <c:v>439.28575930366702</c:v>
                </c:pt>
                <c:pt idx="6896">
                  <c:v>439.34947007368902</c:v>
                </c:pt>
                <c:pt idx="6897">
                  <c:v>439.41318084371102</c:v>
                </c:pt>
                <c:pt idx="6898">
                  <c:v>439.47689161373398</c:v>
                </c:pt>
                <c:pt idx="6899">
                  <c:v>439.54060238375598</c:v>
                </c:pt>
                <c:pt idx="6900">
                  <c:v>439.60431315377798</c:v>
                </c:pt>
                <c:pt idx="6901">
                  <c:v>439.668023923801</c:v>
                </c:pt>
                <c:pt idx="6902">
                  <c:v>439.731734693823</c:v>
                </c:pt>
                <c:pt idx="6903">
                  <c:v>439.795445463845</c:v>
                </c:pt>
                <c:pt idx="6904">
                  <c:v>439.859156233867</c:v>
                </c:pt>
                <c:pt idx="6905">
                  <c:v>439.92286700389002</c:v>
                </c:pt>
                <c:pt idx="6906">
                  <c:v>439.98657777391202</c:v>
                </c:pt>
                <c:pt idx="6907">
                  <c:v>440.05028854393402</c:v>
                </c:pt>
                <c:pt idx="6908">
                  <c:v>440.11399931395601</c:v>
                </c:pt>
                <c:pt idx="6909">
                  <c:v>440.17771008397898</c:v>
                </c:pt>
                <c:pt idx="6910">
                  <c:v>440.24142085400098</c:v>
                </c:pt>
                <c:pt idx="6911">
                  <c:v>440.30513162402298</c:v>
                </c:pt>
                <c:pt idx="6912">
                  <c:v>440.368842394046</c:v>
                </c:pt>
                <c:pt idx="6913">
                  <c:v>440.432553164068</c:v>
                </c:pt>
                <c:pt idx="6914">
                  <c:v>440.49626393409</c:v>
                </c:pt>
                <c:pt idx="6915">
                  <c:v>440.55997470411199</c:v>
                </c:pt>
                <c:pt idx="6916">
                  <c:v>440.62368547413502</c:v>
                </c:pt>
                <c:pt idx="6917">
                  <c:v>440.68739624415701</c:v>
                </c:pt>
                <c:pt idx="6918">
                  <c:v>440.75110701417901</c:v>
                </c:pt>
                <c:pt idx="6919">
                  <c:v>440.81481778420198</c:v>
                </c:pt>
                <c:pt idx="6920">
                  <c:v>440.87852855422398</c:v>
                </c:pt>
                <c:pt idx="6921">
                  <c:v>440.94223932424597</c:v>
                </c:pt>
                <c:pt idx="6922">
                  <c:v>441.00595009426797</c:v>
                </c:pt>
                <c:pt idx="6923">
                  <c:v>441.069660864291</c:v>
                </c:pt>
                <c:pt idx="6924">
                  <c:v>441.13337163431299</c:v>
                </c:pt>
                <c:pt idx="6925">
                  <c:v>441.19708240433499</c:v>
                </c:pt>
                <c:pt idx="6926">
                  <c:v>441.26079317435801</c:v>
                </c:pt>
                <c:pt idx="6927">
                  <c:v>441.32450394438001</c:v>
                </c:pt>
                <c:pt idx="6928">
                  <c:v>441.38821471440201</c:v>
                </c:pt>
                <c:pt idx="6929">
                  <c:v>441.45192548442401</c:v>
                </c:pt>
                <c:pt idx="6930">
                  <c:v>441.51563625444697</c:v>
                </c:pt>
                <c:pt idx="6931">
                  <c:v>441.57934702446897</c:v>
                </c:pt>
                <c:pt idx="6932">
                  <c:v>441.64305779449103</c:v>
                </c:pt>
                <c:pt idx="6933">
                  <c:v>441.70676856451399</c:v>
                </c:pt>
                <c:pt idx="6934">
                  <c:v>441.77047933453599</c:v>
                </c:pt>
                <c:pt idx="6935">
                  <c:v>441.83419010455799</c:v>
                </c:pt>
                <c:pt idx="6936">
                  <c:v>441.89790087457999</c:v>
                </c:pt>
                <c:pt idx="6937">
                  <c:v>441.96161164460301</c:v>
                </c:pt>
                <c:pt idx="6938">
                  <c:v>442.02532241462501</c:v>
                </c:pt>
                <c:pt idx="6939">
                  <c:v>442.08903318464701</c:v>
                </c:pt>
                <c:pt idx="6940">
                  <c:v>442.15274395466997</c:v>
                </c:pt>
                <c:pt idx="6941">
                  <c:v>442.21645472469203</c:v>
                </c:pt>
                <c:pt idx="6942">
                  <c:v>442.28016549471403</c:v>
                </c:pt>
                <c:pt idx="6943">
                  <c:v>442.34387626473602</c:v>
                </c:pt>
                <c:pt idx="6944">
                  <c:v>442.40758703475899</c:v>
                </c:pt>
                <c:pt idx="6945">
                  <c:v>442.47129780478099</c:v>
                </c:pt>
                <c:pt idx="6946">
                  <c:v>442.53500857480299</c:v>
                </c:pt>
                <c:pt idx="6947">
                  <c:v>442.59871934482601</c:v>
                </c:pt>
                <c:pt idx="6948">
                  <c:v>442.66243011484801</c:v>
                </c:pt>
                <c:pt idx="6949">
                  <c:v>442.72614088487001</c:v>
                </c:pt>
                <c:pt idx="6950">
                  <c:v>442.789851654892</c:v>
                </c:pt>
                <c:pt idx="6951">
                  <c:v>442.85356242491503</c:v>
                </c:pt>
                <c:pt idx="6952">
                  <c:v>442.91727319493702</c:v>
                </c:pt>
                <c:pt idx="6953">
                  <c:v>442.98098396495902</c:v>
                </c:pt>
                <c:pt idx="6954">
                  <c:v>443.04469473498199</c:v>
                </c:pt>
                <c:pt idx="6955">
                  <c:v>443.10840550500399</c:v>
                </c:pt>
                <c:pt idx="6956">
                  <c:v>443.17211627502599</c:v>
                </c:pt>
                <c:pt idx="6957">
                  <c:v>443.23582704504798</c:v>
                </c:pt>
                <c:pt idx="6958">
                  <c:v>443.29953781507101</c:v>
                </c:pt>
                <c:pt idx="6959">
                  <c:v>443.363248585093</c:v>
                </c:pt>
                <c:pt idx="6960">
                  <c:v>443.426959355115</c:v>
                </c:pt>
                <c:pt idx="6961">
                  <c:v>443.490670125137</c:v>
                </c:pt>
                <c:pt idx="6962">
                  <c:v>443.55438089516002</c:v>
                </c:pt>
                <c:pt idx="6963">
                  <c:v>443.61809166518202</c:v>
                </c:pt>
                <c:pt idx="6964">
                  <c:v>443.68180243520402</c:v>
                </c:pt>
                <c:pt idx="6965">
                  <c:v>443.74551320522698</c:v>
                </c:pt>
                <c:pt idx="6966">
                  <c:v>443.80922397524898</c:v>
                </c:pt>
                <c:pt idx="6967">
                  <c:v>443.87293474527098</c:v>
                </c:pt>
                <c:pt idx="6968">
                  <c:v>443.93664551529298</c:v>
                </c:pt>
                <c:pt idx="6969">
                  <c:v>444.000356285316</c:v>
                </c:pt>
                <c:pt idx="6970">
                  <c:v>444.064067055338</c:v>
                </c:pt>
                <c:pt idx="6971">
                  <c:v>444.12777782536</c:v>
                </c:pt>
                <c:pt idx="6972">
                  <c:v>444.19148859538302</c:v>
                </c:pt>
                <c:pt idx="6973">
                  <c:v>444.25519936540502</c:v>
                </c:pt>
                <c:pt idx="6974">
                  <c:v>444.31891013542702</c:v>
                </c:pt>
                <c:pt idx="6975">
                  <c:v>444.38262090544902</c:v>
                </c:pt>
                <c:pt idx="6976">
                  <c:v>444.44633167547198</c:v>
                </c:pt>
                <c:pt idx="6977">
                  <c:v>444.51004244549398</c:v>
                </c:pt>
                <c:pt idx="6978">
                  <c:v>444.57375321551598</c:v>
                </c:pt>
                <c:pt idx="6979">
                  <c:v>444.637463985539</c:v>
                </c:pt>
                <c:pt idx="6980">
                  <c:v>444.701174755561</c:v>
                </c:pt>
                <c:pt idx="6981">
                  <c:v>444.764885525583</c:v>
                </c:pt>
                <c:pt idx="6982">
                  <c:v>444.828596295605</c:v>
                </c:pt>
                <c:pt idx="6983">
                  <c:v>444.89230706562802</c:v>
                </c:pt>
                <c:pt idx="6984">
                  <c:v>444.95601783565002</c:v>
                </c:pt>
                <c:pt idx="6985">
                  <c:v>445.01972860567201</c:v>
                </c:pt>
                <c:pt idx="6986">
                  <c:v>445.08343937569498</c:v>
                </c:pt>
                <c:pt idx="6987">
                  <c:v>445.14715014571698</c:v>
                </c:pt>
                <c:pt idx="6988">
                  <c:v>445.21086091573898</c:v>
                </c:pt>
                <c:pt idx="6989">
                  <c:v>445.27457168576098</c:v>
                </c:pt>
                <c:pt idx="6990">
                  <c:v>445.338282455784</c:v>
                </c:pt>
                <c:pt idx="6991">
                  <c:v>445.401993225806</c:v>
                </c:pt>
                <c:pt idx="6992">
                  <c:v>445.46570399582799</c:v>
                </c:pt>
                <c:pt idx="6993">
                  <c:v>445.52941476585102</c:v>
                </c:pt>
                <c:pt idx="6994">
                  <c:v>445.59312553587301</c:v>
                </c:pt>
                <c:pt idx="6995">
                  <c:v>445.65683630589501</c:v>
                </c:pt>
                <c:pt idx="6996">
                  <c:v>445.72054707591701</c:v>
                </c:pt>
                <c:pt idx="6997">
                  <c:v>445.78425784593998</c:v>
                </c:pt>
                <c:pt idx="6998">
                  <c:v>445.84796861596197</c:v>
                </c:pt>
                <c:pt idx="6999">
                  <c:v>445.91167938598397</c:v>
                </c:pt>
                <c:pt idx="7000">
                  <c:v>445.97539015600699</c:v>
                </c:pt>
                <c:pt idx="7001">
                  <c:v>446.03910092602899</c:v>
                </c:pt>
                <c:pt idx="7002">
                  <c:v>446.10281169605099</c:v>
                </c:pt>
                <c:pt idx="7003">
                  <c:v>446.16652246607299</c:v>
                </c:pt>
                <c:pt idx="7004">
                  <c:v>446.23023323609601</c:v>
                </c:pt>
                <c:pt idx="7005">
                  <c:v>446.29394400611801</c:v>
                </c:pt>
                <c:pt idx="7006">
                  <c:v>446.35765477614001</c:v>
                </c:pt>
                <c:pt idx="7007">
                  <c:v>446.42136554616201</c:v>
                </c:pt>
                <c:pt idx="7008">
                  <c:v>446.48507631618497</c:v>
                </c:pt>
                <c:pt idx="7009">
                  <c:v>446.54878708620703</c:v>
                </c:pt>
                <c:pt idx="7010">
                  <c:v>446.61249785622903</c:v>
                </c:pt>
                <c:pt idx="7011">
                  <c:v>446.67620862625199</c:v>
                </c:pt>
                <c:pt idx="7012">
                  <c:v>446.73991939627399</c:v>
                </c:pt>
                <c:pt idx="7013">
                  <c:v>446.80363016629599</c:v>
                </c:pt>
                <c:pt idx="7014">
                  <c:v>446.86734093631799</c:v>
                </c:pt>
                <c:pt idx="7015">
                  <c:v>446.93105170634101</c:v>
                </c:pt>
                <c:pt idx="7016">
                  <c:v>446.99476247636301</c:v>
                </c:pt>
                <c:pt idx="7017">
                  <c:v>447.05847324638501</c:v>
                </c:pt>
                <c:pt idx="7018">
                  <c:v>447.12218401640803</c:v>
                </c:pt>
                <c:pt idx="7019">
                  <c:v>447.18589478643003</c:v>
                </c:pt>
                <c:pt idx="7020">
                  <c:v>447.24960555645202</c:v>
                </c:pt>
                <c:pt idx="7021">
                  <c:v>447.31331632647402</c:v>
                </c:pt>
                <c:pt idx="7022">
                  <c:v>447.37702709649699</c:v>
                </c:pt>
                <c:pt idx="7023">
                  <c:v>447.44073786651899</c:v>
                </c:pt>
                <c:pt idx="7024">
                  <c:v>447.50444863654099</c:v>
                </c:pt>
                <c:pt idx="7025">
                  <c:v>447.56815940656401</c:v>
                </c:pt>
                <c:pt idx="7026">
                  <c:v>447.63187017658601</c:v>
                </c:pt>
                <c:pt idx="7027">
                  <c:v>447.695580946608</c:v>
                </c:pt>
                <c:pt idx="7028">
                  <c:v>447.75929171663</c:v>
                </c:pt>
                <c:pt idx="7029">
                  <c:v>447.82300248665302</c:v>
                </c:pt>
                <c:pt idx="7030">
                  <c:v>447.88671325667502</c:v>
                </c:pt>
                <c:pt idx="7031">
                  <c:v>447.95042402669702</c:v>
                </c:pt>
                <c:pt idx="7032">
                  <c:v>448.01413479671999</c:v>
                </c:pt>
                <c:pt idx="7033">
                  <c:v>448.07784556674198</c:v>
                </c:pt>
                <c:pt idx="7034">
                  <c:v>448.14155633676398</c:v>
                </c:pt>
                <c:pt idx="7035">
                  <c:v>448.20526710678598</c:v>
                </c:pt>
                <c:pt idx="7036">
                  <c:v>448.268977876809</c:v>
                </c:pt>
                <c:pt idx="7037">
                  <c:v>448.332688646831</c:v>
                </c:pt>
                <c:pt idx="7038">
                  <c:v>448.396399416853</c:v>
                </c:pt>
                <c:pt idx="7039">
                  <c:v>448.46011018687602</c:v>
                </c:pt>
                <c:pt idx="7040">
                  <c:v>448.52382095689802</c:v>
                </c:pt>
                <c:pt idx="7041">
                  <c:v>448.58753172692002</c:v>
                </c:pt>
                <c:pt idx="7042">
                  <c:v>448.65124249694202</c:v>
                </c:pt>
                <c:pt idx="7043">
                  <c:v>448.71495326696498</c:v>
                </c:pt>
                <c:pt idx="7044">
                  <c:v>448.77866403698698</c:v>
                </c:pt>
                <c:pt idx="7045">
                  <c:v>448.84237480700898</c:v>
                </c:pt>
                <c:pt idx="7046">
                  <c:v>448.906085577032</c:v>
                </c:pt>
                <c:pt idx="7047">
                  <c:v>448.969796347054</c:v>
                </c:pt>
                <c:pt idx="7048">
                  <c:v>449.033507117076</c:v>
                </c:pt>
                <c:pt idx="7049">
                  <c:v>449.097217887098</c:v>
                </c:pt>
                <c:pt idx="7050">
                  <c:v>449.16092865712102</c:v>
                </c:pt>
                <c:pt idx="7051">
                  <c:v>449.22463942714302</c:v>
                </c:pt>
                <c:pt idx="7052">
                  <c:v>449.28835019716502</c:v>
                </c:pt>
                <c:pt idx="7053">
                  <c:v>449.35206096718701</c:v>
                </c:pt>
                <c:pt idx="7054">
                  <c:v>449.41577173720998</c:v>
                </c:pt>
                <c:pt idx="7055">
                  <c:v>449.47948250723198</c:v>
                </c:pt>
                <c:pt idx="7056">
                  <c:v>449.54319327725398</c:v>
                </c:pt>
                <c:pt idx="7057">
                  <c:v>449.606904047277</c:v>
                </c:pt>
                <c:pt idx="7058">
                  <c:v>449.670614817299</c:v>
                </c:pt>
                <c:pt idx="7059">
                  <c:v>449.734325587321</c:v>
                </c:pt>
                <c:pt idx="7060">
                  <c:v>449.79803635734299</c:v>
                </c:pt>
                <c:pt idx="7061">
                  <c:v>449.86174712736602</c:v>
                </c:pt>
                <c:pt idx="7062">
                  <c:v>449.92545789738801</c:v>
                </c:pt>
                <c:pt idx="7063">
                  <c:v>449.98916866741001</c:v>
                </c:pt>
                <c:pt idx="7064">
                  <c:v>450.05287943743298</c:v>
                </c:pt>
                <c:pt idx="7065">
                  <c:v>450.11659020745498</c:v>
                </c:pt>
                <c:pt idx="7066">
                  <c:v>450.18030097747697</c:v>
                </c:pt>
                <c:pt idx="7067">
                  <c:v>450.24401174749897</c:v>
                </c:pt>
                <c:pt idx="7068">
                  <c:v>450.307722517522</c:v>
                </c:pt>
                <c:pt idx="7069">
                  <c:v>450.37143328754399</c:v>
                </c:pt>
                <c:pt idx="7070">
                  <c:v>450.43514405756599</c:v>
                </c:pt>
                <c:pt idx="7071">
                  <c:v>450.49885482758901</c:v>
                </c:pt>
                <c:pt idx="7072">
                  <c:v>450.56256559761101</c:v>
                </c:pt>
                <c:pt idx="7073">
                  <c:v>450.62627636763301</c:v>
                </c:pt>
                <c:pt idx="7074">
                  <c:v>450.68998713765501</c:v>
                </c:pt>
                <c:pt idx="7075">
                  <c:v>450.75369790767797</c:v>
                </c:pt>
                <c:pt idx="7076">
                  <c:v>450.81740867769997</c:v>
                </c:pt>
                <c:pt idx="7077">
                  <c:v>450.88111944772203</c:v>
                </c:pt>
                <c:pt idx="7078">
                  <c:v>450.94483021774499</c:v>
                </c:pt>
                <c:pt idx="7079">
                  <c:v>451.00854098776699</c:v>
                </c:pt>
                <c:pt idx="7080">
                  <c:v>451.07225175778899</c:v>
                </c:pt>
                <c:pt idx="7081">
                  <c:v>451.13596252781099</c:v>
                </c:pt>
                <c:pt idx="7082">
                  <c:v>451.19967329783401</c:v>
                </c:pt>
                <c:pt idx="7083">
                  <c:v>451.26338406785601</c:v>
                </c:pt>
                <c:pt idx="7084">
                  <c:v>451.32709483787801</c:v>
                </c:pt>
                <c:pt idx="7085">
                  <c:v>451.39080560790097</c:v>
                </c:pt>
                <c:pt idx="7086">
                  <c:v>451.45451637792303</c:v>
                </c:pt>
                <c:pt idx="7087">
                  <c:v>451.51822714794503</c:v>
                </c:pt>
                <c:pt idx="7088">
                  <c:v>451.58193791796702</c:v>
                </c:pt>
                <c:pt idx="7089">
                  <c:v>451.64564868798999</c:v>
                </c:pt>
                <c:pt idx="7090">
                  <c:v>451.70935945801199</c:v>
                </c:pt>
                <c:pt idx="7091">
                  <c:v>451.77307022803399</c:v>
                </c:pt>
                <c:pt idx="7092">
                  <c:v>451.83678099805701</c:v>
                </c:pt>
                <c:pt idx="7093">
                  <c:v>451.90049176807901</c:v>
                </c:pt>
                <c:pt idx="7094">
                  <c:v>451.96420253810101</c:v>
                </c:pt>
                <c:pt idx="7095">
                  <c:v>452.027913308123</c:v>
                </c:pt>
                <c:pt idx="7096">
                  <c:v>452.09162407814603</c:v>
                </c:pt>
                <c:pt idx="7097">
                  <c:v>452.15533484816802</c:v>
                </c:pt>
                <c:pt idx="7098">
                  <c:v>452.21904561819002</c:v>
                </c:pt>
                <c:pt idx="7099">
                  <c:v>452.28275638821299</c:v>
                </c:pt>
                <c:pt idx="7100">
                  <c:v>452.34646715823499</c:v>
                </c:pt>
                <c:pt idx="7101">
                  <c:v>452.41017792825699</c:v>
                </c:pt>
                <c:pt idx="7102">
                  <c:v>452.47388869827898</c:v>
                </c:pt>
                <c:pt idx="7103">
                  <c:v>452.53759946830201</c:v>
                </c:pt>
                <c:pt idx="7104">
                  <c:v>452.601310238324</c:v>
                </c:pt>
                <c:pt idx="7105">
                  <c:v>452.665021008346</c:v>
                </c:pt>
                <c:pt idx="7106">
                  <c:v>452.728731778368</c:v>
                </c:pt>
                <c:pt idx="7107">
                  <c:v>452.79244254839102</c:v>
                </c:pt>
                <c:pt idx="7108">
                  <c:v>452.85615331841302</c:v>
                </c:pt>
                <c:pt idx="7109">
                  <c:v>452.91986408843502</c:v>
                </c:pt>
                <c:pt idx="7110">
                  <c:v>452.98357485845798</c:v>
                </c:pt>
                <c:pt idx="7111">
                  <c:v>453.04728562847998</c:v>
                </c:pt>
                <c:pt idx="7112">
                  <c:v>453.11099639850198</c:v>
                </c:pt>
                <c:pt idx="7113">
                  <c:v>453.17470716852398</c:v>
                </c:pt>
                <c:pt idx="7114">
                  <c:v>453.238417938547</c:v>
                </c:pt>
                <c:pt idx="7115">
                  <c:v>453.302128708569</c:v>
                </c:pt>
                <c:pt idx="7116">
                  <c:v>453.365839478591</c:v>
                </c:pt>
                <c:pt idx="7117">
                  <c:v>453.42955024861402</c:v>
                </c:pt>
                <c:pt idx="7118">
                  <c:v>453.49326101863602</c:v>
                </c:pt>
                <c:pt idx="7119">
                  <c:v>453.55697178865802</c:v>
                </c:pt>
                <c:pt idx="7120">
                  <c:v>453.62068255868002</c:v>
                </c:pt>
                <c:pt idx="7121">
                  <c:v>453.68439332870298</c:v>
                </c:pt>
                <c:pt idx="7122">
                  <c:v>453.74810409872498</c:v>
                </c:pt>
                <c:pt idx="7123">
                  <c:v>453.81181486874698</c:v>
                </c:pt>
                <c:pt idx="7124">
                  <c:v>453.87552563877</c:v>
                </c:pt>
                <c:pt idx="7125">
                  <c:v>453.939236408792</c:v>
                </c:pt>
                <c:pt idx="7126">
                  <c:v>454.002947178814</c:v>
                </c:pt>
                <c:pt idx="7127">
                  <c:v>454.066657948836</c:v>
                </c:pt>
                <c:pt idx="7128">
                  <c:v>454.13036871885902</c:v>
                </c:pt>
                <c:pt idx="7129">
                  <c:v>454.19407948888102</c:v>
                </c:pt>
                <c:pt idx="7130">
                  <c:v>454.25779025890301</c:v>
                </c:pt>
                <c:pt idx="7131">
                  <c:v>454.32150102892598</c:v>
                </c:pt>
                <c:pt idx="7132">
                  <c:v>454.38521179894798</c:v>
                </c:pt>
                <c:pt idx="7133">
                  <c:v>454.44892256896998</c:v>
                </c:pt>
                <c:pt idx="7134">
                  <c:v>454.51263333899198</c:v>
                </c:pt>
                <c:pt idx="7135">
                  <c:v>454.576344109015</c:v>
                </c:pt>
                <c:pt idx="7136">
                  <c:v>454.640054879037</c:v>
                </c:pt>
                <c:pt idx="7137">
                  <c:v>454.70376564905899</c:v>
                </c:pt>
                <c:pt idx="7138">
                  <c:v>454.76747641908202</c:v>
                </c:pt>
                <c:pt idx="7139">
                  <c:v>454.83118718910401</c:v>
                </c:pt>
                <c:pt idx="7140">
                  <c:v>454.89489795912601</c:v>
                </c:pt>
                <c:pt idx="7141">
                  <c:v>454.95860872914801</c:v>
                </c:pt>
                <c:pt idx="7142">
                  <c:v>455.02231949917098</c:v>
                </c:pt>
                <c:pt idx="7143">
                  <c:v>455.08603026919297</c:v>
                </c:pt>
                <c:pt idx="7144">
                  <c:v>455.14974103921497</c:v>
                </c:pt>
                <c:pt idx="7145">
                  <c:v>455.21345180923799</c:v>
                </c:pt>
                <c:pt idx="7146">
                  <c:v>455.27716257925999</c:v>
                </c:pt>
                <c:pt idx="7147">
                  <c:v>455.34087334928199</c:v>
                </c:pt>
                <c:pt idx="7148">
                  <c:v>455.40458411930399</c:v>
                </c:pt>
                <c:pt idx="7149">
                  <c:v>455.46829488932701</c:v>
                </c:pt>
                <c:pt idx="7150">
                  <c:v>455.53200565934901</c:v>
                </c:pt>
                <c:pt idx="7151">
                  <c:v>455.59571642937101</c:v>
                </c:pt>
                <c:pt idx="7152">
                  <c:v>455.65942719939301</c:v>
                </c:pt>
                <c:pt idx="7153">
                  <c:v>455.72313796941597</c:v>
                </c:pt>
                <c:pt idx="7154">
                  <c:v>455.78684873943803</c:v>
                </c:pt>
                <c:pt idx="7155">
                  <c:v>455.85055950946003</c:v>
                </c:pt>
                <c:pt idx="7156">
                  <c:v>455.91427027948299</c:v>
                </c:pt>
                <c:pt idx="7157">
                  <c:v>455.97798104950499</c:v>
                </c:pt>
                <c:pt idx="7158">
                  <c:v>456.04169181952699</c:v>
                </c:pt>
                <c:pt idx="7159">
                  <c:v>456.10540258954899</c:v>
                </c:pt>
                <c:pt idx="7160">
                  <c:v>456.16911335957201</c:v>
                </c:pt>
                <c:pt idx="7161">
                  <c:v>456.23282412959401</c:v>
                </c:pt>
                <c:pt idx="7162">
                  <c:v>456.29653489961601</c:v>
                </c:pt>
                <c:pt idx="7163">
                  <c:v>456.36024566963903</c:v>
                </c:pt>
                <c:pt idx="7164">
                  <c:v>456.42395643966103</c:v>
                </c:pt>
                <c:pt idx="7165">
                  <c:v>456.48766720968302</c:v>
                </c:pt>
                <c:pt idx="7166">
                  <c:v>456.55137797970502</c:v>
                </c:pt>
                <c:pt idx="7167">
                  <c:v>456.61508874972799</c:v>
                </c:pt>
                <c:pt idx="7168">
                  <c:v>456.67879951974999</c:v>
                </c:pt>
                <c:pt idx="7169">
                  <c:v>456.74251028977199</c:v>
                </c:pt>
                <c:pt idx="7170">
                  <c:v>456.80622105979501</c:v>
                </c:pt>
                <c:pt idx="7171">
                  <c:v>456.86993182981701</c:v>
                </c:pt>
                <c:pt idx="7172">
                  <c:v>456.933642599839</c:v>
                </c:pt>
                <c:pt idx="7173">
                  <c:v>456.997353369861</c:v>
                </c:pt>
                <c:pt idx="7174">
                  <c:v>457.06106413988402</c:v>
                </c:pt>
                <c:pt idx="7175">
                  <c:v>457.12477490990602</c:v>
                </c:pt>
                <c:pt idx="7176">
                  <c:v>457.18848567992802</c:v>
                </c:pt>
                <c:pt idx="7177">
                  <c:v>457.25219644995099</c:v>
                </c:pt>
                <c:pt idx="7178">
                  <c:v>457.31590721997298</c:v>
                </c:pt>
                <c:pt idx="7179">
                  <c:v>457.37961798999498</c:v>
                </c:pt>
                <c:pt idx="7180">
                  <c:v>457.44332876001698</c:v>
                </c:pt>
                <c:pt idx="7181">
                  <c:v>457.50703953004</c:v>
                </c:pt>
                <c:pt idx="7182">
                  <c:v>457.570750300062</c:v>
                </c:pt>
                <c:pt idx="7183">
                  <c:v>457.634461070084</c:v>
                </c:pt>
                <c:pt idx="7184">
                  <c:v>457.69817184010702</c:v>
                </c:pt>
                <c:pt idx="7185">
                  <c:v>457.76188261012902</c:v>
                </c:pt>
                <c:pt idx="7186">
                  <c:v>457.82559338015102</c:v>
                </c:pt>
                <c:pt idx="7187">
                  <c:v>457.88930415017302</c:v>
                </c:pt>
                <c:pt idx="7188">
                  <c:v>457.95301492019598</c:v>
                </c:pt>
                <c:pt idx="7189">
                  <c:v>458.01672569021798</c:v>
                </c:pt>
                <c:pt idx="7190">
                  <c:v>458.08043646023998</c:v>
                </c:pt>
                <c:pt idx="7191">
                  <c:v>458.144147230263</c:v>
                </c:pt>
                <c:pt idx="7192">
                  <c:v>458.207858000285</c:v>
                </c:pt>
                <c:pt idx="7193">
                  <c:v>458.271568770307</c:v>
                </c:pt>
                <c:pt idx="7194">
                  <c:v>458.335279540329</c:v>
                </c:pt>
                <c:pt idx="7195">
                  <c:v>458.39899031035202</c:v>
                </c:pt>
                <c:pt idx="7196">
                  <c:v>458.46270108037402</c:v>
                </c:pt>
                <c:pt idx="7197">
                  <c:v>458.52641185039602</c:v>
                </c:pt>
                <c:pt idx="7198">
                  <c:v>458.59012262041801</c:v>
                </c:pt>
                <c:pt idx="7199">
                  <c:v>458.65383339044098</c:v>
                </c:pt>
                <c:pt idx="7200">
                  <c:v>458.71754416046298</c:v>
                </c:pt>
                <c:pt idx="7201">
                  <c:v>458.78125493048498</c:v>
                </c:pt>
                <c:pt idx="7202">
                  <c:v>458.844965700508</c:v>
                </c:pt>
                <c:pt idx="7203">
                  <c:v>458.90867647053</c:v>
                </c:pt>
                <c:pt idx="7204">
                  <c:v>458.972387240552</c:v>
                </c:pt>
                <c:pt idx="7205">
                  <c:v>459.03609801057399</c:v>
                </c:pt>
                <c:pt idx="7206">
                  <c:v>459.09980878059702</c:v>
                </c:pt>
                <c:pt idx="7207">
                  <c:v>459.16351955061901</c:v>
                </c:pt>
                <c:pt idx="7208">
                  <c:v>459.22723032064101</c:v>
                </c:pt>
                <c:pt idx="7209">
                  <c:v>459.29094109066398</c:v>
                </c:pt>
                <c:pt idx="7210">
                  <c:v>459.35465186068598</c:v>
                </c:pt>
                <c:pt idx="7211">
                  <c:v>459.41836263070797</c:v>
                </c:pt>
                <c:pt idx="7212">
                  <c:v>459.48207340072997</c:v>
                </c:pt>
                <c:pt idx="7213">
                  <c:v>459.545784170753</c:v>
                </c:pt>
                <c:pt idx="7214">
                  <c:v>459.60949494077499</c:v>
                </c:pt>
                <c:pt idx="7215">
                  <c:v>459.67320571079699</c:v>
                </c:pt>
                <c:pt idx="7216">
                  <c:v>459.73691648082001</c:v>
                </c:pt>
                <c:pt idx="7217">
                  <c:v>459.80062725084201</c:v>
                </c:pt>
                <c:pt idx="7218">
                  <c:v>459.86433802086401</c:v>
                </c:pt>
                <c:pt idx="7219">
                  <c:v>459.92804879088601</c:v>
                </c:pt>
                <c:pt idx="7220">
                  <c:v>459.99175956090897</c:v>
                </c:pt>
                <c:pt idx="7221">
                  <c:v>460.05547033093097</c:v>
                </c:pt>
                <c:pt idx="7222">
                  <c:v>460.11918110095303</c:v>
                </c:pt>
                <c:pt idx="7223">
                  <c:v>460.18289187097599</c:v>
                </c:pt>
                <c:pt idx="7224">
                  <c:v>460.24660264099799</c:v>
                </c:pt>
                <c:pt idx="7225">
                  <c:v>460.31031341101999</c:v>
                </c:pt>
                <c:pt idx="7226">
                  <c:v>460.37402418104199</c:v>
                </c:pt>
                <c:pt idx="7227">
                  <c:v>460.43773495106501</c:v>
                </c:pt>
                <c:pt idx="7228">
                  <c:v>460.50144572108701</c:v>
                </c:pt>
                <c:pt idx="7229">
                  <c:v>460.56515649110901</c:v>
                </c:pt>
                <c:pt idx="7230">
                  <c:v>460.62886726113197</c:v>
                </c:pt>
                <c:pt idx="7231">
                  <c:v>460.69257803115403</c:v>
                </c:pt>
                <c:pt idx="7232">
                  <c:v>460.75628880117603</c:v>
                </c:pt>
                <c:pt idx="7233">
                  <c:v>460.81999957119803</c:v>
                </c:pt>
                <c:pt idx="7234">
                  <c:v>460.88371034122099</c:v>
                </c:pt>
                <c:pt idx="7235">
                  <c:v>460.94742111124299</c:v>
                </c:pt>
                <c:pt idx="7236">
                  <c:v>461.01113188126499</c:v>
                </c:pt>
                <c:pt idx="7237">
                  <c:v>461.07484265128801</c:v>
                </c:pt>
                <c:pt idx="7238">
                  <c:v>461.13855342131001</c:v>
                </c:pt>
                <c:pt idx="7239">
                  <c:v>461.20226419133201</c:v>
                </c:pt>
                <c:pt idx="7240">
                  <c:v>461.265974961354</c:v>
                </c:pt>
                <c:pt idx="7241">
                  <c:v>461.32968573137703</c:v>
                </c:pt>
                <c:pt idx="7242">
                  <c:v>461.39339650139902</c:v>
                </c:pt>
                <c:pt idx="7243">
                  <c:v>461.45710727142102</c:v>
                </c:pt>
                <c:pt idx="7244">
                  <c:v>461.52081804144399</c:v>
                </c:pt>
                <c:pt idx="7245">
                  <c:v>461.58452881146599</c:v>
                </c:pt>
                <c:pt idx="7246">
                  <c:v>461.64823958148799</c:v>
                </c:pt>
                <c:pt idx="7247">
                  <c:v>461.71195035150998</c:v>
                </c:pt>
                <c:pt idx="7248">
                  <c:v>461.77566112153301</c:v>
                </c:pt>
                <c:pt idx="7249">
                  <c:v>461.839371891555</c:v>
                </c:pt>
                <c:pt idx="7250">
                  <c:v>461.903082661577</c:v>
                </c:pt>
                <c:pt idx="7251">
                  <c:v>461.966793431599</c:v>
                </c:pt>
                <c:pt idx="7252">
                  <c:v>462.03050420162202</c:v>
                </c:pt>
                <c:pt idx="7253">
                  <c:v>462.09421497164402</c:v>
                </c:pt>
                <c:pt idx="7254">
                  <c:v>462.15792574166602</c:v>
                </c:pt>
                <c:pt idx="7255">
                  <c:v>462.22163651168898</c:v>
                </c:pt>
                <c:pt idx="7256">
                  <c:v>462.28534728171098</c:v>
                </c:pt>
                <c:pt idx="7257">
                  <c:v>462.34905805173298</c:v>
                </c:pt>
                <c:pt idx="7258">
                  <c:v>462.41276882175498</c:v>
                </c:pt>
                <c:pt idx="7259">
                  <c:v>462.476479591778</c:v>
                </c:pt>
                <c:pt idx="7260">
                  <c:v>462.5401903618</c:v>
                </c:pt>
                <c:pt idx="7261">
                  <c:v>462.603901131822</c:v>
                </c:pt>
                <c:pt idx="7262">
                  <c:v>462.66761190184502</c:v>
                </c:pt>
                <c:pt idx="7263">
                  <c:v>462.73132267186702</c:v>
                </c:pt>
                <c:pt idx="7264">
                  <c:v>462.79503344188902</c:v>
                </c:pt>
                <c:pt idx="7265">
                  <c:v>462.85874421191102</c:v>
                </c:pt>
                <c:pt idx="7266">
                  <c:v>462.92245498193398</c:v>
                </c:pt>
                <c:pt idx="7267">
                  <c:v>462.98616575195598</c:v>
                </c:pt>
                <c:pt idx="7268">
                  <c:v>463.04987652197798</c:v>
                </c:pt>
                <c:pt idx="7269">
                  <c:v>463.113587292001</c:v>
                </c:pt>
                <c:pt idx="7270">
                  <c:v>463.177298062023</c:v>
                </c:pt>
                <c:pt idx="7271">
                  <c:v>463.241008832045</c:v>
                </c:pt>
                <c:pt idx="7272">
                  <c:v>463.304719602067</c:v>
                </c:pt>
                <c:pt idx="7273">
                  <c:v>463.36843037209002</c:v>
                </c:pt>
                <c:pt idx="7274">
                  <c:v>463.43214114211202</c:v>
                </c:pt>
                <c:pt idx="7275">
                  <c:v>463.49585191213401</c:v>
                </c:pt>
                <c:pt idx="7276">
                  <c:v>463.55956268215698</c:v>
                </c:pt>
                <c:pt idx="7277">
                  <c:v>463.62327345217898</c:v>
                </c:pt>
                <c:pt idx="7278">
                  <c:v>463.68698422220098</c:v>
                </c:pt>
                <c:pt idx="7279">
                  <c:v>463.75069499222298</c:v>
                </c:pt>
                <c:pt idx="7280">
                  <c:v>463.814405762246</c:v>
                </c:pt>
                <c:pt idx="7281">
                  <c:v>463.878116532268</c:v>
                </c:pt>
                <c:pt idx="7282">
                  <c:v>463.94182730228999</c:v>
                </c:pt>
                <c:pt idx="7283">
                  <c:v>464.00553807231302</c:v>
                </c:pt>
                <c:pt idx="7284">
                  <c:v>464.06924884233501</c:v>
                </c:pt>
                <c:pt idx="7285">
                  <c:v>464.13295961235701</c:v>
                </c:pt>
                <c:pt idx="7286">
                  <c:v>464.19667038237901</c:v>
                </c:pt>
                <c:pt idx="7287">
                  <c:v>464.26038115240198</c:v>
                </c:pt>
                <c:pt idx="7288">
                  <c:v>464.32409192242397</c:v>
                </c:pt>
                <c:pt idx="7289">
                  <c:v>464.38780269244597</c:v>
                </c:pt>
                <c:pt idx="7290">
                  <c:v>464.45151346246899</c:v>
                </c:pt>
                <c:pt idx="7291">
                  <c:v>464.51522423249099</c:v>
                </c:pt>
                <c:pt idx="7292">
                  <c:v>464.57893500251299</c:v>
                </c:pt>
                <c:pt idx="7293">
                  <c:v>464.64264577253499</c:v>
                </c:pt>
                <c:pt idx="7294">
                  <c:v>464.70635654255801</c:v>
                </c:pt>
                <c:pt idx="7295">
                  <c:v>464.77006731258001</c:v>
                </c:pt>
                <c:pt idx="7296">
                  <c:v>464.83377808260201</c:v>
                </c:pt>
                <c:pt idx="7297">
                  <c:v>464.89748885262401</c:v>
                </c:pt>
                <c:pt idx="7298">
                  <c:v>464.96119962264697</c:v>
                </c:pt>
                <c:pt idx="7299">
                  <c:v>465.02491039266903</c:v>
                </c:pt>
                <c:pt idx="7300">
                  <c:v>465.08862116269103</c:v>
                </c:pt>
                <c:pt idx="7301">
                  <c:v>465.15233193271399</c:v>
                </c:pt>
                <c:pt idx="7302">
                  <c:v>465.21604270273599</c:v>
                </c:pt>
                <c:pt idx="7303">
                  <c:v>465.27975347275799</c:v>
                </c:pt>
                <c:pt idx="7304">
                  <c:v>465.34346424277999</c:v>
                </c:pt>
                <c:pt idx="7305">
                  <c:v>465.40717501280301</c:v>
                </c:pt>
                <c:pt idx="7306">
                  <c:v>465.47088578282501</c:v>
                </c:pt>
                <c:pt idx="7307">
                  <c:v>465.53459655284701</c:v>
                </c:pt>
                <c:pt idx="7308">
                  <c:v>465.59830732287003</c:v>
                </c:pt>
                <c:pt idx="7309">
                  <c:v>465.66201809289203</c:v>
                </c:pt>
                <c:pt idx="7310">
                  <c:v>465.72572886291402</c:v>
                </c:pt>
                <c:pt idx="7311">
                  <c:v>465.78943963293602</c:v>
                </c:pt>
                <c:pt idx="7312">
                  <c:v>465.85315040295899</c:v>
                </c:pt>
                <c:pt idx="7313">
                  <c:v>465.91686117298099</c:v>
                </c:pt>
                <c:pt idx="7314">
                  <c:v>465.98057194300299</c:v>
                </c:pt>
                <c:pt idx="7315">
                  <c:v>466.04428271302601</c:v>
                </c:pt>
                <c:pt idx="7316">
                  <c:v>466.10799348304801</c:v>
                </c:pt>
                <c:pt idx="7317">
                  <c:v>466.17170425307</c:v>
                </c:pt>
                <c:pt idx="7318">
                  <c:v>466.235415023092</c:v>
                </c:pt>
                <c:pt idx="7319">
                  <c:v>466.29912579311502</c:v>
                </c:pt>
                <c:pt idx="7320">
                  <c:v>466.36283656313702</c:v>
                </c:pt>
                <c:pt idx="7321">
                  <c:v>466.42654733315902</c:v>
                </c:pt>
                <c:pt idx="7322">
                  <c:v>466.49025810318199</c:v>
                </c:pt>
                <c:pt idx="7323">
                  <c:v>466.55396887320398</c:v>
                </c:pt>
                <c:pt idx="7324">
                  <c:v>466.61767964322598</c:v>
                </c:pt>
                <c:pt idx="7325">
                  <c:v>466.68139041324798</c:v>
                </c:pt>
                <c:pt idx="7326">
                  <c:v>466.745101183271</c:v>
                </c:pt>
                <c:pt idx="7327">
                  <c:v>466.808811953293</c:v>
                </c:pt>
                <c:pt idx="7328">
                  <c:v>466.872522723315</c:v>
                </c:pt>
                <c:pt idx="7329">
                  <c:v>466.93623349333802</c:v>
                </c:pt>
                <c:pt idx="7330">
                  <c:v>466.99994426336002</c:v>
                </c:pt>
                <c:pt idx="7331">
                  <c:v>467.06365503338202</c:v>
                </c:pt>
                <c:pt idx="7332">
                  <c:v>467.12736580340402</c:v>
                </c:pt>
                <c:pt idx="7333">
                  <c:v>467.19107657342698</c:v>
                </c:pt>
                <c:pt idx="7334">
                  <c:v>467.25478734344898</c:v>
                </c:pt>
                <c:pt idx="7335">
                  <c:v>467.31849811347098</c:v>
                </c:pt>
                <c:pt idx="7336">
                  <c:v>467.382208883494</c:v>
                </c:pt>
                <c:pt idx="7337">
                  <c:v>467.445919653516</c:v>
                </c:pt>
                <c:pt idx="7338">
                  <c:v>467.509630423538</c:v>
                </c:pt>
                <c:pt idx="7339">
                  <c:v>467.57334119356</c:v>
                </c:pt>
                <c:pt idx="7340">
                  <c:v>467.63705196358302</c:v>
                </c:pt>
                <c:pt idx="7341">
                  <c:v>467.70076273360502</c:v>
                </c:pt>
                <c:pt idx="7342">
                  <c:v>467.76447350362702</c:v>
                </c:pt>
                <c:pt idx="7343">
                  <c:v>467.82818427364901</c:v>
                </c:pt>
                <c:pt idx="7344">
                  <c:v>467.89189504367198</c:v>
                </c:pt>
                <c:pt idx="7345">
                  <c:v>467.95560581369398</c:v>
                </c:pt>
                <c:pt idx="7346">
                  <c:v>468.01931658371598</c:v>
                </c:pt>
                <c:pt idx="7347">
                  <c:v>468.083027353739</c:v>
                </c:pt>
                <c:pt idx="7348">
                  <c:v>468.146738123761</c:v>
                </c:pt>
                <c:pt idx="7349">
                  <c:v>468.210448893783</c:v>
                </c:pt>
                <c:pt idx="7350">
                  <c:v>468.27415966380499</c:v>
                </c:pt>
                <c:pt idx="7351">
                  <c:v>468.33787043382802</c:v>
                </c:pt>
                <c:pt idx="7352">
                  <c:v>468.40158120385001</c:v>
                </c:pt>
                <c:pt idx="7353">
                  <c:v>468.46529197387201</c:v>
                </c:pt>
                <c:pt idx="7354">
                  <c:v>468.52900274389498</c:v>
                </c:pt>
                <c:pt idx="7355">
                  <c:v>468.59271351391698</c:v>
                </c:pt>
                <c:pt idx="7356">
                  <c:v>468.65642428393897</c:v>
                </c:pt>
                <c:pt idx="7357">
                  <c:v>468.72013505396097</c:v>
                </c:pt>
                <c:pt idx="7358">
                  <c:v>468.783845823984</c:v>
                </c:pt>
                <c:pt idx="7359">
                  <c:v>468.84755659400599</c:v>
                </c:pt>
                <c:pt idx="7360">
                  <c:v>468.91126736402799</c:v>
                </c:pt>
                <c:pt idx="7361">
                  <c:v>468.97497813405101</c:v>
                </c:pt>
                <c:pt idx="7362">
                  <c:v>469.03868890407301</c:v>
                </c:pt>
                <c:pt idx="7363">
                  <c:v>469.10239967409501</c:v>
                </c:pt>
                <c:pt idx="7364">
                  <c:v>469.16611044411701</c:v>
                </c:pt>
                <c:pt idx="7365">
                  <c:v>469.22982121413997</c:v>
                </c:pt>
                <c:pt idx="7366">
                  <c:v>469.29353198416197</c:v>
                </c:pt>
                <c:pt idx="7367">
                  <c:v>469.35724275418403</c:v>
                </c:pt>
                <c:pt idx="7368">
                  <c:v>469.42095352420699</c:v>
                </c:pt>
                <c:pt idx="7369">
                  <c:v>469.48466429422899</c:v>
                </c:pt>
                <c:pt idx="7370">
                  <c:v>469.54837506425099</c:v>
                </c:pt>
                <c:pt idx="7371">
                  <c:v>469.61208583427299</c:v>
                </c:pt>
                <c:pt idx="7372">
                  <c:v>469.67579660429601</c:v>
                </c:pt>
                <c:pt idx="7373">
                  <c:v>469.73950737431801</c:v>
                </c:pt>
                <c:pt idx="7374">
                  <c:v>469.80321814434001</c:v>
                </c:pt>
                <c:pt idx="7375">
                  <c:v>469.86692891436297</c:v>
                </c:pt>
                <c:pt idx="7376">
                  <c:v>469.93063968438503</c:v>
                </c:pt>
                <c:pt idx="7377">
                  <c:v>469.99435045440703</c:v>
                </c:pt>
                <c:pt idx="7378">
                  <c:v>470.05806122442903</c:v>
                </c:pt>
                <c:pt idx="7379">
                  <c:v>470.12177199445199</c:v>
                </c:pt>
                <c:pt idx="7380">
                  <c:v>470.18548276447399</c:v>
                </c:pt>
                <c:pt idx="7381">
                  <c:v>470.24919353449599</c:v>
                </c:pt>
                <c:pt idx="7382">
                  <c:v>470.31290430451901</c:v>
                </c:pt>
                <c:pt idx="7383">
                  <c:v>470.37661507454101</c:v>
                </c:pt>
                <c:pt idx="7384">
                  <c:v>470.44032584456301</c:v>
                </c:pt>
                <c:pt idx="7385">
                  <c:v>470.504036614585</c:v>
                </c:pt>
                <c:pt idx="7386">
                  <c:v>470.56774738460803</c:v>
                </c:pt>
                <c:pt idx="7387">
                  <c:v>470.63145815463002</c:v>
                </c:pt>
                <c:pt idx="7388">
                  <c:v>470.69516892465202</c:v>
                </c:pt>
                <c:pt idx="7389">
                  <c:v>470.75887969467499</c:v>
                </c:pt>
                <c:pt idx="7390">
                  <c:v>470.82259046469699</c:v>
                </c:pt>
                <c:pt idx="7391">
                  <c:v>470.88630123471899</c:v>
                </c:pt>
                <c:pt idx="7392">
                  <c:v>470.95001200474098</c:v>
                </c:pt>
                <c:pt idx="7393">
                  <c:v>471.01372277476401</c:v>
                </c:pt>
                <c:pt idx="7394">
                  <c:v>471.077433544786</c:v>
                </c:pt>
                <c:pt idx="7395">
                  <c:v>471.141144314808</c:v>
                </c:pt>
                <c:pt idx="7396">
                  <c:v>471.20485508483</c:v>
                </c:pt>
                <c:pt idx="7397">
                  <c:v>471.26856585485302</c:v>
                </c:pt>
                <c:pt idx="7398">
                  <c:v>471.33227662487502</c:v>
                </c:pt>
                <c:pt idx="7399">
                  <c:v>471.39598739489702</c:v>
                </c:pt>
                <c:pt idx="7400">
                  <c:v>471.45969816491998</c:v>
                </c:pt>
                <c:pt idx="7401">
                  <c:v>471.52340893494198</c:v>
                </c:pt>
                <c:pt idx="7402">
                  <c:v>471.58711970496398</c:v>
                </c:pt>
                <c:pt idx="7403">
                  <c:v>471.65083047498598</c:v>
                </c:pt>
                <c:pt idx="7404">
                  <c:v>471.714541245009</c:v>
                </c:pt>
                <c:pt idx="7405">
                  <c:v>471.778252015031</c:v>
                </c:pt>
                <c:pt idx="7406">
                  <c:v>471.841962785053</c:v>
                </c:pt>
                <c:pt idx="7407">
                  <c:v>471.90567355507602</c:v>
                </c:pt>
                <c:pt idx="7408">
                  <c:v>471.96938432509802</c:v>
                </c:pt>
                <c:pt idx="7409">
                  <c:v>472.03309509512002</c:v>
                </c:pt>
                <c:pt idx="7410">
                  <c:v>472.09680586514202</c:v>
                </c:pt>
                <c:pt idx="7411">
                  <c:v>472.16051663516498</c:v>
                </c:pt>
                <c:pt idx="7412">
                  <c:v>472.22422740518698</c:v>
                </c:pt>
                <c:pt idx="7413">
                  <c:v>472.28793817520898</c:v>
                </c:pt>
                <c:pt idx="7414">
                  <c:v>472.351648945232</c:v>
                </c:pt>
                <c:pt idx="7415">
                  <c:v>472.415359715254</c:v>
                </c:pt>
                <c:pt idx="7416">
                  <c:v>472.479070485276</c:v>
                </c:pt>
                <c:pt idx="7417">
                  <c:v>472.542781255298</c:v>
                </c:pt>
                <c:pt idx="7418">
                  <c:v>472.60649202532102</c:v>
                </c:pt>
                <c:pt idx="7419">
                  <c:v>472.67020279534302</c:v>
                </c:pt>
                <c:pt idx="7420">
                  <c:v>472.73391356536501</c:v>
                </c:pt>
                <c:pt idx="7421">
                  <c:v>472.79762433538798</c:v>
                </c:pt>
                <c:pt idx="7422">
                  <c:v>472.86133510540998</c:v>
                </c:pt>
                <c:pt idx="7423">
                  <c:v>472.92504587543198</c:v>
                </c:pt>
                <c:pt idx="7424">
                  <c:v>472.98875664545398</c:v>
                </c:pt>
                <c:pt idx="7425">
                  <c:v>473.052467415477</c:v>
                </c:pt>
                <c:pt idx="7426">
                  <c:v>473.116178185499</c:v>
                </c:pt>
                <c:pt idx="7427">
                  <c:v>473.17988895552099</c:v>
                </c:pt>
                <c:pt idx="7428">
                  <c:v>473.24359972554402</c:v>
                </c:pt>
                <c:pt idx="7429">
                  <c:v>473.30731049556601</c:v>
                </c:pt>
                <c:pt idx="7430">
                  <c:v>473.37102126558801</c:v>
                </c:pt>
                <c:pt idx="7431">
                  <c:v>473.43473203561001</c:v>
                </c:pt>
                <c:pt idx="7432">
                  <c:v>473.49844280563298</c:v>
                </c:pt>
                <c:pt idx="7433">
                  <c:v>473.56215357565497</c:v>
                </c:pt>
                <c:pt idx="7434">
                  <c:v>473.62586434567697</c:v>
                </c:pt>
                <c:pt idx="7435">
                  <c:v>473.68957511569999</c:v>
                </c:pt>
                <c:pt idx="7436">
                  <c:v>473.75328588572199</c:v>
                </c:pt>
                <c:pt idx="7437">
                  <c:v>473.81699665574399</c:v>
                </c:pt>
                <c:pt idx="7438">
                  <c:v>473.88070742576599</c:v>
                </c:pt>
                <c:pt idx="7439">
                  <c:v>473.94441819578901</c:v>
                </c:pt>
                <c:pt idx="7440">
                  <c:v>474.00812896581101</c:v>
                </c:pt>
                <c:pt idx="7441">
                  <c:v>474.07183973583301</c:v>
                </c:pt>
                <c:pt idx="7442">
                  <c:v>474.13555050585501</c:v>
                </c:pt>
                <c:pt idx="7443">
                  <c:v>474.19926127587797</c:v>
                </c:pt>
                <c:pt idx="7444">
                  <c:v>474.26297204590003</c:v>
                </c:pt>
                <c:pt idx="7445">
                  <c:v>474.32668281592203</c:v>
                </c:pt>
                <c:pt idx="7446">
                  <c:v>474.39039358594499</c:v>
                </c:pt>
                <c:pt idx="7447">
                  <c:v>474.45410435596699</c:v>
                </c:pt>
                <c:pt idx="7448">
                  <c:v>474.51781512598899</c:v>
                </c:pt>
                <c:pt idx="7449">
                  <c:v>474.58152589601099</c:v>
                </c:pt>
                <c:pt idx="7450">
                  <c:v>474.64523666603401</c:v>
                </c:pt>
                <c:pt idx="7451">
                  <c:v>474.70894743605601</c:v>
                </c:pt>
                <c:pt idx="7452">
                  <c:v>474.77265820607801</c:v>
                </c:pt>
                <c:pt idx="7453">
                  <c:v>474.83636897610103</c:v>
                </c:pt>
                <c:pt idx="7454">
                  <c:v>474.90007974612303</c:v>
                </c:pt>
                <c:pt idx="7455">
                  <c:v>474.96379051614502</c:v>
                </c:pt>
                <c:pt idx="7456">
                  <c:v>475.02750128616702</c:v>
                </c:pt>
                <c:pt idx="7457">
                  <c:v>475.09121205618999</c:v>
                </c:pt>
                <c:pt idx="7458">
                  <c:v>475.15492282621199</c:v>
                </c:pt>
                <c:pt idx="7459">
                  <c:v>475.21863359623399</c:v>
                </c:pt>
                <c:pt idx="7460">
                  <c:v>475.28234436625701</c:v>
                </c:pt>
                <c:pt idx="7461">
                  <c:v>475.34605513627901</c:v>
                </c:pt>
                <c:pt idx="7462">
                  <c:v>475.409765906301</c:v>
                </c:pt>
                <c:pt idx="7463">
                  <c:v>475.473476676323</c:v>
                </c:pt>
                <c:pt idx="7464">
                  <c:v>475.53718744634602</c:v>
                </c:pt>
                <c:pt idx="7465">
                  <c:v>475.60089821636802</c:v>
                </c:pt>
                <c:pt idx="7466">
                  <c:v>475.66460898639002</c:v>
                </c:pt>
                <c:pt idx="7467">
                  <c:v>475.72831975641299</c:v>
                </c:pt>
                <c:pt idx="7468">
                  <c:v>475.79203052643498</c:v>
                </c:pt>
                <c:pt idx="7469">
                  <c:v>475.85574129645698</c:v>
                </c:pt>
                <c:pt idx="7470">
                  <c:v>475.91945206647898</c:v>
                </c:pt>
                <c:pt idx="7471">
                  <c:v>475.983162836502</c:v>
                </c:pt>
                <c:pt idx="7472">
                  <c:v>476.046873606524</c:v>
                </c:pt>
                <c:pt idx="7473">
                  <c:v>476.110584376546</c:v>
                </c:pt>
                <c:pt idx="7474">
                  <c:v>476.17429514656902</c:v>
                </c:pt>
                <c:pt idx="7475">
                  <c:v>476.23800591659102</c:v>
                </c:pt>
                <c:pt idx="7476">
                  <c:v>476.30171668661302</c:v>
                </c:pt>
                <c:pt idx="7477">
                  <c:v>476.36542745663502</c:v>
                </c:pt>
                <c:pt idx="7478">
                  <c:v>476.42913822665798</c:v>
                </c:pt>
                <c:pt idx="7479">
                  <c:v>476.49284899667998</c:v>
                </c:pt>
                <c:pt idx="7480">
                  <c:v>476.55655976670198</c:v>
                </c:pt>
                <c:pt idx="7481">
                  <c:v>476.620270536725</c:v>
                </c:pt>
                <c:pt idx="7482">
                  <c:v>476.683981306747</c:v>
                </c:pt>
                <c:pt idx="7483">
                  <c:v>476.747692076769</c:v>
                </c:pt>
                <c:pt idx="7484">
                  <c:v>476.811402846791</c:v>
                </c:pt>
                <c:pt idx="7485">
                  <c:v>476.87511361681402</c:v>
                </c:pt>
                <c:pt idx="7486">
                  <c:v>476.93882438683602</c:v>
                </c:pt>
                <c:pt idx="7487">
                  <c:v>477.00253515685802</c:v>
                </c:pt>
                <c:pt idx="7488">
                  <c:v>477.06624592688001</c:v>
                </c:pt>
                <c:pt idx="7489">
                  <c:v>477.12995669690298</c:v>
                </c:pt>
                <c:pt idx="7490">
                  <c:v>477.19366746692498</c:v>
                </c:pt>
                <c:pt idx="7491">
                  <c:v>477.25737823694698</c:v>
                </c:pt>
                <c:pt idx="7492">
                  <c:v>477.32108900697</c:v>
                </c:pt>
                <c:pt idx="7493">
                  <c:v>477.384799776992</c:v>
                </c:pt>
                <c:pt idx="7494">
                  <c:v>477.448510547014</c:v>
                </c:pt>
                <c:pt idx="7495">
                  <c:v>477.51222131703599</c:v>
                </c:pt>
                <c:pt idx="7496">
                  <c:v>477.57593208705902</c:v>
                </c:pt>
                <c:pt idx="7497">
                  <c:v>477.63964285708101</c:v>
                </c:pt>
                <c:pt idx="7498">
                  <c:v>477.70335362710301</c:v>
                </c:pt>
                <c:pt idx="7499">
                  <c:v>477.76706439712598</c:v>
                </c:pt>
                <c:pt idx="7500">
                  <c:v>477.83077516714798</c:v>
                </c:pt>
                <c:pt idx="7501">
                  <c:v>477.89448593716997</c:v>
                </c:pt>
                <c:pt idx="7502">
                  <c:v>477.95819670719197</c:v>
                </c:pt>
                <c:pt idx="7503">
                  <c:v>478.021907477215</c:v>
                </c:pt>
                <c:pt idx="7504">
                  <c:v>478.08561824723699</c:v>
                </c:pt>
                <c:pt idx="7505">
                  <c:v>478.14932901725899</c:v>
                </c:pt>
                <c:pt idx="7506">
                  <c:v>478.21303978728201</c:v>
                </c:pt>
                <c:pt idx="7507">
                  <c:v>478.27675055730401</c:v>
                </c:pt>
                <c:pt idx="7508">
                  <c:v>478.34046132732601</c:v>
                </c:pt>
                <c:pt idx="7509">
                  <c:v>478.40417209734801</c:v>
                </c:pt>
                <c:pt idx="7510">
                  <c:v>478.46788286737097</c:v>
                </c:pt>
                <c:pt idx="7511">
                  <c:v>478.53159363739297</c:v>
                </c:pt>
                <c:pt idx="7512">
                  <c:v>478.59530440741503</c:v>
                </c:pt>
                <c:pt idx="7513">
                  <c:v>478.65901517743799</c:v>
                </c:pt>
                <c:pt idx="7514">
                  <c:v>478.72272594745999</c:v>
                </c:pt>
                <c:pt idx="7515">
                  <c:v>478.78643671748199</c:v>
                </c:pt>
                <c:pt idx="7516">
                  <c:v>478.85014748750399</c:v>
                </c:pt>
                <c:pt idx="7517">
                  <c:v>478.91385825752701</c:v>
                </c:pt>
                <c:pt idx="7518">
                  <c:v>478.97756902754901</c:v>
                </c:pt>
                <c:pt idx="7519">
                  <c:v>479.04127979757101</c:v>
                </c:pt>
                <c:pt idx="7520">
                  <c:v>479.10499056759397</c:v>
                </c:pt>
                <c:pt idx="7521">
                  <c:v>479.16870133761603</c:v>
                </c:pt>
                <c:pt idx="7522">
                  <c:v>479.23241210763803</c:v>
                </c:pt>
                <c:pt idx="7523">
                  <c:v>479.29612287766003</c:v>
                </c:pt>
                <c:pt idx="7524">
                  <c:v>479.35983364768299</c:v>
                </c:pt>
                <c:pt idx="7525">
                  <c:v>479.42354441770499</c:v>
                </c:pt>
                <c:pt idx="7526">
                  <c:v>479.48725518772699</c:v>
                </c:pt>
                <c:pt idx="7527">
                  <c:v>479.55096595775001</c:v>
                </c:pt>
                <c:pt idx="7528">
                  <c:v>479.61467672777201</c:v>
                </c:pt>
                <c:pt idx="7529">
                  <c:v>479.67838749779401</c:v>
                </c:pt>
                <c:pt idx="7530">
                  <c:v>479.742098267816</c:v>
                </c:pt>
                <c:pt idx="7531">
                  <c:v>479.80580903783903</c:v>
                </c:pt>
                <c:pt idx="7532">
                  <c:v>479.86951980786102</c:v>
                </c:pt>
                <c:pt idx="7533">
                  <c:v>479.93323057788302</c:v>
                </c:pt>
                <c:pt idx="7534">
                  <c:v>479.99694134790599</c:v>
                </c:pt>
                <c:pt idx="7535">
                  <c:v>480.06065211792799</c:v>
                </c:pt>
                <c:pt idx="7536">
                  <c:v>480.12436288794999</c:v>
                </c:pt>
                <c:pt idx="7537">
                  <c:v>480.18807365797198</c:v>
                </c:pt>
                <c:pt idx="7538">
                  <c:v>480.25178442799501</c:v>
                </c:pt>
                <c:pt idx="7539">
                  <c:v>480.315495198017</c:v>
                </c:pt>
                <c:pt idx="7540">
                  <c:v>480.379205968039</c:v>
                </c:pt>
                <c:pt idx="7541">
                  <c:v>480.442916738061</c:v>
                </c:pt>
                <c:pt idx="7542">
                  <c:v>480.50662750808402</c:v>
                </c:pt>
                <c:pt idx="7543">
                  <c:v>480.57033827810602</c:v>
                </c:pt>
                <c:pt idx="7544">
                  <c:v>480.63404904812802</c:v>
                </c:pt>
                <c:pt idx="7545">
                  <c:v>480.69775981815098</c:v>
                </c:pt>
                <c:pt idx="7546">
                  <c:v>480.76147058817298</c:v>
                </c:pt>
                <c:pt idx="7547">
                  <c:v>480.82518135819498</c:v>
                </c:pt>
                <c:pt idx="7548">
                  <c:v>480.88889212821698</c:v>
                </c:pt>
                <c:pt idx="7549">
                  <c:v>480.95260289824</c:v>
                </c:pt>
                <c:pt idx="7550">
                  <c:v>481.016313668262</c:v>
                </c:pt>
                <c:pt idx="7551">
                  <c:v>481.080024438284</c:v>
                </c:pt>
                <c:pt idx="7552">
                  <c:v>481.14373520830702</c:v>
                </c:pt>
                <c:pt idx="7553">
                  <c:v>481.20744597832902</c:v>
                </c:pt>
                <c:pt idx="7554">
                  <c:v>481.27115674835102</c:v>
                </c:pt>
                <c:pt idx="7555">
                  <c:v>481.33486751837302</c:v>
                </c:pt>
                <c:pt idx="7556">
                  <c:v>481.39857828839598</c:v>
                </c:pt>
                <c:pt idx="7557">
                  <c:v>481.46228905841798</c:v>
                </c:pt>
                <c:pt idx="7558">
                  <c:v>481.52599982843998</c:v>
                </c:pt>
                <c:pt idx="7559">
                  <c:v>481.589710598463</c:v>
                </c:pt>
                <c:pt idx="7560">
                  <c:v>481.653421368485</c:v>
                </c:pt>
                <c:pt idx="7561">
                  <c:v>481.717132138507</c:v>
                </c:pt>
                <c:pt idx="7562">
                  <c:v>481.780842908529</c:v>
                </c:pt>
                <c:pt idx="7563">
                  <c:v>481.84455367855202</c:v>
                </c:pt>
                <c:pt idx="7564">
                  <c:v>481.90826444857402</c:v>
                </c:pt>
                <c:pt idx="7565">
                  <c:v>481.97197521859601</c:v>
                </c:pt>
                <c:pt idx="7566">
                  <c:v>482.03568598861898</c:v>
                </c:pt>
                <c:pt idx="7567">
                  <c:v>482.09939675864098</c:v>
                </c:pt>
                <c:pt idx="7568">
                  <c:v>482.16310752866298</c:v>
                </c:pt>
                <c:pt idx="7569">
                  <c:v>482.22681829868498</c:v>
                </c:pt>
                <c:pt idx="7570">
                  <c:v>482.290529068708</c:v>
                </c:pt>
                <c:pt idx="7571">
                  <c:v>482.35423983873</c:v>
                </c:pt>
                <c:pt idx="7572">
                  <c:v>482.41795060875199</c:v>
                </c:pt>
                <c:pt idx="7573">
                  <c:v>482.48166137877502</c:v>
                </c:pt>
                <c:pt idx="7574">
                  <c:v>482.54537214879701</c:v>
                </c:pt>
                <c:pt idx="7575">
                  <c:v>482.60908291881901</c:v>
                </c:pt>
                <c:pt idx="7576">
                  <c:v>482.67279368884101</c:v>
                </c:pt>
                <c:pt idx="7577">
                  <c:v>482.73650445886398</c:v>
                </c:pt>
                <c:pt idx="7578">
                  <c:v>482.80021522888597</c:v>
                </c:pt>
                <c:pt idx="7579">
                  <c:v>482.86392599890797</c:v>
                </c:pt>
                <c:pt idx="7580">
                  <c:v>482.927636768931</c:v>
                </c:pt>
                <c:pt idx="7581">
                  <c:v>482.99134753895299</c:v>
                </c:pt>
                <c:pt idx="7582">
                  <c:v>483.05505830897499</c:v>
                </c:pt>
                <c:pt idx="7583">
                  <c:v>483.11876907899699</c:v>
                </c:pt>
                <c:pt idx="7584">
                  <c:v>483.18247984902001</c:v>
                </c:pt>
                <c:pt idx="7585">
                  <c:v>483.24619061904201</c:v>
                </c:pt>
                <c:pt idx="7586">
                  <c:v>483.30990138906401</c:v>
                </c:pt>
                <c:pt idx="7587">
                  <c:v>483.37361215908601</c:v>
                </c:pt>
                <c:pt idx="7588">
                  <c:v>483.43732292910897</c:v>
                </c:pt>
                <c:pt idx="7589">
                  <c:v>483.50103369913103</c:v>
                </c:pt>
                <c:pt idx="7590">
                  <c:v>483.56474446915303</c:v>
                </c:pt>
                <c:pt idx="7591">
                  <c:v>483.62845523917599</c:v>
                </c:pt>
                <c:pt idx="7592">
                  <c:v>483.69216600919799</c:v>
                </c:pt>
                <c:pt idx="7593">
                  <c:v>483.75587677921999</c:v>
                </c:pt>
                <c:pt idx="7594">
                  <c:v>483.81958754924199</c:v>
                </c:pt>
                <c:pt idx="7595">
                  <c:v>483.88329831926501</c:v>
                </c:pt>
                <c:pt idx="7596">
                  <c:v>483.94700908928701</c:v>
                </c:pt>
                <c:pt idx="7597">
                  <c:v>484.01071985930901</c:v>
                </c:pt>
                <c:pt idx="7598">
                  <c:v>484.07443062933203</c:v>
                </c:pt>
                <c:pt idx="7599">
                  <c:v>484.13814139935403</c:v>
                </c:pt>
                <c:pt idx="7600">
                  <c:v>484.20185216937602</c:v>
                </c:pt>
                <c:pt idx="7601">
                  <c:v>484.26556293939802</c:v>
                </c:pt>
                <c:pt idx="7602">
                  <c:v>484.32927370942099</c:v>
                </c:pt>
                <c:pt idx="7603">
                  <c:v>484.39298447944299</c:v>
                </c:pt>
                <c:pt idx="7604">
                  <c:v>484.45669524946499</c:v>
                </c:pt>
                <c:pt idx="7605">
                  <c:v>484.52040601948801</c:v>
                </c:pt>
                <c:pt idx="7606">
                  <c:v>484.58411678951001</c:v>
                </c:pt>
                <c:pt idx="7607">
                  <c:v>484.647827559532</c:v>
                </c:pt>
                <c:pt idx="7608">
                  <c:v>484.711538329554</c:v>
                </c:pt>
                <c:pt idx="7609">
                  <c:v>484.77524909957702</c:v>
                </c:pt>
                <c:pt idx="7610">
                  <c:v>484.83895986959902</c:v>
                </c:pt>
                <c:pt idx="7611">
                  <c:v>484.90267063962102</c:v>
                </c:pt>
                <c:pt idx="7612">
                  <c:v>484.96638140964399</c:v>
                </c:pt>
                <c:pt idx="7613">
                  <c:v>485.03009217966598</c:v>
                </c:pt>
                <c:pt idx="7614">
                  <c:v>485.09380294968798</c:v>
                </c:pt>
                <c:pt idx="7615">
                  <c:v>485.15751371970998</c:v>
                </c:pt>
                <c:pt idx="7616">
                  <c:v>485.221224489733</c:v>
                </c:pt>
                <c:pt idx="7617">
                  <c:v>485.284935259755</c:v>
                </c:pt>
                <c:pt idx="7618">
                  <c:v>485.348646029777</c:v>
                </c:pt>
                <c:pt idx="7619">
                  <c:v>485.41235679980002</c:v>
                </c:pt>
                <c:pt idx="7620">
                  <c:v>485.47606756982202</c:v>
                </c:pt>
                <c:pt idx="7621">
                  <c:v>485.53977833984402</c:v>
                </c:pt>
                <c:pt idx="7622">
                  <c:v>485.60348910986602</c:v>
                </c:pt>
                <c:pt idx="7623">
                  <c:v>485.66719987988898</c:v>
                </c:pt>
                <c:pt idx="7624">
                  <c:v>485.73091064991098</c:v>
                </c:pt>
                <c:pt idx="7625">
                  <c:v>485.79462141993298</c:v>
                </c:pt>
                <c:pt idx="7626">
                  <c:v>485.858332189956</c:v>
                </c:pt>
                <c:pt idx="7627">
                  <c:v>485.922042959978</c:v>
                </c:pt>
                <c:pt idx="7628">
                  <c:v>485.98575373</c:v>
                </c:pt>
                <c:pt idx="7629">
                  <c:v>486.049464500022</c:v>
                </c:pt>
                <c:pt idx="7630">
                  <c:v>486.11317527004502</c:v>
                </c:pt>
                <c:pt idx="7631">
                  <c:v>486.17688604006702</c:v>
                </c:pt>
                <c:pt idx="7632">
                  <c:v>486.24059681008902</c:v>
                </c:pt>
                <c:pt idx="7633">
                  <c:v>486.30430758011101</c:v>
                </c:pt>
                <c:pt idx="7634">
                  <c:v>486.36801835013398</c:v>
                </c:pt>
                <c:pt idx="7635">
                  <c:v>486.43172912015598</c:v>
                </c:pt>
                <c:pt idx="7636">
                  <c:v>486.49543989017798</c:v>
                </c:pt>
                <c:pt idx="7637">
                  <c:v>486.559150660201</c:v>
                </c:pt>
                <c:pt idx="7638">
                  <c:v>486.622861430223</c:v>
                </c:pt>
                <c:pt idx="7639">
                  <c:v>486.686572200245</c:v>
                </c:pt>
                <c:pt idx="7640">
                  <c:v>486.75028297026699</c:v>
                </c:pt>
                <c:pt idx="7641">
                  <c:v>486.81399374029002</c:v>
                </c:pt>
                <c:pt idx="7642">
                  <c:v>486.87770451031201</c:v>
                </c:pt>
                <c:pt idx="7643">
                  <c:v>486.94141528033401</c:v>
                </c:pt>
                <c:pt idx="7644">
                  <c:v>487.00512605035698</c:v>
                </c:pt>
                <c:pt idx="7645">
                  <c:v>487.06883682037898</c:v>
                </c:pt>
                <c:pt idx="7646">
                  <c:v>487.13254759040097</c:v>
                </c:pt>
                <c:pt idx="7647">
                  <c:v>487.19625836042297</c:v>
                </c:pt>
                <c:pt idx="7648">
                  <c:v>487.259969130446</c:v>
                </c:pt>
                <c:pt idx="7649">
                  <c:v>487.32367990046799</c:v>
                </c:pt>
                <c:pt idx="7650">
                  <c:v>487.38739067048999</c:v>
                </c:pt>
                <c:pt idx="7651">
                  <c:v>487.45110144051301</c:v>
                </c:pt>
                <c:pt idx="7652">
                  <c:v>487.51481221053501</c:v>
                </c:pt>
                <c:pt idx="7653">
                  <c:v>487.57852298055701</c:v>
                </c:pt>
                <c:pt idx="7654">
                  <c:v>487.64223375057901</c:v>
                </c:pt>
                <c:pt idx="7655">
                  <c:v>487.70594452060197</c:v>
                </c:pt>
                <c:pt idx="7656">
                  <c:v>487.76965529062397</c:v>
                </c:pt>
                <c:pt idx="7657">
                  <c:v>487.83336606064597</c:v>
                </c:pt>
                <c:pt idx="7658">
                  <c:v>487.89707683066899</c:v>
                </c:pt>
                <c:pt idx="7659">
                  <c:v>487.96078760069099</c:v>
                </c:pt>
                <c:pt idx="7660">
                  <c:v>488.02449837071299</c:v>
                </c:pt>
                <c:pt idx="7661">
                  <c:v>488.08820914073499</c:v>
                </c:pt>
                <c:pt idx="7662">
                  <c:v>488.15191991075801</c:v>
                </c:pt>
                <c:pt idx="7663">
                  <c:v>488.21563068078001</c:v>
                </c:pt>
                <c:pt idx="7664">
                  <c:v>488.27934145080201</c:v>
                </c:pt>
                <c:pt idx="7665">
                  <c:v>488.34305222082497</c:v>
                </c:pt>
                <c:pt idx="7666">
                  <c:v>488.40676299084703</c:v>
                </c:pt>
                <c:pt idx="7667">
                  <c:v>488.47047376086903</c:v>
                </c:pt>
                <c:pt idx="7668">
                  <c:v>488.53418453089103</c:v>
                </c:pt>
                <c:pt idx="7669">
                  <c:v>488.59789530091399</c:v>
                </c:pt>
                <c:pt idx="7670">
                  <c:v>488.66160607093599</c:v>
                </c:pt>
                <c:pt idx="7671">
                  <c:v>488.72531684095799</c:v>
                </c:pt>
                <c:pt idx="7672">
                  <c:v>488.78902761098101</c:v>
                </c:pt>
                <c:pt idx="7673">
                  <c:v>488.85273838100301</c:v>
                </c:pt>
                <c:pt idx="7674">
                  <c:v>488.91644915102501</c:v>
                </c:pt>
                <c:pt idx="7675">
                  <c:v>488.980159921047</c:v>
                </c:pt>
                <c:pt idx="7676">
                  <c:v>489.04387069107003</c:v>
                </c:pt>
                <c:pt idx="7677">
                  <c:v>489.10758146109202</c:v>
                </c:pt>
                <c:pt idx="7678">
                  <c:v>489.17129223111402</c:v>
                </c:pt>
                <c:pt idx="7679">
                  <c:v>489.23500300113699</c:v>
                </c:pt>
                <c:pt idx="7680">
                  <c:v>489.29871377115899</c:v>
                </c:pt>
                <c:pt idx="7681">
                  <c:v>489.36242454118099</c:v>
                </c:pt>
                <c:pt idx="7682">
                  <c:v>489.42613531120298</c:v>
                </c:pt>
                <c:pt idx="7683">
                  <c:v>489.48984608122601</c:v>
                </c:pt>
                <c:pt idx="7684">
                  <c:v>489.553556851248</c:v>
                </c:pt>
                <c:pt idx="7685">
                  <c:v>489.61726762127</c:v>
                </c:pt>
                <c:pt idx="7686">
                  <c:v>489.680978391292</c:v>
                </c:pt>
                <c:pt idx="7687">
                  <c:v>489.74468916131502</c:v>
                </c:pt>
                <c:pt idx="7688">
                  <c:v>489.80839993133702</c:v>
                </c:pt>
                <c:pt idx="7689">
                  <c:v>489.87211070135902</c:v>
                </c:pt>
                <c:pt idx="7690">
                  <c:v>489.93582147138198</c:v>
                </c:pt>
                <c:pt idx="7691">
                  <c:v>489.99953224140398</c:v>
                </c:pt>
                <c:pt idx="7692">
                  <c:v>490.06324301142598</c:v>
                </c:pt>
                <c:pt idx="7693">
                  <c:v>490.12695378144798</c:v>
                </c:pt>
                <c:pt idx="7694">
                  <c:v>490.190664551471</c:v>
                </c:pt>
                <c:pt idx="7695">
                  <c:v>490.254375321493</c:v>
                </c:pt>
                <c:pt idx="7696">
                  <c:v>490.318086091515</c:v>
                </c:pt>
                <c:pt idx="7697">
                  <c:v>490.38179686153802</c:v>
                </c:pt>
                <c:pt idx="7698">
                  <c:v>490.44550763156002</c:v>
                </c:pt>
                <c:pt idx="7699">
                  <c:v>490.50921840158202</c:v>
                </c:pt>
                <c:pt idx="7700">
                  <c:v>490.57292917160402</c:v>
                </c:pt>
                <c:pt idx="7701">
                  <c:v>490.63663994162698</c:v>
                </c:pt>
                <c:pt idx="7702">
                  <c:v>490.70035071164898</c:v>
                </c:pt>
                <c:pt idx="7703">
                  <c:v>490.76406148167098</c:v>
                </c:pt>
                <c:pt idx="7704">
                  <c:v>490.827772251694</c:v>
                </c:pt>
                <c:pt idx="7705">
                  <c:v>490.891483021716</c:v>
                </c:pt>
                <c:pt idx="7706">
                  <c:v>490.955193791738</c:v>
                </c:pt>
                <c:pt idx="7707">
                  <c:v>491.01890456176</c:v>
                </c:pt>
                <c:pt idx="7708">
                  <c:v>491.08261533178302</c:v>
                </c:pt>
                <c:pt idx="7709">
                  <c:v>491.14632610180502</c:v>
                </c:pt>
                <c:pt idx="7710">
                  <c:v>491.21003687182701</c:v>
                </c:pt>
                <c:pt idx="7711">
                  <c:v>491.27374764184998</c:v>
                </c:pt>
                <c:pt idx="7712">
                  <c:v>491.33745841187198</c:v>
                </c:pt>
                <c:pt idx="7713">
                  <c:v>491.40116918189398</c:v>
                </c:pt>
                <c:pt idx="7714">
                  <c:v>491.46487995191598</c:v>
                </c:pt>
                <c:pt idx="7715">
                  <c:v>491.528590721939</c:v>
                </c:pt>
                <c:pt idx="7716">
                  <c:v>491.592301491961</c:v>
                </c:pt>
                <c:pt idx="7717">
                  <c:v>491.65601226198299</c:v>
                </c:pt>
                <c:pt idx="7718">
                  <c:v>491.71972303200602</c:v>
                </c:pt>
                <c:pt idx="7719">
                  <c:v>491.78343380202801</c:v>
                </c:pt>
                <c:pt idx="7720">
                  <c:v>491.84714457205001</c:v>
                </c:pt>
                <c:pt idx="7721">
                  <c:v>491.91085534207201</c:v>
                </c:pt>
                <c:pt idx="7722">
                  <c:v>491.97456611209498</c:v>
                </c:pt>
                <c:pt idx="7723">
                  <c:v>492.03827688211697</c:v>
                </c:pt>
                <c:pt idx="7724">
                  <c:v>492.10198765213897</c:v>
                </c:pt>
                <c:pt idx="7725">
                  <c:v>492.165698422162</c:v>
                </c:pt>
                <c:pt idx="7726">
                  <c:v>492.22940919218399</c:v>
                </c:pt>
                <c:pt idx="7727">
                  <c:v>492.29311996220599</c:v>
                </c:pt>
                <c:pt idx="7728">
                  <c:v>492.35683073222799</c:v>
                </c:pt>
                <c:pt idx="7729">
                  <c:v>492.42054150225101</c:v>
                </c:pt>
                <c:pt idx="7730">
                  <c:v>492.48425227227301</c:v>
                </c:pt>
                <c:pt idx="7731">
                  <c:v>492.54796304229501</c:v>
                </c:pt>
                <c:pt idx="7732">
                  <c:v>492.61167381231701</c:v>
                </c:pt>
                <c:pt idx="7733">
                  <c:v>492.67538458233997</c:v>
                </c:pt>
                <c:pt idx="7734">
                  <c:v>492.73909535236203</c:v>
                </c:pt>
                <c:pt idx="7735">
                  <c:v>492.80280612238403</c:v>
                </c:pt>
                <c:pt idx="7736">
                  <c:v>492.86651689240699</c:v>
                </c:pt>
                <c:pt idx="7737">
                  <c:v>492.93022766242899</c:v>
                </c:pt>
                <c:pt idx="7738">
                  <c:v>492.99393843245099</c:v>
                </c:pt>
                <c:pt idx="7739">
                  <c:v>493.05764920247299</c:v>
                </c:pt>
                <c:pt idx="7740">
                  <c:v>493.12135997249601</c:v>
                </c:pt>
                <c:pt idx="7741">
                  <c:v>493.18507074251801</c:v>
                </c:pt>
                <c:pt idx="7742">
                  <c:v>493.24878151254001</c:v>
                </c:pt>
                <c:pt idx="7743">
                  <c:v>493.31249228256303</c:v>
                </c:pt>
                <c:pt idx="7744">
                  <c:v>493.37620305258503</c:v>
                </c:pt>
                <c:pt idx="7745">
                  <c:v>493.43991382260702</c:v>
                </c:pt>
                <c:pt idx="7746">
                  <c:v>493.50362459262902</c:v>
                </c:pt>
                <c:pt idx="7747">
                  <c:v>493.56733536265199</c:v>
                </c:pt>
                <c:pt idx="7748">
                  <c:v>493.63104613267399</c:v>
                </c:pt>
                <c:pt idx="7749">
                  <c:v>493.69475690269599</c:v>
                </c:pt>
                <c:pt idx="7750">
                  <c:v>493.75846767271901</c:v>
                </c:pt>
                <c:pt idx="7751">
                  <c:v>493.82217844274101</c:v>
                </c:pt>
                <c:pt idx="7752">
                  <c:v>493.885889212763</c:v>
                </c:pt>
                <c:pt idx="7753">
                  <c:v>493.949599982785</c:v>
                </c:pt>
                <c:pt idx="7754">
                  <c:v>494.01331075280802</c:v>
                </c:pt>
                <c:pt idx="7755">
                  <c:v>494.07702152283002</c:v>
                </c:pt>
                <c:pt idx="7756">
                  <c:v>494.14073229285202</c:v>
                </c:pt>
                <c:pt idx="7757">
                  <c:v>494.20444306287499</c:v>
                </c:pt>
                <c:pt idx="7758">
                  <c:v>494.26815383289699</c:v>
                </c:pt>
                <c:pt idx="7759">
                  <c:v>494.33186460291898</c:v>
                </c:pt>
                <c:pt idx="7760">
                  <c:v>494.39557537294098</c:v>
                </c:pt>
                <c:pt idx="7761">
                  <c:v>494.459286142964</c:v>
                </c:pt>
                <c:pt idx="7762">
                  <c:v>494.522996912986</c:v>
                </c:pt>
                <c:pt idx="7763">
                  <c:v>494.586707683008</c:v>
                </c:pt>
                <c:pt idx="7764">
                  <c:v>494.65041845303102</c:v>
                </c:pt>
                <c:pt idx="7765">
                  <c:v>494.71412922305302</c:v>
                </c:pt>
                <c:pt idx="7766">
                  <c:v>494.77783999307502</c:v>
                </c:pt>
                <c:pt idx="7767">
                  <c:v>494.84155076309702</c:v>
                </c:pt>
                <c:pt idx="7768">
                  <c:v>494.90526153311998</c:v>
                </c:pt>
                <c:pt idx="7769">
                  <c:v>494.96897230314198</c:v>
                </c:pt>
                <c:pt idx="7770">
                  <c:v>495.03268307316398</c:v>
                </c:pt>
                <c:pt idx="7771">
                  <c:v>495.096393843187</c:v>
                </c:pt>
                <c:pt idx="7772">
                  <c:v>495.160104613209</c:v>
                </c:pt>
                <c:pt idx="7773">
                  <c:v>495.223815383231</c:v>
                </c:pt>
                <c:pt idx="7774">
                  <c:v>495.287526153253</c:v>
                </c:pt>
                <c:pt idx="7775">
                  <c:v>495.35123692327602</c:v>
                </c:pt>
                <c:pt idx="7776">
                  <c:v>495.41494769329802</c:v>
                </c:pt>
                <c:pt idx="7777">
                  <c:v>495.47865846332002</c:v>
                </c:pt>
                <c:pt idx="7778">
                  <c:v>495.54236923334201</c:v>
                </c:pt>
                <c:pt idx="7779">
                  <c:v>495.60608000336498</c:v>
                </c:pt>
                <c:pt idx="7780">
                  <c:v>495.66979077338698</c:v>
                </c:pt>
                <c:pt idx="7781">
                  <c:v>495.73350154340898</c:v>
                </c:pt>
                <c:pt idx="7782">
                  <c:v>495.797212313432</c:v>
                </c:pt>
                <c:pt idx="7783">
                  <c:v>495.860923083454</c:v>
                </c:pt>
                <c:pt idx="7784">
                  <c:v>495.924633853476</c:v>
                </c:pt>
                <c:pt idx="7785">
                  <c:v>495.98834462349799</c:v>
                </c:pt>
                <c:pt idx="7786">
                  <c:v>496.05205539352102</c:v>
                </c:pt>
                <c:pt idx="7787">
                  <c:v>496.11576616354301</c:v>
                </c:pt>
                <c:pt idx="7788">
                  <c:v>496.17947693356501</c:v>
                </c:pt>
                <c:pt idx="7789">
                  <c:v>496.24318770358798</c:v>
                </c:pt>
                <c:pt idx="7790">
                  <c:v>496.30689847360998</c:v>
                </c:pt>
                <c:pt idx="7791">
                  <c:v>496.37060924363198</c:v>
                </c:pt>
                <c:pt idx="7792">
                  <c:v>496.43432001365397</c:v>
                </c:pt>
                <c:pt idx="7793">
                  <c:v>496.498030783677</c:v>
                </c:pt>
                <c:pt idx="7794">
                  <c:v>496.56174155369899</c:v>
                </c:pt>
                <c:pt idx="7795">
                  <c:v>496.62545232372099</c:v>
                </c:pt>
                <c:pt idx="7796">
                  <c:v>496.68916309374401</c:v>
                </c:pt>
                <c:pt idx="7797">
                  <c:v>496.75287386376601</c:v>
                </c:pt>
                <c:pt idx="7798">
                  <c:v>496.81658463378801</c:v>
                </c:pt>
                <c:pt idx="7799">
                  <c:v>496.88029540381001</c:v>
                </c:pt>
                <c:pt idx="7800">
                  <c:v>496.94400617383297</c:v>
                </c:pt>
                <c:pt idx="7801">
                  <c:v>497.00771694385497</c:v>
                </c:pt>
                <c:pt idx="7802">
                  <c:v>497.07142771387697</c:v>
                </c:pt>
                <c:pt idx="7803">
                  <c:v>497.13513848389999</c:v>
                </c:pt>
                <c:pt idx="7804">
                  <c:v>497.19884925392199</c:v>
                </c:pt>
                <c:pt idx="7805">
                  <c:v>497.26256002394399</c:v>
                </c:pt>
                <c:pt idx="7806">
                  <c:v>497.32627079396599</c:v>
                </c:pt>
                <c:pt idx="7807">
                  <c:v>497.38998156398901</c:v>
                </c:pt>
                <c:pt idx="7808">
                  <c:v>497.45369233401101</c:v>
                </c:pt>
                <c:pt idx="7809">
                  <c:v>497.51740310403301</c:v>
                </c:pt>
                <c:pt idx="7810">
                  <c:v>497.58111387405597</c:v>
                </c:pt>
                <c:pt idx="7811">
                  <c:v>497.64482464407803</c:v>
                </c:pt>
                <c:pt idx="7812">
                  <c:v>497.70853541410003</c:v>
                </c:pt>
                <c:pt idx="7813">
                  <c:v>497.77224618412203</c:v>
                </c:pt>
                <c:pt idx="7814">
                  <c:v>497.83595695414499</c:v>
                </c:pt>
                <c:pt idx="7815">
                  <c:v>497.89966772416699</c:v>
                </c:pt>
                <c:pt idx="7816">
                  <c:v>497.96337849418899</c:v>
                </c:pt>
                <c:pt idx="7817">
                  <c:v>498.02708926421201</c:v>
                </c:pt>
                <c:pt idx="7818">
                  <c:v>498.09080003423401</c:v>
                </c:pt>
                <c:pt idx="7819">
                  <c:v>498.15451080425601</c:v>
                </c:pt>
                <c:pt idx="7820">
                  <c:v>498.218221574278</c:v>
                </c:pt>
                <c:pt idx="7821">
                  <c:v>498.28193234430103</c:v>
                </c:pt>
                <c:pt idx="7822">
                  <c:v>498.34564311432302</c:v>
                </c:pt>
                <c:pt idx="7823">
                  <c:v>498.40935388434502</c:v>
                </c:pt>
                <c:pt idx="7824">
                  <c:v>498.47306465436799</c:v>
                </c:pt>
                <c:pt idx="7825">
                  <c:v>498.53677542438999</c:v>
                </c:pt>
                <c:pt idx="7826">
                  <c:v>498.60048619441199</c:v>
                </c:pt>
                <c:pt idx="7827">
                  <c:v>498.66419696443398</c:v>
                </c:pt>
                <c:pt idx="7828">
                  <c:v>498.72790773445701</c:v>
                </c:pt>
                <c:pt idx="7829">
                  <c:v>498.791618504479</c:v>
                </c:pt>
                <c:pt idx="7830">
                  <c:v>498.855329274501</c:v>
                </c:pt>
                <c:pt idx="7831">
                  <c:v>498.919040044523</c:v>
                </c:pt>
                <c:pt idx="7832">
                  <c:v>498.98275081454602</c:v>
                </c:pt>
                <c:pt idx="7833">
                  <c:v>499.04646158456802</c:v>
                </c:pt>
                <c:pt idx="7834">
                  <c:v>499.11017235459002</c:v>
                </c:pt>
                <c:pt idx="7835">
                  <c:v>499.17388312461298</c:v>
                </c:pt>
                <c:pt idx="7836">
                  <c:v>499.23759389463498</c:v>
                </c:pt>
                <c:pt idx="7837">
                  <c:v>499.30130466465698</c:v>
                </c:pt>
                <c:pt idx="7838">
                  <c:v>499.36501543467898</c:v>
                </c:pt>
                <c:pt idx="7839">
                  <c:v>499.428726204702</c:v>
                </c:pt>
                <c:pt idx="7840">
                  <c:v>499.492436974724</c:v>
                </c:pt>
                <c:pt idx="7841">
                  <c:v>499.556147744746</c:v>
                </c:pt>
                <c:pt idx="7842">
                  <c:v>499.61985851476902</c:v>
                </c:pt>
                <c:pt idx="7843">
                  <c:v>499.68356928479102</c:v>
                </c:pt>
                <c:pt idx="7844">
                  <c:v>499.74728005481302</c:v>
                </c:pt>
                <c:pt idx="7845">
                  <c:v>499.81099082483502</c:v>
                </c:pt>
                <c:pt idx="7846">
                  <c:v>499.87470159485798</c:v>
                </c:pt>
                <c:pt idx="7847">
                  <c:v>499.93841236487998</c:v>
                </c:pt>
                <c:pt idx="7848">
                  <c:v>500.00212313490198</c:v>
                </c:pt>
                <c:pt idx="7849">
                  <c:v>500.065833904925</c:v>
                </c:pt>
                <c:pt idx="7850">
                  <c:v>500.129544674947</c:v>
                </c:pt>
                <c:pt idx="7851">
                  <c:v>500.193255444969</c:v>
                </c:pt>
                <c:pt idx="7852">
                  <c:v>500.256966214991</c:v>
                </c:pt>
                <c:pt idx="7853">
                  <c:v>500.32067698501402</c:v>
                </c:pt>
                <c:pt idx="7854">
                  <c:v>500.38438775503602</c:v>
                </c:pt>
                <c:pt idx="7855">
                  <c:v>500.44809852505801</c:v>
                </c:pt>
                <c:pt idx="7856">
                  <c:v>500.51180929508098</c:v>
                </c:pt>
                <c:pt idx="7857">
                  <c:v>500.57552006510298</c:v>
                </c:pt>
                <c:pt idx="7858">
                  <c:v>500.63923083512498</c:v>
                </c:pt>
                <c:pt idx="7859">
                  <c:v>500.70294160514698</c:v>
                </c:pt>
                <c:pt idx="7860">
                  <c:v>500.76665237517</c:v>
                </c:pt>
                <c:pt idx="7861">
                  <c:v>500.830363145192</c:v>
                </c:pt>
                <c:pt idx="7862">
                  <c:v>500.89407391521399</c:v>
                </c:pt>
                <c:pt idx="7863">
                  <c:v>500.95778468523702</c:v>
                </c:pt>
                <c:pt idx="7864">
                  <c:v>501.02149545525901</c:v>
                </c:pt>
                <c:pt idx="7865">
                  <c:v>501.08520622528101</c:v>
                </c:pt>
                <c:pt idx="7866">
                  <c:v>501.14891699530301</c:v>
                </c:pt>
                <c:pt idx="7867">
                  <c:v>501.21262776532598</c:v>
                </c:pt>
                <c:pt idx="7868">
                  <c:v>501.27633853534797</c:v>
                </c:pt>
                <c:pt idx="7869">
                  <c:v>501.34004930536997</c:v>
                </c:pt>
                <c:pt idx="7870">
                  <c:v>501.403760075393</c:v>
                </c:pt>
                <c:pt idx="7871">
                  <c:v>501.46747084541499</c:v>
                </c:pt>
                <c:pt idx="7872">
                  <c:v>501.53118161543699</c:v>
                </c:pt>
                <c:pt idx="7873">
                  <c:v>501.59489238545899</c:v>
                </c:pt>
                <c:pt idx="7874">
                  <c:v>501.65860315548201</c:v>
                </c:pt>
                <c:pt idx="7875">
                  <c:v>501.72231392550401</c:v>
                </c:pt>
                <c:pt idx="7876">
                  <c:v>501.78602469552601</c:v>
                </c:pt>
                <c:pt idx="7877">
                  <c:v>501.84973546554801</c:v>
                </c:pt>
                <c:pt idx="7878">
                  <c:v>501.91344623557097</c:v>
                </c:pt>
                <c:pt idx="7879">
                  <c:v>501.97715700559303</c:v>
                </c:pt>
                <c:pt idx="7880">
                  <c:v>502.04086777561503</c:v>
                </c:pt>
                <c:pt idx="7881">
                  <c:v>502.10457854563799</c:v>
                </c:pt>
                <c:pt idx="7882">
                  <c:v>502.16828931565999</c:v>
                </c:pt>
                <c:pt idx="7883">
                  <c:v>502.23200008568199</c:v>
                </c:pt>
                <c:pt idx="7884">
                  <c:v>502.29571085570399</c:v>
                </c:pt>
                <c:pt idx="7885">
                  <c:v>502.35942162572701</c:v>
                </c:pt>
                <c:pt idx="7886">
                  <c:v>502.42313239574901</c:v>
                </c:pt>
                <c:pt idx="7887">
                  <c:v>502.48684316577101</c:v>
                </c:pt>
                <c:pt idx="7888">
                  <c:v>502.55055393579403</c:v>
                </c:pt>
                <c:pt idx="7889">
                  <c:v>502.61426470581603</c:v>
                </c:pt>
                <c:pt idx="7890">
                  <c:v>502.67797547583802</c:v>
                </c:pt>
                <c:pt idx="7891">
                  <c:v>502.74168624586002</c:v>
                </c:pt>
                <c:pt idx="7892">
                  <c:v>502.80539701588299</c:v>
                </c:pt>
                <c:pt idx="7893">
                  <c:v>502.86910778590499</c:v>
                </c:pt>
                <c:pt idx="7894">
                  <c:v>502.93281855592699</c:v>
                </c:pt>
                <c:pt idx="7895">
                  <c:v>502.99652932595001</c:v>
                </c:pt>
                <c:pt idx="7896">
                  <c:v>503.06024009597201</c:v>
                </c:pt>
                <c:pt idx="7897">
                  <c:v>503.123950865994</c:v>
                </c:pt>
                <c:pt idx="7898">
                  <c:v>503.187661636016</c:v>
                </c:pt>
                <c:pt idx="7899">
                  <c:v>503.25137240603902</c:v>
                </c:pt>
                <c:pt idx="7900">
                  <c:v>503.31508317606102</c:v>
                </c:pt>
                <c:pt idx="7901">
                  <c:v>503.37879394608302</c:v>
                </c:pt>
                <c:pt idx="7902">
                  <c:v>503.44250471610599</c:v>
                </c:pt>
                <c:pt idx="7903">
                  <c:v>503.50621548612799</c:v>
                </c:pt>
                <c:pt idx="7904">
                  <c:v>503.56992625614998</c:v>
                </c:pt>
                <c:pt idx="7905">
                  <c:v>503.63363702617198</c:v>
                </c:pt>
                <c:pt idx="7906">
                  <c:v>503.697347796195</c:v>
                </c:pt>
                <c:pt idx="7907">
                  <c:v>503.761058566217</c:v>
                </c:pt>
                <c:pt idx="7908">
                  <c:v>503.824769336239</c:v>
                </c:pt>
                <c:pt idx="7909">
                  <c:v>503.88848010626202</c:v>
                </c:pt>
                <c:pt idx="7910">
                  <c:v>503.95219087628402</c:v>
                </c:pt>
                <c:pt idx="7911">
                  <c:v>504.01590164630602</c:v>
                </c:pt>
                <c:pt idx="7912">
                  <c:v>504.07961241632802</c:v>
                </c:pt>
                <c:pt idx="7913">
                  <c:v>504.14332318635098</c:v>
                </c:pt>
                <c:pt idx="7914">
                  <c:v>504.20703395637298</c:v>
                </c:pt>
                <c:pt idx="7915">
                  <c:v>504.27074472639498</c:v>
                </c:pt>
                <c:pt idx="7916">
                  <c:v>504.334455496418</c:v>
                </c:pt>
                <c:pt idx="7917">
                  <c:v>504.39816626644</c:v>
                </c:pt>
                <c:pt idx="7918">
                  <c:v>504.461877036462</c:v>
                </c:pt>
                <c:pt idx="7919">
                  <c:v>504.525587806484</c:v>
                </c:pt>
                <c:pt idx="7920">
                  <c:v>504.58929857650702</c:v>
                </c:pt>
                <c:pt idx="7921">
                  <c:v>504.65300934652902</c:v>
                </c:pt>
                <c:pt idx="7922">
                  <c:v>504.71672011655102</c:v>
                </c:pt>
                <c:pt idx="7923">
                  <c:v>504.78043088657301</c:v>
                </c:pt>
                <c:pt idx="7924">
                  <c:v>504.84414165659598</c:v>
                </c:pt>
                <c:pt idx="7925">
                  <c:v>504.90785242661798</c:v>
                </c:pt>
                <c:pt idx="7926">
                  <c:v>504.97156319663998</c:v>
                </c:pt>
                <c:pt idx="7927">
                  <c:v>505.035273966663</c:v>
                </c:pt>
                <c:pt idx="7928">
                  <c:v>505.098984736685</c:v>
                </c:pt>
                <c:pt idx="7929">
                  <c:v>505.162695506707</c:v>
                </c:pt>
                <c:pt idx="7930">
                  <c:v>505.22640627672899</c:v>
                </c:pt>
                <c:pt idx="7931">
                  <c:v>505.29011704675202</c:v>
                </c:pt>
                <c:pt idx="7932">
                  <c:v>505.35382781677401</c:v>
                </c:pt>
                <c:pt idx="7933">
                  <c:v>505.41753858679601</c:v>
                </c:pt>
                <c:pt idx="7934">
                  <c:v>505.48124935681898</c:v>
                </c:pt>
                <c:pt idx="7935">
                  <c:v>505.54496012684098</c:v>
                </c:pt>
                <c:pt idx="7936">
                  <c:v>505.60867089686298</c:v>
                </c:pt>
                <c:pt idx="7937">
                  <c:v>505.67238166688497</c:v>
                </c:pt>
                <c:pt idx="7938">
                  <c:v>505.736092436908</c:v>
                </c:pt>
                <c:pt idx="7939">
                  <c:v>505.79980320692999</c:v>
                </c:pt>
                <c:pt idx="7940">
                  <c:v>505.86351397695199</c:v>
                </c:pt>
                <c:pt idx="7941">
                  <c:v>505.92722474697501</c:v>
                </c:pt>
                <c:pt idx="7942">
                  <c:v>505.99093551699701</c:v>
                </c:pt>
                <c:pt idx="7943">
                  <c:v>506.05464628701901</c:v>
                </c:pt>
                <c:pt idx="7944">
                  <c:v>506.11835705704101</c:v>
                </c:pt>
                <c:pt idx="7945">
                  <c:v>506.18206782706397</c:v>
                </c:pt>
                <c:pt idx="7946">
                  <c:v>506.24577859708597</c:v>
                </c:pt>
                <c:pt idx="7947">
                  <c:v>506.30948936710797</c:v>
                </c:pt>
                <c:pt idx="7948">
                  <c:v>506.37320013713099</c:v>
                </c:pt>
                <c:pt idx="7949">
                  <c:v>506.43691090715299</c:v>
                </c:pt>
                <c:pt idx="7950">
                  <c:v>506.50062167717499</c:v>
                </c:pt>
                <c:pt idx="7951">
                  <c:v>506.56433244719699</c:v>
                </c:pt>
                <c:pt idx="7952">
                  <c:v>506.62804321722001</c:v>
                </c:pt>
                <c:pt idx="7953">
                  <c:v>506.69175398724201</c:v>
                </c:pt>
                <c:pt idx="7954">
                  <c:v>506.75546475726401</c:v>
                </c:pt>
                <c:pt idx="7955">
                  <c:v>506.81917552728697</c:v>
                </c:pt>
                <c:pt idx="7956">
                  <c:v>506.88288629730903</c:v>
                </c:pt>
                <c:pt idx="7957">
                  <c:v>506.94659706733103</c:v>
                </c:pt>
                <c:pt idx="7958">
                  <c:v>507.01030783735303</c:v>
                </c:pt>
                <c:pt idx="7959">
                  <c:v>507.07401860737599</c:v>
                </c:pt>
                <c:pt idx="7960">
                  <c:v>507.13772937739799</c:v>
                </c:pt>
                <c:pt idx="7961">
                  <c:v>507.20144014741999</c:v>
                </c:pt>
                <c:pt idx="7962">
                  <c:v>507.26515091744301</c:v>
                </c:pt>
                <c:pt idx="7963">
                  <c:v>507.32886168746501</c:v>
                </c:pt>
                <c:pt idx="7964">
                  <c:v>507.39257245748701</c:v>
                </c:pt>
                <c:pt idx="7965">
                  <c:v>507.456283227509</c:v>
                </c:pt>
                <c:pt idx="7966">
                  <c:v>507.51999399753203</c:v>
                </c:pt>
                <c:pt idx="7967">
                  <c:v>507.58370476755402</c:v>
                </c:pt>
                <c:pt idx="7968">
                  <c:v>507.64741553757602</c:v>
                </c:pt>
                <c:pt idx="7969">
                  <c:v>507.71112630759899</c:v>
                </c:pt>
                <c:pt idx="7970">
                  <c:v>507.77483707762099</c:v>
                </c:pt>
                <c:pt idx="7971">
                  <c:v>507.83854784764299</c:v>
                </c:pt>
                <c:pt idx="7972">
                  <c:v>507.90225861766498</c:v>
                </c:pt>
                <c:pt idx="7973">
                  <c:v>507.96596938768801</c:v>
                </c:pt>
                <c:pt idx="7974">
                  <c:v>508.02968015771</c:v>
                </c:pt>
                <c:pt idx="7975">
                  <c:v>508.093390927732</c:v>
                </c:pt>
                <c:pt idx="7976">
                  <c:v>508.157101697754</c:v>
                </c:pt>
                <c:pt idx="7977">
                  <c:v>508.22081246777702</c:v>
                </c:pt>
                <c:pt idx="7978">
                  <c:v>508.28452323779902</c:v>
                </c:pt>
                <c:pt idx="7979">
                  <c:v>508.34823400782102</c:v>
                </c:pt>
                <c:pt idx="7980">
                  <c:v>508.41194477784398</c:v>
                </c:pt>
                <c:pt idx="7981">
                  <c:v>508.47565554786598</c:v>
                </c:pt>
                <c:pt idx="7982">
                  <c:v>508.53936631788798</c:v>
                </c:pt>
                <c:pt idx="7983">
                  <c:v>508.60307708790998</c:v>
                </c:pt>
                <c:pt idx="7984">
                  <c:v>508.666787857933</c:v>
                </c:pt>
                <c:pt idx="7985">
                  <c:v>508.730498627955</c:v>
                </c:pt>
                <c:pt idx="7986">
                  <c:v>508.794209397977</c:v>
                </c:pt>
                <c:pt idx="7987">
                  <c:v>508.85792016800002</c:v>
                </c:pt>
                <c:pt idx="7988">
                  <c:v>508.92163093802202</c:v>
                </c:pt>
                <c:pt idx="7989">
                  <c:v>508.98534170804402</c:v>
                </c:pt>
                <c:pt idx="7990">
                  <c:v>509.04905247806602</c:v>
                </c:pt>
                <c:pt idx="7991">
                  <c:v>509.11276324808898</c:v>
                </c:pt>
                <c:pt idx="7992">
                  <c:v>509.17647401811098</c:v>
                </c:pt>
                <c:pt idx="7993">
                  <c:v>509.24018478813298</c:v>
                </c:pt>
                <c:pt idx="7994">
                  <c:v>509.303895558156</c:v>
                </c:pt>
                <c:pt idx="7995">
                  <c:v>509.367606328178</c:v>
                </c:pt>
                <c:pt idx="7996">
                  <c:v>509.4313170982</c:v>
                </c:pt>
                <c:pt idx="7997">
                  <c:v>509.495027868222</c:v>
                </c:pt>
                <c:pt idx="7998">
                  <c:v>509.55873863824502</c:v>
                </c:pt>
                <c:pt idx="7999">
                  <c:v>509.62244940826702</c:v>
                </c:pt>
                <c:pt idx="8000">
                  <c:v>509.68616017828901</c:v>
                </c:pt>
                <c:pt idx="8001">
                  <c:v>509.74987094831198</c:v>
                </c:pt>
                <c:pt idx="8002">
                  <c:v>509.81358171833398</c:v>
                </c:pt>
                <c:pt idx="8003">
                  <c:v>509.87729248835598</c:v>
                </c:pt>
                <c:pt idx="8004">
                  <c:v>509.94100325837798</c:v>
                </c:pt>
                <c:pt idx="8005">
                  <c:v>510.004714028401</c:v>
                </c:pt>
                <c:pt idx="8006">
                  <c:v>510.068424798423</c:v>
                </c:pt>
                <c:pt idx="8007">
                  <c:v>510.13213556844499</c:v>
                </c:pt>
                <c:pt idx="8008">
                  <c:v>510.19584633846802</c:v>
                </c:pt>
                <c:pt idx="8009">
                  <c:v>510.25955710849001</c:v>
                </c:pt>
                <c:pt idx="8010">
                  <c:v>510.32326787851201</c:v>
                </c:pt>
                <c:pt idx="8011">
                  <c:v>510.38697864853401</c:v>
                </c:pt>
                <c:pt idx="8012">
                  <c:v>510.45068941855698</c:v>
                </c:pt>
                <c:pt idx="8013">
                  <c:v>510.51440018857897</c:v>
                </c:pt>
                <c:pt idx="8014">
                  <c:v>510.57811095860097</c:v>
                </c:pt>
                <c:pt idx="8015">
                  <c:v>510.641821728624</c:v>
                </c:pt>
                <c:pt idx="8016">
                  <c:v>510.70553249864599</c:v>
                </c:pt>
                <c:pt idx="8017">
                  <c:v>510.76924326866799</c:v>
                </c:pt>
                <c:pt idx="8018">
                  <c:v>510.83295403868999</c:v>
                </c:pt>
                <c:pt idx="8019">
                  <c:v>510.89666480871301</c:v>
                </c:pt>
                <c:pt idx="8020">
                  <c:v>510.96037557873501</c:v>
                </c:pt>
                <c:pt idx="8021">
                  <c:v>511.02408634875701</c:v>
                </c:pt>
                <c:pt idx="8022">
                  <c:v>511.08779711877901</c:v>
                </c:pt>
                <c:pt idx="8023">
                  <c:v>511.15150788880197</c:v>
                </c:pt>
                <c:pt idx="8024">
                  <c:v>511.21521865882403</c:v>
                </c:pt>
                <c:pt idx="8025">
                  <c:v>511.27892942884603</c:v>
                </c:pt>
                <c:pt idx="8026">
                  <c:v>511.34264019886899</c:v>
                </c:pt>
                <c:pt idx="8027">
                  <c:v>511.40635096889099</c:v>
                </c:pt>
                <c:pt idx="8028">
                  <c:v>511.47006173891299</c:v>
                </c:pt>
                <c:pt idx="8029">
                  <c:v>511.53377250893499</c:v>
                </c:pt>
                <c:pt idx="8030">
                  <c:v>511.59748327895801</c:v>
                </c:pt>
                <c:pt idx="8031">
                  <c:v>511.66119404898001</c:v>
                </c:pt>
                <c:pt idx="8032">
                  <c:v>511.72490481900201</c:v>
                </c:pt>
                <c:pt idx="8033">
                  <c:v>511.78861558902503</c:v>
                </c:pt>
                <c:pt idx="8034">
                  <c:v>511.85232635904703</c:v>
                </c:pt>
                <c:pt idx="8035">
                  <c:v>511.91603712906903</c:v>
                </c:pt>
                <c:pt idx="8036">
                  <c:v>511.97974789909102</c:v>
                </c:pt>
                <c:pt idx="8037">
                  <c:v>512.04345866911399</c:v>
                </c:pt>
                <c:pt idx="8038">
                  <c:v>512.10716943913599</c:v>
                </c:pt>
                <c:pt idx="8039">
                  <c:v>512.17088020915799</c:v>
                </c:pt>
                <c:pt idx="8040">
                  <c:v>512.23459097918101</c:v>
                </c:pt>
                <c:pt idx="8041">
                  <c:v>512.29830174920301</c:v>
                </c:pt>
                <c:pt idx="8042">
                  <c:v>512.36201251922603</c:v>
                </c:pt>
                <c:pt idx="8043">
                  <c:v>512.42572328924803</c:v>
                </c:pt>
                <c:pt idx="8044">
                  <c:v>512.48943405927002</c:v>
                </c:pt>
                <c:pt idx="8045">
                  <c:v>512.55314482929305</c:v>
                </c:pt>
                <c:pt idx="8046">
                  <c:v>512.61685559931504</c:v>
                </c:pt>
                <c:pt idx="8047">
                  <c:v>512.68056636933704</c:v>
                </c:pt>
                <c:pt idx="8048">
                  <c:v>512.74427713935995</c:v>
                </c:pt>
                <c:pt idx="8049">
                  <c:v>512.80798790938195</c:v>
                </c:pt>
                <c:pt idx="8050">
                  <c:v>512.87169867940395</c:v>
                </c:pt>
                <c:pt idx="8051">
                  <c:v>512.93540944942697</c:v>
                </c:pt>
                <c:pt idx="8052">
                  <c:v>512.99912021944897</c:v>
                </c:pt>
                <c:pt idx="8053">
                  <c:v>513.06283098947097</c:v>
                </c:pt>
                <c:pt idx="8054">
                  <c:v>513.12654175949399</c:v>
                </c:pt>
                <c:pt idx="8055">
                  <c:v>513.19025252951599</c:v>
                </c:pt>
                <c:pt idx="8056">
                  <c:v>513.25396329953799</c:v>
                </c:pt>
                <c:pt idx="8057">
                  <c:v>513.31767406956101</c:v>
                </c:pt>
                <c:pt idx="8058">
                  <c:v>513.38138483958301</c:v>
                </c:pt>
                <c:pt idx="8059">
                  <c:v>513.445095609605</c:v>
                </c:pt>
                <c:pt idx="8060">
                  <c:v>513.50880637962803</c:v>
                </c:pt>
                <c:pt idx="8061">
                  <c:v>513.57251714965003</c:v>
                </c:pt>
                <c:pt idx="8062">
                  <c:v>513.63622791967202</c:v>
                </c:pt>
                <c:pt idx="8063">
                  <c:v>513.69993868969505</c:v>
                </c:pt>
                <c:pt idx="8064">
                  <c:v>513.76364945971704</c:v>
                </c:pt>
                <c:pt idx="8065">
                  <c:v>513.82736022973904</c:v>
                </c:pt>
                <c:pt idx="8066">
                  <c:v>513.89107099976195</c:v>
                </c:pt>
                <c:pt idx="8067">
                  <c:v>513.95478176978395</c:v>
                </c:pt>
                <c:pt idx="8068">
                  <c:v>514.01849253980595</c:v>
                </c:pt>
                <c:pt idx="8069">
                  <c:v>514.08220330982897</c:v>
                </c:pt>
                <c:pt idx="8070">
                  <c:v>514.14591407985097</c:v>
                </c:pt>
                <c:pt idx="8071">
                  <c:v>514.20962484987297</c:v>
                </c:pt>
                <c:pt idx="8072">
                  <c:v>514.27333561989599</c:v>
                </c:pt>
                <c:pt idx="8073">
                  <c:v>514.33704638991799</c:v>
                </c:pt>
                <c:pt idx="8074">
                  <c:v>514.40075715993999</c:v>
                </c:pt>
                <c:pt idx="8075">
                  <c:v>514.46446792996301</c:v>
                </c:pt>
                <c:pt idx="8076">
                  <c:v>514.52817869998501</c:v>
                </c:pt>
                <c:pt idx="8077">
                  <c:v>514.591889470007</c:v>
                </c:pt>
                <c:pt idx="8078">
                  <c:v>514.65560024003003</c:v>
                </c:pt>
                <c:pt idx="8079">
                  <c:v>514.71931101005202</c:v>
                </c:pt>
                <c:pt idx="8080">
                  <c:v>514.78302178007402</c:v>
                </c:pt>
                <c:pt idx="8081">
                  <c:v>514.84673255009704</c:v>
                </c:pt>
                <c:pt idx="8082">
                  <c:v>514.91044332011904</c:v>
                </c:pt>
                <c:pt idx="8083">
                  <c:v>514.97415409014104</c:v>
                </c:pt>
                <c:pt idx="8084">
                  <c:v>515.03786486016395</c:v>
                </c:pt>
                <c:pt idx="8085">
                  <c:v>515.10157563018595</c:v>
                </c:pt>
                <c:pt idx="8086">
                  <c:v>515.16528640020795</c:v>
                </c:pt>
                <c:pt idx="8087">
                  <c:v>515.22899717023097</c:v>
                </c:pt>
                <c:pt idx="8088">
                  <c:v>515.29270794025297</c:v>
                </c:pt>
                <c:pt idx="8089">
                  <c:v>515.35641871027497</c:v>
                </c:pt>
                <c:pt idx="8090">
                  <c:v>515.42012948029799</c:v>
                </c:pt>
                <c:pt idx="8091">
                  <c:v>515.48384025031999</c:v>
                </c:pt>
                <c:pt idx="8092">
                  <c:v>515.54755102034198</c:v>
                </c:pt>
                <c:pt idx="8093">
                  <c:v>515.61126179036501</c:v>
                </c:pt>
                <c:pt idx="8094">
                  <c:v>515.674972560387</c:v>
                </c:pt>
                <c:pt idx="8095">
                  <c:v>515.73868333041003</c:v>
                </c:pt>
                <c:pt idx="8096">
                  <c:v>515.80239410043202</c:v>
                </c:pt>
                <c:pt idx="8097">
                  <c:v>515.86610487045402</c:v>
                </c:pt>
                <c:pt idx="8098">
                  <c:v>515.92981564047705</c:v>
                </c:pt>
                <c:pt idx="8099">
                  <c:v>515.99352641049904</c:v>
                </c:pt>
                <c:pt idx="8100">
                  <c:v>516.05723718052104</c:v>
                </c:pt>
                <c:pt idx="8101">
                  <c:v>516.12094795054395</c:v>
                </c:pt>
                <c:pt idx="8102">
                  <c:v>516.18465872056595</c:v>
                </c:pt>
                <c:pt idx="8103">
                  <c:v>516.24836949058795</c:v>
                </c:pt>
                <c:pt idx="8104">
                  <c:v>516.31208026061097</c:v>
                </c:pt>
                <c:pt idx="8105">
                  <c:v>516.37579103063297</c:v>
                </c:pt>
                <c:pt idx="8106">
                  <c:v>516.43950180065497</c:v>
                </c:pt>
                <c:pt idx="8107">
                  <c:v>516.50321257067799</c:v>
                </c:pt>
                <c:pt idx="8108">
                  <c:v>516.56692334069999</c:v>
                </c:pt>
                <c:pt idx="8109">
                  <c:v>516.63063411072199</c:v>
                </c:pt>
                <c:pt idx="8110">
                  <c:v>516.69434488074501</c:v>
                </c:pt>
                <c:pt idx="8111">
                  <c:v>516.75805565076701</c:v>
                </c:pt>
                <c:pt idx="8112">
                  <c:v>516.821766420789</c:v>
                </c:pt>
                <c:pt idx="8113">
                  <c:v>516.88547719081203</c:v>
                </c:pt>
                <c:pt idx="8114">
                  <c:v>516.94918796083402</c:v>
                </c:pt>
                <c:pt idx="8115">
                  <c:v>517.01289873085602</c:v>
                </c:pt>
                <c:pt idx="8116">
                  <c:v>517.07660950087904</c:v>
                </c:pt>
                <c:pt idx="8117">
                  <c:v>517.14032027090104</c:v>
                </c:pt>
                <c:pt idx="8118">
                  <c:v>517.20403104092304</c:v>
                </c:pt>
                <c:pt idx="8119">
                  <c:v>517.26774181094595</c:v>
                </c:pt>
                <c:pt idx="8120">
                  <c:v>517.33145258096795</c:v>
                </c:pt>
                <c:pt idx="8121">
                  <c:v>517.39516335098995</c:v>
                </c:pt>
                <c:pt idx="8122">
                  <c:v>517.45887412101297</c:v>
                </c:pt>
                <c:pt idx="8123">
                  <c:v>517.52258489103497</c:v>
                </c:pt>
                <c:pt idx="8124">
                  <c:v>517.58629566105697</c:v>
                </c:pt>
                <c:pt idx="8125">
                  <c:v>517.65000643107999</c:v>
                </c:pt>
                <c:pt idx="8126">
                  <c:v>517.71371720110199</c:v>
                </c:pt>
                <c:pt idx="8127">
                  <c:v>517.77742797112398</c:v>
                </c:pt>
                <c:pt idx="8128">
                  <c:v>517.84113874114701</c:v>
                </c:pt>
                <c:pt idx="8129">
                  <c:v>517.904849511169</c:v>
                </c:pt>
                <c:pt idx="8130">
                  <c:v>517.968560281191</c:v>
                </c:pt>
                <c:pt idx="8131">
                  <c:v>518.03227105121402</c:v>
                </c:pt>
                <c:pt idx="8132">
                  <c:v>518.09598182123602</c:v>
                </c:pt>
                <c:pt idx="8133">
                  <c:v>518.15969259125802</c:v>
                </c:pt>
                <c:pt idx="8134">
                  <c:v>518.22340336128104</c:v>
                </c:pt>
                <c:pt idx="8135">
                  <c:v>518.28711413130304</c:v>
                </c:pt>
                <c:pt idx="8136">
                  <c:v>518.35082490132504</c:v>
                </c:pt>
                <c:pt idx="8137">
                  <c:v>518.41453567134795</c:v>
                </c:pt>
                <c:pt idx="8138">
                  <c:v>518.47824644136995</c:v>
                </c:pt>
                <c:pt idx="8139">
                  <c:v>518.54195721139195</c:v>
                </c:pt>
                <c:pt idx="8140">
                  <c:v>518.60566798141497</c:v>
                </c:pt>
                <c:pt idx="8141">
                  <c:v>518.66937875143697</c:v>
                </c:pt>
                <c:pt idx="8142">
                  <c:v>518.73308952145896</c:v>
                </c:pt>
                <c:pt idx="8143">
                  <c:v>518.79680029148199</c:v>
                </c:pt>
                <c:pt idx="8144">
                  <c:v>518.86051106150398</c:v>
                </c:pt>
                <c:pt idx="8145">
                  <c:v>518.92422183152598</c:v>
                </c:pt>
                <c:pt idx="8146">
                  <c:v>518.98793260154901</c:v>
                </c:pt>
                <c:pt idx="8147">
                  <c:v>519.051643371571</c:v>
                </c:pt>
                <c:pt idx="8148">
                  <c:v>519.11535414159403</c:v>
                </c:pt>
                <c:pt idx="8149">
                  <c:v>519.17906491161602</c:v>
                </c:pt>
                <c:pt idx="8150">
                  <c:v>519.24277568163802</c:v>
                </c:pt>
                <c:pt idx="8151">
                  <c:v>519.30648645166104</c:v>
                </c:pt>
                <c:pt idx="8152">
                  <c:v>519.37019722168304</c:v>
                </c:pt>
                <c:pt idx="8153">
                  <c:v>519.43390799170504</c:v>
                </c:pt>
                <c:pt idx="8154">
                  <c:v>519.49761876172795</c:v>
                </c:pt>
                <c:pt idx="8155">
                  <c:v>519.56132953174995</c:v>
                </c:pt>
                <c:pt idx="8156">
                  <c:v>519.62504030177195</c:v>
                </c:pt>
                <c:pt idx="8157">
                  <c:v>519.68875107179497</c:v>
                </c:pt>
                <c:pt idx="8158">
                  <c:v>519.75246184181697</c:v>
                </c:pt>
                <c:pt idx="8159">
                  <c:v>519.81617261183897</c:v>
                </c:pt>
                <c:pt idx="8160">
                  <c:v>519.87988338186199</c:v>
                </c:pt>
                <c:pt idx="8161">
                  <c:v>519.94359415188399</c:v>
                </c:pt>
                <c:pt idx="8162">
                  <c:v>520.00730492190598</c:v>
                </c:pt>
                <c:pt idx="8163">
                  <c:v>520.07101569192901</c:v>
                </c:pt>
                <c:pt idx="8164">
                  <c:v>520.134726461951</c:v>
                </c:pt>
                <c:pt idx="8165">
                  <c:v>520.198437231973</c:v>
                </c:pt>
                <c:pt idx="8166">
                  <c:v>520.26214800199602</c:v>
                </c:pt>
                <c:pt idx="8167">
                  <c:v>520.32585877201802</c:v>
                </c:pt>
                <c:pt idx="8168">
                  <c:v>520.38956954204002</c:v>
                </c:pt>
                <c:pt idx="8169">
                  <c:v>520.45328031206304</c:v>
                </c:pt>
                <c:pt idx="8170">
                  <c:v>520.51699108208504</c:v>
                </c:pt>
                <c:pt idx="8171">
                  <c:v>520.58070185210704</c:v>
                </c:pt>
                <c:pt idx="8172">
                  <c:v>520.64441262212995</c:v>
                </c:pt>
                <c:pt idx="8173">
                  <c:v>520.70812339215195</c:v>
                </c:pt>
                <c:pt idx="8174">
                  <c:v>520.77183416217395</c:v>
                </c:pt>
                <c:pt idx="8175">
                  <c:v>520.83554493219697</c:v>
                </c:pt>
                <c:pt idx="8176">
                  <c:v>520.89925570221897</c:v>
                </c:pt>
                <c:pt idx="8177">
                  <c:v>520.96296647224096</c:v>
                </c:pt>
                <c:pt idx="8178">
                  <c:v>521.02667724226399</c:v>
                </c:pt>
                <c:pt idx="8179">
                  <c:v>521.09038801228598</c:v>
                </c:pt>
                <c:pt idx="8180">
                  <c:v>521.15409878230798</c:v>
                </c:pt>
                <c:pt idx="8181">
                  <c:v>521.217809552331</c:v>
                </c:pt>
                <c:pt idx="8182">
                  <c:v>521.281520322353</c:v>
                </c:pt>
                <c:pt idx="8183">
                  <c:v>521.345231092375</c:v>
                </c:pt>
                <c:pt idx="8184">
                  <c:v>521.40894186239802</c:v>
                </c:pt>
                <c:pt idx="8185">
                  <c:v>521.47265263242002</c:v>
                </c:pt>
                <c:pt idx="8186">
                  <c:v>521.53636340244202</c:v>
                </c:pt>
                <c:pt idx="8187">
                  <c:v>521.60007417246504</c:v>
                </c:pt>
                <c:pt idx="8188">
                  <c:v>521.66378494248704</c:v>
                </c:pt>
                <c:pt idx="8189">
                  <c:v>521.72749571250904</c:v>
                </c:pt>
                <c:pt idx="8190">
                  <c:v>521.79120648253195</c:v>
                </c:pt>
                <c:pt idx="8191">
                  <c:v>521.85491725255395</c:v>
                </c:pt>
                <c:pt idx="8192">
                  <c:v>521.91862802257594</c:v>
                </c:pt>
                <c:pt idx="8193">
                  <c:v>521.98233879259897</c:v>
                </c:pt>
                <c:pt idx="8194">
                  <c:v>522.04604956262096</c:v>
                </c:pt>
                <c:pt idx="8195">
                  <c:v>522.10976033264296</c:v>
                </c:pt>
                <c:pt idx="8196">
                  <c:v>522.17347110266599</c:v>
                </c:pt>
                <c:pt idx="8197">
                  <c:v>522.23718187268798</c:v>
                </c:pt>
                <c:pt idx="8198">
                  <c:v>522.30089264270998</c:v>
                </c:pt>
                <c:pt idx="8199">
                  <c:v>522.364603412733</c:v>
                </c:pt>
                <c:pt idx="8200">
                  <c:v>522.428314182755</c:v>
                </c:pt>
                <c:pt idx="8201">
                  <c:v>522.49202495277802</c:v>
                </c:pt>
                <c:pt idx="8202">
                  <c:v>522.55573572280002</c:v>
                </c:pt>
                <c:pt idx="8203">
                  <c:v>522.61944649282202</c:v>
                </c:pt>
                <c:pt idx="8204">
                  <c:v>522.68315726284504</c:v>
                </c:pt>
                <c:pt idx="8205">
                  <c:v>522.74686803286704</c:v>
                </c:pt>
                <c:pt idx="8206">
                  <c:v>522.81057880288904</c:v>
                </c:pt>
                <c:pt idx="8207">
                  <c:v>522.87428957291195</c:v>
                </c:pt>
                <c:pt idx="8208">
                  <c:v>522.93800034293395</c:v>
                </c:pt>
                <c:pt idx="8209">
                  <c:v>523.00171111295595</c:v>
                </c:pt>
                <c:pt idx="8210">
                  <c:v>523.06542188297897</c:v>
                </c:pt>
                <c:pt idx="8211">
                  <c:v>523.12913265300097</c:v>
                </c:pt>
                <c:pt idx="8212">
                  <c:v>523.19284342302296</c:v>
                </c:pt>
                <c:pt idx="8213">
                  <c:v>523.25655419304599</c:v>
                </c:pt>
                <c:pt idx="8214">
                  <c:v>523.32026496306798</c:v>
                </c:pt>
                <c:pt idx="8215">
                  <c:v>523.38397573308998</c:v>
                </c:pt>
                <c:pt idx="8216">
                  <c:v>523.447686503113</c:v>
                </c:pt>
                <c:pt idx="8217">
                  <c:v>523.511397273135</c:v>
                </c:pt>
                <c:pt idx="8218">
                  <c:v>523.575108043157</c:v>
                </c:pt>
                <c:pt idx="8219">
                  <c:v>523.63881881318002</c:v>
                </c:pt>
                <c:pt idx="8220">
                  <c:v>523.70252958320202</c:v>
                </c:pt>
                <c:pt idx="8221">
                  <c:v>523.76624035322402</c:v>
                </c:pt>
                <c:pt idx="8222">
                  <c:v>523.82995112324704</c:v>
                </c:pt>
                <c:pt idx="8223">
                  <c:v>523.89366189326904</c:v>
                </c:pt>
                <c:pt idx="8224">
                  <c:v>523.95737266329104</c:v>
                </c:pt>
                <c:pt idx="8225">
                  <c:v>524.02108343331395</c:v>
                </c:pt>
                <c:pt idx="8226">
                  <c:v>524.08479420333595</c:v>
                </c:pt>
                <c:pt idx="8227">
                  <c:v>524.14850497335794</c:v>
                </c:pt>
                <c:pt idx="8228">
                  <c:v>524.21221574338097</c:v>
                </c:pt>
                <c:pt idx="8229">
                  <c:v>524.27592651340296</c:v>
                </c:pt>
                <c:pt idx="8230">
                  <c:v>524.33963728342496</c:v>
                </c:pt>
                <c:pt idx="8231">
                  <c:v>524.40334805344798</c:v>
                </c:pt>
                <c:pt idx="8232">
                  <c:v>524.46705882346998</c:v>
                </c:pt>
                <c:pt idx="8233">
                  <c:v>524.53076959349198</c:v>
                </c:pt>
                <c:pt idx="8234">
                  <c:v>524.594480363515</c:v>
                </c:pt>
                <c:pt idx="8235">
                  <c:v>524.658191133537</c:v>
                </c:pt>
                <c:pt idx="8236">
                  <c:v>524.721901903559</c:v>
                </c:pt>
                <c:pt idx="8237">
                  <c:v>524.78561267358202</c:v>
                </c:pt>
                <c:pt idx="8238">
                  <c:v>524.84932344360402</c:v>
                </c:pt>
                <c:pt idx="8239">
                  <c:v>524.91303421362602</c:v>
                </c:pt>
                <c:pt idx="8240">
                  <c:v>524.97674498364904</c:v>
                </c:pt>
                <c:pt idx="8241">
                  <c:v>525.04045575367104</c:v>
                </c:pt>
                <c:pt idx="8242">
                  <c:v>525.10416652369304</c:v>
                </c:pt>
                <c:pt idx="8243">
                  <c:v>525.16787729371595</c:v>
                </c:pt>
                <c:pt idx="8244">
                  <c:v>525.23158806373795</c:v>
                </c:pt>
                <c:pt idx="8245">
                  <c:v>525.29529883375994</c:v>
                </c:pt>
                <c:pt idx="8246">
                  <c:v>525.35900960378297</c:v>
                </c:pt>
                <c:pt idx="8247">
                  <c:v>525.42272037380496</c:v>
                </c:pt>
                <c:pt idx="8248">
                  <c:v>525.48643114382696</c:v>
                </c:pt>
                <c:pt idx="8249">
                  <c:v>525.55014191384998</c:v>
                </c:pt>
                <c:pt idx="8250">
                  <c:v>525.61385268387198</c:v>
                </c:pt>
                <c:pt idx="8251">
                  <c:v>525.67756345389398</c:v>
                </c:pt>
                <c:pt idx="8252">
                  <c:v>525.741274223917</c:v>
                </c:pt>
                <c:pt idx="8253">
                  <c:v>525.804984993939</c:v>
                </c:pt>
                <c:pt idx="8254">
                  <c:v>525.86869576396202</c:v>
                </c:pt>
                <c:pt idx="8255">
                  <c:v>525.93240653398402</c:v>
                </c:pt>
                <c:pt idx="8256">
                  <c:v>525.99611730400602</c:v>
                </c:pt>
                <c:pt idx="8257">
                  <c:v>526.05982807402904</c:v>
                </c:pt>
                <c:pt idx="8258">
                  <c:v>526.12353884405104</c:v>
                </c:pt>
                <c:pt idx="8259">
                  <c:v>526.18724961407304</c:v>
                </c:pt>
                <c:pt idx="8260">
                  <c:v>526.25096038409595</c:v>
                </c:pt>
                <c:pt idx="8261">
                  <c:v>526.31467115411795</c:v>
                </c:pt>
                <c:pt idx="8262">
                  <c:v>526.37838192413994</c:v>
                </c:pt>
                <c:pt idx="8263">
                  <c:v>526.44209269416297</c:v>
                </c:pt>
                <c:pt idx="8264">
                  <c:v>526.50580346418496</c:v>
                </c:pt>
                <c:pt idx="8265">
                  <c:v>526.56951423420696</c:v>
                </c:pt>
                <c:pt idx="8266">
                  <c:v>526.63322500422998</c:v>
                </c:pt>
                <c:pt idx="8267">
                  <c:v>526.69693577425198</c:v>
                </c:pt>
                <c:pt idx="8268">
                  <c:v>526.76064654427398</c:v>
                </c:pt>
                <c:pt idx="8269">
                  <c:v>526.824357314297</c:v>
                </c:pt>
                <c:pt idx="8270">
                  <c:v>526.888068084319</c:v>
                </c:pt>
                <c:pt idx="8271">
                  <c:v>526.951778854341</c:v>
                </c:pt>
                <c:pt idx="8272">
                  <c:v>527.01548962436402</c:v>
                </c:pt>
                <c:pt idx="8273">
                  <c:v>527.07920039438602</c:v>
                </c:pt>
                <c:pt idx="8274">
                  <c:v>527.14291116440802</c:v>
                </c:pt>
                <c:pt idx="8275">
                  <c:v>527.20662193443104</c:v>
                </c:pt>
                <c:pt idx="8276">
                  <c:v>527.27033270445304</c:v>
                </c:pt>
                <c:pt idx="8277">
                  <c:v>527.33404347447504</c:v>
                </c:pt>
                <c:pt idx="8278">
                  <c:v>527.39775424449795</c:v>
                </c:pt>
                <c:pt idx="8279">
                  <c:v>527.46146501451994</c:v>
                </c:pt>
                <c:pt idx="8280">
                  <c:v>527.52517578454194</c:v>
                </c:pt>
                <c:pt idx="8281">
                  <c:v>527.58888655456497</c:v>
                </c:pt>
                <c:pt idx="8282">
                  <c:v>527.65259732458696</c:v>
                </c:pt>
                <c:pt idx="8283">
                  <c:v>527.71630809460896</c:v>
                </c:pt>
                <c:pt idx="8284">
                  <c:v>527.78001886463198</c:v>
                </c:pt>
                <c:pt idx="8285">
                  <c:v>527.84372963465398</c:v>
                </c:pt>
                <c:pt idx="8286">
                  <c:v>527.90744040467598</c:v>
                </c:pt>
                <c:pt idx="8287">
                  <c:v>527.971151174699</c:v>
                </c:pt>
                <c:pt idx="8288">
                  <c:v>528.034861944721</c:v>
                </c:pt>
                <c:pt idx="8289">
                  <c:v>528.098572714743</c:v>
                </c:pt>
                <c:pt idx="8290">
                  <c:v>528.16228348476602</c:v>
                </c:pt>
                <c:pt idx="8291">
                  <c:v>528.22599425478802</c:v>
                </c:pt>
                <c:pt idx="8292">
                  <c:v>528.28970502481002</c:v>
                </c:pt>
                <c:pt idx="8293">
                  <c:v>528.35341579483304</c:v>
                </c:pt>
                <c:pt idx="8294">
                  <c:v>528.41712656485504</c:v>
                </c:pt>
                <c:pt idx="8295">
                  <c:v>528.48083733487704</c:v>
                </c:pt>
                <c:pt idx="8296">
                  <c:v>528.54454810489995</c:v>
                </c:pt>
                <c:pt idx="8297">
                  <c:v>528.60825887492194</c:v>
                </c:pt>
                <c:pt idx="8298">
                  <c:v>528.67196964494406</c:v>
                </c:pt>
                <c:pt idx="8299">
                  <c:v>528.73568041496696</c:v>
                </c:pt>
                <c:pt idx="8300">
                  <c:v>528.79939118498896</c:v>
                </c:pt>
                <c:pt idx="8301">
                  <c:v>528.86310195501096</c:v>
                </c:pt>
                <c:pt idx="8302">
                  <c:v>528.92681272503398</c:v>
                </c:pt>
                <c:pt idx="8303">
                  <c:v>528.99052349505598</c:v>
                </c:pt>
                <c:pt idx="8304">
                  <c:v>529.05423426507798</c:v>
                </c:pt>
                <c:pt idx="8305">
                  <c:v>529.117945035101</c:v>
                </c:pt>
                <c:pt idx="8306">
                  <c:v>529.181655805123</c:v>
                </c:pt>
                <c:pt idx="8307">
                  <c:v>529.24536657514602</c:v>
                </c:pt>
                <c:pt idx="8308">
                  <c:v>529.30907734516802</c:v>
                </c:pt>
                <c:pt idx="8309">
                  <c:v>529.37278811519002</c:v>
                </c:pt>
                <c:pt idx="8310">
                  <c:v>529.43649888521304</c:v>
                </c:pt>
                <c:pt idx="8311">
                  <c:v>529.50020965523504</c:v>
                </c:pt>
                <c:pt idx="8312">
                  <c:v>529.56392042525704</c:v>
                </c:pt>
                <c:pt idx="8313">
                  <c:v>529.62763119527995</c:v>
                </c:pt>
                <c:pt idx="8314">
                  <c:v>529.69134196530194</c:v>
                </c:pt>
                <c:pt idx="8315">
                  <c:v>529.75505273532406</c:v>
                </c:pt>
                <c:pt idx="8316">
                  <c:v>529.81876350534696</c:v>
                </c:pt>
                <c:pt idx="8317">
                  <c:v>529.88247427536896</c:v>
                </c:pt>
                <c:pt idx="8318">
                  <c:v>529.94618504539096</c:v>
                </c:pt>
                <c:pt idx="8319">
                  <c:v>530.00989581541398</c:v>
                </c:pt>
                <c:pt idx="8320">
                  <c:v>530.07360658543598</c:v>
                </c:pt>
                <c:pt idx="8321">
                  <c:v>530.13731735545798</c:v>
                </c:pt>
                <c:pt idx="8322">
                  <c:v>530.201028125481</c:v>
                </c:pt>
                <c:pt idx="8323">
                  <c:v>530.264738895503</c:v>
                </c:pt>
                <c:pt idx="8324">
                  <c:v>530.328449665525</c:v>
                </c:pt>
                <c:pt idx="8325">
                  <c:v>530.39216043554802</c:v>
                </c:pt>
                <c:pt idx="8326">
                  <c:v>530.45587120557002</c:v>
                </c:pt>
                <c:pt idx="8327">
                  <c:v>530.51958197559202</c:v>
                </c:pt>
                <c:pt idx="8328">
                  <c:v>530.58329274561504</c:v>
                </c:pt>
                <c:pt idx="8329">
                  <c:v>530.64700351563704</c:v>
                </c:pt>
                <c:pt idx="8330">
                  <c:v>530.71071428565904</c:v>
                </c:pt>
                <c:pt idx="8331">
                  <c:v>530.77442505568195</c:v>
                </c:pt>
                <c:pt idx="8332">
                  <c:v>530.83813582570394</c:v>
                </c:pt>
                <c:pt idx="8333">
                  <c:v>530.90184659572606</c:v>
                </c:pt>
                <c:pt idx="8334">
                  <c:v>530.96555736574896</c:v>
                </c:pt>
                <c:pt idx="8335">
                  <c:v>531.02926813577096</c:v>
                </c:pt>
                <c:pt idx="8336">
                  <c:v>531.09297890579296</c:v>
                </c:pt>
                <c:pt idx="8337">
                  <c:v>531.15668967581598</c:v>
                </c:pt>
                <c:pt idx="8338">
                  <c:v>531.22040044583798</c:v>
                </c:pt>
                <c:pt idx="8339">
                  <c:v>531.28411121585998</c:v>
                </c:pt>
                <c:pt idx="8340">
                  <c:v>531.347821985883</c:v>
                </c:pt>
                <c:pt idx="8341">
                  <c:v>531.411532755905</c:v>
                </c:pt>
                <c:pt idx="8342">
                  <c:v>531.475243525927</c:v>
                </c:pt>
                <c:pt idx="8343">
                  <c:v>531.53895429595002</c:v>
                </c:pt>
                <c:pt idx="8344">
                  <c:v>531.60266506597202</c:v>
                </c:pt>
                <c:pt idx="8345">
                  <c:v>531.66637583599402</c:v>
                </c:pt>
                <c:pt idx="8346">
                  <c:v>531.73008660601704</c:v>
                </c:pt>
                <c:pt idx="8347">
                  <c:v>531.79379737603904</c:v>
                </c:pt>
                <c:pt idx="8348">
                  <c:v>531.85750814606104</c:v>
                </c:pt>
                <c:pt idx="8349">
                  <c:v>531.92121891608394</c:v>
                </c:pt>
                <c:pt idx="8350">
                  <c:v>531.98492968610606</c:v>
                </c:pt>
                <c:pt idx="8351">
                  <c:v>532.04864045612806</c:v>
                </c:pt>
                <c:pt idx="8352">
                  <c:v>532.11235122615096</c:v>
                </c:pt>
                <c:pt idx="8353">
                  <c:v>532.17606199617296</c:v>
                </c:pt>
                <c:pt idx="8354">
                  <c:v>532.23977276619496</c:v>
                </c:pt>
                <c:pt idx="8355">
                  <c:v>532.30348353621798</c:v>
                </c:pt>
                <c:pt idx="8356">
                  <c:v>532.36719430623998</c:v>
                </c:pt>
                <c:pt idx="8357">
                  <c:v>532.43090507626198</c:v>
                </c:pt>
                <c:pt idx="8358">
                  <c:v>532.494615846285</c:v>
                </c:pt>
                <c:pt idx="8359">
                  <c:v>532.558326616307</c:v>
                </c:pt>
                <c:pt idx="8360">
                  <c:v>532.62203738633002</c:v>
                </c:pt>
                <c:pt idx="8361">
                  <c:v>532.68574815635202</c:v>
                </c:pt>
                <c:pt idx="8362">
                  <c:v>532.74945892637402</c:v>
                </c:pt>
                <c:pt idx="8363">
                  <c:v>532.81316969639704</c:v>
                </c:pt>
                <c:pt idx="8364">
                  <c:v>532.87688046641904</c:v>
                </c:pt>
                <c:pt idx="8365">
                  <c:v>532.94059123644104</c:v>
                </c:pt>
                <c:pt idx="8366">
                  <c:v>533.00430200646394</c:v>
                </c:pt>
                <c:pt idx="8367">
                  <c:v>533.06801277648594</c:v>
                </c:pt>
                <c:pt idx="8368">
                  <c:v>533.13172354650806</c:v>
                </c:pt>
                <c:pt idx="8369">
                  <c:v>533.19543431653096</c:v>
                </c:pt>
                <c:pt idx="8370">
                  <c:v>533.25914508655296</c:v>
                </c:pt>
                <c:pt idx="8371">
                  <c:v>533.32285585657496</c:v>
                </c:pt>
                <c:pt idx="8372">
                  <c:v>533.38656662659798</c:v>
                </c:pt>
                <c:pt idx="8373">
                  <c:v>533.45027739661998</c:v>
                </c:pt>
                <c:pt idx="8374">
                  <c:v>533.51398816664198</c:v>
                </c:pt>
                <c:pt idx="8375">
                  <c:v>533.577698936665</c:v>
                </c:pt>
                <c:pt idx="8376">
                  <c:v>533.641409706687</c:v>
                </c:pt>
                <c:pt idx="8377">
                  <c:v>533.705120476709</c:v>
                </c:pt>
                <c:pt idx="8378">
                  <c:v>533.76883124673202</c:v>
                </c:pt>
                <c:pt idx="8379">
                  <c:v>533.83254201675402</c:v>
                </c:pt>
                <c:pt idx="8380">
                  <c:v>533.89625278677602</c:v>
                </c:pt>
                <c:pt idx="8381">
                  <c:v>533.95996355679904</c:v>
                </c:pt>
                <c:pt idx="8382">
                  <c:v>534.02367432682104</c:v>
                </c:pt>
                <c:pt idx="8383">
                  <c:v>534.08738509684304</c:v>
                </c:pt>
                <c:pt idx="8384">
                  <c:v>534.15109586686594</c:v>
                </c:pt>
                <c:pt idx="8385">
                  <c:v>534.21480663688806</c:v>
                </c:pt>
                <c:pt idx="8386">
                  <c:v>534.27851740691005</c:v>
                </c:pt>
                <c:pt idx="8387">
                  <c:v>534.34222817693296</c:v>
                </c:pt>
                <c:pt idx="8388">
                  <c:v>534.40593894695496</c:v>
                </c:pt>
                <c:pt idx="8389">
                  <c:v>534.46964971697696</c:v>
                </c:pt>
                <c:pt idx="8390">
                  <c:v>534.53336048699998</c:v>
                </c:pt>
                <c:pt idx="8391">
                  <c:v>534.59707125702198</c:v>
                </c:pt>
                <c:pt idx="8392">
                  <c:v>534.66078202704398</c:v>
                </c:pt>
                <c:pt idx="8393">
                  <c:v>534.724492797067</c:v>
                </c:pt>
                <c:pt idx="8394">
                  <c:v>534.788203567089</c:v>
                </c:pt>
                <c:pt idx="8395">
                  <c:v>534.851914337111</c:v>
                </c:pt>
                <c:pt idx="8396">
                  <c:v>534.91562510713402</c:v>
                </c:pt>
                <c:pt idx="8397">
                  <c:v>534.97933587715602</c:v>
                </c:pt>
                <c:pt idx="8398">
                  <c:v>535.04304664717802</c:v>
                </c:pt>
                <c:pt idx="8399">
                  <c:v>535.10675741720104</c:v>
                </c:pt>
                <c:pt idx="8400">
                  <c:v>535.17046818722304</c:v>
                </c:pt>
                <c:pt idx="8401">
                  <c:v>535.23417895724504</c:v>
                </c:pt>
                <c:pt idx="8402">
                  <c:v>535.29788972726794</c:v>
                </c:pt>
                <c:pt idx="8403">
                  <c:v>535.36160049729006</c:v>
                </c:pt>
                <c:pt idx="8404">
                  <c:v>535.42531126731205</c:v>
                </c:pt>
                <c:pt idx="8405">
                  <c:v>535.48902203733496</c:v>
                </c:pt>
                <c:pt idx="8406">
                  <c:v>535.55273280735696</c:v>
                </c:pt>
                <c:pt idx="8407">
                  <c:v>535.61644357737896</c:v>
                </c:pt>
                <c:pt idx="8408">
                  <c:v>535.68015434740198</c:v>
                </c:pt>
                <c:pt idx="8409">
                  <c:v>535.74386511742398</c:v>
                </c:pt>
                <c:pt idx="8410">
                  <c:v>535.80757588744598</c:v>
                </c:pt>
                <c:pt idx="8411">
                  <c:v>535.871286657469</c:v>
                </c:pt>
                <c:pt idx="8412">
                  <c:v>535.934997427491</c:v>
                </c:pt>
                <c:pt idx="8413">
                  <c:v>535.99870819751402</c:v>
                </c:pt>
                <c:pt idx="8414">
                  <c:v>536.06241896753602</c:v>
                </c:pt>
                <c:pt idx="8415">
                  <c:v>536.12612973755802</c:v>
                </c:pt>
                <c:pt idx="8416">
                  <c:v>536.18984050758104</c:v>
                </c:pt>
                <c:pt idx="8417">
                  <c:v>536.25355127760304</c:v>
                </c:pt>
                <c:pt idx="8418">
                  <c:v>536.31726204762504</c:v>
                </c:pt>
                <c:pt idx="8419">
                  <c:v>536.38097281764794</c:v>
                </c:pt>
                <c:pt idx="8420">
                  <c:v>536.44468358767006</c:v>
                </c:pt>
                <c:pt idx="8421">
                  <c:v>536.50839435769205</c:v>
                </c:pt>
                <c:pt idx="8422">
                  <c:v>536.57210512771496</c:v>
                </c:pt>
                <c:pt idx="8423">
                  <c:v>536.63581589773696</c:v>
                </c:pt>
                <c:pt idx="8424">
                  <c:v>536.69952666775896</c:v>
                </c:pt>
                <c:pt idx="8425">
                  <c:v>536.76323743778198</c:v>
                </c:pt>
                <c:pt idx="8426">
                  <c:v>536.82694820780398</c:v>
                </c:pt>
                <c:pt idx="8427">
                  <c:v>536.89065897782598</c:v>
                </c:pt>
                <c:pt idx="8428">
                  <c:v>536.954369747849</c:v>
                </c:pt>
                <c:pt idx="8429">
                  <c:v>537.018080517871</c:v>
                </c:pt>
                <c:pt idx="8430">
                  <c:v>537.081791287893</c:v>
                </c:pt>
                <c:pt idx="8431">
                  <c:v>537.14550205791602</c:v>
                </c:pt>
                <c:pt idx="8432">
                  <c:v>537.20921282793802</c:v>
                </c:pt>
                <c:pt idx="8433">
                  <c:v>537.27292359796002</c:v>
                </c:pt>
                <c:pt idx="8434">
                  <c:v>537.33663436798304</c:v>
                </c:pt>
                <c:pt idx="8435">
                  <c:v>537.40034513800504</c:v>
                </c:pt>
                <c:pt idx="8436">
                  <c:v>537.46405590802704</c:v>
                </c:pt>
                <c:pt idx="8437">
                  <c:v>537.52776667805006</c:v>
                </c:pt>
                <c:pt idx="8438">
                  <c:v>537.59147744807206</c:v>
                </c:pt>
                <c:pt idx="8439">
                  <c:v>537.65518821809405</c:v>
                </c:pt>
                <c:pt idx="8440">
                  <c:v>537.71889898811696</c:v>
                </c:pt>
                <c:pt idx="8441">
                  <c:v>537.78260975813896</c:v>
                </c:pt>
                <c:pt idx="8442">
                  <c:v>537.84632052816096</c:v>
                </c:pt>
                <c:pt idx="8443">
                  <c:v>537.91003129818398</c:v>
                </c:pt>
                <c:pt idx="8444">
                  <c:v>537.97374206820598</c:v>
                </c:pt>
                <c:pt idx="8445">
                  <c:v>538.03745283822798</c:v>
                </c:pt>
                <c:pt idx="8446">
                  <c:v>538.101163608251</c:v>
                </c:pt>
                <c:pt idx="8447">
                  <c:v>538.164874378273</c:v>
                </c:pt>
                <c:pt idx="8448">
                  <c:v>538.228585148295</c:v>
                </c:pt>
                <c:pt idx="8449">
                  <c:v>538.29229591831802</c:v>
                </c:pt>
                <c:pt idx="8450">
                  <c:v>538.35600668834002</c:v>
                </c:pt>
                <c:pt idx="8451">
                  <c:v>538.41971745836202</c:v>
                </c:pt>
                <c:pt idx="8452">
                  <c:v>538.48342822838504</c:v>
                </c:pt>
                <c:pt idx="8453">
                  <c:v>538.54713899840704</c:v>
                </c:pt>
                <c:pt idx="8454">
                  <c:v>538.61084976842903</c:v>
                </c:pt>
                <c:pt idx="8455">
                  <c:v>538.67456053845206</c:v>
                </c:pt>
                <c:pt idx="8456">
                  <c:v>538.73827130847405</c:v>
                </c:pt>
                <c:pt idx="8457">
                  <c:v>538.80198207849605</c:v>
                </c:pt>
                <c:pt idx="8458">
                  <c:v>538.86569284851896</c:v>
                </c:pt>
                <c:pt idx="8459">
                  <c:v>538.92940361854096</c:v>
                </c:pt>
                <c:pt idx="8460">
                  <c:v>538.99311438856296</c:v>
                </c:pt>
                <c:pt idx="8461">
                  <c:v>539.05682515858598</c:v>
                </c:pt>
                <c:pt idx="8462">
                  <c:v>539.12053592860798</c:v>
                </c:pt>
                <c:pt idx="8463">
                  <c:v>539.18424669862998</c:v>
                </c:pt>
                <c:pt idx="8464">
                  <c:v>539.247957468653</c:v>
                </c:pt>
                <c:pt idx="8465">
                  <c:v>539.311668238675</c:v>
                </c:pt>
                <c:pt idx="8466">
                  <c:v>539.37537900869802</c:v>
                </c:pt>
                <c:pt idx="8467">
                  <c:v>539.43908977872002</c:v>
                </c:pt>
                <c:pt idx="8468">
                  <c:v>539.50280054874202</c:v>
                </c:pt>
                <c:pt idx="8469">
                  <c:v>539.56651131876504</c:v>
                </c:pt>
                <c:pt idx="8470">
                  <c:v>539.63022208878704</c:v>
                </c:pt>
                <c:pt idx="8471">
                  <c:v>539.69393285880903</c:v>
                </c:pt>
                <c:pt idx="8472">
                  <c:v>539.75764362883206</c:v>
                </c:pt>
                <c:pt idx="8473">
                  <c:v>539.82135439885406</c:v>
                </c:pt>
                <c:pt idx="8474">
                  <c:v>539.88506516887605</c:v>
                </c:pt>
                <c:pt idx="8475">
                  <c:v>539.94877593889896</c:v>
                </c:pt>
                <c:pt idx="8476">
                  <c:v>540.01248670892096</c:v>
                </c:pt>
                <c:pt idx="8477">
                  <c:v>540.07619747894296</c:v>
                </c:pt>
                <c:pt idx="8478">
                  <c:v>540.13990824896598</c:v>
                </c:pt>
                <c:pt idx="8479">
                  <c:v>540.20361901898798</c:v>
                </c:pt>
                <c:pt idx="8480">
                  <c:v>540.26732978900998</c:v>
                </c:pt>
                <c:pt idx="8481">
                  <c:v>540.331040559033</c:v>
                </c:pt>
                <c:pt idx="8482">
                  <c:v>540.394751329055</c:v>
                </c:pt>
                <c:pt idx="8483">
                  <c:v>540.458462099077</c:v>
                </c:pt>
                <c:pt idx="8484">
                  <c:v>540.52217286910002</c:v>
                </c:pt>
                <c:pt idx="8485">
                  <c:v>540.58588363912202</c:v>
                </c:pt>
                <c:pt idx="8486">
                  <c:v>540.64959440914402</c:v>
                </c:pt>
                <c:pt idx="8487">
                  <c:v>540.71330517916704</c:v>
                </c:pt>
                <c:pt idx="8488">
                  <c:v>540.77701594918904</c:v>
                </c:pt>
                <c:pt idx="8489">
                  <c:v>540.84072671921103</c:v>
                </c:pt>
                <c:pt idx="8490">
                  <c:v>540.90443748923406</c:v>
                </c:pt>
                <c:pt idx="8491">
                  <c:v>540.96814825925605</c:v>
                </c:pt>
                <c:pt idx="8492">
                  <c:v>541.03185902927805</c:v>
                </c:pt>
                <c:pt idx="8493">
                  <c:v>541.09556979930096</c:v>
                </c:pt>
                <c:pt idx="8494">
                  <c:v>541.15928056932296</c:v>
                </c:pt>
                <c:pt idx="8495">
                  <c:v>541.22299133934496</c:v>
                </c:pt>
                <c:pt idx="8496">
                  <c:v>541.28670210936798</c:v>
                </c:pt>
                <c:pt idx="8497">
                  <c:v>541.35041287938998</c:v>
                </c:pt>
                <c:pt idx="8498">
                  <c:v>541.41412364941198</c:v>
                </c:pt>
                <c:pt idx="8499">
                  <c:v>541.477834419435</c:v>
                </c:pt>
                <c:pt idx="8500">
                  <c:v>541.541545189457</c:v>
                </c:pt>
                <c:pt idx="8501">
                  <c:v>541.605255959479</c:v>
                </c:pt>
                <c:pt idx="8502">
                  <c:v>541.66896672950202</c:v>
                </c:pt>
                <c:pt idx="8503">
                  <c:v>541.73267749952402</c:v>
                </c:pt>
                <c:pt idx="8504">
                  <c:v>541.79638826954601</c:v>
                </c:pt>
                <c:pt idx="8505">
                  <c:v>541.86009903956904</c:v>
                </c:pt>
                <c:pt idx="8506">
                  <c:v>541.92380980959103</c:v>
                </c:pt>
                <c:pt idx="8507">
                  <c:v>541.98752057961303</c:v>
                </c:pt>
                <c:pt idx="8508">
                  <c:v>542.05123134963605</c:v>
                </c:pt>
                <c:pt idx="8509">
                  <c:v>542.11494211965805</c:v>
                </c:pt>
                <c:pt idx="8510">
                  <c:v>542.17865288968005</c:v>
                </c:pt>
                <c:pt idx="8511">
                  <c:v>542.24236365970296</c:v>
                </c:pt>
                <c:pt idx="8512">
                  <c:v>542.30607442972496</c:v>
                </c:pt>
                <c:pt idx="8513">
                  <c:v>542.36978519974696</c:v>
                </c:pt>
                <c:pt idx="8514">
                  <c:v>542.43349596976998</c:v>
                </c:pt>
                <c:pt idx="8515">
                  <c:v>542.49720673979198</c:v>
                </c:pt>
                <c:pt idx="8516">
                  <c:v>542.56091750981398</c:v>
                </c:pt>
                <c:pt idx="8517">
                  <c:v>542.624628279837</c:v>
                </c:pt>
                <c:pt idx="8518">
                  <c:v>542.688339049859</c:v>
                </c:pt>
                <c:pt idx="8519">
                  <c:v>542.75204981988099</c:v>
                </c:pt>
                <c:pt idx="8520">
                  <c:v>542.81576058990402</c:v>
                </c:pt>
                <c:pt idx="8521">
                  <c:v>542.87947135992601</c:v>
                </c:pt>
                <c:pt idx="8522">
                  <c:v>542.94318212994904</c:v>
                </c:pt>
                <c:pt idx="8523">
                  <c:v>543.00689289997104</c:v>
                </c:pt>
                <c:pt idx="8524">
                  <c:v>543.07060366999303</c:v>
                </c:pt>
                <c:pt idx="8525">
                  <c:v>543.13431444001606</c:v>
                </c:pt>
                <c:pt idx="8526">
                  <c:v>543.19802521003805</c:v>
                </c:pt>
                <c:pt idx="8527">
                  <c:v>543.26173598006005</c:v>
                </c:pt>
                <c:pt idx="8528">
                  <c:v>543.32544675008296</c:v>
                </c:pt>
                <c:pt idx="8529">
                  <c:v>543.38915752010496</c:v>
                </c:pt>
                <c:pt idx="8530">
                  <c:v>543.45286829012696</c:v>
                </c:pt>
                <c:pt idx="8531">
                  <c:v>543.51657906014998</c:v>
                </c:pt>
                <c:pt idx="8532">
                  <c:v>543.58028983017198</c:v>
                </c:pt>
                <c:pt idx="8533">
                  <c:v>543.64400060019398</c:v>
                </c:pt>
                <c:pt idx="8534">
                  <c:v>543.707711370217</c:v>
                </c:pt>
                <c:pt idx="8535">
                  <c:v>543.771422140239</c:v>
                </c:pt>
                <c:pt idx="8536">
                  <c:v>543.835132910261</c:v>
                </c:pt>
                <c:pt idx="8537">
                  <c:v>543.89884368028402</c:v>
                </c:pt>
                <c:pt idx="8538">
                  <c:v>543.96255445030602</c:v>
                </c:pt>
                <c:pt idx="8539">
                  <c:v>544.02626522032801</c:v>
                </c:pt>
                <c:pt idx="8540">
                  <c:v>544.08997599035104</c:v>
                </c:pt>
                <c:pt idx="8541">
                  <c:v>544.15368676037303</c:v>
                </c:pt>
                <c:pt idx="8542">
                  <c:v>544.21739753039503</c:v>
                </c:pt>
                <c:pt idx="8543">
                  <c:v>544.28110830041805</c:v>
                </c:pt>
                <c:pt idx="8544">
                  <c:v>544.34481907044005</c:v>
                </c:pt>
                <c:pt idx="8545">
                  <c:v>544.40852984046205</c:v>
                </c:pt>
                <c:pt idx="8546">
                  <c:v>544.47224061048496</c:v>
                </c:pt>
                <c:pt idx="8547">
                  <c:v>544.53595138050696</c:v>
                </c:pt>
                <c:pt idx="8548">
                  <c:v>544.59966215052896</c:v>
                </c:pt>
                <c:pt idx="8549">
                  <c:v>544.66337292055198</c:v>
                </c:pt>
                <c:pt idx="8550">
                  <c:v>544.72708369057398</c:v>
                </c:pt>
                <c:pt idx="8551">
                  <c:v>544.79079446059598</c:v>
                </c:pt>
                <c:pt idx="8552">
                  <c:v>544.854505230619</c:v>
                </c:pt>
                <c:pt idx="8553">
                  <c:v>544.918216000641</c:v>
                </c:pt>
                <c:pt idx="8554">
                  <c:v>544.98192677066299</c:v>
                </c:pt>
                <c:pt idx="8555">
                  <c:v>545.04563754068602</c:v>
                </c:pt>
                <c:pt idx="8556">
                  <c:v>545.10934831070801</c:v>
                </c:pt>
                <c:pt idx="8557">
                  <c:v>545.17305908073001</c:v>
                </c:pt>
                <c:pt idx="8558">
                  <c:v>545.23676985075303</c:v>
                </c:pt>
                <c:pt idx="8559">
                  <c:v>545.30048062077503</c:v>
                </c:pt>
                <c:pt idx="8560">
                  <c:v>545.36419139079703</c:v>
                </c:pt>
                <c:pt idx="8561">
                  <c:v>545.42790216082005</c:v>
                </c:pt>
                <c:pt idx="8562">
                  <c:v>545.49161293084205</c:v>
                </c:pt>
                <c:pt idx="8563">
                  <c:v>545.55532370086405</c:v>
                </c:pt>
                <c:pt idx="8564">
                  <c:v>545.61903447088696</c:v>
                </c:pt>
                <c:pt idx="8565">
                  <c:v>545.68274524090896</c:v>
                </c:pt>
                <c:pt idx="8566">
                  <c:v>545.74645601093096</c:v>
                </c:pt>
                <c:pt idx="8567">
                  <c:v>545.81016678095398</c:v>
                </c:pt>
                <c:pt idx="8568">
                  <c:v>545.87387755097598</c:v>
                </c:pt>
                <c:pt idx="8569">
                  <c:v>545.93758832099797</c:v>
                </c:pt>
                <c:pt idx="8570">
                  <c:v>546.001299091021</c:v>
                </c:pt>
                <c:pt idx="8571">
                  <c:v>546.06500986104299</c:v>
                </c:pt>
                <c:pt idx="8572">
                  <c:v>546.12872063106499</c:v>
                </c:pt>
                <c:pt idx="8573">
                  <c:v>546.19243140108802</c:v>
                </c:pt>
                <c:pt idx="8574">
                  <c:v>546.25614217111001</c:v>
                </c:pt>
                <c:pt idx="8575">
                  <c:v>546.31985294113304</c:v>
                </c:pt>
                <c:pt idx="8576">
                  <c:v>546.38356371115503</c:v>
                </c:pt>
                <c:pt idx="8577">
                  <c:v>546.44727448117703</c:v>
                </c:pt>
                <c:pt idx="8578">
                  <c:v>546.51098525120005</c:v>
                </c:pt>
                <c:pt idx="8579">
                  <c:v>546.57469602122205</c:v>
                </c:pt>
                <c:pt idx="8580">
                  <c:v>546.63840679124405</c:v>
                </c:pt>
                <c:pt idx="8581">
                  <c:v>546.70211756126696</c:v>
                </c:pt>
                <c:pt idx="8582">
                  <c:v>546.76582833128896</c:v>
                </c:pt>
                <c:pt idx="8583">
                  <c:v>546.82953910131096</c:v>
                </c:pt>
                <c:pt idx="8584">
                  <c:v>546.89324987133398</c:v>
                </c:pt>
                <c:pt idx="8585">
                  <c:v>546.95696064135598</c:v>
                </c:pt>
                <c:pt idx="8586">
                  <c:v>547.02067141137798</c:v>
                </c:pt>
                <c:pt idx="8587">
                  <c:v>547.084382181401</c:v>
                </c:pt>
                <c:pt idx="8588">
                  <c:v>547.148092951423</c:v>
                </c:pt>
                <c:pt idx="8589">
                  <c:v>547.21180372144499</c:v>
                </c:pt>
                <c:pt idx="8590">
                  <c:v>547.27551449146802</c:v>
                </c:pt>
                <c:pt idx="8591">
                  <c:v>547.33922526149001</c:v>
                </c:pt>
                <c:pt idx="8592">
                  <c:v>547.40293603151201</c:v>
                </c:pt>
                <c:pt idx="8593">
                  <c:v>547.46664680153503</c:v>
                </c:pt>
                <c:pt idx="8594">
                  <c:v>547.53035757155703</c:v>
                </c:pt>
                <c:pt idx="8595">
                  <c:v>547.59406834157903</c:v>
                </c:pt>
                <c:pt idx="8596">
                  <c:v>547.65777911160205</c:v>
                </c:pt>
                <c:pt idx="8597">
                  <c:v>547.72148988162405</c:v>
                </c:pt>
                <c:pt idx="8598">
                  <c:v>547.78520065164605</c:v>
                </c:pt>
                <c:pt idx="8599">
                  <c:v>547.84891142166896</c:v>
                </c:pt>
                <c:pt idx="8600">
                  <c:v>547.91262219169096</c:v>
                </c:pt>
                <c:pt idx="8601">
                  <c:v>547.97633296171296</c:v>
                </c:pt>
                <c:pt idx="8602">
                  <c:v>548.04004373173598</c:v>
                </c:pt>
                <c:pt idx="8603">
                  <c:v>548.10375450175798</c:v>
                </c:pt>
                <c:pt idx="8604">
                  <c:v>548.16746527177997</c:v>
                </c:pt>
                <c:pt idx="8605">
                  <c:v>548.231176041803</c:v>
                </c:pt>
                <c:pt idx="8606">
                  <c:v>548.29488681182499</c:v>
                </c:pt>
                <c:pt idx="8607">
                  <c:v>548.35859758184699</c:v>
                </c:pt>
                <c:pt idx="8608">
                  <c:v>548.42230835187002</c:v>
                </c:pt>
                <c:pt idx="8609">
                  <c:v>548.48601912189201</c:v>
                </c:pt>
                <c:pt idx="8610">
                  <c:v>548.54972989191401</c:v>
                </c:pt>
                <c:pt idx="8611">
                  <c:v>548.61344066193703</c:v>
                </c:pt>
                <c:pt idx="8612">
                  <c:v>548.67715143195903</c:v>
                </c:pt>
                <c:pt idx="8613">
                  <c:v>548.74086220198103</c:v>
                </c:pt>
                <c:pt idx="8614">
                  <c:v>548.80457297200405</c:v>
                </c:pt>
                <c:pt idx="8615">
                  <c:v>548.86828374202605</c:v>
                </c:pt>
                <c:pt idx="8616">
                  <c:v>548.93199451204805</c:v>
                </c:pt>
                <c:pt idx="8617">
                  <c:v>548.99570528207096</c:v>
                </c:pt>
                <c:pt idx="8618">
                  <c:v>549.05941605209296</c:v>
                </c:pt>
                <c:pt idx="8619">
                  <c:v>549.12312682211495</c:v>
                </c:pt>
                <c:pt idx="8620">
                  <c:v>549.18683759213798</c:v>
                </c:pt>
                <c:pt idx="8621">
                  <c:v>549.25054836215998</c:v>
                </c:pt>
                <c:pt idx="8622">
                  <c:v>549.31425913218197</c:v>
                </c:pt>
                <c:pt idx="8623">
                  <c:v>549.377969902205</c:v>
                </c:pt>
                <c:pt idx="8624">
                  <c:v>549.44168067222699</c:v>
                </c:pt>
                <c:pt idx="8625">
                  <c:v>549.50539144224899</c:v>
                </c:pt>
                <c:pt idx="8626">
                  <c:v>549.56910221227201</c:v>
                </c:pt>
                <c:pt idx="8627">
                  <c:v>549.63281298229401</c:v>
                </c:pt>
                <c:pt idx="8628">
                  <c:v>549.69652375231703</c:v>
                </c:pt>
                <c:pt idx="8629">
                  <c:v>549.76023452233903</c:v>
                </c:pt>
                <c:pt idx="8630">
                  <c:v>549.82394529236103</c:v>
                </c:pt>
                <c:pt idx="8631">
                  <c:v>549.88765606238405</c:v>
                </c:pt>
                <c:pt idx="8632">
                  <c:v>549.95136683240605</c:v>
                </c:pt>
                <c:pt idx="8633">
                  <c:v>550.01507760242805</c:v>
                </c:pt>
                <c:pt idx="8634">
                  <c:v>550.07878837245096</c:v>
                </c:pt>
                <c:pt idx="8635">
                  <c:v>550.14249914247296</c:v>
                </c:pt>
                <c:pt idx="8636">
                  <c:v>550.20620991249496</c:v>
                </c:pt>
                <c:pt idx="8637">
                  <c:v>550.26992068251798</c:v>
                </c:pt>
                <c:pt idx="8638">
                  <c:v>550.33363145253998</c:v>
                </c:pt>
                <c:pt idx="8639">
                  <c:v>550.39734222256197</c:v>
                </c:pt>
                <c:pt idx="8640">
                  <c:v>550.461052992585</c:v>
                </c:pt>
                <c:pt idx="8641">
                  <c:v>550.52476376260699</c:v>
                </c:pt>
                <c:pt idx="8642">
                  <c:v>550.58847453262899</c:v>
                </c:pt>
                <c:pt idx="8643">
                  <c:v>550.65218530265201</c:v>
                </c:pt>
                <c:pt idx="8644">
                  <c:v>550.71589607267401</c:v>
                </c:pt>
                <c:pt idx="8645">
                  <c:v>550.77960684269601</c:v>
                </c:pt>
                <c:pt idx="8646">
                  <c:v>550.84331761271903</c:v>
                </c:pt>
                <c:pt idx="8647">
                  <c:v>550.90702838274103</c:v>
                </c:pt>
                <c:pt idx="8648">
                  <c:v>550.97073915276303</c:v>
                </c:pt>
                <c:pt idx="8649">
                  <c:v>551.03444992278605</c:v>
                </c:pt>
                <c:pt idx="8650">
                  <c:v>551.09816069280805</c:v>
                </c:pt>
                <c:pt idx="8651">
                  <c:v>551.16187146283005</c:v>
                </c:pt>
                <c:pt idx="8652">
                  <c:v>551.22558223285296</c:v>
                </c:pt>
                <c:pt idx="8653">
                  <c:v>551.28929300287496</c:v>
                </c:pt>
                <c:pt idx="8654">
                  <c:v>551.35300377289695</c:v>
                </c:pt>
                <c:pt idx="8655">
                  <c:v>551.41671454291998</c:v>
                </c:pt>
                <c:pt idx="8656">
                  <c:v>551.48042531294197</c:v>
                </c:pt>
                <c:pt idx="8657">
                  <c:v>551.54413608296397</c:v>
                </c:pt>
                <c:pt idx="8658">
                  <c:v>551.607846852987</c:v>
                </c:pt>
                <c:pt idx="8659">
                  <c:v>551.67155762300899</c:v>
                </c:pt>
                <c:pt idx="8660">
                  <c:v>551.73526839303099</c:v>
                </c:pt>
                <c:pt idx="8661">
                  <c:v>551.79897916305401</c:v>
                </c:pt>
                <c:pt idx="8662">
                  <c:v>551.86268993307601</c:v>
                </c:pt>
                <c:pt idx="8663">
                  <c:v>551.92640070309801</c:v>
                </c:pt>
                <c:pt idx="8664">
                  <c:v>551.99011147312103</c:v>
                </c:pt>
                <c:pt idx="8665">
                  <c:v>552.05382224314303</c:v>
                </c:pt>
                <c:pt idx="8666">
                  <c:v>552.11753301316503</c:v>
                </c:pt>
                <c:pt idx="8667">
                  <c:v>552.18124378318805</c:v>
                </c:pt>
                <c:pt idx="8668">
                  <c:v>552.24495455321005</c:v>
                </c:pt>
                <c:pt idx="8669">
                  <c:v>552.30866532323205</c:v>
                </c:pt>
                <c:pt idx="8670">
                  <c:v>552.37237609325496</c:v>
                </c:pt>
                <c:pt idx="8671">
                  <c:v>552.43608686327696</c:v>
                </c:pt>
                <c:pt idx="8672">
                  <c:v>552.49979763329895</c:v>
                </c:pt>
                <c:pt idx="8673">
                  <c:v>552.56350840332198</c:v>
                </c:pt>
                <c:pt idx="8674">
                  <c:v>552.62721917334397</c:v>
                </c:pt>
                <c:pt idx="8675">
                  <c:v>552.69092994336597</c:v>
                </c:pt>
                <c:pt idx="8676">
                  <c:v>552.75464071338899</c:v>
                </c:pt>
                <c:pt idx="8677">
                  <c:v>552.81835148341099</c:v>
                </c:pt>
                <c:pt idx="8678">
                  <c:v>552.88206225343299</c:v>
                </c:pt>
                <c:pt idx="8679">
                  <c:v>552.94577302345601</c:v>
                </c:pt>
                <c:pt idx="8680">
                  <c:v>553.00948379347801</c:v>
                </c:pt>
                <c:pt idx="8681">
                  <c:v>553.07319456350103</c:v>
                </c:pt>
                <c:pt idx="8682">
                  <c:v>553.13690533352303</c:v>
                </c:pt>
                <c:pt idx="8683">
                  <c:v>553.20061610354503</c:v>
                </c:pt>
                <c:pt idx="8684">
                  <c:v>553.26432687356805</c:v>
                </c:pt>
                <c:pt idx="8685">
                  <c:v>553.32803764359005</c:v>
                </c:pt>
                <c:pt idx="8686">
                  <c:v>553.39174841361205</c:v>
                </c:pt>
                <c:pt idx="8687">
                  <c:v>553.45545918363496</c:v>
                </c:pt>
                <c:pt idx="8688">
                  <c:v>553.51916995365696</c:v>
                </c:pt>
                <c:pt idx="8689">
                  <c:v>553.58288072367895</c:v>
                </c:pt>
                <c:pt idx="8690">
                  <c:v>553.64659149370198</c:v>
                </c:pt>
                <c:pt idx="8691">
                  <c:v>553.71030226372397</c:v>
                </c:pt>
                <c:pt idx="8692">
                  <c:v>553.77401303374597</c:v>
                </c:pt>
                <c:pt idx="8693">
                  <c:v>553.83772380376899</c:v>
                </c:pt>
                <c:pt idx="8694">
                  <c:v>553.90143457379099</c:v>
                </c:pt>
                <c:pt idx="8695">
                  <c:v>553.96514534381299</c:v>
                </c:pt>
                <c:pt idx="8696">
                  <c:v>554.02885611383601</c:v>
                </c:pt>
                <c:pt idx="8697">
                  <c:v>554.09256688385801</c:v>
                </c:pt>
                <c:pt idx="8698">
                  <c:v>554.15627765388001</c:v>
                </c:pt>
                <c:pt idx="8699">
                  <c:v>554.21998842390303</c:v>
                </c:pt>
                <c:pt idx="8700">
                  <c:v>554.28369919392503</c:v>
                </c:pt>
                <c:pt idx="8701">
                  <c:v>554.34740996394703</c:v>
                </c:pt>
                <c:pt idx="8702">
                  <c:v>554.41112073397005</c:v>
                </c:pt>
                <c:pt idx="8703">
                  <c:v>554.47483150399205</c:v>
                </c:pt>
                <c:pt idx="8704">
                  <c:v>554.53854227401405</c:v>
                </c:pt>
                <c:pt idx="8705">
                  <c:v>554.60225304403696</c:v>
                </c:pt>
                <c:pt idx="8706">
                  <c:v>554.66596381405895</c:v>
                </c:pt>
                <c:pt idx="8707">
                  <c:v>554.72967458408095</c:v>
                </c:pt>
                <c:pt idx="8708">
                  <c:v>554.79338535410398</c:v>
                </c:pt>
                <c:pt idx="8709">
                  <c:v>554.85709612412597</c:v>
                </c:pt>
                <c:pt idx="8710">
                  <c:v>554.92080689414797</c:v>
                </c:pt>
                <c:pt idx="8711">
                  <c:v>554.98451766417099</c:v>
                </c:pt>
                <c:pt idx="8712">
                  <c:v>555.04822843419299</c:v>
                </c:pt>
                <c:pt idx="8713">
                  <c:v>555.11193920421499</c:v>
                </c:pt>
                <c:pt idx="8714">
                  <c:v>555.17564997423801</c:v>
                </c:pt>
                <c:pt idx="8715">
                  <c:v>555.23936074426001</c:v>
                </c:pt>
                <c:pt idx="8716">
                  <c:v>555.30307151428201</c:v>
                </c:pt>
                <c:pt idx="8717">
                  <c:v>555.36678228430503</c:v>
                </c:pt>
                <c:pt idx="8718">
                  <c:v>555.43049305432703</c:v>
                </c:pt>
                <c:pt idx="8719">
                  <c:v>555.49420382434903</c:v>
                </c:pt>
                <c:pt idx="8720">
                  <c:v>555.55791459437205</c:v>
                </c:pt>
                <c:pt idx="8721">
                  <c:v>555.62162536439405</c:v>
                </c:pt>
                <c:pt idx="8722">
                  <c:v>555.68533613441605</c:v>
                </c:pt>
                <c:pt idx="8723">
                  <c:v>555.74904690443896</c:v>
                </c:pt>
                <c:pt idx="8724">
                  <c:v>555.81275767446095</c:v>
                </c:pt>
                <c:pt idx="8725">
                  <c:v>555.87646844448295</c:v>
                </c:pt>
                <c:pt idx="8726">
                  <c:v>555.94017921450597</c:v>
                </c:pt>
                <c:pt idx="8727">
                  <c:v>556.00388998452797</c:v>
                </c:pt>
                <c:pt idx="8728">
                  <c:v>556.06760075454997</c:v>
                </c:pt>
                <c:pt idx="8729">
                  <c:v>556.13131152457299</c:v>
                </c:pt>
                <c:pt idx="8730">
                  <c:v>556.19502229459499</c:v>
                </c:pt>
                <c:pt idx="8731">
                  <c:v>556.25873306461699</c:v>
                </c:pt>
                <c:pt idx="8732">
                  <c:v>556.32244383464001</c:v>
                </c:pt>
                <c:pt idx="8733">
                  <c:v>556.38615460466201</c:v>
                </c:pt>
                <c:pt idx="8734">
                  <c:v>556.44986537468503</c:v>
                </c:pt>
                <c:pt idx="8735">
                  <c:v>556.51357614470703</c:v>
                </c:pt>
                <c:pt idx="8736">
                  <c:v>556.57728691472903</c:v>
                </c:pt>
                <c:pt idx="8737">
                  <c:v>556.64099768475205</c:v>
                </c:pt>
                <c:pt idx="8738">
                  <c:v>556.70470845477405</c:v>
                </c:pt>
                <c:pt idx="8739">
                  <c:v>556.76841922479605</c:v>
                </c:pt>
                <c:pt idx="8740">
                  <c:v>556.83212999481896</c:v>
                </c:pt>
                <c:pt idx="8741">
                  <c:v>556.89584076484095</c:v>
                </c:pt>
                <c:pt idx="8742">
                  <c:v>556.95955153486295</c:v>
                </c:pt>
                <c:pt idx="8743">
                  <c:v>557.02326230488598</c:v>
                </c:pt>
                <c:pt idx="8744">
                  <c:v>557.08697307490797</c:v>
                </c:pt>
                <c:pt idx="8745">
                  <c:v>557.15068384492997</c:v>
                </c:pt>
                <c:pt idx="8746">
                  <c:v>557.21439461495299</c:v>
                </c:pt>
                <c:pt idx="8747">
                  <c:v>557.27810538497499</c:v>
                </c:pt>
                <c:pt idx="8748">
                  <c:v>557.34181615499699</c:v>
                </c:pt>
                <c:pt idx="8749">
                  <c:v>557.40552692502001</c:v>
                </c:pt>
                <c:pt idx="8750">
                  <c:v>557.46923769504201</c:v>
                </c:pt>
                <c:pt idx="8751">
                  <c:v>557.53294846506401</c:v>
                </c:pt>
                <c:pt idx="8752">
                  <c:v>557.59665923508703</c:v>
                </c:pt>
                <c:pt idx="8753">
                  <c:v>557.66037000510903</c:v>
                </c:pt>
                <c:pt idx="8754">
                  <c:v>557.72408077513103</c:v>
                </c:pt>
                <c:pt idx="8755">
                  <c:v>557.78779154515405</c:v>
                </c:pt>
                <c:pt idx="8756">
                  <c:v>557.85150231517605</c:v>
                </c:pt>
                <c:pt idx="8757">
                  <c:v>557.91521308519805</c:v>
                </c:pt>
                <c:pt idx="8758">
                  <c:v>557.97892385522096</c:v>
                </c:pt>
                <c:pt idx="8759">
                  <c:v>558.04263462524295</c:v>
                </c:pt>
                <c:pt idx="8760">
                  <c:v>558.10634539526495</c:v>
                </c:pt>
                <c:pt idx="8761">
                  <c:v>558.17005616528797</c:v>
                </c:pt>
                <c:pt idx="8762">
                  <c:v>558.23376693530997</c:v>
                </c:pt>
                <c:pt idx="8763">
                  <c:v>558.29747770533197</c:v>
                </c:pt>
                <c:pt idx="8764">
                  <c:v>558.36118847535499</c:v>
                </c:pt>
                <c:pt idx="8765">
                  <c:v>558.42489924537699</c:v>
                </c:pt>
                <c:pt idx="8766">
                  <c:v>558.48861001539899</c:v>
                </c:pt>
                <c:pt idx="8767">
                  <c:v>558.55232078542201</c:v>
                </c:pt>
                <c:pt idx="8768">
                  <c:v>558.61603155544401</c:v>
                </c:pt>
                <c:pt idx="8769">
                  <c:v>558.67974232546601</c:v>
                </c:pt>
                <c:pt idx="8770">
                  <c:v>558.74345309548903</c:v>
                </c:pt>
                <c:pt idx="8771">
                  <c:v>558.80716386551103</c:v>
                </c:pt>
                <c:pt idx="8772">
                  <c:v>558.87087463553303</c:v>
                </c:pt>
                <c:pt idx="8773">
                  <c:v>558.93458540555605</c:v>
                </c:pt>
                <c:pt idx="8774">
                  <c:v>558.99829617557805</c:v>
                </c:pt>
                <c:pt idx="8775">
                  <c:v>559.06200694560005</c:v>
                </c:pt>
                <c:pt idx="8776">
                  <c:v>559.12571771562295</c:v>
                </c:pt>
                <c:pt idx="8777">
                  <c:v>559.18942848564495</c:v>
                </c:pt>
                <c:pt idx="8778">
                  <c:v>559.25313925566695</c:v>
                </c:pt>
                <c:pt idx="8779">
                  <c:v>559.31685002568997</c:v>
                </c:pt>
                <c:pt idx="8780">
                  <c:v>559.38056079571197</c:v>
                </c:pt>
                <c:pt idx="8781">
                  <c:v>559.44427156573397</c:v>
                </c:pt>
                <c:pt idx="8782">
                  <c:v>559.50798233575699</c:v>
                </c:pt>
                <c:pt idx="8783">
                  <c:v>559.57169310577899</c:v>
                </c:pt>
                <c:pt idx="8784">
                  <c:v>559.63540387580099</c:v>
                </c:pt>
                <c:pt idx="8785">
                  <c:v>559.69911464582401</c:v>
                </c:pt>
                <c:pt idx="8786">
                  <c:v>559.76282541584601</c:v>
                </c:pt>
                <c:pt idx="8787">
                  <c:v>559.82653618586903</c:v>
                </c:pt>
                <c:pt idx="8788">
                  <c:v>559.89024695589103</c:v>
                </c:pt>
                <c:pt idx="8789">
                  <c:v>559.95395772591303</c:v>
                </c:pt>
                <c:pt idx="8790">
                  <c:v>560.01766849593605</c:v>
                </c:pt>
                <c:pt idx="8791">
                  <c:v>560.08137926595805</c:v>
                </c:pt>
                <c:pt idx="8792">
                  <c:v>560.14509003598005</c:v>
                </c:pt>
                <c:pt idx="8793">
                  <c:v>560.20880080600296</c:v>
                </c:pt>
                <c:pt idx="8794">
                  <c:v>560.27251157602495</c:v>
                </c:pt>
                <c:pt idx="8795">
                  <c:v>560.33622234604695</c:v>
                </c:pt>
                <c:pt idx="8796">
                  <c:v>560.39993311606997</c:v>
                </c:pt>
                <c:pt idx="8797">
                  <c:v>560.46364388609197</c:v>
                </c:pt>
                <c:pt idx="8798">
                  <c:v>560.52735465611397</c:v>
                </c:pt>
                <c:pt idx="8799">
                  <c:v>560.59106542613699</c:v>
                </c:pt>
                <c:pt idx="8800">
                  <c:v>560.65477619615899</c:v>
                </c:pt>
                <c:pt idx="8801">
                  <c:v>560.71848696618099</c:v>
                </c:pt>
                <c:pt idx="8802">
                  <c:v>560.78219773620401</c:v>
                </c:pt>
                <c:pt idx="8803">
                  <c:v>560.84590850622601</c:v>
                </c:pt>
                <c:pt idx="8804">
                  <c:v>560.90961927624801</c:v>
                </c:pt>
                <c:pt idx="8805">
                  <c:v>560.97333004627103</c:v>
                </c:pt>
                <c:pt idx="8806">
                  <c:v>561.03704081629303</c:v>
                </c:pt>
                <c:pt idx="8807">
                  <c:v>561.10075158631503</c:v>
                </c:pt>
                <c:pt idx="8808">
                  <c:v>561.16446235633805</c:v>
                </c:pt>
                <c:pt idx="8809">
                  <c:v>561.22817312636005</c:v>
                </c:pt>
                <c:pt idx="8810">
                  <c:v>561.29188389638205</c:v>
                </c:pt>
                <c:pt idx="8811">
                  <c:v>561.35559466640495</c:v>
                </c:pt>
                <c:pt idx="8812">
                  <c:v>561.41930543642695</c:v>
                </c:pt>
                <c:pt idx="8813">
                  <c:v>561.48301620644895</c:v>
                </c:pt>
                <c:pt idx="8814">
                  <c:v>561.54672697647197</c:v>
                </c:pt>
                <c:pt idx="8815">
                  <c:v>561.61043774649397</c:v>
                </c:pt>
                <c:pt idx="8816">
                  <c:v>561.67414851651597</c:v>
                </c:pt>
                <c:pt idx="8817">
                  <c:v>561.73785928653899</c:v>
                </c:pt>
                <c:pt idx="8818">
                  <c:v>561.80157005656099</c:v>
                </c:pt>
                <c:pt idx="8819">
                  <c:v>561.86528082658299</c:v>
                </c:pt>
                <c:pt idx="8820">
                  <c:v>561.92899159660601</c:v>
                </c:pt>
                <c:pt idx="8821">
                  <c:v>561.99270236662801</c:v>
                </c:pt>
                <c:pt idx="8822">
                  <c:v>562.05641313665001</c:v>
                </c:pt>
                <c:pt idx="8823">
                  <c:v>562.12012390667303</c:v>
                </c:pt>
                <c:pt idx="8824">
                  <c:v>562.18383467669503</c:v>
                </c:pt>
                <c:pt idx="8825">
                  <c:v>562.24754544671703</c:v>
                </c:pt>
                <c:pt idx="8826">
                  <c:v>562.31125621674005</c:v>
                </c:pt>
                <c:pt idx="8827">
                  <c:v>562.37496698676205</c:v>
                </c:pt>
                <c:pt idx="8828">
                  <c:v>562.43867775678405</c:v>
                </c:pt>
                <c:pt idx="8829">
                  <c:v>562.50238852680695</c:v>
                </c:pt>
                <c:pt idx="8830">
                  <c:v>562.56609929682895</c:v>
                </c:pt>
                <c:pt idx="8831">
                  <c:v>562.62981006685095</c:v>
                </c:pt>
                <c:pt idx="8832">
                  <c:v>562.69352083687397</c:v>
                </c:pt>
                <c:pt idx="8833">
                  <c:v>562.75723160689597</c:v>
                </c:pt>
                <c:pt idx="8834">
                  <c:v>562.82094237691797</c:v>
                </c:pt>
                <c:pt idx="8835">
                  <c:v>562.88465314694099</c:v>
                </c:pt>
                <c:pt idx="8836">
                  <c:v>562.94836391696299</c:v>
                </c:pt>
                <c:pt idx="8837">
                  <c:v>563.01207468698499</c:v>
                </c:pt>
                <c:pt idx="8838">
                  <c:v>563.07578545700801</c:v>
                </c:pt>
                <c:pt idx="8839">
                  <c:v>563.13949622703001</c:v>
                </c:pt>
                <c:pt idx="8840">
                  <c:v>563.20320699705303</c:v>
                </c:pt>
                <c:pt idx="8841">
                  <c:v>563.26691776707503</c:v>
                </c:pt>
                <c:pt idx="8842">
                  <c:v>563.33062853709703</c:v>
                </c:pt>
                <c:pt idx="8843">
                  <c:v>563.39433930712005</c:v>
                </c:pt>
                <c:pt idx="8844">
                  <c:v>563.45805007714205</c:v>
                </c:pt>
                <c:pt idx="8845">
                  <c:v>563.52176084716405</c:v>
                </c:pt>
                <c:pt idx="8846">
                  <c:v>563.58547161718695</c:v>
                </c:pt>
                <c:pt idx="8847">
                  <c:v>563.64918238720895</c:v>
                </c:pt>
                <c:pt idx="8848">
                  <c:v>563.71289315723095</c:v>
                </c:pt>
                <c:pt idx="8849">
                  <c:v>563.77660392725397</c:v>
                </c:pt>
                <c:pt idx="8850">
                  <c:v>563.84031469727597</c:v>
                </c:pt>
                <c:pt idx="8851">
                  <c:v>563.90402546729797</c:v>
                </c:pt>
                <c:pt idx="8852">
                  <c:v>563.96773623732099</c:v>
                </c:pt>
                <c:pt idx="8853">
                  <c:v>564.03144700734299</c:v>
                </c:pt>
                <c:pt idx="8854">
                  <c:v>564.09515777736499</c:v>
                </c:pt>
                <c:pt idx="8855">
                  <c:v>564.15886854738801</c:v>
                </c:pt>
                <c:pt idx="8856">
                  <c:v>564.22257931741001</c:v>
                </c:pt>
                <c:pt idx="8857">
                  <c:v>564.28629008743201</c:v>
                </c:pt>
                <c:pt idx="8858">
                  <c:v>564.35000085745503</c:v>
                </c:pt>
                <c:pt idx="8859">
                  <c:v>564.41371162747703</c:v>
                </c:pt>
                <c:pt idx="8860">
                  <c:v>564.47742239749903</c:v>
                </c:pt>
                <c:pt idx="8861">
                  <c:v>564.54113316752205</c:v>
                </c:pt>
                <c:pt idx="8862">
                  <c:v>564.60484393754405</c:v>
                </c:pt>
                <c:pt idx="8863">
                  <c:v>564.66855470756605</c:v>
                </c:pt>
                <c:pt idx="8864">
                  <c:v>564.73226547758895</c:v>
                </c:pt>
                <c:pt idx="8865">
                  <c:v>564.79597624761095</c:v>
                </c:pt>
                <c:pt idx="8866">
                  <c:v>564.85968701763295</c:v>
                </c:pt>
                <c:pt idx="8867">
                  <c:v>564.92339778765597</c:v>
                </c:pt>
                <c:pt idx="8868">
                  <c:v>564.98710855767797</c:v>
                </c:pt>
                <c:pt idx="8869">
                  <c:v>565.05081932769997</c:v>
                </c:pt>
                <c:pt idx="8870">
                  <c:v>565.11453009772299</c:v>
                </c:pt>
                <c:pt idx="8871">
                  <c:v>565.17824086774499</c:v>
                </c:pt>
                <c:pt idx="8872">
                  <c:v>565.24195163776699</c:v>
                </c:pt>
                <c:pt idx="8873">
                  <c:v>565.30566240779001</c:v>
                </c:pt>
                <c:pt idx="8874">
                  <c:v>565.36937317781201</c:v>
                </c:pt>
                <c:pt idx="8875">
                  <c:v>565.43308394783401</c:v>
                </c:pt>
                <c:pt idx="8876">
                  <c:v>565.49679471785703</c:v>
                </c:pt>
                <c:pt idx="8877">
                  <c:v>565.56050548787903</c:v>
                </c:pt>
                <c:pt idx="8878">
                  <c:v>565.62421625790103</c:v>
                </c:pt>
                <c:pt idx="8879">
                  <c:v>565.68792702792405</c:v>
                </c:pt>
                <c:pt idx="8880">
                  <c:v>565.75163779794605</c:v>
                </c:pt>
                <c:pt idx="8881">
                  <c:v>565.81534856796804</c:v>
                </c:pt>
                <c:pt idx="8882">
                  <c:v>565.87905933799095</c:v>
                </c:pt>
                <c:pt idx="8883">
                  <c:v>565.94277010801295</c:v>
                </c:pt>
                <c:pt idx="8884">
                  <c:v>566.00648087803495</c:v>
                </c:pt>
                <c:pt idx="8885">
                  <c:v>566.07019164805797</c:v>
                </c:pt>
                <c:pt idx="8886">
                  <c:v>566.13390241807997</c:v>
                </c:pt>
                <c:pt idx="8887">
                  <c:v>566.19761318810197</c:v>
                </c:pt>
                <c:pt idx="8888">
                  <c:v>566.26132395812499</c:v>
                </c:pt>
                <c:pt idx="8889">
                  <c:v>566.32503472814699</c:v>
                </c:pt>
                <c:pt idx="8890">
                  <c:v>566.38874549816899</c:v>
                </c:pt>
                <c:pt idx="8891">
                  <c:v>566.45245626819201</c:v>
                </c:pt>
                <c:pt idx="8892">
                  <c:v>566.51616703821401</c:v>
                </c:pt>
                <c:pt idx="8893">
                  <c:v>566.57987780823703</c:v>
                </c:pt>
                <c:pt idx="8894">
                  <c:v>566.64358857825903</c:v>
                </c:pt>
                <c:pt idx="8895">
                  <c:v>566.70729934828103</c:v>
                </c:pt>
                <c:pt idx="8896">
                  <c:v>566.77101011830405</c:v>
                </c:pt>
                <c:pt idx="8897">
                  <c:v>566.83472088832605</c:v>
                </c:pt>
                <c:pt idx="8898">
                  <c:v>566.89843165834804</c:v>
                </c:pt>
                <c:pt idx="8899">
                  <c:v>566.96214242837095</c:v>
                </c:pt>
                <c:pt idx="8900">
                  <c:v>567.02585319839295</c:v>
                </c:pt>
                <c:pt idx="8901">
                  <c:v>567.08956396841495</c:v>
                </c:pt>
                <c:pt idx="8902">
                  <c:v>567.15327473843797</c:v>
                </c:pt>
                <c:pt idx="8903">
                  <c:v>567.21698550845997</c:v>
                </c:pt>
                <c:pt idx="8904">
                  <c:v>567.28069627848197</c:v>
                </c:pt>
                <c:pt idx="8905">
                  <c:v>567.34440704850499</c:v>
                </c:pt>
                <c:pt idx="8906">
                  <c:v>567.40811781852699</c:v>
                </c:pt>
                <c:pt idx="8907">
                  <c:v>567.47182858854899</c:v>
                </c:pt>
                <c:pt idx="8908">
                  <c:v>567.53553935857201</c:v>
                </c:pt>
                <c:pt idx="8909">
                  <c:v>567.59925012859401</c:v>
                </c:pt>
                <c:pt idx="8910">
                  <c:v>567.66296089861601</c:v>
                </c:pt>
                <c:pt idx="8911">
                  <c:v>567.72667166863903</c:v>
                </c:pt>
                <c:pt idx="8912">
                  <c:v>567.79038243866103</c:v>
                </c:pt>
                <c:pt idx="8913">
                  <c:v>567.85409320868303</c:v>
                </c:pt>
                <c:pt idx="8914">
                  <c:v>567.91780397870605</c:v>
                </c:pt>
                <c:pt idx="8915">
                  <c:v>567.98151474872805</c:v>
                </c:pt>
                <c:pt idx="8916">
                  <c:v>568.04522551875004</c:v>
                </c:pt>
                <c:pt idx="8917">
                  <c:v>568.10893628877295</c:v>
                </c:pt>
                <c:pt idx="8918">
                  <c:v>568.17264705879495</c:v>
                </c:pt>
                <c:pt idx="8919">
                  <c:v>568.23635782881695</c:v>
                </c:pt>
                <c:pt idx="8920">
                  <c:v>568.30006859883997</c:v>
                </c:pt>
                <c:pt idx="8921">
                  <c:v>568.36377936886197</c:v>
                </c:pt>
                <c:pt idx="8922">
                  <c:v>568.42749013888397</c:v>
                </c:pt>
                <c:pt idx="8923">
                  <c:v>568.49120090890699</c:v>
                </c:pt>
                <c:pt idx="8924">
                  <c:v>568.55491167892899</c:v>
                </c:pt>
                <c:pt idx="8925">
                  <c:v>568.61862244895099</c:v>
                </c:pt>
                <c:pt idx="8926">
                  <c:v>568.68233321897401</c:v>
                </c:pt>
                <c:pt idx="8927">
                  <c:v>568.74604398899601</c:v>
                </c:pt>
                <c:pt idx="8928">
                  <c:v>568.80975475901801</c:v>
                </c:pt>
                <c:pt idx="8929">
                  <c:v>568.87346552904103</c:v>
                </c:pt>
                <c:pt idx="8930">
                  <c:v>568.93717629906303</c:v>
                </c:pt>
                <c:pt idx="8931">
                  <c:v>569.00088706908502</c:v>
                </c:pt>
                <c:pt idx="8932">
                  <c:v>569.06459783910805</c:v>
                </c:pt>
                <c:pt idx="8933">
                  <c:v>569.12830860913004</c:v>
                </c:pt>
                <c:pt idx="8934">
                  <c:v>569.19201937915204</c:v>
                </c:pt>
                <c:pt idx="8935">
                  <c:v>569.25573014917495</c:v>
                </c:pt>
                <c:pt idx="8936">
                  <c:v>569.31944091919695</c:v>
                </c:pt>
                <c:pt idx="8937">
                  <c:v>569.38315168921895</c:v>
                </c:pt>
                <c:pt idx="8938">
                  <c:v>569.44686245924197</c:v>
                </c:pt>
                <c:pt idx="8939">
                  <c:v>569.51057322926397</c:v>
                </c:pt>
                <c:pt idx="8940">
                  <c:v>569.57428399928597</c:v>
                </c:pt>
                <c:pt idx="8941">
                  <c:v>569.63799476930899</c:v>
                </c:pt>
                <c:pt idx="8942">
                  <c:v>569.70170553933099</c:v>
                </c:pt>
                <c:pt idx="8943">
                  <c:v>569.76541630935299</c:v>
                </c:pt>
                <c:pt idx="8944">
                  <c:v>569.82912707937601</c:v>
                </c:pt>
                <c:pt idx="8945">
                  <c:v>569.89283784939801</c:v>
                </c:pt>
                <c:pt idx="8946">
                  <c:v>569.95654861942103</c:v>
                </c:pt>
                <c:pt idx="8947">
                  <c:v>570.02025938944303</c:v>
                </c:pt>
                <c:pt idx="8948">
                  <c:v>570.08397015946503</c:v>
                </c:pt>
                <c:pt idx="8949">
                  <c:v>570.14768092948805</c:v>
                </c:pt>
                <c:pt idx="8950">
                  <c:v>570.21139169951005</c:v>
                </c:pt>
                <c:pt idx="8951">
                  <c:v>570.27510246953204</c:v>
                </c:pt>
                <c:pt idx="8952">
                  <c:v>570.33881323955495</c:v>
                </c:pt>
                <c:pt idx="8953">
                  <c:v>570.40252400957695</c:v>
                </c:pt>
                <c:pt idx="8954">
                  <c:v>570.46623477959895</c:v>
                </c:pt>
                <c:pt idx="8955">
                  <c:v>570.52994554962197</c:v>
                </c:pt>
                <c:pt idx="8956">
                  <c:v>570.59365631964397</c:v>
                </c:pt>
                <c:pt idx="8957">
                  <c:v>570.65736708966597</c:v>
                </c:pt>
                <c:pt idx="8958">
                  <c:v>570.72107785968899</c:v>
                </c:pt>
                <c:pt idx="8959">
                  <c:v>570.78478862971099</c:v>
                </c:pt>
                <c:pt idx="8960">
                  <c:v>570.84849939973299</c:v>
                </c:pt>
                <c:pt idx="8961">
                  <c:v>570.91221016975601</c:v>
                </c:pt>
                <c:pt idx="8962">
                  <c:v>570.97592093977801</c:v>
                </c:pt>
                <c:pt idx="8963">
                  <c:v>571.03963170980001</c:v>
                </c:pt>
                <c:pt idx="8964">
                  <c:v>571.10334247982303</c:v>
                </c:pt>
                <c:pt idx="8965">
                  <c:v>571.16705324984503</c:v>
                </c:pt>
                <c:pt idx="8966">
                  <c:v>571.23076401986702</c:v>
                </c:pt>
                <c:pt idx="8967">
                  <c:v>571.29447478989005</c:v>
                </c:pt>
                <c:pt idx="8968">
                  <c:v>571.35818555991204</c:v>
                </c:pt>
                <c:pt idx="8969">
                  <c:v>571.42189632993404</c:v>
                </c:pt>
                <c:pt idx="8970">
                  <c:v>571.48560709995695</c:v>
                </c:pt>
                <c:pt idx="8971">
                  <c:v>571.54931786997895</c:v>
                </c:pt>
                <c:pt idx="8972">
                  <c:v>571.61302864000095</c:v>
                </c:pt>
                <c:pt idx="8973">
                  <c:v>571.67673941002397</c:v>
                </c:pt>
                <c:pt idx="8974">
                  <c:v>571.74045018004597</c:v>
                </c:pt>
                <c:pt idx="8975">
                  <c:v>571.80416095006797</c:v>
                </c:pt>
                <c:pt idx="8976">
                  <c:v>571.86787172009099</c:v>
                </c:pt>
                <c:pt idx="8977">
                  <c:v>571.93158249011299</c:v>
                </c:pt>
                <c:pt idx="8978">
                  <c:v>571.99529326013499</c:v>
                </c:pt>
                <c:pt idx="8979">
                  <c:v>572.05900403015801</c:v>
                </c:pt>
                <c:pt idx="8980">
                  <c:v>572.12271480018001</c:v>
                </c:pt>
                <c:pt idx="8981">
                  <c:v>572.186425570202</c:v>
                </c:pt>
                <c:pt idx="8982">
                  <c:v>572.25013634022503</c:v>
                </c:pt>
                <c:pt idx="8983">
                  <c:v>572.31384711024702</c:v>
                </c:pt>
                <c:pt idx="8984">
                  <c:v>572.37755788026902</c:v>
                </c:pt>
                <c:pt idx="8985">
                  <c:v>572.44126865029205</c:v>
                </c:pt>
                <c:pt idx="8986">
                  <c:v>572.50497942031404</c:v>
                </c:pt>
                <c:pt idx="8987">
                  <c:v>572.56869019033604</c:v>
                </c:pt>
                <c:pt idx="8988">
                  <c:v>572.63240096035895</c:v>
                </c:pt>
                <c:pt idx="8989">
                  <c:v>572.69611173038095</c:v>
                </c:pt>
                <c:pt idx="8990">
                  <c:v>572.75982250040295</c:v>
                </c:pt>
                <c:pt idx="8991">
                  <c:v>572.82353327042597</c:v>
                </c:pt>
                <c:pt idx="8992">
                  <c:v>572.88724404044797</c:v>
                </c:pt>
                <c:pt idx="8993">
                  <c:v>572.95095481046997</c:v>
                </c:pt>
                <c:pt idx="8994">
                  <c:v>573.01466558049299</c:v>
                </c:pt>
                <c:pt idx="8995">
                  <c:v>573.07837635051499</c:v>
                </c:pt>
                <c:pt idx="8996">
                  <c:v>573.14208712053698</c:v>
                </c:pt>
                <c:pt idx="8997">
                  <c:v>573.20579789056001</c:v>
                </c:pt>
                <c:pt idx="8998">
                  <c:v>573.26950866058201</c:v>
                </c:pt>
                <c:pt idx="8999">
                  <c:v>573.33321943060503</c:v>
                </c:pt>
                <c:pt idx="9000">
                  <c:v>573.39693020062703</c:v>
                </c:pt>
                <c:pt idx="9001">
                  <c:v>573.46064097064902</c:v>
                </c:pt>
                <c:pt idx="9002">
                  <c:v>573.52435174067205</c:v>
                </c:pt>
                <c:pt idx="9003">
                  <c:v>573.58806251069404</c:v>
                </c:pt>
                <c:pt idx="9004">
                  <c:v>573.65177328071604</c:v>
                </c:pt>
                <c:pt idx="9005">
                  <c:v>573.71548405073895</c:v>
                </c:pt>
                <c:pt idx="9006">
                  <c:v>573.77919482076095</c:v>
                </c:pt>
                <c:pt idx="9007">
                  <c:v>573.84290559078295</c:v>
                </c:pt>
                <c:pt idx="9008">
                  <c:v>573.90661636080597</c:v>
                </c:pt>
                <c:pt idx="9009">
                  <c:v>573.97032713082797</c:v>
                </c:pt>
                <c:pt idx="9010">
                  <c:v>574.03403790084997</c:v>
                </c:pt>
                <c:pt idx="9011">
                  <c:v>574.09774867087299</c:v>
                </c:pt>
                <c:pt idx="9012">
                  <c:v>574.16145944089499</c:v>
                </c:pt>
                <c:pt idx="9013">
                  <c:v>574.22517021091699</c:v>
                </c:pt>
                <c:pt idx="9014">
                  <c:v>574.28888098094001</c:v>
                </c:pt>
                <c:pt idx="9015">
                  <c:v>574.35259175096201</c:v>
                </c:pt>
                <c:pt idx="9016">
                  <c:v>574.416302520984</c:v>
                </c:pt>
                <c:pt idx="9017">
                  <c:v>574.48001329100703</c:v>
                </c:pt>
                <c:pt idx="9018">
                  <c:v>574.54372406102902</c:v>
                </c:pt>
                <c:pt idx="9019">
                  <c:v>574.60743483105102</c:v>
                </c:pt>
                <c:pt idx="9020">
                  <c:v>574.67114560107404</c:v>
                </c:pt>
                <c:pt idx="9021">
                  <c:v>574.73485637109604</c:v>
                </c:pt>
                <c:pt idx="9022">
                  <c:v>574.79856714111804</c:v>
                </c:pt>
                <c:pt idx="9023">
                  <c:v>574.86227791114095</c:v>
                </c:pt>
                <c:pt idx="9024">
                  <c:v>574.92598868116295</c:v>
                </c:pt>
                <c:pt idx="9025">
                  <c:v>574.98969945118495</c:v>
                </c:pt>
                <c:pt idx="9026">
                  <c:v>575.05341022120797</c:v>
                </c:pt>
                <c:pt idx="9027">
                  <c:v>575.11712099122997</c:v>
                </c:pt>
                <c:pt idx="9028">
                  <c:v>575.18083176125197</c:v>
                </c:pt>
                <c:pt idx="9029">
                  <c:v>575.24454253127499</c:v>
                </c:pt>
                <c:pt idx="9030">
                  <c:v>575.30825330129699</c:v>
                </c:pt>
                <c:pt idx="9031">
                  <c:v>575.37196407131898</c:v>
                </c:pt>
                <c:pt idx="9032">
                  <c:v>575.43567484134201</c:v>
                </c:pt>
                <c:pt idx="9033">
                  <c:v>575.499385611364</c:v>
                </c:pt>
                <c:pt idx="9034">
                  <c:v>575.563096381386</c:v>
                </c:pt>
                <c:pt idx="9035">
                  <c:v>575.62680715140903</c:v>
                </c:pt>
                <c:pt idx="9036">
                  <c:v>575.69051792143102</c:v>
                </c:pt>
                <c:pt idx="9037">
                  <c:v>575.75422869145302</c:v>
                </c:pt>
                <c:pt idx="9038">
                  <c:v>575.81793946147604</c:v>
                </c:pt>
                <c:pt idx="9039">
                  <c:v>575.88165023149804</c:v>
                </c:pt>
                <c:pt idx="9040">
                  <c:v>575.94536100152004</c:v>
                </c:pt>
                <c:pt idx="9041">
                  <c:v>576.00907177154295</c:v>
                </c:pt>
                <c:pt idx="9042">
                  <c:v>576.07278254156495</c:v>
                </c:pt>
                <c:pt idx="9043">
                  <c:v>576.13649331158695</c:v>
                </c:pt>
                <c:pt idx="9044">
                  <c:v>576.20020408160997</c:v>
                </c:pt>
                <c:pt idx="9045">
                  <c:v>576.26391485163197</c:v>
                </c:pt>
                <c:pt idx="9046">
                  <c:v>576.32762562165397</c:v>
                </c:pt>
                <c:pt idx="9047">
                  <c:v>576.39133639167699</c:v>
                </c:pt>
                <c:pt idx="9048">
                  <c:v>576.45504716169899</c:v>
                </c:pt>
                <c:pt idx="9049">
                  <c:v>576.51875793172098</c:v>
                </c:pt>
                <c:pt idx="9050">
                  <c:v>576.58246870174401</c:v>
                </c:pt>
                <c:pt idx="9051">
                  <c:v>576.646179471766</c:v>
                </c:pt>
                <c:pt idx="9052">
                  <c:v>576.70989024178903</c:v>
                </c:pt>
                <c:pt idx="9053">
                  <c:v>576.77360101181102</c:v>
                </c:pt>
                <c:pt idx="9054">
                  <c:v>576.83731178183302</c:v>
                </c:pt>
                <c:pt idx="9055">
                  <c:v>576.90102255185604</c:v>
                </c:pt>
                <c:pt idx="9056">
                  <c:v>576.96473332187804</c:v>
                </c:pt>
                <c:pt idx="9057">
                  <c:v>577.02844409190004</c:v>
                </c:pt>
                <c:pt idx="9058">
                  <c:v>577.09215486192295</c:v>
                </c:pt>
                <c:pt idx="9059">
                  <c:v>577.15586563194495</c:v>
                </c:pt>
                <c:pt idx="9060">
                  <c:v>577.21957640196695</c:v>
                </c:pt>
                <c:pt idx="9061">
                  <c:v>577.28328717198997</c:v>
                </c:pt>
                <c:pt idx="9062">
                  <c:v>577.34699794201197</c:v>
                </c:pt>
                <c:pt idx="9063">
                  <c:v>577.41070871203397</c:v>
                </c:pt>
                <c:pt idx="9064">
                  <c:v>577.47441948205699</c:v>
                </c:pt>
                <c:pt idx="9065">
                  <c:v>577.53813025207899</c:v>
                </c:pt>
                <c:pt idx="9066">
                  <c:v>577.60184102210098</c:v>
                </c:pt>
                <c:pt idx="9067">
                  <c:v>577.66555179212401</c:v>
                </c:pt>
                <c:pt idx="9068">
                  <c:v>577.729262562146</c:v>
                </c:pt>
                <c:pt idx="9069">
                  <c:v>577.792973332168</c:v>
                </c:pt>
                <c:pt idx="9070">
                  <c:v>577.85668410219102</c:v>
                </c:pt>
                <c:pt idx="9071">
                  <c:v>577.92039487221302</c:v>
                </c:pt>
                <c:pt idx="9072">
                  <c:v>577.98410564223502</c:v>
                </c:pt>
                <c:pt idx="9073">
                  <c:v>578.04781641225804</c:v>
                </c:pt>
                <c:pt idx="9074">
                  <c:v>578.11152718228004</c:v>
                </c:pt>
                <c:pt idx="9075">
                  <c:v>578.17523795230204</c:v>
                </c:pt>
                <c:pt idx="9076">
                  <c:v>578.23894872232495</c:v>
                </c:pt>
                <c:pt idx="9077">
                  <c:v>578.30265949234695</c:v>
                </c:pt>
                <c:pt idx="9078">
                  <c:v>578.36637026236895</c:v>
                </c:pt>
                <c:pt idx="9079">
                  <c:v>578.43008103239197</c:v>
                </c:pt>
                <c:pt idx="9080">
                  <c:v>578.49379180241397</c:v>
                </c:pt>
                <c:pt idx="9081">
                  <c:v>578.55750257243596</c:v>
                </c:pt>
                <c:pt idx="9082">
                  <c:v>578.62121334245899</c:v>
                </c:pt>
                <c:pt idx="9083">
                  <c:v>578.68492411248099</c:v>
                </c:pt>
                <c:pt idx="9084">
                  <c:v>578.74863488250298</c:v>
                </c:pt>
                <c:pt idx="9085">
                  <c:v>578.81234565252601</c:v>
                </c:pt>
                <c:pt idx="9086">
                  <c:v>578.876056422548</c:v>
                </c:pt>
                <c:pt idx="9087">
                  <c:v>578.93976719257</c:v>
                </c:pt>
                <c:pt idx="9088">
                  <c:v>579.00347796259302</c:v>
                </c:pt>
                <c:pt idx="9089">
                  <c:v>579.06718873261502</c:v>
                </c:pt>
                <c:pt idx="9090">
                  <c:v>579.13089950263702</c:v>
                </c:pt>
                <c:pt idx="9091">
                  <c:v>579.19461027266004</c:v>
                </c:pt>
                <c:pt idx="9092">
                  <c:v>579.25832104268204</c:v>
                </c:pt>
                <c:pt idx="9093">
                  <c:v>579.32203181270404</c:v>
                </c:pt>
                <c:pt idx="9094">
                  <c:v>579.38574258272695</c:v>
                </c:pt>
                <c:pt idx="9095">
                  <c:v>579.44945335274895</c:v>
                </c:pt>
                <c:pt idx="9096">
                  <c:v>579.51316412277095</c:v>
                </c:pt>
                <c:pt idx="9097">
                  <c:v>579.57687489279397</c:v>
                </c:pt>
                <c:pt idx="9098">
                  <c:v>579.64058566281597</c:v>
                </c:pt>
                <c:pt idx="9099">
                  <c:v>579.70429643283796</c:v>
                </c:pt>
                <c:pt idx="9100">
                  <c:v>579.76800720286099</c:v>
                </c:pt>
                <c:pt idx="9101">
                  <c:v>579.83171797288298</c:v>
                </c:pt>
                <c:pt idx="9102">
                  <c:v>579.89542874290498</c:v>
                </c:pt>
                <c:pt idx="9103">
                  <c:v>579.959139512928</c:v>
                </c:pt>
                <c:pt idx="9104">
                  <c:v>580.02285028295</c:v>
                </c:pt>
                <c:pt idx="9105">
                  <c:v>580.08656105297302</c:v>
                </c:pt>
                <c:pt idx="9106">
                  <c:v>580.15027182299502</c:v>
                </c:pt>
                <c:pt idx="9107">
                  <c:v>580.21398259301702</c:v>
                </c:pt>
                <c:pt idx="9108">
                  <c:v>580.27769336304004</c:v>
                </c:pt>
                <c:pt idx="9109">
                  <c:v>580.34140413306204</c:v>
                </c:pt>
                <c:pt idx="9110">
                  <c:v>580.40511490308404</c:v>
                </c:pt>
                <c:pt idx="9111">
                  <c:v>580.46882567310695</c:v>
                </c:pt>
                <c:pt idx="9112">
                  <c:v>580.53253644312895</c:v>
                </c:pt>
                <c:pt idx="9113">
                  <c:v>580.59624721315095</c:v>
                </c:pt>
                <c:pt idx="9114">
                  <c:v>580.65995798317397</c:v>
                </c:pt>
                <c:pt idx="9115">
                  <c:v>580.72366875319597</c:v>
                </c:pt>
                <c:pt idx="9116">
                  <c:v>580.78737952321796</c:v>
                </c:pt>
                <c:pt idx="9117">
                  <c:v>580.85109029324099</c:v>
                </c:pt>
                <c:pt idx="9118">
                  <c:v>580.91480106326298</c:v>
                </c:pt>
                <c:pt idx="9119">
                  <c:v>580.97851183328498</c:v>
                </c:pt>
                <c:pt idx="9120">
                  <c:v>581.04222260330801</c:v>
                </c:pt>
                <c:pt idx="9121">
                  <c:v>581.10593337333</c:v>
                </c:pt>
                <c:pt idx="9122">
                  <c:v>581.169644143352</c:v>
                </c:pt>
                <c:pt idx="9123">
                  <c:v>581.23335491337502</c:v>
                </c:pt>
                <c:pt idx="9124">
                  <c:v>581.29706568339702</c:v>
                </c:pt>
                <c:pt idx="9125">
                  <c:v>581.36077645341902</c:v>
                </c:pt>
                <c:pt idx="9126">
                  <c:v>581.42448722344204</c:v>
                </c:pt>
                <c:pt idx="9127">
                  <c:v>581.48819799346404</c:v>
                </c:pt>
                <c:pt idx="9128">
                  <c:v>581.55190876348604</c:v>
                </c:pt>
                <c:pt idx="9129">
                  <c:v>581.61561953350895</c:v>
                </c:pt>
                <c:pt idx="9130">
                  <c:v>581.67933030353095</c:v>
                </c:pt>
                <c:pt idx="9131">
                  <c:v>581.74304107355294</c:v>
                </c:pt>
                <c:pt idx="9132">
                  <c:v>581.80675184357597</c:v>
                </c:pt>
                <c:pt idx="9133">
                  <c:v>581.87046261359797</c:v>
                </c:pt>
                <c:pt idx="9134">
                  <c:v>581.93417338361996</c:v>
                </c:pt>
                <c:pt idx="9135">
                  <c:v>581.99788415364299</c:v>
                </c:pt>
                <c:pt idx="9136">
                  <c:v>582.06159492366498</c:v>
                </c:pt>
                <c:pt idx="9137">
                  <c:v>582.12530569368698</c:v>
                </c:pt>
                <c:pt idx="9138">
                  <c:v>582.18901646371</c:v>
                </c:pt>
                <c:pt idx="9139">
                  <c:v>582.252727233732</c:v>
                </c:pt>
                <c:pt idx="9140">
                  <c:v>582.316438003754</c:v>
                </c:pt>
                <c:pt idx="9141">
                  <c:v>582.38014877377702</c:v>
                </c:pt>
                <c:pt idx="9142">
                  <c:v>582.44385954379902</c:v>
                </c:pt>
                <c:pt idx="9143">
                  <c:v>582.50757031382102</c:v>
                </c:pt>
                <c:pt idx="9144">
                  <c:v>582.57128108384404</c:v>
                </c:pt>
                <c:pt idx="9145">
                  <c:v>582.63499185386604</c:v>
                </c:pt>
                <c:pt idx="9146">
                  <c:v>582.69870262388804</c:v>
                </c:pt>
                <c:pt idx="9147">
                  <c:v>582.76241339391095</c:v>
                </c:pt>
                <c:pt idx="9148">
                  <c:v>582.82612416393295</c:v>
                </c:pt>
                <c:pt idx="9149">
                  <c:v>582.88983493395494</c:v>
                </c:pt>
                <c:pt idx="9150">
                  <c:v>582.95354570397797</c:v>
                </c:pt>
                <c:pt idx="9151">
                  <c:v>583.01725647399996</c:v>
                </c:pt>
                <c:pt idx="9152">
                  <c:v>583.08096724402196</c:v>
                </c:pt>
                <c:pt idx="9153">
                  <c:v>583.14467801404498</c:v>
                </c:pt>
                <c:pt idx="9154">
                  <c:v>583.20838878406698</c:v>
                </c:pt>
                <c:pt idx="9155">
                  <c:v>583.27209955408898</c:v>
                </c:pt>
                <c:pt idx="9156">
                  <c:v>583.335810324112</c:v>
                </c:pt>
                <c:pt idx="9157">
                  <c:v>583.399521094134</c:v>
                </c:pt>
                <c:pt idx="9158">
                  <c:v>583.46323186415702</c:v>
                </c:pt>
                <c:pt idx="9159">
                  <c:v>583.52694263417902</c:v>
                </c:pt>
                <c:pt idx="9160">
                  <c:v>583.59065340420102</c:v>
                </c:pt>
                <c:pt idx="9161">
                  <c:v>583.65436417422404</c:v>
                </c:pt>
                <c:pt idx="9162">
                  <c:v>583.71807494424604</c:v>
                </c:pt>
                <c:pt idx="9163">
                  <c:v>583.78178571426804</c:v>
                </c:pt>
                <c:pt idx="9164">
                  <c:v>583.84549648429095</c:v>
                </c:pt>
                <c:pt idx="9165">
                  <c:v>583.90920725431295</c:v>
                </c:pt>
                <c:pt idx="9166">
                  <c:v>583.97291802433494</c:v>
                </c:pt>
                <c:pt idx="9167">
                  <c:v>584.03662879435797</c:v>
                </c:pt>
                <c:pt idx="9168">
                  <c:v>584.10033956437996</c:v>
                </c:pt>
                <c:pt idx="9169">
                  <c:v>584.16405033440196</c:v>
                </c:pt>
                <c:pt idx="9170">
                  <c:v>584.22776110442499</c:v>
                </c:pt>
                <c:pt idx="9171">
                  <c:v>584.29147187444698</c:v>
                </c:pt>
                <c:pt idx="9172">
                  <c:v>584.35518264446898</c:v>
                </c:pt>
                <c:pt idx="9173">
                  <c:v>584.418893414492</c:v>
                </c:pt>
                <c:pt idx="9174">
                  <c:v>584.482604184514</c:v>
                </c:pt>
                <c:pt idx="9175">
                  <c:v>584.546314954536</c:v>
                </c:pt>
                <c:pt idx="9176">
                  <c:v>584.61002572455902</c:v>
                </c:pt>
                <c:pt idx="9177">
                  <c:v>584.67373649458102</c:v>
                </c:pt>
                <c:pt idx="9178">
                  <c:v>584.73744726460302</c:v>
                </c:pt>
                <c:pt idx="9179">
                  <c:v>584.80115803462604</c:v>
                </c:pt>
                <c:pt idx="9180">
                  <c:v>584.86486880464804</c:v>
                </c:pt>
                <c:pt idx="9181">
                  <c:v>584.92857957467004</c:v>
                </c:pt>
                <c:pt idx="9182">
                  <c:v>584.99229034469295</c:v>
                </c:pt>
                <c:pt idx="9183">
                  <c:v>585.05600111471495</c:v>
                </c:pt>
                <c:pt idx="9184">
                  <c:v>585.11971188473694</c:v>
                </c:pt>
                <c:pt idx="9185">
                  <c:v>585.18342265475997</c:v>
                </c:pt>
                <c:pt idx="9186">
                  <c:v>585.24713342478196</c:v>
                </c:pt>
                <c:pt idx="9187">
                  <c:v>585.31084419480396</c:v>
                </c:pt>
                <c:pt idx="9188">
                  <c:v>585.37455496482698</c:v>
                </c:pt>
                <c:pt idx="9189">
                  <c:v>585.43826573484898</c:v>
                </c:pt>
                <c:pt idx="9190">
                  <c:v>585.50197650487098</c:v>
                </c:pt>
                <c:pt idx="9191">
                  <c:v>585.565687274894</c:v>
                </c:pt>
                <c:pt idx="9192">
                  <c:v>585.629398044916</c:v>
                </c:pt>
                <c:pt idx="9193">
                  <c:v>585.693108814938</c:v>
                </c:pt>
                <c:pt idx="9194">
                  <c:v>585.75681958496102</c:v>
                </c:pt>
                <c:pt idx="9195">
                  <c:v>585.82053035498302</c:v>
                </c:pt>
                <c:pt idx="9196">
                  <c:v>585.88424112500502</c:v>
                </c:pt>
                <c:pt idx="9197">
                  <c:v>585.94795189502804</c:v>
                </c:pt>
                <c:pt idx="9198">
                  <c:v>586.01166266505004</c:v>
                </c:pt>
                <c:pt idx="9199">
                  <c:v>586.07537343507204</c:v>
                </c:pt>
                <c:pt idx="9200">
                  <c:v>586.13908420509495</c:v>
                </c:pt>
                <c:pt idx="9201">
                  <c:v>586.20279497511694</c:v>
                </c:pt>
                <c:pt idx="9202">
                  <c:v>586.26650574513906</c:v>
                </c:pt>
                <c:pt idx="9203">
                  <c:v>586.33021651516196</c:v>
                </c:pt>
                <c:pt idx="9204">
                  <c:v>586.39392728518396</c:v>
                </c:pt>
                <c:pt idx="9205">
                  <c:v>586.45763805520596</c:v>
                </c:pt>
                <c:pt idx="9206">
                  <c:v>586.52134882522898</c:v>
                </c:pt>
                <c:pt idx="9207">
                  <c:v>586.58505959525098</c:v>
                </c:pt>
                <c:pt idx="9208">
                  <c:v>586.64877036527298</c:v>
                </c:pt>
                <c:pt idx="9209">
                  <c:v>586.712481135296</c:v>
                </c:pt>
                <c:pt idx="9210">
                  <c:v>586.776191905318</c:v>
                </c:pt>
                <c:pt idx="9211">
                  <c:v>586.83990267534102</c:v>
                </c:pt>
                <c:pt idx="9212">
                  <c:v>586.90361344536302</c:v>
                </c:pt>
                <c:pt idx="9213">
                  <c:v>586.96732421538502</c:v>
                </c:pt>
                <c:pt idx="9214">
                  <c:v>587.03103498540804</c:v>
                </c:pt>
                <c:pt idx="9215">
                  <c:v>587.09474575543004</c:v>
                </c:pt>
                <c:pt idx="9216">
                  <c:v>587.15845652545204</c:v>
                </c:pt>
                <c:pt idx="9217">
                  <c:v>587.22216729547495</c:v>
                </c:pt>
                <c:pt idx="9218">
                  <c:v>587.28587806549695</c:v>
                </c:pt>
                <c:pt idx="9219">
                  <c:v>587.34958883551894</c:v>
                </c:pt>
                <c:pt idx="9220">
                  <c:v>587.41329960554197</c:v>
                </c:pt>
                <c:pt idx="9221">
                  <c:v>587.47701037556396</c:v>
                </c:pt>
                <c:pt idx="9222">
                  <c:v>587.54072114558596</c:v>
                </c:pt>
                <c:pt idx="9223">
                  <c:v>587.60443191560898</c:v>
                </c:pt>
                <c:pt idx="9224">
                  <c:v>587.66814268563098</c:v>
                </c:pt>
                <c:pt idx="9225">
                  <c:v>587.73185345565298</c:v>
                </c:pt>
                <c:pt idx="9226">
                  <c:v>587.795564225676</c:v>
                </c:pt>
                <c:pt idx="9227">
                  <c:v>587.859274995698</c:v>
                </c:pt>
                <c:pt idx="9228">
                  <c:v>587.92298576572</c:v>
                </c:pt>
                <c:pt idx="9229">
                  <c:v>587.98669653574302</c:v>
                </c:pt>
                <c:pt idx="9230">
                  <c:v>588.05040730576502</c:v>
                </c:pt>
                <c:pt idx="9231">
                  <c:v>588.11411807578702</c:v>
                </c:pt>
                <c:pt idx="9232">
                  <c:v>588.17782884581004</c:v>
                </c:pt>
                <c:pt idx="9233">
                  <c:v>588.24153961583204</c:v>
                </c:pt>
                <c:pt idx="9234">
                  <c:v>588.30525038585404</c:v>
                </c:pt>
                <c:pt idx="9235">
                  <c:v>588.36896115587695</c:v>
                </c:pt>
                <c:pt idx="9236">
                  <c:v>588.43267192589894</c:v>
                </c:pt>
                <c:pt idx="9237">
                  <c:v>588.49638269592106</c:v>
                </c:pt>
                <c:pt idx="9238">
                  <c:v>588.56009346594396</c:v>
                </c:pt>
                <c:pt idx="9239">
                  <c:v>588.62380423596596</c:v>
                </c:pt>
                <c:pt idx="9240">
                  <c:v>588.68751500598796</c:v>
                </c:pt>
                <c:pt idx="9241">
                  <c:v>588.75122577601098</c:v>
                </c:pt>
                <c:pt idx="9242">
                  <c:v>588.81493654603298</c:v>
                </c:pt>
                <c:pt idx="9243">
                  <c:v>588.87864731605498</c:v>
                </c:pt>
                <c:pt idx="9244">
                  <c:v>588.942358086078</c:v>
                </c:pt>
                <c:pt idx="9245">
                  <c:v>589.0060688561</c:v>
                </c:pt>
                <c:pt idx="9246">
                  <c:v>589.069779626122</c:v>
                </c:pt>
                <c:pt idx="9247">
                  <c:v>589.13349039614502</c:v>
                </c:pt>
                <c:pt idx="9248">
                  <c:v>589.19720116616702</c:v>
                </c:pt>
                <c:pt idx="9249">
                  <c:v>589.26091193618902</c:v>
                </c:pt>
                <c:pt idx="9250">
                  <c:v>589.32462270621204</c:v>
                </c:pt>
                <c:pt idx="9251">
                  <c:v>589.38833347623404</c:v>
                </c:pt>
                <c:pt idx="9252">
                  <c:v>589.45204424625604</c:v>
                </c:pt>
                <c:pt idx="9253">
                  <c:v>589.51575501627894</c:v>
                </c:pt>
                <c:pt idx="9254">
                  <c:v>589.57946578630094</c:v>
                </c:pt>
                <c:pt idx="9255">
                  <c:v>589.64317655632306</c:v>
                </c:pt>
                <c:pt idx="9256">
                  <c:v>589.70688732634596</c:v>
                </c:pt>
                <c:pt idx="9257">
                  <c:v>589.77059809636796</c:v>
                </c:pt>
                <c:pt idx="9258">
                  <c:v>589.83430886638996</c:v>
                </c:pt>
                <c:pt idx="9259">
                  <c:v>589.89801963641298</c:v>
                </c:pt>
                <c:pt idx="9260">
                  <c:v>589.96173040643498</c:v>
                </c:pt>
                <c:pt idx="9261">
                  <c:v>590.02544117645698</c:v>
                </c:pt>
                <c:pt idx="9262">
                  <c:v>590.08915194648</c:v>
                </c:pt>
                <c:pt idx="9263">
                  <c:v>590.152862716502</c:v>
                </c:pt>
                <c:pt idx="9264">
                  <c:v>590.21657348652502</c:v>
                </c:pt>
                <c:pt idx="9265">
                  <c:v>590.28028425654702</c:v>
                </c:pt>
                <c:pt idx="9266">
                  <c:v>590.34399502656902</c:v>
                </c:pt>
                <c:pt idx="9267">
                  <c:v>590.40770579659204</c:v>
                </c:pt>
                <c:pt idx="9268">
                  <c:v>590.47141656661404</c:v>
                </c:pt>
                <c:pt idx="9269">
                  <c:v>590.53512733663604</c:v>
                </c:pt>
                <c:pt idx="9270">
                  <c:v>590.59883810665895</c:v>
                </c:pt>
                <c:pt idx="9271">
                  <c:v>590.66254887668094</c:v>
                </c:pt>
                <c:pt idx="9272">
                  <c:v>590.72625964670306</c:v>
                </c:pt>
                <c:pt idx="9273">
                  <c:v>590.78997041672596</c:v>
                </c:pt>
                <c:pt idx="9274">
                  <c:v>590.85368118674796</c:v>
                </c:pt>
                <c:pt idx="9275">
                  <c:v>590.91739195676996</c:v>
                </c:pt>
                <c:pt idx="9276">
                  <c:v>590.98110272679298</c:v>
                </c:pt>
                <c:pt idx="9277">
                  <c:v>591.04481349681498</c:v>
                </c:pt>
                <c:pt idx="9278">
                  <c:v>591.10852426683698</c:v>
                </c:pt>
                <c:pt idx="9279">
                  <c:v>591.17223503686</c:v>
                </c:pt>
                <c:pt idx="9280">
                  <c:v>591.235945806882</c:v>
                </c:pt>
                <c:pt idx="9281">
                  <c:v>591.299656576904</c:v>
                </c:pt>
                <c:pt idx="9282">
                  <c:v>591.36336734692702</c:v>
                </c:pt>
                <c:pt idx="9283">
                  <c:v>591.42707811694902</c:v>
                </c:pt>
                <c:pt idx="9284">
                  <c:v>591.49078888697102</c:v>
                </c:pt>
                <c:pt idx="9285">
                  <c:v>591.55449965699404</c:v>
                </c:pt>
                <c:pt idx="9286">
                  <c:v>591.61821042701604</c:v>
                </c:pt>
                <c:pt idx="9287">
                  <c:v>591.68192119703804</c:v>
                </c:pt>
                <c:pt idx="9288">
                  <c:v>591.74563196706094</c:v>
                </c:pt>
                <c:pt idx="9289">
                  <c:v>591.80934273708294</c:v>
                </c:pt>
                <c:pt idx="9290">
                  <c:v>591.87305350710506</c:v>
                </c:pt>
                <c:pt idx="9291">
                  <c:v>591.93676427712796</c:v>
                </c:pt>
                <c:pt idx="9292">
                  <c:v>592.00047504714996</c:v>
                </c:pt>
                <c:pt idx="9293">
                  <c:v>592.06418581717196</c:v>
                </c:pt>
                <c:pt idx="9294">
                  <c:v>592.12789658719498</c:v>
                </c:pt>
                <c:pt idx="9295">
                  <c:v>592.19160735721698</c:v>
                </c:pt>
                <c:pt idx="9296">
                  <c:v>592.25531812723898</c:v>
                </c:pt>
                <c:pt idx="9297">
                  <c:v>592.319028897262</c:v>
                </c:pt>
                <c:pt idx="9298">
                  <c:v>592.382739667284</c:v>
                </c:pt>
                <c:pt idx="9299">
                  <c:v>592.446450437306</c:v>
                </c:pt>
                <c:pt idx="9300">
                  <c:v>592.51016120732902</c:v>
                </c:pt>
                <c:pt idx="9301">
                  <c:v>592.57387197735102</c:v>
                </c:pt>
                <c:pt idx="9302">
                  <c:v>592.63758274737302</c:v>
                </c:pt>
                <c:pt idx="9303">
                  <c:v>592.70129351739604</c:v>
                </c:pt>
                <c:pt idx="9304">
                  <c:v>592.76500428741804</c:v>
                </c:pt>
                <c:pt idx="9305">
                  <c:v>592.82871505744004</c:v>
                </c:pt>
                <c:pt idx="9306">
                  <c:v>592.89242582746294</c:v>
                </c:pt>
                <c:pt idx="9307">
                  <c:v>592.95613659748506</c:v>
                </c:pt>
                <c:pt idx="9308">
                  <c:v>593.01984736750705</c:v>
                </c:pt>
                <c:pt idx="9309">
                  <c:v>593.08355813752996</c:v>
                </c:pt>
                <c:pt idx="9310">
                  <c:v>593.14726890755196</c:v>
                </c:pt>
                <c:pt idx="9311">
                  <c:v>593.21097967757396</c:v>
                </c:pt>
                <c:pt idx="9312">
                  <c:v>593.27469044759698</c:v>
                </c:pt>
                <c:pt idx="9313">
                  <c:v>593.33840121761898</c:v>
                </c:pt>
                <c:pt idx="9314">
                  <c:v>593.40211198764098</c:v>
                </c:pt>
                <c:pt idx="9315">
                  <c:v>593.465822757664</c:v>
                </c:pt>
                <c:pt idx="9316">
                  <c:v>593.529533527686</c:v>
                </c:pt>
                <c:pt idx="9317">
                  <c:v>593.59324429770902</c:v>
                </c:pt>
                <c:pt idx="9318">
                  <c:v>593.65695506773102</c:v>
                </c:pt>
                <c:pt idx="9319">
                  <c:v>593.72066583775302</c:v>
                </c:pt>
                <c:pt idx="9320">
                  <c:v>593.78437660777604</c:v>
                </c:pt>
                <c:pt idx="9321">
                  <c:v>593.84808737779804</c:v>
                </c:pt>
                <c:pt idx="9322">
                  <c:v>593.91179814782004</c:v>
                </c:pt>
                <c:pt idx="9323">
                  <c:v>593.97550891784294</c:v>
                </c:pt>
                <c:pt idx="9324">
                  <c:v>594.03921968786506</c:v>
                </c:pt>
                <c:pt idx="9325">
                  <c:v>594.10293045788706</c:v>
                </c:pt>
                <c:pt idx="9326">
                  <c:v>594.16664122790996</c:v>
                </c:pt>
                <c:pt idx="9327">
                  <c:v>594.23035199793196</c:v>
                </c:pt>
                <c:pt idx="9328">
                  <c:v>594.29406276795396</c:v>
                </c:pt>
                <c:pt idx="9329">
                  <c:v>594.35777353797698</c:v>
                </c:pt>
                <c:pt idx="9330">
                  <c:v>594.42148430799898</c:v>
                </c:pt>
                <c:pt idx="9331">
                  <c:v>594.48519507802098</c:v>
                </c:pt>
                <c:pt idx="9332">
                  <c:v>594.548905848044</c:v>
                </c:pt>
                <c:pt idx="9333">
                  <c:v>594.612616618066</c:v>
                </c:pt>
                <c:pt idx="9334">
                  <c:v>594.676327388088</c:v>
                </c:pt>
                <c:pt idx="9335">
                  <c:v>594.74003815811102</c:v>
                </c:pt>
                <c:pt idx="9336">
                  <c:v>594.80374892813302</c:v>
                </c:pt>
                <c:pt idx="9337">
                  <c:v>594.86745969815502</c:v>
                </c:pt>
                <c:pt idx="9338">
                  <c:v>594.93117046817804</c:v>
                </c:pt>
                <c:pt idx="9339">
                  <c:v>594.99488123820004</c:v>
                </c:pt>
                <c:pt idx="9340">
                  <c:v>595.05859200822204</c:v>
                </c:pt>
                <c:pt idx="9341">
                  <c:v>595.12230277824494</c:v>
                </c:pt>
                <c:pt idx="9342">
                  <c:v>595.18601354826706</c:v>
                </c:pt>
                <c:pt idx="9343">
                  <c:v>595.24972431828905</c:v>
                </c:pt>
                <c:pt idx="9344">
                  <c:v>595.31343508831196</c:v>
                </c:pt>
                <c:pt idx="9345">
                  <c:v>595.37714585833396</c:v>
                </c:pt>
                <c:pt idx="9346">
                  <c:v>595.44085662835596</c:v>
                </c:pt>
                <c:pt idx="9347">
                  <c:v>595.50456739837898</c:v>
                </c:pt>
                <c:pt idx="9348">
                  <c:v>595.56827816840098</c:v>
                </c:pt>
                <c:pt idx="9349">
                  <c:v>595.63198893842298</c:v>
                </c:pt>
                <c:pt idx="9350">
                  <c:v>595.695699708446</c:v>
                </c:pt>
                <c:pt idx="9351">
                  <c:v>595.759410478468</c:v>
                </c:pt>
                <c:pt idx="9352">
                  <c:v>595.82312124849</c:v>
                </c:pt>
                <c:pt idx="9353">
                  <c:v>595.88683201851302</c:v>
                </c:pt>
                <c:pt idx="9354">
                  <c:v>595.95054278853502</c:v>
                </c:pt>
                <c:pt idx="9355">
                  <c:v>596.01425355855702</c:v>
                </c:pt>
                <c:pt idx="9356">
                  <c:v>596.07796432858004</c:v>
                </c:pt>
                <c:pt idx="9357">
                  <c:v>596.14167509860204</c:v>
                </c:pt>
                <c:pt idx="9358">
                  <c:v>596.20538586862403</c:v>
                </c:pt>
                <c:pt idx="9359">
                  <c:v>596.26909663864706</c:v>
                </c:pt>
                <c:pt idx="9360">
                  <c:v>596.33280740866905</c:v>
                </c:pt>
                <c:pt idx="9361">
                  <c:v>596.39651817869105</c:v>
                </c:pt>
                <c:pt idx="9362">
                  <c:v>596.46022894871396</c:v>
                </c:pt>
                <c:pt idx="9363">
                  <c:v>596.52393971873596</c:v>
                </c:pt>
                <c:pt idx="9364">
                  <c:v>596.58765048875796</c:v>
                </c:pt>
                <c:pt idx="9365">
                  <c:v>596.65136125878098</c:v>
                </c:pt>
                <c:pt idx="9366">
                  <c:v>596.71507202880298</c:v>
                </c:pt>
                <c:pt idx="9367">
                  <c:v>596.77878279882498</c:v>
                </c:pt>
                <c:pt idx="9368">
                  <c:v>596.842493568848</c:v>
                </c:pt>
                <c:pt idx="9369">
                  <c:v>596.90620433887</c:v>
                </c:pt>
                <c:pt idx="9370">
                  <c:v>596.96991510889302</c:v>
                </c:pt>
                <c:pt idx="9371">
                  <c:v>597.03362587891502</c:v>
                </c:pt>
                <c:pt idx="9372">
                  <c:v>597.09733664893702</c:v>
                </c:pt>
                <c:pt idx="9373">
                  <c:v>597.16104741896004</c:v>
                </c:pt>
                <c:pt idx="9374">
                  <c:v>597.22475818898204</c:v>
                </c:pt>
                <c:pt idx="9375">
                  <c:v>597.28846895900404</c:v>
                </c:pt>
                <c:pt idx="9376">
                  <c:v>597.35217972902694</c:v>
                </c:pt>
                <c:pt idx="9377">
                  <c:v>597.41589049904906</c:v>
                </c:pt>
                <c:pt idx="9378">
                  <c:v>597.47960126907105</c:v>
                </c:pt>
                <c:pt idx="9379">
                  <c:v>597.54331203909396</c:v>
                </c:pt>
                <c:pt idx="9380">
                  <c:v>597.60702280911596</c:v>
                </c:pt>
                <c:pt idx="9381">
                  <c:v>597.67073357913796</c:v>
                </c:pt>
                <c:pt idx="9382">
                  <c:v>597.73444434916098</c:v>
                </c:pt>
                <c:pt idx="9383">
                  <c:v>597.79815511918298</c:v>
                </c:pt>
                <c:pt idx="9384">
                  <c:v>597.86186588920498</c:v>
                </c:pt>
                <c:pt idx="9385">
                  <c:v>597.925576659228</c:v>
                </c:pt>
                <c:pt idx="9386">
                  <c:v>597.98928742925</c:v>
                </c:pt>
                <c:pt idx="9387">
                  <c:v>598.052998199272</c:v>
                </c:pt>
                <c:pt idx="9388">
                  <c:v>598.11670896929502</c:v>
                </c:pt>
                <c:pt idx="9389">
                  <c:v>598.18041973931702</c:v>
                </c:pt>
                <c:pt idx="9390">
                  <c:v>598.24413050933902</c:v>
                </c:pt>
                <c:pt idx="9391">
                  <c:v>598.30784127936204</c:v>
                </c:pt>
                <c:pt idx="9392">
                  <c:v>598.37155204938404</c:v>
                </c:pt>
                <c:pt idx="9393">
                  <c:v>598.43526281940603</c:v>
                </c:pt>
                <c:pt idx="9394">
                  <c:v>598.49897358942906</c:v>
                </c:pt>
                <c:pt idx="9395">
                  <c:v>598.56268435945105</c:v>
                </c:pt>
                <c:pt idx="9396">
                  <c:v>598.62639512947305</c:v>
                </c:pt>
                <c:pt idx="9397">
                  <c:v>598.69010589949596</c:v>
                </c:pt>
                <c:pt idx="9398">
                  <c:v>598.75381666951796</c:v>
                </c:pt>
                <c:pt idx="9399">
                  <c:v>598.81752743953996</c:v>
                </c:pt>
                <c:pt idx="9400">
                  <c:v>598.88123820956298</c:v>
                </c:pt>
                <c:pt idx="9401">
                  <c:v>598.94494897958498</c:v>
                </c:pt>
                <c:pt idx="9402">
                  <c:v>599.00865974960698</c:v>
                </c:pt>
                <c:pt idx="9403">
                  <c:v>599.07237051963</c:v>
                </c:pt>
                <c:pt idx="9404">
                  <c:v>599.136081289652</c:v>
                </c:pt>
                <c:pt idx="9405">
                  <c:v>599.199792059674</c:v>
                </c:pt>
                <c:pt idx="9406">
                  <c:v>599.26350282969702</c:v>
                </c:pt>
                <c:pt idx="9407">
                  <c:v>599.32721359971902</c:v>
                </c:pt>
                <c:pt idx="9408">
                  <c:v>599.39092436974101</c:v>
                </c:pt>
                <c:pt idx="9409">
                  <c:v>599.45463513976404</c:v>
                </c:pt>
                <c:pt idx="9410">
                  <c:v>599.51834590978604</c:v>
                </c:pt>
                <c:pt idx="9411">
                  <c:v>599.58205667980803</c:v>
                </c:pt>
                <c:pt idx="9412">
                  <c:v>599.64576744983106</c:v>
                </c:pt>
                <c:pt idx="9413">
                  <c:v>599.70947821985305</c:v>
                </c:pt>
                <c:pt idx="9414">
                  <c:v>599.77318898987505</c:v>
                </c:pt>
                <c:pt idx="9415">
                  <c:v>599.83689975989796</c:v>
                </c:pt>
                <c:pt idx="9416">
                  <c:v>599.90061052991996</c:v>
                </c:pt>
                <c:pt idx="9417">
                  <c:v>599.96432129994196</c:v>
                </c:pt>
                <c:pt idx="9418">
                  <c:v>600.02803206996498</c:v>
                </c:pt>
                <c:pt idx="9419">
                  <c:v>600.09174283998698</c:v>
                </c:pt>
                <c:pt idx="9420">
                  <c:v>600.15545361000898</c:v>
                </c:pt>
                <c:pt idx="9421">
                  <c:v>600.219164380032</c:v>
                </c:pt>
                <c:pt idx="9422">
                  <c:v>600.282875150054</c:v>
                </c:pt>
                <c:pt idx="9423">
                  <c:v>600.346585920076</c:v>
                </c:pt>
                <c:pt idx="9424">
                  <c:v>600.41029669009902</c:v>
                </c:pt>
                <c:pt idx="9425">
                  <c:v>600.47400746012102</c:v>
                </c:pt>
                <c:pt idx="9426">
                  <c:v>600.53771823014404</c:v>
                </c:pt>
                <c:pt idx="9427">
                  <c:v>600.60142900016604</c:v>
                </c:pt>
                <c:pt idx="9428">
                  <c:v>600.66513977018803</c:v>
                </c:pt>
                <c:pt idx="9429">
                  <c:v>600.72885054021106</c:v>
                </c:pt>
                <c:pt idx="9430">
                  <c:v>600.79256131023305</c:v>
                </c:pt>
                <c:pt idx="9431">
                  <c:v>600.85627208025505</c:v>
                </c:pt>
                <c:pt idx="9432">
                  <c:v>600.91998285027796</c:v>
                </c:pt>
                <c:pt idx="9433">
                  <c:v>600.98369362029996</c:v>
                </c:pt>
                <c:pt idx="9434">
                  <c:v>601.04740439032196</c:v>
                </c:pt>
                <c:pt idx="9435">
                  <c:v>601.11111516034498</c:v>
                </c:pt>
                <c:pt idx="9436">
                  <c:v>601.17482593036698</c:v>
                </c:pt>
                <c:pt idx="9437">
                  <c:v>601.23853670038898</c:v>
                </c:pt>
                <c:pt idx="9438">
                  <c:v>601.302247470412</c:v>
                </c:pt>
                <c:pt idx="9439">
                  <c:v>601.365958240434</c:v>
                </c:pt>
                <c:pt idx="9440">
                  <c:v>601.429669010456</c:v>
                </c:pt>
                <c:pt idx="9441">
                  <c:v>601.49337978047902</c:v>
                </c:pt>
                <c:pt idx="9442">
                  <c:v>601.55709055050102</c:v>
                </c:pt>
                <c:pt idx="9443">
                  <c:v>601.62080132052301</c:v>
                </c:pt>
                <c:pt idx="9444">
                  <c:v>601.68451209054604</c:v>
                </c:pt>
                <c:pt idx="9445">
                  <c:v>601.74822286056803</c:v>
                </c:pt>
                <c:pt idx="9446">
                  <c:v>601.81193363059003</c:v>
                </c:pt>
                <c:pt idx="9447">
                  <c:v>601.87564440061306</c:v>
                </c:pt>
                <c:pt idx="9448">
                  <c:v>601.93935517063505</c:v>
                </c:pt>
                <c:pt idx="9449">
                  <c:v>602.00306594065705</c:v>
                </c:pt>
                <c:pt idx="9450">
                  <c:v>602.06677671067996</c:v>
                </c:pt>
                <c:pt idx="9451">
                  <c:v>602.13048748070196</c:v>
                </c:pt>
                <c:pt idx="9452">
                  <c:v>602.19419825072396</c:v>
                </c:pt>
                <c:pt idx="9453">
                  <c:v>602.25790902074698</c:v>
                </c:pt>
                <c:pt idx="9454">
                  <c:v>602.32161979076898</c:v>
                </c:pt>
                <c:pt idx="9455">
                  <c:v>602.38533056079098</c:v>
                </c:pt>
                <c:pt idx="9456">
                  <c:v>602.449041330814</c:v>
                </c:pt>
                <c:pt idx="9457">
                  <c:v>602.512752100836</c:v>
                </c:pt>
                <c:pt idx="9458">
                  <c:v>602.57646287085799</c:v>
                </c:pt>
                <c:pt idx="9459">
                  <c:v>602.64017364088102</c:v>
                </c:pt>
                <c:pt idx="9460">
                  <c:v>602.70388441090302</c:v>
                </c:pt>
                <c:pt idx="9461">
                  <c:v>602.76759518092501</c:v>
                </c:pt>
                <c:pt idx="9462">
                  <c:v>602.83130595094804</c:v>
                </c:pt>
                <c:pt idx="9463">
                  <c:v>602.89501672097003</c:v>
                </c:pt>
                <c:pt idx="9464">
                  <c:v>602.95872749099203</c:v>
                </c:pt>
                <c:pt idx="9465">
                  <c:v>603.02243826101505</c:v>
                </c:pt>
                <c:pt idx="9466">
                  <c:v>603.08614903103705</c:v>
                </c:pt>
                <c:pt idx="9467">
                  <c:v>603.14985980105905</c:v>
                </c:pt>
                <c:pt idx="9468">
                  <c:v>603.21357057108196</c:v>
                </c:pt>
                <c:pt idx="9469">
                  <c:v>603.27728134110396</c:v>
                </c:pt>
                <c:pt idx="9470">
                  <c:v>603.34099211112596</c:v>
                </c:pt>
                <c:pt idx="9471">
                  <c:v>603.40470288114898</c:v>
                </c:pt>
                <c:pt idx="9472">
                  <c:v>603.46841365117098</c:v>
                </c:pt>
                <c:pt idx="9473">
                  <c:v>603.53212442119298</c:v>
                </c:pt>
                <c:pt idx="9474">
                  <c:v>603.595835191216</c:v>
                </c:pt>
                <c:pt idx="9475">
                  <c:v>603.659545961238</c:v>
                </c:pt>
                <c:pt idx="9476">
                  <c:v>603.72325673125999</c:v>
                </c:pt>
                <c:pt idx="9477">
                  <c:v>603.78696750128302</c:v>
                </c:pt>
                <c:pt idx="9478">
                  <c:v>603.85067827130501</c:v>
                </c:pt>
                <c:pt idx="9479">
                  <c:v>603.91438904132804</c:v>
                </c:pt>
                <c:pt idx="9480">
                  <c:v>603.97809981135003</c:v>
                </c:pt>
                <c:pt idx="9481">
                  <c:v>604.04181058137203</c:v>
                </c:pt>
                <c:pt idx="9482">
                  <c:v>604.10552135139505</c:v>
                </c:pt>
                <c:pt idx="9483">
                  <c:v>604.16923212141705</c:v>
                </c:pt>
                <c:pt idx="9484">
                  <c:v>604.23294289143905</c:v>
                </c:pt>
                <c:pt idx="9485">
                  <c:v>604.29665366146196</c:v>
                </c:pt>
                <c:pt idx="9486">
                  <c:v>604.36036443148396</c:v>
                </c:pt>
                <c:pt idx="9487">
                  <c:v>604.42407520150596</c:v>
                </c:pt>
                <c:pt idx="9488">
                  <c:v>604.48778597152898</c:v>
                </c:pt>
                <c:pt idx="9489">
                  <c:v>604.55149674155098</c:v>
                </c:pt>
                <c:pt idx="9490">
                  <c:v>604.61520751157298</c:v>
                </c:pt>
                <c:pt idx="9491">
                  <c:v>604.678918281596</c:v>
                </c:pt>
                <c:pt idx="9492">
                  <c:v>604.742629051618</c:v>
                </c:pt>
                <c:pt idx="9493">
                  <c:v>604.80633982163999</c:v>
                </c:pt>
                <c:pt idx="9494">
                  <c:v>604.87005059166302</c:v>
                </c:pt>
                <c:pt idx="9495">
                  <c:v>604.93376136168501</c:v>
                </c:pt>
                <c:pt idx="9496">
                  <c:v>604.99747213170701</c:v>
                </c:pt>
                <c:pt idx="9497">
                  <c:v>605.06118290173004</c:v>
                </c:pt>
                <c:pt idx="9498">
                  <c:v>605.12489367175203</c:v>
                </c:pt>
                <c:pt idx="9499">
                  <c:v>605.18860444177403</c:v>
                </c:pt>
                <c:pt idx="9500">
                  <c:v>605.25231521179705</c:v>
                </c:pt>
                <c:pt idx="9501">
                  <c:v>605.31602598181905</c:v>
                </c:pt>
                <c:pt idx="9502">
                  <c:v>605.37973675184105</c:v>
                </c:pt>
                <c:pt idx="9503">
                  <c:v>605.44344752186396</c:v>
                </c:pt>
                <c:pt idx="9504">
                  <c:v>605.50715829188596</c:v>
                </c:pt>
                <c:pt idx="9505">
                  <c:v>605.57086906190796</c:v>
                </c:pt>
                <c:pt idx="9506">
                  <c:v>605.63457983193098</c:v>
                </c:pt>
                <c:pt idx="9507">
                  <c:v>605.69829060195298</c:v>
                </c:pt>
                <c:pt idx="9508">
                  <c:v>605.76200137197497</c:v>
                </c:pt>
                <c:pt idx="9509">
                  <c:v>605.825712141998</c:v>
                </c:pt>
                <c:pt idx="9510">
                  <c:v>605.88942291202</c:v>
                </c:pt>
                <c:pt idx="9511">
                  <c:v>605.95313368204199</c:v>
                </c:pt>
                <c:pt idx="9512">
                  <c:v>606.01684445206502</c:v>
                </c:pt>
                <c:pt idx="9513">
                  <c:v>606.08055522208701</c:v>
                </c:pt>
                <c:pt idx="9514">
                  <c:v>606.14426599210901</c:v>
                </c:pt>
                <c:pt idx="9515">
                  <c:v>606.20797676213203</c:v>
                </c:pt>
                <c:pt idx="9516">
                  <c:v>606.27168753215403</c:v>
                </c:pt>
                <c:pt idx="9517">
                  <c:v>606.33539830217603</c:v>
                </c:pt>
                <c:pt idx="9518">
                  <c:v>606.39910907219905</c:v>
                </c:pt>
                <c:pt idx="9519">
                  <c:v>606.46281984222105</c:v>
                </c:pt>
                <c:pt idx="9520">
                  <c:v>606.52653061224305</c:v>
                </c:pt>
                <c:pt idx="9521">
                  <c:v>606.59024138226596</c:v>
                </c:pt>
                <c:pt idx="9522">
                  <c:v>606.65395215228796</c:v>
                </c:pt>
                <c:pt idx="9523">
                  <c:v>606.71766292230996</c:v>
                </c:pt>
                <c:pt idx="9524">
                  <c:v>606.78137369233298</c:v>
                </c:pt>
                <c:pt idx="9525">
                  <c:v>606.84508446235498</c:v>
                </c:pt>
                <c:pt idx="9526">
                  <c:v>606.90879523237697</c:v>
                </c:pt>
                <c:pt idx="9527">
                  <c:v>606.9725060024</c:v>
                </c:pt>
                <c:pt idx="9528">
                  <c:v>607.03621677242199</c:v>
                </c:pt>
                <c:pt idx="9529">
                  <c:v>607.09992754244399</c:v>
                </c:pt>
                <c:pt idx="9530">
                  <c:v>607.16363831246701</c:v>
                </c:pt>
                <c:pt idx="9531">
                  <c:v>607.22734908248901</c:v>
                </c:pt>
                <c:pt idx="9532">
                  <c:v>607.29105985251203</c:v>
                </c:pt>
                <c:pt idx="9533">
                  <c:v>607.35477062253403</c:v>
                </c:pt>
                <c:pt idx="9534">
                  <c:v>607.41848139255603</c:v>
                </c:pt>
                <c:pt idx="9535">
                  <c:v>607.48219216257905</c:v>
                </c:pt>
                <c:pt idx="9536">
                  <c:v>607.54590293260105</c:v>
                </c:pt>
                <c:pt idx="9537">
                  <c:v>607.60961370262305</c:v>
                </c:pt>
                <c:pt idx="9538">
                  <c:v>607.67332447264596</c:v>
                </c:pt>
                <c:pt idx="9539">
                  <c:v>607.73703524266796</c:v>
                </c:pt>
                <c:pt idx="9540">
                  <c:v>607.80074601268996</c:v>
                </c:pt>
                <c:pt idx="9541">
                  <c:v>607.86445678271298</c:v>
                </c:pt>
                <c:pt idx="9542">
                  <c:v>607.92816755273498</c:v>
                </c:pt>
                <c:pt idx="9543">
                  <c:v>607.99187832275697</c:v>
                </c:pt>
                <c:pt idx="9544">
                  <c:v>608.05558909278</c:v>
                </c:pt>
                <c:pt idx="9545">
                  <c:v>608.119299862802</c:v>
                </c:pt>
                <c:pt idx="9546">
                  <c:v>608.18301063282399</c:v>
                </c:pt>
                <c:pt idx="9547">
                  <c:v>608.24672140284702</c:v>
                </c:pt>
                <c:pt idx="9548">
                  <c:v>608.31043217286901</c:v>
                </c:pt>
                <c:pt idx="9549">
                  <c:v>608.37414294289101</c:v>
                </c:pt>
                <c:pt idx="9550">
                  <c:v>608.43785371291403</c:v>
                </c:pt>
                <c:pt idx="9551">
                  <c:v>608.50156448293603</c:v>
                </c:pt>
                <c:pt idx="9552">
                  <c:v>608.56527525295803</c:v>
                </c:pt>
                <c:pt idx="9553">
                  <c:v>608.62898602298105</c:v>
                </c:pt>
                <c:pt idx="9554">
                  <c:v>608.69269679300305</c:v>
                </c:pt>
                <c:pt idx="9555">
                  <c:v>608.75640756302505</c:v>
                </c:pt>
                <c:pt idx="9556">
                  <c:v>608.82011833304796</c:v>
                </c:pt>
                <c:pt idx="9557">
                  <c:v>608.88382910306996</c:v>
                </c:pt>
                <c:pt idx="9558">
                  <c:v>608.94753987309196</c:v>
                </c:pt>
                <c:pt idx="9559">
                  <c:v>609.01125064311498</c:v>
                </c:pt>
                <c:pt idx="9560">
                  <c:v>609.07496141313698</c:v>
                </c:pt>
                <c:pt idx="9561">
                  <c:v>609.13867218315897</c:v>
                </c:pt>
                <c:pt idx="9562">
                  <c:v>609.202382953182</c:v>
                </c:pt>
                <c:pt idx="9563">
                  <c:v>609.26609372320399</c:v>
                </c:pt>
                <c:pt idx="9564">
                  <c:v>609.32980449322599</c:v>
                </c:pt>
                <c:pt idx="9565">
                  <c:v>609.39351526324901</c:v>
                </c:pt>
                <c:pt idx="9566">
                  <c:v>609.45722603327101</c:v>
                </c:pt>
                <c:pt idx="9567">
                  <c:v>609.52093680329301</c:v>
                </c:pt>
                <c:pt idx="9568">
                  <c:v>609.58464757331603</c:v>
                </c:pt>
                <c:pt idx="9569">
                  <c:v>609.64835834333803</c:v>
                </c:pt>
                <c:pt idx="9570">
                  <c:v>609.71206911336003</c:v>
                </c:pt>
                <c:pt idx="9571">
                  <c:v>609.77577988338305</c:v>
                </c:pt>
                <c:pt idx="9572">
                  <c:v>609.83949065340505</c:v>
                </c:pt>
                <c:pt idx="9573">
                  <c:v>609.90320142342705</c:v>
                </c:pt>
                <c:pt idx="9574">
                  <c:v>609.96691219344996</c:v>
                </c:pt>
                <c:pt idx="9575">
                  <c:v>610.03062296347196</c:v>
                </c:pt>
                <c:pt idx="9576">
                  <c:v>610.09433373349395</c:v>
                </c:pt>
                <c:pt idx="9577">
                  <c:v>610.15804450351698</c:v>
                </c:pt>
                <c:pt idx="9578">
                  <c:v>610.22175527353897</c:v>
                </c:pt>
                <c:pt idx="9579">
                  <c:v>610.28546604356097</c:v>
                </c:pt>
                <c:pt idx="9580">
                  <c:v>610.34917681358399</c:v>
                </c:pt>
                <c:pt idx="9581">
                  <c:v>610.41288758360599</c:v>
                </c:pt>
                <c:pt idx="9582">
                  <c:v>610.47659835362799</c:v>
                </c:pt>
                <c:pt idx="9583">
                  <c:v>610.54030912365101</c:v>
                </c:pt>
                <c:pt idx="9584">
                  <c:v>610.60401989367301</c:v>
                </c:pt>
                <c:pt idx="9585">
                  <c:v>610.66773066369603</c:v>
                </c:pt>
                <c:pt idx="9586">
                  <c:v>610.73144143371803</c:v>
                </c:pt>
                <c:pt idx="9587">
                  <c:v>610.79515220374003</c:v>
                </c:pt>
                <c:pt idx="9588">
                  <c:v>610.85886297376305</c:v>
                </c:pt>
                <c:pt idx="9589">
                  <c:v>610.92257374378505</c:v>
                </c:pt>
                <c:pt idx="9590">
                  <c:v>610.98628451380705</c:v>
                </c:pt>
                <c:pt idx="9591">
                  <c:v>611.04999528382996</c:v>
                </c:pt>
                <c:pt idx="9592">
                  <c:v>611.11370605385196</c:v>
                </c:pt>
                <c:pt idx="9593">
                  <c:v>611.17741682387395</c:v>
                </c:pt>
                <c:pt idx="9594">
                  <c:v>611.24112759389698</c:v>
                </c:pt>
                <c:pt idx="9595">
                  <c:v>611.30483836391898</c:v>
                </c:pt>
                <c:pt idx="9596">
                  <c:v>611.36854913394097</c:v>
                </c:pt>
                <c:pt idx="9597">
                  <c:v>611.432259903964</c:v>
                </c:pt>
                <c:pt idx="9598">
                  <c:v>611.49597067398599</c:v>
                </c:pt>
                <c:pt idx="9599">
                  <c:v>611.55968144400799</c:v>
                </c:pt>
                <c:pt idx="9600">
                  <c:v>611.62339221403101</c:v>
                </c:pt>
                <c:pt idx="9601">
                  <c:v>611.68710298405301</c:v>
                </c:pt>
                <c:pt idx="9602">
                  <c:v>611.75081375407501</c:v>
                </c:pt>
                <c:pt idx="9603">
                  <c:v>611.81452452409803</c:v>
                </c:pt>
                <c:pt idx="9604">
                  <c:v>611.87823529412003</c:v>
                </c:pt>
                <c:pt idx="9605">
                  <c:v>611.94194606414203</c:v>
                </c:pt>
                <c:pt idx="9606">
                  <c:v>612.00565683416505</c:v>
                </c:pt>
                <c:pt idx="9607">
                  <c:v>612.06936760418705</c:v>
                </c:pt>
                <c:pt idx="9608">
                  <c:v>612.13307837420905</c:v>
                </c:pt>
                <c:pt idx="9609">
                  <c:v>612.19678914423196</c:v>
                </c:pt>
                <c:pt idx="9610">
                  <c:v>612.26049991425396</c:v>
                </c:pt>
                <c:pt idx="9611">
                  <c:v>612.32421068427595</c:v>
                </c:pt>
                <c:pt idx="9612">
                  <c:v>612.38792145429898</c:v>
                </c:pt>
                <c:pt idx="9613">
                  <c:v>612.45163222432097</c:v>
                </c:pt>
                <c:pt idx="9614">
                  <c:v>612.51534299434297</c:v>
                </c:pt>
                <c:pt idx="9615">
                  <c:v>612.57905376436599</c:v>
                </c:pt>
                <c:pt idx="9616">
                  <c:v>612.64276453438799</c:v>
                </c:pt>
                <c:pt idx="9617">
                  <c:v>612.70647530440999</c:v>
                </c:pt>
                <c:pt idx="9618">
                  <c:v>612.77018607443301</c:v>
                </c:pt>
                <c:pt idx="9619">
                  <c:v>612.83389684445501</c:v>
                </c:pt>
                <c:pt idx="9620">
                  <c:v>612.89760761447701</c:v>
                </c:pt>
                <c:pt idx="9621">
                  <c:v>612.96131838450003</c:v>
                </c:pt>
                <c:pt idx="9622">
                  <c:v>613.02502915452203</c:v>
                </c:pt>
                <c:pt idx="9623">
                  <c:v>613.08873992454403</c:v>
                </c:pt>
                <c:pt idx="9624">
                  <c:v>613.15245069456705</c:v>
                </c:pt>
                <c:pt idx="9625">
                  <c:v>613.21616146458905</c:v>
                </c:pt>
                <c:pt idx="9626">
                  <c:v>613.27987223461105</c:v>
                </c:pt>
                <c:pt idx="9627">
                  <c:v>613.34358300463396</c:v>
                </c:pt>
                <c:pt idx="9628">
                  <c:v>613.40729377465595</c:v>
                </c:pt>
                <c:pt idx="9629">
                  <c:v>613.47100454467795</c:v>
                </c:pt>
                <c:pt idx="9630">
                  <c:v>613.53471531470097</c:v>
                </c:pt>
                <c:pt idx="9631">
                  <c:v>613.59842608472297</c:v>
                </c:pt>
                <c:pt idx="9632">
                  <c:v>613.66213685474497</c:v>
                </c:pt>
                <c:pt idx="9633">
                  <c:v>613.72584762476799</c:v>
                </c:pt>
                <c:pt idx="9634">
                  <c:v>613.78955839478999</c:v>
                </c:pt>
                <c:pt idx="9635">
                  <c:v>613.85326916481199</c:v>
                </c:pt>
                <c:pt idx="9636">
                  <c:v>613.91697993483501</c:v>
                </c:pt>
                <c:pt idx="9637">
                  <c:v>613.98069070485701</c:v>
                </c:pt>
                <c:pt idx="9638">
                  <c:v>614.04440147488003</c:v>
                </c:pt>
                <c:pt idx="9639">
                  <c:v>614.10811224490203</c:v>
                </c:pt>
                <c:pt idx="9640">
                  <c:v>614.17182301492403</c:v>
                </c:pt>
                <c:pt idx="9641">
                  <c:v>614.23553378494705</c:v>
                </c:pt>
                <c:pt idx="9642">
                  <c:v>614.29924455496905</c:v>
                </c:pt>
                <c:pt idx="9643">
                  <c:v>614.36295532499105</c:v>
                </c:pt>
                <c:pt idx="9644">
                  <c:v>614.42666609501396</c:v>
                </c:pt>
                <c:pt idx="9645">
                  <c:v>614.49037686503596</c:v>
                </c:pt>
                <c:pt idx="9646">
                  <c:v>614.55408763505795</c:v>
                </c:pt>
                <c:pt idx="9647">
                  <c:v>614.61779840508098</c:v>
                </c:pt>
                <c:pt idx="9648">
                  <c:v>614.68150917510297</c:v>
                </c:pt>
                <c:pt idx="9649">
                  <c:v>614.74521994512497</c:v>
                </c:pt>
                <c:pt idx="9650">
                  <c:v>614.80893071514799</c:v>
                </c:pt>
                <c:pt idx="9651">
                  <c:v>614.87264148516999</c:v>
                </c:pt>
                <c:pt idx="9652">
                  <c:v>614.93635225519199</c:v>
                </c:pt>
                <c:pt idx="9653">
                  <c:v>615.00006302521501</c:v>
                </c:pt>
                <c:pt idx="9654">
                  <c:v>615.06377379523701</c:v>
                </c:pt>
                <c:pt idx="9655">
                  <c:v>615.12748456525901</c:v>
                </c:pt>
                <c:pt idx="9656">
                  <c:v>615.19119533528203</c:v>
                </c:pt>
                <c:pt idx="9657">
                  <c:v>615.25490610530403</c:v>
                </c:pt>
                <c:pt idx="9658">
                  <c:v>615.31861687532603</c:v>
                </c:pt>
                <c:pt idx="9659">
                  <c:v>615.38232764534905</c:v>
                </c:pt>
                <c:pt idx="9660">
                  <c:v>615.44603841537105</c:v>
                </c:pt>
                <c:pt idx="9661">
                  <c:v>615.50974918539305</c:v>
                </c:pt>
                <c:pt idx="9662">
                  <c:v>615.57345995541596</c:v>
                </c:pt>
                <c:pt idx="9663">
                  <c:v>615.63717072543795</c:v>
                </c:pt>
                <c:pt idx="9664">
                  <c:v>615.70088149545995</c:v>
                </c:pt>
                <c:pt idx="9665">
                  <c:v>615.76459226548297</c:v>
                </c:pt>
                <c:pt idx="9666">
                  <c:v>615.82830303550497</c:v>
                </c:pt>
                <c:pt idx="9667">
                  <c:v>615.89201380552697</c:v>
                </c:pt>
                <c:pt idx="9668">
                  <c:v>615.95572457554999</c:v>
                </c:pt>
                <c:pt idx="9669">
                  <c:v>616.01943534557199</c:v>
                </c:pt>
                <c:pt idx="9670">
                  <c:v>616.08314611559399</c:v>
                </c:pt>
                <c:pt idx="9671">
                  <c:v>616.14685688561701</c:v>
                </c:pt>
                <c:pt idx="9672">
                  <c:v>616.21056765563901</c:v>
                </c:pt>
                <c:pt idx="9673">
                  <c:v>616.27427842566101</c:v>
                </c:pt>
                <c:pt idx="9674">
                  <c:v>616.33798919568403</c:v>
                </c:pt>
                <c:pt idx="9675">
                  <c:v>616.40169996570603</c:v>
                </c:pt>
                <c:pt idx="9676">
                  <c:v>616.46541073572803</c:v>
                </c:pt>
                <c:pt idx="9677">
                  <c:v>616.52912150575105</c:v>
                </c:pt>
                <c:pt idx="9678">
                  <c:v>616.59283227577305</c:v>
                </c:pt>
                <c:pt idx="9679">
                  <c:v>616.65654304579505</c:v>
                </c:pt>
                <c:pt idx="9680">
                  <c:v>616.72025381581796</c:v>
                </c:pt>
                <c:pt idx="9681">
                  <c:v>616.78396458583995</c:v>
                </c:pt>
                <c:pt idx="9682">
                  <c:v>616.84767535586195</c:v>
                </c:pt>
                <c:pt idx="9683">
                  <c:v>616.91138612588497</c:v>
                </c:pt>
                <c:pt idx="9684">
                  <c:v>616.97509689590697</c:v>
                </c:pt>
                <c:pt idx="9685">
                  <c:v>617.03880766592897</c:v>
                </c:pt>
                <c:pt idx="9686">
                  <c:v>617.10251843595199</c:v>
                </c:pt>
                <c:pt idx="9687">
                  <c:v>617.16622920597399</c:v>
                </c:pt>
                <c:pt idx="9688">
                  <c:v>617.22993997599599</c:v>
                </c:pt>
                <c:pt idx="9689">
                  <c:v>617.29365074601901</c:v>
                </c:pt>
                <c:pt idx="9690">
                  <c:v>617.35736151604101</c:v>
                </c:pt>
                <c:pt idx="9691">
                  <c:v>617.42107228606403</c:v>
                </c:pt>
                <c:pt idx="9692">
                  <c:v>617.48478305608603</c:v>
                </c:pt>
                <c:pt idx="9693">
                  <c:v>617.54849382610803</c:v>
                </c:pt>
                <c:pt idx="9694">
                  <c:v>617.61220459613105</c:v>
                </c:pt>
                <c:pt idx="9695">
                  <c:v>617.67591536615305</c:v>
                </c:pt>
                <c:pt idx="9696">
                  <c:v>617.73962613617505</c:v>
                </c:pt>
                <c:pt idx="9697">
                  <c:v>617.80333690619796</c:v>
                </c:pt>
                <c:pt idx="9698">
                  <c:v>617.86704767621995</c:v>
                </c:pt>
                <c:pt idx="9699">
                  <c:v>617.93075844624195</c:v>
                </c:pt>
                <c:pt idx="9700">
                  <c:v>617.99446921626497</c:v>
                </c:pt>
                <c:pt idx="9701">
                  <c:v>618.05817998628697</c:v>
                </c:pt>
                <c:pt idx="9702">
                  <c:v>618.12189075630897</c:v>
                </c:pt>
                <c:pt idx="9703">
                  <c:v>618.18560152633199</c:v>
                </c:pt>
                <c:pt idx="9704">
                  <c:v>618.24931229635399</c:v>
                </c:pt>
                <c:pt idx="9705">
                  <c:v>618.31302306637599</c:v>
                </c:pt>
                <c:pt idx="9706">
                  <c:v>618.37673383639901</c:v>
                </c:pt>
                <c:pt idx="9707">
                  <c:v>618.44044460642101</c:v>
                </c:pt>
                <c:pt idx="9708">
                  <c:v>618.50415537644301</c:v>
                </c:pt>
                <c:pt idx="9709">
                  <c:v>618.56786614646603</c:v>
                </c:pt>
                <c:pt idx="9710">
                  <c:v>618.63157691648803</c:v>
                </c:pt>
                <c:pt idx="9711">
                  <c:v>618.69528768651003</c:v>
                </c:pt>
                <c:pt idx="9712">
                  <c:v>618.75899845653305</c:v>
                </c:pt>
                <c:pt idx="9713">
                  <c:v>618.82270922655505</c:v>
                </c:pt>
                <c:pt idx="9714">
                  <c:v>618.88641999657705</c:v>
                </c:pt>
                <c:pt idx="9715">
                  <c:v>618.95013076659995</c:v>
                </c:pt>
                <c:pt idx="9716">
                  <c:v>619.01384153662195</c:v>
                </c:pt>
                <c:pt idx="9717">
                  <c:v>619.07755230664395</c:v>
                </c:pt>
                <c:pt idx="9718">
                  <c:v>619.14126307666697</c:v>
                </c:pt>
                <c:pt idx="9719">
                  <c:v>619.20497384668897</c:v>
                </c:pt>
                <c:pt idx="9720">
                  <c:v>619.26868461671097</c:v>
                </c:pt>
                <c:pt idx="9721">
                  <c:v>619.33239538673399</c:v>
                </c:pt>
                <c:pt idx="9722">
                  <c:v>619.39610615675599</c:v>
                </c:pt>
                <c:pt idx="9723">
                  <c:v>619.45981692677799</c:v>
                </c:pt>
                <c:pt idx="9724">
                  <c:v>619.52352769680101</c:v>
                </c:pt>
                <c:pt idx="9725">
                  <c:v>619.58723846682301</c:v>
                </c:pt>
                <c:pt idx="9726">
                  <c:v>619.65094923684501</c:v>
                </c:pt>
                <c:pt idx="9727">
                  <c:v>619.71466000686803</c:v>
                </c:pt>
                <c:pt idx="9728">
                  <c:v>619.77837077689003</c:v>
                </c:pt>
                <c:pt idx="9729">
                  <c:v>619.84208154691203</c:v>
                </c:pt>
                <c:pt idx="9730">
                  <c:v>619.90579231693505</c:v>
                </c:pt>
                <c:pt idx="9731">
                  <c:v>619.96950308695705</c:v>
                </c:pt>
                <c:pt idx="9732">
                  <c:v>620.03321385697905</c:v>
                </c:pt>
                <c:pt idx="9733">
                  <c:v>620.09692462700195</c:v>
                </c:pt>
                <c:pt idx="9734">
                  <c:v>620.16063539702395</c:v>
                </c:pt>
                <c:pt idx="9735">
                  <c:v>620.22434616704595</c:v>
                </c:pt>
                <c:pt idx="9736">
                  <c:v>620.28805693706897</c:v>
                </c:pt>
                <c:pt idx="9737">
                  <c:v>620.35176770709097</c:v>
                </c:pt>
                <c:pt idx="9738">
                  <c:v>620.41547847711297</c:v>
                </c:pt>
                <c:pt idx="9739">
                  <c:v>620.47918924713599</c:v>
                </c:pt>
                <c:pt idx="9740">
                  <c:v>620.54290001715799</c:v>
                </c:pt>
                <c:pt idx="9741">
                  <c:v>620.60661078717999</c:v>
                </c:pt>
                <c:pt idx="9742">
                  <c:v>620.67032155720301</c:v>
                </c:pt>
                <c:pt idx="9743">
                  <c:v>620.73403232722501</c:v>
                </c:pt>
                <c:pt idx="9744">
                  <c:v>620.79774309724803</c:v>
                </c:pt>
                <c:pt idx="9745">
                  <c:v>620.86145386727003</c:v>
                </c:pt>
                <c:pt idx="9746">
                  <c:v>620.92516463729203</c:v>
                </c:pt>
                <c:pt idx="9747">
                  <c:v>620.98887540731505</c:v>
                </c:pt>
                <c:pt idx="9748">
                  <c:v>621.05258617733705</c:v>
                </c:pt>
                <c:pt idx="9749">
                  <c:v>621.11629694735905</c:v>
                </c:pt>
                <c:pt idx="9750">
                  <c:v>621.18000771738195</c:v>
                </c:pt>
                <c:pt idx="9751">
                  <c:v>621.24371848740395</c:v>
                </c:pt>
                <c:pt idx="9752">
                  <c:v>621.30742925742595</c:v>
                </c:pt>
                <c:pt idx="9753">
                  <c:v>621.37114002744897</c:v>
                </c:pt>
                <c:pt idx="9754">
                  <c:v>621.43485079747097</c:v>
                </c:pt>
                <c:pt idx="9755">
                  <c:v>621.49856156749297</c:v>
                </c:pt>
                <c:pt idx="9756">
                  <c:v>621.56227233751599</c:v>
                </c:pt>
                <c:pt idx="9757">
                  <c:v>621.62598310753799</c:v>
                </c:pt>
                <c:pt idx="9758">
                  <c:v>621.68969387755999</c:v>
                </c:pt>
                <c:pt idx="9759">
                  <c:v>621.75340464758301</c:v>
                </c:pt>
                <c:pt idx="9760">
                  <c:v>621.81711541760501</c:v>
                </c:pt>
                <c:pt idx="9761">
                  <c:v>621.88082618762701</c:v>
                </c:pt>
                <c:pt idx="9762">
                  <c:v>621.94453695765003</c:v>
                </c:pt>
                <c:pt idx="9763">
                  <c:v>622.00824772767203</c:v>
                </c:pt>
                <c:pt idx="9764">
                  <c:v>622.07195849769403</c:v>
                </c:pt>
                <c:pt idx="9765">
                  <c:v>622.13566926771705</c:v>
                </c:pt>
                <c:pt idx="9766">
                  <c:v>622.19938003773905</c:v>
                </c:pt>
                <c:pt idx="9767">
                  <c:v>622.26309080776105</c:v>
                </c:pt>
                <c:pt idx="9768">
                  <c:v>622.32680157778395</c:v>
                </c:pt>
                <c:pt idx="9769">
                  <c:v>622.39051234780595</c:v>
                </c:pt>
                <c:pt idx="9770">
                  <c:v>622.45422311782795</c:v>
                </c:pt>
                <c:pt idx="9771">
                  <c:v>622.51793388785097</c:v>
                </c:pt>
                <c:pt idx="9772">
                  <c:v>622.58164465787297</c:v>
                </c:pt>
                <c:pt idx="9773">
                  <c:v>622.64535542789497</c:v>
                </c:pt>
                <c:pt idx="9774">
                  <c:v>622.70906619791799</c:v>
                </c:pt>
                <c:pt idx="9775">
                  <c:v>622.77277696793999</c:v>
                </c:pt>
                <c:pt idx="9776">
                  <c:v>622.83648773796199</c:v>
                </c:pt>
                <c:pt idx="9777">
                  <c:v>622.90019850798501</c:v>
                </c:pt>
                <c:pt idx="9778">
                  <c:v>622.96390927800701</c:v>
                </c:pt>
                <c:pt idx="9779">
                  <c:v>623.02762004802901</c:v>
                </c:pt>
                <c:pt idx="9780">
                  <c:v>623.09133081805203</c:v>
                </c:pt>
                <c:pt idx="9781">
                  <c:v>623.15504158807403</c:v>
                </c:pt>
                <c:pt idx="9782">
                  <c:v>623.21875235809603</c:v>
                </c:pt>
                <c:pt idx="9783">
                  <c:v>623.28246312811905</c:v>
                </c:pt>
                <c:pt idx="9784">
                  <c:v>623.34617389814105</c:v>
                </c:pt>
                <c:pt idx="9785">
                  <c:v>623.40988466816304</c:v>
                </c:pt>
                <c:pt idx="9786">
                  <c:v>623.47359543818595</c:v>
                </c:pt>
                <c:pt idx="9787">
                  <c:v>623.53730620820795</c:v>
                </c:pt>
                <c:pt idx="9788">
                  <c:v>623.60101697822995</c:v>
                </c:pt>
                <c:pt idx="9789">
                  <c:v>623.66472774825297</c:v>
                </c:pt>
                <c:pt idx="9790">
                  <c:v>623.72843851827497</c:v>
                </c:pt>
                <c:pt idx="9791">
                  <c:v>623.79214928829697</c:v>
                </c:pt>
                <c:pt idx="9792">
                  <c:v>623.85586005831999</c:v>
                </c:pt>
                <c:pt idx="9793">
                  <c:v>623.91957082834199</c:v>
                </c:pt>
                <c:pt idx="9794">
                  <c:v>623.98328159836399</c:v>
                </c:pt>
                <c:pt idx="9795">
                  <c:v>624.04699236838701</c:v>
                </c:pt>
                <c:pt idx="9796">
                  <c:v>624.11070313840901</c:v>
                </c:pt>
                <c:pt idx="9797">
                  <c:v>624.17441390843203</c:v>
                </c:pt>
                <c:pt idx="9798">
                  <c:v>624.23812467845403</c:v>
                </c:pt>
                <c:pt idx="9799">
                  <c:v>624.30183544847603</c:v>
                </c:pt>
                <c:pt idx="9800">
                  <c:v>624.36554621849905</c:v>
                </c:pt>
                <c:pt idx="9801">
                  <c:v>624.42925698852105</c:v>
                </c:pt>
                <c:pt idx="9802">
                  <c:v>624.49296775854305</c:v>
                </c:pt>
                <c:pt idx="9803">
                  <c:v>624.55667852856595</c:v>
                </c:pt>
                <c:pt idx="9804">
                  <c:v>624.62038929858795</c:v>
                </c:pt>
                <c:pt idx="9805">
                  <c:v>624.68410006860995</c:v>
                </c:pt>
                <c:pt idx="9806">
                  <c:v>624.74781083863297</c:v>
                </c:pt>
                <c:pt idx="9807">
                  <c:v>624.81152160865497</c:v>
                </c:pt>
                <c:pt idx="9808">
                  <c:v>624.87523237867697</c:v>
                </c:pt>
                <c:pt idx="9809">
                  <c:v>624.93894314869999</c:v>
                </c:pt>
                <c:pt idx="9810">
                  <c:v>625.00265391872199</c:v>
                </c:pt>
                <c:pt idx="9811">
                  <c:v>625.06636468874399</c:v>
                </c:pt>
                <c:pt idx="9812">
                  <c:v>625.13007545876701</c:v>
                </c:pt>
                <c:pt idx="9813">
                  <c:v>625.19378622878901</c:v>
                </c:pt>
                <c:pt idx="9814">
                  <c:v>625.25749699881101</c:v>
                </c:pt>
                <c:pt idx="9815">
                  <c:v>625.32120776883403</c:v>
                </c:pt>
                <c:pt idx="9816">
                  <c:v>625.38491853885603</c:v>
                </c:pt>
                <c:pt idx="9817">
                  <c:v>625.44862930887803</c:v>
                </c:pt>
                <c:pt idx="9818">
                  <c:v>625.51234007890105</c:v>
                </c:pt>
                <c:pt idx="9819">
                  <c:v>625.57605084892305</c:v>
                </c:pt>
                <c:pt idx="9820">
                  <c:v>625.63976161894504</c:v>
                </c:pt>
                <c:pt idx="9821">
                  <c:v>625.70347238896795</c:v>
                </c:pt>
                <c:pt idx="9822">
                  <c:v>625.76718315898995</c:v>
                </c:pt>
                <c:pt idx="9823">
                  <c:v>625.83089392901195</c:v>
                </c:pt>
                <c:pt idx="9824">
                  <c:v>625.89460469903497</c:v>
                </c:pt>
                <c:pt idx="9825">
                  <c:v>625.95831546905697</c:v>
                </c:pt>
                <c:pt idx="9826">
                  <c:v>626.02202623907897</c:v>
                </c:pt>
                <c:pt idx="9827">
                  <c:v>626.08573700910199</c:v>
                </c:pt>
                <c:pt idx="9828">
                  <c:v>626.14944777912399</c:v>
                </c:pt>
                <c:pt idx="9829">
                  <c:v>626.21315854914599</c:v>
                </c:pt>
                <c:pt idx="9830">
                  <c:v>626.27686931916901</c:v>
                </c:pt>
                <c:pt idx="9831">
                  <c:v>626.34058008919101</c:v>
                </c:pt>
                <c:pt idx="9832">
                  <c:v>626.40429085921301</c:v>
                </c:pt>
                <c:pt idx="9833">
                  <c:v>626.46800162923603</c:v>
                </c:pt>
                <c:pt idx="9834">
                  <c:v>626.53171239925803</c:v>
                </c:pt>
                <c:pt idx="9835">
                  <c:v>626.59542316928002</c:v>
                </c:pt>
                <c:pt idx="9836">
                  <c:v>626.65913393930305</c:v>
                </c:pt>
                <c:pt idx="9837">
                  <c:v>626.72284470932505</c:v>
                </c:pt>
                <c:pt idx="9838">
                  <c:v>626.78655547934704</c:v>
                </c:pt>
                <c:pt idx="9839">
                  <c:v>626.85026624936995</c:v>
                </c:pt>
                <c:pt idx="9840">
                  <c:v>626.91397701939195</c:v>
                </c:pt>
                <c:pt idx="9841">
                  <c:v>626.97768778941395</c:v>
                </c:pt>
                <c:pt idx="9842">
                  <c:v>627.04139855943697</c:v>
                </c:pt>
                <c:pt idx="9843">
                  <c:v>627.10510932945897</c:v>
                </c:pt>
                <c:pt idx="9844">
                  <c:v>627.16882009948097</c:v>
                </c:pt>
                <c:pt idx="9845">
                  <c:v>627.23253086950399</c:v>
                </c:pt>
                <c:pt idx="9846">
                  <c:v>627.29624163952599</c:v>
                </c:pt>
                <c:pt idx="9847">
                  <c:v>627.35995240954799</c:v>
                </c:pt>
                <c:pt idx="9848">
                  <c:v>627.42366317957101</c:v>
                </c:pt>
                <c:pt idx="9849">
                  <c:v>627.48737394959301</c:v>
                </c:pt>
                <c:pt idx="9850">
                  <c:v>627.55108471961603</c:v>
                </c:pt>
                <c:pt idx="9851">
                  <c:v>627.61479548963803</c:v>
                </c:pt>
                <c:pt idx="9852">
                  <c:v>627.67850625966003</c:v>
                </c:pt>
                <c:pt idx="9853">
                  <c:v>627.74221702968305</c:v>
                </c:pt>
                <c:pt idx="9854">
                  <c:v>627.80592779970505</c:v>
                </c:pt>
                <c:pt idx="9855">
                  <c:v>627.86963856972704</c:v>
                </c:pt>
                <c:pt idx="9856">
                  <c:v>627.93334933974995</c:v>
                </c:pt>
                <c:pt idx="9857">
                  <c:v>627.99706010977195</c:v>
                </c:pt>
                <c:pt idx="9858">
                  <c:v>628.06077087979395</c:v>
                </c:pt>
                <c:pt idx="9859">
                  <c:v>628.12448164981697</c:v>
                </c:pt>
                <c:pt idx="9860">
                  <c:v>628.18819241983897</c:v>
                </c:pt>
                <c:pt idx="9861">
                  <c:v>628.25190318986097</c:v>
                </c:pt>
                <c:pt idx="9862">
                  <c:v>628.31561395988399</c:v>
                </c:pt>
                <c:pt idx="9863">
                  <c:v>628.37932472990599</c:v>
                </c:pt>
                <c:pt idx="9864">
                  <c:v>628.44303549992799</c:v>
                </c:pt>
                <c:pt idx="9865">
                  <c:v>628.50674626995101</c:v>
                </c:pt>
                <c:pt idx="9866">
                  <c:v>628.57045703997301</c:v>
                </c:pt>
                <c:pt idx="9867">
                  <c:v>628.63416780999501</c:v>
                </c:pt>
                <c:pt idx="9868">
                  <c:v>628.69787858001803</c:v>
                </c:pt>
                <c:pt idx="9869">
                  <c:v>628.76158935004003</c:v>
                </c:pt>
                <c:pt idx="9870">
                  <c:v>628.82530012006202</c:v>
                </c:pt>
                <c:pt idx="9871">
                  <c:v>628.88901089008505</c:v>
                </c:pt>
                <c:pt idx="9872">
                  <c:v>628.95272166010704</c:v>
                </c:pt>
                <c:pt idx="9873">
                  <c:v>629.01643243012904</c:v>
                </c:pt>
                <c:pt idx="9874">
                  <c:v>629.08014320015195</c:v>
                </c:pt>
                <c:pt idx="9875">
                  <c:v>629.14385397017395</c:v>
                </c:pt>
                <c:pt idx="9876">
                  <c:v>629.20756474019595</c:v>
                </c:pt>
                <c:pt idx="9877">
                  <c:v>629.27127551021897</c:v>
                </c:pt>
                <c:pt idx="9878">
                  <c:v>629.33498628024097</c:v>
                </c:pt>
                <c:pt idx="9879">
                  <c:v>629.39869705026297</c:v>
                </c:pt>
                <c:pt idx="9880">
                  <c:v>629.46240782028599</c:v>
                </c:pt>
                <c:pt idx="9881">
                  <c:v>629.52611859030799</c:v>
                </c:pt>
                <c:pt idx="9882">
                  <c:v>629.58982936032999</c:v>
                </c:pt>
                <c:pt idx="9883">
                  <c:v>629.65354013035301</c:v>
                </c:pt>
                <c:pt idx="9884">
                  <c:v>629.71725090037501</c:v>
                </c:pt>
                <c:pt idx="9885">
                  <c:v>629.78096167039701</c:v>
                </c:pt>
                <c:pt idx="9886">
                  <c:v>629.84467244042003</c:v>
                </c:pt>
                <c:pt idx="9887">
                  <c:v>629.90838321044203</c:v>
                </c:pt>
                <c:pt idx="9888">
                  <c:v>629.97209398046402</c:v>
                </c:pt>
                <c:pt idx="9889">
                  <c:v>630.03580475048705</c:v>
                </c:pt>
                <c:pt idx="9890">
                  <c:v>630.09951552050904</c:v>
                </c:pt>
                <c:pt idx="9891">
                  <c:v>630.16322629053104</c:v>
                </c:pt>
                <c:pt idx="9892">
                  <c:v>630.22693706055395</c:v>
                </c:pt>
                <c:pt idx="9893">
                  <c:v>630.29064783057595</c:v>
                </c:pt>
                <c:pt idx="9894">
                  <c:v>630.35435860059795</c:v>
                </c:pt>
                <c:pt idx="9895">
                  <c:v>630.41806937062097</c:v>
                </c:pt>
                <c:pt idx="9896">
                  <c:v>630.48178014064297</c:v>
                </c:pt>
                <c:pt idx="9897">
                  <c:v>630.54549091066497</c:v>
                </c:pt>
                <c:pt idx="9898">
                  <c:v>630.60920168068799</c:v>
                </c:pt>
                <c:pt idx="9899">
                  <c:v>630.67291245070999</c:v>
                </c:pt>
                <c:pt idx="9900">
                  <c:v>630.73662322073199</c:v>
                </c:pt>
                <c:pt idx="9901">
                  <c:v>630.80033399075501</c:v>
                </c:pt>
                <c:pt idx="9902">
                  <c:v>630.86404476077701</c:v>
                </c:pt>
                <c:pt idx="9903">
                  <c:v>630.92775553080003</c:v>
                </c:pt>
                <c:pt idx="9904">
                  <c:v>630.99146630082203</c:v>
                </c:pt>
                <c:pt idx="9905">
                  <c:v>631.05517707084402</c:v>
                </c:pt>
                <c:pt idx="9906">
                  <c:v>631.11888784086705</c:v>
                </c:pt>
                <c:pt idx="9907">
                  <c:v>631.18259861088904</c:v>
                </c:pt>
                <c:pt idx="9908">
                  <c:v>631.24630938091104</c:v>
                </c:pt>
                <c:pt idx="9909">
                  <c:v>631.31002015093395</c:v>
                </c:pt>
                <c:pt idx="9910">
                  <c:v>631.37373092095595</c:v>
                </c:pt>
                <c:pt idx="9911">
                  <c:v>631.43744169097795</c:v>
                </c:pt>
                <c:pt idx="9912">
                  <c:v>631.50115246100097</c:v>
                </c:pt>
                <c:pt idx="9913">
                  <c:v>631.56486323102297</c:v>
                </c:pt>
                <c:pt idx="9914">
                  <c:v>631.62857400104497</c:v>
                </c:pt>
                <c:pt idx="9915">
                  <c:v>631.69228477106799</c:v>
                </c:pt>
                <c:pt idx="9916">
                  <c:v>631.75599554108999</c:v>
                </c:pt>
                <c:pt idx="9917">
                  <c:v>631.81970631111199</c:v>
                </c:pt>
                <c:pt idx="9918">
                  <c:v>631.88341708113501</c:v>
                </c:pt>
                <c:pt idx="9919">
                  <c:v>631.94712785115701</c:v>
                </c:pt>
                <c:pt idx="9920">
                  <c:v>632.010838621179</c:v>
                </c:pt>
                <c:pt idx="9921">
                  <c:v>632.07454939120203</c:v>
                </c:pt>
                <c:pt idx="9922">
                  <c:v>632.13826016122403</c:v>
                </c:pt>
                <c:pt idx="9923">
                  <c:v>632.20197093124602</c:v>
                </c:pt>
                <c:pt idx="9924">
                  <c:v>632.26568170126905</c:v>
                </c:pt>
                <c:pt idx="9925">
                  <c:v>632.32939247129104</c:v>
                </c:pt>
                <c:pt idx="9926">
                  <c:v>632.39310324131304</c:v>
                </c:pt>
                <c:pt idx="9927">
                  <c:v>632.45681401133595</c:v>
                </c:pt>
                <c:pt idx="9928">
                  <c:v>632.52052478135795</c:v>
                </c:pt>
                <c:pt idx="9929">
                  <c:v>632.58423555137995</c:v>
                </c:pt>
                <c:pt idx="9930">
                  <c:v>632.64794632140297</c:v>
                </c:pt>
                <c:pt idx="9931">
                  <c:v>632.71165709142497</c:v>
                </c:pt>
                <c:pt idx="9932">
                  <c:v>632.77536786144697</c:v>
                </c:pt>
                <c:pt idx="9933">
                  <c:v>632.83907863146999</c:v>
                </c:pt>
                <c:pt idx="9934">
                  <c:v>632.90278940149199</c:v>
                </c:pt>
                <c:pt idx="9935">
                  <c:v>632.96650017151399</c:v>
                </c:pt>
                <c:pt idx="9936">
                  <c:v>633.03021094153701</c:v>
                </c:pt>
                <c:pt idx="9937">
                  <c:v>633.09392171155901</c:v>
                </c:pt>
                <c:pt idx="9938">
                  <c:v>633.157632481581</c:v>
                </c:pt>
                <c:pt idx="9939">
                  <c:v>633.22134325160403</c:v>
                </c:pt>
                <c:pt idx="9940">
                  <c:v>633.28505402162602</c:v>
                </c:pt>
                <c:pt idx="9941">
                  <c:v>633.34876479164802</c:v>
                </c:pt>
                <c:pt idx="9942">
                  <c:v>633.41247556167104</c:v>
                </c:pt>
                <c:pt idx="9943">
                  <c:v>633.47618633169304</c:v>
                </c:pt>
                <c:pt idx="9944">
                  <c:v>633.53989710171504</c:v>
                </c:pt>
                <c:pt idx="9945">
                  <c:v>633.60360787173795</c:v>
                </c:pt>
                <c:pt idx="9946">
                  <c:v>633.66731864175995</c:v>
                </c:pt>
                <c:pt idx="9947">
                  <c:v>633.73102941178195</c:v>
                </c:pt>
                <c:pt idx="9948">
                  <c:v>633.79474018180497</c:v>
                </c:pt>
                <c:pt idx="9949">
                  <c:v>633.85845095182697</c:v>
                </c:pt>
                <c:pt idx="9950">
                  <c:v>633.92216172184897</c:v>
                </c:pt>
                <c:pt idx="9951">
                  <c:v>633.98587249187199</c:v>
                </c:pt>
                <c:pt idx="9952">
                  <c:v>634.04958326189399</c:v>
                </c:pt>
                <c:pt idx="9953">
                  <c:v>634.11329403191598</c:v>
                </c:pt>
                <c:pt idx="9954">
                  <c:v>634.17700480193901</c:v>
                </c:pt>
                <c:pt idx="9955">
                  <c:v>634.240715571961</c:v>
                </c:pt>
                <c:pt idx="9956">
                  <c:v>634.30442634198403</c:v>
                </c:pt>
                <c:pt idx="9957">
                  <c:v>634.36813711200602</c:v>
                </c:pt>
                <c:pt idx="9958">
                  <c:v>634.43184788202802</c:v>
                </c:pt>
                <c:pt idx="9959">
                  <c:v>634.49555865205105</c:v>
                </c:pt>
                <c:pt idx="9960">
                  <c:v>634.55926942207304</c:v>
                </c:pt>
                <c:pt idx="9961">
                  <c:v>634.62298019209504</c:v>
                </c:pt>
                <c:pt idx="9962">
                  <c:v>634.68669096211795</c:v>
                </c:pt>
                <c:pt idx="9963">
                  <c:v>634.75040173213995</c:v>
                </c:pt>
                <c:pt idx="9964">
                  <c:v>634.81411250216195</c:v>
                </c:pt>
                <c:pt idx="9965">
                  <c:v>634.87782327218497</c:v>
                </c:pt>
                <c:pt idx="9966">
                  <c:v>634.94153404220697</c:v>
                </c:pt>
                <c:pt idx="9967">
                  <c:v>635.00524481222897</c:v>
                </c:pt>
                <c:pt idx="9968">
                  <c:v>635.06895558225199</c:v>
                </c:pt>
                <c:pt idx="9969">
                  <c:v>635.13266635227399</c:v>
                </c:pt>
                <c:pt idx="9970">
                  <c:v>635.19637712229598</c:v>
                </c:pt>
                <c:pt idx="9971">
                  <c:v>635.26008789231901</c:v>
                </c:pt>
                <c:pt idx="9972">
                  <c:v>635.32379866234101</c:v>
                </c:pt>
                <c:pt idx="9973">
                  <c:v>635.387509432363</c:v>
                </c:pt>
                <c:pt idx="9974">
                  <c:v>635.45122020238603</c:v>
                </c:pt>
                <c:pt idx="9975">
                  <c:v>635.51493097240802</c:v>
                </c:pt>
                <c:pt idx="9976">
                  <c:v>635.57864174243002</c:v>
                </c:pt>
                <c:pt idx="9977">
                  <c:v>635.64235251245304</c:v>
                </c:pt>
                <c:pt idx="9978">
                  <c:v>635.70606328247504</c:v>
                </c:pt>
                <c:pt idx="9979">
                  <c:v>635.76977405249704</c:v>
                </c:pt>
                <c:pt idx="9980">
                  <c:v>635.83348482251995</c:v>
                </c:pt>
                <c:pt idx="9981">
                  <c:v>635.89719559254195</c:v>
                </c:pt>
                <c:pt idx="9982">
                  <c:v>635.96090636256395</c:v>
                </c:pt>
                <c:pt idx="9983">
                  <c:v>636.02461713258697</c:v>
                </c:pt>
                <c:pt idx="9984">
                  <c:v>636.08832790260897</c:v>
                </c:pt>
                <c:pt idx="9985">
                  <c:v>636.15203867263097</c:v>
                </c:pt>
                <c:pt idx="9986">
                  <c:v>636.21574944265399</c:v>
                </c:pt>
                <c:pt idx="9987">
                  <c:v>636.27946021267599</c:v>
                </c:pt>
                <c:pt idx="9988">
                  <c:v>636.34317098269798</c:v>
                </c:pt>
                <c:pt idx="9989">
                  <c:v>636.40688175272101</c:v>
                </c:pt>
                <c:pt idx="9990">
                  <c:v>636.470592522743</c:v>
                </c:pt>
                <c:pt idx="9991">
                  <c:v>636.534303292765</c:v>
                </c:pt>
                <c:pt idx="9992">
                  <c:v>636.59801406278802</c:v>
                </c:pt>
                <c:pt idx="9993">
                  <c:v>636.66172483281002</c:v>
                </c:pt>
                <c:pt idx="9994">
                  <c:v>636.72543560283202</c:v>
                </c:pt>
                <c:pt idx="9995">
                  <c:v>636.78914637285504</c:v>
                </c:pt>
                <c:pt idx="9996">
                  <c:v>636.85285714287704</c:v>
                </c:pt>
                <c:pt idx="9997">
                  <c:v>636.91656791289904</c:v>
                </c:pt>
                <c:pt idx="9998">
                  <c:v>636.98027868292195</c:v>
                </c:pt>
                <c:pt idx="9999">
                  <c:v>637.04398945294395</c:v>
                </c:pt>
                <c:pt idx="10000">
                  <c:v>637.10770022296595</c:v>
                </c:pt>
                <c:pt idx="10001">
                  <c:v>637.17141099298897</c:v>
                </c:pt>
                <c:pt idx="10002">
                  <c:v>637.23512176301097</c:v>
                </c:pt>
                <c:pt idx="10003">
                  <c:v>637.29883253303296</c:v>
                </c:pt>
                <c:pt idx="10004">
                  <c:v>637.36254330305599</c:v>
                </c:pt>
                <c:pt idx="10005">
                  <c:v>637.42625407307798</c:v>
                </c:pt>
                <c:pt idx="10006">
                  <c:v>637.48996484309998</c:v>
                </c:pt>
                <c:pt idx="10007">
                  <c:v>637.553675613123</c:v>
                </c:pt>
                <c:pt idx="10008">
                  <c:v>637.617386383145</c:v>
                </c:pt>
                <c:pt idx="10009">
                  <c:v>637.68109715316803</c:v>
                </c:pt>
                <c:pt idx="10010">
                  <c:v>637.74480792319002</c:v>
                </c:pt>
                <c:pt idx="10011">
                  <c:v>637.80851869321202</c:v>
                </c:pt>
                <c:pt idx="10012">
                  <c:v>637.87222946323504</c:v>
                </c:pt>
                <c:pt idx="10013">
                  <c:v>637.93594023325704</c:v>
                </c:pt>
                <c:pt idx="10014">
                  <c:v>637.99965100327904</c:v>
                </c:pt>
                <c:pt idx="10015">
                  <c:v>638.06336177330195</c:v>
                </c:pt>
                <c:pt idx="10016">
                  <c:v>638.12707254332395</c:v>
                </c:pt>
                <c:pt idx="10017">
                  <c:v>638.19078331334595</c:v>
                </c:pt>
                <c:pt idx="10018">
                  <c:v>638.25449408336897</c:v>
                </c:pt>
                <c:pt idx="10019">
                  <c:v>638.31820485339097</c:v>
                </c:pt>
                <c:pt idx="10020">
                  <c:v>638.38191562341297</c:v>
                </c:pt>
                <c:pt idx="10021">
                  <c:v>638.44562639343599</c:v>
                </c:pt>
                <c:pt idx="10022">
                  <c:v>638.50933716345799</c:v>
                </c:pt>
                <c:pt idx="10023">
                  <c:v>638.57304793347998</c:v>
                </c:pt>
                <c:pt idx="10024">
                  <c:v>638.63675870350301</c:v>
                </c:pt>
                <c:pt idx="10025">
                  <c:v>638.700469473525</c:v>
                </c:pt>
                <c:pt idx="10026">
                  <c:v>638.764180243547</c:v>
                </c:pt>
                <c:pt idx="10027">
                  <c:v>638.82789101357002</c:v>
                </c:pt>
                <c:pt idx="10028">
                  <c:v>638.89160178359202</c:v>
                </c:pt>
                <c:pt idx="10029">
                  <c:v>638.95531255361402</c:v>
                </c:pt>
                <c:pt idx="10030">
                  <c:v>639.01902332363704</c:v>
                </c:pt>
                <c:pt idx="10031">
                  <c:v>639.08273409365904</c:v>
                </c:pt>
                <c:pt idx="10032">
                  <c:v>639.14644486368104</c:v>
                </c:pt>
                <c:pt idx="10033">
                  <c:v>639.21015563370395</c:v>
                </c:pt>
                <c:pt idx="10034">
                  <c:v>639.27386640372595</c:v>
                </c:pt>
                <c:pt idx="10035">
                  <c:v>639.33757717374795</c:v>
                </c:pt>
                <c:pt idx="10036">
                  <c:v>639.40128794377097</c:v>
                </c:pt>
                <c:pt idx="10037">
                  <c:v>639.46499871379297</c:v>
                </c:pt>
                <c:pt idx="10038">
                  <c:v>639.52870948381496</c:v>
                </c:pt>
                <c:pt idx="10039">
                  <c:v>639.59242025383799</c:v>
                </c:pt>
                <c:pt idx="10040">
                  <c:v>639.65613102385998</c:v>
                </c:pt>
                <c:pt idx="10041">
                  <c:v>639.71984179388198</c:v>
                </c:pt>
                <c:pt idx="10042">
                  <c:v>639.783552563905</c:v>
                </c:pt>
                <c:pt idx="10043">
                  <c:v>639.847263333927</c:v>
                </c:pt>
                <c:pt idx="10044">
                  <c:v>639.910974103949</c:v>
                </c:pt>
                <c:pt idx="10045">
                  <c:v>639.97468487397202</c:v>
                </c:pt>
                <c:pt idx="10046">
                  <c:v>640.03839564399402</c:v>
                </c:pt>
                <c:pt idx="10047">
                  <c:v>640.10210641401602</c:v>
                </c:pt>
                <c:pt idx="10048">
                  <c:v>640.16581718403904</c:v>
                </c:pt>
                <c:pt idx="10049">
                  <c:v>640.22952795406104</c:v>
                </c:pt>
                <c:pt idx="10050">
                  <c:v>640.29323872408304</c:v>
                </c:pt>
                <c:pt idx="10051">
                  <c:v>640.35694949410595</c:v>
                </c:pt>
                <c:pt idx="10052">
                  <c:v>640.42066026412795</c:v>
                </c:pt>
                <c:pt idx="10053">
                  <c:v>640.48437103414994</c:v>
                </c:pt>
                <c:pt idx="10054">
                  <c:v>640.54808180417297</c:v>
                </c:pt>
                <c:pt idx="10055">
                  <c:v>640.61179257419496</c:v>
                </c:pt>
                <c:pt idx="10056">
                  <c:v>640.67550334421696</c:v>
                </c:pt>
                <c:pt idx="10057">
                  <c:v>640.73921411423999</c:v>
                </c:pt>
                <c:pt idx="10058">
                  <c:v>640.80292488426198</c:v>
                </c:pt>
                <c:pt idx="10059">
                  <c:v>640.86663565428398</c:v>
                </c:pt>
                <c:pt idx="10060">
                  <c:v>640.930346424307</c:v>
                </c:pt>
                <c:pt idx="10061">
                  <c:v>640.994057194329</c:v>
                </c:pt>
                <c:pt idx="10062">
                  <c:v>641.05776796435202</c:v>
                </c:pt>
                <c:pt idx="10063">
                  <c:v>641.12147873437402</c:v>
                </c:pt>
                <c:pt idx="10064">
                  <c:v>641.18518950439602</c:v>
                </c:pt>
                <c:pt idx="10065">
                  <c:v>641.24890027441904</c:v>
                </c:pt>
                <c:pt idx="10066">
                  <c:v>641.31261104444104</c:v>
                </c:pt>
                <c:pt idx="10067">
                  <c:v>641.37632181446304</c:v>
                </c:pt>
                <c:pt idx="10068">
                  <c:v>641.44003258448595</c:v>
                </c:pt>
                <c:pt idx="10069">
                  <c:v>641.50374335450795</c:v>
                </c:pt>
                <c:pt idx="10070">
                  <c:v>641.56745412452995</c:v>
                </c:pt>
                <c:pt idx="10071">
                  <c:v>641.63116489455297</c:v>
                </c:pt>
                <c:pt idx="10072">
                  <c:v>641.69487566457497</c:v>
                </c:pt>
                <c:pt idx="10073">
                  <c:v>641.75858643459696</c:v>
                </c:pt>
                <c:pt idx="10074">
                  <c:v>641.82229720461999</c:v>
                </c:pt>
                <c:pt idx="10075">
                  <c:v>641.88600797464198</c:v>
                </c:pt>
                <c:pt idx="10076">
                  <c:v>641.94971874466398</c:v>
                </c:pt>
                <c:pt idx="10077">
                  <c:v>642.013429514687</c:v>
                </c:pt>
                <c:pt idx="10078">
                  <c:v>642.077140284709</c:v>
                </c:pt>
                <c:pt idx="10079">
                  <c:v>642.140851054731</c:v>
                </c:pt>
                <c:pt idx="10080">
                  <c:v>642.20456182475402</c:v>
                </c:pt>
                <c:pt idx="10081">
                  <c:v>642.26827259477602</c:v>
                </c:pt>
                <c:pt idx="10082">
                  <c:v>642.33198336479802</c:v>
                </c:pt>
                <c:pt idx="10083">
                  <c:v>642.39569413482104</c:v>
                </c:pt>
                <c:pt idx="10084">
                  <c:v>642.45940490484304</c:v>
                </c:pt>
                <c:pt idx="10085">
                  <c:v>642.52311567486504</c:v>
                </c:pt>
                <c:pt idx="10086">
                  <c:v>642.58682644488795</c:v>
                </c:pt>
                <c:pt idx="10087">
                  <c:v>642.65053721490995</c:v>
                </c:pt>
                <c:pt idx="10088">
                  <c:v>642.71424798493194</c:v>
                </c:pt>
                <c:pt idx="10089">
                  <c:v>642.77795875495497</c:v>
                </c:pt>
                <c:pt idx="10090">
                  <c:v>642.84166952497696</c:v>
                </c:pt>
                <c:pt idx="10091">
                  <c:v>642.90538029499896</c:v>
                </c:pt>
                <c:pt idx="10092">
                  <c:v>642.96909106502198</c:v>
                </c:pt>
                <c:pt idx="10093">
                  <c:v>643.03280183504398</c:v>
                </c:pt>
                <c:pt idx="10094">
                  <c:v>643.09651260506598</c:v>
                </c:pt>
                <c:pt idx="10095">
                  <c:v>643.160223375089</c:v>
                </c:pt>
                <c:pt idx="10096">
                  <c:v>643.223934145111</c:v>
                </c:pt>
                <c:pt idx="10097">
                  <c:v>643.287644915133</c:v>
                </c:pt>
                <c:pt idx="10098">
                  <c:v>643.35135568515602</c:v>
                </c:pt>
                <c:pt idx="10099">
                  <c:v>643.41506645517802</c:v>
                </c:pt>
                <c:pt idx="10100">
                  <c:v>643.47877722520002</c:v>
                </c:pt>
                <c:pt idx="10101">
                  <c:v>643.54248799522304</c:v>
                </c:pt>
                <c:pt idx="10102">
                  <c:v>643.60619876524504</c:v>
                </c:pt>
                <c:pt idx="10103">
                  <c:v>643.66990953526704</c:v>
                </c:pt>
                <c:pt idx="10104">
                  <c:v>643.73362030528995</c:v>
                </c:pt>
                <c:pt idx="10105">
                  <c:v>643.79733107531194</c:v>
                </c:pt>
                <c:pt idx="10106">
                  <c:v>643.86104184533394</c:v>
                </c:pt>
                <c:pt idx="10107">
                  <c:v>643.92475261535697</c:v>
                </c:pt>
                <c:pt idx="10108">
                  <c:v>643.98846338537896</c:v>
                </c:pt>
                <c:pt idx="10109">
                  <c:v>644.05217415540096</c:v>
                </c:pt>
                <c:pt idx="10110">
                  <c:v>644.11588492542398</c:v>
                </c:pt>
                <c:pt idx="10111">
                  <c:v>644.17959569544598</c:v>
                </c:pt>
                <c:pt idx="10112">
                  <c:v>644.24330646546798</c:v>
                </c:pt>
                <c:pt idx="10113">
                  <c:v>644.307017235491</c:v>
                </c:pt>
                <c:pt idx="10114">
                  <c:v>644.370728005513</c:v>
                </c:pt>
                <c:pt idx="10115">
                  <c:v>644.43443877553602</c:v>
                </c:pt>
                <c:pt idx="10116">
                  <c:v>644.49814954555802</c:v>
                </c:pt>
                <c:pt idx="10117">
                  <c:v>644.56186031558002</c:v>
                </c:pt>
                <c:pt idx="10118">
                  <c:v>644.62557108560304</c:v>
                </c:pt>
                <c:pt idx="10119">
                  <c:v>644.68928185562504</c:v>
                </c:pt>
                <c:pt idx="10120">
                  <c:v>644.75299262564704</c:v>
                </c:pt>
                <c:pt idx="10121">
                  <c:v>644.81670339566995</c:v>
                </c:pt>
                <c:pt idx="10122">
                  <c:v>644.88041416569195</c:v>
                </c:pt>
                <c:pt idx="10123">
                  <c:v>644.94412493571394</c:v>
                </c:pt>
                <c:pt idx="10124">
                  <c:v>645.00783570573697</c:v>
                </c:pt>
                <c:pt idx="10125">
                  <c:v>645.07154647575896</c:v>
                </c:pt>
                <c:pt idx="10126">
                  <c:v>645.13525724578096</c:v>
                </c:pt>
                <c:pt idx="10127">
                  <c:v>645.19896801580398</c:v>
                </c:pt>
                <c:pt idx="10128">
                  <c:v>645.26267878582598</c:v>
                </c:pt>
                <c:pt idx="10129">
                  <c:v>645.32638955584798</c:v>
                </c:pt>
                <c:pt idx="10130">
                  <c:v>645.390100325871</c:v>
                </c:pt>
                <c:pt idx="10131">
                  <c:v>645.453811095893</c:v>
                </c:pt>
                <c:pt idx="10132">
                  <c:v>645.517521865915</c:v>
                </c:pt>
                <c:pt idx="10133">
                  <c:v>645.58123263593802</c:v>
                </c:pt>
                <c:pt idx="10134">
                  <c:v>645.64494340596002</c:v>
                </c:pt>
                <c:pt idx="10135">
                  <c:v>645.70865417598202</c:v>
                </c:pt>
                <c:pt idx="10136">
                  <c:v>645.77236494600504</c:v>
                </c:pt>
                <c:pt idx="10137">
                  <c:v>645.83607571602704</c:v>
                </c:pt>
                <c:pt idx="10138">
                  <c:v>645.89978648604904</c:v>
                </c:pt>
                <c:pt idx="10139">
                  <c:v>645.96349725607195</c:v>
                </c:pt>
                <c:pt idx="10140">
                  <c:v>646.02720802609394</c:v>
                </c:pt>
                <c:pt idx="10141">
                  <c:v>646.09091879611594</c:v>
                </c:pt>
                <c:pt idx="10142">
                  <c:v>646.15462956613896</c:v>
                </c:pt>
                <c:pt idx="10143">
                  <c:v>646.21834033616096</c:v>
                </c:pt>
                <c:pt idx="10144">
                  <c:v>646.28205110618296</c:v>
                </c:pt>
                <c:pt idx="10145">
                  <c:v>646.34576187620598</c:v>
                </c:pt>
                <c:pt idx="10146">
                  <c:v>646.40947264622798</c:v>
                </c:pt>
                <c:pt idx="10147">
                  <c:v>646.47318341624998</c:v>
                </c:pt>
                <c:pt idx="10148">
                  <c:v>646.536894186273</c:v>
                </c:pt>
                <c:pt idx="10149">
                  <c:v>646.600604956295</c:v>
                </c:pt>
                <c:pt idx="10150">
                  <c:v>646.664315726317</c:v>
                </c:pt>
                <c:pt idx="10151">
                  <c:v>646.72802649634002</c:v>
                </c:pt>
                <c:pt idx="10152">
                  <c:v>646.79173726636202</c:v>
                </c:pt>
                <c:pt idx="10153">
                  <c:v>646.85544803638402</c:v>
                </c:pt>
                <c:pt idx="10154">
                  <c:v>646.91915880640704</c:v>
                </c:pt>
                <c:pt idx="10155">
                  <c:v>646.98286957642904</c:v>
                </c:pt>
                <c:pt idx="10156">
                  <c:v>647.04658034645104</c:v>
                </c:pt>
                <c:pt idx="10157">
                  <c:v>647.11029111647395</c:v>
                </c:pt>
                <c:pt idx="10158">
                  <c:v>647.17400188649594</c:v>
                </c:pt>
                <c:pt idx="10159">
                  <c:v>647.23771265651806</c:v>
                </c:pt>
                <c:pt idx="10160">
                  <c:v>647.30142342654096</c:v>
                </c:pt>
                <c:pt idx="10161">
                  <c:v>647.36513419656296</c:v>
                </c:pt>
                <c:pt idx="10162">
                  <c:v>647.42884496658496</c:v>
                </c:pt>
                <c:pt idx="10163">
                  <c:v>647.49255573660798</c:v>
                </c:pt>
                <c:pt idx="10164">
                  <c:v>647.55626650662998</c:v>
                </c:pt>
                <c:pt idx="10165">
                  <c:v>647.61997727665198</c:v>
                </c:pt>
                <c:pt idx="10166">
                  <c:v>647.683688046675</c:v>
                </c:pt>
                <c:pt idx="10167">
                  <c:v>647.747398816697</c:v>
                </c:pt>
                <c:pt idx="10168">
                  <c:v>647.81110958672002</c:v>
                </c:pt>
                <c:pt idx="10169">
                  <c:v>647.87482035674202</c:v>
                </c:pt>
                <c:pt idx="10170">
                  <c:v>647.93853112676402</c:v>
                </c:pt>
                <c:pt idx="10171">
                  <c:v>648.00224189678704</c:v>
                </c:pt>
                <c:pt idx="10172">
                  <c:v>648.06595266680904</c:v>
                </c:pt>
                <c:pt idx="10173">
                  <c:v>648.12966343683104</c:v>
                </c:pt>
                <c:pt idx="10174">
                  <c:v>648.19337420685395</c:v>
                </c:pt>
                <c:pt idx="10175">
                  <c:v>648.25708497687594</c:v>
                </c:pt>
                <c:pt idx="10176">
                  <c:v>648.32079574689806</c:v>
                </c:pt>
                <c:pt idx="10177">
                  <c:v>648.38450651692096</c:v>
                </c:pt>
                <c:pt idx="10178">
                  <c:v>648.44821728694296</c:v>
                </c:pt>
                <c:pt idx="10179">
                  <c:v>648.51192805696496</c:v>
                </c:pt>
                <c:pt idx="10180">
                  <c:v>648.57563882698798</c:v>
                </c:pt>
                <c:pt idx="10181">
                  <c:v>648.63934959700998</c:v>
                </c:pt>
                <c:pt idx="10182">
                  <c:v>648.70306036703198</c:v>
                </c:pt>
                <c:pt idx="10183">
                  <c:v>648.766771137055</c:v>
                </c:pt>
                <c:pt idx="10184">
                  <c:v>648.830481907077</c:v>
                </c:pt>
                <c:pt idx="10185">
                  <c:v>648.894192677099</c:v>
                </c:pt>
                <c:pt idx="10186">
                  <c:v>648.95790344712202</c:v>
                </c:pt>
                <c:pt idx="10187">
                  <c:v>649.02161421714402</c:v>
                </c:pt>
                <c:pt idx="10188">
                  <c:v>649.08532498716602</c:v>
                </c:pt>
                <c:pt idx="10189">
                  <c:v>649.14903575718904</c:v>
                </c:pt>
                <c:pt idx="10190">
                  <c:v>649.21274652721104</c:v>
                </c:pt>
                <c:pt idx="10191">
                  <c:v>649.27645729723304</c:v>
                </c:pt>
                <c:pt idx="10192">
                  <c:v>649.34016806725595</c:v>
                </c:pt>
                <c:pt idx="10193">
                  <c:v>649.40387883727794</c:v>
                </c:pt>
                <c:pt idx="10194">
                  <c:v>649.46758960730006</c:v>
                </c:pt>
                <c:pt idx="10195">
                  <c:v>649.53130037732296</c:v>
                </c:pt>
                <c:pt idx="10196">
                  <c:v>649.59501114734496</c:v>
                </c:pt>
                <c:pt idx="10197">
                  <c:v>649.65872191736696</c:v>
                </c:pt>
                <c:pt idx="10198">
                  <c:v>649.72243268738998</c:v>
                </c:pt>
                <c:pt idx="10199">
                  <c:v>649.78614345741198</c:v>
                </c:pt>
                <c:pt idx="10200">
                  <c:v>649.84985422743398</c:v>
                </c:pt>
                <c:pt idx="10201">
                  <c:v>649.913564997457</c:v>
                </c:pt>
                <c:pt idx="10202">
                  <c:v>649.977275767479</c:v>
                </c:pt>
                <c:pt idx="10203">
                  <c:v>650.040986537501</c:v>
                </c:pt>
                <c:pt idx="10204">
                  <c:v>650.10469730752402</c:v>
                </c:pt>
                <c:pt idx="10205">
                  <c:v>650.16840807754602</c:v>
                </c:pt>
                <c:pt idx="10206">
                  <c:v>650.23211884756802</c:v>
                </c:pt>
                <c:pt idx="10207">
                  <c:v>650.29582961759104</c:v>
                </c:pt>
                <c:pt idx="10208">
                  <c:v>650.35954038761304</c:v>
                </c:pt>
                <c:pt idx="10209">
                  <c:v>650.42325115763504</c:v>
                </c:pt>
                <c:pt idx="10210">
                  <c:v>650.48696192765794</c:v>
                </c:pt>
                <c:pt idx="10211">
                  <c:v>650.55067269768006</c:v>
                </c:pt>
                <c:pt idx="10212">
                  <c:v>650.61438346770205</c:v>
                </c:pt>
                <c:pt idx="10213">
                  <c:v>650.67809423772496</c:v>
                </c:pt>
                <c:pt idx="10214">
                  <c:v>650.74180500774696</c:v>
                </c:pt>
                <c:pt idx="10215">
                  <c:v>650.80551577776896</c:v>
                </c:pt>
                <c:pt idx="10216">
                  <c:v>650.86922654779198</c:v>
                </c:pt>
                <c:pt idx="10217">
                  <c:v>650.93293731781398</c:v>
                </c:pt>
                <c:pt idx="10218">
                  <c:v>650.99664808783598</c:v>
                </c:pt>
                <c:pt idx="10219">
                  <c:v>651.060358857859</c:v>
                </c:pt>
                <c:pt idx="10220">
                  <c:v>651.124069627881</c:v>
                </c:pt>
                <c:pt idx="10221">
                  <c:v>651.18778039790402</c:v>
                </c:pt>
                <c:pt idx="10222">
                  <c:v>651.25149116792602</c:v>
                </c:pt>
                <c:pt idx="10223">
                  <c:v>651.31520193794802</c:v>
                </c:pt>
                <c:pt idx="10224">
                  <c:v>651.37891270797104</c:v>
                </c:pt>
                <c:pt idx="10225">
                  <c:v>651.44262347799304</c:v>
                </c:pt>
                <c:pt idx="10226">
                  <c:v>651.50633424801504</c:v>
                </c:pt>
                <c:pt idx="10227">
                  <c:v>651.57004501803794</c:v>
                </c:pt>
                <c:pt idx="10228">
                  <c:v>651.63375578805994</c:v>
                </c:pt>
                <c:pt idx="10229">
                  <c:v>651.69746655808206</c:v>
                </c:pt>
                <c:pt idx="10230">
                  <c:v>651.76117732810496</c:v>
                </c:pt>
                <c:pt idx="10231">
                  <c:v>651.82488809812696</c:v>
                </c:pt>
                <c:pt idx="10232">
                  <c:v>651.88859886814896</c:v>
                </c:pt>
                <c:pt idx="10233">
                  <c:v>651.95230963817198</c:v>
                </c:pt>
                <c:pt idx="10234">
                  <c:v>652.01602040819398</c:v>
                </c:pt>
                <c:pt idx="10235">
                  <c:v>652.07973117821598</c:v>
                </c:pt>
                <c:pt idx="10236">
                  <c:v>652.143441948239</c:v>
                </c:pt>
                <c:pt idx="10237">
                  <c:v>652.207152718261</c:v>
                </c:pt>
                <c:pt idx="10238">
                  <c:v>652.270863488283</c:v>
                </c:pt>
                <c:pt idx="10239">
                  <c:v>652.33457425830602</c:v>
                </c:pt>
                <c:pt idx="10240">
                  <c:v>652.39828502832802</c:v>
                </c:pt>
                <c:pt idx="10241">
                  <c:v>652.46199579835002</c:v>
                </c:pt>
                <c:pt idx="10242">
                  <c:v>652.52570656837304</c:v>
                </c:pt>
                <c:pt idx="10243">
                  <c:v>652.58941733839504</c:v>
                </c:pt>
                <c:pt idx="10244">
                  <c:v>652.65312810841704</c:v>
                </c:pt>
                <c:pt idx="10245">
                  <c:v>652.71683887843994</c:v>
                </c:pt>
                <c:pt idx="10246">
                  <c:v>652.78054964846206</c:v>
                </c:pt>
                <c:pt idx="10247">
                  <c:v>652.84426041848405</c:v>
                </c:pt>
                <c:pt idx="10248">
                  <c:v>652.90797118850696</c:v>
                </c:pt>
                <c:pt idx="10249">
                  <c:v>652.97168195852896</c:v>
                </c:pt>
                <c:pt idx="10250">
                  <c:v>653.03539272855096</c:v>
                </c:pt>
                <c:pt idx="10251">
                  <c:v>653.09910349857398</c:v>
                </c:pt>
                <c:pt idx="10252">
                  <c:v>653.16281426859598</c:v>
                </c:pt>
                <c:pt idx="10253">
                  <c:v>653.22652503861798</c:v>
                </c:pt>
                <c:pt idx="10254">
                  <c:v>653.290235808641</c:v>
                </c:pt>
                <c:pt idx="10255">
                  <c:v>653.353946578663</c:v>
                </c:pt>
                <c:pt idx="10256">
                  <c:v>653.417657348685</c:v>
                </c:pt>
                <c:pt idx="10257">
                  <c:v>653.48136811870802</c:v>
                </c:pt>
                <c:pt idx="10258">
                  <c:v>653.54507888873002</c:v>
                </c:pt>
                <c:pt idx="10259">
                  <c:v>653.60878965875202</c:v>
                </c:pt>
                <c:pt idx="10260">
                  <c:v>653.67250042877504</c:v>
                </c:pt>
                <c:pt idx="10261">
                  <c:v>653.73621119879704</c:v>
                </c:pt>
                <c:pt idx="10262">
                  <c:v>653.79992196881904</c:v>
                </c:pt>
                <c:pt idx="10263">
                  <c:v>653.86363273884194</c:v>
                </c:pt>
                <c:pt idx="10264">
                  <c:v>653.92734350886406</c:v>
                </c:pt>
                <c:pt idx="10265">
                  <c:v>653.99105427888605</c:v>
                </c:pt>
                <c:pt idx="10266">
                  <c:v>654.05476504890896</c:v>
                </c:pt>
                <c:pt idx="10267">
                  <c:v>654.11847581893096</c:v>
                </c:pt>
                <c:pt idx="10268">
                  <c:v>654.18218658895296</c:v>
                </c:pt>
                <c:pt idx="10269">
                  <c:v>654.24589735897598</c:v>
                </c:pt>
                <c:pt idx="10270">
                  <c:v>654.30960812899798</c:v>
                </c:pt>
                <c:pt idx="10271">
                  <c:v>654.37331889901998</c:v>
                </c:pt>
                <c:pt idx="10272">
                  <c:v>654.437029669043</c:v>
                </c:pt>
                <c:pt idx="10273">
                  <c:v>654.500740439065</c:v>
                </c:pt>
                <c:pt idx="10274">
                  <c:v>654.56445120908802</c:v>
                </c:pt>
                <c:pt idx="10275">
                  <c:v>654.62816197911002</c:v>
                </c:pt>
                <c:pt idx="10276">
                  <c:v>654.69187274913202</c:v>
                </c:pt>
                <c:pt idx="10277">
                  <c:v>654.75558351915504</c:v>
                </c:pt>
                <c:pt idx="10278">
                  <c:v>654.81929428917704</c:v>
                </c:pt>
                <c:pt idx="10279">
                  <c:v>654.88300505919904</c:v>
                </c:pt>
                <c:pt idx="10280">
                  <c:v>654.94671582922194</c:v>
                </c:pt>
                <c:pt idx="10281">
                  <c:v>655.01042659924406</c:v>
                </c:pt>
                <c:pt idx="10282">
                  <c:v>655.07413736926605</c:v>
                </c:pt>
                <c:pt idx="10283">
                  <c:v>655.13784813928896</c:v>
                </c:pt>
                <c:pt idx="10284">
                  <c:v>655.20155890931096</c:v>
                </c:pt>
                <c:pt idx="10285">
                  <c:v>655.26526967933296</c:v>
                </c:pt>
                <c:pt idx="10286">
                  <c:v>655.32898044935598</c:v>
                </c:pt>
                <c:pt idx="10287">
                  <c:v>655.39269121937798</c:v>
                </c:pt>
                <c:pt idx="10288">
                  <c:v>655.45640198939998</c:v>
                </c:pt>
                <c:pt idx="10289">
                  <c:v>655.520112759423</c:v>
                </c:pt>
                <c:pt idx="10290">
                  <c:v>655.583823529445</c:v>
                </c:pt>
                <c:pt idx="10291">
                  <c:v>655.647534299467</c:v>
                </c:pt>
                <c:pt idx="10292">
                  <c:v>655.71124506949002</c:v>
                </c:pt>
                <c:pt idx="10293">
                  <c:v>655.77495583951202</c:v>
                </c:pt>
                <c:pt idx="10294">
                  <c:v>655.83866660953402</c:v>
                </c:pt>
                <c:pt idx="10295">
                  <c:v>655.90237737955704</c:v>
                </c:pt>
                <c:pt idx="10296">
                  <c:v>655.96608814957904</c:v>
                </c:pt>
                <c:pt idx="10297">
                  <c:v>656.02979891960103</c:v>
                </c:pt>
                <c:pt idx="10298">
                  <c:v>656.09350968962406</c:v>
                </c:pt>
                <c:pt idx="10299">
                  <c:v>656.15722045964606</c:v>
                </c:pt>
                <c:pt idx="10300">
                  <c:v>656.22093122966805</c:v>
                </c:pt>
                <c:pt idx="10301">
                  <c:v>656.28464199969096</c:v>
                </c:pt>
                <c:pt idx="10302">
                  <c:v>656.34835276971296</c:v>
                </c:pt>
                <c:pt idx="10303">
                  <c:v>656.41206353973496</c:v>
                </c:pt>
                <c:pt idx="10304">
                  <c:v>656.47577430975798</c:v>
                </c:pt>
                <c:pt idx="10305">
                  <c:v>656.53948507977998</c:v>
                </c:pt>
                <c:pt idx="10306">
                  <c:v>656.60319584980198</c:v>
                </c:pt>
                <c:pt idx="10307">
                  <c:v>656.666906619825</c:v>
                </c:pt>
                <c:pt idx="10308">
                  <c:v>656.730617389847</c:v>
                </c:pt>
                <c:pt idx="10309">
                  <c:v>656.794328159869</c:v>
                </c:pt>
                <c:pt idx="10310">
                  <c:v>656.85803892989202</c:v>
                </c:pt>
                <c:pt idx="10311">
                  <c:v>656.92174969991402</c:v>
                </c:pt>
                <c:pt idx="10312">
                  <c:v>656.98546046993602</c:v>
                </c:pt>
                <c:pt idx="10313">
                  <c:v>657.04917123995904</c:v>
                </c:pt>
                <c:pt idx="10314">
                  <c:v>657.11288200998104</c:v>
                </c:pt>
                <c:pt idx="10315">
                  <c:v>657.17659278000303</c:v>
                </c:pt>
                <c:pt idx="10316">
                  <c:v>657.24030355002606</c:v>
                </c:pt>
                <c:pt idx="10317">
                  <c:v>657.30401432004805</c:v>
                </c:pt>
                <c:pt idx="10318">
                  <c:v>657.36772509007005</c:v>
                </c:pt>
                <c:pt idx="10319">
                  <c:v>657.43143586009296</c:v>
                </c:pt>
                <c:pt idx="10320">
                  <c:v>657.49514663011496</c:v>
                </c:pt>
                <c:pt idx="10321">
                  <c:v>657.55885740013696</c:v>
                </c:pt>
                <c:pt idx="10322">
                  <c:v>657.62256817015998</c:v>
                </c:pt>
                <c:pt idx="10323">
                  <c:v>657.68627894018198</c:v>
                </c:pt>
                <c:pt idx="10324">
                  <c:v>657.74998971020398</c:v>
                </c:pt>
                <c:pt idx="10325">
                  <c:v>657.813700480227</c:v>
                </c:pt>
                <c:pt idx="10326">
                  <c:v>657.877411250249</c:v>
                </c:pt>
                <c:pt idx="10327">
                  <c:v>657.94112202027202</c:v>
                </c:pt>
                <c:pt idx="10328">
                  <c:v>658.00483279029402</c:v>
                </c:pt>
                <c:pt idx="10329">
                  <c:v>658.06854356031602</c:v>
                </c:pt>
                <c:pt idx="10330">
                  <c:v>658.13225433033904</c:v>
                </c:pt>
                <c:pt idx="10331">
                  <c:v>658.19596510036104</c:v>
                </c:pt>
                <c:pt idx="10332">
                  <c:v>658.25967587038303</c:v>
                </c:pt>
                <c:pt idx="10333">
                  <c:v>658.32338664040606</c:v>
                </c:pt>
                <c:pt idx="10334">
                  <c:v>658.38709741042805</c:v>
                </c:pt>
                <c:pt idx="10335">
                  <c:v>658.45080818045005</c:v>
                </c:pt>
                <c:pt idx="10336">
                  <c:v>658.51451895047296</c:v>
                </c:pt>
                <c:pt idx="10337">
                  <c:v>658.57822972049496</c:v>
                </c:pt>
                <c:pt idx="10338">
                  <c:v>658.64194049051696</c:v>
                </c:pt>
                <c:pt idx="10339">
                  <c:v>658.70565126053998</c:v>
                </c:pt>
                <c:pt idx="10340">
                  <c:v>658.76936203056198</c:v>
                </c:pt>
                <c:pt idx="10341">
                  <c:v>658.83307280058398</c:v>
                </c:pt>
                <c:pt idx="10342">
                  <c:v>658.896783570607</c:v>
                </c:pt>
                <c:pt idx="10343">
                  <c:v>658.960494340629</c:v>
                </c:pt>
                <c:pt idx="10344">
                  <c:v>659.024205110651</c:v>
                </c:pt>
                <c:pt idx="10345">
                  <c:v>659.08791588067402</c:v>
                </c:pt>
                <c:pt idx="10346">
                  <c:v>659.15162665069602</c:v>
                </c:pt>
                <c:pt idx="10347">
                  <c:v>659.21533742071801</c:v>
                </c:pt>
                <c:pt idx="10348">
                  <c:v>659.27904819074104</c:v>
                </c:pt>
                <c:pt idx="10349">
                  <c:v>659.34275896076304</c:v>
                </c:pt>
                <c:pt idx="10350">
                  <c:v>659.40646973078503</c:v>
                </c:pt>
                <c:pt idx="10351">
                  <c:v>659.47018050080806</c:v>
                </c:pt>
                <c:pt idx="10352">
                  <c:v>659.53389127083005</c:v>
                </c:pt>
                <c:pt idx="10353">
                  <c:v>659.59760204085205</c:v>
                </c:pt>
                <c:pt idx="10354">
                  <c:v>659.66131281087496</c:v>
                </c:pt>
                <c:pt idx="10355">
                  <c:v>659.72502358089696</c:v>
                </c:pt>
                <c:pt idx="10356">
                  <c:v>659.78873435091896</c:v>
                </c:pt>
                <c:pt idx="10357">
                  <c:v>659.85244512094198</c:v>
                </c:pt>
                <c:pt idx="10358">
                  <c:v>659.91615589096398</c:v>
                </c:pt>
                <c:pt idx="10359">
                  <c:v>659.97986666098598</c:v>
                </c:pt>
                <c:pt idx="10360">
                  <c:v>660.043577431009</c:v>
                </c:pt>
                <c:pt idx="10361">
                  <c:v>660.107288201031</c:v>
                </c:pt>
                <c:pt idx="10362">
                  <c:v>660.170998971053</c:v>
                </c:pt>
                <c:pt idx="10363">
                  <c:v>660.23470974107602</c:v>
                </c:pt>
                <c:pt idx="10364">
                  <c:v>660.29842051109802</c:v>
                </c:pt>
                <c:pt idx="10365">
                  <c:v>660.36213128112001</c:v>
                </c:pt>
                <c:pt idx="10366">
                  <c:v>660.42584205114304</c:v>
                </c:pt>
                <c:pt idx="10367">
                  <c:v>660.48955282116503</c:v>
                </c:pt>
                <c:pt idx="10368">
                  <c:v>660.55326359118703</c:v>
                </c:pt>
                <c:pt idx="10369">
                  <c:v>660.61697436121005</c:v>
                </c:pt>
                <c:pt idx="10370">
                  <c:v>660.68068513123205</c:v>
                </c:pt>
                <c:pt idx="10371">
                  <c:v>660.74439590125405</c:v>
                </c:pt>
                <c:pt idx="10372">
                  <c:v>660.80810667127696</c:v>
                </c:pt>
                <c:pt idx="10373">
                  <c:v>660.87181744129896</c:v>
                </c:pt>
                <c:pt idx="10374">
                  <c:v>660.93552821132096</c:v>
                </c:pt>
                <c:pt idx="10375">
                  <c:v>660.99923898134398</c:v>
                </c:pt>
                <c:pt idx="10376">
                  <c:v>661.06294975136598</c:v>
                </c:pt>
                <c:pt idx="10377">
                  <c:v>661.12666052138798</c:v>
                </c:pt>
                <c:pt idx="10378">
                  <c:v>661.190371291411</c:v>
                </c:pt>
                <c:pt idx="10379">
                  <c:v>661.254082061433</c:v>
                </c:pt>
                <c:pt idx="10380">
                  <c:v>661.31779283145499</c:v>
                </c:pt>
                <c:pt idx="10381">
                  <c:v>661.38150360147802</c:v>
                </c:pt>
                <c:pt idx="10382">
                  <c:v>661.44521437150001</c:v>
                </c:pt>
                <c:pt idx="10383">
                  <c:v>661.50892514152304</c:v>
                </c:pt>
                <c:pt idx="10384">
                  <c:v>661.57263591154504</c:v>
                </c:pt>
                <c:pt idx="10385">
                  <c:v>661.63634668156703</c:v>
                </c:pt>
                <c:pt idx="10386">
                  <c:v>661.70005745159006</c:v>
                </c:pt>
                <c:pt idx="10387">
                  <c:v>661.76376822161205</c:v>
                </c:pt>
                <c:pt idx="10388">
                  <c:v>661.82747899163405</c:v>
                </c:pt>
                <c:pt idx="10389">
                  <c:v>661.89118976165696</c:v>
                </c:pt>
                <c:pt idx="10390">
                  <c:v>661.95490053167896</c:v>
                </c:pt>
                <c:pt idx="10391">
                  <c:v>662.01861130170096</c:v>
                </c:pt>
                <c:pt idx="10392">
                  <c:v>662.08232207172398</c:v>
                </c:pt>
                <c:pt idx="10393">
                  <c:v>662.14603284174598</c:v>
                </c:pt>
                <c:pt idx="10394">
                  <c:v>662.20974361176798</c:v>
                </c:pt>
                <c:pt idx="10395">
                  <c:v>662.273454381791</c:v>
                </c:pt>
                <c:pt idx="10396">
                  <c:v>662.337165151813</c:v>
                </c:pt>
                <c:pt idx="10397">
                  <c:v>662.400875921835</c:v>
                </c:pt>
                <c:pt idx="10398">
                  <c:v>662.46458669185802</c:v>
                </c:pt>
                <c:pt idx="10399">
                  <c:v>662.52829746188002</c:v>
                </c:pt>
                <c:pt idx="10400">
                  <c:v>662.59200823190201</c:v>
                </c:pt>
                <c:pt idx="10401">
                  <c:v>662.65571900192504</c:v>
                </c:pt>
                <c:pt idx="10402">
                  <c:v>662.71942977194703</c:v>
                </c:pt>
                <c:pt idx="10403">
                  <c:v>662.78314054196903</c:v>
                </c:pt>
                <c:pt idx="10404">
                  <c:v>662.84685131199205</c:v>
                </c:pt>
                <c:pt idx="10405">
                  <c:v>662.91056208201405</c:v>
                </c:pt>
                <c:pt idx="10406">
                  <c:v>662.97427285203605</c:v>
                </c:pt>
                <c:pt idx="10407">
                  <c:v>663.03798362205896</c:v>
                </c:pt>
                <c:pt idx="10408">
                  <c:v>663.10169439208096</c:v>
                </c:pt>
                <c:pt idx="10409">
                  <c:v>663.16540516210296</c:v>
                </c:pt>
                <c:pt idx="10410">
                  <c:v>663.22911593212598</c:v>
                </c:pt>
                <c:pt idx="10411">
                  <c:v>663.29282670214798</c:v>
                </c:pt>
                <c:pt idx="10412">
                  <c:v>663.35653747216998</c:v>
                </c:pt>
                <c:pt idx="10413">
                  <c:v>663.420248242193</c:v>
                </c:pt>
                <c:pt idx="10414">
                  <c:v>663.483959012215</c:v>
                </c:pt>
                <c:pt idx="10415">
                  <c:v>663.54766978223699</c:v>
                </c:pt>
                <c:pt idx="10416">
                  <c:v>663.61138055226002</c:v>
                </c:pt>
                <c:pt idx="10417">
                  <c:v>663.67509132228201</c:v>
                </c:pt>
                <c:pt idx="10418">
                  <c:v>663.73880209230401</c:v>
                </c:pt>
                <c:pt idx="10419">
                  <c:v>663.80251286232703</c:v>
                </c:pt>
                <c:pt idx="10420">
                  <c:v>663.86622363234903</c:v>
                </c:pt>
                <c:pt idx="10421">
                  <c:v>663.92993440237103</c:v>
                </c:pt>
                <c:pt idx="10422">
                  <c:v>663.99364517239405</c:v>
                </c:pt>
                <c:pt idx="10423">
                  <c:v>664.05735594241605</c:v>
                </c:pt>
                <c:pt idx="10424">
                  <c:v>664.12106671243805</c:v>
                </c:pt>
                <c:pt idx="10425">
                  <c:v>664.18477748246096</c:v>
                </c:pt>
                <c:pt idx="10426">
                  <c:v>664.24848825248296</c:v>
                </c:pt>
                <c:pt idx="10427">
                  <c:v>664.31219902250496</c:v>
                </c:pt>
                <c:pt idx="10428">
                  <c:v>664.37590979252798</c:v>
                </c:pt>
                <c:pt idx="10429">
                  <c:v>664.43962056254998</c:v>
                </c:pt>
                <c:pt idx="10430">
                  <c:v>664.50333133257197</c:v>
                </c:pt>
                <c:pt idx="10431">
                  <c:v>664.567042102595</c:v>
                </c:pt>
                <c:pt idx="10432">
                  <c:v>664.63075287261699</c:v>
                </c:pt>
                <c:pt idx="10433">
                  <c:v>664.69446364263899</c:v>
                </c:pt>
                <c:pt idx="10434">
                  <c:v>664.75817441266202</c:v>
                </c:pt>
                <c:pt idx="10435">
                  <c:v>664.82188518268401</c:v>
                </c:pt>
                <c:pt idx="10436">
                  <c:v>664.88559595270704</c:v>
                </c:pt>
                <c:pt idx="10437">
                  <c:v>664.94930672272903</c:v>
                </c:pt>
                <c:pt idx="10438">
                  <c:v>665.01301749275103</c:v>
                </c:pt>
                <c:pt idx="10439">
                  <c:v>665.07672826277405</c:v>
                </c:pt>
                <c:pt idx="10440">
                  <c:v>665.14043903279605</c:v>
                </c:pt>
                <c:pt idx="10441">
                  <c:v>665.20414980281805</c:v>
                </c:pt>
                <c:pt idx="10442">
                  <c:v>665.26786057284096</c:v>
                </c:pt>
                <c:pt idx="10443">
                  <c:v>665.33157134286296</c:v>
                </c:pt>
                <c:pt idx="10444">
                  <c:v>665.39528211288496</c:v>
                </c:pt>
                <c:pt idx="10445">
                  <c:v>665.45899288290798</c:v>
                </c:pt>
                <c:pt idx="10446">
                  <c:v>665.52270365292998</c:v>
                </c:pt>
                <c:pt idx="10447">
                  <c:v>665.58641442295198</c:v>
                </c:pt>
                <c:pt idx="10448">
                  <c:v>665.650125192975</c:v>
                </c:pt>
                <c:pt idx="10449">
                  <c:v>665.713835962997</c:v>
                </c:pt>
                <c:pt idx="10450">
                  <c:v>665.77754673301899</c:v>
                </c:pt>
                <c:pt idx="10451">
                  <c:v>665.84125750304202</c:v>
                </c:pt>
                <c:pt idx="10452">
                  <c:v>665.90496827306401</c:v>
                </c:pt>
                <c:pt idx="10453">
                  <c:v>665.96867904308601</c:v>
                </c:pt>
                <c:pt idx="10454">
                  <c:v>666.03238981310903</c:v>
                </c:pt>
                <c:pt idx="10455">
                  <c:v>666.09610058313103</c:v>
                </c:pt>
                <c:pt idx="10456">
                  <c:v>666.15981135315303</c:v>
                </c:pt>
                <c:pt idx="10457">
                  <c:v>666.22352212317605</c:v>
                </c:pt>
                <c:pt idx="10458">
                  <c:v>666.28723289319805</c:v>
                </c:pt>
                <c:pt idx="10459">
                  <c:v>666.35094366322005</c:v>
                </c:pt>
                <c:pt idx="10460">
                  <c:v>666.41465443324296</c:v>
                </c:pt>
                <c:pt idx="10461">
                  <c:v>666.47836520326496</c:v>
                </c:pt>
                <c:pt idx="10462">
                  <c:v>666.54207597328696</c:v>
                </c:pt>
                <c:pt idx="10463">
                  <c:v>666.60578674330998</c:v>
                </c:pt>
                <c:pt idx="10464">
                  <c:v>666.66949751333198</c:v>
                </c:pt>
                <c:pt idx="10465">
                  <c:v>666.73320828335397</c:v>
                </c:pt>
                <c:pt idx="10466">
                  <c:v>666.796919053377</c:v>
                </c:pt>
                <c:pt idx="10467">
                  <c:v>666.86062982339899</c:v>
                </c:pt>
                <c:pt idx="10468">
                  <c:v>666.92434059342099</c:v>
                </c:pt>
                <c:pt idx="10469">
                  <c:v>666.98805136344401</c:v>
                </c:pt>
                <c:pt idx="10470">
                  <c:v>667.05176213346601</c:v>
                </c:pt>
                <c:pt idx="10471">
                  <c:v>667.11547290348801</c:v>
                </c:pt>
                <c:pt idx="10472">
                  <c:v>667.17918367351103</c:v>
                </c:pt>
                <c:pt idx="10473">
                  <c:v>667.24289444353303</c:v>
                </c:pt>
                <c:pt idx="10474">
                  <c:v>667.30660521355503</c:v>
                </c:pt>
                <c:pt idx="10475">
                  <c:v>667.37031598357805</c:v>
                </c:pt>
                <c:pt idx="10476">
                  <c:v>667.43402675360005</c:v>
                </c:pt>
                <c:pt idx="10477">
                  <c:v>667.49773752362205</c:v>
                </c:pt>
                <c:pt idx="10478">
                  <c:v>667.56144829364496</c:v>
                </c:pt>
                <c:pt idx="10479">
                  <c:v>667.62515906366696</c:v>
                </c:pt>
                <c:pt idx="10480">
                  <c:v>667.68886983368895</c:v>
                </c:pt>
                <c:pt idx="10481">
                  <c:v>667.75258060371198</c:v>
                </c:pt>
                <c:pt idx="10482">
                  <c:v>667.81629137373397</c:v>
                </c:pt>
                <c:pt idx="10483">
                  <c:v>667.88000214375597</c:v>
                </c:pt>
                <c:pt idx="10484">
                  <c:v>667.943712913779</c:v>
                </c:pt>
                <c:pt idx="10485">
                  <c:v>668.00742368380099</c:v>
                </c:pt>
                <c:pt idx="10486">
                  <c:v>668.07113445382299</c:v>
                </c:pt>
                <c:pt idx="10487">
                  <c:v>668.13484522384601</c:v>
                </c:pt>
                <c:pt idx="10488">
                  <c:v>668.19855599386801</c:v>
                </c:pt>
                <c:pt idx="10489">
                  <c:v>668.26226676389103</c:v>
                </c:pt>
                <c:pt idx="10490">
                  <c:v>668.32597753391303</c:v>
                </c:pt>
                <c:pt idx="10491">
                  <c:v>668.38968830393503</c:v>
                </c:pt>
                <c:pt idx="10492">
                  <c:v>668.45339907395805</c:v>
                </c:pt>
                <c:pt idx="10493">
                  <c:v>668.51710984398005</c:v>
                </c:pt>
                <c:pt idx="10494">
                  <c:v>668.58082061400205</c:v>
                </c:pt>
                <c:pt idx="10495">
                  <c:v>668.64453138402496</c:v>
                </c:pt>
                <c:pt idx="10496">
                  <c:v>668.70824215404696</c:v>
                </c:pt>
                <c:pt idx="10497">
                  <c:v>668.77195292406896</c:v>
                </c:pt>
                <c:pt idx="10498">
                  <c:v>668.83566369409198</c:v>
                </c:pt>
                <c:pt idx="10499">
                  <c:v>668.89937446411398</c:v>
                </c:pt>
                <c:pt idx="10500">
                  <c:v>668.96308523413597</c:v>
                </c:pt>
                <c:pt idx="10501">
                  <c:v>669.026796004159</c:v>
                </c:pt>
                <c:pt idx="10502">
                  <c:v>669.09050677418099</c:v>
                </c:pt>
                <c:pt idx="10503">
                  <c:v>669.15421754420299</c:v>
                </c:pt>
                <c:pt idx="10504">
                  <c:v>669.21792831422601</c:v>
                </c:pt>
                <c:pt idx="10505">
                  <c:v>669.28163908424801</c:v>
                </c:pt>
                <c:pt idx="10506">
                  <c:v>669.34534985427001</c:v>
                </c:pt>
                <c:pt idx="10507">
                  <c:v>669.40906062429303</c:v>
                </c:pt>
                <c:pt idx="10508">
                  <c:v>669.47277139431503</c:v>
                </c:pt>
                <c:pt idx="10509">
                  <c:v>669.53648216433703</c:v>
                </c:pt>
                <c:pt idx="10510">
                  <c:v>669.60019293436005</c:v>
                </c:pt>
                <c:pt idx="10511">
                  <c:v>669.66390370438205</c:v>
                </c:pt>
                <c:pt idx="10512">
                  <c:v>669.72761447440405</c:v>
                </c:pt>
                <c:pt idx="10513">
                  <c:v>669.79132524442696</c:v>
                </c:pt>
                <c:pt idx="10514">
                  <c:v>669.85503601444896</c:v>
                </c:pt>
                <c:pt idx="10515">
                  <c:v>669.91874678447095</c:v>
                </c:pt>
                <c:pt idx="10516">
                  <c:v>669.98245755449398</c:v>
                </c:pt>
                <c:pt idx="10517">
                  <c:v>670.04616832451597</c:v>
                </c:pt>
                <c:pt idx="10518">
                  <c:v>670.10987909453797</c:v>
                </c:pt>
                <c:pt idx="10519">
                  <c:v>670.173589864561</c:v>
                </c:pt>
                <c:pt idx="10520">
                  <c:v>670.23730063458299</c:v>
                </c:pt>
                <c:pt idx="10521">
                  <c:v>670.30101140460499</c:v>
                </c:pt>
                <c:pt idx="10522">
                  <c:v>670.36472217462801</c:v>
                </c:pt>
                <c:pt idx="10523">
                  <c:v>670.42843294465001</c:v>
                </c:pt>
                <c:pt idx="10524">
                  <c:v>670.49214371467201</c:v>
                </c:pt>
                <c:pt idx="10525">
                  <c:v>670.55585448469503</c:v>
                </c:pt>
                <c:pt idx="10526">
                  <c:v>670.61956525471703</c:v>
                </c:pt>
                <c:pt idx="10527">
                  <c:v>670.68327602473903</c:v>
                </c:pt>
                <c:pt idx="10528">
                  <c:v>670.74698679476205</c:v>
                </c:pt>
                <c:pt idx="10529">
                  <c:v>670.81069756478405</c:v>
                </c:pt>
                <c:pt idx="10530">
                  <c:v>670.87440833480605</c:v>
                </c:pt>
                <c:pt idx="10531">
                  <c:v>670.93811910482896</c:v>
                </c:pt>
                <c:pt idx="10532">
                  <c:v>671.00182987485096</c:v>
                </c:pt>
                <c:pt idx="10533">
                  <c:v>671.06554064487295</c:v>
                </c:pt>
                <c:pt idx="10534">
                  <c:v>671.12925141489598</c:v>
                </c:pt>
                <c:pt idx="10535">
                  <c:v>671.19296218491797</c:v>
                </c:pt>
                <c:pt idx="10536">
                  <c:v>671.25667295493997</c:v>
                </c:pt>
                <c:pt idx="10537">
                  <c:v>671.32038372496299</c:v>
                </c:pt>
                <c:pt idx="10538">
                  <c:v>671.38409449498499</c:v>
                </c:pt>
                <c:pt idx="10539">
                  <c:v>671.44780526500699</c:v>
                </c:pt>
                <c:pt idx="10540">
                  <c:v>671.51151603503001</c:v>
                </c:pt>
                <c:pt idx="10541">
                  <c:v>671.57522680505201</c:v>
                </c:pt>
                <c:pt idx="10542">
                  <c:v>671.63893757507503</c:v>
                </c:pt>
                <c:pt idx="10543">
                  <c:v>671.70264834509703</c:v>
                </c:pt>
                <c:pt idx="10544">
                  <c:v>671.76635911511903</c:v>
                </c:pt>
                <c:pt idx="10545">
                  <c:v>671.83006988514205</c:v>
                </c:pt>
                <c:pt idx="10546">
                  <c:v>671.89378065516405</c:v>
                </c:pt>
                <c:pt idx="10547">
                  <c:v>671.95749142518605</c:v>
                </c:pt>
                <c:pt idx="10548">
                  <c:v>672.02120219520896</c:v>
                </c:pt>
                <c:pt idx="10549">
                  <c:v>672.08491296523096</c:v>
                </c:pt>
                <c:pt idx="10550">
                  <c:v>672.14862373525295</c:v>
                </c:pt>
                <c:pt idx="10551">
                  <c:v>672.21233450527598</c:v>
                </c:pt>
                <c:pt idx="10552">
                  <c:v>672.27604527529797</c:v>
                </c:pt>
                <c:pt idx="10553">
                  <c:v>672.33975604531997</c:v>
                </c:pt>
                <c:pt idx="10554">
                  <c:v>672.40346681534299</c:v>
                </c:pt>
                <c:pt idx="10555">
                  <c:v>672.46717758536499</c:v>
                </c:pt>
                <c:pt idx="10556">
                  <c:v>672.53088835538699</c:v>
                </c:pt>
                <c:pt idx="10557">
                  <c:v>672.59459912541001</c:v>
                </c:pt>
                <c:pt idx="10558">
                  <c:v>672.65830989543201</c:v>
                </c:pt>
                <c:pt idx="10559">
                  <c:v>672.72202066545401</c:v>
                </c:pt>
                <c:pt idx="10560">
                  <c:v>672.78573143547703</c:v>
                </c:pt>
                <c:pt idx="10561">
                  <c:v>672.84944220549903</c:v>
                </c:pt>
                <c:pt idx="10562">
                  <c:v>672.91315297552103</c:v>
                </c:pt>
                <c:pt idx="10563">
                  <c:v>672.97686374554405</c:v>
                </c:pt>
                <c:pt idx="10564">
                  <c:v>673.04057451556605</c:v>
                </c:pt>
                <c:pt idx="10565">
                  <c:v>673.10428528558805</c:v>
                </c:pt>
                <c:pt idx="10566">
                  <c:v>673.16799605561096</c:v>
                </c:pt>
                <c:pt idx="10567">
                  <c:v>673.23170682563295</c:v>
                </c:pt>
                <c:pt idx="10568">
                  <c:v>673.29541759565495</c:v>
                </c:pt>
                <c:pt idx="10569">
                  <c:v>673.35912836567798</c:v>
                </c:pt>
                <c:pt idx="10570">
                  <c:v>673.42283913569997</c:v>
                </c:pt>
                <c:pt idx="10571">
                  <c:v>673.48654990572197</c:v>
                </c:pt>
                <c:pt idx="10572">
                  <c:v>673.55026067574499</c:v>
                </c:pt>
                <c:pt idx="10573">
                  <c:v>673.61397144576699</c:v>
                </c:pt>
                <c:pt idx="10574">
                  <c:v>673.67768221578899</c:v>
                </c:pt>
                <c:pt idx="10575">
                  <c:v>673.74139298581201</c:v>
                </c:pt>
                <c:pt idx="10576">
                  <c:v>673.80510375583401</c:v>
                </c:pt>
                <c:pt idx="10577">
                  <c:v>673.86881452585601</c:v>
                </c:pt>
                <c:pt idx="10578">
                  <c:v>673.93252529587903</c:v>
                </c:pt>
                <c:pt idx="10579">
                  <c:v>673.99623606590103</c:v>
                </c:pt>
                <c:pt idx="10580">
                  <c:v>674.05994683592303</c:v>
                </c:pt>
                <c:pt idx="10581">
                  <c:v>674.12365760594605</c:v>
                </c:pt>
                <c:pt idx="10582">
                  <c:v>674.18736837596805</c:v>
                </c:pt>
                <c:pt idx="10583">
                  <c:v>674.25107914599005</c:v>
                </c:pt>
                <c:pt idx="10584">
                  <c:v>674.31478991601296</c:v>
                </c:pt>
                <c:pt idx="10585">
                  <c:v>674.37850068603495</c:v>
                </c:pt>
                <c:pt idx="10586">
                  <c:v>674.44221145605695</c:v>
                </c:pt>
                <c:pt idx="10587">
                  <c:v>674.50592222607997</c:v>
                </c:pt>
                <c:pt idx="10588">
                  <c:v>674.56963299610197</c:v>
                </c:pt>
                <c:pt idx="10589">
                  <c:v>674.63334376612397</c:v>
                </c:pt>
                <c:pt idx="10590">
                  <c:v>674.69705453614699</c:v>
                </c:pt>
                <c:pt idx="10591">
                  <c:v>674.76076530616899</c:v>
                </c:pt>
                <c:pt idx="10592">
                  <c:v>674.82447607619099</c:v>
                </c:pt>
                <c:pt idx="10593">
                  <c:v>674.88818684621401</c:v>
                </c:pt>
                <c:pt idx="10594">
                  <c:v>674.95189761623601</c:v>
                </c:pt>
                <c:pt idx="10595">
                  <c:v>675.01560838625903</c:v>
                </c:pt>
                <c:pt idx="10596">
                  <c:v>675.07931915628103</c:v>
                </c:pt>
                <c:pt idx="10597">
                  <c:v>675.14302992630303</c:v>
                </c:pt>
                <c:pt idx="10598">
                  <c:v>675.20674069632605</c:v>
                </c:pt>
                <c:pt idx="10599">
                  <c:v>675.27045146634805</c:v>
                </c:pt>
                <c:pt idx="10600">
                  <c:v>675.33416223637005</c:v>
                </c:pt>
                <c:pt idx="10601">
                  <c:v>675.39787300639296</c:v>
                </c:pt>
                <c:pt idx="10602">
                  <c:v>675.46158377641495</c:v>
                </c:pt>
                <c:pt idx="10603">
                  <c:v>675.52529454643695</c:v>
                </c:pt>
                <c:pt idx="10604">
                  <c:v>675.58900531645997</c:v>
                </c:pt>
                <c:pt idx="10605">
                  <c:v>675.65271608648197</c:v>
                </c:pt>
                <c:pt idx="10606">
                  <c:v>675.71642685650397</c:v>
                </c:pt>
                <c:pt idx="10607">
                  <c:v>675.78013762652699</c:v>
                </c:pt>
                <c:pt idx="10608">
                  <c:v>675.84384839654899</c:v>
                </c:pt>
                <c:pt idx="10609">
                  <c:v>675.90755916657099</c:v>
                </c:pt>
                <c:pt idx="10610">
                  <c:v>675.97126993659401</c:v>
                </c:pt>
                <c:pt idx="10611">
                  <c:v>676.03498070661601</c:v>
                </c:pt>
                <c:pt idx="10612">
                  <c:v>676.09869147663801</c:v>
                </c:pt>
                <c:pt idx="10613">
                  <c:v>676.16240224666103</c:v>
                </c:pt>
                <c:pt idx="10614">
                  <c:v>676.22611301668303</c:v>
                </c:pt>
                <c:pt idx="10615">
                  <c:v>676.28982378670503</c:v>
                </c:pt>
                <c:pt idx="10616">
                  <c:v>676.35353455672805</c:v>
                </c:pt>
                <c:pt idx="10617">
                  <c:v>676.41724532675005</c:v>
                </c:pt>
                <c:pt idx="10618">
                  <c:v>676.48095609677205</c:v>
                </c:pt>
                <c:pt idx="10619">
                  <c:v>676.54466686679496</c:v>
                </c:pt>
                <c:pt idx="10620">
                  <c:v>676.60837763681695</c:v>
                </c:pt>
                <c:pt idx="10621">
                  <c:v>676.67208840683895</c:v>
                </c:pt>
                <c:pt idx="10622">
                  <c:v>676.73579917686197</c:v>
                </c:pt>
                <c:pt idx="10623">
                  <c:v>676.79950994688397</c:v>
                </c:pt>
                <c:pt idx="10624">
                  <c:v>676.86322071690597</c:v>
                </c:pt>
                <c:pt idx="10625">
                  <c:v>676.92693148692899</c:v>
                </c:pt>
                <c:pt idx="10626">
                  <c:v>676.99064225695099</c:v>
                </c:pt>
                <c:pt idx="10627">
                  <c:v>677.05435302697299</c:v>
                </c:pt>
                <c:pt idx="10628">
                  <c:v>677.11806379699601</c:v>
                </c:pt>
                <c:pt idx="10629">
                  <c:v>677.18177456701801</c:v>
                </c:pt>
                <c:pt idx="10630">
                  <c:v>677.24548533704001</c:v>
                </c:pt>
                <c:pt idx="10631">
                  <c:v>677.30919610706303</c:v>
                </c:pt>
                <c:pt idx="10632">
                  <c:v>677.37290687708503</c:v>
                </c:pt>
                <c:pt idx="10633">
                  <c:v>677.43661764710703</c:v>
                </c:pt>
                <c:pt idx="10634">
                  <c:v>677.50032841713005</c:v>
                </c:pt>
                <c:pt idx="10635">
                  <c:v>677.56403918715205</c:v>
                </c:pt>
                <c:pt idx="10636">
                  <c:v>677.62774995717405</c:v>
                </c:pt>
                <c:pt idx="10637">
                  <c:v>677.69146072719695</c:v>
                </c:pt>
                <c:pt idx="10638">
                  <c:v>677.75517149721895</c:v>
                </c:pt>
                <c:pt idx="10639">
                  <c:v>677.81888226724095</c:v>
                </c:pt>
                <c:pt idx="10640">
                  <c:v>677.88259303726397</c:v>
                </c:pt>
                <c:pt idx="10641">
                  <c:v>677.94630380728597</c:v>
                </c:pt>
                <c:pt idx="10642">
                  <c:v>678.01001457730797</c:v>
                </c:pt>
                <c:pt idx="10643">
                  <c:v>678.07372534733099</c:v>
                </c:pt>
                <c:pt idx="10644">
                  <c:v>678.13743611735299</c:v>
                </c:pt>
                <c:pt idx="10645">
                  <c:v>678.20114688737499</c:v>
                </c:pt>
                <c:pt idx="10646">
                  <c:v>678.26485765739801</c:v>
                </c:pt>
                <c:pt idx="10647">
                  <c:v>678.32856842742001</c:v>
                </c:pt>
                <c:pt idx="10648">
                  <c:v>678.39227919744303</c:v>
                </c:pt>
                <c:pt idx="10649">
                  <c:v>678.45598996746503</c:v>
                </c:pt>
                <c:pt idx="10650">
                  <c:v>678.51970073748703</c:v>
                </c:pt>
                <c:pt idx="10651">
                  <c:v>678.58341150751005</c:v>
                </c:pt>
                <c:pt idx="10652">
                  <c:v>678.64712227753205</c:v>
                </c:pt>
                <c:pt idx="10653">
                  <c:v>678.71083304755405</c:v>
                </c:pt>
                <c:pt idx="10654">
                  <c:v>678.77454381757696</c:v>
                </c:pt>
                <c:pt idx="10655">
                  <c:v>678.83825458759895</c:v>
                </c:pt>
                <c:pt idx="10656">
                  <c:v>678.90196535762095</c:v>
                </c:pt>
                <c:pt idx="10657">
                  <c:v>678.96567612764397</c:v>
                </c:pt>
                <c:pt idx="10658">
                  <c:v>679.02938689766597</c:v>
                </c:pt>
                <c:pt idx="10659">
                  <c:v>679.09309766768797</c:v>
                </c:pt>
                <c:pt idx="10660">
                  <c:v>679.15680843771099</c:v>
                </c:pt>
                <c:pt idx="10661">
                  <c:v>679.22051920773299</c:v>
                </c:pt>
                <c:pt idx="10662">
                  <c:v>679.28422997775499</c:v>
                </c:pt>
                <c:pt idx="10663">
                  <c:v>679.34794074777801</c:v>
                </c:pt>
                <c:pt idx="10664">
                  <c:v>679.41165151780001</c:v>
                </c:pt>
                <c:pt idx="10665">
                  <c:v>679.47536228782201</c:v>
                </c:pt>
                <c:pt idx="10666">
                  <c:v>679.53907305784503</c:v>
                </c:pt>
                <c:pt idx="10667">
                  <c:v>679.60278382786703</c:v>
                </c:pt>
                <c:pt idx="10668">
                  <c:v>679.66649459788903</c:v>
                </c:pt>
                <c:pt idx="10669">
                  <c:v>679.73020536791205</c:v>
                </c:pt>
                <c:pt idx="10670">
                  <c:v>679.79391613793405</c:v>
                </c:pt>
                <c:pt idx="10671">
                  <c:v>679.85762690795605</c:v>
                </c:pt>
                <c:pt idx="10672">
                  <c:v>679.92133767797895</c:v>
                </c:pt>
                <c:pt idx="10673">
                  <c:v>679.98504844800095</c:v>
                </c:pt>
                <c:pt idx="10674">
                  <c:v>680.04875921802295</c:v>
                </c:pt>
              </c:numCache>
            </c:numRef>
          </c:xVal>
          <c:yVal>
            <c:numRef>
              <c:f>'T evolution k15'!$B$1:$B$10675</c:f>
              <c:numCache>
                <c:formatCode>General</c:formatCode>
                <c:ptCount val="10675"/>
                <c:pt idx="0">
                  <c:v>25</c:v>
                </c:pt>
                <c:pt idx="1">
                  <c:v>25.004818160553</c:v>
                </c:pt>
                <c:pt idx="2">
                  <c:v>25.009636321106001</c:v>
                </c:pt>
                <c:pt idx="3">
                  <c:v>25.014454481659001</c:v>
                </c:pt>
                <c:pt idx="4">
                  <c:v>25.019272642212002</c:v>
                </c:pt>
                <c:pt idx="5">
                  <c:v>25.024090802764999</c:v>
                </c:pt>
                <c:pt idx="6">
                  <c:v>25.0289089633179</c:v>
                </c:pt>
                <c:pt idx="7">
                  <c:v>25.0337271238709</c:v>
                </c:pt>
                <c:pt idx="8">
                  <c:v>25.0385452844239</c:v>
                </c:pt>
                <c:pt idx="9">
                  <c:v>25.043363444976901</c:v>
                </c:pt>
                <c:pt idx="10">
                  <c:v>25.048181605529901</c:v>
                </c:pt>
                <c:pt idx="11">
                  <c:v>25.052999766082898</c:v>
                </c:pt>
                <c:pt idx="12">
                  <c:v>25.057817926635899</c:v>
                </c:pt>
                <c:pt idx="13">
                  <c:v>25.062636087188899</c:v>
                </c:pt>
                <c:pt idx="14">
                  <c:v>25.0674542477419</c:v>
                </c:pt>
                <c:pt idx="15">
                  <c:v>25.072272408294801</c:v>
                </c:pt>
                <c:pt idx="16">
                  <c:v>25.077090568847801</c:v>
                </c:pt>
                <c:pt idx="17">
                  <c:v>25.081908729400801</c:v>
                </c:pt>
                <c:pt idx="18">
                  <c:v>25.086726889953798</c:v>
                </c:pt>
                <c:pt idx="19">
                  <c:v>25.091545050506799</c:v>
                </c:pt>
                <c:pt idx="20">
                  <c:v>25.096363211059799</c:v>
                </c:pt>
                <c:pt idx="21">
                  <c:v>25.1011813716128</c:v>
                </c:pt>
                <c:pt idx="22">
                  <c:v>25.1059995321658</c:v>
                </c:pt>
                <c:pt idx="23">
                  <c:v>25.1108176927188</c:v>
                </c:pt>
                <c:pt idx="24">
                  <c:v>25.115635853271801</c:v>
                </c:pt>
                <c:pt idx="25">
                  <c:v>25.120454013824698</c:v>
                </c:pt>
                <c:pt idx="26">
                  <c:v>25.125272174377699</c:v>
                </c:pt>
                <c:pt idx="27">
                  <c:v>25.130090334930699</c:v>
                </c:pt>
                <c:pt idx="28">
                  <c:v>25.1349084954837</c:v>
                </c:pt>
                <c:pt idx="29">
                  <c:v>25.1397266560367</c:v>
                </c:pt>
                <c:pt idx="30">
                  <c:v>25.144544816589701</c:v>
                </c:pt>
                <c:pt idx="31">
                  <c:v>25.149362977142701</c:v>
                </c:pt>
                <c:pt idx="32">
                  <c:v>25.154181137695701</c:v>
                </c:pt>
                <c:pt idx="33">
                  <c:v>25.158999298248698</c:v>
                </c:pt>
                <c:pt idx="34">
                  <c:v>25.163817458801699</c:v>
                </c:pt>
                <c:pt idx="35">
                  <c:v>25.1686356193546</c:v>
                </c:pt>
                <c:pt idx="36">
                  <c:v>25.1734537799076</c:v>
                </c:pt>
                <c:pt idx="37">
                  <c:v>25.178271940460601</c:v>
                </c:pt>
                <c:pt idx="38">
                  <c:v>25.183090101013601</c:v>
                </c:pt>
                <c:pt idx="39">
                  <c:v>25.187908261566601</c:v>
                </c:pt>
                <c:pt idx="40">
                  <c:v>25.192726422119598</c:v>
                </c:pt>
                <c:pt idx="41">
                  <c:v>25.197544582672599</c:v>
                </c:pt>
                <c:pt idx="42">
                  <c:v>25.202362743225599</c:v>
                </c:pt>
                <c:pt idx="43">
                  <c:v>25.2071809037786</c:v>
                </c:pt>
                <c:pt idx="44">
                  <c:v>25.2119990643316</c:v>
                </c:pt>
                <c:pt idx="45">
                  <c:v>25.216817224884501</c:v>
                </c:pt>
                <c:pt idx="46">
                  <c:v>25.221635385437501</c:v>
                </c:pt>
                <c:pt idx="47">
                  <c:v>25.226453545990498</c:v>
                </c:pt>
                <c:pt idx="48">
                  <c:v>25.231271706543499</c:v>
                </c:pt>
                <c:pt idx="49">
                  <c:v>25.236089867096499</c:v>
                </c:pt>
                <c:pt idx="50">
                  <c:v>25.2409080276495</c:v>
                </c:pt>
                <c:pt idx="51">
                  <c:v>25.2457261882025</c:v>
                </c:pt>
                <c:pt idx="52">
                  <c:v>25.250544348755501</c:v>
                </c:pt>
                <c:pt idx="53">
                  <c:v>25.255362509308501</c:v>
                </c:pt>
                <c:pt idx="54">
                  <c:v>25.260180669861398</c:v>
                </c:pt>
                <c:pt idx="55">
                  <c:v>25.264998830414399</c:v>
                </c:pt>
                <c:pt idx="56">
                  <c:v>25.269816990967399</c:v>
                </c:pt>
                <c:pt idx="57">
                  <c:v>25.2746351515204</c:v>
                </c:pt>
                <c:pt idx="58">
                  <c:v>25.2794533120734</c:v>
                </c:pt>
                <c:pt idx="59">
                  <c:v>25.284271472626401</c:v>
                </c:pt>
                <c:pt idx="60">
                  <c:v>25.289089633179401</c:v>
                </c:pt>
                <c:pt idx="61">
                  <c:v>25.293907793732402</c:v>
                </c:pt>
                <c:pt idx="62">
                  <c:v>25.298725954285398</c:v>
                </c:pt>
                <c:pt idx="63">
                  <c:v>25.303544114838399</c:v>
                </c:pt>
                <c:pt idx="64">
                  <c:v>25.3083622753913</c:v>
                </c:pt>
                <c:pt idx="65">
                  <c:v>25.3131804359443</c:v>
                </c:pt>
                <c:pt idx="66">
                  <c:v>25.317998596497301</c:v>
                </c:pt>
                <c:pt idx="67">
                  <c:v>25.322816757050301</c:v>
                </c:pt>
                <c:pt idx="68">
                  <c:v>25.327634917603302</c:v>
                </c:pt>
                <c:pt idx="69">
                  <c:v>25.332453078156298</c:v>
                </c:pt>
                <c:pt idx="70">
                  <c:v>25.337271238709299</c:v>
                </c:pt>
                <c:pt idx="71">
                  <c:v>25.342089399262299</c:v>
                </c:pt>
                <c:pt idx="72">
                  <c:v>25.3469075598153</c:v>
                </c:pt>
                <c:pt idx="73">
                  <c:v>25.3517257203683</c:v>
                </c:pt>
                <c:pt idx="74">
                  <c:v>25.356543880921201</c:v>
                </c:pt>
                <c:pt idx="75">
                  <c:v>25.361362041474202</c:v>
                </c:pt>
                <c:pt idx="76">
                  <c:v>25.366180202027198</c:v>
                </c:pt>
                <c:pt idx="77">
                  <c:v>25.370998362580199</c:v>
                </c:pt>
                <c:pt idx="78">
                  <c:v>25.375816523133199</c:v>
                </c:pt>
                <c:pt idx="79">
                  <c:v>25.3806346836862</c:v>
                </c:pt>
                <c:pt idx="80">
                  <c:v>25.3854528442392</c:v>
                </c:pt>
                <c:pt idx="81">
                  <c:v>25.390271004792201</c:v>
                </c:pt>
                <c:pt idx="82">
                  <c:v>25.395089165345201</c:v>
                </c:pt>
                <c:pt idx="83">
                  <c:v>25.399907325898202</c:v>
                </c:pt>
                <c:pt idx="84">
                  <c:v>25.404725486451099</c:v>
                </c:pt>
                <c:pt idx="85">
                  <c:v>25.409543647004099</c:v>
                </c:pt>
                <c:pt idx="86">
                  <c:v>25.4143618075571</c:v>
                </c:pt>
                <c:pt idx="87">
                  <c:v>25.4191799681101</c:v>
                </c:pt>
                <c:pt idx="88">
                  <c:v>25.423998128663101</c:v>
                </c:pt>
                <c:pt idx="89">
                  <c:v>25.428816289216101</c:v>
                </c:pt>
                <c:pt idx="90">
                  <c:v>25.433634449769102</c:v>
                </c:pt>
                <c:pt idx="91">
                  <c:v>25.438452610322098</c:v>
                </c:pt>
                <c:pt idx="92">
                  <c:v>25.443270770875099</c:v>
                </c:pt>
                <c:pt idx="93">
                  <c:v>25.448088931428099</c:v>
                </c:pt>
                <c:pt idx="94">
                  <c:v>25.452907091981</c:v>
                </c:pt>
                <c:pt idx="95">
                  <c:v>25.457725252534001</c:v>
                </c:pt>
                <c:pt idx="96">
                  <c:v>25.462543413087001</c:v>
                </c:pt>
                <c:pt idx="97">
                  <c:v>25.467361573640002</c:v>
                </c:pt>
                <c:pt idx="98">
                  <c:v>25.472179734192999</c:v>
                </c:pt>
                <c:pt idx="99">
                  <c:v>25.476997894745999</c:v>
                </c:pt>
                <c:pt idx="100">
                  <c:v>25.481816055298999</c:v>
                </c:pt>
                <c:pt idx="101">
                  <c:v>25.486634215852</c:v>
                </c:pt>
                <c:pt idx="102">
                  <c:v>25.491452376405</c:v>
                </c:pt>
                <c:pt idx="103">
                  <c:v>25.496270536957901</c:v>
                </c:pt>
                <c:pt idx="104">
                  <c:v>25.501088697510902</c:v>
                </c:pt>
                <c:pt idx="105">
                  <c:v>25.505906858063899</c:v>
                </c:pt>
                <c:pt idx="106">
                  <c:v>25.510725018616899</c:v>
                </c:pt>
                <c:pt idx="107">
                  <c:v>25.515543179169899</c:v>
                </c:pt>
                <c:pt idx="108">
                  <c:v>25.5203613397229</c:v>
                </c:pt>
                <c:pt idx="109">
                  <c:v>25.5251795002759</c:v>
                </c:pt>
                <c:pt idx="110">
                  <c:v>25.529997660828901</c:v>
                </c:pt>
                <c:pt idx="111">
                  <c:v>25.534815821381901</c:v>
                </c:pt>
                <c:pt idx="112">
                  <c:v>25.539633981934902</c:v>
                </c:pt>
                <c:pt idx="113">
                  <c:v>25.544452142487799</c:v>
                </c:pt>
                <c:pt idx="114">
                  <c:v>25.549270303040799</c:v>
                </c:pt>
                <c:pt idx="115">
                  <c:v>25.5540884635938</c:v>
                </c:pt>
                <c:pt idx="116">
                  <c:v>25.5589066241468</c:v>
                </c:pt>
                <c:pt idx="117">
                  <c:v>25.563724784699801</c:v>
                </c:pt>
                <c:pt idx="118">
                  <c:v>25.568542945252801</c:v>
                </c:pt>
                <c:pt idx="119">
                  <c:v>25.573361105805802</c:v>
                </c:pt>
                <c:pt idx="120">
                  <c:v>25.578179266358799</c:v>
                </c:pt>
                <c:pt idx="121">
                  <c:v>25.582997426911799</c:v>
                </c:pt>
                <c:pt idx="122">
                  <c:v>25.587815587464799</c:v>
                </c:pt>
                <c:pt idx="123">
                  <c:v>25.5926337480177</c:v>
                </c:pt>
                <c:pt idx="124">
                  <c:v>25.597451908570701</c:v>
                </c:pt>
                <c:pt idx="125">
                  <c:v>25.602270069123701</c:v>
                </c:pt>
                <c:pt idx="126">
                  <c:v>25.607088229676702</c:v>
                </c:pt>
                <c:pt idx="127">
                  <c:v>25.611906390229699</c:v>
                </c:pt>
                <c:pt idx="128">
                  <c:v>25.616724550782699</c:v>
                </c:pt>
                <c:pt idx="129">
                  <c:v>25.621542711335699</c:v>
                </c:pt>
                <c:pt idx="130">
                  <c:v>25.6263608718887</c:v>
                </c:pt>
                <c:pt idx="131">
                  <c:v>25.631179032441601</c:v>
                </c:pt>
                <c:pt idx="132">
                  <c:v>25.635997192994601</c:v>
                </c:pt>
                <c:pt idx="133">
                  <c:v>25.640815353547602</c:v>
                </c:pt>
                <c:pt idx="134">
                  <c:v>25.645633514100599</c:v>
                </c:pt>
                <c:pt idx="135">
                  <c:v>25.650451674653599</c:v>
                </c:pt>
                <c:pt idx="136">
                  <c:v>25.6552698352066</c:v>
                </c:pt>
                <c:pt idx="137">
                  <c:v>25.6600879957596</c:v>
                </c:pt>
                <c:pt idx="138">
                  <c:v>25.6649061563126</c:v>
                </c:pt>
                <c:pt idx="139">
                  <c:v>25.669724316865601</c:v>
                </c:pt>
                <c:pt idx="140">
                  <c:v>25.674542477418498</c:v>
                </c:pt>
                <c:pt idx="141">
                  <c:v>25.679360637971499</c:v>
                </c:pt>
                <c:pt idx="142">
                  <c:v>25.684178798524499</c:v>
                </c:pt>
                <c:pt idx="143">
                  <c:v>25.6889969590775</c:v>
                </c:pt>
                <c:pt idx="144">
                  <c:v>25.6938151196305</c:v>
                </c:pt>
                <c:pt idx="145">
                  <c:v>25.6986332801835</c:v>
                </c:pt>
                <c:pt idx="146">
                  <c:v>25.703451440736501</c:v>
                </c:pt>
                <c:pt idx="147">
                  <c:v>25.708269601289501</c:v>
                </c:pt>
                <c:pt idx="148">
                  <c:v>25.713087761842498</c:v>
                </c:pt>
                <c:pt idx="149">
                  <c:v>25.717905922395399</c:v>
                </c:pt>
                <c:pt idx="150">
                  <c:v>25.7227240829484</c:v>
                </c:pt>
                <c:pt idx="151">
                  <c:v>25.7275422435014</c:v>
                </c:pt>
                <c:pt idx="152">
                  <c:v>25.732360404054401</c:v>
                </c:pt>
                <c:pt idx="153">
                  <c:v>25.737178564607401</c:v>
                </c:pt>
                <c:pt idx="154">
                  <c:v>25.741996725160401</c:v>
                </c:pt>
                <c:pt idx="155">
                  <c:v>25.746814885713398</c:v>
                </c:pt>
                <c:pt idx="156">
                  <c:v>25.751633046266299</c:v>
                </c:pt>
                <c:pt idx="157">
                  <c:v>25.7564512068193</c:v>
                </c:pt>
                <c:pt idx="158">
                  <c:v>25.7612693673723</c:v>
                </c:pt>
                <c:pt idx="159">
                  <c:v>25.766087527925301</c:v>
                </c:pt>
                <c:pt idx="160">
                  <c:v>25.770905688478202</c:v>
                </c:pt>
                <c:pt idx="161">
                  <c:v>25.775723849031198</c:v>
                </c:pt>
                <c:pt idx="162">
                  <c:v>25.780542009584199</c:v>
                </c:pt>
                <c:pt idx="163">
                  <c:v>25.7853601701371</c:v>
                </c:pt>
                <c:pt idx="164">
                  <c:v>25.7901783306901</c:v>
                </c:pt>
                <c:pt idx="165">
                  <c:v>25.794996491243101</c:v>
                </c:pt>
                <c:pt idx="166">
                  <c:v>25.799814651796002</c:v>
                </c:pt>
                <c:pt idx="167">
                  <c:v>25.804632812348999</c:v>
                </c:pt>
                <c:pt idx="168">
                  <c:v>25.809450972901899</c:v>
                </c:pt>
                <c:pt idx="169">
                  <c:v>25.8142691334548</c:v>
                </c:pt>
                <c:pt idx="170">
                  <c:v>25.819087294007701</c:v>
                </c:pt>
                <c:pt idx="171">
                  <c:v>25.823905454560599</c:v>
                </c:pt>
                <c:pt idx="172">
                  <c:v>25.8287236151135</c:v>
                </c:pt>
                <c:pt idx="173">
                  <c:v>25.833541775666401</c:v>
                </c:pt>
                <c:pt idx="174">
                  <c:v>25.838359936219302</c:v>
                </c:pt>
                <c:pt idx="175">
                  <c:v>25.8431780967721</c:v>
                </c:pt>
                <c:pt idx="176">
                  <c:v>25.847996257324901</c:v>
                </c:pt>
                <c:pt idx="177">
                  <c:v>25.852814417877699</c:v>
                </c:pt>
                <c:pt idx="178">
                  <c:v>25.857632578430401</c:v>
                </c:pt>
                <c:pt idx="179">
                  <c:v>25.862450738983199</c:v>
                </c:pt>
                <c:pt idx="180">
                  <c:v>25.867268899535901</c:v>
                </c:pt>
                <c:pt idx="181">
                  <c:v>25.8720870600885</c:v>
                </c:pt>
                <c:pt idx="182">
                  <c:v>25.876905220641099</c:v>
                </c:pt>
                <c:pt idx="183">
                  <c:v>25.881723381193702</c:v>
                </c:pt>
                <c:pt idx="184">
                  <c:v>25.886541541746201</c:v>
                </c:pt>
                <c:pt idx="185">
                  <c:v>25.891359702298601</c:v>
                </c:pt>
                <c:pt idx="186">
                  <c:v>25.896177862851001</c:v>
                </c:pt>
                <c:pt idx="187">
                  <c:v>25.900996023403199</c:v>
                </c:pt>
                <c:pt idx="188">
                  <c:v>25.9058141839554</c:v>
                </c:pt>
                <c:pt idx="189">
                  <c:v>25.910632344507501</c:v>
                </c:pt>
                <c:pt idx="190">
                  <c:v>25.9154505050595</c:v>
                </c:pt>
                <c:pt idx="191">
                  <c:v>25.920268665611299</c:v>
                </c:pt>
                <c:pt idx="192">
                  <c:v>25.925086826163</c:v>
                </c:pt>
                <c:pt idx="193">
                  <c:v>25.9299049867146</c:v>
                </c:pt>
                <c:pt idx="194">
                  <c:v>25.934723147265998</c:v>
                </c:pt>
                <c:pt idx="195">
                  <c:v>25.939541307817201</c:v>
                </c:pt>
                <c:pt idx="196">
                  <c:v>25.944359468368202</c:v>
                </c:pt>
                <c:pt idx="197">
                  <c:v>25.949177628918999</c:v>
                </c:pt>
                <c:pt idx="198">
                  <c:v>25.953995789469499</c:v>
                </c:pt>
                <c:pt idx="199">
                  <c:v>25.958813950019699</c:v>
                </c:pt>
                <c:pt idx="200">
                  <c:v>25.963632110569701</c:v>
                </c:pt>
                <c:pt idx="201">
                  <c:v>25.968450271119298</c:v>
                </c:pt>
                <c:pt idx="202">
                  <c:v>25.973268431668501</c:v>
                </c:pt>
                <c:pt idx="203">
                  <c:v>25.978086592217402</c:v>
                </c:pt>
                <c:pt idx="204">
                  <c:v>25.982904752765801</c:v>
                </c:pt>
                <c:pt idx="205">
                  <c:v>25.9877229133137</c:v>
                </c:pt>
                <c:pt idx="206">
                  <c:v>25.992541073861101</c:v>
                </c:pt>
                <c:pt idx="207">
                  <c:v>25.997359234407899</c:v>
                </c:pt>
                <c:pt idx="208">
                  <c:v>26.002177394954099</c:v>
                </c:pt>
                <c:pt idx="209">
                  <c:v>26.006995555499699</c:v>
                </c:pt>
                <c:pt idx="210">
                  <c:v>26.011813716044401</c:v>
                </c:pt>
                <c:pt idx="211">
                  <c:v>26.016631876588399</c:v>
                </c:pt>
                <c:pt idx="212">
                  <c:v>26.021450037131501</c:v>
                </c:pt>
                <c:pt idx="213">
                  <c:v>26.026268197673598</c:v>
                </c:pt>
                <c:pt idx="214">
                  <c:v>26.031086358214701</c:v>
                </c:pt>
                <c:pt idx="215">
                  <c:v>26.035904518754698</c:v>
                </c:pt>
                <c:pt idx="216">
                  <c:v>26.040722679293399</c:v>
                </c:pt>
                <c:pt idx="217">
                  <c:v>26.045540839830899</c:v>
                </c:pt>
                <c:pt idx="218">
                  <c:v>26.0503590003669</c:v>
                </c:pt>
                <c:pt idx="219">
                  <c:v>26.055177160901302</c:v>
                </c:pt>
                <c:pt idx="220">
                  <c:v>26.059995321434101</c:v>
                </c:pt>
                <c:pt idx="221">
                  <c:v>26.0648134819651</c:v>
                </c:pt>
                <c:pt idx="222">
                  <c:v>26.069631642494102</c:v>
                </c:pt>
                <c:pt idx="223">
                  <c:v>26.0744498030211</c:v>
                </c:pt>
                <c:pt idx="224">
                  <c:v>26.0792679635457</c:v>
                </c:pt>
                <c:pt idx="225">
                  <c:v>26.084086124068001</c:v>
                </c:pt>
                <c:pt idx="226">
                  <c:v>26.088904284587599</c:v>
                </c:pt>
                <c:pt idx="227">
                  <c:v>26.093722445104401</c:v>
                </c:pt>
                <c:pt idx="228">
                  <c:v>26.098540605618201</c:v>
                </c:pt>
                <c:pt idx="229">
                  <c:v>26.1033587661287</c:v>
                </c:pt>
                <c:pt idx="230">
                  <c:v>26.108176926635799</c:v>
                </c:pt>
                <c:pt idx="231">
                  <c:v>26.112995087139101</c:v>
                </c:pt>
                <c:pt idx="232">
                  <c:v>26.117813247638399</c:v>
                </c:pt>
                <c:pt idx="233">
                  <c:v>26.1226314081335</c:v>
                </c:pt>
                <c:pt idx="234">
                  <c:v>26.127449568623899</c:v>
                </c:pt>
                <c:pt idx="235">
                  <c:v>26.1322677291095</c:v>
                </c:pt>
                <c:pt idx="236">
                  <c:v>26.137085889589802</c:v>
                </c:pt>
                <c:pt idx="237">
                  <c:v>26.1419040500645</c:v>
                </c:pt>
                <c:pt idx="238">
                  <c:v>26.146722210533198</c:v>
                </c:pt>
                <c:pt idx="239">
                  <c:v>26.151540370995502</c:v>
                </c:pt>
                <c:pt idx="240">
                  <c:v>26.156358531451101</c:v>
                </c:pt>
                <c:pt idx="241">
                  <c:v>26.1611766918993</c:v>
                </c:pt>
                <c:pt idx="242">
                  <c:v>26.1659948523399</c:v>
                </c:pt>
                <c:pt idx="243">
                  <c:v>26.1708130127722</c:v>
                </c:pt>
                <c:pt idx="244">
                  <c:v>26.1756311731958</c:v>
                </c:pt>
                <c:pt idx="245">
                  <c:v>26.180449333610099</c:v>
                </c:pt>
                <c:pt idx="246">
                  <c:v>26.1852674940145</c:v>
                </c:pt>
                <c:pt idx="247">
                  <c:v>26.1900856544083</c:v>
                </c:pt>
                <c:pt idx="248">
                  <c:v>26.1949038147911</c:v>
                </c:pt>
                <c:pt idx="249">
                  <c:v>26.1997219751619</c:v>
                </c:pt>
                <c:pt idx="250">
                  <c:v>26.204540135520201</c:v>
                </c:pt>
                <c:pt idx="251">
                  <c:v>26.2093582958653</c:v>
                </c:pt>
                <c:pt idx="252">
                  <c:v>26.214176456196199</c:v>
                </c:pt>
                <c:pt idx="253">
                  <c:v>26.218994616512099</c:v>
                </c:pt>
                <c:pt idx="254">
                  <c:v>26.223812776812299</c:v>
                </c:pt>
                <c:pt idx="255">
                  <c:v>26.228630937095701</c:v>
                </c:pt>
                <c:pt idx="256">
                  <c:v>26.233449097361401</c:v>
                </c:pt>
                <c:pt idx="257">
                  <c:v>26.238267257608399</c:v>
                </c:pt>
                <c:pt idx="258">
                  <c:v>26.243085417835601</c:v>
                </c:pt>
                <c:pt idx="259">
                  <c:v>26.2479035780419</c:v>
                </c:pt>
                <c:pt idx="260">
                  <c:v>26.252721738226199</c:v>
                </c:pt>
                <c:pt idx="261">
                  <c:v>26.2575398983873</c:v>
                </c:pt>
                <c:pt idx="262">
                  <c:v>26.262358058523802</c:v>
                </c:pt>
                <c:pt idx="263">
                  <c:v>26.2671762186344</c:v>
                </c:pt>
                <c:pt idx="264">
                  <c:v>26.2719943787178</c:v>
                </c:pt>
                <c:pt idx="265">
                  <c:v>26.2768125387725</c:v>
                </c:pt>
                <c:pt idx="266">
                  <c:v>26.281630698796999</c:v>
                </c:pt>
                <c:pt idx="267">
                  <c:v>26.286448858789601</c:v>
                </c:pt>
                <c:pt idx="268">
                  <c:v>26.291267018748702</c:v>
                </c:pt>
                <c:pt idx="269">
                  <c:v>26.296085178672701</c:v>
                </c:pt>
                <c:pt idx="270">
                  <c:v>26.3009033385596</c:v>
                </c:pt>
                <c:pt idx="271">
                  <c:v>26.3057214984076</c:v>
                </c:pt>
                <c:pt idx="272">
                  <c:v>26.3105396582148</c:v>
                </c:pt>
                <c:pt idx="273">
                  <c:v>26.315357817979098</c:v>
                </c:pt>
                <c:pt idx="274">
                  <c:v>26.320175977698302</c:v>
                </c:pt>
                <c:pt idx="275">
                  <c:v>26.3249941373703</c:v>
                </c:pt>
                <c:pt idx="276">
                  <c:v>26.329812296992799</c:v>
                </c:pt>
                <c:pt idx="277">
                  <c:v>26.3346304565633</c:v>
                </c:pt>
                <c:pt idx="278">
                  <c:v>26.339448616079299</c:v>
                </c:pt>
                <c:pt idx="279">
                  <c:v>26.344266775538301</c:v>
                </c:pt>
                <c:pt idx="280">
                  <c:v>26.349084934937501</c:v>
                </c:pt>
                <c:pt idx="281">
                  <c:v>26.353903094274202</c:v>
                </c:pt>
                <c:pt idx="282">
                  <c:v>26.358721253545401</c:v>
                </c:pt>
                <c:pt idx="283">
                  <c:v>26.3635394127481</c:v>
                </c:pt>
                <c:pt idx="284">
                  <c:v>26.368357571879201</c:v>
                </c:pt>
                <c:pt idx="285">
                  <c:v>26.373175730935301</c:v>
                </c:pt>
                <c:pt idx="286">
                  <c:v>26.377993889913199</c:v>
                </c:pt>
                <c:pt idx="287">
                  <c:v>26.382812048809299</c:v>
                </c:pt>
                <c:pt idx="288">
                  <c:v>26.3876302076199</c:v>
                </c:pt>
                <c:pt idx="289">
                  <c:v>26.392448366341299</c:v>
                </c:pt>
                <c:pt idx="290">
                  <c:v>26.397266524969599</c:v>
                </c:pt>
                <c:pt idx="291">
                  <c:v>26.4020846835007</c:v>
                </c:pt>
                <c:pt idx="292">
                  <c:v>26.406902841930499</c:v>
                </c:pt>
                <c:pt idx="293">
                  <c:v>26.411721000254499</c:v>
                </c:pt>
                <c:pt idx="294">
                  <c:v>26.4165391584683</c:v>
                </c:pt>
                <c:pt idx="295">
                  <c:v>26.4213573165672</c:v>
                </c:pt>
                <c:pt idx="296">
                  <c:v>26.426175474546501</c:v>
                </c:pt>
                <c:pt idx="297">
                  <c:v>26.430993632401002</c:v>
                </c:pt>
                <c:pt idx="298">
                  <c:v>26.435811790125801</c:v>
                </c:pt>
                <c:pt idx="299">
                  <c:v>26.440629947715401</c:v>
                </c:pt>
                <c:pt idx="300">
                  <c:v>26.445448105164399</c:v>
                </c:pt>
                <c:pt idx="301">
                  <c:v>26.450266262467</c:v>
                </c:pt>
                <c:pt idx="302">
                  <c:v>26.455084419617499</c:v>
                </c:pt>
                <c:pt idx="303">
                  <c:v>26.4599025766097</c:v>
                </c:pt>
                <c:pt idx="304">
                  <c:v>26.4647207334373</c:v>
                </c:pt>
                <c:pt idx="305">
                  <c:v>26.469538890094</c:v>
                </c:pt>
                <c:pt idx="306">
                  <c:v>26.4743570465731</c:v>
                </c:pt>
                <c:pt idx="307">
                  <c:v>26.479175202867602</c:v>
                </c:pt>
                <c:pt idx="308">
                  <c:v>26.483993358970501</c:v>
                </c:pt>
                <c:pt idx="309">
                  <c:v>26.488811514874399</c:v>
                </c:pt>
                <c:pt idx="310">
                  <c:v>26.493629670571899</c:v>
                </c:pt>
                <c:pt idx="311">
                  <c:v>26.498447826055202</c:v>
                </c:pt>
                <c:pt idx="312">
                  <c:v>26.503265981316201</c:v>
                </c:pt>
                <c:pt idx="313">
                  <c:v>26.508084136346799</c:v>
                </c:pt>
                <c:pt idx="314">
                  <c:v>26.5129022911383</c:v>
                </c:pt>
                <c:pt idx="315">
                  <c:v>26.517720445682102</c:v>
                </c:pt>
                <c:pt idx="316">
                  <c:v>26.522538599969199</c:v>
                </c:pt>
                <c:pt idx="317">
                  <c:v>26.527356753990201</c:v>
                </c:pt>
                <c:pt idx="318">
                  <c:v>26.532174907735701</c:v>
                </c:pt>
                <c:pt idx="319">
                  <c:v>26.536993061195901</c:v>
                </c:pt>
                <c:pt idx="320">
                  <c:v>26.5418112143606</c:v>
                </c:pt>
                <c:pt idx="321">
                  <c:v>26.546629367219499</c:v>
                </c:pt>
                <c:pt idx="322">
                  <c:v>26.551447519762</c:v>
                </c:pt>
                <c:pt idx="323">
                  <c:v>26.556265671976899</c:v>
                </c:pt>
                <c:pt idx="324">
                  <c:v>26.5610838238531</c:v>
                </c:pt>
                <c:pt idx="325">
                  <c:v>26.565901975379099</c:v>
                </c:pt>
                <c:pt idx="326">
                  <c:v>26.570720126542799</c:v>
                </c:pt>
                <c:pt idx="327">
                  <c:v>26.5755382773321</c:v>
                </c:pt>
                <c:pt idx="328">
                  <c:v>26.580356427734401</c:v>
                </c:pt>
                <c:pt idx="329">
                  <c:v>26.5851745777369</c:v>
                </c:pt>
                <c:pt idx="330">
                  <c:v>26.589992727326401</c:v>
                </c:pt>
                <c:pt idx="331">
                  <c:v>26.594810876489198</c:v>
                </c:pt>
                <c:pt idx="332">
                  <c:v>26.599629025211399</c:v>
                </c:pt>
                <c:pt idx="333">
                  <c:v>26.6044471734788</c:v>
                </c:pt>
                <c:pt idx="334">
                  <c:v>26.609265321276599</c:v>
                </c:pt>
                <c:pt idx="335">
                  <c:v>26.61408346859</c:v>
                </c:pt>
                <c:pt idx="336">
                  <c:v>26.618901615403502</c:v>
                </c:pt>
                <c:pt idx="337">
                  <c:v>26.623719761701199</c:v>
                </c:pt>
                <c:pt idx="338">
                  <c:v>26.628537907466999</c:v>
                </c:pt>
                <c:pt idx="339">
                  <c:v>26.633356052684402</c:v>
                </c:pt>
                <c:pt idx="340">
                  <c:v>26.638174197336198</c:v>
                </c:pt>
                <c:pt idx="341">
                  <c:v>26.642992341405201</c:v>
                </c:pt>
                <c:pt idx="342">
                  <c:v>26.647810484873499</c:v>
                </c:pt>
                <c:pt idx="343">
                  <c:v>26.652628627722802</c:v>
                </c:pt>
                <c:pt idx="344">
                  <c:v>26.657446769934399</c:v>
                </c:pt>
                <c:pt idx="345">
                  <c:v>26.662264911489299</c:v>
                </c:pt>
                <c:pt idx="346">
                  <c:v>26.667083052367701</c:v>
                </c:pt>
                <c:pt idx="347">
                  <c:v>26.671901192549701</c:v>
                </c:pt>
                <c:pt idx="348">
                  <c:v>26.676719332014699</c:v>
                </c:pt>
                <c:pt idx="349">
                  <c:v>26.681537470741901</c:v>
                </c:pt>
                <c:pt idx="350">
                  <c:v>26.686355608709601</c:v>
                </c:pt>
                <c:pt idx="351">
                  <c:v>26.691173745895998</c:v>
                </c:pt>
                <c:pt idx="352">
                  <c:v>26.695991882278602</c:v>
                </c:pt>
                <c:pt idx="353">
                  <c:v>26.700810017834499</c:v>
                </c:pt>
                <c:pt idx="354">
                  <c:v>26.7056281525402</c:v>
                </c:pt>
                <c:pt idx="355">
                  <c:v>26.710446286371798</c:v>
                </c:pt>
                <c:pt idx="356">
                  <c:v>26.715264419304699</c:v>
                </c:pt>
                <c:pt idx="357">
                  <c:v>26.720082551313901</c:v>
                </c:pt>
                <c:pt idx="358">
                  <c:v>26.724900682373899</c:v>
                </c:pt>
                <c:pt idx="359">
                  <c:v>26.7297188124586</c:v>
                </c:pt>
                <c:pt idx="360">
                  <c:v>26.734536941541101</c:v>
                </c:pt>
                <c:pt idx="361">
                  <c:v>26.739355069594499</c:v>
                </c:pt>
                <c:pt idx="362">
                  <c:v>26.744173196590701</c:v>
                </c:pt>
                <c:pt idx="363">
                  <c:v>26.7489913225014</c:v>
                </c:pt>
                <c:pt idx="364">
                  <c:v>26.753809447297701</c:v>
                </c:pt>
                <c:pt idx="365">
                  <c:v>26.758627570950001</c:v>
                </c:pt>
                <c:pt idx="366">
                  <c:v>26.763445693428</c:v>
                </c:pt>
                <c:pt idx="367">
                  <c:v>26.768263814701101</c:v>
                </c:pt>
                <c:pt idx="368">
                  <c:v>26.7730819347378</c:v>
                </c:pt>
                <c:pt idx="369">
                  <c:v>26.777900053505999</c:v>
                </c:pt>
                <c:pt idx="370">
                  <c:v>26.782718170973101</c:v>
                </c:pt>
                <c:pt idx="371">
                  <c:v>26.787536287105699</c:v>
                </c:pt>
                <c:pt idx="372">
                  <c:v>26.79235440187</c:v>
                </c:pt>
                <c:pt idx="373">
                  <c:v>26.797172515231299</c:v>
                </c:pt>
                <c:pt idx="374">
                  <c:v>26.801990627154201</c:v>
                </c:pt>
                <c:pt idx="375">
                  <c:v>26.806808737602701</c:v>
                </c:pt>
                <c:pt idx="376">
                  <c:v>26.811626846540399</c:v>
                </c:pt>
                <c:pt idx="377">
                  <c:v>26.816444953929601</c:v>
                </c:pt>
                <c:pt idx="378">
                  <c:v>26.821263059732502</c:v>
                </c:pt>
                <c:pt idx="379">
                  <c:v>26.826081163910199</c:v>
                </c:pt>
                <c:pt idx="380">
                  <c:v>26.830899266423302</c:v>
                </c:pt>
                <c:pt idx="381">
                  <c:v>26.835717367231499</c:v>
                </c:pt>
                <c:pt idx="382">
                  <c:v>26.8405354662939</c:v>
                </c:pt>
                <c:pt idx="383">
                  <c:v>26.8453535635687</c:v>
                </c:pt>
                <c:pt idx="384">
                  <c:v>26.850171659013501</c:v>
                </c:pt>
                <c:pt idx="385">
                  <c:v>26.854989752585201</c:v>
                </c:pt>
                <c:pt idx="386">
                  <c:v>26.8598078442397</c:v>
                </c:pt>
                <c:pt idx="387">
                  <c:v>26.864625933932299</c:v>
                </c:pt>
                <c:pt idx="388">
                  <c:v>26.869444021617301</c:v>
                </c:pt>
                <c:pt idx="389">
                  <c:v>26.874262107248601</c:v>
                </c:pt>
                <c:pt idx="390">
                  <c:v>26.8790801907789</c:v>
                </c:pt>
                <c:pt idx="391">
                  <c:v>26.883898272160199</c:v>
                </c:pt>
                <c:pt idx="392">
                  <c:v>26.888716351343799</c:v>
                </c:pt>
                <c:pt idx="393">
                  <c:v>26.893534428280098</c:v>
                </c:pt>
                <c:pt idx="394">
                  <c:v>26.898352502918598</c:v>
                </c:pt>
                <c:pt idx="395">
                  <c:v>26.903170575208001</c:v>
                </c:pt>
                <c:pt idx="396">
                  <c:v>26.9079886450963</c:v>
                </c:pt>
                <c:pt idx="397">
                  <c:v>26.912806712530202</c:v>
                </c:pt>
                <c:pt idx="398">
                  <c:v>26.917624777456101</c:v>
                </c:pt>
                <c:pt idx="399">
                  <c:v>26.922442839818999</c:v>
                </c:pt>
                <c:pt idx="400">
                  <c:v>26.9272608995634</c:v>
                </c:pt>
                <c:pt idx="401">
                  <c:v>26.932078956632701</c:v>
                </c:pt>
                <c:pt idx="402">
                  <c:v>26.9368970109694</c:v>
                </c:pt>
                <c:pt idx="403">
                  <c:v>26.941715062515101</c:v>
                </c:pt>
                <c:pt idx="404">
                  <c:v>26.946533111210599</c:v>
                </c:pt>
                <c:pt idx="405">
                  <c:v>26.951351156995599</c:v>
                </c:pt>
                <c:pt idx="406">
                  <c:v>26.956169199809001</c:v>
                </c:pt>
                <c:pt idx="407">
                  <c:v>26.960987239588501</c:v>
                </c:pt>
                <c:pt idx="408">
                  <c:v>26.965805276271201</c:v>
                </c:pt>
                <c:pt idx="409">
                  <c:v>26.970623309792899</c:v>
                </c:pt>
                <c:pt idx="410">
                  <c:v>26.9754413400887</c:v>
                </c:pt>
                <c:pt idx="411">
                  <c:v>26.980259367092501</c:v>
                </c:pt>
                <c:pt idx="412">
                  <c:v>26.985077390737398</c:v>
                </c:pt>
                <c:pt idx="413">
                  <c:v>26.989895410955199</c:v>
                </c:pt>
                <c:pt idx="414">
                  <c:v>26.994713427677201</c:v>
                </c:pt>
                <c:pt idx="415">
                  <c:v>26.999531440833099</c:v>
                </c:pt>
                <c:pt idx="416">
                  <c:v>27.004349450351899</c:v>
                </c:pt>
                <c:pt idx="417">
                  <c:v>27.009167456161599</c:v>
                </c:pt>
                <c:pt idx="418">
                  <c:v>27.013985458189101</c:v>
                </c:pt>
                <c:pt idx="419">
                  <c:v>27.018803456360001</c:v>
                </c:pt>
                <c:pt idx="420">
                  <c:v>27.0236214505993</c:v>
                </c:pt>
                <c:pt idx="421">
                  <c:v>27.0284394408305</c:v>
                </c:pt>
                <c:pt idx="422">
                  <c:v>27.033257426976402</c:v>
                </c:pt>
                <c:pt idx="423">
                  <c:v>27.038075408958399</c:v>
                </c:pt>
                <c:pt idx="424">
                  <c:v>27.0428933866969</c:v>
                </c:pt>
                <c:pt idx="425">
                  <c:v>27.0477113601113</c:v>
                </c:pt>
                <c:pt idx="426">
                  <c:v>27.052529329119899</c:v>
                </c:pt>
                <c:pt idx="427">
                  <c:v>27.057347293639701</c:v>
                </c:pt>
                <c:pt idx="428">
                  <c:v>27.062165253586699</c:v>
                </c:pt>
                <c:pt idx="429">
                  <c:v>27.066983208875801</c:v>
                </c:pt>
                <c:pt idx="430">
                  <c:v>27.071801159420598</c:v>
                </c:pt>
                <c:pt idx="431">
                  <c:v>27.076619105133801</c:v>
                </c:pt>
                <c:pt idx="432">
                  <c:v>27.081437045926599</c:v>
                </c:pt>
                <c:pt idx="433">
                  <c:v>27.086254981709502</c:v>
                </c:pt>
                <c:pt idx="434">
                  <c:v>27.091072912391301</c:v>
                </c:pt>
                <c:pt idx="435">
                  <c:v>27.095890837879999</c:v>
                </c:pt>
                <c:pt idx="436">
                  <c:v>27.100708758082298</c:v>
                </c:pt>
                <c:pt idx="437">
                  <c:v>27.105526672903601</c:v>
                </c:pt>
                <c:pt idx="438">
                  <c:v>27.110344582248199</c:v>
                </c:pt>
                <c:pt idx="439">
                  <c:v>27.115162486019301</c:v>
                </c:pt>
                <c:pt idx="440">
                  <c:v>27.119980384118499</c:v>
                </c:pt>
                <c:pt idx="441">
                  <c:v>27.1247982764467</c:v>
                </c:pt>
                <c:pt idx="442">
                  <c:v>27.129616162903002</c:v>
                </c:pt>
                <c:pt idx="443">
                  <c:v>27.134434043385699</c:v>
                </c:pt>
                <c:pt idx="444">
                  <c:v>27.139251917791601</c:v>
                </c:pt>
                <c:pt idx="445">
                  <c:v>27.144069786016399</c:v>
                </c:pt>
                <c:pt idx="446">
                  <c:v>27.1488876479543</c:v>
                </c:pt>
                <c:pt idx="447">
                  <c:v>27.1537055034986</c:v>
                </c:pt>
                <c:pt idx="448">
                  <c:v>27.158523352540801</c:v>
                </c:pt>
                <c:pt idx="449">
                  <c:v>27.1633411949717</c:v>
                </c:pt>
                <c:pt idx="450">
                  <c:v>27.168159030680201</c:v>
                </c:pt>
                <c:pt idx="451">
                  <c:v>27.172976859554399</c:v>
                </c:pt>
                <c:pt idx="452">
                  <c:v>27.177794681480901</c:v>
                </c:pt>
                <c:pt idx="453">
                  <c:v>27.182612496344799</c:v>
                </c:pt>
                <c:pt idx="454">
                  <c:v>27.187430304030201</c:v>
                </c:pt>
                <c:pt idx="455">
                  <c:v>27.192248104419502</c:v>
                </c:pt>
                <c:pt idx="456">
                  <c:v>27.197065897394101</c:v>
                </c:pt>
                <c:pt idx="457">
                  <c:v>27.201883682833898</c:v>
                </c:pt>
                <c:pt idx="458">
                  <c:v>27.206701460617499</c:v>
                </c:pt>
                <c:pt idx="459">
                  <c:v>27.211519230621899</c:v>
                </c:pt>
                <c:pt idx="460">
                  <c:v>27.216336992723001</c:v>
                </c:pt>
                <c:pt idx="461">
                  <c:v>27.2211547467953</c:v>
                </c:pt>
                <c:pt idx="462">
                  <c:v>27.225972492711801</c:v>
                </c:pt>
                <c:pt idx="463">
                  <c:v>27.230790230344201</c:v>
                </c:pt>
                <c:pt idx="464">
                  <c:v>27.235607959562699</c:v>
                </c:pt>
                <c:pt idx="465">
                  <c:v>27.2404256802362</c:v>
                </c:pt>
                <c:pt idx="466">
                  <c:v>27.245243392232101</c:v>
                </c:pt>
                <c:pt idx="467">
                  <c:v>27.250061095416498</c:v>
                </c:pt>
                <c:pt idx="468">
                  <c:v>27.254878789653901</c:v>
                </c:pt>
                <c:pt idx="469">
                  <c:v>27.259696474807601</c:v>
                </c:pt>
                <c:pt idx="470">
                  <c:v>27.264514150739199</c:v>
                </c:pt>
                <c:pt idx="471">
                  <c:v>27.269331817309101</c:v>
                </c:pt>
                <c:pt idx="472">
                  <c:v>27.274149474375999</c:v>
                </c:pt>
                <c:pt idx="473">
                  <c:v>27.2789671217975</c:v>
                </c:pt>
                <c:pt idx="474">
                  <c:v>27.283784759429199</c:v>
                </c:pt>
                <c:pt idx="475">
                  <c:v>27.288602387125799</c:v>
                </c:pt>
                <c:pt idx="476">
                  <c:v>27.293420004740199</c:v>
                </c:pt>
                <c:pt idx="477">
                  <c:v>27.298237612123799</c:v>
                </c:pt>
                <c:pt idx="478">
                  <c:v>27.3030552091267</c:v>
                </c:pt>
                <c:pt idx="479">
                  <c:v>27.307872795597401</c:v>
                </c:pt>
                <c:pt idx="480">
                  <c:v>27.3126903713828</c:v>
                </c:pt>
                <c:pt idx="481">
                  <c:v>27.317507936328401</c:v>
                </c:pt>
                <c:pt idx="482">
                  <c:v>27.322325490278299</c:v>
                </c:pt>
                <c:pt idx="483">
                  <c:v>27.327143033074901</c:v>
                </c:pt>
                <c:pt idx="484">
                  <c:v>27.3319605645591</c:v>
                </c:pt>
                <c:pt idx="485">
                  <c:v>27.336778084570302</c:v>
                </c:pt>
                <c:pt idx="486">
                  <c:v>27.341595592946401</c:v>
                </c:pt>
                <c:pt idx="487">
                  <c:v>27.346413089523701</c:v>
                </c:pt>
                <c:pt idx="488">
                  <c:v>27.351230574137102</c:v>
                </c:pt>
                <c:pt idx="489">
                  <c:v>27.356048046619701</c:v>
                </c:pt>
                <c:pt idx="490">
                  <c:v>27.360865506803201</c:v>
                </c:pt>
                <c:pt idx="491">
                  <c:v>27.365682954517801</c:v>
                </c:pt>
                <c:pt idx="492">
                  <c:v>27.3705003895919</c:v>
                </c:pt>
                <c:pt idx="493">
                  <c:v>27.375317811852501</c:v>
                </c:pt>
                <c:pt idx="494">
                  <c:v>27.380135221124998</c:v>
                </c:pt>
                <c:pt idx="495">
                  <c:v>27.3849526172332</c:v>
                </c:pt>
                <c:pt idx="496">
                  <c:v>27.389769999999402</c:v>
                </c:pt>
                <c:pt idx="497">
                  <c:v>27.3945873692441</c:v>
                </c:pt>
                <c:pt idx="498">
                  <c:v>27.3994047247864</c:v>
                </c:pt>
                <c:pt idx="499">
                  <c:v>27.404222066443602</c:v>
                </c:pt>
                <c:pt idx="500">
                  <c:v>27.409039394031701</c:v>
                </c:pt>
                <c:pt idx="501">
                  <c:v>27.413856707364701</c:v>
                </c:pt>
                <c:pt idx="502">
                  <c:v>27.418674006255198</c:v>
                </c:pt>
                <c:pt idx="503">
                  <c:v>27.423491290514299</c:v>
                </c:pt>
                <c:pt idx="504">
                  <c:v>27.428308559951098</c:v>
                </c:pt>
                <c:pt idx="505">
                  <c:v>27.433125814373501</c:v>
                </c:pt>
                <c:pt idx="506">
                  <c:v>27.4379430535874</c:v>
                </c:pt>
                <c:pt idx="507">
                  <c:v>27.442760277397301</c:v>
                </c:pt>
                <c:pt idx="508">
                  <c:v>27.447577485605901</c:v>
                </c:pt>
                <c:pt idx="509">
                  <c:v>27.4523946780144</c:v>
                </c:pt>
                <c:pt idx="510">
                  <c:v>27.457211854422098</c:v>
                </c:pt>
                <c:pt idx="511">
                  <c:v>27.462029014626999</c:v>
                </c:pt>
                <c:pt idx="512">
                  <c:v>27.466846158425099</c:v>
                </c:pt>
                <c:pt idx="513">
                  <c:v>27.471663285610902</c:v>
                </c:pt>
                <c:pt idx="514">
                  <c:v>27.476480395977202</c:v>
                </c:pt>
                <c:pt idx="515">
                  <c:v>27.4812974893152</c:v>
                </c:pt>
                <c:pt idx="516">
                  <c:v>27.486114565414201</c:v>
                </c:pt>
                <c:pt idx="517">
                  <c:v>27.4909316240621</c:v>
                </c:pt>
                <c:pt idx="518">
                  <c:v>27.4957486650449</c:v>
                </c:pt>
                <c:pt idx="519">
                  <c:v>27.500565688147098</c:v>
                </c:pt>
                <c:pt idx="520">
                  <c:v>27.505382693151201</c:v>
                </c:pt>
                <c:pt idx="521">
                  <c:v>27.510199679838401</c:v>
                </c:pt>
                <c:pt idx="522">
                  <c:v>27.5150166479878</c:v>
                </c:pt>
                <c:pt idx="523">
                  <c:v>27.5198335973772</c:v>
                </c:pt>
                <c:pt idx="524">
                  <c:v>27.524650527782299</c:v>
                </c:pt>
                <c:pt idx="525">
                  <c:v>27.529467438977399</c:v>
                </c:pt>
                <c:pt idx="526">
                  <c:v>27.534284330735002</c:v>
                </c:pt>
                <c:pt idx="527">
                  <c:v>27.539101202825702</c:v>
                </c:pt>
                <c:pt idx="528">
                  <c:v>27.543918055018501</c:v>
                </c:pt>
                <c:pt idx="529">
                  <c:v>27.548734887080901</c:v>
                </c:pt>
                <c:pt idx="530">
                  <c:v>27.5535516987783</c:v>
                </c:pt>
                <c:pt idx="531">
                  <c:v>27.558368489874699</c:v>
                </c:pt>
                <c:pt idx="532">
                  <c:v>27.563185260131998</c:v>
                </c:pt>
                <c:pt idx="533">
                  <c:v>27.568002009310799</c:v>
                </c:pt>
                <c:pt idx="534">
                  <c:v>27.572818737169602</c:v>
                </c:pt>
                <c:pt idx="535">
                  <c:v>27.577635443465301</c:v>
                </c:pt>
                <c:pt idx="536">
                  <c:v>27.582452127953101</c:v>
                </c:pt>
                <c:pt idx="537">
                  <c:v>27.587268790386499</c:v>
                </c:pt>
                <c:pt idx="538">
                  <c:v>27.592085430516999</c:v>
                </c:pt>
                <c:pt idx="539">
                  <c:v>27.596902048094599</c:v>
                </c:pt>
                <c:pt idx="540">
                  <c:v>27.6017186428674</c:v>
                </c:pt>
                <c:pt idx="541">
                  <c:v>27.6065352145818</c:v>
                </c:pt>
                <c:pt idx="542">
                  <c:v>27.611351762982501</c:v>
                </c:pt>
                <c:pt idx="543">
                  <c:v>27.616168287812499</c:v>
                </c:pt>
                <c:pt idx="544">
                  <c:v>27.620984788812699</c:v>
                </c:pt>
                <c:pt idx="545">
                  <c:v>27.625801265722501</c:v>
                </c:pt>
                <c:pt idx="546">
                  <c:v>27.630617718279598</c:v>
                </c:pt>
                <c:pt idx="547">
                  <c:v>27.635434146219801</c:v>
                </c:pt>
                <c:pt idx="548">
                  <c:v>27.640250549277098</c:v>
                </c:pt>
                <c:pt idx="549">
                  <c:v>27.645066927183901</c:v>
                </c:pt>
                <c:pt idx="550">
                  <c:v>27.649883279670501</c:v>
                </c:pt>
                <c:pt idx="551">
                  <c:v>27.654699606465901</c:v>
                </c:pt>
                <c:pt idx="552">
                  <c:v>27.6595159072968</c:v>
                </c:pt>
                <c:pt idx="553">
                  <c:v>27.6643321818886</c:v>
                </c:pt>
                <c:pt idx="554">
                  <c:v>27.669148429964501</c:v>
                </c:pt>
                <c:pt idx="555">
                  <c:v>27.673964651246301</c:v>
                </c:pt>
                <c:pt idx="556">
                  <c:v>27.678780845453801</c:v>
                </c:pt>
                <c:pt idx="557">
                  <c:v>27.683597012304901</c:v>
                </c:pt>
                <c:pt idx="558">
                  <c:v>27.688413151516102</c:v>
                </c:pt>
                <c:pt idx="559">
                  <c:v>27.693229262801701</c:v>
                </c:pt>
                <c:pt idx="560">
                  <c:v>27.698045345874501</c:v>
                </c:pt>
                <c:pt idx="561">
                  <c:v>27.7028614004453</c:v>
                </c:pt>
                <c:pt idx="562">
                  <c:v>27.707677426223299</c:v>
                </c:pt>
                <c:pt idx="563">
                  <c:v>27.712493422915799</c:v>
                </c:pt>
                <c:pt idx="564">
                  <c:v>27.717309390228301</c:v>
                </c:pt>
                <c:pt idx="565">
                  <c:v>27.7221253278646</c:v>
                </c:pt>
                <c:pt idx="566">
                  <c:v>27.726941235526599</c:v>
                </c:pt>
                <c:pt idx="567">
                  <c:v>27.731757112914501</c:v>
                </c:pt>
                <c:pt idx="568">
                  <c:v>27.736572959726502</c:v>
                </c:pt>
                <c:pt idx="569">
                  <c:v>27.741388775659399</c:v>
                </c:pt>
                <c:pt idx="570">
                  <c:v>27.746204560407801</c:v>
                </c:pt>
                <c:pt idx="571">
                  <c:v>27.7510203136647</c:v>
                </c:pt>
                <c:pt idx="572">
                  <c:v>27.755836035121298</c:v>
                </c:pt>
                <c:pt idx="573">
                  <c:v>27.7606517244669</c:v>
                </c:pt>
                <c:pt idx="574">
                  <c:v>27.765467381389101</c:v>
                </c:pt>
                <c:pt idx="575">
                  <c:v>27.770283005573699</c:v>
                </c:pt>
                <c:pt idx="576">
                  <c:v>27.775098596704701</c:v>
                </c:pt>
                <c:pt idx="577">
                  <c:v>27.779914154464301</c:v>
                </c:pt>
                <c:pt idx="578">
                  <c:v>27.784729678532798</c:v>
                </c:pt>
                <c:pt idx="579">
                  <c:v>27.789545168588798</c:v>
                </c:pt>
                <c:pt idx="580">
                  <c:v>27.7943606243091</c:v>
                </c:pt>
                <c:pt idx="581">
                  <c:v>27.799176045368601</c:v>
                </c:pt>
                <c:pt idx="582">
                  <c:v>27.8039914314406</c:v>
                </c:pt>
                <c:pt idx="583">
                  <c:v>27.808806782196498</c:v>
                </c:pt>
                <c:pt idx="584">
                  <c:v>27.8136220973057</c:v>
                </c:pt>
                <c:pt idx="585">
                  <c:v>27.818437376436201</c:v>
                </c:pt>
                <c:pt idx="586">
                  <c:v>27.8232526192539</c:v>
                </c:pt>
                <c:pt idx="587">
                  <c:v>27.828067825422998</c:v>
                </c:pt>
                <c:pt idx="588">
                  <c:v>27.8328829946059</c:v>
                </c:pt>
                <c:pt idx="589">
                  <c:v>27.837698126463199</c:v>
                </c:pt>
                <c:pt idx="590">
                  <c:v>27.842513220653601</c:v>
                </c:pt>
                <c:pt idx="591">
                  <c:v>27.8473282768343</c:v>
                </c:pt>
                <c:pt idx="592">
                  <c:v>27.852143294660401</c:v>
                </c:pt>
                <c:pt idx="593">
                  <c:v>27.856958273785299</c:v>
                </c:pt>
                <c:pt idx="594">
                  <c:v>27.861773213860602</c:v>
                </c:pt>
                <c:pt idx="595">
                  <c:v>27.866588114536299</c:v>
                </c:pt>
                <c:pt idx="596">
                  <c:v>27.8714029754602</c:v>
                </c:pt>
                <c:pt idx="597">
                  <c:v>27.876217796278802</c:v>
                </c:pt>
                <c:pt idx="598">
                  <c:v>27.8810325766364</c:v>
                </c:pt>
                <c:pt idx="599">
                  <c:v>27.8858473161756</c:v>
                </c:pt>
                <c:pt idx="600">
                  <c:v>27.890662014537501</c:v>
                </c:pt>
                <c:pt idx="601">
                  <c:v>27.895476671360999</c:v>
                </c:pt>
                <c:pt idx="602">
                  <c:v>27.900291286283501</c:v>
                </c:pt>
                <c:pt idx="603">
                  <c:v>27.905105858940601</c:v>
                </c:pt>
                <c:pt idx="604">
                  <c:v>27.909920388965801</c:v>
                </c:pt>
                <c:pt idx="605">
                  <c:v>27.9147348759913</c:v>
                </c:pt>
                <c:pt idx="606">
                  <c:v>27.919549319647199</c:v>
                </c:pt>
                <c:pt idx="607">
                  <c:v>27.9243637195618</c:v>
                </c:pt>
                <c:pt idx="608">
                  <c:v>27.9291780753619</c:v>
                </c:pt>
                <c:pt idx="609">
                  <c:v>27.933992386672202</c:v>
                </c:pt>
                <c:pt idx="610">
                  <c:v>27.938806653115801</c:v>
                </c:pt>
                <c:pt idx="611">
                  <c:v>27.943620874314099</c:v>
                </c:pt>
                <c:pt idx="612">
                  <c:v>27.948435049886399</c:v>
                </c:pt>
                <c:pt idx="613">
                  <c:v>27.953249179450701</c:v>
                </c:pt>
                <c:pt idx="614">
                  <c:v>27.958063262622801</c:v>
                </c:pt>
                <c:pt idx="615">
                  <c:v>27.962877299017102</c:v>
                </c:pt>
                <c:pt idx="616">
                  <c:v>27.967691288245799</c:v>
                </c:pt>
                <c:pt idx="617">
                  <c:v>27.9725052299199</c:v>
                </c:pt>
                <c:pt idx="618">
                  <c:v>27.977319123648101</c:v>
                </c:pt>
                <c:pt idx="619">
                  <c:v>27.9821329690376</c:v>
                </c:pt>
                <c:pt idx="620">
                  <c:v>27.986946765693901</c:v>
                </c:pt>
                <c:pt idx="621">
                  <c:v>27.991760513220601</c:v>
                </c:pt>
                <c:pt idx="622">
                  <c:v>27.996574211219599</c:v>
                </c:pt>
                <c:pt idx="623">
                  <c:v>28.0013878592911</c:v>
                </c:pt>
                <c:pt idx="624">
                  <c:v>28.006201457033502</c:v>
                </c:pt>
                <c:pt idx="625">
                  <c:v>28.0110150040435</c:v>
                </c:pt>
                <c:pt idx="626">
                  <c:v>28.015828499915902</c:v>
                </c:pt>
                <c:pt idx="627">
                  <c:v>28.020641944243899</c:v>
                </c:pt>
                <c:pt idx="628">
                  <c:v>28.025455336619</c:v>
                </c:pt>
                <c:pt idx="629">
                  <c:v>28.0302686766309</c:v>
                </c:pt>
                <c:pt idx="630">
                  <c:v>28.035081963867501</c:v>
                </c:pt>
                <c:pt idx="631">
                  <c:v>28.039895197915101</c:v>
                </c:pt>
                <c:pt idx="632">
                  <c:v>28.044708378358099</c:v>
                </c:pt>
                <c:pt idx="633">
                  <c:v>28.049521504779399</c:v>
                </c:pt>
                <c:pt idx="634">
                  <c:v>28.054334576759899</c:v>
                </c:pt>
                <c:pt idx="635">
                  <c:v>28.0591475938791</c:v>
                </c:pt>
                <c:pt idx="636">
                  <c:v>28.063960555714502</c:v>
                </c:pt>
                <c:pt idx="637">
                  <c:v>28.068773461842</c:v>
                </c:pt>
                <c:pt idx="638">
                  <c:v>28.0735863118358</c:v>
                </c:pt>
                <c:pt idx="639">
                  <c:v>28.0783991052683</c:v>
                </c:pt>
                <c:pt idx="640">
                  <c:v>28.083211841710401</c:v>
                </c:pt>
                <c:pt idx="641">
                  <c:v>28.088024520731</c:v>
                </c:pt>
                <c:pt idx="642">
                  <c:v>28.092837141897601</c:v>
                </c:pt>
                <c:pt idx="643">
                  <c:v>28.097649704775701</c:v>
                </c:pt>
                <c:pt idx="644">
                  <c:v>28.1024622089293</c:v>
                </c:pt>
                <c:pt idx="645">
                  <c:v>28.107274653920701</c:v>
                </c:pt>
                <c:pt idx="646">
                  <c:v>28.112087039310399</c:v>
                </c:pt>
                <c:pt idx="647">
                  <c:v>28.116899364657399</c:v>
                </c:pt>
                <c:pt idx="648">
                  <c:v>28.121711629518799</c:v>
                </c:pt>
                <c:pt idx="649">
                  <c:v>28.1265238334502</c:v>
                </c:pt>
                <c:pt idx="650">
                  <c:v>28.1313359760053</c:v>
                </c:pt>
                <c:pt idx="651">
                  <c:v>28.136148056736399</c:v>
                </c:pt>
                <c:pt idx="652">
                  <c:v>28.140960075193998</c:v>
                </c:pt>
                <c:pt idx="653">
                  <c:v>28.1457720309268</c:v>
                </c:pt>
                <c:pt idx="654">
                  <c:v>28.150583923481999</c:v>
                </c:pt>
                <c:pt idx="655">
                  <c:v>28.155395752405099</c:v>
                </c:pt>
                <c:pt idx="656">
                  <c:v>28.16020751724</c:v>
                </c:pt>
                <c:pt idx="657">
                  <c:v>28.165019217528901</c:v>
                </c:pt>
                <c:pt idx="658">
                  <c:v>28.169830852812201</c:v>
                </c:pt>
                <c:pt idx="659">
                  <c:v>28.174642422628899</c:v>
                </c:pt>
                <c:pt idx="660">
                  <c:v>28.179453926516299</c:v>
                </c:pt>
                <c:pt idx="661">
                  <c:v>28.1842653640098</c:v>
                </c:pt>
                <c:pt idx="662">
                  <c:v>28.1890767346435</c:v>
                </c:pt>
                <c:pt idx="663">
                  <c:v>28.193888037949801</c:v>
                </c:pt>
                <c:pt idx="664">
                  <c:v>28.198699273459201</c:v>
                </c:pt>
                <c:pt idx="665">
                  <c:v>28.203510440700899</c:v>
                </c:pt>
                <c:pt idx="666">
                  <c:v>28.208321539202402</c:v>
                </c:pt>
                <c:pt idx="667">
                  <c:v>28.213132568489499</c:v>
                </c:pt>
                <c:pt idx="668">
                  <c:v>28.217943528086298</c:v>
                </c:pt>
                <c:pt idx="669">
                  <c:v>28.222754417515599</c:v>
                </c:pt>
                <c:pt idx="670">
                  <c:v>28.2275652362983</c:v>
                </c:pt>
                <c:pt idx="671">
                  <c:v>28.232375983953801</c:v>
                </c:pt>
                <c:pt idx="672">
                  <c:v>28.2371866599999</c:v>
                </c:pt>
                <c:pt idx="673">
                  <c:v>28.241997263952801</c:v>
                </c:pt>
                <c:pt idx="674">
                  <c:v>28.2468077953272</c:v>
                </c:pt>
                <c:pt idx="675">
                  <c:v>28.251618253636</c:v>
                </c:pt>
                <c:pt idx="676">
                  <c:v>28.256428638390801</c:v>
                </c:pt>
                <c:pt idx="677">
                  <c:v>28.261238949101301</c:v>
                </c:pt>
                <c:pt idx="678">
                  <c:v>28.2660491852759</c:v>
                </c:pt>
                <c:pt idx="679">
                  <c:v>28.270859346421201</c:v>
                </c:pt>
                <c:pt idx="680">
                  <c:v>28.275669432042498</c:v>
                </c:pt>
                <c:pt idx="681">
                  <c:v>28.280479441643202</c:v>
                </c:pt>
                <c:pt idx="682">
                  <c:v>28.2852893747256</c:v>
                </c:pt>
                <c:pt idx="683">
                  <c:v>28.290099230789899</c:v>
                </c:pt>
                <c:pt idx="684">
                  <c:v>28.2949090093352</c:v>
                </c:pt>
                <c:pt idx="685">
                  <c:v>28.299718709858801</c:v>
                </c:pt>
                <c:pt idx="686">
                  <c:v>28.304528331856599</c:v>
                </c:pt>
                <c:pt idx="687">
                  <c:v>28.309337874822798</c:v>
                </c:pt>
                <c:pt idx="688">
                  <c:v>28.314147338250301</c:v>
                </c:pt>
                <c:pt idx="689">
                  <c:v>28.3189567216303</c:v>
                </c:pt>
                <c:pt idx="690">
                  <c:v>28.3237660244524</c:v>
                </c:pt>
                <c:pt idx="691">
                  <c:v>28.328575246204899</c:v>
                </c:pt>
                <c:pt idx="692">
                  <c:v>28.333384386374401</c:v>
                </c:pt>
                <c:pt idx="693">
                  <c:v>28.338193444446201</c:v>
                </c:pt>
                <c:pt idx="694">
                  <c:v>28.343002419903801</c:v>
                </c:pt>
                <c:pt idx="695">
                  <c:v>28.347811312229599</c:v>
                </c:pt>
                <c:pt idx="696">
                  <c:v>28.352620120904</c:v>
                </c:pt>
                <c:pt idx="697">
                  <c:v>28.357428845406201</c:v>
                </c:pt>
                <c:pt idx="698">
                  <c:v>28.362237485214099</c:v>
                </c:pt>
                <c:pt idx="699">
                  <c:v>28.3670460398037</c:v>
                </c:pt>
                <c:pt idx="700">
                  <c:v>28.371854508649701</c:v>
                </c:pt>
                <c:pt idx="701">
                  <c:v>28.3766628912255</c:v>
                </c:pt>
                <c:pt idx="702">
                  <c:v>28.381471187002798</c:v>
                </c:pt>
                <c:pt idx="703">
                  <c:v>28.386279395451801</c:v>
                </c:pt>
                <c:pt idx="704">
                  <c:v>28.391087516041502</c:v>
                </c:pt>
                <c:pt idx="705">
                  <c:v>28.395895548239199</c:v>
                </c:pt>
                <c:pt idx="706">
                  <c:v>28.4007034915109</c:v>
                </c:pt>
                <c:pt idx="707">
                  <c:v>28.405511345321099</c:v>
                </c:pt>
                <c:pt idx="708">
                  <c:v>28.4103191091328</c:v>
                </c:pt>
                <c:pt idx="709">
                  <c:v>28.415126782407601</c:v>
                </c:pt>
                <c:pt idx="710">
                  <c:v>28.419934364605702</c:v>
                </c:pt>
                <c:pt idx="711">
                  <c:v>28.424741855185999</c:v>
                </c:pt>
                <c:pt idx="712">
                  <c:v>28.4295492536056</c:v>
                </c:pt>
                <c:pt idx="713">
                  <c:v>28.434356559320499</c:v>
                </c:pt>
                <c:pt idx="714">
                  <c:v>28.439163771785299</c:v>
                </c:pt>
                <c:pt idx="715">
                  <c:v>28.443970890452999</c:v>
                </c:pt>
                <c:pt idx="716">
                  <c:v>28.448777914775299</c:v>
                </c:pt>
                <c:pt idx="717">
                  <c:v>28.453584844202499</c:v>
                </c:pt>
                <c:pt idx="718">
                  <c:v>28.458391678183599</c:v>
                </c:pt>
                <c:pt idx="719">
                  <c:v>28.463198416166001</c:v>
                </c:pt>
                <c:pt idx="720">
                  <c:v>28.4680050575958</c:v>
                </c:pt>
                <c:pt idx="721">
                  <c:v>28.472811601917801</c:v>
                </c:pt>
                <c:pt idx="722">
                  <c:v>28.477618048575501</c:v>
                </c:pt>
                <c:pt idx="723">
                  <c:v>28.4824243970107</c:v>
                </c:pt>
                <c:pt idx="724">
                  <c:v>28.487230646664202</c:v>
                </c:pt>
                <c:pt idx="725">
                  <c:v>28.492036796975199</c:v>
                </c:pt>
                <c:pt idx="726">
                  <c:v>28.4968428473817</c:v>
                </c:pt>
                <c:pt idx="727">
                  <c:v>28.5016487973203</c:v>
                </c:pt>
                <c:pt idx="728">
                  <c:v>28.506454646226199</c:v>
                </c:pt>
                <c:pt idx="729">
                  <c:v>28.511260393533401</c:v>
                </c:pt>
                <c:pt idx="730">
                  <c:v>28.5160660386743</c:v>
                </c:pt>
                <c:pt idx="731">
                  <c:v>28.5208715810803</c:v>
                </c:pt>
                <c:pt idx="732">
                  <c:v>28.525677020181298</c:v>
                </c:pt>
                <c:pt idx="733">
                  <c:v>28.530482355405901</c:v>
                </c:pt>
                <c:pt idx="734">
                  <c:v>28.535287586181401</c:v>
                </c:pt>
                <c:pt idx="735">
                  <c:v>28.540092711933699</c:v>
                </c:pt>
                <c:pt idx="736">
                  <c:v>28.544897732087701</c:v>
                </c:pt>
                <c:pt idx="737">
                  <c:v>28.549702646066599</c:v>
                </c:pt>
                <c:pt idx="738">
                  <c:v>28.554507453292601</c:v>
                </c:pt>
                <c:pt idx="739">
                  <c:v>28.5593121531865</c:v>
                </c:pt>
                <c:pt idx="740">
                  <c:v>28.564116745167802</c:v>
                </c:pt>
                <c:pt idx="741">
                  <c:v>28.568921228654801</c:v>
                </c:pt>
                <c:pt idx="742">
                  <c:v>28.573725603064499</c:v>
                </c:pt>
                <c:pt idx="743">
                  <c:v>28.578529867812598</c:v>
                </c:pt>
                <c:pt idx="744">
                  <c:v>28.583334022313501</c:v>
                </c:pt>
                <c:pt idx="745">
                  <c:v>28.588138065980601</c:v>
                </c:pt>
                <c:pt idx="746">
                  <c:v>28.592941998225701</c:v>
                </c:pt>
                <c:pt idx="747">
                  <c:v>28.5977458184596</c:v>
                </c:pt>
                <c:pt idx="748">
                  <c:v>28.6025495260917</c:v>
                </c:pt>
                <c:pt idx="749">
                  <c:v>28.607353120530401</c:v>
                </c:pt>
                <c:pt idx="750">
                  <c:v>28.612156601182601</c:v>
                </c:pt>
                <c:pt idx="751">
                  <c:v>28.6169599674541</c:v>
                </c:pt>
                <c:pt idx="752">
                  <c:v>28.6217632187495</c:v>
                </c:pt>
                <c:pt idx="753">
                  <c:v>28.6265663544722</c:v>
                </c:pt>
                <c:pt idx="754">
                  <c:v>28.631369374024299</c:v>
                </c:pt>
                <c:pt idx="755">
                  <c:v>28.6361722768068</c:v>
                </c:pt>
                <c:pt idx="756">
                  <c:v>28.640975062219599</c:v>
                </c:pt>
                <c:pt idx="757">
                  <c:v>28.645777729660999</c:v>
                </c:pt>
                <c:pt idx="758">
                  <c:v>28.6505802785287</c:v>
                </c:pt>
                <c:pt idx="759">
                  <c:v>28.6553827082186</c:v>
                </c:pt>
                <c:pt idx="760">
                  <c:v>28.660185018126001</c:v>
                </c:pt>
                <c:pt idx="761">
                  <c:v>28.6649872076447</c:v>
                </c:pt>
                <c:pt idx="762">
                  <c:v>28.6697892761674</c:v>
                </c:pt>
                <c:pt idx="763">
                  <c:v>28.674591223085599</c:v>
                </c:pt>
                <c:pt idx="764">
                  <c:v>28.679393047789699</c:v>
                </c:pt>
                <c:pt idx="765">
                  <c:v>28.684194749669</c:v>
                </c:pt>
                <c:pt idx="766">
                  <c:v>28.688996328111699</c:v>
                </c:pt>
                <c:pt idx="767">
                  <c:v>28.6937977825046</c:v>
                </c:pt>
                <c:pt idx="768">
                  <c:v>28.698599112233701</c:v>
                </c:pt>
                <c:pt idx="769">
                  <c:v>28.703400316683599</c:v>
                </c:pt>
                <c:pt idx="770">
                  <c:v>28.708201395238</c:v>
                </c:pt>
                <c:pt idx="771">
                  <c:v>28.7130023472793</c:v>
                </c:pt>
                <c:pt idx="772">
                  <c:v>28.717803172189001</c:v>
                </c:pt>
                <c:pt idx="773">
                  <c:v>28.722603869347299</c:v>
                </c:pt>
                <c:pt idx="774">
                  <c:v>28.727404438133298</c:v>
                </c:pt>
                <c:pt idx="775">
                  <c:v>28.732204877925302</c:v>
                </c:pt>
                <c:pt idx="776">
                  <c:v>28.737005188100099</c:v>
                </c:pt>
                <c:pt idx="777">
                  <c:v>28.741805368033798</c:v>
                </c:pt>
                <c:pt idx="778">
                  <c:v>28.746605417101101</c:v>
                </c:pt>
                <c:pt idx="779">
                  <c:v>28.751405334675798</c:v>
                </c:pt>
                <c:pt idx="780">
                  <c:v>28.756205120130701</c:v>
                </c:pt>
                <c:pt idx="781">
                  <c:v>28.761004772837399</c:v>
                </c:pt>
                <c:pt idx="782">
                  <c:v>28.7658042921665</c:v>
                </c:pt>
                <c:pt idx="783">
                  <c:v>28.7706036774875</c:v>
                </c:pt>
                <c:pt idx="784">
                  <c:v>28.7754029281691</c:v>
                </c:pt>
                <c:pt idx="785">
                  <c:v>28.780202043578601</c:v>
                </c:pt>
                <c:pt idx="786">
                  <c:v>28.785001023082501</c:v>
                </c:pt>
                <c:pt idx="787">
                  <c:v>28.789799866046199</c:v>
                </c:pt>
                <c:pt idx="788">
                  <c:v>28.794598571834101</c:v>
                </c:pt>
                <c:pt idx="789">
                  <c:v>28.799397139809599</c:v>
                </c:pt>
                <c:pt idx="790">
                  <c:v>28.804195569335199</c:v>
                </c:pt>
                <c:pt idx="791">
                  <c:v>28.808993859771999</c:v>
                </c:pt>
                <c:pt idx="792">
                  <c:v>28.813792010480601</c:v>
                </c:pt>
                <c:pt idx="793">
                  <c:v>28.818590020820402</c:v>
                </c:pt>
                <c:pt idx="794">
                  <c:v>28.823387890149601</c:v>
                </c:pt>
                <c:pt idx="795">
                  <c:v>28.828185617825799</c:v>
                </c:pt>
                <c:pt idx="796">
                  <c:v>28.832983203205298</c:v>
                </c:pt>
                <c:pt idx="797">
                  <c:v>28.837780645643701</c:v>
                </c:pt>
                <c:pt idx="798">
                  <c:v>28.842577944495499</c:v>
                </c:pt>
                <c:pt idx="799">
                  <c:v>28.8473750991141</c:v>
                </c:pt>
                <c:pt idx="800">
                  <c:v>28.852172108852301</c:v>
                </c:pt>
                <c:pt idx="801">
                  <c:v>28.856968973061601</c:v>
                </c:pt>
                <c:pt idx="802">
                  <c:v>28.8617656910927</c:v>
                </c:pt>
                <c:pt idx="803">
                  <c:v>28.8665622622954</c:v>
                </c:pt>
                <c:pt idx="804">
                  <c:v>28.871358686018599</c:v>
                </c:pt>
                <c:pt idx="805">
                  <c:v>28.876154961610201</c:v>
                </c:pt>
                <c:pt idx="806">
                  <c:v>28.880951088417099</c:v>
                </c:pt>
                <c:pt idx="807">
                  <c:v>28.885747065785399</c:v>
                </c:pt>
                <c:pt idx="808">
                  <c:v>28.890542893060399</c:v>
                </c:pt>
                <c:pt idx="809">
                  <c:v>28.895338569586201</c:v>
                </c:pt>
                <c:pt idx="810">
                  <c:v>28.900134094706299</c:v>
                </c:pt>
                <c:pt idx="811">
                  <c:v>28.904929467763001</c:v>
                </c:pt>
                <c:pt idx="812">
                  <c:v>28.909724688098098</c:v>
                </c:pt>
                <c:pt idx="813">
                  <c:v>28.914519755052101</c:v>
                </c:pt>
                <c:pt idx="814">
                  <c:v>28.919314667965001</c:v>
                </c:pt>
                <c:pt idx="815">
                  <c:v>28.924109426175701</c:v>
                </c:pt>
                <c:pt idx="816">
                  <c:v>28.928904029022299</c:v>
                </c:pt>
                <c:pt idx="817">
                  <c:v>28.933698475842</c:v>
                </c:pt>
                <c:pt idx="818">
                  <c:v>28.938492765971201</c:v>
                </c:pt>
                <c:pt idx="819">
                  <c:v>28.943286898745502</c:v>
                </c:pt>
                <c:pt idx="820">
                  <c:v>28.948080873499499</c:v>
                </c:pt>
                <c:pt idx="821">
                  <c:v>28.952874689567199</c:v>
                </c:pt>
                <c:pt idx="822">
                  <c:v>28.957668346281402</c:v>
                </c:pt>
                <c:pt idx="823">
                  <c:v>28.962461842974498</c:v>
                </c:pt>
                <c:pt idx="824">
                  <c:v>28.967255178977801</c:v>
                </c:pt>
                <c:pt idx="825">
                  <c:v>28.972048353621801</c:v>
                </c:pt>
                <c:pt idx="826">
                  <c:v>28.9768413662364</c:v>
                </c:pt>
                <c:pt idx="827">
                  <c:v>28.9816342161504</c:v>
                </c:pt>
                <c:pt idx="828">
                  <c:v>28.986426902692099</c:v>
                </c:pt>
                <c:pt idx="829">
                  <c:v>28.991219425188799</c:v>
                </c:pt>
                <c:pt idx="830">
                  <c:v>28.996011782966999</c:v>
                </c:pt>
                <c:pt idx="831">
                  <c:v>29.0008039753525</c:v>
                </c:pt>
                <c:pt idx="832">
                  <c:v>29.005596001670401</c:v>
                </c:pt>
                <c:pt idx="833">
                  <c:v>29.010387861245</c:v>
                </c:pt>
                <c:pt idx="834">
                  <c:v>29.015179553399602</c:v>
                </c:pt>
                <c:pt idx="835">
                  <c:v>29.019971077456901</c:v>
                </c:pt>
                <c:pt idx="836">
                  <c:v>29.024762432739099</c:v>
                </c:pt>
                <c:pt idx="837">
                  <c:v>29.029553618567199</c:v>
                </c:pt>
                <c:pt idx="838">
                  <c:v>29.034344634261799</c:v>
                </c:pt>
                <c:pt idx="839">
                  <c:v>29.039135479142502</c:v>
                </c:pt>
                <c:pt idx="840">
                  <c:v>29.0439261525284</c:v>
                </c:pt>
                <c:pt idx="841">
                  <c:v>29.048716653737699</c:v>
                </c:pt>
                <c:pt idx="842">
                  <c:v>29.053506982087999</c:v>
                </c:pt>
                <c:pt idx="843">
                  <c:v>29.058297136896101</c:v>
                </c:pt>
                <c:pt idx="844">
                  <c:v>29.063087117478201</c:v>
                </c:pt>
                <c:pt idx="845">
                  <c:v>29.067876923149601</c:v>
                </c:pt>
                <c:pt idx="846">
                  <c:v>29.072666553225101</c:v>
                </c:pt>
                <c:pt idx="847">
                  <c:v>29.077456007018601</c:v>
                </c:pt>
                <c:pt idx="848">
                  <c:v>29.082245283843601</c:v>
                </c:pt>
                <c:pt idx="849">
                  <c:v>29.0870343830127</c:v>
                </c:pt>
                <c:pt idx="850">
                  <c:v>29.0918233038377</c:v>
                </c:pt>
                <c:pt idx="851">
                  <c:v>29.096612045630099</c:v>
                </c:pt>
                <c:pt idx="852">
                  <c:v>29.101400607700501</c:v>
                </c:pt>
                <c:pt idx="853">
                  <c:v>29.106188989358699</c:v>
                </c:pt>
                <c:pt idx="854">
                  <c:v>29.110977189914198</c:v>
                </c:pt>
                <c:pt idx="855">
                  <c:v>29.115765208675501</c:v>
                </c:pt>
                <c:pt idx="856">
                  <c:v>29.1205530449507</c:v>
                </c:pt>
                <c:pt idx="857">
                  <c:v>29.1253406980472</c:v>
                </c:pt>
                <c:pt idx="858">
                  <c:v>29.1301281672716</c:v>
                </c:pt>
                <c:pt idx="859">
                  <c:v>29.134915451930102</c:v>
                </c:pt>
                <c:pt idx="860">
                  <c:v>29.139702551328199</c:v>
                </c:pt>
                <c:pt idx="861">
                  <c:v>29.144489464770601</c:v>
                </c:pt>
                <c:pt idx="862">
                  <c:v>29.1492761915617</c:v>
                </c:pt>
                <c:pt idx="863">
                  <c:v>29.154062731005101</c:v>
                </c:pt>
                <c:pt idx="864">
                  <c:v>29.158849082403702</c:v>
                </c:pt>
                <c:pt idx="865">
                  <c:v>29.1636352450601</c:v>
                </c:pt>
                <c:pt idx="866">
                  <c:v>29.168421218275999</c:v>
                </c:pt>
                <c:pt idx="867">
                  <c:v>29.173207001352701</c:v>
                </c:pt>
                <c:pt idx="868">
                  <c:v>29.177992593590901</c:v>
                </c:pt>
                <c:pt idx="869">
                  <c:v>29.182777994290699</c:v>
                </c:pt>
                <c:pt idx="870">
                  <c:v>29.187563202751399</c:v>
                </c:pt>
                <c:pt idx="871">
                  <c:v>29.192348218272201</c:v>
                </c:pt>
                <c:pt idx="872">
                  <c:v>29.1971330401514</c:v>
                </c:pt>
                <c:pt idx="873">
                  <c:v>29.2019176676868</c:v>
                </c:pt>
                <c:pt idx="874">
                  <c:v>29.206702100175601</c:v>
                </c:pt>
                <c:pt idx="875">
                  <c:v>29.2114863369147</c:v>
                </c:pt>
                <c:pt idx="876">
                  <c:v>29.2162703772001</c:v>
                </c:pt>
                <c:pt idx="877">
                  <c:v>29.221054220327598</c:v>
                </c:pt>
                <c:pt idx="878">
                  <c:v>29.225837865592201</c:v>
                </c:pt>
                <c:pt idx="879">
                  <c:v>29.230621312288601</c:v>
                </c:pt>
                <c:pt idx="880">
                  <c:v>29.235404559710901</c:v>
                </c:pt>
                <c:pt idx="881">
                  <c:v>29.2401876071525</c:v>
                </c:pt>
                <c:pt idx="882">
                  <c:v>29.2449704539065</c:v>
                </c:pt>
                <c:pt idx="883">
                  <c:v>29.249753099265501</c:v>
                </c:pt>
                <c:pt idx="884">
                  <c:v>29.254535542521499</c:v>
                </c:pt>
                <c:pt idx="885">
                  <c:v>29.259317782966001</c:v>
                </c:pt>
                <c:pt idx="886">
                  <c:v>29.264099819890198</c:v>
                </c:pt>
                <c:pt idx="887">
                  <c:v>29.268881652584501</c:v>
                </c:pt>
                <c:pt idx="888">
                  <c:v>29.2736632803391</c:v>
                </c:pt>
                <c:pt idx="889">
                  <c:v>29.278444702443601</c:v>
                </c:pt>
                <c:pt idx="890">
                  <c:v>29.2832259181871</c:v>
                </c:pt>
                <c:pt idx="891">
                  <c:v>29.288006926858401</c:v>
                </c:pt>
                <c:pt idx="892">
                  <c:v>29.292787727745502</c:v>
                </c:pt>
                <c:pt idx="893">
                  <c:v>29.297568320136399</c:v>
                </c:pt>
                <c:pt idx="894">
                  <c:v>29.302348703318302</c:v>
                </c:pt>
                <c:pt idx="895">
                  <c:v>29.307128876578201</c:v>
                </c:pt>
                <c:pt idx="896">
                  <c:v>29.3119088392023</c:v>
                </c:pt>
                <c:pt idx="897">
                  <c:v>29.316688590476801</c:v>
                </c:pt>
                <c:pt idx="898">
                  <c:v>29.321468129687201</c:v>
                </c:pt>
                <c:pt idx="899">
                  <c:v>29.326247456118601</c:v>
                </c:pt>
                <c:pt idx="900">
                  <c:v>29.331026569055901</c:v>
                </c:pt>
                <c:pt idx="901">
                  <c:v>29.335805467783199</c:v>
                </c:pt>
                <c:pt idx="902">
                  <c:v>29.340584151584501</c:v>
                </c:pt>
                <c:pt idx="903">
                  <c:v>29.345362619743302</c:v>
                </c:pt>
                <c:pt idx="904">
                  <c:v>29.350140871542699</c:v>
                </c:pt>
                <c:pt idx="905">
                  <c:v>29.3549189062655</c:v>
                </c:pt>
                <c:pt idx="906">
                  <c:v>29.3596967231938</c:v>
                </c:pt>
                <c:pt idx="907">
                  <c:v>29.364474321609698</c:v>
                </c:pt>
                <c:pt idx="908">
                  <c:v>29.369251700794699</c:v>
                </c:pt>
                <c:pt idx="909">
                  <c:v>29.374028860029899</c:v>
                </c:pt>
                <c:pt idx="910">
                  <c:v>29.378805798596201</c:v>
                </c:pt>
                <c:pt idx="911">
                  <c:v>29.383582515774101</c:v>
                </c:pt>
                <c:pt idx="912">
                  <c:v>29.388359010843502</c:v>
                </c:pt>
                <c:pt idx="913">
                  <c:v>29.393135283084199</c:v>
                </c:pt>
                <c:pt idx="914">
                  <c:v>29.397911331775699</c:v>
                </c:pt>
                <c:pt idx="915">
                  <c:v>29.402687156196802</c:v>
                </c:pt>
                <c:pt idx="916">
                  <c:v>29.407462755626302</c:v>
                </c:pt>
                <c:pt idx="917">
                  <c:v>29.412238129342601</c:v>
                </c:pt>
                <c:pt idx="918">
                  <c:v>29.417013276623599</c:v>
                </c:pt>
                <c:pt idx="919">
                  <c:v>29.421788196747102</c:v>
                </c:pt>
                <c:pt idx="920">
                  <c:v>29.426562888990301</c:v>
                </c:pt>
                <c:pt idx="921">
                  <c:v>29.431337352630401</c:v>
                </c:pt>
                <c:pt idx="922">
                  <c:v>29.4361115869442</c:v>
                </c:pt>
                <c:pt idx="923">
                  <c:v>29.440885591207898</c:v>
                </c:pt>
                <c:pt idx="924">
                  <c:v>29.4456593646978</c:v>
                </c:pt>
                <c:pt idx="925">
                  <c:v>29.450432906689699</c:v>
                </c:pt>
                <c:pt idx="926">
                  <c:v>29.455206216459001</c:v>
                </c:pt>
                <c:pt idx="927">
                  <c:v>29.459979293281101</c:v>
                </c:pt>
                <c:pt idx="928">
                  <c:v>29.464752136430899</c:v>
                </c:pt>
                <c:pt idx="929">
                  <c:v>29.469524745183101</c:v>
                </c:pt>
                <c:pt idx="930">
                  <c:v>29.4742971188121</c:v>
                </c:pt>
                <c:pt idx="931">
                  <c:v>29.479069256591998</c:v>
                </c:pt>
                <c:pt idx="932">
                  <c:v>29.4838411577967</c:v>
                </c:pt>
                <c:pt idx="933">
                  <c:v>29.4886128216998</c:v>
                </c:pt>
                <c:pt idx="934">
                  <c:v>29.4933842475746</c:v>
                </c:pt>
                <c:pt idx="935">
                  <c:v>29.498155434694301</c:v>
                </c:pt>
                <c:pt idx="936">
                  <c:v>29.502926382331601</c:v>
                </c:pt>
                <c:pt idx="937">
                  <c:v>29.507697089759201</c:v>
                </c:pt>
                <c:pt idx="938">
                  <c:v>29.512467556249501</c:v>
                </c:pt>
                <c:pt idx="939">
                  <c:v>29.517237781074599</c:v>
                </c:pt>
                <c:pt idx="940">
                  <c:v>29.522007763506299</c:v>
                </c:pt>
                <c:pt idx="941">
                  <c:v>29.526777502816401</c:v>
                </c:pt>
                <c:pt idx="942">
                  <c:v>29.531546998276401</c:v>
                </c:pt>
                <c:pt idx="943">
                  <c:v>29.536316249157402</c:v>
                </c:pt>
                <c:pt idx="944">
                  <c:v>29.5410852547306</c:v>
                </c:pt>
                <c:pt idx="945">
                  <c:v>29.545854014266599</c:v>
                </c:pt>
                <c:pt idx="946">
                  <c:v>29.5506225270362</c:v>
                </c:pt>
                <c:pt idx="947">
                  <c:v>29.555390792309801</c:v>
                </c:pt>
                <c:pt idx="948">
                  <c:v>29.560158809357599</c:v>
                </c:pt>
                <c:pt idx="949">
                  <c:v>29.5649265774497</c:v>
                </c:pt>
                <c:pt idx="950">
                  <c:v>29.569694095855802</c:v>
                </c:pt>
                <c:pt idx="951">
                  <c:v>29.5744613638457</c:v>
                </c:pt>
                <c:pt idx="952">
                  <c:v>29.5792283806889</c:v>
                </c:pt>
                <c:pt idx="953">
                  <c:v>29.583995145654701</c:v>
                </c:pt>
                <c:pt idx="954">
                  <c:v>29.588761658012299</c:v>
                </c:pt>
                <c:pt idx="955">
                  <c:v>29.593527917030698</c:v>
                </c:pt>
                <c:pt idx="956">
                  <c:v>29.598293921978598</c:v>
                </c:pt>
                <c:pt idx="957">
                  <c:v>29.6030596721249</c:v>
                </c:pt>
                <c:pt idx="958">
                  <c:v>29.607825166737999</c:v>
                </c:pt>
                <c:pt idx="959">
                  <c:v>29.612590405086301</c:v>
                </c:pt>
                <c:pt idx="960">
                  <c:v>29.617355386438099</c:v>
                </c:pt>
                <c:pt idx="961">
                  <c:v>29.622120110061498</c:v>
                </c:pt>
                <c:pt idx="962">
                  <c:v>29.626884575224501</c:v>
                </c:pt>
                <c:pt idx="963">
                  <c:v>29.631648781194901</c:v>
                </c:pt>
                <c:pt idx="964">
                  <c:v>29.636412727240401</c:v>
                </c:pt>
                <c:pt idx="965">
                  <c:v>29.641176412628798</c:v>
                </c:pt>
                <c:pt idx="966">
                  <c:v>29.645939836627299</c:v>
                </c:pt>
                <c:pt idx="967">
                  <c:v>29.650702998503501</c:v>
                </c:pt>
                <c:pt idx="968">
                  <c:v>29.6554658975246</c:v>
                </c:pt>
                <c:pt idx="969">
                  <c:v>29.660228532957799</c:v>
                </c:pt>
                <c:pt idx="970">
                  <c:v>29.664990904070201</c:v>
                </c:pt>
                <c:pt idx="971">
                  <c:v>29.669753010128701</c:v>
                </c:pt>
                <c:pt idx="972">
                  <c:v>29.6745148504002</c:v>
                </c:pt>
                <c:pt idx="973">
                  <c:v>29.679276424151499</c:v>
                </c:pt>
                <c:pt idx="974">
                  <c:v>29.684037730649401</c:v>
                </c:pt>
                <c:pt idx="975">
                  <c:v>29.688798769160499</c:v>
                </c:pt>
                <c:pt idx="976">
                  <c:v>29.693559538951298</c:v>
                </c:pt>
                <c:pt idx="977">
                  <c:v>29.698320039288401</c:v>
                </c:pt>
                <c:pt idx="978">
                  <c:v>29.7030802694381</c:v>
                </c:pt>
                <c:pt idx="979">
                  <c:v>29.7078402286669</c:v>
                </c:pt>
                <c:pt idx="980">
                  <c:v>29.712599916241</c:v>
                </c:pt>
                <c:pt idx="981">
                  <c:v>29.717359331426799</c:v>
                </c:pt>
                <c:pt idx="982">
                  <c:v>29.722118473490401</c:v>
                </c:pt>
                <c:pt idx="983">
                  <c:v>29.726877341698</c:v>
                </c:pt>
                <c:pt idx="984">
                  <c:v>29.731635935315701</c:v>
                </c:pt>
                <c:pt idx="985">
                  <c:v>29.7363942536096</c:v>
                </c:pt>
                <c:pt idx="986">
                  <c:v>29.741152295845701</c:v>
                </c:pt>
                <c:pt idx="987">
                  <c:v>29.7459100612901</c:v>
                </c:pt>
                <c:pt idx="988">
                  <c:v>29.750667549208799</c:v>
                </c:pt>
                <c:pt idx="989">
                  <c:v>29.755424758867701</c:v>
                </c:pt>
                <c:pt idx="990">
                  <c:v>29.7601816895327</c:v>
                </c:pt>
                <c:pt idx="991">
                  <c:v>29.7649383404699</c:v>
                </c:pt>
                <c:pt idx="992">
                  <c:v>29.769694710945199</c:v>
                </c:pt>
                <c:pt idx="993">
                  <c:v>29.7744508002244</c:v>
                </c:pt>
                <c:pt idx="994">
                  <c:v>29.779206607573599</c:v>
                </c:pt>
                <c:pt idx="995">
                  <c:v>29.783962132258601</c:v>
                </c:pt>
                <c:pt idx="996">
                  <c:v>29.7887173735453</c:v>
                </c:pt>
                <c:pt idx="997">
                  <c:v>29.7934723306997</c:v>
                </c:pt>
                <c:pt idx="998">
                  <c:v>29.798227002987801</c:v>
                </c:pt>
                <c:pt idx="999">
                  <c:v>29.802981389675502</c:v>
                </c:pt>
                <c:pt idx="1000">
                  <c:v>29.807735490028801</c:v>
                </c:pt>
                <c:pt idx="1001">
                  <c:v>29.8124893033138</c:v>
                </c:pt>
                <c:pt idx="1002">
                  <c:v>29.817242828796399</c:v>
                </c:pt>
                <c:pt idx="1003">
                  <c:v>29.821996065742699</c:v>
                </c:pt>
                <c:pt idx="1004">
                  <c:v>29.826749013418901</c:v>
                </c:pt>
                <c:pt idx="1005">
                  <c:v>29.8315016710912</c:v>
                </c:pt>
                <c:pt idx="1006">
                  <c:v>29.836254038025601</c:v>
                </c:pt>
                <c:pt idx="1007">
                  <c:v>29.841006113488401</c:v>
                </c:pt>
                <c:pt idx="1008">
                  <c:v>29.845757896746001</c:v>
                </c:pt>
                <c:pt idx="1009">
                  <c:v>29.850509387064601</c:v>
                </c:pt>
                <c:pt idx="1010">
                  <c:v>29.855260583710798</c:v>
                </c:pt>
                <c:pt idx="1011">
                  <c:v>29.860011485950899</c:v>
                </c:pt>
                <c:pt idx="1012">
                  <c:v>29.8647620930515</c:v>
                </c:pt>
                <c:pt idx="1013">
                  <c:v>29.869512404279099</c:v>
                </c:pt>
                <c:pt idx="1014">
                  <c:v>29.8742624189005</c:v>
                </c:pt>
                <c:pt idx="1015">
                  <c:v>29.8790121361824</c:v>
                </c:pt>
                <c:pt idx="1016">
                  <c:v>29.8837615553917</c:v>
                </c:pt>
                <c:pt idx="1017">
                  <c:v>29.888510675795199</c:v>
                </c:pt>
                <c:pt idx="1018">
                  <c:v>29.893259496660001</c:v>
                </c:pt>
                <c:pt idx="1019">
                  <c:v>29.898008017253101</c:v>
                </c:pt>
                <c:pt idx="1020">
                  <c:v>29.9027562368417</c:v>
                </c:pt>
                <c:pt idx="1021">
                  <c:v>29.9075041546932</c:v>
                </c:pt>
                <c:pt idx="1022">
                  <c:v>29.9122517700748</c:v>
                </c:pt>
                <c:pt idx="1023">
                  <c:v>29.9169990822542</c:v>
                </c:pt>
                <c:pt idx="1024">
                  <c:v>29.9217460904988</c:v>
                </c:pt>
                <c:pt idx="1025">
                  <c:v>29.926492794076498</c:v>
                </c:pt>
                <c:pt idx="1026">
                  <c:v>29.9312391922549</c:v>
                </c:pt>
                <c:pt idx="1027">
                  <c:v>29.935985284302198</c:v>
                </c:pt>
                <c:pt idx="1028">
                  <c:v>29.940731069486301</c:v>
                </c:pt>
                <c:pt idx="1029">
                  <c:v>29.945476547075401</c:v>
                </c:pt>
                <c:pt idx="1030">
                  <c:v>29.9502217163379</c:v>
                </c:pt>
                <c:pt idx="1031">
                  <c:v>29.954966576542201</c:v>
                </c:pt>
                <c:pt idx="1032">
                  <c:v>29.959711126956901</c:v>
                </c:pt>
                <c:pt idx="1033">
                  <c:v>29.9644553668507</c:v>
                </c:pt>
                <c:pt idx="1034">
                  <c:v>29.969199295492601</c:v>
                </c:pt>
                <c:pt idx="1035">
                  <c:v>29.9739429121515</c:v>
                </c:pt>
                <c:pt idx="1036">
                  <c:v>29.978686216096602</c:v>
                </c:pt>
                <c:pt idx="1037">
                  <c:v>29.983429206597201</c:v>
                </c:pt>
                <c:pt idx="1038">
                  <c:v>29.988171882922899</c:v>
                </c:pt>
                <c:pt idx="1039">
                  <c:v>29.992914244343101</c:v>
                </c:pt>
                <c:pt idx="1040">
                  <c:v>29.9976562901279</c:v>
                </c:pt>
                <c:pt idx="1041">
                  <c:v>30.002398019547002</c:v>
                </c:pt>
                <c:pt idx="1042">
                  <c:v>30.007139431870701</c:v>
                </c:pt>
                <c:pt idx="1043">
                  <c:v>30.0118805263692</c:v>
                </c:pt>
                <c:pt idx="1044">
                  <c:v>30.016621302313101</c:v>
                </c:pt>
                <c:pt idx="1045">
                  <c:v>30.0213617589731</c:v>
                </c:pt>
                <c:pt idx="1046">
                  <c:v>30.026101895619799</c:v>
                </c:pt>
                <c:pt idx="1047">
                  <c:v>30.030841711524499</c:v>
                </c:pt>
                <c:pt idx="1048">
                  <c:v>30.035581205958302</c:v>
                </c:pt>
                <c:pt idx="1049">
                  <c:v>30.0403203781927</c:v>
                </c:pt>
                <c:pt idx="1050">
                  <c:v>30.045059227499099</c:v>
                </c:pt>
                <c:pt idx="1051">
                  <c:v>30.049797753149601</c:v>
                </c:pt>
                <c:pt idx="1052">
                  <c:v>30.054535954416</c:v>
                </c:pt>
                <c:pt idx="1053">
                  <c:v>30.0592738305706</c:v>
                </c:pt>
                <c:pt idx="1054">
                  <c:v>30.064011380885798</c:v>
                </c:pt>
                <c:pt idx="1055">
                  <c:v>30.068748604634202</c:v>
                </c:pt>
                <c:pt idx="1056">
                  <c:v>30.0734855010888</c:v>
                </c:pt>
                <c:pt idx="1057">
                  <c:v>30.0782220695225</c:v>
                </c:pt>
                <c:pt idx="1058">
                  <c:v>30.0829583092086</c:v>
                </c:pt>
                <c:pt idx="1059">
                  <c:v>30.087694219420701</c:v>
                </c:pt>
                <c:pt idx="1060">
                  <c:v>30.092429799432601</c:v>
                </c:pt>
                <c:pt idx="1061">
                  <c:v>30.097165048518001</c:v>
                </c:pt>
                <c:pt idx="1062">
                  <c:v>30.1018999659514</c:v>
                </c:pt>
                <c:pt idx="1063">
                  <c:v>30.106634551007001</c:v>
                </c:pt>
                <c:pt idx="1064">
                  <c:v>30.1113688029596</c:v>
                </c:pt>
                <c:pt idx="1065">
                  <c:v>30.116102721084101</c:v>
                </c:pt>
                <c:pt idx="1066">
                  <c:v>30.1208363046557</c:v>
                </c:pt>
                <c:pt idx="1067">
                  <c:v>30.125569552949699</c:v>
                </c:pt>
                <c:pt idx="1068">
                  <c:v>30.1303024652419</c:v>
                </c:pt>
                <c:pt idx="1069">
                  <c:v>30.135035040807999</c:v>
                </c:pt>
                <c:pt idx="1070">
                  <c:v>30.139767278924399</c:v>
                </c:pt>
                <c:pt idx="1071">
                  <c:v>30.144499178867498</c:v>
                </c:pt>
                <c:pt idx="1072">
                  <c:v>30.149230739913801</c:v>
                </c:pt>
                <c:pt idx="1073">
                  <c:v>30.153961961340499</c:v>
                </c:pt>
                <c:pt idx="1074">
                  <c:v>30.1586928424246</c:v>
                </c:pt>
                <c:pt idx="1075">
                  <c:v>30.163423382443799</c:v>
                </c:pt>
                <c:pt idx="1076">
                  <c:v>30.168153580675799</c:v>
                </c:pt>
                <c:pt idx="1077">
                  <c:v>30.1728834363986</c:v>
                </c:pt>
                <c:pt idx="1078">
                  <c:v>30.177612948890499</c:v>
                </c:pt>
                <c:pt idx="1079">
                  <c:v>30.182342117430299</c:v>
                </c:pt>
                <c:pt idx="1080">
                  <c:v>30.1870709412967</c:v>
                </c:pt>
                <c:pt idx="1081">
                  <c:v>30.191799419768898</c:v>
                </c:pt>
                <c:pt idx="1082">
                  <c:v>30.1965275521266</c:v>
                </c:pt>
                <c:pt idx="1083">
                  <c:v>30.2012553376493</c:v>
                </c:pt>
                <c:pt idx="1084">
                  <c:v>30.205982775617102</c:v>
                </c:pt>
                <c:pt idx="1085">
                  <c:v>30.210709865310498</c:v>
                </c:pt>
                <c:pt idx="1086">
                  <c:v>30.215436606010201</c:v>
                </c:pt>
                <c:pt idx="1087">
                  <c:v>30.220162996997001</c:v>
                </c:pt>
                <c:pt idx="1088">
                  <c:v>30.224889037552199</c:v>
                </c:pt>
                <c:pt idx="1089">
                  <c:v>30.2296147269576</c:v>
                </c:pt>
                <c:pt idx="1090">
                  <c:v>30.234340064494901</c:v>
                </c:pt>
                <c:pt idx="1091">
                  <c:v>30.2390650494463</c:v>
                </c:pt>
                <c:pt idx="1092">
                  <c:v>30.243789681094501</c:v>
                </c:pt>
                <c:pt idx="1093">
                  <c:v>30.248513958722299</c:v>
                </c:pt>
                <c:pt idx="1094">
                  <c:v>30.2532378816129</c:v>
                </c:pt>
                <c:pt idx="1095">
                  <c:v>30.257961449049802</c:v>
                </c:pt>
                <c:pt idx="1096">
                  <c:v>30.262684660316701</c:v>
                </c:pt>
                <c:pt idx="1097">
                  <c:v>30.267407514698</c:v>
                </c:pt>
                <c:pt idx="1098">
                  <c:v>30.272130011478101</c:v>
                </c:pt>
                <c:pt idx="1099">
                  <c:v>30.276852149941899</c:v>
                </c:pt>
                <c:pt idx="1100">
                  <c:v>30.2815739293744</c:v>
                </c:pt>
                <c:pt idx="1101">
                  <c:v>30.286295349061401</c:v>
                </c:pt>
                <c:pt idx="1102">
                  <c:v>30.291016408288598</c:v>
                </c:pt>
                <c:pt idx="1103">
                  <c:v>30.295737106342202</c:v>
                </c:pt>
                <c:pt idx="1104">
                  <c:v>30.3004574425089</c:v>
                </c:pt>
                <c:pt idx="1105">
                  <c:v>30.305177416075601</c:v>
                </c:pt>
                <c:pt idx="1106">
                  <c:v>30.309897026329399</c:v>
                </c:pt>
                <c:pt idx="1107">
                  <c:v>30.314616272558201</c:v>
                </c:pt>
                <c:pt idx="1108">
                  <c:v>30.319335154049799</c:v>
                </c:pt>
                <c:pt idx="1109">
                  <c:v>30.324053670092599</c:v>
                </c:pt>
                <c:pt idx="1110">
                  <c:v>30.328771819975302</c:v>
                </c:pt>
                <c:pt idx="1111">
                  <c:v>30.3334896029871</c:v>
                </c:pt>
                <c:pt idx="1112">
                  <c:v>30.3382070184174</c:v>
                </c:pt>
                <c:pt idx="1113">
                  <c:v>30.342924065556002</c:v>
                </c:pt>
                <c:pt idx="1114">
                  <c:v>30.347640743693201</c:v>
                </c:pt>
                <c:pt idx="1115">
                  <c:v>30.352357052119501</c:v>
                </c:pt>
                <c:pt idx="1116">
                  <c:v>30.3570729901259</c:v>
                </c:pt>
                <c:pt idx="1117">
                  <c:v>30.361788557003699</c:v>
                </c:pt>
                <c:pt idx="1118">
                  <c:v>30.3665037520447</c:v>
                </c:pt>
                <c:pt idx="1119">
                  <c:v>30.371218574541</c:v>
                </c:pt>
                <c:pt idx="1120">
                  <c:v>30.375933023785102</c:v>
                </c:pt>
                <c:pt idx="1121">
                  <c:v>30.3806470990699</c:v>
                </c:pt>
                <c:pt idx="1122">
                  <c:v>30.385360799688701</c:v>
                </c:pt>
                <c:pt idx="1123">
                  <c:v>30.3900741249352</c:v>
                </c:pt>
                <c:pt idx="1124">
                  <c:v>30.394787074103501</c:v>
                </c:pt>
                <c:pt idx="1125">
                  <c:v>30.399499646488</c:v>
                </c:pt>
                <c:pt idx="1126">
                  <c:v>30.404211841383699</c:v>
                </c:pt>
                <c:pt idx="1127">
                  <c:v>30.4089236580859</c:v>
                </c:pt>
                <c:pt idx="1128">
                  <c:v>30.413635095890299</c:v>
                </c:pt>
                <c:pt idx="1129">
                  <c:v>30.418346154093001</c:v>
                </c:pt>
                <c:pt idx="1130">
                  <c:v>30.4230568319906</c:v>
                </c:pt>
                <c:pt idx="1131">
                  <c:v>30.4277671288799</c:v>
                </c:pt>
                <c:pt idx="1132">
                  <c:v>30.432477044058398</c:v>
                </c:pt>
                <c:pt idx="1133">
                  <c:v>30.437186576823802</c:v>
                </c:pt>
                <c:pt idx="1134">
                  <c:v>30.4418957264743</c:v>
                </c:pt>
                <c:pt idx="1135">
                  <c:v>30.446604492308602</c:v>
                </c:pt>
                <c:pt idx="1136">
                  <c:v>30.451312873625799</c:v>
                </c:pt>
                <c:pt idx="1137">
                  <c:v>30.456020869725201</c:v>
                </c:pt>
                <c:pt idx="1138">
                  <c:v>30.460728479906901</c:v>
                </c:pt>
                <c:pt idx="1139">
                  <c:v>30.465435703471201</c:v>
                </c:pt>
                <c:pt idx="1140">
                  <c:v>30.4701425397188</c:v>
                </c:pt>
                <c:pt idx="1141">
                  <c:v>30.474848987950999</c:v>
                </c:pt>
                <c:pt idx="1142">
                  <c:v>30.4795550474694</c:v>
                </c:pt>
                <c:pt idx="1143">
                  <c:v>30.484260717576099</c:v>
                </c:pt>
                <c:pt idx="1144">
                  <c:v>30.4889659975738</c:v>
                </c:pt>
                <c:pt idx="1145">
                  <c:v>30.493670886765202</c:v>
                </c:pt>
                <c:pt idx="1146">
                  <c:v>30.498375384454</c:v>
                </c:pt>
                <c:pt idx="1147">
                  <c:v>30.503079489944</c:v>
                </c:pt>
                <c:pt idx="1148">
                  <c:v>30.5077832025395</c:v>
                </c:pt>
                <c:pt idx="1149">
                  <c:v>30.512486521545299</c:v>
                </c:pt>
                <c:pt idx="1150">
                  <c:v>30.517189446266599</c:v>
                </c:pt>
                <c:pt idx="1151">
                  <c:v>30.521891976009201</c:v>
                </c:pt>
                <c:pt idx="1152">
                  <c:v>30.526594110079301</c:v>
                </c:pt>
                <c:pt idx="1153">
                  <c:v>30.531295847783401</c:v>
                </c:pt>
                <c:pt idx="1154">
                  <c:v>30.535997188428599</c:v>
                </c:pt>
                <c:pt idx="1155">
                  <c:v>30.5406981313226</c:v>
                </c:pt>
                <c:pt idx="1156">
                  <c:v>30.5453986757732</c:v>
                </c:pt>
                <c:pt idx="1157">
                  <c:v>30.550098821089101</c:v>
                </c:pt>
                <c:pt idx="1158">
                  <c:v>30.554798566579201</c:v>
                </c:pt>
                <c:pt idx="1159">
                  <c:v>30.559497911552899</c:v>
                </c:pt>
                <c:pt idx="1160">
                  <c:v>30.564196855320098</c:v>
                </c:pt>
                <c:pt idx="1161">
                  <c:v>30.568895397191302</c:v>
                </c:pt>
                <c:pt idx="1162">
                  <c:v>30.573593536477301</c:v>
                </c:pt>
                <c:pt idx="1163">
                  <c:v>30.578291272489398</c:v>
                </c:pt>
                <c:pt idx="1164">
                  <c:v>30.582988604539601</c:v>
                </c:pt>
                <c:pt idx="1165">
                  <c:v>30.5876855319401</c:v>
                </c:pt>
                <c:pt idx="1166">
                  <c:v>30.5923820540037</c:v>
                </c:pt>
                <c:pt idx="1167">
                  <c:v>30.597078170043702</c:v>
                </c:pt>
                <c:pt idx="1168">
                  <c:v>30.6017738793741</c:v>
                </c:pt>
                <c:pt idx="1169">
                  <c:v>30.606469181308899</c:v>
                </c:pt>
                <c:pt idx="1170">
                  <c:v>30.611164075163</c:v>
                </c:pt>
                <c:pt idx="1171">
                  <c:v>30.615858560251802</c:v>
                </c:pt>
                <c:pt idx="1172">
                  <c:v>30.6205526358908</c:v>
                </c:pt>
                <c:pt idx="1173">
                  <c:v>30.625246301396501</c:v>
                </c:pt>
                <c:pt idx="1174">
                  <c:v>30.629939556085699</c:v>
                </c:pt>
                <c:pt idx="1175">
                  <c:v>30.6346323992755</c:v>
                </c:pt>
                <c:pt idx="1176">
                  <c:v>30.639324830283801</c:v>
                </c:pt>
                <c:pt idx="1177">
                  <c:v>30.644016848428901</c:v>
                </c:pt>
                <c:pt idx="1178">
                  <c:v>30.648708453029599</c:v>
                </c:pt>
                <c:pt idx="1179">
                  <c:v>30.653399643405201</c:v>
                </c:pt>
                <c:pt idx="1180">
                  <c:v>30.658090418875599</c:v>
                </c:pt>
                <c:pt idx="1181">
                  <c:v>30.662780778761</c:v>
                </c:pt>
                <c:pt idx="1182">
                  <c:v>30.667470722382401</c:v>
                </c:pt>
                <c:pt idx="1183">
                  <c:v>30.672160249061101</c:v>
                </c:pt>
                <c:pt idx="1184">
                  <c:v>30.6768493581191</c:v>
                </c:pt>
                <c:pt idx="1185">
                  <c:v>30.6815380488786</c:v>
                </c:pt>
                <c:pt idx="1186">
                  <c:v>30.686226320662801</c:v>
                </c:pt>
                <c:pt idx="1187">
                  <c:v>30.6909141727951</c:v>
                </c:pt>
                <c:pt idx="1188">
                  <c:v>30.6956016045994</c:v>
                </c:pt>
                <c:pt idx="1189">
                  <c:v>30.7002886154003</c:v>
                </c:pt>
                <c:pt idx="1190">
                  <c:v>30.704975204522899</c:v>
                </c:pt>
                <c:pt idx="1191">
                  <c:v>30.7096613712927</c:v>
                </c:pt>
                <c:pt idx="1192">
                  <c:v>30.714347115035899</c:v>
                </c:pt>
                <c:pt idx="1193">
                  <c:v>30.719032435079001</c:v>
                </c:pt>
                <c:pt idx="1194">
                  <c:v>30.723717330749398</c:v>
                </c:pt>
                <c:pt idx="1195">
                  <c:v>30.728401801374702</c:v>
                </c:pt>
                <c:pt idx="1196">
                  <c:v>30.733085846283299</c:v>
                </c:pt>
                <c:pt idx="1197">
                  <c:v>30.737769464803801</c:v>
                </c:pt>
                <c:pt idx="1198">
                  <c:v>30.742452656265701</c:v>
                </c:pt>
                <c:pt idx="1199">
                  <c:v>30.747135419999001</c:v>
                </c:pt>
                <c:pt idx="1200">
                  <c:v>30.751817755333899</c:v>
                </c:pt>
                <c:pt idx="1201">
                  <c:v>30.756499661601602</c:v>
                </c:pt>
                <c:pt idx="1202">
                  <c:v>30.761181138133502</c:v>
                </c:pt>
                <c:pt idx="1203">
                  <c:v>30.765862184261799</c:v>
                </c:pt>
                <c:pt idx="1204">
                  <c:v>30.770542799319099</c:v>
                </c:pt>
                <c:pt idx="1205">
                  <c:v>30.775222982638699</c:v>
                </c:pt>
                <c:pt idx="1206">
                  <c:v>30.779902733554199</c:v>
                </c:pt>
                <c:pt idx="1207">
                  <c:v>30.784582051400001</c:v>
                </c:pt>
                <c:pt idx="1208">
                  <c:v>30.789260935510999</c:v>
                </c:pt>
                <c:pt idx="1209">
                  <c:v>30.793939385222501</c:v>
                </c:pt>
                <c:pt idx="1210">
                  <c:v>30.7986173998707</c:v>
                </c:pt>
                <c:pt idx="1211">
                  <c:v>30.803294978792</c:v>
                </c:pt>
                <c:pt idx="1212">
                  <c:v>30.807972121323601</c:v>
                </c:pt>
                <c:pt idx="1213">
                  <c:v>30.812648826803201</c:v>
                </c:pt>
                <c:pt idx="1214">
                  <c:v>30.817325094568901</c:v>
                </c:pt>
                <c:pt idx="1215">
                  <c:v>30.822000923959799</c:v>
                </c:pt>
                <c:pt idx="1216">
                  <c:v>30.826676314315101</c:v>
                </c:pt>
                <c:pt idx="1217">
                  <c:v>30.831351264974799</c:v>
                </c:pt>
                <c:pt idx="1218">
                  <c:v>30.836025775279399</c:v>
                </c:pt>
                <c:pt idx="1219">
                  <c:v>30.840699844570199</c:v>
                </c:pt>
                <c:pt idx="1220">
                  <c:v>30.845373472188701</c:v>
                </c:pt>
                <c:pt idx="1221">
                  <c:v>30.850046657477201</c:v>
                </c:pt>
                <c:pt idx="1222">
                  <c:v>30.854719399778599</c:v>
                </c:pt>
                <c:pt idx="1223">
                  <c:v>30.859391698436401</c:v>
                </c:pt>
                <c:pt idx="1224">
                  <c:v>30.864063552794399</c:v>
                </c:pt>
                <c:pt idx="1225">
                  <c:v>30.868734962197401</c:v>
                </c:pt>
                <c:pt idx="1226">
                  <c:v>30.8734059259905</c:v>
                </c:pt>
                <c:pt idx="1227">
                  <c:v>30.878076443519401</c:v>
                </c:pt>
                <c:pt idx="1228">
                  <c:v>30.882746514130499</c:v>
                </c:pt>
                <c:pt idx="1229">
                  <c:v>30.887416137170799</c:v>
                </c:pt>
                <c:pt idx="1230">
                  <c:v>30.892085311987799</c:v>
                </c:pt>
                <c:pt idx="1231">
                  <c:v>30.896754037929501</c:v>
                </c:pt>
                <c:pt idx="1232">
                  <c:v>30.901422314344799</c:v>
                </c:pt>
                <c:pt idx="1233">
                  <c:v>30.906090140582901</c:v>
                </c:pt>
                <c:pt idx="1234">
                  <c:v>30.910757515993701</c:v>
                </c:pt>
                <c:pt idx="1235">
                  <c:v>30.915424439927602</c:v>
                </c:pt>
                <c:pt idx="1236">
                  <c:v>30.920090911735901</c:v>
                </c:pt>
                <c:pt idx="1237">
                  <c:v>30.924756930770201</c:v>
                </c:pt>
                <c:pt idx="1238">
                  <c:v>30.929422496382799</c:v>
                </c:pt>
                <c:pt idx="1239">
                  <c:v>30.9340876079265</c:v>
                </c:pt>
                <c:pt idx="1240">
                  <c:v>30.9387522647549</c:v>
                </c:pt>
                <c:pt idx="1241">
                  <c:v>30.9434164662221</c:v>
                </c:pt>
                <c:pt idx="1242">
                  <c:v>30.948080211682701</c:v>
                </c:pt>
                <c:pt idx="1243">
                  <c:v>30.952743500492101</c:v>
                </c:pt>
                <c:pt idx="1244">
                  <c:v>30.9574063320063</c:v>
                </c:pt>
                <c:pt idx="1245">
                  <c:v>30.962068705581601</c:v>
                </c:pt>
                <c:pt idx="1246">
                  <c:v>30.966730620575301</c:v>
                </c:pt>
                <c:pt idx="1247">
                  <c:v>30.971392076345101</c:v>
                </c:pt>
                <c:pt idx="1248">
                  <c:v>30.9760530722493</c:v>
                </c:pt>
                <c:pt idx="1249">
                  <c:v>30.980713607647001</c:v>
                </c:pt>
                <c:pt idx="1250">
                  <c:v>30.985373681897698</c:v>
                </c:pt>
                <c:pt idx="1251">
                  <c:v>30.990033294361599</c:v>
                </c:pt>
                <c:pt idx="1252">
                  <c:v>30.9946924443996</c:v>
                </c:pt>
                <c:pt idx="1253">
                  <c:v>30.999351131373</c:v>
                </c:pt>
                <c:pt idx="1254">
                  <c:v>31.004009354643902</c:v>
                </c:pt>
                <c:pt idx="1255">
                  <c:v>31.008667113575001</c:v>
                </c:pt>
                <c:pt idx="1256">
                  <c:v>31.013324407529598</c:v>
                </c:pt>
                <c:pt idx="1257">
                  <c:v>31.017981235871598</c:v>
                </c:pt>
                <c:pt idx="1258">
                  <c:v>31.022637597965499</c:v>
                </c:pt>
                <c:pt idx="1259">
                  <c:v>31.0272934931766</c:v>
                </c:pt>
                <c:pt idx="1260">
                  <c:v>31.031948920870501</c:v>
                </c:pt>
                <c:pt idx="1261">
                  <c:v>31.036603880413701</c:v>
                </c:pt>
                <c:pt idx="1262">
                  <c:v>31.041258371173299</c:v>
                </c:pt>
                <c:pt idx="1263">
                  <c:v>31.0459123925169</c:v>
                </c:pt>
                <c:pt idx="1264">
                  <c:v>31.050565943812899</c:v>
                </c:pt>
                <c:pt idx="1265">
                  <c:v>31.055219024430102</c:v>
                </c:pt>
                <c:pt idx="1266">
                  <c:v>31.059871633738101</c:v>
                </c:pt>
                <c:pt idx="1267">
                  <c:v>31.064523771107101</c:v>
                </c:pt>
                <c:pt idx="1268">
                  <c:v>31.069175435908001</c:v>
                </c:pt>
                <c:pt idx="1269">
                  <c:v>31.073826627512201</c:v>
                </c:pt>
                <c:pt idx="1270">
                  <c:v>31.078477345291802</c:v>
                </c:pt>
                <c:pt idx="1271">
                  <c:v>31.083127588619501</c:v>
                </c:pt>
                <c:pt idx="1272">
                  <c:v>31.087777356868799</c:v>
                </c:pt>
                <c:pt idx="1273">
                  <c:v>31.0924266494136</c:v>
                </c:pt>
                <c:pt idx="1274">
                  <c:v>31.097075465628599</c:v>
                </c:pt>
                <c:pt idx="1275">
                  <c:v>31.101723804889101</c:v>
                </c:pt>
                <c:pt idx="1276">
                  <c:v>31.1063716665711</c:v>
                </c:pt>
                <c:pt idx="1277">
                  <c:v>31.111019050050999</c:v>
                </c:pt>
                <c:pt idx="1278">
                  <c:v>31.115665954706198</c:v>
                </c:pt>
                <c:pt idx="1279">
                  <c:v>31.120312379914399</c:v>
                </c:pt>
                <c:pt idx="1280">
                  <c:v>31.124958325054301</c:v>
                </c:pt>
                <c:pt idx="1281">
                  <c:v>31.129603789504898</c:v>
                </c:pt>
                <c:pt idx="1282">
                  <c:v>31.134248772646099</c:v>
                </c:pt>
                <c:pt idx="1283">
                  <c:v>31.138893273858301</c:v>
                </c:pt>
                <c:pt idx="1284">
                  <c:v>31.143537292522701</c:v>
                </c:pt>
                <c:pt idx="1285">
                  <c:v>31.148180828020902</c:v>
                </c:pt>
                <c:pt idx="1286">
                  <c:v>31.1528238797355</c:v>
                </c:pt>
                <c:pt idx="1287">
                  <c:v>31.157466447049298</c:v>
                </c:pt>
                <c:pt idx="1288">
                  <c:v>31.162108529346199</c:v>
                </c:pt>
                <c:pt idx="1289">
                  <c:v>31.166750126010601</c:v>
                </c:pt>
                <c:pt idx="1290">
                  <c:v>31.1713912364274</c:v>
                </c:pt>
                <c:pt idx="1291">
                  <c:v>31.176031859982199</c:v>
                </c:pt>
                <c:pt idx="1292">
                  <c:v>31.180671996061498</c:v>
                </c:pt>
                <c:pt idx="1293">
                  <c:v>31.185311644052302</c:v>
                </c:pt>
                <c:pt idx="1294">
                  <c:v>31.189950803342001</c:v>
                </c:pt>
                <c:pt idx="1295">
                  <c:v>31.194589473319201</c:v>
                </c:pt>
                <c:pt idx="1296">
                  <c:v>31.199227653372699</c:v>
                </c:pt>
                <c:pt idx="1297">
                  <c:v>31.203865342892101</c:v>
                </c:pt>
                <c:pt idx="1298">
                  <c:v>31.208502541267698</c:v>
                </c:pt>
                <c:pt idx="1299">
                  <c:v>31.213139247890499</c:v>
                </c:pt>
                <c:pt idx="1300">
                  <c:v>31.217775462152101</c:v>
                </c:pt>
                <c:pt idx="1301">
                  <c:v>31.222411183444699</c:v>
                </c:pt>
                <c:pt idx="1302">
                  <c:v>31.2270464111614</c:v>
                </c:pt>
                <c:pt idx="1303">
                  <c:v>31.2316811446956</c:v>
                </c:pt>
                <c:pt idx="1304">
                  <c:v>31.2363153834416</c:v>
                </c:pt>
                <c:pt idx="1305">
                  <c:v>31.240949126794401</c:v>
                </c:pt>
                <c:pt idx="1306">
                  <c:v>31.245582374149599</c:v>
                </c:pt>
                <c:pt idx="1307">
                  <c:v>31.250215124903502</c:v>
                </c:pt>
                <c:pt idx="1308">
                  <c:v>31.254847378452901</c:v>
                </c:pt>
                <c:pt idx="1309">
                  <c:v>31.259479134195502</c:v>
                </c:pt>
                <c:pt idx="1310">
                  <c:v>31.264110391529499</c:v>
                </c:pt>
                <c:pt idx="1311">
                  <c:v>31.268741149854002</c:v>
                </c:pt>
                <c:pt idx="1312">
                  <c:v>31.273371408568501</c:v>
                </c:pt>
                <c:pt idx="1313">
                  <c:v>31.278001167073299</c:v>
                </c:pt>
                <c:pt idx="1314">
                  <c:v>31.282630424769401</c:v>
                </c:pt>
                <c:pt idx="1315">
                  <c:v>31.287259181058399</c:v>
                </c:pt>
                <c:pt idx="1316">
                  <c:v>31.291887435342701</c:v>
                </c:pt>
                <c:pt idx="1317">
                  <c:v>31.296515187025101</c:v>
                </c:pt>
                <c:pt idx="1318">
                  <c:v>31.301142435509401</c:v>
                </c:pt>
                <c:pt idx="1319">
                  <c:v>31.305769180199999</c:v>
                </c:pt>
                <c:pt idx="1320">
                  <c:v>31.310395420501798</c:v>
                </c:pt>
                <c:pt idx="1321">
                  <c:v>31.315021155820499</c:v>
                </c:pt>
                <c:pt idx="1322">
                  <c:v>31.3196463855625</c:v>
                </c:pt>
                <c:pt idx="1323">
                  <c:v>31.324271109134902</c:v>
                </c:pt>
                <c:pt idx="1324">
                  <c:v>31.3288953259454</c:v>
                </c:pt>
                <c:pt idx="1325">
                  <c:v>31.3335190354024</c:v>
                </c:pt>
                <c:pt idx="1326">
                  <c:v>31.338142236914901</c:v>
                </c:pt>
                <c:pt idx="1327">
                  <c:v>31.342764929892901</c:v>
                </c:pt>
                <c:pt idx="1328">
                  <c:v>31.347387113746699</c:v>
                </c:pt>
                <c:pt idx="1329">
                  <c:v>31.352008787887399</c:v>
                </c:pt>
                <c:pt idx="1330">
                  <c:v>31.356629951726902</c:v>
                </c:pt>
                <c:pt idx="1331">
                  <c:v>31.361250604677799</c:v>
                </c:pt>
                <c:pt idx="1332">
                  <c:v>31.365870746153099</c:v>
                </c:pt>
                <c:pt idx="1333">
                  <c:v>31.370490375566799</c:v>
                </c:pt>
                <c:pt idx="1334">
                  <c:v>31.375109492333401</c:v>
                </c:pt>
                <c:pt idx="1335">
                  <c:v>31.379728095868298</c:v>
                </c:pt>
                <c:pt idx="1336">
                  <c:v>31.384346185587201</c:v>
                </c:pt>
                <c:pt idx="1337">
                  <c:v>31.388963760907</c:v>
                </c:pt>
                <c:pt idx="1338">
                  <c:v>31.393580821244701</c:v>
                </c:pt>
                <c:pt idx="1339">
                  <c:v>31.3981973660186</c:v>
                </c:pt>
                <c:pt idx="1340">
                  <c:v>31.4028133946472</c:v>
                </c:pt>
                <c:pt idx="1341">
                  <c:v>31.407428906549999</c:v>
                </c:pt>
                <c:pt idx="1342">
                  <c:v>31.412043901146902</c:v>
                </c:pt>
                <c:pt idx="1343">
                  <c:v>31.416658377858901</c:v>
                </c:pt>
                <c:pt idx="1344">
                  <c:v>31.4212723361073</c:v>
                </c:pt>
                <c:pt idx="1345">
                  <c:v>31.4258857753142</c:v>
                </c:pt>
                <c:pt idx="1346">
                  <c:v>31.4304986949026</c:v>
                </c:pt>
                <c:pt idx="1347">
                  <c:v>31.435111094296001</c:v>
                </c:pt>
                <c:pt idx="1348">
                  <c:v>31.439722972918499</c:v>
                </c:pt>
                <c:pt idx="1349">
                  <c:v>31.444334330195101</c:v>
                </c:pt>
                <c:pt idx="1350">
                  <c:v>31.4489451655514</c:v>
                </c:pt>
                <c:pt idx="1351">
                  <c:v>31.453555478413701</c:v>
                </c:pt>
                <c:pt idx="1352">
                  <c:v>31.458165268209001</c:v>
                </c:pt>
                <c:pt idx="1353">
                  <c:v>31.462774534365099</c:v>
                </c:pt>
                <c:pt idx="1354">
                  <c:v>31.467383276310301</c:v>
                </c:pt>
                <c:pt idx="1355">
                  <c:v>31.471991493473698</c:v>
                </c:pt>
                <c:pt idx="1356">
                  <c:v>31.476599185285099</c:v>
                </c:pt>
                <c:pt idx="1357">
                  <c:v>31.481206351175</c:v>
                </c:pt>
                <c:pt idx="1358">
                  <c:v>31.485812990574502</c:v>
                </c:pt>
                <c:pt idx="1359">
                  <c:v>31.490419102915698</c:v>
                </c:pt>
                <c:pt idx="1360">
                  <c:v>31.495024687630899</c:v>
                </c:pt>
                <c:pt idx="1361">
                  <c:v>31.499629744153602</c:v>
                </c:pt>
                <c:pt idx="1362">
                  <c:v>31.504234271917699</c:v>
                </c:pt>
                <c:pt idx="1363">
                  <c:v>31.508838270357899</c:v>
                </c:pt>
                <c:pt idx="1364">
                  <c:v>31.513441738909599</c:v>
                </c:pt>
                <c:pt idx="1365">
                  <c:v>31.518044677008799</c:v>
                </c:pt>
                <c:pt idx="1366">
                  <c:v>31.522647084092402</c:v>
                </c:pt>
                <c:pt idx="1367">
                  <c:v>31.527248959597902</c:v>
                </c:pt>
                <c:pt idx="1368">
                  <c:v>31.531850302963299</c:v>
                </c:pt>
                <c:pt idx="1369">
                  <c:v>31.536451113627699</c:v>
                </c:pt>
                <c:pt idx="1370">
                  <c:v>31.541051391030699</c:v>
                </c:pt>
                <c:pt idx="1371">
                  <c:v>31.545651134612399</c:v>
                </c:pt>
                <c:pt idx="1372">
                  <c:v>31.550250343814</c:v>
                </c:pt>
                <c:pt idx="1373">
                  <c:v>31.5548490180771</c:v>
                </c:pt>
                <c:pt idx="1374">
                  <c:v>31.5594471568442</c:v>
                </c:pt>
                <c:pt idx="1375">
                  <c:v>31.564044759558399</c:v>
                </c:pt>
                <c:pt idx="1376">
                  <c:v>31.568641825663398</c:v>
                </c:pt>
                <c:pt idx="1377">
                  <c:v>31.573238354603902</c:v>
                </c:pt>
                <c:pt idx="1378">
                  <c:v>31.577834345825099</c:v>
                </c:pt>
                <c:pt idx="1379">
                  <c:v>31.5824297987729</c:v>
                </c:pt>
                <c:pt idx="1380">
                  <c:v>31.5870247128939</c:v>
                </c:pt>
                <c:pt idx="1381">
                  <c:v>31.5916190876355</c:v>
                </c:pt>
                <c:pt idx="1382">
                  <c:v>31.596212922445801</c:v>
                </c:pt>
                <c:pt idx="1383">
                  <c:v>31.600806216773599</c:v>
                </c:pt>
                <c:pt idx="1384">
                  <c:v>31.6053989700683</c:v>
                </c:pt>
                <c:pt idx="1385">
                  <c:v>31.609991181780099</c:v>
                </c:pt>
                <c:pt idx="1386">
                  <c:v>31.614582851359899</c:v>
                </c:pt>
                <c:pt idx="1387">
                  <c:v>31.619173978259401</c:v>
                </c:pt>
                <c:pt idx="1388">
                  <c:v>31.623764561930699</c:v>
                </c:pt>
                <c:pt idx="1389">
                  <c:v>31.628354601827098</c:v>
                </c:pt>
                <c:pt idx="1390">
                  <c:v>31.632944097402099</c:v>
                </c:pt>
                <c:pt idx="1391">
                  <c:v>31.6375330481102</c:v>
                </c:pt>
                <c:pt idx="1392">
                  <c:v>31.642121453406698</c:v>
                </c:pt>
                <c:pt idx="1393">
                  <c:v>31.646709312747301</c:v>
                </c:pt>
                <c:pt idx="1394">
                  <c:v>31.6512966255886</c:v>
                </c:pt>
                <c:pt idx="1395">
                  <c:v>31.655883391387899</c:v>
                </c:pt>
                <c:pt idx="1396">
                  <c:v>31.6604696096033</c:v>
                </c:pt>
                <c:pt idx="1397">
                  <c:v>31.665055279693402</c:v>
                </c:pt>
                <c:pt idx="1398">
                  <c:v>31.669640401117601</c:v>
                </c:pt>
                <c:pt idx="1399">
                  <c:v>31.674224973336099</c:v>
                </c:pt>
                <c:pt idx="1400">
                  <c:v>31.6788089958097</c:v>
                </c:pt>
                <c:pt idx="1401">
                  <c:v>31.683392468000001</c:v>
                </c:pt>
                <c:pt idx="1402">
                  <c:v>31.687975389369299</c:v>
                </c:pt>
                <c:pt idx="1403">
                  <c:v>31.692557759380499</c:v>
                </c:pt>
                <c:pt idx="1404">
                  <c:v>31.697139577497399</c:v>
                </c:pt>
                <c:pt idx="1405">
                  <c:v>31.701720843184301</c:v>
                </c:pt>
                <c:pt idx="1406">
                  <c:v>31.7063015559064</c:v>
                </c:pt>
                <c:pt idx="1407">
                  <c:v>31.7108817151294</c:v>
                </c:pt>
                <c:pt idx="1408">
                  <c:v>31.715461320320099</c:v>
                </c:pt>
                <c:pt idx="1409">
                  <c:v>31.7200403709456</c:v>
                </c:pt>
                <c:pt idx="1410">
                  <c:v>31.7246188664739</c:v>
                </c:pt>
                <c:pt idx="1411">
                  <c:v>31.7291968063738</c:v>
                </c:pt>
                <c:pt idx="1412">
                  <c:v>31.733774190114602</c:v>
                </c:pt>
                <c:pt idx="1413">
                  <c:v>31.738351017166401</c:v>
                </c:pt>
                <c:pt idx="1414">
                  <c:v>31.7429272870001</c:v>
                </c:pt>
                <c:pt idx="1415">
                  <c:v>31.747502999087299</c:v>
                </c:pt>
                <c:pt idx="1416">
                  <c:v>31.7520781529002</c:v>
                </c:pt>
                <c:pt idx="1417">
                  <c:v>31.7566527479119</c:v>
                </c:pt>
                <c:pt idx="1418">
                  <c:v>31.761226783595902</c:v>
                </c:pt>
                <c:pt idx="1419">
                  <c:v>31.765800259426801</c:v>
                </c:pt>
                <c:pt idx="1420">
                  <c:v>31.770373174879701</c:v>
                </c:pt>
                <c:pt idx="1421">
                  <c:v>31.7749455294305</c:v>
                </c:pt>
                <c:pt idx="1422">
                  <c:v>31.779517322555598</c:v>
                </c:pt>
                <c:pt idx="1423">
                  <c:v>31.784088553732399</c:v>
                </c:pt>
                <c:pt idx="1424">
                  <c:v>31.788659222439001</c:v>
                </c:pt>
                <c:pt idx="1425">
                  <c:v>31.793229328153899</c:v>
                </c:pt>
                <c:pt idx="1426">
                  <c:v>31.797798870356701</c:v>
                </c:pt>
                <c:pt idx="1427">
                  <c:v>31.802367848527599</c:v>
                </c:pt>
                <c:pt idx="1428">
                  <c:v>31.8069362621473</c:v>
                </c:pt>
                <c:pt idx="1429">
                  <c:v>31.811504110697499</c:v>
                </c:pt>
                <c:pt idx="1430">
                  <c:v>31.816071393660401</c:v>
                </c:pt>
                <c:pt idx="1431">
                  <c:v>31.820638110519202</c:v>
                </c:pt>
                <c:pt idx="1432">
                  <c:v>31.825204260757602</c:v>
                </c:pt>
                <c:pt idx="1433">
                  <c:v>31.8297698438599</c:v>
                </c:pt>
                <c:pt idx="1434">
                  <c:v>31.834334859311401</c:v>
                </c:pt>
                <c:pt idx="1435">
                  <c:v>31.838899306598002</c:v>
                </c:pt>
                <c:pt idx="1436">
                  <c:v>31.8434631852063</c:v>
                </c:pt>
                <c:pt idx="1437">
                  <c:v>31.848026494623699</c:v>
                </c:pt>
                <c:pt idx="1438">
                  <c:v>31.852589234338101</c:v>
                </c:pt>
                <c:pt idx="1439">
                  <c:v>31.857151403838401</c:v>
                </c:pt>
                <c:pt idx="1440">
                  <c:v>31.861713002614</c:v>
                </c:pt>
                <c:pt idx="1441">
                  <c:v>31.8662740301552</c:v>
                </c:pt>
                <c:pt idx="1442">
                  <c:v>31.870834485952798</c:v>
                </c:pt>
                <c:pt idx="1443">
                  <c:v>31.875394369498601</c:v>
                </c:pt>
                <c:pt idx="1444">
                  <c:v>31.8799536802848</c:v>
                </c:pt>
                <c:pt idx="1445">
                  <c:v>31.884512417804601</c:v>
                </c:pt>
                <c:pt idx="1446">
                  <c:v>31.889070581551699</c:v>
                </c:pt>
                <c:pt idx="1447">
                  <c:v>31.893628171020801</c:v>
                </c:pt>
                <c:pt idx="1448">
                  <c:v>31.8981851857069</c:v>
                </c:pt>
                <c:pt idx="1449">
                  <c:v>31.902741625106099</c:v>
                </c:pt>
                <c:pt idx="1450">
                  <c:v>31.907297488714999</c:v>
                </c:pt>
                <c:pt idx="1451">
                  <c:v>31.9118527760311</c:v>
                </c:pt>
                <c:pt idx="1452">
                  <c:v>31.916407486552401</c:v>
                </c:pt>
                <c:pt idx="1453">
                  <c:v>31.920961619777799</c:v>
                </c:pt>
                <c:pt idx="1454">
                  <c:v>31.925515175206801</c:v>
                </c:pt>
                <c:pt idx="1455">
                  <c:v>31.9300681523398</c:v>
                </c:pt>
                <c:pt idx="1456">
                  <c:v>31.9346205506776</c:v>
                </c:pt>
                <c:pt idx="1457">
                  <c:v>31.939172369722002</c:v>
                </c:pt>
                <c:pt idx="1458">
                  <c:v>31.9437236089754</c:v>
                </c:pt>
                <c:pt idx="1459">
                  <c:v>31.948274267940999</c:v>
                </c:pt>
                <c:pt idx="1460">
                  <c:v>31.9528243461226</c:v>
                </c:pt>
                <c:pt idx="1461">
                  <c:v>31.9573738430249</c:v>
                </c:pt>
                <c:pt idx="1462">
                  <c:v>31.961922758153101</c:v>
                </c:pt>
                <c:pt idx="1463">
                  <c:v>31.966471091013201</c:v>
                </c:pt>
                <c:pt idx="1464">
                  <c:v>31.971018841111999</c:v>
                </c:pt>
                <c:pt idx="1465">
                  <c:v>31.9755660079569</c:v>
                </c:pt>
                <c:pt idx="1466">
                  <c:v>31.980112591056098</c:v>
                </c:pt>
                <c:pt idx="1467">
                  <c:v>31.984658589918599</c:v>
                </c:pt>
                <c:pt idx="1468">
                  <c:v>31.989204004053899</c:v>
                </c:pt>
                <c:pt idx="1469">
                  <c:v>31.993748832972301</c:v>
                </c:pt>
                <c:pt idx="1470">
                  <c:v>31.998293076185</c:v>
                </c:pt>
                <c:pt idx="1471">
                  <c:v>32.002836733203701</c:v>
                </c:pt>
                <c:pt idx="1472">
                  <c:v>32.0073798035409</c:v>
                </c:pt>
                <c:pt idx="1473">
                  <c:v>32.011922286709698</c:v>
                </c:pt>
                <c:pt idx="1474">
                  <c:v>32.016464182224198</c:v>
                </c:pt>
                <c:pt idx="1475">
                  <c:v>32.021005489598998</c:v>
                </c:pt>
                <c:pt idx="1476">
                  <c:v>32.025546208349397</c:v>
                </c:pt>
                <c:pt idx="1477">
                  <c:v>32.030086337991499</c:v>
                </c:pt>
                <c:pt idx="1478">
                  <c:v>32.0346258780421</c:v>
                </c:pt>
                <c:pt idx="1479">
                  <c:v>32.039164828018798</c:v>
                </c:pt>
                <c:pt idx="1480">
                  <c:v>32.043703187439696</c:v>
                </c:pt>
                <c:pt idx="1481">
                  <c:v>32.0482409558239</c:v>
                </c:pt>
                <c:pt idx="1482">
                  <c:v>32.052778132691003</c:v>
                </c:pt>
                <c:pt idx="1483">
                  <c:v>32.057314717561397</c:v>
                </c:pt>
                <c:pt idx="1484">
                  <c:v>32.061850709956303</c:v>
                </c:pt>
                <c:pt idx="1485">
                  <c:v>32.0663861093973</c:v>
                </c:pt>
                <c:pt idx="1486">
                  <c:v>32.0709209154072</c:v>
                </c:pt>
                <c:pt idx="1487">
                  <c:v>32.075455127509102</c:v>
                </c:pt>
                <c:pt idx="1488">
                  <c:v>32.079988745227098</c:v>
                </c:pt>
                <c:pt idx="1489">
                  <c:v>32.0845217680858</c:v>
                </c:pt>
                <c:pt idx="1490">
                  <c:v>32.089054195610601</c:v>
                </c:pt>
                <c:pt idx="1491">
                  <c:v>32.093586027327802</c:v>
                </c:pt>
                <c:pt idx="1492">
                  <c:v>32.098117262764099</c:v>
                </c:pt>
                <c:pt idx="1493">
                  <c:v>32.102647901447</c:v>
                </c:pt>
                <c:pt idx="1494">
                  <c:v>32.107177942904997</c:v>
                </c:pt>
                <c:pt idx="1495">
                  <c:v>32.111707386667</c:v>
                </c:pt>
                <c:pt idx="1496">
                  <c:v>32.116236232262601</c:v>
                </c:pt>
                <c:pt idx="1497">
                  <c:v>32.120764479222501</c:v>
                </c:pt>
                <c:pt idx="1498">
                  <c:v>32.1252921270776</c:v>
                </c:pt>
                <c:pt idx="1499">
                  <c:v>32.129819175359799</c:v>
                </c:pt>
                <c:pt idx="1500">
                  <c:v>32.134345623601902</c:v>
                </c:pt>
                <c:pt idx="1501">
                  <c:v>32.138871471336898</c:v>
                </c:pt>
                <c:pt idx="1502">
                  <c:v>32.143396718098998</c:v>
                </c:pt>
                <c:pt idx="1503">
                  <c:v>32.147921363422903</c:v>
                </c:pt>
                <c:pt idx="1504">
                  <c:v>32.152445406844102</c:v>
                </c:pt>
                <c:pt idx="1505">
                  <c:v>32.156968847898597</c:v>
                </c:pt>
                <c:pt idx="1506">
                  <c:v>32.161491686123398</c:v>
                </c:pt>
                <c:pt idx="1507">
                  <c:v>32.166013921056098</c:v>
                </c:pt>
                <c:pt idx="1508">
                  <c:v>32.170535552235002</c:v>
                </c:pt>
                <c:pt idx="1509">
                  <c:v>32.175056579199001</c:v>
                </c:pt>
                <c:pt idx="1510">
                  <c:v>32.179577001487999</c:v>
                </c:pt>
                <c:pt idx="1511">
                  <c:v>32.184096818642402</c:v>
                </c:pt>
                <c:pt idx="1512">
                  <c:v>32.188616030203299</c:v>
                </c:pt>
                <c:pt idx="1513">
                  <c:v>32.193134635712603</c:v>
                </c:pt>
                <c:pt idx="1514">
                  <c:v>32.197652634713002</c:v>
                </c:pt>
                <c:pt idx="1515">
                  <c:v>32.202170026747702</c:v>
                </c:pt>
                <c:pt idx="1516">
                  <c:v>32.206686811360697</c:v>
                </c:pt>
                <c:pt idx="1517">
                  <c:v>32.211202988096801</c:v>
                </c:pt>
                <c:pt idx="1518">
                  <c:v>32.2157185565015</c:v>
                </c:pt>
                <c:pt idx="1519">
                  <c:v>32.2202335161208</c:v>
                </c:pt>
                <c:pt idx="1520">
                  <c:v>32.224747866501701</c:v>
                </c:pt>
                <c:pt idx="1521">
                  <c:v>32.229261607191802</c:v>
                </c:pt>
                <c:pt idx="1522">
                  <c:v>32.233774737739303</c:v>
                </c:pt>
                <c:pt idx="1523">
                  <c:v>32.238287257693202</c:v>
                </c:pt>
                <c:pt idx="1524">
                  <c:v>32.242799166603298</c:v>
                </c:pt>
                <c:pt idx="1525">
                  <c:v>32.247310464020103</c:v>
                </c:pt>
                <c:pt idx="1526">
                  <c:v>32.251821149494603</c:v>
                </c:pt>
                <c:pt idx="1527">
                  <c:v>32.256331222578702</c:v>
                </c:pt>
                <c:pt idx="1528">
                  <c:v>32.260840682824998</c:v>
                </c:pt>
                <c:pt idx="1529">
                  <c:v>32.265349529786697</c:v>
                </c:pt>
                <c:pt idx="1530">
                  <c:v>32.269857763018003</c:v>
                </c:pt>
                <c:pt idx="1531">
                  <c:v>32.274365382073299</c:v>
                </c:pt>
                <c:pt idx="1532">
                  <c:v>32.278872386508297</c:v>
                </c:pt>
                <c:pt idx="1533">
                  <c:v>32.283378775878901</c:v>
                </c:pt>
                <c:pt idx="1534">
                  <c:v>32.287884549742103</c:v>
                </c:pt>
                <c:pt idx="1535">
                  <c:v>32.292389707655303</c:v>
                </c:pt>
                <c:pt idx="1536">
                  <c:v>32.296894249176802</c:v>
                </c:pt>
                <c:pt idx="1537">
                  <c:v>32.3013981738656</c:v>
                </c:pt>
                <c:pt idx="1538">
                  <c:v>32.305901481281303</c:v>
                </c:pt>
                <c:pt idx="1539">
                  <c:v>32.310404170984398</c:v>
                </c:pt>
                <c:pt idx="1540">
                  <c:v>32.314906242535898</c:v>
                </c:pt>
                <c:pt idx="1541">
                  <c:v>32.319407695497503</c:v>
                </c:pt>
                <c:pt idx="1542">
                  <c:v>32.323908529431897</c:v>
                </c:pt>
                <c:pt idx="1543">
                  <c:v>32.328408743902102</c:v>
                </c:pt>
                <c:pt idx="1544">
                  <c:v>32.332908338472201</c:v>
                </c:pt>
                <c:pt idx="1545">
                  <c:v>32.337407312706802</c:v>
                </c:pt>
                <c:pt idx="1546">
                  <c:v>32.341905666171101</c:v>
                </c:pt>
                <c:pt idx="1547">
                  <c:v>32.3464033984312</c:v>
                </c:pt>
                <c:pt idx="1548">
                  <c:v>32.350900509053901</c:v>
                </c:pt>
                <c:pt idx="1549">
                  <c:v>32.355396997606697</c:v>
                </c:pt>
                <c:pt idx="1550">
                  <c:v>32.359892863657599</c:v>
                </c:pt>
                <c:pt idx="1551">
                  <c:v>32.3643881067755</c:v>
                </c:pt>
                <c:pt idx="1552">
                  <c:v>32.368882726530103</c:v>
                </c:pt>
                <c:pt idx="1553">
                  <c:v>32.3733767224915</c:v>
                </c:pt>
                <c:pt idx="1554">
                  <c:v>32.377870094230701</c:v>
                </c:pt>
                <c:pt idx="1555">
                  <c:v>32.382362841319598</c:v>
                </c:pt>
                <c:pt idx="1556">
                  <c:v>32.3868549633303</c:v>
                </c:pt>
                <c:pt idx="1557">
                  <c:v>32.3913464598361</c:v>
                </c:pt>
                <c:pt idx="1558">
                  <c:v>32.3958373304106</c:v>
                </c:pt>
                <c:pt idx="1559">
                  <c:v>32.400327574628498</c:v>
                </c:pt>
                <c:pt idx="1560">
                  <c:v>32.404817192064897</c:v>
                </c:pt>
                <c:pt idx="1561">
                  <c:v>32.409306182295701</c:v>
                </c:pt>
                <c:pt idx="1562">
                  <c:v>32.413794544897499</c:v>
                </c:pt>
                <c:pt idx="1563">
                  <c:v>32.418282279447602</c:v>
                </c:pt>
                <c:pt idx="1564">
                  <c:v>32.422769385524099</c:v>
                </c:pt>
                <c:pt idx="1565">
                  <c:v>32.427255862705699</c:v>
                </c:pt>
                <c:pt idx="1566">
                  <c:v>32.4317417105717</c:v>
                </c:pt>
                <c:pt idx="1567">
                  <c:v>32.436226928702297</c:v>
                </c:pt>
                <c:pt idx="1568">
                  <c:v>32.440711516678299</c:v>
                </c:pt>
                <c:pt idx="1569">
                  <c:v>32.445195474081203</c:v>
                </c:pt>
                <c:pt idx="1570">
                  <c:v>32.449678800493203</c:v>
                </c:pt>
                <c:pt idx="1571">
                  <c:v>32.454161495497303</c:v>
                </c:pt>
                <c:pt idx="1572">
                  <c:v>32.458643558676997</c:v>
                </c:pt>
                <c:pt idx="1573">
                  <c:v>32.463124989616702</c:v>
                </c:pt>
                <c:pt idx="1574">
                  <c:v>32.467605787901498</c:v>
                </c:pt>
                <c:pt idx="1575">
                  <c:v>32.472085953116903</c:v>
                </c:pt>
                <c:pt idx="1576">
                  <c:v>32.476565484849402</c:v>
                </c:pt>
                <c:pt idx="1577">
                  <c:v>32.4810443826862</c:v>
                </c:pt>
                <c:pt idx="1578">
                  <c:v>32.485522646214903</c:v>
                </c:pt>
                <c:pt idx="1579">
                  <c:v>32.4900002750243</c:v>
                </c:pt>
                <c:pt idx="1580">
                  <c:v>32.494477268703299</c:v>
                </c:pt>
                <c:pt idx="1581">
                  <c:v>32.498953626842003</c:v>
                </c:pt>
                <c:pt idx="1582">
                  <c:v>32.503429349030903</c:v>
                </c:pt>
                <c:pt idx="1583">
                  <c:v>32.507904434861302</c:v>
                </c:pt>
                <c:pt idx="1584">
                  <c:v>32.512378883925301</c:v>
                </c:pt>
                <c:pt idx="1585">
                  <c:v>32.516852695815402</c:v>
                </c:pt>
                <c:pt idx="1586">
                  <c:v>32.521325870124997</c:v>
                </c:pt>
                <c:pt idx="1587">
                  <c:v>32.525798406448303</c:v>
                </c:pt>
                <c:pt idx="1588">
                  <c:v>32.530270304379997</c:v>
                </c:pt>
                <c:pt idx="1589">
                  <c:v>32.534741563515503</c:v>
                </c:pt>
                <c:pt idx="1590">
                  <c:v>32.539212183450999</c:v>
                </c:pt>
                <c:pt idx="1591">
                  <c:v>32.543682163783402</c:v>
                </c:pt>
                <c:pt idx="1592">
                  <c:v>32.548151504110201</c:v>
                </c:pt>
                <c:pt idx="1593">
                  <c:v>32.552620204029502</c:v>
                </c:pt>
                <c:pt idx="1594">
                  <c:v>32.5570882631404</c:v>
                </c:pt>
                <c:pt idx="1595">
                  <c:v>32.561555681042499</c:v>
                </c:pt>
                <c:pt idx="1596">
                  <c:v>32.566022457335997</c:v>
                </c:pt>
                <c:pt idx="1597">
                  <c:v>32.570488591621903</c:v>
                </c:pt>
                <c:pt idx="1598">
                  <c:v>32.574954083502</c:v>
                </c:pt>
                <c:pt idx="1599">
                  <c:v>32.579418932578598</c:v>
                </c:pt>
                <c:pt idx="1600">
                  <c:v>32.583883138454802</c:v>
                </c:pt>
                <c:pt idx="1601">
                  <c:v>32.588346700734299</c:v>
                </c:pt>
                <c:pt idx="1602">
                  <c:v>32.592809619021601</c:v>
                </c:pt>
                <c:pt idx="1603">
                  <c:v>32.597271892921803</c:v>
                </c:pt>
                <c:pt idx="1604">
                  <c:v>32.601733522040803</c:v>
                </c:pt>
                <c:pt idx="1605">
                  <c:v>32.606194505985002</c:v>
                </c:pt>
                <c:pt idx="1606">
                  <c:v>32.610654844361697</c:v>
                </c:pt>
                <c:pt idx="1607">
                  <c:v>32.615114536778698</c:v>
                </c:pt>
                <c:pt idx="1608">
                  <c:v>32.619573582844602</c:v>
                </c:pt>
                <c:pt idx="1609">
                  <c:v>32.624031982168702</c:v>
                </c:pt>
                <c:pt idx="1610">
                  <c:v>32.628489734360997</c:v>
                </c:pt>
                <c:pt idx="1611">
                  <c:v>32.632946839031902</c:v>
                </c:pt>
                <c:pt idx="1612">
                  <c:v>32.637403295793</c:v>
                </c:pt>
                <c:pt idx="1613">
                  <c:v>32.641859104256099</c:v>
                </c:pt>
                <c:pt idx="1614">
                  <c:v>32.646314264033997</c:v>
                </c:pt>
                <c:pt idx="1615">
                  <c:v>32.650768774740001</c:v>
                </c:pt>
                <c:pt idx="1616">
                  <c:v>32.655222635988203</c:v>
                </c:pt>
                <c:pt idx="1617">
                  <c:v>32.659675847393302</c:v>
                </c:pt>
                <c:pt idx="1618">
                  <c:v>32.664128408570797</c:v>
                </c:pt>
                <c:pt idx="1619">
                  <c:v>32.668580319136801</c:v>
                </c:pt>
                <c:pt idx="1620">
                  <c:v>32.673031578707899</c:v>
                </c:pt>
                <c:pt idx="1621">
                  <c:v>32.677482186901798</c:v>
                </c:pt>
                <c:pt idx="1622">
                  <c:v>32.681932143336503</c:v>
                </c:pt>
                <c:pt idx="1623">
                  <c:v>32.686381447631</c:v>
                </c:pt>
                <c:pt idx="1624">
                  <c:v>32.6908300994046</c:v>
                </c:pt>
                <c:pt idx="1625">
                  <c:v>32.695278098277598</c:v>
                </c:pt>
                <c:pt idx="1626">
                  <c:v>32.699725443870904</c:v>
                </c:pt>
                <c:pt idx="1627">
                  <c:v>32.704172135805997</c:v>
                </c:pt>
                <c:pt idx="1628">
                  <c:v>32.708618173705098</c:v>
                </c:pt>
                <c:pt idx="1629">
                  <c:v>32.713063557191198</c:v>
                </c:pt>
                <c:pt idx="1630">
                  <c:v>32.717508285887803</c:v>
                </c:pt>
                <c:pt idx="1631">
                  <c:v>32.721952359419298</c:v>
                </c:pt>
                <c:pt idx="1632">
                  <c:v>32.726395777410502</c:v>
                </c:pt>
                <c:pt idx="1633">
                  <c:v>32.730838539487003</c:v>
                </c:pt>
                <c:pt idx="1634">
                  <c:v>32.735280645275203</c:v>
                </c:pt>
                <c:pt idx="1635">
                  <c:v>32.739722094401998</c:v>
                </c:pt>
                <c:pt idx="1636">
                  <c:v>32.744162886495197</c:v>
                </c:pt>
                <c:pt idx="1637">
                  <c:v>32.748603021182902</c:v>
                </c:pt>
                <c:pt idx="1638">
                  <c:v>32.753042498094203</c:v>
                </c:pt>
                <c:pt idx="1639">
                  <c:v>32.757481316858801</c:v>
                </c:pt>
                <c:pt idx="1640">
                  <c:v>32.7619194771069</c:v>
                </c:pt>
                <c:pt idx="1641">
                  <c:v>32.766356978469801</c:v>
                </c:pt>
                <c:pt idx="1642">
                  <c:v>32.770793820578902</c:v>
                </c:pt>
                <c:pt idx="1643">
                  <c:v>32.775230003066703</c:v>
                </c:pt>
                <c:pt idx="1644">
                  <c:v>32.779665525566301</c:v>
                </c:pt>
                <c:pt idx="1645">
                  <c:v>32.784100387711298</c:v>
                </c:pt>
                <c:pt idx="1646">
                  <c:v>32.788534589136098</c:v>
                </c:pt>
                <c:pt idx="1647">
                  <c:v>32.792968129475703</c:v>
                </c:pt>
                <c:pt idx="1648">
                  <c:v>32.797401008365902</c:v>
                </c:pt>
                <c:pt idx="1649">
                  <c:v>32.801833225443097</c:v>
                </c:pt>
                <c:pt idx="1650">
                  <c:v>32.806264780344399</c:v>
                </c:pt>
                <c:pt idx="1651">
                  <c:v>32.810695672707404</c:v>
                </c:pt>
                <c:pt idx="1652">
                  <c:v>32.8151259021705</c:v>
                </c:pt>
                <c:pt idx="1653">
                  <c:v>32.819555468372897</c:v>
                </c:pt>
                <c:pt idx="1654">
                  <c:v>32.8239843709542</c:v>
                </c:pt>
                <c:pt idx="1655">
                  <c:v>32.828412609554903</c:v>
                </c:pt>
                <c:pt idx="1656">
                  <c:v>32.832840183816103</c:v>
                </c:pt>
                <c:pt idx="1657">
                  <c:v>32.837267093379303</c:v>
                </c:pt>
                <c:pt idx="1658">
                  <c:v>32.8416933378872</c:v>
                </c:pt>
                <c:pt idx="1659">
                  <c:v>32.846118916982597</c:v>
                </c:pt>
                <c:pt idx="1660">
                  <c:v>32.850543830309498</c:v>
                </c:pt>
                <c:pt idx="1661">
                  <c:v>32.854968077511998</c:v>
                </c:pt>
                <c:pt idx="1662">
                  <c:v>32.859391658235403</c:v>
                </c:pt>
                <c:pt idx="1663">
                  <c:v>32.8638145721253</c:v>
                </c:pt>
                <c:pt idx="1664">
                  <c:v>32.868236818828201</c:v>
                </c:pt>
                <c:pt idx="1665">
                  <c:v>32.872658397991003</c:v>
                </c:pt>
                <c:pt idx="1666">
                  <c:v>32.877079309261497</c:v>
                </c:pt>
                <c:pt idx="1667">
                  <c:v>32.881499552287998</c:v>
                </c:pt>
                <c:pt idx="1668">
                  <c:v>32.8859191267196</c:v>
                </c:pt>
                <c:pt idx="1669">
                  <c:v>32.890338032206003</c:v>
                </c:pt>
                <c:pt idx="1670">
                  <c:v>32.8947562683976</c:v>
                </c:pt>
                <c:pt idx="1671">
                  <c:v>32.899173834945302</c:v>
                </c:pt>
                <c:pt idx="1672">
                  <c:v>32.903590731500799</c:v>
                </c:pt>
                <c:pt idx="1673">
                  <c:v>32.908006957716402</c:v>
                </c:pt>
                <c:pt idx="1674">
                  <c:v>32.912422513245303</c:v>
                </c:pt>
                <c:pt idx="1675">
                  <c:v>32.916837397740899</c:v>
                </c:pt>
                <c:pt idx="1676">
                  <c:v>32.921251610857603</c:v>
                </c:pt>
                <c:pt idx="1677">
                  <c:v>32.925665152250403</c:v>
                </c:pt>
                <c:pt idx="1678">
                  <c:v>32.9300780215749</c:v>
                </c:pt>
                <c:pt idx="1679">
                  <c:v>32.934490218487397</c:v>
                </c:pt>
                <c:pt idx="1680">
                  <c:v>32.938901742644703</c:v>
                </c:pt>
                <c:pt idx="1681">
                  <c:v>32.943312593704597</c:v>
                </c:pt>
                <c:pt idx="1682">
                  <c:v>32.947722771325097</c:v>
                </c:pt>
                <c:pt idx="1683">
                  <c:v>32.952132275165397</c:v>
                </c:pt>
                <c:pt idx="1684">
                  <c:v>32.956541104884799</c:v>
                </c:pt>
                <c:pt idx="1685">
                  <c:v>32.960949260143501</c:v>
                </c:pt>
                <c:pt idx="1686">
                  <c:v>32.965356740602502</c:v>
                </c:pt>
                <c:pt idx="1687">
                  <c:v>32.9697635459233</c:v>
                </c:pt>
                <c:pt idx="1688">
                  <c:v>32.974169675768003</c:v>
                </c:pt>
                <c:pt idx="1689">
                  <c:v>32.978575129799403</c:v>
                </c:pt>
                <c:pt idx="1690">
                  <c:v>32.9829799076809</c:v>
                </c:pt>
                <c:pt idx="1691">
                  <c:v>32.987384009076798</c:v>
                </c:pt>
                <c:pt idx="1692">
                  <c:v>32.991787433651702</c:v>
                </c:pt>
                <c:pt idx="1693">
                  <c:v>32.9961901810711</c:v>
                </c:pt>
                <c:pt idx="1694">
                  <c:v>33.000592251001002</c:v>
                </c:pt>
                <c:pt idx="1695">
                  <c:v>33.0049936431082</c:v>
                </c:pt>
                <c:pt idx="1696">
                  <c:v>33.009394357059897</c:v>
                </c:pt>
                <c:pt idx="1697">
                  <c:v>33.013794392524296</c:v>
                </c:pt>
                <c:pt idx="1698">
                  <c:v>33.018193749169797</c:v>
                </c:pt>
                <c:pt idx="1699">
                  <c:v>33.022592426666002</c:v>
                </c:pt>
                <c:pt idx="1700">
                  <c:v>33.026990424682602</c:v>
                </c:pt>
                <c:pt idx="1701">
                  <c:v>33.031387742890303</c:v>
                </c:pt>
                <c:pt idx="1702">
                  <c:v>33.035784380960202</c:v>
                </c:pt>
                <c:pt idx="1703">
                  <c:v>33.040180338564397</c:v>
                </c:pt>
                <c:pt idx="1704">
                  <c:v>33.044575615375301</c:v>
                </c:pt>
                <c:pt idx="1705">
                  <c:v>33.048970211065999</c:v>
                </c:pt>
                <c:pt idx="1706">
                  <c:v>33.053364125310402</c:v>
                </c:pt>
                <c:pt idx="1707">
                  <c:v>33.057757357782897</c:v>
                </c:pt>
                <c:pt idx="1708">
                  <c:v>33.062149908158702</c:v>
                </c:pt>
                <c:pt idx="1709">
                  <c:v>33.066541776113297</c:v>
                </c:pt>
                <c:pt idx="1710">
                  <c:v>33.070932961323301</c:v>
                </c:pt>
                <c:pt idx="1711">
                  <c:v>33.075323463465601</c:v>
                </c:pt>
                <c:pt idx="1712">
                  <c:v>33.079713282217902</c:v>
                </c:pt>
                <c:pt idx="1713">
                  <c:v>33.084102417258499</c:v>
                </c:pt>
                <c:pt idx="1714">
                  <c:v>33.088490868266298</c:v>
                </c:pt>
                <c:pt idx="1715">
                  <c:v>33.092878634920801</c:v>
                </c:pt>
                <c:pt idx="1716">
                  <c:v>33.097265716902299</c:v>
                </c:pt>
                <c:pt idx="1717">
                  <c:v>33.101652113891703</c:v>
                </c:pt>
                <c:pt idx="1718">
                  <c:v>33.106037825570297</c:v>
                </c:pt>
                <c:pt idx="1719">
                  <c:v>33.110422851620299</c:v>
                </c:pt>
                <c:pt idx="1720">
                  <c:v>33.114807191724601</c:v>
                </c:pt>
                <c:pt idx="1721">
                  <c:v>33.119190845566301</c:v>
                </c:pt>
                <c:pt idx="1722">
                  <c:v>33.123573812829697</c:v>
                </c:pt>
                <c:pt idx="1723">
                  <c:v>33.127956093199202</c:v>
                </c:pt>
                <c:pt idx="1724">
                  <c:v>33.132337686360302</c:v>
                </c:pt>
                <c:pt idx="1725">
                  <c:v>33.1367185919988</c:v>
                </c:pt>
                <c:pt idx="1726">
                  <c:v>33.141098809801299</c:v>
                </c:pt>
                <c:pt idx="1727">
                  <c:v>33.145478339455003</c:v>
                </c:pt>
                <c:pt idx="1728">
                  <c:v>33.1498571806477</c:v>
                </c:pt>
                <c:pt idx="1729">
                  <c:v>33.154235333067803</c:v>
                </c:pt>
                <c:pt idx="1730">
                  <c:v>33.158612796404398</c:v>
                </c:pt>
                <c:pt idx="1731">
                  <c:v>33.1629895703473</c:v>
                </c:pt>
                <c:pt idx="1732">
                  <c:v>33.167365654586703</c:v>
                </c:pt>
                <c:pt idx="1733">
                  <c:v>33.171741048813701</c:v>
                </c:pt>
                <c:pt idx="1734">
                  <c:v>33.176115752719802</c:v>
                </c:pt>
                <c:pt idx="1735">
                  <c:v>33.180489765997201</c:v>
                </c:pt>
                <c:pt idx="1736">
                  <c:v>33.184863088338801</c:v>
                </c:pt>
                <c:pt idx="1737">
                  <c:v>33.189235719438102</c:v>
                </c:pt>
                <c:pt idx="1738">
                  <c:v>33.193607658989201</c:v>
                </c:pt>
                <c:pt idx="1739">
                  <c:v>33.197978906686799</c:v>
                </c:pt>
                <c:pt idx="1740">
                  <c:v>33.202349462226302</c:v>
                </c:pt>
                <c:pt idx="1741">
                  <c:v>33.206719325303602</c:v>
                </c:pt>
                <c:pt idx="1742">
                  <c:v>33.2110884956153</c:v>
                </c:pt>
                <c:pt idx="1743">
                  <c:v>33.215456972858703</c:v>
                </c:pt>
                <c:pt idx="1744">
                  <c:v>33.219824756731597</c:v>
                </c:pt>
                <c:pt idx="1745">
                  <c:v>33.224191846932399</c:v>
                </c:pt>
                <c:pt idx="1746">
                  <c:v>33.2285582431604</c:v>
                </c:pt>
                <c:pt idx="1747">
                  <c:v>33.232923945115097</c:v>
                </c:pt>
                <c:pt idx="1748">
                  <c:v>33.237288952496897</c:v>
                </c:pt>
                <c:pt idx="1749">
                  <c:v>33.241653265006804</c:v>
                </c:pt>
                <c:pt idx="1750">
                  <c:v>33.246016882346403</c:v>
                </c:pt>
                <c:pt idx="1751">
                  <c:v>33.2503798042178</c:v>
                </c:pt>
                <c:pt idx="1752">
                  <c:v>33.254742030323797</c:v>
                </c:pt>
                <c:pt idx="1753">
                  <c:v>33.259103560367898</c:v>
                </c:pt>
                <c:pt idx="1754">
                  <c:v>33.263464394054203</c:v>
                </c:pt>
                <c:pt idx="1755">
                  <c:v>33.2678245310872</c:v>
                </c:pt>
                <c:pt idx="1756">
                  <c:v>33.272183971172304</c:v>
                </c:pt>
                <c:pt idx="1757">
                  <c:v>33.276542714015399</c:v>
                </c:pt>
                <c:pt idx="1758">
                  <c:v>33.280900759322897</c:v>
                </c:pt>
                <c:pt idx="1759">
                  <c:v>33.285258106802097</c:v>
                </c:pt>
                <c:pt idx="1760">
                  <c:v>33.289614756160603</c:v>
                </c:pt>
                <c:pt idx="1761">
                  <c:v>33.293970707106801</c:v>
                </c:pt>
                <c:pt idx="1762">
                  <c:v>33.298325959349597</c:v>
                </c:pt>
                <c:pt idx="1763">
                  <c:v>33.302680512598698</c:v>
                </c:pt>
                <c:pt idx="1764">
                  <c:v>33.307034366564302</c:v>
                </c:pt>
                <c:pt idx="1765">
                  <c:v>33.311387520957098</c:v>
                </c:pt>
                <c:pt idx="1766">
                  <c:v>33.315739975488498</c:v>
                </c:pt>
                <c:pt idx="1767">
                  <c:v>33.320091729870697</c:v>
                </c:pt>
                <c:pt idx="1768">
                  <c:v>33.324442783816103</c:v>
                </c:pt>
                <c:pt idx="1769">
                  <c:v>33.328793137038097</c:v>
                </c:pt>
                <c:pt idx="1770">
                  <c:v>33.333142789250601</c:v>
                </c:pt>
                <c:pt idx="1771">
                  <c:v>33.337491740167899</c:v>
                </c:pt>
                <c:pt idx="1772">
                  <c:v>33.341839989505097</c:v>
                </c:pt>
                <c:pt idx="1773">
                  <c:v>33.346187536978</c:v>
                </c:pt>
                <c:pt idx="1774">
                  <c:v>33.350534382302797</c:v>
                </c:pt>
                <c:pt idx="1775">
                  <c:v>33.3548805251963</c:v>
                </c:pt>
                <c:pt idx="1776">
                  <c:v>33.359225965376197</c:v>
                </c:pt>
                <c:pt idx="1777">
                  <c:v>33.363570702560402</c:v>
                </c:pt>
                <c:pt idx="1778">
                  <c:v>33.367914736467696</c:v>
                </c:pt>
                <c:pt idx="1779">
                  <c:v>33.372258066817501</c:v>
                </c:pt>
                <c:pt idx="1780">
                  <c:v>33.3766006933295</c:v>
                </c:pt>
                <c:pt idx="1781">
                  <c:v>33.380942615724301</c:v>
                </c:pt>
                <c:pt idx="1782">
                  <c:v>33.385283833723101</c:v>
                </c:pt>
                <c:pt idx="1783">
                  <c:v>33.389624347047501</c:v>
                </c:pt>
                <c:pt idx="1784">
                  <c:v>33.393964155419901</c:v>
                </c:pt>
                <c:pt idx="1785">
                  <c:v>33.398303258563203</c:v>
                </c:pt>
                <c:pt idx="1786">
                  <c:v>33.4026416562008</c:v>
                </c:pt>
                <c:pt idx="1787">
                  <c:v>33.406979348057</c:v>
                </c:pt>
                <c:pt idx="1788">
                  <c:v>33.411316333856497</c:v>
                </c:pt>
                <c:pt idx="1789">
                  <c:v>33.415652613324397</c:v>
                </c:pt>
                <c:pt idx="1790">
                  <c:v>33.419988186186899</c:v>
                </c:pt>
                <c:pt idx="1791">
                  <c:v>33.424323052170301</c:v>
                </c:pt>
                <c:pt idx="1792">
                  <c:v>33.428657211001699</c:v>
                </c:pt>
                <c:pt idx="1793">
                  <c:v>33.432990662408997</c:v>
                </c:pt>
                <c:pt idx="1794">
                  <c:v>33.437323406120299</c:v>
                </c:pt>
                <c:pt idx="1795">
                  <c:v>33.441655441864597</c:v>
                </c:pt>
                <c:pt idx="1796">
                  <c:v>33.445986769371302</c:v>
                </c:pt>
                <c:pt idx="1797">
                  <c:v>33.4503173883706</c:v>
                </c:pt>
                <c:pt idx="1798">
                  <c:v>33.454647298593002</c:v>
                </c:pt>
                <c:pt idx="1799">
                  <c:v>33.458976499769904</c:v>
                </c:pt>
                <c:pt idx="1800">
                  <c:v>33.463304991633201</c:v>
                </c:pt>
                <c:pt idx="1801">
                  <c:v>33.467632773915199</c:v>
                </c:pt>
                <c:pt idx="1802">
                  <c:v>33.471959846349002</c:v>
                </c:pt>
                <c:pt idx="1803">
                  <c:v>33.476286208668299</c:v>
                </c:pt>
                <c:pt idx="1804">
                  <c:v>33.480611860607198</c:v>
                </c:pt>
                <c:pt idx="1805">
                  <c:v>33.484936801900503</c:v>
                </c:pt>
                <c:pt idx="1806">
                  <c:v>33.4892610322838</c:v>
                </c:pt>
                <c:pt idx="1807">
                  <c:v>33.493584551492802</c:v>
                </c:pt>
                <c:pt idx="1808">
                  <c:v>33.497907359264303</c:v>
                </c:pt>
                <c:pt idx="1809">
                  <c:v>33.502229455335403</c:v>
                </c:pt>
                <c:pt idx="1810">
                  <c:v>33.506550839443797</c:v>
                </c:pt>
                <c:pt idx="1811">
                  <c:v>33.510871511327899</c:v>
                </c:pt>
                <c:pt idx="1812">
                  <c:v>33.515191470726499</c:v>
                </c:pt>
                <c:pt idx="1813">
                  <c:v>33.519510717379198</c:v>
                </c:pt>
                <c:pt idx="1814">
                  <c:v>33.523829251026001</c:v>
                </c:pt>
                <c:pt idx="1815">
                  <c:v>33.528147071407702</c:v>
                </c:pt>
                <c:pt idx="1816">
                  <c:v>33.532464178265499</c:v>
                </c:pt>
                <c:pt idx="1817">
                  <c:v>33.536780571341097</c:v>
                </c:pt>
                <c:pt idx="1818">
                  <c:v>33.541096250377102</c:v>
                </c:pt>
                <c:pt idx="1819">
                  <c:v>33.545411215116502</c:v>
                </c:pt>
                <c:pt idx="1820">
                  <c:v>33.5497254653027</c:v>
                </c:pt>
                <c:pt idx="1821">
                  <c:v>33.55403900068</c:v>
                </c:pt>
                <c:pt idx="1822">
                  <c:v>33.558351820993003</c:v>
                </c:pt>
                <c:pt idx="1823">
                  <c:v>33.562663925987202</c:v>
                </c:pt>
                <c:pt idx="1824">
                  <c:v>33.566975315408399</c:v>
                </c:pt>
                <c:pt idx="1825">
                  <c:v>33.571285989003101</c:v>
                </c:pt>
                <c:pt idx="1826">
                  <c:v>33.575595946518298</c:v>
                </c:pt>
                <c:pt idx="1827">
                  <c:v>33.579905187701698</c:v>
                </c:pt>
                <c:pt idx="1828">
                  <c:v>33.584213712301398</c:v>
                </c:pt>
                <c:pt idx="1829">
                  <c:v>33.588521520066202</c:v>
                </c:pt>
                <c:pt idx="1830">
                  <c:v>33.592828610745499</c:v>
                </c:pt>
                <c:pt idx="1831">
                  <c:v>33.597134984089301</c:v>
                </c:pt>
                <c:pt idx="1832">
                  <c:v>33.601440639847901</c:v>
                </c:pt>
                <c:pt idx="1833">
                  <c:v>33.605745577772602</c:v>
                </c:pt>
                <c:pt idx="1834">
                  <c:v>33.610049797614899</c:v>
                </c:pt>
                <c:pt idx="1835">
                  <c:v>33.614353299127004</c:v>
                </c:pt>
                <c:pt idx="1836">
                  <c:v>33.618656082061698</c:v>
                </c:pt>
                <c:pt idx="1837">
                  <c:v>33.6229581461725</c:v>
                </c:pt>
                <c:pt idx="1838">
                  <c:v>33.627259491213202</c:v>
                </c:pt>
                <c:pt idx="1839">
                  <c:v>33.631560116938303</c:v>
                </c:pt>
                <c:pt idx="1840">
                  <c:v>33.6358600231029</c:v>
                </c:pt>
                <c:pt idx="1841">
                  <c:v>33.640159209462702</c:v>
                </c:pt>
                <c:pt idx="1842">
                  <c:v>33.644457675773801</c:v>
                </c:pt>
                <c:pt idx="1843">
                  <c:v>33.648755421792998</c:v>
                </c:pt>
                <c:pt idx="1844">
                  <c:v>33.653052447277702</c:v>
                </c:pt>
                <c:pt idx="1845">
                  <c:v>33.657348751985701</c:v>
                </c:pt>
                <c:pt idx="1846">
                  <c:v>33.661644335675597</c:v>
                </c:pt>
                <c:pt idx="1847">
                  <c:v>33.6659391981064</c:v>
                </c:pt>
                <c:pt idx="1848">
                  <c:v>33.670233339037601</c:v>
                </c:pt>
                <c:pt idx="1849">
                  <c:v>33.674526758229497</c:v>
                </c:pt>
                <c:pt idx="1850">
                  <c:v>33.678819455442699</c:v>
                </c:pt>
                <c:pt idx="1851">
                  <c:v>33.683111430438601</c:v>
                </c:pt>
                <c:pt idx="1852">
                  <c:v>33.687402682978998</c:v>
                </c:pt>
                <c:pt idx="1853">
                  <c:v>33.691693212826401</c:v>
                </c:pt>
                <c:pt idx="1854">
                  <c:v>33.695983019743601</c:v>
                </c:pt>
                <c:pt idx="1855">
                  <c:v>33.700272103494399</c:v>
                </c:pt>
                <c:pt idx="1856">
                  <c:v>33.704560463842597</c:v>
                </c:pt>
                <c:pt idx="1857">
                  <c:v>33.708848100553098</c:v>
                </c:pt>
                <c:pt idx="1858">
                  <c:v>33.713135013390897</c:v>
                </c:pt>
                <c:pt idx="1859">
                  <c:v>33.717421202121997</c:v>
                </c:pt>
                <c:pt idx="1860">
                  <c:v>33.721706666512603</c:v>
                </c:pt>
                <c:pt idx="1861">
                  <c:v>33.725991406329598</c:v>
                </c:pt>
                <c:pt idx="1862">
                  <c:v>33.730275421340401</c:v>
                </c:pt>
                <c:pt idx="1863">
                  <c:v>33.734558711313099</c:v>
                </c:pt>
                <c:pt idx="1864">
                  <c:v>33.738841276016203</c:v>
                </c:pt>
                <c:pt idx="1865">
                  <c:v>33.7431231152188</c:v>
                </c:pt>
                <c:pt idx="1866">
                  <c:v>33.747404228690698</c:v>
                </c:pt>
                <c:pt idx="1867">
                  <c:v>33.751684616201899</c:v>
                </c:pt>
                <c:pt idx="1868">
                  <c:v>33.755964277523198</c:v>
                </c:pt>
                <c:pt idx="1869">
                  <c:v>33.760243212426097</c:v>
                </c:pt>
                <c:pt idx="1870">
                  <c:v>33.7645214206823</c:v>
                </c:pt>
                <c:pt idx="1871">
                  <c:v>33.768798902064397</c:v>
                </c:pt>
                <c:pt idx="1872">
                  <c:v>33.773075656345199</c:v>
                </c:pt>
                <c:pt idx="1873">
                  <c:v>33.777351683298299</c:v>
                </c:pt>
                <c:pt idx="1874">
                  <c:v>33.781626982697802</c:v>
                </c:pt>
                <c:pt idx="1875">
                  <c:v>33.785901554318201</c:v>
                </c:pt>
                <c:pt idx="1876">
                  <c:v>33.790175397934902</c:v>
                </c:pt>
                <c:pt idx="1877">
                  <c:v>33.794448513323402</c:v>
                </c:pt>
                <c:pt idx="1878">
                  <c:v>33.798720900260101</c:v>
                </c:pt>
                <c:pt idx="1879">
                  <c:v>33.802992558521801</c:v>
                </c:pt>
                <c:pt idx="1880">
                  <c:v>33.807263487885798</c:v>
                </c:pt>
                <c:pt idx="1881">
                  <c:v>33.811533688129998</c:v>
                </c:pt>
                <c:pt idx="1882">
                  <c:v>33.815803159033003</c:v>
                </c:pt>
                <c:pt idx="1883">
                  <c:v>33.820071900373598</c:v>
                </c:pt>
                <c:pt idx="1884">
                  <c:v>33.824339911931503</c:v>
                </c:pt>
                <c:pt idx="1885">
                  <c:v>33.828607193486597</c:v>
                </c:pt>
                <c:pt idx="1886">
                  <c:v>33.8328737448197</c:v>
                </c:pt>
                <c:pt idx="1887">
                  <c:v>33.837139565711901</c:v>
                </c:pt>
                <c:pt idx="1888">
                  <c:v>33.841404655944899</c:v>
                </c:pt>
                <c:pt idx="1889">
                  <c:v>33.845669015300899</c:v>
                </c:pt>
                <c:pt idx="1890">
                  <c:v>33.849932643562802</c:v>
                </c:pt>
                <c:pt idx="1891">
                  <c:v>33.854195540513899</c:v>
                </c:pt>
                <c:pt idx="1892">
                  <c:v>33.858457705937901</c:v>
                </c:pt>
                <c:pt idx="1893">
                  <c:v>33.862719139619401</c:v>
                </c:pt>
                <c:pt idx="1894">
                  <c:v>33.866979841343301</c:v>
                </c:pt>
                <c:pt idx="1895">
                  <c:v>33.871239810895098</c:v>
                </c:pt>
                <c:pt idx="1896">
                  <c:v>33.875499048060703</c:v>
                </c:pt>
                <c:pt idx="1897">
                  <c:v>33.879757552626799</c:v>
                </c:pt>
                <c:pt idx="1898">
                  <c:v>33.8840153243804</c:v>
                </c:pt>
                <c:pt idx="1899">
                  <c:v>33.888272363109103</c:v>
                </c:pt>
                <c:pt idx="1900">
                  <c:v>33.892528668601102</c:v>
                </c:pt>
                <c:pt idx="1901">
                  <c:v>33.896784240645097</c:v>
                </c:pt>
                <c:pt idx="1902">
                  <c:v>33.901039079030298</c:v>
                </c:pt>
                <c:pt idx="1903">
                  <c:v>33.905293183546497</c:v>
                </c:pt>
                <c:pt idx="1904">
                  <c:v>33.909546553983901</c:v>
                </c:pt>
                <c:pt idx="1905">
                  <c:v>33.913799190133403</c:v>
                </c:pt>
                <c:pt idx="1906">
                  <c:v>33.918051091786403</c:v>
                </c:pt>
                <c:pt idx="1907">
                  <c:v>33.922302258734597</c:v>
                </c:pt>
                <c:pt idx="1908">
                  <c:v>33.926552690770599</c:v>
                </c:pt>
                <c:pt idx="1909">
                  <c:v>33.930802387687201</c:v>
                </c:pt>
                <c:pt idx="1910">
                  <c:v>33.935051349277998</c:v>
                </c:pt>
                <c:pt idx="1911">
                  <c:v>33.939299575336896</c:v>
                </c:pt>
                <c:pt idx="1912">
                  <c:v>33.9435470656584</c:v>
                </c:pt>
                <c:pt idx="1913">
                  <c:v>33.947793820037603</c:v>
                </c:pt>
                <c:pt idx="1914">
                  <c:v>33.952039838270103</c:v>
                </c:pt>
                <c:pt idx="1915">
                  <c:v>33.956285120152003</c:v>
                </c:pt>
                <c:pt idx="1916">
                  <c:v>33.960529665479797</c:v>
                </c:pt>
                <c:pt idx="1917">
                  <c:v>33.964773474050801</c:v>
                </c:pt>
                <c:pt idx="1918">
                  <c:v>33.969016545662697</c:v>
                </c:pt>
                <c:pt idx="1919">
                  <c:v>33.973258880113598</c:v>
                </c:pt>
                <c:pt idx="1920">
                  <c:v>33.977500477202199</c:v>
                </c:pt>
                <c:pt idx="1921">
                  <c:v>33.981741336727801</c:v>
                </c:pt>
                <c:pt idx="1922">
                  <c:v>33.985981458490201</c:v>
                </c:pt>
                <c:pt idx="1923">
                  <c:v>33.990220842289602</c:v>
                </c:pt>
                <c:pt idx="1924">
                  <c:v>33.994459487926797</c:v>
                </c:pt>
                <c:pt idx="1925">
                  <c:v>33.998697395203202</c:v>
                </c:pt>
                <c:pt idx="1926">
                  <c:v>34.002934563920697</c:v>
                </c:pt>
                <c:pt idx="1927">
                  <c:v>34.007170993881502</c:v>
                </c:pt>
                <c:pt idx="1928">
                  <c:v>34.011406684888499</c:v>
                </c:pt>
                <c:pt idx="1929">
                  <c:v>34.015641636745301</c:v>
                </c:pt>
                <c:pt idx="1930">
                  <c:v>34.019875849255598</c:v>
                </c:pt>
                <c:pt idx="1931">
                  <c:v>34.0241093222239</c:v>
                </c:pt>
                <c:pt idx="1932">
                  <c:v>34.028342055455099</c:v>
                </c:pt>
                <c:pt idx="1933">
                  <c:v>34.032574048754803</c:v>
                </c:pt>
                <c:pt idx="1934">
                  <c:v>34.036805301928901</c:v>
                </c:pt>
                <c:pt idx="1935">
                  <c:v>34.041035814783797</c:v>
                </c:pt>
                <c:pt idx="1936">
                  <c:v>34.0452655871266</c:v>
                </c:pt>
                <c:pt idx="1937">
                  <c:v>34.049494618764903</c:v>
                </c:pt>
                <c:pt idx="1938">
                  <c:v>34.053722909506597</c:v>
                </c:pt>
                <c:pt idx="1939">
                  <c:v>34.057950459160203</c:v>
                </c:pt>
                <c:pt idx="1940">
                  <c:v>34.062177267534899</c:v>
                </c:pt>
                <c:pt idx="1941">
                  <c:v>34.066403334440103</c:v>
                </c:pt>
                <c:pt idx="1942">
                  <c:v>34.070628659686001</c:v>
                </c:pt>
                <c:pt idx="1943">
                  <c:v>34.074853243083197</c:v>
                </c:pt>
                <c:pt idx="1944">
                  <c:v>34.079077084442702</c:v>
                </c:pt>
                <c:pt idx="1945">
                  <c:v>34.0833001835761</c:v>
                </c:pt>
                <c:pt idx="1946">
                  <c:v>34.087522540295502</c:v>
                </c:pt>
                <c:pt idx="1947">
                  <c:v>34.091744154413597</c:v>
                </c:pt>
                <c:pt idx="1948">
                  <c:v>34.095965025743503</c:v>
                </c:pt>
                <c:pt idx="1949">
                  <c:v>34.100185154098803</c:v>
                </c:pt>
                <c:pt idx="1950">
                  <c:v>34.104404539293498</c:v>
                </c:pt>
                <c:pt idx="1951">
                  <c:v>34.108623181142498</c:v>
                </c:pt>
                <c:pt idx="1952">
                  <c:v>34.112841079460701</c:v>
                </c:pt>
                <c:pt idx="1953">
                  <c:v>34.117058234063897</c:v>
                </c:pt>
                <c:pt idx="1954">
                  <c:v>34.1212746447681</c:v>
                </c:pt>
                <c:pt idx="1955">
                  <c:v>34.125490311390102</c:v>
                </c:pt>
                <c:pt idx="1956">
                  <c:v>34.129705233746897</c:v>
                </c:pt>
                <c:pt idx="1957">
                  <c:v>34.133919411656301</c:v>
                </c:pt>
                <c:pt idx="1958">
                  <c:v>34.138132844936401</c:v>
                </c:pt>
                <c:pt idx="1959">
                  <c:v>34.142345533405802</c:v>
                </c:pt>
                <c:pt idx="1960">
                  <c:v>34.1465574768837</c:v>
                </c:pt>
                <c:pt idx="1961">
                  <c:v>34.150768675189703</c:v>
                </c:pt>
                <c:pt idx="1962">
                  <c:v>34.154979128143999</c:v>
                </c:pt>
                <c:pt idx="1963">
                  <c:v>34.1591888355672</c:v>
                </c:pt>
                <c:pt idx="1964">
                  <c:v>34.163397797280503</c:v>
                </c:pt>
                <c:pt idx="1965">
                  <c:v>34.167606013105498</c:v>
                </c:pt>
                <c:pt idx="1966">
                  <c:v>34.171813482864302</c:v>
                </c:pt>
                <c:pt idx="1967">
                  <c:v>34.176020206379597</c:v>
                </c:pt>
                <c:pt idx="1968">
                  <c:v>34.180226183474502</c:v>
                </c:pt>
                <c:pt idx="1969">
                  <c:v>34.184431413972597</c:v>
                </c:pt>
                <c:pt idx="1970">
                  <c:v>34.188635897698099</c:v>
                </c:pt>
                <c:pt idx="1971">
                  <c:v>34.192839634475497</c:v>
                </c:pt>
                <c:pt idx="1972">
                  <c:v>34.197042624129899</c:v>
                </c:pt>
                <c:pt idx="1973">
                  <c:v>34.201244866486903</c:v>
                </c:pt>
                <c:pt idx="1974">
                  <c:v>34.205446361372701</c:v>
                </c:pt>
                <c:pt idx="1975">
                  <c:v>34.209647108613702</c:v>
                </c:pt>
                <c:pt idx="1976">
                  <c:v>34.2138471080371</c:v>
                </c:pt>
                <c:pt idx="1977">
                  <c:v>34.2180463594703</c:v>
                </c:pt>
                <c:pt idx="1978">
                  <c:v>34.222244862741498</c:v>
                </c:pt>
                <c:pt idx="1979">
                  <c:v>34.226442617679197</c:v>
                </c:pt>
                <c:pt idx="1980">
                  <c:v>34.230639624112399</c:v>
                </c:pt>
                <c:pt idx="1981">
                  <c:v>34.234835881870502</c:v>
                </c:pt>
                <c:pt idx="1982">
                  <c:v>34.239031390783602</c:v>
                </c:pt>
                <c:pt idx="1983">
                  <c:v>34.243226150682197</c:v>
                </c:pt>
                <c:pt idx="1984">
                  <c:v>34.247420161397201</c:v>
                </c:pt>
                <c:pt idx="1985">
                  <c:v>34.251613422760101</c:v>
                </c:pt>
                <c:pt idx="1986">
                  <c:v>34.255805934602698</c:v>
                </c:pt>
                <c:pt idx="1987">
                  <c:v>34.259997696757601</c:v>
                </c:pt>
                <c:pt idx="1988">
                  <c:v>34.264188709057699</c:v>
                </c:pt>
                <c:pt idx="1989">
                  <c:v>34.268378971336197</c:v>
                </c:pt>
                <c:pt idx="1990">
                  <c:v>34.272568483427101</c:v>
                </c:pt>
                <c:pt idx="1991">
                  <c:v>34.276757245164703</c:v>
                </c:pt>
                <c:pt idx="1992">
                  <c:v>34.280945256383902</c:v>
                </c:pt>
                <c:pt idx="1993">
                  <c:v>34.285132516919901</c:v>
                </c:pt>
                <c:pt idx="1994">
                  <c:v>34.289319026608602</c:v>
                </c:pt>
                <c:pt idx="1995">
                  <c:v>34.293504785286203</c:v>
                </c:pt>
                <c:pt idx="1996">
                  <c:v>34.297689792789399</c:v>
                </c:pt>
                <c:pt idx="1997">
                  <c:v>34.301874048955497</c:v>
                </c:pt>
                <c:pt idx="1998">
                  <c:v>34.306057553622303</c:v>
                </c:pt>
                <c:pt idx="1999">
                  <c:v>34.310240306627698</c:v>
                </c:pt>
                <c:pt idx="2000">
                  <c:v>34.314422307810602</c:v>
                </c:pt>
                <c:pt idx="2001">
                  <c:v>34.3186035570101</c:v>
                </c:pt>
                <c:pt idx="2002">
                  <c:v>34.3227840540657</c:v>
                </c:pt>
                <c:pt idx="2003">
                  <c:v>34.326963798817502</c:v>
                </c:pt>
                <c:pt idx="2004">
                  <c:v>34.331142791106103</c:v>
                </c:pt>
                <c:pt idx="2005">
                  <c:v>34.335321030772597</c:v>
                </c:pt>
                <c:pt idx="2006">
                  <c:v>34.339498517658399</c:v>
                </c:pt>
                <c:pt idx="2007">
                  <c:v>34.343675251605497</c:v>
                </c:pt>
                <c:pt idx="2008">
                  <c:v>34.3478512324563</c:v>
                </c:pt>
                <c:pt idx="2009">
                  <c:v>34.3520264600538</c:v>
                </c:pt>
                <c:pt idx="2010">
                  <c:v>34.356200934241301</c:v>
                </c:pt>
                <c:pt idx="2011">
                  <c:v>34.360374654862802</c:v>
                </c:pt>
                <c:pt idx="2012">
                  <c:v>34.364547621762497</c:v>
                </c:pt>
                <c:pt idx="2013">
                  <c:v>34.368719834785303</c:v>
                </c:pt>
                <c:pt idx="2014">
                  <c:v>34.372891293776298</c:v>
                </c:pt>
                <c:pt idx="2015">
                  <c:v>34.377061998581397</c:v>
                </c:pt>
                <c:pt idx="2016">
                  <c:v>34.3812319490468</c:v>
                </c:pt>
                <c:pt idx="2017">
                  <c:v>34.385401145019003</c:v>
                </c:pt>
                <c:pt idx="2018">
                  <c:v>34.389569586345303</c:v>
                </c:pt>
                <c:pt idx="2019">
                  <c:v>34.393737272873203</c:v>
                </c:pt>
                <c:pt idx="2020">
                  <c:v>34.397904204450803</c:v>
                </c:pt>
                <c:pt idx="2021">
                  <c:v>34.402070380926702</c:v>
                </c:pt>
                <c:pt idx="2022">
                  <c:v>34.406235802149801</c:v>
                </c:pt>
                <c:pt idx="2023">
                  <c:v>34.410400467969602</c:v>
                </c:pt>
                <c:pt idx="2024">
                  <c:v>34.414564378236001</c:v>
                </c:pt>
                <c:pt idx="2025">
                  <c:v>34.418727532799402</c:v>
                </c:pt>
                <c:pt idx="2026">
                  <c:v>34.422889931510603</c:v>
                </c:pt>
                <c:pt idx="2027">
                  <c:v>34.427051574220997</c:v>
                </c:pt>
                <c:pt idx="2028">
                  <c:v>34.431212460782298</c:v>
                </c:pt>
                <c:pt idx="2029">
                  <c:v>34.435372591046701</c:v>
                </c:pt>
                <c:pt idx="2030">
                  <c:v>34.439531964866902</c:v>
                </c:pt>
                <c:pt idx="2031">
                  <c:v>34.443690582096004</c:v>
                </c:pt>
                <c:pt idx="2032">
                  <c:v>34.447848442587798</c:v>
                </c:pt>
                <c:pt idx="2033">
                  <c:v>34.452005546196098</c:v>
                </c:pt>
                <c:pt idx="2034">
                  <c:v>34.456161892775597</c:v>
                </c:pt>
                <c:pt idx="2035">
                  <c:v>34.460317482181203</c:v>
                </c:pt>
                <c:pt idx="2036">
                  <c:v>34.464472314268299</c:v>
                </c:pt>
                <c:pt idx="2037">
                  <c:v>34.468626388892801</c:v>
                </c:pt>
                <c:pt idx="2038">
                  <c:v>34.472779705911101</c:v>
                </c:pt>
                <c:pt idx="2039">
                  <c:v>34.476932265179997</c:v>
                </c:pt>
                <c:pt idx="2040">
                  <c:v>34.481084066556697</c:v>
                </c:pt>
                <c:pt idx="2041">
                  <c:v>34.485235109898902</c:v>
                </c:pt>
                <c:pt idx="2042">
                  <c:v>34.489385395064701</c:v>
                </c:pt>
                <c:pt idx="2043">
                  <c:v>34.493534921912797</c:v>
                </c:pt>
                <c:pt idx="2044">
                  <c:v>34.497683690302303</c:v>
                </c:pt>
                <c:pt idx="2045">
                  <c:v>34.501831700092502</c:v>
                </c:pt>
                <c:pt idx="2046">
                  <c:v>34.505978951143597</c:v>
                </c:pt>
                <c:pt idx="2047">
                  <c:v>34.5101254433159</c:v>
                </c:pt>
                <c:pt idx="2048">
                  <c:v>34.514271176470203</c:v>
                </c:pt>
                <c:pt idx="2049">
                  <c:v>34.5184161504679</c:v>
                </c:pt>
                <c:pt idx="2050">
                  <c:v>34.522560365170698</c:v>
                </c:pt>
                <c:pt idx="2051">
                  <c:v>34.526703820440801</c:v>
                </c:pt>
                <c:pt idx="2052">
                  <c:v>34.530846516140997</c:v>
                </c:pt>
                <c:pt idx="2053">
                  <c:v>34.534988452134201</c:v>
                </c:pt>
                <c:pt idx="2054">
                  <c:v>34.539129628284002</c:v>
                </c:pt>
                <c:pt idx="2055">
                  <c:v>34.543270044454403</c:v>
                </c:pt>
                <c:pt idx="2056">
                  <c:v>34.547409700509903</c:v>
                </c:pt>
                <c:pt idx="2057">
                  <c:v>34.5515485963153</c:v>
                </c:pt>
                <c:pt idx="2058">
                  <c:v>34.555686731735904</c:v>
                </c:pt>
                <c:pt idx="2059">
                  <c:v>34.5598241066375</c:v>
                </c:pt>
                <c:pt idx="2060">
                  <c:v>34.5639607208863</c:v>
                </c:pt>
                <c:pt idx="2061">
                  <c:v>34.568096574348999</c:v>
                </c:pt>
                <c:pt idx="2062">
                  <c:v>34.572231666892598</c:v>
                </c:pt>
                <c:pt idx="2063">
                  <c:v>34.576365998384802</c:v>
                </c:pt>
                <c:pt idx="2064">
                  <c:v>34.580499568693298</c:v>
                </c:pt>
                <c:pt idx="2065">
                  <c:v>34.584632377686802</c:v>
                </c:pt>
                <c:pt idx="2066">
                  <c:v>34.588764425233897</c:v>
                </c:pt>
                <c:pt idx="2067">
                  <c:v>34.5928957112041</c:v>
                </c:pt>
                <c:pt idx="2068">
                  <c:v>34.597026235466998</c:v>
                </c:pt>
                <c:pt idx="2069">
                  <c:v>34.601155997892803</c:v>
                </c:pt>
                <c:pt idx="2070">
                  <c:v>34.605284998352097</c:v>
                </c:pt>
                <c:pt idx="2071">
                  <c:v>34.609413236716001</c:v>
                </c:pt>
                <c:pt idx="2072">
                  <c:v>34.613540712855901</c:v>
                </c:pt>
                <c:pt idx="2073">
                  <c:v>34.617667426643699</c:v>
                </c:pt>
                <c:pt idx="2074">
                  <c:v>34.621793377951803</c:v>
                </c:pt>
                <c:pt idx="2075">
                  <c:v>34.625918566652899</c:v>
                </c:pt>
                <c:pt idx="2076">
                  <c:v>34.630042992620403</c:v>
                </c:pt>
                <c:pt idx="2077">
                  <c:v>34.634166655727697</c:v>
                </c:pt>
                <c:pt idx="2078">
                  <c:v>34.638289555849099</c:v>
                </c:pt>
                <c:pt idx="2079">
                  <c:v>34.642411692859</c:v>
                </c:pt>
                <c:pt idx="2080">
                  <c:v>34.646533066632301</c:v>
                </c:pt>
                <c:pt idx="2081">
                  <c:v>34.650653677044502</c:v>
                </c:pt>
                <c:pt idx="2082">
                  <c:v>34.654773523971301</c:v>
                </c:pt>
                <c:pt idx="2083">
                  <c:v>34.658892607288998</c:v>
                </c:pt>
                <c:pt idx="2084">
                  <c:v>34.6630109268743</c:v>
                </c:pt>
                <c:pt idx="2085">
                  <c:v>34.667128482604198</c:v>
                </c:pt>
                <c:pt idx="2086">
                  <c:v>34.671245274356302</c:v>
                </c:pt>
                <c:pt idx="2087">
                  <c:v>34.675361302008398</c:v>
                </c:pt>
                <c:pt idx="2088">
                  <c:v>34.679476565439103</c:v>
                </c:pt>
                <c:pt idx="2089">
                  <c:v>34.6835910645271</c:v>
                </c:pt>
                <c:pt idx="2090">
                  <c:v>34.687704799151597</c:v>
                </c:pt>
                <c:pt idx="2091">
                  <c:v>34.691817769192298</c:v>
                </c:pt>
                <c:pt idx="2092">
                  <c:v>34.6959299745292</c:v>
                </c:pt>
                <c:pt idx="2093">
                  <c:v>34.700041415042897</c:v>
                </c:pt>
                <c:pt idx="2094">
                  <c:v>34.7041520906144</c:v>
                </c:pt>
                <c:pt idx="2095">
                  <c:v>34.708262001124801</c:v>
                </c:pt>
                <c:pt idx="2096">
                  <c:v>34.712371146456199</c:v>
                </c:pt>
                <c:pt idx="2097">
                  <c:v>34.716479526490502</c:v>
                </c:pt>
                <c:pt idx="2098">
                  <c:v>34.720587141110499</c:v>
                </c:pt>
                <c:pt idx="2099">
                  <c:v>34.724693990199199</c:v>
                </c:pt>
                <c:pt idx="2100">
                  <c:v>34.728800073640102</c:v>
                </c:pt>
                <c:pt idx="2101">
                  <c:v>34.732905391316997</c:v>
                </c:pt>
                <c:pt idx="2102">
                  <c:v>34.737009943114202</c:v>
                </c:pt>
                <c:pt idx="2103">
                  <c:v>34.741113728916503</c:v>
                </c:pt>
                <c:pt idx="2104">
                  <c:v>34.745216748609003</c:v>
                </c:pt>
                <c:pt idx="2105">
                  <c:v>34.7493190020773</c:v>
                </c:pt>
                <c:pt idx="2106">
                  <c:v>34.7534204892074</c:v>
                </c:pt>
                <c:pt idx="2107">
                  <c:v>34.757521209885503</c:v>
                </c:pt>
                <c:pt idx="2108">
                  <c:v>34.761621163998598</c:v>
                </c:pt>
                <c:pt idx="2109">
                  <c:v>34.765720351433899</c:v>
                </c:pt>
                <c:pt idx="2110">
                  <c:v>34.769818772078999</c:v>
                </c:pt>
                <c:pt idx="2111">
                  <c:v>34.773916425821902</c:v>
                </c:pt>
                <c:pt idx="2112">
                  <c:v>34.778013312551202</c:v>
                </c:pt>
                <c:pt idx="2113">
                  <c:v>34.7821094321557</c:v>
                </c:pt>
                <c:pt idx="2114">
                  <c:v>34.786204784524699</c:v>
                </c:pt>
                <c:pt idx="2115">
                  <c:v>34.790299369548002</c:v>
                </c:pt>
                <c:pt idx="2116">
                  <c:v>34.794393187115602</c:v>
                </c:pt>
                <c:pt idx="2117">
                  <c:v>34.798486237118098</c:v>
                </c:pt>
                <c:pt idx="2118">
                  <c:v>34.802578519446399</c:v>
                </c:pt>
                <c:pt idx="2119">
                  <c:v>34.8066700339918</c:v>
                </c:pt>
                <c:pt idx="2120">
                  <c:v>34.810760780646298</c:v>
                </c:pt>
                <c:pt idx="2121">
                  <c:v>34.814850759301798</c:v>
                </c:pt>
                <c:pt idx="2122">
                  <c:v>34.818939969851101</c:v>
                </c:pt>
                <c:pt idx="2123">
                  <c:v>34.823028412187</c:v>
                </c:pt>
                <c:pt idx="2124">
                  <c:v>34.827116086203098</c:v>
                </c:pt>
                <c:pt idx="2125">
                  <c:v>34.831202991792999</c:v>
                </c:pt>
                <c:pt idx="2126">
                  <c:v>34.835289128851002</c:v>
                </c:pt>
                <c:pt idx="2127">
                  <c:v>34.839374497271798</c:v>
                </c:pt>
                <c:pt idx="2128">
                  <c:v>34.843459096950397</c:v>
                </c:pt>
                <c:pt idx="2129">
                  <c:v>34.847542927782101</c:v>
                </c:pt>
                <c:pt idx="2130">
                  <c:v>34.851625989662899</c:v>
                </c:pt>
                <c:pt idx="2131">
                  <c:v>34.855708282488898</c:v>
                </c:pt>
                <c:pt idx="2132">
                  <c:v>34.859789806156897</c:v>
                </c:pt>
                <c:pt idx="2133">
                  <c:v>34.863870560563797</c:v>
                </c:pt>
                <c:pt idx="2134">
                  <c:v>34.867950545607101</c:v>
                </c:pt>
                <c:pt idx="2135">
                  <c:v>34.872029761184699</c:v>
                </c:pt>
                <c:pt idx="2136">
                  <c:v>34.876108207194697</c:v>
                </c:pt>
                <c:pt idx="2137">
                  <c:v>34.880185883536001</c:v>
                </c:pt>
                <c:pt idx="2138">
                  <c:v>34.8842627901074</c:v>
                </c:pt>
                <c:pt idx="2139">
                  <c:v>34.888338926808601</c:v>
                </c:pt>
                <c:pt idx="2140">
                  <c:v>34.892414293539197</c:v>
                </c:pt>
                <c:pt idx="2141">
                  <c:v>34.896488890199699</c:v>
                </c:pt>
                <c:pt idx="2142">
                  <c:v>34.900562716690501</c:v>
                </c:pt>
                <c:pt idx="2143">
                  <c:v>34.904635772912897</c:v>
                </c:pt>
                <c:pt idx="2144">
                  <c:v>34.908708058768198</c:v>
                </c:pt>
                <c:pt idx="2145">
                  <c:v>34.912779574158201</c:v>
                </c:pt>
                <c:pt idx="2146">
                  <c:v>34.916850318985297</c:v>
                </c:pt>
                <c:pt idx="2147">
                  <c:v>34.920920293151902</c:v>
                </c:pt>
                <c:pt idx="2148">
                  <c:v>34.924989496561302</c:v>
                </c:pt>
                <c:pt idx="2149">
                  <c:v>34.929057929116802</c:v>
                </c:pt>
                <c:pt idx="2150">
                  <c:v>34.933125590722099</c:v>
                </c:pt>
                <c:pt idx="2151">
                  <c:v>34.937192481281599</c:v>
                </c:pt>
                <c:pt idx="2152">
                  <c:v>34.941258600699904</c:v>
                </c:pt>
                <c:pt idx="2153">
                  <c:v>34.9453239488818</c:v>
                </c:pt>
                <c:pt idx="2154">
                  <c:v>34.9493885257329</c:v>
                </c:pt>
                <c:pt idx="2155">
                  <c:v>34.9534523311589</c:v>
                </c:pt>
                <c:pt idx="2156">
                  <c:v>34.957515365066001</c:v>
                </c:pt>
                <c:pt idx="2157">
                  <c:v>34.961577627360697</c:v>
                </c:pt>
                <c:pt idx="2158">
                  <c:v>34.965639117949898</c:v>
                </c:pt>
                <c:pt idx="2159">
                  <c:v>34.969699836741199</c:v>
                </c:pt>
                <c:pt idx="2160">
                  <c:v>34.973759783642102</c:v>
                </c:pt>
                <c:pt idx="2161">
                  <c:v>34.977818958560803</c:v>
                </c:pt>
                <c:pt idx="2162">
                  <c:v>34.981877361405701</c:v>
                </c:pt>
                <c:pt idx="2163">
                  <c:v>34.985934992085902</c:v>
                </c:pt>
                <c:pt idx="2164">
                  <c:v>34.989991850510599</c:v>
                </c:pt>
                <c:pt idx="2165">
                  <c:v>34.994047936589403</c:v>
                </c:pt>
                <c:pt idx="2166">
                  <c:v>34.998103250232397</c:v>
                </c:pt>
                <c:pt idx="2167">
                  <c:v>35.002157791350001</c:v>
                </c:pt>
                <c:pt idx="2168">
                  <c:v>35.006211559853099</c:v>
                </c:pt>
                <c:pt idx="2169">
                  <c:v>35.010264555652903</c:v>
                </c:pt>
                <c:pt idx="2170">
                  <c:v>35.014316778660898</c:v>
                </c:pt>
                <c:pt idx="2171">
                  <c:v>35.0183682287892</c:v>
                </c:pt>
                <c:pt idx="2172">
                  <c:v>35.022418905950097</c:v>
                </c:pt>
                <c:pt idx="2173">
                  <c:v>35.026468810056301</c:v>
                </c:pt>
                <c:pt idx="2174">
                  <c:v>35.030517941021003</c:v>
                </c:pt>
                <c:pt idx="2175">
                  <c:v>35.034566298757703</c:v>
                </c:pt>
                <c:pt idx="2176">
                  <c:v>35.038613883180297</c:v>
                </c:pt>
                <c:pt idx="2177">
                  <c:v>35.042660694202901</c:v>
                </c:pt>
                <c:pt idx="2178">
                  <c:v>35.0467067317404</c:v>
                </c:pt>
                <c:pt idx="2179">
                  <c:v>35.0507519957076</c:v>
                </c:pt>
                <c:pt idx="2180">
                  <c:v>35.054796486020003</c:v>
                </c:pt>
                <c:pt idx="2181">
                  <c:v>35.058840202593402</c:v>
                </c:pt>
                <c:pt idx="2182">
                  <c:v>35.062883145343903</c:v>
                </c:pt>
                <c:pt idx="2183">
                  <c:v>35.066925314188197</c:v>
                </c:pt>
                <c:pt idx="2184">
                  <c:v>35.070966709042999</c:v>
                </c:pt>
                <c:pt idx="2185">
                  <c:v>35.075007329825603</c:v>
                </c:pt>
                <c:pt idx="2186">
                  <c:v>35.079047176453898</c:v>
                </c:pt>
                <c:pt idx="2187">
                  <c:v>35.083086248845703</c:v>
                </c:pt>
                <c:pt idx="2188">
                  <c:v>35.087124546919497</c:v>
                </c:pt>
                <c:pt idx="2189">
                  <c:v>35.091162070594002</c:v>
                </c:pt>
                <c:pt idx="2190">
                  <c:v>35.0951988197886</c:v>
                </c:pt>
                <c:pt idx="2191">
                  <c:v>35.0992347944226</c:v>
                </c:pt>
                <c:pt idx="2192">
                  <c:v>35.103269994416003</c:v>
                </c:pt>
                <c:pt idx="2193">
                  <c:v>35.1073044196891</c:v>
                </c:pt>
                <c:pt idx="2194">
                  <c:v>35.111338070162503</c:v>
                </c:pt>
                <c:pt idx="2195">
                  <c:v>35.115370945757199</c:v>
                </c:pt>
                <c:pt idx="2196">
                  <c:v>35.119403046394702</c:v>
                </c:pt>
                <c:pt idx="2197">
                  <c:v>35.123434371996602</c:v>
                </c:pt>
                <c:pt idx="2198">
                  <c:v>35.127464922485302</c:v>
                </c:pt>
                <c:pt idx="2199">
                  <c:v>35.131494697782998</c:v>
                </c:pt>
                <c:pt idx="2200">
                  <c:v>35.1355236978128</c:v>
                </c:pt>
                <c:pt idx="2201">
                  <c:v>35.139551922497802</c:v>
                </c:pt>
                <c:pt idx="2202">
                  <c:v>35.143579371761597</c:v>
                </c:pt>
                <c:pt idx="2203">
                  <c:v>35.147606045528299</c:v>
                </c:pt>
                <c:pt idx="2204">
                  <c:v>35.151631943722201</c:v>
                </c:pt>
                <c:pt idx="2205">
                  <c:v>35.155657066267899</c:v>
                </c:pt>
                <c:pt idx="2206">
                  <c:v>35.159681413090503</c:v>
                </c:pt>
                <c:pt idx="2207">
                  <c:v>35.163704984115597</c:v>
                </c:pt>
                <c:pt idx="2208">
                  <c:v>35.167727779268802</c:v>
                </c:pt>
                <c:pt idx="2209">
                  <c:v>35.171749798476398</c:v>
                </c:pt>
                <c:pt idx="2210">
                  <c:v>35.175771041664802</c:v>
                </c:pt>
                <c:pt idx="2211">
                  <c:v>35.179791508761099</c:v>
                </c:pt>
                <c:pt idx="2212">
                  <c:v>35.1838111996923</c:v>
                </c:pt>
                <c:pt idx="2213">
                  <c:v>35.187830114386202</c:v>
                </c:pt>
                <c:pt idx="2214">
                  <c:v>35.191848252770697</c:v>
                </c:pt>
                <c:pt idx="2215">
                  <c:v>35.195865614774199</c:v>
                </c:pt>
                <c:pt idx="2216">
                  <c:v>35.199882200325298</c:v>
                </c:pt>
                <c:pt idx="2217">
                  <c:v>35.203898009353097</c:v>
                </c:pt>
                <c:pt idx="2218">
                  <c:v>35.207913041787101</c:v>
                </c:pt>
                <c:pt idx="2219">
                  <c:v>35.211927297556997</c:v>
                </c:pt>
                <c:pt idx="2220">
                  <c:v>35.215940776593001</c:v>
                </c:pt>
                <c:pt idx="2221">
                  <c:v>35.219953478825502</c:v>
                </c:pt>
                <c:pt idx="2222">
                  <c:v>35.2239654041854</c:v>
                </c:pt>
                <c:pt idx="2223">
                  <c:v>35.227976552603998</c:v>
                </c:pt>
                <c:pt idx="2224">
                  <c:v>35.231986924012702</c:v>
                </c:pt>
                <c:pt idx="2225">
                  <c:v>35.235996518343498</c:v>
                </c:pt>
                <c:pt idx="2226">
                  <c:v>35.2400053355287</c:v>
                </c:pt>
                <c:pt idx="2227">
                  <c:v>35.244013375500998</c:v>
                </c:pt>
                <c:pt idx="2228">
                  <c:v>35.248020638193204</c:v>
                </c:pt>
                <c:pt idx="2229">
                  <c:v>35.252027123538802</c:v>
                </c:pt>
                <c:pt idx="2230">
                  <c:v>35.256032831471501</c:v>
                </c:pt>
                <c:pt idx="2231">
                  <c:v>35.260037761925197</c:v>
                </c:pt>
                <c:pt idx="2232">
                  <c:v>35.2640419148345</c:v>
                </c:pt>
                <c:pt idx="2233">
                  <c:v>35.268045290133998</c:v>
                </c:pt>
                <c:pt idx="2234">
                  <c:v>35.272047887758902</c:v>
                </c:pt>
                <c:pt idx="2235">
                  <c:v>35.276049707644603</c:v>
                </c:pt>
                <c:pt idx="2236">
                  <c:v>35.280050749727003</c:v>
                </c:pt>
                <c:pt idx="2237">
                  <c:v>35.284051013942097</c:v>
                </c:pt>
                <c:pt idx="2238">
                  <c:v>35.288050500226603</c:v>
                </c:pt>
                <c:pt idx="2239">
                  <c:v>35.292049208517199</c:v>
                </c:pt>
                <c:pt idx="2240">
                  <c:v>35.296047138751199</c:v>
                </c:pt>
                <c:pt idx="2241">
                  <c:v>35.300044290866097</c:v>
                </c:pt>
                <c:pt idx="2242">
                  <c:v>35.304040664799899</c:v>
                </c:pt>
                <c:pt idx="2243">
                  <c:v>35.308036260490702</c:v>
                </c:pt>
                <c:pt idx="2244">
                  <c:v>35.312031077877201</c:v>
                </c:pt>
                <c:pt idx="2245">
                  <c:v>35.316025116898402</c:v>
                </c:pt>
                <c:pt idx="2246">
                  <c:v>35.320018377493497</c:v>
                </c:pt>
                <c:pt idx="2247">
                  <c:v>35.324010859602097</c:v>
                </c:pt>
                <c:pt idx="2248">
                  <c:v>35.328002563164198</c:v>
                </c:pt>
                <c:pt idx="2249">
                  <c:v>35.331993488120297</c:v>
                </c:pt>
                <c:pt idx="2250">
                  <c:v>35.335983634410802</c:v>
                </c:pt>
                <c:pt idx="2251">
                  <c:v>35.339973001976901</c:v>
                </c:pt>
                <c:pt idx="2252">
                  <c:v>35.343961590759903</c:v>
                </c:pt>
                <c:pt idx="2253">
                  <c:v>35.347949400701502</c:v>
                </c:pt>
                <c:pt idx="2254">
                  <c:v>35.351936431743802</c:v>
                </c:pt>
                <c:pt idx="2255">
                  <c:v>35.3559226838291</c:v>
                </c:pt>
                <c:pt idx="2256">
                  <c:v>35.359908156900097</c:v>
                </c:pt>
                <c:pt idx="2257">
                  <c:v>35.363892850899902</c:v>
                </c:pt>
                <c:pt idx="2258">
                  <c:v>35.367876765772003</c:v>
                </c:pt>
                <c:pt idx="2259">
                  <c:v>35.371859901459999</c:v>
                </c:pt>
                <c:pt idx="2260">
                  <c:v>35.375842257908097</c:v>
                </c:pt>
                <c:pt idx="2261">
                  <c:v>35.379823835060698</c:v>
                </c:pt>
                <c:pt idx="2262">
                  <c:v>35.3838046328624</c:v>
                </c:pt>
                <c:pt idx="2263">
                  <c:v>35.387784651258599</c:v>
                </c:pt>
                <c:pt idx="2264">
                  <c:v>35.391763890194497</c:v>
                </c:pt>
                <c:pt idx="2265">
                  <c:v>35.395742349615901</c:v>
                </c:pt>
                <c:pt idx="2266">
                  <c:v>35.399720029469002</c:v>
                </c:pt>
                <c:pt idx="2267">
                  <c:v>35.403696929700203</c:v>
                </c:pt>
                <c:pt idx="2268">
                  <c:v>35.4076730502563</c:v>
                </c:pt>
                <c:pt idx="2269">
                  <c:v>35.411648391084398</c:v>
                </c:pt>
                <c:pt idx="2270">
                  <c:v>35.415622952131898</c:v>
                </c:pt>
                <c:pt idx="2271">
                  <c:v>35.419596733346701</c:v>
                </c:pt>
                <c:pt idx="2272">
                  <c:v>35.423569734676803</c:v>
                </c:pt>
                <c:pt idx="2273">
                  <c:v>35.427541956070797</c:v>
                </c:pt>
                <c:pt idx="2274">
                  <c:v>35.431513397477303</c:v>
                </c:pt>
                <c:pt idx="2275">
                  <c:v>35.435484058845503</c:v>
                </c:pt>
                <c:pt idx="2276">
                  <c:v>35.439453940124899</c:v>
                </c:pt>
                <c:pt idx="2277">
                  <c:v>35.443423041265198</c:v>
                </c:pt>
                <c:pt idx="2278">
                  <c:v>35.447391362216599</c:v>
                </c:pt>
                <c:pt idx="2279">
                  <c:v>35.451358902929499</c:v>
                </c:pt>
                <c:pt idx="2280">
                  <c:v>35.4553256633546</c:v>
                </c:pt>
                <c:pt idx="2281">
                  <c:v>35.459291643443102</c:v>
                </c:pt>
                <c:pt idx="2282">
                  <c:v>35.463256843146297</c:v>
                </c:pt>
                <c:pt idx="2283">
                  <c:v>35.467221262416203</c:v>
                </c:pt>
                <c:pt idx="2284">
                  <c:v>35.471184901204602</c:v>
                </c:pt>
                <c:pt idx="2285">
                  <c:v>35.4751477594641</c:v>
                </c:pt>
                <c:pt idx="2286">
                  <c:v>35.479109837147398</c:v>
                </c:pt>
                <c:pt idx="2287">
                  <c:v>35.483071134207499</c:v>
                </c:pt>
                <c:pt idx="2288">
                  <c:v>35.487031650597899</c:v>
                </c:pt>
                <c:pt idx="2289">
                  <c:v>35.490991386272299</c:v>
                </c:pt>
                <c:pt idx="2290">
                  <c:v>35.494950341184598</c:v>
                </c:pt>
                <c:pt idx="2291">
                  <c:v>35.498908515289301</c:v>
                </c:pt>
                <c:pt idx="2292">
                  <c:v>35.502865908541203</c:v>
                </c:pt>
                <c:pt idx="2293">
                  <c:v>35.506822520895</c:v>
                </c:pt>
                <c:pt idx="2294">
                  <c:v>35.510778352306403</c:v>
                </c:pt>
                <c:pt idx="2295">
                  <c:v>35.514733402730798</c:v>
                </c:pt>
                <c:pt idx="2296">
                  <c:v>35.518687672124301</c:v>
                </c:pt>
                <c:pt idx="2297">
                  <c:v>35.5226411604432</c:v>
                </c:pt>
                <c:pt idx="2298">
                  <c:v>35.526593867644003</c:v>
                </c:pt>
                <c:pt idx="2299">
                  <c:v>35.530545793683899</c:v>
                </c:pt>
                <c:pt idx="2300">
                  <c:v>35.53449693852</c:v>
                </c:pt>
                <c:pt idx="2301">
                  <c:v>35.538447302109901</c:v>
                </c:pt>
                <c:pt idx="2302">
                  <c:v>35.542396884411602</c:v>
                </c:pt>
                <c:pt idx="2303">
                  <c:v>35.546345685383201</c:v>
                </c:pt>
                <c:pt idx="2304">
                  <c:v>35.550293704983297</c:v>
                </c:pt>
                <c:pt idx="2305">
                  <c:v>35.554240943170903</c:v>
                </c:pt>
                <c:pt idx="2306">
                  <c:v>35.558187399905002</c:v>
                </c:pt>
                <c:pt idx="2307">
                  <c:v>35.562133075145198</c:v>
                </c:pt>
                <c:pt idx="2308">
                  <c:v>35.566077968851197</c:v>
                </c:pt>
                <c:pt idx="2309">
                  <c:v>35.5700220809833</c:v>
                </c:pt>
                <c:pt idx="2310">
                  <c:v>35.573965411501902</c:v>
                </c:pt>
                <c:pt idx="2311">
                  <c:v>35.577907960367703</c:v>
                </c:pt>
                <c:pt idx="2312">
                  <c:v>35.581849727541901</c:v>
                </c:pt>
                <c:pt idx="2313">
                  <c:v>35.585790712985798</c:v>
                </c:pt>
                <c:pt idx="2314">
                  <c:v>35.589730916661097</c:v>
                </c:pt>
                <c:pt idx="2315">
                  <c:v>35.593670338529897</c:v>
                </c:pt>
                <c:pt idx="2316">
                  <c:v>35.597608978554497</c:v>
                </c:pt>
                <c:pt idx="2317">
                  <c:v>35.601546836697601</c:v>
                </c:pt>
                <c:pt idx="2318">
                  <c:v>35.605483912922097</c:v>
                </c:pt>
                <c:pt idx="2319">
                  <c:v>35.609420207191299</c:v>
                </c:pt>
                <c:pt idx="2320">
                  <c:v>35.6133557194687</c:v>
                </c:pt>
                <c:pt idx="2321">
                  <c:v>35.617290449718404</c:v>
                </c:pt>
                <c:pt idx="2322">
                  <c:v>35.621224397904498</c:v>
                </c:pt>
                <c:pt idx="2323">
                  <c:v>35.6251575639915</c:v>
                </c:pt>
                <c:pt idx="2324">
                  <c:v>35.629089947944202</c:v>
                </c:pt>
                <c:pt idx="2325">
                  <c:v>35.6330215497279</c:v>
                </c:pt>
                <c:pt idx="2326">
                  <c:v>35.636952369307899</c:v>
                </c:pt>
                <c:pt idx="2327">
                  <c:v>35.640882406649901</c:v>
                </c:pt>
                <c:pt idx="2328">
                  <c:v>35.644811661720198</c:v>
                </c:pt>
                <c:pt idx="2329">
                  <c:v>35.648740134484903</c:v>
                </c:pt>
                <c:pt idx="2330">
                  <c:v>35.6526678249109</c:v>
                </c:pt>
                <c:pt idx="2331">
                  <c:v>35.656594732965097</c:v>
                </c:pt>
                <c:pt idx="2332">
                  <c:v>35.660520858614703</c:v>
                </c:pt>
                <c:pt idx="2333">
                  <c:v>35.664446201827502</c:v>
                </c:pt>
                <c:pt idx="2334">
                  <c:v>35.6683707625713</c:v>
                </c:pt>
                <c:pt idx="2335">
                  <c:v>35.6722945408142</c:v>
                </c:pt>
                <c:pt idx="2336">
                  <c:v>35.676217536524902</c:v>
                </c:pt>
                <c:pt idx="2337">
                  <c:v>35.680139749672101</c:v>
                </c:pt>
                <c:pt idx="2338">
                  <c:v>35.684061180225001</c:v>
                </c:pt>
                <c:pt idx="2339">
                  <c:v>35.6879818281529</c:v>
                </c:pt>
                <c:pt idx="2340">
                  <c:v>35.691901693425599</c:v>
                </c:pt>
                <c:pt idx="2341">
                  <c:v>35.6958207760132</c:v>
                </c:pt>
                <c:pt idx="2342">
                  <c:v>35.699739075886001</c:v>
                </c:pt>
                <c:pt idx="2343">
                  <c:v>35.7036565930145</c:v>
                </c:pt>
                <c:pt idx="2344">
                  <c:v>35.707573327369801</c:v>
                </c:pt>
                <c:pt idx="2345">
                  <c:v>35.711489278922997</c:v>
                </c:pt>
                <c:pt idx="2346">
                  <c:v>35.715404447645703</c:v>
                </c:pt>
                <c:pt idx="2347">
                  <c:v>35.719318833509803</c:v>
                </c:pt>
                <c:pt idx="2348">
                  <c:v>35.723232436487301</c:v>
                </c:pt>
                <c:pt idx="2349">
                  <c:v>35.727145256550699</c:v>
                </c:pt>
                <c:pt idx="2350">
                  <c:v>35.731057293672698</c:v>
                </c:pt>
                <c:pt idx="2351">
                  <c:v>35.734968547826398</c:v>
                </c:pt>
                <c:pt idx="2352">
                  <c:v>35.738879018985003</c:v>
                </c:pt>
                <c:pt idx="2353">
                  <c:v>35.742788707122301</c:v>
                </c:pt>
                <c:pt idx="2354">
                  <c:v>35.746697612212003</c:v>
                </c:pt>
                <c:pt idx="2355">
                  <c:v>35.7506057342285</c:v>
                </c:pt>
                <c:pt idx="2356">
                  <c:v>35.754513073146299</c:v>
                </c:pt>
                <c:pt idx="2357">
                  <c:v>35.758419628939997</c:v>
                </c:pt>
                <c:pt idx="2358">
                  <c:v>35.762325401585002</c:v>
                </c:pt>
                <c:pt idx="2359">
                  <c:v>35.766230391056403</c:v>
                </c:pt>
                <c:pt idx="2360">
                  <c:v>35.770134597330099</c:v>
                </c:pt>
                <c:pt idx="2361">
                  <c:v>35.7740380203821</c:v>
                </c:pt>
                <c:pt idx="2362">
                  <c:v>35.777940660188499</c:v>
                </c:pt>
                <c:pt idx="2363">
                  <c:v>35.781842516725902</c:v>
                </c:pt>
                <c:pt idx="2364">
                  <c:v>35.785743589971297</c:v>
                </c:pt>
                <c:pt idx="2365">
                  <c:v>35.789643879901803</c:v>
                </c:pt>
                <c:pt idx="2366">
                  <c:v>35.793543386494697</c:v>
                </c:pt>
                <c:pt idx="2367">
                  <c:v>35.797442109728003</c:v>
                </c:pt>
                <c:pt idx="2368">
                  <c:v>35.801340049579501</c:v>
                </c:pt>
                <c:pt idx="2369">
                  <c:v>35.805237206027599</c:v>
                </c:pt>
                <c:pt idx="2370">
                  <c:v>35.809133579050801</c:v>
                </c:pt>
                <c:pt idx="2371">
                  <c:v>35.813029168628198</c:v>
                </c:pt>
                <c:pt idx="2372">
                  <c:v>35.816923974738899</c:v>
                </c:pt>
                <c:pt idx="2373">
                  <c:v>35.820817997362298</c:v>
                </c:pt>
                <c:pt idx="2374">
                  <c:v>35.824711236478201</c:v>
                </c:pt>
                <c:pt idx="2375">
                  <c:v>35.8286036920667</c:v>
                </c:pt>
                <c:pt idx="2376">
                  <c:v>35.832495364108098</c:v>
                </c:pt>
                <c:pt idx="2377">
                  <c:v>35.836386252582997</c:v>
                </c:pt>
                <c:pt idx="2378">
                  <c:v>35.840276357472298</c:v>
                </c:pt>
                <c:pt idx="2379">
                  <c:v>35.8441656787573</c:v>
                </c:pt>
                <c:pt idx="2380">
                  <c:v>35.8480542164193</c:v>
                </c:pt>
                <c:pt idx="2381">
                  <c:v>35.851941970440201</c:v>
                </c:pt>
                <c:pt idx="2382">
                  <c:v>35.855828940801999</c:v>
                </c:pt>
                <c:pt idx="2383">
                  <c:v>35.8597151274871</c:v>
                </c:pt>
                <c:pt idx="2384">
                  <c:v>35.863600530478003</c:v>
                </c:pt>
                <c:pt idx="2385">
                  <c:v>35.867485149757698</c:v>
                </c:pt>
                <c:pt idx="2386">
                  <c:v>35.871368985309402</c:v>
                </c:pt>
                <c:pt idx="2387">
                  <c:v>35.875252037116397</c:v>
                </c:pt>
                <c:pt idx="2388">
                  <c:v>35.879134305162601</c:v>
                </c:pt>
                <c:pt idx="2389">
                  <c:v>35.8830157894321</c:v>
                </c:pt>
                <c:pt idx="2390">
                  <c:v>35.886896489908999</c:v>
                </c:pt>
                <c:pt idx="2391">
                  <c:v>35.890776406577999</c:v>
                </c:pt>
                <c:pt idx="2392">
                  <c:v>35.894655539424001</c:v>
                </c:pt>
                <c:pt idx="2393">
                  <c:v>35.898533888432098</c:v>
                </c:pt>
                <c:pt idx="2394">
                  <c:v>35.902411453587803</c:v>
                </c:pt>
                <c:pt idx="2395">
                  <c:v>35.906288234876797</c:v>
                </c:pt>
                <c:pt idx="2396">
                  <c:v>35.910164232284998</c:v>
                </c:pt>
                <c:pt idx="2397">
                  <c:v>35.9140394457987</c:v>
                </c:pt>
                <c:pt idx="2398">
                  <c:v>35.917913875404501</c:v>
                </c:pt>
                <c:pt idx="2399">
                  <c:v>35.9217875210893</c:v>
                </c:pt>
                <c:pt idx="2400">
                  <c:v>35.92566038284</c:v>
                </c:pt>
                <c:pt idx="2401">
                  <c:v>35.929532460644097</c:v>
                </c:pt>
                <c:pt idx="2402">
                  <c:v>35.933403754489198</c:v>
                </c:pt>
                <c:pt idx="2403">
                  <c:v>35.937274264363403</c:v>
                </c:pt>
                <c:pt idx="2404">
                  <c:v>35.941143990254702</c:v>
                </c:pt>
                <c:pt idx="2405">
                  <c:v>35.945012932151599</c:v>
                </c:pt>
                <c:pt idx="2406">
                  <c:v>35.948881090043002</c:v>
                </c:pt>
                <c:pt idx="2407">
                  <c:v>35.9527484639178</c:v>
                </c:pt>
                <c:pt idx="2408">
                  <c:v>35.956615053765397</c:v>
                </c:pt>
                <c:pt idx="2409">
                  <c:v>35.960480859575199</c:v>
                </c:pt>
                <c:pt idx="2410">
                  <c:v>35.964345881337302</c:v>
                </c:pt>
                <c:pt idx="2411">
                  <c:v>35.9682101190417</c:v>
                </c:pt>
                <c:pt idx="2412">
                  <c:v>35.972073572678703</c:v>
                </c:pt>
                <c:pt idx="2413">
                  <c:v>35.9759362422392</c:v>
                </c:pt>
                <c:pt idx="2414">
                  <c:v>35.979798127713899</c:v>
                </c:pt>
                <c:pt idx="2415">
                  <c:v>35.983659229094201</c:v>
                </c:pt>
                <c:pt idx="2416">
                  <c:v>35.987519546371402</c:v>
                </c:pt>
                <c:pt idx="2417">
                  <c:v>35.991379079537502</c:v>
                </c:pt>
                <c:pt idx="2418">
                  <c:v>35.995237828584202</c:v>
                </c:pt>
                <c:pt idx="2419">
                  <c:v>35.999095793504097</c:v>
                </c:pt>
                <c:pt idx="2420">
                  <c:v>36.002952974289499</c:v>
                </c:pt>
                <c:pt idx="2421">
                  <c:v>36.006809370933397</c:v>
                </c:pt>
                <c:pt idx="2422">
                  <c:v>36.010664983428903</c:v>
                </c:pt>
                <c:pt idx="2423">
                  <c:v>36.014519811769198</c:v>
                </c:pt>
                <c:pt idx="2424">
                  <c:v>36.018373855948099</c:v>
                </c:pt>
                <c:pt idx="2425">
                  <c:v>36.022227115959502</c:v>
                </c:pt>
                <c:pt idx="2426">
                  <c:v>36.026079591797398</c:v>
                </c:pt>
                <c:pt idx="2427">
                  <c:v>36.029931283456399</c:v>
                </c:pt>
                <c:pt idx="2428">
                  <c:v>36.033782190931099</c:v>
                </c:pt>
                <c:pt idx="2429">
                  <c:v>36.037632314216502</c:v>
                </c:pt>
                <c:pt idx="2430">
                  <c:v>36.041481653307798</c:v>
                </c:pt>
                <c:pt idx="2431">
                  <c:v>36.045330208200603</c:v>
                </c:pt>
                <c:pt idx="2432">
                  <c:v>36.049177978890498</c:v>
                </c:pt>
                <c:pt idx="2433">
                  <c:v>36.053024965373602</c:v>
                </c:pt>
                <c:pt idx="2434">
                  <c:v>36.0568711676462</c:v>
                </c:pt>
                <c:pt idx="2435">
                  <c:v>36.060716585704803</c:v>
                </c:pt>
                <c:pt idx="2436">
                  <c:v>36.064561219546199</c:v>
                </c:pt>
                <c:pt idx="2437">
                  <c:v>36.068405069167603</c:v>
                </c:pt>
                <c:pt idx="2438">
                  <c:v>36.072248134566102</c:v>
                </c:pt>
                <c:pt idx="2439">
                  <c:v>36.0760904157395</c:v>
                </c:pt>
                <c:pt idx="2440">
                  <c:v>36.079931912685602</c:v>
                </c:pt>
                <c:pt idx="2441">
                  <c:v>36.083772625402503</c:v>
                </c:pt>
                <c:pt idx="2442">
                  <c:v>36.087612553888597</c:v>
                </c:pt>
                <c:pt idx="2443">
                  <c:v>36.0914516981425</c:v>
                </c:pt>
                <c:pt idx="2444">
                  <c:v>36.095290058163101</c:v>
                </c:pt>
                <c:pt idx="2445">
                  <c:v>36.0991276339496</c:v>
                </c:pt>
                <c:pt idx="2446">
                  <c:v>36.102964425501298</c:v>
                </c:pt>
                <c:pt idx="2447">
                  <c:v>36.106800432818098</c:v>
                </c:pt>
                <c:pt idx="2448">
                  <c:v>36.1106356558996</c:v>
                </c:pt>
                <c:pt idx="2449">
                  <c:v>36.114470094746302</c:v>
                </c:pt>
                <c:pt idx="2450">
                  <c:v>36.118303749358503</c:v>
                </c:pt>
                <c:pt idx="2451">
                  <c:v>36.122136619736899</c:v>
                </c:pt>
                <c:pt idx="2452">
                  <c:v>36.125968705882499</c:v>
                </c:pt>
                <c:pt idx="2453">
                  <c:v>36.129800007796398</c:v>
                </c:pt>
                <c:pt idx="2454">
                  <c:v>36.133630525480299</c:v>
                </c:pt>
                <c:pt idx="2455">
                  <c:v>36.137460258935697</c:v>
                </c:pt>
                <c:pt idx="2456">
                  <c:v>36.1412892081647</c:v>
                </c:pt>
                <c:pt idx="2457">
                  <c:v>36.145117373169398</c:v>
                </c:pt>
                <c:pt idx="2458">
                  <c:v>36.148944753952499</c:v>
                </c:pt>
                <c:pt idx="2459">
                  <c:v>36.152771350516502</c:v>
                </c:pt>
                <c:pt idx="2460">
                  <c:v>36.1565971628646</c:v>
                </c:pt>
                <c:pt idx="2461">
                  <c:v>36.160422191000002</c:v>
                </c:pt>
                <c:pt idx="2462">
                  <c:v>36.164246434926099</c:v>
                </c:pt>
                <c:pt idx="2463">
                  <c:v>36.168069894646798</c:v>
                </c:pt>
                <c:pt idx="2464">
                  <c:v>36.171892570165902</c:v>
                </c:pt>
                <c:pt idx="2465">
                  <c:v>36.1757144614879</c:v>
                </c:pt>
                <c:pt idx="2466">
                  <c:v>36.179535568617098</c:v>
                </c:pt>
                <c:pt idx="2467">
                  <c:v>36.183355891558399</c:v>
                </c:pt>
                <c:pt idx="2468">
                  <c:v>36.187175430316699</c:v>
                </c:pt>
                <c:pt idx="2469">
                  <c:v>36.190994184897299</c:v>
                </c:pt>
                <c:pt idx="2470">
                  <c:v>36.194812155305797</c:v>
                </c:pt>
                <c:pt idx="2471">
                  <c:v>36.198629341547701</c:v>
                </c:pt>
                <c:pt idx="2472">
                  <c:v>36.202445743629298</c:v>
                </c:pt>
                <c:pt idx="2473">
                  <c:v>36.206261361556699</c:v>
                </c:pt>
                <c:pt idx="2474">
                  <c:v>36.210076195336399</c:v>
                </c:pt>
                <c:pt idx="2475">
                  <c:v>36.213890244975097</c:v>
                </c:pt>
                <c:pt idx="2476">
                  <c:v>36.2177035104799</c:v>
                </c:pt>
                <c:pt idx="2477">
                  <c:v>36.221515991858098</c:v>
                </c:pt>
                <c:pt idx="2478">
                  <c:v>36.225327689117002</c:v>
                </c:pt>
                <c:pt idx="2479">
                  <c:v>36.229138602264399</c:v>
                </c:pt>
                <c:pt idx="2480">
                  <c:v>36.232948731308298</c:v>
                </c:pt>
                <c:pt idx="2481">
                  <c:v>36.236758076256997</c:v>
                </c:pt>
                <c:pt idx="2482">
                  <c:v>36.240566637118903</c:v>
                </c:pt>
                <c:pt idx="2483">
                  <c:v>36.244374413902598</c:v>
                </c:pt>
                <c:pt idx="2484">
                  <c:v>36.248181406617299</c:v>
                </c:pt>
                <c:pt idx="2485">
                  <c:v>36.251987615272</c:v>
                </c:pt>
                <c:pt idx="2486">
                  <c:v>36.255793039876202</c:v>
                </c:pt>
                <c:pt idx="2487">
                  <c:v>36.259597680439597</c:v>
                </c:pt>
                <c:pt idx="2488">
                  <c:v>36.263401536972097</c:v>
                </c:pt>
                <c:pt idx="2489">
                  <c:v>36.267204609483997</c:v>
                </c:pt>
                <c:pt idx="2490">
                  <c:v>36.271006897985501</c:v>
                </c:pt>
                <c:pt idx="2491">
                  <c:v>36.274808402487501</c:v>
                </c:pt>
                <c:pt idx="2492">
                  <c:v>36.278609123000699</c:v>
                </c:pt>
                <c:pt idx="2493">
                  <c:v>36.282409059536299</c:v>
                </c:pt>
                <c:pt idx="2494">
                  <c:v>36.286208212105699</c:v>
                </c:pt>
                <c:pt idx="2495">
                  <c:v>36.290006580720501</c:v>
                </c:pt>
                <c:pt idx="2496">
                  <c:v>36.293804165392601</c:v>
                </c:pt>
                <c:pt idx="2497">
                  <c:v>36.297600966134098</c:v>
                </c:pt>
                <c:pt idx="2498">
                  <c:v>36.301396982957201</c:v>
                </c:pt>
                <c:pt idx="2499">
                  <c:v>36.305192215874698</c:v>
                </c:pt>
                <c:pt idx="2500">
                  <c:v>36.308986664899201</c:v>
                </c:pt>
                <c:pt idx="2501">
                  <c:v>36.3127803300438</c:v>
                </c:pt>
                <c:pt idx="2502">
                  <c:v>36.316573211321902</c:v>
                </c:pt>
                <c:pt idx="2503">
                  <c:v>36.320365308746901</c:v>
                </c:pt>
                <c:pt idx="2504">
                  <c:v>36.324156622332701</c:v>
                </c:pt>
                <c:pt idx="2505">
                  <c:v>36.327947152093103</c:v>
                </c:pt>
                <c:pt idx="2506">
                  <c:v>36.3317368980425</c:v>
                </c:pt>
                <c:pt idx="2507">
                  <c:v>36.335525860195297</c:v>
                </c:pt>
                <c:pt idx="2508">
                  <c:v>36.3393140385663</c:v>
                </c:pt>
                <c:pt idx="2509">
                  <c:v>36.343101433170297</c:v>
                </c:pt>
                <c:pt idx="2510">
                  <c:v>36.346888044022499</c:v>
                </c:pt>
                <c:pt idx="2511">
                  <c:v>36.350673871138397</c:v>
                </c:pt>
                <c:pt idx="2512">
                  <c:v>36.354458914533502</c:v>
                </c:pt>
                <c:pt idx="2513">
                  <c:v>36.358243174223901</c:v>
                </c:pt>
                <c:pt idx="2514">
                  <c:v>36.362026650225502</c:v>
                </c:pt>
                <c:pt idx="2515">
                  <c:v>36.365809342554698</c:v>
                </c:pt>
                <c:pt idx="2516">
                  <c:v>36.369591251228101</c:v>
                </c:pt>
                <c:pt idx="2517">
                  <c:v>36.373372376262502</c:v>
                </c:pt>
                <c:pt idx="2518">
                  <c:v>36.377152717674903</c:v>
                </c:pt>
                <c:pt idx="2519">
                  <c:v>36.3809322754826</c:v>
                </c:pt>
                <c:pt idx="2520">
                  <c:v>36.384711049703199</c:v>
                </c:pt>
                <c:pt idx="2521">
                  <c:v>36.388489040354202</c:v>
                </c:pt>
                <c:pt idx="2522">
                  <c:v>36.392266247453797</c:v>
                </c:pt>
                <c:pt idx="2523">
                  <c:v>36.396042671019998</c:v>
                </c:pt>
                <c:pt idx="2524">
                  <c:v>36.3998183110714</c:v>
                </c:pt>
                <c:pt idx="2525">
                  <c:v>36.403593167626497</c:v>
                </c:pt>
                <c:pt idx="2526">
                  <c:v>36.407367240704197</c:v>
                </c:pt>
                <c:pt idx="2527">
                  <c:v>36.4111405303236</c:v>
                </c:pt>
                <c:pt idx="2528">
                  <c:v>36.414913036504103</c:v>
                </c:pt>
                <c:pt idx="2529">
                  <c:v>36.418684759265297</c:v>
                </c:pt>
                <c:pt idx="2530">
                  <c:v>36.422455698626898</c:v>
                </c:pt>
                <c:pt idx="2531">
                  <c:v>36.426225854608901</c:v>
                </c:pt>
                <c:pt idx="2532">
                  <c:v>36.429995227231501</c:v>
                </c:pt>
                <c:pt idx="2533">
                  <c:v>36.433763816515402</c:v>
                </c:pt>
                <c:pt idx="2534">
                  <c:v>36.437531622481004</c:v>
                </c:pt>
                <c:pt idx="2535">
                  <c:v>36.441298645149502</c:v>
                </c:pt>
                <c:pt idx="2536">
                  <c:v>36.4450648845418</c:v>
                </c:pt>
                <c:pt idx="2537">
                  <c:v>36.4488303406794</c:v>
                </c:pt>
                <c:pt idx="2538">
                  <c:v>36.452595013583903</c:v>
                </c:pt>
                <c:pt idx="2539">
                  <c:v>36.456358903277099</c:v>
                </c:pt>
                <c:pt idx="2540">
                  <c:v>36.460122009781003</c:v>
                </c:pt>
                <c:pt idx="2541">
                  <c:v>36.463884333117903</c:v>
                </c:pt>
                <c:pt idx="2542">
                  <c:v>36.467645873310303</c:v>
                </c:pt>
                <c:pt idx="2543">
                  <c:v>36.471406630380898</c:v>
                </c:pt>
                <c:pt idx="2544">
                  <c:v>36.475166604352701</c:v>
                </c:pt>
                <c:pt idx="2545">
                  <c:v>36.478925795248699</c:v>
                </c:pt>
                <c:pt idx="2546">
                  <c:v>36.482684203092397</c:v>
                </c:pt>
                <c:pt idx="2547">
                  <c:v>36.486441827907399</c:v>
                </c:pt>
                <c:pt idx="2548">
                  <c:v>36.490198669717401</c:v>
                </c:pt>
                <c:pt idx="2549">
                  <c:v>36.493954728546598</c:v>
                </c:pt>
                <c:pt idx="2550">
                  <c:v>36.497710004419197</c:v>
                </c:pt>
                <c:pt idx="2551">
                  <c:v>36.501464497359699</c:v>
                </c:pt>
                <c:pt idx="2552">
                  <c:v>36.505218207392701</c:v>
                </c:pt>
                <c:pt idx="2553">
                  <c:v>36.508971134543302</c:v>
                </c:pt>
                <c:pt idx="2554">
                  <c:v>36.512723278836397</c:v>
                </c:pt>
                <c:pt idx="2555">
                  <c:v>36.516474640297602</c:v>
                </c:pt>
                <c:pt idx="2556">
                  <c:v>36.520225218952298</c:v>
                </c:pt>
                <c:pt idx="2557">
                  <c:v>36.523975014826398</c:v>
                </c:pt>
                <c:pt idx="2558">
                  <c:v>36.527724027945901</c:v>
                </c:pt>
                <c:pt idx="2559">
                  <c:v>36.531472258336898</c:v>
                </c:pt>
                <c:pt idx="2560">
                  <c:v>36.535219706026098</c:v>
                </c:pt>
                <c:pt idx="2561">
                  <c:v>36.538966371039898</c:v>
                </c:pt>
                <c:pt idx="2562">
                  <c:v>36.542712253405298</c:v>
                </c:pt>
                <c:pt idx="2563">
                  <c:v>36.5464573531494</c:v>
                </c:pt>
                <c:pt idx="2564">
                  <c:v>36.550201670299501</c:v>
                </c:pt>
                <c:pt idx="2565">
                  <c:v>36.5539452048831</c:v>
                </c:pt>
                <c:pt idx="2566">
                  <c:v>36.5576879569279</c:v>
                </c:pt>
                <c:pt idx="2567">
                  <c:v>36.561429926461997</c:v>
                </c:pt>
                <c:pt idx="2568">
                  <c:v>36.5651711135135</c:v>
                </c:pt>
                <c:pt idx="2569">
                  <c:v>36.568911518110603</c:v>
                </c:pt>
                <c:pt idx="2570">
                  <c:v>36.572651140282197</c:v>
                </c:pt>
                <c:pt idx="2571">
                  <c:v>36.576389980056902</c:v>
                </c:pt>
                <c:pt idx="2572">
                  <c:v>36.580128037463801</c:v>
                </c:pt>
                <c:pt idx="2573">
                  <c:v>36.583865312532097</c:v>
                </c:pt>
                <c:pt idx="2574">
                  <c:v>36.5876018052913</c:v>
                </c:pt>
                <c:pt idx="2575">
                  <c:v>36.591337515771002</c:v>
                </c:pt>
                <c:pt idx="2576">
                  <c:v>36.595072444001097</c:v>
                </c:pt>
                <c:pt idx="2577">
                  <c:v>36.598806590011598</c:v>
                </c:pt>
                <c:pt idx="2578">
                  <c:v>36.602539953832903</c:v>
                </c:pt>
                <c:pt idx="2579">
                  <c:v>36.606272535495499</c:v>
                </c:pt>
                <c:pt idx="2580">
                  <c:v>36.610004335029998</c:v>
                </c:pt>
                <c:pt idx="2581">
                  <c:v>36.613735352467401</c:v>
                </c:pt>
                <c:pt idx="2582">
                  <c:v>36.617465587838801</c:v>
                </c:pt>
                <c:pt idx="2583">
                  <c:v>36.621195041175604</c:v>
                </c:pt>
                <c:pt idx="2584">
                  <c:v>36.6249237125093</c:v>
                </c:pt>
                <c:pt idx="2585">
                  <c:v>36.628651601871702</c:v>
                </c:pt>
                <c:pt idx="2586">
                  <c:v>36.632378709294699</c:v>
                </c:pt>
                <c:pt idx="2587">
                  <c:v>36.636105034810399</c:v>
                </c:pt>
                <c:pt idx="2588">
                  <c:v>36.639830578451402</c:v>
                </c:pt>
                <c:pt idx="2589">
                  <c:v>36.643555340250103</c:v>
                </c:pt>
                <c:pt idx="2590">
                  <c:v>36.647279320239399</c:v>
                </c:pt>
                <c:pt idx="2591">
                  <c:v>36.651002518452302</c:v>
                </c:pt>
                <c:pt idx="2592">
                  <c:v>36.654724934921902</c:v>
                </c:pt>
                <c:pt idx="2593">
                  <c:v>36.658446569681601</c:v>
                </c:pt>
                <c:pt idx="2594">
                  <c:v>36.662167422765201</c:v>
                </c:pt>
                <c:pt idx="2595">
                  <c:v>36.665887494206402</c:v>
                </c:pt>
                <c:pt idx="2596">
                  <c:v>36.669606784039203</c:v>
                </c:pt>
                <c:pt idx="2597">
                  <c:v>36.673325292297903</c:v>
                </c:pt>
                <c:pt idx="2598">
                  <c:v>36.677043019016899</c:v>
                </c:pt>
                <c:pt idx="2599">
                  <c:v>36.680759964230901</c:v>
                </c:pt>
                <c:pt idx="2600">
                  <c:v>36.684476127974598</c:v>
                </c:pt>
                <c:pt idx="2601">
                  <c:v>36.688191510283197</c:v>
                </c:pt>
                <c:pt idx="2602">
                  <c:v>36.691906111191898</c:v>
                </c:pt>
                <c:pt idx="2603">
                  <c:v>36.6956199307361</c:v>
                </c:pt>
                <c:pt idx="2604">
                  <c:v>36.699332968951502</c:v>
                </c:pt>
                <c:pt idx="2605">
                  <c:v>36.7030452258739</c:v>
                </c:pt>
                <c:pt idx="2606">
                  <c:v>36.706756701539398</c:v>
                </c:pt>
                <c:pt idx="2607">
                  <c:v>36.710467395984303</c:v>
                </c:pt>
                <c:pt idx="2608">
                  <c:v>36.714177309245002</c:v>
                </c:pt>
                <c:pt idx="2609">
                  <c:v>36.717886441358203</c:v>
                </c:pt>
                <c:pt idx="2610">
                  <c:v>36.721594792360698</c:v>
                </c:pt>
                <c:pt idx="2611">
                  <c:v>36.725302362289597</c:v>
                </c:pt>
                <c:pt idx="2612">
                  <c:v>36.729009151182098</c:v>
                </c:pt>
                <c:pt idx="2613">
                  <c:v>36.732715159075802</c:v>
                </c:pt>
                <c:pt idx="2614">
                  <c:v>36.736420386008199</c:v>
                </c:pt>
                <c:pt idx="2615">
                  <c:v>36.740124832017301</c:v>
                </c:pt>
                <c:pt idx="2616">
                  <c:v>36.743828497141003</c:v>
                </c:pt>
                <c:pt idx="2617">
                  <c:v>36.747531381417701</c:v>
                </c:pt>
                <c:pt idx="2618">
                  <c:v>36.751233484885702</c:v>
                </c:pt>
                <c:pt idx="2619">
                  <c:v>36.754934807583801</c:v>
                </c:pt>
                <c:pt idx="2620">
                  <c:v>36.758635349550701</c:v>
                </c:pt>
                <c:pt idx="2621">
                  <c:v>36.762335110825497</c:v>
                </c:pt>
                <c:pt idx="2622">
                  <c:v>36.766034091447501</c:v>
                </c:pt>
                <c:pt idx="2623">
                  <c:v>36.769732291456101</c:v>
                </c:pt>
                <c:pt idx="2624">
                  <c:v>36.773429710890902</c:v>
                </c:pt>
                <c:pt idx="2625">
                  <c:v>36.7771263497917</c:v>
                </c:pt>
                <c:pt idx="2626">
                  <c:v>36.780822208198501</c:v>
                </c:pt>
                <c:pt idx="2627">
                  <c:v>36.784517286151598</c:v>
                </c:pt>
                <c:pt idx="2628">
                  <c:v>36.7882115836914</c:v>
                </c:pt>
                <c:pt idx="2629">
                  <c:v>36.7919051008585</c:v>
                </c:pt>
                <c:pt idx="2630">
                  <c:v>36.795597837693599</c:v>
                </c:pt>
                <c:pt idx="2631">
                  <c:v>36.799289794237801</c:v>
                </c:pt>
                <c:pt idx="2632">
                  <c:v>36.802980970532303</c:v>
                </c:pt>
                <c:pt idx="2633">
                  <c:v>36.806671366618303</c:v>
                </c:pt>
                <c:pt idx="2634">
                  <c:v>36.810360982537603</c:v>
                </c:pt>
                <c:pt idx="2635">
                  <c:v>36.814049818331803</c:v>
                </c:pt>
                <c:pt idx="2636">
                  <c:v>36.817737874042898</c:v>
                </c:pt>
                <c:pt idx="2637">
                  <c:v>36.8214251497131</c:v>
                </c:pt>
                <c:pt idx="2638">
                  <c:v>36.825111645384602</c:v>
                </c:pt>
                <c:pt idx="2639">
                  <c:v>36.828797361100101</c:v>
                </c:pt>
                <c:pt idx="2640">
                  <c:v>36.8324822969021</c:v>
                </c:pt>
                <c:pt idx="2641">
                  <c:v>36.836166452833801</c:v>
                </c:pt>
                <c:pt idx="2642">
                  <c:v>36.839849828938</c:v>
                </c:pt>
                <c:pt idx="2643">
                  <c:v>36.843532425258203</c:v>
                </c:pt>
                <c:pt idx="2644">
                  <c:v>36.847214241837698</c:v>
                </c:pt>
                <c:pt idx="2645">
                  <c:v>36.850895278720401</c:v>
                </c:pt>
                <c:pt idx="2646">
                  <c:v>36.854575535949898</c:v>
                </c:pt>
                <c:pt idx="2647">
                  <c:v>36.858255013570499</c:v>
                </c:pt>
                <c:pt idx="2648">
                  <c:v>36.8619337116262</c:v>
                </c:pt>
                <c:pt idx="2649">
                  <c:v>36.865611630161503</c:v>
                </c:pt>
                <c:pt idx="2650">
                  <c:v>36.8692887692211</c:v>
                </c:pt>
                <c:pt idx="2651">
                  <c:v>36.8729651288497</c:v>
                </c:pt>
                <c:pt idx="2652">
                  <c:v>36.8766407090922</c:v>
                </c:pt>
                <c:pt idx="2653">
                  <c:v>36.880315509993999</c:v>
                </c:pt>
                <c:pt idx="2654">
                  <c:v>36.883989531600299</c:v>
                </c:pt>
                <c:pt idx="2655">
                  <c:v>36.887662773956599</c:v>
                </c:pt>
                <c:pt idx="2656">
                  <c:v>36.891335237108699</c:v>
                </c:pt>
                <c:pt idx="2657">
                  <c:v>36.895006921102599</c:v>
                </c:pt>
                <c:pt idx="2658">
                  <c:v>36.898677825984201</c:v>
                </c:pt>
                <c:pt idx="2659">
                  <c:v>36.902347951800003</c:v>
                </c:pt>
                <c:pt idx="2660">
                  <c:v>36.906017298596304</c:v>
                </c:pt>
                <c:pt idx="2661">
                  <c:v>36.9096858664197</c:v>
                </c:pt>
                <c:pt idx="2662">
                  <c:v>36.913353655317302</c:v>
                </c:pt>
                <c:pt idx="2663">
                  <c:v>36.917020665335897</c:v>
                </c:pt>
                <c:pt idx="2664">
                  <c:v>36.920686896522703</c:v>
                </c:pt>
                <c:pt idx="2665">
                  <c:v>36.924352348925197</c:v>
                </c:pt>
                <c:pt idx="2666">
                  <c:v>36.9280170225909</c:v>
                </c:pt>
                <c:pt idx="2667">
                  <c:v>36.931680917567597</c:v>
                </c:pt>
                <c:pt idx="2668">
                  <c:v>36.935344033903199</c:v>
                </c:pt>
                <c:pt idx="2669">
                  <c:v>36.939006371645704</c:v>
                </c:pt>
                <c:pt idx="2670">
                  <c:v>36.942667930843598</c:v>
                </c:pt>
                <c:pt idx="2671">
                  <c:v>36.946328711545299</c:v>
                </c:pt>
                <c:pt idx="2672">
                  <c:v>36.949988713799399</c:v>
                </c:pt>
                <c:pt idx="2673">
                  <c:v>36.9536479376549</c:v>
                </c:pt>
                <c:pt idx="2674">
                  <c:v>36.957306383160599</c:v>
                </c:pt>
                <c:pt idx="2675">
                  <c:v>36.960964050365803</c:v>
                </c:pt>
                <c:pt idx="2676">
                  <c:v>36.9646209393199</c:v>
                </c:pt>
                <c:pt idx="2677">
                  <c:v>36.968277050072402</c:v>
                </c:pt>
                <c:pt idx="2678">
                  <c:v>36.971932382673103</c:v>
                </c:pt>
                <c:pt idx="2679">
                  <c:v>36.975586937171897</c:v>
                </c:pt>
                <c:pt idx="2680">
                  <c:v>36.9792407136189</c:v>
                </c:pt>
                <c:pt idx="2681">
                  <c:v>36.982893712064403</c:v>
                </c:pt>
                <c:pt idx="2682">
                  <c:v>36.986545932558798</c:v>
                </c:pt>
                <c:pt idx="2683">
                  <c:v>36.990197375152697</c:v>
                </c:pt>
                <c:pt idx="2684">
                  <c:v>36.993848039897003</c:v>
                </c:pt>
                <c:pt idx="2685">
                  <c:v>36.997497926842598</c:v>
                </c:pt>
                <c:pt idx="2686">
                  <c:v>37.001147036040699</c:v>
                </c:pt>
                <c:pt idx="2687">
                  <c:v>37.004795367542698</c:v>
                </c:pt>
                <c:pt idx="2688">
                  <c:v>37.008442921399997</c:v>
                </c:pt>
                <c:pt idx="2689">
                  <c:v>37.012089697664301</c:v>
                </c:pt>
                <c:pt idx="2690">
                  <c:v>37.015735696387601</c:v>
                </c:pt>
                <c:pt idx="2691">
                  <c:v>37.019380917621703</c:v>
                </c:pt>
                <c:pt idx="2692">
                  <c:v>37.023025361419101</c:v>
                </c:pt>
                <c:pt idx="2693">
                  <c:v>37.0266690278319</c:v>
                </c:pt>
                <c:pt idx="2694">
                  <c:v>37.0303119169129</c:v>
                </c:pt>
                <c:pt idx="2695">
                  <c:v>37.033954028714803</c:v>
                </c:pt>
                <c:pt idx="2696">
                  <c:v>37.0375953632904</c:v>
                </c:pt>
                <c:pt idx="2697">
                  <c:v>37.041235920692898</c:v>
                </c:pt>
                <c:pt idx="2698">
                  <c:v>37.044875700975403</c:v>
                </c:pt>
                <c:pt idx="2699">
                  <c:v>37.048514704191597</c:v>
                </c:pt>
                <c:pt idx="2700">
                  <c:v>37.052152930394797</c:v>
                </c:pt>
                <c:pt idx="2701">
                  <c:v>37.055790379638999</c:v>
                </c:pt>
                <c:pt idx="2702">
                  <c:v>37.059427051978098</c:v>
                </c:pt>
                <c:pt idx="2703">
                  <c:v>37.0630629474662</c:v>
                </c:pt>
                <c:pt idx="2704">
                  <c:v>37.0666980661575</c:v>
                </c:pt>
                <c:pt idx="2705">
                  <c:v>37.070332408106701</c:v>
                </c:pt>
                <c:pt idx="2706">
                  <c:v>37.073965973368203</c:v>
                </c:pt>
                <c:pt idx="2707">
                  <c:v>37.077598761996903</c:v>
                </c:pt>
                <c:pt idx="2708">
                  <c:v>37.081230774047803</c:v>
                </c:pt>
                <c:pt idx="2709">
                  <c:v>37.084862009576</c:v>
                </c:pt>
                <c:pt idx="2710">
                  <c:v>37.0884924686369</c:v>
                </c:pt>
                <c:pt idx="2711">
                  <c:v>37.092122151285899</c:v>
                </c:pt>
                <c:pt idx="2712">
                  <c:v>37.095751057578603</c:v>
                </c:pt>
                <c:pt idx="2713">
                  <c:v>37.099379187571003</c:v>
                </c:pt>
                <c:pt idx="2714">
                  <c:v>37.103006541318997</c:v>
                </c:pt>
                <c:pt idx="2715">
                  <c:v>37.106633118878797</c:v>
                </c:pt>
                <c:pt idx="2716">
                  <c:v>37.110258920306698</c:v>
                </c:pt>
                <c:pt idx="2717">
                  <c:v>37.113883945659097</c:v>
                </c:pt>
                <c:pt idx="2718">
                  <c:v>37.117508194992801</c:v>
                </c:pt>
                <c:pt idx="2719">
                  <c:v>37.121131668364598</c:v>
                </c:pt>
                <c:pt idx="2720">
                  <c:v>37.1247543658315</c:v>
                </c:pt>
                <c:pt idx="2721">
                  <c:v>37.128376287450699</c:v>
                </c:pt>
                <c:pt idx="2722">
                  <c:v>37.131997433279501</c:v>
                </c:pt>
                <c:pt idx="2723">
                  <c:v>37.135617803375403</c:v>
                </c:pt>
                <c:pt idx="2724">
                  <c:v>37.139237397796002</c:v>
                </c:pt>
                <c:pt idx="2725">
                  <c:v>37.142856216599199</c:v>
                </c:pt>
                <c:pt idx="2726">
                  <c:v>37.146474259843004</c:v>
                </c:pt>
                <c:pt idx="2727">
                  <c:v>37.150091527585602</c:v>
                </c:pt>
                <c:pt idx="2728">
                  <c:v>37.153708019885201</c:v>
                </c:pt>
                <c:pt idx="2729">
                  <c:v>37.1573237368005</c:v>
                </c:pt>
                <c:pt idx="2730">
                  <c:v>37.160938678389897</c:v>
                </c:pt>
                <c:pt idx="2731">
                  <c:v>37.164552844712397</c:v>
                </c:pt>
                <c:pt idx="2732">
                  <c:v>37.168166235826902</c:v>
                </c:pt>
                <c:pt idx="2733">
                  <c:v>37.171778851792602</c:v>
                </c:pt>
                <c:pt idx="2734">
                  <c:v>37.175390692668799</c:v>
                </c:pt>
                <c:pt idx="2735">
                  <c:v>37.179001758515</c:v>
                </c:pt>
                <c:pt idx="2736">
                  <c:v>37.182612049390698</c:v>
                </c:pt>
                <c:pt idx="2737">
                  <c:v>37.186221565355901</c:v>
                </c:pt>
                <c:pt idx="2738">
                  <c:v>37.189830306470398</c:v>
                </c:pt>
                <c:pt idx="2739">
                  <c:v>37.193438272794303</c:v>
                </c:pt>
                <c:pt idx="2740">
                  <c:v>37.197045464388097</c:v>
                </c:pt>
                <c:pt idx="2741">
                  <c:v>37.200651881311998</c:v>
                </c:pt>
                <c:pt idx="2742">
                  <c:v>37.204257523626801</c:v>
                </c:pt>
                <c:pt idx="2743">
                  <c:v>37.2078623913931</c:v>
                </c:pt>
                <c:pt idx="2744">
                  <c:v>37.211466484671902</c:v>
                </c:pt>
                <c:pt idx="2745">
                  <c:v>37.215069803524301</c:v>
                </c:pt>
                <c:pt idx="2746">
                  <c:v>37.218672348011502</c:v>
                </c:pt>
                <c:pt idx="2747">
                  <c:v>37.222274118195003</c:v>
                </c:pt>
                <c:pt idx="2748">
                  <c:v>37.225875114136301</c:v>
                </c:pt>
                <c:pt idx="2749">
                  <c:v>37.229475335897099</c:v>
                </c:pt>
                <c:pt idx="2750">
                  <c:v>37.233074783539301</c:v>
                </c:pt>
                <c:pt idx="2751">
                  <c:v>37.236673457125001</c:v>
                </c:pt>
                <c:pt idx="2752">
                  <c:v>37.240271356716299</c:v>
                </c:pt>
                <c:pt idx="2753">
                  <c:v>37.243868482375603</c:v>
                </c:pt>
                <c:pt idx="2754">
                  <c:v>37.247464834165498</c:v>
                </c:pt>
                <c:pt idx="2755">
                  <c:v>37.251060412148597</c:v>
                </c:pt>
                <c:pt idx="2756">
                  <c:v>37.254655216387697</c:v>
                </c:pt>
                <c:pt idx="2757">
                  <c:v>37.258249246945802</c:v>
                </c:pt>
                <c:pt idx="2758">
                  <c:v>37.261842503886101</c:v>
                </c:pt>
                <c:pt idx="2759">
                  <c:v>37.265434987271902</c:v>
                </c:pt>
                <c:pt idx="2760">
                  <c:v>37.269026697166503</c:v>
                </c:pt>
                <c:pt idx="2761">
                  <c:v>37.272617633633701</c:v>
                </c:pt>
                <c:pt idx="2762">
                  <c:v>37.276207796737197</c:v>
                </c:pt>
                <c:pt idx="2763">
                  <c:v>37.279797186541003</c:v>
                </c:pt>
                <c:pt idx="2764">
                  <c:v>37.283385803108999</c:v>
                </c:pt>
                <c:pt idx="2765">
                  <c:v>37.286973646505601</c:v>
                </c:pt>
                <c:pt idx="2766">
                  <c:v>37.290560716795</c:v>
                </c:pt>
                <c:pt idx="2767">
                  <c:v>37.294147014041997</c:v>
                </c:pt>
                <c:pt idx="2768">
                  <c:v>37.297732538311102</c:v>
                </c:pt>
                <c:pt idx="2769">
                  <c:v>37.301317289667203</c:v>
                </c:pt>
                <c:pt idx="2770">
                  <c:v>37.3049012681753</c:v>
                </c:pt>
                <c:pt idx="2771">
                  <c:v>37.308484473900599</c:v>
                </c:pt>
                <c:pt idx="2772">
                  <c:v>37.312066906908399</c:v>
                </c:pt>
                <c:pt idx="2773">
                  <c:v>37.315648567264098</c:v>
                </c:pt>
                <c:pt idx="2774">
                  <c:v>37.319229455033302</c:v>
                </c:pt>
                <c:pt idx="2775">
                  <c:v>37.322809570281898</c:v>
                </c:pt>
                <c:pt idx="2776">
                  <c:v>37.326388913075697</c:v>
                </c:pt>
                <c:pt idx="2777">
                  <c:v>37.3299674834808</c:v>
                </c:pt>
                <c:pt idx="2778">
                  <c:v>37.333545281563403</c:v>
                </c:pt>
                <c:pt idx="2779">
                  <c:v>37.337122307389997</c:v>
                </c:pt>
                <c:pt idx="2780">
                  <c:v>37.340698561026898</c:v>
                </c:pt>
                <c:pt idx="2781">
                  <c:v>37.344274042541002</c:v>
                </c:pt>
                <c:pt idx="2782">
                  <c:v>37.347848751999003</c:v>
                </c:pt>
                <c:pt idx="2783">
                  <c:v>37.351422689467803</c:v>
                </c:pt>
                <c:pt idx="2784">
                  <c:v>37.3549958550147</c:v>
                </c:pt>
                <c:pt idx="2785">
                  <c:v>37.358568248706902</c:v>
                </c:pt>
                <c:pt idx="2786">
                  <c:v>37.362139870611799</c:v>
                </c:pt>
                <c:pt idx="2787">
                  <c:v>37.365710720796898</c:v>
                </c:pt>
                <c:pt idx="2788">
                  <c:v>37.369280799330099</c:v>
                </c:pt>
                <c:pt idx="2789">
                  <c:v>37.372850106279103</c:v>
                </c:pt>
                <c:pt idx="2790">
                  <c:v>37.3764186417121</c:v>
                </c:pt>
                <c:pt idx="2791">
                  <c:v>37.379986405697103</c:v>
                </c:pt>
                <c:pt idx="2792">
                  <c:v>37.383553398302404</c:v>
                </c:pt>
                <c:pt idx="2793">
                  <c:v>37.387119619596596</c:v>
                </c:pt>
                <c:pt idx="2794">
                  <c:v>37.3906850696482</c:v>
                </c:pt>
                <c:pt idx="2795">
                  <c:v>37.394249748526001</c:v>
                </c:pt>
                <c:pt idx="2796">
                  <c:v>37.397813656298901</c:v>
                </c:pt>
                <c:pt idx="2797">
                  <c:v>37.401376793036</c:v>
                </c:pt>
                <c:pt idx="2798">
                  <c:v>37.4049391588064</c:v>
                </c:pt>
                <c:pt idx="2799">
                  <c:v>37.408500753679398</c:v>
                </c:pt>
                <c:pt idx="2800">
                  <c:v>37.4120615777246</c:v>
                </c:pt>
                <c:pt idx="2801">
                  <c:v>37.415621631011597</c:v>
                </c:pt>
                <c:pt idx="2802">
                  <c:v>37.419180913610198</c:v>
                </c:pt>
                <c:pt idx="2803">
                  <c:v>37.422739425590301</c:v>
                </c:pt>
                <c:pt idx="2804">
                  <c:v>37.4262971670219</c:v>
                </c:pt>
                <c:pt idx="2805">
                  <c:v>37.429854137975298</c:v>
                </c:pt>
                <c:pt idx="2806">
                  <c:v>37.433410338520702</c:v>
                </c:pt>
                <c:pt idx="2807">
                  <c:v>37.436965768728903</c:v>
                </c:pt>
                <c:pt idx="2808">
                  <c:v>37.440520428670197</c:v>
                </c:pt>
                <c:pt idx="2809">
                  <c:v>37.444074318415602</c:v>
                </c:pt>
                <c:pt idx="2810">
                  <c:v>37.447627438036001</c:v>
                </c:pt>
                <c:pt idx="2811">
                  <c:v>37.451179787602499</c:v>
                </c:pt>
                <c:pt idx="2812">
                  <c:v>37.454731367186199</c:v>
                </c:pt>
                <c:pt idx="2813">
                  <c:v>37.458282176858503</c:v>
                </c:pt>
                <c:pt idx="2814">
                  <c:v>37.461832216690901</c:v>
                </c:pt>
                <c:pt idx="2815">
                  <c:v>37.465381486755099</c:v>
                </c:pt>
                <c:pt idx="2816">
                  <c:v>37.468929987122898</c:v>
                </c:pt>
                <c:pt idx="2817">
                  <c:v>37.472477717865999</c:v>
                </c:pt>
                <c:pt idx="2818">
                  <c:v>37.476024679056799</c:v>
                </c:pt>
                <c:pt idx="2819">
                  <c:v>37.479570870767198</c:v>
                </c:pt>
                <c:pt idx="2820">
                  <c:v>37.483116293069799</c:v>
                </c:pt>
                <c:pt idx="2821">
                  <c:v>37.486660946036899</c:v>
                </c:pt>
                <c:pt idx="2822">
                  <c:v>37.490204829741202</c:v>
                </c:pt>
                <c:pt idx="2823">
                  <c:v>37.493747944255503</c:v>
                </c:pt>
                <c:pt idx="2824">
                  <c:v>37.497290289652703</c:v>
                </c:pt>
                <c:pt idx="2825">
                  <c:v>37.500831866005797</c:v>
                </c:pt>
                <c:pt idx="2826">
                  <c:v>37.504372673387998</c:v>
                </c:pt>
                <c:pt idx="2827">
                  <c:v>37.507912711872599</c:v>
                </c:pt>
                <c:pt idx="2828">
                  <c:v>37.511451981533099</c:v>
                </c:pt>
                <c:pt idx="2829">
                  <c:v>37.514990482443203</c:v>
                </c:pt>
                <c:pt idx="2830">
                  <c:v>37.518528214676401</c:v>
                </c:pt>
                <c:pt idx="2831">
                  <c:v>37.522065178306804</c:v>
                </c:pt>
                <c:pt idx="2832">
                  <c:v>37.5256013734083</c:v>
                </c:pt>
                <c:pt idx="2833">
                  <c:v>37.529136800055198</c:v>
                </c:pt>
                <c:pt idx="2834">
                  <c:v>37.532671458321502</c:v>
                </c:pt>
                <c:pt idx="2835">
                  <c:v>37.536205348282003</c:v>
                </c:pt>
                <c:pt idx="2836">
                  <c:v>37.539738470010903</c:v>
                </c:pt>
                <c:pt idx="2837">
                  <c:v>37.5432708235832</c:v>
                </c:pt>
                <c:pt idx="2838">
                  <c:v>37.546802409073599</c:v>
                </c:pt>
                <c:pt idx="2839">
                  <c:v>37.550333226557001</c:v>
                </c:pt>
                <c:pt idx="2840">
                  <c:v>37.5538632761087</c:v>
                </c:pt>
                <c:pt idx="2841">
                  <c:v>37.557392557803801</c:v>
                </c:pt>
                <c:pt idx="2842">
                  <c:v>37.560921071717701</c:v>
                </c:pt>
                <c:pt idx="2843">
                  <c:v>37.564448817925999</c:v>
                </c:pt>
                <c:pt idx="2844">
                  <c:v>37.5679757965043</c:v>
                </c:pt>
                <c:pt idx="2845">
                  <c:v>37.571502007528402</c:v>
                </c:pt>
                <c:pt idx="2846">
                  <c:v>37.575027451074099</c:v>
                </c:pt>
                <c:pt idx="2847">
                  <c:v>37.578552127217598</c:v>
                </c:pt>
                <c:pt idx="2848">
                  <c:v>37.582076036035097</c:v>
                </c:pt>
                <c:pt idx="2849">
                  <c:v>37.585599177602802</c:v>
                </c:pt>
                <c:pt idx="2850">
                  <c:v>37.589121551997202</c:v>
                </c:pt>
                <c:pt idx="2851">
                  <c:v>37.592643159294902</c:v>
                </c:pt>
                <c:pt idx="2852">
                  <c:v>37.596163999572703</c:v>
                </c:pt>
                <c:pt idx="2853">
                  <c:v>37.599684072907401</c:v>
                </c:pt>
                <c:pt idx="2854">
                  <c:v>37.603203379375898</c:v>
                </c:pt>
                <c:pt idx="2855">
                  <c:v>37.606721919055403</c:v>
                </c:pt>
                <c:pt idx="2856">
                  <c:v>37.6102396920232</c:v>
                </c:pt>
                <c:pt idx="2857">
                  <c:v>37.613756698356497</c:v>
                </c:pt>
                <c:pt idx="2858">
                  <c:v>37.617272938133098</c:v>
                </c:pt>
                <c:pt idx="2859">
                  <c:v>37.620788411430397</c:v>
                </c:pt>
                <c:pt idx="2860">
                  <c:v>37.624303118326203</c:v>
                </c:pt>
                <c:pt idx="2861">
                  <c:v>37.627817058898501</c:v>
                </c:pt>
                <c:pt idx="2862">
                  <c:v>37.631330233225398</c:v>
                </c:pt>
                <c:pt idx="2863">
                  <c:v>37.6348426413849</c:v>
                </c:pt>
                <c:pt idx="2864">
                  <c:v>37.638354283455399</c:v>
                </c:pt>
                <c:pt idx="2865">
                  <c:v>37.641865159515298</c:v>
                </c:pt>
                <c:pt idx="2866">
                  <c:v>37.645375269643203</c:v>
                </c:pt>
                <c:pt idx="2867">
                  <c:v>37.648884613917701</c:v>
                </c:pt>
                <c:pt idx="2868">
                  <c:v>37.652393192417698</c:v>
                </c:pt>
                <c:pt idx="2869">
                  <c:v>37.655901005222098</c:v>
                </c:pt>
                <c:pt idx="2870">
                  <c:v>37.659408052410001</c:v>
                </c:pt>
                <c:pt idx="2871">
                  <c:v>37.662914334060503</c:v>
                </c:pt>
                <c:pt idx="2872">
                  <c:v>37.666419850253199</c:v>
                </c:pt>
                <c:pt idx="2873">
                  <c:v>37.669924601067301</c:v>
                </c:pt>
                <c:pt idx="2874">
                  <c:v>37.673428586582403</c:v>
                </c:pt>
                <c:pt idx="2875">
                  <c:v>37.6769318068784</c:v>
                </c:pt>
                <c:pt idx="2876">
                  <c:v>37.680434262035</c:v>
                </c:pt>
                <c:pt idx="2877">
                  <c:v>37.683935952132202</c:v>
                </c:pt>
                <c:pt idx="2878">
                  <c:v>37.6874368772501</c:v>
                </c:pt>
                <c:pt idx="2879">
                  <c:v>37.690937037468998</c:v>
                </c:pt>
                <c:pt idx="2880">
                  <c:v>37.694436432869097</c:v>
                </c:pt>
                <c:pt idx="2881">
                  <c:v>37.697935063530998</c:v>
                </c:pt>
                <c:pt idx="2882">
                  <c:v>37.701432929535201</c:v>
                </c:pt>
                <c:pt idx="2883">
                  <c:v>37.704930030962501</c:v>
                </c:pt>
                <c:pt idx="2884">
                  <c:v>37.708426367893701</c:v>
                </c:pt>
                <c:pt idx="2885">
                  <c:v>37.711921940409901</c:v>
                </c:pt>
                <c:pt idx="2886">
                  <c:v>37.715416748592098</c:v>
                </c:pt>
                <c:pt idx="2887">
                  <c:v>37.718910792521498</c:v>
                </c:pt>
                <c:pt idx="2888">
                  <c:v>37.722404072279602</c:v>
                </c:pt>
                <c:pt idx="2889">
                  <c:v>37.725896587947702</c:v>
                </c:pt>
                <c:pt idx="2890">
                  <c:v>37.729388339607503</c:v>
                </c:pt>
                <c:pt idx="2891">
                  <c:v>37.732879327340797</c:v>
                </c:pt>
                <c:pt idx="2892">
                  <c:v>37.736369551229302</c:v>
                </c:pt>
                <c:pt idx="2893">
                  <c:v>37.739859011355001</c:v>
                </c:pt>
                <c:pt idx="2894">
                  <c:v>37.743347707800098</c:v>
                </c:pt>
                <c:pt idx="2895">
                  <c:v>37.746835640646701</c:v>
                </c:pt>
                <c:pt idx="2896">
                  <c:v>37.750322809977298</c:v>
                </c:pt>
                <c:pt idx="2897">
                  <c:v>37.753809215874199</c:v>
                </c:pt>
                <c:pt idx="2898">
                  <c:v>37.757294858420103</c:v>
                </c:pt>
                <c:pt idx="2899">
                  <c:v>37.760779737697597</c:v>
                </c:pt>
                <c:pt idx="2900">
                  <c:v>37.7642638537896</c:v>
                </c:pt>
                <c:pt idx="2901">
                  <c:v>37.767747206779099</c:v>
                </c:pt>
                <c:pt idx="2902">
                  <c:v>37.771229796749203</c:v>
                </c:pt>
                <c:pt idx="2903">
                  <c:v>37.774711623782899</c:v>
                </c:pt>
                <c:pt idx="2904">
                  <c:v>37.778192687963703</c:v>
                </c:pt>
                <c:pt idx="2905">
                  <c:v>37.781672989374997</c:v>
                </c:pt>
                <c:pt idx="2906">
                  <c:v>37.785152528100397</c:v>
                </c:pt>
                <c:pt idx="2907">
                  <c:v>37.7886313042235</c:v>
                </c:pt>
                <c:pt idx="2908">
                  <c:v>37.7921093178281</c:v>
                </c:pt>
                <c:pt idx="2909">
                  <c:v>37.795586568998097</c:v>
                </c:pt>
                <c:pt idx="2910">
                  <c:v>37.799063057817698</c:v>
                </c:pt>
                <c:pt idx="2911">
                  <c:v>37.802538784370903</c:v>
                </c:pt>
                <c:pt idx="2912">
                  <c:v>37.806013748741996</c:v>
                </c:pt>
                <c:pt idx="2913">
                  <c:v>37.809487951015498</c:v>
                </c:pt>
                <c:pt idx="2914">
                  <c:v>37.812961391275799</c:v>
                </c:pt>
                <c:pt idx="2915">
                  <c:v>37.816434069607602</c:v>
                </c:pt>
                <c:pt idx="2916">
                  <c:v>37.819905986095598</c:v>
                </c:pt>
                <c:pt idx="2917">
                  <c:v>37.823377140824803</c:v>
                </c:pt>
                <c:pt idx="2918">
                  <c:v>37.826847533879999</c:v>
                </c:pt>
                <c:pt idx="2919">
                  <c:v>37.8303171653465</c:v>
                </c:pt>
                <c:pt idx="2920">
                  <c:v>37.833786035309402</c:v>
                </c:pt>
                <c:pt idx="2921">
                  <c:v>37.837254143854103</c:v>
                </c:pt>
                <c:pt idx="2922">
                  <c:v>37.840721491066098</c:v>
                </c:pt>
                <c:pt idx="2923">
                  <c:v>37.8441880770309</c:v>
                </c:pt>
                <c:pt idx="2924">
                  <c:v>37.8476539018342</c:v>
                </c:pt>
                <c:pt idx="2925">
                  <c:v>37.851118965561803</c:v>
                </c:pt>
                <c:pt idx="2926">
                  <c:v>37.854583268299699</c:v>
                </c:pt>
                <c:pt idx="2927">
                  <c:v>37.858046810133899</c:v>
                </c:pt>
                <c:pt idx="2928">
                  <c:v>37.861509591150501</c:v>
                </c:pt>
                <c:pt idx="2929">
                  <c:v>37.864971611435898</c:v>
                </c:pt>
                <c:pt idx="2930">
                  <c:v>37.8684328710765</c:v>
                </c:pt>
                <c:pt idx="2931">
                  <c:v>37.871893370158602</c:v>
                </c:pt>
                <c:pt idx="2932">
                  <c:v>37.875353108769097</c:v>
                </c:pt>
                <c:pt idx="2933">
                  <c:v>37.8788120869945</c:v>
                </c:pt>
                <c:pt idx="2934">
                  <c:v>37.882270304921803</c:v>
                </c:pt>
                <c:pt idx="2935">
                  <c:v>37.885727762637899</c:v>
                </c:pt>
                <c:pt idx="2936">
                  <c:v>37.889184460229899</c:v>
                </c:pt>
                <c:pt idx="2937">
                  <c:v>37.892640397784902</c:v>
                </c:pt>
                <c:pt idx="2938">
                  <c:v>37.896095575390397</c:v>
                </c:pt>
                <c:pt idx="2939">
                  <c:v>37.899549993133697</c:v>
                </c:pt>
                <c:pt idx="2940">
                  <c:v>37.903003651102303</c:v>
                </c:pt>
                <c:pt idx="2941">
                  <c:v>37.906456549383897</c:v>
                </c:pt>
                <c:pt idx="2942">
                  <c:v>37.909908688066302</c:v>
                </c:pt>
                <c:pt idx="2943">
                  <c:v>37.913360067237299</c:v>
                </c:pt>
                <c:pt idx="2944">
                  <c:v>37.916810686985002</c:v>
                </c:pt>
                <c:pt idx="2945">
                  <c:v>37.920260547397298</c:v>
                </c:pt>
                <c:pt idx="2946">
                  <c:v>37.9237096485626</c:v>
                </c:pt>
                <c:pt idx="2947">
                  <c:v>37.9271579905691</c:v>
                </c:pt>
                <c:pt idx="2948">
                  <c:v>37.930605573505296</c:v>
                </c:pt>
                <c:pt idx="2949">
                  <c:v>37.934052397459801</c:v>
                </c:pt>
                <c:pt idx="2950">
                  <c:v>37.937498462521098</c:v>
                </c:pt>
                <c:pt idx="2951">
                  <c:v>37.940943768778098</c:v>
                </c:pt>
                <c:pt idx="2952">
                  <c:v>37.944388316319603</c:v>
                </c:pt>
                <c:pt idx="2953">
                  <c:v>37.947832105234603</c:v>
                </c:pt>
                <c:pt idx="2954">
                  <c:v>37.9512751356122</c:v>
                </c:pt>
                <c:pt idx="2955">
                  <c:v>37.9547174075417</c:v>
                </c:pt>
                <c:pt idx="2956">
                  <c:v>37.9581589211123</c:v>
                </c:pt>
                <c:pt idx="2957">
                  <c:v>37.961599676413499</c:v>
                </c:pt>
                <c:pt idx="2958">
                  <c:v>37.965039673534903</c:v>
                </c:pt>
                <c:pt idx="2959">
                  <c:v>37.968478912565999</c:v>
                </c:pt>
                <c:pt idx="2960">
                  <c:v>37.971917393596598</c:v>
                </c:pt>
                <c:pt idx="2961">
                  <c:v>37.975355116716599</c:v>
                </c:pt>
                <c:pt idx="2962">
                  <c:v>37.978792082016</c:v>
                </c:pt>
                <c:pt idx="2963">
                  <c:v>37.982228289584803</c:v>
                </c:pt>
                <c:pt idx="2964">
                  <c:v>37.985663739513299</c:v>
                </c:pt>
                <c:pt idx="2965">
                  <c:v>37.989098431891797</c:v>
                </c:pt>
                <c:pt idx="2966">
                  <c:v>37.992532366810501</c:v>
                </c:pt>
                <c:pt idx="2967">
                  <c:v>37.995965544360203</c:v>
                </c:pt>
                <c:pt idx="2968">
                  <c:v>37.999397964631399</c:v>
                </c:pt>
                <c:pt idx="2969">
                  <c:v>38.002829627714803</c:v>
                </c:pt>
                <c:pt idx="2970">
                  <c:v>38.006260533701301</c:v>
                </c:pt>
                <c:pt idx="2971">
                  <c:v>38.0096906826818</c:v>
                </c:pt>
                <c:pt idx="2972">
                  <c:v>38.013120074747398</c:v>
                </c:pt>
                <c:pt idx="2973">
                  <c:v>38.016548709989202</c:v>
                </c:pt>
                <c:pt idx="2974">
                  <c:v>38.019976588498501</c:v>
                </c:pt>
                <c:pt idx="2975">
                  <c:v>38.023403710366601</c:v>
                </c:pt>
                <c:pt idx="2976">
                  <c:v>38.026830075685098</c:v>
                </c:pt>
                <c:pt idx="2977">
                  <c:v>38.030255684545601</c:v>
                </c:pt>
                <c:pt idx="2978">
                  <c:v>38.0336805370397</c:v>
                </c:pt>
                <c:pt idx="2979">
                  <c:v>38.037104633259197</c:v>
                </c:pt>
                <c:pt idx="2980">
                  <c:v>38.040527973296001</c:v>
                </c:pt>
                <c:pt idx="2981">
                  <c:v>38.043950557242098</c:v>
                </c:pt>
                <c:pt idx="2982">
                  <c:v>38.047372385189703</c:v>
                </c:pt>
                <c:pt idx="2983">
                  <c:v>38.050793457230903</c:v>
                </c:pt>
                <c:pt idx="2984">
                  <c:v>38.054213773458102</c:v>
                </c:pt>
                <c:pt idx="2985">
                  <c:v>38.057633333963601</c:v>
                </c:pt>
                <c:pt idx="2986">
                  <c:v>38.061052138840097</c:v>
                </c:pt>
                <c:pt idx="2987">
                  <c:v>38.064470188180202</c:v>
                </c:pt>
                <c:pt idx="2988">
                  <c:v>38.0678874820765</c:v>
                </c:pt>
                <c:pt idx="2989">
                  <c:v>38.071304020621902</c:v>
                </c:pt>
                <c:pt idx="2990">
                  <c:v>38.074719803909403</c:v>
                </c:pt>
                <c:pt idx="2991">
                  <c:v>38.078134832032099</c:v>
                </c:pt>
                <c:pt idx="2992">
                  <c:v>38.0815491050829</c:v>
                </c:pt>
                <c:pt idx="2993">
                  <c:v>38.084962623155299</c:v>
                </c:pt>
                <c:pt idx="2994">
                  <c:v>38.088375386342499</c:v>
                </c:pt>
                <c:pt idx="2995">
                  <c:v>38.091787394738098</c:v>
                </c:pt>
                <c:pt idx="2996">
                  <c:v>38.095198648435499</c:v>
                </c:pt>
                <c:pt idx="2997">
                  <c:v>38.0986091475284</c:v>
                </c:pt>
                <c:pt idx="2998">
                  <c:v>38.102018892110699</c:v>
                </c:pt>
                <c:pt idx="2999">
                  <c:v>38.105427882276103</c:v>
                </c:pt>
                <c:pt idx="3000">
                  <c:v>38.108836118118496</c:v>
                </c:pt>
                <c:pt idx="3001">
                  <c:v>38.112243599732203</c:v>
                </c:pt>
                <c:pt idx="3002">
                  <c:v>38.115650327211199</c:v>
                </c:pt>
                <c:pt idx="3003">
                  <c:v>38.119056300649802</c:v>
                </c:pt>
                <c:pt idx="3004">
                  <c:v>38.122461520142402</c:v>
                </c:pt>
                <c:pt idx="3005">
                  <c:v>38.125865985783499</c:v>
                </c:pt>
                <c:pt idx="3006">
                  <c:v>38.129269697667503</c:v>
                </c:pt>
                <c:pt idx="3007">
                  <c:v>38.132672655889202</c:v>
                </c:pt>
                <c:pt idx="3008">
                  <c:v>38.136074860543403</c:v>
                </c:pt>
                <c:pt idx="3009">
                  <c:v>38.139476311724799</c:v>
                </c:pt>
                <c:pt idx="3010">
                  <c:v>38.142877009528497</c:v>
                </c:pt>
                <c:pt idx="3011">
                  <c:v>38.146276954049597</c:v>
                </c:pt>
                <c:pt idx="3012">
                  <c:v>38.149676145383197</c:v>
                </c:pt>
                <c:pt idx="3013">
                  <c:v>38.153074583624502</c:v>
                </c:pt>
                <c:pt idx="3014">
                  <c:v>38.156472268868903</c:v>
                </c:pt>
                <c:pt idx="3015">
                  <c:v>38.159869201211897</c:v>
                </c:pt>
                <c:pt idx="3016">
                  <c:v>38.163265380749102</c:v>
                </c:pt>
                <c:pt idx="3017">
                  <c:v>38.166660807576001</c:v>
                </c:pt>
                <c:pt idx="3018">
                  <c:v>38.170055481788502</c:v>
                </c:pt>
                <c:pt idx="3019">
                  <c:v>38.173449403482401</c:v>
                </c:pt>
                <c:pt idx="3020">
                  <c:v>38.1768425727536</c:v>
                </c:pt>
                <c:pt idx="3021">
                  <c:v>38.180234989698299</c:v>
                </c:pt>
                <c:pt idx="3022">
                  <c:v>38.1836266544124</c:v>
                </c:pt>
                <c:pt idx="3023">
                  <c:v>38.187017566992303</c:v>
                </c:pt>
                <c:pt idx="3024">
                  <c:v>38.190407727534399</c:v>
                </c:pt>
                <c:pt idx="3025">
                  <c:v>38.193797136134997</c:v>
                </c:pt>
                <c:pt idx="3026">
                  <c:v>38.1971857928906</c:v>
                </c:pt>
                <c:pt idx="3027">
                  <c:v>38.200573697897902</c:v>
                </c:pt>
                <c:pt idx="3028">
                  <c:v>38.203960851253697</c:v>
                </c:pt>
                <c:pt idx="3029">
                  <c:v>38.207347253054699</c:v>
                </c:pt>
                <c:pt idx="3030">
                  <c:v>38.210732903397798</c:v>
                </c:pt>
                <c:pt idx="3031">
                  <c:v>38.214117802380102</c:v>
                </c:pt>
                <c:pt idx="3032">
                  <c:v>38.217501950098701</c:v>
                </c:pt>
                <c:pt idx="3033">
                  <c:v>38.220885346650697</c:v>
                </c:pt>
                <c:pt idx="3034">
                  <c:v>38.224267992133498</c:v>
                </c:pt>
                <c:pt idx="3035">
                  <c:v>38.2276498866444</c:v>
                </c:pt>
                <c:pt idx="3036">
                  <c:v>38.231031030280903</c:v>
                </c:pt>
                <c:pt idx="3037">
                  <c:v>38.2344114231406</c:v>
                </c:pt>
                <c:pt idx="3038">
                  <c:v>38.237791065321197</c:v>
                </c:pt>
                <c:pt idx="3039">
                  <c:v>38.241169956920402</c:v>
                </c:pt>
                <c:pt idx="3040">
                  <c:v>38.244548098036098</c:v>
                </c:pt>
                <c:pt idx="3041">
                  <c:v>38.247925488766199</c:v>
                </c:pt>
                <c:pt idx="3042">
                  <c:v>38.251302129208902</c:v>
                </c:pt>
                <c:pt idx="3043">
                  <c:v>38.254678019462098</c:v>
                </c:pt>
                <c:pt idx="3044">
                  <c:v>38.258053159624197</c:v>
                </c:pt>
                <c:pt idx="3045">
                  <c:v>38.261427549793503</c:v>
                </c:pt>
                <c:pt idx="3046">
                  <c:v>38.264801190068397</c:v>
                </c:pt>
                <c:pt idx="3047">
                  <c:v>38.268174080547404</c:v>
                </c:pt>
                <c:pt idx="3048">
                  <c:v>38.271546221329103</c:v>
                </c:pt>
                <c:pt idx="3049">
                  <c:v>38.274917612512297</c:v>
                </c:pt>
                <c:pt idx="3050">
                  <c:v>38.278288254195601</c:v>
                </c:pt>
                <c:pt idx="3051">
                  <c:v>38.281658146478001</c:v>
                </c:pt>
                <c:pt idx="3052">
                  <c:v>38.285027289458398</c:v>
                </c:pt>
                <c:pt idx="3053">
                  <c:v>38.288395683235898</c:v>
                </c:pt>
                <c:pt idx="3054">
                  <c:v>38.291763327909699</c:v>
                </c:pt>
                <c:pt idx="3055">
                  <c:v>38.295130223578902</c:v>
                </c:pt>
                <c:pt idx="3056">
                  <c:v>38.298496370343003</c:v>
                </c:pt>
                <c:pt idx="3057">
                  <c:v>38.301861768301301</c:v>
                </c:pt>
                <c:pt idx="3058">
                  <c:v>38.305226417553399</c:v>
                </c:pt>
                <c:pt idx="3059">
                  <c:v>38.308590318198902</c:v>
                </c:pt>
                <c:pt idx="3060">
                  <c:v>38.3119534703375</c:v>
                </c:pt>
                <c:pt idx="3061">
                  <c:v>38.315315874068801</c:v>
                </c:pt>
                <c:pt idx="3062">
                  <c:v>38.318677529493002</c:v>
                </c:pt>
                <c:pt idx="3063">
                  <c:v>38.322038436709803</c:v>
                </c:pt>
                <c:pt idx="3064">
                  <c:v>38.325398595819301</c:v>
                </c:pt>
                <c:pt idx="3065">
                  <c:v>38.328758006921802</c:v>
                </c:pt>
                <c:pt idx="3066">
                  <c:v>38.332116670117301</c:v>
                </c:pt>
                <c:pt idx="3067">
                  <c:v>38.335474585506397</c:v>
                </c:pt>
                <c:pt idx="3068">
                  <c:v>38.338831753189197</c:v>
                </c:pt>
                <c:pt idx="3069">
                  <c:v>38.3421881732664</c:v>
                </c:pt>
                <c:pt idx="3070">
                  <c:v>38.345543845838598</c:v>
                </c:pt>
                <c:pt idx="3071">
                  <c:v>38.348898771006397</c:v>
                </c:pt>
                <c:pt idx="3072">
                  <c:v>38.3522529488705</c:v>
                </c:pt>
                <c:pt idx="3073">
                  <c:v>38.355606379531899</c:v>
                </c:pt>
                <c:pt idx="3074">
                  <c:v>38.358959063091497</c:v>
                </c:pt>
                <c:pt idx="3075">
                  <c:v>38.362310999650198</c:v>
                </c:pt>
                <c:pt idx="3076">
                  <c:v>38.365662189309298</c:v>
                </c:pt>
                <c:pt idx="3077">
                  <c:v>38.369012632169799</c:v>
                </c:pt>
                <c:pt idx="3078">
                  <c:v>38.372362328333203</c:v>
                </c:pt>
                <c:pt idx="3079">
                  <c:v>38.375711277900699</c:v>
                </c:pt>
                <c:pt idx="3080">
                  <c:v>38.379059480973901</c:v>
                </c:pt>
                <c:pt idx="3081">
                  <c:v>38.382406937654203</c:v>
                </c:pt>
                <c:pt idx="3082">
                  <c:v>38.385753648043398</c:v>
                </c:pt>
                <c:pt idx="3083">
                  <c:v>38.389099612243101</c:v>
                </c:pt>
                <c:pt idx="3084">
                  <c:v>38.392444830355103</c:v>
                </c:pt>
                <c:pt idx="3085">
                  <c:v>38.395789302481397</c:v>
                </c:pt>
                <c:pt idx="3086">
                  <c:v>38.399133028723803</c:v>
                </c:pt>
                <c:pt idx="3087">
                  <c:v>38.402476009184603</c:v>
                </c:pt>
                <c:pt idx="3088">
                  <c:v>38.405818243965697</c:v>
                </c:pt>
                <c:pt idx="3089">
                  <c:v>38.409159733169602</c:v>
                </c:pt>
                <c:pt idx="3090">
                  <c:v>38.412500476898401</c:v>
                </c:pt>
                <c:pt idx="3091">
                  <c:v>38.415840475254498</c:v>
                </c:pt>
                <c:pt idx="3092">
                  <c:v>38.419179728340602</c:v>
                </c:pt>
                <c:pt idx="3093">
                  <c:v>38.422518236259002</c:v>
                </c:pt>
                <c:pt idx="3094">
                  <c:v>38.425855999112599</c:v>
                </c:pt>
                <c:pt idx="3095">
                  <c:v>38.429193017004003</c:v>
                </c:pt>
                <c:pt idx="3096">
                  <c:v>38.432529290036001</c:v>
                </c:pt>
                <c:pt idx="3097">
                  <c:v>38.4358648183116</c:v>
                </c:pt>
                <c:pt idx="3098">
                  <c:v>38.439199601933701</c:v>
                </c:pt>
                <c:pt idx="3099">
                  <c:v>38.442533641005497</c:v>
                </c:pt>
                <c:pt idx="3100">
                  <c:v>38.4458669356301</c:v>
                </c:pt>
                <c:pt idx="3101">
                  <c:v>38.449199485910697</c:v>
                </c:pt>
                <c:pt idx="3102">
                  <c:v>38.452531291950599</c:v>
                </c:pt>
                <c:pt idx="3103">
                  <c:v>38.455862353853298</c:v>
                </c:pt>
                <c:pt idx="3104">
                  <c:v>38.459192671722299</c:v>
                </c:pt>
                <c:pt idx="3105">
                  <c:v>38.462522245660999</c:v>
                </c:pt>
                <c:pt idx="3106">
                  <c:v>38.465851075773301</c:v>
                </c:pt>
                <c:pt idx="3107">
                  <c:v>38.469179162162703</c:v>
                </c:pt>
                <c:pt idx="3108">
                  <c:v>38.4725065049332</c:v>
                </c:pt>
                <c:pt idx="3109">
                  <c:v>38.475833104188503</c:v>
                </c:pt>
                <c:pt idx="3110">
                  <c:v>38.479158960032798</c:v>
                </c:pt>
                <c:pt idx="3111">
                  <c:v>38.482484072570102</c:v>
                </c:pt>
                <c:pt idx="3112">
                  <c:v>38.485808441904403</c:v>
                </c:pt>
                <c:pt idx="3113">
                  <c:v>38.489132068140201</c:v>
                </c:pt>
                <c:pt idx="3114">
                  <c:v>38.492454951381497</c:v>
                </c:pt>
                <c:pt idx="3115">
                  <c:v>38.495777091732897</c:v>
                </c:pt>
                <c:pt idx="3116">
                  <c:v>38.499098489298703</c:v>
                </c:pt>
                <c:pt idx="3117">
                  <c:v>38.502419144183598</c:v>
                </c:pt>
                <c:pt idx="3118">
                  <c:v>38.505739056492203</c:v>
                </c:pt>
                <c:pt idx="3119">
                  <c:v>38.509058226329103</c:v>
                </c:pt>
                <c:pt idx="3120">
                  <c:v>38.512376653799201</c:v>
                </c:pt>
                <c:pt idx="3121">
                  <c:v>38.515694339007403</c:v>
                </c:pt>
                <c:pt idx="3122">
                  <c:v>38.5190112820585</c:v>
                </c:pt>
                <c:pt idx="3123">
                  <c:v>38.522327483057602</c:v>
                </c:pt>
                <c:pt idx="3124">
                  <c:v>38.525642942109798</c:v>
                </c:pt>
                <c:pt idx="3125">
                  <c:v>38.528957659320298</c:v>
                </c:pt>
                <c:pt idx="3126">
                  <c:v>38.532271634794299</c:v>
                </c:pt>
                <c:pt idx="3127">
                  <c:v>38.535584868637301</c:v>
                </c:pt>
                <c:pt idx="3128">
                  <c:v>38.5388973609546</c:v>
                </c:pt>
                <c:pt idx="3129">
                  <c:v>38.542209111851598</c:v>
                </c:pt>
                <c:pt idx="3130">
                  <c:v>38.545520121434102</c:v>
                </c:pt>
                <c:pt idx="3131">
                  <c:v>38.548830389807698</c:v>
                </c:pt>
                <c:pt idx="3132">
                  <c:v>38.552139917078001</c:v>
                </c:pt>
                <c:pt idx="3133">
                  <c:v>38.555448703350898</c:v>
                </c:pt>
                <c:pt idx="3134">
                  <c:v>38.5587567487322</c:v>
                </c:pt>
                <c:pt idx="3135">
                  <c:v>38.5620640533281</c:v>
                </c:pt>
                <c:pt idx="3136">
                  <c:v>38.565370617244398</c:v>
                </c:pt>
                <c:pt idx="3137">
                  <c:v>38.568676440587303</c:v>
                </c:pt>
                <c:pt idx="3138">
                  <c:v>38.571981523463002</c:v>
                </c:pt>
                <c:pt idx="3139">
                  <c:v>38.575285865977897</c:v>
                </c:pt>
                <c:pt idx="3140">
                  <c:v>38.5785894682381</c:v>
                </c:pt>
                <c:pt idx="3141">
                  <c:v>38.5818923303502</c:v>
                </c:pt>
                <c:pt idx="3142">
                  <c:v>38.585194452420701</c:v>
                </c:pt>
                <c:pt idx="3143">
                  <c:v>38.588495834556198</c:v>
                </c:pt>
                <c:pt idx="3144">
                  <c:v>38.591796476863202</c:v>
                </c:pt>
                <c:pt idx="3145">
                  <c:v>38.595096379448599</c:v>
                </c:pt>
                <c:pt idx="3146">
                  <c:v>38.598395542419098</c:v>
                </c:pt>
                <c:pt idx="3147">
                  <c:v>38.601693965881601</c:v>
                </c:pt>
                <c:pt idx="3148">
                  <c:v>38.604991649943102</c:v>
                </c:pt>
                <c:pt idx="3149">
                  <c:v>38.6082885947107</c:v>
                </c:pt>
                <c:pt idx="3150">
                  <c:v>38.611584800291403</c:v>
                </c:pt>
                <c:pt idx="3151">
                  <c:v>38.614880266792298</c:v>
                </c:pt>
                <c:pt idx="3152">
                  <c:v>38.618174994320903</c:v>
                </c:pt>
                <c:pt idx="3153">
                  <c:v>38.621468982984403</c:v>
                </c:pt>
                <c:pt idx="3154">
                  <c:v>38.624762232890099</c:v>
                </c:pt>
                <c:pt idx="3155">
                  <c:v>38.6280547441457</c:v>
                </c:pt>
                <c:pt idx="3156">
                  <c:v>38.631346516858599</c:v>
                </c:pt>
                <c:pt idx="3157">
                  <c:v>38.6346375511365</c:v>
                </c:pt>
                <c:pt idx="3158">
                  <c:v>38.637927847087099</c:v>
                </c:pt>
                <c:pt idx="3159">
                  <c:v>38.6412174048182</c:v>
                </c:pt>
                <c:pt idx="3160">
                  <c:v>38.644506224437599</c:v>
                </c:pt>
                <c:pt idx="3161">
                  <c:v>38.6477943060532</c:v>
                </c:pt>
                <c:pt idx="3162">
                  <c:v>38.651081649772998</c:v>
                </c:pt>
                <c:pt idx="3163">
                  <c:v>38.654368255705201</c:v>
                </c:pt>
                <c:pt idx="3164">
                  <c:v>38.657654123957798</c:v>
                </c:pt>
                <c:pt idx="3165">
                  <c:v>38.660939254639104</c:v>
                </c:pt>
                <c:pt idx="3166">
                  <c:v>38.664223647857298</c:v>
                </c:pt>
                <c:pt idx="3167">
                  <c:v>38.667507303720903</c:v>
                </c:pt>
                <c:pt idx="3168">
                  <c:v>38.670790222338198</c:v>
                </c:pt>
                <c:pt idx="3169">
                  <c:v>38.674072403817803</c:v>
                </c:pt>
                <c:pt idx="3170">
                  <c:v>38.677353848268297</c:v>
                </c:pt>
                <c:pt idx="3171">
                  <c:v>38.6806345557982</c:v>
                </c:pt>
                <c:pt idx="3172">
                  <c:v>38.683914526516297</c:v>
                </c:pt>
                <c:pt idx="3173">
                  <c:v>38.6871937605315</c:v>
                </c:pt>
                <c:pt idx="3174">
                  <c:v>38.6904722579525</c:v>
                </c:pt>
                <c:pt idx="3175">
                  <c:v>38.693750018888302</c:v>
                </c:pt>
                <c:pt idx="3176">
                  <c:v>38.697027043448003</c:v>
                </c:pt>
                <c:pt idx="3177">
                  <c:v>38.7003033317405</c:v>
                </c:pt>
                <c:pt idx="3178">
                  <c:v>38.703578883875103</c:v>
                </c:pt>
                <c:pt idx="3179">
                  <c:v>38.706853699960902</c:v>
                </c:pt>
                <c:pt idx="3180">
                  <c:v>38.7101277801073</c:v>
                </c:pt>
                <c:pt idx="3181">
                  <c:v>38.713401124423598</c:v>
                </c:pt>
                <c:pt idx="3182">
                  <c:v>38.716673733019199</c:v>
                </c:pt>
                <c:pt idx="3183">
                  <c:v>38.719945606003698</c:v>
                </c:pt>
                <c:pt idx="3184">
                  <c:v>38.723216743486603</c:v>
                </c:pt>
                <c:pt idx="3185">
                  <c:v>38.7264871455776</c:v>
                </c:pt>
                <c:pt idx="3186">
                  <c:v>38.729756812386299</c:v>
                </c:pt>
                <c:pt idx="3187">
                  <c:v>38.733025744022598</c:v>
                </c:pt>
                <c:pt idx="3188">
                  <c:v>38.736293940596198</c:v>
                </c:pt>
                <c:pt idx="3189">
                  <c:v>38.739561402217198</c:v>
                </c:pt>
                <c:pt idx="3190">
                  <c:v>38.742828128995498</c:v>
                </c:pt>
                <c:pt idx="3191">
                  <c:v>38.746094121041097</c:v>
                </c:pt>
                <c:pt idx="3192">
                  <c:v>38.749359378464199</c:v>
                </c:pt>
                <c:pt idx="3193">
                  <c:v>38.752623901374903</c:v>
                </c:pt>
                <c:pt idx="3194">
                  <c:v>38.7558876898836</c:v>
                </c:pt>
                <c:pt idx="3195">
                  <c:v>38.759150744100502</c:v>
                </c:pt>
                <c:pt idx="3196">
                  <c:v>38.762413064136098</c:v>
                </c:pt>
                <c:pt idx="3197">
                  <c:v>38.765674650100799</c:v>
                </c:pt>
                <c:pt idx="3198">
                  <c:v>38.768935502105201</c:v>
                </c:pt>
                <c:pt idx="3199">
                  <c:v>38.772195620259801</c:v>
                </c:pt>
                <c:pt idx="3200">
                  <c:v>38.775455004675401</c:v>
                </c:pt>
                <c:pt idx="3201">
                  <c:v>38.778713655462603</c:v>
                </c:pt>
                <c:pt idx="3202">
                  <c:v>38.781971572732303</c:v>
                </c:pt>
                <c:pt idx="3203">
                  <c:v>38.785228756595302</c:v>
                </c:pt>
                <c:pt idx="3204">
                  <c:v>38.788485207162601</c:v>
                </c:pt>
                <c:pt idx="3205">
                  <c:v>38.791740924545103</c:v>
                </c:pt>
                <c:pt idx="3206">
                  <c:v>38.794995908853998</c:v>
                </c:pt>
                <c:pt idx="3207">
                  <c:v>38.798250160200404</c:v>
                </c:pt>
                <c:pt idx="3208">
                  <c:v>38.801503678695397</c:v>
                </c:pt>
                <c:pt idx="3209">
                  <c:v>38.804756464450399</c:v>
                </c:pt>
                <c:pt idx="3210">
                  <c:v>38.808008517576702</c:v>
                </c:pt>
                <c:pt idx="3211">
                  <c:v>38.811259838185698</c:v>
                </c:pt>
                <c:pt idx="3212">
                  <c:v>38.8145104263889</c:v>
                </c:pt>
                <c:pt idx="3213">
                  <c:v>38.817760282297698</c:v>
                </c:pt>
                <c:pt idx="3214">
                  <c:v>38.821009406023798</c:v>
                </c:pt>
                <c:pt idx="3215">
                  <c:v>38.824257797678897</c:v>
                </c:pt>
                <c:pt idx="3216">
                  <c:v>38.827505457374698</c:v>
                </c:pt>
                <c:pt idx="3217">
                  <c:v>38.830752385222901</c:v>
                </c:pt>
                <c:pt idx="3218">
                  <c:v>38.8339985813355</c:v>
                </c:pt>
                <c:pt idx="3219">
                  <c:v>38.837244045824399</c:v>
                </c:pt>
                <c:pt idx="3220">
                  <c:v>38.840488778801401</c:v>
                </c:pt>
                <c:pt idx="3221">
                  <c:v>38.843732780378801</c:v>
                </c:pt>
                <c:pt idx="3222">
                  <c:v>38.846976050668601</c:v>
                </c:pt>
                <c:pt idx="3223">
                  <c:v>38.850218589782997</c:v>
                </c:pt>
                <c:pt idx="3224">
                  <c:v>38.853460397834297</c:v>
                </c:pt>
                <c:pt idx="3225">
                  <c:v>38.856701474934702</c:v>
                </c:pt>
                <c:pt idx="3226">
                  <c:v>38.8599418211966</c:v>
                </c:pt>
                <c:pt idx="3227">
                  <c:v>38.863181436732503</c:v>
                </c:pt>
                <c:pt idx="3228">
                  <c:v>38.8664203216548</c:v>
                </c:pt>
                <c:pt idx="3229">
                  <c:v>38.869658476076197</c:v>
                </c:pt>
                <c:pt idx="3230">
                  <c:v>38.872895900109199</c:v>
                </c:pt>
                <c:pt idx="3231">
                  <c:v>38.8761325938666</c:v>
                </c:pt>
                <c:pt idx="3232">
                  <c:v>38.879368557461099</c:v>
                </c:pt>
                <c:pt idx="3233">
                  <c:v>38.882603791005501</c:v>
                </c:pt>
                <c:pt idx="3234">
                  <c:v>38.885838294612697</c:v>
                </c:pt>
                <c:pt idx="3235">
                  <c:v>38.889072068395599</c:v>
                </c:pt>
                <c:pt idx="3236">
                  <c:v>38.892305112467199</c:v>
                </c:pt>
                <c:pt idx="3237">
                  <c:v>38.895537426940699</c:v>
                </c:pt>
                <c:pt idx="3238">
                  <c:v>38.898769011929097</c:v>
                </c:pt>
                <c:pt idx="3239">
                  <c:v>38.901999867545598</c:v>
                </c:pt>
                <c:pt idx="3240">
                  <c:v>38.905229993903497</c:v>
                </c:pt>
                <c:pt idx="3241">
                  <c:v>38.908459391115997</c:v>
                </c:pt>
                <c:pt idx="3242">
                  <c:v>38.911688059296701</c:v>
                </c:pt>
                <c:pt idx="3243">
                  <c:v>38.914915998558797</c:v>
                </c:pt>
                <c:pt idx="3244">
                  <c:v>38.918143209015902</c:v>
                </c:pt>
                <c:pt idx="3245">
                  <c:v>38.921369690781603</c:v>
                </c:pt>
                <c:pt idx="3246">
                  <c:v>38.924595443969402</c:v>
                </c:pt>
                <c:pt idx="3247">
                  <c:v>38.927820468693099</c:v>
                </c:pt>
                <c:pt idx="3248">
                  <c:v>38.931044765066403</c:v>
                </c:pt>
                <c:pt idx="3249">
                  <c:v>38.934268333203001</c:v>
                </c:pt>
                <c:pt idx="3250">
                  <c:v>38.937491173216998</c:v>
                </c:pt>
                <c:pt idx="3251">
                  <c:v>38.940713285222103</c:v>
                </c:pt>
                <c:pt idx="3252">
                  <c:v>38.9439346693324</c:v>
                </c:pt>
                <c:pt idx="3253">
                  <c:v>38.947155325661903</c:v>
                </c:pt>
                <c:pt idx="3254">
                  <c:v>38.950375254324697</c:v>
                </c:pt>
                <c:pt idx="3255">
                  <c:v>38.953594455434903</c:v>
                </c:pt>
                <c:pt idx="3256">
                  <c:v>38.956812929106903</c:v>
                </c:pt>
                <c:pt idx="3257">
                  <c:v>38.960030675454803</c:v>
                </c:pt>
                <c:pt idx="3258">
                  <c:v>38.9632476945931</c:v>
                </c:pt>
                <c:pt idx="3259">
                  <c:v>38.9664639866361</c:v>
                </c:pt>
                <c:pt idx="3260">
                  <c:v>38.969679551698199</c:v>
                </c:pt>
                <c:pt idx="3261">
                  <c:v>38.972894389894101</c:v>
                </c:pt>
                <c:pt idx="3262">
                  <c:v>38.976108501338203</c:v>
                </c:pt>
                <c:pt idx="3263">
                  <c:v>38.9793218861452</c:v>
                </c:pt>
                <c:pt idx="3264">
                  <c:v>38.982534544429903</c:v>
                </c:pt>
                <c:pt idx="3265">
                  <c:v>38.9857464763069</c:v>
                </c:pt>
                <c:pt idx="3266">
                  <c:v>38.988957681891002</c:v>
                </c:pt>
                <c:pt idx="3267">
                  <c:v>38.992168161297201</c:v>
                </c:pt>
                <c:pt idx="3268">
                  <c:v>38.9953779146404</c:v>
                </c:pt>
                <c:pt idx="3269">
                  <c:v>38.998586942035502</c:v>
                </c:pt>
                <c:pt idx="3270">
                  <c:v>39.001795243597599</c:v>
                </c:pt>
                <c:pt idx="3271">
                  <c:v>39.005002819441799</c:v>
                </c:pt>
                <c:pt idx="3272">
                  <c:v>39.008209669683303</c:v>
                </c:pt>
                <c:pt idx="3273">
                  <c:v>39.011415794437298</c:v>
                </c:pt>
                <c:pt idx="3274">
                  <c:v>39.014621193818897</c:v>
                </c:pt>
                <c:pt idx="3275">
                  <c:v>39.017825867943699</c:v>
                </c:pt>
                <c:pt idx="3276">
                  <c:v>39.021029816926898</c:v>
                </c:pt>
                <c:pt idx="3277">
                  <c:v>39.024233040883999</c:v>
                </c:pt>
                <c:pt idx="3278">
                  <c:v>39.0274355399306</c:v>
                </c:pt>
                <c:pt idx="3279">
                  <c:v>39.030637314182101</c:v>
                </c:pt>
                <c:pt idx="3280">
                  <c:v>39.0338383637541</c:v>
                </c:pt>
                <c:pt idx="3281">
                  <c:v>39.0370386887625</c:v>
                </c:pt>
                <c:pt idx="3282">
                  <c:v>39.040238289322801</c:v>
                </c:pt>
                <c:pt idx="3283">
                  <c:v>39.043437165550799</c:v>
                </c:pt>
                <c:pt idx="3284">
                  <c:v>39.046635317562497</c:v>
                </c:pt>
                <c:pt idx="3285">
                  <c:v>39.049832745473601</c:v>
                </c:pt>
                <c:pt idx="3286">
                  <c:v>39.053029449400199</c:v>
                </c:pt>
                <c:pt idx="3287">
                  <c:v>39.056225429458301</c:v>
                </c:pt>
                <c:pt idx="3288">
                  <c:v>39.059420685763797</c:v>
                </c:pt>
                <c:pt idx="3289">
                  <c:v>39.062615218433002</c:v>
                </c:pt>
                <c:pt idx="3290">
                  <c:v>39.065809027581899</c:v>
                </c:pt>
                <c:pt idx="3291">
                  <c:v>39.069002113326903</c:v>
                </c:pt>
                <c:pt idx="3292">
                  <c:v>39.072194475784201</c:v>
                </c:pt>
                <c:pt idx="3293">
                  <c:v>39.075386115070103</c:v>
                </c:pt>
                <c:pt idx="3294">
                  <c:v>39.078577031301101</c:v>
                </c:pt>
                <c:pt idx="3295">
                  <c:v>39.081767224593499</c:v>
                </c:pt>
                <c:pt idx="3296">
                  <c:v>39.084956695063902</c:v>
                </c:pt>
                <c:pt idx="3297">
                  <c:v>39.088145442828903</c:v>
                </c:pt>
                <c:pt idx="3298">
                  <c:v>39.091333468004997</c:v>
                </c:pt>
                <c:pt idx="3299">
                  <c:v>39.094520770708797</c:v>
                </c:pt>
                <c:pt idx="3300">
                  <c:v>39.097707351057203</c:v>
                </c:pt>
                <c:pt idx="3301">
                  <c:v>39.100893209166898</c:v>
                </c:pt>
                <c:pt idx="3302">
                  <c:v>39.104078345154697</c:v>
                </c:pt>
                <c:pt idx="3303">
                  <c:v>39.107262759137498</c:v>
                </c:pt>
                <c:pt idx="3304">
                  <c:v>39.1104464512322</c:v>
                </c:pt>
                <c:pt idx="3305">
                  <c:v>39.1136294215558</c:v>
                </c:pt>
                <c:pt idx="3306">
                  <c:v>39.116811670225403</c:v>
                </c:pt>
                <c:pt idx="3307">
                  <c:v>39.119993197357999</c:v>
                </c:pt>
                <c:pt idx="3308">
                  <c:v>39.123174003070702</c:v>
                </c:pt>
                <c:pt idx="3309">
                  <c:v>39.126354087480898</c:v>
                </c:pt>
                <c:pt idx="3310">
                  <c:v>39.129533450705601</c:v>
                </c:pt>
                <c:pt idx="3311">
                  <c:v>39.132712092862299</c:v>
                </c:pt>
                <c:pt idx="3312">
                  <c:v>39.135890014068202</c:v>
                </c:pt>
                <c:pt idx="3313">
                  <c:v>39.1390672144408</c:v>
                </c:pt>
                <c:pt idx="3314">
                  <c:v>39.142243694097502</c:v>
                </c:pt>
                <c:pt idx="3315">
                  <c:v>39.145419453155903</c:v>
                </c:pt>
                <c:pt idx="3316">
                  <c:v>39.148594491733498</c:v>
                </c:pt>
                <c:pt idx="3317">
                  <c:v>39.151768809947903</c:v>
                </c:pt>
                <c:pt idx="3318">
                  <c:v>39.154942407916799</c:v>
                </c:pt>
                <c:pt idx="3319">
                  <c:v>39.158115285758001</c:v>
                </c:pt>
                <c:pt idx="3320">
                  <c:v>39.161287443589003</c:v>
                </c:pt>
                <c:pt idx="3321">
                  <c:v>39.164458881527899</c:v>
                </c:pt>
                <c:pt idx="3322">
                  <c:v>39.167629599692397</c:v>
                </c:pt>
                <c:pt idx="3323">
                  <c:v>39.170799598200503</c:v>
                </c:pt>
                <c:pt idx="3324">
                  <c:v>39.173968877170203</c:v>
                </c:pt>
                <c:pt idx="3325">
                  <c:v>39.177137436719399</c:v>
                </c:pt>
                <c:pt idx="3326">
                  <c:v>39.180305276966301</c:v>
                </c:pt>
                <c:pt idx="3327">
                  <c:v>39.183472398028897</c:v>
                </c:pt>
                <c:pt idx="3328">
                  <c:v>39.186638800025499</c:v>
                </c:pt>
                <c:pt idx="3329">
                  <c:v>39.189804483074298</c:v>
                </c:pt>
                <c:pt idx="3330">
                  <c:v>39.1929694472935</c:v>
                </c:pt>
                <c:pt idx="3331">
                  <c:v>39.196133692801503</c:v>
                </c:pt>
                <c:pt idx="3332">
                  <c:v>39.199297219716698</c:v>
                </c:pt>
                <c:pt idx="3333">
                  <c:v>39.202460028157397</c:v>
                </c:pt>
                <c:pt idx="3334">
                  <c:v>39.205622118242196</c:v>
                </c:pt>
                <c:pt idx="3335">
                  <c:v>39.208783490089502</c:v>
                </c:pt>
                <c:pt idx="3336">
                  <c:v>39.211944143818002</c:v>
                </c:pt>
                <c:pt idx="3337">
                  <c:v>39.2151040795463</c:v>
                </c:pt>
                <c:pt idx="3338">
                  <c:v>39.218263297393001</c:v>
                </c:pt>
                <c:pt idx="3339">
                  <c:v>39.2214217974769</c:v>
                </c:pt>
                <c:pt idx="3340">
                  <c:v>39.2245795799167</c:v>
                </c:pt>
                <c:pt idx="3341">
                  <c:v>39.227736644831197</c:v>
                </c:pt>
                <c:pt idx="3342">
                  <c:v>39.230892992339399</c:v>
                </c:pt>
                <c:pt idx="3343">
                  <c:v>39.234048622560202</c:v>
                </c:pt>
                <c:pt idx="3344">
                  <c:v>39.237203535612402</c:v>
                </c:pt>
                <c:pt idx="3345">
                  <c:v>39.240357731615198</c:v>
                </c:pt>
                <c:pt idx="3346">
                  <c:v>39.243511210687501</c:v>
                </c:pt>
                <c:pt idx="3347">
                  <c:v>39.246663972948497</c:v>
                </c:pt>
                <c:pt idx="3348">
                  <c:v>39.2498160185174</c:v>
                </c:pt>
                <c:pt idx="3349">
                  <c:v>39.252967347513298</c:v>
                </c:pt>
                <c:pt idx="3350">
                  <c:v>39.256117960055597</c:v>
                </c:pt>
                <c:pt idx="3351">
                  <c:v>39.259267856263399</c:v>
                </c:pt>
                <c:pt idx="3352">
                  <c:v>39.262417036256203</c:v>
                </c:pt>
                <c:pt idx="3353">
                  <c:v>39.2655655001534</c:v>
                </c:pt>
                <c:pt idx="3354">
                  <c:v>39.268713248074299</c:v>
                </c:pt>
                <c:pt idx="3355">
                  <c:v>39.271860280138597</c:v>
                </c:pt>
                <c:pt idx="3356">
                  <c:v>39.275006596465602</c:v>
                </c:pt>
                <c:pt idx="3357">
                  <c:v>39.278152197175103</c:v>
                </c:pt>
                <c:pt idx="3358">
                  <c:v>39.2812970823867</c:v>
                </c:pt>
                <c:pt idx="3359">
                  <c:v>39.284441252219899</c:v>
                </c:pt>
                <c:pt idx="3360">
                  <c:v>39.287584706794597</c:v>
                </c:pt>
                <c:pt idx="3361">
                  <c:v>39.290727446230598</c:v>
                </c:pt>
                <c:pt idx="3362">
                  <c:v>39.2938694706475</c:v>
                </c:pt>
                <c:pt idx="3363">
                  <c:v>39.297010780165401</c:v>
                </c:pt>
                <c:pt idx="3364">
                  <c:v>39.300151374904097</c:v>
                </c:pt>
                <c:pt idx="3365">
                  <c:v>39.303291254983499</c:v>
                </c:pt>
                <c:pt idx="3366">
                  <c:v>39.306430420523697</c:v>
                </c:pt>
                <c:pt idx="3367">
                  <c:v>39.3095688716448</c:v>
                </c:pt>
                <c:pt idx="3368">
                  <c:v>39.312706608466797</c:v>
                </c:pt>
                <c:pt idx="3369">
                  <c:v>39.3158436311098</c:v>
                </c:pt>
                <c:pt idx="3370">
                  <c:v>39.318979939694003</c:v>
                </c:pt>
                <c:pt idx="3371">
                  <c:v>39.322115534339702</c:v>
                </c:pt>
                <c:pt idx="3372">
                  <c:v>39.325250415167197</c:v>
                </c:pt>
                <c:pt idx="3373">
                  <c:v>39.328384582296799</c:v>
                </c:pt>
                <c:pt idx="3374">
                  <c:v>39.331518035848703</c:v>
                </c:pt>
                <c:pt idx="3375">
                  <c:v>39.334650775943501</c:v>
                </c:pt>
                <c:pt idx="3376">
                  <c:v>39.337782802701597</c:v>
                </c:pt>
                <c:pt idx="3377">
                  <c:v>39.340914116243603</c:v>
                </c:pt>
                <c:pt idx="3378">
                  <c:v>39.344044716689801</c:v>
                </c:pt>
                <c:pt idx="3379">
                  <c:v>39.347174604160998</c:v>
                </c:pt>
                <c:pt idx="3380">
                  <c:v>39.3503037787778</c:v>
                </c:pt>
                <c:pt idx="3381">
                  <c:v>39.353432240660801</c:v>
                </c:pt>
                <c:pt idx="3382">
                  <c:v>39.356559989930702</c:v>
                </c:pt>
                <c:pt idx="3383">
                  <c:v>39.3596870267084</c:v>
                </c:pt>
                <c:pt idx="3384">
                  <c:v>39.362813351114703</c:v>
                </c:pt>
                <c:pt idx="3385">
                  <c:v>39.365938963270303</c:v>
                </c:pt>
                <c:pt idx="3386">
                  <c:v>39.369063863296297</c:v>
                </c:pt>
                <c:pt idx="3387">
                  <c:v>39.372188051313401</c:v>
                </c:pt>
                <c:pt idx="3388">
                  <c:v>39.375311527442797</c:v>
                </c:pt>
                <c:pt idx="3389">
                  <c:v>39.378434291805398</c:v>
                </c:pt>
                <c:pt idx="3390">
                  <c:v>39.381556344522402</c:v>
                </c:pt>
                <c:pt idx="3391">
                  <c:v>39.384677685714799</c:v>
                </c:pt>
                <c:pt idx="3392">
                  <c:v>39.387798315503701</c:v>
                </c:pt>
                <c:pt idx="3393">
                  <c:v>39.390918234010499</c:v>
                </c:pt>
                <c:pt idx="3394">
                  <c:v>39.394037441356303</c:v>
                </c:pt>
                <c:pt idx="3395">
                  <c:v>39.397155937662397</c:v>
                </c:pt>
                <c:pt idx="3396">
                  <c:v>39.400273723050098</c:v>
                </c:pt>
                <c:pt idx="3397">
                  <c:v>39.403390797640803</c:v>
                </c:pt>
                <c:pt idx="3398">
                  <c:v>39.406507161556</c:v>
                </c:pt>
                <c:pt idx="3399">
                  <c:v>39.4096228149171</c:v>
                </c:pt>
                <c:pt idx="3400">
                  <c:v>39.412737757845498</c:v>
                </c:pt>
                <c:pt idx="3401">
                  <c:v>39.415851990462897</c:v>
                </c:pt>
                <c:pt idx="3402">
                  <c:v>39.418965512890701</c:v>
                </c:pt>
                <c:pt idx="3403">
                  <c:v>39.422078325250702</c:v>
                </c:pt>
                <c:pt idx="3404">
                  <c:v>39.425190427664397</c:v>
                </c:pt>
                <c:pt idx="3405">
                  <c:v>39.428301820253701</c:v>
                </c:pt>
                <c:pt idx="3406">
                  <c:v>39.431412503140201</c:v>
                </c:pt>
                <c:pt idx="3407">
                  <c:v>39.4345224764457</c:v>
                </c:pt>
                <c:pt idx="3408">
                  <c:v>39.437631740291998</c:v>
                </c:pt>
                <c:pt idx="3409">
                  <c:v>39.440740294801103</c:v>
                </c:pt>
                <c:pt idx="3410">
                  <c:v>39.443848140094801</c:v>
                </c:pt>
                <c:pt idx="3411">
                  <c:v>39.4469552762951</c:v>
                </c:pt>
                <c:pt idx="3412">
                  <c:v>39.450061703524</c:v>
                </c:pt>
                <c:pt idx="3413">
                  <c:v>39.453167421903501</c:v>
                </c:pt>
                <c:pt idx="3414">
                  <c:v>39.456272431555703</c:v>
                </c:pt>
                <c:pt idx="3415">
                  <c:v>39.459376732602799</c:v>
                </c:pt>
                <c:pt idx="3416">
                  <c:v>39.462480325166801</c:v>
                </c:pt>
                <c:pt idx="3417">
                  <c:v>39.465583209369903</c:v>
                </c:pt>
                <c:pt idx="3418">
                  <c:v>39.468685385334403</c:v>
                </c:pt>
                <c:pt idx="3419">
                  <c:v>39.471786853182699</c:v>
                </c:pt>
                <c:pt idx="3420">
                  <c:v>39.474887613036898</c:v>
                </c:pt>
                <c:pt idx="3421">
                  <c:v>39.477987665019398</c:v>
                </c:pt>
                <c:pt idx="3422">
                  <c:v>39.481087009252803</c:v>
                </c:pt>
                <c:pt idx="3423">
                  <c:v>39.484185645859199</c:v>
                </c:pt>
                <c:pt idx="3424">
                  <c:v>39.487283574961403</c:v>
                </c:pt>
                <c:pt idx="3425">
                  <c:v>39.490380796681698</c:v>
                </c:pt>
                <c:pt idx="3426">
                  <c:v>39.493477311142698</c:v>
                </c:pt>
                <c:pt idx="3427">
                  <c:v>39.496573118467097</c:v>
                </c:pt>
                <c:pt idx="3428">
                  <c:v>39.499668218777302</c:v>
                </c:pt>
                <c:pt idx="3429">
                  <c:v>39.5027626121963</c:v>
                </c:pt>
                <c:pt idx="3430">
                  <c:v>39.505856298846503</c:v>
                </c:pt>
                <c:pt idx="3431">
                  <c:v>39.5089492788508</c:v>
                </c:pt>
                <c:pt idx="3432">
                  <c:v>39.512041552332001</c:v>
                </c:pt>
                <c:pt idx="3433">
                  <c:v>39.515133119412901</c:v>
                </c:pt>
                <c:pt idx="3434">
                  <c:v>39.518223980216298</c:v>
                </c:pt>
                <c:pt idx="3435">
                  <c:v>39.5213141348652</c:v>
                </c:pt>
                <c:pt idx="3436">
                  <c:v>39.524403583482503</c:v>
                </c:pt>
                <c:pt idx="3437">
                  <c:v>39.527492326191201</c:v>
                </c:pt>
                <c:pt idx="3438">
                  <c:v>39.530580363114296</c:v>
                </c:pt>
                <c:pt idx="3439">
                  <c:v>39.533667694374799</c:v>
                </c:pt>
                <c:pt idx="3440">
                  <c:v>39.536754320095902</c:v>
                </c:pt>
                <c:pt idx="3441">
                  <c:v>39.5398402404007</c:v>
                </c:pt>
                <c:pt idx="3442">
                  <c:v>39.542925455412302</c:v>
                </c:pt>
                <c:pt idx="3443">
                  <c:v>39.546009965253901</c:v>
                </c:pt>
                <c:pt idx="3444">
                  <c:v>39.549093770048898</c:v>
                </c:pt>
                <c:pt idx="3445">
                  <c:v>39.552176869920402</c:v>
                </c:pt>
                <c:pt idx="3446">
                  <c:v>39.555259264991903</c:v>
                </c:pt>
                <c:pt idx="3447">
                  <c:v>39.558340955386598</c:v>
                </c:pt>
                <c:pt idx="3448">
                  <c:v>39.561421941227898</c:v>
                </c:pt>
                <c:pt idx="3449">
                  <c:v>39.564502222639298</c:v>
                </c:pt>
                <c:pt idx="3450">
                  <c:v>39.567581799744303</c:v>
                </c:pt>
                <c:pt idx="3451">
                  <c:v>39.5706606726663</c:v>
                </c:pt>
                <c:pt idx="3452">
                  <c:v>39.5737388415289</c:v>
                </c:pt>
                <c:pt idx="3453">
                  <c:v>39.576816306455598</c:v>
                </c:pt>
                <c:pt idx="3454">
                  <c:v>39.579893067570197</c:v>
                </c:pt>
                <c:pt idx="3455">
                  <c:v>39.582969124996097</c:v>
                </c:pt>
                <c:pt idx="3456">
                  <c:v>39.586044478857197</c:v>
                </c:pt>
                <c:pt idx="3457">
                  <c:v>39.589119129277002</c:v>
                </c:pt>
                <c:pt idx="3458">
                  <c:v>39.592193076379502</c:v>
                </c:pt>
                <c:pt idx="3459">
                  <c:v>39.595266320288403</c:v>
                </c:pt>
                <c:pt idx="3460">
                  <c:v>39.598338861127402</c:v>
                </c:pt>
                <c:pt idx="3461">
                  <c:v>39.601410699020597</c:v>
                </c:pt>
                <c:pt idx="3462">
                  <c:v>39.6044818340917</c:v>
                </c:pt>
                <c:pt idx="3463">
                  <c:v>39.607552266464701</c:v>
                </c:pt>
                <c:pt idx="3464">
                  <c:v>39.610621996263603</c:v>
                </c:pt>
                <c:pt idx="3465">
                  <c:v>39.613691023612397</c:v>
                </c:pt>
                <c:pt idx="3466">
                  <c:v>39.616759348635199</c:v>
                </c:pt>
                <c:pt idx="3467">
                  <c:v>39.6198269714559</c:v>
                </c:pt>
                <c:pt idx="3468">
                  <c:v>39.622893892198803</c:v>
                </c:pt>
                <c:pt idx="3469">
                  <c:v>39.625960110987897</c:v>
                </c:pt>
                <c:pt idx="3470">
                  <c:v>39.629025627947499</c:v>
                </c:pt>
                <c:pt idx="3471">
                  <c:v>39.632090443201697</c:v>
                </c:pt>
                <c:pt idx="3472">
                  <c:v>39.635154556874902</c:v>
                </c:pt>
                <c:pt idx="3473">
                  <c:v>39.638217969091301</c:v>
                </c:pt>
                <c:pt idx="3474">
                  <c:v>39.641280679975203</c:v>
                </c:pt>
                <c:pt idx="3475">
                  <c:v>39.644342689650898</c:v>
                </c:pt>
                <c:pt idx="3476">
                  <c:v>39.647403998243</c:v>
                </c:pt>
                <c:pt idx="3477">
                  <c:v>39.650464605875698</c:v>
                </c:pt>
                <c:pt idx="3478">
                  <c:v>39.653524512673599</c:v>
                </c:pt>
                <c:pt idx="3479">
                  <c:v>39.656583718761098</c:v>
                </c:pt>
                <c:pt idx="3480">
                  <c:v>39.659642224262797</c:v>
                </c:pt>
                <c:pt idx="3481">
                  <c:v>39.662700029303203</c:v>
                </c:pt>
                <c:pt idx="3482">
                  <c:v>39.665757134007002</c:v>
                </c:pt>
                <c:pt idx="3483">
                  <c:v>39.668813538498704</c:v>
                </c:pt>
                <c:pt idx="3484">
                  <c:v>39.671869242902901</c:v>
                </c:pt>
                <c:pt idx="3485">
                  <c:v>39.674924247344499</c:v>
                </c:pt>
                <c:pt idx="3486">
                  <c:v>39.677978551948101</c:v>
                </c:pt>
                <c:pt idx="3487">
                  <c:v>39.681032156838498</c:v>
                </c:pt>
                <c:pt idx="3488">
                  <c:v>39.684085062140397</c:v>
                </c:pt>
                <c:pt idx="3489">
                  <c:v>39.687137267978699</c:v>
                </c:pt>
                <c:pt idx="3490">
                  <c:v>39.690188774478301</c:v>
                </c:pt>
                <c:pt idx="3491">
                  <c:v>39.693239581764097</c:v>
                </c:pt>
                <c:pt idx="3492">
                  <c:v>39.696289689960899</c:v>
                </c:pt>
                <c:pt idx="3493">
                  <c:v>39.699339099193701</c:v>
                </c:pt>
                <c:pt idx="3494">
                  <c:v>39.702387809587599</c:v>
                </c:pt>
                <c:pt idx="3495">
                  <c:v>39.7054358212674</c:v>
                </c:pt>
                <c:pt idx="3496">
                  <c:v>39.708483134358403</c:v>
                </c:pt>
                <c:pt idx="3497">
                  <c:v>39.711529748985598</c:v>
                </c:pt>
                <c:pt idx="3498">
                  <c:v>39.714575665273998</c:v>
                </c:pt>
                <c:pt idx="3499">
                  <c:v>39.7176208833489</c:v>
                </c:pt>
                <c:pt idx="3500">
                  <c:v>39.720665403335403</c:v>
                </c:pt>
                <c:pt idx="3501">
                  <c:v>39.723709225358697</c:v>
                </c:pt>
                <c:pt idx="3502">
                  <c:v>39.726752349544199</c:v>
                </c:pt>
                <c:pt idx="3503">
                  <c:v>39.729794776017002</c:v>
                </c:pt>
                <c:pt idx="3504">
                  <c:v>39.732836504902401</c:v>
                </c:pt>
                <c:pt idx="3505">
                  <c:v>39.735877536325901</c:v>
                </c:pt>
                <c:pt idx="3506">
                  <c:v>39.738917870412699</c:v>
                </c:pt>
                <c:pt idx="3507">
                  <c:v>39.741957507288397</c:v>
                </c:pt>
                <c:pt idx="3508">
                  <c:v>39.744996447078201</c:v>
                </c:pt>
                <c:pt idx="3509">
                  <c:v>39.748034689907698</c:v>
                </c:pt>
                <c:pt idx="3510">
                  <c:v>39.751072235902399</c:v>
                </c:pt>
                <c:pt idx="3511">
                  <c:v>39.7541090851878</c:v>
                </c:pt>
                <c:pt idx="3512">
                  <c:v>39.757145237889503</c:v>
                </c:pt>
                <c:pt idx="3513">
                  <c:v>39.760180694132998</c:v>
                </c:pt>
                <c:pt idx="3514">
                  <c:v>39.763215454044001</c:v>
                </c:pt>
                <c:pt idx="3515">
                  <c:v>39.766249517748101</c:v>
                </c:pt>
                <c:pt idx="3516">
                  <c:v>39.769282885370998</c:v>
                </c:pt>
                <c:pt idx="3517">
                  <c:v>39.772315557038397</c:v>
                </c:pt>
                <c:pt idx="3518">
                  <c:v>39.775347532876097</c:v>
                </c:pt>
                <c:pt idx="3519">
                  <c:v>39.778378813009802</c:v>
                </c:pt>
                <c:pt idx="3520">
                  <c:v>39.781409397565298</c:v>
                </c:pt>
                <c:pt idx="3521">
                  <c:v>39.784439286668501</c:v>
                </c:pt>
                <c:pt idx="3522">
                  <c:v>39.787468480445099</c:v>
                </c:pt>
                <c:pt idx="3523">
                  <c:v>39.790496979021199</c:v>
                </c:pt>
                <c:pt idx="3524">
                  <c:v>39.793524782522603</c:v>
                </c:pt>
                <c:pt idx="3525">
                  <c:v>39.796551891075303</c:v>
                </c:pt>
                <c:pt idx="3526">
                  <c:v>39.799578304805202</c:v>
                </c:pt>
                <c:pt idx="3527">
                  <c:v>39.802604023838398</c:v>
                </c:pt>
                <c:pt idx="3528">
                  <c:v>39.805629048300901</c:v>
                </c:pt>
                <c:pt idx="3529">
                  <c:v>39.808653378318702</c:v>
                </c:pt>
                <c:pt idx="3530">
                  <c:v>39.811677014018002</c:v>
                </c:pt>
                <c:pt idx="3531">
                  <c:v>39.814699955525001</c:v>
                </c:pt>
                <c:pt idx="3532">
                  <c:v>39.817722202965598</c:v>
                </c:pt>
                <c:pt idx="3533">
                  <c:v>39.8207437564662</c:v>
                </c:pt>
                <c:pt idx="3534">
                  <c:v>39.8237646161529</c:v>
                </c:pt>
                <c:pt idx="3535">
                  <c:v>39.826784782151996</c:v>
                </c:pt>
                <c:pt idx="3536">
                  <c:v>39.829804254589703</c:v>
                </c:pt>
                <c:pt idx="3537">
                  <c:v>39.832823033592398</c:v>
                </c:pt>
                <c:pt idx="3538">
                  <c:v>39.8358411192864</c:v>
                </c:pt>
                <c:pt idx="3539">
                  <c:v>39.838858511798001</c:v>
                </c:pt>
                <c:pt idx="3540">
                  <c:v>39.841875211253601</c:v>
                </c:pt>
                <c:pt idx="3541">
                  <c:v>39.844891217779697</c:v>
                </c:pt>
                <c:pt idx="3542">
                  <c:v>39.847906531502602</c:v>
                </c:pt>
                <c:pt idx="3543">
                  <c:v>39.8509211525488</c:v>
                </c:pt>
                <c:pt idx="3544">
                  <c:v>39.853935081044902</c:v>
                </c:pt>
                <c:pt idx="3545">
                  <c:v>39.8569483171173</c:v>
                </c:pt>
                <c:pt idx="3546">
                  <c:v>39.859960860892599</c:v>
                </c:pt>
                <c:pt idx="3547">
                  <c:v>39.862972712497402</c:v>
                </c:pt>
                <c:pt idx="3548">
                  <c:v>39.865983872058301</c:v>
                </c:pt>
                <c:pt idx="3549">
                  <c:v>39.868994339701899</c:v>
                </c:pt>
                <c:pt idx="3550">
                  <c:v>39.872004115554901</c:v>
                </c:pt>
                <c:pt idx="3551">
                  <c:v>39.875013199743897</c:v>
                </c:pt>
                <c:pt idx="3552">
                  <c:v>39.878021592395797</c:v>
                </c:pt>
                <c:pt idx="3553">
                  <c:v>39.881029293637098</c:v>
                </c:pt>
                <c:pt idx="3554">
                  <c:v>39.884036303594797</c:v>
                </c:pt>
                <c:pt idx="3555">
                  <c:v>39.887042622395597</c:v>
                </c:pt>
                <c:pt idx="3556">
                  <c:v>39.890048250166203</c:v>
                </c:pt>
                <c:pt idx="3557">
                  <c:v>39.893053187033701</c:v>
                </c:pt>
                <c:pt idx="3558">
                  <c:v>39.896057433124803</c:v>
                </c:pt>
                <c:pt idx="3559">
                  <c:v>39.899060988566397</c:v>
                </c:pt>
                <c:pt idx="3560">
                  <c:v>39.902063853485501</c:v>
                </c:pt>
                <c:pt idx="3561">
                  <c:v>39.905066028009102</c:v>
                </c:pt>
                <c:pt idx="3562">
                  <c:v>39.908067512264097</c:v>
                </c:pt>
                <c:pt idx="3563">
                  <c:v>39.911068306377501</c:v>
                </c:pt>
                <c:pt idx="3564">
                  <c:v>39.914068410476297</c:v>
                </c:pt>
                <c:pt idx="3565">
                  <c:v>39.917067824687699</c:v>
                </c:pt>
                <c:pt idx="3566">
                  <c:v>39.920066549138703</c:v>
                </c:pt>
                <c:pt idx="3567">
                  <c:v>39.923064583956403</c:v>
                </c:pt>
                <c:pt idx="3568">
                  <c:v>39.926061929268002</c:v>
                </c:pt>
                <c:pt idx="3569">
                  <c:v>39.9290585852006</c:v>
                </c:pt>
                <c:pt idx="3570">
                  <c:v>39.9320545518815</c:v>
                </c:pt>
                <c:pt idx="3571">
                  <c:v>39.935049829437702</c:v>
                </c:pt>
                <c:pt idx="3572">
                  <c:v>39.9380444179967</c:v>
                </c:pt>
                <c:pt idx="3573">
                  <c:v>39.941038317685603</c:v>
                </c:pt>
                <c:pt idx="3574">
                  <c:v>39.944031528631697</c:v>
                </c:pt>
                <c:pt idx="3575">
                  <c:v>39.947024050962398</c:v>
                </c:pt>
                <c:pt idx="3576">
                  <c:v>39.950015884804998</c:v>
                </c:pt>
                <c:pt idx="3577">
                  <c:v>39.953007030286798</c:v>
                </c:pt>
                <c:pt idx="3578">
                  <c:v>39.955997487535299</c:v>
                </c:pt>
                <c:pt idx="3579">
                  <c:v>39.958987256677901</c:v>
                </c:pt>
                <c:pt idx="3580">
                  <c:v>39.961976337842003</c:v>
                </c:pt>
                <c:pt idx="3581">
                  <c:v>39.964964731155099</c:v>
                </c:pt>
                <c:pt idx="3582">
                  <c:v>39.967952436744604</c:v>
                </c:pt>
                <c:pt idx="3583">
                  <c:v>39.9709394547382</c:v>
                </c:pt>
                <c:pt idx="3584">
                  <c:v>39.973925785263198</c:v>
                </c:pt>
                <c:pt idx="3585">
                  <c:v>39.976911428447401</c:v>
                </c:pt>
                <c:pt idx="3586">
                  <c:v>39.979896384418304</c:v>
                </c:pt>
                <c:pt idx="3587">
                  <c:v>39.982880653303503</c:v>
                </c:pt>
                <c:pt idx="3588">
                  <c:v>39.985864235230601</c:v>
                </c:pt>
                <c:pt idx="3589">
                  <c:v>39.988847130327301</c:v>
                </c:pt>
                <c:pt idx="3590">
                  <c:v>39.991829338721303</c:v>
                </c:pt>
                <c:pt idx="3591">
                  <c:v>39.994810860540298</c:v>
                </c:pt>
                <c:pt idx="3592">
                  <c:v>39.997791695911999</c:v>
                </c:pt>
                <c:pt idx="3593">
                  <c:v>40.000771844964198</c:v>
                </c:pt>
                <c:pt idx="3594">
                  <c:v>40.0037513078247</c:v>
                </c:pt>
                <c:pt idx="3595">
                  <c:v>40.006730084621303</c:v>
                </c:pt>
                <c:pt idx="3596">
                  <c:v>40.009708175481798</c:v>
                </c:pt>
                <c:pt idx="3597">
                  <c:v>40.012685580533997</c:v>
                </c:pt>
                <c:pt idx="3598">
                  <c:v>40.015662299905799</c:v>
                </c:pt>
                <c:pt idx="3599">
                  <c:v>40.0186383337252</c:v>
                </c:pt>
                <c:pt idx="3600">
                  <c:v>40.021613682120098</c:v>
                </c:pt>
                <c:pt idx="3601">
                  <c:v>40.024588345218298</c:v>
                </c:pt>
                <c:pt idx="3602">
                  <c:v>40.027562323147897</c:v>
                </c:pt>
                <c:pt idx="3603">
                  <c:v>40.030535616036801</c:v>
                </c:pt>
                <c:pt idx="3604">
                  <c:v>40.033508224013097</c:v>
                </c:pt>
                <c:pt idx="3605">
                  <c:v>40.036480147204799</c:v>
                </c:pt>
                <c:pt idx="3606">
                  <c:v>40.039451385740001</c:v>
                </c:pt>
                <c:pt idx="3607">
                  <c:v>40.042421939746703</c:v>
                </c:pt>
                <c:pt idx="3608">
                  <c:v>40.045391809353099</c:v>
                </c:pt>
                <c:pt idx="3609">
                  <c:v>40.048360994687201</c:v>
                </c:pt>
                <c:pt idx="3610">
                  <c:v>40.051329495877198</c:v>
                </c:pt>
                <c:pt idx="3611">
                  <c:v>40.0542973130513</c:v>
                </c:pt>
                <c:pt idx="3612">
                  <c:v>40.057264446337797</c:v>
                </c:pt>
                <c:pt idx="3613">
                  <c:v>40.060230895864699</c:v>
                </c:pt>
                <c:pt idx="3614">
                  <c:v>40.063196661760301</c:v>
                </c:pt>
                <c:pt idx="3615">
                  <c:v>40.0661617441529</c:v>
                </c:pt>
                <c:pt idx="3616">
                  <c:v>40.069126143170898</c:v>
                </c:pt>
                <c:pt idx="3617">
                  <c:v>40.072089858942299</c:v>
                </c:pt>
                <c:pt idx="3618">
                  <c:v>40.075052891595703</c:v>
                </c:pt>
                <c:pt idx="3619">
                  <c:v>40.078015241259401</c:v>
                </c:pt>
                <c:pt idx="3620">
                  <c:v>40.080976908061601</c:v>
                </c:pt>
                <c:pt idx="3621">
                  <c:v>40.083937892130898</c:v>
                </c:pt>
                <c:pt idx="3622">
                  <c:v>40.086898193595601</c:v>
                </c:pt>
                <c:pt idx="3623">
                  <c:v>40.0898578125841</c:v>
                </c:pt>
                <c:pt idx="3624">
                  <c:v>40.092816749224902</c:v>
                </c:pt>
                <c:pt idx="3625">
                  <c:v>40.095775003646501</c:v>
                </c:pt>
                <c:pt idx="3626">
                  <c:v>40.098732575977401</c:v>
                </c:pt>
                <c:pt idx="3627">
                  <c:v>40.101689466346002</c:v>
                </c:pt>
                <c:pt idx="3628">
                  <c:v>40.104645674880999</c:v>
                </c:pt>
                <c:pt idx="3629">
                  <c:v>40.107601201710899</c:v>
                </c:pt>
                <c:pt idx="3630">
                  <c:v>40.110556046964199</c:v>
                </c:pt>
                <c:pt idx="3631">
                  <c:v>40.113510210769597</c:v>
                </c:pt>
                <c:pt idx="3632">
                  <c:v>40.116463693255596</c:v>
                </c:pt>
                <c:pt idx="3633">
                  <c:v>40.119416494550997</c:v>
                </c:pt>
                <c:pt idx="3634">
                  <c:v>40.122368614784399</c:v>
                </c:pt>
                <c:pt idx="3635">
                  <c:v>40.125320054084398</c:v>
                </c:pt>
                <c:pt idx="3636">
                  <c:v>40.1282708125798</c:v>
                </c:pt>
                <c:pt idx="3637">
                  <c:v>40.131220890399298</c:v>
                </c:pt>
                <c:pt idx="3638">
                  <c:v>40.134170287671601</c:v>
                </c:pt>
                <c:pt idx="3639">
                  <c:v>40.137119004525502</c:v>
                </c:pt>
                <c:pt idx="3640">
                  <c:v>40.1400670410898</c:v>
                </c:pt>
                <c:pt idx="3641">
                  <c:v>40.143014397493303</c:v>
                </c:pt>
                <c:pt idx="3642">
                  <c:v>40.145961073864797</c:v>
                </c:pt>
                <c:pt idx="3643">
                  <c:v>40.148907070333102</c:v>
                </c:pt>
                <c:pt idx="3644">
                  <c:v>40.151852387027098</c:v>
                </c:pt>
                <c:pt idx="3645">
                  <c:v>40.154797024075698</c:v>
                </c:pt>
                <c:pt idx="3646">
                  <c:v>40.157740981607802</c:v>
                </c:pt>
                <c:pt idx="3647">
                  <c:v>40.160684259752301</c:v>
                </c:pt>
                <c:pt idx="3648">
                  <c:v>40.163626858638096</c:v>
                </c:pt>
                <c:pt idx="3649">
                  <c:v>40.1665687783943</c:v>
                </c:pt>
                <c:pt idx="3650">
                  <c:v>40.169510019149698</c:v>
                </c:pt>
                <c:pt idx="3651">
                  <c:v>40.172450581033402</c:v>
                </c:pt>
                <c:pt idx="3652">
                  <c:v>40.175390464174498</c:v>
                </c:pt>
                <c:pt idx="3653">
                  <c:v>40.178329668701799</c:v>
                </c:pt>
                <c:pt idx="3654">
                  <c:v>40.181268194744597</c:v>
                </c:pt>
                <c:pt idx="3655">
                  <c:v>40.184206042431803</c:v>
                </c:pt>
                <c:pt idx="3656">
                  <c:v>40.187143211892497</c:v>
                </c:pt>
                <c:pt idx="3657">
                  <c:v>40.190079703256004</c:v>
                </c:pt>
                <c:pt idx="3658">
                  <c:v>40.193015516651201</c:v>
                </c:pt>
                <c:pt idx="3659">
                  <c:v>40.195950652207401</c:v>
                </c:pt>
                <c:pt idx="3660">
                  <c:v>40.198885110053602</c:v>
                </c:pt>
                <c:pt idx="3661">
                  <c:v>40.201818890319203</c:v>
                </c:pt>
                <c:pt idx="3662">
                  <c:v>40.2047519931333</c:v>
                </c:pt>
                <c:pt idx="3663">
                  <c:v>40.207684418625099</c:v>
                </c:pt>
                <c:pt idx="3664">
                  <c:v>40.210616166923899</c:v>
                </c:pt>
                <c:pt idx="3665">
                  <c:v>40.213547238158803</c:v>
                </c:pt>
                <c:pt idx="3666">
                  <c:v>40.216477632459302</c:v>
                </c:pt>
                <c:pt idx="3667">
                  <c:v>40.219407349954601</c:v>
                </c:pt>
                <c:pt idx="3668">
                  <c:v>40.222336390773997</c:v>
                </c:pt>
                <c:pt idx="3669">
                  <c:v>40.225264755046702</c:v>
                </c:pt>
                <c:pt idx="3670">
                  <c:v>40.228192442902298</c:v>
                </c:pt>
                <c:pt idx="3671">
                  <c:v>40.231119454470097</c:v>
                </c:pt>
                <c:pt idx="3672">
                  <c:v>40.234045789879303</c:v>
                </c:pt>
                <c:pt idx="3673">
                  <c:v>40.236971449259499</c:v>
                </c:pt>
                <c:pt idx="3674">
                  <c:v>40.239896432739997</c:v>
                </c:pt>
                <c:pt idx="3675">
                  <c:v>40.242820740450298</c:v>
                </c:pt>
                <c:pt idx="3676">
                  <c:v>40.245744372519901</c:v>
                </c:pt>
                <c:pt idx="3677">
                  <c:v>40.248667329078103</c:v>
                </c:pt>
                <c:pt idx="3678">
                  <c:v>40.251589610254499</c:v>
                </c:pt>
                <c:pt idx="3679">
                  <c:v>40.254511216178699</c:v>
                </c:pt>
                <c:pt idx="3680">
                  <c:v>40.257432146980001</c:v>
                </c:pt>
                <c:pt idx="3681">
                  <c:v>40.260352402788101</c:v>
                </c:pt>
                <c:pt idx="3682">
                  <c:v>40.263271983732501</c:v>
                </c:pt>
                <c:pt idx="3683">
                  <c:v>40.266190889942898</c:v>
                </c:pt>
                <c:pt idx="3684">
                  <c:v>40.269109121548603</c:v>
                </c:pt>
                <c:pt idx="3685">
                  <c:v>40.272026678679502</c:v>
                </c:pt>
                <c:pt idx="3686">
                  <c:v>40.274943561465001</c:v>
                </c:pt>
                <c:pt idx="3687">
                  <c:v>40.277859770034901</c:v>
                </c:pt>
                <c:pt idx="3688">
                  <c:v>40.280775304518798</c:v>
                </c:pt>
                <c:pt idx="3689">
                  <c:v>40.283690165046302</c:v>
                </c:pt>
                <c:pt idx="3690">
                  <c:v>40.286604351747201</c:v>
                </c:pt>
                <c:pt idx="3691">
                  <c:v>40.289517864751197</c:v>
                </c:pt>
                <c:pt idx="3692">
                  <c:v>40.2924307041879</c:v>
                </c:pt>
                <c:pt idx="3693">
                  <c:v>40.295342870187099</c:v>
                </c:pt>
                <c:pt idx="3694">
                  <c:v>40.298254362878602</c:v>
                </c:pt>
                <c:pt idx="3695">
                  <c:v>40.301165182392097</c:v>
                </c:pt>
                <c:pt idx="3696">
                  <c:v>40.3040753288575</c:v>
                </c:pt>
                <c:pt idx="3697">
                  <c:v>40.3069848024045</c:v>
                </c:pt>
                <c:pt idx="3698">
                  <c:v>40.309893603162799</c:v>
                </c:pt>
                <c:pt idx="3699">
                  <c:v>40.312801731262503</c:v>
                </c:pt>
                <c:pt idx="3700">
                  <c:v>40.315709186833303</c:v>
                </c:pt>
                <c:pt idx="3701">
                  <c:v>40.318615970004998</c:v>
                </c:pt>
                <c:pt idx="3702">
                  <c:v>40.321522080907599</c:v>
                </c:pt>
                <c:pt idx="3703">
                  <c:v>40.324427519670998</c:v>
                </c:pt>
                <c:pt idx="3704">
                  <c:v>40.327332286424998</c:v>
                </c:pt>
                <c:pt idx="3705">
                  <c:v>40.3302363812995</c:v>
                </c:pt>
                <c:pt idx="3706">
                  <c:v>40.333139804424597</c:v>
                </c:pt>
                <c:pt idx="3707">
                  <c:v>40.336042555930199</c:v>
                </c:pt>
                <c:pt idx="3708">
                  <c:v>40.338944635946199</c:v>
                </c:pt>
                <c:pt idx="3709">
                  <c:v>40.341846044602597</c:v>
                </c:pt>
                <c:pt idx="3710">
                  <c:v>40.344746782029503</c:v>
                </c:pt>
                <c:pt idx="3711">
                  <c:v>40.347646848356803</c:v>
                </c:pt>
                <c:pt idx="3712">
                  <c:v>40.350546243714597</c:v>
                </c:pt>
                <c:pt idx="3713">
                  <c:v>40.3534449682329</c:v>
                </c:pt>
                <c:pt idx="3714">
                  <c:v>40.356343022041699</c:v>
                </c:pt>
                <c:pt idx="3715">
                  <c:v>40.359240405271201</c:v>
                </c:pt>
                <c:pt idx="3716">
                  <c:v>40.3621371180514</c:v>
                </c:pt>
                <c:pt idx="3717">
                  <c:v>40.365033160512503</c:v>
                </c:pt>
                <c:pt idx="3718">
                  <c:v>40.367928532784497</c:v>
                </c:pt>
                <c:pt idx="3719">
                  <c:v>40.370823234997602</c:v>
                </c:pt>
                <c:pt idx="3720">
                  <c:v>40.373717267281997</c:v>
                </c:pt>
                <c:pt idx="3721">
                  <c:v>40.376610629767697</c:v>
                </c:pt>
                <c:pt idx="3722">
                  <c:v>40.379503322584902</c:v>
                </c:pt>
                <c:pt idx="3723">
                  <c:v>40.382395345863898</c:v>
                </c:pt>
                <c:pt idx="3724">
                  <c:v>40.385286699734898</c:v>
                </c:pt>
                <c:pt idx="3725">
                  <c:v>40.388177384328003</c:v>
                </c:pt>
                <c:pt idx="3726">
                  <c:v>40.391067399773497</c:v>
                </c:pt>
                <c:pt idx="3727">
                  <c:v>40.393956746201702</c:v>
                </c:pt>
                <c:pt idx="3728">
                  <c:v>40.396845423742697</c:v>
                </c:pt>
                <c:pt idx="3729">
                  <c:v>40.399733432526901</c:v>
                </c:pt>
                <c:pt idx="3730">
                  <c:v>40.4026207726846</c:v>
                </c:pt>
                <c:pt idx="3731">
                  <c:v>40.405507444346</c:v>
                </c:pt>
                <c:pt idx="3732">
                  <c:v>40.408393447641402</c:v>
                </c:pt>
                <c:pt idx="3733">
                  <c:v>40.411278782701203</c:v>
                </c:pt>
                <c:pt idx="3734">
                  <c:v>40.414163449655803</c:v>
                </c:pt>
                <c:pt idx="3735">
                  <c:v>40.417047448635401</c:v>
                </c:pt>
                <c:pt idx="3736">
                  <c:v>40.419930779770397</c:v>
                </c:pt>
                <c:pt idx="3737">
                  <c:v>40.422813443191203</c:v>
                </c:pt>
                <c:pt idx="3738">
                  <c:v>40.425695439028203</c:v>
                </c:pt>
                <c:pt idx="3739">
                  <c:v>40.428576767411897</c:v>
                </c:pt>
                <c:pt idx="3740">
                  <c:v>40.431457428472498</c:v>
                </c:pt>
                <c:pt idx="3741">
                  <c:v>40.434337422340597</c:v>
                </c:pt>
                <c:pt idx="3742">
                  <c:v>40.437216749146501</c:v>
                </c:pt>
                <c:pt idx="3743">
                  <c:v>40.440095409020799</c:v>
                </c:pt>
                <c:pt idx="3744">
                  <c:v>40.442973402093898</c:v>
                </c:pt>
                <c:pt idx="3745">
                  <c:v>40.445850728496303</c:v>
                </c:pt>
                <c:pt idx="3746">
                  <c:v>40.448727388358499</c:v>
                </c:pt>
                <c:pt idx="3747">
                  <c:v>40.451603381810898</c:v>
                </c:pt>
                <c:pt idx="3748">
                  <c:v>40.454478708984198</c:v>
                </c:pt>
                <c:pt idx="3749">
                  <c:v>40.457353370008803</c:v>
                </c:pt>
                <c:pt idx="3750">
                  <c:v>40.4602273650152</c:v>
                </c:pt>
                <c:pt idx="3751">
                  <c:v>40.463100694133999</c:v>
                </c:pt>
                <c:pt idx="3752">
                  <c:v>40.465973357495898</c:v>
                </c:pt>
                <c:pt idx="3753">
                  <c:v>40.468845355231302</c:v>
                </c:pt>
                <c:pt idx="3754">
                  <c:v>40.471716687470803</c:v>
                </c:pt>
                <c:pt idx="3755">
                  <c:v>40.474587354345203</c:v>
                </c:pt>
                <c:pt idx="3756">
                  <c:v>40.477457355984797</c:v>
                </c:pt>
                <c:pt idx="3757">
                  <c:v>40.480326692520499</c:v>
                </c:pt>
                <c:pt idx="3758">
                  <c:v>40.483195364082803</c:v>
                </c:pt>
                <c:pt idx="3759">
                  <c:v>40.486063370802398</c:v>
                </c:pt>
                <c:pt idx="3760">
                  <c:v>40.488930712810003</c:v>
                </c:pt>
                <c:pt idx="3761">
                  <c:v>40.491797390236101</c:v>
                </c:pt>
                <c:pt idx="3762">
                  <c:v>40.494663403211497</c:v>
                </c:pt>
                <c:pt idx="3763">
                  <c:v>40.497528751867002</c:v>
                </c:pt>
                <c:pt idx="3764">
                  <c:v>40.500393436333098</c:v>
                </c:pt>
                <c:pt idx="3765">
                  <c:v>40.503257456740599</c:v>
                </c:pt>
                <c:pt idx="3766">
                  <c:v>40.506120813220299</c:v>
                </c:pt>
                <c:pt idx="3767">
                  <c:v>40.508983505902897</c:v>
                </c:pt>
                <c:pt idx="3768">
                  <c:v>40.511845534919097</c:v>
                </c:pt>
                <c:pt idx="3769">
                  <c:v>40.514706900399702</c:v>
                </c:pt>
                <c:pt idx="3770">
                  <c:v>40.517567602475502</c:v>
                </c:pt>
                <c:pt idx="3771">
                  <c:v>40.520427641277202</c:v>
                </c:pt>
                <c:pt idx="3772">
                  <c:v>40.523287016935598</c:v>
                </c:pt>
                <c:pt idx="3773">
                  <c:v>40.5261457295817</c:v>
                </c:pt>
                <c:pt idx="3774">
                  <c:v>40.529003779345999</c:v>
                </c:pt>
                <c:pt idx="3775">
                  <c:v>40.531861166359597</c:v>
                </c:pt>
                <c:pt idx="3776">
                  <c:v>40.534717890753299</c:v>
                </c:pt>
                <c:pt idx="3777">
                  <c:v>40.537573952657802</c:v>
                </c:pt>
                <c:pt idx="3778">
                  <c:v>40.540429352204001</c:v>
                </c:pt>
                <c:pt idx="3779">
                  <c:v>40.543284089522899</c:v>
                </c:pt>
                <c:pt idx="3780">
                  <c:v>40.546138164745201</c:v>
                </c:pt>
                <c:pt idx="3781">
                  <c:v>40.548991578001903</c:v>
                </c:pt>
                <c:pt idx="3782">
                  <c:v>40.551844329423901</c:v>
                </c:pt>
                <c:pt idx="3783">
                  <c:v>40.554696419142203</c:v>
                </c:pt>
                <c:pt idx="3784">
                  <c:v>40.557547847287502</c:v>
                </c:pt>
                <c:pt idx="3785">
                  <c:v>40.560398613990799</c:v>
                </c:pt>
                <c:pt idx="3786">
                  <c:v>40.563248719383097</c:v>
                </c:pt>
                <c:pt idx="3787">
                  <c:v>40.566098163595399</c:v>
                </c:pt>
                <c:pt idx="3788">
                  <c:v>40.568946946758601</c:v>
                </c:pt>
                <c:pt idx="3789">
                  <c:v>40.571795069003599</c:v>
                </c:pt>
                <c:pt idx="3790">
                  <c:v>40.574642530461396</c:v>
                </c:pt>
                <c:pt idx="3791">
                  <c:v>40.577489331263102</c:v>
                </c:pt>
                <c:pt idx="3792">
                  <c:v>40.580335471539598</c:v>
                </c:pt>
                <c:pt idx="3793">
                  <c:v>40.583180951422001</c:v>
                </c:pt>
                <c:pt idx="3794">
                  <c:v>40.5860257710412</c:v>
                </c:pt>
                <c:pt idx="3795">
                  <c:v>40.588869930528297</c:v>
                </c:pt>
                <c:pt idx="3796">
                  <c:v>40.591713430014302</c:v>
                </c:pt>
                <c:pt idx="3797">
                  <c:v>40.594556269630303</c:v>
                </c:pt>
                <c:pt idx="3798">
                  <c:v>40.597398449507303</c:v>
                </c:pt>
                <c:pt idx="3799">
                  <c:v>40.600239969776403</c:v>
                </c:pt>
                <c:pt idx="3800">
                  <c:v>40.6030808305687</c:v>
                </c:pt>
                <c:pt idx="3801">
                  <c:v>40.605921032015203</c:v>
                </c:pt>
                <c:pt idx="3802">
                  <c:v>40.6087605742471</c:v>
                </c:pt>
                <c:pt idx="3803">
                  <c:v>40.6115994573954</c:v>
                </c:pt>
                <c:pt idx="3804">
                  <c:v>40.614437681591198</c:v>
                </c:pt>
                <c:pt idx="3805">
                  <c:v>40.617275246965697</c:v>
                </c:pt>
                <c:pt idx="3806">
                  <c:v>40.620112153649998</c:v>
                </c:pt>
                <c:pt idx="3807">
                  <c:v>40.622948401775197</c:v>
                </c:pt>
                <c:pt idx="3808">
                  <c:v>40.625783991472503</c:v>
                </c:pt>
                <c:pt idx="3809">
                  <c:v>40.628618922873102</c:v>
                </c:pt>
                <c:pt idx="3810">
                  <c:v>40.631453196107998</c:v>
                </c:pt>
                <c:pt idx="3811">
                  <c:v>40.634286811308499</c:v>
                </c:pt>
                <c:pt idx="3812">
                  <c:v>40.6371197686057</c:v>
                </c:pt>
                <c:pt idx="3813">
                  <c:v>40.639952068130903</c:v>
                </c:pt>
                <c:pt idx="3814">
                  <c:v>40.642783710015202</c:v>
                </c:pt>
                <c:pt idx="3815">
                  <c:v>40.645614694389799</c:v>
                </c:pt>
                <c:pt idx="3816">
                  <c:v>40.648445021385903</c:v>
                </c:pt>
                <c:pt idx="3817">
                  <c:v>40.651274691134901</c:v>
                </c:pt>
                <c:pt idx="3818">
                  <c:v>40.654103703767802</c:v>
                </c:pt>
                <c:pt idx="3819">
                  <c:v>40.656932059415901</c:v>
                </c:pt>
                <c:pt idx="3820">
                  <c:v>40.659759758210498</c:v>
                </c:pt>
                <c:pt idx="3821">
                  <c:v>40.662586800282902</c:v>
                </c:pt>
                <c:pt idx="3822">
                  <c:v>40.665413185764201</c:v>
                </c:pt>
                <c:pt idx="3823">
                  <c:v>40.668238914785697</c:v>
                </c:pt>
                <c:pt idx="3824">
                  <c:v>40.671063987478803</c:v>
                </c:pt>
                <c:pt idx="3825">
                  <c:v>40.6738884039748</c:v>
                </c:pt>
                <c:pt idx="3826">
                  <c:v>40.676712164404798</c:v>
                </c:pt>
                <c:pt idx="3827">
                  <c:v>40.679535268900203</c:v>
                </c:pt>
                <c:pt idx="3828">
                  <c:v>40.682357717592303</c:v>
                </c:pt>
                <c:pt idx="3829">
                  <c:v>40.6851795106125</c:v>
                </c:pt>
                <c:pt idx="3830">
                  <c:v>40.688000648092</c:v>
                </c:pt>
                <c:pt idx="3831">
                  <c:v>40.690821130162099</c:v>
                </c:pt>
                <c:pt idx="3832">
                  <c:v>40.693640956954297</c:v>
                </c:pt>
                <c:pt idx="3833">
                  <c:v>40.696460128599803</c:v>
                </c:pt>
                <c:pt idx="3834">
                  <c:v>40.699278645230002</c:v>
                </c:pt>
                <c:pt idx="3835">
                  <c:v>40.702096506976297</c:v>
                </c:pt>
                <c:pt idx="3836">
                  <c:v>40.704913713970001</c:v>
                </c:pt>
                <c:pt idx="3837">
                  <c:v>40.707730266342502</c:v>
                </c:pt>
                <c:pt idx="3838">
                  <c:v>40.7105461642251</c:v>
                </c:pt>
                <c:pt idx="3839">
                  <c:v>40.713361407749403</c:v>
                </c:pt>
                <c:pt idx="3840">
                  <c:v>40.716175997046498</c:v>
                </c:pt>
                <c:pt idx="3841">
                  <c:v>40.718989932248</c:v>
                </c:pt>
                <c:pt idx="3842">
                  <c:v>40.721803213485302</c:v>
                </c:pt>
                <c:pt idx="3843">
                  <c:v>40.724615840889697</c:v>
                </c:pt>
                <c:pt idx="3844">
                  <c:v>40.727427814592701</c:v>
                </c:pt>
                <c:pt idx="3845">
                  <c:v>40.7302391347257</c:v>
                </c:pt>
                <c:pt idx="3846">
                  <c:v>40.733049801420201</c:v>
                </c:pt>
                <c:pt idx="3847">
                  <c:v>40.735859814807498</c:v>
                </c:pt>
                <c:pt idx="3848">
                  <c:v>40.738669175019197</c:v>
                </c:pt>
                <c:pt idx="3849">
                  <c:v>40.741477882186601</c:v>
                </c:pt>
                <c:pt idx="3850">
                  <c:v>40.744285936441301</c:v>
                </c:pt>
                <c:pt idx="3851">
                  <c:v>40.747093337914599</c:v>
                </c:pt>
                <c:pt idx="3852">
                  <c:v>40.749900086738101</c:v>
                </c:pt>
                <c:pt idx="3853">
                  <c:v>40.752706183043301</c:v>
                </c:pt>
                <c:pt idx="3854">
                  <c:v>40.755511626961599</c:v>
                </c:pt>
                <c:pt idx="3855">
                  <c:v>40.758316418624503</c:v>
                </c:pt>
                <c:pt idx="3856">
                  <c:v>40.761120558163498</c:v>
                </c:pt>
                <c:pt idx="3857">
                  <c:v>40.763924045709999</c:v>
                </c:pt>
                <c:pt idx="3858">
                  <c:v>40.766726881395698</c:v>
                </c:pt>
                <c:pt idx="3859">
                  <c:v>40.769529065352003</c:v>
                </c:pt>
                <c:pt idx="3860">
                  <c:v>40.7723305977105</c:v>
                </c:pt>
                <c:pt idx="3861">
                  <c:v>40.775131478602603</c:v>
                </c:pt>
                <c:pt idx="3862">
                  <c:v>40.777931708159898</c:v>
                </c:pt>
                <c:pt idx="3863">
                  <c:v>40.780731286513898</c:v>
                </c:pt>
                <c:pt idx="3864">
                  <c:v>40.783530213796197</c:v>
                </c:pt>
                <c:pt idx="3865">
                  <c:v>40.786328490138203</c:v>
                </c:pt>
                <c:pt idx="3866">
                  <c:v>40.789126115671699</c:v>
                </c:pt>
                <c:pt idx="3867">
                  <c:v>40.791923090528002</c:v>
                </c:pt>
                <c:pt idx="3868">
                  <c:v>40.794719414838802</c:v>
                </c:pt>
                <c:pt idx="3869">
                  <c:v>40.797515088735601</c:v>
                </c:pt>
                <c:pt idx="3870">
                  <c:v>40.800310112350097</c:v>
                </c:pt>
                <c:pt idx="3871">
                  <c:v>40.803104485813698</c:v>
                </c:pt>
                <c:pt idx="3872">
                  <c:v>40.805898209258103</c:v>
                </c:pt>
                <c:pt idx="3873">
                  <c:v>40.808691282814799</c:v>
                </c:pt>
                <c:pt idx="3874">
                  <c:v>40.811483706615498</c:v>
                </c:pt>
                <c:pt idx="3875">
                  <c:v>40.8142754807917</c:v>
                </c:pt>
                <c:pt idx="3876">
                  <c:v>40.817066605475098</c:v>
                </c:pt>
                <c:pt idx="3877">
                  <c:v>40.819857080797199</c:v>
                </c:pt>
                <c:pt idx="3878">
                  <c:v>40.822646906889702</c:v>
                </c:pt>
                <c:pt idx="3879">
                  <c:v>40.8254360838841</c:v>
                </c:pt>
                <c:pt idx="3880">
                  <c:v>40.828224611912098</c:v>
                </c:pt>
                <c:pt idx="3881">
                  <c:v>40.831012491105398</c:v>
                </c:pt>
                <c:pt idx="3882">
                  <c:v>40.833799721595398</c:v>
                </c:pt>
                <c:pt idx="3883">
                  <c:v>40.836586303513997</c:v>
                </c:pt>
                <c:pt idx="3884">
                  <c:v>40.839372236992702</c:v>
                </c:pt>
                <c:pt idx="3885">
                  <c:v>40.842157522163099</c:v>
                </c:pt>
                <c:pt idx="3886">
                  <c:v>40.844942159156901</c:v>
                </c:pt>
                <c:pt idx="3887">
                  <c:v>40.847726148105799</c:v>
                </c:pt>
                <c:pt idx="3888">
                  <c:v>40.850509489141501</c:v>
                </c:pt>
                <c:pt idx="3889">
                  <c:v>40.8532921823954</c:v>
                </c:pt>
                <c:pt idx="3890">
                  <c:v>40.8560742279995</c:v>
                </c:pt>
                <c:pt idx="3891">
                  <c:v>40.858855626085202</c:v>
                </c:pt>
                <c:pt idx="3892">
                  <c:v>40.861636376784297</c:v>
                </c:pt>
                <c:pt idx="3893">
                  <c:v>40.8644164802284</c:v>
                </c:pt>
                <c:pt idx="3894">
                  <c:v>40.867195936549301</c:v>
                </c:pt>
                <c:pt idx="3895">
                  <c:v>40.869974745878601</c:v>
                </c:pt>
                <c:pt idx="3896">
                  <c:v>40.872752908347998</c:v>
                </c:pt>
                <c:pt idx="3897">
                  <c:v>40.875530424089199</c:v>
                </c:pt>
                <c:pt idx="3898">
                  <c:v>40.878307293233902</c:v>
                </c:pt>
                <c:pt idx="3899">
                  <c:v>40.881083515913701</c:v>
                </c:pt>
                <c:pt idx="3900">
                  <c:v>40.883859092260501</c:v>
                </c:pt>
                <c:pt idx="3901">
                  <c:v>40.886634022405801</c:v>
                </c:pt>
                <c:pt idx="3902">
                  <c:v>40.889408306481499</c:v>
                </c:pt>
                <c:pt idx="3903">
                  <c:v>40.892181944619097</c:v>
                </c:pt>
                <c:pt idx="3904">
                  <c:v>40.894954936950498</c:v>
                </c:pt>
                <c:pt idx="3905">
                  <c:v>40.897727283607402</c:v>
                </c:pt>
                <c:pt idx="3906">
                  <c:v>40.900498984721402</c:v>
                </c:pt>
                <c:pt idx="3907">
                  <c:v>40.903270040424303</c:v>
                </c:pt>
                <c:pt idx="3908">
                  <c:v>40.906040450847897</c:v>
                </c:pt>
                <c:pt idx="3909">
                  <c:v>40.908810216123797</c:v>
                </c:pt>
                <c:pt idx="3910">
                  <c:v>40.911579336383802</c:v>
                </c:pt>
                <c:pt idx="3911">
                  <c:v>40.914347811759697</c:v>
                </c:pt>
                <c:pt idx="3912">
                  <c:v>40.917115642383102</c:v>
                </c:pt>
                <c:pt idx="3913">
                  <c:v>40.919882828385802</c:v>
                </c:pt>
                <c:pt idx="3914">
                  <c:v>40.922649369899602</c:v>
                </c:pt>
                <c:pt idx="3915">
                  <c:v>40.925415267056302</c:v>
                </c:pt>
                <c:pt idx="3916">
                  <c:v>40.9281805199875</c:v>
                </c:pt>
                <c:pt idx="3917">
                  <c:v>40.930945128825002</c:v>
                </c:pt>
                <c:pt idx="3918">
                  <c:v>40.933709093700699</c:v>
                </c:pt>
                <c:pt idx="3919">
                  <c:v>40.936472414746099</c:v>
                </c:pt>
                <c:pt idx="3920">
                  <c:v>40.939235092093199</c:v>
                </c:pt>
                <c:pt idx="3921">
                  <c:v>40.941997125873698</c:v>
                </c:pt>
                <c:pt idx="3922">
                  <c:v>40.944758516219302</c:v>
                </c:pt>
                <c:pt idx="3923">
                  <c:v>40.947519263261803</c:v>
                </c:pt>
                <c:pt idx="3924">
                  <c:v>40.950279367133</c:v>
                </c:pt>
                <c:pt idx="3925">
                  <c:v>40.953038827964697</c:v>
                </c:pt>
                <c:pt idx="3926">
                  <c:v>40.955797645888701</c:v>
                </c:pt>
                <c:pt idx="3927">
                  <c:v>40.958555821036697</c:v>
                </c:pt>
                <c:pt idx="3928">
                  <c:v>40.961313353540397</c:v>
                </c:pt>
                <c:pt idx="3929">
                  <c:v>40.9640702435318</c:v>
                </c:pt>
                <c:pt idx="3930">
                  <c:v>40.966826491142598</c:v>
                </c:pt>
                <c:pt idx="3931">
                  <c:v>40.969582096504503</c:v>
                </c:pt>
                <c:pt idx="3932">
                  <c:v>40.9723370597494</c:v>
                </c:pt>
                <c:pt idx="3933">
                  <c:v>40.975091381009001</c:v>
                </c:pt>
                <c:pt idx="3934">
                  <c:v>40.977845060415298</c:v>
                </c:pt>
                <c:pt idx="3935">
                  <c:v>40.980598098099797</c:v>
                </c:pt>
                <c:pt idx="3936">
                  <c:v>40.983350494194497</c:v>
                </c:pt>
                <c:pt idx="3937">
                  <c:v>40.986102248831202</c:v>
                </c:pt>
                <c:pt idx="3938">
                  <c:v>40.988853362141597</c:v>
                </c:pt>
                <c:pt idx="3939">
                  <c:v>40.991603834257504</c:v>
                </c:pt>
                <c:pt idx="3940">
                  <c:v>40.994353665310904</c:v>
                </c:pt>
                <c:pt idx="3941">
                  <c:v>40.997102855433297</c:v>
                </c:pt>
                <c:pt idx="3942">
                  <c:v>40.999851404756797</c:v>
                </c:pt>
                <c:pt idx="3943">
                  <c:v>41.0025993134131</c:v>
                </c:pt>
                <c:pt idx="3944">
                  <c:v>41.0053465815339</c:v>
                </c:pt>
                <c:pt idx="3945">
                  <c:v>41.0080932092512</c:v>
                </c:pt>
                <c:pt idx="3946">
                  <c:v>41.010839196696701</c:v>
                </c:pt>
                <c:pt idx="3947">
                  <c:v>41.0135845440022</c:v>
                </c:pt>
                <c:pt idx="3948">
                  <c:v>41.016329251299602</c:v>
                </c:pt>
                <c:pt idx="3949">
                  <c:v>41.0190733187207</c:v>
                </c:pt>
                <c:pt idx="3950">
                  <c:v>41.021816746397299</c:v>
                </c:pt>
                <c:pt idx="3951">
                  <c:v>41.024559534461197</c:v>
                </c:pt>
                <c:pt idx="3952">
                  <c:v>41.0273016830442</c:v>
                </c:pt>
                <c:pt idx="3953">
                  <c:v>41.0300431922782</c:v>
                </c:pt>
                <c:pt idx="3954">
                  <c:v>41.032784062295001</c:v>
                </c:pt>
                <c:pt idx="3955">
                  <c:v>41.035524293226402</c:v>
                </c:pt>
                <c:pt idx="3956">
                  <c:v>41.038263885204202</c:v>
                </c:pt>
                <c:pt idx="3957">
                  <c:v>41.041002838360299</c:v>
                </c:pt>
                <c:pt idx="3958">
                  <c:v>41.043741152826499</c:v>
                </c:pt>
                <c:pt idx="3959">
                  <c:v>41.0464788287346</c:v>
                </c:pt>
                <c:pt idx="3960">
                  <c:v>41.0492158662164</c:v>
                </c:pt>
                <c:pt idx="3961">
                  <c:v>41.051952265403898</c:v>
                </c:pt>
                <c:pt idx="3962">
                  <c:v>41.0546880264287</c:v>
                </c:pt>
                <c:pt idx="3963">
                  <c:v>41.057423149422704</c:v>
                </c:pt>
                <c:pt idx="3964">
                  <c:v>41.0601576345179</c:v>
                </c:pt>
                <c:pt idx="3965">
                  <c:v>41.062891481845902</c:v>
                </c:pt>
                <c:pt idx="3966">
                  <c:v>41.065624691538702</c:v>
                </c:pt>
                <c:pt idx="3967">
                  <c:v>41.068357263727997</c:v>
                </c:pt>
                <c:pt idx="3968">
                  <c:v>41.0710891985457</c:v>
                </c:pt>
                <c:pt idx="3969">
                  <c:v>41.073820496123602</c:v>
                </c:pt>
                <c:pt idx="3970">
                  <c:v>41.076551156593602</c:v>
                </c:pt>
                <c:pt idx="3971">
                  <c:v>41.079281180087499</c:v>
                </c:pt>
                <c:pt idx="3972">
                  <c:v>41.082010566737097</c:v>
                </c:pt>
                <c:pt idx="3973">
                  <c:v>41.084739316674302</c:v>
                </c:pt>
                <c:pt idx="3974">
                  <c:v>41.087467430030898</c:v>
                </c:pt>
                <c:pt idx="3975">
                  <c:v>41.090194906938699</c:v>
                </c:pt>
                <c:pt idx="3976">
                  <c:v>41.092921747529502</c:v>
                </c:pt>
                <c:pt idx="3977">
                  <c:v>41.095647951935298</c:v>
                </c:pt>
                <c:pt idx="3978">
                  <c:v>41.098373520287701</c:v>
                </c:pt>
                <c:pt idx="3979">
                  <c:v>41.101098452718702</c:v>
                </c:pt>
                <c:pt idx="3980">
                  <c:v>41.103822749360198</c:v>
                </c:pt>
                <c:pt idx="3981">
                  <c:v>41.106546410343803</c:v>
                </c:pt>
                <c:pt idx="3982">
                  <c:v>41.109269435801501</c:v>
                </c:pt>
                <c:pt idx="3983">
                  <c:v>41.111991825865097</c:v>
                </c:pt>
                <c:pt idx="3984">
                  <c:v>41.114713580666397</c:v>
                </c:pt>
                <c:pt idx="3985">
                  <c:v>41.117434700337199</c:v>
                </c:pt>
                <c:pt idx="3986">
                  <c:v>41.120155185009402</c:v>
                </c:pt>
                <c:pt idx="3987">
                  <c:v>41.122875034814903</c:v>
                </c:pt>
                <c:pt idx="3988">
                  <c:v>41.125594249885303</c:v>
                </c:pt>
                <c:pt idx="3989">
                  <c:v>41.128312830352698</c:v>
                </c:pt>
                <c:pt idx="3990">
                  <c:v>41.131030776348702</c:v>
                </c:pt>
                <c:pt idx="3991">
                  <c:v>41.133748088005298</c:v>
                </c:pt>
                <c:pt idx="3992">
                  <c:v>41.1364647654542</c:v>
                </c:pt>
                <c:pt idx="3993">
                  <c:v>41.139180808827298</c:v>
                </c:pt>
                <c:pt idx="3994">
                  <c:v>41.141896218256399</c:v>
                </c:pt>
                <c:pt idx="3995">
                  <c:v>41.1446109938733</c:v>
                </c:pt>
                <c:pt idx="3996">
                  <c:v>41.147325135809801</c:v>
                </c:pt>
                <c:pt idx="3997">
                  <c:v>41.150038644197899</c:v>
                </c:pt>
                <c:pt idx="3998">
                  <c:v>41.1527515191692</c:v>
                </c:pt>
                <c:pt idx="3999">
                  <c:v>41.155463760855604</c:v>
                </c:pt>
                <c:pt idx="4000">
                  <c:v>41.158175369388999</c:v>
                </c:pt>
                <c:pt idx="4001">
                  <c:v>41.160886344901101</c:v>
                </c:pt>
                <c:pt idx="4002">
                  <c:v>41.1635966875237</c:v>
                </c:pt>
                <c:pt idx="4003">
                  <c:v>41.166306397388801</c:v>
                </c:pt>
                <c:pt idx="4004">
                  <c:v>41.169015474627997</c:v>
                </c:pt>
                <c:pt idx="4005">
                  <c:v>41.171723919373299</c:v>
                </c:pt>
                <c:pt idx="4006">
                  <c:v>41.1744317317563</c:v>
                </c:pt>
                <c:pt idx="4007">
                  <c:v>41.177138911908997</c:v>
                </c:pt>
                <c:pt idx="4008">
                  <c:v>41.179845459963097</c:v>
                </c:pt>
                <c:pt idx="4009">
                  <c:v>41.182551376050498</c:v>
                </c:pt>
                <c:pt idx="4010">
                  <c:v>41.185256660302898</c:v>
                </c:pt>
                <c:pt idx="4011">
                  <c:v>41.187961312852202</c:v>
                </c:pt>
                <c:pt idx="4012">
                  <c:v>41.190665333830097</c:v>
                </c:pt>
                <c:pt idx="4013">
                  <c:v>41.193368723368501</c:v>
                </c:pt>
                <c:pt idx="4014">
                  <c:v>41.196071481599098</c:v>
                </c:pt>
                <c:pt idx="4015">
                  <c:v>41.198773608653802</c:v>
                </c:pt>
                <c:pt idx="4016">
                  <c:v>41.201475104664397</c:v>
                </c:pt>
                <c:pt idx="4017">
                  <c:v>41.204175969762503</c:v>
                </c:pt>
                <c:pt idx="4018">
                  <c:v>41.206876204080103</c:v>
                </c:pt>
                <c:pt idx="4019">
                  <c:v>41.209575807748998</c:v>
                </c:pt>
                <c:pt idx="4020">
                  <c:v>41.212274780900799</c:v>
                </c:pt>
                <c:pt idx="4021">
                  <c:v>41.214973123667399</c:v>
                </c:pt>
                <c:pt idx="4022">
                  <c:v>41.217670836180602</c:v>
                </c:pt>
                <c:pt idx="4023">
                  <c:v>41.220367918572201</c:v>
                </c:pt>
                <c:pt idx="4024">
                  <c:v>41.223064370973901</c:v>
                </c:pt>
                <c:pt idx="4025">
                  <c:v>41.225760193517601</c:v>
                </c:pt>
                <c:pt idx="4026">
                  <c:v>41.2284553863349</c:v>
                </c:pt>
                <c:pt idx="4027">
                  <c:v>41.231149949557697</c:v>
                </c:pt>
                <c:pt idx="4028">
                  <c:v>41.233843883317697</c:v>
                </c:pt>
                <c:pt idx="4029">
                  <c:v>41.236537187746698</c:v>
                </c:pt>
                <c:pt idx="4030">
                  <c:v>41.2392298629766</c:v>
                </c:pt>
                <c:pt idx="4031">
                  <c:v>41.241921909138902</c:v>
                </c:pt>
                <c:pt idx="4032">
                  <c:v>41.244613326365503</c:v>
                </c:pt>
                <c:pt idx="4033">
                  <c:v>41.2473041147882</c:v>
                </c:pt>
                <c:pt idx="4034">
                  <c:v>41.2499942745387</c:v>
                </c:pt>
                <c:pt idx="4035">
                  <c:v>41.252683805748802</c:v>
                </c:pt>
                <c:pt idx="4036">
                  <c:v>41.255372708550098</c:v>
                </c:pt>
                <c:pt idx="4037">
                  <c:v>41.2580609830746</c:v>
                </c:pt>
                <c:pt idx="4038">
                  <c:v>41.260748629453801</c:v>
                </c:pt>
                <c:pt idx="4039">
                  <c:v>41.263435647819598</c:v>
                </c:pt>
                <c:pt idx="4040">
                  <c:v>41.266122038303699</c:v>
                </c:pt>
                <c:pt idx="4041">
                  <c:v>41.268807801037802</c:v>
                </c:pt>
                <c:pt idx="4042">
                  <c:v>41.271492936153699</c:v>
                </c:pt>
                <c:pt idx="4043">
                  <c:v>41.274177443783103</c:v>
                </c:pt>
                <c:pt idx="4044">
                  <c:v>41.276861324057599</c:v>
                </c:pt>
                <c:pt idx="4045">
                  <c:v>41.279544577109199</c:v>
                </c:pt>
                <c:pt idx="4046">
                  <c:v>41.282227203069397</c:v>
                </c:pt>
                <c:pt idx="4047">
                  <c:v>41.284909202069997</c:v>
                </c:pt>
                <c:pt idx="4048">
                  <c:v>41.2875905742426</c:v>
                </c:pt>
                <c:pt idx="4049">
                  <c:v>41.290271319719203</c:v>
                </c:pt>
                <c:pt idx="4050">
                  <c:v>41.292951438631199</c:v>
                </c:pt>
                <c:pt idx="4051">
                  <c:v>41.295630931110402</c:v>
                </c:pt>
                <c:pt idx="4052">
                  <c:v>41.298309797288603</c:v>
                </c:pt>
                <c:pt idx="4053">
                  <c:v>41.3009880372975</c:v>
                </c:pt>
                <c:pt idx="4054">
                  <c:v>41.303665651268702</c:v>
                </c:pt>
                <c:pt idx="4055">
                  <c:v>41.306342639333899</c:v>
                </c:pt>
                <c:pt idx="4056">
                  <c:v>41.309019001624797</c:v>
                </c:pt>
                <c:pt idx="4057">
                  <c:v>41.311694738273097</c:v>
                </c:pt>
                <c:pt idx="4058">
                  <c:v>41.314369849410497</c:v>
                </c:pt>
                <c:pt idx="4059">
                  <c:v>41.317044335168603</c:v>
                </c:pt>
                <c:pt idx="4060">
                  <c:v>41.319718195679201</c:v>
                </c:pt>
                <c:pt idx="4061">
                  <c:v>41.322391431073903</c:v>
                </c:pt>
                <c:pt idx="4062">
                  <c:v>41.325064041484403</c:v>
                </c:pt>
                <c:pt idx="4063">
                  <c:v>41.327736027042299</c:v>
                </c:pt>
                <c:pt idx="4064">
                  <c:v>41.330407387879397</c:v>
                </c:pt>
                <c:pt idx="4065">
                  <c:v>41.333078124127198</c:v>
                </c:pt>
                <c:pt idx="4066">
                  <c:v>41.3357482359174</c:v>
                </c:pt>
                <c:pt idx="4067">
                  <c:v>41.338417723381703</c:v>
                </c:pt>
                <c:pt idx="4068">
                  <c:v>41.341086586651699</c:v>
                </c:pt>
                <c:pt idx="4069">
                  <c:v>41.343754825859001</c:v>
                </c:pt>
                <c:pt idx="4070">
                  <c:v>41.346422441135303</c:v>
                </c:pt>
                <c:pt idx="4071">
                  <c:v>41.349089432612303</c:v>
                </c:pt>
                <c:pt idx="4072">
                  <c:v>41.3517558004215</c:v>
                </c:pt>
                <c:pt idx="4073">
                  <c:v>41.354421544694603</c:v>
                </c:pt>
                <c:pt idx="4074">
                  <c:v>41.357086665563102</c:v>
                </c:pt>
                <c:pt idx="4075">
                  <c:v>41.359751163158798</c:v>
                </c:pt>
                <c:pt idx="4076">
                  <c:v>41.362415037613303</c:v>
                </c:pt>
                <c:pt idx="4077">
                  <c:v>41.365078289057998</c:v>
                </c:pt>
                <c:pt idx="4078">
                  <c:v>41.367740917624701</c:v>
                </c:pt>
                <c:pt idx="4079">
                  <c:v>41.370402923444999</c:v>
                </c:pt>
                <c:pt idx="4080">
                  <c:v>41.373064306650299</c:v>
                </c:pt>
                <c:pt idx="4081">
                  <c:v>41.3757250673724</c:v>
                </c:pt>
                <c:pt idx="4082">
                  <c:v>41.378385205742902</c:v>
                </c:pt>
                <c:pt idx="4083">
                  <c:v>41.381044721893197</c:v>
                </c:pt>
                <c:pt idx="4084">
                  <c:v>41.383703615955</c:v>
                </c:pt>
                <c:pt idx="4085">
                  <c:v>41.386361888059803</c:v>
                </c:pt>
                <c:pt idx="4086">
                  <c:v>41.389019538339298</c:v>
                </c:pt>
                <c:pt idx="4087">
                  <c:v>41.3916765669249</c:v>
                </c:pt>
                <c:pt idx="4088">
                  <c:v>41.394332973948302</c:v>
                </c:pt>
                <c:pt idx="4089">
                  <c:v>41.396988759541003</c:v>
                </c:pt>
                <c:pt idx="4090">
                  <c:v>41.399643923834503</c:v>
                </c:pt>
                <c:pt idx="4091">
                  <c:v>41.402298466960403</c:v>
                </c:pt>
                <c:pt idx="4092">
                  <c:v>41.404952389050202</c:v>
                </c:pt>
                <c:pt idx="4093">
                  <c:v>41.407605690235499</c:v>
                </c:pt>
                <c:pt idx="4094">
                  <c:v>41.410258370647803</c:v>
                </c:pt>
                <c:pt idx="4095">
                  <c:v>41.412910430418599</c:v>
                </c:pt>
                <c:pt idx="4096">
                  <c:v>41.4155618696795</c:v>
                </c:pt>
                <c:pt idx="4097">
                  <c:v>41.418212688561901</c:v>
                </c:pt>
                <c:pt idx="4098">
                  <c:v>41.420862887197401</c:v>
                </c:pt>
                <c:pt idx="4099">
                  <c:v>41.423512465717501</c:v>
                </c:pt>
                <c:pt idx="4100">
                  <c:v>41.4261614242536</c:v>
                </c:pt>
                <c:pt idx="4101">
                  <c:v>41.428809762937298</c:v>
                </c:pt>
                <c:pt idx="4102">
                  <c:v>41.431457481900097</c:v>
                </c:pt>
                <c:pt idx="4103">
                  <c:v>41.434104581273402</c:v>
                </c:pt>
                <c:pt idx="4104">
                  <c:v>41.436751061188701</c:v>
                </c:pt>
                <c:pt idx="4105">
                  <c:v>41.439396921777501</c:v>
                </c:pt>
                <c:pt idx="4106">
                  <c:v>41.442042163171301</c:v>
                </c:pt>
                <c:pt idx="4107">
                  <c:v>41.444686785501503</c:v>
                </c:pt>
                <c:pt idx="4108">
                  <c:v>41.447330788899698</c:v>
                </c:pt>
                <c:pt idx="4109">
                  <c:v>41.449974173497097</c:v>
                </c:pt>
                <c:pt idx="4110">
                  <c:v>41.452616939425397</c:v>
                </c:pt>
                <c:pt idx="4111">
                  <c:v>41.455259086815801</c:v>
                </c:pt>
                <c:pt idx="4112">
                  <c:v>41.4579006158</c:v>
                </c:pt>
                <c:pt idx="4113">
                  <c:v>41.460541526509203</c:v>
                </c:pt>
                <c:pt idx="4114">
                  <c:v>41.463181819074997</c:v>
                </c:pt>
                <c:pt idx="4115">
                  <c:v>41.465821493628702</c:v>
                </c:pt>
                <c:pt idx="4116">
                  <c:v>41.4684605503017</c:v>
                </c:pt>
                <c:pt idx="4117">
                  <c:v>41.471098989225503</c:v>
                </c:pt>
                <c:pt idx="4118">
                  <c:v>41.473736810531499</c:v>
                </c:pt>
                <c:pt idx="4119">
                  <c:v>41.476374014351002</c:v>
                </c:pt>
                <c:pt idx="4120">
                  <c:v>41.479010600815499</c:v>
                </c:pt>
                <c:pt idx="4121">
                  <c:v>41.481646570056299</c:v>
                </c:pt>
                <c:pt idx="4122">
                  <c:v>41.4842819222049</c:v>
                </c:pt>
                <c:pt idx="4123">
                  <c:v>41.486916657392499</c:v>
                </c:pt>
                <c:pt idx="4124">
                  <c:v>41.489550775750601</c:v>
                </c:pt>
                <c:pt idx="4125">
                  <c:v>41.492184277410502</c:v>
                </c:pt>
                <c:pt idx="4126">
                  <c:v>41.494817162503502</c:v>
                </c:pt>
                <c:pt idx="4127">
                  <c:v>41.497449431161101</c:v>
                </c:pt>
                <c:pt idx="4128">
                  <c:v>41.500081083514502</c:v>
                </c:pt>
                <c:pt idx="4129">
                  <c:v>41.502712119695197</c:v>
                </c:pt>
                <c:pt idx="4130">
                  <c:v>41.505342539834302</c:v>
                </c:pt>
                <c:pt idx="4131">
                  <c:v>41.507972344063297</c:v>
                </c:pt>
                <c:pt idx="4132">
                  <c:v>41.510601532513498</c:v>
                </c:pt>
                <c:pt idx="4133">
                  <c:v>41.513230105316097</c:v>
                </c:pt>
                <c:pt idx="4134">
                  <c:v>41.515858062602597</c:v>
                </c:pt>
                <c:pt idx="4135">
                  <c:v>41.518485404504098</c:v>
                </c:pt>
                <c:pt idx="4136">
                  <c:v>41.521112131152002</c:v>
                </c:pt>
                <c:pt idx="4137">
                  <c:v>41.523738242677503</c:v>
                </c:pt>
                <c:pt idx="4138">
                  <c:v>41.526363739212002</c:v>
                </c:pt>
                <c:pt idx="4139">
                  <c:v>41.5289886208867</c:v>
                </c:pt>
                <c:pt idx="4140">
                  <c:v>41.5316128878328</c:v>
                </c:pt>
                <c:pt idx="4141">
                  <c:v>41.534236540181702</c:v>
                </c:pt>
                <c:pt idx="4142">
                  <c:v>41.5368595780646</c:v>
                </c:pt>
                <c:pt idx="4143">
                  <c:v>41.539482001612797</c:v>
                </c:pt>
                <c:pt idx="4144">
                  <c:v>41.5421038109574</c:v>
                </c:pt>
                <c:pt idx="4145">
                  <c:v>41.544725006229697</c:v>
                </c:pt>
                <c:pt idx="4146">
                  <c:v>41.547345587560997</c:v>
                </c:pt>
                <c:pt idx="4147">
                  <c:v>41.549965555082402</c:v>
                </c:pt>
                <c:pt idx="4148">
                  <c:v>41.552584908925098</c:v>
                </c:pt>
                <c:pt idx="4149">
                  <c:v>41.555203649220502</c:v>
                </c:pt>
                <c:pt idx="4150">
                  <c:v>41.557821776099601</c:v>
                </c:pt>
                <c:pt idx="4151">
                  <c:v>41.560439289693697</c:v>
                </c:pt>
                <c:pt idx="4152">
                  <c:v>41.563056190133899</c:v>
                </c:pt>
                <c:pt idx="4153">
                  <c:v>41.565672477551402</c:v>
                </c:pt>
                <c:pt idx="4154">
                  <c:v>41.5682881520775</c:v>
                </c:pt>
                <c:pt idx="4155">
                  <c:v>41.570903213843202</c:v>
                </c:pt>
                <c:pt idx="4156">
                  <c:v>41.573517662979697</c:v>
                </c:pt>
                <c:pt idx="4157">
                  <c:v>41.576131499618199</c:v>
                </c:pt>
                <c:pt idx="4158">
                  <c:v>41.578744723889798</c:v>
                </c:pt>
                <c:pt idx="4159">
                  <c:v>41.581357335925702</c:v>
                </c:pt>
                <c:pt idx="4160">
                  <c:v>41.583969335856899</c:v>
                </c:pt>
                <c:pt idx="4161">
                  <c:v>41.586580723814599</c:v>
                </c:pt>
                <c:pt idx="4162">
                  <c:v>41.589191499929903</c:v>
                </c:pt>
                <c:pt idx="4163">
                  <c:v>41.591801664334</c:v>
                </c:pt>
                <c:pt idx="4164">
                  <c:v>41.594411217157798</c:v>
                </c:pt>
                <c:pt idx="4165">
                  <c:v>41.597020158532601</c:v>
                </c:pt>
                <c:pt idx="4166">
                  <c:v>41.599628488589303</c:v>
                </c:pt>
                <c:pt idx="4167">
                  <c:v>41.6022362074591</c:v>
                </c:pt>
                <c:pt idx="4168">
                  <c:v>41.604843315273101</c:v>
                </c:pt>
                <c:pt idx="4169">
                  <c:v>41.607449812162201</c:v>
                </c:pt>
                <c:pt idx="4170">
                  <c:v>41.610055698257597</c:v>
                </c:pt>
                <c:pt idx="4171">
                  <c:v>41.612660973690303</c:v>
                </c:pt>
                <c:pt idx="4172">
                  <c:v>41.615265638591303</c:v>
                </c:pt>
                <c:pt idx="4173">
                  <c:v>41.617869693091698</c:v>
                </c:pt>
                <c:pt idx="4174">
                  <c:v>41.620473137322499</c:v>
                </c:pt>
                <c:pt idx="4175">
                  <c:v>41.6230759714146</c:v>
                </c:pt>
                <c:pt idx="4176">
                  <c:v>41.625678195499198</c:v>
                </c:pt>
                <c:pt idx="4177">
                  <c:v>41.628279809707202</c:v>
                </c:pt>
                <c:pt idx="4178">
                  <c:v>41.6308808141697</c:v>
                </c:pt>
                <c:pt idx="4179">
                  <c:v>41.633481209017503</c:v>
                </c:pt>
                <c:pt idx="4180">
                  <c:v>41.636080994381601</c:v>
                </c:pt>
                <c:pt idx="4181">
                  <c:v>41.638680170393201</c:v>
                </c:pt>
                <c:pt idx="4182">
                  <c:v>41.641278737183001</c:v>
                </c:pt>
                <c:pt idx="4183">
                  <c:v>41.643876694882003</c:v>
                </c:pt>
                <c:pt idx="4184">
                  <c:v>41.646474043621303</c:v>
                </c:pt>
                <c:pt idx="4185">
                  <c:v>41.649070783531698</c:v>
                </c:pt>
                <c:pt idx="4186">
                  <c:v>41.651666914744098</c:v>
                </c:pt>
                <c:pt idx="4187">
                  <c:v>41.654262437389598</c:v>
                </c:pt>
                <c:pt idx="4188">
                  <c:v>41.656857351598902</c:v>
                </c:pt>
                <c:pt idx="4189">
                  <c:v>41.659451657502999</c:v>
                </c:pt>
                <c:pt idx="4190">
                  <c:v>41.662045355232799</c:v>
                </c:pt>
                <c:pt idx="4191">
                  <c:v>41.664638444919298</c:v>
                </c:pt>
                <c:pt idx="4192">
                  <c:v>41.667230926693101</c:v>
                </c:pt>
                <c:pt idx="4193">
                  <c:v>41.669822800685303</c:v>
                </c:pt>
                <c:pt idx="4194">
                  <c:v>41.6724140670267</c:v>
                </c:pt>
                <c:pt idx="4195">
                  <c:v>41.675004725848197</c:v>
                </c:pt>
                <c:pt idx="4196">
                  <c:v>41.677594777280497</c:v>
                </c:pt>
                <c:pt idx="4197">
                  <c:v>41.680184221454603</c:v>
                </c:pt>
                <c:pt idx="4198">
                  <c:v>41.682773058501297</c:v>
                </c:pt>
                <c:pt idx="4199">
                  <c:v>41.685361288551299</c:v>
                </c:pt>
                <c:pt idx="4200">
                  <c:v>41.687948911735603</c:v>
                </c:pt>
                <c:pt idx="4201">
                  <c:v>41.690535928184801</c:v>
                </c:pt>
                <c:pt idx="4202">
                  <c:v>41.693122338029902</c:v>
                </c:pt>
                <c:pt idx="4203">
                  <c:v>41.695708141401497</c:v>
                </c:pt>
                <c:pt idx="4204">
                  <c:v>41.698293338430503</c:v>
                </c:pt>
                <c:pt idx="4205">
                  <c:v>41.700877929247604</c:v>
                </c:pt>
                <c:pt idx="4206">
                  <c:v>41.703461913983602</c:v>
                </c:pt>
                <c:pt idx="4207">
                  <c:v>41.706045292769304</c:v>
                </c:pt>
                <c:pt idx="4208">
                  <c:v>41.708628065735397</c:v>
                </c:pt>
                <c:pt idx="4209">
                  <c:v>41.711210233012601</c:v>
                </c:pt>
                <c:pt idx="4210">
                  <c:v>41.713791794731598</c:v>
                </c:pt>
                <c:pt idx="4211">
                  <c:v>41.716372751023201</c:v>
                </c:pt>
                <c:pt idx="4212">
                  <c:v>41.718953102018098</c:v>
                </c:pt>
                <c:pt idx="4213">
                  <c:v>41.721532847846902</c:v>
                </c:pt>
                <c:pt idx="4214">
                  <c:v>41.724111988640502</c:v>
                </c:pt>
                <c:pt idx="4215">
                  <c:v>41.726690524529303</c:v>
                </c:pt>
                <c:pt idx="4216">
                  <c:v>41.729268455644203</c:v>
                </c:pt>
                <c:pt idx="4217">
                  <c:v>41.731845782115798</c:v>
                </c:pt>
                <c:pt idx="4218">
                  <c:v>41.734422504074701</c:v>
                </c:pt>
                <c:pt idx="4219">
                  <c:v>41.736998621651502</c:v>
                </c:pt>
                <c:pt idx="4220">
                  <c:v>41.739574134976998</c:v>
                </c:pt>
                <c:pt idx="4221">
                  <c:v>41.742149044181801</c:v>
                </c:pt>
                <c:pt idx="4222">
                  <c:v>41.744723349396402</c:v>
                </c:pt>
                <c:pt idx="4223">
                  <c:v>41.747297050751399</c:v>
                </c:pt>
                <c:pt idx="4224">
                  <c:v>41.749870148377497</c:v>
                </c:pt>
                <c:pt idx="4225">
                  <c:v>41.752442642405299</c:v>
                </c:pt>
                <c:pt idx="4226">
                  <c:v>41.755014532965298</c:v>
                </c:pt>
                <c:pt idx="4227">
                  <c:v>41.757585820188197</c:v>
                </c:pt>
                <c:pt idx="4228">
                  <c:v>41.760156504204403</c:v>
                </c:pt>
                <c:pt idx="4229">
                  <c:v>41.762726585144499</c:v>
                </c:pt>
                <c:pt idx="4230">
                  <c:v>41.765296063139097</c:v>
                </c:pt>
                <c:pt idx="4231">
                  <c:v>41.767864938318702</c:v>
                </c:pt>
                <c:pt idx="4232">
                  <c:v>41.770433210813799</c:v>
                </c:pt>
                <c:pt idx="4233">
                  <c:v>41.7730008807549</c:v>
                </c:pt>
                <c:pt idx="4234">
                  <c:v>41.775567948272602</c:v>
                </c:pt>
                <c:pt idx="4235">
                  <c:v>41.778134413497398</c:v>
                </c:pt>
                <c:pt idx="4236">
                  <c:v>41.7807002765596</c:v>
                </c:pt>
                <c:pt idx="4237">
                  <c:v>41.783265537589898</c:v>
                </c:pt>
                <c:pt idx="4238">
                  <c:v>41.785830196718599</c:v>
                </c:pt>
                <c:pt idx="4239">
                  <c:v>41.788394254076202</c:v>
                </c:pt>
                <c:pt idx="4240">
                  <c:v>41.790957709793297</c:v>
                </c:pt>
                <c:pt idx="4241">
                  <c:v>41.793520564000097</c:v>
                </c:pt>
                <c:pt idx="4242">
                  <c:v>41.796082816827102</c:v>
                </c:pt>
                <c:pt idx="4243">
                  <c:v>41.798644468404802</c:v>
                </c:pt>
                <c:pt idx="4244">
                  <c:v>41.801205518863597</c:v>
                </c:pt>
                <c:pt idx="4245">
                  <c:v>41.803765968333799</c:v>
                </c:pt>
                <c:pt idx="4246">
                  <c:v>41.8063258169459</c:v>
                </c:pt>
                <c:pt idx="4247">
                  <c:v>41.8088850648302</c:v>
                </c:pt>
                <c:pt idx="4248">
                  <c:v>41.811443712117097</c:v>
                </c:pt>
                <c:pt idx="4249">
                  <c:v>41.814001758937003</c:v>
                </c:pt>
                <c:pt idx="4250">
                  <c:v>41.816559205420099</c:v>
                </c:pt>
                <c:pt idx="4251">
                  <c:v>41.819116051696902</c:v>
                </c:pt>
                <c:pt idx="4252">
                  <c:v>41.821672297897699</c:v>
                </c:pt>
                <c:pt idx="4253">
                  <c:v>41.824227944152703</c:v>
                </c:pt>
                <c:pt idx="4254">
                  <c:v>41.826782990592399</c:v>
                </c:pt>
                <c:pt idx="4255">
                  <c:v>41.829337437346901</c:v>
                </c:pt>
                <c:pt idx="4256">
                  <c:v>41.8318912845466</c:v>
                </c:pt>
                <c:pt idx="4257">
                  <c:v>41.834444532321797</c:v>
                </c:pt>
                <c:pt idx="4258">
                  <c:v>41.836997180802697</c:v>
                </c:pt>
                <c:pt idx="4259">
                  <c:v>41.839549230119502</c:v>
                </c:pt>
                <c:pt idx="4260">
                  <c:v>41.842100680402602</c:v>
                </c:pt>
                <c:pt idx="4261">
                  <c:v>41.844651531782198</c:v>
                </c:pt>
                <c:pt idx="4262">
                  <c:v>41.847201784388503</c:v>
                </c:pt>
                <c:pt idx="4263">
                  <c:v>41.849751438351603</c:v>
                </c:pt>
                <c:pt idx="4264">
                  <c:v>41.852300493801899</c:v>
                </c:pt>
                <c:pt idx="4265">
                  <c:v>41.854848950869503</c:v>
                </c:pt>
                <c:pt idx="4266">
                  <c:v>41.857396809684602</c:v>
                </c:pt>
                <c:pt idx="4267">
                  <c:v>41.859944070377303</c:v>
                </c:pt>
                <c:pt idx="4268">
                  <c:v>41.862490733077898</c:v>
                </c:pt>
                <c:pt idx="4269">
                  <c:v>41.865036797916403</c:v>
                </c:pt>
                <c:pt idx="4270">
                  <c:v>41.867582265023103</c:v>
                </c:pt>
                <c:pt idx="4271">
                  <c:v>41.870127134528097</c:v>
                </c:pt>
                <c:pt idx="4272">
                  <c:v>41.872671406561402</c:v>
                </c:pt>
                <c:pt idx="4273">
                  <c:v>41.875215081253202</c:v>
                </c:pt>
                <c:pt idx="4274">
                  <c:v>41.877758158733599</c:v>
                </c:pt>
                <c:pt idx="4275">
                  <c:v>41.880300639132599</c:v>
                </c:pt>
                <c:pt idx="4276">
                  <c:v>41.882842522580503</c:v>
                </c:pt>
                <c:pt idx="4277">
                  <c:v>41.885383809207099</c:v>
                </c:pt>
                <c:pt idx="4278">
                  <c:v>41.887924499142599</c:v>
                </c:pt>
                <c:pt idx="4279">
                  <c:v>41.890464592517098</c:v>
                </c:pt>
                <c:pt idx="4280">
                  <c:v>41.893004089460497</c:v>
                </c:pt>
                <c:pt idx="4281">
                  <c:v>41.895542990102904</c:v>
                </c:pt>
                <c:pt idx="4282">
                  <c:v>41.898081294574297</c:v>
                </c:pt>
                <c:pt idx="4283">
                  <c:v>41.900619003004699</c:v>
                </c:pt>
                <c:pt idx="4284">
                  <c:v>41.903156115524098</c:v>
                </c:pt>
                <c:pt idx="4285">
                  <c:v>41.9056926322625</c:v>
                </c:pt>
                <c:pt idx="4286">
                  <c:v>41.908228553349801</c:v>
                </c:pt>
                <c:pt idx="4287">
                  <c:v>41.910763878916001</c:v>
                </c:pt>
                <c:pt idx="4288">
                  <c:v>41.913298609091001</c:v>
                </c:pt>
                <c:pt idx="4289">
                  <c:v>41.915832744004902</c:v>
                </c:pt>
                <c:pt idx="4290">
                  <c:v>41.9183662837874</c:v>
                </c:pt>
                <c:pt idx="4291">
                  <c:v>41.920899228568601</c:v>
                </c:pt>
                <c:pt idx="4292">
                  <c:v>41.9234315784784</c:v>
                </c:pt>
                <c:pt idx="4293">
                  <c:v>41.9259633336465</c:v>
                </c:pt>
                <c:pt idx="4294">
                  <c:v>41.928494494202901</c:v>
                </c:pt>
                <c:pt idx="4295">
                  <c:v>41.931025060277499</c:v>
                </c:pt>
                <c:pt idx="4296">
                  <c:v>41.9335550320002</c:v>
                </c:pt>
                <c:pt idx="4297">
                  <c:v>41.936084409500701</c:v>
                </c:pt>
                <c:pt idx="4298">
                  <c:v>41.938613192908903</c:v>
                </c:pt>
                <c:pt idx="4299">
                  <c:v>41.941141382354701</c:v>
                </c:pt>
                <c:pt idx="4300">
                  <c:v>41.943668977967803</c:v>
                </c:pt>
                <c:pt idx="4301">
                  <c:v>41.946195979878098</c:v>
                </c:pt>
                <c:pt idx="4302">
                  <c:v>41.948722388215302</c:v>
                </c:pt>
                <c:pt idx="4303">
                  <c:v>41.951248203109202</c:v>
                </c:pt>
                <c:pt idx="4304">
                  <c:v>41.953773424689601</c:v>
                </c:pt>
                <c:pt idx="4305">
                  <c:v>41.9562980530863</c:v>
                </c:pt>
                <c:pt idx="4306">
                  <c:v>41.958822088428903</c:v>
                </c:pt>
                <c:pt idx="4307">
                  <c:v>41.961345530847296</c:v>
                </c:pt>
                <c:pt idx="4308">
                  <c:v>41.963868380471098</c:v>
                </c:pt>
                <c:pt idx="4309">
                  <c:v>41.966390637430003</c:v>
                </c:pt>
                <c:pt idx="4310">
                  <c:v>41.968912301853798</c:v>
                </c:pt>
                <c:pt idx="4311">
                  <c:v>41.971433373872102</c:v>
                </c:pt>
                <c:pt idx="4312">
                  <c:v>41.973953853614702</c:v>
                </c:pt>
                <c:pt idx="4313">
                  <c:v>41.976473741211102</c:v>
                </c:pt>
                <c:pt idx="4314">
                  <c:v>41.978993036791003</c:v>
                </c:pt>
                <c:pt idx="4315">
                  <c:v>41.981511740484102</c:v>
                </c:pt>
                <c:pt idx="4316">
                  <c:v>41.984029852419901</c:v>
                </c:pt>
                <c:pt idx="4317">
                  <c:v>41.986547372728197</c:v>
                </c:pt>
                <c:pt idx="4318">
                  <c:v>41.989064301538498</c:v>
                </c:pt>
                <c:pt idx="4319">
                  <c:v>41.991580638980402</c:v>
                </c:pt>
                <c:pt idx="4320">
                  <c:v>41.994096385183397</c:v>
                </c:pt>
                <c:pt idx="4321">
                  <c:v>41.9966115402772</c:v>
                </c:pt>
                <c:pt idx="4322">
                  <c:v>41.999126104391301</c:v>
                </c:pt>
                <c:pt idx="4323">
                  <c:v>42.001640077655303</c:v>
                </c:pt>
                <c:pt idx="4324">
                  <c:v>42.004153460198602</c:v>
                </c:pt>
                <c:pt idx="4325">
                  <c:v>42.0066662521509</c:v>
                </c:pt>
                <c:pt idx="4326">
                  <c:v>42.009178453641503</c:v>
                </c:pt>
                <c:pt idx="4327">
                  <c:v>42.0116900648</c:v>
                </c:pt>
                <c:pt idx="4328">
                  <c:v>42.014201085756</c:v>
                </c:pt>
                <c:pt idx="4329">
                  <c:v>42.0167115166388</c:v>
                </c:pt>
                <c:pt idx="4330">
                  <c:v>42.019221357577898</c:v>
                </c:pt>
                <c:pt idx="4331">
                  <c:v>42.021730608702804</c:v>
                </c:pt>
                <c:pt idx="4332">
                  <c:v>42.0242392701428</c:v>
                </c:pt>
                <c:pt idx="4333">
                  <c:v>42.026747342027598</c:v>
                </c:pt>
                <c:pt idx="4334">
                  <c:v>42.029254824486301</c:v>
                </c:pt>
                <c:pt idx="4335">
                  <c:v>42.0317617176485</c:v>
                </c:pt>
                <c:pt idx="4336">
                  <c:v>42.034268021643499</c:v>
                </c:pt>
                <c:pt idx="4337">
                  <c:v>42.036773736600701</c:v>
                </c:pt>
                <c:pt idx="4338">
                  <c:v>42.039278862649397</c:v>
                </c:pt>
                <c:pt idx="4339">
                  <c:v>42.041783399919098</c:v>
                </c:pt>
                <c:pt idx="4340">
                  <c:v>42.044287348539001</c:v>
                </c:pt>
                <c:pt idx="4341">
                  <c:v>42.046790708638497</c:v>
                </c:pt>
                <c:pt idx="4342">
                  <c:v>42.049293480346897</c:v>
                </c:pt>
                <c:pt idx="4343">
                  <c:v>42.051795663793399</c:v>
                </c:pt>
                <c:pt idx="4344">
                  <c:v>42.0542972591074</c:v>
                </c:pt>
                <c:pt idx="4345">
                  <c:v>42.056798266418198</c:v>
                </c:pt>
                <c:pt idx="4346">
                  <c:v>42.059298685854898</c:v>
                </c:pt>
                <c:pt idx="4347">
                  <c:v>42.061798517546897</c:v>
                </c:pt>
                <c:pt idx="4348">
                  <c:v>42.064297761623401</c:v>
                </c:pt>
                <c:pt idx="4349">
                  <c:v>42.066796418213698</c:v>
                </c:pt>
                <c:pt idx="4350">
                  <c:v>42.069294487446797</c:v>
                </c:pt>
                <c:pt idx="4351">
                  <c:v>42.0717919694521</c:v>
                </c:pt>
                <c:pt idx="4352">
                  <c:v>42.074288864358699</c:v>
                </c:pt>
                <c:pt idx="4353">
                  <c:v>42.0767851722958</c:v>
                </c:pt>
                <c:pt idx="4354">
                  <c:v>42.0792808933925</c:v>
                </c:pt>
                <c:pt idx="4355">
                  <c:v>42.081776027778098</c:v>
                </c:pt>
                <c:pt idx="4356">
                  <c:v>42.084270575581598</c:v>
                </c:pt>
                <c:pt idx="4357">
                  <c:v>42.086764536932101</c:v>
                </c:pt>
                <c:pt idx="4358">
                  <c:v>42.089257911958804</c:v>
                </c:pt>
                <c:pt idx="4359">
                  <c:v>42.091750700790797</c:v>
                </c:pt>
                <c:pt idx="4360">
                  <c:v>42.094242903557102</c:v>
                </c:pt>
                <c:pt idx="4361">
                  <c:v>42.096734520386804</c:v>
                </c:pt>
                <c:pt idx="4362">
                  <c:v>42.099225551408999</c:v>
                </c:pt>
                <c:pt idx="4363">
                  <c:v>42.101715996752802</c:v>
                </c:pt>
                <c:pt idx="4364">
                  <c:v>42.104205856547097</c:v>
                </c:pt>
                <c:pt idx="4365">
                  <c:v>42.106695130920897</c:v>
                </c:pt>
                <c:pt idx="4366">
                  <c:v>42.109183820003402</c:v>
                </c:pt>
                <c:pt idx="4367">
                  <c:v>42.111671923923403</c:v>
                </c:pt>
                <c:pt idx="4368">
                  <c:v>42.114159442809999</c:v>
                </c:pt>
                <c:pt idx="4369">
                  <c:v>42.116646376792197</c:v>
                </c:pt>
                <c:pt idx="4370">
                  <c:v>42.119132725998803</c:v>
                </c:pt>
                <c:pt idx="4371">
                  <c:v>42.121618490558802</c:v>
                </c:pt>
                <c:pt idx="4372">
                  <c:v>42.124103670601201</c:v>
                </c:pt>
                <c:pt idx="4373">
                  <c:v>42.126588266254799</c:v>
                </c:pt>
                <c:pt idx="4374">
                  <c:v>42.129072277648703</c:v>
                </c:pt>
                <c:pt idx="4375">
                  <c:v>42.131555704911499</c:v>
                </c:pt>
                <c:pt idx="4376">
                  <c:v>42.134038548172299</c:v>
                </c:pt>
                <c:pt idx="4377">
                  <c:v>42.136520807559997</c:v>
                </c:pt>
                <c:pt idx="4378">
                  <c:v>42.1390024832032</c:v>
                </c:pt>
                <c:pt idx="4379">
                  <c:v>42.1414835752309</c:v>
                </c:pt>
                <c:pt idx="4380">
                  <c:v>42.143964083771998</c:v>
                </c:pt>
                <c:pt idx="4381">
                  <c:v>42.1464440089551</c:v>
                </c:pt>
                <c:pt idx="4382">
                  <c:v>42.148923350909101</c:v>
                </c:pt>
                <c:pt idx="4383">
                  <c:v>42.151402109762898</c:v>
                </c:pt>
                <c:pt idx="4384">
                  <c:v>42.153880285645101</c:v>
                </c:pt>
                <c:pt idx="4385">
                  <c:v>42.156357878684503</c:v>
                </c:pt>
                <c:pt idx="4386">
                  <c:v>42.158834889009803</c:v>
                </c:pt>
                <c:pt idx="4387">
                  <c:v>42.161311316749902</c:v>
                </c:pt>
                <c:pt idx="4388">
                  <c:v>42.163787162033302</c:v>
                </c:pt>
                <c:pt idx="4389">
                  <c:v>42.166262424988901</c:v>
                </c:pt>
                <c:pt idx="4390">
                  <c:v>42.168737105745201</c:v>
                </c:pt>
                <c:pt idx="4391">
                  <c:v>42.171211204431003</c:v>
                </c:pt>
                <c:pt idx="4392">
                  <c:v>42.173684721174901</c:v>
                </c:pt>
                <c:pt idx="4393">
                  <c:v>42.176157656105602</c:v>
                </c:pt>
                <c:pt idx="4394">
                  <c:v>42.1786300093517</c:v>
                </c:pt>
                <c:pt idx="4395">
                  <c:v>42.181101781041797</c:v>
                </c:pt>
                <c:pt idx="4396">
                  <c:v>42.183572971304599</c:v>
                </c:pt>
                <c:pt idx="4397">
                  <c:v>42.186043580268503</c:v>
                </c:pt>
                <c:pt idx="4398">
                  <c:v>42.188513608062301</c:v>
                </c:pt>
                <c:pt idx="4399">
                  <c:v>42.190983054814403</c:v>
                </c:pt>
                <c:pt idx="4400">
                  <c:v>42.193451920653501</c:v>
                </c:pt>
                <c:pt idx="4401">
                  <c:v>42.195920205707999</c:v>
                </c:pt>
                <c:pt idx="4402">
                  <c:v>42.198387910106497</c:v>
                </c:pt>
                <c:pt idx="4403">
                  <c:v>42.200855033977497</c:v>
                </c:pt>
                <c:pt idx="4404">
                  <c:v>42.203321577449401</c:v>
                </c:pt>
                <c:pt idx="4405">
                  <c:v>42.205787540650903</c:v>
                </c:pt>
                <c:pt idx="4406">
                  <c:v>42.208252923710198</c:v>
                </c:pt>
                <c:pt idx="4407">
                  <c:v>42.210717726756002</c:v>
                </c:pt>
                <c:pt idx="4408">
                  <c:v>42.213181949916603</c:v>
                </c:pt>
                <c:pt idx="4409">
                  <c:v>42.215645593320403</c:v>
                </c:pt>
                <c:pt idx="4410">
                  <c:v>42.218108657095897</c:v>
                </c:pt>
                <c:pt idx="4411">
                  <c:v>42.220571141371501</c:v>
                </c:pt>
                <c:pt idx="4412">
                  <c:v>42.223033046275503</c:v>
                </c:pt>
                <c:pt idx="4413">
                  <c:v>42.225494371936399</c:v>
                </c:pt>
                <c:pt idx="4414">
                  <c:v>42.227955118482399</c:v>
                </c:pt>
                <c:pt idx="4415">
                  <c:v>42.230415286041897</c:v>
                </c:pt>
                <c:pt idx="4416">
                  <c:v>42.232874874743302</c:v>
                </c:pt>
                <c:pt idx="4417">
                  <c:v>42.235333884714898</c:v>
                </c:pt>
                <c:pt idx="4418">
                  <c:v>42.237792316084899</c:v>
                </c:pt>
                <c:pt idx="4419">
                  <c:v>42.240250168981703</c:v>
                </c:pt>
                <c:pt idx="4420">
                  <c:v>42.242707443533497</c:v>
                </c:pt>
                <c:pt idx="4421">
                  <c:v>42.2451641398685</c:v>
                </c:pt>
                <c:pt idx="4422">
                  <c:v>42.247620258115099</c:v>
                </c:pt>
                <c:pt idx="4423">
                  <c:v>42.250075798401397</c:v>
                </c:pt>
                <c:pt idx="4424">
                  <c:v>42.252530760855699</c:v>
                </c:pt>
                <c:pt idx="4425">
                  <c:v>42.254985145606199</c:v>
                </c:pt>
                <c:pt idx="4426">
                  <c:v>42.257438952781001</c:v>
                </c:pt>
                <c:pt idx="4427">
                  <c:v>42.259892182508302</c:v>
                </c:pt>
                <c:pt idx="4428">
                  <c:v>42.262344834916298</c:v>
                </c:pt>
                <c:pt idx="4429">
                  <c:v>42.2647969101331</c:v>
                </c:pt>
                <c:pt idx="4430">
                  <c:v>42.267248408286903</c:v>
                </c:pt>
                <c:pt idx="4431">
                  <c:v>42.269699329505698</c:v>
                </c:pt>
                <c:pt idx="4432">
                  <c:v>42.272149673917703</c:v>
                </c:pt>
                <c:pt idx="4433">
                  <c:v>42.274599441650999</c:v>
                </c:pt>
                <c:pt idx="4434">
                  <c:v>42.277048632833498</c:v>
                </c:pt>
                <c:pt idx="4435">
                  <c:v>42.279497247593497</c:v>
                </c:pt>
                <c:pt idx="4436">
                  <c:v>42.2819452860588</c:v>
                </c:pt>
                <c:pt idx="4437">
                  <c:v>42.284392748357597</c:v>
                </c:pt>
                <c:pt idx="4438">
                  <c:v>42.286839634617799</c:v>
                </c:pt>
                <c:pt idx="4439">
                  <c:v>42.289285944967503</c:v>
                </c:pt>
                <c:pt idx="4440">
                  <c:v>42.2917316795346</c:v>
                </c:pt>
                <c:pt idx="4441">
                  <c:v>42.2941768384472</c:v>
                </c:pt>
                <c:pt idx="4442">
                  <c:v>42.296621421833102</c:v>
                </c:pt>
                <c:pt idx="4443">
                  <c:v>42.299065429820203</c:v>
                </c:pt>
                <c:pt idx="4444">
                  <c:v>42.3015088625366</c:v>
                </c:pt>
                <c:pt idx="4445">
                  <c:v>42.303951720110199</c:v>
                </c:pt>
                <c:pt idx="4446">
                  <c:v>42.306394002668704</c:v>
                </c:pt>
                <c:pt idx="4447">
                  <c:v>42.308835710340198</c:v>
                </c:pt>
                <c:pt idx="4448">
                  <c:v>42.3112768432525</c:v>
                </c:pt>
                <c:pt idx="4449">
                  <c:v>42.313717401533303</c:v>
                </c:pt>
                <c:pt idx="4450">
                  <c:v>42.316157385310603</c:v>
                </c:pt>
                <c:pt idx="4451">
                  <c:v>42.318596794712299</c:v>
                </c:pt>
                <c:pt idx="4452">
                  <c:v>42.321035629865897</c:v>
                </c:pt>
                <c:pt idx="4453">
                  <c:v>42.3234738908995</c:v>
                </c:pt>
                <c:pt idx="4454">
                  <c:v>42.325911577940701</c:v>
                </c:pt>
                <c:pt idx="4455">
                  <c:v>42.328348691117398</c:v>
                </c:pt>
                <c:pt idx="4456">
                  <c:v>42.330785230557197</c:v>
                </c:pt>
                <c:pt idx="4457">
                  <c:v>42.333221196387903</c:v>
                </c:pt>
                <c:pt idx="4458">
                  <c:v>42.335656588737201</c:v>
                </c:pt>
                <c:pt idx="4459">
                  <c:v>42.338091407732797</c:v>
                </c:pt>
                <c:pt idx="4460">
                  <c:v>42.340525653502397</c:v>
                </c:pt>
                <c:pt idx="4461">
                  <c:v>42.342959326173698</c:v>
                </c:pt>
                <c:pt idx="4462">
                  <c:v>42.345392425874401</c:v>
                </c:pt>
                <c:pt idx="4463">
                  <c:v>42.347824952731997</c:v>
                </c:pt>
                <c:pt idx="4464">
                  <c:v>42.350256906874101</c:v>
                </c:pt>
                <c:pt idx="4465">
                  <c:v>42.352688288428602</c:v>
                </c:pt>
                <c:pt idx="4466">
                  <c:v>42.355119097522802</c:v>
                </c:pt>
                <c:pt idx="4467">
                  <c:v>42.3575493342844</c:v>
                </c:pt>
                <c:pt idx="4468">
                  <c:v>42.359978998840901</c:v>
                </c:pt>
                <c:pt idx="4469">
                  <c:v>42.362408091319999</c:v>
                </c:pt>
                <c:pt idx="4470">
                  <c:v>42.364836611849</c:v>
                </c:pt>
                <c:pt idx="4471">
                  <c:v>42.367264560555697</c:v>
                </c:pt>
                <c:pt idx="4472">
                  <c:v>42.369691937567403</c:v>
                </c:pt>
                <c:pt idx="4473">
                  <c:v>42.372118743011697</c:v>
                </c:pt>
                <c:pt idx="4474">
                  <c:v>42.374544977016001</c:v>
                </c:pt>
                <c:pt idx="4475">
                  <c:v>42.3769706397078</c:v>
                </c:pt>
                <c:pt idx="4476">
                  <c:v>42.379395731214501</c:v>
                </c:pt>
                <c:pt idx="4477">
                  <c:v>42.381820251663598</c:v>
                </c:pt>
                <c:pt idx="4478">
                  <c:v>42.384244201182398</c:v>
                </c:pt>
                <c:pt idx="4479">
                  <c:v>42.3866675798985</c:v>
                </c:pt>
                <c:pt idx="4480">
                  <c:v>42.389090387939099</c:v>
                </c:pt>
                <c:pt idx="4481">
                  <c:v>42.391512625431602</c:v>
                </c:pt>
                <c:pt idx="4482">
                  <c:v>42.393934292503403</c:v>
                </c:pt>
                <c:pt idx="4483">
                  <c:v>42.396355389281801</c:v>
                </c:pt>
                <c:pt idx="4484">
                  <c:v>42.398775915894099</c:v>
                </c:pt>
                <c:pt idx="4485">
                  <c:v>42.401195872467703</c:v>
                </c:pt>
                <c:pt idx="4486">
                  <c:v>42.403615259129801</c:v>
                </c:pt>
                <c:pt idx="4487">
                  <c:v>42.4060340760077</c:v>
                </c:pt>
                <c:pt idx="4488">
                  <c:v>42.408452323228701</c:v>
                </c:pt>
                <c:pt idx="4489">
                  <c:v>42.4108700009199</c:v>
                </c:pt>
                <c:pt idx="4490">
                  <c:v>42.413287109208703</c:v>
                </c:pt>
                <c:pt idx="4491">
                  <c:v>42.415703648222298</c:v>
                </c:pt>
                <c:pt idx="4492">
                  <c:v>42.4181196180878</c:v>
                </c:pt>
                <c:pt idx="4493">
                  <c:v>42.420535018932398</c:v>
                </c:pt>
                <c:pt idx="4494">
                  <c:v>42.422949850883299</c:v>
                </c:pt>
                <c:pt idx="4495">
                  <c:v>42.425364114067598</c:v>
                </c:pt>
                <c:pt idx="4496">
                  <c:v>42.427777808612603</c:v>
                </c:pt>
                <c:pt idx="4497">
                  <c:v>42.430190934645204</c:v>
                </c:pt>
                <c:pt idx="4498">
                  <c:v>42.4326034922925</c:v>
                </c:pt>
                <c:pt idx="4499">
                  <c:v>42.435015481681802</c:v>
                </c:pt>
                <c:pt idx="4500">
                  <c:v>42.437426902939997</c:v>
                </c:pt>
                <c:pt idx="4501">
                  <c:v>42.439837756194301</c:v>
                </c:pt>
                <c:pt idx="4502">
                  <c:v>42.442248041571503</c:v>
                </c:pt>
                <c:pt idx="4503">
                  <c:v>42.444657759198897</c:v>
                </c:pt>
                <c:pt idx="4504">
                  <c:v>42.447066909203301</c:v>
                </c:pt>
                <c:pt idx="4505">
                  <c:v>42.449475491711802</c:v>
                </c:pt>
                <c:pt idx="4506">
                  <c:v>42.451883506851303</c:v>
                </c:pt>
                <c:pt idx="4507">
                  <c:v>42.454290954748899</c:v>
                </c:pt>
                <c:pt idx="4508">
                  <c:v>42.456697835531401</c:v>
                </c:pt>
                <c:pt idx="4509">
                  <c:v>42.459104149325697</c:v>
                </c:pt>
                <c:pt idx="4510">
                  <c:v>42.461509896258903</c:v>
                </c:pt>
                <c:pt idx="4511">
                  <c:v>42.463915076457702</c:v>
                </c:pt>
                <c:pt idx="4512">
                  <c:v>42.466319690049097</c:v>
                </c:pt>
                <c:pt idx="4513">
                  <c:v>42.468723737159998</c:v>
                </c:pt>
                <c:pt idx="4514">
                  <c:v>42.4711272179171</c:v>
                </c:pt>
                <c:pt idx="4515">
                  <c:v>42.473530132447301</c:v>
                </c:pt>
                <c:pt idx="4516">
                  <c:v>42.475932480877503</c:v>
                </c:pt>
                <c:pt idx="4517">
                  <c:v>42.478334263334403</c:v>
                </c:pt>
                <c:pt idx="4518">
                  <c:v>42.480735479944798</c:v>
                </c:pt>
                <c:pt idx="4519">
                  <c:v>42.483136130835497</c:v>
                </c:pt>
                <c:pt idx="4520">
                  <c:v>42.485536216133198</c:v>
                </c:pt>
                <c:pt idx="4521">
                  <c:v>42.487935735964697</c:v>
                </c:pt>
                <c:pt idx="4522">
                  <c:v>42.490334690456699</c:v>
                </c:pt>
                <c:pt idx="4523">
                  <c:v>42.4927330797358</c:v>
                </c:pt>
                <c:pt idx="4524">
                  <c:v>42.495130903928903</c:v>
                </c:pt>
                <c:pt idx="4525">
                  <c:v>42.497528163162499</c:v>
                </c:pt>
                <c:pt idx="4526">
                  <c:v>42.4999248575633</c:v>
                </c:pt>
                <c:pt idx="4527">
                  <c:v>42.502320987258003</c:v>
                </c:pt>
                <c:pt idx="4528">
                  <c:v>42.504716552373097</c:v>
                </c:pt>
                <c:pt idx="4529">
                  <c:v>42.507111553035401</c:v>
                </c:pt>
                <c:pt idx="4530">
                  <c:v>42.509505989371199</c:v>
                </c:pt>
                <c:pt idx="4531">
                  <c:v>42.511899861507302</c:v>
                </c:pt>
                <c:pt idx="4532">
                  <c:v>42.514293169570301</c:v>
                </c:pt>
                <c:pt idx="4533">
                  <c:v>42.516685913686501</c:v>
                </c:pt>
                <c:pt idx="4534">
                  <c:v>42.5190780939826</c:v>
                </c:pt>
                <c:pt idx="4535">
                  <c:v>42.521469710585102</c:v>
                </c:pt>
                <c:pt idx="4536">
                  <c:v>42.523860763620497</c:v>
                </c:pt>
                <c:pt idx="4537">
                  <c:v>42.5262512532152</c:v>
                </c:pt>
                <c:pt idx="4538">
                  <c:v>42.528641179495601</c:v>
                </c:pt>
                <c:pt idx="4539">
                  <c:v>42.531030542588397</c:v>
                </c:pt>
                <c:pt idx="4540">
                  <c:v>42.533419342619801</c:v>
                </c:pt>
                <c:pt idx="4541">
                  <c:v>42.535807579716298</c:v>
                </c:pt>
                <c:pt idx="4542">
                  <c:v>42.538195254004201</c:v>
                </c:pt>
                <c:pt idx="4543">
                  <c:v>42.54058236561</c:v>
                </c:pt>
                <c:pt idx="4544">
                  <c:v>42.542968914660001</c:v>
                </c:pt>
                <c:pt idx="4545">
                  <c:v>42.545354901280497</c:v>
                </c:pt>
                <c:pt idx="4546">
                  <c:v>42.547740325597999</c:v>
                </c:pt>
                <c:pt idx="4547">
                  <c:v>42.550125187738601</c:v>
                </c:pt>
                <c:pt idx="4548">
                  <c:v>42.552509487828701</c:v>
                </c:pt>
                <c:pt idx="4549">
                  <c:v>42.554893225994597</c:v>
                </c:pt>
                <c:pt idx="4550">
                  <c:v>42.557276402362398</c:v>
                </c:pt>
                <c:pt idx="4551">
                  <c:v>42.5596590170586</c:v>
                </c:pt>
                <c:pt idx="4552">
                  <c:v>42.562041070209197</c:v>
                </c:pt>
                <c:pt idx="4553">
                  <c:v>42.564422561940603</c:v>
                </c:pt>
                <c:pt idx="4554">
                  <c:v>42.566803492378803</c:v>
                </c:pt>
                <c:pt idx="4555">
                  <c:v>42.569183861650203</c:v>
                </c:pt>
                <c:pt idx="4556">
                  <c:v>42.571563669880703</c:v>
                </c:pt>
                <c:pt idx="4557">
                  <c:v>42.573942917196703</c:v>
                </c:pt>
                <c:pt idx="4558">
                  <c:v>42.576321603724097</c:v>
                </c:pt>
                <c:pt idx="4559">
                  <c:v>42.578699729589196</c:v>
                </c:pt>
                <c:pt idx="4560">
                  <c:v>42.581077294918003</c:v>
                </c:pt>
                <c:pt idx="4561">
                  <c:v>42.583454299836603</c:v>
                </c:pt>
                <c:pt idx="4562">
                  <c:v>42.585830744470996</c:v>
                </c:pt>
                <c:pt idx="4563">
                  <c:v>42.588206628947297</c:v>
                </c:pt>
                <c:pt idx="4564">
                  <c:v>42.590581953391499</c:v>
                </c:pt>
                <c:pt idx="4565">
                  <c:v>42.592956717929702</c:v>
                </c:pt>
                <c:pt idx="4566">
                  <c:v>42.595330922687801</c:v>
                </c:pt>
                <c:pt idx="4567">
                  <c:v>42.597704567791801</c:v>
                </c:pt>
                <c:pt idx="4568">
                  <c:v>42.600077653367599</c:v>
                </c:pt>
                <c:pt idx="4569">
                  <c:v>42.6024501795413</c:v>
                </c:pt>
                <c:pt idx="4570">
                  <c:v>42.6048221464386</c:v>
                </c:pt>
                <c:pt idx="4571">
                  <c:v>42.607193554185599</c:v>
                </c:pt>
                <c:pt idx="4572">
                  <c:v>42.609564402908198</c:v>
                </c:pt>
                <c:pt idx="4573">
                  <c:v>42.611934692732099</c:v>
                </c:pt>
                <c:pt idx="4574">
                  <c:v>42.614304423783203</c:v>
                </c:pt>
                <c:pt idx="4575">
                  <c:v>42.616673596187503</c:v>
                </c:pt>
                <c:pt idx="4576">
                  <c:v>42.619042210070702</c:v>
                </c:pt>
                <c:pt idx="4577">
                  <c:v>42.621410265558602</c:v>
                </c:pt>
                <c:pt idx="4578">
                  <c:v>42.623777762777003</c:v>
                </c:pt>
                <c:pt idx="4579">
                  <c:v>42.6261447018518</c:v>
                </c:pt>
                <c:pt idx="4580">
                  <c:v>42.628511082908503</c:v>
                </c:pt>
                <c:pt idx="4581">
                  <c:v>42.630876906072999</c:v>
                </c:pt>
                <c:pt idx="4582">
                  <c:v>42.633242171471103</c:v>
                </c:pt>
                <c:pt idx="4583">
                  <c:v>42.635606879228298</c:v>
                </c:pt>
                <c:pt idx="4584">
                  <c:v>42.6379710294704</c:v>
                </c:pt>
                <c:pt idx="4585">
                  <c:v>42.640334622323103</c:v>
                </c:pt>
                <c:pt idx="4586">
                  <c:v>42.642697657912002</c:v>
                </c:pt>
                <c:pt idx="4587">
                  <c:v>42.645060136362702</c:v>
                </c:pt>
                <c:pt idx="4588">
                  <c:v>42.647422057800902</c:v>
                </c:pt>
                <c:pt idx="4589">
                  <c:v>42.649783422352101</c:v>
                </c:pt>
                <c:pt idx="4590">
                  <c:v>42.652144230142</c:v>
                </c:pt>
                <c:pt idx="4591">
                  <c:v>42.654504481296101</c:v>
                </c:pt>
                <c:pt idx="4592">
                  <c:v>42.656864175940001</c:v>
                </c:pt>
                <c:pt idx="4593">
                  <c:v>42.659223314199103</c:v>
                </c:pt>
                <c:pt idx="4594">
                  <c:v>42.661581896199102</c:v>
                </c:pt>
                <c:pt idx="4595">
                  <c:v>42.663939922065303</c:v>
                </c:pt>
                <c:pt idx="4596">
                  <c:v>42.666297391923301</c:v>
                </c:pt>
                <c:pt idx="4597">
                  <c:v>42.668654305898599</c:v>
                </c:pt>
                <c:pt idx="4598">
                  <c:v>42.671010664116601</c:v>
                </c:pt>
                <c:pt idx="4599">
                  <c:v>42.673366466702603</c:v>
                </c:pt>
                <c:pt idx="4600">
                  <c:v>42.675721713782202</c:v>
                </c:pt>
                <c:pt idx="4601">
                  <c:v>42.678076405480802</c:v>
                </c:pt>
                <c:pt idx="4602">
                  <c:v>42.680430541923499</c:v>
                </c:pt>
                <c:pt idx="4603">
                  <c:v>42.682784123235997</c:v>
                </c:pt>
                <c:pt idx="4604">
                  <c:v>42.685137149543401</c:v>
                </c:pt>
                <c:pt idx="4605">
                  <c:v>42.687489620971199</c:v>
                </c:pt>
                <c:pt idx="4606">
                  <c:v>42.689841537644497</c:v>
                </c:pt>
                <c:pt idx="4607">
                  <c:v>42.692192899688798</c:v>
                </c:pt>
                <c:pt idx="4608">
                  <c:v>42.694543707229201</c:v>
                </c:pt>
                <c:pt idx="4609">
                  <c:v>42.696893960391101</c:v>
                </c:pt>
                <c:pt idx="4610">
                  <c:v>42.699243659299597</c:v>
                </c:pt>
                <c:pt idx="4611">
                  <c:v>42.701592804080001</c:v>
                </c:pt>
                <c:pt idx="4612">
                  <c:v>42.703941394857402</c:v>
                </c:pt>
                <c:pt idx="4613">
                  <c:v>42.706289431757099</c:v>
                </c:pt>
                <c:pt idx="4614">
                  <c:v>42.708636914904297</c:v>
                </c:pt>
                <c:pt idx="4615">
                  <c:v>42.710983844424</c:v>
                </c:pt>
                <c:pt idx="4616">
                  <c:v>42.713330220441399</c:v>
                </c:pt>
                <c:pt idx="4617">
                  <c:v>42.715676043081601</c:v>
                </c:pt>
                <c:pt idx="4618">
                  <c:v>42.718021312469801</c:v>
                </c:pt>
                <c:pt idx="4619">
                  <c:v>42.720366028730901</c:v>
                </c:pt>
                <c:pt idx="4620">
                  <c:v>42.722710191989997</c:v>
                </c:pt>
                <c:pt idx="4621">
                  <c:v>42.725053802372301</c:v>
                </c:pt>
                <c:pt idx="4622">
                  <c:v>42.7273968600026</c:v>
                </c:pt>
                <c:pt idx="4623">
                  <c:v>42.729739365005997</c:v>
                </c:pt>
                <c:pt idx="4624">
                  <c:v>42.7320813175076</c:v>
                </c:pt>
                <c:pt idx="4625">
                  <c:v>42.734422717632199</c:v>
                </c:pt>
                <c:pt idx="4626">
                  <c:v>42.736763565504802</c:v>
                </c:pt>
                <c:pt idx="4627">
                  <c:v>42.739103861250399</c:v>
                </c:pt>
                <c:pt idx="4628">
                  <c:v>42.741443604993798</c:v>
                </c:pt>
                <c:pt idx="4629">
                  <c:v>42.743782796860103</c:v>
                </c:pt>
                <c:pt idx="4630">
                  <c:v>42.746121436973901</c:v>
                </c:pt>
                <c:pt idx="4631">
                  <c:v>42.748459525460298</c:v>
                </c:pt>
                <c:pt idx="4632">
                  <c:v>42.7507970624441</c:v>
                </c:pt>
                <c:pt idx="4633">
                  <c:v>42.753134048050001</c:v>
                </c:pt>
                <c:pt idx="4634">
                  <c:v>42.755470482402899</c:v>
                </c:pt>
                <c:pt idx="4635">
                  <c:v>42.757806365627602</c:v>
                </c:pt>
                <c:pt idx="4636">
                  <c:v>42.760141697848901</c:v>
                </c:pt>
                <c:pt idx="4637">
                  <c:v>42.762476479191498</c:v>
                </c:pt>
                <c:pt idx="4638">
                  <c:v>42.7648107097801</c:v>
                </c:pt>
                <c:pt idx="4639">
                  <c:v>42.767144389739499</c:v>
                </c:pt>
                <c:pt idx="4640">
                  <c:v>42.769477519194403</c:v>
                </c:pt>
                <c:pt idx="4641">
                  <c:v>42.771810098269398</c:v>
                </c:pt>
                <c:pt idx="4642">
                  <c:v>42.774142127089299</c:v>
                </c:pt>
                <c:pt idx="4643">
                  <c:v>42.776473605778698</c:v>
                </c:pt>
                <c:pt idx="4644">
                  <c:v>42.778804534462097</c:v>
                </c:pt>
                <c:pt idx="4645">
                  <c:v>42.781134913264303</c:v>
                </c:pt>
                <c:pt idx="4646">
                  <c:v>42.783464742309697</c:v>
                </c:pt>
                <c:pt idx="4647">
                  <c:v>42.785794021723099</c:v>
                </c:pt>
                <c:pt idx="4648">
                  <c:v>42.788122751628897</c:v>
                </c:pt>
                <c:pt idx="4649">
                  <c:v>42.7904509321517</c:v>
                </c:pt>
                <c:pt idx="4650">
                  <c:v>42.792778563416</c:v>
                </c:pt>
                <c:pt idx="4651">
                  <c:v>42.795105645546201</c:v>
                </c:pt>
                <c:pt idx="4652">
                  <c:v>42.797432178667002</c:v>
                </c:pt>
                <c:pt idx="4653">
                  <c:v>42.799758162902798</c:v>
                </c:pt>
                <c:pt idx="4654">
                  <c:v>42.802083598377898</c:v>
                </c:pt>
                <c:pt idx="4655">
                  <c:v>42.804408485216896</c:v>
                </c:pt>
                <c:pt idx="4656">
                  <c:v>42.806732823544102</c:v>
                </c:pt>
                <c:pt idx="4657">
                  <c:v>42.809056613484003</c:v>
                </c:pt>
                <c:pt idx="4658">
                  <c:v>42.811379855160901</c:v>
                </c:pt>
                <c:pt idx="4659">
                  <c:v>42.813702548699197</c:v>
                </c:pt>
                <c:pt idx="4660">
                  <c:v>42.816024694223202</c:v>
                </c:pt>
                <c:pt idx="4661">
                  <c:v>42.818346291857203</c:v>
                </c:pt>
                <c:pt idx="4662">
                  <c:v>42.820667341725603</c:v>
                </c:pt>
                <c:pt idx="4663">
                  <c:v>42.822987843952603</c:v>
                </c:pt>
                <c:pt idx="4664">
                  <c:v>42.8253077986625</c:v>
                </c:pt>
                <c:pt idx="4665">
                  <c:v>42.827627205979603</c:v>
                </c:pt>
                <c:pt idx="4666">
                  <c:v>42.829946066028</c:v>
                </c:pt>
                <c:pt idx="4667">
                  <c:v>42.832264378932003</c:v>
                </c:pt>
                <c:pt idx="4668">
                  <c:v>42.834582144815798</c:v>
                </c:pt>
                <c:pt idx="4669">
                  <c:v>42.836899363803496</c:v>
                </c:pt>
                <c:pt idx="4670">
                  <c:v>42.839216036019302</c:v>
                </c:pt>
                <c:pt idx="4671">
                  <c:v>42.841532161587402</c:v>
                </c:pt>
                <c:pt idx="4672">
                  <c:v>42.843847740631901</c:v>
                </c:pt>
                <c:pt idx="4673">
                  <c:v>42.846162773276802</c:v>
                </c:pt>
                <c:pt idx="4674">
                  <c:v>42.848477259646302</c:v>
                </c:pt>
                <c:pt idx="4675">
                  <c:v>42.850791199864403</c:v>
                </c:pt>
                <c:pt idx="4676">
                  <c:v>42.853104594055097</c:v>
                </c:pt>
                <c:pt idx="4677">
                  <c:v>42.855417442342599</c:v>
                </c:pt>
                <c:pt idx="4678">
                  <c:v>42.857729744850701</c:v>
                </c:pt>
                <c:pt idx="4679">
                  <c:v>42.860041501703598</c:v>
                </c:pt>
                <c:pt idx="4680">
                  <c:v>42.862352713025103</c:v>
                </c:pt>
                <c:pt idx="4681">
                  <c:v>42.864663378939198</c:v>
                </c:pt>
                <c:pt idx="4682">
                  <c:v>42.866973499569902</c:v>
                </c:pt>
                <c:pt idx="4683">
                  <c:v>42.869283075040997</c:v>
                </c:pt>
                <c:pt idx="4684">
                  <c:v>42.871592105476502</c:v>
                </c:pt>
                <c:pt idx="4685">
                  <c:v>42.873900591000201</c:v>
                </c:pt>
                <c:pt idx="4686">
                  <c:v>42.876208531736097</c:v>
                </c:pt>
                <c:pt idx="4687">
                  <c:v>42.878515927807896</c:v>
                </c:pt>
                <c:pt idx="4688">
                  <c:v>42.880822779339397</c:v>
                </c:pt>
                <c:pt idx="4689">
                  <c:v>42.883129086454602</c:v>
                </c:pt>
                <c:pt idx="4690">
                  <c:v>42.885434849277097</c:v>
                </c:pt>
                <c:pt idx="4691">
                  <c:v>42.8877400679307</c:v>
                </c:pt>
                <c:pt idx="4692">
                  <c:v>42.890044742539303</c:v>
                </c:pt>
                <c:pt idx="4693">
                  <c:v>42.892348873226403</c:v>
                </c:pt>
                <c:pt idx="4694">
                  <c:v>42.8946524601159</c:v>
                </c:pt>
                <c:pt idx="4695">
                  <c:v>42.896955503331398</c:v>
                </c:pt>
                <c:pt idx="4696">
                  <c:v>42.899258002996497</c:v>
                </c:pt>
                <c:pt idx="4697">
                  <c:v>42.901559959235001</c:v>
                </c:pt>
                <c:pt idx="4698">
                  <c:v>42.903861372170503</c:v>
                </c:pt>
                <c:pt idx="4699">
                  <c:v>42.906162241926701</c:v>
                </c:pt>
                <c:pt idx="4700">
                  <c:v>42.908462568627002</c:v>
                </c:pt>
                <c:pt idx="4701">
                  <c:v>42.910762352395103</c:v>
                </c:pt>
                <c:pt idx="4702">
                  <c:v>42.913061593354499</c:v>
                </c:pt>
                <c:pt idx="4703">
                  <c:v>42.915360291628801</c:v>
                </c:pt>
                <c:pt idx="4704">
                  <c:v>42.917658447341601</c:v>
                </c:pt>
                <c:pt idx="4705">
                  <c:v>42.9199560606163</c:v>
                </c:pt>
                <c:pt idx="4706">
                  <c:v>42.922253131576298</c:v>
                </c:pt>
                <c:pt idx="4707">
                  <c:v>42.924549660345299</c:v>
                </c:pt>
                <c:pt idx="4708">
                  <c:v>42.926845647046598</c:v>
                </c:pt>
                <c:pt idx="4709">
                  <c:v>42.929141091803601</c:v>
                </c:pt>
                <c:pt idx="4710">
                  <c:v>42.9314359947398</c:v>
                </c:pt>
                <c:pt idx="4711">
                  <c:v>42.933730355978497</c:v>
                </c:pt>
                <c:pt idx="4712">
                  <c:v>42.936024175643198</c:v>
                </c:pt>
                <c:pt idx="4713">
                  <c:v>42.938317453857202</c:v>
                </c:pt>
                <c:pt idx="4714">
                  <c:v>42.940610190743797</c:v>
                </c:pt>
                <c:pt idx="4715">
                  <c:v>42.942902386426397</c:v>
                </c:pt>
                <c:pt idx="4716">
                  <c:v>42.945194041028202</c:v>
                </c:pt>
                <c:pt idx="4717">
                  <c:v>42.947485154672499</c:v>
                </c:pt>
                <c:pt idx="4718">
                  <c:v>42.949775727482603</c:v>
                </c:pt>
                <c:pt idx="4719">
                  <c:v>42.9520657595817</c:v>
                </c:pt>
                <c:pt idx="4720">
                  <c:v>42.954355251092998</c:v>
                </c:pt>
                <c:pt idx="4721">
                  <c:v>42.956644202139799</c:v>
                </c:pt>
                <c:pt idx="4722">
                  <c:v>42.958932612845302</c:v>
                </c:pt>
                <c:pt idx="4723">
                  <c:v>42.961220483332497</c:v>
                </c:pt>
                <c:pt idx="4724">
                  <c:v>42.963507813724704</c:v>
                </c:pt>
                <c:pt idx="4725">
                  <c:v>42.965794604144897</c:v>
                </c:pt>
                <c:pt idx="4726">
                  <c:v>42.968080854716398</c:v>
                </c:pt>
                <c:pt idx="4727">
                  <c:v>42.970366565562102</c:v>
                </c:pt>
                <c:pt idx="4728">
                  <c:v>42.972651736805098</c:v>
                </c:pt>
                <c:pt idx="4729">
                  <c:v>42.974936368568599</c:v>
                </c:pt>
                <c:pt idx="4730">
                  <c:v>42.977220460975403</c:v>
                </c:pt>
                <c:pt idx="4731">
                  <c:v>42.979504014148702</c:v>
                </c:pt>
                <c:pt idx="4732">
                  <c:v>42.9817870282114</c:v>
                </c:pt>
                <c:pt idx="4733">
                  <c:v>42.984069503286499</c:v>
                </c:pt>
                <c:pt idx="4734">
                  <c:v>42.986351439497</c:v>
                </c:pt>
                <c:pt idx="4735">
                  <c:v>42.988632836965799</c:v>
                </c:pt>
                <c:pt idx="4736">
                  <c:v>42.990913695815799</c:v>
                </c:pt>
                <c:pt idx="4737">
                  <c:v>42.993194016169902</c:v>
                </c:pt>
                <c:pt idx="4738">
                  <c:v>42.995473798150996</c:v>
                </c:pt>
                <c:pt idx="4739">
                  <c:v>42.997753041882</c:v>
                </c:pt>
                <c:pt idx="4740">
                  <c:v>43.0000317474856</c:v>
                </c:pt>
                <c:pt idx="4741">
                  <c:v>43.002309915084801</c:v>
                </c:pt>
                <c:pt idx="4742">
                  <c:v>43.004587544802199</c:v>
                </c:pt>
                <c:pt idx="4743">
                  <c:v>43.006864636760803</c:v>
                </c:pt>
                <c:pt idx="4744">
                  <c:v>43.009141191083202</c:v>
                </c:pt>
                <c:pt idx="4745">
                  <c:v>43.0114172078923</c:v>
                </c:pt>
                <c:pt idx="4746">
                  <c:v>43.013692687310602</c:v>
                </c:pt>
                <c:pt idx="4747">
                  <c:v>43.015967629461002</c:v>
                </c:pt>
                <c:pt idx="4748">
                  <c:v>43.018242034466198</c:v>
                </c:pt>
                <c:pt idx="4749">
                  <c:v>43.0205159024487</c:v>
                </c:pt>
                <c:pt idx="4750">
                  <c:v>43.022789233531199</c:v>
                </c:pt>
                <c:pt idx="4751">
                  <c:v>43.025062027836398</c:v>
                </c:pt>
                <c:pt idx="4752">
                  <c:v>43.027334285486901</c:v>
                </c:pt>
                <c:pt idx="4753">
                  <c:v>43.029606006605299</c:v>
                </c:pt>
                <c:pt idx="4754">
                  <c:v>43.031877191314102</c:v>
                </c:pt>
                <c:pt idx="4755">
                  <c:v>43.034147839735901</c:v>
                </c:pt>
                <c:pt idx="4756">
                  <c:v>43.036417951993201</c:v>
                </c:pt>
                <c:pt idx="4757">
                  <c:v>43.038687528208499</c:v>
                </c:pt>
                <c:pt idx="4758">
                  <c:v>43.040956568504399</c:v>
                </c:pt>
                <c:pt idx="4759">
                  <c:v>43.043225073003299</c:v>
                </c:pt>
                <c:pt idx="4760">
                  <c:v>43.045493041827598</c:v>
                </c:pt>
                <c:pt idx="4761">
                  <c:v>43.0477604750998</c:v>
                </c:pt>
                <c:pt idx="4762">
                  <c:v>43.050027372942303</c:v>
                </c:pt>
                <c:pt idx="4763">
                  <c:v>43.052293735477598</c:v>
                </c:pt>
                <c:pt idx="4764">
                  <c:v>43.054559562827798</c:v>
                </c:pt>
                <c:pt idx="4765">
                  <c:v>43.0568248551156</c:v>
                </c:pt>
                <c:pt idx="4766">
                  <c:v>43.059089612463097</c:v>
                </c:pt>
                <c:pt idx="4767">
                  <c:v>43.061353834992701</c:v>
                </c:pt>
                <c:pt idx="4768">
                  <c:v>43.063617522826597</c:v>
                </c:pt>
                <c:pt idx="4769">
                  <c:v>43.065880676087303</c:v>
                </c:pt>
                <c:pt idx="4770">
                  <c:v>43.068143294896899</c:v>
                </c:pt>
                <c:pt idx="4771">
                  <c:v>43.070405379377597</c:v>
                </c:pt>
                <c:pt idx="4772">
                  <c:v>43.072666929651703</c:v>
                </c:pt>
                <c:pt idx="4773">
                  <c:v>43.074927945841402</c:v>
                </c:pt>
                <c:pt idx="4774">
                  <c:v>43.077188428068901</c:v>
                </c:pt>
                <c:pt idx="4775">
                  <c:v>43.079448376456298</c:v>
                </c:pt>
                <c:pt idx="4776">
                  <c:v>43.081707791125801</c:v>
                </c:pt>
                <c:pt idx="4777">
                  <c:v>43.083966672199502</c:v>
                </c:pt>
                <c:pt idx="4778">
                  <c:v>43.0862250197995</c:v>
                </c:pt>
                <c:pt idx="4779">
                  <c:v>43.088482834047902</c:v>
                </c:pt>
                <c:pt idx="4780">
                  <c:v>43.090740115066701</c:v>
                </c:pt>
                <c:pt idx="4781">
                  <c:v>43.092996862977998</c:v>
                </c:pt>
                <c:pt idx="4782">
                  <c:v>43.095253077903799</c:v>
                </c:pt>
                <c:pt idx="4783">
                  <c:v>43.097508759966203</c:v>
                </c:pt>
                <c:pt idx="4784">
                  <c:v>43.099763909286999</c:v>
                </c:pt>
                <c:pt idx="4785">
                  <c:v>43.102018525988299</c:v>
                </c:pt>
                <c:pt idx="4786">
                  <c:v>43.104272610192098</c:v>
                </c:pt>
                <c:pt idx="4787">
                  <c:v>43.106526162020103</c:v>
                </c:pt>
                <c:pt idx="4788">
                  <c:v>43.1087791815945</c:v>
                </c:pt>
                <c:pt idx="4789">
                  <c:v>43.111031669036898</c:v>
                </c:pt>
                <c:pt idx="4790">
                  <c:v>43.113283624469403</c:v>
                </c:pt>
                <c:pt idx="4791">
                  <c:v>43.115535048013697</c:v>
                </c:pt>
                <c:pt idx="4792">
                  <c:v>43.117785939791702</c:v>
                </c:pt>
                <c:pt idx="4793">
                  <c:v>43.120036299925196</c:v>
                </c:pt>
                <c:pt idx="4794">
                  <c:v>43.122286128535997</c:v>
                </c:pt>
                <c:pt idx="4795">
                  <c:v>43.124535425745798</c:v>
                </c:pt>
                <c:pt idx="4796">
                  <c:v>43.1267841916764</c:v>
                </c:pt>
                <c:pt idx="4797">
                  <c:v>43.129032426449498</c:v>
                </c:pt>
                <c:pt idx="4798">
                  <c:v>43.131280130186802</c:v>
                </c:pt>
                <c:pt idx="4799">
                  <c:v>43.133527303010098</c:v>
                </c:pt>
                <c:pt idx="4800">
                  <c:v>43.135773945040903</c:v>
                </c:pt>
                <c:pt idx="4801">
                  <c:v>43.138020056400997</c:v>
                </c:pt>
                <c:pt idx="4802">
                  <c:v>43.140265637211897</c:v>
                </c:pt>
                <c:pt idx="4803">
                  <c:v>43.142510687595397</c:v>
                </c:pt>
                <c:pt idx="4804">
                  <c:v>43.144755207672901</c:v>
                </c:pt>
                <c:pt idx="4805">
                  <c:v>43.146999197565997</c:v>
                </c:pt>
                <c:pt idx="4806">
                  <c:v>43.1492426573963</c:v>
                </c:pt>
                <c:pt idx="4807">
                  <c:v>43.1514855872853</c:v>
                </c:pt>
                <c:pt idx="4808">
                  <c:v>43.1537279873546</c:v>
                </c:pt>
                <c:pt idx="4809">
                  <c:v>43.155969857725601</c:v>
                </c:pt>
                <c:pt idx="4810">
                  <c:v>43.158211198519702</c:v>
                </c:pt>
                <c:pt idx="4811">
                  <c:v>43.160452009858503</c:v>
                </c:pt>
                <c:pt idx="4812">
                  <c:v>43.162692291863401</c:v>
                </c:pt>
                <c:pt idx="4813">
                  <c:v>43.1649320446557</c:v>
                </c:pt>
                <c:pt idx="4814">
                  <c:v>43.167171268357002</c:v>
                </c:pt>
                <c:pt idx="4815">
                  <c:v>43.169409963088398</c:v>
                </c:pt>
                <c:pt idx="4816">
                  <c:v>43.171648128971498</c:v>
                </c:pt>
                <c:pt idx="4817">
                  <c:v>43.173885766127498</c:v>
                </c:pt>
                <c:pt idx="4818">
                  <c:v>43.176122874677702</c:v>
                </c:pt>
                <c:pt idx="4819">
                  <c:v>43.178359454743401</c:v>
                </c:pt>
                <c:pt idx="4820">
                  <c:v>43.180595506445997</c:v>
                </c:pt>
                <c:pt idx="4821">
                  <c:v>43.182831029906602</c:v>
                </c:pt>
                <c:pt idx="4822">
                  <c:v>43.1850660252464</c:v>
                </c:pt>
                <c:pt idx="4823">
                  <c:v>43.1873004925868</c:v>
                </c:pt>
                <c:pt idx="4824">
                  <c:v>43.189534432048802</c:v>
                </c:pt>
                <c:pt idx="4825">
                  <c:v>43.191767843753702</c:v>
                </c:pt>
                <c:pt idx="4826">
                  <c:v>43.194000727822598</c:v>
                </c:pt>
                <c:pt idx="4827">
                  <c:v>43.196233084376601</c:v>
                </c:pt>
                <c:pt idx="4828">
                  <c:v>43.198464913536903</c:v>
                </c:pt>
                <c:pt idx="4829">
                  <c:v>43.2006962154245</c:v>
                </c:pt>
                <c:pt idx="4830">
                  <c:v>43.202926990160499</c:v>
                </c:pt>
                <c:pt idx="4831">
                  <c:v>43.205157237865897</c:v>
                </c:pt>
                <c:pt idx="4832">
                  <c:v>43.2073869586619</c:v>
                </c:pt>
                <c:pt idx="4833">
                  <c:v>43.209616152669298</c:v>
                </c:pt>
                <c:pt idx="4834">
                  <c:v>43.211844820009297</c:v>
                </c:pt>
                <c:pt idx="4835">
                  <c:v>43.214072960802604</c:v>
                </c:pt>
                <c:pt idx="4836">
                  <c:v>43.216300575170401</c:v>
                </c:pt>
                <c:pt idx="4837">
                  <c:v>43.218527663233502</c:v>
                </c:pt>
                <c:pt idx="4838">
                  <c:v>43.220754225112898</c:v>
                </c:pt>
                <c:pt idx="4839">
                  <c:v>43.222980260929397</c:v>
                </c:pt>
                <c:pt idx="4840">
                  <c:v>43.225205770803797</c:v>
                </c:pt>
                <c:pt idx="4841">
                  <c:v>43.227430754857203</c:v>
                </c:pt>
                <c:pt idx="4842">
                  <c:v>43.229655213210201</c:v>
                </c:pt>
                <c:pt idx="4843">
                  <c:v>43.231879145983697</c:v>
                </c:pt>
                <c:pt idx="4844">
                  <c:v>43.234102553298499</c:v>
                </c:pt>
                <c:pt idx="4845">
                  <c:v>43.236325435275297</c:v>
                </c:pt>
                <c:pt idx="4846">
                  <c:v>43.2385477920349</c:v>
                </c:pt>
                <c:pt idx="4847">
                  <c:v>43.2407696236981</c:v>
                </c:pt>
                <c:pt idx="4848">
                  <c:v>43.242990930385403</c:v>
                </c:pt>
                <c:pt idx="4849">
                  <c:v>43.245211712217703</c:v>
                </c:pt>
                <c:pt idx="4850">
                  <c:v>43.2474319693155</c:v>
                </c:pt>
                <c:pt idx="4851">
                  <c:v>43.2496517017996</c:v>
                </c:pt>
                <c:pt idx="4852">
                  <c:v>43.251870909790497</c:v>
                </c:pt>
                <c:pt idx="4853">
                  <c:v>43.254089593408899</c:v>
                </c:pt>
                <c:pt idx="4854">
                  <c:v>43.256307752775299</c:v>
                </c:pt>
                <c:pt idx="4855">
                  <c:v>43.258525388010398</c:v>
                </c:pt>
                <c:pt idx="4856">
                  <c:v>43.260742499234503</c:v>
                </c:pt>
                <c:pt idx="4857">
                  <c:v>43.262959086568401</c:v>
                </c:pt>
                <c:pt idx="4858">
                  <c:v>43.265175150132499</c:v>
                </c:pt>
                <c:pt idx="4859">
                  <c:v>43.267390690047201</c:v>
                </c:pt>
                <c:pt idx="4860">
                  <c:v>43.269605706432998</c:v>
                </c:pt>
                <c:pt idx="4861">
                  <c:v>43.271820199410399</c:v>
                </c:pt>
                <c:pt idx="4862">
                  <c:v>43.274034169099799</c:v>
                </c:pt>
                <c:pt idx="4863">
                  <c:v>43.2762476156216</c:v>
                </c:pt>
                <c:pt idx="4864">
                  <c:v>43.278460539096201</c:v>
                </c:pt>
                <c:pt idx="4865">
                  <c:v>43.2806729396439</c:v>
                </c:pt>
                <c:pt idx="4866">
                  <c:v>43.282884817385103</c:v>
                </c:pt>
                <c:pt idx="4867">
                  <c:v>43.285096172440099</c:v>
                </c:pt>
                <c:pt idx="4868">
                  <c:v>43.287307004929197</c:v>
                </c:pt>
                <c:pt idx="4869">
                  <c:v>43.289517314972699</c:v>
                </c:pt>
                <c:pt idx="4870">
                  <c:v>43.2917271026908</c:v>
                </c:pt>
                <c:pt idx="4871">
                  <c:v>43.293936368203802</c:v>
                </c:pt>
                <c:pt idx="4872">
                  <c:v>43.296145111631901</c:v>
                </c:pt>
                <c:pt idx="4873">
                  <c:v>43.298353333095299</c:v>
                </c:pt>
                <c:pt idx="4874">
                  <c:v>43.300561032714199</c:v>
                </c:pt>
                <c:pt idx="4875">
                  <c:v>43.302768210608697</c:v>
                </c:pt>
                <c:pt idx="4876">
                  <c:v>43.304974866899002</c:v>
                </c:pt>
                <c:pt idx="4877">
                  <c:v>43.307181001705104</c:v>
                </c:pt>
                <c:pt idx="4878">
                  <c:v>43.309386615147297</c:v>
                </c:pt>
                <c:pt idx="4879">
                  <c:v>43.311591707345499</c:v>
                </c:pt>
                <c:pt idx="4880">
                  <c:v>43.313796278419801</c:v>
                </c:pt>
                <c:pt idx="4881">
                  <c:v>43.316000328490297</c:v>
                </c:pt>
                <c:pt idx="4882">
                  <c:v>43.318203857676899</c:v>
                </c:pt>
                <c:pt idx="4883">
                  <c:v>43.320406866099603</c:v>
                </c:pt>
                <c:pt idx="4884">
                  <c:v>43.322609353878498</c:v>
                </c:pt>
                <c:pt idx="4885">
                  <c:v>43.324811321133502</c:v>
                </c:pt>
                <c:pt idx="4886">
                  <c:v>43.327012767984499</c:v>
                </c:pt>
                <c:pt idx="4887">
                  <c:v>43.329213694551399</c:v>
                </c:pt>
                <c:pt idx="4888">
                  <c:v>43.331414100954099</c:v>
                </c:pt>
                <c:pt idx="4889">
                  <c:v>43.333613987312503</c:v>
                </c:pt>
                <c:pt idx="4890">
                  <c:v>43.335813353746403</c:v>
                </c:pt>
                <c:pt idx="4891">
                  <c:v>43.338012200375601</c:v>
                </c:pt>
                <c:pt idx="4892">
                  <c:v>43.340210527320103</c:v>
                </c:pt>
                <c:pt idx="4893">
                  <c:v>43.3424083346994</c:v>
                </c:pt>
                <c:pt idx="4894">
                  <c:v>43.344605622633502</c:v>
                </c:pt>
                <c:pt idx="4895">
                  <c:v>43.3468023912421</c:v>
                </c:pt>
                <c:pt idx="4896">
                  <c:v>43.348998640644801</c:v>
                </c:pt>
                <c:pt idx="4897">
                  <c:v>43.351194370961501</c:v>
                </c:pt>
                <c:pt idx="4898">
                  <c:v>43.353389582311699</c:v>
                </c:pt>
                <c:pt idx="4899">
                  <c:v>43.3555842748152</c:v>
                </c:pt>
                <c:pt idx="4900">
                  <c:v>43.357778448591503</c:v>
                </c:pt>
                <c:pt idx="4901">
                  <c:v>43.359972103760398</c:v>
                </c:pt>
                <c:pt idx="4902">
                  <c:v>43.3621652404413</c:v>
                </c:pt>
                <c:pt idx="4903">
                  <c:v>43.364357858753998</c:v>
                </c:pt>
                <c:pt idx="4904">
                  <c:v>43.366549958817899</c:v>
                </c:pt>
                <c:pt idx="4905">
                  <c:v>43.368741540752602</c:v>
                </c:pt>
                <c:pt idx="4906">
                  <c:v>43.370932604677499</c:v>
                </c:pt>
                <c:pt idx="4907">
                  <c:v>43.373123150712303</c:v>
                </c:pt>
                <c:pt idx="4908">
                  <c:v>43.375313178976398</c:v>
                </c:pt>
                <c:pt idx="4909">
                  <c:v>43.3775026895892</c:v>
                </c:pt>
                <c:pt idx="4910">
                  <c:v>43.379691682670199</c:v>
                </c:pt>
                <c:pt idx="4911">
                  <c:v>43.381880158338802</c:v>
                </c:pt>
                <c:pt idx="4912">
                  <c:v>43.384068116714303</c:v>
                </c:pt>
                <c:pt idx="4913">
                  <c:v>43.386255557916201</c:v>
                </c:pt>
                <c:pt idx="4914">
                  <c:v>43.388442482063802</c:v>
                </c:pt>
                <c:pt idx="4915">
                  <c:v>43.390628889276499</c:v>
                </c:pt>
                <c:pt idx="4916">
                  <c:v>43.3928147796735</c:v>
                </c:pt>
                <c:pt idx="4917">
                  <c:v>43.395000153374099</c:v>
                </c:pt>
                <c:pt idx="4918">
                  <c:v>43.397185010497701</c:v>
                </c:pt>
                <c:pt idx="4919">
                  <c:v>43.399369351163401</c:v>
                </c:pt>
                <c:pt idx="4920">
                  <c:v>43.401553175490498</c:v>
                </c:pt>
                <c:pt idx="4921">
                  <c:v>43.403736483598202</c:v>
                </c:pt>
                <c:pt idx="4922">
                  <c:v>43.405919275605598</c:v>
                </c:pt>
                <c:pt idx="4923">
                  <c:v>43.408101551632001</c:v>
                </c:pt>
                <c:pt idx="4924">
                  <c:v>43.410283311796597</c:v>
                </c:pt>
                <c:pt idx="4925">
                  <c:v>43.412464556218303</c:v>
                </c:pt>
                <c:pt idx="4926">
                  <c:v>43.414645285016299</c:v>
                </c:pt>
                <c:pt idx="4927">
                  <c:v>43.416825498309699</c:v>
                </c:pt>
                <c:pt idx="4928">
                  <c:v>43.419005196217597</c:v>
                </c:pt>
                <c:pt idx="4929">
                  <c:v>43.421184378859003</c:v>
                </c:pt>
                <c:pt idx="4930">
                  <c:v>43.423363046352897</c:v>
                </c:pt>
                <c:pt idx="4931">
                  <c:v>43.425541198818301</c:v>
                </c:pt>
                <c:pt idx="4932">
                  <c:v>43.427718836374197</c:v>
                </c:pt>
                <c:pt idx="4933">
                  <c:v>43.4298959591395</c:v>
                </c:pt>
                <c:pt idx="4934">
                  <c:v>43.432072567233298</c:v>
                </c:pt>
                <c:pt idx="4935">
                  <c:v>43.434248660774301</c:v>
                </c:pt>
                <c:pt idx="4936">
                  <c:v>43.436424239881497</c:v>
                </c:pt>
                <c:pt idx="4937">
                  <c:v>43.438599304673801</c:v>
                </c:pt>
                <c:pt idx="4938">
                  <c:v>43.440773855270102</c:v>
                </c:pt>
                <c:pt idx="4939">
                  <c:v>43.442947891788997</c:v>
                </c:pt>
                <c:pt idx="4940">
                  <c:v>43.445121414349501</c:v>
                </c:pt>
                <c:pt idx="4941">
                  <c:v>43.447294423070403</c:v>
                </c:pt>
                <c:pt idx="4942">
                  <c:v>43.449466918070399</c:v>
                </c:pt>
                <c:pt idx="4943">
                  <c:v>43.4516388994682</c:v>
                </c:pt>
                <c:pt idx="4944">
                  <c:v>43.453810367382701</c:v>
                </c:pt>
                <c:pt idx="4945">
                  <c:v>43.455981321932398</c:v>
                </c:pt>
                <c:pt idx="4946">
                  <c:v>43.458151763236103</c:v>
                </c:pt>
                <c:pt idx="4947">
                  <c:v>43.460321691412503</c:v>
                </c:pt>
                <c:pt idx="4948">
                  <c:v>43.462491106580103</c:v>
                </c:pt>
                <c:pt idx="4949">
                  <c:v>43.464660008857699</c:v>
                </c:pt>
                <c:pt idx="4950">
                  <c:v>43.466828398363702</c:v>
                </c:pt>
                <c:pt idx="4951">
                  <c:v>43.468996275216803</c:v>
                </c:pt>
                <c:pt idx="4952">
                  <c:v>43.471163639535597</c:v>
                </c:pt>
                <c:pt idx="4953">
                  <c:v>43.473330491438503</c:v>
                </c:pt>
                <c:pt idx="4954">
                  <c:v>43.475496831044197</c:v>
                </c:pt>
                <c:pt idx="4955">
                  <c:v>43.477662658470997</c:v>
                </c:pt>
                <c:pt idx="4956">
                  <c:v>43.479827973837502</c:v>
                </c:pt>
                <c:pt idx="4957">
                  <c:v>43.4819927772621</c:v>
                </c:pt>
                <c:pt idx="4958">
                  <c:v>43.484157068863297</c:v>
                </c:pt>
                <c:pt idx="4959">
                  <c:v>43.486320848759398</c:v>
                </c:pt>
                <c:pt idx="4960">
                  <c:v>43.488484117068801</c:v>
                </c:pt>
                <c:pt idx="4961">
                  <c:v>43.490646873910002</c:v>
                </c:pt>
                <c:pt idx="4962">
                  <c:v>43.492809119401201</c:v>
                </c:pt>
                <c:pt idx="4963">
                  <c:v>43.494970853660902</c:v>
                </c:pt>
                <c:pt idx="4964">
                  <c:v>43.497132076807198</c:v>
                </c:pt>
                <c:pt idx="4965">
                  <c:v>43.499292788958499</c:v>
                </c:pt>
                <c:pt idx="4966">
                  <c:v>43.501452990232998</c:v>
                </c:pt>
                <c:pt idx="4967">
                  <c:v>43.503612680749001</c:v>
                </c:pt>
                <c:pt idx="4968">
                  <c:v>43.505771860624797</c:v>
                </c:pt>
                <c:pt idx="4969">
                  <c:v>43.507930529978402</c:v>
                </c:pt>
                <c:pt idx="4970">
                  <c:v>43.5100886889281</c:v>
                </c:pt>
                <c:pt idx="4971">
                  <c:v>43.512246337592003</c:v>
                </c:pt>
                <c:pt idx="4972">
                  <c:v>43.514403476088397</c:v>
                </c:pt>
                <c:pt idx="4973">
                  <c:v>43.516560104535202</c:v>
                </c:pt>
                <c:pt idx="4974">
                  <c:v>43.518716223050603</c:v>
                </c:pt>
                <c:pt idx="4975">
                  <c:v>43.520871831752601</c:v>
                </c:pt>
                <c:pt idx="4976">
                  <c:v>43.523026930759301</c:v>
                </c:pt>
                <c:pt idx="4977">
                  <c:v>43.525181520188802</c:v>
                </c:pt>
                <c:pt idx="4978">
                  <c:v>43.527335600159098</c:v>
                </c:pt>
                <c:pt idx="4979">
                  <c:v>43.529489170787997</c:v>
                </c:pt>
                <c:pt idx="4980">
                  <c:v>43.531642232193697</c:v>
                </c:pt>
                <c:pt idx="4981">
                  <c:v>43.533794784493999</c:v>
                </c:pt>
                <c:pt idx="4982">
                  <c:v>43.535946827806796</c:v>
                </c:pt>
                <c:pt idx="4983">
                  <c:v>43.538098362250203</c:v>
                </c:pt>
                <c:pt idx="4984">
                  <c:v>43.540249387941898</c:v>
                </c:pt>
                <c:pt idx="4985">
                  <c:v>43.542399904999797</c:v>
                </c:pt>
                <c:pt idx="4986">
                  <c:v>43.544549913541701</c:v>
                </c:pt>
                <c:pt idx="4987">
                  <c:v>43.546699413685602</c:v>
                </c:pt>
                <c:pt idx="4988">
                  <c:v>43.548848405549002</c:v>
                </c:pt>
                <c:pt idx="4989">
                  <c:v>43.550996889250001</c:v>
                </c:pt>
                <c:pt idx="4990">
                  <c:v>43.553144864906102</c:v>
                </c:pt>
                <c:pt idx="4991">
                  <c:v>43.555292332635197</c:v>
                </c:pt>
                <c:pt idx="4992">
                  <c:v>43.557439292554797</c:v>
                </c:pt>
                <c:pt idx="4993">
                  <c:v>43.5595857447829</c:v>
                </c:pt>
                <c:pt idx="4994">
                  <c:v>43.561731689436897</c:v>
                </c:pt>
                <c:pt idx="4995">
                  <c:v>43.563877126634502</c:v>
                </c:pt>
                <c:pt idx="4996">
                  <c:v>43.566022056493502</c:v>
                </c:pt>
                <c:pt idx="4997">
                  <c:v>43.5681664791313</c:v>
                </c:pt>
                <c:pt idx="4998">
                  <c:v>43.570310394665597</c:v>
                </c:pt>
                <c:pt idx="4999">
                  <c:v>43.572453803213897</c:v>
                </c:pt>
                <c:pt idx="5000">
                  <c:v>43.5745967048937</c:v>
                </c:pt>
                <c:pt idx="5001">
                  <c:v>43.576739099822603</c:v>
                </c:pt>
                <c:pt idx="5002">
                  <c:v>43.5788809881182</c:v>
                </c:pt>
                <c:pt idx="5003">
                  <c:v>43.581022369897703</c:v>
                </c:pt>
                <c:pt idx="5004">
                  <c:v>43.583163245278797</c:v>
                </c:pt>
                <c:pt idx="5005">
                  <c:v>43.585303614378901</c:v>
                </c:pt>
                <c:pt idx="5006">
                  <c:v>43.587443477315297</c:v>
                </c:pt>
                <c:pt idx="5007">
                  <c:v>43.589582834205402</c:v>
                </c:pt>
                <c:pt idx="5008">
                  <c:v>43.591721685166704</c:v>
                </c:pt>
                <c:pt idx="5009">
                  <c:v>43.593860030316499</c:v>
                </c:pt>
                <c:pt idx="5010">
                  <c:v>43.595997869771999</c:v>
                </c:pt>
                <c:pt idx="5011">
                  <c:v>43.5981352036506</c:v>
                </c:pt>
                <c:pt idx="5012">
                  <c:v>43.600272032069697</c:v>
                </c:pt>
                <c:pt idx="5013">
                  <c:v>43.602408355146402</c:v>
                </c:pt>
                <c:pt idx="5014">
                  <c:v>43.604544172997997</c:v>
                </c:pt>
                <c:pt idx="5015">
                  <c:v>43.606679485741701</c:v>
                </c:pt>
                <c:pt idx="5016">
                  <c:v>43.608814293494703</c:v>
                </c:pt>
                <c:pt idx="5017">
                  <c:v>43.6109485963742</c:v>
                </c:pt>
                <c:pt idx="5018">
                  <c:v>43.613082394497297</c:v>
                </c:pt>
                <c:pt idx="5019">
                  <c:v>43.615215687981298</c:v>
                </c:pt>
                <c:pt idx="5020">
                  <c:v>43.6173484769431</c:v>
                </c:pt>
                <c:pt idx="5021">
                  <c:v>43.619480761499901</c:v>
                </c:pt>
                <c:pt idx="5022">
                  <c:v>43.621612541768798</c:v>
                </c:pt>
                <c:pt idx="5023">
                  <c:v>43.623743817866703</c:v>
                </c:pt>
                <c:pt idx="5024">
                  <c:v>43.6258745899109</c:v>
                </c:pt>
                <c:pt idx="5025">
                  <c:v>43.628004858018102</c:v>
                </c:pt>
                <c:pt idx="5026">
                  <c:v>43.630134622305498</c:v>
                </c:pt>
                <c:pt idx="5027">
                  <c:v>43.632263882889902</c:v>
                </c:pt>
                <c:pt idx="5028">
                  <c:v>43.634392639888397</c:v>
                </c:pt>
                <c:pt idx="5029">
                  <c:v>43.636520893417902</c:v>
                </c:pt>
                <c:pt idx="5030">
                  <c:v>43.638648643595197</c:v>
                </c:pt>
                <c:pt idx="5031">
                  <c:v>43.640775890537199</c:v>
                </c:pt>
                <c:pt idx="5032">
                  <c:v>43.642902634360802</c:v>
                </c:pt>
                <c:pt idx="5033">
                  <c:v>43.645028875182803</c:v>
                </c:pt>
                <c:pt idx="5034">
                  <c:v>43.647154613120001</c:v>
                </c:pt>
                <c:pt idx="5035">
                  <c:v>43.649279848289197</c:v>
                </c:pt>
                <c:pt idx="5036">
                  <c:v>43.651404580807302</c:v>
                </c:pt>
                <c:pt idx="5037">
                  <c:v>43.653528810790803</c:v>
                </c:pt>
                <c:pt idx="5038">
                  <c:v>43.655652538356598</c:v>
                </c:pt>
                <c:pt idx="5039">
                  <c:v>43.657775763621402</c:v>
                </c:pt>
                <c:pt idx="5040">
                  <c:v>43.659898486701898</c:v>
                </c:pt>
                <c:pt idx="5041">
                  <c:v>43.662020707714603</c:v>
                </c:pt>
                <c:pt idx="5042">
                  <c:v>43.664142426776301</c:v>
                </c:pt>
                <c:pt idx="5043">
                  <c:v>43.6662636440036</c:v>
                </c:pt>
                <c:pt idx="5044">
                  <c:v>43.668384359512999</c:v>
                </c:pt>
                <c:pt idx="5045">
                  <c:v>43.670504573421198</c:v>
                </c:pt>
                <c:pt idx="5046">
                  <c:v>43.672624285844698</c:v>
                </c:pt>
                <c:pt idx="5047">
                  <c:v>43.6747434969</c:v>
                </c:pt>
                <c:pt idx="5048">
                  <c:v>43.676862206703703</c:v>
                </c:pt>
                <c:pt idx="5049">
                  <c:v>43.678980415372102</c:v>
                </c:pt>
                <c:pt idx="5050">
                  <c:v>43.681098123021897</c:v>
                </c:pt>
                <c:pt idx="5051">
                  <c:v>43.683215329769403</c:v>
                </c:pt>
                <c:pt idx="5052">
                  <c:v>43.685332035731101</c:v>
                </c:pt>
                <c:pt idx="5053">
                  <c:v>43.687448241023397</c:v>
                </c:pt>
                <c:pt idx="5054">
                  <c:v>43.6895639457626</c:v>
                </c:pt>
                <c:pt idx="5055">
                  <c:v>43.691679150065099</c:v>
                </c:pt>
                <c:pt idx="5056">
                  <c:v>43.6937938540472</c:v>
                </c:pt>
                <c:pt idx="5057">
                  <c:v>43.695908057825399</c:v>
                </c:pt>
                <c:pt idx="5058">
                  <c:v>43.698021761515797</c:v>
                </c:pt>
                <c:pt idx="5059">
                  <c:v>43.700134965234703</c:v>
                </c:pt>
                <c:pt idx="5060">
                  <c:v>43.702247669098398</c:v>
                </c:pt>
                <c:pt idx="5061">
                  <c:v>43.704359873223098</c:v>
                </c:pt>
                <c:pt idx="5062">
                  <c:v>43.706471577725097</c:v>
                </c:pt>
                <c:pt idx="5063">
                  <c:v>43.708582782720399</c:v>
                </c:pt>
                <c:pt idx="5064">
                  <c:v>43.710693488325298</c:v>
                </c:pt>
                <c:pt idx="5065">
                  <c:v>43.712803694656003</c:v>
                </c:pt>
                <c:pt idx="5066">
                  <c:v>43.714913401828497</c:v>
                </c:pt>
                <c:pt idx="5067">
                  <c:v>43.717022609958903</c:v>
                </c:pt>
                <c:pt idx="5068">
                  <c:v>43.719131319163303</c:v>
                </c:pt>
                <c:pt idx="5069">
                  <c:v>43.721239529557799</c:v>
                </c:pt>
                <c:pt idx="5070">
                  <c:v>43.723347241258502</c:v>
                </c:pt>
                <c:pt idx="5071">
                  <c:v>43.7254544543812</c:v>
                </c:pt>
                <c:pt idx="5072">
                  <c:v>43.727561169042097</c:v>
                </c:pt>
                <c:pt idx="5073">
                  <c:v>43.729667385356997</c:v>
                </c:pt>
                <c:pt idx="5074">
                  <c:v>43.731773103441903</c:v>
                </c:pt>
                <c:pt idx="5075">
                  <c:v>43.733878323412902</c:v>
                </c:pt>
                <c:pt idx="5076">
                  <c:v>43.735983045385701</c:v>
                </c:pt>
                <c:pt idx="5077">
                  <c:v>43.738087269476203</c:v>
                </c:pt>
                <c:pt idx="5078">
                  <c:v>43.740190995800297</c:v>
                </c:pt>
                <c:pt idx="5079">
                  <c:v>43.742294224473902</c:v>
                </c:pt>
                <c:pt idx="5080">
                  <c:v>43.7443969556127</c:v>
                </c:pt>
                <c:pt idx="5081">
                  <c:v>43.746499189332603</c:v>
                </c:pt>
                <c:pt idx="5082">
                  <c:v>43.748600925749301</c:v>
                </c:pt>
                <c:pt idx="5083">
                  <c:v>43.750702164978698</c:v>
                </c:pt>
                <c:pt idx="5084">
                  <c:v>43.752802907136299</c:v>
                </c:pt>
                <c:pt idx="5085">
                  <c:v>43.754903152337903</c:v>
                </c:pt>
                <c:pt idx="5086">
                  <c:v>43.757002900699298</c:v>
                </c:pt>
                <c:pt idx="5087">
                  <c:v>43.759102152335998</c:v>
                </c:pt>
                <c:pt idx="5088">
                  <c:v>43.761200907363801</c:v>
                </c:pt>
                <c:pt idx="5089">
                  <c:v>43.763299165898196</c:v>
                </c:pt>
                <c:pt idx="5090">
                  <c:v>43.765396928054898</c:v>
                </c:pt>
                <c:pt idx="5091">
                  <c:v>43.767494193949297</c:v>
                </c:pt>
                <c:pt idx="5092">
                  <c:v>43.769590963697198</c:v>
                </c:pt>
                <c:pt idx="5093">
                  <c:v>43.7716872374139</c:v>
                </c:pt>
                <c:pt idx="5094">
                  <c:v>43.773783015215102</c:v>
                </c:pt>
                <c:pt idx="5095">
                  <c:v>43.775878297216202</c:v>
                </c:pt>
                <c:pt idx="5096">
                  <c:v>43.7779730835327</c:v>
                </c:pt>
                <c:pt idx="5097">
                  <c:v>43.780067374280002</c:v>
                </c:pt>
                <c:pt idx="5098">
                  <c:v>43.782161169573598</c:v>
                </c:pt>
                <c:pt idx="5099">
                  <c:v>43.784254469528797</c:v>
                </c:pt>
                <c:pt idx="5100">
                  <c:v>43.786347274261097</c:v>
                </c:pt>
                <c:pt idx="5101">
                  <c:v>43.788439583885797</c:v>
                </c:pt>
                <c:pt idx="5102">
                  <c:v>43.790531398518198</c:v>
                </c:pt>
                <c:pt idx="5103">
                  <c:v>43.792622718273698</c:v>
                </c:pt>
                <c:pt idx="5104">
                  <c:v>43.794713543267598</c:v>
                </c:pt>
                <c:pt idx="5105">
                  <c:v>43.796803873615097</c:v>
                </c:pt>
                <c:pt idx="5106">
                  <c:v>43.798893709431397</c:v>
                </c:pt>
                <c:pt idx="5107">
                  <c:v>43.800983050831903</c:v>
                </c:pt>
                <c:pt idx="5108">
                  <c:v>43.803071897931702</c:v>
                </c:pt>
                <c:pt idx="5109">
                  <c:v>43.805160250845901</c:v>
                </c:pt>
                <c:pt idx="5110">
                  <c:v>43.807248109689901</c:v>
                </c:pt>
                <c:pt idx="5111">
                  <c:v>43.809335474578702</c:v>
                </c:pt>
                <c:pt idx="5112">
                  <c:v>43.811422345627399</c:v>
                </c:pt>
                <c:pt idx="5113">
                  <c:v>43.813508722951099</c:v>
                </c:pt>
                <c:pt idx="5114">
                  <c:v>43.815594606664902</c:v>
                </c:pt>
                <c:pt idx="5115">
                  <c:v>43.817679996883903</c:v>
                </c:pt>
                <c:pt idx="5116">
                  <c:v>43.819764893722997</c:v>
                </c:pt>
                <c:pt idx="5117">
                  <c:v>43.821849297297398</c:v>
                </c:pt>
                <c:pt idx="5118">
                  <c:v>43.8239332077219</c:v>
                </c:pt>
                <c:pt idx="5119">
                  <c:v>43.826016625111599</c:v>
                </c:pt>
                <c:pt idx="5120">
                  <c:v>43.828099549581403</c:v>
                </c:pt>
                <c:pt idx="5121">
                  <c:v>43.830181981246298</c:v>
                </c:pt>
                <c:pt idx="5122">
                  <c:v>43.832263920221003</c:v>
                </c:pt>
                <c:pt idx="5123">
                  <c:v>43.834345366620497</c:v>
                </c:pt>
                <c:pt idx="5124">
                  <c:v>43.836426320559802</c:v>
                </c:pt>
                <c:pt idx="5125">
                  <c:v>43.838506782153502</c:v>
                </c:pt>
                <c:pt idx="5126">
                  <c:v>43.840586751516497</c:v>
                </c:pt>
                <c:pt idx="5127">
                  <c:v>43.842666228763598</c:v>
                </c:pt>
                <c:pt idx="5128">
                  <c:v>43.844745214009599</c:v>
                </c:pt>
                <c:pt idx="5129">
                  <c:v>43.846823707369197</c:v>
                </c:pt>
                <c:pt idx="5130">
                  <c:v>43.8489017089572</c:v>
                </c:pt>
                <c:pt idx="5131">
                  <c:v>43.850979218888199</c:v>
                </c:pt>
                <c:pt idx="5132">
                  <c:v>43.853056237276903</c:v>
                </c:pt>
                <c:pt idx="5133">
                  <c:v>43.855132764238</c:v>
                </c:pt>
                <c:pt idx="5134">
                  <c:v>43.857208799886202</c:v>
                </c:pt>
                <c:pt idx="5135">
                  <c:v>43.859284344335897</c:v>
                </c:pt>
                <c:pt idx="5136">
                  <c:v>43.861359397702003</c:v>
                </c:pt>
                <c:pt idx="5137">
                  <c:v>43.863433960098803</c:v>
                </c:pt>
                <c:pt idx="5138">
                  <c:v>43.865508031640999</c:v>
                </c:pt>
                <c:pt idx="5139">
                  <c:v>43.867581612443097</c:v>
                </c:pt>
                <c:pt idx="5140">
                  <c:v>43.869654702619599</c:v>
                </c:pt>
                <c:pt idx="5141">
                  <c:v>43.871727302284903</c:v>
                </c:pt>
                <c:pt idx="5142">
                  <c:v>43.873799411553598</c:v>
                </c:pt>
                <c:pt idx="5143">
                  <c:v>43.875871030540097</c:v>
                </c:pt>
                <c:pt idx="5144">
                  <c:v>43.877942159358803</c:v>
                </c:pt>
                <c:pt idx="5145">
                  <c:v>43.880012798124099</c:v>
                </c:pt>
                <c:pt idx="5146">
                  <c:v>43.882082946950298</c:v>
                </c:pt>
                <c:pt idx="5147">
                  <c:v>43.884152605951897</c:v>
                </c:pt>
                <c:pt idx="5148">
                  <c:v>43.886221775243101</c:v>
                </c:pt>
                <c:pt idx="5149">
                  <c:v>43.8882904549383</c:v>
                </c:pt>
                <c:pt idx="5150">
                  <c:v>43.8903586451517</c:v>
                </c:pt>
                <c:pt idx="5151">
                  <c:v>43.892426345997599</c:v>
                </c:pt>
                <c:pt idx="5152">
                  <c:v>43.894493557590302</c:v>
                </c:pt>
                <c:pt idx="5153">
                  <c:v>43.896560280044</c:v>
                </c:pt>
                <c:pt idx="5154">
                  <c:v>43.898626513472799</c:v>
                </c:pt>
                <c:pt idx="5155">
                  <c:v>43.900692257990997</c:v>
                </c:pt>
                <c:pt idx="5156">
                  <c:v>43.9027575137127</c:v>
                </c:pt>
                <c:pt idx="5157">
                  <c:v>43.904822280752001</c:v>
                </c:pt>
                <c:pt idx="5158">
                  <c:v>43.906886559223103</c:v>
                </c:pt>
                <c:pt idx="5159">
                  <c:v>43.908950349239902</c:v>
                </c:pt>
                <c:pt idx="5160">
                  <c:v>43.911013650916701</c:v>
                </c:pt>
                <c:pt idx="5161">
                  <c:v>43.913076464367499</c:v>
                </c:pt>
                <c:pt idx="5162">
                  <c:v>43.915138789706198</c:v>
                </c:pt>
                <c:pt idx="5163">
                  <c:v>43.917200627046803</c:v>
                </c:pt>
                <c:pt idx="5164">
                  <c:v>43.9192619765034</c:v>
                </c:pt>
                <c:pt idx="5165">
                  <c:v>43.921322838189901</c:v>
                </c:pt>
                <c:pt idx="5166">
                  <c:v>43.923383212220301</c:v>
                </c:pt>
                <c:pt idx="5167">
                  <c:v>43.925443098708399</c:v>
                </c:pt>
                <c:pt idx="5168">
                  <c:v>43.927502497768103</c:v>
                </c:pt>
                <c:pt idx="5169">
                  <c:v>43.929561409513298</c:v>
                </c:pt>
                <c:pt idx="5170">
                  <c:v>43.931619834057798</c:v>
                </c:pt>
                <c:pt idx="5171">
                  <c:v>43.933677771515597</c:v>
                </c:pt>
                <c:pt idx="5172">
                  <c:v>43.935735222000297</c:v>
                </c:pt>
                <c:pt idx="5173">
                  <c:v>43.937792185625703</c:v>
                </c:pt>
                <c:pt idx="5174">
                  <c:v>43.939848662505597</c:v>
                </c:pt>
                <c:pt idx="5175">
                  <c:v>43.941904652753799</c:v>
                </c:pt>
                <c:pt idx="5176">
                  <c:v>43.943960156484003</c:v>
                </c:pt>
                <c:pt idx="5177">
                  <c:v>43.946015173809798</c:v>
                </c:pt>
                <c:pt idx="5178">
                  <c:v>43.948069704844897</c:v>
                </c:pt>
                <c:pt idx="5179">
                  <c:v>43.950123749703003</c:v>
                </c:pt>
                <c:pt idx="5180">
                  <c:v>43.952177308497603</c:v>
                </c:pt>
                <c:pt idx="5181">
                  <c:v>43.954230381342398</c:v>
                </c:pt>
                <c:pt idx="5182">
                  <c:v>43.956282968351097</c:v>
                </c:pt>
                <c:pt idx="5183">
                  <c:v>43.958335069637002</c:v>
                </c:pt>
                <c:pt idx="5184">
                  <c:v>43.9603866853138</c:v>
                </c:pt>
                <c:pt idx="5185">
                  <c:v>43.962437815495001</c:v>
                </c:pt>
                <c:pt idx="5186">
                  <c:v>43.964488460294</c:v>
                </c:pt>
                <c:pt idx="5187">
                  <c:v>43.966538619824398</c:v>
                </c:pt>
                <c:pt idx="5188">
                  <c:v>43.968588294199499</c:v>
                </c:pt>
                <c:pt idx="5189">
                  <c:v>43.970637483532897</c:v>
                </c:pt>
                <c:pt idx="5190">
                  <c:v>43.972686187937903</c:v>
                </c:pt>
                <c:pt idx="5191">
                  <c:v>43.974734407527897</c:v>
                </c:pt>
                <c:pt idx="5192">
                  <c:v>43.976782142416198</c:v>
                </c:pt>
                <c:pt idx="5193">
                  <c:v>43.9788293927162</c:v>
                </c:pt>
                <c:pt idx="5194">
                  <c:v>43.9808761585413</c:v>
                </c:pt>
                <c:pt idx="5195">
                  <c:v>43.9829224400046</c:v>
                </c:pt>
                <c:pt idx="5196">
                  <c:v>43.984968237219498</c:v>
                </c:pt>
                <c:pt idx="5197">
                  <c:v>43.987013550299203</c:v>
                </c:pt>
                <c:pt idx="5198">
                  <c:v>43.989058379356997</c:v>
                </c:pt>
                <c:pt idx="5199">
                  <c:v>43.991102724506</c:v>
                </c:pt>
                <c:pt idx="5200">
                  <c:v>43.9931465858594</c:v>
                </c:pt>
                <c:pt idx="5201">
                  <c:v>43.9951899635305</c:v>
                </c:pt>
                <c:pt idx="5202">
                  <c:v>43.997232857632198</c:v>
                </c:pt>
                <c:pt idx="5203">
                  <c:v>43.999275268277799</c:v>
                </c:pt>
                <c:pt idx="5204">
                  <c:v>44.001317195580299</c:v>
                </c:pt>
                <c:pt idx="5205">
                  <c:v>44.003358639652902</c:v>
                </c:pt>
                <c:pt idx="5206">
                  <c:v>44.005399600608499</c:v>
                </c:pt>
                <c:pt idx="5207">
                  <c:v>44.007440078560101</c:v>
                </c:pt>
                <c:pt idx="5208">
                  <c:v>44.0094800736209</c:v>
                </c:pt>
                <c:pt idx="5209">
                  <c:v>44.011519585903699</c:v>
                </c:pt>
                <c:pt idx="5210">
                  <c:v>44.013558615521497</c:v>
                </c:pt>
                <c:pt idx="5211">
                  <c:v>44.015597162587397</c:v>
                </c:pt>
                <c:pt idx="5212">
                  <c:v>44.0176352272141</c:v>
                </c:pt>
                <c:pt idx="5213">
                  <c:v>44.019672809514503</c:v>
                </c:pt>
                <c:pt idx="5214">
                  <c:v>44.021709909601597</c:v>
                </c:pt>
                <c:pt idx="5215">
                  <c:v>44.023746527588301</c:v>
                </c:pt>
                <c:pt idx="5216">
                  <c:v>44.025782663587201</c:v>
                </c:pt>
                <c:pt idx="5217">
                  <c:v>44.027818317711201</c:v>
                </c:pt>
                <c:pt idx="5218">
                  <c:v>44.029853490073201</c:v>
                </c:pt>
                <c:pt idx="5219">
                  <c:v>44.031888180785799</c:v>
                </c:pt>
                <c:pt idx="5220">
                  <c:v>44.033922389961901</c:v>
                </c:pt>
                <c:pt idx="5221">
                  <c:v>44.0359561177141</c:v>
                </c:pt>
                <c:pt idx="5222">
                  <c:v>44.037989364155003</c:v>
                </c:pt>
                <c:pt idx="5223">
                  <c:v>44.040022129397499</c:v>
                </c:pt>
                <c:pt idx="5224">
                  <c:v>44.042054413554098</c:v>
                </c:pt>
                <c:pt idx="5225">
                  <c:v>44.044086216737497</c:v>
                </c:pt>
                <c:pt idx="5226">
                  <c:v>44.046117539060198</c:v>
                </c:pt>
                <c:pt idx="5227">
                  <c:v>44.048148380634899</c:v>
                </c:pt>
                <c:pt idx="5228">
                  <c:v>44.050178741574101</c:v>
                </c:pt>
                <c:pt idx="5229">
                  <c:v>44.052208621990403</c:v>
                </c:pt>
                <c:pt idx="5230">
                  <c:v>44.054238021996198</c:v>
                </c:pt>
                <c:pt idx="5231">
                  <c:v>44.056266941704003</c:v>
                </c:pt>
                <c:pt idx="5232">
                  <c:v>44.058295381226401</c:v>
                </c:pt>
                <c:pt idx="5233">
                  <c:v>44.060323340675801</c:v>
                </c:pt>
                <c:pt idx="5234">
                  <c:v>44.062350820164603</c:v>
                </c:pt>
                <c:pt idx="5235">
                  <c:v>44.064377819805202</c:v>
                </c:pt>
                <c:pt idx="5236">
                  <c:v>44.066404339709997</c:v>
                </c:pt>
                <c:pt idx="5237">
                  <c:v>44.068430379991298</c:v>
                </c:pt>
                <c:pt idx="5238">
                  <c:v>44.070455940761498</c:v>
                </c:pt>
                <c:pt idx="5239">
                  <c:v>44.072481022132997</c:v>
                </c:pt>
                <c:pt idx="5240">
                  <c:v>44.074505624217899</c:v>
                </c:pt>
                <c:pt idx="5241">
                  <c:v>44.076529747128603</c:v>
                </c:pt>
                <c:pt idx="5242">
                  <c:v>44.078553390977298</c:v>
                </c:pt>
                <c:pt idx="5243">
                  <c:v>44.080576555876199</c:v>
                </c:pt>
                <c:pt idx="5244">
                  <c:v>44.082599241937601</c:v>
                </c:pt>
                <c:pt idx="5245">
                  <c:v>44.084621449273698</c:v>
                </c:pt>
                <c:pt idx="5246">
                  <c:v>44.0866431779965</c:v>
                </c:pt>
                <c:pt idx="5247">
                  <c:v>44.088664428218202</c:v>
                </c:pt>
                <c:pt idx="5248">
                  <c:v>44.090685200050999</c:v>
                </c:pt>
                <c:pt idx="5249">
                  <c:v>44.0927054936069</c:v>
                </c:pt>
                <c:pt idx="5250">
                  <c:v>44.094725308998001</c:v>
                </c:pt>
                <c:pt idx="5251">
                  <c:v>44.096744646336397</c:v>
                </c:pt>
                <c:pt idx="5252">
                  <c:v>44.098763505733999</c:v>
                </c:pt>
                <c:pt idx="5253">
                  <c:v>44.100781887303</c:v>
                </c:pt>
                <c:pt idx="5254">
                  <c:v>44.1027997911551</c:v>
                </c:pt>
                <c:pt idx="5255">
                  <c:v>44.104817217402598</c:v>
                </c:pt>
                <c:pt idx="5256">
                  <c:v>44.1068341661571</c:v>
                </c:pt>
                <c:pt idx="5257">
                  <c:v>44.1088506375308</c:v>
                </c:pt>
                <c:pt idx="5258">
                  <c:v>44.110866631635403</c:v>
                </c:pt>
                <c:pt idx="5259">
                  <c:v>44.112882148582798</c:v>
                </c:pt>
                <c:pt idx="5260">
                  <c:v>44.114897188484903</c:v>
                </c:pt>
                <c:pt idx="5261">
                  <c:v>44.1169117514535</c:v>
                </c:pt>
                <c:pt idx="5262">
                  <c:v>44.1189258376005</c:v>
                </c:pt>
                <c:pt idx="5263">
                  <c:v>44.1209394470375</c:v>
                </c:pt>
                <c:pt idx="5264">
                  <c:v>44.122952579876397</c:v>
                </c:pt>
                <c:pt idx="5265">
                  <c:v>44.124965236228803</c:v>
                </c:pt>
                <c:pt idx="5266">
                  <c:v>44.1269774162066</c:v>
                </c:pt>
                <c:pt idx="5267">
                  <c:v>44.1289891199213</c:v>
                </c:pt>
                <c:pt idx="5268">
                  <c:v>44.131000347484701</c:v>
                </c:pt>
                <c:pt idx="5269">
                  <c:v>44.133011099008399</c:v>
                </c:pt>
                <c:pt idx="5270">
                  <c:v>44.135021374604001</c:v>
                </c:pt>
                <c:pt idx="5271">
                  <c:v>44.137031174383097</c:v>
                </c:pt>
                <c:pt idx="5272">
                  <c:v>44.139040498457398</c:v>
                </c:pt>
                <c:pt idx="5273">
                  <c:v>44.141049346938303</c:v>
                </c:pt>
                <c:pt idx="5274">
                  <c:v>44.143057719937403</c:v>
                </c:pt>
                <c:pt idx="5275">
                  <c:v>44.145065617566303</c:v>
                </c:pt>
                <c:pt idx="5276">
                  <c:v>44.147073039936302</c:v>
                </c:pt>
                <c:pt idx="5277">
                  <c:v>44.149079987158999</c:v>
                </c:pt>
                <c:pt idx="5278">
                  <c:v>44.151086459345798</c:v>
                </c:pt>
                <c:pt idx="5279">
                  <c:v>44.153092456608199</c:v>
                </c:pt>
                <c:pt idx="5280">
                  <c:v>44.155097979057501</c:v>
                </c:pt>
                <c:pt idx="5281">
                  <c:v>44.157103026805103</c:v>
                </c:pt>
                <c:pt idx="5282">
                  <c:v>44.159107599962397</c:v>
                </c:pt>
                <c:pt idx="5283">
                  <c:v>44.161111698640703</c:v>
                </c:pt>
                <c:pt idx="5284">
                  <c:v>44.163115322951299</c:v>
                </c:pt>
                <c:pt idx="5285">
                  <c:v>44.165118473005599</c:v>
                </c:pt>
                <c:pt idx="5286">
                  <c:v>44.167121148914703</c:v>
                </c:pt>
                <c:pt idx="5287">
                  <c:v>44.169123350789903</c:v>
                </c:pt>
                <c:pt idx="5288">
                  <c:v>44.171125078742499</c:v>
                </c:pt>
                <c:pt idx="5289">
                  <c:v>44.173126332883598</c:v>
                </c:pt>
                <c:pt idx="5290">
                  <c:v>44.1751271133244</c:v>
                </c:pt>
                <c:pt idx="5291">
                  <c:v>44.177127420176099</c:v>
                </c:pt>
                <c:pt idx="5292">
                  <c:v>44.179127253549801</c:v>
                </c:pt>
                <c:pt idx="5293">
                  <c:v>44.1811266135566</c:v>
                </c:pt>
                <c:pt idx="5294">
                  <c:v>44.183125500307597</c:v>
                </c:pt>
                <c:pt idx="5295">
                  <c:v>44.185123913913898</c:v>
                </c:pt>
                <c:pt idx="5296">
                  <c:v>44.187121854486499</c:v>
                </c:pt>
                <c:pt idx="5297">
                  <c:v>44.189119322136399</c:v>
                </c:pt>
                <c:pt idx="5298">
                  <c:v>44.1911163169747</c:v>
                </c:pt>
                <c:pt idx="5299">
                  <c:v>44.193112839112203</c:v>
                </c:pt>
                <c:pt idx="5300">
                  <c:v>44.195108888660101</c:v>
                </c:pt>
                <c:pt idx="5301">
                  <c:v>44.197104465729097</c:v>
                </c:pt>
                <c:pt idx="5302">
                  <c:v>44.199099570430199</c:v>
                </c:pt>
                <c:pt idx="5303">
                  <c:v>44.201094202874302</c:v>
                </c:pt>
                <c:pt idx="5304">
                  <c:v>44.203088363172199</c:v>
                </c:pt>
                <c:pt idx="5305">
                  <c:v>44.2050820514348</c:v>
                </c:pt>
                <c:pt idx="5306">
                  <c:v>44.207075267773</c:v>
                </c:pt>
                <c:pt idx="5307">
                  <c:v>44.209068012297401</c:v>
                </c:pt>
                <c:pt idx="5308">
                  <c:v>44.211060285118897</c:v>
                </c:pt>
                <c:pt idx="5309">
                  <c:v>44.213052086348299</c:v>
                </c:pt>
                <c:pt idx="5310">
                  <c:v>44.215043416096201</c:v>
                </c:pt>
                <c:pt idx="5311">
                  <c:v>44.217034274473399</c:v>
                </c:pt>
                <c:pt idx="5312">
                  <c:v>44.219024661590502</c:v>
                </c:pt>
                <c:pt idx="5313">
                  <c:v>44.2210145775583</c:v>
                </c:pt>
                <c:pt idx="5314">
                  <c:v>44.223004022487302</c:v>
                </c:pt>
                <c:pt idx="5315">
                  <c:v>44.224992996488098</c:v>
                </c:pt>
                <c:pt idx="5316">
                  <c:v>44.226981499671503</c:v>
                </c:pt>
                <c:pt idx="5317">
                  <c:v>44.2289695321479</c:v>
                </c:pt>
                <c:pt idx="5318">
                  <c:v>44.230957094027801</c:v>
                </c:pt>
                <c:pt idx="5319">
                  <c:v>44.2329441854219</c:v>
                </c:pt>
                <c:pt idx="5320">
                  <c:v>44.234930806440701</c:v>
                </c:pt>
                <c:pt idx="5321">
                  <c:v>44.236916957194502</c:v>
                </c:pt>
                <c:pt idx="5322">
                  <c:v>44.238902637793899</c:v>
                </c:pt>
                <c:pt idx="5323">
                  <c:v>44.240887848349303</c:v>
                </c:pt>
                <c:pt idx="5324">
                  <c:v>44.242872588971103</c:v>
                </c:pt>
                <c:pt idx="5325">
                  <c:v>44.244856859769698</c:v>
                </c:pt>
                <c:pt idx="5326">
                  <c:v>44.246840660855497</c:v>
                </c:pt>
                <c:pt idx="5327">
                  <c:v>44.248823992338899</c:v>
                </c:pt>
                <c:pt idx="5328">
                  <c:v>44.250806854330101</c:v>
                </c:pt>
                <c:pt idx="5329">
                  <c:v>44.2527892469394</c:v>
                </c:pt>
                <c:pt idx="5330">
                  <c:v>44.254771170277202</c:v>
                </c:pt>
                <c:pt idx="5331">
                  <c:v>44.256752624453704</c:v>
                </c:pt>
                <c:pt idx="5332">
                  <c:v>44.258733609579203</c:v>
                </c:pt>
                <c:pt idx="5333">
                  <c:v>44.260714125763798</c:v>
                </c:pt>
                <c:pt idx="5334">
                  <c:v>44.262694173117701</c:v>
                </c:pt>
                <c:pt idx="5335">
                  <c:v>44.264673751751197</c:v>
                </c:pt>
                <c:pt idx="5336">
                  <c:v>44.266652861774297</c:v>
                </c:pt>
                <c:pt idx="5337">
                  <c:v>44.2686315032972</c:v>
                </c:pt>
                <c:pt idx="5338">
                  <c:v>44.270609676429999</c:v>
                </c:pt>
                <c:pt idx="5339">
                  <c:v>44.272587381282797</c:v>
                </c:pt>
                <c:pt idx="5340">
                  <c:v>44.274564617965503</c:v>
                </c:pt>
                <c:pt idx="5341">
                  <c:v>44.276541386588399</c:v>
                </c:pt>
                <c:pt idx="5342">
                  <c:v>44.278517687261299</c:v>
                </c:pt>
                <c:pt idx="5343">
                  <c:v>44.280493520094197</c:v>
                </c:pt>
                <c:pt idx="5344">
                  <c:v>44.282468885197197</c:v>
                </c:pt>
                <c:pt idx="5345">
                  <c:v>44.284443782680199</c:v>
                </c:pt>
                <c:pt idx="5346">
                  <c:v>44.286418212652997</c:v>
                </c:pt>
                <c:pt idx="5347">
                  <c:v>44.288392175225603</c:v>
                </c:pt>
                <c:pt idx="5348">
                  <c:v>44.290365670507903</c:v>
                </c:pt>
                <c:pt idx="5349">
                  <c:v>44.292338698609697</c:v>
                </c:pt>
                <c:pt idx="5350">
                  <c:v>44.294311259640899</c:v>
                </c:pt>
                <c:pt idx="5351">
                  <c:v>44.296283353711203</c:v>
                </c:pt>
                <c:pt idx="5352">
                  <c:v>44.298254980930501</c:v>
                </c:pt>
                <c:pt idx="5353">
                  <c:v>44.300226141408501</c:v>
                </c:pt>
                <c:pt idx="5354">
                  <c:v>44.302196835255003</c:v>
                </c:pt>
                <c:pt idx="5355">
                  <c:v>44.304167062579602</c:v>
                </c:pt>
                <c:pt idx="5356">
                  <c:v>44.306136823492103</c:v>
                </c:pt>
                <c:pt idx="5357">
                  <c:v>44.308106118102202</c:v>
                </c:pt>
                <c:pt idx="5358">
                  <c:v>44.310074946519499</c:v>
                </c:pt>
                <c:pt idx="5359">
                  <c:v>44.312043308853603</c:v>
                </c:pt>
                <c:pt idx="5360">
                  <c:v>44.314011205214101</c:v>
                </c:pt>
                <c:pt idx="5361">
                  <c:v>44.3159786357107</c:v>
                </c:pt>
                <c:pt idx="5362">
                  <c:v>44.317945600452902</c:v>
                </c:pt>
                <c:pt idx="5363">
                  <c:v>44.319912099550201</c:v>
                </c:pt>
                <c:pt idx="5364">
                  <c:v>44.321878133112101</c:v>
                </c:pt>
                <c:pt idx="5365">
                  <c:v>44.323843701248201</c:v>
                </c:pt>
                <c:pt idx="5366">
                  <c:v>44.325808804067897</c:v>
                </c:pt>
                <c:pt idx="5367">
                  <c:v>44.327773441680698</c:v>
                </c:pt>
                <c:pt idx="5368">
                  <c:v>44.329737614195899</c:v>
                </c:pt>
                <c:pt idx="5369">
                  <c:v>44.331701321723102</c:v>
                </c:pt>
                <c:pt idx="5370">
                  <c:v>44.333664564371503</c:v>
                </c:pt>
                <c:pt idx="5371">
                  <c:v>44.335627342250604</c:v>
                </c:pt>
                <c:pt idx="5372">
                  <c:v>44.337589655469699</c:v>
                </c:pt>
                <c:pt idx="5373">
                  <c:v>44.3395515041381</c:v>
                </c:pt>
                <c:pt idx="5374">
                  <c:v>44.341512888365003</c:v>
                </c:pt>
                <c:pt idx="5375">
                  <c:v>44.343473808259802</c:v>
                </c:pt>
                <c:pt idx="5376">
                  <c:v>44.3454342639318</c:v>
                </c:pt>
                <c:pt idx="5377">
                  <c:v>44.347394255490002</c:v>
                </c:pt>
                <c:pt idx="5378">
                  <c:v>44.349353783043803</c:v>
                </c:pt>
                <c:pt idx="5379">
                  <c:v>44.351312846702399</c:v>
                </c:pt>
                <c:pt idx="5380">
                  <c:v>44.353271446574801</c:v>
                </c:pt>
                <c:pt idx="5381">
                  <c:v>44.3552295827702</c:v>
                </c:pt>
                <c:pt idx="5382">
                  <c:v>44.357187255397697</c:v>
                </c:pt>
                <c:pt idx="5383">
                  <c:v>44.359144464566498</c:v>
                </c:pt>
                <c:pt idx="5384">
                  <c:v>44.361101210385499</c:v>
                </c:pt>
                <c:pt idx="5385">
                  <c:v>44.363057492963897</c:v>
                </c:pt>
                <c:pt idx="5386">
                  <c:v>44.365013312410603</c:v>
                </c:pt>
                <c:pt idx="5387">
                  <c:v>44.366968668834602</c:v>
                </c:pt>
                <c:pt idx="5388">
                  <c:v>44.368923562345003</c:v>
                </c:pt>
                <c:pt idx="5389">
                  <c:v>44.370877993050698</c:v>
                </c:pt>
                <c:pt idx="5390">
                  <c:v>44.372831961060697</c:v>
                </c:pt>
                <c:pt idx="5391">
                  <c:v>44.374785466483701</c:v>
                </c:pt>
                <c:pt idx="5392">
                  <c:v>44.376738509428797</c:v>
                </c:pt>
                <c:pt idx="5393">
                  <c:v>44.3786910900047</c:v>
                </c:pt>
                <c:pt idx="5394">
                  <c:v>44.3806432083204</c:v>
                </c:pt>
                <c:pt idx="5395">
                  <c:v>44.382594864484602</c:v>
                </c:pt>
                <c:pt idx="5396">
                  <c:v>44.384546058606198</c:v>
                </c:pt>
                <c:pt idx="5397">
                  <c:v>44.386496790793899</c:v>
                </c:pt>
                <c:pt idx="5398">
                  <c:v>44.388447061156498</c:v>
                </c:pt>
                <c:pt idx="5399">
                  <c:v>44.3903968698027</c:v>
                </c:pt>
                <c:pt idx="5400">
                  <c:v>44.392346216841197</c:v>
                </c:pt>
                <c:pt idx="5401">
                  <c:v>44.394295102380703</c:v>
                </c:pt>
                <c:pt idx="5402">
                  <c:v>44.396243526529901</c:v>
                </c:pt>
                <c:pt idx="5403">
                  <c:v>44.398191489397398</c:v>
                </c:pt>
                <c:pt idx="5404">
                  <c:v>44.400138991091801</c:v>
                </c:pt>
                <c:pt idx="5405">
                  <c:v>44.402086031721701</c:v>
                </c:pt>
                <c:pt idx="5406">
                  <c:v>44.404032611395799</c:v>
                </c:pt>
                <c:pt idx="5407">
                  <c:v>44.405978730222401</c:v>
                </c:pt>
                <c:pt idx="5408">
                  <c:v>44.407924388310299</c:v>
                </c:pt>
                <c:pt idx="5409">
                  <c:v>44.409869585767801</c:v>
                </c:pt>
                <c:pt idx="5410">
                  <c:v>44.411814322703499</c:v>
                </c:pt>
                <c:pt idx="5411">
                  <c:v>44.413758599225801</c:v>
                </c:pt>
                <c:pt idx="5412">
                  <c:v>44.415702415443199</c:v>
                </c:pt>
                <c:pt idx="5413">
                  <c:v>44.417645771464002</c:v>
                </c:pt>
                <c:pt idx="5414">
                  <c:v>44.419588667396802</c:v>
                </c:pt>
                <c:pt idx="5415">
                  <c:v>44.4215311033497</c:v>
                </c:pt>
                <c:pt idx="5416">
                  <c:v>44.423473079431297</c:v>
                </c:pt>
                <c:pt idx="5417">
                  <c:v>44.4254145957497</c:v>
                </c:pt>
                <c:pt idx="5418">
                  <c:v>44.427355652413397</c:v>
                </c:pt>
                <c:pt idx="5419">
                  <c:v>44.429296249530601</c:v>
                </c:pt>
                <c:pt idx="5420">
                  <c:v>44.431236387209601</c:v>
                </c:pt>
                <c:pt idx="5421">
                  <c:v>44.433176065558499</c:v>
                </c:pt>
                <c:pt idx="5422">
                  <c:v>44.4351152846857</c:v>
                </c:pt>
                <c:pt idx="5423">
                  <c:v>44.437054044699202</c:v>
                </c:pt>
                <c:pt idx="5424">
                  <c:v>44.438992345707298</c:v>
                </c:pt>
                <c:pt idx="5425">
                  <c:v>44.440930187818097</c:v>
                </c:pt>
                <c:pt idx="5426">
                  <c:v>44.4428675711398</c:v>
                </c:pt>
                <c:pt idx="5427">
                  <c:v>44.444804495780403</c:v>
                </c:pt>
                <c:pt idx="5428">
                  <c:v>44.446740961848</c:v>
                </c:pt>
                <c:pt idx="5429">
                  <c:v>44.448676969450602</c:v>
                </c:pt>
                <c:pt idx="5430">
                  <c:v>44.450612518696403</c:v>
                </c:pt>
                <c:pt idx="5431">
                  <c:v>44.452547609693298</c:v>
                </c:pt>
                <c:pt idx="5432">
                  <c:v>44.454482242549297</c:v>
                </c:pt>
                <c:pt idx="5433">
                  <c:v>44.456416417372303</c:v>
                </c:pt>
                <c:pt idx="5434">
                  <c:v>44.458350134270397</c:v>
                </c:pt>
                <c:pt idx="5435">
                  <c:v>44.460283393351403</c:v>
                </c:pt>
                <c:pt idx="5436">
                  <c:v>44.462216194723197</c:v>
                </c:pt>
                <c:pt idx="5437">
                  <c:v>44.464148538493703</c:v>
                </c:pt>
                <c:pt idx="5438">
                  <c:v>44.466080424770801</c:v>
                </c:pt>
                <c:pt idx="5439">
                  <c:v>44.468011853662297</c:v>
                </c:pt>
                <c:pt idx="5440">
                  <c:v>44.469942825275901</c:v>
                </c:pt>
                <c:pt idx="5441">
                  <c:v>44.471873339719501</c:v>
                </c:pt>
                <c:pt idx="5442">
                  <c:v>44.473803397100902</c:v>
                </c:pt>
                <c:pt idx="5443">
                  <c:v>44.4757329975278</c:v>
                </c:pt>
                <c:pt idx="5444">
                  <c:v>44.4776621411078</c:v>
                </c:pt>
                <c:pt idx="5445">
                  <c:v>44.479590827948797</c:v>
                </c:pt>
                <c:pt idx="5446">
                  <c:v>44.481519058158298</c:v>
                </c:pt>
                <c:pt idx="5447">
                  <c:v>44.483446831844098</c:v>
                </c:pt>
                <c:pt idx="5448">
                  <c:v>44.485374149113603</c:v>
                </c:pt>
                <c:pt idx="5449">
                  <c:v>44.487301010074702</c:v>
                </c:pt>
                <c:pt idx="5450">
                  <c:v>44.489227414834801</c:v>
                </c:pt>
                <c:pt idx="5451">
                  <c:v>44.491153363501397</c:v>
                </c:pt>
                <c:pt idx="5452">
                  <c:v>44.493078856182201</c:v>
                </c:pt>
                <c:pt idx="5453">
                  <c:v>44.495003892984698</c:v>
                </c:pt>
                <c:pt idx="5454">
                  <c:v>44.4969284740163</c:v>
                </c:pt>
                <c:pt idx="5455">
                  <c:v>44.498852599384499</c:v>
                </c:pt>
                <c:pt idx="5456">
                  <c:v>44.500776269196699</c:v>
                </c:pt>
                <c:pt idx="5457">
                  <c:v>44.502699483560399</c:v>
                </c:pt>
                <c:pt idx="5458">
                  <c:v>44.504622242582997</c:v>
                </c:pt>
                <c:pt idx="5459">
                  <c:v>44.506544546371899</c:v>
                </c:pt>
                <c:pt idx="5460">
                  <c:v>44.508466395034397</c:v>
                </c:pt>
                <c:pt idx="5461">
                  <c:v>44.510387788677903</c:v>
                </c:pt>
                <c:pt idx="5462">
                  <c:v>44.512308727409597</c:v>
                </c:pt>
                <c:pt idx="5463">
                  <c:v>44.514229211336897</c:v>
                </c:pt>
                <c:pt idx="5464">
                  <c:v>44.516149240567103</c:v>
                </c:pt>
                <c:pt idx="5465">
                  <c:v>44.5180688152073</c:v>
                </c:pt>
                <c:pt idx="5466">
                  <c:v>44.519987935364703</c:v>
                </c:pt>
                <c:pt idx="5467">
                  <c:v>44.521906601146704</c:v>
                </c:pt>
                <c:pt idx="5468">
                  <c:v>44.523824812660401</c:v>
                </c:pt>
                <c:pt idx="5469">
                  <c:v>44.525742570012902</c:v>
                </c:pt>
                <c:pt idx="5470">
                  <c:v>44.5276598733113</c:v>
                </c:pt>
                <c:pt idx="5471">
                  <c:v>44.529576722662803</c:v>
                </c:pt>
                <c:pt idx="5472">
                  <c:v>44.531493118174403</c:v>
                </c:pt>
                <c:pt idx="5473">
                  <c:v>44.5334090599533</c:v>
                </c:pt>
                <c:pt idx="5474">
                  <c:v>44.535324548106502</c:v>
                </c:pt>
                <c:pt idx="5475">
                  <c:v>44.537239582740902</c:v>
                </c:pt>
                <c:pt idx="5476">
                  <c:v>44.539154163963602</c:v>
                </c:pt>
                <c:pt idx="5477">
                  <c:v>44.541068291881501</c:v>
                </c:pt>
                <c:pt idx="5478">
                  <c:v>44.542981966601701</c:v>
                </c:pt>
                <c:pt idx="5479">
                  <c:v>44.544895188231003</c:v>
                </c:pt>
                <c:pt idx="5480">
                  <c:v>44.5468079568763</c:v>
                </c:pt>
                <c:pt idx="5481">
                  <c:v>44.548720272644601</c:v>
                </c:pt>
                <c:pt idx="5482">
                  <c:v>44.550632135642601</c:v>
                </c:pt>
                <c:pt idx="5483">
                  <c:v>44.552543545977301</c:v>
                </c:pt>
                <c:pt idx="5484">
                  <c:v>44.554454503755402</c:v>
                </c:pt>
                <c:pt idx="5485">
                  <c:v>44.556365009083699</c:v>
                </c:pt>
                <c:pt idx="5486">
                  <c:v>44.5582750620691</c:v>
                </c:pt>
                <c:pt idx="5487">
                  <c:v>44.560184662818202</c:v>
                </c:pt>
                <c:pt idx="5488">
                  <c:v>44.562093811437798</c:v>
                </c:pt>
                <c:pt idx="5489">
                  <c:v>44.564002508034598</c:v>
                </c:pt>
                <c:pt idx="5490">
                  <c:v>44.565910752715297</c:v>
                </c:pt>
                <c:pt idx="5491">
                  <c:v>44.567818545586498</c:v>
                </c:pt>
                <c:pt idx="5492">
                  <c:v>44.569725886754902</c:v>
                </c:pt>
                <c:pt idx="5493">
                  <c:v>44.571632776327</c:v>
                </c:pt>
                <c:pt idx="5494">
                  <c:v>44.5735392144095</c:v>
                </c:pt>
                <c:pt idx="5495">
                  <c:v>44.575445201108998</c:v>
                </c:pt>
                <c:pt idx="5496">
                  <c:v>44.577350736531898</c:v>
                </c:pt>
                <c:pt idx="5497">
                  <c:v>44.579255820784901</c:v>
                </c:pt>
                <c:pt idx="5498">
                  <c:v>44.581160453974398</c:v>
                </c:pt>
                <c:pt idx="5499">
                  <c:v>44.583064636206799</c:v>
                </c:pt>
                <c:pt idx="5500">
                  <c:v>44.5849683675888</c:v>
                </c:pt>
                <c:pt idx="5501">
                  <c:v>44.586871648226598</c:v>
                </c:pt>
                <c:pt idx="5502">
                  <c:v>44.588774478226703</c:v>
                </c:pt>
                <c:pt idx="5503">
                  <c:v>44.590676857695499</c:v>
                </c:pt>
                <c:pt idx="5504">
                  <c:v>44.592578786739303</c:v>
                </c:pt>
                <c:pt idx="5505">
                  <c:v>44.594480265464497</c:v>
                </c:pt>
                <c:pt idx="5506">
                  <c:v>44.596381293977501</c:v>
                </c:pt>
                <c:pt idx="5507">
                  <c:v>44.598281872384398</c:v>
                </c:pt>
                <c:pt idx="5508">
                  <c:v>44.600182000791698</c:v>
                </c:pt>
                <c:pt idx="5509">
                  <c:v>44.6020816793054</c:v>
                </c:pt>
                <c:pt idx="5510">
                  <c:v>44.603980908032</c:v>
                </c:pt>
                <c:pt idx="5511">
                  <c:v>44.605879687077604</c:v>
                </c:pt>
                <c:pt idx="5512">
                  <c:v>44.607778016548302</c:v>
                </c:pt>
                <c:pt idx="5513">
                  <c:v>44.6096758965503</c:v>
                </c:pt>
                <c:pt idx="5514">
                  <c:v>44.611573327189902</c:v>
                </c:pt>
                <c:pt idx="5515">
                  <c:v>44.613470308573</c:v>
                </c:pt>
                <c:pt idx="5516">
                  <c:v>44.615366840805798</c:v>
                </c:pt>
                <c:pt idx="5517">
                  <c:v>44.617262923994403</c:v>
                </c:pt>
                <c:pt idx="5518">
                  <c:v>44.619158558244798</c:v>
                </c:pt>
                <c:pt idx="5519">
                  <c:v>44.621053743662998</c:v>
                </c:pt>
                <c:pt idx="5520">
                  <c:v>44.622948480355099</c:v>
                </c:pt>
                <c:pt idx="5521">
                  <c:v>44.624842768427001</c:v>
                </c:pt>
                <c:pt idx="5522">
                  <c:v>44.626736607984697</c:v>
                </c:pt>
                <c:pt idx="5523">
                  <c:v>44.628629999134098</c:v>
                </c:pt>
                <c:pt idx="5524">
                  <c:v>44.630522941981198</c:v>
                </c:pt>
                <c:pt idx="5525">
                  <c:v>44.632415436631803</c:v>
                </c:pt>
                <c:pt idx="5526">
                  <c:v>44.634307483191897</c:v>
                </c:pt>
                <c:pt idx="5527">
                  <c:v>44.636199081767202</c:v>
                </c:pt>
                <c:pt idx="5528">
                  <c:v>44.638090232463597</c:v>
                </c:pt>
                <c:pt idx="5529">
                  <c:v>44.639980935386802</c:v>
                </c:pt>
                <c:pt idx="5530">
                  <c:v>44.641871190642803</c:v>
                </c:pt>
                <c:pt idx="5531">
                  <c:v>44.6437609983371</c:v>
                </c:pt>
                <c:pt idx="5532">
                  <c:v>44.645650358575701</c:v>
                </c:pt>
                <c:pt idx="5533">
                  <c:v>44.647539271464098</c:v>
                </c:pt>
                <c:pt idx="5534">
                  <c:v>44.649427737108098</c:v>
                </c:pt>
                <c:pt idx="5535">
                  <c:v>44.651315755613297</c:v>
                </c:pt>
                <c:pt idx="5536">
                  <c:v>44.6532033270854</c:v>
                </c:pt>
                <c:pt idx="5537">
                  <c:v>44.655090451630002</c:v>
                </c:pt>
                <c:pt idx="5538">
                  <c:v>44.656977129352697</c:v>
                </c:pt>
                <c:pt idx="5539">
                  <c:v>44.658863360359099</c:v>
                </c:pt>
                <c:pt idx="5540">
                  <c:v>44.660749144754803</c:v>
                </c:pt>
                <c:pt idx="5541">
                  <c:v>44.662634482645203</c:v>
                </c:pt>
                <c:pt idx="5542">
                  <c:v>44.664519374135899</c:v>
                </c:pt>
                <c:pt idx="5543">
                  <c:v>44.666403819332302</c:v>
                </c:pt>
                <c:pt idx="5544">
                  <c:v>44.668287818340097</c:v>
                </c:pt>
                <c:pt idx="5545">
                  <c:v>44.670171371264402</c:v>
                </c:pt>
                <c:pt idx="5546">
                  <c:v>44.672054478210903</c:v>
                </c:pt>
                <c:pt idx="5547">
                  <c:v>44.673937139284902</c:v>
                </c:pt>
                <c:pt idx="5548">
                  <c:v>44.675819354591802</c:v>
                </c:pt>
                <c:pt idx="5549">
                  <c:v>44.677701124236897</c:v>
                </c:pt>
                <c:pt idx="5550">
                  <c:v>44.679582448325597</c:v>
                </c:pt>
                <c:pt idx="5551">
                  <c:v>44.681463326963097</c:v>
                </c:pt>
                <c:pt idx="5552">
                  <c:v>44.6833437602548</c:v>
                </c:pt>
                <c:pt idx="5553">
                  <c:v>44.685223748305802</c:v>
                </c:pt>
                <c:pt idx="5554">
                  <c:v>44.687103291221597</c:v>
                </c:pt>
                <c:pt idx="5555">
                  <c:v>44.688982389107203</c:v>
                </c:pt>
                <c:pt idx="5556">
                  <c:v>44.690861042067901</c:v>
                </c:pt>
                <c:pt idx="5557">
                  <c:v>44.692739250208803</c:v>
                </c:pt>
                <c:pt idx="5558">
                  <c:v>44.694617013635202</c:v>
                </c:pt>
                <c:pt idx="5559">
                  <c:v>44.696494332451998</c:v>
                </c:pt>
                <c:pt idx="5560">
                  <c:v>44.698371206764499</c:v>
                </c:pt>
                <c:pt idx="5561">
                  <c:v>44.700247636677702</c:v>
                </c:pt>
                <c:pt idx="5562">
                  <c:v>44.702123622296703</c:v>
                </c:pt>
                <c:pt idx="5563">
                  <c:v>44.703999163726401</c:v>
                </c:pt>
                <c:pt idx="5564">
                  <c:v>44.705874261071997</c:v>
                </c:pt>
                <c:pt idx="5565">
                  <c:v>44.707748914438397</c:v>
                </c:pt>
                <c:pt idx="5566">
                  <c:v>44.709623123930598</c:v>
                </c:pt>
                <c:pt idx="5567">
                  <c:v>44.711496889653603</c:v>
                </c:pt>
                <c:pt idx="5568">
                  <c:v>44.713370211712203</c:v>
                </c:pt>
                <c:pt idx="5569">
                  <c:v>44.715243090211303</c:v>
                </c:pt>
                <c:pt idx="5570">
                  <c:v>44.717115525255998</c:v>
                </c:pt>
                <c:pt idx="5571">
                  <c:v>44.718987516950897</c:v>
                </c:pt>
                <c:pt idx="5572">
                  <c:v>44.720859065400901</c:v>
                </c:pt>
                <c:pt idx="5573">
                  <c:v>44.722730170710904</c:v>
                </c:pt>
                <c:pt idx="5574">
                  <c:v>44.724600832985701</c:v>
                </c:pt>
                <c:pt idx="5575">
                  <c:v>44.726471052329998</c:v>
                </c:pt>
                <c:pt idx="5576">
                  <c:v>44.728340828848502</c:v>
                </c:pt>
                <c:pt idx="5577">
                  <c:v>44.730210162646003</c:v>
                </c:pt>
                <c:pt idx="5578">
                  <c:v>44.732079053827199</c:v>
                </c:pt>
                <c:pt idx="5579">
                  <c:v>44.733947502496697</c:v>
                </c:pt>
                <c:pt idx="5580">
                  <c:v>44.735815508759302</c:v>
                </c:pt>
                <c:pt idx="5581">
                  <c:v>44.737683072719499</c:v>
                </c:pt>
                <c:pt idx="5582">
                  <c:v>44.7395501944819</c:v>
                </c:pt>
                <c:pt idx="5583">
                  <c:v>44.741416874151298</c:v>
                </c:pt>
                <c:pt idx="5584">
                  <c:v>44.743283111832</c:v>
                </c:pt>
                <c:pt idx="5585">
                  <c:v>44.745148907628703</c:v>
                </c:pt>
                <c:pt idx="5586">
                  <c:v>44.747014261645802</c:v>
                </c:pt>
                <c:pt idx="5587">
                  <c:v>44.748879173987902</c:v>
                </c:pt>
                <c:pt idx="5588">
                  <c:v>44.750743644759503</c:v>
                </c:pt>
                <c:pt idx="5589">
                  <c:v>44.752607674064997</c:v>
                </c:pt>
                <c:pt idx="5590">
                  <c:v>44.754471262008799</c:v>
                </c:pt>
                <c:pt idx="5591">
                  <c:v>44.756334408695402</c:v>
                </c:pt>
                <c:pt idx="5592">
                  <c:v>44.758197114229098</c:v>
                </c:pt>
                <c:pt idx="5593">
                  <c:v>44.760059378714303</c:v>
                </c:pt>
                <c:pt idx="5594">
                  <c:v>44.761921202255301</c:v>
                </c:pt>
                <c:pt idx="5595">
                  <c:v>44.763782584956502</c:v>
                </c:pt>
                <c:pt idx="5596">
                  <c:v>44.765643526922098</c:v>
                </c:pt>
                <c:pt idx="5597">
                  <c:v>44.767504028256397</c:v>
                </c:pt>
                <c:pt idx="5598">
                  <c:v>44.769364089063799</c:v>
                </c:pt>
                <c:pt idx="5599">
                  <c:v>44.7712237094483</c:v>
                </c:pt>
                <c:pt idx="5600">
                  <c:v>44.7730828895142</c:v>
                </c:pt>
                <c:pt idx="5601">
                  <c:v>44.774941629365699</c:v>
                </c:pt>
                <c:pt idx="5602">
                  <c:v>44.776799929107</c:v>
                </c:pt>
                <c:pt idx="5603">
                  <c:v>44.778657788842096</c:v>
                </c:pt>
                <c:pt idx="5604">
                  <c:v>44.780515208675297</c:v>
                </c:pt>
                <c:pt idx="5605">
                  <c:v>44.782372188710603</c:v>
                </c:pt>
                <c:pt idx="5606">
                  <c:v>44.784228729052003</c:v>
                </c:pt>
                <c:pt idx="5607">
                  <c:v>44.786084829803698</c:v>
                </c:pt>
                <c:pt idx="5608">
                  <c:v>44.787940491069598</c:v>
                </c:pt>
                <c:pt idx="5609">
                  <c:v>44.789795712953698</c:v>
                </c:pt>
                <c:pt idx="5610">
                  <c:v>44.791650495560098</c:v>
                </c:pt>
                <c:pt idx="5611">
                  <c:v>44.793504838992703</c:v>
                </c:pt>
                <c:pt idx="5612">
                  <c:v>44.795358743355401</c:v>
                </c:pt>
                <c:pt idx="5613">
                  <c:v>44.7972122087522</c:v>
                </c:pt>
                <c:pt idx="5614">
                  <c:v>44.799065235286903</c:v>
                </c:pt>
                <c:pt idx="5615">
                  <c:v>44.800917823063301</c:v>
                </c:pt>
                <c:pt idx="5616">
                  <c:v>44.802769972185502</c:v>
                </c:pt>
                <c:pt idx="5617">
                  <c:v>44.804621682757102</c:v>
                </c:pt>
                <c:pt idx="5618">
                  <c:v>44.806472954881997</c:v>
                </c:pt>
                <c:pt idx="5619">
                  <c:v>44.808323788663898</c:v>
                </c:pt>
                <c:pt idx="5620">
                  <c:v>44.810174184206701</c:v>
                </c:pt>
                <c:pt idx="5621">
                  <c:v>44.812024141614003</c:v>
                </c:pt>
                <c:pt idx="5622">
                  <c:v>44.8138736609896</c:v>
                </c:pt>
                <c:pt idx="5623">
                  <c:v>44.815722742437103</c:v>
                </c:pt>
                <c:pt idx="5624">
                  <c:v>44.817571386060202</c:v>
                </c:pt>
                <c:pt idx="5625">
                  <c:v>44.8194195919626</c:v>
                </c:pt>
                <c:pt idx="5626">
                  <c:v>44.821267360247802</c:v>
                </c:pt>
                <c:pt idx="5627">
                  <c:v>44.823114691019597</c:v>
                </c:pt>
                <c:pt idx="5628">
                  <c:v>44.824961584381398</c:v>
                </c:pt>
                <c:pt idx="5629">
                  <c:v>44.826808040436802</c:v>
                </c:pt>
                <c:pt idx="5630">
                  <c:v>44.828654059289399</c:v>
                </c:pt>
                <c:pt idx="5631">
                  <c:v>44.8304996410426</c:v>
                </c:pt>
                <c:pt idx="5632">
                  <c:v>44.832344785799897</c:v>
                </c:pt>
                <c:pt idx="5633">
                  <c:v>44.834189493664901</c:v>
                </c:pt>
                <c:pt idx="5634">
                  <c:v>44.836033764740897</c:v>
                </c:pt>
                <c:pt idx="5635">
                  <c:v>44.837877599131403</c:v>
                </c:pt>
                <c:pt idx="5636">
                  <c:v>44.839720996939803</c:v>
                </c:pt>
                <c:pt idx="5637">
                  <c:v>44.841563958269397</c:v>
                </c:pt>
                <c:pt idx="5638">
                  <c:v>44.843406483223603</c:v>
                </c:pt>
                <c:pt idx="5639">
                  <c:v>44.845248571905699</c:v>
                </c:pt>
                <c:pt idx="5640">
                  <c:v>44.847090224419098</c:v>
                </c:pt>
                <c:pt idx="5641">
                  <c:v>44.848931440866998</c:v>
                </c:pt>
                <c:pt idx="5642">
                  <c:v>44.850772221352599</c:v>
                </c:pt>
                <c:pt idx="5643">
                  <c:v>44.8526125659793</c:v>
                </c:pt>
                <c:pt idx="5644">
                  <c:v>44.854452474850298</c:v>
                </c:pt>
                <c:pt idx="5645">
                  <c:v>44.856291948068602</c:v>
                </c:pt>
                <c:pt idx="5646">
                  <c:v>44.858130985737603</c:v>
                </c:pt>
                <c:pt idx="5647">
                  <c:v>44.8599695879604</c:v>
                </c:pt>
                <c:pt idx="5648">
                  <c:v>44.861807754840001</c:v>
                </c:pt>
                <c:pt idx="5649">
                  <c:v>44.863645486479697</c:v>
                </c:pt>
                <c:pt idx="5650">
                  <c:v>44.865482782982397</c:v>
                </c:pt>
                <c:pt idx="5651">
                  <c:v>44.8673196444513</c:v>
                </c:pt>
                <c:pt idx="5652">
                  <c:v>44.869156070989298</c:v>
                </c:pt>
                <c:pt idx="5653">
                  <c:v>44.8709920626996</c:v>
                </c:pt>
                <c:pt idx="5654">
                  <c:v>44.872827619684998</c:v>
                </c:pt>
                <c:pt idx="5655">
                  <c:v>44.874662742048599</c:v>
                </c:pt>
                <c:pt idx="5656">
                  <c:v>44.876497429893398</c:v>
                </c:pt>
                <c:pt idx="5657">
                  <c:v>44.878331683322102</c:v>
                </c:pt>
                <c:pt idx="5658">
                  <c:v>44.880165502437897</c:v>
                </c:pt>
                <c:pt idx="5659">
                  <c:v>44.8819988873434</c:v>
                </c:pt>
                <c:pt idx="5660">
                  <c:v>44.883831838141603</c:v>
                </c:pt>
                <c:pt idx="5661">
                  <c:v>44.8856643549354</c:v>
                </c:pt>
                <c:pt idx="5662">
                  <c:v>44.887496437827501</c:v>
                </c:pt>
                <c:pt idx="5663">
                  <c:v>44.889328086920699</c:v>
                </c:pt>
                <c:pt idx="5664">
                  <c:v>44.891159302317803</c:v>
                </c:pt>
                <c:pt idx="5665">
                  <c:v>44.8929900841216</c:v>
                </c:pt>
                <c:pt idx="5666">
                  <c:v>44.894820432434699</c:v>
                </c:pt>
                <c:pt idx="5667">
                  <c:v>44.896650347360001</c:v>
                </c:pt>
                <c:pt idx="5668">
                  <c:v>44.898479828999903</c:v>
                </c:pt>
                <c:pt idx="5669">
                  <c:v>44.900308877457299</c:v>
                </c:pt>
                <c:pt idx="5670">
                  <c:v>44.902137492834797</c:v>
                </c:pt>
                <c:pt idx="5671">
                  <c:v>44.9039656752349</c:v>
                </c:pt>
                <c:pt idx="5672">
                  <c:v>44.905793424760297</c:v>
                </c:pt>
                <c:pt idx="5673">
                  <c:v>44.907620741513497</c:v>
                </c:pt>
                <c:pt idx="5674">
                  <c:v>44.909447625596997</c:v>
                </c:pt>
                <c:pt idx="5675">
                  <c:v>44.911274077113497</c:v>
                </c:pt>
                <c:pt idx="5676">
                  <c:v>44.913100096165302</c:v>
                </c:pt>
                <c:pt idx="5677">
                  <c:v>44.914925682855099</c:v>
                </c:pt>
                <c:pt idx="5678">
                  <c:v>44.9167508372851</c:v>
                </c:pt>
                <c:pt idx="5679">
                  <c:v>44.918575559558001</c:v>
                </c:pt>
                <c:pt idx="5680">
                  <c:v>44.920399849775997</c:v>
                </c:pt>
                <c:pt idx="5681">
                  <c:v>44.9222237080415</c:v>
                </c:pt>
                <c:pt idx="5682">
                  <c:v>44.924047134456998</c:v>
                </c:pt>
                <c:pt idx="5683">
                  <c:v>44.925870129124803</c:v>
                </c:pt>
                <c:pt idx="5684">
                  <c:v>44.927692692147197</c:v>
                </c:pt>
                <c:pt idx="5685">
                  <c:v>44.929514823626398</c:v>
                </c:pt>
                <c:pt idx="5686">
                  <c:v>44.931336523664903</c:v>
                </c:pt>
                <c:pt idx="5687">
                  <c:v>44.933157792364803</c:v>
                </c:pt>
                <c:pt idx="5688">
                  <c:v>44.934978629828301</c:v>
                </c:pt>
                <c:pt idx="5689">
                  <c:v>44.936799036157701</c:v>
                </c:pt>
                <c:pt idx="5690">
                  <c:v>44.938619011455202</c:v>
                </c:pt>
                <c:pt idx="5691">
                  <c:v>44.940438555822901</c:v>
                </c:pt>
                <c:pt idx="5692">
                  <c:v>44.942257669363002</c:v>
                </c:pt>
                <c:pt idx="5693">
                  <c:v>44.944076352177603</c:v>
                </c:pt>
                <c:pt idx="5694">
                  <c:v>44.945894604368803</c:v>
                </c:pt>
                <c:pt idx="5695">
                  <c:v>44.947712426038599</c:v>
                </c:pt>
                <c:pt idx="5696">
                  <c:v>44.949529817289203</c:v>
                </c:pt>
                <c:pt idx="5697">
                  <c:v>44.951346778222501</c:v>
                </c:pt>
                <c:pt idx="5698">
                  <c:v>44.953163308940603</c:v>
                </c:pt>
                <c:pt idx="5699">
                  <c:v>44.954979409545402</c:v>
                </c:pt>
                <c:pt idx="5700">
                  <c:v>44.956795080138903</c:v>
                </c:pt>
                <c:pt idx="5701">
                  <c:v>44.958610320823098</c:v>
                </c:pt>
                <c:pt idx="5702">
                  <c:v>44.9604251316999</c:v>
                </c:pt>
                <c:pt idx="5703">
                  <c:v>44.962239512871101</c:v>
                </c:pt>
                <c:pt idx="5704">
                  <c:v>44.964053464438699</c:v>
                </c:pt>
                <c:pt idx="5705">
                  <c:v>44.965866986504501</c:v>
                </c:pt>
                <c:pt idx="5706">
                  <c:v>44.9676800791703</c:v>
                </c:pt>
                <c:pt idx="5707">
                  <c:v>44.969492742538002</c:v>
                </c:pt>
                <c:pt idx="5708">
                  <c:v>44.971304976709298</c:v>
                </c:pt>
                <c:pt idx="5709">
                  <c:v>44.973116781785897</c:v>
                </c:pt>
                <c:pt idx="5710">
                  <c:v>44.974928157869698</c:v>
                </c:pt>
                <c:pt idx="5711">
                  <c:v>44.9767391050624</c:v>
                </c:pt>
                <c:pt idx="5712">
                  <c:v>44.978549623465597</c:v>
                </c:pt>
                <c:pt idx="5713">
                  <c:v>44.980359713181002</c:v>
                </c:pt>
                <c:pt idx="5714">
                  <c:v>44.982169374310203</c:v>
                </c:pt>
                <c:pt idx="5715">
                  <c:v>44.983978606954999</c:v>
                </c:pt>
                <c:pt idx="5716">
                  <c:v>44.985787411216897</c:v>
                </c:pt>
                <c:pt idx="5717">
                  <c:v>44.987595787197399</c:v>
                </c:pt>
                <c:pt idx="5718">
                  <c:v>44.989403734998298</c:v>
                </c:pt>
                <c:pt idx="5719">
                  <c:v>44.991211254720902</c:v>
                </c:pt>
                <c:pt idx="5720">
                  <c:v>44.993018346466798</c:v>
                </c:pt>
                <c:pt idx="5721">
                  <c:v>44.9948250103375</c:v>
                </c:pt>
                <c:pt idx="5722">
                  <c:v>44.996631246434497</c:v>
                </c:pt>
                <c:pt idx="5723">
                  <c:v>44.998437054859203</c:v>
                </c:pt>
                <c:pt idx="5724">
                  <c:v>45.000242435713098</c:v>
                </c:pt>
                <c:pt idx="5725">
                  <c:v>45.002047389097598</c:v>
                </c:pt>
                <c:pt idx="5726">
                  <c:v>45.003851915113998</c:v>
                </c:pt>
                <c:pt idx="5727">
                  <c:v>45.0056560138637</c:v>
                </c:pt>
                <c:pt idx="5728">
                  <c:v>45.007459685447998</c:v>
                </c:pt>
                <c:pt idx="5729">
                  <c:v>45.009262929968301</c:v>
                </c:pt>
                <c:pt idx="5730">
                  <c:v>45.011065747525898</c:v>
                </c:pt>
                <c:pt idx="5731">
                  <c:v>45.012868138221997</c:v>
                </c:pt>
                <c:pt idx="5732">
                  <c:v>45.014670102157901</c:v>
                </c:pt>
                <c:pt idx="5733">
                  <c:v>45.016471639434798</c:v>
                </c:pt>
                <c:pt idx="5734">
                  <c:v>45.018272750153898</c:v>
                </c:pt>
                <c:pt idx="5735">
                  <c:v>45.020073434416403</c:v>
                </c:pt>
                <c:pt idx="5736">
                  <c:v>45.021873692323503</c:v>
                </c:pt>
                <c:pt idx="5737">
                  <c:v>45.0236735239762</c:v>
                </c:pt>
                <c:pt idx="5738">
                  <c:v>45.025472929475796</c:v>
                </c:pt>
                <c:pt idx="5739">
                  <c:v>45.027271908923296</c:v>
                </c:pt>
                <c:pt idx="5740">
                  <c:v>45.029070462419703</c:v>
                </c:pt>
                <c:pt idx="5741">
                  <c:v>45.030868590066198</c:v>
                </c:pt>
                <c:pt idx="5742">
                  <c:v>45.0326662919638</c:v>
                </c:pt>
                <c:pt idx="5743">
                  <c:v>45.034463568213297</c:v>
                </c:pt>
                <c:pt idx="5744">
                  <c:v>45.036260418916001</c:v>
                </c:pt>
                <c:pt idx="5745">
                  <c:v>45.038056844172601</c:v>
                </c:pt>
                <c:pt idx="5746">
                  <c:v>45.039852844084201</c:v>
                </c:pt>
                <c:pt idx="5747">
                  <c:v>45.041648418751599</c:v>
                </c:pt>
                <c:pt idx="5748">
                  <c:v>45.043443568275798</c:v>
                </c:pt>
                <c:pt idx="5749">
                  <c:v>45.045238292757602</c:v>
                </c:pt>
                <c:pt idx="5750">
                  <c:v>45.047032592297803</c:v>
                </c:pt>
                <c:pt idx="5751">
                  <c:v>45.048826466997397</c:v>
                </c:pt>
                <c:pt idx="5752">
                  <c:v>45.050619916956997</c:v>
                </c:pt>
                <c:pt idx="5753">
                  <c:v>45.052412942277499</c:v>
                </c:pt>
                <c:pt idx="5754">
                  <c:v>45.054205543059702</c:v>
                </c:pt>
                <c:pt idx="5755">
                  <c:v>45.055997719404203</c:v>
                </c:pt>
                <c:pt idx="5756">
                  <c:v>45.057789471411901</c:v>
                </c:pt>
                <c:pt idx="5757">
                  <c:v>45.059580799183301</c:v>
                </c:pt>
                <c:pt idx="5758">
                  <c:v>45.061371702819201</c:v>
                </c:pt>
                <c:pt idx="5759">
                  <c:v>45.063162182420101</c:v>
                </c:pt>
                <c:pt idx="5760">
                  <c:v>45.064952238086903</c:v>
                </c:pt>
                <c:pt idx="5761">
                  <c:v>45.066741869919902</c:v>
                </c:pt>
                <c:pt idx="5762">
                  <c:v>45.068531078019902</c:v>
                </c:pt>
                <c:pt idx="5763">
                  <c:v>45.070319862487302</c:v>
                </c:pt>
                <c:pt idx="5764">
                  <c:v>45.072108223422703</c:v>
                </c:pt>
                <c:pt idx="5765">
                  <c:v>45.073896160926701</c:v>
                </c:pt>
                <c:pt idx="5766">
                  <c:v>45.075683675099697</c:v>
                </c:pt>
                <c:pt idx="5767">
                  <c:v>45.077470766042197</c:v>
                </c:pt>
                <c:pt idx="5768">
                  <c:v>45.0792574338546</c:v>
                </c:pt>
                <c:pt idx="5769">
                  <c:v>45.0810436786373</c:v>
                </c:pt>
                <c:pt idx="5770">
                  <c:v>45.082829500490902</c:v>
                </c:pt>
                <c:pt idx="5771">
                  <c:v>45.0846148995156</c:v>
                </c:pt>
                <c:pt idx="5772">
                  <c:v>45.0863998758118</c:v>
                </c:pt>
                <c:pt idx="5773">
                  <c:v>45.088184429479803</c:v>
                </c:pt>
                <c:pt idx="5774">
                  <c:v>45.089968560620001</c:v>
                </c:pt>
                <c:pt idx="5775">
                  <c:v>45.091752269332702</c:v>
                </c:pt>
                <c:pt idx="5776">
                  <c:v>45.093535555717999</c:v>
                </c:pt>
                <c:pt idx="5777">
                  <c:v>45.095318419876399</c:v>
                </c:pt>
                <c:pt idx="5778">
                  <c:v>45.097100861907897</c:v>
                </c:pt>
                <c:pt idx="5779">
                  <c:v>45.0988828819129</c:v>
                </c:pt>
                <c:pt idx="5780">
                  <c:v>45.100664479991401</c:v>
                </c:pt>
                <c:pt idx="5781">
                  <c:v>45.102445656243603</c:v>
                </c:pt>
                <c:pt idx="5782">
                  <c:v>45.104226410769797</c:v>
                </c:pt>
                <c:pt idx="5783">
                  <c:v>45.106006743669901</c:v>
                </c:pt>
                <c:pt idx="5784">
                  <c:v>45.107786655044102</c:v>
                </c:pt>
                <c:pt idx="5785">
                  <c:v>45.109566144992499</c:v>
                </c:pt>
                <c:pt idx="5786">
                  <c:v>45.111345213615003</c:v>
                </c:pt>
                <c:pt idx="5787">
                  <c:v>45.1131238610118</c:v>
                </c:pt>
                <c:pt idx="5788">
                  <c:v>45.1149020872828</c:v>
                </c:pt>
                <c:pt idx="5789">
                  <c:v>45.116679892528097</c:v>
                </c:pt>
                <c:pt idx="5790">
                  <c:v>45.118457276847501</c:v>
                </c:pt>
                <c:pt idx="5791">
                  <c:v>45.120234240340999</c:v>
                </c:pt>
                <c:pt idx="5792">
                  <c:v>45.1220107831086</c:v>
                </c:pt>
                <c:pt idx="5793">
                  <c:v>45.12378690525</c:v>
                </c:pt>
                <c:pt idx="5794">
                  <c:v>45.125562606865302</c:v>
                </c:pt>
                <c:pt idx="5795">
                  <c:v>45.1273378880541</c:v>
                </c:pt>
                <c:pt idx="5796">
                  <c:v>45.129112748916498</c:v>
                </c:pt>
                <c:pt idx="5797">
                  <c:v>45.130887189552098</c:v>
                </c:pt>
                <c:pt idx="5798">
                  <c:v>45.132661210060803</c:v>
                </c:pt>
                <c:pt idx="5799">
                  <c:v>45.134434810542203</c:v>
                </c:pt>
                <c:pt idx="5800">
                  <c:v>45.1362079910962</c:v>
                </c:pt>
                <c:pt idx="5801">
                  <c:v>45.137980751822496</c:v>
                </c:pt>
                <c:pt idx="5802">
                  <c:v>45.139753092820698</c:v>
                </c:pt>
                <c:pt idx="5803">
                  <c:v>45.141525014190599</c:v>
                </c:pt>
                <c:pt idx="5804">
                  <c:v>45.143296516031697</c:v>
                </c:pt>
                <c:pt idx="5805">
                  <c:v>45.145067598443703</c:v>
                </c:pt>
                <c:pt idx="5806">
                  <c:v>45.146838261526199</c:v>
                </c:pt>
                <c:pt idx="5807">
                  <c:v>45.148608505378803</c:v>
                </c:pt>
                <c:pt idx="5808">
                  <c:v>45.150378330101098</c:v>
                </c:pt>
                <c:pt idx="5809">
                  <c:v>45.152147735792497</c:v>
                </c:pt>
                <c:pt idx="5810">
                  <c:v>45.153916722552601</c:v>
                </c:pt>
                <c:pt idx="5811">
                  <c:v>45.155685290481003</c:v>
                </c:pt>
                <c:pt idx="5812">
                  <c:v>45.157453439676999</c:v>
                </c:pt>
                <c:pt idx="5813">
                  <c:v>45.159221170240102</c:v>
                </c:pt>
                <c:pt idx="5814">
                  <c:v>45.160988482269701</c:v>
                </c:pt>
                <c:pt idx="5815">
                  <c:v>45.162755375865302</c:v>
                </c:pt>
                <c:pt idx="5816">
                  <c:v>45.164521851126203</c:v>
                </c:pt>
                <c:pt idx="5817">
                  <c:v>45.166287908151801</c:v>
                </c:pt>
                <c:pt idx="5818">
                  <c:v>45.168053547041403</c:v>
                </c:pt>
                <c:pt idx="5819">
                  <c:v>45.169818767894398</c:v>
                </c:pt>
                <c:pt idx="5820">
                  <c:v>45.17158357081</c:v>
                </c:pt>
                <c:pt idx="5821">
                  <c:v>45.1733479558875</c:v>
                </c:pt>
                <c:pt idx="5822">
                  <c:v>45.175111923226197</c:v>
                </c:pt>
                <c:pt idx="5823">
                  <c:v>45.176875472925197</c:v>
                </c:pt>
                <c:pt idx="5824">
                  <c:v>45.178638605083897</c:v>
                </c:pt>
                <c:pt idx="5825">
                  <c:v>45.180401319801298</c:v>
                </c:pt>
                <c:pt idx="5826">
                  <c:v>45.182163617176698</c:v>
                </c:pt>
                <c:pt idx="5827">
                  <c:v>45.183925497309197</c:v>
                </c:pt>
                <c:pt idx="5828">
                  <c:v>45.185686960297801</c:v>
                </c:pt>
                <c:pt idx="5829">
                  <c:v>45.187448006241702</c:v>
                </c:pt>
                <c:pt idx="5830">
                  <c:v>45.18920863524</c:v>
                </c:pt>
                <c:pt idx="5831">
                  <c:v>45.190968847391702</c:v>
                </c:pt>
                <c:pt idx="5832">
                  <c:v>45.192728642795899</c:v>
                </c:pt>
                <c:pt idx="5833">
                  <c:v>45.1944880215515</c:v>
                </c:pt>
                <c:pt idx="5834">
                  <c:v>45.196246983757497</c:v>
                </c:pt>
                <c:pt idx="5835">
                  <c:v>45.198005529512898</c:v>
                </c:pt>
                <c:pt idx="5836">
                  <c:v>45.199763658916602</c:v>
                </c:pt>
                <c:pt idx="5837">
                  <c:v>45.201521372067603</c:v>
                </c:pt>
                <c:pt idx="5838">
                  <c:v>45.203278669064801</c:v>
                </c:pt>
                <c:pt idx="5839">
                  <c:v>45.205035550006997</c:v>
                </c:pt>
                <c:pt idx="5840">
                  <c:v>45.206792014993098</c:v>
                </c:pt>
                <c:pt idx="5841">
                  <c:v>45.2085480641218</c:v>
                </c:pt>
                <c:pt idx="5842">
                  <c:v>45.210303697492101</c:v>
                </c:pt>
                <c:pt idx="5843">
                  <c:v>45.212058915202597</c:v>
                </c:pt>
                <c:pt idx="5844">
                  <c:v>45.213813717352302</c:v>
                </c:pt>
                <c:pt idx="5845">
                  <c:v>45.215568104039697</c:v>
                </c:pt>
                <c:pt idx="5846">
                  <c:v>45.217322075363697</c:v>
                </c:pt>
                <c:pt idx="5847">
                  <c:v>45.219075631422797</c:v>
                </c:pt>
                <c:pt idx="5848">
                  <c:v>45.220828772315897</c:v>
                </c:pt>
                <c:pt idx="5849">
                  <c:v>45.222581498141501</c:v>
                </c:pt>
                <c:pt idx="5850">
                  <c:v>45.224333808998303</c:v>
                </c:pt>
                <c:pt idx="5851">
                  <c:v>45.226085704984897</c:v>
                </c:pt>
                <c:pt idx="5852">
                  <c:v>45.227837186199899</c:v>
                </c:pt>
                <c:pt idx="5853">
                  <c:v>45.229588252741699</c:v>
                </c:pt>
                <c:pt idx="5854">
                  <c:v>45.231338904709098</c:v>
                </c:pt>
                <c:pt idx="5855">
                  <c:v>45.233089142200498</c:v>
                </c:pt>
                <c:pt idx="5856">
                  <c:v>45.234838965314403</c:v>
                </c:pt>
                <c:pt idx="5857">
                  <c:v>45.2365883741492</c:v>
                </c:pt>
                <c:pt idx="5858">
                  <c:v>45.238337368803499</c:v>
                </c:pt>
                <c:pt idx="5859">
                  <c:v>45.240085949375697</c:v>
                </c:pt>
                <c:pt idx="5860">
                  <c:v>45.241834115964103</c:v>
                </c:pt>
                <c:pt idx="5861">
                  <c:v>45.243581868667199</c:v>
                </c:pt>
                <c:pt idx="5862">
                  <c:v>45.245329207583303</c:v>
                </c:pt>
                <c:pt idx="5863">
                  <c:v>45.247076132810797</c:v>
                </c:pt>
                <c:pt idx="5864">
                  <c:v>45.248822644447998</c:v>
                </c:pt>
                <c:pt idx="5865">
                  <c:v>45.250568742593202</c:v>
                </c:pt>
                <c:pt idx="5866">
                  <c:v>45.252314427344601</c:v>
                </c:pt>
                <c:pt idx="5867">
                  <c:v>45.254059698800603</c:v>
                </c:pt>
                <c:pt idx="5868">
                  <c:v>45.255804557059399</c:v>
                </c:pt>
                <c:pt idx="5869">
                  <c:v>45.2575490022191</c:v>
                </c:pt>
                <c:pt idx="5870">
                  <c:v>45.259293034377997</c:v>
                </c:pt>
                <c:pt idx="5871">
                  <c:v>45.2610366536342</c:v>
                </c:pt>
                <c:pt idx="5872">
                  <c:v>45.262779860085899</c:v>
                </c:pt>
                <c:pt idx="5873">
                  <c:v>45.2645226538312</c:v>
                </c:pt>
                <c:pt idx="5874">
                  <c:v>45.2662650349682</c:v>
                </c:pt>
                <c:pt idx="5875">
                  <c:v>45.268007003595002</c:v>
                </c:pt>
                <c:pt idx="5876">
                  <c:v>45.269748559809599</c:v>
                </c:pt>
                <c:pt idx="5877">
                  <c:v>45.271489703710202</c:v>
                </c:pt>
                <c:pt idx="5878">
                  <c:v>45.273230435394602</c:v>
                </c:pt>
                <c:pt idx="5879">
                  <c:v>45.274970754960897</c:v>
                </c:pt>
                <c:pt idx="5880">
                  <c:v>45.276710662507</c:v>
                </c:pt>
                <c:pt idx="5881">
                  <c:v>45.278450158130902</c:v>
                </c:pt>
                <c:pt idx="5882">
                  <c:v>45.2801892419306</c:v>
                </c:pt>
                <c:pt idx="5883">
                  <c:v>45.281927914003901</c:v>
                </c:pt>
                <c:pt idx="5884">
                  <c:v>45.283666174448697</c:v>
                </c:pt>
                <c:pt idx="5885">
                  <c:v>45.285404023362901</c:v>
                </c:pt>
                <c:pt idx="5886">
                  <c:v>45.287141460844303</c:v>
                </c:pt>
                <c:pt idx="5887">
                  <c:v>45.288878486990797</c:v>
                </c:pt>
                <c:pt idx="5888">
                  <c:v>45.290615101900002</c:v>
                </c:pt>
                <c:pt idx="5889">
                  <c:v>45.292351305669797</c:v>
                </c:pt>
                <c:pt idx="5890">
                  <c:v>45.294087098398002</c:v>
                </c:pt>
                <c:pt idx="5891">
                  <c:v>45.295822480182203</c:v>
                </c:pt>
                <c:pt idx="5892">
                  <c:v>45.297557451120298</c:v>
                </c:pt>
                <c:pt idx="5893">
                  <c:v>45.299292011309703</c:v>
                </c:pt>
                <c:pt idx="5894">
                  <c:v>45.301026160848302</c:v>
                </c:pt>
                <c:pt idx="5895">
                  <c:v>45.302759899833703</c:v>
                </c:pt>
                <c:pt idx="5896">
                  <c:v>45.304493228363398</c:v>
                </c:pt>
                <c:pt idx="5897">
                  <c:v>45.306226146535103</c:v>
                </c:pt>
                <c:pt idx="5898">
                  <c:v>45.307958654446402</c:v>
                </c:pt>
                <c:pt idx="5899">
                  <c:v>45.309690752194697</c:v>
                </c:pt>
                <c:pt idx="5900">
                  <c:v>45.311422439877703</c:v>
                </c:pt>
                <c:pt idx="5901">
                  <c:v>45.313153717592897</c:v>
                </c:pt>
                <c:pt idx="5902">
                  <c:v>45.314884585437603</c:v>
                </c:pt>
                <c:pt idx="5903">
                  <c:v>45.316615043509501</c:v>
                </c:pt>
                <c:pt idx="5904">
                  <c:v>45.318345091905798</c:v>
                </c:pt>
                <c:pt idx="5905">
                  <c:v>45.320074730724102</c:v>
                </c:pt>
                <c:pt idx="5906">
                  <c:v>45.3218039600618</c:v>
                </c:pt>
                <c:pt idx="5907">
                  <c:v>45.323532780016201</c:v>
                </c:pt>
                <c:pt idx="5908">
                  <c:v>45.325261190684699</c:v>
                </c:pt>
                <c:pt idx="5909">
                  <c:v>45.326989192164604</c:v>
                </c:pt>
                <c:pt idx="5910">
                  <c:v>45.328716784553201</c:v>
                </c:pt>
                <c:pt idx="5911">
                  <c:v>45.330443967947801</c:v>
                </c:pt>
                <c:pt idx="5912">
                  <c:v>45.332170742445697</c:v>
                </c:pt>
                <c:pt idx="5913">
                  <c:v>45.3338971081442</c:v>
                </c:pt>
                <c:pt idx="5914">
                  <c:v>45.335623065140403</c:v>
                </c:pt>
                <c:pt idx="5915">
                  <c:v>45.337348613531503</c:v>
                </c:pt>
                <c:pt idx="5916">
                  <c:v>45.339073753414702</c:v>
                </c:pt>
                <c:pt idx="5917">
                  <c:v>45.340798484887301</c:v>
                </c:pt>
                <c:pt idx="5918">
                  <c:v>45.342522808046198</c:v>
                </c:pt>
                <c:pt idx="5919">
                  <c:v>45.3442467229887</c:v>
                </c:pt>
                <c:pt idx="5920">
                  <c:v>45.345970229811797</c:v>
                </c:pt>
                <c:pt idx="5921">
                  <c:v>45.3476933286126</c:v>
                </c:pt>
                <c:pt idx="5922">
                  <c:v>45.349416019488203</c:v>
                </c:pt>
                <c:pt idx="5923">
                  <c:v>45.351138302535503</c:v>
                </c:pt>
                <c:pt idx="5924">
                  <c:v>45.352860177851603</c:v>
                </c:pt>
                <c:pt idx="5925">
                  <c:v>45.354581645533401</c:v>
                </c:pt>
                <c:pt idx="5926">
                  <c:v>45.356302705677997</c:v>
                </c:pt>
                <c:pt idx="5927">
                  <c:v>45.358023358382098</c:v>
                </c:pt>
                <c:pt idx="5928">
                  <c:v>45.359743603742899</c:v>
                </c:pt>
                <c:pt idx="5929">
                  <c:v>45.361463441857097</c:v>
                </c:pt>
                <c:pt idx="5930">
                  <c:v>45.363182872821703</c:v>
                </c:pt>
                <c:pt idx="5931">
                  <c:v>45.3649018967334</c:v>
                </c:pt>
                <c:pt idx="5932">
                  <c:v>45.366620513689199</c:v>
                </c:pt>
                <c:pt idx="5933">
                  <c:v>45.368338723785797</c:v>
                </c:pt>
                <c:pt idx="5934">
                  <c:v>45.3700565271199</c:v>
                </c:pt>
                <c:pt idx="5935">
                  <c:v>45.371773923788503</c:v>
                </c:pt>
                <c:pt idx="5936">
                  <c:v>45.373490913888098</c:v>
                </c:pt>
                <c:pt idx="5937">
                  <c:v>45.375207497515603</c:v>
                </c:pt>
                <c:pt idx="5938">
                  <c:v>45.376923674767603</c:v>
                </c:pt>
                <c:pt idx="5939">
                  <c:v>45.378639445740802</c:v>
                </c:pt>
                <c:pt idx="5940">
                  <c:v>45.380354810531799</c:v>
                </c:pt>
                <c:pt idx="5941">
                  <c:v>45.382069769237397</c:v>
                </c:pt>
                <c:pt idx="5942">
                  <c:v>45.383784321954003</c:v>
                </c:pt>
                <c:pt idx="5943">
                  <c:v>45.385498468778302</c:v>
                </c:pt>
                <c:pt idx="5944">
                  <c:v>45.387212209806897</c:v>
                </c:pt>
                <c:pt idx="5945">
                  <c:v>45.388925545136303</c:v>
                </c:pt>
                <c:pt idx="5946">
                  <c:v>45.390638474862897</c:v>
                </c:pt>
                <c:pt idx="5947">
                  <c:v>45.392350999083398</c:v>
                </c:pt>
                <c:pt idx="5948">
                  <c:v>45.394063117894198</c:v>
                </c:pt>
                <c:pt idx="5949">
                  <c:v>45.395774831391797</c:v>
                </c:pt>
                <c:pt idx="5950">
                  <c:v>45.397486139672502</c:v>
                </c:pt>
                <c:pt idx="5951">
                  <c:v>45.399197042832803</c:v>
                </c:pt>
                <c:pt idx="5952">
                  <c:v>45.400907540969101</c:v>
                </c:pt>
                <c:pt idx="5953">
                  <c:v>45.402617634177801</c:v>
                </c:pt>
                <c:pt idx="5954">
                  <c:v>45.404327322555197</c:v>
                </c:pt>
                <c:pt idx="5955">
                  <c:v>45.406036606197702</c:v>
                </c:pt>
                <c:pt idx="5956">
                  <c:v>45.407745485201403</c:v>
                </c:pt>
                <c:pt idx="5957">
                  <c:v>45.409453959662898</c:v>
                </c:pt>
                <c:pt idx="5958">
                  <c:v>45.411162029678103</c:v>
                </c:pt>
                <c:pt idx="5959">
                  <c:v>45.412869695343502</c:v>
                </c:pt>
                <c:pt idx="5960">
                  <c:v>45.414576956755297</c:v>
                </c:pt>
                <c:pt idx="5961">
                  <c:v>45.416283814009603</c:v>
                </c:pt>
                <c:pt idx="5962">
                  <c:v>45.417990267202597</c:v>
                </c:pt>
                <c:pt idx="5963">
                  <c:v>45.419696316430397</c:v>
                </c:pt>
                <c:pt idx="5964">
                  <c:v>45.421401961789201</c:v>
                </c:pt>
                <c:pt idx="5965">
                  <c:v>45.423107203375203</c:v>
                </c:pt>
                <c:pt idx="5966">
                  <c:v>45.424812041284298</c:v>
                </c:pt>
                <c:pt idx="5967">
                  <c:v>45.426516475612701</c:v>
                </c:pt>
                <c:pt idx="5968">
                  <c:v>45.428220506456299</c:v>
                </c:pt>
                <c:pt idx="5969">
                  <c:v>45.4299241339113</c:v>
                </c:pt>
                <c:pt idx="5970">
                  <c:v>45.431627358073598</c:v>
                </c:pt>
                <c:pt idx="5971">
                  <c:v>45.433330179039103</c:v>
                </c:pt>
                <c:pt idx="5972">
                  <c:v>45.435032596903902</c:v>
                </c:pt>
                <c:pt idx="5973">
                  <c:v>45.436734611763903</c:v>
                </c:pt>
                <c:pt idx="5974">
                  <c:v>45.438436223715001</c:v>
                </c:pt>
                <c:pt idx="5975">
                  <c:v>45.440137432853099</c:v>
                </c:pt>
                <c:pt idx="5976">
                  <c:v>45.441838239273999</c:v>
                </c:pt>
                <c:pt idx="5977">
                  <c:v>45.443538643073602</c:v>
                </c:pt>
                <c:pt idx="5978">
                  <c:v>45.445238644347697</c:v>
                </c:pt>
                <c:pt idx="5979">
                  <c:v>45.446938243192101</c:v>
                </c:pt>
                <c:pt idx="5980">
                  <c:v>45.448637439702601</c:v>
                </c:pt>
                <c:pt idx="5981">
                  <c:v>45.450336233975001</c:v>
                </c:pt>
                <c:pt idx="5982">
                  <c:v>45.452034626104997</c:v>
                </c:pt>
                <c:pt idx="5983">
                  <c:v>45.453732616188297</c:v>
                </c:pt>
                <c:pt idx="5984">
                  <c:v>45.455430204320699</c:v>
                </c:pt>
                <c:pt idx="5985">
                  <c:v>45.457127390597698</c:v>
                </c:pt>
                <c:pt idx="5986">
                  <c:v>45.458824175114998</c:v>
                </c:pt>
                <c:pt idx="5987">
                  <c:v>45.460520557968302</c:v>
                </c:pt>
                <c:pt idx="5988">
                  <c:v>45.462216539253198</c:v>
                </c:pt>
                <c:pt idx="5989">
                  <c:v>45.463912119065199</c:v>
                </c:pt>
                <c:pt idx="5990">
                  <c:v>45.4656072975</c:v>
                </c:pt>
                <c:pt idx="5991">
                  <c:v>45.467302074652999</c:v>
                </c:pt>
                <c:pt idx="5992">
                  <c:v>45.468996450619798</c:v>
                </c:pt>
                <c:pt idx="5993">
                  <c:v>45.470690425495903</c:v>
                </c:pt>
                <c:pt idx="5994">
                  <c:v>45.472383999376703</c:v>
                </c:pt>
                <c:pt idx="5995">
                  <c:v>45.474077172357802</c:v>
                </c:pt>
                <c:pt idx="5996">
                  <c:v>45.475769944534498</c:v>
                </c:pt>
                <c:pt idx="5997">
                  <c:v>45.477462316002203</c:v>
                </c:pt>
                <c:pt idx="5998">
                  <c:v>45.479154286856399</c:v>
                </c:pt>
                <c:pt idx="5999">
                  <c:v>45.480845857192399</c:v>
                </c:pt>
                <c:pt idx="6000">
                  <c:v>45.4825370271056</c:v>
                </c:pt>
                <c:pt idx="6001">
                  <c:v>45.4842277966913</c:v>
                </c:pt>
                <c:pt idx="6002">
                  <c:v>45.485918166044797</c:v>
                </c:pt>
                <c:pt idx="6003">
                  <c:v>45.487608135261297</c:v>
                </c:pt>
                <c:pt idx="6004">
                  <c:v>45.489297704436197</c:v>
                </c:pt>
                <c:pt idx="6005">
                  <c:v>45.490986873664603</c:v>
                </c:pt>
                <c:pt idx="6006">
                  <c:v>45.492675643041899</c:v>
                </c:pt>
                <c:pt idx="6007">
                  <c:v>45.494364012663098</c:v>
                </c:pt>
                <c:pt idx="6008">
                  <c:v>45.496051982623499</c:v>
                </c:pt>
                <c:pt idx="6009">
                  <c:v>45.4977395530181</c:v>
                </c:pt>
                <c:pt idx="6010">
                  <c:v>45.4994267239423</c:v>
                </c:pt>
                <c:pt idx="6011">
                  <c:v>45.501113495490898</c:v>
                </c:pt>
                <c:pt idx="6012">
                  <c:v>45.5027998677593</c:v>
                </c:pt>
                <c:pt idx="6013">
                  <c:v>45.5044858408423</c:v>
                </c:pt>
                <c:pt idx="6014">
                  <c:v>45.506171414835002</c:v>
                </c:pt>
                <c:pt idx="6015">
                  <c:v>45.5078565898325</c:v>
                </c:pt>
                <c:pt idx="6016">
                  <c:v>45.509541365929799</c:v>
                </c:pt>
                <c:pt idx="6017">
                  <c:v>45.5112257432218</c:v>
                </c:pt>
                <c:pt idx="6018">
                  <c:v>45.512909721803503</c:v>
                </c:pt>
                <c:pt idx="6019">
                  <c:v>45.514593301769899</c:v>
                </c:pt>
                <c:pt idx="6020">
                  <c:v>45.516276483215698</c:v>
                </c:pt>
                <c:pt idx="6021">
                  <c:v>45.517959266236097</c:v>
                </c:pt>
                <c:pt idx="6022">
                  <c:v>45.519641650925699</c:v>
                </c:pt>
                <c:pt idx="6023">
                  <c:v>45.521323637379503</c:v>
                </c:pt>
                <c:pt idx="6024">
                  <c:v>45.523005225692302</c:v>
                </c:pt>
                <c:pt idx="6025">
                  <c:v>45.524686415958797</c:v>
                </c:pt>
                <c:pt idx="6026">
                  <c:v>45.526367208274003</c:v>
                </c:pt>
                <c:pt idx="6027">
                  <c:v>45.5280476027324</c:v>
                </c:pt>
                <c:pt idx="6028">
                  <c:v>45.529727599429002</c:v>
                </c:pt>
                <c:pt idx="6029">
                  <c:v>45.531407198458297</c:v>
                </c:pt>
                <c:pt idx="6030">
                  <c:v>45.533086399915099</c:v>
                </c:pt>
                <c:pt idx="6031">
                  <c:v>45.534765203894104</c:v>
                </c:pt>
                <c:pt idx="6032">
                  <c:v>45.536443610489897</c:v>
                </c:pt>
                <c:pt idx="6033">
                  <c:v>45.538121619797103</c:v>
                </c:pt>
                <c:pt idx="6034">
                  <c:v>45.5397992319105</c:v>
                </c:pt>
                <c:pt idx="6035">
                  <c:v>45.541476446924399</c:v>
                </c:pt>
                <c:pt idx="6036">
                  <c:v>45.543153264933601</c:v>
                </c:pt>
                <c:pt idx="6037">
                  <c:v>45.5448296860325</c:v>
                </c:pt>
                <c:pt idx="6038">
                  <c:v>45.546505710315799</c:v>
                </c:pt>
                <c:pt idx="6039">
                  <c:v>45.5481813378778</c:v>
                </c:pt>
                <c:pt idx="6040">
                  <c:v>45.549856568813098</c:v>
                </c:pt>
                <c:pt idx="6041">
                  <c:v>45.551531403216103</c:v>
                </c:pt>
                <c:pt idx="6042">
                  <c:v>45.553205841181303</c:v>
                </c:pt>
                <c:pt idx="6043">
                  <c:v>45.554879882803</c:v>
                </c:pt>
                <c:pt idx="6044">
                  <c:v>45.556553528175797</c:v>
                </c:pt>
                <c:pt idx="6045">
                  <c:v>45.558226777393898</c:v>
                </c:pt>
                <c:pt idx="6046">
                  <c:v>45.559899630551698</c:v>
                </c:pt>
                <c:pt idx="6047">
                  <c:v>45.5615720877435</c:v>
                </c:pt>
                <c:pt idx="6048">
                  <c:v>45.563244149063699</c:v>
                </c:pt>
                <c:pt idx="6049">
                  <c:v>45.564915814606401</c:v>
                </c:pt>
                <c:pt idx="6050">
                  <c:v>45.5665870844661</c:v>
                </c:pt>
                <c:pt idx="6051">
                  <c:v>45.568257958737</c:v>
                </c:pt>
                <c:pt idx="6052">
                  <c:v>45.569928437513099</c:v>
                </c:pt>
                <c:pt idx="6053">
                  <c:v>45.571598520888898</c:v>
                </c:pt>
                <c:pt idx="6054">
                  <c:v>45.573268208958403</c:v>
                </c:pt>
                <c:pt idx="6055">
                  <c:v>45.574937501815697</c:v>
                </c:pt>
                <c:pt idx="6056">
                  <c:v>45.576606399555097</c:v>
                </c:pt>
                <c:pt idx="6057">
                  <c:v>45.578274902270699</c:v>
                </c:pt>
                <c:pt idx="6058">
                  <c:v>45.579943010056503</c:v>
                </c:pt>
                <c:pt idx="6059">
                  <c:v>45.581610723006598</c:v>
                </c:pt>
                <c:pt idx="6060">
                  <c:v>45.583278041215003</c:v>
                </c:pt>
                <c:pt idx="6061">
                  <c:v>45.5849449647759</c:v>
                </c:pt>
                <c:pt idx="6062">
                  <c:v>45.586611493783103</c:v>
                </c:pt>
                <c:pt idx="6063">
                  <c:v>45.588277628330701</c:v>
                </c:pt>
                <c:pt idx="6064">
                  <c:v>45.589943368512699</c:v>
                </c:pt>
                <c:pt idx="6065">
                  <c:v>45.591608714422897</c:v>
                </c:pt>
                <c:pt idx="6066">
                  <c:v>45.593273666155397</c:v>
                </c:pt>
                <c:pt idx="6067">
                  <c:v>45.594938223803901</c:v>
                </c:pt>
                <c:pt idx="6068">
                  <c:v>45.596602387462497</c:v>
                </c:pt>
                <c:pt idx="6069">
                  <c:v>45.598266157224899</c:v>
                </c:pt>
                <c:pt idx="6070">
                  <c:v>45.599929533184898</c:v>
                </c:pt>
                <c:pt idx="6071">
                  <c:v>45.601592515436401</c:v>
                </c:pt>
                <c:pt idx="6072">
                  <c:v>45.603255104073298</c:v>
                </c:pt>
                <c:pt idx="6073">
                  <c:v>45.604917299189097</c:v>
                </c:pt>
                <c:pt idx="6074">
                  <c:v>45.606579100877802</c:v>
                </c:pt>
                <c:pt idx="6075">
                  <c:v>45.608240509232999</c:v>
                </c:pt>
                <c:pt idx="6076">
                  <c:v>45.609901524348402</c:v>
                </c:pt>
                <c:pt idx="6077">
                  <c:v>45.611562146317702</c:v>
                </c:pt>
                <c:pt idx="6078">
                  <c:v>45.613222375234599</c:v>
                </c:pt>
                <c:pt idx="6079">
                  <c:v>45.6148822111927</c:v>
                </c:pt>
                <c:pt idx="6080">
                  <c:v>45.616541654285697</c:v>
                </c:pt>
                <c:pt idx="6081">
                  <c:v>45.618200704606998</c:v>
                </c:pt>
                <c:pt idx="6082">
                  <c:v>45.619859362250402</c:v>
                </c:pt>
                <c:pt idx="6083">
                  <c:v>45.621517627309402</c:v>
                </c:pt>
                <c:pt idx="6084">
                  <c:v>45.623175499877497</c:v>
                </c:pt>
                <c:pt idx="6085">
                  <c:v>45.624832980048197</c:v>
                </c:pt>
                <c:pt idx="6086">
                  <c:v>45.626490067914901</c:v>
                </c:pt>
                <c:pt idx="6087">
                  <c:v>45.628146763571301</c:v>
                </c:pt>
                <c:pt idx="6088">
                  <c:v>45.6298030671107</c:v>
                </c:pt>
                <c:pt idx="6089">
                  <c:v>45.631458978626497</c:v>
                </c:pt>
                <c:pt idx="6090">
                  <c:v>45.633114498212201</c:v>
                </c:pt>
                <c:pt idx="6091">
                  <c:v>45.634769625961098</c:v>
                </c:pt>
                <c:pt idx="6092">
                  <c:v>45.636424361966696</c:v>
                </c:pt>
                <c:pt idx="6093">
                  <c:v>45.638078706322098</c:v>
                </c:pt>
                <c:pt idx="6094">
                  <c:v>45.639732659120803</c:v>
                </c:pt>
                <c:pt idx="6095">
                  <c:v>45.641386220456098</c:v>
                </c:pt>
                <c:pt idx="6096">
                  <c:v>45.643039390421201</c:v>
                </c:pt>
                <c:pt idx="6097">
                  <c:v>45.644692169109398</c:v>
                </c:pt>
                <c:pt idx="6098">
                  <c:v>45.646344556613997</c:v>
                </c:pt>
                <c:pt idx="6099">
                  <c:v>45.647996553028001</c:v>
                </c:pt>
                <c:pt idx="6100">
                  <c:v>45.649648158444798</c:v>
                </c:pt>
                <c:pt idx="6101">
                  <c:v>45.651299372957503</c:v>
                </c:pt>
                <c:pt idx="6102">
                  <c:v>45.652950196659297</c:v>
                </c:pt>
                <c:pt idx="6103">
                  <c:v>45.654600629643198</c:v>
                </c:pt>
                <c:pt idx="6104">
                  <c:v>45.656250672002301</c:v>
                </c:pt>
                <c:pt idx="6105">
                  <c:v>45.657900323829899</c:v>
                </c:pt>
                <c:pt idx="6106">
                  <c:v>45.659549585218798</c:v>
                </c:pt>
                <c:pt idx="6107">
                  <c:v>45.661198456262298</c:v>
                </c:pt>
                <c:pt idx="6108">
                  <c:v>45.662846937053203</c:v>
                </c:pt>
                <c:pt idx="6109">
                  <c:v>45.664495027684602</c:v>
                </c:pt>
                <c:pt idx="6110">
                  <c:v>45.666142728249397</c:v>
                </c:pt>
                <c:pt idx="6111">
                  <c:v>45.6677900388407</c:v>
                </c:pt>
                <c:pt idx="6112">
                  <c:v>45.669436959551298</c:v>
                </c:pt>
                <c:pt idx="6113">
                  <c:v>45.671083490474203</c:v>
                </c:pt>
                <c:pt idx="6114">
                  <c:v>45.672729631702197</c:v>
                </c:pt>
                <c:pt idx="6115">
                  <c:v>45.674375383328297</c:v>
                </c:pt>
                <c:pt idx="6116">
                  <c:v>45.6760207454452</c:v>
                </c:pt>
                <c:pt idx="6117">
                  <c:v>45.677665718145803</c:v>
                </c:pt>
                <c:pt idx="6118">
                  <c:v>45.679310301522897</c:v>
                </c:pt>
                <c:pt idx="6119">
                  <c:v>45.680954495669397</c:v>
                </c:pt>
                <c:pt idx="6120">
                  <c:v>45.682598300677803</c:v>
                </c:pt>
                <c:pt idx="6121">
                  <c:v>45.684241716641097</c:v>
                </c:pt>
                <c:pt idx="6122">
                  <c:v>45.685884743651897</c:v>
                </c:pt>
                <c:pt idx="6123">
                  <c:v>45.687527381802902</c:v>
                </c:pt>
                <c:pt idx="6124">
                  <c:v>45.6891696311868</c:v>
                </c:pt>
                <c:pt idx="6125">
                  <c:v>45.690811491896199</c:v>
                </c:pt>
                <c:pt idx="6126">
                  <c:v>45.692452964023801</c:v>
                </c:pt>
                <c:pt idx="6127">
                  <c:v>45.694094047662198</c:v>
                </c:pt>
                <c:pt idx="6128">
                  <c:v>45.695734742904101</c:v>
                </c:pt>
                <c:pt idx="6129">
                  <c:v>45.697375049841803</c:v>
                </c:pt>
                <c:pt idx="6130">
                  <c:v>45.6990149685681</c:v>
                </c:pt>
                <c:pt idx="6131">
                  <c:v>45.700654499175499</c:v>
                </c:pt>
                <c:pt idx="6132">
                  <c:v>45.702293641756299</c:v>
                </c:pt>
                <c:pt idx="6133">
                  <c:v>45.703932396403196</c:v>
                </c:pt>
                <c:pt idx="6134">
                  <c:v>45.705570763208698</c:v>
                </c:pt>
                <c:pt idx="6135">
                  <c:v>45.707208742265003</c:v>
                </c:pt>
                <c:pt idx="6136">
                  <c:v>45.708846333664702</c:v>
                </c:pt>
                <c:pt idx="6137">
                  <c:v>45.710483537500203</c:v>
                </c:pt>
                <c:pt idx="6138">
                  <c:v>45.712120353863803</c:v>
                </c:pt>
                <c:pt idx="6139">
                  <c:v>45.713756782848002</c:v>
                </c:pt>
                <c:pt idx="6140">
                  <c:v>45.715392824544899</c:v>
                </c:pt>
                <c:pt idx="6141">
                  <c:v>45.717028479047102</c:v>
                </c:pt>
                <c:pt idx="6142">
                  <c:v>45.718663746446701</c:v>
                </c:pt>
                <c:pt idx="6143">
                  <c:v>45.720298626835998</c:v>
                </c:pt>
                <c:pt idx="6144">
                  <c:v>45.721933120307199</c:v>
                </c:pt>
                <c:pt idx="6145">
                  <c:v>45.723567226952703</c:v>
                </c:pt>
                <c:pt idx="6146">
                  <c:v>45.725200946864597</c:v>
                </c:pt>
                <c:pt idx="6147">
                  <c:v>45.726834280135101</c:v>
                </c:pt>
                <c:pt idx="6148">
                  <c:v>45.728467226856402</c:v>
                </c:pt>
                <c:pt idx="6149">
                  <c:v>45.730099787120601</c:v>
                </c:pt>
                <c:pt idx="6150">
                  <c:v>45.731731961019797</c:v>
                </c:pt>
                <c:pt idx="6151">
                  <c:v>45.733363748646198</c:v>
                </c:pt>
                <c:pt idx="6152">
                  <c:v>45.734995150091798</c:v>
                </c:pt>
                <c:pt idx="6153">
                  <c:v>45.736626165448598</c:v>
                </c:pt>
                <c:pt idx="6154">
                  <c:v>45.738256794808798</c:v>
                </c:pt>
                <c:pt idx="6155">
                  <c:v>45.739887038264399</c:v>
                </c:pt>
                <c:pt idx="6156">
                  <c:v>45.741516895907203</c:v>
                </c:pt>
                <c:pt idx="6157">
                  <c:v>45.743146367829397</c:v>
                </c:pt>
                <c:pt idx="6158">
                  <c:v>45.744775454122902</c:v>
                </c:pt>
                <c:pt idx="6159">
                  <c:v>45.746404154879599</c:v>
                </c:pt>
                <c:pt idx="6160">
                  <c:v>45.748032470191298</c:v>
                </c:pt>
                <c:pt idx="6161">
                  <c:v>45.749660400150098</c:v>
                </c:pt>
                <c:pt idx="6162">
                  <c:v>45.751287944847803</c:v>
                </c:pt>
                <c:pt idx="6163">
                  <c:v>45.7529151043762</c:v>
                </c:pt>
                <c:pt idx="6164">
                  <c:v>45.754541878827098</c:v>
                </c:pt>
                <c:pt idx="6165">
                  <c:v>45.756168268292399</c:v>
                </c:pt>
                <c:pt idx="6166">
                  <c:v>45.757794272863798</c:v>
                </c:pt>
                <c:pt idx="6167">
                  <c:v>45.759419892633098</c:v>
                </c:pt>
                <c:pt idx="6168">
                  <c:v>45.7610451276921</c:v>
                </c:pt>
                <c:pt idx="6169">
                  <c:v>45.762669978132401</c:v>
                </c:pt>
                <c:pt idx="6170">
                  <c:v>45.764294444045802</c:v>
                </c:pt>
                <c:pt idx="6171">
                  <c:v>45.765918525523901</c:v>
                </c:pt>
                <c:pt idx="6172">
                  <c:v>45.767542222658498</c:v>
                </c:pt>
                <c:pt idx="6173">
                  <c:v>45.769165535540999</c:v>
                </c:pt>
                <c:pt idx="6174">
                  <c:v>45.770788464263298</c:v>
                </c:pt>
                <c:pt idx="6175">
                  <c:v>45.772411008916698</c:v>
                </c:pt>
                <c:pt idx="6176">
                  <c:v>45.774033169592997</c:v>
                </c:pt>
                <c:pt idx="6177">
                  <c:v>45.775654946383703</c:v>
                </c:pt>
                <c:pt idx="6178">
                  <c:v>45.777276339380201</c:v>
                </c:pt>
                <c:pt idx="6179">
                  <c:v>45.778897348674199</c:v>
                </c:pt>
                <c:pt idx="6180">
                  <c:v>45.780517974357103</c:v>
                </c:pt>
                <c:pt idx="6181">
                  <c:v>45.782138216520302</c:v>
                </c:pt>
                <c:pt idx="6182">
                  <c:v>45.7837580752553</c:v>
                </c:pt>
                <c:pt idx="6183">
                  <c:v>45.7853775506536</c:v>
                </c:pt>
                <c:pt idx="6184">
                  <c:v>45.7869966428065</c:v>
                </c:pt>
                <c:pt idx="6185">
                  <c:v>45.788615351805497</c:v>
                </c:pt>
                <c:pt idx="6186">
                  <c:v>45.790233677741803</c:v>
                </c:pt>
                <c:pt idx="6187">
                  <c:v>45.791851620706801</c:v>
                </c:pt>
                <c:pt idx="6188">
                  <c:v>45.793469180791902</c:v>
                </c:pt>
                <c:pt idx="6189">
                  <c:v>45.795086358088298</c:v>
                </c:pt>
                <c:pt idx="6190">
                  <c:v>45.7967031526873</c:v>
                </c:pt>
                <c:pt idx="6191">
                  <c:v>45.798319564680199</c:v>
                </c:pt>
                <c:pt idx="6192">
                  <c:v>45.799935594158299</c:v>
                </c:pt>
                <c:pt idx="6193">
                  <c:v>45.8015512412126</c:v>
                </c:pt>
                <c:pt idx="6194">
                  <c:v>45.803166505934399</c:v>
                </c:pt>
                <c:pt idx="6195">
                  <c:v>45.804781388414902</c:v>
                </c:pt>
                <c:pt idx="6196">
                  <c:v>45.8063958887452</c:v>
                </c:pt>
                <c:pt idx="6197">
                  <c:v>45.808010007016598</c:v>
                </c:pt>
                <c:pt idx="6198">
                  <c:v>45.809623743319897</c:v>
                </c:pt>
                <c:pt idx="6199">
                  <c:v>45.8112370977464</c:v>
                </c:pt>
                <c:pt idx="6200">
                  <c:v>45.812850070387199</c:v>
                </c:pt>
                <c:pt idx="6201">
                  <c:v>45.814462661333202</c:v>
                </c:pt>
                <c:pt idx="6202">
                  <c:v>45.8160748706755</c:v>
                </c:pt>
                <c:pt idx="6203">
                  <c:v>45.817686698505</c:v>
                </c:pt>
                <c:pt idx="6204">
                  <c:v>45.819298144912899</c:v>
                </c:pt>
                <c:pt idx="6205">
                  <c:v>45.820909209989999</c:v>
                </c:pt>
                <c:pt idx="6206">
                  <c:v>45.822519893827199</c:v>
                </c:pt>
                <c:pt idx="6207">
                  <c:v>45.824130196515497</c:v>
                </c:pt>
                <c:pt idx="6208">
                  <c:v>45.825740118145902</c:v>
                </c:pt>
                <c:pt idx="6209">
                  <c:v>45.827349658808998</c:v>
                </c:pt>
                <c:pt idx="6210">
                  <c:v>45.8289588185959</c:v>
                </c:pt>
                <c:pt idx="6211">
                  <c:v>45.830567597597302</c:v>
                </c:pt>
                <c:pt idx="6212">
                  <c:v>45.832175995904102</c:v>
                </c:pt>
                <c:pt idx="6213">
                  <c:v>45.833784013607101</c:v>
                </c:pt>
                <c:pt idx="6214">
                  <c:v>45.835391650797</c:v>
                </c:pt>
                <c:pt idx="6215">
                  <c:v>45.836998907564499</c:v>
                </c:pt>
                <c:pt idx="6216">
                  <c:v>45.8386057840004</c:v>
                </c:pt>
                <c:pt idx="6217">
                  <c:v>45.840212280195502</c:v>
                </c:pt>
                <c:pt idx="6218">
                  <c:v>45.841818396240299</c:v>
                </c:pt>
                <c:pt idx="6219">
                  <c:v>45.8434241322256</c:v>
                </c:pt>
                <c:pt idx="6220">
                  <c:v>45.845029488241998</c:v>
                </c:pt>
                <c:pt idx="6221">
                  <c:v>45.846634464380102</c:v>
                </c:pt>
                <c:pt idx="6222">
                  <c:v>45.848239060730599</c:v>
                </c:pt>
                <c:pt idx="6223">
                  <c:v>45.849843277383997</c:v>
                </c:pt>
                <c:pt idx="6224">
                  <c:v>45.851447114430798</c:v>
                </c:pt>
                <c:pt idx="6225">
                  <c:v>45.853050571961603</c:v>
                </c:pt>
                <c:pt idx="6226">
                  <c:v>45.854653650067</c:v>
                </c:pt>
                <c:pt idx="6227">
                  <c:v>45.856256348837398</c:v>
                </c:pt>
                <c:pt idx="6228">
                  <c:v>45.857858668363299</c:v>
                </c:pt>
                <c:pt idx="6229">
                  <c:v>45.859460608735198</c:v>
                </c:pt>
                <c:pt idx="6230">
                  <c:v>45.861062170043397</c:v>
                </c:pt>
                <c:pt idx="6231">
                  <c:v>45.862663352378398</c:v>
                </c:pt>
                <c:pt idx="6232">
                  <c:v>45.864264155830703</c:v>
                </c:pt>
                <c:pt idx="6233">
                  <c:v>45.865864580490502</c:v>
                </c:pt>
                <c:pt idx="6234">
                  <c:v>45.867464626448204</c:v>
                </c:pt>
                <c:pt idx="6235">
                  <c:v>45.869064293794203</c:v>
                </c:pt>
                <c:pt idx="6236">
                  <c:v>45.870663582618697</c:v>
                </c:pt>
                <c:pt idx="6237">
                  <c:v>45.872262493012002</c:v>
                </c:pt>
                <c:pt idx="6238">
                  <c:v>45.8738610250645</c:v>
                </c:pt>
                <c:pt idx="6239">
                  <c:v>45.875459178866301</c:v>
                </c:pt>
                <c:pt idx="6240">
                  <c:v>45.877056954507701</c:v>
                </c:pt>
                <c:pt idx="6241">
                  <c:v>45.878654352078897</c:v>
                </c:pt>
                <c:pt idx="6242">
                  <c:v>45.880251371669999</c:v>
                </c:pt>
                <c:pt idx="6243">
                  <c:v>45.881848013371297</c:v>
                </c:pt>
                <c:pt idx="6244">
                  <c:v>45.883444277272801</c:v>
                </c:pt>
                <c:pt idx="6245">
                  <c:v>45.885040163464701</c:v>
                </c:pt>
                <c:pt idx="6246">
                  <c:v>45.886635672037102</c:v>
                </c:pt>
                <c:pt idx="6247">
                  <c:v>45.888230803080098</c:v>
                </c:pt>
                <c:pt idx="6248">
                  <c:v>45.889825556683697</c:v>
                </c:pt>
                <c:pt idx="6249">
                  <c:v>45.8914199329379</c:v>
                </c:pt>
                <c:pt idx="6250">
                  <c:v>45.893013931932799</c:v>
                </c:pt>
                <c:pt idx="6251">
                  <c:v>45.894607553758298</c:v>
                </c:pt>
                <c:pt idx="6252">
                  <c:v>45.896200798504502</c:v>
                </c:pt>
                <c:pt idx="6253">
                  <c:v>45.8977936662613</c:v>
                </c:pt>
                <c:pt idx="6254">
                  <c:v>45.899386157118599</c:v>
                </c:pt>
                <c:pt idx="6255">
                  <c:v>45.900978271166302</c:v>
                </c:pt>
                <c:pt idx="6256">
                  <c:v>45.902570008494301</c:v>
                </c:pt>
                <c:pt idx="6257">
                  <c:v>45.904161369192501</c:v>
                </c:pt>
                <c:pt idx="6258">
                  <c:v>45.905752353350799</c:v>
                </c:pt>
                <c:pt idx="6259">
                  <c:v>45.907342961058902</c:v>
                </c:pt>
                <c:pt idx="6260">
                  <c:v>45.9089331924067</c:v>
                </c:pt>
                <c:pt idx="6261">
                  <c:v>45.910523047483998</c:v>
                </c:pt>
                <c:pt idx="6262">
                  <c:v>45.912112526380398</c:v>
                </c:pt>
                <c:pt idx="6263">
                  <c:v>45.913701629185802</c:v>
                </c:pt>
                <c:pt idx="6264">
                  <c:v>45.915290355989903</c:v>
                </c:pt>
                <c:pt idx="6265">
                  <c:v>45.9168787068824</c:v>
                </c:pt>
                <c:pt idx="6266">
                  <c:v>45.9184666819529</c:v>
                </c:pt>
                <c:pt idx="6267">
                  <c:v>45.9200542812912</c:v>
                </c:pt>
                <c:pt idx="6268">
                  <c:v>45.921641504986802</c:v>
                </c:pt>
                <c:pt idx="6269">
                  <c:v>45.923228353129403</c:v>
                </c:pt>
                <c:pt idx="6270">
                  <c:v>45.924814825808603</c:v>
                </c:pt>
                <c:pt idx="6271">
                  <c:v>45.926400923113903</c:v>
                </c:pt>
                <c:pt idx="6272">
                  <c:v>45.927986645135</c:v>
                </c:pt>
                <c:pt idx="6273">
                  <c:v>45.929571991961197</c:v>
                </c:pt>
                <c:pt idx="6274">
                  <c:v>45.931156963682298</c:v>
                </c:pt>
                <c:pt idx="6275">
                  <c:v>45.932741560387498</c:v>
                </c:pt>
                <c:pt idx="6276">
                  <c:v>45.934325782166503</c:v>
                </c:pt>
                <c:pt idx="6277">
                  <c:v>45.9359096291087</c:v>
                </c:pt>
                <c:pt idx="6278">
                  <c:v>45.937493101303502</c:v>
                </c:pt>
                <c:pt idx="6279">
                  <c:v>45.939076198840297</c:v>
                </c:pt>
                <c:pt idx="6280">
                  <c:v>45.940658921808499</c:v>
                </c:pt>
                <c:pt idx="6281">
                  <c:v>45.942241270297401</c:v>
                </c:pt>
                <c:pt idx="6282">
                  <c:v>45.943823244396498</c:v>
                </c:pt>
                <c:pt idx="6283">
                  <c:v>45.945404844194996</c:v>
                </c:pt>
                <c:pt idx="6284">
                  <c:v>45.946986069782298</c:v>
                </c:pt>
                <c:pt idx="6285">
                  <c:v>45.948566921247497</c:v>
                </c:pt>
                <c:pt idx="6286">
                  <c:v>45.950147398680102</c:v>
                </c:pt>
                <c:pt idx="6287">
                  <c:v>45.951727502169199</c:v>
                </c:pt>
                <c:pt idx="6288">
                  <c:v>45.953307231804096</c:v>
                </c:pt>
                <c:pt idx="6289">
                  <c:v>45.954886587673897</c:v>
                </c:pt>
                <c:pt idx="6290">
                  <c:v>45.956465569867902</c:v>
                </c:pt>
                <c:pt idx="6291">
                  <c:v>45.958044178475198</c:v>
                </c:pt>
                <c:pt idx="6292">
                  <c:v>45.959622413584903</c:v>
                </c:pt>
                <c:pt idx="6293">
                  <c:v>45.961200275286203</c:v>
                </c:pt>
                <c:pt idx="6294">
                  <c:v>45.9627777636681</c:v>
                </c:pt>
                <c:pt idx="6295">
                  <c:v>45.964354878819798</c:v>
                </c:pt>
                <c:pt idx="6296">
                  <c:v>45.965931620830197</c:v>
                </c:pt>
                <c:pt idx="6297">
                  <c:v>45.967507989788501</c:v>
                </c:pt>
                <c:pt idx="6298">
                  <c:v>45.969083985783598</c:v>
                </c:pt>
                <c:pt idx="6299">
                  <c:v>45.970659608904498</c:v>
                </c:pt>
                <c:pt idx="6300">
                  <c:v>45.972234859240302</c:v>
                </c:pt>
                <c:pt idx="6301">
                  <c:v>45.973809736879801</c:v>
                </c:pt>
                <c:pt idx="6302">
                  <c:v>45.975384241912003</c:v>
                </c:pt>
                <c:pt idx="6303">
                  <c:v>45.976958374425799</c:v>
                </c:pt>
                <c:pt idx="6304">
                  <c:v>45.978532134509997</c:v>
                </c:pt>
                <c:pt idx="6305">
                  <c:v>45.980105522253602</c:v>
                </c:pt>
                <c:pt idx="6306">
                  <c:v>45.981678537745502</c:v>
                </c:pt>
                <c:pt idx="6307">
                  <c:v>45.983251181074301</c:v>
                </c:pt>
                <c:pt idx="6308">
                  <c:v>45.984823452329003</c:v>
                </c:pt>
                <c:pt idx="6309">
                  <c:v>45.986395351598397</c:v>
                </c:pt>
                <c:pt idx="6310">
                  <c:v>45.9879668789711</c:v>
                </c:pt>
                <c:pt idx="6311">
                  <c:v>45.989538034535897</c:v>
                </c:pt>
                <c:pt idx="6312">
                  <c:v>45.991108818381598</c:v>
                </c:pt>
                <c:pt idx="6313">
                  <c:v>45.992679230596899</c:v>
                </c:pt>
                <c:pt idx="6314">
                  <c:v>45.994249271270398</c:v>
                </c:pt>
                <c:pt idx="6315">
                  <c:v>45.9958189404908</c:v>
                </c:pt>
                <c:pt idx="6316">
                  <c:v>45.997388238346801</c:v>
                </c:pt>
                <c:pt idx="6317">
                  <c:v>45.9989571649269</c:v>
                </c:pt>
                <c:pt idx="6318">
                  <c:v>46.000525720319899</c:v>
                </c:pt>
                <c:pt idx="6319">
                  <c:v>46.0020939046141</c:v>
                </c:pt>
                <c:pt idx="6320">
                  <c:v>46.003661717898297</c:v>
                </c:pt>
                <c:pt idx="6321">
                  <c:v>46.005229160260903</c:v>
                </c:pt>
                <c:pt idx="6322">
                  <c:v>46.006796231790403</c:v>
                </c:pt>
                <c:pt idx="6323">
                  <c:v>46.008362932575402</c:v>
                </c:pt>
                <c:pt idx="6324">
                  <c:v>46.009929262704397</c:v>
                </c:pt>
                <c:pt idx="6325">
                  <c:v>46.011495222265701</c:v>
                </c:pt>
                <c:pt idx="6326">
                  <c:v>46.013060811347898</c:v>
                </c:pt>
                <c:pt idx="6327">
                  <c:v>46.014626030039302</c:v>
                </c:pt>
                <c:pt idx="6328">
                  <c:v>46.016190878428297</c:v>
                </c:pt>
                <c:pt idx="6329">
                  <c:v>46.017755356603303</c:v>
                </c:pt>
                <c:pt idx="6330">
                  <c:v>46.019319464652703</c:v>
                </c:pt>
                <c:pt idx="6331">
                  <c:v>46.020883202664798</c:v>
                </c:pt>
                <c:pt idx="6332">
                  <c:v>46.022446570727801</c:v>
                </c:pt>
                <c:pt idx="6333">
                  <c:v>46.024009568930097</c:v>
                </c:pt>
                <c:pt idx="6334">
                  <c:v>46.025572197359999</c:v>
                </c:pt>
                <c:pt idx="6335">
                  <c:v>46.027134456105699</c:v>
                </c:pt>
                <c:pt idx="6336">
                  <c:v>46.028696345255398</c:v>
                </c:pt>
                <c:pt idx="6337">
                  <c:v>46.030257864897401</c:v>
                </c:pt>
                <c:pt idx="6338">
                  <c:v>46.031819015119702</c:v>
                </c:pt>
                <c:pt idx="6339">
                  <c:v>46.033379796010699</c:v>
                </c:pt>
                <c:pt idx="6340">
                  <c:v>46.034940207658401</c:v>
                </c:pt>
                <c:pt idx="6341">
                  <c:v>46.036500250150901</c:v>
                </c:pt>
                <c:pt idx="6342">
                  <c:v>46.038059923576398</c:v>
                </c:pt>
                <c:pt idx="6343">
                  <c:v>46.039619228023</c:v>
                </c:pt>
                <c:pt idx="6344">
                  <c:v>46.0411781635786</c:v>
                </c:pt>
                <c:pt idx="6345">
                  <c:v>46.042736730331498</c:v>
                </c:pt>
                <c:pt idx="6346">
                  <c:v>46.044294928369503</c:v>
                </c:pt>
                <c:pt idx="6347">
                  <c:v>46.045852757780601</c:v>
                </c:pt>
                <c:pt idx="6348">
                  <c:v>46.0474102186529</c:v>
                </c:pt>
                <c:pt idx="6349">
                  <c:v>46.048967311074399</c:v>
                </c:pt>
                <c:pt idx="6350">
                  <c:v>46.050524035132803</c:v>
                </c:pt>
                <c:pt idx="6351">
                  <c:v>46.052080390916302</c:v>
                </c:pt>
                <c:pt idx="6352">
                  <c:v>46.0536363785126</c:v>
                </c:pt>
                <c:pt idx="6353">
                  <c:v>46.055191998009697</c:v>
                </c:pt>
                <c:pt idx="6354">
                  <c:v>46.056747249495402</c:v>
                </c:pt>
                <c:pt idx="6355">
                  <c:v>46.058302133057502</c:v>
                </c:pt>
                <c:pt idx="6356">
                  <c:v>46.059856648783899</c:v>
                </c:pt>
                <c:pt idx="6357">
                  <c:v>46.061410796762303</c:v>
                </c:pt>
                <c:pt idx="6358">
                  <c:v>46.062964577080599</c:v>
                </c:pt>
                <c:pt idx="6359">
                  <c:v>46.064517989826399</c:v>
                </c:pt>
                <c:pt idx="6360">
                  <c:v>46.066071035087603</c:v>
                </c:pt>
                <c:pt idx="6361">
                  <c:v>46.067623712951701</c:v>
                </c:pt>
                <c:pt idx="6362">
                  <c:v>46.0691760235066</c:v>
                </c:pt>
                <c:pt idx="6363">
                  <c:v>46.070727966839897</c:v>
                </c:pt>
                <c:pt idx="6364">
                  <c:v>46.072279543039301</c:v>
                </c:pt>
                <c:pt idx="6365">
                  <c:v>46.073830752192301</c:v>
                </c:pt>
                <c:pt idx="6366">
                  <c:v>46.075381594386599</c:v>
                </c:pt>
                <c:pt idx="6367">
                  <c:v>46.076932069709798</c:v>
                </c:pt>
                <c:pt idx="6368">
                  <c:v>46.078482178249402</c:v>
                </c:pt>
                <c:pt idx="6369">
                  <c:v>46.080031920093099</c:v>
                </c:pt>
                <c:pt idx="6370">
                  <c:v>46.081581295328199</c:v>
                </c:pt>
                <c:pt idx="6371">
                  <c:v>46.083130304042399</c:v>
                </c:pt>
                <c:pt idx="6372">
                  <c:v>46.084678946323102</c:v>
                </c:pt>
                <c:pt idx="6373">
                  <c:v>46.086227222257797</c:v>
                </c:pt>
                <c:pt idx="6374">
                  <c:v>46.087775131933903</c:v>
                </c:pt>
                <c:pt idx="6375">
                  <c:v>46.0893226754389</c:v>
                </c:pt>
                <c:pt idx="6376">
                  <c:v>46.090869852860102</c:v>
                </c:pt>
                <c:pt idx="6377">
                  <c:v>46.092416664284997</c:v>
                </c:pt>
                <c:pt idx="6378">
                  <c:v>46.093963109800903</c:v>
                </c:pt>
                <c:pt idx="6379">
                  <c:v>46.095509189495097</c:v>
                </c:pt>
                <c:pt idx="6380">
                  <c:v>46.097054903455103</c:v>
                </c:pt>
                <c:pt idx="6381">
                  <c:v>46.098600251767998</c:v>
                </c:pt>
                <c:pt idx="6382">
                  <c:v>46.1001452345212</c:v>
                </c:pt>
                <c:pt idx="6383">
                  <c:v>46.1016898518019</c:v>
                </c:pt>
                <c:pt idx="6384">
                  <c:v>46.103234103697403</c:v>
                </c:pt>
                <c:pt idx="6385">
                  <c:v>46.104777990294899</c:v>
                </c:pt>
                <c:pt idx="6386">
                  <c:v>46.1063215116815</c:v>
                </c:pt>
                <c:pt idx="6387">
                  <c:v>46.107864667944597</c:v>
                </c:pt>
                <c:pt idx="6388">
                  <c:v>46.109407459171202</c:v>
                </c:pt>
                <c:pt idx="6389">
                  <c:v>46.110949885448399</c:v>
                </c:pt>
                <c:pt idx="6390">
                  <c:v>46.1124919468634</c:v>
                </c:pt>
                <c:pt idx="6391">
                  <c:v>46.114033643503397</c:v>
                </c:pt>
                <c:pt idx="6392">
                  <c:v>46.115574975455203</c:v>
                </c:pt>
                <c:pt idx="6393">
                  <c:v>46.117115942806201</c:v>
                </c:pt>
                <c:pt idx="6394">
                  <c:v>46.118656545643098</c:v>
                </c:pt>
                <c:pt idx="6395">
                  <c:v>46.120196784053199</c:v>
                </c:pt>
                <c:pt idx="6396">
                  <c:v>46.121736658123297</c:v>
                </c:pt>
                <c:pt idx="6397">
                  <c:v>46.123276167940503</c:v>
                </c:pt>
                <c:pt idx="6398">
                  <c:v>46.124815313591697</c:v>
                </c:pt>
                <c:pt idx="6399">
                  <c:v>46.126354095163798</c:v>
                </c:pt>
                <c:pt idx="6400">
                  <c:v>46.127892512743799</c:v>
                </c:pt>
                <c:pt idx="6401">
                  <c:v>46.129430566418598</c:v>
                </c:pt>
                <c:pt idx="6402">
                  <c:v>46.130968256274897</c:v>
                </c:pt>
                <c:pt idx="6403">
                  <c:v>46.132505582399801</c:v>
                </c:pt>
                <c:pt idx="6404">
                  <c:v>46.134042544879897</c:v>
                </c:pt>
                <c:pt idx="6405">
                  <c:v>46.135579143802197</c:v>
                </c:pt>
                <c:pt idx="6406">
                  <c:v>46.137115379253402</c:v>
                </c:pt>
                <c:pt idx="6407">
                  <c:v>46.138651251320297</c:v>
                </c:pt>
                <c:pt idx="6408">
                  <c:v>46.140186760089598</c:v>
                </c:pt>
                <c:pt idx="6409">
                  <c:v>46.141721905648097</c:v>
                </c:pt>
                <c:pt idx="6410">
                  <c:v>46.143256688082502</c:v>
                </c:pt>
                <c:pt idx="6411">
                  <c:v>46.144791107479499</c:v>
                </c:pt>
                <c:pt idx="6412">
                  <c:v>46.146325163925702</c:v>
                </c:pt>
                <c:pt idx="6413">
                  <c:v>46.147858857507799</c:v>
                </c:pt>
                <c:pt idx="6414">
                  <c:v>46.149392188312397</c:v>
                </c:pt>
                <c:pt idx="6415">
                  <c:v>46.150925156426098</c:v>
                </c:pt>
                <c:pt idx="6416">
                  <c:v>46.152457761935601</c:v>
                </c:pt>
                <c:pt idx="6417">
                  <c:v>46.153990004927401</c:v>
                </c:pt>
                <c:pt idx="6418">
                  <c:v>46.155521885488</c:v>
                </c:pt>
                <c:pt idx="6419">
                  <c:v>46.157053403703898</c:v>
                </c:pt>
                <c:pt idx="6420">
                  <c:v>46.158584559661797</c:v>
                </c:pt>
                <c:pt idx="6421">
                  <c:v>46.160115353447999</c:v>
                </c:pt>
                <c:pt idx="6422">
                  <c:v>46.161645785148998</c:v>
                </c:pt>
                <c:pt idx="6423">
                  <c:v>46.163175854851303</c:v>
                </c:pt>
                <c:pt idx="6424">
                  <c:v>46.164705562641302</c:v>
                </c:pt>
                <c:pt idx="6425">
                  <c:v>46.166234908605396</c:v>
                </c:pt>
                <c:pt idx="6426">
                  <c:v>46.167763892830003</c:v>
                </c:pt>
                <c:pt idx="6427">
                  <c:v>46.169292515401402</c:v>
                </c:pt>
                <c:pt idx="6428">
                  <c:v>46.170820776406103</c:v>
                </c:pt>
                <c:pt idx="6429">
                  <c:v>46.172348675930301</c:v>
                </c:pt>
                <c:pt idx="6430">
                  <c:v>46.1738762140603</c:v>
                </c:pt>
                <c:pt idx="6431">
                  <c:v>46.175403390882401</c:v>
                </c:pt>
                <c:pt idx="6432">
                  <c:v>46.176930206482901</c:v>
                </c:pt>
                <c:pt idx="6433">
                  <c:v>46.1784566609481</c:v>
                </c:pt>
                <c:pt idx="6434">
                  <c:v>46.179982754363998</c:v>
                </c:pt>
                <c:pt idx="6435">
                  <c:v>46.181508486817002</c:v>
                </c:pt>
                <c:pt idx="6436">
                  <c:v>46.183033858393301</c:v>
                </c:pt>
                <c:pt idx="6437">
                  <c:v>46.1845588691789</c:v>
                </c:pt>
                <c:pt idx="6438">
                  <c:v>46.186083519260102</c:v>
                </c:pt>
                <c:pt idx="6439">
                  <c:v>46.187607808722902</c:v>
                </c:pt>
                <c:pt idx="6440">
                  <c:v>46.189131737653497</c:v>
                </c:pt>
                <c:pt idx="6441">
                  <c:v>46.190655306137998</c:v>
                </c:pt>
                <c:pt idx="6442">
                  <c:v>46.192178514262302</c:v>
                </c:pt>
                <c:pt idx="6443">
                  <c:v>46.193701362112598</c:v>
                </c:pt>
                <c:pt idx="6444">
                  <c:v>46.195223849774798</c:v>
                </c:pt>
                <c:pt idx="6445">
                  <c:v>46.196745977334999</c:v>
                </c:pt>
                <c:pt idx="6446">
                  <c:v>46.198267744879203</c:v>
                </c:pt>
                <c:pt idx="6447">
                  <c:v>46.199789152493203</c:v>
                </c:pt>
                <c:pt idx="6448">
                  <c:v>46.201310200263102</c:v>
                </c:pt>
                <c:pt idx="6449">
                  <c:v>46.202830888274796</c:v>
                </c:pt>
                <c:pt idx="6450">
                  <c:v>46.2043512166141</c:v>
                </c:pt>
                <c:pt idx="6451">
                  <c:v>46.205871185367002</c:v>
                </c:pt>
                <c:pt idx="6452">
                  <c:v>46.207390794619201</c:v>
                </c:pt>
                <c:pt idx="6453">
                  <c:v>46.208910044456701</c:v>
                </c:pt>
                <c:pt idx="6454">
                  <c:v>46.2104289349653</c:v>
                </c:pt>
                <c:pt idx="6455">
                  <c:v>46.211947466230697</c:v>
                </c:pt>
                <c:pt idx="6456">
                  <c:v>46.213465638338697</c:v>
                </c:pt>
                <c:pt idx="6457">
                  <c:v>46.214983451375197</c:v>
                </c:pt>
                <c:pt idx="6458">
                  <c:v>46.216500905425697</c:v>
                </c:pt>
                <c:pt idx="6459">
                  <c:v>46.218018000576102</c:v>
                </c:pt>
                <c:pt idx="6460">
                  <c:v>46.219534736912102</c:v>
                </c:pt>
                <c:pt idx="6461">
                  <c:v>46.221051114519199</c:v>
                </c:pt>
                <c:pt idx="6462">
                  <c:v>46.222567133483302</c:v>
                </c:pt>
                <c:pt idx="6463">
                  <c:v>46.224082793889799</c:v>
                </c:pt>
                <c:pt idx="6464">
                  <c:v>46.225598095824502</c:v>
                </c:pt>
                <c:pt idx="6465">
                  <c:v>46.227113039372902</c:v>
                </c:pt>
                <c:pt idx="6466">
                  <c:v>46.2286276246207</c:v>
                </c:pt>
                <c:pt idx="6467">
                  <c:v>46.230141851653201</c:v>
                </c:pt>
                <c:pt idx="6468">
                  <c:v>46.231655720556198</c:v>
                </c:pt>
                <c:pt idx="6469">
                  <c:v>46.233169231415097</c:v>
                </c:pt>
                <c:pt idx="6470">
                  <c:v>46.234682384315398</c:v>
                </c:pt>
                <c:pt idx="6471">
                  <c:v>46.236195179342502</c:v>
                </c:pt>
                <c:pt idx="6472">
                  <c:v>46.237707616582</c:v>
                </c:pt>
                <c:pt idx="6473">
                  <c:v>46.239219696119299</c:v>
                </c:pt>
                <c:pt idx="6474">
                  <c:v>46.2407314180398</c:v>
                </c:pt>
                <c:pt idx="6475">
                  <c:v>46.242242782428796</c:v>
                </c:pt>
                <c:pt idx="6476">
                  <c:v>46.243753789371802</c:v>
                </c:pt>
                <c:pt idx="6477">
                  <c:v>46.245264438954202</c:v>
                </c:pt>
                <c:pt idx="6478">
                  <c:v>46.246774731261098</c:v>
                </c:pt>
                <c:pt idx="6479">
                  <c:v>46.248284666377998</c:v>
                </c:pt>
                <c:pt idx="6480">
                  <c:v>46.249794244390202</c:v>
                </c:pt>
                <c:pt idx="6481">
                  <c:v>46.251303465382897</c:v>
                </c:pt>
                <c:pt idx="6482">
                  <c:v>46.252812329441397</c:v>
                </c:pt>
                <c:pt idx="6483">
                  <c:v>46.254320836650898</c:v>
                </c:pt>
                <c:pt idx="6484">
                  <c:v>46.255828987096599</c:v>
                </c:pt>
                <c:pt idx="6485">
                  <c:v>46.257336780863803</c:v>
                </c:pt>
                <c:pt idx="6486">
                  <c:v>46.258844218037602</c:v>
                </c:pt>
                <c:pt idx="6487">
                  <c:v>46.2603512987031</c:v>
                </c:pt>
                <c:pt idx="6488">
                  <c:v>46.261858022945503</c:v>
                </c:pt>
                <c:pt idx="6489">
                  <c:v>46.263364390849901</c:v>
                </c:pt>
                <c:pt idx="6490">
                  <c:v>46.264870402501401</c:v>
                </c:pt>
                <c:pt idx="6491">
                  <c:v>46.266376057984999</c:v>
                </c:pt>
                <c:pt idx="6492">
                  <c:v>46.267881357385903</c:v>
                </c:pt>
                <c:pt idx="6493">
                  <c:v>46.269386300789002</c:v>
                </c:pt>
                <c:pt idx="6494">
                  <c:v>46.270890888279403</c:v>
                </c:pt>
                <c:pt idx="6495">
                  <c:v>46.272395119942097</c:v>
                </c:pt>
                <c:pt idx="6496">
                  <c:v>46.273898995861998</c:v>
                </c:pt>
                <c:pt idx="6497">
                  <c:v>46.275402516124103</c:v>
                </c:pt>
                <c:pt idx="6498">
                  <c:v>46.276905680813201</c:v>
                </c:pt>
                <c:pt idx="6499">
                  <c:v>46.278408490014499</c:v>
                </c:pt>
                <c:pt idx="6500">
                  <c:v>46.279910943812602</c:v>
                </c:pt>
                <c:pt idx="6501">
                  <c:v>46.281413042292598</c:v>
                </c:pt>
                <c:pt idx="6502">
                  <c:v>46.282914785539198</c:v>
                </c:pt>
                <c:pt idx="6503">
                  <c:v>46.284416173637197</c:v>
                </c:pt>
                <c:pt idx="6504">
                  <c:v>46.285917206671598</c:v>
                </c:pt>
                <c:pt idx="6505">
                  <c:v>46.287417884727098</c:v>
                </c:pt>
                <c:pt idx="6506">
                  <c:v>46.288918207888401</c:v>
                </c:pt>
                <c:pt idx="6507">
                  <c:v>46.290418176240301</c:v>
                </c:pt>
                <c:pt idx="6508">
                  <c:v>46.291917789867597</c:v>
                </c:pt>
                <c:pt idx="6509">
                  <c:v>46.293417048854998</c:v>
                </c:pt>
                <c:pt idx="6510">
                  <c:v>46.294915953287102</c:v>
                </c:pt>
                <c:pt idx="6511">
                  <c:v>46.296414503248599</c:v>
                </c:pt>
                <c:pt idx="6512">
                  <c:v>46.297912698824199</c:v>
                </c:pt>
                <c:pt idx="6513">
                  <c:v>46.299410540098499</c:v>
                </c:pt>
                <c:pt idx="6514">
                  <c:v>46.300908027156098</c:v>
                </c:pt>
                <c:pt idx="6515">
                  <c:v>46.302405160081697</c:v>
                </c:pt>
                <c:pt idx="6516">
                  <c:v>46.303901938959697</c:v>
                </c:pt>
                <c:pt idx="6517">
                  <c:v>46.305398363874801</c:v>
                </c:pt>
                <c:pt idx="6518">
                  <c:v>46.306894434911499</c:v>
                </c:pt>
                <c:pt idx="6519">
                  <c:v>46.308390152154203</c:v>
                </c:pt>
                <c:pt idx="6520">
                  <c:v>46.309885515687597</c:v>
                </c:pt>
                <c:pt idx="6521">
                  <c:v>46.311380525595901</c:v>
                </c:pt>
                <c:pt idx="6522">
                  <c:v>46.312875181963797</c:v>
                </c:pt>
                <c:pt idx="6523">
                  <c:v>46.314369484875698</c:v>
                </c:pt>
                <c:pt idx="6524">
                  <c:v>46.315863434415803</c:v>
                </c:pt>
                <c:pt idx="6525">
                  <c:v>46.317357030668802</c:v>
                </c:pt>
                <c:pt idx="6526">
                  <c:v>46.318850273718802</c:v>
                </c:pt>
                <c:pt idx="6527">
                  <c:v>46.3203431636503</c:v>
                </c:pt>
                <c:pt idx="6528">
                  <c:v>46.321835700547702</c:v>
                </c:pt>
                <c:pt idx="6529">
                  <c:v>46.3233278844951</c:v>
                </c:pt>
                <c:pt idx="6530">
                  <c:v>46.324819715577</c:v>
                </c:pt>
                <c:pt idx="6531">
                  <c:v>46.326311193877601</c:v>
                </c:pt>
                <c:pt idx="6532">
                  <c:v>46.327802319481101</c:v>
                </c:pt>
                <c:pt idx="6533">
                  <c:v>46.329293092471701</c:v>
                </c:pt>
                <c:pt idx="6534">
                  <c:v>46.330783512933799</c:v>
                </c:pt>
                <c:pt idx="6535">
                  <c:v>46.332273580951401</c:v>
                </c:pt>
                <c:pt idx="6536">
                  <c:v>46.333763296608801</c:v>
                </c:pt>
                <c:pt idx="6537">
                  <c:v>46.335252659990203</c:v>
                </c:pt>
                <c:pt idx="6538">
                  <c:v>46.336741671179503</c:v>
                </c:pt>
                <c:pt idx="6539">
                  <c:v>46.338230330260998</c:v>
                </c:pt>
                <c:pt idx="6540">
                  <c:v>46.339718637318803</c:v>
                </c:pt>
                <c:pt idx="6541">
                  <c:v>46.341206592436897</c:v>
                </c:pt>
                <c:pt idx="6542">
                  <c:v>46.342694195699401</c:v>
                </c:pt>
                <c:pt idx="6543">
                  <c:v>46.344181447190302</c:v>
                </c:pt>
                <c:pt idx="6544">
                  <c:v>46.345668346993698</c:v>
                </c:pt>
                <c:pt idx="6545">
                  <c:v>46.347154895193498</c:v>
                </c:pt>
                <c:pt idx="6546">
                  <c:v>46.348641091873603</c:v>
                </c:pt>
                <c:pt idx="6547">
                  <c:v>46.350126937118198</c:v>
                </c:pt>
                <c:pt idx="6548">
                  <c:v>46.351612431010999</c:v>
                </c:pt>
                <c:pt idx="6549">
                  <c:v>46.353097573636099</c:v>
                </c:pt>
                <c:pt idx="6550">
                  <c:v>46.354582365077199</c:v>
                </c:pt>
                <c:pt idx="6551">
                  <c:v>46.356066805418401</c:v>
                </c:pt>
                <c:pt idx="6552">
                  <c:v>46.357550894743397</c:v>
                </c:pt>
                <c:pt idx="6553">
                  <c:v>46.359034633136098</c:v>
                </c:pt>
                <c:pt idx="6554">
                  <c:v>46.360518020680203</c:v>
                </c:pt>
                <c:pt idx="6555">
                  <c:v>46.3620010574597</c:v>
                </c:pt>
                <c:pt idx="6556">
                  <c:v>46.363483743558199</c:v>
                </c:pt>
                <c:pt idx="6557">
                  <c:v>46.364966079059499</c:v>
                </c:pt>
                <c:pt idx="6558">
                  <c:v>46.366448064047397</c:v>
                </c:pt>
                <c:pt idx="6559">
                  <c:v>46.3679296986056</c:v>
                </c:pt>
                <c:pt idx="6560">
                  <c:v>46.369410982817797</c:v>
                </c:pt>
                <c:pt idx="6561">
                  <c:v>46.370891916767597</c:v>
                </c:pt>
                <c:pt idx="6562">
                  <c:v>46.372372500538702</c:v>
                </c:pt>
                <c:pt idx="6563">
                  <c:v>46.3738527342148</c:v>
                </c:pt>
                <c:pt idx="6564">
                  <c:v>46.375332617879401</c:v>
                </c:pt>
                <c:pt idx="6565">
                  <c:v>46.3768121516162</c:v>
                </c:pt>
                <c:pt idx="6566">
                  <c:v>46.378291335508798</c:v>
                </c:pt>
                <c:pt idx="6567">
                  <c:v>46.3797701696407</c:v>
                </c:pt>
                <c:pt idx="6568">
                  <c:v>46.381248654095401</c:v>
                </c:pt>
                <c:pt idx="6569">
                  <c:v>46.382726788956397</c:v>
                </c:pt>
                <c:pt idx="6570">
                  <c:v>46.384204574307397</c:v>
                </c:pt>
                <c:pt idx="6571">
                  <c:v>46.385682010231697</c:v>
                </c:pt>
                <c:pt idx="6572">
                  <c:v>46.387159096812802</c:v>
                </c:pt>
                <c:pt idx="6573">
                  <c:v>46.388635834134099</c:v>
                </c:pt>
                <c:pt idx="6574">
                  <c:v>46.3901122222791</c:v>
                </c:pt>
                <c:pt idx="6575">
                  <c:v>46.391588261331201</c:v>
                </c:pt>
                <c:pt idx="6576">
                  <c:v>46.393063951373698</c:v>
                </c:pt>
                <c:pt idx="6577">
                  <c:v>46.394539292490002</c:v>
                </c:pt>
                <c:pt idx="6578">
                  <c:v>46.396014284763503</c:v>
                </c:pt>
                <c:pt idx="6579">
                  <c:v>46.397488928277497</c:v>
                </c:pt>
                <c:pt idx="6580">
                  <c:v>46.398963223115203</c:v>
                </c:pt>
                <c:pt idx="6581">
                  <c:v>46.400437169360004</c:v>
                </c:pt>
                <c:pt idx="6582">
                  <c:v>46.401910767095103</c:v>
                </c:pt>
                <c:pt idx="6583">
                  <c:v>46.403384016403798</c:v>
                </c:pt>
                <c:pt idx="6584">
                  <c:v>46.404856917369301</c:v>
                </c:pt>
                <c:pt idx="6585">
                  <c:v>46.406329470074702</c:v>
                </c:pt>
                <c:pt idx="6586">
                  <c:v>46.407801674603398</c:v>
                </c:pt>
                <c:pt idx="6587">
                  <c:v>46.409273531038302</c:v>
                </c:pt>
                <c:pt idx="6588">
                  <c:v>46.410745039462803</c:v>
                </c:pt>
                <c:pt idx="6589">
                  <c:v>46.4122161999599</c:v>
                </c:pt>
                <c:pt idx="6590">
                  <c:v>46.413687012612598</c:v>
                </c:pt>
                <c:pt idx="6591">
                  <c:v>46.415157477504202</c:v>
                </c:pt>
                <c:pt idx="6592">
                  <c:v>46.416627594717703</c:v>
                </c:pt>
                <c:pt idx="6593">
                  <c:v>46.418097364335999</c:v>
                </c:pt>
                <c:pt idx="6594">
                  <c:v>46.419566786442303</c:v>
                </c:pt>
                <c:pt idx="6595">
                  <c:v>46.421035861119599</c:v>
                </c:pt>
                <c:pt idx="6596">
                  <c:v>46.4225045884507</c:v>
                </c:pt>
                <c:pt idx="6597">
                  <c:v>46.423972968518797</c:v>
                </c:pt>
                <c:pt idx="6598">
                  <c:v>46.425441001406703</c:v>
                </c:pt>
                <c:pt idx="6599">
                  <c:v>46.426908687197397</c:v>
                </c:pt>
                <c:pt idx="6600">
                  <c:v>46.428376025973797</c:v>
                </c:pt>
                <c:pt idx="6601">
                  <c:v>46.429843017818698</c:v>
                </c:pt>
                <c:pt idx="6602">
                  <c:v>46.431309662815103</c:v>
                </c:pt>
                <c:pt idx="6603">
                  <c:v>46.432775961045799</c:v>
                </c:pt>
                <c:pt idx="6604">
                  <c:v>46.434241912593599</c:v>
                </c:pt>
                <c:pt idx="6605">
                  <c:v>46.435707517541303</c:v>
                </c:pt>
                <c:pt idx="6606">
                  <c:v>46.437172775971803</c:v>
                </c:pt>
                <c:pt idx="6607">
                  <c:v>46.438637687967699</c:v>
                </c:pt>
                <c:pt idx="6608">
                  <c:v>46.440102253611897</c:v>
                </c:pt>
                <c:pt idx="6609">
                  <c:v>46.441566472987098</c:v>
                </c:pt>
                <c:pt idx="6610">
                  <c:v>46.443030346175902</c:v>
                </c:pt>
                <c:pt idx="6611">
                  <c:v>46.444493873261202</c:v>
                </c:pt>
                <c:pt idx="6612">
                  <c:v>46.445957054325397</c:v>
                </c:pt>
                <c:pt idx="6613">
                  <c:v>46.447419889451403</c:v>
                </c:pt>
                <c:pt idx="6614">
                  <c:v>46.448882378721798</c:v>
                </c:pt>
                <c:pt idx="6615">
                  <c:v>46.450344522218998</c:v>
                </c:pt>
                <c:pt idx="6616">
                  <c:v>46.451806320025902</c:v>
                </c:pt>
                <c:pt idx="6617">
                  <c:v>46.453267772224798</c:v>
                </c:pt>
                <c:pt idx="6618">
                  <c:v>46.454728878898401</c:v>
                </c:pt>
                <c:pt idx="6619">
                  <c:v>46.456189640129303</c:v>
                </c:pt>
                <c:pt idx="6620">
                  <c:v>46.4576500559998</c:v>
                </c:pt>
                <c:pt idx="6621">
                  <c:v>46.459110126592599</c:v>
                </c:pt>
                <c:pt idx="6622">
                  <c:v>46.460569851990101</c:v>
                </c:pt>
                <c:pt idx="6623">
                  <c:v>46.462029232274801</c:v>
                </c:pt>
                <c:pt idx="6624">
                  <c:v>46.463488267529002</c:v>
                </c:pt>
                <c:pt idx="6625">
                  <c:v>46.464946957835302</c:v>
                </c:pt>
                <c:pt idx="6626">
                  <c:v>46.466405303275998</c:v>
                </c:pt>
                <c:pt idx="6627">
                  <c:v>46.467863303933399</c:v>
                </c:pt>
                <c:pt idx="6628">
                  <c:v>46.469320959890098</c:v>
                </c:pt>
                <c:pt idx="6629">
                  <c:v>46.470778271228198</c:v>
                </c:pt>
                <c:pt idx="6630">
                  <c:v>46.472235238030102</c:v>
                </c:pt>
                <c:pt idx="6631">
                  <c:v>46.473691860378203</c:v>
                </c:pt>
                <c:pt idx="6632">
                  <c:v>46.475148138354598</c:v>
                </c:pt>
                <c:pt idx="6633">
                  <c:v>46.476604072041702</c:v>
                </c:pt>
                <c:pt idx="6634">
                  <c:v>46.478059661521698</c:v>
                </c:pt>
                <c:pt idx="6635">
                  <c:v>46.479514906876801</c:v>
                </c:pt>
                <c:pt idx="6636">
                  <c:v>46.4809698081893</c:v>
                </c:pt>
                <c:pt idx="6637">
                  <c:v>46.482424365541299</c:v>
                </c:pt>
                <c:pt idx="6638">
                  <c:v>46.483878579014899</c:v>
                </c:pt>
                <c:pt idx="6639">
                  <c:v>46.485332448692297</c:v>
                </c:pt>
                <c:pt idx="6640">
                  <c:v>46.486785974655703</c:v>
                </c:pt>
                <c:pt idx="6641">
                  <c:v>46.488239156987198</c:v>
                </c:pt>
                <c:pt idx="6642">
                  <c:v>46.489691995768801</c:v>
                </c:pt>
                <c:pt idx="6643">
                  <c:v>46.491144491082501</c:v>
                </c:pt>
                <c:pt idx="6644">
                  <c:v>46.4925966430106</c:v>
                </c:pt>
                <c:pt idx="6645">
                  <c:v>46.494048451634903</c:v>
                </c:pt>
                <c:pt idx="6646">
                  <c:v>46.495499917037499</c:v>
                </c:pt>
                <c:pt idx="6647">
                  <c:v>46.496951039300399</c:v>
                </c:pt>
                <c:pt idx="6648">
                  <c:v>46.498401818505499</c:v>
                </c:pt>
                <c:pt idx="6649">
                  <c:v>46.499852254734797</c:v>
                </c:pt>
                <c:pt idx="6650">
                  <c:v>46.501302348070197</c:v>
                </c:pt>
                <c:pt idx="6651">
                  <c:v>46.502752098593703</c:v>
                </c:pt>
                <c:pt idx="6652">
                  <c:v>46.504201506387098</c:v>
                </c:pt>
                <c:pt idx="6653">
                  <c:v>46.5056505715323</c:v>
                </c:pt>
                <c:pt idx="6654">
                  <c:v>46.5070992941111</c:v>
                </c:pt>
                <c:pt idx="6655">
                  <c:v>46.508547674205403</c:v>
                </c:pt>
                <c:pt idx="6656">
                  <c:v>46.509995711897098</c:v>
                </c:pt>
                <c:pt idx="6657">
                  <c:v>46.511443407267798</c:v>
                </c:pt>
                <c:pt idx="6658">
                  <c:v>46.512890760399401</c:v>
                </c:pt>
                <c:pt idx="6659">
                  <c:v>46.514337771373597</c:v>
                </c:pt>
                <c:pt idx="6660">
                  <c:v>46.5157844402721</c:v>
                </c:pt>
                <c:pt idx="6661">
                  <c:v>46.517230767176798</c:v>
                </c:pt>
                <c:pt idx="6662">
                  <c:v>46.518676752169199</c:v>
                </c:pt>
                <c:pt idx="6663">
                  <c:v>46.5201223953311</c:v>
                </c:pt>
                <c:pt idx="6664">
                  <c:v>46.521567696744</c:v>
                </c:pt>
                <c:pt idx="6665">
                  <c:v>46.523012656489797</c:v>
                </c:pt>
                <c:pt idx="6666">
                  <c:v>46.524457274649798</c:v>
                </c:pt>
                <c:pt idx="6667">
                  <c:v>46.5259015513059</c:v>
                </c:pt>
                <c:pt idx="6668">
                  <c:v>46.527345486539502</c:v>
                </c:pt>
                <c:pt idx="6669">
                  <c:v>46.528789080432198</c:v>
                </c:pt>
                <c:pt idx="6670">
                  <c:v>46.530232333065598</c:v>
                </c:pt>
                <c:pt idx="6671">
                  <c:v>46.531675244521097</c:v>
                </c:pt>
                <c:pt idx="6672">
                  <c:v>46.533117814880299</c:v>
                </c:pt>
                <c:pt idx="6673">
                  <c:v>46.534560044224698</c:v>
                </c:pt>
                <c:pt idx="6674">
                  <c:v>46.536001932635699</c:v>
                </c:pt>
                <c:pt idx="6675">
                  <c:v>46.537443480194703</c:v>
                </c:pt>
                <c:pt idx="6676">
                  <c:v>46.538884686983302</c:v>
                </c:pt>
                <c:pt idx="6677">
                  <c:v>46.540325553082702</c:v>
                </c:pt>
                <c:pt idx="6678">
                  <c:v>46.541766078574497</c:v>
                </c:pt>
                <c:pt idx="6679">
                  <c:v>46.543206263539901</c:v>
                </c:pt>
                <c:pt idx="6680">
                  <c:v>46.544646108060299</c:v>
                </c:pt>
                <c:pt idx="6681">
                  <c:v>46.546085612216999</c:v>
                </c:pt>
                <c:pt idx="6682">
                  <c:v>46.5475247760914</c:v>
                </c:pt>
                <c:pt idx="6683">
                  <c:v>46.548963599764697</c:v>
                </c:pt>
                <c:pt idx="6684">
                  <c:v>46.550402083318197</c:v>
                </c:pt>
                <c:pt idx="6685">
                  <c:v>46.5518402268332</c:v>
                </c:pt>
                <c:pt idx="6686">
                  <c:v>46.5532780303908</c:v>
                </c:pt>
                <c:pt idx="6687">
                  <c:v>46.554715494072397</c:v>
                </c:pt>
                <c:pt idx="6688">
                  <c:v>46.556152617959</c:v>
                </c:pt>
                <c:pt idx="6689">
                  <c:v>46.557589402131903</c:v>
                </c:pt>
                <c:pt idx="6690">
                  <c:v>46.559025846672299</c:v>
                </c:pt>
                <c:pt idx="6691">
                  <c:v>46.560461951661203</c:v>
                </c:pt>
                <c:pt idx="6692">
                  <c:v>46.561897717179797</c:v>
                </c:pt>
                <c:pt idx="6693">
                  <c:v>46.563333143309102</c:v>
                </c:pt>
                <c:pt idx="6694">
                  <c:v>46.564768230130298</c:v>
                </c:pt>
                <c:pt idx="6695">
                  <c:v>46.566202977724402</c:v>
                </c:pt>
                <c:pt idx="6696">
                  <c:v>46.5676373861724</c:v>
                </c:pt>
                <c:pt idx="6697">
                  <c:v>46.569071455555402</c:v>
                </c:pt>
                <c:pt idx="6698">
                  <c:v>46.570505185954403</c:v>
                </c:pt>
                <c:pt idx="6699">
                  <c:v>46.571938577450403</c:v>
                </c:pt>
                <c:pt idx="6700">
                  <c:v>46.5733716301242</c:v>
                </c:pt>
                <c:pt idx="6701">
                  <c:v>46.574804344056901</c:v>
                </c:pt>
                <c:pt idx="6702">
                  <c:v>46.576236719329302</c:v>
                </c:pt>
                <c:pt idx="6703">
                  <c:v>46.577668756022497</c:v>
                </c:pt>
                <c:pt idx="6704">
                  <c:v>46.579100454217198</c:v>
                </c:pt>
                <c:pt idx="6705">
                  <c:v>46.580531813994398</c:v>
                </c:pt>
                <c:pt idx="6706">
                  <c:v>46.581962835434801</c:v>
                </c:pt>
                <c:pt idx="6707">
                  <c:v>46.583393518619303</c:v>
                </c:pt>
                <c:pt idx="6708">
                  <c:v>46.584823863628799</c:v>
                </c:pt>
                <c:pt idx="6709">
                  <c:v>46.586253870543899</c:v>
                </c:pt>
                <c:pt idx="6710">
                  <c:v>46.5876835394455</c:v>
                </c:pt>
                <c:pt idx="6711">
                  <c:v>46.589112870414397</c:v>
                </c:pt>
                <c:pt idx="6712">
                  <c:v>46.5905418635312</c:v>
                </c:pt>
                <c:pt idx="6713">
                  <c:v>46.5919705188766</c:v>
                </c:pt>
                <c:pt idx="6714">
                  <c:v>46.593398836531499</c:v>
                </c:pt>
                <c:pt idx="6715">
                  <c:v>46.594826816576301</c:v>
                </c:pt>
                <c:pt idx="6716">
                  <c:v>46.596254459091803</c:v>
                </c:pt>
                <c:pt idx="6717">
                  <c:v>46.5976817641587</c:v>
                </c:pt>
                <c:pt idx="6718">
                  <c:v>46.599108731857498</c:v>
                </c:pt>
                <c:pt idx="6719">
                  <c:v>46.600535362268801</c:v>
                </c:pt>
                <c:pt idx="6720">
                  <c:v>46.601961655473197</c:v>
                </c:pt>
                <c:pt idx="6721">
                  <c:v>46.603387611551298</c:v>
                </c:pt>
                <c:pt idx="6722">
                  <c:v>46.604813230583602</c:v>
                </c:pt>
                <c:pt idx="6723">
                  <c:v>46.606238512650698</c:v>
                </c:pt>
                <c:pt idx="6724">
                  <c:v>46.607663457832899</c:v>
                </c:pt>
                <c:pt idx="6725">
                  <c:v>46.609088066210902</c:v>
                </c:pt>
                <c:pt idx="6726">
                  <c:v>46.610512337865003</c:v>
                </c:pt>
                <c:pt idx="6727">
                  <c:v>46.611936272875802</c:v>
                </c:pt>
                <c:pt idx="6728">
                  <c:v>46.613359871323603</c:v>
                </c:pt>
                <c:pt idx="6729">
                  <c:v>46.614783133288803</c:v>
                </c:pt>
                <c:pt idx="6730">
                  <c:v>46.616206058851901</c:v>
                </c:pt>
                <c:pt idx="6731">
                  <c:v>46.617628648093202</c:v>
                </c:pt>
                <c:pt idx="6732">
                  <c:v>46.619050901092997</c:v>
                </c:pt>
                <c:pt idx="6733">
                  <c:v>46.620472817931699</c:v>
                </c:pt>
                <c:pt idx="6734">
                  <c:v>46.621894398689498</c:v>
                </c:pt>
                <c:pt idx="6735">
                  <c:v>46.623315643446801</c:v>
                </c:pt>
                <c:pt idx="6736">
                  <c:v>46.624736552283899</c:v>
                </c:pt>
                <c:pt idx="6737">
                  <c:v>46.626157125280997</c:v>
                </c:pt>
                <c:pt idx="6738">
                  <c:v>46.627577362518302</c:v>
                </c:pt>
                <c:pt idx="6739">
                  <c:v>46.628997264075998</c:v>
                </c:pt>
                <c:pt idx="6740">
                  <c:v>46.630416830034399</c:v>
                </c:pt>
                <c:pt idx="6741">
                  <c:v>46.631836060473503</c:v>
                </c:pt>
                <c:pt idx="6742">
                  <c:v>46.633254955473603</c:v>
                </c:pt>
                <c:pt idx="6743">
                  <c:v>46.634673515114898</c:v>
                </c:pt>
                <c:pt idx="6744">
                  <c:v>46.636091739477301</c:v>
                </c:pt>
                <c:pt idx="6745">
                  <c:v>46.637509628641098</c:v>
                </c:pt>
                <c:pt idx="6746">
                  <c:v>46.638927182686302</c:v>
                </c:pt>
                <c:pt idx="6747">
                  <c:v>46.6403444016929</c:v>
                </c:pt>
                <c:pt idx="6748">
                  <c:v>46.641761285740998</c:v>
                </c:pt>
                <c:pt idx="6749">
                  <c:v>46.643177834910702</c:v>
                </c:pt>
                <c:pt idx="6750">
                  <c:v>46.644594049281899</c:v>
                </c:pt>
                <c:pt idx="6751">
                  <c:v>46.646009928934497</c:v>
                </c:pt>
                <c:pt idx="6752">
                  <c:v>46.647425473948701</c:v>
                </c:pt>
                <c:pt idx="6753">
                  <c:v>46.648840684404298</c:v>
                </c:pt>
                <c:pt idx="6754">
                  <c:v>46.650255560381197</c:v>
                </c:pt>
                <c:pt idx="6755">
                  <c:v>46.651670101959397</c:v>
                </c:pt>
                <c:pt idx="6756">
                  <c:v>46.653084309218698</c:v>
                </c:pt>
                <c:pt idx="6757">
                  <c:v>46.654498182239102</c:v>
                </c:pt>
                <c:pt idx="6758">
                  <c:v>46.655911721100303</c:v>
                </c:pt>
                <c:pt idx="6759">
                  <c:v>46.6573249258822</c:v>
                </c:pt>
                <c:pt idx="6760">
                  <c:v>46.658737796664603</c:v>
                </c:pt>
                <c:pt idx="6761">
                  <c:v>46.660150333527298</c:v>
                </c:pt>
                <c:pt idx="6762">
                  <c:v>46.6615625365501</c:v>
                </c:pt>
                <c:pt idx="6763">
                  <c:v>46.662974405812797</c:v>
                </c:pt>
                <c:pt idx="6764">
                  <c:v>46.664385941394997</c:v>
                </c:pt>
                <c:pt idx="6765">
                  <c:v>46.665797143376501</c:v>
                </c:pt>
                <c:pt idx="6766">
                  <c:v>46.667208011836998</c:v>
                </c:pt>
                <c:pt idx="6767">
                  <c:v>46.668618546856102</c:v>
                </c:pt>
                <c:pt idx="6768">
                  <c:v>46.670028748513602</c:v>
                </c:pt>
                <c:pt idx="6769">
                  <c:v>46.671438616889098</c:v>
                </c:pt>
                <c:pt idx="6770">
                  <c:v>46.672848152062102</c:v>
                </c:pt>
                <c:pt idx="6771">
                  <c:v>46.674257354112299</c:v>
                </c:pt>
                <c:pt idx="6772">
                  <c:v>46.6756662231194</c:v>
                </c:pt>
                <c:pt idx="6773">
                  <c:v>46.6770747591627</c:v>
                </c:pt>
                <c:pt idx="6774">
                  <c:v>46.678482962322001</c:v>
                </c:pt>
                <c:pt idx="6775">
                  <c:v>46.679890832676698</c:v>
                </c:pt>
                <c:pt idx="6776">
                  <c:v>46.681298370306301</c:v>
                </c:pt>
                <c:pt idx="6777">
                  <c:v>46.682705575290299</c:v>
                </c:pt>
                <c:pt idx="6778">
                  <c:v>46.684112447708202</c:v>
                </c:pt>
                <c:pt idx="6779">
                  <c:v>46.685518987639497</c:v>
                </c:pt>
                <c:pt idx="6780">
                  <c:v>46.686925195163496</c:v>
                </c:pt>
                <c:pt idx="6781">
                  <c:v>46.688331070359702</c:v>
                </c:pt>
                <c:pt idx="6782">
                  <c:v>46.689736613307502</c:v>
                </c:pt>
                <c:pt idx="6783">
                  <c:v>46.691141824086301</c:v>
                </c:pt>
                <c:pt idx="6784">
                  <c:v>46.692546702775402</c:v>
                </c:pt>
                <c:pt idx="6785">
                  <c:v>46.693951249454102</c:v>
                </c:pt>
                <c:pt idx="6786">
                  <c:v>46.695355464201803</c:v>
                </c:pt>
                <c:pt idx="6787">
                  <c:v>46.696759347097803</c:v>
                </c:pt>
                <c:pt idx="6788">
                  <c:v>46.698162898221398</c:v>
                </c:pt>
                <c:pt idx="6789">
                  <c:v>46.699566117651699</c:v>
                </c:pt>
                <c:pt idx="6790">
                  <c:v>46.700969005468103</c:v>
                </c:pt>
                <c:pt idx="6791">
                  <c:v>46.7023715617498</c:v>
                </c:pt>
                <c:pt idx="6792">
                  <c:v>46.703773786576001</c:v>
                </c:pt>
                <c:pt idx="6793">
                  <c:v>46.705175680025903</c:v>
                </c:pt>
                <c:pt idx="6794">
                  <c:v>46.706577242178597</c:v>
                </c:pt>
                <c:pt idx="6795">
                  <c:v>46.7079784731133</c:v>
                </c:pt>
                <c:pt idx="6796">
                  <c:v>46.709379372909098</c:v>
                </c:pt>
                <c:pt idx="6797">
                  <c:v>46.7107799416452</c:v>
                </c:pt>
                <c:pt idx="6798">
                  <c:v>46.712180179400598</c:v>
                </c:pt>
                <c:pt idx="6799">
                  <c:v>46.713580086254403</c:v>
                </c:pt>
                <c:pt idx="6800">
                  <c:v>46.7149796622856</c:v>
                </c:pt>
                <c:pt idx="6801">
                  <c:v>46.7163789075734</c:v>
                </c:pt>
                <c:pt idx="6802">
                  <c:v>46.717777822196602</c:v>
                </c:pt>
                <c:pt idx="6803">
                  <c:v>46.719176406234403</c:v>
                </c:pt>
                <c:pt idx="6804">
                  <c:v>46.720574659765603</c:v>
                </c:pt>
                <c:pt idx="6805">
                  <c:v>46.721972582869299</c:v>
                </c:pt>
                <c:pt idx="6806">
                  <c:v>46.723370175624403</c:v>
                </c:pt>
                <c:pt idx="6807">
                  <c:v>46.724767438109701</c:v>
                </c:pt>
                <c:pt idx="6808">
                  <c:v>46.726164370404298</c:v>
                </c:pt>
                <c:pt idx="6809">
                  <c:v>46.727560972587</c:v>
                </c:pt>
                <c:pt idx="6810">
                  <c:v>46.728957244736698</c:v>
                </c:pt>
                <c:pt idx="6811">
                  <c:v>46.730353186932099</c:v>
                </c:pt>
                <c:pt idx="6812">
                  <c:v>46.731748799252202</c:v>
                </c:pt>
                <c:pt idx="6813">
                  <c:v>46.733144081775698</c:v>
                </c:pt>
                <c:pt idx="6814">
                  <c:v>46.734539034581502</c:v>
                </c:pt>
                <c:pt idx="6815">
                  <c:v>46.735933657748298</c:v>
                </c:pt>
                <c:pt idx="6816">
                  <c:v>46.7373279513548</c:v>
                </c:pt>
                <c:pt idx="6817">
                  <c:v>46.7387219154799</c:v>
                </c:pt>
                <c:pt idx="6818">
                  <c:v>46.740115550202098</c:v>
                </c:pt>
                <c:pt idx="6819">
                  <c:v>46.741508855600301</c:v>
                </c:pt>
                <c:pt idx="6820">
                  <c:v>46.742901831753002</c:v>
                </c:pt>
                <c:pt idx="6821">
                  <c:v>46.744294478739</c:v>
                </c:pt>
                <c:pt idx="6822">
                  <c:v>46.745686796636797</c:v>
                </c:pt>
                <c:pt idx="6823">
                  <c:v>46.747078785525197</c:v>
                </c:pt>
                <c:pt idx="6824">
                  <c:v>46.748470445482702</c:v>
                </c:pt>
                <c:pt idx="6825">
                  <c:v>46.749861776587899</c:v>
                </c:pt>
                <c:pt idx="6826">
                  <c:v>46.751252778919302</c:v>
                </c:pt>
                <c:pt idx="6827">
                  <c:v>46.752643452555503</c:v>
                </c:pt>
                <c:pt idx="6828">
                  <c:v>46.754033797575097</c:v>
                </c:pt>
                <c:pt idx="6829">
                  <c:v>46.755423814056499</c:v>
                </c:pt>
                <c:pt idx="6830">
                  <c:v>46.756813502078202</c:v>
                </c:pt>
                <c:pt idx="6831">
                  <c:v>46.758202861718701</c:v>
                </c:pt>
                <c:pt idx="6832">
                  <c:v>46.759591893056502</c:v>
                </c:pt>
                <c:pt idx="6833">
                  <c:v>46.760980596169901</c:v>
                </c:pt>
                <c:pt idx="6834">
                  <c:v>46.762368971137498</c:v>
                </c:pt>
                <c:pt idx="6835">
                  <c:v>46.763757018037502</c:v>
                </c:pt>
                <c:pt idx="6836">
                  <c:v>46.7651447369484</c:v>
                </c:pt>
                <c:pt idx="6837">
                  <c:v>46.766532127948601</c:v>
                </c:pt>
                <c:pt idx="6838">
                  <c:v>46.767919191116299</c:v>
                </c:pt>
                <c:pt idx="6839">
                  <c:v>46.769305926529903</c:v>
                </c:pt>
                <c:pt idx="6840">
                  <c:v>46.7706923342677</c:v>
                </c:pt>
                <c:pt idx="6841">
                  <c:v>46.772078414408</c:v>
                </c:pt>
                <c:pt idx="6842">
                  <c:v>46.773464167028997</c:v>
                </c:pt>
                <c:pt idx="6843">
                  <c:v>46.774849592209002</c:v>
                </c:pt>
                <c:pt idx="6844">
                  <c:v>46.7762346900263</c:v>
                </c:pt>
                <c:pt idx="6845">
                  <c:v>46.777619460558903</c:v>
                </c:pt>
                <c:pt idx="6846">
                  <c:v>46.779003903885197</c:v>
                </c:pt>
                <c:pt idx="6847">
                  <c:v>46.780388020083201</c:v>
                </c:pt>
                <c:pt idx="6848">
                  <c:v>46.781771809231202</c:v>
                </c:pt>
                <c:pt idx="6849">
                  <c:v>46.783155271407303</c:v>
                </c:pt>
                <c:pt idx="6850">
                  <c:v>46.784538406689499</c:v>
                </c:pt>
                <c:pt idx="6851">
                  <c:v>46.785921215156101</c:v>
                </c:pt>
                <c:pt idx="6852">
                  <c:v>46.787303696884997</c:v>
                </c:pt>
                <c:pt idx="6853">
                  <c:v>46.788685851954298</c:v>
                </c:pt>
                <c:pt idx="6854">
                  <c:v>46.7900676804421</c:v>
                </c:pt>
                <c:pt idx="6855">
                  <c:v>46.791449182426298</c:v>
                </c:pt>
                <c:pt idx="6856">
                  <c:v>46.792830357985103</c:v>
                </c:pt>
                <c:pt idx="6857">
                  <c:v>46.794211207196298</c:v>
                </c:pt>
                <c:pt idx="6858">
                  <c:v>46.795591730138</c:v>
                </c:pt>
                <c:pt idx="6859">
                  <c:v>46.796971926887998</c:v>
                </c:pt>
                <c:pt idx="6860">
                  <c:v>46.798351797524397</c:v>
                </c:pt>
                <c:pt idx="6861">
                  <c:v>46.799731342125</c:v>
                </c:pt>
                <c:pt idx="6862">
                  <c:v>46.801110560767697</c:v>
                </c:pt>
                <c:pt idx="6863">
                  <c:v>46.802489453530399</c:v>
                </c:pt>
                <c:pt idx="6864">
                  <c:v>46.803868020490903</c:v>
                </c:pt>
                <c:pt idx="6865">
                  <c:v>46.805246261727099</c:v>
                </c:pt>
                <c:pt idx="6866">
                  <c:v>46.806624177316799</c:v>
                </c:pt>
                <c:pt idx="6867">
                  <c:v>46.808001767337899</c:v>
                </c:pt>
                <c:pt idx="6868">
                  <c:v>46.809379031867898</c:v>
                </c:pt>
                <c:pt idx="6869">
                  <c:v>46.8107559709848</c:v>
                </c:pt>
                <c:pt idx="6870">
                  <c:v>46.812132584766303</c:v>
                </c:pt>
                <c:pt idx="6871">
                  <c:v>46.813508873290097</c:v>
                </c:pt>
                <c:pt idx="6872">
                  <c:v>46.814884836633901</c:v>
                </c:pt>
                <c:pt idx="6873">
                  <c:v>46.816260474875399</c:v>
                </c:pt>
                <c:pt idx="6874">
                  <c:v>46.817635788092197</c:v>
                </c:pt>
                <c:pt idx="6875">
                  <c:v>46.819010776361999</c:v>
                </c:pt>
                <c:pt idx="6876">
                  <c:v>46.820385439762497</c:v>
                </c:pt>
                <c:pt idx="6877">
                  <c:v>46.821759778371202</c:v>
                </c:pt>
                <c:pt idx="6878">
                  <c:v>46.8231337922658</c:v>
                </c:pt>
                <c:pt idx="6879">
                  <c:v>46.824507481523803</c:v>
                </c:pt>
                <c:pt idx="6880">
                  <c:v>46.825880846222802</c:v>
                </c:pt>
                <c:pt idx="6881">
                  <c:v>46.827253886440303</c:v>
                </c:pt>
                <c:pt idx="6882">
                  <c:v>46.828626602253799</c:v>
                </c:pt>
                <c:pt idx="6883">
                  <c:v>46.829998993740901</c:v>
                </c:pt>
                <c:pt idx="6884">
                  <c:v>46.831371060979002</c:v>
                </c:pt>
                <c:pt idx="6885">
                  <c:v>46.832742804045502</c:v>
                </c:pt>
                <c:pt idx="6886">
                  <c:v>46.834114223017998</c:v>
                </c:pt>
                <c:pt idx="6887">
                  <c:v>46.835485317973898</c:v>
                </c:pt>
                <c:pt idx="6888">
                  <c:v>46.836856088990501</c:v>
                </c:pt>
                <c:pt idx="6889">
                  <c:v>46.8382265361452</c:v>
                </c:pt>
                <c:pt idx="6890">
                  <c:v>46.8395966595155</c:v>
                </c:pt>
                <c:pt idx="6891">
                  <c:v>46.840966459178702</c:v>
                </c:pt>
                <c:pt idx="6892">
                  <c:v>46.842335935211999</c:v>
                </c:pt>
                <c:pt idx="6893">
                  <c:v>46.843705087692904</c:v>
                </c:pt>
                <c:pt idx="6894">
                  <c:v>46.845073916698603</c:v>
                </c:pt>
                <c:pt idx="6895">
                  <c:v>46.846442422306403</c:v>
                </c:pt>
                <c:pt idx="6896">
                  <c:v>46.847810604593597</c:v>
                </c:pt>
                <c:pt idx="6897">
                  <c:v>46.849178463637301</c:v>
                </c:pt>
                <c:pt idx="6898">
                  <c:v>46.8505459995149</c:v>
                </c:pt>
                <c:pt idx="6899">
                  <c:v>46.851913212303501</c:v>
                </c:pt>
                <c:pt idx="6900">
                  <c:v>46.853280102080298</c:v>
                </c:pt>
                <c:pt idx="6901">
                  <c:v>46.854646668922598</c:v>
                </c:pt>
                <c:pt idx="6902">
                  <c:v>46.856012912907303</c:v>
                </c:pt>
                <c:pt idx="6903">
                  <c:v>46.857378834111699</c:v>
                </c:pt>
                <c:pt idx="6904">
                  <c:v>46.858744432612902</c:v>
                </c:pt>
                <c:pt idx="6905">
                  <c:v>46.860109708487897</c:v>
                </c:pt>
                <c:pt idx="6906">
                  <c:v>46.861474661813901</c:v>
                </c:pt>
                <c:pt idx="6907">
                  <c:v>46.8628392926679</c:v>
                </c:pt>
                <c:pt idx="6908">
                  <c:v>46.864203601126903</c:v>
                </c:pt>
                <c:pt idx="6909">
                  <c:v>46.865567587268004</c:v>
                </c:pt>
                <c:pt idx="6910">
                  <c:v>46.866931251168097</c:v>
                </c:pt>
                <c:pt idx="6911">
                  <c:v>46.868294592904299</c:v>
                </c:pt>
                <c:pt idx="6912">
                  <c:v>46.869657612553503</c:v>
                </c:pt>
                <c:pt idx="6913">
                  <c:v>46.871020310192598</c:v>
                </c:pt>
                <c:pt idx="6914">
                  <c:v>46.8723826858986</c:v>
                </c:pt>
                <c:pt idx="6915">
                  <c:v>46.873744739748403</c:v>
                </c:pt>
                <c:pt idx="6916">
                  <c:v>46.875106471818903</c:v>
                </c:pt>
                <c:pt idx="6917">
                  <c:v>46.876467882186901</c:v>
                </c:pt>
                <c:pt idx="6918">
                  <c:v>46.877828970929301</c:v>
                </c:pt>
                <c:pt idx="6919">
                  <c:v>46.879189738123003</c:v>
                </c:pt>
                <c:pt idx="6920">
                  <c:v>46.880550183844697</c:v>
                </c:pt>
                <c:pt idx="6921">
                  <c:v>46.8819103081713</c:v>
                </c:pt>
                <c:pt idx="6922">
                  <c:v>46.883270111179499</c:v>
                </c:pt>
                <c:pt idx="6923">
                  <c:v>46.884629592946098</c:v>
                </c:pt>
                <c:pt idx="6924">
                  <c:v>46.885988753547899</c:v>
                </c:pt>
                <c:pt idx="6925">
                  <c:v>46.887347593061499</c:v>
                </c:pt>
                <c:pt idx="6926">
                  <c:v>46.8887061115637</c:v>
                </c:pt>
                <c:pt idx="6927">
                  <c:v>46.890064309131198</c:v>
                </c:pt>
                <c:pt idx="6928">
                  <c:v>46.891422185840497</c:v>
                </c:pt>
                <c:pt idx="6929">
                  <c:v>46.8927797417685</c:v>
                </c:pt>
                <c:pt idx="6930">
                  <c:v>46.894136976991703</c:v>
                </c:pt>
                <c:pt idx="6931">
                  <c:v>46.895493891586703</c:v>
                </c:pt>
                <c:pt idx="6932">
                  <c:v>46.896850485630097</c:v>
                </c:pt>
                <c:pt idx="6933">
                  <c:v>46.898206759198601</c:v>
                </c:pt>
                <c:pt idx="6934">
                  <c:v>46.899562712368599</c:v>
                </c:pt>
                <c:pt idx="6935">
                  <c:v>46.900918345216702</c:v>
                </c:pt>
                <c:pt idx="6936">
                  <c:v>46.9022736578194</c:v>
                </c:pt>
                <c:pt idx="6937">
                  <c:v>46.903628650253303</c:v>
                </c:pt>
                <c:pt idx="6938">
                  <c:v>46.904983322594802</c:v>
                </c:pt>
                <c:pt idx="6939">
                  <c:v>46.906337674920302</c:v>
                </c:pt>
                <c:pt idx="6940">
                  <c:v>46.907691707306498</c:v>
                </c:pt>
                <c:pt idx="6941">
                  <c:v>46.909045419829503</c:v>
                </c:pt>
                <c:pt idx="6942">
                  <c:v>46.910398812566001</c:v>
                </c:pt>
                <c:pt idx="6943">
                  <c:v>46.911751885592203</c:v>
                </c:pt>
                <c:pt idx="6944">
                  <c:v>46.913104638984599</c:v>
                </c:pt>
                <c:pt idx="6945">
                  <c:v>46.914457072819502</c:v>
                </c:pt>
                <c:pt idx="6946">
                  <c:v>46.915809187173302</c:v>
                </c:pt>
                <c:pt idx="6947">
                  <c:v>46.917160982122198</c:v>
                </c:pt>
                <c:pt idx="6948">
                  <c:v>46.918512457742601</c:v>
                </c:pt>
                <c:pt idx="6949">
                  <c:v>46.919863614110703</c:v>
                </c:pt>
                <c:pt idx="6950">
                  <c:v>46.921214451302902</c:v>
                </c:pt>
                <c:pt idx="6951">
                  <c:v>46.922564969395303</c:v>
                </c:pt>
                <c:pt idx="6952">
                  <c:v>46.923915168464298</c:v>
                </c:pt>
                <c:pt idx="6953">
                  <c:v>46.925265048585899</c:v>
                </c:pt>
                <c:pt idx="6954">
                  <c:v>46.926614609836498</c:v>
                </c:pt>
                <c:pt idx="6955">
                  <c:v>46.927963852292102</c:v>
                </c:pt>
                <c:pt idx="6956">
                  <c:v>46.929312776029001</c:v>
                </c:pt>
                <c:pt idx="6957">
                  <c:v>46.930661381123301</c:v>
                </c:pt>
                <c:pt idx="6958">
                  <c:v>46.932009667651101</c:v>
                </c:pt>
                <c:pt idx="6959">
                  <c:v>46.933357635688502</c:v>
                </c:pt>
                <c:pt idx="6960">
                  <c:v>46.934705285311502</c:v>
                </c:pt>
                <c:pt idx="6961">
                  <c:v>46.936052616596299</c:v>
                </c:pt>
                <c:pt idx="6962">
                  <c:v>46.937399629618902</c:v>
                </c:pt>
                <c:pt idx="6963">
                  <c:v>46.938746324455302</c:v>
                </c:pt>
                <c:pt idx="6964">
                  <c:v>46.940092701181598</c:v>
                </c:pt>
                <c:pt idx="6965">
                  <c:v>46.941438759873698</c:v>
                </c:pt>
                <c:pt idx="6966">
                  <c:v>46.942784500607601</c:v>
                </c:pt>
                <c:pt idx="6967">
                  <c:v>46.9441299234593</c:v>
                </c:pt>
                <c:pt idx="6968">
                  <c:v>46.945475028504603</c:v>
                </c:pt>
                <c:pt idx="6969">
                  <c:v>46.946819815819602</c:v>
                </c:pt>
                <c:pt idx="6970">
                  <c:v>46.948164285480097</c:v>
                </c:pt>
                <c:pt idx="6971">
                  <c:v>46.949508437562002</c:v>
                </c:pt>
                <c:pt idx="6972">
                  <c:v>46.950852272141098</c:v>
                </c:pt>
                <c:pt idx="6973">
                  <c:v>46.952195789293398</c:v>
                </c:pt>
                <c:pt idx="6974">
                  <c:v>46.953538989094596</c:v>
                </c:pt>
                <c:pt idx="6975">
                  <c:v>46.9548818716206</c:v>
                </c:pt>
                <c:pt idx="6976">
                  <c:v>46.956224436947103</c:v>
                </c:pt>
                <c:pt idx="6977">
                  <c:v>46.957566685149999</c:v>
                </c:pt>
                <c:pt idx="6978">
                  <c:v>46.958908616304903</c:v>
                </c:pt>
                <c:pt idx="6979">
                  <c:v>46.960250230487603</c:v>
                </c:pt>
                <c:pt idx="6980">
                  <c:v>46.961591527773898</c:v>
                </c:pt>
                <c:pt idx="6981">
                  <c:v>46.962932508239398</c:v>
                </c:pt>
                <c:pt idx="6982">
                  <c:v>46.964273171959803</c:v>
                </c:pt>
                <c:pt idx="6983">
                  <c:v>46.965613519010702</c:v>
                </c:pt>
                <c:pt idx="6984">
                  <c:v>46.966953549468002</c:v>
                </c:pt>
                <c:pt idx="6985">
                  <c:v>46.968293263406999</c:v>
                </c:pt>
                <c:pt idx="6986">
                  <c:v>46.969632660903599</c:v>
                </c:pt>
                <c:pt idx="6987">
                  <c:v>46.9709717420332</c:v>
                </c:pt>
                <c:pt idx="6988">
                  <c:v>46.972310506871402</c:v>
                </c:pt>
                <c:pt idx="6989">
                  <c:v>46.9736489554939</c:v>
                </c:pt>
                <c:pt idx="6990">
                  <c:v>46.974987087975997</c:v>
                </c:pt>
                <c:pt idx="6991">
                  <c:v>46.976324904393401</c:v>
                </c:pt>
                <c:pt idx="6992">
                  <c:v>46.977662404821601</c:v>
                </c:pt>
                <c:pt idx="6993">
                  <c:v>46.978999589335999</c:v>
                </c:pt>
                <c:pt idx="6994">
                  <c:v>46.980336458012097</c:v>
                </c:pt>
                <c:pt idx="6995">
                  <c:v>46.981673010925299</c:v>
                </c:pt>
                <c:pt idx="6996">
                  <c:v>46.983009248151099</c:v>
                </c:pt>
                <c:pt idx="6997">
                  <c:v>46.984345169765</c:v>
                </c:pt>
                <c:pt idx="6998">
                  <c:v>46.985680775842098</c:v>
                </c:pt>
                <c:pt idx="6999">
                  <c:v>46.987016066458096</c:v>
                </c:pt>
                <c:pt idx="7000">
                  <c:v>46.988351041688098</c:v>
                </c:pt>
                <c:pt idx="7001">
                  <c:v>46.989685701607598</c:v>
                </c:pt>
                <c:pt idx="7002">
                  <c:v>46.991020046291901</c:v>
                </c:pt>
                <c:pt idx="7003">
                  <c:v>46.992354075816301</c:v>
                </c:pt>
                <c:pt idx="7004">
                  <c:v>46.993687790255997</c:v>
                </c:pt>
                <c:pt idx="7005">
                  <c:v>46.995021189686298</c:v>
                </c:pt>
                <c:pt idx="7006">
                  <c:v>46.996354274182501</c:v>
                </c:pt>
                <c:pt idx="7007">
                  <c:v>46.997687043819802</c:v>
                </c:pt>
                <c:pt idx="7008">
                  <c:v>46.999019498673398</c:v>
                </c:pt>
                <c:pt idx="7009">
                  <c:v>47.0003516388186</c:v>
                </c:pt>
                <c:pt idx="7010">
                  <c:v>47.001683464330398</c:v>
                </c:pt>
                <c:pt idx="7011">
                  <c:v>47.003014975284003</c:v>
                </c:pt>
                <c:pt idx="7012">
                  <c:v>47.004346171754698</c:v>
                </c:pt>
                <c:pt idx="7013">
                  <c:v>47.005677053817401</c:v>
                </c:pt>
                <c:pt idx="7014">
                  <c:v>47.007007621547402</c:v>
                </c:pt>
                <c:pt idx="7015">
                  <c:v>47.008337875019699</c:v>
                </c:pt>
                <c:pt idx="7016">
                  <c:v>47.009667814309303</c:v>
                </c:pt>
                <c:pt idx="7017">
                  <c:v>47.010997439491298</c:v>
                </c:pt>
                <c:pt idx="7018">
                  <c:v>47.012326750640803</c:v>
                </c:pt>
                <c:pt idx="7019">
                  <c:v>47.0136557478328</c:v>
                </c:pt>
                <c:pt idx="7020">
                  <c:v>47.014984431142203</c:v>
                </c:pt>
                <c:pt idx="7021">
                  <c:v>47.016312800644002</c:v>
                </c:pt>
                <c:pt idx="7022">
                  <c:v>47.017640856413202</c:v>
                </c:pt>
                <c:pt idx="7023">
                  <c:v>47.0189685985248</c:v>
                </c:pt>
                <c:pt idx="7024">
                  <c:v>47.020296027053597</c:v>
                </c:pt>
                <c:pt idx="7025">
                  <c:v>47.021623142074503</c:v>
                </c:pt>
                <c:pt idx="7026">
                  <c:v>47.022949943662603</c:v>
                </c:pt>
                <c:pt idx="7027">
                  <c:v>47.024276431892503</c:v>
                </c:pt>
                <c:pt idx="7028">
                  <c:v>47.0256026068392</c:v>
                </c:pt>
                <c:pt idx="7029">
                  <c:v>47.026928468577502</c:v>
                </c:pt>
                <c:pt idx="7030">
                  <c:v>47.028254017182299</c:v>
                </c:pt>
                <c:pt idx="7031">
                  <c:v>47.029579252728297</c:v>
                </c:pt>
                <c:pt idx="7032">
                  <c:v>47.030904175290203</c:v>
                </c:pt>
                <c:pt idx="7033">
                  <c:v>47.032228784943001</c:v>
                </c:pt>
                <c:pt idx="7034">
                  <c:v>47.033553081761198</c:v>
                </c:pt>
                <c:pt idx="7035">
                  <c:v>47.0348770658197</c:v>
                </c:pt>
                <c:pt idx="7036">
                  <c:v>47.036200737193099</c:v>
                </c:pt>
                <c:pt idx="7037">
                  <c:v>47.037524095956101</c:v>
                </c:pt>
                <c:pt idx="7038">
                  <c:v>47.0388471421834</c:v>
                </c:pt>
                <c:pt idx="7039">
                  <c:v>47.040169875949701</c:v>
                </c:pt>
                <c:pt idx="7040">
                  <c:v>47.041492297329597</c:v>
                </c:pt>
                <c:pt idx="7041">
                  <c:v>47.042814406397703</c:v>
                </c:pt>
                <c:pt idx="7042">
                  <c:v>47.044136203228597</c:v>
                </c:pt>
                <c:pt idx="7043">
                  <c:v>47.045457687896899</c:v>
                </c:pt>
                <c:pt idx="7044">
                  <c:v>47.046778860477097</c:v>
                </c:pt>
                <c:pt idx="7045">
                  <c:v>47.048099721043897</c:v>
                </c:pt>
                <c:pt idx="7046">
                  <c:v>47.0494202696716</c:v>
                </c:pt>
                <c:pt idx="7047">
                  <c:v>47.050740506434998</c:v>
                </c:pt>
                <c:pt idx="7048">
                  <c:v>47.0520604314083</c:v>
                </c:pt>
                <c:pt idx="7049">
                  <c:v>47.053380044666199</c:v>
                </c:pt>
                <c:pt idx="7050">
                  <c:v>47.054699346283101</c:v>
                </c:pt>
                <c:pt idx="7051">
                  <c:v>47.056018336333302</c:v>
                </c:pt>
                <c:pt idx="7052">
                  <c:v>47.057337014891402</c:v>
                </c:pt>
                <c:pt idx="7053">
                  <c:v>47.058655382031702</c:v>
                </c:pt>
                <c:pt idx="7054">
                  <c:v>47.059973437828603</c:v>
                </c:pt>
                <c:pt idx="7055">
                  <c:v>47.061291182356499</c:v>
                </c:pt>
                <c:pt idx="7056">
                  <c:v>47.062608615689797</c:v>
                </c:pt>
                <c:pt idx="7057">
                  <c:v>47.0639257379027</c:v>
                </c:pt>
                <c:pt idx="7058">
                  <c:v>47.065242549069602</c:v>
                </c:pt>
                <c:pt idx="7059">
                  <c:v>47.066559049264796</c:v>
                </c:pt>
                <c:pt idx="7060">
                  <c:v>47.0678752385625</c:v>
                </c:pt>
                <c:pt idx="7061">
                  <c:v>47.069191117037001</c:v>
                </c:pt>
                <c:pt idx="7062">
                  <c:v>47.070506684762599</c:v>
                </c:pt>
                <c:pt idx="7063">
                  <c:v>47.071821941813504</c:v>
                </c:pt>
                <c:pt idx="7064">
                  <c:v>47.073136888263903</c:v>
                </c:pt>
                <c:pt idx="7065">
                  <c:v>47.0744515241879</c:v>
                </c:pt>
                <c:pt idx="7066">
                  <c:v>47.075765849659803</c:v>
                </c:pt>
                <c:pt idx="7067">
                  <c:v>47.077079864753699</c:v>
                </c:pt>
                <c:pt idx="7068">
                  <c:v>47.078393569543699</c:v>
                </c:pt>
                <c:pt idx="7069">
                  <c:v>47.079706964103998</c:v>
                </c:pt>
                <c:pt idx="7070">
                  <c:v>47.081020048508698</c:v>
                </c:pt>
                <c:pt idx="7071">
                  <c:v>47.082332822831702</c:v>
                </c:pt>
                <c:pt idx="7072">
                  <c:v>47.083645287147299</c:v>
                </c:pt>
                <c:pt idx="7073">
                  <c:v>47.084957441529497</c:v>
                </c:pt>
                <c:pt idx="7074">
                  <c:v>47.0862692860522</c:v>
                </c:pt>
                <c:pt idx="7075">
                  <c:v>47.087580820789498</c:v>
                </c:pt>
                <c:pt idx="7076">
                  <c:v>47.0888920458153</c:v>
                </c:pt>
                <c:pt idx="7077">
                  <c:v>47.090202961203801</c:v>
                </c:pt>
                <c:pt idx="7078">
                  <c:v>47.091513567028699</c:v>
                </c:pt>
                <c:pt idx="7079">
                  <c:v>47.092823863364103</c:v>
                </c:pt>
                <c:pt idx="7080">
                  <c:v>47.094133850283903</c:v>
                </c:pt>
                <c:pt idx="7081">
                  <c:v>47.095443527862002</c:v>
                </c:pt>
                <c:pt idx="7082">
                  <c:v>47.096752896172198</c:v>
                </c:pt>
                <c:pt idx="7083">
                  <c:v>47.098061955288401</c:v>
                </c:pt>
                <c:pt idx="7084">
                  <c:v>47.099370705284599</c:v>
                </c:pt>
                <c:pt idx="7085">
                  <c:v>47.100679146234398</c:v>
                </c:pt>
                <c:pt idx="7086">
                  <c:v>47.101987278211801</c:v>
                </c:pt>
                <c:pt idx="7087">
                  <c:v>47.103295101290499</c:v>
                </c:pt>
                <c:pt idx="7088">
                  <c:v>47.104602615544401</c:v>
                </c:pt>
                <c:pt idx="7089">
                  <c:v>47.105909821047099</c:v>
                </c:pt>
                <c:pt idx="7090">
                  <c:v>47.107216717872397</c:v>
                </c:pt>
                <c:pt idx="7091">
                  <c:v>47.108523306094</c:v>
                </c:pt>
                <c:pt idx="7092">
                  <c:v>47.109829585785803</c:v>
                </c:pt>
                <c:pt idx="7093">
                  <c:v>47.1111355570212</c:v>
                </c:pt>
                <c:pt idx="7094">
                  <c:v>47.1124412198741</c:v>
                </c:pt>
                <c:pt idx="7095">
                  <c:v>47.113746574418002</c:v>
                </c:pt>
                <c:pt idx="7096">
                  <c:v>47.115051620726703</c:v>
                </c:pt>
                <c:pt idx="7097">
                  <c:v>47.116356358873603</c:v>
                </c:pt>
                <c:pt idx="7098">
                  <c:v>47.117660788932596</c:v>
                </c:pt>
                <c:pt idx="7099">
                  <c:v>47.118964910976999</c:v>
                </c:pt>
                <c:pt idx="7100">
                  <c:v>47.1202687250805</c:v>
                </c:pt>
                <c:pt idx="7101">
                  <c:v>47.121572231316698</c:v>
                </c:pt>
                <c:pt idx="7102">
                  <c:v>47.122875429758999</c:v>
                </c:pt>
                <c:pt idx="7103">
                  <c:v>47.124178320481001</c:v>
                </c:pt>
                <c:pt idx="7104">
                  <c:v>47.125480903556102</c:v>
                </c:pt>
                <c:pt idx="7105">
                  <c:v>47.126783179057902</c:v>
                </c:pt>
                <c:pt idx="7106">
                  <c:v>47.128085147059899</c:v>
                </c:pt>
                <c:pt idx="7107">
                  <c:v>47.129386807635399</c:v>
                </c:pt>
                <c:pt idx="7108">
                  <c:v>47.130688160857801</c:v>
                </c:pt>
                <c:pt idx="7109">
                  <c:v>47.131989206800696</c:v>
                </c:pt>
                <c:pt idx="7110">
                  <c:v>47.133289945537399</c:v>
                </c:pt>
                <c:pt idx="7111">
                  <c:v>47.134590377141201</c:v>
                </c:pt>
                <c:pt idx="7112">
                  <c:v>47.135890501685502</c:v>
                </c:pt>
                <c:pt idx="7113">
                  <c:v>47.137190319243601</c:v>
                </c:pt>
                <c:pt idx="7114">
                  <c:v>47.138489829888996</c:v>
                </c:pt>
                <c:pt idx="7115">
                  <c:v>47.139789033694797</c:v>
                </c:pt>
                <c:pt idx="7116">
                  <c:v>47.141087930734301</c:v>
                </c:pt>
                <c:pt idx="7117">
                  <c:v>47.142386521080901</c:v>
                </c:pt>
                <c:pt idx="7118">
                  <c:v>47.143684804807698</c:v>
                </c:pt>
                <c:pt idx="7119">
                  <c:v>47.144982781987999</c:v>
                </c:pt>
                <c:pt idx="7120">
                  <c:v>47.146280452695102</c:v>
                </c:pt>
                <c:pt idx="7121">
                  <c:v>47.147577817002002</c:v>
                </c:pt>
                <c:pt idx="7122">
                  <c:v>47.148874874982099</c:v>
                </c:pt>
                <c:pt idx="7123">
                  <c:v>47.150171626708399</c:v>
                </c:pt>
                <c:pt idx="7124">
                  <c:v>47.151468072254097</c:v>
                </c:pt>
                <c:pt idx="7125">
                  <c:v>47.152764211692201</c:v>
                </c:pt>
                <c:pt idx="7126">
                  <c:v>47.154060045096102</c:v>
                </c:pt>
                <c:pt idx="7127">
                  <c:v>47.155355572538603</c:v>
                </c:pt>
                <c:pt idx="7128">
                  <c:v>47.156650794092897</c:v>
                </c:pt>
                <c:pt idx="7129">
                  <c:v>47.157945709832099</c:v>
                </c:pt>
                <c:pt idx="7130">
                  <c:v>47.159240319829202</c:v>
                </c:pt>
                <c:pt idx="7131">
                  <c:v>47.160534624157201</c:v>
                </c:pt>
                <c:pt idx="7132">
                  <c:v>47.161828622888997</c:v>
                </c:pt>
                <c:pt idx="7133">
                  <c:v>47.163122316097798</c:v>
                </c:pt>
                <c:pt idx="7134">
                  <c:v>47.164415703856399</c:v>
                </c:pt>
                <c:pt idx="7135">
                  <c:v>47.165708786237801</c:v>
                </c:pt>
                <c:pt idx="7136">
                  <c:v>47.167001563314997</c:v>
                </c:pt>
                <c:pt idx="7137">
                  <c:v>47.168294035160798</c:v>
                </c:pt>
                <c:pt idx="7138">
                  <c:v>47.169586201848198</c:v>
                </c:pt>
                <c:pt idx="7139">
                  <c:v>47.170878063449997</c:v>
                </c:pt>
                <c:pt idx="7140">
                  <c:v>47.172169620039099</c:v>
                </c:pt>
                <c:pt idx="7141">
                  <c:v>47.173460871688398</c:v>
                </c:pt>
                <c:pt idx="7142">
                  <c:v>47.174751818470597</c:v>
                </c:pt>
                <c:pt idx="7143">
                  <c:v>47.176042460458497</c:v>
                </c:pt>
                <c:pt idx="7144">
                  <c:v>47.1773327977251</c:v>
                </c:pt>
                <c:pt idx="7145">
                  <c:v>47.178622830343002</c:v>
                </c:pt>
                <c:pt idx="7146">
                  <c:v>47.179912558384999</c:v>
                </c:pt>
                <c:pt idx="7147">
                  <c:v>47.181201981923799</c:v>
                </c:pt>
                <c:pt idx="7148">
                  <c:v>47.182491101032198</c:v>
                </c:pt>
                <c:pt idx="7149">
                  <c:v>47.1837799157828</c:v>
                </c:pt>
                <c:pt idx="7150">
                  <c:v>47.185068426248399</c:v>
                </c:pt>
                <c:pt idx="7151">
                  <c:v>47.186356632501699</c:v>
                </c:pt>
                <c:pt idx="7152">
                  <c:v>47.187644534615202</c:v>
                </c:pt>
                <c:pt idx="7153">
                  <c:v>47.188932132661598</c:v>
                </c:pt>
                <c:pt idx="7154">
                  <c:v>47.190219426713497</c:v>
                </c:pt>
                <c:pt idx="7155">
                  <c:v>47.191506416843502</c:v>
                </c:pt>
                <c:pt idx="7156">
                  <c:v>47.192793103124302</c:v>
                </c:pt>
                <c:pt idx="7157">
                  <c:v>47.194079485628301</c:v>
                </c:pt>
                <c:pt idx="7158">
                  <c:v>47.195365564428201</c:v>
                </c:pt>
                <c:pt idx="7159">
                  <c:v>47.1966513395964</c:v>
                </c:pt>
                <c:pt idx="7160">
                  <c:v>47.197936811205402</c:v>
                </c:pt>
                <c:pt idx="7161">
                  <c:v>47.199221979327803</c:v>
                </c:pt>
                <c:pt idx="7162">
                  <c:v>47.200506844035999</c:v>
                </c:pt>
                <c:pt idx="7163">
                  <c:v>47.201791405402503</c:v>
                </c:pt>
                <c:pt idx="7164">
                  <c:v>47.203075663499803</c:v>
                </c:pt>
                <c:pt idx="7165">
                  <c:v>47.204359618400197</c:v>
                </c:pt>
                <c:pt idx="7166">
                  <c:v>47.205643270176203</c:v>
                </c:pt>
                <c:pt idx="7167">
                  <c:v>47.206926618900098</c:v>
                </c:pt>
                <c:pt idx="7168">
                  <c:v>47.208209664644301</c:v>
                </c:pt>
                <c:pt idx="7169">
                  <c:v>47.209492407481299</c:v>
                </c:pt>
                <c:pt idx="7170">
                  <c:v>47.210774847483201</c:v>
                </c:pt>
                <c:pt idx="7171">
                  <c:v>47.212056984722501</c:v>
                </c:pt>
                <c:pt idx="7172">
                  <c:v>47.213338819271399</c:v>
                </c:pt>
                <c:pt idx="7173">
                  <c:v>47.214620351202299</c:v>
                </c:pt>
                <c:pt idx="7174">
                  <c:v>47.2159015805873</c:v>
                </c:pt>
                <c:pt idx="7175">
                  <c:v>47.217182507498798</c:v>
                </c:pt>
                <c:pt idx="7176">
                  <c:v>47.218463132008999</c:v>
                </c:pt>
                <c:pt idx="7177">
                  <c:v>47.219743454190102</c:v>
                </c:pt>
                <c:pt idx="7178">
                  <c:v>47.221023474114197</c:v>
                </c:pt>
                <c:pt idx="7179">
                  <c:v>47.222303191853598</c:v>
                </c:pt>
                <c:pt idx="7180">
                  <c:v>47.223582607480502</c:v>
                </c:pt>
                <c:pt idx="7181">
                  <c:v>47.224861721067001</c:v>
                </c:pt>
                <c:pt idx="7182">
                  <c:v>47.2261405326851</c:v>
                </c:pt>
                <c:pt idx="7183">
                  <c:v>47.227419042407099</c:v>
                </c:pt>
                <c:pt idx="7184">
                  <c:v>47.228697250304997</c:v>
                </c:pt>
                <c:pt idx="7185">
                  <c:v>47.229975156450898</c:v>
                </c:pt>
                <c:pt idx="7186">
                  <c:v>47.231252760916803</c:v>
                </c:pt>
                <c:pt idx="7187">
                  <c:v>47.232530063774902</c:v>
                </c:pt>
                <c:pt idx="7188">
                  <c:v>47.233807065096997</c:v>
                </c:pt>
                <c:pt idx="7189">
                  <c:v>47.235083764955299</c:v>
                </c:pt>
                <c:pt idx="7190">
                  <c:v>47.236360163421701</c:v>
                </c:pt>
                <c:pt idx="7191">
                  <c:v>47.237636260568202</c:v>
                </c:pt>
                <c:pt idx="7192">
                  <c:v>47.238912056466702</c:v>
                </c:pt>
                <c:pt idx="7193">
                  <c:v>47.240187551189202</c:v>
                </c:pt>
                <c:pt idx="7194">
                  <c:v>47.241462744807599</c:v>
                </c:pt>
                <c:pt idx="7195">
                  <c:v>47.242737637393802</c:v>
                </c:pt>
                <c:pt idx="7196">
                  <c:v>47.244012229019702</c:v>
                </c:pt>
                <c:pt idx="7197">
                  <c:v>47.245286519757201</c:v>
                </c:pt>
                <c:pt idx="7198">
                  <c:v>47.246560509678098</c:v>
                </c:pt>
                <c:pt idx="7199">
                  <c:v>47.2478341988542</c:v>
                </c:pt>
                <c:pt idx="7200">
                  <c:v>47.2491075873574</c:v>
                </c:pt>
                <c:pt idx="7201">
                  <c:v>47.2503806752594</c:v>
                </c:pt>
                <c:pt idx="7202">
                  <c:v>47.251653462632099</c:v>
                </c:pt>
                <c:pt idx="7203">
                  <c:v>47.252925949547098</c:v>
                </c:pt>
                <c:pt idx="7204">
                  <c:v>47.254198136076397</c:v>
                </c:pt>
                <c:pt idx="7205">
                  <c:v>47.255470022291497</c:v>
                </c:pt>
                <c:pt idx="7206">
                  <c:v>47.2567416082642</c:v>
                </c:pt>
                <c:pt idx="7207">
                  <c:v>47.258012894066198</c:v>
                </c:pt>
                <c:pt idx="7208">
                  <c:v>47.2592838797692</c:v>
                </c:pt>
                <c:pt idx="7209">
                  <c:v>47.260554565444799</c:v>
                </c:pt>
                <c:pt idx="7210">
                  <c:v>47.261824951164598</c:v>
                </c:pt>
                <c:pt idx="7211">
                  <c:v>47.263095037000397</c:v>
                </c:pt>
                <c:pt idx="7212">
                  <c:v>47.264364823023698</c:v>
                </c:pt>
                <c:pt idx="7213">
                  <c:v>47.265634309306101</c:v>
                </c:pt>
                <c:pt idx="7214">
                  <c:v>47.266903495919102</c:v>
                </c:pt>
                <c:pt idx="7215">
                  <c:v>47.268172382934402</c:v>
                </c:pt>
                <c:pt idx="7216">
                  <c:v>47.269440970423503</c:v>
                </c:pt>
                <c:pt idx="7217">
                  <c:v>47.270709258457899</c:v>
                </c:pt>
                <c:pt idx="7218">
                  <c:v>47.271977247109</c:v>
                </c:pt>
                <c:pt idx="7219">
                  <c:v>47.273244936448499</c:v>
                </c:pt>
                <c:pt idx="7220">
                  <c:v>47.274512326547701</c:v>
                </c:pt>
                <c:pt idx="7221">
                  <c:v>47.275779417478098</c:v>
                </c:pt>
                <c:pt idx="7222">
                  <c:v>47.277046209311202</c:v>
                </c:pt>
                <c:pt idx="7223">
                  <c:v>47.278312702118299</c:v>
                </c:pt>
                <c:pt idx="7224">
                  <c:v>47.2795788959709</c:v>
                </c:pt>
                <c:pt idx="7225">
                  <c:v>47.280844790940399</c:v>
                </c:pt>
                <c:pt idx="7226">
                  <c:v>47.282110387098101</c:v>
                </c:pt>
                <c:pt idx="7227">
                  <c:v>47.283375684515399</c:v>
                </c:pt>
                <c:pt idx="7228">
                  <c:v>47.284640683263603</c:v>
                </c:pt>
                <c:pt idx="7229">
                  <c:v>47.285905383413997</c:v>
                </c:pt>
                <c:pt idx="7230">
                  <c:v>47.287169785037896</c:v>
                </c:pt>
                <c:pt idx="7231">
                  <c:v>47.288433888206598</c:v>
                </c:pt>
                <c:pt idx="7232">
                  <c:v>47.289697692991403</c:v>
                </c:pt>
                <c:pt idx="7233">
                  <c:v>47.290961199463602</c:v>
                </c:pt>
                <c:pt idx="7234">
                  <c:v>47.292224407694199</c:v>
                </c:pt>
                <c:pt idx="7235">
                  <c:v>47.293487317754703</c:v>
                </c:pt>
                <c:pt idx="7236">
                  <c:v>47.294749929716097</c:v>
                </c:pt>
                <c:pt idx="7237">
                  <c:v>47.296012243649599</c:v>
                </c:pt>
                <c:pt idx="7238">
                  <c:v>47.297274259626398</c:v>
                </c:pt>
                <c:pt idx="7239">
                  <c:v>47.298535977717698</c:v>
                </c:pt>
                <c:pt idx="7240">
                  <c:v>47.299797397994503</c:v>
                </c:pt>
                <c:pt idx="7241">
                  <c:v>47.301058520528002</c:v>
                </c:pt>
                <c:pt idx="7242">
                  <c:v>47.3023193453893</c:v>
                </c:pt>
                <c:pt idx="7243">
                  <c:v>47.3035798726495</c:v>
                </c:pt>
                <c:pt idx="7244">
                  <c:v>47.304840102379501</c:v>
                </c:pt>
                <c:pt idx="7245">
                  <c:v>47.306100034650498</c:v>
                </c:pt>
                <c:pt idx="7246">
                  <c:v>47.307359669533398</c:v>
                </c:pt>
                <c:pt idx="7247">
                  <c:v>47.308619007099402</c:v>
                </c:pt>
                <c:pt idx="7248">
                  <c:v>47.309878047419303</c:v>
                </c:pt>
                <c:pt idx="7249">
                  <c:v>47.311136790564099</c:v>
                </c:pt>
                <c:pt idx="7250">
                  <c:v>47.3123952366049</c:v>
                </c:pt>
                <c:pt idx="7251">
                  <c:v>47.313653385612497</c:v>
                </c:pt>
                <c:pt idx="7252">
                  <c:v>47.314911237657803</c:v>
                </c:pt>
                <c:pt idx="7253">
                  <c:v>47.316168792811801</c:v>
                </c:pt>
                <c:pt idx="7254">
                  <c:v>47.317426051145397</c:v>
                </c:pt>
                <c:pt idx="7255">
                  <c:v>47.318683012729302</c:v>
                </c:pt>
                <c:pt idx="7256">
                  <c:v>47.319939677634601</c:v>
                </c:pt>
                <c:pt idx="7257">
                  <c:v>47.321196045931998</c:v>
                </c:pt>
                <c:pt idx="7258">
                  <c:v>47.322452117692201</c:v>
                </c:pt>
                <c:pt idx="7259">
                  <c:v>47.323707892986299</c:v>
                </c:pt>
                <c:pt idx="7260">
                  <c:v>47.324963371884799</c:v>
                </c:pt>
                <c:pt idx="7261">
                  <c:v>47.326218554458599</c:v>
                </c:pt>
                <c:pt idx="7262">
                  <c:v>47.327473440778498</c:v>
                </c:pt>
                <c:pt idx="7263">
                  <c:v>47.328728030915101</c:v>
                </c:pt>
                <c:pt idx="7264">
                  <c:v>47.329982324939202</c:v>
                </c:pt>
                <c:pt idx="7265">
                  <c:v>47.331236322921498</c:v>
                </c:pt>
                <c:pt idx="7266">
                  <c:v>47.332490024932703</c:v>
                </c:pt>
                <c:pt idx="7267">
                  <c:v>47.333743431043402</c:v>
                </c:pt>
                <c:pt idx="7268">
                  <c:v>47.334996541324202</c:v>
                </c:pt>
                <c:pt idx="7269">
                  <c:v>47.336249355845901</c:v>
                </c:pt>
                <c:pt idx="7270">
                  <c:v>47.337501874678999</c:v>
                </c:pt>
                <c:pt idx="7271">
                  <c:v>47.338754097894203</c:v>
                </c:pt>
                <c:pt idx="7272">
                  <c:v>47.340006025561898</c:v>
                </c:pt>
                <c:pt idx="7273">
                  <c:v>47.341257657752799</c:v>
                </c:pt>
                <c:pt idx="7274">
                  <c:v>47.342508994537397</c:v>
                </c:pt>
                <c:pt idx="7275">
                  <c:v>47.3437600359863</c:v>
                </c:pt>
                <c:pt idx="7276">
                  <c:v>47.345010782169901</c:v>
                </c:pt>
                <c:pt idx="7277">
                  <c:v>47.346261233158799</c:v>
                </c:pt>
                <c:pt idx="7278">
                  <c:v>47.347511389023403</c:v>
                </c:pt>
                <c:pt idx="7279">
                  <c:v>47.348761249834197</c:v>
                </c:pt>
                <c:pt idx="7280">
                  <c:v>47.350010815661598</c:v>
                </c:pt>
                <c:pt idx="7281">
                  <c:v>47.351260086576097</c:v>
                </c:pt>
                <c:pt idx="7282">
                  <c:v>47.352509062648103</c:v>
                </c:pt>
                <c:pt idx="7283">
                  <c:v>47.353757743947902</c:v>
                </c:pt>
                <c:pt idx="7284">
                  <c:v>47.355006130545902</c:v>
                </c:pt>
                <c:pt idx="7285">
                  <c:v>47.356254222512597</c:v>
                </c:pt>
                <c:pt idx="7286">
                  <c:v>47.357502019918201</c:v>
                </c:pt>
                <c:pt idx="7287">
                  <c:v>47.358749522833101</c:v>
                </c:pt>
                <c:pt idx="7288">
                  <c:v>47.359996731327499</c:v>
                </c:pt>
                <c:pt idx="7289">
                  <c:v>47.361243645471802</c:v>
                </c:pt>
                <c:pt idx="7290">
                  <c:v>47.362490265336298</c:v>
                </c:pt>
                <c:pt idx="7291">
                  <c:v>47.363736590991103</c:v>
                </c:pt>
                <c:pt idx="7292">
                  <c:v>47.364982622506602</c:v>
                </c:pt>
                <c:pt idx="7293">
                  <c:v>47.366228359952999</c:v>
                </c:pt>
                <c:pt idx="7294">
                  <c:v>47.367473803400401</c:v>
                </c:pt>
                <c:pt idx="7295">
                  <c:v>47.368718952919103</c:v>
                </c:pt>
                <c:pt idx="7296">
                  <c:v>47.3699638085792</c:v>
                </c:pt>
                <c:pt idx="7297">
                  <c:v>47.371208370450901</c:v>
                </c:pt>
                <c:pt idx="7298">
                  <c:v>47.372452638604301</c:v>
                </c:pt>
                <c:pt idx="7299">
                  <c:v>47.373696613109601</c:v>
                </c:pt>
                <c:pt idx="7300">
                  <c:v>47.374940294036797</c:v>
                </c:pt>
                <c:pt idx="7301">
                  <c:v>47.376183681456098</c:v>
                </c:pt>
                <c:pt idx="7302">
                  <c:v>47.377426775437399</c:v>
                </c:pt>
                <c:pt idx="7303">
                  <c:v>47.378669576051003</c:v>
                </c:pt>
                <c:pt idx="7304">
                  <c:v>47.379912083366698</c:v>
                </c:pt>
                <c:pt idx="7305">
                  <c:v>47.3811542974547</c:v>
                </c:pt>
                <c:pt idx="7306">
                  <c:v>47.382396218384898</c:v>
                </c:pt>
                <c:pt idx="7307">
                  <c:v>47.383637846227302</c:v>
                </c:pt>
                <c:pt idx="7308">
                  <c:v>47.3848791810519</c:v>
                </c:pt>
                <c:pt idx="7309">
                  <c:v>47.386120222928596</c:v>
                </c:pt>
                <c:pt idx="7310">
                  <c:v>47.3873609719274</c:v>
                </c:pt>
                <c:pt idx="7311">
                  <c:v>47.3886014281182</c:v>
                </c:pt>
                <c:pt idx="7312">
                  <c:v>47.389841591570899</c:v>
                </c:pt>
                <c:pt idx="7313">
                  <c:v>47.391081462355402</c:v>
                </c:pt>
                <c:pt idx="7314">
                  <c:v>47.392321040541503</c:v>
                </c:pt>
                <c:pt idx="7315">
                  <c:v>47.393560326199101</c:v>
                </c:pt>
                <c:pt idx="7316">
                  <c:v>47.394799319398103</c:v>
                </c:pt>
                <c:pt idx="7317">
                  <c:v>47.396038020208202</c:v>
                </c:pt>
                <c:pt idx="7318">
                  <c:v>47.3972764286992</c:v>
                </c:pt>
                <c:pt idx="7319">
                  <c:v>47.398514544941001</c:v>
                </c:pt>
                <c:pt idx="7320">
                  <c:v>47.399752369003302</c:v>
                </c:pt>
                <c:pt idx="7321">
                  <c:v>47.4009899009558</c:v>
                </c:pt>
                <c:pt idx="7322">
                  <c:v>47.402227140868298</c:v>
                </c:pt>
                <c:pt idx="7323">
                  <c:v>47.403464088810601</c:v>
                </c:pt>
                <c:pt idx="7324">
                  <c:v>47.4047007448522</c:v>
                </c:pt>
                <c:pt idx="7325">
                  <c:v>47.405937109062997</c:v>
                </c:pt>
                <c:pt idx="7326">
                  <c:v>47.407173181512398</c:v>
                </c:pt>
                <c:pt idx="7327">
                  <c:v>47.4084089622703</c:v>
                </c:pt>
                <c:pt idx="7328">
                  <c:v>47.409644451406201</c:v>
                </c:pt>
                <c:pt idx="7329">
                  <c:v>47.410879648989798</c:v>
                </c:pt>
                <c:pt idx="7330">
                  <c:v>47.412114555090596</c:v>
                </c:pt>
                <c:pt idx="7331">
                  <c:v>47.4133491697783</c:v>
                </c:pt>
                <c:pt idx="7332">
                  <c:v>47.414583493122301</c:v>
                </c:pt>
                <c:pt idx="7333">
                  <c:v>47.415817525192303</c:v>
                </c:pt>
                <c:pt idx="7334">
                  <c:v>47.417051266057797</c:v>
                </c:pt>
                <c:pt idx="7335">
                  <c:v>47.418284715788303</c:v>
                </c:pt>
                <c:pt idx="7336">
                  <c:v>47.419517874453298</c:v>
                </c:pt>
                <c:pt idx="7337">
                  <c:v>47.420750742122202</c:v>
                </c:pt>
                <c:pt idx="7338">
                  <c:v>47.421983318864598</c:v>
                </c:pt>
                <c:pt idx="7339">
                  <c:v>47.423215604749899</c:v>
                </c:pt>
                <c:pt idx="7340">
                  <c:v>47.424447599847397</c:v>
                </c:pt>
                <c:pt idx="7341">
                  <c:v>47.425679304226797</c:v>
                </c:pt>
                <c:pt idx="7342">
                  <c:v>47.426910717957199</c:v>
                </c:pt>
                <c:pt idx="7343">
                  <c:v>47.4281418411082</c:v>
                </c:pt>
                <c:pt idx="7344">
                  <c:v>47.429372673749</c:v>
                </c:pt>
                <c:pt idx="7345">
                  <c:v>47.430603215949098</c:v>
                </c:pt>
                <c:pt idx="7346">
                  <c:v>47.4318334677777</c:v>
                </c:pt>
                <c:pt idx="7347">
                  <c:v>47.433063429304099</c:v>
                </c:pt>
                <c:pt idx="7348">
                  <c:v>47.434293100597799</c:v>
                </c:pt>
                <c:pt idx="7349">
                  <c:v>47.435522481727901</c:v>
                </c:pt>
                <c:pt idx="7350">
                  <c:v>47.436751572763598</c:v>
                </c:pt>
                <c:pt idx="7351">
                  <c:v>47.437980373774401</c:v>
                </c:pt>
                <c:pt idx="7352">
                  <c:v>47.439208884829299</c:v>
                </c:pt>
                <c:pt idx="7353">
                  <c:v>47.440437105997603</c:v>
                </c:pt>
                <c:pt idx="7354">
                  <c:v>47.441665037348599</c:v>
                </c:pt>
                <c:pt idx="7355">
                  <c:v>47.442892678951303</c:v>
                </c:pt>
                <c:pt idx="7356">
                  <c:v>47.444120030874899</c:v>
                </c:pt>
                <c:pt idx="7357">
                  <c:v>47.445347093188602</c:v>
                </c:pt>
                <c:pt idx="7358">
                  <c:v>47.446573865961597</c:v>
                </c:pt>
                <c:pt idx="7359">
                  <c:v>47.447800349262899</c:v>
                </c:pt>
                <c:pt idx="7360">
                  <c:v>47.449026543161601</c:v>
                </c:pt>
                <c:pt idx="7361">
                  <c:v>47.450252447726797</c:v>
                </c:pt>
                <c:pt idx="7362">
                  <c:v>47.451478063027501</c:v>
                </c:pt>
                <c:pt idx="7363">
                  <c:v>47.4527033891329</c:v>
                </c:pt>
                <c:pt idx="7364">
                  <c:v>47.453928426112</c:v>
                </c:pt>
                <c:pt idx="7365">
                  <c:v>47.455153174033597</c:v>
                </c:pt>
                <c:pt idx="7366">
                  <c:v>47.456377632966998</c:v>
                </c:pt>
                <c:pt idx="7367">
                  <c:v>47.457601802981003</c:v>
                </c:pt>
                <c:pt idx="7368">
                  <c:v>47.4588256841446</c:v>
                </c:pt>
                <c:pt idx="7369">
                  <c:v>47.460049276526703</c:v>
                </c:pt>
                <c:pt idx="7370">
                  <c:v>47.461272580196301</c:v>
                </c:pt>
                <c:pt idx="7371">
                  <c:v>47.4624955952223</c:v>
                </c:pt>
                <c:pt idx="7372">
                  <c:v>47.463718321673603</c:v>
                </c:pt>
                <c:pt idx="7373">
                  <c:v>47.464940759618997</c:v>
                </c:pt>
                <c:pt idx="7374">
                  <c:v>47.466162909127497</c:v>
                </c:pt>
                <c:pt idx="7375">
                  <c:v>47.467384770267799</c:v>
                </c:pt>
                <c:pt idx="7376">
                  <c:v>47.468606343108803</c:v>
                </c:pt>
                <c:pt idx="7377">
                  <c:v>47.469827627719397</c:v>
                </c:pt>
                <c:pt idx="7378">
                  <c:v>47.471048624168297</c:v>
                </c:pt>
                <c:pt idx="7379">
                  <c:v>47.472269332524299</c:v>
                </c:pt>
                <c:pt idx="7380">
                  <c:v>47.473489752856104</c:v>
                </c:pt>
                <c:pt idx="7381">
                  <c:v>47.4747098852325</c:v>
                </c:pt>
                <c:pt idx="7382">
                  <c:v>47.475929729722303</c:v>
                </c:pt>
                <c:pt idx="7383">
                  <c:v>47.477149286394102</c:v>
                </c:pt>
                <c:pt idx="7384">
                  <c:v>47.478368555316699</c:v>
                </c:pt>
                <c:pt idx="7385">
                  <c:v>47.479587536558697</c:v>
                </c:pt>
                <c:pt idx="7386">
                  <c:v>47.480806230188797</c:v>
                </c:pt>
                <c:pt idx="7387">
                  <c:v>47.482024636275597</c:v>
                </c:pt>
                <c:pt idx="7388">
                  <c:v>47.483242754887797</c:v>
                </c:pt>
                <c:pt idx="7389">
                  <c:v>47.484460586094002</c:v>
                </c:pt>
                <c:pt idx="7390">
                  <c:v>47.4856781299628</c:v>
                </c:pt>
                <c:pt idx="7391">
                  <c:v>47.486895386562701</c:v>
                </c:pt>
                <c:pt idx="7392">
                  <c:v>47.488112355962301</c:v>
                </c:pt>
                <c:pt idx="7393">
                  <c:v>47.489329038230302</c:v>
                </c:pt>
                <c:pt idx="7394">
                  <c:v>47.490545433435003</c:v>
                </c:pt>
                <c:pt idx="7395">
                  <c:v>47.491761541645097</c:v>
                </c:pt>
                <c:pt idx="7396">
                  <c:v>47.492977362928897</c:v>
                </c:pt>
                <c:pt idx="7397">
                  <c:v>47.494192897355099</c:v>
                </c:pt>
                <c:pt idx="7398">
                  <c:v>47.495408144992098</c:v>
                </c:pt>
                <c:pt idx="7399">
                  <c:v>47.496623105908199</c:v>
                </c:pt>
                <c:pt idx="7400">
                  <c:v>47.497837780171999</c:v>
                </c:pt>
                <c:pt idx="7401">
                  <c:v>47.4990521678519</c:v>
                </c:pt>
                <c:pt idx="7402">
                  <c:v>47.500266269016201</c:v>
                </c:pt>
                <c:pt idx="7403">
                  <c:v>47.501480083733398</c:v>
                </c:pt>
                <c:pt idx="7404">
                  <c:v>47.502693612071802</c:v>
                </c:pt>
                <c:pt idx="7405">
                  <c:v>47.503906854099696</c:v>
                </c:pt>
                <c:pt idx="7406">
                  <c:v>47.5051198098855</c:v>
                </c:pt>
                <c:pt idx="7407">
                  <c:v>47.506332479497601</c:v>
                </c:pt>
                <c:pt idx="7408">
                  <c:v>47.5075448630041</c:v>
                </c:pt>
                <c:pt idx="7409">
                  <c:v>47.508756960473498</c:v>
                </c:pt>
                <c:pt idx="7410">
                  <c:v>47.509968771973902</c:v>
                </c:pt>
                <c:pt idx="7411">
                  <c:v>47.511180297573603</c:v>
                </c:pt>
                <c:pt idx="7412">
                  <c:v>47.512391537340903</c:v>
                </c:pt>
                <c:pt idx="7413">
                  <c:v>47.513602491343903</c:v>
                </c:pt>
                <c:pt idx="7414">
                  <c:v>47.514813159650899</c:v>
                </c:pt>
                <c:pt idx="7415">
                  <c:v>47.516023542329997</c:v>
                </c:pt>
                <c:pt idx="7416">
                  <c:v>47.517233639449401</c:v>
                </c:pt>
                <c:pt idx="7417">
                  <c:v>47.518443451077303</c:v>
                </c:pt>
                <c:pt idx="7418">
                  <c:v>47.519652977281801</c:v>
                </c:pt>
                <c:pt idx="7419">
                  <c:v>47.5208622181311</c:v>
                </c:pt>
                <c:pt idx="7420">
                  <c:v>47.522071173693099</c:v>
                </c:pt>
                <c:pt idx="7421">
                  <c:v>47.523279844036097</c:v>
                </c:pt>
                <c:pt idx="7422">
                  <c:v>47.524488229227998</c:v>
                </c:pt>
                <c:pt idx="7423">
                  <c:v>47.525696329336903</c:v>
                </c:pt>
                <c:pt idx="7424">
                  <c:v>47.526904144431001</c:v>
                </c:pt>
                <c:pt idx="7425">
                  <c:v>47.528111674578099</c:v>
                </c:pt>
                <c:pt idx="7426">
                  <c:v>47.529318919846297</c:v>
                </c:pt>
                <c:pt idx="7427">
                  <c:v>47.5305258803035</c:v>
                </c:pt>
                <c:pt idx="7428">
                  <c:v>47.5317325560179</c:v>
                </c:pt>
                <c:pt idx="7429">
                  <c:v>47.532938947057197</c:v>
                </c:pt>
                <c:pt idx="7430">
                  <c:v>47.534145053489397</c:v>
                </c:pt>
                <c:pt idx="7431">
                  <c:v>47.535350875382498</c:v>
                </c:pt>
                <c:pt idx="7432">
                  <c:v>47.536556412804401</c:v>
                </c:pt>
                <c:pt idx="7433">
                  <c:v>47.537761665822998</c:v>
                </c:pt>
                <c:pt idx="7434">
                  <c:v>47.538966634505996</c:v>
                </c:pt>
                <c:pt idx="7435">
                  <c:v>47.540171318921502</c:v>
                </c:pt>
                <c:pt idx="7436">
                  <c:v>47.5413757191371</c:v>
                </c:pt>
                <c:pt idx="7437">
                  <c:v>47.542579835220799</c:v>
                </c:pt>
                <c:pt idx="7438">
                  <c:v>47.543783667240398</c:v>
                </c:pt>
                <c:pt idx="7439">
                  <c:v>47.544987215263603</c:v>
                </c:pt>
                <c:pt idx="7440">
                  <c:v>47.546190479358103</c:v>
                </c:pt>
                <c:pt idx="7441">
                  <c:v>47.547393459591902</c:v>
                </c:pt>
                <c:pt idx="7442">
                  <c:v>47.548596156032602</c:v>
                </c:pt>
                <c:pt idx="7443">
                  <c:v>47.549798568747903</c:v>
                </c:pt>
                <c:pt idx="7444">
                  <c:v>47.551000697805598</c:v>
                </c:pt>
                <c:pt idx="7445">
                  <c:v>47.552202543273303</c:v>
                </c:pt>
                <c:pt idx="7446">
                  <c:v>47.553404105218704</c:v>
                </c:pt>
                <c:pt idx="7447">
                  <c:v>47.554605383709401</c:v>
                </c:pt>
                <c:pt idx="7448">
                  <c:v>47.555806378813202</c:v>
                </c:pt>
                <c:pt idx="7449">
                  <c:v>47.5570070905977</c:v>
                </c:pt>
                <c:pt idx="7450">
                  <c:v>47.558207519130299</c:v>
                </c:pt>
                <c:pt idx="7451">
                  <c:v>47.559407664478897</c:v>
                </c:pt>
                <c:pt idx="7452">
                  <c:v>47.560607526710797</c:v>
                </c:pt>
                <c:pt idx="7453">
                  <c:v>47.561807105893699</c:v>
                </c:pt>
                <c:pt idx="7454">
                  <c:v>47.563006402095198</c:v>
                </c:pt>
                <c:pt idx="7455">
                  <c:v>47.564205415382602</c:v>
                </c:pt>
                <c:pt idx="7456">
                  <c:v>47.565404145823699</c:v>
                </c:pt>
                <c:pt idx="7457">
                  <c:v>47.566602593485797</c:v>
                </c:pt>
                <c:pt idx="7458">
                  <c:v>47.567800758436498</c:v>
                </c:pt>
                <c:pt idx="7459">
                  <c:v>47.568998640743203</c:v>
                </c:pt>
                <c:pt idx="7460">
                  <c:v>47.570196240473301</c:v>
                </c:pt>
                <c:pt idx="7461">
                  <c:v>47.5713935576943</c:v>
                </c:pt>
                <c:pt idx="7462">
                  <c:v>47.572590592473603</c:v>
                </c:pt>
                <c:pt idx="7463">
                  <c:v>47.573787344878603</c:v>
                </c:pt>
                <c:pt idx="7464">
                  <c:v>47.574983814976598</c:v>
                </c:pt>
                <c:pt idx="7465">
                  <c:v>47.576180002835201</c:v>
                </c:pt>
                <c:pt idx="7466">
                  <c:v>47.577375908521397</c:v>
                </c:pt>
                <c:pt idx="7467">
                  <c:v>47.578571532102899</c:v>
                </c:pt>
                <c:pt idx="7468">
                  <c:v>47.579766873646697</c:v>
                </c:pt>
                <c:pt idx="7469">
                  <c:v>47.580961933220301</c:v>
                </c:pt>
                <c:pt idx="7470">
                  <c:v>47.582156710890899</c:v>
                </c:pt>
                <c:pt idx="7471">
                  <c:v>47.583351206725801</c:v>
                </c:pt>
                <c:pt idx="7472">
                  <c:v>47.584545420792303</c:v>
                </c:pt>
                <c:pt idx="7473">
                  <c:v>47.5857393531575</c:v>
                </c:pt>
                <c:pt idx="7474">
                  <c:v>47.586933003888703</c:v>
                </c:pt>
                <c:pt idx="7475">
                  <c:v>47.5881263730531</c:v>
                </c:pt>
                <c:pt idx="7476">
                  <c:v>47.589319460717903</c:v>
                </c:pt>
                <c:pt idx="7477">
                  <c:v>47.590512266950299</c:v>
                </c:pt>
                <c:pt idx="7478">
                  <c:v>47.5917047918173</c:v>
                </c:pt>
                <c:pt idx="7479">
                  <c:v>47.592897035386201</c:v>
                </c:pt>
                <c:pt idx="7480">
                  <c:v>47.5940889977241</c:v>
                </c:pt>
                <c:pt idx="7481">
                  <c:v>47.595280678898099</c:v>
                </c:pt>
                <c:pt idx="7482">
                  <c:v>47.596472078975196</c:v>
                </c:pt>
                <c:pt idx="7483">
                  <c:v>47.597663198022502</c:v>
                </c:pt>
                <c:pt idx="7484">
                  <c:v>47.598854036107099</c:v>
                </c:pt>
                <c:pt idx="7485">
                  <c:v>47.600044593296097</c:v>
                </c:pt>
                <c:pt idx="7486">
                  <c:v>47.601234869656402</c:v>
                </c:pt>
                <c:pt idx="7487">
                  <c:v>47.602424865255102</c:v>
                </c:pt>
                <c:pt idx="7488">
                  <c:v>47.603614580159103</c:v>
                </c:pt>
                <c:pt idx="7489">
                  <c:v>47.604804014435501</c:v>
                </c:pt>
                <c:pt idx="7490">
                  <c:v>47.605993168151102</c:v>
                </c:pt>
                <c:pt idx="7491">
                  <c:v>47.607182041373001</c:v>
                </c:pt>
                <c:pt idx="7492">
                  <c:v>47.608370634167997</c:v>
                </c:pt>
                <c:pt idx="7493">
                  <c:v>47.609558946603102</c:v>
                </c:pt>
                <c:pt idx="7494">
                  <c:v>47.610746978745198</c:v>
                </c:pt>
                <c:pt idx="7495">
                  <c:v>47.611934730661098</c:v>
                </c:pt>
                <c:pt idx="7496">
                  <c:v>47.613122202417699</c:v>
                </c:pt>
                <c:pt idx="7497">
                  <c:v>47.6143093940819</c:v>
                </c:pt>
                <c:pt idx="7498">
                  <c:v>47.615496305720399</c:v>
                </c:pt>
                <c:pt idx="7499">
                  <c:v>47.616682937400199</c:v>
                </c:pt>
                <c:pt idx="7500">
                  <c:v>47.617869289187901</c:v>
                </c:pt>
                <c:pt idx="7501">
                  <c:v>47.619055361150401</c:v>
                </c:pt>
                <c:pt idx="7502">
                  <c:v>47.620241153354399</c:v>
                </c:pt>
                <c:pt idx="7503">
                  <c:v>47.6214266658667</c:v>
                </c:pt>
                <c:pt idx="7504">
                  <c:v>47.622611898754101</c:v>
                </c:pt>
                <c:pt idx="7505">
                  <c:v>47.623796852083103</c:v>
                </c:pt>
                <c:pt idx="7506">
                  <c:v>47.624981525920703</c:v>
                </c:pt>
                <c:pt idx="7507">
                  <c:v>47.6261659203333</c:v>
                </c:pt>
                <c:pt idx="7508">
                  <c:v>47.6273500353877</c:v>
                </c:pt>
                <c:pt idx="7509">
                  <c:v>47.628533871150601</c:v>
                </c:pt>
                <c:pt idx="7510">
                  <c:v>47.629717427688497</c:v>
                </c:pt>
                <c:pt idx="7511">
                  <c:v>47.6309007050682</c:v>
                </c:pt>
                <c:pt idx="7512">
                  <c:v>47.632083703356102</c:v>
                </c:pt>
                <c:pt idx="7513">
                  <c:v>47.633266422618902</c:v>
                </c:pt>
                <c:pt idx="7514">
                  <c:v>47.6344488629232</c:v>
                </c:pt>
                <c:pt idx="7515">
                  <c:v>47.635631024335503</c:v>
                </c:pt>
                <c:pt idx="7516">
                  <c:v>47.636812906922401</c:v>
                </c:pt>
                <c:pt idx="7517">
                  <c:v>47.637994510750303</c:v>
                </c:pt>
                <c:pt idx="7518">
                  <c:v>47.639175835885901</c:v>
                </c:pt>
                <c:pt idx="7519">
                  <c:v>47.640356882395501</c:v>
                </c:pt>
                <c:pt idx="7520">
                  <c:v>47.641537650345597</c:v>
                </c:pt>
                <c:pt idx="7521">
                  <c:v>47.642718139802803</c:v>
                </c:pt>
                <c:pt idx="7522">
                  <c:v>47.643898350833403</c:v>
                </c:pt>
                <c:pt idx="7523">
                  <c:v>47.645078283503999</c:v>
                </c:pt>
                <c:pt idx="7524">
                  <c:v>47.646257937880797</c:v>
                </c:pt>
                <c:pt idx="7525">
                  <c:v>47.647437314030199</c:v>
                </c:pt>
                <c:pt idx="7526">
                  <c:v>47.648616412018796</c:v>
                </c:pt>
                <c:pt idx="7527">
                  <c:v>47.649795231912798</c:v>
                </c:pt>
                <c:pt idx="7528">
                  <c:v>47.650973773778503</c:v>
                </c:pt>
                <c:pt idx="7529">
                  <c:v>47.652152037682399</c:v>
                </c:pt>
                <c:pt idx="7530">
                  <c:v>47.6533300236907</c:v>
                </c:pt>
                <c:pt idx="7531">
                  <c:v>47.6545077318697</c:v>
                </c:pt>
                <c:pt idx="7532">
                  <c:v>47.6556851622857</c:v>
                </c:pt>
                <c:pt idx="7533">
                  <c:v>47.656862315005</c:v>
                </c:pt>
                <c:pt idx="7534">
                  <c:v>47.658039190093703</c:v>
                </c:pt>
                <c:pt idx="7535">
                  <c:v>47.659215787618301</c:v>
                </c:pt>
                <c:pt idx="7536">
                  <c:v>47.660392107644803</c:v>
                </c:pt>
                <c:pt idx="7537">
                  <c:v>47.661568150239503</c:v>
                </c:pt>
                <c:pt idx="7538">
                  <c:v>47.662743915468504</c:v>
                </c:pt>
                <c:pt idx="7539">
                  <c:v>47.663919403398097</c:v>
                </c:pt>
                <c:pt idx="7540">
                  <c:v>47.6650946140944</c:v>
                </c:pt>
                <c:pt idx="7541">
                  <c:v>47.666269547623401</c:v>
                </c:pt>
                <c:pt idx="7542">
                  <c:v>47.667444204051499</c:v>
                </c:pt>
                <c:pt idx="7543">
                  <c:v>47.668618583444498</c:v>
                </c:pt>
                <c:pt idx="7544">
                  <c:v>47.6697926858687</c:v>
                </c:pt>
                <c:pt idx="7545">
                  <c:v>47.670966511390198</c:v>
                </c:pt>
                <c:pt idx="7546">
                  <c:v>47.672140060074902</c:v>
                </c:pt>
                <c:pt idx="7547">
                  <c:v>47.673313331988901</c:v>
                </c:pt>
                <c:pt idx="7548">
                  <c:v>47.674486327198203</c:v>
                </c:pt>
                <c:pt idx="7549">
                  <c:v>47.675659045768903</c:v>
                </c:pt>
                <c:pt idx="7550">
                  <c:v>47.676831487766997</c:v>
                </c:pt>
                <c:pt idx="7551">
                  <c:v>47.678003653258401</c:v>
                </c:pt>
                <c:pt idx="7552">
                  <c:v>47.679175542309103</c:v>
                </c:pt>
                <c:pt idx="7553">
                  <c:v>47.680347154985</c:v>
                </c:pt>
                <c:pt idx="7554">
                  <c:v>47.681518491352001</c:v>
                </c:pt>
                <c:pt idx="7555">
                  <c:v>47.682689551476201</c:v>
                </c:pt>
                <c:pt idx="7556">
                  <c:v>47.683860335423297</c:v>
                </c:pt>
                <c:pt idx="7557">
                  <c:v>47.685030843259298</c:v>
                </c:pt>
                <c:pt idx="7558">
                  <c:v>47.68620107505</c:v>
                </c:pt>
                <c:pt idx="7559">
                  <c:v>47.6873710308613</c:v>
                </c:pt>
                <c:pt idx="7560">
                  <c:v>47.688540710759</c:v>
                </c:pt>
                <c:pt idx="7561">
                  <c:v>47.689710114808904</c:v>
                </c:pt>
                <c:pt idx="7562">
                  <c:v>47.6908792430769</c:v>
                </c:pt>
                <c:pt idx="7563">
                  <c:v>47.692048095628699</c:v>
                </c:pt>
                <c:pt idx="7564">
                  <c:v>47.693216672530099</c:v>
                </c:pt>
                <c:pt idx="7565">
                  <c:v>47.694384973846802</c:v>
                </c:pt>
                <c:pt idx="7566">
                  <c:v>47.695552999644597</c:v>
                </c:pt>
                <c:pt idx="7567">
                  <c:v>47.696720749989197</c:v>
                </c:pt>
                <c:pt idx="7568">
                  <c:v>47.697888224946396</c:v>
                </c:pt>
                <c:pt idx="7569">
                  <c:v>47.699055424581701</c:v>
                </c:pt>
                <c:pt idx="7570">
                  <c:v>47.700222348960999</c:v>
                </c:pt>
                <c:pt idx="7571">
                  <c:v>47.701388998149802</c:v>
                </c:pt>
                <c:pt idx="7572">
                  <c:v>47.702555372213702</c:v>
                </c:pt>
                <c:pt idx="7573">
                  <c:v>47.7037214712185</c:v>
                </c:pt>
                <c:pt idx="7574">
                  <c:v>47.704887295229803</c:v>
                </c:pt>
                <c:pt idx="7575">
                  <c:v>47.706052844313</c:v>
                </c:pt>
                <c:pt idx="7576">
                  <c:v>47.707218118533902</c:v>
                </c:pt>
                <c:pt idx="7577">
                  <c:v>47.708383117957901</c:v>
                </c:pt>
                <c:pt idx="7578">
                  <c:v>47.7095478426507</c:v>
                </c:pt>
                <c:pt idx="7579">
                  <c:v>47.710712292677698</c:v>
                </c:pt>
                <c:pt idx="7580">
                  <c:v>47.711876468104499</c:v>
                </c:pt>
                <c:pt idx="7581">
                  <c:v>47.713040368996502</c:v>
                </c:pt>
                <c:pt idx="7582">
                  <c:v>47.714203995419297</c:v>
                </c:pt>
                <c:pt idx="7583">
                  <c:v>47.715367347438402</c:v>
                </c:pt>
                <c:pt idx="7584">
                  <c:v>47.716530425119103</c:v>
                </c:pt>
                <c:pt idx="7585">
                  <c:v>47.717693228526898</c:v>
                </c:pt>
                <c:pt idx="7586">
                  <c:v>47.718855757727297</c:v>
                </c:pt>
                <c:pt idx="7587">
                  <c:v>47.720018012785602</c:v>
                </c:pt>
                <c:pt idx="7588">
                  <c:v>47.721179993767301</c:v>
                </c:pt>
                <c:pt idx="7589">
                  <c:v>47.722341700737601</c:v>
                </c:pt>
                <c:pt idx="7590">
                  <c:v>47.723503133762101</c:v>
                </c:pt>
                <c:pt idx="7591">
                  <c:v>47.724664292905899</c:v>
                </c:pt>
                <c:pt idx="7592">
                  <c:v>47.725825178234501</c:v>
                </c:pt>
                <c:pt idx="7593">
                  <c:v>47.726985789813099</c:v>
                </c:pt>
                <c:pt idx="7594">
                  <c:v>47.728146127707099</c:v>
                </c:pt>
                <c:pt idx="7595">
                  <c:v>47.729306191981699</c:v>
                </c:pt>
                <c:pt idx="7596">
                  <c:v>47.730465982702199</c:v>
                </c:pt>
                <c:pt idx="7597">
                  <c:v>47.731625499933898</c:v>
                </c:pt>
                <c:pt idx="7598">
                  <c:v>47.732784743741902</c:v>
                </c:pt>
                <c:pt idx="7599">
                  <c:v>47.733943714191497</c:v>
                </c:pt>
                <c:pt idx="7600">
                  <c:v>47.735102411347803</c:v>
                </c:pt>
                <c:pt idx="7601">
                  <c:v>47.736260835276198</c:v>
                </c:pt>
                <c:pt idx="7602">
                  <c:v>47.737418986041703</c:v>
                </c:pt>
                <c:pt idx="7603">
                  <c:v>47.738576863709497</c:v>
                </c:pt>
                <c:pt idx="7604">
                  <c:v>47.7397344683447</c:v>
                </c:pt>
                <c:pt idx="7605">
                  <c:v>47.740891800012498</c:v>
                </c:pt>
                <c:pt idx="7606">
                  <c:v>47.742048858777899</c:v>
                </c:pt>
                <c:pt idx="7607">
                  <c:v>47.743205644706102</c:v>
                </c:pt>
                <c:pt idx="7608">
                  <c:v>47.744362157862099</c:v>
                </c:pt>
                <c:pt idx="7609">
                  <c:v>47.745518398310999</c:v>
                </c:pt>
                <c:pt idx="7610">
                  <c:v>47.746674366117801</c:v>
                </c:pt>
                <c:pt idx="7611">
                  <c:v>47.747830061347599</c:v>
                </c:pt>
                <c:pt idx="7612">
                  <c:v>47.748985484065301</c:v>
                </c:pt>
                <c:pt idx="7613">
                  <c:v>47.750140634335999</c:v>
                </c:pt>
                <c:pt idx="7614">
                  <c:v>47.751295512224601</c:v>
                </c:pt>
                <c:pt idx="7615">
                  <c:v>47.752450117796201</c:v>
                </c:pt>
                <c:pt idx="7616">
                  <c:v>47.753604451115599</c:v>
                </c:pt>
                <c:pt idx="7617">
                  <c:v>47.754758512247697</c:v>
                </c:pt>
                <c:pt idx="7618">
                  <c:v>47.755912301257602</c:v>
                </c:pt>
                <c:pt idx="7619">
                  <c:v>47.757065818210101</c:v>
                </c:pt>
                <c:pt idx="7620">
                  <c:v>47.758219063170102</c:v>
                </c:pt>
                <c:pt idx="7621">
                  <c:v>47.7593720362025</c:v>
                </c:pt>
                <c:pt idx="7622">
                  <c:v>47.760524737372002</c:v>
                </c:pt>
                <c:pt idx="7623">
                  <c:v>47.761677166743603</c:v>
                </c:pt>
                <c:pt idx="7624">
                  <c:v>47.762829324382103</c:v>
                </c:pt>
                <c:pt idx="7625">
                  <c:v>47.763981210352298</c:v>
                </c:pt>
                <c:pt idx="7626">
                  <c:v>47.765132824718997</c:v>
                </c:pt>
                <c:pt idx="7627">
                  <c:v>47.7662841675469</c:v>
                </c:pt>
                <c:pt idx="7628">
                  <c:v>47.767435238900802</c:v>
                </c:pt>
                <c:pt idx="7629">
                  <c:v>47.768586038845498</c:v>
                </c:pt>
                <c:pt idx="7630">
                  <c:v>47.769736567445598</c:v>
                </c:pt>
                <c:pt idx="7631">
                  <c:v>47.770886824766002</c:v>
                </c:pt>
                <c:pt idx="7632">
                  <c:v>47.772036810871299</c:v>
                </c:pt>
                <c:pt idx="7633">
                  <c:v>47.773186525826098</c:v>
                </c:pt>
                <c:pt idx="7634">
                  <c:v>47.774335969695201</c:v>
                </c:pt>
                <c:pt idx="7635">
                  <c:v>47.775485142543197</c:v>
                </c:pt>
                <c:pt idx="7636">
                  <c:v>47.776634044434701</c:v>
                </c:pt>
                <c:pt idx="7637">
                  <c:v>47.777782675434302</c:v>
                </c:pt>
                <c:pt idx="7638">
                  <c:v>47.778931035606803</c:v>
                </c:pt>
                <c:pt idx="7639">
                  <c:v>47.780079125016499</c:v>
                </c:pt>
                <c:pt idx="7640">
                  <c:v>47.7812269437282</c:v>
                </c:pt>
                <c:pt idx="7641">
                  <c:v>47.782374491806301</c:v>
                </c:pt>
                <c:pt idx="7642">
                  <c:v>47.783521769315499</c:v>
                </c:pt>
                <c:pt idx="7643">
                  <c:v>47.784668776320203</c:v>
                </c:pt>
                <c:pt idx="7644">
                  <c:v>47.785815512884902</c:v>
                </c:pt>
                <c:pt idx="7645">
                  <c:v>47.786961979074199</c:v>
                </c:pt>
                <c:pt idx="7646">
                  <c:v>47.788108174952498</c:v>
                </c:pt>
                <c:pt idx="7647">
                  <c:v>47.789254100584301</c:v>
                </c:pt>
                <c:pt idx="7648">
                  <c:v>47.790399756033999</c:v>
                </c:pt>
                <c:pt idx="7649">
                  <c:v>47.7915451413661</c:v>
                </c:pt>
                <c:pt idx="7650">
                  <c:v>47.792690256645002</c:v>
                </c:pt>
                <c:pt idx="7651">
                  <c:v>47.793835101935002</c:v>
                </c:pt>
                <c:pt idx="7652">
                  <c:v>47.794979677300603</c:v>
                </c:pt>
                <c:pt idx="7653">
                  <c:v>47.796123982806201</c:v>
                </c:pt>
                <c:pt idx="7654">
                  <c:v>47.797268018516</c:v>
                </c:pt>
                <c:pt idx="7655">
                  <c:v>47.798411784494498</c:v>
                </c:pt>
                <c:pt idx="7656">
                  <c:v>47.799555280805897</c:v>
                </c:pt>
                <c:pt idx="7657">
                  <c:v>47.800698507514497</c:v>
                </c:pt>
                <c:pt idx="7658">
                  <c:v>47.801841464684799</c:v>
                </c:pt>
                <c:pt idx="7659">
                  <c:v>47.802984152380802</c:v>
                </c:pt>
                <c:pt idx="7660">
                  <c:v>47.804126570666902</c:v>
                </c:pt>
                <c:pt idx="7661">
                  <c:v>47.805268719607398</c:v>
                </c:pt>
                <c:pt idx="7662">
                  <c:v>47.8064105992664</c:v>
                </c:pt>
                <c:pt idx="7663">
                  <c:v>47.807552209708199</c:v>
                </c:pt>
                <c:pt idx="7664">
                  <c:v>47.8086935509969</c:v>
                </c:pt>
                <c:pt idx="7665">
                  <c:v>47.809834623196799</c:v>
                </c:pt>
                <c:pt idx="7666">
                  <c:v>47.810975426372103</c:v>
                </c:pt>
                <c:pt idx="7667">
                  <c:v>47.812115960586802</c:v>
                </c:pt>
                <c:pt idx="7668">
                  <c:v>47.8132562259051</c:v>
                </c:pt>
                <c:pt idx="7669">
                  <c:v>47.814396222391103</c:v>
                </c:pt>
                <c:pt idx="7670">
                  <c:v>47.815535950109002</c:v>
                </c:pt>
                <c:pt idx="7671">
                  <c:v>47.816675409122801</c:v>
                </c:pt>
                <c:pt idx="7672">
                  <c:v>47.8178145994966</c:v>
                </c:pt>
                <c:pt idx="7673">
                  <c:v>47.818953521294503</c:v>
                </c:pt>
                <c:pt idx="7674">
                  <c:v>47.820092174580502</c:v>
                </c:pt>
                <c:pt idx="7675">
                  <c:v>47.821230559418503</c:v>
                </c:pt>
                <c:pt idx="7676">
                  <c:v>47.822368675872802</c:v>
                </c:pt>
                <c:pt idx="7677">
                  <c:v>47.823506524007101</c:v>
                </c:pt>
                <c:pt idx="7678">
                  <c:v>47.824644103885603</c:v>
                </c:pt>
                <c:pt idx="7679">
                  <c:v>47.825781415572202</c:v>
                </c:pt>
                <c:pt idx="7680">
                  <c:v>47.826918459130802</c:v>
                </c:pt>
                <c:pt idx="7681">
                  <c:v>47.828055234625303</c:v>
                </c:pt>
                <c:pt idx="7682">
                  <c:v>47.829191742119797</c:v>
                </c:pt>
                <c:pt idx="7683">
                  <c:v>47.830327981678003</c:v>
                </c:pt>
                <c:pt idx="7684">
                  <c:v>47.831463953364</c:v>
                </c:pt>
                <c:pt idx="7685">
                  <c:v>47.832599657241403</c:v>
                </c:pt>
                <c:pt idx="7686">
                  <c:v>47.833735093374301</c:v>
                </c:pt>
                <c:pt idx="7687">
                  <c:v>47.834870261826502</c:v>
                </c:pt>
                <c:pt idx="7688">
                  <c:v>47.836005162661699</c:v>
                </c:pt>
                <c:pt idx="7689">
                  <c:v>47.837139795943799</c:v>
                </c:pt>
                <c:pt idx="7690">
                  <c:v>47.8382741617365</c:v>
                </c:pt>
                <c:pt idx="7691">
                  <c:v>47.839408260103802</c:v>
                </c:pt>
                <c:pt idx="7692">
                  <c:v>47.840542091109199</c:v>
                </c:pt>
                <c:pt idx="7693">
                  <c:v>47.841675654816697</c:v>
                </c:pt>
                <c:pt idx="7694">
                  <c:v>47.842808951289797</c:v>
                </c:pt>
                <c:pt idx="7695">
                  <c:v>47.843941980592398</c:v>
                </c:pt>
                <c:pt idx="7696">
                  <c:v>47.8450747427881</c:v>
                </c:pt>
                <c:pt idx="7697">
                  <c:v>47.846207237940703</c:v>
                </c:pt>
                <c:pt idx="7698">
                  <c:v>47.847339466113702</c:v>
                </c:pt>
                <c:pt idx="7699">
                  <c:v>47.848471427370903</c:v>
                </c:pt>
                <c:pt idx="7700">
                  <c:v>47.8496031217758</c:v>
                </c:pt>
                <c:pt idx="7701">
                  <c:v>47.8507345493922</c:v>
                </c:pt>
                <c:pt idx="7702">
                  <c:v>47.851865710283597</c:v>
                </c:pt>
                <c:pt idx="7703">
                  <c:v>47.852996604513599</c:v>
                </c:pt>
                <c:pt idx="7704">
                  <c:v>47.8541272321458</c:v>
                </c:pt>
                <c:pt idx="7705">
                  <c:v>47.855257593243799</c:v>
                </c:pt>
                <c:pt idx="7706">
                  <c:v>47.856387687871099</c:v>
                </c:pt>
                <c:pt idx="7707">
                  <c:v>47.8575175160912</c:v>
                </c:pt>
                <c:pt idx="7708">
                  <c:v>47.858647077967703</c:v>
                </c:pt>
                <c:pt idx="7709">
                  <c:v>47.859776373564102</c:v>
                </c:pt>
                <c:pt idx="7710">
                  <c:v>47.8609054029438</c:v>
                </c:pt>
                <c:pt idx="7711">
                  <c:v>47.862034166170297</c:v>
                </c:pt>
                <c:pt idx="7712">
                  <c:v>47.863162663307101</c:v>
                </c:pt>
                <c:pt idx="7713">
                  <c:v>47.864290894417699</c:v>
                </c:pt>
                <c:pt idx="7714">
                  <c:v>47.865418859565303</c:v>
                </c:pt>
                <c:pt idx="7715">
                  <c:v>47.866546558813603</c:v>
                </c:pt>
                <c:pt idx="7716">
                  <c:v>47.867673992225797</c:v>
                </c:pt>
                <c:pt idx="7717">
                  <c:v>47.868801159865299</c:v>
                </c:pt>
                <c:pt idx="7718">
                  <c:v>47.869928061795498</c:v>
                </c:pt>
                <c:pt idx="7719">
                  <c:v>47.871054698079803</c:v>
                </c:pt>
                <c:pt idx="7720">
                  <c:v>47.872181068781401</c:v>
                </c:pt>
                <c:pt idx="7721">
                  <c:v>47.873307173963802</c:v>
                </c:pt>
                <c:pt idx="7722">
                  <c:v>47.874433013690101</c:v>
                </c:pt>
                <c:pt idx="7723">
                  <c:v>47.8755585880238</c:v>
                </c:pt>
                <c:pt idx="7724">
                  <c:v>47.876683897027903</c:v>
                </c:pt>
                <c:pt idx="7725">
                  <c:v>47.877808940766002</c:v>
                </c:pt>
                <c:pt idx="7726">
                  <c:v>47.878933719301003</c:v>
                </c:pt>
                <c:pt idx="7727">
                  <c:v>47.880058232696399</c:v>
                </c:pt>
                <c:pt idx="7728">
                  <c:v>47.881182481015202</c:v>
                </c:pt>
                <c:pt idx="7729">
                  <c:v>47.882306464320799</c:v>
                </c:pt>
                <c:pt idx="7730">
                  <c:v>47.8834301826762</c:v>
                </c:pt>
                <c:pt idx="7731">
                  <c:v>47.884553636144602</c:v>
                </c:pt>
                <c:pt idx="7732">
                  <c:v>47.8856768247893</c:v>
                </c:pt>
                <c:pt idx="7733">
                  <c:v>47.886799748673198</c:v>
                </c:pt>
                <c:pt idx="7734">
                  <c:v>47.887922407859598</c:v>
                </c:pt>
                <c:pt idx="7735">
                  <c:v>47.889044802411597</c:v>
                </c:pt>
                <c:pt idx="7736">
                  <c:v>47.890166932392198</c:v>
                </c:pt>
                <c:pt idx="7737">
                  <c:v>47.891288797864497</c:v>
                </c:pt>
                <c:pt idx="7738">
                  <c:v>47.892410398891499</c:v>
                </c:pt>
                <c:pt idx="7739">
                  <c:v>47.893531735536399</c:v>
                </c:pt>
                <c:pt idx="7740">
                  <c:v>47.894652807862101</c:v>
                </c:pt>
                <c:pt idx="7741">
                  <c:v>47.895773615931603</c:v>
                </c:pt>
                <c:pt idx="7742">
                  <c:v>47.896894159807999</c:v>
                </c:pt>
                <c:pt idx="7743">
                  <c:v>47.898014439554203</c:v>
                </c:pt>
                <c:pt idx="7744">
                  <c:v>47.899134455233202</c:v>
                </c:pt>
                <c:pt idx="7745">
                  <c:v>47.900254206908002</c:v>
                </c:pt>
                <c:pt idx="7746">
                  <c:v>47.9013736946414</c:v>
                </c:pt>
                <c:pt idx="7747">
                  <c:v>47.902492918496499</c:v>
                </c:pt>
                <c:pt idx="7748">
                  <c:v>47.903611878535997</c:v>
                </c:pt>
                <c:pt idx="7749">
                  <c:v>47.904730574822999</c:v>
                </c:pt>
                <c:pt idx="7750">
                  <c:v>47.905849007420201</c:v>
                </c:pt>
                <c:pt idx="7751">
                  <c:v>47.906967176390502</c:v>
                </c:pt>
                <c:pt idx="7752">
                  <c:v>47.908085081796898</c:v>
                </c:pt>
                <c:pt idx="7753">
                  <c:v>47.909202723702002</c:v>
                </c:pt>
                <c:pt idx="7754">
                  <c:v>47.910320102168797</c:v>
                </c:pt>
                <c:pt idx="7755">
                  <c:v>47.911437217259902</c:v>
                </c:pt>
                <c:pt idx="7756">
                  <c:v>47.9125540690383</c:v>
                </c:pt>
                <c:pt idx="7757">
                  <c:v>47.913670657566698</c:v>
                </c:pt>
                <c:pt idx="7758">
                  <c:v>47.9147869829077</c:v>
                </c:pt>
                <c:pt idx="7759">
                  <c:v>47.915903045124303</c:v>
                </c:pt>
                <c:pt idx="7760">
                  <c:v>47.917018844278999</c:v>
                </c:pt>
                <c:pt idx="7761">
                  <c:v>47.918134380434601</c:v>
                </c:pt>
                <c:pt idx="7762">
                  <c:v>47.9192496536538</c:v>
                </c:pt>
                <c:pt idx="7763">
                  <c:v>47.920364663999301</c:v>
                </c:pt>
                <c:pt idx="7764">
                  <c:v>47.921479411533703</c:v>
                </c:pt>
                <c:pt idx="7765">
                  <c:v>47.922593896319697</c:v>
                </c:pt>
                <c:pt idx="7766">
                  <c:v>47.923708118419903</c:v>
                </c:pt>
                <c:pt idx="7767">
                  <c:v>47.924822077896899</c:v>
                </c:pt>
                <c:pt idx="7768">
                  <c:v>47.925935774813297</c:v>
                </c:pt>
                <c:pt idx="7769">
                  <c:v>47.927049209231797</c:v>
                </c:pt>
                <c:pt idx="7770">
                  <c:v>47.928162381214797</c:v>
                </c:pt>
                <c:pt idx="7771">
                  <c:v>47.929275290824997</c:v>
                </c:pt>
                <c:pt idx="7772">
                  <c:v>47.930387938124802</c:v>
                </c:pt>
                <c:pt idx="7773">
                  <c:v>47.931500323176898</c:v>
                </c:pt>
                <c:pt idx="7774">
                  <c:v>47.932612446043599</c:v>
                </c:pt>
                <c:pt idx="7775">
                  <c:v>47.933724306787603</c:v>
                </c:pt>
                <c:pt idx="7776">
                  <c:v>47.934835905471303</c:v>
                </c:pt>
                <c:pt idx="7777">
                  <c:v>47.935947242157098</c:v>
                </c:pt>
                <c:pt idx="7778">
                  <c:v>47.937058316907503</c:v>
                </c:pt>
                <c:pt idx="7779">
                  <c:v>47.938169129785003</c:v>
                </c:pt>
                <c:pt idx="7780">
                  <c:v>47.939279680852003</c:v>
                </c:pt>
                <c:pt idx="7781">
                  <c:v>47.940389970170799</c:v>
                </c:pt>
                <c:pt idx="7782">
                  <c:v>47.941499997803803</c:v>
                </c:pt>
                <c:pt idx="7783">
                  <c:v>47.9426097638135</c:v>
                </c:pt>
                <c:pt idx="7784">
                  <c:v>47.9437192682622</c:v>
                </c:pt>
                <c:pt idx="7785">
                  <c:v>47.9448285112123</c:v>
                </c:pt>
                <c:pt idx="7786">
                  <c:v>47.945937492725903</c:v>
                </c:pt>
                <c:pt idx="7787">
                  <c:v>47.947046212865601</c:v>
                </c:pt>
                <c:pt idx="7788">
                  <c:v>47.948154671693601</c:v>
                </c:pt>
                <c:pt idx="7789">
                  <c:v>47.949262869272097</c:v>
                </c:pt>
                <c:pt idx="7790">
                  <c:v>47.950370805663397</c:v>
                </c:pt>
                <c:pt idx="7791">
                  <c:v>47.951478480929801</c:v>
                </c:pt>
                <c:pt idx="7792">
                  <c:v>47.952585895133602</c:v>
                </c:pt>
                <c:pt idx="7793">
                  <c:v>47.953693048336802</c:v>
                </c:pt>
                <c:pt idx="7794">
                  <c:v>47.954799940601902</c:v>
                </c:pt>
                <c:pt idx="7795">
                  <c:v>47.955906571990901</c:v>
                </c:pt>
                <c:pt idx="7796">
                  <c:v>47.957012942566003</c:v>
                </c:pt>
                <c:pt idx="7797">
                  <c:v>47.958119052389399</c:v>
                </c:pt>
                <c:pt idx="7798">
                  <c:v>47.959224901523299</c:v>
                </c:pt>
                <c:pt idx="7799">
                  <c:v>47.960330490029698</c:v>
                </c:pt>
                <c:pt idx="7800">
                  <c:v>47.961435817970802</c:v>
                </c:pt>
                <c:pt idx="7801">
                  <c:v>47.9625408854087</c:v>
                </c:pt>
                <c:pt idx="7802">
                  <c:v>47.9636456924055</c:v>
                </c:pt>
                <c:pt idx="7803">
                  <c:v>47.964750239023203</c:v>
                </c:pt>
                <c:pt idx="7804">
                  <c:v>47.965854525323998</c:v>
                </c:pt>
                <c:pt idx="7805">
                  <c:v>47.9669585513698</c:v>
                </c:pt>
                <c:pt idx="7806">
                  <c:v>47.968062317222703</c:v>
                </c:pt>
                <c:pt idx="7807">
                  <c:v>47.969165822944703</c:v>
                </c:pt>
                <c:pt idx="7808">
                  <c:v>47.970269068597801</c:v>
                </c:pt>
                <c:pt idx="7809">
                  <c:v>47.971372054244</c:v>
                </c:pt>
                <c:pt idx="7810">
                  <c:v>47.972474779945202</c:v>
                </c:pt>
                <c:pt idx="7811">
                  <c:v>47.973577245763401</c:v>
                </c:pt>
                <c:pt idx="7812">
                  <c:v>47.974679451760601</c:v>
                </c:pt>
                <c:pt idx="7813">
                  <c:v>47.975781397998603</c:v>
                </c:pt>
                <c:pt idx="7814">
                  <c:v>47.976883084539303</c:v>
                </c:pt>
                <c:pt idx="7815">
                  <c:v>47.977984511444802</c:v>
                </c:pt>
                <c:pt idx="7816">
                  <c:v>47.979085678776798</c:v>
                </c:pt>
                <c:pt idx="7817">
                  <c:v>47.9801865865971</c:v>
                </c:pt>
                <c:pt idx="7818">
                  <c:v>47.981287234967802</c:v>
                </c:pt>
                <c:pt idx="7819">
                  <c:v>47.982387623950501</c:v>
                </c:pt>
                <c:pt idx="7820">
                  <c:v>47.983487753607101</c:v>
                </c:pt>
                <c:pt idx="7821">
                  <c:v>47.984587623999403</c:v>
                </c:pt>
                <c:pt idx="7822">
                  <c:v>47.985687235189197</c:v>
                </c:pt>
                <c:pt idx="7823">
                  <c:v>47.986786587238299</c:v>
                </c:pt>
                <c:pt idx="7824">
                  <c:v>47.9878856802084</c:v>
                </c:pt>
                <c:pt idx="7825">
                  <c:v>47.988984514161203</c:v>
                </c:pt>
                <c:pt idx="7826">
                  <c:v>47.990083089158603</c:v>
                </c:pt>
                <c:pt idx="7827">
                  <c:v>47.991181405262097</c:v>
                </c:pt>
                <c:pt idx="7828">
                  <c:v>47.992279462533602</c:v>
                </c:pt>
                <c:pt idx="7829">
                  <c:v>47.993377261034702</c:v>
                </c:pt>
                <c:pt idx="7830">
                  <c:v>47.994474800827</c:v>
                </c:pt>
                <c:pt idx="7831">
                  <c:v>47.995572081972199</c:v>
                </c:pt>
                <c:pt idx="7832">
                  <c:v>47.996669104532003</c:v>
                </c:pt>
                <c:pt idx="7833">
                  <c:v>47.997765868567903</c:v>
                </c:pt>
                <c:pt idx="7834">
                  <c:v>47.998862374141602</c:v>
                </c:pt>
                <c:pt idx="7835">
                  <c:v>47.999958621314697</c:v>
                </c:pt>
                <c:pt idx="7836">
                  <c:v>48.001054610148799</c:v>
                </c:pt>
                <c:pt idx="7837">
                  <c:v>48.002150340705398</c:v>
                </c:pt>
                <c:pt idx="7838">
                  <c:v>48.003245813046</c:v>
                </c:pt>
                <c:pt idx="7839">
                  <c:v>48.004341027232201</c:v>
                </c:pt>
                <c:pt idx="7840">
                  <c:v>48.005435983325597</c:v>
                </c:pt>
                <c:pt idx="7841">
                  <c:v>48.006530681387602</c:v>
                </c:pt>
                <c:pt idx="7842">
                  <c:v>48.007625121479698</c:v>
                </c:pt>
                <c:pt idx="7843">
                  <c:v>48.008719303663398</c:v>
                </c:pt>
                <c:pt idx="7844">
                  <c:v>48.009813228000198</c:v>
                </c:pt>
                <c:pt idx="7845">
                  <c:v>48.010906894551397</c:v>
                </c:pt>
                <c:pt idx="7846">
                  <c:v>48.0120003033785</c:v>
                </c:pt>
                <c:pt idx="7847">
                  <c:v>48.013093454542997</c:v>
                </c:pt>
                <c:pt idx="7848">
                  <c:v>48.0141863481063</c:v>
                </c:pt>
                <c:pt idx="7849">
                  <c:v>48.015278984129601</c:v>
                </c:pt>
                <c:pt idx="7850">
                  <c:v>48.016371362674498</c:v>
                </c:pt>
                <c:pt idx="7851">
                  <c:v>48.017463483802203</c:v>
                </c:pt>
                <c:pt idx="7852">
                  <c:v>48.0185553475741</c:v>
                </c:pt>
                <c:pt idx="7853">
                  <c:v>48.019646954051503</c:v>
                </c:pt>
                <c:pt idx="7854">
                  <c:v>48.020738303295701</c:v>
                </c:pt>
                <c:pt idx="7855">
                  <c:v>48.021829395368101</c:v>
                </c:pt>
                <c:pt idx="7856">
                  <c:v>48.022920230329802</c:v>
                </c:pt>
                <c:pt idx="7857">
                  <c:v>48.024010808242203</c:v>
                </c:pt>
                <c:pt idx="7858">
                  <c:v>48.0251011291666</c:v>
                </c:pt>
                <c:pt idx="7859">
                  <c:v>48.026191193164102</c:v>
                </c:pt>
                <c:pt idx="7860">
                  <c:v>48.027281000296</c:v>
                </c:pt>
                <c:pt idx="7861">
                  <c:v>48.028370550623499</c:v>
                </c:pt>
                <c:pt idx="7862">
                  <c:v>48.0294598442077</c:v>
                </c:pt>
                <c:pt idx="7863">
                  <c:v>48.030548881109901</c:v>
                </c:pt>
                <c:pt idx="7864">
                  <c:v>48.031637661391301</c:v>
                </c:pt>
                <c:pt idx="7865">
                  <c:v>48.032726185112899</c:v>
                </c:pt>
                <c:pt idx="7866">
                  <c:v>48.033814452335903</c:v>
                </c:pt>
                <c:pt idx="7867">
                  <c:v>48.034902463121398</c:v>
                </c:pt>
                <c:pt idx="7868">
                  <c:v>48.035990217530497</c:v>
                </c:pt>
                <c:pt idx="7869">
                  <c:v>48.037077715624399</c:v>
                </c:pt>
                <c:pt idx="7870">
                  <c:v>48.038164957463998</c:v>
                </c:pt>
                <c:pt idx="7871">
                  <c:v>48.0392519431105</c:v>
                </c:pt>
                <c:pt idx="7872">
                  <c:v>48.040338672624898</c:v>
                </c:pt>
                <c:pt idx="7873">
                  <c:v>48.0414251460681</c:v>
                </c:pt>
                <c:pt idx="7874">
                  <c:v>48.042511363501397</c:v>
                </c:pt>
                <c:pt idx="7875">
                  <c:v>48.043597324985498</c:v>
                </c:pt>
                <c:pt idx="7876">
                  <c:v>48.044683030581503</c:v>
                </c:pt>
                <c:pt idx="7877">
                  <c:v>48.045768480350503</c:v>
                </c:pt>
                <c:pt idx="7878">
                  <c:v>48.046853674353301</c:v>
                </c:pt>
                <c:pt idx="7879">
                  <c:v>48.047938612650803</c:v>
                </c:pt>
                <c:pt idx="7880">
                  <c:v>48.049023295304103</c:v>
                </c:pt>
                <c:pt idx="7881">
                  <c:v>48.050107722374001</c:v>
                </c:pt>
                <c:pt idx="7882">
                  <c:v>48.051191893921398</c:v>
                </c:pt>
                <c:pt idx="7883">
                  <c:v>48.052275810007202</c:v>
                </c:pt>
                <c:pt idx="7884">
                  <c:v>48.0533594706923</c:v>
                </c:pt>
                <c:pt idx="7885">
                  <c:v>48.054442876037399</c:v>
                </c:pt>
                <c:pt idx="7886">
                  <c:v>48.0555260261036</c:v>
                </c:pt>
                <c:pt idx="7887">
                  <c:v>48.056608920951497</c:v>
                </c:pt>
                <c:pt idx="7888">
                  <c:v>48.057691560641999</c:v>
                </c:pt>
                <c:pt idx="7889">
                  <c:v>48.058773945235799</c:v>
                </c:pt>
                <c:pt idx="7890">
                  <c:v>48.059856074793899</c:v>
                </c:pt>
                <c:pt idx="7891">
                  <c:v>48.0609379493768</c:v>
                </c:pt>
                <c:pt idx="7892">
                  <c:v>48.062019569045397</c:v>
                </c:pt>
                <c:pt idx="7893">
                  <c:v>48.063100933860397</c:v>
                </c:pt>
                <c:pt idx="7894">
                  <c:v>48.064182043882603</c:v>
                </c:pt>
                <c:pt idx="7895">
                  <c:v>48.065262899172602</c:v>
                </c:pt>
                <c:pt idx="7896">
                  <c:v>48.066343499791003</c:v>
                </c:pt>
                <c:pt idx="7897">
                  <c:v>48.0674238457987</c:v>
                </c:pt>
                <c:pt idx="7898">
                  <c:v>48.068503937256203</c:v>
                </c:pt>
                <c:pt idx="7899">
                  <c:v>48.069583774224299</c:v>
                </c:pt>
                <c:pt idx="7900">
                  <c:v>48.070663356763397</c:v>
                </c:pt>
                <c:pt idx="7901">
                  <c:v>48.071742684934399</c:v>
                </c:pt>
                <c:pt idx="7902">
                  <c:v>48.072821758797602</c:v>
                </c:pt>
                <c:pt idx="7903">
                  <c:v>48.073900578413799</c:v>
                </c:pt>
                <c:pt idx="7904">
                  <c:v>48.0749791438435</c:v>
                </c:pt>
                <c:pt idx="7905">
                  <c:v>48.0760574551473</c:v>
                </c:pt>
                <c:pt idx="7906">
                  <c:v>48.077135512385702</c:v>
                </c:pt>
                <c:pt idx="7907">
                  <c:v>48.078213315619202</c:v>
                </c:pt>
                <c:pt idx="7908">
                  <c:v>48.079290864908401</c:v>
                </c:pt>
                <c:pt idx="7909">
                  <c:v>48.080368160313697</c:v>
                </c:pt>
                <c:pt idx="7910">
                  <c:v>48.081445201895697</c:v>
                </c:pt>
                <c:pt idx="7911">
                  <c:v>48.082521989714799</c:v>
                </c:pt>
                <c:pt idx="7912">
                  <c:v>48.083598523831398</c:v>
                </c:pt>
                <c:pt idx="7913">
                  <c:v>48.084674804306097</c:v>
                </c:pt>
                <c:pt idx="7914">
                  <c:v>48.0857508311991</c:v>
                </c:pt>
                <c:pt idx="7915">
                  <c:v>48.086826604571002</c:v>
                </c:pt>
                <c:pt idx="7916">
                  <c:v>48.087902124482198</c:v>
                </c:pt>
                <c:pt idx="7917">
                  <c:v>48.088977390993001</c:v>
                </c:pt>
                <c:pt idx="7918">
                  <c:v>48.0900524041637</c:v>
                </c:pt>
                <c:pt idx="7919">
                  <c:v>48.091127164054903</c:v>
                </c:pt>
                <c:pt idx="7920">
                  <c:v>48.092201670726602</c:v>
                </c:pt>
                <c:pt idx="7921">
                  <c:v>48.0932759242394</c:v>
                </c:pt>
                <c:pt idx="7922">
                  <c:v>48.0943499246535</c:v>
                </c:pt>
                <c:pt idx="7923">
                  <c:v>48.095423672029199</c:v>
                </c:pt>
                <c:pt idx="7924">
                  <c:v>48.096497166426801</c:v>
                </c:pt>
                <c:pt idx="7925">
                  <c:v>48.097570407906602</c:v>
                </c:pt>
                <c:pt idx="7926">
                  <c:v>48.098643396528701</c:v>
                </c:pt>
                <c:pt idx="7927">
                  <c:v>48.0997161323535</c:v>
                </c:pt>
                <c:pt idx="7928">
                  <c:v>48.100788615441203</c:v>
                </c:pt>
                <c:pt idx="7929">
                  <c:v>48.101860845851903</c:v>
                </c:pt>
                <c:pt idx="7930">
                  <c:v>48.102932823645901</c:v>
                </c:pt>
                <c:pt idx="7931">
                  <c:v>48.104004548883303</c:v>
                </c:pt>
                <c:pt idx="7932">
                  <c:v>48.105076021624299</c:v>
                </c:pt>
                <c:pt idx="7933">
                  <c:v>48.106147241929101</c:v>
                </c:pt>
                <c:pt idx="7934">
                  <c:v>48.107218209857699</c:v>
                </c:pt>
                <c:pt idx="7935">
                  <c:v>48.108288925470397</c:v>
                </c:pt>
                <c:pt idx="7936">
                  <c:v>48.109359388827102</c:v>
                </c:pt>
                <c:pt idx="7937">
                  <c:v>48.110429599988102</c:v>
                </c:pt>
                <c:pt idx="7938">
                  <c:v>48.111499559013303</c:v>
                </c:pt>
                <c:pt idx="7939">
                  <c:v>48.112569265962797</c:v>
                </c:pt>
                <c:pt idx="7940">
                  <c:v>48.113638720896802</c:v>
                </c:pt>
                <c:pt idx="7941">
                  <c:v>48.114707923875102</c:v>
                </c:pt>
                <c:pt idx="7942">
                  <c:v>48.115776874957902</c:v>
                </c:pt>
                <c:pt idx="7943">
                  <c:v>48.116845574205101</c:v>
                </c:pt>
                <c:pt idx="7944">
                  <c:v>48.117914021676803</c:v>
                </c:pt>
                <c:pt idx="7945">
                  <c:v>48.118982217432801</c:v>
                </c:pt>
                <c:pt idx="7946">
                  <c:v>48.1200501615332</c:v>
                </c:pt>
                <c:pt idx="7947">
                  <c:v>48.121117854037898</c:v>
                </c:pt>
                <c:pt idx="7948">
                  <c:v>48.122185295006801</c:v>
                </c:pt>
                <c:pt idx="7949">
                  <c:v>48.123252484499801</c:v>
                </c:pt>
                <c:pt idx="7950">
                  <c:v>48.124319422577003</c:v>
                </c:pt>
                <c:pt idx="7951">
                  <c:v>48.125386109297999</c:v>
                </c:pt>
                <c:pt idx="7952">
                  <c:v>48.126452544722902</c:v>
                </c:pt>
                <c:pt idx="7953">
                  <c:v>48.127518728911397</c:v>
                </c:pt>
                <c:pt idx="7954">
                  <c:v>48.128584661923398</c:v>
                </c:pt>
                <c:pt idx="7955">
                  <c:v>48.129650343818803</c:v>
                </c:pt>
                <c:pt idx="7956">
                  <c:v>48.130715774657297</c:v>
                </c:pt>
                <c:pt idx="7957">
                  <c:v>48.131780954498701</c:v>
                </c:pt>
                <c:pt idx="7958">
                  <c:v>48.132845883402901</c:v>
                </c:pt>
                <c:pt idx="7959">
                  <c:v>48.133910561429602</c:v>
                </c:pt>
                <c:pt idx="7960">
                  <c:v>48.134974988638596</c:v>
                </c:pt>
                <c:pt idx="7961">
                  <c:v>48.136039165089599</c:v>
                </c:pt>
                <c:pt idx="7962">
                  <c:v>48.137103090842302</c:v>
                </c:pt>
                <c:pt idx="7963">
                  <c:v>48.138166765956399</c:v>
                </c:pt>
                <c:pt idx="7964">
                  <c:v>48.139230190491702</c:v>
                </c:pt>
                <c:pt idx="7965">
                  <c:v>48.140293364507897</c:v>
                </c:pt>
                <c:pt idx="7966">
                  <c:v>48.1413562880645</c:v>
                </c:pt>
                <c:pt idx="7967">
                  <c:v>48.142418961221303</c:v>
                </c:pt>
                <c:pt idx="7968">
                  <c:v>48.143481384037798</c:v>
                </c:pt>
                <c:pt idx="7969">
                  <c:v>48.144543556573801</c:v>
                </c:pt>
                <c:pt idx="7970">
                  <c:v>48.145605478888797</c:v>
                </c:pt>
                <c:pt idx="7971">
                  <c:v>48.1466671510425</c:v>
                </c:pt>
                <c:pt idx="7972">
                  <c:v>48.147728573094298</c:v>
                </c:pt>
                <c:pt idx="7973">
                  <c:v>48.148789745103898</c:v>
                </c:pt>
                <c:pt idx="7974">
                  <c:v>48.149850667130899</c:v>
                </c:pt>
                <c:pt idx="7975">
                  <c:v>48.150911339234803</c:v>
                </c:pt>
                <c:pt idx="7976">
                  <c:v>48.151971761474996</c:v>
                </c:pt>
                <c:pt idx="7977">
                  <c:v>48.153031933911102</c:v>
                </c:pt>
                <c:pt idx="7978">
                  <c:v>48.154091856602697</c:v>
                </c:pt>
                <c:pt idx="7979">
                  <c:v>48.1551515296091</c:v>
                </c:pt>
                <c:pt idx="7980">
                  <c:v>48.156210952989902</c:v>
                </c:pt>
                <c:pt idx="7981">
                  <c:v>48.157270126804498</c:v>
                </c:pt>
                <c:pt idx="7982">
                  <c:v>48.158329051112403</c:v>
                </c:pt>
                <c:pt idx="7983">
                  <c:v>48.159387725972898</c:v>
                </c:pt>
                <c:pt idx="7984">
                  <c:v>48.160446151445498</c:v>
                </c:pt>
                <c:pt idx="7985">
                  <c:v>48.161504327589597</c:v>
                </c:pt>
                <c:pt idx="7986">
                  <c:v>48.162562254464497</c:v>
                </c:pt>
                <c:pt idx="7987">
                  <c:v>48.163619932129698</c:v>
                </c:pt>
                <c:pt idx="7988">
                  <c:v>48.164677360644397</c:v>
                </c:pt>
                <c:pt idx="7989">
                  <c:v>48.165734540068101</c:v>
                </c:pt>
                <c:pt idx="7990">
                  <c:v>48.166791470459899</c:v>
                </c:pt>
                <c:pt idx="7991">
                  <c:v>48.167848151879397</c:v>
                </c:pt>
                <c:pt idx="7992">
                  <c:v>48.168904584385601</c:v>
                </c:pt>
                <c:pt idx="7993">
                  <c:v>48.169960768038003</c:v>
                </c:pt>
                <c:pt idx="7994">
                  <c:v>48.171016702895798</c:v>
                </c:pt>
                <c:pt idx="7995">
                  <c:v>48.172072389018197</c:v>
                </c:pt>
                <c:pt idx="7996">
                  <c:v>48.173127826464501</c:v>
                </c:pt>
                <c:pt idx="7997">
                  <c:v>48.174183015293899</c:v>
                </c:pt>
                <c:pt idx="7998">
                  <c:v>48.175237955565699</c:v>
                </c:pt>
                <c:pt idx="7999">
                  <c:v>48.176292647338897</c:v>
                </c:pt>
                <c:pt idx="8000">
                  <c:v>48.177347090672797</c:v>
                </c:pt>
                <c:pt idx="8001">
                  <c:v>48.178401285626499</c:v>
                </c:pt>
                <c:pt idx="8002">
                  <c:v>48.179455232259301</c:v>
                </c:pt>
                <c:pt idx="8003">
                  <c:v>48.180508930630097</c:v>
                </c:pt>
                <c:pt idx="8004">
                  <c:v>48.181562380798297</c:v>
                </c:pt>
                <c:pt idx="8005">
                  <c:v>48.182615582822798</c:v>
                </c:pt>
                <c:pt idx="8006">
                  <c:v>48.183668536762802</c:v>
                </c:pt>
                <c:pt idx="8007">
                  <c:v>48.184721242677298</c:v>
                </c:pt>
                <c:pt idx="8008">
                  <c:v>48.185773700625397</c:v>
                </c:pt>
                <c:pt idx="8009">
                  <c:v>48.186825910666201</c:v>
                </c:pt>
                <c:pt idx="8010">
                  <c:v>48.187877872858699</c:v>
                </c:pt>
                <c:pt idx="8011">
                  <c:v>48.188929587261804</c:v>
                </c:pt>
                <c:pt idx="8012">
                  <c:v>48.189981053934801</c:v>
                </c:pt>
                <c:pt idx="8013">
                  <c:v>48.191032272936397</c:v>
                </c:pt>
                <c:pt idx="8014">
                  <c:v>48.192083244325701</c:v>
                </c:pt>
                <c:pt idx="8015">
                  <c:v>48.193133968161703</c:v>
                </c:pt>
                <c:pt idx="8016">
                  <c:v>48.194184444503399</c:v>
                </c:pt>
                <c:pt idx="8017">
                  <c:v>48.195234673409502</c:v>
                </c:pt>
                <c:pt idx="8018">
                  <c:v>48.196284654939198</c:v>
                </c:pt>
                <c:pt idx="8019">
                  <c:v>48.197334389151202</c:v>
                </c:pt>
                <c:pt idx="8020">
                  <c:v>48.198383876104501</c:v>
                </c:pt>
                <c:pt idx="8021">
                  <c:v>48.199433115858</c:v>
                </c:pt>
                <c:pt idx="8022">
                  <c:v>48.200482108470503</c:v>
                </c:pt>
                <c:pt idx="8023">
                  <c:v>48.201530854000801</c:v>
                </c:pt>
                <c:pt idx="8024">
                  <c:v>48.202579352507897</c:v>
                </c:pt>
                <c:pt idx="8025">
                  <c:v>48.203627604050503</c:v>
                </c:pt>
                <c:pt idx="8026">
                  <c:v>48.204675608687403</c:v>
                </c:pt>
                <c:pt idx="8027">
                  <c:v>48.2057233664775</c:v>
                </c:pt>
                <c:pt idx="8028">
                  <c:v>48.206770877479499</c:v>
                </c:pt>
                <c:pt idx="8029">
                  <c:v>48.207818141752199</c:v>
                </c:pt>
                <c:pt idx="8030">
                  <c:v>48.208865159354303</c:v>
                </c:pt>
                <c:pt idx="8031">
                  <c:v>48.209911930344497</c:v>
                </c:pt>
                <c:pt idx="8032">
                  <c:v>48.210958454781697</c:v>
                </c:pt>
                <c:pt idx="8033">
                  <c:v>48.212004732724502</c:v>
                </c:pt>
                <c:pt idx="8034">
                  <c:v>48.213050764231497</c:v>
                </c:pt>
                <c:pt idx="8035">
                  <c:v>48.214096549361599</c:v>
                </c:pt>
                <c:pt idx="8036">
                  <c:v>48.215142088173202</c:v>
                </c:pt>
                <c:pt idx="8037">
                  <c:v>48.216187380725202</c:v>
                </c:pt>
                <c:pt idx="8038">
                  <c:v>48.217232427076098</c:v>
                </c:pt>
                <c:pt idx="8039">
                  <c:v>48.218277227284503</c:v>
                </c:pt>
                <c:pt idx="8040">
                  <c:v>48.2193217814091</c:v>
                </c:pt>
                <c:pt idx="8041">
                  <c:v>48.220366089508502</c:v>
                </c:pt>
                <c:pt idx="8042">
                  <c:v>48.221410151641201</c:v>
                </c:pt>
                <c:pt idx="8043">
                  <c:v>48.222453967865903</c:v>
                </c:pt>
                <c:pt idx="8044">
                  <c:v>48.223497538240899</c:v>
                </c:pt>
                <c:pt idx="8045">
                  <c:v>48.224540862825002</c:v>
                </c:pt>
                <c:pt idx="8046">
                  <c:v>48.225583941676597</c:v>
                </c:pt>
                <c:pt idx="8047">
                  <c:v>48.226626774854203</c:v>
                </c:pt>
                <c:pt idx="8048">
                  <c:v>48.2276693624164</c:v>
                </c:pt>
                <c:pt idx="8049">
                  <c:v>48.228711704421499</c:v>
                </c:pt>
                <c:pt idx="8050">
                  <c:v>48.229753800928101</c:v>
                </c:pt>
                <c:pt idx="8051">
                  <c:v>48.230795651994697</c:v>
                </c:pt>
                <c:pt idx="8052">
                  <c:v>48.231837257679601</c:v>
                </c:pt>
                <c:pt idx="8053">
                  <c:v>48.232878618041298</c:v>
                </c:pt>
                <c:pt idx="8054">
                  <c:v>48.233919733138301</c:v>
                </c:pt>
                <c:pt idx="8055">
                  <c:v>48.234960603028803</c:v>
                </c:pt>
                <c:pt idx="8056">
                  <c:v>48.236001227771297</c:v>
                </c:pt>
                <c:pt idx="8057">
                  <c:v>48.237041607424104</c:v>
                </c:pt>
                <c:pt idx="8058">
                  <c:v>48.238081742045701</c:v>
                </c:pt>
                <c:pt idx="8059">
                  <c:v>48.239121631694303</c:v>
                </c:pt>
                <c:pt idx="8060">
                  <c:v>48.240161276428204</c:v>
                </c:pt>
                <c:pt idx="8061">
                  <c:v>48.241200676305901</c:v>
                </c:pt>
                <c:pt idx="8062">
                  <c:v>48.242239831385497</c:v>
                </c:pt>
                <c:pt idx="8063">
                  <c:v>48.243278741725398</c:v>
                </c:pt>
                <c:pt idx="8064">
                  <c:v>48.244317407383797</c:v>
                </c:pt>
                <c:pt idx="8065">
                  <c:v>48.245355828419001</c:v>
                </c:pt>
                <c:pt idx="8066">
                  <c:v>48.246394004889297</c:v>
                </c:pt>
                <c:pt idx="8067">
                  <c:v>48.247431936852799</c:v>
                </c:pt>
                <c:pt idx="8068">
                  <c:v>48.248469624367701</c:v>
                </c:pt>
                <c:pt idx="8069">
                  <c:v>48.249507067492402</c:v>
                </c:pt>
                <c:pt idx="8070">
                  <c:v>48.250544266284898</c:v>
                </c:pt>
                <c:pt idx="8071">
                  <c:v>48.251581220803402</c:v>
                </c:pt>
                <c:pt idx="8072">
                  <c:v>48.252617931106002</c:v>
                </c:pt>
                <c:pt idx="8073">
                  <c:v>48.253654397250997</c:v>
                </c:pt>
                <c:pt idx="8074">
                  <c:v>48.254690619296497</c:v>
                </c:pt>
                <c:pt idx="8075">
                  <c:v>48.255726597300502</c:v>
                </c:pt>
                <c:pt idx="8076">
                  <c:v>48.256762331321198</c:v>
                </c:pt>
                <c:pt idx="8077">
                  <c:v>48.257797821416602</c:v>
                </c:pt>
                <c:pt idx="8078">
                  <c:v>48.2588330676449</c:v>
                </c:pt>
                <c:pt idx="8079">
                  <c:v>48.259868070064002</c:v>
                </c:pt>
                <c:pt idx="8080">
                  <c:v>48.2609028287321</c:v>
                </c:pt>
                <c:pt idx="8081">
                  <c:v>48.261937343707103</c:v>
                </c:pt>
                <c:pt idx="8082">
                  <c:v>48.2629716150471</c:v>
                </c:pt>
                <c:pt idx="8083">
                  <c:v>48.264005642809998</c:v>
                </c:pt>
                <c:pt idx="8084">
                  <c:v>48.2650394270539</c:v>
                </c:pt>
                <c:pt idx="8085">
                  <c:v>48.266072967836799</c:v>
                </c:pt>
                <c:pt idx="8086">
                  <c:v>48.267106265216498</c:v>
                </c:pt>
                <c:pt idx="8087">
                  <c:v>48.268139319251098</c:v>
                </c:pt>
                <c:pt idx="8088">
                  <c:v>48.269172129998402</c:v>
                </c:pt>
                <c:pt idx="8089">
                  <c:v>48.270204697516498</c:v>
                </c:pt>
                <c:pt idx="8090">
                  <c:v>48.271237021863101</c:v>
                </c:pt>
                <c:pt idx="8091">
                  <c:v>48.2722691030962</c:v>
                </c:pt>
                <c:pt idx="8092">
                  <c:v>48.273300941273703</c:v>
                </c:pt>
                <c:pt idx="8093">
                  <c:v>48.2743325364534</c:v>
                </c:pt>
                <c:pt idx="8094">
                  <c:v>48.2753638886931</c:v>
                </c:pt>
                <c:pt idx="8095">
                  <c:v>48.276394998050698</c:v>
                </c:pt>
                <c:pt idx="8096">
                  <c:v>48.277425864584103</c:v>
                </c:pt>
                <c:pt idx="8097">
                  <c:v>48.278456488350997</c:v>
                </c:pt>
                <c:pt idx="8098">
                  <c:v>48.279486869409197</c:v>
                </c:pt>
                <c:pt idx="8099">
                  <c:v>48.280517007816499</c:v>
                </c:pt>
                <c:pt idx="8100">
                  <c:v>48.281546903630598</c:v>
                </c:pt>
                <c:pt idx="8101">
                  <c:v>48.282576556909298</c:v>
                </c:pt>
                <c:pt idx="8102">
                  <c:v>48.2836059677104</c:v>
                </c:pt>
                <c:pt idx="8103">
                  <c:v>48.284635136091502</c:v>
                </c:pt>
                <c:pt idx="8104">
                  <c:v>48.285664062110399</c:v>
                </c:pt>
                <c:pt idx="8105">
                  <c:v>48.286692745824801</c:v>
                </c:pt>
                <c:pt idx="8106">
                  <c:v>48.287721187292298</c:v>
                </c:pt>
                <c:pt idx="8107">
                  <c:v>48.288749386570601</c:v>
                </c:pt>
                <c:pt idx="8108">
                  <c:v>48.289777343717397</c:v>
                </c:pt>
                <c:pt idx="8109">
                  <c:v>48.290805058790298</c:v>
                </c:pt>
                <c:pt idx="8110">
                  <c:v>48.2918325318469</c:v>
                </c:pt>
                <c:pt idx="8111">
                  <c:v>48.292859762944801</c:v>
                </c:pt>
                <c:pt idx="8112">
                  <c:v>48.293886752141603</c:v>
                </c:pt>
                <c:pt idx="8113">
                  <c:v>48.294913499494903</c:v>
                </c:pt>
                <c:pt idx="8114">
                  <c:v>48.295940005062398</c:v>
                </c:pt>
                <c:pt idx="8115">
                  <c:v>48.2969662689014</c:v>
                </c:pt>
                <c:pt idx="8116">
                  <c:v>48.297992291069598</c:v>
                </c:pt>
                <c:pt idx="8117">
                  <c:v>48.299018071624502</c:v>
                </c:pt>
                <c:pt idx="8118">
                  <c:v>48.300043610623597</c:v>
                </c:pt>
                <c:pt idx="8119">
                  <c:v>48.3010689081244</c:v>
                </c:pt>
                <c:pt idx="8120">
                  <c:v>48.302093964184401</c:v>
                </c:pt>
                <c:pt idx="8121">
                  <c:v>48.303118778860998</c:v>
                </c:pt>
                <c:pt idx="8122">
                  <c:v>48.304143352211803</c:v>
                </c:pt>
                <c:pt idx="8123">
                  <c:v>48.305167684294098</c:v>
                </c:pt>
                <c:pt idx="8124">
                  <c:v>48.306191775165402</c:v>
                </c:pt>
                <c:pt idx="8125">
                  <c:v>48.307215624883099</c:v>
                </c:pt>
                <c:pt idx="8126">
                  <c:v>48.308239233504601</c:v>
                </c:pt>
                <c:pt idx="8127">
                  <c:v>48.309262601087298</c:v>
                </c:pt>
                <c:pt idx="8128">
                  <c:v>48.310285727688502</c:v>
                </c:pt>
                <c:pt idx="8129">
                  <c:v>48.311308613365703</c:v>
                </c:pt>
                <c:pt idx="8130">
                  <c:v>48.312331258176101</c:v>
                </c:pt>
                <c:pt idx="8131">
                  <c:v>48.3133536621771</c:v>
                </c:pt>
                <c:pt idx="8132">
                  <c:v>48.314375825425998</c:v>
                </c:pt>
                <c:pt idx="8133">
                  <c:v>48.315397747980199</c:v>
                </c:pt>
                <c:pt idx="8134">
                  <c:v>48.316419429896797</c:v>
                </c:pt>
                <c:pt idx="8135">
                  <c:v>48.317440871233202</c:v>
                </c:pt>
                <c:pt idx="8136">
                  <c:v>48.3184620720467</c:v>
                </c:pt>
                <c:pt idx="8137">
                  <c:v>48.319483032394402</c:v>
                </c:pt>
                <c:pt idx="8138">
                  <c:v>48.3205037523337</c:v>
                </c:pt>
                <c:pt idx="8139">
                  <c:v>48.3215242319217</c:v>
                </c:pt>
                <c:pt idx="8140">
                  <c:v>48.3225444712157</c:v>
                </c:pt>
                <c:pt idx="8141">
                  <c:v>48.3235644702728</c:v>
                </c:pt>
                <c:pt idx="8142">
                  <c:v>48.324584229150197</c:v>
                </c:pt>
                <c:pt idx="8143">
                  <c:v>48.325603747905099</c:v>
                </c:pt>
                <c:pt idx="8144">
                  <c:v>48.326623026594604</c:v>
                </c:pt>
                <c:pt idx="8145">
                  <c:v>48.327642065275903</c:v>
                </c:pt>
                <c:pt idx="8146">
                  <c:v>48.328660864006103</c:v>
                </c:pt>
                <c:pt idx="8147">
                  <c:v>48.329679422842297</c:v>
                </c:pt>
                <c:pt idx="8148">
                  <c:v>48.330697741841597</c:v>
                </c:pt>
                <c:pt idx="8149">
                  <c:v>48.331715821061103</c:v>
                </c:pt>
                <c:pt idx="8150">
                  <c:v>48.332733660557899</c:v>
                </c:pt>
                <c:pt idx="8151">
                  <c:v>48.333751260388901</c:v>
                </c:pt>
                <c:pt idx="8152">
                  <c:v>48.3347686206113</c:v>
                </c:pt>
                <c:pt idx="8153">
                  <c:v>48.335785741282002</c:v>
                </c:pt>
                <c:pt idx="8154">
                  <c:v>48.336802622458201</c:v>
                </c:pt>
                <c:pt idx="8155">
                  <c:v>48.337819264196703</c:v>
                </c:pt>
                <c:pt idx="8156">
                  <c:v>48.338835666554601</c:v>
                </c:pt>
                <c:pt idx="8157">
                  <c:v>48.339851829588802</c:v>
                </c:pt>
                <c:pt idx="8158">
                  <c:v>48.340867753356299</c:v>
                </c:pt>
                <c:pt idx="8159">
                  <c:v>48.341883437913999</c:v>
                </c:pt>
                <c:pt idx="8160">
                  <c:v>48.342898883319002</c:v>
                </c:pt>
                <c:pt idx="8161">
                  <c:v>48.343914089628001</c:v>
                </c:pt>
                <c:pt idx="8162">
                  <c:v>48.344929056897897</c:v>
                </c:pt>
                <c:pt idx="8163">
                  <c:v>48.345943785185803</c:v>
                </c:pt>
                <c:pt idx="8164">
                  <c:v>48.346958274548399</c:v>
                </c:pt>
                <c:pt idx="8165">
                  <c:v>48.3479725250426</c:v>
                </c:pt>
                <c:pt idx="8166">
                  <c:v>48.348986536725299</c:v>
                </c:pt>
                <c:pt idx="8167">
                  <c:v>48.350000309653304</c:v>
                </c:pt>
                <c:pt idx="8168">
                  <c:v>48.351013843883301</c:v>
                </c:pt>
                <c:pt idx="8169">
                  <c:v>48.352027139472298</c:v>
                </c:pt>
                <c:pt idx="8170">
                  <c:v>48.353040196476996</c:v>
                </c:pt>
                <c:pt idx="8171">
                  <c:v>48.354053014954196</c:v>
                </c:pt>
                <c:pt idx="8172">
                  <c:v>48.3550655949606</c:v>
                </c:pt>
                <c:pt idx="8173">
                  <c:v>48.356077936553</c:v>
                </c:pt>
                <c:pt idx="8174">
                  <c:v>48.357090039788197</c:v>
                </c:pt>
                <c:pt idx="8175">
                  <c:v>48.358101904722801</c:v>
                </c:pt>
                <c:pt idx="8176">
                  <c:v>48.359113531413598</c:v>
                </c:pt>
                <c:pt idx="8177">
                  <c:v>48.360124919917297</c:v>
                </c:pt>
                <c:pt idx="8178">
                  <c:v>48.361136070290499</c:v>
                </c:pt>
                <c:pt idx="8179">
                  <c:v>48.362146982589898</c:v>
                </c:pt>
                <c:pt idx="8180">
                  <c:v>48.363157656872197</c:v>
                </c:pt>
                <c:pt idx="8181">
                  <c:v>48.364168093194003</c:v>
                </c:pt>
                <c:pt idx="8182">
                  <c:v>48.365178291611898</c:v>
                </c:pt>
                <c:pt idx="8183">
                  <c:v>48.366188252182603</c:v>
                </c:pt>
                <c:pt idx="8184">
                  <c:v>48.3671979749627</c:v>
                </c:pt>
                <c:pt idx="8185">
                  <c:v>48.368207460008598</c:v>
                </c:pt>
                <c:pt idx="8186">
                  <c:v>48.369216707377099</c:v>
                </c:pt>
                <c:pt idx="8187">
                  <c:v>48.370225717124697</c:v>
                </c:pt>
                <c:pt idx="8188">
                  <c:v>48.371234489307803</c:v>
                </c:pt>
                <c:pt idx="8189">
                  <c:v>48.372243023983103</c:v>
                </c:pt>
                <c:pt idx="8190">
                  <c:v>48.3732513212071</c:v>
                </c:pt>
                <c:pt idx="8191">
                  <c:v>48.374259381036303</c:v>
                </c:pt>
                <c:pt idx="8192">
                  <c:v>48.375267203527102</c:v>
                </c:pt>
                <c:pt idx="8193">
                  <c:v>48.376274788735998</c:v>
                </c:pt>
                <c:pt idx="8194">
                  <c:v>48.377282136719501</c:v>
                </c:pt>
                <c:pt idx="8195">
                  <c:v>48.378289247533999</c:v>
                </c:pt>
                <c:pt idx="8196">
                  <c:v>48.379296121236102</c:v>
                </c:pt>
                <c:pt idx="8197">
                  <c:v>48.380302757881999</c:v>
                </c:pt>
                <c:pt idx="8198">
                  <c:v>48.3813091575283</c:v>
                </c:pt>
                <c:pt idx="8199">
                  <c:v>48.3823153202312</c:v>
                </c:pt>
                <c:pt idx="8200">
                  <c:v>48.383321246047203</c:v>
                </c:pt>
                <c:pt idx="8201">
                  <c:v>48.384326935032703</c:v>
                </c:pt>
                <c:pt idx="8202">
                  <c:v>48.385332387243999</c:v>
                </c:pt>
                <c:pt idx="8203">
                  <c:v>48.386337602737399</c:v>
                </c:pt>
                <c:pt idx="8204">
                  <c:v>48.3873425815693</c:v>
                </c:pt>
                <c:pt idx="8205">
                  <c:v>48.388347323795998</c:v>
                </c:pt>
                <c:pt idx="8206">
                  <c:v>48.389351829473803</c:v>
                </c:pt>
                <c:pt idx="8207">
                  <c:v>48.390356098658899</c:v>
                </c:pt>
                <c:pt idx="8208">
                  <c:v>48.391360131407701</c:v>
                </c:pt>
                <c:pt idx="8209">
                  <c:v>48.392363927776302</c:v>
                </c:pt>
                <c:pt idx="8210">
                  <c:v>48.393367487821102</c:v>
                </c:pt>
                <c:pt idx="8211">
                  <c:v>48.3943708115983</c:v>
                </c:pt>
                <c:pt idx="8212">
                  <c:v>48.395373899164099</c:v>
                </c:pt>
                <c:pt idx="8213">
                  <c:v>48.396376750574603</c:v>
                </c:pt>
                <c:pt idx="8214">
                  <c:v>48.397379365886103</c:v>
                </c:pt>
                <c:pt idx="8215">
                  <c:v>48.398381745154801</c:v>
                </c:pt>
                <c:pt idx="8216">
                  <c:v>48.399383888436802</c:v>
                </c:pt>
                <c:pt idx="8217">
                  <c:v>48.400385795788303</c:v>
                </c:pt>
                <c:pt idx="8218">
                  <c:v>48.401387467265401</c:v>
                </c:pt>
                <c:pt idx="8219">
                  <c:v>48.402388902924201</c:v>
                </c:pt>
                <c:pt idx="8220">
                  <c:v>48.403390102820801</c:v>
                </c:pt>
                <c:pt idx="8221">
                  <c:v>48.404391067011403</c:v>
                </c:pt>
                <c:pt idx="8222">
                  <c:v>48.405391795551999</c:v>
                </c:pt>
                <c:pt idx="8223">
                  <c:v>48.406392288498601</c:v>
                </c:pt>
                <c:pt idx="8224">
                  <c:v>48.407392545907399</c:v>
                </c:pt>
                <c:pt idx="8225">
                  <c:v>48.408392567834397</c:v>
                </c:pt>
                <c:pt idx="8226">
                  <c:v>48.409392354335502</c:v>
                </c:pt>
                <c:pt idx="8227">
                  <c:v>48.410391905466902</c:v>
                </c:pt>
                <c:pt idx="8228">
                  <c:v>48.411391221284497</c:v>
                </c:pt>
                <c:pt idx="8229">
                  <c:v>48.412390301844198</c:v>
                </c:pt>
                <c:pt idx="8230">
                  <c:v>48.413389147202203</c:v>
                </c:pt>
                <c:pt idx="8231">
                  <c:v>48.414387757414197</c:v>
                </c:pt>
                <c:pt idx="8232">
                  <c:v>48.415386132536398</c:v>
                </c:pt>
                <c:pt idx="8233">
                  <c:v>48.416384272624498</c:v>
                </c:pt>
                <c:pt idx="8234">
                  <c:v>48.417382177734602</c:v>
                </c:pt>
                <c:pt idx="8235">
                  <c:v>48.418379847922502</c:v>
                </c:pt>
                <c:pt idx="8236">
                  <c:v>48.419377283244103</c:v>
                </c:pt>
                <c:pt idx="8237">
                  <c:v>48.420374483755303</c:v>
                </c:pt>
                <c:pt idx="8238">
                  <c:v>48.421371449512002</c:v>
                </c:pt>
                <c:pt idx="8239">
                  <c:v>48.422368180569997</c:v>
                </c:pt>
                <c:pt idx="8240">
                  <c:v>48.423364676985102</c:v>
                </c:pt>
                <c:pt idx="8241">
                  <c:v>48.424360938813201</c:v>
                </c:pt>
                <c:pt idx="8242">
                  <c:v>48.425356966110101</c:v>
                </c:pt>
                <c:pt idx="8243">
                  <c:v>48.4263527589316</c:v>
                </c:pt>
                <c:pt idx="8244">
                  <c:v>48.427348317333397</c:v>
                </c:pt>
                <c:pt idx="8245">
                  <c:v>48.428343641371399</c:v>
                </c:pt>
                <c:pt idx="8246">
                  <c:v>48.429338731101197</c:v>
                </c:pt>
                <c:pt idx="8247">
                  <c:v>48.430333586578698</c:v>
                </c:pt>
                <c:pt idx="8248">
                  <c:v>48.431328207859501</c:v>
                </c:pt>
                <c:pt idx="8249">
                  <c:v>48.432322594999398</c:v>
                </c:pt>
                <c:pt idx="8250">
                  <c:v>48.433316748054096</c:v>
                </c:pt>
                <c:pt idx="8251">
                  <c:v>48.434310667079302</c:v>
                </c:pt>
                <c:pt idx="8252">
                  <c:v>48.435304352130601</c:v>
                </c:pt>
                <c:pt idx="8253">
                  <c:v>48.436297803263699</c:v>
                </c:pt>
                <c:pt idx="8254">
                  <c:v>48.437291020534197</c:v>
                </c:pt>
                <c:pt idx="8255">
                  <c:v>48.438284003997801</c:v>
                </c:pt>
                <c:pt idx="8256">
                  <c:v>48.439276753710097</c:v>
                </c:pt>
                <c:pt idx="8257">
                  <c:v>48.440269269726798</c:v>
                </c:pt>
                <c:pt idx="8258">
                  <c:v>48.441261552103299</c:v>
                </c:pt>
                <c:pt idx="8259">
                  <c:v>48.442253600895299</c:v>
                </c:pt>
                <c:pt idx="8260">
                  <c:v>48.443245416158398</c:v>
                </c:pt>
                <c:pt idx="8261">
                  <c:v>48.444236997948103</c:v>
                </c:pt>
                <c:pt idx="8262">
                  <c:v>48.44522834632</c:v>
                </c:pt>
                <c:pt idx="8263">
                  <c:v>48.446219461329498</c:v>
                </c:pt>
                <c:pt idx="8264">
                  <c:v>48.447210343032197</c:v>
                </c:pt>
                <c:pt idx="8265">
                  <c:v>48.448200991483603</c:v>
                </c:pt>
                <c:pt idx="8266">
                  <c:v>48.449191406739097</c:v>
                </c:pt>
                <c:pt idx="8267">
                  <c:v>48.450181588854299</c:v>
                </c:pt>
                <c:pt idx="8268">
                  <c:v>48.451171537884598</c:v>
                </c:pt>
                <c:pt idx="8269">
                  <c:v>48.4521612538855</c:v>
                </c:pt>
                <c:pt idx="8270">
                  <c:v>48.453150736912399</c:v>
                </c:pt>
                <c:pt idx="8271">
                  <c:v>48.454139987020604</c:v>
                </c:pt>
                <c:pt idx="8272">
                  <c:v>48.4551290042657</c:v>
                </c:pt>
                <c:pt idx="8273">
                  <c:v>48.456117788702997</c:v>
                </c:pt>
                <c:pt idx="8274">
                  <c:v>48.457106340387803</c:v>
                </c:pt>
                <c:pt idx="8275">
                  <c:v>48.458094659375703</c:v>
                </c:pt>
                <c:pt idx="8276">
                  <c:v>48.459082745721801</c:v>
                </c:pt>
                <c:pt idx="8277">
                  <c:v>48.460070599481497</c:v>
                </c:pt>
                <c:pt idx="8278">
                  <c:v>48.4610582207102</c:v>
                </c:pt>
                <c:pt idx="8279">
                  <c:v>48.462045609463203</c:v>
                </c:pt>
                <c:pt idx="8280">
                  <c:v>48.463032765795802</c:v>
                </c:pt>
                <c:pt idx="8281">
                  <c:v>48.464019689763198</c:v>
                </c:pt>
                <c:pt idx="8282">
                  <c:v>48.4650063814208</c:v>
                </c:pt>
                <c:pt idx="8283">
                  <c:v>48.465992840823702</c:v>
                </c:pt>
                <c:pt idx="8284">
                  <c:v>48.4669790680273</c:v>
                </c:pt>
                <c:pt idx="8285">
                  <c:v>48.467965063086801</c:v>
                </c:pt>
                <c:pt idx="8286">
                  <c:v>48.468950826057302</c:v>
                </c:pt>
                <c:pt idx="8287">
                  <c:v>48.469936356994197</c:v>
                </c:pt>
                <c:pt idx="8288">
                  <c:v>48.470921655952502</c:v>
                </c:pt>
                <c:pt idx="8289">
                  <c:v>48.471906722987399</c:v>
                </c:pt>
                <c:pt idx="8290">
                  <c:v>48.472891558154302</c:v>
                </c:pt>
                <c:pt idx="8291">
                  <c:v>48.473876161508002</c:v>
                </c:pt>
                <c:pt idx="8292">
                  <c:v>48.4748605331039</c:v>
                </c:pt>
                <c:pt idx="8293">
                  <c:v>48.475844672997098</c:v>
                </c:pt>
                <c:pt idx="8294">
                  <c:v>48.4768285812426</c:v>
                </c:pt>
                <c:pt idx="8295">
                  <c:v>48.477812257895501</c:v>
                </c:pt>
                <c:pt idx="8296">
                  <c:v>48.478795703011002</c:v>
                </c:pt>
                <c:pt idx="8297">
                  <c:v>48.479778916644101</c:v>
                </c:pt>
                <c:pt idx="8298">
                  <c:v>48.480761898849799</c:v>
                </c:pt>
                <c:pt idx="8299">
                  <c:v>48.4817446496833</c:v>
                </c:pt>
                <c:pt idx="8300">
                  <c:v>48.482727169199499</c:v>
                </c:pt>
                <c:pt idx="8301">
                  <c:v>48.4837094574535</c:v>
                </c:pt>
                <c:pt idx="8302">
                  <c:v>48.484691514500199</c:v>
                </c:pt>
                <c:pt idx="8303">
                  <c:v>48.485673340394698</c:v>
                </c:pt>
                <c:pt idx="8304">
                  <c:v>48.486654935191901</c:v>
                </c:pt>
                <c:pt idx="8305">
                  <c:v>48.487636298946803</c:v>
                </c:pt>
                <c:pt idx="8306">
                  <c:v>48.488617431714403</c:v>
                </c:pt>
                <c:pt idx="8307">
                  <c:v>48.489598333549502</c:v>
                </c:pt>
                <c:pt idx="8308">
                  <c:v>48.490579004507197</c:v>
                </c:pt>
                <c:pt idx="8309">
                  <c:v>48.491559444642299</c:v>
                </c:pt>
                <c:pt idx="8310">
                  <c:v>48.492539654009697</c:v>
                </c:pt>
                <c:pt idx="8311">
                  <c:v>48.493519632664302</c:v>
                </c:pt>
                <c:pt idx="8312">
                  <c:v>48.494499380660997</c:v>
                </c:pt>
                <c:pt idx="8313">
                  <c:v>48.495478898054699</c:v>
                </c:pt>
                <c:pt idx="8314">
                  <c:v>48.496458184900099</c:v>
                </c:pt>
                <c:pt idx="8315">
                  <c:v>48.497437241252101</c:v>
                </c:pt>
                <c:pt idx="8316">
                  <c:v>48.4984160671656</c:v>
                </c:pt>
                <c:pt idx="8317">
                  <c:v>48.499394662695302</c:v>
                </c:pt>
                <c:pt idx="8318">
                  <c:v>48.500373027896003</c:v>
                </c:pt>
                <c:pt idx="8319">
                  <c:v>48.501351162822601</c:v>
                </c:pt>
                <c:pt idx="8320">
                  <c:v>48.502329067529701</c:v>
                </c:pt>
                <c:pt idx="8321">
                  <c:v>48.503306742072198</c:v>
                </c:pt>
                <c:pt idx="8322">
                  <c:v>48.504284186504698</c:v>
                </c:pt>
                <c:pt idx="8323">
                  <c:v>48.505261400881999</c:v>
                </c:pt>
                <c:pt idx="8324">
                  <c:v>48.506238385258897</c:v>
                </c:pt>
                <c:pt idx="8325">
                  <c:v>48.507215139689897</c:v>
                </c:pt>
                <c:pt idx="8326">
                  <c:v>48.508191664229798</c:v>
                </c:pt>
                <c:pt idx="8327">
                  <c:v>48.509167958933297</c:v>
                </c:pt>
                <c:pt idx="8328">
                  <c:v>48.510144023854998</c:v>
                </c:pt>
                <c:pt idx="8329">
                  <c:v>48.5111198590496</c:v>
                </c:pt>
                <c:pt idx="8330">
                  <c:v>48.512095464571601</c:v>
                </c:pt>
                <c:pt idx="8331">
                  <c:v>48.513070840475798</c:v>
                </c:pt>
                <c:pt idx="8332">
                  <c:v>48.514045986816797</c:v>
                </c:pt>
                <c:pt idx="8333">
                  <c:v>48.515020903649003</c:v>
                </c:pt>
                <c:pt idx="8334">
                  <c:v>48.515995591027199</c:v>
                </c:pt>
                <c:pt idx="8335">
                  <c:v>48.516970049005799</c:v>
                </c:pt>
                <c:pt idx="8336">
                  <c:v>48.517944277639401</c:v>
                </c:pt>
                <c:pt idx="8337">
                  <c:v>48.518918276982703</c:v>
                </c:pt>
                <c:pt idx="8338">
                  <c:v>48.519892047090003</c:v>
                </c:pt>
                <c:pt idx="8339">
                  <c:v>48.520865588015901</c:v>
                </c:pt>
                <c:pt idx="8340">
                  <c:v>48.521838899814902</c:v>
                </c:pt>
                <c:pt idx="8341">
                  <c:v>48.522811982541498</c:v>
                </c:pt>
                <c:pt idx="8342">
                  <c:v>48.523784836250101</c:v>
                </c:pt>
                <c:pt idx="8343">
                  <c:v>48.524757460995303</c:v>
                </c:pt>
                <c:pt idx="8344">
                  <c:v>48.525729856831497</c:v>
                </c:pt>
                <c:pt idx="8345">
                  <c:v>48.526702023813101</c:v>
                </c:pt>
                <c:pt idx="8346">
                  <c:v>48.527673961994502</c:v>
                </c:pt>
                <c:pt idx="8347">
                  <c:v>48.528645671430198</c:v>
                </c:pt>
                <c:pt idx="8348">
                  <c:v>48.529617152174502</c:v>
                </c:pt>
                <c:pt idx="8349">
                  <c:v>48.5305884042819</c:v>
                </c:pt>
                <c:pt idx="8350">
                  <c:v>48.531559427806599</c:v>
                </c:pt>
                <c:pt idx="8351">
                  <c:v>48.532530222802997</c:v>
                </c:pt>
                <c:pt idx="8352">
                  <c:v>48.533500789325601</c:v>
                </c:pt>
                <c:pt idx="8353">
                  <c:v>48.534471127428603</c:v>
                </c:pt>
                <c:pt idx="8354">
                  <c:v>48.535441237166303</c:v>
                </c:pt>
                <c:pt idx="8355">
                  <c:v>48.536411118593001</c:v>
                </c:pt>
                <c:pt idx="8356">
                  <c:v>48.537380771763097</c:v>
                </c:pt>
                <c:pt idx="8357">
                  <c:v>48.538350196730804</c:v>
                </c:pt>
                <c:pt idx="8358">
                  <c:v>48.539319393550301</c:v>
                </c:pt>
                <c:pt idx="8359">
                  <c:v>48.540288362276002</c:v>
                </c:pt>
                <c:pt idx="8360">
                  <c:v>48.541257102962</c:v>
                </c:pt>
                <c:pt idx="8361">
                  <c:v>48.542225615662602</c:v>
                </c:pt>
                <c:pt idx="8362">
                  <c:v>48.543193900432001</c:v>
                </c:pt>
                <c:pt idx="8363">
                  <c:v>48.544161957324398</c:v>
                </c:pt>
                <c:pt idx="8364">
                  <c:v>48.545129786394</c:v>
                </c:pt>
                <c:pt idx="8365">
                  <c:v>48.5460973876949</c:v>
                </c:pt>
                <c:pt idx="8366">
                  <c:v>48.547064761281298</c:v>
                </c:pt>
                <c:pt idx="8367">
                  <c:v>48.548031907207402</c:v>
                </c:pt>
                <c:pt idx="8368">
                  <c:v>48.548998825527299</c:v>
                </c:pt>
                <c:pt idx="8369">
                  <c:v>48.549965516295003</c:v>
                </c:pt>
                <c:pt idx="8370">
                  <c:v>48.550931979564801</c:v>
                </c:pt>
                <c:pt idx="8371">
                  <c:v>48.5518982153907</c:v>
                </c:pt>
                <c:pt idx="8372">
                  <c:v>48.552864223826802</c:v>
                </c:pt>
                <c:pt idx="8373">
                  <c:v>48.5538300049271</c:v>
                </c:pt>
                <c:pt idx="8374">
                  <c:v>48.554795558745703</c:v>
                </c:pt>
                <c:pt idx="8375">
                  <c:v>48.555760885336703</c:v>
                </c:pt>
                <c:pt idx="8376">
                  <c:v>48.556725984754003</c:v>
                </c:pt>
                <c:pt idx="8377">
                  <c:v>48.557690857051803</c:v>
                </c:pt>
                <c:pt idx="8378">
                  <c:v>48.558655502283898</c:v>
                </c:pt>
                <c:pt idx="8379">
                  <c:v>48.559619920504403</c:v>
                </c:pt>
                <c:pt idx="8380">
                  <c:v>48.560584111767298</c:v>
                </c:pt>
                <c:pt idx="8381">
                  <c:v>48.561548076126499</c:v>
                </c:pt>
                <c:pt idx="8382">
                  <c:v>48.562511813636</c:v>
                </c:pt>
                <c:pt idx="8383">
                  <c:v>48.563475324349596</c:v>
                </c:pt>
                <c:pt idx="8384">
                  <c:v>48.564438608321403</c:v>
                </c:pt>
                <c:pt idx="8385">
                  <c:v>48.5654016656053</c:v>
                </c:pt>
                <c:pt idx="8386">
                  <c:v>48.566364496254998</c:v>
                </c:pt>
                <c:pt idx="8387">
                  <c:v>48.567327100324597</c:v>
                </c:pt>
                <c:pt idx="8388">
                  <c:v>48.5682894778679</c:v>
                </c:pt>
                <c:pt idx="8389">
                  <c:v>48.569251628938702</c:v>
                </c:pt>
                <c:pt idx="8390">
                  <c:v>48.570213553590897</c:v>
                </c:pt>
                <c:pt idx="8391">
                  <c:v>48.571175251878401</c:v>
                </c:pt>
                <c:pt idx="8392">
                  <c:v>48.572136723854896</c:v>
                </c:pt>
                <c:pt idx="8393">
                  <c:v>48.573097969574199</c:v>
                </c:pt>
                <c:pt idx="8394">
                  <c:v>48.574058989090197</c:v>
                </c:pt>
                <c:pt idx="8395">
                  <c:v>48.5750197824566</c:v>
                </c:pt>
                <c:pt idx="8396">
                  <c:v>48.575980349727203</c:v>
                </c:pt>
                <c:pt idx="8397">
                  <c:v>48.576940690955702</c:v>
                </c:pt>
                <c:pt idx="8398">
                  <c:v>48.577900806195998</c:v>
                </c:pt>
                <c:pt idx="8399">
                  <c:v>48.578860695501596</c:v>
                </c:pt>
                <c:pt idx="8400">
                  <c:v>48.579820358926398</c:v>
                </c:pt>
                <c:pt idx="8401">
                  <c:v>48.580779796523998</c:v>
                </c:pt>
                <c:pt idx="8402">
                  <c:v>48.581739008348102</c:v>
                </c:pt>
                <c:pt idx="8403">
                  <c:v>48.582697994452403</c:v>
                </c:pt>
                <c:pt idx="8404">
                  <c:v>48.583656754890598</c:v>
                </c:pt>
                <c:pt idx="8405">
                  <c:v>48.584615289716197</c:v>
                </c:pt>
                <c:pt idx="8406">
                  <c:v>48.585573598982997</c:v>
                </c:pt>
                <c:pt idx="8407">
                  <c:v>48.586531682744599</c:v>
                </c:pt>
                <c:pt idx="8408">
                  <c:v>48.587489541054602</c:v>
                </c:pt>
                <c:pt idx="8409">
                  <c:v>48.5884471739665</c:v>
                </c:pt>
                <c:pt idx="8410">
                  <c:v>48.589404581534097</c:v>
                </c:pt>
                <c:pt idx="8411">
                  <c:v>48.590361763810698</c:v>
                </c:pt>
                <c:pt idx="8412">
                  <c:v>48.591318720849998</c:v>
                </c:pt>
                <c:pt idx="8413">
                  <c:v>48.5922754527056</c:v>
                </c:pt>
                <c:pt idx="8414">
                  <c:v>48.593231959430902</c:v>
                </c:pt>
                <c:pt idx="8415">
                  <c:v>48.5941882410796</c:v>
                </c:pt>
                <c:pt idx="8416">
                  <c:v>48.595144297704998</c:v>
                </c:pt>
                <c:pt idx="8417">
                  <c:v>48.5961001293607</c:v>
                </c:pt>
                <c:pt idx="8418">
                  <c:v>48.597055736100202</c:v>
                </c:pt>
                <c:pt idx="8419">
                  <c:v>48.598011117977002</c:v>
                </c:pt>
                <c:pt idx="8420">
                  <c:v>48.598966275044397</c:v>
                </c:pt>
                <c:pt idx="8421">
                  <c:v>48.599921207355997</c:v>
                </c:pt>
                <c:pt idx="8422">
                  <c:v>48.600875914965101</c:v>
                </c:pt>
                <c:pt idx="8423">
                  <c:v>48.601830397925298</c:v>
                </c:pt>
                <c:pt idx="8424">
                  <c:v>48.602784656289799</c:v>
                </c:pt>
                <c:pt idx="8425">
                  <c:v>48.603738690112102</c:v>
                </c:pt>
                <c:pt idx="8426">
                  <c:v>48.604692499445598</c:v>
                </c:pt>
                <c:pt idx="8427">
                  <c:v>48.605646084343597</c:v>
                </c:pt>
                <c:pt idx="8428">
                  <c:v>48.606599444859398</c:v>
                </c:pt>
                <c:pt idx="8429">
                  <c:v>48.607552581046498</c:v>
                </c:pt>
                <c:pt idx="8430">
                  <c:v>48.608505492958102</c:v>
                </c:pt>
                <c:pt idx="8431">
                  <c:v>48.6094581806476</c:v>
                </c:pt>
                <c:pt idx="8432">
                  <c:v>48.610410644168297</c:v>
                </c:pt>
                <c:pt idx="8433">
                  <c:v>48.6113628835733</c:v>
                </c:pt>
                <c:pt idx="8434">
                  <c:v>48.612314898916097</c:v>
                </c:pt>
                <c:pt idx="8435">
                  <c:v>48.613266690249901</c:v>
                </c:pt>
                <c:pt idx="8436">
                  <c:v>48.614218257627897</c:v>
                </c:pt>
                <c:pt idx="8437">
                  <c:v>48.615169601103297</c:v>
                </c:pt>
                <c:pt idx="8438">
                  <c:v>48.616120720729498</c:v>
                </c:pt>
                <c:pt idx="8439">
                  <c:v>48.6170716165595</c:v>
                </c:pt>
                <c:pt idx="8440">
                  <c:v>48.6180222886466</c:v>
                </c:pt>
                <c:pt idx="8441">
                  <c:v>48.618972737043997</c:v>
                </c:pt>
                <c:pt idx="8442">
                  <c:v>48.619922961804903</c:v>
                </c:pt>
                <c:pt idx="8443">
                  <c:v>48.620872962982403</c:v>
                </c:pt>
                <c:pt idx="8444">
                  <c:v>48.621822740629597</c:v>
                </c:pt>
                <c:pt idx="8445">
                  <c:v>48.622772294799702</c:v>
                </c:pt>
                <c:pt idx="8446">
                  <c:v>48.623721625545798</c:v>
                </c:pt>
                <c:pt idx="8447">
                  <c:v>48.624670732920997</c:v>
                </c:pt>
                <c:pt idx="8448">
                  <c:v>48.625619616978398</c:v>
                </c:pt>
                <c:pt idx="8449">
                  <c:v>48.626568277771099</c:v>
                </c:pt>
                <c:pt idx="8450">
                  <c:v>48.627516715352201</c:v>
                </c:pt>
                <c:pt idx="8451">
                  <c:v>48.628464929774701</c:v>
                </c:pt>
                <c:pt idx="8452">
                  <c:v>48.6294129210916</c:v>
                </c:pt>
                <c:pt idx="8453">
                  <c:v>48.630360689356003</c:v>
                </c:pt>
                <c:pt idx="8454">
                  <c:v>48.631308234620903</c:v>
                </c:pt>
                <c:pt idx="8455">
                  <c:v>48.632255556939398</c:v>
                </c:pt>
                <c:pt idx="8456">
                  <c:v>48.633202656364297</c:v>
                </c:pt>
                <c:pt idx="8457">
                  <c:v>48.634149532948697</c:v>
                </c:pt>
                <c:pt idx="8458">
                  <c:v>48.6350961867455</c:v>
                </c:pt>
                <c:pt idx="8459">
                  <c:v>48.636042617807803</c:v>
                </c:pt>
                <c:pt idx="8460">
                  <c:v>48.6369888261884</c:v>
                </c:pt>
                <c:pt idx="8461">
                  <c:v>48.637934811940198</c:v>
                </c:pt>
                <c:pt idx="8462">
                  <c:v>48.638880575116197</c:v>
                </c:pt>
                <c:pt idx="8463">
                  <c:v>48.639826115769303</c:v>
                </c:pt>
                <c:pt idx="8464">
                  <c:v>48.640771433952402</c:v>
                </c:pt>
                <c:pt idx="8465">
                  <c:v>48.641716529718302</c:v>
                </c:pt>
                <c:pt idx="8466">
                  <c:v>48.642661403119902</c:v>
                </c:pt>
                <c:pt idx="8467">
                  <c:v>48.643606054210103</c:v>
                </c:pt>
                <c:pt idx="8468">
                  <c:v>48.644550483041698</c:v>
                </c:pt>
                <c:pt idx="8469">
                  <c:v>48.645494689667501</c:v>
                </c:pt>
                <c:pt idx="8470">
                  <c:v>48.646438674140398</c:v>
                </c:pt>
                <c:pt idx="8471">
                  <c:v>48.647382436512999</c:v>
                </c:pt>
                <c:pt idx="8472">
                  <c:v>48.648325976838301</c:v>
                </c:pt>
                <c:pt idx="8473">
                  <c:v>48.649269295168999</c:v>
                </c:pt>
                <c:pt idx="8474">
                  <c:v>48.650212391557801</c:v>
                </c:pt>
                <c:pt idx="8475">
                  <c:v>48.6511552660576</c:v>
                </c:pt>
                <c:pt idx="8476">
                  <c:v>48.652097918720997</c:v>
                </c:pt>
                <c:pt idx="8477">
                  <c:v>48.653040349600701</c:v>
                </c:pt>
                <c:pt idx="8478">
                  <c:v>48.653982558749597</c:v>
                </c:pt>
                <c:pt idx="8479">
                  <c:v>48.654924546220101</c:v>
                </c:pt>
                <c:pt idx="8480">
                  <c:v>48.6558663120652</c:v>
                </c:pt>
                <c:pt idx="8481">
                  <c:v>48.656807856337402</c:v>
                </c:pt>
                <c:pt idx="8482">
                  <c:v>48.657749179089301</c:v>
                </c:pt>
                <c:pt idx="8483">
                  <c:v>48.658690280373698</c:v>
                </c:pt>
                <c:pt idx="8484">
                  <c:v>48.659631160243201</c:v>
                </c:pt>
                <c:pt idx="8485">
                  <c:v>48.660571818750299</c:v>
                </c:pt>
                <c:pt idx="8486">
                  <c:v>48.661512255947798</c:v>
                </c:pt>
                <c:pt idx="8487">
                  <c:v>48.662452471888102</c:v>
                </c:pt>
                <c:pt idx="8488">
                  <c:v>48.663392466623897</c:v>
                </c:pt>
                <c:pt idx="8489">
                  <c:v>48.664332240207699</c:v>
                </c:pt>
                <c:pt idx="8490">
                  <c:v>48.665271792692202</c:v>
                </c:pt>
                <c:pt idx="8491">
                  <c:v>48.666211124129802</c:v>
                </c:pt>
                <c:pt idx="8492">
                  <c:v>48.667150234573</c:v>
                </c:pt>
                <c:pt idx="8493">
                  <c:v>48.668089124074498</c:v>
                </c:pt>
                <c:pt idx="8494">
                  <c:v>48.669027792686599</c:v>
                </c:pt>
                <c:pt idx="8495">
                  <c:v>48.669966240462003</c:v>
                </c:pt>
                <c:pt idx="8496">
                  <c:v>48.670904467452999</c:v>
                </c:pt>
                <c:pt idx="8497">
                  <c:v>48.671842473712204</c:v>
                </c:pt>
                <c:pt idx="8498">
                  <c:v>48.672780259291997</c:v>
                </c:pt>
                <c:pt idx="8499">
                  <c:v>48.673717824244797</c:v>
                </c:pt>
                <c:pt idx="8500">
                  <c:v>48.674655168623097</c:v>
                </c:pt>
                <c:pt idx="8501">
                  <c:v>48.675592292479301</c:v>
                </c:pt>
                <c:pt idx="8502">
                  <c:v>48.676529195865797</c:v>
                </c:pt>
                <c:pt idx="8503">
                  <c:v>48.677465878834902</c:v>
                </c:pt>
                <c:pt idx="8504">
                  <c:v>48.678402341439202</c:v>
                </c:pt>
                <c:pt idx="8505">
                  <c:v>48.679338583730797</c:v>
                </c:pt>
                <c:pt idx="8506">
                  <c:v>48.6802746057623</c:v>
                </c:pt>
                <c:pt idx="8507">
                  <c:v>48.681210407585901</c:v>
                </c:pt>
                <c:pt idx="8508">
                  <c:v>48.682145989253897</c:v>
                </c:pt>
                <c:pt idx="8509">
                  <c:v>48.683081350818703</c:v>
                </c:pt>
                <c:pt idx="8510">
                  <c:v>48.684016492332603</c:v>
                </c:pt>
                <c:pt idx="8511">
                  <c:v>48.684951413847898</c:v>
                </c:pt>
                <c:pt idx="8512">
                  <c:v>48.6858861154168</c:v>
                </c:pt>
                <c:pt idx="8513">
                  <c:v>48.686820597091597</c:v>
                </c:pt>
                <c:pt idx="8514">
                  <c:v>48.687754858924599</c:v>
                </c:pt>
                <c:pt idx="8515">
                  <c:v>48.688688900968003</c:v>
                </c:pt>
                <c:pt idx="8516">
                  <c:v>48.689622723273999</c:v>
                </c:pt>
                <c:pt idx="8517">
                  <c:v>48.690556325894903</c:v>
                </c:pt>
                <c:pt idx="8518">
                  <c:v>48.691489708882798</c:v>
                </c:pt>
                <c:pt idx="8519">
                  <c:v>48.692422872289903</c:v>
                </c:pt>
                <c:pt idx="8520">
                  <c:v>48.693355816168499</c:v>
                </c:pt>
                <c:pt idx="8521">
                  <c:v>48.694288540570703</c:v>
                </c:pt>
                <c:pt idx="8522">
                  <c:v>48.6952210455485</c:v>
                </c:pt>
                <c:pt idx="8523">
                  <c:v>48.696153331154299</c:v>
                </c:pt>
                <c:pt idx="8524">
                  <c:v>48.697085397439999</c:v>
                </c:pt>
                <c:pt idx="8525">
                  <c:v>48.698017244457901</c:v>
                </c:pt>
                <c:pt idx="8526">
                  <c:v>48.698948872259997</c:v>
                </c:pt>
                <c:pt idx="8527">
                  <c:v>48.699880280898398</c:v>
                </c:pt>
                <c:pt idx="8528">
                  <c:v>48.700811470425101</c:v>
                </c:pt>
                <c:pt idx="8529">
                  <c:v>48.701742440892303</c:v>
                </c:pt>
                <c:pt idx="8530">
                  <c:v>48.702673192352002</c:v>
                </c:pt>
                <c:pt idx="8531">
                  <c:v>48.703603724856301</c:v>
                </c:pt>
                <c:pt idx="8532">
                  <c:v>48.704534038456998</c:v>
                </c:pt>
                <c:pt idx="8533">
                  <c:v>48.705464133206398</c:v>
                </c:pt>
                <c:pt idx="8534">
                  <c:v>48.706394009156298</c:v>
                </c:pt>
                <c:pt idx="8535">
                  <c:v>48.707323666358803</c:v>
                </c:pt>
                <c:pt idx="8536">
                  <c:v>48.708253104865797</c:v>
                </c:pt>
                <c:pt idx="8537">
                  <c:v>48.709182324729298</c:v>
                </c:pt>
                <c:pt idx="8538">
                  <c:v>48.710111326001297</c:v>
                </c:pt>
                <c:pt idx="8539">
                  <c:v>48.711040108733599</c:v>
                </c:pt>
                <c:pt idx="8540">
                  <c:v>48.711968672978301</c:v>
                </c:pt>
                <c:pt idx="8541">
                  <c:v>48.712897018787103</c:v>
                </c:pt>
                <c:pt idx="8542">
                  <c:v>48.713825146212102</c:v>
                </c:pt>
                <c:pt idx="8543">
                  <c:v>48.714753055305103</c:v>
                </c:pt>
                <c:pt idx="8544">
                  <c:v>48.715680746117997</c:v>
                </c:pt>
                <c:pt idx="8545">
                  <c:v>48.716608218702603</c:v>
                </c:pt>
                <c:pt idx="8546">
                  <c:v>48.7175354731109</c:v>
                </c:pt>
                <c:pt idx="8547">
                  <c:v>48.718462509394499</c:v>
                </c:pt>
                <c:pt idx="8548">
                  <c:v>48.719389327605398</c:v>
                </c:pt>
                <c:pt idx="8549">
                  <c:v>48.720315927795397</c:v>
                </c:pt>
                <c:pt idx="8550">
                  <c:v>48.721242310016301</c:v>
                </c:pt>
                <c:pt idx="8551">
                  <c:v>48.722168474319801</c:v>
                </c:pt>
                <c:pt idx="8552">
                  <c:v>48.723094420757697</c:v>
                </c:pt>
                <c:pt idx="8553">
                  <c:v>48.7240201493819</c:v>
                </c:pt>
                <c:pt idx="8554">
                  <c:v>48.724945660244003</c:v>
                </c:pt>
                <c:pt idx="8555">
                  <c:v>48.725870953395699</c:v>
                </c:pt>
                <c:pt idx="8556">
                  <c:v>48.726796028888899</c:v>
                </c:pt>
                <c:pt idx="8557">
                  <c:v>48.727720886775202</c:v>
                </c:pt>
                <c:pt idx="8558">
                  <c:v>48.728645527106302</c:v>
                </c:pt>
                <c:pt idx="8559">
                  <c:v>48.729569949933897</c:v>
                </c:pt>
                <c:pt idx="8560">
                  <c:v>48.7304941553097</c:v>
                </c:pt>
                <c:pt idx="8561">
                  <c:v>48.731418143285303</c:v>
                </c:pt>
                <c:pt idx="8562">
                  <c:v>48.7323419139124</c:v>
                </c:pt>
                <c:pt idx="8563">
                  <c:v>48.733265467242603</c:v>
                </c:pt>
                <c:pt idx="8564">
                  <c:v>48.734188803327598</c:v>
                </c:pt>
                <c:pt idx="8565">
                  <c:v>48.735111922218898</c:v>
                </c:pt>
                <c:pt idx="8566">
                  <c:v>48.736034823968197</c:v>
                </c:pt>
                <c:pt idx="8567">
                  <c:v>48.7369575086271</c:v>
                </c:pt>
                <c:pt idx="8568">
                  <c:v>48.737879976247001</c:v>
                </c:pt>
                <c:pt idx="8569">
                  <c:v>48.738802226879699</c:v>
                </c:pt>
                <c:pt idx="8570">
                  <c:v>48.739724260576601</c:v>
                </c:pt>
                <c:pt idx="8571">
                  <c:v>48.7406460773893</c:v>
                </c:pt>
                <c:pt idx="8572">
                  <c:v>48.741567677369197</c:v>
                </c:pt>
                <c:pt idx="8573">
                  <c:v>48.742489060567998</c:v>
                </c:pt>
                <c:pt idx="8574">
                  <c:v>48.743410227037003</c:v>
                </c:pt>
                <c:pt idx="8575">
                  <c:v>48.744331176827899</c:v>
                </c:pt>
                <c:pt idx="8576">
                  <c:v>48.745251909992099</c:v>
                </c:pt>
                <c:pt idx="8577">
                  <c:v>48.746172426580898</c:v>
                </c:pt>
                <c:pt idx="8578">
                  <c:v>48.747092726646002</c:v>
                </c:pt>
                <c:pt idx="8579">
                  <c:v>48.748012810238599</c:v>
                </c:pt>
                <c:pt idx="8580">
                  <c:v>48.748932677410302</c:v>
                </c:pt>
                <c:pt idx="8581">
                  <c:v>48.749852328212498</c:v>
                </c:pt>
                <c:pt idx="8582">
                  <c:v>48.750771762696502</c:v>
                </c:pt>
                <c:pt idx="8583">
                  <c:v>48.7516909809138</c:v>
                </c:pt>
                <c:pt idx="8584">
                  <c:v>48.7526099829157</c:v>
                </c:pt>
                <c:pt idx="8585">
                  <c:v>48.753528768753597</c:v>
                </c:pt>
                <c:pt idx="8586">
                  <c:v>48.754447338478798</c:v>
                </c:pt>
                <c:pt idx="8587">
                  <c:v>48.755365692142597</c:v>
                </c:pt>
                <c:pt idx="8588">
                  <c:v>48.756283829796502</c:v>
                </c:pt>
                <c:pt idx="8589">
                  <c:v>48.757201751491699</c:v>
                </c:pt>
                <c:pt idx="8590">
                  <c:v>48.758119457279498</c:v>
                </c:pt>
                <c:pt idx="8591">
                  <c:v>48.7590369472112</c:v>
                </c:pt>
                <c:pt idx="8592">
                  <c:v>48.759954221337999</c:v>
                </c:pt>
                <c:pt idx="8593">
                  <c:v>48.760871279711303</c:v>
                </c:pt>
                <c:pt idx="8594">
                  <c:v>48.761788122382299</c:v>
                </c:pt>
                <c:pt idx="8595">
                  <c:v>48.762704749402197</c:v>
                </c:pt>
                <c:pt idx="8596">
                  <c:v>48.763621160822296</c:v>
                </c:pt>
                <c:pt idx="8597">
                  <c:v>48.764537356693701</c:v>
                </c:pt>
                <c:pt idx="8598">
                  <c:v>48.765453337067697</c:v>
                </c:pt>
                <c:pt idx="8599">
                  <c:v>48.766369101995501</c:v>
                </c:pt>
                <c:pt idx="8600">
                  <c:v>48.7672846515282</c:v>
                </c:pt>
                <c:pt idx="8601">
                  <c:v>48.768199985716997</c:v>
                </c:pt>
                <c:pt idx="8602">
                  <c:v>48.769115104613</c:v>
                </c:pt>
                <c:pt idx="8603">
                  <c:v>48.770030008267497</c:v>
                </c:pt>
                <c:pt idx="8604">
                  <c:v>48.770944696731398</c:v>
                </c:pt>
                <c:pt idx="8605">
                  <c:v>48.771859170055997</c:v>
                </c:pt>
                <c:pt idx="8606">
                  <c:v>48.772773428292297</c:v>
                </c:pt>
                <c:pt idx="8607">
                  <c:v>48.773687471491499</c:v>
                </c:pt>
                <c:pt idx="8608">
                  <c:v>48.7746012997045</c:v>
                </c:pt>
                <c:pt idx="8609">
                  <c:v>48.775514912982601</c:v>
                </c:pt>
                <c:pt idx="8610">
                  <c:v>48.776428311376598</c:v>
                </c:pt>
                <c:pt idx="8611">
                  <c:v>48.777341494937701</c:v>
                </c:pt>
                <c:pt idx="8612">
                  <c:v>48.778254463716898</c:v>
                </c:pt>
                <c:pt idx="8613">
                  <c:v>48.779167217765199</c:v>
                </c:pt>
                <c:pt idx="8614">
                  <c:v>48.780079757133599</c:v>
                </c:pt>
                <c:pt idx="8615">
                  <c:v>48.780992081873201</c:v>
                </c:pt>
                <c:pt idx="8616">
                  <c:v>48.781904192034702</c:v>
                </c:pt>
                <c:pt idx="8617">
                  <c:v>48.782816087669403</c:v>
                </c:pt>
                <c:pt idx="8618">
                  <c:v>48.783727768828001</c:v>
                </c:pt>
                <c:pt idx="8619">
                  <c:v>48.784639235561599</c:v>
                </c:pt>
                <c:pt idx="8620">
                  <c:v>48.7855504879211</c:v>
                </c:pt>
                <c:pt idx="8621">
                  <c:v>48.786461525957399</c:v>
                </c:pt>
                <c:pt idx="8622">
                  <c:v>48.787372349721302</c:v>
                </c:pt>
                <c:pt idx="8623">
                  <c:v>48.788282959263903</c:v>
                </c:pt>
                <c:pt idx="8624">
                  <c:v>48.789193354635898</c:v>
                </c:pt>
                <c:pt idx="8625">
                  <c:v>48.7901035358882</c:v>
                </c:pt>
                <c:pt idx="8626">
                  <c:v>48.791013503071802</c:v>
                </c:pt>
                <c:pt idx="8627">
                  <c:v>48.791923256237403</c:v>
                </c:pt>
                <c:pt idx="8628">
                  <c:v>48.7928327954358</c:v>
                </c:pt>
                <c:pt idx="8629">
                  <c:v>48.793742120718001</c:v>
                </c:pt>
                <c:pt idx="8630">
                  <c:v>48.794651232134598</c:v>
                </c:pt>
                <c:pt idx="8631">
                  <c:v>48.795560129736501</c:v>
                </c:pt>
                <c:pt idx="8632">
                  <c:v>48.796468813574499</c:v>
                </c:pt>
                <c:pt idx="8633">
                  <c:v>48.797377283699397</c:v>
                </c:pt>
                <c:pt idx="8634">
                  <c:v>48.7982855401618</c:v>
                </c:pt>
                <c:pt idx="8635">
                  <c:v>48.799193583012602</c:v>
                </c:pt>
                <c:pt idx="8636">
                  <c:v>48.800101412302404</c:v>
                </c:pt>
                <c:pt idx="8637">
                  <c:v>48.801009028082099</c:v>
                </c:pt>
                <c:pt idx="8638">
                  <c:v>48.801916430402201</c:v>
                </c:pt>
                <c:pt idx="8639">
                  <c:v>48.8028236193136</c:v>
                </c:pt>
                <c:pt idx="8640">
                  <c:v>48.803730594866899</c:v>
                </c:pt>
                <c:pt idx="8641">
                  <c:v>48.804637357112703</c:v>
                </c:pt>
                <c:pt idx="8642">
                  <c:v>48.805543906101697</c:v>
                </c:pt>
                <c:pt idx="8643">
                  <c:v>48.806450241884598</c:v>
                </c:pt>
                <c:pt idx="8644">
                  <c:v>48.807356364512003</c:v>
                </c:pt>
                <c:pt idx="8645">
                  <c:v>48.808262274034497</c:v>
                </c:pt>
                <c:pt idx="8646">
                  <c:v>48.809167970502699</c:v>
                </c:pt>
                <c:pt idx="8647">
                  <c:v>48.810073453967298</c:v>
                </c:pt>
                <c:pt idx="8648">
                  <c:v>48.810978724478801</c:v>
                </c:pt>
                <c:pt idx="8649">
                  <c:v>48.811883782087797</c:v>
                </c:pt>
                <c:pt idx="8650">
                  <c:v>48.812788626844799</c:v>
                </c:pt>
                <c:pt idx="8651">
                  <c:v>48.813693258800399</c:v>
                </c:pt>
                <c:pt idx="8652">
                  <c:v>48.8145976780052</c:v>
                </c:pt>
                <c:pt idx="8653">
                  <c:v>48.815501884509601</c:v>
                </c:pt>
                <c:pt idx="8654">
                  <c:v>48.816405878364201</c:v>
                </c:pt>
                <c:pt idx="8655">
                  <c:v>48.817309659619497</c:v>
                </c:pt>
                <c:pt idx="8656">
                  <c:v>48.818213228326002</c:v>
                </c:pt>
                <c:pt idx="8657">
                  <c:v>48.8191165845341</c:v>
                </c:pt>
                <c:pt idx="8658">
                  <c:v>48.820019728294298</c:v>
                </c:pt>
                <c:pt idx="8659">
                  <c:v>48.820922659657001</c:v>
                </c:pt>
                <c:pt idx="8660">
                  <c:v>48.821825378672798</c:v>
                </c:pt>
                <c:pt idx="8661">
                  <c:v>48.822727885391998</c:v>
                </c:pt>
                <c:pt idx="8662">
                  <c:v>48.823630179864999</c:v>
                </c:pt>
                <c:pt idx="8663">
                  <c:v>48.824532262142199</c:v>
                </c:pt>
                <c:pt idx="8664">
                  <c:v>48.825434132274097</c:v>
                </c:pt>
                <c:pt idx="8665">
                  <c:v>48.826335790310999</c:v>
                </c:pt>
                <c:pt idx="8666">
                  <c:v>48.827237236303198</c:v>
                </c:pt>
                <c:pt idx="8667">
                  <c:v>48.828138470301198</c:v>
                </c:pt>
                <c:pt idx="8668">
                  <c:v>48.8290394923553</c:v>
                </c:pt>
                <c:pt idx="8669">
                  <c:v>48.829940302515801</c:v>
                </c:pt>
                <c:pt idx="8670">
                  <c:v>48.830840900833003</c:v>
                </c:pt>
                <c:pt idx="8671">
                  <c:v>48.831741287357197</c:v>
                </c:pt>
                <c:pt idx="8672">
                  <c:v>48.832641462138703</c:v>
                </c:pt>
                <c:pt idx="8673">
                  <c:v>48.8335414252278</c:v>
                </c:pt>
                <c:pt idx="8674">
                  <c:v>48.834441176674801</c:v>
                </c:pt>
                <c:pt idx="8675">
                  <c:v>48.835340716529899</c:v>
                </c:pt>
                <c:pt idx="8676">
                  <c:v>48.8362400448434</c:v>
                </c:pt>
                <c:pt idx="8677">
                  <c:v>48.837139161665498</c:v>
                </c:pt>
                <c:pt idx="8678">
                  <c:v>48.838038067046398</c:v>
                </c:pt>
                <c:pt idx="8679">
                  <c:v>48.8389367610364</c:v>
                </c:pt>
                <c:pt idx="8680">
                  <c:v>48.839835243685499</c:v>
                </c:pt>
                <c:pt idx="8681">
                  <c:v>48.8407335150441</c:v>
                </c:pt>
                <c:pt idx="8682">
                  <c:v>48.841631575162197</c:v>
                </c:pt>
                <c:pt idx="8683">
                  <c:v>48.842529424090102</c:v>
                </c:pt>
                <c:pt idx="8684">
                  <c:v>48.843427061877897</c:v>
                </c:pt>
                <c:pt idx="8685">
                  <c:v>48.844324488575701</c:v>
                </c:pt>
                <c:pt idx="8686">
                  <c:v>48.845221704233701</c:v>
                </c:pt>
                <c:pt idx="8687">
                  <c:v>48.846118708901898</c:v>
                </c:pt>
                <c:pt idx="8688">
                  <c:v>48.847015502630498</c:v>
                </c:pt>
                <c:pt idx="8689">
                  <c:v>48.847912085469503</c:v>
                </c:pt>
                <c:pt idx="8690">
                  <c:v>48.848808457468998</c:v>
                </c:pt>
                <c:pt idx="8691">
                  <c:v>48.849704618679098</c:v>
                </c:pt>
                <c:pt idx="8692">
                  <c:v>48.850600569149897</c:v>
                </c:pt>
                <c:pt idx="8693">
                  <c:v>48.851496308931303</c:v>
                </c:pt>
                <c:pt idx="8694">
                  <c:v>48.852391838073402</c:v>
                </c:pt>
                <c:pt idx="8695">
                  <c:v>48.853287156626202</c:v>
                </c:pt>
                <c:pt idx="8696">
                  <c:v>48.854182264639697</c:v>
                </c:pt>
                <c:pt idx="8697">
                  <c:v>48.855077162164001</c:v>
                </c:pt>
                <c:pt idx="8698">
                  <c:v>48.855971849248903</c:v>
                </c:pt>
                <c:pt idx="8699">
                  <c:v>48.856866325944502</c:v>
                </c:pt>
                <c:pt idx="8700">
                  <c:v>48.8577605923006</c:v>
                </c:pt>
                <c:pt idx="8701">
                  <c:v>48.858654648367299</c:v>
                </c:pt>
                <c:pt idx="8702">
                  <c:v>48.859548494194499</c:v>
                </c:pt>
                <c:pt idx="8703">
                  <c:v>48.860442129832101</c:v>
                </c:pt>
                <c:pt idx="8704">
                  <c:v>48.861335555330001</c:v>
                </c:pt>
                <c:pt idx="8705">
                  <c:v>48.862228770738</c:v>
                </c:pt>
                <c:pt idx="8706">
                  <c:v>48.863121776106098</c:v>
                </c:pt>
                <c:pt idx="8707">
                  <c:v>48.864014571484198</c:v>
                </c:pt>
                <c:pt idx="8708">
                  <c:v>48.864907156922101</c:v>
                </c:pt>
                <c:pt idx="8709">
                  <c:v>48.865799532469602</c:v>
                </c:pt>
                <c:pt idx="8710">
                  <c:v>48.866691698176503</c:v>
                </c:pt>
                <c:pt idx="8711">
                  <c:v>48.867583654092797</c:v>
                </c:pt>
                <c:pt idx="8712">
                  <c:v>48.868475400268203</c:v>
                </c:pt>
                <c:pt idx="8713">
                  <c:v>48.869366936752499</c:v>
                </c:pt>
                <c:pt idx="8714">
                  <c:v>48.870258263595503</c:v>
                </c:pt>
                <c:pt idx="8715">
                  <c:v>48.871149380846902</c:v>
                </c:pt>
                <c:pt idx="8716">
                  <c:v>48.872040288556597</c:v>
                </c:pt>
                <c:pt idx="8717">
                  <c:v>48.8729309867742</c:v>
                </c:pt>
                <c:pt idx="8718">
                  <c:v>48.873821475549498</c:v>
                </c:pt>
                <c:pt idx="8719">
                  <c:v>48.874711754932299</c:v>
                </c:pt>
                <c:pt idx="8720">
                  <c:v>48.8756018249722</c:v>
                </c:pt>
                <c:pt idx="8721">
                  <c:v>48.876491685719003</c:v>
                </c:pt>
                <c:pt idx="8722">
                  <c:v>48.877381337222303</c:v>
                </c:pt>
                <c:pt idx="8723">
                  <c:v>48.878270779531803</c:v>
                </c:pt>
                <c:pt idx="8724">
                  <c:v>48.879160012697199</c:v>
                </c:pt>
                <c:pt idx="8725">
                  <c:v>48.880049036768099</c:v>
                </c:pt>
                <c:pt idx="8726">
                  <c:v>48.880937851794101</c:v>
                </c:pt>
                <c:pt idx="8727">
                  <c:v>48.881826457824999</c:v>
                </c:pt>
                <c:pt idx="8728">
                  <c:v>48.882714854910297</c:v>
                </c:pt>
                <c:pt idx="8729">
                  <c:v>48.883603043099598</c:v>
                </c:pt>
                <c:pt idx="8730">
                  <c:v>48.884491022442603</c:v>
                </c:pt>
                <c:pt idx="8731">
                  <c:v>48.885378792988703</c:v>
                </c:pt>
                <c:pt idx="8732">
                  <c:v>48.886266354787601</c:v>
                </c:pt>
                <c:pt idx="8733">
                  <c:v>48.8871537078888</c:v>
                </c:pt>
                <c:pt idx="8734">
                  <c:v>48.888040852341902</c:v>
                </c:pt>
                <c:pt idx="8735">
                  <c:v>48.888927788196398</c:v>
                </c:pt>
                <c:pt idx="8736">
                  <c:v>48.889814515501698</c:v>
                </c:pt>
                <c:pt idx="8737">
                  <c:v>48.890701034307597</c:v>
                </c:pt>
                <c:pt idx="8738">
                  <c:v>48.8915873446633</c:v>
                </c:pt>
                <c:pt idx="8739">
                  <c:v>48.892473446618403</c:v>
                </c:pt>
                <c:pt idx="8740">
                  <c:v>48.893359340222503</c:v>
                </c:pt>
                <c:pt idx="8741">
                  <c:v>48.894245025524903</c:v>
                </c:pt>
                <c:pt idx="8742">
                  <c:v>48.895130502575</c:v>
                </c:pt>
                <c:pt idx="8743">
                  <c:v>48.896015771422398</c:v>
                </c:pt>
                <c:pt idx="8744">
                  <c:v>48.896900832116501</c:v>
                </c:pt>
                <c:pt idx="8745">
                  <c:v>48.897785684706598</c:v>
                </c:pt>
                <c:pt idx="8746">
                  <c:v>48.898670329242201</c:v>
                </c:pt>
                <c:pt idx="8747">
                  <c:v>48.899554765772699</c:v>
                </c:pt>
                <c:pt idx="8748">
                  <c:v>48.900438994347397</c:v>
                </c:pt>
                <c:pt idx="8749">
                  <c:v>48.901323015015699</c:v>
                </c:pt>
                <c:pt idx="8750">
                  <c:v>48.902206827826902</c:v>
                </c:pt>
                <c:pt idx="8751">
                  <c:v>48.903090432830403</c:v>
                </c:pt>
                <c:pt idx="8752">
                  <c:v>48.9039738300756</c:v>
                </c:pt>
                <c:pt idx="8753">
                  <c:v>48.904857019611804</c:v>
                </c:pt>
                <c:pt idx="8754">
                  <c:v>48.905740001488098</c:v>
                </c:pt>
                <c:pt idx="8755">
                  <c:v>48.906622775754002</c:v>
                </c:pt>
                <c:pt idx="8756">
                  <c:v>48.907505342458798</c:v>
                </c:pt>
                <c:pt idx="8757">
                  <c:v>48.908387701651598</c:v>
                </c:pt>
                <c:pt idx="8758">
                  <c:v>48.909269853381801</c:v>
                </c:pt>
                <c:pt idx="8759">
                  <c:v>48.910151797698603</c:v>
                </c:pt>
                <c:pt idx="8760">
                  <c:v>48.911033534651303</c:v>
                </c:pt>
                <c:pt idx="8761">
                  <c:v>48.911915064288998</c:v>
                </c:pt>
                <c:pt idx="8762">
                  <c:v>48.912796386660901</c:v>
                </c:pt>
                <c:pt idx="8763">
                  <c:v>48.913677501816402</c:v>
                </c:pt>
                <c:pt idx="8764">
                  <c:v>48.914558409804499</c:v>
                </c:pt>
                <c:pt idx="8765">
                  <c:v>48.915439110674399</c:v>
                </c:pt>
                <c:pt idx="8766">
                  <c:v>48.916319604475298</c:v>
                </c:pt>
                <c:pt idx="8767">
                  <c:v>48.917199891256303</c:v>
                </c:pt>
                <c:pt idx="8768">
                  <c:v>48.918079971066703</c:v>
                </c:pt>
                <c:pt idx="8769">
                  <c:v>48.918959843955399</c:v>
                </c:pt>
                <c:pt idx="8770">
                  <c:v>48.919839509971702</c:v>
                </c:pt>
                <c:pt idx="8771">
                  <c:v>48.920718969164597</c:v>
                </c:pt>
                <c:pt idx="8772">
                  <c:v>48.921598221583302</c:v>
                </c:pt>
                <c:pt idx="8773">
                  <c:v>48.922477267276697</c:v>
                </c:pt>
                <c:pt idx="8774">
                  <c:v>48.923356106294001</c:v>
                </c:pt>
                <c:pt idx="8775">
                  <c:v>48.924234738684198</c:v>
                </c:pt>
                <c:pt idx="8776">
                  <c:v>48.925113164496501</c:v>
                </c:pt>
                <c:pt idx="8777">
                  <c:v>48.925991383779703</c:v>
                </c:pt>
                <c:pt idx="8778">
                  <c:v>48.926869396582902</c:v>
                </c:pt>
                <c:pt idx="8779">
                  <c:v>48.927747202955203</c:v>
                </c:pt>
                <c:pt idx="8780">
                  <c:v>48.9286248029455</c:v>
                </c:pt>
                <c:pt idx="8781">
                  <c:v>48.929502196602797</c:v>
                </c:pt>
                <c:pt idx="8782">
                  <c:v>48.930379383976103</c:v>
                </c:pt>
                <c:pt idx="8783">
                  <c:v>48.931256365114301</c:v>
                </c:pt>
                <c:pt idx="8784">
                  <c:v>48.932133140066497</c:v>
                </c:pt>
                <c:pt idx="8785">
                  <c:v>48.933009708881499</c:v>
                </c:pt>
                <c:pt idx="8786">
                  <c:v>48.933886071608299</c:v>
                </c:pt>
                <c:pt idx="8787">
                  <c:v>48.934762228295703</c:v>
                </c:pt>
                <c:pt idx="8788">
                  <c:v>48.935638178992697</c:v>
                </c:pt>
                <c:pt idx="8789">
                  <c:v>48.936513923748201</c:v>
                </c:pt>
                <c:pt idx="8790">
                  <c:v>48.937389462611002</c:v>
                </c:pt>
                <c:pt idx="8791">
                  <c:v>48.938264795630097</c:v>
                </c:pt>
                <c:pt idx="8792">
                  <c:v>48.939139922854203</c:v>
                </c:pt>
                <c:pt idx="8793">
                  <c:v>48.940014844332303</c:v>
                </c:pt>
                <c:pt idx="8794">
                  <c:v>48.940889560113099</c:v>
                </c:pt>
                <c:pt idx="8795">
                  <c:v>48.941764070245398</c:v>
                </c:pt>
                <c:pt idx="8796">
                  <c:v>48.942638374778099</c:v>
                </c:pt>
                <c:pt idx="8797">
                  <c:v>48.943512473760002</c:v>
                </c:pt>
                <c:pt idx="8798">
                  <c:v>48.9443863672399</c:v>
                </c:pt>
                <c:pt idx="8799">
                  <c:v>48.945260055266502</c:v>
                </c:pt>
                <c:pt idx="8800">
                  <c:v>48.946133537888599</c:v>
                </c:pt>
                <c:pt idx="8801">
                  <c:v>48.9470068151549</c:v>
                </c:pt>
                <c:pt idx="8802">
                  <c:v>48.947879887114198</c:v>
                </c:pt>
                <c:pt idx="8803">
                  <c:v>48.9487527538151</c:v>
                </c:pt>
                <c:pt idx="8804">
                  <c:v>48.9496254153065</c:v>
                </c:pt>
                <c:pt idx="8805">
                  <c:v>48.950497871636998</c:v>
                </c:pt>
                <c:pt idx="8806">
                  <c:v>48.951370122855401</c:v>
                </c:pt>
                <c:pt idx="8807">
                  <c:v>48.952242169010198</c:v>
                </c:pt>
                <c:pt idx="8808">
                  <c:v>48.953114010150102</c:v>
                </c:pt>
                <c:pt idx="8809">
                  <c:v>48.9539856463239</c:v>
                </c:pt>
                <c:pt idx="8810">
                  <c:v>48.954857077580101</c:v>
                </c:pt>
                <c:pt idx="8811">
                  <c:v>48.955728303967398</c:v>
                </c:pt>
                <c:pt idx="8812">
                  <c:v>48.956599325534299</c:v>
                </c:pt>
                <c:pt idx="8813">
                  <c:v>48.957470142329598</c:v>
                </c:pt>
                <c:pt idx="8814">
                  <c:v>48.958340754401803</c:v>
                </c:pt>
                <c:pt idx="8815">
                  <c:v>48.959211161799502</c:v>
                </c:pt>
                <c:pt idx="8816">
                  <c:v>48.960081364571202</c:v>
                </c:pt>
                <c:pt idx="8817">
                  <c:v>48.960951362765599</c:v>
                </c:pt>
                <c:pt idx="8818">
                  <c:v>48.9618211564311</c:v>
                </c:pt>
                <c:pt idx="8819">
                  <c:v>48.962690745616399</c:v>
                </c:pt>
                <c:pt idx="8820">
                  <c:v>48.9635601303698</c:v>
                </c:pt>
                <c:pt idx="8821">
                  <c:v>48.964429310740101</c:v>
                </c:pt>
                <c:pt idx="8822">
                  <c:v>48.9652982867755</c:v>
                </c:pt>
                <c:pt idx="8823">
                  <c:v>48.966167058524697</c:v>
                </c:pt>
                <c:pt idx="8824">
                  <c:v>48.9670356260362</c:v>
                </c:pt>
                <c:pt idx="8825">
                  <c:v>48.967903989358298</c:v>
                </c:pt>
                <c:pt idx="8826">
                  <c:v>48.9687721485395</c:v>
                </c:pt>
                <c:pt idx="8827">
                  <c:v>48.969640103628301</c:v>
                </c:pt>
                <c:pt idx="8828">
                  <c:v>48.970507854673201</c:v>
                </c:pt>
                <c:pt idx="8829">
                  <c:v>48.971375401722497</c:v>
                </c:pt>
                <c:pt idx="8830">
                  <c:v>48.972242744824598</c:v>
                </c:pt>
                <c:pt idx="8831">
                  <c:v>48.973109884027998</c:v>
                </c:pt>
                <c:pt idx="8832">
                  <c:v>48.973976819381001</c:v>
                </c:pt>
                <c:pt idx="8833">
                  <c:v>48.974843550932</c:v>
                </c:pt>
                <c:pt idx="8834">
                  <c:v>48.975710078729399</c:v>
                </c:pt>
                <c:pt idx="8835">
                  <c:v>48.976576402821401</c:v>
                </c:pt>
                <c:pt idx="8836">
                  <c:v>48.977442523256599</c:v>
                </c:pt>
                <c:pt idx="8837">
                  <c:v>48.978308440083097</c:v>
                </c:pt>
                <c:pt idx="8838">
                  <c:v>48.979174153349298</c:v>
                </c:pt>
                <c:pt idx="8839">
                  <c:v>48.980039663103497</c:v>
                </c:pt>
                <c:pt idx="8840">
                  <c:v>48.980904969393897</c:v>
                </c:pt>
                <c:pt idx="8841">
                  <c:v>48.981770072269001</c:v>
                </c:pt>
                <c:pt idx="8842">
                  <c:v>48.982634971776903</c:v>
                </c:pt>
                <c:pt idx="8843">
                  <c:v>48.983499667965802</c:v>
                </c:pt>
                <c:pt idx="8844">
                  <c:v>48.984364160884198</c:v>
                </c:pt>
                <c:pt idx="8845">
                  <c:v>48.985228450580003</c:v>
                </c:pt>
                <c:pt idx="8846">
                  <c:v>48.986092537101698</c:v>
                </c:pt>
                <c:pt idx="8847">
                  <c:v>48.9869564204974</c:v>
                </c:pt>
                <c:pt idx="8848">
                  <c:v>48.987820100815298</c:v>
                </c:pt>
                <c:pt idx="8849">
                  <c:v>48.988683578103497</c:v>
                </c:pt>
                <c:pt idx="8850">
                  <c:v>48.989546852410399</c:v>
                </c:pt>
                <c:pt idx="8851">
                  <c:v>48.990409923783901</c:v>
                </c:pt>
                <c:pt idx="8852">
                  <c:v>48.991272792272397</c:v>
                </c:pt>
                <c:pt idx="8853">
                  <c:v>48.992135457923801</c:v>
                </c:pt>
                <c:pt idx="8854">
                  <c:v>48.992997920786401</c:v>
                </c:pt>
                <c:pt idx="8855">
                  <c:v>48.9938601809083</c:v>
                </c:pt>
                <c:pt idx="8856">
                  <c:v>48.994722238337502</c:v>
                </c:pt>
                <c:pt idx="8857">
                  <c:v>48.995584093122297</c:v>
                </c:pt>
                <c:pt idx="8858">
                  <c:v>48.996445745310503</c:v>
                </c:pt>
                <c:pt idx="8859">
                  <c:v>48.997307194950402</c:v>
                </c:pt>
                <c:pt idx="8860">
                  <c:v>48.998168442089899</c:v>
                </c:pt>
                <c:pt idx="8861">
                  <c:v>48.999029486777196</c:v>
                </c:pt>
                <c:pt idx="8862">
                  <c:v>48.9998903290602</c:v>
                </c:pt>
                <c:pt idx="8863">
                  <c:v>49.000750968986999</c:v>
                </c:pt>
                <c:pt idx="8864">
                  <c:v>49.001611406605598</c:v>
                </c:pt>
                <c:pt idx="8865">
                  <c:v>49.002471641964</c:v>
                </c:pt>
                <c:pt idx="8866">
                  <c:v>49.003331675110203</c:v>
                </c:pt>
                <c:pt idx="8867">
                  <c:v>49.004191506092198</c:v>
                </c:pt>
                <c:pt idx="8868">
                  <c:v>49.005051134957803</c:v>
                </c:pt>
                <c:pt idx="8869">
                  <c:v>49.005910561755201</c:v>
                </c:pt>
                <c:pt idx="8870">
                  <c:v>49.006769786532203</c:v>
                </c:pt>
                <c:pt idx="8871">
                  <c:v>49.007628809336701</c:v>
                </c:pt>
                <c:pt idx="8872">
                  <c:v>49.008487630216798</c:v>
                </c:pt>
                <c:pt idx="8873">
                  <c:v>49.009346249220201</c:v>
                </c:pt>
                <c:pt idx="8874">
                  <c:v>49.010204666394898</c:v>
                </c:pt>
                <c:pt idx="8875">
                  <c:v>49.011062881788703</c:v>
                </c:pt>
                <c:pt idx="8876">
                  <c:v>49.011920895449599</c:v>
                </c:pt>
                <c:pt idx="8877">
                  <c:v>49.012778707425397</c:v>
                </c:pt>
                <c:pt idx="8878">
                  <c:v>49.013636317764004</c:v>
                </c:pt>
                <c:pt idx="8879">
                  <c:v>49.014493726513102</c:v>
                </c:pt>
                <c:pt idx="8880">
                  <c:v>49.015350933720697</c:v>
                </c:pt>
                <c:pt idx="8881">
                  <c:v>49.016207939434501</c:v>
                </c:pt>
                <c:pt idx="8882">
                  <c:v>49.017064743702399</c:v>
                </c:pt>
                <c:pt idx="8883">
                  <c:v>49.017921346572102</c:v>
                </c:pt>
                <c:pt idx="8884">
                  <c:v>49.018777748091402</c:v>
                </c:pt>
                <c:pt idx="8885">
                  <c:v>49.019633948307998</c:v>
                </c:pt>
                <c:pt idx="8886">
                  <c:v>49.020489947269901</c:v>
                </c:pt>
                <c:pt idx="8887">
                  <c:v>49.021345745024597</c:v>
                </c:pt>
                <c:pt idx="8888">
                  <c:v>49.022201341619898</c:v>
                </c:pt>
                <c:pt idx="8889">
                  <c:v>49.023056737103602</c:v>
                </c:pt>
                <c:pt idx="8890">
                  <c:v>49.023911931523301</c:v>
                </c:pt>
                <c:pt idx="8891">
                  <c:v>49.024766924926801</c:v>
                </c:pt>
                <c:pt idx="8892">
                  <c:v>49.025621717361702</c:v>
                </c:pt>
                <c:pt idx="8893">
                  <c:v>49.0264763088758</c:v>
                </c:pt>
                <c:pt idx="8894">
                  <c:v>49.027330699516703</c:v>
                </c:pt>
                <c:pt idx="8895">
                  <c:v>49.028184889332003</c:v>
                </c:pt>
                <c:pt idx="8896">
                  <c:v>49.029038878369299</c:v>
                </c:pt>
                <c:pt idx="8897">
                  <c:v>49.029892666676403</c:v>
                </c:pt>
                <c:pt idx="8898">
                  <c:v>49.030746254300901</c:v>
                </c:pt>
                <c:pt idx="8899">
                  <c:v>49.031599641290299</c:v>
                </c:pt>
                <c:pt idx="8900">
                  <c:v>49.032452827692197</c:v>
                </c:pt>
                <c:pt idx="8901">
                  <c:v>49.0333058135543</c:v>
                </c:pt>
                <c:pt idx="8902">
                  <c:v>49.034158598924101</c:v>
                </c:pt>
                <c:pt idx="8903">
                  <c:v>49.0350111838491</c:v>
                </c:pt>
                <c:pt idx="8904">
                  <c:v>49.035863568376897</c:v>
                </c:pt>
                <c:pt idx="8905">
                  <c:v>49.036715752555097</c:v>
                </c:pt>
                <c:pt idx="8906">
                  <c:v>49.0375677364312</c:v>
                </c:pt>
                <c:pt idx="8907">
                  <c:v>49.038419520052699</c:v>
                </c:pt>
                <c:pt idx="8908">
                  <c:v>49.039271103467101</c:v>
                </c:pt>
                <c:pt idx="8909">
                  <c:v>49.040122486721899</c:v>
                </c:pt>
                <c:pt idx="8910">
                  <c:v>49.040973669864599</c:v>
                </c:pt>
                <c:pt idx="8911">
                  <c:v>49.041824652942601</c:v>
                </c:pt>
                <c:pt idx="8912">
                  <c:v>49.0426754360034</c:v>
                </c:pt>
                <c:pt idx="8913">
                  <c:v>49.0435260190945</c:v>
                </c:pt>
                <c:pt idx="8914">
                  <c:v>49.044376402263303</c:v>
                </c:pt>
                <c:pt idx="8915">
                  <c:v>49.045226585557202</c:v>
                </c:pt>
                <c:pt idx="8916">
                  <c:v>49.046076569023597</c:v>
                </c:pt>
                <c:pt idx="8917">
                  <c:v>49.046926352710003</c:v>
                </c:pt>
                <c:pt idx="8918">
                  <c:v>49.047775936663598</c:v>
                </c:pt>
                <c:pt idx="8919">
                  <c:v>49.048625320931997</c:v>
                </c:pt>
                <c:pt idx="8920">
                  <c:v>49.0494745055625</c:v>
                </c:pt>
                <c:pt idx="8921">
                  <c:v>49.050323490602402</c:v>
                </c:pt>
                <c:pt idx="8922">
                  <c:v>49.051172276099003</c:v>
                </c:pt>
                <c:pt idx="8923">
                  <c:v>49.052020862099802</c:v>
                </c:pt>
                <c:pt idx="8924">
                  <c:v>49.052869248651902</c:v>
                </c:pt>
                <c:pt idx="8925">
                  <c:v>49.053717435802803</c:v>
                </c:pt>
                <c:pt idx="8926">
                  <c:v>49.054565423599797</c:v>
                </c:pt>
                <c:pt idx="8927">
                  <c:v>49.055413212090102</c:v>
                </c:pt>
                <c:pt idx="8928">
                  <c:v>49.056260801320903</c:v>
                </c:pt>
                <c:pt idx="8929">
                  <c:v>49.057108191339601</c:v>
                </c:pt>
                <c:pt idx="8930">
                  <c:v>49.057955382193498</c:v>
                </c:pt>
                <c:pt idx="8931">
                  <c:v>49.058802373929701</c:v>
                </c:pt>
                <c:pt idx="8932">
                  <c:v>49.059649166595499</c:v>
                </c:pt>
                <c:pt idx="8933">
                  <c:v>49.060495760238098</c:v>
                </c:pt>
                <c:pt idx="8934">
                  <c:v>49.0613421549047</c:v>
                </c:pt>
                <c:pt idx="8935">
                  <c:v>49.062188350642501</c:v>
                </c:pt>
                <c:pt idx="8936">
                  <c:v>49.0630343474987</c:v>
                </c:pt>
                <c:pt idx="8937">
                  <c:v>49.0638801455205</c:v>
                </c:pt>
                <c:pt idx="8938">
                  <c:v>49.064725744755002</c:v>
                </c:pt>
                <c:pt idx="8939">
                  <c:v>49.0655711452494</c:v>
                </c:pt>
                <c:pt idx="8940">
                  <c:v>49.066416347050797</c:v>
                </c:pt>
                <c:pt idx="8941">
                  <c:v>49.067261350206302</c:v>
                </c:pt>
                <c:pt idx="8942">
                  <c:v>49.0681061547632</c:v>
                </c:pt>
                <c:pt idx="8943">
                  <c:v>49.068950760768303</c:v>
                </c:pt>
                <c:pt idx="8944">
                  <c:v>49.069795168269003</c:v>
                </c:pt>
                <c:pt idx="8945">
                  <c:v>49.070639377312197</c:v>
                </c:pt>
                <c:pt idx="8946">
                  <c:v>49.071483387945001</c:v>
                </c:pt>
                <c:pt idx="8947">
                  <c:v>49.072327200214502</c:v>
                </c:pt>
                <c:pt idx="8948">
                  <c:v>49.073170814167703</c:v>
                </c:pt>
                <c:pt idx="8949">
                  <c:v>49.074014229851699</c:v>
                </c:pt>
                <c:pt idx="8950">
                  <c:v>49.074857447313398</c:v>
                </c:pt>
                <c:pt idx="8951">
                  <c:v>49.075700466599997</c:v>
                </c:pt>
                <c:pt idx="8952">
                  <c:v>49.076543287758398</c:v>
                </c:pt>
                <c:pt idx="8953">
                  <c:v>49.077385910835503</c:v>
                </c:pt>
                <c:pt idx="8954">
                  <c:v>49.078228335878499</c:v>
                </c:pt>
                <c:pt idx="8955">
                  <c:v>49.079070562934099</c:v>
                </c:pt>
                <c:pt idx="8956">
                  <c:v>49.079912592049503</c:v>
                </c:pt>
                <c:pt idx="8957">
                  <c:v>49.0807544232715</c:v>
                </c:pt>
                <c:pt idx="8958">
                  <c:v>49.0815960566472</c:v>
                </c:pt>
                <c:pt idx="8959">
                  <c:v>49.082437492223299</c:v>
                </c:pt>
                <c:pt idx="8960">
                  <c:v>49.0832787300468</c:v>
                </c:pt>
                <c:pt idx="8961">
                  <c:v>49.084119770164598</c:v>
                </c:pt>
                <c:pt idx="8962">
                  <c:v>49.084960612623703</c:v>
                </c:pt>
                <c:pt idx="8963">
                  <c:v>49.085801257470798</c:v>
                </c:pt>
                <c:pt idx="8964">
                  <c:v>49.0866417047529</c:v>
                </c:pt>
                <c:pt idx="8965">
                  <c:v>49.087481954516797</c:v>
                </c:pt>
                <c:pt idx="8966">
                  <c:v>49.088322006809399</c:v>
                </c:pt>
                <c:pt idx="8967">
                  <c:v>49.089161861677503</c:v>
                </c:pt>
                <c:pt idx="8968">
                  <c:v>49.090001519167799</c:v>
                </c:pt>
                <c:pt idx="8969">
                  <c:v>49.090840979327297</c:v>
                </c:pt>
                <c:pt idx="8970">
                  <c:v>49.0916802422026</c:v>
                </c:pt>
                <c:pt idx="8971">
                  <c:v>49.092519307840703</c:v>
                </c:pt>
                <c:pt idx="8972">
                  <c:v>49.093358176288298</c:v>
                </c:pt>
                <c:pt idx="8973">
                  <c:v>49.094196847592102</c:v>
                </c:pt>
                <c:pt idx="8974">
                  <c:v>49.095035321798903</c:v>
                </c:pt>
                <c:pt idx="8975">
                  <c:v>49.0958735989555</c:v>
                </c:pt>
                <c:pt idx="8976">
                  <c:v>49.096711679108502</c:v>
                </c:pt>
                <c:pt idx="8977">
                  <c:v>49.0975495623047</c:v>
                </c:pt>
                <c:pt idx="8978">
                  <c:v>49.098387248590797</c:v>
                </c:pt>
                <c:pt idx="8979">
                  <c:v>49.099224738013604</c:v>
                </c:pt>
                <c:pt idx="8980">
                  <c:v>49.100062030619597</c:v>
                </c:pt>
                <c:pt idx="8981">
                  <c:v>49.100899126455502</c:v>
                </c:pt>
                <c:pt idx="8982">
                  <c:v>49.101736025568101</c:v>
                </c:pt>
                <c:pt idx="8983">
                  <c:v>49.102572728003999</c:v>
                </c:pt>
                <c:pt idx="8984">
                  <c:v>49.103409233809799</c:v>
                </c:pt>
                <c:pt idx="8985">
                  <c:v>49.1042455430321</c:v>
                </c:pt>
                <c:pt idx="8986">
                  <c:v>49.105081655717598</c:v>
                </c:pt>
                <c:pt idx="8987">
                  <c:v>49.105917571912798</c:v>
                </c:pt>
                <c:pt idx="8988">
                  <c:v>49.106753291664504</c:v>
                </c:pt>
                <c:pt idx="8989">
                  <c:v>49.107588815019099</c:v>
                </c:pt>
                <c:pt idx="8990">
                  <c:v>49.108424142023203</c:v>
                </c:pt>
                <c:pt idx="8991">
                  <c:v>49.109259272723399</c:v>
                </c:pt>
                <c:pt idx="8992">
                  <c:v>49.110094207166199</c:v>
                </c:pt>
                <c:pt idx="8993">
                  <c:v>49.1109289453982</c:v>
                </c:pt>
                <c:pt idx="8994">
                  <c:v>49.111763487466</c:v>
                </c:pt>
                <c:pt idx="8995">
                  <c:v>49.112597833415897</c:v>
                </c:pt>
                <c:pt idx="8996">
                  <c:v>49.113431983294603</c:v>
                </c:pt>
                <c:pt idx="8997">
                  <c:v>49.114265937148502</c:v>
                </c:pt>
                <c:pt idx="8998">
                  <c:v>49.115099695024199</c:v>
                </c:pt>
                <c:pt idx="8999">
                  <c:v>49.115933256967999</c:v>
                </c:pt>
                <c:pt idx="9000">
                  <c:v>49.1167666230264</c:v>
                </c:pt>
                <c:pt idx="9001">
                  <c:v>49.117599793246001</c:v>
                </c:pt>
                <c:pt idx="9002">
                  <c:v>49.118432767673099</c:v>
                </c:pt>
                <c:pt idx="9003">
                  <c:v>49.1192655463541</c:v>
                </c:pt>
                <c:pt idx="9004">
                  <c:v>49.120098129335503</c:v>
                </c:pt>
                <c:pt idx="9005">
                  <c:v>49.120930516663798</c:v>
                </c:pt>
                <c:pt idx="9006">
                  <c:v>49.121762708385099</c:v>
                </c:pt>
                <c:pt idx="9007">
                  <c:v>49.122594704546103</c:v>
                </c:pt>
                <c:pt idx="9008">
                  <c:v>49.123426505193002</c:v>
                </c:pt>
                <c:pt idx="9009">
                  <c:v>49.124258110372097</c:v>
                </c:pt>
                <c:pt idx="9010">
                  <c:v>49.125089520129897</c:v>
                </c:pt>
                <c:pt idx="9011">
                  <c:v>49.125920734512697</c:v>
                </c:pt>
                <c:pt idx="9012">
                  <c:v>49.126751753566801</c:v>
                </c:pt>
                <c:pt idx="9013">
                  <c:v>49.127582577338501</c:v>
                </c:pt>
                <c:pt idx="9014">
                  <c:v>49.128413205874203</c:v>
                </c:pt>
                <c:pt idx="9015">
                  <c:v>49.12924363922</c:v>
                </c:pt>
                <c:pt idx="9016">
                  <c:v>49.130073877422397</c:v>
                </c:pt>
                <c:pt idx="9017">
                  <c:v>49.130903920527501</c:v>
                </c:pt>
                <c:pt idx="9018">
                  <c:v>49.131733768581697</c:v>
                </c:pt>
                <c:pt idx="9019">
                  <c:v>49.132563421631197</c:v>
                </c:pt>
                <c:pt idx="9020">
                  <c:v>49.133392879722102</c:v>
                </c:pt>
                <c:pt idx="9021">
                  <c:v>49.134222142900903</c:v>
                </c:pt>
                <c:pt idx="9022">
                  <c:v>49.135051211213501</c:v>
                </c:pt>
                <c:pt idx="9023">
                  <c:v>49.1358800847064</c:v>
                </c:pt>
                <c:pt idx="9024">
                  <c:v>49.136708763425602</c:v>
                </c:pt>
                <c:pt idx="9025">
                  <c:v>49.137537247417299</c:v>
                </c:pt>
                <c:pt idx="9026">
                  <c:v>49.138365536727697</c:v>
                </c:pt>
                <c:pt idx="9027">
                  <c:v>49.139193631403103</c:v>
                </c:pt>
                <c:pt idx="9028">
                  <c:v>49.140021531489403</c:v>
                </c:pt>
                <c:pt idx="9029">
                  <c:v>49.140849237032903</c:v>
                </c:pt>
                <c:pt idx="9030">
                  <c:v>49.141676748079703</c:v>
                </c:pt>
                <c:pt idx="9031">
                  <c:v>49.142504064675798</c:v>
                </c:pt>
                <c:pt idx="9032">
                  <c:v>49.143331186867499</c:v>
                </c:pt>
                <c:pt idx="9033">
                  <c:v>49.144158114700701</c:v>
                </c:pt>
                <c:pt idx="9034">
                  <c:v>49.144984848221704</c:v>
                </c:pt>
                <c:pt idx="9035">
                  <c:v>49.1458113874763</c:v>
                </c:pt>
                <c:pt idx="9036">
                  <c:v>49.146637732510797</c:v>
                </c:pt>
                <c:pt idx="9037">
                  <c:v>49.147463883371103</c:v>
                </c:pt>
                <c:pt idx="9038">
                  <c:v>49.148289840103303</c:v>
                </c:pt>
                <c:pt idx="9039">
                  <c:v>49.149115602753497</c:v>
                </c:pt>
                <c:pt idx="9040">
                  <c:v>49.149941171367502</c:v>
                </c:pt>
                <c:pt idx="9041">
                  <c:v>49.150766545991502</c:v>
                </c:pt>
                <c:pt idx="9042">
                  <c:v>49.151591726671498</c:v>
                </c:pt>
                <c:pt idx="9043">
                  <c:v>49.152416713453299</c:v>
                </c:pt>
                <c:pt idx="9044">
                  <c:v>49.153241506382997</c:v>
                </c:pt>
                <c:pt idx="9045">
                  <c:v>49.154066105506502</c:v>
                </c:pt>
                <c:pt idx="9046">
                  <c:v>49.154890510869897</c:v>
                </c:pt>
                <c:pt idx="9047">
                  <c:v>49.155714722518901</c:v>
                </c:pt>
                <c:pt idx="9048">
                  <c:v>49.156538740499599</c:v>
                </c:pt>
                <c:pt idx="9049">
                  <c:v>49.157362564857898</c:v>
                </c:pt>
                <c:pt idx="9050">
                  <c:v>49.158186195639601</c:v>
                </c:pt>
                <c:pt idx="9051">
                  <c:v>49.159009632890701</c:v>
                </c:pt>
                <c:pt idx="9052">
                  <c:v>49.159832876656999</c:v>
                </c:pt>
                <c:pt idx="9053">
                  <c:v>49.160655926984496</c:v>
                </c:pt>
                <c:pt idx="9054">
                  <c:v>49.161478783918902</c:v>
                </c:pt>
                <c:pt idx="9055">
                  <c:v>49.162301447506103</c:v>
                </c:pt>
                <c:pt idx="9056">
                  <c:v>49.163123917791999</c:v>
                </c:pt>
                <c:pt idx="9057">
                  <c:v>49.163946194822401</c:v>
                </c:pt>
                <c:pt idx="9058">
                  <c:v>49.164768278643102</c:v>
                </c:pt>
                <c:pt idx="9059">
                  <c:v>49.165590169299897</c:v>
                </c:pt>
                <c:pt idx="9060">
                  <c:v>49.166411866838601</c:v>
                </c:pt>
                <c:pt idx="9061">
                  <c:v>49.167233371305002</c:v>
                </c:pt>
                <c:pt idx="9062">
                  <c:v>49.168054682744803</c:v>
                </c:pt>
                <c:pt idx="9063">
                  <c:v>49.168875801203797</c:v>
                </c:pt>
                <c:pt idx="9064">
                  <c:v>49.1696967267278</c:v>
                </c:pt>
                <c:pt idx="9065">
                  <c:v>49.1705174593625</c:v>
                </c:pt>
                <c:pt idx="9066">
                  <c:v>49.1713379991536</c:v>
                </c:pt>
                <c:pt idx="9067">
                  <c:v>49.172158346146901</c:v>
                </c:pt>
                <c:pt idx="9068">
                  <c:v>49.172978500387998</c:v>
                </c:pt>
                <c:pt idx="9069">
                  <c:v>49.173798461922701</c:v>
                </c:pt>
                <c:pt idx="9070">
                  <c:v>49.174618230796597</c:v>
                </c:pt>
                <c:pt idx="9071">
                  <c:v>49.175437807055303</c:v>
                </c:pt>
                <c:pt idx="9072">
                  <c:v>49.1762571907447</c:v>
                </c:pt>
                <c:pt idx="9073">
                  <c:v>49.177076381910197</c:v>
                </c:pt>
                <c:pt idx="9074">
                  <c:v>49.177895380597597</c:v>
                </c:pt>
                <c:pt idx="9075">
                  <c:v>49.178714186852503</c:v>
                </c:pt>
                <c:pt idx="9076">
                  <c:v>49.179532800720402</c:v>
                </c:pt>
                <c:pt idx="9077">
                  <c:v>49.180351222247097</c:v>
                </c:pt>
                <c:pt idx="9078">
                  <c:v>49.181169451477999</c:v>
                </c:pt>
                <c:pt idx="9079">
                  <c:v>49.181987488458802</c:v>
                </c:pt>
                <c:pt idx="9080">
                  <c:v>49.182805333235102</c:v>
                </c:pt>
                <c:pt idx="9081">
                  <c:v>49.183622985852402</c:v>
                </c:pt>
                <c:pt idx="9082">
                  <c:v>49.184440446356199</c:v>
                </c:pt>
                <c:pt idx="9083">
                  <c:v>49.185257714792101</c:v>
                </c:pt>
                <c:pt idx="9084">
                  <c:v>49.186074791205698</c:v>
                </c:pt>
                <c:pt idx="9085">
                  <c:v>49.1868916756424</c:v>
                </c:pt>
                <c:pt idx="9086">
                  <c:v>49.187708368147803</c:v>
                </c:pt>
                <c:pt idx="9087">
                  <c:v>49.188524868767303</c:v>
                </c:pt>
                <c:pt idx="9088">
                  <c:v>49.189341177546503</c:v>
                </c:pt>
                <c:pt idx="9089">
                  <c:v>49.1901572945307</c:v>
                </c:pt>
                <c:pt idx="9090">
                  <c:v>49.190973219765603</c:v>
                </c:pt>
                <c:pt idx="9091">
                  <c:v>49.191788953296403</c:v>
                </c:pt>
                <c:pt idx="9092">
                  <c:v>49.192604495168801</c:v>
                </c:pt>
                <c:pt idx="9093">
                  <c:v>49.193419845427997</c:v>
                </c:pt>
                <c:pt idx="9094">
                  <c:v>49.194235004119598</c:v>
                </c:pt>
                <c:pt idx="9095">
                  <c:v>49.195049971288803</c:v>
                </c:pt>
                <c:pt idx="9096">
                  <c:v>49.195864746981201</c:v>
                </c:pt>
                <c:pt idx="9097">
                  <c:v>49.196679331242102</c:v>
                </c:pt>
                <c:pt idx="9098">
                  <c:v>49.197493724116903</c:v>
                </c:pt>
                <c:pt idx="9099">
                  <c:v>49.198307925650901</c:v>
                </c:pt>
                <c:pt idx="9100">
                  <c:v>49.199121935889501</c:v>
                </c:pt>
                <c:pt idx="9101">
                  <c:v>49.199935754878098</c:v>
                </c:pt>
                <c:pt idx="9102">
                  <c:v>49.200749382661897</c:v>
                </c:pt>
                <c:pt idx="9103">
                  <c:v>49.201562819286401</c:v>
                </c:pt>
                <c:pt idx="9104">
                  <c:v>49.202376064796702</c:v>
                </c:pt>
                <c:pt idx="9105">
                  <c:v>49.203189119238203</c:v>
                </c:pt>
                <c:pt idx="9106">
                  <c:v>49.204001982656301</c:v>
                </c:pt>
                <c:pt idx="9107">
                  <c:v>49.204814655096101</c:v>
                </c:pt>
                <c:pt idx="9108">
                  <c:v>49.205627136602899</c:v>
                </c:pt>
                <c:pt idx="9109">
                  <c:v>49.206439427222001</c:v>
                </c:pt>
                <c:pt idx="9110">
                  <c:v>49.207251526998697</c:v>
                </c:pt>
                <c:pt idx="9111">
                  <c:v>49.208063435978197</c:v>
                </c:pt>
                <c:pt idx="9112">
                  <c:v>49.2088751542056</c:v>
                </c:pt>
                <c:pt idx="9113">
                  <c:v>49.209686681726197</c:v>
                </c:pt>
                <c:pt idx="9114">
                  <c:v>49.210498018585199</c:v>
                </c:pt>
                <c:pt idx="9115">
                  <c:v>49.211309164827803</c:v>
                </c:pt>
                <c:pt idx="9116">
                  <c:v>49.2121201204992</c:v>
                </c:pt>
                <c:pt idx="9117">
                  <c:v>49.212930885644496</c:v>
                </c:pt>
                <c:pt idx="9118">
                  <c:v>49.213741460309002</c:v>
                </c:pt>
                <c:pt idx="9119">
                  <c:v>49.214551844537603</c:v>
                </c:pt>
                <c:pt idx="9120">
                  <c:v>49.215362038375702</c:v>
                </c:pt>
                <c:pt idx="9121">
                  <c:v>49.216172041868198</c:v>
                </c:pt>
                <c:pt idx="9122">
                  <c:v>49.216981855060403</c:v>
                </c:pt>
                <c:pt idx="9123">
                  <c:v>49.217791477997203</c:v>
                </c:pt>
                <c:pt idx="9124">
                  <c:v>49.2186009107239</c:v>
                </c:pt>
                <c:pt idx="9125">
                  <c:v>49.219410153285502</c:v>
                </c:pt>
                <c:pt idx="9126">
                  <c:v>49.220219205726998</c:v>
                </c:pt>
                <c:pt idx="9127">
                  <c:v>49.221028068093503</c:v>
                </c:pt>
                <c:pt idx="9128">
                  <c:v>49.221836740430199</c:v>
                </c:pt>
                <c:pt idx="9129">
                  <c:v>49.2226452227819</c:v>
                </c:pt>
                <c:pt idx="9130">
                  <c:v>49.223453515193697</c:v>
                </c:pt>
                <c:pt idx="9131">
                  <c:v>49.224261617710702</c:v>
                </c:pt>
                <c:pt idx="9132">
                  <c:v>49.225069530377901</c:v>
                </c:pt>
                <c:pt idx="9133">
                  <c:v>49.225877253240199</c:v>
                </c:pt>
                <c:pt idx="9134">
                  <c:v>49.226684786342602</c:v>
                </c:pt>
                <c:pt idx="9135">
                  <c:v>49.227492129730102</c:v>
                </c:pt>
                <c:pt idx="9136">
                  <c:v>49.228299283447697</c:v>
                </c:pt>
                <c:pt idx="9137">
                  <c:v>49.229106247540201</c:v>
                </c:pt>
                <c:pt idx="9138">
                  <c:v>49.229913022052799</c:v>
                </c:pt>
                <c:pt idx="9139">
                  <c:v>49.230719607030203</c:v>
                </c:pt>
                <c:pt idx="9140">
                  <c:v>49.231526002517398</c:v>
                </c:pt>
                <c:pt idx="9141">
                  <c:v>49.232332208559399</c:v>
                </c:pt>
                <c:pt idx="9142">
                  <c:v>49.233138225200904</c:v>
                </c:pt>
                <c:pt idx="9143">
                  <c:v>49.233944052486898</c:v>
                </c:pt>
                <c:pt idx="9144">
                  <c:v>49.234749690462301</c:v>
                </c:pt>
                <c:pt idx="9145">
                  <c:v>49.2355551391719</c:v>
                </c:pt>
                <c:pt idx="9146">
                  <c:v>49.236360398660501</c:v>
                </c:pt>
                <c:pt idx="9147">
                  <c:v>49.237165468973103</c:v>
                </c:pt>
                <c:pt idx="9148">
                  <c:v>49.237970350154498</c:v>
                </c:pt>
                <c:pt idx="9149">
                  <c:v>49.238775042249401</c:v>
                </c:pt>
                <c:pt idx="9150">
                  <c:v>49.239579545302703</c:v>
                </c:pt>
                <c:pt idx="9151">
                  <c:v>49.240383859359198</c:v>
                </c:pt>
                <c:pt idx="9152">
                  <c:v>49.2411879844637</c:v>
                </c:pt>
                <c:pt idx="9153">
                  <c:v>49.241991920660901</c:v>
                </c:pt>
                <c:pt idx="9154">
                  <c:v>49.242795667995601</c:v>
                </c:pt>
                <c:pt idx="9155">
                  <c:v>49.2435992265126</c:v>
                </c:pt>
                <c:pt idx="9156">
                  <c:v>49.244402596256599</c:v>
                </c:pt>
                <c:pt idx="9157">
                  <c:v>49.245205777272403</c:v>
                </c:pt>
                <c:pt idx="9158">
                  <c:v>49.2460087696046</c:v>
                </c:pt>
                <c:pt idx="9159">
                  <c:v>49.246811573298103</c:v>
                </c:pt>
                <c:pt idx="9160">
                  <c:v>49.247614188397399</c:v>
                </c:pt>
                <c:pt idx="9161">
                  <c:v>49.248416614947203</c:v>
                </c:pt>
                <c:pt idx="9162">
                  <c:v>49.249218852992399</c:v>
                </c:pt>
                <c:pt idx="9163">
                  <c:v>49.250020902577504</c:v>
                </c:pt>
                <c:pt idx="9164">
                  <c:v>49.250822763747102</c:v>
                </c:pt>
                <c:pt idx="9165">
                  <c:v>49.251624436546003</c:v>
                </c:pt>
                <c:pt idx="9166">
                  <c:v>49.252425921018798</c:v>
                </c:pt>
                <c:pt idx="9167">
                  <c:v>49.253227217209997</c:v>
                </c:pt>
                <c:pt idx="9168">
                  <c:v>49.254028325164398</c:v>
                </c:pt>
                <c:pt idx="9169">
                  <c:v>49.254829244926498</c:v>
                </c:pt>
                <c:pt idx="9170">
                  <c:v>49.255629976540902</c:v>
                </c:pt>
                <c:pt idx="9171">
                  <c:v>49.256430520052199</c:v>
                </c:pt>
                <c:pt idx="9172">
                  <c:v>49.257230875505002</c:v>
                </c:pt>
                <c:pt idx="9173">
                  <c:v>49.258031042943799</c:v>
                </c:pt>
                <c:pt idx="9174">
                  <c:v>49.258831022413197</c:v>
                </c:pt>
                <c:pt idx="9175">
                  <c:v>49.259630813957699</c:v>
                </c:pt>
                <c:pt idx="9176">
                  <c:v>49.260430417621897</c:v>
                </c:pt>
                <c:pt idx="9177">
                  <c:v>49.261229833450201</c:v>
                </c:pt>
                <c:pt idx="9178">
                  <c:v>49.262029061487198</c:v>
                </c:pt>
                <c:pt idx="9179">
                  <c:v>49.262828101777401</c:v>
                </c:pt>
                <c:pt idx="9180">
                  <c:v>49.2636269543653</c:v>
                </c:pt>
                <c:pt idx="9181">
                  <c:v>49.264425619295302</c:v>
                </c:pt>
                <c:pt idx="9182">
                  <c:v>49.265224096611902</c:v>
                </c:pt>
                <c:pt idx="9183">
                  <c:v>49.266022386359602</c:v>
                </c:pt>
                <c:pt idx="9184">
                  <c:v>49.266820488582802</c:v>
                </c:pt>
                <c:pt idx="9185">
                  <c:v>49.267618403325898</c:v>
                </c:pt>
                <c:pt idx="9186">
                  <c:v>49.268416130633398</c:v>
                </c:pt>
                <c:pt idx="9187">
                  <c:v>49.269213670549597</c:v>
                </c:pt>
                <c:pt idx="9188">
                  <c:v>49.270011023118997</c:v>
                </c:pt>
                <c:pt idx="9189">
                  <c:v>49.270808188385999</c:v>
                </c:pt>
                <c:pt idx="9190">
                  <c:v>49.271605166394899</c:v>
                </c:pt>
                <c:pt idx="9191">
                  <c:v>49.272401957190198</c:v>
                </c:pt>
                <c:pt idx="9192">
                  <c:v>49.273198560816098</c:v>
                </c:pt>
                <c:pt idx="9193">
                  <c:v>49.273994977317003</c:v>
                </c:pt>
                <c:pt idx="9194">
                  <c:v>49.274791206737298</c:v>
                </c:pt>
                <c:pt idx="9195">
                  <c:v>49.275587249121301</c:v>
                </c:pt>
                <c:pt idx="9196">
                  <c:v>49.276383104513201</c:v>
                </c:pt>
                <c:pt idx="9197">
                  <c:v>49.277178772957498</c:v>
                </c:pt>
                <c:pt idx="9198">
                  <c:v>49.277974254498403</c:v>
                </c:pt>
                <c:pt idx="9199">
                  <c:v>49.278769549180097</c:v>
                </c:pt>
                <c:pt idx="9200">
                  <c:v>49.279564657046997</c:v>
                </c:pt>
                <c:pt idx="9201">
                  <c:v>49.280359578143297</c:v>
                </c:pt>
                <c:pt idx="9202">
                  <c:v>49.281154312513301</c:v>
                </c:pt>
                <c:pt idx="9203">
                  <c:v>49.281948860201098</c:v>
                </c:pt>
                <c:pt idx="9204">
                  <c:v>49.282743221251202</c:v>
                </c:pt>
                <c:pt idx="9205">
                  <c:v>49.283537395707498</c:v>
                </c:pt>
                <c:pt idx="9206">
                  <c:v>49.2843313836145</c:v>
                </c:pt>
                <c:pt idx="9207">
                  <c:v>49.285125185016199</c:v>
                </c:pt>
                <c:pt idx="9208">
                  <c:v>49.285918799956796</c:v>
                </c:pt>
                <c:pt idx="9209">
                  <c:v>49.286712228480603</c:v>
                </c:pt>
                <c:pt idx="9210">
                  <c:v>49.2875054706317</c:v>
                </c:pt>
                <c:pt idx="9211">
                  <c:v>49.288298526454199</c:v>
                </c:pt>
                <c:pt idx="9212">
                  <c:v>49.289091395992301</c:v>
                </c:pt>
                <c:pt idx="9213">
                  <c:v>49.289884079290097</c:v>
                </c:pt>
                <c:pt idx="9214">
                  <c:v>49.290676576391803</c:v>
                </c:pt>
                <c:pt idx="9215">
                  <c:v>49.291468887341502</c:v>
                </c:pt>
                <c:pt idx="9216">
                  <c:v>49.292261012183197</c:v>
                </c:pt>
                <c:pt idx="9217">
                  <c:v>49.293052950961098</c:v>
                </c:pt>
                <c:pt idx="9218">
                  <c:v>49.293844703719202</c:v>
                </c:pt>
                <c:pt idx="9219">
                  <c:v>49.294636270501698</c:v>
                </c:pt>
                <c:pt idx="9220">
                  <c:v>49.295427651352497</c:v>
                </c:pt>
                <c:pt idx="9221">
                  <c:v>49.296218846315703</c:v>
                </c:pt>
                <c:pt idx="9222">
                  <c:v>49.297009855435398</c:v>
                </c:pt>
                <c:pt idx="9223">
                  <c:v>49.2978006787556</c:v>
                </c:pt>
                <c:pt idx="9224">
                  <c:v>49.298591316320199</c:v>
                </c:pt>
                <c:pt idx="9225">
                  <c:v>49.299381768173397</c:v>
                </c:pt>
                <c:pt idx="9226">
                  <c:v>49.3001720343591</c:v>
                </c:pt>
                <c:pt idx="9227">
                  <c:v>49.300962114921298</c:v>
                </c:pt>
                <c:pt idx="9228">
                  <c:v>49.3017520099039</c:v>
                </c:pt>
                <c:pt idx="9229">
                  <c:v>49.302541719350998</c:v>
                </c:pt>
                <c:pt idx="9230">
                  <c:v>49.303331243306502</c:v>
                </c:pt>
                <c:pt idx="9231">
                  <c:v>49.304120581814303</c:v>
                </c:pt>
                <c:pt idx="9232">
                  <c:v>49.304909734918397</c:v>
                </c:pt>
                <c:pt idx="9233">
                  <c:v>49.305698702662603</c:v>
                </c:pt>
                <c:pt idx="9234">
                  <c:v>49.306487485090898</c:v>
                </c:pt>
                <c:pt idx="9235">
                  <c:v>49.307276082247299</c:v>
                </c:pt>
                <c:pt idx="9236">
                  <c:v>49.308064494175497</c:v>
                </c:pt>
                <c:pt idx="9237">
                  <c:v>49.308852720919504</c:v>
                </c:pt>
                <c:pt idx="9238">
                  <c:v>49.309640762523102</c:v>
                </c:pt>
                <c:pt idx="9239">
                  <c:v>49.310428619030198</c:v>
                </c:pt>
                <c:pt idx="9240">
                  <c:v>49.311216290484602</c:v>
                </c:pt>
                <c:pt idx="9241">
                  <c:v>49.312003776930297</c:v>
                </c:pt>
                <c:pt idx="9242">
                  <c:v>49.312791078410903</c:v>
                </c:pt>
                <c:pt idx="9243">
                  <c:v>49.313578194970397</c:v>
                </c:pt>
                <c:pt idx="9244">
                  <c:v>49.314365126652497</c:v>
                </c:pt>
                <c:pt idx="9245">
                  <c:v>49.315151873501001</c:v>
                </c:pt>
                <c:pt idx="9246">
                  <c:v>49.315938435559701</c:v>
                </c:pt>
                <c:pt idx="9247">
                  <c:v>49.316724812872401</c:v>
                </c:pt>
                <c:pt idx="9248">
                  <c:v>49.3175110054828</c:v>
                </c:pt>
                <c:pt idx="9249">
                  <c:v>49.318297013434801</c:v>
                </c:pt>
                <c:pt idx="9250">
                  <c:v>49.319082836771898</c:v>
                </c:pt>
                <c:pt idx="9251">
                  <c:v>49.319868475538101</c:v>
                </c:pt>
                <c:pt idx="9252">
                  <c:v>49.320653929776903</c:v>
                </c:pt>
                <c:pt idx="9253">
                  <c:v>49.3214391995322</c:v>
                </c:pt>
                <c:pt idx="9254">
                  <c:v>49.322224284847501</c:v>
                </c:pt>
                <c:pt idx="9255">
                  <c:v>49.323009185766701</c:v>
                </c:pt>
                <c:pt idx="9256">
                  <c:v>49.3237939023333</c:v>
                </c:pt>
                <c:pt idx="9257">
                  <c:v>49.324578434591103</c:v>
                </c:pt>
                <c:pt idx="9258">
                  <c:v>49.325362782583603</c:v>
                </c:pt>
                <c:pt idx="9259">
                  <c:v>49.326146946354598</c:v>
                </c:pt>
                <c:pt idx="9260">
                  <c:v>49.3269309259477</c:v>
                </c:pt>
                <c:pt idx="9261">
                  <c:v>49.327714721406501</c:v>
                </c:pt>
                <c:pt idx="9262">
                  <c:v>49.3284983327746</c:v>
                </c:pt>
                <c:pt idx="9263">
                  <c:v>49.329281760095697</c:v>
                </c:pt>
                <c:pt idx="9264">
                  <c:v>49.330065003413303</c:v>
                </c:pt>
                <c:pt idx="9265">
                  <c:v>49.330848062770997</c:v>
                </c:pt>
                <c:pt idx="9266">
                  <c:v>49.331630938212399</c:v>
                </c:pt>
                <c:pt idx="9267">
                  <c:v>49.332413629781001</c:v>
                </c:pt>
                <c:pt idx="9268">
                  <c:v>49.333196137520503</c:v>
                </c:pt>
                <c:pt idx="9269">
                  <c:v>49.333978461474302</c:v>
                </c:pt>
                <c:pt idx="9270">
                  <c:v>49.3347606016859</c:v>
                </c:pt>
                <c:pt idx="9271">
                  <c:v>49.335542558199002</c:v>
                </c:pt>
                <c:pt idx="9272">
                  <c:v>49.336324331057</c:v>
                </c:pt>
                <c:pt idx="9273">
                  <c:v>49.337105920303401</c:v>
                </c:pt>
                <c:pt idx="9274">
                  <c:v>49.337887325981697</c:v>
                </c:pt>
                <c:pt idx="9275">
                  <c:v>49.338668548135303</c:v>
                </c:pt>
                <c:pt idx="9276">
                  <c:v>49.339449586807902</c:v>
                </c:pt>
                <c:pt idx="9277">
                  <c:v>49.340230442042703</c:v>
                </c:pt>
                <c:pt idx="9278">
                  <c:v>49.341011113883297</c:v>
                </c:pt>
                <c:pt idx="9279">
                  <c:v>49.3417916023731</c:v>
                </c:pt>
                <c:pt idx="9280">
                  <c:v>49.342571907555502</c:v>
                </c:pt>
                <c:pt idx="9281">
                  <c:v>49.343352029473898</c:v>
                </c:pt>
                <c:pt idx="9282">
                  <c:v>49.344131968171801</c:v>
                </c:pt>
                <c:pt idx="9283">
                  <c:v>49.344911723692498</c:v>
                </c:pt>
                <c:pt idx="9284">
                  <c:v>49.345691296079501</c:v>
                </c:pt>
                <c:pt idx="9285">
                  <c:v>49.346470685376097</c:v>
                </c:pt>
                <c:pt idx="9286">
                  <c:v>49.347249891625601</c:v>
                </c:pt>
                <c:pt idx="9287">
                  <c:v>49.348028914871399</c:v>
                </c:pt>
                <c:pt idx="9288">
                  <c:v>49.348807755156997</c:v>
                </c:pt>
                <c:pt idx="9289">
                  <c:v>49.349586412525497</c:v>
                </c:pt>
                <c:pt idx="9290">
                  <c:v>49.350364887020298</c:v>
                </c:pt>
                <c:pt idx="9291">
                  <c:v>49.351143178684801</c:v>
                </c:pt>
                <c:pt idx="9292">
                  <c:v>49.351921287562199</c:v>
                </c:pt>
                <c:pt idx="9293">
                  <c:v>49.3526992136958</c:v>
                </c:pt>
                <c:pt idx="9294">
                  <c:v>49.353476957128898</c:v>
                </c:pt>
                <c:pt idx="9295">
                  <c:v>49.354254517904799</c:v>
                </c:pt>
                <c:pt idx="9296">
                  <c:v>49.355031896066798</c:v>
                </c:pt>
                <c:pt idx="9297">
                  <c:v>49.355809091658003</c:v>
                </c:pt>
                <c:pt idx="9298">
                  <c:v>49.356586104721799</c:v>
                </c:pt>
                <c:pt idx="9299">
                  <c:v>49.357362935301303</c:v>
                </c:pt>
                <c:pt idx="9300">
                  <c:v>49.358139583439801</c:v>
                </c:pt>
                <c:pt idx="9301">
                  <c:v>49.3589160491805</c:v>
                </c:pt>
                <c:pt idx="9302">
                  <c:v>49.359692332566503</c:v>
                </c:pt>
                <c:pt idx="9303">
                  <c:v>49.360468433641103</c:v>
                </c:pt>
                <c:pt idx="9304">
                  <c:v>49.3612443524475</c:v>
                </c:pt>
                <c:pt idx="9305">
                  <c:v>49.362020089028803</c:v>
                </c:pt>
                <c:pt idx="9306">
                  <c:v>49.3627956434281</c:v>
                </c:pt>
                <c:pt idx="9307">
                  <c:v>49.363571015688699</c:v>
                </c:pt>
                <c:pt idx="9308">
                  <c:v>49.3643462058536</c:v>
                </c:pt>
                <c:pt idx="9309">
                  <c:v>49.365121213965999</c:v>
                </c:pt>
                <c:pt idx="9310">
                  <c:v>49.365896040069003</c:v>
                </c:pt>
                <c:pt idx="9311">
                  <c:v>49.366670684205602</c:v>
                </c:pt>
                <c:pt idx="9312">
                  <c:v>49.367445146419101</c:v>
                </c:pt>
                <c:pt idx="9313">
                  <c:v>49.368219426752397</c:v>
                </c:pt>
                <c:pt idx="9314">
                  <c:v>49.368993525248698</c:v>
                </c:pt>
                <c:pt idx="9315">
                  <c:v>49.369767441950899</c:v>
                </c:pt>
                <c:pt idx="9316">
                  <c:v>49.370541176902201</c:v>
                </c:pt>
                <c:pt idx="9317">
                  <c:v>49.371314730145698</c:v>
                </c:pt>
                <c:pt idx="9318">
                  <c:v>49.372088101724202</c:v>
                </c:pt>
                <c:pt idx="9319">
                  <c:v>49.372861291680898</c:v>
                </c:pt>
                <c:pt idx="9320">
                  <c:v>49.373634300058796</c:v>
                </c:pt>
                <c:pt idx="9321">
                  <c:v>49.374407126900799</c:v>
                </c:pt>
                <c:pt idx="9322">
                  <c:v>49.37517977225</c:v>
                </c:pt>
                <c:pt idx="9323">
                  <c:v>49.375952236149303</c:v>
                </c:pt>
                <c:pt idx="9324">
                  <c:v>49.376724518641701</c:v>
                </c:pt>
                <c:pt idx="9325">
                  <c:v>49.377496619770199</c:v>
                </c:pt>
                <c:pt idx="9326">
                  <c:v>49.378268539577697</c:v>
                </c:pt>
                <c:pt idx="9327">
                  <c:v>49.379040278107098</c:v>
                </c:pt>
                <c:pt idx="9328">
                  <c:v>49.379811835401398</c:v>
                </c:pt>
                <c:pt idx="9329">
                  <c:v>49.380583211503499</c:v>
                </c:pt>
                <c:pt idx="9330">
                  <c:v>49.381354406456303</c:v>
                </c:pt>
                <c:pt idx="9331">
                  <c:v>49.382125420302799</c:v>
                </c:pt>
                <c:pt idx="9332">
                  <c:v>49.382896253085597</c:v>
                </c:pt>
                <c:pt idx="9333">
                  <c:v>49.3836669048479</c:v>
                </c:pt>
                <c:pt idx="9334">
                  <c:v>49.384437375632402</c:v>
                </c:pt>
                <c:pt idx="9335">
                  <c:v>49.3852076654819</c:v>
                </c:pt>
                <c:pt idx="9336">
                  <c:v>49.385977774439397</c:v>
                </c:pt>
                <c:pt idx="9337">
                  <c:v>49.386747702547702</c:v>
                </c:pt>
                <c:pt idx="9338">
                  <c:v>49.387517449849497</c:v>
                </c:pt>
                <c:pt idx="9339">
                  <c:v>49.3882870163878</c:v>
                </c:pt>
                <c:pt idx="9340">
                  <c:v>49.389056402205199</c:v>
                </c:pt>
                <c:pt idx="9341">
                  <c:v>49.389825607344598</c:v>
                </c:pt>
                <c:pt idx="9342">
                  <c:v>49.390594631848899</c:v>
                </c:pt>
                <c:pt idx="9343">
                  <c:v>49.391363475760699</c:v>
                </c:pt>
                <c:pt idx="9344">
                  <c:v>49.392132139122801</c:v>
                </c:pt>
                <c:pt idx="9345">
                  <c:v>49.392900621977901</c:v>
                </c:pt>
                <c:pt idx="9346">
                  <c:v>49.393668924368903</c:v>
                </c:pt>
                <c:pt idx="9347">
                  <c:v>49.394437046338503</c:v>
                </c:pt>
                <c:pt idx="9348">
                  <c:v>49.395204987929297</c:v>
                </c:pt>
                <c:pt idx="9349">
                  <c:v>49.395972749184097</c:v>
                </c:pt>
                <c:pt idx="9350">
                  <c:v>49.396740330145498</c:v>
                </c:pt>
                <c:pt idx="9351">
                  <c:v>49.397507730856397</c:v>
                </c:pt>
                <c:pt idx="9352">
                  <c:v>49.398274951359298</c:v>
                </c:pt>
                <c:pt idx="9353">
                  <c:v>49.399041991696897</c:v>
                </c:pt>
                <c:pt idx="9354">
                  <c:v>49.399808851911899</c:v>
                </c:pt>
                <c:pt idx="9355">
                  <c:v>49.400575532046901</c:v>
                </c:pt>
                <c:pt idx="9356">
                  <c:v>49.401342032144598</c:v>
                </c:pt>
                <c:pt idx="9357">
                  <c:v>49.402108352247602</c:v>
                </c:pt>
                <c:pt idx="9358">
                  <c:v>49.402874492398503</c:v>
                </c:pt>
                <c:pt idx="9359">
                  <c:v>49.403640452639998</c:v>
                </c:pt>
                <c:pt idx="9360">
                  <c:v>49.404406233014498</c:v>
                </c:pt>
                <c:pt idx="9361">
                  <c:v>49.4051718335648</c:v>
                </c:pt>
                <c:pt idx="9362">
                  <c:v>49.405937254333402</c:v>
                </c:pt>
                <c:pt idx="9363">
                  <c:v>49.406702495362801</c:v>
                </c:pt>
                <c:pt idx="9364">
                  <c:v>49.4074675566957</c:v>
                </c:pt>
                <c:pt idx="9365">
                  <c:v>49.408232438374498</c:v>
                </c:pt>
                <c:pt idx="9366">
                  <c:v>49.408997140441897</c:v>
                </c:pt>
                <c:pt idx="9367">
                  <c:v>49.409761662940198</c:v>
                </c:pt>
                <c:pt idx="9368">
                  <c:v>49.410526005912097</c:v>
                </c:pt>
                <c:pt idx="9369">
                  <c:v>49.411290169400097</c:v>
                </c:pt>
                <c:pt idx="9370">
                  <c:v>49.412054153446498</c:v>
                </c:pt>
                <c:pt idx="9371">
                  <c:v>49.412817958094102</c:v>
                </c:pt>
                <c:pt idx="9372">
                  <c:v>49.413581583385103</c:v>
                </c:pt>
                <c:pt idx="9373">
                  <c:v>49.414345029362103</c:v>
                </c:pt>
                <c:pt idx="9374">
                  <c:v>49.415108296067501</c:v>
                </c:pt>
                <c:pt idx="9375">
                  <c:v>49.415871383543802</c:v>
                </c:pt>
                <c:pt idx="9376">
                  <c:v>49.416634291833503</c:v>
                </c:pt>
                <c:pt idx="9377">
                  <c:v>49.417397020978797</c:v>
                </c:pt>
                <c:pt idx="9378">
                  <c:v>49.418159571022301</c:v>
                </c:pt>
                <c:pt idx="9379">
                  <c:v>49.418921942006399</c:v>
                </c:pt>
                <c:pt idx="9380">
                  <c:v>49.419684133973298</c:v>
                </c:pt>
                <c:pt idx="9381">
                  <c:v>49.420446146965602</c:v>
                </c:pt>
                <c:pt idx="9382">
                  <c:v>49.421207981025702</c:v>
                </c:pt>
                <c:pt idx="9383">
                  <c:v>49.421969636195698</c:v>
                </c:pt>
                <c:pt idx="9384">
                  <c:v>49.4227311125182</c:v>
                </c:pt>
                <c:pt idx="9385">
                  <c:v>49.4234924100355</c:v>
                </c:pt>
                <c:pt idx="9386">
                  <c:v>49.424253528789798</c:v>
                </c:pt>
                <c:pt idx="9387">
                  <c:v>49.425014468823598</c:v>
                </c:pt>
                <c:pt idx="9388">
                  <c:v>49.425775230179099</c:v>
                </c:pt>
                <c:pt idx="9389">
                  <c:v>49.426535812898599</c:v>
                </c:pt>
                <c:pt idx="9390">
                  <c:v>49.427296217024399</c:v>
                </c:pt>
                <c:pt idx="9391">
                  <c:v>49.428056442598802</c:v>
                </c:pt>
                <c:pt idx="9392">
                  <c:v>49.428816489664101</c:v>
                </c:pt>
                <c:pt idx="9393">
                  <c:v>49.429576358262601</c:v>
                </c:pt>
                <c:pt idx="9394">
                  <c:v>49.430336048436402</c:v>
                </c:pt>
                <c:pt idx="9395">
                  <c:v>49.431095560227902</c:v>
                </c:pt>
                <c:pt idx="9396">
                  <c:v>49.431854893679201</c:v>
                </c:pt>
                <c:pt idx="9397">
                  <c:v>49.432614048832498</c:v>
                </c:pt>
                <c:pt idx="9398">
                  <c:v>49.433373025730198</c:v>
                </c:pt>
                <c:pt idx="9399">
                  <c:v>49.434131824414401</c:v>
                </c:pt>
                <c:pt idx="9400">
                  <c:v>49.434890444927198</c:v>
                </c:pt>
                <c:pt idx="9401">
                  <c:v>49.435648887310897</c:v>
                </c:pt>
                <c:pt idx="9402">
                  <c:v>49.436407151607597</c:v>
                </c:pt>
                <c:pt idx="9403">
                  <c:v>49.437165237859503</c:v>
                </c:pt>
                <c:pt idx="9404">
                  <c:v>49.437923146108801</c:v>
                </c:pt>
                <c:pt idx="9405">
                  <c:v>49.438680876397498</c:v>
                </c:pt>
                <c:pt idx="9406">
                  <c:v>49.439438428767801</c:v>
                </c:pt>
                <c:pt idx="9407">
                  <c:v>49.440195803261901</c:v>
                </c:pt>
                <c:pt idx="9408">
                  <c:v>49.440952999921699</c:v>
                </c:pt>
                <c:pt idx="9409">
                  <c:v>49.4417100187896</c:v>
                </c:pt>
                <c:pt idx="9410">
                  <c:v>49.442466859907398</c:v>
                </c:pt>
                <c:pt idx="9411">
                  <c:v>49.4432235233173</c:v>
                </c:pt>
                <c:pt idx="9412">
                  <c:v>49.443980009061399</c:v>
                </c:pt>
                <c:pt idx="9413">
                  <c:v>49.4447363171817</c:v>
                </c:pt>
                <c:pt idx="9414">
                  <c:v>49.445492447720298</c:v>
                </c:pt>
                <c:pt idx="9415">
                  <c:v>49.446248400719199</c:v>
                </c:pt>
                <c:pt idx="9416">
                  <c:v>49.447004176220503</c:v>
                </c:pt>
                <c:pt idx="9417">
                  <c:v>49.447759774266103</c:v>
                </c:pt>
                <c:pt idx="9418">
                  <c:v>49.448515194898</c:v>
                </c:pt>
                <c:pt idx="9419">
                  <c:v>49.449270438158401</c:v>
                </c:pt>
                <c:pt idx="9420">
                  <c:v>49.450025504088998</c:v>
                </c:pt>
                <c:pt idx="9421">
                  <c:v>49.450780392732</c:v>
                </c:pt>
                <c:pt idx="9422">
                  <c:v>49.451535104129299</c:v>
                </c:pt>
                <c:pt idx="9423">
                  <c:v>49.452289638322902</c:v>
                </c:pt>
                <c:pt idx="9424">
                  <c:v>49.453043995354598</c:v>
                </c:pt>
                <c:pt idx="9425">
                  <c:v>49.453798175266499</c:v>
                </c:pt>
                <c:pt idx="9426">
                  <c:v>49.4545521781004</c:v>
                </c:pt>
                <c:pt idx="9427">
                  <c:v>49.455306003898301</c:v>
                </c:pt>
                <c:pt idx="9428">
                  <c:v>49.456059652702102</c:v>
                </c:pt>
                <c:pt idx="9429">
                  <c:v>49.456813124553697</c:v>
                </c:pt>
                <c:pt idx="9430">
                  <c:v>49.457566419495002</c:v>
                </c:pt>
                <c:pt idx="9431">
                  <c:v>49.458319537567696</c:v>
                </c:pt>
                <c:pt idx="9432">
                  <c:v>49.459072478814001</c:v>
                </c:pt>
                <c:pt idx="9433">
                  <c:v>49.459825243275397</c:v>
                </c:pt>
                <c:pt idx="9434">
                  <c:v>49.460577830993998</c:v>
                </c:pt>
                <c:pt idx="9435">
                  <c:v>49.461330242011499</c:v>
                </c:pt>
                <c:pt idx="9436">
                  <c:v>49.462082476369801</c:v>
                </c:pt>
                <c:pt idx="9437">
                  <c:v>49.462834534110698</c:v>
                </c:pt>
                <c:pt idx="9438">
                  <c:v>49.463586415275998</c:v>
                </c:pt>
                <c:pt idx="9439">
                  <c:v>49.464338119907502</c:v>
                </c:pt>
                <c:pt idx="9440">
                  <c:v>49.465089648046899</c:v>
                </c:pt>
                <c:pt idx="9441">
                  <c:v>49.465840999736201</c:v>
                </c:pt>
                <c:pt idx="9442">
                  <c:v>49.466592175016899</c:v>
                </c:pt>
                <c:pt idx="9443">
                  <c:v>49.4673431739309</c:v>
                </c:pt>
                <c:pt idx="9444">
                  <c:v>49.468093996519897</c:v>
                </c:pt>
                <c:pt idx="9445">
                  <c:v>49.468844642825701</c:v>
                </c:pt>
                <c:pt idx="9446">
                  <c:v>49.469595112889898</c:v>
                </c:pt>
                <c:pt idx="9447">
                  <c:v>49.470345406754397</c:v>
                </c:pt>
                <c:pt idx="9448">
                  <c:v>49.4710955244608</c:v>
                </c:pt>
                <c:pt idx="9449">
                  <c:v>49.471845466050702</c:v>
                </c:pt>
                <c:pt idx="9450">
                  <c:v>49.472595231565897</c:v>
                </c:pt>
                <c:pt idx="9451">
                  <c:v>49.473344821048101</c:v>
                </c:pt>
                <c:pt idx="9452">
                  <c:v>49.474094234538903</c:v>
                </c:pt>
                <c:pt idx="9453">
                  <c:v>49.474843472080003</c:v>
                </c:pt>
                <c:pt idx="9454">
                  <c:v>49.475592533713098</c:v>
                </c:pt>
                <c:pt idx="9455">
                  <c:v>49.476341419479603</c:v>
                </c:pt>
                <c:pt idx="9456">
                  <c:v>49.477090129421399</c:v>
                </c:pt>
                <c:pt idx="9457">
                  <c:v>49.477838663580002</c:v>
                </c:pt>
                <c:pt idx="9458">
                  <c:v>49.478587021996901</c:v>
                </c:pt>
                <c:pt idx="9459">
                  <c:v>49.479335204713898</c:v>
                </c:pt>
                <c:pt idx="9460">
                  <c:v>49.480083211772403</c:v>
                </c:pt>
                <c:pt idx="9461">
                  <c:v>49.480831043214103</c:v>
                </c:pt>
                <c:pt idx="9462">
                  <c:v>49.481578699080501</c:v>
                </c:pt>
                <c:pt idx="9463">
                  <c:v>49.482326179413199</c:v>
                </c:pt>
                <c:pt idx="9464">
                  <c:v>49.483073484253701</c:v>
                </c:pt>
                <c:pt idx="9465">
                  <c:v>49.483820613643601</c:v>
                </c:pt>
                <c:pt idx="9466">
                  <c:v>49.484567567624403</c:v>
                </c:pt>
                <c:pt idx="9467">
                  <c:v>49.485314346237601</c:v>
                </c:pt>
                <c:pt idx="9468">
                  <c:v>49.4860609495246</c:v>
                </c:pt>
                <c:pt idx="9469">
                  <c:v>49.4868073775271</c:v>
                </c:pt>
                <c:pt idx="9470">
                  <c:v>49.487553630286499</c:v>
                </c:pt>
                <c:pt idx="9471">
                  <c:v>49.488299707844199</c:v>
                </c:pt>
                <c:pt idx="9472">
                  <c:v>49.489045610241703</c:v>
                </c:pt>
                <c:pt idx="9473">
                  <c:v>49.489791337520501</c:v>
                </c:pt>
                <c:pt idx="9474">
                  <c:v>49.490536889722101</c:v>
                </c:pt>
                <c:pt idx="9475">
                  <c:v>49.491282266887801</c:v>
                </c:pt>
                <c:pt idx="9476">
                  <c:v>49.492027469059003</c:v>
                </c:pt>
                <c:pt idx="9477">
                  <c:v>49.492772496277297</c:v>
                </c:pt>
                <c:pt idx="9478">
                  <c:v>49.493517348584</c:v>
                </c:pt>
                <c:pt idx="9479">
                  <c:v>49.4942620260205</c:v>
                </c:pt>
                <c:pt idx="9480">
                  <c:v>49.495006528628203</c:v>
                </c:pt>
                <c:pt idx="9481">
                  <c:v>49.495750856448403</c:v>
                </c:pt>
                <c:pt idx="9482">
                  <c:v>49.496495009522597</c:v>
                </c:pt>
                <c:pt idx="9483">
                  <c:v>49.497238987891997</c:v>
                </c:pt>
                <c:pt idx="9484">
                  <c:v>49.497982791598098</c:v>
                </c:pt>
                <c:pt idx="9485">
                  <c:v>49.498726420682203</c:v>
                </c:pt>
                <c:pt idx="9486">
                  <c:v>49.499469875185497</c:v>
                </c:pt>
                <c:pt idx="9487">
                  <c:v>49.500213155149403</c:v>
                </c:pt>
                <c:pt idx="9488">
                  <c:v>49.500956260615297</c:v>
                </c:pt>
                <c:pt idx="9489">
                  <c:v>49.501699191624297</c:v>
                </c:pt>
                <c:pt idx="9490">
                  <c:v>49.5024419482179</c:v>
                </c:pt>
                <c:pt idx="9491">
                  <c:v>49.503184530437203</c:v>
                </c:pt>
                <c:pt idx="9492">
                  <c:v>49.503926938323502</c:v>
                </c:pt>
                <c:pt idx="9493">
                  <c:v>49.504669171918202</c:v>
                </c:pt>
                <c:pt idx="9494">
                  <c:v>49.5054112312624</c:v>
                </c:pt>
                <c:pt idx="9495">
                  <c:v>49.5061531163973</c:v>
                </c:pt>
                <c:pt idx="9496">
                  <c:v>49.506894827364299</c:v>
                </c:pt>
                <c:pt idx="9497">
                  <c:v>49.507636364204402</c:v>
                </c:pt>
                <c:pt idx="9498">
                  <c:v>49.508377726958997</c:v>
                </c:pt>
                <c:pt idx="9499">
                  <c:v>49.509118915669198</c:v>
                </c:pt>
                <c:pt idx="9500">
                  <c:v>49.509859930376301</c:v>
                </c:pt>
                <c:pt idx="9501">
                  <c:v>49.510600771121297</c:v>
                </c:pt>
                <c:pt idx="9502">
                  <c:v>49.511341437945397</c:v>
                </c:pt>
                <c:pt idx="9503">
                  <c:v>49.512081930889899</c:v>
                </c:pt>
                <c:pt idx="9504">
                  <c:v>49.5128222499958</c:v>
                </c:pt>
                <c:pt idx="9505">
                  <c:v>49.513562395304298</c:v>
                </c:pt>
                <c:pt idx="9506">
                  <c:v>49.514302366856498</c:v>
                </c:pt>
                <c:pt idx="9507">
                  <c:v>49.515042164693597</c:v>
                </c:pt>
                <c:pt idx="9508">
                  <c:v>49.5157817888566</c:v>
                </c:pt>
                <c:pt idx="9509">
                  <c:v>49.516521239386599</c:v>
                </c:pt>
                <c:pt idx="9510">
                  <c:v>49.517260516324797</c:v>
                </c:pt>
                <c:pt idx="9511">
                  <c:v>49.5179996197121</c:v>
                </c:pt>
                <c:pt idx="9512">
                  <c:v>49.518738549589798</c:v>
                </c:pt>
                <c:pt idx="9513">
                  <c:v>49.519477305998798</c:v>
                </c:pt>
                <c:pt idx="9514">
                  <c:v>49.520215888980097</c:v>
                </c:pt>
                <c:pt idx="9515">
                  <c:v>49.5209542985749</c:v>
                </c:pt>
                <c:pt idx="9516">
                  <c:v>49.521692534824098</c:v>
                </c:pt>
                <c:pt idx="9517">
                  <c:v>49.522430597768803</c:v>
                </c:pt>
                <c:pt idx="9518">
                  <c:v>49.52316848745</c:v>
                </c:pt>
                <c:pt idx="9519">
                  <c:v>49.523906203908602</c:v>
                </c:pt>
                <c:pt idx="9520">
                  <c:v>49.524643747185699</c:v>
                </c:pt>
                <c:pt idx="9521">
                  <c:v>49.525381117322297</c:v>
                </c:pt>
                <c:pt idx="9522">
                  <c:v>49.526118314359202</c:v>
                </c:pt>
                <c:pt idx="9523">
                  <c:v>49.526855338337597</c:v>
                </c:pt>
                <c:pt idx="9524">
                  <c:v>49.527592189298197</c:v>
                </c:pt>
                <c:pt idx="9525">
                  <c:v>49.528328867282099</c:v>
                </c:pt>
                <c:pt idx="9526">
                  <c:v>49.529065372330201</c:v>
                </c:pt>
                <c:pt idx="9527">
                  <c:v>49.529801704483397</c:v>
                </c:pt>
                <c:pt idx="9528">
                  <c:v>49.530537863782698</c:v>
                </c:pt>
                <c:pt idx="9529">
                  <c:v>49.531273850268803</c:v>
                </c:pt>
                <c:pt idx="9530">
                  <c:v>49.532009663982798</c:v>
                </c:pt>
                <c:pt idx="9531">
                  <c:v>49.532745304965403</c:v>
                </c:pt>
                <c:pt idx="9532">
                  <c:v>49.533480773257601</c:v>
                </c:pt>
                <c:pt idx="9533">
                  <c:v>49.534216068900299</c:v>
                </c:pt>
                <c:pt idx="9534">
                  <c:v>49.534951191934198</c:v>
                </c:pt>
                <c:pt idx="9535">
                  <c:v>49.535686142400202</c:v>
                </c:pt>
                <c:pt idx="9536">
                  <c:v>49.536420920339097</c:v>
                </c:pt>
                <c:pt idx="9537">
                  <c:v>49.537155525791903</c:v>
                </c:pt>
                <c:pt idx="9538">
                  <c:v>49.537889958799198</c:v>
                </c:pt>
                <c:pt idx="9539">
                  <c:v>49.538624219401903</c:v>
                </c:pt>
                <c:pt idx="9540">
                  <c:v>49.539358307640804</c:v>
                </c:pt>
                <c:pt idx="9541">
                  <c:v>49.540092223556599</c:v>
                </c:pt>
                <c:pt idx="9542">
                  <c:v>49.540825967190202</c:v>
                </c:pt>
                <c:pt idx="9543">
                  <c:v>49.541559538582199</c:v>
                </c:pt>
                <c:pt idx="9544">
                  <c:v>49.542292937773503</c:v>
                </c:pt>
                <c:pt idx="9545">
                  <c:v>49.5430261648048</c:v>
                </c:pt>
                <c:pt idx="9546">
                  <c:v>49.543759219716797</c:v>
                </c:pt>
                <c:pt idx="9547">
                  <c:v>49.544492102550301</c:v>
                </c:pt>
                <c:pt idx="9548">
                  <c:v>49.545224813345897</c:v>
                </c:pt>
                <c:pt idx="9549">
                  <c:v>49.545957352144399</c:v>
                </c:pt>
                <c:pt idx="9550">
                  <c:v>49.5466897189864</c:v>
                </c:pt>
                <c:pt idx="9551">
                  <c:v>49.5474219139127</c:v>
                </c:pt>
                <c:pt idx="9552">
                  <c:v>49.548153936963899</c:v>
                </c:pt>
                <c:pt idx="9553">
                  <c:v>49.548885788180698</c:v>
                </c:pt>
                <c:pt idx="9554">
                  <c:v>49.549617467603703</c:v>
                </c:pt>
                <c:pt idx="9555">
                  <c:v>49.5503489752736</c:v>
                </c:pt>
                <c:pt idx="9556">
                  <c:v>49.551080311230997</c:v>
                </c:pt>
                <c:pt idx="9557">
                  <c:v>49.551811475516601</c:v>
                </c:pt>
                <c:pt idx="9558">
                  <c:v>49.552542468170898</c:v>
                </c:pt>
                <c:pt idx="9559">
                  <c:v>49.553273289234603</c:v>
                </c:pt>
                <c:pt idx="9560">
                  <c:v>49.554003938748203</c:v>
                </c:pt>
                <c:pt idx="9561">
                  <c:v>49.554734416752503</c:v>
                </c:pt>
                <c:pt idx="9562">
                  <c:v>49.555464723287798</c:v>
                </c:pt>
                <c:pt idx="9563">
                  <c:v>49.556194858394797</c:v>
                </c:pt>
                <c:pt idx="9564">
                  <c:v>49.556924822114098</c:v>
                </c:pt>
                <c:pt idx="9565">
                  <c:v>49.557654614486196</c:v>
                </c:pt>
                <c:pt idx="9566">
                  <c:v>49.5583842355516</c:v>
                </c:pt>
                <c:pt idx="9567">
                  <c:v>49.559113685350802</c:v>
                </c:pt>
                <c:pt idx="9568">
                  <c:v>49.559842963924503</c:v>
                </c:pt>
                <c:pt idx="9569">
                  <c:v>49.560572071312997</c:v>
                </c:pt>
                <c:pt idx="9570">
                  <c:v>49.561301007556999</c:v>
                </c:pt>
                <c:pt idx="9571">
                  <c:v>49.562029772696803</c:v>
                </c:pt>
                <c:pt idx="9572">
                  <c:v>49.562758366772997</c:v>
                </c:pt>
                <c:pt idx="9573">
                  <c:v>49.563486789826001</c:v>
                </c:pt>
                <c:pt idx="9574">
                  <c:v>49.564215041896297</c:v>
                </c:pt>
                <c:pt idx="9575">
                  <c:v>49.5649431230243</c:v>
                </c:pt>
                <c:pt idx="9576">
                  <c:v>49.565671033250602</c:v>
                </c:pt>
                <c:pt idx="9577">
                  <c:v>49.566398772615401</c:v>
                </c:pt>
                <c:pt idx="9578">
                  <c:v>49.567126341159302</c:v>
                </c:pt>
                <c:pt idx="9579">
                  <c:v>49.567853738922601</c:v>
                </c:pt>
                <c:pt idx="9580">
                  <c:v>49.568580965945699</c:v>
                </c:pt>
                <c:pt idx="9581">
                  <c:v>49.569308022269098</c:v>
                </c:pt>
                <c:pt idx="9582">
                  <c:v>49.570034907933099</c:v>
                </c:pt>
                <c:pt idx="9583">
                  <c:v>49.570761622978097</c:v>
                </c:pt>
                <c:pt idx="9584">
                  <c:v>49.5714881674445</c:v>
                </c:pt>
                <c:pt idx="9585">
                  <c:v>49.572214541372603</c:v>
                </c:pt>
                <c:pt idx="9586">
                  <c:v>49.5729407448027</c:v>
                </c:pt>
                <c:pt idx="9587">
                  <c:v>49.573666777775202</c:v>
                </c:pt>
                <c:pt idx="9588">
                  <c:v>49.574392640330402</c:v>
                </c:pt>
                <c:pt idx="9589">
                  <c:v>49.575118332508602</c:v>
                </c:pt>
                <c:pt idx="9590">
                  <c:v>49.575843854350197</c:v>
                </c:pt>
                <c:pt idx="9591">
                  <c:v>49.576569205895403</c:v>
                </c:pt>
                <c:pt idx="9592">
                  <c:v>49.577294387184502</c:v>
                </c:pt>
                <c:pt idx="9593">
                  <c:v>49.578019398257801</c:v>
                </c:pt>
                <c:pt idx="9594">
                  <c:v>49.578744239155498</c:v>
                </c:pt>
                <c:pt idx="9595">
                  <c:v>49.579468909917999</c:v>
                </c:pt>
                <c:pt idx="9596">
                  <c:v>49.580193410585402</c:v>
                </c:pt>
                <c:pt idx="9597">
                  <c:v>49.580917741197901</c:v>
                </c:pt>
                <c:pt idx="9598">
                  <c:v>49.581641901795898</c:v>
                </c:pt>
                <c:pt idx="9599">
                  <c:v>49.582365892419602</c:v>
                </c:pt>
                <c:pt idx="9600">
                  <c:v>49.583089713109104</c:v>
                </c:pt>
                <c:pt idx="9601">
                  <c:v>49.583813363904603</c:v>
                </c:pt>
                <c:pt idx="9602">
                  <c:v>49.584536844846298</c:v>
                </c:pt>
                <c:pt idx="9603">
                  <c:v>49.585260155974503</c:v>
                </c:pt>
                <c:pt idx="9604">
                  <c:v>49.5859832973292</c:v>
                </c:pt>
                <c:pt idx="9605">
                  <c:v>49.586706268950699</c:v>
                </c:pt>
                <c:pt idx="9606">
                  <c:v>49.587429070879097</c:v>
                </c:pt>
                <c:pt idx="9607">
                  <c:v>49.588151703154402</c:v>
                </c:pt>
                <c:pt idx="9608">
                  <c:v>49.588874165817003</c:v>
                </c:pt>
                <c:pt idx="9609">
                  <c:v>49.589596458906797</c:v>
                </c:pt>
                <c:pt idx="9610">
                  <c:v>49.590318582464</c:v>
                </c:pt>
                <c:pt idx="9611">
                  <c:v>49.591040536528702</c:v>
                </c:pt>
                <c:pt idx="9612">
                  <c:v>49.591762321140997</c:v>
                </c:pt>
                <c:pt idx="9613">
                  <c:v>49.592483936340997</c:v>
                </c:pt>
                <c:pt idx="9614">
                  <c:v>49.593205382168698</c:v>
                </c:pt>
                <c:pt idx="9615">
                  <c:v>49.593926658664103</c:v>
                </c:pt>
                <c:pt idx="9616">
                  <c:v>49.594647765867499</c:v>
                </c:pt>
                <c:pt idx="9617">
                  <c:v>49.5953687038187</c:v>
                </c:pt>
                <c:pt idx="9618">
                  <c:v>49.5960894725579</c:v>
                </c:pt>
                <c:pt idx="9619">
                  <c:v>49.596810072125102</c:v>
                </c:pt>
                <c:pt idx="9620">
                  <c:v>49.597530502560197</c:v>
                </c:pt>
                <c:pt idx="9621">
                  <c:v>49.598250763903302</c:v>
                </c:pt>
                <c:pt idx="9622">
                  <c:v>49.598970856194299</c:v>
                </c:pt>
                <c:pt idx="9623">
                  <c:v>49.599690779473399</c:v>
                </c:pt>
                <c:pt idx="9624">
                  <c:v>49.600410533780298</c:v>
                </c:pt>
                <c:pt idx="9625">
                  <c:v>49.601130119155201</c:v>
                </c:pt>
                <c:pt idx="9626">
                  <c:v>49.601849535637903</c:v>
                </c:pt>
                <c:pt idx="9627">
                  <c:v>49.602568783268502</c:v>
                </c:pt>
                <c:pt idx="9628">
                  <c:v>49.603287862086702</c:v>
                </c:pt>
                <c:pt idx="9629">
                  <c:v>49.604006772132699</c:v>
                </c:pt>
                <c:pt idx="9630">
                  <c:v>49.604725513446297</c:v>
                </c:pt>
                <c:pt idx="9631">
                  <c:v>49.605444086067301</c:v>
                </c:pt>
                <c:pt idx="9632">
                  <c:v>49.6061624900358</c:v>
                </c:pt>
                <c:pt idx="9633">
                  <c:v>49.606880725391498</c:v>
                </c:pt>
                <c:pt idx="9634">
                  <c:v>49.6075987921744</c:v>
                </c:pt>
                <c:pt idx="9635">
                  <c:v>49.608316690424402</c:v>
                </c:pt>
                <c:pt idx="9636">
                  <c:v>49.609034420181302</c:v>
                </c:pt>
                <c:pt idx="9637">
                  <c:v>49.609751981484898</c:v>
                </c:pt>
                <c:pt idx="9638">
                  <c:v>49.610469374375199</c:v>
                </c:pt>
                <c:pt idx="9639">
                  <c:v>49.611186598891798</c:v>
                </c:pt>
                <c:pt idx="9640">
                  <c:v>49.611903655074698</c:v>
                </c:pt>
                <c:pt idx="9641">
                  <c:v>49.612620542963697</c:v>
                </c:pt>
                <c:pt idx="9642">
                  <c:v>49.613337262598598</c:v>
                </c:pt>
                <c:pt idx="9643">
                  <c:v>49.614053814019101</c:v>
                </c:pt>
                <c:pt idx="9644">
                  <c:v>49.614770197265102</c:v>
                </c:pt>
                <c:pt idx="9645">
                  <c:v>49.615486412376299</c:v>
                </c:pt>
                <c:pt idx="9646">
                  <c:v>49.616202459392497</c:v>
                </c:pt>
                <c:pt idx="9647">
                  <c:v>49.6169183383535</c:v>
                </c:pt>
                <c:pt idx="9648">
                  <c:v>49.6176340492989</c:v>
                </c:pt>
                <c:pt idx="9649">
                  <c:v>49.618349592268601</c:v>
                </c:pt>
                <c:pt idx="9650">
                  <c:v>49.6190649673023</c:v>
                </c:pt>
                <c:pt idx="9651">
                  <c:v>49.619780174439597</c:v>
                </c:pt>
                <c:pt idx="9652">
                  <c:v>49.620495213720297</c:v>
                </c:pt>
                <c:pt idx="9653">
                  <c:v>49.621210085184103</c:v>
                </c:pt>
                <c:pt idx="9654">
                  <c:v>49.621924788870601</c:v>
                </c:pt>
                <c:pt idx="9655">
                  <c:v>49.622639324819701</c:v>
                </c:pt>
                <c:pt idx="9656">
                  <c:v>49.623353693070797</c:v>
                </c:pt>
                <c:pt idx="9657">
                  <c:v>49.6240678936637</c:v>
                </c:pt>
                <c:pt idx="9658">
                  <c:v>49.6247819266381</c:v>
                </c:pt>
                <c:pt idx="9659">
                  <c:v>49.625495792033597</c:v>
                </c:pt>
                <c:pt idx="9660">
                  <c:v>49.626209489889703</c:v>
                </c:pt>
                <c:pt idx="9661">
                  <c:v>49.626923020246203</c:v>
                </c:pt>
                <c:pt idx="9662">
                  <c:v>49.627636383142601</c:v>
                </c:pt>
                <c:pt idx="9663">
                  <c:v>49.628349578618597</c:v>
                </c:pt>
                <c:pt idx="9664">
                  <c:v>49.629062606713703</c:v>
                </c:pt>
                <c:pt idx="9665">
                  <c:v>49.629775467467603</c:v>
                </c:pt>
                <c:pt idx="9666">
                  <c:v>49.630488160919697</c:v>
                </c:pt>
                <c:pt idx="9667">
                  <c:v>49.631200687109803</c:v>
                </c:pt>
                <c:pt idx="9668">
                  <c:v>49.631913046077202</c:v>
                </c:pt>
                <c:pt idx="9669">
                  <c:v>49.632625237861603</c:v>
                </c:pt>
                <c:pt idx="9670">
                  <c:v>49.633337262502501</c:v>
                </c:pt>
                <c:pt idx="9671">
                  <c:v>49.634049120039499</c:v>
                </c:pt>
                <c:pt idx="9672">
                  <c:v>49.634760810511999</c:v>
                </c:pt>
                <c:pt idx="9673">
                  <c:v>49.635472333959598</c:v>
                </c:pt>
                <c:pt idx="9674">
                  <c:v>49.636183690421703</c:v>
                </c:pt>
                <c:pt idx="9675">
                  <c:v>49.636894879937898</c:v>
                </c:pt>
                <c:pt idx="9676">
                  <c:v>49.637605902547598</c:v>
                </c:pt>
                <c:pt idx="9677">
                  <c:v>49.638316758290301</c:v>
                </c:pt>
                <c:pt idx="9678">
                  <c:v>49.6390274472055</c:v>
                </c:pt>
                <c:pt idx="9679">
                  <c:v>49.6397379693326</c:v>
                </c:pt>
                <c:pt idx="9680">
                  <c:v>49.640448324711002</c:v>
                </c:pt>
                <c:pt idx="9681">
                  <c:v>49.641158513380198</c:v>
                </c:pt>
                <c:pt idx="9682">
                  <c:v>49.641868535379601</c:v>
                </c:pt>
                <c:pt idx="9683">
                  <c:v>49.642578390748703</c:v>
                </c:pt>
                <c:pt idx="9684">
                  <c:v>49.643288079526798</c:v>
                </c:pt>
                <c:pt idx="9685">
                  <c:v>49.643997601753298</c:v>
                </c:pt>
                <c:pt idx="9686">
                  <c:v>49.644706957467598</c:v>
                </c:pt>
                <c:pt idx="9687">
                  <c:v>49.645416146709103</c:v>
                </c:pt>
                <c:pt idx="9688">
                  <c:v>49.646125169517099</c:v>
                </c:pt>
                <c:pt idx="9689">
                  <c:v>49.646834025931099</c:v>
                </c:pt>
                <c:pt idx="9690">
                  <c:v>49.647542715990298</c:v>
                </c:pt>
                <c:pt idx="9691">
                  <c:v>49.648251239734101</c:v>
                </c:pt>
                <c:pt idx="9692">
                  <c:v>49.648959597201802</c:v>
                </c:pt>
                <c:pt idx="9693">
                  <c:v>49.649667788432801</c:v>
                </c:pt>
                <c:pt idx="9694">
                  <c:v>49.650375813466297</c:v>
                </c:pt>
                <c:pt idx="9695">
                  <c:v>49.651083672341599</c:v>
                </c:pt>
                <c:pt idx="9696">
                  <c:v>49.651791365098099</c:v>
                </c:pt>
                <c:pt idx="9697">
                  <c:v>49.652498891774997</c:v>
                </c:pt>
                <c:pt idx="9698">
                  <c:v>49.6532062524116</c:v>
                </c:pt>
                <c:pt idx="9699">
                  <c:v>49.653913447047202</c:v>
                </c:pt>
                <c:pt idx="9700">
                  <c:v>49.654620475721003</c:v>
                </c:pt>
                <c:pt idx="9701">
                  <c:v>49.655327338472198</c:v>
                </c:pt>
                <c:pt idx="9702">
                  <c:v>49.656034035340099</c:v>
                </c:pt>
                <c:pt idx="9703">
                  <c:v>49.656740566363901</c:v>
                </c:pt>
                <c:pt idx="9704">
                  <c:v>49.657446931582903</c:v>
                </c:pt>
                <c:pt idx="9705">
                  <c:v>49.658153131036102</c:v>
                </c:pt>
                <c:pt idx="9706">
                  <c:v>49.658859164762902</c:v>
                </c:pt>
                <c:pt idx="9707">
                  <c:v>49.659565032802398</c:v>
                </c:pt>
                <c:pt idx="9708">
                  <c:v>49.660270735193897</c:v>
                </c:pt>
                <c:pt idx="9709">
                  <c:v>49.660976271976303</c:v>
                </c:pt>
                <c:pt idx="9710">
                  <c:v>49.661681643188999</c:v>
                </c:pt>
                <c:pt idx="9711">
                  <c:v>49.662386848871101</c:v>
                </c:pt>
                <c:pt idx="9712">
                  <c:v>49.663091889061597</c:v>
                </c:pt>
                <c:pt idx="9713">
                  <c:v>49.663796763799802</c:v>
                </c:pt>
                <c:pt idx="9714">
                  <c:v>49.664501473124801</c:v>
                </c:pt>
                <c:pt idx="9715">
                  <c:v>49.665206017075597</c:v>
                </c:pt>
                <c:pt idx="9716">
                  <c:v>49.665910395691398</c:v>
                </c:pt>
                <c:pt idx="9717">
                  <c:v>49.666614609011297</c:v>
                </c:pt>
                <c:pt idx="9718">
                  <c:v>49.667318657074297</c:v>
                </c:pt>
                <c:pt idx="9719">
                  <c:v>49.668022539919498</c:v>
                </c:pt>
                <c:pt idx="9720">
                  <c:v>49.668726257586101</c:v>
                </c:pt>
                <c:pt idx="9721">
                  <c:v>49.669429810112902</c:v>
                </c:pt>
                <c:pt idx="9722">
                  <c:v>49.670133197539201</c:v>
                </c:pt>
                <c:pt idx="9723">
                  <c:v>49.6708364199039</c:v>
                </c:pt>
                <c:pt idx="9724">
                  <c:v>49.671539477246</c:v>
                </c:pt>
                <c:pt idx="9725">
                  <c:v>49.672242369604703</c:v>
                </c:pt>
                <c:pt idx="9726">
                  <c:v>49.672945097018797</c:v>
                </c:pt>
                <c:pt idx="9727">
                  <c:v>49.673647659527298</c:v>
                </c:pt>
                <c:pt idx="9728">
                  <c:v>49.674350057169399</c:v>
                </c:pt>
                <c:pt idx="9729">
                  <c:v>49.675052289983903</c:v>
                </c:pt>
                <c:pt idx="9730">
                  <c:v>49.675754358009797</c:v>
                </c:pt>
                <c:pt idx="9731">
                  <c:v>49.676456261286098</c:v>
                </c:pt>
                <c:pt idx="9732">
                  <c:v>49.677157999851701</c:v>
                </c:pt>
                <c:pt idx="9733">
                  <c:v>49.6778595737457</c:v>
                </c:pt>
                <c:pt idx="9734">
                  <c:v>49.678560983006797</c:v>
                </c:pt>
                <c:pt idx="9735">
                  <c:v>49.679262227674002</c:v>
                </c:pt>
                <c:pt idx="9736">
                  <c:v>49.679963307786302</c:v>
                </c:pt>
                <c:pt idx="9737">
                  <c:v>49.6806642233826</c:v>
                </c:pt>
                <c:pt idx="9738">
                  <c:v>49.681364974501697</c:v>
                </c:pt>
                <c:pt idx="9739">
                  <c:v>49.682065561182597</c:v>
                </c:pt>
                <c:pt idx="9740">
                  <c:v>49.682765983464101</c:v>
                </c:pt>
                <c:pt idx="9741">
                  <c:v>49.683466241384998</c:v>
                </c:pt>
                <c:pt idx="9742">
                  <c:v>49.684166334984297</c:v>
                </c:pt>
                <c:pt idx="9743">
                  <c:v>49.684866264300801</c:v>
                </c:pt>
                <c:pt idx="9744">
                  <c:v>49.685566029373398</c:v>
                </c:pt>
                <c:pt idx="9745">
                  <c:v>49.686265630240698</c:v>
                </c:pt>
                <c:pt idx="9746">
                  <c:v>49.686965066941802</c:v>
                </c:pt>
                <c:pt idx="9747">
                  <c:v>49.687664339515401</c:v>
                </c:pt>
                <c:pt idx="9748">
                  <c:v>49.688363448000302</c:v>
                </c:pt>
                <c:pt idx="9749">
                  <c:v>49.689062392435197</c:v>
                </c:pt>
                <c:pt idx="9750">
                  <c:v>49.6897611728591</c:v>
                </c:pt>
                <c:pt idx="9751">
                  <c:v>49.690459789310601</c:v>
                </c:pt>
                <c:pt idx="9752">
                  <c:v>49.691158241828497</c:v>
                </c:pt>
                <c:pt idx="9753">
                  <c:v>49.691856530451602</c:v>
                </c:pt>
                <c:pt idx="9754">
                  <c:v>49.692554655218601</c:v>
                </c:pt>
                <c:pt idx="9755">
                  <c:v>49.693252616168301</c:v>
                </c:pt>
                <c:pt idx="9756">
                  <c:v>49.693950413339401</c:v>
                </c:pt>
                <c:pt idx="9757">
                  <c:v>49.694648046770602</c:v>
                </c:pt>
                <c:pt idx="9758">
                  <c:v>49.695345516500502</c:v>
                </c:pt>
                <c:pt idx="9759">
                  <c:v>49.696042822568103</c:v>
                </c:pt>
                <c:pt idx="9760">
                  <c:v>49.696739965011801</c:v>
                </c:pt>
                <c:pt idx="9761">
                  <c:v>49.6974369438704</c:v>
                </c:pt>
                <c:pt idx="9762">
                  <c:v>49.698133759182603</c:v>
                </c:pt>
                <c:pt idx="9763">
                  <c:v>49.698830410987</c:v>
                </c:pt>
                <c:pt idx="9764">
                  <c:v>49.699526899322201</c:v>
                </c:pt>
                <c:pt idx="9765">
                  <c:v>49.700223224227003</c:v>
                </c:pt>
                <c:pt idx="9766">
                  <c:v>49.700919385740001</c:v>
                </c:pt>
                <c:pt idx="9767">
                  <c:v>49.701615383899799</c:v>
                </c:pt>
                <c:pt idx="9768">
                  <c:v>49.702311218744903</c:v>
                </c:pt>
                <c:pt idx="9769">
                  <c:v>49.7030068903141</c:v>
                </c:pt>
                <c:pt idx="9770">
                  <c:v>49.703702398645902</c:v>
                </c:pt>
                <c:pt idx="9771">
                  <c:v>49.704397743778799</c:v>
                </c:pt>
                <c:pt idx="9772">
                  <c:v>49.7050929257516</c:v>
                </c:pt>
                <c:pt idx="9773">
                  <c:v>49.705787944602697</c:v>
                </c:pt>
                <c:pt idx="9774">
                  <c:v>49.706482800370701</c:v>
                </c:pt>
                <c:pt idx="9775">
                  <c:v>49.7071774930942</c:v>
                </c:pt>
                <c:pt idx="9776">
                  <c:v>49.707872022811699</c:v>
                </c:pt>
                <c:pt idx="9777">
                  <c:v>49.708566389561703</c:v>
                </c:pt>
                <c:pt idx="9778">
                  <c:v>49.709260593382801</c:v>
                </c:pt>
                <c:pt idx="9779">
                  <c:v>49.709954634313497</c:v>
                </c:pt>
                <c:pt idx="9780">
                  <c:v>49.710648512392197</c:v>
                </c:pt>
                <c:pt idx="9781">
                  <c:v>49.711342227657603</c:v>
                </c:pt>
                <c:pt idx="9782">
                  <c:v>49.712035780148</c:v>
                </c:pt>
                <c:pt idx="9783">
                  <c:v>49.712729169901898</c:v>
                </c:pt>
                <c:pt idx="9784">
                  <c:v>49.713422396957903</c:v>
                </c:pt>
                <c:pt idx="9785">
                  <c:v>49.714115461354297</c:v>
                </c:pt>
                <c:pt idx="9786">
                  <c:v>49.714808363129698</c:v>
                </c:pt>
                <c:pt idx="9787">
                  <c:v>49.715501102322399</c:v>
                </c:pt>
                <c:pt idx="9788">
                  <c:v>49.716193678970903</c:v>
                </c:pt>
                <c:pt idx="9789">
                  <c:v>49.7168860931137</c:v>
                </c:pt>
                <c:pt idx="9790">
                  <c:v>49.717578344789104</c:v>
                </c:pt>
                <c:pt idx="9791">
                  <c:v>49.718270434035503</c:v>
                </c:pt>
                <c:pt idx="9792">
                  <c:v>49.718962360891403</c:v>
                </c:pt>
                <c:pt idx="9793">
                  <c:v>49.719654125395003</c:v>
                </c:pt>
                <c:pt idx="9794">
                  <c:v>49.720345727584899</c:v>
                </c:pt>
                <c:pt idx="9795">
                  <c:v>49.721037167499297</c:v>
                </c:pt>
                <c:pt idx="9796">
                  <c:v>49.721728445176701</c:v>
                </c:pt>
                <c:pt idx="9797">
                  <c:v>49.722419560655297</c:v>
                </c:pt>
                <c:pt idx="9798">
                  <c:v>49.723110513973502</c:v>
                </c:pt>
                <c:pt idx="9799">
                  <c:v>49.723801305169701</c:v>
                </c:pt>
                <c:pt idx="9800">
                  <c:v>49.724491934282199</c:v>
                </c:pt>
                <c:pt idx="9801">
                  <c:v>49.725182401349201</c:v>
                </c:pt>
                <c:pt idx="9802">
                  <c:v>49.725872706409099</c:v>
                </c:pt>
                <c:pt idx="9803">
                  <c:v>49.726562849500098</c:v>
                </c:pt>
                <c:pt idx="9804">
                  <c:v>49.727252830660603</c:v>
                </c:pt>
                <c:pt idx="9805">
                  <c:v>49.727942649928899</c:v>
                </c:pt>
                <c:pt idx="9806">
                  <c:v>49.728632307343098</c:v>
                </c:pt>
                <c:pt idx="9807">
                  <c:v>49.729321802941598</c:v>
                </c:pt>
                <c:pt idx="9808">
                  <c:v>49.730011136762599</c:v>
                </c:pt>
                <c:pt idx="9809">
                  <c:v>49.730700308844298</c:v>
                </c:pt>
                <c:pt idx="9810">
                  <c:v>49.731389319225002</c:v>
                </c:pt>
                <c:pt idx="9811">
                  <c:v>49.732078167942902</c:v>
                </c:pt>
                <c:pt idx="9812">
                  <c:v>49.732766855036203</c:v>
                </c:pt>
                <c:pt idx="9813">
                  <c:v>49.733455380543099</c:v>
                </c:pt>
                <c:pt idx="9814">
                  <c:v>49.7341437445018</c:v>
                </c:pt>
                <c:pt idx="9815">
                  <c:v>49.7348319469505</c:v>
                </c:pt>
                <c:pt idx="9816">
                  <c:v>49.735519987927297</c:v>
                </c:pt>
                <c:pt idx="9817">
                  <c:v>49.736207867470497</c:v>
                </c:pt>
                <c:pt idx="9818">
                  <c:v>49.7368955856181</c:v>
                </c:pt>
                <c:pt idx="9819">
                  <c:v>49.737583142408297</c:v>
                </c:pt>
                <c:pt idx="9820">
                  <c:v>49.738270537879302</c:v>
                </c:pt>
                <c:pt idx="9821">
                  <c:v>49.738957772069199</c:v>
                </c:pt>
                <c:pt idx="9822">
                  <c:v>49.739644845016102</c:v>
                </c:pt>
                <c:pt idx="9823">
                  <c:v>49.740331756758103</c:v>
                </c:pt>
                <c:pt idx="9824">
                  <c:v>49.741018507333301</c:v>
                </c:pt>
                <c:pt idx="9825">
                  <c:v>49.741705096779803</c:v>
                </c:pt>
                <c:pt idx="9826">
                  <c:v>49.742391525135702</c:v>
                </c:pt>
                <c:pt idx="9827">
                  <c:v>49.743077792439102</c:v>
                </c:pt>
                <c:pt idx="9828">
                  <c:v>49.743763898728098</c:v>
                </c:pt>
                <c:pt idx="9829">
                  <c:v>49.744449844040602</c:v>
                </c:pt>
                <c:pt idx="9830">
                  <c:v>49.745135628414701</c:v>
                </c:pt>
                <c:pt idx="9831">
                  <c:v>49.745821251888501</c:v>
                </c:pt>
                <c:pt idx="9832">
                  <c:v>49.746506714500001</c:v>
                </c:pt>
                <c:pt idx="9833">
                  <c:v>49.7471920162873</c:v>
                </c:pt>
                <c:pt idx="9834">
                  <c:v>49.747877157288201</c:v>
                </c:pt>
                <c:pt idx="9835">
                  <c:v>49.748562137540901</c:v>
                </c:pt>
                <c:pt idx="9836">
                  <c:v>49.749246957083301</c:v>
                </c:pt>
                <c:pt idx="9837">
                  <c:v>49.7499316159534</c:v>
                </c:pt>
                <c:pt idx="9838">
                  <c:v>49.750616114189199</c:v>
                </c:pt>
                <c:pt idx="9839">
                  <c:v>49.751300451828598</c:v>
                </c:pt>
                <c:pt idx="9840">
                  <c:v>49.751984628909597</c:v>
                </c:pt>
                <c:pt idx="9841">
                  <c:v>49.752668645470102</c:v>
                </c:pt>
                <c:pt idx="9842">
                  <c:v>49.7533525015482</c:v>
                </c:pt>
                <c:pt idx="9843">
                  <c:v>49.754036197181598</c:v>
                </c:pt>
                <c:pt idx="9844">
                  <c:v>49.754719732408297</c:v>
                </c:pt>
                <c:pt idx="9845">
                  <c:v>49.755403107266297</c:v>
                </c:pt>
                <c:pt idx="9846">
                  <c:v>49.756086321793397</c:v>
                </c:pt>
                <c:pt idx="9847">
                  <c:v>49.756769376027599</c:v>
                </c:pt>
                <c:pt idx="9848">
                  <c:v>49.757452270006603</c:v>
                </c:pt>
                <c:pt idx="9849">
                  <c:v>49.758135003768402</c:v>
                </c:pt>
                <c:pt idx="9850">
                  <c:v>49.758817577350896</c:v>
                </c:pt>
                <c:pt idx="9851">
                  <c:v>49.759499990791902</c:v>
                </c:pt>
                <c:pt idx="9852">
                  <c:v>49.760182244129197</c:v>
                </c:pt>
                <c:pt idx="9853">
                  <c:v>49.760864337400697</c:v>
                </c:pt>
                <c:pt idx="9854">
                  <c:v>49.761546270644203</c:v>
                </c:pt>
                <c:pt idx="9855">
                  <c:v>49.762228043897501</c:v>
                </c:pt>
                <c:pt idx="9856">
                  <c:v>49.762909657198499</c:v>
                </c:pt>
                <c:pt idx="9857">
                  <c:v>49.763591110584898</c:v>
                </c:pt>
                <c:pt idx="9858">
                  <c:v>49.764272404094498</c:v>
                </c:pt>
                <c:pt idx="9859">
                  <c:v>49.764953537765102</c:v>
                </c:pt>
                <c:pt idx="9860">
                  <c:v>49.765634511634602</c:v>
                </c:pt>
                <c:pt idx="9861">
                  <c:v>49.7663153257405</c:v>
                </c:pt>
                <c:pt idx="9862">
                  <c:v>49.766995980120797</c:v>
                </c:pt>
                <c:pt idx="9863">
                  <c:v>49.7676764748132</c:v>
                </c:pt>
                <c:pt idx="9864">
                  <c:v>49.768356809855298</c:v>
                </c:pt>
                <c:pt idx="9865">
                  <c:v>49.769036985284899</c:v>
                </c:pt>
                <c:pt idx="9866">
                  <c:v>49.769717001139803</c:v>
                </c:pt>
                <c:pt idx="9867">
                  <c:v>49.770396857457598</c:v>
                </c:pt>
                <c:pt idx="9868">
                  <c:v>49.771076554276</c:v>
                </c:pt>
                <c:pt idx="9869">
                  <c:v>49.771756091632803</c:v>
                </c:pt>
                <c:pt idx="9870">
                  <c:v>49.7724354695656</c:v>
                </c:pt>
                <c:pt idx="9871">
                  <c:v>49.773114688112102</c:v>
                </c:pt>
                <c:pt idx="9872">
                  <c:v>49.773793747310002</c:v>
                </c:pt>
                <c:pt idx="9873">
                  <c:v>49.774472647196902</c:v>
                </c:pt>
                <c:pt idx="9874">
                  <c:v>49.775151387810403</c:v>
                </c:pt>
                <c:pt idx="9875">
                  <c:v>49.775829969188202</c:v>
                </c:pt>
                <c:pt idx="9876">
                  <c:v>49.776508391367997</c:v>
                </c:pt>
                <c:pt idx="9877">
                  <c:v>49.7771866543873</c:v>
                </c:pt>
                <c:pt idx="9878">
                  <c:v>49.777864758283698</c:v>
                </c:pt>
                <c:pt idx="9879">
                  <c:v>49.778542703094899</c:v>
                </c:pt>
                <c:pt idx="9880">
                  <c:v>49.779220488858499</c:v>
                </c:pt>
                <c:pt idx="9881">
                  <c:v>49.779898115611999</c:v>
                </c:pt>
                <c:pt idx="9882">
                  <c:v>49.780575583393002</c:v>
                </c:pt>
                <c:pt idx="9883">
                  <c:v>49.781252892239102</c:v>
                </c:pt>
                <c:pt idx="9884">
                  <c:v>49.781930042187803</c:v>
                </c:pt>
                <c:pt idx="9885">
                  <c:v>49.782607033276598</c:v>
                </c:pt>
                <c:pt idx="9886">
                  <c:v>49.783283865543197</c:v>
                </c:pt>
                <c:pt idx="9887">
                  <c:v>49.783960539025102</c:v>
                </c:pt>
                <c:pt idx="9888">
                  <c:v>49.784637053759702</c:v>
                </c:pt>
                <c:pt idx="9889">
                  <c:v>49.7853134097846</c:v>
                </c:pt>
                <c:pt idx="9890">
                  <c:v>49.785989607137203</c:v>
                </c:pt>
                <c:pt idx="9891">
                  <c:v>49.786665645855102</c:v>
                </c:pt>
                <c:pt idx="9892">
                  <c:v>49.787341525975798</c:v>
                </c:pt>
                <c:pt idx="9893">
                  <c:v>49.7880172475367</c:v>
                </c:pt>
                <c:pt idx="9894">
                  <c:v>49.788692810575299</c:v>
                </c:pt>
                <c:pt idx="9895">
                  <c:v>49.789368215129102</c:v>
                </c:pt>
                <c:pt idx="9896">
                  <c:v>49.790043461235399</c:v>
                </c:pt>
                <c:pt idx="9897">
                  <c:v>49.7907185489318</c:v>
                </c:pt>
                <c:pt idx="9898">
                  <c:v>49.791393478255699</c:v>
                </c:pt>
                <c:pt idx="9899">
                  <c:v>49.792068249244501</c:v>
                </c:pt>
                <c:pt idx="9900">
                  <c:v>49.792742861935601</c:v>
                </c:pt>
                <c:pt idx="9901">
                  <c:v>49.793417316366302</c:v>
                </c:pt>
                <c:pt idx="9902">
                  <c:v>49.794091612574199</c:v>
                </c:pt>
                <c:pt idx="9903">
                  <c:v>49.794765750596603</c:v>
                </c:pt>
                <c:pt idx="9904">
                  <c:v>49.795439730470903</c:v>
                </c:pt>
                <c:pt idx="9905">
                  <c:v>49.796113552234303</c:v>
                </c:pt>
                <c:pt idx="9906">
                  <c:v>49.796787215924397</c:v>
                </c:pt>
                <c:pt idx="9907">
                  <c:v>49.797460721578403</c:v>
                </c:pt>
                <c:pt idx="9908">
                  <c:v>49.798134069233697</c:v>
                </c:pt>
                <c:pt idx="9909">
                  <c:v>49.798807258927603</c:v>
                </c:pt>
                <c:pt idx="9910">
                  <c:v>49.799480290697403</c:v>
                </c:pt>
                <c:pt idx="9911">
                  <c:v>49.8001531645805</c:v>
                </c:pt>
                <c:pt idx="9912">
                  <c:v>49.800825880614198</c:v>
                </c:pt>
                <c:pt idx="9913">
                  <c:v>49.801498438835701</c:v>
                </c:pt>
                <c:pt idx="9914">
                  <c:v>49.802170839282297</c:v>
                </c:pt>
                <c:pt idx="9915">
                  <c:v>49.802843081991398</c:v>
                </c:pt>
                <c:pt idx="9916">
                  <c:v>49.8035151670001</c:v>
                </c:pt>
                <c:pt idx="9917">
                  <c:v>49.804187094345799</c:v>
                </c:pt>
                <c:pt idx="9918">
                  <c:v>49.804858864065601</c:v>
                </c:pt>
                <c:pt idx="9919">
                  <c:v>49.805530476196999</c:v>
                </c:pt>
                <c:pt idx="9920">
                  <c:v>49.806201930777</c:v>
                </c:pt>
                <c:pt idx="9921">
                  <c:v>49.8068732278428</c:v>
                </c:pt>
                <c:pt idx="9922">
                  <c:v>49.807544367431802</c:v>
                </c:pt>
                <c:pt idx="9923">
                  <c:v>49.808215349581197</c:v>
                </c:pt>
                <c:pt idx="9924">
                  <c:v>49.808886174328002</c:v>
                </c:pt>
                <c:pt idx="9925">
                  <c:v>49.809556841709501</c:v>
                </c:pt>
                <c:pt idx="9926">
                  <c:v>49.810227351762897</c:v>
                </c:pt>
                <c:pt idx="9927">
                  <c:v>49.810897704525402</c:v>
                </c:pt>
                <c:pt idx="9928">
                  <c:v>49.811567900034099</c:v>
                </c:pt>
                <c:pt idx="9929">
                  <c:v>49.812237938326199</c:v>
                </c:pt>
                <c:pt idx="9930">
                  <c:v>49.812907819438699</c:v>
                </c:pt>
                <c:pt idx="9931">
                  <c:v>49.813577543408996</c:v>
                </c:pt>
                <c:pt idx="9932">
                  <c:v>49.814247110274003</c:v>
                </c:pt>
                <c:pt idx="9933">
                  <c:v>49.814916520070902</c:v>
                </c:pt>
                <c:pt idx="9934">
                  <c:v>49.815585772836798</c:v>
                </c:pt>
                <c:pt idx="9935">
                  <c:v>49.816254868608702</c:v>
                </c:pt>
                <c:pt idx="9936">
                  <c:v>49.816923807423898</c:v>
                </c:pt>
                <c:pt idx="9937">
                  <c:v>49.817592589319403</c:v>
                </c:pt>
                <c:pt idx="9938">
                  <c:v>49.818261214332203</c:v>
                </c:pt>
                <c:pt idx="9939">
                  <c:v>49.818929682499402</c:v>
                </c:pt>
                <c:pt idx="9940">
                  <c:v>49.819597993858103</c:v>
                </c:pt>
                <c:pt idx="9941">
                  <c:v>49.820266148445299</c:v>
                </c:pt>
                <c:pt idx="9942">
                  <c:v>49.820934146298001</c:v>
                </c:pt>
                <c:pt idx="9943">
                  <c:v>49.821601987453299</c:v>
                </c:pt>
                <c:pt idx="9944">
                  <c:v>49.822269671948298</c:v>
                </c:pt>
                <c:pt idx="9945">
                  <c:v>49.822937199819798</c:v>
                </c:pt>
                <c:pt idx="9946">
                  <c:v>49.823604571104902</c:v>
                </c:pt>
                <c:pt idx="9947">
                  <c:v>49.8242717858407</c:v>
                </c:pt>
                <c:pt idx="9948">
                  <c:v>49.824938844064</c:v>
                </c:pt>
                <c:pt idx="9949">
                  <c:v>49.825605745811899</c:v>
                </c:pt>
                <c:pt idx="9950">
                  <c:v>49.826272491121301</c:v>
                </c:pt>
                <c:pt idx="9951">
                  <c:v>49.826939080029199</c:v>
                </c:pt>
                <c:pt idx="9952">
                  <c:v>49.827605512572497</c:v>
                </c:pt>
                <c:pt idx="9953">
                  <c:v>49.8282717887882</c:v>
                </c:pt>
                <c:pt idx="9954">
                  <c:v>49.8289379087132</c:v>
                </c:pt>
                <c:pt idx="9955">
                  <c:v>49.829603872384403</c:v>
                </c:pt>
                <c:pt idx="9956">
                  <c:v>49.8302696798388</c:v>
                </c:pt>
                <c:pt idx="9957">
                  <c:v>49.830935331113203</c:v>
                </c:pt>
                <c:pt idx="9958">
                  <c:v>49.831600826244603</c:v>
                </c:pt>
                <c:pt idx="9959">
                  <c:v>49.832266165269701</c:v>
                </c:pt>
                <c:pt idx="9960">
                  <c:v>49.8329313482256</c:v>
                </c:pt>
                <c:pt idx="9961">
                  <c:v>49.833596375149099</c:v>
                </c:pt>
                <c:pt idx="9962">
                  <c:v>49.834261246076998</c:v>
                </c:pt>
                <c:pt idx="9963">
                  <c:v>49.834925961046103</c:v>
                </c:pt>
                <c:pt idx="9964">
                  <c:v>49.835590520093398</c:v>
                </c:pt>
                <c:pt idx="9965">
                  <c:v>49.836254923255701</c:v>
                </c:pt>
                <c:pt idx="9966">
                  <c:v>49.836919170569701</c:v>
                </c:pt>
                <c:pt idx="9967">
                  <c:v>49.8375832620723</c:v>
                </c:pt>
                <c:pt idx="9968">
                  <c:v>49.838247197800399</c:v>
                </c:pt>
                <c:pt idx="9969">
                  <c:v>49.838910977790597</c:v>
                </c:pt>
                <c:pt idx="9970">
                  <c:v>49.8395746020799</c:v>
                </c:pt>
                <c:pt idx="9971">
                  <c:v>49.840238070704899</c:v>
                </c:pt>
                <c:pt idx="9972">
                  <c:v>49.840901383702501</c:v>
                </c:pt>
                <c:pt idx="9973">
                  <c:v>49.8415645411093</c:v>
                </c:pt>
                <c:pt idx="9974">
                  <c:v>49.842227542962299</c:v>
                </c:pt>
                <c:pt idx="9975">
                  <c:v>49.842890389297999</c:v>
                </c:pt>
                <c:pt idx="9976">
                  <c:v>49.843553080153299</c:v>
                </c:pt>
                <c:pt idx="9977">
                  <c:v>49.844215615564899</c:v>
                </c:pt>
                <c:pt idx="9978">
                  <c:v>49.844877995569497</c:v>
                </c:pt>
                <c:pt idx="9979">
                  <c:v>49.845540220203702</c:v>
                </c:pt>
                <c:pt idx="9980">
                  <c:v>49.846202289504397</c:v>
                </c:pt>
                <c:pt idx="9981">
                  <c:v>49.846864203508098</c:v>
                </c:pt>
                <c:pt idx="9982">
                  <c:v>49.847525962251702</c:v>
                </c:pt>
                <c:pt idx="9983">
                  <c:v>49.848187565771703</c:v>
                </c:pt>
                <c:pt idx="9984">
                  <c:v>49.8488490141048</c:v>
                </c:pt>
                <c:pt idx="9985">
                  <c:v>49.849510307287701</c:v>
                </c:pt>
                <c:pt idx="9986">
                  <c:v>49.850171445356999</c:v>
                </c:pt>
                <c:pt idx="9987">
                  <c:v>49.850832428349399</c:v>
                </c:pt>
                <c:pt idx="9988">
                  <c:v>49.851493256301502</c:v>
                </c:pt>
                <c:pt idx="9989">
                  <c:v>49.852153929249901</c:v>
                </c:pt>
                <c:pt idx="9990">
                  <c:v>49.852814447231196</c:v>
                </c:pt>
                <c:pt idx="9991">
                  <c:v>49.853474810282101</c:v>
                </c:pt>
                <c:pt idx="9992">
                  <c:v>49.854135018439102</c:v>
                </c:pt>
                <c:pt idx="9993">
                  <c:v>49.854795071738799</c:v>
                </c:pt>
                <c:pt idx="9994">
                  <c:v>49.855454970217899</c:v>
                </c:pt>
                <c:pt idx="9995">
                  <c:v>49.856114713912802</c:v>
                </c:pt>
                <c:pt idx="9996">
                  <c:v>49.856774302860103</c:v>
                </c:pt>
                <c:pt idx="9997">
                  <c:v>49.8574337370964</c:v>
                </c:pt>
                <c:pt idx="9998">
                  <c:v>49.858093016658202</c:v>
                </c:pt>
                <c:pt idx="9999">
                  <c:v>49.858752141582102</c:v>
                </c:pt>
                <c:pt idx="10000">
                  <c:v>49.859411111904599</c:v>
                </c:pt>
                <c:pt idx="10001">
                  <c:v>49.860069927662103</c:v>
                </c:pt>
                <c:pt idx="10002">
                  <c:v>49.860728588891298</c:v>
                </c:pt>
                <c:pt idx="10003">
                  <c:v>49.861387095628601</c:v>
                </c:pt>
                <c:pt idx="10004">
                  <c:v>49.862045447910504</c:v>
                </c:pt>
                <c:pt idx="10005">
                  <c:v>49.862703645773401</c:v>
                </c:pt>
                <c:pt idx="10006">
                  <c:v>49.8633616892539</c:v>
                </c:pt>
                <c:pt idx="10007">
                  <c:v>49.864019578388501</c:v>
                </c:pt>
                <c:pt idx="10008">
                  <c:v>49.864677313213498</c:v>
                </c:pt>
                <c:pt idx="10009">
                  <c:v>49.8653348937654</c:v>
                </c:pt>
                <c:pt idx="10010">
                  <c:v>49.8659923200807</c:v>
                </c:pt>
                <c:pt idx="10011">
                  <c:v>49.866649592195799</c:v>
                </c:pt>
                <c:pt idx="10012">
                  <c:v>49.867306710147098</c:v>
                </c:pt>
                <c:pt idx="10013">
                  <c:v>49.867963673970998</c:v>
                </c:pt>
                <c:pt idx="10014">
                  <c:v>49.8686204837039</c:v>
                </c:pt>
                <c:pt idx="10015">
                  <c:v>49.869277139382298</c:v>
                </c:pt>
                <c:pt idx="10016">
                  <c:v>49.869933641042401</c:v>
                </c:pt>
                <c:pt idx="10017">
                  <c:v>49.870589988720802</c:v>
                </c:pt>
                <c:pt idx="10018">
                  <c:v>49.871246182453604</c:v>
                </c:pt>
                <c:pt idx="10019">
                  <c:v>49.871902222277399</c:v>
                </c:pt>
                <c:pt idx="10020">
                  <c:v>49.872558108228503</c:v>
                </c:pt>
                <c:pt idx="10021">
                  <c:v>49.873213840343197</c:v>
                </c:pt>
                <c:pt idx="10022">
                  <c:v>49.873869418657797</c:v>
                </c:pt>
                <c:pt idx="10023">
                  <c:v>49.874524843208597</c:v>
                </c:pt>
                <c:pt idx="10024">
                  <c:v>49.875180114032098</c:v>
                </c:pt>
                <c:pt idx="10025">
                  <c:v>49.875835231164402</c:v>
                </c:pt>
                <c:pt idx="10026">
                  <c:v>49.876490194641903</c:v>
                </c:pt>
                <c:pt idx="10027">
                  <c:v>49.877145004500797</c:v>
                </c:pt>
                <c:pt idx="10028">
                  <c:v>49.877799660777598</c:v>
                </c:pt>
                <c:pt idx="10029">
                  <c:v>49.878454163508302</c:v>
                </c:pt>
                <c:pt idx="10030">
                  <c:v>49.879108512729402</c:v>
                </c:pt>
                <c:pt idx="10031">
                  <c:v>49.879762708477003</c:v>
                </c:pt>
                <c:pt idx="10032">
                  <c:v>49.880416750787397</c:v>
                </c:pt>
                <c:pt idx="10033">
                  <c:v>49.881070639696802</c:v>
                </c:pt>
                <c:pt idx="10034">
                  <c:v>49.881724375241497</c:v>
                </c:pt>
                <c:pt idx="10035">
                  <c:v>49.882377957457599</c:v>
                </c:pt>
                <c:pt idx="10036">
                  <c:v>49.883031386381496</c:v>
                </c:pt>
                <c:pt idx="10037">
                  <c:v>49.883684662049198</c:v>
                </c:pt>
                <c:pt idx="10038">
                  <c:v>49.884337784497099</c:v>
                </c:pt>
                <c:pt idx="10039">
                  <c:v>49.884990753761201</c:v>
                </c:pt>
                <c:pt idx="10040">
                  <c:v>49.885643569877701</c:v>
                </c:pt>
                <c:pt idx="10041">
                  <c:v>49.886296232882898</c:v>
                </c:pt>
                <c:pt idx="10042">
                  <c:v>49.886948742812898</c:v>
                </c:pt>
                <c:pt idx="10043">
                  <c:v>49.887601099703801</c:v>
                </c:pt>
                <c:pt idx="10044">
                  <c:v>49.888253303591704</c:v>
                </c:pt>
                <c:pt idx="10045">
                  <c:v>49.8889053545129</c:v>
                </c:pt>
                <c:pt idx="10046">
                  <c:v>49.889557252503401</c:v>
                </c:pt>
                <c:pt idx="10047">
                  <c:v>49.890208997599402</c:v>
                </c:pt>
                <c:pt idx="10048">
                  <c:v>49.890860589836898</c:v>
                </c:pt>
                <c:pt idx="10049">
                  <c:v>49.891512029251999</c:v>
                </c:pt>
                <c:pt idx="10050">
                  <c:v>49.8921633158809</c:v>
                </c:pt>
                <c:pt idx="10051">
                  <c:v>49.892814449759697</c:v>
                </c:pt>
                <c:pt idx="10052">
                  <c:v>49.893465430924302</c:v>
                </c:pt>
                <c:pt idx="10053">
                  <c:v>49.8941162594109</c:v>
                </c:pt>
                <c:pt idx="10054">
                  <c:v>49.894766935255603</c:v>
                </c:pt>
                <c:pt idx="10055">
                  <c:v>49.895417458494201</c:v>
                </c:pt>
                <c:pt idx="10056">
                  <c:v>49.896067829163002</c:v>
                </c:pt>
                <c:pt idx="10057">
                  <c:v>49.896718047298002</c:v>
                </c:pt>
                <c:pt idx="10058">
                  <c:v>49.897368112935098</c:v>
                </c:pt>
                <c:pt idx="10059">
                  <c:v>49.8980180261103</c:v>
                </c:pt>
                <c:pt idx="10060">
                  <c:v>49.898667786859797</c:v>
                </c:pt>
                <c:pt idx="10061">
                  <c:v>49.899317395219398</c:v>
                </c:pt>
                <c:pt idx="10062">
                  <c:v>49.899966851225201</c:v>
                </c:pt>
                <c:pt idx="10063">
                  <c:v>49.900616154913102</c:v>
                </c:pt>
                <c:pt idx="10064">
                  <c:v>49.901265306319097</c:v>
                </c:pt>
                <c:pt idx="10065">
                  <c:v>49.901914305479103</c:v>
                </c:pt>
                <c:pt idx="10066">
                  <c:v>49.902563152429202</c:v>
                </c:pt>
                <c:pt idx="10067">
                  <c:v>49.903211847205299</c:v>
                </c:pt>
                <c:pt idx="10068">
                  <c:v>49.903860389843203</c:v>
                </c:pt>
                <c:pt idx="10069">
                  <c:v>49.904508780378997</c:v>
                </c:pt>
                <c:pt idx="10070">
                  <c:v>49.905157018848499</c:v>
                </c:pt>
                <c:pt idx="10071">
                  <c:v>49.905805105287698</c:v>
                </c:pt>
                <c:pt idx="10072">
                  <c:v>49.906453039732398</c:v>
                </c:pt>
                <c:pt idx="10073">
                  <c:v>49.907100822218503</c:v>
                </c:pt>
                <c:pt idx="10074">
                  <c:v>49.907748452782002</c:v>
                </c:pt>
                <c:pt idx="10075">
                  <c:v>49.908395931458699</c:v>
                </c:pt>
                <c:pt idx="10076">
                  <c:v>49.909043258284498</c:v>
                </c:pt>
                <c:pt idx="10077">
                  <c:v>49.909690433295097</c:v>
                </c:pt>
                <c:pt idx="10078">
                  <c:v>49.910337456526598</c:v>
                </c:pt>
                <c:pt idx="10079">
                  <c:v>49.910984328014599</c:v>
                </c:pt>
                <c:pt idx="10080">
                  <c:v>49.911631047795098</c:v>
                </c:pt>
                <c:pt idx="10081">
                  <c:v>49.912277615903903</c:v>
                </c:pt>
                <c:pt idx="10082">
                  <c:v>49.9129240323768</c:v>
                </c:pt>
                <c:pt idx="10083">
                  <c:v>49.9135702972495</c:v>
                </c:pt>
                <c:pt idx="10084">
                  <c:v>49.914216410557898</c:v>
                </c:pt>
                <c:pt idx="10085">
                  <c:v>49.9148623723379</c:v>
                </c:pt>
                <c:pt idx="10086">
                  <c:v>49.915508182624997</c:v>
                </c:pt>
                <c:pt idx="10087">
                  <c:v>49.916153841455198</c:v>
                </c:pt>
                <c:pt idx="10088">
                  <c:v>49.916799348864203</c:v>
                </c:pt>
                <c:pt idx="10089">
                  <c:v>49.9174447048877</c:v>
                </c:pt>
                <c:pt idx="10090">
                  <c:v>49.918089909561601</c:v>
                </c:pt>
                <c:pt idx="10091">
                  <c:v>49.918734962921398</c:v>
                </c:pt>
                <c:pt idx="10092">
                  <c:v>49.919379865003002</c:v>
                </c:pt>
                <c:pt idx="10093">
                  <c:v>49.920024615842102</c:v>
                </c:pt>
                <c:pt idx="10094">
                  <c:v>49.920669215474398</c:v>
                </c:pt>
                <c:pt idx="10095">
                  <c:v>49.921313663935599</c:v>
                </c:pt>
                <c:pt idx="10096">
                  <c:v>49.921957961261299</c:v>
                </c:pt>
                <c:pt idx="10097">
                  <c:v>49.9226021074874</c:v>
                </c:pt>
                <c:pt idx="10098">
                  <c:v>49.923246102649401</c:v>
                </c:pt>
                <c:pt idx="10099">
                  <c:v>49.923889946783</c:v>
                </c:pt>
                <c:pt idx="10100">
                  <c:v>49.924533639923901</c:v>
                </c:pt>
                <c:pt idx="10101">
                  <c:v>49.925177182107703</c:v>
                </c:pt>
                <c:pt idx="10102">
                  <c:v>49.925820573370103</c:v>
                </c:pt>
                <c:pt idx="10103">
                  <c:v>49.9264638137468</c:v>
                </c:pt>
                <c:pt idx="10104">
                  <c:v>49.927106903273199</c:v>
                </c:pt>
                <c:pt idx="10105">
                  <c:v>49.927749841985097</c:v>
                </c:pt>
                <c:pt idx="10106">
                  <c:v>49.9283926299181</c:v>
                </c:pt>
                <c:pt idx="10107">
                  <c:v>49.9290352671078</c:v>
                </c:pt>
                <c:pt idx="10108">
                  <c:v>49.929677753589701</c:v>
                </c:pt>
                <c:pt idx="10109">
                  <c:v>49.930320089399402</c:v>
                </c:pt>
                <c:pt idx="10110">
                  <c:v>49.9309622745726</c:v>
                </c:pt>
                <c:pt idx="10111">
                  <c:v>49.931604309144802</c:v>
                </c:pt>
                <c:pt idx="10112">
                  <c:v>49.932246193151499</c:v>
                </c:pt>
                <c:pt idx="10113">
                  <c:v>49.932887926628297</c:v>
                </c:pt>
                <c:pt idx="10114">
                  <c:v>49.9335295096107</c:v>
                </c:pt>
                <c:pt idx="10115">
                  <c:v>49.934170942134301</c:v>
                </c:pt>
                <c:pt idx="10116">
                  <c:v>49.934812224234598</c:v>
                </c:pt>
                <c:pt idx="10117">
                  <c:v>49.935453355946997</c:v>
                </c:pt>
                <c:pt idx="10118">
                  <c:v>49.936094337307203</c:v>
                </c:pt>
                <c:pt idx="10119">
                  <c:v>49.936735168350602</c:v>
                </c:pt>
                <c:pt idx="10120">
                  <c:v>49.937375849112797</c:v>
                </c:pt>
                <c:pt idx="10121">
                  <c:v>49.938016379628998</c:v>
                </c:pt>
                <c:pt idx="10122">
                  <c:v>49.938656759935</c:v>
                </c:pt>
                <c:pt idx="10123">
                  <c:v>49.939296990066097</c:v>
                </c:pt>
                <c:pt idx="10124">
                  <c:v>49.939937070057702</c:v>
                </c:pt>
                <c:pt idx="10125">
                  <c:v>49.940576999945399</c:v>
                </c:pt>
                <c:pt idx="10126">
                  <c:v>49.941216779764503</c:v>
                </c:pt>
                <c:pt idx="10127">
                  <c:v>49.941856409550503</c:v>
                </c:pt>
                <c:pt idx="10128">
                  <c:v>49.9424958893389</c:v>
                </c:pt>
                <c:pt idx="10129">
                  <c:v>49.943135219164901</c:v>
                </c:pt>
                <c:pt idx="10130">
                  <c:v>49.943774399064097</c:v>
                </c:pt>
                <c:pt idx="10131">
                  <c:v>49.944413429071901</c:v>
                </c:pt>
                <c:pt idx="10132">
                  <c:v>49.945052309223499</c:v>
                </c:pt>
                <c:pt idx="10133">
                  <c:v>49.945691039554497</c:v>
                </c:pt>
                <c:pt idx="10134">
                  <c:v>49.946329620100101</c:v>
                </c:pt>
                <c:pt idx="10135">
                  <c:v>49.946968050895698</c:v>
                </c:pt>
                <c:pt idx="10136">
                  <c:v>49.9476063319768</c:v>
                </c:pt>
                <c:pt idx="10137">
                  <c:v>49.9482444633786</c:v>
                </c:pt>
                <c:pt idx="10138">
                  <c:v>49.948882445136398</c:v>
                </c:pt>
                <c:pt idx="10139">
                  <c:v>49.9495202772856</c:v>
                </c:pt>
                <c:pt idx="10140">
                  <c:v>49.950157959861599</c:v>
                </c:pt>
                <c:pt idx="10141">
                  <c:v>49.950795492899601</c:v>
                </c:pt>
                <c:pt idx="10142">
                  <c:v>49.9514328764349</c:v>
                </c:pt>
                <c:pt idx="10143">
                  <c:v>49.952070110502902</c:v>
                </c:pt>
                <c:pt idx="10144">
                  <c:v>49.9527071951387</c:v>
                </c:pt>
                <c:pt idx="10145">
                  <c:v>49.953344130377801</c:v>
                </c:pt>
                <c:pt idx="10146">
                  <c:v>49.953980916255297</c:v>
                </c:pt>
                <c:pt idx="10147">
                  <c:v>49.954617552806603</c:v>
                </c:pt>
                <c:pt idx="10148">
                  <c:v>49.955254040066798</c:v>
                </c:pt>
                <c:pt idx="10149">
                  <c:v>49.955890378071302</c:v>
                </c:pt>
                <c:pt idx="10150">
                  <c:v>49.956526566855203</c:v>
                </c:pt>
                <c:pt idx="10151">
                  <c:v>49.957162606453799</c:v>
                </c:pt>
                <c:pt idx="10152">
                  <c:v>49.957798496902299</c:v>
                </c:pt>
                <c:pt idx="10153">
                  <c:v>49.958434238235903</c:v>
                </c:pt>
                <c:pt idx="10154">
                  <c:v>49.959069830489803</c:v>
                </c:pt>
                <c:pt idx="10155">
                  <c:v>49.959705273699299</c:v>
                </c:pt>
                <c:pt idx="10156">
                  <c:v>49.960340567899401</c:v>
                </c:pt>
                <c:pt idx="10157">
                  <c:v>49.9609757131254</c:v>
                </c:pt>
                <c:pt idx="10158">
                  <c:v>49.961610709412398</c:v>
                </c:pt>
                <c:pt idx="10159">
                  <c:v>49.9622455567957</c:v>
                </c:pt>
                <c:pt idx="10160">
                  <c:v>49.962880255310303</c:v>
                </c:pt>
                <c:pt idx="10161">
                  <c:v>49.963514804991398</c:v>
                </c:pt>
                <c:pt idx="10162">
                  <c:v>49.964149205874101</c:v>
                </c:pt>
                <c:pt idx="10163">
                  <c:v>49.964783457993597</c:v>
                </c:pt>
                <c:pt idx="10164">
                  <c:v>49.965417561385003</c:v>
                </c:pt>
                <c:pt idx="10165">
                  <c:v>49.966051516083297</c:v>
                </c:pt>
                <c:pt idx="10166">
                  <c:v>49.966685322123801</c:v>
                </c:pt>
                <c:pt idx="10167">
                  <c:v>49.967318979541403</c:v>
                </c:pt>
                <c:pt idx="10168">
                  <c:v>49.967952488371203</c:v>
                </c:pt>
                <c:pt idx="10169">
                  <c:v>49.968585848648502</c:v>
                </c:pt>
                <c:pt idx="10170">
                  <c:v>49.969219060408101</c:v>
                </c:pt>
                <c:pt idx="10171">
                  <c:v>49.9698521236852</c:v>
                </c:pt>
                <c:pt idx="10172">
                  <c:v>49.970485038514802</c:v>
                </c:pt>
                <c:pt idx="10173">
                  <c:v>49.9711178049319</c:v>
                </c:pt>
                <c:pt idx="10174">
                  <c:v>49.971750422971702</c:v>
                </c:pt>
                <c:pt idx="10175">
                  <c:v>49.972382892669003</c:v>
                </c:pt>
                <c:pt idx="10176">
                  <c:v>49.973015214058996</c:v>
                </c:pt>
                <c:pt idx="10177">
                  <c:v>49.973647387176698</c:v>
                </c:pt>
                <c:pt idx="10178">
                  <c:v>49.974279412056902</c:v>
                </c:pt>
                <c:pt idx="10179">
                  <c:v>49.974911288734901</c:v>
                </c:pt>
                <c:pt idx="10180">
                  <c:v>49.9755430172454</c:v>
                </c:pt>
                <c:pt idx="10181">
                  <c:v>49.976174597623498</c:v>
                </c:pt>
                <c:pt idx="10182">
                  <c:v>49.976806029904203</c:v>
                </c:pt>
                <c:pt idx="10183">
                  <c:v>49.977437314122398</c:v>
                </c:pt>
                <c:pt idx="10184">
                  <c:v>49.978068450313103</c:v>
                </c:pt>
                <c:pt idx="10185">
                  <c:v>49.9786994385112</c:v>
                </c:pt>
                <c:pt idx="10186">
                  <c:v>49.979330278751597</c:v>
                </c:pt>
                <c:pt idx="10187">
                  <c:v>49.979960971069303</c:v>
                </c:pt>
                <c:pt idx="10188">
                  <c:v>49.980591515499199</c:v>
                </c:pt>
                <c:pt idx="10189">
                  <c:v>49.981221912076201</c:v>
                </c:pt>
                <c:pt idx="10190">
                  <c:v>49.981852160835203</c:v>
                </c:pt>
                <c:pt idx="10191">
                  <c:v>49.9824822618111</c:v>
                </c:pt>
                <c:pt idx="10192">
                  <c:v>49.983112215038702</c:v>
                </c:pt>
                <c:pt idx="10193">
                  <c:v>49.983742020553002</c:v>
                </c:pt>
                <c:pt idx="10194">
                  <c:v>49.984371678388797</c:v>
                </c:pt>
                <c:pt idx="10195">
                  <c:v>49.985001188580902</c:v>
                </c:pt>
                <c:pt idx="10196">
                  <c:v>49.985630551164299</c:v>
                </c:pt>
                <c:pt idx="10197">
                  <c:v>49.986259766173703</c:v>
                </c:pt>
                <c:pt idx="10198">
                  <c:v>49.986888833644102</c:v>
                </c:pt>
                <c:pt idx="10199">
                  <c:v>49.987517753610099</c:v>
                </c:pt>
                <c:pt idx="10200">
                  <c:v>49.988146526106704</c:v>
                </c:pt>
                <c:pt idx="10201">
                  <c:v>49.988775151168603</c:v>
                </c:pt>
                <c:pt idx="10202">
                  <c:v>49.989403628830701</c:v>
                </c:pt>
                <c:pt idx="10203">
                  <c:v>49.990031959127698</c:v>
                </c:pt>
                <c:pt idx="10204">
                  <c:v>49.990660142094399</c:v>
                </c:pt>
                <c:pt idx="10205">
                  <c:v>49.991288177765597</c:v>
                </c:pt>
                <c:pt idx="10206">
                  <c:v>49.991916066176003</c:v>
                </c:pt>
                <c:pt idx="10207">
                  <c:v>49.992543807360498</c:v>
                </c:pt>
                <c:pt idx="10208">
                  <c:v>49.993171401353798</c:v>
                </c:pt>
                <c:pt idx="10209">
                  <c:v>49.993798848190501</c:v>
                </c:pt>
                <c:pt idx="10210">
                  <c:v>49.9944261479055</c:v>
                </c:pt>
                <c:pt idx="10211">
                  <c:v>49.995053300533399</c:v>
                </c:pt>
                <c:pt idx="10212">
                  <c:v>49.995680306109101</c:v>
                </c:pt>
                <c:pt idx="10213">
                  <c:v>49.996307164667101</c:v>
                </c:pt>
                <c:pt idx="10214">
                  <c:v>49.996933876242203</c:v>
                </c:pt>
                <c:pt idx="10215">
                  <c:v>49.997560440869101</c:v>
                </c:pt>
                <c:pt idx="10216">
                  <c:v>49.9981868585825</c:v>
                </c:pt>
                <c:pt idx="10217">
                  <c:v>49.998813129416902</c:v>
                </c:pt>
                <c:pt idx="10218">
                  <c:v>49.999439253407303</c:v>
                </c:pt>
                <c:pt idx="10219">
                  <c:v>50.000065230588</c:v>
                </c:pt>
                <c:pt idx="10220">
                  <c:v>50.000691060993901</c:v>
                </c:pt>
                <c:pt idx="10221">
                  <c:v>50.001316744659498</c:v>
                </c:pt>
                <c:pt idx="10222">
                  <c:v>50.001942281619598</c:v>
                </c:pt>
                <c:pt idx="10223">
                  <c:v>50.002567671908601</c:v>
                </c:pt>
                <c:pt idx="10224">
                  <c:v>50.0031929155613</c:v>
                </c:pt>
                <c:pt idx="10225">
                  <c:v>50.0038180126122</c:v>
                </c:pt>
                <c:pt idx="10226">
                  <c:v>50.004442963095997</c:v>
                </c:pt>
                <c:pt idx="10227">
                  <c:v>50.005067767047102</c:v>
                </c:pt>
                <c:pt idx="10228">
                  <c:v>50.005692424500303</c:v>
                </c:pt>
                <c:pt idx="10229">
                  <c:v>50.006316935490197</c:v>
                </c:pt>
                <c:pt idx="10230">
                  <c:v>50.006941300051103</c:v>
                </c:pt>
                <c:pt idx="10231">
                  <c:v>50.007565518217802</c:v>
                </c:pt>
                <c:pt idx="10232">
                  <c:v>50.008189590024699</c:v>
                </c:pt>
                <c:pt idx="10233">
                  <c:v>50.008813515506503</c:v>
                </c:pt>
                <c:pt idx="10234">
                  <c:v>50.009437294697598</c:v>
                </c:pt>
                <c:pt idx="10235">
                  <c:v>50.010060927632502</c:v>
                </c:pt>
                <c:pt idx="10236">
                  <c:v>50.010684414345903</c:v>
                </c:pt>
                <c:pt idx="10237">
                  <c:v>50.011307754872199</c:v>
                </c:pt>
                <c:pt idx="10238">
                  <c:v>50.011930949245802</c:v>
                </c:pt>
                <c:pt idx="10239">
                  <c:v>50.012553997501399</c:v>
                </c:pt>
                <c:pt idx="10240">
                  <c:v>50.013176899673297</c:v>
                </c:pt>
                <c:pt idx="10241">
                  <c:v>50.013799655796099</c:v>
                </c:pt>
                <c:pt idx="10242">
                  <c:v>50.014422265904201</c:v>
                </c:pt>
                <c:pt idx="10243">
                  <c:v>50.015044730032002</c:v>
                </c:pt>
                <c:pt idx="10244">
                  <c:v>50.015667048214198</c:v>
                </c:pt>
                <c:pt idx="10245">
                  <c:v>50.0162892204849</c:v>
                </c:pt>
                <c:pt idx="10246">
                  <c:v>50.016911246878898</c:v>
                </c:pt>
                <c:pt idx="10247">
                  <c:v>50.017533127430298</c:v>
                </c:pt>
                <c:pt idx="10248">
                  <c:v>50.018154862173702</c:v>
                </c:pt>
                <c:pt idx="10249">
                  <c:v>50.018776451143403</c:v>
                </c:pt>
                <c:pt idx="10250">
                  <c:v>50.019397894374002</c:v>
                </c:pt>
                <c:pt idx="10251">
                  <c:v>50.020019191899699</c:v>
                </c:pt>
                <c:pt idx="10252">
                  <c:v>50.020640343754899</c:v>
                </c:pt>
                <c:pt idx="10253">
                  <c:v>50.021261349974097</c:v>
                </c:pt>
                <c:pt idx="10254">
                  <c:v>50.0218822105915</c:v>
                </c:pt>
                <c:pt idx="10255">
                  <c:v>50.022502925641597</c:v>
                </c:pt>
                <c:pt idx="10256">
                  <c:v>50.023123495158799</c:v>
                </c:pt>
                <c:pt idx="10257">
                  <c:v>50.0237439191772</c:v>
                </c:pt>
                <c:pt idx="10258">
                  <c:v>50.024364197731401</c:v>
                </c:pt>
                <c:pt idx="10259">
                  <c:v>50.024984330855602</c:v>
                </c:pt>
                <c:pt idx="10260">
                  <c:v>50.025604318584101</c:v>
                </c:pt>
                <c:pt idx="10261">
                  <c:v>50.026224160951301</c:v>
                </c:pt>
                <c:pt idx="10262">
                  <c:v>50.026843857991402</c:v>
                </c:pt>
                <c:pt idx="10263">
                  <c:v>50.027463409738701</c:v>
                </c:pt>
                <c:pt idx="10264">
                  <c:v>50.028082816227602</c:v>
                </c:pt>
                <c:pt idx="10265">
                  <c:v>50.028702077492397</c:v>
                </c:pt>
                <c:pt idx="10266">
                  <c:v>50.029321193567199</c:v>
                </c:pt>
                <c:pt idx="10267">
                  <c:v>50.029940164486298</c:v>
                </c:pt>
                <c:pt idx="10268">
                  <c:v>50.030558990284099</c:v>
                </c:pt>
                <c:pt idx="10269">
                  <c:v>50.031177670994602</c:v>
                </c:pt>
                <c:pt idx="10270">
                  <c:v>50.031796206652302</c:v>
                </c:pt>
                <c:pt idx="10271">
                  <c:v>50.0324145972913</c:v>
                </c:pt>
                <c:pt idx="10272">
                  <c:v>50.033032842945801</c:v>
                </c:pt>
                <c:pt idx="10273">
                  <c:v>50.033650943650102</c:v>
                </c:pt>
                <c:pt idx="10274">
                  <c:v>50.034268899438302</c:v>
                </c:pt>
                <c:pt idx="10275">
                  <c:v>50.034886710344701</c:v>
                </c:pt>
                <c:pt idx="10276">
                  <c:v>50.035504376403402</c:v>
                </c:pt>
                <c:pt idx="10277">
                  <c:v>50.036121897648698</c:v>
                </c:pt>
                <c:pt idx="10278">
                  <c:v>50.036739274114602</c:v>
                </c:pt>
                <c:pt idx="10279">
                  <c:v>50.037356505835398</c:v>
                </c:pt>
                <c:pt idx="10280">
                  <c:v>50.037973592845198</c:v>
                </c:pt>
                <c:pt idx="10281">
                  <c:v>50.038590535178102</c:v>
                </c:pt>
                <c:pt idx="10282">
                  <c:v>50.039207332868401</c:v>
                </c:pt>
                <c:pt idx="10283">
                  <c:v>50.039823985950001</c:v>
                </c:pt>
                <c:pt idx="10284">
                  <c:v>50.0404404944573</c:v>
                </c:pt>
                <c:pt idx="10285">
                  <c:v>50.041056858424199</c:v>
                </c:pt>
                <c:pt idx="10286">
                  <c:v>50.041673077884901</c:v>
                </c:pt>
                <c:pt idx="10287">
                  <c:v>50.042289152873401</c:v>
                </c:pt>
                <c:pt idx="10288">
                  <c:v>50.042905083423904</c:v>
                </c:pt>
                <c:pt idx="10289">
                  <c:v>50.0435208695705</c:v>
                </c:pt>
                <c:pt idx="10290">
                  <c:v>50.044136511347197</c:v>
                </c:pt>
                <c:pt idx="10291">
                  <c:v>50.044752008788102</c:v>
                </c:pt>
                <c:pt idx="10292">
                  <c:v>50.045367361927198</c:v>
                </c:pt>
                <c:pt idx="10293">
                  <c:v>50.0459825707986</c:v>
                </c:pt>
                <c:pt idx="10294">
                  <c:v>50.046597635436399</c:v>
                </c:pt>
                <c:pt idx="10295">
                  <c:v>50.047212555874502</c:v>
                </c:pt>
                <c:pt idx="10296">
                  <c:v>50.047827332147001</c:v>
                </c:pt>
                <c:pt idx="10297">
                  <c:v>50.048441964288003</c:v>
                </c:pt>
                <c:pt idx="10298">
                  <c:v>50.0490564523313</c:v>
                </c:pt>
                <c:pt idx="10299">
                  <c:v>50.049670796311098</c:v>
                </c:pt>
                <c:pt idx="10300">
                  <c:v>50.050284996261297</c:v>
                </c:pt>
                <c:pt idx="10301">
                  <c:v>50.050899052215897</c:v>
                </c:pt>
                <c:pt idx="10302">
                  <c:v>50.051512964208897</c:v>
                </c:pt>
                <c:pt idx="10303">
                  <c:v>50.052126732274203</c:v>
                </c:pt>
                <c:pt idx="10304">
                  <c:v>50.052740356445902</c:v>
                </c:pt>
                <c:pt idx="10305">
                  <c:v>50.0533538367578</c:v>
                </c:pt>
                <c:pt idx="10306">
                  <c:v>50.053967173243898</c:v>
                </c:pt>
                <c:pt idx="10307">
                  <c:v>50.054580365938101</c:v>
                </c:pt>
                <c:pt idx="10308">
                  <c:v>50.055193414874402</c:v>
                </c:pt>
                <c:pt idx="10309">
                  <c:v>50.055806320086702</c:v>
                </c:pt>
                <c:pt idx="10310">
                  <c:v>50.056419081608901</c:v>
                </c:pt>
                <c:pt idx="10311">
                  <c:v>50.057031699474898</c:v>
                </c:pt>
                <c:pt idx="10312">
                  <c:v>50.0576441737186</c:v>
                </c:pt>
                <c:pt idx="10313">
                  <c:v>50.058256504373801</c:v>
                </c:pt>
                <c:pt idx="10314">
                  <c:v>50.058868691474601</c:v>
                </c:pt>
                <c:pt idx="10315">
                  <c:v>50.059480735054699</c:v>
                </c:pt>
                <c:pt idx="10316">
                  <c:v>50.060092635147903</c:v>
                </c:pt>
                <c:pt idx="10317">
                  <c:v>50.060704391788299</c:v>
                </c:pt>
                <c:pt idx="10318">
                  <c:v>50.061316005009502</c:v>
                </c:pt>
                <c:pt idx="10319">
                  <c:v>50.061927474845398</c:v>
                </c:pt>
                <c:pt idx="10320">
                  <c:v>50.06253880133</c:v>
                </c:pt>
                <c:pt idx="10321">
                  <c:v>50.063149984496903</c:v>
                </c:pt>
                <c:pt idx="10322">
                  <c:v>50.06376102438</c:v>
                </c:pt>
                <c:pt idx="10323">
                  <c:v>50.064371921013098</c:v>
                </c:pt>
                <c:pt idx="10324">
                  <c:v>50.064982674430098</c:v>
                </c:pt>
                <c:pt idx="10325">
                  <c:v>50.065593284664601</c:v>
                </c:pt>
                <c:pt idx="10326">
                  <c:v>50.0662037517505</c:v>
                </c:pt>
                <c:pt idx="10327">
                  <c:v>50.066814075721602</c:v>
                </c:pt>
                <c:pt idx="10328">
                  <c:v>50.067424256611602</c:v>
                </c:pt>
                <c:pt idx="10329">
                  <c:v>50.0680342944543</c:v>
                </c:pt>
                <c:pt idx="10330">
                  <c:v>50.068644189283397</c:v>
                </c:pt>
                <c:pt idx="10331">
                  <c:v>50.0692539411327</c:v>
                </c:pt>
                <c:pt idx="10332">
                  <c:v>50.069863550035898</c:v>
                </c:pt>
                <c:pt idx="10333">
                  <c:v>50.070473016026703</c:v>
                </c:pt>
                <c:pt idx="10334">
                  <c:v>50.071082339138897</c:v>
                </c:pt>
                <c:pt idx="10335">
                  <c:v>50.071691519406102</c:v>
                </c:pt>
                <c:pt idx="10336">
                  <c:v>50.072300556862103</c:v>
                </c:pt>
                <c:pt idx="10337">
                  <c:v>50.072909451540497</c:v>
                </c:pt>
                <c:pt idx="10338">
                  <c:v>50.073518203475103</c:v>
                </c:pt>
                <c:pt idx="10339">
                  <c:v>50.074126812699397</c:v>
                </c:pt>
                <c:pt idx="10340">
                  <c:v>50.0747352792473</c:v>
                </c:pt>
                <c:pt idx="10341">
                  <c:v>50.075343603152298</c:v>
                </c:pt>
                <c:pt idx="10342">
                  <c:v>50.075951784448101</c:v>
                </c:pt>
                <c:pt idx="10343">
                  <c:v>50.076559823168303</c:v>
                </c:pt>
                <c:pt idx="10344">
                  <c:v>50.077167719346697</c:v>
                </c:pt>
                <c:pt idx="10345">
                  <c:v>50.0777754730167</c:v>
                </c:pt>
                <c:pt idx="10346">
                  <c:v>50.078383084212</c:v>
                </c:pt>
                <c:pt idx="10347">
                  <c:v>50.078990552966303</c:v>
                </c:pt>
                <c:pt idx="10348">
                  <c:v>50.079597879313198</c:v>
                </c:pt>
                <c:pt idx="10349">
                  <c:v>50.080205063286101</c:v>
                </c:pt>
                <c:pt idx="10350">
                  <c:v>50.080812104918898</c:v>
                </c:pt>
                <c:pt idx="10351">
                  <c:v>50.0814190042449</c:v>
                </c:pt>
                <c:pt idx="10352">
                  <c:v>50.0820257612978</c:v>
                </c:pt>
                <c:pt idx="10353">
                  <c:v>50.0826323761111</c:v>
                </c:pt>
                <c:pt idx="10354">
                  <c:v>50.083238848718501</c:v>
                </c:pt>
                <c:pt idx="10355">
                  <c:v>50.0838451791534</c:v>
                </c:pt>
                <c:pt idx="10356">
                  <c:v>50.084451367449397</c:v>
                </c:pt>
                <c:pt idx="10357">
                  <c:v>50.085057413640001</c:v>
                </c:pt>
                <c:pt idx="10358">
                  <c:v>50.085663317758801</c:v>
                </c:pt>
                <c:pt idx="10359">
                  <c:v>50.086269079839198</c:v>
                </c:pt>
                <c:pt idx="10360">
                  <c:v>50.086874699914901</c:v>
                </c:pt>
                <c:pt idx="10361">
                  <c:v>50.087480178019199</c:v>
                </c:pt>
                <c:pt idx="10362">
                  <c:v>50.0880855141856</c:v>
                </c:pt>
                <c:pt idx="10363">
                  <c:v>50.0886907084477</c:v>
                </c:pt>
                <c:pt idx="10364">
                  <c:v>50.089295760839001</c:v>
                </c:pt>
                <c:pt idx="10365">
                  <c:v>50.089900671392797</c:v>
                </c:pt>
                <c:pt idx="10366">
                  <c:v>50.090505440142699</c:v>
                </c:pt>
                <c:pt idx="10367">
                  <c:v>50.091110067122102</c:v>
                </c:pt>
                <c:pt idx="10368">
                  <c:v>50.091714552364401</c:v>
                </c:pt>
                <c:pt idx="10369">
                  <c:v>50.092318895903198</c:v>
                </c:pt>
                <c:pt idx="10370">
                  <c:v>50.092923097771703</c:v>
                </c:pt>
                <c:pt idx="10371">
                  <c:v>50.093527158003504</c:v>
                </c:pt>
                <c:pt idx="10372">
                  <c:v>50.094131076632003</c:v>
                </c:pt>
                <c:pt idx="10373">
                  <c:v>50.094734853690497</c:v>
                </c:pt>
                <c:pt idx="10374">
                  <c:v>50.095338489212502</c:v>
                </c:pt>
                <c:pt idx="10375">
                  <c:v>50.095941983231299</c:v>
                </c:pt>
                <c:pt idx="10376">
                  <c:v>50.096545335780299</c:v>
                </c:pt>
                <c:pt idx="10377">
                  <c:v>50.097148546892903</c:v>
                </c:pt>
                <c:pt idx="10378">
                  <c:v>50.097751616602402</c:v>
                </c:pt>
                <c:pt idx="10379">
                  <c:v>50.098354544942303</c:v>
                </c:pt>
                <c:pt idx="10380">
                  <c:v>50.098957331945797</c:v>
                </c:pt>
                <c:pt idx="10381">
                  <c:v>50.0995599776464</c:v>
                </c:pt>
                <c:pt idx="10382">
                  <c:v>50.100162482077202</c:v>
                </c:pt>
                <c:pt idx="10383">
                  <c:v>50.100764845271797</c:v>
                </c:pt>
                <c:pt idx="10384">
                  <c:v>50.101367067263297</c:v>
                </c:pt>
                <c:pt idx="10385">
                  <c:v>50.101969148084997</c:v>
                </c:pt>
                <c:pt idx="10386">
                  <c:v>50.1025710877704</c:v>
                </c:pt>
                <c:pt idx="10387">
                  <c:v>50.103172886352702</c:v>
                </c:pt>
                <c:pt idx="10388">
                  <c:v>50.1037745438651</c:v>
                </c:pt>
                <c:pt idx="10389">
                  <c:v>50.104376060340897</c:v>
                </c:pt>
                <c:pt idx="10390">
                  <c:v>50.104977435813502</c:v>
                </c:pt>
                <c:pt idx="10391">
                  <c:v>50.105578670316</c:v>
                </c:pt>
                <c:pt idx="10392">
                  <c:v>50.106179763881698</c:v>
                </c:pt>
                <c:pt idx="10393">
                  <c:v>50.106780716543902</c:v>
                </c:pt>
                <c:pt idx="10394">
                  <c:v>50.1073815283358</c:v>
                </c:pt>
                <c:pt idx="10395">
                  <c:v>50.107982199290703</c:v>
                </c:pt>
                <c:pt idx="10396">
                  <c:v>50.1085827294417</c:v>
                </c:pt>
                <c:pt idx="10397">
                  <c:v>50.109183118822003</c:v>
                </c:pt>
                <c:pt idx="10398">
                  <c:v>50.1097833674649</c:v>
                </c:pt>
                <c:pt idx="10399">
                  <c:v>50.110383475403601</c:v>
                </c:pt>
                <c:pt idx="10400">
                  <c:v>50.110983442671298</c:v>
                </c:pt>
                <c:pt idx="10401">
                  <c:v>50.1115832693011</c:v>
                </c:pt>
                <c:pt idx="10402">
                  <c:v>50.112182955326197</c:v>
                </c:pt>
                <c:pt idx="10403">
                  <c:v>50.112782500779801</c:v>
                </c:pt>
                <c:pt idx="10404">
                  <c:v>50.113381905695</c:v>
                </c:pt>
                <c:pt idx="10405">
                  <c:v>50.113981170104999</c:v>
                </c:pt>
                <c:pt idx="10406">
                  <c:v>50.114580294042902</c:v>
                </c:pt>
                <c:pt idx="10407">
                  <c:v>50.115179277541898</c:v>
                </c:pt>
                <c:pt idx="10408">
                  <c:v>50.115778120635099</c:v>
                </c:pt>
                <c:pt idx="10409">
                  <c:v>50.116376823355502</c:v>
                </c:pt>
                <c:pt idx="10410">
                  <c:v>50.116975385736403</c:v>
                </c:pt>
                <c:pt idx="10411">
                  <c:v>50.1175738078108</c:v>
                </c:pt>
                <c:pt idx="10412">
                  <c:v>50.118172089611797</c:v>
                </c:pt>
                <c:pt idx="10413">
                  <c:v>50.118770231172597</c:v>
                </c:pt>
                <c:pt idx="10414">
                  <c:v>50.119368232526</c:v>
                </c:pt>
                <c:pt idx="10415">
                  <c:v>50.119966093705401</c:v>
                </c:pt>
                <c:pt idx="10416">
                  <c:v>50.120563814743598</c:v>
                </c:pt>
                <c:pt idx="10417">
                  <c:v>50.121161395673802</c:v>
                </c:pt>
                <c:pt idx="10418">
                  <c:v>50.121758836528997</c:v>
                </c:pt>
                <c:pt idx="10419">
                  <c:v>50.122356137342301</c:v>
                </c:pt>
                <c:pt idx="10420">
                  <c:v>50.122953298146598</c:v>
                </c:pt>
                <c:pt idx="10421">
                  <c:v>50.123550318975099</c:v>
                </c:pt>
                <c:pt idx="10422">
                  <c:v>50.124147199860602</c:v>
                </c:pt>
                <c:pt idx="10423">
                  <c:v>50.124743940836296</c:v>
                </c:pt>
                <c:pt idx="10424">
                  <c:v>50.125340541935103</c:v>
                </c:pt>
                <c:pt idx="10425">
                  <c:v>50.125937003190003</c:v>
                </c:pt>
                <c:pt idx="10426">
                  <c:v>50.126533324634003</c:v>
                </c:pt>
                <c:pt idx="10427">
                  <c:v>50.127129506300101</c:v>
                </c:pt>
                <c:pt idx="10428">
                  <c:v>50.127725548221299</c:v>
                </c:pt>
                <c:pt idx="10429">
                  <c:v>50.128321450430398</c:v>
                </c:pt>
                <c:pt idx="10430">
                  <c:v>50.128917212960502</c:v>
                </c:pt>
                <c:pt idx="10431">
                  <c:v>50.129512835844501</c:v>
                </c:pt>
                <c:pt idx="10432">
                  <c:v>50.130108319115301</c:v>
                </c:pt>
                <c:pt idx="10433">
                  <c:v>50.1307036628059</c:v>
                </c:pt>
                <c:pt idx="10434">
                  <c:v>50.131298866949102</c:v>
                </c:pt>
                <c:pt idx="10435">
                  <c:v>50.131893931577999</c:v>
                </c:pt>
                <c:pt idx="10436">
                  <c:v>50.132488856725402</c:v>
                </c:pt>
                <c:pt idx="10437">
                  <c:v>50.133083642424097</c:v>
                </c:pt>
                <c:pt idx="10438">
                  <c:v>50.133678288707202</c:v>
                </c:pt>
                <c:pt idx="10439">
                  <c:v>50.134272795607401</c:v>
                </c:pt>
                <c:pt idx="10440">
                  <c:v>50.134867163157601</c:v>
                </c:pt>
                <c:pt idx="10441">
                  <c:v>50.135461391390798</c:v>
                </c:pt>
                <c:pt idx="10442">
                  <c:v>50.136055480339699</c:v>
                </c:pt>
                <c:pt idx="10443">
                  <c:v>50.136649430037302</c:v>
                </c:pt>
                <c:pt idx="10444">
                  <c:v>50.137243240516298</c:v>
                </c:pt>
                <c:pt idx="10445">
                  <c:v>50.1378369118096</c:v>
                </c:pt>
                <c:pt idx="10446">
                  <c:v>50.13843044395</c:v>
                </c:pt>
                <c:pt idx="10447">
                  <c:v>50.139023836970303</c:v>
                </c:pt>
                <c:pt idx="10448">
                  <c:v>50.1396170909034</c:v>
                </c:pt>
                <c:pt idx="10449">
                  <c:v>50.140210205781997</c:v>
                </c:pt>
                <c:pt idx="10450">
                  <c:v>50.140803181639001</c:v>
                </c:pt>
                <c:pt idx="10451">
                  <c:v>50.141396018507102</c:v>
                </c:pt>
                <c:pt idx="10452">
                  <c:v>50.1419887164191</c:v>
                </c:pt>
                <c:pt idx="10453">
                  <c:v>50.1425812754078</c:v>
                </c:pt>
                <c:pt idx="10454">
                  <c:v>50.143173695506</c:v>
                </c:pt>
                <c:pt idx="10455">
                  <c:v>50.143765976746302</c:v>
                </c:pt>
                <c:pt idx="10456">
                  <c:v>50.144358119161602</c:v>
                </c:pt>
                <c:pt idx="10457">
                  <c:v>50.1449501227846</c:v>
                </c:pt>
                <c:pt idx="10458">
                  <c:v>50.145541987648002</c:v>
                </c:pt>
                <c:pt idx="10459">
                  <c:v>50.146133713784501</c:v>
                </c:pt>
                <c:pt idx="10460">
                  <c:v>50.146725301226901</c:v>
                </c:pt>
                <c:pt idx="10461">
                  <c:v>50.147316750007903</c:v>
                </c:pt>
                <c:pt idx="10462">
                  <c:v>50.147908060160098</c:v>
                </c:pt>
                <c:pt idx="10463">
                  <c:v>50.148499231716301</c:v>
                </c:pt>
                <c:pt idx="10464">
                  <c:v>50.149090264709201</c:v>
                </c:pt>
                <c:pt idx="10465">
                  <c:v>50.149681159171301</c:v>
                </c:pt>
                <c:pt idx="10466">
                  <c:v>50.150271915135498</c:v>
                </c:pt>
                <c:pt idx="10467">
                  <c:v>50.150862532634299</c:v>
                </c:pt>
                <c:pt idx="10468">
                  <c:v>50.151453011700497</c:v>
                </c:pt>
                <c:pt idx="10469">
                  <c:v>50.152043352366597</c:v>
                </c:pt>
                <c:pt idx="10470">
                  <c:v>50.1526335546653</c:v>
                </c:pt>
                <c:pt idx="10471">
                  <c:v>50.153223618629198</c:v>
                </c:pt>
                <c:pt idx="10472">
                  <c:v>50.153813544290998</c:v>
                </c:pt>
                <c:pt idx="10473">
                  <c:v>50.154403331683199</c:v>
                </c:pt>
                <c:pt idx="10474">
                  <c:v>50.1549929808385</c:v>
                </c:pt>
                <c:pt idx="10475">
                  <c:v>50.155582491789502</c:v>
                </c:pt>
                <c:pt idx="10476">
                  <c:v>50.156171864568698</c:v>
                </c:pt>
                <c:pt idx="10477">
                  <c:v>50.156761099208801</c:v>
                </c:pt>
                <c:pt idx="10478">
                  <c:v>50.157350195742303</c:v>
                </c:pt>
                <c:pt idx="10479">
                  <c:v>50.157939154201799</c:v>
                </c:pt>
                <c:pt idx="10480">
                  <c:v>50.158527974619801</c:v>
                </c:pt>
                <c:pt idx="10481">
                  <c:v>50.159116657029003</c:v>
                </c:pt>
                <c:pt idx="10482">
                  <c:v>50.159705201461797</c:v>
                </c:pt>
                <c:pt idx="10483">
                  <c:v>50.160293607950798</c:v>
                </c:pt>
                <c:pt idx="10484">
                  <c:v>50.160881876528499</c:v>
                </c:pt>
                <c:pt idx="10485">
                  <c:v>50.1614700072274</c:v>
                </c:pt>
                <c:pt idx="10486">
                  <c:v>50.162058000080101</c:v>
                </c:pt>
                <c:pt idx="10487">
                  <c:v>50.162645855119102</c:v>
                </c:pt>
                <c:pt idx="10488">
                  <c:v>50.163233572376797</c:v>
                </c:pt>
                <c:pt idx="10489">
                  <c:v>50.163821151885799</c:v>
                </c:pt>
                <c:pt idx="10490">
                  <c:v>50.164408593678402</c:v>
                </c:pt>
                <c:pt idx="10491">
                  <c:v>50.1649958977873</c:v>
                </c:pt>
                <c:pt idx="10492">
                  <c:v>50.165583064244899</c:v>
                </c:pt>
                <c:pt idx="10493">
                  <c:v>50.166170093083601</c:v>
                </c:pt>
                <c:pt idx="10494">
                  <c:v>50.166756984335798</c:v>
                </c:pt>
                <c:pt idx="10495">
                  <c:v>50.167343738034099</c:v>
                </c:pt>
                <c:pt idx="10496">
                  <c:v>50.167930354210903</c:v>
                </c:pt>
                <c:pt idx="10497">
                  <c:v>50.168516832898497</c:v>
                </c:pt>
                <c:pt idx="10498">
                  <c:v>50.169103174129503</c:v>
                </c:pt>
                <c:pt idx="10499">
                  <c:v>50.169689377936201</c:v>
                </c:pt>
                <c:pt idx="10500">
                  <c:v>50.170275444350999</c:v>
                </c:pt>
                <c:pt idx="10501">
                  <c:v>50.170861373406296</c:v>
                </c:pt>
                <c:pt idx="10502">
                  <c:v>50.171447165134602</c:v>
                </c:pt>
                <c:pt idx="10503">
                  <c:v>50.172032819568102</c:v>
                </c:pt>
                <c:pt idx="10504">
                  <c:v>50.172618336739397</c:v>
                </c:pt>
                <c:pt idx="10505">
                  <c:v>50.173203716680597</c:v>
                </c:pt>
                <c:pt idx="10506">
                  <c:v>50.1737889594243</c:v>
                </c:pt>
                <c:pt idx="10507">
                  <c:v>50.174374065002702</c:v>
                </c:pt>
                <c:pt idx="10508">
                  <c:v>50.174959033448197</c:v>
                </c:pt>
                <c:pt idx="10509">
                  <c:v>50.175543864793198</c:v>
                </c:pt>
                <c:pt idx="10510">
                  <c:v>50.176128559069902</c:v>
                </c:pt>
                <c:pt idx="10511">
                  <c:v>50.176713116310601</c:v>
                </c:pt>
                <c:pt idx="10512">
                  <c:v>50.177297536547798</c:v>
                </c:pt>
                <c:pt idx="10513">
                  <c:v>50.177881819813599</c:v>
                </c:pt>
                <c:pt idx="10514">
                  <c:v>50.1784659661405</c:v>
                </c:pt>
                <c:pt idx="10515">
                  <c:v>50.179049975560602</c:v>
                </c:pt>
                <c:pt idx="10516">
                  <c:v>50.179633848106299</c:v>
                </c:pt>
                <c:pt idx="10517">
                  <c:v>50.180217583809799</c:v>
                </c:pt>
                <c:pt idx="10518">
                  <c:v>50.180801182703398</c:v>
                </c:pt>
                <c:pt idx="10519">
                  <c:v>50.181384644819403</c:v>
                </c:pt>
                <c:pt idx="10520">
                  <c:v>50.181967970190001</c:v>
                </c:pt>
                <c:pt idx="10521">
                  <c:v>50.182551158847403</c:v>
                </c:pt>
                <c:pt idx="10522">
                  <c:v>50.183134210824001</c:v>
                </c:pt>
                <c:pt idx="10523">
                  <c:v>50.183717126151798</c:v>
                </c:pt>
                <c:pt idx="10524">
                  <c:v>50.184299904863202</c:v>
                </c:pt>
                <c:pt idx="10525">
                  <c:v>50.184882546990302</c:v>
                </c:pt>
                <c:pt idx="10526">
                  <c:v>50.185465052565398</c:v>
                </c:pt>
                <c:pt idx="10527">
                  <c:v>50.1860474216207</c:v>
                </c:pt>
                <c:pt idx="10528">
                  <c:v>50.186629654188202</c:v>
                </c:pt>
                <c:pt idx="10529">
                  <c:v>50.1872117503003</c:v>
                </c:pt>
                <c:pt idx="10530">
                  <c:v>50.187793709989101</c:v>
                </c:pt>
                <c:pt idx="10531">
                  <c:v>50.188375533286802</c:v>
                </c:pt>
                <c:pt idx="10532">
                  <c:v>50.188957220225397</c:v>
                </c:pt>
                <c:pt idx="10533">
                  <c:v>50.189538770837302</c:v>
                </c:pt>
                <c:pt idx="10534">
                  <c:v>50.190120185154399</c:v>
                </c:pt>
                <c:pt idx="10535">
                  <c:v>50.190701463209002</c:v>
                </c:pt>
                <c:pt idx="10536">
                  <c:v>50.191282605033201</c:v>
                </c:pt>
                <c:pt idx="10537">
                  <c:v>50.191863610658999</c:v>
                </c:pt>
                <c:pt idx="10538">
                  <c:v>50.192444480118702</c:v>
                </c:pt>
                <c:pt idx="10539">
                  <c:v>50.193025213444301</c:v>
                </c:pt>
                <c:pt idx="10540">
                  <c:v>50.193605810667897</c:v>
                </c:pt>
                <c:pt idx="10541">
                  <c:v>50.1941862718216</c:v>
                </c:pt>
                <c:pt idx="10542">
                  <c:v>50.194766596937399</c:v>
                </c:pt>
                <c:pt idx="10543">
                  <c:v>50.195346786047601</c:v>
                </c:pt>
                <c:pt idx="10544">
                  <c:v>50.195926839183997</c:v>
                </c:pt>
                <c:pt idx="10545">
                  <c:v>50.196506756378803</c:v>
                </c:pt>
                <c:pt idx="10546">
                  <c:v>50.197086537664099</c:v>
                </c:pt>
                <c:pt idx="10547">
                  <c:v>50.197666183071803</c:v>
                </c:pt>
                <c:pt idx="10548">
                  <c:v>50.198245692634003</c:v>
                </c:pt>
                <c:pt idx="10549">
                  <c:v>50.198825066382803</c:v>
                </c:pt>
                <c:pt idx="10550">
                  <c:v>50.199404304350097</c:v>
                </c:pt>
                <c:pt idx="10551">
                  <c:v>50.199983406568002</c:v>
                </c:pt>
                <c:pt idx="10552">
                  <c:v>50.2005623730685</c:v>
                </c:pt>
                <c:pt idx="10553">
                  <c:v>50.201141203883502</c:v>
                </c:pt>
                <c:pt idx="10554">
                  <c:v>50.201719899045102</c:v>
                </c:pt>
                <c:pt idx="10555">
                  <c:v>50.202298458585197</c:v>
                </c:pt>
                <c:pt idx="10556">
                  <c:v>50.202876882535897</c:v>
                </c:pt>
                <c:pt idx="10557">
                  <c:v>50.203455170928997</c:v>
                </c:pt>
                <c:pt idx="10558">
                  <c:v>50.204033323796601</c:v>
                </c:pt>
                <c:pt idx="10559">
                  <c:v>50.204611341170597</c:v>
                </c:pt>
                <c:pt idx="10560">
                  <c:v>50.205189223082897</c:v>
                </c:pt>
                <c:pt idx="10561">
                  <c:v>50.205766969565502</c:v>
                </c:pt>
                <c:pt idx="10562">
                  <c:v>50.206344580650303</c:v>
                </c:pt>
                <c:pt idx="10563">
                  <c:v>50.206922056369301</c:v>
                </c:pt>
                <c:pt idx="10564">
                  <c:v>50.207499396754201</c:v>
                </c:pt>
                <c:pt idx="10565">
                  <c:v>50.208076601837099</c:v>
                </c:pt>
                <c:pt idx="10566">
                  <c:v>50.208653671649898</c:v>
                </c:pt>
                <c:pt idx="10567">
                  <c:v>50.209230606224402</c:v>
                </c:pt>
                <c:pt idx="10568">
                  <c:v>50.2098074055925</c:v>
                </c:pt>
                <c:pt idx="10569">
                  <c:v>50.210384069786102</c:v>
                </c:pt>
                <c:pt idx="10570">
                  <c:v>50.210960598836998</c:v>
                </c:pt>
                <c:pt idx="10571">
                  <c:v>50.211536992777198</c:v>
                </c:pt>
                <c:pt idx="10572">
                  <c:v>50.212113251638499</c:v>
                </c:pt>
                <c:pt idx="10573">
                  <c:v>50.212689375452598</c:v>
                </c:pt>
                <c:pt idx="10574">
                  <c:v>50.213265364251598</c:v>
                </c:pt>
                <c:pt idx="10575">
                  <c:v>50.213841218067103</c:v>
                </c:pt>
                <c:pt idx="10576">
                  <c:v>50.214416936931002</c:v>
                </c:pt>
                <c:pt idx="10577">
                  <c:v>50.2149925208751</c:v>
                </c:pt>
                <c:pt idx="10578">
                  <c:v>50.2155679699313</c:v>
                </c:pt>
                <c:pt idx="10579">
                  <c:v>50.216143284131199</c:v>
                </c:pt>
                <c:pt idx="10580">
                  <c:v>50.216718463506801</c:v>
                </c:pt>
                <c:pt idx="10581">
                  <c:v>50.217293508089803</c:v>
                </c:pt>
                <c:pt idx="10582">
                  <c:v>50.217868417912001</c:v>
                </c:pt>
                <c:pt idx="10583">
                  <c:v>50.218443193005101</c:v>
                </c:pt>
                <c:pt idx="10584">
                  <c:v>50.219017833400997</c:v>
                </c:pt>
                <c:pt idx="10585">
                  <c:v>50.219592339131303</c:v>
                </c:pt>
                <c:pt idx="10586">
                  <c:v>50.220166710227801</c:v>
                </c:pt>
                <c:pt idx="10587">
                  <c:v>50.220740946722302</c:v>
                </c:pt>
                <c:pt idx="10588">
                  <c:v>50.221315048646403</c:v>
                </c:pt>
                <c:pt idx="10589">
                  <c:v>50.221889016031902</c:v>
                </c:pt>
                <c:pt idx="10590">
                  <c:v>50.222462848910602</c:v>
                </c:pt>
                <c:pt idx="10591">
                  <c:v>50.223036547314102</c:v>
                </c:pt>
                <c:pt idx="10592">
                  <c:v>50.223610111274098</c:v>
                </c:pt>
                <c:pt idx="10593">
                  <c:v>50.224183540822303</c:v>
                </c:pt>
                <c:pt idx="10594">
                  <c:v>50.224756835990398</c:v>
                </c:pt>
                <c:pt idx="10595">
                  <c:v>50.225329996810203</c:v>
                </c:pt>
                <c:pt idx="10596">
                  <c:v>50.225903023313101</c:v>
                </c:pt>
                <c:pt idx="10597">
                  <c:v>50.226475915530997</c:v>
                </c:pt>
                <c:pt idx="10598">
                  <c:v>50.227048673495503</c:v>
                </c:pt>
                <c:pt idx="10599">
                  <c:v>50.227621297238102</c:v>
                </c:pt>
                <c:pt idx="10600">
                  <c:v>50.228193786790698</c:v>
                </c:pt>
                <c:pt idx="10601">
                  <c:v>50.228766142184703</c:v>
                </c:pt>
                <c:pt idx="10602">
                  <c:v>50.229338363451902</c:v>
                </c:pt>
                <c:pt idx="10603">
                  <c:v>50.229910450623699</c:v>
                </c:pt>
                <c:pt idx="10604">
                  <c:v>50.230482403731997</c:v>
                </c:pt>
                <c:pt idx="10605">
                  <c:v>50.231054222808098</c:v>
                </c:pt>
                <c:pt idx="10606">
                  <c:v>50.231625907883803</c:v>
                </c:pt>
                <c:pt idx="10607">
                  <c:v>50.232197458990697</c:v>
                </c:pt>
                <c:pt idx="10608">
                  <c:v>50.2327688761602</c:v>
                </c:pt>
                <c:pt idx="10609">
                  <c:v>50.233340159424102</c:v>
                </c:pt>
                <c:pt idx="10610">
                  <c:v>50.233911308813802</c:v>
                </c:pt>
                <c:pt idx="10611">
                  <c:v>50.234482324360798</c:v>
                </c:pt>
                <c:pt idx="10612">
                  <c:v>50.2350532060969</c:v>
                </c:pt>
                <c:pt idx="10613">
                  <c:v>50.235623954053402</c:v>
                </c:pt>
                <c:pt idx="10614">
                  <c:v>50.236194568262</c:v>
                </c:pt>
                <c:pt idx="10615">
                  <c:v>50.236765048754101</c:v>
                </c:pt>
                <c:pt idx="10616">
                  <c:v>50.237335395561303</c:v>
                </c:pt>
                <c:pt idx="10617">
                  <c:v>50.237905608715003</c:v>
                </c:pt>
                <c:pt idx="10618">
                  <c:v>50.238475688246901</c:v>
                </c:pt>
                <c:pt idx="10619">
                  <c:v>50.2390456341884</c:v>
                </c:pt>
                <c:pt idx="10620">
                  <c:v>50.239615446570902</c:v>
                </c:pt>
                <c:pt idx="10621">
                  <c:v>50.240185125426002</c:v>
                </c:pt>
                <c:pt idx="10622">
                  <c:v>50.240754670785101</c:v>
                </c:pt>
                <c:pt idx="10623">
                  <c:v>50.241324082679803</c:v>
                </c:pt>
                <c:pt idx="10624">
                  <c:v>50.2418933611414</c:v>
                </c:pt>
                <c:pt idx="10625">
                  <c:v>50.242462506201399</c:v>
                </c:pt>
                <c:pt idx="10626">
                  <c:v>50.243031517891197</c:v>
                </c:pt>
                <c:pt idx="10627">
                  <c:v>50.2436003962424</c:v>
                </c:pt>
                <c:pt idx="10628">
                  <c:v>50.244169141286299</c:v>
                </c:pt>
                <c:pt idx="10629">
                  <c:v>50.244737753054302</c:v>
                </c:pt>
                <c:pt idx="10630">
                  <c:v>50.245306231577899</c:v>
                </c:pt>
                <c:pt idx="10631">
                  <c:v>50.245874576888397</c:v>
                </c:pt>
                <c:pt idx="10632">
                  <c:v>50.246442789017301</c:v>
                </c:pt>
                <c:pt idx="10633">
                  <c:v>50.247010867996003</c:v>
                </c:pt>
                <c:pt idx="10634">
                  <c:v>50.247578813855803</c:v>
                </c:pt>
                <c:pt idx="10635">
                  <c:v>50.248146626628099</c:v>
                </c:pt>
                <c:pt idx="10636">
                  <c:v>50.248714306344397</c:v>
                </c:pt>
                <c:pt idx="10637">
                  <c:v>50.249281853035797</c:v>
                </c:pt>
                <c:pt idx="10638">
                  <c:v>50.249849266733897</c:v>
                </c:pt>
                <c:pt idx="10639">
                  <c:v>50.250416547469896</c:v>
                </c:pt>
                <c:pt idx="10640">
                  <c:v>50.250983695275202</c:v>
                </c:pt>
                <c:pt idx="10641">
                  <c:v>50.2515507101811</c:v>
                </c:pt>
                <c:pt idx="10642">
                  <c:v>50.252117592219001</c:v>
                </c:pt>
                <c:pt idx="10643">
                  <c:v>50.252684341420199</c:v>
                </c:pt>
                <c:pt idx="10644">
                  <c:v>50.253250957815901</c:v>
                </c:pt>
                <c:pt idx="10645">
                  <c:v>50.253817441437398</c:v>
                </c:pt>
                <c:pt idx="10646">
                  <c:v>50.254383792316197</c:v>
                </c:pt>
                <c:pt idx="10647">
                  <c:v>50.254950010483398</c:v>
                </c:pt>
                <c:pt idx="10648">
                  <c:v>50.2555160959704</c:v>
                </c:pt>
                <c:pt idx="10649">
                  <c:v>50.256082048808302</c:v>
                </c:pt>
                <c:pt idx="10650">
                  <c:v>50.256647869028498</c:v>
                </c:pt>
                <c:pt idx="10651">
                  <c:v>50.2572135566623</c:v>
                </c:pt>
                <c:pt idx="10652">
                  <c:v>50.257779111740803</c:v>
                </c:pt>
                <c:pt idx="10653">
                  <c:v>50.258344534295297</c:v>
                </c:pt>
                <c:pt idx="10654">
                  <c:v>50.258909824357197</c:v>
                </c:pt>
                <c:pt idx="10655">
                  <c:v>50.259474981957403</c:v>
                </c:pt>
                <c:pt idx="10656">
                  <c:v>50.260040007127401</c:v>
                </c:pt>
                <c:pt idx="10657">
                  <c:v>50.260604899898297</c:v>
                </c:pt>
                <c:pt idx="10658">
                  <c:v>50.261169660301398</c:v>
                </c:pt>
                <c:pt idx="10659">
                  <c:v>50.261734288367698</c:v>
                </c:pt>
                <c:pt idx="10660">
                  <c:v>50.262298784128603</c:v>
                </c:pt>
                <c:pt idx="10661">
                  <c:v>50.2628631476151</c:v>
                </c:pt>
                <c:pt idx="10662">
                  <c:v>50.263427378858502</c:v>
                </c:pt>
                <c:pt idx="10663">
                  <c:v>50.263991477889903</c:v>
                </c:pt>
                <c:pt idx="10664">
                  <c:v>50.264555444740601</c:v>
                </c:pt>
                <c:pt idx="10665">
                  <c:v>50.2651192794415</c:v>
                </c:pt>
                <c:pt idx="10666">
                  <c:v>50.265682982024003</c:v>
                </c:pt>
                <c:pt idx="10667">
                  <c:v>50.2662465525191</c:v>
                </c:pt>
                <c:pt idx="10668">
                  <c:v>50.266809990958002</c:v>
                </c:pt>
                <c:pt idx="10669">
                  <c:v>50.267373297371698</c:v>
                </c:pt>
                <c:pt idx="10670">
                  <c:v>50.267936471791501</c:v>
                </c:pt>
                <c:pt idx="10671">
                  <c:v>50.268499514248298</c:v>
                </c:pt>
                <c:pt idx="10672">
                  <c:v>50.269062424773402</c:v>
                </c:pt>
                <c:pt idx="10673">
                  <c:v>50.269625203397702</c:v>
                </c:pt>
                <c:pt idx="10674">
                  <c:v>50.270187850152503</c:v>
                </c:pt>
              </c:numCache>
            </c:numRef>
          </c:yVal>
          <c:smooth val="1"/>
          <c:extLst>
            <c:ext xmlns:c16="http://schemas.microsoft.com/office/drawing/2014/chart" uri="{C3380CC4-5D6E-409C-BE32-E72D297353CC}">
              <c16:uniqueId val="{00000000-5104-834C-A65F-E35DD9AC09F5}"/>
            </c:ext>
          </c:extLst>
        </c:ser>
        <c:ser>
          <c:idx val="2"/>
          <c:order val="1"/>
          <c:tx>
            <c:v>Temperature 5C original</c:v>
          </c:tx>
          <c:spPr>
            <a:ln w="19050" cap="rnd">
              <a:solidFill>
                <a:schemeClr val="accent1"/>
              </a:solidFill>
              <a:prstDash val="dash"/>
              <a:round/>
            </a:ln>
            <a:effectLst/>
          </c:spPr>
          <c:marker>
            <c:symbol val="none"/>
          </c:marker>
          <c:xVal>
            <c:numRef>
              <c:f>'T evolution h250'!$D$2:$D$10676</c:f>
              <c:numCache>
                <c:formatCode>General</c:formatCode>
                <c:ptCount val="10675"/>
                <c:pt idx="0">
                  <c:v>0</c:v>
                </c:pt>
                <c:pt idx="1">
                  <c:v>6.3710770022294597E-2</c:v>
                </c:pt>
                <c:pt idx="2">
                  <c:v>0.127421540044589</c:v>
                </c:pt>
                <c:pt idx="3">
                  <c:v>0.191132310066884</c:v>
                </c:pt>
                <c:pt idx="4">
                  <c:v>0.254843080089179</c:v>
                </c:pt>
                <c:pt idx="5">
                  <c:v>0.31855385011147302</c:v>
                </c:pt>
                <c:pt idx="6">
                  <c:v>0.382264620133768</c:v>
                </c:pt>
                <c:pt idx="7">
                  <c:v>0.44597539015606202</c:v>
                </c:pt>
                <c:pt idx="8">
                  <c:v>0.509686160178357</c:v>
                </c:pt>
                <c:pt idx="9">
                  <c:v>0.57339693020065197</c:v>
                </c:pt>
                <c:pt idx="10">
                  <c:v>0.63710770022294605</c:v>
                </c:pt>
                <c:pt idx="11">
                  <c:v>0.70081847024524102</c:v>
                </c:pt>
                <c:pt idx="12">
                  <c:v>0.76452924026753599</c:v>
                </c:pt>
                <c:pt idx="13">
                  <c:v>0.82824001028982996</c:v>
                </c:pt>
                <c:pt idx="14">
                  <c:v>0.89195078031212505</c:v>
                </c:pt>
                <c:pt idx="15">
                  <c:v>0.95566155033442002</c:v>
                </c:pt>
                <c:pt idx="16">
                  <c:v>1.01937232035671</c:v>
                </c:pt>
                <c:pt idx="17">
                  <c:v>1.0830830903790101</c:v>
                </c:pt>
                <c:pt idx="18">
                  <c:v>1.1467938604012999</c:v>
                </c:pt>
                <c:pt idx="19">
                  <c:v>1.2105046304236</c:v>
                </c:pt>
                <c:pt idx="20">
                  <c:v>1.2742154004458901</c:v>
                </c:pt>
                <c:pt idx="21">
                  <c:v>1.33792617046819</c:v>
                </c:pt>
                <c:pt idx="22">
                  <c:v>1.40163694049048</c:v>
                </c:pt>
                <c:pt idx="23">
                  <c:v>1.4653477105127799</c:v>
                </c:pt>
                <c:pt idx="24">
                  <c:v>1.52905848053507</c:v>
                </c:pt>
                <c:pt idx="25">
                  <c:v>1.5927692505573701</c:v>
                </c:pt>
                <c:pt idx="26">
                  <c:v>1.6564800205796599</c:v>
                </c:pt>
                <c:pt idx="27">
                  <c:v>1.72019079060196</c:v>
                </c:pt>
                <c:pt idx="28">
                  <c:v>1.7839015606242501</c:v>
                </c:pt>
                <c:pt idx="29">
                  <c:v>1.8476123306465499</c:v>
                </c:pt>
                <c:pt idx="30">
                  <c:v>1.91132310066884</c:v>
                </c:pt>
                <c:pt idx="31">
                  <c:v>1.9750338706911399</c:v>
                </c:pt>
                <c:pt idx="32">
                  <c:v>2.0387446407134302</c:v>
                </c:pt>
                <c:pt idx="33">
                  <c:v>2.1024554107357298</c:v>
                </c:pt>
                <c:pt idx="34">
                  <c:v>2.1661661807580201</c:v>
                </c:pt>
                <c:pt idx="35">
                  <c:v>2.22987695078031</c:v>
                </c:pt>
                <c:pt idx="36">
                  <c:v>2.2935877208026101</c:v>
                </c:pt>
                <c:pt idx="37">
                  <c:v>2.3572984908249</c:v>
                </c:pt>
                <c:pt idx="38">
                  <c:v>2.4210092608472</c:v>
                </c:pt>
                <c:pt idx="39">
                  <c:v>2.4847200308694899</c:v>
                </c:pt>
                <c:pt idx="40">
                  <c:v>2.54843080089179</c:v>
                </c:pt>
                <c:pt idx="41">
                  <c:v>2.6121415709140798</c:v>
                </c:pt>
                <c:pt idx="42">
                  <c:v>2.6758523409363799</c:v>
                </c:pt>
                <c:pt idx="43">
                  <c:v>2.7395631109586698</c:v>
                </c:pt>
                <c:pt idx="44">
                  <c:v>2.8032738809809699</c:v>
                </c:pt>
                <c:pt idx="45">
                  <c:v>2.8669846510032602</c:v>
                </c:pt>
                <c:pt idx="46">
                  <c:v>2.9306954210255598</c:v>
                </c:pt>
                <c:pt idx="47">
                  <c:v>2.9944061910478501</c:v>
                </c:pt>
                <c:pt idx="48">
                  <c:v>3.0581169610701502</c:v>
                </c:pt>
                <c:pt idx="49">
                  <c:v>3.1218277310924401</c:v>
                </c:pt>
                <c:pt idx="50">
                  <c:v>3.1855385011147401</c:v>
                </c:pt>
                <c:pt idx="51">
                  <c:v>3.24924927113703</c:v>
                </c:pt>
                <c:pt idx="52">
                  <c:v>3.3129600411593301</c:v>
                </c:pt>
                <c:pt idx="53">
                  <c:v>3.3766708111816199</c:v>
                </c:pt>
                <c:pt idx="54">
                  <c:v>3.4403815812039098</c:v>
                </c:pt>
                <c:pt idx="55">
                  <c:v>3.5040923512262099</c:v>
                </c:pt>
                <c:pt idx="56">
                  <c:v>3.5678031212485002</c:v>
                </c:pt>
                <c:pt idx="57">
                  <c:v>3.6315138912707998</c:v>
                </c:pt>
                <c:pt idx="58">
                  <c:v>3.6952246612930901</c:v>
                </c:pt>
                <c:pt idx="59">
                  <c:v>3.7589354313153902</c:v>
                </c:pt>
                <c:pt idx="60">
                  <c:v>3.8226462013376801</c:v>
                </c:pt>
                <c:pt idx="61">
                  <c:v>3.8863569713599802</c:v>
                </c:pt>
                <c:pt idx="62">
                  <c:v>3.95006774138227</c:v>
                </c:pt>
                <c:pt idx="63">
                  <c:v>4.0137785114045696</c:v>
                </c:pt>
                <c:pt idx="64">
                  <c:v>4.0774892814268604</c:v>
                </c:pt>
                <c:pt idx="65">
                  <c:v>4.14120005144916</c:v>
                </c:pt>
                <c:pt idx="66">
                  <c:v>4.2049108214714499</c:v>
                </c:pt>
                <c:pt idx="67">
                  <c:v>4.2686215914937398</c:v>
                </c:pt>
                <c:pt idx="68">
                  <c:v>4.3323323615160403</c:v>
                </c:pt>
                <c:pt idx="69">
                  <c:v>4.3960431315383302</c:v>
                </c:pt>
                <c:pt idx="70">
                  <c:v>4.4597539015606298</c:v>
                </c:pt>
                <c:pt idx="71">
                  <c:v>4.5234646715829196</c:v>
                </c:pt>
                <c:pt idx="72">
                  <c:v>4.5871754416052202</c:v>
                </c:pt>
                <c:pt idx="73">
                  <c:v>4.65088621162751</c:v>
                </c:pt>
                <c:pt idx="74">
                  <c:v>4.7145969816497999</c:v>
                </c:pt>
                <c:pt idx="75">
                  <c:v>4.7783077516721004</c:v>
                </c:pt>
                <c:pt idx="76">
                  <c:v>4.8420185216943903</c:v>
                </c:pt>
                <c:pt idx="77">
                  <c:v>4.9057292917166899</c:v>
                </c:pt>
                <c:pt idx="78">
                  <c:v>4.9694400617389798</c:v>
                </c:pt>
                <c:pt idx="79">
                  <c:v>5.0331508317612803</c:v>
                </c:pt>
                <c:pt idx="80">
                  <c:v>5.0968616017835702</c:v>
                </c:pt>
                <c:pt idx="81">
                  <c:v>5.16057237180586</c:v>
                </c:pt>
                <c:pt idx="82">
                  <c:v>5.2242831418281597</c:v>
                </c:pt>
                <c:pt idx="83">
                  <c:v>5.2879939118504504</c:v>
                </c:pt>
                <c:pt idx="84">
                  <c:v>5.3517046818727501</c:v>
                </c:pt>
                <c:pt idx="85">
                  <c:v>5.4154154518950399</c:v>
                </c:pt>
                <c:pt idx="86">
                  <c:v>5.4791262219173396</c:v>
                </c:pt>
                <c:pt idx="87">
                  <c:v>5.5428369919396303</c:v>
                </c:pt>
                <c:pt idx="88">
                  <c:v>5.6065477619619299</c:v>
                </c:pt>
                <c:pt idx="89">
                  <c:v>5.6702585319842198</c:v>
                </c:pt>
                <c:pt idx="90">
                  <c:v>5.7339693020065097</c:v>
                </c:pt>
                <c:pt idx="91">
                  <c:v>5.7976800720288102</c:v>
                </c:pt>
                <c:pt idx="92">
                  <c:v>5.8613908420511001</c:v>
                </c:pt>
                <c:pt idx="93">
                  <c:v>5.9251016120733997</c:v>
                </c:pt>
                <c:pt idx="94">
                  <c:v>5.9888123820956896</c:v>
                </c:pt>
                <c:pt idx="95">
                  <c:v>6.0525231521179901</c:v>
                </c:pt>
                <c:pt idx="96">
                  <c:v>6.1162339221402799</c:v>
                </c:pt>
                <c:pt idx="97">
                  <c:v>6.1799446921625698</c:v>
                </c:pt>
                <c:pt idx="98">
                  <c:v>6.2436554621848703</c:v>
                </c:pt>
                <c:pt idx="99">
                  <c:v>6.3073662322071602</c:v>
                </c:pt>
                <c:pt idx="100">
                  <c:v>6.3710770022294598</c:v>
                </c:pt>
                <c:pt idx="101">
                  <c:v>6.4347877722517497</c:v>
                </c:pt>
                <c:pt idx="102">
                  <c:v>6.4984985422740502</c:v>
                </c:pt>
                <c:pt idx="103">
                  <c:v>6.5622093122963401</c:v>
                </c:pt>
                <c:pt idx="104">
                  <c:v>6.6259200823186299</c:v>
                </c:pt>
                <c:pt idx="105">
                  <c:v>6.6896308523409296</c:v>
                </c:pt>
                <c:pt idx="106">
                  <c:v>6.7533416223632203</c:v>
                </c:pt>
                <c:pt idx="107">
                  <c:v>6.81705239238552</c:v>
                </c:pt>
                <c:pt idx="108">
                  <c:v>6.8807631624078098</c:v>
                </c:pt>
                <c:pt idx="109">
                  <c:v>6.9444739324301104</c:v>
                </c:pt>
                <c:pt idx="110">
                  <c:v>7.0081847024524002</c:v>
                </c:pt>
                <c:pt idx="111">
                  <c:v>7.0718954724746901</c:v>
                </c:pt>
                <c:pt idx="112">
                  <c:v>7.1356062424969897</c:v>
                </c:pt>
                <c:pt idx="113">
                  <c:v>7.1993170125192796</c:v>
                </c:pt>
                <c:pt idx="114">
                  <c:v>7.2630277825415801</c:v>
                </c:pt>
                <c:pt idx="115">
                  <c:v>7.32673855256387</c:v>
                </c:pt>
                <c:pt idx="116">
                  <c:v>7.3904493225861696</c:v>
                </c:pt>
                <c:pt idx="117">
                  <c:v>7.4541600926084604</c:v>
                </c:pt>
                <c:pt idx="118">
                  <c:v>7.5178708626307502</c:v>
                </c:pt>
                <c:pt idx="119">
                  <c:v>7.5815816326530499</c:v>
                </c:pt>
                <c:pt idx="120">
                  <c:v>7.6452924026753397</c:v>
                </c:pt>
                <c:pt idx="121">
                  <c:v>7.7090031726976402</c:v>
                </c:pt>
                <c:pt idx="122">
                  <c:v>7.7727139427199301</c:v>
                </c:pt>
                <c:pt idx="123">
                  <c:v>7.8364247127422297</c:v>
                </c:pt>
                <c:pt idx="124">
                  <c:v>7.9001354827645196</c:v>
                </c:pt>
                <c:pt idx="125">
                  <c:v>7.9638462527868104</c:v>
                </c:pt>
                <c:pt idx="126">
                  <c:v>8.0275570228091109</c:v>
                </c:pt>
                <c:pt idx="127">
                  <c:v>8.0912677928314007</c:v>
                </c:pt>
                <c:pt idx="128">
                  <c:v>8.1549785628536995</c:v>
                </c:pt>
                <c:pt idx="129">
                  <c:v>8.218689332876</c:v>
                </c:pt>
                <c:pt idx="130">
                  <c:v>8.2824001028982899</c:v>
                </c:pt>
                <c:pt idx="131">
                  <c:v>8.3461108729205904</c:v>
                </c:pt>
                <c:pt idx="132">
                  <c:v>8.4098216429428803</c:v>
                </c:pt>
                <c:pt idx="133">
                  <c:v>8.4735324129651808</c:v>
                </c:pt>
                <c:pt idx="134">
                  <c:v>8.5372431829874706</c:v>
                </c:pt>
                <c:pt idx="135">
                  <c:v>8.6009539530097694</c:v>
                </c:pt>
                <c:pt idx="136">
                  <c:v>8.6646647230320593</c:v>
                </c:pt>
                <c:pt idx="137">
                  <c:v>8.7283754930543598</c:v>
                </c:pt>
                <c:pt idx="138">
                  <c:v>8.7920862630766496</c:v>
                </c:pt>
                <c:pt idx="139">
                  <c:v>8.8557970330989502</c:v>
                </c:pt>
                <c:pt idx="140">
                  <c:v>8.91950780312124</c:v>
                </c:pt>
                <c:pt idx="141">
                  <c:v>8.9832185731435406</c:v>
                </c:pt>
                <c:pt idx="142">
                  <c:v>9.0469293431658304</c:v>
                </c:pt>
                <c:pt idx="143">
                  <c:v>9.1106401131881292</c:v>
                </c:pt>
                <c:pt idx="144">
                  <c:v>9.1743508832104208</c:v>
                </c:pt>
                <c:pt idx="145">
                  <c:v>9.2380616532327196</c:v>
                </c:pt>
                <c:pt idx="146">
                  <c:v>9.3017724232550094</c:v>
                </c:pt>
                <c:pt idx="147">
                  <c:v>9.3654831932773099</c:v>
                </c:pt>
                <c:pt idx="148">
                  <c:v>9.4291939632995998</c:v>
                </c:pt>
                <c:pt idx="149">
                  <c:v>9.4929047333219003</c:v>
                </c:pt>
                <c:pt idx="150">
                  <c:v>9.5566155033441902</c:v>
                </c:pt>
                <c:pt idx="151">
                  <c:v>9.6203262733664907</c:v>
                </c:pt>
                <c:pt idx="152">
                  <c:v>9.6840370433887806</c:v>
                </c:pt>
                <c:pt idx="153">
                  <c:v>9.7477478134110793</c:v>
                </c:pt>
                <c:pt idx="154">
                  <c:v>9.8114585834333798</c:v>
                </c:pt>
                <c:pt idx="155">
                  <c:v>9.8751693534556697</c:v>
                </c:pt>
                <c:pt idx="156">
                  <c:v>9.9388801234779702</c:v>
                </c:pt>
                <c:pt idx="157">
                  <c:v>10.002590893500299</c:v>
                </c:pt>
                <c:pt idx="158">
                  <c:v>10.0663016635226</c:v>
                </c:pt>
                <c:pt idx="159">
                  <c:v>10.1300124335449</c:v>
                </c:pt>
                <c:pt idx="160">
                  <c:v>10.193723203567099</c:v>
                </c:pt>
                <c:pt idx="161">
                  <c:v>10.2574339735894</c:v>
                </c:pt>
                <c:pt idx="162">
                  <c:v>10.321144743611701</c:v>
                </c:pt>
                <c:pt idx="163">
                  <c:v>10.384855513633999</c:v>
                </c:pt>
                <c:pt idx="164">
                  <c:v>10.4485662836563</c:v>
                </c:pt>
                <c:pt idx="165">
                  <c:v>10.5122770536786</c:v>
                </c:pt>
                <c:pt idx="166">
                  <c:v>10.575987823700901</c:v>
                </c:pt>
                <c:pt idx="167">
                  <c:v>10.6396985937232</c:v>
                </c:pt>
                <c:pt idx="168">
                  <c:v>10.7034093637455</c:v>
                </c:pt>
                <c:pt idx="169">
                  <c:v>10.767120133767801</c:v>
                </c:pt>
                <c:pt idx="170">
                  <c:v>10.830830903790099</c:v>
                </c:pt>
                <c:pt idx="171">
                  <c:v>10.8945416738124</c:v>
                </c:pt>
                <c:pt idx="172">
                  <c:v>10.9582524438347</c:v>
                </c:pt>
                <c:pt idx="173">
                  <c:v>11.021963213856999</c:v>
                </c:pt>
                <c:pt idx="174">
                  <c:v>11.0856739838793</c:v>
                </c:pt>
                <c:pt idx="175">
                  <c:v>11.1493847539016</c:v>
                </c:pt>
                <c:pt idx="176">
                  <c:v>11.213095523923901</c:v>
                </c:pt>
                <c:pt idx="177">
                  <c:v>11.276806293946199</c:v>
                </c:pt>
                <c:pt idx="178">
                  <c:v>11.3405170639685</c:v>
                </c:pt>
                <c:pt idx="179">
                  <c:v>11.404227833990801</c:v>
                </c:pt>
                <c:pt idx="180">
                  <c:v>11.467938604013099</c:v>
                </c:pt>
                <c:pt idx="181">
                  <c:v>11.5316493740353</c:v>
                </c:pt>
                <c:pt idx="182">
                  <c:v>11.595360144057601</c:v>
                </c:pt>
                <c:pt idx="183">
                  <c:v>11.6590709140799</c:v>
                </c:pt>
                <c:pt idx="184">
                  <c:v>11.7227816841022</c:v>
                </c:pt>
                <c:pt idx="185">
                  <c:v>11.786492454124501</c:v>
                </c:pt>
                <c:pt idx="186">
                  <c:v>11.850203224146799</c:v>
                </c:pt>
                <c:pt idx="187">
                  <c:v>11.9139139941691</c:v>
                </c:pt>
                <c:pt idx="188">
                  <c:v>11.9776247641914</c:v>
                </c:pt>
                <c:pt idx="189">
                  <c:v>12.041335534213699</c:v>
                </c:pt>
                <c:pt idx="190">
                  <c:v>12.105046304236</c:v>
                </c:pt>
                <c:pt idx="191">
                  <c:v>12.1687570742583</c:v>
                </c:pt>
                <c:pt idx="192">
                  <c:v>12.232467844280601</c:v>
                </c:pt>
                <c:pt idx="193">
                  <c:v>12.296178614302899</c:v>
                </c:pt>
                <c:pt idx="194">
                  <c:v>12.3598893843252</c:v>
                </c:pt>
                <c:pt idx="195">
                  <c:v>12.423600154347501</c:v>
                </c:pt>
                <c:pt idx="196">
                  <c:v>12.487310924369799</c:v>
                </c:pt>
                <c:pt idx="197">
                  <c:v>12.5510216943921</c:v>
                </c:pt>
                <c:pt idx="198">
                  <c:v>12.6147324644144</c:v>
                </c:pt>
                <c:pt idx="199">
                  <c:v>12.678443234436701</c:v>
                </c:pt>
                <c:pt idx="200">
                  <c:v>12.742154004459</c:v>
                </c:pt>
                <c:pt idx="201">
                  <c:v>12.805864774481201</c:v>
                </c:pt>
                <c:pt idx="202">
                  <c:v>12.869575544503499</c:v>
                </c:pt>
                <c:pt idx="203">
                  <c:v>12.9332863145258</c:v>
                </c:pt>
                <c:pt idx="204">
                  <c:v>12.9969970845481</c:v>
                </c:pt>
                <c:pt idx="205">
                  <c:v>13.060707854570399</c:v>
                </c:pt>
                <c:pt idx="206">
                  <c:v>13.1244186245927</c:v>
                </c:pt>
                <c:pt idx="207">
                  <c:v>13.188129394615</c:v>
                </c:pt>
                <c:pt idx="208">
                  <c:v>13.251840164637301</c:v>
                </c:pt>
                <c:pt idx="209">
                  <c:v>13.315550934659599</c:v>
                </c:pt>
                <c:pt idx="210">
                  <c:v>13.3792617046819</c:v>
                </c:pt>
                <c:pt idx="211">
                  <c:v>13.442972474704201</c:v>
                </c:pt>
                <c:pt idx="212">
                  <c:v>13.506683244726499</c:v>
                </c:pt>
                <c:pt idx="213">
                  <c:v>13.5703940147488</c:v>
                </c:pt>
                <c:pt idx="214">
                  <c:v>13.6341047847711</c:v>
                </c:pt>
                <c:pt idx="215">
                  <c:v>13.697815554793401</c:v>
                </c:pt>
                <c:pt idx="216">
                  <c:v>13.7615263248157</c:v>
                </c:pt>
                <c:pt idx="217">
                  <c:v>13.825237094838</c:v>
                </c:pt>
                <c:pt idx="218">
                  <c:v>13.888947864860301</c:v>
                </c:pt>
                <c:pt idx="219">
                  <c:v>13.952658634882599</c:v>
                </c:pt>
                <c:pt idx="220">
                  <c:v>14.0163694049049</c:v>
                </c:pt>
                <c:pt idx="221">
                  <c:v>14.0800801749272</c:v>
                </c:pt>
                <c:pt idx="222">
                  <c:v>14.1437909449494</c:v>
                </c:pt>
                <c:pt idx="223">
                  <c:v>14.2075017149717</c:v>
                </c:pt>
                <c:pt idx="224">
                  <c:v>14.271212484994001</c:v>
                </c:pt>
                <c:pt idx="225">
                  <c:v>14.334923255016299</c:v>
                </c:pt>
                <c:pt idx="226">
                  <c:v>14.3986340250386</c:v>
                </c:pt>
                <c:pt idx="227">
                  <c:v>14.462344795060901</c:v>
                </c:pt>
                <c:pt idx="228">
                  <c:v>14.526055565083199</c:v>
                </c:pt>
                <c:pt idx="229">
                  <c:v>14.5897663351055</c:v>
                </c:pt>
                <c:pt idx="230">
                  <c:v>14.6534771051278</c:v>
                </c:pt>
                <c:pt idx="231">
                  <c:v>14.717187875150101</c:v>
                </c:pt>
                <c:pt idx="232">
                  <c:v>14.7808986451724</c:v>
                </c:pt>
                <c:pt idx="233">
                  <c:v>14.8446094151947</c:v>
                </c:pt>
                <c:pt idx="234">
                  <c:v>14.908320185217001</c:v>
                </c:pt>
                <c:pt idx="235">
                  <c:v>14.972030955239299</c:v>
                </c:pt>
                <c:pt idx="236">
                  <c:v>15.0357417252616</c:v>
                </c:pt>
                <c:pt idx="237">
                  <c:v>15.0994524952839</c:v>
                </c:pt>
                <c:pt idx="238">
                  <c:v>15.163163265306199</c:v>
                </c:pt>
                <c:pt idx="239">
                  <c:v>15.2268740353285</c:v>
                </c:pt>
                <c:pt idx="240">
                  <c:v>15.2905848053508</c:v>
                </c:pt>
                <c:pt idx="241">
                  <c:v>15.354295575373101</c:v>
                </c:pt>
                <c:pt idx="242">
                  <c:v>15.418006345395399</c:v>
                </c:pt>
                <c:pt idx="243">
                  <c:v>15.481717115417601</c:v>
                </c:pt>
                <c:pt idx="244">
                  <c:v>15.545427885439899</c:v>
                </c:pt>
                <c:pt idx="245">
                  <c:v>15.6091386554622</c:v>
                </c:pt>
                <c:pt idx="246">
                  <c:v>15.6728494254845</c:v>
                </c:pt>
                <c:pt idx="247">
                  <c:v>15.736560195506801</c:v>
                </c:pt>
                <c:pt idx="248">
                  <c:v>15.8002709655291</c:v>
                </c:pt>
                <c:pt idx="249">
                  <c:v>15.8639817355514</c:v>
                </c:pt>
                <c:pt idx="250">
                  <c:v>15.927692505573701</c:v>
                </c:pt>
                <c:pt idx="251">
                  <c:v>15.991403275595999</c:v>
                </c:pt>
                <c:pt idx="252">
                  <c:v>16.0551140456183</c:v>
                </c:pt>
                <c:pt idx="253">
                  <c:v>16.1188248156406</c:v>
                </c:pt>
                <c:pt idx="254">
                  <c:v>16.182535585662901</c:v>
                </c:pt>
                <c:pt idx="255">
                  <c:v>16.246246355685201</c:v>
                </c:pt>
                <c:pt idx="256">
                  <c:v>16.309957125707498</c:v>
                </c:pt>
                <c:pt idx="257">
                  <c:v>16.373667895729799</c:v>
                </c:pt>
                <c:pt idx="258">
                  <c:v>16.437378665752099</c:v>
                </c:pt>
                <c:pt idx="259">
                  <c:v>16.5010894357744</c:v>
                </c:pt>
                <c:pt idx="260">
                  <c:v>16.564800205796701</c:v>
                </c:pt>
                <c:pt idx="261">
                  <c:v>16.628510975818902</c:v>
                </c:pt>
                <c:pt idx="262">
                  <c:v>16.692221745841199</c:v>
                </c:pt>
                <c:pt idx="263">
                  <c:v>16.755932515863499</c:v>
                </c:pt>
                <c:pt idx="264">
                  <c:v>16.8196432858858</c:v>
                </c:pt>
                <c:pt idx="265">
                  <c:v>16.8833540559081</c:v>
                </c:pt>
                <c:pt idx="266">
                  <c:v>16.947064825930401</c:v>
                </c:pt>
                <c:pt idx="267">
                  <c:v>17.010775595952701</c:v>
                </c:pt>
                <c:pt idx="268">
                  <c:v>17.074486365975002</c:v>
                </c:pt>
                <c:pt idx="269">
                  <c:v>17.138197135997299</c:v>
                </c:pt>
                <c:pt idx="270">
                  <c:v>17.201907906019599</c:v>
                </c:pt>
                <c:pt idx="271">
                  <c:v>17.2656186760419</c:v>
                </c:pt>
                <c:pt idx="272">
                  <c:v>17.3293294460642</c:v>
                </c:pt>
                <c:pt idx="273">
                  <c:v>17.393040216086501</c:v>
                </c:pt>
                <c:pt idx="274">
                  <c:v>17.456750986108801</c:v>
                </c:pt>
                <c:pt idx="275">
                  <c:v>17.520461756131098</c:v>
                </c:pt>
                <c:pt idx="276">
                  <c:v>17.584172526153299</c:v>
                </c:pt>
                <c:pt idx="277">
                  <c:v>17.6478832961756</c:v>
                </c:pt>
                <c:pt idx="278">
                  <c:v>17.7115940661979</c:v>
                </c:pt>
                <c:pt idx="279">
                  <c:v>17.775304836220201</c:v>
                </c:pt>
                <c:pt idx="280">
                  <c:v>17.839015606242501</c:v>
                </c:pt>
                <c:pt idx="281">
                  <c:v>17.902726376264798</c:v>
                </c:pt>
                <c:pt idx="282">
                  <c:v>17.966437146287099</c:v>
                </c:pt>
                <c:pt idx="283">
                  <c:v>18.030147916309399</c:v>
                </c:pt>
                <c:pt idx="284">
                  <c:v>18.0938586863317</c:v>
                </c:pt>
                <c:pt idx="285">
                  <c:v>18.157569456354</c:v>
                </c:pt>
                <c:pt idx="286">
                  <c:v>18.221280226376301</c:v>
                </c:pt>
                <c:pt idx="287">
                  <c:v>18.284990996398601</c:v>
                </c:pt>
                <c:pt idx="288">
                  <c:v>18.348701766420898</c:v>
                </c:pt>
                <c:pt idx="289">
                  <c:v>18.412412536443199</c:v>
                </c:pt>
                <c:pt idx="290">
                  <c:v>18.476123306465499</c:v>
                </c:pt>
                <c:pt idx="291">
                  <c:v>18.539834076487701</c:v>
                </c:pt>
                <c:pt idx="292">
                  <c:v>18.603544846510001</c:v>
                </c:pt>
                <c:pt idx="293">
                  <c:v>18.667255616532302</c:v>
                </c:pt>
                <c:pt idx="294">
                  <c:v>18.730966386554599</c:v>
                </c:pt>
                <c:pt idx="295">
                  <c:v>18.794677156576899</c:v>
                </c:pt>
                <c:pt idx="296">
                  <c:v>18.8583879265992</c:v>
                </c:pt>
                <c:pt idx="297">
                  <c:v>18.9220986966215</c:v>
                </c:pt>
                <c:pt idx="298">
                  <c:v>18.985809466643801</c:v>
                </c:pt>
                <c:pt idx="299">
                  <c:v>19.049520236666101</c:v>
                </c:pt>
                <c:pt idx="300">
                  <c:v>19.113231006688402</c:v>
                </c:pt>
                <c:pt idx="301">
                  <c:v>19.176941776710699</c:v>
                </c:pt>
                <c:pt idx="302">
                  <c:v>19.240652546732999</c:v>
                </c:pt>
                <c:pt idx="303">
                  <c:v>19.3043633167553</c:v>
                </c:pt>
                <c:pt idx="304">
                  <c:v>19.3680740867776</c:v>
                </c:pt>
                <c:pt idx="305">
                  <c:v>19.431784856799901</c:v>
                </c:pt>
                <c:pt idx="306">
                  <c:v>19.495495626822098</c:v>
                </c:pt>
                <c:pt idx="307">
                  <c:v>19.559206396844399</c:v>
                </c:pt>
                <c:pt idx="308">
                  <c:v>19.622917166866699</c:v>
                </c:pt>
                <c:pt idx="309">
                  <c:v>19.686627936889</c:v>
                </c:pt>
                <c:pt idx="310">
                  <c:v>19.7503387069113</c:v>
                </c:pt>
                <c:pt idx="311">
                  <c:v>19.814049476933601</c:v>
                </c:pt>
                <c:pt idx="312">
                  <c:v>19.877760246955901</c:v>
                </c:pt>
                <c:pt idx="313">
                  <c:v>19.941471016978198</c:v>
                </c:pt>
                <c:pt idx="314">
                  <c:v>20.005181787000499</c:v>
                </c:pt>
                <c:pt idx="315">
                  <c:v>20.068892557022799</c:v>
                </c:pt>
                <c:pt idx="316">
                  <c:v>20.1326033270451</c:v>
                </c:pt>
                <c:pt idx="317">
                  <c:v>20.1963140970674</c:v>
                </c:pt>
                <c:pt idx="318">
                  <c:v>20.260024867089701</c:v>
                </c:pt>
                <c:pt idx="319">
                  <c:v>20.323735637112001</c:v>
                </c:pt>
                <c:pt idx="320">
                  <c:v>20.387446407134298</c:v>
                </c:pt>
                <c:pt idx="321">
                  <c:v>20.451157177156599</c:v>
                </c:pt>
                <c:pt idx="322">
                  <c:v>20.5148679471788</c:v>
                </c:pt>
                <c:pt idx="323">
                  <c:v>20.578578717201101</c:v>
                </c:pt>
                <c:pt idx="324">
                  <c:v>20.642289487223401</c:v>
                </c:pt>
                <c:pt idx="325">
                  <c:v>20.706000257245702</c:v>
                </c:pt>
                <c:pt idx="326">
                  <c:v>20.769711027267999</c:v>
                </c:pt>
                <c:pt idx="327">
                  <c:v>20.833421797290299</c:v>
                </c:pt>
                <c:pt idx="328">
                  <c:v>20.8971325673126</c:v>
                </c:pt>
                <c:pt idx="329">
                  <c:v>20.9608433373349</c:v>
                </c:pt>
                <c:pt idx="330">
                  <c:v>21.024554107357201</c:v>
                </c:pt>
                <c:pt idx="331">
                  <c:v>21.088264877379501</c:v>
                </c:pt>
                <c:pt idx="332">
                  <c:v>21.151975647401802</c:v>
                </c:pt>
                <c:pt idx="333">
                  <c:v>21.215686417424099</c:v>
                </c:pt>
                <c:pt idx="334">
                  <c:v>21.279397187446399</c:v>
                </c:pt>
                <c:pt idx="335">
                  <c:v>21.3431079574687</c:v>
                </c:pt>
                <c:pt idx="336">
                  <c:v>21.406818727491</c:v>
                </c:pt>
                <c:pt idx="337">
                  <c:v>21.470529497513201</c:v>
                </c:pt>
                <c:pt idx="338">
                  <c:v>21.534240267535498</c:v>
                </c:pt>
                <c:pt idx="339">
                  <c:v>21.597951037557799</c:v>
                </c:pt>
                <c:pt idx="340">
                  <c:v>21.661661807580099</c:v>
                </c:pt>
                <c:pt idx="341">
                  <c:v>21.7253725776024</c:v>
                </c:pt>
                <c:pt idx="342">
                  <c:v>21.7890833476247</c:v>
                </c:pt>
                <c:pt idx="343">
                  <c:v>21.852794117647001</c:v>
                </c:pt>
                <c:pt idx="344">
                  <c:v>21.916504887669301</c:v>
                </c:pt>
                <c:pt idx="345">
                  <c:v>21.980215657691598</c:v>
                </c:pt>
                <c:pt idx="346">
                  <c:v>22.043926427713899</c:v>
                </c:pt>
                <c:pt idx="347">
                  <c:v>22.107637197736199</c:v>
                </c:pt>
                <c:pt idx="348">
                  <c:v>22.1713479677585</c:v>
                </c:pt>
                <c:pt idx="349">
                  <c:v>22.2350587377808</c:v>
                </c:pt>
                <c:pt idx="350">
                  <c:v>22.298769507803101</c:v>
                </c:pt>
                <c:pt idx="351">
                  <c:v>22.362480277825401</c:v>
                </c:pt>
                <c:pt idx="352">
                  <c:v>22.426191047847599</c:v>
                </c:pt>
                <c:pt idx="353">
                  <c:v>22.4899018178699</c:v>
                </c:pt>
                <c:pt idx="354">
                  <c:v>22.5536125878922</c:v>
                </c:pt>
                <c:pt idx="355">
                  <c:v>22.617323357914501</c:v>
                </c:pt>
                <c:pt idx="356">
                  <c:v>22.681034127936801</c:v>
                </c:pt>
                <c:pt idx="357">
                  <c:v>22.744744897959102</c:v>
                </c:pt>
                <c:pt idx="358">
                  <c:v>22.808455667981399</c:v>
                </c:pt>
                <c:pt idx="359">
                  <c:v>22.872166438003699</c:v>
                </c:pt>
                <c:pt idx="360">
                  <c:v>22.935877208026</c:v>
                </c:pt>
                <c:pt idx="361">
                  <c:v>22.9995879780483</c:v>
                </c:pt>
                <c:pt idx="362">
                  <c:v>23.063298748070601</c:v>
                </c:pt>
                <c:pt idx="363">
                  <c:v>23.127009518092901</c:v>
                </c:pt>
                <c:pt idx="364">
                  <c:v>23.190720288115202</c:v>
                </c:pt>
                <c:pt idx="365">
                  <c:v>23.254431058137499</c:v>
                </c:pt>
                <c:pt idx="366">
                  <c:v>23.318141828159799</c:v>
                </c:pt>
                <c:pt idx="367">
                  <c:v>23.381852598182</c:v>
                </c:pt>
                <c:pt idx="368">
                  <c:v>23.445563368204301</c:v>
                </c:pt>
                <c:pt idx="369">
                  <c:v>23.509274138226601</c:v>
                </c:pt>
                <c:pt idx="370">
                  <c:v>23.572984908248898</c:v>
                </c:pt>
                <c:pt idx="371">
                  <c:v>23.636695678271199</c:v>
                </c:pt>
                <c:pt idx="372">
                  <c:v>23.700406448293499</c:v>
                </c:pt>
                <c:pt idx="373">
                  <c:v>23.7641172183158</c:v>
                </c:pt>
                <c:pt idx="374">
                  <c:v>23.8278279883381</c:v>
                </c:pt>
                <c:pt idx="375">
                  <c:v>23.891538758360401</c:v>
                </c:pt>
                <c:pt idx="376">
                  <c:v>23.955249528382701</c:v>
                </c:pt>
                <c:pt idx="377">
                  <c:v>24.018960298404998</c:v>
                </c:pt>
                <c:pt idx="378">
                  <c:v>24.082671068427299</c:v>
                </c:pt>
                <c:pt idx="379">
                  <c:v>24.146381838449599</c:v>
                </c:pt>
                <c:pt idx="380">
                  <c:v>24.2100926084719</c:v>
                </c:pt>
                <c:pt idx="381">
                  <c:v>24.2738033784942</c:v>
                </c:pt>
                <c:pt idx="382">
                  <c:v>24.337514148516401</c:v>
                </c:pt>
                <c:pt idx="383">
                  <c:v>24.401224918538698</c:v>
                </c:pt>
                <c:pt idx="384">
                  <c:v>24.464935688560999</c:v>
                </c:pt>
                <c:pt idx="385">
                  <c:v>24.5286464585833</c:v>
                </c:pt>
                <c:pt idx="386">
                  <c:v>24.5923572286056</c:v>
                </c:pt>
                <c:pt idx="387">
                  <c:v>24.656067998627901</c:v>
                </c:pt>
                <c:pt idx="388">
                  <c:v>24.719778768650201</c:v>
                </c:pt>
                <c:pt idx="389">
                  <c:v>24.783489538672502</c:v>
                </c:pt>
                <c:pt idx="390">
                  <c:v>24.847200308694799</c:v>
                </c:pt>
                <c:pt idx="391">
                  <c:v>24.910911078717099</c:v>
                </c:pt>
                <c:pt idx="392">
                  <c:v>24.9746218487394</c:v>
                </c:pt>
                <c:pt idx="393">
                  <c:v>25.0383326187617</c:v>
                </c:pt>
                <c:pt idx="394">
                  <c:v>25.102043388784001</c:v>
                </c:pt>
                <c:pt idx="395">
                  <c:v>25.165754158806301</c:v>
                </c:pt>
                <c:pt idx="396">
                  <c:v>25.229464928828602</c:v>
                </c:pt>
                <c:pt idx="397">
                  <c:v>25.293175698850899</c:v>
                </c:pt>
                <c:pt idx="398">
                  <c:v>25.3568864688731</c:v>
                </c:pt>
                <c:pt idx="399">
                  <c:v>25.4205972388954</c:v>
                </c:pt>
                <c:pt idx="400">
                  <c:v>25.484308008917701</c:v>
                </c:pt>
                <c:pt idx="401">
                  <c:v>25.548018778940001</c:v>
                </c:pt>
                <c:pt idx="402">
                  <c:v>25.611729548962298</c:v>
                </c:pt>
                <c:pt idx="403">
                  <c:v>25.675440318984599</c:v>
                </c:pt>
                <c:pt idx="404">
                  <c:v>25.739151089006899</c:v>
                </c:pt>
                <c:pt idx="405">
                  <c:v>25.8028618590292</c:v>
                </c:pt>
                <c:pt idx="406">
                  <c:v>25.8665726290515</c:v>
                </c:pt>
                <c:pt idx="407">
                  <c:v>25.930283399073801</c:v>
                </c:pt>
                <c:pt idx="408">
                  <c:v>25.993994169096101</c:v>
                </c:pt>
                <c:pt idx="409">
                  <c:v>26.057704939118398</c:v>
                </c:pt>
                <c:pt idx="410">
                  <c:v>26.121415709140699</c:v>
                </c:pt>
                <c:pt idx="411">
                  <c:v>26.185126479162999</c:v>
                </c:pt>
                <c:pt idx="412">
                  <c:v>26.2488372491853</c:v>
                </c:pt>
                <c:pt idx="413">
                  <c:v>26.312548019207501</c:v>
                </c:pt>
                <c:pt idx="414">
                  <c:v>26.376258789229801</c:v>
                </c:pt>
                <c:pt idx="415">
                  <c:v>26.439969559252098</c:v>
                </c:pt>
                <c:pt idx="416">
                  <c:v>26.503680329274399</c:v>
                </c:pt>
                <c:pt idx="417">
                  <c:v>26.5673910992967</c:v>
                </c:pt>
                <c:pt idx="418">
                  <c:v>26.631101869319</c:v>
                </c:pt>
                <c:pt idx="419">
                  <c:v>26.694812639341301</c:v>
                </c:pt>
                <c:pt idx="420">
                  <c:v>26.758523409363601</c:v>
                </c:pt>
                <c:pt idx="421">
                  <c:v>26.822234179385902</c:v>
                </c:pt>
                <c:pt idx="422">
                  <c:v>26.885944949408199</c:v>
                </c:pt>
                <c:pt idx="423">
                  <c:v>26.949655719430499</c:v>
                </c:pt>
                <c:pt idx="424">
                  <c:v>27.0133664894528</c:v>
                </c:pt>
                <c:pt idx="425">
                  <c:v>27.0770772594751</c:v>
                </c:pt>
                <c:pt idx="426">
                  <c:v>27.140788029497401</c:v>
                </c:pt>
                <c:pt idx="427">
                  <c:v>27.204498799519701</c:v>
                </c:pt>
                <c:pt idx="428">
                  <c:v>27.268209569541899</c:v>
                </c:pt>
                <c:pt idx="429">
                  <c:v>27.331920339564199</c:v>
                </c:pt>
                <c:pt idx="430">
                  <c:v>27.3956311095865</c:v>
                </c:pt>
                <c:pt idx="431">
                  <c:v>27.4593418796088</c:v>
                </c:pt>
                <c:pt idx="432">
                  <c:v>27.523052649631101</c:v>
                </c:pt>
                <c:pt idx="433">
                  <c:v>27.586763419653401</c:v>
                </c:pt>
                <c:pt idx="434">
                  <c:v>27.650474189675698</c:v>
                </c:pt>
                <c:pt idx="435">
                  <c:v>27.714184959697999</c:v>
                </c:pt>
                <c:pt idx="436">
                  <c:v>27.777895729720299</c:v>
                </c:pt>
                <c:pt idx="437">
                  <c:v>27.8416064997426</c:v>
                </c:pt>
                <c:pt idx="438">
                  <c:v>27.9053172697649</c:v>
                </c:pt>
                <c:pt idx="439">
                  <c:v>27.969028039787201</c:v>
                </c:pt>
                <c:pt idx="440">
                  <c:v>28.032738809809501</c:v>
                </c:pt>
                <c:pt idx="441">
                  <c:v>28.096449579831798</c:v>
                </c:pt>
                <c:pt idx="442">
                  <c:v>28.160160349854099</c:v>
                </c:pt>
                <c:pt idx="443">
                  <c:v>28.2238711198763</c:v>
                </c:pt>
                <c:pt idx="444">
                  <c:v>28.2875818898986</c:v>
                </c:pt>
                <c:pt idx="445">
                  <c:v>28.351292659920901</c:v>
                </c:pt>
                <c:pt idx="446">
                  <c:v>28.415003429943201</c:v>
                </c:pt>
                <c:pt idx="447">
                  <c:v>28.478714199965498</c:v>
                </c:pt>
                <c:pt idx="448">
                  <c:v>28.542424969987799</c:v>
                </c:pt>
                <c:pt idx="449">
                  <c:v>28.6061357400101</c:v>
                </c:pt>
                <c:pt idx="450">
                  <c:v>28.6698465100324</c:v>
                </c:pt>
                <c:pt idx="451">
                  <c:v>28.733557280054701</c:v>
                </c:pt>
                <c:pt idx="452">
                  <c:v>28.797268050077001</c:v>
                </c:pt>
                <c:pt idx="453">
                  <c:v>28.860978820099302</c:v>
                </c:pt>
                <c:pt idx="454">
                  <c:v>28.924689590121599</c:v>
                </c:pt>
                <c:pt idx="455">
                  <c:v>28.988400360143899</c:v>
                </c:pt>
                <c:pt idx="456">
                  <c:v>29.0521111301662</c:v>
                </c:pt>
                <c:pt idx="457">
                  <c:v>29.1158219001885</c:v>
                </c:pt>
                <c:pt idx="458">
                  <c:v>29.179532670210701</c:v>
                </c:pt>
                <c:pt idx="459">
                  <c:v>29.243243440233002</c:v>
                </c:pt>
                <c:pt idx="460">
                  <c:v>29.306954210255299</c:v>
                </c:pt>
                <c:pt idx="461">
                  <c:v>29.370664980277599</c:v>
                </c:pt>
                <c:pt idx="462">
                  <c:v>29.4343757502999</c:v>
                </c:pt>
                <c:pt idx="463">
                  <c:v>29.4980865203222</c:v>
                </c:pt>
                <c:pt idx="464">
                  <c:v>29.561797290344501</c:v>
                </c:pt>
                <c:pt idx="465">
                  <c:v>29.625508060366801</c:v>
                </c:pt>
                <c:pt idx="466">
                  <c:v>29.689218830389098</c:v>
                </c:pt>
                <c:pt idx="467">
                  <c:v>29.752929600411399</c:v>
                </c:pt>
                <c:pt idx="468">
                  <c:v>29.816640370433699</c:v>
                </c:pt>
                <c:pt idx="469">
                  <c:v>29.880351140456</c:v>
                </c:pt>
                <c:pt idx="470">
                  <c:v>29.9440619104783</c:v>
                </c:pt>
                <c:pt idx="471">
                  <c:v>30.007772680500601</c:v>
                </c:pt>
                <c:pt idx="472">
                  <c:v>30.071483450522901</c:v>
                </c:pt>
                <c:pt idx="473">
                  <c:v>30.135194220545198</c:v>
                </c:pt>
                <c:pt idx="474">
                  <c:v>30.198904990567399</c:v>
                </c:pt>
                <c:pt idx="475">
                  <c:v>30.2626157605897</c:v>
                </c:pt>
                <c:pt idx="476">
                  <c:v>30.326326530612</c:v>
                </c:pt>
                <c:pt idx="477">
                  <c:v>30.390037300634301</c:v>
                </c:pt>
                <c:pt idx="478">
                  <c:v>30.453748070656601</c:v>
                </c:pt>
                <c:pt idx="479">
                  <c:v>30.517458840678898</c:v>
                </c:pt>
                <c:pt idx="480">
                  <c:v>30.581169610701199</c:v>
                </c:pt>
                <c:pt idx="481">
                  <c:v>30.6448803807235</c:v>
                </c:pt>
                <c:pt idx="482">
                  <c:v>30.7085911507458</c:v>
                </c:pt>
                <c:pt idx="483">
                  <c:v>30.772301920768101</c:v>
                </c:pt>
                <c:pt idx="484">
                  <c:v>30.836012690790401</c:v>
                </c:pt>
                <c:pt idx="485">
                  <c:v>30.899723460812702</c:v>
                </c:pt>
                <c:pt idx="486">
                  <c:v>30.963434230834999</c:v>
                </c:pt>
                <c:pt idx="487">
                  <c:v>31.027145000857299</c:v>
                </c:pt>
                <c:pt idx="488">
                  <c:v>31.0908557708796</c:v>
                </c:pt>
                <c:pt idx="489">
                  <c:v>31.154566540901801</c:v>
                </c:pt>
                <c:pt idx="490">
                  <c:v>31.218277310924101</c:v>
                </c:pt>
                <c:pt idx="491">
                  <c:v>31.281988080946402</c:v>
                </c:pt>
                <c:pt idx="492">
                  <c:v>31.345698850968699</c:v>
                </c:pt>
                <c:pt idx="493">
                  <c:v>31.409409620990999</c:v>
                </c:pt>
                <c:pt idx="494">
                  <c:v>31.4731203910133</c:v>
                </c:pt>
                <c:pt idx="495">
                  <c:v>31.5368311610356</c:v>
                </c:pt>
                <c:pt idx="496">
                  <c:v>31.600541931057901</c:v>
                </c:pt>
                <c:pt idx="497">
                  <c:v>31.664252701080201</c:v>
                </c:pt>
                <c:pt idx="498">
                  <c:v>31.727963471102498</c:v>
                </c:pt>
                <c:pt idx="499">
                  <c:v>31.791674241124799</c:v>
                </c:pt>
                <c:pt idx="500">
                  <c:v>31.855385011147099</c:v>
                </c:pt>
                <c:pt idx="501">
                  <c:v>31.9190957811694</c:v>
                </c:pt>
                <c:pt idx="502">
                  <c:v>31.9828065511917</c:v>
                </c:pt>
                <c:pt idx="503">
                  <c:v>32.046517321213997</c:v>
                </c:pt>
                <c:pt idx="504">
                  <c:v>32.110228091236301</c:v>
                </c:pt>
                <c:pt idx="505">
                  <c:v>32.173938861258598</c:v>
                </c:pt>
                <c:pt idx="506">
                  <c:v>32.237649631280803</c:v>
                </c:pt>
                <c:pt idx="507">
                  <c:v>32.3013604013031</c:v>
                </c:pt>
                <c:pt idx="508">
                  <c:v>32.365071171325397</c:v>
                </c:pt>
                <c:pt idx="509">
                  <c:v>32.428781941347701</c:v>
                </c:pt>
                <c:pt idx="510">
                  <c:v>32.492492711369998</c:v>
                </c:pt>
                <c:pt idx="511">
                  <c:v>32.556203481392302</c:v>
                </c:pt>
                <c:pt idx="512">
                  <c:v>32.619914251414599</c:v>
                </c:pt>
                <c:pt idx="513">
                  <c:v>32.683625021436903</c:v>
                </c:pt>
                <c:pt idx="514">
                  <c:v>32.7473357914592</c:v>
                </c:pt>
                <c:pt idx="515">
                  <c:v>32.811046561481497</c:v>
                </c:pt>
                <c:pt idx="516">
                  <c:v>32.874757331503801</c:v>
                </c:pt>
                <c:pt idx="517">
                  <c:v>32.938468101526098</c:v>
                </c:pt>
                <c:pt idx="518">
                  <c:v>33.002178871548402</c:v>
                </c:pt>
                <c:pt idx="519">
                  <c:v>33.065889641570699</c:v>
                </c:pt>
                <c:pt idx="520">
                  <c:v>33.129600411593003</c:v>
                </c:pt>
                <c:pt idx="521">
                  <c:v>33.1933111816153</c:v>
                </c:pt>
                <c:pt idx="522">
                  <c:v>33.257021951637597</c:v>
                </c:pt>
                <c:pt idx="523">
                  <c:v>33.320732721659901</c:v>
                </c:pt>
                <c:pt idx="524">
                  <c:v>33.384443491682198</c:v>
                </c:pt>
                <c:pt idx="525">
                  <c:v>33.448154261704502</c:v>
                </c:pt>
                <c:pt idx="526">
                  <c:v>33.511865031726799</c:v>
                </c:pt>
                <c:pt idx="527">
                  <c:v>33.575575801749103</c:v>
                </c:pt>
                <c:pt idx="528">
                  <c:v>33.6392865717714</c:v>
                </c:pt>
                <c:pt idx="529">
                  <c:v>33.702997341793697</c:v>
                </c:pt>
                <c:pt idx="530">
                  <c:v>33.766708111816001</c:v>
                </c:pt>
                <c:pt idx="531">
                  <c:v>33.830418881838298</c:v>
                </c:pt>
                <c:pt idx="532">
                  <c:v>33.894129651860602</c:v>
                </c:pt>
                <c:pt idx="533">
                  <c:v>33.957840421882899</c:v>
                </c:pt>
                <c:pt idx="534">
                  <c:v>34.021551191905203</c:v>
                </c:pt>
                <c:pt idx="535">
                  <c:v>34.0852619619275</c:v>
                </c:pt>
                <c:pt idx="536">
                  <c:v>34.148972731949797</c:v>
                </c:pt>
                <c:pt idx="537">
                  <c:v>34.212683501972101</c:v>
                </c:pt>
                <c:pt idx="538">
                  <c:v>34.276394271994398</c:v>
                </c:pt>
                <c:pt idx="539">
                  <c:v>34.340105042016603</c:v>
                </c:pt>
                <c:pt idx="540">
                  <c:v>34.4038158120389</c:v>
                </c:pt>
                <c:pt idx="541">
                  <c:v>34.467526582061197</c:v>
                </c:pt>
                <c:pt idx="542">
                  <c:v>34.531237352083501</c:v>
                </c:pt>
                <c:pt idx="543">
                  <c:v>34.594948122105798</c:v>
                </c:pt>
                <c:pt idx="544">
                  <c:v>34.658658892128102</c:v>
                </c:pt>
                <c:pt idx="545">
                  <c:v>34.722369662150399</c:v>
                </c:pt>
                <c:pt idx="546">
                  <c:v>34.786080432172703</c:v>
                </c:pt>
                <c:pt idx="547">
                  <c:v>34.849791202195</c:v>
                </c:pt>
                <c:pt idx="548">
                  <c:v>34.913501972217297</c:v>
                </c:pt>
                <c:pt idx="549">
                  <c:v>34.977212742239601</c:v>
                </c:pt>
                <c:pt idx="550">
                  <c:v>35.040923512261898</c:v>
                </c:pt>
                <c:pt idx="551">
                  <c:v>35.104634282284202</c:v>
                </c:pt>
                <c:pt idx="552">
                  <c:v>35.168345052306499</c:v>
                </c:pt>
                <c:pt idx="553">
                  <c:v>35.232055822328803</c:v>
                </c:pt>
                <c:pt idx="554">
                  <c:v>35.2957665923511</c:v>
                </c:pt>
                <c:pt idx="555">
                  <c:v>35.359477362373397</c:v>
                </c:pt>
                <c:pt idx="556">
                  <c:v>35.423188132395701</c:v>
                </c:pt>
                <c:pt idx="557">
                  <c:v>35.486898902417998</c:v>
                </c:pt>
                <c:pt idx="558">
                  <c:v>35.550609672440302</c:v>
                </c:pt>
                <c:pt idx="559">
                  <c:v>35.614320442462599</c:v>
                </c:pt>
                <c:pt idx="560">
                  <c:v>35.678031212484903</c:v>
                </c:pt>
                <c:pt idx="561">
                  <c:v>35.7417419825072</c:v>
                </c:pt>
                <c:pt idx="562">
                  <c:v>35.805452752529497</c:v>
                </c:pt>
                <c:pt idx="563">
                  <c:v>35.869163522551801</c:v>
                </c:pt>
                <c:pt idx="564">
                  <c:v>35.932874292574098</c:v>
                </c:pt>
                <c:pt idx="565">
                  <c:v>35.996585062596402</c:v>
                </c:pt>
                <c:pt idx="566">
                  <c:v>36.060295832618699</c:v>
                </c:pt>
                <c:pt idx="567">
                  <c:v>36.124006602641003</c:v>
                </c:pt>
                <c:pt idx="568">
                  <c:v>36.1877173726633</c:v>
                </c:pt>
                <c:pt idx="569">
                  <c:v>36.251428142685597</c:v>
                </c:pt>
                <c:pt idx="570">
                  <c:v>36.315138912707901</c:v>
                </c:pt>
                <c:pt idx="571">
                  <c:v>36.378849682730198</c:v>
                </c:pt>
                <c:pt idx="572">
                  <c:v>36.442560452752403</c:v>
                </c:pt>
                <c:pt idx="573">
                  <c:v>36.5062712227747</c:v>
                </c:pt>
                <c:pt idx="574">
                  <c:v>36.569981992796997</c:v>
                </c:pt>
                <c:pt idx="575">
                  <c:v>36.633692762819301</c:v>
                </c:pt>
                <c:pt idx="576">
                  <c:v>36.697403532841598</c:v>
                </c:pt>
                <c:pt idx="577">
                  <c:v>36.761114302863902</c:v>
                </c:pt>
                <c:pt idx="578">
                  <c:v>36.824825072886199</c:v>
                </c:pt>
                <c:pt idx="579">
                  <c:v>36.888535842908503</c:v>
                </c:pt>
                <c:pt idx="580">
                  <c:v>36.9522466129308</c:v>
                </c:pt>
                <c:pt idx="581">
                  <c:v>37.015957382953097</c:v>
                </c:pt>
                <c:pt idx="582">
                  <c:v>37.079668152975401</c:v>
                </c:pt>
                <c:pt idx="583">
                  <c:v>37.143378922997698</c:v>
                </c:pt>
                <c:pt idx="584">
                  <c:v>37.207089693020002</c:v>
                </c:pt>
                <c:pt idx="585">
                  <c:v>37.270800463042299</c:v>
                </c:pt>
                <c:pt idx="586">
                  <c:v>37.334511233064603</c:v>
                </c:pt>
                <c:pt idx="587">
                  <c:v>37.3982220030869</c:v>
                </c:pt>
                <c:pt idx="588">
                  <c:v>37.461932773109197</c:v>
                </c:pt>
                <c:pt idx="589">
                  <c:v>37.525643543131501</c:v>
                </c:pt>
                <c:pt idx="590">
                  <c:v>37.589354313153798</c:v>
                </c:pt>
                <c:pt idx="591">
                  <c:v>37.653065083176102</c:v>
                </c:pt>
                <c:pt idx="592">
                  <c:v>37.716775853198399</c:v>
                </c:pt>
                <c:pt idx="593">
                  <c:v>37.780486623220703</c:v>
                </c:pt>
                <c:pt idx="594">
                  <c:v>37.844197393243</c:v>
                </c:pt>
                <c:pt idx="595">
                  <c:v>37.907908163265297</c:v>
                </c:pt>
                <c:pt idx="596">
                  <c:v>37.971618933287601</c:v>
                </c:pt>
                <c:pt idx="597">
                  <c:v>38.035329703309898</c:v>
                </c:pt>
                <c:pt idx="598">
                  <c:v>38.099040473332202</c:v>
                </c:pt>
                <c:pt idx="599">
                  <c:v>38.162751243354499</c:v>
                </c:pt>
                <c:pt idx="600">
                  <c:v>38.226462013376803</c:v>
                </c:pt>
                <c:pt idx="601">
                  <c:v>38.2901727833991</c:v>
                </c:pt>
                <c:pt idx="602">
                  <c:v>38.353883553421397</c:v>
                </c:pt>
                <c:pt idx="603">
                  <c:v>38.417594323443701</c:v>
                </c:pt>
                <c:pt idx="604">
                  <c:v>38.481305093465998</c:v>
                </c:pt>
                <c:pt idx="605">
                  <c:v>38.545015863488203</c:v>
                </c:pt>
                <c:pt idx="606">
                  <c:v>38.6087266335105</c:v>
                </c:pt>
                <c:pt idx="607">
                  <c:v>38.672437403532797</c:v>
                </c:pt>
                <c:pt idx="608">
                  <c:v>38.736148173555101</c:v>
                </c:pt>
                <c:pt idx="609">
                  <c:v>38.799858943577398</c:v>
                </c:pt>
                <c:pt idx="610">
                  <c:v>38.863569713599702</c:v>
                </c:pt>
                <c:pt idx="611">
                  <c:v>38.927280483621999</c:v>
                </c:pt>
                <c:pt idx="612">
                  <c:v>38.990991253644303</c:v>
                </c:pt>
                <c:pt idx="613">
                  <c:v>39.0547020236666</c:v>
                </c:pt>
                <c:pt idx="614">
                  <c:v>39.118412793688897</c:v>
                </c:pt>
                <c:pt idx="615">
                  <c:v>39.182123563711201</c:v>
                </c:pt>
                <c:pt idx="616">
                  <c:v>39.245834333733498</c:v>
                </c:pt>
                <c:pt idx="617">
                  <c:v>39.309545103755802</c:v>
                </c:pt>
                <c:pt idx="618">
                  <c:v>39.373255873778099</c:v>
                </c:pt>
                <c:pt idx="619">
                  <c:v>39.436966643800403</c:v>
                </c:pt>
                <c:pt idx="620">
                  <c:v>39.5006774138227</c:v>
                </c:pt>
                <c:pt idx="621">
                  <c:v>39.564388183844997</c:v>
                </c:pt>
                <c:pt idx="622">
                  <c:v>39.628098953867301</c:v>
                </c:pt>
                <c:pt idx="623">
                  <c:v>39.691809723889598</c:v>
                </c:pt>
                <c:pt idx="624">
                  <c:v>39.755520493911902</c:v>
                </c:pt>
                <c:pt idx="625">
                  <c:v>39.819231263934199</c:v>
                </c:pt>
                <c:pt idx="626">
                  <c:v>39.882942033956503</c:v>
                </c:pt>
                <c:pt idx="627">
                  <c:v>39.9466528039788</c:v>
                </c:pt>
                <c:pt idx="628">
                  <c:v>40.010363574001097</c:v>
                </c:pt>
                <c:pt idx="629">
                  <c:v>40.074074344023401</c:v>
                </c:pt>
                <c:pt idx="630">
                  <c:v>40.137785114045698</c:v>
                </c:pt>
                <c:pt idx="631">
                  <c:v>40.201495884068002</c:v>
                </c:pt>
                <c:pt idx="632">
                  <c:v>40.265206654090299</c:v>
                </c:pt>
                <c:pt idx="633">
                  <c:v>40.328917424112603</c:v>
                </c:pt>
                <c:pt idx="634">
                  <c:v>40.3926281941349</c:v>
                </c:pt>
                <c:pt idx="635">
                  <c:v>40.456338964157197</c:v>
                </c:pt>
                <c:pt idx="636">
                  <c:v>40.520049734179501</c:v>
                </c:pt>
                <c:pt idx="637">
                  <c:v>40.583760504201798</c:v>
                </c:pt>
                <c:pt idx="638">
                  <c:v>40.647471274224003</c:v>
                </c:pt>
                <c:pt idx="639">
                  <c:v>40.7111820442463</c:v>
                </c:pt>
                <c:pt idx="640">
                  <c:v>40.774892814268597</c:v>
                </c:pt>
                <c:pt idx="641">
                  <c:v>40.838603584290901</c:v>
                </c:pt>
                <c:pt idx="642">
                  <c:v>40.902314354313198</c:v>
                </c:pt>
                <c:pt idx="643">
                  <c:v>40.966025124335502</c:v>
                </c:pt>
                <c:pt idx="644">
                  <c:v>41.029735894357799</c:v>
                </c:pt>
                <c:pt idx="645">
                  <c:v>41.093446664380103</c:v>
                </c:pt>
                <c:pt idx="646">
                  <c:v>41.1571574344024</c:v>
                </c:pt>
                <c:pt idx="647">
                  <c:v>41.220868204424697</c:v>
                </c:pt>
                <c:pt idx="648">
                  <c:v>41.284578974447001</c:v>
                </c:pt>
                <c:pt idx="649">
                  <c:v>41.348289744469298</c:v>
                </c:pt>
                <c:pt idx="650">
                  <c:v>41.412000514491602</c:v>
                </c:pt>
                <c:pt idx="651">
                  <c:v>41.475711284513899</c:v>
                </c:pt>
                <c:pt idx="652">
                  <c:v>41.539422054536203</c:v>
                </c:pt>
                <c:pt idx="653">
                  <c:v>41.6031328245585</c:v>
                </c:pt>
                <c:pt idx="654">
                  <c:v>41.666843594580797</c:v>
                </c:pt>
                <c:pt idx="655">
                  <c:v>41.730554364603101</c:v>
                </c:pt>
                <c:pt idx="656">
                  <c:v>41.794265134625398</c:v>
                </c:pt>
                <c:pt idx="657">
                  <c:v>41.857975904647702</c:v>
                </c:pt>
                <c:pt idx="658">
                  <c:v>41.921686674669999</c:v>
                </c:pt>
                <c:pt idx="659">
                  <c:v>41.985397444692303</c:v>
                </c:pt>
                <c:pt idx="660">
                  <c:v>42.0491082147146</c:v>
                </c:pt>
                <c:pt idx="661">
                  <c:v>42.112818984736897</c:v>
                </c:pt>
                <c:pt idx="662">
                  <c:v>42.176529754759201</c:v>
                </c:pt>
                <c:pt idx="663">
                  <c:v>42.240240524781498</c:v>
                </c:pt>
                <c:pt idx="664">
                  <c:v>42.303951294803802</c:v>
                </c:pt>
                <c:pt idx="665">
                  <c:v>42.367662064826099</c:v>
                </c:pt>
                <c:pt idx="666">
                  <c:v>42.431372834848403</c:v>
                </c:pt>
                <c:pt idx="667">
                  <c:v>42.4950836048707</c:v>
                </c:pt>
                <c:pt idx="668">
                  <c:v>42.558794374892997</c:v>
                </c:pt>
                <c:pt idx="669">
                  <c:v>42.622505144915301</c:v>
                </c:pt>
                <c:pt idx="670">
                  <c:v>42.686215914937598</c:v>
                </c:pt>
                <c:pt idx="671">
                  <c:v>42.749926684959803</c:v>
                </c:pt>
                <c:pt idx="672">
                  <c:v>42.8136374549821</c:v>
                </c:pt>
                <c:pt idx="673">
                  <c:v>42.877348225004397</c:v>
                </c:pt>
                <c:pt idx="674">
                  <c:v>42.941058995026701</c:v>
                </c:pt>
                <c:pt idx="675">
                  <c:v>43.004769765048998</c:v>
                </c:pt>
                <c:pt idx="676">
                  <c:v>43.068480535071302</c:v>
                </c:pt>
                <c:pt idx="677">
                  <c:v>43.132191305093599</c:v>
                </c:pt>
                <c:pt idx="678">
                  <c:v>43.195902075115903</c:v>
                </c:pt>
                <c:pt idx="679">
                  <c:v>43.2596128451382</c:v>
                </c:pt>
                <c:pt idx="680">
                  <c:v>43.323323615160497</c:v>
                </c:pt>
                <c:pt idx="681">
                  <c:v>43.387034385182801</c:v>
                </c:pt>
                <c:pt idx="682">
                  <c:v>43.450745155205098</c:v>
                </c:pt>
                <c:pt idx="683">
                  <c:v>43.514455925227402</c:v>
                </c:pt>
                <c:pt idx="684">
                  <c:v>43.578166695249699</c:v>
                </c:pt>
                <c:pt idx="685">
                  <c:v>43.641877465272003</c:v>
                </c:pt>
                <c:pt idx="686">
                  <c:v>43.7055882352943</c:v>
                </c:pt>
                <c:pt idx="687">
                  <c:v>43.769299005316597</c:v>
                </c:pt>
                <c:pt idx="688">
                  <c:v>43.833009775338901</c:v>
                </c:pt>
                <c:pt idx="689">
                  <c:v>43.896720545361198</c:v>
                </c:pt>
                <c:pt idx="690">
                  <c:v>43.960431315383502</c:v>
                </c:pt>
                <c:pt idx="691">
                  <c:v>44.024142085405799</c:v>
                </c:pt>
                <c:pt idx="692">
                  <c:v>44.087852855428103</c:v>
                </c:pt>
                <c:pt idx="693">
                  <c:v>44.1515636254504</c:v>
                </c:pt>
                <c:pt idx="694">
                  <c:v>44.215274395472697</c:v>
                </c:pt>
                <c:pt idx="695">
                  <c:v>44.278985165495001</c:v>
                </c:pt>
                <c:pt idx="696">
                  <c:v>44.342695935517298</c:v>
                </c:pt>
                <c:pt idx="697">
                  <c:v>44.406406705539602</c:v>
                </c:pt>
                <c:pt idx="698">
                  <c:v>44.470117475561899</c:v>
                </c:pt>
                <c:pt idx="699">
                  <c:v>44.533828245584203</c:v>
                </c:pt>
                <c:pt idx="700">
                  <c:v>44.5975390156065</c:v>
                </c:pt>
                <c:pt idx="701">
                  <c:v>44.661249785628797</c:v>
                </c:pt>
                <c:pt idx="702">
                  <c:v>44.724960555651101</c:v>
                </c:pt>
                <c:pt idx="703">
                  <c:v>44.788671325673398</c:v>
                </c:pt>
                <c:pt idx="704">
                  <c:v>44.852382095695603</c:v>
                </c:pt>
                <c:pt idx="705">
                  <c:v>44.9160928657179</c:v>
                </c:pt>
                <c:pt idx="706">
                  <c:v>44.979803635740197</c:v>
                </c:pt>
                <c:pt idx="707">
                  <c:v>45.043514405762501</c:v>
                </c:pt>
                <c:pt idx="708">
                  <c:v>45.107225175784798</c:v>
                </c:pt>
                <c:pt idx="709">
                  <c:v>45.170935945807102</c:v>
                </c:pt>
                <c:pt idx="710">
                  <c:v>45.234646715829399</c:v>
                </c:pt>
                <c:pt idx="711">
                  <c:v>45.298357485851703</c:v>
                </c:pt>
                <c:pt idx="712">
                  <c:v>45.362068255874</c:v>
                </c:pt>
                <c:pt idx="713">
                  <c:v>45.425779025896297</c:v>
                </c:pt>
                <c:pt idx="714">
                  <c:v>45.489489795918601</c:v>
                </c:pt>
                <c:pt idx="715">
                  <c:v>45.553200565940898</c:v>
                </c:pt>
                <c:pt idx="716">
                  <c:v>45.616911335963202</c:v>
                </c:pt>
                <c:pt idx="717">
                  <c:v>45.680622105985499</c:v>
                </c:pt>
                <c:pt idx="718">
                  <c:v>45.744332876007803</c:v>
                </c:pt>
                <c:pt idx="719">
                  <c:v>45.8080436460301</c:v>
                </c:pt>
                <c:pt idx="720">
                  <c:v>45.871754416052397</c:v>
                </c:pt>
                <c:pt idx="721">
                  <c:v>45.935465186074701</c:v>
                </c:pt>
                <c:pt idx="722">
                  <c:v>45.999175956096998</c:v>
                </c:pt>
                <c:pt idx="723">
                  <c:v>46.062886726119302</c:v>
                </c:pt>
                <c:pt idx="724">
                  <c:v>46.126597496141599</c:v>
                </c:pt>
                <c:pt idx="725">
                  <c:v>46.190308266163903</c:v>
                </c:pt>
                <c:pt idx="726">
                  <c:v>46.2540190361862</c:v>
                </c:pt>
                <c:pt idx="727">
                  <c:v>46.317729806208497</c:v>
                </c:pt>
                <c:pt idx="728">
                  <c:v>46.381440576230801</c:v>
                </c:pt>
                <c:pt idx="729">
                  <c:v>46.445151346253098</c:v>
                </c:pt>
                <c:pt idx="730">
                  <c:v>46.508862116275402</c:v>
                </c:pt>
                <c:pt idx="731">
                  <c:v>46.572572886297699</c:v>
                </c:pt>
                <c:pt idx="732">
                  <c:v>46.636283656320003</c:v>
                </c:pt>
                <c:pt idx="733">
                  <c:v>46.6999944263423</c:v>
                </c:pt>
                <c:pt idx="734">
                  <c:v>46.763705196364597</c:v>
                </c:pt>
                <c:pt idx="735">
                  <c:v>46.827415966386901</c:v>
                </c:pt>
                <c:pt idx="736">
                  <c:v>46.891126736409198</c:v>
                </c:pt>
                <c:pt idx="737">
                  <c:v>46.954837506431403</c:v>
                </c:pt>
                <c:pt idx="738">
                  <c:v>47.0185482764537</c:v>
                </c:pt>
                <c:pt idx="739">
                  <c:v>47.082259046475997</c:v>
                </c:pt>
                <c:pt idx="740">
                  <c:v>47.145969816498301</c:v>
                </c:pt>
                <c:pt idx="741">
                  <c:v>47.209680586520598</c:v>
                </c:pt>
                <c:pt idx="742">
                  <c:v>47.273391356542902</c:v>
                </c:pt>
                <c:pt idx="743">
                  <c:v>47.337102126565199</c:v>
                </c:pt>
                <c:pt idx="744">
                  <c:v>47.400812896587503</c:v>
                </c:pt>
                <c:pt idx="745">
                  <c:v>47.4645236666098</c:v>
                </c:pt>
                <c:pt idx="746">
                  <c:v>47.528234436632097</c:v>
                </c:pt>
                <c:pt idx="747">
                  <c:v>47.591945206654401</c:v>
                </c:pt>
                <c:pt idx="748">
                  <c:v>47.655655976676698</c:v>
                </c:pt>
                <c:pt idx="749">
                  <c:v>47.719366746699002</c:v>
                </c:pt>
                <c:pt idx="750">
                  <c:v>47.783077516721299</c:v>
                </c:pt>
                <c:pt idx="751">
                  <c:v>47.846788286743603</c:v>
                </c:pt>
                <c:pt idx="752">
                  <c:v>47.9104990567659</c:v>
                </c:pt>
                <c:pt idx="753">
                  <c:v>47.974209826788197</c:v>
                </c:pt>
                <c:pt idx="754">
                  <c:v>48.037920596810501</c:v>
                </c:pt>
                <c:pt idx="755">
                  <c:v>48.101631366832798</c:v>
                </c:pt>
                <c:pt idx="756">
                  <c:v>48.165342136855102</c:v>
                </c:pt>
                <c:pt idx="757">
                  <c:v>48.229052906877399</c:v>
                </c:pt>
                <c:pt idx="758">
                  <c:v>48.292763676899703</c:v>
                </c:pt>
                <c:pt idx="759">
                  <c:v>48.356474446922</c:v>
                </c:pt>
                <c:pt idx="760">
                  <c:v>48.420185216944297</c:v>
                </c:pt>
                <c:pt idx="761">
                  <c:v>48.483895986966601</c:v>
                </c:pt>
                <c:pt idx="762">
                  <c:v>48.547606756988898</c:v>
                </c:pt>
                <c:pt idx="763">
                  <c:v>48.611317527011202</c:v>
                </c:pt>
                <c:pt idx="764">
                  <c:v>48.675028297033499</c:v>
                </c:pt>
                <c:pt idx="765">
                  <c:v>48.738739067055803</c:v>
                </c:pt>
                <c:pt idx="766">
                  <c:v>48.8024498370781</c:v>
                </c:pt>
                <c:pt idx="767">
                  <c:v>48.866160607100397</c:v>
                </c:pt>
                <c:pt idx="768">
                  <c:v>48.929871377122701</c:v>
                </c:pt>
                <c:pt idx="769">
                  <c:v>48.993582147144998</c:v>
                </c:pt>
                <c:pt idx="770">
                  <c:v>49.057292917167203</c:v>
                </c:pt>
                <c:pt idx="771">
                  <c:v>49.1210036871895</c:v>
                </c:pt>
                <c:pt idx="772">
                  <c:v>49.184714457211797</c:v>
                </c:pt>
                <c:pt idx="773">
                  <c:v>49.248425227234101</c:v>
                </c:pt>
                <c:pt idx="774">
                  <c:v>49.312135997256398</c:v>
                </c:pt>
                <c:pt idx="775">
                  <c:v>49.375846767278702</c:v>
                </c:pt>
                <c:pt idx="776">
                  <c:v>49.439557537300999</c:v>
                </c:pt>
                <c:pt idx="777">
                  <c:v>49.503268307323303</c:v>
                </c:pt>
                <c:pt idx="778">
                  <c:v>49.5669790773456</c:v>
                </c:pt>
                <c:pt idx="779">
                  <c:v>49.630689847367897</c:v>
                </c:pt>
                <c:pt idx="780">
                  <c:v>49.694400617390201</c:v>
                </c:pt>
                <c:pt idx="781">
                  <c:v>49.758111387412498</c:v>
                </c:pt>
                <c:pt idx="782">
                  <c:v>49.821822157434802</c:v>
                </c:pt>
                <c:pt idx="783">
                  <c:v>49.885532927457099</c:v>
                </c:pt>
                <c:pt idx="784">
                  <c:v>49.949243697479403</c:v>
                </c:pt>
                <c:pt idx="785">
                  <c:v>50.0129544675017</c:v>
                </c:pt>
                <c:pt idx="786">
                  <c:v>50.076665237523997</c:v>
                </c:pt>
                <c:pt idx="787">
                  <c:v>50.140376007546301</c:v>
                </c:pt>
                <c:pt idx="788">
                  <c:v>50.204086777568598</c:v>
                </c:pt>
                <c:pt idx="789">
                  <c:v>50.267797547590902</c:v>
                </c:pt>
                <c:pt idx="790">
                  <c:v>50.331508317613199</c:v>
                </c:pt>
                <c:pt idx="791">
                  <c:v>50.395219087635503</c:v>
                </c:pt>
                <c:pt idx="792">
                  <c:v>50.4589298576578</c:v>
                </c:pt>
                <c:pt idx="793">
                  <c:v>50.522640627680097</c:v>
                </c:pt>
                <c:pt idx="794">
                  <c:v>50.586351397702401</c:v>
                </c:pt>
                <c:pt idx="795">
                  <c:v>50.650062167724698</c:v>
                </c:pt>
                <c:pt idx="796">
                  <c:v>50.713772937747002</c:v>
                </c:pt>
                <c:pt idx="797">
                  <c:v>50.777483707769299</c:v>
                </c:pt>
                <c:pt idx="798">
                  <c:v>50.841194477791603</c:v>
                </c:pt>
                <c:pt idx="799">
                  <c:v>50.9049052478139</c:v>
                </c:pt>
                <c:pt idx="800">
                  <c:v>50.968616017836197</c:v>
                </c:pt>
                <c:pt idx="801">
                  <c:v>51.032326787858501</c:v>
                </c:pt>
                <c:pt idx="802">
                  <c:v>51.096037557880798</c:v>
                </c:pt>
                <c:pt idx="803">
                  <c:v>51.159748327903003</c:v>
                </c:pt>
                <c:pt idx="804">
                  <c:v>51.2234590979253</c:v>
                </c:pt>
                <c:pt idx="805">
                  <c:v>51.287169867947597</c:v>
                </c:pt>
                <c:pt idx="806">
                  <c:v>51.350880637969901</c:v>
                </c:pt>
                <c:pt idx="807">
                  <c:v>51.414591407992198</c:v>
                </c:pt>
                <c:pt idx="808">
                  <c:v>51.478302178014502</c:v>
                </c:pt>
                <c:pt idx="809">
                  <c:v>51.542012948036799</c:v>
                </c:pt>
                <c:pt idx="810">
                  <c:v>51.605723718059103</c:v>
                </c:pt>
                <c:pt idx="811">
                  <c:v>51.6694344880814</c:v>
                </c:pt>
                <c:pt idx="812">
                  <c:v>51.733145258103697</c:v>
                </c:pt>
                <c:pt idx="813">
                  <c:v>51.796856028126001</c:v>
                </c:pt>
                <c:pt idx="814">
                  <c:v>51.860566798148298</c:v>
                </c:pt>
                <c:pt idx="815">
                  <c:v>51.924277568170602</c:v>
                </c:pt>
                <c:pt idx="816">
                  <c:v>51.987988338192899</c:v>
                </c:pt>
                <c:pt idx="817">
                  <c:v>52.051699108215203</c:v>
                </c:pt>
                <c:pt idx="818">
                  <c:v>52.1154098782375</c:v>
                </c:pt>
                <c:pt idx="819">
                  <c:v>52.179120648259797</c:v>
                </c:pt>
                <c:pt idx="820">
                  <c:v>52.242831418282101</c:v>
                </c:pt>
                <c:pt idx="821">
                  <c:v>52.306542188304398</c:v>
                </c:pt>
                <c:pt idx="822">
                  <c:v>52.370252958326702</c:v>
                </c:pt>
                <c:pt idx="823">
                  <c:v>52.433963728348999</c:v>
                </c:pt>
                <c:pt idx="824">
                  <c:v>52.497674498371303</c:v>
                </c:pt>
                <c:pt idx="825">
                  <c:v>52.5613852683936</c:v>
                </c:pt>
                <c:pt idx="826">
                  <c:v>52.625096038415897</c:v>
                </c:pt>
                <c:pt idx="827">
                  <c:v>52.688806808438201</c:v>
                </c:pt>
                <c:pt idx="828">
                  <c:v>52.752517578460498</c:v>
                </c:pt>
                <c:pt idx="829">
                  <c:v>52.816228348482802</c:v>
                </c:pt>
                <c:pt idx="830">
                  <c:v>52.879939118505099</c:v>
                </c:pt>
                <c:pt idx="831">
                  <c:v>52.943649888527403</c:v>
                </c:pt>
                <c:pt idx="832">
                  <c:v>53.0073606585497</c:v>
                </c:pt>
                <c:pt idx="833">
                  <c:v>53.071071428571997</c:v>
                </c:pt>
                <c:pt idx="834">
                  <c:v>53.134782198594301</c:v>
                </c:pt>
                <c:pt idx="835">
                  <c:v>53.198492968616598</c:v>
                </c:pt>
                <c:pt idx="836">
                  <c:v>53.262203738638803</c:v>
                </c:pt>
                <c:pt idx="837">
                  <c:v>53.3259145086611</c:v>
                </c:pt>
                <c:pt idx="838">
                  <c:v>53.389625278683397</c:v>
                </c:pt>
                <c:pt idx="839">
                  <c:v>53.453336048705701</c:v>
                </c:pt>
                <c:pt idx="840">
                  <c:v>53.517046818727998</c:v>
                </c:pt>
                <c:pt idx="841">
                  <c:v>53.580757588750302</c:v>
                </c:pt>
                <c:pt idx="842">
                  <c:v>53.644468358772599</c:v>
                </c:pt>
                <c:pt idx="843">
                  <c:v>53.708179128794903</c:v>
                </c:pt>
                <c:pt idx="844">
                  <c:v>53.7718898988172</c:v>
                </c:pt>
                <c:pt idx="845">
                  <c:v>53.835600668839497</c:v>
                </c:pt>
                <c:pt idx="846">
                  <c:v>53.899311438861801</c:v>
                </c:pt>
                <c:pt idx="847">
                  <c:v>53.963022208884098</c:v>
                </c:pt>
                <c:pt idx="848">
                  <c:v>54.026732978906402</c:v>
                </c:pt>
                <c:pt idx="849">
                  <c:v>54.090443748928699</c:v>
                </c:pt>
                <c:pt idx="850">
                  <c:v>54.154154518951003</c:v>
                </c:pt>
                <c:pt idx="851">
                  <c:v>54.2178652889733</c:v>
                </c:pt>
                <c:pt idx="852">
                  <c:v>54.281576058995597</c:v>
                </c:pt>
                <c:pt idx="853">
                  <c:v>54.345286829017901</c:v>
                </c:pt>
                <c:pt idx="854">
                  <c:v>54.408997599040198</c:v>
                </c:pt>
                <c:pt idx="855">
                  <c:v>54.472708369062502</c:v>
                </c:pt>
                <c:pt idx="856">
                  <c:v>54.536419139084799</c:v>
                </c:pt>
                <c:pt idx="857">
                  <c:v>54.600129909107103</c:v>
                </c:pt>
                <c:pt idx="858">
                  <c:v>54.6638406791294</c:v>
                </c:pt>
                <c:pt idx="859">
                  <c:v>54.727551449151697</c:v>
                </c:pt>
                <c:pt idx="860">
                  <c:v>54.791262219174001</c:v>
                </c:pt>
                <c:pt idx="861">
                  <c:v>54.854972989196298</c:v>
                </c:pt>
                <c:pt idx="862">
                  <c:v>54.918683759218602</c:v>
                </c:pt>
                <c:pt idx="863">
                  <c:v>54.982394529240899</c:v>
                </c:pt>
                <c:pt idx="864">
                  <c:v>55.046105299263203</c:v>
                </c:pt>
                <c:pt idx="865">
                  <c:v>55.1098160692855</c:v>
                </c:pt>
                <c:pt idx="866">
                  <c:v>55.173526839307797</c:v>
                </c:pt>
                <c:pt idx="867">
                  <c:v>55.237237609330101</c:v>
                </c:pt>
                <c:pt idx="868">
                  <c:v>55.300948379352398</c:v>
                </c:pt>
                <c:pt idx="869">
                  <c:v>55.364659149374603</c:v>
                </c:pt>
                <c:pt idx="870">
                  <c:v>55.4283699193969</c:v>
                </c:pt>
                <c:pt idx="871">
                  <c:v>55.492080689419197</c:v>
                </c:pt>
                <c:pt idx="872">
                  <c:v>55.555791459441501</c:v>
                </c:pt>
                <c:pt idx="873">
                  <c:v>55.619502229463798</c:v>
                </c:pt>
                <c:pt idx="874">
                  <c:v>55.683212999486102</c:v>
                </c:pt>
                <c:pt idx="875">
                  <c:v>55.746923769508399</c:v>
                </c:pt>
                <c:pt idx="876">
                  <c:v>55.810634539530703</c:v>
                </c:pt>
                <c:pt idx="877">
                  <c:v>55.874345309553</c:v>
                </c:pt>
                <c:pt idx="878">
                  <c:v>55.938056079575297</c:v>
                </c:pt>
                <c:pt idx="879">
                  <c:v>56.001766849597601</c:v>
                </c:pt>
                <c:pt idx="880">
                  <c:v>56.065477619619898</c:v>
                </c:pt>
                <c:pt idx="881">
                  <c:v>56.129188389642202</c:v>
                </c:pt>
                <c:pt idx="882">
                  <c:v>56.192899159664499</c:v>
                </c:pt>
                <c:pt idx="883">
                  <c:v>56.256609929686803</c:v>
                </c:pt>
                <c:pt idx="884">
                  <c:v>56.3203206997091</c:v>
                </c:pt>
                <c:pt idx="885">
                  <c:v>56.384031469731397</c:v>
                </c:pt>
                <c:pt idx="886">
                  <c:v>56.447742239753701</c:v>
                </c:pt>
                <c:pt idx="887">
                  <c:v>56.511453009775998</c:v>
                </c:pt>
                <c:pt idx="888">
                  <c:v>56.575163779798302</c:v>
                </c:pt>
                <c:pt idx="889">
                  <c:v>56.638874549820599</c:v>
                </c:pt>
                <c:pt idx="890">
                  <c:v>56.702585319842903</c:v>
                </c:pt>
                <c:pt idx="891">
                  <c:v>56.7662960898652</c:v>
                </c:pt>
                <c:pt idx="892">
                  <c:v>56.830006859887497</c:v>
                </c:pt>
                <c:pt idx="893">
                  <c:v>56.893717629909801</c:v>
                </c:pt>
                <c:pt idx="894">
                  <c:v>56.957428399932098</c:v>
                </c:pt>
                <c:pt idx="895">
                  <c:v>57.021139169954402</c:v>
                </c:pt>
                <c:pt idx="896">
                  <c:v>57.084849939976699</c:v>
                </c:pt>
                <c:pt idx="897">
                  <c:v>57.148560709999003</c:v>
                </c:pt>
                <c:pt idx="898">
                  <c:v>57.2122714800213</c:v>
                </c:pt>
                <c:pt idx="899">
                  <c:v>57.275982250043597</c:v>
                </c:pt>
                <c:pt idx="900">
                  <c:v>57.339693020065901</c:v>
                </c:pt>
                <c:pt idx="901">
                  <c:v>57.403403790088198</c:v>
                </c:pt>
                <c:pt idx="902">
                  <c:v>57.467114560110403</c:v>
                </c:pt>
                <c:pt idx="903">
                  <c:v>57.5308253301327</c:v>
                </c:pt>
                <c:pt idx="904">
                  <c:v>57.594536100154997</c:v>
                </c:pt>
                <c:pt idx="905">
                  <c:v>57.658246870177301</c:v>
                </c:pt>
                <c:pt idx="906">
                  <c:v>57.721957640199598</c:v>
                </c:pt>
                <c:pt idx="907">
                  <c:v>57.785668410221902</c:v>
                </c:pt>
                <c:pt idx="908">
                  <c:v>57.849379180244199</c:v>
                </c:pt>
                <c:pt idx="909">
                  <c:v>57.913089950266503</c:v>
                </c:pt>
                <c:pt idx="910">
                  <c:v>57.9768007202888</c:v>
                </c:pt>
                <c:pt idx="911">
                  <c:v>58.040511490311097</c:v>
                </c:pt>
                <c:pt idx="912">
                  <c:v>58.104222260333401</c:v>
                </c:pt>
                <c:pt idx="913">
                  <c:v>58.167933030355698</c:v>
                </c:pt>
                <c:pt idx="914">
                  <c:v>58.231643800378002</c:v>
                </c:pt>
                <c:pt idx="915">
                  <c:v>58.295354570400299</c:v>
                </c:pt>
                <c:pt idx="916">
                  <c:v>58.359065340422603</c:v>
                </c:pt>
                <c:pt idx="917">
                  <c:v>58.4227761104449</c:v>
                </c:pt>
                <c:pt idx="918">
                  <c:v>58.486486880467197</c:v>
                </c:pt>
                <c:pt idx="919">
                  <c:v>58.550197650489501</c:v>
                </c:pt>
                <c:pt idx="920">
                  <c:v>58.613908420511798</c:v>
                </c:pt>
                <c:pt idx="921">
                  <c:v>58.677619190534102</c:v>
                </c:pt>
                <c:pt idx="922">
                  <c:v>58.741329960556399</c:v>
                </c:pt>
                <c:pt idx="923">
                  <c:v>58.805040730578703</c:v>
                </c:pt>
                <c:pt idx="924">
                  <c:v>58.868751500601</c:v>
                </c:pt>
                <c:pt idx="925">
                  <c:v>58.932462270623297</c:v>
                </c:pt>
                <c:pt idx="926">
                  <c:v>58.996173040645601</c:v>
                </c:pt>
                <c:pt idx="927">
                  <c:v>59.059883810667898</c:v>
                </c:pt>
                <c:pt idx="928">
                  <c:v>59.123594580690202</c:v>
                </c:pt>
                <c:pt idx="929">
                  <c:v>59.187305350712499</c:v>
                </c:pt>
                <c:pt idx="930">
                  <c:v>59.251016120734803</c:v>
                </c:pt>
                <c:pt idx="931">
                  <c:v>59.3147268907571</c:v>
                </c:pt>
                <c:pt idx="932">
                  <c:v>59.378437660779397</c:v>
                </c:pt>
                <c:pt idx="933">
                  <c:v>59.442148430801701</c:v>
                </c:pt>
                <c:pt idx="934">
                  <c:v>59.505859200823998</c:v>
                </c:pt>
                <c:pt idx="935">
                  <c:v>59.569569970846203</c:v>
                </c:pt>
                <c:pt idx="936">
                  <c:v>59.6332807408685</c:v>
                </c:pt>
                <c:pt idx="937">
                  <c:v>59.696991510890797</c:v>
                </c:pt>
                <c:pt idx="938">
                  <c:v>59.760702280913101</c:v>
                </c:pt>
                <c:pt idx="939">
                  <c:v>59.824413050935398</c:v>
                </c:pt>
                <c:pt idx="940">
                  <c:v>59.888123820957702</c:v>
                </c:pt>
                <c:pt idx="941">
                  <c:v>59.951834590979999</c:v>
                </c:pt>
                <c:pt idx="942">
                  <c:v>60.015545361002303</c:v>
                </c:pt>
                <c:pt idx="943">
                  <c:v>60.0792561310246</c:v>
                </c:pt>
                <c:pt idx="944">
                  <c:v>60.142966901046897</c:v>
                </c:pt>
                <c:pt idx="945">
                  <c:v>60.206677671069201</c:v>
                </c:pt>
                <c:pt idx="946">
                  <c:v>60.270388441091498</c:v>
                </c:pt>
                <c:pt idx="947">
                  <c:v>60.334099211113802</c:v>
                </c:pt>
                <c:pt idx="948">
                  <c:v>60.397809981136099</c:v>
                </c:pt>
                <c:pt idx="949">
                  <c:v>60.461520751158403</c:v>
                </c:pt>
                <c:pt idx="950">
                  <c:v>60.5252315211807</c:v>
                </c:pt>
                <c:pt idx="951">
                  <c:v>60.588942291202997</c:v>
                </c:pt>
                <c:pt idx="952">
                  <c:v>60.652653061225301</c:v>
                </c:pt>
                <c:pt idx="953">
                  <c:v>60.716363831247598</c:v>
                </c:pt>
                <c:pt idx="954">
                  <c:v>60.780074601269902</c:v>
                </c:pt>
                <c:pt idx="955">
                  <c:v>60.843785371292199</c:v>
                </c:pt>
                <c:pt idx="956">
                  <c:v>60.907496141314503</c:v>
                </c:pt>
                <c:pt idx="957">
                  <c:v>60.9712069113368</c:v>
                </c:pt>
                <c:pt idx="958">
                  <c:v>61.034917681359097</c:v>
                </c:pt>
                <c:pt idx="959">
                  <c:v>61.098628451381401</c:v>
                </c:pt>
                <c:pt idx="960">
                  <c:v>61.162339221403698</c:v>
                </c:pt>
                <c:pt idx="961">
                  <c:v>61.226049991426002</c:v>
                </c:pt>
                <c:pt idx="962">
                  <c:v>61.289760761448299</c:v>
                </c:pt>
                <c:pt idx="963">
                  <c:v>61.353471531470603</c:v>
                </c:pt>
                <c:pt idx="964">
                  <c:v>61.4171823014929</c:v>
                </c:pt>
                <c:pt idx="965">
                  <c:v>61.480893071515197</c:v>
                </c:pt>
                <c:pt idx="966">
                  <c:v>61.544603841537501</c:v>
                </c:pt>
                <c:pt idx="967">
                  <c:v>61.608314611559798</c:v>
                </c:pt>
                <c:pt idx="968">
                  <c:v>61.672025381582003</c:v>
                </c:pt>
                <c:pt idx="969">
                  <c:v>61.7357361516043</c:v>
                </c:pt>
                <c:pt idx="970">
                  <c:v>61.799446921626597</c:v>
                </c:pt>
                <c:pt idx="971">
                  <c:v>61.863157691648901</c:v>
                </c:pt>
                <c:pt idx="972">
                  <c:v>61.926868461671198</c:v>
                </c:pt>
                <c:pt idx="973">
                  <c:v>61.990579231693502</c:v>
                </c:pt>
                <c:pt idx="974">
                  <c:v>62.054290001715799</c:v>
                </c:pt>
                <c:pt idx="975">
                  <c:v>62.118000771738103</c:v>
                </c:pt>
                <c:pt idx="976">
                  <c:v>62.1817115417604</c:v>
                </c:pt>
                <c:pt idx="977">
                  <c:v>62.245422311782697</c:v>
                </c:pt>
                <c:pt idx="978">
                  <c:v>62.309133081805001</c:v>
                </c:pt>
                <c:pt idx="979">
                  <c:v>62.372843851827298</c:v>
                </c:pt>
                <c:pt idx="980">
                  <c:v>62.436554621849602</c:v>
                </c:pt>
                <c:pt idx="981">
                  <c:v>62.500265391871899</c:v>
                </c:pt>
                <c:pt idx="982">
                  <c:v>62.563976161894203</c:v>
                </c:pt>
                <c:pt idx="983">
                  <c:v>62.6276869319165</c:v>
                </c:pt>
                <c:pt idx="984">
                  <c:v>62.691397701938797</c:v>
                </c:pt>
                <c:pt idx="985">
                  <c:v>62.755108471961101</c:v>
                </c:pt>
                <c:pt idx="986">
                  <c:v>62.818819241983398</c:v>
                </c:pt>
                <c:pt idx="987">
                  <c:v>62.882530012005702</c:v>
                </c:pt>
                <c:pt idx="988">
                  <c:v>62.946240782027999</c:v>
                </c:pt>
                <c:pt idx="989">
                  <c:v>63.009951552050303</c:v>
                </c:pt>
                <c:pt idx="990">
                  <c:v>63.0736623220726</c:v>
                </c:pt>
                <c:pt idx="991">
                  <c:v>63.137373092094897</c:v>
                </c:pt>
                <c:pt idx="992">
                  <c:v>63.201083862117201</c:v>
                </c:pt>
                <c:pt idx="993">
                  <c:v>63.264794632139498</c:v>
                </c:pt>
                <c:pt idx="994">
                  <c:v>63.328505402161802</c:v>
                </c:pt>
                <c:pt idx="995">
                  <c:v>63.392216172184099</c:v>
                </c:pt>
                <c:pt idx="996">
                  <c:v>63.455926942206403</c:v>
                </c:pt>
                <c:pt idx="997">
                  <c:v>63.5196377122287</c:v>
                </c:pt>
                <c:pt idx="998">
                  <c:v>63.583348482250997</c:v>
                </c:pt>
                <c:pt idx="999">
                  <c:v>63.647059252273301</c:v>
                </c:pt>
                <c:pt idx="1000">
                  <c:v>63.710770022295598</c:v>
                </c:pt>
                <c:pt idx="1001">
                  <c:v>63.774480792317803</c:v>
                </c:pt>
                <c:pt idx="1002">
                  <c:v>63.8381915623401</c:v>
                </c:pt>
                <c:pt idx="1003">
                  <c:v>63.901902332362397</c:v>
                </c:pt>
                <c:pt idx="1004">
                  <c:v>63.965613102384701</c:v>
                </c:pt>
                <c:pt idx="1005">
                  <c:v>64.029323872407005</c:v>
                </c:pt>
                <c:pt idx="1006">
                  <c:v>64.093034642429302</c:v>
                </c:pt>
                <c:pt idx="1007">
                  <c:v>64.156745412451599</c:v>
                </c:pt>
                <c:pt idx="1008">
                  <c:v>64.220456182473896</c:v>
                </c:pt>
                <c:pt idx="1009">
                  <c:v>64.284166952496193</c:v>
                </c:pt>
                <c:pt idx="1010">
                  <c:v>64.347877722518504</c:v>
                </c:pt>
                <c:pt idx="1011">
                  <c:v>64.411588492540801</c:v>
                </c:pt>
                <c:pt idx="1012">
                  <c:v>64.475299262563098</c:v>
                </c:pt>
                <c:pt idx="1013">
                  <c:v>64.539010032585395</c:v>
                </c:pt>
                <c:pt idx="1014">
                  <c:v>64.602720802607706</c:v>
                </c:pt>
                <c:pt idx="1015">
                  <c:v>64.666431572630003</c:v>
                </c:pt>
                <c:pt idx="1016">
                  <c:v>64.7301423426523</c:v>
                </c:pt>
                <c:pt idx="1017">
                  <c:v>64.793853112674597</c:v>
                </c:pt>
                <c:pt idx="1018">
                  <c:v>64.857563882696894</c:v>
                </c:pt>
                <c:pt idx="1019">
                  <c:v>64.921274652719205</c:v>
                </c:pt>
                <c:pt idx="1020">
                  <c:v>64.984985422741502</c:v>
                </c:pt>
                <c:pt idx="1021">
                  <c:v>65.048696192763799</c:v>
                </c:pt>
                <c:pt idx="1022">
                  <c:v>65.112406962786096</c:v>
                </c:pt>
                <c:pt idx="1023">
                  <c:v>65.176117732808393</c:v>
                </c:pt>
                <c:pt idx="1024">
                  <c:v>65.239828502830704</c:v>
                </c:pt>
                <c:pt idx="1025">
                  <c:v>65.303539272853001</c:v>
                </c:pt>
                <c:pt idx="1026">
                  <c:v>65.367250042875298</c:v>
                </c:pt>
                <c:pt idx="1027">
                  <c:v>65.430960812897595</c:v>
                </c:pt>
                <c:pt idx="1028">
                  <c:v>65.494671582919906</c:v>
                </c:pt>
                <c:pt idx="1029">
                  <c:v>65.558382352942203</c:v>
                </c:pt>
                <c:pt idx="1030">
                  <c:v>65.6220931229645</c:v>
                </c:pt>
                <c:pt idx="1031">
                  <c:v>65.685803892986797</c:v>
                </c:pt>
                <c:pt idx="1032">
                  <c:v>65.749514663009094</c:v>
                </c:pt>
                <c:pt idx="1033">
                  <c:v>65.813225433031405</c:v>
                </c:pt>
                <c:pt idx="1034">
                  <c:v>65.876936203053702</c:v>
                </c:pt>
                <c:pt idx="1035">
                  <c:v>65.9406469730759</c:v>
                </c:pt>
                <c:pt idx="1036">
                  <c:v>66.004357743098197</c:v>
                </c:pt>
                <c:pt idx="1037">
                  <c:v>66.068068513120494</c:v>
                </c:pt>
                <c:pt idx="1038">
                  <c:v>66.131779283142805</c:v>
                </c:pt>
                <c:pt idx="1039">
                  <c:v>66.195490053165102</c:v>
                </c:pt>
                <c:pt idx="1040">
                  <c:v>66.259200823187399</c:v>
                </c:pt>
                <c:pt idx="1041">
                  <c:v>66.322911593209696</c:v>
                </c:pt>
                <c:pt idx="1042">
                  <c:v>66.386622363231993</c:v>
                </c:pt>
                <c:pt idx="1043">
                  <c:v>66.450333133254304</c:v>
                </c:pt>
                <c:pt idx="1044">
                  <c:v>66.514043903276601</c:v>
                </c:pt>
                <c:pt idx="1045">
                  <c:v>66.577754673298898</c:v>
                </c:pt>
                <c:pt idx="1046">
                  <c:v>66.641465443321195</c:v>
                </c:pt>
                <c:pt idx="1047">
                  <c:v>66.705176213343506</c:v>
                </c:pt>
                <c:pt idx="1048">
                  <c:v>66.768886983365803</c:v>
                </c:pt>
                <c:pt idx="1049">
                  <c:v>66.8325977533881</c:v>
                </c:pt>
                <c:pt idx="1050">
                  <c:v>66.896308523410397</c:v>
                </c:pt>
                <c:pt idx="1051">
                  <c:v>66.960019293432694</c:v>
                </c:pt>
                <c:pt idx="1052">
                  <c:v>67.023730063455005</c:v>
                </c:pt>
                <c:pt idx="1053">
                  <c:v>67.087440833477302</c:v>
                </c:pt>
                <c:pt idx="1054">
                  <c:v>67.151151603499599</c:v>
                </c:pt>
                <c:pt idx="1055">
                  <c:v>67.214862373521896</c:v>
                </c:pt>
                <c:pt idx="1056">
                  <c:v>67.278573143544193</c:v>
                </c:pt>
                <c:pt idx="1057">
                  <c:v>67.342283913566504</c:v>
                </c:pt>
                <c:pt idx="1058">
                  <c:v>67.405994683588801</c:v>
                </c:pt>
                <c:pt idx="1059">
                  <c:v>67.469705453611098</c:v>
                </c:pt>
                <c:pt idx="1060">
                  <c:v>67.533416223633395</c:v>
                </c:pt>
                <c:pt idx="1061">
                  <c:v>67.597126993655706</c:v>
                </c:pt>
                <c:pt idx="1062">
                  <c:v>67.660837763678003</c:v>
                </c:pt>
                <c:pt idx="1063">
                  <c:v>67.7245485337003</c:v>
                </c:pt>
                <c:pt idx="1064">
                  <c:v>67.788259303722597</c:v>
                </c:pt>
                <c:pt idx="1065">
                  <c:v>67.851970073744894</c:v>
                </c:pt>
                <c:pt idx="1066">
                  <c:v>67.915680843767205</c:v>
                </c:pt>
                <c:pt idx="1067">
                  <c:v>67.979391613789502</c:v>
                </c:pt>
                <c:pt idx="1068">
                  <c:v>68.0431023838117</c:v>
                </c:pt>
                <c:pt idx="1069">
                  <c:v>68.106813153833997</c:v>
                </c:pt>
                <c:pt idx="1070">
                  <c:v>68.170523923856294</c:v>
                </c:pt>
                <c:pt idx="1071">
                  <c:v>68.234234693878605</c:v>
                </c:pt>
                <c:pt idx="1072">
                  <c:v>68.297945463900902</c:v>
                </c:pt>
                <c:pt idx="1073">
                  <c:v>68.361656233923199</c:v>
                </c:pt>
                <c:pt idx="1074">
                  <c:v>68.425367003945496</c:v>
                </c:pt>
                <c:pt idx="1075">
                  <c:v>68.489077773967793</c:v>
                </c:pt>
                <c:pt idx="1076">
                  <c:v>68.552788543990104</c:v>
                </c:pt>
                <c:pt idx="1077">
                  <c:v>68.616499314012401</c:v>
                </c:pt>
                <c:pt idx="1078">
                  <c:v>68.680210084034698</c:v>
                </c:pt>
                <c:pt idx="1079">
                  <c:v>68.743920854056995</c:v>
                </c:pt>
                <c:pt idx="1080">
                  <c:v>68.807631624079306</c:v>
                </c:pt>
                <c:pt idx="1081">
                  <c:v>68.871342394101603</c:v>
                </c:pt>
                <c:pt idx="1082">
                  <c:v>68.9350531641239</c:v>
                </c:pt>
                <c:pt idx="1083">
                  <c:v>68.998763934146197</c:v>
                </c:pt>
                <c:pt idx="1084">
                  <c:v>69.062474704168494</c:v>
                </c:pt>
                <c:pt idx="1085">
                  <c:v>69.126185474190805</c:v>
                </c:pt>
                <c:pt idx="1086">
                  <c:v>69.189896244213102</c:v>
                </c:pt>
                <c:pt idx="1087">
                  <c:v>69.253607014235399</c:v>
                </c:pt>
                <c:pt idx="1088">
                  <c:v>69.317317784257696</c:v>
                </c:pt>
                <c:pt idx="1089">
                  <c:v>69.381028554279993</c:v>
                </c:pt>
                <c:pt idx="1090">
                  <c:v>69.444739324302304</c:v>
                </c:pt>
                <c:pt idx="1091">
                  <c:v>69.508450094324601</c:v>
                </c:pt>
                <c:pt idx="1092">
                  <c:v>69.572160864346898</c:v>
                </c:pt>
                <c:pt idx="1093">
                  <c:v>69.635871634369195</c:v>
                </c:pt>
                <c:pt idx="1094">
                  <c:v>69.699582404391506</c:v>
                </c:pt>
                <c:pt idx="1095">
                  <c:v>69.763293174413803</c:v>
                </c:pt>
                <c:pt idx="1096">
                  <c:v>69.8270039444361</c:v>
                </c:pt>
                <c:pt idx="1097">
                  <c:v>69.890714714458397</c:v>
                </c:pt>
                <c:pt idx="1098">
                  <c:v>69.954425484480694</c:v>
                </c:pt>
                <c:pt idx="1099">
                  <c:v>70.018136254503005</c:v>
                </c:pt>
                <c:pt idx="1100">
                  <c:v>70.081847024525302</c:v>
                </c:pt>
                <c:pt idx="1101">
                  <c:v>70.1455577945475</c:v>
                </c:pt>
                <c:pt idx="1102">
                  <c:v>70.209268564569797</c:v>
                </c:pt>
                <c:pt idx="1103">
                  <c:v>70.272979334592094</c:v>
                </c:pt>
                <c:pt idx="1104">
                  <c:v>70.336690104614405</c:v>
                </c:pt>
                <c:pt idx="1105">
                  <c:v>70.400400874636702</c:v>
                </c:pt>
                <c:pt idx="1106">
                  <c:v>70.464111644658999</c:v>
                </c:pt>
                <c:pt idx="1107">
                  <c:v>70.527822414681296</c:v>
                </c:pt>
                <c:pt idx="1108">
                  <c:v>70.591533184703593</c:v>
                </c:pt>
                <c:pt idx="1109">
                  <c:v>70.655243954725904</c:v>
                </c:pt>
                <c:pt idx="1110">
                  <c:v>70.718954724748201</c:v>
                </c:pt>
                <c:pt idx="1111">
                  <c:v>70.782665494770498</c:v>
                </c:pt>
                <c:pt idx="1112">
                  <c:v>70.846376264792795</c:v>
                </c:pt>
                <c:pt idx="1113">
                  <c:v>70.910087034815106</c:v>
                </c:pt>
                <c:pt idx="1114">
                  <c:v>70.973797804837403</c:v>
                </c:pt>
                <c:pt idx="1115">
                  <c:v>71.0375085748597</c:v>
                </c:pt>
                <c:pt idx="1116">
                  <c:v>71.101219344881997</c:v>
                </c:pt>
                <c:pt idx="1117">
                  <c:v>71.164930114904294</c:v>
                </c:pt>
                <c:pt idx="1118">
                  <c:v>71.228640884926605</c:v>
                </c:pt>
                <c:pt idx="1119">
                  <c:v>71.292351654948902</c:v>
                </c:pt>
                <c:pt idx="1120">
                  <c:v>71.356062424971199</c:v>
                </c:pt>
                <c:pt idx="1121">
                  <c:v>71.419773194993496</c:v>
                </c:pt>
                <c:pt idx="1122">
                  <c:v>71.483483965015793</c:v>
                </c:pt>
                <c:pt idx="1123">
                  <c:v>71.547194735038104</c:v>
                </c:pt>
                <c:pt idx="1124">
                  <c:v>71.610905505060401</c:v>
                </c:pt>
                <c:pt idx="1125">
                  <c:v>71.674616275082698</c:v>
                </c:pt>
                <c:pt idx="1126">
                  <c:v>71.738327045104995</c:v>
                </c:pt>
                <c:pt idx="1127">
                  <c:v>71.802037815127306</c:v>
                </c:pt>
                <c:pt idx="1128">
                  <c:v>71.865748585149603</c:v>
                </c:pt>
                <c:pt idx="1129">
                  <c:v>71.9294593551719</c:v>
                </c:pt>
                <c:pt idx="1130">
                  <c:v>71.993170125194197</c:v>
                </c:pt>
                <c:pt idx="1131">
                  <c:v>72.056880895216494</c:v>
                </c:pt>
                <c:pt idx="1132">
                  <c:v>72.120591665238805</c:v>
                </c:pt>
                <c:pt idx="1133">
                  <c:v>72.184302435261102</c:v>
                </c:pt>
                <c:pt idx="1134">
                  <c:v>72.2480132052833</c:v>
                </c:pt>
                <c:pt idx="1135">
                  <c:v>72.311723975305597</c:v>
                </c:pt>
                <c:pt idx="1136">
                  <c:v>72.375434745327894</c:v>
                </c:pt>
                <c:pt idx="1137">
                  <c:v>72.439145515350205</c:v>
                </c:pt>
                <c:pt idx="1138">
                  <c:v>72.502856285372502</c:v>
                </c:pt>
                <c:pt idx="1139">
                  <c:v>72.566567055394799</c:v>
                </c:pt>
                <c:pt idx="1140">
                  <c:v>72.630277825417096</c:v>
                </c:pt>
                <c:pt idx="1141">
                  <c:v>72.693988595439393</c:v>
                </c:pt>
                <c:pt idx="1142">
                  <c:v>72.757699365461704</c:v>
                </c:pt>
                <c:pt idx="1143">
                  <c:v>72.821410135484001</c:v>
                </c:pt>
                <c:pt idx="1144">
                  <c:v>72.885120905506298</c:v>
                </c:pt>
                <c:pt idx="1145">
                  <c:v>72.948831675528595</c:v>
                </c:pt>
                <c:pt idx="1146">
                  <c:v>73.012542445550906</c:v>
                </c:pt>
                <c:pt idx="1147">
                  <c:v>73.076253215573203</c:v>
                </c:pt>
                <c:pt idx="1148">
                  <c:v>73.1399639855955</c:v>
                </c:pt>
                <c:pt idx="1149">
                  <c:v>73.203674755617797</c:v>
                </c:pt>
                <c:pt idx="1150">
                  <c:v>73.267385525640094</c:v>
                </c:pt>
                <c:pt idx="1151">
                  <c:v>73.331096295662405</c:v>
                </c:pt>
                <c:pt idx="1152">
                  <c:v>73.394807065684702</c:v>
                </c:pt>
                <c:pt idx="1153">
                  <c:v>73.458517835706999</c:v>
                </c:pt>
                <c:pt idx="1154">
                  <c:v>73.522228605729296</c:v>
                </c:pt>
                <c:pt idx="1155">
                  <c:v>73.585939375751593</c:v>
                </c:pt>
                <c:pt idx="1156">
                  <c:v>73.649650145773904</c:v>
                </c:pt>
                <c:pt idx="1157">
                  <c:v>73.713360915796201</c:v>
                </c:pt>
                <c:pt idx="1158">
                  <c:v>73.777071685818498</c:v>
                </c:pt>
                <c:pt idx="1159">
                  <c:v>73.840782455840795</c:v>
                </c:pt>
                <c:pt idx="1160">
                  <c:v>73.904493225863106</c:v>
                </c:pt>
                <c:pt idx="1161">
                  <c:v>73.968203995885403</c:v>
                </c:pt>
                <c:pt idx="1162">
                  <c:v>74.0319147659077</c:v>
                </c:pt>
                <c:pt idx="1163">
                  <c:v>74.095625535929997</c:v>
                </c:pt>
                <c:pt idx="1164">
                  <c:v>74.159336305952294</c:v>
                </c:pt>
                <c:pt idx="1165">
                  <c:v>74.223047075974605</c:v>
                </c:pt>
                <c:pt idx="1166">
                  <c:v>74.286757845996902</c:v>
                </c:pt>
                <c:pt idx="1167">
                  <c:v>74.3504686160191</c:v>
                </c:pt>
                <c:pt idx="1168">
                  <c:v>74.414179386041397</c:v>
                </c:pt>
                <c:pt idx="1169">
                  <c:v>74.477890156063694</c:v>
                </c:pt>
                <c:pt idx="1170">
                  <c:v>74.541600926086005</c:v>
                </c:pt>
                <c:pt idx="1171">
                  <c:v>74.605311696108302</c:v>
                </c:pt>
                <c:pt idx="1172">
                  <c:v>74.669022466130599</c:v>
                </c:pt>
                <c:pt idx="1173">
                  <c:v>74.732733236152896</c:v>
                </c:pt>
                <c:pt idx="1174">
                  <c:v>74.796444006175193</c:v>
                </c:pt>
                <c:pt idx="1175">
                  <c:v>74.860154776197504</c:v>
                </c:pt>
                <c:pt idx="1176">
                  <c:v>74.923865546219801</c:v>
                </c:pt>
                <c:pt idx="1177">
                  <c:v>74.987576316242098</c:v>
                </c:pt>
                <c:pt idx="1178">
                  <c:v>75.051287086264395</c:v>
                </c:pt>
                <c:pt idx="1179">
                  <c:v>75.114997856286706</c:v>
                </c:pt>
                <c:pt idx="1180">
                  <c:v>75.178708626309003</c:v>
                </c:pt>
                <c:pt idx="1181">
                  <c:v>75.2424193963313</c:v>
                </c:pt>
                <c:pt idx="1182">
                  <c:v>75.306130166353597</c:v>
                </c:pt>
                <c:pt idx="1183">
                  <c:v>75.369840936375894</c:v>
                </c:pt>
                <c:pt idx="1184">
                  <c:v>75.433551706398205</c:v>
                </c:pt>
                <c:pt idx="1185">
                  <c:v>75.497262476420502</c:v>
                </c:pt>
                <c:pt idx="1186">
                  <c:v>75.560973246442799</c:v>
                </c:pt>
                <c:pt idx="1187">
                  <c:v>75.624684016465096</c:v>
                </c:pt>
                <c:pt idx="1188">
                  <c:v>75.688394786487393</c:v>
                </c:pt>
                <c:pt idx="1189">
                  <c:v>75.752105556509704</c:v>
                </c:pt>
                <c:pt idx="1190">
                  <c:v>75.815816326532001</c:v>
                </c:pt>
                <c:pt idx="1191">
                  <c:v>75.879527096554298</c:v>
                </c:pt>
                <c:pt idx="1192">
                  <c:v>75.943237866576595</c:v>
                </c:pt>
                <c:pt idx="1193">
                  <c:v>76.006948636598906</c:v>
                </c:pt>
                <c:pt idx="1194">
                  <c:v>76.070659406621203</c:v>
                </c:pt>
                <c:pt idx="1195">
                  <c:v>76.1343701766435</c:v>
                </c:pt>
                <c:pt idx="1196">
                  <c:v>76.198080946665797</c:v>
                </c:pt>
                <c:pt idx="1197">
                  <c:v>76.261791716688094</c:v>
                </c:pt>
                <c:pt idx="1198">
                  <c:v>76.325502486710405</c:v>
                </c:pt>
                <c:pt idx="1199">
                  <c:v>76.389213256732702</c:v>
                </c:pt>
                <c:pt idx="1200">
                  <c:v>76.4529240267549</c:v>
                </c:pt>
                <c:pt idx="1201">
                  <c:v>76.516634796777197</c:v>
                </c:pt>
                <c:pt idx="1202">
                  <c:v>76.580345566799494</c:v>
                </c:pt>
                <c:pt idx="1203">
                  <c:v>76.644056336821805</c:v>
                </c:pt>
                <c:pt idx="1204">
                  <c:v>76.707767106844102</c:v>
                </c:pt>
                <c:pt idx="1205">
                  <c:v>76.771477876866399</c:v>
                </c:pt>
                <c:pt idx="1206">
                  <c:v>76.835188646888696</c:v>
                </c:pt>
                <c:pt idx="1207">
                  <c:v>76.898899416910993</c:v>
                </c:pt>
                <c:pt idx="1208">
                  <c:v>76.962610186933304</c:v>
                </c:pt>
                <c:pt idx="1209">
                  <c:v>77.026320956955601</c:v>
                </c:pt>
                <c:pt idx="1210">
                  <c:v>77.090031726977898</c:v>
                </c:pt>
                <c:pt idx="1211">
                  <c:v>77.153742497000195</c:v>
                </c:pt>
                <c:pt idx="1212">
                  <c:v>77.217453267022506</c:v>
                </c:pt>
                <c:pt idx="1213">
                  <c:v>77.281164037044803</c:v>
                </c:pt>
                <c:pt idx="1214">
                  <c:v>77.3448748070671</c:v>
                </c:pt>
                <c:pt idx="1215">
                  <c:v>77.408585577089397</c:v>
                </c:pt>
                <c:pt idx="1216">
                  <c:v>77.472296347111694</c:v>
                </c:pt>
                <c:pt idx="1217">
                  <c:v>77.536007117134005</c:v>
                </c:pt>
                <c:pt idx="1218">
                  <c:v>77.599717887156302</c:v>
                </c:pt>
                <c:pt idx="1219">
                  <c:v>77.663428657178599</c:v>
                </c:pt>
                <c:pt idx="1220">
                  <c:v>77.727139427200896</c:v>
                </c:pt>
                <c:pt idx="1221">
                  <c:v>77.790850197223193</c:v>
                </c:pt>
                <c:pt idx="1222">
                  <c:v>77.854560967245504</c:v>
                </c:pt>
                <c:pt idx="1223">
                  <c:v>77.918271737267801</c:v>
                </c:pt>
                <c:pt idx="1224">
                  <c:v>77.981982507290098</c:v>
                </c:pt>
                <c:pt idx="1225">
                  <c:v>78.045693277312395</c:v>
                </c:pt>
                <c:pt idx="1226">
                  <c:v>78.109404047334706</c:v>
                </c:pt>
                <c:pt idx="1227">
                  <c:v>78.173114817357003</c:v>
                </c:pt>
                <c:pt idx="1228">
                  <c:v>78.2368255873793</c:v>
                </c:pt>
                <c:pt idx="1229">
                  <c:v>78.300536357401597</c:v>
                </c:pt>
                <c:pt idx="1230">
                  <c:v>78.364247127423894</c:v>
                </c:pt>
                <c:pt idx="1231">
                  <c:v>78.427957897446205</c:v>
                </c:pt>
                <c:pt idx="1232">
                  <c:v>78.491668667468502</c:v>
                </c:pt>
                <c:pt idx="1233">
                  <c:v>78.5553794374907</c:v>
                </c:pt>
                <c:pt idx="1234">
                  <c:v>78.619090207512997</c:v>
                </c:pt>
                <c:pt idx="1235">
                  <c:v>78.682800977535294</c:v>
                </c:pt>
                <c:pt idx="1236">
                  <c:v>78.746511747557605</c:v>
                </c:pt>
                <c:pt idx="1237">
                  <c:v>78.810222517579902</c:v>
                </c:pt>
                <c:pt idx="1238">
                  <c:v>78.873933287602199</c:v>
                </c:pt>
                <c:pt idx="1239">
                  <c:v>78.937644057624496</c:v>
                </c:pt>
                <c:pt idx="1240">
                  <c:v>79.001354827646793</c:v>
                </c:pt>
                <c:pt idx="1241">
                  <c:v>79.065065597669104</c:v>
                </c:pt>
                <c:pt idx="1242">
                  <c:v>79.128776367691401</c:v>
                </c:pt>
                <c:pt idx="1243">
                  <c:v>79.192487137713698</c:v>
                </c:pt>
                <c:pt idx="1244">
                  <c:v>79.256197907735995</c:v>
                </c:pt>
                <c:pt idx="1245">
                  <c:v>79.319908677758306</c:v>
                </c:pt>
                <c:pt idx="1246">
                  <c:v>79.383619447780603</c:v>
                </c:pt>
                <c:pt idx="1247">
                  <c:v>79.4473302178029</c:v>
                </c:pt>
                <c:pt idx="1248">
                  <c:v>79.511040987825197</c:v>
                </c:pt>
                <c:pt idx="1249">
                  <c:v>79.574751757847494</c:v>
                </c:pt>
                <c:pt idx="1250">
                  <c:v>79.638462527869805</c:v>
                </c:pt>
                <c:pt idx="1251">
                  <c:v>79.702173297892102</c:v>
                </c:pt>
                <c:pt idx="1252">
                  <c:v>79.765884067914399</c:v>
                </c:pt>
                <c:pt idx="1253">
                  <c:v>79.829594837936696</c:v>
                </c:pt>
                <c:pt idx="1254">
                  <c:v>79.893305607958993</c:v>
                </c:pt>
                <c:pt idx="1255">
                  <c:v>79.957016377981304</c:v>
                </c:pt>
                <c:pt idx="1256">
                  <c:v>80.020727148003601</c:v>
                </c:pt>
                <c:pt idx="1257">
                  <c:v>80.084437918025898</c:v>
                </c:pt>
                <c:pt idx="1258">
                  <c:v>80.148148688048195</c:v>
                </c:pt>
                <c:pt idx="1259">
                  <c:v>80.211859458070506</c:v>
                </c:pt>
                <c:pt idx="1260">
                  <c:v>80.275570228092803</c:v>
                </c:pt>
                <c:pt idx="1261">
                  <c:v>80.3392809981151</c:v>
                </c:pt>
                <c:pt idx="1262">
                  <c:v>80.402991768137397</c:v>
                </c:pt>
                <c:pt idx="1263">
                  <c:v>80.466702538159694</c:v>
                </c:pt>
                <c:pt idx="1264">
                  <c:v>80.530413308182005</c:v>
                </c:pt>
                <c:pt idx="1265">
                  <c:v>80.594124078204302</c:v>
                </c:pt>
                <c:pt idx="1266">
                  <c:v>80.6578348482265</c:v>
                </c:pt>
                <c:pt idx="1267">
                  <c:v>80.721545618248797</c:v>
                </c:pt>
                <c:pt idx="1268">
                  <c:v>80.785256388271094</c:v>
                </c:pt>
                <c:pt idx="1269">
                  <c:v>80.848967158293405</c:v>
                </c:pt>
                <c:pt idx="1270">
                  <c:v>80.912677928315702</c:v>
                </c:pt>
                <c:pt idx="1271">
                  <c:v>80.976388698337999</c:v>
                </c:pt>
                <c:pt idx="1272">
                  <c:v>81.040099468360296</c:v>
                </c:pt>
                <c:pt idx="1273">
                  <c:v>81.103810238382593</c:v>
                </c:pt>
                <c:pt idx="1274">
                  <c:v>81.167521008404904</c:v>
                </c:pt>
                <c:pt idx="1275">
                  <c:v>81.231231778427201</c:v>
                </c:pt>
                <c:pt idx="1276">
                  <c:v>81.294942548449498</c:v>
                </c:pt>
                <c:pt idx="1277">
                  <c:v>81.358653318471795</c:v>
                </c:pt>
                <c:pt idx="1278">
                  <c:v>81.422364088494106</c:v>
                </c:pt>
                <c:pt idx="1279">
                  <c:v>81.486074858516403</c:v>
                </c:pt>
                <c:pt idx="1280">
                  <c:v>81.5497856285387</c:v>
                </c:pt>
                <c:pt idx="1281">
                  <c:v>81.613496398560997</c:v>
                </c:pt>
                <c:pt idx="1282">
                  <c:v>81.677207168583294</c:v>
                </c:pt>
                <c:pt idx="1283">
                  <c:v>81.740917938605605</c:v>
                </c:pt>
                <c:pt idx="1284">
                  <c:v>81.804628708627902</c:v>
                </c:pt>
                <c:pt idx="1285">
                  <c:v>81.868339478650199</c:v>
                </c:pt>
                <c:pt idx="1286">
                  <c:v>81.932050248672496</c:v>
                </c:pt>
                <c:pt idx="1287">
                  <c:v>81.995761018694793</c:v>
                </c:pt>
                <c:pt idx="1288">
                  <c:v>82.059471788717104</c:v>
                </c:pt>
                <c:pt idx="1289">
                  <c:v>82.123182558739401</c:v>
                </c:pt>
                <c:pt idx="1290">
                  <c:v>82.186893328761698</c:v>
                </c:pt>
                <c:pt idx="1291">
                  <c:v>82.250604098783995</c:v>
                </c:pt>
                <c:pt idx="1292">
                  <c:v>82.314314868806306</c:v>
                </c:pt>
                <c:pt idx="1293">
                  <c:v>82.378025638828603</c:v>
                </c:pt>
                <c:pt idx="1294">
                  <c:v>82.4417364088509</c:v>
                </c:pt>
                <c:pt idx="1295">
                  <c:v>82.505447178873197</c:v>
                </c:pt>
                <c:pt idx="1296">
                  <c:v>82.569157948895494</c:v>
                </c:pt>
                <c:pt idx="1297">
                  <c:v>82.632868718917805</c:v>
                </c:pt>
                <c:pt idx="1298">
                  <c:v>82.696579488940102</c:v>
                </c:pt>
                <c:pt idx="1299">
                  <c:v>82.7602902589623</c:v>
                </c:pt>
                <c:pt idx="1300">
                  <c:v>82.824001028984597</c:v>
                </c:pt>
                <c:pt idx="1301">
                  <c:v>82.887711799006894</c:v>
                </c:pt>
                <c:pt idx="1302">
                  <c:v>82.951422569029205</c:v>
                </c:pt>
                <c:pt idx="1303">
                  <c:v>83.015133339051502</c:v>
                </c:pt>
                <c:pt idx="1304">
                  <c:v>83.078844109073799</c:v>
                </c:pt>
                <c:pt idx="1305">
                  <c:v>83.142554879096096</c:v>
                </c:pt>
                <c:pt idx="1306">
                  <c:v>83.206265649118393</c:v>
                </c:pt>
                <c:pt idx="1307">
                  <c:v>83.269976419140704</c:v>
                </c:pt>
                <c:pt idx="1308">
                  <c:v>83.333687189163001</c:v>
                </c:pt>
                <c:pt idx="1309">
                  <c:v>83.397397959185298</c:v>
                </c:pt>
                <c:pt idx="1310">
                  <c:v>83.461108729207595</c:v>
                </c:pt>
                <c:pt idx="1311">
                  <c:v>83.524819499229906</c:v>
                </c:pt>
                <c:pt idx="1312">
                  <c:v>83.588530269252203</c:v>
                </c:pt>
                <c:pt idx="1313">
                  <c:v>83.6522410392745</c:v>
                </c:pt>
                <c:pt idx="1314">
                  <c:v>83.715951809296797</c:v>
                </c:pt>
                <c:pt idx="1315">
                  <c:v>83.779662579319094</c:v>
                </c:pt>
                <c:pt idx="1316">
                  <c:v>83.843373349341405</c:v>
                </c:pt>
                <c:pt idx="1317">
                  <c:v>83.907084119363702</c:v>
                </c:pt>
                <c:pt idx="1318">
                  <c:v>83.970794889385999</c:v>
                </c:pt>
                <c:pt idx="1319">
                  <c:v>84.034505659408296</c:v>
                </c:pt>
                <c:pt idx="1320">
                  <c:v>84.098216429430593</c:v>
                </c:pt>
                <c:pt idx="1321">
                  <c:v>84.161927199452904</c:v>
                </c:pt>
                <c:pt idx="1322">
                  <c:v>84.225637969475201</c:v>
                </c:pt>
                <c:pt idx="1323">
                  <c:v>84.289348739497498</c:v>
                </c:pt>
                <c:pt idx="1324">
                  <c:v>84.353059509519795</c:v>
                </c:pt>
                <c:pt idx="1325">
                  <c:v>84.416770279542106</c:v>
                </c:pt>
                <c:pt idx="1326">
                  <c:v>84.480481049564403</c:v>
                </c:pt>
                <c:pt idx="1327">
                  <c:v>84.5441918195867</c:v>
                </c:pt>
                <c:pt idx="1328">
                  <c:v>84.607902589608997</c:v>
                </c:pt>
                <c:pt idx="1329">
                  <c:v>84.671613359631294</c:v>
                </c:pt>
                <c:pt idx="1330">
                  <c:v>84.735324129653605</c:v>
                </c:pt>
                <c:pt idx="1331">
                  <c:v>84.799034899675902</c:v>
                </c:pt>
                <c:pt idx="1332">
                  <c:v>84.8627456696981</c:v>
                </c:pt>
                <c:pt idx="1333">
                  <c:v>84.926456439720397</c:v>
                </c:pt>
                <c:pt idx="1334">
                  <c:v>84.990167209742694</c:v>
                </c:pt>
                <c:pt idx="1335">
                  <c:v>85.053877979765005</c:v>
                </c:pt>
                <c:pt idx="1336">
                  <c:v>85.117588749787302</c:v>
                </c:pt>
                <c:pt idx="1337">
                  <c:v>85.181299519809599</c:v>
                </c:pt>
                <c:pt idx="1338">
                  <c:v>85.245010289831896</c:v>
                </c:pt>
                <c:pt idx="1339">
                  <c:v>85.308721059854193</c:v>
                </c:pt>
                <c:pt idx="1340">
                  <c:v>85.372431829876504</c:v>
                </c:pt>
                <c:pt idx="1341">
                  <c:v>85.436142599898801</c:v>
                </c:pt>
                <c:pt idx="1342">
                  <c:v>85.499853369921098</c:v>
                </c:pt>
                <c:pt idx="1343">
                  <c:v>85.563564139943395</c:v>
                </c:pt>
                <c:pt idx="1344">
                  <c:v>85.627274909965706</c:v>
                </c:pt>
                <c:pt idx="1345">
                  <c:v>85.690985679988003</c:v>
                </c:pt>
                <c:pt idx="1346">
                  <c:v>85.7546964500103</c:v>
                </c:pt>
                <c:pt idx="1347">
                  <c:v>85.818407220032597</c:v>
                </c:pt>
                <c:pt idx="1348">
                  <c:v>85.882117990054894</c:v>
                </c:pt>
                <c:pt idx="1349">
                  <c:v>85.945828760077205</c:v>
                </c:pt>
                <c:pt idx="1350">
                  <c:v>86.009539530099502</c:v>
                </c:pt>
                <c:pt idx="1351">
                  <c:v>86.073250300121799</c:v>
                </c:pt>
                <c:pt idx="1352">
                  <c:v>86.136961070144096</c:v>
                </c:pt>
                <c:pt idx="1353">
                  <c:v>86.200671840166393</c:v>
                </c:pt>
                <c:pt idx="1354">
                  <c:v>86.264382610188704</c:v>
                </c:pt>
                <c:pt idx="1355">
                  <c:v>86.328093380211001</c:v>
                </c:pt>
                <c:pt idx="1356">
                  <c:v>86.391804150233298</c:v>
                </c:pt>
                <c:pt idx="1357">
                  <c:v>86.455514920255595</c:v>
                </c:pt>
                <c:pt idx="1358">
                  <c:v>86.519225690277906</c:v>
                </c:pt>
                <c:pt idx="1359">
                  <c:v>86.582936460300203</c:v>
                </c:pt>
                <c:pt idx="1360">
                  <c:v>86.6466472303225</c:v>
                </c:pt>
                <c:pt idx="1361">
                  <c:v>86.710358000344797</c:v>
                </c:pt>
                <c:pt idx="1362">
                  <c:v>86.774068770367094</c:v>
                </c:pt>
                <c:pt idx="1363">
                  <c:v>86.837779540389405</c:v>
                </c:pt>
                <c:pt idx="1364">
                  <c:v>86.901490310411702</c:v>
                </c:pt>
                <c:pt idx="1365">
                  <c:v>86.9652010804339</c:v>
                </c:pt>
                <c:pt idx="1366">
                  <c:v>87.028911850456197</c:v>
                </c:pt>
                <c:pt idx="1367">
                  <c:v>87.092622620478494</c:v>
                </c:pt>
                <c:pt idx="1368">
                  <c:v>87.156333390500805</c:v>
                </c:pt>
                <c:pt idx="1369">
                  <c:v>87.220044160523102</c:v>
                </c:pt>
                <c:pt idx="1370">
                  <c:v>87.283754930545399</c:v>
                </c:pt>
                <c:pt idx="1371">
                  <c:v>87.347465700567696</c:v>
                </c:pt>
                <c:pt idx="1372">
                  <c:v>87.411176470589993</c:v>
                </c:pt>
                <c:pt idx="1373">
                  <c:v>87.474887240612304</c:v>
                </c:pt>
                <c:pt idx="1374">
                  <c:v>87.538598010634601</c:v>
                </c:pt>
                <c:pt idx="1375">
                  <c:v>87.602308780656898</c:v>
                </c:pt>
                <c:pt idx="1376">
                  <c:v>87.666019550679195</c:v>
                </c:pt>
                <c:pt idx="1377">
                  <c:v>87.729730320701506</c:v>
                </c:pt>
                <c:pt idx="1378">
                  <c:v>87.793441090723803</c:v>
                </c:pt>
                <c:pt idx="1379">
                  <c:v>87.8571518607461</c:v>
                </c:pt>
                <c:pt idx="1380">
                  <c:v>87.920862630768397</c:v>
                </c:pt>
                <c:pt idx="1381">
                  <c:v>87.984573400790694</c:v>
                </c:pt>
                <c:pt idx="1382">
                  <c:v>88.048284170813005</c:v>
                </c:pt>
                <c:pt idx="1383">
                  <c:v>88.111994940835302</c:v>
                </c:pt>
                <c:pt idx="1384">
                  <c:v>88.175705710857599</c:v>
                </c:pt>
                <c:pt idx="1385">
                  <c:v>88.239416480879896</c:v>
                </c:pt>
                <c:pt idx="1386">
                  <c:v>88.303127250902193</c:v>
                </c:pt>
                <c:pt idx="1387">
                  <c:v>88.366838020924504</c:v>
                </c:pt>
                <c:pt idx="1388">
                  <c:v>88.430548790946801</c:v>
                </c:pt>
                <c:pt idx="1389">
                  <c:v>88.494259560969098</c:v>
                </c:pt>
                <c:pt idx="1390">
                  <c:v>88.557970330991395</c:v>
                </c:pt>
                <c:pt idx="1391">
                  <c:v>88.621681101013706</c:v>
                </c:pt>
                <c:pt idx="1392">
                  <c:v>88.685391871036003</c:v>
                </c:pt>
                <c:pt idx="1393">
                  <c:v>88.7491026410583</c:v>
                </c:pt>
                <c:pt idx="1394">
                  <c:v>88.812813411080597</c:v>
                </c:pt>
                <c:pt idx="1395">
                  <c:v>88.876524181102894</c:v>
                </c:pt>
                <c:pt idx="1396">
                  <c:v>88.940234951125205</c:v>
                </c:pt>
                <c:pt idx="1397">
                  <c:v>89.003945721147502</c:v>
                </c:pt>
                <c:pt idx="1398">
                  <c:v>89.0676564911697</c:v>
                </c:pt>
                <c:pt idx="1399">
                  <c:v>89.131367261191997</c:v>
                </c:pt>
                <c:pt idx="1400">
                  <c:v>89.195078031214294</c:v>
                </c:pt>
                <c:pt idx="1401">
                  <c:v>89.258788801236605</c:v>
                </c:pt>
                <c:pt idx="1402">
                  <c:v>89.322499571258902</c:v>
                </c:pt>
                <c:pt idx="1403">
                  <c:v>89.386210341281199</c:v>
                </c:pt>
                <c:pt idx="1404">
                  <c:v>89.449921111303496</c:v>
                </c:pt>
                <c:pt idx="1405">
                  <c:v>89.513631881325793</c:v>
                </c:pt>
                <c:pt idx="1406">
                  <c:v>89.577342651348104</c:v>
                </c:pt>
                <c:pt idx="1407">
                  <c:v>89.641053421370401</c:v>
                </c:pt>
                <c:pt idx="1408">
                  <c:v>89.704764191392698</c:v>
                </c:pt>
                <c:pt idx="1409">
                  <c:v>89.768474961414995</c:v>
                </c:pt>
                <c:pt idx="1410">
                  <c:v>89.832185731437306</c:v>
                </c:pt>
                <c:pt idx="1411">
                  <c:v>89.895896501459603</c:v>
                </c:pt>
                <c:pt idx="1412">
                  <c:v>89.9596072714819</c:v>
                </c:pt>
                <c:pt idx="1413">
                  <c:v>90.023318041504197</c:v>
                </c:pt>
                <c:pt idx="1414">
                  <c:v>90.087028811526494</c:v>
                </c:pt>
                <c:pt idx="1415">
                  <c:v>90.150739581548805</c:v>
                </c:pt>
                <c:pt idx="1416">
                  <c:v>90.214450351571102</c:v>
                </c:pt>
                <c:pt idx="1417">
                  <c:v>90.278161121593399</c:v>
                </c:pt>
                <c:pt idx="1418">
                  <c:v>90.341871891615696</c:v>
                </c:pt>
                <c:pt idx="1419">
                  <c:v>90.405582661637993</c:v>
                </c:pt>
                <c:pt idx="1420">
                  <c:v>90.469293431660304</c:v>
                </c:pt>
                <c:pt idx="1421">
                  <c:v>90.533004201682601</c:v>
                </c:pt>
                <c:pt idx="1422">
                  <c:v>90.596714971704898</c:v>
                </c:pt>
                <c:pt idx="1423">
                  <c:v>90.660425741727195</c:v>
                </c:pt>
                <c:pt idx="1424">
                  <c:v>90.724136511749506</c:v>
                </c:pt>
                <c:pt idx="1425">
                  <c:v>90.787847281771803</c:v>
                </c:pt>
                <c:pt idx="1426">
                  <c:v>90.8515580517941</c:v>
                </c:pt>
                <c:pt idx="1427">
                  <c:v>90.915268821816397</c:v>
                </c:pt>
                <c:pt idx="1428">
                  <c:v>90.978979591838694</c:v>
                </c:pt>
                <c:pt idx="1429">
                  <c:v>91.042690361861005</c:v>
                </c:pt>
                <c:pt idx="1430">
                  <c:v>91.106401131883302</c:v>
                </c:pt>
                <c:pt idx="1431">
                  <c:v>91.1701119019055</c:v>
                </c:pt>
                <c:pt idx="1432">
                  <c:v>91.233822671927797</c:v>
                </c:pt>
                <c:pt idx="1433">
                  <c:v>91.297533441950094</c:v>
                </c:pt>
                <c:pt idx="1434">
                  <c:v>91.361244211972405</c:v>
                </c:pt>
                <c:pt idx="1435">
                  <c:v>91.424954981994702</c:v>
                </c:pt>
                <c:pt idx="1436">
                  <c:v>91.488665752016999</c:v>
                </c:pt>
                <c:pt idx="1437">
                  <c:v>91.552376522039296</c:v>
                </c:pt>
                <c:pt idx="1438">
                  <c:v>91.616087292061593</c:v>
                </c:pt>
                <c:pt idx="1439">
                  <c:v>91.679798062083904</c:v>
                </c:pt>
                <c:pt idx="1440">
                  <c:v>91.743508832106201</c:v>
                </c:pt>
                <c:pt idx="1441">
                  <c:v>91.807219602128498</c:v>
                </c:pt>
                <c:pt idx="1442">
                  <c:v>91.870930372150795</c:v>
                </c:pt>
                <c:pt idx="1443">
                  <c:v>91.934641142173106</c:v>
                </c:pt>
                <c:pt idx="1444">
                  <c:v>91.998351912195403</c:v>
                </c:pt>
                <c:pt idx="1445">
                  <c:v>92.0620626822177</c:v>
                </c:pt>
                <c:pt idx="1446">
                  <c:v>92.125773452239997</c:v>
                </c:pt>
                <c:pt idx="1447">
                  <c:v>92.189484222262294</c:v>
                </c:pt>
                <c:pt idx="1448">
                  <c:v>92.253194992284605</c:v>
                </c:pt>
                <c:pt idx="1449">
                  <c:v>92.316905762306902</c:v>
                </c:pt>
                <c:pt idx="1450">
                  <c:v>92.380616532329199</c:v>
                </c:pt>
                <c:pt idx="1451">
                  <c:v>92.444327302351496</c:v>
                </c:pt>
                <c:pt idx="1452">
                  <c:v>92.508038072373793</c:v>
                </c:pt>
                <c:pt idx="1453">
                  <c:v>92.571748842396104</c:v>
                </c:pt>
                <c:pt idx="1454">
                  <c:v>92.635459612418401</c:v>
                </c:pt>
                <c:pt idx="1455">
                  <c:v>92.699170382440698</c:v>
                </c:pt>
                <c:pt idx="1456">
                  <c:v>92.762881152462995</c:v>
                </c:pt>
                <c:pt idx="1457">
                  <c:v>92.826591922485306</c:v>
                </c:pt>
                <c:pt idx="1458">
                  <c:v>92.890302692507603</c:v>
                </c:pt>
                <c:pt idx="1459">
                  <c:v>92.9540134625299</c:v>
                </c:pt>
                <c:pt idx="1460">
                  <c:v>93.017724232552197</c:v>
                </c:pt>
                <c:pt idx="1461">
                  <c:v>93.081435002574494</c:v>
                </c:pt>
                <c:pt idx="1462">
                  <c:v>93.145145772596806</c:v>
                </c:pt>
                <c:pt idx="1463">
                  <c:v>93.208856542619102</c:v>
                </c:pt>
                <c:pt idx="1464">
                  <c:v>93.2725673126413</c:v>
                </c:pt>
                <c:pt idx="1465">
                  <c:v>93.336278082663597</c:v>
                </c:pt>
                <c:pt idx="1466">
                  <c:v>93.399988852685894</c:v>
                </c:pt>
                <c:pt idx="1467">
                  <c:v>93.463699622708205</c:v>
                </c:pt>
                <c:pt idx="1468">
                  <c:v>93.527410392730502</c:v>
                </c:pt>
                <c:pt idx="1469">
                  <c:v>93.591121162752799</c:v>
                </c:pt>
                <c:pt idx="1470">
                  <c:v>93.654831932775096</c:v>
                </c:pt>
                <c:pt idx="1471">
                  <c:v>93.718542702797393</c:v>
                </c:pt>
                <c:pt idx="1472">
                  <c:v>93.782253472819704</c:v>
                </c:pt>
                <c:pt idx="1473">
                  <c:v>93.845964242842001</c:v>
                </c:pt>
                <c:pt idx="1474">
                  <c:v>93.909675012864298</c:v>
                </c:pt>
                <c:pt idx="1475">
                  <c:v>93.973385782886595</c:v>
                </c:pt>
                <c:pt idx="1476">
                  <c:v>94.037096552908906</c:v>
                </c:pt>
                <c:pt idx="1477">
                  <c:v>94.100807322931203</c:v>
                </c:pt>
                <c:pt idx="1478">
                  <c:v>94.1645180929535</c:v>
                </c:pt>
                <c:pt idx="1479">
                  <c:v>94.228228862975797</c:v>
                </c:pt>
                <c:pt idx="1480">
                  <c:v>94.291939632998094</c:v>
                </c:pt>
                <c:pt idx="1481">
                  <c:v>94.355650403020405</c:v>
                </c:pt>
                <c:pt idx="1482">
                  <c:v>94.419361173042702</c:v>
                </c:pt>
                <c:pt idx="1483">
                  <c:v>94.483071943064999</c:v>
                </c:pt>
                <c:pt idx="1484">
                  <c:v>94.546782713087296</c:v>
                </c:pt>
                <c:pt idx="1485">
                  <c:v>94.610493483109593</c:v>
                </c:pt>
                <c:pt idx="1486">
                  <c:v>94.674204253131904</c:v>
                </c:pt>
                <c:pt idx="1487">
                  <c:v>94.737915023154201</c:v>
                </c:pt>
                <c:pt idx="1488">
                  <c:v>94.801625793176498</c:v>
                </c:pt>
                <c:pt idx="1489">
                  <c:v>94.865336563198795</c:v>
                </c:pt>
                <c:pt idx="1490">
                  <c:v>94.929047333221106</c:v>
                </c:pt>
                <c:pt idx="1491">
                  <c:v>94.992758103243403</c:v>
                </c:pt>
                <c:pt idx="1492">
                  <c:v>95.0564688732657</c:v>
                </c:pt>
                <c:pt idx="1493">
                  <c:v>95.120179643287997</c:v>
                </c:pt>
                <c:pt idx="1494">
                  <c:v>95.183890413310294</c:v>
                </c:pt>
                <c:pt idx="1495">
                  <c:v>95.247601183332606</c:v>
                </c:pt>
                <c:pt idx="1496">
                  <c:v>95.311311953354902</c:v>
                </c:pt>
                <c:pt idx="1497">
                  <c:v>95.3750227233771</c:v>
                </c:pt>
                <c:pt idx="1498">
                  <c:v>95.438733493399397</c:v>
                </c:pt>
                <c:pt idx="1499">
                  <c:v>95.502444263421694</c:v>
                </c:pt>
                <c:pt idx="1500">
                  <c:v>95.566155033444005</c:v>
                </c:pt>
                <c:pt idx="1501">
                  <c:v>95.629865803466302</c:v>
                </c:pt>
                <c:pt idx="1502">
                  <c:v>95.693576573488599</c:v>
                </c:pt>
                <c:pt idx="1503">
                  <c:v>95.757287343510896</c:v>
                </c:pt>
                <c:pt idx="1504">
                  <c:v>95.820998113533193</c:v>
                </c:pt>
                <c:pt idx="1505">
                  <c:v>95.884708883555504</c:v>
                </c:pt>
                <c:pt idx="1506">
                  <c:v>95.948419653577801</c:v>
                </c:pt>
                <c:pt idx="1507">
                  <c:v>96.012130423600098</c:v>
                </c:pt>
                <c:pt idx="1508">
                  <c:v>96.075841193622395</c:v>
                </c:pt>
                <c:pt idx="1509">
                  <c:v>96.139551963644706</c:v>
                </c:pt>
                <c:pt idx="1510">
                  <c:v>96.203262733667003</c:v>
                </c:pt>
                <c:pt idx="1511">
                  <c:v>96.2669735036893</c:v>
                </c:pt>
                <c:pt idx="1512">
                  <c:v>96.330684273711597</c:v>
                </c:pt>
                <c:pt idx="1513">
                  <c:v>96.394395043733894</c:v>
                </c:pt>
                <c:pt idx="1514">
                  <c:v>96.458105813756205</c:v>
                </c:pt>
                <c:pt idx="1515">
                  <c:v>96.521816583778502</c:v>
                </c:pt>
                <c:pt idx="1516">
                  <c:v>96.585527353800799</c:v>
                </c:pt>
                <c:pt idx="1517">
                  <c:v>96.649238123823096</c:v>
                </c:pt>
                <c:pt idx="1518">
                  <c:v>96.712948893845393</c:v>
                </c:pt>
                <c:pt idx="1519">
                  <c:v>96.776659663867704</c:v>
                </c:pt>
                <c:pt idx="1520">
                  <c:v>96.840370433890001</c:v>
                </c:pt>
                <c:pt idx="1521">
                  <c:v>96.904081203912298</c:v>
                </c:pt>
                <c:pt idx="1522">
                  <c:v>96.967791973934595</c:v>
                </c:pt>
                <c:pt idx="1523">
                  <c:v>97.031502743956906</c:v>
                </c:pt>
                <c:pt idx="1524">
                  <c:v>97.095213513979203</c:v>
                </c:pt>
                <c:pt idx="1525">
                  <c:v>97.1589242840015</c:v>
                </c:pt>
                <c:pt idx="1526">
                  <c:v>97.222635054023797</c:v>
                </c:pt>
                <c:pt idx="1527">
                  <c:v>97.286345824046094</c:v>
                </c:pt>
                <c:pt idx="1528">
                  <c:v>97.350056594068406</c:v>
                </c:pt>
                <c:pt idx="1529">
                  <c:v>97.413767364090702</c:v>
                </c:pt>
                <c:pt idx="1530">
                  <c:v>97.4774781341129</c:v>
                </c:pt>
                <c:pt idx="1531">
                  <c:v>97.541188904135197</c:v>
                </c:pt>
                <c:pt idx="1532">
                  <c:v>97.604899674157494</c:v>
                </c:pt>
                <c:pt idx="1533">
                  <c:v>97.668610444179805</c:v>
                </c:pt>
                <c:pt idx="1534">
                  <c:v>97.732321214202102</c:v>
                </c:pt>
                <c:pt idx="1535">
                  <c:v>97.796031984224399</c:v>
                </c:pt>
                <c:pt idx="1536">
                  <c:v>97.859742754246696</c:v>
                </c:pt>
                <c:pt idx="1537">
                  <c:v>97.923453524268993</c:v>
                </c:pt>
                <c:pt idx="1538">
                  <c:v>97.987164294291304</c:v>
                </c:pt>
                <c:pt idx="1539">
                  <c:v>98.050875064313601</c:v>
                </c:pt>
                <c:pt idx="1540">
                  <c:v>98.114585834335898</c:v>
                </c:pt>
                <c:pt idx="1541">
                  <c:v>98.178296604358195</c:v>
                </c:pt>
                <c:pt idx="1542">
                  <c:v>98.242007374380506</c:v>
                </c:pt>
                <c:pt idx="1543">
                  <c:v>98.305718144402803</c:v>
                </c:pt>
                <c:pt idx="1544">
                  <c:v>98.3694289144251</c:v>
                </c:pt>
                <c:pt idx="1545">
                  <c:v>98.433139684447397</c:v>
                </c:pt>
                <c:pt idx="1546">
                  <c:v>98.496850454469694</c:v>
                </c:pt>
                <c:pt idx="1547">
                  <c:v>98.560561224492005</c:v>
                </c:pt>
                <c:pt idx="1548">
                  <c:v>98.624271994514302</c:v>
                </c:pt>
                <c:pt idx="1549">
                  <c:v>98.687982764536599</c:v>
                </c:pt>
                <c:pt idx="1550">
                  <c:v>98.751693534558896</c:v>
                </c:pt>
                <c:pt idx="1551">
                  <c:v>98.815404304581193</c:v>
                </c:pt>
                <c:pt idx="1552">
                  <c:v>98.879115074603504</c:v>
                </c:pt>
                <c:pt idx="1553">
                  <c:v>98.942825844625801</c:v>
                </c:pt>
                <c:pt idx="1554">
                  <c:v>99.006536614648098</c:v>
                </c:pt>
                <c:pt idx="1555">
                  <c:v>99.070247384670395</c:v>
                </c:pt>
                <c:pt idx="1556">
                  <c:v>99.133958154692706</c:v>
                </c:pt>
                <c:pt idx="1557">
                  <c:v>99.197668924715003</c:v>
                </c:pt>
                <c:pt idx="1558">
                  <c:v>99.2613796947373</c:v>
                </c:pt>
                <c:pt idx="1559">
                  <c:v>99.325090464759597</c:v>
                </c:pt>
                <c:pt idx="1560">
                  <c:v>99.388801234781894</c:v>
                </c:pt>
                <c:pt idx="1561">
                  <c:v>99.452512004804206</c:v>
                </c:pt>
                <c:pt idx="1562">
                  <c:v>99.516222774826502</c:v>
                </c:pt>
                <c:pt idx="1563">
                  <c:v>99.5799335448487</c:v>
                </c:pt>
                <c:pt idx="1564">
                  <c:v>99.643644314870997</c:v>
                </c:pt>
                <c:pt idx="1565">
                  <c:v>99.707355084893294</c:v>
                </c:pt>
                <c:pt idx="1566">
                  <c:v>99.771065854915605</c:v>
                </c:pt>
                <c:pt idx="1567">
                  <c:v>99.834776624937902</c:v>
                </c:pt>
                <c:pt idx="1568">
                  <c:v>99.898487394960199</c:v>
                </c:pt>
                <c:pt idx="1569">
                  <c:v>99.962198164982496</c:v>
                </c:pt>
                <c:pt idx="1570">
                  <c:v>100.02590893500501</c:v>
                </c:pt>
                <c:pt idx="1571">
                  <c:v>100.089619705027</c:v>
                </c:pt>
                <c:pt idx="1572">
                  <c:v>100.153330475049</c:v>
                </c:pt>
                <c:pt idx="1573">
                  <c:v>100.217041245072</c:v>
                </c:pt>
                <c:pt idx="1574">
                  <c:v>100.280752015094</c:v>
                </c:pt>
                <c:pt idx="1575">
                  <c:v>100.34446278511599</c:v>
                </c:pt>
                <c:pt idx="1576">
                  <c:v>100.408173555139</c:v>
                </c:pt>
                <c:pt idx="1577">
                  <c:v>100.471884325161</c:v>
                </c:pt>
                <c:pt idx="1578">
                  <c:v>100.535595095183</c:v>
                </c:pt>
                <c:pt idx="1579">
                  <c:v>100.59930586520601</c:v>
                </c:pt>
                <c:pt idx="1580">
                  <c:v>100.663016635228</c:v>
                </c:pt>
                <c:pt idx="1581">
                  <c:v>100.72672740525</c:v>
                </c:pt>
                <c:pt idx="1582">
                  <c:v>100.790438175272</c:v>
                </c:pt>
                <c:pt idx="1583">
                  <c:v>100.85414894529499</c:v>
                </c:pt>
                <c:pt idx="1584">
                  <c:v>100.91785971531699</c:v>
                </c:pt>
                <c:pt idx="1585">
                  <c:v>100.98157048533901</c:v>
                </c:pt>
                <c:pt idx="1586">
                  <c:v>101.045281255362</c:v>
                </c:pt>
                <c:pt idx="1587">
                  <c:v>101.108992025384</c:v>
                </c:pt>
                <c:pt idx="1588">
                  <c:v>101.172702795406</c:v>
                </c:pt>
                <c:pt idx="1589">
                  <c:v>101.23641356542799</c:v>
                </c:pt>
                <c:pt idx="1590">
                  <c:v>101.300124335451</c:v>
                </c:pt>
                <c:pt idx="1591">
                  <c:v>101.363835105473</c:v>
                </c:pt>
                <c:pt idx="1592">
                  <c:v>101.427545875495</c:v>
                </c:pt>
                <c:pt idx="1593">
                  <c:v>101.49125664551801</c:v>
                </c:pt>
                <c:pt idx="1594">
                  <c:v>101.55496741554001</c:v>
                </c:pt>
                <c:pt idx="1595">
                  <c:v>101.618678185562</c:v>
                </c:pt>
                <c:pt idx="1596">
                  <c:v>101.682388955585</c:v>
                </c:pt>
                <c:pt idx="1597">
                  <c:v>101.746099725607</c:v>
                </c:pt>
                <c:pt idx="1598">
                  <c:v>101.80981049562899</c:v>
                </c:pt>
                <c:pt idx="1599">
                  <c:v>101.87352126565099</c:v>
                </c:pt>
                <c:pt idx="1600">
                  <c:v>101.937232035674</c:v>
                </c:pt>
                <c:pt idx="1601">
                  <c:v>102.000942805696</c:v>
                </c:pt>
                <c:pt idx="1602">
                  <c:v>102.064653575718</c:v>
                </c:pt>
                <c:pt idx="1603">
                  <c:v>102.12836434574101</c:v>
                </c:pt>
                <c:pt idx="1604">
                  <c:v>102.192075115763</c:v>
                </c:pt>
                <c:pt idx="1605">
                  <c:v>102.255785885785</c:v>
                </c:pt>
                <c:pt idx="1606">
                  <c:v>102.319496655808</c:v>
                </c:pt>
                <c:pt idx="1607">
                  <c:v>102.38320742582999</c:v>
                </c:pt>
                <c:pt idx="1608">
                  <c:v>102.44691819585201</c:v>
                </c:pt>
                <c:pt idx="1609">
                  <c:v>102.51062896587401</c:v>
                </c:pt>
                <c:pt idx="1610">
                  <c:v>102.574339735897</c:v>
                </c:pt>
                <c:pt idx="1611">
                  <c:v>102.638050505919</c:v>
                </c:pt>
                <c:pt idx="1612">
                  <c:v>102.701761275941</c:v>
                </c:pt>
                <c:pt idx="1613">
                  <c:v>102.765472045964</c:v>
                </c:pt>
                <c:pt idx="1614">
                  <c:v>102.829182815986</c:v>
                </c:pt>
                <c:pt idx="1615">
                  <c:v>102.892893586008</c:v>
                </c:pt>
                <c:pt idx="1616">
                  <c:v>102.95660435603</c:v>
                </c:pt>
                <c:pt idx="1617">
                  <c:v>103.02031512605301</c:v>
                </c:pt>
                <c:pt idx="1618">
                  <c:v>103.084025896075</c:v>
                </c:pt>
                <c:pt idx="1619">
                  <c:v>103.147736666097</c:v>
                </c:pt>
                <c:pt idx="1620">
                  <c:v>103.21144743612</c:v>
                </c:pt>
                <c:pt idx="1621">
                  <c:v>103.275158206142</c:v>
                </c:pt>
                <c:pt idx="1622">
                  <c:v>103.33886897616399</c:v>
                </c:pt>
                <c:pt idx="1623">
                  <c:v>103.402579746187</c:v>
                </c:pt>
                <c:pt idx="1624">
                  <c:v>103.466290516209</c:v>
                </c:pt>
                <c:pt idx="1625">
                  <c:v>103.530001286231</c:v>
                </c:pt>
                <c:pt idx="1626">
                  <c:v>103.593712056253</c:v>
                </c:pt>
                <c:pt idx="1627">
                  <c:v>103.657422826276</c:v>
                </c:pt>
                <c:pt idx="1628">
                  <c:v>103.721133596298</c:v>
                </c:pt>
                <c:pt idx="1629">
                  <c:v>103.78484436632</c:v>
                </c:pt>
                <c:pt idx="1630">
                  <c:v>103.84855513634299</c:v>
                </c:pt>
                <c:pt idx="1631">
                  <c:v>103.91226590636499</c:v>
                </c:pt>
                <c:pt idx="1632">
                  <c:v>103.97597667638701</c:v>
                </c:pt>
                <c:pt idx="1633">
                  <c:v>104.03968744641</c:v>
                </c:pt>
                <c:pt idx="1634">
                  <c:v>104.103398216432</c:v>
                </c:pt>
                <c:pt idx="1635">
                  <c:v>104.167108986454</c:v>
                </c:pt>
                <c:pt idx="1636">
                  <c:v>104.230819756476</c:v>
                </c:pt>
                <c:pt idx="1637">
                  <c:v>104.294530526499</c:v>
                </c:pt>
                <c:pt idx="1638">
                  <c:v>104.358241296521</c:v>
                </c:pt>
                <c:pt idx="1639">
                  <c:v>104.421952066543</c:v>
                </c:pt>
                <c:pt idx="1640">
                  <c:v>104.48566283656599</c:v>
                </c:pt>
                <c:pt idx="1641">
                  <c:v>104.54937360658801</c:v>
                </c:pt>
                <c:pt idx="1642">
                  <c:v>104.61308437661</c:v>
                </c:pt>
                <c:pt idx="1643">
                  <c:v>104.676795146633</c:v>
                </c:pt>
                <c:pt idx="1644">
                  <c:v>104.740505916655</c:v>
                </c:pt>
                <c:pt idx="1645">
                  <c:v>104.80421668667699</c:v>
                </c:pt>
                <c:pt idx="1646">
                  <c:v>104.86792745669899</c:v>
                </c:pt>
                <c:pt idx="1647">
                  <c:v>104.931638226722</c:v>
                </c:pt>
                <c:pt idx="1648">
                  <c:v>104.995348996744</c:v>
                </c:pt>
                <c:pt idx="1649">
                  <c:v>105.059059766766</c:v>
                </c:pt>
                <c:pt idx="1650">
                  <c:v>105.12277053678901</c:v>
                </c:pt>
                <c:pt idx="1651">
                  <c:v>105.186481306811</c:v>
                </c:pt>
                <c:pt idx="1652">
                  <c:v>105.250192076833</c:v>
                </c:pt>
                <c:pt idx="1653">
                  <c:v>105.313902846855</c:v>
                </c:pt>
                <c:pt idx="1654">
                  <c:v>105.37761361687799</c:v>
                </c:pt>
                <c:pt idx="1655">
                  <c:v>105.44132438690001</c:v>
                </c:pt>
                <c:pt idx="1656">
                  <c:v>105.50503515692201</c:v>
                </c:pt>
                <c:pt idx="1657">
                  <c:v>105.568745926945</c:v>
                </c:pt>
                <c:pt idx="1658">
                  <c:v>105.632456696967</c:v>
                </c:pt>
                <c:pt idx="1659">
                  <c:v>105.696167466989</c:v>
                </c:pt>
                <c:pt idx="1660">
                  <c:v>105.759878237012</c:v>
                </c:pt>
                <c:pt idx="1661">
                  <c:v>105.823589007034</c:v>
                </c:pt>
                <c:pt idx="1662">
                  <c:v>105.887299777056</c:v>
                </c:pt>
                <c:pt idx="1663">
                  <c:v>105.951010547078</c:v>
                </c:pt>
                <c:pt idx="1664">
                  <c:v>106.01472131710101</c:v>
                </c:pt>
                <c:pt idx="1665">
                  <c:v>106.07843208712301</c:v>
                </c:pt>
                <c:pt idx="1666">
                  <c:v>106.142142857145</c:v>
                </c:pt>
                <c:pt idx="1667">
                  <c:v>106.205853627168</c:v>
                </c:pt>
                <c:pt idx="1668">
                  <c:v>106.26956439719</c:v>
                </c:pt>
                <c:pt idx="1669">
                  <c:v>106.33327516721199</c:v>
                </c:pt>
                <c:pt idx="1670">
                  <c:v>106.396985937235</c:v>
                </c:pt>
                <c:pt idx="1671">
                  <c:v>106.460696707257</c:v>
                </c:pt>
                <c:pt idx="1672">
                  <c:v>106.524407477279</c:v>
                </c:pt>
                <c:pt idx="1673">
                  <c:v>106.588118247301</c:v>
                </c:pt>
                <c:pt idx="1674">
                  <c:v>106.651829017324</c:v>
                </c:pt>
                <c:pt idx="1675">
                  <c:v>106.715539787346</c:v>
                </c:pt>
                <c:pt idx="1676">
                  <c:v>106.779250557368</c:v>
                </c:pt>
                <c:pt idx="1677">
                  <c:v>106.842961327391</c:v>
                </c:pt>
                <c:pt idx="1678">
                  <c:v>106.90667209741299</c:v>
                </c:pt>
                <c:pt idx="1679">
                  <c:v>106.97038286743501</c:v>
                </c:pt>
                <c:pt idx="1680">
                  <c:v>107.034093637457</c:v>
                </c:pt>
                <c:pt idx="1681">
                  <c:v>107.09780440748</c:v>
                </c:pt>
                <c:pt idx="1682">
                  <c:v>107.161515177502</c:v>
                </c:pt>
                <c:pt idx="1683">
                  <c:v>107.225225947524</c:v>
                </c:pt>
                <c:pt idx="1684">
                  <c:v>107.288936717547</c:v>
                </c:pt>
                <c:pt idx="1685">
                  <c:v>107.352647487569</c:v>
                </c:pt>
                <c:pt idx="1686">
                  <c:v>107.416358257591</c:v>
                </c:pt>
                <c:pt idx="1687">
                  <c:v>107.48006902761399</c:v>
                </c:pt>
                <c:pt idx="1688">
                  <c:v>107.54377979763601</c:v>
                </c:pt>
                <c:pt idx="1689">
                  <c:v>107.607490567658</c:v>
                </c:pt>
                <c:pt idx="1690">
                  <c:v>107.67120133768</c:v>
                </c:pt>
                <c:pt idx="1691">
                  <c:v>107.734912107703</c:v>
                </c:pt>
                <c:pt idx="1692">
                  <c:v>107.79862287772499</c:v>
                </c:pt>
                <c:pt idx="1693">
                  <c:v>107.86233364774699</c:v>
                </c:pt>
                <c:pt idx="1694">
                  <c:v>107.92604441777</c:v>
                </c:pt>
                <c:pt idx="1695">
                  <c:v>107.989755187792</c:v>
                </c:pt>
                <c:pt idx="1696">
                  <c:v>108.053465957814</c:v>
                </c:pt>
                <c:pt idx="1697">
                  <c:v>108.11717672783701</c:v>
                </c:pt>
                <c:pt idx="1698">
                  <c:v>108.180887497859</c:v>
                </c:pt>
                <c:pt idx="1699">
                  <c:v>108.244598267881</c:v>
                </c:pt>
                <c:pt idx="1700">
                  <c:v>108.308309037903</c:v>
                </c:pt>
                <c:pt idx="1701">
                  <c:v>108.37201980792599</c:v>
                </c:pt>
                <c:pt idx="1702">
                  <c:v>108.43573057794799</c:v>
                </c:pt>
                <c:pt idx="1703">
                  <c:v>108.49944134797001</c:v>
                </c:pt>
                <c:pt idx="1704">
                  <c:v>108.563152117993</c:v>
                </c:pt>
                <c:pt idx="1705">
                  <c:v>108.626862888015</c:v>
                </c:pt>
                <c:pt idx="1706">
                  <c:v>108.690573658037</c:v>
                </c:pt>
                <c:pt idx="1707">
                  <c:v>108.75428442806</c:v>
                </c:pt>
                <c:pt idx="1708">
                  <c:v>108.817995198082</c:v>
                </c:pt>
                <c:pt idx="1709">
                  <c:v>108.881705968104</c:v>
                </c:pt>
                <c:pt idx="1710">
                  <c:v>108.945416738126</c:v>
                </c:pt>
                <c:pt idx="1711">
                  <c:v>109.00912750814901</c:v>
                </c:pt>
                <c:pt idx="1712">
                  <c:v>109.07283827817101</c:v>
                </c:pt>
                <c:pt idx="1713">
                  <c:v>109.136549048193</c:v>
                </c:pt>
                <c:pt idx="1714">
                  <c:v>109.200259818216</c:v>
                </c:pt>
                <c:pt idx="1715">
                  <c:v>109.263970588238</c:v>
                </c:pt>
                <c:pt idx="1716">
                  <c:v>109.32768135825999</c:v>
                </c:pt>
                <c:pt idx="1717">
                  <c:v>109.39139212828201</c:v>
                </c:pt>
                <c:pt idx="1718">
                  <c:v>109.455102898305</c:v>
                </c:pt>
                <c:pt idx="1719">
                  <c:v>109.518813668327</c:v>
                </c:pt>
                <c:pt idx="1720">
                  <c:v>109.582524438349</c:v>
                </c:pt>
                <c:pt idx="1721">
                  <c:v>109.646235208372</c:v>
                </c:pt>
                <c:pt idx="1722">
                  <c:v>109.709945978394</c:v>
                </c:pt>
                <c:pt idx="1723">
                  <c:v>109.773656748416</c:v>
                </c:pt>
                <c:pt idx="1724">
                  <c:v>109.837367518439</c:v>
                </c:pt>
                <c:pt idx="1725">
                  <c:v>109.90107828846099</c:v>
                </c:pt>
                <c:pt idx="1726">
                  <c:v>109.96478905848301</c:v>
                </c:pt>
                <c:pt idx="1727">
                  <c:v>110.02849982850501</c:v>
                </c:pt>
                <c:pt idx="1728">
                  <c:v>110.092210598528</c:v>
                </c:pt>
                <c:pt idx="1729">
                  <c:v>110.15592136855</c:v>
                </c:pt>
                <c:pt idx="1730">
                  <c:v>110.219632138572</c:v>
                </c:pt>
                <c:pt idx="1731">
                  <c:v>110.283342908595</c:v>
                </c:pt>
                <c:pt idx="1732">
                  <c:v>110.347053678617</c:v>
                </c:pt>
                <c:pt idx="1733">
                  <c:v>110.410764448639</c:v>
                </c:pt>
                <c:pt idx="1734">
                  <c:v>110.47447521866199</c:v>
                </c:pt>
                <c:pt idx="1735">
                  <c:v>110.53818598868401</c:v>
                </c:pt>
                <c:pt idx="1736">
                  <c:v>110.601896758706</c:v>
                </c:pt>
                <c:pt idx="1737">
                  <c:v>110.665607528728</c:v>
                </c:pt>
                <c:pt idx="1738">
                  <c:v>110.729318298751</c:v>
                </c:pt>
                <c:pt idx="1739">
                  <c:v>110.793029068773</c:v>
                </c:pt>
                <c:pt idx="1740">
                  <c:v>110.85673983879499</c:v>
                </c:pt>
                <c:pt idx="1741">
                  <c:v>110.920450608818</c:v>
                </c:pt>
                <c:pt idx="1742">
                  <c:v>110.98416137884</c:v>
                </c:pt>
                <c:pt idx="1743">
                  <c:v>111.047872148862</c:v>
                </c:pt>
                <c:pt idx="1744">
                  <c:v>111.11158291888501</c:v>
                </c:pt>
                <c:pt idx="1745">
                  <c:v>111.175293688907</c:v>
                </c:pt>
                <c:pt idx="1746">
                  <c:v>111.239004458929</c:v>
                </c:pt>
                <c:pt idx="1747">
                  <c:v>111.302715228951</c:v>
                </c:pt>
                <c:pt idx="1748">
                  <c:v>111.36642599897399</c:v>
                </c:pt>
                <c:pt idx="1749">
                  <c:v>111.43013676899599</c:v>
                </c:pt>
                <c:pt idx="1750">
                  <c:v>111.49384753901801</c:v>
                </c:pt>
                <c:pt idx="1751">
                  <c:v>111.557558309041</c:v>
                </c:pt>
                <c:pt idx="1752">
                  <c:v>111.621269079063</c:v>
                </c:pt>
                <c:pt idx="1753">
                  <c:v>111.684979849085</c:v>
                </c:pt>
                <c:pt idx="1754">
                  <c:v>111.74869061910699</c:v>
                </c:pt>
                <c:pt idx="1755">
                  <c:v>111.81240138913</c:v>
                </c:pt>
                <c:pt idx="1756">
                  <c:v>111.876112159152</c:v>
                </c:pt>
                <c:pt idx="1757">
                  <c:v>111.939822929174</c:v>
                </c:pt>
                <c:pt idx="1758">
                  <c:v>112.00353369919701</c:v>
                </c:pt>
                <c:pt idx="1759">
                  <c:v>112.06724446921901</c:v>
                </c:pt>
                <c:pt idx="1760">
                  <c:v>112.130955239241</c:v>
                </c:pt>
                <c:pt idx="1761">
                  <c:v>112.194666009264</c:v>
                </c:pt>
                <c:pt idx="1762">
                  <c:v>112.258376779286</c:v>
                </c:pt>
                <c:pt idx="1763">
                  <c:v>112.32208754930799</c:v>
                </c:pt>
                <c:pt idx="1764">
                  <c:v>112.38579831932999</c:v>
                </c:pt>
                <c:pt idx="1765">
                  <c:v>112.449509089353</c:v>
                </c:pt>
                <c:pt idx="1766">
                  <c:v>112.513219859375</c:v>
                </c:pt>
                <c:pt idx="1767">
                  <c:v>112.576930629397</c:v>
                </c:pt>
                <c:pt idx="1768">
                  <c:v>112.64064139942001</c:v>
                </c:pt>
                <c:pt idx="1769">
                  <c:v>112.704352169442</c:v>
                </c:pt>
                <c:pt idx="1770">
                  <c:v>112.768062939464</c:v>
                </c:pt>
                <c:pt idx="1771">
                  <c:v>112.831773709487</c:v>
                </c:pt>
                <c:pt idx="1772">
                  <c:v>112.89548447950899</c:v>
                </c:pt>
                <c:pt idx="1773">
                  <c:v>112.95919524953101</c:v>
                </c:pt>
                <c:pt idx="1774">
                  <c:v>113.02290601955301</c:v>
                </c:pt>
                <c:pt idx="1775">
                  <c:v>113.086616789576</c:v>
                </c:pt>
                <c:pt idx="1776">
                  <c:v>113.150327559598</c:v>
                </c:pt>
                <c:pt idx="1777">
                  <c:v>113.21403832962</c:v>
                </c:pt>
                <c:pt idx="1778">
                  <c:v>113.277749099643</c:v>
                </c:pt>
                <c:pt idx="1779">
                  <c:v>113.341459869665</c:v>
                </c:pt>
                <c:pt idx="1780">
                  <c:v>113.405170639687</c:v>
                </c:pt>
                <c:pt idx="1781">
                  <c:v>113.468881409709</c:v>
                </c:pt>
                <c:pt idx="1782">
                  <c:v>113.53259217973201</c:v>
                </c:pt>
                <c:pt idx="1783">
                  <c:v>113.596302949754</c:v>
                </c:pt>
                <c:pt idx="1784">
                  <c:v>113.660013719776</c:v>
                </c:pt>
                <c:pt idx="1785">
                  <c:v>113.723724489799</c:v>
                </c:pt>
                <c:pt idx="1786">
                  <c:v>113.787435259821</c:v>
                </c:pt>
                <c:pt idx="1787">
                  <c:v>113.85114602984299</c:v>
                </c:pt>
                <c:pt idx="1788">
                  <c:v>113.914856799866</c:v>
                </c:pt>
                <c:pt idx="1789">
                  <c:v>113.978567569888</c:v>
                </c:pt>
                <c:pt idx="1790">
                  <c:v>114.04227833991</c:v>
                </c:pt>
                <c:pt idx="1791">
                  <c:v>114.105989109932</c:v>
                </c:pt>
                <c:pt idx="1792">
                  <c:v>114.169699879955</c:v>
                </c:pt>
                <c:pt idx="1793">
                  <c:v>114.233410649977</c:v>
                </c:pt>
                <c:pt idx="1794">
                  <c:v>114.297121419999</c:v>
                </c:pt>
                <c:pt idx="1795">
                  <c:v>114.36083219002199</c:v>
                </c:pt>
                <c:pt idx="1796">
                  <c:v>114.42454296004399</c:v>
                </c:pt>
                <c:pt idx="1797">
                  <c:v>114.48825373006601</c:v>
                </c:pt>
                <c:pt idx="1798">
                  <c:v>114.551964500089</c:v>
                </c:pt>
                <c:pt idx="1799">
                  <c:v>114.615675270111</c:v>
                </c:pt>
                <c:pt idx="1800">
                  <c:v>114.679386040133</c:v>
                </c:pt>
                <c:pt idx="1801">
                  <c:v>114.743096810155</c:v>
                </c:pt>
                <c:pt idx="1802">
                  <c:v>114.806807580178</c:v>
                </c:pt>
                <c:pt idx="1803">
                  <c:v>114.8705183502</c:v>
                </c:pt>
                <c:pt idx="1804">
                  <c:v>114.934229120222</c:v>
                </c:pt>
                <c:pt idx="1805">
                  <c:v>114.99793989024499</c:v>
                </c:pt>
                <c:pt idx="1806">
                  <c:v>115.06165066026701</c:v>
                </c:pt>
                <c:pt idx="1807">
                  <c:v>115.125361430289</c:v>
                </c:pt>
                <c:pt idx="1808">
                  <c:v>115.189072200312</c:v>
                </c:pt>
                <c:pt idx="1809">
                  <c:v>115.252782970334</c:v>
                </c:pt>
                <c:pt idx="1810">
                  <c:v>115.31649374035599</c:v>
                </c:pt>
                <c:pt idx="1811">
                  <c:v>115.38020451037799</c:v>
                </c:pt>
                <c:pt idx="1812">
                  <c:v>115.443915280401</c:v>
                </c:pt>
                <c:pt idx="1813">
                  <c:v>115.507626050423</c:v>
                </c:pt>
                <c:pt idx="1814">
                  <c:v>115.571336820445</c:v>
                </c:pt>
                <c:pt idx="1815">
                  <c:v>115.63504759046801</c:v>
                </c:pt>
                <c:pt idx="1816">
                  <c:v>115.69875836049</c:v>
                </c:pt>
                <c:pt idx="1817">
                  <c:v>115.762469130512</c:v>
                </c:pt>
                <c:pt idx="1818">
                  <c:v>115.826179900534</c:v>
                </c:pt>
                <c:pt idx="1819">
                  <c:v>115.88989067055699</c:v>
                </c:pt>
                <c:pt idx="1820">
                  <c:v>115.95360144057901</c:v>
                </c:pt>
                <c:pt idx="1821">
                  <c:v>116.01731221060101</c:v>
                </c:pt>
                <c:pt idx="1822">
                  <c:v>116.081022980624</c:v>
                </c:pt>
                <c:pt idx="1823">
                  <c:v>116.144733750646</c:v>
                </c:pt>
                <c:pt idx="1824">
                  <c:v>116.208444520668</c:v>
                </c:pt>
                <c:pt idx="1825">
                  <c:v>116.272155290691</c:v>
                </c:pt>
                <c:pt idx="1826">
                  <c:v>116.335866060713</c:v>
                </c:pt>
                <c:pt idx="1827">
                  <c:v>116.399576830735</c:v>
                </c:pt>
                <c:pt idx="1828">
                  <c:v>116.463287600757</c:v>
                </c:pt>
                <c:pt idx="1829">
                  <c:v>116.52699837078001</c:v>
                </c:pt>
                <c:pt idx="1830">
                  <c:v>116.59070914080201</c:v>
                </c:pt>
                <c:pt idx="1831">
                  <c:v>116.654419910824</c:v>
                </c:pt>
                <c:pt idx="1832">
                  <c:v>116.718130680847</c:v>
                </c:pt>
                <c:pt idx="1833">
                  <c:v>116.781841450869</c:v>
                </c:pt>
                <c:pt idx="1834">
                  <c:v>116.84555222089099</c:v>
                </c:pt>
                <c:pt idx="1835">
                  <c:v>116.909262990914</c:v>
                </c:pt>
                <c:pt idx="1836">
                  <c:v>116.972973760936</c:v>
                </c:pt>
                <c:pt idx="1837">
                  <c:v>117.036684530958</c:v>
                </c:pt>
                <c:pt idx="1838">
                  <c:v>117.10039530098</c:v>
                </c:pt>
                <c:pt idx="1839">
                  <c:v>117.164106071003</c:v>
                </c:pt>
                <c:pt idx="1840">
                  <c:v>117.227816841025</c:v>
                </c:pt>
                <c:pt idx="1841">
                  <c:v>117.291527611047</c:v>
                </c:pt>
                <c:pt idx="1842">
                  <c:v>117.35523838107</c:v>
                </c:pt>
                <c:pt idx="1843">
                  <c:v>117.41894915109199</c:v>
                </c:pt>
                <c:pt idx="1844">
                  <c:v>117.48265992111401</c:v>
                </c:pt>
                <c:pt idx="1845">
                  <c:v>117.546370691136</c:v>
                </c:pt>
                <c:pt idx="1846">
                  <c:v>117.610081461159</c:v>
                </c:pt>
                <c:pt idx="1847">
                  <c:v>117.673792231181</c:v>
                </c:pt>
                <c:pt idx="1848">
                  <c:v>117.737503001203</c:v>
                </c:pt>
                <c:pt idx="1849">
                  <c:v>117.801213771226</c:v>
                </c:pt>
                <c:pt idx="1850">
                  <c:v>117.864924541248</c:v>
                </c:pt>
                <c:pt idx="1851">
                  <c:v>117.92863531127</c:v>
                </c:pt>
                <c:pt idx="1852">
                  <c:v>117.99234608129299</c:v>
                </c:pt>
                <c:pt idx="1853">
                  <c:v>118.05605685131501</c:v>
                </c:pt>
                <c:pt idx="1854">
                  <c:v>118.119767621337</c:v>
                </c:pt>
                <c:pt idx="1855">
                  <c:v>118.183478391359</c:v>
                </c:pt>
                <c:pt idx="1856">
                  <c:v>118.247189161382</c:v>
                </c:pt>
                <c:pt idx="1857">
                  <c:v>118.31089993140399</c:v>
                </c:pt>
                <c:pt idx="1858">
                  <c:v>118.37461070142599</c:v>
                </c:pt>
                <c:pt idx="1859">
                  <c:v>118.438321471449</c:v>
                </c:pt>
                <c:pt idx="1860">
                  <c:v>118.502032241471</c:v>
                </c:pt>
                <c:pt idx="1861">
                  <c:v>118.565743011493</c:v>
                </c:pt>
                <c:pt idx="1862">
                  <c:v>118.62945378151601</c:v>
                </c:pt>
                <c:pt idx="1863">
                  <c:v>118.693164551538</c:v>
                </c:pt>
                <c:pt idx="1864">
                  <c:v>118.75687532156</c:v>
                </c:pt>
                <c:pt idx="1865">
                  <c:v>118.820586091582</c:v>
                </c:pt>
                <c:pt idx="1866">
                  <c:v>118.88429686160499</c:v>
                </c:pt>
                <c:pt idx="1867">
                  <c:v>118.94800763162699</c:v>
                </c:pt>
                <c:pt idx="1868">
                  <c:v>119.01171840164901</c:v>
                </c:pt>
                <c:pt idx="1869">
                  <c:v>119.075429171672</c:v>
                </c:pt>
                <c:pt idx="1870">
                  <c:v>119.139139941694</c:v>
                </c:pt>
                <c:pt idx="1871">
                  <c:v>119.202850711716</c:v>
                </c:pt>
                <c:pt idx="1872">
                  <c:v>119.266561481739</c:v>
                </c:pt>
                <c:pt idx="1873">
                  <c:v>119.330272251761</c:v>
                </c:pt>
                <c:pt idx="1874">
                  <c:v>119.393983021783</c:v>
                </c:pt>
                <c:pt idx="1875">
                  <c:v>119.457693791805</c:v>
                </c:pt>
                <c:pt idx="1876">
                  <c:v>119.52140456182801</c:v>
                </c:pt>
                <c:pt idx="1877">
                  <c:v>119.58511533185001</c:v>
                </c:pt>
                <c:pt idx="1878">
                  <c:v>119.648826101872</c:v>
                </c:pt>
                <c:pt idx="1879">
                  <c:v>119.712536871895</c:v>
                </c:pt>
                <c:pt idx="1880">
                  <c:v>119.776247641917</c:v>
                </c:pt>
                <c:pt idx="1881">
                  <c:v>119.83995841193899</c:v>
                </c:pt>
                <c:pt idx="1882">
                  <c:v>119.90366918196101</c:v>
                </c:pt>
                <c:pt idx="1883">
                  <c:v>119.967379951984</c:v>
                </c:pt>
                <c:pt idx="1884">
                  <c:v>120.031090722006</c:v>
                </c:pt>
                <c:pt idx="1885">
                  <c:v>120.094801492028</c:v>
                </c:pt>
                <c:pt idx="1886">
                  <c:v>120.158512262051</c:v>
                </c:pt>
                <c:pt idx="1887">
                  <c:v>120.222223032073</c:v>
                </c:pt>
                <c:pt idx="1888">
                  <c:v>120.285933802095</c:v>
                </c:pt>
                <c:pt idx="1889">
                  <c:v>120.349644572118</c:v>
                </c:pt>
                <c:pt idx="1890">
                  <c:v>120.41335534213999</c:v>
                </c:pt>
                <c:pt idx="1891">
                  <c:v>120.47706611216201</c:v>
                </c:pt>
                <c:pt idx="1892">
                  <c:v>120.54077688218401</c:v>
                </c:pt>
                <c:pt idx="1893">
                  <c:v>120.604487652207</c:v>
                </c:pt>
                <c:pt idx="1894">
                  <c:v>120.668198422229</c:v>
                </c:pt>
                <c:pt idx="1895">
                  <c:v>120.731909192251</c:v>
                </c:pt>
                <c:pt idx="1896">
                  <c:v>120.795619962274</c:v>
                </c:pt>
                <c:pt idx="1897">
                  <c:v>120.859330732296</c:v>
                </c:pt>
                <c:pt idx="1898">
                  <c:v>120.923041502318</c:v>
                </c:pt>
                <c:pt idx="1899">
                  <c:v>120.98675227234099</c:v>
                </c:pt>
                <c:pt idx="1900">
                  <c:v>121.05046304236301</c:v>
                </c:pt>
                <c:pt idx="1901">
                  <c:v>121.114173812385</c:v>
                </c:pt>
                <c:pt idx="1902">
                  <c:v>121.177884582407</c:v>
                </c:pt>
                <c:pt idx="1903">
                  <c:v>121.24159535243</c:v>
                </c:pt>
                <c:pt idx="1904">
                  <c:v>121.305306122452</c:v>
                </c:pt>
                <c:pt idx="1905">
                  <c:v>121.36901689247399</c:v>
                </c:pt>
                <c:pt idx="1906">
                  <c:v>121.432727662497</c:v>
                </c:pt>
                <c:pt idx="1907">
                  <c:v>121.496438432519</c:v>
                </c:pt>
                <c:pt idx="1908">
                  <c:v>121.560149202541</c:v>
                </c:pt>
                <c:pt idx="1909">
                  <c:v>121.62385997256401</c:v>
                </c:pt>
                <c:pt idx="1910">
                  <c:v>121.687570742586</c:v>
                </c:pt>
                <c:pt idx="1911">
                  <c:v>121.751281512608</c:v>
                </c:pt>
                <c:pt idx="1912">
                  <c:v>121.81499228263</c:v>
                </c:pt>
                <c:pt idx="1913">
                  <c:v>121.87870305265299</c:v>
                </c:pt>
                <c:pt idx="1914">
                  <c:v>121.94241382267499</c:v>
                </c:pt>
                <c:pt idx="1915">
                  <c:v>122.00612459269701</c:v>
                </c:pt>
                <c:pt idx="1916">
                  <c:v>122.06983536272</c:v>
                </c:pt>
                <c:pt idx="1917">
                  <c:v>122.133546132742</c:v>
                </c:pt>
                <c:pt idx="1918">
                  <c:v>122.197256902764</c:v>
                </c:pt>
                <c:pt idx="1919">
                  <c:v>122.26096767278599</c:v>
                </c:pt>
                <c:pt idx="1920">
                  <c:v>122.324678442809</c:v>
                </c:pt>
                <c:pt idx="1921">
                  <c:v>122.388389212831</c:v>
                </c:pt>
                <c:pt idx="1922">
                  <c:v>122.452099982853</c:v>
                </c:pt>
                <c:pt idx="1923">
                  <c:v>122.51581075287601</c:v>
                </c:pt>
                <c:pt idx="1924">
                  <c:v>122.57952152289801</c:v>
                </c:pt>
                <c:pt idx="1925">
                  <c:v>122.64323229292</c:v>
                </c:pt>
                <c:pt idx="1926">
                  <c:v>122.706943062943</c:v>
                </c:pt>
                <c:pt idx="1927">
                  <c:v>122.770653832965</c:v>
                </c:pt>
                <c:pt idx="1928">
                  <c:v>122.83436460298699</c:v>
                </c:pt>
                <c:pt idx="1929">
                  <c:v>122.89807537300899</c:v>
                </c:pt>
                <c:pt idx="1930">
                  <c:v>122.961786143032</c:v>
                </c:pt>
                <c:pt idx="1931">
                  <c:v>123.025496913054</c:v>
                </c:pt>
                <c:pt idx="1932">
                  <c:v>123.089207683076</c:v>
                </c:pt>
                <c:pt idx="1933">
                  <c:v>123.15291845309901</c:v>
                </c:pt>
                <c:pt idx="1934">
                  <c:v>123.216629223121</c:v>
                </c:pt>
                <c:pt idx="1935">
                  <c:v>123.280339993143</c:v>
                </c:pt>
                <c:pt idx="1936">
                  <c:v>123.344050763166</c:v>
                </c:pt>
                <c:pt idx="1937">
                  <c:v>123.40776153318799</c:v>
                </c:pt>
                <c:pt idx="1938">
                  <c:v>123.47147230321001</c:v>
                </c:pt>
                <c:pt idx="1939">
                  <c:v>123.53518307323201</c:v>
                </c:pt>
                <c:pt idx="1940">
                  <c:v>123.598893843255</c:v>
                </c:pt>
                <c:pt idx="1941">
                  <c:v>123.662604613277</c:v>
                </c:pt>
                <c:pt idx="1942">
                  <c:v>123.726315383299</c:v>
                </c:pt>
                <c:pt idx="1943">
                  <c:v>123.790026153322</c:v>
                </c:pt>
                <c:pt idx="1944">
                  <c:v>123.853736923344</c:v>
                </c:pt>
                <c:pt idx="1945">
                  <c:v>123.917447693366</c:v>
                </c:pt>
                <c:pt idx="1946">
                  <c:v>123.981158463388</c:v>
                </c:pt>
                <c:pt idx="1947">
                  <c:v>124.04486923341101</c:v>
                </c:pt>
                <c:pt idx="1948">
                  <c:v>124.108580003433</c:v>
                </c:pt>
                <c:pt idx="1949">
                  <c:v>124.172290773455</c:v>
                </c:pt>
                <c:pt idx="1950">
                  <c:v>124.236001543478</c:v>
                </c:pt>
                <c:pt idx="1951">
                  <c:v>124.2997123135</c:v>
                </c:pt>
                <c:pt idx="1952">
                  <c:v>124.36342308352199</c:v>
                </c:pt>
                <c:pt idx="1953">
                  <c:v>124.427133853545</c:v>
                </c:pt>
                <c:pt idx="1954">
                  <c:v>124.490844623567</c:v>
                </c:pt>
                <c:pt idx="1955">
                  <c:v>124.554555393589</c:v>
                </c:pt>
                <c:pt idx="1956">
                  <c:v>124.618266163611</c:v>
                </c:pt>
                <c:pt idx="1957">
                  <c:v>124.681976933634</c:v>
                </c:pt>
                <c:pt idx="1958">
                  <c:v>124.745687703656</c:v>
                </c:pt>
                <c:pt idx="1959">
                  <c:v>124.809398473678</c:v>
                </c:pt>
                <c:pt idx="1960">
                  <c:v>124.87310924370099</c:v>
                </c:pt>
                <c:pt idx="1961">
                  <c:v>124.93682001372299</c:v>
                </c:pt>
                <c:pt idx="1962">
                  <c:v>125.00053078374501</c:v>
                </c:pt>
                <c:pt idx="1963">
                  <c:v>125.064241553768</c:v>
                </c:pt>
                <c:pt idx="1964">
                  <c:v>125.12795232379</c:v>
                </c:pt>
                <c:pt idx="1965">
                  <c:v>125.191663093812</c:v>
                </c:pt>
                <c:pt idx="1966">
                  <c:v>125.255373863834</c:v>
                </c:pt>
                <c:pt idx="1967">
                  <c:v>125.319084633857</c:v>
                </c:pt>
                <c:pt idx="1968">
                  <c:v>125.382795403879</c:v>
                </c:pt>
                <c:pt idx="1969">
                  <c:v>125.446506173901</c:v>
                </c:pt>
                <c:pt idx="1970">
                  <c:v>125.51021694392399</c:v>
                </c:pt>
                <c:pt idx="1971">
                  <c:v>125.57392771394601</c:v>
                </c:pt>
                <c:pt idx="1972">
                  <c:v>125.637638483968</c:v>
                </c:pt>
                <c:pt idx="1973">
                  <c:v>125.701349253991</c:v>
                </c:pt>
                <c:pt idx="1974">
                  <c:v>125.765060024013</c:v>
                </c:pt>
                <c:pt idx="1975">
                  <c:v>125.82877079403499</c:v>
                </c:pt>
                <c:pt idx="1976">
                  <c:v>125.89248156405699</c:v>
                </c:pt>
                <c:pt idx="1977">
                  <c:v>125.95619233408</c:v>
                </c:pt>
                <c:pt idx="1978">
                  <c:v>126.019903104102</c:v>
                </c:pt>
                <c:pt idx="1979">
                  <c:v>126.083613874124</c:v>
                </c:pt>
                <c:pt idx="1980">
                  <c:v>126.14732464414701</c:v>
                </c:pt>
                <c:pt idx="1981">
                  <c:v>126.211035414169</c:v>
                </c:pt>
                <c:pt idx="1982">
                  <c:v>126.274746184191</c:v>
                </c:pt>
                <c:pt idx="1983">
                  <c:v>126.338456954213</c:v>
                </c:pt>
                <c:pt idx="1984">
                  <c:v>126.40216772423599</c:v>
                </c:pt>
                <c:pt idx="1985">
                  <c:v>126.46587849425801</c:v>
                </c:pt>
                <c:pt idx="1986">
                  <c:v>126.52958926428001</c:v>
                </c:pt>
                <c:pt idx="1987">
                  <c:v>126.593300034303</c:v>
                </c:pt>
                <c:pt idx="1988">
                  <c:v>126.657010804325</c:v>
                </c:pt>
                <c:pt idx="1989">
                  <c:v>126.720721574347</c:v>
                </c:pt>
                <c:pt idx="1990">
                  <c:v>126.78443234437</c:v>
                </c:pt>
                <c:pt idx="1991">
                  <c:v>126.848143114392</c:v>
                </c:pt>
                <c:pt idx="1992">
                  <c:v>126.911853884414</c:v>
                </c:pt>
                <c:pt idx="1993">
                  <c:v>126.975564654436</c:v>
                </c:pt>
                <c:pt idx="1994">
                  <c:v>127.03927542445901</c:v>
                </c:pt>
                <c:pt idx="1995">
                  <c:v>127.10298619448101</c:v>
                </c:pt>
                <c:pt idx="1996">
                  <c:v>127.166696964503</c:v>
                </c:pt>
                <c:pt idx="1997">
                  <c:v>127.230407734526</c:v>
                </c:pt>
                <c:pt idx="1998">
                  <c:v>127.294118504548</c:v>
                </c:pt>
                <c:pt idx="1999">
                  <c:v>127.35782927456999</c:v>
                </c:pt>
                <c:pt idx="2000">
                  <c:v>127.421540044593</c:v>
                </c:pt>
                <c:pt idx="2001">
                  <c:v>127.485250814615</c:v>
                </c:pt>
                <c:pt idx="2002">
                  <c:v>127.548961584637</c:v>
                </c:pt>
                <c:pt idx="2003">
                  <c:v>127.612672354659</c:v>
                </c:pt>
                <c:pt idx="2004">
                  <c:v>127.676383124682</c:v>
                </c:pt>
                <c:pt idx="2005">
                  <c:v>127.740093894704</c:v>
                </c:pt>
                <c:pt idx="2006">
                  <c:v>127.803804664726</c:v>
                </c:pt>
                <c:pt idx="2007">
                  <c:v>127.867515434749</c:v>
                </c:pt>
                <c:pt idx="2008">
                  <c:v>127.93122620477099</c:v>
                </c:pt>
                <c:pt idx="2009">
                  <c:v>127.99493697479301</c:v>
                </c:pt>
                <c:pt idx="2010">
                  <c:v>128.058647744816</c:v>
                </c:pt>
                <c:pt idx="2011">
                  <c:v>128.122358514838</c:v>
                </c:pt>
                <c:pt idx="2012">
                  <c:v>128.18606928486</c:v>
                </c:pt>
                <c:pt idx="2013">
                  <c:v>128.249780054882</c:v>
                </c:pt>
                <c:pt idx="2014">
                  <c:v>128.31349082490499</c:v>
                </c:pt>
                <c:pt idx="2015">
                  <c:v>128.37720159492699</c:v>
                </c:pt>
                <c:pt idx="2016">
                  <c:v>128.44091236494901</c:v>
                </c:pt>
                <c:pt idx="2017">
                  <c:v>128.50462313497101</c:v>
                </c:pt>
                <c:pt idx="2018">
                  <c:v>128.56833390499401</c:v>
                </c:pt>
                <c:pt idx="2019">
                  <c:v>128.632044675016</c:v>
                </c:pt>
                <c:pt idx="2020">
                  <c:v>128.695755445038</c:v>
                </c:pt>
                <c:pt idx="2021">
                  <c:v>128.759466215061</c:v>
                </c:pt>
                <c:pt idx="2022">
                  <c:v>128.82317698508299</c:v>
                </c:pt>
                <c:pt idx="2023">
                  <c:v>128.88688775510499</c:v>
                </c:pt>
                <c:pt idx="2024">
                  <c:v>128.95059852512699</c:v>
                </c:pt>
                <c:pt idx="2025">
                  <c:v>129.01430929515001</c:v>
                </c:pt>
                <c:pt idx="2026">
                  <c:v>129.07802006517201</c:v>
                </c:pt>
                <c:pt idx="2027">
                  <c:v>129.14173083519401</c:v>
                </c:pt>
                <c:pt idx="2028">
                  <c:v>129.205441605217</c:v>
                </c:pt>
                <c:pt idx="2029">
                  <c:v>129.269152375239</c:v>
                </c:pt>
                <c:pt idx="2030">
                  <c:v>129.332863145261</c:v>
                </c:pt>
                <c:pt idx="2031">
                  <c:v>129.396573915283</c:v>
                </c:pt>
                <c:pt idx="2032">
                  <c:v>129.46028468530599</c:v>
                </c:pt>
                <c:pt idx="2033">
                  <c:v>129.52399545532799</c:v>
                </c:pt>
                <c:pt idx="2034">
                  <c:v>129.58770622534999</c:v>
                </c:pt>
                <c:pt idx="2035">
                  <c:v>129.65141699537301</c:v>
                </c:pt>
                <c:pt idx="2036">
                  <c:v>129.71512776539501</c:v>
                </c:pt>
                <c:pt idx="2037">
                  <c:v>129.77883853541701</c:v>
                </c:pt>
                <c:pt idx="2038">
                  <c:v>129.84254930543901</c:v>
                </c:pt>
                <c:pt idx="2039">
                  <c:v>129.906260075462</c:v>
                </c:pt>
                <c:pt idx="2040">
                  <c:v>129.969970845484</c:v>
                </c:pt>
                <c:pt idx="2041">
                  <c:v>130.033681615506</c:v>
                </c:pt>
                <c:pt idx="2042">
                  <c:v>130.09739238552899</c:v>
                </c:pt>
                <c:pt idx="2043">
                  <c:v>130.16110315555099</c:v>
                </c:pt>
                <c:pt idx="2044">
                  <c:v>130.22481392557299</c:v>
                </c:pt>
                <c:pt idx="2045">
                  <c:v>130.28852469559499</c:v>
                </c:pt>
                <c:pt idx="2046">
                  <c:v>130.35223546561801</c:v>
                </c:pt>
                <c:pt idx="2047">
                  <c:v>130.41594623564001</c:v>
                </c:pt>
                <c:pt idx="2048">
                  <c:v>130.47965700566201</c:v>
                </c:pt>
                <c:pt idx="2049">
                  <c:v>130.543367775685</c:v>
                </c:pt>
                <c:pt idx="2050">
                  <c:v>130.607078545707</c:v>
                </c:pt>
                <c:pt idx="2051">
                  <c:v>130.670789315729</c:v>
                </c:pt>
                <c:pt idx="2052">
                  <c:v>130.73450008575099</c:v>
                </c:pt>
                <c:pt idx="2053">
                  <c:v>130.79821085577399</c:v>
                </c:pt>
                <c:pt idx="2054">
                  <c:v>130.86192162579599</c:v>
                </c:pt>
                <c:pt idx="2055">
                  <c:v>130.92563239581801</c:v>
                </c:pt>
                <c:pt idx="2056">
                  <c:v>130.98934316584101</c:v>
                </c:pt>
                <c:pt idx="2057">
                  <c:v>131.05305393586301</c:v>
                </c:pt>
                <c:pt idx="2058">
                  <c:v>131.116764705885</c:v>
                </c:pt>
                <c:pt idx="2059">
                  <c:v>131.180475475907</c:v>
                </c:pt>
                <c:pt idx="2060">
                  <c:v>131.24418624593</c:v>
                </c:pt>
                <c:pt idx="2061">
                  <c:v>131.30789701595199</c:v>
                </c:pt>
                <c:pt idx="2062">
                  <c:v>131.37160778597399</c:v>
                </c:pt>
                <c:pt idx="2063">
                  <c:v>131.43531855599599</c:v>
                </c:pt>
                <c:pt idx="2064">
                  <c:v>131.49902932601901</c:v>
                </c:pt>
                <c:pt idx="2065">
                  <c:v>131.56274009604101</c:v>
                </c:pt>
                <c:pt idx="2066">
                  <c:v>131.62645086606301</c:v>
                </c:pt>
                <c:pt idx="2067">
                  <c:v>131.690161636086</c:v>
                </c:pt>
                <c:pt idx="2068">
                  <c:v>131.753872406108</c:v>
                </c:pt>
                <c:pt idx="2069">
                  <c:v>131.81758317613</c:v>
                </c:pt>
                <c:pt idx="2070">
                  <c:v>131.881293946152</c:v>
                </c:pt>
                <c:pt idx="2071">
                  <c:v>131.94500471617499</c:v>
                </c:pt>
                <c:pt idx="2072">
                  <c:v>132.00871548619699</c:v>
                </c:pt>
                <c:pt idx="2073">
                  <c:v>132.07242625621899</c:v>
                </c:pt>
                <c:pt idx="2074">
                  <c:v>132.13613702624201</c:v>
                </c:pt>
                <c:pt idx="2075">
                  <c:v>132.19984779626401</c:v>
                </c:pt>
                <c:pt idx="2076">
                  <c:v>132.26355856628601</c:v>
                </c:pt>
                <c:pt idx="2077">
                  <c:v>132.32726933630801</c:v>
                </c:pt>
                <c:pt idx="2078">
                  <c:v>132.390980106331</c:v>
                </c:pt>
                <c:pt idx="2079">
                  <c:v>132.454690876353</c:v>
                </c:pt>
                <c:pt idx="2080">
                  <c:v>132.518401646375</c:v>
                </c:pt>
                <c:pt idx="2081">
                  <c:v>132.58211241639799</c:v>
                </c:pt>
                <c:pt idx="2082">
                  <c:v>132.64582318641999</c:v>
                </c:pt>
                <c:pt idx="2083">
                  <c:v>132.70953395644199</c:v>
                </c:pt>
                <c:pt idx="2084">
                  <c:v>132.77324472646399</c:v>
                </c:pt>
                <c:pt idx="2085">
                  <c:v>132.83695549648701</c:v>
                </c:pt>
                <c:pt idx="2086">
                  <c:v>132.90066626650901</c:v>
                </c:pt>
                <c:pt idx="2087">
                  <c:v>132.964377036531</c:v>
                </c:pt>
                <c:pt idx="2088">
                  <c:v>133.028087806554</c:v>
                </c:pt>
                <c:pt idx="2089">
                  <c:v>133.091798576576</c:v>
                </c:pt>
                <c:pt idx="2090">
                  <c:v>133.155509346598</c:v>
                </c:pt>
                <c:pt idx="2091">
                  <c:v>133.21922011661999</c:v>
                </c:pt>
                <c:pt idx="2092">
                  <c:v>133.28293088664299</c:v>
                </c:pt>
                <c:pt idx="2093">
                  <c:v>133.34664165666501</c:v>
                </c:pt>
                <c:pt idx="2094">
                  <c:v>133.41035242668701</c:v>
                </c:pt>
                <c:pt idx="2095">
                  <c:v>133.47406319671001</c:v>
                </c:pt>
                <c:pt idx="2096">
                  <c:v>133.537773966732</c:v>
                </c:pt>
                <c:pt idx="2097">
                  <c:v>133.601484736754</c:v>
                </c:pt>
                <c:pt idx="2098">
                  <c:v>133.665195506776</c:v>
                </c:pt>
                <c:pt idx="2099">
                  <c:v>133.72890627679899</c:v>
                </c:pt>
                <c:pt idx="2100">
                  <c:v>133.79261704682099</c:v>
                </c:pt>
                <c:pt idx="2101">
                  <c:v>133.85632781684299</c:v>
                </c:pt>
                <c:pt idx="2102">
                  <c:v>133.92003858686601</c:v>
                </c:pt>
                <c:pt idx="2103">
                  <c:v>133.98374935688801</c:v>
                </c:pt>
                <c:pt idx="2104">
                  <c:v>134.04746012691001</c:v>
                </c:pt>
                <c:pt idx="2105">
                  <c:v>134.11117089693201</c:v>
                </c:pt>
                <c:pt idx="2106">
                  <c:v>134.174881666955</c:v>
                </c:pt>
                <c:pt idx="2107">
                  <c:v>134.238592436977</c:v>
                </c:pt>
                <c:pt idx="2108">
                  <c:v>134.302303206999</c:v>
                </c:pt>
                <c:pt idx="2109">
                  <c:v>134.366013977021</c:v>
                </c:pt>
                <c:pt idx="2110">
                  <c:v>134.42972474704399</c:v>
                </c:pt>
                <c:pt idx="2111">
                  <c:v>134.49343551706599</c:v>
                </c:pt>
                <c:pt idx="2112">
                  <c:v>134.55714628708799</c:v>
                </c:pt>
                <c:pt idx="2113">
                  <c:v>134.62085705711101</c:v>
                </c:pt>
                <c:pt idx="2114">
                  <c:v>134.68456782713301</c:v>
                </c:pt>
                <c:pt idx="2115">
                  <c:v>134.74827859715501</c:v>
                </c:pt>
                <c:pt idx="2116">
                  <c:v>134.81198936717701</c:v>
                </c:pt>
                <c:pt idx="2117">
                  <c:v>134.8757001372</c:v>
                </c:pt>
                <c:pt idx="2118">
                  <c:v>134.939410907222</c:v>
                </c:pt>
                <c:pt idx="2119">
                  <c:v>135.003121677244</c:v>
                </c:pt>
                <c:pt idx="2120">
                  <c:v>135.06683244726699</c:v>
                </c:pt>
                <c:pt idx="2121">
                  <c:v>135.13054321728899</c:v>
                </c:pt>
                <c:pt idx="2122">
                  <c:v>135.19425398731099</c:v>
                </c:pt>
                <c:pt idx="2123">
                  <c:v>135.25796475733301</c:v>
                </c:pt>
                <c:pt idx="2124">
                  <c:v>135.32167552735601</c:v>
                </c:pt>
                <c:pt idx="2125">
                  <c:v>135.38538629737801</c:v>
                </c:pt>
                <c:pt idx="2126">
                  <c:v>135.4490970674</c:v>
                </c:pt>
                <c:pt idx="2127">
                  <c:v>135.512807837423</c:v>
                </c:pt>
                <c:pt idx="2128">
                  <c:v>135.576518607445</c:v>
                </c:pt>
                <c:pt idx="2129">
                  <c:v>135.64022937746699</c:v>
                </c:pt>
                <c:pt idx="2130">
                  <c:v>135.70394014748899</c:v>
                </c:pt>
                <c:pt idx="2131">
                  <c:v>135.76765091751199</c:v>
                </c:pt>
                <c:pt idx="2132">
                  <c:v>135.83136168753401</c:v>
                </c:pt>
                <c:pt idx="2133">
                  <c:v>135.89507245755601</c:v>
                </c:pt>
                <c:pt idx="2134">
                  <c:v>135.958783227579</c:v>
                </c:pt>
                <c:pt idx="2135">
                  <c:v>136.022493997601</c:v>
                </c:pt>
                <c:pt idx="2136">
                  <c:v>136.086204767623</c:v>
                </c:pt>
                <c:pt idx="2137">
                  <c:v>136.149915537645</c:v>
                </c:pt>
                <c:pt idx="2138">
                  <c:v>136.21362630766799</c:v>
                </c:pt>
                <c:pt idx="2139">
                  <c:v>136.27733707768999</c:v>
                </c:pt>
                <c:pt idx="2140">
                  <c:v>136.34104784771199</c:v>
                </c:pt>
                <c:pt idx="2141">
                  <c:v>136.40475861773501</c:v>
                </c:pt>
                <c:pt idx="2142">
                  <c:v>136.46846938775701</c:v>
                </c:pt>
                <c:pt idx="2143">
                  <c:v>136.53218015777901</c:v>
                </c:pt>
                <c:pt idx="2144">
                  <c:v>136.59589092780101</c:v>
                </c:pt>
                <c:pt idx="2145">
                  <c:v>136.659601697824</c:v>
                </c:pt>
                <c:pt idx="2146">
                  <c:v>136.723312467846</c:v>
                </c:pt>
                <c:pt idx="2147">
                  <c:v>136.787023237868</c:v>
                </c:pt>
                <c:pt idx="2148">
                  <c:v>136.85073400789099</c:v>
                </c:pt>
                <c:pt idx="2149">
                  <c:v>136.91444477791299</c:v>
                </c:pt>
                <c:pt idx="2150">
                  <c:v>136.97815554793499</c:v>
                </c:pt>
                <c:pt idx="2151">
                  <c:v>137.04186631795699</c:v>
                </c:pt>
                <c:pt idx="2152">
                  <c:v>137.10557708798001</c:v>
                </c:pt>
                <c:pt idx="2153">
                  <c:v>137.16928785800201</c:v>
                </c:pt>
                <c:pt idx="2154">
                  <c:v>137.23299862802401</c:v>
                </c:pt>
                <c:pt idx="2155">
                  <c:v>137.296709398047</c:v>
                </c:pt>
                <c:pt idx="2156">
                  <c:v>137.360420168069</c:v>
                </c:pt>
                <c:pt idx="2157">
                  <c:v>137.424130938091</c:v>
                </c:pt>
                <c:pt idx="2158">
                  <c:v>137.487841708113</c:v>
                </c:pt>
                <c:pt idx="2159">
                  <c:v>137.55155247813599</c:v>
                </c:pt>
                <c:pt idx="2160">
                  <c:v>137.61526324815799</c:v>
                </c:pt>
                <c:pt idx="2161">
                  <c:v>137.67897401818001</c:v>
                </c:pt>
                <c:pt idx="2162">
                  <c:v>137.74268478820201</c:v>
                </c:pt>
                <c:pt idx="2163">
                  <c:v>137.80639555822501</c:v>
                </c:pt>
                <c:pt idx="2164">
                  <c:v>137.870106328247</c:v>
                </c:pt>
                <c:pt idx="2165">
                  <c:v>137.933817098269</c:v>
                </c:pt>
                <c:pt idx="2166">
                  <c:v>137.997527868292</c:v>
                </c:pt>
                <c:pt idx="2167">
                  <c:v>138.06123863831399</c:v>
                </c:pt>
                <c:pt idx="2168">
                  <c:v>138.12494940833599</c:v>
                </c:pt>
                <c:pt idx="2169">
                  <c:v>138.18866017835799</c:v>
                </c:pt>
                <c:pt idx="2170">
                  <c:v>138.25237094838101</c:v>
                </c:pt>
                <c:pt idx="2171">
                  <c:v>138.31608171840301</c:v>
                </c:pt>
                <c:pt idx="2172">
                  <c:v>138.37979248842501</c:v>
                </c:pt>
                <c:pt idx="2173">
                  <c:v>138.443503258448</c:v>
                </c:pt>
                <c:pt idx="2174">
                  <c:v>138.50721402847</c:v>
                </c:pt>
                <c:pt idx="2175">
                  <c:v>138.570924798492</c:v>
                </c:pt>
                <c:pt idx="2176">
                  <c:v>138.634635568514</c:v>
                </c:pt>
                <c:pt idx="2177">
                  <c:v>138.69834633853699</c:v>
                </c:pt>
                <c:pt idx="2178">
                  <c:v>138.76205710855899</c:v>
                </c:pt>
                <c:pt idx="2179">
                  <c:v>138.82576787858099</c:v>
                </c:pt>
                <c:pt idx="2180">
                  <c:v>138.88947864860401</c:v>
                </c:pt>
                <c:pt idx="2181">
                  <c:v>138.95318941862601</c:v>
                </c:pt>
                <c:pt idx="2182">
                  <c:v>139.01690018864801</c:v>
                </c:pt>
                <c:pt idx="2183">
                  <c:v>139.08061095867001</c:v>
                </c:pt>
                <c:pt idx="2184">
                  <c:v>139.144321728693</c:v>
                </c:pt>
                <c:pt idx="2185">
                  <c:v>139.208032498715</c:v>
                </c:pt>
                <c:pt idx="2186">
                  <c:v>139.271743268737</c:v>
                </c:pt>
                <c:pt idx="2187">
                  <c:v>139.33545403875999</c:v>
                </c:pt>
                <c:pt idx="2188">
                  <c:v>139.39916480878199</c:v>
                </c:pt>
                <c:pt idx="2189">
                  <c:v>139.46287557880399</c:v>
                </c:pt>
                <c:pt idx="2190">
                  <c:v>139.52658634882599</c:v>
                </c:pt>
                <c:pt idx="2191">
                  <c:v>139.59029711884901</c:v>
                </c:pt>
                <c:pt idx="2192">
                  <c:v>139.65400788887101</c:v>
                </c:pt>
                <c:pt idx="2193">
                  <c:v>139.71771865889301</c:v>
                </c:pt>
                <c:pt idx="2194">
                  <c:v>139.781429428916</c:v>
                </c:pt>
                <c:pt idx="2195">
                  <c:v>139.845140198938</c:v>
                </c:pt>
                <c:pt idx="2196">
                  <c:v>139.90885096896</c:v>
                </c:pt>
                <c:pt idx="2197">
                  <c:v>139.97256173898199</c:v>
                </c:pt>
                <c:pt idx="2198">
                  <c:v>140.03627250900499</c:v>
                </c:pt>
                <c:pt idx="2199">
                  <c:v>140.09998327902699</c:v>
                </c:pt>
                <c:pt idx="2200">
                  <c:v>140.16369404904901</c:v>
                </c:pt>
                <c:pt idx="2201">
                  <c:v>140.22740481907201</c:v>
                </c:pt>
                <c:pt idx="2202">
                  <c:v>140.29111558909401</c:v>
                </c:pt>
                <c:pt idx="2203">
                  <c:v>140.354826359116</c:v>
                </c:pt>
                <c:pt idx="2204">
                  <c:v>140.418537129138</c:v>
                </c:pt>
                <c:pt idx="2205">
                  <c:v>140.482247899161</c:v>
                </c:pt>
                <c:pt idx="2206">
                  <c:v>140.54595866918299</c:v>
                </c:pt>
                <c:pt idx="2207">
                  <c:v>140.60966943920499</c:v>
                </c:pt>
                <c:pt idx="2208">
                  <c:v>140.67338020922699</c:v>
                </c:pt>
                <c:pt idx="2209">
                  <c:v>140.73709097925001</c:v>
                </c:pt>
                <c:pt idx="2210">
                  <c:v>140.80080174927201</c:v>
                </c:pt>
                <c:pt idx="2211">
                  <c:v>140.86451251929401</c:v>
                </c:pt>
                <c:pt idx="2212">
                  <c:v>140.928223289317</c:v>
                </c:pt>
                <c:pt idx="2213">
                  <c:v>140.991934059339</c:v>
                </c:pt>
                <c:pt idx="2214">
                  <c:v>141.055644829361</c:v>
                </c:pt>
                <c:pt idx="2215">
                  <c:v>141.119355599383</c:v>
                </c:pt>
                <c:pt idx="2216">
                  <c:v>141.18306636940599</c:v>
                </c:pt>
                <c:pt idx="2217">
                  <c:v>141.24677713942799</c:v>
                </c:pt>
                <c:pt idx="2218">
                  <c:v>141.31048790944999</c:v>
                </c:pt>
                <c:pt idx="2219">
                  <c:v>141.37419867947301</c:v>
                </c:pt>
                <c:pt idx="2220">
                  <c:v>141.43790944949501</c:v>
                </c:pt>
                <c:pt idx="2221">
                  <c:v>141.50162021951701</c:v>
                </c:pt>
                <c:pt idx="2222">
                  <c:v>141.56533098953901</c:v>
                </c:pt>
                <c:pt idx="2223">
                  <c:v>141.629041759562</c:v>
                </c:pt>
                <c:pt idx="2224">
                  <c:v>141.692752529584</c:v>
                </c:pt>
                <c:pt idx="2225">
                  <c:v>141.756463299606</c:v>
                </c:pt>
                <c:pt idx="2226">
                  <c:v>141.82017406962899</c:v>
                </c:pt>
                <c:pt idx="2227">
                  <c:v>141.88388483965099</c:v>
                </c:pt>
                <c:pt idx="2228">
                  <c:v>141.94759560967299</c:v>
                </c:pt>
                <c:pt idx="2229">
                  <c:v>142.01130637969499</c:v>
                </c:pt>
                <c:pt idx="2230">
                  <c:v>142.07501714971801</c:v>
                </c:pt>
                <c:pt idx="2231">
                  <c:v>142.13872791974001</c:v>
                </c:pt>
                <c:pt idx="2232">
                  <c:v>142.202438689762</c:v>
                </c:pt>
                <c:pt idx="2233">
                  <c:v>142.266149459785</c:v>
                </c:pt>
                <c:pt idx="2234">
                  <c:v>142.329860229807</c:v>
                </c:pt>
                <c:pt idx="2235">
                  <c:v>142.393570999829</c:v>
                </c:pt>
                <c:pt idx="2236">
                  <c:v>142.45728176985099</c:v>
                </c:pt>
                <c:pt idx="2237">
                  <c:v>142.52099253987399</c:v>
                </c:pt>
                <c:pt idx="2238">
                  <c:v>142.58470330989601</c:v>
                </c:pt>
                <c:pt idx="2239">
                  <c:v>142.64841407991801</c:v>
                </c:pt>
                <c:pt idx="2240">
                  <c:v>142.71212484994101</c:v>
                </c:pt>
                <c:pt idx="2241">
                  <c:v>142.775835619963</c:v>
                </c:pt>
                <c:pt idx="2242">
                  <c:v>142.839546389985</c:v>
                </c:pt>
                <c:pt idx="2243">
                  <c:v>142.903257160007</c:v>
                </c:pt>
                <c:pt idx="2244">
                  <c:v>142.96696793002999</c:v>
                </c:pt>
                <c:pt idx="2245">
                  <c:v>143.03067870005199</c:v>
                </c:pt>
                <c:pt idx="2246">
                  <c:v>143.09438947007399</c:v>
                </c:pt>
                <c:pt idx="2247">
                  <c:v>143.15810024009701</c:v>
                </c:pt>
                <c:pt idx="2248">
                  <c:v>143.22181101011901</c:v>
                </c:pt>
                <c:pt idx="2249">
                  <c:v>143.28552178014101</c:v>
                </c:pt>
                <c:pt idx="2250">
                  <c:v>143.34923255016301</c:v>
                </c:pt>
                <c:pt idx="2251">
                  <c:v>143.412943320186</c:v>
                </c:pt>
                <c:pt idx="2252">
                  <c:v>143.476654090208</c:v>
                </c:pt>
                <c:pt idx="2253">
                  <c:v>143.54036486023</c:v>
                </c:pt>
                <c:pt idx="2254">
                  <c:v>143.604075630252</c:v>
                </c:pt>
                <c:pt idx="2255">
                  <c:v>143.66778640027499</c:v>
                </c:pt>
                <c:pt idx="2256">
                  <c:v>143.73149717029699</c:v>
                </c:pt>
                <c:pt idx="2257">
                  <c:v>143.79520794031899</c:v>
                </c:pt>
                <c:pt idx="2258">
                  <c:v>143.85891871034201</c:v>
                </c:pt>
                <c:pt idx="2259">
                  <c:v>143.92262948036401</c:v>
                </c:pt>
                <c:pt idx="2260">
                  <c:v>143.98634025038601</c:v>
                </c:pt>
                <c:pt idx="2261">
                  <c:v>144.05005102040801</c:v>
                </c:pt>
                <c:pt idx="2262">
                  <c:v>144.113761790431</c:v>
                </c:pt>
                <c:pt idx="2263">
                  <c:v>144.177472560453</c:v>
                </c:pt>
                <c:pt idx="2264">
                  <c:v>144.241183330475</c:v>
                </c:pt>
                <c:pt idx="2265">
                  <c:v>144.30489410049799</c:v>
                </c:pt>
                <c:pt idx="2266">
                  <c:v>144.36860487051999</c:v>
                </c:pt>
                <c:pt idx="2267">
                  <c:v>144.43231564054199</c:v>
                </c:pt>
                <c:pt idx="2268">
                  <c:v>144.49602641056401</c:v>
                </c:pt>
                <c:pt idx="2269">
                  <c:v>144.55973718058701</c:v>
                </c:pt>
                <c:pt idx="2270">
                  <c:v>144.62344795060901</c:v>
                </c:pt>
                <c:pt idx="2271">
                  <c:v>144.687158720631</c:v>
                </c:pt>
                <c:pt idx="2272">
                  <c:v>144.750869490654</c:v>
                </c:pt>
                <c:pt idx="2273">
                  <c:v>144.814580260676</c:v>
                </c:pt>
                <c:pt idx="2274">
                  <c:v>144.87829103069799</c:v>
                </c:pt>
                <c:pt idx="2275">
                  <c:v>144.94200180071999</c:v>
                </c:pt>
                <c:pt idx="2276">
                  <c:v>145.00571257074299</c:v>
                </c:pt>
                <c:pt idx="2277">
                  <c:v>145.06942334076501</c:v>
                </c:pt>
                <c:pt idx="2278">
                  <c:v>145.13313411078701</c:v>
                </c:pt>
                <c:pt idx="2279">
                  <c:v>145.19684488081</c:v>
                </c:pt>
                <c:pt idx="2280">
                  <c:v>145.260555650832</c:v>
                </c:pt>
                <c:pt idx="2281">
                  <c:v>145.324266420854</c:v>
                </c:pt>
                <c:pt idx="2282">
                  <c:v>145.387977190876</c:v>
                </c:pt>
                <c:pt idx="2283">
                  <c:v>145.45168796089899</c:v>
                </c:pt>
                <c:pt idx="2284">
                  <c:v>145.51539873092099</c:v>
                </c:pt>
                <c:pt idx="2285">
                  <c:v>145.57910950094299</c:v>
                </c:pt>
                <c:pt idx="2286">
                  <c:v>145.64282027096601</c:v>
                </c:pt>
                <c:pt idx="2287">
                  <c:v>145.70653104098801</c:v>
                </c:pt>
                <c:pt idx="2288">
                  <c:v>145.77024181101001</c:v>
                </c:pt>
                <c:pt idx="2289">
                  <c:v>145.83395258103201</c:v>
                </c:pt>
                <c:pt idx="2290">
                  <c:v>145.897663351055</c:v>
                </c:pt>
                <c:pt idx="2291">
                  <c:v>145.961374121077</c:v>
                </c:pt>
                <c:pt idx="2292">
                  <c:v>146.025084891099</c:v>
                </c:pt>
                <c:pt idx="2293">
                  <c:v>146.08879566112199</c:v>
                </c:pt>
                <c:pt idx="2294">
                  <c:v>146.15250643114399</c:v>
                </c:pt>
                <c:pt idx="2295">
                  <c:v>146.21621720116599</c:v>
                </c:pt>
                <c:pt idx="2296">
                  <c:v>146.27992797118799</c:v>
                </c:pt>
                <c:pt idx="2297">
                  <c:v>146.34363874121101</c:v>
                </c:pt>
                <c:pt idx="2298">
                  <c:v>146.40734951123301</c:v>
                </c:pt>
                <c:pt idx="2299">
                  <c:v>146.47106028125501</c:v>
                </c:pt>
                <c:pt idx="2300">
                  <c:v>146.534771051278</c:v>
                </c:pt>
                <c:pt idx="2301">
                  <c:v>146.5984818213</c:v>
                </c:pt>
                <c:pt idx="2302">
                  <c:v>146.662192591322</c:v>
                </c:pt>
                <c:pt idx="2303">
                  <c:v>146.725903361344</c:v>
                </c:pt>
                <c:pt idx="2304">
                  <c:v>146.78961413136699</c:v>
                </c:pt>
                <c:pt idx="2305">
                  <c:v>146.85332490138899</c:v>
                </c:pt>
                <c:pt idx="2306">
                  <c:v>146.91703567141101</c:v>
                </c:pt>
                <c:pt idx="2307">
                  <c:v>146.98074644143301</c:v>
                </c:pt>
                <c:pt idx="2308">
                  <c:v>147.04445721145601</c:v>
                </c:pt>
                <c:pt idx="2309">
                  <c:v>147.108167981478</c:v>
                </c:pt>
                <c:pt idx="2310">
                  <c:v>147.1718787515</c:v>
                </c:pt>
                <c:pt idx="2311">
                  <c:v>147.235589521523</c:v>
                </c:pt>
                <c:pt idx="2312">
                  <c:v>147.29930029154499</c:v>
                </c:pt>
                <c:pt idx="2313">
                  <c:v>147.36301106156699</c:v>
                </c:pt>
                <c:pt idx="2314">
                  <c:v>147.42672183158899</c:v>
                </c:pt>
                <c:pt idx="2315">
                  <c:v>147.49043260161201</c:v>
                </c:pt>
                <c:pt idx="2316">
                  <c:v>147.55414337163401</c:v>
                </c:pt>
                <c:pt idx="2317">
                  <c:v>147.61785414165601</c:v>
                </c:pt>
                <c:pt idx="2318">
                  <c:v>147.681564911679</c:v>
                </c:pt>
                <c:pt idx="2319">
                  <c:v>147.745275681701</c:v>
                </c:pt>
                <c:pt idx="2320">
                  <c:v>147.808986451723</c:v>
                </c:pt>
                <c:pt idx="2321">
                  <c:v>147.872697221745</c:v>
                </c:pt>
                <c:pt idx="2322">
                  <c:v>147.93640799176799</c:v>
                </c:pt>
                <c:pt idx="2323">
                  <c:v>148.00011876178999</c:v>
                </c:pt>
                <c:pt idx="2324">
                  <c:v>148.06382953181199</c:v>
                </c:pt>
                <c:pt idx="2325">
                  <c:v>148.12754030183501</c:v>
                </c:pt>
                <c:pt idx="2326">
                  <c:v>148.19125107185701</c:v>
                </c:pt>
                <c:pt idx="2327">
                  <c:v>148.25496184187901</c:v>
                </c:pt>
                <c:pt idx="2328">
                  <c:v>148.31867261190101</c:v>
                </c:pt>
                <c:pt idx="2329">
                  <c:v>148.382383381924</c:v>
                </c:pt>
                <c:pt idx="2330">
                  <c:v>148.446094151946</c:v>
                </c:pt>
                <c:pt idx="2331">
                  <c:v>148.509804921968</c:v>
                </c:pt>
                <c:pt idx="2332">
                  <c:v>148.57351569199099</c:v>
                </c:pt>
                <c:pt idx="2333">
                  <c:v>148.63722646201299</c:v>
                </c:pt>
                <c:pt idx="2334">
                  <c:v>148.70093723203499</c:v>
                </c:pt>
                <c:pt idx="2335">
                  <c:v>148.76464800205699</c:v>
                </c:pt>
                <c:pt idx="2336">
                  <c:v>148.82835877208001</c:v>
                </c:pt>
                <c:pt idx="2337">
                  <c:v>148.89206954210201</c:v>
                </c:pt>
                <c:pt idx="2338">
                  <c:v>148.95578031212401</c:v>
                </c:pt>
                <c:pt idx="2339">
                  <c:v>149.019491082147</c:v>
                </c:pt>
                <c:pt idx="2340">
                  <c:v>149.083201852169</c:v>
                </c:pt>
                <c:pt idx="2341">
                  <c:v>149.146912622191</c:v>
                </c:pt>
                <c:pt idx="2342">
                  <c:v>149.21062339221299</c:v>
                </c:pt>
                <c:pt idx="2343">
                  <c:v>149.27433416223599</c:v>
                </c:pt>
                <c:pt idx="2344">
                  <c:v>149.33804493225799</c:v>
                </c:pt>
                <c:pt idx="2345">
                  <c:v>149.40175570228001</c:v>
                </c:pt>
                <c:pt idx="2346">
                  <c:v>149.46546647230301</c:v>
                </c:pt>
                <c:pt idx="2347">
                  <c:v>149.52917724232501</c:v>
                </c:pt>
                <c:pt idx="2348">
                  <c:v>149.592888012347</c:v>
                </c:pt>
                <c:pt idx="2349">
                  <c:v>149.656598782369</c:v>
                </c:pt>
                <c:pt idx="2350">
                  <c:v>149.720309552392</c:v>
                </c:pt>
                <c:pt idx="2351">
                  <c:v>149.78402032241399</c:v>
                </c:pt>
                <c:pt idx="2352">
                  <c:v>149.84773109243599</c:v>
                </c:pt>
                <c:pt idx="2353">
                  <c:v>149.91144186245799</c:v>
                </c:pt>
                <c:pt idx="2354">
                  <c:v>149.97515263248101</c:v>
                </c:pt>
                <c:pt idx="2355">
                  <c:v>150.03886340250301</c:v>
                </c:pt>
                <c:pt idx="2356">
                  <c:v>150.10257417252501</c:v>
                </c:pt>
                <c:pt idx="2357">
                  <c:v>150.166284942548</c:v>
                </c:pt>
                <c:pt idx="2358">
                  <c:v>150.22999571257</c:v>
                </c:pt>
                <c:pt idx="2359">
                  <c:v>150.293706482592</c:v>
                </c:pt>
                <c:pt idx="2360">
                  <c:v>150.357417252614</c:v>
                </c:pt>
                <c:pt idx="2361">
                  <c:v>150.42112802263699</c:v>
                </c:pt>
                <c:pt idx="2362">
                  <c:v>150.48483879265899</c:v>
                </c:pt>
                <c:pt idx="2363">
                  <c:v>150.54854956268099</c:v>
                </c:pt>
                <c:pt idx="2364">
                  <c:v>150.61226033270401</c:v>
                </c:pt>
                <c:pt idx="2365">
                  <c:v>150.67597110272601</c:v>
                </c:pt>
                <c:pt idx="2366">
                  <c:v>150.73968187274801</c:v>
                </c:pt>
                <c:pt idx="2367">
                  <c:v>150.80339264277001</c:v>
                </c:pt>
                <c:pt idx="2368">
                  <c:v>150.867103412793</c:v>
                </c:pt>
                <c:pt idx="2369">
                  <c:v>150.930814182815</c:v>
                </c:pt>
                <c:pt idx="2370">
                  <c:v>150.994524952837</c:v>
                </c:pt>
                <c:pt idx="2371">
                  <c:v>151.05823572285999</c:v>
                </c:pt>
                <c:pt idx="2372">
                  <c:v>151.12194649288199</c:v>
                </c:pt>
                <c:pt idx="2373">
                  <c:v>151.18565726290399</c:v>
                </c:pt>
                <c:pt idx="2374">
                  <c:v>151.24936803292599</c:v>
                </c:pt>
                <c:pt idx="2375">
                  <c:v>151.31307880294901</c:v>
                </c:pt>
                <c:pt idx="2376">
                  <c:v>151.37678957297101</c:v>
                </c:pt>
                <c:pt idx="2377">
                  <c:v>151.440500342993</c:v>
                </c:pt>
                <c:pt idx="2378">
                  <c:v>151.504211113016</c:v>
                </c:pt>
                <c:pt idx="2379">
                  <c:v>151.567921883038</c:v>
                </c:pt>
                <c:pt idx="2380">
                  <c:v>151.63163265306</c:v>
                </c:pt>
                <c:pt idx="2381">
                  <c:v>151.69534342308199</c:v>
                </c:pt>
                <c:pt idx="2382">
                  <c:v>151.75905419310499</c:v>
                </c:pt>
                <c:pt idx="2383">
                  <c:v>151.82276496312701</c:v>
                </c:pt>
                <c:pt idx="2384">
                  <c:v>151.88647573314901</c:v>
                </c:pt>
                <c:pt idx="2385">
                  <c:v>151.95018650317201</c:v>
                </c:pt>
                <c:pt idx="2386">
                  <c:v>152.013897273194</c:v>
                </c:pt>
                <c:pt idx="2387">
                  <c:v>152.077608043216</c:v>
                </c:pt>
                <c:pt idx="2388">
                  <c:v>152.141318813238</c:v>
                </c:pt>
                <c:pt idx="2389">
                  <c:v>152.20502958326099</c:v>
                </c:pt>
                <c:pt idx="2390">
                  <c:v>152.26874035328299</c:v>
                </c:pt>
                <c:pt idx="2391">
                  <c:v>152.33245112330499</c:v>
                </c:pt>
                <c:pt idx="2392">
                  <c:v>152.39616189332801</c:v>
                </c:pt>
                <c:pt idx="2393">
                  <c:v>152.45987266335001</c:v>
                </c:pt>
                <c:pt idx="2394">
                  <c:v>152.52358343337201</c:v>
                </c:pt>
                <c:pt idx="2395">
                  <c:v>152.58729420339401</c:v>
                </c:pt>
                <c:pt idx="2396">
                  <c:v>152.651004973417</c:v>
                </c:pt>
                <c:pt idx="2397">
                  <c:v>152.714715743439</c:v>
                </c:pt>
                <c:pt idx="2398">
                  <c:v>152.778426513461</c:v>
                </c:pt>
                <c:pt idx="2399">
                  <c:v>152.842137283483</c:v>
                </c:pt>
                <c:pt idx="2400">
                  <c:v>152.90584805350599</c:v>
                </c:pt>
                <c:pt idx="2401">
                  <c:v>152.96955882352799</c:v>
                </c:pt>
                <c:pt idx="2402">
                  <c:v>153.03326959354999</c:v>
                </c:pt>
                <c:pt idx="2403">
                  <c:v>153.09698036357301</c:v>
                </c:pt>
                <c:pt idx="2404">
                  <c:v>153.16069113359501</c:v>
                </c:pt>
                <c:pt idx="2405">
                  <c:v>153.22440190361701</c:v>
                </c:pt>
                <c:pt idx="2406">
                  <c:v>153.28811267363901</c:v>
                </c:pt>
                <c:pt idx="2407">
                  <c:v>153.351823443662</c:v>
                </c:pt>
                <c:pt idx="2408">
                  <c:v>153.415534213684</c:v>
                </c:pt>
                <c:pt idx="2409">
                  <c:v>153.479244983706</c:v>
                </c:pt>
                <c:pt idx="2410">
                  <c:v>153.54295575372899</c:v>
                </c:pt>
                <c:pt idx="2411">
                  <c:v>153.60666652375099</c:v>
                </c:pt>
                <c:pt idx="2412">
                  <c:v>153.67037729377299</c:v>
                </c:pt>
                <c:pt idx="2413">
                  <c:v>153.73408806379501</c:v>
                </c:pt>
                <c:pt idx="2414">
                  <c:v>153.79779883381801</c:v>
                </c:pt>
                <c:pt idx="2415">
                  <c:v>153.86150960384001</c:v>
                </c:pt>
                <c:pt idx="2416">
                  <c:v>153.925220373862</c:v>
                </c:pt>
                <c:pt idx="2417">
                  <c:v>153.988931143885</c:v>
                </c:pt>
                <c:pt idx="2418">
                  <c:v>154.052641913907</c:v>
                </c:pt>
                <c:pt idx="2419">
                  <c:v>154.11635268392899</c:v>
                </c:pt>
                <c:pt idx="2420">
                  <c:v>154.18006345395099</c:v>
                </c:pt>
                <c:pt idx="2421">
                  <c:v>154.24377422397399</c:v>
                </c:pt>
                <c:pt idx="2422">
                  <c:v>154.30748499399601</c:v>
                </c:pt>
                <c:pt idx="2423">
                  <c:v>154.37119576401801</c:v>
                </c:pt>
                <c:pt idx="2424">
                  <c:v>154.434906534041</c:v>
                </c:pt>
                <c:pt idx="2425">
                  <c:v>154.498617304063</c:v>
                </c:pt>
                <c:pt idx="2426">
                  <c:v>154.562328074085</c:v>
                </c:pt>
                <c:pt idx="2427">
                  <c:v>154.626038844107</c:v>
                </c:pt>
                <c:pt idx="2428">
                  <c:v>154.68974961412999</c:v>
                </c:pt>
                <c:pt idx="2429">
                  <c:v>154.75346038415199</c:v>
                </c:pt>
                <c:pt idx="2430">
                  <c:v>154.81717115417399</c:v>
                </c:pt>
                <c:pt idx="2431">
                  <c:v>154.88088192419701</c:v>
                </c:pt>
                <c:pt idx="2432">
                  <c:v>154.94459269421901</c:v>
                </c:pt>
                <c:pt idx="2433">
                  <c:v>155.00830346424101</c:v>
                </c:pt>
                <c:pt idx="2434">
                  <c:v>155.07201423426301</c:v>
                </c:pt>
                <c:pt idx="2435">
                  <c:v>155.135725004286</c:v>
                </c:pt>
                <c:pt idx="2436">
                  <c:v>155.199435774308</c:v>
                </c:pt>
                <c:pt idx="2437">
                  <c:v>155.26314654433</c:v>
                </c:pt>
                <c:pt idx="2438">
                  <c:v>155.32685731435299</c:v>
                </c:pt>
                <c:pt idx="2439">
                  <c:v>155.39056808437499</c:v>
                </c:pt>
                <c:pt idx="2440">
                  <c:v>155.45427885439699</c:v>
                </c:pt>
                <c:pt idx="2441">
                  <c:v>155.51798962441899</c:v>
                </c:pt>
                <c:pt idx="2442">
                  <c:v>155.58170039444201</c:v>
                </c:pt>
                <c:pt idx="2443">
                  <c:v>155.64541116446401</c:v>
                </c:pt>
                <c:pt idx="2444">
                  <c:v>155.70912193448601</c:v>
                </c:pt>
                <c:pt idx="2445">
                  <c:v>155.772832704509</c:v>
                </c:pt>
                <c:pt idx="2446">
                  <c:v>155.836543474531</c:v>
                </c:pt>
                <c:pt idx="2447">
                  <c:v>155.900254244553</c:v>
                </c:pt>
                <c:pt idx="2448">
                  <c:v>155.963965014575</c:v>
                </c:pt>
                <c:pt idx="2449">
                  <c:v>156.02767578459799</c:v>
                </c:pt>
                <c:pt idx="2450">
                  <c:v>156.09138655461999</c:v>
                </c:pt>
                <c:pt idx="2451">
                  <c:v>156.15509732464201</c:v>
                </c:pt>
                <c:pt idx="2452">
                  <c:v>156.21880809466401</c:v>
                </c:pt>
                <c:pt idx="2453">
                  <c:v>156.28251886468701</c:v>
                </c:pt>
                <c:pt idx="2454">
                  <c:v>156.346229634709</c:v>
                </c:pt>
                <c:pt idx="2455">
                  <c:v>156.409940404731</c:v>
                </c:pt>
                <c:pt idx="2456">
                  <c:v>156.473651174754</c:v>
                </c:pt>
                <c:pt idx="2457">
                  <c:v>156.53736194477599</c:v>
                </c:pt>
                <c:pt idx="2458">
                  <c:v>156.60107271479799</c:v>
                </c:pt>
                <c:pt idx="2459">
                  <c:v>156.66478348481999</c:v>
                </c:pt>
                <c:pt idx="2460">
                  <c:v>156.72849425484301</c:v>
                </c:pt>
                <c:pt idx="2461">
                  <c:v>156.79220502486501</c:v>
                </c:pt>
                <c:pt idx="2462">
                  <c:v>156.85591579488701</c:v>
                </c:pt>
                <c:pt idx="2463">
                  <c:v>156.91962656491</c:v>
                </c:pt>
                <c:pt idx="2464">
                  <c:v>156.983337334932</c:v>
                </c:pt>
                <c:pt idx="2465">
                  <c:v>157.047048104954</c:v>
                </c:pt>
                <c:pt idx="2466">
                  <c:v>157.110758874976</c:v>
                </c:pt>
                <c:pt idx="2467">
                  <c:v>157.17446964499899</c:v>
                </c:pt>
                <c:pt idx="2468">
                  <c:v>157.23818041502099</c:v>
                </c:pt>
                <c:pt idx="2469">
                  <c:v>157.30189118504299</c:v>
                </c:pt>
                <c:pt idx="2470">
                  <c:v>157.36560195506601</c:v>
                </c:pt>
                <c:pt idx="2471">
                  <c:v>157.42931272508801</c:v>
                </c:pt>
                <c:pt idx="2472">
                  <c:v>157.49302349511001</c:v>
                </c:pt>
                <c:pt idx="2473">
                  <c:v>157.55673426513201</c:v>
                </c:pt>
                <c:pt idx="2474">
                  <c:v>157.620445035155</c:v>
                </c:pt>
                <c:pt idx="2475">
                  <c:v>157.684155805177</c:v>
                </c:pt>
                <c:pt idx="2476">
                  <c:v>157.747866575199</c:v>
                </c:pt>
                <c:pt idx="2477">
                  <c:v>157.81157734522199</c:v>
                </c:pt>
                <c:pt idx="2478">
                  <c:v>157.87528811524399</c:v>
                </c:pt>
                <c:pt idx="2479">
                  <c:v>157.93899888526599</c:v>
                </c:pt>
                <c:pt idx="2480">
                  <c:v>158.00270965528799</c:v>
                </c:pt>
                <c:pt idx="2481">
                  <c:v>158.06642042531101</c:v>
                </c:pt>
                <c:pt idx="2482">
                  <c:v>158.13013119533301</c:v>
                </c:pt>
                <c:pt idx="2483">
                  <c:v>158.19384196535501</c:v>
                </c:pt>
                <c:pt idx="2484">
                  <c:v>158.257552735378</c:v>
                </c:pt>
                <c:pt idx="2485">
                  <c:v>158.3212635054</c:v>
                </c:pt>
                <c:pt idx="2486">
                  <c:v>158.384974275422</c:v>
                </c:pt>
                <c:pt idx="2487">
                  <c:v>158.44868504544399</c:v>
                </c:pt>
                <c:pt idx="2488">
                  <c:v>158.51239581546699</c:v>
                </c:pt>
                <c:pt idx="2489">
                  <c:v>158.57610658548899</c:v>
                </c:pt>
                <c:pt idx="2490">
                  <c:v>158.63981735551101</c:v>
                </c:pt>
                <c:pt idx="2491">
                  <c:v>158.70352812553401</c:v>
                </c:pt>
                <c:pt idx="2492">
                  <c:v>158.76723889555601</c:v>
                </c:pt>
                <c:pt idx="2493">
                  <c:v>158.830949665578</c:v>
                </c:pt>
                <c:pt idx="2494">
                  <c:v>158.8946604356</c:v>
                </c:pt>
                <c:pt idx="2495">
                  <c:v>158.958371205623</c:v>
                </c:pt>
                <c:pt idx="2496">
                  <c:v>159.02208197564499</c:v>
                </c:pt>
                <c:pt idx="2497">
                  <c:v>159.08579274566699</c:v>
                </c:pt>
                <c:pt idx="2498">
                  <c:v>159.14950351568899</c:v>
                </c:pt>
                <c:pt idx="2499">
                  <c:v>159.21321428571201</c:v>
                </c:pt>
                <c:pt idx="2500">
                  <c:v>159.27692505573401</c:v>
                </c:pt>
                <c:pt idx="2501">
                  <c:v>159.34063582575601</c:v>
                </c:pt>
                <c:pt idx="2502">
                  <c:v>159.404346595779</c:v>
                </c:pt>
                <c:pt idx="2503">
                  <c:v>159.468057365801</c:v>
                </c:pt>
                <c:pt idx="2504">
                  <c:v>159.531768135823</c:v>
                </c:pt>
                <c:pt idx="2505">
                  <c:v>159.595478905845</c:v>
                </c:pt>
                <c:pt idx="2506">
                  <c:v>159.65918967586799</c:v>
                </c:pt>
                <c:pt idx="2507">
                  <c:v>159.72290044588999</c:v>
                </c:pt>
                <c:pt idx="2508">
                  <c:v>159.78661121591199</c:v>
                </c:pt>
                <c:pt idx="2509">
                  <c:v>159.85032198593501</c:v>
                </c:pt>
                <c:pt idx="2510">
                  <c:v>159.91403275595701</c:v>
                </c:pt>
                <c:pt idx="2511">
                  <c:v>159.97774352597901</c:v>
                </c:pt>
                <c:pt idx="2512">
                  <c:v>160.04145429600101</c:v>
                </c:pt>
                <c:pt idx="2513">
                  <c:v>160.105165066024</c:v>
                </c:pt>
                <c:pt idx="2514">
                  <c:v>160.168875836046</c:v>
                </c:pt>
                <c:pt idx="2515">
                  <c:v>160.232586606068</c:v>
                </c:pt>
                <c:pt idx="2516">
                  <c:v>160.29629737609099</c:v>
                </c:pt>
                <c:pt idx="2517">
                  <c:v>160.36000814611299</c:v>
                </c:pt>
                <c:pt idx="2518">
                  <c:v>160.42371891613499</c:v>
                </c:pt>
                <c:pt idx="2519">
                  <c:v>160.48742968615699</c:v>
                </c:pt>
                <c:pt idx="2520">
                  <c:v>160.55114045618001</c:v>
                </c:pt>
                <c:pt idx="2521">
                  <c:v>160.61485122620201</c:v>
                </c:pt>
                <c:pt idx="2522">
                  <c:v>160.678561996224</c:v>
                </c:pt>
                <c:pt idx="2523">
                  <c:v>160.742272766247</c:v>
                </c:pt>
                <c:pt idx="2524">
                  <c:v>160.805983536269</c:v>
                </c:pt>
                <c:pt idx="2525">
                  <c:v>160.869694306291</c:v>
                </c:pt>
                <c:pt idx="2526">
                  <c:v>160.93340507631299</c:v>
                </c:pt>
                <c:pt idx="2527">
                  <c:v>160.99711584633599</c:v>
                </c:pt>
                <c:pt idx="2528">
                  <c:v>161.06082661635801</c:v>
                </c:pt>
                <c:pt idx="2529">
                  <c:v>161.12453738638001</c:v>
                </c:pt>
                <c:pt idx="2530">
                  <c:v>161.18824815640301</c:v>
                </c:pt>
                <c:pt idx="2531">
                  <c:v>161.251958926425</c:v>
                </c:pt>
                <c:pt idx="2532">
                  <c:v>161.315669696447</c:v>
                </c:pt>
                <c:pt idx="2533">
                  <c:v>161.379380466469</c:v>
                </c:pt>
                <c:pt idx="2534">
                  <c:v>161.44309123649199</c:v>
                </c:pt>
                <c:pt idx="2535">
                  <c:v>161.50680200651399</c:v>
                </c:pt>
                <c:pt idx="2536">
                  <c:v>161.57051277653599</c:v>
                </c:pt>
                <c:pt idx="2537">
                  <c:v>161.63422354655901</c:v>
                </c:pt>
                <c:pt idx="2538">
                  <c:v>161.69793431658101</c:v>
                </c:pt>
                <c:pt idx="2539">
                  <c:v>161.76164508660301</c:v>
                </c:pt>
                <c:pt idx="2540">
                  <c:v>161.82535585662501</c:v>
                </c:pt>
                <c:pt idx="2541">
                  <c:v>161.889066626648</c:v>
                </c:pt>
                <c:pt idx="2542">
                  <c:v>161.95277739667</c:v>
                </c:pt>
                <c:pt idx="2543">
                  <c:v>162.016488166692</c:v>
                </c:pt>
                <c:pt idx="2544">
                  <c:v>162.080198936714</c:v>
                </c:pt>
                <c:pt idx="2545">
                  <c:v>162.14390970673699</c:v>
                </c:pt>
                <c:pt idx="2546">
                  <c:v>162.20762047675899</c:v>
                </c:pt>
                <c:pt idx="2547">
                  <c:v>162.27133124678099</c:v>
                </c:pt>
                <c:pt idx="2548">
                  <c:v>162.33504201680401</c:v>
                </c:pt>
                <c:pt idx="2549">
                  <c:v>162.39875278682601</c:v>
                </c:pt>
                <c:pt idx="2550">
                  <c:v>162.46246355684801</c:v>
                </c:pt>
                <c:pt idx="2551">
                  <c:v>162.52617432687001</c:v>
                </c:pt>
                <c:pt idx="2552">
                  <c:v>162.589885096893</c:v>
                </c:pt>
                <c:pt idx="2553">
                  <c:v>162.653595866915</c:v>
                </c:pt>
                <c:pt idx="2554">
                  <c:v>162.717306636937</c:v>
                </c:pt>
                <c:pt idx="2555">
                  <c:v>162.78101740695999</c:v>
                </c:pt>
                <c:pt idx="2556">
                  <c:v>162.84472817698199</c:v>
                </c:pt>
                <c:pt idx="2557">
                  <c:v>162.90843894700399</c:v>
                </c:pt>
                <c:pt idx="2558">
                  <c:v>162.97214971702601</c:v>
                </c:pt>
                <c:pt idx="2559">
                  <c:v>163.03586048704901</c:v>
                </c:pt>
                <c:pt idx="2560">
                  <c:v>163.09957125707101</c:v>
                </c:pt>
                <c:pt idx="2561">
                  <c:v>163.163282027093</c:v>
                </c:pt>
                <c:pt idx="2562">
                  <c:v>163.226992797116</c:v>
                </c:pt>
                <c:pt idx="2563">
                  <c:v>163.290703567138</c:v>
                </c:pt>
                <c:pt idx="2564">
                  <c:v>163.35441433715999</c:v>
                </c:pt>
                <c:pt idx="2565">
                  <c:v>163.41812510718199</c:v>
                </c:pt>
                <c:pt idx="2566">
                  <c:v>163.48183587720499</c:v>
                </c:pt>
                <c:pt idx="2567">
                  <c:v>163.54554664722701</c:v>
                </c:pt>
                <c:pt idx="2568">
                  <c:v>163.60925741724901</c:v>
                </c:pt>
                <c:pt idx="2569">
                  <c:v>163.67296818727201</c:v>
                </c:pt>
                <c:pt idx="2570">
                  <c:v>163.736678957294</c:v>
                </c:pt>
                <c:pt idx="2571">
                  <c:v>163.800389727316</c:v>
                </c:pt>
                <c:pt idx="2572">
                  <c:v>163.864100497338</c:v>
                </c:pt>
                <c:pt idx="2573">
                  <c:v>163.92781126736099</c:v>
                </c:pt>
                <c:pt idx="2574">
                  <c:v>163.99152203738299</c:v>
                </c:pt>
                <c:pt idx="2575">
                  <c:v>164.05523280740499</c:v>
                </c:pt>
                <c:pt idx="2576">
                  <c:v>164.11894357742801</c:v>
                </c:pt>
                <c:pt idx="2577">
                  <c:v>164.18265434745001</c:v>
                </c:pt>
                <c:pt idx="2578">
                  <c:v>164.24636511747201</c:v>
                </c:pt>
                <c:pt idx="2579">
                  <c:v>164.31007588749401</c:v>
                </c:pt>
                <c:pt idx="2580">
                  <c:v>164.373786657517</c:v>
                </c:pt>
                <c:pt idx="2581">
                  <c:v>164.437497427539</c:v>
                </c:pt>
                <c:pt idx="2582">
                  <c:v>164.501208197561</c:v>
                </c:pt>
                <c:pt idx="2583">
                  <c:v>164.56491896758399</c:v>
                </c:pt>
                <c:pt idx="2584">
                  <c:v>164.62862973760599</c:v>
                </c:pt>
                <c:pt idx="2585">
                  <c:v>164.69234050762799</c:v>
                </c:pt>
                <c:pt idx="2586">
                  <c:v>164.75605127764999</c:v>
                </c:pt>
                <c:pt idx="2587">
                  <c:v>164.81976204767301</c:v>
                </c:pt>
                <c:pt idx="2588">
                  <c:v>164.88347281769501</c:v>
                </c:pt>
                <c:pt idx="2589">
                  <c:v>164.94718358771701</c:v>
                </c:pt>
                <c:pt idx="2590">
                  <c:v>165.01089435774</c:v>
                </c:pt>
                <c:pt idx="2591">
                  <c:v>165.074605127762</c:v>
                </c:pt>
                <c:pt idx="2592">
                  <c:v>165.138315897784</c:v>
                </c:pt>
                <c:pt idx="2593">
                  <c:v>165.202026667806</c:v>
                </c:pt>
                <c:pt idx="2594">
                  <c:v>165.26573743782899</c:v>
                </c:pt>
                <c:pt idx="2595">
                  <c:v>165.32944820785099</c:v>
                </c:pt>
                <c:pt idx="2596">
                  <c:v>165.39315897787299</c:v>
                </c:pt>
                <c:pt idx="2597">
                  <c:v>165.45686974789501</c:v>
                </c:pt>
                <c:pt idx="2598">
                  <c:v>165.52058051791801</c:v>
                </c:pt>
                <c:pt idx="2599">
                  <c:v>165.58429128794</c:v>
                </c:pt>
                <c:pt idx="2600">
                  <c:v>165.648002057962</c:v>
                </c:pt>
                <c:pt idx="2601">
                  <c:v>165.711712827985</c:v>
                </c:pt>
                <c:pt idx="2602">
                  <c:v>165.775423598007</c:v>
                </c:pt>
                <c:pt idx="2603">
                  <c:v>165.83913436802899</c:v>
                </c:pt>
                <c:pt idx="2604">
                  <c:v>165.90284513805099</c:v>
                </c:pt>
                <c:pt idx="2605">
                  <c:v>165.96655590807401</c:v>
                </c:pt>
                <c:pt idx="2606">
                  <c:v>166.03026667809601</c:v>
                </c:pt>
                <c:pt idx="2607">
                  <c:v>166.09397744811801</c:v>
                </c:pt>
                <c:pt idx="2608">
                  <c:v>166.157688218141</c:v>
                </c:pt>
                <c:pt idx="2609">
                  <c:v>166.221398988163</c:v>
                </c:pt>
                <c:pt idx="2610">
                  <c:v>166.285109758185</c:v>
                </c:pt>
                <c:pt idx="2611">
                  <c:v>166.348820528207</c:v>
                </c:pt>
                <c:pt idx="2612">
                  <c:v>166.41253129822999</c:v>
                </c:pt>
                <c:pt idx="2613">
                  <c:v>166.47624206825199</c:v>
                </c:pt>
                <c:pt idx="2614">
                  <c:v>166.53995283827399</c:v>
                </c:pt>
                <c:pt idx="2615">
                  <c:v>166.60366360829701</c:v>
                </c:pt>
                <c:pt idx="2616">
                  <c:v>166.66737437831901</c:v>
                </c:pt>
                <c:pt idx="2617">
                  <c:v>166.73108514834101</c:v>
                </c:pt>
                <c:pt idx="2618">
                  <c:v>166.79479591836301</c:v>
                </c:pt>
                <c:pt idx="2619">
                  <c:v>166.858506688386</c:v>
                </c:pt>
                <c:pt idx="2620">
                  <c:v>166.922217458408</c:v>
                </c:pt>
                <c:pt idx="2621">
                  <c:v>166.98592822843</c:v>
                </c:pt>
                <c:pt idx="2622">
                  <c:v>167.04963899845299</c:v>
                </c:pt>
                <c:pt idx="2623">
                  <c:v>167.11334976847499</c:v>
                </c:pt>
                <c:pt idx="2624">
                  <c:v>167.17706053849699</c:v>
                </c:pt>
                <c:pt idx="2625">
                  <c:v>167.24077130851899</c:v>
                </c:pt>
                <c:pt idx="2626">
                  <c:v>167.30448207854201</c:v>
                </c:pt>
                <c:pt idx="2627">
                  <c:v>167.36819284856401</c:v>
                </c:pt>
                <c:pt idx="2628">
                  <c:v>167.43190361858601</c:v>
                </c:pt>
                <c:pt idx="2629">
                  <c:v>167.495614388609</c:v>
                </c:pt>
                <c:pt idx="2630">
                  <c:v>167.559325158631</c:v>
                </c:pt>
                <c:pt idx="2631">
                  <c:v>167.623035928653</c:v>
                </c:pt>
                <c:pt idx="2632">
                  <c:v>167.68674669867499</c:v>
                </c:pt>
                <c:pt idx="2633">
                  <c:v>167.75045746869799</c:v>
                </c:pt>
                <c:pt idx="2634">
                  <c:v>167.81416823871999</c:v>
                </c:pt>
                <c:pt idx="2635">
                  <c:v>167.87787900874201</c:v>
                </c:pt>
                <c:pt idx="2636">
                  <c:v>167.94158977876501</c:v>
                </c:pt>
                <c:pt idx="2637">
                  <c:v>168.00530054878701</c:v>
                </c:pt>
                <c:pt idx="2638">
                  <c:v>168.069011318809</c:v>
                </c:pt>
                <c:pt idx="2639">
                  <c:v>168.132722088831</c:v>
                </c:pt>
                <c:pt idx="2640">
                  <c:v>168.196432858854</c:v>
                </c:pt>
                <c:pt idx="2641">
                  <c:v>168.26014362887599</c:v>
                </c:pt>
                <c:pt idx="2642">
                  <c:v>168.32385439889799</c:v>
                </c:pt>
                <c:pt idx="2643">
                  <c:v>168.38756516891999</c:v>
                </c:pt>
                <c:pt idx="2644">
                  <c:v>168.45127593894301</c:v>
                </c:pt>
                <c:pt idx="2645">
                  <c:v>168.51498670896501</c:v>
                </c:pt>
                <c:pt idx="2646">
                  <c:v>168.57869747898701</c:v>
                </c:pt>
                <c:pt idx="2647">
                  <c:v>168.64240824901</c:v>
                </c:pt>
                <c:pt idx="2648">
                  <c:v>168.706119019032</c:v>
                </c:pt>
                <c:pt idx="2649">
                  <c:v>168.769829789054</c:v>
                </c:pt>
                <c:pt idx="2650">
                  <c:v>168.833540559076</c:v>
                </c:pt>
                <c:pt idx="2651">
                  <c:v>168.89725132909899</c:v>
                </c:pt>
                <c:pt idx="2652">
                  <c:v>168.96096209912099</c:v>
                </c:pt>
                <c:pt idx="2653">
                  <c:v>169.02467286914299</c:v>
                </c:pt>
                <c:pt idx="2654">
                  <c:v>169.08838363916601</c:v>
                </c:pt>
                <c:pt idx="2655">
                  <c:v>169.15209440918801</c:v>
                </c:pt>
                <c:pt idx="2656">
                  <c:v>169.21580517921001</c:v>
                </c:pt>
                <c:pt idx="2657">
                  <c:v>169.27951594923201</c:v>
                </c:pt>
                <c:pt idx="2658">
                  <c:v>169.343226719255</c:v>
                </c:pt>
                <c:pt idx="2659">
                  <c:v>169.406937489277</c:v>
                </c:pt>
                <c:pt idx="2660">
                  <c:v>169.470648259299</c:v>
                </c:pt>
                <c:pt idx="2661">
                  <c:v>169.53435902932199</c:v>
                </c:pt>
                <c:pt idx="2662">
                  <c:v>169.59806979934399</c:v>
                </c:pt>
                <c:pt idx="2663">
                  <c:v>169.66178056936599</c:v>
                </c:pt>
                <c:pt idx="2664">
                  <c:v>169.72549133938799</c:v>
                </c:pt>
                <c:pt idx="2665">
                  <c:v>169.78920210941101</c:v>
                </c:pt>
                <c:pt idx="2666">
                  <c:v>169.85291287943301</c:v>
                </c:pt>
                <c:pt idx="2667">
                  <c:v>169.916623649455</c:v>
                </c:pt>
                <c:pt idx="2668">
                  <c:v>169.980334419478</c:v>
                </c:pt>
                <c:pt idx="2669">
                  <c:v>170.0440451895</c:v>
                </c:pt>
                <c:pt idx="2670">
                  <c:v>170.107755959522</c:v>
                </c:pt>
                <c:pt idx="2671">
                  <c:v>170.17146672954399</c:v>
                </c:pt>
                <c:pt idx="2672">
                  <c:v>170.23517749956699</c:v>
                </c:pt>
                <c:pt idx="2673">
                  <c:v>170.29888826958901</c:v>
                </c:pt>
                <c:pt idx="2674">
                  <c:v>170.36259903961101</c:v>
                </c:pt>
                <c:pt idx="2675">
                  <c:v>170.42630980963401</c:v>
                </c:pt>
                <c:pt idx="2676">
                  <c:v>170.490020579656</c:v>
                </c:pt>
                <c:pt idx="2677">
                  <c:v>170.553731349678</c:v>
                </c:pt>
                <c:pt idx="2678">
                  <c:v>170.6174421197</c:v>
                </c:pt>
                <c:pt idx="2679">
                  <c:v>170.68115288972299</c:v>
                </c:pt>
                <c:pt idx="2680">
                  <c:v>170.74486365974499</c:v>
                </c:pt>
                <c:pt idx="2681">
                  <c:v>170.80857442976699</c:v>
                </c:pt>
                <c:pt idx="2682">
                  <c:v>170.87228519979001</c:v>
                </c:pt>
                <c:pt idx="2683">
                  <c:v>170.93599596981201</c:v>
                </c:pt>
                <c:pt idx="2684">
                  <c:v>170.99970673983401</c:v>
                </c:pt>
                <c:pt idx="2685">
                  <c:v>171.06341750985601</c:v>
                </c:pt>
                <c:pt idx="2686">
                  <c:v>171.127128279879</c:v>
                </c:pt>
                <c:pt idx="2687">
                  <c:v>171.190839049901</c:v>
                </c:pt>
                <c:pt idx="2688">
                  <c:v>171.254549819923</c:v>
                </c:pt>
                <c:pt idx="2689">
                  <c:v>171.318260589945</c:v>
                </c:pt>
                <c:pt idx="2690">
                  <c:v>171.38197135996799</c:v>
                </c:pt>
                <c:pt idx="2691">
                  <c:v>171.44568212998999</c:v>
                </c:pt>
                <c:pt idx="2692">
                  <c:v>171.50939290001199</c:v>
                </c:pt>
                <c:pt idx="2693">
                  <c:v>171.57310367003501</c:v>
                </c:pt>
                <c:pt idx="2694">
                  <c:v>171.63681444005701</c:v>
                </c:pt>
                <c:pt idx="2695">
                  <c:v>171.70052521007901</c:v>
                </c:pt>
                <c:pt idx="2696">
                  <c:v>171.76423598010101</c:v>
                </c:pt>
                <c:pt idx="2697">
                  <c:v>171.827946750124</c:v>
                </c:pt>
                <c:pt idx="2698">
                  <c:v>171.891657520146</c:v>
                </c:pt>
                <c:pt idx="2699">
                  <c:v>171.955368290168</c:v>
                </c:pt>
                <c:pt idx="2700">
                  <c:v>172.01907906019099</c:v>
                </c:pt>
                <c:pt idx="2701">
                  <c:v>172.08278983021299</c:v>
                </c:pt>
                <c:pt idx="2702">
                  <c:v>172.14650060023499</c:v>
                </c:pt>
                <c:pt idx="2703">
                  <c:v>172.21021137025701</c:v>
                </c:pt>
                <c:pt idx="2704">
                  <c:v>172.27392214028001</c:v>
                </c:pt>
                <c:pt idx="2705">
                  <c:v>172.33763291030201</c:v>
                </c:pt>
                <c:pt idx="2706">
                  <c:v>172.401343680324</c:v>
                </c:pt>
                <c:pt idx="2707">
                  <c:v>172.465054450347</c:v>
                </c:pt>
                <c:pt idx="2708">
                  <c:v>172.528765220369</c:v>
                </c:pt>
                <c:pt idx="2709">
                  <c:v>172.59247599039099</c:v>
                </c:pt>
                <c:pt idx="2710">
                  <c:v>172.65618676041299</c:v>
                </c:pt>
                <c:pt idx="2711">
                  <c:v>172.71989753043599</c:v>
                </c:pt>
                <c:pt idx="2712">
                  <c:v>172.78360830045801</c:v>
                </c:pt>
                <c:pt idx="2713">
                  <c:v>172.84731907048001</c:v>
                </c:pt>
                <c:pt idx="2714">
                  <c:v>172.91102984050301</c:v>
                </c:pt>
                <c:pt idx="2715">
                  <c:v>172.974740610525</c:v>
                </c:pt>
                <c:pt idx="2716">
                  <c:v>173.038451380547</c:v>
                </c:pt>
                <c:pt idx="2717">
                  <c:v>173.102162150569</c:v>
                </c:pt>
                <c:pt idx="2718">
                  <c:v>173.16587292059199</c:v>
                </c:pt>
                <c:pt idx="2719">
                  <c:v>173.22958369061399</c:v>
                </c:pt>
                <c:pt idx="2720">
                  <c:v>173.29329446063599</c:v>
                </c:pt>
                <c:pt idx="2721">
                  <c:v>173.35700523065901</c:v>
                </c:pt>
                <c:pt idx="2722">
                  <c:v>173.42071600068101</c:v>
                </c:pt>
                <c:pt idx="2723">
                  <c:v>173.48442677070301</c:v>
                </c:pt>
                <c:pt idx="2724">
                  <c:v>173.54813754072501</c:v>
                </c:pt>
                <c:pt idx="2725">
                  <c:v>173.611848310748</c:v>
                </c:pt>
                <c:pt idx="2726">
                  <c:v>173.67555908077</c:v>
                </c:pt>
                <c:pt idx="2727">
                  <c:v>173.739269850792</c:v>
                </c:pt>
                <c:pt idx="2728">
                  <c:v>173.80298062081499</c:v>
                </c:pt>
                <c:pt idx="2729">
                  <c:v>173.86669139083699</c:v>
                </c:pt>
                <c:pt idx="2730">
                  <c:v>173.93040216085899</c:v>
                </c:pt>
                <c:pt idx="2731">
                  <c:v>173.99411293088099</c:v>
                </c:pt>
                <c:pt idx="2732">
                  <c:v>174.05782370090401</c:v>
                </c:pt>
                <c:pt idx="2733">
                  <c:v>174.12153447092601</c:v>
                </c:pt>
                <c:pt idx="2734">
                  <c:v>174.18524524094801</c:v>
                </c:pt>
                <c:pt idx="2735">
                  <c:v>174.248956010971</c:v>
                </c:pt>
                <c:pt idx="2736">
                  <c:v>174.312666780993</c:v>
                </c:pt>
                <c:pt idx="2737">
                  <c:v>174.376377551015</c:v>
                </c:pt>
                <c:pt idx="2738">
                  <c:v>174.440088321037</c:v>
                </c:pt>
                <c:pt idx="2739">
                  <c:v>174.50379909105999</c:v>
                </c:pt>
                <c:pt idx="2740">
                  <c:v>174.56750986108199</c:v>
                </c:pt>
                <c:pt idx="2741">
                  <c:v>174.63122063110399</c:v>
                </c:pt>
                <c:pt idx="2742">
                  <c:v>174.69493140112601</c:v>
                </c:pt>
                <c:pt idx="2743">
                  <c:v>174.75864217114901</c:v>
                </c:pt>
                <c:pt idx="2744">
                  <c:v>174.822352941171</c:v>
                </c:pt>
                <c:pt idx="2745">
                  <c:v>174.886063711193</c:v>
                </c:pt>
                <c:pt idx="2746">
                  <c:v>174.949774481216</c:v>
                </c:pt>
                <c:pt idx="2747">
                  <c:v>175.013485251238</c:v>
                </c:pt>
                <c:pt idx="2748">
                  <c:v>175.07719602125999</c:v>
                </c:pt>
                <c:pt idx="2749">
                  <c:v>175.14090679128199</c:v>
                </c:pt>
                <c:pt idx="2750">
                  <c:v>175.20461756130501</c:v>
                </c:pt>
                <c:pt idx="2751">
                  <c:v>175.26832833132701</c:v>
                </c:pt>
                <c:pt idx="2752">
                  <c:v>175.33203910134901</c:v>
                </c:pt>
                <c:pt idx="2753">
                  <c:v>175.395749871372</c:v>
                </c:pt>
                <c:pt idx="2754">
                  <c:v>175.459460641394</c:v>
                </c:pt>
                <c:pt idx="2755">
                  <c:v>175.523171411416</c:v>
                </c:pt>
                <c:pt idx="2756">
                  <c:v>175.586882181438</c:v>
                </c:pt>
                <c:pt idx="2757">
                  <c:v>175.65059295146099</c:v>
                </c:pt>
                <c:pt idx="2758">
                  <c:v>175.71430372148299</c:v>
                </c:pt>
                <c:pt idx="2759">
                  <c:v>175.77801449150499</c:v>
                </c:pt>
                <c:pt idx="2760">
                  <c:v>175.84172526152801</c:v>
                </c:pt>
                <c:pt idx="2761">
                  <c:v>175.90543603155001</c:v>
                </c:pt>
                <c:pt idx="2762">
                  <c:v>175.96914680157201</c:v>
                </c:pt>
                <c:pt idx="2763">
                  <c:v>176.03285757159401</c:v>
                </c:pt>
                <c:pt idx="2764">
                  <c:v>176.096568341617</c:v>
                </c:pt>
                <c:pt idx="2765">
                  <c:v>176.160279111639</c:v>
                </c:pt>
                <c:pt idx="2766">
                  <c:v>176.223989881661</c:v>
                </c:pt>
                <c:pt idx="2767">
                  <c:v>176.28770065168399</c:v>
                </c:pt>
                <c:pt idx="2768">
                  <c:v>176.35141142170599</c:v>
                </c:pt>
                <c:pt idx="2769">
                  <c:v>176.41512219172799</c:v>
                </c:pt>
                <c:pt idx="2770">
                  <c:v>176.47883296174999</c:v>
                </c:pt>
                <c:pt idx="2771">
                  <c:v>176.54254373177301</c:v>
                </c:pt>
                <c:pt idx="2772">
                  <c:v>176.60625450179501</c:v>
                </c:pt>
                <c:pt idx="2773">
                  <c:v>176.66996527181701</c:v>
                </c:pt>
                <c:pt idx="2774">
                  <c:v>176.73367604184</c:v>
                </c:pt>
                <c:pt idx="2775">
                  <c:v>176.797386811862</c:v>
                </c:pt>
                <c:pt idx="2776">
                  <c:v>176.861097581884</c:v>
                </c:pt>
                <c:pt idx="2777">
                  <c:v>176.92480835190599</c:v>
                </c:pt>
                <c:pt idx="2778">
                  <c:v>176.98851912192899</c:v>
                </c:pt>
                <c:pt idx="2779">
                  <c:v>177.05222989195099</c:v>
                </c:pt>
                <c:pt idx="2780">
                  <c:v>177.11594066197301</c:v>
                </c:pt>
                <c:pt idx="2781">
                  <c:v>177.17965143199601</c:v>
                </c:pt>
                <c:pt idx="2782">
                  <c:v>177.24336220201801</c:v>
                </c:pt>
                <c:pt idx="2783">
                  <c:v>177.30707297204</c:v>
                </c:pt>
                <c:pt idx="2784">
                  <c:v>177.370783742062</c:v>
                </c:pt>
                <c:pt idx="2785">
                  <c:v>177.434494512085</c:v>
                </c:pt>
                <c:pt idx="2786">
                  <c:v>177.49820528210699</c:v>
                </c:pt>
                <c:pt idx="2787">
                  <c:v>177.56191605212899</c:v>
                </c:pt>
                <c:pt idx="2788">
                  <c:v>177.62562682215099</c:v>
                </c:pt>
                <c:pt idx="2789">
                  <c:v>177.68933759217401</c:v>
                </c:pt>
                <c:pt idx="2790">
                  <c:v>177.75304836219601</c:v>
                </c:pt>
                <c:pt idx="2791">
                  <c:v>177.81675913221801</c:v>
                </c:pt>
                <c:pt idx="2792">
                  <c:v>177.880469902241</c:v>
                </c:pt>
                <c:pt idx="2793">
                  <c:v>177.944180672263</c:v>
                </c:pt>
                <c:pt idx="2794">
                  <c:v>178.007891442285</c:v>
                </c:pt>
                <c:pt idx="2795">
                  <c:v>178.071602212307</c:v>
                </c:pt>
                <c:pt idx="2796">
                  <c:v>178.13531298232999</c:v>
                </c:pt>
                <c:pt idx="2797">
                  <c:v>178.19902375235199</c:v>
                </c:pt>
                <c:pt idx="2798">
                  <c:v>178.26273452237399</c:v>
                </c:pt>
                <c:pt idx="2799">
                  <c:v>178.32644529239701</c:v>
                </c:pt>
                <c:pt idx="2800">
                  <c:v>178.39015606241901</c:v>
                </c:pt>
                <c:pt idx="2801">
                  <c:v>178.45386683244101</c:v>
                </c:pt>
                <c:pt idx="2802">
                  <c:v>178.51757760246301</c:v>
                </c:pt>
                <c:pt idx="2803">
                  <c:v>178.581288372486</c:v>
                </c:pt>
                <c:pt idx="2804">
                  <c:v>178.644999142508</c:v>
                </c:pt>
                <c:pt idx="2805">
                  <c:v>178.70870991253</c:v>
                </c:pt>
                <c:pt idx="2806">
                  <c:v>178.77242068255299</c:v>
                </c:pt>
                <c:pt idx="2807">
                  <c:v>178.83613145257499</c:v>
                </c:pt>
                <c:pt idx="2808">
                  <c:v>178.89984222259699</c:v>
                </c:pt>
                <c:pt idx="2809">
                  <c:v>178.96355299261899</c:v>
                </c:pt>
                <c:pt idx="2810">
                  <c:v>179.02726376264201</c:v>
                </c:pt>
                <c:pt idx="2811">
                  <c:v>179.09097453266401</c:v>
                </c:pt>
                <c:pt idx="2812">
                  <c:v>179.154685302686</c:v>
                </c:pt>
                <c:pt idx="2813">
                  <c:v>179.218396072709</c:v>
                </c:pt>
                <c:pt idx="2814">
                  <c:v>179.282106842731</c:v>
                </c:pt>
                <c:pt idx="2815">
                  <c:v>179.345817612753</c:v>
                </c:pt>
                <c:pt idx="2816">
                  <c:v>179.40952838277499</c:v>
                </c:pt>
                <c:pt idx="2817">
                  <c:v>179.47323915279799</c:v>
                </c:pt>
                <c:pt idx="2818">
                  <c:v>179.53694992282001</c:v>
                </c:pt>
                <c:pt idx="2819">
                  <c:v>179.60066069284201</c:v>
                </c:pt>
                <c:pt idx="2820">
                  <c:v>179.66437146286501</c:v>
                </c:pt>
                <c:pt idx="2821">
                  <c:v>179.728082232887</c:v>
                </c:pt>
                <c:pt idx="2822">
                  <c:v>179.791793002909</c:v>
                </c:pt>
                <c:pt idx="2823">
                  <c:v>179.855503772931</c:v>
                </c:pt>
                <c:pt idx="2824">
                  <c:v>179.91921454295399</c:v>
                </c:pt>
                <c:pt idx="2825">
                  <c:v>179.98292531297599</c:v>
                </c:pt>
                <c:pt idx="2826">
                  <c:v>180.04663608299799</c:v>
                </c:pt>
                <c:pt idx="2827">
                  <c:v>180.11034685302101</c:v>
                </c:pt>
                <c:pt idx="2828">
                  <c:v>180.17405762304301</c:v>
                </c:pt>
                <c:pt idx="2829">
                  <c:v>180.23776839306501</c:v>
                </c:pt>
                <c:pt idx="2830">
                  <c:v>180.30147916308701</c:v>
                </c:pt>
                <c:pt idx="2831">
                  <c:v>180.36518993311</c:v>
                </c:pt>
                <c:pt idx="2832">
                  <c:v>180.428900703132</c:v>
                </c:pt>
                <c:pt idx="2833">
                  <c:v>180.492611473154</c:v>
                </c:pt>
                <c:pt idx="2834">
                  <c:v>180.556322243176</c:v>
                </c:pt>
                <c:pt idx="2835">
                  <c:v>180.62003301319899</c:v>
                </c:pt>
                <c:pt idx="2836">
                  <c:v>180.68374378322099</c:v>
                </c:pt>
                <c:pt idx="2837">
                  <c:v>180.74745455324299</c:v>
                </c:pt>
                <c:pt idx="2838">
                  <c:v>180.81116532326601</c:v>
                </c:pt>
                <c:pt idx="2839">
                  <c:v>180.87487609328801</c:v>
                </c:pt>
                <c:pt idx="2840">
                  <c:v>180.93858686331001</c:v>
                </c:pt>
                <c:pt idx="2841">
                  <c:v>181.00229763333201</c:v>
                </c:pt>
                <c:pt idx="2842">
                  <c:v>181.066008403355</c:v>
                </c:pt>
                <c:pt idx="2843">
                  <c:v>181.129719173377</c:v>
                </c:pt>
                <c:pt idx="2844">
                  <c:v>181.193429943399</c:v>
                </c:pt>
                <c:pt idx="2845">
                  <c:v>181.25714071342199</c:v>
                </c:pt>
                <c:pt idx="2846">
                  <c:v>181.32085148344399</c:v>
                </c:pt>
                <c:pt idx="2847">
                  <c:v>181.38456225346599</c:v>
                </c:pt>
                <c:pt idx="2848">
                  <c:v>181.44827302348801</c:v>
                </c:pt>
                <c:pt idx="2849">
                  <c:v>181.51198379351101</c:v>
                </c:pt>
                <c:pt idx="2850">
                  <c:v>181.57569456353301</c:v>
                </c:pt>
                <c:pt idx="2851">
                  <c:v>181.639405333555</c:v>
                </c:pt>
                <c:pt idx="2852">
                  <c:v>181.703116103578</c:v>
                </c:pt>
                <c:pt idx="2853">
                  <c:v>181.7668268736</c:v>
                </c:pt>
                <c:pt idx="2854">
                  <c:v>181.83053764362199</c:v>
                </c:pt>
                <c:pt idx="2855">
                  <c:v>181.89424841364399</c:v>
                </c:pt>
                <c:pt idx="2856">
                  <c:v>181.95795918366699</c:v>
                </c:pt>
                <c:pt idx="2857">
                  <c:v>182.02166995368901</c:v>
                </c:pt>
                <c:pt idx="2858">
                  <c:v>182.08538072371101</c:v>
                </c:pt>
                <c:pt idx="2859">
                  <c:v>182.14909149373401</c:v>
                </c:pt>
                <c:pt idx="2860">
                  <c:v>182.212802263756</c:v>
                </c:pt>
                <c:pt idx="2861">
                  <c:v>182.276513033778</c:v>
                </c:pt>
                <c:pt idx="2862">
                  <c:v>182.3402238038</c:v>
                </c:pt>
                <c:pt idx="2863">
                  <c:v>182.40393457382299</c:v>
                </c:pt>
                <c:pt idx="2864">
                  <c:v>182.46764534384499</c:v>
                </c:pt>
                <c:pt idx="2865">
                  <c:v>182.53135611386699</c:v>
                </c:pt>
                <c:pt idx="2866">
                  <c:v>182.59506688389001</c:v>
                </c:pt>
                <c:pt idx="2867">
                  <c:v>182.65877765391201</c:v>
                </c:pt>
                <c:pt idx="2868">
                  <c:v>182.72248842393401</c:v>
                </c:pt>
                <c:pt idx="2869">
                  <c:v>182.78619919395601</c:v>
                </c:pt>
                <c:pt idx="2870">
                  <c:v>182.849909963979</c:v>
                </c:pt>
                <c:pt idx="2871">
                  <c:v>182.913620734001</c:v>
                </c:pt>
                <c:pt idx="2872">
                  <c:v>182.977331504023</c:v>
                </c:pt>
                <c:pt idx="2873">
                  <c:v>183.04104227404599</c:v>
                </c:pt>
                <c:pt idx="2874">
                  <c:v>183.10475304406799</c:v>
                </c:pt>
                <c:pt idx="2875">
                  <c:v>183.16846381408999</c:v>
                </c:pt>
                <c:pt idx="2876">
                  <c:v>183.23217458411199</c:v>
                </c:pt>
                <c:pt idx="2877">
                  <c:v>183.29588535413501</c:v>
                </c:pt>
                <c:pt idx="2878">
                  <c:v>183.35959612415701</c:v>
                </c:pt>
                <c:pt idx="2879">
                  <c:v>183.42330689417901</c:v>
                </c:pt>
                <c:pt idx="2880">
                  <c:v>183.487017664202</c:v>
                </c:pt>
                <c:pt idx="2881">
                  <c:v>183.550728434224</c:v>
                </c:pt>
                <c:pt idx="2882">
                  <c:v>183.614439204246</c:v>
                </c:pt>
                <c:pt idx="2883">
                  <c:v>183.678149974268</c:v>
                </c:pt>
                <c:pt idx="2884">
                  <c:v>183.74186074429099</c:v>
                </c:pt>
                <c:pt idx="2885">
                  <c:v>183.80557151431299</c:v>
                </c:pt>
                <c:pt idx="2886">
                  <c:v>183.86928228433499</c:v>
                </c:pt>
                <c:pt idx="2887">
                  <c:v>183.93299305435701</c:v>
                </c:pt>
                <c:pt idx="2888">
                  <c:v>183.99670382438001</c:v>
                </c:pt>
                <c:pt idx="2889">
                  <c:v>184.060414594402</c:v>
                </c:pt>
                <c:pt idx="2890">
                  <c:v>184.124125364424</c:v>
                </c:pt>
                <c:pt idx="2891">
                  <c:v>184.187836134447</c:v>
                </c:pt>
                <c:pt idx="2892">
                  <c:v>184.251546904469</c:v>
                </c:pt>
                <c:pt idx="2893">
                  <c:v>184.31525767449099</c:v>
                </c:pt>
                <c:pt idx="2894">
                  <c:v>184.37896844451299</c:v>
                </c:pt>
                <c:pt idx="2895">
                  <c:v>184.44267921453601</c:v>
                </c:pt>
                <c:pt idx="2896">
                  <c:v>184.50638998455801</c:v>
                </c:pt>
                <c:pt idx="2897">
                  <c:v>184.57010075458001</c:v>
                </c:pt>
                <c:pt idx="2898">
                  <c:v>184.633811524603</c:v>
                </c:pt>
                <c:pt idx="2899">
                  <c:v>184.697522294625</c:v>
                </c:pt>
                <c:pt idx="2900">
                  <c:v>184.761233064647</c:v>
                </c:pt>
                <c:pt idx="2901">
                  <c:v>184.824943834669</c:v>
                </c:pt>
                <c:pt idx="2902">
                  <c:v>184.88865460469199</c:v>
                </c:pt>
                <c:pt idx="2903">
                  <c:v>184.95236537471399</c:v>
                </c:pt>
                <c:pt idx="2904">
                  <c:v>185.01607614473599</c:v>
                </c:pt>
                <c:pt idx="2905">
                  <c:v>185.07978691475901</c:v>
                </c:pt>
                <c:pt idx="2906">
                  <c:v>185.14349768478101</c:v>
                </c:pt>
                <c:pt idx="2907">
                  <c:v>185.20720845480301</c:v>
                </c:pt>
                <c:pt idx="2908">
                  <c:v>185.27091922482501</c:v>
                </c:pt>
                <c:pt idx="2909">
                  <c:v>185.334629994848</c:v>
                </c:pt>
                <c:pt idx="2910">
                  <c:v>185.39834076487</c:v>
                </c:pt>
                <c:pt idx="2911">
                  <c:v>185.462051534892</c:v>
                </c:pt>
                <c:pt idx="2912">
                  <c:v>185.52576230491499</c:v>
                </c:pt>
                <c:pt idx="2913">
                  <c:v>185.58947307493699</c:v>
                </c:pt>
                <c:pt idx="2914">
                  <c:v>185.65318384495899</c:v>
                </c:pt>
                <c:pt idx="2915">
                  <c:v>185.71689461498099</c:v>
                </c:pt>
                <c:pt idx="2916">
                  <c:v>185.78060538500401</c:v>
                </c:pt>
                <c:pt idx="2917">
                  <c:v>185.84431615502601</c:v>
                </c:pt>
                <c:pt idx="2918">
                  <c:v>185.90802692504801</c:v>
                </c:pt>
                <c:pt idx="2919">
                  <c:v>185.971737695071</c:v>
                </c:pt>
                <c:pt idx="2920">
                  <c:v>186.035448465093</c:v>
                </c:pt>
                <c:pt idx="2921">
                  <c:v>186.099159235115</c:v>
                </c:pt>
                <c:pt idx="2922">
                  <c:v>186.16287000513699</c:v>
                </c:pt>
                <c:pt idx="2923">
                  <c:v>186.22658077515999</c:v>
                </c:pt>
                <c:pt idx="2924">
                  <c:v>186.29029154518199</c:v>
                </c:pt>
                <c:pt idx="2925">
                  <c:v>186.35400231520401</c:v>
                </c:pt>
                <c:pt idx="2926">
                  <c:v>186.41771308522701</c:v>
                </c:pt>
                <c:pt idx="2927">
                  <c:v>186.48142385524901</c:v>
                </c:pt>
                <c:pt idx="2928">
                  <c:v>186.545134625271</c:v>
                </c:pt>
                <c:pt idx="2929">
                  <c:v>186.608845395293</c:v>
                </c:pt>
                <c:pt idx="2930">
                  <c:v>186.672556165316</c:v>
                </c:pt>
                <c:pt idx="2931">
                  <c:v>186.73626693533799</c:v>
                </c:pt>
                <c:pt idx="2932">
                  <c:v>186.79997770535999</c:v>
                </c:pt>
                <c:pt idx="2933">
                  <c:v>186.86368847538199</c:v>
                </c:pt>
                <c:pt idx="2934">
                  <c:v>186.92739924540501</c:v>
                </c:pt>
                <c:pt idx="2935">
                  <c:v>186.99111001542701</c:v>
                </c:pt>
                <c:pt idx="2936">
                  <c:v>187.05482078544901</c:v>
                </c:pt>
                <c:pt idx="2937">
                  <c:v>187.118531555472</c:v>
                </c:pt>
                <c:pt idx="2938">
                  <c:v>187.182242325494</c:v>
                </c:pt>
                <c:pt idx="2939">
                  <c:v>187.245953095516</c:v>
                </c:pt>
                <c:pt idx="2940">
                  <c:v>187.309663865538</c:v>
                </c:pt>
                <c:pt idx="2941">
                  <c:v>187.37337463556099</c:v>
                </c:pt>
                <c:pt idx="2942">
                  <c:v>187.43708540558299</c:v>
                </c:pt>
                <c:pt idx="2943">
                  <c:v>187.50079617560499</c:v>
                </c:pt>
                <c:pt idx="2944">
                  <c:v>187.56450694562801</c:v>
                </c:pt>
                <c:pt idx="2945">
                  <c:v>187.62821771565001</c:v>
                </c:pt>
                <c:pt idx="2946">
                  <c:v>187.69192848567201</c:v>
                </c:pt>
                <c:pt idx="2947">
                  <c:v>187.75563925569401</c:v>
                </c:pt>
                <c:pt idx="2948">
                  <c:v>187.819350025717</c:v>
                </c:pt>
                <c:pt idx="2949">
                  <c:v>187.883060795739</c:v>
                </c:pt>
                <c:pt idx="2950">
                  <c:v>187.946771565761</c:v>
                </c:pt>
                <c:pt idx="2951">
                  <c:v>188.01048233578399</c:v>
                </c:pt>
                <c:pt idx="2952">
                  <c:v>188.07419310580599</c:v>
                </c:pt>
                <c:pt idx="2953">
                  <c:v>188.13790387582799</c:v>
                </c:pt>
                <c:pt idx="2954">
                  <c:v>188.20161464584999</c:v>
                </c:pt>
                <c:pt idx="2955">
                  <c:v>188.26532541587301</c:v>
                </c:pt>
                <c:pt idx="2956">
                  <c:v>188.32903618589501</c:v>
                </c:pt>
                <c:pt idx="2957">
                  <c:v>188.392746955917</c:v>
                </c:pt>
                <c:pt idx="2958">
                  <c:v>188.45645772594</c:v>
                </c:pt>
                <c:pt idx="2959">
                  <c:v>188.520168495962</c:v>
                </c:pt>
                <c:pt idx="2960">
                  <c:v>188.583879265984</c:v>
                </c:pt>
                <c:pt idx="2961">
                  <c:v>188.64759003600599</c:v>
                </c:pt>
                <c:pt idx="2962">
                  <c:v>188.71130080602899</c:v>
                </c:pt>
                <c:pt idx="2963">
                  <c:v>188.77501157605101</c:v>
                </c:pt>
                <c:pt idx="2964">
                  <c:v>188.83872234607301</c:v>
                </c:pt>
                <c:pt idx="2965">
                  <c:v>188.90243311609601</c:v>
                </c:pt>
                <c:pt idx="2966">
                  <c:v>188.966143886118</c:v>
                </c:pt>
                <c:pt idx="2967">
                  <c:v>189.02985465614</c:v>
                </c:pt>
                <c:pt idx="2968">
                  <c:v>189.093565426162</c:v>
                </c:pt>
                <c:pt idx="2969">
                  <c:v>189.15727619618499</c:v>
                </c:pt>
                <c:pt idx="2970">
                  <c:v>189.22098696620699</c:v>
                </c:pt>
                <c:pt idx="2971">
                  <c:v>189.28469773622899</c:v>
                </c:pt>
                <c:pt idx="2972">
                  <c:v>189.34840850625201</c:v>
                </c:pt>
                <c:pt idx="2973">
                  <c:v>189.41211927627401</c:v>
                </c:pt>
                <c:pt idx="2974">
                  <c:v>189.47583004629601</c:v>
                </c:pt>
                <c:pt idx="2975">
                  <c:v>189.53954081631801</c:v>
                </c:pt>
                <c:pt idx="2976">
                  <c:v>189.603251586341</c:v>
                </c:pt>
                <c:pt idx="2977">
                  <c:v>189.666962356363</c:v>
                </c:pt>
                <c:pt idx="2978">
                  <c:v>189.730673126385</c:v>
                </c:pt>
                <c:pt idx="2979">
                  <c:v>189.794383896407</c:v>
                </c:pt>
                <c:pt idx="2980">
                  <c:v>189.85809466642999</c:v>
                </c:pt>
                <c:pt idx="2981">
                  <c:v>189.92180543645199</c:v>
                </c:pt>
                <c:pt idx="2982">
                  <c:v>189.98551620647399</c:v>
                </c:pt>
                <c:pt idx="2983">
                  <c:v>190.04922697649701</c:v>
                </c:pt>
                <c:pt idx="2984">
                  <c:v>190.11293774651901</c:v>
                </c:pt>
                <c:pt idx="2985">
                  <c:v>190.17664851654101</c:v>
                </c:pt>
                <c:pt idx="2986">
                  <c:v>190.24035928656301</c:v>
                </c:pt>
                <c:pt idx="2987">
                  <c:v>190.304070056586</c:v>
                </c:pt>
                <c:pt idx="2988">
                  <c:v>190.367780826608</c:v>
                </c:pt>
                <c:pt idx="2989">
                  <c:v>190.43149159663</c:v>
                </c:pt>
                <c:pt idx="2990">
                  <c:v>190.49520236665299</c:v>
                </c:pt>
                <c:pt idx="2991">
                  <c:v>190.55891313667499</c:v>
                </c:pt>
                <c:pt idx="2992">
                  <c:v>190.62262390669699</c:v>
                </c:pt>
                <c:pt idx="2993">
                  <c:v>190.68633467671901</c:v>
                </c:pt>
                <c:pt idx="2994">
                  <c:v>190.75004544674201</c:v>
                </c:pt>
                <c:pt idx="2995">
                  <c:v>190.81375621676401</c:v>
                </c:pt>
                <c:pt idx="2996">
                  <c:v>190.877466986786</c:v>
                </c:pt>
                <c:pt idx="2997">
                  <c:v>190.941177756809</c:v>
                </c:pt>
                <c:pt idx="2998">
                  <c:v>191.004888526831</c:v>
                </c:pt>
                <c:pt idx="2999">
                  <c:v>191.06859929685299</c:v>
                </c:pt>
                <c:pt idx="3000">
                  <c:v>191.13231006687499</c:v>
                </c:pt>
                <c:pt idx="3001">
                  <c:v>191.19602083689799</c:v>
                </c:pt>
                <c:pt idx="3002">
                  <c:v>191.25973160692001</c:v>
                </c:pt>
                <c:pt idx="3003">
                  <c:v>191.32344237694201</c:v>
                </c:pt>
                <c:pt idx="3004">
                  <c:v>191.38715314696501</c:v>
                </c:pt>
                <c:pt idx="3005">
                  <c:v>191.450863916987</c:v>
                </c:pt>
                <c:pt idx="3006">
                  <c:v>191.514574687009</c:v>
                </c:pt>
                <c:pt idx="3007">
                  <c:v>191.578285457031</c:v>
                </c:pt>
                <c:pt idx="3008">
                  <c:v>191.64199622705399</c:v>
                </c:pt>
                <c:pt idx="3009">
                  <c:v>191.70570699707599</c:v>
                </c:pt>
                <c:pt idx="3010">
                  <c:v>191.76941776709799</c:v>
                </c:pt>
                <c:pt idx="3011">
                  <c:v>191.83312853712101</c:v>
                </c:pt>
                <c:pt idx="3012">
                  <c:v>191.89683930714301</c:v>
                </c:pt>
                <c:pt idx="3013">
                  <c:v>191.96055007716501</c:v>
                </c:pt>
                <c:pt idx="3014">
                  <c:v>192.02426084718701</c:v>
                </c:pt>
                <c:pt idx="3015">
                  <c:v>192.08797161721</c:v>
                </c:pt>
                <c:pt idx="3016">
                  <c:v>192.151682387232</c:v>
                </c:pt>
                <c:pt idx="3017">
                  <c:v>192.215393157254</c:v>
                </c:pt>
                <c:pt idx="3018">
                  <c:v>192.27910392727699</c:v>
                </c:pt>
                <c:pt idx="3019">
                  <c:v>192.34281469729899</c:v>
                </c:pt>
                <c:pt idx="3020">
                  <c:v>192.40652546732099</c:v>
                </c:pt>
                <c:pt idx="3021">
                  <c:v>192.47023623734299</c:v>
                </c:pt>
                <c:pt idx="3022">
                  <c:v>192.53394700736601</c:v>
                </c:pt>
                <c:pt idx="3023">
                  <c:v>192.59765777738801</c:v>
                </c:pt>
                <c:pt idx="3024">
                  <c:v>192.66136854741001</c:v>
                </c:pt>
                <c:pt idx="3025">
                  <c:v>192.725079317433</c:v>
                </c:pt>
                <c:pt idx="3026">
                  <c:v>192.788790087455</c:v>
                </c:pt>
                <c:pt idx="3027">
                  <c:v>192.852500857477</c:v>
                </c:pt>
                <c:pt idx="3028">
                  <c:v>192.916211627499</c:v>
                </c:pt>
                <c:pt idx="3029">
                  <c:v>192.97992239752199</c:v>
                </c:pt>
                <c:pt idx="3030">
                  <c:v>193.04363316754399</c:v>
                </c:pt>
                <c:pt idx="3031">
                  <c:v>193.10734393756599</c:v>
                </c:pt>
                <c:pt idx="3032">
                  <c:v>193.17105470758801</c:v>
                </c:pt>
                <c:pt idx="3033">
                  <c:v>193.23476547761101</c:v>
                </c:pt>
                <c:pt idx="3034">
                  <c:v>193.298476247633</c:v>
                </c:pt>
                <c:pt idx="3035">
                  <c:v>193.362187017655</c:v>
                </c:pt>
                <c:pt idx="3036">
                  <c:v>193.425897787678</c:v>
                </c:pt>
                <c:pt idx="3037">
                  <c:v>193.4896085577</c:v>
                </c:pt>
                <c:pt idx="3038">
                  <c:v>193.55331932772199</c:v>
                </c:pt>
                <c:pt idx="3039">
                  <c:v>193.61703009774399</c:v>
                </c:pt>
                <c:pt idx="3040">
                  <c:v>193.68074086776701</c:v>
                </c:pt>
                <c:pt idx="3041">
                  <c:v>193.74445163778901</c:v>
                </c:pt>
                <c:pt idx="3042">
                  <c:v>193.80816240781101</c:v>
                </c:pt>
                <c:pt idx="3043">
                  <c:v>193.871873177834</c:v>
                </c:pt>
                <c:pt idx="3044">
                  <c:v>193.935583947856</c:v>
                </c:pt>
                <c:pt idx="3045">
                  <c:v>193.999294717878</c:v>
                </c:pt>
                <c:pt idx="3046">
                  <c:v>194.0630054879</c:v>
                </c:pt>
                <c:pt idx="3047">
                  <c:v>194.12671625792299</c:v>
                </c:pt>
                <c:pt idx="3048">
                  <c:v>194.19042702794499</c:v>
                </c:pt>
                <c:pt idx="3049">
                  <c:v>194.25413779796699</c:v>
                </c:pt>
                <c:pt idx="3050">
                  <c:v>194.31784856799001</c:v>
                </c:pt>
                <c:pt idx="3051">
                  <c:v>194.38155933801201</c:v>
                </c:pt>
                <c:pt idx="3052">
                  <c:v>194.44527010803401</c:v>
                </c:pt>
                <c:pt idx="3053">
                  <c:v>194.50898087805601</c:v>
                </c:pt>
                <c:pt idx="3054">
                  <c:v>194.572691648079</c:v>
                </c:pt>
                <c:pt idx="3055">
                  <c:v>194.636402418101</c:v>
                </c:pt>
                <c:pt idx="3056">
                  <c:v>194.700113188123</c:v>
                </c:pt>
                <c:pt idx="3057">
                  <c:v>194.76382395814599</c:v>
                </c:pt>
                <c:pt idx="3058">
                  <c:v>194.82753472816799</c:v>
                </c:pt>
                <c:pt idx="3059">
                  <c:v>194.89124549818999</c:v>
                </c:pt>
                <c:pt idx="3060">
                  <c:v>194.95495626821199</c:v>
                </c:pt>
                <c:pt idx="3061">
                  <c:v>195.01866703823501</c:v>
                </c:pt>
                <c:pt idx="3062">
                  <c:v>195.08237780825701</c:v>
                </c:pt>
                <c:pt idx="3063">
                  <c:v>195.14608857827901</c:v>
                </c:pt>
                <c:pt idx="3064">
                  <c:v>195.209799348302</c:v>
                </c:pt>
                <c:pt idx="3065">
                  <c:v>195.273510118324</c:v>
                </c:pt>
                <c:pt idx="3066">
                  <c:v>195.337220888346</c:v>
                </c:pt>
                <c:pt idx="3067">
                  <c:v>195.40093165836799</c:v>
                </c:pt>
                <c:pt idx="3068">
                  <c:v>195.46464242839099</c:v>
                </c:pt>
                <c:pt idx="3069">
                  <c:v>195.52835319841299</c:v>
                </c:pt>
                <c:pt idx="3070">
                  <c:v>195.59206396843501</c:v>
                </c:pt>
                <c:pt idx="3071">
                  <c:v>195.65577473845801</c:v>
                </c:pt>
                <c:pt idx="3072">
                  <c:v>195.71948550848001</c:v>
                </c:pt>
                <c:pt idx="3073">
                  <c:v>195.783196278502</c:v>
                </c:pt>
                <c:pt idx="3074">
                  <c:v>195.846907048524</c:v>
                </c:pt>
                <c:pt idx="3075">
                  <c:v>195.910617818547</c:v>
                </c:pt>
                <c:pt idx="3076">
                  <c:v>195.97432858856899</c:v>
                </c:pt>
                <c:pt idx="3077">
                  <c:v>196.03803935859099</c:v>
                </c:pt>
                <c:pt idx="3078">
                  <c:v>196.10175012861299</c:v>
                </c:pt>
                <c:pt idx="3079">
                  <c:v>196.16546089863601</c:v>
                </c:pt>
                <c:pt idx="3080">
                  <c:v>196.22917166865801</c:v>
                </c:pt>
                <c:pt idx="3081">
                  <c:v>196.29288243868001</c:v>
                </c:pt>
                <c:pt idx="3082">
                  <c:v>196.356593208703</c:v>
                </c:pt>
                <c:pt idx="3083">
                  <c:v>196.420303978725</c:v>
                </c:pt>
                <c:pt idx="3084">
                  <c:v>196.484014748747</c:v>
                </c:pt>
                <c:pt idx="3085">
                  <c:v>196.547725518769</c:v>
                </c:pt>
                <c:pt idx="3086">
                  <c:v>196.61143628879199</c:v>
                </c:pt>
                <c:pt idx="3087">
                  <c:v>196.67514705881399</c:v>
                </c:pt>
                <c:pt idx="3088">
                  <c:v>196.73885782883599</c:v>
                </c:pt>
                <c:pt idx="3089">
                  <c:v>196.80256859885901</c:v>
                </c:pt>
                <c:pt idx="3090">
                  <c:v>196.86627936888101</c:v>
                </c:pt>
                <c:pt idx="3091">
                  <c:v>196.92999013890301</c:v>
                </c:pt>
                <c:pt idx="3092">
                  <c:v>196.99370090892501</c:v>
                </c:pt>
                <c:pt idx="3093">
                  <c:v>197.057411678948</c:v>
                </c:pt>
                <c:pt idx="3094">
                  <c:v>197.12112244897</c:v>
                </c:pt>
                <c:pt idx="3095">
                  <c:v>197.184833218992</c:v>
                </c:pt>
                <c:pt idx="3096">
                  <c:v>197.24854398901499</c:v>
                </c:pt>
                <c:pt idx="3097">
                  <c:v>197.31225475903699</c:v>
                </c:pt>
                <c:pt idx="3098">
                  <c:v>197.37596552905899</c:v>
                </c:pt>
                <c:pt idx="3099">
                  <c:v>197.43967629908099</c:v>
                </c:pt>
                <c:pt idx="3100">
                  <c:v>197.50338706910401</c:v>
                </c:pt>
                <c:pt idx="3101">
                  <c:v>197.56709783912601</c:v>
                </c:pt>
                <c:pt idx="3102">
                  <c:v>197.630808609148</c:v>
                </c:pt>
                <c:pt idx="3103">
                  <c:v>197.694519379171</c:v>
                </c:pt>
                <c:pt idx="3104">
                  <c:v>197.758230149193</c:v>
                </c:pt>
                <c:pt idx="3105">
                  <c:v>197.821940919215</c:v>
                </c:pt>
                <c:pt idx="3106">
                  <c:v>197.88565168923699</c:v>
                </c:pt>
                <c:pt idx="3107">
                  <c:v>197.94936245925999</c:v>
                </c:pt>
                <c:pt idx="3108">
                  <c:v>198.01307322928201</c:v>
                </c:pt>
                <c:pt idx="3109">
                  <c:v>198.07678399930401</c:v>
                </c:pt>
                <c:pt idx="3110">
                  <c:v>198.14049476932701</c:v>
                </c:pt>
                <c:pt idx="3111">
                  <c:v>198.204205539349</c:v>
                </c:pt>
                <c:pt idx="3112">
                  <c:v>198.267916309371</c:v>
                </c:pt>
                <c:pt idx="3113">
                  <c:v>198.331627079393</c:v>
                </c:pt>
                <c:pt idx="3114">
                  <c:v>198.39533784941599</c:v>
                </c:pt>
                <c:pt idx="3115">
                  <c:v>198.45904861943799</c:v>
                </c:pt>
                <c:pt idx="3116">
                  <c:v>198.52275938945999</c:v>
                </c:pt>
                <c:pt idx="3117">
                  <c:v>198.58647015948301</c:v>
                </c:pt>
                <c:pt idx="3118">
                  <c:v>198.65018092950501</c:v>
                </c:pt>
                <c:pt idx="3119">
                  <c:v>198.71389169952701</c:v>
                </c:pt>
                <c:pt idx="3120">
                  <c:v>198.77760246954901</c:v>
                </c:pt>
                <c:pt idx="3121">
                  <c:v>198.841313239572</c:v>
                </c:pt>
                <c:pt idx="3122">
                  <c:v>198.905024009594</c:v>
                </c:pt>
                <c:pt idx="3123">
                  <c:v>198.968734779616</c:v>
                </c:pt>
                <c:pt idx="3124">
                  <c:v>199.032445549638</c:v>
                </c:pt>
                <c:pt idx="3125">
                  <c:v>199.09615631966099</c:v>
                </c:pt>
                <c:pt idx="3126">
                  <c:v>199.15986708968299</c:v>
                </c:pt>
                <c:pt idx="3127">
                  <c:v>199.22357785970499</c:v>
                </c:pt>
                <c:pt idx="3128">
                  <c:v>199.28728862972801</c:v>
                </c:pt>
                <c:pt idx="3129">
                  <c:v>199.35099939975001</c:v>
                </c:pt>
                <c:pt idx="3130">
                  <c:v>199.41471016977201</c:v>
                </c:pt>
                <c:pt idx="3131">
                  <c:v>199.47842093979401</c:v>
                </c:pt>
                <c:pt idx="3132">
                  <c:v>199.542131709817</c:v>
                </c:pt>
                <c:pt idx="3133">
                  <c:v>199.605842479839</c:v>
                </c:pt>
                <c:pt idx="3134">
                  <c:v>199.669553249861</c:v>
                </c:pt>
                <c:pt idx="3135">
                  <c:v>199.73326401988399</c:v>
                </c:pt>
                <c:pt idx="3136">
                  <c:v>199.79697478990599</c:v>
                </c:pt>
                <c:pt idx="3137">
                  <c:v>199.86068555992799</c:v>
                </c:pt>
                <c:pt idx="3138">
                  <c:v>199.92439632995001</c:v>
                </c:pt>
                <c:pt idx="3139">
                  <c:v>199.98810709997301</c:v>
                </c:pt>
                <c:pt idx="3140">
                  <c:v>200.05181786999501</c:v>
                </c:pt>
                <c:pt idx="3141">
                  <c:v>200.115528640017</c:v>
                </c:pt>
                <c:pt idx="3142">
                  <c:v>200.17923941004</c:v>
                </c:pt>
                <c:pt idx="3143">
                  <c:v>200.242950180062</c:v>
                </c:pt>
                <c:pt idx="3144">
                  <c:v>200.30666095008399</c:v>
                </c:pt>
                <c:pt idx="3145">
                  <c:v>200.37037172010599</c:v>
                </c:pt>
                <c:pt idx="3146">
                  <c:v>200.43408249012899</c:v>
                </c:pt>
                <c:pt idx="3147">
                  <c:v>200.49779326015101</c:v>
                </c:pt>
                <c:pt idx="3148">
                  <c:v>200.56150403017301</c:v>
                </c:pt>
                <c:pt idx="3149">
                  <c:v>200.62521480019601</c:v>
                </c:pt>
                <c:pt idx="3150">
                  <c:v>200.688925570218</c:v>
                </c:pt>
                <c:pt idx="3151">
                  <c:v>200.75263634024</c:v>
                </c:pt>
                <c:pt idx="3152">
                  <c:v>200.816347110262</c:v>
                </c:pt>
                <c:pt idx="3153">
                  <c:v>200.88005788028499</c:v>
                </c:pt>
                <c:pt idx="3154">
                  <c:v>200.94376865030699</c:v>
                </c:pt>
                <c:pt idx="3155">
                  <c:v>201.00747942032899</c:v>
                </c:pt>
                <c:pt idx="3156">
                  <c:v>201.07119019035201</c:v>
                </c:pt>
                <c:pt idx="3157">
                  <c:v>201.13490096037401</c:v>
                </c:pt>
                <c:pt idx="3158">
                  <c:v>201.19861173039601</c:v>
                </c:pt>
                <c:pt idx="3159">
                  <c:v>201.26232250041801</c:v>
                </c:pt>
                <c:pt idx="3160">
                  <c:v>201.326033270441</c:v>
                </c:pt>
                <c:pt idx="3161">
                  <c:v>201.389744040463</c:v>
                </c:pt>
                <c:pt idx="3162">
                  <c:v>201.453454810485</c:v>
                </c:pt>
                <c:pt idx="3163">
                  <c:v>201.51716558050799</c:v>
                </c:pt>
                <c:pt idx="3164">
                  <c:v>201.58087635052999</c:v>
                </c:pt>
                <c:pt idx="3165">
                  <c:v>201.64458712055199</c:v>
                </c:pt>
                <c:pt idx="3166">
                  <c:v>201.70829789057399</c:v>
                </c:pt>
                <c:pt idx="3167">
                  <c:v>201.77200866059701</c:v>
                </c:pt>
                <c:pt idx="3168">
                  <c:v>201.83571943061901</c:v>
                </c:pt>
                <c:pt idx="3169">
                  <c:v>201.89943020064101</c:v>
                </c:pt>
                <c:pt idx="3170">
                  <c:v>201.963140970664</c:v>
                </c:pt>
                <c:pt idx="3171">
                  <c:v>202.026851740686</c:v>
                </c:pt>
                <c:pt idx="3172">
                  <c:v>202.090562510708</c:v>
                </c:pt>
                <c:pt idx="3173">
                  <c:v>202.15427328073</c:v>
                </c:pt>
                <c:pt idx="3174">
                  <c:v>202.21798405075299</c:v>
                </c:pt>
                <c:pt idx="3175">
                  <c:v>202.28169482077499</c:v>
                </c:pt>
                <c:pt idx="3176">
                  <c:v>202.34540559079699</c:v>
                </c:pt>
                <c:pt idx="3177">
                  <c:v>202.40911636081901</c:v>
                </c:pt>
                <c:pt idx="3178">
                  <c:v>202.47282713084201</c:v>
                </c:pt>
                <c:pt idx="3179">
                  <c:v>202.536537900864</c:v>
                </c:pt>
                <c:pt idx="3180">
                  <c:v>202.600248670886</c:v>
                </c:pt>
                <c:pt idx="3181">
                  <c:v>202.663959440909</c:v>
                </c:pt>
                <c:pt idx="3182">
                  <c:v>202.727670210931</c:v>
                </c:pt>
                <c:pt idx="3183">
                  <c:v>202.79138098095299</c:v>
                </c:pt>
                <c:pt idx="3184">
                  <c:v>202.85509175097499</c:v>
                </c:pt>
                <c:pt idx="3185">
                  <c:v>202.91880252099801</c:v>
                </c:pt>
                <c:pt idx="3186">
                  <c:v>202.98251329102001</c:v>
                </c:pt>
                <c:pt idx="3187">
                  <c:v>203.04622406104201</c:v>
                </c:pt>
                <c:pt idx="3188">
                  <c:v>203.109934831065</c:v>
                </c:pt>
                <c:pt idx="3189">
                  <c:v>203.173645601087</c:v>
                </c:pt>
                <c:pt idx="3190">
                  <c:v>203.237356371109</c:v>
                </c:pt>
                <c:pt idx="3191">
                  <c:v>203.301067141131</c:v>
                </c:pt>
                <c:pt idx="3192">
                  <c:v>203.36477791115399</c:v>
                </c:pt>
                <c:pt idx="3193">
                  <c:v>203.42848868117599</c:v>
                </c:pt>
                <c:pt idx="3194">
                  <c:v>203.49219945119799</c:v>
                </c:pt>
                <c:pt idx="3195">
                  <c:v>203.55591022122101</c:v>
                </c:pt>
                <c:pt idx="3196">
                  <c:v>203.61962099124301</c:v>
                </c:pt>
                <c:pt idx="3197">
                  <c:v>203.68333176126501</c:v>
                </c:pt>
                <c:pt idx="3198">
                  <c:v>203.74704253128701</c:v>
                </c:pt>
                <c:pt idx="3199">
                  <c:v>203.81075330131</c:v>
                </c:pt>
                <c:pt idx="3200">
                  <c:v>203.874464071332</c:v>
                </c:pt>
                <c:pt idx="3201">
                  <c:v>203.938174841354</c:v>
                </c:pt>
                <c:pt idx="3202">
                  <c:v>204.00188561137699</c:v>
                </c:pt>
                <c:pt idx="3203">
                  <c:v>204.06559638139899</c:v>
                </c:pt>
                <c:pt idx="3204">
                  <c:v>204.12930715142099</c:v>
                </c:pt>
                <c:pt idx="3205">
                  <c:v>204.19301792144299</c:v>
                </c:pt>
                <c:pt idx="3206">
                  <c:v>204.25672869146601</c:v>
                </c:pt>
                <c:pt idx="3207">
                  <c:v>204.32043946148801</c:v>
                </c:pt>
                <c:pt idx="3208">
                  <c:v>204.38415023151001</c:v>
                </c:pt>
                <c:pt idx="3209">
                  <c:v>204.447861001533</c:v>
                </c:pt>
                <c:pt idx="3210">
                  <c:v>204.511571771555</c:v>
                </c:pt>
                <c:pt idx="3211">
                  <c:v>204.575282541577</c:v>
                </c:pt>
                <c:pt idx="3212">
                  <c:v>204.63899331159899</c:v>
                </c:pt>
                <c:pt idx="3213">
                  <c:v>204.70270408162199</c:v>
                </c:pt>
                <c:pt idx="3214">
                  <c:v>204.76641485164399</c:v>
                </c:pt>
                <c:pt idx="3215">
                  <c:v>204.83012562166601</c:v>
                </c:pt>
                <c:pt idx="3216">
                  <c:v>204.89383639168901</c:v>
                </c:pt>
                <c:pt idx="3217">
                  <c:v>204.95754716171101</c:v>
                </c:pt>
                <c:pt idx="3218">
                  <c:v>205.021257931733</c:v>
                </c:pt>
                <c:pt idx="3219">
                  <c:v>205.084968701755</c:v>
                </c:pt>
                <c:pt idx="3220">
                  <c:v>205.148679471778</c:v>
                </c:pt>
                <c:pt idx="3221">
                  <c:v>205.21239024179999</c:v>
                </c:pt>
                <c:pt idx="3222">
                  <c:v>205.27610101182199</c:v>
                </c:pt>
                <c:pt idx="3223">
                  <c:v>205.33981178184399</c:v>
                </c:pt>
                <c:pt idx="3224">
                  <c:v>205.40352255186701</c:v>
                </c:pt>
                <c:pt idx="3225">
                  <c:v>205.46723332188901</c:v>
                </c:pt>
                <c:pt idx="3226">
                  <c:v>205.53094409191101</c:v>
                </c:pt>
                <c:pt idx="3227">
                  <c:v>205.594654861934</c:v>
                </c:pt>
                <c:pt idx="3228">
                  <c:v>205.658365631956</c:v>
                </c:pt>
                <c:pt idx="3229">
                  <c:v>205.722076401978</c:v>
                </c:pt>
                <c:pt idx="3230">
                  <c:v>205.785787172</c:v>
                </c:pt>
                <c:pt idx="3231">
                  <c:v>205.84949794202299</c:v>
                </c:pt>
                <c:pt idx="3232">
                  <c:v>205.91320871204499</c:v>
                </c:pt>
                <c:pt idx="3233">
                  <c:v>205.97691948206699</c:v>
                </c:pt>
                <c:pt idx="3234">
                  <c:v>206.04063025209001</c:v>
                </c:pt>
                <c:pt idx="3235">
                  <c:v>206.10434102211201</c:v>
                </c:pt>
                <c:pt idx="3236">
                  <c:v>206.16805179213401</c:v>
                </c:pt>
                <c:pt idx="3237">
                  <c:v>206.23176256215601</c:v>
                </c:pt>
                <c:pt idx="3238">
                  <c:v>206.295473332179</c:v>
                </c:pt>
                <c:pt idx="3239">
                  <c:v>206.359184102201</c:v>
                </c:pt>
                <c:pt idx="3240">
                  <c:v>206.422894872223</c:v>
                </c:pt>
                <c:pt idx="3241">
                  <c:v>206.48660564224599</c:v>
                </c:pt>
                <c:pt idx="3242">
                  <c:v>206.55031641226799</c:v>
                </c:pt>
                <c:pt idx="3243">
                  <c:v>206.61402718228999</c:v>
                </c:pt>
                <c:pt idx="3244">
                  <c:v>206.67773795231199</c:v>
                </c:pt>
                <c:pt idx="3245">
                  <c:v>206.74144872233501</c:v>
                </c:pt>
                <c:pt idx="3246">
                  <c:v>206.80515949235701</c:v>
                </c:pt>
                <c:pt idx="3247">
                  <c:v>206.868870262379</c:v>
                </c:pt>
                <c:pt idx="3248">
                  <c:v>206.932581032402</c:v>
                </c:pt>
                <c:pt idx="3249">
                  <c:v>206.996291802424</c:v>
                </c:pt>
                <c:pt idx="3250">
                  <c:v>207.060002572446</c:v>
                </c:pt>
                <c:pt idx="3251">
                  <c:v>207.12371334246799</c:v>
                </c:pt>
                <c:pt idx="3252">
                  <c:v>207.18742411249099</c:v>
                </c:pt>
                <c:pt idx="3253">
                  <c:v>207.25113488251301</c:v>
                </c:pt>
                <c:pt idx="3254">
                  <c:v>207.31484565253501</c:v>
                </c:pt>
                <c:pt idx="3255">
                  <c:v>207.37855642255801</c:v>
                </c:pt>
                <c:pt idx="3256">
                  <c:v>207.44226719258</c:v>
                </c:pt>
                <c:pt idx="3257">
                  <c:v>207.505977962602</c:v>
                </c:pt>
                <c:pt idx="3258">
                  <c:v>207.569688732624</c:v>
                </c:pt>
                <c:pt idx="3259">
                  <c:v>207.63339950264699</c:v>
                </c:pt>
                <c:pt idx="3260">
                  <c:v>207.69711027266899</c:v>
                </c:pt>
                <c:pt idx="3261">
                  <c:v>207.76082104269099</c:v>
                </c:pt>
                <c:pt idx="3262">
                  <c:v>207.82453181271401</c:v>
                </c:pt>
                <c:pt idx="3263">
                  <c:v>207.88824258273601</c:v>
                </c:pt>
                <c:pt idx="3264">
                  <c:v>207.95195335275801</c:v>
                </c:pt>
                <c:pt idx="3265">
                  <c:v>208.01566412278001</c:v>
                </c:pt>
                <c:pt idx="3266">
                  <c:v>208.079374892803</c:v>
                </c:pt>
                <c:pt idx="3267">
                  <c:v>208.143085662825</c:v>
                </c:pt>
                <c:pt idx="3268">
                  <c:v>208.206796432847</c:v>
                </c:pt>
                <c:pt idx="3269">
                  <c:v>208.270507202869</c:v>
                </c:pt>
                <c:pt idx="3270">
                  <c:v>208.33421797289199</c:v>
                </c:pt>
                <c:pt idx="3271">
                  <c:v>208.39792874291399</c:v>
                </c:pt>
                <c:pt idx="3272">
                  <c:v>208.46163951293599</c:v>
                </c:pt>
                <c:pt idx="3273">
                  <c:v>208.52535028295901</c:v>
                </c:pt>
                <c:pt idx="3274">
                  <c:v>208.58906105298101</c:v>
                </c:pt>
                <c:pt idx="3275">
                  <c:v>208.65277182300301</c:v>
                </c:pt>
                <c:pt idx="3276">
                  <c:v>208.71648259302501</c:v>
                </c:pt>
                <c:pt idx="3277">
                  <c:v>208.780193363048</c:v>
                </c:pt>
                <c:pt idx="3278">
                  <c:v>208.84390413307</c:v>
                </c:pt>
                <c:pt idx="3279">
                  <c:v>208.907614903092</c:v>
                </c:pt>
                <c:pt idx="3280">
                  <c:v>208.97132567311499</c:v>
                </c:pt>
                <c:pt idx="3281">
                  <c:v>209.03503644313699</c:v>
                </c:pt>
                <c:pt idx="3282">
                  <c:v>209.09874721315899</c:v>
                </c:pt>
                <c:pt idx="3283">
                  <c:v>209.16245798318101</c:v>
                </c:pt>
                <c:pt idx="3284">
                  <c:v>209.22616875320401</c:v>
                </c:pt>
                <c:pt idx="3285">
                  <c:v>209.28987952322601</c:v>
                </c:pt>
                <c:pt idx="3286">
                  <c:v>209.353590293248</c:v>
                </c:pt>
                <c:pt idx="3287">
                  <c:v>209.417301063271</c:v>
                </c:pt>
                <c:pt idx="3288">
                  <c:v>209.481011833293</c:v>
                </c:pt>
                <c:pt idx="3289">
                  <c:v>209.54472260331499</c:v>
                </c:pt>
                <c:pt idx="3290">
                  <c:v>209.60843337333699</c:v>
                </c:pt>
                <c:pt idx="3291">
                  <c:v>209.67214414335999</c:v>
                </c:pt>
                <c:pt idx="3292">
                  <c:v>209.73585491338201</c:v>
                </c:pt>
                <c:pt idx="3293">
                  <c:v>209.79956568340401</c:v>
                </c:pt>
                <c:pt idx="3294">
                  <c:v>209.86327645342701</c:v>
                </c:pt>
                <c:pt idx="3295">
                  <c:v>209.926987223449</c:v>
                </c:pt>
                <c:pt idx="3296">
                  <c:v>209.990697993471</c:v>
                </c:pt>
                <c:pt idx="3297">
                  <c:v>210.054408763493</c:v>
                </c:pt>
                <c:pt idx="3298">
                  <c:v>210.11811953351599</c:v>
                </c:pt>
                <c:pt idx="3299">
                  <c:v>210.18183030353799</c:v>
                </c:pt>
                <c:pt idx="3300">
                  <c:v>210.24554107355999</c:v>
                </c:pt>
                <c:pt idx="3301">
                  <c:v>210.30925184358301</c:v>
                </c:pt>
                <c:pt idx="3302">
                  <c:v>210.37296261360501</c:v>
                </c:pt>
                <c:pt idx="3303">
                  <c:v>210.43667338362701</c:v>
                </c:pt>
                <c:pt idx="3304">
                  <c:v>210.50038415364901</c:v>
                </c:pt>
                <c:pt idx="3305">
                  <c:v>210.564094923672</c:v>
                </c:pt>
                <c:pt idx="3306">
                  <c:v>210.627805693694</c:v>
                </c:pt>
                <c:pt idx="3307">
                  <c:v>210.691516463716</c:v>
                </c:pt>
                <c:pt idx="3308">
                  <c:v>210.75522723373899</c:v>
                </c:pt>
                <c:pt idx="3309">
                  <c:v>210.81893800376099</c:v>
                </c:pt>
                <c:pt idx="3310">
                  <c:v>210.88264877378299</c:v>
                </c:pt>
                <c:pt idx="3311">
                  <c:v>210.94635954380499</c:v>
                </c:pt>
                <c:pt idx="3312">
                  <c:v>211.01007031382801</c:v>
                </c:pt>
                <c:pt idx="3313">
                  <c:v>211.07378108385001</c:v>
                </c:pt>
                <c:pt idx="3314">
                  <c:v>211.13749185387201</c:v>
                </c:pt>
                <c:pt idx="3315">
                  <c:v>211.201202623895</c:v>
                </c:pt>
                <c:pt idx="3316">
                  <c:v>211.264913393917</c:v>
                </c:pt>
                <c:pt idx="3317">
                  <c:v>211.328624163939</c:v>
                </c:pt>
                <c:pt idx="3318">
                  <c:v>211.392334933961</c:v>
                </c:pt>
                <c:pt idx="3319">
                  <c:v>211.45604570398399</c:v>
                </c:pt>
                <c:pt idx="3320">
                  <c:v>211.51975647400599</c:v>
                </c:pt>
                <c:pt idx="3321">
                  <c:v>211.58346724402799</c:v>
                </c:pt>
                <c:pt idx="3322">
                  <c:v>211.64717801405001</c:v>
                </c:pt>
                <c:pt idx="3323">
                  <c:v>211.71088878407301</c:v>
                </c:pt>
                <c:pt idx="3324">
                  <c:v>211.774599554095</c:v>
                </c:pt>
                <c:pt idx="3325">
                  <c:v>211.838310324117</c:v>
                </c:pt>
                <c:pt idx="3326">
                  <c:v>211.90202109414</c:v>
                </c:pt>
                <c:pt idx="3327">
                  <c:v>211.965731864162</c:v>
                </c:pt>
                <c:pt idx="3328">
                  <c:v>212.02944263418399</c:v>
                </c:pt>
                <c:pt idx="3329">
                  <c:v>212.09315340420599</c:v>
                </c:pt>
                <c:pt idx="3330">
                  <c:v>212.15686417422901</c:v>
                </c:pt>
                <c:pt idx="3331">
                  <c:v>212.22057494425101</c:v>
                </c:pt>
                <c:pt idx="3332">
                  <c:v>212.28428571427301</c:v>
                </c:pt>
                <c:pt idx="3333">
                  <c:v>212.347996484296</c:v>
                </c:pt>
                <c:pt idx="3334">
                  <c:v>212.411707254318</c:v>
                </c:pt>
                <c:pt idx="3335">
                  <c:v>212.47541802434</c:v>
                </c:pt>
                <c:pt idx="3336">
                  <c:v>212.539128794362</c:v>
                </c:pt>
                <c:pt idx="3337">
                  <c:v>212.60283956438499</c:v>
                </c:pt>
                <c:pt idx="3338">
                  <c:v>212.66655033440699</c:v>
                </c:pt>
                <c:pt idx="3339">
                  <c:v>212.73026110442899</c:v>
                </c:pt>
                <c:pt idx="3340">
                  <c:v>212.79397187445201</c:v>
                </c:pt>
                <c:pt idx="3341">
                  <c:v>212.85768264447401</c:v>
                </c:pt>
                <c:pt idx="3342">
                  <c:v>212.92139341449601</c:v>
                </c:pt>
                <c:pt idx="3343">
                  <c:v>212.98510418451801</c:v>
                </c:pt>
                <c:pt idx="3344">
                  <c:v>213.048814954541</c:v>
                </c:pt>
                <c:pt idx="3345">
                  <c:v>213.112525724563</c:v>
                </c:pt>
                <c:pt idx="3346">
                  <c:v>213.176236494585</c:v>
                </c:pt>
                <c:pt idx="3347">
                  <c:v>213.23994726460799</c:v>
                </c:pt>
                <c:pt idx="3348">
                  <c:v>213.30365803462999</c:v>
                </c:pt>
                <c:pt idx="3349">
                  <c:v>213.36736880465199</c:v>
                </c:pt>
                <c:pt idx="3350">
                  <c:v>213.43107957467399</c:v>
                </c:pt>
                <c:pt idx="3351">
                  <c:v>213.49479034469701</c:v>
                </c:pt>
                <c:pt idx="3352">
                  <c:v>213.55850111471901</c:v>
                </c:pt>
                <c:pt idx="3353">
                  <c:v>213.62221188474101</c:v>
                </c:pt>
                <c:pt idx="3354">
                  <c:v>213.685922654764</c:v>
                </c:pt>
                <c:pt idx="3355">
                  <c:v>213.749633424786</c:v>
                </c:pt>
                <c:pt idx="3356">
                  <c:v>213.813344194808</c:v>
                </c:pt>
                <c:pt idx="3357">
                  <c:v>213.87705496482999</c:v>
                </c:pt>
                <c:pt idx="3358">
                  <c:v>213.94076573485299</c:v>
                </c:pt>
                <c:pt idx="3359">
                  <c:v>214.00447650487499</c:v>
                </c:pt>
                <c:pt idx="3360">
                  <c:v>214.06818727489701</c:v>
                </c:pt>
                <c:pt idx="3361">
                  <c:v>214.13189804492001</c:v>
                </c:pt>
                <c:pt idx="3362">
                  <c:v>214.19560881494201</c:v>
                </c:pt>
                <c:pt idx="3363">
                  <c:v>214.259319584964</c:v>
                </c:pt>
                <c:pt idx="3364">
                  <c:v>214.323030354986</c:v>
                </c:pt>
                <c:pt idx="3365">
                  <c:v>214.386741125009</c:v>
                </c:pt>
                <c:pt idx="3366">
                  <c:v>214.45045189503099</c:v>
                </c:pt>
                <c:pt idx="3367">
                  <c:v>214.51416266505299</c:v>
                </c:pt>
                <c:pt idx="3368">
                  <c:v>214.57787343507499</c:v>
                </c:pt>
                <c:pt idx="3369">
                  <c:v>214.64158420509801</c:v>
                </c:pt>
                <c:pt idx="3370">
                  <c:v>214.70529497512001</c:v>
                </c:pt>
                <c:pt idx="3371">
                  <c:v>214.76900574514201</c:v>
                </c:pt>
                <c:pt idx="3372">
                  <c:v>214.832716515165</c:v>
                </c:pt>
                <c:pt idx="3373">
                  <c:v>214.896427285187</c:v>
                </c:pt>
                <c:pt idx="3374">
                  <c:v>214.960138055209</c:v>
                </c:pt>
                <c:pt idx="3375">
                  <c:v>215.023848825231</c:v>
                </c:pt>
                <c:pt idx="3376">
                  <c:v>215.08755959525399</c:v>
                </c:pt>
                <c:pt idx="3377">
                  <c:v>215.15127036527599</c:v>
                </c:pt>
                <c:pt idx="3378">
                  <c:v>215.21498113529799</c:v>
                </c:pt>
                <c:pt idx="3379">
                  <c:v>215.27869190532101</c:v>
                </c:pt>
                <c:pt idx="3380">
                  <c:v>215.34240267534301</c:v>
                </c:pt>
                <c:pt idx="3381">
                  <c:v>215.40611344536501</c:v>
                </c:pt>
                <c:pt idx="3382">
                  <c:v>215.46982421538701</c:v>
                </c:pt>
                <c:pt idx="3383">
                  <c:v>215.53353498541</c:v>
                </c:pt>
                <c:pt idx="3384">
                  <c:v>215.597245755432</c:v>
                </c:pt>
                <c:pt idx="3385">
                  <c:v>215.660956525454</c:v>
                </c:pt>
                <c:pt idx="3386">
                  <c:v>215.72466729547699</c:v>
                </c:pt>
                <c:pt idx="3387">
                  <c:v>215.78837806549899</c:v>
                </c:pt>
                <c:pt idx="3388">
                  <c:v>215.85208883552099</c:v>
                </c:pt>
                <c:pt idx="3389">
                  <c:v>215.91579960554299</c:v>
                </c:pt>
                <c:pt idx="3390">
                  <c:v>215.97951037556601</c:v>
                </c:pt>
                <c:pt idx="3391">
                  <c:v>216.04322114558801</c:v>
                </c:pt>
                <c:pt idx="3392">
                  <c:v>216.10693191561001</c:v>
                </c:pt>
                <c:pt idx="3393">
                  <c:v>216.170642685633</c:v>
                </c:pt>
                <c:pt idx="3394">
                  <c:v>216.234353455655</c:v>
                </c:pt>
                <c:pt idx="3395">
                  <c:v>216.298064225677</c:v>
                </c:pt>
                <c:pt idx="3396">
                  <c:v>216.36177499569899</c:v>
                </c:pt>
                <c:pt idx="3397">
                  <c:v>216.42548576572199</c:v>
                </c:pt>
                <c:pt idx="3398">
                  <c:v>216.48919653574399</c:v>
                </c:pt>
                <c:pt idx="3399">
                  <c:v>216.55290730576601</c:v>
                </c:pt>
                <c:pt idx="3400">
                  <c:v>216.61661807578901</c:v>
                </c:pt>
                <c:pt idx="3401">
                  <c:v>216.680328845811</c:v>
                </c:pt>
                <c:pt idx="3402">
                  <c:v>216.744039615833</c:v>
                </c:pt>
                <c:pt idx="3403">
                  <c:v>216.807750385855</c:v>
                </c:pt>
                <c:pt idx="3404">
                  <c:v>216.87146115587799</c:v>
                </c:pt>
                <c:pt idx="3405">
                  <c:v>216.93517192589999</c:v>
                </c:pt>
                <c:pt idx="3406">
                  <c:v>216.99888269592199</c:v>
                </c:pt>
                <c:pt idx="3407">
                  <c:v>217.06259346594501</c:v>
                </c:pt>
                <c:pt idx="3408">
                  <c:v>217.12630423596701</c:v>
                </c:pt>
                <c:pt idx="3409">
                  <c:v>217.19001500598901</c:v>
                </c:pt>
                <c:pt idx="3410">
                  <c:v>217.25372577601101</c:v>
                </c:pt>
                <c:pt idx="3411">
                  <c:v>217.317436546034</c:v>
                </c:pt>
                <c:pt idx="3412">
                  <c:v>217.381147316056</c:v>
                </c:pt>
                <c:pt idx="3413">
                  <c:v>217.444858086078</c:v>
                </c:pt>
                <c:pt idx="3414">
                  <c:v>217.5085688561</c:v>
                </c:pt>
                <c:pt idx="3415">
                  <c:v>217.57227962612299</c:v>
                </c:pt>
                <c:pt idx="3416">
                  <c:v>217.63599039614499</c:v>
                </c:pt>
                <c:pt idx="3417">
                  <c:v>217.69970116616699</c:v>
                </c:pt>
                <c:pt idx="3418">
                  <c:v>217.76341193619001</c:v>
                </c:pt>
                <c:pt idx="3419">
                  <c:v>217.82712270621201</c:v>
                </c:pt>
                <c:pt idx="3420">
                  <c:v>217.89083347623401</c:v>
                </c:pt>
                <c:pt idx="3421">
                  <c:v>217.95454424625601</c:v>
                </c:pt>
                <c:pt idx="3422">
                  <c:v>218.018255016279</c:v>
                </c:pt>
                <c:pt idx="3423">
                  <c:v>218.081965786301</c:v>
                </c:pt>
                <c:pt idx="3424">
                  <c:v>218.145676556323</c:v>
                </c:pt>
                <c:pt idx="3425">
                  <c:v>218.20938732634599</c:v>
                </c:pt>
                <c:pt idx="3426">
                  <c:v>218.27309809636799</c:v>
                </c:pt>
                <c:pt idx="3427">
                  <c:v>218.33680886638999</c:v>
                </c:pt>
                <c:pt idx="3428">
                  <c:v>218.40051963641201</c:v>
                </c:pt>
                <c:pt idx="3429">
                  <c:v>218.46423040643501</c:v>
                </c:pt>
                <c:pt idx="3430">
                  <c:v>218.52794117645701</c:v>
                </c:pt>
                <c:pt idx="3431">
                  <c:v>218.591651946479</c:v>
                </c:pt>
                <c:pt idx="3432">
                  <c:v>218.655362716502</c:v>
                </c:pt>
                <c:pt idx="3433">
                  <c:v>218.719073486524</c:v>
                </c:pt>
                <c:pt idx="3434">
                  <c:v>218.78278425654599</c:v>
                </c:pt>
                <c:pt idx="3435">
                  <c:v>218.84649502656799</c:v>
                </c:pt>
                <c:pt idx="3436">
                  <c:v>218.91020579659099</c:v>
                </c:pt>
                <c:pt idx="3437">
                  <c:v>218.97391656661301</c:v>
                </c:pt>
                <c:pt idx="3438">
                  <c:v>219.03762733663501</c:v>
                </c:pt>
                <c:pt idx="3439">
                  <c:v>219.10133810665801</c:v>
                </c:pt>
                <c:pt idx="3440">
                  <c:v>219.16504887668</c:v>
                </c:pt>
                <c:pt idx="3441">
                  <c:v>219.228759646702</c:v>
                </c:pt>
                <c:pt idx="3442">
                  <c:v>219.292470416724</c:v>
                </c:pt>
                <c:pt idx="3443">
                  <c:v>219.35618118674699</c:v>
                </c:pt>
                <c:pt idx="3444">
                  <c:v>219.41989195676899</c:v>
                </c:pt>
                <c:pt idx="3445">
                  <c:v>219.48360272679099</c:v>
                </c:pt>
                <c:pt idx="3446">
                  <c:v>219.54731349681401</c:v>
                </c:pt>
                <c:pt idx="3447">
                  <c:v>219.61102426683601</c:v>
                </c:pt>
                <c:pt idx="3448">
                  <c:v>219.67473503685801</c:v>
                </c:pt>
                <c:pt idx="3449">
                  <c:v>219.73844580688001</c:v>
                </c:pt>
                <c:pt idx="3450">
                  <c:v>219.802156576903</c:v>
                </c:pt>
                <c:pt idx="3451">
                  <c:v>219.865867346925</c:v>
                </c:pt>
                <c:pt idx="3452">
                  <c:v>219.929578116947</c:v>
                </c:pt>
                <c:pt idx="3453">
                  <c:v>219.99328888696999</c:v>
                </c:pt>
                <c:pt idx="3454">
                  <c:v>220.05699965699199</c:v>
                </c:pt>
                <c:pt idx="3455">
                  <c:v>220.12071042701399</c:v>
                </c:pt>
                <c:pt idx="3456">
                  <c:v>220.18442119703599</c:v>
                </c:pt>
                <c:pt idx="3457">
                  <c:v>220.24813196705901</c:v>
                </c:pt>
                <c:pt idx="3458">
                  <c:v>220.31184273708101</c:v>
                </c:pt>
                <c:pt idx="3459">
                  <c:v>220.37555350710301</c:v>
                </c:pt>
                <c:pt idx="3460">
                  <c:v>220.439264277126</c:v>
                </c:pt>
                <c:pt idx="3461">
                  <c:v>220.502975047148</c:v>
                </c:pt>
                <c:pt idx="3462">
                  <c:v>220.56668581717</c:v>
                </c:pt>
                <c:pt idx="3463">
                  <c:v>220.630396587192</c:v>
                </c:pt>
                <c:pt idx="3464">
                  <c:v>220.69410735721499</c:v>
                </c:pt>
                <c:pt idx="3465">
                  <c:v>220.75781812723699</c:v>
                </c:pt>
                <c:pt idx="3466">
                  <c:v>220.82152889725899</c:v>
                </c:pt>
                <c:pt idx="3467">
                  <c:v>220.88523966728101</c:v>
                </c:pt>
                <c:pt idx="3468">
                  <c:v>220.94895043730401</c:v>
                </c:pt>
                <c:pt idx="3469">
                  <c:v>221.012661207326</c:v>
                </c:pt>
                <c:pt idx="3470">
                  <c:v>221.076371977348</c:v>
                </c:pt>
                <c:pt idx="3471">
                  <c:v>221.140082747371</c:v>
                </c:pt>
                <c:pt idx="3472">
                  <c:v>221.203793517393</c:v>
                </c:pt>
                <c:pt idx="3473">
                  <c:v>221.26750428741499</c:v>
                </c:pt>
                <c:pt idx="3474">
                  <c:v>221.33121505743699</c:v>
                </c:pt>
                <c:pt idx="3475">
                  <c:v>221.39492582746001</c:v>
                </c:pt>
                <c:pt idx="3476">
                  <c:v>221.45863659748201</c:v>
                </c:pt>
                <c:pt idx="3477">
                  <c:v>221.52234736750401</c:v>
                </c:pt>
                <c:pt idx="3478">
                  <c:v>221.586058137527</c:v>
                </c:pt>
                <c:pt idx="3479">
                  <c:v>221.649768907549</c:v>
                </c:pt>
                <c:pt idx="3480">
                  <c:v>221.713479677571</c:v>
                </c:pt>
                <c:pt idx="3481">
                  <c:v>221.777190447593</c:v>
                </c:pt>
                <c:pt idx="3482">
                  <c:v>221.84090121761599</c:v>
                </c:pt>
                <c:pt idx="3483">
                  <c:v>221.90461198763799</c:v>
                </c:pt>
                <c:pt idx="3484">
                  <c:v>221.96832275765999</c:v>
                </c:pt>
                <c:pt idx="3485">
                  <c:v>222.03203352768301</c:v>
                </c:pt>
                <c:pt idx="3486">
                  <c:v>222.09574429770501</c:v>
                </c:pt>
                <c:pt idx="3487">
                  <c:v>222.15945506772701</c:v>
                </c:pt>
                <c:pt idx="3488">
                  <c:v>222.22316583774901</c:v>
                </c:pt>
                <c:pt idx="3489">
                  <c:v>222.286876607772</c:v>
                </c:pt>
                <c:pt idx="3490">
                  <c:v>222.350587377794</c:v>
                </c:pt>
                <c:pt idx="3491">
                  <c:v>222.414298147816</c:v>
                </c:pt>
                <c:pt idx="3492">
                  <c:v>222.47800891783899</c:v>
                </c:pt>
                <c:pt idx="3493">
                  <c:v>222.54171968786099</c:v>
                </c:pt>
                <c:pt idx="3494">
                  <c:v>222.60543045788299</c:v>
                </c:pt>
                <c:pt idx="3495">
                  <c:v>222.66914122790499</c:v>
                </c:pt>
                <c:pt idx="3496">
                  <c:v>222.73285199792801</c:v>
                </c:pt>
                <c:pt idx="3497">
                  <c:v>222.79656276795001</c:v>
                </c:pt>
                <c:pt idx="3498">
                  <c:v>222.86027353797201</c:v>
                </c:pt>
                <c:pt idx="3499">
                  <c:v>222.923984307995</c:v>
                </c:pt>
                <c:pt idx="3500">
                  <c:v>222.987695078017</c:v>
                </c:pt>
                <c:pt idx="3501">
                  <c:v>223.051405848039</c:v>
                </c:pt>
                <c:pt idx="3502">
                  <c:v>223.11511661806099</c:v>
                </c:pt>
                <c:pt idx="3503">
                  <c:v>223.17882738808399</c:v>
                </c:pt>
                <c:pt idx="3504">
                  <c:v>223.24253815810599</c:v>
                </c:pt>
                <c:pt idx="3505">
                  <c:v>223.30624892812801</c:v>
                </c:pt>
                <c:pt idx="3506">
                  <c:v>223.36995969815101</c:v>
                </c:pt>
                <c:pt idx="3507">
                  <c:v>223.43367046817301</c:v>
                </c:pt>
                <c:pt idx="3508">
                  <c:v>223.497381238195</c:v>
                </c:pt>
                <c:pt idx="3509">
                  <c:v>223.561092008217</c:v>
                </c:pt>
                <c:pt idx="3510">
                  <c:v>223.62480277824</c:v>
                </c:pt>
                <c:pt idx="3511">
                  <c:v>223.68851354826199</c:v>
                </c:pt>
                <c:pt idx="3512">
                  <c:v>223.75222431828399</c:v>
                </c:pt>
                <c:pt idx="3513">
                  <c:v>223.81593508830599</c:v>
                </c:pt>
                <c:pt idx="3514">
                  <c:v>223.87964585832901</c:v>
                </c:pt>
                <c:pt idx="3515">
                  <c:v>223.94335662835101</c:v>
                </c:pt>
                <c:pt idx="3516">
                  <c:v>224.00706739837301</c:v>
                </c:pt>
                <c:pt idx="3517">
                  <c:v>224.070778168396</c:v>
                </c:pt>
                <c:pt idx="3518">
                  <c:v>224.134488938418</c:v>
                </c:pt>
                <c:pt idx="3519">
                  <c:v>224.19819970844</c:v>
                </c:pt>
                <c:pt idx="3520">
                  <c:v>224.261910478462</c:v>
                </c:pt>
                <c:pt idx="3521">
                  <c:v>224.32562124848499</c:v>
                </c:pt>
                <c:pt idx="3522">
                  <c:v>224.38933201850699</c:v>
                </c:pt>
                <c:pt idx="3523">
                  <c:v>224.45304278852899</c:v>
                </c:pt>
                <c:pt idx="3524">
                  <c:v>224.51675355855201</c:v>
                </c:pt>
                <c:pt idx="3525">
                  <c:v>224.58046432857401</c:v>
                </c:pt>
                <c:pt idx="3526">
                  <c:v>224.64417509859601</c:v>
                </c:pt>
                <c:pt idx="3527">
                  <c:v>224.70788586861801</c:v>
                </c:pt>
                <c:pt idx="3528">
                  <c:v>224.771596638641</c:v>
                </c:pt>
                <c:pt idx="3529">
                  <c:v>224.835307408663</c:v>
                </c:pt>
                <c:pt idx="3530">
                  <c:v>224.899018178685</c:v>
                </c:pt>
                <c:pt idx="3531">
                  <c:v>224.96272894870799</c:v>
                </c:pt>
                <c:pt idx="3532">
                  <c:v>225.02643971872999</c:v>
                </c:pt>
                <c:pt idx="3533">
                  <c:v>225.09015048875199</c:v>
                </c:pt>
                <c:pt idx="3534">
                  <c:v>225.15386125877399</c:v>
                </c:pt>
                <c:pt idx="3535">
                  <c:v>225.21757202879701</c:v>
                </c:pt>
                <c:pt idx="3536">
                  <c:v>225.28128279881901</c:v>
                </c:pt>
                <c:pt idx="3537">
                  <c:v>225.34499356884101</c:v>
                </c:pt>
                <c:pt idx="3538">
                  <c:v>225.408704338864</c:v>
                </c:pt>
                <c:pt idx="3539">
                  <c:v>225.472415108886</c:v>
                </c:pt>
                <c:pt idx="3540">
                  <c:v>225.536125878908</c:v>
                </c:pt>
                <c:pt idx="3541">
                  <c:v>225.59983664892999</c:v>
                </c:pt>
                <c:pt idx="3542">
                  <c:v>225.66354741895299</c:v>
                </c:pt>
                <c:pt idx="3543">
                  <c:v>225.72725818897499</c:v>
                </c:pt>
                <c:pt idx="3544">
                  <c:v>225.79096895899701</c:v>
                </c:pt>
                <c:pt idx="3545">
                  <c:v>225.85467972902001</c:v>
                </c:pt>
                <c:pt idx="3546">
                  <c:v>225.918390499042</c:v>
                </c:pt>
                <c:pt idx="3547">
                  <c:v>225.982101269064</c:v>
                </c:pt>
                <c:pt idx="3548">
                  <c:v>226.045812039086</c:v>
                </c:pt>
                <c:pt idx="3549">
                  <c:v>226.109522809109</c:v>
                </c:pt>
                <c:pt idx="3550">
                  <c:v>226.17323357913099</c:v>
                </c:pt>
                <c:pt idx="3551">
                  <c:v>226.23694434915299</c:v>
                </c:pt>
                <c:pt idx="3552">
                  <c:v>226.30065511917601</c:v>
                </c:pt>
                <c:pt idx="3553">
                  <c:v>226.36436588919801</c:v>
                </c:pt>
                <c:pt idx="3554">
                  <c:v>226.42807665922001</c:v>
                </c:pt>
                <c:pt idx="3555">
                  <c:v>226.49178742924201</c:v>
                </c:pt>
                <c:pt idx="3556">
                  <c:v>226.555498199265</c:v>
                </c:pt>
                <c:pt idx="3557">
                  <c:v>226.619208969287</c:v>
                </c:pt>
                <c:pt idx="3558">
                  <c:v>226.682919739309</c:v>
                </c:pt>
                <c:pt idx="3559">
                  <c:v>226.746630509331</c:v>
                </c:pt>
                <c:pt idx="3560">
                  <c:v>226.81034127935399</c:v>
                </c:pt>
                <c:pt idx="3561">
                  <c:v>226.87405204937599</c:v>
                </c:pt>
                <c:pt idx="3562">
                  <c:v>226.93776281939799</c:v>
                </c:pt>
                <c:pt idx="3563">
                  <c:v>227.00147358942101</c:v>
                </c:pt>
                <c:pt idx="3564">
                  <c:v>227.06518435944301</c:v>
                </c:pt>
                <c:pt idx="3565">
                  <c:v>227.12889512946501</c:v>
                </c:pt>
                <c:pt idx="3566">
                  <c:v>227.19260589948701</c:v>
                </c:pt>
                <c:pt idx="3567">
                  <c:v>227.25631666951</c:v>
                </c:pt>
                <c:pt idx="3568">
                  <c:v>227.320027439532</c:v>
                </c:pt>
                <c:pt idx="3569">
                  <c:v>227.383738209554</c:v>
                </c:pt>
                <c:pt idx="3570">
                  <c:v>227.44744897957699</c:v>
                </c:pt>
                <c:pt idx="3571">
                  <c:v>227.51115974959899</c:v>
                </c:pt>
                <c:pt idx="3572">
                  <c:v>227.57487051962099</c:v>
                </c:pt>
                <c:pt idx="3573">
                  <c:v>227.63858128964301</c:v>
                </c:pt>
                <c:pt idx="3574">
                  <c:v>227.70229205966601</c:v>
                </c:pt>
                <c:pt idx="3575">
                  <c:v>227.76600282968801</c:v>
                </c:pt>
                <c:pt idx="3576">
                  <c:v>227.82971359971</c:v>
                </c:pt>
                <c:pt idx="3577">
                  <c:v>227.893424369733</c:v>
                </c:pt>
                <c:pt idx="3578">
                  <c:v>227.957135139755</c:v>
                </c:pt>
                <c:pt idx="3579">
                  <c:v>228.02084590977699</c:v>
                </c:pt>
                <c:pt idx="3580">
                  <c:v>228.08455667979899</c:v>
                </c:pt>
                <c:pt idx="3581">
                  <c:v>228.14826744982199</c:v>
                </c:pt>
                <c:pt idx="3582">
                  <c:v>228.21197821984401</c:v>
                </c:pt>
                <c:pt idx="3583">
                  <c:v>228.27568898986601</c:v>
                </c:pt>
                <c:pt idx="3584">
                  <c:v>228.33939975988901</c:v>
                </c:pt>
                <c:pt idx="3585">
                  <c:v>228.403110529911</c:v>
                </c:pt>
                <c:pt idx="3586">
                  <c:v>228.466821299933</c:v>
                </c:pt>
                <c:pt idx="3587">
                  <c:v>228.530532069955</c:v>
                </c:pt>
                <c:pt idx="3588">
                  <c:v>228.59424283997799</c:v>
                </c:pt>
                <c:pt idx="3589">
                  <c:v>228.65795360999999</c:v>
                </c:pt>
                <c:pt idx="3590">
                  <c:v>228.72166438002199</c:v>
                </c:pt>
                <c:pt idx="3591">
                  <c:v>228.78537515004501</c:v>
                </c:pt>
                <c:pt idx="3592">
                  <c:v>228.84908592006701</c:v>
                </c:pt>
                <c:pt idx="3593">
                  <c:v>228.91279669008901</c:v>
                </c:pt>
                <c:pt idx="3594">
                  <c:v>228.97650746011101</c:v>
                </c:pt>
                <c:pt idx="3595">
                  <c:v>229.040218230134</c:v>
                </c:pt>
                <c:pt idx="3596">
                  <c:v>229.103929000156</c:v>
                </c:pt>
                <c:pt idx="3597">
                  <c:v>229.167639770178</c:v>
                </c:pt>
                <c:pt idx="3598">
                  <c:v>229.23135054020099</c:v>
                </c:pt>
                <c:pt idx="3599">
                  <c:v>229.29506131022299</c:v>
                </c:pt>
                <c:pt idx="3600">
                  <c:v>229.35877208024499</c:v>
                </c:pt>
                <c:pt idx="3601">
                  <c:v>229.42248285026699</c:v>
                </c:pt>
                <c:pt idx="3602">
                  <c:v>229.48619362029001</c:v>
                </c:pt>
                <c:pt idx="3603">
                  <c:v>229.54990439031201</c:v>
                </c:pt>
                <c:pt idx="3604">
                  <c:v>229.61361516033401</c:v>
                </c:pt>
                <c:pt idx="3605">
                  <c:v>229.677325930357</c:v>
                </c:pt>
                <c:pt idx="3606">
                  <c:v>229.741036700379</c:v>
                </c:pt>
                <c:pt idx="3607">
                  <c:v>229.804747470401</c:v>
                </c:pt>
                <c:pt idx="3608">
                  <c:v>229.868458240423</c:v>
                </c:pt>
                <c:pt idx="3609">
                  <c:v>229.93216901044599</c:v>
                </c:pt>
                <c:pt idx="3610">
                  <c:v>229.99587978046799</c:v>
                </c:pt>
                <c:pt idx="3611">
                  <c:v>230.05959055048999</c:v>
                </c:pt>
                <c:pt idx="3612">
                  <c:v>230.12330132051201</c:v>
                </c:pt>
                <c:pt idx="3613">
                  <c:v>230.18701209053501</c:v>
                </c:pt>
                <c:pt idx="3614">
                  <c:v>230.250722860557</c:v>
                </c:pt>
                <c:pt idx="3615">
                  <c:v>230.314433630579</c:v>
                </c:pt>
                <c:pt idx="3616">
                  <c:v>230.378144400602</c:v>
                </c:pt>
                <c:pt idx="3617">
                  <c:v>230.441855170624</c:v>
                </c:pt>
                <c:pt idx="3618">
                  <c:v>230.50556594064599</c:v>
                </c:pt>
                <c:pt idx="3619">
                  <c:v>230.56927671066799</c:v>
                </c:pt>
                <c:pt idx="3620">
                  <c:v>230.63298748069101</c:v>
                </c:pt>
                <c:pt idx="3621">
                  <c:v>230.69669825071301</c:v>
                </c:pt>
                <c:pt idx="3622">
                  <c:v>230.76040902073501</c:v>
                </c:pt>
                <c:pt idx="3623">
                  <c:v>230.824119790758</c:v>
                </c:pt>
                <c:pt idx="3624">
                  <c:v>230.88783056078</c:v>
                </c:pt>
                <c:pt idx="3625">
                  <c:v>230.951541330802</c:v>
                </c:pt>
                <c:pt idx="3626">
                  <c:v>231.015252100824</c:v>
                </c:pt>
                <c:pt idx="3627">
                  <c:v>231.07896287084699</c:v>
                </c:pt>
                <c:pt idx="3628">
                  <c:v>231.14267364086899</c:v>
                </c:pt>
                <c:pt idx="3629">
                  <c:v>231.20638441089099</c:v>
                </c:pt>
                <c:pt idx="3630">
                  <c:v>231.27009518091401</c:v>
                </c:pt>
                <c:pt idx="3631">
                  <c:v>231.33380595093601</c:v>
                </c:pt>
                <c:pt idx="3632">
                  <c:v>231.39751672095801</c:v>
                </c:pt>
                <c:pt idx="3633">
                  <c:v>231.46122749098001</c:v>
                </c:pt>
                <c:pt idx="3634">
                  <c:v>231.524938261003</c:v>
                </c:pt>
                <c:pt idx="3635">
                  <c:v>231.588649031025</c:v>
                </c:pt>
                <c:pt idx="3636">
                  <c:v>231.652359801047</c:v>
                </c:pt>
                <c:pt idx="3637">
                  <c:v>231.71607057106999</c:v>
                </c:pt>
                <c:pt idx="3638">
                  <c:v>231.77978134109199</c:v>
                </c:pt>
                <c:pt idx="3639">
                  <c:v>231.84349211111399</c:v>
                </c:pt>
                <c:pt idx="3640">
                  <c:v>231.90720288113599</c:v>
                </c:pt>
                <c:pt idx="3641">
                  <c:v>231.97091365115901</c:v>
                </c:pt>
                <c:pt idx="3642">
                  <c:v>232.03462442118101</c:v>
                </c:pt>
                <c:pt idx="3643">
                  <c:v>232.09833519120301</c:v>
                </c:pt>
                <c:pt idx="3644">
                  <c:v>232.162045961226</c:v>
                </c:pt>
                <c:pt idx="3645">
                  <c:v>232.225756731248</c:v>
                </c:pt>
                <c:pt idx="3646">
                  <c:v>232.28946750127</c:v>
                </c:pt>
                <c:pt idx="3647">
                  <c:v>232.35317827129199</c:v>
                </c:pt>
                <c:pt idx="3648">
                  <c:v>232.41688904131499</c:v>
                </c:pt>
                <c:pt idx="3649">
                  <c:v>232.48059981133699</c:v>
                </c:pt>
                <c:pt idx="3650">
                  <c:v>232.54431058135901</c:v>
                </c:pt>
                <c:pt idx="3651">
                  <c:v>232.60802135138201</c:v>
                </c:pt>
                <c:pt idx="3652">
                  <c:v>232.67173212140401</c:v>
                </c:pt>
                <c:pt idx="3653">
                  <c:v>232.735442891426</c:v>
                </c:pt>
                <c:pt idx="3654">
                  <c:v>232.799153661448</c:v>
                </c:pt>
                <c:pt idx="3655">
                  <c:v>232.862864431471</c:v>
                </c:pt>
                <c:pt idx="3656">
                  <c:v>232.92657520149299</c:v>
                </c:pt>
                <c:pt idx="3657">
                  <c:v>232.99028597151499</c:v>
                </c:pt>
                <c:pt idx="3658">
                  <c:v>233.05399674153699</c:v>
                </c:pt>
                <c:pt idx="3659">
                  <c:v>233.11770751156001</c:v>
                </c:pt>
                <c:pt idx="3660">
                  <c:v>233.18141828158201</c:v>
                </c:pt>
                <c:pt idx="3661">
                  <c:v>233.24512905160401</c:v>
                </c:pt>
                <c:pt idx="3662">
                  <c:v>233.308839821627</c:v>
                </c:pt>
                <c:pt idx="3663">
                  <c:v>233.372550591649</c:v>
                </c:pt>
                <c:pt idx="3664">
                  <c:v>233.436261361671</c:v>
                </c:pt>
                <c:pt idx="3665">
                  <c:v>233.499972131693</c:v>
                </c:pt>
                <c:pt idx="3666">
                  <c:v>233.56368290171599</c:v>
                </c:pt>
                <c:pt idx="3667">
                  <c:v>233.62739367173799</c:v>
                </c:pt>
                <c:pt idx="3668">
                  <c:v>233.69110444175999</c:v>
                </c:pt>
                <c:pt idx="3669">
                  <c:v>233.75481521178301</c:v>
                </c:pt>
                <c:pt idx="3670">
                  <c:v>233.81852598180501</c:v>
                </c:pt>
                <c:pt idx="3671">
                  <c:v>233.88223675182701</c:v>
                </c:pt>
                <c:pt idx="3672">
                  <c:v>233.94594752184901</c:v>
                </c:pt>
                <c:pt idx="3673">
                  <c:v>234.009658291872</c:v>
                </c:pt>
                <c:pt idx="3674">
                  <c:v>234.073369061894</c:v>
                </c:pt>
                <c:pt idx="3675">
                  <c:v>234.137079831916</c:v>
                </c:pt>
                <c:pt idx="3676">
                  <c:v>234.20079060193899</c:v>
                </c:pt>
                <c:pt idx="3677">
                  <c:v>234.26450137196099</c:v>
                </c:pt>
                <c:pt idx="3678">
                  <c:v>234.32821214198299</c:v>
                </c:pt>
                <c:pt idx="3679">
                  <c:v>234.39192291200499</c:v>
                </c:pt>
                <c:pt idx="3680">
                  <c:v>234.45563368202801</c:v>
                </c:pt>
                <c:pt idx="3681">
                  <c:v>234.51934445205001</c:v>
                </c:pt>
                <c:pt idx="3682">
                  <c:v>234.58305522207201</c:v>
                </c:pt>
                <c:pt idx="3683">
                  <c:v>234.646765992095</c:v>
                </c:pt>
                <c:pt idx="3684">
                  <c:v>234.710476762117</c:v>
                </c:pt>
                <c:pt idx="3685">
                  <c:v>234.774187532139</c:v>
                </c:pt>
                <c:pt idx="3686">
                  <c:v>234.83789830216099</c:v>
                </c:pt>
                <c:pt idx="3687">
                  <c:v>234.90160907218399</c:v>
                </c:pt>
                <c:pt idx="3688">
                  <c:v>234.96531984220599</c:v>
                </c:pt>
                <c:pt idx="3689">
                  <c:v>235.02903061222801</c:v>
                </c:pt>
                <c:pt idx="3690">
                  <c:v>235.09274138225101</c:v>
                </c:pt>
                <c:pt idx="3691">
                  <c:v>235.156452152273</c:v>
                </c:pt>
                <c:pt idx="3692">
                  <c:v>235.220162922295</c:v>
                </c:pt>
                <c:pt idx="3693">
                  <c:v>235.283873692317</c:v>
                </c:pt>
                <c:pt idx="3694">
                  <c:v>235.34758446234</c:v>
                </c:pt>
                <c:pt idx="3695">
                  <c:v>235.41129523236199</c:v>
                </c:pt>
                <c:pt idx="3696">
                  <c:v>235.47500600238399</c:v>
                </c:pt>
                <c:pt idx="3697">
                  <c:v>235.53871677240701</c:v>
                </c:pt>
                <c:pt idx="3698">
                  <c:v>235.60242754242901</c:v>
                </c:pt>
                <c:pt idx="3699">
                  <c:v>235.66613831245101</c:v>
                </c:pt>
                <c:pt idx="3700">
                  <c:v>235.72984908247301</c:v>
                </c:pt>
                <c:pt idx="3701">
                  <c:v>235.793559852496</c:v>
                </c:pt>
                <c:pt idx="3702">
                  <c:v>235.857270622518</c:v>
                </c:pt>
                <c:pt idx="3703">
                  <c:v>235.92098139254</c:v>
                </c:pt>
                <c:pt idx="3704">
                  <c:v>235.984692162562</c:v>
                </c:pt>
                <c:pt idx="3705">
                  <c:v>236.04840293258499</c:v>
                </c:pt>
                <c:pt idx="3706">
                  <c:v>236.11211370260699</c:v>
                </c:pt>
                <c:pt idx="3707">
                  <c:v>236.17582447262899</c:v>
                </c:pt>
                <c:pt idx="3708">
                  <c:v>236.23953524265201</c:v>
                </c:pt>
                <c:pt idx="3709">
                  <c:v>236.30324601267401</c:v>
                </c:pt>
                <c:pt idx="3710">
                  <c:v>236.36695678269601</c:v>
                </c:pt>
                <c:pt idx="3711">
                  <c:v>236.43066755271801</c:v>
                </c:pt>
                <c:pt idx="3712">
                  <c:v>236.494378322741</c:v>
                </c:pt>
                <c:pt idx="3713">
                  <c:v>236.558089092763</c:v>
                </c:pt>
                <c:pt idx="3714">
                  <c:v>236.621799862785</c:v>
                </c:pt>
                <c:pt idx="3715">
                  <c:v>236.68551063280799</c:v>
                </c:pt>
                <c:pt idx="3716">
                  <c:v>236.74922140282999</c:v>
                </c:pt>
                <c:pt idx="3717">
                  <c:v>236.81293217285199</c:v>
                </c:pt>
                <c:pt idx="3718">
                  <c:v>236.87664294287401</c:v>
                </c:pt>
                <c:pt idx="3719">
                  <c:v>236.94035371289701</c:v>
                </c:pt>
                <c:pt idx="3720">
                  <c:v>237.00406448291901</c:v>
                </c:pt>
                <c:pt idx="3721">
                  <c:v>237.067775252941</c:v>
                </c:pt>
                <c:pt idx="3722">
                  <c:v>237.131486022964</c:v>
                </c:pt>
                <c:pt idx="3723">
                  <c:v>237.195196792986</c:v>
                </c:pt>
                <c:pt idx="3724">
                  <c:v>237.25890756300799</c:v>
                </c:pt>
                <c:pt idx="3725">
                  <c:v>237.32261833302999</c:v>
                </c:pt>
                <c:pt idx="3726">
                  <c:v>237.38632910305299</c:v>
                </c:pt>
                <c:pt idx="3727">
                  <c:v>237.45003987307501</c:v>
                </c:pt>
                <c:pt idx="3728">
                  <c:v>237.51375064309701</c:v>
                </c:pt>
                <c:pt idx="3729">
                  <c:v>237.57746141312001</c:v>
                </c:pt>
                <c:pt idx="3730">
                  <c:v>237.641172183142</c:v>
                </c:pt>
                <c:pt idx="3731">
                  <c:v>237.704882953164</c:v>
                </c:pt>
                <c:pt idx="3732">
                  <c:v>237.768593723186</c:v>
                </c:pt>
                <c:pt idx="3733">
                  <c:v>237.83230449320899</c:v>
                </c:pt>
                <c:pt idx="3734">
                  <c:v>237.89601526323099</c:v>
                </c:pt>
                <c:pt idx="3735">
                  <c:v>237.95972603325299</c:v>
                </c:pt>
                <c:pt idx="3736">
                  <c:v>238.02343680327601</c:v>
                </c:pt>
                <c:pt idx="3737">
                  <c:v>238.08714757329801</c:v>
                </c:pt>
                <c:pt idx="3738">
                  <c:v>238.15085834332001</c:v>
                </c:pt>
                <c:pt idx="3739">
                  <c:v>238.21456911334201</c:v>
                </c:pt>
                <c:pt idx="3740">
                  <c:v>238.278279883365</c:v>
                </c:pt>
                <c:pt idx="3741">
                  <c:v>238.341990653387</c:v>
                </c:pt>
                <c:pt idx="3742">
                  <c:v>238.405701423409</c:v>
                </c:pt>
                <c:pt idx="3743">
                  <c:v>238.46941219343199</c:v>
                </c:pt>
                <c:pt idx="3744">
                  <c:v>238.53312296345399</c:v>
                </c:pt>
                <c:pt idx="3745">
                  <c:v>238.59683373347599</c:v>
                </c:pt>
                <c:pt idx="3746">
                  <c:v>238.66054450349799</c:v>
                </c:pt>
                <c:pt idx="3747">
                  <c:v>238.72425527352101</c:v>
                </c:pt>
                <c:pt idx="3748">
                  <c:v>238.78796604354301</c:v>
                </c:pt>
                <c:pt idx="3749">
                  <c:v>238.85167681356501</c:v>
                </c:pt>
                <c:pt idx="3750">
                  <c:v>238.915387583588</c:v>
                </c:pt>
                <c:pt idx="3751">
                  <c:v>238.97909835361</c:v>
                </c:pt>
                <c:pt idx="3752">
                  <c:v>239.042809123632</c:v>
                </c:pt>
                <c:pt idx="3753">
                  <c:v>239.106519893654</c:v>
                </c:pt>
                <c:pt idx="3754">
                  <c:v>239.17023066367699</c:v>
                </c:pt>
                <c:pt idx="3755">
                  <c:v>239.23394143369899</c:v>
                </c:pt>
                <c:pt idx="3756">
                  <c:v>239.29765220372099</c:v>
                </c:pt>
                <c:pt idx="3757">
                  <c:v>239.36136297374301</c:v>
                </c:pt>
                <c:pt idx="3758">
                  <c:v>239.42507374376601</c:v>
                </c:pt>
                <c:pt idx="3759">
                  <c:v>239.488784513788</c:v>
                </c:pt>
                <c:pt idx="3760">
                  <c:v>239.55249528381</c:v>
                </c:pt>
                <c:pt idx="3761">
                  <c:v>239.616206053833</c:v>
                </c:pt>
                <c:pt idx="3762">
                  <c:v>239.679916823855</c:v>
                </c:pt>
                <c:pt idx="3763">
                  <c:v>239.74362759387699</c:v>
                </c:pt>
                <c:pt idx="3764">
                  <c:v>239.80733836389899</c:v>
                </c:pt>
                <c:pt idx="3765">
                  <c:v>239.87104913392201</c:v>
                </c:pt>
                <c:pt idx="3766">
                  <c:v>239.93475990394401</c:v>
                </c:pt>
                <c:pt idx="3767">
                  <c:v>239.99847067396601</c:v>
                </c:pt>
                <c:pt idx="3768">
                  <c:v>240.062181443989</c:v>
                </c:pt>
                <c:pt idx="3769">
                  <c:v>240.125892214011</c:v>
                </c:pt>
                <c:pt idx="3770">
                  <c:v>240.189602984033</c:v>
                </c:pt>
                <c:pt idx="3771">
                  <c:v>240.253313754055</c:v>
                </c:pt>
                <c:pt idx="3772">
                  <c:v>240.31702452407799</c:v>
                </c:pt>
                <c:pt idx="3773">
                  <c:v>240.38073529409999</c:v>
                </c:pt>
                <c:pt idx="3774">
                  <c:v>240.44444606412199</c:v>
                </c:pt>
                <c:pt idx="3775">
                  <c:v>240.50815683414501</c:v>
                </c:pt>
                <c:pt idx="3776">
                  <c:v>240.57186760416701</c:v>
                </c:pt>
                <c:pt idx="3777">
                  <c:v>240.63557837418901</c:v>
                </c:pt>
                <c:pt idx="3778">
                  <c:v>240.69928914421101</c:v>
                </c:pt>
                <c:pt idx="3779">
                  <c:v>240.762999914234</c:v>
                </c:pt>
                <c:pt idx="3780">
                  <c:v>240.826710684256</c:v>
                </c:pt>
                <c:pt idx="3781">
                  <c:v>240.890421454278</c:v>
                </c:pt>
                <c:pt idx="3782">
                  <c:v>240.95413222430099</c:v>
                </c:pt>
                <c:pt idx="3783">
                  <c:v>241.01784299432299</c:v>
                </c:pt>
                <c:pt idx="3784">
                  <c:v>241.08155376434499</c:v>
                </c:pt>
                <c:pt idx="3785">
                  <c:v>241.14526453436699</c:v>
                </c:pt>
                <c:pt idx="3786">
                  <c:v>241.20897530439001</c:v>
                </c:pt>
                <c:pt idx="3787">
                  <c:v>241.27268607441201</c:v>
                </c:pt>
                <c:pt idx="3788">
                  <c:v>241.33639684443401</c:v>
                </c:pt>
                <c:pt idx="3789">
                  <c:v>241.400107614457</c:v>
                </c:pt>
                <c:pt idx="3790">
                  <c:v>241.463818384479</c:v>
                </c:pt>
                <c:pt idx="3791">
                  <c:v>241.527529154501</c:v>
                </c:pt>
                <c:pt idx="3792">
                  <c:v>241.59123992452299</c:v>
                </c:pt>
                <c:pt idx="3793">
                  <c:v>241.65495069454599</c:v>
                </c:pt>
                <c:pt idx="3794">
                  <c:v>241.71866146456799</c:v>
                </c:pt>
                <c:pt idx="3795">
                  <c:v>241.78237223459001</c:v>
                </c:pt>
                <c:pt idx="3796">
                  <c:v>241.84608300461301</c:v>
                </c:pt>
                <c:pt idx="3797">
                  <c:v>241.90979377463501</c:v>
                </c:pt>
                <c:pt idx="3798">
                  <c:v>241.973504544657</c:v>
                </c:pt>
                <c:pt idx="3799">
                  <c:v>242.037215314679</c:v>
                </c:pt>
                <c:pt idx="3800">
                  <c:v>242.100926084702</c:v>
                </c:pt>
                <c:pt idx="3801">
                  <c:v>242.16463685472399</c:v>
                </c:pt>
                <c:pt idx="3802">
                  <c:v>242.22834762474599</c:v>
                </c:pt>
                <c:pt idx="3803">
                  <c:v>242.29205839476799</c:v>
                </c:pt>
                <c:pt idx="3804">
                  <c:v>242.35576916479101</c:v>
                </c:pt>
                <c:pt idx="3805">
                  <c:v>242.41947993481301</c:v>
                </c:pt>
                <c:pt idx="3806">
                  <c:v>242.48319070483501</c:v>
                </c:pt>
                <c:pt idx="3807">
                  <c:v>242.546901474858</c:v>
                </c:pt>
                <c:pt idx="3808">
                  <c:v>242.61061224488</c:v>
                </c:pt>
                <c:pt idx="3809">
                  <c:v>242.674323014902</c:v>
                </c:pt>
                <c:pt idx="3810">
                  <c:v>242.738033784924</c:v>
                </c:pt>
                <c:pt idx="3811">
                  <c:v>242.80174455494699</c:v>
                </c:pt>
                <c:pt idx="3812">
                  <c:v>242.86545532496899</c:v>
                </c:pt>
                <c:pt idx="3813">
                  <c:v>242.92916609499099</c:v>
                </c:pt>
                <c:pt idx="3814">
                  <c:v>242.99287686501401</c:v>
                </c:pt>
                <c:pt idx="3815">
                  <c:v>243.05658763503601</c:v>
                </c:pt>
                <c:pt idx="3816">
                  <c:v>243.12029840505801</c:v>
                </c:pt>
                <c:pt idx="3817">
                  <c:v>243.18400917508001</c:v>
                </c:pt>
                <c:pt idx="3818">
                  <c:v>243.247719945103</c:v>
                </c:pt>
                <c:pt idx="3819">
                  <c:v>243.311430715125</c:v>
                </c:pt>
                <c:pt idx="3820">
                  <c:v>243.375141485147</c:v>
                </c:pt>
                <c:pt idx="3821">
                  <c:v>243.43885225516999</c:v>
                </c:pt>
                <c:pt idx="3822">
                  <c:v>243.50256302519199</c:v>
                </c:pt>
                <c:pt idx="3823">
                  <c:v>243.56627379521399</c:v>
                </c:pt>
                <c:pt idx="3824">
                  <c:v>243.62998456523599</c:v>
                </c:pt>
                <c:pt idx="3825">
                  <c:v>243.69369533525901</c:v>
                </c:pt>
                <c:pt idx="3826">
                  <c:v>243.75740610528101</c:v>
                </c:pt>
                <c:pt idx="3827">
                  <c:v>243.82111687530301</c:v>
                </c:pt>
                <c:pt idx="3828">
                  <c:v>243.884827645326</c:v>
                </c:pt>
                <c:pt idx="3829">
                  <c:v>243.948538415348</c:v>
                </c:pt>
                <c:pt idx="3830">
                  <c:v>244.01224918537</c:v>
                </c:pt>
                <c:pt idx="3831">
                  <c:v>244.07595995539199</c:v>
                </c:pt>
                <c:pt idx="3832">
                  <c:v>244.13967072541499</c:v>
                </c:pt>
                <c:pt idx="3833">
                  <c:v>244.20338149543699</c:v>
                </c:pt>
                <c:pt idx="3834">
                  <c:v>244.26709226545901</c:v>
                </c:pt>
                <c:pt idx="3835">
                  <c:v>244.33080303548201</c:v>
                </c:pt>
                <c:pt idx="3836">
                  <c:v>244.394513805504</c:v>
                </c:pt>
                <c:pt idx="3837">
                  <c:v>244.458224575526</c:v>
                </c:pt>
                <c:pt idx="3838">
                  <c:v>244.521935345548</c:v>
                </c:pt>
                <c:pt idx="3839">
                  <c:v>244.585646115571</c:v>
                </c:pt>
                <c:pt idx="3840">
                  <c:v>244.64935688559299</c:v>
                </c:pt>
                <c:pt idx="3841">
                  <c:v>244.71306765561499</c:v>
                </c:pt>
                <c:pt idx="3842">
                  <c:v>244.77677842563801</c:v>
                </c:pt>
                <c:pt idx="3843">
                  <c:v>244.84048919566001</c:v>
                </c:pt>
                <c:pt idx="3844">
                  <c:v>244.90419996568201</c:v>
                </c:pt>
                <c:pt idx="3845">
                  <c:v>244.96791073570401</c:v>
                </c:pt>
                <c:pt idx="3846">
                  <c:v>245.031621505727</c:v>
                </c:pt>
                <c:pt idx="3847">
                  <c:v>245.095332275749</c:v>
                </c:pt>
                <c:pt idx="3848">
                  <c:v>245.159043045771</c:v>
                </c:pt>
                <c:pt idx="3849">
                  <c:v>245.222753815793</c:v>
                </c:pt>
                <c:pt idx="3850">
                  <c:v>245.28646458581599</c:v>
                </c:pt>
                <c:pt idx="3851">
                  <c:v>245.35017535583799</c:v>
                </c:pt>
                <c:pt idx="3852">
                  <c:v>245.41388612585999</c:v>
                </c:pt>
                <c:pt idx="3853">
                  <c:v>245.47759689588301</c:v>
                </c:pt>
                <c:pt idx="3854">
                  <c:v>245.54130766590501</c:v>
                </c:pt>
                <c:pt idx="3855">
                  <c:v>245.60501843592701</c:v>
                </c:pt>
                <c:pt idx="3856">
                  <c:v>245.66872920594901</c:v>
                </c:pt>
                <c:pt idx="3857">
                  <c:v>245.732439975972</c:v>
                </c:pt>
                <c:pt idx="3858">
                  <c:v>245.796150745994</c:v>
                </c:pt>
                <c:pt idx="3859">
                  <c:v>245.859861516016</c:v>
                </c:pt>
                <c:pt idx="3860">
                  <c:v>245.92357228603899</c:v>
                </c:pt>
                <c:pt idx="3861">
                  <c:v>245.98728305606099</c:v>
                </c:pt>
                <c:pt idx="3862">
                  <c:v>246.05099382608299</c:v>
                </c:pt>
                <c:pt idx="3863">
                  <c:v>246.11470459610501</c:v>
                </c:pt>
                <c:pt idx="3864">
                  <c:v>246.17841536612801</c:v>
                </c:pt>
                <c:pt idx="3865">
                  <c:v>246.24212613615001</c:v>
                </c:pt>
                <c:pt idx="3866">
                  <c:v>246.305836906172</c:v>
                </c:pt>
                <c:pt idx="3867">
                  <c:v>246.369547676195</c:v>
                </c:pt>
                <c:pt idx="3868">
                  <c:v>246.433258446217</c:v>
                </c:pt>
                <c:pt idx="3869">
                  <c:v>246.49696921623899</c:v>
                </c:pt>
                <c:pt idx="3870">
                  <c:v>246.56067998626099</c:v>
                </c:pt>
                <c:pt idx="3871">
                  <c:v>246.62439075628399</c:v>
                </c:pt>
                <c:pt idx="3872">
                  <c:v>246.68810152630601</c:v>
                </c:pt>
                <c:pt idx="3873">
                  <c:v>246.75181229632801</c:v>
                </c:pt>
                <c:pt idx="3874">
                  <c:v>246.81552306635101</c:v>
                </c:pt>
                <c:pt idx="3875">
                  <c:v>246.879233836373</c:v>
                </c:pt>
                <c:pt idx="3876">
                  <c:v>246.942944606395</c:v>
                </c:pt>
                <c:pt idx="3877">
                  <c:v>247.006655376417</c:v>
                </c:pt>
                <c:pt idx="3878">
                  <c:v>247.07036614643999</c:v>
                </c:pt>
                <c:pt idx="3879">
                  <c:v>247.13407691646199</c:v>
                </c:pt>
                <c:pt idx="3880">
                  <c:v>247.19778768648399</c:v>
                </c:pt>
                <c:pt idx="3881">
                  <c:v>247.26149845650701</c:v>
                </c:pt>
                <c:pt idx="3882">
                  <c:v>247.32520922652901</c:v>
                </c:pt>
                <c:pt idx="3883">
                  <c:v>247.38891999655101</c:v>
                </c:pt>
                <c:pt idx="3884">
                  <c:v>247.45263076657301</c:v>
                </c:pt>
                <c:pt idx="3885">
                  <c:v>247.516341536596</c:v>
                </c:pt>
                <c:pt idx="3886">
                  <c:v>247.580052306618</c:v>
                </c:pt>
                <c:pt idx="3887">
                  <c:v>247.64376307664</c:v>
                </c:pt>
                <c:pt idx="3888">
                  <c:v>247.70747384666299</c:v>
                </c:pt>
                <c:pt idx="3889">
                  <c:v>247.77118461668499</c:v>
                </c:pt>
                <c:pt idx="3890">
                  <c:v>247.83489538670699</c:v>
                </c:pt>
                <c:pt idx="3891">
                  <c:v>247.89860615672899</c:v>
                </c:pt>
                <c:pt idx="3892">
                  <c:v>247.96231692675201</c:v>
                </c:pt>
                <c:pt idx="3893">
                  <c:v>248.02602769677401</c:v>
                </c:pt>
                <c:pt idx="3894">
                  <c:v>248.08973846679601</c:v>
                </c:pt>
                <c:pt idx="3895">
                  <c:v>248.153449236819</c:v>
                </c:pt>
                <c:pt idx="3896">
                  <c:v>248.217160006841</c:v>
                </c:pt>
                <c:pt idx="3897">
                  <c:v>248.280870776863</c:v>
                </c:pt>
                <c:pt idx="3898">
                  <c:v>248.344581546885</c:v>
                </c:pt>
                <c:pt idx="3899">
                  <c:v>248.40829231690799</c:v>
                </c:pt>
                <c:pt idx="3900">
                  <c:v>248.47200308692999</c:v>
                </c:pt>
                <c:pt idx="3901">
                  <c:v>248.53571385695199</c:v>
                </c:pt>
                <c:pt idx="3902">
                  <c:v>248.59942462697401</c:v>
                </c:pt>
                <c:pt idx="3903">
                  <c:v>248.66313539699701</c:v>
                </c:pt>
                <c:pt idx="3904">
                  <c:v>248.726846167019</c:v>
                </c:pt>
                <c:pt idx="3905">
                  <c:v>248.790556937041</c:v>
                </c:pt>
                <c:pt idx="3906">
                  <c:v>248.854267707064</c:v>
                </c:pt>
                <c:pt idx="3907">
                  <c:v>248.917978477086</c:v>
                </c:pt>
                <c:pt idx="3908">
                  <c:v>248.98168924710799</c:v>
                </c:pt>
                <c:pt idx="3909">
                  <c:v>249.04540001712999</c:v>
                </c:pt>
                <c:pt idx="3910">
                  <c:v>249.10911078715301</c:v>
                </c:pt>
                <c:pt idx="3911">
                  <c:v>249.17282155717501</c:v>
                </c:pt>
                <c:pt idx="3912">
                  <c:v>249.23653232719701</c:v>
                </c:pt>
                <c:pt idx="3913">
                  <c:v>249.30024309722</c:v>
                </c:pt>
                <c:pt idx="3914">
                  <c:v>249.363953867242</c:v>
                </c:pt>
                <c:pt idx="3915">
                  <c:v>249.427664637264</c:v>
                </c:pt>
                <c:pt idx="3916">
                  <c:v>249.491375407286</c:v>
                </c:pt>
                <c:pt idx="3917">
                  <c:v>249.55508617730899</c:v>
                </c:pt>
                <c:pt idx="3918">
                  <c:v>249.61879694733099</c:v>
                </c:pt>
                <c:pt idx="3919">
                  <c:v>249.68250771735299</c:v>
                </c:pt>
                <c:pt idx="3920">
                  <c:v>249.74621848737601</c:v>
                </c:pt>
                <c:pt idx="3921">
                  <c:v>249.80992925739801</c:v>
                </c:pt>
                <c:pt idx="3922">
                  <c:v>249.87364002742001</c:v>
                </c:pt>
                <c:pt idx="3923">
                  <c:v>249.93735079744201</c:v>
                </c:pt>
                <c:pt idx="3924">
                  <c:v>250.001061567465</c:v>
                </c:pt>
                <c:pt idx="3925">
                  <c:v>250.064772337487</c:v>
                </c:pt>
                <c:pt idx="3926">
                  <c:v>250.128483107509</c:v>
                </c:pt>
                <c:pt idx="3927">
                  <c:v>250.19219387753199</c:v>
                </c:pt>
                <c:pt idx="3928">
                  <c:v>250.25590464755399</c:v>
                </c:pt>
                <c:pt idx="3929">
                  <c:v>250.31961541757599</c:v>
                </c:pt>
                <c:pt idx="3930">
                  <c:v>250.38332618759799</c:v>
                </c:pt>
                <c:pt idx="3931">
                  <c:v>250.44703695762101</c:v>
                </c:pt>
                <c:pt idx="3932">
                  <c:v>250.51074772764301</c:v>
                </c:pt>
                <c:pt idx="3933">
                  <c:v>250.57445849766501</c:v>
                </c:pt>
                <c:pt idx="3934">
                  <c:v>250.638169267688</c:v>
                </c:pt>
                <c:pt idx="3935">
                  <c:v>250.70188003771</c:v>
                </c:pt>
                <c:pt idx="3936">
                  <c:v>250.765590807732</c:v>
                </c:pt>
                <c:pt idx="3937">
                  <c:v>250.82930157775399</c:v>
                </c:pt>
                <c:pt idx="3938">
                  <c:v>250.89301234777699</c:v>
                </c:pt>
                <c:pt idx="3939">
                  <c:v>250.95672311779899</c:v>
                </c:pt>
                <c:pt idx="3940">
                  <c:v>251.02043388782101</c:v>
                </c:pt>
                <c:pt idx="3941">
                  <c:v>251.08414465784401</c:v>
                </c:pt>
                <c:pt idx="3942">
                  <c:v>251.14785542786601</c:v>
                </c:pt>
                <c:pt idx="3943">
                  <c:v>251.211566197888</c:v>
                </c:pt>
                <c:pt idx="3944">
                  <c:v>251.27527696791</c:v>
                </c:pt>
                <c:pt idx="3945">
                  <c:v>251.338987737933</c:v>
                </c:pt>
                <c:pt idx="3946">
                  <c:v>251.40269850795499</c:v>
                </c:pt>
                <c:pt idx="3947">
                  <c:v>251.46640927797699</c:v>
                </c:pt>
                <c:pt idx="3948">
                  <c:v>251.53012004799899</c:v>
                </c:pt>
                <c:pt idx="3949">
                  <c:v>251.59383081802201</c:v>
                </c:pt>
                <c:pt idx="3950">
                  <c:v>251.65754158804401</c:v>
                </c:pt>
                <c:pt idx="3951">
                  <c:v>251.72125235806601</c:v>
                </c:pt>
                <c:pt idx="3952">
                  <c:v>251.784963128089</c:v>
                </c:pt>
                <c:pt idx="3953">
                  <c:v>251.848673898111</c:v>
                </c:pt>
                <c:pt idx="3954">
                  <c:v>251.912384668133</c:v>
                </c:pt>
                <c:pt idx="3955">
                  <c:v>251.976095438155</c:v>
                </c:pt>
                <c:pt idx="3956">
                  <c:v>252.03980620817799</c:v>
                </c:pt>
                <c:pt idx="3957">
                  <c:v>252.10351697819999</c:v>
                </c:pt>
                <c:pt idx="3958">
                  <c:v>252.16722774822199</c:v>
                </c:pt>
                <c:pt idx="3959">
                  <c:v>252.23093851824501</c:v>
                </c:pt>
                <c:pt idx="3960">
                  <c:v>252.29464928826701</c:v>
                </c:pt>
                <c:pt idx="3961">
                  <c:v>252.35836005828901</c:v>
                </c:pt>
                <c:pt idx="3962">
                  <c:v>252.42207082831101</c:v>
                </c:pt>
                <c:pt idx="3963">
                  <c:v>252.485781598334</c:v>
                </c:pt>
                <c:pt idx="3964">
                  <c:v>252.549492368356</c:v>
                </c:pt>
                <c:pt idx="3965">
                  <c:v>252.613203138378</c:v>
                </c:pt>
                <c:pt idx="3966">
                  <c:v>252.67691390840099</c:v>
                </c:pt>
                <c:pt idx="3967">
                  <c:v>252.74062467842299</c:v>
                </c:pt>
                <c:pt idx="3968">
                  <c:v>252.80433544844499</c:v>
                </c:pt>
                <c:pt idx="3969">
                  <c:v>252.86804621846699</c:v>
                </c:pt>
                <c:pt idx="3970">
                  <c:v>252.93175698849001</c:v>
                </c:pt>
                <c:pt idx="3971">
                  <c:v>252.99546775851201</c:v>
                </c:pt>
                <c:pt idx="3972">
                  <c:v>253.05917852853401</c:v>
                </c:pt>
                <c:pt idx="3973">
                  <c:v>253.122889298557</c:v>
                </c:pt>
                <c:pt idx="3974">
                  <c:v>253.186600068579</c:v>
                </c:pt>
                <c:pt idx="3975">
                  <c:v>253.250310838601</c:v>
                </c:pt>
                <c:pt idx="3976">
                  <c:v>253.31402160862299</c:v>
                </c:pt>
                <c:pt idx="3977">
                  <c:v>253.37773237864599</c:v>
                </c:pt>
                <c:pt idx="3978">
                  <c:v>253.44144314866799</c:v>
                </c:pt>
                <c:pt idx="3979">
                  <c:v>253.50515391869001</c:v>
                </c:pt>
                <c:pt idx="3980">
                  <c:v>253.56886468871301</c:v>
                </c:pt>
                <c:pt idx="3981">
                  <c:v>253.632575458735</c:v>
                </c:pt>
                <c:pt idx="3982">
                  <c:v>253.696286228757</c:v>
                </c:pt>
                <c:pt idx="3983">
                  <c:v>253.759996998779</c:v>
                </c:pt>
                <c:pt idx="3984">
                  <c:v>253.823707768802</c:v>
                </c:pt>
                <c:pt idx="3985">
                  <c:v>253.88741853882399</c:v>
                </c:pt>
                <c:pt idx="3986">
                  <c:v>253.95112930884599</c:v>
                </c:pt>
                <c:pt idx="3987">
                  <c:v>254.01484007886901</c:v>
                </c:pt>
                <c:pt idx="3988">
                  <c:v>254.07855084889101</c:v>
                </c:pt>
                <c:pt idx="3989">
                  <c:v>254.14226161891301</c:v>
                </c:pt>
                <c:pt idx="3990">
                  <c:v>254.20597238893501</c:v>
                </c:pt>
                <c:pt idx="3991">
                  <c:v>254.269683158958</c:v>
                </c:pt>
                <c:pt idx="3992">
                  <c:v>254.33339392898</c:v>
                </c:pt>
                <c:pt idx="3993">
                  <c:v>254.397104699002</c:v>
                </c:pt>
                <c:pt idx="3994">
                  <c:v>254.460815469024</c:v>
                </c:pt>
                <c:pt idx="3995">
                  <c:v>254.52452623904699</c:v>
                </c:pt>
                <c:pt idx="3996">
                  <c:v>254.58823700906899</c:v>
                </c:pt>
                <c:pt idx="3997">
                  <c:v>254.65194777909099</c:v>
                </c:pt>
                <c:pt idx="3998">
                  <c:v>254.71565854911401</c:v>
                </c:pt>
                <c:pt idx="3999">
                  <c:v>254.77936931913601</c:v>
                </c:pt>
                <c:pt idx="4000">
                  <c:v>254.84308008915801</c:v>
                </c:pt>
                <c:pt idx="4001">
                  <c:v>254.90679085918001</c:v>
                </c:pt>
                <c:pt idx="4002">
                  <c:v>254.970501629203</c:v>
                </c:pt>
                <c:pt idx="4003">
                  <c:v>255.034212399225</c:v>
                </c:pt>
                <c:pt idx="4004">
                  <c:v>255.097923169247</c:v>
                </c:pt>
                <c:pt idx="4005">
                  <c:v>255.16163393926999</c:v>
                </c:pt>
                <c:pt idx="4006">
                  <c:v>255.22534470929199</c:v>
                </c:pt>
                <c:pt idx="4007">
                  <c:v>255.28905547931399</c:v>
                </c:pt>
                <c:pt idx="4008">
                  <c:v>255.35276624933601</c:v>
                </c:pt>
                <c:pt idx="4009">
                  <c:v>255.41647701935901</c:v>
                </c:pt>
                <c:pt idx="4010">
                  <c:v>255.48018778938101</c:v>
                </c:pt>
                <c:pt idx="4011">
                  <c:v>255.543898559403</c:v>
                </c:pt>
                <c:pt idx="4012">
                  <c:v>255.607609329426</c:v>
                </c:pt>
                <c:pt idx="4013">
                  <c:v>255.671320099448</c:v>
                </c:pt>
                <c:pt idx="4014">
                  <c:v>255.73503086946999</c:v>
                </c:pt>
                <c:pt idx="4015">
                  <c:v>255.79874163949199</c:v>
                </c:pt>
                <c:pt idx="4016">
                  <c:v>255.86245240951499</c:v>
                </c:pt>
                <c:pt idx="4017">
                  <c:v>255.92616317953701</c:v>
                </c:pt>
                <c:pt idx="4018">
                  <c:v>255.98987394955901</c:v>
                </c:pt>
                <c:pt idx="4019">
                  <c:v>256.05358471958198</c:v>
                </c:pt>
                <c:pt idx="4020">
                  <c:v>256.11729548960398</c:v>
                </c:pt>
                <c:pt idx="4021">
                  <c:v>256.18100625962597</c:v>
                </c:pt>
                <c:pt idx="4022">
                  <c:v>256.24471702964797</c:v>
                </c:pt>
                <c:pt idx="4023">
                  <c:v>256.30842779967099</c:v>
                </c:pt>
                <c:pt idx="4024">
                  <c:v>256.37213856969299</c:v>
                </c:pt>
                <c:pt idx="4025">
                  <c:v>256.43584933971499</c:v>
                </c:pt>
                <c:pt idx="4026">
                  <c:v>256.49956010973801</c:v>
                </c:pt>
                <c:pt idx="4027">
                  <c:v>256.56327087976001</c:v>
                </c:pt>
                <c:pt idx="4028">
                  <c:v>256.62698164978201</c:v>
                </c:pt>
                <c:pt idx="4029">
                  <c:v>256.69069241980401</c:v>
                </c:pt>
                <c:pt idx="4030">
                  <c:v>256.75440318982697</c:v>
                </c:pt>
                <c:pt idx="4031">
                  <c:v>256.81811395984897</c:v>
                </c:pt>
                <c:pt idx="4032">
                  <c:v>256.88182472987103</c:v>
                </c:pt>
                <c:pt idx="4033">
                  <c:v>256.94553549989399</c:v>
                </c:pt>
                <c:pt idx="4034">
                  <c:v>257.00924626991599</c:v>
                </c:pt>
                <c:pt idx="4035">
                  <c:v>257.07295703993799</c:v>
                </c:pt>
                <c:pt idx="4036">
                  <c:v>257.13666780995999</c:v>
                </c:pt>
                <c:pt idx="4037">
                  <c:v>257.20037857998301</c:v>
                </c:pt>
                <c:pt idx="4038">
                  <c:v>257.26408935000501</c:v>
                </c:pt>
                <c:pt idx="4039">
                  <c:v>257.32780012002701</c:v>
                </c:pt>
                <c:pt idx="4040">
                  <c:v>257.39151089004997</c:v>
                </c:pt>
                <c:pt idx="4041">
                  <c:v>257.45522166007203</c:v>
                </c:pt>
                <c:pt idx="4042">
                  <c:v>257.51893243009403</c:v>
                </c:pt>
                <c:pt idx="4043">
                  <c:v>257.58264320011602</c:v>
                </c:pt>
                <c:pt idx="4044">
                  <c:v>257.64635397013899</c:v>
                </c:pt>
                <c:pt idx="4045">
                  <c:v>257.71006474016099</c:v>
                </c:pt>
                <c:pt idx="4046">
                  <c:v>257.77377551018299</c:v>
                </c:pt>
                <c:pt idx="4047">
                  <c:v>257.83748628020601</c:v>
                </c:pt>
                <c:pt idx="4048">
                  <c:v>257.90119705022801</c:v>
                </c:pt>
                <c:pt idx="4049">
                  <c:v>257.96490782025</c:v>
                </c:pt>
                <c:pt idx="4050">
                  <c:v>258.028618590272</c:v>
                </c:pt>
                <c:pt idx="4051">
                  <c:v>258.09232936029503</c:v>
                </c:pt>
                <c:pt idx="4052">
                  <c:v>258.15604013031702</c:v>
                </c:pt>
                <c:pt idx="4053">
                  <c:v>258.21975090033902</c:v>
                </c:pt>
                <c:pt idx="4054">
                  <c:v>258.28346167036199</c:v>
                </c:pt>
                <c:pt idx="4055">
                  <c:v>258.34717244038399</c:v>
                </c:pt>
                <c:pt idx="4056">
                  <c:v>258.41088321040598</c:v>
                </c:pt>
                <c:pt idx="4057">
                  <c:v>258.47459398042798</c:v>
                </c:pt>
                <c:pt idx="4058">
                  <c:v>258.538304750451</c:v>
                </c:pt>
                <c:pt idx="4059">
                  <c:v>258.602015520473</c:v>
                </c:pt>
                <c:pt idx="4060">
                  <c:v>258.665726290495</c:v>
                </c:pt>
                <c:pt idx="4061">
                  <c:v>258.729437060517</c:v>
                </c:pt>
                <c:pt idx="4062">
                  <c:v>258.79314783054002</c:v>
                </c:pt>
                <c:pt idx="4063">
                  <c:v>258.85685860056202</c:v>
                </c:pt>
                <c:pt idx="4064">
                  <c:v>258.92056937058402</c:v>
                </c:pt>
                <c:pt idx="4065">
                  <c:v>258.98428014060698</c:v>
                </c:pt>
                <c:pt idx="4066">
                  <c:v>259.04799091062898</c:v>
                </c:pt>
                <c:pt idx="4067">
                  <c:v>259.11170168065098</c:v>
                </c:pt>
                <c:pt idx="4068">
                  <c:v>259.17541245067298</c:v>
                </c:pt>
                <c:pt idx="4069">
                  <c:v>259.239123220696</c:v>
                </c:pt>
                <c:pt idx="4070">
                  <c:v>259.302833990718</c:v>
                </c:pt>
                <c:pt idx="4071">
                  <c:v>259.36654476074</c:v>
                </c:pt>
                <c:pt idx="4072">
                  <c:v>259.43025553076302</c:v>
                </c:pt>
                <c:pt idx="4073">
                  <c:v>259.49396630078502</c:v>
                </c:pt>
                <c:pt idx="4074">
                  <c:v>259.55767707080702</c:v>
                </c:pt>
                <c:pt idx="4075">
                  <c:v>259.62138784082902</c:v>
                </c:pt>
                <c:pt idx="4076">
                  <c:v>259.68509861085198</c:v>
                </c:pt>
                <c:pt idx="4077">
                  <c:v>259.74880938087398</c:v>
                </c:pt>
                <c:pt idx="4078">
                  <c:v>259.81252015089598</c:v>
                </c:pt>
                <c:pt idx="4079">
                  <c:v>259.876230920919</c:v>
                </c:pt>
                <c:pt idx="4080">
                  <c:v>259.939941690941</c:v>
                </c:pt>
                <c:pt idx="4081">
                  <c:v>260.003652460963</c:v>
                </c:pt>
                <c:pt idx="4082">
                  <c:v>260.06736323098499</c:v>
                </c:pt>
                <c:pt idx="4083">
                  <c:v>260.13107400100802</c:v>
                </c:pt>
                <c:pt idx="4084">
                  <c:v>260.19478477103002</c:v>
                </c:pt>
                <c:pt idx="4085">
                  <c:v>260.25849554105201</c:v>
                </c:pt>
                <c:pt idx="4086">
                  <c:v>260.32220631107498</c:v>
                </c:pt>
                <c:pt idx="4087">
                  <c:v>260.38591708109698</c:v>
                </c:pt>
                <c:pt idx="4088">
                  <c:v>260.44962785111898</c:v>
                </c:pt>
                <c:pt idx="4089">
                  <c:v>260.51333862114097</c:v>
                </c:pt>
                <c:pt idx="4090">
                  <c:v>260.577049391164</c:v>
                </c:pt>
                <c:pt idx="4091">
                  <c:v>260.64076016118599</c:v>
                </c:pt>
                <c:pt idx="4092">
                  <c:v>260.70447093120799</c:v>
                </c:pt>
                <c:pt idx="4093">
                  <c:v>260.76818170123101</c:v>
                </c:pt>
                <c:pt idx="4094">
                  <c:v>260.83189247125301</c:v>
                </c:pt>
                <c:pt idx="4095">
                  <c:v>260.89560324127501</c:v>
                </c:pt>
                <c:pt idx="4096">
                  <c:v>260.95931401129701</c:v>
                </c:pt>
                <c:pt idx="4097">
                  <c:v>261.02302478131998</c:v>
                </c:pt>
                <c:pt idx="4098">
                  <c:v>261.08673555134197</c:v>
                </c:pt>
                <c:pt idx="4099">
                  <c:v>261.15044632136397</c:v>
                </c:pt>
                <c:pt idx="4100">
                  <c:v>261.21415709138699</c:v>
                </c:pt>
                <c:pt idx="4101">
                  <c:v>261.27786786140899</c:v>
                </c:pt>
                <c:pt idx="4102">
                  <c:v>261.34157863143099</c:v>
                </c:pt>
                <c:pt idx="4103">
                  <c:v>261.40528940145299</c:v>
                </c:pt>
                <c:pt idx="4104">
                  <c:v>261.46900017147601</c:v>
                </c:pt>
                <c:pt idx="4105">
                  <c:v>261.53271094149801</c:v>
                </c:pt>
                <c:pt idx="4106">
                  <c:v>261.59642171152001</c:v>
                </c:pt>
                <c:pt idx="4107">
                  <c:v>261.66013248154201</c:v>
                </c:pt>
                <c:pt idx="4108">
                  <c:v>261.72384325156497</c:v>
                </c:pt>
                <c:pt idx="4109">
                  <c:v>261.78755402158703</c:v>
                </c:pt>
                <c:pt idx="4110">
                  <c:v>261.85126479160903</c:v>
                </c:pt>
                <c:pt idx="4111">
                  <c:v>261.91497556163199</c:v>
                </c:pt>
                <c:pt idx="4112">
                  <c:v>261.97868633165399</c:v>
                </c:pt>
                <c:pt idx="4113">
                  <c:v>262.04239710167599</c:v>
                </c:pt>
                <c:pt idx="4114">
                  <c:v>262.10610787169799</c:v>
                </c:pt>
                <c:pt idx="4115">
                  <c:v>262.16981864172101</c:v>
                </c:pt>
                <c:pt idx="4116">
                  <c:v>262.23352941174301</c:v>
                </c:pt>
                <c:pt idx="4117">
                  <c:v>262.29724018176501</c:v>
                </c:pt>
                <c:pt idx="4118">
                  <c:v>262.36095095178803</c:v>
                </c:pt>
                <c:pt idx="4119">
                  <c:v>262.42466172181003</c:v>
                </c:pt>
                <c:pt idx="4120">
                  <c:v>262.48837249183202</c:v>
                </c:pt>
                <c:pt idx="4121">
                  <c:v>262.55208326185402</c:v>
                </c:pt>
                <c:pt idx="4122">
                  <c:v>262.61579403187699</c:v>
                </c:pt>
                <c:pt idx="4123">
                  <c:v>262.67950480189899</c:v>
                </c:pt>
                <c:pt idx="4124">
                  <c:v>262.74321557192098</c:v>
                </c:pt>
                <c:pt idx="4125">
                  <c:v>262.80692634194401</c:v>
                </c:pt>
                <c:pt idx="4126">
                  <c:v>262.870637111966</c:v>
                </c:pt>
                <c:pt idx="4127">
                  <c:v>262.934347881988</c:v>
                </c:pt>
                <c:pt idx="4128">
                  <c:v>262.99805865201</c:v>
                </c:pt>
                <c:pt idx="4129">
                  <c:v>263.06176942203302</c:v>
                </c:pt>
                <c:pt idx="4130">
                  <c:v>263.12548019205502</c:v>
                </c:pt>
                <c:pt idx="4131">
                  <c:v>263.18919096207702</c:v>
                </c:pt>
                <c:pt idx="4132">
                  <c:v>263.25290173209999</c:v>
                </c:pt>
                <c:pt idx="4133">
                  <c:v>263.31661250212198</c:v>
                </c:pt>
                <c:pt idx="4134">
                  <c:v>263.38032327214398</c:v>
                </c:pt>
                <c:pt idx="4135">
                  <c:v>263.44403404216598</c:v>
                </c:pt>
                <c:pt idx="4136">
                  <c:v>263.507744812189</c:v>
                </c:pt>
                <c:pt idx="4137">
                  <c:v>263.571455582211</c:v>
                </c:pt>
                <c:pt idx="4138">
                  <c:v>263.635166352233</c:v>
                </c:pt>
                <c:pt idx="4139">
                  <c:v>263.69887712225602</c:v>
                </c:pt>
                <c:pt idx="4140">
                  <c:v>263.76258789227802</c:v>
                </c:pt>
                <c:pt idx="4141">
                  <c:v>263.82629866230002</c:v>
                </c:pt>
                <c:pt idx="4142">
                  <c:v>263.89000943232202</c:v>
                </c:pt>
                <c:pt idx="4143">
                  <c:v>263.95372020234498</c:v>
                </c:pt>
                <c:pt idx="4144">
                  <c:v>264.01743097236698</c:v>
                </c:pt>
                <c:pt idx="4145">
                  <c:v>264.08114174238898</c:v>
                </c:pt>
                <c:pt idx="4146">
                  <c:v>264.144852512412</c:v>
                </c:pt>
                <c:pt idx="4147">
                  <c:v>264.208563282434</c:v>
                </c:pt>
                <c:pt idx="4148">
                  <c:v>264.272274052456</c:v>
                </c:pt>
                <c:pt idx="4149">
                  <c:v>264.335984822478</c:v>
                </c:pt>
                <c:pt idx="4150">
                  <c:v>264.39969559250102</c:v>
                </c:pt>
                <c:pt idx="4151">
                  <c:v>264.46340636252302</c:v>
                </c:pt>
                <c:pt idx="4152">
                  <c:v>264.52711713254502</c:v>
                </c:pt>
                <c:pt idx="4153">
                  <c:v>264.59082790256701</c:v>
                </c:pt>
                <c:pt idx="4154">
                  <c:v>264.65453867258998</c:v>
                </c:pt>
                <c:pt idx="4155">
                  <c:v>264.71824944261198</c:v>
                </c:pt>
                <c:pt idx="4156">
                  <c:v>264.78196021263398</c:v>
                </c:pt>
                <c:pt idx="4157">
                  <c:v>264.845670982657</c:v>
                </c:pt>
                <c:pt idx="4158">
                  <c:v>264.909381752679</c:v>
                </c:pt>
                <c:pt idx="4159">
                  <c:v>264.97309252270099</c:v>
                </c:pt>
                <c:pt idx="4160">
                  <c:v>265.03680329272299</c:v>
                </c:pt>
                <c:pt idx="4161">
                  <c:v>265.10051406274602</c:v>
                </c:pt>
                <c:pt idx="4162">
                  <c:v>265.16422483276801</c:v>
                </c:pt>
                <c:pt idx="4163">
                  <c:v>265.22793560279001</c:v>
                </c:pt>
                <c:pt idx="4164">
                  <c:v>265.29164637281298</c:v>
                </c:pt>
                <c:pt idx="4165">
                  <c:v>265.35535714283498</c:v>
                </c:pt>
                <c:pt idx="4166">
                  <c:v>265.41906791285697</c:v>
                </c:pt>
                <c:pt idx="4167">
                  <c:v>265.48277868287897</c:v>
                </c:pt>
                <c:pt idx="4168">
                  <c:v>265.54648945290199</c:v>
                </c:pt>
                <c:pt idx="4169">
                  <c:v>265.61020022292399</c:v>
                </c:pt>
                <c:pt idx="4170">
                  <c:v>265.67391099294599</c:v>
                </c:pt>
                <c:pt idx="4171">
                  <c:v>265.73762176296901</c:v>
                </c:pt>
                <c:pt idx="4172">
                  <c:v>265.80133253299101</c:v>
                </c:pt>
                <c:pt idx="4173">
                  <c:v>265.86504330301301</c:v>
                </c:pt>
                <c:pt idx="4174">
                  <c:v>265.92875407303501</c:v>
                </c:pt>
                <c:pt idx="4175">
                  <c:v>265.99246484305797</c:v>
                </c:pt>
                <c:pt idx="4176">
                  <c:v>266.05617561307997</c:v>
                </c:pt>
                <c:pt idx="4177">
                  <c:v>266.11988638310203</c:v>
                </c:pt>
                <c:pt idx="4178">
                  <c:v>266.18359715312499</c:v>
                </c:pt>
                <c:pt idx="4179">
                  <c:v>266.24730792314699</c:v>
                </c:pt>
                <c:pt idx="4180">
                  <c:v>266.31101869316899</c:v>
                </c:pt>
                <c:pt idx="4181">
                  <c:v>266.37472946319099</c:v>
                </c:pt>
                <c:pt idx="4182">
                  <c:v>266.43844023321401</c:v>
                </c:pt>
                <c:pt idx="4183">
                  <c:v>266.50215100323601</c:v>
                </c:pt>
                <c:pt idx="4184">
                  <c:v>266.56586177325801</c:v>
                </c:pt>
                <c:pt idx="4185">
                  <c:v>266.62957254328097</c:v>
                </c:pt>
                <c:pt idx="4186">
                  <c:v>266.69328331330303</c:v>
                </c:pt>
                <c:pt idx="4187">
                  <c:v>266.75699408332503</c:v>
                </c:pt>
                <c:pt idx="4188">
                  <c:v>266.82070485334702</c:v>
                </c:pt>
                <c:pt idx="4189">
                  <c:v>266.88441562336999</c:v>
                </c:pt>
                <c:pt idx="4190">
                  <c:v>266.94812639339199</c:v>
                </c:pt>
                <c:pt idx="4191">
                  <c:v>267.01183716341399</c:v>
                </c:pt>
                <c:pt idx="4192">
                  <c:v>267.07554793343701</c:v>
                </c:pt>
                <c:pt idx="4193">
                  <c:v>267.13925870345901</c:v>
                </c:pt>
                <c:pt idx="4194">
                  <c:v>267.20296947348101</c:v>
                </c:pt>
                <c:pt idx="4195">
                  <c:v>267.266680243503</c:v>
                </c:pt>
                <c:pt idx="4196">
                  <c:v>267.33039101352603</c:v>
                </c:pt>
                <c:pt idx="4197">
                  <c:v>267.39410178354802</c:v>
                </c:pt>
                <c:pt idx="4198">
                  <c:v>267.45781255357002</c:v>
                </c:pt>
                <c:pt idx="4199">
                  <c:v>267.52152332359299</c:v>
                </c:pt>
                <c:pt idx="4200">
                  <c:v>267.58523409361499</c:v>
                </c:pt>
                <c:pt idx="4201">
                  <c:v>267.64894486363698</c:v>
                </c:pt>
                <c:pt idx="4202">
                  <c:v>267.71265563365898</c:v>
                </c:pt>
                <c:pt idx="4203">
                  <c:v>267.776366403682</c:v>
                </c:pt>
                <c:pt idx="4204">
                  <c:v>267.840077173704</c:v>
                </c:pt>
                <c:pt idx="4205">
                  <c:v>267.903787943726</c:v>
                </c:pt>
                <c:pt idx="4206">
                  <c:v>267.967498713748</c:v>
                </c:pt>
                <c:pt idx="4207">
                  <c:v>268.03120948377102</c:v>
                </c:pt>
                <c:pt idx="4208">
                  <c:v>268.09492025379302</c:v>
                </c:pt>
                <c:pt idx="4209">
                  <c:v>268.15863102381502</c:v>
                </c:pt>
                <c:pt idx="4210">
                  <c:v>268.22234179383798</c:v>
                </c:pt>
                <c:pt idx="4211">
                  <c:v>268.28605256385998</c:v>
                </c:pt>
                <c:pt idx="4212">
                  <c:v>268.34976333388198</c:v>
                </c:pt>
                <c:pt idx="4213">
                  <c:v>268.41347410390398</c:v>
                </c:pt>
                <c:pt idx="4214">
                  <c:v>268.477184873927</c:v>
                </c:pt>
                <c:pt idx="4215">
                  <c:v>268.540895643949</c:v>
                </c:pt>
                <c:pt idx="4216">
                  <c:v>268.604606413971</c:v>
                </c:pt>
                <c:pt idx="4217">
                  <c:v>268.66831718399402</c:v>
                </c:pt>
                <c:pt idx="4218">
                  <c:v>268.73202795401602</c:v>
                </c:pt>
                <c:pt idx="4219">
                  <c:v>268.79573872403802</c:v>
                </c:pt>
                <c:pt idx="4220">
                  <c:v>268.85944949406002</c:v>
                </c:pt>
                <c:pt idx="4221">
                  <c:v>268.92316026408298</c:v>
                </c:pt>
                <c:pt idx="4222">
                  <c:v>268.98687103410498</c:v>
                </c:pt>
                <c:pt idx="4223">
                  <c:v>269.05058180412698</c:v>
                </c:pt>
                <c:pt idx="4224">
                  <c:v>269.11429257415</c:v>
                </c:pt>
                <c:pt idx="4225">
                  <c:v>269.178003344172</c:v>
                </c:pt>
                <c:pt idx="4226">
                  <c:v>269.241714114194</c:v>
                </c:pt>
                <c:pt idx="4227">
                  <c:v>269.305424884216</c:v>
                </c:pt>
                <c:pt idx="4228">
                  <c:v>269.36913565423902</c:v>
                </c:pt>
                <c:pt idx="4229">
                  <c:v>269.43284642426102</c:v>
                </c:pt>
                <c:pt idx="4230">
                  <c:v>269.49655719428301</c:v>
                </c:pt>
                <c:pt idx="4231">
                  <c:v>269.56026796430598</c:v>
                </c:pt>
                <c:pt idx="4232">
                  <c:v>269.62397873432798</c:v>
                </c:pt>
                <c:pt idx="4233">
                  <c:v>269.68768950434998</c:v>
                </c:pt>
                <c:pt idx="4234">
                  <c:v>269.75140027437197</c:v>
                </c:pt>
                <c:pt idx="4235">
                  <c:v>269.815111044395</c:v>
                </c:pt>
                <c:pt idx="4236">
                  <c:v>269.87882181441699</c:v>
                </c:pt>
                <c:pt idx="4237">
                  <c:v>269.94253258443899</c:v>
                </c:pt>
                <c:pt idx="4238">
                  <c:v>270.00624335446201</c:v>
                </c:pt>
                <c:pt idx="4239">
                  <c:v>270.06995412448401</c:v>
                </c:pt>
                <c:pt idx="4240">
                  <c:v>270.13366489450601</c:v>
                </c:pt>
                <c:pt idx="4241">
                  <c:v>270.19737566452801</c:v>
                </c:pt>
                <c:pt idx="4242">
                  <c:v>270.26108643455098</c:v>
                </c:pt>
                <c:pt idx="4243">
                  <c:v>270.32479720457297</c:v>
                </c:pt>
                <c:pt idx="4244">
                  <c:v>270.38850797459497</c:v>
                </c:pt>
                <c:pt idx="4245">
                  <c:v>270.45221874461799</c:v>
                </c:pt>
                <c:pt idx="4246">
                  <c:v>270.51592951463999</c:v>
                </c:pt>
                <c:pt idx="4247">
                  <c:v>270.57964028466199</c:v>
                </c:pt>
                <c:pt idx="4248">
                  <c:v>270.64335105468399</c:v>
                </c:pt>
                <c:pt idx="4249">
                  <c:v>270.70706182470701</c:v>
                </c:pt>
                <c:pt idx="4250">
                  <c:v>270.77077259472901</c:v>
                </c:pt>
                <c:pt idx="4251">
                  <c:v>270.83448336475101</c:v>
                </c:pt>
                <c:pt idx="4252">
                  <c:v>270.89819413477301</c:v>
                </c:pt>
                <c:pt idx="4253">
                  <c:v>270.96190490479597</c:v>
                </c:pt>
                <c:pt idx="4254">
                  <c:v>271.02561567481803</c:v>
                </c:pt>
                <c:pt idx="4255">
                  <c:v>271.08932644484003</c:v>
                </c:pt>
                <c:pt idx="4256">
                  <c:v>271.15303721486299</c:v>
                </c:pt>
                <c:pt idx="4257">
                  <c:v>271.21674798488499</c:v>
                </c:pt>
                <c:pt idx="4258">
                  <c:v>271.28045875490699</c:v>
                </c:pt>
                <c:pt idx="4259">
                  <c:v>271.34416952492899</c:v>
                </c:pt>
                <c:pt idx="4260">
                  <c:v>271.40788029495201</c:v>
                </c:pt>
                <c:pt idx="4261">
                  <c:v>271.47159106497401</c:v>
                </c:pt>
                <c:pt idx="4262">
                  <c:v>271.53530183499601</c:v>
                </c:pt>
                <c:pt idx="4263">
                  <c:v>271.59901260501903</c:v>
                </c:pt>
                <c:pt idx="4264">
                  <c:v>271.66272337504103</c:v>
                </c:pt>
                <c:pt idx="4265">
                  <c:v>271.72643414506302</c:v>
                </c:pt>
                <c:pt idx="4266">
                  <c:v>271.79014491508502</c:v>
                </c:pt>
                <c:pt idx="4267">
                  <c:v>271.85385568510799</c:v>
                </c:pt>
                <c:pt idx="4268">
                  <c:v>271.91756645512999</c:v>
                </c:pt>
                <c:pt idx="4269">
                  <c:v>271.98127722515198</c:v>
                </c:pt>
                <c:pt idx="4270">
                  <c:v>272.04498799517501</c:v>
                </c:pt>
                <c:pt idx="4271">
                  <c:v>272.108698765197</c:v>
                </c:pt>
                <c:pt idx="4272">
                  <c:v>272.172409535219</c:v>
                </c:pt>
                <c:pt idx="4273">
                  <c:v>272.236120305241</c:v>
                </c:pt>
                <c:pt idx="4274">
                  <c:v>272.29983107526402</c:v>
                </c:pt>
                <c:pt idx="4275">
                  <c:v>272.36354184528602</c:v>
                </c:pt>
                <c:pt idx="4276">
                  <c:v>272.42725261530802</c:v>
                </c:pt>
                <c:pt idx="4277">
                  <c:v>272.49096338533099</c:v>
                </c:pt>
                <c:pt idx="4278">
                  <c:v>272.55467415535298</c:v>
                </c:pt>
                <c:pt idx="4279">
                  <c:v>272.61838492537498</c:v>
                </c:pt>
                <c:pt idx="4280">
                  <c:v>272.68209569539698</c:v>
                </c:pt>
                <c:pt idx="4281">
                  <c:v>272.74580646542</c:v>
                </c:pt>
                <c:pt idx="4282">
                  <c:v>272.809517235442</c:v>
                </c:pt>
                <c:pt idx="4283">
                  <c:v>272.873228005464</c:v>
                </c:pt>
                <c:pt idx="4284">
                  <c:v>272.93693877548702</c:v>
                </c:pt>
                <c:pt idx="4285">
                  <c:v>273.00064954550902</c:v>
                </c:pt>
                <c:pt idx="4286">
                  <c:v>273.06436031553102</c:v>
                </c:pt>
                <c:pt idx="4287">
                  <c:v>273.12807108555302</c:v>
                </c:pt>
                <c:pt idx="4288">
                  <c:v>273.19178185557598</c:v>
                </c:pt>
                <c:pt idx="4289">
                  <c:v>273.25549262559798</c:v>
                </c:pt>
                <c:pt idx="4290">
                  <c:v>273.31920339561998</c:v>
                </c:pt>
                <c:pt idx="4291">
                  <c:v>273.382914165643</c:v>
                </c:pt>
                <c:pt idx="4292">
                  <c:v>273.446624935665</c:v>
                </c:pt>
                <c:pt idx="4293">
                  <c:v>273.510335705687</c:v>
                </c:pt>
                <c:pt idx="4294">
                  <c:v>273.574046475709</c:v>
                </c:pt>
                <c:pt idx="4295">
                  <c:v>273.63775724573202</c:v>
                </c:pt>
                <c:pt idx="4296">
                  <c:v>273.70146801575402</c:v>
                </c:pt>
                <c:pt idx="4297">
                  <c:v>273.76517878577602</c:v>
                </c:pt>
                <c:pt idx="4298">
                  <c:v>273.82888955579801</c:v>
                </c:pt>
                <c:pt idx="4299">
                  <c:v>273.89260032582098</c:v>
                </c:pt>
                <c:pt idx="4300">
                  <c:v>273.95631109584298</c:v>
                </c:pt>
                <c:pt idx="4301">
                  <c:v>274.02002186586498</c:v>
                </c:pt>
                <c:pt idx="4302">
                  <c:v>274.083732635888</c:v>
                </c:pt>
                <c:pt idx="4303">
                  <c:v>274.14744340591</c:v>
                </c:pt>
                <c:pt idx="4304">
                  <c:v>274.21115417593199</c:v>
                </c:pt>
                <c:pt idx="4305">
                  <c:v>274.27486494595399</c:v>
                </c:pt>
                <c:pt idx="4306">
                  <c:v>274.33857571597702</c:v>
                </c:pt>
                <c:pt idx="4307">
                  <c:v>274.40228648599901</c:v>
                </c:pt>
                <c:pt idx="4308">
                  <c:v>274.46599725602101</c:v>
                </c:pt>
                <c:pt idx="4309">
                  <c:v>274.52970802604398</c:v>
                </c:pt>
                <c:pt idx="4310">
                  <c:v>274.59341879606598</c:v>
                </c:pt>
                <c:pt idx="4311">
                  <c:v>274.65712956608797</c:v>
                </c:pt>
                <c:pt idx="4312">
                  <c:v>274.72084033610997</c:v>
                </c:pt>
                <c:pt idx="4313">
                  <c:v>274.78455110613299</c:v>
                </c:pt>
                <c:pt idx="4314">
                  <c:v>274.84826187615499</c:v>
                </c:pt>
                <c:pt idx="4315">
                  <c:v>274.91197264617699</c:v>
                </c:pt>
                <c:pt idx="4316">
                  <c:v>274.97568341620001</c:v>
                </c:pt>
                <c:pt idx="4317">
                  <c:v>275.03939418622201</c:v>
                </c:pt>
                <c:pt idx="4318">
                  <c:v>275.10310495624401</c:v>
                </c:pt>
                <c:pt idx="4319">
                  <c:v>275.16681572626601</c:v>
                </c:pt>
                <c:pt idx="4320">
                  <c:v>275.23052649628897</c:v>
                </c:pt>
                <c:pt idx="4321">
                  <c:v>275.29423726631097</c:v>
                </c:pt>
                <c:pt idx="4322">
                  <c:v>275.35794803633303</c:v>
                </c:pt>
                <c:pt idx="4323">
                  <c:v>275.42165880635599</c:v>
                </c:pt>
                <c:pt idx="4324">
                  <c:v>275.48536957637799</c:v>
                </c:pt>
                <c:pt idx="4325">
                  <c:v>275.54908034639999</c:v>
                </c:pt>
                <c:pt idx="4326">
                  <c:v>275.61279111642199</c:v>
                </c:pt>
                <c:pt idx="4327">
                  <c:v>275.67650188644501</c:v>
                </c:pt>
                <c:pt idx="4328">
                  <c:v>275.74021265646701</c:v>
                </c:pt>
                <c:pt idx="4329">
                  <c:v>275.80392342648901</c:v>
                </c:pt>
                <c:pt idx="4330">
                  <c:v>275.86763419651197</c:v>
                </c:pt>
                <c:pt idx="4331">
                  <c:v>275.93134496653403</c:v>
                </c:pt>
                <c:pt idx="4332">
                  <c:v>275.99505573655603</c:v>
                </c:pt>
                <c:pt idx="4333">
                  <c:v>276.05876650657802</c:v>
                </c:pt>
                <c:pt idx="4334">
                  <c:v>276.12247727660099</c:v>
                </c:pt>
                <c:pt idx="4335">
                  <c:v>276.18618804662299</c:v>
                </c:pt>
                <c:pt idx="4336">
                  <c:v>276.24989881664499</c:v>
                </c:pt>
                <c:pt idx="4337">
                  <c:v>276.31360958666801</c:v>
                </c:pt>
                <c:pt idx="4338">
                  <c:v>276.37732035669001</c:v>
                </c:pt>
                <c:pt idx="4339">
                  <c:v>276.44103112671201</c:v>
                </c:pt>
                <c:pt idx="4340">
                  <c:v>276.504741896734</c:v>
                </c:pt>
                <c:pt idx="4341">
                  <c:v>276.56845266675703</c:v>
                </c:pt>
                <c:pt idx="4342">
                  <c:v>276.63216343677902</c:v>
                </c:pt>
                <c:pt idx="4343">
                  <c:v>276.69587420680102</c:v>
                </c:pt>
                <c:pt idx="4344">
                  <c:v>276.75958497682399</c:v>
                </c:pt>
                <c:pt idx="4345">
                  <c:v>276.82329574684599</c:v>
                </c:pt>
                <c:pt idx="4346">
                  <c:v>276.88700651686798</c:v>
                </c:pt>
                <c:pt idx="4347">
                  <c:v>276.95071728688998</c:v>
                </c:pt>
                <c:pt idx="4348">
                  <c:v>277.014428056913</c:v>
                </c:pt>
                <c:pt idx="4349">
                  <c:v>277.078138826935</c:v>
                </c:pt>
                <c:pt idx="4350">
                  <c:v>277.141849596957</c:v>
                </c:pt>
                <c:pt idx="4351">
                  <c:v>277.205560366979</c:v>
                </c:pt>
                <c:pt idx="4352">
                  <c:v>277.26927113700202</c:v>
                </c:pt>
                <c:pt idx="4353">
                  <c:v>277.33298190702402</c:v>
                </c:pt>
                <c:pt idx="4354">
                  <c:v>277.39669267704602</c:v>
                </c:pt>
                <c:pt idx="4355">
                  <c:v>277.46040344706898</c:v>
                </c:pt>
                <c:pt idx="4356">
                  <c:v>277.52411421709098</c:v>
                </c:pt>
                <c:pt idx="4357">
                  <c:v>277.58782498711298</c:v>
                </c:pt>
                <c:pt idx="4358">
                  <c:v>277.65153575713498</c:v>
                </c:pt>
                <c:pt idx="4359">
                  <c:v>277.715246527158</c:v>
                </c:pt>
                <c:pt idx="4360">
                  <c:v>277.77895729718</c:v>
                </c:pt>
                <c:pt idx="4361">
                  <c:v>277.842668067202</c:v>
                </c:pt>
                <c:pt idx="4362">
                  <c:v>277.90637883722502</c:v>
                </c:pt>
                <c:pt idx="4363">
                  <c:v>277.97008960724702</c:v>
                </c:pt>
                <c:pt idx="4364">
                  <c:v>278.03380037726902</c:v>
                </c:pt>
                <c:pt idx="4365">
                  <c:v>278.09751114729102</c:v>
                </c:pt>
                <c:pt idx="4366">
                  <c:v>278.16122191731398</c:v>
                </c:pt>
                <c:pt idx="4367">
                  <c:v>278.22493268733598</c:v>
                </c:pt>
                <c:pt idx="4368">
                  <c:v>278.28864345735798</c:v>
                </c:pt>
                <c:pt idx="4369">
                  <c:v>278.352354227381</c:v>
                </c:pt>
                <c:pt idx="4370">
                  <c:v>278.416064997403</c:v>
                </c:pt>
                <c:pt idx="4371">
                  <c:v>278.479775767425</c:v>
                </c:pt>
                <c:pt idx="4372">
                  <c:v>278.543486537447</c:v>
                </c:pt>
                <c:pt idx="4373">
                  <c:v>278.60719730747002</c:v>
                </c:pt>
                <c:pt idx="4374">
                  <c:v>278.67090807749202</c:v>
                </c:pt>
                <c:pt idx="4375">
                  <c:v>278.73461884751401</c:v>
                </c:pt>
                <c:pt idx="4376">
                  <c:v>278.79832961753698</c:v>
                </c:pt>
                <c:pt idx="4377">
                  <c:v>278.86204038755898</c:v>
                </c:pt>
                <c:pt idx="4378">
                  <c:v>278.92575115758098</c:v>
                </c:pt>
                <c:pt idx="4379">
                  <c:v>278.98946192760297</c:v>
                </c:pt>
                <c:pt idx="4380">
                  <c:v>279.053172697626</c:v>
                </c:pt>
                <c:pt idx="4381">
                  <c:v>279.11688346764799</c:v>
                </c:pt>
                <c:pt idx="4382">
                  <c:v>279.18059423766999</c:v>
                </c:pt>
                <c:pt idx="4383">
                  <c:v>279.24430500769301</c:v>
                </c:pt>
                <c:pt idx="4384">
                  <c:v>279.30801577771501</c:v>
                </c:pt>
                <c:pt idx="4385">
                  <c:v>279.37172654773701</c:v>
                </c:pt>
                <c:pt idx="4386">
                  <c:v>279.43543731775901</c:v>
                </c:pt>
                <c:pt idx="4387">
                  <c:v>279.49914808778198</c:v>
                </c:pt>
                <c:pt idx="4388">
                  <c:v>279.56285885780397</c:v>
                </c:pt>
                <c:pt idx="4389">
                  <c:v>279.62656962782597</c:v>
                </c:pt>
                <c:pt idx="4390">
                  <c:v>279.69028039784899</c:v>
                </c:pt>
                <c:pt idx="4391">
                  <c:v>279.75399116787099</c:v>
                </c:pt>
                <c:pt idx="4392">
                  <c:v>279.81770193789299</c:v>
                </c:pt>
                <c:pt idx="4393">
                  <c:v>279.88141270791499</c:v>
                </c:pt>
                <c:pt idx="4394">
                  <c:v>279.94512347793801</c:v>
                </c:pt>
                <c:pt idx="4395">
                  <c:v>280.00883424796001</c:v>
                </c:pt>
                <c:pt idx="4396">
                  <c:v>280.07254501798201</c:v>
                </c:pt>
                <c:pt idx="4397">
                  <c:v>280.13625578800401</c:v>
                </c:pt>
                <c:pt idx="4398">
                  <c:v>280.19996655802697</c:v>
                </c:pt>
                <c:pt idx="4399">
                  <c:v>280.26367732804903</c:v>
                </c:pt>
                <c:pt idx="4400">
                  <c:v>280.32738809807103</c:v>
                </c:pt>
                <c:pt idx="4401">
                  <c:v>280.39109886809399</c:v>
                </c:pt>
                <c:pt idx="4402">
                  <c:v>280.45480963811599</c:v>
                </c:pt>
                <c:pt idx="4403">
                  <c:v>280.51852040813799</c:v>
                </c:pt>
                <c:pt idx="4404">
                  <c:v>280.58223117815999</c:v>
                </c:pt>
                <c:pt idx="4405">
                  <c:v>280.64594194818301</c:v>
                </c:pt>
                <c:pt idx="4406">
                  <c:v>280.70965271820501</c:v>
                </c:pt>
                <c:pt idx="4407">
                  <c:v>280.77336348822701</c:v>
                </c:pt>
                <c:pt idx="4408">
                  <c:v>280.83707425825003</c:v>
                </c:pt>
                <c:pt idx="4409">
                  <c:v>280.90078502827203</c:v>
                </c:pt>
                <c:pt idx="4410">
                  <c:v>280.96449579829402</c:v>
                </c:pt>
                <c:pt idx="4411">
                  <c:v>281.02820656831602</c:v>
                </c:pt>
                <c:pt idx="4412">
                  <c:v>281.09191733833899</c:v>
                </c:pt>
                <c:pt idx="4413">
                  <c:v>281.15562810836099</c:v>
                </c:pt>
                <c:pt idx="4414">
                  <c:v>281.21933887838298</c:v>
                </c:pt>
                <c:pt idx="4415">
                  <c:v>281.28304964840601</c:v>
                </c:pt>
                <c:pt idx="4416">
                  <c:v>281.346760418428</c:v>
                </c:pt>
                <c:pt idx="4417">
                  <c:v>281.41047118845</c:v>
                </c:pt>
                <c:pt idx="4418">
                  <c:v>281.474181958472</c:v>
                </c:pt>
                <c:pt idx="4419">
                  <c:v>281.53789272849502</c:v>
                </c:pt>
                <c:pt idx="4420">
                  <c:v>281.60160349851702</c:v>
                </c:pt>
                <c:pt idx="4421">
                  <c:v>281.66531426853902</c:v>
                </c:pt>
                <c:pt idx="4422">
                  <c:v>281.72902503856199</c:v>
                </c:pt>
                <c:pt idx="4423">
                  <c:v>281.79273580858398</c:v>
                </c:pt>
                <c:pt idx="4424">
                  <c:v>281.85644657860598</c:v>
                </c:pt>
                <c:pt idx="4425">
                  <c:v>281.92015734862798</c:v>
                </c:pt>
                <c:pt idx="4426">
                  <c:v>281.983868118651</c:v>
                </c:pt>
                <c:pt idx="4427">
                  <c:v>282.047578888673</c:v>
                </c:pt>
                <c:pt idx="4428">
                  <c:v>282.111289658695</c:v>
                </c:pt>
                <c:pt idx="4429">
                  <c:v>282.17500042871802</c:v>
                </c:pt>
                <c:pt idx="4430">
                  <c:v>282.23871119874002</c:v>
                </c:pt>
                <c:pt idx="4431">
                  <c:v>282.30242196876202</c:v>
                </c:pt>
                <c:pt idx="4432">
                  <c:v>282.36613273878402</c:v>
                </c:pt>
                <c:pt idx="4433">
                  <c:v>282.42984350880698</c:v>
                </c:pt>
                <c:pt idx="4434">
                  <c:v>282.49355427882898</c:v>
                </c:pt>
                <c:pt idx="4435">
                  <c:v>282.55726504885098</c:v>
                </c:pt>
                <c:pt idx="4436">
                  <c:v>282.620975818874</c:v>
                </c:pt>
                <c:pt idx="4437">
                  <c:v>282.684686588896</c:v>
                </c:pt>
                <c:pt idx="4438">
                  <c:v>282.748397358918</c:v>
                </c:pt>
                <c:pt idx="4439">
                  <c:v>282.81210812894</c:v>
                </c:pt>
                <c:pt idx="4440">
                  <c:v>282.87581889896302</c:v>
                </c:pt>
                <c:pt idx="4441">
                  <c:v>282.93952966898502</c:v>
                </c:pt>
                <c:pt idx="4442">
                  <c:v>283.00324043900702</c:v>
                </c:pt>
                <c:pt idx="4443">
                  <c:v>283.06695120902901</c:v>
                </c:pt>
                <c:pt idx="4444">
                  <c:v>283.13066197905198</c:v>
                </c:pt>
                <c:pt idx="4445">
                  <c:v>283.19437274907398</c:v>
                </c:pt>
                <c:pt idx="4446">
                  <c:v>283.25808351909598</c:v>
                </c:pt>
                <c:pt idx="4447">
                  <c:v>283.321794289119</c:v>
                </c:pt>
                <c:pt idx="4448">
                  <c:v>283.385505059141</c:v>
                </c:pt>
                <c:pt idx="4449">
                  <c:v>283.44921582916299</c:v>
                </c:pt>
                <c:pt idx="4450">
                  <c:v>283.51292659918499</c:v>
                </c:pt>
                <c:pt idx="4451">
                  <c:v>283.57663736920802</c:v>
                </c:pt>
                <c:pt idx="4452">
                  <c:v>283.64034813923001</c:v>
                </c:pt>
                <c:pt idx="4453">
                  <c:v>283.70405890925201</c:v>
                </c:pt>
                <c:pt idx="4454">
                  <c:v>283.76776967927498</c:v>
                </c:pt>
                <c:pt idx="4455">
                  <c:v>283.83148044929698</c:v>
                </c:pt>
                <c:pt idx="4456">
                  <c:v>283.89519121931897</c:v>
                </c:pt>
                <c:pt idx="4457">
                  <c:v>283.95890198934097</c:v>
                </c:pt>
                <c:pt idx="4458">
                  <c:v>284.02261275936399</c:v>
                </c:pt>
                <c:pt idx="4459">
                  <c:v>284.08632352938599</c:v>
                </c:pt>
                <c:pt idx="4460">
                  <c:v>284.15003429940799</c:v>
                </c:pt>
                <c:pt idx="4461">
                  <c:v>284.21374506943101</c:v>
                </c:pt>
                <c:pt idx="4462">
                  <c:v>284.27745583945301</c:v>
                </c:pt>
                <c:pt idx="4463">
                  <c:v>284.34116660947501</c:v>
                </c:pt>
                <c:pt idx="4464">
                  <c:v>284.40487737949701</c:v>
                </c:pt>
                <c:pt idx="4465">
                  <c:v>284.46858814951997</c:v>
                </c:pt>
                <c:pt idx="4466">
                  <c:v>284.53229891954197</c:v>
                </c:pt>
                <c:pt idx="4467">
                  <c:v>284.59600968956403</c:v>
                </c:pt>
                <c:pt idx="4468">
                  <c:v>284.65972045958699</c:v>
                </c:pt>
                <c:pt idx="4469">
                  <c:v>284.72343122960899</c:v>
                </c:pt>
                <c:pt idx="4470">
                  <c:v>284.78714199963099</c:v>
                </c:pt>
                <c:pt idx="4471">
                  <c:v>284.85085276965299</c:v>
                </c:pt>
                <c:pt idx="4472">
                  <c:v>284.91456353967601</c:v>
                </c:pt>
                <c:pt idx="4473">
                  <c:v>284.97827430969801</c:v>
                </c:pt>
                <c:pt idx="4474">
                  <c:v>285.04198507972001</c:v>
                </c:pt>
                <c:pt idx="4475">
                  <c:v>285.10569584974297</c:v>
                </c:pt>
                <c:pt idx="4476">
                  <c:v>285.16940661976503</c:v>
                </c:pt>
                <c:pt idx="4477">
                  <c:v>285.23311738978703</c:v>
                </c:pt>
                <c:pt idx="4478">
                  <c:v>285.29682815980902</c:v>
                </c:pt>
                <c:pt idx="4479">
                  <c:v>285.36053892983199</c:v>
                </c:pt>
                <c:pt idx="4480">
                  <c:v>285.42424969985399</c:v>
                </c:pt>
                <c:pt idx="4481">
                  <c:v>285.48796046987599</c:v>
                </c:pt>
                <c:pt idx="4482">
                  <c:v>285.55167123989901</c:v>
                </c:pt>
                <c:pt idx="4483">
                  <c:v>285.61538200992101</c:v>
                </c:pt>
                <c:pt idx="4484">
                  <c:v>285.67909277994301</c:v>
                </c:pt>
                <c:pt idx="4485">
                  <c:v>285.742803549965</c:v>
                </c:pt>
                <c:pt idx="4486">
                  <c:v>285.80651431998803</c:v>
                </c:pt>
                <c:pt idx="4487">
                  <c:v>285.87022509001002</c:v>
                </c:pt>
                <c:pt idx="4488">
                  <c:v>285.93393586003202</c:v>
                </c:pt>
                <c:pt idx="4489">
                  <c:v>285.99764663005499</c:v>
                </c:pt>
                <c:pt idx="4490">
                  <c:v>286.06135740007699</c:v>
                </c:pt>
                <c:pt idx="4491">
                  <c:v>286.12506817009898</c:v>
                </c:pt>
                <c:pt idx="4492">
                  <c:v>286.18877894012098</c:v>
                </c:pt>
                <c:pt idx="4493">
                  <c:v>286.252489710144</c:v>
                </c:pt>
                <c:pt idx="4494">
                  <c:v>286.316200480166</c:v>
                </c:pt>
                <c:pt idx="4495">
                  <c:v>286.379911250188</c:v>
                </c:pt>
                <c:pt idx="4496">
                  <c:v>286.44362202021</c:v>
                </c:pt>
                <c:pt idx="4497">
                  <c:v>286.50733279023302</c:v>
                </c:pt>
                <c:pt idx="4498">
                  <c:v>286.57104356025502</c:v>
                </c:pt>
                <c:pt idx="4499">
                  <c:v>286.63475433027702</c:v>
                </c:pt>
                <c:pt idx="4500">
                  <c:v>286.69846510029998</c:v>
                </c:pt>
                <c:pt idx="4501">
                  <c:v>286.76217587032198</c:v>
                </c:pt>
                <c:pt idx="4502">
                  <c:v>286.82588664034398</c:v>
                </c:pt>
                <c:pt idx="4503">
                  <c:v>286.88959741036598</c:v>
                </c:pt>
                <c:pt idx="4504">
                  <c:v>286.953308180389</c:v>
                </c:pt>
                <c:pt idx="4505">
                  <c:v>287.017018950411</c:v>
                </c:pt>
                <c:pt idx="4506">
                  <c:v>287.080729720433</c:v>
                </c:pt>
                <c:pt idx="4507">
                  <c:v>287.14444049045602</c:v>
                </c:pt>
                <c:pt idx="4508">
                  <c:v>287.20815126047802</c:v>
                </c:pt>
                <c:pt idx="4509">
                  <c:v>287.27186203050002</c:v>
                </c:pt>
                <c:pt idx="4510">
                  <c:v>287.33557280052202</c:v>
                </c:pt>
                <c:pt idx="4511">
                  <c:v>287.39928357054498</c:v>
                </c:pt>
                <c:pt idx="4512">
                  <c:v>287.46299434056698</c:v>
                </c:pt>
                <c:pt idx="4513">
                  <c:v>287.52670511058898</c:v>
                </c:pt>
                <c:pt idx="4514">
                  <c:v>287.590415880612</c:v>
                </c:pt>
                <c:pt idx="4515">
                  <c:v>287.654126650634</c:v>
                </c:pt>
                <c:pt idx="4516">
                  <c:v>287.717837420656</c:v>
                </c:pt>
                <c:pt idx="4517">
                  <c:v>287.781548190678</c:v>
                </c:pt>
                <c:pt idx="4518">
                  <c:v>287.84525896070102</c:v>
                </c:pt>
                <c:pt idx="4519">
                  <c:v>287.90896973072302</c:v>
                </c:pt>
                <c:pt idx="4520">
                  <c:v>287.97268050074501</c:v>
                </c:pt>
                <c:pt idx="4521">
                  <c:v>288.03639127076798</c:v>
                </c:pt>
                <c:pt idx="4522">
                  <c:v>288.10010204078998</c:v>
                </c:pt>
                <c:pt idx="4523">
                  <c:v>288.16381281081198</c:v>
                </c:pt>
                <c:pt idx="4524">
                  <c:v>288.22752358083397</c:v>
                </c:pt>
                <c:pt idx="4525">
                  <c:v>288.291234350857</c:v>
                </c:pt>
                <c:pt idx="4526">
                  <c:v>288.35494512087899</c:v>
                </c:pt>
                <c:pt idx="4527">
                  <c:v>288.41865589090099</c:v>
                </c:pt>
                <c:pt idx="4528">
                  <c:v>288.48236666092401</c:v>
                </c:pt>
                <c:pt idx="4529">
                  <c:v>288.54607743094601</c:v>
                </c:pt>
                <c:pt idx="4530">
                  <c:v>288.60978820096801</c:v>
                </c:pt>
                <c:pt idx="4531">
                  <c:v>288.67349897099001</c:v>
                </c:pt>
                <c:pt idx="4532">
                  <c:v>288.73720974101298</c:v>
                </c:pt>
                <c:pt idx="4533">
                  <c:v>288.80092051103497</c:v>
                </c:pt>
                <c:pt idx="4534">
                  <c:v>288.86463128105697</c:v>
                </c:pt>
                <c:pt idx="4535">
                  <c:v>288.92834205107999</c:v>
                </c:pt>
                <c:pt idx="4536">
                  <c:v>288.99205282110199</c:v>
                </c:pt>
                <c:pt idx="4537">
                  <c:v>289.05576359112399</c:v>
                </c:pt>
                <c:pt idx="4538">
                  <c:v>289.11947436114599</c:v>
                </c:pt>
                <c:pt idx="4539">
                  <c:v>289.18318513116901</c:v>
                </c:pt>
                <c:pt idx="4540">
                  <c:v>289.24689590119101</c:v>
                </c:pt>
                <c:pt idx="4541">
                  <c:v>289.31060667121301</c:v>
                </c:pt>
                <c:pt idx="4542">
                  <c:v>289.37431744123501</c:v>
                </c:pt>
                <c:pt idx="4543">
                  <c:v>289.43802821125797</c:v>
                </c:pt>
                <c:pt idx="4544">
                  <c:v>289.50173898128003</c:v>
                </c:pt>
                <c:pt idx="4545">
                  <c:v>289.56544975130203</c:v>
                </c:pt>
                <c:pt idx="4546">
                  <c:v>289.62916052132499</c:v>
                </c:pt>
                <c:pt idx="4547">
                  <c:v>289.69287129134699</c:v>
                </c:pt>
                <c:pt idx="4548">
                  <c:v>289.75658206136899</c:v>
                </c:pt>
                <c:pt idx="4549">
                  <c:v>289.82029283139099</c:v>
                </c:pt>
                <c:pt idx="4550">
                  <c:v>289.88400360141401</c:v>
                </c:pt>
                <c:pt idx="4551">
                  <c:v>289.94771437143601</c:v>
                </c:pt>
                <c:pt idx="4552">
                  <c:v>290.01142514145801</c:v>
                </c:pt>
                <c:pt idx="4553">
                  <c:v>290.07513591148103</c:v>
                </c:pt>
                <c:pt idx="4554">
                  <c:v>290.13884668150303</c:v>
                </c:pt>
                <c:pt idx="4555">
                  <c:v>290.20255745152502</c:v>
                </c:pt>
                <c:pt idx="4556">
                  <c:v>290.26626822154702</c:v>
                </c:pt>
                <c:pt idx="4557">
                  <c:v>290.32997899156999</c:v>
                </c:pt>
                <c:pt idx="4558">
                  <c:v>290.39368976159199</c:v>
                </c:pt>
                <c:pt idx="4559">
                  <c:v>290.45740053161398</c:v>
                </c:pt>
                <c:pt idx="4560">
                  <c:v>290.52111130163701</c:v>
                </c:pt>
                <c:pt idx="4561">
                  <c:v>290.584822071659</c:v>
                </c:pt>
                <c:pt idx="4562">
                  <c:v>290.648532841681</c:v>
                </c:pt>
                <c:pt idx="4563">
                  <c:v>290.712243611703</c:v>
                </c:pt>
                <c:pt idx="4564">
                  <c:v>290.77595438172602</c:v>
                </c:pt>
                <c:pt idx="4565">
                  <c:v>290.83966515174802</c:v>
                </c:pt>
                <c:pt idx="4566">
                  <c:v>290.90337592177002</c:v>
                </c:pt>
                <c:pt idx="4567">
                  <c:v>290.96708669179299</c:v>
                </c:pt>
                <c:pt idx="4568">
                  <c:v>291.03079746181498</c:v>
                </c:pt>
                <c:pt idx="4569">
                  <c:v>291.09450823183698</c:v>
                </c:pt>
                <c:pt idx="4570">
                  <c:v>291.15821900185898</c:v>
                </c:pt>
                <c:pt idx="4571">
                  <c:v>291.221929771882</c:v>
                </c:pt>
                <c:pt idx="4572">
                  <c:v>291.285640541904</c:v>
                </c:pt>
                <c:pt idx="4573">
                  <c:v>291.349351311926</c:v>
                </c:pt>
                <c:pt idx="4574">
                  <c:v>291.41306208194902</c:v>
                </c:pt>
                <c:pt idx="4575">
                  <c:v>291.47677285197102</c:v>
                </c:pt>
                <c:pt idx="4576">
                  <c:v>291.54048362199302</c:v>
                </c:pt>
                <c:pt idx="4577">
                  <c:v>291.60419439201502</c:v>
                </c:pt>
                <c:pt idx="4578">
                  <c:v>291.66790516203798</c:v>
                </c:pt>
                <c:pt idx="4579">
                  <c:v>291.73161593205998</c:v>
                </c:pt>
                <c:pt idx="4580">
                  <c:v>291.79532670208198</c:v>
                </c:pt>
                <c:pt idx="4581">
                  <c:v>291.859037472105</c:v>
                </c:pt>
                <c:pt idx="4582">
                  <c:v>291.922748242127</c:v>
                </c:pt>
                <c:pt idx="4583">
                  <c:v>291.986459012149</c:v>
                </c:pt>
                <c:pt idx="4584">
                  <c:v>292.050169782171</c:v>
                </c:pt>
                <c:pt idx="4585">
                  <c:v>292.11388055219402</c:v>
                </c:pt>
                <c:pt idx="4586">
                  <c:v>292.17759132221602</c:v>
                </c:pt>
                <c:pt idx="4587">
                  <c:v>292.24130209223802</c:v>
                </c:pt>
                <c:pt idx="4588">
                  <c:v>292.30501286226001</c:v>
                </c:pt>
                <c:pt idx="4589">
                  <c:v>292.36872363228298</c:v>
                </c:pt>
                <c:pt idx="4590">
                  <c:v>292.43243440230498</c:v>
                </c:pt>
                <c:pt idx="4591">
                  <c:v>292.49614517232698</c:v>
                </c:pt>
                <c:pt idx="4592">
                  <c:v>292.55985594235</c:v>
                </c:pt>
                <c:pt idx="4593">
                  <c:v>292.623566712372</c:v>
                </c:pt>
                <c:pt idx="4594">
                  <c:v>292.68727748239399</c:v>
                </c:pt>
                <c:pt idx="4595">
                  <c:v>292.75098825241599</c:v>
                </c:pt>
                <c:pt idx="4596">
                  <c:v>292.81469902243902</c:v>
                </c:pt>
                <c:pt idx="4597">
                  <c:v>292.87840979246101</c:v>
                </c:pt>
                <c:pt idx="4598">
                  <c:v>292.94212056248301</c:v>
                </c:pt>
                <c:pt idx="4599">
                  <c:v>293.00583133250598</c:v>
                </c:pt>
                <c:pt idx="4600">
                  <c:v>293.06954210252798</c:v>
                </c:pt>
                <c:pt idx="4601">
                  <c:v>293.13325287254997</c:v>
                </c:pt>
                <c:pt idx="4602">
                  <c:v>293.19696364257197</c:v>
                </c:pt>
                <c:pt idx="4603">
                  <c:v>293.26067441259499</c:v>
                </c:pt>
                <c:pt idx="4604">
                  <c:v>293.32438518261699</c:v>
                </c:pt>
                <c:pt idx="4605">
                  <c:v>293.38809595263899</c:v>
                </c:pt>
                <c:pt idx="4606">
                  <c:v>293.45180672266201</c:v>
                </c:pt>
                <c:pt idx="4607">
                  <c:v>293.51551749268401</c:v>
                </c:pt>
                <c:pt idx="4608">
                  <c:v>293.57922826270601</c:v>
                </c:pt>
                <c:pt idx="4609">
                  <c:v>293.64293903272801</c:v>
                </c:pt>
                <c:pt idx="4610">
                  <c:v>293.70664980275097</c:v>
                </c:pt>
                <c:pt idx="4611">
                  <c:v>293.77036057277297</c:v>
                </c:pt>
                <c:pt idx="4612">
                  <c:v>293.83407134279503</c:v>
                </c:pt>
                <c:pt idx="4613">
                  <c:v>293.89778211281799</c:v>
                </c:pt>
                <c:pt idx="4614">
                  <c:v>293.96149288283999</c:v>
                </c:pt>
                <c:pt idx="4615">
                  <c:v>294.02520365286199</c:v>
                </c:pt>
                <c:pt idx="4616">
                  <c:v>294.08891442288399</c:v>
                </c:pt>
                <c:pt idx="4617">
                  <c:v>294.15262519290701</c:v>
                </c:pt>
                <c:pt idx="4618">
                  <c:v>294.21633596292901</c:v>
                </c:pt>
                <c:pt idx="4619">
                  <c:v>294.28004673295101</c:v>
                </c:pt>
                <c:pt idx="4620">
                  <c:v>294.34375750297397</c:v>
                </c:pt>
                <c:pt idx="4621">
                  <c:v>294.40746827299603</c:v>
                </c:pt>
                <c:pt idx="4622">
                  <c:v>294.47117904301803</c:v>
                </c:pt>
                <c:pt idx="4623">
                  <c:v>294.53488981304002</c:v>
                </c:pt>
                <c:pt idx="4624">
                  <c:v>294.59860058306299</c:v>
                </c:pt>
                <c:pt idx="4625">
                  <c:v>294.66231135308499</c:v>
                </c:pt>
                <c:pt idx="4626">
                  <c:v>294.72602212310699</c:v>
                </c:pt>
                <c:pt idx="4627">
                  <c:v>294.78973289313001</c:v>
                </c:pt>
                <c:pt idx="4628">
                  <c:v>294.85344366315201</c:v>
                </c:pt>
                <c:pt idx="4629">
                  <c:v>294.91715443317401</c:v>
                </c:pt>
                <c:pt idx="4630">
                  <c:v>294.980865203196</c:v>
                </c:pt>
                <c:pt idx="4631">
                  <c:v>295.04457597321903</c:v>
                </c:pt>
                <c:pt idx="4632">
                  <c:v>295.10828674324102</c:v>
                </c:pt>
                <c:pt idx="4633">
                  <c:v>295.17199751326302</c:v>
                </c:pt>
                <c:pt idx="4634">
                  <c:v>295.23570828328599</c:v>
                </c:pt>
                <c:pt idx="4635">
                  <c:v>295.29941905330799</c:v>
                </c:pt>
                <c:pt idx="4636">
                  <c:v>295.36312982332998</c:v>
                </c:pt>
                <c:pt idx="4637">
                  <c:v>295.42684059335198</c:v>
                </c:pt>
                <c:pt idx="4638">
                  <c:v>295.490551363375</c:v>
                </c:pt>
                <c:pt idx="4639">
                  <c:v>295.554262133397</c:v>
                </c:pt>
                <c:pt idx="4640">
                  <c:v>295.617972903419</c:v>
                </c:pt>
                <c:pt idx="4641">
                  <c:v>295.681683673441</c:v>
                </c:pt>
                <c:pt idx="4642">
                  <c:v>295.74539444346402</c:v>
                </c:pt>
                <c:pt idx="4643">
                  <c:v>295.80910521348602</c:v>
                </c:pt>
                <c:pt idx="4644">
                  <c:v>295.87281598350802</c:v>
                </c:pt>
                <c:pt idx="4645">
                  <c:v>295.93652675353098</c:v>
                </c:pt>
                <c:pt idx="4646">
                  <c:v>296.00023752355298</c:v>
                </c:pt>
                <c:pt idx="4647">
                  <c:v>296.06394829357498</c:v>
                </c:pt>
                <c:pt idx="4648">
                  <c:v>296.12765906359698</c:v>
                </c:pt>
                <c:pt idx="4649">
                  <c:v>296.19136983362</c:v>
                </c:pt>
                <c:pt idx="4650">
                  <c:v>296.255080603642</c:v>
                </c:pt>
                <c:pt idx="4651">
                  <c:v>296.318791373664</c:v>
                </c:pt>
                <c:pt idx="4652">
                  <c:v>296.38250214368702</c:v>
                </c:pt>
                <c:pt idx="4653">
                  <c:v>296.44621291370902</c:v>
                </c:pt>
                <c:pt idx="4654">
                  <c:v>296.50992368373102</c:v>
                </c:pt>
                <c:pt idx="4655">
                  <c:v>296.57363445375302</c:v>
                </c:pt>
                <c:pt idx="4656">
                  <c:v>296.63734522377598</c:v>
                </c:pt>
                <c:pt idx="4657">
                  <c:v>296.70105599379798</c:v>
                </c:pt>
                <c:pt idx="4658">
                  <c:v>296.76476676381998</c:v>
                </c:pt>
                <c:pt idx="4659">
                  <c:v>296.828477533843</c:v>
                </c:pt>
                <c:pt idx="4660">
                  <c:v>296.892188303865</c:v>
                </c:pt>
                <c:pt idx="4661">
                  <c:v>296.955899073887</c:v>
                </c:pt>
                <c:pt idx="4662">
                  <c:v>297.019609843909</c:v>
                </c:pt>
                <c:pt idx="4663">
                  <c:v>297.08332061393202</c:v>
                </c:pt>
                <c:pt idx="4664">
                  <c:v>297.14703138395402</c:v>
                </c:pt>
                <c:pt idx="4665">
                  <c:v>297.21074215397601</c:v>
                </c:pt>
                <c:pt idx="4666">
                  <c:v>297.27445292399898</c:v>
                </c:pt>
                <c:pt idx="4667">
                  <c:v>297.33816369402098</c:v>
                </c:pt>
                <c:pt idx="4668">
                  <c:v>297.40187446404298</c:v>
                </c:pt>
                <c:pt idx="4669">
                  <c:v>297.46558523406497</c:v>
                </c:pt>
                <c:pt idx="4670">
                  <c:v>297.529296004088</c:v>
                </c:pt>
                <c:pt idx="4671">
                  <c:v>297.59300677410999</c:v>
                </c:pt>
                <c:pt idx="4672">
                  <c:v>297.65671754413199</c:v>
                </c:pt>
                <c:pt idx="4673">
                  <c:v>297.72042831415501</c:v>
                </c:pt>
                <c:pt idx="4674">
                  <c:v>297.78413908417701</c:v>
                </c:pt>
                <c:pt idx="4675">
                  <c:v>297.84784985419901</c:v>
                </c:pt>
                <c:pt idx="4676">
                  <c:v>297.91156062422101</c:v>
                </c:pt>
                <c:pt idx="4677">
                  <c:v>297.97527139424398</c:v>
                </c:pt>
                <c:pt idx="4678">
                  <c:v>298.03898216426597</c:v>
                </c:pt>
                <c:pt idx="4679">
                  <c:v>298.10269293428797</c:v>
                </c:pt>
                <c:pt idx="4680">
                  <c:v>298.16640370431099</c:v>
                </c:pt>
                <c:pt idx="4681">
                  <c:v>298.23011447433299</c:v>
                </c:pt>
                <c:pt idx="4682">
                  <c:v>298.29382524435499</c:v>
                </c:pt>
                <c:pt idx="4683">
                  <c:v>298.35753601437699</c:v>
                </c:pt>
                <c:pt idx="4684">
                  <c:v>298.42124678440001</c:v>
                </c:pt>
                <c:pt idx="4685">
                  <c:v>298.48495755442201</c:v>
                </c:pt>
                <c:pt idx="4686">
                  <c:v>298.54866832444401</c:v>
                </c:pt>
                <c:pt idx="4687">
                  <c:v>298.61237909446601</c:v>
                </c:pt>
                <c:pt idx="4688">
                  <c:v>298.67608986448897</c:v>
                </c:pt>
                <c:pt idx="4689">
                  <c:v>298.73980063451103</c:v>
                </c:pt>
                <c:pt idx="4690">
                  <c:v>298.80351140453303</c:v>
                </c:pt>
                <c:pt idx="4691">
                  <c:v>298.86722217455599</c:v>
                </c:pt>
                <c:pt idx="4692">
                  <c:v>298.93093294457799</c:v>
                </c:pt>
                <c:pt idx="4693">
                  <c:v>298.99464371459999</c:v>
                </c:pt>
                <c:pt idx="4694">
                  <c:v>299.05835448462199</c:v>
                </c:pt>
                <c:pt idx="4695">
                  <c:v>299.12206525464501</c:v>
                </c:pt>
                <c:pt idx="4696">
                  <c:v>299.18577602466701</c:v>
                </c:pt>
                <c:pt idx="4697">
                  <c:v>299.24948679468901</c:v>
                </c:pt>
                <c:pt idx="4698">
                  <c:v>299.31319756471203</c:v>
                </c:pt>
                <c:pt idx="4699">
                  <c:v>299.37690833473403</c:v>
                </c:pt>
                <c:pt idx="4700">
                  <c:v>299.44061910475602</c:v>
                </c:pt>
                <c:pt idx="4701">
                  <c:v>299.50432987477802</c:v>
                </c:pt>
                <c:pt idx="4702">
                  <c:v>299.56804064480099</c:v>
                </c:pt>
                <c:pt idx="4703">
                  <c:v>299.63175141482299</c:v>
                </c:pt>
                <c:pt idx="4704">
                  <c:v>299.69546218484498</c:v>
                </c:pt>
                <c:pt idx="4705">
                  <c:v>299.75917295486801</c:v>
                </c:pt>
                <c:pt idx="4706">
                  <c:v>299.82288372489</c:v>
                </c:pt>
                <c:pt idx="4707">
                  <c:v>299.886594494912</c:v>
                </c:pt>
                <c:pt idx="4708">
                  <c:v>299.950305264934</c:v>
                </c:pt>
                <c:pt idx="4709">
                  <c:v>300.01401603495702</c:v>
                </c:pt>
                <c:pt idx="4710">
                  <c:v>300.07772680497902</c:v>
                </c:pt>
                <c:pt idx="4711">
                  <c:v>300.14143757500102</c:v>
                </c:pt>
                <c:pt idx="4712">
                  <c:v>300.20514834502399</c:v>
                </c:pt>
                <c:pt idx="4713">
                  <c:v>300.26885911504598</c:v>
                </c:pt>
                <c:pt idx="4714">
                  <c:v>300.33256988506798</c:v>
                </c:pt>
                <c:pt idx="4715">
                  <c:v>300.39628065508998</c:v>
                </c:pt>
                <c:pt idx="4716">
                  <c:v>300.459991425113</c:v>
                </c:pt>
                <c:pt idx="4717">
                  <c:v>300.523702195135</c:v>
                </c:pt>
                <c:pt idx="4718">
                  <c:v>300.587412965157</c:v>
                </c:pt>
                <c:pt idx="4719">
                  <c:v>300.65112373518002</c:v>
                </c:pt>
                <c:pt idx="4720">
                  <c:v>300.71483450520202</c:v>
                </c:pt>
                <c:pt idx="4721">
                  <c:v>300.77854527522402</c:v>
                </c:pt>
                <c:pt idx="4722">
                  <c:v>300.84225604524602</c:v>
                </c:pt>
                <c:pt idx="4723">
                  <c:v>300.90596681526898</c:v>
                </c:pt>
                <c:pt idx="4724">
                  <c:v>300.96967758529098</c:v>
                </c:pt>
                <c:pt idx="4725">
                  <c:v>301.03338835531298</c:v>
                </c:pt>
                <c:pt idx="4726">
                  <c:v>301.097099125336</c:v>
                </c:pt>
                <c:pt idx="4727">
                  <c:v>301.160809895358</c:v>
                </c:pt>
                <c:pt idx="4728">
                  <c:v>301.22452066538</c:v>
                </c:pt>
                <c:pt idx="4729">
                  <c:v>301.288231435402</c:v>
                </c:pt>
                <c:pt idx="4730">
                  <c:v>301.35194220542502</c:v>
                </c:pt>
                <c:pt idx="4731">
                  <c:v>301.41565297544702</c:v>
                </c:pt>
                <c:pt idx="4732">
                  <c:v>301.47936374546902</c:v>
                </c:pt>
                <c:pt idx="4733">
                  <c:v>301.54307451549101</c:v>
                </c:pt>
                <c:pt idx="4734">
                  <c:v>301.60678528551398</c:v>
                </c:pt>
                <c:pt idx="4735">
                  <c:v>301.67049605553598</c:v>
                </c:pt>
                <c:pt idx="4736">
                  <c:v>301.73420682555798</c:v>
                </c:pt>
                <c:pt idx="4737">
                  <c:v>301.797917595581</c:v>
                </c:pt>
                <c:pt idx="4738">
                  <c:v>301.861628365603</c:v>
                </c:pt>
                <c:pt idx="4739">
                  <c:v>301.92533913562499</c:v>
                </c:pt>
                <c:pt idx="4740">
                  <c:v>301.98904990564699</c:v>
                </c:pt>
                <c:pt idx="4741">
                  <c:v>302.05276067567002</c:v>
                </c:pt>
                <c:pt idx="4742">
                  <c:v>302.11647144569201</c:v>
                </c:pt>
                <c:pt idx="4743">
                  <c:v>302.18018221571401</c:v>
                </c:pt>
                <c:pt idx="4744">
                  <c:v>302.24389298573698</c:v>
                </c:pt>
                <c:pt idx="4745">
                  <c:v>302.30760375575898</c:v>
                </c:pt>
                <c:pt idx="4746">
                  <c:v>302.37131452578097</c:v>
                </c:pt>
                <c:pt idx="4747">
                  <c:v>302.43502529580297</c:v>
                </c:pt>
                <c:pt idx="4748">
                  <c:v>302.49873606582599</c:v>
                </c:pt>
                <c:pt idx="4749">
                  <c:v>302.56244683584799</c:v>
                </c:pt>
                <c:pt idx="4750">
                  <c:v>302.62615760586999</c:v>
                </c:pt>
                <c:pt idx="4751">
                  <c:v>302.68986837589301</c:v>
                </c:pt>
                <c:pt idx="4752">
                  <c:v>302.75357914591501</c:v>
                </c:pt>
                <c:pt idx="4753">
                  <c:v>302.81728991593701</c:v>
                </c:pt>
                <c:pt idx="4754">
                  <c:v>302.88100068595901</c:v>
                </c:pt>
                <c:pt idx="4755">
                  <c:v>302.94471145598197</c:v>
                </c:pt>
                <c:pt idx="4756">
                  <c:v>303.00842222600397</c:v>
                </c:pt>
                <c:pt idx="4757">
                  <c:v>303.07213299602603</c:v>
                </c:pt>
                <c:pt idx="4758">
                  <c:v>303.13584376604899</c:v>
                </c:pt>
                <c:pt idx="4759">
                  <c:v>303.19955453607099</c:v>
                </c:pt>
                <c:pt idx="4760">
                  <c:v>303.26326530609299</c:v>
                </c:pt>
                <c:pt idx="4761">
                  <c:v>303.32697607611499</c:v>
                </c:pt>
                <c:pt idx="4762">
                  <c:v>303.39068684613801</c:v>
                </c:pt>
                <c:pt idx="4763">
                  <c:v>303.45439761616001</c:v>
                </c:pt>
                <c:pt idx="4764">
                  <c:v>303.51810838618201</c:v>
                </c:pt>
                <c:pt idx="4765">
                  <c:v>303.58181915620497</c:v>
                </c:pt>
                <c:pt idx="4766">
                  <c:v>303.64552992622703</c:v>
                </c:pt>
                <c:pt idx="4767">
                  <c:v>303.70924069624903</c:v>
                </c:pt>
                <c:pt idx="4768">
                  <c:v>303.77295146627102</c:v>
                </c:pt>
                <c:pt idx="4769">
                  <c:v>303.83666223629399</c:v>
                </c:pt>
                <c:pt idx="4770">
                  <c:v>303.90037300631599</c:v>
                </c:pt>
                <c:pt idx="4771">
                  <c:v>303.96408377633799</c:v>
                </c:pt>
                <c:pt idx="4772">
                  <c:v>304.02779454636101</c:v>
                </c:pt>
                <c:pt idx="4773">
                  <c:v>304.09150531638301</c:v>
                </c:pt>
                <c:pt idx="4774">
                  <c:v>304.15521608640501</c:v>
                </c:pt>
                <c:pt idx="4775">
                  <c:v>304.218926856427</c:v>
                </c:pt>
                <c:pt idx="4776">
                  <c:v>304.28263762645003</c:v>
                </c:pt>
                <c:pt idx="4777">
                  <c:v>304.34634839647202</c:v>
                </c:pt>
                <c:pt idx="4778">
                  <c:v>304.41005916649402</c:v>
                </c:pt>
                <c:pt idx="4779">
                  <c:v>304.47376993651699</c:v>
                </c:pt>
                <c:pt idx="4780">
                  <c:v>304.53748070653899</c:v>
                </c:pt>
                <c:pt idx="4781">
                  <c:v>304.60119147656098</c:v>
                </c:pt>
                <c:pt idx="4782">
                  <c:v>304.66490224658298</c:v>
                </c:pt>
                <c:pt idx="4783">
                  <c:v>304.728613016606</c:v>
                </c:pt>
                <c:pt idx="4784">
                  <c:v>304.792323786628</c:v>
                </c:pt>
                <c:pt idx="4785">
                  <c:v>304.85603455665</c:v>
                </c:pt>
                <c:pt idx="4786">
                  <c:v>304.919745326672</c:v>
                </c:pt>
                <c:pt idx="4787">
                  <c:v>304.98345609669502</c:v>
                </c:pt>
                <c:pt idx="4788">
                  <c:v>305.04716686671702</c:v>
                </c:pt>
                <c:pt idx="4789">
                  <c:v>305.11087763673902</c:v>
                </c:pt>
                <c:pt idx="4790">
                  <c:v>305.17458840676198</c:v>
                </c:pt>
                <c:pt idx="4791">
                  <c:v>305.23829917678398</c:v>
                </c:pt>
                <c:pt idx="4792">
                  <c:v>305.30200994680598</c:v>
                </c:pt>
                <c:pt idx="4793">
                  <c:v>305.36572071682798</c:v>
                </c:pt>
                <c:pt idx="4794">
                  <c:v>305.429431486851</c:v>
                </c:pt>
                <c:pt idx="4795">
                  <c:v>305.493142256873</c:v>
                </c:pt>
                <c:pt idx="4796">
                  <c:v>305.556853026895</c:v>
                </c:pt>
                <c:pt idx="4797">
                  <c:v>305.62056379691802</c:v>
                </c:pt>
                <c:pt idx="4798">
                  <c:v>305.68427456694002</c:v>
                </c:pt>
                <c:pt idx="4799">
                  <c:v>305.74798533696202</c:v>
                </c:pt>
                <c:pt idx="4800">
                  <c:v>305.81169610698402</c:v>
                </c:pt>
                <c:pt idx="4801">
                  <c:v>305.87540687700698</c:v>
                </c:pt>
                <c:pt idx="4802">
                  <c:v>305.93911764702898</c:v>
                </c:pt>
                <c:pt idx="4803">
                  <c:v>306.00282841705098</c:v>
                </c:pt>
                <c:pt idx="4804">
                  <c:v>306.066539187074</c:v>
                </c:pt>
                <c:pt idx="4805">
                  <c:v>306.130249957096</c:v>
                </c:pt>
                <c:pt idx="4806">
                  <c:v>306.193960727118</c:v>
                </c:pt>
                <c:pt idx="4807">
                  <c:v>306.25767149714</c:v>
                </c:pt>
                <c:pt idx="4808">
                  <c:v>306.32138226716302</c:v>
                </c:pt>
                <c:pt idx="4809">
                  <c:v>306.38509303718502</c:v>
                </c:pt>
                <c:pt idx="4810">
                  <c:v>306.44880380720701</c:v>
                </c:pt>
                <c:pt idx="4811">
                  <c:v>306.51251457722998</c:v>
                </c:pt>
                <c:pt idx="4812">
                  <c:v>306.57622534725198</c:v>
                </c:pt>
                <c:pt idx="4813">
                  <c:v>306.63993611727398</c:v>
                </c:pt>
                <c:pt idx="4814">
                  <c:v>306.70364688729597</c:v>
                </c:pt>
                <c:pt idx="4815">
                  <c:v>306.767357657319</c:v>
                </c:pt>
                <c:pt idx="4816">
                  <c:v>306.83106842734099</c:v>
                </c:pt>
                <c:pt idx="4817">
                  <c:v>306.89477919736299</c:v>
                </c:pt>
                <c:pt idx="4818">
                  <c:v>306.95848996738601</c:v>
                </c:pt>
                <c:pt idx="4819">
                  <c:v>307.02220073740801</c:v>
                </c:pt>
                <c:pt idx="4820">
                  <c:v>307.08591150743001</c:v>
                </c:pt>
                <c:pt idx="4821">
                  <c:v>307.14962227745201</c:v>
                </c:pt>
                <c:pt idx="4822">
                  <c:v>307.21333304747498</c:v>
                </c:pt>
                <c:pt idx="4823">
                  <c:v>307.27704381749697</c:v>
                </c:pt>
                <c:pt idx="4824">
                  <c:v>307.34075458751897</c:v>
                </c:pt>
                <c:pt idx="4825">
                  <c:v>307.40446535754199</c:v>
                </c:pt>
                <c:pt idx="4826">
                  <c:v>307.46817612756399</c:v>
                </c:pt>
                <c:pt idx="4827">
                  <c:v>307.53188689758599</c:v>
                </c:pt>
                <c:pt idx="4828">
                  <c:v>307.59559766760799</c:v>
                </c:pt>
                <c:pt idx="4829">
                  <c:v>307.65930843763101</c:v>
                </c:pt>
                <c:pt idx="4830">
                  <c:v>307.72301920765301</c:v>
                </c:pt>
                <c:pt idx="4831">
                  <c:v>307.78672997767501</c:v>
                </c:pt>
                <c:pt idx="4832">
                  <c:v>307.85044074769701</c:v>
                </c:pt>
                <c:pt idx="4833">
                  <c:v>307.91415151771997</c:v>
                </c:pt>
                <c:pt idx="4834">
                  <c:v>307.97786228774203</c:v>
                </c:pt>
                <c:pt idx="4835">
                  <c:v>308.04157305776403</c:v>
                </c:pt>
                <c:pt idx="4836">
                  <c:v>308.10528382778699</c:v>
                </c:pt>
                <c:pt idx="4837">
                  <c:v>308.16899459780899</c:v>
                </c:pt>
                <c:pt idx="4838">
                  <c:v>308.23270536783099</c:v>
                </c:pt>
                <c:pt idx="4839">
                  <c:v>308.29641613785299</c:v>
                </c:pt>
                <c:pt idx="4840">
                  <c:v>308.36012690787601</c:v>
                </c:pt>
                <c:pt idx="4841">
                  <c:v>308.42383767789801</c:v>
                </c:pt>
                <c:pt idx="4842">
                  <c:v>308.48754844792001</c:v>
                </c:pt>
                <c:pt idx="4843">
                  <c:v>308.55125921794303</c:v>
                </c:pt>
                <c:pt idx="4844">
                  <c:v>308.61496998796503</c:v>
                </c:pt>
                <c:pt idx="4845">
                  <c:v>308.67868075798702</c:v>
                </c:pt>
                <c:pt idx="4846">
                  <c:v>308.74239152800902</c:v>
                </c:pt>
                <c:pt idx="4847">
                  <c:v>308.80610229803199</c:v>
                </c:pt>
                <c:pt idx="4848">
                  <c:v>308.86981306805399</c:v>
                </c:pt>
                <c:pt idx="4849">
                  <c:v>308.93352383807598</c:v>
                </c:pt>
                <c:pt idx="4850">
                  <c:v>308.99723460809901</c:v>
                </c:pt>
                <c:pt idx="4851">
                  <c:v>309.060945378121</c:v>
                </c:pt>
                <c:pt idx="4852">
                  <c:v>309.124656148143</c:v>
                </c:pt>
                <c:pt idx="4853">
                  <c:v>309.188366918165</c:v>
                </c:pt>
                <c:pt idx="4854">
                  <c:v>309.25207768818802</c:v>
                </c:pt>
                <c:pt idx="4855">
                  <c:v>309.31578845821002</c:v>
                </c:pt>
                <c:pt idx="4856">
                  <c:v>309.37949922823202</c:v>
                </c:pt>
                <c:pt idx="4857">
                  <c:v>309.44320999825499</c:v>
                </c:pt>
                <c:pt idx="4858">
                  <c:v>309.50692076827698</c:v>
                </c:pt>
                <c:pt idx="4859">
                  <c:v>309.57063153829898</c:v>
                </c:pt>
                <c:pt idx="4860">
                  <c:v>309.63434230832098</c:v>
                </c:pt>
                <c:pt idx="4861">
                  <c:v>309.698053078344</c:v>
                </c:pt>
                <c:pt idx="4862">
                  <c:v>309.761763848366</c:v>
                </c:pt>
                <c:pt idx="4863">
                  <c:v>309.825474618388</c:v>
                </c:pt>
                <c:pt idx="4864">
                  <c:v>309.88918538841102</c:v>
                </c:pt>
                <c:pt idx="4865">
                  <c:v>309.95289615843302</c:v>
                </c:pt>
                <c:pt idx="4866">
                  <c:v>310.01660692845502</c:v>
                </c:pt>
                <c:pt idx="4867">
                  <c:v>310.08031769847702</c:v>
                </c:pt>
                <c:pt idx="4868">
                  <c:v>310.14402846849998</c:v>
                </c:pt>
                <c:pt idx="4869">
                  <c:v>310.20773923852198</c:v>
                </c:pt>
                <c:pt idx="4870">
                  <c:v>310.27145000854398</c:v>
                </c:pt>
                <c:pt idx="4871">
                  <c:v>310.335160778567</c:v>
                </c:pt>
                <c:pt idx="4872">
                  <c:v>310.398871548589</c:v>
                </c:pt>
                <c:pt idx="4873">
                  <c:v>310.462582318611</c:v>
                </c:pt>
                <c:pt idx="4874">
                  <c:v>310.526293088633</c:v>
                </c:pt>
                <c:pt idx="4875">
                  <c:v>310.59000385865602</c:v>
                </c:pt>
                <c:pt idx="4876">
                  <c:v>310.65371462867802</c:v>
                </c:pt>
                <c:pt idx="4877">
                  <c:v>310.71742539870002</c:v>
                </c:pt>
                <c:pt idx="4878">
                  <c:v>310.78113616872201</c:v>
                </c:pt>
                <c:pt idx="4879">
                  <c:v>310.84484693874498</c:v>
                </c:pt>
                <c:pt idx="4880">
                  <c:v>310.90855770876698</c:v>
                </c:pt>
                <c:pt idx="4881">
                  <c:v>310.97226847878898</c:v>
                </c:pt>
                <c:pt idx="4882">
                  <c:v>311.035979248812</c:v>
                </c:pt>
                <c:pt idx="4883">
                  <c:v>311.099690018834</c:v>
                </c:pt>
                <c:pt idx="4884">
                  <c:v>311.16340078885599</c:v>
                </c:pt>
                <c:pt idx="4885">
                  <c:v>311.22711155887799</c:v>
                </c:pt>
                <c:pt idx="4886">
                  <c:v>311.29082232890102</c:v>
                </c:pt>
                <c:pt idx="4887">
                  <c:v>311.35453309892301</c:v>
                </c:pt>
                <c:pt idx="4888">
                  <c:v>311.41824386894501</c:v>
                </c:pt>
                <c:pt idx="4889">
                  <c:v>311.48195463896798</c:v>
                </c:pt>
                <c:pt idx="4890">
                  <c:v>311.54566540898998</c:v>
                </c:pt>
                <c:pt idx="4891">
                  <c:v>311.60937617901197</c:v>
                </c:pt>
                <c:pt idx="4892">
                  <c:v>311.67308694903397</c:v>
                </c:pt>
                <c:pt idx="4893">
                  <c:v>311.73679771905699</c:v>
                </c:pt>
                <c:pt idx="4894">
                  <c:v>311.80050848907899</c:v>
                </c:pt>
                <c:pt idx="4895">
                  <c:v>311.86421925910099</c:v>
                </c:pt>
                <c:pt idx="4896">
                  <c:v>311.92793002912401</c:v>
                </c:pt>
                <c:pt idx="4897">
                  <c:v>311.99164079914601</c:v>
                </c:pt>
                <c:pt idx="4898">
                  <c:v>312.05535156916801</c:v>
                </c:pt>
                <c:pt idx="4899">
                  <c:v>312.11906233919001</c:v>
                </c:pt>
                <c:pt idx="4900">
                  <c:v>312.18277310921297</c:v>
                </c:pt>
                <c:pt idx="4901">
                  <c:v>312.24648387923497</c:v>
                </c:pt>
                <c:pt idx="4902">
                  <c:v>312.31019464925703</c:v>
                </c:pt>
                <c:pt idx="4903">
                  <c:v>312.37390541927999</c:v>
                </c:pt>
                <c:pt idx="4904">
                  <c:v>312.43761618930199</c:v>
                </c:pt>
                <c:pt idx="4905">
                  <c:v>312.50132695932399</c:v>
                </c:pt>
                <c:pt idx="4906">
                  <c:v>312.56503772934599</c:v>
                </c:pt>
                <c:pt idx="4907">
                  <c:v>312.62874849936901</c:v>
                </c:pt>
                <c:pt idx="4908">
                  <c:v>312.69245926939101</c:v>
                </c:pt>
                <c:pt idx="4909">
                  <c:v>312.75617003941301</c:v>
                </c:pt>
                <c:pt idx="4910">
                  <c:v>312.81988080943597</c:v>
                </c:pt>
                <c:pt idx="4911">
                  <c:v>312.88359157945803</c:v>
                </c:pt>
                <c:pt idx="4912">
                  <c:v>312.94730234948003</c:v>
                </c:pt>
                <c:pt idx="4913">
                  <c:v>313.01101311950202</c:v>
                </c:pt>
                <c:pt idx="4914">
                  <c:v>313.07472388952499</c:v>
                </c:pt>
                <c:pt idx="4915">
                  <c:v>313.13843465954699</c:v>
                </c:pt>
                <c:pt idx="4916">
                  <c:v>313.20214542956899</c:v>
                </c:pt>
                <c:pt idx="4917">
                  <c:v>313.26585619959201</c:v>
                </c:pt>
                <c:pt idx="4918">
                  <c:v>313.32956696961401</c:v>
                </c:pt>
                <c:pt idx="4919">
                  <c:v>313.39327773963601</c:v>
                </c:pt>
                <c:pt idx="4920">
                  <c:v>313.456988509658</c:v>
                </c:pt>
                <c:pt idx="4921">
                  <c:v>313.52069927968103</c:v>
                </c:pt>
                <c:pt idx="4922">
                  <c:v>313.58441004970302</c:v>
                </c:pt>
                <c:pt idx="4923">
                  <c:v>313.64812081972502</c:v>
                </c:pt>
                <c:pt idx="4924">
                  <c:v>313.71183158974799</c:v>
                </c:pt>
                <c:pt idx="4925">
                  <c:v>313.77554235976999</c:v>
                </c:pt>
                <c:pt idx="4926">
                  <c:v>313.83925312979198</c:v>
                </c:pt>
                <c:pt idx="4927">
                  <c:v>313.90296389981398</c:v>
                </c:pt>
                <c:pt idx="4928">
                  <c:v>313.966674669837</c:v>
                </c:pt>
                <c:pt idx="4929">
                  <c:v>314.030385439859</c:v>
                </c:pt>
                <c:pt idx="4930">
                  <c:v>314.094096209881</c:v>
                </c:pt>
                <c:pt idx="4931">
                  <c:v>314.157806979903</c:v>
                </c:pt>
                <c:pt idx="4932">
                  <c:v>314.22151774992602</c:v>
                </c:pt>
                <c:pt idx="4933">
                  <c:v>314.28522851994802</c:v>
                </c:pt>
                <c:pt idx="4934">
                  <c:v>314.34893928997002</c:v>
                </c:pt>
                <c:pt idx="4935">
                  <c:v>314.41265005999298</c:v>
                </c:pt>
                <c:pt idx="4936">
                  <c:v>314.47636083001498</c:v>
                </c:pt>
                <c:pt idx="4937">
                  <c:v>314.54007160003698</c:v>
                </c:pt>
                <c:pt idx="4938">
                  <c:v>314.60378237005898</c:v>
                </c:pt>
                <c:pt idx="4939">
                  <c:v>314.667493140082</c:v>
                </c:pt>
                <c:pt idx="4940">
                  <c:v>314.731203910104</c:v>
                </c:pt>
                <c:pt idx="4941">
                  <c:v>314.794914680126</c:v>
                </c:pt>
                <c:pt idx="4942">
                  <c:v>314.85862545014902</c:v>
                </c:pt>
                <c:pt idx="4943">
                  <c:v>314.92233622017102</c:v>
                </c:pt>
                <c:pt idx="4944">
                  <c:v>314.98604699019302</c:v>
                </c:pt>
                <c:pt idx="4945">
                  <c:v>315.04975776021502</c:v>
                </c:pt>
                <c:pt idx="4946">
                  <c:v>315.11346853023798</c:v>
                </c:pt>
                <c:pt idx="4947">
                  <c:v>315.17717930025998</c:v>
                </c:pt>
                <c:pt idx="4948">
                  <c:v>315.24089007028198</c:v>
                </c:pt>
                <c:pt idx="4949">
                  <c:v>315.304600840305</c:v>
                </c:pt>
                <c:pt idx="4950">
                  <c:v>315.368311610327</c:v>
                </c:pt>
                <c:pt idx="4951">
                  <c:v>315.432022380349</c:v>
                </c:pt>
                <c:pt idx="4952">
                  <c:v>315.495733150371</c:v>
                </c:pt>
                <c:pt idx="4953">
                  <c:v>315.55944392039402</c:v>
                </c:pt>
                <c:pt idx="4954">
                  <c:v>315.62315469041602</c:v>
                </c:pt>
                <c:pt idx="4955">
                  <c:v>315.68686546043801</c:v>
                </c:pt>
                <c:pt idx="4956">
                  <c:v>315.75057623046098</c:v>
                </c:pt>
                <c:pt idx="4957">
                  <c:v>315.81428700048298</c:v>
                </c:pt>
                <c:pt idx="4958">
                  <c:v>315.87799777050498</c:v>
                </c:pt>
                <c:pt idx="4959">
                  <c:v>315.94170854052697</c:v>
                </c:pt>
                <c:pt idx="4960">
                  <c:v>316.00541931055</c:v>
                </c:pt>
                <c:pt idx="4961">
                  <c:v>316.06913008057199</c:v>
                </c:pt>
                <c:pt idx="4962">
                  <c:v>316.13284085059399</c:v>
                </c:pt>
                <c:pt idx="4963">
                  <c:v>316.19655162061702</c:v>
                </c:pt>
                <c:pt idx="4964">
                  <c:v>316.26026239063901</c:v>
                </c:pt>
                <c:pt idx="4965">
                  <c:v>316.32397316066101</c:v>
                </c:pt>
                <c:pt idx="4966">
                  <c:v>316.38768393068301</c:v>
                </c:pt>
                <c:pt idx="4967">
                  <c:v>316.45139470070598</c:v>
                </c:pt>
                <c:pt idx="4968">
                  <c:v>316.51510547072797</c:v>
                </c:pt>
                <c:pt idx="4969">
                  <c:v>316.57881624074997</c:v>
                </c:pt>
                <c:pt idx="4970">
                  <c:v>316.64252701077299</c:v>
                </c:pt>
                <c:pt idx="4971">
                  <c:v>316.70623778079499</c:v>
                </c:pt>
                <c:pt idx="4972">
                  <c:v>316.76994855081699</c:v>
                </c:pt>
                <c:pt idx="4973">
                  <c:v>316.83365932083899</c:v>
                </c:pt>
                <c:pt idx="4974">
                  <c:v>316.89737009086201</c:v>
                </c:pt>
                <c:pt idx="4975">
                  <c:v>316.96108086088401</c:v>
                </c:pt>
                <c:pt idx="4976">
                  <c:v>317.02479163090601</c:v>
                </c:pt>
                <c:pt idx="4977">
                  <c:v>317.08850240092801</c:v>
                </c:pt>
                <c:pt idx="4978">
                  <c:v>317.15221317095097</c:v>
                </c:pt>
                <c:pt idx="4979">
                  <c:v>317.21592394097303</c:v>
                </c:pt>
                <c:pt idx="4980">
                  <c:v>317.27963471099503</c:v>
                </c:pt>
                <c:pt idx="4981">
                  <c:v>317.34334548101799</c:v>
                </c:pt>
                <c:pt idx="4982">
                  <c:v>317.40705625103999</c:v>
                </c:pt>
                <c:pt idx="4983">
                  <c:v>317.47076702106199</c:v>
                </c:pt>
                <c:pt idx="4984">
                  <c:v>317.53447779108399</c:v>
                </c:pt>
                <c:pt idx="4985">
                  <c:v>317.59818856110701</c:v>
                </c:pt>
                <c:pt idx="4986">
                  <c:v>317.66189933112901</c:v>
                </c:pt>
                <c:pt idx="4987">
                  <c:v>317.72561010115101</c:v>
                </c:pt>
                <c:pt idx="4988">
                  <c:v>317.78932087117403</c:v>
                </c:pt>
                <c:pt idx="4989">
                  <c:v>317.85303164119603</c:v>
                </c:pt>
                <c:pt idx="4990">
                  <c:v>317.91674241121802</c:v>
                </c:pt>
                <c:pt idx="4991">
                  <c:v>317.98045318124002</c:v>
                </c:pt>
                <c:pt idx="4992">
                  <c:v>318.04416395126299</c:v>
                </c:pt>
                <c:pt idx="4993">
                  <c:v>318.10787472128499</c:v>
                </c:pt>
                <c:pt idx="4994">
                  <c:v>318.17158549130698</c:v>
                </c:pt>
                <c:pt idx="4995">
                  <c:v>318.23529626133001</c:v>
                </c:pt>
                <c:pt idx="4996">
                  <c:v>318.29900703135201</c:v>
                </c:pt>
                <c:pt idx="4997">
                  <c:v>318.362717801374</c:v>
                </c:pt>
                <c:pt idx="4998">
                  <c:v>318.426428571396</c:v>
                </c:pt>
                <c:pt idx="4999">
                  <c:v>318.49013934141902</c:v>
                </c:pt>
                <c:pt idx="5000">
                  <c:v>318.55385011144102</c:v>
                </c:pt>
                <c:pt idx="5001">
                  <c:v>318.61756088146302</c:v>
                </c:pt>
                <c:pt idx="5002">
                  <c:v>318.68127165148599</c:v>
                </c:pt>
                <c:pt idx="5003">
                  <c:v>318.74498242150798</c:v>
                </c:pt>
                <c:pt idx="5004">
                  <c:v>318.80869319152998</c:v>
                </c:pt>
                <c:pt idx="5005">
                  <c:v>318.87240396155198</c:v>
                </c:pt>
                <c:pt idx="5006">
                  <c:v>318.936114731575</c:v>
                </c:pt>
                <c:pt idx="5007">
                  <c:v>318.999825501597</c:v>
                </c:pt>
                <c:pt idx="5008">
                  <c:v>319.063536271619</c:v>
                </c:pt>
                <c:pt idx="5009">
                  <c:v>319.12724704164202</c:v>
                </c:pt>
                <c:pt idx="5010">
                  <c:v>319.19095781166402</c:v>
                </c:pt>
                <c:pt idx="5011">
                  <c:v>319.25466858168602</c:v>
                </c:pt>
                <c:pt idx="5012">
                  <c:v>319.31837935170802</c:v>
                </c:pt>
                <c:pt idx="5013">
                  <c:v>319.38209012173098</c:v>
                </c:pt>
                <c:pt idx="5014">
                  <c:v>319.44580089175298</c:v>
                </c:pt>
                <c:pt idx="5015">
                  <c:v>319.50951166177498</c:v>
                </c:pt>
                <c:pt idx="5016">
                  <c:v>319.573222431798</c:v>
                </c:pt>
                <c:pt idx="5017">
                  <c:v>319.63693320182</c:v>
                </c:pt>
                <c:pt idx="5018">
                  <c:v>319.700643971842</c:v>
                </c:pt>
                <c:pt idx="5019">
                  <c:v>319.764354741864</c:v>
                </c:pt>
                <c:pt idx="5020">
                  <c:v>319.82806551188702</c:v>
                </c:pt>
                <c:pt idx="5021">
                  <c:v>319.89177628190902</c:v>
                </c:pt>
                <c:pt idx="5022">
                  <c:v>319.95548705193102</c:v>
                </c:pt>
                <c:pt idx="5023">
                  <c:v>320.01919782195301</c:v>
                </c:pt>
                <c:pt idx="5024">
                  <c:v>320.08290859197598</c:v>
                </c:pt>
                <c:pt idx="5025">
                  <c:v>320.14661936199798</c:v>
                </c:pt>
                <c:pt idx="5026">
                  <c:v>320.21033013201998</c:v>
                </c:pt>
                <c:pt idx="5027">
                  <c:v>320.274040902043</c:v>
                </c:pt>
                <c:pt idx="5028">
                  <c:v>320.337751672065</c:v>
                </c:pt>
                <c:pt idx="5029">
                  <c:v>320.40146244208699</c:v>
                </c:pt>
                <c:pt idx="5030">
                  <c:v>320.46517321210899</c:v>
                </c:pt>
                <c:pt idx="5031">
                  <c:v>320.52888398213202</c:v>
                </c:pt>
                <c:pt idx="5032">
                  <c:v>320.59259475215401</c:v>
                </c:pt>
                <c:pt idx="5033">
                  <c:v>320.65630552217601</c:v>
                </c:pt>
                <c:pt idx="5034">
                  <c:v>320.72001629219898</c:v>
                </c:pt>
                <c:pt idx="5035">
                  <c:v>320.78372706222098</c:v>
                </c:pt>
                <c:pt idx="5036">
                  <c:v>320.84743783224297</c:v>
                </c:pt>
                <c:pt idx="5037">
                  <c:v>320.91114860226497</c:v>
                </c:pt>
                <c:pt idx="5038">
                  <c:v>320.97485937228799</c:v>
                </c:pt>
                <c:pt idx="5039">
                  <c:v>321.03857014230999</c:v>
                </c:pt>
                <c:pt idx="5040">
                  <c:v>321.10228091233199</c:v>
                </c:pt>
                <c:pt idx="5041">
                  <c:v>321.16599168235501</c:v>
                </c:pt>
                <c:pt idx="5042">
                  <c:v>321.22970245237701</c:v>
                </c:pt>
                <c:pt idx="5043">
                  <c:v>321.29341322239901</c:v>
                </c:pt>
                <c:pt idx="5044">
                  <c:v>321.35712399242101</c:v>
                </c:pt>
                <c:pt idx="5045">
                  <c:v>321.42083476244397</c:v>
                </c:pt>
                <c:pt idx="5046">
                  <c:v>321.48454553246597</c:v>
                </c:pt>
                <c:pt idx="5047">
                  <c:v>321.54825630248803</c:v>
                </c:pt>
                <c:pt idx="5048">
                  <c:v>321.61196707251099</c:v>
                </c:pt>
                <c:pt idx="5049">
                  <c:v>321.67567784253299</c:v>
                </c:pt>
                <c:pt idx="5050">
                  <c:v>321.73938861255499</c:v>
                </c:pt>
                <c:pt idx="5051">
                  <c:v>321.80309938257699</c:v>
                </c:pt>
                <c:pt idx="5052">
                  <c:v>321.86681015260001</c:v>
                </c:pt>
                <c:pt idx="5053">
                  <c:v>321.93052092262201</c:v>
                </c:pt>
                <c:pt idx="5054">
                  <c:v>321.99423169264401</c:v>
                </c:pt>
                <c:pt idx="5055">
                  <c:v>322.05794246266697</c:v>
                </c:pt>
                <c:pt idx="5056">
                  <c:v>322.12165323268903</c:v>
                </c:pt>
                <c:pt idx="5057">
                  <c:v>322.18536400271103</c:v>
                </c:pt>
                <c:pt idx="5058">
                  <c:v>322.24907477273302</c:v>
                </c:pt>
                <c:pt idx="5059">
                  <c:v>322.31278554275599</c:v>
                </c:pt>
                <c:pt idx="5060">
                  <c:v>322.37649631277799</c:v>
                </c:pt>
                <c:pt idx="5061">
                  <c:v>322.44020708279999</c:v>
                </c:pt>
                <c:pt idx="5062">
                  <c:v>322.50391785282301</c:v>
                </c:pt>
                <c:pt idx="5063">
                  <c:v>322.56762862284501</c:v>
                </c:pt>
                <c:pt idx="5064">
                  <c:v>322.63133939286701</c:v>
                </c:pt>
                <c:pt idx="5065">
                  <c:v>322.695050162889</c:v>
                </c:pt>
                <c:pt idx="5066">
                  <c:v>322.75876093291203</c:v>
                </c:pt>
                <c:pt idx="5067">
                  <c:v>322.82247170293402</c:v>
                </c:pt>
                <c:pt idx="5068">
                  <c:v>322.88618247295602</c:v>
                </c:pt>
                <c:pt idx="5069">
                  <c:v>322.94989324297899</c:v>
                </c:pt>
                <c:pt idx="5070">
                  <c:v>323.01360401300099</c:v>
                </c:pt>
                <c:pt idx="5071">
                  <c:v>323.07731478302298</c:v>
                </c:pt>
                <c:pt idx="5072">
                  <c:v>323.14102555304498</c:v>
                </c:pt>
                <c:pt idx="5073">
                  <c:v>323.204736323068</c:v>
                </c:pt>
                <c:pt idx="5074">
                  <c:v>323.26844709309</c:v>
                </c:pt>
                <c:pt idx="5075">
                  <c:v>323.332157863112</c:v>
                </c:pt>
                <c:pt idx="5076">
                  <c:v>323.395868633134</c:v>
                </c:pt>
                <c:pt idx="5077">
                  <c:v>323.45957940315702</c:v>
                </c:pt>
                <c:pt idx="5078">
                  <c:v>323.52329017317902</c:v>
                </c:pt>
                <c:pt idx="5079">
                  <c:v>323.58700094320102</c:v>
                </c:pt>
                <c:pt idx="5080">
                  <c:v>323.65071171322398</c:v>
                </c:pt>
                <c:pt idx="5081">
                  <c:v>323.71442248324598</c:v>
                </c:pt>
                <c:pt idx="5082">
                  <c:v>323.77813325326798</c:v>
                </c:pt>
                <c:pt idx="5083">
                  <c:v>323.84184402328998</c:v>
                </c:pt>
                <c:pt idx="5084">
                  <c:v>323.905554793313</c:v>
                </c:pt>
                <c:pt idx="5085">
                  <c:v>323.969265563335</c:v>
                </c:pt>
                <c:pt idx="5086">
                  <c:v>324.032976333357</c:v>
                </c:pt>
                <c:pt idx="5087">
                  <c:v>324.09668710338002</c:v>
                </c:pt>
                <c:pt idx="5088">
                  <c:v>324.16039787340202</c:v>
                </c:pt>
                <c:pt idx="5089">
                  <c:v>324.22410864342402</c:v>
                </c:pt>
                <c:pt idx="5090">
                  <c:v>324.28781941344602</c:v>
                </c:pt>
                <c:pt idx="5091">
                  <c:v>324.35153018346898</c:v>
                </c:pt>
                <c:pt idx="5092">
                  <c:v>324.41524095349098</c:v>
                </c:pt>
                <c:pt idx="5093">
                  <c:v>324.47895172351298</c:v>
                </c:pt>
                <c:pt idx="5094">
                  <c:v>324.542662493536</c:v>
                </c:pt>
                <c:pt idx="5095">
                  <c:v>324.606373263558</c:v>
                </c:pt>
                <c:pt idx="5096">
                  <c:v>324.67008403358</c:v>
                </c:pt>
                <c:pt idx="5097">
                  <c:v>324.733794803602</c:v>
                </c:pt>
                <c:pt idx="5098">
                  <c:v>324.79750557362502</c:v>
                </c:pt>
                <c:pt idx="5099">
                  <c:v>324.86121634364702</c:v>
                </c:pt>
                <c:pt idx="5100">
                  <c:v>324.92492711366901</c:v>
                </c:pt>
                <c:pt idx="5101">
                  <c:v>324.98863788369198</c:v>
                </c:pt>
                <c:pt idx="5102">
                  <c:v>325.05234865371398</c:v>
                </c:pt>
                <c:pt idx="5103">
                  <c:v>325.11605942373598</c:v>
                </c:pt>
                <c:pt idx="5104">
                  <c:v>325.17977019375797</c:v>
                </c:pt>
                <c:pt idx="5105">
                  <c:v>325.243480963781</c:v>
                </c:pt>
                <c:pt idx="5106">
                  <c:v>325.30719173380299</c:v>
                </c:pt>
                <c:pt idx="5107">
                  <c:v>325.37090250382499</c:v>
                </c:pt>
                <c:pt idx="5108">
                  <c:v>325.43461327384802</c:v>
                </c:pt>
                <c:pt idx="5109">
                  <c:v>325.49832404387001</c:v>
                </c:pt>
                <c:pt idx="5110">
                  <c:v>325.56203481389201</c:v>
                </c:pt>
                <c:pt idx="5111">
                  <c:v>325.62574558391401</c:v>
                </c:pt>
                <c:pt idx="5112">
                  <c:v>325.68945635393698</c:v>
                </c:pt>
                <c:pt idx="5113">
                  <c:v>325.75316712395897</c:v>
                </c:pt>
                <c:pt idx="5114">
                  <c:v>325.81687789398097</c:v>
                </c:pt>
                <c:pt idx="5115">
                  <c:v>325.88058866400399</c:v>
                </c:pt>
                <c:pt idx="5116">
                  <c:v>325.94429943402599</c:v>
                </c:pt>
                <c:pt idx="5117">
                  <c:v>326.00801020404799</c:v>
                </c:pt>
                <c:pt idx="5118">
                  <c:v>326.07172097406999</c:v>
                </c:pt>
                <c:pt idx="5119">
                  <c:v>326.13543174409301</c:v>
                </c:pt>
                <c:pt idx="5120">
                  <c:v>326.19914251411501</c:v>
                </c:pt>
                <c:pt idx="5121">
                  <c:v>326.26285328413701</c:v>
                </c:pt>
                <c:pt idx="5122">
                  <c:v>326.32656405415901</c:v>
                </c:pt>
                <c:pt idx="5123">
                  <c:v>326.39027482418197</c:v>
                </c:pt>
                <c:pt idx="5124">
                  <c:v>326.45398559420403</c:v>
                </c:pt>
                <c:pt idx="5125">
                  <c:v>326.51769636422603</c:v>
                </c:pt>
                <c:pt idx="5126">
                  <c:v>326.58140713424899</c:v>
                </c:pt>
                <c:pt idx="5127">
                  <c:v>326.64511790427099</c:v>
                </c:pt>
                <c:pt idx="5128">
                  <c:v>326.70882867429299</c:v>
                </c:pt>
                <c:pt idx="5129">
                  <c:v>326.77253944431499</c:v>
                </c:pt>
                <c:pt idx="5130">
                  <c:v>326.83625021433801</c:v>
                </c:pt>
                <c:pt idx="5131">
                  <c:v>326.89996098436001</c:v>
                </c:pt>
                <c:pt idx="5132">
                  <c:v>326.96367175438201</c:v>
                </c:pt>
                <c:pt idx="5133">
                  <c:v>327.02738252440503</c:v>
                </c:pt>
                <c:pt idx="5134">
                  <c:v>327.09109329442703</c:v>
                </c:pt>
                <c:pt idx="5135">
                  <c:v>327.15480406444902</c:v>
                </c:pt>
                <c:pt idx="5136">
                  <c:v>327.21851483447102</c:v>
                </c:pt>
                <c:pt idx="5137">
                  <c:v>327.28222560449399</c:v>
                </c:pt>
                <c:pt idx="5138">
                  <c:v>327.34593637451599</c:v>
                </c:pt>
                <c:pt idx="5139">
                  <c:v>327.40964714453798</c:v>
                </c:pt>
                <c:pt idx="5140">
                  <c:v>327.47335791456101</c:v>
                </c:pt>
                <c:pt idx="5141">
                  <c:v>327.53706868458301</c:v>
                </c:pt>
                <c:pt idx="5142">
                  <c:v>327.600779454605</c:v>
                </c:pt>
                <c:pt idx="5143">
                  <c:v>327.664490224627</c:v>
                </c:pt>
                <c:pt idx="5144">
                  <c:v>327.72820099465002</c:v>
                </c:pt>
                <c:pt idx="5145">
                  <c:v>327.79191176467202</c:v>
                </c:pt>
                <c:pt idx="5146">
                  <c:v>327.85562253469402</c:v>
                </c:pt>
                <c:pt idx="5147">
                  <c:v>327.91933330471699</c:v>
                </c:pt>
                <c:pt idx="5148">
                  <c:v>327.98304407473898</c:v>
                </c:pt>
                <c:pt idx="5149">
                  <c:v>328.04675484476098</c:v>
                </c:pt>
                <c:pt idx="5150">
                  <c:v>328.11046561478298</c:v>
                </c:pt>
                <c:pt idx="5151">
                  <c:v>328.174176384806</c:v>
                </c:pt>
                <c:pt idx="5152">
                  <c:v>328.237887154828</c:v>
                </c:pt>
                <c:pt idx="5153">
                  <c:v>328.30159792485</c:v>
                </c:pt>
                <c:pt idx="5154">
                  <c:v>328.36530869487302</c:v>
                </c:pt>
                <c:pt idx="5155">
                  <c:v>328.42901946489502</c:v>
                </c:pt>
                <c:pt idx="5156">
                  <c:v>328.49273023491702</c:v>
                </c:pt>
                <c:pt idx="5157">
                  <c:v>328.55644100493902</c:v>
                </c:pt>
                <c:pt idx="5158">
                  <c:v>328.62015177496198</c:v>
                </c:pt>
                <c:pt idx="5159">
                  <c:v>328.68386254498398</c:v>
                </c:pt>
                <c:pt idx="5160">
                  <c:v>328.74757331500598</c:v>
                </c:pt>
                <c:pt idx="5161">
                  <c:v>328.811284085029</c:v>
                </c:pt>
                <c:pt idx="5162">
                  <c:v>328.874994855051</c:v>
                </c:pt>
                <c:pt idx="5163">
                  <c:v>328.938705625073</c:v>
                </c:pt>
                <c:pt idx="5164">
                  <c:v>329.002416395095</c:v>
                </c:pt>
                <c:pt idx="5165">
                  <c:v>329.06612716511802</c:v>
                </c:pt>
                <c:pt idx="5166">
                  <c:v>329.12983793514002</c:v>
                </c:pt>
                <c:pt idx="5167">
                  <c:v>329.19354870516202</c:v>
                </c:pt>
                <c:pt idx="5168">
                  <c:v>329.25725947518401</c:v>
                </c:pt>
                <c:pt idx="5169">
                  <c:v>329.32097024520698</c:v>
                </c:pt>
                <c:pt idx="5170">
                  <c:v>329.38468101522898</c:v>
                </c:pt>
                <c:pt idx="5171">
                  <c:v>329.44839178525098</c:v>
                </c:pt>
                <c:pt idx="5172">
                  <c:v>329.512102555274</c:v>
                </c:pt>
                <c:pt idx="5173">
                  <c:v>329.575813325296</c:v>
                </c:pt>
                <c:pt idx="5174">
                  <c:v>329.639524095318</c:v>
                </c:pt>
                <c:pt idx="5175">
                  <c:v>329.70323486533999</c:v>
                </c:pt>
                <c:pt idx="5176">
                  <c:v>329.76694563536302</c:v>
                </c:pt>
                <c:pt idx="5177">
                  <c:v>329.83065640538501</c:v>
                </c:pt>
                <c:pt idx="5178">
                  <c:v>329.89436717540701</c:v>
                </c:pt>
                <c:pt idx="5179">
                  <c:v>329.95807794542998</c:v>
                </c:pt>
                <c:pt idx="5180">
                  <c:v>330.02178871545198</c:v>
                </c:pt>
                <c:pt idx="5181">
                  <c:v>330.08549948547397</c:v>
                </c:pt>
                <c:pt idx="5182">
                  <c:v>330.14921025549597</c:v>
                </c:pt>
                <c:pt idx="5183">
                  <c:v>330.21292102551899</c:v>
                </c:pt>
                <c:pt idx="5184">
                  <c:v>330.27663179554099</c:v>
                </c:pt>
                <c:pt idx="5185">
                  <c:v>330.34034256556299</c:v>
                </c:pt>
                <c:pt idx="5186">
                  <c:v>330.40405333558601</c:v>
                </c:pt>
                <c:pt idx="5187">
                  <c:v>330.46776410560801</c:v>
                </c:pt>
                <c:pt idx="5188">
                  <c:v>330.53147487563001</c:v>
                </c:pt>
                <c:pt idx="5189">
                  <c:v>330.59518564565201</c:v>
                </c:pt>
                <c:pt idx="5190">
                  <c:v>330.65889641567497</c:v>
                </c:pt>
                <c:pt idx="5191">
                  <c:v>330.72260718569697</c:v>
                </c:pt>
                <c:pt idx="5192">
                  <c:v>330.78631795571903</c:v>
                </c:pt>
                <c:pt idx="5193">
                  <c:v>330.85002872574199</c:v>
                </c:pt>
                <c:pt idx="5194">
                  <c:v>330.91373949576399</c:v>
                </c:pt>
                <c:pt idx="5195">
                  <c:v>330.97745026578599</c:v>
                </c:pt>
                <c:pt idx="5196">
                  <c:v>331.04116103580799</c:v>
                </c:pt>
                <c:pt idx="5197">
                  <c:v>331.10487180583101</c:v>
                </c:pt>
                <c:pt idx="5198">
                  <c:v>331.16858257585301</c:v>
                </c:pt>
                <c:pt idx="5199">
                  <c:v>331.23229334587501</c:v>
                </c:pt>
                <c:pt idx="5200">
                  <c:v>331.29600411589797</c:v>
                </c:pt>
                <c:pt idx="5201">
                  <c:v>331.35971488592003</c:v>
                </c:pt>
                <c:pt idx="5202">
                  <c:v>331.42342565594203</c:v>
                </c:pt>
                <c:pt idx="5203">
                  <c:v>331.48713642596402</c:v>
                </c:pt>
                <c:pt idx="5204">
                  <c:v>331.55084719598699</c:v>
                </c:pt>
                <c:pt idx="5205">
                  <c:v>331.61455796600899</c:v>
                </c:pt>
                <c:pt idx="5206">
                  <c:v>331.67826873603099</c:v>
                </c:pt>
                <c:pt idx="5207">
                  <c:v>331.74197950605401</c:v>
                </c:pt>
                <c:pt idx="5208">
                  <c:v>331.80569027607601</c:v>
                </c:pt>
                <c:pt idx="5209">
                  <c:v>331.86940104609801</c:v>
                </c:pt>
                <c:pt idx="5210">
                  <c:v>331.93311181612</c:v>
                </c:pt>
                <c:pt idx="5211">
                  <c:v>331.99682258614303</c:v>
                </c:pt>
                <c:pt idx="5212">
                  <c:v>332.06053335616502</c:v>
                </c:pt>
                <c:pt idx="5213">
                  <c:v>332.12424412618702</c:v>
                </c:pt>
                <c:pt idx="5214">
                  <c:v>332.18795489620999</c:v>
                </c:pt>
                <c:pt idx="5215">
                  <c:v>332.25166566623199</c:v>
                </c:pt>
                <c:pt idx="5216">
                  <c:v>332.31537643625398</c:v>
                </c:pt>
                <c:pt idx="5217">
                  <c:v>332.37908720627598</c:v>
                </c:pt>
                <c:pt idx="5218">
                  <c:v>332.442797976299</c:v>
                </c:pt>
                <c:pt idx="5219">
                  <c:v>332.506508746321</c:v>
                </c:pt>
                <c:pt idx="5220">
                  <c:v>332.570219516343</c:v>
                </c:pt>
                <c:pt idx="5221">
                  <c:v>332.633930286365</c:v>
                </c:pt>
                <c:pt idx="5222">
                  <c:v>332.69764105638802</c:v>
                </c:pt>
                <c:pt idx="5223">
                  <c:v>332.76135182641002</c:v>
                </c:pt>
                <c:pt idx="5224">
                  <c:v>332.82506259643202</c:v>
                </c:pt>
                <c:pt idx="5225">
                  <c:v>332.88877336645498</c:v>
                </c:pt>
                <c:pt idx="5226">
                  <c:v>332.95248413647698</c:v>
                </c:pt>
                <c:pt idx="5227">
                  <c:v>333.01619490649898</c:v>
                </c:pt>
                <c:pt idx="5228">
                  <c:v>333.07990567652098</c:v>
                </c:pt>
                <c:pt idx="5229">
                  <c:v>333.143616446544</c:v>
                </c:pt>
                <c:pt idx="5230">
                  <c:v>333.207327216566</c:v>
                </c:pt>
                <c:pt idx="5231">
                  <c:v>333.271037986588</c:v>
                </c:pt>
                <c:pt idx="5232">
                  <c:v>333.33474875661102</c:v>
                </c:pt>
                <c:pt idx="5233">
                  <c:v>333.39845952663302</c:v>
                </c:pt>
                <c:pt idx="5234">
                  <c:v>333.46217029665502</c:v>
                </c:pt>
                <c:pt idx="5235">
                  <c:v>333.52588106667702</c:v>
                </c:pt>
                <c:pt idx="5236">
                  <c:v>333.58959183669998</c:v>
                </c:pt>
                <c:pt idx="5237">
                  <c:v>333.65330260672198</c:v>
                </c:pt>
                <c:pt idx="5238">
                  <c:v>333.71701337674398</c:v>
                </c:pt>
                <c:pt idx="5239">
                  <c:v>333.780724146767</c:v>
                </c:pt>
                <c:pt idx="5240">
                  <c:v>333.844434916789</c:v>
                </c:pt>
                <c:pt idx="5241">
                  <c:v>333.908145686811</c:v>
                </c:pt>
                <c:pt idx="5242">
                  <c:v>333.971856456833</c:v>
                </c:pt>
                <c:pt idx="5243">
                  <c:v>334.03556722685602</c:v>
                </c:pt>
                <c:pt idx="5244">
                  <c:v>334.09927799687802</c:v>
                </c:pt>
                <c:pt idx="5245">
                  <c:v>334.16298876690001</c:v>
                </c:pt>
                <c:pt idx="5246">
                  <c:v>334.22669953692298</c:v>
                </c:pt>
                <c:pt idx="5247">
                  <c:v>334.29041030694498</c:v>
                </c:pt>
                <c:pt idx="5248">
                  <c:v>334.35412107696698</c:v>
                </c:pt>
                <c:pt idx="5249">
                  <c:v>334.41783184698897</c:v>
                </c:pt>
                <c:pt idx="5250">
                  <c:v>334.481542617012</c:v>
                </c:pt>
                <c:pt idx="5251">
                  <c:v>334.54525338703399</c:v>
                </c:pt>
                <c:pt idx="5252">
                  <c:v>334.60896415705599</c:v>
                </c:pt>
                <c:pt idx="5253">
                  <c:v>334.67267492707902</c:v>
                </c:pt>
                <c:pt idx="5254">
                  <c:v>334.73638569710101</c:v>
                </c:pt>
                <c:pt idx="5255">
                  <c:v>334.80009646712301</c:v>
                </c:pt>
                <c:pt idx="5256">
                  <c:v>334.86380723714501</c:v>
                </c:pt>
                <c:pt idx="5257">
                  <c:v>334.92751800716798</c:v>
                </c:pt>
                <c:pt idx="5258">
                  <c:v>334.99122877718997</c:v>
                </c:pt>
                <c:pt idx="5259">
                  <c:v>335.05493954721197</c:v>
                </c:pt>
                <c:pt idx="5260">
                  <c:v>335.11865031723499</c:v>
                </c:pt>
                <c:pt idx="5261">
                  <c:v>335.18236108725699</c:v>
                </c:pt>
                <c:pt idx="5262">
                  <c:v>335.24607185727899</c:v>
                </c:pt>
                <c:pt idx="5263">
                  <c:v>335.30978262730099</c:v>
                </c:pt>
                <c:pt idx="5264">
                  <c:v>335.37349339732401</c:v>
                </c:pt>
                <c:pt idx="5265">
                  <c:v>335.43720416734601</c:v>
                </c:pt>
                <c:pt idx="5266">
                  <c:v>335.50091493736801</c:v>
                </c:pt>
                <c:pt idx="5267">
                  <c:v>335.56462570739001</c:v>
                </c:pt>
                <c:pt idx="5268">
                  <c:v>335.62833647741297</c:v>
                </c:pt>
                <c:pt idx="5269">
                  <c:v>335.69204724743503</c:v>
                </c:pt>
                <c:pt idx="5270">
                  <c:v>335.75575801745703</c:v>
                </c:pt>
                <c:pt idx="5271">
                  <c:v>335.81946878747999</c:v>
                </c:pt>
                <c:pt idx="5272">
                  <c:v>335.88317955750199</c:v>
                </c:pt>
                <c:pt idx="5273">
                  <c:v>335.94689032752399</c:v>
                </c:pt>
                <c:pt idx="5274">
                  <c:v>336.01060109754599</c:v>
                </c:pt>
                <c:pt idx="5275">
                  <c:v>336.07431186756901</c:v>
                </c:pt>
                <c:pt idx="5276">
                  <c:v>336.13802263759101</c:v>
                </c:pt>
                <c:pt idx="5277">
                  <c:v>336.20173340761301</c:v>
                </c:pt>
                <c:pt idx="5278">
                  <c:v>336.26544417763603</c:v>
                </c:pt>
                <c:pt idx="5279">
                  <c:v>336.32915494765803</c:v>
                </c:pt>
                <c:pt idx="5280">
                  <c:v>336.39286571768002</c:v>
                </c:pt>
                <c:pt idx="5281">
                  <c:v>336.45657648770202</c:v>
                </c:pt>
                <c:pt idx="5282">
                  <c:v>336.52028725772499</c:v>
                </c:pt>
                <c:pt idx="5283">
                  <c:v>336.58399802774699</c:v>
                </c:pt>
                <c:pt idx="5284">
                  <c:v>336.64770879776898</c:v>
                </c:pt>
                <c:pt idx="5285">
                  <c:v>336.71141956779201</c:v>
                </c:pt>
                <c:pt idx="5286">
                  <c:v>336.77513033781401</c:v>
                </c:pt>
                <c:pt idx="5287">
                  <c:v>336.838841107836</c:v>
                </c:pt>
                <c:pt idx="5288">
                  <c:v>336.902551877858</c:v>
                </c:pt>
                <c:pt idx="5289">
                  <c:v>336.96626264788102</c:v>
                </c:pt>
                <c:pt idx="5290">
                  <c:v>337.02997341790302</c:v>
                </c:pt>
                <c:pt idx="5291">
                  <c:v>337.09368418792502</c:v>
                </c:pt>
                <c:pt idx="5292">
                  <c:v>337.15739495794799</c:v>
                </c:pt>
                <c:pt idx="5293">
                  <c:v>337.22110572796998</c:v>
                </c:pt>
                <c:pt idx="5294">
                  <c:v>337.28481649799198</c:v>
                </c:pt>
                <c:pt idx="5295">
                  <c:v>337.34852726801398</c:v>
                </c:pt>
                <c:pt idx="5296">
                  <c:v>337.412238038037</c:v>
                </c:pt>
                <c:pt idx="5297">
                  <c:v>337.475948808059</c:v>
                </c:pt>
                <c:pt idx="5298">
                  <c:v>337.539659578081</c:v>
                </c:pt>
                <c:pt idx="5299">
                  <c:v>337.60337034810402</c:v>
                </c:pt>
                <c:pt idx="5300">
                  <c:v>337.66708111812602</c:v>
                </c:pt>
                <c:pt idx="5301">
                  <c:v>337.73079188814802</c:v>
                </c:pt>
                <c:pt idx="5302">
                  <c:v>337.79450265817002</c:v>
                </c:pt>
                <c:pt idx="5303">
                  <c:v>337.85821342819298</c:v>
                </c:pt>
                <c:pt idx="5304">
                  <c:v>337.92192419821498</c:v>
                </c:pt>
                <c:pt idx="5305">
                  <c:v>337.98563496823698</c:v>
                </c:pt>
                <c:pt idx="5306">
                  <c:v>338.04934573826</c:v>
                </c:pt>
                <c:pt idx="5307">
                  <c:v>338.113056508282</c:v>
                </c:pt>
                <c:pt idx="5308">
                  <c:v>338.176767278304</c:v>
                </c:pt>
                <c:pt idx="5309">
                  <c:v>338.240478048326</c:v>
                </c:pt>
                <c:pt idx="5310">
                  <c:v>338.30418881834902</c:v>
                </c:pt>
                <c:pt idx="5311">
                  <c:v>338.36789958837102</c:v>
                </c:pt>
                <c:pt idx="5312">
                  <c:v>338.43161035839302</c:v>
                </c:pt>
                <c:pt idx="5313">
                  <c:v>338.49532112841501</c:v>
                </c:pt>
                <c:pt idx="5314">
                  <c:v>338.55903189843798</c:v>
                </c:pt>
                <c:pt idx="5315">
                  <c:v>338.62274266845998</c:v>
                </c:pt>
                <c:pt idx="5316">
                  <c:v>338.68645343848198</c:v>
                </c:pt>
                <c:pt idx="5317">
                  <c:v>338.750164208505</c:v>
                </c:pt>
                <c:pt idx="5318">
                  <c:v>338.813874978527</c:v>
                </c:pt>
                <c:pt idx="5319">
                  <c:v>338.877585748549</c:v>
                </c:pt>
                <c:pt idx="5320">
                  <c:v>338.94129651857099</c:v>
                </c:pt>
                <c:pt idx="5321">
                  <c:v>339.00500728859402</c:v>
                </c:pt>
                <c:pt idx="5322">
                  <c:v>339.06871805861601</c:v>
                </c:pt>
                <c:pt idx="5323">
                  <c:v>339.13242882863801</c:v>
                </c:pt>
                <c:pt idx="5324">
                  <c:v>339.19613959866098</c:v>
                </c:pt>
                <c:pt idx="5325">
                  <c:v>339.25985036868298</c:v>
                </c:pt>
                <c:pt idx="5326">
                  <c:v>339.32356113870497</c:v>
                </c:pt>
                <c:pt idx="5327">
                  <c:v>339.38727190872697</c:v>
                </c:pt>
                <c:pt idx="5328">
                  <c:v>339.45098267874999</c:v>
                </c:pt>
                <c:pt idx="5329">
                  <c:v>339.51469344877199</c:v>
                </c:pt>
                <c:pt idx="5330">
                  <c:v>339.57840421879399</c:v>
                </c:pt>
                <c:pt idx="5331">
                  <c:v>339.64211498881701</c:v>
                </c:pt>
                <c:pt idx="5332">
                  <c:v>339.70582575883901</c:v>
                </c:pt>
                <c:pt idx="5333">
                  <c:v>339.76953652886101</c:v>
                </c:pt>
                <c:pt idx="5334">
                  <c:v>339.83324729888301</c:v>
                </c:pt>
                <c:pt idx="5335">
                  <c:v>339.89695806890597</c:v>
                </c:pt>
                <c:pt idx="5336">
                  <c:v>339.96066883892797</c:v>
                </c:pt>
                <c:pt idx="5337">
                  <c:v>340.02437960895003</c:v>
                </c:pt>
                <c:pt idx="5338">
                  <c:v>340.08809037897299</c:v>
                </c:pt>
                <c:pt idx="5339">
                  <c:v>340.15180114899499</c:v>
                </c:pt>
                <c:pt idx="5340">
                  <c:v>340.21551191901699</c:v>
                </c:pt>
                <c:pt idx="5341">
                  <c:v>340.27922268903899</c:v>
                </c:pt>
                <c:pt idx="5342">
                  <c:v>340.34293345906201</c:v>
                </c:pt>
                <c:pt idx="5343">
                  <c:v>340.40664422908401</c:v>
                </c:pt>
                <c:pt idx="5344">
                  <c:v>340.47035499910601</c:v>
                </c:pt>
                <c:pt idx="5345">
                  <c:v>340.53406576912897</c:v>
                </c:pt>
                <c:pt idx="5346">
                  <c:v>340.59777653915103</c:v>
                </c:pt>
                <c:pt idx="5347">
                  <c:v>340.66148730917303</c:v>
                </c:pt>
                <c:pt idx="5348">
                  <c:v>340.72519807919502</c:v>
                </c:pt>
                <c:pt idx="5349">
                  <c:v>340.78890884921799</c:v>
                </c:pt>
                <c:pt idx="5350">
                  <c:v>340.85261961923999</c:v>
                </c:pt>
                <c:pt idx="5351">
                  <c:v>340.91633038926199</c:v>
                </c:pt>
                <c:pt idx="5352">
                  <c:v>340.98004115928501</c:v>
                </c:pt>
                <c:pt idx="5353">
                  <c:v>341.04375192930701</c:v>
                </c:pt>
                <c:pt idx="5354">
                  <c:v>341.10746269932901</c:v>
                </c:pt>
                <c:pt idx="5355">
                  <c:v>341.171173469351</c:v>
                </c:pt>
                <c:pt idx="5356">
                  <c:v>341.23488423937403</c:v>
                </c:pt>
                <c:pt idx="5357">
                  <c:v>341.29859500939602</c:v>
                </c:pt>
                <c:pt idx="5358">
                  <c:v>341.36230577941802</c:v>
                </c:pt>
                <c:pt idx="5359">
                  <c:v>341.42601654944099</c:v>
                </c:pt>
                <c:pt idx="5360">
                  <c:v>341.48972731946299</c:v>
                </c:pt>
                <c:pt idx="5361">
                  <c:v>341.55343808948498</c:v>
                </c:pt>
                <c:pt idx="5362">
                  <c:v>341.61714885950698</c:v>
                </c:pt>
                <c:pt idx="5363">
                  <c:v>341.68085962953</c:v>
                </c:pt>
                <c:pt idx="5364">
                  <c:v>341.744570399552</c:v>
                </c:pt>
                <c:pt idx="5365">
                  <c:v>341.808281169574</c:v>
                </c:pt>
                <c:pt idx="5366">
                  <c:v>341.871991939596</c:v>
                </c:pt>
                <c:pt idx="5367">
                  <c:v>341.93570270961902</c:v>
                </c:pt>
                <c:pt idx="5368">
                  <c:v>341.99941347964102</c:v>
                </c:pt>
                <c:pt idx="5369">
                  <c:v>342.06312424966302</c:v>
                </c:pt>
                <c:pt idx="5370">
                  <c:v>342.12683501968598</c:v>
                </c:pt>
                <c:pt idx="5371">
                  <c:v>342.19054578970798</c:v>
                </c:pt>
                <c:pt idx="5372">
                  <c:v>342.25425655972998</c:v>
                </c:pt>
                <c:pt idx="5373">
                  <c:v>342.31796732975198</c:v>
                </c:pt>
                <c:pt idx="5374">
                  <c:v>342.381678099775</c:v>
                </c:pt>
                <c:pt idx="5375">
                  <c:v>342.445388869797</c:v>
                </c:pt>
                <c:pt idx="5376">
                  <c:v>342.509099639819</c:v>
                </c:pt>
                <c:pt idx="5377">
                  <c:v>342.57281040984202</c:v>
                </c:pt>
                <c:pt idx="5378">
                  <c:v>342.63652117986402</c:v>
                </c:pt>
                <c:pt idx="5379">
                  <c:v>342.70023194988602</c:v>
                </c:pt>
                <c:pt idx="5380">
                  <c:v>342.76394271990802</c:v>
                </c:pt>
                <c:pt idx="5381">
                  <c:v>342.82765348993098</c:v>
                </c:pt>
                <c:pt idx="5382">
                  <c:v>342.89136425995298</c:v>
                </c:pt>
                <c:pt idx="5383">
                  <c:v>342.95507502997498</c:v>
                </c:pt>
                <c:pt idx="5384">
                  <c:v>343.018785799998</c:v>
                </c:pt>
                <c:pt idx="5385">
                  <c:v>343.08249657002</c:v>
                </c:pt>
                <c:pt idx="5386">
                  <c:v>343.146207340042</c:v>
                </c:pt>
                <c:pt idx="5387">
                  <c:v>343.209918110064</c:v>
                </c:pt>
                <c:pt idx="5388">
                  <c:v>343.27362888008702</c:v>
                </c:pt>
                <c:pt idx="5389">
                  <c:v>343.33733965010902</c:v>
                </c:pt>
                <c:pt idx="5390">
                  <c:v>343.40105042013101</c:v>
                </c:pt>
                <c:pt idx="5391">
                  <c:v>343.46476119015398</c:v>
                </c:pt>
                <c:pt idx="5392">
                  <c:v>343.52847196017598</c:v>
                </c:pt>
                <c:pt idx="5393">
                  <c:v>343.59218273019798</c:v>
                </c:pt>
                <c:pt idx="5394">
                  <c:v>343.65589350021997</c:v>
                </c:pt>
                <c:pt idx="5395">
                  <c:v>343.719604270243</c:v>
                </c:pt>
                <c:pt idx="5396">
                  <c:v>343.78331504026499</c:v>
                </c:pt>
                <c:pt idx="5397">
                  <c:v>343.84702581028699</c:v>
                </c:pt>
                <c:pt idx="5398">
                  <c:v>343.91073658031002</c:v>
                </c:pt>
                <c:pt idx="5399">
                  <c:v>343.97444735033201</c:v>
                </c:pt>
                <c:pt idx="5400">
                  <c:v>344.03815812035401</c:v>
                </c:pt>
                <c:pt idx="5401">
                  <c:v>344.10186889037601</c:v>
                </c:pt>
                <c:pt idx="5402">
                  <c:v>344.16557966039898</c:v>
                </c:pt>
                <c:pt idx="5403">
                  <c:v>344.22929043042097</c:v>
                </c:pt>
                <c:pt idx="5404">
                  <c:v>344.29300120044297</c:v>
                </c:pt>
                <c:pt idx="5405">
                  <c:v>344.35671197046599</c:v>
                </c:pt>
                <c:pt idx="5406">
                  <c:v>344.42042274048799</c:v>
                </c:pt>
                <c:pt idx="5407">
                  <c:v>344.48413351050999</c:v>
                </c:pt>
                <c:pt idx="5408">
                  <c:v>344.54784428053199</c:v>
                </c:pt>
                <c:pt idx="5409">
                  <c:v>344.61155505055501</c:v>
                </c:pt>
                <c:pt idx="5410">
                  <c:v>344.67526582057701</c:v>
                </c:pt>
                <c:pt idx="5411">
                  <c:v>344.73897659059901</c:v>
                </c:pt>
                <c:pt idx="5412">
                  <c:v>344.80268736062101</c:v>
                </c:pt>
                <c:pt idx="5413">
                  <c:v>344.86639813064397</c:v>
                </c:pt>
                <c:pt idx="5414">
                  <c:v>344.93010890066603</c:v>
                </c:pt>
                <c:pt idx="5415">
                  <c:v>344.99381967068803</c:v>
                </c:pt>
                <c:pt idx="5416">
                  <c:v>345.05753044071099</c:v>
                </c:pt>
                <c:pt idx="5417">
                  <c:v>345.12124121073299</c:v>
                </c:pt>
                <c:pt idx="5418">
                  <c:v>345.18495198075499</c:v>
                </c:pt>
                <c:pt idx="5419">
                  <c:v>345.24866275077699</c:v>
                </c:pt>
                <c:pt idx="5420">
                  <c:v>345.31237352080001</c:v>
                </c:pt>
                <c:pt idx="5421">
                  <c:v>345.37608429082201</c:v>
                </c:pt>
                <c:pt idx="5422">
                  <c:v>345.43979506084401</c:v>
                </c:pt>
                <c:pt idx="5423">
                  <c:v>345.50350583086703</c:v>
                </c:pt>
                <c:pt idx="5424">
                  <c:v>345.56721660088903</c:v>
                </c:pt>
                <c:pt idx="5425">
                  <c:v>345.63092737091102</c:v>
                </c:pt>
                <c:pt idx="5426">
                  <c:v>345.69463814093302</c:v>
                </c:pt>
                <c:pt idx="5427">
                  <c:v>345.75834891095599</c:v>
                </c:pt>
                <c:pt idx="5428">
                  <c:v>345.82205968097799</c:v>
                </c:pt>
                <c:pt idx="5429">
                  <c:v>345.88577045099998</c:v>
                </c:pt>
                <c:pt idx="5430">
                  <c:v>345.94948122102301</c:v>
                </c:pt>
                <c:pt idx="5431">
                  <c:v>346.01319199104501</c:v>
                </c:pt>
                <c:pt idx="5432">
                  <c:v>346.076902761067</c:v>
                </c:pt>
                <c:pt idx="5433">
                  <c:v>346.140613531089</c:v>
                </c:pt>
                <c:pt idx="5434">
                  <c:v>346.20432430111202</c:v>
                </c:pt>
                <c:pt idx="5435">
                  <c:v>346.26803507113402</c:v>
                </c:pt>
                <c:pt idx="5436">
                  <c:v>346.33174584115602</c:v>
                </c:pt>
                <c:pt idx="5437">
                  <c:v>346.39545661117899</c:v>
                </c:pt>
                <c:pt idx="5438">
                  <c:v>346.45916738120098</c:v>
                </c:pt>
                <c:pt idx="5439">
                  <c:v>346.52287815122298</c:v>
                </c:pt>
                <c:pt idx="5440">
                  <c:v>346.58658892124498</c:v>
                </c:pt>
                <c:pt idx="5441">
                  <c:v>346.650299691268</c:v>
                </c:pt>
                <c:pt idx="5442">
                  <c:v>346.71401046129</c:v>
                </c:pt>
                <c:pt idx="5443">
                  <c:v>346.777721231312</c:v>
                </c:pt>
                <c:pt idx="5444">
                  <c:v>346.84143200133502</c:v>
                </c:pt>
                <c:pt idx="5445">
                  <c:v>346.90514277135702</c:v>
                </c:pt>
                <c:pt idx="5446">
                  <c:v>346.96885354137902</c:v>
                </c:pt>
                <c:pt idx="5447">
                  <c:v>347.03256431140102</c:v>
                </c:pt>
                <c:pt idx="5448">
                  <c:v>347.09627508142398</c:v>
                </c:pt>
                <c:pt idx="5449">
                  <c:v>347.15998585144598</c:v>
                </c:pt>
                <c:pt idx="5450">
                  <c:v>347.22369662146798</c:v>
                </c:pt>
                <c:pt idx="5451">
                  <c:v>347.287407391491</c:v>
                </c:pt>
                <c:pt idx="5452">
                  <c:v>347.351118161513</c:v>
                </c:pt>
                <c:pt idx="5453">
                  <c:v>347.414828931535</c:v>
                </c:pt>
                <c:pt idx="5454">
                  <c:v>347.478539701557</c:v>
                </c:pt>
                <c:pt idx="5455">
                  <c:v>347.54225047158002</c:v>
                </c:pt>
                <c:pt idx="5456">
                  <c:v>347.60596124160202</c:v>
                </c:pt>
                <c:pt idx="5457">
                  <c:v>347.66967201162402</c:v>
                </c:pt>
                <c:pt idx="5458">
                  <c:v>347.73338278164601</c:v>
                </c:pt>
                <c:pt idx="5459">
                  <c:v>347.79709355166898</c:v>
                </c:pt>
                <c:pt idx="5460">
                  <c:v>347.86080432169098</c:v>
                </c:pt>
                <c:pt idx="5461">
                  <c:v>347.92451509171298</c:v>
                </c:pt>
                <c:pt idx="5462">
                  <c:v>347.988225861736</c:v>
                </c:pt>
                <c:pt idx="5463">
                  <c:v>348.051936631758</c:v>
                </c:pt>
                <c:pt idx="5464">
                  <c:v>348.11564740178</c:v>
                </c:pt>
                <c:pt idx="5465">
                  <c:v>348.17935817180199</c:v>
                </c:pt>
                <c:pt idx="5466">
                  <c:v>348.24306894182502</c:v>
                </c:pt>
                <c:pt idx="5467">
                  <c:v>348.30677971184701</c:v>
                </c:pt>
                <c:pt idx="5468">
                  <c:v>348.37049048186901</c:v>
                </c:pt>
                <c:pt idx="5469">
                  <c:v>348.43420125189198</c:v>
                </c:pt>
                <c:pt idx="5470">
                  <c:v>348.49791202191398</c:v>
                </c:pt>
                <c:pt idx="5471">
                  <c:v>348.56162279193597</c:v>
                </c:pt>
                <c:pt idx="5472">
                  <c:v>348.62533356195797</c:v>
                </c:pt>
                <c:pt idx="5473">
                  <c:v>348.68904433198099</c:v>
                </c:pt>
                <c:pt idx="5474">
                  <c:v>348.75275510200299</c:v>
                </c:pt>
                <c:pt idx="5475">
                  <c:v>348.81646587202499</c:v>
                </c:pt>
                <c:pt idx="5476">
                  <c:v>348.88017664204801</c:v>
                </c:pt>
                <c:pt idx="5477">
                  <c:v>348.94388741207001</c:v>
                </c:pt>
                <c:pt idx="5478">
                  <c:v>349.00759818209201</c:v>
                </c:pt>
                <c:pt idx="5479">
                  <c:v>349.07130895211401</c:v>
                </c:pt>
                <c:pt idx="5480">
                  <c:v>349.13501972213697</c:v>
                </c:pt>
                <c:pt idx="5481">
                  <c:v>349.19873049215897</c:v>
                </c:pt>
                <c:pt idx="5482">
                  <c:v>349.26244126218103</c:v>
                </c:pt>
                <c:pt idx="5483">
                  <c:v>349.32615203220399</c:v>
                </c:pt>
                <c:pt idx="5484">
                  <c:v>349.38986280222599</c:v>
                </c:pt>
                <c:pt idx="5485">
                  <c:v>349.45357357224799</c:v>
                </c:pt>
                <c:pt idx="5486">
                  <c:v>349.51728434226999</c:v>
                </c:pt>
                <c:pt idx="5487">
                  <c:v>349.58099511229301</c:v>
                </c:pt>
                <c:pt idx="5488">
                  <c:v>349.64470588231501</c:v>
                </c:pt>
                <c:pt idx="5489">
                  <c:v>349.70841665233701</c:v>
                </c:pt>
                <c:pt idx="5490">
                  <c:v>349.77212742235997</c:v>
                </c:pt>
                <c:pt idx="5491">
                  <c:v>349.83583819238203</c:v>
                </c:pt>
                <c:pt idx="5492">
                  <c:v>349.89954896240403</c:v>
                </c:pt>
                <c:pt idx="5493">
                  <c:v>349.96325973242602</c:v>
                </c:pt>
                <c:pt idx="5494">
                  <c:v>350.02697050244899</c:v>
                </c:pt>
                <c:pt idx="5495">
                  <c:v>350.09068127247099</c:v>
                </c:pt>
                <c:pt idx="5496">
                  <c:v>350.15439204249299</c:v>
                </c:pt>
                <c:pt idx="5497">
                  <c:v>350.21810281251601</c:v>
                </c:pt>
                <c:pt idx="5498">
                  <c:v>350.28181358253801</c:v>
                </c:pt>
                <c:pt idx="5499">
                  <c:v>350.34552435256001</c:v>
                </c:pt>
                <c:pt idx="5500">
                  <c:v>350.409235122582</c:v>
                </c:pt>
                <c:pt idx="5501">
                  <c:v>350.47294589260503</c:v>
                </c:pt>
                <c:pt idx="5502">
                  <c:v>350.53665666262702</c:v>
                </c:pt>
                <c:pt idx="5503">
                  <c:v>350.60036743264902</c:v>
                </c:pt>
                <c:pt idx="5504">
                  <c:v>350.66407820267199</c:v>
                </c:pt>
                <c:pt idx="5505">
                  <c:v>350.72778897269399</c:v>
                </c:pt>
                <c:pt idx="5506">
                  <c:v>350.79149974271598</c:v>
                </c:pt>
                <c:pt idx="5507">
                  <c:v>350.85521051273798</c:v>
                </c:pt>
                <c:pt idx="5508">
                  <c:v>350.918921282761</c:v>
                </c:pt>
                <c:pt idx="5509">
                  <c:v>350.982632052783</c:v>
                </c:pt>
                <c:pt idx="5510">
                  <c:v>351.046342822805</c:v>
                </c:pt>
                <c:pt idx="5511">
                  <c:v>351.110053592827</c:v>
                </c:pt>
                <c:pt idx="5512">
                  <c:v>351.17376436285002</c:v>
                </c:pt>
                <c:pt idx="5513">
                  <c:v>351.23747513287202</c:v>
                </c:pt>
                <c:pt idx="5514">
                  <c:v>351.30118590289402</c:v>
                </c:pt>
                <c:pt idx="5515">
                  <c:v>351.36489667291698</c:v>
                </c:pt>
                <c:pt idx="5516">
                  <c:v>351.42860744293898</c:v>
                </c:pt>
                <c:pt idx="5517">
                  <c:v>351.49231821296098</c:v>
                </c:pt>
                <c:pt idx="5518">
                  <c:v>351.55602898298298</c:v>
                </c:pt>
                <c:pt idx="5519">
                  <c:v>351.619739753006</c:v>
                </c:pt>
                <c:pt idx="5520">
                  <c:v>351.683450523028</c:v>
                </c:pt>
                <c:pt idx="5521">
                  <c:v>351.74716129305</c:v>
                </c:pt>
                <c:pt idx="5522">
                  <c:v>351.81087206307302</c:v>
                </c:pt>
                <c:pt idx="5523">
                  <c:v>351.87458283309502</c:v>
                </c:pt>
                <c:pt idx="5524">
                  <c:v>351.93829360311702</c:v>
                </c:pt>
                <c:pt idx="5525">
                  <c:v>352.00200437313902</c:v>
                </c:pt>
                <c:pt idx="5526">
                  <c:v>352.06571514316198</c:v>
                </c:pt>
                <c:pt idx="5527">
                  <c:v>352.12942591318398</c:v>
                </c:pt>
                <c:pt idx="5528">
                  <c:v>352.19313668320598</c:v>
                </c:pt>
                <c:pt idx="5529">
                  <c:v>352.256847453229</c:v>
                </c:pt>
                <c:pt idx="5530">
                  <c:v>352.320558223251</c:v>
                </c:pt>
                <c:pt idx="5531">
                  <c:v>352.384268993273</c:v>
                </c:pt>
                <c:pt idx="5532">
                  <c:v>352.447979763295</c:v>
                </c:pt>
                <c:pt idx="5533">
                  <c:v>352.51169053331802</c:v>
                </c:pt>
                <c:pt idx="5534">
                  <c:v>352.57540130334002</c:v>
                </c:pt>
                <c:pt idx="5535">
                  <c:v>352.63911207336201</c:v>
                </c:pt>
                <c:pt idx="5536">
                  <c:v>352.70282284338498</c:v>
                </c:pt>
                <c:pt idx="5537">
                  <c:v>352.76653361340698</c:v>
                </c:pt>
                <c:pt idx="5538">
                  <c:v>352.83024438342898</c:v>
                </c:pt>
                <c:pt idx="5539">
                  <c:v>352.89395515345097</c:v>
                </c:pt>
                <c:pt idx="5540">
                  <c:v>352.957665923474</c:v>
                </c:pt>
                <c:pt idx="5541">
                  <c:v>353.02137669349599</c:v>
                </c:pt>
                <c:pt idx="5542">
                  <c:v>353.08508746351799</c:v>
                </c:pt>
                <c:pt idx="5543">
                  <c:v>353.14879823354102</c:v>
                </c:pt>
                <c:pt idx="5544">
                  <c:v>353.21250900356301</c:v>
                </c:pt>
                <c:pt idx="5545">
                  <c:v>353.27621977358501</c:v>
                </c:pt>
                <c:pt idx="5546">
                  <c:v>353.33993054360701</c:v>
                </c:pt>
                <c:pt idx="5547">
                  <c:v>353.40364131362998</c:v>
                </c:pt>
                <c:pt idx="5548">
                  <c:v>353.46735208365197</c:v>
                </c:pt>
                <c:pt idx="5549">
                  <c:v>353.53106285367397</c:v>
                </c:pt>
                <c:pt idx="5550">
                  <c:v>353.59477362369699</c:v>
                </c:pt>
                <c:pt idx="5551">
                  <c:v>353.65848439371899</c:v>
                </c:pt>
                <c:pt idx="5552">
                  <c:v>353.72219516374099</c:v>
                </c:pt>
                <c:pt idx="5553">
                  <c:v>353.78590593376299</c:v>
                </c:pt>
                <c:pt idx="5554">
                  <c:v>353.84961670378601</c:v>
                </c:pt>
                <c:pt idx="5555">
                  <c:v>353.91332747380801</c:v>
                </c:pt>
                <c:pt idx="5556">
                  <c:v>353.97703824383001</c:v>
                </c:pt>
                <c:pt idx="5557">
                  <c:v>354.04074901385201</c:v>
                </c:pt>
                <c:pt idx="5558">
                  <c:v>354.10445978387497</c:v>
                </c:pt>
                <c:pt idx="5559">
                  <c:v>354.16817055389703</c:v>
                </c:pt>
                <c:pt idx="5560">
                  <c:v>354.23188132391903</c:v>
                </c:pt>
                <c:pt idx="5561">
                  <c:v>354.29559209394199</c:v>
                </c:pt>
                <c:pt idx="5562">
                  <c:v>354.35930286396399</c:v>
                </c:pt>
                <c:pt idx="5563">
                  <c:v>354.42301363398599</c:v>
                </c:pt>
                <c:pt idx="5564">
                  <c:v>354.48672440400799</c:v>
                </c:pt>
                <c:pt idx="5565">
                  <c:v>354.55043517403101</c:v>
                </c:pt>
                <c:pt idx="5566">
                  <c:v>354.61414594405301</c:v>
                </c:pt>
                <c:pt idx="5567">
                  <c:v>354.67785671407501</c:v>
                </c:pt>
                <c:pt idx="5568">
                  <c:v>354.74156748409803</c:v>
                </c:pt>
                <c:pt idx="5569">
                  <c:v>354.80527825412003</c:v>
                </c:pt>
                <c:pt idx="5570">
                  <c:v>354.86898902414202</c:v>
                </c:pt>
                <c:pt idx="5571">
                  <c:v>354.93269979416402</c:v>
                </c:pt>
                <c:pt idx="5572">
                  <c:v>354.99641056418699</c:v>
                </c:pt>
                <c:pt idx="5573">
                  <c:v>355.06012133420899</c:v>
                </c:pt>
                <c:pt idx="5574">
                  <c:v>355.12383210423098</c:v>
                </c:pt>
                <c:pt idx="5575">
                  <c:v>355.18754287425401</c:v>
                </c:pt>
                <c:pt idx="5576">
                  <c:v>355.25125364427601</c:v>
                </c:pt>
                <c:pt idx="5577">
                  <c:v>355.314964414298</c:v>
                </c:pt>
                <c:pt idx="5578">
                  <c:v>355.37867518432</c:v>
                </c:pt>
                <c:pt idx="5579">
                  <c:v>355.44238595434302</c:v>
                </c:pt>
                <c:pt idx="5580">
                  <c:v>355.50609672436502</c:v>
                </c:pt>
                <c:pt idx="5581">
                  <c:v>355.56980749438702</c:v>
                </c:pt>
                <c:pt idx="5582">
                  <c:v>355.63351826440999</c:v>
                </c:pt>
                <c:pt idx="5583">
                  <c:v>355.69722903443198</c:v>
                </c:pt>
                <c:pt idx="5584">
                  <c:v>355.76093980445398</c:v>
                </c:pt>
                <c:pt idx="5585">
                  <c:v>355.82465057447598</c:v>
                </c:pt>
                <c:pt idx="5586">
                  <c:v>355.888361344499</c:v>
                </c:pt>
                <c:pt idx="5587">
                  <c:v>355.952072114521</c:v>
                </c:pt>
                <c:pt idx="5588">
                  <c:v>356.015782884543</c:v>
                </c:pt>
                <c:pt idx="5589">
                  <c:v>356.07949365456602</c:v>
                </c:pt>
                <c:pt idx="5590">
                  <c:v>356.14320442458802</c:v>
                </c:pt>
                <c:pt idx="5591">
                  <c:v>356.20691519461002</c:v>
                </c:pt>
                <c:pt idx="5592">
                  <c:v>356.27062596463202</c:v>
                </c:pt>
                <c:pt idx="5593">
                  <c:v>356.33433673465498</c:v>
                </c:pt>
                <c:pt idx="5594">
                  <c:v>356.39804750467698</c:v>
                </c:pt>
                <c:pt idx="5595">
                  <c:v>356.46175827469898</c:v>
                </c:pt>
                <c:pt idx="5596">
                  <c:v>356.525469044722</c:v>
                </c:pt>
                <c:pt idx="5597">
                  <c:v>356.589179814744</c:v>
                </c:pt>
                <c:pt idx="5598">
                  <c:v>356.652890584766</c:v>
                </c:pt>
                <c:pt idx="5599">
                  <c:v>356.716601354788</c:v>
                </c:pt>
                <c:pt idx="5600">
                  <c:v>356.78031212481102</c:v>
                </c:pt>
                <c:pt idx="5601">
                  <c:v>356.84402289483302</c:v>
                </c:pt>
                <c:pt idx="5602">
                  <c:v>356.90773366485502</c:v>
                </c:pt>
                <c:pt idx="5603">
                  <c:v>356.97144443487701</c:v>
                </c:pt>
                <c:pt idx="5604">
                  <c:v>357.03515520489998</c:v>
                </c:pt>
                <c:pt idx="5605">
                  <c:v>357.09886597492198</c:v>
                </c:pt>
                <c:pt idx="5606">
                  <c:v>357.16257674494398</c:v>
                </c:pt>
                <c:pt idx="5607">
                  <c:v>357.226287514967</c:v>
                </c:pt>
                <c:pt idx="5608">
                  <c:v>357.289998284989</c:v>
                </c:pt>
                <c:pt idx="5609">
                  <c:v>357.353709055011</c:v>
                </c:pt>
                <c:pt idx="5610">
                  <c:v>357.41741982503299</c:v>
                </c:pt>
                <c:pt idx="5611">
                  <c:v>357.48113059505602</c:v>
                </c:pt>
                <c:pt idx="5612">
                  <c:v>357.54484136507801</c:v>
                </c:pt>
                <c:pt idx="5613">
                  <c:v>357.60855213510001</c:v>
                </c:pt>
                <c:pt idx="5614">
                  <c:v>357.67226290512298</c:v>
                </c:pt>
                <c:pt idx="5615">
                  <c:v>357.73597367514498</c:v>
                </c:pt>
                <c:pt idx="5616">
                  <c:v>357.79968444516697</c:v>
                </c:pt>
                <c:pt idx="5617">
                  <c:v>357.86339521518897</c:v>
                </c:pt>
                <c:pt idx="5618">
                  <c:v>357.92710598521199</c:v>
                </c:pt>
                <c:pt idx="5619">
                  <c:v>357.99081675523399</c:v>
                </c:pt>
                <c:pt idx="5620">
                  <c:v>358.05452752525599</c:v>
                </c:pt>
                <c:pt idx="5621">
                  <c:v>358.11823829527901</c:v>
                </c:pt>
                <c:pt idx="5622">
                  <c:v>358.18194906530101</c:v>
                </c:pt>
                <c:pt idx="5623">
                  <c:v>358.24565983532301</c:v>
                </c:pt>
                <c:pt idx="5624">
                  <c:v>358.30937060534501</c:v>
                </c:pt>
                <c:pt idx="5625">
                  <c:v>358.37308137536797</c:v>
                </c:pt>
                <c:pt idx="5626">
                  <c:v>358.43679214538997</c:v>
                </c:pt>
                <c:pt idx="5627">
                  <c:v>358.50050291541203</c:v>
                </c:pt>
                <c:pt idx="5628">
                  <c:v>358.56421368543499</c:v>
                </c:pt>
                <c:pt idx="5629">
                  <c:v>358.62792445545699</c:v>
                </c:pt>
                <c:pt idx="5630">
                  <c:v>358.69163522547899</c:v>
                </c:pt>
                <c:pt idx="5631">
                  <c:v>358.75534599550099</c:v>
                </c:pt>
                <c:pt idx="5632">
                  <c:v>358.81905676552401</c:v>
                </c:pt>
                <c:pt idx="5633">
                  <c:v>358.88276753554601</c:v>
                </c:pt>
                <c:pt idx="5634">
                  <c:v>358.94647830556801</c:v>
                </c:pt>
                <c:pt idx="5635">
                  <c:v>359.01018907559097</c:v>
                </c:pt>
                <c:pt idx="5636">
                  <c:v>359.07389984561303</c:v>
                </c:pt>
                <c:pt idx="5637">
                  <c:v>359.13761061563503</c:v>
                </c:pt>
                <c:pt idx="5638">
                  <c:v>359.20132138565702</c:v>
                </c:pt>
                <c:pt idx="5639">
                  <c:v>359.26503215567999</c:v>
                </c:pt>
                <c:pt idx="5640">
                  <c:v>359.32874292570199</c:v>
                </c:pt>
                <c:pt idx="5641">
                  <c:v>359.39245369572399</c:v>
                </c:pt>
                <c:pt idx="5642">
                  <c:v>359.45616446574701</c:v>
                </c:pt>
                <c:pt idx="5643">
                  <c:v>359.51987523576901</c:v>
                </c:pt>
                <c:pt idx="5644">
                  <c:v>359.58358600579101</c:v>
                </c:pt>
                <c:pt idx="5645">
                  <c:v>359.647296775813</c:v>
                </c:pt>
                <c:pt idx="5646">
                  <c:v>359.71100754583603</c:v>
                </c:pt>
                <c:pt idx="5647">
                  <c:v>359.77471831585802</c:v>
                </c:pt>
                <c:pt idx="5648">
                  <c:v>359.83842908588002</c:v>
                </c:pt>
                <c:pt idx="5649">
                  <c:v>359.90213985590299</c:v>
                </c:pt>
                <c:pt idx="5650">
                  <c:v>359.96585062592499</c:v>
                </c:pt>
                <c:pt idx="5651">
                  <c:v>360.02956139594698</c:v>
                </c:pt>
                <c:pt idx="5652">
                  <c:v>360.09327216596898</c:v>
                </c:pt>
                <c:pt idx="5653">
                  <c:v>360.156982935992</c:v>
                </c:pt>
                <c:pt idx="5654">
                  <c:v>360.220693706014</c:v>
                </c:pt>
                <c:pt idx="5655">
                  <c:v>360.284404476036</c:v>
                </c:pt>
                <c:pt idx="5656">
                  <c:v>360.348115246058</c:v>
                </c:pt>
                <c:pt idx="5657">
                  <c:v>360.41182601608102</c:v>
                </c:pt>
                <c:pt idx="5658">
                  <c:v>360.47553678610302</c:v>
                </c:pt>
                <c:pt idx="5659">
                  <c:v>360.53924755612502</c:v>
                </c:pt>
                <c:pt idx="5660">
                  <c:v>360.60295832614798</c:v>
                </c:pt>
                <c:pt idx="5661">
                  <c:v>360.66666909616998</c:v>
                </c:pt>
                <c:pt idx="5662">
                  <c:v>360.73037986619198</c:v>
                </c:pt>
                <c:pt idx="5663">
                  <c:v>360.79409063621398</c:v>
                </c:pt>
                <c:pt idx="5664">
                  <c:v>360.857801406237</c:v>
                </c:pt>
                <c:pt idx="5665">
                  <c:v>360.921512176259</c:v>
                </c:pt>
                <c:pt idx="5666">
                  <c:v>360.985222946281</c:v>
                </c:pt>
                <c:pt idx="5667">
                  <c:v>361.04893371630402</c:v>
                </c:pt>
                <c:pt idx="5668">
                  <c:v>361.11264448632602</c:v>
                </c:pt>
                <c:pt idx="5669">
                  <c:v>361.17635525634802</c:v>
                </c:pt>
                <c:pt idx="5670">
                  <c:v>361.24006602637002</c:v>
                </c:pt>
                <c:pt idx="5671">
                  <c:v>361.30377679639298</c:v>
                </c:pt>
                <c:pt idx="5672">
                  <c:v>361.36748756641498</c:v>
                </c:pt>
                <c:pt idx="5673">
                  <c:v>361.43119833643698</c:v>
                </c:pt>
                <c:pt idx="5674">
                  <c:v>361.49490910646</c:v>
                </c:pt>
                <c:pt idx="5675">
                  <c:v>361.558619876482</c:v>
                </c:pt>
                <c:pt idx="5676">
                  <c:v>361.622330646504</c:v>
                </c:pt>
                <c:pt idx="5677">
                  <c:v>361.686041416526</c:v>
                </c:pt>
                <c:pt idx="5678">
                  <c:v>361.74975218654902</c:v>
                </c:pt>
                <c:pt idx="5679">
                  <c:v>361.81346295657102</c:v>
                </c:pt>
                <c:pt idx="5680">
                  <c:v>361.87717372659301</c:v>
                </c:pt>
                <c:pt idx="5681">
                  <c:v>361.94088449661598</c:v>
                </c:pt>
                <c:pt idx="5682">
                  <c:v>362.00459526663798</c:v>
                </c:pt>
                <c:pt idx="5683">
                  <c:v>362.06830603665998</c:v>
                </c:pt>
                <c:pt idx="5684">
                  <c:v>362.13201680668197</c:v>
                </c:pt>
                <c:pt idx="5685">
                  <c:v>362.195727576705</c:v>
                </c:pt>
                <c:pt idx="5686">
                  <c:v>362.25943834672699</c:v>
                </c:pt>
                <c:pt idx="5687">
                  <c:v>362.32314911674899</c:v>
                </c:pt>
                <c:pt idx="5688">
                  <c:v>362.38685988677202</c:v>
                </c:pt>
                <c:pt idx="5689">
                  <c:v>362.45057065679401</c:v>
                </c:pt>
                <c:pt idx="5690">
                  <c:v>362.51428142681601</c:v>
                </c:pt>
                <c:pt idx="5691">
                  <c:v>362.57799219683801</c:v>
                </c:pt>
                <c:pt idx="5692">
                  <c:v>362.64170296686098</c:v>
                </c:pt>
                <c:pt idx="5693">
                  <c:v>362.70541373688297</c:v>
                </c:pt>
                <c:pt idx="5694">
                  <c:v>362.76912450690497</c:v>
                </c:pt>
                <c:pt idx="5695">
                  <c:v>362.83283527692799</c:v>
                </c:pt>
                <c:pt idx="5696">
                  <c:v>362.89654604694999</c:v>
                </c:pt>
                <c:pt idx="5697">
                  <c:v>362.96025681697199</c:v>
                </c:pt>
                <c:pt idx="5698">
                  <c:v>363.02396758699399</c:v>
                </c:pt>
                <c:pt idx="5699">
                  <c:v>363.08767835701701</c:v>
                </c:pt>
                <c:pt idx="5700">
                  <c:v>363.15138912703901</c:v>
                </c:pt>
                <c:pt idx="5701">
                  <c:v>363.21509989706101</c:v>
                </c:pt>
                <c:pt idx="5702">
                  <c:v>363.27881066708301</c:v>
                </c:pt>
                <c:pt idx="5703">
                  <c:v>363.34252143710597</c:v>
                </c:pt>
                <c:pt idx="5704">
                  <c:v>363.40623220712803</c:v>
                </c:pt>
                <c:pt idx="5705">
                  <c:v>363.46994297715003</c:v>
                </c:pt>
                <c:pt idx="5706">
                  <c:v>363.53365374717299</c:v>
                </c:pt>
                <c:pt idx="5707">
                  <c:v>363.59736451719499</c:v>
                </c:pt>
                <c:pt idx="5708">
                  <c:v>363.66107528721699</c:v>
                </c:pt>
                <c:pt idx="5709">
                  <c:v>363.72478605723899</c:v>
                </c:pt>
                <c:pt idx="5710">
                  <c:v>363.78849682726201</c:v>
                </c:pt>
                <c:pt idx="5711">
                  <c:v>363.85220759728401</c:v>
                </c:pt>
                <c:pt idx="5712">
                  <c:v>363.91591836730601</c:v>
                </c:pt>
                <c:pt idx="5713">
                  <c:v>363.97962913732903</c:v>
                </c:pt>
                <c:pt idx="5714">
                  <c:v>364.04333990735103</c:v>
                </c:pt>
                <c:pt idx="5715">
                  <c:v>364.10705067737302</c:v>
                </c:pt>
                <c:pt idx="5716">
                  <c:v>364.17076144739502</c:v>
                </c:pt>
                <c:pt idx="5717">
                  <c:v>364.23447221741799</c:v>
                </c:pt>
                <c:pt idx="5718">
                  <c:v>364.29818298743999</c:v>
                </c:pt>
                <c:pt idx="5719">
                  <c:v>364.36189375746198</c:v>
                </c:pt>
                <c:pt idx="5720">
                  <c:v>364.42560452748501</c:v>
                </c:pt>
                <c:pt idx="5721">
                  <c:v>364.48931529750701</c:v>
                </c:pt>
                <c:pt idx="5722">
                  <c:v>364.553026067529</c:v>
                </c:pt>
                <c:pt idx="5723">
                  <c:v>364.616736837551</c:v>
                </c:pt>
                <c:pt idx="5724">
                  <c:v>364.68044760757402</c:v>
                </c:pt>
                <c:pt idx="5725">
                  <c:v>364.74415837759602</c:v>
                </c:pt>
                <c:pt idx="5726">
                  <c:v>364.80786914761802</c:v>
                </c:pt>
                <c:pt idx="5727">
                  <c:v>364.87157991764099</c:v>
                </c:pt>
                <c:pt idx="5728">
                  <c:v>364.93529068766298</c:v>
                </c:pt>
                <c:pt idx="5729">
                  <c:v>364.99900145768498</c:v>
                </c:pt>
                <c:pt idx="5730">
                  <c:v>365.06271222770698</c:v>
                </c:pt>
                <c:pt idx="5731">
                  <c:v>365.12642299773</c:v>
                </c:pt>
                <c:pt idx="5732">
                  <c:v>365.190133767752</c:v>
                </c:pt>
                <c:pt idx="5733">
                  <c:v>365.253844537774</c:v>
                </c:pt>
                <c:pt idx="5734">
                  <c:v>365.31755530779702</c:v>
                </c:pt>
                <c:pt idx="5735">
                  <c:v>365.38126607781902</c:v>
                </c:pt>
                <c:pt idx="5736">
                  <c:v>365.44497684784102</c:v>
                </c:pt>
                <c:pt idx="5737">
                  <c:v>365.50868761786302</c:v>
                </c:pt>
                <c:pt idx="5738">
                  <c:v>365.57239838788598</c:v>
                </c:pt>
                <c:pt idx="5739">
                  <c:v>365.63610915790798</c:v>
                </c:pt>
                <c:pt idx="5740">
                  <c:v>365.69981992792998</c:v>
                </c:pt>
                <c:pt idx="5741">
                  <c:v>365.763530697953</c:v>
                </c:pt>
                <c:pt idx="5742">
                  <c:v>365.827241467975</c:v>
                </c:pt>
                <c:pt idx="5743">
                  <c:v>365.890952237997</c:v>
                </c:pt>
                <c:pt idx="5744">
                  <c:v>365.954663008019</c:v>
                </c:pt>
                <c:pt idx="5745">
                  <c:v>366.01837377804202</c:v>
                </c:pt>
                <c:pt idx="5746">
                  <c:v>366.08208454806402</c:v>
                </c:pt>
                <c:pt idx="5747">
                  <c:v>366.14579531808602</c:v>
                </c:pt>
                <c:pt idx="5748">
                  <c:v>366.20950608810801</c:v>
                </c:pt>
                <c:pt idx="5749">
                  <c:v>366.27321685813098</c:v>
                </c:pt>
                <c:pt idx="5750">
                  <c:v>366.33692762815298</c:v>
                </c:pt>
                <c:pt idx="5751">
                  <c:v>366.40063839817498</c:v>
                </c:pt>
                <c:pt idx="5752">
                  <c:v>366.464349168198</c:v>
                </c:pt>
                <c:pt idx="5753">
                  <c:v>366.52805993822</c:v>
                </c:pt>
                <c:pt idx="5754">
                  <c:v>366.591770708242</c:v>
                </c:pt>
                <c:pt idx="5755">
                  <c:v>366.65548147826399</c:v>
                </c:pt>
                <c:pt idx="5756">
                  <c:v>366.71919224828702</c:v>
                </c:pt>
                <c:pt idx="5757">
                  <c:v>366.78290301830901</c:v>
                </c:pt>
                <c:pt idx="5758">
                  <c:v>366.84661378833101</c:v>
                </c:pt>
                <c:pt idx="5759">
                  <c:v>366.91032455835398</c:v>
                </c:pt>
                <c:pt idx="5760">
                  <c:v>366.97403532837598</c:v>
                </c:pt>
                <c:pt idx="5761">
                  <c:v>367.03774609839797</c:v>
                </c:pt>
                <c:pt idx="5762">
                  <c:v>367.10145686841997</c:v>
                </c:pt>
                <c:pt idx="5763">
                  <c:v>367.16516763844299</c:v>
                </c:pt>
                <c:pt idx="5764">
                  <c:v>367.22887840846499</c:v>
                </c:pt>
                <c:pt idx="5765">
                  <c:v>367.29258917848699</c:v>
                </c:pt>
                <c:pt idx="5766">
                  <c:v>367.35629994851001</c:v>
                </c:pt>
                <c:pt idx="5767">
                  <c:v>367.42001071853201</c:v>
                </c:pt>
                <c:pt idx="5768">
                  <c:v>367.48372148855401</c:v>
                </c:pt>
                <c:pt idx="5769">
                  <c:v>367.54743225857601</c:v>
                </c:pt>
                <c:pt idx="5770">
                  <c:v>367.61114302859897</c:v>
                </c:pt>
                <c:pt idx="5771">
                  <c:v>367.67485379862097</c:v>
                </c:pt>
                <c:pt idx="5772">
                  <c:v>367.73856456864303</c:v>
                </c:pt>
                <c:pt idx="5773">
                  <c:v>367.80227533866599</c:v>
                </c:pt>
                <c:pt idx="5774">
                  <c:v>367.86598610868799</c:v>
                </c:pt>
                <c:pt idx="5775">
                  <c:v>367.92969687870999</c:v>
                </c:pt>
                <c:pt idx="5776">
                  <c:v>367.99340764873199</c:v>
                </c:pt>
                <c:pt idx="5777">
                  <c:v>368.05711841875501</c:v>
                </c:pt>
                <c:pt idx="5778">
                  <c:v>368.12082918877701</c:v>
                </c:pt>
                <c:pt idx="5779">
                  <c:v>368.18453995879901</c:v>
                </c:pt>
                <c:pt idx="5780">
                  <c:v>368.24825072882197</c:v>
                </c:pt>
                <c:pt idx="5781">
                  <c:v>368.31196149884403</c:v>
                </c:pt>
                <c:pt idx="5782">
                  <c:v>368.37567226886603</c:v>
                </c:pt>
                <c:pt idx="5783">
                  <c:v>368.43938303888802</c:v>
                </c:pt>
                <c:pt idx="5784">
                  <c:v>368.50309380891099</c:v>
                </c:pt>
                <c:pt idx="5785">
                  <c:v>368.56680457893299</c:v>
                </c:pt>
                <c:pt idx="5786">
                  <c:v>368.63051534895499</c:v>
                </c:pt>
                <c:pt idx="5787">
                  <c:v>368.69422611897801</c:v>
                </c:pt>
                <c:pt idx="5788">
                  <c:v>368.75793688900001</c:v>
                </c:pt>
                <c:pt idx="5789">
                  <c:v>368.82164765902201</c:v>
                </c:pt>
                <c:pt idx="5790">
                  <c:v>368.885358429044</c:v>
                </c:pt>
                <c:pt idx="5791">
                  <c:v>368.94906919906703</c:v>
                </c:pt>
                <c:pt idx="5792">
                  <c:v>369.01277996908902</c:v>
                </c:pt>
                <c:pt idx="5793">
                  <c:v>369.07649073911102</c:v>
                </c:pt>
                <c:pt idx="5794">
                  <c:v>369.14020150913399</c:v>
                </c:pt>
                <c:pt idx="5795">
                  <c:v>369.20391227915599</c:v>
                </c:pt>
                <c:pt idx="5796">
                  <c:v>369.26762304917798</c:v>
                </c:pt>
                <c:pt idx="5797">
                  <c:v>369.33133381919998</c:v>
                </c:pt>
                <c:pt idx="5798">
                  <c:v>369.39504458922301</c:v>
                </c:pt>
                <c:pt idx="5799">
                  <c:v>369.458755359245</c:v>
                </c:pt>
                <c:pt idx="5800">
                  <c:v>369.522466129267</c:v>
                </c:pt>
                <c:pt idx="5801">
                  <c:v>369.586176899289</c:v>
                </c:pt>
                <c:pt idx="5802">
                  <c:v>369.64988766931202</c:v>
                </c:pt>
                <c:pt idx="5803">
                  <c:v>369.71359843933402</c:v>
                </c:pt>
                <c:pt idx="5804">
                  <c:v>369.77730920935602</c:v>
                </c:pt>
                <c:pt idx="5805">
                  <c:v>369.84101997937898</c:v>
                </c:pt>
                <c:pt idx="5806">
                  <c:v>369.90473074940098</c:v>
                </c:pt>
                <c:pt idx="5807">
                  <c:v>369.96844151942298</c:v>
                </c:pt>
                <c:pt idx="5808">
                  <c:v>370.03215228944498</c:v>
                </c:pt>
                <c:pt idx="5809">
                  <c:v>370.095863059468</c:v>
                </c:pt>
                <c:pt idx="5810">
                  <c:v>370.15957382949</c:v>
                </c:pt>
                <c:pt idx="5811">
                  <c:v>370.223284599512</c:v>
                </c:pt>
                <c:pt idx="5812">
                  <c:v>370.28699536953502</c:v>
                </c:pt>
                <c:pt idx="5813">
                  <c:v>370.35070613955702</c:v>
                </c:pt>
                <c:pt idx="5814">
                  <c:v>370.41441690957902</c:v>
                </c:pt>
                <c:pt idx="5815">
                  <c:v>370.47812767960102</c:v>
                </c:pt>
                <c:pt idx="5816">
                  <c:v>370.54183844962398</c:v>
                </c:pt>
                <c:pt idx="5817">
                  <c:v>370.60554921964598</c:v>
                </c:pt>
                <c:pt idx="5818">
                  <c:v>370.66925998966798</c:v>
                </c:pt>
                <c:pt idx="5819">
                  <c:v>370.732970759691</c:v>
                </c:pt>
                <c:pt idx="5820">
                  <c:v>370.796681529713</c:v>
                </c:pt>
                <c:pt idx="5821">
                  <c:v>370.860392299735</c:v>
                </c:pt>
                <c:pt idx="5822">
                  <c:v>370.924103069757</c:v>
                </c:pt>
                <c:pt idx="5823">
                  <c:v>370.98781383978002</c:v>
                </c:pt>
                <c:pt idx="5824">
                  <c:v>371.05152460980202</c:v>
                </c:pt>
                <c:pt idx="5825">
                  <c:v>371.11523537982401</c:v>
                </c:pt>
                <c:pt idx="5826">
                  <c:v>371.17894614984698</c:v>
                </c:pt>
                <c:pt idx="5827">
                  <c:v>371.24265691986898</c:v>
                </c:pt>
                <c:pt idx="5828">
                  <c:v>371.30636768989098</c:v>
                </c:pt>
                <c:pt idx="5829">
                  <c:v>371.37007845991297</c:v>
                </c:pt>
                <c:pt idx="5830">
                  <c:v>371.433789229936</c:v>
                </c:pt>
                <c:pt idx="5831">
                  <c:v>371.49749999995799</c:v>
                </c:pt>
                <c:pt idx="5832">
                  <c:v>371.56121076997999</c:v>
                </c:pt>
                <c:pt idx="5833">
                  <c:v>371.62492154000302</c:v>
                </c:pt>
                <c:pt idx="5834">
                  <c:v>371.68863231002501</c:v>
                </c:pt>
                <c:pt idx="5835">
                  <c:v>371.75234308004701</c:v>
                </c:pt>
                <c:pt idx="5836">
                  <c:v>371.81605385006901</c:v>
                </c:pt>
                <c:pt idx="5837">
                  <c:v>371.87976462009198</c:v>
                </c:pt>
                <c:pt idx="5838">
                  <c:v>371.94347539011397</c:v>
                </c:pt>
                <c:pt idx="5839">
                  <c:v>372.00718616013597</c:v>
                </c:pt>
                <c:pt idx="5840">
                  <c:v>372.07089693015899</c:v>
                </c:pt>
                <c:pt idx="5841">
                  <c:v>372.13460770018099</c:v>
                </c:pt>
                <c:pt idx="5842">
                  <c:v>372.19831847020299</c:v>
                </c:pt>
                <c:pt idx="5843">
                  <c:v>372.26202924022499</c:v>
                </c:pt>
                <c:pt idx="5844">
                  <c:v>372.32574001024801</c:v>
                </c:pt>
                <c:pt idx="5845">
                  <c:v>372.38945078027001</c:v>
                </c:pt>
                <c:pt idx="5846">
                  <c:v>372.45316155029201</c:v>
                </c:pt>
                <c:pt idx="5847">
                  <c:v>372.51687232031401</c:v>
                </c:pt>
                <c:pt idx="5848">
                  <c:v>372.58058309033697</c:v>
                </c:pt>
                <c:pt idx="5849">
                  <c:v>372.64429386035903</c:v>
                </c:pt>
                <c:pt idx="5850">
                  <c:v>372.70800463038103</c:v>
                </c:pt>
                <c:pt idx="5851">
                  <c:v>372.77171540040399</c:v>
                </c:pt>
                <c:pt idx="5852">
                  <c:v>372.83542617042599</c:v>
                </c:pt>
                <c:pt idx="5853">
                  <c:v>372.89913694044799</c:v>
                </c:pt>
                <c:pt idx="5854">
                  <c:v>372.96284771046999</c:v>
                </c:pt>
                <c:pt idx="5855">
                  <c:v>373.02655848049301</c:v>
                </c:pt>
                <c:pt idx="5856">
                  <c:v>373.09026925051501</c:v>
                </c:pt>
                <c:pt idx="5857">
                  <c:v>373.15398002053701</c:v>
                </c:pt>
                <c:pt idx="5858">
                  <c:v>373.21769079056003</c:v>
                </c:pt>
                <c:pt idx="5859">
                  <c:v>373.28140156058203</c:v>
                </c:pt>
                <c:pt idx="5860">
                  <c:v>373.34511233060402</c:v>
                </c:pt>
                <c:pt idx="5861">
                  <c:v>373.40882310062602</c:v>
                </c:pt>
                <c:pt idx="5862">
                  <c:v>373.47253387064899</c:v>
                </c:pt>
                <c:pt idx="5863">
                  <c:v>373.53624464067099</c:v>
                </c:pt>
                <c:pt idx="5864">
                  <c:v>373.59995541069298</c:v>
                </c:pt>
                <c:pt idx="5865">
                  <c:v>373.66366618071601</c:v>
                </c:pt>
                <c:pt idx="5866">
                  <c:v>373.72737695073801</c:v>
                </c:pt>
                <c:pt idx="5867">
                  <c:v>373.79108772076</c:v>
                </c:pt>
                <c:pt idx="5868">
                  <c:v>373.854798490782</c:v>
                </c:pt>
                <c:pt idx="5869">
                  <c:v>373.91850926080502</c:v>
                </c:pt>
                <c:pt idx="5870">
                  <c:v>373.98222003082702</c:v>
                </c:pt>
                <c:pt idx="5871">
                  <c:v>374.04593080084902</c:v>
                </c:pt>
                <c:pt idx="5872">
                  <c:v>374.10964157087199</c:v>
                </c:pt>
                <c:pt idx="5873">
                  <c:v>374.17335234089398</c:v>
                </c:pt>
                <c:pt idx="5874">
                  <c:v>374.23706311091598</c:v>
                </c:pt>
                <c:pt idx="5875">
                  <c:v>374.30077388093798</c:v>
                </c:pt>
                <c:pt idx="5876">
                  <c:v>374.364484650961</c:v>
                </c:pt>
                <c:pt idx="5877">
                  <c:v>374.428195420983</c:v>
                </c:pt>
                <c:pt idx="5878">
                  <c:v>374.491906191005</c:v>
                </c:pt>
                <c:pt idx="5879">
                  <c:v>374.55561696102802</c:v>
                </c:pt>
                <c:pt idx="5880">
                  <c:v>374.61932773105002</c:v>
                </c:pt>
                <c:pt idx="5881">
                  <c:v>374.68303850107202</c:v>
                </c:pt>
                <c:pt idx="5882">
                  <c:v>374.74674927109402</c:v>
                </c:pt>
                <c:pt idx="5883">
                  <c:v>374.81046004111698</c:v>
                </c:pt>
                <c:pt idx="5884">
                  <c:v>374.87417081113898</c:v>
                </c:pt>
                <c:pt idx="5885">
                  <c:v>374.93788158116098</c:v>
                </c:pt>
                <c:pt idx="5886">
                  <c:v>375.001592351184</c:v>
                </c:pt>
                <c:pt idx="5887">
                  <c:v>375.065303121206</c:v>
                </c:pt>
                <c:pt idx="5888">
                  <c:v>375.129013891228</c:v>
                </c:pt>
                <c:pt idx="5889">
                  <c:v>375.19272466125</c:v>
                </c:pt>
                <c:pt idx="5890">
                  <c:v>375.25643543127302</c:v>
                </c:pt>
                <c:pt idx="5891">
                  <c:v>375.32014620129502</c:v>
                </c:pt>
                <c:pt idx="5892">
                  <c:v>375.38385697131702</c:v>
                </c:pt>
                <c:pt idx="5893">
                  <c:v>375.44756774133901</c:v>
                </c:pt>
                <c:pt idx="5894">
                  <c:v>375.51127851136198</c:v>
                </c:pt>
                <c:pt idx="5895">
                  <c:v>375.57498928138398</c:v>
                </c:pt>
                <c:pt idx="5896">
                  <c:v>375.63870005140598</c:v>
                </c:pt>
                <c:pt idx="5897">
                  <c:v>375.702410821429</c:v>
                </c:pt>
                <c:pt idx="5898">
                  <c:v>375.766121591451</c:v>
                </c:pt>
                <c:pt idx="5899">
                  <c:v>375.829832361473</c:v>
                </c:pt>
                <c:pt idx="5900">
                  <c:v>375.89354313149499</c:v>
                </c:pt>
                <c:pt idx="5901">
                  <c:v>375.95725390151802</c:v>
                </c:pt>
                <c:pt idx="5902">
                  <c:v>376.02096467154001</c:v>
                </c:pt>
                <c:pt idx="5903">
                  <c:v>376.08467544156201</c:v>
                </c:pt>
                <c:pt idx="5904">
                  <c:v>376.14838621158498</c:v>
                </c:pt>
                <c:pt idx="5905">
                  <c:v>376.21209698160698</c:v>
                </c:pt>
                <c:pt idx="5906">
                  <c:v>376.27580775162897</c:v>
                </c:pt>
                <c:pt idx="5907">
                  <c:v>376.33951852165097</c:v>
                </c:pt>
                <c:pt idx="5908">
                  <c:v>376.40322929167399</c:v>
                </c:pt>
                <c:pt idx="5909">
                  <c:v>376.46694006169599</c:v>
                </c:pt>
                <c:pt idx="5910">
                  <c:v>376.53065083171799</c:v>
                </c:pt>
                <c:pt idx="5911">
                  <c:v>376.59436160174101</c:v>
                </c:pt>
                <c:pt idx="5912">
                  <c:v>376.65807237176301</c:v>
                </c:pt>
                <c:pt idx="5913">
                  <c:v>376.72178314178501</c:v>
                </c:pt>
                <c:pt idx="5914">
                  <c:v>376.78549391180701</c:v>
                </c:pt>
                <c:pt idx="5915">
                  <c:v>376.84920468182997</c:v>
                </c:pt>
                <c:pt idx="5916">
                  <c:v>376.91291545185197</c:v>
                </c:pt>
                <c:pt idx="5917">
                  <c:v>376.97662622187403</c:v>
                </c:pt>
                <c:pt idx="5918">
                  <c:v>377.04033699189699</c:v>
                </c:pt>
                <c:pt idx="5919">
                  <c:v>377.10404776191899</c:v>
                </c:pt>
                <c:pt idx="5920">
                  <c:v>377.16775853194099</c:v>
                </c:pt>
                <c:pt idx="5921">
                  <c:v>377.23146930196299</c:v>
                </c:pt>
                <c:pt idx="5922">
                  <c:v>377.29518007198601</c:v>
                </c:pt>
                <c:pt idx="5923">
                  <c:v>377.35889084200801</c:v>
                </c:pt>
                <c:pt idx="5924">
                  <c:v>377.42260161203001</c:v>
                </c:pt>
                <c:pt idx="5925">
                  <c:v>377.48631238205297</c:v>
                </c:pt>
                <c:pt idx="5926">
                  <c:v>377.55002315207503</c:v>
                </c:pt>
                <c:pt idx="5927">
                  <c:v>377.61373392209703</c:v>
                </c:pt>
                <c:pt idx="5928">
                  <c:v>377.67744469211902</c:v>
                </c:pt>
                <c:pt idx="5929">
                  <c:v>377.74115546214199</c:v>
                </c:pt>
                <c:pt idx="5930">
                  <c:v>377.80486623216399</c:v>
                </c:pt>
                <c:pt idx="5931">
                  <c:v>377.86857700218599</c:v>
                </c:pt>
                <c:pt idx="5932">
                  <c:v>377.93228777220901</c:v>
                </c:pt>
                <c:pt idx="5933">
                  <c:v>377.99599854223101</c:v>
                </c:pt>
                <c:pt idx="5934">
                  <c:v>378.05970931225301</c:v>
                </c:pt>
                <c:pt idx="5935">
                  <c:v>378.123420082275</c:v>
                </c:pt>
                <c:pt idx="5936">
                  <c:v>378.18713085229803</c:v>
                </c:pt>
                <c:pt idx="5937">
                  <c:v>378.25084162232002</c:v>
                </c:pt>
                <c:pt idx="5938">
                  <c:v>378.31455239234202</c:v>
                </c:pt>
                <c:pt idx="5939">
                  <c:v>378.37826316236499</c:v>
                </c:pt>
                <c:pt idx="5940">
                  <c:v>378.44197393238699</c:v>
                </c:pt>
                <c:pt idx="5941">
                  <c:v>378.50568470240898</c:v>
                </c:pt>
                <c:pt idx="5942">
                  <c:v>378.56939547243098</c:v>
                </c:pt>
                <c:pt idx="5943">
                  <c:v>378.63310624245401</c:v>
                </c:pt>
                <c:pt idx="5944">
                  <c:v>378.696817012476</c:v>
                </c:pt>
                <c:pt idx="5945">
                  <c:v>378.760527782498</c:v>
                </c:pt>
                <c:pt idx="5946">
                  <c:v>378.82423855252</c:v>
                </c:pt>
                <c:pt idx="5947">
                  <c:v>378.88794932254302</c:v>
                </c:pt>
                <c:pt idx="5948">
                  <c:v>378.95166009256502</c:v>
                </c:pt>
                <c:pt idx="5949">
                  <c:v>379.01537086258702</c:v>
                </c:pt>
                <c:pt idx="5950">
                  <c:v>379.07908163260998</c:v>
                </c:pt>
                <c:pt idx="5951">
                  <c:v>379.14279240263198</c:v>
                </c:pt>
                <c:pt idx="5952">
                  <c:v>379.20650317265398</c:v>
                </c:pt>
                <c:pt idx="5953">
                  <c:v>379.27021394267598</c:v>
                </c:pt>
                <c:pt idx="5954">
                  <c:v>379.333924712699</c:v>
                </c:pt>
                <c:pt idx="5955">
                  <c:v>379.397635482721</c:v>
                </c:pt>
                <c:pt idx="5956">
                  <c:v>379.461346252743</c:v>
                </c:pt>
                <c:pt idx="5957">
                  <c:v>379.52505702276602</c:v>
                </c:pt>
                <c:pt idx="5958">
                  <c:v>379.58876779278802</c:v>
                </c:pt>
                <c:pt idx="5959">
                  <c:v>379.65247856281002</c:v>
                </c:pt>
                <c:pt idx="5960">
                  <c:v>379.71618933283202</c:v>
                </c:pt>
                <c:pt idx="5961">
                  <c:v>379.77990010285498</c:v>
                </c:pt>
                <c:pt idx="5962">
                  <c:v>379.84361087287698</c:v>
                </c:pt>
                <c:pt idx="5963">
                  <c:v>379.90732164289898</c:v>
                </c:pt>
                <c:pt idx="5964">
                  <c:v>379.971032412922</c:v>
                </c:pt>
                <c:pt idx="5965">
                  <c:v>380.034743182944</c:v>
                </c:pt>
                <c:pt idx="5966">
                  <c:v>380.098453952966</c:v>
                </c:pt>
                <c:pt idx="5967">
                  <c:v>380.162164722988</c:v>
                </c:pt>
                <c:pt idx="5968">
                  <c:v>380.22587549301102</c:v>
                </c:pt>
                <c:pt idx="5969">
                  <c:v>380.28958626303302</c:v>
                </c:pt>
                <c:pt idx="5970">
                  <c:v>380.35329703305501</c:v>
                </c:pt>
                <c:pt idx="5971">
                  <c:v>380.41700780307798</c:v>
                </c:pt>
                <c:pt idx="5972">
                  <c:v>380.48071857309998</c:v>
                </c:pt>
                <c:pt idx="5973">
                  <c:v>380.54442934312198</c:v>
                </c:pt>
                <c:pt idx="5974">
                  <c:v>380.60814011314397</c:v>
                </c:pt>
                <c:pt idx="5975">
                  <c:v>380.671850883167</c:v>
                </c:pt>
                <c:pt idx="5976">
                  <c:v>380.735561653189</c:v>
                </c:pt>
                <c:pt idx="5977">
                  <c:v>380.79927242321099</c:v>
                </c:pt>
                <c:pt idx="5978">
                  <c:v>380.86298319323402</c:v>
                </c:pt>
                <c:pt idx="5979">
                  <c:v>380.92669396325601</c:v>
                </c:pt>
                <c:pt idx="5980">
                  <c:v>380.99040473327801</c:v>
                </c:pt>
                <c:pt idx="5981">
                  <c:v>381.05411550330001</c:v>
                </c:pt>
                <c:pt idx="5982">
                  <c:v>381.11782627332298</c:v>
                </c:pt>
                <c:pt idx="5983">
                  <c:v>381.18153704334497</c:v>
                </c:pt>
                <c:pt idx="5984">
                  <c:v>381.24524781336697</c:v>
                </c:pt>
                <c:pt idx="5985">
                  <c:v>381.30895858338999</c:v>
                </c:pt>
                <c:pt idx="5986">
                  <c:v>381.37266935341199</c:v>
                </c:pt>
                <c:pt idx="5987">
                  <c:v>381.43638012343399</c:v>
                </c:pt>
                <c:pt idx="5988">
                  <c:v>381.50009089345599</c:v>
                </c:pt>
                <c:pt idx="5989">
                  <c:v>381.56380166347901</c:v>
                </c:pt>
                <c:pt idx="5990">
                  <c:v>381.62751243350101</c:v>
                </c:pt>
                <c:pt idx="5991">
                  <c:v>381.69122320352301</c:v>
                </c:pt>
                <c:pt idx="5992">
                  <c:v>381.75493397354501</c:v>
                </c:pt>
                <c:pt idx="5993">
                  <c:v>381.81864474356797</c:v>
                </c:pt>
                <c:pt idx="5994">
                  <c:v>381.88235551359003</c:v>
                </c:pt>
                <c:pt idx="5995">
                  <c:v>381.94606628361203</c:v>
                </c:pt>
                <c:pt idx="5996">
                  <c:v>382.00977705363499</c:v>
                </c:pt>
                <c:pt idx="5997">
                  <c:v>382.07348782365699</c:v>
                </c:pt>
                <c:pt idx="5998">
                  <c:v>382.13719859367899</c:v>
                </c:pt>
                <c:pt idx="5999">
                  <c:v>382.20090936370099</c:v>
                </c:pt>
                <c:pt idx="6000">
                  <c:v>382.26462013372401</c:v>
                </c:pt>
                <c:pt idx="6001">
                  <c:v>382.32833090374601</c:v>
                </c:pt>
                <c:pt idx="6002">
                  <c:v>382.39204167376801</c:v>
                </c:pt>
                <c:pt idx="6003">
                  <c:v>382.45575244379103</c:v>
                </c:pt>
                <c:pt idx="6004">
                  <c:v>382.51946321381303</c:v>
                </c:pt>
                <c:pt idx="6005">
                  <c:v>382.58317398383502</c:v>
                </c:pt>
                <c:pt idx="6006">
                  <c:v>382.64688475385702</c:v>
                </c:pt>
                <c:pt idx="6007">
                  <c:v>382.71059552387999</c:v>
                </c:pt>
                <c:pt idx="6008">
                  <c:v>382.77430629390199</c:v>
                </c:pt>
                <c:pt idx="6009">
                  <c:v>382.83801706392399</c:v>
                </c:pt>
                <c:pt idx="6010">
                  <c:v>382.90172783394701</c:v>
                </c:pt>
                <c:pt idx="6011">
                  <c:v>382.96543860396901</c:v>
                </c:pt>
                <c:pt idx="6012">
                  <c:v>383.029149373991</c:v>
                </c:pt>
                <c:pt idx="6013">
                  <c:v>383.092860144013</c:v>
                </c:pt>
                <c:pt idx="6014">
                  <c:v>383.15657091403602</c:v>
                </c:pt>
                <c:pt idx="6015">
                  <c:v>383.22028168405802</c:v>
                </c:pt>
                <c:pt idx="6016">
                  <c:v>383.28399245408002</c:v>
                </c:pt>
                <c:pt idx="6017">
                  <c:v>383.34770322410299</c:v>
                </c:pt>
                <c:pt idx="6018">
                  <c:v>383.41141399412498</c:v>
                </c:pt>
                <c:pt idx="6019">
                  <c:v>383.47512476414698</c:v>
                </c:pt>
                <c:pt idx="6020">
                  <c:v>383.53883553416898</c:v>
                </c:pt>
                <c:pt idx="6021">
                  <c:v>383.602546304192</c:v>
                </c:pt>
                <c:pt idx="6022">
                  <c:v>383.666257074214</c:v>
                </c:pt>
                <c:pt idx="6023">
                  <c:v>383.729967844236</c:v>
                </c:pt>
                <c:pt idx="6024">
                  <c:v>383.79367861425902</c:v>
                </c:pt>
                <c:pt idx="6025">
                  <c:v>383.85738938428102</c:v>
                </c:pt>
                <c:pt idx="6026">
                  <c:v>383.92110015430302</c:v>
                </c:pt>
                <c:pt idx="6027">
                  <c:v>383.98481092432502</c:v>
                </c:pt>
                <c:pt idx="6028">
                  <c:v>384.04852169434798</c:v>
                </c:pt>
                <c:pt idx="6029">
                  <c:v>384.11223246436998</c:v>
                </c:pt>
                <c:pt idx="6030">
                  <c:v>384.17594323439198</c:v>
                </c:pt>
                <c:pt idx="6031">
                  <c:v>384.239654004415</c:v>
                </c:pt>
                <c:pt idx="6032">
                  <c:v>384.303364774437</c:v>
                </c:pt>
                <c:pt idx="6033">
                  <c:v>384.367075544459</c:v>
                </c:pt>
                <c:pt idx="6034">
                  <c:v>384.430786314481</c:v>
                </c:pt>
                <c:pt idx="6035">
                  <c:v>384.49449708450402</c:v>
                </c:pt>
                <c:pt idx="6036">
                  <c:v>384.55820785452602</c:v>
                </c:pt>
                <c:pt idx="6037">
                  <c:v>384.62191862454802</c:v>
                </c:pt>
                <c:pt idx="6038">
                  <c:v>384.68562939457001</c:v>
                </c:pt>
                <c:pt idx="6039">
                  <c:v>384.74934016459298</c:v>
                </c:pt>
                <c:pt idx="6040">
                  <c:v>384.81305093461498</c:v>
                </c:pt>
                <c:pt idx="6041">
                  <c:v>384.87676170463698</c:v>
                </c:pt>
                <c:pt idx="6042">
                  <c:v>384.94047247466</c:v>
                </c:pt>
                <c:pt idx="6043">
                  <c:v>385.004183244682</c:v>
                </c:pt>
                <c:pt idx="6044">
                  <c:v>385.067894014704</c:v>
                </c:pt>
                <c:pt idx="6045">
                  <c:v>385.13160478472599</c:v>
                </c:pt>
                <c:pt idx="6046">
                  <c:v>385.19531555474902</c:v>
                </c:pt>
                <c:pt idx="6047">
                  <c:v>385.25902632477101</c:v>
                </c:pt>
                <c:pt idx="6048">
                  <c:v>385.32273709479301</c:v>
                </c:pt>
                <c:pt idx="6049">
                  <c:v>385.38644786481598</c:v>
                </c:pt>
                <c:pt idx="6050">
                  <c:v>385.45015863483798</c:v>
                </c:pt>
                <c:pt idx="6051">
                  <c:v>385.51386940485997</c:v>
                </c:pt>
                <c:pt idx="6052">
                  <c:v>385.57758017488197</c:v>
                </c:pt>
                <c:pt idx="6053">
                  <c:v>385.64129094490499</c:v>
                </c:pt>
                <c:pt idx="6054">
                  <c:v>385.70500171492699</c:v>
                </c:pt>
                <c:pt idx="6055">
                  <c:v>385.76871248494899</c:v>
                </c:pt>
                <c:pt idx="6056">
                  <c:v>385.83242325497201</c:v>
                </c:pt>
                <c:pt idx="6057">
                  <c:v>385.89613402499401</c:v>
                </c:pt>
                <c:pt idx="6058">
                  <c:v>385.95984479501601</c:v>
                </c:pt>
                <c:pt idx="6059">
                  <c:v>386.02355556503801</c:v>
                </c:pt>
                <c:pt idx="6060">
                  <c:v>386.08726633506097</c:v>
                </c:pt>
                <c:pt idx="6061">
                  <c:v>386.15097710508297</c:v>
                </c:pt>
                <c:pt idx="6062">
                  <c:v>386.21468787510503</c:v>
                </c:pt>
                <c:pt idx="6063">
                  <c:v>386.27839864512799</c:v>
                </c:pt>
                <c:pt idx="6064">
                  <c:v>386.34210941514999</c:v>
                </c:pt>
                <c:pt idx="6065">
                  <c:v>386.40582018517199</c:v>
                </c:pt>
                <c:pt idx="6066">
                  <c:v>386.46953095519399</c:v>
                </c:pt>
                <c:pt idx="6067">
                  <c:v>386.53324172521701</c:v>
                </c:pt>
                <c:pt idx="6068">
                  <c:v>386.59695249523901</c:v>
                </c:pt>
                <c:pt idx="6069">
                  <c:v>386.66066326526101</c:v>
                </c:pt>
                <c:pt idx="6070">
                  <c:v>386.72437403528397</c:v>
                </c:pt>
                <c:pt idx="6071">
                  <c:v>386.78808480530603</c:v>
                </c:pt>
                <c:pt idx="6072">
                  <c:v>386.85179557532803</c:v>
                </c:pt>
                <c:pt idx="6073">
                  <c:v>386.91550634535002</c:v>
                </c:pt>
                <c:pt idx="6074">
                  <c:v>386.97921711537299</c:v>
                </c:pt>
                <c:pt idx="6075">
                  <c:v>387.04292788539499</c:v>
                </c:pt>
                <c:pt idx="6076">
                  <c:v>387.10663865541699</c:v>
                </c:pt>
                <c:pt idx="6077">
                  <c:v>387.17034942544001</c:v>
                </c:pt>
                <c:pt idx="6078">
                  <c:v>387.23406019546201</c:v>
                </c:pt>
                <c:pt idx="6079">
                  <c:v>387.29777096548401</c:v>
                </c:pt>
                <c:pt idx="6080">
                  <c:v>387.361481735506</c:v>
                </c:pt>
                <c:pt idx="6081">
                  <c:v>387.42519250552903</c:v>
                </c:pt>
                <c:pt idx="6082">
                  <c:v>387.48890327555102</c:v>
                </c:pt>
                <c:pt idx="6083">
                  <c:v>387.55261404557302</c:v>
                </c:pt>
                <c:pt idx="6084">
                  <c:v>387.61632481559599</c:v>
                </c:pt>
                <c:pt idx="6085">
                  <c:v>387.68003558561799</c:v>
                </c:pt>
                <c:pt idx="6086">
                  <c:v>387.74374635563998</c:v>
                </c:pt>
                <c:pt idx="6087">
                  <c:v>387.80745712566198</c:v>
                </c:pt>
                <c:pt idx="6088">
                  <c:v>387.87116789568501</c:v>
                </c:pt>
                <c:pt idx="6089">
                  <c:v>387.934878665707</c:v>
                </c:pt>
                <c:pt idx="6090">
                  <c:v>387.998589435729</c:v>
                </c:pt>
                <c:pt idx="6091">
                  <c:v>388.062300205751</c:v>
                </c:pt>
                <c:pt idx="6092">
                  <c:v>388.12601097577402</c:v>
                </c:pt>
                <c:pt idx="6093">
                  <c:v>388.18972174579602</c:v>
                </c:pt>
                <c:pt idx="6094">
                  <c:v>388.25343251581802</c:v>
                </c:pt>
                <c:pt idx="6095">
                  <c:v>388.31714328584098</c:v>
                </c:pt>
                <c:pt idx="6096">
                  <c:v>388.38085405586298</c:v>
                </c:pt>
                <c:pt idx="6097">
                  <c:v>388.44456482588498</c:v>
                </c:pt>
                <c:pt idx="6098">
                  <c:v>388.50827559590698</c:v>
                </c:pt>
                <c:pt idx="6099">
                  <c:v>388.57198636593</c:v>
                </c:pt>
                <c:pt idx="6100">
                  <c:v>388.635697135952</c:v>
                </c:pt>
                <c:pt idx="6101">
                  <c:v>388.699407905974</c:v>
                </c:pt>
                <c:pt idx="6102">
                  <c:v>388.76311867599702</c:v>
                </c:pt>
                <c:pt idx="6103">
                  <c:v>388.82682944601902</c:v>
                </c:pt>
                <c:pt idx="6104">
                  <c:v>388.89054021604102</c:v>
                </c:pt>
                <c:pt idx="6105">
                  <c:v>388.95425098606302</c:v>
                </c:pt>
                <c:pt idx="6106">
                  <c:v>389.01796175608598</c:v>
                </c:pt>
                <c:pt idx="6107">
                  <c:v>389.08167252610798</c:v>
                </c:pt>
                <c:pt idx="6108">
                  <c:v>389.14538329612998</c:v>
                </c:pt>
                <c:pt idx="6109">
                  <c:v>389.209094066153</c:v>
                </c:pt>
                <c:pt idx="6110">
                  <c:v>389.272804836175</c:v>
                </c:pt>
                <c:pt idx="6111">
                  <c:v>389.336515606197</c:v>
                </c:pt>
                <c:pt idx="6112">
                  <c:v>389.400226376219</c:v>
                </c:pt>
                <c:pt idx="6113">
                  <c:v>389.46393714624202</c:v>
                </c:pt>
                <c:pt idx="6114">
                  <c:v>389.52764791626402</c:v>
                </c:pt>
                <c:pt idx="6115">
                  <c:v>389.59135868628601</c:v>
                </c:pt>
                <c:pt idx="6116">
                  <c:v>389.65506945630898</c:v>
                </c:pt>
                <c:pt idx="6117">
                  <c:v>389.71878022633098</c:v>
                </c:pt>
                <c:pt idx="6118">
                  <c:v>389.78249099635298</c:v>
                </c:pt>
                <c:pt idx="6119">
                  <c:v>389.84620176637497</c:v>
                </c:pt>
                <c:pt idx="6120">
                  <c:v>389.909912536398</c:v>
                </c:pt>
                <c:pt idx="6121">
                  <c:v>389.97362330642</c:v>
                </c:pt>
                <c:pt idx="6122">
                  <c:v>390.03733407644199</c:v>
                </c:pt>
                <c:pt idx="6123">
                  <c:v>390.10104484646502</c:v>
                </c:pt>
                <c:pt idx="6124">
                  <c:v>390.16475561648701</c:v>
                </c:pt>
                <c:pt idx="6125">
                  <c:v>390.22846638650901</c:v>
                </c:pt>
                <c:pt idx="6126">
                  <c:v>390.29217715653101</c:v>
                </c:pt>
                <c:pt idx="6127">
                  <c:v>390.35588792655398</c:v>
                </c:pt>
                <c:pt idx="6128">
                  <c:v>390.41959869657597</c:v>
                </c:pt>
                <c:pt idx="6129">
                  <c:v>390.48330946659797</c:v>
                </c:pt>
                <c:pt idx="6130">
                  <c:v>390.54702023662099</c:v>
                </c:pt>
                <c:pt idx="6131">
                  <c:v>390.61073100664299</c:v>
                </c:pt>
                <c:pt idx="6132">
                  <c:v>390.67444177666499</c:v>
                </c:pt>
                <c:pt idx="6133">
                  <c:v>390.73815254668699</c:v>
                </c:pt>
                <c:pt idx="6134">
                  <c:v>390.80186331671001</c:v>
                </c:pt>
                <c:pt idx="6135">
                  <c:v>390.86557408673201</c:v>
                </c:pt>
                <c:pt idx="6136">
                  <c:v>390.92928485675401</c:v>
                </c:pt>
                <c:pt idx="6137">
                  <c:v>390.99299562677601</c:v>
                </c:pt>
                <c:pt idx="6138">
                  <c:v>391.05670639679897</c:v>
                </c:pt>
                <c:pt idx="6139">
                  <c:v>391.12041716682103</c:v>
                </c:pt>
                <c:pt idx="6140">
                  <c:v>391.18412793684303</c:v>
                </c:pt>
                <c:pt idx="6141">
                  <c:v>391.24783870686599</c:v>
                </c:pt>
                <c:pt idx="6142">
                  <c:v>391.31154947688799</c:v>
                </c:pt>
                <c:pt idx="6143">
                  <c:v>391.37526024690999</c:v>
                </c:pt>
                <c:pt idx="6144">
                  <c:v>391.43897101693199</c:v>
                </c:pt>
                <c:pt idx="6145">
                  <c:v>391.50268178695501</c:v>
                </c:pt>
                <c:pt idx="6146">
                  <c:v>391.56639255697701</c:v>
                </c:pt>
                <c:pt idx="6147">
                  <c:v>391.63010332699901</c:v>
                </c:pt>
                <c:pt idx="6148">
                  <c:v>391.69381409702203</c:v>
                </c:pt>
                <c:pt idx="6149">
                  <c:v>391.75752486704403</c:v>
                </c:pt>
                <c:pt idx="6150">
                  <c:v>391.82123563706602</c:v>
                </c:pt>
                <c:pt idx="6151">
                  <c:v>391.88494640708802</c:v>
                </c:pt>
                <c:pt idx="6152">
                  <c:v>391.94865717711099</c:v>
                </c:pt>
                <c:pt idx="6153">
                  <c:v>392.01236794713299</c:v>
                </c:pt>
                <c:pt idx="6154">
                  <c:v>392.07607871715499</c:v>
                </c:pt>
                <c:pt idx="6155">
                  <c:v>392.13978948717801</c:v>
                </c:pt>
                <c:pt idx="6156">
                  <c:v>392.20350025720001</c:v>
                </c:pt>
                <c:pt idx="6157">
                  <c:v>392.267211027222</c:v>
                </c:pt>
                <c:pt idx="6158">
                  <c:v>392.330921797244</c:v>
                </c:pt>
                <c:pt idx="6159">
                  <c:v>392.39463256726702</c:v>
                </c:pt>
                <c:pt idx="6160">
                  <c:v>392.45834333728902</c:v>
                </c:pt>
                <c:pt idx="6161">
                  <c:v>392.52205410731102</c:v>
                </c:pt>
                <c:pt idx="6162">
                  <c:v>392.58576487733399</c:v>
                </c:pt>
                <c:pt idx="6163">
                  <c:v>392.64947564735598</c:v>
                </c:pt>
                <c:pt idx="6164">
                  <c:v>392.71318641737798</c:v>
                </c:pt>
                <c:pt idx="6165">
                  <c:v>392.77689718739998</c:v>
                </c:pt>
                <c:pt idx="6166">
                  <c:v>392.840607957423</c:v>
                </c:pt>
                <c:pt idx="6167">
                  <c:v>392.904318727445</c:v>
                </c:pt>
                <c:pt idx="6168">
                  <c:v>392.968029497467</c:v>
                </c:pt>
                <c:pt idx="6169">
                  <c:v>393.03174026749002</c:v>
                </c:pt>
                <c:pt idx="6170">
                  <c:v>393.09545103751202</c:v>
                </c:pt>
                <c:pt idx="6171">
                  <c:v>393.15916180753402</c:v>
                </c:pt>
                <c:pt idx="6172">
                  <c:v>393.22287257755602</c:v>
                </c:pt>
                <c:pt idx="6173">
                  <c:v>393.28658334757898</c:v>
                </c:pt>
                <c:pt idx="6174">
                  <c:v>393.35029411760098</c:v>
                </c:pt>
                <c:pt idx="6175">
                  <c:v>393.41400488762298</c:v>
                </c:pt>
                <c:pt idx="6176">
                  <c:v>393.477715657646</c:v>
                </c:pt>
                <c:pt idx="6177">
                  <c:v>393.541426427668</c:v>
                </c:pt>
                <c:pt idx="6178">
                  <c:v>393.60513719769</c:v>
                </c:pt>
                <c:pt idx="6179">
                  <c:v>393.668847967712</c:v>
                </c:pt>
                <c:pt idx="6180">
                  <c:v>393.73255873773502</c:v>
                </c:pt>
                <c:pt idx="6181">
                  <c:v>393.79626950775702</c:v>
                </c:pt>
                <c:pt idx="6182">
                  <c:v>393.85998027777902</c:v>
                </c:pt>
                <c:pt idx="6183">
                  <c:v>393.92369104780101</c:v>
                </c:pt>
                <c:pt idx="6184">
                  <c:v>393.98740181782398</c:v>
                </c:pt>
                <c:pt idx="6185">
                  <c:v>394.05111258784598</c:v>
                </c:pt>
                <c:pt idx="6186">
                  <c:v>394.11482335786798</c:v>
                </c:pt>
                <c:pt idx="6187">
                  <c:v>394.178534127891</c:v>
                </c:pt>
                <c:pt idx="6188">
                  <c:v>394.242244897913</c:v>
                </c:pt>
                <c:pt idx="6189">
                  <c:v>394.305955667935</c:v>
                </c:pt>
                <c:pt idx="6190">
                  <c:v>394.36966643795699</c:v>
                </c:pt>
                <c:pt idx="6191">
                  <c:v>394.43337720798002</c:v>
                </c:pt>
                <c:pt idx="6192">
                  <c:v>394.49708797800201</c:v>
                </c:pt>
                <c:pt idx="6193">
                  <c:v>394.56079874802401</c:v>
                </c:pt>
                <c:pt idx="6194">
                  <c:v>394.62450951804698</c:v>
                </c:pt>
                <c:pt idx="6195">
                  <c:v>394.68822028806898</c:v>
                </c:pt>
                <c:pt idx="6196">
                  <c:v>394.75193105809097</c:v>
                </c:pt>
                <c:pt idx="6197">
                  <c:v>394.81564182811297</c:v>
                </c:pt>
                <c:pt idx="6198">
                  <c:v>394.87935259813599</c:v>
                </c:pt>
                <c:pt idx="6199">
                  <c:v>394.94306336815799</c:v>
                </c:pt>
                <c:pt idx="6200">
                  <c:v>395.00677413817999</c:v>
                </c:pt>
                <c:pt idx="6201">
                  <c:v>395.07048490820301</c:v>
                </c:pt>
                <c:pt idx="6202">
                  <c:v>395.13419567822501</c:v>
                </c:pt>
                <c:pt idx="6203">
                  <c:v>395.19790644824701</c:v>
                </c:pt>
                <c:pt idx="6204">
                  <c:v>395.26161721826901</c:v>
                </c:pt>
                <c:pt idx="6205">
                  <c:v>395.32532798829197</c:v>
                </c:pt>
                <c:pt idx="6206">
                  <c:v>395.38903875831397</c:v>
                </c:pt>
                <c:pt idx="6207">
                  <c:v>395.45274952833603</c:v>
                </c:pt>
                <c:pt idx="6208">
                  <c:v>395.51646029835899</c:v>
                </c:pt>
                <c:pt idx="6209">
                  <c:v>395.58017106838099</c:v>
                </c:pt>
                <c:pt idx="6210">
                  <c:v>395.64388183840299</c:v>
                </c:pt>
                <c:pt idx="6211">
                  <c:v>395.70759260842499</c:v>
                </c:pt>
                <c:pt idx="6212">
                  <c:v>395.77130337844801</c:v>
                </c:pt>
                <c:pt idx="6213">
                  <c:v>395.83501414847001</c:v>
                </c:pt>
                <c:pt idx="6214">
                  <c:v>395.89872491849201</c:v>
                </c:pt>
                <c:pt idx="6215">
                  <c:v>395.96243568851497</c:v>
                </c:pt>
                <c:pt idx="6216">
                  <c:v>396.02614645853703</c:v>
                </c:pt>
                <c:pt idx="6217">
                  <c:v>396.08985722855903</c:v>
                </c:pt>
                <c:pt idx="6218">
                  <c:v>396.15356799858102</c:v>
                </c:pt>
                <c:pt idx="6219">
                  <c:v>396.21727876860399</c:v>
                </c:pt>
                <c:pt idx="6220">
                  <c:v>396.28098953862599</c:v>
                </c:pt>
                <c:pt idx="6221">
                  <c:v>396.34470030864799</c:v>
                </c:pt>
                <c:pt idx="6222">
                  <c:v>396.40841107867101</c:v>
                </c:pt>
                <c:pt idx="6223">
                  <c:v>396.47212184869301</c:v>
                </c:pt>
                <c:pt idx="6224">
                  <c:v>396.53583261871501</c:v>
                </c:pt>
                <c:pt idx="6225">
                  <c:v>396.599543388737</c:v>
                </c:pt>
                <c:pt idx="6226">
                  <c:v>396.66325415876003</c:v>
                </c:pt>
                <c:pt idx="6227">
                  <c:v>396.72696492878202</c:v>
                </c:pt>
                <c:pt idx="6228">
                  <c:v>396.79067569880402</c:v>
                </c:pt>
                <c:pt idx="6229">
                  <c:v>396.85438646882699</c:v>
                </c:pt>
                <c:pt idx="6230">
                  <c:v>396.91809723884899</c:v>
                </c:pt>
                <c:pt idx="6231">
                  <c:v>396.98180800887098</c:v>
                </c:pt>
                <c:pt idx="6232">
                  <c:v>397.04551877889298</c:v>
                </c:pt>
                <c:pt idx="6233">
                  <c:v>397.10922954891601</c:v>
                </c:pt>
                <c:pt idx="6234">
                  <c:v>397.172940318938</c:v>
                </c:pt>
                <c:pt idx="6235">
                  <c:v>397.23665108896</c:v>
                </c:pt>
                <c:pt idx="6236">
                  <c:v>397.300361858982</c:v>
                </c:pt>
                <c:pt idx="6237">
                  <c:v>397.36407262900502</c:v>
                </c:pt>
                <c:pt idx="6238">
                  <c:v>397.42778339902702</c:v>
                </c:pt>
                <c:pt idx="6239">
                  <c:v>397.49149416904902</c:v>
                </c:pt>
                <c:pt idx="6240">
                  <c:v>397.55520493907198</c:v>
                </c:pt>
                <c:pt idx="6241">
                  <c:v>397.61891570909398</c:v>
                </c:pt>
                <c:pt idx="6242">
                  <c:v>397.68262647911598</c:v>
                </c:pt>
                <c:pt idx="6243">
                  <c:v>397.74633724913798</c:v>
                </c:pt>
                <c:pt idx="6244">
                  <c:v>397.810048019161</c:v>
                </c:pt>
                <c:pt idx="6245">
                  <c:v>397.873758789183</c:v>
                </c:pt>
                <c:pt idx="6246">
                  <c:v>397.937469559205</c:v>
                </c:pt>
                <c:pt idx="6247">
                  <c:v>398.00118032922802</c:v>
                </c:pt>
                <c:pt idx="6248">
                  <c:v>398.06489109925002</c:v>
                </c:pt>
                <c:pt idx="6249">
                  <c:v>398.12860186927202</c:v>
                </c:pt>
                <c:pt idx="6250">
                  <c:v>398.19231263929402</c:v>
                </c:pt>
                <c:pt idx="6251">
                  <c:v>398.25602340931698</c:v>
                </c:pt>
                <c:pt idx="6252">
                  <c:v>398.31973417933898</c:v>
                </c:pt>
                <c:pt idx="6253">
                  <c:v>398.38344494936098</c:v>
                </c:pt>
                <c:pt idx="6254">
                  <c:v>398.447155719384</c:v>
                </c:pt>
                <c:pt idx="6255">
                  <c:v>398.510866489406</c:v>
                </c:pt>
                <c:pt idx="6256">
                  <c:v>398.574577259428</c:v>
                </c:pt>
                <c:pt idx="6257">
                  <c:v>398.63828802945</c:v>
                </c:pt>
                <c:pt idx="6258">
                  <c:v>398.70199879947302</c:v>
                </c:pt>
                <c:pt idx="6259">
                  <c:v>398.76570956949502</c:v>
                </c:pt>
                <c:pt idx="6260">
                  <c:v>398.82942033951701</c:v>
                </c:pt>
                <c:pt idx="6261">
                  <c:v>398.89313110953998</c:v>
                </c:pt>
                <c:pt idx="6262">
                  <c:v>398.95684187956198</c:v>
                </c:pt>
                <c:pt idx="6263">
                  <c:v>399.02055264958398</c:v>
                </c:pt>
                <c:pt idx="6264">
                  <c:v>399.08426341960597</c:v>
                </c:pt>
                <c:pt idx="6265">
                  <c:v>399.147974189629</c:v>
                </c:pt>
                <c:pt idx="6266">
                  <c:v>399.211684959651</c:v>
                </c:pt>
                <c:pt idx="6267">
                  <c:v>399.27539572967299</c:v>
                </c:pt>
                <c:pt idx="6268">
                  <c:v>399.33910649969602</c:v>
                </c:pt>
                <c:pt idx="6269">
                  <c:v>399.40281726971801</c:v>
                </c:pt>
                <c:pt idx="6270">
                  <c:v>399.46652803974001</c:v>
                </c:pt>
                <c:pt idx="6271">
                  <c:v>399.53023880976201</c:v>
                </c:pt>
                <c:pt idx="6272">
                  <c:v>399.59394957978498</c:v>
                </c:pt>
                <c:pt idx="6273">
                  <c:v>399.65766034980697</c:v>
                </c:pt>
                <c:pt idx="6274">
                  <c:v>399.72137111982897</c:v>
                </c:pt>
                <c:pt idx="6275">
                  <c:v>399.78508188985199</c:v>
                </c:pt>
                <c:pt idx="6276">
                  <c:v>399.84879265987399</c:v>
                </c:pt>
                <c:pt idx="6277">
                  <c:v>399.91250342989599</c:v>
                </c:pt>
                <c:pt idx="6278">
                  <c:v>399.97621419991799</c:v>
                </c:pt>
                <c:pt idx="6279">
                  <c:v>400.03992496994101</c:v>
                </c:pt>
                <c:pt idx="6280">
                  <c:v>400.10363573996301</c:v>
                </c:pt>
                <c:pt idx="6281">
                  <c:v>400.16734650998501</c:v>
                </c:pt>
                <c:pt idx="6282">
                  <c:v>400.23105728000701</c:v>
                </c:pt>
                <c:pt idx="6283">
                  <c:v>400.29476805002997</c:v>
                </c:pt>
                <c:pt idx="6284">
                  <c:v>400.35847882005203</c:v>
                </c:pt>
                <c:pt idx="6285">
                  <c:v>400.42218959007403</c:v>
                </c:pt>
                <c:pt idx="6286">
                  <c:v>400.48590036009699</c:v>
                </c:pt>
                <c:pt idx="6287">
                  <c:v>400.54961113011899</c:v>
                </c:pt>
                <c:pt idx="6288">
                  <c:v>400.61332190014099</c:v>
                </c:pt>
                <c:pt idx="6289">
                  <c:v>400.67703267016299</c:v>
                </c:pt>
                <c:pt idx="6290">
                  <c:v>400.74074344018601</c:v>
                </c:pt>
                <c:pt idx="6291">
                  <c:v>400.80445421020801</c:v>
                </c:pt>
                <c:pt idx="6292">
                  <c:v>400.86816498023001</c:v>
                </c:pt>
                <c:pt idx="6293">
                  <c:v>400.93187575025303</c:v>
                </c:pt>
                <c:pt idx="6294">
                  <c:v>400.99558652027503</c:v>
                </c:pt>
                <c:pt idx="6295">
                  <c:v>401.05929729029702</c:v>
                </c:pt>
                <c:pt idx="6296">
                  <c:v>401.12300806031902</c:v>
                </c:pt>
                <c:pt idx="6297">
                  <c:v>401.18671883034199</c:v>
                </c:pt>
                <c:pt idx="6298">
                  <c:v>401.25042960036399</c:v>
                </c:pt>
                <c:pt idx="6299">
                  <c:v>401.31414037038599</c:v>
                </c:pt>
                <c:pt idx="6300">
                  <c:v>401.37785114040901</c:v>
                </c:pt>
                <c:pt idx="6301">
                  <c:v>401.44156191043101</c:v>
                </c:pt>
                <c:pt idx="6302">
                  <c:v>401.505272680453</c:v>
                </c:pt>
                <c:pt idx="6303">
                  <c:v>401.568983450475</c:v>
                </c:pt>
                <c:pt idx="6304">
                  <c:v>401.63269422049802</c:v>
                </c:pt>
                <c:pt idx="6305">
                  <c:v>401.69640499052002</c:v>
                </c:pt>
                <c:pt idx="6306">
                  <c:v>401.76011576054202</c:v>
                </c:pt>
                <c:pt idx="6307">
                  <c:v>401.82382653056499</c:v>
                </c:pt>
                <c:pt idx="6308">
                  <c:v>401.88753730058698</c:v>
                </c:pt>
                <c:pt idx="6309">
                  <c:v>401.95124807060898</c:v>
                </c:pt>
                <c:pt idx="6310">
                  <c:v>402.01495884063098</c:v>
                </c:pt>
                <c:pt idx="6311">
                  <c:v>402.078669610654</c:v>
                </c:pt>
                <c:pt idx="6312">
                  <c:v>402.142380380676</c:v>
                </c:pt>
                <c:pt idx="6313">
                  <c:v>402.206091150698</c:v>
                </c:pt>
                <c:pt idx="6314">
                  <c:v>402.26980192072102</c:v>
                </c:pt>
                <c:pt idx="6315">
                  <c:v>402.33351269074302</c:v>
                </c:pt>
                <c:pt idx="6316">
                  <c:v>402.39722346076502</c:v>
                </c:pt>
                <c:pt idx="6317">
                  <c:v>402.46093423078702</c:v>
                </c:pt>
                <c:pt idx="6318">
                  <c:v>402.52464500080998</c:v>
                </c:pt>
                <c:pt idx="6319">
                  <c:v>402.58835577083198</c:v>
                </c:pt>
                <c:pt idx="6320">
                  <c:v>402.65206654085398</c:v>
                </c:pt>
                <c:pt idx="6321">
                  <c:v>402.715777310877</c:v>
                </c:pt>
                <c:pt idx="6322">
                  <c:v>402.779488080899</c:v>
                </c:pt>
                <c:pt idx="6323">
                  <c:v>402.843198850921</c:v>
                </c:pt>
                <c:pt idx="6324">
                  <c:v>402.906909620943</c:v>
                </c:pt>
                <c:pt idx="6325">
                  <c:v>402.97062039096602</c:v>
                </c:pt>
                <c:pt idx="6326">
                  <c:v>403.03433116098802</c:v>
                </c:pt>
                <c:pt idx="6327">
                  <c:v>403.09804193101002</c:v>
                </c:pt>
                <c:pt idx="6328">
                  <c:v>403.16175270103201</c:v>
                </c:pt>
                <c:pt idx="6329">
                  <c:v>403.22546347105498</c:v>
                </c:pt>
                <c:pt idx="6330">
                  <c:v>403.28917424107698</c:v>
                </c:pt>
                <c:pt idx="6331">
                  <c:v>403.35288501109898</c:v>
                </c:pt>
                <c:pt idx="6332">
                  <c:v>403.416595781122</c:v>
                </c:pt>
                <c:pt idx="6333">
                  <c:v>403.480306551144</c:v>
                </c:pt>
                <c:pt idx="6334">
                  <c:v>403.544017321166</c:v>
                </c:pt>
                <c:pt idx="6335">
                  <c:v>403.60772809118799</c:v>
                </c:pt>
                <c:pt idx="6336">
                  <c:v>403.67143886121102</c:v>
                </c:pt>
                <c:pt idx="6337">
                  <c:v>403.73514963123301</c:v>
                </c:pt>
                <c:pt idx="6338">
                  <c:v>403.79886040125501</c:v>
                </c:pt>
                <c:pt idx="6339">
                  <c:v>403.86257117127798</c:v>
                </c:pt>
                <c:pt idx="6340">
                  <c:v>403.92628194129998</c:v>
                </c:pt>
                <c:pt idx="6341">
                  <c:v>403.98999271132197</c:v>
                </c:pt>
                <c:pt idx="6342">
                  <c:v>404.05370348134397</c:v>
                </c:pt>
                <c:pt idx="6343">
                  <c:v>404.11741425136699</c:v>
                </c:pt>
                <c:pt idx="6344">
                  <c:v>404.18112502138899</c:v>
                </c:pt>
                <c:pt idx="6345">
                  <c:v>404.24483579141099</c:v>
                </c:pt>
                <c:pt idx="6346">
                  <c:v>404.30854656143401</c:v>
                </c:pt>
                <c:pt idx="6347">
                  <c:v>404.37225733145601</c:v>
                </c:pt>
                <c:pt idx="6348">
                  <c:v>404.43596810147801</c:v>
                </c:pt>
                <c:pt idx="6349">
                  <c:v>404.49967887150001</c:v>
                </c:pt>
                <c:pt idx="6350">
                  <c:v>404.56338964152297</c:v>
                </c:pt>
                <c:pt idx="6351">
                  <c:v>404.62710041154497</c:v>
                </c:pt>
                <c:pt idx="6352">
                  <c:v>404.69081118156703</c:v>
                </c:pt>
                <c:pt idx="6353">
                  <c:v>404.75452195158999</c:v>
                </c:pt>
                <c:pt idx="6354">
                  <c:v>404.81823272161199</c:v>
                </c:pt>
                <c:pt idx="6355">
                  <c:v>404.88194349163399</c:v>
                </c:pt>
                <c:pt idx="6356">
                  <c:v>404.94565426165599</c:v>
                </c:pt>
                <c:pt idx="6357">
                  <c:v>405.00936503167901</c:v>
                </c:pt>
                <c:pt idx="6358">
                  <c:v>405.07307580170101</c:v>
                </c:pt>
                <c:pt idx="6359">
                  <c:v>405.13678657172301</c:v>
                </c:pt>
                <c:pt idx="6360">
                  <c:v>405.20049734174597</c:v>
                </c:pt>
                <c:pt idx="6361">
                  <c:v>405.26420811176803</c:v>
                </c:pt>
                <c:pt idx="6362">
                  <c:v>405.32791888179003</c:v>
                </c:pt>
                <c:pt idx="6363">
                  <c:v>405.39162965181202</c:v>
                </c:pt>
                <c:pt idx="6364">
                  <c:v>405.45534042183499</c:v>
                </c:pt>
                <c:pt idx="6365">
                  <c:v>405.51905119185699</c:v>
                </c:pt>
                <c:pt idx="6366">
                  <c:v>405.58276196187899</c:v>
                </c:pt>
                <c:pt idx="6367">
                  <c:v>405.64647273190201</c:v>
                </c:pt>
                <c:pt idx="6368">
                  <c:v>405.71018350192401</c:v>
                </c:pt>
                <c:pt idx="6369">
                  <c:v>405.77389427194601</c:v>
                </c:pt>
                <c:pt idx="6370">
                  <c:v>405.837605041968</c:v>
                </c:pt>
                <c:pt idx="6371">
                  <c:v>405.90131581199103</c:v>
                </c:pt>
                <c:pt idx="6372">
                  <c:v>405.96502658201302</c:v>
                </c:pt>
                <c:pt idx="6373">
                  <c:v>406.02873735203502</c:v>
                </c:pt>
                <c:pt idx="6374">
                  <c:v>406.09244812205799</c:v>
                </c:pt>
                <c:pt idx="6375">
                  <c:v>406.15615889207999</c:v>
                </c:pt>
                <c:pt idx="6376">
                  <c:v>406.21986966210198</c:v>
                </c:pt>
                <c:pt idx="6377">
                  <c:v>406.28358043212398</c:v>
                </c:pt>
                <c:pt idx="6378">
                  <c:v>406.34729120214701</c:v>
                </c:pt>
                <c:pt idx="6379">
                  <c:v>406.411001972169</c:v>
                </c:pt>
                <c:pt idx="6380">
                  <c:v>406.474712742191</c:v>
                </c:pt>
                <c:pt idx="6381">
                  <c:v>406.538423512213</c:v>
                </c:pt>
                <c:pt idx="6382">
                  <c:v>406.60213428223602</c:v>
                </c:pt>
                <c:pt idx="6383">
                  <c:v>406.66584505225802</c:v>
                </c:pt>
                <c:pt idx="6384">
                  <c:v>406.72955582228002</c:v>
                </c:pt>
                <c:pt idx="6385">
                  <c:v>406.79326659230298</c:v>
                </c:pt>
                <c:pt idx="6386">
                  <c:v>406.85697736232498</c:v>
                </c:pt>
                <c:pt idx="6387">
                  <c:v>406.92068813234698</c:v>
                </c:pt>
                <c:pt idx="6388">
                  <c:v>406.98439890236898</c:v>
                </c:pt>
                <c:pt idx="6389">
                  <c:v>407.048109672392</c:v>
                </c:pt>
                <c:pt idx="6390">
                  <c:v>407.111820442414</c:v>
                </c:pt>
                <c:pt idx="6391">
                  <c:v>407.175531212436</c:v>
                </c:pt>
                <c:pt idx="6392">
                  <c:v>407.23924198245902</c:v>
                </c:pt>
                <c:pt idx="6393">
                  <c:v>407.30295275248102</c:v>
                </c:pt>
                <c:pt idx="6394">
                  <c:v>407.36666352250302</c:v>
                </c:pt>
                <c:pt idx="6395">
                  <c:v>407.43037429252502</c:v>
                </c:pt>
                <c:pt idx="6396">
                  <c:v>407.49408506254798</c:v>
                </c:pt>
                <c:pt idx="6397">
                  <c:v>407.55779583256998</c:v>
                </c:pt>
                <c:pt idx="6398">
                  <c:v>407.62150660259198</c:v>
                </c:pt>
                <c:pt idx="6399">
                  <c:v>407.685217372615</c:v>
                </c:pt>
                <c:pt idx="6400">
                  <c:v>407.748928142637</c:v>
                </c:pt>
                <c:pt idx="6401">
                  <c:v>407.812638912659</c:v>
                </c:pt>
                <c:pt idx="6402">
                  <c:v>407.876349682681</c:v>
                </c:pt>
                <c:pt idx="6403">
                  <c:v>407.94006045270402</c:v>
                </c:pt>
                <c:pt idx="6404">
                  <c:v>408.00377122272602</c:v>
                </c:pt>
                <c:pt idx="6405">
                  <c:v>408.06748199274801</c:v>
                </c:pt>
                <c:pt idx="6406">
                  <c:v>408.13119276277098</c:v>
                </c:pt>
                <c:pt idx="6407">
                  <c:v>408.19490353279298</c:v>
                </c:pt>
                <c:pt idx="6408">
                  <c:v>408.25861430281498</c:v>
                </c:pt>
                <c:pt idx="6409">
                  <c:v>408.32232507283697</c:v>
                </c:pt>
                <c:pt idx="6410">
                  <c:v>408.38603584286</c:v>
                </c:pt>
                <c:pt idx="6411">
                  <c:v>408.449746612882</c:v>
                </c:pt>
                <c:pt idx="6412">
                  <c:v>408.51345738290399</c:v>
                </c:pt>
                <c:pt idx="6413">
                  <c:v>408.57716815292702</c:v>
                </c:pt>
                <c:pt idx="6414">
                  <c:v>408.64087892294901</c:v>
                </c:pt>
                <c:pt idx="6415">
                  <c:v>408.70458969297101</c:v>
                </c:pt>
                <c:pt idx="6416">
                  <c:v>408.76830046299301</c:v>
                </c:pt>
                <c:pt idx="6417">
                  <c:v>408.83201123301598</c:v>
                </c:pt>
                <c:pt idx="6418">
                  <c:v>408.89572200303797</c:v>
                </c:pt>
                <c:pt idx="6419">
                  <c:v>408.95943277305997</c:v>
                </c:pt>
                <c:pt idx="6420">
                  <c:v>409.02314354308299</c:v>
                </c:pt>
                <c:pt idx="6421">
                  <c:v>409.08685431310499</c:v>
                </c:pt>
                <c:pt idx="6422">
                  <c:v>409.15056508312699</c:v>
                </c:pt>
                <c:pt idx="6423">
                  <c:v>409.21427585314899</c:v>
                </c:pt>
                <c:pt idx="6424">
                  <c:v>409.27798662317201</c:v>
                </c:pt>
                <c:pt idx="6425">
                  <c:v>409.34169739319401</c:v>
                </c:pt>
                <c:pt idx="6426">
                  <c:v>409.40540816321601</c:v>
                </c:pt>
                <c:pt idx="6427">
                  <c:v>409.46911893323801</c:v>
                </c:pt>
                <c:pt idx="6428">
                  <c:v>409.53282970326097</c:v>
                </c:pt>
                <c:pt idx="6429">
                  <c:v>409.59654047328303</c:v>
                </c:pt>
                <c:pt idx="6430">
                  <c:v>409.66025124330503</c:v>
                </c:pt>
                <c:pt idx="6431">
                  <c:v>409.72396201332799</c:v>
                </c:pt>
                <c:pt idx="6432">
                  <c:v>409.78767278334999</c:v>
                </c:pt>
                <c:pt idx="6433">
                  <c:v>409.85138355337199</c:v>
                </c:pt>
                <c:pt idx="6434">
                  <c:v>409.91509432339399</c:v>
                </c:pt>
                <c:pt idx="6435">
                  <c:v>409.97880509341701</c:v>
                </c:pt>
                <c:pt idx="6436">
                  <c:v>410.04251586343901</c:v>
                </c:pt>
                <c:pt idx="6437">
                  <c:v>410.10622663346101</c:v>
                </c:pt>
                <c:pt idx="6438">
                  <c:v>410.16993740348403</c:v>
                </c:pt>
                <c:pt idx="6439">
                  <c:v>410.23364817350603</c:v>
                </c:pt>
                <c:pt idx="6440">
                  <c:v>410.29735894352802</c:v>
                </c:pt>
                <c:pt idx="6441">
                  <c:v>410.36106971355002</c:v>
                </c:pt>
                <c:pt idx="6442">
                  <c:v>410.42478048357299</c:v>
                </c:pt>
                <c:pt idx="6443">
                  <c:v>410.48849125359499</c:v>
                </c:pt>
                <c:pt idx="6444">
                  <c:v>410.55220202361699</c:v>
                </c:pt>
                <c:pt idx="6445">
                  <c:v>410.61591279364001</c:v>
                </c:pt>
                <c:pt idx="6446">
                  <c:v>410.67962356366201</c:v>
                </c:pt>
                <c:pt idx="6447">
                  <c:v>410.743334333684</c:v>
                </c:pt>
                <c:pt idx="6448">
                  <c:v>410.807045103706</c:v>
                </c:pt>
                <c:pt idx="6449">
                  <c:v>410.87075587372902</c:v>
                </c:pt>
                <c:pt idx="6450">
                  <c:v>410.93446664375102</c:v>
                </c:pt>
                <c:pt idx="6451">
                  <c:v>410.99817741377302</c:v>
                </c:pt>
                <c:pt idx="6452">
                  <c:v>411.06188818379599</c:v>
                </c:pt>
                <c:pt idx="6453">
                  <c:v>411.12559895381798</c:v>
                </c:pt>
                <c:pt idx="6454">
                  <c:v>411.18930972383998</c:v>
                </c:pt>
                <c:pt idx="6455">
                  <c:v>411.25302049386198</c:v>
                </c:pt>
                <c:pt idx="6456">
                  <c:v>411.316731263885</c:v>
                </c:pt>
                <c:pt idx="6457">
                  <c:v>411.380442033907</c:v>
                </c:pt>
                <c:pt idx="6458">
                  <c:v>411.444152803929</c:v>
                </c:pt>
                <c:pt idx="6459">
                  <c:v>411.50786357395202</c:v>
                </c:pt>
                <c:pt idx="6460">
                  <c:v>411.57157434397402</c:v>
                </c:pt>
                <c:pt idx="6461">
                  <c:v>411.63528511399602</c:v>
                </c:pt>
                <c:pt idx="6462">
                  <c:v>411.69899588401802</c:v>
                </c:pt>
                <c:pt idx="6463">
                  <c:v>411.76270665404098</c:v>
                </c:pt>
                <c:pt idx="6464">
                  <c:v>411.82641742406298</c:v>
                </c:pt>
                <c:pt idx="6465">
                  <c:v>411.89012819408498</c:v>
                </c:pt>
                <c:pt idx="6466">
                  <c:v>411.953838964108</c:v>
                </c:pt>
                <c:pt idx="6467">
                  <c:v>412.01754973413</c:v>
                </c:pt>
                <c:pt idx="6468">
                  <c:v>412.081260504152</c:v>
                </c:pt>
                <c:pt idx="6469">
                  <c:v>412.144971274174</c:v>
                </c:pt>
                <c:pt idx="6470">
                  <c:v>412.20868204419702</c:v>
                </c:pt>
                <c:pt idx="6471">
                  <c:v>412.27239281421902</c:v>
                </c:pt>
                <c:pt idx="6472">
                  <c:v>412.33610358424102</c:v>
                </c:pt>
                <c:pt idx="6473">
                  <c:v>412.39981435426301</c:v>
                </c:pt>
                <c:pt idx="6474">
                  <c:v>412.46352512428598</c:v>
                </c:pt>
                <c:pt idx="6475">
                  <c:v>412.52723589430798</c:v>
                </c:pt>
                <c:pt idx="6476">
                  <c:v>412.59094666432998</c:v>
                </c:pt>
                <c:pt idx="6477">
                  <c:v>412.654657434353</c:v>
                </c:pt>
                <c:pt idx="6478">
                  <c:v>412.718368204375</c:v>
                </c:pt>
                <c:pt idx="6479">
                  <c:v>412.782078974397</c:v>
                </c:pt>
                <c:pt idx="6480">
                  <c:v>412.84578974441899</c:v>
                </c:pt>
                <c:pt idx="6481">
                  <c:v>412.90950051444202</c:v>
                </c:pt>
                <c:pt idx="6482">
                  <c:v>412.97321128446401</c:v>
                </c:pt>
                <c:pt idx="6483">
                  <c:v>413.03692205448601</c:v>
                </c:pt>
                <c:pt idx="6484">
                  <c:v>413.10063282450898</c:v>
                </c:pt>
                <c:pt idx="6485">
                  <c:v>413.16434359453098</c:v>
                </c:pt>
                <c:pt idx="6486">
                  <c:v>413.22805436455297</c:v>
                </c:pt>
                <c:pt idx="6487">
                  <c:v>413.29176513457497</c:v>
                </c:pt>
                <c:pt idx="6488">
                  <c:v>413.35547590459799</c:v>
                </c:pt>
                <c:pt idx="6489">
                  <c:v>413.41918667461999</c:v>
                </c:pt>
                <c:pt idx="6490">
                  <c:v>413.48289744464199</c:v>
                </c:pt>
                <c:pt idx="6491">
                  <c:v>413.54660821466501</c:v>
                </c:pt>
                <c:pt idx="6492">
                  <c:v>413.61031898468701</c:v>
                </c:pt>
                <c:pt idx="6493">
                  <c:v>413.67402975470901</c:v>
                </c:pt>
                <c:pt idx="6494">
                  <c:v>413.73774052473101</c:v>
                </c:pt>
                <c:pt idx="6495">
                  <c:v>413.80145129475397</c:v>
                </c:pt>
                <c:pt idx="6496">
                  <c:v>413.86516206477597</c:v>
                </c:pt>
                <c:pt idx="6497">
                  <c:v>413.92887283479803</c:v>
                </c:pt>
                <c:pt idx="6498">
                  <c:v>413.99258360482099</c:v>
                </c:pt>
                <c:pt idx="6499">
                  <c:v>414.05629437484299</c:v>
                </c:pt>
                <c:pt idx="6500">
                  <c:v>414.12000514486499</c:v>
                </c:pt>
                <c:pt idx="6501">
                  <c:v>414.18371591488699</c:v>
                </c:pt>
                <c:pt idx="6502">
                  <c:v>414.24742668491001</c:v>
                </c:pt>
                <c:pt idx="6503">
                  <c:v>414.31113745493201</c:v>
                </c:pt>
                <c:pt idx="6504">
                  <c:v>414.37484822495401</c:v>
                </c:pt>
                <c:pt idx="6505">
                  <c:v>414.43855899497697</c:v>
                </c:pt>
                <c:pt idx="6506">
                  <c:v>414.50226976499903</c:v>
                </c:pt>
                <c:pt idx="6507">
                  <c:v>414.56598053502103</c:v>
                </c:pt>
                <c:pt idx="6508">
                  <c:v>414.62969130504302</c:v>
                </c:pt>
                <c:pt idx="6509">
                  <c:v>414.69340207506599</c:v>
                </c:pt>
                <c:pt idx="6510">
                  <c:v>414.75711284508799</c:v>
                </c:pt>
                <c:pt idx="6511">
                  <c:v>414.82082361510999</c:v>
                </c:pt>
                <c:pt idx="6512">
                  <c:v>414.88453438513301</c:v>
                </c:pt>
                <c:pt idx="6513">
                  <c:v>414.94824515515501</c:v>
                </c:pt>
                <c:pt idx="6514">
                  <c:v>415.01195592517701</c:v>
                </c:pt>
                <c:pt idx="6515">
                  <c:v>415.075666695199</c:v>
                </c:pt>
                <c:pt idx="6516">
                  <c:v>415.13937746522203</c:v>
                </c:pt>
                <c:pt idx="6517">
                  <c:v>415.20308823524402</c:v>
                </c:pt>
                <c:pt idx="6518">
                  <c:v>415.26679900526602</c:v>
                </c:pt>
                <c:pt idx="6519">
                  <c:v>415.33050977528899</c:v>
                </c:pt>
                <c:pt idx="6520">
                  <c:v>415.39422054531099</c:v>
                </c:pt>
                <c:pt idx="6521">
                  <c:v>415.45793131533298</c:v>
                </c:pt>
                <c:pt idx="6522">
                  <c:v>415.52164208535498</c:v>
                </c:pt>
                <c:pt idx="6523">
                  <c:v>415.58535285537801</c:v>
                </c:pt>
                <c:pt idx="6524">
                  <c:v>415.6490636254</c:v>
                </c:pt>
                <c:pt idx="6525">
                  <c:v>415.712774395422</c:v>
                </c:pt>
                <c:pt idx="6526">
                  <c:v>415.776485165444</c:v>
                </c:pt>
                <c:pt idx="6527">
                  <c:v>415.84019593546702</c:v>
                </c:pt>
                <c:pt idx="6528">
                  <c:v>415.90390670548902</c:v>
                </c:pt>
                <c:pt idx="6529">
                  <c:v>415.96761747551102</c:v>
                </c:pt>
                <c:pt idx="6530">
                  <c:v>416.03132824553398</c:v>
                </c:pt>
                <c:pt idx="6531">
                  <c:v>416.09503901555598</c:v>
                </c:pt>
                <c:pt idx="6532">
                  <c:v>416.15874978557798</c:v>
                </c:pt>
                <c:pt idx="6533">
                  <c:v>416.22246055559998</c:v>
                </c:pt>
                <c:pt idx="6534">
                  <c:v>416.286171325623</c:v>
                </c:pt>
                <c:pt idx="6535">
                  <c:v>416.349882095645</c:v>
                </c:pt>
                <c:pt idx="6536">
                  <c:v>416.413592865667</c:v>
                </c:pt>
                <c:pt idx="6537">
                  <c:v>416.47730363569002</c:v>
                </c:pt>
                <c:pt idx="6538">
                  <c:v>416.54101440571202</c:v>
                </c:pt>
                <c:pt idx="6539">
                  <c:v>416.60472517573402</c:v>
                </c:pt>
                <c:pt idx="6540">
                  <c:v>416.66843594575602</c:v>
                </c:pt>
                <c:pt idx="6541">
                  <c:v>416.73214671577898</c:v>
                </c:pt>
                <c:pt idx="6542">
                  <c:v>416.79585748580098</c:v>
                </c:pt>
                <c:pt idx="6543">
                  <c:v>416.85956825582298</c:v>
                </c:pt>
                <c:pt idx="6544">
                  <c:v>416.923279025846</c:v>
                </c:pt>
                <c:pt idx="6545">
                  <c:v>416.986989795868</c:v>
                </c:pt>
                <c:pt idx="6546">
                  <c:v>417.05070056589</c:v>
                </c:pt>
                <c:pt idx="6547">
                  <c:v>417.114411335912</c:v>
                </c:pt>
                <c:pt idx="6548">
                  <c:v>417.17812210593502</c:v>
                </c:pt>
                <c:pt idx="6549">
                  <c:v>417.24183287595702</c:v>
                </c:pt>
                <c:pt idx="6550">
                  <c:v>417.30554364597901</c:v>
                </c:pt>
                <c:pt idx="6551">
                  <c:v>417.36925441600198</c:v>
                </c:pt>
                <c:pt idx="6552">
                  <c:v>417.43296518602398</c:v>
                </c:pt>
                <c:pt idx="6553">
                  <c:v>417.49667595604598</c:v>
                </c:pt>
                <c:pt idx="6554">
                  <c:v>417.56038672606797</c:v>
                </c:pt>
                <c:pt idx="6555">
                  <c:v>417.624097496091</c:v>
                </c:pt>
                <c:pt idx="6556">
                  <c:v>417.687808266113</c:v>
                </c:pt>
                <c:pt idx="6557">
                  <c:v>417.75151903613499</c:v>
                </c:pt>
                <c:pt idx="6558">
                  <c:v>417.81522980615802</c:v>
                </c:pt>
                <c:pt idx="6559">
                  <c:v>417.87894057618001</c:v>
                </c:pt>
                <c:pt idx="6560">
                  <c:v>417.94265134620201</c:v>
                </c:pt>
                <c:pt idx="6561">
                  <c:v>418.00636211622401</c:v>
                </c:pt>
                <c:pt idx="6562">
                  <c:v>418.07007288624698</c:v>
                </c:pt>
                <c:pt idx="6563">
                  <c:v>418.13378365626897</c:v>
                </c:pt>
                <c:pt idx="6564">
                  <c:v>418.19749442629097</c:v>
                </c:pt>
                <c:pt idx="6565">
                  <c:v>418.26120519631399</c:v>
                </c:pt>
                <c:pt idx="6566">
                  <c:v>418.32491596633599</c:v>
                </c:pt>
                <c:pt idx="6567">
                  <c:v>418.38862673635799</c:v>
                </c:pt>
                <c:pt idx="6568">
                  <c:v>418.45233750637999</c:v>
                </c:pt>
                <c:pt idx="6569">
                  <c:v>418.51604827640301</c:v>
                </c:pt>
                <c:pt idx="6570">
                  <c:v>418.57975904642501</c:v>
                </c:pt>
                <c:pt idx="6571">
                  <c:v>418.64346981644701</c:v>
                </c:pt>
                <c:pt idx="6572">
                  <c:v>418.70718058646901</c:v>
                </c:pt>
                <c:pt idx="6573">
                  <c:v>418.77089135649197</c:v>
                </c:pt>
                <c:pt idx="6574">
                  <c:v>418.83460212651403</c:v>
                </c:pt>
                <c:pt idx="6575">
                  <c:v>418.89831289653603</c:v>
                </c:pt>
                <c:pt idx="6576">
                  <c:v>418.96202366655899</c:v>
                </c:pt>
                <c:pt idx="6577">
                  <c:v>419.02573443658099</c:v>
                </c:pt>
                <c:pt idx="6578">
                  <c:v>419.08944520660299</c:v>
                </c:pt>
                <c:pt idx="6579">
                  <c:v>419.15315597662499</c:v>
                </c:pt>
                <c:pt idx="6580">
                  <c:v>419.21686674664801</c:v>
                </c:pt>
                <c:pt idx="6581">
                  <c:v>419.28057751667001</c:v>
                </c:pt>
                <c:pt idx="6582">
                  <c:v>419.34428828669201</c:v>
                </c:pt>
                <c:pt idx="6583">
                  <c:v>419.40799905671503</c:v>
                </c:pt>
                <c:pt idx="6584">
                  <c:v>419.47170982673703</c:v>
                </c:pt>
                <c:pt idx="6585">
                  <c:v>419.53542059675902</c:v>
                </c:pt>
                <c:pt idx="6586">
                  <c:v>419.59913136678102</c:v>
                </c:pt>
                <c:pt idx="6587">
                  <c:v>419.66284213680399</c:v>
                </c:pt>
                <c:pt idx="6588">
                  <c:v>419.72655290682599</c:v>
                </c:pt>
                <c:pt idx="6589">
                  <c:v>419.79026367684799</c:v>
                </c:pt>
                <c:pt idx="6590">
                  <c:v>419.85397444687101</c:v>
                </c:pt>
                <c:pt idx="6591">
                  <c:v>419.91768521689301</c:v>
                </c:pt>
                <c:pt idx="6592">
                  <c:v>419.981395986915</c:v>
                </c:pt>
                <c:pt idx="6593">
                  <c:v>420.045106756937</c:v>
                </c:pt>
                <c:pt idx="6594">
                  <c:v>420.10881752696002</c:v>
                </c:pt>
                <c:pt idx="6595">
                  <c:v>420.17252829698202</c:v>
                </c:pt>
                <c:pt idx="6596">
                  <c:v>420.23623906700402</c:v>
                </c:pt>
                <c:pt idx="6597">
                  <c:v>420.29994983702699</c:v>
                </c:pt>
                <c:pt idx="6598">
                  <c:v>420.36366060704898</c:v>
                </c:pt>
                <c:pt idx="6599">
                  <c:v>420.42737137707098</c:v>
                </c:pt>
                <c:pt idx="6600">
                  <c:v>420.49108214709298</c:v>
                </c:pt>
                <c:pt idx="6601">
                  <c:v>420.554792917116</c:v>
                </c:pt>
                <c:pt idx="6602">
                  <c:v>420.618503687138</c:v>
                </c:pt>
                <c:pt idx="6603">
                  <c:v>420.68221445716</c:v>
                </c:pt>
                <c:pt idx="6604">
                  <c:v>420.74592522718302</c:v>
                </c:pt>
                <c:pt idx="6605">
                  <c:v>420.80963599720502</c:v>
                </c:pt>
                <c:pt idx="6606">
                  <c:v>420.87334676722702</c:v>
                </c:pt>
                <c:pt idx="6607">
                  <c:v>420.93705753724902</c:v>
                </c:pt>
                <c:pt idx="6608">
                  <c:v>421.00076830727198</c:v>
                </c:pt>
                <c:pt idx="6609">
                  <c:v>421.06447907729398</c:v>
                </c:pt>
                <c:pt idx="6610">
                  <c:v>421.12818984731598</c:v>
                </c:pt>
                <c:pt idx="6611">
                  <c:v>421.191900617339</c:v>
                </c:pt>
                <c:pt idx="6612">
                  <c:v>421.255611387361</c:v>
                </c:pt>
                <c:pt idx="6613">
                  <c:v>421.319322157383</c:v>
                </c:pt>
                <c:pt idx="6614">
                  <c:v>421.383032927405</c:v>
                </c:pt>
                <c:pt idx="6615">
                  <c:v>421.44674369742802</c:v>
                </c:pt>
                <c:pt idx="6616">
                  <c:v>421.51045446745002</c:v>
                </c:pt>
                <c:pt idx="6617">
                  <c:v>421.57416523747202</c:v>
                </c:pt>
                <c:pt idx="6618">
                  <c:v>421.63787600749401</c:v>
                </c:pt>
                <c:pt idx="6619">
                  <c:v>421.70158677751698</c:v>
                </c:pt>
                <c:pt idx="6620">
                  <c:v>421.76529754753898</c:v>
                </c:pt>
                <c:pt idx="6621">
                  <c:v>421.82900831756098</c:v>
                </c:pt>
                <c:pt idx="6622">
                  <c:v>421.892719087584</c:v>
                </c:pt>
                <c:pt idx="6623">
                  <c:v>421.956429857606</c:v>
                </c:pt>
                <c:pt idx="6624">
                  <c:v>422.020140627628</c:v>
                </c:pt>
                <c:pt idx="6625">
                  <c:v>422.08385139764999</c:v>
                </c:pt>
                <c:pt idx="6626">
                  <c:v>422.14756216767302</c:v>
                </c:pt>
                <c:pt idx="6627">
                  <c:v>422.21127293769501</c:v>
                </c:pt>
                <c:pt idx="6628">
                  <c:v>422.27498370771701</c:v>
                </c:pt>
                <c:pt idx="6629">
                  <c:v>422.33869447773998</c:v>
                </c:pt>
                <c:pt idx="6630">
                  <c:v>422.40240524776198</c:v>
                </c:pt>
                <c:pt idx="6631">
                  <c:v>422.46611601778397</c:v>
                </c:pt>
                <c:pt idx="6632">
                  <c:v>422.52982678780597</c:v>
                </c:pt>
                <c:pt idx="6633">
                  <c:v>422.59353755782899</c:v>
                </c:pt>
                <c:pt idx="6634">
                  <c:v>422.65724832785099</c:v>
                </c:pt>
                <c:pt idx="6635">
                  <c:v>422.72095909787299</c:v>
                </c:pt>
                <c:pt idx="6636">
                  <c:v>422.78466986789601</c:v>
                </c:pt>
                <c:pt idx="6637">
                  <c:v>422.84838063791801</c:v>
                </c:pt>
                <c:pt idx="6638">
                  <c:v>422.91209140794001</c:v>
                </c:pt>
                <c:pt idx="6639">
                  <c:v>422.97580217796201</c:v>
                </c:pt>
                <c:pt idx="6640">
                  <c:v>423.03951294798497</c:v>
                </c:pt>
                <c:pt idx="6641">
                  <c:v>423.10322371800697</c:v>
                </c:pt>
                <c:pt idx="6642">
                  <c:v>423.16693448802903</c:v>
                </c:pt>
                <c:pt idx="6643">
                  <c:v>423.23064525805199</c:v>
                </c:pt>
                <c:pt idx="6644">
                  <c:v>423.29435602807399</c:v>
                </c:pt>
                <c:pt idx="6645">
                  <c:v>423.35806679809599</c:v>
                </c:pt>
                <c:pt idx="6646">
                  <c:v>423.42177756811799</c:v>
                </c:pt>
                <c:pt idx="6647">
                  <c:v>423.48548833814101</c:v>
                </c:pt>
                <c:pt idx="6648">
                  <c:v>423.54919910816301</c:v>
                </c:pt>
                <c:pt idx="6649">
                  <c:v>423.61290987818501</c:v>
                </c:pt>
                <c:pt idx="6650">
                  <c:v>423.67662064820797</c:v>
                </c:pt>
                <c:pt idx="6651">
                  <c:v>423.74033141823003</c:v>
                </c:pt>
                <c:pt idx="6652">
                  <c:v>423.80404218825203</c:v>
                </c:pt>
                <c:pt idx="6653">
                  <c:v>423.86775295827402</c:v>
                </c:pt>
                <c:pt idx="6654">
                  <c:v>423.93146372829699</c:v>
                </c:pt>
                <c:pt idx="6655">
                  <c:v>423.99517449831899</c:v>
                </c:pt>
                <c:pt idx="6656">
                  <c:v>424.05888526834099</c:v>
                </c:pt>
                <c:pt idx="6657">
                  <c:v>424.12259603836401</c:v>
                </c:pt>
                <c:pt idx="6658">
                  <c:v>424.18630680838601</c:v>
                </c:pt>
                <c:pt idx="6659">
                  <c:v>424.25001757840801</c:v>
                </c:pt>
                <c:pt idx="6660">
                  <c:v>424.31372834843</c:v>
                </c:pt>
                <c:pt idx="6661">
                  <c:v>424.37743911845303</c:v>
                </c:pt>
                <c:pt idx="6662">
                  <c:v>424.44114988847502</c:v>
                </c:pt>
                <c:pt idx="6663">
                  <c:v>424.50486065849702</c:v>
                </c:pt>
                <c:pt idx="6664">
                  <c:v>424.56857142851999</c:v>
                </c:pt>
                <c:pt idx="6665">
                  <c:v>424.63228219854199</c:v>
                </c:pt>
                <c:pt idx="6666">
                  <c:v>424.69599296856398</c:v>
                </c:pt>
                <c:pt idx="6667">
                  <c:v>424.75970373858598</c:v>
                </c:pt>
                <c:pt idx="6668">
                  <c:v>424.82341450860901</c:v>
                </c:pt>
                <c:pt idx="6669">
                  <c:v>424.887125278631</c:v>
                </c:pt>
                <c:pt idx="6670">
                  <c:v>424.950836048653</c:v>
                </c:pt>
                <c:pt idx="6671">
                  <c:v>425.014546818675</c:v>
                </c:pt>
                <c:pt idx="6672">
                  <c:v>425.07825758869802</c:v>
                </c:pt>
                <c:pt idx="6673">
                  <c:v>425.14196835872002</c:v>
                </c:pt>
                <c:pt idx="6674">
                  <c:v>425.20567912874202</c:v>
                </c:pt>
                <c:pt idx="6675">
                  <c:v>425.26938989876498</c:v>
                </c:pt>
                <c:pt idx="6676">
                  <c:v>425.33310066878698</c:v>
                </c:pt>
                <c:pt idx="6677">
                  <c:v>425.39681143880898</c:v>
                </c:pt>
                <c:pt idx="6678">
                  <c:v>425.46052220883098</c:v>
                </c:pt>
                <c:pt idx="6679">
                  <c:v>425.524232978854</c:v>
                </c:pt>
                <c:pt idx="6680">
                  <c:v>425.587943748876</c:v>
                </c:pt>
                <c:pt idx="6681">
                  <c:v>425.651654518898</c:v>
                </c:pt>
                <c:pt idx="6682">
                  <c:v>425.71536528892102</c:v>
                </c:pt>
                <c:pt idx="6683">
                  <c:v>425.77907605894302</c:v>
                </c:pt>
                <c:pt idx="6684">
                  <c:v>425.84278682896502</c:v>
                </c:pt>
                <c:pt idx="6685">
                  <c:v>425.90649759898702</c:v>
                </c:pt>
                <c:pt idx="6686">
                  <c:v>425.97020836900998</c:v>
                </c:pt>
                <c:pt idx="6687">
                  <c:v>426.03391913903198</c:v>
                </c:pt>
                <c:pt idx="6688">
                  <c:v>426.09762990905398</c:v>
                </c:pt>
                <c:pt idx="6689">
                  <c:v>426.161340679077</c:v>
                </c:pt>
                <c:pt idx="6690">
                  <c:v>426.225051449099</c:v>
                </c:pt>
                <c:pt idx="6691">
                  <c:v>426.288762219121</c:v>
                </c:pt>
                <c:pt idx="6692">
                  <c:v>426.352472989143</c:v>
                </c:pt>
                <c:pt idx="6693">
                  <c:v>426.41618375916602</c:v>
                </c:pt>
                <c:pt idx="6694">
                  <c:v>426.47989452918802</c:v>
                </c:pt>
                <c:pt idx="6695">
                  <c:v>426.54360529921001</c:v>
                </c:pt>
                <c:pt idx="6696">
                  <c:v>426.60731606923298</c:v>
                </c:pt>
                <c:pt idx="6697">
                  <c:v>426.67102683925498</c:v>
                </c:pt>
                <c:pt idx="6698">
                  <c:v>426.73473760927698</c:v>
                </c:pt>
                <c:pt idx="6699">
                  <c:v>426.79844837929897</c:v>
                </c:pt>
                <c:pt idx="6700">
                  <c:v>426.862159149322</c:v>
                </c:pt>
                <c:pt idx="6701">
                  <c:v>426.925869919344</c:v>
                </c:pt>
                <c:pt idx="6702">
                  <c:v>426.98958068936599</c:v>
                </c:pt>
                <c:pt idx="6703">
                  <c:v>427.05329145938902</c:v>
                </c:pt>
                <c:pt idx="6704">
                  <c:v>427.11700222941101</c:v>
                </c:pt>
                <c:pt idx="6705">
                  <c:v>427.18071299943301</c:v>
                </c:pt>
                <c:pt idx="6706">
                  <c:v>427.24442376945501</c:v>
                </c:pt>
                <c:pt idx="6707">
                  <c:v>427.30813453947798</c:v>
                </c:pt>
                <c:pt idx="6708">
                  <c:v>427.37184530949997</c:v>
                </c:pt>
                <c:pt idx="6709">
                  <c:v>427.43555607952197</c:v>
                </c:pt>
                <c:pt idx="6710">
                  <c:v>427.49926684954499</c:v>
                </c:pt>
                <c:pt idx="6711">
                  <c:v>427.56297761956699</c:v>
                </c:pt>
                <c:pt idx="6712">
                  <c:v>427.62668838958899</c:v>
                </c:pt>
                <c:pt idx="6713">
                  <c:v>427.69039915961099</c:v>
                </c:pt>
                <c:pt idx="6714">
                  <c:v>427.75410992963401</c:v>
                </c:pt>
                <c:pt idx="6715">
                  <c:v>427.81782069965601</c:v>
                </c:pt>
                <c:pt idx="6716">
                  <c:v>427.88153146967801</c:v>
                </c:pt>
                <c:pt idx="6717">
                  <c:v>427.94524223970001</c:v>
                </c:pt>
                <c:pt idx="6718">
                  <c:v>428.00895300972297</c:v>
                </c:pt>
                <c:pt idx="6719">
                  <c:v>428.07266377974503</c:v>
                </c:pt>
                <c:pt idx="6720">
                  <c:v>428.13637454976703</c:v>
                </c:pt>
                <c:pt idx="6721">
                  <c:v>428.20008531978999</c:v>
                </c:pt>
                <c:pt idx="6722">
                  <c:v>428.26379608981199</c:v>
                </c:pt>
                <c:pt idx="6723">
                  <c:v>428.32750685983399</c:v>
                </c:pt>
                <c:pt idx="6724">
                  <c:v>428.39121762985599</c:v>
                </c:pt>
                <c:pt idx="6725">
                  <c:v>428.45492839987901</c:v>
                </c:pt>
                <c:pt idx="6726">
                  <c:v>428.51863916990101</c:v>
                </c:pt>
                <c:pt idx="6727">
                  <c:v>428.58234993992301</c:v>
                </c:pt>
                <c:pt idx="6728">
                  <c:v>428.64606070994603</c:v>
                </c:pt>
                <c:pt idx="6729">
                  <c:v>428.70977147996803</c:v>
                </c:pt>
                <c:pt idx="6730">
                  <c:v>428.77348224999002</c:v>
                </c:pt>
                <c:pt idx="6731">
                  <c:v>428.83719302001202</c:v>
                </c:pt>
                <c:pt idx="6732">
                  <c:v>428.90090379003499</c:v>
                </c:pt>
                <c:pt idx="6733">
                  <c:v>428.96461456005699</c:v>
                </c:pt>
                <c:pt idx="6734">
                  <c:v>429.02832533007899</c:v>
                </c:pt>
                <c:pt idx="6735">
                  <c:v>429.09203610010201</c:v>
                </c:pt>
                <c:pt idx="6736">
                  <c:v>429.15574687012401</c:v>
                </c:pt>
                <c:pt idx="6737">
                  <c:v>429.219457640146</c:v>
                </c:pt>
                <c:pt idx="6738">
                  <c:v>429.283168410168</c:v>
                </c:pt>
                <c:pt idx="6739">
                  <c:v>429.34687918019102</c:v>
                </c:pt>
                <c:pt idx="6740">
                  <c:v>429.41058995021302</c:v>
                </c:pt>
                <c:pt idx="6741">
                  <c:v>429.47430072023502</c:v>
                </c:pt>
                <c:pt idx="6742">
                  <c:v>429.53801149025799</c:v>
                </c:pt>
                <c:pt idx="6743">
                  <c:v>429.60172226027998</c:v>
                </c:pt>
                <c:pt idx="6744">
                  <c:v>429.66543303030198</c:v>
                </c:pt>
                <c:pt idx="6745">
                  <c:v>429.72914380032398</c:v>
                </c:pt>
                <c:pt idx="6746">
                  <c:v>429.792854570347</c:v>
                </c:pt>
                <c:pt idx="6747">
                  <c:v>429.856565340369</c:v>
                </c:pt>
                <c:pt idx="6748">
                  <c:v>429.920276110391</c:v>
                </c:pt>
                <c:pt idx="6749">
                  <c:v>429.98398688041402</c:v>
                </c:pt>
                <c:pt idx="6750">
                  <c:v>430.04769765043602</c:v>
                </c:pt>
                <c:pt idx="6751">
                  <c:v>430.11140842045802</c:v>
                </c:pt>
                <c:pt idx="6752">
                  <c:v>430.17511919048002</c:v>
                </c:pt>
                <c:pt idx="6753">
                  <c:v>430.23882996050298</c:v>
                </c:pt>
                <c:pt idx="6754">
                  <c:v>430.30254073052498</c:v>
                </c:pt>
                <c:pt idx="6755">
                  <c:v>430.36625150054698</c:v>
                </c:pt>
                <c:pt idx="6756">
                  <c:v>430.42996227057</c:v>
                </c:pt>
                <c:pt idx="6757">
                  <c:v>430.493673040592</c:v>
                </c:pt>
                <c:pt idx="6758">
                  <c:v>430.557383810614</c:v>
                </c:pt>
                <c:pt idx="6759">
                  <c:v>430.621094580636</c:v>
                </c:pt>
                <c:pt idx="6760">
                  <c:v>430.68480535065902</c:v>
                </c:pt>
                <c:pt idx="6761">
                  <c:v>430.74851612068102</c:v>
                </c:pt>
                <c:pt idx="6762">
                  <c:v>430.81222689070302</c:v>
                </c:pt>
                <c:pt idx="6763">
                  <c:v>430.87593766072501</c:v>
                </c:pt>
                <c:pt idx="6764">
                  <c:v>430.93964843074798</c:v>
                </c:pt>
                <c:pt idx="6765">
                  <c:v>431.00335920076998</c:v>
                </c:pt>
                <c:pt idx="6766">
                  <c:v>431.06706997079198</c:v>
                </c:pt>
                <c:pt idx="6767">
                  <c:v>431.130780740815</c:v>
                </c:pt>
                <c:pt idx="6768">
                  <c:v>431.194491510837</c:v>
                </c:pt>
                <c:pt idx="6769">
                  <c:v>431.258202280859</c:v>
                </c:pt>
                <c:pt idx="6770">
                  <c:v>431.32191305088099</c:v>
                </c:pt>
                <c:pt idx="6771">
                  <c:v>431.38562382090402</c:v>
                </c:pt>
                <c:pt idx="6772">
                  <c:v>431.44933459092601</c:v>
                </c:pt>
                <c:pt idx="6773">
                  <c:v>431.51304536094801</c:v>
                </c:pt>
                <c:pt idx="6774">
                  <c:v>431.57675613097098</c:v>
                </c:pt>
                <c:pt idx="6775">
                  <c:v>431.64046690099298</c:v>
                </c:pt>
                <c:pt idx="6776">
                  <c:v>431.70417767101497</c:v>
                </c:pt>
                <c:pt idx="6777">
                  <c:v>431.76788844103697</c:v>
                </c:pt>
                <c:pt idx="6778">
                  <c:v>431.83159921106</c:v>
                </c:pt>
                <c:pt idx="6779">
                  <c:v>431.89530998108199</c:v>
                </c:pt>
                <c:pt idx="6780">
                  <c:v>431.95902075110399</c:v>
                </c:pt>
                <c:pt idx="6781">
                  <c:v>432.02273152112701</c:v>
                </c:pt>
                <c:pt idx="6782">
                  <c:v>432.08644229114901</c:v>
                </c:pt>
                <c:pt idx="6783">
                  <c:v>432.15015306117101</c:v>
                </c:pt>
                <c:pt idx="6784">
                  <c:v>432.21386383119301</c:v>
                </c:pt>
                <c:pt idx="6785">
                  <c:v>432.27757460121597</c:v>
                </c:pt>
                <c:pt idx="6786">
                  <c:v>432.34128537123797</c:v>
                </c:pt>
                <c:pt idx="6787">
                  <c:v>432.40499614126003</c:v>
                </c:pt>
                <c:pt idx="6788">
                  <c:v>432.46870691128299</c:v>
                </c:pt>
                <c:pt idx="6789">
                  <c:v>432.53241768130499</c:v>
                </c:pt>
                <c:pt idx="6790">
                  <c:v>432.59612845132699</c:v>
                </c:pt>
                <c:pt idx="6791">
                  <c:v>432.65983922134899</c:v>
                </c:pt>
                <c:pt idx="6792">
                  <c:v>432.72354999137201</c:v>
                </c:pt>
                <c:pt idx="6793">
                  <c:v>432.78726076139401</c:v>
                </c:pt>
                <c:pt idx="6794">
                  <c:v>432.85097153141601</c:v>
                </c:pt>
                <c:pt idx="6795">
                  <c:v>432.91468230143897</c:v>
                </c:pt>
                <c:pt idx="6796">
                  <c:v>432.97839307146103</c:v>
                </c:pt>
                <c:pt idx="6797">
                  <c:v>433.04210384148303</c:v>
                </c:pt>
                <c:pt idx="6798">
                  <c:v>433.10581461150502</c:v>
                </c:pt>
                <c:pt idx="6799">
                  <c:v>433.16952538152799</c:v>
                </c:pt>
                <c:pt idx="6800">
                  <c:v>433.23323615154999</c:v>
                </c:pt>
                <c:pt idx="6801">
                  <c:v>433.29694692157199</c:v>
                </c:pt>
                <c:pt idx="6802">
                  <c:v>433.36065769159501</c:v>
                </c:pt>
                <c:pt idx="6803">
                  <c:v>433.42436846161701</c:v>
                </c:pt>
                <c:pt idx="6804">
                  <c:v>433.48807923163901</c:v>
                </c:pt>
                <c:pt idx="6805">
                  <c:v>433.551790001661</c:v>
                </c:pt>
                <c:pt idx="6806">
                  <c:v>433.61550077168403</c:v>
                </c:pt>
                <c:pt idx="6807">
                  <c:v>433.67921154170602</c:v>
                </c:pt>
                <c:pt idx="6808">
                  <c:v>433.74292231172802</c:v>
                </c:pt>
                <c:pt idx="6809">
                  <c:v>433.80663308175099</c:v>
                </c:pt>
                <c:pt idx="6810">
                  <c:v>433.87034385177299</c:v>
                </c:pt>
                <c:pt idx="6811">
                  <c:v>433.93405462179498</c:v>
                </c:pt>
                <c:pt idx="6812">
                  <c:v>433.99776539181698</c:v>
                </c:pt>
                <c:pt idx="6813">
                  <c:v>434.06147616184001</c:v>
                </c:pt>
                <c:pt idx="6814">
                  <c:v>434.125186931862</c:v>
                </c:pt>
                <c:pt idx="6815">
                  <c:v>434.188897701884</c:v>
                </c:pt>
                <c:pt idx="6816">
                  <c:v>434.252608471906</c:v>
                </c:pt>
                <c:pt idx="6817">
                  <c:v>434.31631924192902</c:v>
                </c:pt>
                <c:pt idx="6818">
                  <c:v>434.38003001195102</c:v>
                </c:pt>
                <c:pt idx="6819">
                  <c:v>434.44374078197302</c:v>
                </c:pt>
                <c:pt idx="6820">
                  <c:v>434.50745155199598</c:v>
                </c:pt>
                <c:pt idx="6821">
                  <c:v>434.57116232201798</c:v>
                </c:pt>
                <c:pt idx="6822">
                  <c:v>434.63487309203998</c:v>
                </c:pt>
                <c:pt idx="6823">
                  <c:v>434.69858386206198</c:v>
                </c:pt>
                <c:pt idx="6824">
                  <c:v>434.762294632085</c:v>
                </c:pt>
                <c:pt idx="6825">
                  <c:v>434.826005402107</c:v>
                </c:pt>
                <c:pt idx="6826">
                  <c:v>434.889716172129</c:v>
                </c:pt>
                <c:pt idx="6827">
                  <c:v>434.95342694215202</c:v>
                </c:pt>
                <c:pt idx="6828">
                  <c:v>435.01713771217402</c:v>
                </c:pt>
                <c:pt idx="6829">
                  <c:v>435.08084848219602</c:v>
                </c:pt>
                <c:pt idx="6830">
                  <c:v>435.14455925221802</c:v>
                </c:pt>
                <c:pt idx="6831">
                  <c:v>435.20827002224098</c:v>
                </c:pt>
                <c:pt idx="6832">
                  <c:v>435.27198079226298</c:v>
                </c:pt>
                <c:pt idx="6833">
                  <c:v>435.33569156228498</c:v>
                </c:pt>
                <c:pt idx="6834">
                  <c:v>435.399402332308</c:v>
                </c:pt>
                <c:pt idx="6835">
                  <c:v>435.46311310233</c:v>
                </c:pt>
                <c:pt idx="6836">
                  <c:v>435.526823872352</c:v>
                </c:pt>
                <c:pt idx="6837">
                  <c:v>435.590534642374</c:v>
                </c:pt>
                <c:pt idx="6838">
                  <c:v>435.65424541239702</c:v>
                </c:pt>
                <c:pt idx="6839">
                  <c:v>435.71795618241902</c:v>
                </c:pt>
                <c:pt idx="6840">
                  <c:v>435.78166695244101</c:v>
                </c:pt>
                <c:pt idx="6841">
                  <c:v>435.84537772246398</c:v>
                </c:pt>
                <c:pt idx="6842">
                  <c:v>435.90908849248598</c:v>
                </c:pt>
                <c:pt idx="6843">
                  <c:v>435.97279926250798</c:v>
                </c:pt>
                <c:pt idx="6844">
                  <c:v>436.03651003252997</c:v>
                </c:pt>
                <c:pt idx="6845">
                  <c:v>436.100220802553</c:v>
                </c:pt>
                <c:pt idx="6846">
                  <c:v>436.163931572575</c:v>
                </c:pt>
                <c:pt idx="6847">
                  <c:v>436.22764234259699</c:v>
                </c:pt>
                <c:pt idx="6848">
                  <c:v>436.29135311262002</c:v>
                </c:pt>
                <c:pt idx="6849">
                  <c:v>436.35506388264201</c:v>
                </c:pt>
                <c:pt idx="6850">
                  <c:v>436.41877465266401</c:v>
                </c:pt>
                <c:pt idx="6851">
                  <c:v>436.48248542268601</c:v>
                </c:pt>
                <c:pt idx="6852">
                  <c:v>436.54619619270898</c:v>
                </c:pt>
                <c:pt idx="6853">
                  <c:v>436.60990696273097</c:v>
                </c:pt>
                <c:pt idx="6854">
                  <c:v>436.67361773275297</c:v>
                </c:pt>
                <c:pt idx="6855">
                  <c:v>436.73732850277599</c:v>
                </c:pt>
                <c:pt idx="6856">
                  <c:v>436.80103927279799</c:v>
                </c:pt>
                <c:pt idx="6857">
                  <c:v>436.86475004281999</c:v>
                </c:pt>
                <c:pt idx="6858">
                  <c:v>436.92846081284199</c:v>
                </c:pt>
                <c:pt idx="6859">
                  <c:v>436.99217158286501</c:v>
                </c:pt>
                <c:pt idx="6860">
                  <c:v>437.05588235288701</c:v>
                </c:pt>
                <c:pt idx="6861">
                  <c:v>437.11959312290901</c:v>
                </c:pt>
                <c:pt idx="6862">
                  <c:v>437.18330389293101</c:v>
                </c:pt>
                <c:pt idx="6863">
                  <c:v>437.24701466295397</c:v>
                </c:pt>
                <c:pt idx="6864">
                  <c:v>437.31072543297603</c:v>
                </c:pt>
                <c:pt idx="6865">
                  <c:v>437.37443620299803</c:v>
                </c:pt>
                <c:pt idx="6866">
                  <c:v>437.43814697302099</c:v>
                </c:pt>
                <c:pt idx="6867">
                  <c:v>437.50185774304299</c:v>
                </c:pt>
                <c:pt idx="6868">
                  <c:v>437.56556851306499</c:v>
                </c:pt>
                <c:pt idx="6869">
                  <c:v>437.62927928308699</c:v>
                </c:pt>
                <c:pt idx="6870">
                  <c:v>437.69299005311001</c:v>
                </c:pt>
                <c:pt idx="6871">
                  <c:v>437.75670082313201</c:v>
                </c:pt>
                <c:pt idx="6872">
                  <c:v>437.82041159315401</c:v>
                </c:pt>
                <c:pt idx="6873">
                  <c:v>437.88412236317703</c:v>
                </c:pt>
                <c:pt idx="6874">
                  <c:v>437.94783313319903</c:v>
                </c:pt>
                <c:pt idx="6875">
                  <c:v>438.01154390322102</c:v>
                </c:pt>
                <c:pt idx="6876">
                  <c:v>438.07525467324302</c:v>
                </c:pt>
                <c:pt idx="6877">
                  <c:v>438.13896544326599</c:v>
                </c:pt>
                <c:pt idx="6878">
                  <c:v>438.20267621328799</c:v>
                </c:pt>
                <c:pt idx="6879">
                  <c:v>438.26638698330999</c:v>
                </c:pt>
                <c:pt idx="6880">
                  <c:v>438.33009775333301</c:v>
                </c:pt>
                <c:pt idx="6881">
                  <c:v>438.39380852335501</c:v>
                </c:pt>
                <c:pt idx="6882">
                  <c:v>438.457519293377</c:v>
                </c:pt>
                <c:pt idx="6883">
                  <c:v>438.521230063399</c:v>
                </c:pt>
                <c:pt idx="6884">
                  <c:v>438.58494083342202</c:v>
                </c:pt>
                <c:pt idx="6885">
                  <c:v>438.64865160344402</c:v>
                </c:pt>
                <c:pt idx="6886">
                  <c:v>438.71236237346602</c:v>
                </c:pt>
                <c:pt idx="6887">
                  <c:v>438.77607314348899</c:v>
                </c:pt>
                <c:pt idx="6888">
                  <c:v>438.83978391351098</c:v>
                </c:pt>
                <c:pt idx="6889">
                  <c:v>438.90349468353298</c:v>
                </c:pt>
                <c:pt idx="6890">
                  <c:v>438.96720545355498</c:v>
                </c:pt>
                <c:pt idx="6891">
                  <c:v>439.030916223578</c:v>
                </c:pt>
                <c:pt idx="6892">
                  <c:v>439.0946269936</c:v>
                </c:pt>
                <c:pt idx="6893">
                  <c:v>439.158337763622</c:v>
                </c:pt>
                <c:pt idx="6894">
                  <c:v>439.22204853364502</c:v>
                </c:pt>
                <c:pt idx="6895">
                  <c:v>439.28575930366702</c:v>
                </c:pt>
                <c:pt idx="6896">
                  <c:v>439.34947007368902</c:v>
                </c:pt>
                <c:pt idx="6897">
                  <c:v>439.41318084371102</c:v>
                </c:pt>
                <c:pt idx="6898">
                  <c:v>439.47689161373398</c:v>
                </c:pt>
                <c:pt idx="6899">
                  <c:v>439.54060238375598</c:v>
                </c:pt>
                <c:pt idx="6900">
                  <c:v>439.60431315377798</c:v>
                </c:pt>
                <c:pt idx="6901">
                  <c:v>439.668023923801</c:v>
                </c:pt>
                <c:pt idx="6902">
                  <c:v>439.731734693823</c:v>
                </c:pt>
                <c:pt idx="6903">
                  <c:v>439.795445463845</c:v>
                </c:pt>
                <c:pt idx="6904">
                  <c:v>439.859156233867</c:v>
                </c:pt>
                <c:pt idx="6905">
                  <c:v>439.92286700389002</c:v>
                </c:pt>
                <c:pt idx="6906">
                  <c:v>439.98657777391202</c:v>
                </c:pt>
                <c:pt idx="6907">
                  <c:v>440.05028854393402</c:v>
                </c:pt>
                <c:pt idx="6908">
                  <c:v>440.11399931395601</c:v>
                </c:pt>
                <c:pt idx="6909">
                  <c:v>440.17771008397898</c:v>
                </c:pt>
                <c:pt idx="6910">
                  <c:v>440.24142085400098</c:v>
                </c:pt>
                <c:pt idx="6911">
                  <c:v>440.30513162402298</c:v>
                </c:pt>
                <c:pt idx="6912">
                  <c:v>440.368842394046</c:v>
                </c:pt>
                <c:pt idx="6913">
                  <c:v>440.432553164068</c:v>
                </c:pt>
                <c:pt idx="6914">
                  <c:v>440.49626393409</c:v>
                </c:pt>
                <c:pt idx="6915">
                  <c:v>440.55997470411199</c:v>
                </c:pt>
                <c:pt idx="6916">
                  <c:v>440.62368547413502</c:v>
                </c:pt>
                <c:pt idx="6917">
                  <c:v>440.68739624415701</c:v>
                </c:pt>
                <c:pt idx="6918">
                  <c:v>440.75110701417901</c:v>
                </c:pt>
                <c:pt idx="6919">
                  <c:v>440.81481778420198</c:v>
                </c:pt>
                <c:pt idx="6920">
                  <c:v>440.87852855422398</c:v>
                </c:pt>
                <c:pt idx="6921">
                  <c:v>440.94223932424597</c:v>
                </c:pt>
                <c:pt idx="6922">
                  <c:v>441.00595009426797</c:v>
                </c:pt>
                <c:pt idx="6923">
                  <c:v>441.069660864291</c:v>
                </c:pt>
                <c:pt idx="6924">
                  <c:v>441.13337163431299</c:v>
                </c:pt>
                <c:pt idx="6925">
                  <c:v>441.19708240433499</c:v>
                </c:pt>
                <c:pt idx="6926">
                  <c:v>441.26079317435801</c:v>
                </c:pt>
                <c:pt idx="6927">
                  <c:v>441.32450394438001</c:v>
                </c:pt>
                <c:pt idx="6928">
                  <c:v>441.38821471440201</c:v>
                </c:pt>
                <c:pt idx="6929">
                  <c:v>441.45192548442401</c:v>
                </c:pt>
                <c:pt idx="6930">
                  <c:v>441.51563625444697</c:v>
                </c:pt>
                <c:pt idx="6931">
                  <c:v>441.57934702446897</c:v>
                </c:pt>
                <c:pt idx="6932">
                  <c:v>441.64305779449103</c:v>
                </c:pt>
                <c:pt idx="6933">
                  <c:v>441.70676856451399</c:v>
                </c:pt>
                <c:pt idx="6934">
                  <c:v>441.77047933453599</c:v>
                </c:pt>
                <c:pt idx="6935">
                  <c:v>441.83419010455799</c:v>
                </c:pt>
                <c:pt idx="6936">
                  <c:v>441.89790087457999</c:v>
                </c:pt>
                <c:pt idx="6937">
                  <c:v>441.96161164460301</c:v>
                </c:pt>
                <c:pt idx="6938">
                  <c:v>442.02532241462501</c:v>
                </c:pt>
                <c:pt idx="6939">
                  <c:v>442.08903318464701</c:v>
                </c:pt>
                <c:pt idx="6940">
                  <c:v>442.15274395466997</c:v>
                </c:pt>
                <c:pt idx="6941">
                  <c:v>442.21645472469203</c:v>
                </c:pt>
                <c:pt idx="6942">
                  <c:v>442.28016549471403</c:v>
                </c:pt>
                <c:pt idx="6943">
                  <c:v>442.34387626473602</c:v>
                </c:pt>
                <c:pt idx="6944">
                  <c:v>442.40758703475899</c:v>
                </c:pt>
                <c:pt idx="6945">
                  <c:v>442.47129780478099</c:v>
                </c:pt>
                <c:pt idx="6946">
                  <c:v>442.53500857480299</c:v>
                </c:pt>
                <c:pt idx="6947">
                  <c:v>442.59871934482601</c:v>
                </c:pt>
                <c:pt idx="6948">
                  <c:v>442.66243011484801</c:v>
                </c:pt>
                <c:pt idx="6949">
                  <c:v>442.72614088487001</c:v>
                </c:pt>
                <c:pt idx="6950">
                  <c:v>442.789851654892</c:v>
                </c:pt>
                <c:pt idx="6951">
                  <c:v>442.85356242491503</c:v>
                </c:pt>
                <c:pt idx="6952">
                  <c:v>442.91727319493702</c:v>
                </c:pt>
                <c:pt idx="6953">
                  <c:v>442.98098396495902</c:v>
                </c:pt>
                <c:pt idx="6954">
                  <c:v>443.04469473498199</c:v>
                </c:pt>
                <c:pt idx="6955">
                  <c:v>443.10840550500399</c:v>
                </c:pt>
                <c:pt idx="6956">
                  <c:v>443.17211627502599</c:v>
                </c:pt>
                <c:pt idx="6957">
                  <c:v>443.23582704504798</c:v>
                </c:pt>
                <c:pt idx="6958">
                  <c:v>443.29953781507101</c:v>
                </c:pt>
                <c:pt idx="6959">
                  <c:v>443.363248585093</c:v>
                </c:pt>
                <c:pt idx="6960">
                  <c:v>443.426959355115</c:v>
                </c:pt>
                <c:pt idx="6961">
                  <c:v>443.490670125137</c:v>
                </c:pt>
                <c:pt idx="6962">
                  <c:v>443.55438089516002</c:v>
                </c:pt>
                <c:pt idx="6963">
                  <c:v>443.61809166518202</c:v>
                </c:pt>
                <c:pt idx="6964">
                  <c:v>443.68180243520402</c:v>
                </c:pt>
                <c:pt idx="6965">
                  <c:v>443.74551320522698</c:v>
                </c:pt>
                <c:pt idx="6966">
                  <c:v>443.80922397524898</c:v>
                </c:pt>
                <c:pt idx="6967">
                  <c:v>443.87293474527098</c:v>
                </c:pt>
                <c:pt idx="6968">
                  <c:v>443.93664551529298</c:v>
                </c:pt>
                <c:pt idx="6969">
                  <c:v>444.000356285316</c:v>
                </c:pt>
                <c:pt idx="6970">
                  <c:v>444.064067055338</c:v>
                </c:pt>
                <c:pt idx="6971">
                  <c:v>444.12777782536</c:v>
                </c:pt>
                <c:pt idx="6972">
                  <c:v>444.19148859538302</c:v>
                </c:pt>
                <c:pt idx="6973">
                  <c:v>444.25519936540502</c:v>
                </c:pt>
                <c:pt idx="6974">
                  <c:v>444.31891013542702</c:v>
                </c:pt>
                <c:pt idx="6975">
                  <c:v>444.38262090544902</c:v>
                </c:pt>
                <c:pt idx="6976">
                  <c:v>444.44633167547198</c:v>
                </c:pt>
                <c:pt idx="6977">
                  <c:v>444.51004244549398</c:v>
                </c:pt>
                <c:pt idx="6978">
                  <c:v>444.57375321551598</c:v>
                </c:pt>
                <c:pt idx="6979">
                  <c:v>444.637463985539</c:v>
                </c:pt>
                <c:pt idx="6980">
                  <c:v>444.701174755561</c:v>
                </c:pt>
                <c:pt idx="6981">
                  <c:v>444.764885525583</c:v>
                </c:pt>
                <c:pt idx="6982">
                  <c:v>444.828596295605</c:v>
                </c:pt>
                <c:pt idx="6983">
                  <c:v>444.89230706562802</c:v>
                </c:pt>
                <c:pt idx="6984">
                  <c:v>444.95601783565002</c:v>
                </c:pt>
                <c:pt idx="6985">
                  <c:v>445.01972860567201</c:v>
                </c:pt>
                <c:pt idx="6986">
                  <c:v>445.08343937569498</c:v>
                </c:pt>
                <c:pt idx="6987">
                  <c:v>445.14715014571698</c:v>
                </c:pt>
                <c:pt idx="6988">
                  <c:v>445.21086091573898</c:v>
                </c:pt>
                <c:pt idx="6989">
                  <c:v>445.27457168576098</c:v>
                </c:pt>
                <c:pt idx="6990">
                  <c:v>445.338282455784</c:v>
                </c:pt>
                <c:pt idx="6991">
                  <c:v>445.401993225806</c:v>
                </c:pt>
                <c:pt idx="6992">
                  <c:v>445.46570399582799</c:v>
                </c:pt>
                <c:pt idx="6993">
                  <c:v>445.52941476585102</c:v>
                </c:pt>
                <c:pt idx="6994">
                  <c:v>445.59312553587301</c:v>
                </c:pt>
                <c:pt idx="6995">
                  <c:v>445.65683630589501</c:v>
                </c:pt>
                <c:pt idx="6996">
                  <c:v>445.72054707591701</c:v>
                </c:pt>
                <c:pt idx="6997">
                  <c:v>445.78425784593998</c:v>
                </c:pt>
                <c:pt idx="6998">
                  <c:v>445.84796861596197</c:v>
                </c:pt>
                <c:pt idx="6999">
                  <c:v>445.91167938598397</c:v>
                </c:pt>
                <c:pt idx="7000">
                  <c:v>445.97539015600699</c:v>
                </c:pt>
                <c:pt idx="7001">
                  <c:v>446.03910092602899</c:v>
                </c:pt>
                <c:pt idx="7002">
                  <c:v>446.10281169605099</c:v>
                </c:pt>
                <c:pt idx="7003">
                  <c:v>446.16652246607299</c:v>
                </c:pt>
                <c:pt idx="7004">
                  <c:v>446.23023323609601</c:v>
                </c:pt>
                <c:pt idx="7005">
                  <c:v>446.29394400611801</c:v>
                </c:pt>
                <c:pt idx="7006">
                  <c:v>446.35765477614001</c:v>
                </c:pt>
                <c:pt idx="7007">
                  <c:v>446.42136554616201</c:v>
                </c:pt>
                <c:pt idx="7008">
                  <c:v>446.48507631618497</c:v>
                </c:pt>
                <c:pt idx="7009">
                  <c:v>446.54878708620703</c:v>
                </c:pt>
                <c:pt idx="7010">
                  <c:v>446.61249785622903</c:v>
                </c:pt>
                <c:pt idx="7011">
                  <c:v>446.67620862625199</c:v>
                </c:pt>
                <c:pt idx="7012">
                  <c:v>446.73991939627399</c:v>
                </c:pt>
                <c:pt idx="7013">
                  <c:v>446.80363016629599</c:v>
                </c:pt>
                <c:pt idx="7014">
                  <c:v>446.86734093631799</c:v>
                </c:pt>
                <c:pt idx="7015">
                  <c:v>446.93105170634101</c:v>
                </c:pt>
                <c:pt idx="7016">
                  <c:v>446.99476247636301</c:v>
                </c:pt>
                <c:pt idx="7017">
                  <c:v>447.05847324638501</c:v>
                </c:pt>
                <c:pt idx="7018">
                  <c:v>447.12218401640803</c:v>
                </c:pt>
                <c:pt idx="7019">
                  <c:v>447.18589478643003</c:v>
                </c:pt>
                <c:pt idx="7020">
                  <c:v>447.24960555645202</c:v>
                </c:pt>
                <c:pt idx="7021">
                  <c:v>447.31331632647402</c:v>
                </c:pt>
                <c:pt idx="7022">
                  <c:v>447.37702709649699</c:v>
                </c:pt>
                <c:pt idx="7023">
                  <c:v>447.44073786651899</c:v>
                </c:pt>
                <c:pt idx="7024">
                  <c:v>447.50444863654099</c:v>
                </c:pt>
                <c:pt idx="7025">
                  <c:v>447.56815940656401</c:v>
                </c:pt>
                <c:pt idx="7026">
                  <c:v>447.63187017658601</c:v>
                </c:pt>
                <c:pt idx="7027">
                  <c:v>447.695580946608</c:v>
                </c:pt>
                <c:pt idx="7028">
                  <c:v>447.75929171663</c:v>
                </c:pt>
                <c:pt idx="7029">
                  <c:v>447.82300248665302</c:v>
                </c:pt>
                <c:pt idx="7030">
                  <c:v>447.88671325667502</c:v>
                </c:pt>
                <c:pt idx="7031">
                  <c:v>447.95042402669702</c:v>
                </c:pt>
                <c:pt idx="7032">
                  <c:v>448.01413479671999</c:v>
                </c:pt>
                <c:pt idx="7033">
                  <c:v>448.07784556674198</c:v>
                </c:pt>
                <c:pt idx="7034">
                  <c:v>448.14155633676398</c:v>
                </c:pt>
                <c:pt idx="7035">
                  <c:v>448.20526710678598</c:v>
                </c:pt>
                <c:pt idx="7036">
                  <c:v>448.268977876809</c:v>
                </c:pt>
                <c:pt idx="7037">
                  <c:v>448.332688646831</c:v>
                </c:pt>
                <c:pt idx="7038">
                  <c:v>448.396399416853</c:v>
                </c:pt>
                <c:pt idx="7039">
                  <c:v>448.46011018687602</c:v>
                </c:pt>
                <c:pt idx="7040">
                  <c:v>448.52382095689802</c:v>
                </c:pt>
                <c:pt idx="7041">
                  <c:v>448.58753172692002</c:v>
                </c:pt>
                <c:pt idx="7042">
                  <c:v>448.65124249694202</c:v>
                </c:pt>
                <c:pt idx="7043">
                  <c:v>448.71495326696498</c:v>
                </c:pt>
                <c:pt idx="7044">
                  <c:v>448.77866403698698</c:v>
                </c:pt>
                <c:pt idx="7045">
                  <c:v>448.84237480700898</c:v>
                </c:pt>
                <c:pt idx="7046">
                  <c:v>448.906085577032</c:v>
                </c:pt>
                <c:pt idx="7047">
                  <c:v>448.969796347054</c:v>
                </c:pt>
                <c:pt idx="7048">
                  <c:v>449.033507117076</c:v>
                </c:pt>
                <c:pt idx="7049">
                  <c:v>449.097217887098</c:v>
                </c:pt>
                <c:pt idx="7050">
                  <c:v>449.16092865712102</c:v>
                </c:pt>
                <c:pt idx="7051">
                  <c:v>449.22463942714302</c:v>
                </c:pt>
                <c:pt idx="7052">
                  <c:v>449.28835019716502</c:v>
                </c:pt>
                <c:pt idx="7053">
                  <c:v>449.35206096718701</c:v>
                </c:pt>
                <c:pt idx="7054">
                  <c:v>449.41577173720998</c:v>
                </c:pt>
                <c:pt idx="7055">
                  <c:v>449.47948250723198</c:v>
                </c:pt>
                <c:pt idx="7056">
                  <c:v>449.54319327725398</c:v>
                </c:pt>
                <c:pt idx="7057">
                  <c:v>449.606904047277</c:v>
                </c:pt>
                <c:pt idx="7058">
                  <c:v>449.670614817299</c:v>
                </c:pt>
                <c:pt idx="7059">
                  <c:v>449.734325587321</c:v>
                </c:pt>
                <c:pt idx="7060">
                  <c:v>449.79803635734299</c:v>
                </c:pt>
                <c:pt idx="7061">
                  <c:v>449.86174712736602</c:v>
                </c:pt>
                <c:pt idx="7062">
                  <c:v>449.92545789738801</c:v>
                </c:pt>
                <c:pt idx="7063">
                  <c:v>449.98916866741001</c:v>
                </c:pt>
                <c:pt idx="7064">
                  <c:v>450.05287943743298</c:v>
                </c:pt>
                <c:pt idx="7065">
                  <c:v>450.11659020745498</c:v>
                </c:pt>
                <c:pt idx="7066">
                  <c:v>450.18030097747697</c:v>
                </c:pt>
                <c:pt idx="7067">
                  <c:v>450.24401174749897</c:v>
                </c:pt>
                <c:pt idx="7068">
                  <c:v>450.307722517522</c:v>
                </c:pt>
                <c:pt idx="7069">
                  <c:v>450.37143328754399</c:v>
                </c:pt>
                <c:pt idx="7070">
                  <c:v>450.43514405756599</c:v>
                </c:pt>
                <c:pt idx="7071">
                  <c:v>450.49885482758901</c:v>
                </c:pt>
                <c:pt idx="7072">
                  <c:v>450.56256559761101</c:v>
                </c:pt>
                <c:pt idx="7073">
                  <c:v>450.62627636763301</c:v>
                </c:pt>
                <c:pt idx="7074">
                  <c:v>450.68998713765501</c:v>
                </c:pt>
                <c:pt idx="7075">
                  <c:v>450.75369790767797</c:v>
                </c:pt>
                <c:pt idx="7076">
                  <c:v>450.81740867769997</c:v>
                </c:pt>
                <c:pt idx="7077">
                  <c:v>450.88111944772203</c:v>
                </c:pt>
                <c:pt idx="7078">
                  <c:v>450.94483021774499</c:v>
                </c:pt>
                <c:pt idx="7079">
                  <c:v>451.00854098776699</c:v>
                </c:pt>
                <c:pt idx="7080">
                  <c:v>451.07225175778899</c:v>
                </c:pt>
                <c:pt idx="7081">
                  <c:v>451.13596252781099</c:v>
                </c:pt>
                <c:pt idx="7082">
                  <c:v>451.19967329783401</c:v>
                </c:pt>
                <c:pt idx="7083">
                  <c:v>451.26338406785601</c:v>
                </c:pt>
                <c:pt idx="7084">
                  <c:v>451.32709483787801</c:v>
                </c:pt>
                <c:pt idx="7085">
                  <c:v>451.39080560790097</c:v>
                </c:pt>
                <c:pt idx="7086">
                  <c:v>451.45451637792303</c:v>
                </c:pt>
                <c:pt idx="7087">
                  <c:v>451.51822714794503</c:v>
                </c:pt>
                <c:pt idx="7088">
                  <c:v>451.58193791796702</c:v>
                </c:pt>
                <c:pt idx="7089">
                  <c:v>451.64564868798999</c:v>
                </c:pt>
                <c:pt idx="7090">
                  <c:v>451.70935945801199</c:v>
                </c:pt>
                <c:pt idx="7091">
                  <c:v>451.77307022803399</c:v>
                </c:pt>
                <c:pt idx="7092">
                  <c:v>451.83678099805701</c:v>
                </c:pt>
                <c:pt idx="7093">
                  <c:v>451.90049176807901</c:v>
                </c:pt>
                <c:pt idx="7094">
                  <c:v>451.96420253810101</c:v>
                </c:pt>
                <c:pt idx="7095">
                  <c:v>452.027913308123</c:v>
                </c:pt>
                <c:pt idx="7096">
                  <c:v>452.09162407814603</c:v>
                </c:pt>
                <c:pt idx="7097">
                  <c:v>452.15533484816802</c:v>
                </c:pt>
                <c:pt idx="7098">
                  <c:v>452.21904561819002</c:v>
                </c:pt>
                <c:pt idx="7099">
                  <c:v>452.28275638821299</c:v>
                </c:pt>
                <c:pt idx="7100">
                  <c:v>452.34646715823499</c:v>
                </c:pt>
                <c:pt idx="7101">
                  <c:v>452.41017792825699</c:v>
                </c:pt>
                <c:pt idx="7102">
                  <c:v>452.47388869827898</c:v>
                </c:pt>
                <c:pt idx="7103">
                  <c:v>452.53759946830201</c:v>
                </c:pt>
                <c:pt idx="7104">
                  <c:v>452.601310238324</c:v>
                </c:pt>
                <c:pt idx="7105">
                  <c:v>452.665021008346</c:v>
                </c:pt>
                <c:pt idx="7106">
                  <c:v>452.728731778368</c:v>
                </c:pt>
                <c:pt idx="7107">
                  <c:v>452.79244254839102</c:v>
                </c:pt>
                <c:pt idx="7108">
                  <c:v>452.85615331841302</c:v>
                </c:pt>
                <c:pt idx="7109">
                  <c:v>452.91986408843502</c:v>
                </c:pt>
                <c:pt idx="7110">
                  <c:v>452.98357485845798</c:v>
                </c:pt>
                <c:pt idx="7111">
                  <c:v>453.04728562847998</c:v>
                </c:pt>
                <c:pt idx="7112">
                  <c:v>453.11099639850198</c:v>
                </c:pt>
                <c:pt idx="7113">
                  <c:v>453.17470716852398</c:v>
                </c:pt>
                <c:pt idx="7114">
                  <c:v>453.238417938547</c:v>
                </c:pt>
                <c:pt idx="7115">
                  <c:v>453.302128708569</c:v>
                </c:pt>
                <c:pt idx="7116">
                  <c:v>453.365839478591</c:v>
                </c:pt>
                <c:pt idx="7117">
                  <c:v>453.42955024861402</c:v>
                </c:pt>
                <c:pt idx="7118">
                  <c:v>453.49326101863602</c:v>
                </c:pt>
                <c:pt idx="7119">
                  <c:v>453.55697178865802</c:v>
                </c:pt>
                <c:pt idx="7120">
                  <c:v>453.62068255868002</c:v>
                </c:pt>
                <c:pt idx="7121">
                  <c:v>453.68439332870298</c:v>
                </c:pt>
                <c:pt idx="7122">
                  <c:v>453.74810409872498</c:v>
                </c:pt>
                <c:pt idx="7123">
                  <c:v>453.81181486874698</c:v>
                </c:pt>
                <c:pt idx="7124">
                  <c:v>453.87552563877</c:v>
                </c:pt>
                <c:pt idx="7125">
                  <c:v>453.939236408792</c:v>
                </c:pt>
                <c:pt idx="7126">
                  <c:v>454.002947178814</c:v>
                </c:pt>
                <c:pt idx="7127">
                  <c:v>454.066657948836</c:v>
                </c:pt>
                <c:pt idx="7128">
                  <c:v>454.13036871885902</c:v>
                </c:pt>
                <c:pt idx="7129">
                  <c:v>454.19407948888102</c:v>
                </c:pt>
                <c:pt idx="7130">
                  <c:v>454.25779025890301</c:v>
                </c:pt>
                <c:pt idx="7131">
                  <c:v>454.32150102892598</c:v>
                </c:pt>
                <c:pt idx="7132">
                  <c:v>454.38521179894798</c:v>
                </c:pt>
                <c:pt idx="7133">
                  <c:v>454.44892256896998</c:v>
                </c:pt>
                <c:pt idx="7134">
                  <c:v>454.51263333899198</c:v>
                </c:pt>
                <c:pt idx="7135">
                  <c:v>454.576344109015</c:v>
                </c:pt>
                <c:pt idx="7136">
                  <c:v>454.640054879037</c:v>
                </c:pt>
                <c:pt idx="7137">
                  <c:v>454.70376564905899</c:v>
                </c:pt>
                <c:pt idx="7138">
                  <c:v>454.76747641908202</c:v>
                </c:pt>
                <c:pt idx="7139">
                  <c:v>454.83118718910401</c:v>
                </c:pt>
                <c:pt idx="7140">
                  <c:v>454.89489795912601</c:v>
                </c:pt>
                <c:pt idx="7141">
                  <c:v>454.95860872914801</c:v>
                </c:pt>
                <c:pt idx="7142">
                  <c:v>455.02231949917098</c:v>
                </c:pt>
                <c:pt idx="7143">
                  <c:v>455.08603026919297</c:v>
                </c:pt>
                <c:pt idx="7144">
                  <c:v>455.14974103921497</c:v>
                </c:pt>
                <c:pt idx="7145">
                  <c:v>455.21345180923799</c:v>
                </c:pt>
                <c:pt idx="7146">
                  <c:v>455.27716257925999</c:v>
                </c:pt>
                <c:pt idx="7147">
                  <c:v>455.34087334928199</c:v>
                </c:pt>
                <c:pt idx="7148">
                  <c:v>455.40458411930399</c:v>
                </c:pt>
                <c:pt idx="7149">
                  <c:v>455.46829488932701</c:v>
                </c:pt>
                <c:pt idx="7150">
                  <c:v>455.53200565934901</c:v>
                </c:pt>
                <c:pt idx="7151">
                  <c:v>455.59571642937101</c:v>
                </c:pt>
                <c:pt idx="7152">
                  <c:v>455.65942719939301</c:v>
                </c:pt>
                <c:pt idx="7153">
                  <c:v>455.72313796941597</c:v>
                </c:pt>
                <c:pt idx="7154">
                  <c:v>455.78684873943803</c:v>
                </c:pt>
                <c:pt idx="7155">
                  <c:v>455.85055950946003</c:v>
                </c:pt>
                <c:pt idx="7156">
                  <c:v>455.91427027948299</c:v>
                </c:pt>
                <c:pt idx="7157">
                  <c:v>455.97798104950499</c:v>
                </c:pt>
                <c:pt idx="7158">
                  <c:v>456.04169181952699</c:v>
                </c:pt>
                <c:pt idx="7159">
                  <c:v>456.10540258954899</c:v>
                </c:pt>
                <c:pt idx="7160">
                  <c:v>456.16911335957201</c:v>
                </c:pt>
                <c:pt idx="7161">
                  <c:v>456.23282412959401</c:v>
                </c:pt>
                <c:pt idx="7162">
                  <c:v>456.29653489961601</c:v>
                </c:pt>
                <c:pt idx="7163">
                  <c:v>456.36024566963903</c:v>
                </c:pt>
                <c:pt idx="7164">
                  <c:v>456.42395643966103</c:v>
                </c:pt>
                <c:pt idx="7165">
                  <c:v>456.48766720968302</c:v>
                </c:pt>
                <c:pt idx="7166">
                  <c:v>456.55137797970502</c:v>
                </c:pt>
                <c:pt idx="7167">
                  <c:v>456.61508874972799</c:v>
                </c:pt>
                <c:pt idx="7168">
                  <c:v>456.67879951974999</c:v>
                </c:pt>
                <c:pt idx="7169">
                  <c:v>456.74251028977199</c:v>
                </c:pt>
                <c:pt idx="7170">
                  <c:v>456.80622105979501</c:v>
                </c:pt>
                <c:pt idx="7171">
                  <c:v>456.86993182981701</c:v>
                </c:pt>
                <c:pt idx="7172">
                  <c:v>456.933642599839</c:v>
                </c:pt>
                <c:pt idx="7173">
                  <c:v>456.997353369861</c:v>
                </c:pt>
                <c:pt idx="7174">
                  <c:v>457.06106413988402</c:v>
                </c:pt>
                <c:pt idx="7175">
                  <c:v>457.12477490990602</c:v>
                </c:pt>
                <c:pt idx="7176">
                  <c:v>457.18848567992802</c:v>
                </c:pt>
                <c:pt idx="7177">
                  <c:v>457.25219644995099</c:v>
                </c:pt>
                <c:pt idx="7178">
                  <c:v>457.31590721997298</c:v>
                </c:pt>
                <c:pt idx="7179">
                  <c:v>457.37961798999498</c:v>
                </c:pt>
                <c:pt idx="7180">
                  <c:v>457.44332876001698</c:v>
                </c:pt>
                <c:pt idx="7181">
                  <c:v>457.50703953004</c:v>
                </c:pt>
                <c:pt idx="7182">
                  <c:v>457.570750300062</c:v>
                </c:pt>
                <c:pt idx="7183">
                  <c:v>457.634461070084</c:v>
                </c:pt>
                <c:pt idx="7184">
                  <c:v>457.69817184010702</c:v>
                </c:pt>
                <c:pt idx="7185">
                  <c:v>457.76188261012902</c:v>
                </c:pt>
                <c:pt idx="7186">
                  <c:v>457.82559338015102</c:v>
                </c:pt>
                <c:pt idx="7187">
                  <c:v>457.88930415017302</c:v>
                </c:pt>
                <c:pt idx="7188">
                  <c:v>457.95301492019598</c:v>
                </c:pt>
                <c:pt idx="7189">
                  <c:v>458.01672569021798</c:v>
                </c:pt>
                <c:pt idx="7190">
                  <c:v>458.08043646023998</c:v>
                </c:pt>
                <c:pt idx="7191">
                  <c:v>458.144147230263</c:v>
                </c:pt>
                <c:pt idx="7192">
                  <c:v>458.207858000285</c:v>
                </c:pt>
                <c:pt idx="7193">
                  <c:v>458.271568770307</c:v>
                </c:pt>
                <c:pt idx="7194">
                  <c:v>458.335279540329</c:v>
                </c:pt>
                <c:pt idx="7195">
                  <c:v>458.39899031035202</c:v>
                </c:pt>
                <c:pt idx="7196">
                  <c:v>458.46270108037402</c:v>
                </c:pt>
                <c:pt idx="7197">
                  <c:v>458.52641185039602</c:v>
                </c:pt>
                <c:pt idx="7198">
                  <c:v>458.59012262041801</c:v>
                </c:pt>
                <c:pt idx="7199">
                  <c:v>458.65383339044098</c:v>
                </c:pt>
                <c:pt idx="7200">
                  <c:v>458.71754416046298</c:v>
                </c:pt>
                <c:pt idx="7201">
                  <c:v>458.78125493048498</c:v>
                </c:pt>
                <c:pt idx="7202">
                  <c:v>458.844965700508</c:v>
                </c:pt>
                <c:pt idx="7203">
                  <c:v>458.90867647053</c:v>
                </c:pt>
                <c:pt idx="7204">
                  <c:v>458.972387240552</c:v>
                </c:pt>
                <c:pt idx="7205">
                  <c:v>459.03609801057399</c:v>
                </c:pt>
                <c:pt idx="7206">
                  <c:v>459.09980878059702</c:v>
                </c:pt>
                <c:pt idx="7207">
                  <c:v>459.16351955061901</c:v>
                </c:pt>
                <c:pt idx="7208">
                  <c:v>459.22723032064101</c:v>
                </c:pt>
                <c:pt idx="7209">
                  <c:v>459.29094109066398</c:v>
                </c:pt>
                <c:pt idx="7210">
                  <c:v>459.35465186068598</c:v>
                </c:pt>
                <c:pt idx="7211">
                  <c:v>459.41836263070797</c:v>
                </c:pt>
                <c:pt idx="7212">
                  <c:v>459.48207340072997</c:v>
                </c:pt>
                <c:pt idx="7213">
                  <c:v>459.545784170753</c:v>
                </c:pt>
                <c:pt idx="7214">
                  <c:v>459.60949494077499</c:v>
                </c:pt>
                <c:pt idx="7215">
                  <c:v>459.67320571079699</c:v>
                </c:pt>
                <c:pt idx="7216">
                  <c:v>459.73691648082001</c:v>
                </c:pt>
                <c:pt idx="7217">
                  <c:v>459.80062725084201</c:v>
                </c:pt>
                <c:pt idx="7218">
                  <c:v>459.86433802086401</c:v>
                </c:pt>
                <c:pt idx="7219">
                  <c:v>459.92804879088601</c:v>
                </c:pt>
                <c:pt idx="7220">
                  <c:v>459.99175956090897</c:v>
                </c:pt>
                <c:pt idx="7221">
                  <c:v>460.05547033093097</c:v>
                </c:pt>
                <c:pt idx="7222">
                  <c:v>460.11918110095303</c:v>
                </c:pt>
                <c:pt idx="7223">
                  <c:v>460.18289187097599</c:v>
                </c:pt>
                <c:pt idx="7224">
                  <c:v>460.24660264099799</c:v>
                </c:pt>
                <c:pt idx="7225">
                  <c:v>460.31031341101999</c:v>
                </c:pt>
                <c:pt idx="7226">
                  <c:v>460.37402418104199</c:v>
                </c:pt>
                <c:pt idx="7227">
                  <c:v>460.43773495106501</c:v>
                </c:pt>
                <c:pt idx="7228">
                  <c:v>460.50144572108701</c:v>
                </c:pt>
                <c:pt idx="7229">
                  <c:v>460.56515649110901</c:v>
                </c:pt>
                <c:pt idx="7230">
                  <c:v>460.62886726113197</c:v>
                </c:pt>
                <c:pt idx="7231">
                  <c:v>460.69257803115403</c:v>
                </c:pt>
                <c:pt idx="7232">
                  <c:v>460.75628880117603</c:v>
                </c:pt>
                <c:pt idx="7233">
                  <c:v>460.81999957119803</c:v>
                </c:pt>
                <c:pt idx="7234">
                  <c:v>460.88371034122099</c:v>
                </c:pt>
                <c:pt idx="7235">
                  <c:v>460.94742111124299</c:v>
                </c:pt>
                <c:pt idx="7236">
                  <c:v>461.01113188126499</c:v>
                </c:pt>
                <c:pt idx="7237">
                  <c:v>461.07484265128801</c:v>
                </c:pt>
                <c:pt idx="7238">
                  <c:v>461.13855342131001</c:v>
                </c:pt>
                <c:pt idx="7239">
                  <c:v>461.20226419133201</c:v>
                </c:pt>
                <c:pt idx="7240">
                  <c:v>461.265974961354</c:v>
                </c:pt>
                <c:pt idx="7241">
                  <c:v>461.32968573137703</c:v>
                </c:pt>
                <c:pt idx="7242">
                  <c:v>461.39339650139902</c:v>
                </c:pt>
                <c:pt idx="7243">
                  <c:v>461.45710727142102</c:v>
                </c:pt>
                <c:pt idx="7244">
                  <c:v>461.52081804144399</c:v>
                </c:pt>
                <c:pt idx="7245">
                  <c:v>461.58452881146599</c:v>
                </c:pt>
                <c:pt idx="7246">
                  <c:v>461.64823958148799</c:v>
                </c:pt>
                <c:pt idx="7247">
                  <c:v>461.71195035150998</c:v>
                </c:pt>
                <c:pt idx="7248">
                  <c:v>461.77566112153301</c:v>
                </c:pt>
                <c:pt idx="7249">
                  <c:v>461.839371891555</c:v>
                </c:pt>
                <c:pt idx="7250">
                  <c:v>461.903082661577</c:v>
                </c:pt>
                <c:pt idx="7251">
                  <c:v>461.966793431599</c:v>
                </c:pt>
                <c:pt idx="7252">
                  <c:v>462.03050420162202</c:v>
                </c:pt>
                <c:pt idx="7253">
                  <c:v>462.09421497164402</c:v>
                </c:pt>
                <c:pt idx="7254">
                  <c:v>462.15792574166602</c:v>
                </c:pt>
                <c:pt idx="7255">
                  <c:v>462.22163651168898</c:v>
                </c:pt>
                <c:pt idx="7256">
                  <c:v>462.28534728171098</c:v>
                </c:pt>
                <c:pt idx="7257">
                  <c:v>462.34905805173298</c:v>
                </c:pt>
                <c:pt idx="7258">
                  <c:v>462.41276882175498</c:v>
                </c:pt>
                <c:pt idx="7259">
                  <c:v>462.476479591778</c:v>
                </c:pt>
                <c:pt idx="7260">
                  <c:v>462.5401903618</c:v>
                </c:pt>
                <c:pt idx="7261">
                  <c:v>462.603901131822</c:v>
                </c:pt>
                <c:pt idx="7262">
                  <c:v>462.66761190184502</c:v>
                </c:pt>
                <c:pt idx="7263">
                  <c:v>462.73132267186702</c:v>
                </c:pt>
                <c:pt idx="7264">
                  <c:v>462.79503344188902</c:v>
                </c:pt>
                <c:pt idx="7265">
                  <c:v>462.85874421191102</c:v>
                </c:pt>
                <c:pt idx="7266">
                  <c:v>462.92245498193398</c:v>
                </c:pt>
                <c:pt idx="7267">
                  <c:v>462.98616575195598</c:v>
                </c:pt>
                <c:pt idx="7268">
                  <c:v>463.04987652197798</c:v>
                </c:pt>
                <c:pt idx="7269">
                  <c:v>463.113587292001</c:v>
                </c:pt>
                <c:pt idx="7270">
                  <c:v>463.177298062023</c:v>
                </c:pt>
                <c:pt idx="7271">
                  <c:v>463.241008832045</c:v>
                </c:pt>
                <c:pt idx="7272">
                  <c:v>463.304719602067</c:v>
                </c:pt>
                <c:pt idx="7273">
                  <c:v>463.36843037209002</c:v>
                </c:pt>
                <c:pt idx="7274">
                  <c:v>463.43214114211202</c:v>
                </c:pt>
                <c:pt idx="7275">
                  <c:v>463.49585191213401</c:v>
                </c:pt>
                <c:pt idx="7276">
                  <c:v>463.55956268215698</c:v>
                </c:pt>
                <c:pt idx="7277">
                  <c:v>463.62327345217898</c:v>
                </c:pt>
                <c:pt idx="7278">
                  <c:v>463.68698422220098</c:v>
                </c:pt>
                <c:pt idx="7279">
                  <c:v>463.75069499222298</c:v>
                </c:pt>
                <c:pt idx="7280">
                  <c:v>463.814405762246</c:v>
                </c:pt>
                <c:pt idx="7281">
                  <c:v>463.878116532268</c:v>
                </c:pt>
                <c:pt idx="7282">
                  <c:v>463.94182730228999</c:v>
                </c:pt>
                <c:pt idx="7283">
                  <c:v>464.00553807231302</c:v>
                </c:pt>
                <c:pt idx="7284">
                  <c:v>464.06924884233501</c:v>
                </c:pt>
                <c:pt idx="7285">
                  <c:v>464.13295961235701</c:v>
                </c:pt>
                <c:pt idx="7286">
                  <c:v>464.19667038237901</c:v>
                </c:pt>
                <c:pt idx="7287">
                  <c:v>464.26038115240198</c:v>
                </c:pt>
                <c:pt idx="7288">
                  <c:v>464.32409192242397</c:v>
                </c:pt>
                <c:pt idx="7289">
                  <c:v>464.38780269244597</c:v>
                </c:pt>
                <c:pt idx="7290">
                  <c:v>464.45151346246899</c:v>
                </c:pt>
                <c:pt idx="7291">
                  <c:v>464.51522423249099</c:v>
                </c:pt>
                <c:pt idx="7292">
                  <c:v>464.57893500251299</c:v>
                </c:pt>
                <c:pt idx="7293">
                  <c:v>464.64264577253499</c:v>
                </c:pt>
                <c:pt idx="7294">
                  <c:v>464.70635654255801</c:v>
                </c:pt>
                <c:pt idx="7295">
                  <c:v>464.77006731258001</c:v>
                </c:pt>
                <c:pt idx="7296">
                  <c:v>464.83377808260201</c:v>
                </c:pt>
                <c:pt idx="7297">
                  <c:v>464.89748885262401</c:v>
                </c:pt>
                <c:pt idx="7298">
                  <c:v>464.96119962264697</c:v>
                </c:pt>
                <c:pt idx="7299">
                  <c:v>465.02491039266903</c:v>
                </c:pt>
                <c:pt idx="7300">
                  <c:v>465.08862116269103</c:v>
                </c:pt>
                <c:pt idx="7301">
                  <c:v>465.15233193271399</c:v>
                </c:pt>
                <c:pt idx="7302">
                  <c:v>465.21604270273599</c:v>
                </c:pt>
                <c:pt idx="7303">
                  <c:v>465.27975347275799</c:v>
                </c:pt>
                <c:pt idx="7304">
                  <c:v>465.34346424277999</c:v>
                </c:pt>
                <c:pt idx="7305">
                  <c:v>465.40717501280301</c:v>
                </c:pt>
                <c:pt idx="7306">
                  <c:v>465.47088578282501</c:v>
                </c:pt>
                <c:pt idx="7307">
                  <c:v>465.53459655284701</c:v>
                </c:pt>
                <c:pt idx="7308">
                  <c:v>465.59830732287003</c:v>
                </c:pt>
                <c:pt idx="7309">
                  <c:v>465.66201809289203</c:v>
                </c:pt>
                <c:pt idx="7310">
                  <c:v>465.72572886291402</c:v>
                </c:pt>
                <c:pt idx="7311">
                  <c:v>465.78943963293602</c:v>
                </c:pt>
                <c:pt idx="7312">
                  <c:v>465.85315040295899</c:v>
                </c:pt>
                <c:pt idx="7313">
                  <c:v>465.91686117298099</c:v>
                </c:pt>
                <c:pt idx="7314">
                  <c:v>465.98057194300299</c:v>
                </c:pt>
                <c:pt idx="7315">
                  <c:v>466.04428271302601</c:v>
                </c:pt>
                <c:pt idx="7316">
                  <c:v>466.10799348304801</c:v>
                </c:pt>
                <c:pt idx="7317">
                  <c:v>466.17170425307</c:v>
                </c:pt>
                <c:pt idx="7318">
                  <c:v>466.235415023092</c:v>
                </c:pt>
                <c:pt idx="7319">
                  <c:v>466.29912579311502</c:v>
                </c:pt>
                <c:pt idx="7320">
                  <c:v>466.36283656313702</c:v>
                </c:pt>
                <c:pt idx="7321">
                  <c:v>466.42654733315902</c:v>
                </c:pt>
                <c:pt idx="7322">
                  <c:v>466.49025810318199</c:v>
                </c:pt>
                <c:pt idx="7323">
                  <c:v>466.55396887320398</c:v>
                </c:pt>
                <c:pt idx="7324">
                  <c:v>466.61767964322598</c:v>
                </c:pt>
                <c:pt idx="7325">
                  <c:v>466.68139041324798</c:v>
                </c:pt>
                <c:pt idx="7326">
                  <c:v>466.745101183271</c:v>
                </c:pt>
                <c:pt idx="7327">
                  <c:v>466.808811953293</c:v>
                </c:pt>
                <c:pt idx="7328">
                  <c:v>466.872522723315</c:v>
                </c:pt>
                <c:pt idx="7329">
                  <c:v>466.93623349333802</c:v>
                </c:pt>
                <c:pt idx="7330">
                  <c:v>466.99994426336002</c:v>
                </c:pt>
                <c:pt idx="7331">
                  <c:v>467.06365503338202</c:v>
                </c:pt>
                <c:pt idx="7332">
                  <c:v>467.12736580340402</c:v>
                </c:pt>
                <c:pt idx="7333">
                  <c:v>467.19107657342698</c:v>
                </c:pt>
                <c:pt idx="7334">
                  <c:v>467.25478734344898</c:v>
                </c:pt>
                <c:pt idx="7335">
                  <c:v>467.31849811347098</c:v>
                </c:pt>
                <c:pt idx="7336">
                  <c:v>467.382208883494</c:v>
                </c:pt>
                <c:pt idx="7337">
                  <c:v>467.445919653516</c:v>
                </c:pt>
                <c:pt idx="7338">
                  <c:v>467.509630423538</c:v>
                </c:pt>
                <c:pt idx="7339">
                  <c:v>467.57334119356</c:v>
                </c:pt>
                <c:pt idx="7340">
                  <c:v>467.63705196358302</c:v>
                </c:pt>
                <c:pt idx="7341">
                  <c:v>467.70076273360502</c:v>
                </c:pt>
                <c:pt idx="7342">
                  <c:v>467.76447350362702</c:v>
                </c:pt>
                <c:pt idx="7343">
                  <c:v>467.82818427364901</c:v>
                </c:pt>
                <c:pt idx="7344">
                  <c:v>467.89189504367198</c:v>
                </c:pt>
                <c:pt idx="7345">
                  <c:v>467.95560581369398</c:v>
                </c:pt>
                <c:pt idx="7346">
                  <c:v>468.01931658371598</c:v>
                </c:pt>
                <c:pt idx="7347">
                  <c:v>468.083027353739</c:v>
                </c:pt>
                <c:pt idx="7348">
                  <c:v>468.146738123761</c:v>
                </c:pt>
                <c:pt idx="7349">
                  <c:v>468.210448893783</c:v>
                </c:pt>
                <c:pt idx="7350">
                  <c:v>468.27415966380499</c:v>
                </c:pt>
                <c:pt idx="7351">
                  <c:v>468.33787043382802</c:v>
                </c:pt>
                <c:pt idx="7352">
                  <c:v>468.40158120385001</c:v>
                </c:pt>
                <c:pt idx="7353">
                  <c:v>468.46529197387201</c:v>
                </c:pt>
                <c:pt idx="7354">
                  <c:v>468.52900274389498</c:v>
                </c:pt>
                <c:pt idx="7355">
                  <c:v>468.59271351391698</c:v>
                </c:pt>
                <c:pt idx="7356">
                  <c:v>468.65642428393897</c:v>
                </c:pt>
                <c:pt idx="7357">
                  <c:v>468.72013505396097</c:v>
                </c:pt>
                <c:pt idx="7358">
                  <c:v>468.783845823984</c:v>
                </c:pt>
                <c:pt idx="7359">
                  <c:v>468.84755659400599</c:v>
                </c:pt>
                <c:pt idx="7360">
                  <c:v>468.91126736402799</c:v>
                </c:pt>
                <c:pt idx="7361">
                  <c:v>468.97497813405101</c:v>
                </c:pt>
                <c:pt idx="7362">
                  <c:v>469.03868890407301</c:v>
                </c:pt>
                <c:pt idx="7363">
                  <c:v>469.10239967409501</c:v>
                </c:pt>
                <c:pt idx="7364">
                  <c:v>469.16611044411701</c:v>
                </c:pt>
                <c:pt idx="7365">
                  <c:v>469.22982121413997</c:v>
                </c:pt>
                <c:pt idx="7366">
                  <c:v>469.29353198416197</c:v>
                </c:pt>
                <c:pt idx="7367">
                  <c:v>469.35724275418403</c:v>
                </c:pt>
                <c:pt idx="7368">
                  <c:v>469.42095352420699</c:v>
                </c:pt>
                <c:pt idx="7369">
                  <c:v>469.48466429422899</c:v>
                </c:pt>
                <c:pt idx="7370">
                  <c:v>469.54837506425099</c:v>
                </c:pt>
                <c:pt idx="7371">
                  <c:v>469.61208583427299</c:v>
                </c:pt>
                <c:pt idx="7372">
                  <c:v>469.67579660429601</c:v>
                </c:pt>
                <c:pt idx="7373">
                  <c:v>469.73950737431801</c:v>
                </c:pt>
                <c:pt idx="7374">
                  <c:v>469.80321814434001</c:v>
                </c:pt>
                <c:pt idx="7375">
                  <c:v>469.86692891436297</c:v>
                </c:pt>
                <c:pt idx="7376">
                  <c:v>469.93063968438503</c:v>
                </c:pt>
                <c:pt idx="7377">
                  <c:v>469.99435045440703</c:v>
                </c:pt>
                <c:pt idx="7378">
                  <c:v>470.05806122442903</c:v>
                </c:pt>
                <c:pt idx="7379">
                  <c:v>470.12177199445199</c:v>
                </c:pt>
                <c:pt idx="7380">
                  <c:v>470.18548276447399</c:v>
                </c:pt>
                <c:pt idx="7381">
                  <c:v>470.24919353449599</c:v>
                </c:pt>
                <c:pt idx="7382">
                  <c:v>470.31290430451901</c:v>
                </c:pt>
                <c:pt idx="7383">
                  <c:v>470.37661507454101</c:v>
                </c:pt>
                <c:pt idx="7384">
                  <c:v>470.44032584456301</c:v>
                </c:pt>
                <c:pt idx="7385">
                  <c:v>470.504036614585</c:v>
                </c:pt>
                <c:pt idx="7386">
                  <c:v>470.56774738460803</c:v>
                </c:pt>
                <c:pt idx="7387">
                  <c:v>470.63145815463002</c:v>
                </c:pt>
                <c:pt idx="7388">
                  <c:v>470.69516892465202</c:v>
                </c:pt>
                <c:pt idx="7389">
                  <c:v>470.75887969467499</c:v>
                </c:pt>
                <c:pt idx="7390">
                  <c:v>470.82259046469699</c:v>
                </c:pt>
                <c:pt idx="7391">
                  <c:v>470.88630123471899</c:v>
                </c:pt>
                <c:pt idx="7392">
                  <c:v>470.95001200474098</c:v>
                </c:pt>
                <c:pt idx="7393">
                  <c:v>471.01372277476401</c:v>
                </c:pt>
                <c:pt idx="7394">
                  <c:v>471.077433544786</c:v>
                </c:pt>
                <c:pt idx="7395">
                  <c:v>471.141144314808</c:v>
                </c:pt>
                <c:pt idx="7396">
                  <c:v>471.20485508483</c:v>
                </c:pt>
                <c:pt idx="7397">
                  <c:v>471.26856585485302</c:v>
                </c:pt>
                <c:pt idx="7398">
                  <c:v>471.33227662487502</c:v>
                </c:pt>
                <c:pt idx="7399">
                  <c:v>471.39598739489702</c:v>
                </c:pt>
                <c:pt idx="7400">
                  <c:v>471.45969816491998</c:v>
                </c:pt>
                <c:pt idx="7401">
                  <c:v>471.52340893494198</c:v>
                </c:pt>
                <c:pt idx="7402">
                  <c:v>471.58711970496398</c:v>
                </c:pt>
                <c:pt idx="7403">
                  <c:v>471.65083047498598</c:v>
                </c:pt>
                <c:pt idx="7404">
                  <c:v>471.714541245009</c:v>
                </c:pt>
                <c:pt idx="7405">
                  <c:v>471.778252015031</c:v>
                </c:pt>
                <c:pt idx="7406">
                  <c:v>471.841962785053</c:v>
                </c:pt>
                <c:pt idx="7407">
                  <c:v>471.90567355507602</c:v>
                </c:pt>
                <c:pt idx="7408">
                  <c:v>471.96938432509802</c:v>
                </c:pt>
                <c:pt idx="7409">
                  <c:v>472.03309509512002</c:v>
                </c:pt>
                <c:pt idx="7410">
                  <c:v>472.09680586514202</c:v>
                </c:pt>
                <c:pt idx="7411">
                  <c:v>472.16051663516498</c:v>
                </c:pt>
                <c:pt idx="7412">
                  <c:v>472.22422740518698</c:v>
                </c:pt>
                <c:pt idx="7413">
                  <c:v>472.28793817520898</c:v>
                </c:pt>
                <c:pt idx="7414">
                  <c:v>472.351648945232</c:v>
                </c:pt>
                <c:pt idx="7415">
                  <c:v>472.415359715254</c:v>
                </c:pt>
                <c:pt idx="7416">
                  <c:v>472.479070485276</c:v>
                </c:pt>
                <c:pt idx="7417">
                  <c:v>472.542781255298</c:v>
                </c:pt>
                <c:pt idx="7418">
                  <c:v>472.60649202532102</c:v>
                </c:pt>
                <c:pt idx="7419">
                  <c:v>472.67020279534302</c:v>
                </c:pt>
                <c:pt idx="7420">
                  <c:v>472.73391356536501</c:v>
                </c:pt>
                <c:pt idx="7421">
                  <c:v>472.79762433538798</c:v>
                </c:pt>
                <c:pt idx="7422">
                  <c:v>472.86133510540998</c:v>
                </c:pt>
                <c:pt idx="7423">
                  <c:v>472.92504587543198</c:v>
                </c:pt>
                <c:pt idx="7424">
                  <c:v>472.98875664545398</c:v>
                </c:pt>
                <c:pt idx="7425">
                  <c:v>473.052467415477</c:v>
                </c:pt>
                <c:pt idx="7426">
                  <c:v>473.116178185499</c:v>
                </c:pt>
                <c:pt idx="7427">
                  <c:v>473.17988895552099</c:v>
                </c:pt>
                <c:pt idx="7428">
                  <c:v>473.24359972554402</c:v>
                </c:pt>
                <c:pt idx="7429">
                  <c:v>473.30731049556601</c:v>
                </c:pt>
                <c:pt idx="7430">
                  <c:v>473.37102126558801</c:v>
                </c:pt>
                <c:pt idx="7431">
                  <c:v>473.43473203561001</c:v>
                </c:pt>
                <c:pt idx="7432">
                  <c:v>473.49844280563298</c:v>
                </c:pt>
                <c:pt idx="7433">
                  <c:v>473.56215357565497</c:v>
                </c:pt>
                <c:pt idx="7434">
                  <c:v>473.62586434567697</c:v>
                </c:pt>
                <c:pt idx="7435">
                  <c:v>473.68957511569999</c:v>
                </c:pt>
                <c:pt idx="7436">
                  <c:v>473.75328588572199</c:v>
                </c:pt>
                <c:pt idx="7437">
                  <c:v>473.81699665574399</c:v>
                </c:pt>
                <c:pt idx="7438">
                  <c:v>473.88070742576599</c:v>
                </c:pt>
                <c:pt idx="7439">
                  <c:v>473.94441819578901</c:v>
                </c:pt>
                <c:pt idx="7440">
                  <c:v>474.00812896581101</c:v>
                </c:pt>
                <c:pt idx="7441">
                  <c:v>474.07183973583301</c:v>
                </c:pt>
                <c:pt idx="7442">
                  <c:v>474.13555050585501</c:v>
                </c:pt>
                <c:pt idx="7443">
                  <c:v>474.19926127587797</c:v>
                </c:pt>
                <c:pt idx="7444">
                  <c:v>474.26297204590003</c:v>
                </c:pt>
                <c:pt idx="7445">
                  <c:v>474.32668281592203</c:v>
                </c:pt>
                <c:pt idx="7446">
                  <c:v>474.39039358594499</c:v>
                </c:pt>
                <c:pt idx="7447">
                  <c:v>474.45410435596699</c:v>
                </c:pt>
                <c:pt idx="7448">
                  <c:v>474.51781512598899</c:v>
                </c:pt>
                <c:pt idx="7449">
                  <c:v>474.58152589601099</c:v>
                </c:pt>
                <c:pt idx="7450">
                  <c:v>474.64523666603401</c:v>
                </c:pt>
                <c:pt idx="7451">
                  <c:v>474.70894743605601</c:v>
                </c:pt>
                <c:pt idx="7452">
                  <c:v>474.77265820607801</c:v>
                </c:pt>
                <c:pt idx="7453">
                  <c:v>474.83636897610103</c:v>
                </c:pt>
                <c:pt idx="7454">
                  <c:v>474.90007974612303</c:v>
                </c:pt>
                <c:pt idx="7455">
                  <c:v>474.96379051614502</c:v>
                </c:pt>
                <c:pt idx="7456">
                  <c:v>475.02750128616702</c:v>
                </c:pt>
                <c:pt idx="7457">
                  <c:v>475.09121205618999</c:v>
                </c:pt>
                <c:pt idx="7458">
                  <c:v>475.15492282621199</c:v>
                </c:pt>
                <c:pt idx="7459">
                  <c:v>475.21863359623399</c:v>
                </c:pt>
                <c:pt idx="7460">
                  <c:v>475.28234436625701</c:v>
                </c:pt>
                <c:pt idx="7461">
                  <c:v>475.34605513627901</c:v>
                </c:pt>
                <c:pt idx="7462">
                  <c:v>475.409765906301</c:v>
                </c:pt>
                <c:pt idx="7463">
                  <c:v>475.473476676323</c:v>
                </c:pt>
                <c:pt idx="7464">
                  <c:v>475.53718744634602</c:v>
                </c:pt>
                <c:pt idx="7465">
                  <c:v>475.60089821636802</c:v>
                </c:pt>
                <c:pt idx="7466">
                  <c:v>475.66460898639002</c:v>
                </c:pt>
                <c:pt idx="7467">
                  <c:v>475.72831975641299</c:v>
                </c:pt>
                <c:pt idx="7468">
                  <c:v>475.79203052643498</c:v>
                </c:pt>
                <c:pt idx="7469">
                  <c:v>475.85574129645698</c:v>
                </c:pt>
                <c:pt idx="7470">
                  <c:v>475.91945206647898</c:v>
                </c:pt>
                <c:pt idx="7471">
                  <c:v>475.983162836502</c:v>
                </c:pt>
                <c:pt idx="7472">
                  <c:v>476.046873606524</c:v>
                </c:pt>
                <c:pt idx="7473">
                  <c:v>476.110584376546</c:v>
                </c:pt>
                <c:pt idx="7474">
                  <c:v>476.17429514656902</c:v>
                </c:pt>
                <c:pt idx="7475">
                  <c:v>476.23800591659102</c:v>
                </c:pt>
                <c:pt idx="7476">
                  <c:v>476.30171668661302</c:v>
                </c:pt>
                <c:pt idx="7477">
                  <c:v>476.36542745663502</c:v>
                </c:pt>
                <c:pt idx="7478">
                  <c:v>476.42913822665798</c:v>
                </c:pt>
                <c:pt idx="7479">
                  <c:v>476.49284899667998</c:v>
                </c:pt>
                <c:pt idx="7480">
                  <c:v>476.55655976670198</c:v>
                </c:pt>
                <c:pt idx="7481">
                  <c:v>476.620270536725</c:v>
                </c:pt>
                <c:pt idx="7482">
                  <c:v>476.683981306747</c:v>
                </c:pt>
                <c:pt idx="7483">
                  <c:v>476.747692076769</c:v>
                </c:pt>
                <c:pt idx="7484">
                  <c:v>476.811402846791</c:v>
                </c:pt>
                <c:pt idx="7485">
                  <c:v>476.87511361681402</c:v>
                </c:pt>
                <c:pt idx="7486">
                  <c:v>476.93882438683602</c:v>
                </c:pt>
                <c:pt idx="7487">
                  <c:v>477.00253515685802</c:v>
                </c:pt>
                <c:pt idx="7488">
                  <c:v>477.06624592688001</c:v>
                </c:pt>
                <c:pt idx="7489">
                  <c:v>477.12995669690298</c:v>
                </c:pt>
                <c:pt idx="7490">
                  <c:v>477.19366746692498</c:v>
                </c:pt>
                <c:pt idx="7491">
                  <c:v>477.25737823694698</c:v>
                </c:pt>
                <c:pt idx="7492">
                  <c:v>477.32108900697</c:v>
                </c:pt>
                <c:pt idx="7493">
                  <c:v>477.384799776992</c:v>
                </c:pt>
                <c:pt idx="7494">
                  <c:v>477.448510547014</c:v>
                </c:pt>
                <c:pt idx="7495">
                  <c:v>477.51222131703599</c:v>
                </c:pt>
                <c:pt idx="7496">
                  <c:v>477.57593208705902</c:v>
                </c:pt>
                <c:pt idx="7497">
                  <c:v>477.63964285708101</c:v>
                </c:pt>
                <c:pt idx="7498">
                  <c:v>477.70335362710301</c:v>
                </c:pt>
                <c:pt idx="7499">
                  <c:v>477.76706439712598</c:v>
                </c:pt>
                <c:pt idx="7500">
                  <c:v>477.83077516714798</c:v>
                </c:pt>
                <c:pt idx="7501">
                  <c:v>477.89448593716997</c:v>
                </c:pt>
                <c:pt idx="7502">
                  <c:v>477.95819670719197</c:v>
                </c:pt>
                <c:pt idx="7503">
                  <c:v>478.021907477215</c:v>
                </c:pt>
                <c:pt idx="7504">
                  <c:v>478.08561824723699</c:v>
                </c:pt>
                <c:pt idx="7505">
                  <c:v>478.14932901725899</c:v>
                </c:pt>
                <c:pt idx="7506">
                  <c:v>478.21303978728201</c:v>
                </c:pt>
                <c:pt idx="7507">
                  <c:v>478.27675055730401</c:v>
                </c:pt>
                <c:pt idx="7508">
                  <c:v>478.34046132732601</c:v>
                </c:pt>
                <c:pt idx="7509">
                  <c:v>478.40417209734801</c:v>
                </c:pt>
                <c:pt idx="7510">
                  <c:v>478.46788286737097</c:v>
                </c:pt>
                <c:pt idx="7511">
                  <c:v>478.53159363739297</c:v>
                </c:pt>
                <c:pt idx="7512">
                  <c:v>478.59530440741503</c:v>
                </c:pt>
                <c:pt idx="7513">
                  <c:v>478.65901517743799</c:v>
                </c:pt>
                <c:pt idx="7514">
                  <c:v>478.72272594745999</c:v>
                </c:pt>
                <c:pt idx="7515">
                  <c:v>478.78643671748199</c:v>
                </c:pt>
                <c:pt idx="7516">
                  <c:v>478.85014748750399</c:v>
                </c:pt>
                <c:pt idx="7517">
                  <c:v>478.91385825752701</c:v>
                </c:pt>
                <c:pt idx="7518">
                  <c:v>478.97756902754901</c:v>
                </c:pt>
                <c:pt idx="7519">
                  <c:v>479.04127979757101</c:v>
                </c:pt>
                <c:pt idx="7520">
                  <c:v>479.10499056759397</c:v>
                </c:pt>
                <c:pt idx="7521">
                  <c:v>479.16870133761603</c:v>
                </c:pt>
                <c:pt idx="7522">
                  <c:v>479.23241210763803</c:v>
                </c:pt>
                <c:pt idx="7523">
                  <c:v>479.29612287766003</c:v>
                </c:pt>
                <c:pt idx="7524">
                  <c:v>479.35983364768299</c:v>
                </c:pt>
                <c:pt idx="7525">
                  <c:v>479.42354441770499</c:v>
                </c:pt>
                <c:pt idx="7526">
                  <c:v>479.48725518772699</c:v>
                </c:pt>
                <c:pt idx="7527">
                  <c:v>479.55096595775001</c:v>
                </c:pt>
                <c:pt idx="7528">
                  <c:v>479.61467672777201</c:v>
                </c:pt>
                <c:pt idx="7529">
                  <c:v>479.67838749779401</c:v>
                </c:pt>
                <c:pt idx="7530">
                  <c:v>479.742098267816</c:v>
                </c:pt>
                <c:pt idx="7531">
                  <c:v>479.80580903783903</c:v>
                </c:pt>
                <c:pt idx="7532">
                  <c:v>479.86951980786102</c:v>
                </c:pt>
                <c:pt idx="7533">
                  <c:v>479.93323057788302</c:v>
                </c:pt>
                <c:pt idx="7534">
                  <c:v>479.99694134790599</c:v>
                </c:pt>
                <c:pt idx="7535">
                  <c:v>480.06065211792799</c:v>
                </c:pt>
                <c:pt idx="7536">
                  <c:v>480.12436288794999</c:v>
                </c:pt>
                <c:pt idx="7537">
                  <c:v>480.18807365797198</c:v>
                </c:pt>
                <c:pt idx="7538">
                  <c:v>480.25178442799501</c:v>
                </c:pt>
                <c:pt idx="7539">
                  <c:v>480.315495198017</c:v>
                </c:pt>
                <c:pt idx="7540">
                  <c:v>480.379205968039</c:v>
                </c:pt>
                <c:pt idx="7541">
                  <c:v>480.442916738061</c:v>
                </c:pt>
                <c:pt idx="7542">
                  <c:v>480.50662750808402</c:v>
                </c:pt>
                <c:pt idx="7543">
                  <c:v>480.57033827810602</c:v>
                </c:pt>
                <c:pt idx="7544">
                  <c:v>480.63404904812802</c:v>
                </c:pt>
                <c:pt idx="7545">
                  <c:v>480.69775981815098</c:v>
                </c:pt>
                <c:pt idx="7546">
                  <c:v>480.76147058817298</c:v>
                </c:pt>
                <c:pt idx="7547">
                  <c:v>480.82518135819498</c:v>
                </c:pt>
                <c:pt idx="7548">
                  <c:v>480.88889212821698</c:v>
                </c:pt>
                <c:pt idx="7549">
                  <c:v>480.95260289824</c:v>
                </c:pt>
                <c:pt idx="7550">
                  <c:v>481.016313668262</c:v>
                </c:pt>
                <c:pt idx="7551">
                  <c:v>481.080024438284</c:v>
                </c:pt>
                <c:pt idx="7552">
                  <c:v>481.14373520830702</c:v>
                </c:pt>
                <c:pt idx="7553">
                  <c:v>481.20744597832902</c:v>
                </c:pt>
                <c:pt idx="7554">
                  <c:v>481.27115674835102</c:v>
                </c:pt>
                <c:pt idx="7555">
                  <c:v>481.33486751837302</c:v>
                </c:pt>
                <c:pt idx="7556">
                  <c:v>481.39857828839598</c:v>
                </c:pt>
                <c:pt idx="7557">
                  <c:v>481.46228905841798</c:v>
                </c:pt>
                <c:pt idx="7558">
                  <c:v>481.52599982843998</c:v>
                </c:pt>
                <c:pt idx="7559">
                  <c:v>481.589710598463</c:v>
                </c:pt>
                <c:pt idx="7560">
                  <c:v>481.653421368485</c:v>
                </c:pt>
                <c:pt idx="7561">
                  <c:v>481.717132138507</c:v>
                </c:pt>
                <c:pt idx="7562">
                  <c:v>481.780842908529</c:v>
                </c:pt>
                <c:pt idx="7563">
                  <c:v>481.84455367855202</c:v>
                </c:pt>
                <c:pt idx="7564">
                  <c:v>481.90826444857402</c:v>
                </c:pt>
                <c:pt idx="7565">
                  <c:v>481.97197521859601</c:v>
                </c:pt>
                <c:pt idx="7566">
                  <c:v>482.03568598861898</c:v>
                </c:pt>
                <c:pt idx="7567">
                  <c:v>482.09939675864098</c:v>
                </c:pt>
                <c:pt idx="7568">
                  <c:v>482.16310752866298</c:v>
                </c:pt>
                <c:pt idx="7569">
                  <c:v>482.22681829868498</c:v>
                </c:pt>
                <c:pt idx="7570">
                  <c:v>482.290529068708</c:v>
                </c:pt>
                <c:pt idx="7571">
                  <c:v>482.35423983873</c:v>
                </c:pt>
                <c:pt idx="7572">
                  <c:v>482.41795060875199</c:v>
                </c:pt>
                <c:pt idx="7573">
                  <c:v>482.48166137877502</c:v>
                </c:pt>
                <c:pt idx="7574">
                  <c:v>482.54537214879701</c:v>
                </c:pt>
                <c:pt idx="7575">
                  <c:v>482.60908291881901</c:v>
                </c:pt>
                <c:pt idx="7576">
                  <c:v>482.67279368884101</c:v>
                </c:pt>
                <c:pt idx="7577">
                  <c:v>482.73650445886398</c:v>
                </c:pt>
                <c:pt idx="7578">
                  <c:v>482.80021522888597</c:v>
                </c:pt>
                <c:pt idx="7579">
                  <c:v>482.86392599890797</c:v>
                </c:pt>
                <c:pt idx="7580">
                  <c:v>482.927636768931</c:v>
                </c:pt>
                <c:pt idx="7581">
                  <c:v>482.99134753895299</c:v>
                </c:pt>
                <c:pt idx="7582">
                  <c:v>483.05505830897499</c:v>
                </c:pt>
                <c:pt idx="7583">
                  <c:v>483.11876907899699</c:v>
                </c:pt>
                <c:pt idx="7584">
                  <c:v>483.18247984902001</c:v>
                </c:pt>
                <c:pt idx="7585">
                  <c:v>483.24619061904201</c:v>
                </c:pt>
                <c:pt idx="7586">
                  <c:v>483.30990138906401</c:v>
                </c:pt>
                <c:pt idx="7587">
                  <c:v>483.37361215908601</c:v>
                </c:pt>
                <c:pt idx="7588">
                  <c:v>483.43732292910897</c:v>
                </c:pt>
                <c:pt idx="7589">
                  <c:v>483.50103369913103</c:v>
                </c:pt>
                <c:pt idx="7590">
                  <c:v>483.56474446915303</c:v>
                </c:pt>
                <c:pt idx="7591">
                  <c:v>483.62845523917599</c:v>
                </c:pt>
                <c:pt idx="7592">
                  <c:v>483.69216600919799</c:v>
                </c:pt>
                <c:pt idx="7593">
                  <c:v>483.75587677921999</c:v>
                </c:pt>
                <c:pt idx="7594">
                  <c:v>483.81958754924199</c:v>
                </c:pt>
                <c:pt idx="7595">
                  <c:v>483.88329831926501</c:v>
                </c:pt>
                <c:pt idx="7596">
                  <c:v>483.94700908928701</c:v>
                </c:pt>
                <c:pt idx="7597">
                  <c:v>484.01071985930901</c:v>
                </c:pt>
                <c:pt idx="7598">
                  <c:v>484.07443062933203</c:v>
                </c:pt>
                <c:pt idx="7599">
                  <c:v>484.13814139935403</c:v>
                </c:pt>
                <c:pt idx="7600">
                  <c:v>484.20185216937602</c:v>
                </c:pt>
                <c:pt idx="7601">
                  <c:v>484.26556293939802</c:v>
                </c:pt>
                <c:pt idx="7602">
                  <c:v>484.32927370942099</c:v>
                </c:pt>
                <c:pt idx="7603">
                  <c:v>484.39298447944299</c:v>
                </c:pt>
                <c:pt idx="7604">
                  <c:v>484.45669524946499</c:v>
                </c:pt>
                <c:pt idx="7605">
                  <c:v>484.52040601948801</c:v>
                </c:pt>
                <c:pt idx="7606">
                  <c:v>484.58411678951001</c:v>
                </c:pt>
                <c:pt idx="7607">
                  <c:v>484.647827559532</c:v>
                </c:pt>
                <c:pt idx="7608">
                  <c:v>484.711538329554</c:v>
                </c:pt>
                <c:pt idx="7609">
                  <c:v>484.77524909957702</c:v>
                </c:pt>
                <c:pt idx="7610">
                  <c:v>484.83895986959902</c:v>
                </c:pt>
                <c:pt idx="7611">
                  <c:v>484.90267063962102</c:v>
                </c:pt>
                <c:pt idx="7612">
                  <c:v>484.96638140964399</c:v>
                </c:pt>
                <c:pt idx="7613">
                  <c:v>485.03009217966598</c:v>
                </c:pt>
                <c:pt idx="7614">
                  <c:v>485.09380294968798</c:v>
                </c:pt>
                <c:pt idx="7615">
                  <c:v>485.15751371970998</c:v>
                </c:pt>
                <c:pt idx="7616">
                  <c:v>485.221224489733</c:v>
                </c:pt>
                <c:pt idx="7617">
                  <c:v>485.284935259755</c:v>
                </c:pt>
                <c:pt idx="7618">
                  <c:v>485.348646029777</c:v>
                </c:pt>
                <c:pt idx="7619">
                  <c:v>485.41235679980002</c:v>
                </c:pt>
                <c:pt idx="7620">
                  <c:v>485.47606756982202</c:v>
                </c:pt>
                <c:pt idx="7621">
                  <c:v>485.53977833984402</c:v>
                </c:pt>
                <c:pt idx="7622">
                  <c:v>485.60348910986602</c:v>
                </c:pt>
                <c:pt idx="7623">
                  <c:v>485.66719987988898</c:v>
                </c:pt>
                <c:pt idx="7624">
                  <c:v>485.73091064991098</c:v>
                </c:pt>
                <c:pt idx="7625">
                  <c:v>485.79462141993298</c:v>
                </c:pt>
                <c:pt idx="7626">
                  <c:v>485.858332189956</c:v>
                </c:pt>
                <c:pt idx="7627">
                  <c:v>485.922042959978</c:v>
                </c:pt>
                <c:pt idx="7628">
                  <c:v>485.98575373</c:v>
                </c:pt>
                <c:pt idx="7629">
                  <c:v>486.049464500022</c:v>
                </c:pt>
                <c:pt idx="7630">
                  <c:v>486.11317527004502</c:v>
                </c:pt>
                <c:pt idx="7631">
                  <c:v>486.17688604006702</c:v>
                </c:pt>
                <c:pt idx="7632">
                  <c:v>486.24059681008902</c:v>
                </c:pt>
                <c:pt idx="7633">
                  <c:v>486.30430758011101</c:v>
                </c:pt>
                <c:pt idx="7634">
                  <c:v>486.36801835013398</c:v>
                </c:pt>
                <c:pt idx="7635">
                  <c:v>486.43172912015598</c:v>
                </c:pt>
                <c:pt idx="7636">
                  <c:v>486.49543989017798</c:v>
                </c:pt>
                <c:pt idx="7637">
                  <c:v>486.559150660201</c:v>
                </c:pt>
                <c:pt idx="7638">
                  <c:v>486.622861430223</c:v>
                </c:pt>
                <c:pt idx="7639">
                  <c:v>486.686572200245</c:v>
                </c:pt>
                <c:pt idx="7640">
                  <c:v>486.75028297026699</c:v>
                </c:pt>
                <c:pt idx="7641">
                  <c:v>486.81399374029002</c:v>
                </c:pt>
                <c:pt idx="7642">
                  <c:v>486.87770451031201</c:v>
                </c:pt>
                <c:pt idx="7643">
                  <c:v>486.94141528033401</c:v>
                </c:pt>
                <c:pt idx="7644">
                  <c:v>487.00512605035698</c:v>
                </c:pt>
                <c:pt idx="7645">
                  <c:v>487.06883682037898</c:v>
                </c:pt>
                <c:pt idx="7646">
                  <c:v>487.13254759040097</c:v>
                </c:pt>
                <c:pt idx="7647">
                  <c:v>487.19625836042297</c:v>
                </c:pt>
                <c:pt idx="7648">
                  <c:v>487.259969130446</c:v>
                </c:pt>
                <c:pt idx="7649">
                  <c:v>487.32367990046799</c:v>
                </c:pt>
                <c:pt idx="7650">
                  <c:v>487.38739067048999</c:v>
                </c:pt>
                <c:pt idx="7651">
                  <c:v>487.45110144051301</c:v>
                </c:pt>
                <c:pt idx="7652">
                  <c:v>487.51481221053501</c:v>
                </c:pt>
                <c:pt idx="7653">
                  <c:v>487.57852298055701</c:v>
                </c:pt>
                <c:pt idx="7654">
                  <c:v>487.64223375057901</c:v>
                </c:pt>
                <c:pt idx="7655">
                  <c:v>487.70594452060197</c:v>
                </c:pt>
                <c:pt idx="7656">
                  <c:v>487.76965529062397</c:v>
                </c:pt>
                <c:pt idx="7657">
                  <c:v>487.83336606064597</c:v>
                </c:pt>
                <c:pt idx="7658">
                  <c:v>487.89707683066899</c:v>
                </c:pt>
                <c:pt idx="7659">
                  <c:v>487.96078760069099</c:v>
                </c:pt>
                <c:pt idx="7660">
                  <c:v>488.02449837071299</c:v>
                </c:pt>
                <c:pt idx="7661">
                  <c:v>488.08820914073499</c:v>
                </c:pt>
                <c:pt idx="7662">
                  <c:v>488.15191991075801</c:v>
                </c:pt>
                <c:pt idx="7663">
                  <c:v>488.21563068078001</c:v>
                </c:pt>
                <c:pt idx="7664">
                  <c:v>488.27934145080201</c:v>
                </c:pt>
                <c:pt idx="7665">
                  <c:v>488.34305222082497</c:v>
                </c:pt>
                <c:pt idx="7666">
                  <c:v>488.40676299084703</c:v>
                </c:pt>
                <c:pt idx="7667">
                  <c:v>488.47047376086903</c:v>
                </c:pt>
                <c:pt idx="7668">
                  <c:v>488.53418453089103</c:v>
                </c:pt>
                <c:pt idx="7669">
                  <c:v>488.59789530091399</c:v>
                </c:pt>
                <c:pt idx="7670">
                  <c:v>488.66160607093599</c:v>
                </c:pt>
                <c:pt idx="7671">
                  <c:v>488.72531684095799</c:v>
                </c:pt>
                <c:pt idx="7672">
                  <c:v>488.78902761098101</c:v>
                </c:pt>
                <c:pt idx="7673">
                  <c:v>488.85273838100301</c:v>
                </c:pt>
                <c:pt idx="7674">
                  <c:v>488.91644915102501</c:v>
                </c:pt>
                <c:pt idx="7675">
                  <c:v>488.980159921047</c:v>
                </c:pt>
                <c:pt idx="7676">
                  <c:v>489.04387069107003</c:v>
                </c:pt>
                <c:pt idx="7677">
                  <c:v>489.10758146109202</c:v>
                </c:pt>
                <c:pt idx="7678">
                  <c:v>489.17129223111402</c:v>
                </c:pt>
                <c:pt idx="7679">
                  <c:v>489.23500300113699</c:v>
                </c:pt>
                <c:pt idx="7680">
                  <c:v>489.29871377115899</c:v>
                </c:pt>
                <c:pt idx="7681">
                  <c:v>489.36242454118099</c:v>
                </c:pt>
                <c:pt idx="7682">
                  <c:v>489.42613531120298</c:v>
                </c:pt>
                <c:pt idx="7683">
                  <c:v>489.48984608122601</c:v>
                </c:pt>
                <c:pt idx="7684">
                  <c:v>489.553556851248</c:v>
                </c:pt>
                <c:pt idx="7685">
                  <c:v>489.61726762127</c:v>
                </c:pt>
                <c:pt idx="7686">
                  <c:v>489.680978391292</c:v>
                </c:pt>
                <c:pt idx="7687">
                  <c:v>489.74468916131502</c:v>
                </c:pt>
                <c:pt idx="7688">
                  <c:v>489.80839993133702</c:v>
                </c:pt>
                <c:pt idx="7689">
                  <c:v>489.87211070135902</c:v>
                </c:pt>
                <c:pt idx="7690">
                  <c:v>489.93582147138198</c:v>
                </c:pt>
                <c:pt idx="7691">
                  <c:v>489.99953224140398</c:v>
                </c:pt>
                <c:pt idx="7692">
                  <c:v>490.06324301142598</c:v>
                </c:pt>
                <c:pt idx="7693">
                  <c:v>490.12695378144798</c:v>
                </c:pt>
                <c:pt idx="7694">
                  <c:v>490.190664551471</c:v>
                </c:pt>
                <c:pt idx="7695">
                  <c:v>490.254375321493</c:v>
                </c:pt>
                <c:pt idx="7696">
                  <c:v>490.318086091515</c:v>
                </c:pt>
                <c:pt idx="7697">
                  <c:v>490.38179686153802</c:v>
                </c:pt>
                <c:pt idx="7698">
                  <c:v>490.44550763156002</c:v>
                </c:pt>
                <c:pt idx="7699">
                  <c:v>490.50921840158202</c:v>
                </c:pt>
                <c:pt idx="7700">
                  <c:v>490.57292917160402</c:v>
                </c:pt>
                <c:pt idx="7701">
                  <c:v>490.63663994162698</c:v>
                </c:pt>
                <c:pt idx="7702">
                  <c:v>490.70035071164898</c:v>
                </c:pt>
                <c:pt idx="7703">
                  <c:v>490.76406148167098</c:v>
                </c:pt>
                <c:pt idx="7704">
                  <c:v>490.827772251694</c:v>
                </c:pt>
                <c:pt idx="7705">
                  <c:v>490.891483021716</c:v>
                </c:pt>
                <c:pt idx="7706">
                  <c:v>490.955193791738</c:v>
                </c:pt>
                <c:pt idx="7707">
                  <c:v>491.01890456176</c:v>
                </c:pt>
                <c:pt idx="7708">
                  <c:v>491.08261533178302</c:v>
                </c:pt>
                <c:pt idx="7709">
                  <c:v>491.14632610180502</c:v>
                </c:pt>
                <c:pt idx="7710">
                  <c:v>491.21003687182701</c:v>
                </c:pt>
                <c:pt idx="7711">
                  <c:v>491.27374764184998</c:v>
                </c:pt>
                <c:pt idx="7712">
                  <c:v>491.33745841187198</c:v>
                </c:pt>
                <c:pt idx="7713">
                  <c:v>491.40116918189398</c:v>
                </c:pt>
                <c:pt idx="7714">
                  <c:v>491.46487995191598</c:v>
                </c:pt>
                <c:pt idx="7715">
                  <c:v>491.528590721939</c:v>
                </c:pt>
                <c:pt idx="7716">
                  <c:v>491.592301491961</c:v>
                </c:pt>
                <c:pt idx="7717">
                  <c:v>491.65601226198299</c:v>
                </c:pt>
                <c:pt idx="7718">
                  <c:v>491.71972303200602</c:v>
                </c:pt>
                <c:pt idx="7719">
                  <c:v>491.78343380202801</c:v>
                </c:pt>
                <c:pt idx="7720">
                  <c:v>491.84714457205001</c:v>
                </c:pt>
                <c:pt idx="7721">
                  <c:v>491.91085534207201</c:v>
                </c:pt>
                <c:pt idx="7722">
                  <c:v>491.97456611209498</c:v>
                </c:pt>
                <c:pt idx="7723">
                  <c:v>492.03827688211697</c:v>
                </c:pt>
                <c:pt idx="7724">
                  <c:v>492.10198765213897</c:v>
                </c:pt>
                <c:pt idx="7725">
                  <c:v>492.165698422162</c:v>
                </c:pt>
                <c:pt idx="7726">
                  <c:v>492.22940919218399</c:v>
                </c:pt>
                <c:pt idx="7727">
                  <c:v>492.29311996220599</c:v>
                </c:pt>
                <c:pt idx="7728">
                  <c:v>492.35683073222799</c:v>
                </c:pt>
                <c:pt idx="7729">
                  <c:v>492.42054150225101</c:v>
                </c:pt>
                <c:pt idx="7730">
                  <c:v>492.48425227227301</c:v>
                </c:pt>
                <c:pt idx="7731">
                  <c:v>492.54796304229501</c:v>
                </c:pt>
                <c:pt idx="7732">
                  <c:v>492.61167381231701</c:v>
                </c:pt>
                <c:pt idx="7733">
                  <c:v>492.67538458233997</c:v>
                </c:pt>
                <c:pt idx="7734">
                  <c:v>492.73909535236203</c:v>
                </c:pt>
                <c:pt idx="7735">
                  <c:v>492.80280612238403</c:v>
                </c:pt>
                <c:pt idx="7736">
                  <c:v>492.86651689240699</c:v>
                </c:pt>
                <c:pt idx="7737">
                  <c:v>492.93022766242899</c:v>
                </c:pt>
                <c:pt idx="7738">
                  <c:v>492.99393843245099</c:v>
                </c:pt>
                <c:pt idx="7739">
                  <c:v>493.05764920247299</c:v>
                </c:pt>
                <c:pt idx="7740">
                  <c:v>493.12135997249601</c:v>
                </c:pt>
                <c:pt idx="7741">
                  <c:v>493.18507074251801</c:v>
                </c:pt>
                <c:pt idx="7742">
                  <c:v>493.24878151254001</c:v>
                </c:pt>
                <c:pt idx="7743">
                  <c:v>493.31249228256303</c:v>
                </c:pt>
                <c:pt idx="7744">
                  <c:v>493.37620305258503</c:v>
                </c:pt>
                <c:pt idx="7745">
                  <c:v>493.43991382260702</c:v>
                </c:pt>
                <c:pt idx="7746">
                  <c:v>493.50362459262902</c:v>
                </c:pt>
                <c:pt idx="7747">
                  <c:v>493.56733536265199</c:v>
                </c:pt>
                <c:pt idx="7748">
                  <c:v>493.63104613267399</c:v>
                </c:pt>
                <c:pt idx="7749">
                  <c:v>493.69475690269599</c:v>
                </c:pt>
                <c:pt idx="7750">
                  <c:v>493.75846767271901</c:v>
                </c:pt>
                <c:pt idx="7751">
                  <c:v>493.82217844274101</c:v>
                </c:pt>
                <c:pt idx="7752">
                  <c:v>493.885889212763</c:v>
                </c:pt>
                <c:pt idx="7753">
                  <c:v>493.949599982785</c:v>
                </c:pt>
                <c:pt idx="7754">
                  <c:v>494.01331075280802</c:v>
                </c:pt>
                <c:pt idx="7755">
                  <c:v>494.07702152283002</c:v>
                </c:pt>
                <c:pt idx="7756">
                  <c:v>494.14073229285202</c:v>
                </c:pt>
                <c:pt idx="7757">
                  <c:v>494.20444306287499</c:v>
                </c:pt>
                <c:pt idx="7758">
                  <c:v>494.26815383289699</c:v>
                </c:pt>
                <c:pt idx="7759">
                  <c:v>494.33186460291898</c:v>
                </c:pt>
                <c:pt idx="7760">
                  <c:v>494.39557537294098</c:v>
                </c:pt>
                <c:pt idx="7761">
                  <c:v>494.459286142964</c:v>
                </c:pt>
                <c:pt idx="7762">
                  <c:v>494.522996912986</c:v>
                </c:pt>
                <c:pt idx="7763">
                  <c:v>494.586707683008</c:v>
                </c:pt>
                <c:pt idx="7764">
                  <c:v>494.65041845303102</c:v>
                </c:pt>
                <c:pt idx="7765">
                  <c:v>494.71412922305302</c:v>
                </c:pt>
                <c:pt idx="7766">
                  <c:v>494.77783999307502</c:v>
                </c:pt>
                <c:pt idx="7767">
                  <c:v>494.84155076309702</c:v>
                </c:pt>
                <c:pt idx="7768">
                  <c:v>494.90526153311998</c:v>
                </c:pt>
                <c:pt idx="7769">
                  <c:v>494.96897230314198</c:v>
                </c:pt>
                <c:pt idx="7770">
                  <c:v>495.03268307316398</c:v>
                </c:pt>
                <c:pt idx="7771">
                  <c:v>495.096393843187</c:v>
                </c:pt>
                <c:pt idx="7772">
                  <c:v>495.160104613209</c:v>
                </c:pt>
                <c:pt idx="7773">
                  <c:v>495.223815383231</c:v>
                </c:pt>
                <c:pt idx="7774">
                  <c:v>495.287526153253</c:v>
                </c:pt>
                <c:pt idx="7775">
                  <c:v>495.35123692327602</c:v>
                </c:pt>
                <c:pt idx="7776">
                  <c:v>495.41494769329802</c:v>
                </c:pt>
                <c:pt idx="7777">
                  <c:v>495.47865846332002</c:v>
                </c:pt>
                <c:pt idx="7778">
                  <c:v>495.54236923334201</c:v>
                </c:pt>
                <c:pt idx="7779">
                  <c:v>495.60608000336498</c:v>
                </c:pt>
                <c:pt idx="7780">
                  <c:v>495.66979077338698</c:v>
                </c:pt>
                <c:pt idx="7781">
                  <c:v>495.73350154340898</c:v>
                </c:pt>
                <c:pt idx="7782">
                  <c:v>495.797212313432</c:v>
                </c:pt>
                <c:pt idx="7783">
                  <c:v>495.860923083454</c:v>
                </c:pt>
                <c:pt idx="7784">
                  <c:v>495.924633853476</c:v>
                </c:pt>
                <c:pt idx="7785">
                  <c:v>495.98834462349799</c:v>
                </c:pt>
                <c:pt idx="7786">
                  <c:v>496.05205539352102</c:v>
                </c:pt>
                <c:pt idx="7787">
                  <c:v>496.11576616354301</c:v>
                </c:pt>
                <c:pt idx="7788">
                  <c:v>496.17947693356501</c:v>
                </c:pt>
                <c:pt idx="7789">
                  <c:v>496.24318770358798</c:v>
                </c:pt>
                <c:pt idx="7790">
                  <c:v>496.30689847360998</c:v>
                </c:pt>
                <c:pt idx="7791">
                  <c:v>496.37060924363198</c:v>
                </c:pt>
                <c:pt idx="7792">
                  <c:v>496.43432001365397</c:v>
                </c:pt>
                <c:pt idx="7793">
                  <c:v>496.498030783677</c:v>
                </c:pt>
                <c:pt idx="7794">
                  <c:v>496.56174155369899</c:v>
                </c:pt>
                <c:pt idx="7795">
                  <c:v>496.62545232372099</c:v>
                </c:pt>
                <c:pt idx="7796">
                  <c:v>496.68916309374401</c:v>
                </c:pt>
                <c:pt idx="7797">
                  <c:v>496.75287386376601</c:v>
                </c:pt>
                <c:pt idx="7798">
                  <c:v>496.81658463378801</c:v>
                </c:pt>
                <c:pt idx="7799">
                  <c:v>496.88029540381001</c:v>
                </c:pt>
                <c:pt idx="7800">
                  <c:v>496.94400617383297</c:v>
                </c:pt>
                <c:pt idx="7801">
                  <c:v>497.00771694385497</c:v>
                </c:pt>
                <c:pt idx="7802">
                  <c:v>497.07142771387697</c:v>
                </c:pt>
                <c:pt idx="7803">
                  <c:v>497.13513848389999</c:v>
                </c:pt>
                <c:pt idx="7804">
                  <c:v>497.19884925392199</c:v>
                </c:pt>
                <c:pt idx="7805">
                  <c:v>497.26256002394399</c:v>
                </c:pt>
                <c:pt idx="7806">
                  <c:v>497.32627079396599</c:v>
                </c:pt>
                <c:pt idx="7807">
                  <c:v>497.38998156398901</c:v>
                </c:pt>
                <c:pt idx="7808">
                  <c:v>497.45369233401101</c:v>
                </c:pt>
                <c:pt idx="7809">
                  <c:v>497.51740310403301</c:v>
                </c:pt>
                <c:pt idx="7810">
                  <c:v>497.58111387405597</c:v>
                </c:pt>
                <c:pt idx="7811">
                  <c:v>497.64482464407803</c:v>
                </c:pt>
                <c:pt idx="7812">
                  <c:v>497.70853541410003</c:v>
                </c:pt>
                <c:pt idx="7813">
                  <c:v>497.77224618412203</c:v>
                </c:pt>
                <c:pt idx="7814">
                  <c:v>497.83595695414499</c:v>
                </c:pt>
                <c:pt idx="7815">
                  <c:v>497.89966772416699</c:v>
                </c:pt>
                <c:pt idx="7816">
                  <c:v>497.96337849418899</c:v>
                </c:pt>
                <c:pt idx="7817">
                  <c:v>498.02708926421201</c:v>
                </c:pt>
                <c:pt idx="7818">
                  <c:v>498.09080003423401</c:v>
                </c:pt>
                <c:pt idx="7819">
                  <c:v>498.15451080425601</c:v>
                </c:pt>
                <c:pt idx="7820">
                  <c:v>498.218221574278</c:v>
                </c:pt>
                <c:pt idx="7821">
                  <c:v>498.28193234430103</c:v>
                </c:pt>
                <c:pt idx="7822">
                  <c:v>498.34564311432302</c:v>
                </c:pt>
                <c:pt idx="7823">
                  <c:v>498.40935388434502</c:v>
                </c:pt>
                <c:pt idx="7824">
                  <c:v>498.47306465436799</c:v>
                </c:pt>
                <c:pt idx="7825">
                  <c:v>498.53677542438999</c:v>
                </c:pt>
                <c:pt idx="7826">
                  <c:v>498.60048619441199</c:v>
                </c:pt>
                <c:pt idx="7827">
                  <c:v>498.66419696443398</c:v>
                </c:pt>
                <c:pt idx="7828">
                  <c:v>498.72790773445701</c:v>
                </c:pt>
                <c:pt idx="7829">
                  <c:v>498.791618504479</c:v>
                </c:pt>
                <c:pt idx="7830">
                  <c:v>498.855329274501</c:v>
                </c:pt>
                <c:pt idx="7831">
                  <c:v>498.919040044523</c:v>
                </c:pt>
                <c:pt idx="7832">
                  <c:v>498.98275081454602</c:v>
                </c:pt>
                <c:pt idx="7833">
                  <c:v>499.04646158456802</c:v>
                </c:pt>
                <c:pt idx="7834">
                  <c:v>499.11017235459002</c:v>
                </c:pt>
                <c:pt idx="7835">
                  <c:v>499.17388312461298</c:v>
                </c:pt>
                <c:pt idx="7836">
                  <c:v>499.23759389463498</c:v>
                </c:pt>
                <c:pt idx="7837">
                  <c:v>499.30130466465698</c:v>
                </c:pt>
                <c:pt idx="7838">
                  <c:v>499.36501543467898</c:v>
                </c:pt>
                <c:pt idx="7839">
                  <c:v>499.428726204702</c:v>
                </c:pt>
                <c:pt idx="7840">
                  <c:v>499.492436974724</c:v>
                </c:pt>
                <c:pt idx="7841">
                  <c:v>499.556147744746</c:v>
                </c:pt>
                <c:pt idx="7842">
                  <c:v>499.61985851476902</c:v>
                </c:pt>
                <c:pt idx="7843">
                  <c:v>499.68356928479102</c:v>
                </c:pt>
                <c:pt idx="7844">
                  <c:v>499.74728005481302</c:v>
                </c:pt>
                <c:pt idx="7845">
                  <c:v>499.81099082483502</c:v>
                </c:pt>
                <c:pt idx="7846">
                  <c:v>499.87470159485798</c:v>
                </c:pt>
                <c:pt idx="7847">
                  <c:v>499.93841236487998</c:v>
                </c:pt>
                <c:pt idx="7848">
                  <c:v>500.00212313490198</c:v>
                </c:pt>
                <c:pt idx="7849">
                  <c:v>500.065833904925</c:v>
                </c:pt>
                <c:pt idx="7850">
                  <c:v>500.129544674947</c:v>
                </c:pt>
                <c:pt idx="7851">
                  <c:v>500.193255444969</c:v>
                </c:pt>
                <c:pt idx="7852">
                  <c:v>500.256966214991</c:v>
                </c:pt>
                <c:pt idx="7853">
                  <c:v>500.32067698501402</c:v>
                </c:pt>
                <c:pt idx="7854">
                  <c:v>500.38438775503602</c:v>
                </c:pt>
                <c:pt idx="7855">
                  <c:v>500.44809852505801</c:v>
                </c:pt>
                <c:pt idx="7856">
                  <c:v>500.51180929508098</c:v>
                </c:pt>
                <c:pt idx="7857">
                  <c:v>500.57552006510298</c:v>
                </c:pt>
                <c:pt idx="7858">
                  <c:v>500.63923083512498</c:v>
                </c:pt>
                <c:pt idx="7859">
                  <c:v>500.70294160514698</c:v>
                </c:pt>
                <c:pt idx="7860">
                  <c:v>500.76665237517</c:v>
                </c:pt>
                <c:pt idx="7861">
                  <c:v>500.830363145192</c:v>
                </c:pt>
                <c:pt idx="7862">
                  <c:v>500.89407391521399</c:v>
                </c:pt>
                <c:pt idx="7863">
                  <c:v>500.95778468523702</c:v>
                </c:pt>
                <c:pt idx="7864">
                  <c:v>501.02149545525901</c:v>
                </c:pt>
                <c:pt idx="7865">
                  <c:v>501.08520622528101</c:v>
                </c:pt>
                <c:pt idx="7866">
                  <c:v>501.14891699530301</c:v>
                </c:pt>
                <c:pt idx="7867">
                  <c:v>501.21262776532598</c:v>
                </c:pt>
                <c:pt idx="7868">
                  <c:v>501.27633853534797</c:v>
                </c:pt>
                <c:pt idx="7869">
                  <c:v>501.34004930536997</c:v>
                </c:pt>
                <c:pt idx="7870">
                  <c:v>501.403760075393</c:v>
                </c:pt>
                <c:pt idx="7871">
                  <c:v>501.46747084541499</c:v>
                </c:pt>
                <c:pt idx="7872">
                  <c:v>501.53118161543699</c:v>
                </c:pt>
                <c:pt idx="7873">
                  <c:v>501.59489238545899</c:v>
                </c:pt>
                <c:pt idx="7874">
                  <c:v>501.65860315548201</c:v>
                </c:pt>
                <c:pt idx="7875">
                  <c:v>501.72231392550401</c:v>
                </c:pt>
                <c:pt idx="7876">
                  <c:v>501.78602469552601</c:v>
                </c:pt>
                <c:pt idx="7877">
                  <c:v>501.84973546554801</c:v>
                </c:pt>
                <c:pt idx="7878">
                  <c:v>501.91344623557097</c:v>
                </c:pt>
                <c:pt idx="7879">
                  <c:v>501.97715700559303</c:v>
                </c:pt>
                <c:pt idx="7880">
                  <c:v>502.04086777561503</c:v>
                </c:pt>
                <c:pt idx="7881">
                  <c:v>502.10457854563799</c:v>
                </c:pt>
                <c:pt idx="7882">
                  <c:v>502.16828931565999</c:v>
                </c:pt>
                <c:pt idx="7883">
                  <c:v>502.23200008568199</c:v>
                </c:pt>
                <c:pt idx="7884">
                  <c:v>502.29571085570399</c:v>
                </c:pt>
                <c:pt idx="7885">
                  <c:v>502.35942162572701</c:v>
                </c:pt>
                <c:pt idx="7886">
                  <c:v>502.42313239574901</c:v>
                </c:pt>
                <c:pt idx="7887">
                  <c:v>502.48684316577101</c:v>
                </c:pt>
                <c:pt idx="7888">
                  <c:v>502.55055393579403</c:v>
                </c:pt>
                <c:pt idx="7889">
                  <c:v>502.61426470581603</c:v>
                </c:pt>
                <c:pt idx="7890">
                  <c:v>502.67797547583802</c:v>
                </c:pt>
                <c:pt idx="7891">
                  <c:v>502.74168624586002</c:v>
                </c:pt>
                <c:pt idx="7892">
                  <c:v>502.80539701588299</c:v>
                </c:pt>
                <c:pt idx="7893">
                  <c:v>502.86910778590499</c:v>
                </c:pt>
                <c:pt idx="7894">
                  <c:v>502.93281855592699</c:v>
                </c:pt>
                <c:pt idx="7895">
                  <c:v>502.99652932595001</c:v>
                </c:pt>
                <c:pt idx="7896">
                  <c:v>503.06024009597201</c:v>
                </c:pt>
                <c:pt idx="7897">
                  <c:v>503.123950865994</c:v>
                </c:pt>
                <c:pt idx="7898">
                  <c:v>503.187661636016</c:v>
                </c:pt>
                <c:pt idx="7899">
                  <c:v>503.25137240603902</c:v>
                </c:pt>
                <c:pt idx="7900">
                  <c:v>503.31508317606102</c:v>
                </c:pt>
                <c:pt idx="7901">
                  <c:v>503.37879394608302</c:v>
                </c:pt>
                <c:pt idx="7902">
                  <c:v>503.44250471610599</c:v>
                </c:pt>
                <c:pt idx="7903">
                  <c:v>503.50621548612799</c:v>
                </c:pt>
                <c:pt idx="7904">
                  <c:v>503.56992625614998</c:v>
                </c:pt>
                <c:pt idx="7905">
                  <c:v>503.63363702617198</c:v>
                </c:pt>
                <c:pt idx="7906">
                  <c:v>503.697347796195</c:v>
                </c:pt>
                <c:pt idx="7907">
                  <c:v>503.761058566217</c:v>
                </c:pt>
                <c:pt idx="7908">
                  <c:v>503.824769336239</c:v>
                </c:pt>
                <c:pt idx="7909">
                  <c:v>503.88848010626202</c:v>
                </c:pt>
                <c:pt idx="7910">
                  <c:v>503.95219087628402</c:v>
                </c:pt>
                <c:pt idx="7911">
                  <c:v>504.01590164630602</c:v>
                </c:pt>
                <c:pt idx="7912">
                  <c:v>504.07961241632802</c:v>
                </c:pt>
                <c:pt idx="7913">
                  <c:v>504.14332318635098</c:v>
                </c:pt>
                <c:pt idx="7914">
                  <c:v>504.20703395637298</c:v>
                </c:pt>
                <c:pt idx="7915">
                  <c:v>504.27074472639498</c:v>
                </c:pt>
                <c:pt idx="7916">
                  <c:v>504.334455496418</c:v>
                </c:pt>
                <c:pt idx="7917">
                  <c:v>504.39816626644</c:v>
                </c:pt>
                <c:pt idx="7918">
                  <c:v>504.461877036462</c:v>
                </c:pt>
                <c:pt idx="7919">
                  <c:v>504.525587806484</c:v>
                </c:pt>
                <c:pt idx="7920">
                  <c:v>504.58929857650702</c:v>
                </c:pt>
                <c:pt idx="7921">
                  <c:v>504.65300934652902</c:v>
                </c:pt>
                <c:pt idx="7922">
                  <c:v>504.71672011655102</c:v>
                </c:pt>
                <c:pt idx="7923">
                  <c:v>504.78043088657301</c:v>
                </c:pt>
                <c:pt idx="7924">
                  <c:v>504.84414165659598</c:v>
                </c:pt>
                <c:pt idx="7925">
                  <c:v>504.90785242661798</c:v>
                </c:pt>
                <c:pt idx="7926">
                  <c:v>504.97156319663998</c:v>
                </c:pt>
                <c:pt idx="7927">
                  <c:v>505.035273966663</c:v>
                </c:pt>
                <c:pt idx="7928">
                  <c:v>505.098984736685</c:v>
                </c:pt>
                <c:pt idx="7929">
                  <c:v>505.162695506707</c:v>
                </c:pt>
                <c:pt idx="7930">
                  <c:v>505.22640627672899</c:v>
                </c:pt>
                <c:pt idx="7931">
                  <c:v>505.29011704675202</c:v>
                </c:pt>
                <c:pt idx="7932">
                  <c:v>505.35382781677401</c:v>
                </c:pt>
                <c:pt idx="7933">
                  <c:v>505.41753858679601</c:v>
                </c:pt>
                <c:pt idx="7934">
                  <c:v>505.48124935681898</c:v>
                </c:pt>
                <c:pt idx="7935">
                  <c:v>505.54496012684098</c:v>
                </c:pt>
                <c:pt idx="7936">
                  <c:v>505.60867089686298</c:v>
                </c:pt>
                <c:pt idx="7937">
                  <c:v>505.67238166688497</c:v>
                </c:pt>
                <c:pt idx="7938">
                  <c:v>505.736092436908</c:v>
                </c:pt>
                <c:pt idx="7939">
                  <c:v>505.79980320692999</c:v>
                </c:pt>
                <c:pt idx="7940">
                  <c:v>505.86351397695199</c:v>
                </c:pt>
                <c:pt idx="7941">
                  <c:v>505.92722474697501</c:v>
                </c:pt>
                <c:pt idx="7942">
                  <c:v>505.99093551699701</c:v>
                </c:pt>
                <c:pt idx="7943">
                  <c:v>506.05464628701901</c:v>
                </c:pt>
                <c:pt idx="7944">
                  <c:v>506.11835705704101</c:v>
                </c:pt>
                <c:pt idx="7945">
                  <c:v>506.18206782706397</c:v>
                </c:pt>
                <c:pt idx="7946">
                  <c:v>506.24577859708597</c:v>
                </c:pt>
                <c:pt idx="7947">
                  <c:v>506.30948936710797</c:v>
                </c:pt>
                <c:pt idx="7948">
                  <c:v>506.37320013713099</c:v>
                </c:pt>
                <c:pt idx="7949">
                  <c:v>506.43691090715299</c:v>
                </c:pt>
                <c:pt idx="7950">
                  <c:v>506.50062167717499</c:v>
                </c:pt>
                <c:pt idx="7951">
                  <c:v>506.56433244719699</c:v>
                </c:pt>
                <c:pt idx="7952">
                  <c:v>506.62804321722001</c:v>
                </c:pt>
                <c:pt idx="7953">
                  <c:v>506.69175398724201</c:v>
                </c:pt>
                <c:pt idx="7954">
                  <c:v>506.75546475726401</c:v>
                </c:pt>
                <c:pt idx="7955">
                  <c:v>506.81917552728697</c:v>
                </c:pt>
                <c:pt idx="7956">
                  <c:v>506.88288629730903</c:v>
                </c:pt>
                <c:pt idx="7957">
                  <c:v>506.94659706733103</c:v>
                </c:pt>
                <c:pt idx="7958">
                  <c:v>507.01030783735303</c:v>
                </c:pt>
                <c:pt idx="7959">
                  <c:v>507.07401860737599</c:v>
                </c:pt>
                <c:pt idx="7960">
                  <c:v>507.13772937739799</c:v>
                </c:pt>
                <c:pt idx="7961">
                  <c:v>507.20144014741999</c:v>
                </c:pt>
                <c:pt idx="7962">
                  <c:v>507.26515091744301</c:v>
                </c:pt>
                <c:pt idx="7963">
                  <c:v>507.32886168746501</c:v>
                </c:pt>
                <c:pt idx="7964">
                  <c:v>507.39257245748701</c:v>
                </c:pt>
                <c:pt idx="7965">
                  <c:v>507.456283227509</c:v>
                </c:pt>
                <c:pt idx="7966">
                  <c:v>507.51999399753203</c:v>
                </c:pt>
                <c:pt idx="7967">
                  <c:v>507.58370476755402</c:v>
                </c:pt>
                <c:pt idx="7968">
                  <c:v>507.64741553757602</c:v>
                </c:pt>
                <c:pt idx="7969">
                  <c:v>507.71112630759899</c:v>
                </c:pt>
                <c:pt idx="7970">
                  <c:v>507.77483707762099</c:v>
                </c:pt>
                <c:pt idx="7971">
                  <c:v>507.83854784764299</c:v>
                </c:pt>
                <c:pt idx="7972">
                  <c:v>507.90225861766498</c:v>
                </c:pt>
                <c:pt idx="7973">
                  <c:v>507.96596938768801</c:v>
                </c:pt>
                <c:pt idx="7974">
                  <c:v>508.02968015771</c:v>
                </c:pt>
                <c:pt idx="7975">
                  <c:v>508.093390927732</c:v>
                </c:pt>
                <c:pt idx="7976">
                  <c:v>508.157101697754</c:v>
                </c:pt>
                <c:pt idx="7977">
                  <c:v>508.22081246777702</c:v>
                </c:pt>
                <c:pt idx="7978">
                  <c:v>508.28452323779902</c:v>
                </c:pt>
                <c:pt idx="7979">
                  <c:v>508.34823400782102</c:v>
                </c:pt>
                <c:pt idx="7980">
                  <c:v>508.41194477784398</c:v>
                </c:pt>
                <c:pt idx="7981">
                  <c:v>508.47565554786598</c:v>
                </c:pt>
                <c:pt idx="7982">
                  <c:v>508.53936631788798</c:v>
                </c:pt>
                <c:pt idx="7983">
                  <c:v>508.60307708790998</c:v>
                </c:pt>
                <c:pt idx="7984">
                  <c:v>508.666787857933</c:v>
                </c:pt>
                <c:pt idx="7985">
                  <c:v>508.730498627955</c:v>
                </c:pt>
                <c:pt idx="7986">
                  <c:v>508.794209397977</c:v>
                </c:pt>
                <c:pt idx="7987">
                  <c:v>508.85792016800002</c:v>
                </c:pt>
                <c:pt idx="7988">
                  <c:v>508.92163093802202</c:v>
                </c:pt>
                <c:pt idx="7989">
                  <c:v>508.98534170804402</c:v>
                </c:pt>
                <c:pt idx="7990">
                  <c:v>509.04905247806602</c:v>
                </c:pt>
                <c:pt idx="7991">
                  <c:v>509.11276324808898</c:v>
                </c:pt>
                <c:pt idx="7992">
                  <c:v>509.17647401811098</c:v>
                </c:pt>
                <c:pt idx="7993">
                  <c:v>509.24018478813298</c:v>
                </c:pt>
                <c:pt idx="7994">
                  <c:v>509.303895558156</c:v>
                </c:pt>
                <c:pt idx="7995">
                  <c:v>509.367606328178</c:v>
                </c:pt>
                <c:pt idx="7996">
                  <c:v>509.4313170982</c:v>
                </c:pt>
                <c:pt idx="7997">
                  <c:v>509.495027868222</c:v>
                </c:pt>
                <c:pt idx="7998">
                  <c:v>509.55873863824502</c:v>
                </c:pt>
                <c:pt idx="7999">
                  <c:v>509.62244940826702</c:v>
                </c:pt>
                <c:pt idx="8000">
                  <c:v>509.68616017828901</c:v>
                </c:pt>
                <c:pt idx="8001">
                  <c:v>509.74987094831198</c:v>
                </c:pt>
                <c:pt idx="8002">
                  <c:v>509.81358171833398</c:v>
                </c:pt>
                <c:pt idx="8003">
                  <c:v>509.87729248835598</c:v>
                </c:pt>
                <c:pt idx="8004">
                  <c:v>509.94100325837798</c:v>
                </c:pt>
                <c:pt idx="8005">
                  <c:v>510.004714028401</c:v>
                </c:pt>
                <c:pt idx="8006">
                  <c:v>510.068424798423</c:v>
                </c:pt>
                <c:pt idx="8007">
                  <c:v>510.13213556844499</c:v>
                </c:pt>
                <c:pt idx="8008">
                  <c:v>510.19584633846802</c:v>
                </c:pt>
                <c:pt idx="8009">
                  <c:v>510.25955710849001</c:v>
                </c:pt>
                <c:pt idx="8010">
                  <c:v>510.32326787851201</c:v>
                </c:pt>
                <c:pt idx="8011">
                  <c:v>510.38697864853401</c:v>
                </c:pt>
                <c:pt idx="8012">
                  <c:v>510.45068941855698</c:v>
                </c:pt>
                <c:pt idx="8013">
                  <c:v>510.51440018857897</c:v>
                </c:pt>
                <c:pt idx="8014">
                  <c:v>510.57811095860097</c:v>
                </c:pt>
                <c:pt idx="8015">
                  <c:v>510.641821728624</c:v>
                </c:pt>
                <c:pt idx="8016">
                  <c:v>510.70553249864599</c:v>
                </c:pt>
                <c:pt idx="8017">
                  <c:v>510.76924326866799</c:v>
                </c:pt>
                <c:pt idx="8018">
                  <c:v>510.83295403868999</c:v>
                </c:pt>
                <c:pt idx="8019">
                  <c:v>510.89666480871301</c:v>
                </c:pt>
                <c:pt idx="8020">
                  <c:v>510.96037557873501</c:v>
                </c:pt>
                <c:pt idx="8021">
                  <c:v>511.02408634875701</c:v>
                </c:pt>
                <c:pt idx="8022">
                  <c:v>511.08779711877901</c:v>
                </c:pt>
                <c:pt idx="8023">
                  <c:v>511.15150788880197</c:v>
                </c:pt>
                <c:pt idx="8024">
                  <c:v>511.21521865882403</c:v>
                </c:pt>
                <c:pt idx="8025">
                  <c:v>511.27892942884603</c:v>
                </c:pt>
                <c:pt idx="8026">
                  <c:v>511.34264019886899</c:v>
                </c:pt>
                <c:pt idx="8027">
                  <c:v>511.40635096889099</c:v>
                </c:pt>
                <c:pt idx="8028">
                  <c:v>511.47006173891299</c:v>
                </c:pt>
                <c:pt idx="8029">
                  <c:v>511.53377250893499</c:v>
                </c:pt>
                <c:pt idx="8030">
                  <c:v>511.59748327895801</c:v>
                </c:pt>
                <c:pt idx="8031">
                  <c:v>511.66119404898001</c:v>
                </c:pt>
                <c:pt idx="8032">
                  <c:v>511.72490481900201</c:v>
                </c:pt>
                <c:pt idx="8033">
                  <c:v>511.78861558902503</c:v>
                </c:pt>
                <c:pt idx="8034">
                  <c:v>511.85232635904703</c:v>
                </c:pt>
                <c:pt idx="8035">
                  <c:v>511.91603712906903</c:v>
                </c:pt>
                <c:pt idx="8036">
                  <c:v>511.97974789909102</c:v>
                </c:pt>
                <c:pt idx="8037">
                  <c:v>512.04345866911399</c:v>
                </c:pt>
                <c:pt idx="8038">
                  <c:v>512.10716943913599</c:v>
                </c:pt>
                <c:pt idx="8039">
                  <c:v>512.17088020915799</c:v>
                </c:pt>
                <c:pt idx="8040">
                  <c:v>512.23459097918101</c:v>
                </c:pt>
                <c:pt idx="8041">
                  <c:v>512.29830174920301</c:v>
                </c:pt>
                <c:pt idx="8042">
                  <c:v>512.36201251922603</c:v>
                </c:pt>
                <c:pt idx="8043">
                  <c:v>512.42572328924803</c:v>
                </c:pt>
                <c:pt idx="8044">
                  <c:v>512.48943405927002</c:v>
                </c:pt>
                <c:pt idx="8045">
                  <c:v>512.55314482929305</c:v>
                </c:pt>
                <c:pt idx="8046">
                  <c:v>512.61685559931504</c:v>
                </c:pt>
                <c:pt idx="8047">
                  <c:v>512.68056636933704</c:v>
                </c:pt>
                <c:pt idx="8048">
                  <c:v>512.74427713935995</c:v>
                </c:pt>
                <c:pt idx="8049">
                  <c:v>512.80798790938195</c:v>
                </c:pt>
                <c:pt idx="8050">
                  <c:v>512.87169867940395</c:v>
                </c:pt>
                <c:pt idx="8051">
                  <c:v>512.93540944942697</c:v>
                </c:pt>
                <c:pt idx="8052">
                  <c:v>512.99912021944897</c:v>
                </c:pt>
                <c:pt idx="8053">
                  <c:v>513.06283098947097</c:v>
                </c:pt>
                <c:pt idx="8054">
                  <c:v>513.12654175949399</c:v>
                </c:pt>
                <c:pt idx="8055">
                  <c:v>513.19025252951599</c:v>
                </c:pt>
                <c:pt idx="8056">
                  <c:v>513.25396329953799</c:v>
                </c:pt>
                <c:pt idx="8057">
                  <c:v>513.31767406956101</c:v>
                </c:pt>
                <c:pt idx="8058">
                  <c:v>513.38138483958301</c:v>
                </c:pt>
                <c:pt idx="8059">
                  <c:v>513.445095609605</c:v>
                </c:pt>
                <c:pt idx="8060">
                  <c:v>513.50880637962803</c:v>
                </c:pt>
                <c:pt idx="8061">
                  <c:v>513.57251714965003</c:v>
                </c:pt>
                <c:pt idx="8062">
                  <c:v>513.63622791967202</c:v>
                </c:pt>
                <c:pt idx="8063">
                  <c:v>513.69993868969505</c:v>
                </c:pt>
                <c:pt idx="8064">
                  <c:v>513.76364945971704</c:v>
                </c:pt>
                <c:pt idx="8065">
                  <c:v>513.82736022973904</c:v>
                </c:pt>
                <c:pt idx="8066">
                  <c:v>513.89107099976195</c:v>
                </c:pt>
                <c:pt idx="8067">
                  <c:v>513.95478176978395</c:v>
                </c:pt>
                <c:pt idx="8068">
                  <c:v>514.01849253980595</c:v>
                </c:pt>
                <c:pt idx="8069">
                  <c:v>514.08220330982897</c:v>
                </c:pt>
                <c:pt idx="8070">
                  <c:v>514.14591407985097</c:v>
                </c:pt>
                <c:pt idx="8071">
                  <c:v>514.20962484987297</c:v>
                </c:pt>
                <c:pt idx="8072">
                  <c:v>514.27333561989599</c:v>
                </c:pt>
                <c:pt idx="8073">
                  <c:v>514.33704638991799</c:v>
                </c:pt>
                <c:pt idx="8074">
                  <c:v>514.40075715993999</c:v>
                </c:pt>
                <c:pt idx="8075">
                  <c:v>514.46446792996301</c:v>
                </c:pt>
                <c:pt idx="8076">
                  <c:v>514.52817869998501</c:v>
                </c:pt>
                <c:pt idx="8077">
                  <c:v>514.591889470007</c:v>
                </c:pt>
                <c:pt idx="8078">
                  <c:v>514.65560024003003</c:v>
                </c:pt>
                <c:pt idx="8079">
                  <c:v>514.71931101005202</c:v>
                </c:pt>
                <c:pt idx="8080">
                  <c:v>514.78302178007402</c:v>
                </c:pt>
                <c:pt idx="8081">
                  <c:v>514.84673255009704</c:v>
                </c:pt>
                <c:pt idx="8082">
                  <c:v>514.91044332011904</c:v>
                </c:pt>
                <c:pt idx="8083">
                  <c:v>514.97415409014104</c:v>
                </c:pt>
                <c:pt idx="8084">
                  <c:v>515.03786486016395</c:v>
                </c:pt>
                <c:pt idx="8085">
                  <c:v>515.10157563018595</c:v>
                </c:pt>
                <c:pt idx="8086">
                  <c:v>515.16528640020795</c:v>
                </c:pt>
                <c:pt idx="8087">
                  <c:v>515.22899717023097</c:v>
                </c:pt>
                <c:pt idx="8088">
                  <c:v>515.29270794025297</c:v>
                </c:pt>
                <c:pt idx="8089">
                  <c:v>515.35641871027497</c:v>
                </c:pt>
                <c:pt idx="8090">
                  <c:v>515.42012948029799</c:v>
                </c:pt>
                <c:pt idx="8091">
                  <c:v>515.48384025031999</c:v>
                </c:pt>
                <c:pt idx="8092">
                  <c:v>515.54755102034198</c:v>
                </c:pt>
                <c:pt idx="8093">
                  <c:v>515.61126179036501</c:v>
                </c:pt>
                <c:pt idx="8094">
                  <c:v>515.674972560387</c:v>
                </c:pt>
                <c:pt idx="8095">
                  <c:v>515.73868333041003</c:v>
                </c:pt>
                <c:pt idx="8096">
                  <c:v>515.80239410043202</c:v>
                </c:pt>
                <c:pt idx="8097">
                  <c:v>515.86610487045402</c:v>
                </c:pt>
                <c:pt idx="8098">
                  <c:v>515.92981564047705</c:v>
                </c:pt>
                <c:pt idx="8099">
                  <c:v>515.99352641049904</c:v>
                </c:pt>
                <c:pt idx="8100">
                  <c:v>516.05723718052104</c:v>
                </c:pt>
                <c:pt idx="8101">
                  <c:v>516.12094795054395</c:v>
                </c:pt>
                <c:pt idx="8102">
                  <c:v>516.18465872056595</c:v>
                </c:pt>
                <c:pt idx="8103">
                  <c:v>516.24836949058795</c:v>
                </c:pt>
                <c:pt idx="8104">
                  <c:v>516.31208026061097</c:v>
                </c:pt>
                <c:pt idx="8105">
                  <c:v>516.37579103063297</c:v>
                </c:pt>
                <c:pt idx="8106">
                  <c:v>516.43950180065497</c:v>
                </c:pt>
                <c:pt idx="8107">
                  <c:v>516.50321257067799</c:v>
                </c:pt>
                <c:pt idx="8108">
                  <c:v>516.56692334069999</c:v>
                </c:pt>
                <c:pt idx="8109">
                  <c:v>516.63063411072199</c:v>
                </c:pt>
                <c:pt idx="8110">
                  <c:v>516.69434488074501</c:v>
                </c:pt>
                <c:pt idx="8111">
                  <c:v>516.75805565076701</c:v>
                </c:pt>
                <c:pt idx="8112">
                  <c:v>516.821766420789</c:v>
                </c:pt>
                <c:pt idx="8113">
                  <c:v>516.88547719081203</c:v>
                </c:pt>
                <c:pt idx="8114">
                  <c:v>516.94918796083402</c:v>
                </c:pt>
                <c:pt idx="8115">
                  <c:v>517.01289873085602</c:v>
                </c:pt>
                <c:pt idx="8116">
                  <c:v>517.07660950087904</c:v>
                </c:pt>
                <c:pt idx="8117">
                  <c:v>517.14032027090104</c:v>
                </c:pt>
                <c:pt idx="8118">
                  <c:v>517.20403104092304</c:v>
                </c:pt>
                <c:pt idx="8119">
                  <c:v>517.26774181094595</c:v>
                </c:pt>
                <c:pt idx="8120">
                  <c:v>517.33145258096795</c:v>
                </c:pt>
                <c:pt idx="8121">
                  <c:v>517.39516335098995</c:v>
                </c:pt>
                <c:pt idx="8122">
                  <c:v>517.45887412101297</c:v>
                </c:pt>
                <c:pt idx="8123">
                  <c:v>517.52258489103497</c:v>
                </c:pt>
                <c:pt idx="8124">
                  <c:v>517.58629566105697</c:v>
                </c:pt>
                <c:pt idx="8125">
                  <c:v>517.65000643107999</c:v>
                </c:pt>
                <c:pt idx="8126">
                  <c:v>517.71371720110199</c:v>
                </c:pt>
                <c:pt idx="8127">
                  <c:v>517.77742797112398</c:v>
                </c:pt>
                <c:pt idx="8128">
                  <c:v>517.84113874114701</c:v>
                </c:pt>
                <c:pt idx="8129">
                  <c:v>517.904849511169</c:v>
                </c:pt>
                <c:pt idx="8130">
                  <c:v>517.968560281191</c:v>
                </c:pt>
                <c:pt idx="8131">
                  <c:v>518.03227105121402</c:v>
                </c:pt>
                <c:pt idx="8132">
                  <c:v>518.09598182123602</c:v>
                </c:pt>
                <c:pt idx="8133">
                  <c:v>518.15969259125802</c:v>
                </c:pt>
                <c:pt idx="8134">
                  <c:v>518.22340336128104</c:v>
                </c:pt>
                <c:pt idx="8135">
                  <c:v>518.28711413130304</c:v>
                </c:pt>
                <c:pt idx="8136">
                  <c:v>518.35082490132504</c:v>
                </c:pt>
                <c:pt idx="8137">
                  <c:v>518.41453567134795</c:v>
                </c:pt>
                <c:pt idx="8138">
                  <c:v>518.47824644136995</c:v>
                </c:pt>
                <c:pt idx="8139">
                  <c:v>518.54195721139195</c:v>
                </c:pt>
                <c:pt idx="8140">
                  <c:v>518.60566798141497</c:v>
                </c:pt>
                <c:pt idx="8141">
                  <c:v>518.66937875143697</c:v>
                </c:pt>
                <c:pt idx="8142">
                  <c:v>518.73308952145896</c:v>
                </c:pt>
                <c:pt idx="8143">
                  <c:v>518.79680029148199</c:v>
                </c:pt>
                <c:pt idx="8144">
                  <c:v>518.86051106150398</c:v>
                </c:pt>
                <c:pt idx="8145">
                  <c:v>518.92422183152598</c:v>
                </c:pt>
                <c:pt idx="8146">
                  <c:v>518.98793260154901</c:v>
                </c:pt>
                <c:pt idx="8147">
                  <c:v>519.051643371571</c:v>
                </c:pt>
                <c:pt idx="8148">
                  <c:v>519.11535414159403</c:v>
                </c:pt>
                <c:pt idx="8149">
                  <c:v>519.17906491161602</c:v>
                </c:pt>
                <c:pt idx="8150">
                  <c:v>519.24277568163802</c:v>
                </c:pt>
                <c:pt idx="8151">
                  <c:v>519.30648645166104</c:v>
                </c:pt>
                <c:pt idx="8152">
                  <c:v>519.37019722168304</c:v>
                </c:pt>
                <c:pt idx="8153">
                  <c:v>519.43390799170504</c:v>
                </c:pt>
                <c:pt idx="8154">
                  <c:v>519.49761876172795</c:v>
                </c:pt>
                <c:pt idx="8155">
                  <c:v>519.56132953174995</c:v>
                </c:pt>
                <c:pt idx="8156">
                  <c:v>519.62504030177195</c:v>
                </c:pt>
                <c:pt idx="8157">
                  <c:v>519.68875107179497</c:v>
                </c:pt>
                <c:pt idx="8158">
                  <c:v>519.75246184181697</c:v>
                </c:pt>
                <c:pt idx="8159">
                  <c:v>519.81617261183897</c:v>
                </c:pt>
                <c:pt idx="8160">
                  <c:v>519.87988338186199</c:v>
                </c:pt>
                <c:pt idx="8161">
                  <c:v>519.94359415188399</c:v>
                </c:pt>
                <c:pt idx="8162">
                  <c:v>520.00730492190598</c:v>
                </c:pt>
                <c:pt idx="8163">
                  <c:v>520.07101569192901</c:v>
                </c:pt>
                <c:pt idx="8164">
                  <c:v>520.134726461951</c:v>
                </c:pt>
                <c:pt idx="8165">
                  <c:v>520.198437231973</c:v>
                </c:pt>
                <c:pt idx="8166">
                  <c:v>520.26214800199602</c:v>
                </c:pt>
                <c:pt idx="8167">
                  <c:v>520.32585877201802</c:v>
                </c:pt>
                <c:pt idx="8168">
                  <c:v>520.38956954204002</c:v>
                </c:pt>
                <c:pt idx="8169">
                  <c:v>520.45328031206304</c:v>
                </c:pt>
                <c:pt idx="8170">
                  <c:v>520.51699108208504</c:v>
                </c:pt>
                <c:pt idx="8171">
                  <c:v>520.58070185210704</c:v>
                </c:pt>
                <c:pt idx="8172">
                  <c:v>520.64441262212995</c:v>
                </c:pt>
                <c:pt idx="8173">
                  <c:v>520.70812339215195</c:v>
                </c:pt>
                <c:pt idx="8174">
                  <c:v>520.77183416217395</c:v>
                </c:pt>
                <c:pt idx="8175">
                  <c:v>520.83554493219697</c:v>
                </c:pt>
                <c:pt idx="8176">
                  <c:v>520.89925570221897</c:v>
                </c:pt>
                <c:pt idx="8177">
                  <c:v>520.96296647224096</c:v>
                </c:pt>
                <c:pt idx="8178">
                  <c:v>521.02667724226399</c:v>
                </c:pt>
                <c:pt idx="8179">
                  <c:v>521.09038801228598</c:v>
                </c:pt>
                <c:pt idx="8180">
                  <c:v>521.15409878230798</c:v>
                </c:pt>
                <c:pt idx="8181">
                  <c:v>521.217809552331</c:v>
                </c:pt>
                <c:pt idx="8182">
                  <c:v>521.281520322353</c:v>
                </c:pt>
                <c:pt idx="8183">
                  <c:v>521.345231092375</c:v>
                </c:pt>
                <c:pt idx="8184">
                  <c:v>521.40894186239802</c:v>
                </c:pt>
                <c:pt idx="8185">
                  <c:v>521.47265263242002</c:v>
                </c:pt>
                <c:pt idx="8186">
                  <c:v>521.53636340244202</c:v>
                </c:pt>
                <c:pt idx="8187">
                  <c:v>521.60007417246504</c:v>
                </c:pt>
                <c:pt idx="8188">
                  <c:v>521.66378494248704</c:v>
                </c:pt>
                <c:pt idx="8189">
                  <c:v>521.72749571250904</c:v>
                </c:pt>
                <c:pt idx="8190">
                  <c:v>521.79120648253195</c:v>
                </c:pt>
                <c:pt idx="8191">
                  <c:v>521.85491725255395</c:v>
                </c:pt>
                <c:pt idx="8192">
                  <c:v>521.91862802257594</c:v>
                </c:pt>
                <c:pt idx="8193">
                  <c:v>521.98233879259897</c:v>
                </c:pt>
                <c:pt idx="8194">
                  <c:v>522.04604956262096</c:v>
                </c:pt>
                <c:pt idx="8195">
                  <c:v>522.10976033264296</c:v>
                </c:pt>
                <c:pt idx="8196">
                  <c:v>522.17347110266599</c:v>
                </c:pt>
                <c:pt idx="8197">
                  <c:v>522.23718187268798</c:v>
                </c:pt>
                <c:pt idx="8198">
                  <c:v>522.30089264270998</c:v>
                </c:pt>
                <c:pt idx="8199">
                  <c:v>522.364603412733</c:v>
                </c:pt>
                <c:pt idx="8200">
                  <c:v>522.428314182755</c:v>
                </c:pt>
                <c:pt idx="8201">
                  <c:v>522.49202495277802</c:v>
                </c:pt>
                <c:pt idx="8202">
                  <c:v>522.55573572280002</c:v>
                </c:pt>
                <c:pt idx="8203">
                  <c:v>522.61944649282202</c:v>
                </c:pt>
                <c:pt idx="8204">
                  <c:v>522.68315726284504</c:v>
                </c:pt>
                <c:pt idx="8205">
                  <c:v>522.74686803286704</c:v>
                </c:pt>
                <c:pt idx="8206">
                  <c:v>522.81057880288904</c:v>
                </c:pt>
                <c:pt idx="8207">
                  <c:v>522.87428957291195</c:v>
                </c:pt>
                <c:pt idx="8208">
                  <c:v>522.93800034293395</c:v>
                </c:pt>
                <c:pt idx="8209">
                  <c:v>523.00171111295595</c:v>
                </c:pt>
                <c:pt idx="8210">
                  <c:v>523.06542188297897</c:v>
                </c:pt>
                <c:pt idx="8211">
                  <c:v>523.12913265300097</c:v>
                </c:pt>
                <c:pt idx="8212">
                  <c:v>523.19284342302296</c:v>
                </c:pt>
                <c:pt idx="8213">
                  <c:v>523.25655419304599</c:v>
                </c:pt>
                <c:pt idx="8214">
                  <c:v>523.32026496306798</c:v>
                </c:pt>
                <c:pt idx="8215">
                  <c:v>523.38397573308998</c:v>
                </c:pt>
                <c:pt idx="8216">
                  <c:v>523.447686503113</c:v>
                </c:pt>
                <c:pt idx="8217">
                  <c:v>523.511397273135</c:v>
                </c:pt>
                <c:pt idx="8218">
                  <c:v>523.575108043157</c:v>
                </c:pt>
                <c:pt idx="8219">
                  <c:v>523.63881881318002</c:v>
                </c:pt>
                <c:pt idx="8220">
                  <c:v>523.70252958320202</c:v>
                </c:pt>
                <c:pt idx="8221">
                  <c:v>523.76624035322402</c:v>
                </c:pt>
                <c:pt idx="8222">
                  <c:v>523.82995112324704</c:v>
                </c:pt>
                <c:pt idx="8223">
                  <c:v>523.89366189326904</c:v>
                </c:pt>
                <c:pt idx="8224">
                  <c:v>523.95737266329104</c:v>
                </c:pt>
                <c:pt idx="8225">
                  <c:v>524.02108343331395</c:v>
                </c:pt>
                <c:pt idx="8226">
                  <c:v>524.08479420333595</c:v>
                </c:pt>
                <c:pt idx="8227">
                  <c:v>524.14850497335794</c:v>
                </c:pt>
                <c:pt idx="8228">
                  <c:v>524.21221574338097</c:v>
                </c:pt>
                <c:pt idx="8229">
                  <c:v>524.27592651340296</c:v>
                </c:pt>
                <c:pt idx="8230">
                  <c:v>524.33963728342496</c:v>
                </c:pt>
                <c:pt idx="8231">
                  <c:v>524.40334805344798</c:v>
                </c:pt>
                <c:pt idx="8232">
                  <c:v>524.46705882346998</c:v>
                </c:pt>
                <c:pt idx="8233">
                  <c:v>524.53076959349198</c:v>
                </c:pt>
                <c:pt idx="8234">
                  <c:v>524.594480363515</c:v>
                </c:pt>
                <c:pt idx="8235">
                  <c:v>524.658191133537</c:v>
                </c:pt>
                <c:pt idx="8236">
                  <c:v>524.721901903559</c:v>
                </c:pt>
                <c:pt idx="8237">
                  <c:v>524.78561267358202</c:v>
                </c:pt>
                <c:pt idx="8238">
                  <c:v>524.84932344360402</c:v>
                </c:pt>
                <c:pt idx="8239">
                  <c:v>524.91303421362602</c:v>
                </c:pt>
                <c:pt idx="8240">
                  <c:v>524.97674498364904</c:v>
                </c:pt>
                <c:pt idx="8241">
                  <c:v>525.04045575367104</c:v>
                </c:pt>
                <c:pt idx="8242">
                  <c:v>525.10416652369304</c:v>
                </c:pt>
                <c:pt idx="8243">
                  <c:v>525.16787729371595</c:v>
                </c:pt>
                <c:pt idx="8244">
                  <c:v>525.23158806373795</c:v>
                </c:pt>
                <c:pt idx="8245">
                  <c:v>525.29529883375994</c:v>
                </c:pt>
                <c:pt idx="8246">
                  <c:v>525.35900960378297</c:v>
                </c:pt>
                <c:pt idx="8247">
                  <c:v>525.42272037380496</c:v>
                </c:pt>
                <c:pt idx="8248">
                  <c:v>525.48643114382696</c:v>
                </c:pt>
                <c:pt idx="8249">
                  <c:v>525.55014191384998</c:v>
                </c:pt>
                <c:pt idx="8250">
                  <c:v>525.61385268387198</c:v>
                </c:pt>
                <c:pt idx="8251">
                  <c:v>525.67756345389398</c:v>
                </c:pt>
                <c:pt idx="8252">
                  <c:v>525.741274223917</c:v>
                </c:pt>
                <c:pt idx="8253">
                  <c:v>525.804984993939</c:v>
                </c:pt>
                <c:pt idx="8254">
                  <c:v>525.86869576396202</c:v>
                </c:pt>
                <c:pt idx="8255">
                  <c:v>525.93240653398402</c:v>
                </c:pt>
                <c:pt idx="8256">
                  <c:v>525.99611730400602</c:v>
                </c:pt>
                <c:pt idx="8257">
                  <c:v>526.05982807402904</c:v>
                </c:pt>
                <c:pt idx="8258">
                  <c:v>526.12353884405104</c:v>
                </c:pt>
                <c:pt idx="8259">
                  <c:v>526.18724961407304</c:v>
                </c:pt>
                <c:pt idx="8260">
                  <c:v>526.25096038409595</c:v>
                </c:pt>
                <c:pt idx="8261">
                  <c:v>526.31467115411795</c:v>
                </c:pt>
                <c:pt idx="8262">
                  <c:v>526.37838192413994</c:v>
                </c:pt>
                <c:pt idx="8263">
                  <c:v>526.44209269416297</c:v>
                </c:pt>
                <c:pt idx="8264">
                  <c:v>526.50580346418496</c:v>
                </c:pt>
                <c:pt idx="8265">
                  <c:v>526.56951423420696</c:v>
                </c:pt>
                <c:pt idx="8266">
                  <c:v>526.63322500422998</c:v>
                </c:pt>
                <c:pt idx="8267">
                  <c:v>526.69693577425198</c:v>
                </c:pt>
                <c:pt idx="8268">
                  <c:v>526.76064654427398</c:v>
                </c:pt>
                <c:pt idx="8269">
                  <c:v>526.824357314297</c:v>
                </c:pt>
                <c:pt idx="8270">
                  <c:v>526.888068084319</c:v>
                </c:pt>
                <c:pt idx="8271">
                  <c:v>526.951778854341</c:v>
                </c:pt>
                <c:pt idx="8272">
                  <c:v>527.01548962436402</c:v>
                </c:pt>
                <c:pt idx="8273">
                  <c:v>527.07920039438602</c:v>
                </c:pt>
                <c:pt idx="8274">
                  <c:v>527.14291116440802</c:v>
                </c:pt>
                <c:pt idx="8275">
                  <c:v>527.20662193443104</c:v>
                </c:pt>
                <c:pt idx="8276">
                  <c:v>527.27033270445304</c:v>
                </c:pt>
                <c:pt idx="8277">
                  <c:v>527.33404347447504</c:v>
                </c:pt>
                <c:pt idx="8278">
                  <c:v>527.39775424449795</c:v>
                </c:pt>
                <c:pt idx="8279">
                  <c:v>527.46146501451994</c:v>
                </c:pt>
                <c:pt idx="8280">
                  <c:v>527.52517578454194</c:v>
                </c:pt>
                <c:pt idx="8281">
                  <c:v>527.58888655456497</c:v>
                </c:pt>
                <c:pt idx="8282">
                  <c:v>527.65259732458696</c:v>
                </c:pt>
                <c:pt idx="8283">
                  <c:v>527.71630809460896</c:v>
                </c:pt>
                <c:pt idx="8284">
                  <c:v>527.78001886463198</c:v>
                </c:pt>
                <c:pt idx="8285">
                  <c:v>527.84372963465398</c:v>
                </c:pt>
                <c:pt idx="8286">
                  <c:v>527.90744040467598</c:v>
                </c:pt>
                <c:pt idx="8287">
                  <c:v>527.971151174699</c:v>
                </c:pt>
                <c:pt idx="8288">
                  <c:v>528.034861944721</c:v>
                </c:pt>
                <c:pt idx="8289">
                  <c:v>528.098572714743</c:v>
                </c:pt>
                <c:pt idx="8290">
                  <c:v>528.16228348476602</c:v>
                </c:pt>
                <c:pt idx="8291">
                  <c:v>528.22599425478802</c:v>
                </c:pt>
                <c:pt idx="8292">
                  <c:v>528.28970502481002</c:v>
                </c:pt>
                <c:pt idx="8293">
                  <c:v>528.35341579483304</c:v>
                </c:pt>
                <c:pt idx="8294">
                  <c:v>528.41712656485504</c:v>
                </c:pt>
                <c:pt idx="8295">
                  <c:v>528.48083733487704</c:v>
                </c:pt>
                <c:pt idx="8296">
                  <c:v>528.54454810489995</c:v>
                </c:pt>
                <c:pt idx="8297">
                  <c:v>528.60825887492194</c:v>
                </c:pt>
                <c:pt idx="8298">
                  <c:v>528.67196964494406</c:v>
                </c:pt>
                <c:pt idx="8299">
                  <c:v>528.73568041496696</c:v>
                </c:pt>
                <c:pt idx="8300">
                  <c:v>528.79939118498896</c:v>
                </c:pt>
                <c:pt idx="8301">
                  <c:v>528.86310195501096</c:v>
                </c:pt>
                <c:pt idx="8302">
                  <c:v>528.92681272503398</c:v>
                </c:pt>
                <c:pt idx="8303">
                  <c:v>528.99052349505598</c:v>
                </c:pt>
                <c:pt idx="8304">
                  <c:v>529.05423426507798</c:v>
                </c:pt>
                <c:pt idx="8305">
                  <c:v>529.117945035101</c:v>
                </c:pt>
                <c:pt idx="8306">
                  <c:v>529.181655805123</c:v>
                </c:pt>
                <c:pt idx="8307">
                  <c:v>529.24536657514602</c:v>
                </c:pt>
                <c:pt idx="8308">
                  <c:v>529.30907734516802</c:v>
                </c:pt>
                <c:pt idx="8309">
                  <c:v>529.37278811519002</c:v>
                </c:pt>
                <c:pt idx="8310">
                  <c:v>529.43649888521304</c:v>
                </c:pt>
                <c:pt idx="8311">
                  <c:v>529.50020965523504</c:v>
                </c:pt>
                <c:pt idx="8312">
                  <c:v>529.56392042525704</c:v>
                </c:pt>
                <c:pt idx="8313">
                  <c:v>529.62763119527995</c:v>
                </c:pt>
                <c:pt idx="8314">
                  <c:v>529.69134196530194</c:v>
                </c:pt>
                <c:pt idx="8315">
                  <c:v>529.75505273532406</c:v>
                </c:pt>
                <c:pt idx="8316">
                  <c:v>529.81876350534696</c:v>
                </c:pt>
                <c:pt idx="8317">
                  <c:v>529.88247427536896</c:v>
                </c:pt>
                <c:pt idx="8318">
                  <c:v>529.94618504539096</c:v>
                </c:pt>
                <c:pt idx="8319">
                  <c:v>530.00989581541398</c:v>
                </c:pt>
                <c:pt idx="8320">
                  <c:v>530.07360658543598</c:v>
                </c:pt>
                <c:pt idx="8321">
                  <c:v>530.13731735545798</c:v>
                </c:pt>
                <c:pt idx="8322">
                  <c:v>530.201028125481</c:v>
                </c:pt>
                <c:pt idx="8323">
                  <c:v>530.264738895503</c:v>
                </c:pt>
                <c:pt idx="8324">
                  <c:v>530.328449665525</c:v>
                </c:pt>
                <c:pt idx="8325">
                  <c:v>530.39216043554802</c:v>
                </c:pt>
                <c:pt idx="8326">
                  <c:v>530.45587120557002</c:v>
                </c:pt>
                <c:pt idx="8327">
                  <c:v>530.51958197559202</c:v>
                </c:pt>
                <c:pt idx="8328">
                  <c:v>530.58329274561504</c:v>
                </c:pt>
                <c:pt idx="8329">
                  <c:v>530.64700351563704</c:v>
                </c:pt>
                <c:pt idx="8330">
                  <c:v>530.71071428565904</c:v>
                </c:pt>
                <c:pt idx="8331">
                  <c:v>530.77442505568195</c:v>
                </c:pt>
                <c:pt idx="8332">
                  <c:v>530.83813582570394</c:v>
                </c:pt>
                <c:pt idx="8333">
                  <c:v>530.90184659572606</c:v>
                </c:pt>
                <c:pt idx="8334">
                  <c:v>530.96555736574896</c:v>
                </c:pt>
                <c:pt idx="8335">
                  <c:v>531.02926813577096</c:v>
                </c:pt>
                <c:pt idx="8336">
                  <c:v>531.09297890579296</c:v>
                </c:pt>
                <c:pt idx="8337">
                  <c:v>531.15668967581598</c:v>
                </c:pt>
                <c:pt idx="8338">
                  <c:v>531.22040044583798</c:v>
                </c:pt>
                <c:pt idx="8339">
                  <c:v>531.28411121585998</c:v>
                </c:pt>
                <c:pt idx="8340">
                  <c:v>531.347821985883</c:v>
                </c:pt>
                <c:pt idx="8341">
                  <c:v>531.411532755905</c:v>
                </c:pt>
                <c:pt idx="8342">
                  <c:v>531.475243525927</c:v>
                </c:pt>
                <c:pt idx="8343">
                  <c:v>531.53895429595002</c:v>
                </c:pt>
                <c:pt idx="8344">
                  <c:v>531.60266506597202</c:v>
                </c:pt>
                <c:pt idx="8345">
                  <c:v>531.66637583599402</c:v>
                </c:pt>
                <c:pt idx="8346">
                  <c:v>531.73008660601704</c:v>
                </c:pt>
                <c:pt idx="8347">
                  <c:v>531.79379737603904</c:v>
                </c:pt>
                <c:pt idx="8348">
                  <c:v>531.85750814606104</c:v>
                </c:pt>
                <c:pt idx="8349">
                  <c:v>531.92121891608394</c:v>
                </c:pt>
                <c:pt idx="8350">
                  <c:v>531.98492968610606</c:v>
                </c:pt>
                <c:pt idx="8351">
                  <c:v>532.04864045612806</c:v>
                </c:pt>
                <c:pt idx="8352">
                  <c:v>532.11235122615096</c:v>
                </c:pt>
                <c:pt idx="8353">
                  <c:v>532.17606199617296</c:v>
                </c:pt>
                <c:pt idx="8354">
                  <c:v>532.23977276619496</c:v>
                </c:pt>
                <c:pt idx="8355">
                  <c:v>532.30348353621798</c:v>
                </c:pt>
                <c:pt idx="8356">
                  <c:v>532.36719430623998</c:v>
                </c:pt>
                <c:pt idx="8357">
                  <c:v>532.43090507626198</c:v>
                </c:pt>
                <c:pt idx="8358">
                  <c:v>532.494615846285</c:v>
                </c:pt>
                <c:pt idx="8359">
                  <c:v>532.558326616307</c:v>
                </c:pt>
                <c:pt idx="8360">
                  <c:v>532.62203738633002</c:v>
                </c:pt>
                <c:pt idx="8361">
                  <c:v>532.68574815635202</c:v>
                </c:pt>
                <c:pt idx="8362">
                  <c:v>532.74945892637402</c:v>
                </c:pt>
                <c:pt idx="8363">
                  <c:v>532.81316969639704</c:v>
                </c:pt>
                <c:pt idx="8364">
                  <c:v>532.87688046641904</c:v>
                </c:pt>
                <c:pt idx="8365">
                  <c:v>532.94059123644104</c:v>
                </c:pt>
                <c:pt idx="8366">
                  <c:v>533.00430200646394</c:v>
                </c:pt>
                <c:pt idx="8367">
                  <c:v>533.06801277648594</c:v>
                </c:pt>
                <c:pt idx="8368">
                  <c:v>533.13172354650806</c:v>
                </c:pt>
                <c:pt idx="8369">
                  <c:v>533.19543431653096</c:v>
                </c:pt>
                <c:pt idx="8370">
                  <c:v>533.25914508655296</c:v>
                </c:pt>
                <c:pt idx="8371">
                  <c:v>533.32285585657496</c:v>
                </c:pt>
                <c:pt idx="8372">
                  <c:v>533.38656662659798</c:v>
                </c:pt>
                <c:pt idx="8373">
                  <c:v>533.45027739661998</c:v>
                </c:pt>
                <c:pt idx="8374">
                  <c:v>533.51398816664198</c:v>
                </c:pt>
                <c:pt idx="8375">
                  <c:v>533.577698936665</c:v>
                </c:pt>
                <c:pt idx="8376">
                  <c:v>533.641409706687</c:v>
                </c:pt>
                <c:pt idx="8377">
                  <c:v>533.705120476709</c:v>
                </c:pt>
                <c:pt idx="8378">
                  <c:v>533.76883124673202</c:v>
                </c:pt>
                <c:pt idx="8379">
                  <c:v>533.83254201675402</c:v>
                </c:pt>
                <c:pt idx="8380">
                  <c:v>533.89625278677602</c:v>
                </c:pt>
                <c:pt idx="8381">
                  <c:v>533.95996355679904</c:v>
                </c:pt>
                <c:pt idx="8382">
                  <c:v>534.02367432682104</c:v>
                </c:pt>
                <c:pt idx="8383">
                  <c:v>534.08738509684304</c:v>
                </c:pt>
                <c:pt idx="8384">
                  <c:v>534.15109586686594</c:v>
                </c:pt>
                <c:pt idx="8385">
                  <c:v>534.21480663688806</c:v>
                </c:pt>
                <c:pt idx="8386">
                  <c:v>534.27851740691005</c:v>
                </c:pt>
                <c:pt idx="8387">
                  <c:v>534.34222817693296</c:v>
                </c:pt>
                <c:pt idx="8388">
                  <c:v>534.40593894695496</c:v>
                </c:pt>
                <c:pt idx="8389">
                  <c:v>534.46964971697696</c:v>
                </c:pt>
                <c:pt idx="8390">
                  <c:v>534.53336048699998</c:v>
                </c:pt>
                <c:pt idx="8391">
                  <c:v>534.59707125702198</c:v>
                </c:pt>
                <c:pt idx="8392">
                  <c:v>534.66078202704398</c:v>
                </c:pt>
                <c:pt idx="8393">
                  <c:v>534.724492797067</c:v>
                </c:pt>
                <c:pt idx="8394">
                  <c:v>534.788203567089</c:v>
                </c:pt>
                <c:pt idx="8395">
                  <c:v>534.851914337111</c:v>
                </c:pt>
                <c:pt idx="8396">
                  <c:v>534.91562510713402</c:v>
                </c:pt>
                <c:pt idx="8397">
                  <c:v>534.97933587715602</c:v>
                </c:pt>
                <c:pt idx="8398">
                  <c:v>535.04304664717802</c:v>
                </c:pt>
                <c:pt idx="8399">
                  <c:v>535.10675741720104</c:v>
                </c:pt>
                <c:pt idx="8400">
                  <c:v>535.17046818722304</c:v>
                </c:pt>
                <c:pt idx="8401">
                  <c:v>535.23417895724504</c:v>
                </c:pt>
                <c:pt idx="8402">
                  <c:v>535.29788972726794</c:v>
                </c:pt>
                <c:pt idx="8403">
                  <c:v>535.36160049729006</c:v>
                </c:pt>
                <c:pt idx="8404">
                  <c:v>535.42531126731205</c:v>
                </c:pt>
                <c:pt idx="8405">
                  <c:v>535.48902203733496</c:v>
                </c:pt>
                <c:pt idx="8406">
                  <c:v>535.55273280735696</c:v>
                </c:pt>
                <c:pt idx="8407">
                  <c:v>535.61644357737896</c:v>
                </c:pt>
                <c:pt idx="8408">
                  <c:v>535.68015434740198</c:v>
                </c:pt>
                <c:pt idx="8409">
                  <c:v>535.74386511742398</c:v>
                </c:pt>
                <c:pt idx="8410">
                  <c:v>535.80757588744598</c:v>
                </c:pt>
                <c:pt idx="8411">
                  <c:v>535.871286657469</c:v>
                </c:pt>
                <c:pt idx="8412">
                  <c:v>535.934997427491</c:v>
                </c:pt>
                <c:pt idx="8413">
                  <c:v>535.99870819751402</c:v>
                </c:pt>
                <c:pt idx="8414">
                  <c:v>536.06241896753602</c:v>
                </c:pt>
                <c:pt idx="8415">
                  <c:v>536.12612973755802</c:v>
                </c:pt>
                <c:pt idx="8416">
                  <c:v>536.18984050758104</c:v>
                </c:pt>
                <c:pt idx="8417">
                  <c:v>536.25355127760304</c:v>
                </c:pt>
                <c:pt idx="8418">
                  <c:v>536.31726204762504</c:v>
                </c:pt>
                <c:pt idx="8419">
                  <c:v>536.38097281764794</c:v>
                </c:pt>
                <c:pt idx="8420">
                  <c:v>536.44468358767006</c:v>
                </c:pt>
                <c:pt idx="8421">
                  <c:v>536.50839435769205</c:v>
                </c:pt>
                <c:pt idx="8422">
                  <c:v>536.57210512771496</c:v>
                </c:pt>
                <c:pt idx="8423">
                  <c:v>536.63581589773696</c:v>
                </c:pt>
                <c:pt idx="8424">
                  <c:v>536.69952666775896</c:v>
                </c:pt>
                <c:pt idx="8425">
                  <c:v>536.76323743778198</c:v>
                </c:pt>
                <c:pt idx="8426">
                  <c:v>536.82694820780398</c:v>
                </c:pt>
                <c:pt idx="8427">
                  <c:v>536.89065897782598</c:v>
                </c:pt>
                <c:pt idx="8428">
                  <c:v>536.954369747849</c:v>
                </c:pt>
                <c:pt idx="8429">
                  <c:v>537.018080517871</c:v>
                </c:pt>
                <c:pt idx="8430">
                  <c:v>537.081791287893</c:v>
                </c:pt>
                <c:pt idx="8431">
                  <c:v>537.14550205791602</c:v>
                </c:pt>
                <c:pt idx="8432">
                  <c:v>537.20921282793802</c:v>
                </c:pt>
                <c:pt idx="8433">
                  <c:v>537.27292359796002</c:v>
                </c:pt>
                <c:pt idx="8434">
                  <c:v>537.33663436798304</c:v>
                </c:pt>
                <c:pt idx="8435">
                  <c:v>537.40034513800504</c:v>
                </c:pt>
                <c:pt idx="8436">
                  <c:v>537.46405590802704</c:v>
                </c:pt>
                <c:pt idx="8437">
                  <c:v>537.52776667805006</c:v>
                </c:pt>
                <c:pt idx="8438">
                  <c:v>537.59147744807206</c:v>
                </c:pt>
                <c:pt idx="8439">
                  <c:v>537.65518821809405</c:v>
                </c:pt>
                <c:pt idx="8440">
                  <c:v>537.71889898811696</c:v>
                </c:pt>
                <c:pt idx="8441">
                  <c:v>537.78260975813896</c:v>
                </c:pt>
                <c:pt idx="8442">
                  <c:v>537.84632052816096</c:v>
                </c:pt>
                <c:pt idx="8443">
                  <c:v>537.91003129818398</c:v>
                </c:pt>
                <c:pt idx="8444">
                  <c:v>537.97374206820598</c:v>
                </c:pt>
                <c:pt idx="8445">
                  <c:v>538.03745283822798</c:v>
                </c:pt>
                <c:pt idx="8446">
                  <c:v>538.101163608251</c:v>
                </c:pt>
                <c:pt idx="8447">
                  <c:v>538.164874378273</c:v>
                </c:pt>
                <c:pt idx="8448">
                  <c:v>538.228585148295</c:v>
                </c:pt>
                <c:pt idx="8449">
                  <c:v>538.29229591831802</c:v>
                </c:pt>
                <c:pt idx="8450">
                  <c:v>538.35600668834002</c:v>
                </c:pt>
                <c:pt idx="8451">
                  <c:v>538.41971745836202</c:v>
                </c:pt>
                <c:pt idx="8452">
                  <c:v>538.48342822838504</c:v>
                </c:pt>
                <c:pt idx="8453">
                  <c:v>538.54713899840704</c:v>
                </c:pt>
                <c:pt idx="8454">
                  <c:v>538.61084976842903</c:v>
                </c:pt>
                <c:pt idx="8455">
                  <c:v>538.67456053845206</c:v>
                </c:pt>
                <c:pt idx="8456">
                  <c:v>538.73827130847405</c:v>
                </c:pt>
                <c:pt idx="8457">
                  <c:v>538.80198207849605</c:v>
                </c:pt>
                <c:pt idx="8458">
                  <c:v>538.86569284851896</c:v>
                </c:pt>
                <c:pt idx="8459">
                  <c:v>538.92940361854096</c:v>
                </c:pt>
                <c:pt idx="8460">
                  <c:v>538.99311438856296</c:v>
                </c:pt>
                <c:pt idx="8461">
                  <c:v>539.05682515858598</c:v>
                </c:pt>
                <c:pt idx="8462">
                  <c:v>539.12053592860798</c:v>
                </c:pt>
                <c:pt idx="8463">
                  <c:v>539.18424669862998</c:v>
                </c:pt>
                <c:pt idx="8464">
                  <c:v>539.247957468653</c:v>
                </c:pt>
                <c:pt idx="8465">
                  <c:v>539.311668238675</c:v>
                </c:pt>
                <c:pt idx="8466">
                  <c:v>539.37537900869802</c:v>
                </c:pt>
                <c:pt idx="8467">
                  <c:v>539.43908977872002</c:v>
                </c:pt>
                <c:pt idx="8468">
                  <c:v>539.50280054874202</c:v>
                </c:pt>
                <c:pt idx="8469">
                  <c:v>539.56651131876504</c:v>
                </c:pt>
                <c:pt idx="8470">
                  <c:v>539.63022208878704</c:v>
                </c:pt>
                <c:pt idx="8471">
                  <c:v>539.69393285880903</c:v>
                </c:pt>
                <c:pt idx="8472">
                  <c:v>539.75764362883206</c:v>
                </c:pt>
                <c:pt idx="8473">
                  <c:v>539.82135439885406</c:v>
                </c:pt>
                <c:pt idx="8474">
                  <c:v>539.88506516887605</c:v>
                </c:pt>
                <c:pt idx="8475">
                  <c:v>539.94877593889896</c:v>
                </c:pt>
                <c:pt idx="8476">
                  <c:v>540.01248670892096</c:v>
                </c:pt>
                <c:pt idx="8477">
                  <c:v>540.07619747894296</c:v>
                </c:pt>
                <c:pt idx="8478">
                  <c:v>540.13990824896598</c:v>
                </c:pt>
                <c:pt idx="8479">
                  <c:v>540.20361901898798</c:v>
                </c:pt>
                <c:pt idx="8480">
                  <c:v>540.26732978900998</c:v>
                </c:pt>
                <c:pt idx="8481">
                  <c:v>540.331040559033</c:v>
                </c:pt>
                <c:pt idx="8482">
                  <c:v>540.394751329055</c:v>
                </c:pt>
                <c:pt idx="8483">
                  <c:v>540.458462099077</c:v>
                </c:pt>
                <c:pt idx="8484">
                  <c:v>540.52217286910002</c:v>
                </c:pt>
                <c:pt idx="8485">
                  <c:v>540.58588363912202</c:v>
                </c:pt>
                <c:pt idx="8486">
                  <c:v>540.64959440914402</c:v>
                </c:pt>
                <c:pt idx="8487">
                  <c:v>540.71330517916704</c:v>
                </c:pt>
                <c:pt idx="8488">
                  <c:v>540.77701594918904</c:v>
                </c:pt>
                <c:pt idx="8489">
                  <c:v>540.84072671921103</c:v>
                </c:pt>
                <c:pt idx="8490">
                  <c:v>540.90443748923406</c:v>
                </c:pt>
                <c:pt idx="8491">
                  <c:v>540.96814825925605</c:v>
                </c:pt>
                <c:pt idx="8492">
                  <c:v>541.03185902927805</c:v>
                </c:pt>
                <c:pt idx="8493">
                  <c:v>541.09556979930096</c:v>
                </c:pt>
                <c:pt idx="8494">
                  <c:v>541.15928056932296</c:v>
                </c:pt>
                <c:pt idx="8495">
                  <c:v>541.22299133934496</c:v>
                </c:pt>
                <c:pt idx="8496">
                  <c:v>541.28670210936798</c:v>
                </c:pt>
                <c:pt idx="8497">
                  <c:v>541.35041287938998</c:v>
                </c:pt>
                <c:pt idx="8498">
                  <c:v>541.41412364941198</c:v>
                </c:pt>
                <c:pt idx="8499">
                  <c:v>541.477834419435</c:v>
                </c:pt>
                <c:pt idx="8500">
                  <c:v>541.541545189457</c:v>
                </c:pt>
                <c:pt idx="8501">
                  <c:v>541.605255959479</c:v>
                </c:pt>
                <c:pt idx="8502">
                  <c:v>541.66896672950202</c:v>
                </c:pt>
                <c:pt idx="8503">
                  <c:v>541.73267749952402</c:v>
                </c:pt>
                <c:pt idx="8504">
                  <c:v>541.79638826954601</c:v>
                </c:pt>
                <c:pt idx="8505">
                  <c:v>541.86009903956904</c:v>
                </c:pt>
                <c:pt idx="8506">
                  <c:v>541.92380980959103</c:v>
                </c:pt>
                <c:pt idx="8507">
                  <c:v>541.98752057961303</c:v>
                </c:pt>
                <c:pt idx="8508">
                  <c:v>542.05123134963605</c:v>
                </c:pt>
                <c:pt idx="8509">
                  <c:v>542.11494211965805</c:v>
                </c:pt>
                <c:pt idx="8510">
                  <c:v>542.17865288968005</c:v>
                </c:pt>
                <c:pt idx="8511">
                  <c:v>542.24236365970296</c:v>
                </c:pt>
                <c:pt idx="8512">
                  <c:v>542.30607442972496</c:v>
                </c:pt>
                <c:pt idx="8513">
                  <c:v>542.36978519974696</c:v>
                </c:pt>
                <c:pt idx="8514">
                  <c:v>542.43349596976998</c:v>
                </c:pt>
                <c:pt idx="8515">
                  <c:v>542.49720673979198</c:v>
                </c:pt>
                <c:pt idx="8516">
                  <c:v>542.56091750981398</c:v>
                </c:pt>
                <c:pt idx="8517">
                  <c:v>542.624628279837</c:v>
                </c:pt>
                <c:pt idx="8518">
                  <c:v>542.688339049859</c:v>
                </c:pt>
                <c:pt idx="8519">
                  <c:v>542.75204981988099</c:v>
                </c:pt>
                <c:pt idx="8520">
                  <c:v>542.81576058990402</c:v>
                </c:pt>
                <c:pt idx="8521">
                  <c:v>542.87947135992601</c:v>
                </c:pt>
                <c:pt idx="8522">
                  <c:v>542.94318212994904</c:v>
                </c:pt>
                <c:pt idx="8523">
                  <c:v>543.00689289997104</c:v>
                </c:pt>
                <c:pt idx="8524">
                  <c:v>543.07060366999303</c:v>
                </c:pt>
                <c:pt idx="8525">
                  <c:v>543.13431444001606</c:v>
                </c:pt>
                <c:pt idx="8526">
                  <c:v>543.19802521003805</c:v>
                </c:pt>
                <c:pt idx="8527">
                  <c:v>543.26173598006005</c:v>
                </c:pt>
                <c:pt idx="8528">
                  <c:v>543.32544675008296</c:v>
                </c:pt>
                <c:pt idx="8529">
                  <c:v>543.38915752010496</c:v>
                </c:pt>
                <c:pt idx="8530">
                  <c:v>543.45286829012696</c:v>
                </c:pt>
                <c:pt idx="8531">
                  <c:v>543.51657906014998</c:v>
                </c:pt>
                <c:pt idx="8532">
                  <c:v>543.58028983017198</c:v>
                </c:pt>
                <c:pt idx="8533">
                  <c:v>543.64400060019398</c:v>
                </c:pt>
                <c:pt idx="8534">
                  <c:v>543.707711370217</c:v>
                </c:pt>
                <c:pt idx="8535">
                  <c:v>543.771422140239</c:v>
                </c:pt>
                <c:pt idx="8536">
                  <c:v>543.835132910261</c:v>
                </c:pt>
                <c:pt idx="8537">
                  <c:v>543.89884368028402</c:v>
                </c:pt>
                <c:pt idx="8538">
                  <c:v>543.96255445030602</c:v>
                </c:pt>
                <c:pt idx="8539">
                  <c:v>544.02626522032801</c:v>
                </c:pt>
                <c:pt idx="8540">
                  <c:v>544.08997599035104</c:v>
                </c:pt>
                <c:pt idx="8541">
                  <c:v>544.15368676037303</c:v>
                </c:pt>
                <c:pt idx="8542">
                  <c:v>544.21739753039503</c:v>
                </c:pt>
                <c:pt idx="8543">
                  <c:v>544.28110830041805</c:v>
                </c:pt>
                <c:pt idx="8544">
                  <c:v>544.34481907044005</c:v>
                </c:pt>
                <c:pt idx="8545">
                  <c:v>544.40852984046205</c:v>
                </c:pt>
                <c:pt idx="8546">
                  <c:v>544.47224061048496</c:v>
                </c:pt>
                <c:pt idx="8547">
                  <c:v>544.53595138050696</c:v>
                </c:pt>
                <c:pt idx="8548">
                  <c:v>544.59966215052896</c:v>
                </c:pt>
                <c:pt idx="8549">
                  <c:v>544.66337292055198</c:v>
                </c:pt>
                <c:pt idx="8550">
                  <c:v>544.72708369057398</c:v>
                </c:pt>
                <c:pt idx="8551">
                  <c:v>544.79079446059598</c:v>
                </c:pt>
                <c:pt idx="8552">
                  <c:v>544.854505230619</c:v>
                </c:pt>
                <c:pt idx="8553">
                  <c:v>544.918216000641</c:v>
                </c:pt>
                <c:pt idx="8554">
                  <c:v>544.98192677066299</c:v>
                </c:pt>
                <c:pt idx="8555">
                  <c:v>545.04563754068602</c:v>
                </c:pt>
                <c:pt idx="8556">
                  <c:v>545.10934831070801</c:v>
                </c:pt>
                <c:pt idx="8557">
                  <c:v>545.17305908073001</c:v>
                </c:pt>
                <c:pt idx="8558">
                  <c:v>545.23676985075303</c:v>
                </c:pt>
                <c:pt idx="8559">
                  <c:v>545.30048062077503</c:v>
                </c:pt>
                <c:pt idx="8560">
                  <c:v>545.36419139079703</c:v>
                </c:pt>
                <c:pt idx="8561">
                  <c:v>545.42790216082005</c:v>
                </c:pt>
                <c:pt idx="8562">
                  <c:v>545.49161293084205</c:v>
                </c:pt>
                <c:pt idx="8563">
                  <c:v>545.55532370086405</c:v>
                </c:pt>
                <c:pt idx="8564">
                  <c:v>545.61903447088696</c:v>
                </c:pt>
                <c:pt idx="8565">
                  <c:v>545.68274524090896</c:v>
                </c:pt>
                <c:pt idx="8566">
                  <c:v>545.74645601093096</c:v>
                </c:pt>
                <c:pt idx="8567">
                  <c:v>545.81016678095398</c:v>
                </c:pt>
                <c:pt idx="8568">
                  <c:v>545.87387755097598</c:v>
                </c:pt>
                <c:pt idx="8569">
                  <c:v>545.93758832099797</c:v>
                </c:pt>
                <c:pt idx="8570">
                  <c:v>546.001299091021</c:v>
                </c:pt>
                <c:pt idx="8571">
                  <c:v>546.06500986104299</c:v>
                </c:pt>
                <c:pt idx="8572">
                  <c:v>546.12872063106499</c:v>
                </c:pt>
                <c:pt idx="8573">
                  <c:v>546.19243140108802</c:v>
                </c:pt>
                <c:pt idx="8574">
                  <c:v>546.25614217111001</c:v>
                </c:pt>
                <c:pt idx="8575">
                  <c:v>546.31985294113304</c:v>
                </c:pt>
                <c:pt idx="8576">
                  <c:v>546.38356371115503</c:v>
                </c:pt>
                <c:pt idx="8577">
                  <c:v>546.44727448117703</c:v>
                </c:pt>
                <c:pt idx="8578">
                  <c:v>546.51098525120005</c:v>
                </c:pt>
                <c:pt idx="8579">
                  <c:v>546.57469602122205</c:v>
                </c:pt>
                <c:pt idx="8580">
                  <c:v>546.63840679124405</c:v>
                </c:pt>
                <c:pt idx="8581">
                  <c:v>546.70211756126696</c:v>
                </c:pt>
                <c:pt idx="8582">
                  <c:v>546.76582833128896</c:v>
                </c:pt>
                <c:pt idx="8583">
                  <c:v>546.82953910131096</c:v>
                </c:pt>
                <c:pt idx="8584">
                  <c:v>546.89324987133398</c:v>
                </c:pt>
                <c:pt idx="8585">
                  <c:v>546.95696064135598</c:v>
                </c:pt>
                <c:pt idx="8586">
                  <c:v>547.02067141137798</c:v>
                </c:pt>
                <c:pt idx="8587">
                  <c:v>547.084382181401</c:v>
                </c:pt>
                <c:pt idx="8588">
                  <c:v>547.148092951423</c:v>
                </c:pt>
                <c:pt idx="8589">
                  <c:v>547.21180372144499</c:v>
                </c:pt>
                <c:pt idx="8590">
                  <c:v>547.27551449146802</c:v>
                </c:pt>
                <c:pt idx="8591">
                  <c:v>547.33922526149001</c:v>
                </c:pt>
                <c:pt idx="8592">
                  <c:v>547.40293603151201</c:v>
                </c:pt>
                <c:pt idx="8593">
                  <c:v>547.46664680153503</c:v>
                </c:pt>
                <c:pt idx="8594">
                  <c:v>547.53035757155703</c:v>
                </c:pt>
                <c:pt idx="8595">
                  <c:v>547.59406834157903</c:v>
                </c:pt>
                <c:pt idx="8596">
                  <c:v>547.65777911160205</c:v>
                </c:pt>
                <c:pt idx="8597">
                  <c:v>547.72148988162405</c:v>
                </c:pt>
                <c:pt idx="8598">
                  <c:v>547.78520065164605</c:v>
                </c:pt>
                <c:pt idx="8599">
                  <c:v>547.84891142166896</c:v>
                </c:pt>
                <c:pt idx="8600">
                  <c:v>547.91262219169096</c:v>
                </c:pt>
                <c:pt idx="8601">
                  <c:v>547.97633296171296</c:v>
                </c:pt>
                <c:pt idx="8602">
                  <c:v>548.04004373173598</c:v>
                </c:pt>
                <c:pt idx="8603">
                  <c:v>548.10375450175798</c:v>
                </c:pt>
                <c:pt idx="8604">
                  <c:v>548.16746527177997</c:v>
                </c:pt>
                <c:pt idx="8605">
                  <c:v>548.231176041803</c:v>
                </c:pt>
                <c:pt idx="8606">
                  <c:v>548.29488681182499</c:v>
                </c:pt>
                <c:pt idx="8607">
                  <c:v>548.35859758184699</c:v>
                </c:pt>
                <c:pt idx="8608">
                  <c:v>548.42230835187002</c:v>
                </c:pt>
                <c:pt idx="8609">
                  <c:v>548.48601912189201</c:v>
                </c:pt>
                <c:pt idx="8610">
                  <c:v>548.54972989191401</c:v>
                </c:pt>
                <c:pt idx="8611">
                  <c:v>548.61344066193703</c:v>
                </c:pt>
                <c:pt idx="8612">
                  <c:v>548.67715143195903</c:v>
                </c:pt>
                <c:pt idx="8613">
                  <c:v>548.74086220198103</c:v>
                </c:pt>
                <c:pt idx="8614">
                  <c:v>548.80457297200405</c:v>
                </c:pt>
                <c:pt idx="8615">
                  <c:v>548.86828374202605</c:v>
                </c:pt>
                <c:pt idx="8616">
                  <c:v>548.93199451204805</c:v>
                </c:pt>
                <c:pt idx="8617">
                  <c:v>548.99570528207096</c:v>
                </c:pt>
                <c:pt idx="8618">
                  <c:v>549.05941605209296</c:v>
                </c:pt>
                <c:pt idx="8619">
                  <c:v>549.12312682211495</c:v>
                </c:pt>
                <c:pt idx="8620">
                  <c:v>549.18683759213798</c:v>
                </c:pt>
                <c:pt idx="8621">
                  <c:v>549.25054836215998</c:v>
                </c:pt>
                <c:pt idx="8622">
                  <c:v>549.31425913218197</c:v>
                </c:pt>
                <c:pt idx="8623">
                  <c:v>549.377969902205</c:v>
                </c:pt>
                <c:pt idx="8624">
                  <c:v>549.44168067222699</c:v>
                </c:pt>
                <c:pt idx="8625">
                  <c:v>549.50539144224899</c:v>
                </c:pt>
                <c:pt idx="8626">
                  <c:v>549.56910221227201</c:v>
                </c:pt>
                <c:pt idx="8627">
                  <c:v>549.63281298229401</c:v>
                </c:pt>
                <c:pt idx="8628">
                  <c:v>549.69652375231703</c:v>
                </c:pt>
                <c:pt idx="8629">
                  <c:v>549.76023452233903</c:v>
                </c:pt>
                <c:pt idx="8630">
                  <c:v>549.82394529236103</c:v>
                </c:pt>
                <c:pt idx="8631">
                  <c:v>549.88765606238405</c:v>
                </c:pt>
                <c:pt idx="8632">
                  <c:v>549.95136683240605</c:v>
                </c:pt>
                <c:pt idx="8633">
                  <c:v>550.01507760242805</c:v>
                </c:pt>
                <c:pt idx="8634">
                  <c:v>550.07878837245096</c:v>
                </c:pt>
                <c:pt idx="8635">
                  <c:v>550.14249914247296</c:v>
                </c:pt>
                <c:pt idx="8636">
                  <c:v>550.20620991249496</c:v>
                </c:pt>
                <c:pt idx="8637">
                  <c:v>550.26992068251798</c:v>
                </c:pt>
                <c:pt idx="8638">
                  <c:v>550.33363145253998</c:v>
                </c:pt>
                <c:pt idx="8639">
                  <c:v>550.39734222256197</c:v>
                </c:pt>
                <c:pt idx="8640">
                  <c:v>550.461052992585</c:v>
                </c:pt>
                <c:pt idx="8641">
                  <c:v>550.52476376260699</c:v>
                </c:pt>
                <c:pt idx="8642">
                  <c:v>550.58847453262899</c:v>
                </c:pt>
                <c:pt idx="8643">
                  <c:v>550.65218530265201</c:v>
                </c:pt>
                <c:pt idx="8644">
                  <c:v>550.71589607267401</c:v>
                </c:pt>
                <c:pt idx="8645">
                  <c:v>550.77960684269601</c:v>
                </c:pt>
                <c:pt idx="8646">
                  <c:v>550.84331761271903</c:v>
                </c:pt>
                <c:pt idx="8647">
                  <c:v>550.90702838274103</c:v>
                </c:pt>
                <c:pt idx="8648">
                  <c:v>550.97073915276303</c:v>
                </c:pt>
                <c:pt idx="8649">
                  <c:v>551.03444992278605</c:v>
                </c:pt>
                <c:pt idx="8650">
                  <c:v>551.09816069280805</c:v>
                </c:pt>
                <c:pt idx="8651">
                  <c:v>551.16187146283005</c:v>
                </c:pt>
                <c:pt idx="8652">
                  <c:v>551.22558223285296</c:v>
                </c:pt>
                <c:pt idx="8653">
                  <c:v>551.28929300287496</c:v>
                </c:pt>
                <c:pt idx="8654">
                  <c:v>551.35300377289695</c:v>
                </c:pt>
                <c:pt idx="8655">
                  <c:v>551.41671454291998</c:v>
                </c:pt>
                <c:pt idx="8656">
                  <c:v>551.48042531294197</c:v>
                </c:pt>
                <c:pt idx="8657">
                  <c:v>551.54413608296397</c:v>
                </c:pt>
                <c:pt idx="8658">
                  <c:v>551.607846852987</c:v>
                </c:pt>
                <c:pt idx="8659">
                  <c:v>551.67155762300899</c:v>
                </c:pt>
                <c:pt idx="8660">
                  <c:v>551.73526839303099</c:v>
                </c:pt>
                <c:pt idx="8661">
                  <c:v>551.79897916305401</c:v>
                </c:pt>
                <c:pt idx="8662">
                  <c:v>551.86268993307601</c:v>
                </c:pt>
                <c:pt idx="8663">
                  <c:v>551.92640070309801</c:v>
                </c:pt>
                <c:pt idx="8664">
                  <c:v>551.99011147312103</c:v>
                </c:pt>
                <c:pt idx="8665">
                  <c:v>552.05382224314303</c:v>
                </c:pt>
                <c:pt idx="8666">
                  <c:v>552.11753301316503</c:v>
                </c:pt>
                <c:pt idx="8667">
                  <c:v>552.18124378318805</c:v>
                </c:pt>
                <c:pt idx="8668">
                  <c:v>552.24495455321005</c:v>
                </c:pt>
                <c:pt idx="8669">
                  <c:v>552.30866532323205</c:v>
                </c:pt>
                <c:pt idx="8670">
                  <c:v>552.37237609325496</c:v>
                </c:pt>
                <c:pt idx="8671">
                  <c:v>552.43608686327696</c:v>
                </c:pt>
                <c:pt idx="8672">
                  <c:v>552.49979763329895</c:v>
                </c:pt>
                <c:pt idx="8673">
                  <c:v>552.56350840332198</c:v>
                </c:pt>
                <c:pt idx="8674">
                  <c:v>552.62721917334397</c:v>
                </c:pt>
                <c:pt idx="8675">
                  <c:v>552.69092994336597</c:v>
                </c:pt>
                <c:pt idx="8676">
                  <c:v>552.75464071338899</c:v>
                </c:pt>
                <c:pt idx="8677">
                  <c:v>552.81835148341099</c:v>
                </c:pt>
                <c:pt idx="8678">
                  <c:v>552.88206225343299</c:v>
                </c:pt>
                <c:pt idx="8679">
                  <c:v>552.94577302345601</c:v>
                </c:pt>
                <c:pt idx="8680">
                  <c:v>553.00948379347801</c:v>
                </c:pt>
                <c:pt idx="8681">
                  <c:v>553.07319456350103</c:v>
                </c:pt>
                <c:pt idx="8682">
                  <c:v>553.13690533352303</c:v>
                </c:pt>
                <c:pt idx="8683">
                  <c:v>553.20061610354503</c:v>
                </c:pt>
                <c:pt idx="8684">
                  <c:v>553.26432687356805</c:v>
                </c:pt>
                <c:pt idx="8685">
                  <c:v>553.32803764359005</c:v>
                </c:pt>
                <c:pt idx="8686">
                  <c:v>553.39174841361205</c:v>
                </c:pt>
                <c:pt idx="8687">
                  <c:v>553.45545918363496</c:v>
                </c:pt>
                <c:pt idx="8688">
                  <c:v>553.51916995365696</c:v>
                </c:pt>
                <c:pt idx="8689">
                  <c:v>553.58288072367895</c:v>
                </c:pt>
                <c:pt idx="8690">
                  <c:v>553.64659149370198</c:v>
                </c:pt>
                <c:pt idx="8691">
                  <c:v>553.71030226372397</c:v>
                </c:pt>
                <c:pt idx="8692">
                  <c:v>553.77401303374597</c:v>
                </c:pt>
                <c:pt idx="8693">
                  <c:v>553.83772380376899</c:v>
                </c:pt>
                <c:pt idx="8694">
                  <c:v>553.90143457379099</c:v>
                </c:pt>
                <c:pt idx="8695">
                  <c:v>553.96514534381299</c:v>
                </c:pt>
                <c:pt idx="8696">
                  <c:v>554.02885611383601</c:v>
                </c:pt>
                <c:pt idx="8697">
                  <c:v>554.09256688385801</c:v>
                </c:pt>
                <c:pt idx="8698">
                  <c:v>554.15627765388001</c:v>
                </c:pt>
                <c:pt idx="8699">
                  <c:v>554.21998842390303</c:v>
                </c:pt>
                <c:pt idx="8700">
                  <c:v>554.28369919392503</c:v>
                </c:pt>
                <c:pt idx="8701">
                  <c:v>554.34740996394703</c:v>
                </c:pt>
                <c:pt idx="8702">
                  <c:v>554.41112073397005</c:v>
                </c:pt>
                <c:pt idx="8703">
                  <c:v>554.47483150399205</c:v>
                </c:pt>
                <c:pt idx="8704">
                  <c:v>554.53854227401405</c:v>
                </c:pt>
                <c:pt idx="8705">
                  <c:v>554.60225304403696</c:v>
                </c:pt>
                <c:pt idx="8706">
                  <c:v>554.66596381405895</c:v>
                </c:pt>
                <c:pt idx="8707">
                  <c:v>554.72967458408095</c:v>
                </c:pt>
                <c:pt idx="8708">
                  <c:v>554.79338535410398</c:v>
                </c:pt>
                <c:pt idx="8709">
                  <c:v>554.85709612412597</c:v>
                </c:pt>
                <c:pt idx="8710">
                  <c:v>554.92080689414797</c:v>
                </c:pt>
                <c:pt idx="8711">
                  <c:v>554.98451766417099</c:v>
                </c:pt>
                <c:pt idx="8712">
                  <c:v>555.04822843419299</c:v>
                </c:pt>
                <c:pt idx="8713">
                  <c:v>555.11193920421499</c:v>
                </c:pt>
                <c:pt idx="8714">
                  <c:v>555.17564997423801</c:v>
                </c:pt>
                <c:pt idx="8715">
                  <c:v>555.23936074426001</c:v>
                </c:pt>
                <c:pt idx="8716">
                  <c:v>555.30307151428201</c:v>
                </c:pt>
                <c:pt idx="8717">
                  <c:v>555.36678228430503</c:v>
                </c:pt>
                <c:pt idx="8718">
                  <c:v>555.43049305432703</c:v>
                </c:pt>
                <c:pt idx="8719">
                  <c:v>555.49420382434903</c:v>
                </c:pt>
                <c:pt idx="8720">
                  <c:v>555.55791459437205</c:v>
                </c:pt>
                <c:pt idx="8721">
                  <c:v>555.62162536439405</c:v>
                </c:pt>
                <c:pt idx="8722">
                  <c:v>555.68533613441605</c:v>
                </c:pt>
                <c:pt idx="8723">
                  <c:v>555.74904690443896</c:v>
                </c:pt>
                <c:pt idx="8724">
                  <c:v>555.81275767446095</c:v>
                </c:pt>
                <c:pt idx="8725">
                  <c:v>555.87646844448295</c:v>
                </c:pt>
                <c:pt idx="8726">
                  <c:v>555.94017921450597</c:v>
                </c:pt>
                <c:pt idx="8727">
                  <c:v>556.00388998452797</c:v>
                </c:pt>
                <c:pt idx="8728">
                  <c:v>556.06760075454997</c:v>
                </c:pt>
                <c:pt idx="8729">
                  <c:v>556.13131152457299</c:v>
                </c:pt>
                <c:pt idx="8730">
                  <c:v>556.19502229459499</c:v>
                </c:pt>
                <c:pt idx="8731">
                  <c:v>556.25873306461699</c:v>
                </c:pt>
                <c:pt idx="8732">
                  <c:v>556.32244383464001</c:v>
                </c:pt>
                <c:pt idx="8733">
                  <c:v>556.38615460466201</c:v>
                </c:pt>
                <c:pt idx="8734">
                  <c:v>556.44986537468503</c:v>
                </c:pt>
                <c:pt idx="8735">
                  <c:v>556.51357614470703</c:v>
                </c:pt>
                <c:pt idx="8736">
                  <c:v>556.57728691472903</c:v>
                </c:pt>
                <c:pt idx="8737">
                  <c:v>556.64099768475205</c:v>
                </c:pt>
                <c:pt idx="8738">
                  <c:v>556.70470845477405</c:v>
                </c:pt>
                <c:pt idx="8739">
                  <c:v>556.76841922479605</c:v>
                </c:pt>
                <c:pt idx="8740">
                  <c:v>556.83212999481896</c:v>
                </c:pt>
                <c:pt idx="8741">
                  <c:v>556.89584076484095</c:v>
                </c:pt>
                <c:pt idx="8742">
                  <c:v>556.95955153486295</c:v>
                </c:pt>
                <c:pt idx="8743">
                  <c:v>557.02326230488598</c:v>
                </c:pt>
                <c:pt idx="8744">
                  <c:v>557.08697307490797</c:v>
                </c:pt>
                <c:pt idx="8745">
                  <c:v>557.15068384492997</c:v>
                </c:pt>
                <c:pt idx="8746">
                  <c:v>557.21439461495299</c:v>
                </c:pt>
                <c:pt idx="8747">
                  <c:v>557.27810538497499</c:v>
                </c:pt>
                <c:pt idx="8748">
                  <c:v>557.34181615499699</c:v>
                </c:pt>
                <c:pt idx="8749">
                  <c:v>557.40552692502001</c:v>
                </c:pt>
                <c:pt idx="8750">
                  <c:v>557.46923769504201</c:v>
                </c:pt>
                <c:pt idx="8751">
                  <c:v>557.53294846506401</c:v>
                </c:pt>
                <c:pt idx="8752">
                  <c:v>557.59665923508703</c:v>
                </c:pt>
                <c:pt idx="8753">
                  <c:v>557.66037000510903</c:v>
                </c:pt>
                <c:pt idx="8754">
                  <c:v>557.72408077513103</c:v>
                </c:pt>
                <c:pt idx="8755">
                  <c:v>557.78779154515405</c:v>
                </c:pt>
                <c:pt idx="8756">
                  <c:v>557.85150231517605</c:v>
                </c:pt>
                <c:pt idx="8757">
                  <c:v>557.91521308519805</c:v>
                </c:pt>
                <c:pt idx="8758">
                  <c:v>557.97892385522096</c:v>
                </c:pt>
                <c:pt idx="8759">
                  <c:v>558.04263462524295</c:v>
                </c:pt>
                <c:pt idx="8760">
                  <c:v>558.10634539526495</c:v>
                </c:pt>
                <c:pt idx="8761">
                  <c:v>558.17005616528797</c:v>
                </c:pt>
                <c:pt idx="8762">
                  <c:v>558.23376693530997</c:v>
                </c:pt>
                <c:pt idx="8763">
                  <c:v>558.29747770533197</c:v>
                </c:pt>
                <c:pt idx="8764">
                  <c:v>558.36118847535499</c:v>
                </c:pt>
                <c:pt idx="8765">
                  <c:v>558.42489924537699</c:v>
                </c:pt>
                <c:pt idx="8766">
                  <c:v>558.48861001539899</c:v>
                </c:pt>
                <c:pt idx="8767">
                  <c:v>558.55232078542201</c:v>
                </c:pt>
                <c:pt idx="8768">
                  <c:v>558.61603155544401</c:v>
                </c:pt>
                <c:pt idx="8769">
                  <c:v>558.67974232546601</c:v>
                </c:pt>
                <c:pt idx="8770">
                  <c:v>558.74345309548903</c:v>
                </c:pt>
                <c:pt idx="8771">
                  <c:v>558.80716386551103</c:v>
                </c:pt>
                <c:pt idx="8772">
                  <c:v>558.87087463553303</c:v>
                </c:pt>
                <c:pt idx="8773">
                  <c:v>558.93458540555605</c:v>
                </c:pt>
                <c:pt idx="8774">
                  <c:v>558.99829617557805</c:v>
                </c:pt>
                <c:pt idx="8775">
                  <c:v>559.06200694560005</c:v>
                </c:pt>
                <c:pt idx="8776">
                  <c:v>559.12571771562295</c:v>
                </c:pt>
                <c:pt idx="8777">
                  <c:v>559.18942848564495</c:v>
                </c:pt>
                <c:pt idx="8778">
                  <c:v>559.25313925566695</c:v>
                </c:pt>
                <c:pt idx="8779">
                  <c:v>559.31685002568997</c:v>
                </c:pt>
                <c:pt idx="8780">
                  <c:v>559.38056079571197</c:v>
                </c:pt>
                <c:pt idx="8781">
                  <c:v>559.44427156573397</c:v>
                </c:pt>
                <c:pt idx="8782">
                  <c:v>559.50798233575699</c:v>
                </c:pt>
                <c:pt idx="8783">
                  <c:v>559.57169310577899</c:v>
                </c:pt>
                <c:pt idx="8784">
                  <c:v>559.63540387580099</c:v>
                </c:pt>
                <c:pt idx="8785">
                  <c:v>559.69911464582401</c:v>
                </c:pt>
                <c:pt idx="8786">
                  <c:v>559.76282541584601</c:v>
                </c:pt>
                <c:pt idx="8787">
                  <c:v>559.82653618586903</c:v>
                </c:pt>
                <c:pt idx="8788">
                  <c:v>559.89024695589103</c:v>
                </c:pt>
                <c:pt idx="8789">
                  <c:v>559.95395772591303</c:v>
                </c:pt>
                <c:pt idx="8790">
                  <c:v>560.01766849593605</c:v>
                </c:pt>
                <c:pt idx="8791">
                  <c:v>560.08137926595805</c:v>
                </c:pt>
                <c:pt idx="8792">
                  <c:v>560.14509003598005</c:v>
                </c:pt>
                <c:pt idx="8793">
                  <c:v>560.20880080600296</c:v>
                </c:pt>
                <c:pt idx="8794">
                  <c:v>560.27251157602495</c:v>
                </c:pt>
                <c:pt idx="8795">
                  <c:v>560.33622234604695</c:v>
                </c:pt>
                <c:pt idx="8796">
                  <c:v>560.39993311606997</c:v>
                </c:pt>
                <c:pt idx="8797">
                  <c:v>560.46364388609197</c:v>
                </c:pt>
                <c:pt idx="8798">
                  <c:v>560.52735465611397</c:v>
                </c:pt>
                <c:pt idx="8799">
                  <c:v>560.59106542613699</c:v>
                </c:pt>
                <c:pt idx="8800">
                  <c:v>560.65477619615899</c:v>
                </c:pt>
                <c:pt idx="8801">
                  <c:v>560.71848696618099</c:v>
                </c:pt>
                <c:pt idx="8802">
                  <c:v>560.78219773620401</c:v>
                </c:pt>
                <c:pt idx="8803">
                  <c:v>560.84590850622601</c:v>
                </c:pt>
                <c:pt idx="8804">
                  <c:v>560.90961927624801</c:v>
                </c:pt>
                <c:pt idx="8805">
                  <c:v>560.97333004627103</c:v>
                </c:pt>
                <c:pt idx="8806">
                  <c:v>561.03704081629303</c:v>
                </c:pt>
                <c:pt idx="8807">
                  <c:v>561.10075158631503</c:v>
                </c:pt>
                <c:pt idx="8808">
                  <c:v>561.16446235633805</c:v>
                </c:pt>
                <c:pt idx="8809">
                  <c:v>561.22817312636005</c:v>
                </c:pt>
                <c:pt idx="8810">
                  <c:v>561.29188389638205</c:v>
                </c:pt>
                <c:pt idx="8811">
                  <c:v>561.35559466640495</c:v>
                </c:pt>
                <c:pt idx="8812">
                  <c:v>561.41930543642695</c:v>
                </c:pt>
                <c:pt idx="8813">
                  <c:v>561.48301620644895</c:v>
                </c:pt>
                <c:pt idx="8814">
                  <c:v>561.54672697647197</c:v>
                </c:pt>
                <c:pt idx="8815">
                  <c:v>561.61043774649397</c:v>
                </c:pt>
                <c:pt idx="8816">
                  <c:v>561.67414851651597</c:v>
                </c:pt>
                <c:pt idx="8817">
                  <c:v>561.73785928653899</c:v>
                </c:pt>
                <c:pt idx="8818">
                  <c:v>561.80157005656099</c:v>
                </c:pt>
                <c:pt idx="8819">
                  <c:v>561.86528082658299</c:v>
                </c:pt>
                <c:pt idx="8820">
                  <c:v>561.92899159660601</c:v>
                </c:pt>
                <c:pt idx="8821">
                  <c:v>561.99270236662801</c:v>
                </c:pt>
                <c:pt idx="8822">
                  <c:v>562.05641313665001</c:v>
                </c:pt>
                <c:pt idx="8823">
                  <c:v>562.12012390667303</c:v>
                </c:pt>
                <c:pt idx="8824">
                  <c:v>562.18383467669503</c:v>
                </c:pt>
                <c:pt idx="8825">
                  <c:v>562.24754544671703</c:v>
                </c:pt>
                <c:pt idx="8826">
                  <c:v>562.31125621674005</c:v>
                </c:pt>
                <c:pt idx="8827">
                  <c:v>562.37496698676205</c:v>
                </c:pt>
                <c:pt idx="8828">
                  <c:v>562.43867775678405</c:v>
                </c:pt>
                <c:pt idx="8829">
                  <c:v>562.50238852680695</c:v>
                </c:pt>
                <c:pt idx="8830">
                  <c:v>562.56609929682895</c:v>
                </c:pt>
                <c:pt idx="8831">
                  <c:v>562.62981006685095</c:v>
                </c:pt>
                <c:pt idx="8832">
                  <c:v>562.69352083687397</c:v>
                </c:pt>
                <c:pt idx="8833">
                  <c:v>562.75723160689597</c:v>
                </c:pt>
                <c:pt idx="8834">
                  <c:v>562.82094237691797</c:v>
                </c:pt>
                <c:pt idx="8835">
                  <c:v>562.88465314694099</c:v>
                </c:pt>
                <c:pt idx="8836">
                  <c:v>562.94836391696299</c:v>
                </c:pt>
                <c:pt idx="8837">
                  <c:v>563.01207468698499</c:v>
                </c:pt>
                <c:pt idx="8838">
                  <c:v>563.07578545700801</c:v>
                </c:pt>
                <c:pt idx="8839">
                  <c:v>563.13949622703001</c:v>
                </c:pt>
                <c:pt idx="8840">
                  <c:v>563.20320699705303</c:v>
                </c:pt>
                <c:pt idx="8841">
                  <c:v>563.26691776707503</c:v>
                </c:pt>
                <c:pt idx="8842">
                  <c:v>563.33062853709703</c:v>
                </c:pt>
                <c:pt idx="8843">
                  <c:v>563.39433930712005</c:v>
                </c:pt>
                <c:pt idx="8844">
                  <c:v>563.45805007714205</c:v>
                </c:pt>
                <c:pt idx="8845">
                  <c:v>563.52176084716405</c:v>
                </c:pt>
                <c:pt idx="8846">
                  <c:v>563.58547161718695</c:v>
                </c:pt>
                <c:pt idx="8847">
                  <c:v>563.64918238720895</c:v>
                </c:pt>
                <c:pt idx="8848">
                  <c:v>563.71289315723095</c:v>
                </c:pt>
                <c:pt idx="8849">
                  <c:v>563.77660392725397</c:v>
                </c:pt>
                <c:pt idx="8850">
                  <c:v>563.84031469727597</c:v>
                </c:pt>
                <c:pt idx="8851">
                  <c:v>563.90402546729797</c:v>
                </c:pt>
                <c:pt idx="8852">
                  <c:v>563.96773623732099</c:v>
                </c:pt>
                <c:pt idx="8853">
                  <c:v>564.03144700734299</c:v>
                </c:pt>
                <c:pt idx="8854">
                  <c:v>564.09515777736499</c:v>
                </c:pt>
                <c:pt idx="8855">
                  <c:v>564.15886854738801</c:v>
                </c:pt>
                <c:pt idx="8856">
                  <c:v>564.22257931741001</c:v>
                </c:pt>
                <c:pt idx="8857">
                  <c:v>564.28629008743201</c:v>
                </c:pt>
                <c:pt idx="8858">
                  <c:v>564.35000085745503</c:v>
                </c:pt>
                <c:pt idx="8859">
                  <c:v>564.41371162747703</c:v>
                </c:pt>
                <c:pt idx="8860">
                  <c:v>564.47742239749903</c:v>
                </c:pt>
                <c:pt idx="8861">
                  <c:v>564.54113316752205</c:v>
                </c:pt>
                <c:pt idx="8862">
                  <c:v>564.60484393754405</c:v>
                </c:pt>
                <c:pt idx="8863">
                  <c:v>564.66855470756605</c:v>
                </c:pt>
                <c:pt idx="8864">
                  <c:v>564.73226547758895</c:v>
                </c:pt>
                <c:pt idx="8865">
                  <c:v>564.79597624761095</c:v>
                </c:pt>
                <c:pt idx="8866">
                  <c:v>564.85968701763295</c:v>
                </c:pt>
                <c:pt idx="8867">
                  <c:v>564.92339778765597</c:v>
                </c:pt>
                <c:pt idx="8868">
                  <c:v>564.98710855767797</c:v>
                </c:pt>
                <c:pt idx="8869">
                  <c:v>565.05081932769997</c:v>
                </c:pt>
                <c:pt idx="8870">
                  <c:v>565.11453009772299</c:v>
                </c:pt>
                <c:pt idx="8871">
                  <c:v>565.17824086774499</c:v>
                </c:pt>
                <c:pt idx="8872">
                  <c:v>565.24195163776699</c:v>
                </c:pt>
                <c:pt idx="8873">
                  <c:v>565.30566240779001</c:v>
                </c:pt>
                <c:pt idx="8874">
                  <c:v>565.36937317781201</c:v>
                </c:pt>
                <c:pt idx="8875">
                  <c:v>565.43308394783401</c:v>
                </c:pt>
                <c:pt idx="8876">
                  <c:v>565.49679471785703</c:v>
                </c:pt>
                <c:pt idx="8877">
                  <c:v>565.56050548787903</c:v>
                </c:pt>
                <c:pt idx="8878">
                  <c:v>565.62421625790103</c:v>
                </c:pt>
                <c:pt idx="8879">
                  <c:v>565.68792702792405</c:v>
                </c:pt>
                <c:pt idx="8880">
                  <c:v>565.75163779794605</c:v>
                </c:pt>
                <c:pt idx="8881">
                  <c:v>565.81534856796804</c:v>
                </c:pt>
                <c:pt idx="8882">
                  <c:v>565.87905933799095</c:v>
                </c:pt>
                <c:pt idx="8883">
                  <c:v>565.94277010801295</c:v>
                </c:pt>
                <c:pt idx="8884">
                  <c:v>566.00648087803495</c:v>
                </c:pt>
                <c:pt idx="8885">
                  <c:v>566.07019164805797</c:v>
                </c:pt>
                <c:pt idx="8886">
                  <c:v>566.13390241807997</c:v>
                </c:pt>
                <c:pt idx="8887">
                  <c:v>566.19761318810197</c:v>
                </c:pt>
                <c:pt idx="8888">
                  <c:v>566.26132395812499</c:v>
                </c:pt>
                <c:pt idx="8889">
                  <c:v>566.32503472814699</c:v>
                </c:pt>
                <c:pt idx="8890">
                  <c:v>566.38874549816899</c:v>
                </c:pt>
                <c:pt idx="8891">
                  <c:v>566.45245626819201</c:v>
                </c:pt>
                <c:pt idx="8892">
                  <c:v>566.51616703821401</c:v>
                </c:pt>
                <c:pt idx="8893">
                  <c:v>566.57987780823703</c:v>
                </c:pt>
                <c:pt idx="8894">
                  <c:v>566.64358857825903</c:v>
                </c:pt>
                <c:pt idx="8895">
                  <c:v>566.70729934828103</c:v>
                </c:pt>
                <c:pt idx="8896">
                  <c:v>566.77101011830405</c:v>
                </c:pt>
                <c:pt idx="8897">
                  <c:v>566.83472088832605</c:v>
                </c:pt>
                <c:pt idx="8898">
                  <c:v>566.89843165834804</c:v>
                </c:pt>
                <c:pt idx="8899">
                  <c:v>566.96214242837095</c:v>
                </c:pt>
                <c:pt idx="8900">
                  <c:v>567.02585319839295</c:v>
                </c:pt>
                <c:pt idx="8901">
                  <c:v>567.08956396841495</c:v>
                </c:pt>
                <c:pt idx="8902">
                  <c:v>567.15327473843797</c:v>
                </c:pt>
                <c:pt idx="8903">
                  <c:v>567.21698550845997</c:v>
                </c:pt>
                <c:pt idx="8904">
                  <c:v>567.28069627848197</c:v>
                </c:pt>
                <c:pt idx="8905">
                  <c:v>567.34440704850499</c:v>
                </c:pt>
                <c:pt idx="8906">
                  <c:v>567.40811781852699</c:v>
                </c:pt>
                <c:pt idx="8907">
                  <c:v>567.47182858854899</c:v>
                </c:pt>
                <c:pt idx="8908">
                  <c:v>567.53553935857201</c:v>
                </c:pt>
                <c:pt idx="8909">
                  <c:v>567.59925012859401</c:v>
                </c:pt>
                <c:pt idx="8910">
                  <c:v>567.66296089861601</c:v>
                </c:pt>
                <c:pt idx="8911">
                  <c:v>567.72667166863903</c:v>
                </c:pt>
                <c:pt idx="8912">
                  <c:v>567.79038243866103</c:v>
                </c:pt>
                <c:pt idx="8913">
                  <c:v>567.85409320868303</c:v>
                </c:pt>
                <c:pt idx="8914">
                  <c:v>567.91780397870605</c:v>
                </c:pt>
                <c:pt idx="8915">
                  <c:v>567.98151474872805</c:v>
                </c:pt>
                <c:pt idx="8916">
                  <c:v>568.04522551875004</c:v>
                </c:pt>
                <c:pt idx="8917">
                  <c:v>568.10893628877295</c:v>
                </c:pt>
                <c:pt idx="8918">
                  <c:v>568.17264705879495</c:v>
                </c:pt>
                <c:pt idx="8919">
                  <c:v>568.23635782881695</c:v>
                </c:pt>
                <c:pt idx="8920">
                  <c:v>568.30006859883997</c:v>
                </c:pt>
                <c:pt idx="8921">
                  <c:v>568.36377936886197</c:v>
                </c:pt>
                <c:pt idx="8922">
                  <c:v>568.42749013888397</c:v>
                </c:pt>
                <c:pt idx="8923">
                  <c:v>568.49120090890699</c:v>
                </c:pt>
                <c:pt idx="8924">
                  <c:v>568.55491167892899</c:v>
                </c:pt>
                <c:pt idx="8925">
                  <c:v>568.61862244895099</c:v>
                </c:pt>
                <c:pt idx="8926">
                  <c:v>568.68233321897401</c:v>
                </c:pt>
                <c:pt idx="8927">
                  <c:v>568.74604398899601</c:v>
                </c:pt>
                <c:pt idx="8928">
                  <c:v>568.80975475901801</c:v>
                </c:pt>
                <c:pt idx="8929">
                  <c:v>568.87346552904103</c:v>
                </c:pt>
                <c:pt idx="8930">
                  <c:v>568.93717629906303</c:v>
                </c:pt>
                <c:pt idx="8931">
                  <c:v>569.00088706908502</c:v>
                </c:pt>
                <c:pt idx="8932">
                  <c:v>569.06459783910805</c:v>
                </c:pt>
                <c:pt idx="8933">
                  <c:v>569.12830860913004</c:v>
                </c:pt>
                <c:pt idx="8934">
                  <c:v>569.19201937915204</c:v>
                </c:pt>
                <c:pt idx="8935">
                  <c:v>569.25573014917495</c:v>
                </c:pt>
                <c:pt idx="8936">
                  <c:v>569.31944091919695</c:v>
                </c:pt>
                <c:pt idx="8937">
                  <c:v>569.38315168921895</c:v>
                </c:pt>
                <c:pt idx="8938">
                  <c:v>569.44686245924197</c:v>
                </c:pt>
                <c:pt idx="8939">
                  <c:v>569.51057322926397</c:v>
                </c:pt>
                <c:pt idx="8940">
                  <c:v>569.57428399928597</c:v>
                </c:pt>
                <c:pt idx="8941">
                  <c:v>569.63799476930899</c:v>
                </c:pt>
                <c:pt idx="8942">
                  <c:v>569.70170553933099</c:v>
                </c:pt>
                <c:pt idx="8943">
                  <c:v>569.76541630935299</c:v>
                </c:pt>
                <c:pt idx="8944">
                  <c:v>569.82912707937601</c:v>
                </c:pt>
                <c:pt idx="8945">
                  <c:v>569.89283784939801</c:v>
                </c:pt>
                <c:pt idx="8946">
                  <c:v>569.95654861942103</c:v>
                </c:pt>
                <c:pt idx="8947">
                  <c:v>570.02025938944303</c:v>
                </c:pt>
                <c:pt idx="8948">
                  <c:v>570.08397015946503</c:v>
                </c:pt>
                <c:pt idx="8949">
                  <c:v>570.14768092948805</c:v>
                </c:pt>
                <c:pt idx="8950">
                  <c:v>570.21139169951005</c:v>
                </c:pt>
                <c:pt idx="8951">
                  <c:v>570.27510246953204</c:v>
                </c:pt>
                <c:pt idx="8952">
                  <c:v>570.33881323955495</c:v>
                </c:pt>
                <c:pt idx="8953">
                  <c:v>570.40252400957695</c:v>
                </c:pt>
                <c:pt idx="8954">
                  <c:v>570.46623477959895</c:v>
                </c:pt>
                <c:pt idx="8955">
                  <c:v>570.52994554962197</c:v>
                </c:pt>
                <c:pt idx="8956">
                  <c:v>570.59365631964397</c:v>
                </c:pt>
                <c:pt idx="8957">
                  <c:v>570.65736708966597</c:v>
                </c:pt>
                <c:pt idx="8958">
                  <c:v>570.72107785968899</c:v>
                </c:pt>
                <c:pt idx="8959">
                  <c:v>570.78478862971099</c:v>
                </c:pt>
                <c:pt idx="8960">
                  <c:v>570.84849939973299</c:v>
                </c:pt>
                <c:pt idx="8961">
                  <c:v>570.91221016975601</c:v>
                </c:pt>
                <c:pt idx="8962">
                  <c:v>570.97592093977801</c:v>
                </c:pt>
                <c:pt idx="8963">
                  <c:v>571.03963170980001</c:v>
                </c:pt>
                <c:pt idx="8964">
                  <c:v>571.10334247982303</c:v>
                </c:pt>
                <c:pt idx="8965">
                  <c:v>571.16705324984503</c:v>
                </c:pt>
                <c:pt idx="8966">
                  <c:v>571.23076401986702</c:v>
                </c:pt>
                <c:pt idx="8967">
                  <c:v>571.29447478989005</c:v>
                </c:pt>
                <c:pt idx="8968">
                  <c:v>571.35818555991204</c:v>
                </c:pt>
                <c:pt idx="8969">
                  <c:v>571.42189632993404</c:v>
                </c:pt>
                <c:pt idx="8970">
                  <c:v>571.48560709995695</c:v>
                </c:pt>
                <c:pt idx="8971">
                  <c:v>571.54931786997895</c:v>
                </c:pt>
                <c:pt idx="8972">
                  <c:v>571.61302864000095</c:v>
                </c:pt>
                <c:pt idx="8973">
                  <c:v>571.67673941002397</c:v>
                </c:pt>
                <c:pt idx="8974">
                  <c:v>571.74045018004597</c:v>
                </c:pt>
                <c:pt idx="8975">
                  <c:v>571.80416095006797</c:v>
                </c:pt>
                <c:pt idx="8976">
                  <c:v>571.86787172009099</c:v>
                </c:pt>
                <c:pt idx="8977">
                  <c:v>571.93158249011299</c:v>
                </c:pt>
                <c:pt idx="8978">
                  <c:v>571.99529326013499</c:v>
                </c:pt>
                <c:pt idx="8979">
                  <c:v>572.05900403015801</c:v>
                </c:pt>
                <c:pt idx="8980">
                  <c:v>572.12271480018001</c:v>
                </c:pt>
                <c:pt idx="8981">
                  <c:v>572.186425570202</c:v>
                </c:pt>
                <c:pt idx="8982">
                  <c:v>572.25013634022503</c:v>
                </c:pt>
                <c:pt idx="8983">
                  <c:v>572.31384711024702</c:v>
                </c:pt>
                <c:pt idx="8984">
                  <c:v>572.37755788026902</c:v>
                </c:pt>
                <c:pt idx="8985">
                  <c:v>572.44126865029205</c:v>
                </c:pt>
                <c:pt idx="8986">
                  <c:v>572.50497942031404</c:v>
                </c:pt>
                <c:pt idx="8987">
                  <c:v>572.56869019033604</c:v>
                </c:pt>
                <c:pt idx="8988">
                  <c:v>572.63240096035895</c:v>
                </c:pt>
                <c:pt idx="8989">
                  <c:v>572.69611173038095</c:v>
                </c:pt>
                <c:pt idx="8990">
                  <c:v>572.75982250040295</c:v>
                </c:pt>
                <c:pt idx="8991">
                  <c:v>572.82353327042597</c:v>
                </c:pt>
                <c:pt idx="8992">
                  <c:v>572.88724404044797</c:v>
                </c:pt>
                <c:pt idx="8993">
                  <c:v>572.95095481046997</c:v>
                </c:pt>
                <c:pt idx="8994">
                  <c:v>573.01466558049299</c:v>
                </c:pt>
                <c:pt idx="8995">
                  <c:v>573.07837635051499</c:v>
                </c:pt>
                <c:pt idx="8996">
                  <c:v>573.14208712053698</c:v>
                </c:pt>
                <c:pt idx="8997">
                  <c:v>573.20579789056001</c:v>
                </c:pt>
                <c:pt idx="8998">
                  <c:v>573.26950866058201</c:v>
                </c:pt>
                <c:pt idx="8999">
                  <c:v>573.33321943060503</c:v>
                </c:pt>
                <c:pt idx="9000">
                  <c:v>573.39693020062703</c:v>
                </c:pt>
                <c:pt idx="9001">
                  <c:v>573.46064097064902</c:v>
                </c:pt>
                <c:pt idx="9002">
                  <c:v>573.52435174067205</c:v>
                </c:pt>
                <c:pt idx="9003">
                  <c:v>573.58806251069404</c:v>
                </c:pt>
                <c:pt idx="9004">
                  <c:v>573.65177328071604</c:v>
                </c:pt>
                <c:pt idx="9005">
                  <c:v>573.71548405073895</c:v>
                </c:pt>
                <c:pt idx="9006">
                  <c:v>573.77919482076095</c:v>
                </c:pt>
                <c:pt idx="9007">
                  <c:v>573.84290559078295</c:v>
                </c:pt>
                <c:pt idx="9008">
                  <c:v>573.90661636080597</c:v>
                </c:pt>
                <c:pt idx="9009">
                  <c:v>573.97032713082797</c:v>
                </c:pt>
                <c:pt idx="9010">
                  <c:v>574.03403790084997</c:v>
                </c:pt>
                <c:pt idx="9011">
                  <c:v>574.09774867087299</c:v>
                </c:pt>
                <c:pt idx="9012">
                  <c:v>574.16145944089499</c:v>
                </c:pt>
                <c:pt idx="9013">
                  <c:v>574.22517021091699</c:v>
                </c:pt>
                <c:pt idx="9014">
                  <c:v>574.28888098094001</c:v>
                </c:pt>
                <c:pt idx="9015">
                  <c:v>574.35259175096201</c:v>
                </c:pt>
                <c:pt idx="9016">
                  <c:v>574.416302520984</c:v>
                </c:pt>
                <c:pt idx="9017">
                  <c:v>574.48001329100703</c:v>
                </c:pt>
                <c:pt idx="9018">
                  <c:v>574.54372406102902</c:v>
                </c:pt>
                <c:pt idx="9019">
                  <c:v>574.60743483105102</c:v>
                </c:pt>
                <c:pt idx="9020">
                  <c:v>574.67114560107404</c:v>
                </c:pt>
                <c:pt idx="9021">
                  <c:v>574.73485637109604</c:v>
                </c:pt>
                <c:pt idx="9022">
                  <c:v>574.79856714111804</c:v>
                </c:pt>
                <c:pt idx="9023">
                  <c:v>574.86227791114095</c:v>
                </c:pt>
                <c:pt idx="9024">
                  <c:v>574.92598868116295</c:v>
                </c:pt>
                <c:pt idx="9025">
                  <c:v>574.98969945118495</c:v>
                </c:pt>
                <c:pt idx="9026">
                  <c:v>575.05341022120797</c:v>
                </c:pt>
                <c:pt idx="9027">
                  <c:v>575.11712099122997</c:v>
                </c:pt>
                <c:pt idx="9028">
                  <c:v>575.18083176125197</c:v>
                </c:pt>
                <c:pt idx="9029">
                  <c:v>575.24454253127499</c:v>
                </c:pt>
                <c:pt idx="9030">
                  <c:v>575.30825330129699</c:v>
                </c:pt>
                <c:pt idx="9031">
                  <c:v>575.37196407131898</c:v>
                </c:pt>
                <c:pt idx="9032">
                  <c:v>575.43567484134201</c:v>
                </c:pt>
                <c:pt idx="9033">
                  <c:v>575.499385611364</c:v>
                </c:pt>
                <c:pt idx="9034">
                  <c:v>575.563096381386</c:v>
                </c:pt>
                <c:pt idx="9035">
                  <c:v>575.62680715140903</c:v>
                </c:pt>
                <c:pt idx="9036">
                  <c:v>575.69051792143102</c:v>
                </c:pt>
                <c:pt idx="9037">
                  <c:v>575.75422869145302</c:v>
                </c:pt>
                <c:pt idx="9038">
                  <c:v>575.81793946147604</c:v>
                </c:pt>
                <c:pt idx="9039">
                  <c:v>575.88165023149804</c:v>
                </c:pt>
                <c:pt idx="9040">
                  <c:v>575.94536100152004</c:v>
                </c:pt>
                <c:pt idx="9041">
                  <c:v>576.00907177154295</c:v>
                </c:pt>
                <c:pt idx="9042">
                  <c:v>576.07278254156495</c:v>
                </c:pt>
                <c:pt idx="9043">
                  <c:v>576.13649331158695</c:v>
                </c:pt>
                <c:pt idx="9044">
                  <c:v>576.20020408160997</c:v>
                </c:pt>
                <c:pt idx="9045">
                  <c:v>576.26391485163197</c:v>
                </c:pt>
                <c:pt idx="9046">
                  <c:v>576.32762562165397</c:v>
                </c:pt>
                <c:pt idx="9047">
                  <c:v>576.39133639167699</c:v>
                </c:pt>
                <c:pt idx="9048">
                  <c:v>576.45504716169899</c:v>
                </c:pt>
                <c:pt idx="9049">
                  <c:v>576.51875793172098</c:v>
                </c:pt>
                <c:pt idx="9050">
                  <c:v>576.58246870174401</c:v>
                </c:pt>
                <c:pt idx="9051">
                  <c:v>576.646179471766</c:v>
                </c:pt>
                <c:pt idx="9052">
                  <c:v>576.70989024178903</c:v>
                </c:pt>
                <c:pt idx="9053">
                  <c:v>576.77360101181102</c:v>
                </c:pt>
                <c:pt idx="9054">
                  <c:v>576.83731178183302</c:v>
                </c:pt>
                <c:pt idx="9055">
                  <c:v>576.90102255185604</c:v>
                </c:pt>
                <c:pt idx="9056">
                  <c:v>576.96473332187804</c:v>
                </c:pt>
                <c:pt idx="9057">
                  <c:v>577.02844409190004</c:v>
                </c:pt>
                <c:pt idx="9058">
                  <c:v>577.09215486192295</c:v>
                </c:pt>
                <c:pt idx="9059">
                  <c:v>577.15586563194495</c:v>
                </c:pt>
                <c:pt idx="9060">
                  <c:v>577.21957640196695</c:v>
                </c:pt>
                <c:pt idx="9061">
                  <c:v>577.28328717198997</c:v>
                </c:pt>
                <c:pt idx="9062">
                  <c:v>577.34699794201197</c:v>
                </c:pt>
                <c:pt idx="9063">
                  <c:v>577.41070871203397</c:v>
                </c:pt>
                <c:pt idx="9064">
                  <c:v>577.47441948205699</c:v>
                </c:pt>
                <c:pt idx="9065">
                  <c:v>577.53813025207899</c:v>
                </c:pt>
                <c:pt idx="9066">
                  <c:v>577.60184102210098</c:v>
                </c:pt>
                <c:pt idx="9067">
                  <c:v>577.66555179212401</c:v>
                </c:pt>
                <c:pt idx="9068">
                  <c:v>577.729262562146</c:v>
                </c:pt>
                <c:pt idx="9069">
                  <c:v>577.792973332168</c:v>
                </c:pt>
                <c:pt idx="9070">
                  <c:v>577.85668410219102</c:v>
                </c:pt>
                <c:pt idx="9071">
                  <c:v>577.92039487221302</c:v>
                </c:pt>
                <c:pt idx="9072">
                  <c:v>577.98410564223502</c:v>
                </c:pt>
                <c:pt idx="9073">
                  <c:v>578.04781641225804</c:v>
                </c:pt>
                <c:pt idx="9074">
                  <c:v>578.11152718228004</c:v>
                </c:pt>
                <c:pt idx="9075">
                  <c:v>578.17523795230204</c:v>
                </c:pt>
                <c:pt idx="9076">
                  <c:v>578.23894872232495</c:v>
                </c:pt>
                <c:pt idx="9077">
                  <c:v>578.30265949234695</c:v>
                </c:pt>
                <c:pt idx="9078">
                  <c:v>578.36637026236895</c:v>
                </c:pt>
                <c:pt idx="9079">
                  <c:v>578.43008103239197</c:v>
                </c:pt>
                <c:pt idx="9080">
                  <c:v>578.49379180241397</c:v>
                </c:pt>
                <c:pt idx="9081">
                  <c:v>578.55750257243596</c:v>
                </c:pt>
                <c:pt idx="9082">
                  <c:v>578.62121334245899</c:v>
                </c:pt>
                <c:pt idx="9083">
                  <c:v>578.68492411248099</c:v>
                </c:pt>
                <c:pt idx="9084">
                  <c:v>578.74863488250298</c:v>
                </c:pt>
                <c:pt idx="9085">
                  <c:v>578.81234565252601</c:v>
                </c:pt>
                <c:pt idx="9086">
                  <c:v>578.876056422548</c:v>
                </c:pt>
                <c:pt idx="9087">
                  <c:v>578.93976719257</c:v>
                </c:pt>
                <c:pt idx="9088">
                  <c:v>579.00347796259302</c:v>
                </c:pt>
                <c:pt idx="9089">
                  <c:v>579.06718873261502</c:v>
                </c:pt>
                <c:pt idx="9090">
                  <c:v>579.13089950263702</c:v>
                </c:pt>
                <c:pt idx="9091">
                  <c:v>579.19461027266004</c:v>
                </c:pt>
                <c:pt idx="9092">
                  <c:v>579.25832104268204</c:v>
                </c:pt>
                <c:pt idx="9093">
                  <c:v>579.32203181270404</c:v>
                </c:pt>
                <c:pt idx="9094">
                  <c:v>579.38574258272695</c:v>
                </c:pt>
                <c:pt idx="9095">
                  <c:v>579.44945335274895</c:v>
                </c:pt>
                <c:pt idx="9096">
                  <c:v>579.51316412277095</c:v>
                </c:pt>
                <c:pt idx="9097">
                  <c:v>579.57687489279397</c:v>
                </c:pt>
                <c:pt idx="9098">
                  <c:v>579.64058566281597</c:v>
                </c:pt>
                <c:pt idx="9099">
                  <c:v>579.70429643283796</c:v>
                </c:pt>
                <c:pt idx="9100">
                  <c:v>579.76800720286099</c:v>
                </c:pt>
                <c:pt idx="9101">
                  <c:v>579.83171797288298</c:v>
                </c:pt>
                <c:pt idx="9102">
                  <c:v>579.89542874290498</c:v>
                </c:pt>
                <c:pt idx="9103">
                  <c:v>579.959139512928</c:v>
                </c:pt>
                <c:pt idx="9104">
                  <c:v>580.02285028295</c:v>
                </c:pt>
                <c:pt idx="9105">
                  <c:v>580.08656105297302</c:v>
                </c:pt>
                <c:pt idx="9106">
                  <c:v>580.15027182299502</c:v>
                </c:pt>
                <c:pt idx="9107">
                  <c:v>580.21398259301702</c:v>
                </c:pt>
                <c:pt idx="9108">
                  <c:v>580.27769336304004</c:v>
                </c:pt>
                <c:pt idx="9109">
                  <c:v>580.34140413306204</c:v>
                </c:pt>
                <c:pt idx="9110">
                  <c:v>580.40511490308404</c:v>
                </c:pt>
                <c:pt idx="9111">
                  <c:v>580.46882567310695</c:v>
                </c:pt>
                <c:pt idx="9112">
                  <c:v>580.53253644312895</c:v>
                </c:pt>
                <c:pt idx="9113">
                  <c:v>580.59624721315095</c:v>
                </c:pt>
                <c:pt idx="9114">
                  <c:v>580.65995798317397</c:v>
                </c:pt>
                <c:pt idx="9115">
                  <c:v>580.72366875319597</c:v>
                </c:pt>
                <c:pt idx="9116">
                  <c:v>580.78737952321796</c:v>
                </c:pt>
                <c:pt idx="9117">
                  <c:v>580.85109029324099</c:v>
                </c:pt>
                <c:pt idx="9118">
                  <c:v>580.91480106326298</c:v>
                </c:pt>
                <c:pt idx="9119">
                  <c:v>580.97851183328498</c:v>
                </c:pt>
                <c:pt idx="9120">
                  <c:v>581.04222260330801</c:v>
                </c:pt>
                <c:pt idx="9121">
                  <c:v>581.10593337333</c:v>
                </c:pt>
                <c:pt idx="9122">
                  <c:v>581.169644143352</c:v>
                </c:pt>
                <c:pt idx="9123">
                  <c:v>581.23335491337502</c:v>
                </c:pt>
                <c:pt idx="9124">
                  <c:v>581.29706568339702</c:v>
                </c:pt>
                <c:pt idx="9125">
                  <c:v>581.36077645341902</c:v>
                </c:pt>
                <c:pt idx="9126">
                  <c:v>581.42448722344204</c:v>
                </c:pt>
                <c:pt idx="9127">
                  <c:v>581.48819799346404</c:v>
                </c:pt>
                <c:pt idx="9128">
                  <c:v>581.55190876348604</c:v>
                </c:pt>
                <c:pt idx="9129">
                  <c:v>581.61561953350895</c:v>
                </c:pt>
                <c:pt idx="9130">
                  <c:v>581.67933030353095</c:v>
                </c:pt>
                <c:pt idx="9131">
                  <c:v>581.74304107355294</c:v>
                </c:pt>
                <c:pt idx="9132">
                  <c:v>581.80675184357597</c:v>
                </c:pt>
                <c:pt idx="9133">
                  <c:v>581.87046261359797</c:v>
                </c:pt>
                <c:pt idx="9134">
                  <c:v>581.93417338361996</c:v>
                </c:pt>
                <c:pt idx="9135">
                  <c:v>581.99788415364299</c:v>
                </c:pt>
                <c:pt idx="9136">
                  <c:v>582.06159492366498</c:v>
                </c:pt>
                <c:pt idx="9137">
                  <c:v>582.12530569368698</c:v>
                </c:pt>
                <c:pt idx="9138">
                  <c:v>582.18901646371</c:v>
                </c:pt>
                <c:pt idx="9139">
                  <c:v>582.252727233732</c:v>
                </c:pt>
                <c:pt idx="9140">
                  <c:v>582.316438003754</c:v>
                </c:pt>
                <c:pt idx="9141">
                  <c:v>582.38014877377702</c:v>
                </c:pt>
                <c:pt idx="9142">
                  <c:v>582.44385954379902</c:v>
                </c:pt>
                <c:pt idx="9143">
                  <c:v>582.50757031382102</c:v>
                </c:pt>
                <c:pt idx="9144">
                  <c:v>582.57128108384404</c:v>
                </c:pt>
                <c:pt idx="9145">
                  <c:v>582.63499185386604</c:v>
                </c:pt>
                <c:pt idx="9146">
                  <c:v>582.69870262388804</c:v>
                </c:pt>
                <c:pt idx="9147">
                  <c:v>582.76241339391095</c:v>
                </c:pt>
                <c:pt idx="9148">
                  <c:v>582.82612416393295</c:v>
                </c:pt>
                <c:pt idx="9149">
                  <c:v>582.88983493395494</c:v>
                </c:pt>
                <c:pt idx="9150">
                  <c:v>582.95354570397797</c:v>
                </c:pt>
                <c:pt idx="9151">
                  <c:v>583.01725647399996</c:v>
                </c:pt>
                <c:pt idx="9152">
                  <c:v>583.08096724402196</c:v>
                </c:pt>
                <c:pt idx="9153">
                  <c:v>583.14467801404498</c:v>
                </c:pt>
                <c:pt idx="9154">
                  <c:v>583.20838878406698</c:v>
                </c:pt>
                <c:pt idx="9155">
                  <c:v>583.27209955408898</c:v>
                </c:pt>
                <c:pt idx="9156">
                  <c:v>583.335810324112</c:v>
                </c:pt>
                <c:pt idx="9157">
                  <c:v>583.399521094134</c:v>
                </c:pt>
                <c:pt idx="9158">
                  <c:v>583.46323186415702</c:v>
                </c:pt>
                <c:pt idx="9159">
                  <c:v>583.52694263417902</c:v>
                </c:pt>
                <c:pt idx="9160">
                  <c:v>583.59065340420102</c:v>
                </c:pt>
                <c:pt idx="9161">
                  <c:v>583.65436417422404</c:v>
                </c:pt>
                <c:pt idx="9162">
                  <c:v>583.71807494424604</c:v>
                </c:pt>
                <c:pt idx="9163">
                  <c:v>583.78178571426804</c:v>
                </c:pt>
                <c:pt idx="9164">
                  <c:v>583.84549648429095</c:v>
                </c:pt>
                <c:pt idx="9165">
                  <c:v>583.90920725431295</c:v>
                </c:pt>
                <c:pt idx="9166">
                  <c:v>583.97291802433494</c:v>
                </c:pt>
                <c:pt idx="9167">
                  <c:v>584.03662879435797</c:v>
                </c:pt>
                <c:pt idx="9168">
                  <c:v>584.10033956437996</c:v>
                </c:pt>
                <c:pt idx="9169">
                  <c:v>584.16405033440196</c:v>
                </c:pt>
                <c:pt idx="9170">
                  <c:v>584.22776110442499</c:v>
                </c:pt>
                <c:pt idx="9171">
                  <c:v>584.29147187444698</c:v>
                </c:pt>
                <c:pt idx="9172">
                  <c:v>584.35518264446898</c:v>
                </c:pt>
                <c:pt idx="9173">
                  <c:v>584.418893414492</c:v>
                </c:pt>
                <c:pt idx="9174">
                  <c:v>584.482604184514</c:v>
                </c:pt>
                <c:pt idx="9175">
                  <c:v>584.546314954536</c:v>
                </c:pt>
                <c:pt idx="9176">
                  <c:v>584.61002572455902</c:v>
                </c:pt>
                <c:pt idx="9177">
                  <c:v>584.67373649458102</c:v>
                </c:pt>
                <c:pt idx="9178">
                  <c:v>584.73744726460302</c:v>
                </c:pt>
                <c:pt idx="9179">
                  <c:v>584.80115803462604</c:v>
                </c:pt>
                <c:pt idx="9180">
                  <c:v>584.86486880464804</c:v>
                </c:pt>
                <c:pt idx="9181">
                  <c:v>584.92857957467004</c:v>
                </c:pt>
                <c:pt idx="9182">
                  <c:v>584.99229034469295</c:v>
                </c:pt>
                <c:pt idx="9183">
                  <c:v>585.05600111471495</c:v>
                </c:pt>
                <c:pt idx="9184">
                  <c:v>585.11971188473694</c:v>
                </c:pt>
                <c:pt idx="9185">
                  <c:v>585.18342265475997</c:v>
                </c:pt>
                <c:pt idx="9186">
                  <c:v>585.24713342478196</c:v>
                </c:pt>
                <c:pt idx="9187">
                  <c:v>585.31084419480396</c:v>
                </c:pt>
                <c:pt idx="9188">
                  <c:v>585.37455496482698</c:v>
                </c:pt>
                <c:pt idx="9189">
                  <c:v>585.43826573484898</c:v>
                </c:pt>
                <c:pt idx="9190">
                  <c:v>585.50197650487098</c:v>
                </c:pt>
                <c:pt idx="9191">
                  <c:v>585.565687274894</c:v>
                </c:pt>
                <c:pt idx="9192">
                  <c:v>585.629398044916</c:v>
                </c:pt>
                <c:pt idx="9193">
                  <c:v>585.693108814938</c:v>
                </c:pt>
                <c:pt idx="9194">
                  <c:v>585.75681958496102</c:v>
                </c:pt>
                <c:pt idx="9195">
                  <c:v>585.82053035498302</c:v>
                </c:pt>
                <c:pt idx="9196">
                  <c:v>585.88424112500502</c:v>
                </c:pt>
                <c:pt idx="9197">
                  <c:v>585.94795189502804</c:v>
                </c:pt>
                <c:pt idx="9198">
                  <c:v>586.01166266505004</c:v>
                </c:pt>
                <c:pt idx="9199">
                  <c:v>586.07537343507204</c:v>
                </c:pt>
                <c:pt idx="9200">
                  <c:v>586.13908420509495</c:v>
                </c:pt>
                <c:pt idx="9201">
                  <c:v>586.20279497511694</c:v>
                </c:pt>
                <c:pt idx="9202">
                  <c:v>586.26650574513906</c:v>
                </c:pt>
                <c:pt idx="9203">
                  <c:v>586.33021651516196</c:v>
                </c:pt>
                <c:pt idx="9204">
                  <c:v>586.39392728518396</c:v>
                </c:pt>
                <c:pt idx="9205">
                  <c:v>586.45763805520596</c:v>
                </c:pt>
                <c:pt idx="9206">
                  <c:v>586.52134882522898</c:v>
                </c:pt>
                <c:pt idx="9207">
                  <c:v>586.58505959525098</c:v>
                </c:pt>
                <c:pt idx="9208">
                  <c:v>586.64877036527298</c:v>
                </c:pt>
                <c:pt idx="9209">
                  <c:v>586.712481135296</c:v>
                </c:pt>
                <c:pt idx="9210">
                  <c:v>586.776191905318</c:v>
                </c:pt>
                <c:pt idx="9211">
                  <c:v>586.83990267534102</c:v>
                </c:pt>
                <c:pt idx="9212">
                  <c:v>586.90361344536302</c:v>
                </c:pt>
                <c:pt idx="9213">
                  <c:v>586.96732421538502</c:v>
                </c:pt>
                <c:pt idx="9214">
                  <c:v>587.03103498540804</c:v>
                </c:pt>
                <c:pt idx="9215">
                  <c:v>587.09474575543004</c:v>
                </c:pt>
                <c:pt idx="9216">
                  <c:v>587.15845652545204</c:v>
                </c:pt>
                <c:pt idx="9217">
                  <c:v>587.22216729547495</c:v>
                </c:pt>
                <c:pt idx="9218">
                  <c:v>587.28587806549695</c:v>
                </c:pt>
                <c:pt idx="9219">
                  <c:v>587.34958883551894</c:v>
                </c:pt>
                <c:pt idx="9220">
                  <c:v>587.41329960554197</c:v>
                </c:pt>
                <c:pt idx="9221">
                  <c:v>587.47701037556396</c:v>
                </c:pt>
                <c:pt idx="9222">
                  <c:v>587.54072114558596</c:v>
                </c:pt>
                <c:pt idx="9223">
                  <c:v>587.60443191560898</c:v>
                </c:pt>
                <c:pt idx="9224">
                  <c:v>587.66814268563098</c:v>
                </c:pt>
                <c:pt idx="9225">
                  <c:v>587.73185345565298</c:v>
                </c:pt>
                <c:pt idx="9226">
                  <c:v>587.795564225676</c:v>
                </c:pt>
                <c:pt idx="9227">
                  <c:v>587.859274995698</c:v>
                </c:pt>
                <c:pt idx="9228">
                  <c:v>587.92298576572</c:v>
                </c:pt>
                <c:pt idx="9229">
                  <c:v>587.98669653574302</c:v>
                </c:pt>
                <c:pt idx="9230">
                  <c:v>588.05040730576502</c:v>
                </c:pt>
                <c:pt idx="9231">
                  <c:v>588.11411807578702</c:v>
                </c:pt>
                <c:pt idx="9232">
                  <c:v>588.17782884581004</c:v>
                </c:pt>
                <c:pt idx="9233">
                  <c:v>588.24153961583204</c:v>
                </c:pt>
                <c:pt idx="9234">
                  <c:v>588.30525038585404</c:v>
                </c:pt>
                <c:pt idx="9235">
                  <c:v>588.36896115587695</c:v>
                </c:pt>
                <c:pt idx="9236">
                  <c:v>588.43267192589894</c:v>
                </c:pt>
                <c:pt idx="9237">
                  <c:v>588.49638269592106</c:v>
                </c:pt>
                <c:pt idx="9238">
                  <c:v>588.56009346594396</c:v>
                </c:pt>
                <c:pt idx="9239">
                  <c:v>588.62380423596596</c:v>
                </c:pt>
                <c:pt idx="9240">
                  <c:v>588.68751500598796</c:v>
                </c:pt>
                <c:pt idx="9241">
                  <c:v>588.75122577601098</c:v>
                </c:pt>
                <c:pt idx="9242">
                  <c:v>588.81493654603298</c:v>
                </c:pt>
                <c:pt idx="9243">
                  <c:v>588.87864731605498</c:v>
                </c:pt>
                <c:pt idx="9244">
                  <c:v>588.942358086078</c:v>
                </c:pt>
                <c:pt idx="9245">
                  <c:v>589.0060688561</c:v>
                </c:pt>
                <c:pt idx="9246">
                  <c:v>589.069779626122</c:v>
                </c:pt>
                <c:pt idx="9247">
                  <c:v>589.13349039614502</c:v>
                </c:pt>
                <c:pt idx="9248">
                  <c:v>589.19720116616702</c:v>
                </c:pt>
                <c:pt idx="9249">
                  <c:v>589.26091193618902</c:v>
                </c:pt>
                <c:pt idx="9250">
                  <c:v>589.32462270621204</c:v>
                </c:pt>
                <c:pt idx="9251">
                  <c:v>589.38833347623404</c:v>
                </c:pt>
                <c:pt idx="9252">
                  <c:v>589.45204424625604</c:v>
                </c:pt>
                <c:pt idx="9253">
                  <c:v>589.51575501627894</c:v>
                </c:pt>
                <c:pt idx="9254">
                  <c:v>589.57946578630094</c:v>
                </c:pt>
                <c:pt idx="9255">
                  <c:v>589.64317655632306</c:v>
                </c:pt>
                <c:pt idx="9256">
                  <c:v>589.70688732634596</c:v>
                </c:pt>
                <c:pt idx="9257">
                  <c:v>589.77059809636796</c:v>
                </c:pt>
                <c:pt idx="9258">
                  <c:v>589.83430886638996</c:v>
                </c:pt>
                <c:pt idx="9259">
                  <c:v>589.89801963641298</c:v>
                </c:pt>
                <c:pt idx="9260">
                  <c:v>589.96173040643498</c:v>
                </c:pt>
                <c:pt idx="9261">
                  <c:v>590.02544117645698</c:v>
                </c:pt>
                <c:pt idx="9262">
                  <c:v>590.08915194648</c:v>
                </c:pt>
                <c:pt idx="9263">
                  <c:v>590.152862716502</c:v>
                </c:pt>
                <c:pt idx="9264">
                  <c:v>590.21657348652502</c:v>
                </c:pt>
                <c:pt idx="9265">
                  <c:v>590.28028425654702</c:v>
                </c:pt>
                <c:pt idx="9266">
                  <c:v>590.34399502656902</c:v>
                </c:pt>
                <c:pt idx="9267">
                  <c:v>590.40770579659204</c:v>
                </c:pt>
                <c:pt idx="9268">
                  <c:v>590.47141656661404</c:v>
                </c:pt>
                <c:pt idx="9269">
                  <c:v>590.53512733663604</c:v>
                </c:pt>
                <c:pt idx="9270">
                  <c:v>590.59883810665895</c:v>
                </c:pt>
                <c:pt idx="9271">
                  <c:v>590.66254887668094</c:v>
                </c:pt>
                <c:pt idx="9272">
                  <c:v>590.72625964670306</c:v>
                </c:pt>
                <c:pt idx="9273">
                  <c:v>590.78997041672596</c:v>
                </c:pt>
                <c:pt idx="9274">
                  <c:v>590.85368118674796</c:v>
                </c:pt>
                <c:pt idx="9275">
                  <c:v>590.91739195676996</c:v>
                </c:pt>
                <c:pt idx="9276">
                  <c:v>590.98110272679298</c:v>
                </c:pt>
                <c:pt idx="9277">
                  <c:v>591.04481349681498</c:v>
                </c:pt>
                <c:pt idx="9278">
                  <c:v>591.10852426683698</c:v>
                </c:pt>
                <c:pt idx="9279">
                  <c:v>591.17223503686</c:v>
                </c:pt>
                <c:pt idx="9280">
                  <c:v>591.235945806882</c:v>
                </c:pt>
                <c:pt idx="9281">
                  <c:v>591.299656576904</c:v>
                </c:pt>
                <c:pt idx="9282">
                  <c:v>591.36336734692702</c:v>
                </c:pt>
                <c:pt idx="9283">
                  <c:v>591.42707811694902</c:v>
                </c:pt>
                <c:pt idx="9284">
                  <c:v>591.49078888697102</c:v>
                </c:pt>
                <c:pt idx="9285">
                  <c:v>591.55449965699404</c:v>
                </c:pt>
                <c:pt idx="9286">
                  <c:v>591.61821042701604</c:v>
                </c:pt>
                <c:pt idx="9287">
                  <c:v>591.68192119703804</c:v>
                </c:pt>
                <c:pt idx="9288">
                  <c:v>591.74563196706094</c:v>
                </c:pt>
                <c:pt idx="9289">
                  <c:v>591.80934273708294</c:v>
                </c:pt>
                <c:pt idx="9290">
                  <c:v>591.87305350710506</c:v>
                </c:pt>
                <c:pt idx="9291">
                  <c:v>591.93676427712796</c:v>
                </c:pt>
                <c:pt idx="9292">
                  <c:v>592.00047504714996</c:v>
                </c:pt>
                <c:pt idx="9293">
                  <c:v>592.06418581717196</c:v>
                </c:pt>
                <c:pt idx="9294">
                  <c:v>592.12789658719498</c:v>
                </c:pt>
                <c:pt idx="9295">
                  <c:v>592.19160735721698</c:v>
                </c:pt>
                <c:pt idx="9296">
                  <c:v>592.25531812723898</c:v>
                </c:pt>
                <c:pt idx="9297">
                  <c:v>592.319028897262</c:v>
                </c:pt>
                <c:pt idx="9298">
                  <c:v>592.382739667284</c:v>
                </c:pt>
                <c:pt idx="9299">
                  <c:v>592.446450437306</c:v>
                </c:pt>
                <c:pt idx="9300">
                  <c:v>592.51016120732902</c:v>
                </c:pt>
                <c:pt idx="9301">
                  <c:v>592.57387197735102</c:v>
                </c:pt>
                <c:pt idx="9302">
                  <c:v>592.63758274737302</c:v>
                </c:pt>
                <c:pt idx="9303">
                  <c:v>592.70129351739604</c:v>
                </c:pt>
                <c:pt idx="9304">
                  <c:v>592.76500428741804</c:v>
                </c:pt>
                <c:pt idx="9305">
                  <c:v>592.82871505744004</c:v>
                </c:pt>
                <c:pt idx="9306">
                  <c:v>592.89242582746294</c:v>
                </c:pt>
                <c:pt idx="9307">
                  <c:v>592.95613659748506</c:v>
                </c:pt>
                <c:pt idx="9308">
                  <c:v>593.01984736750705</c:v>
                </c:pt>
                <c:pt idx="9309">
                  <c:v>593.08355813752996</c:v>
                </c:pt>
                <c:pt idx="9310">
                  <c:v>593.14726890755196</c:v>
                </c:pt>
                <c:pt idx="9311">
                  <c:v>593.21097967757396</c:v>
                </c:pt>
                <c:pt idx="9312">
                  <c:v>593.27469044759698</c:v>
                </c:pt>
                <c:pt idx="9313">
                  <c:v>593.33840121761898</c:v>
                </c:pt>
                <c:pt idx="9314">
                  <c:v>593.40211198764098</c:v>
                </c:pt>
                <c:pt idx="9315">
                  <c:v>593.465822757664</c:v>
                </c:pt>
                <c:pt idx="9316">
                  <c:v>593.529533527686</c:v>
                </c:pt>
                <c:pt idx="9317">
                  <c:v>593.59324429770902</c:v>
                </c:pt>
                <c:pt idx="9318">
                  <c:v>593.65695506773102</c:v>
                </c:pt>
                <c:pt idx="9319">
                  <c:v>593.72066583775302</c:v>
                </c:pt>
                <c:pt idx="9320">
                  <c:v>593.78437660777604</c:v>
                </c:pt>
                <c:pt idx="9321">
                  <c:v>593.84808737779804</c:v>
                </c:pt>
                <c:pt idx="9322">
                  <c:v>593.91179814782004</c:v>
                </c:pt>
                <c:pt idx="9323">
                  <c:v>593.97550891784294</c:v>
                </c:pt>
                <c:pt idx="9324">
                  <c:v>594.03921968786506</c:v>
                </c:pt>
                <c:pt idx="9325">
                  <c:v>594.10293045788706</c:v>
                </c:pt>
                <c:pt idx="9326">
                  <c:v>594.16664122790996</c:v>
                </c:pt>
                <c:pt idx="9327">
                  <c:v>594.23035199793196</c:v>
                </c:pt>
                <c:pt idx="9328">
                  <c:v>594.29406276795396</c:v>
                </c:pt>
                <c:pt idx="9329">
                  <c:v>594.35777353797698</c:v>
                </c:pt>
                <c:pt idx="9330">
                  <c:v>594.42148430799898</c:v>
                </c:pt>
                <c:pt idx="9331">
                  <c:v>594.48519507802098</c:v>
                </c:pt>
                <c:pt idx="9332">
                  <c:v>594.548905848044</c:v>
                </c:pt>
                <c:pt idx="9333">
                  <c:v>594.612616618066</c:v>
                </c:pt>
                <c:pt idx="9334">
                  <c:v>594.676327388088</c:v>
                </c:pt>
                <c:pt idx="9335">
                  <c:v>594.74003815811102</c:v>
                </c:pt>
                <c:pt idx="9336">
                  <c:v>594.80374892813302</c:v>
                </c:pt>
                <c:pt idx="9337">
                  <c:v>594.86745969815502</c:v>
                </c:pt>
                <c:pt idx="9338">
                  <c:v>594.93117046817804</c:v>
                </c:pt>
                <c:pt idx="9339">
                  <c:v>594.99488123820004</c:v>
                </c:pt>
                <c:pt idx="9340">
                  <c:v>595.05859200822204</c:v>
                </c:pt>
                <c:pt idx="9341">
                  <c:v>595.12230277824494</c:v>
                </c:pt>
                <c:pt idx="9342">
                  <c:v>595.18601354826706</c:v>
                </c:pt>
                <c:pt idx="9343">
                  <c:v>595.24972431828905</c:v>
                </c:pt>
                <c:pt idx="9344">
                  <c:v>595.31343508831196</c:v>
                </c:pt>
                <c:pt idx="9345">
                  <c:v>595.37714585833396</c:v>
                </c:pt>
                <c:pt idx="9346">
                  <c:v>595.44085662835596</c:v>
                </c:pt>
                <c:pt idx="9347">
                  <c:v>595.50456739837898</c:v>
                </c:pt>
                <c:pt idx="9348">
                  <c:v>595.56827816840098</c:v>
                </c:pt>
                <c:pt idx="9349">
                  <c:v>595.63198893842298</c:v>
                </c:pt>
                <c:pt idx="9350">
                  <c:v>595.695699708446</c:v>
                </c:pt>
                <c:pt idx="9351">
                  <c:v>595.759410478468</c:v>
                </c:pt>
                <c:pt idx="9352">
                  <c:v>595.82312124849</c:v>
                </c:pt>
                <c:pt idx="9353">
                  <c:v>595.88683201851302</c:v>
                </c:pt>
                <c:pt idx="9354">
                  <c:v>595.95054278853502</c:v>
                </c:pt>
                <c:pt idx="9355">
                  <c:v>596.01425355855702</c:v>
                </c:pt>
                <c:pt idx="9356">
                  <c:v>596.07796432858004</c:v>
                </c:pt>
                <c:pt idx="9357">
                  <c:v>596.14167509860204</c:v>
                </c:pt>
                <c:pt idx="9358">
                  <c:v>596.20538586862403</c:v>
                </c:pt>
                <c:pt idx="9359">
                  <c:v>596.26909663864706</c:v>
                </c:pt>
                <c:pt idx="9360">
                  <c:v>596.33280740866905</c:v>
                </c:pt>
                <c:pt idx="9361">
                  <c:v>596.39651817869105</c:v>
                </c:pt>
                <c:pt idx="9362">
                  <c:v>596.46022894871396</c:v>
                </c:pt>
                <c:pt idx="9363">
                  <c:v>596.52393971873596</c:v>
                </c:pt>
                <c:pt idx="9364">
                  <c:v>596.58765048875796</c:v>
                </c:pt>
                <c:pt idx="9365">
                  <c:v>596.65136125878098</c:v>
                </c:pt>
                <c:pt idx="9366">
                  <c:v>596.71507202880298</c:v>
                </c:pt>
                <c:pt idx="9367">
                  <c:v>596.77878279882498</c:v>
                </c:pt>
                <c:pt idx="9368">
                  <c:v>596.842493568848</c:v>
                </c:pt>
                <c:pt idx="9369">
                  <c:v>596.90620433887</c:v>
                </c:pt>
                <c:pt idx="9370">
                  <c:v>596.96991510889302</c:v>
                </c:pt>
                <c:pt idx="9371">
                  <c:v>597.03362587891502</c:v>
                </c:pt>
                <c:pt idx="9372">
                  <c:v>597.09733664893702</c:v>
                </c:pt>
                <c:pt idx="9373">
                  <c:v>597.16104741896004</c:v>
                </c:pt>
                <c:pt idx="9374">
                  <c:v>597.22475818898204</c:v>
                </c:pt>
                <c:pt idx="9375">
                  <c:v>597.28846895900404</c:v>
                </c:pt>
                <c:pt idx="9376">
                  <c:v>597.35217972902694</c:v>
                </c:pt>
                <c:pt idx="9377">
                  <c:v>597.41589049904906</c:v>
                </c:pt>
                <c:pt idx="9378">
                  <c:v>597.47960126907105</c:v>
                </c:pt>
                <c:pt idx="9379">
                  <c:v>597.54331203909396</c:v>
                </c:pt>
                <c:pt idx="9380">
                  <c:v>597.60702280911596</c:v>
                </c:pt>
                <c:pt idx="9381">
                  <c:v>597.67073357913796</c:v>
                </c:pt>
                <c:pt idx="9382">
                  <c:v>597.73444434916098</c:v>
                </c:pt>
                <c:pt idx="9383">
                  <c:v>597.79815511918298</c:v>
                </c:pt>
                <c:pt idx="9384">
                  <c:v>597.86186588920498</c:v>
                </c:pt>
                <c:pt idx="9385">
                  <c:v>597.925576659228</c:v>
                </c:pt>
                <c:pt idx="9386">
                  <c:v>597.98928742925</c:v>
                </c:pt>
                <c:pt idx="9387">
                  <c:v>598.052998199272</c:v>
                </c:pt>
                <c:pt idx="9388">
                  <c:v>598.11670896929502</c:v>
                </c:pt>
                <c:pt idx="9389">
                  <c:v>598.18041973931702</c:v>
                </c:pt>
                <c:pt idx="9390">
                  <c:v>598.24413050933902</c:v>
                </c:pt>
                <c:pt idx="9391">
                  <c:v>598.30784127936204</c:v>
                </c:pt>
                <c:pt idx="9392">
                  <c:v>598.37155204938404</c:v>
                </c:pt>
                <c:pt idx="9393">
                  <c:v>598.43526281940603</c:v>
                </c:pt>
                <c:pt idx="9394">
                  <c:v>598.49897358942906</c:v>
                </c:pt>
                <c:pt idx="9395">
                  <c:v>598.56268435945105</c:v>
                </c:pt>
                <c:pt idx="9396">
                  <c:v>598.62639512947305</c:v>
                </c:pt>
                <c:pt idx="9397">
                  <c:v>598.69010589949596</c:v>
                </c:pt>
                <c:pt idx="9398">
                  <c:v>598.75381666951796</c:v>
                </c:pt>
                <c:pt idx="9399">
                  <c:v>598.81752743953996</c:v>
                </c:pt>
                <c:pt idx="9400">
                  <c:v>598.88123820956298</c:v>
                </c:pt>
                <c:pt idx="9401">
                  <c:v>598.94494897958498</c:v>
                </c:pt>
                <c:pt idx="9402">
                  <c:v>599.00865974960698</c:v>
                </c:pt>
                <c:pt idx="9403">
                  <c:v>599.07237051963</c:v>
                </c:pt>
                <c:pt idx="9404">
                  <c:v>599.136081289652</c:v>
                </c:pt>
                <c:pt idx="9405">
                  <c:v>599.199792059674</c:v>
                </c:pt>
                <c:pt idx="9406">
                  <c:v>599.26350282969702</c:v>
                </c:pt>
                <c:pt idx="9407">
                  <c:v>599.32721359971902</c:v>
                </c:pt>
                <c:pt idx="9408">
                  <c:v>599.39092436974101</c:v>
                </c:pt>
                <c:pt idx="9409">
                  <c:v>599.45463513976404</c:v>
                </c:pt>
                <c:pt idx="9410">
                  <c:v>599.51834590978604</c:v>
                </c:pt>
                <c:pt idx="9411">
                  <c:v>599.58205667980803</c:v>
                </c:pt>
                <c:pt idx="9412">
                  <c:v>599.64576744983106</c:v>
                </c:pt>
                <c:pt idx="9413">
                  <c:v>599.70947821985305</c:v>
                </c:pt>
                <c:pt idx="9414">
                  <c:v>599.77318898987505</c:v>
                </c:pt>
                <c:pt idx="9415">
                  <c:v>599.83689975989796</c:v>
                </c:pt>
                <c:pt idx="9416">
                  <c:v>599.90061052991996</c:v>
                </c:pt>
                <c:pt idx="9417">
                  <c:v>599.96432129994196</c:v>
                </c:pt>
                <c:pt idx="9418">
                  <c:v>600.02803206996498</c:v>
                </c:pt>
                <c:pt idx="9419">
                  <c:v>600.09174283998698</c:v>
                </c:pt>
                <c:pt idx="9420">
                  <c:v>600.15545361000898</c:v>
                </c:pt>
                <c:pt idx="9421">
                  <c:v>600.219164380032</c:v>
                </c:pt>
                <c:pt idx="9422">
                  <c:v>600.282875150054</c:v>
                </c:pt>
                <c:pt idx="9423">
                  <c:v>600.346585920076</c:v>
                </c:pt>
                <c:pt idx="9424">
                  <c:v>600.41029669009902</c:v>
                </c:pt>
                <c:pt idx="9425">
                  <c:v>600.47400746012102</c:v>
                </c:pt>
                <c:pt idx="9426">
                  <c:v>600.53771823014404</c:v>
                </c:pt>
                <c:pt idx="9427">
                  <c:v>600.60142900016604</c:v>
                </c:pt>
                <c:pt idx="9428">
                  <c:v>600.66513977018803</c:v>
                </c:pt>
                <c:pt idx="9429">
                  <c:v>600.72885054021106</c:v>
                </c:pt>
                <c:pt idx="9430">
                  <c:v>600.79256131023305</c:v>
                </c:pt>
                <c:pt idx="9431">
                  <c:v>600.85627208025505</c:v>
                </c:pt>
                <c:pt idx="9432">
                  <c:v>600.91998285027796</c:v>
                </c:pt>
                <c:pt idx="9433">
                  <c:v>600.98369362029996</c:v>
                </c:pt>
                <c:pt idx="9434">
                  <c:v>601.04740439032196</c:v>
                </c:pt>
                <c:pt idx="9435">
                  <c:v>601.11111516034498</c:v>
                </c:pt>
                <c:pt idx="9436">
                  <c:v>601.17482593036698</c:v>
                </c:pt>
                <c:pt idx="9437">
                  <c:v>601.23853670038898</c:v>
                </c:pt>
                <c:pt idx="9438">
                  <c:v>601.302247470412</c:v>
                </c:pt>
                <c:pt idx="9439">
                  <c:v>601.365958240434</c:v>
                </c:pt>
                <c:pt idx="9440">
                  <c:v>601.429669010456</c:v>
                </c:pt>
                <c:pt idx="9441">
                  <c:v>601.49337978047902</c:v>
                </c:pt>
                <c:pt idx="9442">
                  <c:v>601.55709055050102</c:v>
                </c:pt>
                <c:pt idx="9443">
                  <c:v>601.62080132052301</c:v>
                </c:pt>
                <c:pt idx="9444">
                  <c:v>601.68451209054604</c:v>
                </c:pt>
                <c:pt idx="9445">
                  <c:v>601.74822286056803</c:v>
                </c:pt>
                <c:pt idx="9446">
                  <c:v>601.81193363059003</c:v>
                </c:pt>
                <c:pt idx="9447">
                  <c:v>601.87564440061306</c:v>
                </c:pt>
                <c:pt idx="9448">
                  <c:v>601.93935517063505</c:v>
                </c:pt>
                <c:pt idx="9449">
                  <c:v>602.00306594065705</c:v>
                </c:pt>
                <c:pt idx="9450">
                  <c:v>602.06677671067996</c:v>
                </c:pt>
                <c:pt idx="9451">
                  <c:v>602.13048748070196</c:v>
                </c:pt>
                <c:pt idx="9452">
                  <c:v>602.19419825072396</c:v>
                </c:pt>
                <c:pt idx="9453">
                  <c:v>602.25790902074698</c:v>
                </c:pt>
                <c:pt idx="9454">
                  <c:v>602.32161979076898</c:v>
                </c:pt>
                <c:pt idx="9455">
                  <c:v>602.38533056079098</c:v>
                </c:pt>
                <c:pt idx="9456">
                  <c:v>602.449041330814</c:v>
                </c:pt>
                <c:pt idx="9457">
                  <c:v>602.512752100836</c:v>
                </c:pt>
                <c:pt idx="9458">
                  <c:v>602.57646287085799</c:v>
                </c:pt>
                <c:pt idx="9459">
                  <c:v>602.64017364088102</c:v>
                </c:pt>
                <c:pt idx="9460">
                  <c:v>602.70388441090302</c:v>
                </c:pt>
                <c:pt idx="9461">
                  <c:v>602.76759518092501</c:v>
                </c:pt>
                <c:pt idx="9462">
                  <c:v>602.83130595094804</c:v>
                </c:pt>
                <c:pt idx="9463">
                  <c:v>602.89501672097003</c:v>
                </c:pt>
                <c:pt idx="9464">
                  <c:v>602.95872749099203</c:v>
                </c:pt>
                <c:pt idx="9465">
                  <c:v>603.02243826101505</c:v>
                </c:pt>
                <c:pt idx="9466">
                  <c:v>603.08614903103705</c:v>
                </c:pt>
                <c:pt idx="9467">
                  <c:v>603.14985980105905</c:v>
                </c:pt>
                <c:pt idx="9468">
                  <c:v>603.21357057108196</c:v>
                </c:pt>
                <c:pt idx="9469">
                  <c:v>603.27728134110396</c:v>
                </c:pt>
                <c:pt idx="9470">
                  <c:v>603.34099211112596</c:v>
                </c:pt>
                <c:pt idx="9471">
                  <c:v>603.40470288114898</c:v>
                </c:pt>
                <c:pt idx="9472">
                  <c:v>603.46841365117098</c:v>
                </c:pt>
                <c:pt idx="9473">
                  <c:v>603.53212442119298</c:v>
                </c:pt>
                <c:pt idx="9474">
                  <c:v>603.595835191216</c:v>
                </c:pt>
                <c:pt idx="9475">
                  <c:v>603.659545961238</c:v>
                </c:pt>
                <c:pt idx="9476">
                  <c:v>603.72325673125999</c:v>
                </c:pt>
                <c:pt idx="9477">
                  <c:v>603.78696750128302</c:v>
                </c:pt>
                <c:pt idx="9478">
                  <c:v>603.85067827130501</c:v>
                </c:pt>
                <c:pt idx="9479">
                  <c:v>603.91438904132804</c:v>
                </c:pt>
                <c:pt idx="9480">
                  <c:v>603.97809981135003</c:v>
                </c:pt>
                <c:pt idx="9481">
                  <c:v>604.04181058137203</c:v>
                </c:pt>
                <c:pt idx="9482">
                  <c:v>604.10552135139505</c:v>
                </c:pt>
                <c:pt idx="9483">
                  <c:v>604.16923212141705</c:v>
                </c:pt>
                <c:pt idx="9484">
                  <c:v>604.23294289143905</c:v>
                </c:pt>
                <c:pt idx="9485">
                  <c:v>604.29665366146196</c:v>
                </c:pt>
                <c:pt idx="9486">
                  <c:v>604.36036443148396</c:v>
                </c:pt>
                <c:pt idx="9487">
                  <c:v>604.42407520150596</c:v>
                </c:pt>
                <c:pt idx="9488">
                  <c:v>604.48778597152898</c:v>
                </c:pt>
                <c:pt idx="9489">
                  <c:v>604.55149674155098</c:v>
                </c:pt>
                <c:pt idx="9490">
                  <c:v>604.61520751157298</c:v>
                </c:pt>
                <c:pt idx="9491">
                  <c:v>604.678918281596</c:v>
                </c:pt>
                <c:pt idx="9492">
                  <c:v>604.742629051618</c:v>
                </c:pt>
                <c:pt idx="9493">
                  <c:v>604.80633982163999</c:v>
                </c:pt>
                <c:pt idx="9494">
                  <c:v>604.87005059166302</c:v>
                </c:pt>
                <c:pt idx="9495">
                  <c:v>604.93376136168501</c:v>
                </c:pt>
                <c:pt idx="9496">
                  <c:v>604.99747213170701</c:v>
                </c:pt>
                <c:pt idx="9497">
                  <c:v>605.06118290173004</c:v>
                </c:pt>
                <c:pt idx="9498">
                  <c:v>605.12489367175203</c:v>
                </c:pt>
                <c:pt idx="9499">
                  <c:v>605.18860444177403</c:v>
                </c:pt>
                <c:pt idx="9500">
                  <c:v>605.25231521179705</c:v>
                </c:pt>
                <c:pt idx="9501">
                  <c:v>605.31602598181905</c:v>
                </c:pt>
                <c:pt idx="9502">
                  <c:v>605.37973675184105</c:v>
                </c:pt>
                <c:pt idx="9503">
                  <c:v>605.44344752186396</c:v>
                </c:pt>
                <c:pt idx="9504">
                  <c:v>605.50715829188596</c:v>
                </c:pt>
                <c:pt idx="9505">
                  <c:v>605.57086906190796</c:v>
                </c:pt>
                <c:pt idx="9506">
                  <c:v>605.63457983193098</c:v>
                </c:pt>
                <c:pt idx="9507">
                  <c:v>605.69829060195298</c:v>
                </c:pt>
                <c:pt idx="9508">
                  <c:v>605.76200137197497</c:v>
                </c:pt>
                <c:pt idx="9509">
                  <c:v>605.825712141998</c:v>
                </c:pt>
                <c:pt idx="9510">
                  <c:v>605.88942291202</c:v>
                </c:pt>
                <c:pt idx="9511">
                  <c:v>605.95313368204199</c:v>
                </c:pt>
                <c:pt idx="9512">
                  <c:v>606.01684445206502</c:v>
                </c:pt>
                <c:pt idx="9513">
                  <c:v>606.08055522208701</c:v>
                </c:pt>
                <c:pt idx="9514">
                  <c:v>606.14426599210901</c:v>
                </c:pt>
                <c:pt idx="9515">
                  <c:v>606.20797676213203</c:v>
                </c:pt>
                <c:pt idx="9516">
                  <c:v>606.27168753215403</c:v>
                </c:pt>
                <c:pt idx="9517">
                  <c:v>606.33539830217603</c:v>
                </c:pt>
                <c:pt idx="9518">
                  <c:v>606.39910907219905</c:v>
                </c:pt>
                <c:pt idx="9519">
                  <c:v>606.46281984222105</c:v>
                </c:pt>
                <c:pt idx="9520">
                  <c:v>606.52653061224305</c:v>
                </c:pt>
                <c:pt idx="9521">
                  <c:v>606.59024138226596</c:v>
                </c:pt>
                <c:pt idx="9522">
                  <c:v>606.65395215228796</c:v>
                </c:pt>
                <c:pt idx="9523">
                  <c:v>606.71766292230996</c:v>
                </c:pt>
                <c:pt idx="9524">
                  <c:v>606.78137369233298</c:v>
                </c:pt>
                <c:pt idx="9525">
                  <c:v>606.84508446235498</c:v>
                </c:pt>
                <c:pt idx="9526">
                  <c:v>606.90879523237697</c:v>
                </c:pt>
                <c:pt idx="9527">
                  <c:v>606.9725060024</c:v>
                </c:pt>
                <c:pt idx="9528">
                  <c:v>607.03621677242199</c:v>
                </c:pt>
                <c:pt idx="9529">
                  <c:v>607.09992754244399</c:v>
                </c:pt>
                <c:pt idx="9530">
                  <c:v>607.16363831246701</c:v>
                </c:pt>
                <c:pt idx="9531">
                  <c:v>607.22734908248901</c:v>
                </c:pt>
                <c:pt idx="9532">
                  <c:v>607.29105985251203</c:v>
                </c:pt>
                <c:pt idx="9533">
                  <c:v>607.35477062253403</c:v>
                </c:pt>
                <c:pt idx="9534">
                  <c:v>607.41848139255603</c:v>
                </c:pt>
                <c:pt idx="9535">
                  <c:v>607.48219216257905</c:v>
                </c:pt>
                <c:pt idx="9536">
                  <c:v>607.54590293260105</c:v>
                </c:pt>
                <c:pt idx="9537">
                  <c:v>607.60961370262305</c:v>
                </c:pt>
                <c:pt idx="9538">
                  <c:v>607.67332447264596</c:v>
                </c:pt>
                <c:pt idx="9539">
                  <c:v>607.73703524266796</c:v>
                </c:pt>
                <c:pt idx="9540">
                  <c:v>607.80074601268996</c:v>
                </c:pt>
                <c:pt idx="9541">
                  <c:v>607.86445678271298</c:v>
                </c:pt>
                <c:pt idx="9542">
                  <c:v>607.92816755273498</c:v>
                </c:pt>
                <c:pt idx="9543">
                  <c:v>607.99187832275697</c:v>
                </c:pt>
                <c:pt idx="9544">
                  <c:v>608.05558909278</c:v>
                </c:pt>
                <c:pt idx="9545">
                  <c:v>608.119299862802</c:v>
                </c:pt>
                <c:pt idx="9546">
                  <c:v>608.18301063282399</c:v>
                </c:pt>
                <c:pt idx="9547">
                  <c:v>608.24672140284702</c:v>
                </c:pt>
                <c:pt idx="9548">
                  <c:v>608.31043217286901</c:v>
                </c:pt>
                <c:pt idx="9549">
                  <c:v>608.37414294289101</c:v>
                </c:pt>
                <c:pt idx="9550">
                  <c:v>608.43785371291403</c:v>
                </c:pt>
                <c:pt idx="9551">
                  <c:v>608.50156448293603</c:v>
                </c:pt>
                <c:pt idx="9552">
                  <c:v>608.56527525295803</c:v>
                </c:pt>
                <c:pt idx="9553">
                  <c:v>608.62898602298105</c:v>
                </c:pt>
                <c:pt idx="9554">
                  <c:v>608.69269679300305</c:v>
                </c:pt>
                <c:pt idx="9555">
                  <c:v>608.75640756302505</c:v>
                </c:pt>
                <c:pt idx="9556">
                  <c:v>608.82011833304796</c:v>
                </c:pt>
                <c:pt idx="9557">
                  <c:v>608.88382910306996</c:v>
                </c:pt>
                <c:pt idx="9558">
                  <c:v>608.94753987309196</c:v>
                </c:pt>
                <c:pt idx="9559">
                  <c:v>609.01125064311498</c:v>
                </c:pt>
                <c:pt idx="9560">
                  <c:v>609.07496141313698</c:v>
                </c:pt>
                <c:pt idx="9561">
                  <c:v>609.13867218315897</c:v>
                </c:pt>
                <c:pt idx="9562">
                  <c:v>609.202382953182</c:v>
                </c:pt>
                <c:pt idx="9563">
                  <c:v>609.26609372320399</c:v>
                </c:pt>
                <c:pt idx="9564">
                  <c:v>609.32980449322599</c:v>
                </c:pt>
                <c:pt idx="9565">
                  <c:v>609.39351526324901</c:v>
                </c:pt>
                <c:pt idx="9566">
                  <c:v>609.45722603327101</c:v>
                </c:pt>
                <c:pt idx="9567">
                  <c:v>609.52093680329301</c:v>
                </c:pt>
                <c:pt idx="9568">
                  <c:v>609.58464757331603</c:v>
                </c:pt>
                <c:pt idx="9569">
                  <c:v>609.64835834333803</c:v>
                </c:pt>
                <c:pt idx="9570">
                  <c:v>609.71206911336003</c:v>
                </c:pt>
                <c:pt idx="9571">
                  <c:v>609.77577988338305</c:v>
                </c:pt>
                <c:pt idx="9572">
                  <c:v>609.83949065340505</c:v>
                </c:pt>
                <c:pt idx="9573">
                  <c:v>609.90320142342705</c:v>
                </c:pt>
                <c:pt idx="9574">
                  <c:v>609.96691219344996</c:v>
                </c:pt>
                <c:pt idx="9575">
                  <c:v>610.03062296347196</c:v>
                </c:pt>
                <c:pt idx="9576">
                  <c:v>610.09433373349395</c:v>
                </c:pt>
                <c:pt idx="9577">
                  <c:v>610.15804450351698</c:v>
                </c:pt>
                <c:pt idx="9578">
                  <c:v>610.22175527353897</c:v>
                </c:pt>
                <c:pt idx="9579">
                  <c:v>610.28546604356097</c:v>
                </c:pt>
                <c:pt idx="9580">
                  <c:v>610.34917681358399</c:v>
                </c:pt>
                <c:pt idx="9581">
                  <c:v>610.41288758360599</c:v>
                </c:pt>
                <c:pt idx="9582">
                  <c:v>610.47659835362799</c:v>
                </c:pt>
                <c:pt idx="9583">
                  <c:v>610.54030912365101</c:v>
                </c:pt>
                <c:pt idx="9584">
                  <c:v>610.60401989367301</c:v>
                </c:pt>
                <c:pt idx="9585">
                  <c:v>610.66773066369603</c:v>
                </c:pt>
                <c:pt idx="9586">
                  <c:v>610.73144143371803</c:v>
                </c:pt>
                <c:pt idx="9587">
                  <c:v>610.79515220374003</c:v>
                </c:pt>
                <c:pt idx="9588">
                  <c:v>610.85886297376305</c:v>
                </c:pt>
                <c:pt idx="9589">
                  <c:v>610.92257374378505</c:v>
                </c:pt>
                <c:pt idx="9590">
                  <c:v>610.98628451380705</c:v>
                </c:pt>
                <c:pt idx="9591">
                  <c:v>611.04999528382996</c:v>
                </c:pt>
                <c:pt idx="9592">
                  <c:v>611.11370605385196</c:v>
                </c:pt>
                <c:pt idx="9593">
                  <c:v>611.17741682387395</c:v>
                </c:pt>
                <c:pt idx="9594">
                  <c:v>611.24112759389698</c:v>
                </c:pt>
                <c:pt idx="9595">
                  <c:v>611.30483836391898</c:v>
                </c:pt>
                <c:pt idx="9596">
                  <c:v>611.36854913394097</c:v>
                </c:pt>
                <c:pt idx="9597">
                  <c:v>611.432259903964</c:v>
                </c:pt>
                <c:pt idx="9598">
                  <c:v>611.49597067398599</c:v>
                </c:pt>
                <c:pt idx="9599">
                  <c:v>611.55968144400799</c:v>
                </c:pt>
                <c:pt idx="9600">
                  <c:v>611.62339221403101</c:v>
                </c:pt>
                <c:pt idx="9601">
                  <c:v>611.68710298405301</c:v>
                </c:pt>
                <c:pt idx="9602">
                  <c:v>611.75081375407501</c:v>
                </c:pt>
                <c:pt idx="9603">
                  <c:v>611.81452452409803</c:v>
                </c:pt>
                <c:pt idx="9604">
                  <c:v>611.87823529412003</c:v>
                </c:pt>
                <c:pt idx="9605">
                  <c:v>611.94194606414203</c:v>
                </c:pt>
                <c:pt idx="9606">
                  <c:v>612.00565683416505</c:v>
                </c:pt>
                <c:pt idx="9607">
                  <c:v>612.06936760418705</c:v>
                </c:pt>
                <c:pt idx="9608">
                  <c:v>612.13307837420905</c:v>
                </c:pt>
                <c:pt idx="9609">
                  <c:v>612.19678914423196</c:v>
                </c:pt>
                <c:pt idx="9610">
                  <c:v>612.26049991425396</c:v>
                </c:pt>
                <c:pt idx="9611">
                  <c:v>612.32421068427595</c:v>
                </c:pt>
                <c:pt idx="9612">
                  <c:v>612.38792145429898</c:v>
                </c:pt>
                <c:pt idx="9613">
                  <c:v>612.45163222432097</c:v>
                </c:pt>
                <c:pt idx="9614">
                  <c:v>612.51534299434297</c:v>
                </c:pt>
                <c:pt idx="9615">
                  <c:v>612.57905376436599</c:v>
                </c:pt>
                <c:pt idx="9616">
                  <c:v>612.64276453438799</c:v>
                </c:pt>
                <c:pt idx="9617">
                  <c:v>612.70647530440999</c:v>
                </c:pt>
                <c:pt idx="9618">
                  <c:v>612.77018607443301</c:v>
                </c:pt>
                <c:pt idx="9619">
                  <c:v>612.83389684445501</c:v>
                </c:pt>
                <c:pt idx="9620">
                  <c:v>612.89760761447701</c:v>
                </c:pt>
                <c:pt idx="9621">
                  <c:v>612.96131838450003</c:v>
                </c:pt>
                <c:pt idx="9622">
                  <c:v>613.02502915452203</c:v>
                </c:pt>
                <c:pt idx="9623">
                  <c:v>613.08873992454403</c:v>
                </c:pt>
                <c:pt idx="9624">
                  <c:v>613.15245069456705</c:v>
                </c:pt>
                <c:pt idx="9625">
                  <c:v>613.21616146458905</c:v>
                </c:pt>
                <c:pt idx="9626">
                  <c:v>613.27987223461105</c:v>
                </c:pt>
                <c:pt idx="9627">
                  <c:v>613.34358300463396</c:v>
                </c:pt>
                <c:pt idx="9628">
                  <c:v>613.40729377465595</c:v>
                </c:pt>
                <c:pt idx="9629">
                  <c:v>613.47100454467795</c:v>
                </c:pt>
                <c:pt idx="9630">
                  <c:v>613.53471531470097</c:v>
                </c:pt>
                <c:pt idx="9631">
                  <c:v>613.59842608472297</c:v>
                </c:pt>
                <c:pt idx="9632">
                  <c:v>613.66213685474497</c:v>
                </c:pt>
                <c:pt idx="9633">
                  <c:v>613.72584762476799</c:v>
                </c:pt>
                <c:pt idx="9634">
                  <c:v>613.78955839478999</c:v>
                </c:pt>
                <c:pt idx="9635">
                  <c:v>613.85326916481199</c:v>
                </c:pt>
                <c:pt idx="9636">
                  <c:v>613.91697993483501</c:v>
                </c:pt>
                <c:pt idx="9637">
                  <c:v>613.98069070485701</c:v>
                </c:pt>
                <c:pt idx="9638">
                  <c:v>614.04440147488003</c:v>
                </c:pt>
                <c:pt idx="9639">
                  <c:v>614.10811224490203</c:v>
                </c:pt>
                <c:pt idx="9640">
                  <c:v>614.17182301492403</c:v>
                </c:pt>
                <c:pt idx="9641">
                  <c:v>614.23553378494705</c:v>
                </c:pt>
                <c:pt idx="9642">
                  <c:v>614.29924455496905</c:v>
                </c:pt>
                <c:pt idx="9643">
                  <c:v>614.36295532499105</c:v>
                </c:pt>
                <c:pt idx="9644">
                  <c:v>614.42666609501396</c:v>
                </c:pt>
                <c:pt idx="9645">
                  <c:v>614.49037686503596</c:v>
                </c:pt>
                <c:pt idx="9646">
                  <c:v>614.55408763505795</c:v>
                </c:pt>
                <c:pt idx="9647">
                  <c:v>614.61779840508098</c:v>
                </c:pt>
                <c:pt idx="9648">
                  <c:v>614.68150917510297</c:v>
                </c:pt>
                <c:pt idx="9649">
                  <c:v>614.74521994512497</c:v>
                </c:pt>
                <c:pt idx="9650">
                  <c:v>614.80893071514799</c:v>
                </c:pt>
                <c:pt idx="9651">
                  <c:v>614.87264148516999</c:v>
                </c:pt>
                <c:pt idx="9652">
                  <c:v>614.93635225519199</c:v>
                </c:pt>
                <c:pt idx="9653">
                  <c:v>615.00006302521501</c:v>
                </c:pt>
                <c:pt idx="9654">
                  <c:v>615.06377379523701</c:v>
                </c:pt>
                <c:pt idx="9655">
                  <c:v>615.12748456525901</c:v>
                </c:pt>
                <c:pt idx="9656">
                  <c:v>615.19119533528203</c:v>
                </c:pt>
                <c:pt idx="9657">
                  <c:v>615.25490610530403</c:v>
                </c:pt>
                <c:pt idx="9658">
                  <c:v>615.31861687532603</c:v>
                </c:pt>
                <c:pt idx="9659">
                  <c:v>615.38232764534905</c:v>
                </c:pt>
                <c:pt idx="9660">
                  <c:v>615.44603841537105</c:v>
                </c:pt>
                <c:pt idx="9661">
                  <c:v>615.50974918539305</c:v>
                </c:pt>
                <c:pt idx="9662">
                  <c:v>615.57345995541596</c:v>
                </c:pt>
                <c:pt idx="9663">
                  <c:v>615.63717072543795</c:v>
                </c:pt>
                <c:pt idx="9664">
                  <c:v>615.70088149545995</c:v>
                </c:pt>
                <c:pt idx="9665">
                  <c:v>615.76459226548297</c:v>
                </c:pt>
                <c:pt idx="9666">
                  <c:v>615.82830303550497</c:v>
                </c:pt>
                <c:pt idx="9667">
                  <c:v>615.89201380552697</c:v>
                </c:pt>
                <c:pt idx="9668">
                  <c:v>615.95572457554999</c:v>
                </c:pt>
                <c:pt idx="9669">
                  <c:v>616.01943534557199</c:v>
                </c:pt>
                <c:pt idx="9670">
                  <c:v>616.08314611559399</c:v>
                </c:pt>
                <c:pt idx="9671">
                  <c:v>616.14685688561701</c:v>
                </c:pt>
                <c:pt idx="9672">
                  <c:v>616.21056765563901</c:v>
                </c:pt>
                <c:pt idx="9673">
                  <c:v>616.27427842566101</c:v>
                </c:pt>
                <c:pt idx="9674">
                  <c:v>616.33798919568403</c:v>
                </c:pt>
                <c:pt idx="9675">
                  <c:v>616.40169996570603</c:v>
                </c:pt>
                <c:pt idx="9676">
                  <c:v>616.46541073572803</c:v>
                </c:pt>
                <c:pt idx="9677">
                  <c:v>616.52912150575105</c:v>
                </c:pt>
                <c:pt idx="9678">
                  <c:v>616.59283227577305</c:v>
                </c:pt>
                <c:pt idx="9679">
                  <c:v>616.65654304579505</c:v>
                </c:pt>
                <c:pt idx="9680">
                  <c:v>616.72025381581796</c:v>
                </c:pt>
                <c:pt idx="9681">
                  <c:v>616.78396458583995</c:v>
                </c:pt>
                <c:pt idx="9682">
                  <c:v>616.84767535586195</c:v>
                </c:pt>
                <c:pt idx="9683">
                  <c:v>616.91138612588497</c:v>
                </c:pt>
                <c:pt idx="9684">
                  <c:v>616.97509689590697</c:v>
                </c:pt>
                <c:pt idx="9685">
                  <c:v>617.03880766592897</c:v>
                </c:pt>
                <c:pt idx="9686">
                  <c:v>617.10251843595199</c:v>
                </c:pt>
                <c:pt idx="9687">
                  <c:v>617.16622920597399</c:v>
                </c:pt>
                <c:pt idx="9688">
                  <c:v>617.22993997599599</c:v>
                </c:pt>
                <c:pt idx="9689">
                  <c:v>617.29365074601901</c:v>
                </c:pt>
                <c:pt idx="9690">
                  <c:v>617.35736151604101</c:v>
                </c:pt>
                <c:pt idx="9691">
                  <c:v>617.42107228606403</c:v>
                </c:pt>
                <c:pt idx="9692">
                  <c:v>617.48478305608603</c:v>
                </c:pt>
                <c:pt idx="9693">
                  <c:v>617.54849382610803</c:v>
                </c:pt>
                <c:pt idx="9694">
                  <c:v>617.61220459613105</c:v>
                </c:pt>
                <c:pt idx="9695">
                  <c:v>617.67591536615305</c:v>
                </c:pt>
                <c:pt idx="9696">
                  <c:v>617.73962613617505</c:v>
                </c:pt>
                <c:pt idx="9697">
                  <c:v>617.80333690619796</c:v>
                </c:pt>
                <c:pt idx="9698">
                  <c:v>617.86704767621995</c:v>
                </c:pt>
                <c:pt idx="9699">
                  <c:v>617.93075844624195</c:v>
                </c:pt>
                <c:pt idx="9700">
                  <c:v>617.99446921626497</c:v>
                </c:pt>
                <c:pt idx="9701">
                  <c:v>618.05817998628697</c:v>
                </c:pt>
                <c:pt idx="9702">
                  <c:v>618.12189075630897</c:v>
                </c:pt>
                <c:pt idx="9703">
                  <c:v>618.18560152633199</c:v>
                </c:pt>
                <c:pt idx="9704">
                  <c:v>618.24931229635399</c:v>
                </c:pt>
                <c:pt idx="9705">
                  <c:v>618.31302306637599</c:v>
                </c:pt>
                <c:pt idx="9706">
                  <c:v>618.37673383639901</c:v>
                </c:pt>
                <c:pt idx="9707">
                  <c:v>618.44044460642101</c:v>
                </c:pt>
                <c:pt idx="9708">
                  <c:v>618.50415537644301</c:v>
                </c:pt>
                <c:pt idx="9709">
                  <c:v>618.56786614646603</c:v>
                </c:pt>
                <c:pt idx="9710">
                  <c:v>618.63157691648803</c:v>
                </c:pt>
                <c:pt idx="9711">
                  <c:v>618.69528768651003</c:v>
                </c:pt>
                <c:pt idx="9712">
                  <c:v>618.75899845653305</c:v>
                </c:pt>
                <c:pt idx="9713">
                  <c:v>618.82270922655505</c:v>
                </c:pt>
                <c:pt idx="9714">
                  <c:v>618.88641999657705</c:v>
                </c:pt>
                <c:pt idx="9715">
                  <c:v>618.95013076659995</c:v>
                </c:pt>
                <c:pt idx="9716">
                  <c:v>619.01384153662195</c:v>
                </c:pt>
                <c:pt idx="9717">
                  <c:v>619.07755230664395</c:v>
                </c:pt>
                <c:pt idx="9718">
                  <c:v>619.14126307666697</c:v>
                </c:pt>
                <c:pt idx="9719">
                  <c:v>619.20497384668897</c:v>
                </c:pt>
                <c:pt idx="9720">
                  <c:v>619.26868461671097</c:v>
                </c:pt>
                <c:pt idx="9721">
                  <c:v>619.33239538673399</c:v>
                </c:pt>
                <c:pt idx="9722">
                  <c:v>619.39610615675599</c:v>
                </c:pt>
                <c:pt idx="9723">
                  <c:v>619.45981692677799</c:v>
                </c:pt>
                <c:pt idx="9724">
                  <c:v>619.52352769680101</c:v>
                </c:pt>
                <c:pt idx="9725">
                  <c:v>619.58723846682301</c:v>
                </c:pt>
                <c:pt idx="9726">
                  <c:v>619.65094923684501</c:v>
                </c:pt>
                <c:pt idx="9727">
                  <c:v>619.71466000686803</c:v>
                </c:pt>
                <c:pt idx="9728">
                  <c:v>619.77837077689003</c:v>
                </c:pt>
                <c:pt idx="9729">
                  <c:v>619.84208154691203</c:v>
                </c:pt>
                <c:pt idx="9730">
                  <c:v>619.90579231693505</c:v>
                </c:pt>
                <c:pt idx="9731">
                  <c:v>619.96950308695705</c:v>
                </c:pt>
                <c:pt idx="9732">
                  <c:v>620.03321385697905</c:v>
                </c:pt>
                <c:pt idx="9733">
                  <c:v>620.09692462700195</c:v>
                </c:pt>
                <c:pt idx="9734">
                  <c:v>620.16063539702395</c:v>
                </c:pt>
                <c:pt idx="9735">
                  <c:v>620.22434616704595</c:v>
                </c:pt>
                <c:pt idx="9736">
                  <c:v>620.28805693706897</c:v>
                </c:pt>
                <c:pt idx="9737">
                  <c:v>620.35176770709097</c:v>
                </c:pt>
                <c:pt idx="9738">
                  <c:v>620.41547847711297</c:v>
                </c:pt>
                <c:pt idx="9739">
                  <c:v>620.47918924713599</c:v>
                </c:pt>
                <c:pt idx="9740">
                  <c:v>620.54290001715799</c:v>
                </c:pt>
                <c:pt idx="9741">
                  <c:v>620.60661078717999</c:v>
                </c:pt>
                <c:pt idx="9742">
                  <c:v>620.67032155720301</c:v>
                </c:pt>
                <c:pt idx="9743">
                  <c:v>620.73403232722501</c:v>
                </c:pt>
                <c:pt idx="9744">
                  <c:v>620.79774309724803</c:v>
                </c:pt>
                <c:pt idx="9745">
                  <c:v>620.86145386727003</c:v>
                </c:pt>
                <c:pt idx="9746">
                  <c:v>620.92516463729203</c:v>
                </c:pt>
                <c:pt idx="9747">
                  <c:v>620.98887540731505</c:v>
                </c:pt>
                <c:pt idx="9748">
                  <c:v>621.05258617733705</c:v>
                </c:pt>
                <c:pt idx="9749">
                  <c:v>621.11629694735905</c:v>
                </c:pt>
                <c:pt idx="9750">
                  <c:v>621.18000771738195</c:v>
                </c:pt>
                <c:pt idx="9751">
                  <c:v>621.24371848740395</c:v>
                </c:pt>
                <c:pt idx="9752">
                  <c:v>621.30742925742595</c:v>
                </c:pt>
                <c:pt idx="9753">
                  <c:v>621.37114002744897</c:v>
                </c:pt>
                <c:pt idx="9754">
                  <c:v>621.43485079747097</c:v>
                </c:pt>
                <c:pt idx="9755">
                  <c:v>621.49856156749297</c:v>
                </c:pt>
                <c:pt idx="9756">
                  <c:v>621.56227233751599</c:v>
                </c:pt>
                <c:pt idx="9757">
                  <c:v>621.62598310753799</c:v>
                </c:pt>
                <c:pt idx="9758">
                  <c:v>621.68969387755999</c:v>
                </c:pt>
                <c:pt idx="9759">
                  <c:v>621.75340464758301</c:v>
                </c:pt>
                <c:pt idx="9760">
                  <c:v>621.81711541760501</c:v>
                </c:pt>
                <c:pt idx="9761">
                  <c:v>621.88082618762701</c:v>
                </c:pt>
                <c:pt idx="9762">
                  <c:v>621.94453695765003</c:v>
                </c:pt>
                <c:pt idx="9763">
                  <c:v>622.00824772767203</c:v>
                </c:pt>
                <c:pt idx="9764">
                  <c:v>622.07195849769403</c:v>
                </c:pt>
                <c:pt idx="9765">
                  <c:v>622.13566926771705</c:v>
                </c:pt>
                <c:pt idx="9766">
                  <c:v>622.19938003773905</c:v>
                </c:pt>
                <c:pt idx="9767">
                  <c:v>622.26309080776105</c:v>
                </c:pt>
                <c:pt idx="9768">
                  <c:v>622.32680157778395</c:v>
                </c:pt>
                <c:pt idx="9769">
                  <c:v>622.39051234780595</c:v>
                </c:pt>
                <c:pt idx="9770">
                  <c:v>622.45422311782795</c:v>
                </c:pt>
                <c:pt idx="9771">
                  <c:v>622.51793388785097</c:v>
                </c:pt>
                <c:pt idx="9772">
                  <c:v>622.58164465787297</c:v>
                </c:pt>
                <c:pt idx="9773">
                  <c:v>622.64535542789497</c:v>
                </c:pt>
                <c:pt idx="9774">
                  <c:v>622.70906619791799</c:v>
                </c:pt>
                <c:pt idx="9775">
                  <c:v>622.77277696793999</c:v>
                </c:pt>
                <c:pt idx="9776">
                  <c:v>622.83648773796199</c:v>
                </c:pt>
                <c:pt idx="9777">
                  <c:v>622.90019850798501</c:v>
                </c:pt>
                <c:pt idx="9778">
                  <c:v>622.96390927800701</c:v>
                </c:pt>
                <c:pt idx="9779">
                  <c:v>623.02762004802901</c:v>
                </c:pt>
                <c:pt idx="9780">
                  <c:v>623.09133081805203</c:v>
                </c:pt>
                <c:pt idx="9781">
                  <c:v>623.15504158807403</c:v>
                </c:pt>
                <c:pt idx="9782">
                  <c:v>623.21875235809603</c:v>
                </c:pt>
                <c:pt idx="9783">
                  <c:v>623.28246312811905</c:v>
                </c:pt>
                <c:pt idx="9784">
                  <c:v>623.34617389814105</c:v>
                </c:pt>
                <c:pt idx="9785">
                  <c:v>623.40988466816304</c:v>
                </c:pt>
                <c:pt idx="9786">
                  <c:v>623.47359543818595</c:v>
                </c:pt>
                <c:pt idx="9787">
                  <c:v>623.53730620820795</c:v>
                </c:pt>
                <c:pt idx="9788">
                  <c:v>623.60101697822995</c:v>
                </c:pt>
                <c:pt idx="9789">
                  <c:v>623.66472774825297</c:v>
                </c:pt>
                <c:pt idx="9790">
                  <c:v>623.72843851827497</c:v>
                </c:pt>
                <c:pt idx="9791">
                  <c:v>623.79214928829697</c:v>
                </c:pt>
                <c:pt idx="9792">
                  <c:v>623.85586005831999</c:v>
                </c:pt>
                <c:pt idx="9793">
                  <c:v>623.91957082834199</c:v>
                </c:pt>
                <c:pt idx="9794">
                  <c:v>623.98328159836399</c:v>
                </c:pt>
                <c:pt idx="9795">
                  <c:v>624.04699236838701</c:v>
                </c:pt>
                <c:pt idx="9796">
                  <c:v>624.11070313840901</c:v>
                </c:pt>
                <c:pt idx="9797">
                  <c:v>624.17441390843203</c:v>
                </c:pt>
                <c:pt idx="9798">
                  <c:v>624.23812467845403</c:v>
                </c:pt>
                <c:pt idx="9799">
                  <c:v>624.30183544847603</c:v>
                </c:pt>
                <c:pt idx="9800">
                  <c:v>624.36554621849905</c:v>
                </c:pt>
                <c:pt idx="9801">
                  <c:v>624.42925698852105</c:v>
                </c:pt>
                <c:pt idx="9802">
                  <c:v>624.49296775854305</c:v>
                </c:pt>
                <c:pt idx="9803">
                  <c:v>624.55667852856595</c:v>
                </c:pt>
                <c:pt idx="9804">
                  <c:v>624.62038929858795</c:v>
                </c:pt>
                <c:pt idx="9805">
                  <c:v>624.68410006860995</c:v>
                </c:pt>
                <c:pt idx="9806">
                  <c:v>624.74781083863297</c:v>
                </c:pt>
                <c:pt idx="9807">
                  <c:v>624.81152160865497</c:v>
                </c:pt>
                <c:pt idx="9808">
                  <c:v>624.87523237867697</c:v>
                </c:pt>
                <c:pt idx="9809">
                  <c:v>624.93894314869999</c:v>
                </c:pt>
                <c:pt idx="9810">
                  <c:v>625.00265391872199</c:v>
                </c:pt>
                <c:pt idx="9811">
                  <c:v>625.06636468874399</c:v>
                </c:pt>
                <c:pt idx="9812">
                  <c:v>625.13007545876701</c:v>
                </c:pt>
                <c:pt idx="9813">
                  <c:v>625.19378622878901</c:v>
                </c:pt>
                <c:pt idx="9814">
                  <c:v>625.25749699881101</c:v>
                </c:pt>
                <c:pt idx="9815">
                  <c:v>625.32120776883403</c:v>
                </c:pt>
                <c:pt idx="9816">
                  <c:v>625.38491853885603</c:v>
                </c:pt>
                <c:pt idx="9817">
                  <c:v>625.44862930887803</c:v>
                </c:pt>
                <c:pt idx="9818">
                  <c:v>625.51234007890105</c:v>
                </c:pt>
                <c:pt idx="9819">
                  <c:v>625.57605084892305</c:v>
                </c:pt>
                <c:pt idx="9820">
                  <c:v>625.63976161894504</c:v>
                </c:pt>
                <c:pt idx="9821">
                  <c:v>625.70347238896795</c:v>
                </c:pt>
                <c:pt idx="9822">
                  <c:v>625.76718315898995</c:v>
                </c:pt>
                <c:pt idx="9823">
                  <c:v>625.83089392901195</c:v>
                </c:pt>
                <c:pt idx="9824">
                  <c:v>625.89460469903497</c:v>
                </c:pt>
                <c:pt idx="9825">
                  <c:v>625.95831546905697</c:v>
                </c:pt>
                <c:pt idx="9826">
                  <c:v>626.02202623907897</c:v>
                </c:pt>
                <c:pt idx="9827">
                  <c:v>626.08573700910199</c:v>
                </c:pt>
                <c:pt idx="9828">
                  <c:v>626.14944777912399</c:v>
                </c:pt>
                <c:pt idx="9829">
                  <c:v>626.21315854914599</c:v>
                </c:pt>
                <c:pt idx="9830">
                  <c:v>626.27686931916901</c:v>
                </c:pt>
                <c:pt idx="9831">
                  <c:v>626.34058008919101</c:v>
                </c:pt>
                <c:pt idx="9832">
                  <c:v>626.40429085921301</c:v>
                </c:pt>
                <c:pt idx="9833">
                  <c:v>626.46800162923603</c:v>
                </c:pt>
                <c:pt idx="9834">
                  <c:v>626.53171239925803</c:v>
                </c:pt>
                <c:pt idx="9835">
                  <c:v>626.59542316928002</c:v>
                </c:pt>
                <c:pt idx="9836">
                  <c:v>626.65913393930305</c:v>
                </c:pt>
                <c:pt idx="9837">
                  <c:v>626.72284470932505</c:v>
                </c:pt>
                <c:pt idx="9838">
                  <c:v>626.78655547934704</c:v>
                </c:pt>
                <c:pt idx="9839">
                  <c:v>626.85026624936995</c:v>
                </c:pt>
                <c:pt idx="9840">
                  <c:v>626.91397701939195</c:v>
                </c:pt>
                <c:pt idx="9841">
                  <c:v>626.97768778941395</c:v>
                </c:pt>
                <c:pt idx="9842">
                  <c:v>627.04139855943697</c:v>
                </c:pt>
                <c:pt idx="9843">
                  <c:v>627.10510932945897</c:v>
                </c:pt>
                <c:pt idx="9844">
                  <c:v>627.16882009948097</c:v>
                </c:pt>
                <c:pt idx="9845">
                  <c:v>627.23253086950399</c:v>
                </c:pt>
                <c:pt idx="9846">
                  <c:v>627.29624163952599</c:v>
                </c:pt>
                <c:pt idx="9847">
                  <c:v>627.35995240954799</c:v>
                </c:pt>
                <c:pt idx="9848">
                  <c:v>627.42366317957101</c:v>
                </c:pt>
                <c:pt idx="9849">
                  <c:v>627.48737394959301</c:v>
                </c:pt>
                <c:pt idx="9850">
                  <c:v>627.55108471961603</c:v>
                </c:pt>
                <c:pt idx="9851">
                  <c:v>627.61479548963803</c:v>
                </c:pt>
                <c:pt idx="9852">
                  <c:v>627.67850625966003</c:v>
                </c:pt>
                <c:pt idx="9853">
                  <c:v>627.74221702968305</c:v>
                </c:pt>
                <c:pt idx="9854">
                  <c:v>627.80592779970505</c:v>
                </c:pt>
                <c:pt idx="9855">
                  <c:v>627.86963856972704</c:v>
                </c:pt>
                <c:pt idx="9856">
                  <c:v>627.93334933974995</c:v>
                </c:pt>
                <c:pt idx="9857">
                  <c:v>627.99706010977195</c:v>
                </c:pt>
                <c:pt idx="9858">
                  <c:v>628.06077087979395</c:v>
                </c:pt>
                <c:pt idx="9859">
                  <c:v>628.12448164981697</c:v>
                </c:pt>
                <c:pt idx="9860">
                  <c:v>628.18819241983897</c:v>
                </c:pt>
                <c:pt idx="9861">
                  <c:v>628.25190318986097</c:v>
                </c:pt>
                <c:pt idx="9862">
                  <c:v>628.31561395988399</c:v>
                </c:pt>
                <c:pt idx="9863">
                  <c:v>628.37932472990599</c:v>
                </c:pt>
                <c:pt idx="9864">
                  <c:v>628.44303549992799</c:v>
                </c:pt>
                <c:pt idx="9865">
                  <c:v>628.50674626995101</c:v>
                </c:pt>
                <c:pt idx="9866">
                  <c:v>628.57045703997301</c:v>
                </c:pt>
                <c:pt idx="9867">
                  <c:v>628.63416780999501</c:v>
                </c:pt>
                <c:pt idx="9868">
                  <c:v>628.69787858001803</c:v>
                </c:pt>
                <c:pt idx="9869">
                  <c:v>628.76158935004003</c:v>
                </c:pt>
                <c:pt idx="9870">
                  <c:v>628.82530012006202</c:v>
                </c:pt>
                <c:pt idx="9871">
                  <c:v>628.88901089008505</c:v>
                </c:pt>
                <c:pt idx="9872">
                  <c:v>628.95272166010704</c:v>
                </c:pt>
                <c:pt idx="9873">
                  <c:v>629.01643243012904</c:v>
                </c:pt>
                <c:pt idx="9874">
                  <c:v>629.08014320015195</c:v>
                </c:pt>
                <c:pt idx="9875">
                  <c:v>629.14385397017395</c:v>
                </c:pt>
                <c:pt idx="9876">
                  <c:v>629.20756474019595</c:v>
                </c:pt>
                <c:pt idx="9877">
                  <c:v>629.27127551021897</c:v>
                </c:pt>
                <c:pt idx="9878">
                  <c:v>629.33498628024097</c:v>
                </c:pt>
                <c:pt idx="9879">
                  <c:v>629.39869705026297</c:v>
                </c:pt>
                <c:pt idx="9880">
                  <c:v>629.46240782028599</c:v>
                </c:pt>
                <c:pt idx="9881">
                  <c:v>629.52611859030799</c:v>
                </c:pt>
                <c:pt idx="9882">
                  <c:v>629.58982936032999</c:v>
                </c:pt>
                <c:pt idx="9883">
                  <c:v>629.65354013035301</c:v>
                </c:pt>
                <c:pt idx="9884">
                  <c:v>629.71725090037501</c:v>
                </c:pt>
                <c:pt idx="9885">
                  <c:v>629.78096167039701</c:v>
                </c:pt>
                <c:pt idx="9886">
                  <c:v>629.84467244042003</c:v>
                </c:pt>
                <c:pt idx="9887">
                  <c:v>629.90838321044203</c:v>
                </c:pt>
                <c:pt idx="9888">
                  <c:v>629.97209398046402</c:v>
                </c:pt>
                <c:pt idx="9889">
                  <c:v>630.03580475048705</c:v>
                </c:pt>
                <c:pt idx="9890">
                  <c:v>630.09951552050904</c:v>
                </c:pt>
                <c:pt idx="9891">
                  <c:v>630.16322629053104</c:v>
                </c:pt>
                <c:pt idx="9892">
                  <c:v>630.22693706055395</c:v>
                </c:pt>
                <c:pt idx="9893">
                  <c:v>630.29064783057595</c:v>
                </c:pt>
                <c:pt idx="9894">
                  <c:v>630.35435860059795</c:v>
                </c:pt>
                <c:pt idx="9895">
                  <c:v>630.41806937062097</c:v>
                </c:pt>
                <c:pt idx="9896">
                  <c:v>630.48178014064297</c:v>
                </c:pt>
                <c:pt idx="9897">
                  <c:v>630.54549091066497</c:v>
                </c:pt>
                <c:pt idx="9898">
                  <c:v>630.60920168068799</c:v>
                </c:pt>
                <c:pt idx="9899">
                  <c:v>630.67291245070999</c:v>
                </c:pt>
                <c:pt idx="9900">
                  <c:v>630.73662322073199</c:v>
                </c:pt>
                <c:pt idx="9901">
                  <c:v>630.80033399075501</c:v>
                </c:pt>
                <c:pt idx="9902">
                  <c:v>630.86404476077701</c:v>
                </c:pt>
                <c:pt idx="9903">
                  <c:v>630.92775553080003</c:v>
                </c:pt>
                <c:pt idx="9904">
                  <c:v>630.99146630082203</c:v>
                </c:pt>
                <c:pt idx="9905">
                  <c:v>631.05517707084402</c:v>
                </c:pt>
                <c:pt idx="9906">
                  <c:v>631.11888784086705</c:v>
                </c:pt>
                <c:pt idx="9907">
                  <c:v>631.18259861088904</c:v>
                </c:pt>
                <c:pt idx="9908">
                  <c:v>631.24630938091104</c:v>
                </c:pt>
                <c:pt idx="9909">
                  <c:v>631.31002015093395</c:v>
                </c:pt>
                <c:pt idx="9910">
                  <c:v>631.37373092095595</c:v>
                </c:pt>
                <c:pt idx="9911">
                  <c:v>631.43744169097795</c:v>
                </c:pt>
                <c:pt idx="9912">
                  <c:v>631.50115246100097</c:v>
                </c:pt>
                <c:pt idx="9913">
                  <c:v>631.56486323102297</c:v>
                </c:pt>
                <c:pt idx="9914">
                  <c:v>631.62857400104497</c:v>
                </c:pt>
                <c:pt idx="9915">
                  <c:v>631.69228477106799</c:v>
                </c:pt>
                <c:pt idx="9916">
                  <c:v>631.75599554108999</c:v>
                </c:pt>
                <c:pt idx="9917">
                  <c:v>631.81970631111199</c:v>
                </c:pt>
                <c:pt idx="9918">
                  <c:v>631.88341708113501</c:v>
                </c:pt>
                <c:pt idx="9919">
                  <c:v>631.94712785115701</c:v>
                </c:pt>
                <c:pt idx="9920">
                  <c:v>632.010838621179</c:v>
                </c:pt>
                <c:pt idx="9921">
                  <c:v>632.07454939120203</c:v>
                </c:pt>
                <c:pt idx="9922">
                  <c:v>632.13826016122403</c:v>
                </c:pt>
                <c:pt idx="9923">
                  <c:v>632.20197093124602</c:v>
                </c:pt>
                <c:pt idx="9924">
                  <c:v>632.26568170126905</c:v>
                </c:pt>
                <c:pt idx="9925">
                  <c:v>632.32939247129104</c:v>
                </c:pt>
                <c:pt idx="9926">
                  <c:v>632.39310324131304</c:v>
                </c:pt>
                <c:pt idx="9927">
                  <c:v>632.45681401133595</c:v>
                </c:pt>
                <c:pt idx="9928">
                  <c:v>632.52052478135795</c:v>
                </c:pt>
                <c:pt idx="9929">
                  <c:v>632.58423555137995</c:v>
                </c:pt>
                <c:pt idx="9930">
                  <c:v>632.64794632140297</c:v>
                </c:pt>
                <c:pt idx="9931">
                  <c:v>632.71165709142497</c:v>
                </c:pt>
                <c:pt idx="9932">
                  <c:v>632.77536786144697</c:v>
                </c:pt>
                <c:pt idx="9933">
                  <c:v>632.83907863146999</c:v>
                </c:pt>
                <c:pt idx="9934">
                  <c:v>632.90278940149199</c:v>
                </c:pt>
                <c:pt idx="9935">
                  <c:v>632.96650017151399</c:v>
                </c:pt>
                <c:pt idx="9936">
                  <c:v>633.03021094153701</c:v>
                </c:pt>
                <c:pt idx="9937">
                  <c:v>633.09392171155901</c:v>
                </c:pt>
                <c:pt idx="9938">
                  <c:v>633.157632481581</c:v>
                </c:pt>
                <c:pt idx="9939">
                  <c:v>633.22134325160403</c:v>
                </c:pt>
                <c:pt idx="9940">
                  <c:v>633.28505402162602</c:v>
                </c:pt>
                <c:pt idx="9941">
                  <c:v>633.34876479164802</c:v>
                </c:pt>
                <c:pt idx="9942">
                  <c:v>633.41247556167104</c:v>
                </c:pt>
                <c:pt idx="9943">
                  <c:v>633.47618633169304</c:v>
                </c:pt>
                <c:pt idx="9944">
                  <c:v>633.53989710171504</c:v>
                </c:pt>
                <c:pt idx="9945">
                  <c:v>633.60360787173795</c:v>
                </c:pt>
                <c:pt idx="9946">
                  <c:v>633.66731864175995</c:v>
                </c:pt>
                <c:pt idx="9947">
                  <c:v>633.73102941178195</c:v>
                </c:pt>
                <c:pt idx="9948">
                  <c:v>633.79474018180497</c:v>
                </c:pt>
                <c:pt idx="9949">
                  <c:v>633.85845095182697</c:v>
                </c:pt>
                <c:pt idx="9950">
                  <c:v>633.92216172184897</c:v>
                </c:pt>
                <c:pt idx="9951">
                  <c:v>633.98587249187199</c:v>
                </c:pt>
                <c:pt idx="9952">
                  <c:v>634.04958326189399</c:v>
                </c:pt>
                <c:pt idx="9953">
                  <c:v>634.11329403191598</c:v>
                </c:pt>
                <c:pt idx="9954">
                  <c:v>634.17700480193901</c:v>
                </c:pt>
                <c:pt idx="9955">
                  <c:v>634.240715571961</c:v>
                </c:pt>
                <c:pt idx="9956">
                  <c:v>634.30442634198403</c:v>
                </c:pt>
                <c:pt idx="9957">
                  <c:v>634.36813711200602</c:v>
                </c:pt>
                <c:pt idx="9958">
                  <c:v>634.43184788202802</c:v>
                </c:pt>
                <c:pt idx="9959">
                  <c:v>634.49555865205105</c:v>
                </c:pt>
                <c:pt idx="9960">
                  <c:v>634.55926942207304</c:v>
                </c:pt>
                <c:pt idx="9961">
                  <c:v>634.62298019209504</c:v>
                </c:pt>
                <c:pt idx="9962">
                  <c:v>634.68669096211795</c:v>
                </c:pt>
                <c:pt idx="9963">
                  <c:v>634.75040173213995</c:v>
                </c:pt>
                <c:pt idx="9964">
                  <c:v>634.81411250216195</c:v>
                </c:pt>
                <c:pt idx="9965">
                  <c:v>634.87782327218497</c:v>
                </c:pt>
                <c:pt idx="9966">
                  <c:v>634.94153404220697</c:v>
                </c:pt>
                <c:pt idx="9967">
                  <c:v>635.00524481222897</c:v>
                </c:pt>
                <c:pt idx="9968">
                  <c:v>635.06895558225199</c:v>
                </c:pt>
                <c:pt idx="9969">
                  <c:v>635.13266635227399</c:v>
                </c:pt>
                <c:pt idx="9970">
                  <c:v>635.19637712229598</c:v>
                </c:pt>
                <c:pt idx="9971">
                  <c:v>635.26008789231901</c:v>
                </c:pt>
                <c:pt idx="9972">
                  <c:v>635.32379866234101</c:v>
                </c:pt>
                <c:pt idx="9973">
                  <c:v>635.387509432363</c:v>
                </c:pt>
                <c:pt idx="9974">
                  <c:v>635.45122020238603</c:v>
                </c:pt>
                <c:pt idx="9975">
                  <c:v>635.51493097240802</c:v>
                </c:pt>
                <c:pt idx="9976">
                  <c:v>635.57864174243002</c:v>
                </c:pt>
                <c:pt idx="9977">
                  <c:v>635.64235251245304</c:v>
                </c:pt>
                <c:pt idx="9978">
                  <c:v>635.70606328247504</c:v>
                </c:pt>
                <c:pt idx="9979">
                  <c:v>635.76977405249704</c:v>
                </c:pt>
                <c:pt idx="9980">
                  <c:v>635.83348482251995</c:v>
                </c:pt>
                <c:pt idx="9981">
                  <c:v>635.89719559254195</c:v>
                </c:pt>
                <c:pt idx="9982">
                  <c:v>635.96090636256395</c:v>
                </c:pt>
                <c:pt idx="9983">
                  <c:v>636.02461713258697</c:v>
                </c:pt>
                <c:pt idx="9984">
                  <c:v>636.08832790260897</c:v>
                </c:pt>
                <c:pt idx="9985">
                  <c:v>636.15203867263097</c:v>
                </c:pt>
                <c:pt idx="9986">
                  <c:v>636.21574944265399</c:v>
                </c:pt>
                <c:pt idx="9987">
                  <c:v>636.27946021267599</c:v>
                </c:pt>
                <c:pt idx="9988">
                  <c:v>636.34317098269798</c:v>
                </c:pt>
                <c:pt idx="9989">
                  <c:v>636.40688175272101</c:v>
                </c:pt>
                <c:pt idx="9990">
                  <c:v>636.470592522743</c:v>
                </c:pt>
                <c:pt idx="9991">
                  <c:v>636.534303292765</c:v>
                </c:pt>
                <c:pt idx="9992">
                  <c:v>636.59801406278802</c:v>
                </c:pt>
                <c:pt idx="9993">
                  <c:v>636.66172483281002</c:v>
                </c:pt>
                <c:pt idx="9994">
                  <c:v>636.72543560283202</c:v>
                </c:pt>
                <c:pt idx="9995">
                  <c:v>636.78914637285504</c:v>
                </c:pt>
                <c:pt idx="9996">
                  <c:v>636.85285714287704</c:v>
                </c:pt>
                <c:pt idx="9997">
                  <c:v>636.91656791289904</c:v>
                </c:pt>
                <c:pt idx="9998">
                  <c:v>636.98027868292195</c:v>
                </c:pt>
                <c:pt idx="9999">
                  <c:v>637.04398945294395</c:v>
                </c:pt>
                <c:pt idx="10000">
                  <c:v>637.10770022296595</c:v>
                </c:pt>
                <c:pt idx="10001">
                  <c:v>637.17141099298897</c:v>
                </c:pt>
                <c:pt idx="10002">
                  <c:v>637.23512176301097</c:v>
                </c:pt>
                <c:pt idx="10003">
                  <c:v>637.29883253303296</c:v>
                </c:pt>
                <c:pt idx="10004">
                  <c:v>637.36254330305599</c:v>
                </c:pt>
                <c:pt idx="10005">
                  <c:v>637.42625407307798</c:v>
                </c:pt>
                <c:pt idx="10006">
                  <c:v>637.48996484309998</c:v>
                </c:pt>
                <c:pt idx="10007">
                  <c:v>637.553675613123</c:v>
                </c:pt>
                <c:pt idx="10008">
                  <c:v>637.617386383145</c:v>
                </c:pt>
                <c:pt idx="10009">
                  <c:v>637.68109715316803</c:v>
                </c:pt>
                <c:pt idx="10010">
                  <c:v>637.74480792319002</c:v>
                </c:pt>
                <c:pt idx="10011">
                  <c:v>637.80851869321202</c:v>
                </c:pt>
                <c:pt idx="10012">
                  <c:v>637.87222946323504</c:v>
                </c:pt>
                <c:pt idx="10013">
                  <c:v>637.93594023325704</c:v>
                </c:pt>
                <c:pt idx="10014">
                  <c:v>637.99965100327904</c:v>
                </c:pt>
                <c:pt idx="10015">
                  <c:v>638.06336177330195</c:v>
                </c:pt>
                <c:pt idx="10016">
                  <c:v>638.12707254332395</c:v>
                </c:pt>
                <c:pt idx="10017">
                  <c:v>638.19078331334595</c:v>
                </c:pt>
                <c:pt idx="10018">
                  <c:v>638.25449408336897</c:v>
                </c:pt>
                <c:pt idx="10019">
                  <c:v>638.31820485339097</c:v>
                </c:pt>
                <c:pt idx="10020">
                  <c:v>638.38191562341297</c:v>
                </c:pt>
                <c:pt idx="10021">
                  <c:v>638.44562639343599</c:v>
                </c:pt>
                <c:pt idx="10022">
                  <c:v>638.50933716345799</c:v>
                </c:pt>
                <c:pt idx="10023">
                  <c:v>638.57304793347998</c:v>
                </c:pt>
                <c:pt idx="10024">
                  <c:v>638.63675870350301</c:v>
                </c:pt>
                <c:pt idx="10025">
                  <c:v>638.700469473525</c:v>
                </c:pt>
                <c:pt idx="10026">
                  <c:v>638.764180243547</c:v>
                </c:pt>
                <c:pt idx="10027">
                  <c:v>638.82789101357002</c:v>
                </c:pt>
                <c:pt idx="10028">
                  <c:v>638.89160178359202</c:v>
                </c:pt>
                <c:pt idx="10029">
                  <c:v>638.95531255361402</c:v>
                </c:pt>
                <c:pt idx="10030">
                  <c:v>639.01902332363704</c:v>
                </c:pt>
                <c:pt idx="10031">
                  <c:v>639.08273409365904</c:v>
                </c:pt>
                <c:pt idx="10032">
                  <c:v>639.14644486368104</c:v>
                </c:pt>
                <c:pt idx="10033">
                  <c:v>639.21015563370395</c:v>
                </c:pt>
                <c:pt idx="10034">
                  <c:v>639.27386640372595</c:v>
                </c:pt>
                <c:pt idx="10035">
                  <c:v>639.33757717374795</c:v>
                </c:pt>
                <c:pt idx="10036">
                  <c:v>639.40128794377097</c:v>
                </c:pt>
                <c:pt idx="10037">
                  <c:v>639.46499871379297</c:v>
                </c:pt>
                <c:pt idx="10038">
                  <c:v>639.52870948381496</c:v>
                </c:pt>
                <c:pt idx="10039">
                  <c:v>639.59242025383799</c:v>
                </c:pt>
                <c:pt idx="10040">
                  <c:v>639.65613102385998</c:v>
                </c:pt>
                <c:pt idx="10041">
                  <c:v>639.71984179388198</c:v>
                </c:pt>
                <c:pt idx="10042">
                  <c:v>639.783552563905</c:v>
                </c:pt>
                <c:pt idx="10043">
                  <c:v>639.847263333927</c:v>
                </c:pt>
                <c:pt idx="10044">
                  <c:v>639.910974103949</c:v>
                </c:pt>
                <c:pt idx="10045">
                  <c:v>639.97468487397202</c:v>
                </c:pt>
                <c:pt idx="10046">
                  <c:v>640.03839564399402</c:v>
                </c:pt>
                <c:pt idx="10047">
                  <c:v>640.10210641401602</c:v>
                </c:pt>
                <c:pt idx="10048">
                  <c:v>640.16581718403904</c:v>
                </c:pt>
                <c:pt idx="10049">
                  <c:v>640.22952795406104</c:v>
                </c:pt>
                <c:pt idx="10050">
                  <c:v>640.29323872408304</c:v>
                </c:pt>
                <c:pt idx="10051">
                  <c:v>640.35694949410595</c:v>
                </c:pt>
                <c:pt idx="10052">
                  <c:v>640.42066026412795</c:v>
                </c:pt>
                <c:pt idx="10053">
                  <c:v>640.48437103414994</c:v>
                </c:pt>
                <c:pt idx="10054">
                  <c:v>640.54808180417297</c:v>
                </c:pt>
                <c:pt idx="10055">
                  <c:v>640.61179257419496</c:v>
                </c:pt>
                <c:pt idx="10056">
                  <c:v>640.67550334421696</c:v>
                </c:pt>
                <c:pt idx="10057">
                  <c:v>640.73921411423999</c:v>
                </c:pt>
                <c:pt idx="10058">
                  <c:v>640.80292488426198</c:v>
                </c:pt>
                <c:pt idx="10059">
                  <c:v>640.86663565428398</c:v>
                </c:pt>
                <c:pt idx="10060">
                  <c:v>640.930346424307</c:v>
                </c:pt>
                <c:pt idx="10061">
                  <c:v>640.994057194329</c:v>
                </c:pt>
                <c:pt idx="10062">
                  <c:v>641.05776796435202</c:v>
                </c:pt>
                <c:pt idx="10063">
                  <c:v>641.12147873437402</c:v>
                </c:pt>
                <c:pt idx="10064">
                  <c:v>641.18518950439602</c:v>
                </c:pt>
                <c:pt idx="10065">
                  <c:v>641.24890027441904</c:v>
                </c:pt>
                <c:pt idx="10066">
                  <c:v>641.31261104444104</c:v>
                </c:pt>
                <c:pt idx="10067">
                  <c:v>641.37632181446304</c:v>
                </c:pt>
                <c:pt idx="10068">
                  <c:v>641.44003258448595</c:v>
                </c:pt>
                <c:pt idx="10069">
                  <c:v>641.50374335450795</c:v>
                </c:pt>
                <c:pt idx="10070">
                  <c:v>641.56745412452995</c:v>
                </c:pt>
                <c:pt idx="10071">
                  <c:v>641.63116489455297</c:v>
                </c:pt>
                <c:pt idx="10072">
                  <c:v>641.69487566457497</c:v>
                </c:pt>
                <c:pt idx="10073">
                  <c:v>641.75858643459696</c:v>
                </c:pt>
                <c:pt idx="10074">
                  <c:v>641.82229720461999</c:v>
                </c:pt>
                <c:pt idx="10075">
                  <c:v>641.88600797464198</c:v>
                </c:pt>
                <c:pt idx="10076">
                  <c:v>641.94971874466398</c:v>
                </c:pt>
                <c:pt idx="10077">
                  <c:v>642.013429514687</c:v>
                </c:pt>
                <c:pt idx="10078">
                  <c:v>642.077140284709</c:v>
                </c:pt>
                <c:pt idx="10079">
                  <c:v>642.140851054731</c:v>
                </c:pt>
                <c:pt idx="10080">
                  <c:v>642.20456182475402</c:v>
                </c:pt>
                <c:pt idx="10081">
                  <c:v>642.26827259477602</c:v>
                </c:pt>
                <c:pt idx="10082">
                  <c:v>642.33198336479802</c:v>
                </c:pt>
                <c:pt idx="10083">
                  <c:v>642.39569413482104</c:v>
                </c:pt>
                <c:pt idx="10084">
                  <c:v>642.45940490484304</c:v>
                </c:pt>
                <c:pt idx="10085">
                  <c:v>642.52311567486504</c:v>
                </c:pt>
                <c:pt idx="10086">
                  <c:v>642.58682644488795</c:v>
                </c:pt>
                <c:pt idx="10087">
                  <c:v>642.65053721490995</c:v>
                </c:pt>
                <c:pt idx="10088">
                  <c:v>642.71424798493194</c:v>
                </c:pt>
                <c:pt idx="10089">
                  <c:v>642.77795875495497</c:v>
                </c:pt>
                <c:pt idx="10090">
                  <c:v>642.84166952497696</c:v>
                </c:pt>
                <c:pt idx="10091">
                  <c:v>642.90538029499896</c:v>
                </c:pt>
                <c:pt idx="10092">
                  <c:v>642.96909106502198</c:v>
                </c:pt>
                <c:pt idx="10093">
                  <c:v>643.03280183504398</c:v>
                </c:pt>
                <c:pt idx="10094">
                  <c:v>643.09651260506598</c:v>
                </c:pt>
                <c:pt idx="10095">
                  <c:v>643.160223375089</c:v>
                </c:pt>
                <c:pt idx="10096">
                  <c:v>643.223934145111</c:v>
                </c:pt>
                <c:pt idx="10097">
                  <c:v>643.287644915133</c:v>
                </c:pt>
                <c:pt idx="10098">
                  <c:v>643.35135568515602</c:v>
                </c:pt>
                <c:pt idx="10099">
                  <c:v>643.41506645517802</c:v>
                </c:pt>
                <c:pt idx="10100">
                  <c:v>643.47877722520002</c:v>
                </c:pt>
                <c:pt idx="10101">
                  <c:v>643.54248799522304</c:v>
                </c:pt>
                <c:pt idx="10102">
                  <c:v>643.60619876524504</c:v>
                </c:pt>
                <c:pt idx="10103">
                  <c:v>643.66990953526704</c:v>
                </c:pt>
                <c:pt idx="10104">
                  <c:v>643.73362030528995</c:v>
                </c:pt>
                <c:pt idx="10105">
                  <c:v>643.79733107531194</c:v>
                </c:pt>
                <c:pt idx="10106">
                  <c:v>643.86104184533394</c:v>
                </c:pt>
                <c:pt idx="10107">
                  <c:v>643.92475261535697</c:v>
                </c:pt>
                <c:pt idx="10108">
                  <c:v>643.98846338537896</c:v>
                </c:pt>
                <c:pt idx="10109">
                  <c:v>644.05217415540096</c:v>
                </c:pt>
                <c:pt idx="10110">
                  <c:v>644.11588492542398</c:v>
                </c:pt>
                <c:pt idx="10111">
                  <c:v>644.17959569544598</c:v>
                </c:pt>
                <c:pt idx="10112">
                  <c:v>644.24330646546798</c:v>
                </c:pt>
                <c:pt idx="10113">
                  <c:v>644.307017235491</c:v>
                </c:pt>
                <c:pt idx="10114">
                  <c:v>644.370728005513</c:v>
                </c:pt>
                <c:pt idx="10115">
                  <c:v>644.43443877553602</c:v>
                </c:pt>
                <c:pt idx="10116">
                  <c:v>644.49814954555802</c:v>
                </c:pt>
                <c:pt idx="10117">
                  <c:v>644.56186031558002</c:v>
                </c:pt>
                <c:pt idx="10118">
                  <c:v>644.62557108560304</c:v>
                </c:pt>
                <c:pt idx="10119">
                  <c:v>644.68928185562504</c:v>
                </c:pt>
                <c:pt idx="10120">
                  <c:v>644.75299262564704</c:v>
                </c:pt>
                <c:pt idx="10121">
                  <c:v>644.81670339566995</c:v>
                </c:pt>
                <c:pt idx="10122">
                  <c:v>644.88041416569195</c:v>
                </c:pt>
                <c:pt idx="10123">
                  <c:v>644.94412493571394</c:v>
                </c:pt>
                <c:pt idx="10124">
                  <c:v>645.00783570573697</c:v>
                </c:pt>
                <c:pt idx="10125">
                  <c:v>645.07154647575896</c:v>
                </c:pt>
                <c:pt idx="10126">
                  <c:v>645.13525724578096</c:v>
                </c:pt>
                <c:pt idx="10127">
                  <c:v>645.19896801580398</c:v>
                </c:pt>
                <c:pt idx="10128">
                  <c:v>645.26267878582598</c:v>
                </c:pt>
                <c:pt idx="10129">
                  <c:v>645.32638955584798</c:v>
                </c:pt>
                <c:pt idx="10130">
                  <c:v>645.390100325871</c:v>
                </c:pt>
                <c:pt idx="10131">
                  <c:v>645.453811095893</c:v>
                </c:pt>
                <c:pt idx="10132">
                  <c:v>645.517521865915</c:v>
                </c:pt>
                <c:pt idx="10133">
                  <c:v>645.58123263593802</c:v>
                </c:pt>
                <c:pt idx="10134">
                  <c:v>645.64494340596002</c:v>
                </c:pt>
                <c:pt idx="10135">
                  <c:v>645.70865417598202</c:v>
                </c:pt>
                <c:pt idx="10136">
                  <c:v>645.77236494600504</c:v>
                </c:pt>
                <c:pt idx="10137">
                  <c:v>645.83607571602704</c:v>
                </c:pt>
                <c:pt idx="10138">
                  <c:v>645.89978648604904</c:v>
                </c:pt>
                <c:pt idx="10139">
                  <c:v>645.96349725607195</c:v>
                </c:pt>
                <c:pt idx="10140">
                  <c:v>646.02720802609394</c:v>
                </c:pt>
                <c:pt idx="10141">
                  <c:v>646.09091879611594</c:v>
                </c:pt>
                <c:pt idx="10142">
                  <c:v>646.15462956613896</c:v>
                </c:pt>
                <c:pt idx="10143">
                  <c:v>646.21834033616096</c:v>
                </c:pt>
                <c:pt idx="10144">
                  <c:v>646.28205110618296</c:v>
                </c:pt>
                <c:pt idx="10145">
                  <c:v>646.34576187620598</c:v>
                </c:pt>
                <c:pt idx="10146">
                  <c:v>646.40947264622798</c:v>
                </c:pt>
                <c:pt idx="10147">
                  <c:v>646.47318341624998</c:v>
                </c:pt>
                <c:pt idx="10148">
                  <c:v>646.536894186273</c:v>
                </c:pt>
                <c:pt idx="10149">
                  <c:v>646.600604956295</c:v>
                </c:pt>
                <c:pt idx="10150">
                  <c:v>646.664315726317</c:v>
                </c:pt>
                <c:pt idx="10151">
                  <c:v>646.72802649634002</c:v>
                </c:pt>
                <c:pt idx="10152">
                  <c:v>646.79173726636202</c:v>
                </c:pt>
                <c:pt idx="10153">
                  <c:v>646.85544803638402</c:v>
                </c:pt>
                <c:pt idx="10154">
                  <c:v>646.91915880640704</c:v>
                </c:pt>
                <c:pt idx="10155">
                  <c:v>646.98286957642904</c:v>
                </c:pt>
                <c:pt idx="10156">
                  <c:v>647.04658034645104</c:v>
                </c:pt>
                <c:pt idx="10157">
                  <c:v>647.11029111647395</c:v>
                </c:pt>
                <c:pt idx="10158">
                  <c:v>647.17400188649594</c:v>
                </c:pt>
                <c:pt idx="10159">
                  <c:v>647.23771265651806</c:v>
                </c:pt>
                <c:pt idx="10160">
                  <c:v>647.30142342654096</c:v>
                </c:pt>
                <c:pt idx="10161">
                  <c:v>647.36513419656296</c:v>
                </c:pt>
                <c:pt idx="10162">
                  <c:v>647.42884496658496</c:v>
                </c:pt>
                <c:pt idx="10163">
                  <c:v>647.49255573660798</c:v>
                </c:pt>
                <c:pt idx="10164">
                  <c:v>647.55626650662998</c:v>
                </c:pt>
                <c:pt idx="10165">
                  <c:v>647.61997727665198</c:v>
                </c:pt>
                <c:pt idx="10166">
                  <c:v>647.683688046675</c:v>
                </c:pt>
                <c:pt idx="10167">
                  <c:v>647.747398816697</c:v>
                </c:pt>
                <c:pt idx="10168">
                  <c:v>647.81110958672002</c:v>
                </c:pt>
                <c:pt idx="10169">
                  <c:v>647.87482035674202</c:v>
                </c:pt>
                <c:pt idx="10170">
                  <c:v>647.93853112676402</c:v>
                </c:pt>
                <c:pt idx="10171">
                  <c:v>648.00224189678704</c:v>
                </c:pt>
                <c:pt idx="10172">
                  <c:v>648.06595266680904</c:v>
                </c:pt>
                <c:pt idx="10173">
                  <c:v>648.12966343683104</c:v>
                </c:pt>
                <c:pt idx="10174">
                  <c:v>648.19337420685395</c:v>
                </c:pt>
                <c:pt idx="10175">
                  <c:v>648.25708497687594</c:v>
                </c:pt>
                <c:pt idx="10176">
                  <c:v>648.32079574689806</c:v>
                </c:pt>
                <c:pt idx="10177">
                  <c:v>648.38450651692096</c:v>
                </c:pt>
                <c:pt idx="10178">
                  <c:v>648.44821728694296</c:v>
                </c:pt>
                <c:pt idx="10179">
                  <c:v>648.51192805696496</c:v>
                </c:pt>
                <c:pt idx="10180">
                  <c:v>648.57563882698798</c:v>
                </c:pt>
                <c:pt idx="10181">
                  <c:v>648.63934959700998</c:v>
                </c:pt>
                <c:pt idx="10182">
                  <c:v>648.70306036703198</c:v>
                </c:pt>
                <c:pt idx="10183">
                  <c:v>648.766771137055</c:v>
                </c:pt>
                <c:pt idx="10184">
                  <c:v>648.830481907077</c:v>
                </c:pt>
                <c:pt idx="10185">
                  <c:v>648.894192677099</c:v>
                </c:pt>
                <c:pt idx="10186">
                  <c:v>648.95790344712202</c:v>
                </c:pt>
                <c:pt idx="10187">
                  <c:v>649.02161421714402</c:v>
                </c:pt>
                <c:pt idx="10188">
                  <c:v>649.08532498716602</c:v>
                </c:pt>
                <c:pt idx="10189">
                  <c:v>649.14903575718904</c:v>
                </c:pt>
                <c:pt idx="10190">
                  <c:v>649.21274652721104</c:v>
                </c:pt>
                <c:pt idx="10191">
                  <c:v>649.27645729723304</c:v>
                </c:pt>
                <c:pt idx="10192">
                  <c:v>649.34016806725595</c:v>
                </c:pt>
                <c:pt idx="10193">
                  <c:v>649.40387883727794</c:v>
                </c:pt>
                <c:pt idx="10194">
                  <c:v>649.46758960730006</c:v>
                </c:pt>
                <c:pt idx="10195">
                  <c:v>649.53130037732296</c:v>
                </c:pt>
                <c:pt idx="10196">
                  <c:v>649.59501114734496</c:v>
                </c:pt>
                <c:pt idx="10197">
                  <c:v>649.65872191736696</c:v>
                </c:pt>
                <c:pt idx="10198">
                  <c:v>649.72243268738998</c:v>
                </c:pt>
                <c:pt idx="10199">
                  <c:v>649.78614345741198</c:v>
                </c:pt>
                <c:pt idx="10200">
                  <c:v>649.84985422743398</c:v>
                </c:pt>
                <c:pt idx="10201">
                  <c:v>649.913564997457</c:v>
                </c:pt>
                <c:pt idx="10202">
                  <c:v>649.977275767479</c:v>
                </c:pt>
                <c:pt idx="10203">
                  <c:v>650.040986537501</c:v>
                </c:pt>
                <c:pt idx="10204">
                  <c:v>650.10469730752402</c:v>
                </c:pt>
                <c:pt idx="10205">
                  <c:v>650.16840807754602</c:v>
                </c:pt>
                <c:pt idx="10206">
                  <c:v>650.23211884756802</c:v>
                </c:pt>
                <c:pt idx="10207">
                  <c:v>650.29582961759104</c:v>
                </c:pt>
                <c:pt idx="10208">
                  <c:v>650.35954038761304</c:v>
                </c:pt>
                <c:pt idx="10209">
                  <c:v>650.42325115763504</c:v>
                </c:pt>
                <c:pt idx="10210">
                  <c:v>650.48696192765794</c:v>
                </c:pt>
                <c:pt idx="10211">
                  <c:v>650.55067269768006</c:v>
                </c:pt>
                <c:pt idx="10212">
                  <c:v>650.61438346770205</c:v>
                </c:pt>
                <c:pt idx="10213">
                  <c:v>650.67809423772496</c:v>
                </c:pt>
                <c:pt idx="10214">
                  <c:v>650.74180500774696</c:v>
                </c:pt>
                <c:pt idx="10215">
                  <c:v>650.80551577776896</c:v>
                </c:pt>
                <c:pt idx="10216">
                  <c:v>650.86922654779198</c:v>
                </c:pt>
                <c:pt idx="10217">
                  <c:v>650.93293731781398</c:v>
                </c:pt>
                <c:pt idx="10218">
                  <c:v>650.99664808783598</c:v>
                </c:pt>
                <c:pt idx="10219">
                  <c:v>651.060358857859</c:v>
                </c:pt>
                <c:pt idx="10220">
                  <c:v>651.124069627881</c:v>
                </c:pt>
                <c:pt idx="10221">
                  <c:v>651.18778039790402</c:v>
                </c:pt>
                <c:pt idx="10222">
                  <c:v>651.25149116792602</c:v>
                </c:pt>
                <c:pt idx="10223">
                  <c:v>651.31520193794802</c:v>
                </c:pt>
                <c:pt idx="10224">
                  <c:v>651.37891270797104</c:v>
                </c:pt>
                <c:pt idx="10225">
                  <c:v>651.44262347799304</c:v>
                </c:pt>
                <c:pt idx="10226">
                  <c:v>651.50633424801504</c:v>
                </c:pt>
                <c:pt idx="10227">
                  <c:v>651.57004501803794</c:v>
                </c:pt>
                <c:pt idx="10228">
                  <c:v>651.63375578805994</c:v>
                </c:pt>
                <c:pt idx="10229">
                  <c:v>651.69746655808206</c:v>
                </c:pt>
                <c:pt idx="10230">
                  <c:v>651.76117732810496</c:v>
                </c:pt>
                <c:pt idx="10231">
                  <c:v>651.82488809812696</c:v>
                </c:pt>
                <c:pt idx="10232">
                  <c:v>651.88859886814896</c:v>
                </c:pt>
                <c:pt idx="10233">
                  <c:v>651.95230963817198</c:v>
                </c:pt>
                <c:pt idx="10234">
                  <c:v>652.01602040819398</c:v>
                </c:pt>
                <c:pt idx="10235">
                  <c:v>652.07973117821598</c:v>
                </c:pt>
                <c:pt idx="10236">
                  <c:v>652.143441948239</c:v>
                </c:pt>
                <c:pt idx="10237">
                  <c:v>652.207152718261</c:v>
                </c:pt>
                <c:pt idx="10238">
                  <c:v>652.270863488283</c:v>
                </c:pt>
                <c:pt idx="10239">
                  <c:v>652.33457425830602</c:v>
                </c:pt>
                <c:pt idx="10240">
                  <c:v>652.39828502832802</c:v>
                </c:pt>
                <c:pt idx="10241">
                  <c:v>652.46199579835002</c:v>
                </c:pt>
                <c:pt idx="10242">
                  <c:v>652.52570656837304</c:v>
                </c:pt>
                <c:pt idx="10243">
                  <c:v>652.58941733839504</c:v>
                </c:pt>
                <c:pt idx="10244">
                  <c:v>652.65312810841704</c:v>
                </c:pt>
                <c:pt idx="10245">
                  <c:v>652.71683887843994</c:v>
                </c:pt>
                <c:pt idx="10246">
                  <c:v>652.78054964846206</c:v>
                </c:pt>
                <c:pt idx="10247">
                  <c:v>652.84426041848405</c:v>
                </c:pt>
                <c:pt idx="10248">
                  <c:v>652.90797118850696</c:v>
                </c:pt>
                <c:pt idx="10249">
                  <c:v>652.97168195852896</c:v>
                </c:pt>
                <c:pt idx="10250">
                  <c:v>653.03539272855096</c:v>
                </c:pt>
                <c:pt idx="10251">
                  <c:v>653.09910349857398</c:v>
                </c:pt>
                <c:pt idx="10252">
                  <c:v>653.16281426859598</c:v>
                </c:pt>
                <c:pt idx="10253">
                  <c:v>653.22652503861798</c:v>
                </c:pt>
                <c:pt idx="10254">
                  <c:v>653.290235808641</c:v>
                </c:pt>
                <c:pt idx="10255">
                  <c:v>653.353946578663</c:v>
                </c:pt>
                <c:pt idx="10256">
                  <c:v>653.417657348685</c:v>
                </c:pt>
                <c:pt idx="10257">
                  <c:v>653.48136811870802</c:v>
                </c:pt>
                <c:pt idx="10258">
                  <c:v>653.54507888873002</c:v>
                </c:pt>
                <c:pt idx="10259">
                  <c:v>653.60878965875202</c:v>
                </c:pt>
                <c:pt idx="10260">
                  <c:v>653.67250042877504</c:v>
                </c:pt>
                <c:pt idx="10261">
                  <c:v>653.73621119879704</c:v>
                </c:pt>
                <c:pt idx="10262">
                  <c:v>653.79992196881904</c:v>
                </c:pt>
                <c:pt idx="10263">
                  <c:v>653.86363273884194</c:v>
                </c:pt>
                <c:pt idx="10264">
                  <c:v>653.92734350886406</c:v>
                </c:pt>
                <c:pt idx="10265">
                  <c:v>653.99105427888605</c:v>
                </c:pt>
                <c:pt idx="10266">
                  <c:v>654.05476504890896</c:v>
                </c:pt>
                <c:pt idx="10267">
                  <c:v>654.11847581893096</c:v>
                </c:pt>
                <c:pt idx="10268">
                  <c:v>654.18218658895296</c:v>
                </c:pt>
                <c:pt idx="10269">
                  <c:v>654.24589735897598</c:v>
                </c:pt>
                <c:pt idx="10270">
                  <c:v>654.30960812899798</c:v>
                </c:pt>
                <c:pt idx="10271">
                  <c:v>654.37331889901998</c:v>
                </c:pt>
                <c:pt idx="10272">
                  <c:v>654.437029669043</c:v>
                </c:pt>
                <c:pt idx="10273">
                  <c:v>654.500740439065</c:v>
                </c:pt>
                <c:pt idx="10274">
                  <c:v>654.56445120908802</c:v>
                </c:pt>
                <c:pt idx="10275">
                  <c:v>654.62816197911002</c:v>
                </c:pt>
                <c:pt idx="10276">
                  <c:v>654.69187274913202</c:v>
                </c:pt>
                <c:pt idx="10277">
                  <c:v>654.75558351915504</c:v>
                </c:pt>
                <c:pt idx="10278">
                  <c:v>654.81929428917704</c:v>
                </c:pt>
                <c:pt idx="10279">
                  <c:v>654.88300505919904</c:v>
                </c:pt>
                <c:pt idx="10280">
                  <c:v>654.94671582922194</c:v>
                </c:pt>
                <c:pt idx="10281">
                  <c:v>655.01042659924406</c:v>
                </c:pt>
                <c:pt idx="10282">
                  <c:v>655.07413736926605</c:v>
                </c:pt>
                <c:pt idx="10283">
                  <c:v>655.13784813928896</c:v>
                </c:pt>
                <c:pt idx="10284">
                  <c:v>655.20155890931096</c:v>
                </c:pt>
                <c:pt idx="10285">
                  <c:v>655.26526967933296</c:v>
                </c:pt>
                <c:pt idx="10286">
                  <c:v>655.32898044935598</c:v>
                </c:pt>
                <c:pt idx="10287">
                  <c:v>655.39269121937798</c:v>
                </c:pt>
                <c:pt idx="10288">
                  <c:v>655.45640198939998</c:v>
                </c:pt>
                <c:pt idx="10289">
                  <c:v>655.520112759423</c:v>
                </c:pt>
                <c:pt idx="10290">
                  <c:v>655.583823529445</c:v>
                </c:pt>
                <c:pt idx="10291">
                  <c:v>655.647534299467</c:v>
                </c:pt>
                <c:pt idx="10292">
                  <c:v>655.71124506949002</c:v>
                </c:pt>
                <c:pt idx="10293">
                  <c:v>655.77495583951202</c:v>
                </c:pt>
                <c:pt idx="10294">
                  <c:v>655.83866660953402</c:v>
                </c:pt>
                <c:pt idx="10295">
                  <c:v>655.90237737955704</c:v>
                </c:pt>
                <c:pt idx="10296">
                  <c:v>655.96608814957904</c:v>
                </c:pt>
                <c:pt idx="10297">
                  <c:v>656.02979891960103</c:v>
                </c:pt>
                <c:pt idx="10298">
                  <c:v>656.09350968962406</c:v>
                </c:pt>
                <c:pt idx="10299">
                  <c:v>656.15722045964606</c:v>
                </c:pt>
                <c:pt idx="10300">
                  <c:v>656.22093122966805</c:v>
                </c:pt>
                <c:pt idx="10301">
                  <c:v>656.28464199969096</c:v>
                </c:pt>
                <c:pt idx="10302">
                  <c:v>656.34835276971296</c:v>
                </c:pt>
                <c:pt idx="10303">
                  <c:v>656.41206353973496</c:v>
                </c:pt>
                <c:pt idx="10304">
                  <c:v>656.47577430975798</c:v>
                </c:pt>
                <c:pt idx="10305">
                  <c:v>656.53948507977998</c:v>
                </c:pt>
                <c:pt idx="10306">
                  <c:v>656.60319584980198</c:v>
                </c:pt>
                <c:pt idx="10307">
                  <c:v>656.666906619825</c:v>
                </c:pt>
                <c:pt idx="10308">
                  <c:v>656.730617389847</c:v>
                </c:pt>
                <c:pt idx="10309">
                  <c:v>656.794328159869</c:v>
                </c:pt>
                <c:pt idx="10310">
                  <c:v>656.85803892989202</c:v>
                </c:pt>
                <c:pt idx="10311">
                  <c:v>656.92174969991402</c:v>
                </c:pt>
                <c:pt idx="10312">
                  <c:v>656.98546046993602</c:v>
                </c:pt>
                <c:pt idx="10313">
                  <c:v>657.04917123995904</c:v>
                </c:pt>
                <c:pt idx="10314">
                  <c:v>657.11288200998104</c:v>
                </c:pt>
                <c:pt idx="10315">
                  <c:v>657.17659278000303</c:v>
                </c:pt>
                <c:pt idx="10316">
                  <c:v>657.24030355002606</c:v>
                </c:pt>
                <c:pt idx="10317">
                  <c:v>657.30401432004805</c:v>
                </c:pt>
                <c:pt idx="10318">
                  <c:v>657.36772509007005</c:v>
                </c:pt>
                <c:pt idx="10319">
                  <c:v>657.43143586009296</c:v>
                </c:pt>
                <c:pt idx="10320">
                  <c:v>657.49514663011496</c:v>
                </c:pt>
                <c:pt idx="10321">
                  <c:v>657.55885740013696</c:v>
                </c:pt>
                <c:pt idx="10322">
                  <c:v>657.62256817015998</c:v>
                </c:pt>
                <c:pt idx="10323">
                  <c:v>657.68627894018198</c:v>
                </c:pt>
                <c:pt idx="10324">
                  <c:v>657.74998971020398</c:v>
                </c:pt>
                <c:pt idx="10325">
                  <c:v>657.813700480227</c:v>
                </c:pt>
                <c:pt idx="10326">
                  <c:v>657.877411250249</c:v>
                </c:pt>
                <c:pt idx="10327">
                  <c:v>657.94112202027202</c:v>
                </c:pt>
                <c:pt idx="10328">
                  <c:v>658.00483279029402</c:v>
                </c:pt>
                <c:pt idx="10329">
                  <c:v>658.06854356031602</c:v>
                </c:pt>
                <c:pt idx="10330">
                  <c:v>658.13225433033904</c:v>
                </c:pt>
                <c:pt idx="10331">
                  <c:v>658.19596510036104</c:v>
                </c:pt>
                <c:pt idx="10332">
                  <c:v>658.25967587038303</c:v>
                </c:pt>
                <c:pt idx="10333">
                  <c:v>658.32338664040606</c:v>
                </c:pt>
                <c:pt idx="10334">
                  <c:v>658.38709741042805</c:v>
                </c:pt>
                <c:pt idx="10335">
                  <c:v>658.45080818045005</c:v>
                </c:pt>
                <c:pt idx="10336">
                  <c:v>658.51451895047296</c:v>
                </c:pt>
                <c:pt idx="10337">
                  <c:v>658.57822972049496</c:v>
                </c:pt>
                <c:pt idx="10338">
                  <c:v>658.64194049051696</c:v>
                </c:pt>
                <c:pt idx="10339">
                  <c:v>658.70565126053998</c:v>
                </c:pt>
                <c:pt idx="10340">
                  <c:v>658.76936203056198</c:v>
                </c:pt>
                <c:pt idx="10341">
                  <c:v>658.83307280058398</c:v>
                </c:pt>
                <c:pt idx="10342">
                  <c:v>658.896783570607</c:v>
                </c:pt>
                <c:pt idx="10343">
                  <c:v>658.960494340629</c:v>
                </c:pt>
                <c:pt idx="10344">
                  <c:v>659.024205110651</c:v>
                </c:pt>
                <c:pt idx="10345">
                  <c:v>659.08791588067402</c:v>
                </c:pt>
                <c:pt idx="10346">
                  <c:v>659.15162665069602</c:v>
                </c:pt>
                <c:pt idx="10347">
                  <c:v>659.21533742071801</c:v>
                </c:pt>
                <c:pt idx="10348">
                  <c:v>659.27904819074104</c:v>
                </c:pt>
                <c:pt idx="10349">
                  <c:v>659.34275896076304</c:v>
                </c:pt>
                <c:pt idx="10350">
                  <c:v>659.40646973078503</c:v>
                </c:pt>
                <c:pt idx="10351">
                  <c:v>659.47018050080806</c:v>
                </c:pt>
                <c:pt idx="10352">
                  <c:v>659.53389127083005</c:v>
                </c:pt>
                <c:pt idx="10353">
                  <c:v>659.59760204085205</c:v>
                </c:pt>
                <c:pt idx="10354">
                  <c:v>659.66131281087496</c:v>
                </c:pt>
                <c:pt idx="10355">
                  <c:v>659.72502358089696</c:v>
                </c:pt>
                <c:pt idx="10356">
                  <c:v>659.78873435091896</c:v>
                </c:pt>
                <c:pt idx="10357">
                  <c:v>659.85244512094198</c:v>
                </c:pt>
                <c:pt idx="10358">
                  <c:v>659.91615589096398</c:v>
                </c:pt>
                <c:pt idx="10359">
                  <c:v>659.97986666098598</c:v>
                </c:pt>
                <c:pt idx="10360">
                  <c:v>660.043577431009</c:v>
                </c:pt>
                <c:pt idx="10361">
                  <c:v>660.107288201031</c:v>
                </c:pt>
                <c:pt idx="10362">
                  <c:v>660.170998971053</c:v>
                </c:pt>
                <c:pt idx="10363">
                  <c:v>660.23470974107602</c:v>
                </c:pt>
                <c:pt idx="10364">
                  <c:v>660.29842051109802</c:v>
                </c:pt>
                <c:pt idx="10365">
                  <c:v>660.36213128112001</c:v>
                </c:pt>
                <c:pt idx="10366">
                  <c:v>660.42584205114304</c:v>
                </c:pt>
                <c:pt idx="10367">
                  <c:v>660.48955282116503</c:v>
                </c:pt>
                <c:pt idx="10368">
                  <c:v>660.55326359118703</c:v>
                </c:pt>
                <c:pt idx="10369">
                  <c:v>660.61697436121005</c:v>
                </c:pt>
                <c:pt idx="10370">
                  <c:v>660.68068513123205</c:v>
                </c:pt>
                <c:pt idx="10371">
                  <c:v>660.74439590125405</c:v>
                </c:pt>
                <c:pt idx="10372">
                  <c:v>660.80810667127696</c:v>
                </c:pt>
                <c:pt idx="10373">
                  <c:v>660.87181744129896</c:v>
                </c:pt>
                <c:pt idx="10374">
                  <c:v>660.93552821132096</c:v>
                </c:pt>
                <c:pt idx="10375">
                  <c:v>660.99923898134398</c:v>
                </c:pt>
                <c:pt idx="10376">
                  <c:v>661.06294975136598</c:v>
                </c:pt>
                <c:pt idx="10377">
                  <c:v>661.12666052138798</c:v>
                </c:pt>
                <c:pt idx="10378">
                  <c:v>661.190371291411</c:v>
                </c:pt>
                <c:pt idx="10379">
                  <c:v>661.254082061433</c:v>
                </c:pt>
                <c:pt idx="10380">
                  <c:v>661.31779283145499</c:v>
                </c:pt>
                <c:pt idx="10381">
                  <c:v>661.38150360147802</c:v>
                </c:pt>
                <c:pt idx="10382">
                  <c:v>661.44521437150001</c:v>
                </c:pt>
                <c:pt idx="10383">
                  <c:v>661.50892514152304</c:v>
                </c:pt>
                <c:pt idx="10384">
                  <c:v>661.57263591154504</c:v>
                </c:pt>
                <c:pt idx="10385">
                  <c:v>661.63634668156703</c:v>
                </c:pt>
                <c:pt idx="10386">
                  <c:v>661.70005745159006</c:v>
                </c:pt>
                <c:pt idx="10387">
                  <c:v>661.76376822161205</c:v>
                </c:pt>
                <c:pt idx="10388">
                  <c:v>661.82747899163405</c:v>
                </c:pt>
                <c:pt idx="10389">
                  <c:v>661.89118976165696</c:v>
                </c:pt>
                <c:pt idx="10390">
                  <c:v>661.95490053167896</c:v>
                </c:pt>
                <c:pt idx="10391">
                  <c:v>662.01861130170096</c:v>
                </c:pt>
                <c:pt idx="10392">
                  <c:v>662.08232207172398</c:v>
                </c:pt>
                <c:pt idx="10393">
                  <c:v>662.14603284174598</c:v>
                </c:pt>
                <c:pt idx="10394">
                  <c:v>662.20974361176798</c:v>
                </c:pt>
                <c:pt idx="10395">
                  <c:v>662.273454381791</c:v>
                </c:pt>
                <c:pt idx="10396">
                  <c:v>662.337165151813</c:v>
                </c:pt>
                <c:pt idx="10397">
                  <c:v>662.400875921835</c:v>
                </c:pt>
                <c:pt idx="10398">
                  <c:v>662.46458669185802</c:v>
                </c:pt>
                <c:pt idx="10399">
                  <c:v>662.52829746188002</c:v>
                </c:pt>
                <c:pt idx="10400">
                  <c:v>662.59200823190201</c:v>
                </c:pt>
                <c:pt idx="10401">
                  <c:v>662.65571900192504</c:v>
                </c:pt>
                <c:pt idx="10402">
                  <c:v>662.71942977194703</c:v>
                </c:pt>
                <c:pt idx="10403">
                  <c:v>662.78314054196903</c:v>
                </c:pt>
                <c:pt idx="10404">
                  <c:v>662.84685131199205</c:v>
                </c:pt>
                <c:pt idx="10405">
                  <c:v>662.91056208201405</c:v>
                </c:pt>
                <c:pt idx="10406">
                  <c:v>662.97427285203605</c:v>
                </c:pt>
                <c:pt idx="10407">
                  <c:v>663.03798362205896</c:v>
                </c:pt>
                <c:pt idx="10408">
                  <c:v>663.10169439208096</c:v>
                </c:pt>
                <c:pt idx="10409">
                  <c:v>663.16540516210296</c:v>
                </c:pt>
                <c:pt idx="10410">
                  <c:v>663.22911593212598</c:v>
                </c:pt>
                <c:pt idx="10411">
                  <c:v>663.29282670214798</c:v>
                </c:pt>
                <c:pt idx="10412">
                  <c:v>663.35653747216998</c:v>
                </c:pt>
                <c:pt idx="10413">
                  <c:v>663.420248242193</c:v>
                </c:pt>
                <c:pt idx="10414">
                  <c:v>663.483959012215</c:v>
                </c:pt>
                <c:pt idx="10415">
                  <c:v>663.54766978223699</c:v>
                </c:pt>
                <c:pt idx="10416">
                  <c:v>663.61138055226002</c:v>
                </c:pt>
                <c:pt idx="10417">
                  <c:v>663.67509132228201</c:v>
                </c:pt>
                <c:pt idx="10418">
                  <c:v>663.73880209230401</c:v>
                </c:pt>
                <c:pt idx="10419">
                  <c:v>663.80251286232703</c:v>
                </c:pt>
                <c:pt idx="10420">
                  <c:v>663.86622363234903</c:v>
                </c:pt>
                <c:pt idx="10421">
                  <c:v>663.92993440237103</c:v>
                </c:pt>
                <c:pt idx="10422">
                  <c:v>663.99364517239405</c:v>
                </c:pt>
                <c:pt idx="10423">
                  <c:v>664.05735594241605</c:v>
                </c:pt>
                <c:pt idx="10424">
                  <c:v>664.12106671243805</c:v>
                </c:pt>
                <c:pt idx="10425">
                  <c:v>664.18477748246096</c:v>
                </c:pt>
                <c:pt idx="10426">
                  <c:v>664.24848825248296</c:v>
                </c:pt>
                <c:pt idx="10427">
                  <c:v>664.31219902250496</c:v>
                </c:pt>
                <c:pt idx="10428">
                  <c:v>664.37590979252798</c:v>
                </c:pt>
                <c:pt idx="10429">
                  <c:v>664.43962056254998</c:v>
                </c:pt>
                <c:pt idx="10430">
                  <c:v>664.50333133257197</c:v>
                </c:pt>
                <c:pt idx="10431">
                  <c:v>664.567042102595</c:v>
                </c:pt>
                <c:pt idx="10432">
                  <c:v>664.63075287261699</c:v>
                </c:pt>
                <c:pt idx="10433">
                  <c:v>664.69446364263899</c:v>
                </c:pt>
                <c:pt idx="10434">
                  <c:v>664.75817441266202</c:v>
                </c:pt>
                <c:pt idx="10435">
                  <c:v>664.82188518268401</c:v>
                </c:pt>
                <c:pt idx="10436">
                  <c:v>664.88559595270704</c:v>
                </c:pt>
                <c:pt idx="10437">
                  <c:v>664.94930672272903</c:v>
                </c:pt>
                <c:pt idx="10438">
                  <c:v>665.01301749275103</c:v>
                </c:pt>
                <c:pt idx="10439">
                  <c:v>665.07672826277405</c:v>
                </c:pt>
                <c:pt idx="10440">
                  <c:v>665.14043903279605</c:v>
                </c:pt>
                <c:pt idx="10441">
                  <c:v>665.20414980281805</c:v>
                </c:pt>
                <c:pt idx="10442">
                  <c:v>665.26786057284096</c:v>
                </c:pt>
                <c:pt idx="10443">
                  <c:v>665.33157134286296</c:v>
                </c:pt>
                <c:pt idx="10444">
                  <c:v>665.39528211288496</c:v>
                </c:pt>
                <c:pt idx="10445">
                  <c:v>665.45899288290798</c:v>
                </c:pt>
                <c:pt idx="10446">
                  <c:v>665.52270365292998</c:v>
                </c:pt>
                <c:pt idx="10447">
                  <c:v>665.58641442295198</c:v>
                </c:pt>
                <c:pt idx="10448">
                  <c:v>665.650125192975</c:v>
                </c:pt>
                <c:pt idx="10449">
                  <c:v>665.713835962997</c:v>
                </c:pt>
                <c:pt idx="10450">
                  <c:v>665.77754673301899</c:v>
                </c:pt>
                <c:pt idx="10451">
                  <c:v>665.84125750304202</c:v>
                </c:pt>
                <c:pt idx="10452">
                  <c:v>665.90496827306401</c:v>
                </c:pt>
                <c:pt idx="10453">
                  <c:v>665.96867904308601</c:v>
                </c:pt>
                <c:pt idx="10454">
                  <c:v>666.03238981310903</c:v>
                </c:pt>
                <c:pt idx="10455">
                  <c:v>666.09610058313103</c:v>
                </c:pt>
                <c:pt idx="10456">
                  <c:v>666.15981135315303</c:v>
                </c:pt>
                <c:pt idx="10457">
                  <c:v>666.22352212317605</c:v>
                </c:pt>
                <c:pt idx="10458">
                  <c:v>666.28723289319805</c:v>
                </c:pt>
                <c:pt idx="10459">
                  <c:v>666.35094366322005</c:v>
                </c:pt>
                <c:pt idx="10460">
                  <c:v>666.41465443324296</c:v>
                </c:pt>
                <c:pt idx="10461">
                  <c:v>666.47836520326496</c:v>
                </c:pt>
                <c:pt idx="10462">
                  <c:v>666.54207597328696</c:v>
                </c:pt>
                <c:pt idx="10463">
                  <c:v>666.60578674330998</c:v>
                </c:pt>
                <c:pt idx="10464">
                  <c:v>666.66949751333198</c:v>
                </c:pt>
                <c:pt idx="10465">
                  <c:v>666.73320828335397</c:v>
                </c:pt>
                <c:pt idx="10466">
                  <c:v>666.796919053377</c:v>
                </c:pt>
                <c:pt idx="10467">
                  <c:v>666.86062982339899</c:v>
                </c:pt>
                <c:pt idx="10468">
                  <c:v>666.92434059342099</c:v>
                </c:pt>
                <c:pt idx="10469">
                  <c:v>666.98805136344401</c:v>
                </c:pt>
                <c:pt idx="10470">
                  <c:v>667.05176213346601</c:v>
                </c:pt>
                <c:pt idx="10471">
                  <c:v>667.11547290348801</c:v>
                </c:pt>
                <c:pt idx="10472">
                  <c:v>667.17918367351103</c:v>
                </c:pt>
                <c:pt idx="10473">
                  <c:v>667.24289444353303</c:v>
                </c:pt>
                <c:pt idx="10474">
                  <c:v>667.30660521355503</c:v>
                </c:pt>
                <c:pt idx="10475">
                  <c:v>667.37031598357805</c:v>
                </c:pt>
                <c:pt idx="10476">
                  <c:v>667.43402675360005</c:v>
                </c:pt>
                <c:pt idx="10477">
                  <c:v>667.49773752362205</c:v>
                </c:pt>
                <c:pt idx="10478">
                  <c:v>667.56144829364496</c:v>
                </c:pt>
                <c:pt idx="10479">
                  <c:v>667.62515906366696</c:v>
                </c:pt>
                <c:pt idx="10480">
                  <c:v>667.68886983368895</c:v>
                </c:pt>
                <c:pt idx="10481">
                  <c:v>667.75258060371198</c:v>
                </c:pt>
                <c:pt idx="10482">
                  <c:v>667.81629137373397</c:v>
                </c:pt>
                <c:pt idx="10483">
                  <c:v>667.88000214375597</c:v>
                </c:pt>
                <c:pt idx="10484">
                  <c:v>667.943712913779</c:v>
                </c:pt>
                <c:pt idx="10485">
                  <c:v>668.00742368380099</c:v>
                </c:pt>
                <c:pt idx="10486">
                  <c:v>668.07113445382299</c:v>
                </c:pt>
                <c:pt idx="10487">
                  <c:v>668.13484522384601</c:v>
                </c:pt>
                <c:pt idx="10488">
                  <c:v>668.19855599386801</c:v>
                </c:pt>
                <c:pt idx="10489">
                  <c:v>668.26226676389103</c:v>
                </c:pt>
                <c:pt idx="10490">
                  <c:v>668.32597753391303</c:v>
                </c:pt>
                <c:pt idx="10491">
                  <c:v>668.38968830393503</c:v>
                </c:pt>
                <c:pt idx="10492">
                  <c:v>668.45339907395805</c:v>
                </c:pt>
                <c:pt idx="10493">
                  <c:v>668.51710984398005</c:v>
                </c:pt>
                <c:pt idx="10494">
                  <c:v>668.58082061400205</c:v>
                </c:pt>
                <c:pt idx="10495">
                  <c:v>668.64453138402496</c:v>
                </c:pt>
                <c:pt idx="10496">
                  <c:v>668.70824215404696</c:v>
                </c:pt>
                <c:pt idx="10497">
                  <c:v>668.77195292406896</c:v>
                </c:pt>
                <c:pt idx="10498">
                  <c:v>668.83566369409198</c:v>
                </c:pt>
                <c:pt idx="10499">
                  <c:v>668.89937446411398</c:v>
                </c:pt>
                <c:pt idx="10500">
                  <c:v>668.96308523413597</c:v>
                </c:pt>
                <c:pt idx="10501">
                  <c:v>669.026796004159</c:v>
                </c:pt>
                <c:pt idx="10502">
                  <c:v>669.09050677418099</c:v>
                </c:pt>
                <c:pt idx="10503">
                  <c:v>669.15421754420299</c:v>
                </c:pt>
                <c:pt idx="10504">
                  <c:v>669.21792831422601</c:v>
                </c:pt>
                <c:pt idx="10505">
                  <c:v>669.28163908424801</c:v>
                </c:pt>
                <c:pt idx="10506">
                  <c:v>669.34534985427001</c:v>
                </c:pt>
                <c:pt idx="10507">
                  <c:v>669.40906062429303</c:v>
                </c:pt>
                <c:pt idx="10508">
                  <c:v>669.47277139431503</c:v>
                </c:pt>
                <c:pt idx="10509">
                  <c:v>669.53648216433703</c:v>
                </c:pt>
                <c:pt idx="10510">
                  <c:v>669.60019293436005</c:v>
                </c:pt>
                <c:pt idx="10511">
                  <c:v>669.66390370438205</c:v>
                </c:pt>
                <c:pt idx="10512">
                  <c:v>669.72761447440405</c:v>
                </c:pt>
                <c:pt idx="10513">
                  <c:v>669.79132524442696</c:v>
                </c:pt>
                <c:pt idx="10514">
                  <c:v>669.85503601444896</c:v>
                </c:pt>
                <c:pt idx="10515">
                  <c:v>669.91874678447095</c:v>
                </c:pt>
                <c:pt idx="10516">
                  <c:v>669.98245755449398</c:v>
                </c:pt>
                <c:pt idx="10517">
                  <c:v>670.04616832451597</c:v>
                </c:pt>
                <c:pt idx="10518">
                  <c:v>670.10987909453797</c:v>
                </c:pt>
                <c:pt idx="10519">
                  <c:v>670.173589864561</c:v>
                </c:pt>
                <c:pt idx="10520">
                  <c:v>670.23730063458299</c:v>
                </c:pt>
                <c:pt idx="10521">
                  <c:v>670.30101140460499</c:v>
                </c:pt>
                <c:pt idx="10522">
                  <c:v>670.36472217462801</c:v>
                </c:pt>
                <c:pt idx="10523">
                  <c:v>670.42843294465001</c:v>
                </c:pt>
                <c:pt idx="10524">
                  <c:v>670.49214371467201</c:v>
                </c:pt>
                <c:pt idx="10525">
                  <c:v>670.55585448469503</c:v>
                </c:pt>
                <c:pt idx="10526">
                  <c:v>670.61956525471703</c:v>
                </c:pt>
                <c:pt idx="10527">
                  <c:v>670.68327602473903</c:v>
                </c:pt>
                <c:pt idx="10528">
                  <c:v>670.74698679476205</c:v>
                </c:pt>
                <c:pt idx="10529">
                  <c:v>670.81069756478405</c:v>
                </c:pt>
                <c:pt idx="10530">
                  <c:v>670.87440833480605</c:v>
                </c:pt>
                <c:pt idx="10531">
                  <c:v>670.93811910482896</c:v>
                </c:pt>
                <c:pt idx="10532">
                  <c:v>671.00182987485096</c:v>
                </c:pt>
                <c:pt idx="10533">
                  <c:v>671.06554064487295</c:v>
                </c:pt>
                <c:pt idx="10534">
                  <c:v>671.12925141489598</c:v>
                </c:pt>
                <c:pt idx="10535">
                  <c:v>671.19296218491797</c:v>
                </c:pt>
                <c:pt idx="10536">
                  <c:v>671.25667295493997</c:v>
                </c:pt>
                <c:pt idx="10537">
                  <c:v>671.32038372496299</c:v>
                </c:pt>
                <c:pt idx="10538">
                  <c:v>671.38409449498499</c:v>
                </c:pt>
                <c:pt idx="10539">
                  <c:v>671.44780526500699</c:v>
                </c:pt>
                <c:pt idx="10540">
                  <c:v>671.51151603503001</c:v>
                </c:pt>
                <c:pt idx="10541">
                  <c:v>671.57522680505201</c:v>
                </c:pt>
                <c:pt idx="10542">
                  <c:v>671.63893757507503</c:v>
                </c:pt>
                <c:pt idx="10543">
                  <c:v>671.70264834509703</c:v>
                </c:pt>
                <c:pt idx="10544">
                  <c:v>671.76635911511903</c:v>
                </c:pt>
                <c:pt idx="10545">
                  <c:v>671.83006988514205</c:v>
                </c:pt>
                <c:pt idx="10546">
                  <c:v>671.89378065516405</c:v>
                </c:pt>
                <c:pt idx="10547">
                  <c:v>671.95749142518605</c:v>
                </c:pt>
                <c:pt idx="10548">
                  <c:v>672.02120219520896</c:v>
                </c:pt>
                <c:pt idx="10549">
                  <c:v>672.08491296523096</c:v>
                </c:pt>
                <c:pt idx="10550">
                  <c:v>672.14862373525295</c:v>
                </c:pt>
                <c:pt idx="10551">
                  <c:v>672.21233450527598</c:v>
                </c:pt>
                <c:pt idx="10552">
                  <c:v>672.27604527529797</c:v>
                </c:pt>
                <c:pt idx="10553">
                  <c:v>672.33975604531997</c:v>
                </c:pt>
                <c:pt idx="10554">
                  <c:v>672.40346681534299</c:v>
                </c:pt>
                <c:pt idx="10555">
                  <c:v>672.46717758536499</c:v>
                </c:pt>
                <c:pt idx="10556">
                  <c:v>672.53088835538699</c:v>
                </c:pt>
                <c:pt idx="10557">
                  <c:v>672.59459912541001</c:v>
                </c:pt>
                <c:pt idx="10558">
                  <c:v>672.65830989543201</c:v>
                </c:pt>
                <c:pt idx="10559">
                  <c:v>672.72202066545401</c:v>
                </c:pt>
                <c:pt idx="10560">
                  <c:v>672.78573143547703</c:v>
                </c:pt>
                <c:pt idx="10561">
                  <c:v>672.84944220549903</c:v>
                </c:pt>
                <c:pt idx="10562">
                  <c:v>672.91315297552103</c:v>
                </c:pt>
                <c:pt idx="10563">
                  <c:v>672.97686374554405</c:v>
                </c:pt>
                <c:pt idx="10564">
                  <c:v>673.04057451556605</c:v>
                </c:pt>
                <c:pt idx="10565">
                  <c:v>673.10428528558805</c:v>
                </c:pt>
                <c:pt idx="10566">
                  <c:v>673.16799605561096</c:v>
                </c:pt>
                <c:pt idx="10567">
                  <c:v>673.23170682563295</c:v>
                </c:pt>
                <c:pt idx="10568">
                  <c:v>673.29541759565495</c:v>
                </c:pt>
                <c:pt idx="10569">
                  <c:v>673.35912836567798</c:v>
                </c:pt>
                <c:pt idx="10570">
                  <c:v>673.42283913569997</c:v>
                </c:pt>
                <c:pt idx="10571">
                  <c:v>673.48654990572197</c:v>
                </c:pt>
                <c:pt idx="10572">
                  <c:v>673.55026067574499</c:v>
                </c:pt>
                <c:pt idx="10573">
                  <c:v>673.61397144576699</c:v>
                </c:pt>
                <c:pt idx="10574">
                  <c:v>673.67768221578899</c:v>
                </c:pt>
                <c:pt idx="10575">
                  <c:v>673.74139298581201</c:v>
                </c:pt>
                <c:pt idx="10576">
                  <c:v>673.80510375583401</c:v>
                </c:pt>
                <c:pt idx="10577">
                  <c:v>673.86881452585601</c:v>
                </c:pt>
                <c:pt idx="10578">
                  <c:v>673.93252529587903</c:v>
                </c:pt>
                <c:pt idx="10579">
                  <c:v>673.99623606590103</c:v>
                </c:pt>
                <c:pt idx="10580">
                  <c:v>674.05994683592303</c:v>
                </c:pt>
                <c:pt idx="10581">
                  <c:v>674.12365760594605</c:v>
                </c:pt>
                <c:pt idx="10582">
                  <c:v>674.18736837596805</c:v>
                </c:pt>
                <c:pt idx="10583">
                  <c:v>674.25107914599005</c:v>
                </c:pt>
                <c:pt idx="10584">
                  <c:v>674.31478991601296</c:v>
                </c:pt>
                <c:pt idx="10585">
                  <c:v>674.37850068603495</c:v>
                </c:pt>
                <c:pt idx="10586">
                  <c:v>674.44221145605695</c:v>
                </c:pt>
                <c:pt idx="10587">
                  <c:v>674.50592222607997</c:v>
                </c:pt>
                <c:pt idx="10588">
                  <c:v>674.56963299610197</c:v>
                </c:pt>
                <c:pt idx="10589">
                  <c:v>674.63334376612397</c:v>
                </c:pt>
                <c:pt idx="10590">
                  <c:v>674.69705453614699</c:v>
                </c:pt>
                <c:pt idx="10591">
                  <c:v>674.76076530616899</c:v>
                </c:pt>
                <c:pt idx="10592">
                  <c:v>674.82447607619099</c:v>
                </c:pt>
                <c:pt idx="10593">
                  <c:v>674.88818684621401</c:v>
                </c:pt>
                <c:pt idx="10594">
                  <c:v>674.95189761623601</c:v>
                </c:pt>
                <c:pt idx="10595">
                  <c:v>675.01560838625903</c:v>
                </c:pt>
                <c:pt idx="10596">
                  <c:v>675.07931915628103</c:v>
                </c:pt>
                <c:pt idx="10597">
                  <c:v>675.14302992630303</c:v>
                </c:pt>
                <c:pt idx="10598">
                  <c:v>675.20674069632605</c:v>
                </c:pt>
                <c:pt idx="10599">
                  <c:v>675.27045146634805</c:v>
                </c:pt>
                <c:pt idx="10600">
                  <c:v>675.33416223637005</c:v>
                </c:pt>
                <c:pt idx="10601">
                  <c:v>675.39787300639296</c:v>
                </c:pt>
                <c:pt idx="10602">
                  <c:v>675.46158377641495</c:v>
                </c:pt>
                <c:pt idx="10603">
                  <c:v>675.52529454643695</c:v>
                </c:pt>
                <c:pt idx="10604">
                  <c:v>675.58900531645997</c:v>
                </c:pt>
                <c:pt idx="10605">
                  <c:v>675.65271608648197</c:v>
                </c:pt>
                <c:pt idx="10606">
                  <c:v>675.71642685650397</c:v>
                </c:pt>
                <c:pt idx="10607">
                  <c:v>675.78013762652699</c:v>
                </c:pt>
                <c:pt idx="10608">
                  <c:v>675.84384839654899</c:v>
                </c:pt>
                <c:pt idx="10609">
                  <c:v>675.90755916657099</c:v>
                </c:pt>
                <c:pt idx="10610">
                  <c:v>675.97126993659401</c:v>
                </c:pt>
                <c:pt idx="10611">
                  <c:v>676.03498070661601</c:v>
                </c:pt>
                <c:pt idx="10612">
                  <c:v>676.09869147663801</c:v>
                </c:pt>
                <c:pt idx="10613">
                  <c:v>676.16240224666103</c:v>
                </c:pt>
                <c:pt idx="10614">
                  <c:v>676.22611301668303</c:v>
                </c:pt>
                <c:pt idx="10615">
                  <c:v>676.28982378670503</c:v>
                </c:pt>
                <c:pt idx="10616">
                  <c:v>676.35353455672805</c:v>
                </c:pt>
                <c:pt idx="10617">
                  <c:v>676.41724532675005</c:v>
                </c:pt>
                <c:pt idx="10618">
                  <c:v>676.48095609677205</c:v>
                </c:pt>
                <c:pt idx="10619">
                  <c:v>676.54466686679496</c:v>
                </c:pt>
                <c:pt idx="10620">
                  <c:v>676.60837763681695</c:v>
                </c:pt>
                <c:pt idx="10621">
                  <c:v>676.67208840683895</c:v>
                </c:pt>
                <c:pt idx="10622">
                  <c:v>676.73579917686197</c:v>
                </c:pt>
                <c:pt idx="10623">
                  <c:v>676.79950994688397</c:v>
                </c:pt>
                <c:pt idx="10624">
                  <c:v>676.86322071690597</c:v>
                </c:pt>
                <c:pt idx="10625">
                  <c:v>676.92693148692899</c:v>
                </c:pt>
                <c:pt idx="10626">
                  <c:v>676.99064225695099</c:v>
                </c:pt>
                <c:pt idx="10627">
                  <c:v>677.05435302697299</c:v>
                </c:pt>
                <c:pt idx="10628">
                  <c:v>677.11806379699601</c:v>
                </c:pt>
                <c:pt idx="10629">
                  <c:v>677.18177456701801</c:v>
                </c:pt>
                <c:pt idx="10630">
                  <c:v>677.24548533704001</c:v>
                </c:pt>
                <c:pt idx="10631">
                  <c:v>677.30919610706303</c:v>
                </c:pt>
                <c:pt idx="10632">
                  <c:v>677.37290687708503</c:v>
                </c:pt>
                <c:pt idx="10633">
                  <c:v>677.43661764710703</c:v>
                </c:pt>
                <c:pt idx="10634">
                  <c:v>677.50032841713005</c:v>
                </c:pt>
                <c:pt idx="10635">
                  <c:v>677.56403918715205</c:v>
                </c:pt>
                <c:pt idx="10636">
                  <c:v>677.62774995717405</c:v>
                </c:pt>
                <c:pt idx="10637">
                  <c:v>677.69146072719695</c:v>
                </c:pt>
                <c:pt idx="10638">
                  <c:v>677.75517149721895</c:v>
                </c:pt>
                <c:pt idx="10639">
                  <c:v>677.81888226724095</c:v>
                </c:pt>
                <c:pt idx="10640">
                  <c:v>677.88259303726397</c:v>
                </c:pt>
                <c:pt idx="10641">
                  <c:v>677.94630380728597</c:v>
                </c:pt>
                <c:pt idx="10642">
                  <c:v>678.01001457730797</c:v>
                </c:pt>
                <c:pt idx="10643">
                  <c:v>678.07372534733099</c:v>
                </c:pt>
                <c:pt idx="10644">
                  <c:v>678.13743611735299</c:v>
                </c:pt>
                <c:pt idx="10645">
                  <c:v>678.20114688737499</c:v>
                </c:pt>
                <c:pt idx="10646">
                  <c:v>678.26485765739801</c:v>
                </c:pt>
                <c:pt idx="10647">
                  <c:v>678.32856842742001</c:v>
                </c:pt>
                <c:pt idx="10648">
                  <c:v>678.39227919744303</c:v>
                </c:pt>
                <c:pt idx="10649">
                  <c:v>678.45598996746503</c:v>
                </c:pt>
                <c:pt idx="10650">
                  <c:v>678.51970073748703</c:v>
                </c:pt>
                <c:pt idx="10651">
                  <c:v>678.58341150751005</c:v>
                </c:pt>
                <c:pt idx="10652">
                  <c:v>678.64712227753205</c:v>
                </c:pt>
                <c:pt idx="10653">
                  <c:v>678.71083304755405</c:v>
                </c:pt>
                <c:pt idx="10654">
                  <c:v>678.77454381757696</c:v>
                </c:pt>
                <c:pt idx="10655">
                  <c:v>678.83825458759895</c:v>
                </c:pt>
                <c:pt idx="10656">
                  <c:v>678.90196535762095</c:v>
                </c:pt>
                <c:pt idx="10657">
                  <c:v>678.96567612764397</c:v>
                </c:pt>
                <c:pt idx="10658">
                  <c:v>679.02938689766597</c:v>
                </c:pt>
                <c:pt idx="10659">
                  <c:v>679.09309766768797</c:v>
                </c:pt>
                <c:pt idx="10660">
                  <c:v>679.15680843771099</c:v>
                </c:pt>
                <c:pt idx="10661">
                  <c:v>679.22051920773299</c:v>
                </c:pt>
                <c:pt idx="10662">
                  <c:v>679.28422997775499</c:v>
                </c:pt>
                <c:pt idx="10663">
                  <c:v>679.34794074777801</c:v>
                </c:pt>
                <c:pt idx="10664">
                  <c:v>679.41165151780001</c:v>
                </c:pt>
                <c:pt idx="10665">
                  <c:v>679.47536228782201</c:v>
                </c:pt>
                <c:pt idx="10666">
                  <c:v>679.53907305784503</c:v>
                </c:pt>
                <c:pt idx="10667">
                  <c:v>679.60278382786703</c:v>
                </c:pt>
                <c:pt idx="10668">
                  <c:v>679.66649459788903</c:v>
                </c:pt>
                <c:pt idx="10669">
                  <c:v>679.73020536791205</c:v>
                </c:pt>
                <c:pt idx="10670">
                  <c:v>679.79391613793405</c:v>
                </c:pt>
                <c:pt idx="10671">
                  <c:v>679.85762690795605</c:v>
                </c:pt>
                <c:pt idx="10672">
                  <c:v>679.92133767797895</c:v>
                </c:pt>
                <c:pt idx="10673">
                  <c:v>679.98504844800095</c:v>
                </c:pt>
                <c:pt idx="10674">
                  <c:v>680.04875921802295</c:v>
                </c:pt>
              </c:numCache>
            </c:numRef>
          </c:xVal>
          <c:yVal>
            <c:numRef>
              <c:f>'T evolution h250'!$E$2:$E$10676</c:f>
              <c:numCache>
                <c:formatCode>General</c:formatCode>
                <c:ptCount val="10675"/>
                <c:pt idx="0">
                  <c:v>25</c:v>
                </c:pt>
                <c:pt idx="1">
                  <c:v>25.004818160553</c:v>
                </c:pt>
                <c:pt idx="2">
                  <c:v>25.009636321106001</c:v>
                </c:pt>
                <c:pt idx="3">
                  <c:v>25.014454481659001</c:v>
                </c:pt>
                <c:pt idx="4">
                  <c:v>25.019272642212002</c:v>
                </c:pt>
                <c:pt idx="5">
                  <c:v>25.024090802764999</c:v>
                </c:pt>
                <c:pt idx="6">
                  <c:v>25.0289089633179</c:v>
                </c:pt>
                <c:pt idx="7">
                  <c:v>25.0337271238709</c:v>
                </c:pt>
                <c:pt idx="8">
                  <c:v>25.0385452844239</c:v>
                </c:pt>
                <c:pt idx="9">
                  <c:v>25.043363444976901</c:v>
                </c:pt>
                <c:pt idx="10">
                  <c:v>25.048181605529901</c:v>
                </c:pt>
                <c:pt idx="11">
                  <c:v>25.052999766082898</c:v>
                </c:pt>
                <c:pt idx="12">
                  <c:v>25.057817926635899</c:v>
                </c:pt>
                <c:pt idx="13">
                  <c:v>25.062636087188899</c:v>
                </c:pt>
                <c:pt idx="14">
                  <c:v>25.0674542477419</c:v>
                </c:pt>
                <c:pt idx="15">
                  <c:v>25.072272408294801</c:v>
                </c:pt>
                <c:pt idx="16">
                  <c:v>25.077090568847801</c:v>
                </c:pt>
                <c:pt idx="17">
                  <c:v>25.081908729400801</c:v>
                </c:pt>
                <c:pt idx="18">
                  <c:v>25.086726889953798</c:v>
                </c:pt>
                <c:pt idx="19">
                  <c:v>25.091545050506799</c:v>
                </c:pt>
                <c:pt idx="20">
                  <c:v>25.096363211059799</c:v>
                </c:pt>
                <c:pt idx="21">
                  <c:v>25.1011813716128</c:v>
                </c:pt>
                <c:pt idx="22">
                  <c:v>25.1059995321658</c:v>
                </c:pt>
                <c:pt idx="23">
                  <c:v>25.1108176927188</c:v>
                </c:pt>
                <c:pt idx="24">
                  <c:v>25.115635853271801</c:v>
                </c:pt>
                <c:pt idx="25">
                  <c:v>25.120454013824698</c:v>
                </c:pt>
                <c:pt idx="26">
                  <c:v>25.125272174377699</c:v>
                </c:pt>
                <c:pt idx="27">
                  <c:v>25.130090334930699</c:v>
                </c:pt>
                <c:pt idx="28">
                  <c:v>25.1349084954837</c:v>
                </c:pt>
                <c:pt idx="29">
                  <c:v>25.1397266560367</c:v>
                </c:pt>
                <c:pt idx="30">
                  <c:v>25.144544816589701</c:v>
                </c:pt>
                <c:pt idx="31">
                  <c:v>25.149362977142701</c:v>
                </c:pt>
                <c:pt idx="32">
                  <c:v>25.154181137695701</c:v>
                </c:pt>
                <c:pt idx="33">
                  <c:v>25.158999298248698</c:v>
                </c:pt>
                <c:pt idx="34">
                  <c:v>25.163817458801699</c:v>
                </c:pt>
                <c:pt idx="35">
                  <c:v>25.1686356193546</c:v>
                </c:pt>
                <c:pt idx="36">
                  <c:v>25.1734537799076</c:v>
                </c:pt>
                <c:pt idx="37">
                  <c:v>25.178271940460601</c:v>
                </c:pt>
                <c:pt idx="38">
                  <c:v>25.183090101013601</c:v>
                </c:pt>
                <c:pt idx="39">
                  <c:v>25.187908261566601</c:v>
                </c:pt>
                <c:pt idx="40">
                  <c:v>25.192726422119598</c:v>
                </c:pt>
                <c:pt idx="41">
                  <c:v>25.197544582672599</c:v>
                </c:pt>
                <c:pt idx="42">
                  <c:v>25.202362743225599</c:v>
                </c:pt>
                <c:pt idx="43">
                  <c:v>25.2071809037786</c:v>
                </c:pt>
                <c:pt idx="44">
                  <c:v>25.2119990643316</c:v>
                </c:pt>
                <c:pt idx="45">
                  <c:v>25.216817224884501</c:v>
                </c:pt>
                <c:pt idx="46">
                  <c:v>25.221635385437501</c:v>
                </c:pt>
                <c:pt idx="47">
                  <c:v>25.226453545990498</c:v>
                </c:pt>
                <c:pt idx="48">
                  <c:v>25.231271706543499</c:v>
                </c:pt>
                <c:pt idx="49">
                  <c:v>25.236089867096499</c:v>
                </c:pt>
                <c:pt idx="50">
                  <c:v>25.2409080276495</c:v>
                </c:pt>
                <c:pt idx="51">
                  <c:v>25.2457261882025</c:v>
                </c:pt>
                <c:pt idx="52">
                  <c:v>25.250544348755501</c:v>
                </c:pt>
                <c:pt idx="53">
                  <c:v>25.255362509308501</c:v>
                </c:pt>
                <c:pt idx="54">
                  <c:v>25.260180669861398</c:v>
                </c:pt>
                <c:pt idx="55">
                  <c:v>25.264998830414399</c:v>
                </c:pt>
                <c:pt idx="56">
                  <c:v>25.269816990967399</c:v>
                </c:pt>
                <c:pt idx="57">
                  <c:v>25.2746351515204</c:v>
                </c:pt>
                <c:pt idx="58">
                  <c:v>25.2794533120734</c:v>
                </c:pt>
                <c:pt idx="59">
                  <c:v>25.284271472626401</c:v>
                </c:pt>
                <c:pt idx="60">
                  <c:v>25.289089633179401</c:v>
                </c:pt>
                <c:pt idx="61">
                  <c:v>25.293907793732402</c:v>
                </c:pt>
                <c:pt idx="62">
                  <c:v>25.298725954285398</c:v>
                </c:pt>
                <c:pt idx="63">
                  <c:v>25.303544114838399</c:v>
                </c:pt>
                <c:pt idx="64">
                  <c:v>25.3083622753913</c:v>
                </c:pt>
                <c:pt idx="65">
                  <c:v>25.3131804359443</c:v>
                </c:pt>
                <c:pt idx="66">
                  <c:v>25.317998596497301</c:v>
                </c:pt>
                <c:pt idx="67">
                  <c:v>25.322816757050301</c:v>
                </c:pt>
                <c:pt idx="68">
                  <c:v>25.327634917603302</c:v>
                </c:pt>
                <c:pt idx="69">
                  <c:v>25.332453078156298</c:v>
                </c:pt>
                <c:pt idx="70">
                  <c:v>25.337271238709299</c:v>
                </c:pt>
                <c:pt idx="71">
                  <c:v>25.342089399262299</c:v>
                </c:pt>
                <c:pt idx="72">
                  <c:v>25.3469075598153</c:v>
                </c:pt>
                <c:pt idx="73">
                  <c:v>25.3517257203683</c:v>
                </c:pt>
                <c:pt idx="74">
                  <c:v>25.356543880921201</c:v>
                </c:pt>
                <c:pt idx="75">
                  <c:v>25.361362041474202</c:v>
                </c:pt>
                <c:pt idx="76">
                  <c:v>25.366180202027198</c:v>
                </c:pt>
                <c:pt idx="77">
                  <c:v>25.370998362580199</c:v>
                </c:pt>
                <c:pt idx="78">
                  <c:v>25.375816523133199</c:v>
                </c:pt>
                <c:pt idx="79">
                  <c:v>25.3806346836862</c:v>
                </c:pt>
                <c:pt idx="80">
                  <c:v>25.3854528442392</c:v>
                </c:pt>
                <c:pt idx="81">
                  <c:v>25.390271004792201</c:v>
                </c:pt>
                <c:pt idx="82">
                  <c:v>25.395089165345201</c:v>
                </c:pt>
                <c:pt idx="83">
                  <c:v>25.399907325898202</c:v>
                </c:pt>
                <c:pt idx="84">
                  <c:v>25.404725486451099</c:v>
                </c:pt>
                <c:pt idx="85">
                  <c:v>25.409543647004099</c:v>
                </c:pt>
                <c:pt idx="86">
                  <c:v>25.4143618075571</c:v>
                </c:pt>
                <c:pt idx="87">
                  <c:v>25.4191799681101</c:v>
                </c:pt>
                <c:pt idx="88">
                  <c:v>25.423998128663101</c:v>
                </c:pt>
                <c:pt idx="89">
                  <c:v>25.428816289216101</c:v>
                </c:pt>
                <c:pt idx="90">
                  <c:v>25.433634449769102</c:v>
                </c:pt>
                <c:pt idx="91">
                  <c:v>25.438452610322098</c:v>
                </c:pt>
                <c:pt idx="92">
                  <c:v>25.443270770875099</c:v>
                </c:pt>
                <c:pt idx="93">
                  <c:v>25.448088931428099</c:v>
                </c:pt>
                <c:pt idx="94">
                  <c:v>25.452907091981</c:v>
                </c:pt>
                <c:pt idx="95">
                  <c:v>25.457725252534001</c:v>
                </c:pt>
                <c:pt idx="96">
                  <c:v>25.462543413087001</c:v>
                </c:pt>
                <c:pt idx="97">
                  <c:v>25.467361573640002</c:v>
                </c:pt>
                <c:pt idx="98">
                  <c:v>25.472179734192999</c:v>
                </c:pt>
                <c:pt idx="99">
                  <c:v>25.476997894745999</c:v>
                </c:pt>
                <c:pt idx="100">
                  <c:v>25.481816055298999</c:v>
                </c:pt>
                <c:pt idx="101">
                  <c:v>25.486634215852</c:v>
                </c:pt>
                <c:pt idx="102">
                  <c:v>25.491452376405</c:v>
                </c:pt>
                <c:pt idx="103">
                  <c:v>25.496270536957901</c:v>
                </c:pt>
                <c:pt idx="104">
                  <c:v>25.501088697510902</c:v>
                </c:pt>
                <c:pt idx="105">
                  <c:v>25.505906858063899</c:v>
                </c:pt>
                <c:pt idx="106">
                  <c:v>25.510725018616899</c:v>
                </c:pt>
                <c:pt idx="107">
                  <c:v>25.515543179169899</c:v>
                </c:pt>
                <c:pt idx="108">
                  <c:v>25.5203613397229</c:v>
                </c:pt>
                <c:pt idx="109">
                  <c:v>25.5251795002759</c:v>
                </c:pt>
                <c:pt idx="110">
                  <c:v>25.529997660828901</c:v>
                </c:pt>
                <c:pt idx="111">
                  <c:v>25.534815821381901</c:v>
                </c:pt>
                <c:pt idx="112">
                  <c:v>25.539633981934902</c:v>
                </c:pt>
                <c:pt idx="113">
                  <c:v>25.544452142487799</c:v>
                </c:pt>
                <c:pt idx="114">
                  <c:v>25.549270303040799</c:v>
                </c:pt>
                <c:pt idx="115">
                  <c:v>25.5540884635938</c:v>
                </c:pt>
                <c:pt idx="116">
                  <c:v>25.5589066241468</c:v>
                </c:pt>
                <c:pt idx="117">
                  <c:v>25.563724784699801</c:v>
                </c:pt>
                <c:pt idx="118">
                  <c:v>25.568542945252801</c:v>
                </c:pt>
                <c:pt idx="119">
                  <c:v>25.573361105805802</c:v>
                </c:pt>
                <c:pt idx="120">
                  <c:v>25.578179266358799</c:v>
                </c:pt>
                <c:pt idx="121">
                  <c:v>25.582997426911799</c:v>
                </c:pt>
                <c:pt idx="122">
                  <c:v>25.587815587464799</c:v>
                </c:pt>
                <c:pt idx="123">
                  <c:v>25.5926337480177</c:v>
                </c:pt>
                <c:pt idx="124">
                  <c:v>25.597451908570701</c:v>
                </c:pt>
                <c:pt idx="125">
                  <c:v>25.602270069123701</c:v>
                </c:pt>
                <c:pt idx="126">
                  <c:v>25.607088229676702</c:v>
                </c:pt>
                <c:pt idx="127">
                  <c:v>25.611906390229699</c:v>
                </c:pt>
                <c:pt idx="128">
                  <c:v>25.616724550782699</c:v>
                </c:pt>
                <c:pt idx="129">
                  <c:v>25.621542711335699</c:v>
                </c:pt>
                <c:pt idx="130">
                  <c:v>25.6263608718887</c:v>
                </c:pt>
                <c:pt idx="131">
                  <c:v>25.631179032441601</c:v>
                </c:pt>
                <c:pt idx="132">
                  <c:v>25.635997192994601</c:v>
                </c:pt>
                <c:pt idx="133">
                  <c:v>25.640815353547602</c:v>
                </c:pt>
                <c:pt idx="134">
                  <c:v>25.645633514100599</c:v>
                </c:pt>
                <c:pt idx="135">
                  <c:v>25.650451674653599</c:v>
                </c:pt>
                <c:pt idx="136">
                  <c:v>25.6552698352066</c:v>
                </c:pt>
                <c:pt idx="137">
                  <c:v>25.6600879957596</c:v>
                </c:pt>
                <c:pt idx="138">
                  <c:v>25.6649061563126</c:v>
                </c:pt>
                <c:pt idx="139">
                  <c:v>25.669724316865601</c:v>
                </c:pt>
                <c:pt idx="140">
                  <c:v>25.674542477418498</c:v>
                </c:pt>
                <c:pt idx="141">
                  <c:v>25.679360637971499</c:v>
                </c:pt>
                <c:pt idx="142">
                  <c:v>25.684178798524499</c:v>
                </c:pt>
                <c:pt idx="143">
                  <c:v>25.6889969590775</c:v>
                </c:pt>
                <c:pt idx="144">
                  <c:v>25.6938151196305</c:v>
                </c:pt>
                <c:pt idx="145">
                  <c:v>25.6986332801835</c:v>
                </c:pt>
                <c:pt idx="146">
                  <c:v>25.703451440736501</c:v>
                </c:pt>
                <c:pt idx="147">
                  <c:v>25.708269601289501</c:v>
                </c:pt>
                <c:pt idx="148">
                  <c:v>25.713087761842498</c:v>
                </c:pt>
                <c:pt idx="149">
                  <c:v>25.717905922395399</c:v>
                </c:pt>
                <c:pt idx="150">
                  <c:v>25.7227240829484</c:v>
                </c:pt>
                <c:pt idx="151">
                  <c:v>25.7275422435014</c:v>
                </c:pt>
                <c:pt idx="152">
                  <c:v>25.732360404054401</c:v>
                </c:pt>
                <c:pt idx="153">
                  <c:v>25.737178564607401</c:v>
                </c:pt>
                <c:pt idx="154">
                  <c:v>25.741996725160401</c:v>
                </c:pt>
                <c:pt idx="155">
                  <c:v>25.746814885713398</c:v>
                </c:pt>
                <c:pt idx="156">
                  <c:v>25.751633046266299</c:v>
                </c:pt>
                <c:pt idx="157">
                  <c:v>25.7564512068193</c:v>
                </c:pt>
                <c:pt idx="158">
                  <c:v>25.7612693673723</c:v>
                </c:pt>
                <c:pt idx="159">
                  <c:v>25.766087527925301</c:v>
                </c:pt>
                <c:pt idx="160">
                  <c:v>25.770905688478301</c:v>
                </c:pt>
                <c:pt idx="161">
                  <c:v>25.775723849031198</c:v>
                </c:pt>
                <c:pt idx="162">
                  <c:v>25.780542009584199</c:v>
                </c:pt>
                <c:pt idx="163">
                  <c:v>25.785360170137199</c:v>
                </c:pt>
                <c:pt idx="164">
                  <c:v>25.7901783306902</c:v>
                </c:pt>
                <c:pt idx="165">
                  <c:v>25.794996491243101</c:v>
                </c:pt>
                <c:pt idx="166">
                  <c:v>25.799814651796101</c:v>
                </c:pt>
                <c:pt idx="167">
                  <c:v>25.804632812348999</c:v>
                </c:pt>
                <c:pt idx="168">
                  <c:v>25.809450972901999</c:v>
                </c:pt>
                <c:pt idx="169">
                  <c:v>25.8142691334549</c:v>
                </c:pt>
                <c:pt idx="170">
                  <c:v>25.8190872940079</c:v>
                </c:pt>
                <c:pt idx="171">
                  <c:v>25.823905454560801</c:v>
                </c:pt>
                <c:pt idx="172">
                  <c:v>25.828723615113699</c:v>
                </c:pt>
                <c:pt idx="173">
                  <c:v>25.833541775666699</c:v>
                </c:pt>
                <c:pt idx="174">
                  <c:v>25.8383599362196</c:v>
                </c:pt>
                <c:pt idx="175">
                  <c:v>25.843178096772402</c:v>
                </c:pt>
                <c:pt idx="176">
                  <c:v>25.847996257325299</c:v>
                </c:pt>
                <c:pt idx="177">
                  <c:v>25.8528144178782</c:v>
                </c:pt>
                <c:pt idx="178">
                  <c:v>25.857632578431001</c:v>
                </c:pt>
                <c:pt idx="179">
                  <c:v>25.862450738983799</c:v>
                </c:pt>
                <c:pt idx="180">
                  <c:v>25.867268899536601</c:v>
                </c:pt>
                <c:pt idx="181">
                  <c:v>25.872087060089399</c:v>
                </c:pt>
                <c:pt idx="182">
                  <c:v>25.876905220642101</c:v>
                </c:pt>
                <c:pt idx="183">
                  <c:v>25.881723381194899</c:v>
                </c:pt>
                <c:pt idx="184">
                  <c:v>25.886541541747501</c:v>
                </c:pt>
                <c:pt idx="185">
                  <c:v>25.8913597023002</c:v>
                </c:pt>
                <c:pt idx="186">
                  <c:v>25.896177862852799</c:v>
                </c:pt>
                <c:pt idx="187">
                  <c:v>25.900996023405298</c:v>
                </c:pt>
                <c:pt idx="188">
                  <c:v>25.905814183957801</c:v>
                </c:pt>
                <c:pt idx="189">
                  <c:v>25.910632344510201</c:v>
                </c:pt>
                <c:pt idx="190">
                  <c:v>25.915450505062601</c:v>
                </c:pt>
                <c:pt idx="191">
                  <c:v>25.920268665614898</c:v>
                </c:pt>
                <c:pt idx="192">
                  <c:v>25.925086826167099</c:v>
                </c:pt>
                <c:pt idx="193">
                  <c:v>25.929904986719201</c:v>
                </c:pt>
                <c:pt idx="194">
                  <c:v>25.9347231472712</c:v>
                </c:pt>
                <c:pt idx="195">
                  <c:v>25.939541307823099</c:v>
                </c:pt>
                <c:pt idx="196">
                  <c:v>25.944359468374898</c:v>
                </c:pt>
                <c:pt idx="197">
                  <c:v>25.949177628926499</c:v>
                </c:pt>
                <c:pt idx="198">
                  <c:v>25.9539957894781</c:v>
                </c:pt>
                <c:pt idx="199">
                  <c:v>25.958813950029398</c:v>
                </c:pt>
                <c:pt idx="200">
                  <c:v>25.963632110580601</c:v>
                </c:pt>
                <c:pt idx="201">
                  <c:v>25.968450271131601</c:v>
                </c:pt>
                <c:pt idx="202">
                  <c:v>25.9732684316823</c:v>
                </c:pt>
                <c:pt idx="203">
                  <c:v>25.978086592232899</c:v>
                </c:pt>
                <c:pt idx="204">
                  <c:v>25.982904752783199</c:v>
                </c:pt>
                <c:pt idx="205">
                  <c:v>25.987722913333201</c:v>
                </c:pt>
                <c:pt idx="206">
                  <c:v>25.992541073883</c:v>
                </c:pt>
                <c:pt idx="207">
                  <c:v>25.997359234432398</c:v>
                </c:pt>
                <c:pt idx="208">
                  <c:v>26.002177394981501</c:v>
                </c:pt>
                <c:pt idx="209">
                  <c:v>26.006995555530199</c:v>
                </c:pt>
                <c:pt idx="210">
                  <c:v>26.0118137160785</c:v>
                </c:pt>
                <c:pt idx="211">
                  <c:v>26.016631876626299</c:v>
                </c:pt>
                <c:pt idx="212">
                  <c:v>26.0214500371737</c:v>
                </c:pt>
                <c:pt idx="213">
                  <c:v>26.026268197720501</c:v>
                </c:pt>
                <c:pt idx="214">
                  <c:v>26.031086358266801</c:v>
                </c:pt>
                <c:pt idx="215">
                  <c:v>26.035904518812501</c:v>
                </c:pt>
                <c:pt idx="216">
                  <c:v>26.040722679357501</c:v>
                </c:pt>
                <c:pt idx="217">
                  <c:v>26.0455408399018</c:v>
                </c:pt>
                <c:pt idx="218">
                  <c:v>26.0503590004454</c:v>
                </c:pt>
                <c:pt idx="219">
                  <c:v>26.055177160988102</c:v>
                </c:pt>
                <c:pt idx="220">
                  <c:v>26.05999532153</c:v>
                </c:pt>
                <c:pt idx="221">
                  <c:v>26.0648134820709</c:v>
                </c:pt>
                <c:pt idx="222">
                  <c:v>26.069631642610801</c:v>
                </c:pt>
                <c:pt idx="223">
                  <c:v>26.074449803149601</c:v>
                </c:pt>
                <c:pt idx="224">
                  <c:v>26.079267963687201</c:v>
                </c:pt>
                <c:pt idx="225">
                  <c:v>26.0840861242236</c:v>
                </c:pt>
                <c:pt idx="226">
                  <c:v>26.088904284758598</c:v>
                </c:pt>
                <c:pt idx="227">
                  <c:v>26.093722445292201</c:v>
                </c:pt>
                <c:pt idx="228">
                  <c:v>26.098540605824201</c:v>
                </c:pt>
                <c:pt idx="229">
                  <c:v>26.103358766354599</c:v>
                </c:pt>
                <c:pt idx="230">
                  <c:v>26.1081769268831</c:v>
                </c:pt>
                <c:pt idx="231">
                  <c:v>26.112995087409899</c:v>
                </c:pt>
                <c:pt idx="232">
                  <c:v>26.117813247934599</c:v>
                </c:pt>
                <c:pt idx="233">
                  <c:v>26.122631408457099</c:v>
                </c:pt>
                <c:pt idx="234">
                  <c:v>26.127449568977401</c:v>
                </c:pt>
                <c:pt idx="235">
                  <c:v>26.132267729495201</c:v>
                </c:pt>
                <c:pt idx="236">
                  <c:v>26.1370858900104</c:v>
                </c:pt>
                <c:pt idx="237">
                  <c:v>26.1419040505228</c:v>
                </c:pt>
                <c:pt idx="238">
                  <c:v>26.146722211032301</c:v>
                </c:pt>
                <c:pt idx="239">
                  <c:v>26.151540371538701</c:v>
                </c:pt>
                <c:pt idx="240">
                  <c:v>26.1563585320418</c:v>
                </c:pt>
                <c:pt idx="241">
                  <c:v>26.1611766925413</c:v>
                </c:pt>
                <c:pt idx="242">
                  <c:v>26.165994853037098</c:v>
                </c:pt>
                <c:pt idx="243">
                  <c:v>26.1708130135289</c:v>
                </c:pt>
                <c:pt idx="244">
                  <c:v>26.175631174016502</c:v>
                </c:pt>
                <c:pt idx="245">
                  <c:v>26.180449334499599</c:v>
                </c:pt>
                <c:pt idx="246">
                  <c:v>26.185267494978</c:v>
                </c:pt>
                <c:pt idx="247">
                  <c:v>26.190085655451501</c:v>
                </c:pt>
                <c:pt idx="248">
                  <c:v>26.194903815919599</c:v>
                </c:pt>
                <c:pt idx="249">
                  <c:v>26.199721976382101</c:v>
                </c:pt>
                <c:pt idx="250">
                  <c:v>26.204540136838698</c:v>
                </c:pt>
                <c:pt idx="251">
                  <c:v>26.2093582972891</c:v>
                </c:pt>
                <c:pt idx="252">
                  <c:v>26.214176457732901</c:v>
                </c:pt>
                <c:pt idx="253">
                  <c:v>26.218994618169699</c:v>
                </c:pt>
                <c:pt idx="254">
                  <c:v>26.2238127785992</c:v>
                </c:pt>
                <c:pt idx="255">
                  <c:v>26.228630939020999</c:v>
                </c:pt>
                <c:pt idx="256">
                  <c:v>26.233449099434601</c:v>
                </c:pt>
                <c:pt idx="257">
                  <c:v>26.238267259839699</c:v>
                </c:pt>
                <c:pt idx="258">
                  <c:v>26.243085420235602</c:v>
                </c:pt>
                <c:pt idx="259">
                  <c:v>26.247903580622101</c:v>
                </c:pt>
                <c:pt idx="260">
                  <c:v>26.252721740998599</c:v>
                </c:pt>
                <c:pt idx="261">
                  <c:v>26.257539901364499</c:v>
                </c:pt>
                <c:pt idx="262">
                  <c:v>26.2623580617194</c:v>
                </c:pt>
                <c:pt idx="263">
                  <c:v>26.267176222062702</c:v>
                </c:pt>
                <c:pt idx="264">
                  <c:v>26.2719943823937</c:v>
                </c:pt>
                <c:pt idx="265">
                  <c:v>26.276812542712001</c:v>
                </c:pt>
                <c:pt idx="266">
                  <c:v>26.281630703016798</c:v>
                </c:pt>
                <c:pt idx="267">
                  <c:v>26.286448863307498</c:v>
                </c:pt>
                <c:pt idx="268">
                  <c:v>26.291267023583401</c:v>
                </c:pt>
                <c:pt idx="269">
                  <c:v>26.2960851838438</c:v>
                </c:pt>
                <c:pt idx="270">
                  <c:v>26.300903344087999</c:v>
                </c:pt>
                <c:pt idx="271">
                  <c:v>26.305721504315201</c:v>
                </c:pt>
                <c:pt idx="272">
                  <c:v>26.310539664524601</c:v>
                </c:pt>
                <c:pt idx="273">
                  <c:v>26.315357824715399</c:v>
                </c:pt>
                <c:pt idx="274">
                  <c:v>26.320175984886699</c:v>
                </c:pt>
                <c:pt idx="275">
                  <c:v>26.3249941450376</c:v>
                </c:pt>
                <c:pt idx="276">
                  <c:v>26.329812305167199</c:v>
                </c:pt>
                <c:pt idx="277">
                  <c:v>26.3346304652745</c:v>
                </c:pt>
                <c:pt idx="278">
                  <c:v>26.3394486253586</c:v>
                </c:pt>
                <c:pt idx="279">
                  <c:v>26.344266785418501</c:v>
                </c:pt>
                <c:pt idx="280">
                  <c:v>26.349084945452901</c:v>
                </c:pt>
                <c:pt idx="281">
                  <c:v>26.353903105461001</c:v>
                </c:pt>
                <c:pt idx="282">
                  <c:v>26.3587212654414</c:v>
                </c:pt>
                <c:pt idx="283">
                  <c:v>26.3635394253931</c:v>
                </c:pt>
                <c:pt idx="284">
                  <c:v>26.368357585314701</c:v>
                </c:pt>
                <c:pt idx="285">
                  <c:v>26.373175745205099</c:v>
                </c:pt>
                <c:pt idx="286">
                  <c:v>26.377993905063001</c:v>
                </c:pt>
                <c:pt idx="287">
                  <c:v>26.382812064886899</c:v>
                </c:pt>
                <c:pt idx="288">
                  <c:v>26.387630224675501</c:v>
                </c:pt>
                <c:pt idx="289">
                  <c:v>26.392448384427301</c:v>
                </c:pt>
                <c:pt idx="290">
                  <c:v>26.397266544140901</c:v>
                </c:pt>
                <c:pt idx="291">
                  <c:v>26.402084703814701</c:v>
                </c:pt>
                <c:pt idx="292">
                  <c:v>26.406902863447201</c:v>
                </c:pt>
                <c:pt idx="293">
                  <c:v>26.411721023036598</c:v>
                </c:pt>
                <c:pt idx="294">
                  <c:v>26.4165391825813</c:v>
                </c:pt>
                <c:pt idx="295">
                  <c:v>26.421357342079599</c:v>
                </c:pt>
                <c:pt idx="296">
                  <c:v>26.426175501529599</c:v>
                </c:pt>
                <c:pt idx="297">
                  <c:v>26.430993660929499</c:v>
                </c:pt>
                <c:pt idx="298">
                  <c:v>26.435811820277401</c:v>
                </c:pt>
                <c:pt idx="299">
                  <c:v>26.440629979571401</c:v>
                </c:pt>
                <c:pt idx="300">
                  <c:v>26.445448138809301</c:v>
                </c:pt>
                <c:pt idx="301">
                  <c:v>26.450266297989199</c:v>
                </c:pt>
                <c:pt idx="302">
                  <c:v>26.4550844571088</c:v>
                </c:pt>
                <c:pt idx="303">
                  <c:v>26.459902616166001</c:v>
                </c:pt>
                <c:pt idx="304">
                  <c:v>26.464720775158501</c:v>
                </c:pt>
                <c:pt idx="305">
                  <c:v>26.4695389340839</c:v>
                </c:pt>
                <c:pt idx="306">
                  <c:v>26.474357092939801</c:v>
                </c:pt>
                <c:pt idx="307">
                  <c:v>26.479175251723898</c:v>
                </c:pt>
                <c:pt idx="308">
                  <c:v>26.483993410433399</c:v>
                </c:pt>
                <c:pt idx="309">
                  <c:v>26.488811569065899</c:v>
                </c:pt>
                <c:pt idx="310">
                  <c:v>26.493629727618501</c:v>
                </c:pt>
                <c:pt idx="311">
                  <c:v>26.498447886088702</c:v>
                </c:pt>
                <c:pt idx="312">
                  <c:v>26.503266044473399</c:v>
                </c:pt>
                <c:pt idx="313">
                  <c:v>26.508084202769901</c:v>
                </c:pt>
                <c:pt idx="314">
                  <c:v>26.512902360975101</c:v>
                </c:pt>
                <c:pt idx="315">
                  <c:v>26.517720519086001</c:v>
                </c:pt>
                <c:pt idx="316">
                  <c:v>26.522538677099298</c:v>
                </c:pt>
                <c:pt idx="317">
                  <c:v>26.527356835012</c:v>
                </c:pt>
                <c:pt idx="318">
                  <c:v>26.5321749928206</c:v>
                </c:pt>
                <c:pt idx="319">
                  <c:v>26.536993150521901</c:v>
                </c:pt>
                <c:pt idx="320">
                  <c:v>26.541811308112202</c:v>
                </c:pt>
                <c:pt idx="321">
                  <c:v>26.546629465588001</c:v>
                </c:pt>
                <c:pt idx="322">
                  <c:v>26.551447622945702</c:v>
                </c:pt>
                <c:pt idx="323">
                  <c:v>26.556265780181501</c:v>
                </c:pt>
                <c:pt idx="324">
                  <c:v>26.561083937291599</c:v>
                </c:pt>
                <c:pt idx="325">
                  <c:v>26.565902094272001</c:v>
                </c:pt>
                <c:pt idx="326">
                  <c:v>26.570720251118701</c:v>
                </c:pt>
                <c:pt idx="327">
                  <c:v>26.575538407827601</c:v>
                </c:pt>
                <c:pt idx="328">
                  <c:v>26.5803565643944</c:v>
                </c:pt>
                <c:pt idx="329">
                  <c:v>26.585174720814798</c:v>
                </c:pt>
                <c:pt idx="330">
                  <c:v>26.589992877084502</c:v>
                </c:pt>
                <c:pt idx="331">
                  <c:v>26.594811033198798</c:v>
                </c:pt>
                <c:pt idx="332">
                  <c:v>26.599629189153202</c:v>
                </c:pt>
                <c:pt idx="333">
                  <c:v>26.604447344942798</c:v>
                </c:pt>
                <c:pt idx="334">
                  <c:v>26.609265500562898</c:v>
                </c:pt>
                <c:pt idx="335">
                  <c:v>26.6140836560085</c:v>
                </c:pt>
                <c:pt idx="336">
                  <c:v>26.618901811274501</c:v>
                </c:pt>
                <c:pt idx="337">
                  <c:v>26.6237199663558</c:v>
                </c:pt>
                <c:pt idx="338">
                  <c:v>26.628538121247001</c:v>
                </c:pt>
                <c:pt idx="339">
                  <c:v>26.633356275942699</c:v>
                </c:pt>
                <c:pt idx="340">
                  <c:v>26.638174430437498</c:v>
                </c:pt>
                <c:pt idx="341">
                  <c:v>26.6429925847257</c:v>
                </c:pt>
                <c:pt idx="342">
                  <c:v>26.6478107388015</c:v>
                </c:pt>
                <c:pt idx="343">
                  <c:v>26.652628892658999</c:v>
                </c:pt>
                <c:pt idx="344">
                  <c:v>26.657447046292202</c:v>
                </c:pt>
                <c:pt idx="345">
                  <c:v>26.662265199695099</c:v>
                </c:pt>
                <c:pt idx="346">
                  <c:v>26.667083352861201</c:v>
                </c:pt>
                <c:pt idx="347">
                  <c:v>26.671901505784302</c:v>
                </c:pt>
                <c:pt idx="348">
                  <c:v>26.676719658457898</c:v>
                </c:pt>
                <c:pt idx="349">
                  <c:v>26.681537810875199</c:v>
                </c:pt>
                <c:pt idx="350">
                  <c:v>26.686355963029499</c:v>
                </c:pt>
                <c:pt idx="351">
                  <c:v>26.691174114913899</c:v>
                </c:pt>
                <c:pt idx="352">
                  <c:v>26.695992266521301</c:v>
                </c:pt>
                <c:pt idx="353">
                  <c:v>26.7008104178446</c:v>
                </c:pt>
                <c:pt idx="354">
                  <c:v>26.705628568876399</c:v>
                </c:pt>
                <c:pt idx="355">
                  <c:v>26.710446719609202</c:v>
                </c:pt>
                <c:pt idx="356">
                  <c:v>26.715264870035401</c:v>
                </c:pt>
                <c:pt idx="357">
                  <c:v>26.7200830201473</c:v>
                </c:pt>
                <c:pt idx="358">
                  <c:v>26.724901169936899</c:v>
                </c:pt>
                <c:pt idx="359">
                  <c:v>26.729719319396299</c:v>
                </c:pt>
                <c:pt idx="360">
                  <c:v>26.7345374685171</c:v>
                </c:pt>
                <c:pt idx="361">
                  <c:v>26.7393556172911</c:v>
                </c:pt>
                <c:pt idx="362">
                  <c:v>26.7441737657097</c:v>
                </c:pt>
                <c:pt idx="363">
                  <c:v>26.7489919137643</c:v>
                </c:pt>
                <c:pt idx="364">
                  <c:v>26.753810061446099</c:v>
                </c:pt>
                <c:pt idx="365">
                  <c:v>26.758628208746099</c:v>
                </c:pt>
                <c:pt idx="366">
                  <c:v>26.763446355655098</c:v>
                </c:pt>
                <c:pt idx="367">
                  <c:v>26.768264502163898</c:v>
                </c:pt>
                <c:pt idx="368">
                  <c:v>26.773082648262999</c:v>
                </c:pt>
                <c:pt idx="369">
                  <c:v>26.777900793942699</c:v>
                </c:pt>
                <c:pt idx="370">
                  <c:v>26.782718939193401</c:v>
                </c:pt>
                <c:pt idx="371">
                  <c:v>26.787537084004999</c:v>
                </c:pt>
                <c:pt idx="372">
                  <c:v>26.792355228367398</c:v>
                </c:pt>
                <c:pt idx="373">
                  <c:v>26.7971733722704</c:v>
                </c:pt>
                <c:pt idx="374">
                  <c:v>26.801991515703399</c:v>
                </c:pt>
                <c:pt idx="375">
                  <c:v>26.806809658655801</c:v>
                </c:pt>
                <c:pt idx="376">
                  <c:v>26.811627801116799</c:v>
                </c:pt>
                <c:pt idx="377">
                  <c:v>26.8164459430755</c:v>
                </c:pt>
                <c:pt idx="378">
                  <c:v>26.8212640845205</c:v>
                </c:pt>
                <c:pt idx="379">
                  <c:v>26.8260822254407</c:v>
                </c:pt>
                <c:pt idx="380">
                  <c:v>26.830900365824402</c:v>
                </c:pt>
                <c:pt idx="381">
                  <c:v>26.835718505659901</c:v>
                </c:pt>
                <c:pt idx="382">
                  <c:v>26.840536644935401</c:v>
                </c:pt>
                <c:pt idx="383">
                  <c:v>26.845354783638701</c:v>
                </c:pt>
                <c:pt idx="384">
                  <c:v>26.850172921757601</c:v>
                </c:pt>
                <c:pt idx="385">
                  <c:v>26.854991059279499</c:v>
                </c:pt>
                <c:pt idx="386">
                  <c:v>26.8598091961919</c:v>
                </c:pt>
                <c:pt idx="387">
                  <c:v>26.864627332481898</c:v>
                </c:pt>
                <c:pt idx="388">
                  <c:v>26.869445468136401</c:v>
                </c:pt>
                <c:pt idx="389">
                  <c:v>26.8742636031423</c:v>
                </c:pt>
                <c:pt idx="390">
                  <c:v>26.879081737485901</c:v>
                </c:pt>
                <c:pt idx="391">
                  <c:v>26.883899871153801</c:v>
                </c:pt>
                <c:pt idx="392">
                  <c:v>26.888718004132102</c:v>
                </c:pt>
                <c:pt idx="393">
                  <c:v>26.893536136406698</c:v>
                </c:pt>
                <c:pt idx="394">
                  <c:v>26.898354267963299</c:v>
                </c:pt>
                <c:pt idx="395">
                  <c:v>26.9031723987876</c:v>
                </c:pt>
                <c:pt idx="396">
                  <c:v>26.9079905288649</c:v>
                </c:pt>
                <c:pt idx="397">
                  <c:v>26.9128086581803</c:v>
                </c:pt>
                <c:pt idx="398">
                  <c:v>26.917626786718699</c:v>
                </c:pt>
                <c:pt idx="399">
                  <c:v>26.922444914464901</c:v>
                </c:pt>
                <c:pt idx="400">
                  <c:v>26.9272630414033</c:v>
                </c:pt>
                <c:pt idx="401">
                  <c:v>26.932081167518302</c:v>
                </c:pt>
                <c:pt idx="402">
                  <c:v>26.9368992927938</c:v>
                </c:pt>
                <c:pt idx="403">
                  <c:v>26.941717417213798</c:v>
                </c:pt>
                <c:pt idx="404">
                  <c:v>26.9465355407619</c:v>
                </c:pt>
                <c:pt idx="405">
                  <c:v>26.9513536634215</c:v>
                </c:pt>
                <c:pt idx="406">
                  <c:v>26.956171785175702</c:v>
                </c:pt>
                <c:pt idx="407">
                  <c:v>26.960989906007601</c:v>
                </c:pt>
                <c:pt idx="408">
                  <c:v>26.965808025899999</c:v>
                </c:pt>
                <c:pt idx="409">
                  <c:v>26.970626144835201</c:v>
                </c:pt>
                <c:pt idx="410">
                  <c:v>26.975444262795701</c:v>
                </c:pt>
                <c:pt idx="411">
                  <c:v>26.980262379763499</c:v>
                </c:pt>
                <c:pt idx="412">
                  <c:v>26.9850804957204</c:v>
                </c:pt>
                <c:pt idx="413">
                  <c:v>26.989898610647899</c:v>
                </c:pt>
                <c:pt idx="414">
                  <c:v>26.994716724527599</c:v>
                </c:pt>
                <c:pt idx="415">
                  <c:v>26.999534837340502</c:v>
                </c:pt>
                <c:pt idx="416">
                  <c:v>27.004352949067599</c:v>
                </c:pt>
                <c:pt idx="417">
                  <c:v>27.0091710596894</c:v>
                </c:pt>
                <c:pt idx="418">
                  <c:v>27.013989169186399</c:v>
                </c:pt>
                <c:pt idx="419">
                  <c:v>27.018807277538901</c:v>
                </c:pt>
                <c:pt idx="420">
                  <c:v>27.0236253847266</c:v>
                </c:pt>
                <c:pt idx="421">
                  <c:v>27.028443490729501</c:v>
                </c:pt>
                <c:pt idx="422">
                  <c:v>27.033261595526898</c:v>
                </c:pt>
                <c:pt idx="423">
                  <c:v>27.038079699097899</c:v>
                </c:pt>
                <c:pt idx="424">
                  <c:v>27.042897801421802</c:v>
                </c:pt>
                <c:pt idx="425">
                  <c:v>27.047715902477002</c:v>
                </c:pt>
                <c:pt idx="426">
                  <c:v>27.052534002242101</c:v>
                </c:pt>
                <c:pt idx="427">
                  <c:v>27.0573521006954</c:v>
                </c:pt>
                <c:pt idx="428">
                  <c:v>27.062170197814801</c:v>
                </c:pt>
                <c:pt idx="429">
                  <c:v>27.066988293578</c:v>
                </c:pt>
                <c:pt idx="430">
                  <c:v>27.0718063879625</c:v>
                </c:pt>
                <c:pt idx="431">
                  <c:v>27.076624480945501</c:v>
                </c:pt>
                <c:pt idx="432">
                  <c:v>27.081442572504098</c:v>
                </c:pt>
                <c:pt idx="433">
                  <c:v>27.086260662614801</c:v>
                </c:pt>
                <c:pt idx="434">
                  <c:v>27.091078751254202</c:v>
                </c:pt>
                <c:pt idx="435">
                  <c:v>27.095896838398399</c:v>
                </c:pt>
                <c:pt idx="436">
                  <c:v>27.100714924023301</c:v>
                </c:pt>
                <c:pt idx="437">
                  <c:v>27.1055330081047</c:v>
                </c:pt>
                <c:pt idx="438">
                  <c:v>27.1103510906179</c:v>
                </c:pt>
                <c:pt idx="439">
                  <c:v>27.115169171538099</c:v>
                </c:pt>
                <c:pt idx="440">
                  <c:v>27.119987250840101</c:v>
                </c:pt>
                <c:pt idx="441">
                  <c:v>27.124805328498699</c:v>
                </c:pt>
                <c:pt idx="442">
                  <c:v>27.129623404488001</c:v>
                </c:pt>
                <c:pt idx="443">
                  <c:v>27.1344414787822</c:v>
                </c:pt>
                <c:pt idx="444">
                  <c:v>27.139259551355099</c:v>
                </c:pt>
                <c:pt idx="445">
                  <c:v>27.144077622180198</c:v>
                </c:pt>
                <c:pt idx="446">
                  <c:v>27.148895691230901</c:v>
                </c:pt>
                <c:pt idx="447">
                  <c:v>27.153713758480102</c:v>
                </c:pt>
                <c:pt idx="448">
                  <c:v>27.1585318239005</c:v>
                </c:pt>
                <c:pt idx="449">
                  <c:v>27.163349887464602</c:v>
                </c:pt>
                <c:pt idx="450">
                  <c:v>27.1681679491445</c:v>
                </c:pt>
                <c:pt idx="451">
                  <c:v>27.1729860089123</c:v>
                </c:pt>
                <c:pt idx="452">
                  <c:v>27.177804066739402</c:v>
                </c:pt>
                <c:pt idx="453">
                  <c:v>27.182622122597198</c:v>
                </c:pt>
                <c:pt idx="454">
                  <c:v>27.1874401764568</c:v>
                </c:pt>
                <c:pt idx="455">
                  <c:v>27.192258228289099</c:v>
                </c:pt>
                <c:pt idx="456">
                  <c:v>27.197076278064401</c:v>
                </c:pt>
                <c:pt idx="457">
                  <c:v>27.201894325753099</c:v>
                </c:pt>
                <c:pt idx="458">
                  <c:v>27.2067123713251</c:v>
                </c:pt>
                <c:pt idx="459">
                  <c:v>27.211530414750001</c:v>
                </c:pt>
                <c:pt idx="460">
                  <c:v>27.216348455997199</c:v>
                </c:pt>
                <c:pt idx="461">
                  <c:v>27.221166495035799</c:v>
                </c:pt>
                <c:pt idx="462">
                  <c:v>27.225984531834701</c:v>
                </c:pt>
                <c:pt idx="463">
                  <c:v>27.2308025663623</c:v>
                </c:pt>
                <c:pt idx="464">
                  <c:v>27.235620598586902</c:v>
                </c:pt>
                <c:pt idx="465">
                  <c:v>27.2404386284765</c:v>
                </c:pt>
                <c:pt idx="466">
                  <c:v>27.245256655998599</c:v>
                </c:pt>
                <c:pt idx="467">
                  <c:v>27.250074681120701</c:v>
                </c:pt>
                <c:pt idx="468">
                  <c:v>27.254892703809901</c:v>
                </c:pt>
                <c:pt idx="469">
                  <c:v>27.2597107240328</c:v>
                </c:pt>
                <c:pt idx="470">
                  <c:v>27.264528741756202</c:v>
                </c:pt>
                <c:pt idx="471">
                  <c:v>27.269346756946</c:v>
                </c:pt>
                <c:pt idx="472">
                  <c:v>27.274164769568301</c:v>
                </c:pt>
                <c:pt idx="473">
                  <c:v>27.278982779588699</c:v>
                </c:pt>
                <c:pt idx="474">
                  <c:v>27.283800786972499</c:v>
                </c:pt>
                <c:pt idx="475">
                  <c:v>27.288618791684701</c:v>
                </c:pt>
                <c:pt idx="476">
                  <c:v>27.293436793690098</c:v>
                </c:pt>
                <c:pt idx="477">
                  <c:v>27.298254792953099</c:v>
                </c:pt>
                <c:pt idx="478">
                  <c:v>27.303072789437799</c:v>
                </c:pt>
                <c:pt idx="479">
                  <c:v>27.3078907831081</c:v>
                </c:pt>
                <c:pt idx="480">
                  <c:v>27.312708773927501</c:v>
                </c:pt>
                <c:pt idx="481">
                  <c:v>27.317526761859298</c:v>
                </c:pt>
                <c:pt idx="482">
                  <c:v>27.322344746866399</c:v>
                </c:pt>
                <c:pt idx="483">
                  <c:v>27.3271627289115</c:v>
                </c:pt>
                <c:pt idx="484">
                  <c:v>27.331980707956902</c:v>
                </c:pt>
                <c:pt idx="485">
                  <c:v>27.336798683964599</c:v>
                </c:pt>
                <c:pt idx="486">
                  <c:v>27.341616656896498</c:v>
                </c:pt>
                <c:pt idx="487">
                  <c:v>27.346434626713801</c:v>
                </c:pt>
                <c:pt idx="488">
                  <c:v>27.3512525933779</c:v>
                </c:pt>
                <c:pt idx="489">
                  <c:v>27.356070556849399</c:v>
                </c:pt>
                <c:pt idx="490">
                  <c:v>27.360888517088998</c:v>
                </c:pt>
                <c:pt idx="491">
                  <c:v>27.3657064740568</c:v>
                </c:pt>
                <c:pt idx="492">
                  <c:v>27.370524427712802</c:v>
                </c:pt>
                <c:pt idx="493">
                  <c:v>27.375342378016601</c:v>
                </c:pt>
                <c:pt idx="494">
                  <c:v>27.380160324927601</c:v>
                </c:pt>
                <c:pt idx="495">
                  <c:v>27.384978268404598</c:v>
                </c:pt>
                <c:pt idx="496">
                  <c:v>27.389796208406398</c:v>
                </c:pt>
                <c:pt idx="497">
                  <c:v>27.394614144891499</c:v>
                </c:pt>
                <c:pt idx="498">
                  <c:v>27.399432077817799</c:v>
                </c:pt>
                <c:pt idx="499">
                  <c:v>27.404250007143201</c:v>
                </c:pt>
                <c:pt idx="500">
                  <c:v>27.409067932825099</c:v>
                </c:pt>
                <c:pt idx="501">
                  <c:v>27.413885854820599</c:v>
                </c:pt>
                <c:pt idx="502">
                  <c:v>27.418703773086701</c:v>
                </c:pt>
                <c:pt idx="503">
                  <c:v>27.4235216875799</c:v>
                </c:pt>
                <c:pt idx="504">
                  <c:v>27.4283395982564</c:v>
                </c:pt>
                <c:pt idx="505">
                  <c:v>27.433157505072099</c:v>
                </c:pt>
                <c:pt idx="506">
                  <c:v>27.437975407982599</c:v>
                </c:pt>
                <c:pt idx="507">
                  <c:v>27.442793306943202</c:v>
                </c:pt>
                <c:pt idx="508">
                  <c:v>27.447611201909002</c:v>
                </c:pt>
                <c:pt idx="509">
                  <c:v>27.4524290928345</c:v>
                </c:pt>
                <c:pt idx="510">
                  <c:v>27.457246979674199</c:v>
                </c:pt>
                <c:pt idx="511">
                  <c:v>27.462064862382199</c:v>
                </c:pt>
                <c:pt idx="512">
                  <c:v>27.466882740911998</c:v>
                </c:pt>
                <c:pt idx="513">
                  <c:v>27.471700615217301</c:v>
                </c:pt>
                <c:pt idx="514">
                  <c:v>27.476518485251098</c:v>
                </c:pt>
                <c:pt idx="515">
                  <c:v>27.4813363509661</c:v>
                </c:pt>
                <c:pt idx="516">
                  <c:v>27.486154212315</c:v>
                </c:pt>
                <c:pt idx="517">
                  <c:v>27.4909720692498</c:v>
                </c:pt>
                <c:pt idx="518">
                  <c:v>27.495789921722501</c:v>
                </c:pt>
                <c:pt idx="519">
                  <c:v>27.500607769684599</c:v>
                </c:pt>
                <c:pt idx="520">
                  <c:v>27.505425613087301</c:v>
                </c:pt>
                <c:pt idx="521">
                  <c:v>27.5102434518815</c:v>
                </c:pt>
                <c:pt idx="522">
                  <c:v>27.515061286018</c:v>
                </c:pt>
                <c:pt idx="523">
                  <c:v>27.519879115446798</c:v>
                </c:pt>
                <c:pt idx="524">
                  <c:v>27.524696940118201</c:v>
                </c:pt>
                <c:pt idx="525">
                  <c:v>27.529514759981598</c:v>
                </c:pt>
                <c:pt idx="526">
                  <c:v>27.5343325749865</c:v>
                </c:pt>
                <c:pt idx="527">
                  <c:v>27.5391503850819</c:v>
                </c:pt>
                <c:pt idx="528">
                  <c:v>27.5439681902165</c:v>
                </c:pt>
                <c:pt idx="529">
                  <c:v>27.5487859903388</c:v>
                </c:pt>
                <c:pt idx="530">
                  <c:v>27.553603785396799</c:v>
                </c:pt>
                <c:pt idx="531">
                  <c:v>27.558421575338301</c:v>
                </c:pt>
                <c:pt idx="532">
                  <c:v>27.563239360110799</c:v>
                </c:pt>
                <c:pt idx="533">
                  <c:v>27.568057139661299</c:v>
                </c:pt>
                <c:pt idx="534">
                  <c:v>27.5728749139369</c:v>
                </c:pt>
                <c:pt idx="535">
                  <c:v>27.5776926828839</c:v>
                </c:pt>
                <c:pt idx="536">
                  <c:v>27.582510446448602</c:v>
                </c:pt>
                <c:pt idx="537">
                  <c:v>27.587328204576899</c:v>
                </c:pt>
                <c:pt idx="538">
                  <c:v>27.592145957214299</c:v>
                </c:pt>
                <c:pt idx="539">
                  <c:v>27.596963704305999</c:v>
                </c:pt>
                <c:pt idx="540">
                  <c:v>27.601781445797201</c:v>
                </c:pt>
                <c:pt idx="541">
                  <c:v>27.606599181632301</c:v>
                </c:pt>
                <c:pt idx="542">
                  <c:v>27.6114169117557</c:v>
                </c:pt>
                <c:pt idx="543">
                  <c:v>27.6162346361114</c:v>
                </c:pt>
                <c:pt idx="544">
                  <c:v>27.621052354642998</c:v>
                </c:pt>
                <c:pt idx="545">
                  <c:v>27.625870067293999</c:v>
                </c:pt>
                <c:pt idx="546">
                  <c:v>27.630687774007399</c:v>
                </c:pt>
                <c:pt idx="547">
                  <c:v>27.6355054747258</c:v>
                </c:pt>
                <c:pt idx="548">
                  <c:v>27.640323169391898</c:v>
                </c:pt>
                <c:pt idx="549">
                  <c:v>27.645140857947599</c:v>
                </c:pt>
                <c:pt idx="550">
                  <c:v>27.649958540334801</c:v>
                </c:pt>
                <c:pt idx="551">
                  <c:v>27.654776216494898</c:v>
                </c:pt>
                <c:pt idx="552">
                  <c:v>27.659593886369102</c:v>
                </c:pt>
                <c:pt idx="553">
                  <c:v>27.664411549898301</c:v>
                </c:pt>
                <c:pt idx="554">
                  <c:v>27.669229207023001</c:v>
                </c:pt>
                <c:pt idx="555">
                  <c:v>27.6740468576834</c:v>
                </c:pt>
                <c:pt idx="556">
                  <c:v>27.678864501819501</c:v>
                </c:pt>
                <c:pt idx="557">
                  <c:v>27.683682139370799</c:v>
                </c:pt>
                <c:pt idx="558">
                  <c:v>27.6884997702766</c:v>
                </c:pt>
                <c:pt idx="559">
                  <c:v>27.693317394476001</c:v>
                </c:pt>
                <c:pt idx="560">
                  <c:v>27.6981350119074</c:v>
                </c:pt>
                <c:pt idx="561">
                  <c:v>27.7029526225094</c:v>
                </c:pt>
                <c:pt idx="562">
                  <c:v>27.707770226219999</c:v>
                </c:pt>
                <c:pt idx="563">
                  <c:v>27.712587822976801</c:v>
                </c:pt>
                <c:pt idx="564">
                  <c:v>27.717405412717198</c:v>
                </c:pt>
                <c:pt idx="565">
                  <c:v>27.722222995378502</c:v>
                </c:pt>
                <c:pt idx="566">
                  <c:v>27.727040570897302</c:v>
                </c:pt>
                <c:pt idx="567">
                  <c:v>27.7318581392101</c:v>
                </c:pt>
                <c:pt idx="568">
                  <c:v>27.736675700253201</c:v>
                </c:pt>
                <c:pt idx="569">
                  <c:v>27.7414932539623</c:v>
                </c:pt>
                <c:pt idx="570">
                  <c:v>27.746310800273001</c:v>
                </c:pt>
                <c:pt idx="571">
                  <c:v>27.751128339120498</c:v>
                </c:pt>
                <c:pt idx="572">
                  <c:v>27.755945870439799</c:v>
                </c:pt>
                <c:pt idx="573">
                  <c:v>27.760763394165501</c:v>
                </c:pt>
                <c:pt idx="574">
                  <c:v>27.765580910231801</c:v>
                </c:pt>
                <c:pt idx="575">
                  <c:v>27.7703984185728</c:v>
                </c:pt>
                <c:pt idx="576">
                  <c:v>27.7752159191221</c:v>
                </c:pt>
                <c:pt idx="577">
                  <c:v>27.7800334118132</c:v>
                </c:pt>
                <c:pt idx="578">
                  <c:v>27.784850896579101</c:v>
                </c:pt>
                <c:pt idx="579">
                  <c:v>27.789668373352502</c:v>
                </c:pt>
                <c:pt idx="580">
                  <c:v>27.794485842065999</c:v>
                </c:pt>
                <c:pt idx="581">
                  <c:v>27.799303302651602</c:v>
                </c:pt>
                <c:pt idx="582">
                  <c:v>27.8041207550412</c:v>
                </c:pt>
                <c:pt idx="583">
                  <c:v>27.808938199166398</c:v>
                </c:pt>
                <c:pt idx="584">
                  <c:v>27.813755634958301</c:v>
                </c:pt>
                <c:pt idx="585">
                  <c:v>27.818573062347902</c:v>
                </c:pt>
                <c:pt idx="586">
                  <c:v>27.8233904812658</c:v>
                </c:pt>
                <c:pt idx="587">
                  <c:v>27.8282078916423</c:v>
                </c:pt>
                <c:pt idx="588">
                  <c:v>27.833025293407498</c:v>
                </c:pt>
                <c:pt idx="589">
                  <c:v>27.837842686490902</c:v>
                </c:pt>
                <c:pt idx="590">
                  <c:v>27.842660070822099</c:v>
                </c:pt>
                <c:pt idx="591">
                  <c:v>27.8474774463301</c:v>
                </c:pt>
                <c:pt idx="592">
                  <c:v>27.8522948129437</c:v>
                </c:pt>
                <c:pt idx="593">
                  <c:v>27.8571121705914</c:v>
                </c:pt>
                <c:pt idx="594">
                  <c:v>27.861929519201301</c:v>
                </c:pt>
                <c:pt idx="595">
                  <c:v>27.8667468587015</c:v>
                </c:pt>
                <c:pt idx="596">
                  <c:v>27.871564189019299</c:v>
                </c:pt>
                <c:pt idx="597">
                  <c:v>27.8763815100823</c:v>
                </c:pt>
                <c:pt idx="598">
                  <c:v>27.8811988218172</c:v>
                </c:pt>
                <c:pt idx="599">
                  <c:v>27.8860161241508</c:v>
                </c:pt>
                <c:pt idx="600">
                  <c:v>27.8908334170095</c:v>
                </c:pt>
                <c:pt idx="601">
                  <c:v>27.895650700319401</c:v>
                </c:pt>
                <c:pt idx="602">
                  <c:v>27.9004679740063</c:v>
                </c:pt>
                <c:pt idx="603">
                  <c:v>27.9052852379955</c:v>
                </c:pt>
                <c:pt idx="604">
                  <c:v>27.910102492212399</c:v>
                </c:pt>
                <c:pt idx="605">
                  <c:v>27.914919736581801</c:v>
                </c:pt>
                <c:pt idx="606">
                  <c:v>27.9197369710283</c:v>
                </c:pt>
                <c:pt idx="607">
                  <c:v>27.924554195476201</c:v>
                </c:pt>
                <c:pt idx="608">
                  <c:v>27.929371409849502</c:v>
                </c:pt>
                <c:pt idx="609">
                  <c:v>27.934188614071999</c:v>
                </c:pt>
                <c:pt idx="610">
                  <c:v>27.939005808067002</c:v>
                </c:pt>
                <c:pt idx="611">
                  <c:v>27.9438229917576</c:v>
                </c:pt>
                <c:pt idx="612">
                  <c:v>27.948640165066699</c:v>
                </c:pt>
                <c:pt idx="613">
                  <c:v>27.953457327916801</c:v>
                </c:pt>
                <c:pt idx="614">
                  <c:v>27.958274480230099</c:v>
                </c:pt>
                <c:pt idx="615">
                  <c:v>27.963091621928701</c:v>
                </c:pt>
                <c:pt idx="616">
                  <c:v>27.967908752934001</c:v>
                </c:pt>
                <c:pt idx="617">
                  <c:v>27.972725873167601</c:v>
                </c:pt>
                <c:pt idx="618">
                  <c:v>27.977542982550499</c:v>
                </c:pt>
                <c:pt idx="619">
                  <c:v>27.982360081003399</c:v>
                </c:pt>
                <c:pt idx="620">
                  <c:v>27.987177168446902</c:v>
                </c:pt>
                <c:pt idx="621">
                  <c:v>27.991994244801099</c:v>
                </c:pt>
                <c:pt idx="622">
                  <c:v>27.996811309986001</c:v>
                </c:pt>
                <c:pt idx="623">
                  <c:v>28.001628363921299</c:v>
                </c:pt>
                <c:pt idx="624">
                  <c:v>28.006445406526101</c:v>
                </c:pt>
                <c:pt idx="625">
                  <c:v>28.011262437719701</c:v>
                </c:pt>
                <c:pt idx="626">
                  <c:v>28.016079457420702</c:v>
                </c:pt>
                <c:pt idx="627">
                  <c:v>28.020896465547601</c:v>
                </c:pt>
                <c:pt idx="628">
                  <c:v>28.0257134620187</c:v>
                </c:pt>
                <c:pt idx="629">
                  <c:v>28.0305304467519</c:v>
                </c:pt>
                <c:pt idx="630">
                  <c:v>28.035347419664699</c:v>
                </c:pt>
                <c:pt idx="631">
                  <c:v>28.0401643806746</c:v>
                </c:pt>
                <c:pt idx="632">
                  <c:v>28.044981329698501</c:v>
                </c:pt>
                <c:pt idx="633">
                  <c:v>28.049798266653401</c:v>
                </c:pt>
                <c:pt idx="634">
                  <c:v>28.0546151914556</c:v>
                </c:pt>
                <c:pt idx="635">
                  <c:v>28.059432104021301</c:v>
                </c:pt>
                <c:pt idx="636">
                  <c:v>28.0642490042666</c:v>
                </c:pt>
                <c:pt idx="637">
                  <c:v>28.069065892107101</c:v>
                </c:pt>
                <c:pt idx="638">
                  <c:v>28.073882767458201</c:v>
                </c:pt>
                <c:pt idx="639">
                  <c:v>28.078699630234901</c:v>
                </c:pt>
                <c:pt idx="640">
                  <c:v>28.083516480352099</c:v>
                </c:pt>
                <c:pt idx="641">
                  <c:v>28.088333317724398</c:v>
                </c:pt>
                <c:pt idx="642">
                  <c:v>28.093150142265898</c:v>
                </c:pt>
                <c:pt idx="643">
                  <c:v>28.097966953890701</c:v>
                </c:pt>
                <c:pt idx="644">
                  <c:v>28.1027837525126</c:v>
                </c:pt>
                <c:pt idx="645">
                  <c:v>28.107600538044899</c:v>
                </c:pt>
                <c:pt idx="646">
                  <c:v>28.112417310400801</c:v>
                </c:pt>
                <c:pt idx="647">
                  <c:v>28.1172340694933</c:v>
                </c:pt>
                <c:pt idx="648">
                  <c:v>28.1220508152349</c:v>
                </c:pt>
                <c:pt idx="649">
                  <c:v>28.126867547538001</c:v>
                </c:pt>
                <c:pt idx="650">
                  <c:v>28.131684266314601</c:v>
                </c:pt>
                <c:pt idx="651">
                  <c:v>28.1365009714767</c:v>
                </c:pt>
                <c:pt idx="652">
                  <c:v>28.141317662935698</c:v>
                </c:pt>
                <c:pt idx="653">
                  <c:v>28.146134340602799</c:v>
                </c:pt>
                <c:pt idx="654">
                  <c:v>28.150951004389199</c:v>
                </c:pt>
                <c:pt idx="655">
                  <c:v>28.155767654205501</c:v>
                </c:pt>
                <c:pt idx="656">
                  <c:v>28.160584289962198</c:v>
                </c:pt>
                <c:pt idx="657">
                  <c:v>28.165400911569499</c:v>
                </c:pt>
                <c:pt idx="658">
                  <c:v>28.170217518937299</c:v>
                </c:pt>
                <c:pt idx="659">
                  <c:v>28.1750341119753</c:v>
                </c:pt>
                <c:pt idx="660">
                  <c:v>28.1798506905929</c:v>
                </c:pt>
                <c:pt idx="661">
                  <c:v>28.1846672546992</c:v>
                </c:pt>
                <c:pt idx="662">
                  <c:v>28.1894838042031</c:v>
                </c:pt>
                <c:pt idx="663">
                  <c:v>28.194300339013299</c:v>
                </c:pt>
                <c:pt idx="664">
                  <c:v>28.199116859038</c:v>
                </c:pt>
                <c:pt idx="665">
                  <c:v>28.203933364185399</c:v>
                </c:pt>
                <c:pt idx="666">
                  <c:v>28.208749854363202</c:v>
                </c:pt>
                <c:pt idx="667">
                  <c:v>28.2135663294791</c:v>
                </c:pt>
                <c:pt idx="668">
                  <c:v>28.218382789440401</c:v>
                </c:pt>
                <c:pt idx="669">
                  <c:v>28.223199234153999</c:v>
                </c:pt>
                <c:pt idx="670">
                  <c:v>28.2280156635269</c:v>
                </c:pt>
                <c:pt idx="671">
                  <c:v>28.232832077465499</c:v>
                </c:pt>
                <c:pt idx="672">
                  <c:v>28.237648475876199</c:v>
                </c:pt>
                <c:pt idx="673">
                  <c:v>28.2424648586648</c:v>
                </c:pt>
                <c:pt idx="674">
                  <c:v>28.2472812257373</c:v>
                </c:pt>
                <c:pt idx="675">
                  <c:v>28.252097576999098</c:v>
                </c:pt>
                <c:pt idx="676">
                  <c:v>28.2569139123555</c:v>
                </c:pt>
                <c:pt idx="677">
                  <c:v>28.2617302317114</c:v>
                </c:pt>
                <c:pt idx="678">
                  <c:v>28.266546534971798</c:v>
                </c:pt>
                <c:pt idx="679">
                  <c:v>28.271362822040899</c:v>
                </c:pt>
                <c:pt idx="680">
                  <c:v>28.276179092823099</c:v>
                </c:pt>
                <c:pt idx="681">
                  <c:v>28.2809953472225</c:v>
                </c:pt>
                <c:pt idx="682">
                  <c:v>28.285811585142699</c:v>
                </c:pt>
                <c:pt idx="683">
                  <c:v>28.290627806487201</c:v>
                </c:pt>
                <c:pt idx="684">
                  <c:v>28.2954440111594</c:v>
                </c:pt>
                <c:pt idx="685">
                  <c:v>28.300260199062201</c:v>
                </c:pt>
                <c:pt idx="686">
                  <c:v>28.305076370098401</c:v>
                </c:pt>
                <c:pt idx="687">
                  <c:v>28.3098925241705</c:v>
                </c:pt>
                <c:pt idx="688">
                  <c:v>28.314708661180699</c:v>
                </c:pt>
                <c:pt idx="689">
                  <c:v>28.319524781031198</c:v>
                </c:pt>
                <c:pt idx="690">
                  <c:v>28.324340883623599</c:v>
                </c:pt>
                <c:pt idx="691">
                  <c:v>28.3291569688596</c:v>
                </c:pt>
                <c:pt idx="692">
                  <c:v>28.333973036640401</c:v>
                </c:pt>
                <c:pt idx="693">
                  <c:v>28.338789086866999</c:v>
                </c:pt>
                <c:pt idx="694">
                  <c:v>28.343605119440401</c:v>
                </c:pt>
                <c:pt idx="695">
                  <c:v>28.348421134261098</c:v>
                </c:pt>
                <c:pt idx="696">
                  <c:v>28.353237131229299</c:v>
                </c:pt>
                <c:pt idx="697">
                  <c:v>28.358053110245301</c:v>
                </c:pt>
                <c:pt idx="698">
                  <c:v>28.362869071208902</c:v>
                </c:pt>
                <c:pt idx="699">
                  <c:v>28.367685014019699</c:v>
                </c:pt>
                <c:pt idx="700">
                  <c:v>28.372500938577002</c:v>
                </c:pt>
                <c:pt idx="701">
                  <c:v>28.3773168447802</c:v>
                </c:pt>
                <c:pt idx="702">
                  <c:v>28.3821327325279</c:v>
                </c:pt>
                <c:pt idx="703">
                  <c:v>28.386948601719102</c:v>
                </c:pt>
                <c:pt idx="704">
                  <c:v>28.391764452252001</c:v>
                </c:pt>
                <c:pt idx="705">
                  <c:v>28.396580284024999</c:v>
                </c:pt>
                <c:pt idx="706">
                  <c:v>28.401396096935901</c:v>
                </c:pt>
                <c:pt idx="707">
                  <c:v>28.406211890882702</c:v>
                </c:pt>
                <c:pt idx="708">
                  <c:v>28.411027665762699</c:v>
                </c:pt>
                <c:pt idx="709">
                  <c:v>28.415843421473301</c:v>
                </c:pt>
                <c:pt idx="710">
                  <c:v>28.420659157911601</c:v>
                </c:pt>
                <c:pt idx="711">
                  <c:v>28.425474874974299</c:v>
                </c:pt>
                <c:pt idx="712">
                  <c:v>28.430290572558199</c:v>
                </c:pt>
                <c:pt idx="713">
                  <c:v>28.435106250559599</c:v>
                </c:pt>
                <c:pt idx="714">
                  <c:v>28.439921908874599</c:v>
                </c:pt>
                <c:pt idx="715">
                  <c:v>28.4447375473992</c:v>
                </c:pt>
                <c:pt idx="716">
                  <c:v>28.449553166029201</c:v>
                </c:pt>
                <c:pt idx="717">
                  <c:v>28.4543687646599</c:v>
                </c:pt>
                <c:pt idx="718">
                  <c:v>28.459184343186699</c:v>
                </c:pt>
                <c:pt idx="719">
                  <c:v>28.463999901504501</c:v>
                </c:pt>
                <c:pt idx="720">
                  <c:v>28.468815439508301</c:v>
                </c:pt>
                <c:pt idx="721">
                  <c:v>28.473630957092698</c:v>
                </c:pt>
                <c:pt idx="722">
                  <c:v>28.4784464541519</c:v>
                </c:pt>
                <c:pt idx="723">
                  <c:v>28.483261930580198</c:v>
                </c:pt>
                <c:pt idx="724">
                  <c:v>28.488077386271499</c:v>
                </c:pt>
                <c:pt idx="725">
                  <c:v>28.492892821119501</c:v>
                </c:pt>
                <c:pt idx="726">
                  <c:v>28.4977082350178</c:v>
                </c:pt>
                <c:pt idx="727">
                  <c:v>28.502523627859699</c:v>
                </c:pt>
                <c:pt idx="728">
                  <c:v>28.507338999538099</c:v>
                </c:pt>
                <c:pt idx="729">
                  <c:v>28.512154349946101</c:v>
                </c:pt>
                <c:pt idx="730">
                  <c:v>28.516969678976199</c:v>
                </c:pt>
                <c:pt idx="731">
                  <c:v>28.521784986520899</c:v>
                </c:pt>
                <c:pt idx="732">
                  <c:v>28.5266002724724</c:v>
                </c:pt>
                <c:pt idx="733">
                  <c:v>28.531415536722701</c:v>
                </c:pt>
                <c:pt idx="734">
                  <c:v>28.536230779163599</c:v>
                </c:pt>
                <c:pt idx="735">
                  <c:v>28.541045999686698</c:v>
                </c:pt>
                <c:pt idx="736">
                  <c:v>28.545861198183498</c:v>
                </c:pt>
                <c:pt idx="737">
                  <c:v>28.550676374544999</c:v>
                </c:pt>
                <c:pt idx="738">
                  <c:v>28.555491528662301</c:v>
                </c:pt>
                <c:pt idx="739">
                  <c:v>28.5603066604261</c:v>
                </c:pt>
                <c:pt idx="740">
                  <c:v>28.5651217697269</c:v>
                </c:pt>
                <c:pt idx="741">
                  <c:v>28.5699368564552</c:v>
                </c:pt>
                <c:pt idx="742">
                  <c:v>28.5747519205011</c:v>
                </c:pt>
                <c:pt idx="743">
                  <c:v>28.579566961754399</c:v>
                </c:pt>
                <c:pt idx="744">
                  <c:v>28.584381980105</c:v>
                </c:pt>
                <c:pt idx="745">
                  <c:v>28.589196975442398</c:v>
                </c:pt>
                <c:pt idx="746">
                  <c:v>28.5940119476559</c:v>
                </c:pt>
                <c:pt idx="747">
                  <c:v>28.598826896634598</c:v>
                </c:pt>
                <c:pt idx="748">
                  <c:v>28.603641822267502</c:v>
                </c:pt>
                <c:pt idx="749">
                  <c:v>28.6084567244434</c:v>
                </c:pt>
                <c:pt idx="750">
                  <c:v>28.613271603050698</c:v>
                </c:pt>
                <c:pt idx="751">
                  <c:v>28.6180864579778</c:v>
                </c:pt>
                <c:pt idx="752">
                  <c:v>28.6229012891129</c:v>
                </c:pt>
                <c:pt idx="753">
                  <c:v>28.6277160963438</c:v>
                </c:pt>
                <c:pt idx="754">
                  <c:v>28.632530879558399</c:v>
                </c:pt>
                <c:pt idx="755">
                  <c:v>28.637345638644099</c:v>
                </c:pt>
                <c:pt idx="756">
                  <c:v>28.642160373488501</c:v>
                </c:pt>
                <c:pt idx="757">
                  <c:v>28.6469750839785</c:v>
                </c:pt>
                <c:pt idx="758">
                  <c:v>28.651789770001201</c:v>
                </c:pt>
                <c:pt idx="759">
                  <c:v>28.656604431443402</c:v>
                </c:pt>
                <c:pt idx="760">
                  <c:v>28.661419068191702</c:v>
                </c:pt>
                <c:pt idx="761">
                  <c:v>28.6662336801324</c:v>
                </c:pt>
                <c:pt idx="762">
                  <c:v>28.6710482671519</c:v>
                </c:pt>
                <c:pt idx="763">
                  <c:v>28.675862829136001</c:v>
                </c:pt>
                <c:pt idx="764">
                  <c:v>28.680677365970698</c:v>
                </c:pt>
                <c:pt idx="765">
                  <c:v>28.685491877541601</c:v>
                </c:pt>
                <c:pt idx="766">
                  <c:v>28.690306363734098</c:v>
                </c:pt>
                <c:pt idx="767">
                  <c:v>28.695120824433602</c:v>
                </c:pt>
                <c:pt idx="768">
                  <c:v>28.699935259524999</c:v>
                </c:pt>
                <c:pt idx="769">
                  <c:v>28.704749668893498</c:v>
                </c:pt>
                <c:pt idx="770">
                  <c:v>28.709564052423499</c:v>
                </c:pt>
                <c:pt idx="771">
                  <c:v>28.714378409999799</c:v>
                </c:pt>
                <c:pt idx="772">
                  <c:v>28.7191927415066</c:v>
                </c:pt>
                <c:pt idx="773">
                  <c:v>28.724007046828198</c:v>
                </c:pt>
                <c:pt idx="774">
                  <c:v>28.728821325848401</c:v>
                </c:pt>
                <c:pt idx="775">
                  <c:v>28.733635578451299</c:v>
                </c:pt>
                <c:pt idx="776">
                  <c:v>28.7384498045203</c:v>
                </c:pt>
                <c:pt idx="777">
                  <c:v>28.743264003938901</c:v>
                </c:pt>
                <c:pt idx="778">
                  <c:v>28.7480781765905</c:v>
                </c:pt>
                <c:pt idx="779">
                  <c:v>28.7528923223581</c:v>
                </c:pt>
                <c:pt idx="780">
                  <c:v>28.757706441124601</c:v>
                </c:pt>
                <c:pt idx="781">
                  <c:v>28.7625205327729</c:v>
                </c:pt>
                <c:pt idx="782">
                  <c:v>28.7673345971854</c:v>
                </c:pt>
                <c:pt idx="783">
                  <c:v>28.772148634244701</c:v>
                </c:pt>
                <c:pt idx="784">
                  <c:v>28.776962643832899</c:v>
                </c:pt>
                <c:pt idx="785">
                  <c:v>28.781776625831998</c:v>
                </c:pt>
                <c:pt idx="786">
                  <c:v>28.786590580124098</c:v>
                </c:pt>
                <c:pt idx="787">
                  <c:v>28.791404506590698</c:v>
                </c:pt>
                <c:pt idx="788">
                  <c:v>28.7962184051135</c:v>
                </c:pt>
                <c:pt idx="789">
                  <c:v>28.8010322755737</c:v>
                </c:pt>
                <c:pt idx="790">
                  <c:v>28.805846117852699</c:v>
                </c:pt>
                <c:pt idx="791">
                  <c:v>28.810659931831498</c:v>
                </c:pt>
                <c:pt idx="792">
                  <c:v>28.815473717390901</c:v>
                </c:pt>
                <c:pt idx="793">
                  <c:v>28.8202874744116</c:v>
                </c:pt>
                <c:pt idx="794">
                  <c:v>28.825101202774299</c:v>
                </c:pt>
                <c:pt idx="795">
                  <c:v>28.8299149023591</c:v>
                </c:pt>
                <c:pt idx="796">
                  <c:v>28.834728573046501</c:v>
                </c:pt>
                <c:pt idx="797">
                  <c:v>28.839542214716399</c:v>
                </c:pt>
                <c:pt idx="798">
                  <c:v>28.844355827248599</c:v>
                </c:pt>
                <c:pt idx="799">
                  <c:v>28.849169410523</c:v>
                </c:pt>
                <c:pt idx="800">
                  <c:v>28.853982964419099</c:v>
                </c:pt>
                <c:pt idx="801">
                  <c:v>28.858796488816299</c:v>
                </c:pt>
                <c:pt idx="802">
                  <c:v>28.863609983593701</c:v>
                </c:pt>
                <c:pt idx="803">
                  <c:v>28.868423448630601</c:v>
                </c:pt>
                <c:pt idx="804">
                  <c:v>28.873236883805902</c:v>
                </c:pt>
                <c:pt idx="805">
                  <c:v>28.8780502889982</c:v>
                </c:pt>
                <c:pt idx="806">
                  <c:v>28.882863664086202</c:v>
                </c:pt>
                <c:pt idx="807">
                  <c:v>28.887677008948302</c:v>
                </c:pt>
                <c:pt idx="808">
                  <c:v>28.892490323462901</c:v>
                </c:pt>
                <c:pt idx="809">
                  <c:v>28.8973036075081</c:v>
                </c:pt>
                <c:pt idx="810">
                  <c:v>28.902116860961801</c:v>
                </c:pt>
                <c:pt idx="811">
                  <c:v>28.906930083702001</c:v>
                </c:pt>
                <c:pt idx="812">
                  <c:v>28.911743275606199</c:v>
                </c:pt>
                <c:pt idx="813">
                  <c:v>28.916556436552</c:v>
                </c:pt>
                <c:pt idx="814">
                  <c:v>28.9213695664168</c:v>
                </c:pt>
                <c:pt idx="815">
                  <c:v>28.9261826650778</c:v>
                </c:pt>
                <c:pt idx="816">
                  <c:v>28.9309957324121</c:v>
                </c:pt>
                <c:pt idx="817">
                  <c:v>28.935808768296599</c:v>
                </c:pt>
                <c:pt idx="818">
                  <c:v>28.940621772608001</c:v>
                </c:pt>
                <c:pt idx="819">
                  <c:v>28.9454347452231</c:v>
                </c:pt>
                <c:pt idx="820">
                  <c:v>28.950247686018201</c:v>
                </c:pt>
                <c:pt idx="821">
                  <c:v>28.955060594869799</c:v>
                </c:pt>
                <c:pt idx="822">
                  <c:v>28.959873471653999</c:v>
                </c:pt>
                <c:pt idx="823">
                  <c:v>28.964686316246802</c:v>
                </c:pt>
                <c:pt idx="824">
                  <c:v>28.969499128524198</c:v>
                </c:pt>
                <c:pt idx="825">
                  <c:v>28.974311908361901</c:v>
                </c:pt>
                <c:pt idx="826">
                  <c:v>28.979124655635601</c:v>
                </c:pt>
                <c:pt idx="827">
                  <c:v>28.983937370220598</c:v>
                </c:pt>
                <c:pt idx="828">
                  <c:v>28.988750051992302</c:v>
                </c:pt>
                <c:pt idx="829">
                  <c:v>28.993562700825901</c:v>
                </c:pt>
                <c:pt idx="830">
                  <c:v>28.998375316596501</c:v>
                </c:pt>
                <c:pt idx="831">
                  <c:v>29.003187899179</c:v>
                </c:pt>
                <c:pt idx="832">
                  <c:v>29.008000448448001</c:v>
                </c:pt>
                <c:pt idx="833">
                  <c:v>29.0128129642783</c:v>
                </c:pt>
                <c:pt idx="834">
                  <c:v>29.0176254465444</c:v>
                </c:pt>
                <c:pt idx="835">
                  <c:v>29.0224378951206</c:v>
                </c:pt>
                <c:pt idx="836">
                  <c:v>29.027250309881101</c:v>
                </c:pt>
                <c:pt idx="837">
                  <c:v>29.032062690699998</c:v>
                </c:pt>
                <c:pt idx="838">
                  <c:v>29.036875037451299</c:v>
                </c:pt>
                <c:pt idx="839">
                  <c:v>29.041687350008701</c:v>
                </c:pt>
                <c:pt idx="840">
                  <c:v>29.046499628246</c:v>
                </c:pt>
                <c:pt idx="841">
                  <c:v>29.051311872036699</c:v>
                </c:pt>
                <c:pt idx="842">
                  <c:v>29.0561240812542</c:v>
                </c:pt>
                <c:pt idx="843">
                  <c:v>29.0609362557718</c:v>
                </c:pt>
                <c:pt idx="844">
                  <c:v>29.065748395462698</c:v>
                </c:pt>
                <c:pt idx="845">
                  <c:v>29.0705605001998</c:v>
                </c:pt>
                <c:pt idx="846">
                  <c:v>29.0753725698561</c:v>
                </c:pt>
                <c:pt idx="847">
                  <c:v>29.080184604304399</c:v>
                </c:pt>
                <c:pt idx="848">
                  <c:v>29.084996603417199</c:v>
                </c:pt>
                <c:pt idx="849">
                  <c:v>29.089808567067099</c:v>
                </c:pt>
                <c:pt idx="850">
                  <c:v>29.094620495126499</c:v>
                </c:pt>
                <c:pt idx="851">
                  <c:v>29.099432387467701</c:v>
                </c:pt>
                <c:pt idx="852">
                  <c:v>29.1042442439627</c:v>
                </c:pt>
                <c:pt idx="853">
                  <c:v>29.1090560644835</c:v>
                </c:pt>
                <c:pt idx="854">
                  <c:v>29.1138678489021</c:v>
                </c:pt>
                <c:pt idx="855">
                  <c:v>29.1186795970902</c:v>
                </c:pt>
                <c:pt idx="856">
                  <c:v>29.123491308919501</c:v>
                </c:pt>
                <c:pt idx="857">
                  <c:v>29.128302984261499</c:v>
                </c:pt>
                <c:pt idx="858">
                  <c:v>29.133114622987399</c:v>
                </c:pt>
                <c:pt idx="859">
                  <c:v>29.137926224968801</c:v>
                </c:pt>
                <c:pt idx="860">
                  <c:v>29.142737790076598</c:v>
                </c:pt>
                <c:pt idx="861">
                  <c:v>29.147549318181898</c:v>
                </c:pt>
                <c:pt idx="862">
                  <c:v>29.152360809155599</c:v>
                </c:pt>
                <c:pt idx="863">
                  <c:v>29.157172262868599</c:v>
                </c:pt>
                <c:pt idx="864">
                  <c:v>29.161983679191501</c:v>
                </c:pt>
                <c:pt idx="865">
                  <c:v>29.166795057994801</c:v>
                </c:pt>
                <c:pt idx="866">
                  <c:v>29.171606399148999</c:v>
                </c:pt>
                <c:pt idx="867">
                  <c:v>29.1764177025245</c:v>
                </c:pt>
                <c:pt idx="868">
                  <c:v>29.181228967991402</c:v>
                </c:pt>
                <c:pt idx="869">
                  <c:v>29.186040195419899</c:v>
                </c:pt>
                <c:pt idx="870">
                  <c:v>29.190851384679899</c:v>
                </c:pt>
                <c:pt idx="871">
                  <c:v>29.195662535641301</c:v>
                </c:pt>
                <c:pt idx="872">
                  <c:v>29.200473648173901</c:v>
                </c:pt>
                <c:pt idx="873">
                  <c:v>29.205284722147301</c:v>
                </c:pt>
                <c:pt idx="874">
                  <c:v>29.210095757431102</c:v>
                </c:pt>
                <c:pt idx="875">
                  <c:v>29.214906753894699</c:v>
                </c:pt>
                <c:pt idx="876">
                  <c:v>29.219717711407299</c:v>
                </c:pt>
                <c:pt idx="877">
                  <c:v>29.224528629838201</c:v>
                </c:pt>
                <c:pt idx="878">
                  <c:v>29.229339509056601</c:v>
                </c:pt>
                <c:pt idx="879">
                  <c:v>29.234150348931301</c:v>
                </c:pt>
                <c:pt idx="880">
                  <c:v>29.238961149331399</c:v>
                </c:pt>
                <c:pt idx="881">
                  <c:v>29.243771910125499</c:v>
                </c:pt>
                <c:pt idx="882">
                  <c:v>29.248582631182298</c:v>
                </c:pt>
                <c:pt idx="883">
                  <c:v>29.253393312370399</c:v>
                </c:pt>
                <c:pt idx="884">
                  <c:v>29.258203953558201</c:v>
                </c:pt>
                <c:pt idx="885">
                  <c:v>29.263014554614202</c:v>
                </c:pt>
                <c:pt idx="886">
                  <c:v>29.267825115406499</c:v>
                </c:pt>
                <c:pt idx="887">
                  <c:v>29.272635635803301</c:v>
                </c:pt>
                <c:pt idx="888">
                  <c:v>29.277446115672699</c:v>
                </c:pt>
                <c:pt idx="889">
                  <c:v>29.282256554882601</c:v>
                </c:pt>
                <c:pt idx="890">
                  <c:v>29.287066953300801</c:v>
                </c:pt>
                <c:pt idx="891">
                  <c:v>29.291877310795101</c:v>
                </c:pt>
                <c:pt idx="892">
                  <c:v>29.296687627233101</c:v>
                </c:pt>
                <c:pt idx="893">
                  <c:v>29.301497902482399</c:v>
                </c:pt>
                <c:pt idx="894">
                  <c:v>29.306308136410401</c:v>
                </c:pt>
                <c:pt idx="895">
                  <c:v>29.311118328884501</c:v>
                </c:pt>
                <c:pt idx="896">
                  <c:v>29.315928479771902</c:v>
                </c:pt>
                <c:pt idx="897">
                  <c:v>29.320738588939701</c:v>
                </c:pt>
                <c:pt idx="898">
                  <c:v>29.325548656255101</c:v>
                </c:pt>
                <c:pt idx="899">
                  <c:v>29.330358681584901</c:v>
                </c:pt>
                <c:pt idx="900">
                  <c:v>29.335168664796001</c:v>
                </c:pt>
                <c:pt idx="901">
                  <c:v>29.339978605755299</c:v>
                </c:pt>
                <c:pt idx="902">
                  <c:v>29.344788504329301</c:v>
                </c:pt>
                <c:pt idx="903">
                  <c:v>29.3495983603847</c:v>
                </c:pt>
                <c:pt idx="904">
                  <c:v>29.354408173787998</c:v>
                </c:pt>
                <c:pt idx="905">
                  <c:v>29.359217944405501</c:v>
                </c:pt>
                <c:pt idx="906">
                  <c:v>29.3640276721035</c:v>
                </c:pt>
                <c:pt idx="907">
                  <c:v>29.368837356748301</c:v>
                </c:pt>
                <c:pt idx="908">
                  <c:v>29.373646998205999</c:v>
                </c:pt>
                <c:pt idx="909">
                  <c:v>29.378456596342598</c:v>
                </c:pt>
                <c:pt idx="910">
                  <c:v>29.383266151024099</c:v>
                </c:pt>
                <c:pt idx="911">
                  <c:v>29.3880756621163</c:v>
                </c:pt>
                <c:pt idx="912">
                  <c:v>29.392885129484998</c:v>
                </c:pt>
                <c:pt idx="913">
                  <c:v>29.397694552995901</c:v>
                </c:pt>
                <c:pt idx="914">
                  <c:v>29.402503932514499</c:v>
                </c:pt>
                <c:pt idx="915">
                  <c:v>29.4073132679064</c:v>
                </c:pt>
                <c:pt idx="916">
                  <c:v>29.412122559037002</c:v>
                </c:pt>
                <c:pt idx="917">
                  <c:v>29.4169318057716</c:v>
                </c:pt>
                <c:pt idx="918">
                  <c:v>29.421741007975498</c:v>
                </c:pt>
                <c:pt idx="919">
                  <c:v>29.426550165513799</c:v>
                </c:pt>
                <c:pt idx="920">
                  <c:v>29.431359278251598</c:v>
                </c:pt>
                <c:pt idx="921">
                  <c:v>29.436168346054</c:v>
                </c:pt>
                <c:pt idx="922">
                  <c:v>29.440977368785699</c:v>
                </c:pt>
                <c:pt idx="923">
                  <c:v>29.445786346311799</c:v>
                </c:pt>
                <c:pt idx="924">
                  <c:v>29.450595278496898</c:v>
                </c:pt>
                <c:pt idx="925">
                  <c:v>29.4554041652056</c:v>
                </c:pt>
                <c:pt idx="926">
                  <c:v>29.460213006302698</c:v>
                </c:pt>
                <c:pt idx="927">
                  <c:v>29.465021801652501</c:v>
                </c:pt>
                <c:pt idx="928">
                  <c:v>29.4698305511196</c:v>
                </c:pt>
                <c:pt idx="929">
                  <c:v>29.474639254568299</c:v>
                </c:pt>
                <c:pt idx="930">
                  <c:v>29.479447911862799</c:v>
                </c:pt>
                <c:pt idx="931">
                  <c:v>29.484256522867501</c:v>
                </c:pt>
                <c:pt idx="932">
                  <c:v>29.489065087446299</c:v>
                </c:pt>
                <c:pt idx="933">
                  <c:v>29.4938736054633</c:v>
                </c:pt>
                <c:pt idx="934">
                  <c:v>29.498682076782501</c:v>
                </c:pt>
                <c:pt idx="935">
                  <c:v>29.503490501267901</c:v>
                </c:pt>
                <c:pt idx="936">
                  <c:v>29.508298878783201</c:v>
                </c:pt>
                <c:pt idx="937">
                  <c:v>29.5131072091921</c:v>
                </c:pt>
                <c:pt idx="938">
                  <c:v>29.517915492358402</c:v>
                </c:pt>
                <c:pt idx="939">
                  <c:v>29.5227237281456</c:v>
                </c:pt>
                <c:pt idx="940">
                  <c:v>29.527531916417299</c:v>
                </c:pt>
                <c:pt idx="941">
                  <c:v>29.532340057036901</c:v>
                </c:pt>
                <c:pt idx="942">
                  <c:v>29.5371481498678</c:v>
                </c:pt>
                <c:pt idx="943">
                  <c:v>29.541956194773402</c:v>
                </c:pt>
                <c:pt idx="944">
                  <c:v>29.546764191616798</c:v>
                </c:pt>
                <c:pt idx="945">
                  <c:v>29.5515721402612</c:v>
                </c:pt>
                <c:pt idx="946">
                  <c:v>29.556380040569799</c:v>
                </c:pt>
                <c:pt idx="947">
                  <c:v>29.561187892405599</c:v>
                </c:pt>
                <c:pt idx="948">
                  <c:v>29.5659956956315</c:v>
                </c:pt>
                <c:pt idx="949">
                  <c:v>29.5708034501104</c:v>
                </c:pt>
                <c:pt idx="950">
                  <c:v>29.5756111557052</c:v>
                </c:pt>
                <c:pt idx="951">
                  <c:v>29.580418812278602</c:v>
                </c:pt>
                <c:pt idx="952">
                  <c:v>29.585226419693399</c:v>
                </c:pt>
                <c:pt idx="953">
                  <c:v>29.590033977812102</c:v>
                </c:pt>
                <c:pt idx="954">
                  <c:v>29.594841486497401</c:v>
                </c:pt>
                <c:pt idx="955">
                  <c:v>29.599648945611701</c:v>
                </c:pt>
                <c:pt idx="956">
                  <c:v>29.604456355017501</c:v>
                </c:pt>
                <c:pt idx="957">
                  <c:v>29.6092637145771</c:v>
                </c:pt>
                <c:pt idx="958">
                  <c:v>29.614071024152899</c:v>
                </c:pt>
                <c:pt idx="959">
                  <c:v>29.618878283607099</c:v>
                </c:pt>
                <c:pt idx="960">
                  <c:v>29.623685492801901</c:v>
                </c:pt>
                <c:pt idx="961">
                  <c:v>29.628492651599501</c:v>
                </c:pt>
                <c:pt idx="962">
                  <c:v>29.633299759861799</c:v>
                </c:pt>
                <c:pt idx="963">
                  <c:v>29.6381068174509</c:v>
                </c:pt>
                <c:pt idx="964">
                  <c:v>29.642913824228799</c:v>
                </c:pt>
                <c:pt idx="965">
                  <c:v>29.647720780057199</c:v>
                </c:pt>
                <c:pt idx="966">
                  <c:v>29.652527684798201</c:v>
                </c:pt>
                <c:pt idx="967">
                  <c:v>29.6573345383133</c:v>
                </c:pt>
                <c:pt idx="968">
                  <c:v>29.662141340464402</c:v>
                </c:pt>
                <c:pt idx="969">
                  <c:v>29.666948091112999</c:v>
                </c:pt>
                <c:pt idx="970">
                  <c:v>29.671754790120801</c:v>
                </c:pt>
                <c:pt idx="971">
                  <c:v>29.676561437349399</c:v>
                </c:pt>
                <c:pt idx="972">
                  <c:v>29.681368032660099</c:v>
                </c:pt>
                <c:pt idx="973">
                  <c:v>29.686174575914499</c:v>
                </c:pt>
                <c:pt idx="974">
                  <c:v>29.690981066973801</c:v>
                </c:pt>
                <c:pt idx="975">
                  <c:v>29.695787505699499</c:v>
                </c:pt>
                <c:pt idx="976">
                  <c:v>29.7005938919527</c:v>
                </c:pt>
                <c:pt idx="977">
                  <c:v>29.705400225594701</c:v>
                </c:pt>
                <c:pt idx="978">
                  <c:v>29.7102065064866</c:v>
                </c:pt>
                <c:pt idx="979">
                  <c:v>29.715012734489601</c:v>
                </c:pt>
                <c:pt idx="980">
                  <c:v>29.719818909464699</c:v>
                </c:pt>
                <c:pt idx="981">
                  <c:v>29.7246250312729</c:v>
                </c:pt>
                <c:pt idx="982">
                  <c:v>29.729431099775098</c:v>
                </c:pt>
                <c:pt idx="983">
                  <c:v>29.7342371148323</c:v>
                </c:pt>
                <c:pt idx="984">
                  <c:v>29.739043076305201</c:v>
                </c:pt>
                <c:pt idx="985">
                  <c:v>29.7438489840548</c:v>
                </c:pt>
                <c:pt idx="986">
                  <c:v>29.7486548379417</c:v>
                </c:pt>
                <c:pt idx="987">
                  <c:v>29.753460637826599</c:v>
                </c:pt>
                <c:pt idx="988">
                  <c:v>29.758266383570199</c:v>
                </c:pt>
                <c:pt idx="989">
                  <c:v>29.763072075033101</c:v>
                </c:pt>
                <c:pt idx="990">
                  <c:v>29.767877712075801</c:v>
                </c:pt>
                <c:pt idx="991">
                  <c:v>29.772683294558998</c:v>
                </c:pt>
                <c:pt idx="992">
                  <c:v>29.7774888223429</c:v>
                </c:pt>
                <c:pt idx="993">
                  <c:v>29.7822942952881</c:v>
                </c:pt>
                <c:pt idx="994">
                  <c:v>29.7870997132549</c:v>
                </c:pt>
                <c:pt idx="995">
                  <c:v>29.7919050761036</c:v>
                </c:pt>
                <c:pt idx="996">
                  <c:v>29.796710383694599</c:v>
                </c:pt>
                <c:pt idx="997">
                  <c:v>29.801515635887998</c:v>
                </c:pt>
                <c:pt idx="998">
                  <c:v>29.806320832544099</c:v>
                </c:pt>
                <c:pt idx="999">
                  <c:v>29.811125973523001</c:v>
                </c:pt>
                <c:pt idx="1000">
                  <c:v>29.8159310586848</c:v>
                </c:pt>
                <c:pt idx="1001">
                  <c:v>29.8207360878896</c:v>
                </c:pt>
                <c:pt idx="1002">
                  <c:v>29.825541060997399</c:v>
                </c:pt>
                <c:pt idx="1003">
                  <c:v>29.830345977868198</c:v>
                </c:pt>
                <c:pt idx="1004">
                  <c:v>29.835150838361901</c:v>
                </c:pt>
                <c:pt idx="1005">
                  <c:v>29.839955642338499</c:v>
                </c:pt>
                <c:pt idx="1006">
                  <c:v>29.844760389657701</c:v>
                </c:pt>
                <c:pt idx="1007">
                  <c:v>29.849565080179499</c:v>
                </c:pt>
                <c:pt idx="1008">
                  <c:v>29.854369713763599</c:v>
                </c:pt>
                <c:pt idx="1009">
                  <c:v>29.859174290269699</c:v>
                </c:pt>
                <c:pt idx="1010">
                  <c:v>29.863978809557601</c:v>
                </c:pt>
                <c:pt idx="1011">
                  <c:v>29.868783271486901</c:v>
                </c:pt>
                <c:pt idx="1012">
                  <c:v>29.8735876759173</c:v>
                </c:pt>
                <c:pt idx="1013">
                  <c:v>29.878392022708301</c:v>
                </c:pt>
                <c:pt idx="1014">
                  <c:v>29.883196311719502</c:v>
                </c:pt>
                <c:pt idx="1015">
                  <c:v>29.888000542810399</c:v>
                </c:pt>
                <c:pt idx="1016">
                  <c:v>29.892804715840601</c:v>
                </c:pt>
                <c:pt idx="1017">
                  <c:v>29.897608830669402</c:v>
                </c:pt>
                <c:pt idx="1018">
                  <c:v>29.902412887156299</c:v>
                </c:pt>
                <c:pt idx="1019">
                  <c:v>29.9072168851607</c:v>
                </c:pt>
                <c:pt idx="1020">
                  <c:v>29.912020824541798</c:v>
                </c:pt>
                <c:pt idx="1021">
                  <c:v>29.916824705159101</c:v>
                </c:pt>
                <c:pt idx="1022">
                  <c:v>29.9216285268718</c:v>
                </c:pt>
                <c:pt idx="1023">
                  <c:v>29.9264322895392</c:v>
                </c:pt>
                <c:pt idx="1024">
                  <c:v>29.931235993020401</c:v>
                </c:pt>
                <c:pt idx="1025">
                  <c:v>29.936039637174702</c:v>
                </c:pt>
                <c:pt idx="1026">
                  <c:v>29.940843221861201</c:v>
                </c:pt>
                <c:pt idx="1027">
                  <c:v>29.945646746939001</c:v>
                </c:pt>
                <c:pt idx="1028">
                  <c:v>29.950450212267299</c:v>
                </c:pt>
                <c:pt idx="1029">
                  <c:v>29.955253617705001</c:v>
                </c:pt>
                <c:pt idx="1030">
                  <c:v>29.960056963111199</c:v>
                </c:pt>
                <c:pt idx="1031">
                  <c:v>29.964860248345001</c:v>
                </c:pt>
                <c:pt idx="1032">
                  <c:v>29.9696634732653</c:v>
                </c:pt>
                <c:pt idx="1033">
                  <c:v>29.974466637730998</c:v>
                </c:pt>
                <c:pt idx="1034">
                  <c:v>29.979269741601001</c:v>
                </c:pt>
                <c:pt idx="1035">
                  <c:v>29.984072784734298</c:v>
                </c:pt>
                <c:pt idx="1036">
                  <c:v>29.9888757669898</c:v>
                </c:pt>
                <c:pt idx="1037">
                  <c:v>29.993678688226101</c:v>
                </c:pt>
                <c:pt idx="1038">
                  <c:v>29.998481548302301</c:v>
                </c:pt>
                <c:pt idx="1039">
                  <c:v>30.003284347076999</c:v>
                </c:pt>
                <c:pt idx="1040">
                  <c:v>30.008087084408899</c:v>
                </c:pt>
                <c:pt idx="1041">
                  <c:v>30.012889760157002</c:v>
                </c:pt>
                <c:pt idx="1042">
                  <c:v>30.017692374179699</c:v>
                </c:pt>
                <c:pt idx="1043">
                  <c:v>30.022494926335899</c:v>
                </c:pt>
                <c:pt idx="1044">
                  <c:v>30.027297416484199</c:v>
                </c:pt>
                <c:pt idx="1045">
                  <c:v>30.032099844483199</c:v>
                </c:pt>
                <c:pt idx="1046">
                  <c:v>30.036902210191499</c:v>
                </c:pt>
                <c:pt idx="1047">
                  <c:v>30.041704513467799</c:v>
                </c:pt>
                <c:pt idx="1048">
                  <c:v>30.046506754170501</c:v>
                </c:pt>
                <c:pt idx="1049">
                  <c:v>30.0513089321583</c:v>
                </c:pt>
                <c:pt idx="1050">
                  <c:v>30.056111047289701</c:v>
                </c:pt>
                <c:pt idx="1051">
                  <c:v>30.0609130994231</c:v>
                </c:pt>
                <c:pt idx="1052">
                  <c:v>30.0657150884171</c:v>
                </c:pt>
                <c:pt idx="1053">
                  <c:v>30.0705170141302</c:v>
                </c:pt>
                <c:pt idx="1054">
                  <c:v>30.075318876420599</c:v>
                </c:pt>
                <c:pt idx="1055">
                  <c:v>30.080120675147</c:v>
                </c:pt>
                <c:pt idx="1056">
                  <c:v>30.0849224101676</c:v>
                </c:pt>
                <c:pt idx="1057">
                  <c:v>30.089724081341</c:v>
                </c:pt>
                <c:pt idx="1058">
                  <c:v>30.094525688525302</c:v>
                </c:pt>
                <c:pt idx="1059">
                  <c:v>30.0993272315791</c:v>
                </c:pt>
                <c:pt idx="1060">
                  <c:v>30.104128710360499</c:v>
                </c:pt>
                <c:pt idx="1061">
                  <c:v>30.108930124728001</c:v>
                </c:pt>
                <c:pt idx="1062">
                  <c:v>30.113731474539801</c:v>
                </c:pt>
                <c:pt idx="1063">
                  <c:v>30.118532759654201</c:v>
                </c:pt>
                <c:pt idx="1064">
                  <c:v>30.123333979929502</c:v>
                </c:pt>
                <c:pt idx="1065">
                  <c:v>30.1281351352239</c:v>
                </c:pt>
                <c:pt idx="1066">
                  <c:v>30.132936225395699</c:v>
                </c:pt>
                <c:pt idx="1067">
                  <c:v>30.137737250303001</c:v>
                </c:pt>
                <c:pt idx="1068">
                  <c:v>30.142538209804101</c:v>
                </c:pt>
                <c:pt idx="1069">
                  <c:v>30.147339103757101</c:v>
                </c:pt>
                <c:pt idx="1070">
                  <c:v>30.152139932020301</c:v>
                </c:pt>
                <c:pt idx="1071">
                  <c:v>30.156940694451698</c:v>
                </c:pt>
                <c:pt idx="1072">
                  <c:v>30.161741390909601</c:v>
                </c:pt>
                <c:pt idx="1073">
                  <c:v>30.166542021252098</c:v>
                </c:pt>
                <c:pt idx="1074">
                  <c:v>30.1713425853372</c:v>
                </c:pt>
                <c:pt idx="1075">
                  <c:v>30.176143083023199</c:v>
                </c:pt>
                <c:pt idx="1076">
                  <c:v>30.180943514168</c:v>
                </c:pt>
                <c:pt idx="1077">
                  <c:v>30.1857438786299</c:v>
                </c:pt>
                <c:pt idx="1078">
                  <c:v>30.190544176266801</c:v>
                </c:pt>
                <c:pt idx="1079">
                  <c:v>30.195344406936801</c:v>
                </c:pt>
                <c:pt idx="1080">
                  <c:v>30.200144570498001</c:v>
                </c:pt>
                <c:pt idx="1081">
                  <c:v>30.204944666808402</c:v>
                </c:pt>
                <c:pt idx="1082">
                  <c:v>30.209744695726101</c:v>
                </c:pt>
                <c:pt idx="1083">
                  <c:v>30.214544657109101</c:v>
                </c:pt>
                <c:pt idx="1084">
                  <c:v>30.2193445508153</c:v>
                </c:pt>
                <c:pt idx="1085">
                  <c:v>30.224144376702899</c:v>
                </c:pt>
                <c:pt idx="1086">
                  <c:v>30.228944134629799</c:v>
                </c:pt>
                <c:pt idx="1087">
                  <c:v>30.233743824453899</c:v>
                </c:pt>
                <c:pt idx="1088">
                  <c:v>30.2385434460334</c:v>
                </c:pt>
                <c:pt idx="1089">
                  <c:v>30.243342999226101</c:v>
                </c:pt>
                <c:pt idx="1090">
                  <c:v>30.248142483890099</c:v>
                </c:pt>
                <c:pt idx="1091">
                  <c:v>30.252941899883201</c:v>
                </c:pt>
                <c:pt idx="1092">
                  <c:v>30.2577412470635</c:v>
                </c:pt>
                <c:pt idx="1093">
                  <c:v>30.262540525288799</c:v>
                </c:pt>
                <c:pt idx="1094">
                  <c:v>30.267339734417298</c:v>
                </c:pt>
                <c:pt idx="1095">
                  <c:v>30.272138874306702</c:v>
                </c:pt>
                <c:pt idx="1096">
                  <c:v>30.276937944815</c:v>
                </c:pt>
                <c:pt idx="1097">
                  <c:v>30.281736945800201</c:v>
                </c:pt>
                <c:pt idx="1098">
                  <c:v>30.286535877120201</c:v>
                </c:pt>
                <c:pt idx="1099">
                  <c:v>30.291334738632798</c:v>
                </c:pt>
                <c:pt idx="1100">
                  <c:v>30.296133530196101</c:v>
                </c:pt>
                <c:pt idx="1101">
                  <c:v>30.300932251668002</c:v>
                </c:pt>
                <c:pt idx="1102">
                  <c:v>30.305730902906198</c:v>
                </c:pt>
                <c:pt idx="1103">
                  <c:v>30.310529483768899</c:v>
                </c:pt>
                <c:pt idx="1104">
                  <c:v>30.315327994113801</c:v>
                </c:pt>
                <c:pt idx="1105">
                  <c:v>30.320126433798901</c:v>
                </c:pt>
                <c:pt idx="1106">
                  <c:v>30.324924802682101</c:v>
                </c:pt>
                <c:pt idx="1107">
                  <c:v>30.329723100621301</c:v>
                </c:pt>
                <c:pt idx="1108">
                  <c:v>30.334521327474398</c:v>
                </c:pt>
                <c:pt idx="1109">
                  <c:v>30.339319483099398</c:v>
                </c:pt>
                <c:pt idx="1110">
                  <c:v>30.344117567354001</c:v>
                </c:pt>
                <c:pt idx="1111">
                  <c:v>30.3489155800962</c:v>
                </c:pt>
                <c:pt idx="1112">
                  <c:v>30.353713521183899</c:v>
                </c:pt>
                <c:pt idx="1113">
                  <c:v>30.358511390475101</c:v>
                </c:pt>
                <c:pt idx="1114">
                  <c:v>30.3633091878275</c:v>
                </c:pt>
                <c:pt idx="1115">
                  <c:v>30.368106913099201</c:v>
                </c:pt>
                <c:pt idx="1116">
                  <c:v>30.372904566148101</c:v>
                </c:pt>
                <c:pt idx="1117">
                  <c:v>30.377702146832</c:v>
                </c:pt>
                <c:pt idx="1118">
                  <c:v>30.3824996550089</c:v>
                </c:pt>
                <c:pt idx="1119">
                  <c:v>30.387297090536599</c:v>
                </c:pt>
                <c:pt idx="1120">
                  <c:v>30.392094453273199</c:v>
                </c:pt>
                <c:pt idx="1121">
                  <c:v>30.396891743076502</c:v>
                </c:pt>
                <c:pt idx="1122">
                  <c:v>30.4016889598044</c:v>
                </c:pt>
                <c:pt idx="1123">
                  <c:v>30.406486103314901</c:v>
                </c:pt>
                <c:pt idx="1124">
                  <c:v>30.411283173466</c:v>
                </c:pt>
                <c:pt idx="1125">
                  <c:v>30.4160801701154</c:v>
                </c:pt>
                <c:pt idx="1126">
                  <c:v>30.420877093121302</c:v>
                </c:pt>
                <c:pt idx="1127">
                  <c:v>30.4256739423416</c:v>
                </c:pt>
                <c:pt idx="1128">
                  <c:v>30.430470717634101</c:v>
                </c:pt>
                <c:pt idx="1129">
                  <c:v>30.435267418856899</c:v>
                </c:pt>
                <c:pt idx="1130">
                  <c:v>30.440064045867899</c:v>
                </c:pt>
                <c:pt idx="1131">
                  <c:v>30.4448605985251</c:v>
                </c:pt>
                <c:pt idx="1132">
                  <c:v>30.449657076686499</c:v>
                </c:pt>
                <c:pt idx="1133">
                  <c:v>30.454453480210098</c:v>
                </c:pt>
                <c:pt idx="1134">
                  <c:v>30.4592498089538</c:v>
                </c:pt>
                <c:pt idx="1135">
                  <c:v>30.464046062775701</c:v>
                </c:pt>
                <c:pt idx="1136">
                  <c:v>30.4688422415338</c:v>
                </c:pt>
                <c:pt idx="1137">
                  <c:v>30.473638345086101</c:v>
                </c:pt>
                <c:pt idx="1138">
                  <c:v>30.478434373290501</c:v>
                </c:pt>
                <c:pt idx="1139">
                  <c:v>30.483230326005199</c:v>
                </c:pt>
                <c:pt idx="1140">
                  <c:v>30.4880262030882</c:v>
                </c:pt>
                <c:pt idx="1141">
                  <c:v>30.492822004397599</c:v>
                </c:pt>
                <c:pt idx="1142">
                  <c:v>30.497617729791301</c:v>
                </c:pt>
                <c:pt idx="1143">
                  <c:v>30.502413379127599</c:v>
                </c:pt>
                <c:pt idx="1144">
                  <c:v>30.507208952264399</c:v>
                </c:pt>
                <c:pt idx="1145">
                  <c:v>30.512004449059798</c:v>
                </c:pt>
                <c:pt idx="1146">
                  <c:v>30.516799869372001</c:v>
                </c:pt>
                <c:pt idx="1147">
                  <c:v>30.521595213059101</c:v>
                </c:pt>
                <c:pt idx="1148">
                  <c:v>30.526390479979199</c:v>
                </c:pt>
                <c:pt idx="1149">
                  <c:v>30.5311856699904</c:v>
                </c:pt>
                <c:pt idx="1150">
                  <c:v>30.535980782950901</c:v>
                </c:pt>
                <c:pt idx="1151">
                  <c:v>30.540775818718799</c:v>
                </c:pt>
                <c:pt idx="1152">
                  <c:v>30.545570777152399</c:v>
                </c:pt>
                <c:pt idx="1153">
                  <c:v>30.550365658109801</c:v>
                </c:pt>
                <c:pt idx="1154">
                  <c:v>30.555160461449201</c:v>
                </c:pt>
                <c:pt idx="1155">
                  <c:v>30.559955187028802</c:v>
                </c:pt>
                <c:pt idx="1156">
                  <c:v>30.564749834706902</c:v>
                </c:pt>
                <c:pt idx="1157">
                  <c:v>30.569544404341599</c:v>
                </c:pt>
                <c:pt idx="1158">
                  <c:v>30.5743388957913</c:v>
                </c:pt>
                <c:pt idx="1159">
                  <c:v>30.579133308914201</c:v>
                </c:pt>
                <c:pt idx="1160">
                  <c:v>30.5839276435686</c:v>
                </c:pt>
                <c:pt idx="1161">
                  <c:v>30.588721899612899</c:v>
                </c:pt>
                <c:pt idx="1162">
                  <c:v>30.5935160769052</c:v>
                </c:pt>
                <c:pt idx="1163">
                  <c:v>30.598310175304</c:v>
                </c:pt>
                <c:pt idx="1164">
                  <c:v>30.603104194667502</c:v>
                </c:pt>
                <c:pt idx="1165">
                  <c:v>30.607898134854199</c:v>
                </c:pt>
                <c:pt idx="1166">
                  <c:v>30.6126919957225</c:v>
                </c:pt>
                <c:pt idx="1167">
                  <c:v>30.6174857771306</c:v>
                </c:pt>
                <c:pt idx="1168">
                  <c:v>30.622279478937099</c:v>
                </c:pt>
                <c:pt idx="1169">
                  <c:v>30.627073101000398</c:v>
                </c:pt>
                <c:pt idx="1170">
                  <c:v>30.631866643178899</c:v>
                </c:pt>
                <c:pt idx="1171">
                  <c:v>30.636660105331</c:v>
                </c:pt>
                <c:pt idx="1172">
                  <c:v>30.641453487315299</c:v>
                </c:pt>
                <c:pt idx="1173">
                  <c:v>30.6462467889903</c:v>
                </c:pt>
                <c:pt idx="1174">
                  <c:v>30.651040010214398</c:v>
                </c:pt>
                <c:pt idx="1175">
                  <c:v>30.655833150846298</c:v>
                </c:pt>
                <c:pt idx="1176">
                  <c:v>30.6606262107444</c:v>
                </c:pt>
                <c:pt idx="1177">
                  <c:v>30.665419189767299</c:v>
                </c:pt>
                <c:pt idx="1178">
                  <c:v>30.670212087773699</c:v>
                </c:pt>
                <c:pt idx="1179">
                  <c:v>30.675004904622099</c:v>
                </c:pt>
                <c:pt idx="1180">
                  <c:v>30.679797640171198</c:v>
                </c:pt>
                <c:pt idx="1181">
                  <c:v>30.684590294279701</c:v>
                </c:pt>
                <c:pt idx="1182">
                  <c:v>30.689382866806099</c:v>
                </c:pt>
                <c:pt idx="1183">
                  <c:v>30.6941753576093</c:v>
                </c:pt>
                <c:pt idx="1184">
                  <c:v>30.698967766547799</c:v>
                </c:pt>
                <c:pt idx="1185">
                  <c:v>30.7037600934806</c:v>
                </c:pt>
                <c:pt idx="1186">
                  <c:v>30.708552338266198</c:v>
                </c:pt>
                <c:pt idx="1187">
                  <c:v>30.713344500763601</c:v>
                </c:pt>
                <c:pt idx="1188">
                  <c:v>30.718136580831501</c:v>
                </c:pt>
                <c:pt idx="1189">
                  <c:v>30.722928578328698</c:v>
                </c:pt>
                <c:pt idx="1190">
                  <c:v>30.727720493113999</c:v>
                </c:pt>
                <c:pt idx="1191">
                  <c:v>30.7325123250464</c:v>
                </c:pt>
                <c:pt idx="1192">
                  <c:v>30.737304073984799</c:v>
                </c:pt>
                <c:pt idx="1193">
                  <c:v>30.742095739787999</c:v>
                </c:pt>
                <c:pt idx="1194">
                  <c:v>30.746887322315001</c:v>
                </c:pt>
                <c:pt idx="1195">
                  <c:v>30.751678821424701</c:v>
                </c:pt>
                <c:pt idx="1196">
                  <c:v>30.756470236976199</c:v>
                </c:pt>
                <c:pt idx="1197">
                  <c:v>30.761261568828399</c:v>
                </c:pt>
                <c:pt idx="1198">
                  <c:v>30.766052816840499</c:v>
                </c:pt>
                <c:pt idx="1199">
                  <c:v>30.770843980871401</c:v>
                </c:pt>
                <c:pt idx="1200">
                  <c:v>30.7756350607802</c:v>
                </c:pt>
                <c:pt idx="1201">
                  <c:v>30.780426056426101</c:v>
                </c:pt>
                <c:pt idx="1202">
                  <c:v>30.785216967668099</c:v>
                </c:pt>
                <c:pt idx="1203">
                  <c:v>30.790007794365501</c:v>
                </c:pt>
                <c:pt idx="1204">
                  <c:v>30.794798536377499</c:v>
                </c:pt>
                <c:pt idx="1205">
                  <c:v>30.799589193563101</c:v>
                </c:pt>
                <c:pt idx="1206">
                  <c:v>30.8043797657818</c:v>
                </c:pt>
                <c:pt idx="1207">
                  <c:v>30.809170252892699</c:v>
                </c:pt>
                <c:pt idx="1208">
                  <c:v>30.813960654755199</c:v>
                </c:pt>
                <c:pt idx="1209">
                  <c:v>30.8187509712285</c:v>
                </c:pt>
                <c:pt idx="1210">
                  <c:v>30.823541202171999</c:v>
                </c:pt>
                <c:pt idx="1211">
                  <c:v>30.828331347445101</c:v>
                </c:pt>
                <c:pt idx="1212">
                  <c:v>30.8331214069072</c:v>
                </c:pt>
                <c:pt idx="1213">
                  <c:v>30.8379113804178</c:v>
                </c:pt>
                <c:pt idx="1214">
                  <c:v>30.842701267836102</c:v>
                </c:pt>
                <c:pt idx="1215">
                  <c:v>30.847491069021899</c:v>
                </c:pt>
                <c:pt idx="1216">
                  <c:v>30.852280783834502</c:v>
                </c:pt>
                <c:pt idx="1217">
                  <c:v>30.857070412133599</c:v>
                </c:pt>
                <c:pt idx="1218">
                  <c:v>30.861859953778598</c:v>
                </c:pt>
                <c:pt idx="1219">
                  <c:v>30.8666494086292</c:v>
                </c:pt>
                <c:pt idx="1220">
                  <c:v>30.871438776545101</c:v>
                </c:pt>
                <c:pt idx="1221">
                  <c:v>30.876228057385799</c:v>
                </c:pt>
                <c:pt idx="1222">
                  <c:v>30.881017251011102</c:v>
                </c:pt>
                <c:pt idx="1223">
                  <c:v>30.8858063572807</c:v>
                </c:pt>
                <c:pt idx="1224">
                  <c:v>30.890595376054399</c:v>
                </c:pt>
                <c:pt idx="1225">
                  <c:v>30.8953843071919</c:v>
                </c:pt>
                <c:pt idx="1226">
                  <c:v>30.900173150553002</c:v>
                </c:pt>
                <c:pt idx="1227">
                  <c:v>30.904961905997599</c:v>
                </c:pt>
                <c:pt idx="1228">
                  <c:v>30.909750573385601</c:v>
                </c:pt>
                <c:pt idx="1229">
                  <c:v>30.914539152576801</c:v>
                </c:pt>
                <c:pt idx="1230">
                  <c:v>30.919327643431298</c:v>
                </c:pt>
                <c:pt idx="1231">
                  <c:v>30.924116045808901</c:v>
                </c:pt>
                <c:pt idx="1232">
                  <c:v>30.9289043595697</c:v>
                </c:pt>
                <c:pt idx="1233">
                  <c:v>30.933692584573699</c:v>
                </c:pt>
                <c:pt idx="1234">
                  <c:v>30.938480720681</c:v>
                </c:pt>
                <c:pt idx="1235">
                  <c:v>30.9432687677517</c:v>
                </c:pt>
                <c:pt idx="1236">
                  <c:v>30.948056725645799</c:v>
                </c:pt>
                <c:pt idx="1237">
                  <c:v>30.952844594223698</c:v>
                </c:pt>
                <c:pt idx="1238">
                  <c:v>30.957632373345401</c:v>
                </c:pt>
                <c:pt idx="1239">
                  <c:v>30.9624200628712</c:v>
                </c:pt>
                <c:pt idx="1240">
                  <c:v>30.967207662661401</c:v>
                </c:pt>
                <c:pt idx="1241">
                  <c:v>30.9719951725762</c:v>
                </c:pt>
                <c:pt idx="1242">
                  <c:v>30.976782592476098</c:v>
                </c:pt>
                <c:pt idx="1243">
                  <c:v>30.981569922221301</c:v>
                </c:pt>
                <c:pt idx="1244">
                  <c:v>30.986357161672299</c:v>
                </c:pt>
                <c:pt idx="1245">
                  <c:v>30.9911443106894</c:v>
                </c:pt>
                <c:pt idx="1246">
                  <c:v>30.995931369133299</c:v>
                </c:pt>
                <c:pt idx="1247">
                  <c:v>31.000718336864399</c:v>
                </c:pt>
                <c:pt idx="1248">
                  <c:v>31.005505213743099</c:v>
                </c:pt>
                <c:pt idx="1249">
                  <c:v>31.010291999630201</c:v>
                </c:pt>
                <c:pt idx="1250">
                  <c:v>31.015078694386201</c:v>
                </c:pt>
                <c:pt idx="1251">
                  <c:v>31.019865297871799</c:v>
                </c:pt>
                <c:pt idx="1252">
                  <c:v>31.024651809947599</c:v>
                </c:pt>
                <c:pt idx="1253">
                  <c:v>31.029438230474401</c:v>
                </c:pt>
                <c:pt idx="1254">
                  <c:v>31.0342245593129</c:v>
                </c:pt>
                <c:pt idx="1255">
                  <c:v>31.039010796324</c:v>
                </c:pt>
                <c:pt idx="1256">
                  <c:v>31.043796941368399</c:v>
                </c:pt>
                <c:pt idx="1257">
                  <c:v>31.0485829943071</c:v>
                </c:pt>
                <c:pt idx="1258">
                  <c:v>31.053368955000799</c:v>
                </c:pt>
                <c:pt idx="1259">
                  <c:v>31.058154823310701</c:v>
                </c:pt>
                <c:pt idx="1260">
                  <c:v>31.062940599097601</c:v>
                </c:pt>
                <c:pt idx="1261">
                  <c:v>31.067726282222601</c:v>
                </c:pt>
                <c:pt idx="1262">
                  <c:v>31.072511872546698</c:v>
                </c:pt>
                <c:pt idx="1263">
                  <c:v>31.077297369931099</c:v>
                </c:pt>
                <c:pt idx="1264">
                  <c:v>31.082082774236799</c:v>
                </c:pt>
                <c:pt idx="1265">
                  <c:v>31.086868085325101</c:v>
                </c:pt>
                <c:pt idx="1266">
                  <c:v>31.0916533030571</c:v>
                </c:pt>
                <c:pt idx="1267">
                  <c:v>31.0964384272941</c:v>
                </c:pt>
                <c:pt idx="1268">
                  <c:v>31.101223457897401</c:v>
                </c:pt>
                <c:pt idx="1269">
                  <c:v>31.106008394728299</c:v>
                </c:pt>
                <c:pt idx="1270">
                  <c:v>31.110793237648199</c:v>
                </c:pt>
                <c:pt idx="1271">
                  <c:v>31.115577986518499</c:v>
                </c:pt>
                <c:pt idx="1272">
                  <c:v>31.1203626412006</c:v>
                </c:pt>
                <c:pt idx="1273">
                  <c:v>31.1251472015561</c:v>
                </c:pt>
                <c:pt idx="1274">
                  <c:v>31.1299316674464</c:v>
                </c:pt>
                <c:pt idx="1275">
                  <c:v>31.134716038733099</c:v>
                </c:pt>
                <c:pt idx="1276">
                  <c:v>31.1395003152779</c:v>
                </c:pt>
                <c:pt idx="1277">
                  <c:v>31.144284496942301</c:v>
                </c:pt>
                <c:pt idx="1278">
                  <c:v>31.1490685835881</c:v>
                </c:pt>
                <c:pt idx="1279">
                  <c:v>31.153852575077</c:v>
                </c:pt>
                <c:pt idx="1280">
                  <c:v>31.1586364712708</c:v>
                </c:pt>
                <c:pt idx="1281">
                  <c:v>31.163420272031299</c:v>
                </c:pt>
                <c:pt idx="1282">
                  <c:v>31.168203977220301</c:v>
                </c:pt>
                <c:pt idx="1283">
                  <c:v>31.172987586699801</c:v>
                </c:pt>
                <c:pt idx="1284">
                  <c:v>31.177771100331601</c:v>
                </c:pt>
                <c:pt idx="1285">
                  <c:v>31.182554517977799</c:v>
                </c:pt>
                <c:pt idx="1286">
                  <c:v>31.187337839500401</c:v>
                </c:pt>
                <c:pt idx="1287">
                  <c:v>31.192121064761501</c:v>
                </c:pt>
                <c:pt idx="1288">
                  <c:v>31.196904193623102</c:v>
                </c:pt>
                <c:pt idx="1289">
                  <c:v>31.201687225947499</c:v>
                </c:pt>
                <c:pt idx="1290">
                  <c:v>31.206470161596702</c:v>
                </c:pt>
                <c:pt idx="1291">
                  <c:v>31.211253000433199</c:v>
                </c:pt>
                <c:pt idx="1292">
                  <c:v>31.216035742319001</c:v>
                </c:pt>
                <c:pt idx="1293">
                  <c:v>31.220818387116601</c:v>
                </c:pt>
                <c:pt idx="1294">
                  <c:v>31.225600934688401</c:v>
                </c:pt>
                <c:pt idx="1295">
                  <c:v>31.230383384896601</c:v>
                </c:pt>
                <c:pt idx="1296">
                  <c:v>31.2351657376039</c:v>
                </c:pt>
                <c:pt idx="1297">
                  <c:v>31.2399479926727</c:v>
                </c:pt>
                <c:pt idx="1298">
                  <c:v>31.244730149965601</c:v>
                </c:pt>
                <c:pt idx="1299">
                  <c:v>31.249512209344999</c:v>
                </c:pt>
                <c:pt idx="1300">
                  <c:v>31.254294170673798</c:v>
                </c:pt>
                <c:pt idx="1301">
                  <c:v>31.259076033814502</c:v>
                </c:pt>
                <c:pt idx="1302">
                  <c:v>31.2638577986299</c:v>
                </c:pt>
                <c:pt idx="1303">
                  <c:v>31.268639464982702</c:v>
                </c:pt>
                <c:pt idx="1304">
                  <c:v>31.273421032735801</c:v>
                </c:pt>
                <c:pt idx="1305">
                  <c:v>31.278202501751998</c:v>
                </c:pt>
                <c:pt idx="1306">
                  <c:v>31.282983871894199</c:v>
                </c:pt>
                <c:pt idx="1307">
                  <c:v>31.287765143025499</c:v>
                </c:pt>
                <c:pt idx="1308">
                  <c:v>31.2925463150087</c:v>
                </c:pt>
                <c:pt idx="1309">
                  <c:v>31.2973273877069</c:v>
                </c:pt>
                <c:pt idx="1310">
                  <c:v>31.302108360983301</c:v>
                </c:pt>
                <c:pt idx="1311">
                  <c:v>31.3068892347009</c:v>
                </c:pt>
                <c:pt idx="1312">
                  <c:v>31.311670008722899</c:v>
                </c:pt>
                <c:pt idx="1313">
                  <c:v>31.316450682912599</c:v>
                </c:pt>
                <c:pt idx="1314">
                  <c:v>31.321231257133299</c:v>
                </c:pt>
                <c:pt idx="1315">
                  <c:v>31.326011731248201</c:v>
                </c:pt>
                <c:pt idx="1316">
                  <c:v>31.3307921051208</c:v>
                </c:pt>
                <c:pt idx="1317">
                  <c:v>31.335572378614401</c:v>
                </c:pt>
                <c:pt idx="1318">
                  <c:v>31.340352551592499</c:v>
                </c:pt>
                <c:pt idx="1319">
                  <c:v>31.345132623918701</c:v>
                </c:pt>
                <c:pt idx="1320">
                  <c:v>31.349912595456502</c:v>
                </c:pt>
                <c:pt idx="1321">
                  <c:v>31.354692466069501</c:v>
                </c:pt>
                <c:pt idx="1322">
                  <c:v>31.3594722356214</c:v>
                </c:pt>
                <c:pt idx="1323">
                  <c:v>31.364251903975902</c:v>
                </c:pt>
                <c:pt idx="1324">
                  <c:v>31.369031470996699</c:v>
                </c:pt>
                <c:pt idx="1325">
                  <c:v>31.373810936547599</c:v>
                </c:pt>
                <c:pt idx="1326">
                  <c:v>31.378590300492501</c:v>
                </c:pt>
                <c:pt idx="1327">
                  <c:v>31.3833695626953</c:v>
                </c:pt>
                <c:pt idx="1328">
                  <c:v>31.388148723019899</c:v>
                </c:pt>
                <c:pt idx="1329">
                  <c:v>31.3929277813304</c:v>
                </c:pt>
                <c:pt idx="1330">
                  <c:v>31.3977067374908</c:v>
                </c:pt>
                <c:pt idx="1331">
                  <c:v>31.402485591365199</c:v>
                </c:pt>
                <c:pt idx="1332">
                  <c:v>31.407264342817601</c:v>
                </c:pt>
                <c:pt idx="1333">
                  <c:v>31.412042991712401</c:v>
                </c:pt>
                <c:pt idx="1334">
                  <c:v>31.416821537913801</c:v>
                </c:pt>
                <c:pt idx="1335">
                  <c:v>31.4215999812861</c:v>
                </c:pt>
                <c:pt idx="1336">
                  <c:v>31.426378321693601</c:v>
                </c:pt>
                <c:pt idx="1337">
                  <c:v>31.431156559000701</c:v>
                </c:pt>
                <c:pt idx="1338">
                  <c:v>31.4359346930718</c:v>
                </c:pt>
                <c:pt idx="1339">
                  <c:v>31.4407127237716</c:v>
                </c:pt>
                <c:pt idx="1340">
                  <c:v>31.445490650964398</c:v>
                </c:pt>
                <c:pt idx="1341">
                  <c:v>31.450268474514999</c:v>
                </c:pt>
                <c:pt idx="1342">
                  <c:v>31.455046194287899</c:v>
                </c:pt>
                <c:pt idx="1343">
                  <c:v>31.459823810147899</c:v>
                </c:pt>
                <c:pt idx="1344">
                  <c:v>31.464601321959702</c:v>
                </c:pt>
                <c:pt idx="1345">
                  <c:v>31.469378729588101</c:v>
                </c:pt>
                <c:pt idx="1346">
                  <c:v>31.474156032898001</c:v>
                </c:pt>
                <c:pt idx="1347">
                  <c:v>31.478933231754301</c:v>
                </c:pt>
                <c:pt idx="1348">
                  <c:v>31.483710326021999</c:v>
                </c:pt>
                <c:pt idx="1349">
                  <c:v>31.488487315566001</c:v>
                </c:pt>
                <c:pt idx="1350">
                  <c:v>31.493264200251399</c:v>
                </c:pt>
                <c:pt idx="1351">
                  <c:v>31.498040979943401</c:v>
                </c:pt>
                <c:pt idx="1352">
                  <c:v>31.502817654506998</c:v>
                </c:pt>
                <c:pt idx="1353">
                  <c:v>31.507594223807601</c:v>
                </c:pt>
                <c:pt idx="1354">
                  <c:v>31.512370687710501</c:v>
                </c:pt>
                <c:pt idx="1355">
                  <c:v>31.517147046080801</c:v>
                </c:pt>
                <c:pt idx="1356">
                  <c:v>31.521923298783999</c:v>
                </c:pt>
                <c:pt idx="1357">
                  <c:v>31.526699445685601</c:v>
                </c:pt>
                <c:pt idx="1358">
                  <c:v>31.531475486651001</c:v>
                </c:pt>
                <c:pt idx="1359">
                  <c:v>31.536251421545799</c:v>
                </c:pt>
                <c:pt idx="1360">
                  <c:v>31.541027250235501</c:v>
                </c:pt>
                <c:pt idx="1361">
                  <c:v>31.5458029725858</c:v>
                </c:pt>
                <c:pt idx="1362">
                  <c:v>31.5505785884625</c:v>
                </c:pt>
                <c:pt idx="1363">
                  <c:v>31.555354097731101</c:v>
                </c:pt>
                <c:pt idx="1364">
                  <c:v>31.560129500257698</c:v>
                </c:pt>
                <c:pt idx="1365">
                  <c:v>31.5649047959079</c:v>
                </c:pt>
                <c:pt idx="1366">
                  <c:v>31.5696799845478</c:v>
                </c:pt>
                <c:pt idx="1367">
                  <c:v>31.574455066043299</c:v>
                </c:pt>
                <c:pt idx="1368">
                  <c:v>31.579230040260398</c:v>
                </c:pt>
                <c:pt idx="1369">
                  <c:v>31.5840049070652</c:v>
                </c:pt>
                <c:pt idx="1370">
                  <c:v>31.588779666323799</c:v>
                </c:pt>
                <c:pt idx="1371">
                  <c:v>31.593554317902498</c:v>
                </c:pt>
                <c:pt idx="1372">
                  <c:v>31.598328861667401</c:v>
                </c:pt>
                <c:pt idx="1373">
                  <c:v>31.6031032974849</c:v>
                </c:pt>
                <c:pt idx="1374">
                  <c:v>31.607877625221299</c:v>
                </c:pt>
                <c:pt idx="1375">
                  <c:v>31.612651844742999</c:v>
                </c:pt>
                <c:pt idx="1376">
                  <c:v>31.617425955916399</c:v>
                </c:pt>
                <c:pt idx="1377">
                  <c:v>31.622199958608199</c:v>
                </c:pt>
                <c:pt idx="1378">
                  <c:v>31.626973852684898</c:v>
                </c:pt>
                <c:pt idx="1379">
                  <c:v>31.631747638013</c:v>
                </c:pt>
                <c:pt idx="1380">
                  <c:v>31.636521314459401</c:v>
                </c:pt>
                <c:pt idx="1381">
                  <c:v>31.641294881890602</c:v>
                </c:pt>
                <c:pt idx="1382">
                  <c:v>31.646068340173599</c:v>
                </c:pt>
                <c:pt idx="1383">
                  <c:v>31.650841689175198</c:v>
                </c:pt>
                <c:pt idx="1384">
                  <c:v>31.655614928762301</c:v>
                </c:pt>
                <c:pt idx="1385">
                  <c:v>31.6603880588018</c:v>
                </c:pt>
                <c:pt idx="1386">
                  <c:v>31.6651610791608</c:v>
                </c:pt>
                <c:pt idx="1387">
                  <c:v>31.669933989706301</c:v>
                </c:pt>
                <c:pt idx="1388">
                  <c:v>31.6747067903055</c:v>
                </c:pt>
                <c:pt idx="1389">
                  <c:v>31.679479480825599</c:v>
                </c:pt>
                <c:pt idx="1390">
                  <c:v>31.6842520611339</c:v>
                </c:pt>
                <c:pt idx="1391">
                  <c:v>31.689024531097498</c:v>
                </c:pt>
                <c:pt idx="1392">
                  <c:v>31.693796890584</c:v>
                </c:pt>
                <c:pt idx="1393">
                  <c:v>31.698569139460702</c:v>
                </c:pt>
                <c:pt idx="1394">
                  <c:v>31.703341277595101</c:v>
                </c:pt>
                <c:pt idx="1395">
                  <c:v>31.708113304854699</c:v>
                </c:pt>
                <c:pt idx="1396">
                  <c:v>31.7128852211072</c:v>
                </c:pt>
                <c:pt idx="1397">
                  <c:v>31.717657026220099</c:v>
                </c:pt>
                <c:pt idx="1398">
                  <c:v>31.722428720061298</c:v>
                </c:pt>
                <c:pt idx="1399">
                  <c:v>31.7272003024984</c:v>
                </c:pt>
                <c:pt idx="1400">
                  <c:v>31.731971773399199</c:v>
                </c:pt>
                <c:pt idx="1401">
                  <c:v>31.736743132631801</c:v>
                </c:pt>
                <c:pt idx="1402">
                  <c:v>31.741514380063901</c:v>
                </c:pt>
                <c:pt idx="1403">
                  <c:v>31.746285515563699</c:v>
                </c:pt>
                <c:pt idx="1404">
                  <c:v>31.751056538999102</c:v>
                </c:pt>
                <c:pt idx="1405">
                  <c:v>31.7558274502383</c:v>
                </c:pt>
                <c:pt idx="1406">
                  <c:v>31.760598249149499</c:v>
                </c:pt>
                <c:pt idx="1407">
                  <c:v>31.765368935600801</c:v>
                </c:pt>
                <c:pt idx="1408">
                  <c:v>31.770139509460702</c:v>
                </c:pt>
                <c:pt idx="1409">
                  <c:v>31.774909970597299</c:v>
                </c:pt>
                <c:pt idx="1410">
                  <c:v>31.779680318879301</c:v>
                </c:pt>
                <c:pt idx="1411">
                  <c:v>31.784450554174899</c:v>
                </c:pt>
                <c:pt idx="1412">
                  <c:v>31.789220676352802</c:v>
                </c:pt>
                <c:pt idx="1413">
                  <c:v>31.793990685281599</c:v>
                </c:pt>
                <c:pt idx="1414">
                  <c:v>31.7987605808298</c:v>
                </c:pt>
                <c:pt idx="1415">
                  <c:v>31.803530362866201</c:v>
                </c:pt>
                <c:pt idx="1416">
                  <c:v>31.808300031259598</c:v>
                </c:pt>
                <c:pt idx="1417">
                  <c:v>31.8130695858788</c:v>
                </c:pt>
                <c:pt idx="1418">
                  <c:v>31.817839026592601</c:v>
                </c:pt>
                <c:pt idx="1419">
                  <c:v>31.822608353270098</c:v>
                </c:pt>
                <c:pt idx="1420">
                  <c:v>31.8273775657802</c:v>
                </c:pt>
                <c:pt idx="1421">
                  <c:v>31.832146663992098</c:v>
                </c:pt>
                <c:pt idx="1422">
                  <c:v>31.836915647774699</c:v>
                </c:pt>
                <c:pt idx="1423">
                  <c:v>31.8416845169974</c:v>
                </c:pt>
                <c:pt idx="1424">
                  <c:v>31.846453271529398</c:v>
                </c:pt>
                <c:pt idx="1425">
                  <c:v>31.8512219112399</c:v>
                </c:pt>
                <c:pt idx="1426">
                  <c:v>31.8559904359984</c:v>
                </c:pt>
                <c:pt idx="1427">
                  <c:v>31.860758845674301</c:v>
                </c:pt>
                <c:pt idx="1428">
                  <c:v>31.865527140137001</c:v>
                </c:pt>
                <c:pt idx="1429">
                  <c:v>31.870295319256201</c:v>
                </c:pt>
                <c:pt idx="1430">
                  <c:v>31.875063382901399</c:v>
                </c:pt>
                <c:pt idx="1431">
                  <c:v>31.879831330942299</c:v>
                </c:pt>
                <c:pt idx="1432">
                  <c:v>31.884599163248701</c:v>
                </c:pt>
                <c:pt idx="1433">
                  <c:v>31.8893668796904</c:v>
                </c:pt>
                <c:pt idx="1434">
                  <c:v>31.894134480137101</c:v>
                </c:pt>
                <c:pt idx="1435">
                  <c:v>31.898901964458901</c:v>
                </c:pt>
                <c:pt idx="1436">
                  <c:v>31.903669332525698</c:v>
                </c:pt>
                <c:pt idx="1437">
                  <c:v>31.9084365842076</c:v>
                </c:pt>
                <c:pt idx="1438">
                  <c:v>31.9132037193746</c:v>
                </c:pt>
                <c:pt idx="1439">
                  <c:v>31.917970737897001</c:v>
                </c:pt>
                <c:pt idx="1440">
                  <c:v>31.9227376396449</c:v>
                </c:pt>
                <c:pt idx="1441">
                  <c:v>31.927504424488699</c:v>
                </c:pt>
                <c:pt idx="1442">
                  <c:v>31.932271092298699</c:v>
                </c:pt>
                <c:pt idx="1443">
                  <c:v>31.937037642945299</c:v>
                </c:pt>
                <c:pt idx="1444">
                  <c:v>31.9418040762991</c:v>
                </c:pt>
                <c:pt idx="1445">
                  <c:v>31.946570392230502</c:v>
                </c:pt>
                <c:pt idx="1446">
                  <c:v>31.951336590610101</c:v>
                </c:pt>
                <c:pt idx="1447">
                  <c:v>31.956102671308599</c:v>
                </c:pt>
                <c:pt idx="1448">
                  <c:v>31.9608686341968</c:v>
                </c:pt>
                <c:pt idx="1449">
                  <c:v>31.9656344791454</c:v>
                </c:pt>
                <c:pt idx="1450">
                  <c:v>31.970400206025399</c:v>
                </c:pt>
                <c:pt idx="1451">
                  <c:v>31.975165814707498</c:v>
                </c:pt>
                <c:pt idx="1452">
                  <c:v>31.979931305062799</c:v>
                </c:pt>
                <c:pt idx="1453">
                  <c:v>31.984696676962301</c:v>
                </c:pt>
                <c:pt idx="1454">
                  <c:v>31.989461930277201</c:v>
                </c:pt>
                <c:pt idx="1455">
                  <c:v>31.994227064878601</c:v>
                </c:pt>
                <c:pt idx="1456">
                  <c:v>31.998992080637802</c:v>
                </c:pt>
                <c:pt idx="1457">
                  <c:v>32.003756977425901</c:v>
                </c:pt>
                <c:pt idx="1458">
                  <c:v>32.008521755114501</c:v>
                </c:pt>
                <c:pt idx="1459">
                  <c:v>32.013286413574903</c:v>
                </c:pt>
                <c:pt idx="1460">
                  <c:v>32.0180509526786</c:v>
                </c:pt>
                <c:pt idx="1461">
                  <c:v>32.022815372297202</c:v>
                </c:pt>
                <c:pt idx="1462">
                  <c:v>32.027579672302203</c:v>
                </c:pt>
                <c:pt idx="1463">
                  <c:v>32.032343852565397</c:v>
                </c:pt>
                <c:pt idx="1464">
                  <c:v>32.037107912958497</c:v>
                </c:pt>
                <c:pt idx="1465">
                  <c:v>32.0418718533533</c:v>
                </c:pt>
                <c:pt idx="1466">
                  <c:v>32.046635673621701</c:v>
                </c:pt>
                <c:pt idx="1467">
                  <c:v>32.051399373635597</c:v>
                </c:pt>
                <c:pt idx="1468">
                  <c:v>32.056162953266998</c:v>
                </c:pt>
                <c:pt idx="1469">
                  <c:v>32.060926412388</c:v>
                </c:pt>
                <c:pt idx="1470">
                  <c:v>32.065689750870703</c:v>
                </c:pt>
                <c:pt idx="1471">
                  <c:v>32.070452968587297</c:v>
                </c:pt>
                <c:pt idx="1472">
                  <c:v>32.075216065409997</c:v>
                </c:pt>
                <c:pt idx="1473">
                  <c:v>32.079979041211203</c:v>
                </c:pt>
                <c:pt idx="1474">
                  <c:v>32.084741895863303</c:v>
                </c:pt>
                <c:pt idx="1475">
                  <c:v>32.089504629238697</c:v>
                </c:pt>
                <c:pt idx="1476">
                  <c:v>32.094267241209899</c:v>
                </c:pt>
                <c:pt idx="1477">
                  <c:v>32.099029731649502</c:v>
                </c:pt>
                <c:pt idx="1478">
                  <c:v>32.103792100430198</c:v>
                </c:pt>
                <c:pt idx="1479">
                  <c:v>32.1085543474247</c:v>
                </c:pt>
                <c:pt idx="1480">
                  <c:v>32.113316472505701</c:v>
                </c:pt>
                <c:pt idx="1481">
                  <c:v>32.118078475546099</c:v>
                </c:pt>
                <c:pt idx="1482">
                  <c:v>32.122840356418799</c:v>
                </c:pt>
                <c:pt idx="1483">
                  <c:v>32.127602114996797</c:v>
                </c:pt>
                <c:pt idx="1484">
                  <c:v>32.1323637511531</c:v>
                </c:pt>
                <c:pt idx="1485">
                  <c:v>32.137125264760797</c:v>
                </c:pt>
                <c:pt idx="1486">
                  <c:v>32.141886655693099</c:v>
                </c:pt>
                <c:pt idx="1487">
                  <c:v>32.146647923823302</c:v>
                </c:pt>
                <c:pt idx="1488">
                  <c:v>32.151409069024503</c:v>
                </c:pt>
                <c:pt idx="1489">
                  <c:v>32.156170091170303</c:v>
                </c:pt>
                <c:pt idx="1490">
                  <c:v>32.160930990133899</c:v>
                </c:pt>
                <c:pt idx="1491">
                  <c:v>32.165691765788999</c:v>
                </c:pt>
                <c:pt idx="1492">
                  <c:v>32.170452418009098</c:v>
                </c:pt>
                <c:pt idx="1493">
                  <c:v>32.175212946667799</c:v>
                </c:pt>
                <c:pt idx="1494">
                  <c:v>32.1799733516388</c:v>
                </c:pt>
                <c:pt idx="1495">
                  <c:v>32.184733632795897</c:v>
                </c:pt>
                <c:pt idx="1496">
                  <c:v>32.189493790012897</c:v>
                </c:pt>
                <c:pt idx="1497">
                  <c:v>32.194253823163798</c:v>
                </c:pt>
                <c:pt idx="1498">
                  <c:v>32.199013732122403</c:v>
                </c:pt>
                <c:pt idx="1499">
                  <c:v>32.203773516762801</c:v>
                </c:pt>
                <c:pt idx="1500">
                  <c:v>32.208533176959001</c:v>
                </c:pt>
                <c:pt idx="1501">
                  <c:v>32.2132927125854</c:v>
                </c:pt>
                <c:pt idx="1502">
                  <c:v>32.218052123516003</c:v>
                </c:pt>
                <c:pt idx="1503">
                  <c:v>32.222811409625301</c:v>
                </c:pt>
                <c:pt idx="1504">
                  <c:v>32.227570570787499</c:v>
                </c:pt>
                <c:pt idx="1505">
                  <c:v>32.232329606877002</c:v>
                </c:pt>
                <c:pt idx="1506">
                  <c:v>32.237088517768498</c:v>
                </c:pt>
                <c:pt idx="1507">
                  <c:v>32.2418473033363</c:v>
                </c:pt>
                <c:pt idx="1508">
                  <c:v>32.246605963455302</c:v>
                </c:pt>
                <c:pt idx="1509">
                  <c:v>32.251364498000001</c:v>
                </c:pt>
                <c:pt idx="1510">
                  <c:v>32.256122906845299</c:v>
                </c:pt>
                <c:pt idx="1511">
                  <c:v>32.260881189865898</c:v>
                </c:pt>
                <c:pt idx="1512">
                  <c:v>32.265639346936801</c:v>
                </c:pt>
                <c:pt idx="1513">
                  <c:v>32.270397377932902</c:v>
                </c:pt>
                <c:pt idx="1514">
                  <c:v>32.275155282729301</c:v>
                </c:pt>
                <c:pt idx="1515">
                  <c:v>32.2799130612011</c:v>
                </c:pt>
                <c:pt idx="1516">
                  <c:v>32.284670713223399</c:v>
                </c:pt>
                <c:pt idx="1517">
                  <c:v>32.289428238671498</c:v>
                </c:pt>
                <c:pt idx="1518">
                  <c:v>32.294185637420703</c:v>
                </c:pt>
                <c:pt idx="1519">
                  <c:v>32.298942909346401</c:v>
                </c:pt>
                <c:pt idx="1520">
                  <c:v>32.303700054323997</c:v>
                </c:pt>
                <c:pt idx="1521">
                  <c:v>32.308457072228997</c:v>
                </c:pt>
                <c:pt idx="1522">
                  <c:v>32.313213962936899</c:v>
                </c:pt>
                <c:pt idx="1523">
                  <c:v>32.317970726323502</c:v>
                </c:pt>
                <c:pt idx="1524">
                  <c:v>32.322727362264501</c:v>
                </c:pt>
                <c:pt idx="1525">
                  <c:v>32.327483870635596</c:v>
                </c:pt>
                <c:pt idx="1526">
                  <c:v>32.332240251312598</c:v>
                </c:pt>
                <c:pt idx="1527">
                  <c:v>32.336996504171601</c:v>
                </c:pt>
                <c:pt idx="1528">
                  <c:v>32.341752629088496</c:v>
                </c:pt>
                <c:pt idx="1529">
                  <c:v>32.3465086259393</c:v>
                </c:pt>
                <c:pt idx="1530">
                  <c:v>32.351264494600102</c:v>
                </c:pt>
                <c:pt idx="1531">
                  <c:v>32.356020234947202</c:v>
                </c:pt>
                <c:pt idx="1532">
                  <c:v>32.360775846856797</c:v>
                </c:pt>
                <c:pt idx="1533">
                  <c:v>32.3655313302053</c:v>
                </c:pt>
                <c:pt idx="1534">
                  <c:v>32.370286684869001</c:v>
                </c:pt>
                <c:pt idx="1535">
                  <c:v>32.375041910724399</c:v>
                </c:pt>
                <c:pt idx="1536">
                  <c:v>32.379797007648001</c:v>
                </c:pt>
                <c:pt idx="1537">
                  <c:v>32.384551975516501</c:v>
                </c:pt>
                <c:pt idx="1538">
                  <c:v>32.389306814206499</c:v>
                </c:pt>
                <c:pt idx="1539">
                  <c:v>32.3940615235948</c:v>
                </c:pt>
                <c:pt idx="1540">
                  <c:v>32.398816103558097</c:v>
                </c:pt>
                <c:pt idx="1541">
                  <c:v>32.403570553973402</c:v>
                </c:pt>
                <c:pt idx="1542">
                  <c:v>32.4083248747176</c:v>
                </c:pt>
                <c:pt idx="1543">
                  <c:v>32.413079065667603</c:v>
                </c:pt>
                <c:pt idx="1544">
                  <c:v>32.4178331267007</c:v>
                </c:pt>
                <c:pt idx="1545">
                  <c:v>32.422587057693903</c:v>
                </c:pt>
                <c:pt idx="1546">
                  <c:v>32.427340858524602</c:v>
                </c:pt>
                <c:pt idx="1547">
                  <c:v>32.432094529069801</c:v>
                </c:pt>
                <c:pt idx="1548">
                  <c:v>32.436848069207102</c:v>
                </c:pt>
                <c:pt idx="1549">
                  <c:v>32.441601478813901</c:v>
                </c:pt>
                <c:pt idx="1550">
                  <c:v>32.446354757767701</c:v>
                </c:pt>
                <c:pt idx="1551">
                  <c:v>32.451107905946003</c:v>
                </c:pt>
                <c:pt idx="1552">
                  <c:v>32.455860923226503</c:v>
                </c:pt>
                <c:pt idx="1553">
                  <c:v>32.460613809486802</c:v>
                </c:pt>
                <c:pt idx="1554">
                  <c:v>32.465366564604899</c:v>
                </c:pt>
                <c:pt idx="1555">
                  <c:v>32.470119188458497</c:v>
                </c:pt>
                <c:pt idx="1556">
                  <c:v>32.474871680925503</c:v>
                </c:pt>
                <c:pt idx="1557">
                  <c:v>32.479624041884001</c:v>
                </c:pt>
                <c:pt idx="1558">
                  <c:v>32.4843762712119</c:v>
                </c:pt>
                <c:pt idx="1559">
                  <c:v>32.489128368787497</c:v>
                </c:pt>
                <c:pt idx="1560">
                  <c:v>32.4938803344889</c:v>
                </c:pt>
                <c:pt idx="1561">
                  <c:v>32.498632168194497</c:v>
                </c:pt>
                <c:pt idx="1562">
                  <c:v>32.503383869782397</c:v>
                </c:pt>
                <c:pt idx="1563">
                  <c:v>32.508135439131202</c:v>
                </c:pt>
                <c:pt idx="1564">
                  <c:v>32.512886876119303</c:v>
                </c:pt>
                <c:pt idx="1565">
                  <c:v>32.517638180625298</c:v>
                </c:pt>
                <c:pt idx="1566">
                  <c:v>32.522389352527803</c:v>
                </c:pt>
                <c:pt idx="1567">
                  <c:v>32.527140391705501</c:v>
                </c:pt>
                <c:pt idx="1568">
                  <c:v>32.531891298037102</c:v>
                </c:pt>
                <c:pt idx="1569">
                  <c:v>32.536642071401502</c:v>
                </c:pt>
                <c:pt idx="1570">
                  <c:v>32.541392711677602</c:v>
                </c:pt>
                <c:pt idx="1571">
                  <c:v>32.546143218744298</c:v>
                </c:pt>
                <c:pt idx="1572">
                  <c:v>32.550893592480797</c:v>
                </c:pt>
                <c:pt idx="1573">
                  <c:v>32.555643832766002</c:v>
                </c:pt>
                <c:pt idx="1574">
                  <c:v>32.560393939479198</c:v>
                </c:pt>
                <c:pt idx="1575">
                  <c:v>32.5651439124997</c:v>
                </c:pt>
                <c:pt idx="1576">
                  <c:v>32.5698937517068</c:v>
                </c:pt>
                <c:pt idx="1577">
                  <c:v>32.5746434569798</c:v>
                </c:pt>
                <c:pt idx="1578">
                  <c:v>32.579393028198197</c:v>
                </c:pt>
                <c:pt idx="1579">
                  <c:v>32.584142465241698</c:v>
                </c:pt>
                <c:pt idx="1580">
                  <c:v>32.588891767989701</c:v>
                </c:pt>
                <c:pt idx="1581">
                  <c:v>32.593640936321897</c:v>
                </c:pt>
                <c:pt idx="1582">
                  <c:v>32.598389970118198</c:v>
                </c:pt>
                <c:pt idx="1583">
                  <c:v>32.603138869258203</c:v>
                </c:pt>
                <c:pt idx="1584">
                  <c:v>32.607887633622099</c:v>
                </c:pt>
                <c:pt idx="1585">
                  <c:v>32.612636263089499</c:v>
                </c:pt>
                <c:pt idx="1586">
                  <c:v>32.617384757540698</c:v>
                </c:pt>
                <c:pt idx="1587">
                  <c:v>32.6221331168557</c:v>
                </c:pt>
                <c:pt idx="1588">
                  <c:v>32.6268813409148</c:v>
                </c:pt>
                <c:pt idx="1589">
                  <c:v>32.631629429598</c:v>
                </c:pt>
                <c:pt idx="1590">
                  <c:v>32.636377382785803</c:v>
                </c:pt>
                <c:pt idx="1591">
                  <c:v>32.641125200358601</c:v>
                </c:pt>
                <c:pt idx="1592">
                  <c:v>32.645872882196699</c:v>
                </c:pt>
                <c:pt idx="1593">
                  <c:v>32.650620428180801</c:v>
                </c:pt>
                <c:pt idx="1594">
                  <c:v>32.655367838191502</c:v>
                </c:pt>
                <c:pt idx="1595">
                  <c:v>32.660115112109402</c:v>
                </c:pt>
                <c:pt idx="1596">
                  <c:v>32.664862249815201</c:v>
                </c:pt>
                <c:pt idx="1597">
                  <c:v>32.669609251189797</c:v>
                </c:pt>
                <c:pt idx="1598">
                  <c:v>32.674356116114097</c:v>
                </c:pt>
                <c:pt idx="1599">
                  <c:v>32.679102844469</c:v>
                </c:pt>
                <c:pt idx="1600">
                  <c:v>32.683849436135603</c:v>
                </c:pt>
                <c:pt idx="1601">
                  <c:v>32.688595890995003</c:v>
                </c:pt>
                <c:pt idx="1602">
                  <c:v>32.6933422089283</c:v>
                </c:pt>
                <c:pt idx="1603">
                  <c:v>32.698088389816697</c:v>
                </c:pt>
                <c:pt idx="1604">
                  <c:v>32.702834433541703</c:v>
                </c:pt>
                <c:pt idx="1605">
                  <c:v>32.707580339984602</c:v>
                </c:pt>
                <c:pt idx="1606">
                  <c:v>32.712326109026897</c:v>
                </c:pt>
                <c:pt idx="1607">
                  <c:v>32.717071740549997</c:v>
                </c:pt>
                <c:pt idx="1608">
                  <c:v>32.721817234435697</c:v>
                </c:pt>
                <c:pt idx="1609">
                  <c:v>32.7265625905655</c:v>
                </c:pt>
                <c:pt idx="1610">
                  <c:v>32.731307808821299</c:v>
                </c:pt>
                <c:pt idx="1611">
                  <c:v>32.736052889084803</c:v>
                </c:pt>
                <c:pt idx="1612">
                  <c:v>32.740797831237998</c:v>
                </c:pt>
                <c:pt idx="1613">
                  <c:v>32.745542635162799</c:v>
                </c:pt>
                <c:pt idx="1614">
                  <c:v>32.750287300741199</c:v>
                </c:pt>
                <c:pt idx="1615">
                  <c:v>32.755031827855397</c:v>
                </c:pt>
                <c:pt idx="1616">
                  <c:v>32.7597762163875</c:v>
                </c:pt>
                <c:pt idx="1617">
                  <c:v>32.7645204662198</c:v>
                </c:pt>
                <c:pt idx="1618">
                  <c:v>32.769264577234601</c:v>
                </c:pt>
                <c:pt idx="1619">
                  <c:v>32.774008549314402</c:v>
                </c:pt>
                <c:pt idx="1620">
                  <c:v>32.778752382341501</c:v>
                </c:pt>
                <c:pt idx="1621">
                  <c:v>32.783496076198603</c:v>
                </c:pt>
                <c:pt idx="1622">
                  <c:v>32.788239630768203</c:v>
                </c:pt>
                <c:pt idx="1623">
                  <c:v>32.792983045933099</c:v>
                </c:pt>
                <c:pt idx="1624">
                  <c:v>32.797726321575901</c:v>
                </c:pt>
                <c:pt idx="1625">
                  <c:v>32.802469457579598</c:v>
                </c:pt>
                <c:pt idx="1626">
                  <c:v>32.807212453826999</c:v>
                </c:pt>
                <c:pt idx="1627">
                  <c:v>32.8119553102011</c:v>
                </c:pt>
                <c:pt idx="1628">
                  <c:v>32.816698026585001</c:v>
                </c:pt>
                <c:pt idx="1629">
                  <c:v>32.821440602861699</c:v>
                </c:pt>
                <c:pt idx="1630">
                  <c:v>32.8261830389146</c:v>
                </c:pt>
                <c:pt idx="1631">
                  <c:v>32.830925334626698</c:v>
                </c:pt>
                <c:pt idx="1632">
                  <c:v>32.835667489881601</c:v>
                </c:pt>
                <c:pt idx="1633">
                  <c:v>32.840409504562501</c:v>
                </c:pt>
                <c:pt idx="1634">
                  <c:v>32.845151378552998</c:v>
                </c:pt>
                <c:pt idx="1635">
                  <c:v>32.849893111736698</c:v>
                </c:pt>
                <c:pt idx="1636">
                  <c:v>32.8546347039971</c:v>
                </c:pt>
                <c:pt idx="1637">
                  <c:v>32.859376155217902</c:v>
                </c:pt>
                <c:pt idx="1638">
                  <c:v>32.864117465283002</c:v>
                </c:pt>
                <c:pt idx="1639">
                  <c:v>32.868858634076297</c:v>
                </c:pt>
                <c:pt idx="1640">
                  <c:v>32.873599661481499</c:v>
                </c:pt>
                <c:pt idx="1641">
                  <c:v>32.878340547382699</c:v>
                </c:pt>
                <c:pt idx="1642">
                  <c:v>32.883081291663999</c:v>
                </c:pt>
                <c:pt idx="1643">
                  <c:v>32.887821894209502</c:v>
                </c:pt>
                <c:pt idx="1644">
                  <c:v>32.892562354903397</c:v>
                </c:pt>
                <c:pt idx="1645">
                  <c:v>32.897302673630001</c:v>
                </c:pt>
                <c:pt idx="1646">
                  <c:v>32.902042850273702</c:v>
                </c:pt>
                <c:pt idx="1647">
                  <c:v>32.906782884718901</c:v>
                </c:pt>
                <c:pt idx="1648">
                  <c:v>32.911522776850099</c:v>
                </c:pt>
                <c:pt idx="1649">
                  <c:v>32.916262526551897</c:v>
                </c:pt>
                <c:pt idx="1650">
                  <c:v>32.921002133708903</c:v>
                </c:pt>
                <c:pt idx="1651">
                  <c:v>32.925741598205903</c:v>
                </c:pt>
                <c:pt idx="1652">
                  <c:v>32.930480919927597</c:v>
                </c:pt>
                <c:pt idx="1653">
                  <c:v>32.935220098758897</c:v>
                </c:pt>
                <c:pt idx="1654">
                  <c:v>32.939959134584797</c:v>
                </c:pt>
                <c:pt idx="1655">
                  <c:v>32.944698027290201</c:v>
                </c:pt>
                <c:pt idx="1656">
                  <c:v>32.9494367767604</c:v>
                </c:pt>
                <c:pt idx="1657">
                  <c:v>32.954175382880301</c:v>
                </c:pt>
                <c:pt idx="1658">
                  <c:v>32.958913845535299</c:v>
                </c:pt>
                <c:pt idx="1659">
                  <c:v>32.9636521646107</c:v>
                </c:pt>
                <c:pt idx="1660">
                  <c:v>32.968390339991899</c:v>
                </c:pt>
                <c:pt idx="1661">
                  <c:v>32.973128371564201</c:v>
                </c:pt>
                <c:pt idx="1662">
                  <c:v>32.9778662592133</c:v>
                </c:pt>
                <c:pt idx="1663">
                  <c:v>32.982604002824701</c:v>
                </c:pt>
                <c:pt idx="1664">
                  <c:v>32.987341602284097</c:v>
                </c:pt>
                <c:pt idx="1665">
                  <c:v>32.992079057477298</c:v>
                </c:pt>
                <c:pt idx="1666">
                  <c:v>32.996816368289998</c:v>
                </c:pt>
                <c:pt idx="1667">
                  <c:v>33.001553534608298</c:v>
                </c:pt>
                <c:pt idx="1668">
                  <c:v>33.0062905563179</c:v>
                </c:pt>
                <c:pt idx="1669">
                  <c:v>33.011027433305102</c:v>
                </c:pt>
                <c:pt idx="1670">
                  <c:v>33.015764165455799</c:v>
                </c:pt>
                <c:pt idx="1671">
                  <c:v>33.020500752656403</c:v>
                </c:pt>
                <c:pt idx="1672">
                  <c:v>33.025237194793</c:v>
                </c:pt>
                <c:pt idx="1673">
                  <c:v>33.029973491752003</c:v>
                </c:pt>
                <c:pt idx="1674">
                  <c:v>33.034709643419703</c:v>
                </c:pt>
                <c:pt idx="1675">
                  <c:v>33.039445649682797</c:v>
                </c:pt>
                <c:pt idx="1676">
                  <c:v>33.044181510427698</c:v>
                </c:pt>
                <c:pt idx="1677">
                  <c:v>33.048917225540997</c:v>
                </c:pt>
                <c:pt idx="1678">
                  <c:v>33.053652794909503</c:v>
                </c:pt>
                <c:pt idx="1679">
                  <c:v>33.058388218419999</c:v>
                </c:pt>
                <c:pt idx="1680">
                  <c:v>33.063123495959303</c:v>
                </c:pt>
                <c:pt idx="1681">
                  <c:v>33.067858627414203</c:v>
                </c:pt>
                <c:pt idx="1682">
                  <c:v>33.072593612671902</c:v>
                </c:pt>
                <c:pt idx="1683">
                  <c:v>33.077328451619401</c:v>
                </c:pt>
                <c:pt idx="1684">
                  <c:v>33.082063144143802</c:v>
                </c:pt>
                <c:pt idx="1685">
                  <c:v>33.0867976901324</c:v>
                </c:pt>
                <c:pt idx="1686">
                  <c:v>33.091532089472402</c:v>
                </c:pt>
                <c:pt idx="1687">
                  <c:v>33.096266342051202</c:v>
                </c:pt>
                <c:pt idx="1688">
                  <c:v>33.101000447756199</c:v>
                </c:pt>
                <c:pt idx="1689">
                  <c:v>33.105734406475101</c:v>
                </c:pt>
                <c:pt idx="1690">
                  <c:v>33.110468218095299</c:v>
                </c:pt>
                <c:pt idx="1691">
                  <c:v>33.115201882504401</c:v>
                </c:pt>
                <c:pt idx="1692">
                  <c:v>33.119935399590403</c:v>
                </c:pt>
                <c:pt idx="1693">
                  <c:v>33.124668769240898</c:v>
                </c:pt>
                <c:pt idx="1694">
                  <c:v>33.129401991343798</c:v>
                </c:pt>
                <c:pt idx="1695">
                  <c:v>33.134135065787198</c:v>
                </c:pt>
                <c:pt idx="1696">
                  <c:v>33.138867992458898</c:v>
                </c:pt>
                <c:pt idx="1697">
                  <c:v>33.1436007712472</c:v>
                </c:pt>
                <c:pt idx="1698">
                  <c:v>33.148333402040201</c:v>
                </c:pt>
                <c:pt idx="1699">
                  <c:v>33.153065884726203</c:v>
                </c:pt>
                <c:pt idx="1700">
                  <c:v>33.157798219193502</c:v>
                </c:pt>
                <c:pt idx="1701">
                  <c:v>33.162530405330401</c:v>
                </c:pt>
                <c:pt idx="1702">
                  <c:v>33.1672624430255</c:v>
                </c:pt>
                <c:pt idx="1703">
                  <c:v>33.171994332167301</c:v>
                </c:pt>
                <c:pt idx="1704">
                  <c:v>33.176726072644499</c:v>
                </c:pt>
                <c:pt idx="1705">
                  <c:v>33.1814576643457</c:v>
                </c:pt>
                <c:pt idx="1706">
                  <c:v>33.186189107159599</c:v>
                </c:pt>
                <c:pt idx="1707">
                  <c:v>33.190920400975301</c:v>
                </c:pt>
                <c:pt idx="1708">
                  <c:v>33.1956515456815</c:v>
                </c:pt>
                <c:pt idx="1709">
                  <c:v>33.200382541167201</c:v>
                </c:pt>
                <c:pt idx="1710">
                  <c:v>33.205113387321603</c:v>
                </c:pt>
                <c:pt idx="1711">
                  <c:v>33.209844084033698</c:v>
                </c:pt>
                <c:pt idx="1712">
                  <c:v>33.214574631192797</c:v>
                </c:pt>
                <c:pt idx="1713">
                  <c:v>33.219305028688098</c:v>
                </c:pt>
                <c:pt idx="1714">
                  <c:v>33.224035276409097</c:v>
                </c:pt>
                <c:pt idx="1715">
                  <c:v>33.2287653742451</c:v>
                </c:pt>
                <c:pt idx="1716">
                  <c:v>33.233495322085702</c:v>
                </c:pt>
                <c:pt idx="1717">
                  <c:v>33.238225119820498</c:v>
                </c:pt>
                <c:pt idx="1718">
                  <c:v>33.2429547673391</c:v>
                </c:pt>
                <c:pt idx="1719">
                  <c:v>33.247684264531202</c:v>
                </c:pt>
                <c:pt idx="1720">
                  <c:v>33.252413611286698</c:v>
                </c:pt>
                <c:pt idx="1721">
                  <c:v>33.257142807495399</c:v>
                </c:pt>
                <c:pt idx="1722">
                  <c:v>33.261871853047303</c:v>
                </c:pt>
                <c:pt idx="1723">
                  <c:v>33.266600747832399</c:v>
                </c:pt>
                <c:pt idx="1724">
                  <c:v>33.2713294917409</c:v>
                </c:pt>
                <c:pt idx="1725">
                  <c:v>33.2760580846628</c:v>
                </c:pt>
                <c:pt idx="1726">
                  <c:v>33.280786526488498</c:v>
                </c:pt>
                <c:pt idx="1727">
                  <c:v>33.2855148171083</c:v>
                </c:pt>
                <c:pt idx="1728">
                  <c:v>33.290242956412598</c:v>
                </c:pt>
                <c:pt idx="1729">
                  <c:v>33.294970944291798</c:v>
                </c:pt>
                <c:pt idx="1730">
                  <c:v>33.299698780636497</c:v>
                </c:pt>
                <c:pt idx="1731">
                  <c:v>33.304426465337301</c:v>
                </c:pt>
                <c:pt idx="1732">
                  <c:v>33.309153998284998</c:v>
                </c:pt>
                <c:pt idx="1733">
                  <c:v>33.313881379370301</c:v>
                </c:pt>
                <c:pt idx="1734">
                  <c:v>33.318608608483999</c:v>
                </c:pt>
                <c:pt idx="1735">
                  <c:v>33.323335685517101</c:v>
                </c:pt>
                <c:pt idx="1736">
                  <c:v>33.328062610360497</c:v>
                </c:pt>
                <c:pt idx="1737">
                  <c:v>33.332789382905297</c:v>
                </c:pt>
                <c:pt idx="1738">
                  <c:v>33.337516003042801</c:v>
                </c:pt>
                <c:pt idx="1739">
                  <c:v>33.342242470663997</c:v>
                </c:pt>
                <c:pt idx="1740">
                  <c:v>33.346968785660302</c:v>
                </c:pt>
                <c:pt idx="1741">
                  <c:v>33.351694947923001</c:v>
                </c:pt>
                <c:pt idx="1742">
                  <c:v>33.356420957343602</c:v>
                </c:pt>
                <c:pt idx="1743">
                  <c:v>33.361146813813598</c:v>
                </c:pt>
                <c:pt idx="1744">
                  <c:v>33.365872517224602</c:v>
                </c:pt>
                <c:pt idx="1745">
                  <c:v>33.370598067468201</c:v>
                </c:pt>
                <c:pt idx="1746">
                  <c:v>33.3753234644362</c:v>
                </c:pt>
                <c:pt idx="1747">
                  <c:v>33.380048708020503</c:v>
                </c:pt>
                <c:pt idx="1748">
                  <c:v>33.384773798112803</c:v>
                </c:pt>
                <c:pt idx="1749">
                  <c:v>33.389498734605098</c:v>
                </c:pt>
                <c:pt idx="1750">
                  <c:v>33.394223517389598</c:v>
                </c:pt>
                <c:pt idx="1751">
                  <c:v>33.398948146358201</c:v>
                </c:pt>
                <c:pt idx="1752">
                  <c:v>33.403672621403203</c:v>
                </c:pt>
                <c:pt idx="1753">
                  <c:v>33.4083969424168</c:v>
                </c:pt>
                <c:pt idx="1754">
                  <c:v>33.413121109291403</c:v>
                </c:pt>
                <c:pt idx="1755">
                  <c:v>33.417845121919299</c:v>
                </c:pt>
                <c:pt idx="1756">
                  <c:v>33.422568980193098</c:v>
                </c:pt>
                <c:pt idx="1757">
                  <c:v>33.427292684005302</c:v>
                </c:pt>
                <c:pt idx="1758">
                  <c:v>33.432016233248603</c:v>
                </c:pt>
                <c:pt idx="1759">
                  <c:v>33.436739627815498</c:v>
                </c:pt>
                <c:pt idx="1760">
                  <c:v>33.441462867599</c:v>
                </c:pt>
                <c:pt idx="1761">
                  <c:v>33.446185952491902</c:v>
                </c:pt>
                <c:pt idx="1762">
                  <c:v>33.450908882386997</c:v>
                </c:pt>
                <c:pt idx="1763">
                  <c:v>33.455631657177499</c:v>
                </c:pt>
                <c:pt idx="1764">
                  <c:v>33.460354276756298</c:v>
                </c:pt>
                <c:pt idx="1765">
                  <c:v>33.465076741016603</c:v>
                </c:pt>
                <c:pt idx="1766">
                  <c:v>33.469799049851702</c:v>
                </c:pt>
                <c:pt idx="1767">
                  <c:v>33.4745212031549</c:v>
                </c:pt>
                <c:pt idx="1768">
                  <c:v>33.479243200819397</c:v>
                </c:pt>
                <c:pt idx="1769">
                  <c:v>33.483965042738902</c:v>
                </c:pt>
                <c:pt idx="1770">
                  <c:v>33.488686728806698</c:v>
                </c:pt>
                <c:pt idx="1771">
                  <c:v>33.493408258916503</c:v>
                </c:pt>
                <c:pt idx="1772">
                  <c:v>33.498129632961998</c:v>
                </c:pt>
                <c:pt idx="1773">
                  <c:v>33.502850850836801</c:v>
                </c:pt>
                <c:pt idx="1774">
                  <c:v>33.507571912434898</c:v>
                </c:pt>
                <c:pt idx="1775">
                  <c:v>33.512292817650099</c:v>
                </c:pt>
                <c:pt idx="1776">
                  <c:v>33.517013566376399</c:v>
                </c:pt>
                <c:pt idx="1777">
                  <c:v>33.521734158507897</c:v>
                </c:pt>
                <c:pt idx="1778">
                  <c:v>33.526454593938503</c:v>
                </c:pt>
                <c:pt idx="1779">
                  <c:v>33.531174872562701</c:v>
                </c:pt>
                <c:pt idx="1780">
                  <c:v>33.5358949942745</c:v>
                </c:pt>
                <c:pt idx="1781">
                  <c:v>33.540614958968298</c:v>
                </c:pt>
                <c:pt idx="1782">
                  <c:v>33.545334766538701</c:v>
                </c:pt>
                <c:pt idx="1783">
                  <c:v>33.550054416879902</c:v>
                </c:pt>
                <c:pt idx="1784">
                  <c:v>33.554773909886698</c:v>
                </c:pt>
                <c:pt idx="1785">
                  <c:v>33.559493245453602</c:v>
                </c:pt>
                <c:pt idx="1786">
                  <c:v>33.564212423475396</c:v>
                </c:pt>
                <c:pt idx="1787">
                  <c:v>33.5689314438469</c:v>
                </c:pt>
                <c:pt idx="1788">
                  <c:v>33.573650306462902</c:v>
                </c:pt>
                <c:pt idx="1789">
                  <c:v>33.5783690112183</c:v>
                </c:pt>
                <c:pt idx="1790">
                  <c:v>33.583087558008103</c:v>
                </c:pt>
                <c:pt idx="1791">
                  <c:v>33.587805946727599</c:v>
                </c:pt>
                <c:pt idx="1792">
                  <c:v>33.592524177271699</c:v>
                </c:pt>
                <c:pt idx="1793">
                  <c:v>33.597242249535697</c:v>
                </c:pt>
                <c:pt idx="1794">
                  <c:v>33.601960163415001</c:v>
                </c:pt>
                <c:pt idx="1795">
                  <c:v>33.606677918804898</c:v>
                </c:pt>
                <c:pt idx="1796">
                  <c:v>33.611395515600897</c:v>
                </c:pt>
                <c:pt idx="1797">
                  <c:v>33.616112953698497</c:v>
                </c:pt>
                <c:pt idx="1798">
                  <c:v>33.620830232993399</c:v>
                </c:pt>
                <c:pt idx="1799">
                  <c:v>33.625547353381101</c:v>
                </c:pt>
                <c:pt idx="1800">
                  <c:v>33.630264314757497</c:v>
                </c:pt>
                <c:pt idx="1801">
                  <c:v>33.634981117018299</c:v>
                </c:pt>
                <c:pt idx="1802">
                  <c:v>33.639697760059597</c:v>
                </c:pt>
                <c:pt idx="1803">
                  <c:v>33.644414243777199</c:v>
                </c:pt>
                <c:pt idx="1804">
                  <c:v>33.6491305680672</c:v>
                </c:pt>
                <c:pt idx="1805">
                  <c:v>33.653846732825698</c:v>
                </c:pt>
                <c:pt idx="1806">
                  <c:v>33.658562737948998</c:v>
                </c:pt>
                <c:pt idx="1807">
                  <c:v>33.663278583333302</c:v>
                </c:pt>
                <c:pt idx="1808">
                  <c:v>33.667994268874899</c:v>
                </c:pt>
                <c:pt idx="1809">
                  <c:v>33.6727097944703</c:v>
                </c:pt>
                <c:pt idx="1810">
                  <c:v>33.677425160016</c:v>
                </c:pt>
                <c:pt idx="1811">
                  <c:v>33.6821403654086</c:v>
                </c:pt>
                <c:pt idx="1812">
                  <c:v>33.686855410544602</c:v>
                </c:pt>
                <c:pt idx="1813">
                  <c:v>33.691570295320901</c:v>
                </c:pt>
                <c:pt idx="1814">
                  <c:v>33.696285019634203</c:v>
                </c:pt>
                <c:pt idx="1815">
                  <c:v>33.700999583381297</c:v>
                </c:pt>
                <c:pt idx="1816">
                  <c:v>33.705713986459301</c:v>
                </c:pt>
                <c:pt idx="1817">
                  <c:v>33.710428228765103</c:v>
                </c:pt>
                <c:pt idx="1818">
                  <c:v>33.715142310195901</c:v>
                </c:pt>
                <c:pt idx="1819">
                  <c:v>33.719856230648702</c:v>
                </c:pt>
                <c:pt idx="1820">
                  <c:v>33.724569990020903</c:v>
                </c:pt>
                <c:pt idx="1821">
                  <c:v>33.729283588209697</c:v>
                </c:pt>
                <c:pt idx="1822">
                  <c:v>33.7339970251126</c:v>
                </c:pt>
                <c:pt idx="1823">
                  <c:v>33.738710300626998</c:v>
                </c:pt>
                <c:pt idx="1824">
                  <c:v>33.743423414650401</c:v>
                </c:pt>
                <c:pt idx="1825">
                  <c:v>33.748136367080498</c:v>
                </c:pt>
                <c:pt idx="1826">
                  <c:v>33.752849157815</c:v>
                </c:pt>
                <c:pt idx="1827">
                  <c:v>33.757561786751502</c:v>
                </c:pt>
                <c:pt idx="1828">
                  <c:v>33.762274253787901</c:v>
                </c:pt>
                <c:pt idx="1829">
                  <c:v>33.766986558822197</c:v>
                </c:pt>
                <c:pt idx="1830">
                  <c:v>33.771698701752399</c:v>
                </c:pt>
                <c:pt idx="1831">
                  <c:v>33.776410682476403</c:v>
                </c:pt>
                <c:pt idx="1832">
                  <c:v>33.781122500892401</c:v>
                </c:pt>
                <c:pt idx="1833">
                  <c:v>33.785834156898602</c:v>
                </c:pt>
                <c:pt idx="1834">
                  <c:v>33.790545650393398</c:v>
                </c:pt>
                <c:pt idx="1835">
                  <c:v>33.795256981274903</c:v>
                </c:pt>
                <c:pt idx="1836">
                  <c:v>33.799968149441803</c:v>
                </c:pt>
                <c:pt idx="1837">
                  <c:v>33.804679154792503</c:v>
                </c:pt>
                <c:pt idx="1838">
                  <c:v>33.809389997225502</c:v>
                </c:pt>
                <c:pt idx="1839">
                  <c:v>33.814100676639498</c:v>
                </c:pt>
                <c:pt idx="1840">
                  <c:v>33.818811192933197</c:v>
                </c:pt>
                <c:pt idx="1841">
                  <c:v>33.823521546005502</c:v>
                </c:pt>
                <c:pt idx="1842">
                  <c:v>33.828231735755203</c:v>
                </c:pt>
                <c:pt idx="1843">
                  <c:v>33.832941762081198</c:v>
                </c:pt>
                <c:pt idx="1844">
                  <c:v>33.837651624882596</c:v>
                </c:pt>
                <c:pt idx="1845">
                  <c:v>33.842361324058402</c:v>
                </c:pt>
                <c:pt idx="1846">
                  <c:v>33.847070859507902</c:v>
                </c:pt>
                <c:pt idx="1847">
                  <c:v>33.851780231130299</c:v>
                </c:pt>
                <c:pt idx="1848">
                  <c:v>33.856489438824902</c:v>
                </c:pt>
                <c:pt idx="1849">
                  <c:v>33.861198482490998</c:v>
                </c:pt>
                <c:pt idx="1850">
                  <c:v>33.865907362028203</c:v>
                </c:pt>
                <c:pt idx="1851">
                  <c:v>33.870616077336003</c:v>
                </c:pt>
                <c:pt idx="1852">
                  <c:v>33.875324628313997</c:v>
                </c:pt>
                <c:pt idx="1853">
                  <c:v>33.880033014861901</c:v>
                </c:pt>
                <c:pt idx="1854">
                  <c:v>33.8847412368794</c:v>
                </c:pt>
                <c:pt idx="1855">
                  <c:v>33.889449294266399</c:v>
                </c:pt>
                <c:pt idx="1856">
                  <c:v>33.894157186922897</c:v>
                </c:pt>
                <c:pt idx="1857">
                  <c:v>33.8988649147487</c:v>
                </c:pt>
                <c:pt idx="1858">
                  <c:v>33.903572477643898</c:v>
                </c:pt>
                <c:pt idx="1859">
                  <c:v>33.908279875508697</c:v>
                </c:pt>
                <c:pt idx="1860">
                  <c:v>33.9129871082433</c:v>
                </c:pt>
                <c:pt idx="1861">
                  <c:v>33.917694175747897</c:v>
                </c:pt>
                <c:pt idx="1862">
                  <c:v>33.922401077922899</c:v>
                </c:pt>
                <c:pt idx="1863">
                  <c:v>33.927107814668801</c:v>
                </c:pt>
                <c:pt idx="1864">
                  <c:v>33.931814385886</c:v>
                </c:pt>
                <c:pt idx="1865">
                  <c:v>33.936520791475097</c:v>
                </c:pt>
                <c:pt idx="1866">
                  <c:v>33.941227031336702</c:v>
                </c:pt>
                <c:pt idx="1867">
                  <c:v>33.945933105371701</c:v>
                </c:pt>
                <c:pt idx="1868">
                  <c:v>33.950639013480703</c:v>
                </c:pt>
                <c:pt idx="1869">
                  <c:v>33.955344755564603</c:v>
                </c:pt>
                <c:pt idx="1870">
                  <c:v>33.960050331524499</c:v>
                </c:pt>
                <c:pt idx="1871">
                  <c:v>33.9647557412612</c:v>
                </c:pt>
                <c:pt idx="1872">
                  <c:v>33.969460984675898</c:v>
                </c:pt>
                <c:pt idx="1873">
                  <c:v>33.974166061669798</c:v>
                </c:pt>
                <c:pt idx="1874">
                  <c:v>33.978870972144101</c:v>
                </c:pt>
                <c:pt idx="1875">
                  <c:v>33.983575716000203</c:v>
                </c:pt>
                <c:pt idx="1876">
                  <c:v>33.988280293139297</c:v>
                </c:pt>
                <c:pt idx="1877">
                  <c:v>33.992984703463001</c:v>
                </c:pt>
                <c:pt idx="1878">
                  <c:v>33.997688946872699</c:v>
                </c:pt>
                <c:pt idx="1879">
                  <c:v>34.002393023270201</c:v>
                </c:pt>
                <c:pt idx="1880">
                  <c:v>34.007096932557097</c:v>
                </c:pt>
                <c:pt idx="1881">
                  <c:v>34.011800674635097</c:v>
                </c:pt>
                <c:pt idx="1882">
                  <c:v>34.016504249406097</c:v>
                </c:pt>
                <c:pt idx="1883">
                  <c:v>34.0212076567719</c:v>
                </c:pt>
                <c:pt idx="1884">
                  <c:v>34.025910896634599</c:v>
                </c:pt>
                <c:pt idx="1885">
                  <c:v>34.030613968896198</c:v>
                </c:pt>
                <c:pt idx="1886">
                  <c:v>34.035316873458903</c:v>
                </c:pt>
                <c:pt idx="1887">
                  <c:v>34.040019610224697</c:v>
                </c:pt>
                <c:pt idx="1888">
                  <c:v>34.044722179095999</c:v>
                </c:pt>
                <c:pt idx="1889">
                  <c:v>34.049424579975202</c:v>
                </c:pt>
                <c:pt idx="1890">
                  <c:v>34.054126812764601</c:v>
                </c:pt>
                <c:pt idx="1891">
                  <c:v>34.0588288773668</c:v>
                </c:pt>
                <c:pt idx="1892">
                  <c:v>34.063530773684199</c:v>
                </c:pt>
                <c:pt idx="1893">
                  <c:v>34.068232501619697</c:v>
                </c:pt>
                <c:pt idx="1894">
                  <c:v>34.072934061075799</c:v>
                </c:pt>
                <c:pt idx="1895">
                  <c:v>34.077635451955302</c:v>
                </c:pt>
                <c:pt idx="1896">
                  <c:v>34.082336674161098</c:v>
                </c:pt>
                <c:pt idx="1897">
                  <c:v>34.087037727596197</c:v>
                </c:pt>
                <c:pt idx="1898">
                  <c:v>34.091738612163503</c:v>
                </c:pt>
                <c:pt idx="1899">
                  <c:v>34.096439327766099</c:v>
                </c:pt>
                <c:pt idx="1900">
                  <c:v>34.101139874307201</c:v>
                </c:pt>
                <c:pt idx="1901">
                  <c:v>34.105840251690097</c:v>
                </c:pt>
                <c:pt idx="1902">
                  <c:v>34.110540459817898</c:v>
                </c:pt>
                <c:pt idx="1903">
                  <c:v>34.115240498594098</c:v>
                </c:pt>
                <c:pt idx="1904">
                  <c:v>34.119940367922098</c:v>
                </c:pt>
                <c:pt idx="1905">
                  <c:v>34.1246400677054</c:v>
                </c:pt>
                <c:pt idx="1906">
                  <c:v>34.129339597847697</c:v>
                </c:pt>
                <c:pt idx="1907">
                  <c:v>34.134038958252603</c:v>
                </c:pt>
                <c:pt idx="1908">
                  <c:v>34.138738148823897</c:v>
                </c:pt>
                <c:pt idx="1909">
                  <c:v>34.143437169465301</c:v>
                </c:pt>
                <c:pt idx="1910">
                  <c:v>34.148136020080699</c:v>
                </c:pt>
                <c:pt idx="1911">
                  <c:v>34.152834700574203</c:v>
                </c:pt>
                <c:pt idx="1912">
                  <c:v>34.157533210849699</c:v>
                </c:pt>
                <c:pt idx="1913">
                  <c:v>34.162231550811299</c:v>
                </c:pt>
                <c:pt idx="1914">
                  <c:v>34.1669297203632</c:v>
                </c:pt>
                <c:pt idx="1915">
                  <c:v>34.171627719409699</c:v>
                </c:pt>
                <c:pt idx="1916">
                  <c:v>34.1763255478551</c:v>
                </c:pt>
                <c:pt idx="1917">
                  <c:v>34.1810232056039</c:v>
                </c:pt>
                <c:pt idx="1918">
                  <c:v>34.185720692560402</c:v>
                </c:pt>
                <c:pt idx="1919">
                  <c:v>34.190418008629202</c:v>
                </c:pt>
                <c:pt idx="1920">
                  <c:v>34.195115153714902</c:v>
                </c:pt>
                <c:pt idx="1921">
                  <c:v>34.199812127722304</c:v>
                </c:pt>
                <c:pt idx="1922">
                  <c:v>34.204508930556003</c:v>
                </c:pt>
                <c:pt idx="1923">
                  <c:v>34.209205562120999</c:v>
                </c:pt>
                <c:pt idx="1924">
                  <c:v>34.213902022322202</c:v>
                </c:pt>
                <c:pt idx="1925">
                  <c:v>34.218598311064397</c:v>
                </c:pt>
                <c:pt idx="1926">
                  <c:v>34.223294428252899</c:v>
                </c:pt>
                <c:pt idx="1927">
                  <c:v>34.227990373792601</c:v>
                </c:pt>
                <c:pt idx="1928">
                  <c:v>34.2326861475889</c:v>
                </c:pt>
                <c:pt idx="1929">
                  <c:v>34.237381749546998</c:v>
                </c:pt>
                <c:pt idx="1930">
                  <c:v>34.242077179572199</c:v>
                </c:pt>
                <c:pt idx="1931">
                  <c:v>34.246772437569902</c:v>
                </c:pt>
                <c:pt idx="1932">
                  <c:v>34.251467523445697</c:v>
                </c:pt>
                <c:pt idx="1933">
                  <c:v>34.256162437105203</c:v>
                </c:pt>
                <c:pt idx="1934">
                  <c:v>34.260857178453897</c:v>
                </c:pt>
                <c:pt idx="1935">
                  <c:v>34.265551747397602</c:v>
                </c:pt>
                <c:pt idx="1936">
                  <c:v>34.270246143842002</c:v>
                </c:pt>
                <c:pt idx="1937">
                  <c:v>34.274940367693098</c:v>
                </c:pt>
                <c:pt idx="1938">
                  <c:v>34.279634418856801</c:v>
                </c:pt>
                <c:pt idx="1939">
                  <c:v>34.284328297238901</c:v>
                </c:pt>
                <c:pt idx="1940">
                  <c:v>34.289022002745803</c:v>
                </c:pt>
                <c:pt idx="1941">
                  <c:v>34.293715535283397</c:v>
                </c:pt>
                <c:pt idx="1942">
                  <c:v>34.298408894757998</c:v>
                </c:pt>
                <c:pt idx="1943">
                  <c:v>34.303102081075998</c:v>
                </c:pt>
                <c:pt idx="1944">
                  <c:v>34.3077950941436</c:v>
                </c:pt>
                <c:pt idx="1945">
                  <c:v>34.312487933867303</c:v>
                </c:pt>
                <c:pt idx="1946">
                  <c:v>34.317180600153698</c:v>
                </c:pt>
                <c:pt idx="1947">
                  <c:v>34.3218730929093</c:v>
                </c:pt>
                <c:pt idx="1948">
                  <c:v>34.326565412040701</c:v>
                </c:pt>
                <c:pt idx="1949">
                  <c:v>34.331257557454798</c:v>
                </c:pt>
                <c:pt idx="1950">
                  <c:v>34.335949529058297</c:v>
                </c:pt>
                <c:pt idx="1951">
                  <c:v>34.340641326758004</c:v>
                </c:pt>
                <c:pt idx="1952">
                  <c:v>34.345332950461</c:v>
                </c:pt>
                <c:pt idx="1953">
                  <c:v>34.350024400074297</c:v>
                </c:pt>
                <c:pt idx="1954">
                  <c:v>34.354715675504899</c:v>
                </c:pt>
                <c:pt idx="1955">
                  <c:v>34.359406776660101</c:v>
                </c:pt>
                <c:pt idx="1956">
                  <c:v>34.364097703447001</c:v>
                </c:pt>
                <c:pt idx="1957">
                  <c:v>34.368788455773</c:v>
                </c:pt>
                <c:pt idx="1958">
                  <c:v>34.373479033545401</c:v>
                </c:pt>
                <c:pt idx="1959">
                  <c:v>34.378169436671797</c:v>
                </c:pt>
                <c:pt idx="1960">
                  <c:v>34.382859665059598</c:v>
                </c:pt>
                <c:pt idx="1961">
                  <c:v>34.387549718616398</c:v>
                </c:pt>
                <c:pt idx="1962">
                  <c:v>34.392239597249997</c:v>
                </c:pt>
                <c:pt idx="1963">
                  <c:v>34.396929300868003</c:v>
                </c:pt>
                <c:pt idx="1964">
                  <c:v>34.4016188293783</c:v>
                </c:pt>
                <c:pt idx="1965">
                  <c:v>34.406308182688797</c:v>
                </c:pt>
                <c:pt idx="1966">
                  <c:v>34.410997360707498</c:v>
                </c:pt>
                <c:pt idx="1967">
                  <c:v>34.415686363342303</c:v>
                </c:pt>
                <c:pt idx="1968">
                  <c:v>34.420375190501296</c:v>
                </c:pt>
                <c:pt idx="1969">
                  <c:v>34.425063842092896</c:v>
                </c:pt>
                <c:pt idx="1970">
                  <c:v>34.429752318025201</c:v>
                </c:pt>
                <c:pt idx="1971">
                  <c:v>34.434440618206501</c:v>
                </c:pt>
                <c:pt idx="1972">
                  <c:v>34.439128742545201</c:v>
                </c:pt>
                <c:pt idx="1973">
                  <c:v>34.443816690949802</c:v>
                </c:pt>
                <c:pt idx="1974">
                  <c:v>34.448504463328902</c:v>
                </c:pt>
                <c:pt idx="1975">
                  <c:v>34.453192059591103</c:v>
                </c:pt>
                <c:pt idx="1976">
                  <c:v>34.457879479644902</c:v>
                </c:pt>
                <c:pt idx="1977">
                  <c:v>34.462566723399298</c:v>
                </c:pt>
                <c:pt idx="1978">
                  <c:v>34.467253790763003</c:v>
                </c:pt>
                <c:pt idx="1979">
                  <c:v>34.471940681645002</c:v>
                </c:pt>
                <c:pt idx="1980">
                  <c:v>34.476627395954097</c:v>
                </c:pt>
                <c:pt idx="1981">
                  <c:v>34.481313933599502</c:v>
                </c:pt>
                <c:pt idx="1982">
                  <c:v>34.486000294490204</c:v>
                </c:pt>
                <c:pt idx="1983">
                  <c:v>34.490686478535501</c:v>
                </c:pt>
                <c:pt idx="1984">
                  <c:v>34.495372485644602</c:v>
                </c:pt>
                <c:pt idx="1985">
                  <c:v>34.500058315726903</c:v>
                </c:pt>
                <c:pt idx="1986">
                  <c:v>34.504743968691699</c:v>
                </c:pt>
                <c:pt idx="1987">
                  <c:v>34.5094294444485</c:v>
                </c:pt>
                <c:pt idx="1988">
                  <c:v>34.514114742906898</c:v>
                </c:pt>
                <c:pt idx="1989">
                  <c:v>34.518799863976497</c:v>
                </c:pt>
                <c:pt idx="1990">
                  <c:v>34.523484807567002</c:v>
                </c:pt>
                <c:pt idx="1991">
                  <c:v>34.528169573588102</c:v>
                </c:pt>
                <c:pt idx="1992">
                  <c:v>34.5328541619498</c:v>
                </c:pt>
                <c:pt idx="1993">
                  <c:v>34.5375385725618</c:v>
                </c:pt>
                <c:pt idx="1994">
                  <c:v>34.542222805334099</c:v>
                </c:pt>
                <c:pt idx="1995">
                  <c:v>34.546906860176897</c:v>
                </c:pt>
                <c:pt idx="1996">
                  <c:v>34.551590737000303</c:v>
                </c:pt>
                <c:pt idx="1997">
                  <c:v>34.5562744357143</c:v>
                </c:pt>
                <c:pt idx="1998">
                  <c:v>34.560957956229402</c:v>
                </c:pt>
                <c:pt idx="1999">
                  <c:v>34.565641298455802</c:v>
                </c:pt>
                <c:pt idx="2000">
                  <c:v>34.570324462304001</c:v>
                </c:pt>
                <c:pt idx="2001">
                  <c:v>34.575007447684399</c:v>
                </c:pt>
                <c:pt idx="2002">
                  <c:v>34.579690254507497</c:v>
                </c:pt>
                <c:pt idx="2003">
                  <c:v>34.5843728826841</c:v>
                </c:pt>
                <c:pt idx="2004">
                  <c:v>34.589055332124701</c:v>
                </c:pt>
                <c:pt idx="2005">
                  <c:v>34.593737602740198</c:v>
                </c:pt>
                <c:pt idx="2006">
                  <c:v>34.598419694441397</c:v>
                </c:pt>
                <c:pt idx="2007">
                  <c:v>34.603101607139202</c:v>
                </c:pt>
                <c:pt idx="2008">
                  <c:v>34.607783340744597</c:v>
                </c:pt>
                <c:pt idx="2009">
                  <c:v>34.6124648951686</c:v>
                </c:pt>
                <c:pt idx="2010">
                  <c:v>34.617146270322401</c:v>
                </c:pt>
                <c:pt idx="2011">
                  <c:v>34.621827466117097</c:v>
                </c:pt>
                <c:pt idx="2012">
                  <c:v>34.626508482463997</c:v>
                </c:pt>
                <c:pt idx="2013">
                  <c:v>34.631189319274498</c:v>
                </c:pt>
                <c:pt idx="2014">
                  <c:v>34.63586997646</c:v>
                </c:pt>
                <c:pt idx="2015">
                  <c:v>34.640550453931901</c:v>
                </c:pt>
                <c:pt idx="2016">
                  <c:v>34.645230751601702</c:v>
                </c:pt>
                <c:pt idx="2017">
                  <c:v>34.649910869381202</c:v>
                </c:pt>
                <c:pt idx="2018">
                  <c:v>34.654590807181997</c:v>
                </c:pt>
                <c:pt idx="2019">
                  <c:v>34.659270564915801</c:v>
                </c:pt>
                <c:pt idx="2020">
                  <c:v>34.663950142494599</c:v>
                </c:pt>
                <c:pt idx="2021">
                  <c:v>34.6686295398301</c:v>
                </c:pt>
                <c:pt idx="2022">
                  <c:v>34.673308756834501</c:v>
                </c:pt>
                <c:pt idx="2023">
                  <c:v>34.677987793419597</c:v>
                </c:pt>
                <c:pt idx="2024">
                  <c:v>34.682666649497698</c:v>
                </c:pt>
                <c:pt idx="2025">
                  <c:v>34.687345324980903</c:v>
                </c:pt>
                <c:pt idx="2026">
                  <c:v>34.692023819781603</c:v>
                </c:pt>
                <c:pt idx="2027">
                  <c:v>34.696702133811897</c:v>
                </c:pt>
                <c:pt idx="2028">
                  <c:v>34.701380266984401</c:v>
                </c:pt>
                <c:pt idx="2029">
                  <c:v>34.706058219211499</c:v>
                </c:pt>
                <c:pt idx="2030">
                  <c:v>34.710735990405702</c:v>
                </c:pt>
                <c:pt idx="2031">
                  <c:v>34.715413580479698</c:v>
                </c:pt>
                <c:pt idx="2032">
                  <c:v>34.720090989346197</c:v>
                </c:pt>
                <c:pt idx="2033">
                  <c:v>34.724768216917802</c:v>
                </c:pt>
                <c:pt idx="2034">
                  <c:v>34.7294452631075</c:v>
                </c:pt>
                <c:pt idx="2035">
                  <c:v>34.734122127828101</c:v>
                </c:pt>
                <c:pt idx="2036">
                  <c:v>34.738798810992598</c:v>
                </c:pt>
                <c:pt idx="2037">
                  <c:v>34.743475312514001</c:v>
                </c:pt>
                <c:pt idx="2038">
                  <c:v>34.7481516323055</c:v>
                </c:pt>
                <c:pt idx="2039">
                  <c:v>34.752827770280199</c:v>
                </c:pt>
                <c:pt idx="2040">
                  <c:v>34.757503726351302</c:v>
                </c:pt>
                <c:pt idx="2041">
                  <c:v>34.762179500432303</c:v>
                </c:pt>
                <c:pt idx="2042">
                  <c:v>34.766855092436501</c:v>
                </c:pt>
                <c:pt idx="2043">
                  <c:v>34.771530502277301</c:v>
                </c:pt>
                <c:pt idx="2044">
                  <c:v>34.776205729868302</c:v>
                </c:pt>
                <c:pt idx="2045">
                  <c:v>34.780880775123102</c:v>
                </c:pt>
                <c:pt idx="2046">
                  <c:v>34.785555637955298</c:v>
                </c:pt>
                <c:pt idx="2047">
                  <c:v>34.790230318278802</c:v>
                </c:pt>
                <c:pt idx="2048">
                  <c:v>34.794904816007197</c:v>
                </c:pt>
                <c:pt idx="2049">
                  <c:v>34.7995791310546</c:v>
                </c:pt>
                <c:pt idx="2050">
                  <c:v>34.8042532633348</c:v>
                </c:pt>
                <c:pt idx="2051">
                  <c:v>34.808927212762001</c:v>
                </c:pt>
                <c:pt idx="2052">
                  <c:v>34.813600979250097</c:v>
                </c:pt>
                <c:pt idx="2053">
                  <c:v>34.818274562713398</c:v>
                </c:pt>
                <c:pt idx="2054">
                  <c:v>34.822947963065999</c:v>
                </c:pt>
                <c:pt idx="2055">
                  <c:v>34.827621180222302</c:v>
                </c:pt>
                <c:pt idx="2056">
                  <c:v>34.832294214096798</c:v>
                </c:pt>
                <c:pt idx="2057">
                  <c:v>34.836967064603698</c:v>
                </c:pt>
                <c:pt idx="2058">
                  <c:v>34.8416397316577</c:v>
                </c:pt>
                <c:pt idx="2059">
                  <c:v>34.846312215173299</c:v>
                </c:pt>
                <c:pt idx="2060">
                  <c:v>34.8509845150651</c:v>
                </c:pt>
                <c:pt idx="2061">
                  <c:v>34.855656631248003</c:v>
                </c:pt>
                <c:pt idx="2062">
                  <c:v>34.860328563636699</c:v>
                </c:pt>
                <c:pt idx="2063">
                  <c:v>34.865000312146002</c:v>
                </c:pt>
                <c:pt idx="2064">
                  <c:v>34.869671876691001</c:v>
                </c:pt>
                <c:pt idx="2065">
                  <c:v>34.874343257186602</c:v>
                </c:pt>
                <c:pt idx="2066">
                  <c:v>34.879014453547903</c:v>
                </c:pt>
                <c:pt idx="2067">
                  <c:v>34.88368546569</c:v>
                </c:pt>
                <c:pt idx="2068">
                  <c:v>34.888356293528197</c:v>
                </c:pt>
                <c:pt idx="2069">
                  <c:v>34.893026936977698</c:v>
                </c:pt>
                <c:pt idx="2070">
                  <c:v>34.897697395953998</c:v>
                </c:pt>
                <c:pt idx="2071">
                  <c:v>34.902367670372399</c:v>
                </c:pt>
                <c:pt idx="2072">
                  <c:v>34.907037760148398</c:v>
                </c:pt>
                <c:pt idx="2073">
                  <c:v>34.911707665197497</c:v>
                </c:pt>
                <c:pt idx="2074">
                  <c:v>34.916377385435602</c:v>
                </c:pt>
                <c:pt idx="2075">
                  <c:v>34.921046920778103</c:v>
                </c:pt>
                <c:pt idx="2076">
                  <c:v>34.925716271140999</c:v>
                </c:pt>
                <c:pt idx="2077">
                  <c:v>34.930385436439998</c:v>
                </c:pt>
                <c:pt idx="2078">
                  <c:v>34.9350544165911</c:v>
                </c:pt>
                <c:pt idx="2079">
                  <c:v>34.939723211510298</c:v>
                </c:pt>
                <c:pt idx="2080">
                  <c:v>34.944391821113499</c:v>
                </c:pt>
                <c:pt idx="2081">
                  <c:v>34.949060245317</c:v>
                </c:pt>
                <c:pt idx="2082">
                  <c:v>34.953728484036901</c:v>
                </c:pt>
                <c:pt idx="2083">
                  <c:v>34.9583965371895</c:v>
                </c:pt>
                <c:pt idx="2084">
                  <c:v>34.963064404691202</c:v>
                </c:pt>
                <c:pt idx="2085">
                  <c:v>34.967732086458199</c:v>
                </c:pt>
                <c:pt idx="2086">
                  <c:v>34.9723995824071</c:v>
                </c:pt>
                <c:pt idx="2087">
                  <c:v>34.977066892454502</c:v>
                </c:pt>
                <c:pt idx="2088">
                  <c:v>34.981734016516903</c:v>
                </c:pt>
                <c:pt idx="2089">
                  <c:v>34.986400954510998</c:v>
                </c:pt>
                <c:pt idx="2090">
                  <c:v>34.991067706353597</c:v>
                </c:pt>
                <c:pt idx="2091">
                  <c:v>34.995734271961403</c:v>
                </c:pt>
                <c:pt idx="2092">
                  <c:v>35.000400651251503</c:v>
                </c:pt>
                <c:pt idx="2093">
                  <c:v>35.0050668441406</c:v>
                </c:pt>
                <c:pt idx="2094">
                  <c:v>35.009732850545902</c:v>
                </c:pt>
                <c:pt idx="2095">
                  <c:v>35.014398670384502</c:v>
                </c:pt>
                <c:pt idx="2096">
                  <c:v>35.019064303573401</c:v>
                </c:pt>
                <c:pt idx="2097">
                  <c:v>35.02372975003</c:v>
                </c:pt>
                <c:pt idx="2098">
                  <c:v>35.028395009671499</c:v>
                </c:pt>
                <c:pt idx="2099">
                  <c:v>35.033060082415297</c:v>
                </c:pt>
                <c:pt idx="2100">
                  <c:v>35.0377249681789</c:v>
                </c:pt>
                <c:pt idx="2101">
                  <c:v>35.0423896668797</c:v>
                </c:pt>
                <c:pt idx="2102">
                  <c:v>35.047054178435403</c:v>
                </c:pt>
                <c:pt idx="2103">
                  <c:v>35.051718502763499</c:v>
                </c:pt>
                <c:pt idx="2104">
                  <c:v>35.056382639781802</c:v>
                </c:pt>
                <c:pt idx="2105">
                  <c:v>35.0610465894081</c:v>
                </c:pt>
                <c:pt idx="2106">
                  <c:v>35.065710351560298</c:v>
                </c:pt>
                <c:pt idx="2107">
                  <c:v>35.070373926156101</c:v>
                </c:pt>
                <c:pt idx="2108">
                  <c:v>35.075037313113803</c:v>
                </c:pt>
                <c:pt idx="2109">
                  <c:v>35.079700512351202</c:v>
                </c:pt>
                <c:pt idx="2110">
                  <c:v>35.0843635237865</c:v>
                </c:pt>
                <c:pt idx="2111">
                  <c:v>35.089026347337999</c:v>
                </c:pt>
                <c:pt idx="2112">
                  <c:v>35.093688982923801</c:v>
                </c:pt>
                <c:pt idx="2113">
                  <c:v>35.098351430462401</c:v>
                </c:pt>
                <c:pt idx="2114">
                  <c:v>35.1030136898721</c:v>
                </c:pt>
                <c:pt idx="2115">
                  <c:v>35.107675761071299</c:v>
                </c:pt>
                <c:pt idx="2116">
                  <c:v>35.112337643978698</c:v>
                </c:pt>
                <c:pt idx="2117">
                  <c:v>35.116999338512898</c:v>
                </c:pt>
                <c:pt idx="2118">
                  <c:v>35.121660844592498</c:v>
                </c:pt>
                <c:pt idx="2119">
                  <c:v>35.126322162136198</c:v>
                </c:pt>
                <c:pt idx="2120">
                  <c:v>35.130983291062897</c:v>
                </c:pt>
                <c:pt idx="2121">
                  <c:v>35.135644231291401</c:v>
                </c:pt>
                <c:pt idx="2122">
                  <c:v>35.140304982740801</c:v>
                </c:pt>
                <c:pt idx="2123">
                  <c:v>35.144965545329903</c:v>
                </c:pt>
                <c:pt idx="2124">
                  <c:v>35.149625918978003</c:v>
                </c:pt>
                <c:pt idx="2125">
                  <c:v>35.1542861036042</c:v>
                </c:pt>
                <c:pt idx="2126">
                  <c:v>35.158946099127597</c:v>
                </c:pt>
                <c:pt idx="2127">
                  <c:v>35.163605905467598</c:v>
                </c:pt>
                <c:pt idx="2128">
                  <c:v>35.168265522543599</c:v>
                </c:pt>
                <c:pt idx="2129">
                  <c:v>35.172924950274897</c:v>
                </c:pt>
                <c:pt idx="2130">
                  <c:v>35.1775841885811</c:v>
                </c:pt>
                <c:pt idx="2131">
                  <c:v>35.182243237381698</c:v>
                </c:pt>
                <c:pt idx="2132">
                  <c:v>35.186902096596398</c:v>
                </c:pt>
                <c:pt idx="2133">
                  <c:v>35.191560766144804</c:v>
                </c:pt>
                <c:pt idx="2134">
                  <c:v>35.1962192459468</c:v>
                </c:pt>
                <c:pt idx="2135">
                  <c:v>35.200877535922103</c:v>
                </c:pt>
                <c:pt idx="2136">
                  <c:v>35.2055356359906</c:v>
                </c:pt>
                <c:pt idx="2137">
                  <c:v>35.210193546072503</c:v>
                </c:pt>
                <c:pt idx="2138">
                  <c:v>35.214851266087599</c:v>
                </c:pt>
                <c:pt idx="2139">
                  <c:v>35.219508795956003</c:v>
                </c:pt>
                <c:pt idx="2140">
                  <c:v>35.224166135598097</c:v>
                </c:pt>
                <c:pt idx="2141">
                  <c:v>35.228823284933902</c:v>
                </c:pt>
                <c:pt idx="2142">
                  <c:v>35.233480243883903</c:v>
                </c:pt>
                <c:pt idx="2143">
                  <c:v>35.238137012368398</c:v>
                </c:pt>
                <c:pt idx="2144">
                  <c:v>35.242793590307798</c:v>
                </c:pt>
                <c:pt idx="2145">
                  <c:v>35.247449977622601</c:v>
                </c:pt>
                <c:pt idx="2146">
                  <c:v>35.252106174233603</c:v>
                </c:pt>
                <c:pt idx="2147">
                  <c:v>35.256762180061202</c:v>
                </c:pt>
                <c:pt idx="2148">
                  <c:v>35.2614179950262</c:v>
                </c:pt>
                <c:pt idx="2149">
                  <c:v>35.266073619049301</c:v>
                </c:pt>
                <c:pt idx="2150">
                  <c:v>35.2707290520516</c:v>
                </c:pt>
                <c:pt idx="2151">
                  <c:v>35.275384293953799</c:v>
                </c:pt>
                <c:pt idx="2152">
                  <c:v>35.280039344676901</c:v>
                </c:pt>
                <c:pt idx="2153">
                  <c:v>35.284694204142099</c:v>
                </c:pt>
                <c:pt idx="2154">
                  <c:v>35.289348872270402</c:v>
                </c:pt>
                <c:pt idx="2155">
                  <c:v>35.294003348982997</c:v>
                </c:pt>
                <c:pt idx="2156">
                  <c:v>35.298657634201199</c:v>
                </c:pt>
                <c:pt idx="2157">
                  <c:v>35.3033117278463</c:v>
                </c:pt>
                <c:pt idx="2158">
                  <c:v>35.3079656298397</c:v>
                </c:pt>
                <c:pt idx="2159">
                  <c:v>35.312619340102799</c:v>
                </c:pt>
                <c:pt idx="2160">
                  <c:v>35.317272858557303</c:v>
                </c:pt>
                <c:pt idx="2161">
                  <c:v>35.321926185124497</c:v>
                </c:pt>
                <c:pt idx="2162">
                  <c:v>35.326579319726399</c:v>
                </c:pt>
                <c:pt idx="2163">
                  <c:v>35.331232262284502</c:v>
                </c:pt>
                <c:pt idx="2164">
                  <c:v>35.335885012720603</c:v>
                </c:pt>
                <c:pt idx="2165">
                  <c:v>35.340537570956698</c:v>
                </c:pt>
                <c:pt idx="2166">
                  <c:v>35.345189936914601</c:v>
                </c:pt>
                <c:pt idx="2167">
                  <c:v>35.349842110516398</c:v>
                </c:pt>
                <c:pt idx="2168">
                  <c:v>35.354494091684003</c:v>
                </c:pt>
                <c:pt idx="2169">
                  <c:v>35.359145880339803</c:v>
                </c:pt>
                <c:pt idx="2170">
                  <c:v>35.363797476405701</c:v>
                </c:pt>
                <c:pt idx="2171">
                  <c:v>35.368448879804198</c:v>
                </c:pt>
                <c:pt idx="2172">
                  <c:v>35.373100090457498</c:v>
                </c:pt>
                <c:pt idx="2173">
                  <c:v>35.377751108288003</c:v>
                </c:pt>
                <c:pt idx="2174">
                  <c:v>35.382401933218198</c:v>
                </c:pt>
                <c:pt idx="2175">
                  <c:v>35.387052565170599</c:v>
                </c:pt>
                <c:pt idx="2176">
                  <c:v>35.391703004067899</c:v>
                </c:pt>
                <c:pt idx="2177">
                  <c:v>35.3963532498326</c:v>
                </c:pt>
                <c:pt idx="2178">
                  <c:v>35.401003302387601</c:v>
                </c:pt>
                <c:pt idx="2179">
                  <c:v>35.4056531616556</c:v>
                </c:pt>
                <c:pt idx="2180">
                  <c:v>35.410302827559498</c:v>
                </c:pt>
                <c:pt idx="2181">
                  <c:v>35.4149523000222</c:v>
                </c:pt>
                <c:pt idx="2182">
                  <c:v>35.419601578966798</c:v>
                </c:pt>
                <c:pt idx="2183">
                  <c:v>35.424250664316197</c:v>
                </c:pt>
                <c:pt idx="2184">
                  <c:v>35.428899555993603</c:v>
                </c:pt>
                <c:pt idx="2185">
                  <c:v>35.433548253922197</c:v>
                </c:pt>
                <c:pt idx="2186">
                  <c:v>35.438196758025299</c:v>
                </c:pt>
                <c:pt idx="2187">
                  <c:v>35.442845068226198</c:v>
                </c:pt>
                <c:pt idx="2188">
                  <c:v>35.447493184448398</c:v>
                </c:pt>
                <c:pt idx="2189">
                  <c:v>35.452141106615102</c:v>
                </c:pt>
                <c:pt idx="2190">
                  <c:v>35.456788834650098</c:v>
                </c:pt>
                <c:pt idx="2191">
                  <c:v>35.461436368476903</c:v>
                </c:pt>
                <c:pt idx="2192">
                  <c:v>35.466083708019198</c:v>
                </c:pt>
                <c:pt idx="2193">
                  <c:v>35.4707308532006</c:v>
                </c:pt>
                <c:pt idx="2194">
                  <c:v>35.475377803945001</c:v>
                </c:pt>
                <c:pt idx="2195">
                  <c:v>35.480024560176197</c:v>
                </c:pt>
                <c:pt idx="2196">
                  <c:v>35.484671121818202</c:v>
                </c:pt>
                <c:pt idx="2197">
                  <c:v>35.489317488795002</c:v>
                </c:pt>
                <c:pt idx="2198">
                  <c:v>35.493963661030598</c:v>
                </c:pt>
                <c:pt idx="2199">
                  <c:v>35.498609638449103</c:v>
                </c:pt>
                <c:pt idx="2200">
                  <c:v>35.503255420974803</c:v>
                </c:pt>
                <c:pt idx="2201">
                  <c:v>35.507901008531903</c:v>
                </c:pt>
                <c:pt idx="2202">
                  <c:v>35.512546401044702</c:v>
                </c:pt>
                <c:pt idx="2203">
                  <c:v>35.517191598437599</c:v>
                </c:pt>
                <c:pt idx="2204">
                  <c:v>35.521836600635098</c:v>
                </c:pt>
                <c:pt idx="2205">
                  <c:v>35.526481407561697</c:v>
                </c:pt>
                <c:pt idx="2206">
                  <c:v>35.531126019141901</c:v>
                </c:pt>
                <c:pt idx="2207">
                  <c:v>35.535770435300499</c:v>
                </c:pt>
                <c:pt idx="2208">
                  <c:v>35.540414655962103</c:v>
                </c:pt>
                <c:pt idx="2209">
                  <c:v>35.545058681051501</c:v>
                </c:pt>
                <c:pt idx="2210">
                  <c:v>35.549702510493603</c:v>
                </c:pt>
                <c:pt idx="2211">
                  <c:v>35.554346144213298</c:v>
                </c:pt>
                <c:pt idx="2212">
                  <c:v>35.558989582135602</c:v>
                </c:pt>
                <c:pt idx="2213">
                  <c:v>35.563632824185497</c:v>
                </c:pt>
                <c:pt idx="2214">
                  <c:v>35.568275870288197</c:v>
                </c:pt>
                <c:pt idx="2215">
                  <c:v>35.572918720368698</c:v>
                </c:pt>
                <c:pt idx="2216">
                  <c:v>35.577561374352499</c:v>
                </c:pt>
                <c:pt idx="2217">
                  <c:v>35.582203832164602</c:v>
                </c:pt>
                <c:pt idx="2218">
                  <c:v>35.586846093730699</c:v>
                </c:pt>
                <c:pt idx="2219">
                  <c:v>35.591488158975999</c:v>
                </c:pt>
                <c:pt idx="2220">
                  <c:v>35.596130027826099</c:v>
                </c:pt>
                <c:pt idx="2221">
                  <c:v>35.6007717002066</c:v>
                </c:pt>
                <c:pt idx="2222">
                  <c:v>35.605413176043001</c:v>
                </c:pt>
                <c:pt idx="2223">
                  <c:v>35.610054455261199</c:v>
                </c:pt>
                <c:pt idx="2224">
                  <c:v>35.614695537786801</c:v>
                </c:pt>
                <c:pt idx="2225">
                  <c:v>35.619336423545697</c:v>
                </c:pt>
                <c:pt idx="2226">
                  <c:v>35.623977112463798</c:v>
                </c:pt>
                <c:pt idx="2227">
                  <c:v>35.628617604467102</c:v>
                </c:pt>
                <c:pt idx="2228">
                  <c:v>35.633257899481499</c:v>
                </c:pt>
                <c:pt idx="2229">
                  <c:v>35.6378979974332</c:v>
                </c:pt>
                <c:pt idx="2230">
                  <c:v>35.6425378982483</c:v>
                </c:pt>
                <c:pt idx="2231">
                  <c:v>35.647177601853102</c:v>
                </c:pt>
                <c:pt idx="2232">
                  <c:v>35.651817108173901</c:v>
                </c:pt>
                <c:pt idx="2233">
                  <c:v>35.656456417136901</c:v>
                </c:pt>
                <c:pt idx="2234">
                  <c:v>35.661095528668703</c:v>
                </c:pt>
                <c:pt idx="2235">
                  <c:v>35.665734442695602</c:v>
                </c:pt>
                <c:pt idx="2236">
                  <c:v>35.670373159144297</c:v>
                </c:pt>
                <c:pt idx="2237">
                  <c:v>35.675011677941299</c:v>
                </c:pt>
                <c:pt idx="2238">
                  <c:v>35.6796499990134</c:v>
                </c:pt>
                <c:pt idx="2239">
                  <c:v>35.684288122287299</c:v>
                </c:pt>
                <c:pt idx="2240">
                  <c:v>35.688926047689698</c:v>
                </c:pt>
                <c:pt idx="2241">
                  <c:v>35.693563775147602</c:v>
                </c:pt>
                <c:pt idx="2242">
                  <c:v>35.698201304587798</c:v>
                </c:pt>
                <c:pt idx="2243">
                  <c:v>35.702838635937503</c:v>
                </c:pt>
                <c:pt idx="2244">
                  <c:v>35.707475769123597</c:v>
                </c:pt>
                <c:pt idx="2245">
                  <c:v>35.712112704073299</c:v>
                </c:pt>
                <c:pt idx="2246">
                  <c:v>35.716749440713699</c:v>
                </c:pt>
                <c:pt idx="2247">
                  <c:v>35.721385978972201</c:v>
                </c:pt>
                <c:pt idx="2248">
                  <c:v>35.726022318776103</c:v>
                </c:pt>
                <c:pt idx="2249">
                  <c:v>35.730658460052702</c:v>
                </c:pt>
                <c:pt idx="2250">
                  <c:v>35.735294402729501</c:v>
                </c:pt>
                <c:pt idx="2251">
                  <c:v>35.739930146733997</c:v>
                </c:pt>
                <c:pt idx="2252">
                  <c:v>35.744565691993799</c:v>
                </c:pt>
                <c:pt idx="2253">
                  <c:v>35.749201038436603</c:v>
                </c:pt>
                <c:pt idx="2254">
                  <c:v>35.753836185989996</c:v>
                </c:pt>
                <c:pt idx="2255">
                  <c:v>35.758471134581903</c:v>
                </c:pt>
                <c:pt idx="2256">
                  <c:v>35.763105884140003</c:v>
                </c:pt>
                <c:pt idx="2257">
                  <c:v>35.767740434592298</c:v>
                </c:pt>
                <c:pt idx="2258">
                  <c:v>35.772374785866702</c:v>
                </c:pt>
                <c:pt idx="2259">
                  <c:v>35.777008937891203</c:v>
                </c:pt>
                <c:pt idx="2260">
                  <c:v>35.7816428905941</c:v>
                </c:pt>
                <c:pt idx="2261">
                  <c:v>35.7862766439033</c:v>
                </c:pt>
                <c:pt idx="2262">
                  <c:v>35.790910197747202</c:v>
                </c:pt>
                <c:pt idx="2263">
                  <c:v>35.795543552053999</c:v>
                </c:pt>
                <c:pt idx="2264">
                  <c:v>35.800176706752097</c:v>
                </c:pt>
                <c:pt idx="2265">
                  <c:v>35.804809661769902</c:v>
                </c:pt>
                <c:pt idx="2266">
                  <c:v>35.809442417035903</c:v>
                </c:pt>
                <c:pt idx="2267">
                  <c:v>35.814074972478501</c:v>
                </c:pt>
                <c:pt idx="2268">
                  <c:v>35.818707328026498</c:v>
                </c:pt>
                <c:pt idx="2269">
                  <c:v>35.8233394836085</c:v>
                </c:pt>
                <c:pt idx="2270">
                  <c:v>35.827971439153202</c:v>
                </c:pt>
                <c:pt idx="2271">
                  <c:v>35.832603194589502</c:v>
                </c:pt>
                <c:pt idx="2272">
                  <c:v>35.837234749846097</c:v>
                </c:pt>
                <c:pt idx="2273">
                  <c:v>35.841866104852002</c:v>
                </c:pt>
                <c:pt idx="2274">
                  <c:v>35.8464972595362</c:v>
                </c:pt>
                <c:pt idx="2275">
                  <c:v>35.851128213827799</c:v>
                </c:pt>
                <c:pt idx="2276">
                  <c:v>35.855758967655902</c:v>
                </c:pt>
                <c:pt idx="2277">
                  <c:v>35.860389520949603</c:v>
                </c:pt>
                <c:pt idx="2278">
                  <c:v>35.865019873638097</c:v>
                </c:pt>
                <c:pt idx="2279">
                  <c:v>35.869650025650898</c:v>
                </c:pt>
                <c:pt idx="2280">
                  <c:v>35.874279976917201</c:v>
                </c:pt>
                <c:pt idx="2281">
                  <c:v>35.878909727366597</c:v>
                </c:pt>
                <c:pt idx="2282">
                  <c:v>35.883539276928403</c:v>
                </c:pt>
                <c:pt idx="2283">
                  <c:v>35.888168625532302</c:v>
                </c:pt>
                <c:pt idx="2284">
                  <c:v>35.892797773107901</c:v>
                </c:pt>
                <c:pt idx="2285">
                  <c:v>35.8974267195848</c:v>
                </c:pt>
                <c:pt idx="2286">
                  <c:v>35.902055464892797</c:v>
                </c:pt>
                <c:pt idx="2287">
                  <c:v>35.906684008961797</c:v>
                </c:pt>
                <c:pt idx="2288">
                  <c:v>35.911312351721598</c:v>
                </c:pt>
                <c:pt idx="2289">
                  <c:v>35.915940493102099</c:v>
                </c:pt>
                <c:pt idx="2290">
                  <c:v>35.920568433033402</c:v>
                </c:pt>
                <c:pt idx="2291">
                  <c:v>35.925196171445499</c:v>
                </c:pt>
                <c:pt idx="2292">
                  <c:v>35.929823708268501</c:v>
                </c:pt>
                <c:pt idx="2293">
                  <c:v>35.934451043432603</c:v>
                </c:pt>
                <c:pt idx="2294">
                  <c:v>35.9390781768682</c:v>
                </c:pt>
                <c:pt idx="2295">
                  <c:v>35.943705108505398</c:v>
                </c:pt>
                <c:pt idx="2296">
                  <c:v>35.948331838274697</c:v>
                </c:pt>
                <c:pt idx="2297">
                  <c:v>35.9529583661066</c:v>
                </c:pt>
                <c:pt idx="2298">
                  <c:v>35.957584691931501</c:v>
                </c:pt>
                <c:pt idx="2299">
                  <c:v>35.962210815680002</c:v>
                </c:pt>
                <c:pt idx="2300">
                  <c:v>35.966836737282698</c:v>
                </c:pt>
                <c:pt idx="2301">
                  <c:v>35.971462456670402</c:v>
                </c:pt>
                <c:pt idx="2302">
                  <c:v>35.976087973773701</c:v>
                </c:pt>
                <c:pt idx="2303">
                  <c:v>35.980713288523603</c:v>
                </c:pt>
                <c:pt idx="2304">
                  <c:v>35.9853384008508</c:v>
                </c:pt>
                <c:pt idx="2305">
                  <c:v>35.989963310686399</c:v>
                </c:pt>
                <c:pt idx="2306">
                  <c:v>35.994588017961298</c:v>
                </c:pt>
                <c:pt idx="2307">
                  <c:v>35.999212522606697</c:v>
                </c:pt>
                <c:pt idx="2308">
                  <c:v>36.003836824553602</c:v>
                </c:pt>
                <c:pt idx="2309">
                  <c:v>36.008460923733203</c:v>
                </c:pt>
                <c:pt idx="2310">
                  <c:v>36.013084820076799</c:v>
                </c:pt>
                <c:pt idx="2311">
                  <c:v>36.017708513515799</c:v>
                </c:pt>
                <c:pt idx="2312">
                  <c:v>36.022332003981397</c:v>
                </c:pt>
                <c:pt idx="2313">
                  <c:v>36.026955291405201</c:v>
                </c:pt>
                <c:pt idx="2314">
                  <c:v>36.031578375718702</c:v>
                </c:pt>
                <c:pt idx="2315">
                  <c:v>36.036201256853303</c:v>
                </c:pt>
                <c:pt idx="2316">
                  <c:v>36.040823934740899</c:v>
                </c:pt>
                <c:pt idx="2317">
                  <c:v>36.045446409312902</c:v>
                </c:pt>
                <c:pt idx="2318">
                  <c:v>36.050068680501298</c:v>
                </c:pt>
                <c:pt idx="2319">
                  <c:v>36.054690748237903</c:v>
                </c:pt>
                <c:pt idx="2320">
                  <c:v>36.059312612454399</c:v>
                </c:pt>
                <c:pt idx="2321">
                  <c:v>36.063934273082801</c:v>
                </c:pt>
                <c:pt idx="2322">
                  <c:v>36.068555730055301</c:v>
                </c:pt>
                <c:pt idx="2323">
                  <c:v>36.073176983303703</c:v>
                </c:pt>
                <c:pt idx="2324">
                  <c:v>36.077798032760299</c:v>
                </c:pt>
                <c:pt idx="2325">
                  <c:v>36.082418878357203</c:v>
                </c:pt>
                <c:pt idx="2326">
                  <c:v>36.0870395200267</c:v>
                </c:pt>
                <c:pt idx="2327">
                  <c:v>36.091659957701097</c:v>
                </c:pt>
                <c:pt idx="2328">
                  <c:v>36.0962801913129</c:v>
                </c:pt>
                <c:pt idx="2329">
                  <c:v>36.100900220794301</c:v>
                </c:pt>
                <c:pt idx="2330">
                  <c:v>36.105520046077899</c:v>
                </c:pt>
                <c:pt idx="2331">
                  <c:v>36.110139667096298</c:v>
                </c:pt>
                <c:pt idx="2332">
                  <c:v>36.114759083782197</c:v>
                </c:pt>
                <c:pt idx="2333">
                  <c:v>36.119378296068099</c:v>
                </c:pt>
                <c:pt idx="2334">
                  <c:v>36.123997303886803</c:v>
                </c:pt>
                <c:pt idx="2335">
                  <c:v>36.128616107171197</c:v>
                </c:pt>
                <c:pt idx="2336">
                  <c:v>36.1332347058541</c:v>
                </c:pt>
                <c:pt idx="2337">
                  <c:v>36.137853099868501</c:v>
                </c:pt>
                <c:pt idx="2338">
                  <c:v>36.142471289147302</c:v>
                </c:pt>
                <c:pt idx="2339">
                  <c:v>36.1470892736235</c:v>
                </c:pt>
                <c:pt idx="2340">
                  <c:v>36.151707053230403</c:v>
                </c:pt>
                <c:pt idx="2341">
                  <c:v>36.1563246279011</c:v>
                </c:pt>
                <c:pt idx="2342">
                  <c:v>36.160941997568798</c:v>
                </c:pt>
                <c:pt idx="2343">
                  <c:v>36.165559162166801</c:v>
                </c:pt>
                <c:pt idx="2344">
                  <c:v>36.170176121628501</c:v>
                </c:pt>
                <c:pt idx="2345">
                  <c:v>36.174792875887299</c:v>
                </c:pt>
                <c:pt idx="2346">
                  <c:v>36.179409424876702</c:v>
                </c:pt>
                <c:pt idx="2347">
                  <c:v>36.184025768530198</c:v>
                </c:pt>
                <c:pt idx="2348">
                  <c:v>36.188641906781498</c:v>
                </c:pt>
                <c:pt idx="2349">
                  <c:v>36.193257839564197</c:v>
                </c:pt>
                <c:pt idx="2350">
                  <c:v>36.197873566812</c:v>
                </c:pt>
                <c:pt idx="2351">
                  <c:v>36.202489088458698</c:v>
                </c:pt>
                <c:pt idx="2352">
                  <c:v>36.207104404438297</c:v>
                </c:pt>
                <c:pt idx="2353">
                  <c:v>36.211719514684503</c:v>
                </c:pt>
                <c:pt idx="2354">
                  <c:v>36.2163344191313</c:v>
                </c:pt>
                <c:pt idx="2355">
                  <c:v>36.220949117712898</c:v>
                </c:pt>
                <c:pt idx="2356">
                  <c:v>36.225563610363203</c:v>
                </c:pt>
                <c:pt idx="2357">
                  <c:v>36.230177897016503</c:v>
                </c:pt>
                <c:pt idx="2358">
                  <c:v>36.234791977607003</c:v>
                </c:pt>
                <c:pt idx="2359">
                  <c:v>36.239405852068799</c:v>
                </c:pt>
                <c:pt idx="2360">
                  <c:v>36.244019520336501</c:v>
                </c:pt>
                <c:pt idx="2361">
                  <c:v>36.248632982344297</c:v>
                </c:pt>
                <c:pt idx="2362">
                  <c:v>36.253246238026797</c:v>
                </c:pt>
                <c:pt idx="2363">
                  <c:v>36.257859287318297</c:v>
                </c:pt>
                <c:pt idx="2364">
                  <c:v>36.262472130153697</c:v>
                </c:pt>
                <c:pt idx="2365">
                  <c:v>36.267084766467399</c:v>
                </c:pt>
                <c:pt idx="2366">
                  <c:v>36.271697196194097</c:v>
                </c:pt>
                <c:pt idx="2367">
                  <c:v>36.276309419268699</c:v>
                </c:pt>
                <c:pt idx="2368">
                  <c:v>36.280921435625999</c:v>
                </c:pt>
                <c:pt idx="2369">
                  <c:v>36.285533245200803</c:v>
                </c:pt>
                <c:pt idx="2370">
                  <c:v>36.290144847928097</c:v>
                </c:pt>
                <c:pt idx="2371">
                  <c:v>36.294756243742803</c:v>
                </c:pt>
                <c:pt idx="2372">
                  <c:v>36.299367432580098</c:v>
                </c:pt>
                <c:pt idx="2373">
                  <c:v>36.303978414375102</c:v>
                </c:pt>
                <c:pt idx="2374">
                  <c:v>36.3085891890629</c:v>
                </c:pt>
                <c:pt idx="2375">
                  <c:v>36.313199756578904</c:v>
                </c:pt>
                <c:pt idx="2376">
                  <c:v>36.317810116858197</c:v>
                </c:pt>
                <c:pt idx="2377">
                  <c:v>36.3224202698364</c:v>
                </c:pt>
                <c:pt idx="2378">
                  <c:v>36.327030215448701</c:v>
                </c:pt>
                <c:pt idx="2379">
                  <c:v>36.331639953630699</c:v>
                </c:pt>
                <c:pt idx="2380">
                  <c:v>36.336249484317896</c:v>
                </c:pt>
                <c:pt idx="2381">
                  <c:v>36.340858807445997</c:v>
                </c:pt>
                <c:pt idx="2382">
                  <c:v>36.345467922950498</c:v>
                </c:pt>
                <c:pt idx="2383">
                  <c:v>36.3500768307673</c:v>
                </c:pt>
                <c:pt idx="2384">
                  <c:v>36.3546855308321</c:v>
                </c:pt>
                <c:pt idx="2385">
                  <c:v>36.3592940230808</c:v>
                </c:pt>
                <c:pt idx="2386">
                  <c:v>36.363902307449202</c:v>
                </c:pt>
                <c:pt idx="2387">
                  <c:v>36.368510383873399</c:v>
                </c:pt>
                <c:pt idx="2388">
                  <c:v>36.373118252289302</c:v>
                </c:pt>
                <c:pt idx="2389">
                  <c:v>36.377725912633103</c:v>
                </c:pt>
                <c:pt idx="2390">
                  <c:v>36.382333364840797</c:v>
                </c:pt>
                <c:pt idx="2391">
                  <c:v>36.386940608848697</c:v>
                </c:pt>
                <c:pt idx="2392">
                  <c:v>36.391547644593103</c:v>
                </c:pt>
                <c:pt idx="2393">
                  <c:v>36.396154472010203</c:v>
                </c:pt>
                <c:pt idx="2394">
                  <c:v>36.4007610910365</c:v>
                </c:pt>
                <c:pt idx="2395">
                  <c:v>36.405367501608403</c:v>
                </c:pt>
                <c:pt idx="2396">
                  <c:v>36.409973703662402</c:v>
                </c:pt>
                <c:pt idx="2397">
                  <c:v>36.414579697135103</c:v>
                </c:pt>
                <c:pt idx="2398">
                  <c:v>36.419185481963098</c:v>
                </c:pt>
                <c:pt idx="2399">
                  <c:v>36.423791058082998</c:v>
                </c:pt>
                <c:pt idx="2400">
                  <c:v>36.4283964254316</c:v>
                </c:pt>
                <c:pt idx="2401">
                  <c:v>36.433001583945803</c:v>
                </c:pt>
                <c:pt idx="2402">
                  <c:v>36.437606533562303</c:v>
                </c:pt>
                <c:pt idx="2403">
                  <c:v>36.442211274218103</c:v>
                </c:pt>
                <c:pt idx="2404">
                  <c:v>36.4468158058501</c:v>
                </c:pt>
                <c:pt idx="2405">
                  <c:v>36.451420128395497</c:v>
                </c:pt>
                <c:pt idx="2406">
                  <c:v>36.456024241791198</c:v>
                </c:pt>
                <c:pt idx="2407">
                  <c:v>36.460628145974503</c:v>
                </c:pt>
                <c:pt idx="2408">
                  <c:v>36.465231840882602</c:v>
                </c:pt>
                <c:pt idx="2409">
                  <c:v>36.469835326452703</c:v>
                </c:pt>
                <c:pt idx="2410">
                  <c:v>36.474438602622101</c:v>
                </c:pt>
                <c:pt idx="2411">
                  <c:v>36.479041669328303</c:v>
                </c:pt>
                <c:pt idx="2412">
                  <c:v>36.483644526508797</c:v>
                </c:pt>
                <c:pt idx="2413">
                  <c:v>36.488247174100898</c:v>
                </c:pt>
                <c:pt idx="2414">
                  <c:v>36.492849612042399</c:v>
                </c:pt>
                <c:pt idx="2415">
                  <c:v>36.497451840270799</c:v>
                </c:pt>
                <c:pt idx="2416">
                  <c:v>36.502053858723698</c:v>
                </c:pt>
                <c:pt idx="2417">
                  <c:v>36.506655667338997</c:v>
                </c:pt>
                <c:pt idx="2418">
                  <c:v>36.5112572660545</c:v>
                </c:pt>
                <c:pt idx="2419">
                  <c:v>36.515858654808</c:v>
                </c:pt>
                <c:pt idx="2420">
                  <c:v>36.520459833537402</c:v>
                </c:pt>
                <c:pt idx="2421">
                  <c:v>36.525060802180697</c:v>
                </c:pt>
                <c:pt idx="2422">
                  <c:v>36.529661560675997</c:v>
                </c:pt>
                <c:pt idx="2423">
                  <c:v>36.5342621089613</c:v>
                </c:pt>
                <c:pt idx="2424">
                  <c:v>36.538862446974797</c:v>
                </c:pt>
                <c:pt idx="2425">
                  <c:v>36.543462574654797</c:v>
                </c:pt>
                <c:pt idx="2426">
                  <c:v>36.548062491939397</c:v>
                </c:pt>
                <c:pt idx="2427">
                  <c:v>36.552662198767102</c:v>
                </c:pt>
                <c:pt idx="2428">
                  <c:v>36.5572616950762</c:v>
                </c:pt>
                <c:pt idx="2429">
                  <c:v>36.5618609808051</c:v>
                </c:pt>
                <c:pt idx="2430">
                  <c:v>36.566460055892399</c:v>
                </c:pt>
                <c:pt idx="2431">
                  <c:v>36.571058920276698</c:v>
                </c:pt>
                <c:pt idx="2432">
                  <c:v>36.5756575738964</c:v>
                </c:pt>
                <c:pt idx="2433">
                  <c:v>36.580256016690498</c:v>
                </c:pt>
                <c:pt idx="2434">
                  <c:v>36.584854248597502</c:v>
                </c:pt>
                <c:pt idx="2435">
                  <c:v>36.589452269556297</c:v>
                </c:pt>
                <c:pt idx="2436">
                  <c:v>36.594050079505699</c:v>
                </c:pt>
                <c:pt idx="2437">
                  <c:v>36.598647678384602</c:v>
                </c:pt>
                <c:pt idx="2438">
                  <c:v>36.603245066132096</c:v>
                </c:pt>
                <c:pt idx="2439">
                  <c:v>36.607842242687099</c:v>
                </c:pt>
                <c:pt idx="2440">
                  <c:v>36.6124392079888</c:v>
                </c:pt>
                <c:pt idx="2441">
                  <c:v>36.6170359619762</c:v>
                </c:pt>
                <c:pt idx="2442">
                  <c:v>36.621632504588703</c:v>
                </c:pt>
                <c:pt idx="2443">
                  <c:v>36.626228835765303</c:v>
                </c:pt>
                <c:pt idx="2444">
                  <c:v>36.630824955445597</c:v>
                </c:pt>
                <c:pt idx="2445">
                  <c:v>36.635420863568797</c:v>
                </c:pt>
                <c:pt idx="2446">
                  <c:v>36.640016560074301</c:v>
                </c:pt>
                <c:pt idx="2447">
                  <c:v>36.644612044901798</c:v>
                </c:pt>
                <c:pt idx="2448">
                  <c:v>36.649207317990701</c:v>
                </c:pt>
                <c:pt idx="2449">
                  <c:v>36.653802379280599</c:v>
                </c:pt>
                <c:pt idx="2450">
                  <c:v>36.658397228711202</c:v>
                </c:pt>
                <c:pt idx="2451">
                  <c:v>36.662991866222299</c:v>
                </c:pt>
                <c:pt idx="2452">
                  <c:v>36.667586291753501</c:v>
                </c:pt>
                <c:pt idx="2453">
                  <c:v>36.672180505244803</c:v>
                </c:pt>
                <c:pt idx="2454">
                  <c:v>36.6767745066361</c:v>
                </c:pt>
                <c:pt idx="2455">
                  <c:v>36.681368295867202</c:v>
                </c:pt>
                <c:pt idx="2456">
                  <c:v>36.685961872878302</c:v>
                </c:pt>
                <c:pt idx="2457">
                  <c:v>36.690555237609402</c:v>
                </c:pt>
                <c:pt idx="2458">
                  <c:v>36.695148390000497</c:v>
                </c:pt>
                <c:pt idx="2459">
                  <c:v>36.699741329992001</c:v>
                </c:pt>
                <c:pt idx="2460">
                  <c:v>36.704334057524001</c:v>
                </c:pt>
                <c:pt idx="2461">
                  <c:v>36.708926572536903</c:v>
                </c:pt>
                <c:pt idx="2462">
                  <c:v>36.713518874970902</c:v>
                </c:pt>
                <c:pt idx="2463">
                  <c:v>36.718110964766602</c:v>
                </c:pt>
                <c:pt idx="2464">
                  <c:v>36.722702841864297</c:v>
                </c:pt>
                <c:pt idx="2465">
                  <c:v>36.727294506204601</c:v>
                </c:pt>
                <c:pt idx="2466">
                  <c:v>36.731885957728103</c:v>
                </c:pt>
                <c:pt idx="2467">
                  <c:v>36.736477196375503</c:v>
                </c:pt>
                <c:pt idx="2468">
                  <c:v>36.741068222087399</c:v>
                </c:pt>
                <c:pt idx="2469">
                  <c:v>36.745659034804603</c:v>
                </c:pt>
                <c:pt idx="2470">
                  <c:v>36.750249634467899</c:v>
                </c:pt>
                <c:pt idx="2471">
                  <c:v>36.754840021018197</c:v>
                </c:pt>
                <c:pt idx="2472">
                  <c:v>36.759430194396302</c:v>
                </c:pt>
                <c:pt idx="2473">
                  <c:v>36.764020154543402</c:v>
                </c:pt>
                <c:pt idx="2474">
                  <c:v>36.768609901400403</c:v>
                </c:pt>
                <c:pt idx="2475">
                  <c:v>36.773199434908399</c:v>
                </c:pt>
                <c:pt idx="2476">
                  <c:v>36.777788755008601</c:v>
                </c:pt>
                <c:pt idx="2477">
                  <c:v>36.782377861642203</c:v>
                </c:pt>
                <c:pt idx="2478">
                  <c:v>36.786966754750402</c:v>
                </c:pt>
                <c:pt idx="2479">
                  <c:v>36.791555434274699</c:v>
                </c:pt>
                <c:pt idx="2480">
                  <c:v>36.796143900156302</c:v>
                </c:pt>
                <c:pt idx="2481">
                  <c:v>36.8007321523367</c:v>
                </c:pt>
                <c:pt idx="2482">
                  <c:v>36.805320190757399</c:v>
                </c:pt>
                <c:pt idx="2483">
                  <c:v>36.809908015360001</c:v>
                </c:pt>
                <c:pt idx="2484">
                  <c:v>36.814495626086</c:v>
                </c:pt>
                <c:pt idx="2485">
                  <c:v>36.819083022877201</c:v>
                </c:pt>
                <c:pt idx="2486">
                  <c:v>36.823670205675199</c:v>
                </c:pt>
                <c:pt idx="2487">
                  <c:v>36.8282571744219</c:v>
                </c:pt>
                <c:pt idx="2488">
                  <c:v>36.832843929059003</c:v>
                </c:pt>
                <c:pt idx="2489">
                  <c:v>36.8374304695284</c:v>
                </c:pt>
                <c:pt idx="2490">
                  <c:v>36.842016795772203</c:v>
                </c:pt>
                <c:pt idx="2491">
                  <c:v>36.846602907732198</c:v>
                </c:pt>
                <c:pt idx="2492">
                  <c:v>36.851188805350603</c:v>
                </c:pt>
                <c:pt idx="2493">
                  <c:v>36.855774488569502</c:v>
                </c:pt>
                <c:pt idx="2494">
                  <c:v>36.860359957330999</c:v>
                </c:pt>
                <c:pt idx="2495">
                  <c:v>36.8649452115774</c:v>
                </c:pt>
                <c:pt idx="2496">
                  <c:v>36.869530251251</c:v>
                </c:pt>
                <c:pt idx="2497">
                  <c:v>36.874115076293997</c:v>
                </c:pt>
                <c:pt idx="2498">
                  <c:v>36.878699686649</c:v>
                </c:pt>
                <c:pt idx="2499">
                  <c:v>36.883284082258299</c:v>
                </c:pt>
                <c:pt idx="2500">
                  <c:v>36.887868263064398</c:v>
                </c:pt>
                <c:pt idx="2501">
                  <c:v>36.892452229009997</c:v>
                </c:pt>
                <c:pt idx="2502">
                  <c:v>36.8970359800376</c:v>
                </c:pt>
                <c:pt idx="2503">
                  <c:v>36.901619516089902</c:v>
                </c:pt>
                <c:pt idx="2504">
                  <c:v>36.906202837109703</c:v>
                </c:pt>
                <c:pt idx="2505">
                  <c:v>36.910785943039699</c:v>
                </c:pt>
                <c:pt idx="2506">
                  <c:v>36.915368833822697</c:v>
                </c:pt>
                <c:pt idx="2507">
                  <c:v>36.919951509401798</c:v>
                </c:pt>
                <c:pt idx="2508">
                  <c:v>36.924533969719697</c:v>
                </c:pt>
                <c:pt idx="2509">
                  <c:v>36.929116214719599</c:v>
                </c:pt>
                <c:pt idx="2510">
                  <c:v>36.933698244344598</c:v>
                </c:pt>
                <c:pt idx="2511">
                  <c:v>36.9382800585376</c:v>
                </c:pt>
                <c:pt idx="2512">
                  <c:v>36.942861657241998</c:v>
                </c:pt>
                <c:pt idx="2513">
                  <c:v>36.947443040400799</c:v>
                </c:pt>
                <c:pt idx="2514">
                  <c:v>36.952024207957599</c:v>
                </c:pt>
                <c:pt idx="2515">
                  <c:v>36.9566051598554</c:v>
                </c:pt>
                <c:pt idx="2516">
                  <c:v>36.961185896037897</c:v>
                </c:pt>
                <c:pt idx="2517">
                  <c:v>36.965766416448403</c:v>
                </c:pt>
                <c:pt idx="2518">
                  <c:v>36.970346721030403</c:v>
                </c:pt>
                <c:pt idx="2519">
                  <c:v>36.974926809727499</c:v>
                </c:pt>
                <c:pt idx="2520">
                  <c:v>36.979506682483297</c:v>
                </c:pt>
                <c:pt idx="2521">
                  <c:v>36.9840863392415</c:v>
                </c:pt>
                <c:pt idx="2522">
                  <c:v>36.988665779945798</c:v>
                </c:pt>
                <c:pt idx="2523">
                  <c:v>36.9932450045401</c:v>
                </c:pt>
                <c:pt idx="2524">
                  <c:v>36.997824012968103</c:v>
                </c:pt>
                <c:pt idx="2525">
                  <c:v>37.002402805173801</c:v>
                </c:pt>
                <c:pt idx="2526">
                  <c:v>37.006981381100999</c:v>
                </c:pt>
                <c:pt idx="2527">
                  <c:v>37.011559740693897</c:v>
                </c:pt>
                <c:pt idx="2528">
                  <c:v>37.016137883896398</c:v>
                </c:pt>
                <c:pt idx="2529">
                  <c:v>37.020715810652703</c:v>
                </c:pt>
                <c:pt idx="2530">
                  <c:v>37.025293520906999</c:v>
                </c:pt>
                <c:pt idx="2531">
                  <c:v>37.029871014603501</c:v>
                </c:pt>
                <c:pt idx="2532">
                  <c:v>37.034448291686402</c:v>
                </c:pt>
                <c:pt idx="2533">
                  <c:v>37.039025352100097</c:v>
                </c:pt>
                <c:pt idx="2534">
                  <c:v>37.043602195789099</c:v>
                </c:pt>
                <c:pt idx="2535">
                  <c:v>37.048178822697601</c:v>
                </c:pt>
                <c:pt idx="2536">
                  <c:v>37.052755232770302</c:v>
                </c:pt>
                <c:pt idx="2537">
                  <c:v>37.057331425951702</c:v>
                </c:pt>
                <c:pt idx="2538">
                  <c:v>37.061907402186399</c:v>
                </c:pt>
                <c:pt idx="2539">
                  <c:v>37.0664831614191</c:v>
                </c:pt>
                <c:pt idx="2540">
                  <c:v>37.071058703594503</c:v>
                </c:pt>
                <c:pt idx="2541">
                  <c:v>37.075634028657298</c:v>
                </c:pt>
                <c:pt idx="2542">
                  <c:v>37.080209136552497</c:v>
                </c:pt>
                <c:pt idx="2543">
                  <c:v>37.084784027224799</c:v>
                </c:pt>
                <c:pt idx="2544">
                  <c:v>37.089358700619201</c:v>
                </c:pt>
                <c:pt idx="2545">
                  <c:v>37.093933156680698</c:v>
                </c:pt>
                <c:pt idx="2546">
                  <c:v>37.098507395354403</c:v>
                </c:pt>
                <c:pt idx="2547">
                  <c:v>37.103081416585297</c:v>
                </c:pt>
                <c:pt idx="2548">
                  <c:v>37.107655220318598</c:v>
                </c:pt>
                <c:pt idx="2549">
                  <c:v>37.112228806499601</c:v>
                </c:pt>
                <c:pt idx="2550">
                  <c:v>37.116802175073403</c:v>
                </c:pt>
                <c:pt idx="2551">
                  <c:v>37.121375325985497</c:v>
                </c:pt>
                <c:pt idx="2552">
                  <c:v>37.125948259181101</c:v>
                </c:pt>
                <c:pt idx="2553">
                  <c:v>37.130520974605702</c:v>
                </c:pt>
                <c:pt idx="2554">
                  <c:v>37.135093472204801</c:v>
                </c:pt>
                <c:pt idx="2555">
                  <c:v>37.1396657519239</c:v>
                </c:pt>
                <c:pt idx="2556">
                  <c:v>37.1442378137086</c:v>
                </c:pt>
                <c:pt idx="2557">
                  <c:v>37.148809657504501</c:v>
                </c:pt>
                <c:pt idx="2558">
                  <c:v>37.153381283257403</c:v>
                </c:pt>
                <c:pt idx="2559">
                  <c:v>37.157952690913</c:v>
                </c:pt>
                <c:pt idx="2560">
                  <c:v>37.162523880417098</c:v>
                </c:pt>
                <c:pt idx="2561">
                  <c:v>37.167094851715497</c:v>
                </c:pt>
                <c:pt idx="2562">
                  <c:v>37.171665604754203</c:v>
                </c:pt>
                <c:pt idx="2563">
                  <c:v>37.176236139479101</c:v>
                </c:pt>
                <c:pt idx="2564">
                  <c:v>37.180806455836297</c:v>
                </c:pt>
                <c:pt idx="2565">
                  <c:v>37.185376553771803</c:v>
                </c:pt>
                <c:pt idx="2566">
                  <c:v>37.189946433231803</c:v>
                </c:pt>
                <c:pt idx="2567">
                  <c:v>37.194516094162402</c:v>
                </c:pt>
                <c:pt idx="2568">
                  <c:v>37.199085536509898</c:v>
                </c:pt>
                <c:pt idx="2569">
                  <c:v>37.203654760220601</c:v>
                </c:pt>
                <c:pt idx="2570">
                  <c:v>37.208223765240703</c:v>
                </c:pt>
                <c:pt idx="2571">
                  <c:v>37.212792551516799</c:v>
                </c:pt>
                <c:pt idx="2572">
                  <c:v>37.2173611189952</c:v>
                </c:pt>
                <c:pt idx="2573">
                  <c:v>37.221929467622402</c:v>
                </c:pt>
                <c:pt idx="2574">
                  <c:v>37.226497597345102</c:v>
                </c:pt>
                <c:pt idx="2575">
                  <c:v>37.231065508109801</c:v>
                </c:pt>
                <c:pt idx="2576">
                  <c:v>37.235633199863102</c:v>
                </c:pt>
                <c:pt idx="2577">
                  <c:v>37.2402006725519</c:v>
                </c:pt>
                <c:pt idx="2578">
                  <c:v>37.244767926122798</c:v>
                </c:pt>
                <c:pt idx="2579">
                  <c:v>37.249334960522702</c:v>
                </c:pt>
                <c:pt idx="2580">
                  <c:v>37.253901775698502</c:v>
                </c:pt>
                <c:pt idx="2581">
                  <c:v>37.258468371597097</c:v>
                </c:pt>
                <c:pt idx="2582">
                  <c:v>37.263034748165403</c:v>
                </c:pt>
                <c:pt idx="2583">
                  <c:v>37.267600905350598</c:v>
                </c:pt>
                <c:pt idx="2584">
                  <c:v>37.272166843099697</c:v>
                </c:pt>
                <c:pt idx="2585">
                  <c:v>37.2767325613598</c:v>
                </c:pt>
                <c:pt idx="2586">
                  <c:v>37.2812980600782</c:v>
                </c:pt>
                <c:pt idx="2587">
                  <c:v>37.285863339202002</c:v>
                </c:pt>
                <c:pt idx="2588">
                  <c:v>37.290428398678699</c:v>
                </c:pt>
                <c:pt idx="2589">
                  <c:v>37.294993238455497</c:v>
                </c:pt>
                <c:pt idx="2590">
                  <c:v>37.299557858479801</c:v>
                </c:pt>
                <c:pt idx="2591">
                  <c:v>37.304122258699202</c:v>
                </c:pt>
                <c:pt idx="2592">
                  <c:v>37.308686439061098</c:v>
                </c:pt>
                <c:pt idx="2593">
                  <c:v>37.313250399513102</c:v>
                </c:pt>
                <c:pt idx="2594">
                  <c:v>37.317814140002703</c:v>
                </c:pt>
                <c:pt idx="2595">
                  <c:v>37.322377660477798</c:v>
                </c:pt>
                <c:pt idx="2596">
                  <c:v>37.326940960885999</c:v>
                </c:pt>
                <c:pt idx="2597">
                  <c:v>37.331504041175101</c:v>
                </c:pt>
                <c:pt idx="2598">
                  <c:v>37.336066901292803</c:v>
                </c:pt>
                <c:pt idx="2599">
                  <c:v>37.340629541187198</c:v>
                </c:pt>
                <c:pt idx="2600">
                  <c:v>37.345191960806098</c:v>
                </c:pt>
                <c:pt idx="2601">
                  <c:v>37.349754160097497</c:v>
                </c:pt>
                <c:pt idx="2602">
                  <c:v>37.354316139009498</c:v>
                </c:pt>
                <c:pt idx="2603">
                  <c:v>37.358877897490103</c:v>
                </c:pt>
                <c:pt idx="2604">
                  <c:v>37.3634394354875</c:v>
                </c:pt>
                <c:pt idx="2605">
                  <c:v>37.368000752949897</c:v>
                </c:pt>
                <c:pt idx="2606">
                  <c:v>37.372561849825502</c:v>
                </c:pt>
                <c:pt idx="2607">
                  <c:v>37.377122726062701</c:v>
                </c:pt>
                <c:pt idx="2608">
                  <c:v>37.381683381609797</c:v>
                </c:pt>
                <c:pt idx="2609">
                  <c:v>37.386243816415202</c:v>
                </c:pt>
                <c:pt idx="2610">
                  <c:v>37.390804030427297</c:v>
                </c:pt>
                <c:pt idx="2611">
                  <c:v>37.395364023594702</c:v>
                </c:pt>
                <c:pt idx="2612">
                  <c:v>37.399923795865902</c:v>
                </c:pt>
                <c:pt idx="2613">
                  <c:v>37.404483347189597</c:v>
                </c:pt>
                <c:pt idx="2614">
                  <c:v>37.4090426775144</c:v>
                </c:pt>
                <c:pt idx="2615">
                  <c:v>37.413601786789101</c:v>
                </c:pt>
                <c:pt idx="2616">
                  <c:v>37.418160674962301</c:v>
                </c:pt>
                <c:pt idx="2617">
                  <c:v>37.422719341982997</c:v>
                </c:pt>
                <c:pt idx="2618">
                  <c:v>37.427277787800001</c:v>
                </c:pt>
                <c:pt idx="2619">
                  <c:v>37.431836012362197</c:v>
                </c:pt>
                <c:pt idx="2620">
                  <c:v>37.436394015618603</c:v>
                </c:pt>
                <c:pt idx="2621">
                  <c:v>37.440951797518302</c:v>
                </c:pt>
                <c:pt idx="2622">
                  <c:v>37.445509358010298</c:v>
                </c:pt>
                <c:pt idx="2623">
                  <c:v>37.450066697043802</c:v>
                </c:pt>
                <c:pt idx="2624">
                  <c:v>37.454623814567903</c:v>
                </c:pt>
                <c:pt idx="2625">
                  <c:v>37.459180710531903</c:v>
                </c:pt>
                <c:pt idx="2626">
                  <c:v>37.4637373848851</c:v>
                </c:pt>
                <c:pt idx="2627">
                  <c:v>37.468293837576702</c:v>
                </c:pt>
                <c:pt idx="2628">
                  <c:v>37.472850068556397</c:v>
                </c:pt>
                <c:pt idx="2629">
                  <c:v>37.477406077773303</c:v>
                </c:pt>
                <c:pt idx="2630">
                  <c:v>37.481961865177198</c:v>
                </c:pt>
                <c:pt idx="2631">
                  <c:v>37.486517430717399</c:v>
                </c:pt>
                <c:pt idx="2632">
                  <c:v>37.4910727743436</c:v>
                </c:pt>
                <c:pt idx="2633">
                  <c:v>37.495627896005502</c:v>
                </c:pt>
                <c:pt idx="2634">
                  <c:v>37.500182795652698</c:v>
                </c:pt>
                <c:pt idx="2635">
                  <c:v>37.504737473235103</c:v>
                </c:pt>
                <c:pt idx="2636">
                  <c:v>37.509291928702297</c:v>
                </c:pt>
                <c:pt idx="2637">
                  <c:v>37.513846162004398</c:v>
                </c:pt>
                <c:pt idx="2638">
                  <c:v>37.518400173091102</c:v>
                </c:pt>
                <c:pt idx="2639">
                  <c:v>37.5229539619124</c:v>
                </c:pt>
                <c:pt idx="2640">
                  <c:v>37.527507528418397</c:v>
                </c:pt>
                <c:pt idx="2641">
                  <c:v>37.5320608725591</c:v>
                </c:pt>
                <c:pt idx="2642">
                  <c:v>37.5366139942847</c:v>
                </c:pt>
                <c:pt idx="2643">
                  <c:v>37.541166893545203</c:v>
                </c:pt>
                <c:pt idx="2644">
                  <c:v>37.545719570290998</c:v>
                </c:pt>
                <c:pt idx="2645">
                  <c:v>37.5502720244722</c:v>
                </c:pt>
                <c:pt idx="2646">
                  <c:v>37.554824256039197</c:v>
                </c:pt>
                <c:pt idx="2647">
                  <c:v>37.559376264942301</c:v>
                </c:pt>
                <c:pt idx="2648">
                  <c:v>37.563928051132102</c:v>
                </c:pt>
                <c:pt idx="2649">
                  <c:v>37.568479614558903</c:v>
                </c:pt>
                <c:pt idx="2650">
                  <c:v>37.573030955173202</c:v>
                </c:pt>
                <c:pt idx="2651">
                  <c:v>37.577582072925701</c:v>
                </c:pt>
                <c:pt idx="2652">
                  <c:v>37.582132967766903</c:v>
                </c:pt>
                <c:pt idx="2653">
                  <c:v>37.586683639647603</c:v>
                </c:pt>
                <c:pt idx="2654">
                  <c:v>37.591234088518497</c:v>
                </c:pt>
                <c:pt idx="2655">
                  <c:v>37.595784314330302</c:v>
                </c:pt>
                <c:pt idx="2656">
                  <c:v>37.600334317033898</c:v>
                </c:pt>
                <c:pt idx="2657">
                  <c:v>37.604884096580101</c:v>
                </c:pt>
                <c:pt idx="2658">
                  <c:v>37.609433652919797</c:v>
                </c:pt>
                <c:pt idx="2659">
                  <c:v>37.613982986004103</c:v>
                </c:pt>
                <c:pt idx="2660">
                  <c:v>37.618532095783998</c:v>
                </c:pt>
                <c:pt idx="2661">
                  <c:v>37.623080982210602</c:v>
                </c:pt>
                <c:pt idx="2662">
                  <c:v>37.627629645234897</c:v>
                </c:pt>
                <c:pt idx="2663">
                  <c:v>37.632178084808203</c:v>
                </c:pt>
                <c:pt idx="2664">
                  <c:v>37.636726300881698</c:v>
                </c:pt>
                <c:pt idx="2665">
                  <c:v>37.641274293406603</c:v>
                </c:pt>
                <c:pt idx="2666">
                  <c:v>37.645822062334403</c:v>
                </c:pt>
                <c:pt idx="2667">
                  <c:v>37.650369607616398</c:v>
                </c:pt>
                <c:pt idx="2668">
                  <c:v>37.6549169292039</c:v>
                </c:pt>
                <c:pt idx="2669">
                  <c:v>37.6594640270486</c:v>
                </c:pt>
                <c:pt idx="2670">
                  <c:v>37.664010901101904</c:v>
                </c:pt>
                <c:pt idx="2671">
                  <c:v>37.668557551315502</c:v>
                </c:pt>
                <c:pt idx="2672">
                  <c:v>37.673103977640899</c:v>
                </c:pt>
                <c:pt idx="2673">
                  <c:v>37.677650180029801</c:v>
                </c:pt>
                <c:pt idx="2674">
                  <c:v>37.682196158434003</c:v>
                </c:pt>
                <c:pt idx="2675">
                  <c:v>37.686741912805203</c:v>
                </c:pt>
                <c:pt idx="2676">
                  <c:v>37.691287443095398</c:v>
                </c:pt>
                <c:pt idx="2677">
                  <c:v>37.695832749256297</c:v>
                </c:pt>
                <c:pt idx="2678">
                  <c:v>37.700377831239898</c:v>
                </c:pt>
                <c:pt idx="2679">
                  <c:v>37.704922688998202</c:v>
                </c:pt>
                <c:pt idx="2680">
                  <c:v>37.709467322483199</c:v>
                </c:pt>
                <c:pt idx="2681">
                  <c:v>37.714011731646998</c:v>
                </c:pt>
                <c:pt idx="2682">
                  <c:v>37.718555916441701</c:v>
                </c:pt>
                <c:pt idx="2683">
                  <c:v>37.723099876819603</c:v>
                </c:pt>
                <c:pt idx="2684">
                  <c:v>37.727643612732798</c:v>
                </c:pt>
                <c:pt idx="2685">
                  <c:v>37.732187124133702</c:v>
                </c:pt>
                <c:pt idx="2686">
                  <c:v>37.736730410974502</c:v>
                </c:pt>
                <c:pt idx="2687">
                  <c:v>37.741273473207698</c:v>
                </c:pt>
                <c:pt idx="2688">
                  <c:v>37.7458163107856</c:v>
                </c:pt>
                <c:pt idx="2689">
                  <c:v>37.750358923660798</c:v>
                </c:pt>
                <c:pt idx="2690">
                  <c:v>37.754901311785801</c:v>
                </c:pt>
                <c:pt idx="2691">
                  <c:v>37.759443475113201</c:v>
                </c:pt>
                <c:pt idx="2692">
                  <c:v>37.763985413595599</c:v>
                </c:pt>
                <c:pt idx="2693">
                  <c:v>37.7685271271856</c:v>
                </c:pt>
                <c:pt idx="2694">
                  <c:v>37.773068615836102</c:v>
                </c:pt>
                <c:pt idx="2695">
                  <c:v>37.777609879499799</c:v>
                </c:pt>
                <c:pt idx="2696">
                  <c:v>37.782150918129403</c:v>
                </c:pt>
                <c:pt idx="2697">
                  <c:v>37.786691731677998</c:v>
                </c:pt>
                <c:pt idx="2698">
                  <c:v>37.791232320098402</c:v>
                </c:pt>
                <c:pt idx="2699">
                  <c:v>37.7957726833436</c:v>
                </c:pt>
                <c:pt idx="2700">
                  <c:v>37.800312821366603</c:v>
                </c:pt>
                <c:pt idx="2701">
                  <c:v>37.804852734120502</c:v>
                </c:pt>
                <c:pt idx="2702">
                  <c:v>37.8093924215584</c:v>
                </c:pt>
                <c:pt idx="2703">
                  <c:v>37.813931883633501</c:v>
                </c:pt>
                <c:pt idx="2704">
                  <c:v>37.818471120299002</c:v>
                </c:pt>
                <c:pt idx="2705">
                  <c:v>37.823010131508198</c:v>
                </c:pt>
                <c:pt idx="2706">
                  <c:v>37.827548917214401</c:v>
                </c:pt>
                <c:pt idx="2707">
                  <c:v>37.832087477370997</c:v>
                </c:pt>
                <c:pt idx="2708">
                  <c:v>37.836625811931398</c:v>
                </c:pt>
                <c:pt idx="2709">
                  <c:v>37.841163920848999</c:v>
                </c:pt>
                <c:pt idx="2710">
                  <c:v>37.8457018040774</c:v>
                </c:pt>
                <c:pt idx="2711">
                  <c:v>37.850239461570098</c:v>
                </c:pt>
                <c:pt idx="2712">
                  <c:v>37.8547768932808</c:v>
                </c:pt>
                <c:pt idx="2713">
                  <c:v>37.8593140991631</c:v>
                </c:pt>
                <c:pt idx="2714">
                  <c:v>37.863851079170701</c:v>
                </c:pt>
                <c:pt idx="2715">
                  <c:v>37.868387833257401</c:v>
                </c:pt>
                <c:pt idx="2716">
                  <c:v>37.872924361377002</c:v>
                </c:pt>
                <c:pt idx="2717">
                  <c:v>37.877460663483298</c:v>
                </c:pt>
                <c:pt idx="2718">
                  <c:v>37.881996739530301</c:v>
                </c:pt>
                <c:pt idx="2719">
                  <c:v>37.886532589471898</c:v>
                </c:pt>
                <c:pt idx="2720">
                  <c:v>37.891068213262201</c:v>
                </c:pt>
                <c:pt idx="2721">
                  <c:v>37.895603610854998</c:v>
                </c:pt>
                <c:pt idx="2722">
                  <c:v>37.900138782204699</c:v>
                </c:pt>
                <c:pt idx="2723">
                  <c:v>37.904673727265298</c:v>
                </c:pt>
                <c:pt idx="2724">
                  <c:v>37.909208445990998</c:v>
                </c:pt>
                <c:pt idx="2725">
                  <c:v>37.913742938336</c:v>
                </c:pt>
                <c:pt idx="2726">
                  <c:v>37.9182772042547</c:v>
                </c:pt>
                <c:pt idx="2727">
                  <c:v>37.922811243701403</c:v>
                </c:pt>
                <c:pt idx="2728">
                  <c:v>37.9273450566305</c:v>
                </c:pt>
                <c:pt idx="2729">
                  <c:v>37.931878642996402</c:v>
                </c:pt>
                <c:pt idx="2730">
                  <c:v>37.936412002753599</c:v>
                </c:pt>
                <c:pt idx="2731">
                  <c:v>37.940945135856701</c:v>
                </c:pt>
                <c:pt idx="2732">
                  <c:v>37.945478042260198</c:v>
                </c:pt>
                <c:pt idx="2733">
                  <c:v>37.950010721918801</c:v>
                </c:pt>
                <c:pt idx="2734">
                  <c:v>37.954543174787098</c:v>
                </c:pt>
                <c:pt idx="2735">
                  <c:v>37.959075400819899</c:v>
                </c:pt>
                <c:pt idx="2736">
                  <c:v>37.963607399971998</c:v>
                </c:pt>
                <c:pt idx="2737">
                  <c:v>37.9681391721981</c:v>
                </c:pt>
                <c:pt idx="2738">
                  <c:v>37.972670717453198</c:v>
                </c:pt>
                <c:pt idx="2739">
                  <c:v>37.977202035692201</c:v>
                </c:pt>
                <c:pt idx="2740">
                  <c:v>37.981733126869997</c:v>
                </c:pt>
                <c:pt idx="2741">
                  <c:v>37.986263990941602</c:v>
                </c:pt>
                <c:pt idx="2742">
                  <c:v>37.990794627862201</c:v>
                </c:pt>
                <c:pt idx="2743">
                  <c:v>37.995325037586802</c:v>
                </c:pt>
                <c:pt idx="2744">
                  <c:v>37.9998552200707</c:v>
                </c:pt>
                <c:pt idx="2745">
                  <c:v>38.004385175268901</c:v>
                </c:pt>
                <c:pt idx="2746">
                  <c:v>38.008914903136699</c:v>
                </c:pt>
                <c:pt idx="2747">
                  <c:v>38.013444403629599</c:v>
                </c:pt>
                <c:pt idx="2748">
                  <c:v>38.017973676702702</c:v>
                </c:pt>
                <c:pt idx="2749">
                  <c:v>38.0225027223116</c:v>
                </c:pt>
                <c:pt idx="2750">
                  <c:v>38.027031540411599</c:v>
                </c:pt>
                <c:pt idx="2751">
                  <c:v>38.031560130958297</c:v>
                </c:pt>
                <c:pt idx="2752">
                  <c:v>38.036088493907201</c:v>
                </c:pt>
                <c:pt idx="2753">
                  <c:v>38.040616629213801</c:v>
                </c:pt>
                <c:pt idx="2754">
                  <c:v>38.045144536833902</c:v>
                </c:pt>
                <c:pt idx="2755">
                  <c:v>38.049672216723103</c:v>
                </c:pt>
                <c:pt idx="2756">
                  <c:v>38.0541996688371</c:v>
                </c:pt>
                <c:pt idx="2757">
                  <c:v>38.058726893131798</c:v>
                </c:pt>
                <c:pt idx="2758">
                  <c:v>38.063253889562802</c:v>
                </c:pt>
                <c:pt idx="2759">
                  <c:v>38.0677806580862</c:v>
                </c:pt>
                <c:pt idx="2760">
                  <c:v>38.072307198657903</c:v>
                </c:pt>
                <c:pt idx="2761">
                  <c:v>38.076833511233701</c:v>
                </c:pt>
                <c:pt idx="2762">
                  <c:v>38.081359595769797</c:v>
                </c:pt>
                <c:pt idx="2763">
                  <c:v>38.0858854522222</c:v>
                </c:pt>
                <c:pt idx="2764">
                  <c:v>38.090411080547</c:v>
                </c:pt>
                <c:pt idx="2765">
                  <c:v>38.094936480700298</c:v>
                </c:pt>
                <c:pt idx="2766">
                  <c:v>38.099461652638396</c:v>
                </c:pt>
                <c:pt idx="2767">
                  <c:v>38.103986596317498</c:v>
                </c:pt>
                <c:pt idx="2768">
                  <c:v>38.108511311693903</c:v>
                </c:pt>
                <c:pt idx="2769">
                  <c:v>38.113035798723899</c:v>
                </c:pt>
                <c:pt idx="2770">
                  <c:v>38.117560057364003</c:v>
                </c:pt>
                <c:pt idx="2771">
                  <c:v>38.122084087570599</c:v>
                </c:pt>
                <c:pt idx="2772">
                  <c:v>38.126607889300203</c:v>
                </c:pt>
                <c:pt idx="2773">
                  <c:v>38.131131462509302</c:v>
                </c:pt>
                <c:pt idx="2774">
                  <c:v>38.135654807154502</c:v>
                </c:pt>
                <c:pt idx="2775">
                  <c:v>38.140177923192397</c:v>
                </c:pt>
                <c:pt idx="2776">
                  <c:v>38.1447008105796</c:v>
                </c:pt>
                <c:pt idx="2777">
                  <c:v>38.149223469272997</c:v>
                </c:pt>
                <c:pt idx="2778">
                  <c:v>38.1537458992293</c:v>
                </c:pt>
                <c:pt idx="2779">
                  <c:v>38.158268100405301</c:v>
                </c:pt>
                <c:pt idx="2780">
                  <c:v>38.162790072757801</c:v>
                </c:pt>
                <c:pt idx="2781">
                  <c:v>38.167311816243803</c:v>
                </c:pt>
                <c:pt idx="2782">
                  <c:v>38.171833330820199</c:v>
                </c:pt>
                <c:pt idx="2783">
                  <c:v>38.176354616444002</c:v>
                </c:pt>
                <c:pt idx="2784">
                  <c:v>38.1808756730723</c:v>
                </c:pt>
                <c:pt idx="2785">
                  <c:v>38.185396500662101</c:v>
                </c:pt>
                <c:pt idx="2786">
                  <c:v>38.1899170991707</c:v>
                </c:pt>
                <c:pt idx="2787">
                  <c:v>38.194437468555101</c:v>
                </c:pt>
                <c:pt idx="2788">
                  <c:v>38.198957608772702</c:v>
                </c:pt>
                <c:pt idx="2789">
                  <c:v>38.203477519780598</c:v>
                </c:pt>
                <c:pt idx="2790">
                  <c:v>38.207997201536301</c:v>
                </c:pt>
                <c:pt idx="2791">
                  <c:v>38.212516653997099</c:v>
                </c:pt>
                <c:pt idx="2792">
                  <c:v>38.217035877120303</c:v>
                </c:pt>
                <c:pt idx="2793">
                  <c:v>38.221554870863599</c:v>
                </c:pt>
                <c:pt idx="2794">
                  <c:v>38.226073635184399</c:v>
                </c:pt>
                <c:pt idx="2795">
                  <c:v>38.230592170040197</c:v>
                </c:pt>
                <c:pt idx="2796">
                  <c:v>38.235110475388701</c:v>
                </c:pt>
                <c:pt idx="2797">
                  <c:v>38.239628551187501</c:v>
                </c:pt>
                <c:pt idx="2798">
                  <c:v>38.244146397394204</c:v>
                </c:pt>
                <c:pt idx="2799">
                  <c:v>38.248664013966803</c:v>
                </c:pt>
                <c:pt idx="2800">
                  <c:v>38.2531814008628</c:v>
                </c:pt>
                <c:pt idx="2801">
                  <c:v>38.257698558040197</c:v>
                </c:pt>
                <c:pt idx="2802">
                  <c:v>38.262215485456899</c:v>
                </c:pt>
                <c:pt idx="2803">
                  <c:v>38.266732183070701</c:v>
                </c:pt>
                <c:pt idx="2804">
                  <c:v>38.271248650839702</c:v>
                </c:pt>
                <c:pt idx="2805">
                  <c:v>38.275764888721802</c:v>
                </c:pt>
                <c:pt idx="2806">
                  <c:v>38.280280896675102</c:v>
                </c:pt>
                <c:pt idx="2807">
                  <c:v>38.284796674657798</c:v>
                </c:pt>
                <c:pt idx="2808">
                  <c:v>38.289312222627998</c:v>
                </c:pt>
                <c:pt idx="2809">
                  <c:v>38.293827540543901</c:v>
                </c:pt>
                <c:pt idx="2810">
                  <c:v>38.298342628363699</c:v>
                </c:pt>
                <c:pt idx="2811">
                  <c:v>38.302857486045703</c:v>
                </c:pt>
                <c:pt idx="2812">
                  <c:v>38.307372113548297</c:v>
                </c:pt>
                <c:pt idx="2813">
                  <c:v>38.311886510829801</c:v>
                </c:pt>
                <c:pt idx="2814">
                  <c:v>38.316400677848797</c:v>
                </c:pt>
                <c:pt idx="2815">
                  <c:v>38.320914614563499</c:v>
                </c:pt>
                <c:pt idx="2816">
                  <c:v>38.325428320932701</c:v>
                </c:pt>
                <c:pt idx="2817">
                  <c:v>38.329941796914802</c:v>
                </c:pt>
                <c:pt idx="2818">
                  <c:v>38.334455042468399</c:v>
                </c:pt>
                <c:pt idx="2819">
                  <c:v>38.3389680575523</c:v>
                </c:pt>
                <c:pt idx="2820">
                  <c:v>38.343480842124997</c:v>
                </c:pt>
                <c:pt idx="2821">
                  <c:v>38.347993396145498</c:v>
                </c:pt>
                <c:pt idx="2822">
                  <c:v>38.352505719572299</c:v>
                </c:pt>
                <c:pt idx="2823">
                  <c:v>38.357017812364496</c:v>
                </c:pt>
                <c:pt idx="2824">
                  <c:v>38.361529674480899</c:v>
                </c:pt>
                <c:pt idx="2825">
                  <c:v>38.366041305880302</c:v>
                </c:pt>
                <c:pt idx="2826">
                  <c:v>38.370552706521799</c:v>
                </c:pt>
                <c:pt idx="2827">
                  <c:v>38.375063876364401</c:v>
                </c:pt>
                <c:pt idx="2828">
                  <c:v>38.379574815367199</c:v>
                </c:pt>
                <c:pt idx="2829">
                  <c:v>38.384085523489297</c:v>
                </c:pt>
                <c:pt idx="2830">
                  <c:v>38.388596000689802</c:v>
                </c:pt>
                <c:pt idx="2831">
                  <c:v>38.3931062469279</c:v>
                </c:pt>
                <c:pt idx="2832">
                  <c:v>38.397616262162899</c:v>
                </c:pt>
                <c:pt idx="2833">
                  <c:v>38.402126046353999</c:v>
                </c:pt>
                <c:pt idx="2834">
                  <c:v>38.4066355994606</c:v>
                </c:pt>
                <c:pt idx="2835">
                  <c:v>38.411144921442201</c:v>
                </c:pt>
                <c:pt idx="2836">
                  <c:v>38.415654012258003</c:v>
                </c:pt>
                <c:pt idx="2837">
                  <c:v>38.420162871867603</c:v>
                </c:pt>
                <c:pt idx="2838">
                  <c:v>38.424671500230403</c:v>
                </c:pt>
                <c:pt idx="2839">
                  <c:v>38.429179897306099</c:v>
                </c:pt>
                <c:pt idx="2840">
                  <c:v>38.433688063054298</c:v>
                </c:pt>
                <c:pt idx="2841">
                  <c:v>38.438195997434597</c:v>
                </c:pt>
                <c:pt idx="2842">
                  <c:v>38.442703700406597</c:v>
                </c:pt>
                <c:pt idx="2843">
                  <c:v>38.447211171930199</c:v>
                </c:pt>
                <c:pt idx="2844">
                  <c:v>38.451718411965103</c:v>
                </c:pt>
                <c:pt idx="2845">
                  <c:v>38.4562254204711</c:v>
                </c:pt>
                <c:pt idx="2846">
                  <c:v>38.460732197408198</c:v>
                </c:pt>
                <c:pt idx="2847">
                  <c:v>38.465238742736197</c:v>
                </c:pt>
                <c:pt idx="2848">
                  <c:v>38.469745056415</c:v>
                </c:pt>
                <c:pt idx="2849">
                  <c:v>38.474251138404803</c:v>
                </c:pt>
                <c:pt idx="2850">
                  <c:v>38.478756988665502</c:v>
                </c:pt>
                <c:pt idx="2851">
                  <c:v>38.4832626071573</c:v>
                </c:pt>
                <c:pt idx="2852">
                  <c:v>38.487767993840201</c:v>
                </c:pt>
                <c:pt idx="2853">
                  <c:v>38.492273148674499</c:v>
                </c:pt>
                <c:pt idx="2854">
                  <c:v>38.496778071620398</c:v>
                </c:pt>
                <c:pt idx="2855">
                  <c:v>38.501282762638198</c:v>
                </c:pt>
                <c:pt idx="2856">
                  <c:v>38.505787221688102</c:v>
                </c:pt>
                <c:pt idx="2857">
                  <c:v>38.510291448730598</c:v>
                </c:pt>
                <c:pt idx="2858">
                  <c:v>38.514795443726001</c:v>
                </c:pt>
                <c:pt idx="2859">
                  <c:v>38.519299206634898</c:v>
                </c:pt>
                <c:pt idx="2860">
                  <c:v>38.523802737417597</c:v>
                </c:pt>
                <c:pt idx="2861">
                  <c:v>38.528306036034799</c:v>
                </c:pt>
                <c:pt idx="2862">
                  <c:v>38.532809102446897</c:v>
                </c:pt>
                <c:pt idx="2863">
                  <c:v>38.537311936614699</c:v>
                </c:pt>
                <c:pt idx="2864">
                  <c:v>38.541814538498798</c:v>
                </c:pt>
                <c:pt idx="2865">
                  <c:v>38.54631690806</c:v>
                </c:pt>
                <c:pt idx="2866">
                  <c:v>38.550819045258898</c:v>
                </c:pt>
                <c:pt idx="2867">
                  <c:v>38.555320950056398</c:v>
                </c:pt>
                <c:pt idx="2868">
                  <c:v>38.5598226224133</c:v>
                </c:pt>
                <c:pt idx="2869">
                  <c:v>38.564324062290503</c:v>
                </c:pt>
                <c:pt idx="2870">
                  <c:v>38.568825269648997</c:v>
                </c:pt>
                <c:pt idx="2871">
                  <c:v>38.573326244449703</c:v>
                </c:pt>
                <c:pt idx="2872">
                  <c:v>38.577826986653697</c:v>
                </c:pt>
                <c:pt idx="2873">
                  <c:v>38.582327496222</c:v>
                </c:pt>
                <c:pt idx="2874">
                  <c:v>38.586827773115701</c:v>
                </c:pt>
                <c:pt idx="2875">
                  <c:v>38.591327817295998</c:v>
                </c:pt>
                <c:pt idx="2876">
                  <c:v>38.595827628724003</c:v>
                </c:pt>
                <c:pt idx="2877">
                  <c:v>38.600327207361097</c:v>
                </c:pt>
                <c:pt idx="2878">
                  <c:v>38.604826553168401</c:v>
                </c:pt>
                <c:pt idx="2879">
                  <c:v>38.609325666107402</c:v>
                </c:pt>
                <c:pt idx="2880">
                  <c:v>38.613824546139398</c:v>
                </c:pt>
                <c:pt idx="2881">
                  <c:v>38.618323193225798</c:v>
                </c:pt>
                <c:pt idx="2882">
                  <c:v>38.622821607328</c:v>
                </c:pt>
                <c:pt idx="2883">
                  <c:v>38.627319788407704</c:v>
                </c:pt>
                <c:pt idx="2884">
                  <c:v>38.6318177364262</c:v>
                </c:pt>
                <c:pt idx="2885">
                  <c:v>38.636315451345197</c:v>
                </c:pt>
                <c:pt idx="2886">
                  <c:v>38.640812933126398</c:v>
                </c:pt>
                <c:pt idx="2887">
                  <c:v>38.645310181731297</c:v>
                </c:pt>
                <c:pt idx="2888">
                  <c:v>38.649807197121802</c:v>
                </c:pt>
                <c:pt idx="2889">
                  <c:v>38.654303979259602</c:v>
                </c:pt>
                <c:pt idx="2890">
                  <c:v>38.658800528106397</c:v>
                </c:pt>
                <c:pt idx="2891">
                  <c:v>38.663296843624202</c:v>
                </c:pt>
                <c:pt idx="2892">
                  <c:v>38.667792925774897</c:v>
                </c:pt>
                <c:pt idx="2893">
                  <c:v>38.672288774520297</c:v>
                </c:pt>
                <c:pt idx="2894">
                  <c:v>38.676784389822402</c:v>
                </c:pt>
                <c:pt idx="2895">
                  <c:v>38.681279771643297</c:v>
                </c:pt>
                <c:pt idx="2896">
                  <c:v>38.685774919944997</c:v>
                </c:pt>
                <c:pt idx="2897">
                  <c:v>38.690269834689701</c:v>
                </c:pt>
                <c:pt idx="2898">
                  <c:v>38.694764515839402</c:v>
                </c:pt>
                <c:pt idx="2899">
                  <c:v>38.699258963356399</c:v>
                </c:pt>
                <c:pt idx="2900">
                  <c:v>38.703753177202898</c:v>
                </c:pt>
                <c:pt idx="2901">
                  <c:v>38.708247157341198</c:v>
                </c:pt>
                <c:pt idx="2902">
                  <c:v>38.712740903733597</c:v>
                </c:pt>
                <c:pt idx="2903">
                  <c:v>38.7172344163425</c:v>
                </c:pt>
                <c:pt idx="2904">
                  <c:v>38.721727695130298</c:v>
                </c:pt>
                <c:pt idx="2905">
                  <c:v>38.726220740059397</c:v>
                </c:pt>
                <c:pt idx="2906">
                  <c:v>38.7307135510923</c:v>
                </c:pt>
                <c:pt idx="2907">
                  <c:v>38.735206128191599</c:v>
                </c:pt>
                <c:pt idx="2908">
                  <c:v>38.739698471319798</c:v>
                </c:pt>
                <c:pt idx="2909">
                  <c:v>38.744190580439501</c:v>
                </c:pt>
                <c:pt idx="2910">
                  <c:v>38.748682455513503</c:v>
                </c:pt>
                <c:pt idx="2911">
                  <c:v>38.753174096504402</c:v>
                </c:pt>
                <c:pt idx="2912">
                  <c:v>38.757665503375001</c:v>
                </c:pt>
                <c:pt idx="2913">
                  <c:v>38.762156676088097</c:v>
                </c:pt>
                <c:pt idx="2914">
                  <c:v>38.766647614606498</c:v>
                </c:pt>
                <c:pt idx="2915">
                  <c:v>38.771138318893001</c:v>
                </c:pt>
                <c:pt idx="2916">
                  <c:v>38.775628788910701</c:v>
                </c:pt>
                <c:pt idx="2917">
                  <c:v>38.780119024622401</c:v>
                </c:pt>
                <c:pt idx="2918">
                  <c:v>38.784609025991102</c:v>
                </c:pt>
                <c:pt idx="2919">
                  <c:v>38.789098792979999</c:v>
                </c:pt>
                <c:pt idx="2920">
                  <c:v>38.793588325552101</c:v>
                </c:pt>
                <c:pt idx="2921">
                  <c:v>38.798077623670402</c:v>
                </c:pt>
                <c:pt idx="2922">
                  <c:v>38.802566687298302</c:v>
                </c:pt>
                <c:pt idx="2923">
                  <c:v>38.807055516398897</c:v>
                </c:pt>
                <c:pt idx="2924">
                  <c:v>38.8115441109355</c:v>
                </c:pt>
                <c:pt idx="2925">
                  <c:v>38.816032470871399</c:v>
                </c:pt>
                <c:pt idx="2926">
                  <c:v>38.8205205961698</c:v>
                </c:pt>
                <c:pt idx="2927">
                  <c:v>38.825008486794303</c:v>
                </c:pt>
                <c:pt idx="2928">
                  <c:v>38.829496142708201</c:v>
                </c:pt>
                <c:pt idx="2929">
                  <c:v>38.833983563875002</c:v>
                </c:pt>
                <c:pt idx="2930">
                  <c:v>38.838470750258203</c:v>
                </c:pt>
                <c:pt idx="2931">
                  <c:v>38.842957701821298</c:v>
                </c:pt>
                <c:pt idx="2932">
                  <c:v>38.847444418527999</c:v>
                </c:pt>
                <c:pt idx="2933">
                  <c:v>38.851930900341898</c:v>
                </c:pt>
                <c:pt idx="2934">
                  <c:v>38.856417147226601</c:v>
                </c:pt>
                <c:pt idx="2935">
                  <c:v>38.860903159145998</c:v>
                </c:pt>
                <c:pt idx="2936">
                  <c:v>38.865388936063702</c:v>
                </c:pt>
                <c:pt idx="2937">
                  <c:v>38.869874477943497</c:v>
                </c:pt>
                <c:pt idx="2938">
                  <c:v>38.874359784749302</c:v>
                </c:pt>
                <c:pt idx="2939">
                  <c:v>38.878844856444999</c:v>
                </c:pt>
                <c:pt idx="2940">
                  <c:v>38.8833296929946</c:v>
                </c:pt>
                <c:pt idx="2941">
                  <c:v>38.887814294361903</c:v>
                </c:pt>
                <c:pt idx="2942">
                  <c:v>38.892298660511003</c:v>
                </c:pt>
                <c:pt idx="2943">
                  <c:v>38.896782791405897</c:v>
                </c:pt>
                <c:pt idx="2944">
                  <c:v>38.901266687010903</c:v>
                </c:pt>
                <c:pt idx="2945">
                  <c:v>38.905750347289803</c:v>
                </c:pt>
                <c:pt idx="2946">
                  <c:v>38.9102337722071</c:v>
                </c:pt>
                <c:pt idx="2947">
                  <c:v>38.914716961726903</c:v>
                </c:pt>
                <c:pt idx="2948">
                  <c:v>38.919199915813401</c:v>
                </c:pt>
                <c:pt idx="2949">
                  <c:v>38.923682634430897</c:v>
                </c:pt>
                <c:pt idx="2950">
                  <c:v>38.928165117543898</c:v>
                </c:pt>
                <c:pt idx="2951">
                  <c:v>38.932647365116601</c:v>
                </c:pt>
                <c:pt idx="2952">
                  <c:v>38.9371293771135</c:v>
                </c:pt>
                <c:pt idx="2953">
                  <c:v>38.941611153499203</c:v>
                </c:pt>
                <c:pt idx="2954">
                  <c:v>38.946092694237997</c:v>
                </c:pt>
                <c:pt idx="2955">
                  <c:v>38.950573999294598</c:v>
                </c:pt>
                <c:pt idx="2956">
                  <c:v>38.955055068633499</c:v>
                </c:pt>
                <c:pt idx="2957">
                  <c:v>38.959535902219301</c:v>
                </c:pt>
                <c:pt idx="2958">
                  <c:v>38.964016500016903</c:v>
                </c:pt>
                <c:pt idx="2959">
                  <c:v>38.968496861990801</c:v>
                </c:pt>
                <c:pt idx="2960">
                  <c:v>38.972976988105799</c:v>
                </c:pt>
                <c:pt idx="2961">
                  <c:v>38.977456878326699</c:v>
                </c:pt>
                <c:pt idx="2962">
                  <c:v>38.981936532618398</c:v>
                </c:pt>
                <c:pt idx="2963">
                  <c:v>38.986415950945798</c:v>
                </c:pt>
                <c:pt idx="2964">
                  <c:v>38.990895133273703</c:v>
                </c:pt>
                <c:pt idx="2965">
                  <c:v>38.9953740795671</c:v>
                </c:pt>
                <c:pt idx="2966">
                  <c:v>38.999852789791099</c:v>
                </c:pt>
                <c:pt idx="2967">
                  <c:v>39.0043312639107</c:v>
                </c:pt>
                <c:pt idx="2968">
                  <c:v>39.008809501891001</c:v>
                </c:pt>
                <c:pt idx="2969">
                  <c:v>39.013287503697001</c:v>
                </c:pt>
                <c:pt idx="2970">
                  <c:v>39.017765269294003</c:v>
                </c:pt>
                <c:pt idx="2971">
                  <c:v>39.022242798647198</c:v>
                </c:pt>
                <c:pt idx="2972">
                  <c:v>39.026720091721799</c:v>
                </c:pt>
                <c:pt idx="2973">
                  <c:v>39.031197148483102</c:v>
                </c:pt>
                <c:pt idx="2974">
                  <c:v>39.035673968896504</c:v>
                </c:pt>
                <c:pt idx="2975">
                  <c:v>39.040150552927301</c:v>
                </c:pt>
                <c:pt idx="2976">
                  <c:v>39.044626900540898</c:v>
                </c:pt>
                <c:pt idx="2977">
                  <c:v>39.049103011702897</c:v>
                </c:pt>
                <c:pt idx="2978">
                  <c:v>39.053578886378602</c:v>
                </c:pt>
                <c:pt idx="2979">
                  <c:v>39.058054524533603</c:v>
                </c:pt>
                <c:pt idx="2980">
                  <c:v>39.0625299261335</c:v>
                </c:pt>
                <c:pt idx="2981">
                  <c:v>39.067005091143898</c:v>
                </c:pt>
                <c:pt idx="2982">
                  <c:v>39.071480019530497</c:v>
                </c:pt>
                <c:pt idx="2983">
                  <c:v>39.075954711258902</c:v>
                </c:pt>
                <c:pt idx="2984">
                  <c:v>39.080429166294998</c:v>
                </c:pt>
                <c:pt idx="2985">
                  <c:v>39.084903384604402</c:v>
                </c:pt>
                <c:pt idx="2986">
                  <c:v>39.089377366153002</c:v>
                </c:pt>
                <c:pt idx="2987">
                  <c:v>39.093851110906698</c:v>
                </c:pt>
                <c:pt idx="2988">
                  <c:v>39.098324618831299</c:v>
                </c:pt>
                <c:pt idx="2989">
                  <c:v>39.102797889892898</c:v>
                </c:pt>
                <c:pt idx="2990">
                  <c:v>39.107270924057303</c:v>
                </c:pt>
                <c:pt idx="2991">
                  <c:v>39.111743721290601</c:v>
                </c:pt>
                <c:pt idx="2992">
                  <c:v>39.116216281558799</c:v>
                </c:pt>
                <c:pt idx="2993">
                  <c:v>39.120688604828104</c:v>
                </c:pt>
                <c:pt idx="2994">
                  <c:v>39.1251606910646</c:v>
                </c:pt>
                <c:pt idx="2995">
                  <c:v>39.129632540234503</c:v>
                </c:pt>
                <c:pt idx="2996">
                  <c:v>39.134104152303998</c:v>
                </c:pt>
                <c:pt idx="2997">
                  <c:v>39.138575527239297</c:v>
                </c:pt>
                <c:pt idx="2998">
                  <c:v>39.1430466650068</c:v>
                </c:pt>
                <c:pt idx="2999">
                  <c:v>39.147517565572798</c:v>
                </c:pt>
                <c:pt idx="3000">
                  <c:v>39.151988228903697</c:v>
                </c:pt>
                <c:pt idx="3001">
                  <c:v>39.156458654965903</c:v>
                </c:pt>
                <c:pt idx="3002">
                  <c:v>39.160928843725898</c:v>
                </c:pt>
                <c:pt idx="3003">
                  <c:v>39.165398795150097</c:v>
                </c:pt>
                <c:pt idx="3004">
                  <c:v>39.169868509205102</c:v>
                </c:pt>
                <c:pt idx="3005">
                  <c:v>39.174337985857598</c:v>
                </c:pt>
                <c:pt idx="3006">
                  <c:v>39.178807225074003</c:v>
                </c:pt>
                <c:pt idx="3007">
                  <c:v>39.1832762268211</c:v>
                </c:pt>
                <c:pt idx="3008">
                  <c:v>39.1877449910656</c:v>
                </c:pt>
                <c:pt idx="3009">
                  <c:v>39.192213517774199</c:v>
                </c:pt>
                <c:pt idx="3010">
                  <c:v>39.196681806913702</c:v>
                </c:pt>
                <c:pt idx="3011">
                  <c:v>39.201149858450897</c:v>
                </c:pt>
                <c:pt idx="3012">
                  <c:v>39.205617672352602</c:v>
                </c:pt>
                <c:pt idx="3013">
                  <c:v>39.210085248585798</c:v>
                </c:pt>
                <c:pt idx="3014">
                  <c:v>39.214552587117502</c:v>
                </c:pt>
                <c:pt idx="3015">
                  <c:v>39.219019687914503</c:v>
                </c:pt>
                <c:pt idx="3016">
                  <c:v>39.223486550943903</c:v>
                </c:pt>
                <c:pt idx="3017">
                  <c:v>39.227953176172797</c:v>
                </c:pt>
                <c:pt idx="3018">
                  <c:v>39.2324195635683</c:v>
                </c:pt>
                <c:pt idx="3019">
                  <c:v>39.236885713097401</c:v>
                </c:pt>
                <c:pt idx="3020">
                  <c:v>39.2413516247274</c:v>
                </c:pt>
                <c:pt idx="3021">
                  <c:v>39.2458172984255</c:v>
                </c:pt>
                <c:pt idx="3022">
                  <c:v>39.250282734158901</c:v>
                </c:pt>
                <c:pt idx="3023">
                  <c:v>39.254747931894997</c:v>
                </c:pt>
                <c:pt idx="3024">
                  <c:v>39.259212891601003</c:v>
                </c:pt>
                <c:pt idx="3025">
                  <c:v>39.263677613244298</c:v>
                </c:pt>
                <c:pt idx="3026">
                  <c:v>39.268142096792403</c:v>
                </c:pt>
                <c:pt idx="3027">
                  <c:v>39.272606342212697</c:v>
                </c:pt>
                <c:pt idx="3028">
                  <c:v>39.277070349472702</c:v>
                </c:pt>
                <c:pt idx="3029">
                  <c:v>39.281534118539902</c:v>
                </c:pt>
                <c:pt idx="3030">
                  <c:v>39.285997649381898</c:v>
                </c:pt>
                <c:pt idx="3031">
                  <c:v>39.290460941966302</c:v>
                </c:pt>
                <c:pt idx="3032">
                  <c:v>39.2949239962607</c:v>
                </c:pt>
                <c:pt idx="3033">
                  <c:v>39.299386812232903</c:v>
                </c:pt>
                <c:pt idx="3034">
                  <c:v>39.303849389850498</c:v>
                </c:pt>
                <c:pt idx="3035">
                  <c:v>39.308311729081296</c:v>
                </c:pt>
                <c:pt idx="3036">
                  <c:v>39.312773829893104</c:v>
                </c:pt>
                <c:pt idx="3037">
                  <c:v>39.317235692253803</c:v>
                </c:pt>
                <c:pt idx="3038">
                  <c:v>39.3216973161312</c:v>
                </c:pt>
                <c:pt idx="3039">
                  <c:v>39.326158701493299</c:v>
                </c:pt>
                <c:pt idx="3040">
                  <c:v>39.330619848307997</c:v>
                </c:pt>
                <c:pt idx="3041">
                  <c:v>39.335080756543299</c:v>
                </c:pt>
                <c:pt idx="3042">
                  <c:v>39.339541426167301</c:v>
                </c:pt>
                <c:pt idx="3043">
                  <c:v>39.344001857148001</c:v>
                </c:pt>
                <c:pt idx="3044">
                  <c:v>39.348462049453502</c:v>
                </c:pt>
                <c:pt idx="3045">
                  <c:v>39.352922003052001</c:v>
                </c:pt>
                <c:pt idx="3046">
                  <c:v>39.3573817179117</c:v>
                </c:pt>
                <c:pt idx="3047">
                  <c:v>39.361841194000803</c:v>
                </c:pt>
                <c:pt idx="3048">
                  <c:v>39.366300431287598</c:v>
                </c:pt>
                <c:pt idx="3049">
                  <c:v>39.370759429740303</c:v>
                </c:pt>
                <c:pt idx="3050">
                  <c:v>39.375218189327398</c:v>
                </c:pt>
                <c:pt idx="3051">
                  <c:v>39.3796767100173</c:v>
                </c:pt>
                <c:pt idx="3052">
                  <c:v>39.384134991778197</c:v>
                </c:pt>
                <c:pt idx="3053">
                  <c:v>39.388593034578797</c:v>
                </c:pt>
                <c:pt idx="3054">
                  <c:v>39.393050838387403</c:v>
                </c:pt>
                <c:pt idx="3055">
                  <c:v>39.397508403172701</c:v>
                </c:pt>
                <c:pt idx="3056">
                  <c:v>39.4019657289032</c:v>
                </c:pt>
                <c:pt idx="3057">
                  <c:v>39.406422815547501</c:v>
                </c:pt>
                <c:pt idx="3058">
                  <c:v>39.410879663074297</c:v>
                </c:pt>
                <c:pt idx="3059">
                  <c:v>39.415336271452297</c:v>
                </c:pt>
                <c:pt idx="3060">
                  <c:v>39.419792640650201</c:v>
                </c:pt>
                <c:pt idx="3061">
                  <c:v>39.424248770636702</c:v>
                </c:pt>
                <c:pt idx="3062">
                  <c:v>39.428704661380799</c:v>
                </c:pt>
                <c:pt idx="3063">
                  <c:v>39.433160312851101</c:v>
                </c:pt>
                <c:pt idx="3064">
                  <c:v>39.437615725016698</c:v>
                </c:pt>
                <c:pt idx="3065">
                  <c:v>39.4420708978463</c:v>
                </c:pt>
                <c:pt idx="3066">
                  <c:v>39.446525831309103</c:v>
                </c:pt>
                <c:pt idx="3067">
                  <c:v>39.450980525374</c:v>
                </c:pt>
                <c:pt idx="3068">
                  <c:v>39.455434980009898</c:v>
                </c:pt>
                <c:pt idx="3069">
                  <c:v>39.459889195186101</c:v>
                </c:pt>
                <c:pt idx="3070">
                  <c:v>39.464343170871501</c:v>
                </c:pt>
                <c:pt idx="3071">
                  <c:v>39.468796907035397</c:v>
                </c:pt>
                <c:pt idx="3072">
                  <c:v>39.473250403647</c:v>
                </c:pt>
                <c:pt idx="3073">
                  <c:v>39.477703660675402</c:v>
                </c:pt>
                <c:pt idx="3074">
                  <c:v>39.4821566780899</c:v>
                </c:pt>
                <c:pt idx="3075">
                  <c:v>39.486609455859899</c:v>
                </c:pt>
                <c:pt idx="3076">
                  <c:v>39.491061993954602</c:v>
                </c:pt>
                <c:pt idx="3077">
                  <c:v>39.495514292343501</c:v>
                </c:pt>
                <c:pt idx="3078">
                  <c:v>39.499966350995997</c:v>
                </c:pt>
                <c:pt idx="3079">
                  <c:v>39.504418169881397</c:v>
                </c:pt>
                <c:pt idx="3080">
                  <c:v>39.508869748969403</c:v>
                </c:pt>
                <c:pt idx="3081">
                  <c:v>39.513321088229397</c:v>
                </c:pt>
                <c:pt idx="3082">
                  <c:v>39.517772187630896</c:v>
                </c:pt>
                <c:pt idx="3083">
                  <c:v>39.522223047143697</c:v>
                </c:pt>
                <c:pt idx="3084">
                  <c:v>39.526673666737302</c:v>
                </c:pt>
                <c:pt idx="3085">
                  <c:v>39.5311240463815</c:v>
                </c:pt>
                <c:pt idx="3086">
                  <c:v>39.535574186045899</c:v>
                </c:pt>
                <c:pt idx="3087">
                  <c:v>39.540024085700203</c:v>
                </c:pt>
                <c:pt idx="3088">
                  <c:v>39.544473745314399</c:v>
                </c:pt>
                <c:pt idx="3089">
                  <c:v>39.548923164858103</c:v>
                </c:pt>
                <c:pt idx="3090">
                  <c:v>39.553372344301401</c:v>
                </c:pt>
                <c:pt idx="3091">
                  <c:v>39.557821283613997</c:v>
                </c:pt>
                <c:pt idx="3092">
                  <c:v>39.562269982765898</c:v>
                </c:pt>
                <c:pt idx="3093">
                  <c:v>39.566718441727197</c:v>
                </c:pt>
                <c:pt idx="3094">
                  <c:v>39.571166660467703</c:v>
                </c:pt>
                <c:pt idx="3095">
                  <c:v>39.575614638957603</c:v>
                </c:pt>
                <c:pt idx="3096">
                  <c:v>39.580062377167003</c:v>
                </c:pt>
                <c:pt idx="3097">
                  <c:v>39.584509875065997</c:v>
                </c:pt>
                <c:pt idx="3098">
                  <c:v>39.588957132624699</c:v>
                </c:pt>
                <c:pt idx="3099">
                  <c:v>39.593404149813402</c:v>
                </c:pt>
                <c:pt idx="3100">
                  <c:v>39.597850926602298</c:v>
                </c:pt>
                <c:pt idx="3101">
                  <c:v>39.602297462961602</c:v>
                </c:pt>
                <c:pt idx="3102">
                  <c:v>39.606743758861803</c:v>
                </c:pt>
                <c:pt idx="3103">
                  <c:v>39.611189814273096</c:v>
                </c:pt>
                <c:pt idx="3104">
                  <c:v>39.615635629165901</c:v>
                </c:pt>
                <c:pt idx="3105">
                  <c:v>39.620081203510601</c:v>
                </c:pt>
                <c:pt idx="3106">
                  <c:v>39.624526537277802</c:v>
                </c:pt>
                <c:pt idx="3107">
                  <c:v>39.628971630437903</c:v>
                </c:pt>
                <c:pt idx="3108">
                  <c:v>39.633416482961401</c:v>
                </c:pt>
                <c:pt idx="3109">
                  <c:v>39.637861094818902</c:v>
                </c:pt>
                <c:pt idx="3110">
                  <c:v>39.642305465981103</c:v>
                </c:pt>
                <c:pt idx="3111">
                  <c:v>39.646749596418601</c:v>
                </c:pt>
                <c:pt idx="3112">
                  <c:v>39.651193486102002</c:v>
                </c:pt>
                <c:pt idx="3113">
                  <c:v>39.655637135002202</c:v>
                </c:pt>
                <c:pt idx="3114">
                  <c:v>39.660080543089698</c:v>
                </c:pt>
                <c:pt idx="3115">
                  <c:v>39.664523710335502</c:v>
                </c:pt>
                <c:pt idx="3116">
                  <c:v>39.668966636710401</c:v>
                </c:pt>
                <c:pt idx="3117">
                  <c:v>39.673409322185201</c:v>
                </c:pt>
                <c:pt idx="3118">
                  <c:v>39.677851766730903</c:v>
                </c:pt>
                <c:pt idx="3119">
                  <c:v>39.682293970318298</c:v>
                </c:pt>
                <c:pt idx="3120">
                  <c:v>39.686735932918502</c:v>
                </c:pt>
                <c:pt idx="3121">
                  <c:v>39.691177654502503</c:v>
                </c:pt>
                <c:pt idx="3122">
                  <c:v>39.695619135041298</c:v>
                </c:pt>
                <c:pt idx="3123">
                  <c:v>39.700060374506101</c:v>
                </c:pt>
                <c:pt idx="3124">
                  <c:v>39.704501372867803</c:v>
                </c:pt>
                <c:pt idx="3125">
                  <c:v>39.708942130097803</c:v>
                </c:pt>
                <c:pt idx="3126">
                  <c:v>39.713382646167197</c:v>
                </c:pt>
                <c:pt idx="3127">
                  <c:v>39.717822921047201</c:v>
                </c:pt>
                <c:pt idx="3128">
                  <c:v>39.722262954709102</c:v>
                </c:pt>
                <c:pt idx="3129">
                  <c:v>39.7267027471243</c:v>
                </c:pt>
                <c:pt idx="3130">
                  <c:v>39.731142298263997</c:v>
                </c:pt>
                <c:pt idx="3131">
                  <c:v>39.735581608099601</c:v>
                </c:pt>
                <c:pt idx="3132">
                  <c:v>39.740020676602597</c:v>
                </c:pt>
                <c:pt idx="3133">
                  <c:v>39.744459503744302</c:v>
                </c:pt>
                <c:pt idx="3134">
                  <c:v>39.7488980894964</c:v>
                </c:pt>
                <c:pt idx="3135">
                  <c:v>39.753336433830299</c:v>
                </c:pt>
                <c:pt idx="3136">
                  <c:v>39.757774536717598</c:v>
                </c:pt>
                <c:pt idx="3137">
                  <c:v>39.762212398129897</c:v>
                </c:pt>
                <c:pt idx="3138">
                  <c:v>39.766650018038703</c:v>
                </c:pt>
                <c:pt idx="3139">
                  <c:v>39.771087396415901</c:v>
                </c:pt>
                <c:pt idx="3140">
                  <c:v>39.775524533233003</c:v>
                </c:pt>
                <c:pt idx="3141">
                  <c:v>39.779961428461903</c:v>
                </c:pt>
                <c:pt idx="3142">
                  <c:v>39.784398082074297</c:v>
                </c:pt>
                <c:pt idx="3143">
                  <c:v>39.788834494042</c:v>
                </c:pt>
                <c:pt idx="3144">
                  <c:v>39.793270664336902</c:v>
                </c:pt>
                <c:pt idx="3145">
                  <c:v>39.797706592930801</c:v>
                </c:pt>
                <c:pt idx="3146">
                  <c:v>39.802142279795703</c:v>
                </c:pt>
                <c:pt idx="3147">
                  <c:v>39.806577724903597</c:v>
                </c:pt>
                <c:pt idx="3148">
                  <c:v>39.811012928226397</c:v>
                </c:pt>
                <c:pt idx="3149">
                  <c:v>39.815447889736198</c:v>
                </c:pt>
                <c:pt idx="3150">
                  <c:v>39.819882609404999</c:v>
                </c:pt>
                <c:pt idx="3151">
                  <c:v>39.824317087204903</c:v>
                </c:pt>
                <c:pt idx="3152">
                  <c:v>39.828751323108101</c:v>
                </c:pt>
                <c:pt idx="3153">
                  <c:v>39.833185317086702</c:v>
                </c:pt>
                <c:pt idx="3154">
                  <c:v>39.837619069113003</c:v>
                </c:pt>
                <c:pt idx="3155">
                  <c:v>39.842052579159201</c:v>
                </c:pt>
                <c:pt idx="3156">
                  <c:v>39.846485847197499</c:v>
                </c:pt>
                <c:pt idx="3157">
                  <c:v>39.850918873200399</c:v>
                </c:pt>
                <c:pt idx="3158">
                  <c:v>39.855351657140098</c:v>
                </c:pt>
                <c:pt idx="3159">
                  <c:v>39.859784198988997</c:v>
                </c:pt>
                <c:pt idx="3160">
                  <c:v>39.8642164987196</c:v>
                </c:pt>
                <c:pt idx="3161">
                  <c:v>39.868648556304301</c:v>
                </c:pt>
                <c:pt idx="3162">
                  <c:v>39.873080371715702</c:v>
                </c:pt>
                <c:pt idx="3163">
                  <c:v>39.877511944926098</c:v>
                </c:pt>
                <c:pt idx="3164">
                  <c:v>39.881943275908299</c:v>
                </c:pt>
                <c:pt idx="3165">
                  <c:v>39.886374364634797</c:v>
                </c:pt>
                <c:pt idx="3166">
                  <c:v>39.890805211078202</c:v>
                </c:pt>
                <c:pt idx="3167">
                  <c:v>39.895235815211201</c:v>
                </c:pt>
                <c:pt idx="3168">
                  <c:v>39.899666177006601</c:v>
                </c:pt>
                <c:pt idx="3169">
                  <c:v>39.904096296436997</c:v>
                </c:pt>
                <c:pt idx="3170">
                  <c:v>39.908526173475202</c:v>
                </c:pt>
                <c:pt idx="3171">
                  <c:v>39.912955808094203</c:v>
                </c:pt>
                <c:pt idx="3172">
                  <c:v>39.917385200266601</c:v>
                </c:pt>
                <c:pt idx="3173">
                  <c:v>39.921814349965402</c:v>
                </c:pt>
                <c:pt idx="3174">
                  <c:v>39.926243257163499</c:v>
                </c:pt>
                <c:pt idx="3175">
                  <c:v>39.930671921833799</c:v>
                </c:pt>
                <c:pt idx="3176">
                  <c:v>39.9351003439495</c:v>
                </c:pt>
                <c:pt idx="3177">
                  <c:v>39.939528523483403</c:v>
                </c:pt>
                <c:pt idx="3178">
                  <c:v>39.9439564604086</c:v>
                </c:pt>
                <c:pt idx="3179">
                  <c:v>39.948384154698203</c:v>
                </c:pt>
                <c:pt idx="3180">
                  <c:v>39.952811606325398</c:v>
                </c:pt>
                <c:pt idx="3181">
                  <c:v>39.957238815263402</c:v>
                </c:pt>
                <c:pt idx="3182">
                  <c:v>39.961665781485202</c:v>
                </c:pt>
                <c:pt idx="3183">
                  <c:v>39.966092504964202</c:v>
                </c:pt>
                <c:pt idx="3184">
                  <c:v>39.970518985673699</c:v>
                </c:pt>
                <c:pt idx="3185">
                  <c:v>39.9749452235869</c:v>
                </c:pt>
                <c:pt idx="3186">
                  <c:v>39.979371218677102</c:v>
                </c:pt>
                <c:pt idx="3187">
                  <c:v>39.983796970917801</c:v>
                </c:pt>
                <c:pt idx="3188">
                  <c:v>39.988222480282403</c:v>
                </c:pt>
                <c:pt idx="3189">
                  <c:v>39.992647746744197</c:v>
                </c:pt>
                <c:pt idx="3190">
                  <c:v>39.997072770276802</c:v>
                </c:pt>
                <c:pt idx="3191">
                  <c:v>40.001497550853799</c:v>
                </c:pt>
                <c:pt idx="3192">
                  <c:v>40.0059220884485</c:v>
                </c:pt>
                <c:pt idx="3193">
                  <c:v>40.010346383034701</c:v>
                </c:pt>
                <c:pt idx="3194">
                  <c:v>40.014770434585998</c:v>
                </c:pt>
                <c:pt idx="3195">
                  <c:v>40.019194243075901</c:v>
                </c:pt>
                <c:pt idx="3196">
                  <c:v>40.0236178084782</c:v>
                </c:pt>
                <c:pt idx="3197">
                  <c:v>40.028041130766702</c:v>
                </c:pt>
                <c:pt idx="3198">
                  <c:v>40.032464209914998</c:v>
                </c:pt>
                <c:pt idx="3199">
                  <c:v>40.036887045896897</c:v>
                </c:pt>
                <c:pt idx="3200">
                  <c:v>40.0413096386864</c:v>
                </c:pt>
                <c:pt idx="3201">
                  <c:v>40.045731988257202</c:v>
                </c:pt>
                <c:pt idx="3202">
                  <c:v>40.050154094583199</c:v>
                </c:pt>
                <c:pt idx="3203">
                  <c:v>40.054575957638399</c:v>
                </c:pt>
                <c:pt idx="3204">
                  <c:v>40.058997577396703</c:v>
                </c:pt>
                <c:pt idx="3205">
                  <c:v>40.063418953832098</c:v>
                </c:pt>
                <c:pt idx="3206">
                  <c:v>40.0678400869188</c:v>
                </c:pt>
                <c:pt idx="3207">
                  <c:v>40.072260976630602</c:v>
                </c:pt>
                <c:pt idx="3208">
                  <c:v>40.076681622941798</c:v>
                </c:pt>
                <c:pt idx="3209">
                  <c:v>40.081102025826397</c:v>
                </c:pt>
                <c:pt idx="3210">
                  <c:v>40.085522185258696</c:v>
                </c:pt>
                <c:pt idx="3211">
                  <c:v>40.089942101212799</c:v>
                </c:pt>
                <c:pt idx="3212">
                  <c:v>40.094361773663003</c:v>
                </c:pt>
                <c:pt idx="3213">
                  <c:v>40.098781202583602</c:v>
                </c:pt>
                <c:pt idx="3214">
                  <c:v>40.103200387948803</c:v>
                </c:pt>
                <c:pt idx="3215">
                  <c:v>40.107619329733097</c:v>
                </c:pt>
                <c:pt idx="3216">
                  <c:v>40.1120380279107</c:v>
                </c:pt>
                <c:pt idx="3217">
                  <c:v>40.116456482456101</c:v>
                </c:pt>
                <c:pt idx="3218">
                  <c:v>40.120874693343701</c:v>
                </c:pt>
                <c:pt idx="3219">
                  <c:v>40.125292660548098</c:v>
                </c:pt>
                <c:pt idx="3220">
                  <c:v>40.129710384043598</c:v>
                </c:pt>
                <c:pt idx="3221">
                  <c:v>40.134127863804999</c:v>
                </c:pt>
                <c:pt idx="3222">
                  <c:v>40.138545099806699</c:v>
                </c:pt>
                <c:pt idx="3223">
                  <c:v>40.142962092023303</c:v>
                </c:pt>
                <c:pt idx="3224">
                  <c:v>40.147378840429603</c:v>
                </c:pt>
                <c:pt idx="3225">
                  <c:v>40.151795345000103</c:v>
                </c:pt>
                <c:pt idx="3226">
                  <c:v>40.1562116057097</c:v>
                </c:pt>
                <c:pt idx="3227">
                  <c:v>40.160627622533099</c:v>
                </c:pt>
                <c:pt idx="3228">
                  <c:v>40.165043395444897</c:v>
                </c:pt>
                <c:pt idx="3229">
                  <c:v>40.169458924420198</c:v>
                </c:pt>
                <c:pt idx="3230">
                  <c:v>40.173874209433599</c:v>
                </c:pt>
                <c:pt idx="3231">
                  <c:v>40.178289250460097</c:v>
                </c:pt>
                <c:pt idx="3232">
                  <c:v>40.182704047474701</c:v>
                </c:pt>
                <c:pt idx="3233">
                  <c:v>40.187118600452202</c:v>
                </c:pt>
                <c:pt idx="3234">
                  <c:v>40.191532909367702</c:v>
                </c:pt>
                <c:pt idx="3235">
                  <c:v>40.195946974196097</c:v>
                </c:pt>
                <c:pt idx="3236">
                  <c:v>40.200360794912598</c:v>
                </c:pt>
                <c:pt idx="3237">
                  <c:v>40.204774371492199</c:v>
                </c:pt>
                <c:pt idx="3238">
                  <c:v>40.209187703909997</c:v>
                </c:pt>
                <c:pt idx="3239">
                  <c:v>40.2136007921413</c:v>
                </c:pt>
                <c:pt idx="3240">
                  <c:v>40.218013636161103</c:v>
                </c:pt>
                <c:pt idx="3241">
                  <c:v>40.222426235944603</c:v>
                </c:pt>
                <c:pt idx="3242">
                  <c:v>40.226838591467299</c:v>
                </c:pt>
                <c:pt idx="3243">
                  <c:v>40.231250702704301</c:v>
                </c:pt>
                <c:pt idx="3244">
                  <c:v>40.235662569630897</c:v>
                </c:pt>
                <c:pt idx="3245">
                  <c:v>40.2400741922226</c:v>
                </c:pt>
                <c:pt idx="3246">
                  <c:v>40.2444855704547</c:v>
                </c:pt>
                <c:pt idx="3247">
                  <c:v>40.248896704302602</c:v>
                </c:pt>
                <c:pt idx="3248">
                  <c:v>40.253307593741802</c:v>
                </c:pt>
                <c:pt idx="3249">
                  <c:v>40.257718238747799</c:v>
                </c:pt>
                <c:pt idx="3250">
                  <c:v>40.262128639296002</c:v>
                </c:pt>
                <c:pt idx="3251">
                  <c:v>40.266538795362102</c:v>
                </c:pt>
                <c:pt idx="3252">
                  <c:v>40.2709487069217</c:v>
                </c:pt>
                <c:pt idx="3253">
                  <c:v>40.275358373950297</c:v>
                </c:pt>
                <c:pt idx="3254">
                  <c:v>40.279767796423599</c:v>
                </c:pt>
                <c:pt idx="3255">
                  <c:v>40.284176974317397</c:v>
                </c:pt>
                <c:pt idx="3256">
                  <c:v>40.288585907607199</c:v>
                </c:pt>
                <c:pt idx="3257">
                  <c:v>40.292994596268997</c:v>
                </c:pt>
                <c:pt idx="3258">
                  <c:v>40.297403040278397</c:v>
                </c:pt>
                <c:pt idx="3259">
                  <c:v>40.301811239611297</c:v>
                </c:pt>
                <c:pt idx="3260">
                  <c:v>40.306219194243504</c:v>
                </c:pt>
                <c:pt idx="3261">
                  <c:v>40.310626904151</c:v>
                </c:pt>
                <c:pt idx="3262">
                  <c:v>40.3150343693096</c:v>
                </c:pt>
                <c:pt idx="3263">
                  <c:v>40.319441589695302</c:v>
                </c:pt>
                <c:pt idx="3264">
                  <c:v>40.323848565284102</c:v>
                </c:pt>
                <c:pt idx="3265">
                  <c:v>40.328255296051999</c:v>
                </c:pt>
                <c:pt idx="3266">
                  <c:v>40.332661781975098</c:v>
                </c:pt>
                <c:pt idx="3267">
                  <c:v>40.337068023029403</c:v>
                </c:pt>
                <c:pt idx="3268">
                  <c:v>40.341474019191097</c:v>
                </c:pt>
                <c:pt idx="3269">
                  <c:v>40.345879770436298</c:v>
                </c:pt>
                <c:pt idx="3270">
                  <c:v>40.350285276741097</c:v>
                </c:pt>
                <c:pt idx="3271">
                  <c:v>40.354690538081897</c:v>
                </c:pt>
                <c:pt idx="3272">
                  <c:v>40.359095554434802</c:v>
                </c:pt>
                <c:pt idx="3273">
                  <c:v>40.363500325776201</c:v>
                </c:pt>
                <c:pt idx="3274">
                  <c:v>40.367904852082297</c:v>
                </c:pt>
                <c:pt idx="3275">
                  <c:v>40.372309133329502</c:v>
                </c:pt>
                <c:pt idx="3276">
                  <c:v>40.376713169494202</c:v>
                </c:pt>
                <c:pt idx="3277">
                  <c:v>40.381116960552802</c:v>
                </c:pt>
                <c:pt idx="3278">
                  <c:v>40.385520506481697</c:v>
                </c:pt>
                <c:pt idx="3279">
                  <c:v>40.389923807257397</c:v>
                </c:pt>
                <c:pt idx="3280">
                  <c:v>40.394326862856403</c:v>
                </c:pt>
                <c:pt idx="3281">
                  <c:v>40.398729673255303</c:v>
                </c:pt>
                <c:pt idx="3282">
                  <c:v>40.403132238430601</c:v>
                </c:pt>
                <c:pt idx="3283">
                  <c:v>40.407534558359004</c:v>
                </c:pt>
                <c:pt idx="3284">
                  <c:v>40.411936633017099</c:v>
                </c:pt>
                <c:pt idx="3285">
                  <c:v>40.416338462381503</c:v>
                </c:pt>
                <c:pt idx="3286">
                  <c:v>40.420740046428897</c:v>
                </c:pt>
                <c:pt idx="3287">
                  <c:v>40.4251413851362</c:v>
                </c:pt>
                <c:pt idx="3288">
                  <c:v>40.429542478480002</c:v>
                </c:pt>
                <c:pt idx="3289">
                  <c:v>40.433943326437202</c:v>
                </c:pt>
                <c:pt idx="3290">
                  <c:v>40.438343928984601</c:v>
                </c:pt>
                <c:pt idx="3291">
                  <c:v>40.442744286099</c:v>
                </c:pt>
                <c:pt idx="3292">
                  <c:v>40.447144397757498</c:v>
                </c:pt>
                <c:pt idx="3293">
                  <c:v>40.451544263936803</c:v>
                </c:pt>
                <c:pt idx="3294">
                  <c:v>40.455943884613902</c:v>
                </c:pt>
                <c:pt idx="3295">
                  <c:v>40.460343259765999</c:v>
                </c:pt>
                <c:pt idx="3296">
                  <c:v>40.464742389369903</c:v>
                </c:pt>
                <c:pt idx="3297">
                  <c:v>40.469141273402698</c:v>
                </c:pt>
                <c:pt idx="3298">
                  <c:v>40.473539911841598</c:v>
                </c:pt>
                <c:pt idx="3299">
                  <c:v>40.477938304663603</c:v>
                </c:pt>
                <c:pt idx="3300">
                  <c:v>40.482336451845903</c:v>
                </c:pt>
                <c:pt idx="3301">
                  <c:v>40.486734353365797</c:v>
                </c:pt>
                <c:pt idx="3302">
                  <c:v>40.4911320092003</c:v>
                </c:pt>
                <c:pt idx="3303">
                  <c:v>40.4955294193268</c:v>
                </c:pt>
                <c:pt idx="3304">
                  <c:v>40.499926583722598</c:v>
                </c:pt>
                <c:pt idx="3305">
                  <c:v>40.504323502364898</c:v>
                </c:pt>
                <c:pt idx="3306">
                  <c:v>40.508720175231197</c:v>
                </c:pt>
                <c:pt idx="3307">
                  <c:v>40.513116602298702</c:v>
                </c:pt>
                <c:pt idx="3308">
                  <c:v>40.517512783545001</c:v>
                </c:pt>
                <c:pt idx="3309">
                  <c:v>40.521908718947401</c:v>
                </c:pt>
                <c:pt idx="3310">
                  <c:v>40.526304408483398</c:v>
                </c:pt>
                <c:pt idx="3311">
                  <c:v>40.530699852130603</c:v>
                </c:pt>
                <c:pt idx="3312">
                  <c:v>40.535095049866399</c:v>
                </c:pt>
                <c:pt idx="3313">
                  <c:v>40.539490001668497</c:v>
                </c:pt>
                <c:pt idx="3314">
                  <c:v>40.543884707514401</c:v>
                </c:pt>
                <c:pt idx="3315">
                  <c:v>40.5482791673818</c:v>
                </c:pt>
                <c:pt idx="3316">
                  <c:v>40.552673381248397</c:v>
                </c:pt>
                <c:pt idx="3317">
                  <c:v>40.557067349091703</c:v>
                </c:pt>
                <c:pt idx="3318">
                  <c:v>40.561461070889699</c:v>
                </c:pt>
                <c:pt idx="3319">
                  <c:v>40.565854546620002</c:v>
                </c:pt>
                <c:pt idx="3320">
                  <c:v>40.570247776260402</c:v>
                </c:pt>
                <c:pt idx="3321">
                  <c:v>40.5746407597887</c:v>
                </c:pt>
                <c:pt idx="3322">
                  <c:v>40.579033497182898</c:v>
                </c:pt>
                <c:pt idx="3323">
                  <c:v>40.5834259884207</c:v>
                </c:pt>
                <c:pt idx="3324">
                  <c:v>40.5878182334801</c:v>
                </c:pt>
                <c:pt idx="3325">
                  <c:v>40.592210232339099</c:v>
                </c:pt>
                <c:pt idx="3326">
                  <c:v>40.596601984975599</c:v>
                </c:pt>
                <c:pt idx="3327">
                  <c:v>40.600993491367703</c:v>
                </c:pt>
                <c:pt idx="3328">
                  <c:v>40.605384751493403</c:v>
                </c:pt>
                <c:pt idx="3329">
                  <c:v>40.609775765330703</c:v>
                </c:pt>
                <c:pt idx="3330">
                  <c:v>40.614166532857901</c:v>
                </c:pt>
                <c:pt idx="3331">
                  <c:v>40.6185570540529</c:v>
                </c:pt>
                <c:pt idx="3332">
                  <c:v>40.622947328894</c:v>
                </c:pt>
                <c:pt idx="3333">
                  <c:v>40.627337357359401</c:v>
                </c:pt>
                <c:pt idx="3334">
                  <c:v>40.631727139427298</c:v>
                </c:pt>
                <c:pt idx="3335">
                  <c:v>40.636116675076003</c:v>
                </c:pt>
                <c:pt idx="3336">
                  <c:v>40.640505964283797</c:v>
                </c:pt>
                <c:pt idx="3337">
                  <c:v>40.6448950070289</c:v>
                </c:pt>
                <c:pt idx="3338">
                  <c:v>40.649283803289798</c:v>
                </c:pt>
                <c:pt idx="3339">
                  <c:v>40.653672353044897</c:v>
                </c:pt>
                <c:pt idx="3340">
                  <c:v>40.658060656272497</c:v>
                </c:pt>
                <c:pt idx="3341">
                  <c:v>40.662448712951203</c:v>
                </c:pt>
                <c:pt idx="3342">
                  <c:v>40.666836523059303</c:v>
                </c:pt>
                <c:pt idx="3343">
                  <c:v>40.6712240865754</c:v>
                </c:pt>
                <c:pt idx="3344">
                  <c:v>40.675611403478101</c:v>
                </c:pt>
                <c:pt idx="3345">
                  <c:v>40.679998473745897</c:v>
                </c:pt>
                <c:pt idx="3346">
                  <c:v>40.684385297357402</c:v>
                </c:pt>
                <c:pt idx="3347">
                  <c:v>40.688771874291298</c:v>
                </c:pt>
                <c:pt idx="3348">
                  <c:v>40.693158204526299</c:v>
                </c:pt>
                <c:pt idx="3349">
                  <c:v>40.697544288040902</c:v>
                </c:pt>
                <c:pt idx="3350">
                  <c:v>40.701930124813998</c:v>
                </c:pt>
                <c:pt idx="3351">
                  <c:v>40.706315714824399</c:v>
                </c:pt>
                <c:pt idx="3352">
                  <c:v>40.710701058050702</c:v>
                </c:pt>
                <c:pt idx="3353">
                  <c:v>40.715086154471898</c:v>
                </c:pt>
                <c:pt idx="3354">
                  <c:v>40.719471004066797</c:v>
                </c:pt>
                <c:pt idx="3355">
                  <c:v>40.723855606814197</c:v>
                </c:pt>
                <c:pt idx="3356">
                  <c:v>40.728239962693102</c:v>
                </c:pt>
                <c:pt idx="3357">
                  <c:v>40.732624071682402</c:v>
                </c:pt>
                <c:pt idx="3358">
                  <c:v>40.737007933761198</c:v>
                </c:pt>
                <c:pt idx="3359">
                  <c:v>40.741391548908297</c:v>
                </c:pt>
                <c:pt idx="3360">
                  <c:v>40.745774917102899</c:v>
                </c:pt>
                <c:pt idx="3361">
                  <c:v>40.750158038324003</c:v>
                </c:pt>
                <c:pt idx="3362">
                  <c:v>40.754540912550702</c:v>
                </c:pt>
                <c:pt idx="3363">
                  <c:v>40.758923539762101</c:v>
                </c:pt>
                <c:pt idx="3364">
                  <c:v>40.763305919937402</c:v>
                </c:pt>
                <c:pt idx="3365">
                  <c:v>40.767688053055799</c:v>
                </c:pt>
                <c:pt idx="3366">
                  <c:v>40.772069939096497</c:v>
                </c:pt>
                <c:pt idx="3367">
                  <c:v>40.776451578038802</c:v>
                </c:pt>
                <c:pt idx="3368">
                  <c:v>40.780832969861898</c:v>
                </c:pt>
                <c:pt idx="3369">
                  <c:v>40.785214114545099</c:v>
                </c:pt>
                <c:pt idx="3370">
                  <c:v>40.789595012067899</c:v>
                </c:pt>
                <c:pt idx="3371">
                  <c:v>40.793975662409402</c:v>
                </c:pt>
                <c:pt idx="3372">
                  <c:v>40.798356065549299</c:v>
                </c:pt>
                <c:pt idx="3373">
                  <c:v>40.802736221466802</c:v>
                </c:pt>
                <c:pt idx="3374">
                  <c:v>40.807116130141601</c:v>
                </c:pt>
                <c:pt idx="3375">
                  <c:v>40.8114957915529</c:v>
                </c:pt>
                <c:pt idx="3376">
                  <c:v>40.815875205680399</c:v>
                </c:pt>
                <c:pt idx="3377">
                  <c:v>40.820254372503697</c:v>
                </c:pt>
                <c:pt idx="3378">
                  <c:v>40.824633292002297</c:v>
                </c:pt>
                <c:pt idx="3379">
                  <c:v>40.829011964155796</c:v>
                </c:pt>
                <c:pt idx="3380">
                  <c:v>40.833390388943897</c:v>
                </c:pt>
                <c:pt idx="3381">
                  <c:v>40.837768566346199</c:v>
                </c:pt>
                <c:pt idx="3382">
                  <c:v>40.842146496342501</c:v>
                </c:pt>
                <c:pt idx="3383">
                  <c:v>40.846524178912397</c:v>
                </c:pt>
                <c:pt idx="3384">
                  <c:v>40.850901614035898</c:v>
                </c:pt>
                <c:pt idx="3385">
                  <c:v>40.855278801692499</c:v>
                </c:pt>
                <c:pt idx="3386">
                  <c:v>40.859655741862298</c:v>
                </c:pt>
                <c:pt idx="3387">
                  <c:v>40.864032434525001</c:v>
                </c:pt>
                <c:pt idx="3388">
                  <c:v>40.8684088796605</c:v>
                </c:pt>
                <c:pt idx="3389">
                  <c:v>40.8727850772487</c:v>
                </c:pt>
                <c:pt idx="3390">
                  <c:v>40.877161027269601</c:v>
                </c:pt>
                <c:pt idx="3391">
                  <c:v>40.8815367297031</c:v>
                </c:pt>
                <c:pt idx="3392">
                  <c:v>40.885912184529303</c:v>
                </c:pt>
                <c:pt idx="3393">
                  <c:v>40.890287391728201</c:v>
                </c:pt>
                <c:pt idx="3394">
                  <c:v>40.894662351279898</c:v>
                </c:pt>
                <c:pt idx="3395">
                  <c:v>40.8990370631644</c:v>
                </c:pt>
                <c:pt idx="3396">
                  <c:v>40.903411527361897</c:v>
                </c:pt>
                <c:pt idx="3397">
                  <c:v>40.9077857438525</c:v>
                </c:pt>
                <c:pt idx="3398">
                  <c:v>40.9121597126164</c:v>
                </c:pt>
                <c:pt idx="3399">
                  <c:v>40.916533433633802</c:v>
                </c:pt>
                <c:pt idx="3400">
                  <c:v>40.920906906885101</c:v>
                </c:pt>
                <c:pt idx="3401">
                  <c:v>40.925280132350302</c:v>
                </c:pt>
                <c:pt idx="3402">
                  <c:v>40.929653110009902</c:v>
                </c:pt>
                <c:pt idx="3403">
                  <c:v>40.934025839844203</c:v>
                </c:pt>
                <c:pt idx="3404">
                  <c:v>40.938398321833603</c:v>
                </c:pt>
                <c:pt idx="3405">
                  <c:v>40.942770555958397</c:v>
                </c:pt>
                <c:pt idx="3406">
                  <c:v>40.947142542199003</c:v>
                </c:pt>
                <c:pt idx="3407">
                  <c:v>40.951514280535903</c:v>
                </c:pt>
                <c:pt idx="3408">
                  <c:v>40.955885770949699</c:v>
                </c:pt>
                <c:pt idx="3409">
                  <c:v>40.960257013420701</c:v>
                </c:pt>
                <c:pt idx="3410">
                  <c:v>40.964628007929598</c:v>
                </c:pt>
                <c:pt idx="3411">
                  <c:v>40.968998754456798</c:v>
                </c:pt>
                <c:pt idx="3412">
                  <c:v>40.973369252983098</c:v>
                </c:pt>
                <c:pt idx="3413">
                  <c:v>40.977739503488998</c:v>
                </c:pt>
                <c:pt idx="3414">
                  <c:v>40.982109505955201</c:v>
                </c:pt>
                <c:pt idx="3415">
                  <c:v>40.986479260362401</c:v>
                </c:pt>
                <c:pt idx="3416">
                  <c:v>40.9908487666913</c:v>
                </c:pt>
                <c:pt idx="3417">
                  <c:v>40.9952180249227</c:v>
                </c:pt>
                <c:pt idx="3418">
                  <c:v>40.999587035037202</c:v>
                </c:pt>
                <c:pt idx="3419">
                  <c:v>41.003955797015799</c:v>
                </c:pt>
                <c:pt idx="3420">
                  <c:v>41.0083243108392</c:v>
                </c:pt>
                <c:pt idx="3421">
                  <c:v>41.012692576488398</c:v>
                </c:pt>
                <c:pt idx="3422">
                  <c:v>41.017060593944102</c:v>
                </c:pt>
                <c:pt idx="3423">
                  <c:v>41.021428363187397</c:v>
                </c:pt>
                <c:pt idx="3424">
                  <c:v>41.025795884199198</c:v>
                </c:pt>
                <c:pt idx="3425">
                  <c:v>41.030163156960398</c:v>
                </c:pt>
                <c:pt idx="3426">
                  <c:v>41.034530181452098</c:v>
                </c:pt>
                <c:pt idx="3427">
                  <c:v>41.038896957655297</c:v>
                </c:pt>
                <c:pt idx="3428">
                  <c:v>41.043263485551101</c:v>
                </c:pt>
                <c:pt idx="3429">
                  <c:v>41.047629765120497</c:v>
                </c:pt>
                <c:pt idx="3430">
                  <c:v>41.051995796344798</c:v>
                </c:pt>
                <c:pt idx="3431">
                  <c:v>41.056361579205003</c:v>
                </c:pt>
                <c:pt idx="3432">
                  <c:v>41.060727113682297</c:v>
                </c:pt>
                <c:pt idx="3433">
                  <c:v>41.065092399758001</c:v>
                </c:pt>
                <c:pt idx="3434">
                  <c:v>41.069457437413298</c:v>
                </c:pt>
                <c:pt idx="3435">
                  <c:v>41.073822226629403</c:v>
                </c:pt>
                <c:pt idx="3436">
                  <c:v>41.078186767387699</c:v>
                </c:pt>
                <c:pt idx="3437">
                  <c:v>41.082551059669498</c:v>
                </c:pt>
                <c:pt idx="3438">
                  <c:v>41.0869151034561</c:v>
                </c:pt>
                <c:pt idx="3439">
                  <c:v>41.091278898728902</c:v>
                </c:pt>
                <c:pt idx="3440">
                  <c:v>41.095642445469402</c:v>
                </c:pt>
                <c:pt idx="3441">
                  <c:v>41.100005743658997</c:v>
                </c:pt>
                <c:pt idx="3442">
                  <c:v>41.1043687932791</c:v>
                </c:pt>
                <c:pt idx="3443">
                  <c:v>41.108731594311301</c:v>
                </c:pt>
                <c:pt idx="3444">
                  <c:v>41.113094146737097</c:v>
                </c:pt>
                <c:pt idx="3445">
                  <c:v>41.117456450538</c:v>
                </c:pt>
                <c:pt idx="3446">
                  <c:v>41.1218185056957</c:v>
                </c:pt>
                <c:pt idx="3447">
                  <c:v>41.1261803121917</c:v>
                </c:pt>
                <c:pt idx="3448">
                  <c:v>41.130541870007697</c:v>
                </c:pt>
                <c:pt idx="3449">
                  <c:v>41.134903179125402</c:v>
                </c:pt>
                <c:pt idx="3450">
                  <c:v>41.139264239526398</c:v>
                </c:pt>
                <c:pt idx="3451">
                  <c:v>41.1436250511926</c:v>
                </c:pt>
                <c:pt idx="3452">
                  <c:v>41.1479856141056</c:v>
                </c:pt>
                <c:pt idx="3453">
                  <c:v>41.1523459282473</c:v>
                </c:pt>
                <c:pt idx="3454">
                  <c:v>41.156705993599402</c:v>
                </c:pt>
                <c:pt idx="3455">
                  <c:v>41.161065810143803</c:v>
                </c:pt>
                <c:pt idx="3456">
                  <c:v>41.165425377862398</c:v>
                </c:pt>
                <c:pt idx="3457">
                  <c:v>41.169784696737104</c:v>
                </c:pt>
                <c:pt idx="3458">
                  <c:v>41.1741437667498</c:v>
                </c:pt>
                <c:pt idx="3459">
                  <c:v>41.178502587882498</c:v>
                </c:pt>
                <c:pt idx="3460">
                  <c:v>41.182861160117099</c:v>
                </c:pt>
                <c:pt idx="3461">
                  <c:v>41.187219483435697</c:v>
                </c:pt>
                <c:pt idx="3462">
                  <c:v>41.191577557820303</c:v>
                </c:pt>
                <c:pt idx="3463">
                  <c:v>41.195935383253001</c:v>
                </c:pt>
                <c:pt idx="3464">
                  <c:v>41.200292959715902</c:v>
                </c:pt>
                <c:pt idx="3465">
                  <c:v>41.2046502871911</c:v>
                </c:pt>
                <c:pt idx="3466">
                  <c:v>41.209007365660803</c:v>
                </c:pt>
                <c:pt idx="3467">
                  <c:v>41.213364195107197</c:v>
                </c:pt>
                <c:pt idx="3468">
                  <c:v>41.217720775512397</c:v>
                </c:pt>
                <c:pt idx="3469">
                  <c:v>41.222077106858698</c:v>
                </c:pt>
                <c:pt idx="3470">
                  <c:v>41.2264331891284</c:v>
                </c:pt>
                <c:pt idx="3471">
                  <c:v>41.230789022303803</c:v>
                </c:pt>
                <c:pt idx="3472">
                  <c:v>41.2351446063672</c:v>
                </c:pt>
                <c:pt idx="3473">
                  <c:v>41.239499941300998</c:v>
                </c:pt>
                <c:pt idx="3474">
                  <c:v>41.243855027087498</c:v>
                </c:pt>
                <c:pt idx="3475">
                  <c:v>41.2482098637091</c:v>
                </c:pt>
                <c:pt idx="3476">
                  <c:v>41.252564451148302</c:v>
                </c:pt>
                <c:pt idx="3477">
                  <c:v>41.256918789387598</c:v>
                </c:pt>
                <c:pt idx="3478">
                  <c:v>41.2612728784095</c:v>
                </c:pt>
                <c:pt idx="3479">
                  <c:v>41.265626718196401</c:v>
                </c:pt>
                <c:pt idx="3480">
                  <c:v>41.269980308730901</c:v>
                </c:pt>
                <c:pt idx="3481">
                  <c:v>41.274333649995697</c:v>
                </c:pt>
                <c:pt idx="3482">
                  <c:v>41.278686741973203</c:v>
                </c:pt>
                <c:pt idx="3483">
                  <c:v>41.283039584646197</c:v>
                </c:pt>
                <c:pt idx="3484">
                  <c:v>41.287392177997297</c:v>
                </c:pt>
                <c:pt idx="3485">
                  <c:v>41.291744522009203</c:v>
                </c:pt>
                <c:pt idx="3486">
                  <c:v>41.296096616664599</c:v>
                </c:pt>
                <c:pt idx="3487">
                  <c:v>41.300448461946303</c:v>
                </c:pt>
                <c:pt idx="3488">
                  <c:v>41.3048000578369</c:v>
                </c:pt>
                <c:pt idx="3489">
                  <c:v>41.309151404319401</c:v>
                </c:pt>
                <c:pt idx="3490">
                  <c:v>41.313502501376597</c:v>
                </c:pt>
                <c:pt idx="3491">
                  <c:v>41.317853348991299</c:v>
                </c:pt>
                <c:pt idx="3492">
                  <c:v>41.322203947146399</c:v>
                </c:pt>
                <c:pt idx="3493">
                  <c:v>41.326554295824799</c:v>
                </c:pt>
                <c:pt idx="3494">
                  <c:v>41.330904395009398</c:v>
                </c:pt>
                <c:pt idx="3495">
                  <c:v>41.335254244683298</c:v>
                </c:pt>
                <c:pt idx="3496">
                  <c:v>41.339603844829398</c:v>
                </c:pt>
                <c:pt idx="3497">
                  <c:v>41.3439531954307</c:v>
                </c:pt>
                <c:pt idx="3498">
                  <c:v>41.348302296470301</c:v>
                </c:pt>
                <c:pt idx="3499">
                  <c:v>41.352651147931198</c:v>
                </c:pt>
                <c:pt idx="3500">
                  <c:v>41.356999749796699</c:v>
                </c:pt>
                <c:pt idx="3501">
                  <c:v>41.361348102049703</c:v>
                </c:pt>
                <c:pt idx="3502">
                  <c:v>41.365696204673498</c:v>
                </c:pt>
                <c:pt idx="3503">
                  <c:v>41.370044057651199</c:v>
                </c:pt>
                <c:pt idx="3504">
                  <c:v>41.374391660966097</c:v>
                </c:pt>
                <c:pt idx="3505">
                  <c:v>41.3787390146014</c:v>
                </c:pt>
                <c:pt idx="3506">
                  <c:v>41.383086118540398</c:v>
                </c:pt>
                <c:pt idx="3507">
                  <c:v>41.387432972766298</c:v>
                </c:pt>
                <c:pt idx="3508">
                  <c:v>41.391779577262596</c:v>
                </c:pt>
                <c:pt idx="3509">
                  <c:v>41.396125932012403</c:v>
                </c:pt>
                <c:pt idx="3510">
                  <c:v>41.400472036999403</c:v>
                </c:pt>
                <c:pt idx="3511">
                  <c:v>41.404817892206701</c:v>
                </c:pt>
                <c:pt idx="3512">
                  <c:v>41.409163497617897</c:v>
                </c:pt>
                <c:pt idx="3513">
                  <c:v>41.413508853216499</c:v>
                </c:pt>
                <c:pt idx="3514">
                  <c:v>41.417853958985802</c:v>
                </c:pt>
                <c:pt idx="3515">
                  <c:v>41.4221988149095</c:v>
                </c:pt>
                <c:pt idx="3516">
                  <c:v>41.4265434209711</c:v>
                </c:pt>
                <c:pt idx="3517">
                  <c:v>41.430887777154098</c:v>
                </c:pt>
                <c:pt idx="3518">
                  <c:v>41.435231883442199</c:v>
                </c:pt>
                <c:pt idx="3519">
                  <c:v>41.439575739818899</c:v>
                </c:pt>
                <c:pt idx="3520">
                  <c:v>41.443919346267997</c:v>
                </c:pt>
                <c:pt idx="3521">
                  <c:v>41.448262702773</c:v>
                </c:pt>
                <c:pt idx="3522">
                  <c:v>41.452605809317703</c:v>
                </c:pt>
                <c:pt idx="3523">
                  <c:v>41.456948665885903</c:v>
                </c:pt>
                <c:pt idx="3524">
                  <c:v>41.461291272461303</c:v>
                </c:pt>
                <c:pt idx="3525">
                  <c:v>41.4656336290277</c:v>
                </c:pt>
                <c:pt idx="3526">
                  <c:v>41.469975735568802</c:v>
                </c:pt>
                <c:pt idx="3527">
                  <c:v>41.474317592068601</c:v>
                </c:pt>
                <c:pt idx="3528">
                  <c:v>41.478659198510897</c:v>
                </c:pt>
                <c:pt idx="3529">
                  <c:v>41.483000554879602</c:v>
                </c:pt>
                <c:pt idx="3530">
                  <c:v>41.487341661158602</c:v>
                </c:pt>
                <c:pt idx="3531">
                  <c:v>41.491682517331803</c:v>
                </c:pt>
                <c:pt idx="3532">
                  <c:v>41.496023123383402</c:v>
                </c:pt>
                <c:pt idx="3533">
                  <c:v>41.5003634792971</c:v>
                </c:pt>
                <c:pt idx="3534">
                  <c:v>41.5047035850572</c:v>
                </c:pt>
                <c:pt idx="3535">
                  <c:v>41.509043440647503</c:v>
                </c:pt>
                <c:pt idx="3536">
                  <c:v>41.513383046052297</c:v>
                </c:pt>
                <c:pt idx="3537">
                  <c:v>41.517722401255597</c:v>
                </c:pt>
                <c:pt idx="3538">
                  <c:v>41.522061506241499</c:v>
                </c:pt>
                <c:pt idx="3539">
                  <c:v>41.526400360994302</c:v>
                </c:pt>
                <c:pt idx="3540">
                  <c:v>41.530738965498102</c:v>
                </c:pt>
                <c:pt idx="3541">
                  <c:v>41.535077319737098</c:v>
                </c:pt>
                <c:pt idx="3542">
                  <c:v>41.539415423695502</c:v>
                </c:pt>
                <c:pt idx="3543">
                  <c:v>41.543753277357702</c:v>
                </c:pt>
                <c:pt idx="3544">
                  <c:v>41.548090880707903</c:v>
                </c:pt>
                <c:pt idx="3545">
                  <c:v>41.552428233730502</c:v>
                </c:pt>
                <c:pt idx="3546">
                  <c:v>41.556765336409804</c:v>
                </c:pt>
                <c:pt idx="3547">
                  <c:v>41.561102188730203</c:v>
                </c:pt>
                <c:pt idx="3548">
                  <c:v>41.565438790676097</c:v>
                </c:pt>
                <c:pt idx="3549">
                  <c:v>41.569775142231798</c:v>
                </c:pt>
                <c:pt idx="3550">
                  <c:v>41.5741112433819</c:v>
                </c:pt>
                <c:pt idx="3551">
                  <c:v>41.578447094110899</c:v>
                </c:pt>
                <c:pt idx="3552">
                  <c:v>41.5827826944032</c:v>
                </c:pt>
                <c:pt idx="3553">
                  <c:v>41.587118044243503</c:v>
                </c:pt>
                <c:pt idx="3554">
                  <c:v>41.5914531436161</c:v>
                </c:pt>
                <c:pt idx="3555">
                  <c:v>41.595787992505798</c:v>
                </c:pt>
                <c:pt idx="3556">
                  <c:v>41.6001225908972</c:v>
                </c:pt>
                <c:pt idx="3557">
                  <c:v>41.604456938774803</c:v>
                </c:pt>
                <c:pt idx="3558">
                  <c:v>41.608791036123499</c:v>
                </c:pt>
                <c:pt idx="3559">
                  <c:v>41.6131248829277</c:v>
                </c:pt>
                <c:pt idx="3560">
                  <c:v>41.617458479172299</c:v>
                </c:pt>
                <c:pt idx="3561">
                  <c:v>41.621791824842099</c:v>
                </c:pt>
                <c:pt idx="3562">
                  <c:v>41.6261249199217</c:v>
                </c:pt>
                <c:pt idx="3563">
                  <c:v>41.630457764395999</c:v>
                </c:pt>
                <c:pt idx="3564">
                  <c:v>41.634790358249901</c:v>
                </c:pt>
                <c:pt idx="3565">
                  <c:v>41.639122701467997</c:v>
                </c:pt>
                <c:pt idx="3566">
                  <c:v>41.643454794035499</c:v>
                </c:pt>
                <c:pt idx="3567">
                  <c:v>41.647786635937003</c:v>
                </c:pt>
                <c:pt idx="3568">
                  <c:v>41.652118227157601</c:v>
                </c:pt>
                <c:pt idx="3569">
                  <c:v>41.656449567682301</c:v>
                </c:pt>
                <c:pt idx="3570">
                  <c:v>41.660780657495899</c:v>
                </c:pt>
                <c:pt idx="3571">
                  <c:v>41.665111496583599</c:v>
                </c:pt>
                <c:pt idx="3572">
                  <c:v>41.669442084930303</c:v>
                </c:pt>
                <c:pt idx="3573">
                  <c:v>41.673772422521097</c:v>
                </c:pt>
                <c:pt idx="3574">
                  <c:v>41.678102509341002</c:v>
                </c:pt>
                <c:pt idx="3575">
                  <c:v>41.682432345375297</c:v>
                </c:pt>
                <c:pt idx="3576">
                  <c:v>41.686761930609002</c:v>
                </c:pt>
                <c:pt idx="3577">
                  <c:v>41.691091265027303</c:v>
                </c:pt>
                <c:pt idx="3578">
                  <c:v>41.6954203486154</c:v>
                </c:pt>
                <c:pt idx="3579">
                  <c:v>41.699749181358499</c:v>
                </c:pt>
                <c:pt idx="3580">
                  <c:v>41.704077763241798</c:v>
                </c:pt>
                <c:pt idx="3581">
                  <c:v>41.708406094250698</c:v>
                </c:pt>
                <c:pt idx="3582">
                  <c:v>41.712734174370297</c:v>
                </c:pt>
                <c:pt idx="3583">
                  <c:v>41.717062003586001</c:v>
                </c:pt>
                <c:pt idx="3584">
                  <c:v>41.721389581883301</c:v>
                </c:pt>
                <c:pt idx="3585">
                  <c:v>41.725716909247303</c:v>
                </c:pt>
                <c:pt idx="3586">
                  <c:v>41.730043985663599</c:v>
                </c:pt>
                <c:pt idx="3587">
                  <c:v>41.7343708111175</c:v>
                </c:pt>
                <c:pt idx="3588">
                  <c:v>41.738697385594499</c:v>
                </c:pt>
                <c:pt idx="3589">
                  <c:v>41.743023709079999</c:v>
                </c:pt>
                <c:pt idx="3590">
                  <c:v>41.747349781559699</c:v>
                </c:pt>
                <c:pt idx="3591">
                  <c:v>41.751675603018903</c:v>
                </c:pt>
                <c:pt idx="3592">
                  <c:v>41.756001173443302</c:v>
                </c:pt>
                <c:pt idx="3593">
                  <c:v>41.7603264928184</c:v>
                </c:pt>
                <c:pt idx="3594">
                  <c:v>41.764651561129703</c:v>
                </c:pt>
                <c:pt idx="3595">
                  <c:v>41.768976378363099</c:v>
                </c:pt>
                <c:pt idx="3596">
                  <c:v>41.773300944504001</c:v>
                </c:pt>
                <c:pt idx="3597">
                  <c:v>41.777625259538198</c:v>
                </c:pt>
                <c:pt idx="3598">
                  <c:v>41.7819493234514</c:v>
                </c:pt>
                <c:pt idx="3599">
                  <c:v>41.786273136229198</c:v>
                </c:pt>
                <c:pt idx="3600">
                  <c:v>41.790596697857602</c:v>
                </c:pt>
                <c:pt idx="3601">
                  <c:v>41.794920008322102</c:v>
                </c:pt>
                <c:pt idx="3602">
                  <c:v>41.7992430676087</c:v>
                </c:pt>
                <c:pt idx="3603">
                  <c:v>41.8035658757032</c:v>
                </c:pt>
                <c:pt idx="3604">
                  <c:v>41.807888432591398</c:v>
                </c:pt>
                <c:pt idx="3605">
                  <c:v>41.812210738259203</c:v>
                </c:pt>
                <c:pt idx="3606">
                  <c:v>41.816532792692499</c:v>
                </c:pt>
                <c:pt idx="3607">
                  <c:v>41.8208545958773</c:v>
                </c:pt>
                <c:pt idx="3608">
                  <c:v>41.825176147799503</c:v>
                </c:pt>
                <c:pt idx="3609">
                  <c:v>41.829497448444997</c:v>
                </c:pt>
                <c:pt idx="3610">
                  <c:v>41.833818497800003</c:v>
                </c:pt>
                <c:pt idx="3611">
                  <c:v>41.838139295850297</c:v>
                </c:pt>
                <c:pt idx="3612">
                  <c:v>41.842459842582201</c:v>
                </c:pt>
                <c:pt idx="3613">
                  <c:v>41.846780137981597</c:v>
                </c:pt>
                <c:pt idx="3614">
                  <c:v>41.851100182034699</c:v>
                </c:pt>
                <c:pt idx="3615">
                  <c:v>41.855419974727603</c:v>
                </c:pt>
                <c:pt idx="3616">
                  <c:v>41.859739516046503</c:v>
                </c:pt>
                <c:pt idx="3617">
                  <c:v>41.864058805977599</c:v>
                </c:pt>
                <c:pt idx="3618">
                  <c:v>41.868377844507002</c:v>
                </c:pt>
                <c:pt idx="3619">
                  <c:v>41.872696631620997</c:v>
                </c:pt>
                <c:pt idx="3620">
                  <c:v>41.8770151673058</c:v>
                </c:pt>
                <c:pt idx="3621">
                  <c:v>41.881333451547803</c:v>
                </c:pt>
                <c:pt idx="3622">
                  <c:v>41.885651484333302</c:v>
                </c:pt>
                <c:pt idx="3623">
                  <c:v>41.889969265648503</c:v>
                </c:pt>
                <c:pt idx="3624">
                  <c:v>41.8942867954799</c:v>
                </c:pt>
                <c:pt idx="3625">
                  <c:v>41.8986040738139</c:v>
                </c:pt>
                <c:pt idx="3626">
                  <c:v>41.902921100636703</c:v>
                </c:pt>
                <c:pt idx="3627">
                  <c:v>41.907237875934896</c:v>
                </c:pt>
                <c:pt idx="3628">
                  <c:v>41.911554399695</c:v>
                </c:pt>
                <c:pt idx="3629">
                  <c:v>41.915870671903399</c:v>
                </c:pt>
                <c:pt idx="3630">
                  <c:v>41.920186692546601</c:v>
                </c:pt>
                <c:pt idx="3631">
                  <c:v>41.924502461611198</c:v>
                </c:pt>
                <c:pt idx="3632">
                  <c:v>41.928817979083703</c:v>
                </c:pt>
                <c:pt idx="3633">
                  <c:v>41.933133244950803</c:v>
                </c:pt>
                <c:pt idx="3634">
                  <c:v>41.937448259198902</c:v>
                </c:pt>
                <c:pt idx="3635">
                  <c:v>41.941763021814801</c:v>
                </c:pt>
                <c:pt idx="3636">
                  <c:v>41.946077532785097</c:v>
                </c:pt>
                <c:pt idx="3637">
                  <c:v>41.950391792096397</c:v>
                </c:pt>
                <c:pt idx="3638">
                  <c:v>41.954705799735599</c:v>
                </c:pt>
                <c:pt idx="3639">
                  <c:v>41.959019555689302</c:v>
                </c:pt>
                <c:pt idx="3640">
                  <c:v>41.963333059944297</c:v>
                </c:pt>
                <c:pt idx="3641">
                  <c:v>41.967646312487403</c:v>
                </c:pt>
                <c:pt idx="3642">
                  <c:v>41.971959313305298</c:v>
                </c:pt>
                <c:pt idx="3643">
                  <c:v>41.976272062385</c:v>
                </c:pt>
                <c:pt idx="3644">
                  <c:v>41.980584559713201</c:v>
                </c:pt>
                <c:pt idx="3645">
                  <c:v>41.984896805276897</c:v>
                </c:pt>
                <c:pt idx="3646">
                  <c:v>41.989208799062901</c:v>
                </c:pt>
                <c:pt idx="3647">
                  <c:v>41.993520541058203</c:v>
                </c:pt>
                <c:pt idx="3648">
                  <c:v>41.9978320312497</c:v>
                </c:pt>
                <c:pt idx="3649">
                  <c:v>42.002143269624398</c:v>
                </c:pt>
                <c:pt idx="3650">
                  <c:v>42.006454256169398</c:v>
                </c:pt>
                <c:pt idx="3651">
                  <c:v>42.0107649908716</c:v>
                </c:pt>
                <c:pt idx="3652">
                  <c:v>42.015075473718099</c:v>
                </c:pt>
                <c:pt idx="3653">
                  <c:v>42.0193857046959</c:v>
                </c:pt>
                <c:pt idx="3654">
                  <c:v>42.023695683792297</c:v>
                </c:pt>
                <c:pt idx="3655">
                  <c:v>42.028005410994197</c:v>
                </c:pt>
                <c:pt idx="3656">
                  <c:v>42.032314886288901</c:v>
                </c:pt>
                <c:pt idx="3657">
                  <c:v>42.036624109663499</c:v>
                </c:pt>
                <c:pt idx="3658">
                  <c:v>42.040933081105301</c:v>
                </c:pt>
                <c:pt idx="3659">
                  <c:v>42.045241800601303</c:v>
                </c:pt>
                <c:pt idx="3660">
                  <c:v>42.049550268139001</c:v>
                </c:pt>
                <c:pt idx="3661">
                  <c:v>42.053858483705604</c:v>
                </c:pt>
                <c:pt idx="3662">
                  <c:v>42.058166447288201</c:v>
                </c:pt>
                <c:pt idx="3663">
                  <c:v>42.062474158874402</c:v>
                </c:pt>
                <c:pt idx="3664">
                  <c:v>42.066781618451401</c:v>
                </c:pt>
                <c:pt idx="3665">
                  <c:v>42.071088826006601</c:v>
                </c:pt>
                <c:pt idx="3666">
                  <c:v>42.075395781527398</c:v>
                </c:pt>
                <c:pt idx="3667">
                  <c:v>42.079702485001199</c:v>
                </c:pt>
                <c:pt idx="3668">
                  <c:v>42.084008936415401</c:v>
                </c:pt>
                <c:pt idx="3669">
                  <c:v>42.088315135757497</c:v>
                </c:pt>
                <c:pt idx="3670">
                  <c:v>42.092621083014997</c:v>
                </c:pt>
                <c:pt idx="3671">
                  <c:v>42.096926778175501</c:v>
                </c:pt>
                <c:pt idx="3672">
                  <c:v>42.101232221226397</c:v>
                </c:pt>
                <c:pt idx="3673">
                  <c:v>42.1055374121553</c:v>
                </c:pt>
                <c:pt idx="3674">
                  <c:v>42.109842350949798</c:v>
                </c:pt>
                <c:pt idx="3675">
                  <c:v>42.114147037597498</c:v>
                </c:pt>
                <c:pt idx="3676">
                  <c:v>42.118451472086001</c:v>
                </c:pt>
                <c:pt idx="3677">
                  <c:v>42.1227556544031</c:v>
                </c:pt>
                <c:pt idx="3678">
                  <c:v>42.127059584536298</c:v>
                </c:pt>
                <c:pt idx="3679">
                  <c:v>42.1313632624734</c:v>
                </c:pt>
                <c:pt idx="3680">
                  <c:v>42.1356666882021</c:v>
                </c:pt>
                <c:pt idx="3681">
                  <c:v>42.139969861710199</c:v>
                </c:pt>
                <c:pt idx="3682">
                  <c:v>42.144272782985503</c:v>
                </c:pt>
                <c:pt idx="3683">
                  <c:v>42.148575452015699</c:v>
                </c:pt>
                <c:pt idx="3684">
                  <c:v>42.1528778687886</c:v>
                </c:pt>
                <c:pt idx="3685">
                  <c:v>42.1571800332922</c:v>
                </c:pt>
                <c:pt idx="3686">
                  <c:v>42.161481945514304</c:v>
                </c:pt>
                <c:pt idx="3687">
                  <c:v>42.165783605442797</c:v>
                </c:pt>
                <c:pt idx="3688">
                  <c:v>42.170085013065602</c:v>
                </c:pt>
                <c:pt idx="3689">
                  <c:v>42.174386168370603</c:v>
                </c:pt>
                <c:pt idx="3690">
                  <c:v>42.178687071345898</c:v>
                </c:pt>
                <c:pt idx="3691">
                  <c:v>42.182987721979302</c:v>
                </c:pt>
                <c:pt idx="3692">
                  <c:v>42.187288120259097</c:v>
                </c:pt>
                <c:pt idx="3693">
                  <c:v>42.191588266173</c:v>
                </c:pt>
                <c:pt idx="3694">
                  <c:v>42.195888159709398</c:v>
                </c:pt>
                <c:pt idx="3695">
                  <c:v>42.200187800856099</c:v>
                </c:pt>
                <c:pt idx="3696">
                  <c:v>42.204487189601402</c:v>
                </c:pt>
                <c:pt idx="3697">
                  <c:v>42.208786325933303</c:v>
                </c:pt>
                <c:pt idx="3698">
                  <c:v>42.213085209840102</c:v>
                </c:pt>
                <c:pt idx="3699">
                  <c:v>42.217383841309797</c:v>
                </c:pt>
                <c:pt idx="3700">
                  <c:v>42.221682220330798</c:v>
                </c:pt>
                <c:pt idx="3701">
                  <c:v>42.225980346891198</c:v>
                </c:pt>
                <c:pt idx="3702">
                  <c:v>42.230278220979301</c:v>
                </c:pt>
                <c:pt idx="3703">
                  <c:v>42.234575842583297</c:v>
                </c:pt>
                <c:pt idx="3704">
                  <c:v>42.238873211691597</c:v>
                </c:pt>
                <c:pt idx="3705">
                  <c:v>42.2431703282925</c:v>
                </c:pt>
                <c:pt idx="3706">
                  <c:v>42.247467192374302</c:v>
                </c:pt>
                <c:pt idx="3707">
                  <c:v>42.2517638039254</c:v>
                </c:pt>
                <c:pt idx="3708">
                  <c:v>42.256060162934197</c:v>
                </c:pt>
                <c:pt idx="3709">
                  <c:v>42.260356269389199</c:v>
                </c:pt>
                <c:pt idx="3710">
                  <c:v>42.264652123278601</c:v>
                </c:pt>
                <c:pt idx="3711">
                  <c:v>42.268947724591101</c:v>
                </c:pt>
                <c:pt idx="3712">
                  <c:v>42.273243073315001</c:v>
                </c:pt>
                <c:pt idx="3713">
                  <c:v>42.277538169438998</c:v>
                </c:pt>
                <c:pt idx="3714">
                  <c:v>42.281833012951502</c:v>
                </c:pt>
                <c:pt idx="3715">
                  <c:v>42.286127603841003</c:v>
                </c:pt>
                <c:pt idx="3716">
                  <c:v>42.290421942096302</c:v>
                </c:pt>
                <c:pt idx="3717">
                  <c:v>42.294716027705803</c:v>
                </c:pt>
                <c:pt idx="3718">
                  <c:v>42.299009860658202</c:v>
                </c:pt>
                <c:pt idx="3719">
                  <c:v>42.303303440942202</c:v>
                </c:pt>
                <c:pt idx="3720">
                  <c:v>42.307596768546397</c:v>
                </c:pt>
                <c:pt idx="3721">
                  <c:v>42.311889843459497</c:v>
                </c:pt>
                <c:pt idx="3722">
                  <c:v>42.316182665670198</c:v>
                </c:pt>
                <c:pt idx="3723">
                  <c:v>42.320475235167301</c:v>
                </c:pt>
                <c:pt idx="3724">
                  <c:v>42.324767551939502</c:v>
                </c:pt>
                <c:pt idx="3725">
                  <c:v>42.329059615975702</c:v>
                </c:pt>
                <c:pt idx="3726">
                  <c:v>42.333351427264603</c:v>
                </c:pt>
                <c:pt idx="3727">
                  <c:v>42.337642985795</c:v>
                </c:pt>
                <c:pt idx="3728">
                  <c:v>42.341934291555901</c:v>
                </c:pt>
                <c:pt idx="3729">
                  <c:v>42.346225344536101</c:v>
                </c:pt>
                <c:pt idx="3730">
                  <c:v>42.350516144724502</c:v>
                </c:pt>
                <c:pt idx="3731">
                  <c:v>42.354806692110103</c:v>
                </c:pt>
                <c:pt idx="3732">
                  <c:v>42.359096986681699</c:v>
                </c:pt>
                <c:pt idx="3733">
                  <c:v>42.363387028428399</c:v>
                </c:pt>
                <c:pt idx="3734">
                  <c:v>42.367676817339103</c:v>
                </c:pt>
                <c:pt idx="3735">
                  <c:v>42.371966353402897</c:v>
                </c:pt>
                <c:pt idx="3736">
                  <c:v>42.376255636608803</c:v>
                </c:pt>
                <c:pt idx="3737">
                  <c:v>42.380544666945902</c:v>
                </c:pt>
                <c:pt idx="3738">
                  <c:v>42.384833444403199</c:v>
                </c:pt>
                <c:pt idx="3739">
                  <c:v>42.389121968969903</c:v>
                </c:pt>
                <c:pt idx="3740">
                  <c:v>42.393410240635198</c:v>
                </c:pt>
                <c:pt idx="3741">
                  <c:v>42.397698259388001</c:v>
                </c:pt>
                <c:pt idx="3742">
                  <c:v>42.401986025217703</c:v>
                </c:pt>
                <c:pt idx="3743">
                  <c:v>42.406273538113403</c:v>
                </c:pt>
                <c:pt idx="3744">
                  <c:v>42.410560798064402</c:v>
                </c:pt>
                <c:pt idx="3745">
                  <c:v>42.4148478050599</c:v>
                </c:pt>
                <c:pt idx="3746">
                  <c:v>42.419134559089201</c:v>
                </c:pt>
                <c:pt idx="3747">
                  <c:v>42.4234210601415</c:v>
                </c:pt>
                <c:pt idx="3748">
                  <c:v>42.427707308206202</c:v>
                </c:pt>
                <c:pt idx="3749">
                  <c:v>42.431993303272598</c:v>
                </c:pt>
                <c:pt idx="3750">
                  <c:v>42.436279045330103</c:v>
                </c:pt>
                <c:pt idx="3751">
                  <c:v>42.4405645343681</c:v>
                </c:pt>
                <c:pt idx="3752">
                  <c:v>42.444849770375797</c:v>
                </c:pt>
                <c:pt idx="3753">
                  <c:v>42.449134753342904</c:v>
                </c:pt>
                <c:pt idx="3754">
                  <c:v>42.453419483258799</c:v>
                </c:pt>
                <c:pt idx="3755">
                  <c:v>42.457703960112802</c:v>
                </c:pt>
                <c:pt idx="3756">
                  <c:v>42.461988183894498</c:v>
                </c:pt>
                <c:pt idx="3757">
                  <c:v>42.466272154593497</c:v>
                </c:pt>
                <c:pt idx="3758">
                  <c:v>42.470555872199199</c:v>
                </c:pt>
                <c:pt idx="3759">
                  <c:v>42.474839336701301</c:v>
                </c:pt>
                <c:pt idx="3760">
                  <c:v>42.479122548089201</c:v>
                </c:pt>
                <c:pt idx="3761">
                  <c:v>42.483405506352703</c:v>
                </c:pt>
                <c:pt idx="3762">
                  <c:v>42.487688211481299</c:v>
                </c:pt>
                <c:pt idx="3763">
                  <c:v>42.491970663464798</c:v>
                </c:pt>
                <c:pt idx="3764">
                  <c:v>42.4962528622927</c:v>
                </c:pt>
                <c:pt idx="3765">
                  <c:v>42.500534807954701</c:v>
                </c:pt>
                <c:pt idx="3766">
                  <c:v>42.504816500440697</c:v>
                </c:pt>
                <c:pt idx="3767">
                  <c:v>42.5090979397403</c:v>
                </c:pt>
                <c:pt idx="3768">
                  <c:v>42.513379125843301</c:v>
                </c:pt>
                <c:pt idx="3769">
                  <c:v>42.517660058739402</c:v>
                </c:pt>
                <c:pt idx="3770">
                  <c:v>42.5219407384186</c:v>
                </c:pt>
                <c:pt idx="3771">
                  <c:v>42.526221164870599</c:v>
                </c:pt>
                <c:pt idx="3772">
                  <c:v>42.530501338085202</c:v>
                </c:pt>
                <c:pt idx="3773">
                  <c:v>42.534781258052398</c:v>
                </c:pt>
                <c:pt idx="3774">
                  <c:v>42.539060924762097</c:v>
                </c:pt>
                <c:pt idx="3775">
                  <c:v>42.543340338204104</c:v>
                </c:pt>
                <c:pt idx="3776">
                  <c:v>42.547619498368498</c:v>
                </c:pt>
                <c:pt idx="3777">
                  <c:v>42.551898405245097</c:v>
                </c:pt>
                <c:pt idx="3778">
                  <c:v>42.556177058823998</c:v>
                </c:pt>
                <c:pt idx="3779">
                  <c:v>42.560455459095103</c:v>
                </c:pt>
                <c:pt idx="3780">
                  <c:v>42.564733606048598</c:v>
                </c:pt>
                <c:pt idx="3781">
                  <c:v>42.569011499674403</c:v>
                </c:pt>
                <c:pt idx="3782">
                  <c:v>42.573289139962696</c:v>
                </c:pt>
                <c:pt idx="3783">
                  <c:v>42.577566526903396</c:v>
                </c:pt>
                <c:pt idx="3784">
                  <c:v>42.581843660486904</c:v>
                </c:pt>
                <c:pt idx="3785">
                  <c:v>42.586120540703099</c:v>
                </c:pt>
                <c:pt idx="3786">
                  <c:v>42.5903971675422</c:v>
                </c:pt>
                <c:pt idx="3787">
                  <c:v>42.594673540994499</c:v>
                </c:pt>
                <c:pt idx="3788">
                  <c:v>42.598949661050199</c:v>
                </c:pt>
                <c:pt idx="3789">
                  <c:v>42.603225527699401</c:v>
                </c:pt>
                <c:pt idx="3790">
                  <c:v>42.607501140932399</c:v>
                </c:pt>
                <c:pt idx="3791">
                  <c:v>42.611776500739502</c:v>
                </c:pt>
                <c:pt idx="3792">
                  <c:v>42.616051607110997</c:v>
                </c:pt>
                <c:pt idx="3793">
                  <c:v>42.620326460037298</c:v>
                </c:pt>
                <c:pt idx="3794">
                  <c:v>42.624601059508599</c:v>
                </c:pt>
                <c:pt idx="3795">
                  <c:v>42.628875405515203</c:v>
                </c:pt>
                <c:pt idx="3796">
                  <c:v>42.6331494980477</c:v>
                </c:pt>
                <c:pt idx="3797">
                  <c:v>42.637423337096401</c:v>
                </c:pt>
                <c:pt idx="3798">
                  <c:v>42.641696922651697</c:v>
                </c:pt>
                <c:pt idx="3799">
                  <c:v>42.645970254703997</c:v>
                </c:pt>
                <c:pt idx="3800">
                  <c:v>42.6502433332439</c:v>
                </c:pt>
                <c:pt idx="3801">
                  <c:v>42.654516158261899</c:v>
                </c:pt>
                <c:pt idx="3802">
                  <c:v>42.658788729748302</c:v>
                </c:pt>
                <c:pt idx="3803">
                  <c:v>42.663061047693901</c:v>
                </c:pt>
                <c:pt idx="3804">
                  <c:v>42.667333112089104</c:v>
                </c:pt>
                <c:pt idx="3805">
                  <c:v>42.671604922924402</c:v>
                </c:pt>
                <c:pt idx="3806">
                  <c:v>42.675876480190603</c:v>
                </c:pt>
                <c:pt idx="3807">
                  <c:v>42.680147783878297</c:v>
                </c:pt>
                <c:pt idx="3808">
                  <c:v>42.684418833978</c:v>
                </c:pt>
                <c:pt idx="3809">
                  <c:v>42.688689630480503</c:v>
                </c:pt>
                <c:pt idx="3810">
                  <c:v>42.692960173376299</c:v>
                </c:pt>
                <c:pt idx="3811">
                  <c:v>42.6972304626563</c:v>
                </c:pt>
                <c:pt idx="3812">
                  <c:v>42.701500498311198</c:v>
                </c:pt>
                <c:pt idx="3813">
                  <c:v>42.705770280331699</c:v>
                </c:pt>
                <c:pt idx="3814">
                  <c:v>42.710039808708601</c:v>
                </c:pt>
                <c:pt idx="3815">
                  <c:v>42.714309083432703</c:v>
                </c:pt>
                <c:pt idx="3816">
                  <c:v>42.718578104494803</c:v>
                </c:pt>
                <c:pt idx="3817">
                  <c:v>42.7228468718857</c:v>
                </c:pt>
                <c:pt idx="3818">
                  <c:v>42.727115385596299</c:v>
                </c:pt>
                <c:pt idx="3819">
                  <c:v>42.731383645617498</c:v>
                </c:pt>
                <c:pt idx="3820">
                  <c:v>42.735651651940103</c:v>
                </c:pt>
                <c:pt idx="3821">
                  <c:v>42.739919404555202</c:v>
                </c:pt>
                <c:pt idx="3822">
                  <c:v>42.744186903453603</c:v>
                </c:pt>
                <c:pt idx="3823">
                  <c:v>42.748454148626301</c:v>
                </c:pt>
                <c:pt idx="3824">
                  <c:v>42.752721140064303</c:v>
                </c:pt>
                <c:pt idx="3825">
                  <c:v>42.756987877758597</c:v>
                </c:pt>
                <c:pt idx="3826">
                  <c:v>42.761254361700303</c:v>
                </c:pt>
                <c:pt idx="3827">
                  <c:v>42.765520591880303</c:v>
                </c:pt>
                <c:pt idx="3828">
                  <c:v>42.769786568289803</c:v>
                </c:pt>
                <c:pt idx="3829">
                  <c:v>42.774052290919798</c:v>
                </c:pt>
                <c:pt idx="3830">
                  <c:v>42.778317759761499</c:v>
                </c:pt>
                <c:pt idx="3831">
                  <c:v>42.782582974805997</c:v>
                </c:pt>
                <c:pt idx="3832">
                  <c:v>42.786847936044502</c:v>
                </c:pt>
                <c:pt idx="3833">
                  <c:v>42.791112643468097</c:v>
                </c:pt>
                <c:pt idx="3834">
                  <c:v>42.795377097068098</c:v>
                </c:pt>
                <c:pt idx="3835">
                  <c:v>42.799641296835603</c:v>
                </c:pt>
                <c:pt idx="3836">
                  <c:v>42.8039052427619</c:v>
                </c:pt>
                <c:pt idx="3837">
                  <c:v>42.808168934838299</c:v>
                </c:pt>
                <c:pt idx="3838">
                  <c:v>42.812432373055998</c:v>
                </c:pt>
                <c:pt idx="3839">
                  <c:v>42.816695557406398</c:v>
                </c:pt>
                <c:pt idx="3840">
                  <c:v>42.820958487880702</c:v>
                </c:pt>
                <c:pt idx="3841">
                  <c:v>42.825221164470399</c:v>
                </c:pt>
                <c:pt idx="3842">
                  <c:v>42.829483587166798</c:v>
                </c:pt>
                <c:pt idx="3843">
                  <c:v>42.833745755961303</c:v>
                </c:pt>
                <c:pt idx="3844">
                  <c:v>42.8380076708453</c:v>
                </c:pt>
                <c:pt idx="3845">
                  <c:v>42.842269331810201</c:v>
                </c:pt>
                <c:pt idx="3846">
                  <c:v>42.846530738847498</c:v>
                </c:pt>
                <c:pt idx="3847">
                  <c:v>42.850791891948603</c:v>
                </c:pt>
                <c:pt idx="3848">
                  <c:v>42.855052791105102</c:v>
                </c:pt>
                <c:pt idx="3849">
                  <c:v>42.859313436308398</c:v>
                </c:pt>
                <c:pt idx="3850">
                  <c:v>42.863573827550198</c:v>
                </c:pt>
                <c:pt idx="3851">
                  <c:v>42.867833964821898</c:v>
                </c:pt>
                <c:pt idx="3852">
                  <c:v>42.872093848115199</c:v>
                </c:pt>
                <c:pt idx="3853">
                  <c:v>42.876353477421603</c:v>
                </c:pt>
                <c:pt idx="3854">
                  <c:v>42.880612852732803</c:v>
                </c:pt>
                <c:pt idx="3855">
                  <c:v>42.884871974040301</c:v>
                </c:pt>
                <c:pt idx="3856">
                  <c:v>42.889130841335998</c:v>
                </c:pt>
                <c:pt idx="3857">
                  <c:v>42.893389454611302</c:v>
                </c:pt>
                <c:pt idx="3858">
                  <c:v>42.8976478138581</c:v>
                </c:pt>
                <c:pt idx="3859">
                  <c:v>42.901905919068099</c:v>
                </c:pt>
                <c:pt idx="3860">
                  <c:v>42.906163770233</c:v>
                </c:pt>
                <c:pt idx="3861">
                  <c:v>42.910421367344597</c:v>
                </c:pt>
                <c:pt idx="3862">
                  <c:v>42.914678710394703</c:v>
                </c:pt>
                <c:pt idx="3863">
                  <c:v>42.918935799374999</c:v>
                </c:pt>
                <c:pt idx="3864">
                  <c:v>42.923192634277399</c:v>
                </c:pt>
                <c:pt idx="3865">
                  <c:v>42.927449215093802</c:v>
                </c:pt>
                <c:pt idx="3866">
                  <c:v>42.931705541816001</c:v>
                </c:pt>
                <c:pt idx="3867">
                  <c:v>42.935961614436003</c:v>
                </c:pt>
                <c:pt idx="3868">
                  <c:v>42.940217432945502</c:v>
                </c:pt>
                <c:pt idx="3869">
                  <c:v>42.944472997336597</c:v>
                </c:pt>
                <c:pt idx="3870">
                  <c:v>42.948728307601201</c:v>
                </c:pt>
                <c:pt idx="3871">
                  <c:v>42.952983363731299</c:v>
                </c:pt>
                <c:pt idx="3872">
                  <c:v>42.957238165718799</c:v>
                </c:pt>
                <c:pt idx="3873">
                  <c:v>42.961492713555899</c:v>
                </c:pt>
                <c:pt idx="3874">
                  <c:v>42.965747007234398</c:v>
                </c:pt>
                <c:pt idx="3875">
                  <c:v>42.970001046746503</c:v>
                </c:pt>
                <c:pt idx="3876">
                  <c:v>42.974254832084299</c:v>
                </c:pt>
                <c:pt idx="3877">
                  <c:v>42.978508363239797</c:v>
                </c:pt>
                <c:pt idx="3878">
                  <c:v>42.982761640205098</c:v>
                </c:pt>
                <c:pt idx="3879">
                  <c:v>42.987014662972499</c:v>
                </c:pt>
                <c:pt idx="3880">
                  <c:v>42.991267431533998</c:v>
                </c:pt>
                <c:pt idx="3881">
                  <c:v>42.995519945881803</c:v>
                </c:pt>
                <c:pt idx="3882">
                  <c:v>42.999772206008203</c:v>
                </c:pt>
                <c:pt idx="3883">
                  <c:v>43.004024211905303</c:v>
                </c:pt>
                <c:pt idx="3884">
                  <c:v>43.008275963565303</c:v>
                </c:pt>
                <c:pt idx="3885">
                  <c:v>43.0125274609806</c:v>
                </c:pt>
                <c:pt idx="3886">
                  <c:v>43.016778704143498</c:v>
                </c:pt>
                <c:pt idx="3887">
                  <c:v>43.021029693046103</c:v>
                </c:pt>
                <c:pt idx="3888">
                  <c:v>43.025280427680897</c:v>
                </c:pt>
                <c:pt idx="3889">
                  <c:v>43.029530908040101</c:v>
                </c:pt>
                <c:pt idx="3890">
                  <c:v>43.033781134116197</c:v>
                </c:pt>
                <c:pt idx="3891">
                  <c:v>43.038031105901602</c:v>
                </c:pt>
                <c:pt idx="3892">
                  <c:v>43.042280823388502</c:v>
                </c:pt>
                <c:pt idx="3893">
                  <c:v>43.046530286569499</c:v>
                </c:pt>
                <c:pt idx="3894">
                  <c:v>43.050779495436899</c:v>
                </c:pt>
                <c:pt idx="3895">
                  <c:v>43.055028449983297</c:v>
                </c:pt>
                <c:pt idx="3896">
                  <c:v>43.059277150201098</c:v>
                </c:pt>
                <c:pt idx="3897">
                  <c:v>43.063525596082798</c:v>
                </c:pt>
                <c:pt idx="3898">
                  <c:v>43.067773787621</c:v>
                </c:pt>
                <c:pt idx="3899">
                  <c:v>43.072021724808202</c:v>
                </c:pt>
                <c:pt idx="3900">
                  <c:v>43.0762694076369</c:v>
                </c:pt>
                <c:pt idx="3901">
                  <c:v>43.080516836099697</c:v>
                </c:pt>
                <c:pt idx="3902">
                  <c:v>43.084764010189303</c:v>
                </c:pt>
                <c:pt idx="3903">
                  <c:v>43.089010929898201</c:v>
                </c:pt>
                <c:pt idx="3904">
                  <c:v>43.0932575952191</c:v>
                </c:pt>
                <c:pt idx="3905">
                  <c:v>43.097504006144703</c:v>
                </c:pt>
                <c:pt idx="3906">
                  <c:v>43.101750162667599</c:v>
                </c:pt>
                <c:pt idx="3907">
                  <c:v>43.105996064780598</c:v>
                </c:pt>
                <c:pt idx="3908">
                  <c:v>43.110241712476302</c:v>
                </c:pt>
                <c:pt idx="3909">
                  <c:v>43.1144871057475</c:v>
                </c:pt>
                <c:pt idx="3910">
                  <c:v>43.118732244587001</c:v>
                </c:pt>
                <c:pt idx="3911">
                  <c:v>43.1229771289876</c:v>
                </c:pt>
                <c:pt idx="3912">
                  <c:v>43.127221758941999</c:v>
                </c:pt>
                <c:pt idx="3913">
                  <c:v>43.131466134443102</c:v>
                </c:pt>
                <c:pt idx="3914">
                  <c:v>43.135710255483701</c:v>
                </c:pt>
                <c:pt idx="3915">
                  <c:v>43.139954122056601</c:v>
                </c:pt>
                <c:pt idx="3916">
                  <c:v>43.144197734154901</c:v>
                </c:pt>
                <c:pt idx="3917">
                  <c:v>43.148441091771303</c:v>
                </c:pt>
                <c:pt idx="3918">
                  <c:v>43.152684194898697</c:v>
                </c:pt>
                <c:pt idx="3919">
                  <c:v>43.156927043530203</c:v>
                </c:pt>
                <c:pt idx="3920">
                  <c:v>43.161169637658702</c:v>
                </c:pt>
                <c:pt idx="3921">
                  <c:v>43.165411977277103</c:v>
                </c:pt>
                <c:pt idx="3922">
                  <c:v>43.169654062378598</c:v>
                </c:pt>
                <c:pt idx="3923">
                  <c:v>43.173895892955898</c:v>
                </c:pt>
                <c:pt idx="3924">
                  <c:v>43.178137469002301</c:v>
                </c:pt>
                <c:pt idx="3925">
                  <c:v>43.182378790510803</c:v>
                </c:pt>
                <c:pt idx="3926">
                  <c:v>43.186619857474497</c:v>
                </c:pt>
                <c:pt idx="3927">
                  <c:v>43.190860669886398</c:v>
                </c:pt>
                <c:pt idx="3928">
                  <c:v>43.195101227739698</c:v>
                </c:pt>
                <c:pt idx="3929">
                  <c:v>43.1993415310275</c:v>
                </c:pt>
                <c:pt idx="3930">
                  <c:v>43.203581579743002</c:v>
                </c:pt>
                <c:pt idx="3931">
                  <c:v>43.207821373879298</c:v>
                </c:pt>
                <c:pt idx="3932">
                  <c:v>43.212060913429703</c:v>
                </c:pt>
                <c:pt idx="3933">
                  <c:v>43.216300198387302</c:v>
                </c:pt>
                <c:pt idx="3934">
                  <c:v>43.220539228745501</c:v>
                </c:pt>
                <c:pt idx="3935">
                  <c:v>43.224778004497402</c:v>
                </c:pt>
                <c:pt idx="3936">
                  <c:v>43.229016525636297</c:v>
                </c:pt>
                <c:pt idx="3937">
                  <c:v>43.233254792155599</c:v>
                </c:pt>
                <c:pt idx="3938">
                  <c:v>43.237492804048401</c:v>
                </c:pt>
                <c:pt idx="3939">
                  <c:v>43.241730561308302</c:v>
                </c:pt>
                <c:pt idx="3940">
                  <c:v>43.245968063928501</c:v>
                </c:pt>
                <c:pt idx="3941">
                  <c:v>43.250205311902398</c:v>
                </c:pt>
                <c:pt idx="3942">
                  <c:v>43.2544423052234</c:v>
                </c:pt>
                <c:pt idx="3943">
                  <c:v>43.258679043884797</c:v>
                </c:pt>
                <c:pt idx="3944">
                  <c:v>43.262915527880203</c:v>
                </c:pt>
                <c:pt idx="3945">
                  <c:v>43.267151757203003</c:v>
                </c:pt>
                <c:pt idx="3946">
                  <c:v>43.271387731846701</c:v>
                </c:pt>
                <c:pt idx="3947">
                  <c:v>43.275623451804698</c:v>
                </c:pt>
                <c:pt idx="3948">
                  <c:v>43.279858917070499</c:v>
                </c:pt>
                <c:pt idx="3949">
                  <c:v>43.284094127637701</c:v>
                </c:pt>
                <c:pt idx="3950">
                  <c:v>43.288329083499796</c:v>
                </c:pt>
                <c:pt idx="3951">
                  <c:v>43.292563784650497</c:v>
                </c:pt>
                <c:pt idx="3952">
                  <c:v>43.296798231083102</c:v>
                </c:pt>
                <c:pt idx="3953">
                  <c:v>43.301032422791501</c:v>
                </c:pt>
                <c:pt idx="3954">
                  <c:v>43.305266359769199</c:v>
                </c:pt>
                <c:pt idx="3955">
                  <c:v>43.309500042009802</c:v>
                </c:pt>
                <c:pt idx="3956">
                  <c:v>43.313733469507099</c:v>
                </c:pt>
                <c:pt idx="3957">
                  <c:v>43.317966642254603</c:v>
                </c:pt>
                <c:pt idx="3958">
                  <c:v>43.322199560246098</c:v>
                </c:pt>
                <c:pt idx="3959">
                  <c:v>43.326432223475301</c:v>
                </c:pt>
                <c:pt idx="3960">
                  <c:v>43.330664631936003</c:v>
                </c:pt>
                <c:pt idx="3961">
                  <c:v>43.334896785621901</c:v>
                </c:pt>
                <c:pt idx="3962">
                  <c:v>43.339128684526699</c:v>
                </c:pt>
                <c:pt idx="3963">
                  <c:v>43.343360328644401</c:v>
                </c:pt>
                <c:pt idx="3964">
                  <c:v>43.347591717968697</c:v>
                </c:pt>
                <c:pt idx="3965">
                  <c:v>43.351822852493299</c:v>
                </c:pt>
                <c:pt idx="3966">
                  <c:v>43.356053732212303</c:v>
                </c:pt>
                <c:pt idx="3967">
                  <c:v>43.360284357119397</c:v>
                </c:pt>
                <c:pt idx="3968">
                  <c:v>43.364514727208601</c:v>
                </c:pt>
                <c:pt idx="3969">
                  <c:v>43.368744842473802</c:v>
                </c:pt>
                <c:pt idx="3970">
                  <c:v>43.372974702908799</c:v>
                </c:pt>
                <c:pt idx="3971">
                  <c:v>43.3772043085077</c:v>
                </c:pt>
                <c:pt idx="3972">
                  <c:v>43.381433659264403</c:v>
                </c:pt>
                <c:pt idx="3973">
                  <c:v>43.385662755172902</c:v>
                </c:pt>
                <c:pt idx="3974">
                  <c:v>43.389891596227102</c:v>
                </c:pt>
                <c:pt idx="3975">
                  <c:v>43.394120182421297</c:v>
                </c:pt>
                <c:pt idx="3976">
                  <c:v>43.398348513749198</c:v>
                </c:pt>
                <c:pt idx="3977">
                  <c:v>43.4025765902052</c:v>
                </c:pt>
                <c:pt idx="3978">
                  <c:v>43.406804411783099</c:v>
                </c:pt>
                <c:pt idx="3979">
                  <c:v>43.411031978477098</c:v>
                </c:pt>
                <c:pt idx="3980">
                  <c:v>43.415259290281398</c:v>
                </c:pt>
                <c:pt idx="3981">
                  <c:v>43.419486347190102</c:v>
                </c:pt>
                <c:pt idx="3982">
                  <c:v>43.423713149197198</c:v>
                </c:pt>
                <c:pt idx="3983">
                  <c:v>43.427939696297102</c:v>
                </c:pt>
                <c:pt idx="3984">
                  <c:v>43.432165988483902</c:v>
                </c:pt>
                <c:pt idx="3985">
                  <c:v>43.4363920257518</c:v>
                </c:pt>
                <c:pt idx="3986">
                  <c:v>43.440617808094999</c:v>
                </c:pt>
                <c:pt idx="3987">
                  <c:v>43.444843335507798</c:v>
                </c:pt>
                <c:pt idx="3988">
                  <c:v>43.449068607984501</c:v>
                </c:pt>
                <c:pt idx="3989">
                  <c:v>43.4532936255194</c:v>
                </c:pt>
                <c:pt idx="3990">
                  <c:v>43.457518388106699</c:v>
                </c:pt>
                <c:pt idx="3991">
                  <c:v>43.461742895740798</c:v>
                </c:pt>
                <c:pt idx="3992">
                  <c:v>43.465967148415999</c:v>
                </c:pt>
                <c:pt idx="3993">
                  <c:v>43.470191146126702</c:v>
                </c:pt>
                <c:pt idx="3994">
                  <c:v>43.474414888867202</c:v>
                </c:pt>
                <c:pt idx="3995">
                  <c:v>43.478638376632098</c:v>
                </c:pt>
                <c:pt idx="3996">
                  <c:v>43.4828616094156</c:v>
                </c:pt>
                <c:pt idx="3997">
                  <c:v>43.487084587212301</c:v>
                </c:pt>
                <c:pt idx="3998">
                  <c:v>43.491307310016502</c:v>
                </c:pt>
                <c:pt idx="3999">
                  <c:v>43.495529777822803</c:v>
                </c:pt>
                <c:pt idx="4000">
                  <c:v>43.499751990625697</c:v>
                </c:pt>
                <c:pt idx="4001">
                  <c:v>43.503973948419599</c:v>
                </c:pt>
                <c:pt idx="4002">
                  <c:v>43.508195651199202</c:v>
                </c:pt>
                <c:pt idx="4003">
                  <c:v>43.512417098958799</c:v>
                </c:pt>
                <c:pt idx="4004">
                  <c:v>43.516638291693198</c:v>
                </c:pt>
                <c:pt idx="4005">
                  <c:v>43.520859229396898</c:v>
                </c:pt>
                <c:pt idx="4006">
                  <c:v>43.525079912064399</c:v>
                </c:pt>
                <c:pt idx="4007">
                  <c:v>43.529300339690501</c:v>
                </c:pt>
                <c:pt idx="4008">
                  <c:v>43.533520512269703</c:v>
                </c:pt>
                <c:pt idx="4009">
                  <c:v>43.537740429796798</c:v>
                </c:pt>
                <c:pt idx="4010">
                  <c:v>43.5419600922664</c:v>
                </c:pt>
                <c:pt idx="4011">
                  <c:v>43.546179499673102</c:v>
                </c:pt>
                <c:pt idx="4012">
                  <c:v>43.5503986520118</c:v>
                </c:pt>
                <c:pt idx="4013">
                  <c:v>43.554617549277097</c:v>
                </c:pt>
                <c:pt idx="4014">
                  <c:v>43.558836191463797</c:v>
                </c:pt>
                <c:pt idx="4015">
                  <c:v>43.5630545785667</c:v>
                </c:pt>
                <c:pt idx="4016">
                  <c:v>43.567272710580497</c:v>
                </c:pt>
                <c:pt idx="4017">
                  <c:v>43.571490587500101</c:v>
                </c:pt>
                <c:pt idx="4018">
                  <c:v>43.575708209320297</c:v>
                </c:pt>
                <c:pt idx="4019">
                  <c:v>43.579925576035897</c:v>
                </c:pt>
                <c:pt idx="4020">
                  <c:v>43.584142687641702</c:v>
                </c:pt>
                <c:pt idx="4021">
                  <c:v>43.5883595441328</c:v>
                </c:pt>
                <c:pt idx="4022">
                  <c:v>43.592576145503898</c:v>
                </c:pt>
                <c:pt idx="4023">
                  <c:v>43.596792491749902</c:v>
                </c:pt>
                <c:pt idx="4024">
                  <c:v>43.601008582865902</c:v>
                </c:pt>
                <c:pt idx="4025">
                  <c:v>43.605224418846802</c:v>
                </c:pt>
                <c:pt idx="4026">
                  <c:v>43.609439999687403</c:v>
                </c:pt>
                <c:pt idx="4027">
                  <c:v>43.613655325382901</c:v>
                </c:pt>
                <c:pt idx="4028">
                  <c:v>43.6178703959283</c:v>
                </c:pt>
                <c:pt idx="4029">
                  <c:v>43.622085211318399</c:v>
                </c:pt>
                <c:pt idx="4030">
                  <c:v>43.626299771548503</c:v>
                </c:pt>
                <c:pt idx="4031">
                  <c:v>43.630514076613501</c:v>
                </c:pt>
                <c:pt idx="4032">
                  <c:v>43.634728126508598</c:v>
                </c:pt>
                <c:pt idx="4033">
                  <c:v>43.638941921228799</c:v>
                </c:pt>
                <c:pt idx="4034">
                  <c:v>43.643155460769201</c:v>
                </c:pt>
                <c:pt idx="4035">
                  <c:v>43.6473687451251</c:v>
                </c:pt>
                <c:pt idx="4036">
                  <c:v>43.651581774291401</c:v>
                </c:pt>
                <c:pt idx="4037">
                  <c:v>43.655794548263501</c:v>
                </c:pt>
                <c:pt idx="4038">
                  <c:v>43.660007067036403</c:v>
                </c:pt>
                <c:pt idx="4039">
                  <c:v>43.664219330605398</c:v>
                </c:pt>
                <c:pt idx="4040">
                  <c:v>43.668431338965803</c:v>
                </c:pt>
                <c:pt idx="4041">
                  <c:v>43.6726430921127</c:v>
                </c:pt>
                <c:pt idx="4042">
                  <c:v>43.676854590041401</c:v>
                </c:pt>
                <c:pt idx="4043">
                  <c:v>43.681065832747201</c:v>
                </c:pt>
                <c:pt idx="4044">
                  <c:v>43.685276820225397</c:v>
                </c:pt>
                <c:pt idx="4045">
                  <c:v>43.689487552471299</c:v>
                </c:pt>
                <c:pt idx="4046">
                  <c:v>43.693698029480203</c:v>
                </c:pt>
                <c:pt idx="4047">
                  <c:v>43.697908251247497</c:v>
                </c:pt>
                <c:pt idx="4048">
                  <c:v>43.702118217768501</c:v>
                </c:pt>
                <c:pt idx="4049">
                  <c:v>43.706327929038601</c:v>
                </c:pt>
                <c:pt idx="4050">
                  <c:v>43.7105373850533</c:v>
                </c:pt>
                <c:pt idx="4051">
                  <c:v>43.714746585807902</c:v>
                </c:pt>
                <c:pt idx="4052">
                  <c:v>43.718955531298</c:v>
                </c:pt>
                <c:pt idx="4053">
                  <c:v>43.7231642215188</c:v>
                </c:pt>
                <c:pt idx="4054">
                  <c:v>43.727372656466002</c:v>
                </c:pt>
                <c:pt idx="4055">
                  <c:v>43.731580836134903</c:v>
                </c:pt>
                <c:pt idx="4056">
                  <c:v>43.735788760521203</c:v>
                </c:pt>
                <c:pt idx="4057">
                  <c:v>43.739996429620298</c:v>
                </c:pt>
                <c:pt idx="4058">
                  <c:v>43.744203843427798</c:v>
                </c:pt>
                <c:pt idx="4059">
                  <c:v>43.748411001939303</c:v>
                </c:pt>
                <c:pt idx="4060">
                  <c:v>43.752617905150203</c:v>
                </c:pt>
                <c:pt idx="4061">
                  <c:v>43.756824553056298</c:v>
                </c:pt>
                <c:pt idx="4062">
                  <c:v>43.761030945653097</c:v>
                </c:pt>
                <c:pt idx="4063">
                  <c:v>43.765237082936302</c:v>
                </c:pt>
                <c:pt idx="4064">
                  <c:v>43.769442964901501</c:v>
                </c:pt>
                <c:pt idx="4065">
                  <c:v>43.773648591544401</c:v>
                </c:pt>
                <c:pt idx="4066">
                  <c:v>43.777853962860597</c:v>
                </c:pt>
                <c:pt idx="4067">
                  <c:v>43.782059078845897</c:v>
                </c:pt>
                <c:pt idx="4068">
                  <c:v>43.786263939496003</c:v>
                </c:pt>
                <c:pt idx="4069">
                  <c:v>43.7904685448066</c:v>
                </c:pt>
                <c:pt idx="4070">
                  <c:v>43.794672894773498</c:v>
                </c:pt>
                <c:pt idx="4071">
                  <c:v>43.798876989392497</c:v>
                </c:pt>
                <c:pt idx="4072">
                  <c:v>43.803080828659297</c:v>
                </c:pt>
                <c:pt idx="4073">
                  <c:v>43.8072844125697</c:v>
                </c:pt>
                <c:pt idx="4074">
                  <c:v>43.811487741119599</c:v>
                </c:pt>
                <c:pt idx="4075">
                  <c:v>43.815690814304901</c:v>
                </c:pt>
                <c:pt idx="4076">
                  <c:v>43.8198936321213</c:v>
                </c:pt>
                <c:pt idx="4077">
                  <c:v>43.824096194564703</c:v>
                </c:pt>
                <c:pt idx="4078">
                  <c:v>43.828298501631203</c:v>
                </c:pt>
                <c:pt idx="4079">
                  <c:v>43.8325005533165</c:v>
                </c:pt>
                <c:pt idx="4080">
                  <c:v>43.836702349616502</c:v>
                </c:pt>
                <c:pt idx="4081">
                  <c:v>43.840903890527301</c:v>
                </c:pt>
                <c:pt idx="4082">
                  <c:v>43.845105176044903</c:v>
                </c:pt>
                <c:pt idx="4083">
                  <c:v>43.849306206165103</c:v>
                </c:pt>
                <c:pt idx="4084">
                  <c:v>43.8535069808839</c:v>
                </c:pt>
                <c:pt idx="4085">
                  <c:v>43.857707500197499</c:v>
                </c:pt>
                <c:pt idx="4086">
                  <c:v>43.861907764101801</c:v>
                </c:pt>
                <c:pt idx="4087">
                  <c:v>43.866107772592997</c:v>
                </c:pt>
                <c:pt idx="4088">
                  <c:v>43.870307525666902</c:v>
                </c:pt>
                <c:pt idx="4089">
                  <c:v>43.874507023319801</c:v>
                </c:pt>
                <c:pt idx="4090">
                  <c:v>43.878706265547699</c:v>
                </c:pt>
                <c:pt idx="4091">
                  <c:v>43.882905252346802</c:v>
                </c:pt>
                <c:pt idx="4092">
                  <c:v>43.887103983713203</c:v>
                </c:pt>
                <c:pt idx="4093">
                  <c:v>43.891302459643001</c:v>
                </c:pt>
                <c:pt idx="4094">
                  <c:v>43.8955006801325</c:v>
                </c:pt>
                <c:pt idx="4095">
                  <c:v>43.8996986451777</c:v>
                </c:pt>
                <c:pt idx="4096">
                  <c:v>43.903896354775</c:v>
                </c:pt>
                <c:pt idx="4097">
                  <c:v>43.908093808920597</c:v>
                </c:pt>
                <c:pt idx="4098">
                  <c:v>43.912291007610499</c:v>
                </c:pt>
                <c:pt idx="4099">
                  <c:v>43.916487950841301</c:v>
                </c:pt>
                <c:pt idx="4100">
                  <c:v>43.920684638609004</c:v>
                </c:pt>
                <c:pt idx="4101">
                  <c:v>43.924881070910097</c:v>
                </c:pt>
                <c:pt idx="4102">
                  <c:v>43.9290772477407</c:v>
                </c:pt>
                <c:pt idx="4103">
                  <c:v>43.933273169097298</c:v>
                </c:pt>
                <c:pt idx="4104">
                  <c:v>43.937468834976201</c:v>
                </c:pt>
                <c:pt idx="4105">
                  <c:v>43.941664245373701</c:v>
                </c:pt>
                <c:pt idx="4106">
                  <c:v>43.945859400286302</c:v>
                </c:pt>
                <c:pt idx="4107">
                  <c:v>43.950054299710203</c:v>
                </c:pt>
                <c:pt idx="4108">
                  <c:v>43.9542489436419</c:v>
                </c:pt>
                <c:pt idx="4109">
                  <c:v>43.958443332077898</c:v>
                </c:pt>
                <c:pt idx="4110">
                  <c:v>43.962637465014602</c:v>
                </c:pt>
                <c:pt idx="4111">
                  <c:v>43.966831342448501</c:v>
                </c:pt>
                <c:pt idx="4112">
                  <c:v>43.971024964375999</c:v>
                </c:pt>
                <c:pt idx="4113">
                  <c:v>43.975218330793503</c:v>
                </c:pt>
                <c:pt idx="4114">
                  <c:v>43.979411441697799</c:v>
                </c:pt>
                <c:pt idx="4115">
                  <c:v>43.983604297085201</c:v>
                </c:pt>
                <c:pt idx="4116">
                  <c:v>43.987796896952297</c:v>
                </c:pt>
                <c:pt idx="4117">
                  <c:v>43.991989241295698</c:v>
                </c:pt>
                <c:pt idx="4118">
                  <c:v>43.996181330112002</c:v>
                </c:pt>
                <c:pt idx="4119">
                  <c:v>44.000373163397697</c:v>
                </c:pt>
                <c:pt idx="4120">
                  <c:v>44.004564741149402</c:v>
                </c:pt>
                <c:pt idx="4121">
                  <c:v>44.008756063363897</c:v>
                </c:pt>
                <c:pt idx="4122">
                  <c:v>44.012947130037702</c:v>
                </c:pt>
                <c:pt idx="4123">
                  <c:v>44.017137941167498</c:v>
                </c:pt>
                <c:pt idx="4124">
                  <c:v>44.021328496750002</c:v>
                </c:pt>
                <c:pt idx="4125">
                  <c:v>44.025518796781903</c:v>
                </c:pt>
                <c:pt idx="4126">
                  <c:v>44.029708841259897</c:v>
                </c:pt>
                <c:pt idx="4127">
                  <c:v>44.033898630180701</c:v>
                </c:pt>
                <c:pt idx="4128">
                  <c:v>44.038088163541097</c:v>
                </c:pt>
                <c:pt idx="4129">
                  <c:v>44.042277441337902</c:v>
                </c:pt>
                <c:pt idx="4130">
                  <c:v>44.046466463567697</c:v>
                </c:pt>
                <c:pt idx="4131">
                  <c:v>44.050655230227498</c:v>
                </c:pt>
                <c:pt idx="4132">
                  <c:v>44.054843741314002</c:v>
                </c:pt>
                <c:pt idx="4133">
                  <c:v>44.059031996824103</c:v>
                </c:pt>
                <c:pt idx="4134">
                  <c:v>44.063219996754597</c:v>
                </c:pt>
                <c:pt idx="4135">
                  <c:v>44.0674077411024</c:v>
                </c:pt>
                <c:pt idx="4136">
                  <c:v>44.0715952298643</c:v>
                </c:pt>
                <c:pt idx="4137">
                  <c:v>44.075782463037299</c:v>
                </c:pt>
                <c:pt idx="4138">
                  <c:v>44.079969440618299</c:v>
                </c:pt>
                <c:pt idx="4139">
                  <c:v>44.084156162604103</c:v>
                </c:pt>
                <c:pt idx="4140">
                  <c:v>44.088342628991903</c:v>
                </c:pt>
                <c:pt idx="4141">
                  <c:v>44.092528839778403</c:v>
                </c:pt>
                <c:pt idx="4142">
                  <c:v>44.096714794960697</c:v>
                </c:pt>
                <c:pt idx="4143">
                  <c:v>44.1009004945358</c:v>
                </c:pt>
                <c:pt idx="4144">
                  <c:v>44.1050859385007</c:v>
                </c:pt>
                <c:pt idx="4145">
                  <c:v>44.109271126852398</c:v>
                </c:pt>
                <c:pt idx="4146">
                  <c:v>44.113456059588003</c:v>
                </c:pt>
                <c:pt idx="4147">
                  <c:v>44.117640736704601</c:v>
                </c:pt>
                <c:pt idx="4148">
                  <c:v>44.121825158199201</c:v>
                </c:pt>
                <c:pt idx="4149">
                  <c:v>44.126009324068903</c:v>
                </c:pt>
                <c:pt idx="4150">
                  <c:v>44.130193234310802</c:v>
                </c:pt>
                <c:pt idx="4151">
                  <c:v>44.134376888921999</c:v>
                </c:pt>
                <c:pt idx="4152">
                  <c:v>44.1385602878998</c:v>
                </c:pt>
                <c:pt idx="4153">
                  <c:v>44.1427434312412</c:v>
                </c:pt>
                <c:pt idx="4154">
                  <c:v>44.1469263189435</c:v>
                </c:pt>
                <c:pt idx="4155">
                  <c:v>44.151108951003799</c:v>
                </c:pt>
                <c:pt idx="4156">
                  <c:v>44.155291327419299</c:v>
                </c:pt>
                <c:pt idx="4157">
                  <c:v>44.159473448187299</c:v>
                </c:pt>
                <c:pt idx="4158">
                  <c:v>44.1636553133051</c:v>
                </c:pt>
                <c:pt idx="4159">
                  <c:v>44.167836922769801</c:v>
                </c:pt>
                <c:pt idx="4160">
                  <c:v>44.172018276578697</c:v>
                </c:pt>
                <c:pt idx="4161">
                  <c:v>44.176199374729201</c:v>
                </c:pt>
                <c:pt idx="4162">
                  <c:v>44.180380217218499</c:v>
                </c:pt>
                <c:pt idx="4163">
                  <c:v>44.184560804043997</c:v>
                </c:pt>
                <c:pt idx="4164">
                  <c:v>44.188741135203003</c:v>
                </c:pt>
                <c:pt idx="4165">
                  <c:v>44.192921210692901</c:v>
                </c:pt>
                <c:pt idx="4166">
                  <c:v>44.197101030511</c:v>
                </c:pt>
                <c:pt idx="4167">
                  <c:v>44.201280594654698</c:v>
                </c:pt>
                <c:pt idx="4168">
                  <c:v>44.205459903121501</c:v>
                </c:pt>
                <c:pt idx="4169">
                  <c:v>44.209638955908702</c:v>
                </c:pt>
                <c:pt idx="4170">
                  <c:v>44.213817753013799</c:v>
                </c:pt>
                <c:pt idx="4171">
                  <c:v>44.2179962944343</c:v>
                </c:pt>
                <c:pt idx="4172">
                  <c:v>44.222174580167597</c:v>
                </c:pt>
                <c:pt idx="4173">
                  <c:v>44.226352610211102</c:v>
                </c:pt>
                <c:pt idx="4174">
                  <c:v>44.230530384562499</c:v>
                </c:pt>
                <c:pt idx="4175">
                  <c:v>44.234707903219203</c:v>
                </c:pt>
                <c:pt idx="4176">
                  <c:v>44.238885166178797</c:v>
                </c:pt>
                <c:pt idx="4177">
                  <c:v>44.243062173438801</c:v>
                </c:pt>
                <c:pt idx="4178">
                  <c:v>44.247238924996701</c:v>
                </c:pt>
                <c:pt idx="4179">
                  <c:v>44.2514154208503</c:v>
                </c:pt>
                <c:pt idx="4180">
                  <c:v>44.255591660996899</c:v>
                </c:pt>
                <c:pt idx="4181">
                  <c:v>44.259767645434302</c:v>
                </c:pt>
                <c:pt idx="4182">
                  <c:v>44.263943374160199</c:v>
                </c:pt>
                <c:pt idx="4183">
                  <c:v>44.268118847171998</c:v>
                </c:pt>
                <c:pt idx="4184">
                  <c:v>44.272294064467602</c:v>
                </c:pt>
                <c:pt idx="4185">
                  <c:v>44.276469026044602</c:v>
                </c:pt>
                <c:pt idx="4186">
                  <c:v>44.280643731900597</c:v>
                </c:pt>
                <c:pt idx="4187">
                  <c:v>44.284818182033398</c:v>
                </c:pt>
                <c:pt idx="4188">
                  <c:v>44.288992376440802</c:v>
                </c:pt>
                <c:pt idx="4189">
                  <c:v>44.293166315120402</c:v>
                </c:pt>
                <c:pt idx="4190">
                  <c:v>44.297339998070001</c:v>
                </c:pt>
                <c:pt idx="4191">
                  <c:v>44.301513425287403</c:v>
                </c:pt>
                <c:pt idx="4192">
                  <c:v>44.3056865967704</c:v>
                </c:pt>
                <c:pt idx="4193">
                  <c:v>44.309859512516802</c:v>
                </c:pt>
                <c:pt idx="4194">
                  <c:v>44.314032172524399</c:v>
                </c:pt>
                <c:pt idx="4195">
                  <c:v>44.318204576790997</c:v>
                </c:pt>
                <c:pt idx="4196">
                  <c:v>44.322376725314498</c:v>
                </c:pt>
                <c:pt idx="4197">
                  <c:v>44.326548618092801</c:v>
                </c:pt>
                <c:pt idx="4198">
                  <c:v>44.330720255123701</c:v>
                </c:pt>
                <c:pt idx="4199">
                  <c:v>44.334891636405203</c:v>
                </c:pt>
                <c:pt idx="4200">
                  <c:v>44.339062761935097</c:v>
                </c:pt>
                <c:pt idx="4201">
                  <c:v>44.343233631711499</c:v>
                </c:pt>
                <c:pt idx="4202">
                  <c:v>44.3474042457321</c:v>
                </c:pt>
                <c:pt idx="4203">
                  <c:v>44.351574603995097</c:v>
                </c:pt>
                <c:pt idx="4204">
                  <c:v>44.355744706498399</c:v>
                </c:pt>
                <c:pt idx="4205">
                  <c:v>44.359914553239904</c:v>
                </c:pt>
                <c:pt idx="4206">
                  <c:v>44.364084144217799</c:v>
                </c:pt>
                <c:pt idx="4207">
                  <c:v>44.368253479430003</c:v>
                </c:pt>
                <c:pt idx="4208">
                  <c:v>44.372422558874497</c:v>
                </c:pt>
                <c:pt idx="4209">
                  <c:v>44.3765913825494</c:v>
                </c:pt>
                <c:pt idx="4210">
                  <c:v>44.380759950452898</c:v>
                </c:pt>
                <c:pt idx="4211">
                  <c:v>44.384928262582903</c:v>
                </c:pt>
                <c:pt idx="4212">
                  <c:v>44.389096318937497</c:v>
                </c:pt>
                <c:pt idx="4213">
                  <c:v>44.393264119515003</c:v>
                </c:pt>
                <c:pt idx="4214">
                  <c:v>44.397431664313501</c:v>
                </c:pt>
                <c:pt idx="4215">
                  <c:v>44.401598953331003</c:v>
                </c:pt>
                <c:pt idx="4216">
                  <c:v>44.405765986565697</c:v>
                </c:pt>
                <c:pt idx="4217">
                  <c:v>44.409932764015899</c:v>
                </c:pt>
                <c:pt idx="4218">
                  <c:v>44.414099285679796</c:v>
                </c:pt>
                <c:pt idx="4219">
                  <c:v>44.4182655515555</c:v>
                </c:pt>
                <c:pt idx="4220">
                  <c:v>44.422431561641197</c:v>
                </c:pt>
                <c:pt idx="4221">
                  <c:v>44.426597315935297</c:v>
                </c:pt>
                <c:pt idx="4222">
                  <c:v>44.430762814435901</c:v>
                </c:pt>
                <c:pt idx="4223">
                  <c:v>44.434928057141398</c:v>
                </c:pt>
                <c:pt idx="4224">
                  <c:v>44.439093044050097</c:v>
                </c:pt>
                <c:pt idx="4225">
                  <c:v>44.443257775160198</c:v>
                </c:pt>
                <c:pt idx="4226">
                  <c:v>44.447422250470098</c:v>
                </c:pt>
                <c:pt idx="4227">
                  <c:v>44.451586469977997</c:v>
                </c:pt>
                <c:pt idx="4228">
                  <c:v>44.455750433682503</c:v>
                </c:pt>
                <c:pt idx="4229">
                  <c:v>44.459914141581699</c:v>
                </c:pt>
                <c:pt idx="4230">
                  <c:v>44.464077593674197</c:v>
                </c:pt>
                <c:pt idx="4231">
                  <c:v>44.468240789958301</c:v>
                </c:pt>
                <c:pt idx="4232">
                  <c:v>44.472403730432397</c:v>
                </c:pt>
                <c:pt idx="4233">
                  <c:v>44.476566415094901</c:v>
                </c:pt>
                <c:pt idx="4234">
                  <c:v>44.480728843944398</c:v>
                </c:pt>
                <c:pt idx="4235">
                  <c:v>44.484891016979198</c:v>
                </c:pt>
                <c:pt idx="4236">
                  <c:v>44.489052934197801</c:v>
                </c:pt>
                <c:pt idx="4237">
                  <c:v>44.493214595598801</c:v>
                </c:pt>
                <c:pt idx="4238">
                  <c:v>44.497376001180498</c:v>
                </c:pt>
                <c:pt idx="4239">
                  <c:v>44.501537150941601</c:v>
                </c:pt>
                <c:pt idx="4240">
                  <c:v>44.505698044880603</c:v>
                </c:pt>
                <c:pt idx="4241">
                  <c:v>44.509858682996096</c:v>
                </c:pt>
                <c:pt idx="4242">
                  <c:v>44.514019065286497</c:v>
                </c:pt>
                <c:pt idx="4243">
                  <c:v>44.518179191750498</c:v>
                </c:pt>
                <c:pt idx="4244">
                  <c:v>44.522339062386699</c:v>
                </c:pt>
                <c:pt idx="4245">
                  <c:v>44.526498677193601</c:v>
                </c:pt>
                <c:pt idx="4246">
                  <c:v>44.530658036170003</c:v>
                </c:pt>
                <c:pt idx="4247">
                  <c:v>44.534817139314498</c:v>
                </c:pt>
                <c:pt idx="4248">
                  <c:v>44.538975986625601</c:v>
                </c:pt>
                <c:pt idx="4249">
                  <c:v>44.543134578102197</c:v>
                </c:pt>
                <c:pt idx="4250">
                  <c:v>44.547292913742801</c:v>
                </c:pt>
                <c:pt idx="4251">
                  <c:v>44.551450993546197</c:v>
                </c:pt>
                <c:pt idx="4252">
                  <c:v>44.5556088175111</c:v>
                </c:pt>
                <c:pt idx="4253">
                  <c:v>44.559766385636202</c:v>
                </c:pt>
                <c:pt idx="4254">
                  <c:v>44.563923697920302</c:v>
                </c:pt>
                <c:pt idx="4255">
                  <c:v>44.5680807543622</c:v>
                </c:pt>
                <c:pt idx="4256">
                  <c:v>44.572237554960601</c:v>
                </c:pt>
                <c:pt idx="4257">
                  <c:v>44.5763940997142</c:v>
                </c:pt>
                <c:pt idx="4258">
                  <c:v>44.580550388622001</c:v>
                </c:pt>
                <c:pt idx="4259">
                  <c:v>44.584706421682803</c:v>
                </c:pt>
                <c:pt idx="4260">
                  <c:v>44.588862198895299</c:v>
                </c:pt>
                <c:pt idx="4261">
                  <c:v>44.593017720258402</c:v>
                </c:pt>
                <c:pt idx="4262">
                  <c:v>44.597172985771103</c:v>
                </c:pt>
                <c:pt idx="4263">
                  <c:v>44.601327995432101</c:v>
                </c:pt>
                <c:pt idx="4264">
                  <c:v>44.605482749240501</c:v>
                </c:pt>
                <c:pt idx="4265">
                  <c:v>44.609637247195003</c:v>
                </c:pt>
                <c:pt idx="4266">
                  <c:v>44.613791489294599</c:v>
                </c:pt>
                <c:pt idx="4267">
                  <c:v>44.617945475538399</c:v>
                </c:pt>
                <c:pt idx="4268">
                  <c:v>44.622099205925103</c:v>
                </c:pt>
                <c:pt idx="4269">
                  <c:v>44.626252680453902</c:v>
                </c:pt>
                <c:pt idx="4270">
                  <c:v>44.630405899123602</c:v>
                </c:pt>
                <c:pt idx="4271">
                  <c:v>44.6345588619333</c:v>
                </c:pt>
                <c:pt idx="4272">
                  <c:v>44.638711568882002</c:v>
                </c:pt>
                <c:pt idx="4273">
                  <c:v>44.642864019968798</c:v>
                </c:pt>
                <c:pt idx="4274">
                  <c:v>44.6470162151926</c:v>
                </c:pt>
                <c:pt idx="4275">
                  <c:v>44.6511681545526</c:v>
                </c:pt>
                <c:pt idx="4276">
                  <c:v>44.655319838047802</c:v>
                </c:pt>
                <c:pt idx="4277">
                  <c:v>44.659471265677396</c:v>
                </c:pt>
                <c:pt idx="4278">
                  <c:v>44.663622437440303</c:v>
                </c:pt>
                <c:pt idx="4279">
                  <c:v>44.667773353335797</c:v>
                </c:pt>
                <c:pt idx="4280">
                  <c:v>44.671924013362997</c:v>
                </c:pt>
                <c:pt idx="4281">
                  <c:v>44.676074417520901</c:v>
                </c:pt>
                <c:pt idx="4282">
                  <c:v>44.680224565808899</c:v>
                </c:pt>
                <c:pt idx="4283">
                  <c:v>44.684374458226102</c:v>
                </c:pt>
                <c:pt idx="4284">
                  <c:v>44.688524094771601</c:v>
                </c:pt>
                <c:pt idx="4285">
                  <c:v>44.6926734754447</c:v>
                </c:pt>
                <c:pt idx="4286">
                  <c:v>44.696822600244602</c:v>
                </c:pt>
                <c:pt idx="4287">
                  <c:v>44.700971469170497</c:v>
                </c:pt>
                <c:pt idx="4288">
                  <c:v>44.705120082221796</c:v>
                </c:pt>
                <c:pt idx="4289">
                  <c:v>44.709268439397597</c:v>
                </c:pt>
                <c:pt idx="4290">
                  <c:v>44.713416540697203</c:v>
                </c:pt>
                <c:pt idx="4291">
                  <c:v>44.717564386120003</c:v>
                </c:pt>
                <c:pt idx="4292">
                  <c:v>44.721711975665201</c:v>
                </c:pt>
                <c:pt idx="4293">
                  <c:v>44.725859309332201</c:v>
                </c:pt>
                <c:pt idx="4294">
                  <c:v>44.730006387120298</c:v>
                </c:pt>
                <c:pt idx="4295">
                  <c:v>44.734153209028896</c:v>
                </c:pt>
                <c:pt idx="4296">
                  <c:v>44.7382997750573</c:v>
                </c:pt>
                <c:pt idx="4297">
                  <c:v>44.742446085205003</c:v>
                </c:pt>
                <c:pt idx="4298">
                  <c:v>44.746592139471304</c:v>
                </c:pt>
                <c:pt idx="4299">
                  <c:v>44.750737937855597</c:v>
                </c:pt>
                <c:pt idx="4300">
                  <c:v>44.7548834803574</c:v>
                </c:pt>
                <c:pt idx="4301">
                  <c:v>44.759028766976101</c:v>
                </c:pt>
                <c:pt idx="4302">
                  <c:v>44.763173797711197</c:v>
                </c:pt>
                <c:pt idx="4303">
                  <c:v>44.767318572562097</c:v>
                </c:pt>
                <c:pt idx="4304">
                  <c:v>44.771463091528297</c:v>
                </c:pt>
                <c:pt idx="4305">
                  <c:v>44.775607354609399</c:v>
                </c:pt>
                <c:pt idx="4306">
                  <c:v>44.779751361804799</c:v>
                </c:pt>
                <c:pt idx="4307">
                  <c:v>44.783895113113999</c:v>
                </c:pt>
                <c:pt idx="4308">
                  <c:v>44.788038608536702</c:v>
                </c:pt>
                <c:pt idx="4309">
                  <c:v>44.792181848072403</c:v>
                </c:pt>
                <c:pt idx="4310">
                  <c:v>44.796324831720597</c:v>
                </c:pt>
                <c:pt idx="4311">
                  <c:v>44.800467559481</c:v>
                </c:pt>
                <c:pt idx="4312">
                  <c:v>44.804610031353</c:v>
                </c:pt>
                <c:pt idx="4313">
                  <c:v>44.8087522473365</c:v>
                </c:pt>
                <c:pt idx="4314">
                  <c:v>44.812894207430801</c:v>
                </c:pt>
                <c:pt idx="4315">
                  <c:v>44.817035911635898</c:v>
                </c:pt>
                <c:pt idx="4316">
                  <c:v>44.8211773599512</c:v>
                </c:pt>
                <c:pt idx="4317">
                  <c:v>44.825318552376402</c:v>
                </c:pt>
                <c:pt idx="4318">
                  <c:v>44.829459488911397</c:v>
                </c:pt>
                <c:pt idx="4319">
                  <c:v>44.833600169555602</c:v>
                </c:pt>
                <c:pt idx="4320">
                  <c:v>44.837740594308897</c:v>
                </c:pt>
                <c:pt idx="4321">
                  <c:v>44.841880763170998</c:v>
                </c:pt>
                <c:pt idx="4322">
                  <c:v>44.846020676141599</c:v>
                </c:pt>
                <c:pt idx="4323">
                  <c:v>44.8501603332206</c:v>
                </c:pt>
                <c:pt idx="4324">
                  <c:v>44.854299734407498</c:v>
                </c:pt>
                <c:pt idx="4325">
                  <c:v>44.858438879702398</c:v>
                </c:pt>
                <c:pt idx="4326">
                  <c:v>44.862577769104902</c:v>
                </c:pt>
                <c:pt idx="4327">
                  <c:v>44.866716402614898</c:v>
                </c:pt>
                <c:pt idx="4328">
                  <c:v>44.870854780232101</c:v>
                </c:pt>
                <c:pt idx="4329">
                  <c:v>44.874992901956503</c:v>
                </c:pt>
                <c:pt idx="4330">
                  <c:v>44.879130767787899</c:v>
                </c:pt>
                <c:pt idx="4331">
                  <c:v>44.883268377726203</c:v>
                </c:pt>
                <c:pt idx="4332">
                  <c:v>44.887405731771203</c:v>
                </c:pt>
                <c:pt idx="4333">
                  <c:v>44.891542829922898</c:v>
                </c:pt>
                <c:pt idx="4334">
                  <c:v>44.895679672181203</c:v>
                </c:pt>
                <c:pt idx="4335">
                  <c:v>44.899816258545997</c:v>
                </c:pt>
                <c:pt idx="4336">
                  <c:v>44.903952589017202</c:v>
                </c:pt>
                <c:pt idx="4337">
                  <c:v>44.908088663594803</c:v>
                </c:pt>
                <c:pt idx="4338">
                  <c:v>44.912224482278702</c:v>
                </c:pt>
                <c:pt idx="4339">
                  <c:v>44.916360045069098</c:v>
                </c:pt>
                <c:pt idx="4340">
                  <c:v>44.920495351965798</c:v>
                </c:pt>
                <c:pt idx="4341">
                  <c:v>44.924630402968802</c:v>
                </c:pt>
                <c:pt idx="4342">
                  <c:v>44.928765198078302</c:v>
                </c:pt>
                <c:pt idx="4343">
                  <c:v>44.9328997372942</c:v>
                </c:pt>
                <c:pt idx="4344">
                  <c:v>44.937034020616501</c:v>
                </c:pt>
                <c:pt idx="4345">
                  <c:v>44.941168048045498</c:v>
                </c:pt>
                <c:pt idx="4346">
                  <c:v>44.945301819580997</c:v>
                </c:pt>
                <c:pt idx="4347">
                  <c:v>44.949435335223299</c:v>
                </c:pt>
                <c:pt idx="4348">
                  <c:v>44.953568594972502</c:v>
                </c:pt>
                <c:pt idx="4349">
                  <c:v>44.957701598828599</c:v>
                </c:pt>
                <c:pt idx="4350">
                  <c:v>44.961834346791903</c:v>
                </c:pt>
                <c:pt idx="4351">
                  <c:v>44.9659668388624</c:v>
                </c:pt>
                <c:pt idx="4352">
                  <c:v>44.970099075040302</c:v>
                </c:pt>
                <c:pt idx="4353">
                  <c:v>44.974231055325902</c:v>
                </c:pt>
                <c:pt idx="4354">
                  <c:v>44.978362779719198</c:v>
                </c:pt>
                <c:pt idx="4355">
                  <c:v>44.982494248220597</c:v>
                </c:pt>
                <c:pt idx="4356">
                  <c:v>44.986625460830197</c:v>
                </c:pt>
                <c:pt idx="4357">
                  <c:v>44.990756417548198</c:v>
                </c:pt>
                <c:pt idx="4358">
                  <c:v>44.994887118374997</c:v>
                </c:pt>
                <c:pt idx="4359">
                  <c:v>44.999017563310801</c:v>
                </c:pt>
                <c:pt idx="4360">
                  <c:v>45.003147752355801</c:v>
                </c:pt>
                <c:pt idx="4361">
                  <c:v>45.007277685510303</c:v>
                </c:pt>
                <c:pt idx="4362">
                  <c:v>45.011407362774797</c:v>
                </c:pt>
                <c:pt idx="4363">
                  <c:v>45.015536784149397</c:v>
                </c:pt>
                <c:pt idx="4364">
                  <c:v>45.019665949634501</c:v>
                </c:pt>
                <c:pt idx="4365">
                  <c:v>45.023794859230399</c:v>
                </c:pt>
                <c:pt idx="4366">
                  <c:v>45.027923512937598</c:v>
                </c:pt>
                <c:pt idx="4367">
                  <c:v>45.032051910756302</c:v>
                </c:pt>
                <c:pt idx="4368">
                  <c:v>45.036180052687001</c:v>
                </c:pt>
                <c:pt idx="4369">
                  <c:v>45.040307938730102</c:v>
                </c:pt>
                <c:pt idx="4370">
                  <c:v>45.044435568886001</c:v>
                </c:pt>
                <c:pt idx="4371">
                  <c:v>45.048562943154998</c:v>
                </c:pt>
                <c:pt idx="4372">
                  <c:v>45.052690061537803</c:v>
                </c:pt>
                <c:pt idx="4373">
                  <c:v>45.056816924034599</c:v>
                </c:pt>
                <c:pt idx="4374">
                  <c:v>45.060943530646099</c:v>
                </c:pt>
                <c:pt idx="4375">
                  <c:v>45.065069881372501</c:v>
                </c:pt>
                <c:pt idx="4376">
                  <c:v>45.069195976214601</c:v>
                </c:pt>
                <c:pt idx="4377">
                  <c:v>45.073321815172697</c:v>
                </c:pt>
                <c:pt idx="4378">
                  <c:v>45.077447398247401</c:v>
                </c:pt>
                <c:pt idx="4379">
                  <c:v>45.081572725439202</c:v>
                </c:pt>
                <c:pt idx="4380">
                  <c:v>45.085697796748697</c:v>
                </c:pt>
                <c:pt idx="4381">
                  <c:v>45.089822612176498</c:v>
                </c:pt>
                <c:pt idx="4382">
                  <c:v>45.093947171723102</c:v>
                </c:pt>
                <c:pt idx="4383">
                  <c:v>45.098071475389098</c:v>
                </c:pt>
                <c:pt idx="4384">
                  <c:v>45.102195523175098</c:v>
                </c:pt>
                <c:pt idx="4385">
                  <c:v>45.106319315081699</c:v>
                </c:pt>
                <c:pt idx="4386">
                  <c:v>45.110442851109603</c:v>
                </c:pt>
                <c:pt idx="4387">
                  <c:v>45.114566131259402</c:v>
                </c:pt>
                <c:pt idx="4388">
                  <c:v>45.118689155531897</c:v>
                </c:pt>
                <c:pt idx="4389">
                  <c:v>45.1228119239275</c:v>
                </c:pt>
                <c:pt idx="4390">
                  <c:v>45.126934436447101</c:v>
                </c:pt>
                <c:pt idx="4391">
                  <c:v>45.131056693091303</c:v>
                </c:pt>
                <c:pt idx="4392">
                  <c:v>45.135178693860802</c:v>
                </c:pt>
                <c:pt idx="4393">
                  <c:v>45.139300438756401</c:v>
                </c:pt>
                <c:pt idx="4394">
                  <c:v>45.143421927778803</c:v>
                </c:pt>
                <c:pt idx="4395">
                  <c:v>45.147543160928798</c:v>
                </c:pt>
                <c:pt idx="4396">
                  <c:v>45.151664138207103</c:v>
                </c:pt>
                <c:pt idx="4397">
                  <c:v>45.155784859614499</c:v>
                </c:pt>
                <c:pt idx="4398">
                  <c:v>45.159905325151797</c:v>
                </c:pt>
                <c:pt idx="4399">
                  <c:v>45.1640255348198</c:v>
                </c:pt>
                <c:pt idx="4400">
                  <c:v>45.168145488619402</c:v>
                </c:pt>
                <c:pt idx="4401">
                  <c:v>45.1722651865513</c:v>
                </c:pt>
                <c:pt idx="4402">
                  <c:v>45.176384628616397</c:v>
                </c:pt>
                <c:pt idx="4403">
                  <c:v>45.180503814815502</c:v>
                </c:pt>
                <c:pt idx="4404">
                  <c:v>45.184622745149603</c:v>
                </c:pt>
                <c:pt idx="4405">
                  <c:v>45.188741419619603</c:v>
                </c:pt>
                <c:pt idx="4406">
                  <c:v>45.192859838226198</c:v>
                </c:pt>
                <c:pt idx="4407">
                  <c:v>45.196978000970503</c:v>
                </c:pt>
                <c:pt idx="4408">
                  <c:v>45.2010959078534</c:v>
                </c:pt>
                <c:pt idx="4409">
                  <c:v>45.205213558875698</c:v>
                </c:pt>
                <c:pt idx="4410">
                  <c:v>45.209330954038499</c:v>
                </c:pt>
                <c:pt idx="4411">
                  <c:v>45.213448093342798</c:v>
                </c:pt>
                <c:pt idx="4412">
                  <c:v>45.217564976789397</c:v>
                </c:pt>
                <c:pt idx="4413">
                  <c:v>45.221681604379398</c:v>
                </c:pt>
                <c:pt idx="4414">
                  <c:v>45.225797976113803</c:v>
                </c:pt>
                <c:pt idx="4415">
                  <c:v>45.229914091993699</c:v>
                </c:pt>
                <c:pt idx="4416">
                  <c:v>45.234029952019903</c:v>
                </c:pt>
                <c:pt idx="4417">
                  <c:v>45.2381455561937</c:v>
                </c:pt>
                <c:pt idx="4418">
                  <c:v>45.242260904516101</c:v>
                </c:pt>
                <c:pt idx="4419">
                  <c:v>45.246375996988</c:v>
                </c:pt>
                <c:pt idx="4420">
                  <c:v>45.250490833610698</c:v>
                </c:pt>
                <c:pt idx="4421">
                  <c:v>45.254605414385097</c:v>
                </c:pt>
                <c:pt idx="4422">
                  <c:v>45.258719739312497</c:v>
                </c:pt>
                <c:pt idx="4423">
                  <c:v>45.2628338083939</c:v>
                </c:pt>
                <c:pt idx="4424">
                  <c:v>45.2669476216305</c:v>
                </c:pt>
                <c:pt idx="4425">
                  <c:v>45.271061179023398</c:v>
                </c:pt>
                <c:pt idx="4426">
                  <c:v>45.275174480573803</c:v>
                </c:pt>
                <c:pt idx="4427">
                  <c:v>45.2792875262829</c:v>
                </c:pt>
                <c:pt idx="4428">
                  <c:v>45.283400316151798</c:v>
                </c:pt>
                <c:pt idx="4429">
                  <c:v>45.287512850181798</c:v>
                </c:pt>
                <c:pt idx="4430">
                  <c:v>45.2916251283741</c:v>
                </c:pt>
                <c:pt idx="4431">
                  <c:v>45.295737150729799</c:v>
                </c:pt>
                <c:pt idx="4432">
                  <c:v>45.299848917250301</c:v>
                </c:pt>
                <c:pt idx="4433">
                  <c:v>45.303960427936801</c:v>
                </c:pt>
                <c:pt idx="4434">
                  <c:v>45.308071682790498</c:v>
                </c:pt>
                <c:pt idx="4435">
                  <c:v>45.3121826818128</c:v>
                </c:pt>
                <c:pt idx="4436">
                  <c:v>45.316293425004901</c:v>
                </c:pt>
                <c:pt idx="4437">
                  <c:v>45.320403912368199</c:v>
                </c:pt>
                <c:pt idx="4438">
                  <c:v>45.324514143903897</c:v>
                </c:pt>
                <c:pt idx="4439">
                  <c:v>45.328624119613401</c:v>
                </c:pt>
                <c:pt idx="4440">
                  <c:v>45.332733839497998</c:v>
                </c:pt>
                <c:pt idx="4441">
                  <c:v>45.3368433035591</c:v>
                </c:pt>
                <c:pt idx="4442">
                  <c:v>45.3409525117981</c:v>
                </c:pt>
                <c:pt idx="4443">
                  <c:v>45.3450614642164</c:v>
                </c:pt>
                <c:pt idx="4444">
                  <c:v>45.349170160815198</c:v>
                </c:pt>
                <c:pt idx="4445">
                  <c:v>45.353278601596202</c:v>
                </c:pt>
                <c:pt idx="4446">
                  <c:v>45.357386786560603</c:v>
                </c:pt>
                <c:pt idx="4447">
                  <c:v>45.361494715709902</c:v>
                </c:pt>
                <c:pt idx="4448">
                  <c:v>45.365602389045598</c:v>
                </c:pt>
                <c:pt idx="4449">
                  <c:v>45.369709806568999</c:v>
                </c:pt>
                <c:pt idx="4450">
                  <c:v>45.373816968281801</c:v>
                </c:pt>
                <c:pt idx="4451">
                  <c:v>45.377923874185299</c:v>
                </c:pt>
                <c:pt idx="4452">
                  <c:v>45.382030524281198</c:v>
                </c:pt>
                <c:pt idx="4453">
                  <c:v>45.386136918570799</c:v>
                </c:pt>
                <c:pt idx="4454">
                  <c:v>45.390243057055699</c:v>
                </c:pt>
                <c:pt idx="4455">
                  <c:v>45.394348939737398</c:v>
                </c:pt>
                <c:pt idx="4456">
                  <c:v>45.398454566617602</c:v>
                </c:pt>
                <c:pt idx="4457">
                  <c:v>45.402559937697703</c:v>
                </c:pt>
                <c:pt idx="4458">
                  <c:v>45.406665052979299</c:v>
                </c:pt>
                <c:pt idx="4459">
                  <c:v>45.410769912464097</c:v>
                </c:pt>
                <c:pt idx="4460">
                  <c:v>45.414874516153603</c:v>
                </c:pt>
                <c:pt idx="4461">
                  <c:v>45.4189788640494</c:v>
                </c:pt>
                <c:pt idx="4462">
                  <c:v>45.423082956153202</c:v>
                </c:pt>
                <c:pt idx="4463">
                  <c:v>45.4271867924665</c:v>
                </c:pt>
                <c:pt idx="4464">
                  <c:v>45.431290372991199</c:v>
                </c:pt>
                <c:pt idx="4465">
                  <c:v>45.435393697728699</c:v>
                </c:pt>
                <c:pt idx="4466">
                  <c:v>45.439496766680797</c:v>
                </c:pt>
                <c:pt idx="4467">
                  <c:v>45.443599579849298</c:v>
                </c:pt>
                <c:pt idx="4468">
                  <c:v>45.447702137235602</c:v>
                </c:pt>
                <c:pt idx="4469">
                  <c:v>45.451804438841698</c:v>
                </c:pt>
                <c:pt idx="4470">
                  <c:v>45.4559064846692</c:v>
                </c:pt>
                <c:pt idx="4471">
                  <c:v>45.460008274719897</c:v>
                </c:pt>
                <c:pt idx="4472">
                  <c:v>45.464109808995502</c:v>
                </c:pt>
                <c:pt idx="4473">
                  <c:v>45.468211087497799</c:v>
                </c:pt>
                <c:pt idx="4474">
                  <c:v>45.472312110228501</c:v>
                </c:pt>
                <c:pt idx="4475">
                  <c:v>45.476412877189503</c:v>
                </c:pt>
                <c:pt idx="4476">
                  <c:v>45.480513388382498</c:v>
                </c:pt>
                <c:pt idx="4477">
                  <c:v>45.484613643809297</c:v>
                </c:pt>
                <c:pt idx="4478">
                  <c:v>45.488713643471897</c:v>
                </c:pt>
                <c:pt idx="4479">
                  <c:v>45.492813387372003</c:v>
                </c:pt>
                <c:pt idx="4480">
                  <c:v>45.496912875511498</c:v>
                </c:pt>
                <c:pt idx="4481">
                  <c:v>45.501012107892201</c:v>
                </c:pt>
                <c:pt idx="4482">
                  <c:v>45.505111084516003</c:v>
                </c:pt>
                <c:pt idx="4483">
                  <c:v>45.509209805384899</c:v>
                </c:pt>
                <c:pt idx="4484">
                  <c:v>45.513308270500602</c:v>
                </c:pt>
                <c:pt idx="4485">
                  <c:v>45.517406479865201</c:v>
                </c:pt>
                <c:pt idx="4486">
                  <c:v>45.521504433480601</c:v>
                </c:pt>
                <c:pt idx="4487">
                  <c:v>45.525602131348599</c:v>
                </c:pt>
                <c:pt idx="4488">
                  <c:v>45.529699573471298</c:v>
                </c:pt>
                <c:pt idx="4489">
                  <c:v>45.533796759850603</c:v>
                </c:pt>
                <c:pt idx="4490">
                  <c:v>45.537893690488502</c:v>
                </c:pt>
                <c:pt idx="4491">
                  <c:v>45.541990365386901</c:v>
                </c:pt>
                <c:pt idx="4492">
                  <c:v>45.546086784548002</c:v>
                </c:pt>
                <c:pt idx="4493">
                  <c:v>45.550182947973603</c:v>
                </c:pt>
                <c:pt idx="4494">
                  <c:v>45.5542788556658</c:v>
                </c:pt>
                <c:pt idx="4495">
                  <c:v>45.558374507626702</c:v>
                </c:pt>
                <c:pt idx="4496">
                  <c:v>45.5624699038583</c:v>
                </c:pt>
                <c:pt idx="4497">
                  <c:v>45.566565044362697</c:v>
                </c:pt>
                <c:pt idx="4498">
                  <c:v>45.570659929141897</c:v>
                </c:pt>
                <c:pt idx="4499">
                  <c:v>45.574754558198002</c:v>
                </c:pt>
                <c:pt idx="4500">
                  <c:v>45.578848931533201</c:v>
                </c:pt>
                <c:pt idx="4501">
                  <c:v>45.582943049149499</c:v>
                </c:pt>
                <c:pt idx="4502">
                  <c:v>45.587036911048997</c:v>
                </c:pt>
                <c:pt idx="4503">
                  <c:v>45.591130517233999</c:v>
                </c:pt>
                <c:pt idx="4504">
                  <c:v>45.595223867706501</c:v>
                </c:pt>
                <c:pt idx="4505">
                  <c:v>45.599316962468698</c:v>
                </c:pt>
                <c:pt idx="4506">
                  <c:v>45.603409801522801</c:v>
                </c:pt>
                <c:pt idx="4507">
                  <c:v>45.607502384870998</c:v>
                </c:pt>
                <c:pt idx="4508">
                  <c:v>45.611594712515398</c:v>
                </c:pt>
                <c:pt idx="4509">
                  <c:v>45.615686784458397</c:v>
                </c:pt>
                <c:pt idx="4510">
                  <c:v>45.619778600701999</c:v>
                </c:pt>
                <c:pt idx="4511">
                  <c:v>45.623870161248497</c:v>
                </c:pt>
                <c:pt idx="4512">
                  <c:v>45.627961466100203</c:v>
                </c:pt>
                <c:pt idx="4513">
                  <c:v>45.632052515259403</c:v>
                </c:pt>
                <c:pt idx="4514">
                  <c:v>45.636143308728201</c:v>
                </c:pt>
                <c:pt idx="4515">
                  <c:v>45.640233846508998</c:v>
                </c:pt>
                <c:pt idx="4516">
                  <c:v>45.644324128604197</c:v>
                </c:pt>
                <c:pt idx="4517">
                  <c:v>45.648414155015899</c:v>
                </c:pt>
                <c:pt idx="4518">
                  <c:v>45.652503925746501</c:v>
                </c:pt>
                <c:pt idx="4519">
                  <c:v>45.656593440798297</c:v>
                </c:pt>
                <c:pt idx="4520">
                  <c:v>45.660682700173702</c:v>
                </c:pt>
                <c:pt idx="4521">
                  <c:v>45.664771703875097</c:v>
                </c:pt>
                <c:pt idx="4522">
                  <c:v>45.668860451904798</c:v>
                </c:pt>
                <c:pt idx="4523">
                  <c:v>45.672948944265102</c:v>
                </c:pt>
                <c:pt idx="4524">
                  <c:v>45.6770371809585</c:v>
                </c:pt>
                <c:pt idx="4525">
                  <c:v>45.681125161987403</c:v>
                </c:pt>
                <c:pt idx="4526">
                  <c:v>45.685212887354197</c:v>
                </c:pt>
                <c:pt idx="4527">
                  <c:v>45.689300357061299</c:v>
                </c:pt>
                <c:pt idx="4528">
                  <c:v>45.693387571111202</c:v>
                </c:pt>
                <c:pt idx="4529">
                  <c:v>45.697474529506202</c:v>
                </c:pt>
                <c:pt idx="4530">
                  <c:v>45.701561232248899</c:v>
                </c:pt>
                <c:pt idx="4531">
                  <c:v>45.705647679341801</c:v>
                </c:pt>
                <c:pt idx="4532">
                  <c:v>45.709733870787304</c:v>
                </c:pt>
                <c:pt idx="4533">
                  <c:v>45.7138198065879</c:v>
                </c:pt>
                <c:pt idx="4534">
                  <c:v>45.717905486746197</c:v>
                </c:pt>
                <c:pt idx="4535">
                  <c:v>45.721990911264598</c:v>
                </c:pt>
                <c:pt idx="4536">
                  <c:v>45.726076080145702</c:v>
                </c:pt>
                <c:pt idx="4537">
                  <c:v>45.730160993392097</c:v>
                </c:pt>
                <c:pt idx="4538">
                  <c:v>45.734245651006297</c:v>
                </c:pt>
                <c:pt idx="4539">
                  <c:v>45.738330052990797</c:v>
                </c:pt>
                <c:pt idx="4540">
                  <c:v>45.742414199348303</c:v>
                </c:pt>
                <c:pt idx="4541">
                  <c:v>45.746498090081403</c:v>
                </c:pt>
                <c:pt idx="4542">
                  <c:v>45.750581725192497</c:v>
                </c:pt>
                <c:pt idx="4543">
                  <c:v>45.754665104684499</c:v>
                </c:pt>
                <c:pt idx="4544">
                  <c:v>45.758748228559902</c:v>
                </c:pt>
                <c:pt idx="4545">
                  <c:v>45.762831096821301</c:v>
                </c:pt>
                <c:pt idx="4546">
                  <c:v>45.766913709471403</c:v>
                </c:pt>
                <c:pt idx="4547">
                  <c:v>45.770996066512801</c:v>
                </c:pt>
                <c:pt idx="4548">
                  <c:v>45.775078167948301</c:v>
                </c:pt>
                <c:pt idx="4549">
                  <c:v>45.779160013780498</c:v>
                </c:pt>
                <c:pt idx="4550">
                  <c:v>45.783241604012197</c:v>
                </c:pt>
                <c:pt idx="4551">
                  <c:v>45.7873229386459</c:v>
                </c:pt>
                <c:pt idx="4552">
                  <c:v>45.791404017684599</c:v>
                </c:pt>
                <c:pt idx="4553">
                  <c:v>45.795484841130801</c:v>
                </c:pt>
                <c:pt idx="4554">
                  <c:v>45.799565408987299</c:v>
                </c:pt>
                <c:pt idx="4555">
                  <c:v>45.803645721256999</c:v>
                </c:pt>
                <c:pt idx="4556">
                  <c:v>45.807725777942501</c:v>
                </c:pt>
                <c:pt idx="4557">
                  <c:v>45.811805579046698</c:v>
                </c:pt>
                <c:pt idx="4558">
                  <c:v>45.815885124572297</c:v>
                </c:pt>
                <c:pt idx="4559">
                  <c:v>45.819964414522197</c:v>
                </c:pt>
                <c:pt idx="4560">
                  <c:v>45.824043448899097</c:v>
                </c:pt>
                <c:pt idx="4561">
                  <c:v>45.828122227705997</c:v>
                </c:pt>
                <c:pt idx="4562">
                  <c:v>45.832200750945503</c:v>
                </c:pt>
                <c:pt idx="4563">
                  <c:v>45.836279018620701</c:v>
                </c:pt>
                <c:pt idx="4564">
                  <c:v>45.840357030734303</c:v>
                </c:pt>
                <c:pt idx="4565">
                  <c:v>45.844434787289202</c:v>
                </c:pt>
                <c:pt idx="4566">
                  <c:v>45.848512288288397</c:v>
                </c:pt>
                <c:pt idx="4567">
                  <c:v>45.852589533734701</c:v>
                </c:pt>
                <c:pt idx="4568">
                  <c:v>45.856666523630999</c:v>
                </c:pt>
                <c:pt idx="4569">
                  <c:v>45.860743257980197</c:v>
                </c:pt>
                <c:pt idx="4570">
                  <c:v>45.8648197367853</c:v>
                </c:pt>
                <c:pt idx="4571">
                  <c:v>45.868895960049201</c:v>
                </c:pt>
                <c:pt idx="4572">
                  <c:v>45.872971927774898</c:v>
                </c:pt>
                <c:pt idx="4573">
                  <c:v>45.877047639965397</c:v>
                </c:pt>
                <c:pt idx="4574">
                  <c:v>45.881123096623597</c:v>
                </c:pt>
                <c:pt idx="4575">
                  <c:v>45.885198297752503</c:v>
                </c:pt>
                <c:pt idx="4576">
                  <c:v>45.889273243355099</c:v>
                </c:pt>
                <c:pt idx="4577">
                  <c:v>45.893347933434399</c:v>
                </c:pt>
                <c:pt idx="4578">
                  <c:v>45.897422367993499</c:v>
                </c:pt>
                <c:pt idx="4579">
                  <c:v>45.9014965470354</c:v>
                </c:pt>
                <c:pt idx="4580">
                  <c:v>45.905570470563198</c:v>
                </c:pt>
                <c:pt idx="4581">
                  <c:v>45.9096441385798</c:v>
                </c:pt>
                <c:pt idx="4582">
                  <c:v>45.913717551088403</c:v>
                </c:pt>
                <c:pt idx="4583">
                  <c:v>45.917790708092099</c:v>
                </c:pt>
                <c:pt idx="4584">
                  <c:v>45.921863609593899</c:v>
                </c:pt>
                <c:pt idx="4585">
                  <c:v>45.925936255597001</c:v>
                </c:pt>
                <c:pt idx="4586">
                  <c:v>45.930008646104397</c:v>
                </c:pt>
                <c:pt idx="4587">
                  <c:v>45.934080781119398</c:v>
                </c:pt>
                <c:pt idx="4588">
                  <c:v>45.938152660644903</c:v>
                </c:pt>
                <c:pt idx="4589">
                  <c:v>45.942224284684301</c:v>
                </c:pt>
                <c:pt idx="4590">
                  <c:v>45.946295653240597</c:v>
                </c:pt>
                <c:pt idx="4591">
                  <c:v>45.950366766317103</c:v>
                </c:pt>
                <c:pt idx="4592">
                  <c:v>45.954437623916903</c:v>
                </c:pt>
                <c:pt idx="4593">
                  <c:v>45.958508226043101</c:v>
                </c:pt>
                <c:pt idx="4594">
                  <c:v>45.962578572699101</c:v>
                </c:pt>
                <c:pt idx="4595">
                  <c:v>45.966648663888002</c:v>
                </c:pt>
                <c:pt idx="4596">
                  <c:v>45.970718499613099</c:v>
                </c:pt>
                <c:pt idx="4597">
                  <c:v>45.974788079877598</c:v>
                </c:pt>
                <c:pt idx="4598">
                  <c:v>45.978857404684803</c:v>
                </c:pt>
                <c:pt idx="4599">
                  <c:v>45.982926474037797</c:v>
                </c:pt>
                <c:pt idx="4600">
                  <c:v>45.986995287940097</c:v>
                </c:pt>
                <c:pt idx="4601">
                  <c:v>45.991063846394901</c:v>
                </c:pt>
                <c:pt idx="4602">
                  <c:v>45.9951321494054</c:v>
                </c:pt>
                <c:pt idx="4603">
                  <c:v>45.999200196975004</c:v>
                </c:pt>
                <c:pt idx="4604">
                  <c:v>46.003267989107101</c:v>
                </c:pt>
                <c:pt idx="4605">
                  <c:v>46.007335525804898</c:v>
                </c:pt>
                <c:pt idx="4606">
                  <c:v>46.011402807071804</c:v>
                </c:pt>
                <c:pt idx="4607">
                  <c:v>46.015469832911101</c:v>
                </c:pt>
                <c:pt idx="4608">
                  <c:v>46.019536603326202</c:v>
                </c:pt>
                <c:pt idx="4609">
                  <c:v>46.023603118320501</c:v>
                </c:pt>
                <c:pt idx="4610">
                  <c:v>46.027669377897404</c:v>
                </c:pt>
                <c:pt idx="4611">
                  <c:v>46.031735382060297</c:v>
                </c:pt>
                <c:pt idx="4612">
                  <c:v>46.035801130812501</c:v>
                </c:pt>
                <c:pt idx="4613">
                  <c:v>46.039866624157497</c:v>
                </c:pt>
                <c:pt idx="4614">
                  <c:v>46.043931862098802</c:v>
                </c:pt>
                <c:pt idx="4615">
                  <c:v>46.047996844639798</c:v>
                </c:pt>
                <c:pt idx="4616">
                  <c:v>46.052061571783803</c:v>
                </c:pt>
                <c:pt idx="4617">
                  <c:v>46.056126043534498</c:v>
                </c:pt>
                <c:pt idx="4618">
                  <c:v>46.060190259895201</c:v>
                </c:pt>
                <c:pt idx="4619">
                  <c:v>46.0642542208696</c:v>
                </c:pt>
                <c:pt idx="4620">
                  <c:v>46.0683179264609</c:v>
                </c:pt>
                <c:pt idx="4621">
                  <c:v>46.072381376672901</c:v>
                </c:pt>
                <c:pt idx="4622">
                  <c:v>46.076444571508901</c:v>
                </c:pt>
                <c:pt idx="4623">
                  <c:v>46.080507510972502</c:v>
                </c:pt>
                <c:pt idx="4624">
                  <c:v>46.0845701950674</c:v>
                </c:pt>
                <c:pt idx="4625">
                  <c:v>46.088632623796897</c:v>
                </c:pt>
                <c:pt idx="4626">
                  <c:v>46.092694797164697</c:v>
                </c:pt>
                <c:pt idx="4627">
                  <c:v>46.096756715174401</c:v>
                </c:pt>
                <c:pt idx="4628">
                  <c:v>46.100818377829498</c:v>
                </c:pt>
                <c:pt idx="4629">
                  <c:v>46.104879785133697</c:v>
                </c:pt>
                <c:pt idx="4630">
                  <c:v>46.108940937090502</c:v>
                </c:pt>
                <c:pt idx="4631">
                  <c:v>46.113001833703699</c:v>
                </c:pt>
                <c:pt idx="4632">
                  <c:v>46.117062474976699</c:v>
                </c:pt>
                <c:pt idx="4633">
                  <c:v>46.121122860913196</c:v>
                </c:pt>
                <c:pt idx="4634">
                  <c:v>46.125182991517001</c:v>
                </c:pt>
                <c:pt idx="4635">
                  <c:v>46.1292428667916</c:v>
                </c:pt>
                <c:pt idx="4636">
                  <c:v>46.133302486740803</c:v>
                </c:pt>
                <c:pt idx="4637">
                  <c:v>46.137361851368198</c:v>
                </c:pt>
                <c:pt idx="4638">
                  <c:v>46.1414209606775</c:v>
                </c:pt>
                <c:pt idx="4639">
                  <c:v>46.145479814672498</c:v>
                </c:pt>
                <c:pt idx="4640">
                  <c:v>46.149538413356801</c:v>
                </c:pt>
                <c:pt idx="4641">
                  <c:v>46.153596756734203</c:v>
                </c:pt>
                <c:pt idx="4642">
                  <c:v>46.157654844808398</c:v>
                </c:pt>
                <c:pt idx="4643">
                  <c:v>46.161712677583097</c:v>
                </c:pt>
                <c:pt idx="4644">
                  <c:v>46.165770255062199</c:v>
                </c:pt>
                <c:pt idx="4645">
                  <c:v>46.1698275772494</c:v>
                </c:pt>
                <c:pt idx="4646">
                  <c:v>46.173884644148501</c:v>
                </c:pt>
                <c:pt idx="4647">
                  <c:v>46.177941455763303</c:v>
                </c:pt>
                <c:pt idx="4648">
                  <c:v>46.181998012097601</c:v>
                </c:pt>
                <c:pt idx="4649">
                  <c:v>46.186054313155097</c:v>
                </c:pt>
                <c:pt idx="4650">
                  <c:v>46.190110358939798</c:v>
                </c:pt>
                <c:pt idx="4651">
                  <c:v>46.194166149455498</c:v>
                </c:pt>
                <c:pt idx="4652">
                  <c:v>46.198221684705999</c:v>
                </c:pt>
                <c:pt idx="4653">
                  <c:v>46.202276964695102</c:v>
                </c:pt>
                <c:pt idx="4654">
                  <c:v>46.206331989426801</c:v>
                </c:pt>
                <c:pt idx="4655">
                  <c:v>46.210386758904903</c:v>
                </c:pt>
                <c:pt idx="4656">
                  <c:v>46.214441273133403</c:v>
                </c:pt>
                <c:pt idx="4657">
                  <c:v>46.218495532116002</c:v>
                </c:pt>
                <c:pt idx="4658">
                  <c:v>46.2225495358568</c:v>
                </c:pt>
                <c:pt idx="4659">
                  <c:v>46.226603284359697</c:v>
                </c:pt>
                <c:pt idx="4660">
                  <c:v>46.230656777628496</c:v>
                </c:pt>
                <c:pt idx="4661">
                  <c:v>46.234710015667297</c:v>
                </c:pt>
                <c:pt idx="4662">
                  <c:v>46.238762998479999</c:v>
                </c:pt>
                <c:pt idx="4663">
                  <c:v>46.242815726070504</c:v>
                </c:pt>
                <c:pt idx="4664">
                  <c:v>46.246868198442897</c:v>
                </c:pt>
                <c:pt idx="4665">
                  <c:v>46.250920415601001</c:v>
                </c:pt>
                <c:pt idx="4666">
                  <c:v>46.254972377549102</c:v>
                </c:pt>
                <c:pt idx="4667">
                  <c:v>46.2590240842909</c:v>
                </c:pt>
                <c:pt idx="4668">
                  <c:v>46.263075535830602</c:v>
                </c:pt>
                <c:pt idx="4669">
                  <c:v>46.267126732172102</c:v>
                </c:pt>
                <c:pt idx="4670">
                  <c:v>46.271177673319599</c:v>
                </c:pt>
                <c:pt idx="4671">
                  <c:v>46.275228359277101</c:v>
                </c:pt>
                <c:pt idx="4672">
                  <c:v>46.279278790048501</c:v>
                </c:pt>
                <c:pt idx="4673">
                  <c:v>46.283328965638098</c:v>
                </c:pt>
                <c:pt idx="4674">
                  <c:v>46.2873788860499</c:v>
                </c:pt>
                <c:pt idx="4675">
                  <c:v>46.291428551288</c:v>
                </c:pt>
                <c:pt idx="4676">
                  <c:v>46.295477961356397</c:v>
                </c:pt>
                <c:pt idx="4677">
                  <c:v>46.299527116259398</c:v>
                </c:pt>
                <c:pt idx="4678">
                  <c:v>46.303576016001003</c:v>
                </c:pt>
                <c:pt idx="4679">
                  <c:v>46.307624660585297</c:v>
                </c:pt>
                <c:pt idx="4680">
                  <c:v>46.311673050016601</c:v>
                </c:pt>
                <c:pt idx="4681">
                  <c:v>46.315721184298901</c:v>
                </c:pt>
                <c:pt idx="4682">
                  <c:v>46.319769063436503</c:v>
                </c:pt>
                <c:pt idx="4683">
                  <c:v>46.3238166874334</c:v>
                </c:pt>
                <c:pt idx="4684">
                  <c:v>46.327864056293997</c:v>
                </c:pt>
                <c:pt idx="4685">
                  <c:v>46.331911170022401</c:v>
                </c:pt>
                <c:pt idx="4686">
                  <c:v>46.335958028622798</c:v>
                </c:pt>
                <c:pt idx="4687">
                  <c:v>46.340004632099401</c:v>
                </c:pt>
                <c:pt idx="4688">
                  <c:v>46.344050980456402</c:v>
                </c:pt>
                <c:pt idx="4689">
                  <c:v>46.348097073698199</c:v>
                </c:pt>
                <c:pt idx="4690">
                  <c:v>46.352142911828899</c:v>
                </c:pt>
                <c:pt idx="4691">
                  <c:v>46.356188494852901</c:v>
                </c:pt>
                <c:pt idx="4692">
                  <c:v>46.360233822774298</c:v>
                </c:pt>
                <c:pt idx="4693">
                  <c:v>46.364278895597501</c:v>
                </c:pt>
                <c:pt idx="4694">
                  <c:v>46.368323713326703</c:v>
                </c:pt>
                <c:pt idx="4695">
                  <c:v>46.372368275966402</c:v>
                </c:pt>
                <c:pt idx="4696">
                  <c:v>46.376412583520697</c:v>
                </c:pt>
                <c:pt idx="4697">
                  <c:v>46.380456635993902</c:v>
                </c:pt>
                <c:pt idx="4698">
                  <c:v>46.384500433390599</c:v>
                </c:pt>
                <c:pt idx="4699">
                  <c:v>46.388543975714903</c:v>
                </c:pt>
                <c:pt idx="4700">
                  <c:v>46.392587262971198</c:v>
                </c:pt>
                <c:pt idx="4701">
                  <c:v>46.396630295164002</c:v>
                </c:pt>
                <c:pt idx="4702">
                  <c:v>46.400673072297501</c:v>
                </c:pt>
                <c:pt idx="4703">
                  <c:v>46.404715594376199</c:v>
                </c:pt>
                <c:pt idx="4704">
                  <c:v>46.408757861404403</c:v>
                </c:pt>
                <c:pt idx="4705">
                  <c:v>46.412799873386597</c:v>
                </c:pt>
                <c:pt idx="4706">
                  <c:v>46.416841630327198</c:v>
                </c:pt>
                <c:pt idx="4707">
                  <c:v>46.4208831322306</c:v>
                </c:pt>
                <c:pt idx="4708">
                  <c:v>46.424924379101299</c:v>
                </c:pt>
                <c:pt idx="4709">
                  <c:v>46.428965370943601</c:v>
                </c:pt>
                <c:pt idx="4710">
                  <c:v>46.433006107762097</c:v>
                </c:pt>
                <c:pt idx="4711">
                  <c:v>46.437046589561199</c:v>
                </c:pt>
                <c:pt idx="4712">
                  <c:v>46.441086816345504</c:v>
                </c:pt>
                <c:pt idx="4713">
                  <c:v>46.445126788119303</c:v>
                </c:pt>
                <c:pt idx="4714">
                  <c:v>46.449166504887103</c:v>
                </c:pt>
                <c:pt idx="4715">
                  <c:v>46.453205966653599</c:v>
                </c:pt>
                <c:pt idx="4716">
                  <c:v>46.457245173423203</c:v>
                </c:pt>
                <c:pt idx="4717">
                  <c:v>46.4612841252005</c:v>
                </c:pt>
                <c:pt idx="4718">
                  <c:v>46.465322821989901</c:v>
                </c:pt>
                <c:pt idx="4719">
                  <c:v>46.469361263796102</c:v>
                </c:pt>
                <c:pt idx="4720">
                  <c:v>46.473399450623504</c:v>
                </c:pt>
                <c:pt idx="4721">
                  <c:v>46.477437382476801</c:v>
                </c:pt>
                <c:pt idx="4722">
                  <c:v>46.481475059360598</c:v>
                </c:pt>
                <c:pt idx="4723">
                  <c:v>46.4855124812794</c:v>
                </c:pt>
                <c:pt idx="4724">
                  <c:v>46.489549648237798</c:v>
                </c:pt>
                <c:pt idx="4725">
                  <c:v>46.493586560240502</c:v>
                </c:pt>
                <c:pt idx="4726">
                  <c:v>46.497623217292102</c:v>
                </c:pt>
                <c:pt idx="4727">
                  <c:v>46.501659619397103</c:v>
                </c:pt>
                <c:pt idx="4728">
                  <c:v>46.505695766560301</c:v>
                </c:pt>
                <c:pt idx="4729">
                  <c:v>46.509731658786301</c:v>
                </c:pt>
                <c:pt idx="4730">
                  <c:v>46.513767296079699</c:v>
                </c:pt>
                <c:pt idx="4731">
                  <c:v>46.5178026784452</c:v>
                </c:pt>
                <c:pt idx="4732">
                  <c:v>46.5218378058876</c:v>
                </c:pt>
                <c:pt idx="4733">
                  <c:v>46.525872678411403</c:v>
                </c:pt>
                <c:pt idx="4734">
                  <c:v>46.529907296021499</c:v>
                </c:pt>
                <c:pt idx="4735">
                  <c:v>46.533941658722398</c:v>
                </c:pt>
                <c:pt idx="4736">
                  <c:v>46.537975766518997</c:v>
                </c:pt>
                <c:pt idx="4737">
                  <c:v>46.5420096194159</c:v>
                </c:pt>
                <c:pt idx="4738">
                  <c:v>46.546043217418003</c:v>
                </c:pt>
                <c:pt idx="4739">
                  <c:v>46.550076560529902</c:v>
                </c:pt>
                <c:pt idx="4740">
                  <c:v>46.554109648756402</c:v>
                </c:pt>
                <c:pt idx="4741">
                  <c:v>46.558142482102298</c:v>
                </c:pt>
                <c:pt idx="4742">
                  <c:v>46.562175060572301</c:v>
                </c:pt>
                <c:pt idx="4743">
                  <c:v>46.566207384171399</c:v>
                </c:pt>
                <c:pt idx="4744">
                  <c:v>46.570239452904097</c:v>
                </c:pt>
                <c:pt idx="4745">
                  <c:v>46.574271266775497</c:v>
                </c:pt>
                <c:pt idx="4746">
                  <c:v>46.578302825790203</c:v>
                </c:pt>
                <c:pt idx="4747">
                  <c:v>46.582334129953203</c:v>
                </c:pt>
                <c:pt idx="4748">
                  <c:v>46.586365179269201</c:v>
                </c:pt>
                <c:pt idx="4749">
                  <c:v>46.590395973743199</c:v>
                </c:pt>
                <c:pt idx="4750">
                  <c:v>46.594426513379901</c:v>
                </c:pt>
                <c:pt idx="4751">
                  <c:v>46.598456798184301</c:v>
                </c:pt>
                <c:pt idx="4752">
                  <c:v>46.602486828161197</c:v>
                </c:pt>
                <c:pt idx="4753">
                  <c:v>46.606516603315498</c:v>
                </c:pt>
                <c:pt idx="4754">
                  <c:v>46.610546123652099</c:v>
                </c:pt>
                <c:pt idx="4755">
                  <c:v>46.614575389175997</c:v>
                </c:pt>
                <c:pt idx="4756">
                  <c:v>46.618604399892</c:v>
                </c:pt>
                <c:pt idx="4757">
                  <c:v>46.622633155805097</c:v>
                </c:pt>
                <c:pt idx="4758">
                  <c:v>46.626661656920199</c:v>
                </c:pt>
                <c:pt idx="4759">
                  <c:v>46.630689903242299</c:v>
                </c:pt>
                <c:pt idx="4760">
                  <c:v>46.634717894776301</c:v>
                </c:pt>
                <c:pt idx="4761">
                  <c:v>46.6387456315272</c:v>
                </c:pt>
                <c:pt idx="4762">
                  <c:v>46.642773113499999</c:v>
                </c:pt>
                <c:pt idx="4763">
                  <c:v>46.646800340699698</c:v>
                </c:pt>
                <c:pt idx="4764">
                  <c:v>46.650827313131202</c:v>
                </c:pt>
                <c:pt idx="4765">
                  <c:v>46.654854030799598</c:v>
                </c:pt>
                <c:pt idx="4766">
                  <c:v>46.658880493709802</c:v>
                </c:pt>
                <c:pt idx="4767">
                  <c:v>46.662906701867001</c:v>
                </c:pt>
                <c:pt idx="4768">
                  <c:v>46.666932655276199</c:v>
                </c:pt>
                <c:pt idx="4769">
                  <c:v>46.670958353942297</c:v>
                </c:pt>
                <c:pt idx="4770">
                  <c:v>46.674983797870503</c:v>
                </c:pt>
                <c:pt idx="4771">
                  <c:v>46.679008987065899</c:v>
                </c:pt>
                <c:pt idx="4772">
                  <c:v>46.683033921533401</c:v>
                </c:pt>
                <c:pt idx="4773">
                  <c:v>46.687058601278302</c:v>
                </c:pt>
                <c:pt idx="4774">
                  <c:v>46.691083026305499</c:v>
                </c:pt>
                <c:pt idx="4775">
                  <c:v>46.695107196620199</c:v>
                </c:pt>
                <c:pt idx="4776">
                  <c:v>46.699131112227498</c:v>
                </c:pt>
                <c:pt idx="4777">
                  <c:v>46.703154773132603</c:v>
                </c:pt>
                <c:pt idx="4778">
                  <c:v>46.707178179340502</c:v>
                </c:pt>
                <c:pt idx="4779">
                  <c:v>46.711201330856397</c:v>
                </c:pt>
                <c:pt idx="4780">
                  <c:v>46.715224227685503</c:v>
                </c:pt>
                <c:pt idx="4781">
                  <c:v>46.719246869832901</c:v>
                </c:pt>
                <c:pt idx="4782">
                  <c:v>46.723269257303897</c:v>
                </c:pt>
                <c:pt idx="4783">
                  <c:v>46.727291390103503</c:v>
                </c:pt>
                <c:pt idx="4784">
                  <c:v>46.731313268236903</c:v>
                </c:pt>
                <c:pt idx="4785">
                  <c:v>46.735334891709499</c:v>
                </c:pt>
                <c:pt idx="4786">
                  <c:v>46.739356260526399</c:v>
                </c:pt>
                <c:pt idx="4787">
                  <c:v>46.743377374692699</c:v>
                </c:pt>
                <c:pt idx="4788">
                  <c:v>46.747398234213897</c:v>
                </c:pt>
                <c:pt idx="4789">
                  <c:v>46.751418839094903</c:v>
                </c:pt>
                <c:pt idx="4790">
                  <c:v>46.755439189341303</c:v>
                </c:pt>
                <c:pt idx="4791">
                  <c:v>46.759459284958098</c:v>
                </c:pt>
                <c:pt idx="4792">
                  <c:v>46.763479125950703</c:v>
                </c:pt>
                <c:pt idx="4793">
                  <c:v>46.767498712324297</c:v>
                </c:pt>
                <c:pt idx="4794">
                  <c:v>46.771518044084303</c:v>
                </c:pt>
                <c:pt idx="4795">
                  <c:v>46.7755371212358</c:v>
                </c:pt>
                <c:pt idx="4796">
                  <c:v>46.779555943784402</c:v>
                </c:pt>
                <c:pt idx="4797">
                  <c:v>46.783574511735097</c:v>
                </c:pt>
                <c:pt idx="4798">
                  <c:v>46.787592825093498</c:v>
                </c:pt>
                <c:pt idx="4799">
                  <c:v>46.791610883864699</c:v>
                </c:pt>
                <c:pt idx="4800">
                  <c:v>46.795628688054201</c:v>
                </c:pt>
                <c:pt idx="4801">
                  <c:v>46.799646237667403</c:v>
                </c:pt>
                <c:pt idx="4802">
                  <c:v>46.8036635327095</c:v>
                </c:pt>
                <c:pt idx="4803">
                  <c:v>46.807680573185898</c:v>
                </c:pt>
                <c:pt idx="4804">
                  <c:v>46.811697359102098</c:v>
                </c:pt>
                <c:pt idx="4805">
                  <c:v>46.8157138904634</c:v>
                </c:pt>
                <c:pt idx="4806">
                  <c:v>46.819730167275303</c:v>
                </c:pt>
                <c:pt idx="4807">
                  <c:v>46.823746189543101</c:v>
                </c:pt>
                <c:pt idx="4808">
                  <c:v>46.827761957272202</c:v>
                </c:pt>
                <c:pt idx="4809">
                  <c:v>46.831777470468097</c:v>
                </c:pt>
                <c:pt idx="4810">
                  <c:v>46.835792729136301</c:v>
                </c:pt>
                <c:pt idx="4811">
                  <c:v>46.8398077332821</c:v>
                </c:pt>
                <c:pt idx="4812">
                  <c:v>46.843822482911101</c:v>
                </c:pt>
                <c:pt idx="4813">
                  <c:v>46.847836978028703</c:v>
                </c:pt>
                <c:pt idx="4814">
                  <c:v>46.851851218640398</c:v>
                </c:pt>
                <c:pt idx="4815">
                  <c:v>46.855865204751602</c:v>
                </c:pt>
                <c:pt idx="4816">
                  <c:v>46.859878936367899</c:v>
                </c:pt>
                <c:pt idx="4817">
                  <c:v>46.863892413494803</c:v>
                </c:pt>
                <c:pt idx="4818">
                  <c:v>46.867905636137699</c:v>
                </c:pt>
                <c:pt idx="4819">
                  <c:v>46.871918604302302</c:v>
                </c:pt>
                <c:pt idx="4820">
                  <c:v>46.875931317993903</c:v>
                </c:pt>
                <c:pt idx="4821">
                  <c:v>46.879943777218301</c:v>
                </c:pt>
                <c:pt idx="4822">
                  <c:v>46.883955981980897</c:v>
                </c:pt>
                <c:pt idx="4823">
                  <c:v>46.887967932287303</c:v>
                </c:pt>
                <c:pt idx="4824">
                  <c:v>46.891979628143098</c:v>
                </c:pt>
                <c:pt idx="4825">
                  <c:v>46.895991069553801</c:v>
                </c:pt>
                <c:pt idx="4826">
                  <c:v>46.900002256525099</c:v>
                </c:pt>
                <c:pt idx="4827">
                  <c:v>46.904013189062503</c:v>
                </c:pt>
                <c:pt idx="4828">
                  <c:v>46.9080238671716</c:v>
                </c:pt>
                <c:pt idx="4829">
                  <c:v>46.912034290858102</c:v>
                </c:pt>
                <c:pt idx="4830">
                  <c:v>46.916044460127502</c:v>
                </c:pt>
                <c:pt idx="4831">
                  <c:v>46.920054374985597</c:v>
                </c:pt>
                <c:pt idx="4832">
                  <c:v>46.924064035437901</c:v>
                </c:pt>
                <c:pt idx="4833">
                  <c:v>46.928073441490199</c:v>
                </c:pt>
                <c:pt idx="4834">
                  <c:v>46.932082593148003</c:v>
                </c:pt>
                <c:pt idx="4835">
                  <c:v>46.936091490417098</c:v>
                </c:pt>
                <c:pt idx="4836">
                  <c:v>46.940100133303098</c:v>
                </c:pt>
                <c:pt idx="4837">
                  <c:v>46.9441085218117</c:v>
                </c:pt>
                <c:pt idx="4838">
                  <c:v>46.948116655948702</c:v>
                </c:pt>
                <c:pt idx="4839">
                  <c:v>46.952124535719697</c:v>
                </c:pt>
                <c:pt idx="4840">
                  <c:v>46.956132161130398</c:v>
                </c:pt>
                <c:pt idx="4841">
                  <c:v>46.960139532186602</c:v>
                </c:pt>
                <c:pt idx="4842">
                  <c:v>46.964146648894001</c:v>
                </c:pt>
                <c:pt idx="4843">
                  <c:v>46.968153511258301</c:v>
                </c:pt>
                <c:pt idx="4844">
                  <c:v>46.972160119285398</c:v>
                </c:pt>
                <c:pt idx="4845">
                  <c:v>46.9761664729809</c:v>
                </c:pt>
                <c:pt idx="4846">
                  <c:v>46.980172572350703</c:v>
                </c:pt>
                <c:pt idx="4847">
                  <c:v>46.9841784174005</c:v>
                </c:pt>
                <c:pt idx="4848">
                  <c:v>46.988184008136102</c:v>
                </c:pt>
                <c:pt idx="4849">
                  <c:v>46.9921893445633</c:v>
                </c:pt>
                <c:pt idx="4850">
                  <c:v>46.996194426688</c:v>
                </c:pt>
                <c:pt idx="4851">
                  <c:v>47.000199254515898</c:v>
                </c:pt>
                <c:pt idx="4852">
                  <c:v>47.004203828052901</c:v>
                </c:pt>
                <c:pt idx="4853">
                  <c:v>47.0082081473047</c:v>
                </c:pt>
                <c:pt idx="4854">
                  <c:v>47.012212212277397</c:v>
                </c:pt>
                <c:pt idx="4855">
                  <c:v>47.0162160229766</c:v>
                </c:pt>
                <c:pt idx="4856">
                  <c:v>47.020219579408298</c:v>
                </c:pt>
                <c:pt idx="4857">
                  <c:v>47.024222881578297</c:v>
                </c:pt>
                <c:pt idx="4858">
                  <c:v>47.028225929492599</c:v>
                </c:pt>
                <c:pt idx="4859">
                  <c:v>47.032228723156997</c:v>
                </c:pt>
                <c:pt idx="4860">
                  <c:v>47.036231262577303</c:v>
                </c:pt>
                <c:pt idx="4861">
                  <c:v>47.040233547759598</c:v>
                </c:pt>
                <c:pt idx="4862">
                  <c:v>47.044235578709802</c:v>
                </c:pt>
                <c:pt idx="4863">
                  <c:v>47.048237355433699</c:v>
                </c:pt>
                <c:pt idx="4864">
                  <c:v>47.052238877937199</c:v>
                </c:pt>
                <c:pt idx="4865">
                  <c:v>47.0562401462265</c:v>
                </c:pt>
                <c:pt idx="4866">
                  <c:v>47.060241160307299</c:v>
                </c:pt>
                <c:pt idx="4867">
                  <c:v>47.064241920185701</c:v>
                </c:pt>
                <c:pt idx="4868">
                  <c:v>47.068242425867602</c:v>
                </c:pt>
                <c:pt idx="4869">
                  <c:v>47.072242677359</c:v>
                </c:pt>
                <c:pt idx="4870">
                  <c:v>47.076242674665899</c:v>
                </c:pt>
                <c:pt idx="4871">
                  <c:v>47.080242417794302</c:v>
                </c:pt>
                <c:pt idx="4872">
                  <c:v>47.084241906750201</c:v>
                </c:pt>
                <c:pt idx="4873">
                  <c:v>47.088241141539598</c:v>
                </c:pt>
                <c:pt idx="4874">
                  <c:v>47.092240122168498</c:v>
                </c:pt>
                <c:pt idx="4875">
                  <c:v>47.096238848642997</c:v>
                </c:pt>
                <c:pt idx="4876">
                  <c:v>47.1002373209691</c:v>
                </c:pt>
                <c:pt idx="4877">
                  <c:v>47.104235539152903</c:v>
                </c:pt>
                <c:pt idx="4878">
                  <c:v>47.108233503200402</c:v>
                </c:pt>
                <c:pt idx="4879">
                  <c:v>47.112231213117703</c:v>
                </c:pt>
                <c:pt idx="4880">
                  <c:v>47.1162286689109</c:v>
                </c:pt>
                <c:pt idx="4881">
                  <c:v>47.120225870586097</c:v>
                </c:pt>
                <c:pt idx="4882">
                  <c:v>47.1242228181492</c:v>
                </c:pt>
                <c:pt idx="4883">
                  <c:v>47.128219511606602</c:v>
                </c:pt>
                <c:pt idx="4884">
                  <c:v>47.132215950964202</c:v>
                </c:pt>
                <c:pt idx="4885">
                  <c:v>47.136212136228103</c:v>
                </c:pt>
                <c:pt idx="4886">
                  <c:v>47.1402080674046</c:v>
                </c:pt>
                <c:pt idx="4887">
                  <c:v>47.144203744499798</c:v>
                </c:pt>
                <c:pt idx="4888">
                  <c:v>47.148199167519799</c:v>
                </c:pt>
                <c:pt idx="4889">
                  <c:v>47.1521943364707</c:v>
                </c:pt>
                <c:pt idx="4890">
                  <c:v>47.156189251358803</c:v>
                </c:pt>
                <c:pt idx="4891">
                  <c:v>47.160183912190099</c:v>
                </c:pt>
                <c:pt idx="4892">
                  <c:v>47.164178318970997</c:v>
                </c:pt>
                <c:pt idx="4893">
                  <c:v>47.1681724717075</c:v>
                </c:pt>
                <c:pt idx="4894">
                  <c:v>47.172166370405897</c:v>
                </c:pt>
                <c:pt idx="4895">
                  <c:v>47.176160015072298</c:v>
                </c:pt>
                <c:pt idx="4896">
                  <c:v>47.180153405713099</c:v>
                </c:pt>
                <c:pt idx="4897">
                  <c:v>47.184146542334403</c:v>
                </c:pt>
                <c:pt idx="4898">
                  <c:v>47.188139424942499</c:v>
                </c:pt>
                <c:pt idx="4899">
                  <c:v>47.192132053543602</c:v>
                </c:pt>
                <c:pt idx="4900">
                  <c:v>47.196124428143897</c:v>
                </c:pt>
                <c:pt idx="4901">
                  <c:v>47.200116548749797</c:v>
                </c:pt>
                <c:pt idx="4902">
                  <c:v>47.204108415367401</c:v>
                </c:pt>
                <c:pt idx="4903">
                  <c:v>47.208100028003102</c:v>
                </c:pt>
                <c:pt idx="4904">
                  <c:v>47.212091386663197</c:v>
                </c:pt>
                <c:pt idx="4905">
                  <c:v>47.216082491353902</c:v>
                </c:pt>
                <c:pt idx="4906">
                  <c:v>47.220073342081598</c:v>
                </c:pt>
                <c:pt idx="4907">
                  <c:v>47.224063938852602</c:v>
                </c:pt>
                <c:pt idx="4908">
                  <c:v>47.228054281673103</c:v>
                </c:pt>
                <c:pt idx="4909">
                  <c:v>47.232044370549602</c:v>
                </c:pt>
                <c:pt idx="4910">
                  <c:v>47.236034205488302</c:v>
                </c:pt>
                <c:pt idx="4911">
                  <c:v>47.240023786495598</c:v>
                </c:pt>
                <c:pt idx="4912">
                  <c:v>47.2440131135779</c:v>
                </c:pt>
                <c:pt idx="4913">
                  <c:v>47.248002186741601</c:v>
                </c:pt>
                <c:pt idx="4914">
                  <c:v>47.251991005992899</c:v>
                </c:pt>
                <c:pt idx="4915">
                  <c:v>47.255979571338301</c:v>
                </c:pt>
                <c:pt idx="4916">
                  <c:v>47.259967882784203</c:v>
                </c:pt>
                <c:pt idx="4917">
                  <c:v>47.263955940336999</c:v>
                </c:pt>
                <c:pt idx="4918">
                  <c:v>47.267943744002999</c:v>
                </c:pt>
                <c:pt idx="4919">
                  <c:v>47.271931293788697</c:v>
                </c:pt>
                <c:pt idx="4920">
                  <c:v>47.275918589700602</c:v>
                </c:pt>
                <c:pt idx="4921">
                  <c:v>47.279905631745002</c:v>
                </c:pt>
                <c:pt idx="4922">
                  <c:v>47.283892419928399</c:v>
                </c:pt>
                <c:pt idx="4923">
                  <c:v>47.287878954257302</c:v>
                </c:pt>
                <c:pt idx="4924">
                  <c:v>47.291865234737998</c:v>
                </c:pt>
                <c:pt idx="4925">
                  <c:v>47.295851261377202</c:v>
                </c:pt>
                <c:pt idx="4926">
                  <c:v>47.299837034181103</c:v>
                </c:pt>
                <c:pt idx="4927">
                  <c:v>47.3038225531565</c:v>
                </c:pt>
                <c:pt idx="4928">
                  <c:v>47.307807818309598</c:v>
                </c:pt>
                <c:pt idx="4929">
                  <c:v>47.311792829647104</c:v>
                </c:pt>
                <c:pt idx="4930">
                  <c:v>47.315777587175297</c:v>
                </c:pt>
                <c:pt idx="4931">
                  <c:v>47.319762090901001</c:v>
                </c:pt>
                <c:pt idx="4932">
                  <c:v>47.323746340830503</c:v>
                </c:pt>
                <c:pt idx="4933">
                  <c:v>47.327730336970397</c:v>
                </c:pt>
                <c:pt idx="4934">
                  <c:v>47.331714079327298</c:v>
                </c:pt>
                <c:pt idx="4935">
                  <c:v>47.335697567907701</c:v>
                </c:pt>
                <c:pt idx="4936">
                  <c:v>47.339680802718199</c:v>
                </c:pt>
                <c:pt idx="4937">
                  <c:v>47.343663783765301</c:v>
                </c:pt>
                <c:pt idx="4938">
                  <c:v>47.347646511055601</c:v>
                </c:pt>
                <c:pt idx="4939">
                  <c:v>47.351628984595699</c:v>
                </c:pt>
                <c:pt idx="4940">
                  <c:v>47.355611204392197</c:v>
                </c:pt>
                <c:pt idx="4941">
                  <c:v>47.359593170451703</c:v>
                </c:pt>
                <c:pt idx="4942">
                  <c:v>47.363574882780803</c:v>
                </c:pt>
                <c:pt idx="4943">
                  <c:v>47.367556341386198</c:v>
                </c:pt>
                <c:pt idx="4944">
                  <c:v>47.371537546274297</c:v>
                </c:pt>
                <c:pt idx="4945">
                  <c:v>47.375518497451999</c:v>
                </c:pt>
                <c:pt idx="4946">
                  <c:v>47.379499194925799</c:v>
                </c:pt>
                <c:pt idx="4947">
                  <c:v>47.383479638702298</c:v>
                </c:pt>
                <c:pt idx="4948">
                  <c:v>47.387459828788401</c:v>
                </c:pt>
                <c:pt idx="4949">
                  <c:v>47.391439765190498</c:v>
                </c:pt>
                <c:pt idx="4950">
                  <c:v>47.395419447915401</c:v>
                </c:pt>
                <c:pt idx="4951">
                  <c:v>47.399398876969698</c:v>
                </c:pt>
                <c:pt idx="4952">
                  <c:v>47.403378052360303</c:v>
                </c:pt>
                <c:pt idx="4953">
                  <c:v>47.407356974093702</c:v>
                </c:pt>
                <c:pt idx="4954">
                  <c:v>47.411335642176702</c:v>
                </c:pt>
                <c:pt idx="4955">
                  <c:v>47.415314056615998</c:v>
                </c:pt>
                <c:pt idx="4956">
                  <c:v>47.419292217418302</c:v>
                </c:pt>
                <c:pt idx="4957">
                  <c:v>47.423270124590303</c:v>
                </c:pt>
                <c:pt idx="4958">
                  <c:v>47.427247778138899</c:v>
                </c:pt>
                <c:pt idx="4959">
                  <c:v>47.431225178070697</c:v>
                </c:pt>
                <c:pt idx="4960">
                  <c:v>47.435202324392499</c:v>
                </c:pt>
                <c:pt idx="4961">
                  <c:v>47.439179217111104</c:v>
                </c:pt>
                <c:pt idx="4962">
                  <c:v>47.443155856233297</c:v>
                </c:pt>
                <c:pt idx="4963">
                  <c:v>47.447132241765701</c:v>
                </c:pt>
                <c:pt idx="4964">
                  <c:v>47.4511083737154</c:v>
                </c:pt>
                <c:pt idx="4965">
                  <c:v>47.455084252088902</c:v>
                </c:pt>
                <c:pt idx="4966">
                  <c:v>47.4590598768932</c:v>
                </c:pt>
                <c:pt idx="4967">
                  <c:v>47.4630352481351</c:v>
                </c:pt>
                <c:pt idx="4968">
                  <c:v>47.467010365821302</c:v>
                </c:pt>
                <c:pt idx="4969">
                  <c:v>47.470985229958799</c:v>
                </c:pt>
                <c:pt idx="4970">
                  <c:v>47.474959840554298</c:v>
                </c:pt>
                <c:pt idx="4971">
                  <c:v>47.478934197614699</c:v>
                </c:pt>
                <c:pt idx="4972">
                  <c:v>47.4829083011469</c:v>
                </c:pt>
                <c:pt idx="4973">
                  <c:v>47.486882151157701</c:v>
                </c:pt>
                <c:pt idx="4974">
                  <c:v>47.490855747654003</c:v>
                </c:pt>
                <c:pt idx="4975">
                  <c:v>47.494829090642703</c:v>
                </c:pt>
                <c:pt idx="4976">
                  <c:v>47.498802180130703</c:v>
                </c:pt>
                <c:pt idx="4977">
                  <c:v>47.5027750161249</c:v>
                </c:pt>
                <c:pt idx="4978">
                  <c:v>47.506747598632103</c:v>
                </c:pt>
                <c:pt idx="4979">
                  <c:v>47.510719927659402</c:v>
                </c:pt>
                <c:pt idx="4980">
                  <c:v>47.514692003213597</c:v>
                </c:pt>
                <c:pt idx="4981">
                  <c:v>47.518663825301601</c:v>
                </c:pt>
                <c:pt idx="4982">
                  <c:v>47.5226353939304</c:v>
                </c:pt>
                <c:pt idx="4983">
                  <c:v>47.5266067091069</c:v>
                </c:pt>
                <c:pt idx="4984">
                  <c:v>47.5305777708382</c:v>
                </c:pt>
                <c:pt idx="4985">
                  <c:v>47.534548579131098</c:v>
                </c:pt>
                <c:pt idx="4986">
                  <c:v>47.538519133992601</c:v>
                </c:pt>
                <c:pt idx="4987">
                  <c:v>47.542489435429701</c:v>
                </c:pt>
                <c:pt idx="4988">
                  <c:v>47.546459483449397</c:v>
                </c:pt>
                <c:pt idx="4989">
                  <c:v>47.550429278058701</c:v>
                </c:pt>
                <c:pt idx="4990">
                  <c:v>47.554398819264598</c:v>
                </c:pt>
                <c:pt idx="4991">
                  <c:v>47.558368107074102</c:v>
                </c:pt>
                <c:pt idx="4992">
                  <c:v>47.562337141494197</c:v>
                </c:pt>
                <c:pt idx="4993">
                  <c:v>47.566305922532003</c:v>
                </c:pt>
                <c:pt idx="4994">
                  <c:v>47.570274450194503</c:v>
                </c:pt>
                <c:pt idx="4995">
                  <c:v>47.574242724488599</c:v>
                </c:pt>
                <c:pt idx="4996">
                  <c:v>47.5782107454216</c:v>
                </c:pt>
                <c:pt idx="4997">
                  <c:v>47.5821785130004</c:v>
                </c:pt>
                <c:pt idx="4998">
                  <c:v>47.586146027232097</c:v>
                </c:pt>
                <c:pt idx="4999">
                  <c:v>47.590113288123703</c:v>
                </c:pt>
                <c:pt idx="5000">
                  <c:v>47.594080295682502</c:v>
                </c:pt>
                <c:pt idx="5001">
                  <c:v>47.598047049915401</c:v>
                </c:pt>
                <c:pt idx="5002">
                  <c:v>47.602013550829497</c:v>
                </c:pt>
                <c:pt idx="5003">
                  <c:v>47.605979798432003</c:v>
                </c:pt>
                <c:pt idx="5004">
                  <c:v>47.609945792730002</c:v>
                </c:pt>
                <c:pt idx="5005">
                  <c:v>47.613911533730501</c:v>
                </c:pt>
                <c:pt idx="5006">
                  <c:v>47.617877021440798</c:v>
                </c:pt>
                <c:pt idx="5007">
                  <c:v>47.621842255868003</c:v>
                </c:pt>
                <c:pt idx="5008">
                  <c:v>47.625807237019103</c:v>
                </c:pt>
                <c:pt idx="5009">
                  <c:v>47.629771964901501</c:v>
                </c:pt>
                <c:pt idx="5010">
                  <c:v>47.633736439522103</c:v>
                </c:pt>
                <c:pt idx="5011">
                  <c:v>47.637700660888299</c:v>
                </c:pt>
                <c:pt idx="5012">
                  <c:v>47.641664629007103</c:v>
                </c:pt>
                <c:pt idx="5013">
                  <c:v>47.645628343885797</c:v>
                </c:pt>
                <c:pt idx="5014">
                  <c:v>47.6495918055315</c:v>
                </c:pt>
                <c:pt idx="5015">
                  <c:v>47.653555013951497</c:v>
                </c:pt>
                <c:pt idx="5016">
                  <c:v>47.657517969152899</c:v>
                </c:pt>
                <c:pt idx="5017">
                  <c:v>47.661480671143103</c:v>
                </c:pt>
                <c:pt idx="5018">
                  <c:v>47.665443119929101</c:v>
                </c:pt>
                <c:pt idx="5019">
                  <c:v>47.669405315518297</c:v>
                </c:pt>
                <c:pt idx="5020">
                  <c:v>47.673367257917803</c:v>
                </c:pt>
                <c:pt idx="5021">
                  <c:v>47.677328947135003</c:v>
                </c:pt>
                <c:pt idx="5022">
                  <c:v>47.6812903831771</c:v>
                </c:pt>
                <c:pt idx="5023">
                  <c:v>47.685251566051299</c:v>
                </c:pt>
                <c:pt idx="5024">
                  <c:v>47.689212495764899</c:v>
                </c:pt>
                <c:pt idx="5025">
                  <c:v>47.693173172325203</c:v>
                </c:pt>
                <c:pt idx="5026">
                  <c:v>47.697133595739501</c:v>
                </c:pt>
                <c:pt idx="5027">
                  <c:v>47.701093766015099</c:v>
                </c:pt>
                <c:pt idx="5028">
                  <c:v>47.7050536831592</c:v>
                </c:pt>
                <c:pt idx="5029">
                  <c:v>47.709013347179301</c:v>
                </c:pt>
                <c:pt idx="5030">
                  <c:v>47.7129727580825</c:v>
                </c:pt>
                <c:pt idx="5031">
                  <c:v>47.716931915876302</c:v>
                </c:pt>
                <c:pt idx="5032">
                  <c:v>47.720890820567902</c:v>
                </c:pt>
                <c:pt idx="5033">
                  <c:v>47.724849472164799</c:v>
                </c:pt>
                <c:pt idx="5034">
                  <c:v>47.728807870674203</c:v>
                </c:pt>
                <c:pt idx="5035">
                  <c:v>47.732766016103497</c:v>
                </c:pt>
                <c:pt idx="5036">
                  <c:v>47.7367239084601</c:v>
                </c:pt>
                <c:pt idx="5037">
                  <c:v>47.7406815477514</c:v>
                </c:pt>
                <c:pt idx="5038">
                  <c:v>47.744638933984703</c:v>
                </c:pt>
                <c:pt idx="5039">
                  <c:v>47.748596067167398</c:v>
                </c:pt>
                <c:pt idx="5040">
                  <c:v>47.752552947306903</c:v>
                </c:pt>
                <c:pt idx="5041">
                  <c:v>47.7565095744106</c:v>
                </c:pt>
                <c:pt idx="5042">
                  <c:v>47.760465948486001</c:v>
                </c:pt>
                <c:pt idx="5043">
                  <c:v>47.764422069540302</c:v>
                </c:pt>
                <c:pt idx="5044">
                  <c:v>47.768377937581199</c:v>
                </c:pt>
                <c:pt idx="5045">
                  <c:v>47.772333552615997</c:v>
                </c:pt>
                <c:pt idx="5046">
                  <c:v>47.776288914652</c:v>
                </c:pt>
                <c:pt idx="5047">
                  <c:v>47.780244023696902</c:v>
                </c:pt>
                <c:pt idx="5048">
                  <c:v>47.784198879758101</c:v>
                </c:pt>
                <c:pt idx="5049">
                  <c:v>47.788153482842901</c:v>
                </c:pt>
                <c:pt idx="5050">
                  <c:v>47.792107832958898</c:v>
                </c:pt>
                <c:pt idx="5051">
                  <c:v>47.796061930113602</c:v>
                </c:pt>
                <c:pt idx="5052">
                  <c:v>47.800015774314403</c:v>
                </c:pt>
                <c:pt idx="5053">
                  <c:v>47.803969365568904</c:v>
                </c:pt>
                <c:pt idx="5054">
                  <c:v>47.8079227038845</c:v>
                </c:pt>
                <c:pt idx="5055">
                  <c:v>47.811875789268697</c:v>
                </c:pt>
                <c:pt idx="5056">
                  <c:v>47.815828621729104</c:v>
                </c:pt>
                <c:pt idx="5057">
                  <c:v>47.819781201273202</c:v>
                </c:pt>
                <c:pt idx="5058">
                  <c:v>47.823733527908502</c:v>
                </c:pt>
                <c:pt idx="5059">
                  <c:v>47.8276856016426</c:v>
                </c:pt>
                <c:pt idx="5060">
                  <c:v>47.831637422482999</c:v>
                </c:pt>
                <c:pt idx="5061">
                  <c:v>47.835588990437202</c:v>
                </c:pt>
                <c:pt idx="5062">
                  <c:v>47.839540305512898</c:v>
                </c:pt>
                <c:pt idx="5063">
                  <c:v>47.843491367717597</c:v>
                </c:pt>
                <c:pt idx="5064">
                  <c:v>47.847442177058802</c:v>
                </c:pt>
                <c:pt idx="5065">
                  <c:v>47.851392733544202</c:v>
                </c:pt>
                <c:pt idx="5066">
                  <c:v>47.855343037181299</c:v>
                </c:pt>
                <c:pt idx="5067">
                  <c:v>47.859293087977797</c:v>
                </c:pt>
                <c:pt idx="5068">
                  <c:v>47.863242885941197</c:v>
                </c:pt>
                <c:pt idx="5069">
                  <c:v>47.867192431079197</c:v>
                </c:pt>
                <c:pt idx="5070">
                  <c:v>47.871141723399298</c:v>
                </c:pt>
                <c:pt idx="5071">
                  <c:v>47.875090762909302</c:v>
                </c:pt>
                <c:pt idx="5072">
                  <c:v>47.879039549616799</c:v>
                </c:pt>
                <c:pt idx="5073">
                  <c:v>47.882988083529298</c:v>
                </c:pt>
                <c:pt idx="5074">
                  <c:v>47.886936364654602</c:v>
                </c:pt>
                <c:pt idx="5075">
                  <c:v>47.890884393000199</c:v>
                </c:pt>
                <c:pt idx="5076">
                  <c:v>47.894832168573998</c:v>
                </c:pt>
                <c:pt idx="5077">
                  <c:v>47.898779691383503</c:v>
                </c:pt>
                <c:pt idx="5078">
                  <c:v>47.9027269614364</c:v>
                </c:pt>
                <c:pt idx="5079">
                  <c:v>47.9066739787404</c:v>
                </c:pt>
                <c:pt idx="5080">
                  <c:v>47.910620743303298</c:v>
                </c:pt>
                <c:pt idx="5081">
                  <c:v>47.914567255132603</c:v>
                </c:pt>
                <c:pt idx="5082">
                  <c:v>47.918513514236203</c:v>
                </c:pt>
                <c:pt idx="5083">
                  <c:v>47.9224595206217</c:v>
                </c:pt>
                <c:pt idx="5084">
                  <c:v>47.926405274296897</c:v>
                </c:pt>
                <c:pt idx="5085">
                  <c:v>47.930350775269503</c:v>
                </c:pt>
                <c:pt idx="5086">
                  <c:v>47.934296023547297</c:v>
                </c:pt>
                <c:pt idx="5087">
                  <c:v>47.938241019137898</c:v>
                </c:pt>
                <c:pt idx="5088">
                  <c:v>47.9421857620491</c:v>
                </c:pt>
                <c:pt idx="5089">
                  <c:v>47.946130252288803</c:v>
                </c:pt>
                <c:pt idx="5090">
                  <c:v>47.950074489864598</c:v>
                </c:pt>
                <c:pt idx="5091">
                  <c:v>47.954018474784398</c:v>
                </c:pt>
                <c:pt idx="5092">
                  <c:v>47.9579622070559</c:v>
                </c:pt>
                <c:pt idx="5093">
                  <c:v>47.961905686686997</c:v>
                </c:pt>
                <c:pt idx="5094">
                  <c:v>47.965848913685299</c:v>
                </c:pt>
                <c:pt idx="5095">
                  <c:v>47.969791888058801</c:v>
                </c:pt>
                <c:pt idx="5096">
                  <c:v>47.973734609815203</c:v>
                </c:pt>
                <c:pt idx="5097">
                  <c:v>47.977677078962401</c:v>
                </c:pt>
                <c:pt idx="5098">
                  <c:v>47.981619295508203</c:v>
                </c:pt>
                <c:pt idx="5099">
                  <c:v>47.985561259460397</c:v>
                </c:pt>
                <c:pt idx="5100">
                  <c:v>47.989502970826898</c:v>
                </c:pt>
                <c:pt idx="5101">
                  <c:v>47.993444429615501</c:v>
                </c:pt>
                <c:pt idx="5102">
                  <c:v>47.997385635834</c:v>
                </c:pt>
                <c:pt idx="5103">
                  <c:v>48.001326589490397</c:v>
                </c:pt>
                <c:pt idx="5104">
                  <c:v>48.005267290592499</c:v>
                </c:pt>
                <c:pt idx="5105">
                  <c:v>48.009207739148202</c:v>
                </c:pt>
                <c:pt idx="5106">
                  <c:v>48.013147935165399</c:v>
                </c:pt>
                <c:pt idx="5107">
                  <c:v>48.0170878786519</c:v>
                </c:pt>
                <c:pt idx="5108">
                  <c:v>48.021027569615697</c:v>
                </c:pt>
                <c:pt idx="5109">
                  <c:v>48.024967008064699</c:v>
                </c:pt>
                <c:pt idx="5110">
                  <c:v>48.028906194006701</c:v>
                </c:pt>
                <c:pt idx="5111">
                  <c:v>48.032845127449797</c:v>
                </c:pt>
                <c:pt idx="5112">
                  <c:v>48.0367838084018</c:v>
                </c:pt>
                <c:pt idx="5113">
                  <c:v>48.0407222368706</c:v>
                </c:pt>
                <c:pt idx="5114">
                  <c:v>48.044660412864303</c:v>
                </c:pt>
                <c:pt idx="5115">
                  <c:v>48.048598336390697</c:v>
                </c:pt>
                <c:pt idx="5116">
                  <c:v>48.052536007457903</c:v>
                </c:pt>
                <c:pt idx="5117">
                  <c:v>48.056473426073801</c:v>
                </c:pt>
                <c:pt idx="5118">
                  <c:v>48.060410592246299</c:v>
                </c:pt>
                <c:pt idx="5119">
                  <c:v>48.064347505983399</c:v>
                </c:pt>
                <c:pt idx="5120">
                  <c:v>48.0682841672932</c:v>
                </c:pt>
                <c:pt idx="5121">
                  <c:v>48.072220576183597</c:v>
                </c:pt>
                <c:pt idx="5122">
                  <c:v>48.076156732662596</c:v>
                </c:pt>
                <c:pt idx="5123">
                  <c:v>48.0800926367382</c:v>
                </c:pt>
                <c:pt idx="5124">
                  <c:v>48.084028288418502</c:v>
                </c:pt>
                <c:pt idx="5125">
                  <c:v>48.087963687711401</c:v>
                </c:pt>
                <c:pt idx="5126">
                  <c:v>48.091898834625098</c:v>
                </c:pt>
                <c:pt idx="5127">
                  <c:v>48.095833729167403</c:v>
                </c:pt>
                <c:pt idx="5128">
                  <c:v>48.099768371346499</c:v>
                </c:pt>
                <c:pt idx="5129">
                  <c:v>48.103702761170403</c:v>
                </c:pt>
                <c:pt idx="5130">
                  <c:v>48.1076368986472</c:v>
                </c:pt>
                <c:pt idx="5131">
                  <c:v>48.111570783784998</c:v>
                </c:pt>
                <c:pt idx="5132">
                  <c:v>48.115504416591698</c:v>
                </c:pt>
                <c:pt idx="5133">
                  <c:v>48.119437797075598</c:v>
                </c:pt>
                <c:pt idx="5134">
                  <c:v>48.1233709252446</c:v>
                </c:pt>
                <c:pt idx="5135">
                  <c:v>48.127303801106798</c:v>
                </c:pt>
                <c:pt idx="5136">
                  <c:v>48.131236424670497</c:v>
                </c:pt>
                <c:pt idx="5137">
                  <c:v>48.135168795943599</c:v>
                </c:pt>
                <c:pt idx="5138">
                  <c:v>48.139100914934303</c:v>
                </c:pt>
                <c:pt idx="5139">
                  <c:v>48.143032781650597</c:v>
                </c:pt>
                <c:pt idx="5140">
                  <c:v>48.146964396100799</c:v>
                </c:pt>
                <c:pt idx="5141">
                  <c:v>48.150895758292997</c:v>
                </c:pt>
                <c:pt idx="5142">
                  <c:v>48.154826868235297</c:v>
                </c:pt>
                <c:pt idx="5143">
                  <c:v>48.1587577259358</c:v>
                </c:pt>
                <c:pt idx="5144">
                  <c:v>48.162688331402798</c:v>
                </c:pt>
                <c:pt idx="5145">
                  <c:v>48.166618684644298</c:v>
                </c:pt>
                <c:pt idx="5146">
                  <c:v>48.170548785668501</c:v>
                </c:pt>
                <c:pt idx="5147">
                  <c:v>48.174478634483698</c:v>
                </c:pt>
                <c:pt idx="5148">
                  <c:v>48.178408231097897</c:v>
                </c:pt>
                <c:pt idx="5149">
                  <c:v>48.182337575519497</c:v>
                </c:pt>
                <c:pt idx="5150">
                  <c:v>48.186266667756499</c:v>
                </c:pt>
                <c:pt idx="5151">
                  <c:v>48.190195507817201</c:v>
                </c:pt>
                <c:pt idx="5152">
                  <c:v>48.194124095709803</c:v>
                </c:pt>
                <c:pt idx="5153">
                  <c:v>48.198052431442498</c:v>
                </c:pt>
                <c:pt idx="5154">
                  <c:v>48.2019805150236</c:v>
                </c:pt>
                <c:pt idx="5155">
                  <c:v>48.2059083464612</c:v>
                </c:pt>
                <c:pt idx="5156">
                  <c:v>48.209835925763699</c:v>
                </c:pt>
                <c:pt idx="5157">
                  <c:v>48.213763252939202</c:v>
                </c:pt>
                <c:pt idx="5158">
                  <c:v>48.217690327996003</c:v>
                </c:pt>
                <c:pt idx="5159">
                  <c:v>48.2216171509424</c:v>
                </c:pt>
                <c:pt idx="5160">
                  <c:v>48.2255437217866</c:v>
                </c:pt>
                <c:pt idx="5161">
                  <c:v>48.229470040536903</c:v>
                </c:pt>
                <c:pt idx="5162">
                  <c:v>48.2333961072015</c:v>
                </c:pt>
                <c:pt idx="5163">
                  <c:v>48.237321921788897</c:v>
                </c:pt>
                <c:pt idx="5164">
                  <c:v>48.241247484307202</c:v>
                </c:pt>
                <c:pt idx="5165">
                  <c:v>48.245172794764798</c:v>
                </c:pt>
                <c:pt idx="5166">
                  <c:v>48.2490978531699</c:v>
                </c:pt>
                <c:pt idx="5167">
                  <c:v>48.253022659530998</c:v>
                </c:pt>
                <c:pt idx="5168">
                  <c:v>48.256947213856201</c:v>
                </c:pt>
                <c:pt idx="5169">
                  <c:v>48.260871516153998</c:v>
                </c:pt>
                <c:pt idx="5170">
                  <c:v>48.264795566432603</c:v>
                </c:pt>
                <c:pt idx="5171">
                  <c:v>48.268719364700402</c:v>
                </c:pt>
                <c:pt idx="5172">
                  <c:v>48.2726429109658</c:v>
                </c:pt>
                <c:pt idx="5173">
                  <c:v>48.276566205237103</c:v>
                </c:pt>
                <c:pt idx="5174">
                  <c:v>48.280489247522603</c:v>
                </c:pt>
                <c:pt idx="5175">
                  <c:v>48.284412037830798</c:v>
                </c:pt>
                <c:pt idx="5176">
                  <c:v>48.288334576170001</c:v>
                </c:pt>
                <c:pt idx="5177">
                  <c:v>48.292256862548697</c:v>
                </c:pt>
                <c:pt idx="5178">
                  <c:v>48.296178896975</c:v>
                </c:pt>
                <c:pt idx="5179">
                  <c:v>48.3001006794576</c:v>
                </c:pt>
                <c:pt idx="5180">
                  <c:v>48.304022210004703</c:v>
                </c:pt>
                <c:pt idx="5181">
                  <c:v>48.307943488624801</c:v>
                </c:pt>
                <c:pt idx="5182">
                  <c:v>48.311864515326398</c:v>
                </c:pt>
                <c:pt idx="5183">
                  <c:v>48.315785290117702</c:v>
                </c:pt>
                <c:pt idx="5184">
                  <c:v>48.319705813007303</c:v>
                </c:pt>
                <c:pt idx="5185">
                  <c:v>48.3236260840036</c:v>
                </c:pt>
                <c:pt idx="5186">
                  <c:v>48.327546103114997</c:v>
                </c:pt>
                <c:pt idx="5187">
                  <c:v>48.331465870350002</c:v>
                </c:pt>
                <c:pt idx="5188">
                  <c:v>48.335385385716997</c:v>
                </c:pt>
                <c:pt idx="5189">
                  <c:v>48.339304649224601</c:v>
                </c:pt>
                <c:pt idx="5190">
                  <c:v>48.343223660881002</c:v>
                </c:pt>
                <c:pt idx="5191">
                  <c:v>48.347142420695</c:v>
                </c:pt>
                <c:pt idx="5192">
                  <c:v>48.351060928674798</c:v>
                </c:pt>
                <c:pt idx="5193">
                  <c:v>48.354979184829098</c:v>
                </c:pt>
                <c:pt idx="5194">
                  <c:v>48.358897189166299</c:v>
                </c:pt>
                <c:pt idx="5195">
                  <c:v>48.3628149416949</c:v>
                </c:pt>
                <c:pt idx="5196">
                  <c:v>48.366732442423398</c:v>
                </c:pt>
                <c:pt idx="5197">
                  <c:v>48.370649691360299</c:v>
                </c:pt>
                <c:pt idx="5198">
                  <c:v>48.3745666885142</c:v>
                </c:pt>
                <c:pt idx="5199">
                  <c:v>48.378483433893599</c:v>
                </c:pt>
                <c:pt idx="5200">
                  <c:v>48.382399927507002</c:v>
                </c:pt>
                <c:pt idx="5201">
                  <c:v>48.386316169362999</c:v>
                </c:pt>
                <c:pt idx="5202">
                  <c:v>48.390232159470003</c:v>
                </c:pt>
                <c:pt idx="5203">
                  <c:v>48.394147897836802</c:v>
                </c:pt>
                <c:pt idx="5204">
                  <c:v>48.398063384471797</c:v>
                </c:pt>
                <c:pt idx="5205">
                  <c:v>48.401978619383499</c:v>
                </c:pt>
                <c:pt idx="5206">
                  <c:v>48.405893602580697</c:v>
                </c:pt>
                <c:pt idx="5207">
                  <c:v>48.409808334071798</c:v>
                </c:pt>
                <c:pt idx="5208">
                  <c:v>48.413722813865398</c:v>
                </c:pt>
                <c:pt idx="5209">
                  <c:v>48.417637041970202</c:v>
                </c:pt>
                <c:pt idx="5210">
                  <c:v>48.421551018394702</c:v>
                </c:pt>
                <c:pt idx="5211">
                  <c:v>48.4254647431476</c:v>
                </c:pt>
                <c:pt idx="5212">
                  <c:v>48.429378216237403</c:v>
                </c:pt>
                <c:pt idx="5213">
                  <c:v>48.4332914376728</c:v>
                </c:pt>
                <c:pt idx="5214">
                  <c:v>48.437204407462403</c:v>
                </c:pt>
                <c:pt idx="5215">
                  <c:v>48.441117125614802</c:v>
                </c:pt>
                <c:pt idx="5216">
                  <c:v>48.445029592138802</c:v>
                </c:pt>
                <c:pt idx="5217">
                  <c:v>48.4489418070428</c:v>
                </c:pt>
                <c:pt idx="5218">
                  <c:v>48.4528537703357</c:v>
                </c:pt>
                <c:pt idx="5219">
                  <c:v>48.456765482026</c:v>
                </c:pt>
                <c:pt idx="5220">
                  <c:v>48.460676942122397</c:v>
                </c:pt>
                <c:pt idx="5221">
                  <c:v>48.464588150633602</c:v>
                </c:pt>
                <c:pt idx="5222">
                  <c:v>48.468499107568199</c:v>
                </c:pt>
                <c:pt idx="5223">
                  <c:v>48.472409812934998</c:v>
                </c:pt>
                <c:pt idx="5224">
                  <c:v>48.476320266742697</c:v>
                </c:pt>
                <c:pt idx="5225">
                  <c:v>48.480230468999899</c:v>
                </c:pt>
                <c:pt idx="5226">
                  <c:v>48.484140419715303</c:v>
                </c:pt>
                <c:pt idx="5227">
                  <c:v>48.488050118897696</c:v>
                </c:pt>
                <c:pt idx="5228">
                  <c:v>48.4919595665557</c:v>
                </c:pt>
                <c:pt idx="5229">
                  <c:v>48.495868762698201</c:v>
                </c:pt>
                <c:pt idx="5230">
                  <c:v>48.499777707333799</c:v>
                </c:pt>
                <c:pt idx="5231">
                  <c:v>48.503686400471302</c:v>
                </c:pt>
                <c:pt idx="5232">
                  <c:v>48.507594842119303</c:v>
                </c:pt>
                <c:pt idx="5233">
                  <c:v>48.511503032286797</c:v>
                </c:pt>
                <c:pt idx="5234">
                  <c:v>48.515410970982401</c:v>
                </c:pt>
                <c:pt idx="5235">
                  <c:v>48.5193186582148</c:v>
                </c:pt>
                <c:pt idx="5236">
                  <c:v>48.523226093992903</c:v>
                </c:pt>
                <c:pt idx="5237">
                  <c:v>48.5271332783255</c:v>
                </c:pt>
                <c:pt idx="5238">
                  <c:v>48.531040211221203</c:v>
                </c:pt>
                <c:pt idx="5239">
                  <c:v>48.534946892689</c:v>
                </c:pt>
                <c:pt idx="5240">
                  <c:v>48.538853322737502</c:v>
                </c:pt>
                <c:pt idx="5241">
                  <c:v>48.542759501375699</c:v>
                </c:pt>
                <c:pt idx="5242">
                  <c:v>48.5466654286123</c:v>
                </c:pt>
                <c:pt idx="5243">
                  <c:v>48.550571104456097</c:v>
                </c:pt>
                <c:pt idx="5244">
                  <c:v>48.554476528915899</c:v>
                </c:pt>
                <c:pt idx="5245">
                  <c:v>48.558381702000602</c:v>
                </c:pt>
                <c:pt idx="5246">
                  <c:v>48.562286623718997</c:v>
                </c:pt>
                <c:pt idx="5247">
                  <c:v>48.5661912940799</c:v>
                </c:pt>
                <c:pt idx="5248">
                  <c:v>48.5700957130923</c:v>
                </c:pt>
                <c:pt idx="5249">
                  <c:v>48.573999880764902</c:v>
                </c:pt>
                <c:pt idx="5250">
                  <c:v>48.577903797106501</c:v>
                </c:pt>
                <c:pt idx="5251">
                  <c:v>48.5818074621262</c:v>
                </c:pt>
                <c:pt idx="5252">
                  <c:v>48.585710875832703</c:v>
                </c:pt>
                <c:pt idx="5253">
                  <c:v>48.589614038234899</c:v>
                </c:pt>
                <c:pt idx="5254">
                  <c:v>48.593516949341698</c:v>
                </c:pt>
                <c:pt idx="5255">
                  <c:v>48.597419609162003</c:v>
                </c:pt>
                <c:pt idx="5256">
                  <c:v>48.601322017704597</c:v>
                </c:pt>
                <c:pt idx="5257">
                  <c:v>48.605224174978602</c:v>
                </c:pt>
                <c:pt idx="5258">
                  <c:v>48.609126080992802</c:v>
                </c:pt>
                <c:pt idx="5259">
                  <c:v>48.613027735756098</c:v>
                </c:pt>
                <c:pt idx="5260">
                  <c:v>48.616929139277403</c:v>
                </c:pt>
                <c:pt idx="5261">
                  <c:v>48.620830291565703</c:v>
                </c:pt>
                <c:pt idx="5262">
                  <c:v>48.624731192629802</c:v>
                </c:pt>
                <c:pt idx="5263">
                  <c:v>48.628631842478903</c:v>
                </c:pt>
                <c:pt idx="5264">
                  <c:v>48.632532241121702</c:v>
                </c:pt>
                <c:pt idx="5265">
                  <c:v>48.636432388567201</c:v>
                </c:pt>
                <c:pt idx="5266">
                  <c:v>48.640332284824503</c:v>
                </c:pt>
                <c:pt idx="5267">
                  <c:v>48.644231929902404</c:v>
                </c:pt>
                <c:pt idx="5268">
                  <c:v>48.648131323809899</c:v>
                </c:pt>
                <c:pt idx="5269">
                  <c:v>48.652030466555999</c:v>
                </c:pt>
                <c:pt idx="5270">
                  <c:v>48.655929358149798</c:v>
                </c:pt>
                <c:pt idx="5271">
                  <c:v>48.6598279986001</c:v>
                </c:pt>
                <c:pt idx="5272">
                  <c:v>48.663726387916</c:v>
                </c:pt>
                <c:pt idx="5273">
                  <c:v>48.667624526106501</c:v>
                </c:pt>
                <c:pt idx="5274">
                  <c:v>48.671522413180597</c:v>
                </c:pt>
                <c:pt idx="5275">
                  <c:v>48.675420049147398</c:v>
                </c:pt>
                <c:pt idx="5276">
                  <c:v>48.679317434015701</c:v>
                </c:pt>
                <c:pt idx="5277">
                  <c:v>48.6832145677947</c:v>
                </c:pt>
                <c:pt idx="5278">
                  <c:v>48.687111450493397</c:v>
                </c:pt>
                <c:pt idx="5279">
                  <c:v>48.691008082120803</c:v>
                </c:pt>
                <c:pt idx="5280">
                  <c:v>48.694904462685997</c:v>
                </c:pt>
                <c:pt idx="5281">
                  <c:v>48.698800592197998</c:v>
                </c:pt>
                <c:pt idx="5282">
                  <c:v>48.702696470665998</c:v>
                </c:pt>
                <c:pt idx="5283">
                  <c:v>48.706592098098803</c:v>
                </c:pt>
                <c:pt idx="5284">
                  <c:v>48.710487474505697</c:v>
                </c:pt>
                <c:pt idx="5285">
                  <c:v>48.7143825998957</c:v>
                </c:pt>
                <c:pt idx="5286">
                  <c:v>48.718277474277897</c:v>
                </c:pt>
                <c:pt idx="5287">
                  <c:v>48.7221720976613</c:v>
                </c:pt>
                <c:pt idx="5288">
                  <c:v>48.726066470055102</c:v>
                </c:pt>
                <c:pt idx="5289">
                  <c:v>48.729960591468398</c:v>
                </c:pt>
                <c:pt idx="5290">
                  <c:v>48.733854461910198</c:v>
                </c:pt>
                <c:pt idx="5291">
                  <c:v>48.737748081389697</c:v>
                </c:pt>
                <c:pt idx="5292">
                  <c:v>48.741641449916102</c:v>
                </c:pt>
                <c:pt idx="5293">
                  <c:v>48.745534567498296</c:v>
                </c:pt>
                <c:pt idx="5294">
                  <c:v>48.749427434145602</c:v>
                </c:pt>
                <c:pt idx="5295">
                  <c:v>48.753320049867199</c:v>
                </c:pt>
                <c:pt idx="5296">
                  <c:v>48.757212414671997</c:v>
                </c:pt>
                <c:pt idx="5297">
                  <c:v>48.761104528569398</c:v>
                </c:pt>
                <c:pt idx="5298">
                  <c:v>48.764996391568403</c:v>
                </c:pt>
                <c:pt idx="5299">
                  <c:v>48.7688880036782</c:v>
                </c:pt>
                <c:pt idx="5300">
                  <c:v>48.772779364907898</c:v>
                </c:pt>
                <c:pt idx="5301">
                  <c:v>48.776670475266897</c:v>
                </c:pt>
                <c:pt idx="5302">
                  <c:v>48.780561334764101</c:v>
                </c:pt>
                <c:pt idx="5303">
                  <c:v>48.784451943408897</c:v>
                </c:pt>
                <c:pt idx="5304">
                  <c:v>48.788342301210399</c:v>
                </c:pt>
                <c:pt idx="5305">
                  <c:v>48.792232408177703</c:v>
                </c:pt>
                <c:pt idx="5306">
                  <c:v>48.796122264320203</c:v>
                </c:pt>
                <c:pt idx="5307">
                  <c:v>48.800011869647001</c:v>
                </c:pt>
                <c:pt idx="5308">
                  <c:v>48.803901224167397</c:v>
                </c:pt>
                <c:pt idx="5309">
                  <c:v>48.807790327890501</c:v>
                </c:pt>
                <c:pt idx="5310">
                  <c:v>48.8116791808255</c:v>
                </c:pt>
                <c:pt idx="5311">
                  <c:v>48.815567782981802</c:v>
                </c:pt>
                <c:pt idx="5312">
                  <c:v>48.8194561343686</c:v>
                </c:pt>
                <c:pt idx="5313">
                  <c:v>48.823344234994998</c:v>
                </c:pt>
                <c:pt idx="5314">
                  <c:v>48.827232084870403</c:v>
                </c:pt>
                <c:pt idx="5315">
                  <c:v>48.831119684004001</c:v>
                </c:pt>
                <c:pt idx="5316">
                  <c:v>48.835007032405102</c:v>
                </c:pt>
                <c:pt idx="5317">
                  <c:v>48.838894130082899</c:v>
                </c:pt>
                <c:pt idx="5318">
                  <c:v>48.842780977046701</c:v>
                </c:pt>
                <c:pt idx="5319">
                  <c:v>48.846667573305801</c:v>
                </c:pt>
                <c:pt idx="5320">
                  <c:v>48.850553918869601</c:v>
                </c:pt>
                <c:pt idx="5321">
                  <c:v>48.854440013747102</c:v>
                </c:pt>
                <c:pt idx="5322">
                  <c:v>48.858325857947897</c:v>
                </c:pt>
                <c:pt idx="5323">
                  <c:v>48.862211451481201</c:v>
                </c:pt>
                <c:pt idx="5324">
                  <c:v>48.866096794356203</c:v>
                </c:pt>
                <c:pt idx="5325">
                  <c:v>48.869981886582401</c:v>
                </c:pt>
                <c:pt idx="5326">
                  <c:v>48.873866728168899</c:v>
                </c:pt>
                <c:pt idx="5327">
                  <c:v>48.877751319125302</c:v>
                </c:pt>
                <c:pt idx="5328">
                  <c:v>48.881635659460699</c:v>
                </c:pt>
                <c:pt idx="5329">
                  <c:v>48.885519749184603</c:v>
                </c:pt>
                <c:pt idx="5330">
                  <c:v>48.889403588306202</c:v>
                </c:pt>
                <c:pt idx="5331">
                  <c:v>48.893287176835003</c:v>
                </c:pt>
                <c:pt idx="5332">
                  <c:v>48.897170514780299</c:v>
                </c:pt>
                <c:pt idx="5333">
                  <c:v>48.9010536021514</c:v>
                </c:pt>
                <c:pt idx="5334">
                  <c:v>48.904936438957797</c:v>
                </c:pt>
                <c:pt idx="5335">
                  <c:v>48.9088190252087</c:v>
                </c:pt>
                <c:pt idx="5336">
                  <c:v>48.912701360913601</c:v>
                </c:pt>
                <c:pt idx="5337">
                  <c:v>48.916583446081901</c:v>
                </c:pt>
                <c:pt idx="5338">
                  <c:v>48.920465280723</c:v>
                </c:pt>
                <c:pt idx="5339">
                  <c:v>48.9243468648462</c:v>
                </c:pt>
                <c:pt idx="5340">
                  <c:v>48.9282281984609</c:v>
                </c:pt>
                <c:pt idx="5341">
                  <c:v>48.9321092815767</c:v>
                </c:pt>
                <c:pt idx="5342">
                  <c:v>48.935990114202802</c:v>
                </c:pt>
                <c:pt idx="5343">
                  <c:v>48.939870696348699</c:v>
                </c:pt>
                <c:pt idx="5344">
                  <c:v>48.943751028023897</c:v>
                </c:pt>
                <c:pt idx="5345">
                  <c:v>48.947631109237697</c:v>
                </c:pt>
                <c:pt idx="5346">
                  <c:v>48.9515109399997</c:v>
                </c:pt>
                <c:pt idx="5347">
                  <c:v>48.955390520319199</c:v>
                </c:pt>
                <c:pt idx="5348">
                  <c:v>48.9592698502057</c:v>
                </c:pt>
                <c:pt idx="5349">
                  <c:v>48.963148929668598</c:v>
                </c:pt>
                <c:pt idx="5350">
                  <c:v>48.967027758717499</c:v>
                </c:pt>
                <c:pt idx="5351">
                  <c:v>48.970906337361797</c:v>
                </c:pt>
                <c:pt idx="5352">
                  <c:v>48.974784665610997</c:v>
                </c:pt>
                <c:pt idx="5353">
                  <c:v>48.978662743474402</c:v>
                </c:pt>
                <c:pt idx="5354">
                  <c:v>48.982540570961703</c:v>
                </c:pt>
                <c:pt idx="5355">
                  <c:v>48.9864181480824</c:v>
                </c:pt>
                <c:pt idx="5356">
                  <c:v>48.990295474845801</c:v>
                </c:pt>
                <c:pt idx="5357">
                  <c:v>48.994172551261599</c:v>
                </c:pt>
                <c:pt idx="5358">
                  <c:v>48.9980493773392</c:v>
                </c:pt>
                <c:pt idx="5359">
                  <c:v>49.001925953088097</c:v>
                </c:pt>
                <c:pt idx="5360">
                  <c:v>49.005802278517898</c:v>
                </c:pt>
                <c:pt idx="5361">
                  <c:v>49.009678353638101</c:v>
                </c:pt>
                <c:pt idx="5362">
                  <c:v>49.0135541784582</c:v>
                </c:pt>
                <c:pt idx="5363">
                  <c:v>49.017429752987702</c:v>
                </c:pt>
                <c:pt idx="5364">
                  <c:v>49.021305077236299</c:v>
                </c:pt>
                <c:pt idx="5365">
                  <c:v>49.025180151213299</c:v>
                </c:pt>
                <c:pt idx="5366">
                  <c:v>49.029054974928499</c:v>
                </c:pt>
                <c:pt idx="5367">
                  <c:v>49.032929548391301</c:v>
                </c:pt>
                <c:pt idx="5368">
                  <c:v>49.036803871611397</c:v>
                </c:pt>
                <c:pt idx="5369">
                  <c:v>49.040677944598201</c:v>
                </c:pt>
                <c:pt idx="5370">
                  <c:v>49.044551767361398</c:v>
                </c:pt>
                <c:pt idx="5371">
                  <c:v>49.048425339910601</c:v>
                </c:pt>
                <c:pt idx="5372">
                  <c:v>49.052298662255197</c:v>
                </c:pt>
                <c:pt idx="5373">
                  <c:v>49.056171734405098</c:v>
                </c:pt>
                <c:pt idx="5374">
                  <c:v>49.060044556369597</c:v>
                </c:pt>
                <c:pt idx="5375">
                  <c:v>49.063917128158501</c:v>
                </c:pt>
                <c:pt idx="5376">
                  <c:v>49.067789449781301</c:v>
                </c:pt>
                <c:pt idx="5377">
                  <c:v>49.071661521247599</c:v>
                </c:pt>
                <c:pt idx="5378">
                  <c:v>49.075533342567198</c:v>
                </c:pt>
                <c:pt idx="5379">
                  <c:v>49.079404913749499</c:v>
                </c:pt>
                <c:pt idx="5380">
                  <c:v>49.083276234804302</c:v>
                </c:pt>
                <c:pt idx="5381">
                  <c:v>49.087147305741198</c:v>
                </c:pt>
                <c:pt idx="5382">
                  <c:v>49.091018126569701</c:v>
                </c:pt>
                <c:pt idx="5383">
                  <c:v>49.094888697299702</c:v>
                </c:pt>
                <c:pt idx="5384">
                  <c:v>49.098759017940601</c:v>
                </c:pt>
                <c:pt idx="5385">
                  <c:v>49.102629088502297</c:v>
                </c:pt>
                <c:pt idx="5386">
                  <c:v>49.106498908994297</c:v>
                </c:pt>
                <c:pt idx="5387">
                  <c:v>49.110368479426299</c:v>
                </c:pt>
                <c:pt idx="5388">
                  <c:v>49.114237799808002</c:v>
                </c:pt>
                <c:pt idx="5389">
                  <c:v>49.118106870149099</c:v>
                </c:pt>
                <c:pt idx="5390">
                  <c:v>49.121975690459202</c:v>
                </c:pt>
                <c:pt idx="5391">
                  <c:v>49.125844260748103</c:v>
                </c:pt>
                <c:pt idx="5392">
                  <c:v>49.129712581025501</c:v>
                </c:pt>
                <c:pt idx="5393">
                  <c:v>49.133580651301003</c:v>
                </c:pt>
                <c:pt idx="5394">
                  <c:v>49.137448471584399</c:v>
                </c:pt>
                <c:pt idx="5395">
                  <c:v>49.141316041885403</c:v>
                </c:pt>
                <c:pt idx="5396">
                  <c:v>49.1451833622137</c:v>
                </c:pt>
                <c:pt idx="5397">
                  <c:v>49.149050432579102</c:v>
                </c:pt>
                <c:pt idx="5398">
                  <c:v>49.152917252991202</c:v>
                </c:pt>
                <c:pt idx="5399">
                  <c:v>49.156783823459797</c:v>
                </c:pt>
                <c:pt idx="5400">
                  <c:v>49.160650143994602</c:v>
                </c:pt>
                <c:pt idx="5401">
                  <c:v>49.164516214605499</c:v>
                </c:pt>
                <c:pt idx="5402">
                  <c:v>49.168382035302102</c:v>
                </c:pt>
                <c:pt idx="5403">
                  <c:v>49.172247606094203</c:v>
                </c:pt>
                <c:pt idx="5404">
                  <c:v>49.1761129269916</c:v>
                </c:pt>
                <c:pt idx="5405">
                  <c:v>49.179977998004098</c:v>
                </c:pt>
                <c:pt idx="5406">
                  <c:v>49.183842819141397</c:v>
                </c:pt>
                <c:pt idx="5407">
                  <c:v>49.187707390413202</c:v>
                </c:pt>
                <c:pt idx="5408">
                  <c:v>49.191571711829503</c:v>
                </c:pt>
                <c:pt idx="5409">
                  <c:v>49.195435783399901</c:v>
                </c:pt>
                <c:pt idx="5410">
                  <c:v>49.199299605134399</c:v>
                </c:pt>
                <c:pt idx="5411">
                  <c:v>49.203163177042597</c:v>
                </c:pt>
                <c:pt idx="5412">
                  <c:v>49.2070264991344</c:v>
                </c:pt>
                <c:pt idx="5413">
                  <c:v>49.2108895714196</c:v>
                </c:pt>
                <c:pt idx="5414">
                  <c:v>49.2147523939081</c:v>
                </c:pt>
                <c:pt idx="5415">
                  <c:v>49.218614966609501</c:v>
                </c:pt>
                <c:pt idx="5416">
                  <c:v>49.222477289533899</c:v>
                </c:pt>
                <c:pt idx="5417">
                  <c:v>49.226339362691</c:v>
                </c:pt>
                <c:pt idx="5418">
                  <c:v>49.230201186090603</c:v>
                </c:pt>
                <c:pt idx="5419">
                  <c:v>49.234062759742699</c:v>
                </c:pt>
                <c:pt idx="5420">
                  <c:v>49.237924083656999</c:v>
                </c:pt>
                <c:pt idx="5421">
                  <c:v>49.241785157843402</c:v>
                </c:pt>
                <c:pt idx="5422">
                  <c:v>49.2456459823118</c:v>
                </c:pt>
                <c:pt idx="5423">
                  <c:v>49.249506557072003</c:v>
                </c:pt>
                <c:pt idx="5424">
                  <c:v>49.253366882134003</c:v>
                </c:pt>
                <c:pt idx="5425">
                  <c:v>49.257226957507498</c:v>
                </c:pt>
                <c:pt idx="5426">
                  <c:v>49.2610867832026</c:v>
                </c:pt>
                <c:pt idx="5427">
                  <c:v>49.264946359229</c:v>
                </c:pt>
                <c:pt idx="5428">
                  <c:v>49.268805685596597</c:v>
                </c:pt>
                <c:pt idx="5429">
                  <c:v>49.2726647623155</c:v>
                </c:pt>
                <c:pt idx="5430">
                  <c:v>49.276523589395303</c:v>
                </c:pt>
                <c:pt idx="5431">
                  <c:v>49.280382166846202</c:v>
                </c:pt>
                <c:pt idx="5432">
                  <c:v>49.284240494678002</c:v>
                </c:pt>
                <c:pt idx="5433">
                  <c:v>49.288098572900601</c:v>
                </c:pt>
                <c:pt idx="5434">
                  <c:v>49.291956401523898</c:v>
                </c:pt>
                <c:pt idx="5435">
                  <c:v>49.295813980557902</c:v>
                </c:pt>
                <c:pt idx="5436">
                  <c:v>49.299671310012499</c:v>
                </c:pt>
                <c:pt idx="5437">
                  <c:v>49.3035283898977</c:v>
                </c:pt>
                <c:pt idx="5438">
                  <c:v>49.307385220223402</c:v>
                </c:pt>
                <c:pt idx="5439">
                  <c:v>49.311241800999497</c:v>
                </c:pt>
                <c:pt idx="5440">
                  <c:v>49.315098132236002</c:v>
                </c:pt>
                <c:pt idx="5441">
                  <c:v>49.318954213943002</c:v>
                </c:pt>
                <c:pt idx="5442">
                  <c:v>49.322810046130201</c:v>
                </c:pt>
                <c:pt idx="5443">
                  <c:v>49.326665628807802</c:v>
                </c:pt>
                <c:pt idx="5444">
                  <c:v>49.330520961985698</c:v>
                </c:pt>
                <c:pt idx="5445">
                  <c:v>49.334376045673899</c:v>
                </c:pt>
                <c:pt idx="5446">
                  <c:v>49.338230879882303</c:v>
                </c:pt>
                <c:pt idx="5447">
                  <c:v>49.3420854646211</c:v>
                </c:pt>
                <c:pt idx="5448">
                  <c:v>49.345939799900101</c:v>
                </c:pt>
                <c:pt idx="5449">
                  <c:v>49.349793885729298</c:v>
                </c:pt>
                <c:pt idx="5450">
                  <c:v>49.3536477221189</c:v>
                </c:pt>
                <c:pt idx="5451">
                  <c:v>49.357501309078799</c:v>
                </c:pt>
                <c:pt idx="5452">
                  <c:v>49.361354646618999</c:v>
                </c:pt>
                <c:pt idx="5453">
                  <c:v>49.365207734749497</c:v>
                </c:pt>
                <c:pt idx="5454">
                  <c:v>49.369060573480397</c:v>
                </c:pt>
                <c:pt idx="5455">
                  <c:v>49.372913162821803</c:v>
                </c:pt>
                <c:pt idx="5456">
                  <c:v>49.376765502783599</c:v>
                </c:pt>
                <c:pt idx="5457">
                  <c:v>49.380617593375902</c:v>
                </c:pt>
                <c:pt idx="5458">
                  <c:v>49.384469434608803</c:v>
                </c:pt>
                <c:pt idx="5459">
                  <c:v>49.388321026492299</c:v>
                </c:pt>
                <c:pt idx="5460">
                  <c:v>49.392172369036501</c:v>
                </c:pt>
                <c:pt idx="5461">
                  <c:v>49.396023462251499</c:v>
                </c:pt>
                <c:pt idx="5462">
                  <c:v>49.399874306147296</c:v>
                </c:pt>
                <c:pt idx="5463">
                  <c:v>49.403724900733899</c:v>
                </c:pt>
                <c:pt idx="5464">
                  <c:v>49.407575246021601</c:v>
                </c:pt>
                <c:pt idx="5465">
                  <c:v>49.411425342020301</c:v>
                </c:pt>
                <c:pt idx="5466">
                  <c:v>49.415275188740203</c:v>
                </c:pt>
                <c:pt idx="5467">
                  <c:v>49.419124786191396</c:v>
                </c:pt>
                <c:pt idx="5468">
                  <c:v>49.422974134383999</c:v>
                </c:pt>
                <c:pt idx="5469">
                  <c:v>49.426823233328001</c:v>
                </c:pt>
                <c:pt idx="5470">
                  <c:v>49.430672083033699</c:v>
                </c:pt>
                <c:pt idx="5471">
                  <c:v>49.434520683511003</c:v>
                </c:pt>
                <c:pt idx="5472">
                  <c:v>49.438369034770197</c:v>
                </c:pt>
                <c:pt idx="5473">
                  <c:v>49.442217136821398</c:v>
                </c:pt>
                <c:pt idx="5474">
                  <c:v>49.446064989674703</c:v>
                </c:pt>
                <c:pt idx="5475">
                  <c:v>49.449912593340201</c:v>
                </c:pt>
                <c:pt idx="5476">
                  <c:v>49.453759947828203</c:v>
                </c:pt>
                <c:pt idx="5477">
                  <c:v>49.4576070531486</c:v>
                </c:pt>
                <c:pt idx="5478">
                  <c:v>49.4614539093118</c:v>
                </c:pt>
                <c:pt idx="5479">
                  <c:v>49.465300516327801</c:v>
                </c:pt>
                <c:pt idx="5480">
                  <c:v>49.469146874206899</c:v>
                </c:pt>
                <c:pt idx="5481">
                  <c:v>49.472992982959099</c:v>
                </c:pt>
                <c:pt idx="5482">
                  <c:v>49.476838842594702</c:v>
                </c:pt>
                <c:pt idx="5483">
                  <c:v>49.480684453123899</c:v>
                </c:pt>
                <c:pt idx="5484">
                  <c:v>49.484529814556801</c:v>
                </c:pt>
                <c:pt idx="5485">
                  <c:v>49.488374926903703</c:v>
                </c:pt>
                <c:pt idx="5486">
                  <c:v>49.492219790174701</c:v>
                </c:pt>
                <c:pt idx="5487">
                  <c:v>49.496064404379901</c:v>
                </c:pt>
                <c:pt idx="5488">
                  <c:v>49.499908769529803</c:v>
                </c:pt>
                <c:pt idx="5489">
                  <c:v>49.503752885634299</c:v>
                </c:pt>
                <c:pt idx="5490">
                  <c:v>49.507596752703897</c:v>
                </c:pt>
                <c:pt idx="5491">
                  <c:v>49.511440370748602</c:v>
                </c:pt>
                <c:pt idx="5492">
                  <c:v>49.515283739778702</c:v>
                </c:pt>
                <c:pt idx="5493">
                  <c:v>49.519126859804501</c:v>
                </c:pt>
                <c:pt idx="5494">
                  <c:v>49.522969730836103</c:v>
                </c:pt>
                <c:pt idx="5495">
                  <c:v>49.526812352883802</c:v>
                </c:pt>
                <c:pt idx="5496">
                  <c:v>49.530654725957902</c:v>
                </c:pt>
                <c:pt idx="5497">
                  <c:v>49.534496850068699</c:v>
                </c:pt>
                <c:pt idx="5498">
                  <c:v>49.538338725226303</c:v>
                </c:pt>
                <c:pt idx="5499">
                  <c:v>49.542180351440997</c:v>
                </c:pt>
                <c:pt idx="5500">
                  <c:v>49.546021728723098</c:v>
                </c:pt>
                <c:pt idx="5501">
                  <c:v>49.5498628570829</c:v>
                </c:pt>
                <c:pt idx="5502">
                  <c:v>49.553703736530601</c:v>
                </c:pt>
                <c:pt idx="5503">
                  <c:v>49.557544367076602</c:v>
                </c:pt>
                <c:pt idx="5504">
                  <c:v>49.561384748731101</c:v>
                </c:pt>
                <c:pt idx="5505">
                  <c:v>49.565224881504399</c:v>
                </c:pt>
                <c:pt idx="5506">
                  <c:v>49.569064765406701</c:v>
                </c:pt>
                <c:pt idx="5507">
                  <c:v>49.5729044004485</c:v>
                </c:pt>
                <c:pt idx="5508">
                  <c:v>49.576743786640002</c:v>
                </c:pt>
                <c:pt idx="5509">
                  <c:v>49.5805829239915</c:v>
                </c:pt>
                <c:pt idx="5510">
                  <c:v>49.584421812513298</c:v>
                </c:pt>
                <c:pt idx="5511">
                  <c:v>49.588260452215799</c:v>
                </c:pt>
                <c:pt idx="5512">
                  <c:v>49.592098843109298</c:v>
                </c:pt>
                <c:pt idx="5513">
                  <c:v>49.595936985204098</c:v>
                </c:pt>
                <c:pt idx="5514">
                  <c:v>49.599774878510502</c:v>
                </c:pt>
                <c:pt idx="5515">
                  <c:v>49.603612523038898</c:v>
                </c:pt>
                <c:pt idx="5516">
                  <c:v>49.607449918799603</c:v>
                </c:pt>
                <c:pt idx="5517">
                  <c:v>49.611287065802998</c:v>
                </c:pt>
                <c:pt idx="5518">
                  <c:v>49.615123964059499</c:v>
                </c:pt>
                <c:pt idx="5519">
                  <c:v>49.618960613579297</c:v>
                </c:pt>
                <c:pt idx="5520">
                  <c:v>49.622797014372999</c:v>
                </c:pt>
                <c:pt idx="5521">
                  <c:v>49.626633166450702</c:v>
                </c:pt>
                <c:pt idx="5522">
                  <c:v>49.630469069823</c:v>
                </c:pt>
                <c:pt idx="5523">
                  <c:v>49.634304724500097</c:v>
                </c:pt>
                <c:pt idx="5524">
                  <c:v>49.638140130492502</c:v>
                </c:pt>
                <c:pt idx="5525">
                  <c:v>49.641975287810602</c:v>
                </c:pt>
                <c:pt idx="5526">
                  <c:v>49.645810196464701</c:v>
                </c:pt>
                <c:pt idx="5527">
                  <c:v>49.649644856465301</c:v>
                </c:pt>
                <c:pt idx="5528">
                  <c:v>49.653479267822703</c:v>
                </c:pt>
                <c:pt idx="5529">
                  <c:v>49.657313430547397</c:v>
                </c:pt>
                <c:pt idx="5530">
                  <c:v>49.661147344649798</c:v>
                </c:pt>
                <c:pt idx="5531">
                  <c:v>49.664981010140202</c:v>
                </c:pt>
                <c:pt idx="5532">
                  <c:v>49.668814427029197</c:v>
                </c:pt>
                <c:pt idx="5533">
                  <c:v>49.672647595327199</c:v>
                </c:pt>
                <c:pt idx="5534">
                  <c:v>49.676480515044503</c:v>
                </c:pt>
                <c:pt idx="5535">
                  <c:v>49.680313186191597</c:v>
                </c:pt>
                <c:pt idx="5536">
                  <c:v>49.684145608778998</c:v>
                </c:pt>
                <c:pt idx="5537">
                  <c:v>49.6879777828171</c:v>
                </c:pt>
                <c:pt idx="5538">
                  <c:v>49.691809708316399</c:v>
                </c:pt>
                <c:pt idx="5539">
                  <c:v>49.695641385287303</c:v>
                </c:pt>
                <c:pt idx="5540">
                  <c:v>49.6994728137403</c:v>
                </c:pt>
                <c:pt idx="5541">
                  <c:v>49.7033039936858</c:v>
                </c:pt>
                <c:pt idx="5542">
                  <c:v>49.707134925134298</c:v>
                </c:pt>
                <c:pt idx="5543">
                  <c:v>49.710965608096302</c:v>
                </c:pt>
                <c:pt idx="5544">
                  <c:v>49.7147960425823</c:v>
                </c:pt>
                <c:pt idx="5545">
                  <c:v>49.718626228602801</c:v>
                </c:pt>
                <c:pt idx="5546">
                  <c:v>49.7224561661682</c:v>
                </c:pt>
                <c:pt idx="5547">
                  <c:v>49.726285855288999</c:v>
                </c:pt>
                <c:pt idx="5548">
                  <c:v>49.7301152959758</c:v>
                </c:pt>
                <c:pt idx="5549">
                  <c:v>49.733944488239104</c:v>
                </c:pt>
                <c:pt idx="5550">
                  <c:v>49.737773432089298</c:v>
                </c:pt>
                <c:pt idx="5551">
                  <c:v>49.7416021275369</c:v>
                </c:pt>
                <c:pt idx="5552">
                  <c:v>49.745430574592604</c:v>
                </c:pt>
                <c:pt idx="5553">
                  <c:v>49.749258773266803</c:v>
                </c:pt>
                <c:pt idx="5554">
                  <c:v>49.75308672357</c:v>
                </c:pt>
                <c:pt idx="5555">
                  <c:v>49.756914425512797</c:v>
                </c:pt>
                <c:pt idx="5556">
                  <c:v>49.760741879105801</c:v>
                </c:pt>
                <c:pt idx="5557">
                  <c:v>49.764569084359302</c:v>
                </c:pt>
                <c:pt idx="5558">
                  <c:v>49.768396041284099</c:v>
                </c:pt>
                <c:pt idx="5559">
                  <c:v>49.772222749890702</c:v>
                </c:pt>
                <c:pt idx="5560">
                  <c:v>49.776049210189498</c:v>
                </c:pt>
                <c:pt idx="5561">
                  <c:v>49.779875422191203</c:v>
                </c:pt>
                <c:pt idx="5562">
                  <c:v>49.783701385906397</c:v>
                </c:pt>
                <c:pt idx="5563">
                  <c:v>49.787527101345603</c:v>
                </c:pt>
                <c:pt idx="5564">
                  <c:v>49.7913525685194</c:v>
                </c:pt>
                <c:pt idx="5565">
                  <c:v>49.795177787438298</c:v>
                </c:pt>
                <c:pt idx="5566">
                  <c:v>49.799002758112998</c:v>
                </c:pt>
                <c:pt idx="5567">
                  <c:v>49.802827480554001</c:v>
                </c:pt>
                <c:pt idx="5568">
                  <c:v>49.806651954772001</c:v>
                </c:pt>
                <c:pt idx="5569">
                  <c:v>49.810476180777499</c:v>
                </c:pt>
                <c:pt idx="5570">
                  <c:v>49.814300158581098</c:v>
                </c:pt>
                <c:pt idx="5571">
                  <c:v>49.818123888193497</c:v>
                </c:pt>
                <c:pt idx="5572">
                  <c:v>49.8219473696252</c:v>
                </c:pt>
                <c:pt idx="5573">
                  <c:v>49.825770602886898</c:v>
                </c:pt>
                <c:pt idx="5574">
                  <c:v>49.829593587989201</c:v>
                </c:pt>
                <c:pt idx="5575">
                  <c:v>49.833416324942696</c:v>
                </c:pt>
                <c:pt idx="5576">
                  <c:v>49.837238813758098</c:v>
                </c:pt>
                <c:pt idx="5577">
                  <c:v>49.841061054446001</c:v>
                </c:pt>
                <c:pt idx="5578">
                  <c:v>49.844883047016999</c:v>
                </c:pt>
                <c:pt idx="5579">
                  <c:v>49.848704791481701</c:v>
                </c:pt>
                <c:pt idx="5580">
                  <c:v>49.8525262878509</c:v>
                </c:pt>
                <c:pt idx="5581">
                  <c:v>49.856347536135203</c:v>
                </c:pt>
                <c:pt idx="5582">
                  <c:v>49.860168536345199</c:v>
                </c:pt>
                <c:pt idx="5583">
                  <c:v>49.863989288491702</c:v>
                </c:pt>
                <c:pt idx="5584">
                  <c:v>49.867809792585099</c:v>
                </c:pt>
                <c:pt idx="5585">
                  <c:v>49.871630048636398</c:v>
                </c:pt>
                <c:pt idx="5586">
                  <c:v>49.875450056656</c:v>
                </c:pt>
                <c:pt idx="5587">
                  <c:v>49.879269816654798</c:v>
                </c:pt>
                <c:pt idx="5588">
                  <c:v>49.883089328643301</c:v>
                </c:pt>
                <c:pt idx="5589">
                  <c:v>49.886908592632302</c:v>
                </c:pt>
                <c:pt idx="5590">
                  <c:v>49.890727608632503</c:v>
                </c:pt>
                <c:pt idx="5591">
                  <c:v>49.894546376654603</c:v>
                </c:pt>
                <c:pt idx="5592">
                  <c:v>49.898364896709303</c:v>
                </c:pt>
                <c:pt idx="5593">
                  <c:v>49.902183168807198</c:v>
                </c:pt>
                <c:pt idx="5594">
                  <c:v>49.906001192959103</c:v>
                </c:pt>
                <c:pt idx="5595">
                  <c:v>49.909818969175802</c:v>
                </c:pt>
                <c:pt idx="5596">
                  <c:v>49.913636497467898</c:v>
                </c:pt>
                <c:pt idx="5597">
                  <c:v>49.917453777846198</c:v>
                </c:pt>
                <c:pt idx="5598">
                  <c:v>49.921270810321303</c:v>
                </c:pt>
                <c:pt idx="5599">
                  <c:v>49.925087594904099</c:v>
                </c:pt>
                <c:pt idx="5600">
                  <c:v>49.9289041316053</c:v>
                </c:pt>
                <c:pt idx="5601">
                  <c:v>49.932720420435601</c:v>
                </c:pt>
                <c:pt idx="5602">
                  <c:v>49.936536461405801</c:v>
                </c:pt>
                <c:pt idx="5603">
                  <c:v>49.940352254526701</c:v>
                </c:pt>
                <c:pt idx="5604">
                  <c:v>49.944167799808902</c:v>
                </c:pt>
                <c:pt idx="5605">
                  <c:v>49.947983097263197</c:v>
                </c:pt>
                <c:pt idx="5606">
                  <c:v>49.951798146900501</c:v>
                </c:pt>
                <c:pt idx="5607">
                  <c:v>49.955612948731499</c:v>
                </c:pt>
                <c:pt idx="5608">
                  <c:v>49.9594275027669</c:v>
                </c:pt>
                <c:pt idx="5609">
                  <c:v>49.963241809017603</c:v>
                </c:pt>
                <c:pt idx="5610">
                  <c:v>49.967055867494302</c:v>
                </c:pt>
                <c:pt idx="5611">
                  <c:v>49.970869678207897</c:v>
                </c:pt>
                <c:pt idx="5612">
                  <c:v>49.974683241168997</c:v>
                </c:pt>
                <c:pt idx="5613">
                  <c:v>49.978496556388599</c:v>
                </c:pt>
                <c:pt idx="5614">
                  <c:v>49.982309623877399</c:v>
                </c:pt>
                <c:pt idx="5615">
                  <c:v>49.986122443646202</c:v>
                </c:pt>
                <c:pt idx="5616">
                  <c:v>49.989935015705903</c:v>
                </c:pt>
                <c:pt idx="5617">
                  <c:v>49.993747340067301</c:v>
                </c:pt>
                <c:pt idx="5618">
                  <c:v>49.997559416741097</c:v>
                </c:pt>
                <c:pt idx="5619">
                  <c:v>50.001371245738298</c:v>
                </c:pt>
                <c:pt idx="5620">
                  <c:v>50.005182827069497</c:v>
                </c:pt>
                <c:pt idx="5621">
                  <c:v>50.0089941607458</c:v>
                </c:pt>
                <c:pt idx="5622">
                  <c:v>50.012805246777802</c:v>
                </c:pt>
                <c:pt idx="5623">
                  <c:v>50.016616085176601</c:v>
                </c:pt>
                <c:pt idx="5624">
                  <c:v>50.020426675952798</c:v>
                </c:pt>
                <c:pt idx="5625">
                  <c:v>50.0242370191174</c:v>
                </c:pt>
                <c:pt idx="5626">
                  <c:v>50.0280471146812</c:v>
                </c:pt>
                <c:pt idx="5627">
                  <c:v>50.031856962654999</c:v>
                </c:pt>
                <c:pt idx="5628">
                  <c:v>50.035666563049801</c:v>
                </c:pt>
                <c:pt idx="5629">
                  <c:v>50.039475915876501</c:v>
                </c:pt>
                <c:pt idx="5630">
                  <c:v>50.043285021145799</c:v>
                </c:pt>
                <c:pt idx="5631">
                  <c:v>50.047093878868601</c:v>
                </c:pt>
                <c:pt idx="5632">
                  <c:v>50.0509024890559</c:v>
                </c:pt>
                <c:pt idx="5633">
                  <c:v>50.054710851718603</c:v>
                </c:pt>
                <c:pt idx="5634">
                  <c:v>50.058518966867503</c:v>
                </c:pt>
                <c:pt idx="5635">
                  <c:v>50.062326834513499</c:v>
                </c:pt>
                <c:pt idx="5636">
                  <c:v>50.066134454667498</c:v>
                </c:pt>
                <c:pt idx="5637">
                  <c:v>50.069941827340401</c:v>
                </c:pt>
                <c:pt idx="5638">
                  <c:v>50.073748952543198</c:v>
                </c:pt>
                <c:pt idx="5639">
                  <c:v>50.077555830286698</c:v>
                </c:pt>
                <c:pt idx="5640">
                  <c:v>50.0813624605819</c:v>
                </c:pt>
                <c:pt idx="5641">
                  <c:v>50.085168843439703</c:v>
                </c:pt>
                <c:pt idx="5642">
                  <c:v>50.088974978871001</c:v>
                </c:pt>
                <c:pt idx="5643">
                  <c:v>50.092780866886798</c:v>
                </c:pt>
                <c:pt idx="5644">
                  <c:v>50.096586507497904</c:v>
                </c:pt>
                <c:pt idx="5645">
                  <c:v>50.100391900715401</c:v>
                </c:pt>
                <c:pt idx="5646">
                  <c:v>50.104197046550098</c:v>
                </c:pt>
                <c:pt idx="5647">
                  <c:v>50.1080019450131</c:v>
                </c:pt>
                <c:pt idx="5648">
                  <c:v>50.111806596115201</c:v>
                </c:pt>
                <c:pt idx="5649">
                  <c:v>50.1156109998674</c:v>
                </c:pt>
                <c:pt idx="5650">
                  <c:v>50.119415156280802</c:v>
                </c:pt>
                <c:pt idx="5651">
                  <c:v>50.123219065366101</c:v>
                </c:pt>
                <c:pt idx="5652">
                  <c:v>50.127022727134502</c:v>
                </c:pt>
                <c:pt idx="5653">
                  <c:v>50.130826141596899</c:v>
                </c:pt>
                <c:pt idx="5654">
                  <c:v>50.134629308764303</c:v>
                </c:pt>
                <c:pt idx="5655">
                  <c:v>50.138432228647602</c:v>
                </c:pt>
                <c:pt idx="5656">
                  <c:v>50.142234901257901</c:v>
                </c:pt>
                <c:pt idx="5657">
                  <c:v>50.146037326606098</c:v>
                </c:pt>
                <c:pt idx="5658">
                  <c:v>50.149839504703202</c:v>
                </c:pt>
                <c:pt idx="5659">
                  <c:v>50.153641435560303</c:v>
                </c:pt>
                <c:pt idx="5660">
                  <c:v>50.157443119188301</c:v>
                </c:pt>
                <c:pt idx="5661">
                  <c:v>50.161244555598202</c:v>
                </c:pt>
                <c:pt idx="5662">
                  <c:v>50.165045744801098</c:v>
                </c:pt>
                <c:pt idx="5663">
                  <c:v>50.168846686807903</c:v>
                </c:pt>
                <c:pt idx="5664">
                  <c:v>50.172647381629801</c:v>
                </c:pt>
                <c:pt idx="5665">
                  <c:v>50.176447829277599</c:v>
                </c:pt>
                <c:pt idx="5666">
                  <c:v>50.180248029762502</c:v>
                </c:pt>
                <c:pt idx="5667">
                  <c:v>50.184047983095503</c:v>
                </c:pt>
                <c:pt idx="5668">
                  <c:v>50.187847689287601</c:v>
                </c:pt>
                <c:pt idx="5669">
                  <c:v>50.191647148349901</c:v>
                </c:pt>
                <c:pt idx="5670">
                  <c:v>50.195446360293403</c:v>
                </c:pt>
                <c:pt idx="5671">
                  <c:v>50.199245325129098</c:v>
                </c:pt>
                <c:pt idx="5672">
                  <c:v>50.2030440428681</c:v>
                </c:pt>
                <c:pt idx="5673">
                  <c:v>50.206842513521501</c:v>
                </c:pt>
                <c:pt idx="5674">
                  <c:v>50.210640737100398</c:v>
                </c:pt>
                <c:pt idx="5675">
                  <c:v>50.214438713615699</c:v>
                </c:pt>
                <c:pt idx="5676">
                  <c:v>50.218236443078602</c:v>
                </c:pt>
                <c:pt idx="5677">
                  <c:v>50.222033925500199</c:v>
                </c:pt>
                <c:pt idx="5678">
                  <c:v>50.225831160891403</c:v>
                </c:pt>
                <c:pt idx="5679">
                  <c:v>50.229628149263498</c:v>
                </c:pt>
                <c:pt idx="5680">
                  <c:v>50.233424890627496</c:v>
                </c:pt>
                <c:pt idx="5681">
                  <c:v>50.237221384994498</c:v>
                </c:pt>
                <c:pt idx="5682">
                  <c:v>50.241017632375602</c:v>
                </c:pt>
                <c:pt idx="5683">
                  <c:v>50.244813632781799</c:v>
                </c:pt>
                <c:pt idx="5684">
                  <c:v>50.248609386224402</c:v>
                </c:pt>
                <c:pt idx="5685">
                  <c:v>50.252404892714303</c:v>
                </c:pt>
                <c:pt idx="5686">
                  <c:v>50.256200152262799</c:v>
                </c:pt>
                <c:pt idx="5687">
                  <c:v>50.259995164880898</c:v>
                </c:pt>
                <c:pt idx="5688">
                  <c:v>50.263789930579698</c:v>
                </c:pt>
                <c:pt idx="5689">
                  <c:v>50.267584449370403</c:v>
                </c:pt>
                <c:pt idx="5690">
                  <c:v>50.271378721264099</c:v>
                </c:pt>
                <c:pt idx="5691">
                  <c:v>50.275172746271998</c:v>
                </c:pt>
                <c:pt idx="5692">
                  <c:v>50.278966524405199</c:v>
                </c:pt>
                <c:pt idx="5693">
                  <c:v>50.2827600556747</c:v>
                </c:pt>
                <c:pt idx="5694">
                  <c:v>50.286553340091899</c:v>
                </c:pt>
                <c:pt idx="5695">
                  <c:v>50.290346377667703</c:v>
                </c:pt>
                <c:pt idx="5696">
                  <c:v>50.294139168413501</c:v>
                </c:pt>
                <c:pt idx="5697">
                  <c:v>50.297931712340201</c:v>
                </c:pt>
                <c:pt idx="5698">
                  <c:v>50.3017240094592</c:v>
                </c:pt>
                <c:pt idx="5699">
                  <c:v>50.305516059781503</c:v>
                </c:pt>
                <c:pt idx="5700">
                  <c:v>50.309307863318303</c:v>
                </c:pt>
                <c:pt idx="5701">
                  <c:v>50.313099420080903</c:v>
                </c:pt>
                <c:pt idx="5702">
                  <c:v>50.316890730080303</c:v>
                </c:pt>
                <c:pt idx="5703">
                  <c:v>50.3206817933278</c:v>
                </c:pt>
                <c:pt idx="5704">
                  <c:v>50.324472609834501</c:v>
                </c:pt>
                <c:pt idx="5705">
                  <c:v>50.328263179611703</c:v>
                </c:pt>
                <c:pt idx="5706">
                  <c:v>50.332053502670497</c:v>
                </c:pt>
                <c:pt idx="5707">
                  <c:v>50.335843579022203</c:v>
                </c:pt>
                <c:pt idx="5708">
                  <c:v>50.339633408677898</c:v>
                </c:pt>
                <c:pt idx="5709">
                  <c:v>50.3434229916489</c:v>
                </c:pt>
                <c:pt idx="5710">
                  <c:v>50.347212327946302</c:v>
                </c:pt>
                <c:pt idx="5711">
                  <c:v>50.351001417581401</c:v>
                </c:pt>
                <c:pt idx="5712">
                  <c:v>50.354790260565402</c:v>
                </c:pt>
                <c:pt idx="5713">
                  <c:v>50.358578856909503</c:v>
                </c:pt>
                <c:pt idx="5714">
                  <c:v>50.362367206624903</c:v>
                </c:pt>
                <c:pt idx="5715">
                  <c:v>50.366155309722998</c:v>
                </c:pt>
                <c:pt idx="5716">
                  <c:v>50.369943166214803</c:v>
                </c:pt>
                <c:pt idx="5717">
                  <c:v>50.373730776111699</c:v>
                </c:pt>
                <c:pt idx="5718">
                  <c:v>50.3775181394249</c:v>
                </c:pt>
                <c:pt idx="5719">
                  <c:v>50.381305256165597</c:v>
                </c:pt>
                <c:pt idx="5720">
                  <c:v>50.3850921263451</c:v>
                </c:pt>
                <c:pt idx="5721">
                  <c:v>50.388878749974701</c:v>
                </c:pt>
                <c:pt idx="5722">
                  <c:v>50.392665127065598</c:v>
                </c:pt>
                <c:pt idx="5723">
                  <c:v>50.396451257629003</c:v>
                </c:pt>
                <c:pt idx="5724">
                  <c:v>50.4002371416763</c:v>
                </c:pt>
                <c:pt idx="5725">
                  <c:v>50.404022779218799</c:v>
                </c:pt>
                <c:pt idx="5726">
                  <c:v>50.407808170267501</c:v>
                </c:pt>
                <c:pt idx="5727">
                  <c:v>50.411593314834001</c:v>
                </c:pt>
                <c:pt idx="5728">
                  <c:v>50.415378212929397</c:v>
                </c:pt>
                <c:pt idx="5729">
                  <c:v>50.419162864565102</c:v>
                </c:pt>
                <c:pt idx="5730">
                  <c:v>50.422947269752299</c:v>
                </c:pt>
                <c:pt idx="5731">
                  <c:v>50.426731428502301</c:v>
                </c:pt>
                <c:pt idx="5732">
                  <c:v>50.430515340826403</c:v>
                </c:pt>
                <c:pt idx="5733">
                  <c:v>50.434299006735898</c:v>
                </c:pt>
                <c:pt idx="5734">
                  <c:v>50.438082426242197</c:v>
                </c:pt>
                <c:pt idx="5735">
                  <c:v>50.441865599356603</c:v>
                </c:pt>
                <c:pt idx="5736">
                  <c:v>50.445648526090302</c:v>
                </c:pt>
                <c:pt idx="5737">
                  <c:v>50.449431206454598</c:v>
                </c:pt>
                <c:pt idx="5738">
                  <c:v>50.453213640461001</c:v>
                </c:pt>
                <c:pt idx="5739">
                  <c:v>50.456995828120697</c:v>
                </c:pt>
                <c:pt idx="5740">
                  <c:v>50.460777769445102</c:v>
                </c:pt>
                <c:pt idx="5741">
                  <c:v>50.464559464445401</c:v>
                </c:pt>
                <c:pt idx="5742">
                  <c:v>50.468340913133098</c:v>
                </c:pt>
                <c:pt idx="5743">
                  <c:v>50.472122115519497</c:v>
                </c:pt>
                <c:pt idx="5744">
                  <c:v>50.475903071615797</c:v>
                </c:pt>
                <c:pt idx="5745">
                  <c:v>50.4796837814336</c:v>
                </c:pt>
                <c:pt idx="5746">
                  <c:v>50.483464244984098</c:v>
                </c:pt>
                <c:pt idx="5747">
                  <c:v>50.487244462278603</c:v>
                </c:pt>
                <c:pt idx="5748">
                  <c:v>50.491024433328697</c:v>
                </c:pt>
                <c:pt idx="5749">
                  <c:v>50.494804158145499</c:v>
                </c:pt>
                <c:pt idx="5750">
                  <c:v>50.498583636740499</c:v>
                </c:pt>
                <c:pt idx="5751">
                  <c:v>50.502362869125001</c:v>
                </c:pt>
                <c:pt idx="5752">
                  <c:v>50.506141855310503</c:v>
                </c:pt>
                <c:pt idx="5753">
                  <c:v>50.509920595308401</c:v>
                </c:pt>
                <c:pt idx="5754">
                  <c:v>50.513699089129901</c:v>
                </c:pt>
                <c:pt idx="5755">
                  <c:v>50.517477336786499</c:v>
                </c:pt>
                <c:pt idx="5756">
                  <c:v>50.5212553382895</c:v>
                </c:pt>
                <c:pt idx="5757">
                  <c:v>50.525033093650499</c:v>
                </c:pt>
                <c:pt idx="5758">
                  <c:v>50.528810602880696</c:v>
                </c:pt>
                <c:pt idx="5759">
                  <c:v>50.532587865991601</c:v>
                </c:pt>
                <c:pt idx="5760">
                  <c:v>50.536364882994597</c:v>
                </c:pt>
                <c:pt idx="5761">
                  <c:v>50.540141653901102</c:v>
                </c:pt>
                <c:pt idx="5762">
                  <c:v>50.543918178722599</c:v>
                </c:pt>
                <c:pt idx="5763">
                  <c:v>50.547694457470399</c:v>
                </c:pt>
                <c:pt idx="5764">
                  <c:v>50.5514704901559</c:v>
                </c:pt>
                <c:pt idx="5765">
                  <c:v>50.555246276790598</c:v>
                </c:pt>
                <c:pt idx="5766">
                  <c:v>50.559021817385997</c:v>
                </c:pt>
                <c:pt idx="5767">
                  <c:v>50.562797111953401</c:v>
                </c:pt>
                <c:pt idx="5768">
                  <c:v>50.5665721605043</c:v>
                </c:pt>
                <c:pt idx="5769">
                  <c:v>50.570346963050099</c:v>
                </c:pt>
                <c:pt idx="5770">
                  <c:v>50.574121519602301</c:v>
                </c:pt>
                <c:pt idx="5771">
                  <c:v>50.577895830172402</c:v>
                </c:pt>
                <c:pt idx="5772">
                  <c:v>50.5816698947718</c:v>
                </c:pt>
                <c:pt idx="5773">
                  <c:v>50.585443713411898</c:v>
                </c:pt>
                <c:pt idx="5774">
                  <c:v>50.589217286104201</c:v>
                </c:pt>
                <c:pt idx="5775">
                  <c:v>50.592990612860198</c:v>
                </c:pt>
                <c:pt idx="5776">
                  <c:v>50.596763693691301</c:v>
                </c:pt>
                <c:pt idx="5777">
                  <c:v>50.600536528608998</c:v>
                </c:pt>
                <c:pt idx="5778">
                  <c:v>50.604309117624901</c:v>
                </c:pt>
                <c:pt idx="5779">
                  <c:v>50.608081460750299</c:v>
                </c:pt>
                <c:pt idx="5780">
                  <c:v>50.611853557996803</c:v>
                </c:pt>
                <c:pt idx="5781">
                  <c:v>50.615625409375802</c:v>
                </c:pt>
                <c:pt idx="5782">
                  <c:v>50.619397014898901</c:v>
                </c:pt>
                <c:pt idx="5783">
                  <c:v>50.623168374577503</c:v>
                </c:pt>
                <c:pt idx="5784">
                  <c:v>50.626939488423197</c:v>
                </c:pt>
                <c:pt idx="5785">
                  <c:v>50.630710356447302</c:v>
                </c:pt>
                <c:pt idx="5786">
                  <c:v>50.6344809786616</c:v>
                </c:pt>
                <c:pt idx="5787">
                  <c:v>50.638251355077401</c:v>
                </c:pt>
                <c:pt idx="5788">
                  <c:v>50.642021485706202</c:v>
                </c:pt>
                <c:pt idx="5789">
                  <c:v>50.6457913705596</c:v>
                </c:pt>
                <c:pt idx="5790">
                  <c:v>50.649561009649197</c:v>
                </c:pt>
                <c:pt idx="5791">
                  <c:v>50.653330402986398</c:v>
                </c:pt>
                <c:pt idx="5792">
                  <c:v>50.6570995505827</c:v>
                </c:pt>
                <c:pt idx="5793">
                  <c:v>50.660868452449797</c:v>
                </c:pt>
                <c:pt idx="5794">
                  <c:v>50.664637108599102</c:v>
                </c:pt>
                <c:pt idx="5795">
                  <c:v>50.668405519042103</c:v>
                </c:pt>
                <c:pt idx="5796">
                  <c:v>50.672173683790497</c:v>
                </c:pt>
                <c:pt idx="5797">
                  <c:v>50.675941602855801</c:v>
                </c:pt>
                <c:pt idx="5798">
                  <c:v>50.679709276249397</c:v>
                </c:pt>
                <c:pt idx="5799">
                  <c:v>50.683476703983096</c:v>
                </c:pt>
                <c:pt idx="5800">
                  <c:v>50.687243886068202</c:v>
                </c:pt>
                <c:pt idx="5801">
                  <c:v>50.691010822516503</c:v>
                </c:pt>
                <c:pt idx="5802">
                  <c:v>50.694777513339403</c:v>
                </c:pt>
                <c:pt idx="5803">
                  <c:v>50.698543958548598</c:v>
                </c:pt>
                <c:pt idx="5804">
                  <c:v>50.702310158155598</c:v>
                </c:pt>
                <c:pt idx="5805">
                  <c:v>50.7060761121719</c:v>
                </c:pt>
                <c:pt idx="5806">
                  <c:v>50.709841820609199</c:v>
                </c:pt>
                <c:pt idx="5807">
                  <c:v>50.713607283479099</c:v>
                </c:pt>
                <c:pt idx="5808">
                  <c:v>50.717372500793097</c:v>
                </c:pt>
                <c:pt idx="5809">
                  <c:v>50.721137472562802</c:v>
                </c:pt>
                <c:pt idx="5810">
                  <c:v>50.724902198799903</c:v>
                </c:pt>
                <c:pt idx="5811">
                  <c:v>50.728666679515797</c:v>
                </c:pt>
                <c:pt idx="5812">
                  <c:v>50.7324309147223</c:v>
                </c:pt>
                <c:pt idx="5813">
                  <c:v>50.736194904431002</c:v>
                </c:pt>
                <c:pt idx="5814">
                  <c:v>50.7399586486533</c:v>
                </c:pt>
                <c:pt idx="5815">
                  <c:v>50.743722147401101</c:v>
                </c:pt>
                <c:pt idx="5816">
                  <c:v>50.747485400685797</c:v>
                </c:pt>
                <c:pt idx="5817">
                  <c:v>50.751248408519103</c:v>
                </c:pt>
                <c:pt idx="5818">
                  <c:v>50.755011170912603</c:v>
                </c:pt>
                <c:pt idx="5819">
                  <c:v>50.758773687877898</c:v>
                </c:pt>
                <c:pt idx="5820">
                  <c:v>50.762535959426799</c:v>
                </c:pt>
                <c:pt idx="5821">
                  <c:v>50.766297985570702</c:v>
                </c:pt>
                <c:pt idx="5822">
                  <c:v>50.770059766321403</c:v>
                </c:pt>
                <c:pt idx="5823">
                  <c:v>50.773821301690496</c:v>
                </c:pt>
                <c:pt idx="5824">
                  <c:v>50.777582591689701</c:v>
                </c:pt>
                <c:pt idx="5825">
                  <c:v>50.781343636330497</c:v>
                </c:pt>
                <c:pt idx="5826">
                  <c:v>50.785104435624703</c:v>
                </c:pt>
                <c:pt idx="5827">
                  <c:v>50.7888649895839</c:v>
                </c:pt>
                <c:pt idx="5828">
                  <c:v>50.792625298219697</c:v>
                </c:pt>
                <c:pt idx="5829">
                  <c:v>50.796385361543898</c:v>
                </c:pt>
                <c:pt idx="5830">
                  <c:v>50.800145179568098</c:v>
                </c:pt>
                <c:pt idx="5831">
                  <c:v>50.8039047523039</c:v>
                </c:pt>
                <c:pt idx="5832">
                  <c:v>50.8076640797631</c:v>
                </c:pt>
                <c:pt idx="5833">
                  <c:v>50.8114231619573</c:v>
                </c:pt>
                <c:pt idx="5834">
                  <c:v>50.815181998898197</c:v>
                </c:pt>
                <c:pt idx="5835">
                  <c:v>50.818940590597499</c:v>
                </c:pt>
                <c:pt idx="5836">
                  <c:v>50.822698937066797</c:v>
                </c:pt>
                <c:pt idx="5837">
                  <c:v>50.826457038317997</c:v>
                </c:pt>
                <c:pt idx="5838">
                  <c:v>50.830214894362598</c:v>
                </c:pt>
                <c:pt idx="5839">
                  <c:v>50.833972505212301</c:v>
                </c:pt>
                <c:pt idx="5840">
                  <c:v>50.837729870879002</c:v>
                </c:pt>
                <c:pt idx="5841">
                  <c:v>50.841486991374197</c:v>
                </c:pt>
                <c:pt idx="5842">
                  <c:v>50.845243866709602</c:v>
                </c:pt>
                <c:pt idx="5843">
                  <c:v>50.849000496897098</c:v>
                </c:pt>
                <c:pt idx="5844">
                  <c:v>50.852756881948302</c:v>
                </c:pt>
                <c:pt idx="5845">
                  <c:v>50.856513021875003</c:v>
                </c:pt>
                <c:pt idx="5846">
                  <c:v>50.860268916688803</c:v>
                </c:pt>
                <c:pt idx="5847">
                  <c:v>50.864024566401497</c:v>
                </c:pt>
                <c:pt idx="5848">
                  <c:v>50.867779971024802</c:v>
                </c:pt>
                <c:pt idx="5849">
                  <c:v>50.8715351305705</c:v>
                </c:pt>
                <c:pt idx="5850">
                  <c:v>50.8752900450502</c:v>
                </c:pt>
                <c:pt idx="5851">
                  <c:v>50.879044714475803</c:v>
                </c:pt>
                <c:pt idx="5852">
                  <c:v>50.882799138858999</c:v>
                </c:pt>
                <c:pt idx="5853">
                  <c:v>50.886553318211497</c:v>
                </c:pt>
                <c:pt idx="5854">
                  <c:v>50.890307252545099</c:v>
                </c:pt>
                <c:pt idx="5855">
                  <c:v>50.894060941871601</c:v>
                </c:pt>
                <c:pt idx="5856">
                  <c:v>50.897814386202597</c:v>
                </c:pt>
                <c:pt idx="5857">
                  <c:v>50.901567585549998</c:v>
                </c:pt>
                <c:pt idx="5858">
                  <c:v>50.905320539925498</c:v>
                </c:pt>
                <c:pt idx="5859">
                  <c:v>50.909073249340899</c:v>
                </c:pt>
                <c:pt idx="5860">
                  <c:v>50.912825713807997</c:v>
                </c:pt>
                <c:pt idx="5861">
                  <c:v>50.916577933338502</c:v>
                </c:pt>
                <c:pt idx="5862">
                  <c:v>50.9203299079443</c:v>
                </c:pt>
                <c:pt idx="5863">
                  <c:v>50.924081637637101</c:v>
                </c:pt>
                <c:pt idx="5864">
                  <c:v>50.927833122428602</c:v>
                </c:pt>
                <c:pt idx="5865">
                  <c:v>50.931584362330803</c:v>
                </c:pt>
                <c:pt idx="5866">
                  <c:v>50.935335357355299</c:v>
                </c:pt>
                <c:pt idx="5867">
                  <c:v>50.939086107514001</c:v>
                </c:pt>
                <c:pt idx="5868">
                  <c:v>50.942836612818802</c:v>
                </c:pt>
                <c:pt idx="5869">
                  <c:v>50.946586873281198</c:v>
                </c:pt>
                <c:pt idx="5870">
                  <c:v>50.950336888913299</c:v>
                </c:pt>
                <c:pt idx="5871">
                  <c:v>50.954086659726798</c:v>
                </c:pt>
                <c:pt idx="5872">
                  <c:v>50.957836185733498</c:v>
                </c:pt>
                <c:pt idx="5873">
                  <c:v>50.961585466945202</c:v>
                </c:pt>
                <c:pt idx="5874">
                  <c:v>50.965334503373803</c:v>
                </c:pt>
                <c:pt idx="5875">
                  <c:v>50.969083295031098</c:v>
                </c:pt>
                <c:pt idx="5876">
                  <c:v>50.972831841928802</c:v>
                </c:pt>
                <c:pt idx="5877">
                  <c:v>50.976580144079001</c:v>
                </c:pt>
                <c:pt idx="5878">
                  <c:v>50.9803282014933</c:v>
                </c:pt>
                <c:pt idx="5879">
                  <c:v>50.9840760141836</c:v>
                </c:pt>
                <c:pt idx="5880">
                  <c:v>50.987823582161703</c:v>
                </c:pt>
                <c:pt idx="5881">
                  <c:v>50.991570905439602</c:v>
                </c:pt>
                <c:pt idx="5882">
                  <c:v>50.995317984029001</c:v>
                </c:pt>
                <c:pt idx="5883">
                  <c:v>50.9990648179418</c:v>
                </c:pt>
                <c:pt idx="5884">
                  <c:v>51.002811407189903</c:v>
                </c:pt>
                <c:pt idx="5885">
                  <c:v>51.006557751785103</c:v>
                </c:pt>
                <c:pt idx="5886">
                  <c:v>51.010303851739202</c:v>
                </c:pt>
                <c:pt idx="5887">
                  <c:v>51.014049707064203</c:v>
                </c:pt>
                <c:pt idx="5888">
                  <c:v>51.017795317771998</c:v>
                </c:pt>
                <c:pt idx="5889">
                  <c:v>51.0215406838742</c:v>
                </c:pt>
                <c:pt idx="5890">
                  <c:v>51.025285805383</c:v>
                </c:pt>
                <c:pt idx="5891">
                  <c:v>51.029030682310101</c:v>
                </c:pt>
                <c:pt idx="5892">
                  <c:v>51.032775314667397</c:v>
                </c:pt>
                <c:pt idx="5893">
                  <c:v>51.036519702466798</c:v>
                </c:pt>
                <c:pt idx="5894">
                  <c:v>51.040263845720197</c:v>
                </c:pt>
                <c:pt idx="5895">
                  <c:v>51.044007744439497</c:v>
                </c:pt>
                <c:pt idx="5896">
                  <c:v>51.047751398636599</c:v>
                </c:pt>
                <c:pt idx="5897">
                  <c:v>51.051494808323397</c:v>
                </c:pt>
                <c:pt idx="5898">
                  <c:v>51.055237973511701</c:v>
                </c:pt>
                <c:pt idx="5899">
                  <c:v>51.058980894213498</c:v>
                </c:pt>
                <c:pt idx="5900">
                  <c:v>51.062723570440703</c:v>
                </c:pt>
                <c:pt idx="5901">
                  <c:v>51.066466002205303</c:v>
                </c:pt>
                <c:pt idx="5902">
                  <c:v>51.070208189519001</c:v>
                </c:pt>
                <c:pt idx="5903">
                  <c:v>51.073950132393897</c:v>
                </c:pt>
                <c:pt idx="5904">
                  <c:v>51.0776918308419</c:v>
                </c:pt>
                <c:pt idx="5905">
                  <c:v>51.081433284874798</c:v>
                </c:pt>
                <c:pt idx="5906">
                  <c:v>51.085174494504699</c:v>
                </c:pt>
                <c:pt idx="5907">
                  <c:v>51.088915459743397</c:v>
                </c:pt>
                <c:pt idx="5908">
                  <c:v>51.092656180602901</c:v>
                </c:pt>
                <c:pt idx="5909">
                  <c:v>51.096396657095099</c:v>
                </c:pt>
                <c:pt idx="5910">
                  <c:v>51.100136889231997</c:v>
                </c:pt>
                <c:pt idx="5911">
                  <c:v>51.103876877025499</c:v>
                </c:pt>
                <c:pt idx="5912">
                  <c:v>51.107616620487498</c:v>
                </c:pt>
                <c:pt idx="5913">
                  <c:v>51.111356119630102</c:v>
                </c:pt>
                <c:pt idx="5914">
                  <c:v>51.115095374465099</c:v>
                </c:pt>
                <c:pt idx="5915">
                  <c:v>51.118834385004597</c:v>
                </c:pt>
                <c:pt idx="5916">
                  <c:v>51.122573151260397</c:v>
                </c:pt>
                <c:pt idx="5917">
                  <c:v>51.126311673244601</c:v>
                </c:pt>
                <c:pt idx="5918">
                  <c:v>51.130049950969102</c:v>
                </c:pt>
                <c:pt idx="5919">
                  <c:v>51.133787984445902</c:v>
                </c:pt>
                <c:pt idx="5920">
                  <c:v>51.137525773686903</c:v>
                </c:pt>
                <c:pt idx="5921">
                  <c:v>51.141263318704198</c:v>
                </c:pt>
                <c:pt idx="5922">
                  <c:v>51.145000619509702</c:v>
                </c:pt>
                <c:pt idx="5923">
                  <c:v>51.148737676115402</c:v>
                </c:pt>
                <c:pt idx="5924">
                  <c:v>51.152474488533301</c:v>
                </c:pt>
                <c:pt idx="5925">
                  <c:v>51.156211056775398</c:v>
                </c:pt>
                <c:pt idx="5926">
                  <c:v>51.159947380853602</c:v>
                </c:pt>
                <c:pt idx="5927">
                  <c:v>51.163683460780099</c:v>
                </c:pt>
                <c:pt idx="5928">
                  <c:v>51.167419296566699</c:v>
                </c:pt>
                <c:pt idx="5929">
                  <c:v>51.171154888225402</c:v>
                </c:pt>
                <c:pt idx="5930">
                  <c:v>51.174890235768402</c:v>
                </c:pt>
                <c:pt idx="5931">
                  <c:v>51.178625339207599</c:v>
                </c:pt>
                <c:pt idx="5932">
                  <c:v>51.182360198554903</c:v>
                </c:pt>
                <c:pt idx="5933">
                  <c:v>51.1860948138225</c:v>
                </c:pt>
                <c:pt idx="5934">
                  <c:v>51.189829185022298</c:v>
                </c:pt>
                <c:pt idx="5935">
                  <c:v>51.193563312166397</c:v>
                </c:pt>
                <c:pt idx="5936">
                  <c:v>51.197297195266799</c:v>
                </c:pt>
                <c:pt idx="5937">
                  <c:v>51.201030834335498</c:v>
                </c:pt>
                <c:pt idx="5938">
                  <c:v>51.204764229384502</c:v>
                </c:pt>
                <c:pt idx="5939">
                  <c:v>51.208497380426003</c:v>
                </c:pt>
                <c:pt idx="5940">
                  <c:v>51.212230287471797</c:v>
                </c:pt>
                <c:pt idx="5941">
                  <c:v>51.215962950534198</c:v>
                </c:pt>
                <c:pt idx="5942">
                  <c:v>51.219695369625001</c:v>
                </c:pt>
                <c:pt idx="5943">
                  <c:v>51.223427544756397</c:v>
                </c:pt>
                <c:pt idx="5944">
                  <c:v>51.227159475940397</c:v>
                </c:pt>
                <c:pt idx="5945">
                  <c:v>51.230891163189099</c:v>
                </c:pt>
                <c:pt idx="5946">
                  <c:v>51.234622606514499</c:v>
                </c:pt>
                <c:pt idx="5947">
                  <c:v>51.238353805928597</c:v>
                </c:pt>
                <c:pt idx="5948">
                  <c:v>51.242084761443699</c:v>
                </c:pt>
                <c:pt idx="5949">
                  <c:v>51.245815473071602</c:v>
                </c:pt>
                <c:pt idx="5950">
                  <c:v>51.249545940824497</c:v>
                </c:pt>
                <c:pt idx="5951">
                  <c:v>51.253276164714499</c:v>
                </c:pt>
                <c:pt idx="5952">
                  <c:v>51.257006144753603</c:v>
                </c:pt>
                <c:pt idx="5953">
                  <c:v>51.260735880954002</c:v>
                </c:pt>
                <c:pt idx="5954">
                  <c:v>51.264465373327603</c:v>
                </c:pt>
                <c:pt idx="5955">
                  <c:v>51.2681946218866</c:v>
                </c:pt>
                <c:pt idx="5956">
                  <c:v>51.271923626643101</c:v>
                </c:pt>
                <c:pt idx="5957">
                  <c:v>51.275652387609199</c:v>
                </c:pt>
                <c:pt idx="5958">
                  <c:v>51.279380904796902</c:v>
                </c:pt>
                <c:pt idx="5959">
                  <c:v>51.283109178218297</c:v>
                </c:pt>
                <c:pt idx="5960">
                  <c:v>51.286837207885597</c:v>
                </c:pt>
                <c:pt idx="5961">
                  <c:v>51.290564993810897</c:v>
                </c:pt>
                <c:pt idx="5962">
                  <c:v>51.294292536006303</c:v>
                </c:pt>
                <c:pt idx="5963">
                  <c:v>51.298019834483803</c:v>
                </c:pt>
                <c:pt idx="5964">
                  <c:v>51.301746889255703</c:v>
                </c:pt>
                <c:pt idx="5965">
                  <c:v>51.305473700333899</c:v>
                </c:pt>
                <c:pt idx="5966">
                  <c:v>51.309200267730702</c:v>
                </c:pt>
                <c:pt idx="5967">
                  <c:v>51.312926591458101</c:v>
                </c:pt>
                <c:pt idx="5968">
                  <c:v>51.316652671528303</c:v>
                </c:pt>
                <c:pt idx="5969">
                  <c:v>51.3203785079534</c:v>
                </c:pt>
                <c:pt idx="5970">
                  <c:v>51.3241041007456</c:v>
                </c:pt>
                <c:pt idx="5971">
                  <c:v>51.327829449916898</c:v>
                </c:pt>
                <c:pt idx="5972">
                  <c:v>51.331554555479599</c:v>
                </c:pt>
                <c:pt idx="5973">
                  <c:v>51.335279417445697</c:v>
                </c:pt>
                <c:pt idx="5974">
                  <c:v>51.339004035827401</c:v>
                </c:pt>
                <c:pt idx="5975">
                  <c:v>51.342728410636902</c:v>
                </c:pt>
                <c:pt idx="5976">
                  <c:v>51.3464525418863</c:v>
                </c:pt>
                <c:pt idx="5977">
                  <c:v>51.350176429587698</c:v>
                </c:pt>
                <c:pt idx="5978">
                  <c:v>51.353900073753401</c:v>
                </c:pt>
                <c:pt idx="5979">
                  <c:v>51.357623474395403</c:v>
                </c:pt>
                <c:pt idx="5980">
                  <c:v>51.361346631525898</c:v>
                </c:pt>
                <c:pt idx="5981">
                  <c:v>51.365069545157198</c:v>
                </c:pt>
                <c:pt idx="5982">
                  <c:v>51.368792215301298</c:v>
                </c:pt>
                <c:pt idx="5983">
                  <c:v>51.372514641970398</c:v>
                </c:pt>
                <c:pt idx="5984">
                  <c:v>51.376236825176797</c:v>
                </c:pt>
                <c:pt idx="5985">
                  <c:v>51.379958764932603</c:v>
                </c:pt>
                <c:pt idx="5986">
                  <c:v>51.383680461249902</c:v>
                </c:pt>
                <c:pt idx="5987">
                  <c:v>51.387401914141002</c:v>
                </c:pt>
                <c:pt idx="5988">
                  <c:v>51.391123123618101</c:v>
                </c:pt>
                <c:pt idx="5989">
                  <c:v>51.394844089693301</c:v>
                </c:pt>
                <c:pt idx="5990">
                  <c:v>51.398564812378801</c:v>
                </c:pt>
                <c:pt idx="5991">
                  <c:v>51.402285291686802</c:v>
                </c:pt>
                <c:pt idx="5992">
                  <c:v>51.406005527629603</c:v>
                </c:pt>
                <c:pt idx="5993">
                  <c:v>51.409725520219297</c:v>
                </c:pt>
                <c:pt idx="5994">
                  <c:v>51.413445269468099</c:v>
                </c:pt>
                <c:pt idx="5995">
                  <c:v>51.417164775388301</c:v>
                </c:pt>
                <c:pt idx="5996">
                  <c:v>51.420884037992003</c:v>
                </c:pt>
                <c:pt idx="5997">
                  <c:v>51.424603057291499</c:v>
                </c:pt>
                <c:pt idx="5998">
                  <c:v>51.428321833299002</c:v>
                </c:pt>
                <c:pt idx="5999">
                  <c:v>51.432040366026698</c:v>
                </c:pt>
                <c:pt idx="6000">
                  <c:v>51.435758655486801</c:v>
                </c:pt>
                <c:pt idx="6001">
                  <c:v>51.439476701691497</c:v>
                </c:pt>
                <c:pt idx="6002">
                  <c:v>51.4431945046531</c:v>
                </c:pt>
                <c:pt idx="6003">
                  <c:v>51.446912064383902</c:v>
                </c:pt>
                <c:pt idx="6004">
                  <c:v>51.450629380895997</c:v>
                </c:pt>
                <c:pt idx="6005">
                  <c:v>51.454346454201698</c:v>
                </c:pt>
                <c:pt idx="6006">
                  <c:v>51.458063284313198</c:v>
                </c:pt>
                <c:pt idx="6007">
                  <c:v>51.461779871242797</c:v>
                </c:pt>
                <c:pt idx="6008">
                  <c:v>51.465496215002702</c:v>
                </c:pt>
                <c:pt idx="6009">
                  <c:v>51.469212315605098</c:v>
                </c:pt>
                <c:pt idx="6010">
                  <c:v>51.4729281730624</c:v>
                </c:pt>
                <c:pt idx="6011">
                  <c:v>51.476643787386799</c:v>
                </c:pt>
                <c:pt idx="6012">
                  <c:v>51.480359158590502</c:v>
                </c:pt>
                <c:pt idx="6013">
                  <c:v>51.484074286685797</c:v>
                </c:pt>
                <c:pt idx="6014">
                  <c:v>51.487789171684902</c:v>
                </c:pt>
                <c:pt idx="6015">
                  <c:v>51.491503813600197</c:v>
                </c:pt>
                <c:pt idx="6016">
                  <c:v>51.495218212443902</c:v>
                </c:pt>
                <c:pt idx="6017">
                  <c:v>51.498932368228203</c:v>
                </c:pt>
                <c:pt idx="6018">
                  <c:v>51.5026462809655</c:v>
                </c:pt>
                <c:pt idx="6019">
                  <c:v>51.506359950667999</c:v>
                </c:pt>
                <c:pt idx="6020">
                  <c:v>51.5100733773481</c:v>
                </c:pt>
                <c:pt idx="6021">
                  <c:v>51.513786561017902</c:v>
                </c:pt>
                <c:pt idx="6022">
                  <c:v>51.517499501689798</c:v>
                </c:pt>
                <c:pt idx="6023">
                  <c:v>51.521212199376002</c:v>
                </c:pt>
                <c:pt idx="6024">
                  <c:v>51.524924654088998</c:v>
                </c:pt>
                <c:pt idx="6025">
                  <c:v>51.528636865840902</c:v>
                </c:pt>
                <c:pt idx="6026">
                  <c:v>51.532348834643997</c:v>
                </c:pt>
                <c:pt idx="6027">
                  <c:v>51.536060560510698</c:v>
                </c:pt>
                <c:pt idx="6028">
                  <c:v>51.539772043453297</c:v>
                </c:pt>
                <c:pt idx="6029">
                  <c:v>51.5434832834841</c:v>
                </c:pt>
                <c:pt idx="6030">
                  <c:v>51.547194280615301</c:v>
                </c:pt>
                <c:pt idx="6031">
                  <c:v>51.550905034859397</c:v>
                </c:pt>
                <c:pt idx="6032">
                  <c:v>51.554615546228497</c:v>
                </c:pt>
                <c:pt idx="6033">
                  <c:v>51.558325814735099</c:v>
                </c:pt>
                <c:pt idx="6034">
                  <c:v>51.562035840391502</c:v>
                </c:pt>
                <c:pt idx="6035">
                  <c:v>51.565745623209899</c:v>
                </c:pt>
                <c:pt idx="6036">
                  <c:v>51.569455163202797</c:v>
                </c:pt>
                <c:pt idx="6037">
                  <c:v>51.573164460382401</c:v>
                </c:pt>
                <c:pt idx="6038">
                  <c:v>51.576873514760997</c:v>
                </c:pt>
                <c:pt idx="6039">
                  <c:v>51.580582326351099</c:v>
                </c:pt>
                <c:pt idx="6040">
                  <c:v>51.584290895164898</c:v>
                </c:pt>
                <c:pt idx="6041">
                  <c:v>51.587999221214901</c:v>
                </c:pt>
                <c:pt idx="6042">
                  <c:v>51.5917073045132</c:v>
                </c:pt>
                <c:pt idx="6043">
                  <c:v>51.595415145072401</c:v>
                </c:pt>
                <c:pt idx="6044">
                  <c:v>51.599122742904697</c:v>
                </c:pt>
                <c:pt idx="6045">
                  <c:v>51.602830098022402</c:v>
                </c:pt>
                <c:pt idx="6046">
                  <c:v>51.606537210438098</c:v>
                </c:pt>
                <c:pt idx="6047">
                  <c:v>51.610244080163902</c:v>
                </c:pt>
                <c:pt idx="6048">
                  <c:v>51.613950707212297</c:v>
                </c:pt>
                <c:pt idx="6049">
                  <c:v>51.617657091595703</c:v>
                </c:pt>
                <c:pt idx="6050">
                  <c:v>51.621363233326299</c:v>
                </c:pt>
                <c:pt idx="6051">
                  <c:v>51.625069132416598</c:v>
                </c:pt>
                <c:pt idx="6052">
                  <c:v>51.628774788878999</c:v>
                </c:pt>
                <c:pt idx="6053">
                  <c:v>51.632480202725802</c:v>
                </c:pt>
                <c:pt idx="6054">
                  <c:v>51.636185373969397</c:v>
                </c:pt>
                <c:pt idx="6055">
                  <c:v>51.639890302622199</c:v>
                </c:pt>
                <c:pt idx="6056">
                  <c:v>51.643594988696499</c:v>
                </c:pt>
                <c:pt idx="6057">
                  <c:v>51.647299432204797</c:v>
                </c:pt>
                <c:pt idx="6058">
                  <c:v>51.651003633159398</c:v>
                </c:pt>
                <c:pt idx="6059">
                  <c:v>51.654707591572802</c:v>
                </c:pt>
                <c:pt idx="6060">
                  <c:v>51.6584113074573</c:v>
                </c:pt>
                <c:pt idx="6061">
                  <c:v>51.662114780825398</c:v>
                </c:pt>
                <c:pt idx="6062">
                  <c:v>51.665818011689403</c:v>
                </c:pt>
                <c:pt idx="6063">
                  <c:v>51.6695210000617</c:v>
                </c:pt>
                <c:pt idx="6064">
                  <c:v>51.6732237459548</c:v>
                </c:pt>
                <c:pt idx="6065">
                  <c:v>51.676926249380998</c:v>
                </c:pt>
                <c:pt idx="6066">
                  <c:v>51.680628510352797</c:v>
                </c:pt>
                <c:pt idx="6067">
                  <c:v>51.684330528882498</c:v>
                </c:pt>
                <c:pt idx="6068">
                  <c:v>51.688032304982698</c:v>
                </c:pt>
                <c:pt idx="6069">
                  <c:v>51.691733838665698</c:v>
                </c:pt>
                <c:pt idx="6070">
                  <c:v>51.695435129943903</c:v>
                </c:pt>
                <c:pt idx="6071">
                  <c:v>51.699136178829797</c:v>
                </c:pt>
                <c:pt idx="6072">
                  <c:v>51.7028369853358</c:v>
                </c:pt>
                <c:pt idx="6073">
                  <c:v>51.706537549474398</c:v>
                </c:pt>
                <c:pt idx="6074">
                  <c:v>51.710237871257902</c:v>
                </c:pt>
                <c:pt idx="6075">
                  <c:v>51.713937950698799</c:v>
                </c:pt>
                <c:pt idx="6076">
                  <c:v>51.717637787809501</c:v>
                </c:pt>
                <c:pt idx="6077">
                  <c:v>51.721337382602499</c:v>
                </c:pt>
                <c:pt idx="6078">
                  <c:v>51.725036735090299</c:v>
                </c:pt>
                <c:pt idx="6079">
                  <c:v>51.7287358452852</c:v>
                </c:pt>
                <c:pt idx="6080">
                  <c:v>51.732434713199801</c:v>
                </c:pt>
                <c:pt idx="6081">
                  <c:v>51.7361333388464</c:v>
                </c:pt>
                <c:pt idx="6082">
                  <c:v>51.739831722237597</c:v>
                </c:pt>
                <c:pt idx="6083">
                  <c:v>51.743529863385803</c:v>
                </c:pt>
                <c:pt idx="6084">
                  <c:v>51.747227762303503</c:v>
                </c:pt>
                <c:pt idx="6085">
                  <c:v>51.750925419003003</c:v>
                </c:pt>
                <c:pt idx="6086">
                  <c:v>51.754622833497002</c:v>
                </c:pt>
                <c:pt idx="6087">
                  <c:v>51.758320005797799</c:v>
                </c:pt>
                <c:pt idx="6088">
                  <c:v>51.762016935917899</c:v>
                </c:pt>
                <c:pt idx="6089">
                  <c:v>51.7657136238699</c:v>
                </c:pt>
                <c:pt idx="6090">
                  <c:v>51.769410069666101</c:v>
                </c:pt>
                <c:pt idx="6091">
                  <c:v>51.7731062733192</c:v>
                </c:pt>
                <c:pt idx="6092">
                  <c:v>51.776802234841398</c:v>
                </c:pt>
                <c:pt idx="6093">
                  <c:v>51.780497954245398</c:v>
                </c:pt>
                <c:pt idx="6094">
                  <c:v>51.784193431543599</c:v>
                </c:pt>
                <c:pt idx="6095">
                  <c:v>51.7878886667486</c:v>
                </c:pt>
                <c:pt idx="6096">
                  <c:v>51.7915836598727</c:v>
                </c:pt>
                <c:pt idx="6097">
                  <c:v>51.795278410928503</c:v>
                </c:pt>
                <c:pt idx="6098">
                  <c:v>51.798972919928602</c:v>
                </c:pt>
                <c:pt idx="6099">
                  <c:v>51.802667186885401</c:v>
                </c:pt>
                <c:pt idx="6100">
                  <c:v>51.8063612118113</c:v>
                </c:pt>
                <c:pt idx="6101">
                  <c:v>51.810054994719003</c:v>
                </c:pt>
                <c:pt idx="6102">
                  <c:v>51.813748535620903</c:v>
                </c:pt>
                <c:pt idx="6103">
                  <c:v>51.817441834529603</c:v>
                </c:pt>
                <c:pt idx="6104">
                  <c:v>51.821134891457497</c:v>
                </c:pt>
                <c:pt idx="6105">
                  <c:v>51.824827706417203</c:v>
                </c:pt>
                <c:pt idx="6106">
                  <c:v>51.828520279421198</c:v>
                </c:pt>
                <c:pt idx="6107">
                  <c:v>51.832212610482003</c:v>
                </c:pt>
                <c:pt idx="6108">
                  <c:v>51.835904699612101</c:v>
                </c:pt>
                <c:pt idx="6109">
                  <c:v>51.839596546824097</c:v>
                </c:pt>
                <c:pt idx="6110">
                  <c:v>51.843288152130498</c:v>
                </c:pt>
                <c:pt idx="6111">
                  <c:v>51.8469795155439</c:v>
                </c:pt>
                <c:pt idx="6112">
                  <c:v>51.850670637076703</c:v>
                </c:pt>
                <c:pt idx="6113">
                  <c:v>51.854361516741598</c:v>
                </c:pt>
                <c:pt idx="6114">
                  <c:v>51.858052154550897</c:v>
                </c:pt>
                <c:pt idx="6115">
                  <c:v>51.861742550517398</c:v>
                </c:pt>
                <c:pt idx="6116">
                  <c:v>51.8654327046536</c:v>
                </c:pt>
                <c:pt idx="6117">
                  <c:v>51.8691226169719</c:v>
                </c:pt>
                <c:pt idx="6118">
                  <c:v>51.872812287484898</c:v>
                </c:pt>
                <c:pt idx="6119">
                  <c:v>51.876501716205297</c:v>
                </c:pt>
                <c:pt idx="6120">
                  <c:v>51.880190903145497</c:v>
                </c:pt>
                <c:pt idx="6121">
                  <c:v>51.883879848318202</c:v>
                </c:pt>
                <c:pt idx="6122">
                  <c:v>51.887568551735797</c:v>
                </c:pt>
                <c:pt idx="6123">
                  <c:v>51.891257013411</c:v>
                </c:pt>
                <c:pt idx="6124">
                  <c:v>51.894945233356196</c:v>
                </c:pt>
                <c:pt idx="6125">
                  <c:v>51.898633211584198</c:v>
                </c:pt>
                <c:pt idx="6126">
                  <c:v>51.902320948107402</c:v>
                </c:pt>
                <c:pt idx="6127">
                  <c:v>51.906008442938401</c:v>
                </c:pt>
                <c:pt idx="6128">
                  <c:v>51.909695696089898</c:v>
                </c:pt>
                <c:pt idx="6129">
                  <c:v>51.9133827075743</c:v>
                </c:pt>
                <c:pt idx="6130">
                  <c:v>51.917069477404297</c:v>
                </c:pt>
                <c:pt idx="6131">
                  <c:v>51.920756005592501</c:v>
                </c:pt>
                <c:pt idx="6132">
                  <c:v>51.924442292151397</c:v>
                </c:pt>
                <c:pt idx="6133">
                  <c:v>51.928128337093597</c:v>
                </c:pt>
                <c:pt idx="6134">
                  <c:v>51.931814140431797</c:v>
                </c:pt>
                <c:pt idx="6135">
                  <c:v>51.935499702178497</c:v>
                </c:pt>
                <c:pt idx="6136">
                  <c:v>51.939185022346301</c:v>
                </c:pt>
                <c:pt idx="6137">
                  <c:v>51.9428701009478</c:v>
                </c:pt>
                <c:pt idx="6138">
                  <c:v>51.9465549379957</c:v>
                </c:pt>
                <c:pt idx="6139">
                  <c:v>51.950239533502497</c:v>
                </c:pt>
                <c:pt idx="6140">
                  <c:v>51.953923887480798</c:v>
                </c:pt>
                <c:pt idx="6141">
                  <c:v>51.957607999943299</c:v>
                </c:pt>
                <c:pt idx="6142">
                  <c:v>51.961291870902599</c:v>
                </c:pt>
                <c:pt idx="6143">
                  <c:v>51.964975500371203</c:v>
                </c:pt>
                <c:pt idx="6144">
                  <c:v>51.968658888361801</c:v>
                </c:pt>
                <c:pt idx="6145">
                  <c:v>51.972342034887099</c:v>
                </c:pt>
                <c:pt idx="6146">
                  <c:v>51.976024939959601</c:v>
                </c:pt>
                <c:pt idx="6147">
                  <c:v>51.979707603591997</c:v>
                </c:pt>
                <c:pt idx="6148">
                  <c:v>51.983390025796901</c:v>
                </c:pt>
                <c:pt idx="6149">
                  <c:v>51.987072206586902</c:v>
                </c:pt>
                <c:pt idx="6150">
                  <c:v>51.990754145974698</c:v>
                </c:pt>
                <c:pt idx="6151">
                  <c:v>51.994435843972802</c:v>
                </c:pt>
                <c:pt idx="6152">
                  <c:v>51.998117300593997</c:v>
                </c:pt>
                <c:pt idx="6153">
                  <c:v>52.001798515850901</c:v>
                </c:pt>
                <c:pt idx="6154">
                  <c:v>52.005479489756198</c:v>
                </c:pt>
                <c:pt idx="6155">
                  <c:v>52.0091602223224</c:v>
                </c:pt>
                <c:pt idx="6156">
                  <c:v>52.012840713562198</c:v>
                </c:pt>
                <c:pt idx="6157">
                  <c:v>52.016520963488297</c:v>
                </c:pt>
                <c:pt idx="6158">
                  <c:v>52.020200972113301</c:v>
                </c:pt>
                <c:pt idx="6159">
                  <c:v>52.023880739449901</c:v>
                </c:pt>
                <c:pt idx="6160">
                  <c:v>52.0275602655108</c:v>
                </c:pt>
                <c:pt idx="6161">
                  <c:v>52.031239550308499</c:v>
                </c:pt>
                <c:pt idx="6162">
                  <c:v>52.034918593855799</c:v>
                </c:pt>
                <c:pt idx="6163">
                  <c:v>52.0385973961654</c:v>
                </c:pt>
                <c:pt idx="6164">
                  <c:v>52.042275957249799</c:v>
                </c:pt>
                <c:pt idx="6165">
                  <c:v>52.045954277121801</c:v>
                </c:pt>
                <c:pt idx="6166">
                  <c:v>52.049632355794103</c:v>
                </c:pt>
                <c:pt idx="6167">
                  <c:v>52.053310193279302</c:v>
                </c:pt>
                <c:pt idx="6168">
                  <c:v>52.056987789590103</c:v>
                </c:pt>
                <c:pt idx="6169">
                  <c:v>52.060665144739197</c:v>
                </c:pt>
                <c:pt idx="6170">
                  <c:v>52.064342258739202</c:v>
                </c:pt>
                <c:pt idx="6171">
                  <c:v>52.068019131602902</c:v>
                </c:pt>
                <c:pt idx="6172">
                  <c:v>52.071695763342902</c:v>
                </c:pt>
                <c:pt idx="6173">
                  <c:v>52.075372153971998</c:v>
                </c:pt>
                <c:pt idx="6174">
                  <c:v>52.079048303502702</c:v>
                </c:pt>
                <c:pt idx="6175">
                  <c:v>52.082724211947898</c:v>
                </c:pt>
                <c:pt idx="6176">
                  <c:v>52.086399879320297</c:v>
                </c:pt>
                <c:pt idx="6177">
                  <c:v>52.090075305632404</c:v>
                </c:pt>
                <c:pt idx="6178">
                  <c:v>52.093750490897001</c:v>
                </c:pt>
                <c:pt idx="6179">
                  <c:v>52.097425435126901</c:v>
                </c:pt>
                <c:pt idx="6180">
                  <c:v>52.101100138334701</c:v>
                </c:pt>
                <c:pt idx="6181">
                  <c:v>52.104774600533197</c:v>
                </c:pt>
                <c:pt idx="6182">
                  <c:v>52.108448821735003</c:v>
                </c:pt>
                <c:pt idx="6183">
                  <c:v>52.1121228019529</c:v>
                </c:pt>
                <c:pt idx="6184">
                  <c:v>52.1157965411996</c:v>
                </c:pt>
                <c:pt idx="6185">
                  <c:v>52.119470039487702</c:v>
                </c:pt>
                <c:pt idx="6186">
                  <c:v>52.1231432968302</c:v>
                </c:pt>
                <c:pt idx="6187">
                  <c:v>52.126816313239502</c:v>
                </c:pt>
                <c:pt idx="6188">
                  <c:v>52.130489088728602</c:v>
                </c:pt>
                <c:pt idx="6189">
                  <c:v>52.134161623310099</c:v>
                </c:pt>
                <c:pt idx="6190">
                  <c:v>52.137833916996698</c:v>
                </c:pt>
                <c:pt idx="6191">
                  <c:v>52.141505969801102</c:v>
                </c:pt>
                <c:pt idx="6192">
                  <c:v>52.145177781736301</c:v>
                </c:pt>
                <c:pt idx="6193">
                  <c:v>52.1488493528147</c:v>
                </c:pt>
                <c:pt idx="6194">
                  <c:v>52.152520683049303</c:v>
                </c:pt>
                <c:pt idx="6195">
                  <c:v>52.156191772452701</c:v>
                </c:pt>
                <c:pt idx="6196">
                  <c:v>52.159862621037703</c:v>
                </c:pt>
                <c:pt idx="6197">
                  <c:v>52.163533228817002</c:v>
                </c:pt>
                <c:pt idx="6198">
                  <c:v>52.1672035958034</c:v>
                </c:pt>
                <c:pt idx="6199">
                  <c:v>52.170873722009603</c:v>
                </c:pt>
                <c:pt idx="6200">
                  <c:v>52.174543607448499</c:v>
                </c:pt>
                <c:pt idx="6201">
                  <c:v>52.1782132521327</c:v>
                </c:pt>
                <c:pt idx="6202">
                  <c:v>52.181882656074997</c:v>
                </c:pt>
                <c:pt idx="6203">
                  <c:v>52.185551819288101</c:v>
                </c:pt>
                <c:pt idx="6204">
                  <c:v>52.189220741785</c:v>
                </c:pt>
                <c:pt idx="6205">
                  <c:v>52.192889423578201</c:v>
                </c:pt>
                <c:pt idx="6206">
                  <c:v>52.196557864680599</c:v>
                </c:pt>
                <c:pt idx="6207">
                  <c:v>52.200226065104999</c:v>
                </c:pt>
                <c:pt idx="6208">
                  <c:v>52.203894024864098</c:v>
                </c:pt>
                <c:pt idx="6209">
                  <c:v>52.2075617439707</c:v>
                </c:pt>
                <c:pt idx="6210">
                  <c:v>52.211229222437503</c:v>
                </c:pt>
                <c:pt idx="6211">
                  <c:v>52.214896460277501</c:v>
                </c:pt>
                <c:pt idx="6212">
                  <c:v>52.218563457503301</c:v>
                </c:pt>
                <c:pt idx="6213">
                  <c:v>52.222230214127698</c:v>
                </c:pt>
                <c:pt idx="6214">
                  <c:v>52.225896730163498</c:v>
                </c:pt>
                <c:pt idx="6215">
                  <c:v>52.229563005623604</c:v>
                </c:pt>
                <c:pt idx="6216">
                  <c:v>52.233229040520598</c:v>
                </c:pt>
                <c:pt idx="6217">
                  <c:v>52.236894834867499</c:v>
                </c:pt>
                <c:pt idx="6218">
                  <c:v>52.240560388676997</c:v>
                </c:pt>
                <c:pt idx="6219">
                  <c:v>52.244225701961902</c:v>
                </c:pt>
                <c:pt idx="6220">
                  <c:v>52.247890774734898</c:v>
                </c:pt>
                <c:pt idx="6221">
                  <c:v>52.251555607009003</c:v>
                </c:pt>
                <c:pt idx="6222">
                  <c:v>52.255220198796899</c:v>
                </c:pt>
                <c:pt idx="6223">
                  <c:v>52.258884550111397</c:v>
                </c:pt>
                <c:pt idx="6224">
                  <c:v>52.2625486609654</c:v>
                </c:pt>
                <c:pt idx="6225">
                  <c:v>52.2662125313716</c:v>
                </c:pt>
                <c:pt idx="6226">
                  <c:v>52.2698761613429</c:v>
                </c:pt>
                <c:pt idx="6227">
                  <c:v>52.273539550892004</c:v>
                </c:pt>
                <c:pt idx="6228">
                  <c:v>52.2772027000319</c:v>
                </c:pt>
                <c:pt idx="6229">
                  <c:v>52.280865608775301</c:v>
                </c:pt>
                <c:pt idx="6230">
                  <c:v>52.284528277135003</c:v>
                </c:pt>
                <c:pt idx="6231">
                  <c:v>52.288190705124002</c:v>
                </c:pt>
                <c:pt idx="6232">
                  <c:v>52.291852892754903</c:v>
                </c:pt>
                <c:pt idx="6233">
                  <c:v>52.295514840040703</c:v>
                </c:pt>
                <c:pt idx="6234">
                  <c:v>52.299176546994197</c:v>
                </c:pt>
                <c:pt idx="6235">
                  <c:v>52.302838013628197</c:v>
                </c:pt>
                <c:pt idx="6236">
                  <c:v>52.3064992399555</c:v>
                </c:pt>
                <c:pt idx="6237">
                  <c:v>52.310160225989101</c:v>
                </c:pt>
                <c:pt idx="6238">
                  <c:v>52.313820971741698</c:v>
                </c:pt>
                <c:pt idx="6239">
                  <c:v>52.317481477226202</c:v>
                </c:pt>
                <c:pt idx="6240">
                  <c:v>52.321141742455403</c:v>
                </c:pt>
                <c:pt idx="6241">
                  <c:v>52.324801767442203</c:v>
                </c:pt>
                <c:pt idx="6242">
                  <c:v>52.3284615521994</c:v>
                </c:pt>
                <c:pt idx="6243">
                  <c:v>52.332121096739897</c:v>
                </c:pt>
                <c:pt idx="6244">
                  <c:v>52.335780401076597</c:v>
                </c:pt>
                <c:pt idx="6245">
                  <c:v>52.339439465222299</c:v>
                </c:pt>
                <c:pt idx="6246">
                  <c:v>52.343098289189903</c:v>
                </c:pt>
                <c:pt idx="6247">
                  <c:v>52.346756872992202</c:v>
                </c:pt>
                <c:pt idx="6248">
                  <c:v>52.350415216642098</c:v>
                </c:pt>
                <c:pt idx="6249">
                  <c:v>52.354073320152501</c:v>
                </c:pt>
                <c:pt idx="6250">
                  <c:v>52.357731183536202</c:v>
                </c:pt>
                <c:pt idx="6251">
                  <c:v>52.361388806806097</c:v>
                </c:pt>
                <c:pt idx="6252">
                  <c:v>52.365046189975097</c:v>
                </c:pt>
                <c:pt idx="6253">
                  <c:v>52.368703333056096</c:v>
                </c:pt>
                <c:pt idx="6254">
                  <c:v>52.372360236062001</c:v>
                </c:pt>
                <c:pt idx="6255">
                  <c:v>52.376016899005499</c:v>
                </c:pt>
                <c:pt idx="6256">
                  <c:v>52.379673321899702</c:v>
                </c:pt>
                <c:pt idx="6257">
                  <c:v>52.383329504757398</c:v>
                </c:pt>
                <c:pt idx="6258">
                  <c:v>52.386985447591499</c:v>
                </c:pt>
                <c:pt idx="6259">
                  <c:v>52.390641150414801</c:v>
                </c:pt>
                <c:pt idx="6260">
                  <c:v>52.3942966132403</c:v>
                </c:pt>
                <c:pt idx="6261">
                  <c:v>52.3979518360809</c:v>
                </c:pt>
                <c:pt idx="6262">
                  <c:v>52.401606818949503</c:v>
                </c:pt>
                <c:pt idx="6263">
                  <c:v>52.4052615618589</c:v>
                </c:pt>
                <c:pt idx="6264">
                  <c:v>52.408916064822002</c:v>
                </c:pt>
                <c:pt idx="6265">
                  <c:v>52.412570327851903</c:v>
                </c:pt>
                <c:pt idx="6266">
                  <c:v>52.416224350961301</c:v>
                </c:pt>
                <c:pt idx="6267">
                  <c:v>52.419878134163199</c:v>
                </c:pt>
                <c:pt idx="6268">
                  <c:v>52.4235316774705</c:v>
                </c:pt>
                <c:pt idx="6269">
                  <c:v>52.427184980896101</c:v>
                </c:pt>
                <c:pt idx="6270">
                  <c:v>52.430838044452898</c:v>
                </c:pt>
                <c:pt idx="6271">
                  <c:v>52.434490868153901</c:v>
                </c:pt>
                <c:pt idx="6272">
                  <c:v>52.4381434520119</c:v>
                </c:pt>
                <c:pt idx="6273">
                  <c:v>52.441795796039898</c:v>
                </c:pt>
                <c:pt idx="6274">
                  <c:v>52.445447900250798</c:v>
                </c:pt>
                <c:pt idx="6275">
                  <c:v>52.449099764657497</c:v>
                </c:pt>
                <c:pt idx="6276">
                  <c:v>52.452751389272997</c:v>
                </c:pt>
                <c:pt idx="6277">
                  <c:v>52.456402774110103</c:v>
                </c:pt>
                <c:pt idx="6278">
                  <c:v>52.460053919181902</c:v>
                </c:pt>
                <c:pt idx="6279">
                  <c:v>52.4637048245012</c:v>
                </c:pt>
                <c:pt idx="6280">
                  <c:v>52.467355490080998</c:v>
                </c:pt>
                <c:pt idx="6281">
                  <c:v>52.471005915934199</c:v>
                </c:pt>
                <c:pt idx="6282">
                  <c:v>52.474656102073801</c:v>
                </c:pt>
                <c:pt idx="6283">
                  <c:v>52.4783060485127</c:v>
                </c:pt>
                <c:pt idx="6284">
                  <c:v>52.481955755263897</c:v>
                </c:pt>
                <c:pt idx="6285">
                  <c:v>52.485605222340297</c:v>
                </c:pt>
                <c:pt idx="6286">
                  <c:v>52.489254449754803</c:v>
                </c:pt>
                <c:pt idx="6287">
                  <c:v>52.492903437520397</c:v>
                </c:pt>
                <c:pt idx="6288">
                  <c:v>52.496552185650103</c:v>
                </c:pt>
                <c:pt idx="6289">
                  <c:v>52.500200694156803</c:v>
                </c:pt>
                <c:pt idx="6290">
                  <c:v>52.5038489630534</c:v>
                </c:pt>
                <c:pt idx="6291">
                  <c:v>52.507496992352998</c:v>
                </c:pt>
                <c:pt idx="6292">
                  <c:v>52.511144782068499</c:v>
                </c:pt>
                <c:pt idx="6293">
                  <c:v>52.514792332212799</c:v>
                </c:pt>
                <c:pt idx="6294">
                  <c:v>52.518439642799002</c:v>
                </c:pt>
                <c:pt idx="6295">
                  <c:v>52.522086713839897</c:v>
                </c:pt>
                <c:pt idx="6296">
                  <c:v>52.525733545348601</c:v>
                </c:pt>
                <c:pt idx="6297">
                  <c:v>52.529380137338002</c:v>
                </c:pt>
                <c:pt idx="6298">
                  <c:v>52.533026489821196</c:v>
                </c:pt>
                <c:pt idx="6299">
                  <c:v>52.536672602811002</c:v>
                </c:pt>
                <c:pt idx="6300">
                  <c:v>52.5403184763205</c:v>
                </c:pt>
                <c:pt idx="6301">
                  <c:v>52.543964110362602</c:v>
                </c:pt>
                <c:pt idx="6302">
                  <c:v>52.547609504950401</c:v>
                </c:pt>
                <c:pt idx="6303">
                  <c:v>52.551254660096802</c:v>
                </c:pt>
                <c:pt idx="6304">
                  <c:v>52.554899575814702</c:v>
                </c:pt>
                <c:pt idx="6305">
                  <c:v>52.558544252117301</c:v>
                </c:pt>
                <c:pt idx="6306">
                  <c:v>52.562188689017503</c:v>
                </c:pt>
                <c:pt idx="6307">
                  <c:v>52.565832886528199</c:v>
                </c:pt>
                <c:pt idx="6308">
                  <c:v>52.569476844662503</c:v>
                </c:pt>
                <c:pt idx="6309">
                  <c:v>52.573120563433299</c:v>
                </c:pt>
                <c:pt idx="6310">
                  <c:v>52.576764042853704</c:v>
                </c:pt>
                <c:pt idx="6311">
                  <c:v>52.580407282936697</c:v>
                </c:pt>
                <c:pt idx="6312">
                  <c:v>52.584050283695298</c:v>
                </c:pt>
                <c:pt idx="6313">
                  <c:v>52.587693045142402</c:v>
                </c:pt>
                <c:pt idx="6314">
                  <c:v>52.591335567291097</c:v>
                </c:pt>
                <c:pt idx="6315">
                  <c:v>52.5949778501545</c:v>
                </c:pt>
                <c:pt idx="6316">
                  <c:v>52.598619893745401</c:v>
                </c:pt>
                <c:pt idx="6317">
                  <c:v>52.602261698077001</c:v>
                </c:pt>
                <c:pt idx="6318">
                  <c:v>52.605903263162197</c:v>
                </c:pt>
                <c:pt idx="6319">
                  <c:v>52.609544589014</c:v>
                </c:pt>
                <c:pt idx="6320">
                  <c:v>52.613185675645497</c:v>
                </c:pt>
                <c:pt idx="6321">
                  <c:v>52.616826523069797</c:v>
                </c:pt>
                <c:pt idx="6322">
                  <c:v>52.620467131299698</c:v>
                </c:pt>
                <c:pt idx="6323">
                  <c:v>52.624107500348501</c:v>
                </c:pt>
                <c:pt idx="6324">
                  <c:v>52.627747630228903</c:v>
                </c:pt>
                <c:pt idx="6325">
                  <c:v>52.631387520954199</c:v>
                </c:pt>
                <c:pt idx="6326">
                  <c:v>52.635027172537399</c:v>
                </c:pt>
                <c:pt idx="6327">
                  <c:v>52.638666584991398</c:v>
                </c:pt>
                <c:pt idx="6328">
                  <c:v>52.6423057583294</c:v>
                </c:pt>
                <c:pt idx="6329">
                  <c:v>52.6459446925642</c:v>
                </c:pt>
                <c:pt idx="6330">
                  <c:v>52.6495833877091</c:v>
                </c:pt>
                <c:pt idx="6331">
                  <c:v>52.653221843776997</c:v>
                </c:pt>
                <c:pt idx="6332">
                  <c:v>52.656860060781</c:v>
                </c:pt>
                <c:pt idx="6333">
                  <c:v>52.660498038734197</c:v>
                </c:pt>
                <c:pt idx="6334">
                  <c:v>52.664135777649498</c:v>
                </c:pt>
                <c:pt idx="6335">
                  <c:v>52.66777327754</c:v>
                </c:pt>
                <c:pt idx="6336">
                  <c:v>52.671410538418797</c:v>
                </c:pt>
                <c:pt idx="6337">
                  <c:v>52.675047560298999</c:v>
                </c:pt>
                <c:pt idx="6338">
                  <c:v>52.678684343193503</c:v>
                </c:pt>
                <c:pt idx="6339">
                  <c:v>52.682320887115502</c:v>
                </c:pt>
                <c:pt idx="6340">
                  <c:v>52.685957192078</c:v>
                </c:pt>
                <c:pt idx="6341">
                  <c:v>52.689593258094099</c:v>
                </c:pt>
                <c:pt idx="6342">
                  <c:v>52.693229085176803</c:v>
                </c:pt>
                <c:pt idx="6343">
                  <c:v>52.696864673339199</c:v>
                </c:pt>
                <c:pt idx="6344">
                  <c:v>52.700500022594397</c:v>
                </c:pt>
                <c:pt idx="6345">
                  <c:v>52.7041351329555</c:v>
                </c:pt>
                <c:pt idx="6346">
                  <c:v>52.707770004435403</c:v>
                </c:pt>
                <c:pt idx="6347">
                  <c:v>52.711404637047401</c:v>
                </c:pt>
                <c:pt idx="6348">
                  <c:v>52.715039030804398</c:v>
                </c:pt>
                <c:pt idx="6349">
                  <c:v>52.718673185719602</c:v>
                </c:pt>
                <c:pt idx="6350">
                  <c:v>52.722307101806003</c:v>
                </c:pt>
                <c:pt idx="6351">
                  <c:v>52.725940779076701</c:v>
                </c:pt>
                <c:pt idx="6352">
                  <c:v>52.729574217544801</c:v>
                </c:pt>
                <c:pt idx="6353">
                  <c:v>52.733207417223397</c:v>
                </c:pt>
                <c:pt idx="6354">
                  <c:v>52.736840378125599</c:v>
                </c:pt>
                <c:pt idx="6355">
                  <c:v>52.740473100264403</c:v>
                </c:pt>
                <c:pt idx="6356">
                  <c:v>52.744105583653003</c:v>
                </c:pt>
                <c:pt idx="6357">
                  <c:v>52.747737828304402</c:v>
                </c:pt>
                <c:pt idx="6358">
                  <c:v>52.751369834231802</c:v>
                </c:pt>
                <c:pt idx="6359">
                  <c:v>52.7550016014482</c:v>
                </c:pt>
                <c:pt idx="6360">
                  <c:v>52.758633129966803</c:v>
                </c:pt>
                <c:pt idx="6361">
                  <c:v>52.762264419800601</c:v>
                </c:pt>
                <c:pt idx="6362">
                  <c:v>52.765895470962697</c:v>
                </c:pt>
                <c:pt idx="6363">
                  <c:v>52.769526283466298</c:v>
                </c:pt>
                <c:pt idx="6364">
                  <c:v>52.773156857324501</c:v>
                </c:pt>
                <c:pt idx="6365">
                  <c:v>52.776787192550302</c:v>
                </c:pt>
                <c:pt idx="6366">
                  <c:v>52.780417289157</c:v>
                </c:pt>
                <c:pt idx="6367">
                  <c:v>52.784047147157501</c:v>
                </c:pt>
                <c:pt idx="6368">
                  <c:v>52.787676766565099</c:v>
                </c:pt>
                <c:pt idx="6369">
                  <c:v>52.791306147392703</c:v>
                </c:pt>
                <c:pt idx="6370">
                  <c:v>52.794935289653701</c:v>
                </c:pt>
                <c:pt idx="6371">
                  <c:v>52.798564193361003</c:v>
                </c:pt>
                <c:pt idx="6372">
                  <c:v>52.802192858527803</c:v>
                </c:pt>
                <c:pt idx="6373">
                  <c:v>52.805821285167198</c:v>
                </c:pt>
                <c:pt idx="6374">
                  <c:v>52.809449473292403</c:v>
                </c:pt>
                <c:pt idx="6375">
                  <c:v>52.8130774229165</c:v>
                </c:pt>
                <c:pt idx="6376">
                  <c:v>52.816705134052498</c:v>
                </c:pt>
                <c:pt idx="6377">
                  <c:v>52.820332606713698</c:v>
                </c:pt>
                <c:pt idx="6378">
                  <c:v>52.823959840913197</c:v>
                </c:pt>
                <c:pt idx="6379">
                  <c:v>52.827586836664103</c:v>
                </c:pt>
                <c:pt idx="6380">
                  <c:v>52.831213593979598</c:v>
                </c:pt>
                <c:pt idx="6381">
                  <c:v>52.834840112872698</c:v>
                </c:pt>
                <c:pt idx="6382">
                  <c:v>52.838466393356697</c:v>
                </c:pt>
                <c:pt idx="6383">
                  <c:v>52.842092435444698</c:v>
                </c:pt>
                <c:pt idx="6384">
                  <c:v>52.845718239149797</c:v>
                </c:pt>
                <c:pt idx="6385">
                  <c:v>52.849343804485201</c:v>
                </c:pt>
                <c:pt idx="6386">
                  <c:v>52.852969131464</c:v>
                </c:pt>
                <c:pt idx="6387">
                  <c:v>52.856594220099304</c:v>
                </c:pt>
                <c:pt idx="6388">
                  <c:v>52.860219070404398</c:v>
                </c:pt>
                <c:pt idx="6389">
                  <c:v>52.8638436823924</c:v>
                </c:pt>
                <c:pt idx="6390">
                  <c:v>52.867468056076497</c:v>
                </c:pt>
                <c:pt idx="6391">
                  <c:v>52.8710921914697</c:v>
                </c:pt>
                <c:pt idx="6392">
                  <c:v>52.874716088585302</c:v>
                </c:pt>
                <c:pt idx="6393">
                  <c:v>52.878339747436399</c:v>
                </c:pt>
                <c:pt idx="6394">
                  <c:v>52.8819631680363</c:v>
                </c:pt>
                <c:pt idx="6395">
                  <c:v>52.885586350397901</c:v>
                </c:pt>
                <c:pt idx="6396">
                  <c:v>52.889209294534702</c:v>
                </c:pt>
                <c:pt idx="6397">
                  <c:v>52.892832000459599</c:v>
                </c:pt>
                <c:pt idx="6398">
                  <c:v>52.896454468185901</c:v>
                </c:pt>
                <c:pt idx="6399">
                  <c:v>52.900076697726703</c:v>
                </c:pt>
                <c:pt idx="6400">
                  <c:v>52.9036986890953</c:v>
                </c:pt>
                <c:pt idx="6401">
                  <c:v>52.907320442304702</c:v>
                </c:pt>
                <c:pt idx="6402">
                  <c:v>52.910941957368202</c:v>
                </c:pt>
                <c:pt idx="6403">
                  <c:v>52.914563234299003</c:v>
                </c:pt>
                <c:pt idx="6404">
                  <c:v>52.918184273110299</c:v>
                </c:pt>
                <c:pt idx="6405">
                  <c:v>52.9218050738152</c:v>
                </c:pt>
                <c:pt idx="6406">
                  <c:v>52.925425636426802</c:v>
                </c:pt>
                <c:pt idx="6407">
                  <c:v>52.929045960958597</c:v>
                </c:pt>
                <c:pt idx="6408">
                  <c:v>52.932666047423403</c:v>
                </c:pt>
                <c:pt idx="6409">
                  <c:v>52.9362858958347</c:v>
                </c:pt>
                <c:pt idx="6410">
                  <c:v>52.939905506205598</c:v>
                </c:pt>
                <c:pt idx="6411">
                  <c:v>52.943524878549297</c:v>
                </c:pt>
                <c:pt idx="6412">
                  <c:v>52.947144012878901</c:v>
                </c:pt>
                <c:pt idx="6413">
                  <c:v>52.950762909207697</c:v>
                </c:pt>
                <c:pt idx="6414">
                  <c:v>52.9543815675489</c:v>
                </c:pt>
                <c:pt idx="6415">
                  <c:v>52.957999987915699</c:v>
                </c:pt>
                <c:pt idx="6416">
                  <c:v>52.961618170321302</c:v>
                </c:pt>
                <c:pt idx="6417">
                  <c:v>52.965236114778897</c:v>
                </c:pt>
                <c:pt idx="6418">
                  <c:v>52.9688538213016</c:v>
                </c:pt>
                <c:pt idx="6419">
                  <c:v>52.972471289902799</c:v>
                </c:pt>
                <c:pt idx="6420">
                  <c:v>52.976088520595702</c:v>
                </c:pt>
                <c:pt idx="6421">
                  <c:v>52.979705513393299</c:v>
                </c:pt>
                <c:pt idx="6422">
                  <c:v>52.983322268309102</c:v>
                </c:pt>
                <c:pt idx="6423">
                  <c:v>52.986938785356102</c:v>
                </c:pt>
                <c:pt idx="6424">
                  <c:v>52.9905550645476</c:v>
                </c:pt>
                <c:pt idx="6425">
                  <c:v>52.994171105896903</c:v>
                </c:pt>
                <c:pt idx="6426">
                  <c:v>52.997786909417002</c:v>
                </c:pt>
                <c:pt idx="6427">
                  <c:v>53.001402475121402</c:v>
                </c:pt>
                <c:pt idx="6428">
                  <c:v>53.0050178030232</c:v>
                </c:pt>
                <c:pt idx="6429">
                  <c:v>53.008632893135498</c:v>
                </c:pt>
                <c:pt idx="6430">
                  <c:v>53.012247745471797</c:v>
                </c:pt>
                <c:pt idx="6431">
                  <c:v>53.015862360045098</c:v>
                </c:pt>
                <c:pt idx="6432">
                  <c:v>53.019476736868697</c:v>
                </c:pt>
                <c:pt idx="6433">
                  <c:v>53.023090875955901</c:v>
                </c:pt>
                <c:pt idx="6434">
                  <c:v>53.0267047773199</c:v>
                </c:pt>
                <c:pt idx="6435">
                  <c:v>53.030318440974</c:v>
                </c:pt>
                <c:pt idx="6436">
                  <c:v>53.033931866931297</c:v>
                </c:pt>
                <c:pt idx="6437">
                  <c:v>53.037545055205101</c:v>
                </c:pt>
                <c:pt idx="6438">
                  <c:v>53.041158005808697</c:v>
                </c:pt>
                <c:pt idx="6439">
                  <c:v>53.044770718755302</c:v>
                </c:pt>
                <c:pt idx="6440">
                  <c:v>53.048383194058196</c:v>
                </c:pt>
                <c:pt idx="6441">
                  <c:v>53.051995431730603</c:v>
                </c:pt>
                <c:pt idx="6442">
                  <c:v>53.055607431785802</c:v>
                </c:pt>
                <c:pt idx="6443">
                  <c:v>53.059219194236903</c:v>
                </c:pt>
                <c:pt idx="6444">
                  <c:v>53.062830719097398</c:v>
                </c:pt>
                <c:pt idx="6445">
                  <c:v>53.066442006380299</c:v>
                </c:pt>
                <c:pt idx="6446">
                  <c:v>53.070053056099098</c:v>
                </c:pt>
                <c:pt idx="6447">
                  <c:v>53.073663868266898</c:v>
                </c:pt>
                <c:pt idx="6448">
                  <c:v>53.077274442897</c:v>
                </c:pt>
                <c:pt idx="6449">
                  <c:v>53.080884780002599</c:v>
                </c:pt>
                <c:pt idx="6450">
                  <c:v>53.084494879597202</c:v>
                </c:pt>
                <c:pt idx="6451">
                  <c:v>53.088104741693797</c:v>
                </c:pt>
                <c:pt idx="6452">
                  <c:v>53.091714366305801</c:v>
                </c:pt>
                <c:pt idx="6453">
                  <c:v>53.095323753446401</c:v>
                </c:pt>
                <c:pt idx="6454">
                  <c:v>53.098932903128997</c:v>
                </c:pt>
                <c:pt idx="6455">
                  <c:v>53.102541815366799</c:v>
                </c:pt>
                <c:pt idx="6456">
                  <c:v>53.106150490173</c:v>
                </c:pt>
                <c:pt idx="6457">
                  <c:v>53.109758927561003</c:v>
                </c:pt>
                <c:pt idx="6458">
                  <c:v>53.113367127544002</c:v>
                </c:pt>
                <c:pt idx="6459">
                  <c:v>53.116975090135298</c:v>
                </c:pt>
                <c:pt idx="6460">
                  <c:v>53.1205828153482</c:v>
                </c:pt>
                <c:pt idx="6461">
                  <c:v>53.124190303196002</c:v>
                </c:pt>
                <c:pt idx="6462">
                  <c:v>53.127797553691899</c:v>
                </c:pt>
                <c:pt idx="6463">
                  <c:v>53.131404566849298</c:v>
                </c:pt>
                <c:pt idx="6464">
                  <c:v>53.135011342681402</c:v>
                </c:pt>
                <c:pt idx="6465">
                  <c:v>53.138617881201597</c:v>
                </c:pt>
                <c:pt idx="6466">
                  <c:v>53.142224182423099</c:v>
                </c:pt>
                <c:pt idx="6467">
                  <c:v>53.145830246359203</c:v>
                </c:pt>
                <c:pt idx="6468">
                  <c:v>53.149436073023203</c:v>
                </c:pt>
                <c:pt idx="6469">
                  <c:v>53.1530416624285</c:v>
                </c:pt>
                <c:pt idx="6470">
                  <c:v>53.156647014588202</c:v>
                </c:pt>
                <c:pt idx="6471">
                  <c:v>53.160252129515797</c:v>
                </c:pt>
                <c:pt idx="6472">
                  <c:v>53.1638570072245</c:v>
                </c:pt>
                <c:pt idx="6473">
                  <c:v>53.167461647727599</c:v>
                </c:pt>
                <c:pt idx="6474">
                  <c:v>53.171066051038402</c:v>
                </c:pt>
                <c:pt idx="6475">
                  <c:v>53.174670217170302</c:v>
                </c:pt>
                <c:pt idx="6476">
                  <c:v>53.178274146136502</c:v>
                </c:pt>
                <c:pt idx="6477">
                  <c:v>53.181877837950402</c:v>
                </c:pt>
                <c:pt idx="6478">
                  <c:v>53.185481292625298</c:v>
                </c:pt>
                <c:pt idx="6479">
                  <c:v>53.189084510174503</c:v>
                </c:pt>
                <c:pt idx="6480">
                  <c:v>53.192687490611199</c:v>
                </c:pt>
                <c:pt idx="6481">
                  <c:v>53.196290233948901</c:v>
                </c:pt>
                <c:pt idx="6482">
                  <c:v>53.199892740200902</c:v>
                </c:pt>
                <c:pt idx="6483">
                  <c:v>53.203495009380397</c:v>
                </c:pt>
                <c:pt idx="6484">
                  <c:v>53.207097041500802</c:v>
                </c:pt>
                <c:pt idx="6485">
                  <c:v>53.210698836575403</c:v>
                </c:pt>
                <c:pt idx="6486">
                  <c:v>53.214300394617503</c:v>
                </c:pt>
                <c:pt idx="6487">
                  <c:v>53.217901715640501</c:v>
                </c:pt>
                <c:pt idx="6488">
                  <c:v>53.221502799657699</c:v>
                </c:pt>
                <c:pt idx="6489">
                  <c:v>53.225103646682498</c:v>
                </c:pt>
                <c:pt idx="6490">
                  <c:v>53.228704256728101</c:v>
                </c:pt>
                <c:pt idx="6491">
                  <c:v>53.232304629807899</c:v>
                </c:pt>
                <c:pt idx="6492">
                  <c:v>53.235904765935203</c:v>
                </c:pt>
                <c:pt idx="6493">
                  <c:v>53.239504665123498</c:v>
                </c:pt>
                <c:pt idx="6494">
                  <c:v>53.2431043273859</c:v>
                </c:pt>
                <c:pt idx="6495">
                  <c:v>53.246703752735897</c:v>
                </c:pt>
                <c:pt idx="6496">
                  <c:v>53.250302941186803</c:v>
                </c:pt>
                <c:pt idx="6497">
                  <c:v>53.253901892751898</c:v>
                </c:pt>
                <c:pt idx="6498">
                  <c:v>53.257500607444598</c:v>
                </c:pt>
                <c:pt idx="6499">
                  <c:v>53.261099085278303</c:v>
                </c:pt>
                <c:pt idx="6500">
                  <c:v>53.264697326266202</c:v>
                </c:pt>
                <c:pt idx="6501">
                  <c:v>53.2682953304218</c:v>
                </c:pt>
                <c:pt idx="6502">
                  <c:v>53.271893097758401</c:v>
                </c:pt>
                <c:pt idx="6503">
                  <c:v>53.275490628289297</c:v>
                </c:pt>
                <c:pt idx="6504">
                  <c:v>53.279087922027898</c:v>
                </c:pt>
                <c:pt idx="6505">
                  <c:v>53.282684978987596</c:v>
                </c:pt>
                <c:pt idx="6506">
                  <c:v>53.286281799181602</c:v>
                </c:pt>
                <c:pt idx="6507">
                  <c:v>53.289878382623499</c:v>
                </c:pt>
                <c:pt idx="6508">
                  <c:v>53.293474729326498</c:v>
                </c:pt>
                <c:pt idx="6509">
                  <c:v>53.297070839303998</c:v>
                </c:pt>
                <c:pt idx="6510">
                  <c:v>53.300666712569402</c:v>
                </c:pt>
                <c:pt idx="6511">
                  <c:v>53.304262349136103</c:v>
                </c:pt>
                <c:pt idx="6512">
                  <c:v>53.307857749017302</c:v>
                </c:pt>
                <c:pt idx="6513">
                  <c:v>53.3114529122265</c:v>
                </c:pt>
                <c:pt idx="6514">
                  <c:v>53.315047838777097</c:v>
                </c:pt>
                <c:pt idx="6515">
                  <c:v>53.318642528682297</c:v>
                </c:pt>
                <c:pt idx="6516">
                  <c:v>53.322236981955697</c:v>
                </c:pt>
                <c:pt idx="6517">
                  <c:v>53.325831198610601</c:v>
                </c:pt>
                <c:pt idx="6518">
                  <c:v>53.329425178660301</c:v>
                </c:pt>
                <c:pt idx="6519">
                  <c:v>53.3330189221182</c:v>
                </c:pt>
                <c:pt idx="6520">
                  <c:v>53.336612428997803</c:v>
                </c:pt>
                <c:pt idx="6521">
                  <c:v>53.3402056993123</c:v>
                </c:pt>
                <c:pt idx="6522">
                  <c:v>53.343798733075303</c:v>
                </c:pt>
                <c:pt idx="6523">
                  <c:v>53.347391530300001</c:v>
                </c:pt>
                <c:pt idx="6524">
                  <c:v>53.350984090999802</c:v>
                </c:pt>
                <c:pt idx="6525">
                  <c:v>53.354576415188198</c:v>
                </c:pt>
                <c:pt idx="6526">
                  <c:v>53.358168502878598</c:v>
                </c:pt>
                <c:pt idx="6527">
                  <c:v>53.361760354084197</c:v>
                </c:pt>
                <c:pt idx="6528">
                  <c:v>53.365351968818601</c:v>
                </c:pt>
                <c:pt idx="6529">
                  <c:v>53.368943347095197</c:v>
                </c:pt>
                <c:pt idx="6530">
                  <c:v>53.372534488927201</c:v>
                </c:pt>
                <c:pt idx="6531">
                  <c:v>53.376125394328099</c:v>
                </c:pt>
                <c:pt idx="6532">
                  <c:v>53.379716063311399</c:v>
                </c:pt>
                <c:pt idx="6533">
                  <c:v>53.383306495890402</c:v>
                </c:pt>
                <c:pt idx="6534">
                  <c:v>53.386896692078501</c:v>
                </c:pt>
                <c:pt idx="6535">
                  <c:v>53.390486651889098</c:v>
                </c:pt>
                <c:pt idx="6536">
                  <c:v>53.3940763753357</c:v>
                </c:pt>
                <c:pt idx="6537">
                  <c:v>53.397665862431602</c:v>
                </c:pt>
                <c:pt idx="6538">
                  <c:v>53.401255113190203</c:v>
                </c:pt>
                <c:pt idx="6539">
                  <c:v>53.404844127624997</c:v>
                </c:pt>
                <c:pt idx="6540">
                  <c:v>53.4084329057494</c:v>
                </c:pt>
                <c:pt idx="6541">
                  <c:v>53.412021447576798</c:v>
                </c:pt>
                <c:pt idx="6542">
                  <c:v>53.415609753120499</c:v>
                </c:pt>
                <c:pt idx="6543">
                  <c:v>53.419197822394104</c:v>
                </c:pt>
                <c:pt idx="6544">
                  <c:v>53.422785655410998</c:v>
                </c:pt>
                <c:pt idx="6545">
                  <c:v>53.426373252184398</c:v>
                </c:pt>
                <c:pt idx="6546">
                  <c:v>53.429960612728003</c:v>
                </c:pt>
                <c:pt idx="6547">
                  <c:v>53.4335477370551</c:v>
                </c:pt>
                <c:pt idx="6548">
                  <c:v>53.437134625179098</c:v>
                </c:pt>
                <c:pt idx="6549">
                  <c:v>53.440721277113397</c:v>
                </c:pt>
                <c:pt idx="6550">
                  <c:v>53.444307692871597</c:v>
                </c:pt>
                <c:pt idx="6551">
                  <c:v>53.447893872466899</c:v>
                </c:pt>
                <c:pt idx="6552">
                  <c:v>53.451479815912997</c:v>
                </c:pt>
                <c:pt idx="6553">
                  <c:v>53.455065523222999</c:v>
                </c:pt>
                <c:pt idx="6554">
                  <c:v>53.458650994410597</c:v>
                </c:pt>
                <c:pt idx="6555">
                  <c:v>53.4622362294891</c:v>
                </c:pt>
                <c:pt idx="6556">
                  <c:v>53.465821228472002</c:v>
                </c:pt>
                <c:pt idx="6557">
                  <c:v>53.469405991372803</c:v>
                </c:pt>
                <c:pt idx="6558">
                  <c:v>53.472990518204803</c:v>
                </c:pt>
                <c:pt idx="6559">
                  <c:v>53.476574808981503</c:v>
                </c:pt>
                <c:pt idx="6560">
                  <c:v>53.480158863716298</c:v>
                </c:pt>
                <c:pt idx="6561">
                  <c:v>53.4837426824228</c:v>
                </c:pt>
                <c:pt idx="6562">
                  <c:v>53.487326265114199</c:v>
                </c:pt>
                <c:pt idx="6563">
                  <c:v>53.490909611804199</c:v>
                </c:pt>
                <c:pt idx="6564">
                  <c:v>53.494492722506102</c:v>
                </c:pt>
                <c:pt idx="6565">
                  <c:v>53.498075597233303</c:v>
                </c:pt>
                <c:pt idx="6566">
                  <c:v>53.5016582359994</c:v>
                </c:pt>
                <c:pt idx="6567">
                  <c:v>53.505240638817803</c:v>
                </c:pt>
                <c:pt idx="6568">
                  <c:v>53.508822805701897</c:v>
                </c:pt>
                <c:pt idx="6569">
                  <c:v>53.512404736665196</c:v>
                </c:pt>
                <c:pt idx="6570">
                  <c:v>53.515986431721203</c:v>
                </c:pt>
                <c:pt idx="6571">
                  <c:v>53.519567890883302</c:v>
                </c:pt>
                <c:pt idx="6572">
                  <c:v>53.523149114165001</c:v>
                </c:pt>
                <c:pt idx="6573">
                  <c:v>53.526730101579702</c:v>
                </c:pt>
                <c:pt idx="6574">
                  <c:v>53.530310853140897</c:v>
                </c:pt>
                <c:pt idx="6575">
                  <c:v>53.533891368862101</c:v>
                </c:pt>
                <c:pt idx="6576">
                  <c:v>53.5374716487567</c:v>
                </c:pt>
                <c:pt idx="6577">
                  <c:v>53.541051692838202</c:v>
                </c:pt>
                <c:pt idx="6578">
                  <c:v>53.544631501120001</c:v>
                </c:pt>
                <c:pt idx="6579">
                  <c:v>53.548211073615697</c:v>
                </c:pt>
                <c:pt idx="6580">
                  <c:v>53.551790410338803</c:v>
                </c:pt>
                <c:pt idx="6581">
                  <c:v>53.555369511302601</c:v>
                </c:pt>
                <c:pt idx="6582">
                  <c:v>53.558948376520704</c:v>
                </c:pt>
                <c:pt idx="6583">
                  <c:v>53.562527006006498</c:v>
                </c:pt>
                <c:pt idx="6584">
                  <c:v>53.566105399773498</c:v>
                </c:pt>
                <c:pt idx="6585">
                  <c:v>53.569683557835198</c:v>
                </c:pt>
                <c:pt idx="6586">
                  <c:v>53.573261480205097</c:v>
                </c:pt>
                <c:pt idx="6587">
                  <c:v>53.576839166896697</c:v>
                </c:pt>
                <c:pt idx="6588">
                  <c:v>53.580416617923397</c:v>
                </c:pt>
                <c:pt idx="6589">
                  <c:v>53.583993833298699</c:v>
                </c:pt>
                <c:pt idx="6590">
                  <c:v>53.587570813036201</c:v>
                </c:pt>
                <c:pt idx="6591">
                  <c:v>53.591147557149199</c:v>
                </c:pt>
                <c:pt idx="6592">
                  <c:v>53.594724065651398</c:v>
                </c:pt>
                <c:pt idx="6593">
                  <c:v>53.598300338556101</c:v>
                </c:pt>
                <c:pt idx="6594">
                  <c:v>53.601876375876898</c:v>
                </c:pt>
                <c:pt idx="6595">
                  <c:v>53.605452177627299</c:v>
                </c:pt>
                <c:pt idx="6596">
                  <c:v>53.609027743820697</c:v>
                </c:pt>
                <c:pt idx="6597">
                  <c:v>53.612603074470698</c:v>
                </c:pt>
                <c:pt idx="6598">
                  <c:v>53.616178169590697</c:v>
                </c:pt>
                <c:pt idx="6599">
                  <c:v>53.619753029194399</c:v>
                </c:pt>
                <c:pt idx="6600">
                  <c:v>53.623327653295</c:v>
                </c:pt>
                <c:pt idx="6601">
                  <c:v>53.626902041906298</c:v>
                </c:pt>
                <c:pt idx="6602">
                  <c:v>53.630476195041602</c:v>
                </c:pt>
                <c:pt idx="6603">
                  <c:v>53.634050112714498</c:v>
                </c:pt>
                <c:pt idx="6604">
                  <c:v>53.637623794938399</c:v>
                </c:pt>
                <c:pt idx="6605">
                  <c:v>53.641197241726999</c:v>
                </c:pt>
                <c:pt idx="6606">
                  <c:v>53.644770453093599</c:v>
                </c:pt>
                <c:pt idx="6607">
                  <c:v>53.648343429051799</c:v>
                </c:pt>
                <c:pt idx="6608">
                  <c:v>53.651916169615198</c:v>
                </c:pt>
                <c:pt idx="6609">
                  <c:v>53.655488674797198</c:v>
                </c:pt>
                <c:pt idx="6610">
                  <c:v>53.659060944611298</c:v>
                </c:pt>
                <c:pt idx="6611">
                  <c:v>53.662632979071098</c:v>
                </c:pt>
                <c:pt idx="6612">
                  <c:v>53.666204778190099</c:v>
                </c:pt>
                <c:pt idx="6613">
                  <c:v>53.669776341981802</c:v>
                </c:pt>
                <c:pt idx="6614">
                  <c:v>53.673347670459698</c:v>
                </c:pt>
                <c:pt idx="6615">
                  <c:v>53.676918763637303</c:v>
                </c:pt>
                <c:pt idx="6616">
                  <c:v>53.680489621528203</c:v>
                </c:pt>
                <c:pt idx="6617">
                  <c:v>53.684060244145897</c:v>
                </c:pt>
                <c:pt idx="6618">
                  <c:v>53.6876306315039</c:v>
                </c:pt>
                <c:pt idx="6619">
                  <c:v>53.691200783615699</c:v>
                </c:pt>
                <c:pt idx="6620">
                  <c:v>53.694770700494999</c:v>
                </c:pt>
                <c:pt idx="6621">
                  <c:v>53.698340382155102</c:v>
                </c:pt>
                <c:pt idx="6622">
                  <c:v>53.701909828609601</c:v>
                </c:pt>
                <c:pt idx="6623">
                  <c:v>53.705479039872102</c:v>
                </c:pt>
                <c:pt idx="6624">
                  <c:v>53.7090480159561</c:v>
                </c:pt>
                <c:pt idx="6625">
                  <c:v>53.7126167568752</c:v>
                </c:pt>
                <c:pt idx="6626">
                  <c:v>53.716185262642803</c:v>
                </c:pt>
                <c:pt idx="6627">
                  <c:v>53.719753533272502</c:v>
                </c:pt>
                <c:pt idx="6628">
                  <c:v>53.723321568777898</c:v>
                </c:pt>
                <c:pt idx="6629">
                  <c:v>53.726889369172497</c:v>
                </c:pt>
                <c:pt idx="6630">
                  <c:v>53.7304569344698</c:v>
                </c:pt>
                <c:pt idx="6631">
                  <c:v>53.734024264683299</c:v>
                </c:pt>
                <c:pt idx="6632">
                  <c:v>53.737591359826702</c:v>
                </c:pt>
                <c:pt idx="6633">
                  <c:v>53.741158219913501</c:v>
                </c:pt>
                <c:pt idx="6634">
                  <c:v>53.744724844957197</c:v>
                </c:pt>
                <c:pt idx="6635">
                  <c:v>53.748291234971298</c:v>
                </c:pt>
                <c:pt idx="6636">
                  <c:v>53.751857389969501</c:v>
                </c:pt>
                <c:pt idx="6637">
                  <c:v>53.755423309965202</c:v>
                </c:pt>
                <c:pt idx="6638">
                  <c:v>53.758988994972</c:v>
                </c:pt>
                <c:pt idx="6639">
                  <c:v>53.762554445003502</c:v>
                </c:pt>
                <c:pt idx="6640">
                  <c:v>53.766119660073201</c:v>
                </c:pt>
                <c:pt idx="6641">
                  <c:v>53.769684640194797</c:v>
                </c:pt>
                <c:pt idx="6642">
                  <c:v>53.773249385381597</c:v>
                </c:pt>
                <c:pt idx="6643">
                  <c:v>53.7768138956474</c:v>
                </c:pt>
                <c:pt idx="6644">
                  <c:v>53.780378171005601</c:v>
                </c:pt>
                <c:pt idx="6645">
                  <c:v>53.783942211469899</c:v>
                </c:pt>
                <c:pt idx="6646">
                  <c:v>53.787506017053701</c:v>
                </c:pt>
                <c:pt idx="6647">
                  <c:v>53.7910695877707</c:v>
                </c:pt>
                <c:pt idx="6648">
                  <c:v>53.794632923634403</c:v>
                </c:pt>
                <c:pt idx="6649">
                  <c:v>53.798196024658502</c:v>
                </c:pt>
                <c:pt idx="6650">
                  <c:v>53.801758890856298</c:v>
                </c:pt>
                <c:pt idx="6651">
                  <c:v>53.805321522241599</c:v>
                </c:pt>
                <c:pt idx="6652">
                  <c:v>53.808883918827902</c:v>
                </c:pt>
                <c:pt idx="6653">
                  <c:v>53.812446080628803</c:v>
                </c:pt>
                <c:pt idx="6654">
                  <c:v>53.8160080076578</c:v>
                </c:pt>
                <c:pt idx="6655">
                  <c:v>53.8195696999285</c:v>
                </c:pt>
                <c:pt idx="6656">
                  <c:v>53.823131157454497</c:v>
                </c:pt>
                <c:pt idx="6657">
                  <c:v>53.826692380249398</c:v>
                </c:pt>
                <c:pt idx="6658">
                  <c:v>53.830253368326801</c:v>
                </c:pt>
                <c:pt idx="6659">
                  <c:v>53.8338141217002</c:v>
                </c:pt>
                <c:pt idx="6660">
                  <c:v>53.837374640383203</c:v>
                </c:pt>
                <c:pt idx="6661">
                  <c:v>53.840934924389401</c:v>
                </c:pt>
                <c:pt idx="6662">
                  <c:v>53.844494973732402</c:v>
                </c:pt>
                <c:pt idx="6663">
                  <c:v>53.848054788425799</c:v>
                </c:pt>
                <c:pt idx="6664">
                  <c:v>53.851614368483098</c:v>
                </c:pt>
                <c:pt idx="6665">
                  <c:v>53.8551737139179</c:v>
                </c:pt>
                <c:pt idx="6666">
                  <c:v>53.858732824743903</c:v>
                </c:pt>
                <c:pt idx="6667">
                  <c:v>53.862291700974701</c:v>
                </c:pt>
                <c:pt idx="6668">
                  <c:v>53.865850342623702</c:v>
                </c:pt>
                <c:pt idx="6669">
                  <c:v>53.869408749704697</c:v>
                </c:pt>
                <c:pt idx="6670">
                  <c:v>53.8729669222311</c:v>
                </c:pt>
                <c:pt idx="6671">
                  <c:v>53.876524860216698</c:v>
                </c:pt>
                <c:pt idx="6672">
                  <c:v>53.880082563674897</c:v>
                </c:pt>
                <c:pt idx="6673">
                  <c:v>53.883640032619503</c:v>
                </c:pt>
                <c:pt idx="6674">
                  <c:v>53.887197267063897</c:v>
                </c:pt>
                <c:pt idx="6675">
                  <c:v>53.890754267021897</c:v>
                </c:pt>
                <c:pt idx="6676">
                  <c:v>53.894311032506899</c:v>
                </c:pt>
                <c:pt idx="6677">
                  <c:v>53.897867563532699</c:v>
                </c:pt>
                <c:pt idx="6678">
                  <c:v>53.9014238601127</c:v>
                </c:pt>
                <c:pt idx="6679">
                  <c:v>53.904979922260701</c:v>
                </c:pt>
                <c:pt idx="6680">
                  <c:v>53.9085357499902</c:v>
                </c:pt>
                <c:pt idx="6681">
                  <c:v>53.912091343314799</c:v>
                </c:pt>
                <c:pt idx="6682">
                  <c:v>53.915646702248097</c:v>
                </c:pt>
                <c:pt idx="6683">
                  <c:v>53.919201826803899</c:v>
                </c:pt>
                <c:pt idx="6684">
                  <c:v>53.922756716995501</c:v>
                </c:pt>
                <c:pt idx="6685">
                  <c:v>53.9263113728368</c:v>
                </c:pt>
                <c:pt idx="6686">
                  <c:v>53.929865794341197</c:v>
                </c:pt>
                <c:pt idx="6687">
                  <c:v>53.933419981522498</c:v>
                </c:pt>
                <c:pt idx="6688">
                  <c:v>53.936973934394103</c:v>
                </c:pt>
                <c:pt idx="6689">
                  <c:v>53.940527652969799</c:v>
                </c:pt>
                <c:pt idx="6690">
                  <c:v>53.944081137263197</c:v>
                </c:pt>
                <c:pt idx="6691">
                  <c:v>53.947634387287799</c:v>
                </c:pt>
                <c:pt idx="6692">
                  <c:v>53.951187403057403</c:v>
                </c:pt>
                <c:pt idx="6693">
                  <c:v>53.954740184585503</c:v>
                </c:pt>
                <c:pt idx="6694">
                  <c:v>53.958292731885699</c:v>
                </c:pt>
                <c:pt idx="6695">
                  <c:v>53.961845044971703</c:v>
                </c:pt>
                <c:pt idx="6696">
                  <c:v>53.965397123857201</c:v>
                </c:pt>
                <c:pt idx="6697">
                  <c:v>53.968948968555601</c:v>
                </c:pt>
                <c:pt idx="6698">
                  <c:v>53.972500579080702</c:v>
                </c:pt>
                <c:pt idx="6699">
                  <c:v>53.976051955446103</c:v>
                </c:pt>
                <c:pt idx="6700">
                  <c:v>53.979603097665503</c:v>
                </c:pt>
                <c:pt idx="6701">
                  <c:v>53.983154005752397</c:v>
                </c:pt>
                <c:pt idx="6702">
                  <c:v>53.986704679720397</c:v>
                </c:pt>
                <c:pt idx="6703">
                  <c:v>53.990255119583303</c:v>
                </c:pt>
                <c:pt idx="6704">
                  <c:v>53.9938053253547</c:v>
                </c:pt>
                <c:pt idx="6705">
                  <c:v>53.997355297048202</c:v>
                </c:pt>
                <c:pt idx="6706">
                  <c:v>54.000905034677402</c:v>
                </c:pt>
                <c:pt idx="6707">
                  <c:v>54.004454538255999</c:v>
                </c:pt>
                <c:pt idx="6708">
                  <c:v>54.008003807797699</c:v>
                </c:pt>
                <c:pt idx="6709">
                  <c:v>54.011552843315997</c:v>
                </c:pt>
                <c:pt idx="6710">
                  <c:v>54.015101644824597</c:v>
                </c:pt>
                <c:pt idx="6711">
                  <c:v>54.0186502123371</c:v>
                </c:pt>
                <c:pt idx="6712">
                  <c:v>54.022198545867298</c:v>
                </c:pt>
                <c:pt idx="6713">
                  <c:v>54.025746645428697</c:v>
                </c:pt>
                <c:pt idx="6714">
                  <c:v>54.029294511034998</c:v>
                </c:pt>
                <c:pt idx="6715">
                  <c:v>54.032842142699799</c:v>
                </c:pt>
                <c:pt idx="6716">
                  <c:v>54.0363895404369</c:v>
                </c:pt>
                <c:pt idx="6717">
                  <c:v>54.039936704259802</c:v>
                </c:pt>
                <c:pt idx="6718">
                  <c:v>54.043483634182202</c:v>
                </c:pt>
                <c:pt idx="6719">
                  <c:v>54.047030330217801</c:v>
                </c:pt>
                <c:pt idx="6720">
                  <c:v>54.050576792380099</c:v>
                </c:pt>
                <c:pt idx="6721">
                  <c:v>54.054123020683001</c:v>
                </c:pt>
                <c:pt idx="6722">
                  <c:v>54.05766901514</c:v>
                </c:pt>
                <c:pt idx="6723">
                  <c:v>54.061214775764697</c:v>
                </c:pt>
                <c:pt idx="6724">
                  <c:v>54.064760302571003</c:v>
                </c:pt>
                <c:pt idx="6725">
                  <c:v>54.068305595572298</c:v>
                </c:pt>
                <c:pt idx="6726">
                  <c:v>54.071850654782402</c:v>
                </c:pt>
                <c:pt idx="6727">
                  <c:v>54.075395480214901</c:v>
                </c:pt>
                <c:pt idx="6728">
                  <c:v>54.078940071883601</c:v>
                </c:pt>
                <c:pt idx="6729">
                  <c:v>54.082484429802001</c:v>
                </c:pt>
                <c:pt idx="6730">
                  <c:v>54.086028553983802</c:v>
                </c:pt>
                <c:pt idx="6731">
                  <c:v>54.089572444442801</c:v>
                </c:pt>
                <c:pt idx="6732">
                  <c:v>54.0931161011925</c:v>
                </c:pt>
                <c:pt idx="6733">
                  <c:v>54.096659524246697</c:v>
                </c:pt>
                <c:pt idx="6734">
                  <c:v>54.100202713618998</c:v>
                </c:pt>
                <c:pt idx="6735">
                  <c:v>54.103745669323096</c:v>
                </c:pt>
                <c:pt idx="6736">
                  <c:v>54.107288391372599</c:v>
                </c:pt>
                <c:pt idx="6737">
                  <c:v>54.110830879781297</c:v>
                </c:pt>
                <c:pt idx="6738">
                  <c:v>54.114373134562797</c:v>
                </c:pt>
                <c:pt idx="6739">
                  <c:v>54.117915155730799</c:v>
                </c:pt>
                <c:pt idx="6740">
                  <c:v>54.121456943299002</c:v>
                </c:pt>
                <c:pt idx="6741">
                  <c:v>54.124998497280998</c:v>
                </c:pt>
                <c:pt idx="6742">
                  <c:v>54.128539817690601</c:v>
                </c:pt>
                <c:pt idx="6743">
                  <c:v>54.132080904541297</c:v>
                </c:pt>
                <c:pt idx="6744">
                  <c:v>54.135621757846998</c:v>
                </c:pt>
                <c:pt idx="6745">
                  <c:v>54.139162377621297</c:v>
                </c:pt>
                <c:pt idx="6746">
                  <c:v>54.1427027638778</c:v>
                </c:pt>
                <c:pt idx="6747">
                  <c:v>54.1462429166303</c:v>
                </c:pt>
                <c:pt idx="6748">
                  <c:v>54.149782835892502</c:v>
                </c:pt>
                <c:pt idx="6749">
                  <c:v>54.1533225216779</c:v>
                </c:pt>
                <c:pt idx="6750">
                  <c:v>54.1568619740004</c:v>
                </c:pt>
                <c:pt idx="6751">
                  <c:v>54.160401192873699</c:v>
                </c:pt>
                <c:pt idx="6752">
                  <c:v>54.1639401783113</c:v>
                </c:pt>
                <c:pt idx="6753">
                  <c:v>54.167478930327</c:v>
                </c:pt>
                <c:pt idx="6754">
                  <c:v>54.171017448934499</c:v>
                </c:pt>
                <c:pt idx="6755">
                  <c:v>54.174555734147603</c:v>
                </c:pt>
                <c:pt idx="6756">
                  <c:v>54.178093785979797</c:v>
                </c:pt>
                <c:pt idx="6757">
                  <c:v>54.181631604444902</c:v>
                </c:pt>
                <c:pt idx="6758">
                  <c:v>54.185169189556603</c:v>
                </c:pt>
                <c:pt idx="6759">
                  <c:v>54.1887065413285</c:v>
                </c:pt>
                <c:pt idx="6760">
                  <c:v>54.192243659774498</c:v>
                </c:pt>
                <c:pt idx="6761">
                  <c:v>54.195780544908096</c:v>
                </c:pt>
                <c:pt idx="6762">
                  <c:v>54.199317196743202</c:v>
                </c:pt>
                <c:pt idx="6763">
                  <c:v>54.2028536152934</c:v>
                </c:pt>
                <c:pt idx="6764">
                  <c:v>54.206389800572303</c:v>
                </c:pt>
                <c:pt idx="6765">
                  <c:v>54.209925752593797</c:v>
                </c:pt>
                <c:pt idx="6766">
                  <c:v>54.213461471371502</c:v>
                </c:pt>
                <c:pt idx="6767">
                  <c:v>54.216996956919097</c:v>
                </c:pt>
                <c:pt idx="6768">
                  <c:v>54.220532209250301</c:v>
                </c:pt>
                <c:pt idx="6769">
                  <c:v>54.2240672283789</c:v>
                </c:pt>
                <c:pt idx="6770">
                  <c:v>54.227602014318599</c:v>
                </c:pt>
                <c:pt idx="6771">
                  <c:v>54.231136567082999</c:v>
                </c:pt>
                <c:pt idx="6772">
                  <c:v>54.234670886685997</c:v>
                </c:pt>
                <c:pt idx="6773">
                  <c:v>54.238204973141102</c:v>
                </c:pt>
                <c:pt idx="6774">
                  <c:v>54.241738826462203</c:v>
                </c:pt>
                <c:pt idx="6775">
                  <c:v>54.245272446662902</c:v>
                </c:pt>
                <c:pt idx="6776">
                  <c:v>54.248805833756897</c:v>
                </c:pt>
                <c:pt idx="6777">
                  <c:v>54.252338987758101</c:v>
                </c:pt>
                <c:pt idx="6778">
                  <c:v>54.25587190868</c:v>
                </c:pt>
                <c:pt idx="6779">
                  <c:v>54.259404596536498</c:v>
                </c:pt>
                <c:pt idx="6780">
                  <c:v>54.262937051341197</c:v>
                </c:pt>
                <c:pt idx="6781">
                  <c:v>54.266469273107901</c:v>
                </c:pt>
                <c:pt idx="6782">
                  <c:v>54.270001261850297</c:v>
                </c:pt>
                <c:pt idx="6783">
                  <c:v>54.273533017581997</c:v>
                </c:pt>
                <c:pt idx="6784">
                  <c:v>54.277064540316999</c:v>
                </c:pt>
                <c:pt idx="6785">
                  <c:v>54.280595830068798</c:v>
                </c:pt>
                <c:pt idx="6786">
                  <c:v>54.284126886851197</c:v>
                </c:pt>
                <c:pt idx="6787">
                  <c:v>54.287657710677998</c:v>
                </c:pt>
                <c:pt idx="6788">
                  <c:v>54.291188301562798</c:v>
                </c:pt>
                <c:pt idx="6789">
                  <c:v>54.294718659519397</c:v>
                </c:pt>
                <c:pt idx="6790">
                  <c:v>54.298248784561601</c:v>
                </c:pt>
                <c:pt idx="6791">
                  <c:v>54.301778676703002</c:v>
                </c:pt>
                <c:pt idx="6792">
                  <c:v>54.305308335957498</c:v>
                </c:pt>
                <c:pt idx="6793">
                  <c:v>54.308837762338598</c:v>
                </c:pt>
                <c:pt idx="6794">
                  <c:v>54.312366955860298</c:v>
                </c:pt>
                <c:pt idx="6795">
                  <c:v>54.315895916536199</c:v>
                </c:pt>
                <c:pt idx="6796">
                  <c:v>54.31942464438</c:v>
                </c:pt>
                <c:pt idx="6797">
                  <c:v>54.322953139405499</c:v>
                </c:pt>
                <c:pt idx="6798">
                  <c:v>54.326481401626502</c:v>
                </c:pt>
                <c:pt idx="6799">
                  <c:v>54.330009431056602</c:v>
                </c:pt>
                <c:pt idx="6800">
                  <c:v>54.333537227709698</c:v>
                </c:pt>
                <c:pt idx="6801">
                  <c:v>54.337064791599502</c:v>
                </c:pt>
                <c:pt idx="6802">
                  <c:v>54.340592122739601</c:v>
                </c:pt>
                <c:pt idx="6803">
                  <c:v>54.344119221143998</c:v>
                </c:pt>
                <c:pt idx="6804">
                  <c:v>54.347646086826202</c:v>
                </c:pt>
                <c:pt idx="6805">
                  <c:v>54.351172719800203</c:v>
                </c:pt>
                <c:pt idx="6806">
                  <c:v>54.354699120079502</c:v>
                </c:pt>
                <c:pt idx="6807">
                  <c:v>54.358225287678003</c:v>
                </c:pt>
                <c:pt idx="6808">
                  <c:v>54.361751222609399</c:v>
                </c:pt>
                <c:pt idx="6809">
                  <c:v>54.365276924887503</c:v>
                </c:pt>
                <c:pt idx="6810">
                  <c:v>54.368802394526</c:v>
                </c:pt>
                <c:pt idx="6811">
                  <c:v>54.372327631538703</c:v>
                </c:pt>
                <c:pt idx="6812">
                  <c:v>54.375852635939303</c:v>
                </c:pt>
                <c:pt idx="6813">
                  <c:v>54.3793774077416</c:v>
                </c:pt>
                <c:pt idx="6814">
                  <c:v>54.3829019469594</c:v>
                </c:pt>
                <c:pt idx="6815">
                  <c:v>54.386426253606402</c:v>
                </c:pt>
                <c:pt idx="6816">
                  <c:v>54.389950327696397</c:v>
                </c:pt>
                <c:pt idx="6817">
                  <c:v>54.393474169243099</c:v>
                </c:pt>
                <c:pt idx="6818">
                  <c:v>54.3969977782603</c:v>
                </c:pt>
                <c:pt idx="6819">
                  <c:v>54.400521154761698</c:v>
                </c:pt>
                <c:pt idx="6820">
                  <c:v>54.4040442987612</c:v>
                </c:pt>
                <c:pt idx="6821">
                  <c:v>54.407567210272397</c:v>
                </c:pt>
                <c:pt idx="6822">
                  <c:v>54.411089889309302</c:v>
                </c:pt>
                <c:pt idx="6823">
                  <c:v>54.414612335885401</c:v>
                </c:pt>
                <c:pt idx="6824">
                  <c:v>54.418134550014599</c:v>
                </c:pt>
                <c:pt idx="6825">
                  <c:v>54.421656531710703</c:v>
                </c:pt>
                <c:pt idx="6826">
                  <c:v>54.425178280987502</c:v>
                </c:pt>
                <c:pt idx="6827">
                  <c:v>54.428699797858599</c:v>
                </c:pt>
                <c:pt idx="6828">
                  <c:v>54.432221082337897</c:v>
                </c:pt>
                <c:pt idx="6829">
                  <c:v>54.435742134439202</c:v>
                </c:pt>
                <c:pt idx="6830">
                  <c:v>54.439262954176101</c:v>
                </c:pt>
                <c:pt idx="6831">
                  <c:v>54.442783541562598</c:v>
                </c:pt>
                <c:pt idx="6832">
                  <c:v>54.446303896612399</c:v>
                </c:pt>
                <c:pt idx="6833">
                  <c:v>54.449824019339196</c:v>
                </c:pt>
                <c:pt idx="6834">
                  <c:v>54.453343909756803</c:v>
                </c:pt>
                <c:pt idx="6835">
                  <c:v>54.456863567878997</c:v>
                </c:pt>
                <c:pt idx="6836">
                  <c:v>54.460382993719598</c:v>
                </c:pt>
                <c:pt idx="6837">
                  <c:v>54.463902187292398</c:v>
                </c:pt>
                <c:pt idx="6838">
                  <c:v>54.467421148611201</c:v>
                </c:pt>
                <c:pt idx="6839">
                  <c:v>54.470939877689702</c:v>
                </c:pt>
                <c:pt idx="6840">
                  <c:v>54.474458374541697</c:v>
                </c:pt>
                <c:pt idx="6841">
                  <c:v>54.477976639181001</c:v>
                </c:pt>
                <c:pt idx="6842">
                  <c:v>54.481494671621398</c:v>
                </c:pt>
                <c:pt idx="6843">
                  <c:v>54.485012471876701</c:v>
                </c:pt>
                <c:pt idx="6844">
                  <c:v>54.488530039960601</c:v>
                </c:pt>
                <c:pt idx="6845">
                  <c:v>54.492047375886997</c:v>
                </c:pt>
                <c:pt idx="6846">
                  <c:v>54.495564479669603</c:v>
                </c:pt>
                <c:pt idx="6847">
                  <c:v>54.499081351322303</c:v>
                </c:pt>
                <c:pt idx="6848">
                  <c:v>54.502597990858803</c:v>
                </c:pt>
                <c:pt idx="6849">
                  <c:v>54.506114398292901</c:v>
                </c:pt>
                <c:pt idx="6850">
                  <c:v>54.509630573638503</c:v>
                </c:pt>
                <c:pt idx="6851">
                  <c:v>54.513146516909202</c:v>
                </c:pt>
                <c:pt idx="6852">
                  <c:v>54.516662228118903</c:v>
                </c:pt>
                <c:pt idx="6853">
                  <c:v>54.520177707281498</c:v>
                </c:pt>
                <c:pt idx="6854">
                  <c:v>54.523692954410599</c:v>
                </c:pt>
                <c:pt idx="6855">
                  <c:v>54.527207969520198</c:v>
                </c:pt>
                <c:pt idx="6856">
                  <c:v>54.530722752623902</c:v>
                </c:pt>
                <c:pt idx="6857">
                  <c:v>54.534237303735601</c:v>
                </c:pt>
                <c:pt idx="6858">
                  <c:v>54.537751622869102</c:v>
                </c:pt>
                <c:pt idx="6859">
                  <c:v>54.541265710038203</c:v>
                </c:pt>
                <c:pt idx="6860">
                  <c:v>54.544779565256803</c:v>
                </c:pt>
                <c:pt idx="6861">
                  <c:v>54.548293188538501</c:v>
                </c:pt>
                <c:pt idx="6862">
                  <c:v>54.551806579897203</c:v>
                </c:pt>
                <c:pt idx="6863">
                  <c:v>54.5553197393467</c:v>
                </c:pt>
                <c:pt idx="6864">
                  <c:v>54.558832666900898</c:v>
                </c:pt>
                <c:pt idx="6865">
                  <c:v>54.562345362573502</c:v>
                </c:pt>
                <c:pt idx="6866">
                  <c:v>54.565857826378299</c:v>
                </c:pt>
                <c:pt idx="6867">
                  <c:v>54.569370058329199</c:v>
                </c:pt>
                <c:pt idx="6868">
                  <c:v>54.572882058440001</c:v>
                </c:pt>
                <c:pt idx="6869">
                  <c:v>54.576393826724399</c:v>
                </c:pt>
                <c:pt idx="6870">
                  <c:v>54.579905363196303</c:v>
                </c:pt>
                <c:pt idx="6871">
                  <c:v>54.5834166678694</c:v>
                </c:pt>
                <c:pt idx="6872">
                  <c:v>54.586927740757702</c:v>
                </c:pt>
                <c:pt idx="6873">
                  <c:v>54.590438581874999</c:v>
                </c:pt>
                <c:pt idx="6874">
                  <c:v>54.593949191234898</c:v>
                </c:pt>
                <c:pt idx="6875">
                  <c:v>54.597459568851399</c:v>
                </c:pt>
                <c:pt idx="6876">
                  <c:v>54.600969714738298</c:v>
                </c:pt>
                <c:pt idx="6877">
                  <c:v>54.604479628909402</c:v>
                </c:pt>
                <c:pt idx="6878">
                  <c:v>54.607989311378503</c:v>
                </c:pt>
                <c:pt idx="6879">
                  <c:v>54.6114987621594</c:v>
                </c:pt>
                <c:pt idx="6880">
                  <c:v>54.615007981265997</c:v>
                </c:pt>
                <c:pt idx="6881">
                  <c:v>54.618516968712001</c:v>
                </c:pt>
                <c:pt idx="6882">
                  <c:v>54.622025724511403</c:v>
                </c:pt>
                <c:pt idx="6883">
                  <c:v>54.625534248677901</c:v>
                </c:pt>
                <c:pt idx="6884">
                  <c:v>54.629042541225303</c:v>
                </c:pt>
                <c:pt idx="6885">
                  <c:v>54.632550602167498</c:v>
                </c:pt>
                <c:pt idx="6886">
                  <c:v>54.6360584315183</c:v>
                </c:pt>
                <c:pt idx="6887">
                  <c:v>54.639566029291601</c:v>
                </c:pt>
                <c:pt idx="6888">
                  <c:v>54.643073395500998</c:v>
                </c:pt>
                <c:pt idx="6889">
                  <c:v>54.646580530160598</c:v>
                </c:pt>
                <c:pt idx="6890">
                  <c:v>54.650087433284099</c:v>
                </c:pt>
                <c:pt idx="6891">
                  <c:v>54.6535941048854</c:v>
                </c:pt>
                <c:pt idx="6892">
                  <c:v>54.657100544978199</c:v>
                </c:pt>
                <c:pt idx="6893">
                  <c:v>54.660606753576403</c:v>
                </c:pt>
                <c:pt idx="6894">
                  <c:v>54.664112730693901</c:v>
                </c:pt>
                <c:pt idx="6895">
                  <c:v>54.667618476344401</c:v>
                </c:pt>
                <c:pt idx="6896">
                  <c:v>54.671123990541901</c:v>
                </c:pt>
                <c:pt idx="6897">
                  <c:v>54.674629273300098</c:v>
                </c:pt>
                <c:pt idx="6898">
                  <c:v>54.678134324633</c:v>
                </c:pt>
                <c:pt idx="6899">
                  <c:v>54.681639144554197</c:v>
                </c:pt>
                <c:pt idx="6900">
                  <c:v>54.685143733077702</c:v>
                </c:pt>
                <c:pt idx="6901">
                  <c:v>54.688648090217399</c:v>
                </c:pt>
                <c:pt idx="6902">
                  <c:v>54.692152215986901</c:v>
                </c:pt>
                <c:pt idx="6903">
                  <c:v>54.6956561104003</c:v>
                </c:pt>
                <c:pt idx="6904">
                  <c:v>54.699159773471301</c:v>
                </c:pt>
                <c:pt idx="6905">
                  <c:v>54.702663205213803</c:v>
                </c:pt>
                <c:pt idx="6906">
                  <c:v>54.706166405641603</c:v>
                </c:pt>
                <c:pt idx="6907">
                  <c:v>54.709669374768502</c:v>
                </c:pt>
                <c:pt idx="6908">
                  <c:v>54.713172112608497</c:v>
                </c:pt>
                <c:pt idx="6909">
                  <c:v>54.716674619175301</c:v>
                </c:pt>
                <c:pt idx="6910">
                  <c:v>54.720176894482798</c:v>
                </c:pt>
                <c:pt idx="6911">
                  <c:v>54.7236789385449</c:v>
                </c:pt>
                <c:pt idx="6912">
                  <c:v>54.7271807513754</c:v>
                </c:pt>
                <c:pt idx="6913">
                  <c:v>54.730682332988103</c:v>
                </c:pt>
                <c:pt idx="6914">
                  <c:v>54.7341836833969</c:v>
                </c:pt>
                <c:pt idx="6915">
                  <c:v>54.737684802615703</c:v>
                </c:pt>
                <c:pt idx="6916">
                  <c:v>54.741185690658298</c:v>
                </c:pt>
                <c:pt idx="6917">
                  <c:v>54.744686347538597</c:v>
                </c:pt>
                <c:pt idx="6918">
                  <c:v>54.748186773270398</c:v>
                </c:pt>
                <c:pt idx="6919">
                  <c:v>54.751686967867499</c:v>
                </c:pt>
                <c:pt idx="6920">
                  <c:v>54.7551869313439</c:v>
                </c:pt>
                <c:pt idx="6921">
                  <c:v>54.758686663713398</c:v>
                </c:pt>
                <c:pt idx="6922">
                  <c:v>54.762186164989799</c:v>
                </c:pt>
                <c:pt idx="6923">
                  <c:v>54.765685435187002</c:v>
                </c:pt>
                <c:pt idx="6924">
                  <c:v>54.769184474318799</c:v>
                </c:pt>
                <c:pt idx="6925">
                  <c:v>54.7726832823992</c:v>
                </c:pt>
                <c:pt idx="6926">
                  <c:v>54.776181859441998</c:v>
                </c:pt>
                <c:pt idx="6927">
                  <c:v>54.779680205460998</c:v>
                </c:pt>
                <c:pt idx="6928">
                  <c:v>54.7831783204701</c:v>
                </c:pt>
                <c:pt idx="6929">
                  <c:v>54.7866762044832</c:v>
                </c:pt>
                <c:pt idx="6930">
                  <c:v>54.790173857514098</c:v>
                </c:pt>
                <c:pt idx="6931">
                  <c:v>54.793671279576699</c:v>
                </c:pt>
                <c:pt idx="6932">
                  <c:v>54.797168470684902</c:v>
                </c:pt>
                <c:pt idx="6933">
                  <c:v>54.800665430852497</c:v>
                </c:pt>
                <c:pt idx="6934">
                  <c:v>54.804162160093398</c:v>
                </c:pt>
                <c:pt idx="6935">
                  <c:v>54.807658658421502</c:v>
                </c:pt>
                <c:pt idx="6936">
                  <c:v>54.811154925850602</c:v>
                </c:pt>
                <c:pt idx="6937">
                  <c:v>54.814650962394602</c:v>
                </c:pt>
                <c:pt idx="6938">
                  <c:v>54.8181467680674</c:v>
                </c:pt>
                <c:pt idx="6939">
                  <c:v>54.821642342882797</c:v>
                </c:pt>
                <c:pt idx="6940">
                  <c:v>54.825137686854802</c:v>
                </c:pt>
                <c:pt idx="6941">
                  <c:v>54.828632799997102</c:v>
                </c:pt>
                <c:pt idx="6942">
                  <c:v>54.832127682323801</c:v>
                </c:pt>
                <c:pt idx="6943">
                  <c:v>54.835622333848498</c:v>
                </c:pt>
                <c:pt idx="6944">
                  <c:v>54.839116754585298</c:v>
                </c:pt>
                <c:pt idx="6945">
                  <c:v>54.842610944547999</c:v>
                </c:pt>
                <c:pt idx="6946">
                  <c:v>54.846104903750401</c:v>
                </c:pt>
                <c:pt idx="6947">
                  <c:v>54.849598632206501</c:v>
                </c:pt>
                <c:pt idx="6948">
                  <c:v>54.853092129930197</c:v>
                </c:pt>
                <c:pt idx="6949">
                  <c:v>54.856585396935202</c:v>
                </c:pt>
                <c:pt idx="6950">
                  <c:v>54.8600784332355</c:v>
                </c:pt>
                <c:pt idx="6951">
                  <c:v>54.863571238844997</c:v>
                </c:pt>
                <c:pt idx="6952">
                  <c:v>54.867063813777598</c:v>
                </c:pt>
                <c:pt idx="6953">
                  <c:v>54.870556158047101</c:v>
                </c:pt>
                <c:pt idx="6954">
                  <c:v>54.874048271667398</c:v>
                </c:pt>
                <c:pt idx="6955">
                  <c:v>54.877540154652401</c:v>
                </c:pt>
                <c:pt idx="6956">
                  <c:v>54.881031807016001</c:v>
                </c:pt>
                <c:pt idx="6957">
                  <c:v>54.884523228772103</c:v>
                </c:pt>
                <c:pt idx="6958">
                  <c:v>54.8880144199345</c:v>
                </c:pt>
                <c:pt idx="6959">
                  <c:v>54.891505380517202</c:v>
                </c:pt>
                <c:pt idx="6960">
                  <c:v>54.894996110534002</c:v>
                </c:pt>
                <c:pt idx="6961">
                  <c:v>54.898486609998898</c:v>
                </c:pt>
                <c:pt idx="6962">
                  <c:v>54.901976878925602</c:v>
                </c:pt>
                <c:pt idx="6963">
                  <c:v>54.905466917328198</c:v>
                </c:pt>
                <c:pt idx="6964">
                  <c:v>54.908956725220399</c:v>
                </c:pt>
                <c:pt idx="6965">
                  <c:v>54.912446302616303</c:v>
                </c:pt>
                <c:pt idx="6966">
                  <c:v>54.915935649529601</c:v>
                </c:pt>
                <c:pt idx="6967">
                  <c:v>54.919424765974298</c:v>
                </c:pt>
                <c:pt idx="6968">
                  <c:v>54.922913651964301</c:v>
                </c:pt>
                <c:pt idx="6969">
                  <c:v>54.926402307513399</c:v>
                </c:pt>
                <c:pt idx="6970">
                  <c:v>54.929890732635599</c:v>
                </c:pt>
                <c:pt idx="6971">
                  <c:v>54.933378927344798</c:v>
                </c:pt>
                <c:pt idx="6972">
                  <c:v>54.936866891654802</c:v>
                </c:pt>
                <c:pt idx="6973">
                  <c:v>54.940354625579602</c:v>
                </c:pt>
                <c:pt idx="6974">
                  <c:v>54.943842129133003</c:v>
                </c:pt>
                <c:pt idx="6975">
                  <c:v>54.947329402328997</c:v>
                </c:pt>
                <c:pt idx="6976">
                  <c:v>54.950816445181403</c:v>
                </c:pt>
                <c:pt idx="6977">
                  <c:v>54.954303257704197</c:v>
                </c:pt>
                <c:pt idx="6978">
                  <c:v>54.9577898399112</c:v>
                </c:pt>
                <c:pt idx="6979">
                  <c:v>54.961276191816403</c:v>
                </c:pt>
                <c:pt idx="6980">
                  <c:v>54.964762313433603</c:v>
                </c:pt>
                <c:pt idx="6981">
                  <c:v>54.968248204776899</c:v>
                </c:pt>
                <c:pt idx="6982">
                  <c:v>54.971733865859903</c:v>
                </c:pt>
                <c:pt idx="6983">
                  <c:v>54.9752192966968</c:v>
                </c:pt>
                <c:pt idx="6984">
                  <c:v>54.978704497301401</c:v>
                </c:pt>
                <c:pt idx="6985">
                  <c:v>54.982189467687498</c:v>
                </c:pt>
                <c:pt idx="6986">
                  <c:v>54.985674207869103</c:v>
                </c:pt>
                <c:pt idx="6987">
                  <c:v>54.989158717860199</c:v>
                </c:pt>
                <c:pt idx="6988">
                  <c:v>54.992642997674501</c:v>
                </c:pt>
                <c:pt idx="6989">
                  <c:v>54.996127047326098</c:v>
                </c:pt>
                <c:pt idx="6990">
                  <c:v>54.999610866828803</c:v>
                </c:pt>
                <c:pt idx="6991">
                  <c:v>55.0030944561965</c:v>
                </c:pt>
                <c:pt idx="6992">
                  <c:v>55.0065778154433</c:v>
                </c:pt>
                <c:pt idx="6993">
                  <c:v>55.010060944582897</c:v>
                </c:pt>
                <c:pt idx="6994">
                  <c:v>55.013543843629201</c:v>
                </c:pt>
                <c:pt idx="6995">
                  <c:v>55.017026512596303</c:v>
                </c:pt>
                <c:pt idx="6996">
                  <c:v>55.020508951498002</c:v>
                </c:pt>
                <c:pt idx="6997">
                  <c:v>55.023991160348203</c:v>
                </c:pt>
                <c:pt idx="6998">
                  <c:v>55.027473139160897</c:v>
                </c:pt>
                <c:pt idx="6999">
                  <c:v>55.030954887949903</c:v>
                </c:pt>
                <c:pt idx="7000">
                  <c:v>55.034436406729199</c:v>
                </c:pt>
                <c:pt idx="7001">
                  <c:v>55.037917695512803</c:v>
                </c:pt>
                <c:pt idx="7002">
                  <c:v>55.0413987543144</c:v>
                </c:pt>
                <c:pt idx="7003">
                  <c:v>55.044879583148102</c:v>
                </c:pt>
                <c:pt idx="7004">
                  <c:v>55.0483601820277</c:v>
                </c:pt>
                <c:pt idx="7005">
                  <c:v>55.051840550967299</c:v>
                </c:pt>
                <c:pt idx="7006">
                  <c:v>55.055320689980597</c:v>
                </c:pt>
                <c:pt idx="7007">
                  <c:v>55.0588005990817</c:v>
                </c:pt>
                <c:pt idx="7008">
                  <c:v>55.062280278284398</c:v>
                </c:pt>
                <c:pt idx="7009">
                  <c:v>55.065759727602703</c:v>
                </c:pt>
                <c:pt idx="7010">
                  <c:v>55.069238947050501</c:v>
                </c:pt>
                <c:pt idx="7011">
                  <c:v>55.072717936641702</c:v>
                </c:pt>
                <c:pt idx="7012">
                  <c:v>55.076196696390298</c:v>
                </c:pt>
                <c:pt idx="7013">
                  <c:v>55.079675226310101</c:v>
                </c:pt>
                <c:pt idx="7014">
                  <c:v>55.083153526415202</c:v>
                </c:pt>
                <c:pt idx="7015">
                  <c:v>55.0866315967194</c:v>
                </c:pt>
                <c:pt idx="7016">
                  <c:v>55.090109437236698</c:v>
                </c:pt>
                <c:pt idx="7017">
                  <c:v>55.093587047980897</c:v>
                </c:pt>
                <c:pt idx="7018">
                  <c:v>55.0970644289661</c:v>
                </c:pt>
                <c:pt idx="7019">
                  <c:v>55.100541580206198</c:v>
                </c:pt>
                <c:pt idx="7020">
                  <c:v>55.104018501714997</c:v>
                </c:pt>
                <c:pt idx="7021">
                  <c:v>55.107495193506601</c:v>
                </c:pt>
                <c:pt idx="7022">
                  <c:v>55.110971655594803</c:v>
                </c:pt>
                <c:pt idx="7023">
                  <c:v>55.114447887993599</c:v>
                </c:pt>
                <c:pt idx="7024">
                  <c:v>55.117923890717002</c:v>
                </c:pt>
                <c:pt idx="7025">
                  <c:v>55.121399663778803</c:v>
                </c:pt>
                <c:pt idx="7026">
                  <c:v>55.124875207193</c:v>
                </c:pt>
                <c:pt idx="7027">
                  <c:v>55.128350520973498</c:v>
                </c:pt>
                <c:pt idx="7028">
                  <c:v>55.131825605134303</c:v>
                </c:pt>
                <c:pt idx="7029">
                  <c:v>55.135300459689297</c:v>
                </c:pt>
                <c:pt idx="7030">
                  <c:v>55.138775084652501</c:v>
                </c:pt>
                <c:pt idx="7031">
                  <c:v>55.142249480037698</c:v>
                </c:pt>
                <c:pt idx="7032">
                  <c:v>55.145723645859</c:v>
                </c:pt>
                <c:pt idx="7033">
                  <c:v>55.149197582130199</c:v>
                </c:pt>
                <c:pt idx="7034">
                  <c:v>55.152671288865399</c:v>
                </c:pt>
                <c:pt idx="7035">
                  <c:v>55.156144766078398</c:v>
                </c:pt>
                <c:pt idx="7036">
                  <c:v>55.159618013783202</c:v>
                </c:pt>
                <c:pt idx="7037">
                  <c:v>55.163091031993702</c:v>
                </c:pt>
                <c:pt idx="7038">
                  <c:v>55.166563820724001</c:v>
                </c:pt>
                <c:pt idx="7039">
                  <c:v>55.170036379987799</c:v>
                </c:pt>
                <c:pt idx="7040">
                  <c:v>55.173508709799201</c:v>
                </c:pt>
                <c:pt idx="7041">
                  <c:v>55.176980810172203</c:v>
                </c:pt>
                <c:pt idx="7042">
                  <c:v>55.180452681120499</c:v>
                </c:pt>
                <c:pt idx="7043">
                  <c:v>55.183924322658399</c:v>
                </c:pt>
                <c:pt idx="7044">
                  <c:v>55.187395734799502</c:v>
                </c:pt>
                <c:pt idx="7045">
                  <c:v>55.190866917557997</c:v>
                </c:pt>
                <c:pt idx="7046">
                  <c:v>55.194337870947798</c:v>
                </c:pt>
                <c:pt idx="7047">
                  <c:v>55.197808594982703</c:v>
                </c:pt>
                <c:pt idx="7048">
                  <c:v>55.201279089676802</c:v>
                </c:pt>
                <c:pt idx="7049">
                  <c:v>55.204749355044001</c:v>
                </c:pt>
                <c:pt idx="7050">
                  <c:v>55.208219391098297</c:v>
                </c:pt>
                <c:pt idx="7051">
                  <c:v>55.211689197853602</c:v>
                </c:pt>
                <c:pt idx="7052">
                  <c:v>55.2151587753238</c:v>
                </c:pt>
                <c:pt idx="7053">
                  <c:v>55.218628123522997</c:v>
                </c:pt>
                <c:pt idx="7054">
                  <c:v>55.222097242465097</c:v>
                </c:pt>
                <c:pt idx="7055">
                  <c:v>55.225566132163998</c:v>
                </c:pt>
                <c:pt idx="7056">
                  <c:v>55.229034792633598</c:v>
                </c:pt>
                <c:pt idx="7057">
                  <c:v>55.232503223888102</c:v>
                </c:pt>
                <c:pt idx="7058">
                  <c:v>55.235971425941202</c:v>
                </c:pt>
                <c:pt idx="7059">
                  <c:v>55.239439398807001</c:v>
                </c:pt>
                <c:pt idx="7060">
                  <c:v>55.242907142499298</c:v>
                </c:pt>
                <c:pt idx="7061">
                  <c:v>55.246374657032298</c:v>
                </c:pt>
                <c:pt idx="7062">
                  <c:v>55.249841942419799</c:v>
                </c:pt>
                <c:pt idx="7063">
                  <c:v>55.253308998675799</c:v>
                </c:pt>
                <c:pt idx="7064">
                  <c:v>55.256775825814202</c:v>
                </c:pt>
                <c:pt idx="7065">
                  <c:v>55.2602424238491</c:v>
                </c:pt>
                <c:pt idx="7066">
                  <c:v>55.263708792794397</c:v>
                </c:pt>
                <c:pt idx="7067">
                  <c:v>55.267174932663899</c:v>
                </c:pt>
                <c:pt idx="7068">
                  <c:v>55.270640843471803</c:v>
                </c:pt>
                <c:pt idx="7069">
                  <c:v>55.274106525232</c:v>
                </c:pt>
                <c:pt idx="7070">
                  <c:v>55.277571977958402</c:v>
                </c:pt>
                <c:pt idx="7071">
                  <c:v>55.281037201665001</c:v>
                </c:pt>
                <c:pt idx="7072">
                  <c:v>55.2845021963657</c:v>
                </c:pt>
                <c:pt idx="7073">
                  <c:v>55.287966962074599</c:v>
                </c:pt>
                <c:pt idx="7074">
                  <c:v>55.291431498805601</c:v>
                </c:pt>
                <c:pt idx="7075">
                  <c:v>55.294895806572598</c:v>
                </c:pt>
                <c:pt idx="7076">
                  <c:v>55.298359885389701</c:v>
                </c:pt>
                <c:pt idx="7077">
                  <c:v>55.301823735270801</c:v>
                </c:pt>
                <c:pt idx="7078">
                  <c:v>55.305287356229798</c:v>
                </c:pt>
                <c:pt idx="7079">
                  <c:v>55.308750748280801</c:v>
                </c:pt>
                <c:pt idx="7080">
                  <c:v>55.312213911437702</c:v>
                </c:pt>
                <c:pt idx="7081">
                  <c:v>55.315676845714499</c:v>
                </c:pt>
                <c:pt idx="7082">
                  <c:v>55.319139551125097</c:v>
                </c:pt>
                <c:pt idx="7083">
                  <c:v>55.322602027683502</c:v>
                </c:pt>
                <c:pt idx="7084">
                  <c:v>55.326064275403802</c:v>
                </c:pt>
                <c:pt idx="7085">
                  <c:v>55.329526294299797</c:v>
                </c:pt>
                <c:pt idx="7086">
                  <c:v>55.332988084385597</c:v>
                </c:pt>
                <c:pt idx="7087">
                  <c:v>55.336449645675103</c:v>
                </c:pt>
                <c:pt idx="7088">
                  <c:v>55.339910978182303</c:v>
                </c:pt>
                <c:pt idx="7089">
                  <c:v>55.343372081921103</c:v>
                </c:pt>
                <c:pt idx="7090">
                  <c:v>55.3468329569057</c:v>
                </c:pt>
                <c:pt idx="7091">
                  <c:v>55.350293603149801</c:v>
                </c:pt>
                <c:pt idx="7092">
                  <c:v>55.353754020667502</c:v>
                </c:pt>
                <c:pt idx="7093">
                  <c:v>55.3572142094729</c:v>
                </c:pt>
                <c:pt idx="7094">
                  <c:v>55.360674169579703</c:v>
                </c:pt>
                <c:pt idx="7095">
                  <c:v>55.364133901002198</c:v>
                </c:pt>
                <c:pt idx="7096">
                  <c:v>55.3675934037541</c:v>
                </c:pt>
                <c:pt idx="7097">
                  <c:v>55.371052677849598</c:v>
                </c:pt>
                <c:pt idx="7098">
                  <c:v>55.374511723302497</c:v>
                </c:pt>
                <c:pt idx="7099">
                  <c:v>55.377970540126903</c:v>
                </c:pt>
                <c:pt idx="7100">
                  <c:v>55.381429128336698</c:v>
                </c:pt>
                <c:pt idx="7101">
                  <c:v>55.384887487946003</c:v>
                </c:pt>
                <c:pt idx="7102">
                  <c:v>55.3883456189687</c:v>
                </c:pt>
                <c:pt idx="7103">
                  <c:v>55.391803521418701</c:v>
                </c:pt>
                <c:pt idx="7104">
                  <c:v>55.395261195310198</c:v>
                </c:pt>
                <c:pt idx="7105">
                  <c:v>55.398718640657002</c:v>
                </c:pt>
                <c:pt idx="7106">
                  <c:v>55.402175857473203</c:v>
                </c:pt>
                <c:pt idx="7107">
                  <c:v>55.405632845772701</c:v>
                </c:pt>
                <c:pt idx="7108">
                  <c:v>55.409089605569498</c:v>
                </c:pt>
                <c:pt idx="7109">
                  <c:v>55.412546136877701</c:v>
                </c:pt>
                <c:pt idx="7110">
                  <c:v>55.4160024397111</c:v>
                </c:pt>
                <c:pt idx="7111">
                  <c:v>55.4194585140839</c:v>
                </c:pt>
                <c:pt idx="7112">
                  <c:v>55.422914360009898</c:v>
                </c:pt>
                <c:pt idx="7113">
                  <c:v>55.426369977503199</c:v>
                </c:pt>
                <c:pt idx="7114">
                  <c:v>55.429825366577703</c:v>
                </c:pt>
                <c:pt idx="7115">
                  <c:v>55.433280527247497</c:v>
                </c:pt>
                <c:pt idx="7116">
                  <c:v>55.436735459526503</c:v>
                </c:pt>
                <c:pt idx="7117">
                  <c:v>55.440190163428703</c:v>
                </c:pt>
                <c:pt idx="7118">
                  <c:v>55.443644638968202</c:v>
                </c:pt>
                <c:pt idx="7119">
                  <c:v>55.447098886158898</c:v>
                </c:pt>
                <c:pt idx="7120">
                  <c:v>55.450552905014803</c:v>
                </c:pt>
                <c:pt idx="7121">
                  <c:v>55.4540066955499</c:v>
                </c:pt>
                <c:pt idx="7122">
                  <c:v>55.457460257778301</c:v>
                </c:pt>
                <c:pt idx="7123">
                  <c:v>55.460913591713798</c:v>
                </c:pt>
                <c:pt idx="7124">
                  <c:v>55.464366697370401</c:v>
                </c:pt>
                <c:pt idx="7125">
                  <c:v>55.467819574762302</c:v>
                </c:pt>
                <c:pt idx="7126">
                  <c:v>55.471272223903398</c:v>
                </c:pt>
                <c:pt idx="7127">
                  <c:v>55.474724644807601</c:v>
                </c:pt>
                <c:pt idx="7128">
                  <c:v>55.478176837489002</c:v>
                </c:pt>
                <c:pt idx="7129">
                  <c:v>55.481628801961598</c:v>
                </c:pt>
                <c:pt idx="7130">
                  <c:v>55.485080538239401</c:v>
                </c:pt>
                <c:pt idx="7131">
                  <c:v>55.488532046336303</c:v>
                </c:pt>
                <c:pt idx="7132">
                  <c:v>55.4919833262664</c:v>
                </c:pt>
                <c:pt idx="7133">
                  <c:v>55.495434378043697</c:v>
                </c:pt>
                <c:pt idx="7134">
                  <c:v>55.498885201682199</c:v>
                </c:pt>
                <c:pt idx="7135">
                  <c:v>55.502335797195798</c:v>
                </c:pt>
                <c:pt idx="7136">
                  <c:v>55.505786164598703</c:v>
                </c:pt>
                <c:pt idx="7137">
                  <c:v>55.5092363039047</c:v>
                </c:pt>
                <c:pt idx="7138">
                  <c:v>55.5126862151279</c:v>
                </c:pt>
                <c:pt idx="7139">
                  <c:v>55.516135898282201</c:v>
                </c:pt>
                <c:pt idx="7140">
                  <c:v>55.5195853533818</c:v>
                </c:pt>
                <c:pt idx="7141">
                  <c:v>55.523034580440601</c:v>
                </c:pt>
                <c:pt idx="7142">
                  <c:v>55.526483579472497</c:v>
                </c:pt>
                <c:pt idx="7143">
                  <c:v>55.529932350491698</c:v>
                </c:pt>
                <c:pt idx="7144">
                  <c:v>55.533380893512103</c:v>
                </c:pt>
                <c:pt idx="7145">
                  <c:v>55.536829208547701</c:v>
                </c:pt>
                <c:pt idx="7146">
                  <c:v>55.540277295612597</c:v>
                </c:pt>
                <c:pt idx="7147">
                  <c:v>55.543725154720597</c:v>
                </c:pt>
                <c:pt idx="7148">
                  <c:v>55.547172785885998</c:v>
                </c:pt>
                <c:pt idx="7149">
                  <c:v>55.550620189122498</c:v>
                </c:pt>
                <c:pt idx="7150">
                  <c:v>55.5540673644444</c:v>
                </c:pt>
                <c:pt idx="7151">
                  <c:v>55.557514311865503</c:v>
                </c:pt>
                <c:pt idx="7152">
                  <c:v>55.560961031399899</c:v>
                </c:pt>
                <c:pt idx="7153">
                  <c:v>55.564407523061597</c:v>
                </c:pt>
                <c:pt idx="7154">
                  <c:v>55.567853786864497</c:v>
                </c:pt>
                <c:pt idx="7155">
                  <c:v>55.571299822822901</c:v>
                </c:pt>
                <c:pt idx="7156">
                  <c:v>55.574745630950503</c:v>
                </c:pt>
                <c:pt idx="7157">
                  <c:v>55.578191211261498</c:v>
                </c:pt>
                <c:pt idx="7158">
                  <c:v>55.581636563769798</c:v>
                </c:pt>
                <c:pt idx="7159">
                  <c:v>55.585081688489502</c:v>
                </c:pt>
                <c:pt idx="7160">
                  <c:v>55.5885265854346</c:v>
                </c:pt>
                <c:pt idx="7161">
                  <c:v>55.591971254619096</c:v>
                </c:pt>
                <c:pt idx="7162">
                  <c:v>55.595415696057003</c:v>
                </c:pt>
                <c:pt idx="7163">
                  <c:v>55.598859909762297</c:v>
                </c:pt>
                <c:pt idx="7164">
                  <c:v>55.602303895749102</c:v>
                </c:pt>
                <c:pt idx="7165">
                  <c:v>55.605747654031298</c:v>
                </c:pt>
                <c:pt idx="7166">
                  <c:v>55.609191184623</c:v>
                </c:pt>
                <c:pt idx="7167">
                  <c:v>55.612634487538202</c:v>
                </c:pt>
                <c:pt idx="7168">
                  <c:v>55.616077562790998</c:v>
                </c:pt>
                <c:pt idx="7169">
                  <c:v>55.619520410395197</c:v>
                </c:pt>
                <c:pt idx="7170">
                  <c:v>55.622963030365</c:v>
                </c:pt>
                <c:pt idx="7171">
                  <c:v>55.626405422714399</c:v>
                </c:pt>
                <c:pt idx="7172">
                  <c:v>55.629847587457398</c:v>
                </c:pt>
                <c:pt idx="7173">
                  <c:v>55.633289524608003</c:v>
                </c:pt>
                <c:pt idx="7174">
                  <c:v>55.636731234180203</c:v>
                </c:pt>
                <c:pt idx="7175">
                  <c:v>55.640172716188097</c:v>
                </c:pt>
                <c:pt idx="7176">
                  <c:v>55.643613970645703</c:v>
                </c:pt>
                <c:pt idx="7177">
                  <c:v>55.647054997566997</c:v>
                </c:pt>
                <c:pt idx="7178">
                  <c:v>55.650495796965998</c:v>
                </c:pt>
                <c:pt idx="7179">
                  <c:v>55.653936368856698</c:v>
                </c:pt>
                <c:pt idx="7180">
                  <c:v>55.6573767132532</c:v>
                </c:pt>
                <c:pt idx="7181">
                  <c:v>55.660816830169502</c:v>
                </c:pt>
                <c:pt idx="7182">
                  <c:v>55.664256719619601</c:v>
                </c:pt>
                <c:pt idx="7183">
                  <c:v>55.667696381617603</c:v>
                </c:pt>
                <c:pt idx="7184">
                  <c:v>55.671135816177397</c:v>
                </c:pt>
                <c:pt idx="7185">
                  <c:v>55.674575023313203</c:v>
                </c:pt>
                <c:pt idx="7186">
                  <c:v>55.678014003038903</c:v>
                </c:pt>
                <c:pt idx="7187">
                  <c:v>55.681452755368497</c:v>
                </c:pt>
                <c:pt idx="7188">
                  <c:v>55.684891280316101</c:v>
                </c:pt>
                <c:pt idx="7189">
                  <c:v>55.688329577895701</c:v>
                </c:pt>
                <c:pt idx="7190">
                  <c:v>55.691767648121299</c:v>
                </c:pt>
                <c:pt idx="7191">
                  <c:v>55.695205491007002</c:v>
                </c:pt>
                <c:pt idx="7192">
                  <c:v>55.698643106566799</c:v>
                </c:pt>
                <c:pt idx="7193">
                  <c:v>55.702080494814801</c:v>
                </c:pt>
                <c:pt idx="7194">
                  <c:v>55.705517655764901</c:v>
                </c:pt>
                <c:pt idx="7195">
                  <c:v>55.708954589431102</c:v>
                </c:pt>
                <c:pt idx="7196">
                  <c:v>55.712391295827601</c:v>
                </c:pt>
                <c:pt idx="7197">
                  <c:v>55.715827774968403</c:v>
                </c:pt>
                <c:pt idx="7198">
                  <c:v>55.7192640268674</c:v>
                </c:pt>
                <c:pt idx="7199">
                  <c:v>55.722700051538702</c:v>
                </c:pt>
                <c:pt idx="7200">
                  <c:v>55.7261358489964</c:v>
                </c:pt>
                <c:pt idx="7201">
                  <c:v>55.729571419254498</c:v>
                </c:pt>
                <c:pt idx="7202">
                  <c:v>55.733006762326902</c:v>
                </c:pt>
                <c:pt idx="7203">
                  <c:v>55.7364418782279</c:v>
                </c:pt>
                <c:pt idx="7204">
                  <c:v>55.7398767669713</c:v>
                </c:pt>
                <c:pt idx="7205">
                  <c:v>55.743311428571197</c:v>
                </c:pt>
                <c:pt idx="7206">
                  <c:v>55.746745863041703</c:v>
                </c:pt>
                <c:pt idx="7207">
                  <c:v>55.750180070396802</c:v>
                </c:pt>
                <c:pt idx="7208">
                  <c:v>55.753614050650498</c:v>
                </c:pt>
                <c:pt idx="7209">
                  <c:v>55.757047803816803</c:v>
                </c:pt>
                <c:pt idx="7210">
                  <c:v>55.760481329909901</c:v>
                </c:pt>
                <c:pt idx="7211">
                  <c:v>55.763914628943702</c:v>
                </c:pt>
                <c:pt idx="7212">
                  <c:v>55.767347700932298</c:v>
                </c:pt>
                <c:pt idx="7213">
                  <c:v>55.7707805458897</c:v>
                </c:pt>
                <c:pt idx="7214">
                  <c:v>55.774213163829998</c:v>
                </c:pt>
                <c:pt idx="7215">
                  <c:v>55.777645554767098</c:v>
                </c:pt>
                <c:pt idx="7216">
                  <c:v>55.781077718715203</c:v>
                </c:pt>
                <c:pt idx="7217">
                  <c:v>55.784509655688296</c:v>
                </c:pt>
                <c:pt idx="7218">
                  <c:v>55.787941365700398</c:v>
                </c:pt>
                <c:pt idx="7219">
                  <c:v>55.791372848765498</c:v>
                </c:pt>
                <c:pt idx="7220">
                  <c:v>55.7948041048977</c:v>
                </c:pt>
                <c:pt idx="7221">
                  <c:v>55.798235134111103</c:v>
                </c:pt>
                <c:pt idx="7222">
                  <c:v>55.801665936419703</c:v>
                </c:pt>
                <c:pt idx="7223">
                  <c:v>55.805096511837498</c:v>
                </c:pt>
                <c:pt idx="7224">
                  <c:v>55.808526860378599</c:v>
                </c:pt>
                <c:pt idx="7225">
                  <c:v>55.811956982056998</c:v>
                </c:pt>
                <c:pt idx="7226">
                  <c:v>55.815386876886699</c:v>
                </c:pt>
                <c:pt idx="7227">
                  <c:v>55.818816544881898</c:v>
                </c:pt>
                <c:pt idx="7228">
                  <c:v>55.822245986056501</c:v>
                </c:pt>
                <c:pt idx="7229">
                  <c:v>55.825675200424598</c:v>
                </c:pt>
                <c:pt idx="7230">
                  <c:v>55.829104188000201</c:v>
                </c:pt>
                <c:pt idx="7231">
                  <c:v>55.8325329487974</c:v>
                </c:pt>
                <c:pt idx="7232">
                  <c:v>55.835961482830299</c:v>
                </c:pt>
                <c:pt idx="7233">
                  <c:v>55.839389790112797</c:v>
                </c:pt>
                <c:pt idx="7234">
                  <c:v>55.842817870659097</c:v>
                </c:pt>
                <c:pt idx="7235">
                  <c:v>55.846245724483097</c:v>
                </c:pt>
                <c:pt idx="7236">
                  <c:v>55.849673351598902</c:v>
                </c:pt>
                <c:pt idx="7237">
                  <c:v>55.853100752020701</c:v>
                </c:pt>
                <c:pt idx="7238">
                  <c:v>55.8565279257623</c:v>
                </c:pt>
                <c:pt idx="7239">
                  <c:v>55.859954872837903</c:v>
                </c:pt>
                <c:pt idx="7240">
                  <c:v>55.8633815932616</c:v>
                </c:pt>
                <c:pt idx="7241">
                  <c:v>55.866808087047303</c:v>
                </c:pt>
                <c:pt idx="7242">
                  <c:v>55.870234354209103</c:v>
                </c:pt>
                <c:pt idx="7243">
                  <c:v>55.873660394761103</c:v>
                </c:pt>
                <c:pt idx="7244">
                  <c:v>55.877086208717401</c:v>
                </c:pt>
                <c:pt idx="7245">
                  <c:v>55.880511796091902</c:v>
                </c:pt>
                <c:pt idx="7246">
                  <c:v>55.883937156898703</c:v>
                </c:pt>
                <c:pt idx="7247">
                  <c:v>55.887362291151902</c:v>
                </c:pt>
                <c:pt idx="7248">
                  <c:v>55.890787198865603</c:v>
                </c:pt>
                <c:pt idx="7249">
                  <c:v>55.894211880053703</c:v>
                </c:pt>
                <c:pt idx="7250">
                  <c:v>55.8976363347304</c:v>
                </c:pt>
                <c:pt idx="7251">
                  <c:v>55.901060562909699</c:v>
                </c:pt>
                <c:pt idx="7252">
                  <c:v>55.904484564605603</c:v>
                </c:pt>
                <c:pt idx="7253">
                  <c:v>55.907908339832197</c:v>
                </c:pt>
                <c:pt idx="7254">
                  <c:v>55.911331888603598</c:v>
                </c:pt>
                <c:pt idx="7255">
                  <c:v>55.914755210933798</c:v>
                </c:pt>
                <c:pt idx="7256">
                  <c:v>55.9181783068369</c:v>
                </c:pt>
                <c:pt idx="7257">
                  <c:v>55.921601176326902</c:v>
                </c:pt>
                <c:pt idx="7258">
                  <c:v>55.925023819417902</c:v>
                </c:pt>
                <c:pt idx="7259">
                  <c:v>55.928446236123897</c:v>
                </c:pt>
                <c:pt idx="7260">
                  <c:v>55.931868426459097</c:v>
                </c:pt>
                <c:pt idx="7261">
                  <c:v>55.935290390437302</c:v>
                </c:pt>
                <c:pt idx="7262">
                  <c:v>55.938712128072801</c:v>
                </c:pt>
                <c:pt idx="7263">
                  <c:v>55.942133639379598</c:v>
                </c:pt>
                <c:pt idx="7264">
                  <c:v>55.945554924371699</c:v>
                </c:pt>
                <c:pt idx="7265">
                  <c:v>55.9489759830632</c:v>
                </c:pt>
                <c:pt idx="7266">
                  <c:v>55.952396815468198</c:v>
                </c:pt>
                <c:pt idx="7267">
                  <c:v>55.955817421600599</c:v>
                </c:pt>
                <c:pt idx="7268">
                  <c:v>55.9592378014747</c:v>
                </c:pt>
                <c:pt idx="7269">
                  <c:v>55.962657955104298</c:v>
                </c:pt>
                <c:pt idx="7270">
                  <c:v>55.966077882503697</c:v>
                </c:pt>
                <c:pt idx="7271">
                  <c:v>55.969497583686802</c:v>
                </c:pt>
                <c:pt idx="7272">
                  <c:v>55.972917058667797</c:v>
                </c:pt>
                <c:pt idx="7273">
                  <c:v>55.976336307460599</c:v>
                </c:pt>
                <c:pt idx="7274">
                  <c:v>55.9797553300793</c:v>
                </c:pt>
                <c:pt idx="7275">
                  <c:v>55.983174126538103</c:v>
                </c:pt>
                <c:pt idx="7276">
                  <c:v>55.986592696850899</c:v>
                </c:pt>
                <c:pt idx="7277">
                  <c:v>55.990011041031899</c:v>
                </c:pt>
                <c:pt idx="7278">
                  <c:v>55.993429159095101</c:v>
                </c:pt>
                <c:pt idx="7279">
                  <c:v>55.996847051054502</c:v>
                </c:pt>
                <c:pt idx="7280">
                  <c:v>56.0002647169242</c:v>
                </c:pt>
                <c:pt idx="7281">
                  <c:v>56.003682156718398</c:v>
                </c:pt>
                <c:pt idx="7282">
                  <c:v>56.007099370451002</c:v>
                </c:pt>
                <c:pt idx="7283">
                  <c:v>56.010516358136101</c:v>
                </c:pt>
                <c:pt idx="7284">
                  <c:v>56.013933119787801</c:v>
                </c:pt>
                <c:pt idx="7285">
                  <c:v>56.017349655420198</c:v>
                </c:pt>
                <c:pt idx="7286">
                  <c:v>56.020765965047197</c:v>
                </c:pt>
                <c:pt idx="7287">
                  <c:v>56.024182048683102</c:v>
                </c:pt>
                <c:pt idx="7288">
                  <c:v>56.027597906341803</c:v>
                </c:pt>
                <c:pt idx="7289">
                  <c:v>56.031013538037499</c:v>
                </c:pt>
                <c:pt idx="7290">
                  <c:v>56.0344289437841</c:v>
                </c:pt>
                <c:pt idx="7291">
                  <c:v>56.037844123595796</c:v>
                </c:pt>
                <c:pt idx="7292">
                  <c:v>56.0412590774867</c:v>
                </c:pt>
                <c:pt idx="7293">
                  <c:v>56.044673805470701</c:v>
                </c:pt>
                <c:pt idx="7294">
                  <c:v>56.048088307561997</c:v>
                </c:pt>
                <c:pt idx="7295">
                  <c:v>56.051502583774599</c:v>
                </c:pt>
                <c:pt idx="7296">
                  <c:v>56.054916634122698</c:v>
                </c:pt>
                <c:pt idx="7297">
                  <c:v>56.058330458620198</c:v>
                </c:pt>
                <c:pt idx="7298">
                  <c:v>56.061744057281302</c:v>
                </c:pt>
                <c:pt idx="7299">
                  <c:v>56.065157430120003</c:v>
                </c:pt>
                <c:pt idx="7300">
                  <c:v>56.068570577150297</c:v>
                </c:pt>
                <c:pt idx="7301">
                  <c:v>56.071983498386501</c:v>
                </c:pt>
                <c:pt idx="7302">
                  <c:v>56.075396193842501</c:v>
                </c:pt>
                <c:pt idx="7303">
                  <c:v>56.078808663532399</c:v>
                </c:pt>
                <c:pt idx="7304">
                  <c:v>56.082220907470202</c:v>
                </c:pt>
                <c:pt idx="7305">
                  <c:v>56.085632925670197</c:v>
                </c:pt>
                <c:pt idx="7306">
                  <c:v>56.089044718146198</c:v>
                </c:pt>
                <c:pt idx="7307">
                  <c:v>56.092456284912501</c:v>
                </c:pt>
                <c:pt idx="7308">
                  <c:v>56.095867625982997</c:v>
                </c:pt>
                <c:pt idx="7309">
                  <c:v>56.099278741371897</c:v>
                </c:pt>
                <c:pt idx="7310">
                  <c:v>56.102689631093099</c:v>
                </c:pt>
                <c:pt idx="7311">
                  <c:v>56.1061002951609</c:v>
                </c:pt>
                <c:pt idx="7312">
                  <c:v>56.109510733589303</c:v>
                </c:pt>
                <c:pt idx="7313">
                  <c:v>56.1129209463923</c:v>
                </c:pt>
                <c:pt idx="7314">
                  <c:v>56.116330933584102</c:v>
                </c:pt>
                <c:pt idx="7315">
                  <c:v>56.119740695178599</c:v>
                </c:pt>
                <c:pt idx="7316">
                  <c:v>56.123150231190003</c:v>
                </c:pt>
                <c:pt idx="7317">
                  <c:v>56.126559541632403</c:v>
                </c:pt>
                <c:pt idx="7318">
                  <c:v>56.129968626519798</c:v>
                </c:pt>
                <c:pt idx="7319">
                  <c:v>56.133377485866298</c:v>
                </c:pt>
                <c:pt idx="7320">
                  <c:v>56.136786119686001</c:v>
                </c:pt>
                <c:pt idx="7321">
                  <c:v>56.140194527993003</c:v>
                </c:pt>
                <c:pt idx="7322">
                  <c:v>56.143602710801296</c:v>
                </c:pt>
                <c:pt idx="7323">
                  <c:v>56.147010668125098</c:v>
                </c:pt>
                <c:pt idx="7324">
                  <c:v>56.1504183999783</c:v>
                </c:pt>
                <c:pt idx="7325">
                  <c:v>56.153825906375097</c:v>
                </c:pt>
                <c:pt idx="7326">
                  <c:v>56.157233187329602</c:v>
                </c:pt>
                <c:pt idx="7327">
                  <c:v>56.160640242855798</c:v>
                </c:pt>
                <c:pt idx="7328">
                  <c:v>56.164047072967797</c:v>
                </c:pt>
                <c:pt idx="7329">
                  <c:v>56.167453677679703</c:v>
                </c:pt>
                <c:pt idx="7330">
                  <c:v>56.170860057005697</c:v>
                </c:pt>
                <c:pt idx="7331">
                  <c:v>56.174266210959601</c:v>
                </c:pt>
                <c:pt idx="7332">
                  <c:v>56.177672139555703</c:v>
                </c:pt>
                <c:pt idx="7333">
                  <c:v>56.181077842808101</c:v>
                </c:pt>
                <c:pt idx="7334">
                  <c:v>56.184483320730699</c:v>
                </c:pt>
                <c:pt idx="7335">
                  <c:v>56.187888573337801</c:v>
                </c:pt>
                <c:pt idx="7336">
                  <c:v>56.191293600643299</c:v>
                </c:pt>
                <c:pt idx="7337">
                  <c:v>56.194698402661302</c:v>
                </c:pt>
                <c:pt idx="7338">
                  <c:v>56.198102979406002</c:v>
                </c:pt>
                <c:pt idx="7339">
                  <c:v>56.201507330891403</c:v>
                </c:pt>
                <c:pt idx="7340">
                  <c:v>56.204911457131601</c:v>
                </c:pt>
                <c:pt idx="7341">
                  <c:v>56.208315358140702</c:v>
                </c:pt>
                <c:pt idx="7342">
                  <c:v>56.211719033932802</c:v>
                </c:pt>
                <c:pt idx="7343">
                  <c:v>56.215122484521899</c:v>
                </c:pt>
                <c:pt idx="7344">
                  <c:v>56.218525709922197</c:v>
                </c:pt>
                <c:pt idx="7345">
                  <c:v>56.221928710147701</c:v>
                </c:pt>
                <c:pt idx="7346">
                  <c:v>56.2253314852125</c:v>
                </c:pt>
                <c:pt idx="7347">
                  <c:v>56.228734035130699</c:v>
                </c:pt>
                <c:pt idx="7348">
                  <c:v>56.232136359916403</c:v>
                </c:pt>
                <c:pt idx="7349">
                  <c:v>56.235538459583601</c:v>
                </c:pt>
                <c:pt idx="7350">
                  <c:v>56.238940334146498</c:v>
                </c:pt>
                <c:pt idx="7351">
                  <c:v>56.242341983619099</c:v>
                </c:pt>
                <c:pt idx="7352">
                  <c:v>56.245743408015599</c:v>
                </c:pt>
                <c:pt idx="7353">
                  <c:v>56.249144607349997</c:v>
                </c:pt>
                <c:pt idx="7354">
                  <c:v>56.252545581636397</c:v>
                </c:pt>
                <c:pt idx="7355">
                  <c:v>56.255946330888797</c:v>
                </c:pt>
                <c:pt idx="7356">
                  <c:v>56.2593468551215</c:v>
                </c:pt>
                <c:pt idx="7357">
                  <c:v>56.262747154348403</c:v>
                </c:pt>
                <c:pt idx="7358">
                  <c:v>56.266147228583598</c:v>
                </c:pt>
                <c:pt idx="7359">
                  <c:v>56.269547077841302</c:v>
                </c:pt>
                <c:pt idx="7360">
                  <c:v>56.272946702135599</c:v>
                </c:pt>
                <c:pt idx="7361">
                  <c:v>56.276346101480399</c:v>
                </c:pt>
                <c:pt idx="7362">
                  <c:v>56.279745275890001</c:v>
                </c:pt>
                <c:pt idx="7363">
                  <c:v>56.283144225378301</c:v>
                </c:pt>
                <c:pt idx="7364">
                  <c:v>56.286542949959603</c:v>
                </c:pt>
                <c:pt idx="7365">
                  <c:v>56.289941449647799</c:v>
                </c:pt>
                <c:pt idx="7366">
                  <c:v>56.293339724457098</c:v>
                </c:pt>
                <c:pt idx="7367">
                  <c:v>56.296737774401599</c:v>
                </c:pt>
                <c:pt idx="7368">
                  <c:v>56.300135599495299</c:v>
                </c:pt>
                <c:pt idx="7369">
                  <c:v>56.303533199752302</c:v>
                </c:pt>
                <c:pt idx="7370">
                  <c:v>56.306930575186797</c:v>
                </c:pt>
                <c:pt idx="7371">
                  <c:v>56.310327725812797</c:v>
                </c:pt>
                <c:pt idx="7372">
                  <c:v>56.313724651644499</c:v>
                </c:pt>
                <c:pt idx="7373">
                  <c:v>56.3171213526958</c:v>
                </c:pt>
                <c:pt idx="7374">
                  <c:v>56.320517828980897</c:v>
                </c:pt>
                <c:pt idx="7375">
                  <c:v>56.323914080514001</c:v>
                </c:pt>
                <c:pt idx="7376">
                  <c:v>56.327310107309003</c:v>
                </c:pt>
                <c:pt idx="7377">
                  <c:v>56.3307059093801</c:v>
                </c:pt>
                <c:pt idx="7378">
                  <c:v>56.334101486741403</c:v>
                </c:pt>
                <c:pt idx="7379">
                  <c:v>56.337496839406903</c:v>
                </c:pt>
                <c:pt idx="7380">
                  <c:v>56.340891967390803</c:v>
                </c:pt>
                <c:pt idx="7381">
                  <c:v>56.344286870707201</c:v>
                </c:pt>
                <c:pt idx="7382">
                  <c:v>56.347681549370101</c:v>
                </c:pt>
                <c:pt idx="7383">
                  <c:v>56.351076003393601</c:v>
                </c:pt>
                <c:pt idx="7384">
                  <c:v>56.354470232791897</c:v>
                </c:pt>
                <c:pt idx="7385">
                  <c:v>56.357864237579101</c:v>
                </c:pt>
                <c:pt idx="7386">
                  <c:v>56.361258017769103</c:v>
                </c:pt>
                <c:pt idx="7387">
                  <c:v>56.3646515733762</c:v>
                </c:pt>
                <c:pt idx="7388">
                  <c:v>56.368044904414397</c:v>
                </c:pt>
                <c:pt idx="7389">
                  <c:v>56.371438010897798</c:v>
                </c:pt>
                <c:pt idx="7390">
                  <c:v>56.3748308928405</c:v>
                </c:pt>
                <c:pt idx="7391">
                  <c:v>56.378223550256699</c:v>
                </c:pt>
                <c:pt idx="7392">
                  <c:v>56.381615983160302</c:v>
                </c:pt>
                <c:pt idx="7393">
                  <c:v>56.385008191565603</c:v>
                </c:pt>
                <c:pt idx="7394">
                  <c:v>56.388400175486503</c:v>
                </c:pt>
                <c:pt idx="7395">
                  <c:v>56.391791934937302</c:v>
                </c:pt>
                <c:pt idx="7396">
                  <c:v>56.395183469931901</c:v>
                </c:pt>
                <c:pt idx="7397">
                  <c:v>56.398574780484502</c:v>
                </c:pt>
                <c:pt idx="7398">
                  <c:v>56.401965866609302</c:v>
                </c:pt>
                <c:pt idx="7399">
                  <c:v>56.4053567283202</c:v>
                </c:pt>
                <c:pt idx="7400">
                  <c:v>56.408747365631399</c:v>
                </c:pt>
                <c:pt idx="7401">
                  <c:v>56.412137778556897</c:v>
                </c:pt>
                <c:pt idx="7402">
                  <c:v>56.415527967110997</c:v>
                </c:pt>
                <c:pt idx="7403">
                  <c:v>56.418917931307703</c:v>
                </c:pt>
                <c:pt idx="7404">
                  <c:v>56.422307671161001</c:v>
                </c:pt>
                <c:pt idx="7405">
                  <c:v>56.425697186685099</c:v>
                </c:pt>
                <c:pt idx="7406">
                  <c:v>56.429086477894103</c:v>
                </c:pt>
                <c:pt idx="7407">
                  <c:v>56.432475544802102</c:v>
                </c:pt>
                <c:pt idx="7408">
                  <c:v>56.435864387423102</c:v>
                </c:pt>
                <c:pt idx="7409">
                  <c:v>56.439253005771398</c:v>
                </c:pt>
                <c:pt idx="7410">
                  <c:v>56.442641399860896</c:v>
                </c:pt>
                <c:pt idx="7411">
                  <c:v>56.4460295697058</c:v>
                </c:pt>
                <c:pt idx="7412">
                  <c:v>56.449417515320199</c:v>
                </c:pt>
                <c:pt idx="7413">
                  <c:v>56.452805236718099</c:v>
                </c:pt>
                <c:pt idx="7414">
                  <c:v>56.456192733913802</c:v>
                </c:pt>
                <c:pt idx="7415">
                  <c:v>56.4595800069212</c:v>
                </c:pt>
                <c:pt idx="7416">
                  <c:v>56.462967055754604</c:v>
                </c:pt>
                <c:pt idx="7417">
                  <c:v>56.466353880427903</c:v>
                </c:pt>
                <c:pt idx="7418">
                  <c:v>56.469740480955302</c:v>
                </c:pt>
                <c:pt idx="7419">
                  <c:v>56.473126857350898</c:v>
                </c:pt>
                <c:pt idx="7420">
                  <c:v>56.476513009628803</c:v>
                </c:pt>
                <c:pt idx="7421">
                  <c:v>56.4798989378031</c:v>
                </c:pt>
                <c:pt idx="7422">
                  <c:v>56.483284641887899</c:v>
                </c:pt>
                <c:pt idx="7423">
                  <c:v>56.486670121897397</c:v>
                </c:pt>
                <c:pt idx="7424">
                  <c:v>56.490055377845501</c:v>
                </c:pt>
                <c:pt idx="7425">
                  <c:v>56.493440409746398</c:v>
                </c:pt>
                <c:pt idx="7426">
                  <c:v>56.496825217614301</c:v>
                </c:pt>
                <c:pt idx="7427">
                  <c:v>56.5002098014632</c:v>
                </c:pt>
                <c:pt idx="7428">
                  <c:v>56.503594161307198</c:v>
                </c:pt>
                <c:pt idx="7429">
                  <c:v>56.506978297160401</c:v>
                </c:pt>
                <c:pt idx="7430">
                  <c:v>56.510362209036998</c:v>
                </c:pt>
                <c:pt idx="7431">
                  <c:v>56.513745896950901</c:v>
                </c:pt>
                <c:pt idx="7432">
                  <c:v>56.517129360916499</c:v>
                </c:pt>
                <c:pt idx="7433">
                  <c:v>56.520512600947697</c:v>
                </c:pt>
                <c:pt idx="7434">
                  <c:v>56.523895617058599</c:v>
                </c:pt>
                <c:pt idx="7435">
                  <c:v>56.527278409263403</c:v>
                </c:pt>
                <c:pt idx="7436">
                  <c:v>56.530660977576197</c:v>
                </c:pt>
                <c:pt idx="7437">
                  <c:v>56.534043322011001</c:v>
                </c:pt>
                <c:pt idx="7438">
                  <c:v>56.537425442581998</c:v>
                </c:pt>
                <c:pt idx="7439">
                  <c:v>56.540807339303299</c:v>
                </c:pt>
                <c:pt idx="7440">
                  <c:v>56.544189012189001</c:v>
                </c:pt>
                <c:pt idx="7441">
                  <c:v>56.547570461253102</c:v>
                </c:pt>
                <c:pt idx="7442">
                  <c:v>56.550951686509897</c:v>
                </c:pt>
                <c:pt idx="7443">
                  <c:v>56.5543326879734</c:v>
                </c:pt>
                <c:pt idx="7444">
                  <c:v>56.557713465657599</c:v>
                </c:pt>
                <c:pt idx="7445">
                  <c:v>56.561094019576799</c:v>
                </c:pt>
                <c:pt idx="7446">
                  <c:v>56.564474349745097</c:v>
                </c:pt>
                <c:pt idx="7447">
                  <c:v>56.567854456176399</c:v>
                </c:pt>
                <c:pt idx="7448">
                  <c:v>56.571234338884999</c:v>
                </c:pt>
                <c:pt idx="7449">
                  <c:v>56.574613997885002</c:v>
                </c:pt>
                <c:pt idx="7450">
                  <c:v>56.5779934331904</c:v>
                </c:pt>
                <c:pt idx="7451">
                  <c:v>56.581372644815403</c:v>
                </c:pt>
                <c:pt idx="7452">
                  <c:v>56.584751632774001</c:v>
                </c:pt>
                <c:pt idx="7453">
                  <c:v>56.588130397080498</c:v>
                </c:pt>
                <c:pt idx="7454">
                  <c:v>56.591508937748799</c:v>
                </c:pt>
                <c:pt idx="7455">
                  <c:v>56.5948872547931</c:v>
                </c:pt>
                <c:pt idx="7456">
                  <c:v>56.5982653482275</c:v>
                </c:pt>
                <c:pt idx="7457">
                  <c:v>56.601643218066201</c:v>
                </c:pt>
                <c:pt idx="7458">
                  <c:v>56.605020864323102</c:v>
                </c:pt>
                <c:pt idx="7459">
                  <c:v>56.608398287012498</c:v>
                </c:pt>
                <c:pt idx="7460">
                  <c:v>56.611775486148503</c:v>
                </c:pt>
                <c:pt idx="7461">
                  <c:v>56.615152461745097</c:v>
                </c:pt>
                <c:pt idx="7462">
                  <c:v>56.618529213816501</c:v>
                </c:pt>
                <c:pt idx="7463">
                  <c:v>56.621905742376697</c:v>
                </c:pt>
                <c:pt idx="7464">
                  <c:v>56.625282047439903</c:v>
                </c:pt>
                <c:pt idx="7465">
                  <c:v>56.628658129020202</c:v>
                </c:pt>
                <c:pt idx="7466">
                  <c:v>56.632033987131798</c:v>
                </c:pt>
                <c:pt idx="7467">
                  <c:v>56.635409621788597</c:v>
                </c:pt>
                <c:pt idx="7468">
                  <c:v>56.638785033004901</c:v>
                </c:pt>
                <c:pt idx="7469">
                  <c:v>56.6421602207947</c:v>
                </c:pt>
                <c:pt idx="7470">
                  <c:v>56.645535185172101</c:v>
                </c:pt>
                <c:pt idx="7471">
                  <c:v>56.648909926151298</c:v>
                </c:pt>
                <c:pt idx="7472">
                  <c:v>56.652284443746403</c:v>
                </c:pt>
                <c:pt idx="7473">
                  <c:v>56.6556587379714</c:v>
                </c:pt>
                <c:pt idx="7474">
                  <c:v>56.6590328088406</c:v>
                </c:pt>
                <c:pt idx="7475">
                  <c:v>56.662406656367899</c:v>
                </c:pt>
                <c:pt idx="7476">
                  <c:v>56.665780280567603</c:v>
                </c:pt>
                <c:pt idx="7477">
                  <c:v>56.6691536814537</c:v>
                </c:pt>
                <c:pt idx="7478">
                  <c:v>56.672526859040303</c:v>
                </c:pt>
                <c:pt idx="7479">
                  <c:v>56.675899813341601</c:v>
                </c:pt>
                <c:pt idx="7480">
                  <c:v>56.679272544371699</c:v>
                </c:pt>
                <c:pt idx="7481">
                  <c:v>56.682645052144601</c:v>
                </c:pt>
                <c:pt idx="7482">
                  <c:v>56.686017336674503</c:v>
                </c:pt>
                <c:pt idx="7483">
                  <c:v>56.689389397975503</c:v>
                </c:pt>
                <c:pt idx="7484">
                  <c:v>56.692761236061799</c:v>
                </c:pt>
                <c:pt idx="7485">
                  <c:v>56.696132850947301</c:v>
                </c:pt>
                <c:pt idx="7486">
                  <c:v>56.699504242646299</c:v>
                </c:pt>
                <c:pt idx="7487">
                  <c:v>56.702875411172897</c:v>
                </c:pt>
                <c:pt idx="7488">
                  <c:v>56.706246356541101</c:v>
                </c:pt>
                <c:pt idx="7489">
                  <c:v>56.709617078765099</c:v>
                </c:pt>
                <c:pt idx="7490">
                  <c:v>56.712987577859003</c:v>
                </c:pt>
                <c:pt idx="7491">
                  <c:v>56.716357853836897</c:v>
                </c:pt>
                <c:pt idx="7492">
                  <c:v>56.719727906712897</c:v>
                </c:pt>
                <c:pt idx="7493">
                  <c:v>56.723097736501202</c:v>
                </c:pt>
                <c:pt idx="7494">
                  <c:v>56.726467343215802</c:v>
                </c:pt>
                <c:pt idx="7495">
                  <c:v>56.7298367268709</c:v>
                </c:pt>
                <c:pt idx="7496">
                  <c:v>56.733205887480501</c:v>
                </c:pt>
                <c:pt idx="7497">
                  <c:v>56.736574825058902</c:v>
                </c:pt>
                <c:pt idx="7498">
                  <c:v>56.73994353962</c:v>
                </c:pt>
                <c:pt idx="7499">
                  <c:v>56.7433120311781</c:v>
                </c:pt>
                <c:pt idx="7500">
                  <c:v>56.746680299747197</c:v>
                </c:pt>
                <c:pt idx="7501">
                  <c:v>56.750048345341497</c:v>
                </c:pt>
                <c:pt idx="7502">
                  <c:v>56.753416167974997</c:v>
                </c:pt>
                <c:pt idx="7503">
                  <c:v>56.756783767661901</c:v>
                </c:pt>
                <c:pt idx="7504">
                  <c:v>56.760151144416298</c:v>
                </c:pt>
                <c:pt idx="7505">
                  <c:v>56.763518298252301</c:v>
                </c:pt>
                <c:pt idx="7506">
                  <c:v>56.766885229184098</c:v>
                </c:pt>
                <c:pt idx="7507">
                  <c:v>56.770251937225702</c:v>
                </c:pt>
                <c:pt idx="7508">
                  <c:v>56.773618422391202</c:v>
                </c:pt>
                <c:pt idx="7509">
                  <c:v>56.776984684694902</c:v>
                </c:pt>
                <c:pt idx="7510">
                  <c:v>56.780350724150701</c:v>
                </c:pt>
                <c:pt idx="7511">
                  <c:v>56.783716540772801</c:v>
                </c:pt>
                <c:pt idx="7512">
                  <c:v>56.7870821345754</c:v>
                </c:pt>
                <c:pt idx="7513">
                  <c:v>56.790447505572502</c:v>
                </c:pt>
                <c:pt idx="7514">
                  <c:v>56.793812653778197</c:v>
                </c:pt>
                <c:pt idx="7515">
                  <c:v>56.797177579206704</c:v>
                </c:pt>
                <c:pt idx="7516">
                  <c:v>56.800542281872097</c:v>
                </c:pt>
                <c:pt idx="7517">
                  <c:v>56.803906761788497</c:v>
                </c:pt>
                <c:pt idx="7518">
                  <c:v>56.807271018970098</c:v>
                </c:pt>
                <c:pt idx="7519">
                  <c:v>56.8106350534309</c:v>
                </c:pt>
                <c:pt idx="7520">
                  <c:v>56.813998865184999</c:v>
                </c:pt>
                <c:pt idx="7521">
                  <c:v>56.817362454246599</c:v>
                </c:pt>
                <c:pt idx="7522">
                  <c:v>56.820725820629796</c:v>
                </c:pt>
                <c:pt idx="7523">
                  <c:v>56.824088964348697</c:v>
                </c:pt>
                <c:pt idx="7524">
                  <c:v>56.827451885417403</c:v>
                </c:pt>
                <c:pt idx="7525">
                  <c:v>56.830814583850099</c:v>
                </c:pt>
                <c:pt idx="7526">
                  <c:v>56.834177059660803</c:v>
                </c:pt>
                <c:pt idx="7527">
                  <c:v>56.837539312863697</c:v>
                </c:pt>
                <c:pt idx="7528">
                  <c:v>56.8409013434729</c:v>
                </c:pt>
                <c:pt idx="7529">
                  <c:v>56.844263151502503</c:v>
                </c:pt>
                <c:pt idx="7530">
                  <c:v>56.847624736966601</c:v>
                </c:pt>
                <c:pt idx="7531">
                  <c:v>56.8509860998794</c:v>
                </c:pt>
                <c:pt idx="7532">
                  <c:v>56.854347240254903</c:v>
                </c:pt>
                <c:pt idx="7533">
                  <c:v>56.8577081581074</c:v>
                </c:pt>
                <c:pt idx="7534">
                  <c:v>56.861068853450803</c:v>
                </c:pt>
                <c:pt idx="7535">
                  <c:v>56.864429326299401</c:v>
                </c:pt>
                <c:pt idx="7536">
                  <c:v>56.867789576667199</c:v>
                </c:pt>
                <c:pt idx="7537">
                  <c:v>56.871149604568302</c:v>
                </c:pt>
                <c:pt idx="7538">
                  <c:v>56.874509410016898</c:v>
                </c:pt>
                <c:pt idx="7539">
                  <c:v>56.8778689930271</c:v>
                </c:pt>
                <c:pt idx="7540">
                  <c:v>56.881228353613103</c:v>
                </c:pt>
                <c:pt idx="7541">
                  <c:v>56.8845874917888</c:v>
                </c:pt>
                <c:pt idx="7542">
                  <c:v>56.887946407568499</c:v>
                </c:pt>
                <c:pt idx="7543">
                  <c:v>56.891305100966299</c:v>
                </c:pt>
                <c:pt idx="7544">
                  <c:v>56.894663571996297</c:v>
                </c:pt>
                <c:pt idx="7545">
                  <c:v>56.898021820672597</c:v>
                </c:pt>
                <c:pt idx="7546">
                  <c:v>56.901379847009302</c:v>
                </c:pt>
                <c:pt idx="7547">
                  <c:v>56.904737651020497</c:v>
                </c:pt>
                <c:pt idx="7548">
                  <c:v>56.908095232720399</c:v>
                </c:pt>
                <c:pt idx="7549">
                  <c:v>56.911452592123098</c:v>
                </c:pt>
                <c:pt idx="7550">
                  <c:v>56.914809729242698</c:v>
                </c:pt>
                <c:pt idx="7551">
                  <c:v>56.918166644093297</c:v>
                </c:pt>
                <c:pt idx="7552">
                  <c:v>56.921523336689098</c:v>
                </c:pt>
                <c:pt idx="7553">
                  <c:v>56.9248798070441</c:v>
                </c:pt>
                <c:pt idx="7554">
                  <c:v>56.928236055172498</c:v>
                </c:pt>
                <c:pt idx="7555">
                  <c:v>56.931592081088397</c:v>
                </c:pt>
                <c:pt idx="7556">
                  <c:v>56.934947884805901</c:v>
                </c:pt>
                <c:pt idx="7557">
                  <c:v>56.9383034663392</c:v>
                </c:pt>
                <c:pt idx="7558">
                  <c:v>56.941658825702298</c:v>
                </c:pt>
                <c:pt idx="7559">
                  <c:v>56.9450139629094</c:v>
                </c:pt>
                <c:pt idx="7560">
                  <c:v>56.948368877974602</c:v>
                </c:pt>
                <c:pt idx="7561">
                  <c:v>56.951723570912002</c:v>
                </c:pt>
                <c:pt idx="7562">
                  <c:v>56.955078041735803</c:v>
                </c:pt>
                <c:pt idx="7563">
                  <c:v>56.958432290460003</c:v>
                </c:pt>
                <c:pt idx="7564">
                  <c:v>56.961786317098799</c:v>
                </c:pt>
                <c:pt idx="7565">
                  <c:v>56.965140121666302</c:v>
                </c:pt>
                <c:pt idx="7566">
                  <c:v>56.968493704176602</c:v>
                </c:pt>
                <c:pt idx="7567">
                  <c:v>56.971847064643903</c:v>
                </c:pt>
                <c:pt idx="7568">
                  <c:v>56.975200203082203</c:v>
                </c:pt>
                <c:pt idx="7569">
                  <c:v>56.978553119505698</c:v>
                </c:pt>
                <c:pt idx="7570">
                  <c:v>56.981905813928499</c:v>
                </c:pt>
                <c:pt idx="7571">
                  <c:v>56.985258286364697</c:v>
                </c:pt>
                <c:pt idx="7572">
                  <c:v>56.988610536828503</c:v>
                </c:pt>
                <c:pt idx="7573">
                  <c:v>56.9919625653339</c:v>
                </c:pt>
                <c:pt idx="7574">
                  <c:v>56.995314371895098</c:v>
                </c:pt>
                <c:pt idx="7575">
                  <c:v>56.998665956526303</c:v>
                </c:pt>
                <c:pt idx="7576">
                  <c:v>57.002017319241403</c:v>
                </c:pt>
                <c:pt idx="7577">
                  <c:v>57.005368460054697</c:v>
                </c:pt>
                <c:pt idx="7578">
                  <c:v>57.008719378980302</c:v>
                </c:pt>
                <c:pt idx="7579">
                  <c:v>57.012070076032202</c:v>
                </c:pt>
                <c:pt idx="7580">
                  <c:v>57.0154205512247</c:v>
                </c:pt>
                <c:pt idx="7581">
                  <c:v>57.018770804571801</c:v>
                </c:pt>
                <c:pt idx="7582">
                  <c:v>57.022120836087701</c:v>
                </c:pt>
                <c:pt idx="7583">
                  <c:v>57.025470645786399</c:v>
                </c:pt>
                <c:pt idx="7584">
                  <c:v>57.028820233682097</c:v>
                </c:pt>
                <c:pt idx="7585">
                  <c:v>57.032169599788901</c:v>
                </c:pt>
                <c:pt idx="7586">
                  <c:v>57.035518744120999</c:v>
                </c:pt>
                <c:pt idx="7587">
                  <c:v>57.038867666692397</c:v>
                </c:pt>
                <c:pt idx="7588">
                  <c:v>57.042216367517298</c:v>
                </c:pt>
                <c:pt idx="7589">
                  <c:v>57.0455648466098</c:v>
                </c:pt>
                <c:pt idx="7590">
                  <c:v>57.048913103984098</c:v>
                </c:pt>
                <c:pt idx="7591">
                  <c:v>57.0522611396541</c:v>
                </c:pt>
                <c:pt idx="7592">
                  <c:v>57.055608953634199</c:v>
                </c:pt>
                <c:pt idx="7593">
                  <c:v>57.058956545938301</c:v>
                </c:pt>
                <c:pt idx="7594">
                  <c:v>57.062303916580603</c:v>
                </c:pt>
                <c:pt idx="7595">
                  <c:v>57.065651065575302</c:v>
                </c:pt>
                <c:pt idx="7596">
                  <c:v>57.068997992936403</c:v>
                </c:pt>
                <c:pt idx="7597">
                  <c:v>57.072344698678101</c:v>
                </c:pt>
                <c:pt idx="7598">
                  <c:v>57.075691182814403</c:v>
                </c:pt>
                <c:pt idx="7599">
                  <c:v>57.079037445359603</c:v>
                </c:pt>
                <c:pt idx="7600">
                  <c:v>57.0823834863277</c:v>
                </c:pt>
                <c:pt idx="7601">
                  <c:v>57.085729305732897</c:v>
                </c:pt>
                <c:pt idx="7602">
                  <c:v>57.089074903589299</c:v>
                </c:pt>
                <c:pt idx="7603">
                  <c:v>57.092420279910897</c:v>
                </c:pt>
                <c:pt idx="7604">
                  <c:v>57.095765434712</c:v>
                </c:pt>
                <c:pt idx="7605">
                  <c:v>57.099110368006698</c:v>
                </c:pt>
                <c:pt idx="7606">
                  <c:v>57.102455079808898</c:v>
                </c:pt>
                <c:pt idx="7607">
                  <c:v>57.105799570133001</c:v>
                </c:pt>
                <c:pt idx="7608">
                  <c:v>57.109143838992999</c:v>
                </c:pt>
                <c:pt idx="7609">
                  <c:v>57.112487886403002</c:v>
                </c:pt>
                <c:pt idx="7610">
                  <c:v>57.115831712377201</c:v>
                </c:pt>
                <c:pt idx="7611">
                  <c:v>57.119175316929699</c:v>
                </c:pt>
                <c:pt idx="7612">
                  <c:v>57.122518700074501</c:v>
                </c:pt>
                <c:pt idx="7613">
                  <c:v>57.125861861825904</c:v>
                </c:pt>
                <c:pt idx="7614">
                  <c:v>57.129204802197897</c:v>
                </c:pt>
                <c:pt idx="7615">
                  <c:v>57.1325475212047</c:v>
                </c:pt>
                <c:pt idx="7616">
                  <c:v>57.135890018860302</c:v>
                </c:pt>
                <c:pt idx="7617">
                  <c:v>57.139232295178999</c:v>
                </c:pt>
                <c:pt idx="7618">
                  <c:v>57.142574350174797</c:v>
                </c:pt>
                <c:pt idx="7619">
                  <c:v>57.1459161838618</c:v>
                </c:pt>
                <c:pt idx="7620">
                  <c:v>57.149257796254197</c:v>
                </c:pt>
                <c:pt idx="7621">
                  <c:v>57.1525991873661</c:v>
                </c:pt>
                <c:pt idx="7622">
                  <c:v>57.155940357211598</c:v>
                </c:pt>
                <c:pt idx="7623">
                  <c:v>57.159281305804903</c:v>
                </c:pt>
                <c:pt idx="7624">
                  <c:v>57.162622033159998</c:v>
                </c:pt>
                <c:pt idx="7625">
                  <c:v>57.165962539291101</c:v>
                </c:pt>
                <c:pt idx="7626">
                  <c:v>57.169302824212302</c:v>
                </c:pt>
                <c:pt idx="7627">
                  <c:v>57.172642887937698</c:v>
                </c:pt>
                <c:pt idx="7628">
                  <c:v>57.1759827304815</c:v>
                </c:pt>
                <c:pt idx="7629">
                  <c:v>57.179322351857699</c:v>
                </c:pt>
                <c:pt idx="7630">
                  <c:v>57.182661752080499</c:v>
                </c:pt>
                <c:pt idx="7631">
                  <c:v>57.186000931164003</c:v>
                </c:pt>
                <c:pt idx="7632">
                  <c:v>57.189339889122401</c:v>
                </c:pt>
                <c:pt idx="7633">
                  <c:v>57.192678625969698</c:v>
                </c:pt>
                <c:pt idx="7634">
                  <c:v>57.196017141720098</c:v>
                </c:pt>
                <c:pt idx="7635">
                  <c:v>57.199355436387698</c:v>
                </c:pt>
                <c:pt idx="7636">
                  <c:v>57.202693509986702</c:v>
                </c:pt>
                <c:pt idx="7637">
                  <c:v>57.206031362531</c:v>
                </c:pt>
                <c:pt idx="7638">
                  <c:v>57.209368994034897</c:v>
                </c:pt>
                <c:pt idx="7639">
                  <c:v>57.212706404512602</c:v>
                </c:pt>
                <c:pt idx="7640">
                  <c:v>57.216043593978</c:v>
                </c:pt>
                <c:pt idx="7641">
                  <c:v>57.219380562445302</c:v>
                </c:pt>
                <c:pt idx="7642">
                  <c:v>57.222717309928697</c:v>
                </c:pt>
                <c:pt idx="7643">
                  <c:v>57.226053836442297</c:v>
                </c:pt>
                <c:pt idx="7644">
                  <c:v>57.229390142000199</c:v>
                </c:pt>
                <c:pt idx="7645">
                  <c:v>57.232726226616499</c:v>
                </c:pt>
                <c:pt idx="7646">
                  <c:v>57.236062090305303</c:v>
                </c:pt>
                <c:pt idx="7647">
                  <c:v>57.2393977330808</c:v>
                </c:pt>
                <c:pt idx="7648">
                  <c:v>57.242733154957101</c:v>
                </c:pt>
                <c:pt idx="7649">
                  <c:v>57.246068355948204</c:v>
                </c:pt>
                <c:pt idx="7650">
                  <c:v>57.249403336068397</c:v>
                </c:pt>
                <c:pt idx="7651">
                  <c:v>57.2527380953318</c:v>
                </c:pt>
                <c:pt idx="7652">
                  <c:v>57.256072633752403</c:v>
                </c:pt>
                <c:pt idx="7653">
                  <c:v>57.259406951344403</c:v>
                </c:pt>
                <c:pt idx="7654">
                  <c:v>57.262741048121903</c:v>
                </c:pt>
                <c:pt idx="7655">
                  <c:v>57.266074924099101</c:v>
                </c:pt>
                <c:pt idx="7656">
                  <c:v>57.269408579290001</c:v>
                </c:pt>
                <c:pt idx="7657">
                  <c:v>57.272742013708701</c:v>
                </c:pt>
                <c:pt idx="7658">
                  <c:v>57.276075227369503</c:v>
                </c:pt>
                <c:pt idx="7659">
                  <c:v>57.279408220286399</c:v>
                </c:pt>
                <c:pt idx="7660">
                  <c:v>57.282740992473499</c:v>
                </c:pt>
                <c:pt idx="7661">
                  <c:v>57.286073543945001</c:v>
                </c:pt>
                <c:pt idx="7662">
                  <c:v>57.289405874715001</c:v>
                </c:pt>
                <c:pt idx="7663">
                  <c:v>57.292737984797597</c:v>
                </c:pt>
                <c:pt idx="7664">
                  <c:v>57.2960698742069</c:v>
                </c:pt>
                <c:pt idx="7665">
                  <c:v>57.299401542957</c:v>
                </c:pt>
                <c:pt idx="7666">
                  <c:v>57.302732991062101</c:v>
                </c:pt>
                <c:pt idx="7667">
                  <c:v>57.306064218536299</c:v>
                </c:pt>
                <c:pt idx="7668">
                  <c:v>57.3093952253938</c:v>
                </c:pt>
                <c:pt idx="7669">
                  <c:v>57.3127260116485</c:v>
                </c:pt>
                <c:pt idx="7670">
                  <c:v>57.316056577314697</c:v>
                </c:pt>
                <c:pt idx="7671">
                  <c:v>57.319386922406501</c:v>
                </c:pt>
                <c:pt idx="7672">
                  <c:v>57.322717046937903</c:v>
                </c:pt>
                <c:pt idx="7673">
                  <c:v>57.3260469509232</c:v>
                </c:pt>
                <c:pt idx="7674">
                  <c:v>57.329376634376402</c:v>
                </c:pt>
                <c:pt idx="7675">
                  <c:v>57.3327060973117</c:v>
                </c:pt>
                <c:pt idx="7676">
                  <c:v>57.336035339743098</c:v>
                </c:pt>
                <c:pt idx="7677">
                  <c:v>57.3393643616849</c:v>
                </c:pt>
                <c:pt idx="7678">
                  <c:v>57.342693163150997</c:v>
                </c:pt>
                <c:pt idx="7679">
                  <c:v>57.346021744155699</c:v>
                </c:pt>
                <c:pt idx="7680">
                  <c:v>57.349350104713103</c:v>
                </c:pt>
                <c:pt idx="7681">
                  <c:v>57.3526782448372</c:v>
                </c:pt>
                <c:pt idx="7682">
                  <c:v>57.3560061645423</c:v>
                </c:pt>
                <c:pt idx="7683">
                  <c:v>57.359333863842302</c:v>
                </c:pt>
                <c:pt idx="7684">
                  <c:v>57.362661342751501</c:v>
                </c:pt>
                <c:pt idx="7685">
                  <c:v>57.365988601284002</c:v>
                </c:pt>
                <c:pt idx="7686">
                  <c:v>57.369315639453802</c:v>
                </c:pt>
                <c:pt idx="7687">
                  <c:v>57.372642457275198</c:v>
                </c:pt>
                <c:pt idx="7688">
                  <c:v>57.375969054762201</c:v>
                </c:pt>
                <c:pt idx="7689">
                  <c:v>57.379295431928902</c:v>
                </c:pt>
                <c:pt idx="7690">
                  <c:v>57.382621588789398</c:v>
                </c:pt>
                <c:pt idx="7691">
                  <c:v>57.385947525357999</c:v>
                </c:pt>
                <c:pt idx="7692">
                  <c:v>57.389273241648702</c:v>
                </c:pt>
                <c:pt idx="7693">
                  <c:v>57.392598737675499</c:v>
                </c:pt>
                <c:pt idx="7694">
                  <c:v>57.395924013452799</c:v>
                </c:pt>
                <c:pt idx="7695">
                  <c:v>57.3992490689945</c:v>
                </c:pt>
                <c:pt idx="7696">
                  <c:v>57.4025739043147</c:v>
                </c:pt>
                <c:pt idx="7697">
                  <c:v>57.405898519427701</c:v>
                </c:pt>
                <c:pt idx="7698">
                  <c:v>57.409222914347502</c:v>
                </c:pt>
                <c:pt idx="7699">
                  <c:v>57.4125470890882</c:v>
                </c:pt>
                <c:pt idx="7700">
                  <c:v>57.415871043663998</c:v>
                </c:pt>
                <c:pt idx="7701">
                  <c:v>57.419194778089</c:v>
                </c:pt>
                <c:pt idx="7702">
                  <c:v>57.422518292377298</c:v>
                </c:pt>
                <c:pt idx="7703">
                  <c:v>57.425841586543001</c:v>
                </c:pt>
                <c:pt idx="7704">
                  <c:v>57.4291646606002</c:v>
                </c:pt>
                <c:pt idx="7705">
                  <c:v>57.4324875145631</c:v>
                </c:pt>
                <c:pt idx="7706">
                  <c:v>57.435810148445803</c:v>
                </c:pt>
                <c:pt idx="7707">
                  <c:v>57.439132562262301</c:v>
                </c:pt>
                <c:pt idx="7708">
                  <c:v>57.442454756026898</c:v>
                </c:pt>
                <c:pt idx="7709">
                  <c:v>57.445776729753597</c:v>
                </c:pt>
                <c:pt idx="7710">
                  <c:v>57.449098483456602</c:v>
                </c:pt>
                <c:pt idx="7711">
                  <c:v>57.452420017149898</c:v>
                </c:pt>
                <c:pt idx="7712">
                  <c:v>57.455741330847701</c:v>
                </c:pt>
                <c:pt idx="7713">
                  <c:v>57.459062424564102</c:v>
                </c:pt>
                <c:pt idx="7714">
                  <c:v>57.462383298313298</c:v>
                </c:pt>
                <c:pt idx="7715">
                  <c:v>57.465703952109301</c:v>
                </c:pt>
                <c:pt idx="7716">
                  <c:v>57.4690243859663</c:v>
                </c:pt>
                <c:pt idx="7717">
                  <c:v>57.4723445998983</c:v>
                </c:pt>
                <c:pt idx="7718">
                  <c:v>57.475664593919603</c:v>
                </c:pt>
                <c:pt idx="7719">
                  <c:v>57.478984368044102</c:v>
                </c:pt>
                <c:pt idx="7720">
                  <c:v>57.4823039222861</c:v>
                </c:pt>
                <c:pt idx="7721">
                  <c:v>57.4856232566597</c:v>
                </c:pt>
                <c:pt idx="7722">
                  <c:v>57.488942371178901</c:v>
                </c:pt>
                <c:pt idx="7723">
                  <c:v>57.492261265857998</c:v>
                </c:pt>
                <c:pt idx="7724">
                  <c:v>57.495579940710897</c:v>
                </c:pt>
                <c:pt idx="7725">
                  <c:v>57.498898395751802</c:v>
                </c:pt>
                <c:pt idx="7726">
                  <c:v>57.502216630994901</c:v>
                </c:pt>
                <c:pt idx="7727">
                  <c:v>57.505534646454301</c:v>
                </c:pt>
                <c:pt idx="7728">
                  <c:v>57.508852442143997</c:v>
                </c:pt>
                <c:pt idx="7729">
                  <c:v>57.512170018078301</c:v>
                </c:pt>
                <c:pt idx="7730">
                  <c:v>57.515487374271103</c:v>
                </c:pt>
                <c:pt idx="7731">
                  <c:v>57.5188045107367</c:v>
                </c:pt>
                <c:pt idx="7732">
                  <c:v>57.522121427489097</c:v>
                </c:pt>
                <c:pt idx="7733">
                  <c:v>57.525438124542497</c:v>
                </c:pt>
                <c:pt idx="7734">
                  <c:v>57.528754601910997</c:v>
                </c:pt>
                <c:pt idx="7735">
                  <c:v>57.532070859608602</c:v>
                </c:pt>
                <c:pt idx="7736">
                  <c:v>57.535386897649602</c:v>
                </c:pt>
                <c:pt idx="7737">
                  <c:v>57.5387027160481</c:v>
                </c:pt>
                <c:pt idx="7738">
                  <c:v>57.542018314818002</c:v>
                </c:pt>
                <c:pt idx="7739">
                  <c:v>57.545333693973603</c:v>
                </c:pt>
                <c:pt idx="7740">
                  <c:v>57.548648853529102</c:v>
                </c:pt>
                <c:pt idx="7741">
                  <c:v>57.551963793498402</c:v>
                </c:pt>
                <c:pt idx="7742">
                  <c:v>57.555278513895701</c:v>
                </c:pt>
                <c:pt idx="7743">
                  <c:v>57.558593014735102</c:v>
                </c:pt>
                <c:pt idx="7744">
                  <c:v>57.561907296030803</c:v>
                </c:pt>
                <c:pt idx="7745">
                  <c:v>57.565221357796901</c:v>
                </c:pt>
                <c:pt idx="7746">
                  <c:v>57.5685352000474</c:v>
                </c:pt>
                <c:pt idx="7747">
                  <c:v>57.571848822796603</c:v>
                </c:pt>
                <c:pt idx="7748">
                  <c:v>57.575162226058403</c:v>
                </c:pt>
                <c:pt idx="7749">
                  <c:v>57.578475409847101</c:v>
                </c:pt>
                <c:pt idx="7750">
                  <c:v>57.581788374176703</c:v>
                </c:pt>
                <c:pt idx="7751">
                  <c:v>57.585101119061299</c:v>
                </c:pt>
                <c:pt idx="7752">
                  <c:v>57.5884136445151</c:v>
                </c:pt>
                <c:pt idx="7753">
                  <c:v>57.591725950552203</c:v>
                </c:pt>
                <c:pt idx="7754">
                  <c:v>57.595038037186796</c:v>
                </c:pt>
                <c:pt idx="7755">
                  <c:v>57.598349904432801</c:v>
                </c:pt>
                <c:pt idx="7756">
                  <c:v>57.6016615523044</c:v>
                </c:pt>
                <c:pt idx="7757">
                  <c:v>57.604972980815802</c:v>
                </c:pt>
                <c:pt idx="7758">
                  <c:v>57.608284189981099</c:v>
                </c:pt>
                <c:pt idx="7759">
                  <c:v>57.611595179814302</c:v>
                </c:pt>
                <c:pt idx="7760">
                  <c:v>57.6149059503297</c:v>
                </c:pt>
                <c:pt idx="7761">
                  <c:v>57.618216501541198</c:v>
                </c:pt>
                <c:pt idx="7762">
                  <c:v>57.621526833463001</c:v>
                </c:pt>
                <c:pt idx="7763">
                  <c:v>57.624836946109298</c:v>
                </c:pt>
                <c:pt idx="7764">
                  <c:v>57.6281468394941</c:v>
                </c:pt>
                <c:pt idx="7765">
                  <c:v>57.631456513631598</c:v>
                </c:pt>
                <c:pt idx="7766">
                  <c:v>57.634765968535802</c:v>
                </c:pt>
                <c:pt idx="7767">
                  <c:v>57.638075204220897</c:v>
                </c:pt>
                <c:pt idx="7768">
                  <c:v>57.641384220701099</c:v>
                </c:pt>
                <c:pt idx="7769">
                  <c:v>57.644693017990299</c:v>
                </c:pt>
                <c:pt idx="7770">
                  <c:v>57.648001596102802</c:v>
                </c:pt>
                <c:pt idx="7771">
                  <c:v>57.651309955052596</c:v>
                </c:pt>
                <c:pt idx="7772">
                  <c:v>57.654618094853802</c:v>
                </c:pt>
                <c:pt idx="7773">
                  <c:v>57.657926015520601</c:v>
                </c:pt>
                <c:pt idx="7774">
                  <c:v>57.661233717067098</c:v>
                </c:pt>
                <c:pt idx="7775">
                  <c:v>57.664541199507397</c:v>
                </c:pt>
                <c:pt idx="7776">
                  <c:v>57.667848462855602</c:v>
                </c:pt>
                <c:pt idx="7777">
                  <c:v>57.671155507125803</c:v>
                </c:pt>
                <c:pt idx="7778">
                  <c:v>57.674462332332098</c:v>
                </c:pt>
                <c:pt idx="7779">
                  <c:v>57.677768938488597</c:v>
                </c:pt>
                <c:pt idx="7780">
                  <c:v>57.681075325609598</c:v>
                </c:pt>
                <c:pt idx="7781">
                  <c:v>57.684381493708898</c:v>
                </c:pt>
                <c:pt idx="7782">
                  <c:v>57.6876874428009</c:v>
                </c:pt>
                <c:pt idx="7783">
                  <c:v>57.690993172899503</c:v>
                </c:pt>
                <c:pt idx="7784">
                  <c:v>57.694298684018896</c:v>
                </c:pt>
                <c:pt idx="7785">
                  <c:v>57.697603976173298</c:v>
                </c:pt>
                <c:pt idx="7786">
                  <c:v>57.700909049376598</c:v>
                </c:pt>
                <c:pt idx="7787">
                  <c:v>57.704213903643101</c:v>
                </c:pt>
                <c:pt idx="7788">
                  <c:v>57.707518538986797</c:v>
                </c:pt>
                <c:pt idx="7789">
                  <c:v>57.710822955421897</c:v>
                </c:pt>
                <c:pt idx="7790">
                  <c:v>57.714127152962497</c:v>
                </c:pt>
                <c:pt idx="7791">
                  <c:v>57.717431131622597</c:v>
                </c:pt>
                <c:pt idx="7792">
                  <c:v>57.720734891416399</c:v>
                </c:pt>
                <c:pt idx="7793">
                  <c:v>57.724038432358</c:v>
                </c:pt>
                <c:pt idx="7794">
                  <c:v>57.727341754461499</c:v>
                </c:pt>
                <c:pt idx="7795">
                  <c:v>57.730644857740998</c:v>
                </c:pt>
                <c:pt idx="7796">
                  <c:v>57.733947742210603</c:v>
                </c:pt>
                <c:pt idx="7797">
                  <c:v>57.737250407884503</c:v>
                </c:pt>
                <c:pt idx="7798">
                  <c:v>57.740552854776702</c:v>
                </c:pt>
                <c:pt idx="7799">
                  <c:v>57.743855082901398</c:v>
                </c:pt>
                <c:pt idx="7800">
                  <c:v>57.747157092272602</c:v>
                </c:pt>
                <c:pt idx="7801">
                  <c:v>57.750458882904503</c:v>
                </c:pt>
                <c:pt idx="7802">
                  <c:v>57.7537604548112</c:v>
                </c:pt>
                <c:pt idx="7803">
                  <c:v>57.757061808006803</c:v>
                </c:pt>
                <c:pt idx="7804">
                  <c:v>57.760362942505303</c:v>
                </c:pt>
                <c:pt idx="7805">
                  <c:v>57.763663858321003</c:v>
                </c:pt>
                <c:pt idx="7806">
                  <c:v>57.766964555467901</c:v>
                </c:pt>
                <c:pt idx="7807">
                  <c:v>57.770265033960101</c:v>
                </c:pt>
                <c:pt idx="7808">
                  <c:v>57.773565293811799</c:v>
                </c:pt>
                <c:pt idx="7809">
                  <c:v>57.776865335037002</c:v>
                </c:pt>
                <c:pt idx="7810">
                  <c:v>57.780165157649797</c:v>
                </c:pt>
                <c:pt idx="7811">
                  <c:v>57.783464761664398</c:v>
                </c:pt>
                <c:pt idx="7812">
                  <c:v>57.7867641470949</c:v>
                </c:pt>
                <c:pt idx="7813">
                  <c:v>57.790063313955301</c:v>
                </c:pt>
                <c:pt idx="7814">
                  <c:v>57.793362262259798</c:v>
                </c:pt>
                <c:pt idx="7815">
                  <c:v>57.796660992022503</c:v>
                </c:pt>
                <c:pt idx="7816">
                  <c:v>57.799959503257497</c:v>
                </c:pt>
                <c:pt idx="7817">
                  <c:v>57.803257795978901</c:v>
                </c:pt>
                <c:pt idx="7818">
                  <c:v>57.806555870200803</c:v>
                </c:pt>
                <c:pt idx="7819">
                  <c:v>57.809853725937302</c:v>
                </c:pt>
                <c:pt idx="7820">
                  <c:v>57.8131513632025</c:v>
                </c:pt>
                <c:pt idx="7821">
                  <c:v>57.816448782010497</c:v>
                </c:pt>
                <c:pt idx="7822">
                  <c:v>57.819745982375501</c:v>
                </c:pt>
                <c:pt idx="7823">
                  <c:v>57.823042964311497</c:v>
                </c:pt>
                <c:pt idx="7824">
                  <c:v>57.826339727832703</c:v>
                </c:pt>
                <c:pt idx="7825">
                  <c:v>57.829636272953103</c:v>
                </c:pt>
                <c:pt idx="7826">
                  <c:v>57.832932599686899</c:v>
                </c:pt>
                <c:pt idx="7827">
                  <c:v>57.836228708048097</c:v>
                </c:pt>
                <c:pt idx="7828">
                  <c:v>57.8395245980509</c:v>
                </c:pt>
                <c:pt idx="7829">
                  <c:v>57.8428202697093</c:v>
                </c:pt>
                <c:pt idx="7830">
                  <c:v>57.846115723037599</c:v>
                </c:pt>
                <c:pt idx="7831">
                  <c:v>57.849410958049702</c:v>
                </c:pt>
                <c:pt idx="7832">
                  <c:v>57.852705974759701</c:v>
                </c:pt>
                <c:pt idx="7833">
                  <c:v>57.856000773181897</c:v>
                </c:pt>
                <c:pt idx="7834">
                  <c:v>57.859295353330303</c:v>
                </c:pt>
                <c:pt idx="7835">
                  <c:v>57.862589715218903</c:v>
                </c:pt>
                <c:pt idx="7836">
                  <c:v>57.865883858861999</c:v>
                </c:pt>
                <c:pt idx="7837">
                  <c:v>57.869177784273603</c:v>
                </c:pt>
                <c:pt idx="7838">
                  <c:v>57.872471491467799</c:v>
                </c:pt>
                <c:pt idx="7839">
                  <c:v>57.875764980458598</c:v>
                </c:pt>
                <c:pt idx="7840">
                  <c:v>57.879058251260297</c:v>
                </c:pt>
                <c:pt idx="7841">
                  <c:v>57.8823513038869</c:v>
                </c:pt>
                <c:pt idx="7842">
                  <c:v>57.885644138352603</c:v>
                </c:pt>
                <c:pt idx="7843">
                  <c:v>57.888936754671299</c:v>
                </c:pt>
                <c:pt idx="7844">
                  <c:v>57.892229152857297</c:v>
                </c:pt>
                <c:pt idx="7845">
                  <c:v>57.895521332924602</c:v>
                </c:pt>
                <c:pt idx="7846">
                  <c:v>57.898813294887297</c:v>
                </c:pt>
                <c:pt idx="7847">
                  <c:v>57.902105038759601</c:v>
                </c:pt>
                <c:pt idx="7848">
                  <c:v>57.905396564555502</c:v>
                </c:pt>
                <c:pt idx="7849">
                  <c:v>57.9086878722891</c:v>
                </c:pt>
                <c:pt idx="7850">
                  <c:v>57.911978961974597</c:v>
                </c:pt>
                <c:pt idx="7851">
                  <c:v>57.915269833625899</c:v>
                </c:pt>
                <c:pt idx="7852">
                  <c:v>57.918560487257402</c:v>
                </c:pt>
                <c:pt idx="7853">
                  <c:v>57.921850922882903</c:v>
                </c:pt>
                <c:pt idx="7854">
                  <c:v>57.9251411405168</c:v>
                </c:pt>
                <c:pt idx="7855">
                  <c:v>57.928431140172897</c:v>
                </c:pt>
                <c:pt idx="7856">
                  <c:v>57.931720921865498</c:v>
                </c:pt>
                <c:pt idx="7857">
                  <c:v>57.935010485608601</c:v>
                </c:pt>
                <c:pt idx="7858">
                  <c:v>57.938299831416401</c:v>
                </c:pt>
                <c:pt idx="7859">
                  <c:v>57.941588959302898</c:v>
                </c:pt>
                <c:pt idx="7860">
                  <c:v>57.944877869282202</c:v>
                </c:pt>
                <c:pt idx="7861">
                  <c:v>57.948166561368502</c:v>
                </c:pt>
                <c:pt idx="7862">
                  <c:v>57.951455035575798</c:v>
                </c:pt>
                <c:pt idx="7863">
                  <c:v>57.954743291918298</c:v>
                </c:pt>
                <c:pt idx="7864">
                  <c:v>57.958031330410002</c:v>
                </c:pt>
                <c:pt idx="7865">
                  <c:v>57.961319151064998</c:v>
                </c:pt>
                <c:pt idx="7866">
                  <c:v>57.964606753897499</c:v>
                </c:pt>
                <c:pt idx="7867">
                  <c:v>57.967894138921501</c:v>
                </c:pt>
                <c:pt idx="7868">
                  <c:v>57.971181306151102</c:v>
                </c:pt>
                <c:pt idx="7869">
                  <c:v>57.974468255600499</c:v>
                </c:pt>
                <c:pt idx="7870">
                  <c:v>57.977754987283603</c:v>
                </c:pt>
                <c:pt idx="7871">
                  <c:v>57.981041501214698</c:v>
                </c:pt>
                <c:pt idx="7872">
                  <c:v>57.9843277974079</c:v>
                </c:pt>
                <c:pt idx="7873">
                  <c:v>57.987613875877102</c:v>
                </c:pt>
                <c:pt idx="7874">
                  <c:v>57.9908997366365</c:v>
                </c:pt>
                <c:pt idx="7875">
                  <c:v>57.994185379700298</c:v>
                </c:pt>
                <c:pt idx="7876">
                  <c:v>57.9974708050825</c:v>
                </c:pt>
                <c:pt idx="7877">
                  <c:v>58.000756012797197</c:v>
                </c:pt>
                <c:pt idx="7878">
                  <c:v>58.004041002858401</c:v>
                </c:pt>
                <c:pt idx="7879">
                  <c:v>58.0073257752804</c:v>
                </c:pt>
                <c:pt idx="7880">
                  <c:v>58.010610330077199</c:v>
                </c:pt>
                <c:pt idx="7881">
                  <c:v>58.013894667262797</c:v>
                </c:pt>
                <c:pt idx="7882">
                  <c:v>58.017178786851403</c:v>
                </c:pt>
                <c:pt idx="7883">
                  <c:v>58.020462688857101</c:v>
                </c:pt>
                <c:pt idx="7884">
                  <c:v>58.023746373294003</c:v>
                </c:pt>
                <c:pt idx="7885">
                  <c:v>58.027029840176198</c:v>
                </c:pt>
                <c:pt idx="7886">
                  <c:v>58.030313089517698</c:v>
                </c:pt>
                <c:pt idx="7887">
                  <c:v>58.0335961213327</c:v>
                </c:pt>
                <c:pt idx="7888">
                  <c:v>58.036878935635201</c:v>
                </c:pt>
                <c:pt idx="7889">
                  <c:v>58.040161532439399</c:v>
                </c:pt>
                <c:pt idx="7890">
                  <c:v>58.043443911759297</c:v>
                </c:pt>
                <c:pt idx="7891">
                  <c:v>58.046726073609001</c:v>
                </c:pt>
                <c:pt idx="7892">
                  <c:v>58.0500080180027</c:v>
                </c:pt>
                <c:pt idx="7893">
                  <c:v>58.053289744954398</c:v>
                </c:pt>
                <c:pt idx="7894">
                  <c:v>58.0565712544782</c:v>
                </c:pt>
                <c:pt idx="7895">
                  <c:v>58.059852546588203</c:v>
                </c:pt>
                <c:pt idx="7896">
                  <c:v>58.063133621298498</c:v>
                </c:pt>
                <c:pt idx="7897">
                  <c:v>58.066414478623102</c:v>
                </c:pt>
                <c:pt idx="7898">
                  <c:v>58.069695118576298</c:v>
                </c:pt>
                <c:pt idx="7899">
                  <c:v>58.072975541172099</c:v>
                </c:pt>
                <c:pt idx="7900">
                  <c:v>58.076255746424501</c:v>
                </c:pt>
                <c:pt idx="7901">
                  <c:v>58.079535734347601</c:v>
                </c:pt>
                <c:pt idx="7902">
                  <c:v>58.082815504955697</c:v>
                </c:pt>
                <c:pt idx="7903">
                  <c:v>58.0860950582626</c:v>
                </c:pt>
                <c:pt idx="7904">
                  <c:v>58.089374394282601</c:v>
                </c:pt>
                <c:pt idx="7905">
                  <c:v>58.092653513029703</c:v>
                </c:pt>
                <c:pt idx="7906">
                  <c:v>58.095932414518003</c:v>
                </c:pt>
                <c:pt idx="7907">
                  <c:v>58.0992110987616</c:v>
                </c:pt>
                <c:pt idx="7908">
                  <c:v>58.102489565774697</c:v>
                </c:pt>
                <c:pt idx="7909">
                  <c:v>58.105767815571099</c:v>
                </c:pt>
                <c:pt idx="7910">
                  <c:v>58.109045848165202</c:v>
                </c:pt>
                <c:pt idx="7911">
                  <c:v>58.112323663570898</c:v>
                </c:pt>
                <c:pt idx="7912">
                  <c:v>58.115601261802396</c:v>
                </c:pt>
                <c:pt idx="7913">
                  <c:v>58.118878642873703</c:v>
                </c:pt>
                <c:pt idx="7914">
                  <c:v>58.122155806799</c:v>
                </c:pt>
                <c:pt idx="7915">
                  <c:v>58.1254327535922</c:v>
                </c:pt>
                <c:pt idx="7916">
                  <c:v>58.128709483267599</c:v>
                </c:pt>
                <c:pt idx="7917">
                  <c:v>58.131985995839102</c:v>
                </c:pt>
                <c:pt idx="7918">
                  <c:v>58.135262291320998</c:v>
                </c:pt>
                <c:pt idx="7919">
                  <c:v>58.1385383697272</c:v>
                </c:pt>
                <c:pt idx="7920">
                  <c:v>58.141814231071798</c:v>
                </c:pt>
                <c:pt idx="7921">
                  <c:v>58.145089875369003</c:v>
                </c:pt>
                <c:pt idx="7922">
                  <c:v>58.148365302632797</c:v>
                </c:pt>
                <c:pt idx="7923">
                  <c:v>58.1516405128774</c:v>
                </c:pt>
                <c:pt idx="7924">
                  <c:v>58.154915506116701</c:v>
                </c:pt>
                <c:pt idx="7925">
                  <c:v>58.158190282364998</c:v>
                </c:pt>
                <c:pt idx="7926">
                  <c:v>58.161464841636203</c:v>
                </c:pt>
                <c:pt idx="7927">
                  <c:v>58.164739183944398</c:v>
                </c:pt>
                <c:pt idx="7928">
                  <c:v>58.168013309303802</c:v>
                </c:pt>
                <c:pt idx="7929">
                  <c:v>58.171287217728498</c:v>
                </c:pt>
                <c:pt idx="7930">
                  <c:v>58.174560909232397</c:v>
                </c:pt>
                <c:pt idx="7931">
                  <c:v>58.177834383829797</c:v>
                </c:pt>
                <c:pt idx="7932">
                  <c:v>58.181107641534602</c:v>
                </c:pt>
                <c:pt idx="7933">
                  <c:v>58.184380682361002</c:v>
                </c:pt>
                <c:pt idx="7934">
                  <c:v>58.187653506323102</c:v>
                </c:pt>
                <c:pt idx="7935">
                  <c:v>58.190926113434898</c:v>
                </c:pt>
                <c:pt idx="7936">
                  <c:v>58.194198503710503</c:v>
                </c:pt>
                <c:pt idx="7937">
                  <c:v>58.197470677164098</c:v>
                </c:pt>
                <c:pt idx="7938">
                  <c:v>58.200742633809597</c:v>
                </c:pt>
                <c:pt idx="7939">
                  <c:v>58.204014373661202</c:v>
                </c:pt>
                <c:pt idx="7940">
                  <c:v>58.207285896732898</c:v>
                </c:pt>
                <c:pt idx="7941">
                  <c:v>58.210557203038903</c:v>
                </c:pt>
                <c:pt idx="7942">
                  <c:v>58.213828292593199</c:v>
                </c:pt>
                <c:pt idx="7943">
                  <c:v>58.217099165409898</c:v>
                </c:pt>
                <c:pt idx="7944">
                  <c:v>58.220369821503098</c:v>
                </c:pt>
                <c:pt idx="7945">
                  <c:v>58.223640260886803</c:v>
                </c:pt>
                <c:pt idx="7946">
                  <c:v>58.226910483575203</c:v>
                </c:pt>
                <c:pt idx="7947">
                  <c:v>58.230180489582303</c:v>
                </c:pt>
                <c:pt idx="7948">
                  <c:v>58.233450278922199</c:v>
                </c:pt>
                <c:pt idx="7949">
                  <c:v>58.236719851609003</c:v>
                </c:pt>
                <c:pt idx="7950">
                  <c:v>58.239989207656798</c:v>
                </c:pt>
                <c:pt idx="7951">
                  <c:v>58.243258347079603</c:v>
                </c:pt>
                <c:pt idx="7952">
                  <c:v>58.246527269891601</c:v>
                </c:pt>
                <c:pt idx="7953">
                  <c:v>58.249795976106697</c:v>
                </c:pt>
                <c:pt idx="7954">
                  <c:v>58.2530644657392</c:v>
                </c:pt>
                <c:pt idx="7955">
                  <c:v>58.256332738803003</c:v>
                </c:pt>
                <c:pt idx="7956">
                  <c:v>58.259600795312302</c:v>
                </c:pt>
                <c:pt idx="7957">
                  <c:v>58.262868635281002</c:v>
                </c:pt>
                <c:pt idx="7958">
                  <c:v>58.2661362587234</c:v>
                </c:pt>
                <c:pt idx="7959">
                  <c:v>58.269403665653499</c:v>
                </c:pt>
                <c:pt idx="7960">
                  <c:v>58.272670856085298</c:v>
                </c:pt>
                <c:pt idx="7961">
                  <c:v>58.275937830033001</c:v>
                </c:pt>
                <c:pt idx="7962">
                  <c:v>58.279204587510499</c:v>
                </c:pt>
                <c:pt idx="7963">
                  <c:v>58.282471128532102</c:v>
                </c:pt>
                <c:pt idx="7964">
                  <c:v>58.2857374531117</c:v>
                </c:pt>
                <c:pt idx="7965">
                  <c:v>58.289003561263499</c:v>
                </c:pt>
                <c:pt idx="7966">
                  <c:v>58.292269453001502</c:v>
                </c:pt>
                <c:pt idx="7967">
                  <c:v>58.295535128339701</c:v>
                </c:pt>
                <c:pt idx="7968">
                  <c:v>58.298800587292398</c:v>
                </c:pt>
                <c:pt idx="7969">
                  <c:v>58.302065829873499</c:v>
                </c:pt>
                <c:pt idx="7970">
                  <c:v>58.3053308560971</c:v>
                </c:pt>
                <c:pt idx="7971">
                  <c:v>58.3085956659773</c:v>
                </c:pt>
                <c:pt idx="7972">
                  <c:v>58.311860259528203</c:v>
                </c:pt>
                <c:pt idx="7973">
                  <c:v>58.315124636763898</c:v>
                </c:pt>
                <c:pt idx="7974">
                  <c:v>58.318388797698297</c:v>
                </c:pt>
                <c:pt idx="7975">
                  <c:v>58.321652742345698</c:v>
                </c:pt>
                <c:pt idx="7976">
                  <c:v>58.324916470719998</c:v>
                </c:pt>
                <c:pt idx="7977">
                  <c:v>58.328179982835401</c:v>
                </c:pt>
                <c:pt idx="7978">
                  <c:v>58.331443278705798</c:v>
                </c:pt>
                <c:pt idx="7979">
                  <c:v>58.3347063583455</c:v>
                </c:pt>
                <c:pt idx="7980">
                  <c:v>58.337969221768397</c:v>
                </c:pt>
                <c:pt idx="7981">
                  <c:v>58.3412318689887</c:v>
                </c:pt>
                <c:pt idx="7982">
                  <c:v>58.344494300020401</c:v>
                </c:pt>
                <c:pt idx="7983">
                  <c:v>58.347756514877503</c:v>
                </c:pt>
                <c:pt idx="7984">
                  <c:v>58.351018513574203</c:v>
                </c:pt>
                <c:pt idx="7985">
                  <c:v>58.3542802961245</c:v>
                </c:pt>
                <c:pt idx="7986">
                  <c:v>58.357541862542497</c:v>
                </c:pt>
                <c:pt idx="7987">
                  <c:v>58.360803212842299</c:v>
                </c:pt>
                <c:pt idx="7988">
                  <c:v>58.364064347037903</c:v>
                </c:pt>
                <c:pt idx="7989">
                  <c:v>58.3673252651434</c:v>
                </c:pt>
                <c:pt idx="7990">
                  <c:v>58.3705859671729</c:v>
                </c:pt>
                <c:pt idx="7991">
                  <c:v>58.373846453140402</c:v>
                </c:pt>
                <c:pt idx="7992">
                  <c:v>58.377106723060002</c:v>
                </c:pt>
                <c:pt idx="7993">
                  <c:v>58.380366776945799</c:v>
                </c:pt>
                <c:pt idx="7994">
                  <c:v>58.383626614811902</c:v>
                </c:pt>
                <c:pt idx="7995">
                  <c:v>58.386886236672296</c:v>
                </c:pt>
                <c:pt idx="7996">
                  <c:v>58.390145642541</c:v>
                </c:pt>
                <c:pt idx="7997">
                  <c:v>58.393404832432303</c:v>
                </c:pt>
                <c:pt idx="7998">
                  <c:v>58.396663806360003</c:v>
                </c:pt>
                <c:pt idx="7999">
                  <c:v>58.399922564338397</c:v>
                </c:pt>
                <c:pt idx="8000">
                  <c:v>58.403181106381403</c:v>
                </c:pt>
                <c:pt idx="8001">
                  <c:v>58.406439432503099</c:v>
                </c:pt>
                <c:pt idx="8002">
                  <c:v>58.409697542717602</c:v>
                </c:pt>
                <c:pt idx="8003">
                  <c:v>58.412955437039003</c:v>
                </c:pt>
                <c:pt idx="8004">
                  <c:v>58.416213115481298</c:v>
                </c:pt>
                <c:pt idx="8005">
                  <c:v>58.419470578058601</c:v>
                </c:pt>
                <c:pt idx="8006">
                  <c:v>58.4227278247849</c:v>
                </c:pt>
                <c:pt idx="8007">
                  <c:v>58.4259848556744</c:v>
                </c:pt>
                <c:pt idx="8008">
                  <c:v>58.429241670741099</c:v>
                </c:pt>
                <c:pt idx="8009">
                  <c:v>58.432498269999002</c:v>
                </c:pt>
                <c:pt idx="8010">
                  <c:v>58.435754653462197</c:v>
                </c:pt>
                <c:pt idx="8011">
                  <c:v>58.439010821144798</c:v>
                </c:pt>
                <c:pt idx="8012">
                  <c:v>58.442266773060901</c:v>
                </c:pt>
                <c:pt idx="8013">
                  <c:v>58.445522509224404</c:v>
                </c:pt>
                <c:pt idx="8014">
                  <c:v>58.448778029649603</c:v>
                </c:pt>
                <c:pt idx="8015">
                  <c:v>58.452033334350297</c:v>
                </c:pt>
                <c:pt idx="8016">
                  <c:v>58.455288423340797</c:v>
                </c:pt>
                <c:pt idx="8017">
                  <c:v>58.458543296635</c:v>
                </c:pt>
                <c:pt idx="8018">
                  <c:v>58.461797954247103</c:v>
                </c:pt>
                <c:pt idx="8019">
                  <c:v>58.465052396190998</c:v>
                </c:pt>
                <c:pt idx="8020">
                  <c:v>58.468306622480902</c:v>
                </c:pt>
                <c:pt idx="8021">
                  <c:v>58.4715606331308</c:v>
                </c:pt>
                <c:pt idx="8022">
                  <c:v>58.474814428154701</c:v>
                </c:pt>
                <c:pt idx="8023">
                  <c:v>58.478068007566797</c:v>
                </c:pt>
                <c:pt idx="8024">
                  <c:v>58.4813213713811</c:v>
                </c:pt>
                <c:pt idx="8025">
                  <c:v>58.484574519611598</c:v>
                </c:pt>
                <c:pt idx="8026">
                  <c:v>58.487827452272398</c:v>
                </c:pt>
                <c:pt idx="8027">
                  <c:v>58.491080169377597</c:v>
                </c:pt>
                <c:pt idx="8028">
                  <c:v>58.494332670941198</c:v>
                </c:pt>
                <c:pt idx="8029">
                  <c:v>58.497584956977398</c:v>
                </c:pt>
                <c:pt idx="8030">
                  <c:v>58.500837027499998</c:v>
                </c:pt>
                <c:pt idx="8031">
                  <c:v>58.504088882523298</c:v>
                </c:pt>
                <c:pt idx="8032">
                  <c:v>58.507340522061199</c:v>
                </c:pt>
                <c:pt idx="8033">
                  <c:v>58.510591946127903</c:v>
                </c:pt>
                <c:pt idx="8034">
                  <c:v>58.513843154737302</c:v>
                </c:pt>
                <c:pt idx="8035">
                  <c:v>58.517094147903499</c:v>
                </c:pt>
                <c:pt idx="8036">
                  <c:v>58.5203449256407</c:v>
                </c:pt>
                <c:pt idx="8037">
                  <c:v>58.523595487962801</c:v>
                </c:pt>
                <c:pt idx="8038">
                  <c:v>58.5268458348839</c:v>
                </c:pt>
                <c:pt idx="8039">
                  <c:v>58.530095966418102</c:v>
                </c:pt>
                <c:pt idx="8040">
                  <c:v>58.533345882579397</c:v>
                </c:pt>
                <c:pt idx="8041">
                  <c:v>58.536595583381803</c:v>
                </c:pt>
                <c:pt idx="8042">
                  <c:v>58.539845068839497</c:v>
                </c:pt>
                <c:pt idx="8043">
                  <c:v>58.543094338966498</c:v>
                </c:pt>
                <c:pt idx="8044">
                  <c:v>58.546343393776802</c:v>
                </c:pt>
                <c:pt idx="8045">
                  <c:v>58.5495922332845</c:v>
                </c:pt>
                <c:pt idx="8046">
                  <c:v>58.552840857503703</c:v>
                </c:pt>
                <c:pt idx="8047">
                  <c:v>58.556089266448303</c:v>
                </c:pt>
                <c:pt idx="8048">
                  <c:v>58.559337460132497</c:v>
                </c:pt>
                <c:pt idx="8049">
                  <c:v>58.562585438570302</c:v>
                </c:pt>
                <c:pt idx="8050">
                  <c:v>58.565833201775803</c:v>
                </c:pt>
                <c:pt idx="8051">
                  <c:v>58.569080749763003</c:v>
                </c:pt>
                <c:pt idx="8052">
                  <c:v>58.572328082545901</c:v>
                </c:pt>
                <c:pt idx="8053">
                  <c:v>58.575575200138601</c:v>
                </c:pt>
                <c:pt idx="8054">
                  <c:v>58.5788221025553</c:v>
                </c:pt>
                <c:pt idx="8055">
                  <c:v>58.582068789809803</c:v>
                </c:pt>
                <c:pt idx="8056">
                  <c:v>58.5853152619163</c:v>
                </c:pt>
                <c:pt idx="8057">
                  <c:v>58.588561518888802</c:v>
                </c:pt>
                <c:pt idx="8058">
                  <c:v>58.591807560741401</c:v>
                </c:pt>
                <c:pt idx="8059">
                  <c:v>58.5950533874881</c:v>
                </c:pt>
                <c:pt idx="8060">
                  <c:v>58.598298999142997</c:v>
                </c:pt>
                <c:pt idx="8061">
                  <c:v>58.601544395720097</c:v>
                </c:pt>
                <c:pt idx="8062">
                  <c:v>58.604789577233497</c:v>
                </c:pt>
                <c:pt idx="8063">
                  <c:v>58.608034543697102</c:v>
                </c:pt>
                <c:pt idx="8064">
                  <c:v>58.6112792951252</c:v>
                </c:pt>
                <c:pt idx="8065">
                  <c:v>58.614523831531599</c:v>
                </c:pt>
                <c:pt idx="8066">
                  <c:v>58.617768152930601</c:v>
                </c:pt>
                <c:pt idx="8067">
                  <c:v>58.621012259335998</c:v>
                </c:pt>
                <c:pt idx="8068">
                  <c:v>58.624256150762001</c:v>
                </c:pt>
                <c:pt idx="8069">
                  <c:v>58.627499827222501</c:v>
                </c:pt>
                <c:pt idx="8070">
                  <c:v>58.6307432887318</c:v>
                </c:pt>
                <c:pt idx="8071">
                  <c:v>58.633986535303698</c:v>
                </c:pt>
                <c:pt idx="8072">
                  <c:v>58.6372295669523</c:v>
                </c:pt>
                <c:pt idx="8073">
                  <c:v>58.640472383691801</c:v>
                </c:pt>
                <c:pt idx="8074">
                  <c:v>58.6437149855361</c:v>
                </c:pt>
                <c:pt idx="8075">
                  <c:v>58.646957372499202</c:v>
                </c:pt>
                <c:pt idx="8076">
                  <c:v>58.650199544595303</c:v>
                </c:pt>
                <c:pt idx="8077">
                  <c:v>58.653441501838302</c:v>
                </c:pt>
                <c:pt idx="8078">
                  <c:v>58.656683244242302</c:v>
                </c:pt>
                <c:pt idx="8079">
                  <c:v>58.659924771821402</c:v>
                </c:pt>
                <c:pt idx="8080">
                  <c:v>58.663166084589598</c:v>
                </c:pt>
                <c:pt idx="8081">
                  <c:v>58.666407182560903</c:v>
                </c:pt>
                <c:pt idx="8082">
                  <c:v>58.669648065749499</c:v>
                </c:pt>
                <c:pt idx="8083">
                  <c:v>58.672888734169199</c:v>
                </c:pt>
                <c:pt idx="8084">
                  <c:v>58.676129187834199</c:v>
                </c:pt>
                <c:pt idx="8085">
                  <c:v>58.679369426758498</c:v>
                </c:pt>
                <c:pt idx="8086">
                  <c:v>58.6826094509561</c:v>
                </c:pt>
                <c:pt idx="8087">
                  <c:v>58.685849260441202</c:v>
                </c:pt>
                <c:pt idx="8088">
                  <c:v>58.689088855227602</c:v>
                </c:pt>
                <c:pt idx="8089">
                  <c:v>58.692328235329597</c:v>
                </c:pt>
                <c:pt idx="8090">
                  <c:v>58.695567400761</c:v>
                </c:pt>
                <c:pt idx="8091">
                  <c:v>58.698806351536</c:v>
                </c:pt>
                <c:pt idx="8092">
                  <c:v>58.702045087668601</c:v>
                </c:pt>
                <c:pt idx="8093">
                  <c:v>58.705283609172803</c:v>
                </c:pt>
                <c:pt idx="8094">
                  <c:v>58.708521916062601</c:v>
                </c:pt>
                <c:pt idx="8095">
                  <c:v>58.711760008352201</c:v>
                </c:pt>
                <c:pt idx="8096">
                  <c:v>58.7149978860555</c:v>
                </c:pt>
                <c:pt idx="8097">
                  <c:v>58.718235549186602</c:v>
                </c:pt>
                <c:pt idx="8098">
                  <c:v>58.721472997759598</c:v>
                </c:pt>
                <c:pt idx="8099">
                  <c:v>58.724710231788301</c:v>
                </c:pt>
                <c:pt idx="8100">
                  <c:v>58.727947251286999</c:v>
                </c:pt>
                <c:pt idx="8101">
                  <c:v>58.731184056269598</c:v>
                </c:pt>
                <c:pt idx="8102">
                  <c:v>58.734420646750102</c:v>
                </c:pt>
                <c:pt idx="8103">
                  <c:v>58.737657022742702</c:v>
                </c:pt>
                <c:pt idx="8104">
                  <c:v>58.740893184261303</c:v>
                </c:pt>
                <c:pt idx="8105">
                  <c:v>58.744129131319902</c:v>
                </c:pt>
                <c:pt idx="8106">
                  <c:v>58.747364863932702</c:v>
                </c:pt>
                <c:pt idx="8107">
                  <c:v>58.750600382113603</c:v>
                </c:pt>
                <c:pt idx="8108">
                  <c:v>58.753835685876702</c:v>
                </c:pt>
                <c:pt idx="8109">
                  <c:v>58.757070775235903</c:v>
                </c:pt>
                <c:pt idx="8110">
                  <c:v>58.760305650205503</c:v>
                </c:pt>
                <c:pt idx="8111">
                  <c:v>58.7635403107993</c:v>
                </c:pt>
                <c:pt idx="8112">
                  <c:v>58.7667747570313</c:v>
                </c:pt>
                <c:pt idx="8113">
                  <c:v>58.770008988915798</c:v>
                </c:pt>
                <c:pt idx="8114">
                  <c:v>58.7732430064666</c:v>
                </c:pt>
                <c:pt idx="8115">
                  <c:v>58.776476809697797</c:v>
                </c:pt>
                <c:pt idx="8116">
                  <c:v>58.779710398623401</c:v>
                </c:pt>
                <c:pt idx="8117">
                  <c:v>58.7829437732575</c:v>
                </c:pt>
                <c:pt idx="8118">
                  <c:v>58.786176933614101</c:v>
                </c:pt>
                <c:pt idx="8119">
                  <c:v>58.7894098797072</c:v>
                </c:pt>
                <c:pt idx="8120">
                  <c:v>58.792642611550797</c:v>
                </c:pt>
                <c:pt idx="8121">
                  <c:v>58.7958751291591</c:v>
                </c:pt>
                <c:pt idx="8122">
                  <c:v>58.799107432545902</c:v>
                </c:pt>
                <c:pt idx="8123">
                  <c:v>58.802339521725401</c:v>
                </c:pt>
                <c:pt idx="8124">
                  <c:v>58.805571396711599</c:v>
                </c:pt>
                <c:pt idx="8125">
                  <c:v>58.808803057518503</c:v>
                </c:pt>
                <c:pt idx="8126">
                  <c:v>58.812034504160103</c:v>
                </c:pt>
                <c:pt idx="8127">
                  <c:v>58.815265736650403</c:v>
                </c:pt>
                <c:pt idx="8128">
                  <c:v>58.818496755003501</c:v>
                </c:pt>
                <c:pt idx="8129">
                  <c:v>58.821727559233402</c:v>
                </c:pt>
                <c:pt idx="8130">
                  <c:v>58.824958149354202</c:v>
                </c:pt>
                <c:pt idx="8131">
                  <c:v>58.828188525379801</c:v>
                </c:pt>
                <c:pt idx="8132">
                  <c:v>58.831418687324302</c:v>
                </c:pt>
                <c:pt idx="8133">
                  <c:v>58.834648635201702</c:v>
                </c:pt>
                <c:pt idx="8134">
                  <c:v>58.8378783690261</c:v>
                </c:pt>
                <c:pt idx="8135">
                  <c:v>58.841107888811401</c:v>
                </c:pt>
                <c:pt idx="8136">
                  <c:v>58.844337194571601</c:v>
                </c:pt>
                <c:pt idx="8137">
                  <c:v>58.847566286320898</c:v>
                </c:pt>
                <c:pt idx="8138">
                  <c:v>58.850795164073297</c:v>
                </c:pt>
                <c:pt idx="8139">
                  <c:v>58.854023827842603</c:v>
                </c:pt>
                <c:pt idx="8140">
                  <c:v>58.857252277643099</c:v>
                </c:pt>
                <c:pt idx="8141">
                  <c:v>58.860480513488604</c:v>
                </c:pt>
                <c:pt idx="8142">
                  <c:v>58.8637085353933</c:v>
                </c:pt>
                <c:pt idx="8143">
                  <c:v>58.866936343371101</c:v>
                </c:pt>
                <c:pt idx="8144">
                  <c:v>58.870163937436097</c:v>
                </c:pt>
                <c:pt idx="8145">
                  <c:v>58.873391317602199</c:v>
                </c:pt>
                <c:pt idx="8146">
                  <c:v>58.876618483883597</c:v>
                </c:pt>
                <c:pt idx="8147">
                  <c:v>58.879845436294197</c:v>
                </c:pt>
                <c:pt idx="8148">
                  <c:v>58.883072174848003</c:v>
                </c:pt>
                <c:pt idx="8149">
                  <c:v>58.886298699559099</c:v>
                </c:pt>
                <c:pt idx="8150">
                  <c:v>58.889525010441503</c:v>
                </c:pt>
                <c:pt idx="8151">
                  <c:v>58.892751107509199</c:v>
                </c:pt>
                <c:pt idx="8152">
                  <c:v>58.895976990776198</c:v>
                </c:pt>
                <c:pt idx="8153">
                  <c:v>58.899202660256599</c:v>
                </c:pt>
                <c:pt idx="8154">
                  <c:v>58.902428115964298</c:v>
                </c:pt>
                <c:pt idx="8155">
                  <c:v>58.905653357913401</c:v>
                </c:pt>
                <c:pt idx="8156">
                  <c:v>58.908878386117799</c:v>
                </c:pt>
                <c:pt idx="8157">
                  <c:v>58.912103200591702</c:v>
                </c:pt>
                <c:pt idx="8158">
                  <c:v>58.915327801349001</c:v>
                </c:pt>
                <c:pt idx="8159">
                  <c:v>58.918552188403801</c:v>
                </c:pt>
                <c:pt idx="8160">
                  <c:v>58.92177636177</c:v>
                </c:pt>
                <c:pt idx="8161">
                  <c:v>58.925000321461603</c:v>
                </c:pt>
                <c:pt idx="8162">
                  <c:v>58.928224067492799</c:v>
                </c:pt>
                <c:pt idx="8163">
                  <c:v>58.931447599877501</c:v>
                </c:pt>
                <c:pt idx="8164">
                  <c:v>58.9346709186296</c:v>
                </c:pt>
                <c:pt idx="8165">
                  <c:v>58.937894023763299</c:v>
                </c:pt>
                <c:pt idx="8166">
                  <c:v>58.941116915292596</c:v>
                </c:pt>
                <c:pt idx="8167">
                  <c:v>58.944339593231398</c:v>
                </c:pt>
                <c:pt idx="8168">
                  <c:v>58.9475620575937</c:v>
                </c:pt>
                <c:pt idx="8169">
                  <c:v>58.9507843083937</c:v>
                </c:pt>
                <c:pt idx="8170">
                  <c:v>58.954006345645197</c:v>
                </c:pt>
                <c:pt idx="8171">
                  <c:v>58.957228169362402</c:v>
                </c:pt>
                <c:pt idx="8172">
                  <c:v>58.960449779559099</c:v>
                </c:pt>
                <c:pt idx="8173">
                  <c:v>58.963671176249498</c:v>
                </c:pt>
                <c:pt idx="8174">
                  <c:v>58.966892359447499</c:v>
                </c:pt>
                <c:pt idx="8175">
                  <c:v>58.970113329167198</c:v>
                </c:pt>
                <c:pt idx="8176">
                  <c:v>58.973334085422501</c:v>
                </c:pt>
                <c:pt idx="8177">
                  <c:v>58.976554628227397</c:v>
                </c:pt>
                <c:pt idx="8178">
                  <c:v>58.979774957596099</c:v>
                </c:pt>
                <c:pt idx="8179">
                  <c:v>58.982995073542398</c:v>
                </c:pt>
                <c:pt idx="8180">
                  <c:v>58.986214976080397</c:v>
                </c:pt>
                <c:pt idx="8181">
                  <c:v>58.989434665224103</c:v>
                </c:pt>
                <c:pt idx="8182">
                  <c:v>58.992654140987497</c:v>
                </c:pt>
                <c:pt idx="8183">
                  <c:v>58.9958734033846</c:v>
                </c:pt>
                <c:pt idx="8184">
                  <c:v>58.999092452429501</c:v>
                </c:pt>
                <c:pt idx="8185">
                  <c:v>59.002311288135999</c:v>
                </c:pt>
                <c:pt idx="8186">
                  <c:v>59.005529910518298</c:v>
                </c:pt>
                <c:pt idx="8187">
                  <c:v>59.008748319590303</c:v>
                </c:pt>
                <c:pt idx="8188">
                  <c:v>59.011966515366097</c:v>
                </c:pt>
                <c:pt idx="8189">
                  <c:v>59.0151844978596</c:v>
                </c:pt>
                <c:pt idx="8190">
                  <c:v>59.018402267084802</c:v>
                </c:pt>
                <c:pt idx="8191">
                  <c:v>59.021619823055801</c:v>
                </c:pt>
                <c:pt idx="8192">
                  <c:v>59.0248371657866</c:v>
                </c:pt>
                <c:pt idx="8193">
                  <c:v>59.028054295291099</c:v>
                </c:pt>
                <c:pt idx="8194">
                  <c:v>59.031271211583402</c:v>
                </c:pt>
                <c:pt idx="8195">
                  <c:v>59.034487914677399</c:v>
                </c:pt>
                <c:pt idx="8196">
                  <c:v>59.037704404587203</c:v>
                </c:pt>
                <c:pt idx="8197">
                  <c:v>59.040920681326803</c:v>
                </c:pt>
                <c:pt idx="8198">
                  <c:v>59.044136744910098</c:v>
                </c:pt>
                <c:pt idx="8199">
                  <c:v>59.0473525953512</c:v>
                </c:pt>
                <c:pt idx="8200">
                  <c:v>59.050568232664098</c:v>
                </c:pt>
                <c:pt idx="8201">
                  <c:v>59.053783656862798</c:v>
                </c:pt>
                <c:pt idx="8202">
                  <c:v>59.056998867961198</c:v>
                </c:pt>
                <c:pt idx="8203">
                  <c:v>59.060213865973303</c:v>
                </c:pt>
                <c:pt idx="8204">
                  <c:v>59.063428650913302</c:v>
                </c:pt>
                <c:pt idx="8205">
                  <c:v>59.066643222795001</c:v>
                </c:pt>
                <c:pt idx="8206">
                  <c:v>59.069857581632498</c:v>
                </c:pt>
                <c:pt idx="8207">
                  <c:v>59.073071727439697</c:v>
                </c:pt>
                <c:pt idx="8208">
                  <c:v>59.076285660230702</c:v>
                </c:pt>
                <c:pt idx="8209">
                  <c:v>59.079499380019399</c:v>
                </c:pt>
                <c:pt idx="8210">
                  <c:v>59.082712886819898</c:v>
                </c:pt>
                <c:pt idx="8211">
                  <c:v>59.085926180646098</c:v>
                </c:pt>
                <c:pt idx="8212">
                  <c:v>59.089139261512102</c:v>
                </c:pt>
                <c:pt idx="8213">
                  <c:v>59.092352129431802</c:v>
                </c:pt>
                <c:pt idx="8214">
                  <c:v>59.095564784419302</c:v>
                </c:pt>
                <c:pt idx="8215">
                  <c:v>59.098777226488501</c:v>
                </c:pt>
                <c:pt idx="8216">
                  <c:v>59.101989455653403</c:v>
                </c:pt>
                <c:pt idx="8217">
                  <c:v>59.105201471927998</c:v>
                </c:pt>
                <c:pt idx="8218">
                  <c:v>59.108413275326299</c:v>
                </c:pt>
                <c:pt idx="8219">
                  <c:v>59.111624865862296</c:v>
                </c:pt>
                <c:pt idx="8220">
                  <c:v>59.114836243550002</c:v>
                </c:pt>
                <c:pt idx="8221">
                  <c:v>59.118047408403399</c:v>
                </c:pt>
                <c:pt idx="8222">
                  <c:v>59.121258360436499</c:v>
                </c:pt>
                <c:pt idx="8223">
                  <c:v>59.124469099663202</c:v>
                </c:pt>
                <c:pt idx="8224">
                  <c:v>59.127679626097603</c:v>
                </c:pt>
                <c:pt idx="8225">
                  <c:v>59.1308899397537</c:v>
                </c:pt>
                <c:pt idx="8226">
                  <c:v>59.1341000406454</c:v>
                </c:pt>
                <c:pt idx="8227">
                  <c:v>59.137309928786699</c:v>
                </c:pt>
                <c:pt idx="8228">
                  <c:v>59.140519604191603</c:v>
                </c:pt>
                <c:pt idx="8229">
                  <c:v>59.143729066874201</c:v>
                </c:pt>
                <c:pt idx="8230">
                  <c:v>59.146938316848299</c:v>
                </c:pt>
                <c:pt idx="8231">
                  <c:v>59.150147354128002</c:v>
                </c:pt>
                <c:pt idx="8232">
                  <c:v>59.1533561787273</c:v>
                </c:pt>
                <c:pt idx="8233">
                  <c:v>59.156564790660099</c:v>
                </c:pt>
                <c:pt idx="8234">
                  <c:v>59.159773189940502</c:v>
                </c:pt>
                <c:pt idx="8235">
                  <c:v>59.162981376582501</c:v>
                </c:pt>
                <c:pt idx="8236">
                  <c:v>59.1661893505999</c:v>
                </c:pt>
                <c:pt idx="8237">
                  <c:v>59.169397112006898</c:v>
                </c:pt>
                <c:pt idx="8238">
                  <c:v>59.172604660817299</c:v>
                </c:pt>
                <c:pt idx="8239">
                  <c:v>59.175811997045201</c:v>
                </c:pt>
                <c:pt idx="8240">
                  <c:v>59.179019120704503</c:v>
                </c:pt>
                <c:pt idx="8241">
                  <c:v>59.1822260318094</c:v>
                </c:pt>
                <c:pt idx="8242">
                  <c:v>59.185432730373599</c:v>
                </c:pt>
                <c:pt idx="8243">
                  <c:v>59.188639216411197</c:v>
                </c:pt>
                <c:pt idx="8244">
                  <c:v>59.191845489936199</c:v>
                </c:pt>
                <c:pt idx="8245">
                  <c:v>59.195051550962603</c:v>
                </c:pt>
                <c:pt idx="8246">
                  <c:v>59.198257399504399</c:v>
                </c:pt>
                <c:pt idx="8247">
                  <c:v>59.2014630355755</c:v>
                </c:pt>
                <c:pt idx="8248">
                  <c:v>59.204668459189897</c:v>
                </c:pt>
                <c:pt idx="8249">
                  <c:v>59.2078736703616</c:v>
                </c:pt>
                <c:pt idx="8250">
                  <c:v>59.211078669104502</c:v>
                </c:pt>
                <c:pt idx="8251">
                  <c:v>59.214283455432799</c:v>
                </c:pt>
                <c:pt idx="8252">
                  <c:v>59.217488029360297</c:v>
                </c:pt>
                <c:pt idx="8253">
                  <c:v>59.220692390901</c:v>
                </c:pt>
                <c:pt idx="8254">
                  <c:v>59.2238965400688</c:v>
                </c:pt>
                <c:pt idx="8255">
                  <c:v>59.227100476877901</c:v>
                </c:pt>
                <c:pt idx="8256">
                  <c:v>59.230304201342101</c:v>
                </c:pt>
                <c:pt idx="8257">
                  <c:v>59.233507713475397</c:v>
                </c:pt>
                <c:pt idx="8258">
                  <c:v>59.236711013291902</c:v>
                </c:pt>
                <c:pt idx="8259">
                  <c:v>59.2399141008054</c:v>
                </c:pt>
                <c:pt idx="8260">
                  <c:v>59.243116976030002</c:v>
                </c:pt>
                <c:pt idx="8261">
                  <c:v>59.2463196389796</c:v>
                </c:pt>
                <c:pt idx="8262">
                  <c:v>59.249522089668197</c:v>
                </c:pt>
                <c:pt idx="8263">
                  <c:v>59.2527243281098</c:v>
                </c:pt>
                <c:pt idx="8264">
                  <c:v>59.255926354318298</c:v>
                </c:pt>
                <c:pt idx="8265">
                  <c:v>59.259128168307797</c:v>
                </c:pt>
                <c:pt idx="8266">
                  <c:v>59.262329770092201</c:v>
                </c:pt>
                <c:pt idx="8267">
                  <c:v>59.265531159685501</c:v>
                </c:pt>
                <c:pt idx="8268">
                  <c:v>59.268732337101603</c:v>
                </c:pt>
                <c:pt idx="8269">
                  <c:v>59.271933302354498</c:v>
                </c:pt>
                <c:pt idx="8270">
                  <c:v>59.275134055458302</c:v>
                </c:pt>
                <c:pt idx="8271">
                  <c:v>59.278334596426802</c:v>
                </c:pt>
                <c:pt idx="8272">
                  <c:v>59.281534925274002</c:v>
                </c:pt>
                <c:pt idx="8273">
                  <c:v>59.284735042013999</c:v>
                </c:pt>
                <c:pt idx="8274">
                  <c:v>59.287934946660599</c:v>
                </c:pt>
                <c:pt idx="8275">
                  <c:v>59.291134639227799</c:v>
                </c:pt>
                <c:pt idx="8276">
                  <c:v>59.294334119729697</c:v>
                </c:pt>
                <c:pt idx="8277">
                  <c:v>59.297533388180199</c:v>
                </c:pt>
                <c:pt idx="8278">
                  <c:v>59.300732444593201</c:v>
                </c:pt>
                <c:pt idx="8279">
                  <c:v>59.303931288982703</c:v>
                </c:pt>
                <c:pt idx="8280">
                  <c:v>59.307129921362801</c:v>
                </c:pt>
                <c:pt idx="8281">
                  <c:v>59.310328341747301</c:v>
                </c:pt>
                <c:pt idx="8282">
                  <c:v>59.3135265501502</c:v>
                </c:pt>
                <c:pt idx="8283">
                  <c:v>59.316724546585498</c:v>
                </c:pt>
                <c:pt idx="8284">
                  <c:v>59.319922331067097</c:v>
                </c:pt>
                <c:pt idx="8285">
                  <c:v>59.323119903609097</c:v>
                </c:pt>
                <c:pt idx="8286">
                  <c:v>59.326317264225402</c:v>
                </c:pt>
                <c:pt idx="8287">
                  <c:v>59.329514412929903</c:v>
                </c:pt>
                <c:pt idx="8288">
                  <c:v>59.332711349736599</c:v>
                </c:pt>
                <c:pt idx="8289">
                  <c:v>59.3359080746595</c:v>
                </c:pt>
                <c:pt idx="8290">
                  <c:v>59.339104587712498</c:v>
                </c:pt>
                <c:pt idx="8291">
                  <c:v>59.342300888909698</c:v>
                </c:pt>
                <c:pt idx="8292">
                  <c:v>59.345496978264897</c:v>
                </c:pt>
                <c:pt idx="8293">
                  <c:v>59.348692855792102</c:v>
                </c:pt>
                <c:pt idx="8294">
                  <c:v>59.351888521505302</c:v>
                </c:pt>
                <c:pt idx="8295">
                  <c:v>59.355083975418502</c:v>
                </c:pt>
                <c:pt idx="8296">
                  <c:v>59.358279217545601</c:v>
                </c:pt>
                <c:pt idx="8297">
                  <c:v>59.361474247900503</c:v>
                </c:pt>
                <c:pt idx="8298">
                  <c:v>59.364669066497299</c:v>
                </c:pt>
                <c:pt idx="8299">
                  <c:v>59.367863673349902</c:v>
                </c:pt>
                <c:pt idx="8300">
                  <c:v>59.371058068472202</c:v>
                </c:pt>
                <c:pt idx="8301">
                  <c:v>59.374252251878197</c:v>
                </c:pt>
                <c:pt idx="8302">
                  <c:v>59.377446223581899</c:v>
                </c:pt>
                <c:pt idx="8303">
                  <c:v>59.380639983597298</c:v>
                </c:pt>
                <c:pt idx="8304">
                  <c:v>59.383833531938102</c:v>
                </c:pt>
                <c:pt idx="8305">
                  <c:v>59.387026868618598</c:v>
                </c:pt>
                <c:pt idx="8306">
                  <c:v>59.390219993652501</c:v>
                </c:pt>
                <c:pt idx="8307">
                  <c:v>59.3934129070539</c:v>
                </c:pt>
                <c:pt idx="8308">
                  <c:v>59.396605608836602</c:v>
                </c:pt>
                <c:pt idx="8309">
                  <c:v>59.399798099014802</c:v>
                </c:pt>
                <c:pt idx="8310">
                  <c:v>59.402990377602201</c:v>
                </c:pt>
                <c:pt idx="8311">
                  <c:v>59.406182444612902</c:v>
                </c:pt>
                <c:pt idx="8312">
                  <c:v>59.409374300060897</c:v>
                </c:pt>
                <c:pt idx="8313">
                  <c:v>59.412565943959997</c:v>
                </c:pt>
                <c:pt idx="8314">
                  <c:v>59.415757376324201</c:v>
                </c:pt>
                <c:pt idx="8315">
                  <c:v>59.4189485971675</c:v>
                </c:pt>
                <c:pt idx="8316">
                  <c:v>59.422139606503897</c:v>
                </c:pt>
                <c:pt idx="8317">
                  <c:v>59.4253304043472</c:v>
                </c:pt>
                <c:pt idx="8318">
                  <c:v>59.428520990711398</c:v>
                </c:pt>
                <c:pt idx="8319">
                  <c:v>59.431711365610603</c:v>
                </c:pt>
                <c:pt idx="8320">
                  <c:v>59.4349015290585</c:v>
                </c:pt>
                <c:pt idx="8321">
                  <c:v>59.4380914810693</c:v>
                </c:pt>
                <c:pt idx="8322">
                  <c:v>59.441281221656801</c:v>
                </c:pt>
                <c:pt idx="8323">
                  <c:v>59.444470750834903</c:v>
                </c:pt>
                <c:pt idx="8324">
                  <c:v>59.447660068617701</c:v>
                </c:pt>
                <c:pt idx="8325">
                  <c:v>59.450849175019101</c:v>
                </c:pt>
                <c:pt idx="8326">
                  <c:v>59.454038070053002</c:v>
                </c:pt>
                <c:pt idx="8327">
                  <c:v>59.457226753733302</c:v>
                </c:pt>
                <c:pt idx="8328">
                  <c:v>59.460415226074097</c:v>
                </c:pt>
                <c:pt idx="8329">
                  <c:v>59.463603487089202</c:v>
                </c:pt>
                <c:pt idx="8330">
                  <c:v>59.466791536792698</c:v>
                </c:pt>
                <c:pt idx="8331">
                  <c:v>59.469979375198399</c:v>
                </c:pt>
                <c:pt idx="8332">
                  <c:v>59.473167002320302</c:v>
                </c:pt>
                <c:pt idx="8333">
                  <c:v>59.476354418172299</c:v>
                </c:pt>
                <c:pt idx="8334">
                  <c:v>59.479541622768402</c:v>
                </c:pt>
                <c:pt idx="8335">
                  <c:v>59.4827286161226</c:v>
                </c:pt>
                <c:pt idx="8336">
                  <c:v>59.4859153982487</c:v>
                </c:pt>
                <c:pt idx="8337">
                  <c:v>59.4891019691607</c:v>
                </c:pt>
                <c:pt idx="8338">
                  <c:v>59.492288328872597</c:v>
                </c:pt>
                <c:pt idx="8339">
                  <c:v>59.495474477398297</c:v>
                </c:pt>
                <c:pt idx="8340">
                  <c:v>59.498660414751697</c:v>
                </c:pt>
                <c:pt idx="8341">
                  <c:v>59.501846140946803</c:v>
                </c:pt>
                <c:pt idx="8342">
                  <c:v>59.505031655997499</c:v>
                </c:pt>
                <c:pt idx="8343">
                  <c:v>59.508216959917803</c:v>
                </c:pt>
                <c:pt idx="8344">
                  <c:v>59.5114020527215</c:v>
                </c:pt>
                <c:pt idx="8345">
                  <c:v>59.514586934422702</c:v>
                </c:pt>
                <c:pt idx="8346">
                  <c:v>59.5177716050353</c:v>
                </c:pt>
                <c:pt idx="8347">
                  <c:v>59.520956064573198</c:v>
                </c:pt>
                <c:pt idx="8348">
                  <c:v>59.524140313050303</c:v>
                </c:pt>
                <c:pt idx="8349">
                  <c:v>59.527324350480598</c:v>
                </c:pt>
                <c:pt idx="8350">
                  <c:v>59.530508176878101</c:v>
                </c:pt>
                <c:pt idx="8351">
                  <c:v>59.533691792256498</c:v>
                </c:pt>
                <c:pt idx="8352">
                  <c:v>59.53687519663</c:v>
                </c:pt>
                <c:pt idx="8353">
                  <c:v>59.540058390012398</c:v>
                </c:pt>
                <c:pt idx="8354">
                  <c:v>59.543241372417697</c:v>
                </c:pt>
                <c:pt idx="8355">
                  <c:v>59.546424143859802</c:v>
                </c:pt>
                <c:pt idx="8356">
                  <c:v>59.549606704352598</c:v>
                </c:pt>
                <c:pt idx="8357">
                  <c:v>59.552789053909997</c:v>
                </c:pt>
                <c:pt idx="8358">
                  <c:v>59.555971192546103</c:v>
                </c:pt>
                <c:pt idx="8359">
                  <c:v>59.559153120274601</c:v>
                </c:pt>
                <c:pt idx="8360">
                  <c:v>59.562334837109702</c:v>
                </c:pt>
                <c:pt idx="8361">
                  <c:v>59.565516343065099</c:v>
                </c:pt>
                <c:pt idx="8362">
                  <c:v>59.568697638154802</c:v>
                </c:pt>
                <c:pt idx="8363">
                  <c:v>59.571878722392803</c:v>
                </c:pt>
                <c:pt idx="8364">
                  <c:v>59.575059595793</c:v>
                </c:pt>
                <c:pt idx="8365">
                  <c:v>59.578240258369298</c:v>
                </c:pt>
                <c:pt idx="8366">
                  <c:v>59.581420710135603</c:v>
                </c:pt>
                <c:pt idx="8367">
                  <c:v>59.584600951105898</c:v>
                </c:pt>
                <c:pt idx="8368">
                  <c:v>59.587780981294102</c:v>
                </c:pt>
                <c:pt idx="8369">
                  <c:v>59.5909608007141</c:v>
                </c:pt>
                <c:pt idx="8370">
                  <c:v>59.594140409379797</c:v>
                </c:pt>
                <c:pt idx="8371">
                  <c:v>59.597319807305297</c:v>
                </c:pt>
                <c:pt idx="8372">
                  <c:v>59.600498994504299</c:v>
                </c:pt>
                <c:pt idx="8373">
                  <c:v>59.603677970990802</c:v>
                </c:pt>
                <c:pt idx="8374">
                  <c:v>59.606856736778902</c:v>
                </c:pt>
                <c:pt idx="8375">
                  <c:v>59.610035291882198</c:v>
                </c:pt>
                <c:pt idx="8376">
                  <c:v>59.613213636314903</c:v>
                </c:pt>
                <c:pt idx="8377">
                  <c:v>59.6163917700908</c:v>
                </c:pt>
                <c:pt idx="8378">
                  <c:v>59.619569693223902</c:v>
                </c:pt>
                <c:pt idx="8379">
                  <c:v>59.622747405727999</c:v>
                </c:pt>
                <c:pt idx="8380">
                  <c:v>59.625924907617097</c:v>
                </c:pt>
                <c:pt idx="8381">
                  <c:v>59.629102198905201</c:v>
                </c:pt>
                <c:pt idx="8382">
                  <c:v>59.632279279606003</c:v>
                </c:pt>
                <c:pt idx="8383">
                  <c:v>59.635456149733699</c:v>
                </c:pt>
                <c:pt idx="8384">
                  <c:v>59.638632809302003</c:v>
                </c:pt>
                <c:pt idx="8385">
                  <c:v>59.641809258324898</c:v>
                </c:pt>
                <c:pt idx="8386">
                  <c:v>59.644985496816297</c:v>
                </c:pt>
                <c:pt idx="8387">
                  <c:v>59.648161524790098</c:v>
                </c:pt>
                <c:pt idx="8388">
                  <c:v>59.651337342260298</c:v>
                </c:pt>
                <c:pt idx="8389">
                  <c:v>59.654512949240797</c:v>
                </c:pt>
                <c:pt idx="8390">
                  <c:v>59.657688345745498</c:v>
                </c:pt>
                <c:pt idx="8391">
                  <c:v>59.660863531788202</c:v>
                </c:pt>
                <c:pt idx="8392">
                  <c:v>59.664038507382998</c:v>
                </c:pt>
                <c:pt idx="8393">
                  <c:v>59.667213272543698</c:v>
                </c:pt>
                <c:pt idx="8394">
                  <c:v>59.670387827284301</c:v>
                </c:pt>
                <c:pt idx="8395">
                  <c:v>59.673562171618698</c:v>
                </c:pt>
                <c:pt idx="8396">
                  <c:v>59.676736305560702</c:v>
                </c:pt>
                <c:pt idx="8397">
                  <c:v>59.679910229124303</c:v>
                </c:pt>
                <c:pt idx="8398">
                  <c:v>59.683083942323499</c:v>
                </c:pt>
                <c:pt idx="8399">
                  <c:v>59.686257445171996</c:v>
                </c:pt>
                <c:pt idx="8400">
                  <c:v>59.6894307376839</c:v>
                </c:pt>
                <c:pt idx="8401">
                  <c:v>59.692603819873099</c:v>
                </c:pt>
                <c:pt idx="8402">
                  <c:v>59.695776691753402</c:v>
                </c:pt>
                <c:pt idx="8403">
                  <c:v>59.698949353338797</c:v>
                </c:pt>
                <c:pt idx="8404">
                  <c:v>59.702121804643099</c:v>
                </c:pt>
                <c:pt idx="8405">
                  <c:v>59.705294045680397</c:v>
                </c:pt>
                <c:pt idx="8406">
                  <c:v>59.708466076464397</c:v>
                </c:pt>
                <c:pt idx="8407">
                  <c:v>59.711637897009197</c:v>
                </c:pt>
                <c:pt idx="8408">
                  <c:v>59.714809507328603</c:v>
                </c:pt>
                <c:pt idx="8409">
                  <c:v>59.717980907436498</c:v>
                </c:pt>
                <c:pt idx="8410">
                  <c:v>59.721152097346803</c:v>
                </c:pt>
                <c:pt idx="8411">
                  <c:v>59.7243230770735</c:v>
                </c:pt>
                <c:pt idx="8412">
                  <c:v>59.727493846630502</c:v>
                </c:pt>
                <c:pt idx="8413">
                  <c:v>59.7306644060316</c:v>
                </c:pt>
                <c:pt idx="8414">
                  <c:v>59.733834755290701</c:v>
                </c:pt>
                <c:pt idx="8415">
                  <c:v>59.737004894421901</c:v>
                </c:pt>
                <c:pt idx="8416">
                  <c:v>59.740174823438899</c:v>
                </c:pt>
                <c:pt idx="8417">
                  <c:v>59.743344542355601</c:v>
                </c:pt>
                <c:pt idx="8418">
                  <c:v>59.746514051186097</c:v>
                </c:pt>
                <c:pt idx="8419">
                  <c:v>59.7496833499441</c:v>
                </c:pt>
                <c:pt idx="8420">
                  <c:v>59.7528524386437</c:v>
                </c:pt>
                <c:pt idx="8421">
                  <c:v>59.756021317298597</c:v>
                </c:pt>
                <c:pt idx="8422">
                  <c:v>59.759189985922802</c:v>
                </c:pt>
                <c:pt idx="8423">
                  <c:v>59.7623584445302</c:v>
                </c:pt>
                <c:pt idx="8424">
                  <c:v>59.765526693134703</c:v>
                </c:pt>
                <c:pt idx="8425">
                  <c:v>59.768694731750202</c:v>
                </c:pt>
                <c:pt idx="8426">
                  <c:v>59.771862560390502</c:v>
                </c:pt>
                <c:pt idx="8427">
                  <c:v>59.775030179069702</c:v>
                </c:pt>
                <c:pt idx="8428">
                  <c:v>59.7781975878016</c:v>
                </c:pt>
                <c:pt idx="8429">
                  <c:v>59.781364786600001</c:v>
                </c:pt>
                <c:pt idx="8430">
                  <c:v>59.784531775479003</c:v>
                </c:pt>
                <c:pt idx="8431">
                  <c:v>59.787698554452298</c:v>
                </c:pt>
                <c:pt idx="8432">
                  <c:v>59.790865123533898</c:v>
                </c:pt>
                <c:pt idx="8433">
                  <c:v>59.794031482737701</c:v>
                </c:pt>
                <c:pt idx="8434">
                  <c:v>59.797197632077598</c:v>
                </c:pt>
                <c:pt idx="8435">
                  <c:v>59.800363571567402</c:v>
                </c:pt>
                <c:pt idx="8436">
                  <c:v>59.803529301221097</c:v>
                </c:pt>
                <c:pt idx="8437">
                  <c:v>59.806694821052602</c:v>
                </c:pt>
                <c:pt idx="8438">
                  <c:v>59.809860131075702</c:v>
                </c:pt>
                <c:pt idx="8439">
                  <c:v>59.813025231304302</c:v>
                </c:pt>
                <c:pt idx="8440">
                  <c:v>59.816190121752399</c:v>
                </c:pt>
                <c:pt idx="8441">
                  <c:v>59.8193548024338</c:v>
                </c:pt>
                <c:pt idx="8442">
                  <c:v>59.822519273362502</c:v>
                </c:pt>
                <c:pt idx="8443">
                  <c:v>59.825683534552297</c:v>
                </c:pt>
                <c:pt idx="8444">
                  <c:v>59.828847586016998</c:v>
                </c:pt>
                <c:pt idx="8445">
                  <c:v>59.832011427770702</c:v>
                </c:pt>
                <c:pt idx="8446">
                  <c:v>59.835175059827201</c:v>
                </c:pt>
                <c:pt idx="8447">
                  <c:v>59.838338482200299</c:v>
                </c:pt>
                <c:pt idx="8448">
                  <c:v>59.841501694903997</c:v>
                </c:pt>
                <c:pt idx="8449">
                  <c:v>59.844664697952098</c:v>
                </c:pt>
                <c:pt idx="8450">
                  <c:v>59.847827491358601</c:v>
                </c:pt>
                <c:pt idx="8451">
                  <c:v>59.850990075137403</c:v>
                </c:pt>
                <c:pt idx="8452">
                  <c:v>59.854152449302198</c:v>
                </c:pt>
                <c:pt idx="8453">
                  <c:v>59.857314613866997</c:v>
                </c:pt>
                <c:pt idx="8454">
                  <c:v>59.860476568845797</c:v>
                </c:pt>
                <c:pt idx="8455">
                  <c:v>59.863638314252199</c:v>
                </c:pt>
                <c:pt idx="8456">
                  <c:v>59.866799850100399</c:v>
                </c:pt>
                <c:pt idx="8457">
                  <c:v>59.869961176404097</c:v>
                </c:pt>
                <c:pt idx="8458">
                  <c:v>59.873122293177197</c:v>
                </c:pt>
                <c:pt idx="8459">
                  <c:v>59.876283200433598</c:v>
                </c:pt>
                <c:pt idx="8460">
                  <c:v>59.879443898187297</c:v>
                </c:pt>
                <c:pt idx="8461">
                  <c:v>59.882604386452002</c:v>
                </c:pt>
                <c:pt idx="8462">
                  <c:v>59.885764665241602</c:v>
                </c:pt>
                <c:pt idx="8463">
                  <c:v>59.888924734570097</c:v>
                </c:pt>
                <c:pt idx="8464">
                  <c:v>59.892084594451298</c:v>
                </c:pt>
                <c:pt idx="8465">
                  <c:v>59.895244244899096</c:v>
                </c:pt>
                <c:pt idx="8466">
                  <c:v>59.898403685927398</c:v>
                </c:pt>
                <c:pt idx="8467">
                  <c:v>59.901562917550102</c:v>
                </c:pt>
                <c:pt idx="8468">
                  <c:v>59.904721939780899</c:v>
                </c:pt>
                <c:pt idx="8469">
                  <c:v>59.907880752633901</c:v>
                </c:pt>
                <c:pt idx="8470">
                  <c:v>59.911039356122899</c:v>
                </c:pt>
                <c:pt idx="8471">
                  <c:v>59.914197750261799</c:v>
                </c:pt>
                <c:pt idx="8472">
                  <c:v>59.9173559350644</c:v>
                </c:pt>
                <c:pt idx="8473">
                  <c:v>59.920513910544599</c:v>
                </c:pt>
                <c:pt idx="8474">
                  <c:v>59.923671676716303</c:v>
                </c:pt>
                <c:pt idx="8475">
                  <c:v>59.926829233593402</c:v>
                </c:pt>
                <c:pt idx="8476">
                  <c:v>59.929986581189702</c:v>
                </c:pt>
                <c:pt idx="8477">
                  <c:v>59.933143719519201</c:v>
                </c:pt>
                <c:pt idx="8478">
                  <c:v>59.936300648595598</c:v>
                </c:pt>
                <c:pt idx="8479">
                  <c:v>59.939457368432997</c:v>
                </c:pt>
                <c:pt idx="8480">
                  <c:v>59.942613879044998</c:v>
                </c:pt>
                <c:pt idx="8481">
                  <c:v>59.945770180445699</c:v>
                </c:pt>
                <c:pt idx="8482">
                  <c:v>59.948926272648897</c:v>
                </c:pt>
                <c:pt idx="8483">
                  <c:v>59.9520821556684</c:v>
                </c:pt>
                <c:pt idx="8484">
                  <c:v>59.955237829518097</c:v>
                </c:pt>
                <c:pt idx="8485">
                  <c:v>59.958393294211902</c:v>
                </c:pt>
                <c:pt idx="8486">
                  <c:v>59.961548549763698</c:v>
                </c:pt>
                <c:pt idx="8487">
                  <c:v>59.964703596187398</c:v>
                </c:pt>
                <c:pt idx="8488">
                  <c:v>59.967858433496701</c:v>
                </c:pt>
                <c:pt idx="8489">
                  <c:v>59.971013061705598</c:v>
                </c:pt>
                <c:pt idx="8490">
                  <c:v>59.974167480827901</c:v>
                </c:pt>
                <c:pt idx="8491">
                  <c:v>59.977321690877602</c:v>
                </c:pt>
                <c:pt idx="8492">
                  <c:v>59.980475691868399</c:v>
                </c:pt>
                <c:pt idx="8493">
                  <c:v>59.983629483814298</c:v>
                </c:pt>
                <c:pt idx="8494">
                  <c:v>59.986783066728997</c:v>
                </c:pt>
                <c:pt idx="8495">
                  <c:v>59.989936440626501</c:v>
                </c:pt>
                <c:pt idx="8496">
                  <c:v>59.993089605520701</c:v>
                </c:pt>
                <c:pt idx="8497">
                  <c:v>59.996242561425298</c:v>
                </c:pt>
                <c:pt idx="8498">
                  <c:v>59.999395308354302</c:v>
                </c:pt>
                <c:pt idx="8499">
                  <c:v>60.002547846321598</c:v>
                </c:pt>
                <c:pt idx="8500">
                  <c:v>60.005700175340898</c:v>
                </c:pt>
                <c:pt idx="8501">
                  <c:v>60.008852295426102</c:v>
                </c:pt>
                <c:pt idx="8502">
                  <c:v>60.0120042065912</c:v>
                </c:pt>
                <c:pt idx="8503">
                  <c:v>60.015155908849898</c:v>
                </c:pt>
                <c:pt idx="8504">
                  <c:v>60.018307402216102</c:v>
                </c:pt>
                <c:pt idx="8505">
                  <c:v>60.021458686703802</c:v>
                </c:pt>
                <c:pt idx="8506">
                  <c:v>60.024609762326598</c:v>
                </c:pt>
                <c:pt idx="8507">
                  <c:v>60.027760629098601</c:v>
                </c:pt>
                <c:pt idx="8508">
                  <c:v>60.030911287033597</c:v>
                </c:pt>
                <c:pt idx="8509">
                  <c:v>60.034061736145297</c:v>
                </c:pt>
                <c:pt idx="8510">
                  <c:v>60.037211976447701</c:v>
                </c:pt>
                <c:pt idx="8511">
                  <c:v>60.040362007954698</c:v>
                </c:pt>
                <c:pt idx="8512">
                  <c:v>60.043511830680004</c:v>
                </c:pt>
                <c:pt idx="8513">
                  <c:v>60.0466614446376</c:v>
                </c:pt>
                <c:pt idx="8514">
                  <c:v>60.0498108498413</c:v>
                </c:pt>
                <c:pt idx="8515">
                  <c:v>60.052960046304896</c:v>
                </c:pt>
                <c:pt idx="8516">
                  <c:v>60.0561090340424</c:v>
                </c:pt>
                <c:pt idx="8517">
                  <c:v>60.059257813067397</c:v>
                </c:pt>
                <c:pt idx="8518">
                  <c:v>60.062406383393999</c:v>
                </c:pt>
                <c:pt idx="8519">
                  <c:v>60.065554745036003</c:v>
                </c:pt>
                <c:pt idx="8520">
                  <c:v>60.068702898007203</c:v>
                </c:pt>
                <c:pt idx="8521">
                  <c:v>60.071850842321403</c:v>
                </c:pt>
                <c:pt idx="8522">
                  <c:v>60.074998577992602</c:v>
                </c:pt>
                <c:pt idx="8523">
                  <c:v>60.078146105034499</c:v>
                </c:pt>
                <c:pt idx="8524">
                  <c:v>60.081293423460998</c:v>
                </c:pt>
                <c:pt idx="8525">
                  <c:v>60.084440533285999</c:v>
                </c:pt>
                <c:pt idx="8526">
                  <c:v>60.0875874345233</c:v>
                </c:pt>
                <c:pt idx="8527">
                  <c:v>60.090734127186799</c:v>
                </c:pt>
                <c:pt idx="8528">
                  <c:v>60.093880611290302</c:v>
                </c:pt>
                <c:pt idx="8529">
                  <c:v>60.097026886847601</c:v>
                </c:pt>
                <c:pt idx="8530">
                  <c:v>60.100172953872601</c:v>
                </c:pt>
                <c:pt idx="8531">
                  <c:v>60.1033188123792</c:v>
                </c:pt>
                <c:pt idx="8532">
                  <c:v>60.106464462381197</c:v>
                </c:pt>
                <c:pt idx="8533">
                  <c:v>60.109609903892398</c:v>
                </c:pt>
                <c:pt idx="8534">
                  <c:v>60.112755136926602</c:v>
                </c:pt>
                <c:pt idx="8535">
                  <c:v>60.115900161497798</c:v>
                </c:pt>
                <c:pt idx="8536">
                  <c:v>60.119044977619801</c:v>
                </c:pt>
                <c:pt idx="8537">
                  <c:v>60.122189585306401</c:v>
                </c:pt>
                <c:pt idx="8538">
                  <c:v>60.125333984571398</c:v>
                </c:pt>
                <c:pt idx="8539">
                  <c:v>60.128478175428697</c:v>
                </c:pt>
                <c:pt idx="8540">
                  <c:v>60.131622157892103</c:v>
                </c:pt>
                <c:pt idx="8541">
                  <c:v>60.134765931975501</c:v>
                </c:pt>
                <c:pt idx="8542">
                  <c:v>60.137909497692803</c:v>
                </c:pt>
                <c:pt idx="8543">
                  <c:v>60.141052855057602</c:v>
                </c:pt>
                <c:pt idx="8544">
                  <c:v>60.144196004084002</c:v>
                </c:pt>
                <c:pt idx="8545">
                  <c:v>60.147338944785702</c:v>
                </c:pt>
                <c:pt idx="8546">
                  <c:v>60.1504816771766</c:v>
                </c:pt>
                <c:pt idx="8547">
                  <c:v>60.153624201270397</c:v>
                </c:pt>
                <c:pt idx="8548">
                  <c:v>60.156766517081103</c:v>
                </c:pt>
                <c:pt idx="8549">
                  <c:v>60.159908624622503</c:v>
                </c:pt>
                <c:pt idx="8550">
                  <c:v>60.163050523908403</c:v>
                </c:pt>
                <c:pt idx="8551">
                  <c:v>60.166192214952602</c:v>
                </c:pt>
                <c:pt idx="8552">
                  <c:v>60.169333697768998</c:v>
                </c:pt>
                <c:pt idx="8553">
                  <c:v>60.172474972371397</c:v>
                </c:pt>
                <c:pt idx="8554">
                  <c:v>60.175616038773697</c:v>
                </c:pt>
                <c:pt idx="8555">
                  <c:v>60.178756896989597</c:v>
                </c:pt>
                <c:pt idx="8556">
                  <c:v>60.181897547033003</c:v>
                </c:pt>
                <c:pt idx="8557">
                  <c:v>60.185037988917799</c:v>
                </c:pt>
                <c:pt idx="8558">
                  <c:v>60.188178222657797</c:v>
                </c:pt>
                <c:pt idx="8559">
                  <c:v>60.191318248266803</c:v>
                </c:pt>
                <c:pt idx="8560">
                  <c:v>60.194458065758603</c:v>
                </c:pt>
                <c:pt idx="8561">
                  <c:v>60.197597675147001</c:v>
                </c:pt>
                <c:pt idx="8562">
                  <c:v>60.200737076446003</c:v>
                </c:pt>
                <c:pt idx="8563">
                  <c:v>60.203876269669301</c:v>
                </c:pt>
                <c:pt idx="8564">
                  <c:v>60.207015254830701</c:v>
                </c:pt>
                <c:pt idx="8565">
                  <c:v>60.2101540319441</c:v>
                </c:pt>
                <c:pt idx="8566">
                  <c:v>60.213292601023298</c:v>
                </c:pt>
                <c:pt idx="8567">
                  <c:v>60.2164309620821</c:v>
                </c:pt>
                <c:pt idx="8568">
                  <c:v>60.219569115134398</c:v>
                </c:pt>
                <c:pt idx="8569">
                  <c:v>60.222707060193898</c:v>
                </c:pt>
                <c:pt idx="8570">
                  <c:v>60.225844797274597</c:v>
                </c:pt>
                <c:pt idx="8571">
                  <c:v>60.228982326390202</c:v>
                </c:pt>
                <c:pt idx="8572">
                  <c:v>60.232119647554498</c:v>
                </c:pt>
                <c:pt idx="8573">
                  <c:v>60.235256760781397</c:v>
                </c:pt>
                <c:pt idx="8574">
                  <c:v>60.238393666084697</c:v>
                </c:pt>
                <c:pt idx="8575">
                  <c:v>60.241530363478198</c:v>
                </c:pt>
                <c:pt idx="8576">
                  <c:v>60.244666852975797</c:v>
                </c:pt>
                <c:pt idx="8577">
                  <c:v>60.247803134591202</c:v>
                </c:pt>
                <c:pt idx="8578">
                  <c:v>60.250939208338302</c:v>
                </c:pt>
                <c:pt idx="8579">
                  <c:v>60.254075074230897</c:v>
                </c:pt>
                <c:pt idx="8580">
                  <c:v>60.2572107322828</c:v>
                </c:pt>
                <c:pt idx="8581">
                  <c:v>60.260346182507803</c:v>
                </c:pt>
                <c:pt idx="8582">
                  <c:v>60.263481424919803</c:v>
                </c:pt>
                <c:pt idx="8583">
                  <c:v>60.2666164595325</c:v>
                </c:pt>
                <c:pt idx="8584">
                  <c:v>60.269751286359899</c:v>
                </c:pt>
                <c:pt idx="8585">
                  <c:v>60.272885905415599</c:v>
                </c:pt>
                <c:pt idx="8586">
                  <c:v>60.276020316713598</c:v>
                </c:pt>
                <c:pt idx="8587">
                  <c:v>60.279154520267603</c:v>
                </c:pt>
                <c:pt idx="8588">
                  <c:v>60.282288516091398</c:v>
                </c:pt>
                <c:pt idx="8589">
                  <c:v>60.285422304198903</c:v>
                </c:pt>
                <c:pt idx="8590">
                  <c:v>60.288555884603902</c:v>
                </c:pt>
                <c:pt idx="8591">
                  <c:v>60.291689257320201</c:v>
                </c:pt>
                <c:pt idx="8592">
                  <c:v>60.294822422361499</c:v>
                </c:pt>
                <c:pt idx="8593">
                  <c:v>60.297955379741801</c:v>
                </c:pt>
                <c:pt idx="8594">
                  <c:v>60.301088129474799</c:v>
                </c:pt>
                <c:pt idx="8595">
                  <c:v>60.304220671574299</c:v>
                </c:pt>
                <c:pt idx="8596">
                  <c:v>60.3073530060542</c:v>
                </c:pt>
                <c:pt idx="8597">
                  <c:v>60.3104851329282</c:v>
                </c:pt>
                <c:pt idx="8598">
                  <c:v>60.313617052210198</c:v>
                </c:pt>
                <c:pt idx="8599">
                  <c:v>60.3167487639139</c:v>
                </c:pt>
                <c:pt idx="8600">
                  <c:v>60.319880268053197</c:v>
                </c:pt>
                <c:pt idx="8601">
                  <c:v>60.323011564641902</c:v>
                </c:pt>
                <c:pt idx="8602">
                  <c:v>60.3261426536938</c:v>
                </c:pt>
                <c:pt idx="8603">
                  <c:v>60.329273535222697</c:v>
                </c:pt>
                <c:pt idx="8604">
                  <c:v>60.332404209242398</c:v>
                </c:pt>
                <c:pt idx="8605">
                  <c:v>60.335534675766702</c:v>
                </c:pt>
                <c:pt idx="8606">
                  <c:v>60.338664934809401</c:v>
                </c:pt>
                <c:pt idx="8607">
                  <c:v>60.341794986384301</c:v>
                </c:pt>
                <c:pt idx="8608">
                  <c:v>60.344924830505299</c:v>
                </c:pt>
                <c:pt idx="8609">
                  <c:v>60.348054467186003</c:v>
                </c:pt>
                <c:pt idx="8610">
                  <c:v>60.351183896440403</c:v>
                </c:pt>
                <c:pt idx="8611">
                  <c:v>60.354313118282199</c:v>
                </c:pt>
                <c:pt idx="8612">
                  <c:v>60.357442132725303</c:v>
                </c:pt>
                <c:pt idx="8613">
                  <c:v>60.360570939783301</c:v>
                </c:pt>
                <c:pt idx="8614">
                  <c:v>60.363699539470197</c:v>
                </c:pt>
                <c:pt idx="8615">
                  <c:v>60.366827931799698</c:v>
                </c:pt>
                <c:pt idx="8616">
                  <c:v>60.369956116785602</c:v>
                </c:pt>
                <c:pt idx="8617">
                  <c:v>60.373084094441801</c:v>
                </c:pt>
                <c:pt idx="8618">
                  <c:v>60.376211864781901</c:v>
                </c:pt>
                <c:pt idx="8619">
                  <c:v>60.3793394278199</c:v>
                </c:pt>
                <c:pt idx="8620">
                  <c:v>60.382466783569498</c:v>
                </c:pt>
                <c:pt idx="8621">
                  <c:v>60.3855939320445</c:v>
                </c:pt>
                <c:pt idx="8622">
                  <c:v>60.388720873258698</c:v>
                </c:pt>
                <c:pt idx="8623">
                  <c:v>60.391847607225898</c:v>
                </c:pt>
                <c:pt idx="8624">
                  <c:v>60.394974133959899</c:v>
                </c:pt>
                <c:pt idx="8625">
                  <c:v>60.398100453474498</c:v>
                </c:pt>
                <c:pt idx="8626">
                  <c:v>60.401226565783404</c:v>
                </c:pt>
                <c:pt idx="8627">
                  <c:v>60.404352470900598</c:v>
                </c:pt>
                <c:pt idx="8628">
                  <c:v>60.407478168839603</c:v>
                </c:pt>
                <c:pt idx="8629">
                  <c:v>60.410603659614502</c:v>
                </c:pt>
                <c:pt idx="8630">
                  <c:v>60.413728943238901</c:v>
                </c:pt>
                <c:pt idx="8631">
                  <c:v>60.4168540197266</c:v>
                </c:pt>
                <c:pt idx="8632">
                  <c:v>60.419978889091396</c:v>
                </c:pt>
                <c:pt idx="8633">
                  <c:v>60.423103551347197</c:v>
                </c:pt>
                <c:pt idx="8634">
                  <c:v>60.4262280065076</c:v>
                </c:pt>
                <c:pt idx="8635">
                  <c:v>60.429352254586597</c:v>
                </c:pt>
                <c:pt idx="8636">
                  <c:v>60.432476295597802</c:v>
                </c:pt>
                <c:pt idx="8637">
                  <c:v>60.435600129555098</c:v>
                </c:pt>
                <c:pt idx="8638">
                  <c:v>60.4387237564722</c:v>
                </c:pt>
                <c:pt idx="8639">
                  <c:v>60.441847176362998</c:v>
                </c:pt>
                <c:pt idx="8640">
                  <c:v>60.444970389241199</c:v>
                </c:pt>
                <c:pt idx="8641">
                  <c:v>60.448093395120601</c:v>
                </c:pt>
                <c:pt idx="8642">
                  <c:v>60.451216194014897</c:v>
                </c:pt>
                <c:pt idx="8643">
                  <c:v>60.454338785938099</c:v>
                </c:pt>
                <c:pt idx="8644">
                  <c:v>60.457461170903798</c:v>
                </c:pt>
                <c:pt idx="8645">
                  <c:v>60.460583348925802</c:v>
                </c:pt>
                <c:pt idx="8646">
                  <c:v>60.463705320017901</c:v>
                </c:pt>
                <c:pt idx="8647">
                  <c:v>60.466827084194001</c:v>
                </c:pt>
                <c:pt idx="8648">
                  <c:v>60.469948641467703</c:v>
                </c:pt>
                <c:pt idx="8649">
                  <c:v>60.473069991852903</c:v>
                </c:pt>
                <c:pt idx="8650">
                  <c:v>60.476191135363301</c:v>
                </c:pt>
                <c:pt idx="8651">
                  <c:v>60.479312072012704</c:v>
                </c:pt>
                <c:pt idx="8652">
                  <c:v>60.482432801815001</c:v>
                </c:pt>
                <c:pt idx="8653">
                  <c:v>60.485553324783801</c:v>
                </c:pt>
                <c:pt idx="8654">
                  <c:v>60.488673640932902</c:v>
                </c:pt>
                <c:pt idx="8655">
                  <c:v>60.491793750276202</c:v>
                </c:pt>
                <c:pt idx="8656">
                  <c:v>60.4949136528274</c:v>
                </c:pt>
                <c:pt idx="8657">
                  <c:v>60.498033348600202</c:v>
                </c:pt>
                <c:pt idx="8658">
                  <c:v>60.501152837608501</c:v>
                </c:pt>
                <c:pt idx="8659">
                  <c:v>60.504272119866002</c:v>
                </c:pt>
                <c:pt idx="8660">
                  <c:v>60.507391195386496</c:v>
                </c:pt>
                <c:pt idx="8661">
                  <c:v>60.510510064183798</c:v>
                </c:pt>
                <c:pt idx="8662">
                  <c:v>60.513628726271598</c:v>
                </c:pt>
                <c:pt idx="8663">
                  <c:v>60.516747181663703</c:v>
                </c:pt>
                <c:pt idx="8664">
                  <c:v>60.519865430373898</c:v>
                </c:pt>
                <c:pt idx="8665">
                  <c:v>60.522983472416001</c:v>
                </c:pt>
                <c:pt idx="8666">
                  <c:v>60.5261013078037</c:v>
                </c:pt>
                <c:pt idx="8667">
                  <c:v>60.529218936550798</c:v>
                </c:pt>
                <c:pt idx="8668">
                  <c:v>60.532336358671003</c:v>
                </c:pt>
                <c:pt idx="8669">
                  <c:v>60.535453574178199</c:v>
                </c:pt>
                <c:pt idx="8670">
                  <c:v>60.538570583086099</c:v>
                </c:pt>
                <c:pt idx="8671">
                  <c:v>60.541687385408402</c:v>
                </c:pt>
                <c:pt idx="8672">
                  <c:v>60.544803981158999</c:v>
                </c:pt>
                <c:pt idx="8673">
                  <c:v>60.547920370351598</c:v>
                </c:pt>
                <c:pt idx="8674">
                  <c:v>60.551036552999904</c:v>
                </c:pt>
                <c:pt idx="8675">
                  <c:v>60.554152529117701</c:v>
                </c:pt>
                <c:pt idx="8676">
                  <c:v>60.557268298718903</c:v>
                </c:pt>
                <c:pt idx="8677">
                  <c:v>60.560383861817101</c:v>
                </c:pt>
                <c:pt idx="8678">
                  <c:v>60.563499218426102</c:v>
                </c:pt>
                <c:pt idx="8679">
                  <c:v>60.566614368559698</c:v>
                </c:pt>
                <c:pt idx="8680">
                  <c:v>60.569729312231601</c:v>
                </c:pt>
                <c:pt idx="8681">
                  <c:v>60.572844049455597</c:v>
                </c:pt>
                <c:pt idx="8682">
                  <c:v>60.575958580245498</c:v>
                </c:pt>
                <c:pt idx="8683">
                  <c:v>60.579072904615003</c:v>
                </c:pt>
                <c:pt idx="8684">
                  <c:v>60.582187022577898</c:v>
                </c:pt>
                <c:pt idx="8685">
                  <c:v>60.585300934147902</c:v>
                </c:pt>
                <c:pt idx="8686">
                  <c:v>60.5884146393389</c:v>
                </c:pt>
                <c:pt idx="8687">
                  <c:v>60.591528138164499</c:v>
                </c:pt>
                <c:pt idx="8688">
                  <c:v>60.594641430638397</c:v>
                </c:pt>
                <c:pt idx="8689">
                  <c:v>60.5977545167746</c:v>
                </c:pt>
                <c:pt idx="8690">
                  <c:v>60.6008673965867</c:v>
                </c:pt>
                <c:pt idx="8691">
                  <c:v>60.603980070088497</c:v>
                </c:pt>
                <c:pt idx="8692">
                  <c:v>60.607092537293603</c:v>
                </c:pt>
                <c:pt idx="8693">
                  <c:v>60.610204798216003</c:v>
                </c:pt>
                <c:pt idx="8694">
                  <c:v>60.613316852869303</c:v>
                </c:pt>
                <c:pt idx="8695">
                  <c:v>60.616428701267402</c:v>
                </c:pt>
                <c:pt idx="8696">
                  <c:v>60.6195403434238</c:v>
                </c:pt>
                <c:pt idx="8697">
                  <c:v>60.622651779352502</c:v>
                </c:pt>
                <c:pt idx="8698">
                  <c:v>60.6257630090671</c:v>
                </c:pt>
                <c:pt idx="8699">
                  <c:v>60.6288740325814</c:v>
                </c:pt>
                <c:pt idx="8700">
                  <c:v>60.631984849909102</c:v>
                </c:pt>
                <c:pt idx="8701">
                  <c:v>60.635095461064097</c:v>
                </c:pt>
                <c:pt idx="8702">
                  <c:v>60.638205866059998</c:v>
                </c:pt>
                <c:pt idx="8703">
                  <c:v>60.641316064910598</c:v>
                </c:pt>
                <c:pt idx="8704">
                  <c:v>60.644426057629602</c:v>
                </c:pt>
                <c:pt idx="8705">
                  <c:v>60.647535844230802</c:v>
                </c:pt>
                <c:pt idx="8706">
                  <c:v>60.650645424727998</c:v>
                </c:pt>
                <c:pt idx="8707">
                  <c:v>60.653754799134802</c:v>
                </c:pt>
                <c:pt idx="8708">
                  <c:v>60.656863967465</c:v>
                </c:pt>
                <c:pt idx="8709">
                  <c:v>60.659972929732398</c:v>
                </c:pt>
                <c:pt idx="8710">
                  <c:v>60.6630816859508</c:v>
                </c:pt>
                <c:pt idx="8711">
                  <c:v>60.666190236133801</c:v>
                </c:pt>
                <c:pt idx="8712">
                  <c:v>60.669298580295099</c:v>
                </c:pt>
                <c:pt idx="8713">
                  <c:v>60.672406718448698</c:v>
                </c:pt>
                <c:pt idx="8714">
                  <c:v>60.6755146506081</c:v>
                </c:pt>
                <c:pt idx="8715">
                  <c:v>60.678622376787096</c:v>
                </c:pt>
                <c:pt idx="8716">
                  <c:v>60.681729896999499</c:v>
                </c:pt>
                <c:pt idx="8717">
                  <c:v>60.684837211259001</c:v>
                </c:pt>
                <c:pt idx="8718">
                  <c:v>60.687944319579302</c:v>
                </c:pt>
                <c:pt idx="8719">
                  <c:v>60.691051221974199</c:v>
                </c:pt>
                <c:pt idx="8720">
                  <c:v>60.694157918457499</c:v>
                </c:pt>
                <c:pt idx="8721">
                  <c:v>60.697264409042702</c:v>
                </c:pt>
                <c:pt idx="8722">
                  <c:v>60.7003706937438</c:v>
                </c:pt>
                <c:pt idx="8723">
                  <c:v>60.703476772574398</c:v>
                </c:pt>
                <c:pt idx="8724">
                  <c:v>60.706582645548302</c:v>
                </c:pt>
                <c:pt idx="8725">
                  <c:v>60.709688312679098</c:v>
                </c:pt>
                <c:pt idx="8726">
                  <c:v>60.7127937739807</c:v>
                </c:pt>
                <c:pt idx="8727">
                  <c:v>60.715899029466797</c:v>
                </c:pt>
                <c:pt idx="8728">
                  <c:v>60.719004079150999</c:v>
                </c:pt>
                <c:pt idx="8729">
                  <c:v>60.722108923047202</c:v>
                </c:pt>
                <c:pt idx="8730">
                  <c:v>60.725213561169099</c:v>
                </c:pt>
                <c:pt idx="8731">
                  <c:v>60.728317993530297</c:v>
                </c:pt>
                <c:pt idx="8732">
                  <c:v>60.731422220144701</c:v>
                </c:pt>
                <c:pt idx="8733">
                  <c:v>60.734526241025897</c:v>
                </c:pt>
                <c:pt idx="8734">
                  <c:v>60.737630056187697</c:v>
                </c:pt>
                <c:pt idx="8735">
                  <c:v>60.740733665643802</c:v>
                </c:pt>
                <c:pt idx="8736">
                  <c:v>60.743837069407903</c:v>
                </c:pt>
                <c:pt idx="8737">
                  <c:v>60.746940267493798</c:v>
                </c:pt>
                <c:pt idx="8738">
                  <c:v>60.750043259915202</c:v>
                </c:pt>
                <c:pt idx="8739">
                  <c:v>60.753146046685899</c:v>
                </c:pt>
                <c:pt idx="8740">
                  <c:v>60.756248627819403</c:v>
                </c:pt>
                <c:pt idx="8741">
                  <c:v>60.759351003329698</c:v>
                </c:pt>
                <c:pt idx="8742">
                  <c:v>60.762453173230298</c:v>
                </c:pt>
                <c:pt idx="8743">
                  <c:v>60.765555137535003</c:v>
                </c:pt>
                <c:pt idx="8744">
                  <c:v>60.768656896257603</c:v>
                </c:pt>
                <c:pt idx="8745">
                  <c:v>60.771758449411799</c:v>
                </c:pt>
                <c:pt idx="8746">
                  <c:v>60.774859797011203</c:v>
                </c:pt>
                <c:pt idx="8747">
                  <c:v>60.7779609390697</c:v>
                </c:pt>
                <c:pt idx="8748">
                  <c:v>60.781061875600898</c:v>
                </c:pt>
                <c:pt idx="8749">
                  <c:v>60.784162606618501</c:v>
                </c:pt>
                <c:pt idx="8750">
                  <c:v>60.787263132136303</c:v>
                </c:pt>
                <c:pt idx="8751">
                  <c:v>60.790363452168002</c:v>
                </c:pt>
                <c:pt idx="8752">
                  <c:v>60.793463566727297</c:v>
                </c:pt>
                <c:pt idx="8753">
                  <c:v>60.796563475827902</c:v>
                </c:pt>
                <c:pt idx="8754">
                  <c:v>60.799663179483602</c:v>
                </c:pt>
                <c:pt idx="8755">
                  <c:v>60.802762677708003</c:v>
                </c:pt>
                <c:pt idx="8756">
                  <c:v>60.805861970514897</c:v>
                </c:pt>
                <c:pt idx="8757">
                  <c:v>60.808961057917998</c:v>
                </c:pt>
                <c:pt idx="8758">
                  <c:v>60.812059939930897</c:v>
                </c:pt>
                <c:pt idx="8759">
                  <c:v>60.815158616567501</c:v>
                </c:pt>
                <c:pt idx="8760">
                  <c:v>60.818257087841403</c:v>
                </c:pt>
                <c:pt idx="8761">
                  <c:v>60.8213553537664</c:v>
                </c:pt>
                <c:pt idx="8762">
                  <c:v>60.8244534143561</c:v>
                </c:pt>
                <c:pt idx="8763">
                  <c:v>60.827551269624301</c:v>
                </c:pt>
                <c:pt idx="8764">
                  <c:v>60.830648919584704</c:v>
                </c:pt>
                <c:pt idx="8765">
                  <c:v>60.833746364250999</c:v>
                </c:pt>
                <c:pt idx="8766">
                  <c:v>60.836843603636801</c:v>
                </c:pt>
                <c:pt idx="8767">
                  <c:v>60.839940637756001</c:v>
                </c:pt>
                <c:pt idx="8768">
                  <c:v>60.8430374666221</c:v>
                </c:pt>
                <c:pt idx="8769">
                  <c:v>60.846134090249002</c:v>
                </c:pt>
                <c:pt idx="8770">
                  <c:v>60.8492305086504</c:v>
                </c:pt>
                <c:pt idx="8771">
                  <c:v>60.852326721839802</c:v>
                </c:pt>
                <c:pt idx="8772">
                  <c:v>60.855422729831197</c:v>
                </c:pt>
                <c:pt idx="8773">
                  <c:v>60.858518532638001</c:v>
                </c:pt>
                <c:pt idx="8774">
                  <c:v>60.861614130274098</c:v>
                </c:pt>
                <c:pt idx="8775">
                  <c:v>60.864709522753202</c:v>
                </c:pt>
                <c:pt idx="8776">
                  <c:v>60.867804710088897</c:v>
                </c:pt>
                <c:pt idx="8777">
                  <c:v>60.870899692294998</c:v>
                </c:pt>
                <c:pt idx="8778">
                  <c:v>60.873994469385202</c:v>
                </c:pt>
                <c:pt idx="8779">
                  <c:v>60.877089041373097</c:v>
                </c:pt>
                <c:pt idx="8780">
                  <c:v>60.880183408272501</c:v>
                </c:pt>
                <c:pt idx="8781">
                  <c:v>60.8832775700971</c:v>
                </c:pt>
                <c:pt idx="8782">
                  <c:v>60.886371526860501</c:v>
                </c:pt>
                <c:pt idx="8783">
                  <c:v>60.889465278576601</c:v>
                </c:pt>
                <c:pt idx="8784">
                  <c:v>60.892558825258803</c:v>
                </c:pt>
                <c:pt idx="8785">
                  <c:v>60.895652166921103</c:v>
                </c:pt>
                <c:pt idx="8786">
                  <c:v>60.898745303577002</c:v>
                </c:pt>
                <c:pt idx="8787">
                  <c:v>60.901838235240199</c:v>
                </c:pt>
                <c:pt idx="8788">
                  <c:v>60.904930961924599</c:v>
                </c:pt>
                <c:pt idx="8789">
                  <c:v>60.908023483643603</c:v>
                </c:pt>
                <c:pt idx="8790">
                  <c:v>60.911115800411103</c:v>
                </c:pt>
                <c:pt idx="8791">
                  <c:v>60.914207912240798</c:v>
                </c:pt>
                <c:pt idx="8792">
                  <c:v>60.917299819146301</c:v>
                </c:pt>
                <c:pt idx="8793">
                  <c:v>60.920391521141298</c:v>
                </c:pt>
                <c:pt idx="8794">
                  <c:v>60.923483018239502</c:v>
                </c:pt>
                <c:pt idx="8795">
                  <c:v>60.926574310454697</c:v>
                </c:pt>
                <c:pt idx="8796">
                  <c:v>60.929665397800399</c:v>
                </c:pt>
                <c:pt idx="8797">
                  <c:v>60.932756280290498</c:v>
                </c:pt>
                <c:pt idx="8798">
                  <c:v>60.935846957938502</c:v>
                </c:pt>
                <c:pt idx="8799">
                  <c:v>60.938937430758202</c:v>
                </c:pt>
                <c:pt idx="8800">
                  <c:v>60.942027698763297</c:v>
                </c:pt>
                <c:pt idx="8801">
                  <c:v>60.945117761967403</c:v>
                </c:pt>
                <c:pt idx="8802">
                  <c:v>60.948207620384203</c:v>
                </c:pt>
                <c:pt idx="8803">
                  <c:v>60.951297274027503</c:v>
                </c:pt>
                <c:pt idx="8804">
                  <c:v>60.954386722910797</c:v>
                </c:pt>
                <c:pt idx="8805">
                  <c:v>60.957475967047998</c:v>
                </c:pt>
                <c:pt idx="8806">
                  <c:v>60.960565006452597</c:v>
                </c:pt>
                <c:pt idx="8807">
                  <c:v>60.963653841138402</c:v>
                </c:pt>
                <c:pt idx="8808">
                  <c:v>60.966742471119098</c:v>
                </c:pt>
                <c:pt idx="8809">
                  <c:v>60.969830896408297</c:v>
                </c:pt>
                <c:pt idx="8810">
                  <c:v>60.9729191170197</c:v>
                </c:pt>
                <c:pt idx="8811">
                  <c:v>60.976007132966899</c:v>
                </c:pt>
                <c:pt idx="8812">
                  <c:v>60.9790949442638</c:v>
                </c:pt>
                <c:pt idx="8813">
                  <c:v>60.982182550923902</c:v>
                </c:pt>
                <c:pt idx="8814">
                  <c:v>60.985269952960998</c:v>
                </c:pt>
                <c:pt idx="8815">
                  <c:v>60.988357150388602</c:v>
                </c:pt>
                <c:pt idx="8816">
                  <c:v>60.991444143220598</c:v>
                </c:pt>
                <c:pt idx="8817">
                  <c:v>60.9945309314705</c:v>
                </c:pt>
                <c:pt idx="8818">
                  <c:v>60.997617515152101</c:v>
                </c:pt>
                <c:pt idx="8819">
                  <c:v>61.000703894278999</c:v>
                </c:pt>
                <c:pt idx="8820">
                  <c:v>61.003790068864902</c:v>
                </c:pt>
                <c:pt idx="8821">
                  <c:v>61.006876038923401</c:v>
                </c:pt>
                <c:pt idx="8822">
                  <c:v>61.009961804468396</c:v>
                </c:pt>
                <c:pt idx="8823">
                  <c:v>61.013047365513302</c:v>
                </c:pt>
                <c:pt idx="8824">
                  <c:v>61.016132722071902</c:v>
                </c:pt>
                <c:pt idx="8825">
                  <c:v>61.019217874158002</c:v>
                </c:pt>
                <c:pt idx="8826">
                  <c:v>61.022302821784997</c:v>
                </c:pt>
                <c:pt idx="8827">
                  <c:v>61.025387564966799</c:v>
                </c:pt>
                <c:pt idx="8828">
                  <c:v>61.028472103717</c:v>
                </c:pt>
                <c:pt idx="8829">
                  <c:v>61.031556438049201</c:v>
                </c:pt>
                <c:pt idx="8830">
                  <c:v>61.0346405679771</c:v>
                </c:pt>
                <c:pt idx="8831">
                  <c:v>61.037724493514403</c:v>
                </c:pt>
                <c:pt idx="8832">
                  <c:v>61.040808214674797</c:v>
                </c:pt>
                <c:pt idx="8833">
                  <c:v>61.043891731472002</c:v>
                </c:pt>
                <c:pt idx="8834">
                  <c:v>61.046975043919502</c:v>
                </c:pt>
                <c:pt idx="8835">
                  <c:v>61.050058152031099</c:v>
                </c:pt>
                <c:pt idx="8836">
                  <c:v>61.053141055820397</c:v>
                </c:pt>
                <c:pt idx="8837">
                  <c:v>61.056223755301097</c:v>
                </c:pt>
                <c:pt idx="8838">
                  <c:v>61.059306250486898</c:v>
                </c:pt>
                <c:pt idx="8839">
                  <c:v>61.0623885413914</c:v>
                </c:pt>
                <c:pt idx="8840">
                  <c:v>61.065470628028301</c:v>
                </c:pt>
                <c:pt idx="8841">
                  <c:v>61.068552510411202</c:v>
                </c:pt>
                <c:pt idx="8842">
                  <c:v>61.071634188553901</c:v>
                </c:pt>
                <c:pt idx="8843">
                  <c:v>61.074715662469899</c:v>
                </c:pt>
                <c:pt idx="8844">
                  <c:v>61.077796932173001</c:v>
                </c:pt>
                <c:pt idx="8845">
                  <c:v>61.080877997676701</c:v>
                </c:pt>
                <c:pt idx="8846">
                  <c:v>61.083958858994798</c:v>
                </c:pt>
                <c:pt idx="8847">
                  <c:v>61.087039516140898</c:v>
                </c:pt>
                <c:pt idx="8848">
                  <c:v>61.0901199691287</c:v>
                </c:pt>
                <c:pt idx="8849">
                  <c:v>61.093200217971798</c:v>
                </c:pt>
                <c:pt idx="8850">
                  <c:v>61.096280262683997</c:v>
                </c:pt>
                <c:pt idx="8851">
                  <c:v>61.099360103278698</c:v>
                </c:pt>
                <c:pt idx="8852">
                  <c:v>61.1024397397697</c:v>
                </c:pt>
                <c:pt idx="8853">
                  <c:v>61.105519172170702</c:v>
                </c:pt>
                <c:pt idx="8854">
                  <c:v>61.108598400495303</c:v>
                </c:pt>
                <c:pt idx="8855">
                  <c:v>61.111677424757197</c:v>
                </c:pt>
                <c:pt idx="8856">
                  <c:v>61.114756244970003</c:v>
                </c:pt>
                <c:pt idx="8857">
                  <c:v>61.117834861147301</c:v>
                </c:pt>
                <c:pt idx="8858">
                  <c:v>61.120913273302897</c:v>
                </c:pt>
                <c:pt idx="8859">
                  <c:v>61.123991481450297</c:v>
                </c:pt>
                <c:pt idx="8860">
                  <c:v>61.1270694856033</c:v>
                </c:pt>
                <c:pt idx="8861">
                  <c:v>61.130147285775401</c:v>
                </c:pt>
                <c:pt idx="8862">
                  <c:v>61.133224881980297</c:v>
                </c:pt>
                <c:pt idx="8863">
                  <c:v>61.136302274231703</c:v>
                </c:pt>
                <c:pt idx="8864">
                  <c:v>61.139379462543197</c:v>
                </c:pt>
                <c:pt idx="8865">
                  <c:v>61.142456446928499</c:v>
                </c:pt>
                <c:pt idx="8866">
                  <c:v>61.145533227401202</c:v>
                </c:pt>
                <c:pt idx="8867">
                  <c:v>61.1486098039749</c:v>
                </c:pt>
                <c:pt idx="8868">
                  <c:v>61.151686176663397</c:v>
                </c:pt>
                <c:pt idx="8869">
                  <c:v>61.154762345480201</c:v>
                </c:pt>
                <c:pt idx="8870">
                  <c:v>61.157838310438997</c:v>
                </c:pt>
                <c:pt idx="8871">
                  <c:v>61.1609140715534</c:v>
                </c:pt>
                <c:pt idx="8872">
                  <c:v>61.163989628837101</c:v>
                </c:pt>
                <c:pt idx="8873">
                  <c:v>61.1670649823037</c:v>
                </c:pt>
                <c:pt idx="8874">
                  <c:v>61.170140131966797</c:v>
                </c:pt>
                <c:pt idx="8875">
                  <c:v>61.173215077840197</c:v>
                </c:pt>
                <c:pt idx="8876">
                  <c:v>61.176289819937402</c:v>
                </c:pt>
                <c:pt idx="8877">
                  <c:v>61.179364358272103</c:v>
                </c:pt>
                <c:pt idx="8878">
                  <c:v>61.1824386928579</c:v>
                </c:pt>
                <c:pt idx="8879">
                  <c:v>61.1855128237085</c:v>
                </c:pt>
                <c:pt idx="8880">
                  <c:v>61.188586750837402</c:v>
                </c:pt>
                <c:pt idx="8881">
                  <c:v>61.191660474258398</c:v>
                </c:pt>
                <c:pt idx="8882">
                  <c:v>61.194733993985103</c:v>
                </c:pt>
                <c:pt idx="8883">
                  <c:v>61.197807310031003</c:v>
                </c:pt>
                <c:pt idx="8884">
                  <c:v>61.200880422409902</c:v>
                </c:pt>
                <c:pt idx="8885">
                  <c:v>61.203953331135402</c:v>
                </c:pt>
                <c:pt idx="8886">
                  <c:v>61.207026036221002</c:v>
                </c:pt>
                <c:pt idx="8887">
                  <c:v>61.210098537680601</c:v>
                </c:pt>
                <c:pt idx="8888">
                  <c:v>61.213170835527599</c:v>
                </c:pt>
                <c:pt idx="8889">
                  <c:v>61.216242929775603</c:v>
                </c:pt>
                <c:pt idx="8890">
                  <c:v>61.219314820438498</c:v>
                </c:pt>
                <c:pt idx="8891">
                  <c:v>61.222386507529599</c:v>
                </c:pt>
                <c:pt idx="8892">
                  <c:v>61.225457991062797</c:v>
                </c:pt>
                <c:pt idx="8893">
                  <c:v>61.228529271051599</c:v>
                </c:pt>
                <c:pt idx="8894">
                  <c:v>61.231600347509698</c:v>
                </c:pt>
                <c:pt idx="8895">
                  <c:v>61.234671220450601</c:v>
                </c:pt>
                <c:pt idx="8896">
                  <c:v>61.237741889888099</c:v>
                </c:pt>
                <c:pt idx="8897">
                  <c:v>61.2408123558357</c:v>
                </c:pt>
                <c:pt idx="8898">
                  <c:v>61.243882618306998</c:v>
                </c:pt>
                <c:pt idx="8899">
                  <c:v>61.246952677315697</c:v>
                </c:pt>
                <c:pt idx="8900">
                  <c:v>61.250022532875498</c:v>
                </c:pt>
                <c:pt idx="8901">
                  <c:v>61.253092184999801</c:v>
                </c:pt>
                <c:pt idx="8902">
                  <c:v>61.256161633702398</c:v>
                </c:pt>
                <c:pt idx="8903">
                  <c:v>61.259230878997002</c:v>
                </c:pt>
                <c:pt idx="8904">
                  <c:v>61.262299920897</c:v>
                </c:pt>
                <c:pt idx="8905">
                  <c:v>61.265368759416098</c:v>
                </c:pt>
                <c:pt idx="8906">
                  <c:v>61.268437394567997</c:v>
                </c:pt>
                <c:pt idx="8907">
                  <c:v>61.271505826366202</c:v>
                </c:pt>
                <c:pt idx="8908">
                  <c:v>61.274574054824399</c:v>
                </c:pt>
                <c:pt idx="8909">
                  <c:v>61.277642079956202</c:v>
                </c:pt>
                <c:pt idx="8910">
                  <c:v>61.280709901775303</c:v>
                </c:pt>
                <c:pt idx="8911">
                  <c:v>61.283777520295097</c:v>
                </c:pt>
                <c:pt idx="8912">
                  <c:v>61.286844935529501</c:v>
                </c:pt>
                <c:pt idx="8913">
                  <c:v>61.289912147491897</c:v>
                </c:pt>
                <c:pt idx="8914">
                  <c:v>61.292979156195997</c:v>
                </c:pt>
                <c:pt idx="8915">
                  <c:v>61.296045961655302</c:v>
                </c:pt>
                <c:pt idx="8916">
                  <c:v>61.299112563883597</c:v>
                </c:pt>
                <c:pt idx="8917">
                  <c:v>61.302178962894502</c:v>
                </c:pt>
                <c:pt idx="8918">
                  <c:v>61.305245158701403</c:v>
                </c:pt>
                <c:pt idx="8919">
                  <c:v>61.308311151318101</c:v>
                </c:pt>
                <c:pt idx="8920">
                  <c:v>61.311376940758201</c:v>
                </c:pt>
                <c:pt idx="8921">
                  <c:v>61.314442527035297</c:v>
                </c:pt>
                <c:pt idx="8922">
                  <c:v>61.317507910162902</c:v>
                </c:pt>
                <c:pt idx="8923">
                  <c:v>61.320573090154703</c:v>
                </c:pt>
                <c:pt idx="8924">
                  <c:v>61.323638067024397</c:v>
                </c:pt>
                <c:pt idx="8925">
                  <c:v>61.326702840785401</c:v>
                </c:pt>
                <c:pt idx="8926">
                  <c:v>61.329767411451499</c:v>
                </c:pt>
                <c:pt idx="8927">
                  <c:v>61.332831779036198</c:v>
                </c:pt>
                <c:pt idx="8928">
                  <c:v>61.335895943553098</c:v>
                </c:pt>
                <c:pt idx="8929">
                  <c:v>61.338959905015798</c:v>
                </c:pt>
                <c:pt idx="8930">
                  <c:v>61.342023663437999</c:v>
                </c:pt>
                <c:pt idx="8931">
                  <c:v>61.345087218833299</c:v>
                </c:pt>
                <c:pt idx="8932">
                  <c:v>61.3481505712152</c:v>
                </c:pt>
                <c:pt idx="8933">
                  <c:v>61.3512137205973</c:v>
                </c:pt>
                <c:pt idx="8934">
                  <c:v>61.3542766669933</c:v>
                </c:pt>
                <c:pt idx="8935">
                  <c:v>61.357339410416799</c:v>
                </c:pt>
                <c:pt idx="8936">
                  <c:v>61.360401950881297</c:v>
                </c:pt>
                <c:pt idx="8937">
                  <c:v>61.363464288400401</c:v>
                </c:pt>
                <c:pt idx="8938">
                  <c:v>61.366526422987903</c:v>
                </c:pt>
                <c:pt idx="8939">
                  <c:v>61.369588354657203</c:v>
                </c:pt>
                <c:pt idx="8940">
                  <c:v>61.372650083421902</c:v>
                </c:pt>
                <c:pt idx="8941">
                  <c:v>61.375711609295699</c:v>
                </c:pt>
                <c:pt idx="8942">
                  <c:v>61.378772932292101</c:v>
                </c:pt>
                <c:pt idx="8943">
                  <c:v>61.3818340524248</c:v>
                </c:pt>
                <c:pt idx="8944">
                  <c:v>61.384894969707297</c:v>
                </c:pt>
                <c:pt idx="8945">
                  <c:v>61.387955684153198</c:v>
                </c:pt>
                <c:pt idx="8946">
                  <c:v>61.391016195776203</c:v>
                </c:pt>
                <c:pt idx="8947">
                  <c:v>61.394076504589798</c:v>
                </c:pt>
                <c:pt idx="8948">
                  <c:v>61.397136610607603</c:v>
                </c:pt>
                <c:pt idx="8949">
                  <c:v>61.400196513843298</c:v>
                </c:pt>
                <c:pt idx="8950">
                  <c:v>61.403256214310296</c:v>
                </c:pt>
                <c:pt idx="8951">
                  <c:v>61.406315712022298</c:v>
                </c:pt>
                <c:pt idx="8952">
                  <c:v>61.409375006992903</c:v>
                </c:pt>
                <c:pt idx="8953">
                  <c:v>61.412434099235703</c:v>
                </c:pt>
                <c:pt idx="8954">
                  <c:v>61.4154929887642</c:v>
                </c:pt>
                <c:pt idx="8955">
                  <c:v>61.418551675592099</c:v>
                </c:pt>
                <c:pt idx="8956">
                  <c:v>61.4216101597329</c:v>
                </c:pt>
                <c:pt idx="8957">
                  <c:v>61.424668441200197</c:v>
                </c:pt>
                <c:pt idx="8958">
                  <c:v>61.427726520007603</c:v>
                </c:pt>
                <c:pt idx="8959">
                  <c:v>61.430784396168796</c:v>
                </c:pt>
                <c:pt idx="8960">
                  <c:v>61.433842069697199</c:v>
                </c:pt>
                <c:pt idx="8961">
                  <c:v>61.436899540606397</c:v>
                </c:pt>
                <c:pt idx="8962">
                  <c:v>61.439956808910097</c:v>
                </c:pt>
                <c:pt idx="8963">
                  <c:v>61.443013874621897</c:v>
                </c:pt>
                <c:pt idx="8964">
                  <c:v>61.4460707377552</c:v>
                </c:pt>
                <c:pt idx="8965">
                  <c:v>61.449127398323803</c:v>
                </c:pt>
                <c:pt idx="8966">
                  <c:v>61.452183856341101</c:v>
                </c:pt>
                <c:pt idx="8967">
                  <c:v>61.4552401118208</c:v>
                </c:pt>
                <c:pt idx="8968">
                  <c:v>61.458296164776399</c:v>
                </c:pt>
                <c:pt idx="8969">
                  <c:v>61.4613520152215</c:v>
                </c:pt>
                <c:pt idx="8970">
                  <c:v>61.464407663169702</c:v>
                </c:pt>
                <c:pt idx="8971">
                  <c:v>61.467463108634597</c:v>
                </c:pt>
                <c:pt idx="8972">
                  <c:v>61.4705183516297</c:v>
                </c:pt>
                <c:pt idx="8973">
                  <c:v>61.473573392168603</c:v>
                </c:pt>
                <c:pt idx="8974">
                  <c:v>61.476628230265</c:v>
                </c:pt>
                <c:pt idx="8975">
                  <c:v>61.479682865932297</c:v>
                </c:pt>
                <c:pt idx="8976">
                  <c:v>61.482737299184102</c:v>
                </c:pt>
                <c:pt idx="8977">
                  <c:v>61.485791530034099</c:v>
                </c:pt>
                <c:pt idx="8978">
                  <c:v>61.488845558495797</c:v>
                </c:pt>
                <c:pt idx="8979">
                  <c:v>61.491899384582702</c:v>
                </c:pt>
                <c:pt idx="8980">
                  <c:v>61.4949530083084</c:v>
                </c:pt>
                <c:pt idx="8981">
                  <c:v>61.498006429686598</c:v>
                </c:pt>
                <c:pt idx="8982">
                  <c:v>61.501059648730802</c:v>
                </c:pt>
                <c:pt idx="8983">
                  <c:v>61.5041126654545</c:v>
                </c:pt>
                <c:pt idx="8984">
                  <c:v>61.507165479871297</c:v>
                </c:pt>
                <c:pt idx="8985">
                  <c:v>61.510218091994702</c:v>
                </c:pt>
                <c:pt idx="8986">
                  <c:v>61.513270501838498</c:v>
                </c:pt>
                <c:pt idx="8987">
                  <c:v>61.516322709416002</c:v>
                </c:pt>
                <c:pt idx="8988">
                  <c:v>61.519374714740998</c:v>
                </c:pt>
                <c:pt idx="8989">
                  <c:v>61.522426517826801</c:v>
                </c:pt>
                <c:pt idx="8990">
                  <c:v>61.525478118687197</c:v>
                </c:pt>
                <c:pt idx="8991">
                  <c:v>61.528529517335699</c:v>
                </c:pt>
                <c:pt idx="8992">
                  <c:v>61.5315807137858</c:v>
                </c:pt>
                <c:pt idx="8993">
                  <c:v>61.534631708051101</c:v>
                </c:pt>
                <c:pt idx="8994">
                  <c:v>61.537682500145202</c:v>
                </c:pt>
                <c:pt idx="8995">
                  <c:v>61.540733090081602</c:v>
                </c:pt>
                <c:pt idx="8996">
                  <c:v>61.543783477873902</c:v>
                </c:pt>
                <c:pt idx="8997">
                  <c:v>61.546833663535601</c:v>
                </c:pt>
                <c:pt idx="8998">
                  <c:v>61.549883647080399</c:v>
                </c:pt>
                <c:pt idx="8999">
                  <c:v>61.552933428521698</c:v>
                </c:pt>
                <c:pt idx="9000">
                  <c:v>61.555983007873103</c:v>
                </c:pt>
                <c:pt idx="9001">
                  <c:v>61.5590323851482</c:v>
                </c:pt>
                <c:pt idx="9002">
                  <c:v>61.562081560360497</c:v>
                </c:pt>
                <c:pt idx="9003">
                  <c:v>61.5651305335237</c:v>
                </c:pt>
                <c:pt idx="9004">
                  <c:v>61.568179304651203</c:v>
                </c:pt>
                <c:pt idx="9005">
                  <c:v>61.571227873756598</c:v>
                </c:pt>
                <c:pt idx="9006">
                  <c:v>61.574276240853401</c:v>
                </c:pt>
                <c:pt idx="9007">
                  <c:v>61.577324405955203</c:v>
                </c:pt>
                <c:pt idx="9008">
                  <c:v>61.580372369075697</c:v>
                </c:pt>
                <c:pt idx="9009">
                  <c:v>61.583420130228198</c:v>
                </c:pt>
                <c:pt idx="9010">
                  <c:v>61.586467689426399</c:v>
                </c:pt>
                <c:pt idx="9011">
                  <c:v>61.5895150466838</c:v>
                </c:pt>
                <c:pt idx="9012">
                  <c:v>61.592562202013902</c:v>
                </c:pt>
                <c:pt idx="9013">
                  <c:v>61.595609155430402</c:v>
                </c:pt>
                <c:pt idx="9014">
                  <c:v>61.598655906946803</c:v>
                </c:pt>
                <c:pt idx="9015">
                  <c:v>61.601702456576497</c:v>
                </c:pt>
                <c:pt idx="9016">
                  <c:v>61.604748804333198</c:v>
                </c:pt>
                <c:pt idx="9017">
                  <c:v>61.607794950230399</c:v>
                </c:pt>
                <c:pt idx="9018">
                  <c:v>61.610840894281701</c:v>
                </c:pt>
                <c:pt idx="9019">
                  <c:v>61.613886636500602</c:v>
                </c:pt>
                <c:pt idx="9020">
                  <c:v>61.616932176900598</c:v>
                </c:pt>
                <c:pt idx="9021">
                  <c:v>61.619977515495201</c:v>
                </c:pt>
                <c:pt idx="9022">
                  <c:v>61.623022652298097</c:v>
                </c:pt>
                <c:pt idx="9023">
                  <c:v>61.626067587322801</c:v>
                </c:pt>
                <c:pt idx="9024">
                  <c:v>61.629112320582799</c:v>
                </c:pt>
                <c:pt idx="9025">
                  <c:v>61.632156852091597</c:v>
                </c:pt>
                <c:pt idx="9026">
                  <c:v>61.635201181862797</c:v>
                </c:pt>
                <c:pt idx="9027">
                  <c:v>61.638245309909998</c:v>
                </c:pt>
                <c:pt idx="9028">
                  <c:v>61.6412892362466</c:v>
                </c:pt>
                <c:pt idx="9029">
                  <c:v>61.644332960886203</c:v>
                </c:pt>
                <c:pt idx="9030">
                  <c:v>61.6473764838424</c:v>
                </c:pt>
                <c:pt idx="9031">
                  <c:v>61.6504198051286</c:v>
                </c:pt>
                <c:pt idx="9032">
                  <c:v>61.6534629247585</c:v>
                </c:pt>
                <c:pt idx="9033">
                  <c:v>61.656505842745503</c:v>
                </c:pt>
                <c:pt idx="9034">
                  <c:v>61.6595485591032</c:v>
                </c:pt>
                <c:pt idx="9035">
                  <c:v>61.662591073845199</c:v>
                </c:pt>
                <c:pt idx="9036">
                  <c:v>61.665633386984801</c:v>
                </c:pt>
                <c:pt idx="9037">
                  <c:v>61.668675498535798</c:v>
                </c:pt>
                <c:pt idx="9038">
                  <c:v>61.671717408511597</c:v>
                </c:pt>
                <c:pt idx="9039">
                  <c:v>61.674759116925699</c:v>
                </c:pt>
                <c:pt idx="9040">
                  <c:v>61.677800623791804</c:v>
                </c:pt>
                <c:pt idx="9041">
                  <c:v>61.680841929123197</c:v>
                </c:pt>
                <c:pt idx="9042">
                  <c:v>61.683883032933501</c:v>
                </c:pt>
                <c:pt idx="9043">
                  <c:v>61.6869239352364</c:v>
                </c:pt>
                <c:pt idx="9044">
                  <c:v>61.689964636045197</c:v>
                </c:pt>
                <c:pt idx="9045">
                  <c:v>61.693005135373603</c:v>
                </c:pt>
                <c:pt idx="9046">
                  <c:v>61.696045433235</c:v>
                </c:pt>
                <c:pt idx="9047">
                  <c:v>61.699085529643</c:v>
                </c:pt>
                <c:pt idx="9048">
                  <c:v>61.702125424611097</c:v>
                </c:pt>
                <c:pt idx="9049">
                  <c:v>61.705165118152799</c:v>
                </c:pt>
                <c:pt idx="9050">
                  <c:v>61.708204610281598</c:v>
                </c:pt>
                <c:pt idx="9051">
                  <c:v>61.711243901011201</c:v>
                </c:pt>
                <c:pt idx="9052">
                  <c:v>61.714282990354903</c:v>
                </c:pt>
                <c:pt idx="9053">
                  <c:v>61.717321878326302</c:v>
                </c:pt>
                <c:pt idx="9054">
                  <c:v>61.720360564939</c:v>
                </c:pt>
                <c:pt idx="9055">
                  <c:v>61.723399050206503</c:v>
                </c:pt>
                <c:pt idx="9056">
                  <c:v>61.726437334142197</c:v>
                </c:pt>
                <c:pt idx="9057">
                  <c:v>61.729475416759698</c:v>
                </c:pt>
                <c:pt idx="9058">
                  <c:v>61.732513298072497</c:v>
                </c:pt>
                <c:pt idx="9059">
                  <c:v>61.735550978094203</c:v>
                </c:pt>
                <c:pt idx="9060">
                  <c:v>61.738588456838201</c:v>
                </c:pt>
                <c:pt idx="9061">
                  <c:v>61.741625734318099</c:v>
                </c:pt>
                <c:pt idx="9062">
                  <c:v>61.744662810547297</c:v>
                </c:pt>
                <c:pt idx="9063">
                  <c:v>61.747699685539502</c:v>
                </c:pt>
                <c:pt idx="9064">
                  <c:v>61.7507363593081</c:v>
                </c:pt>
                <c:pt idx="9065">
                  <c:v>61.753772831866499</c:v>
                </c:pt>
                <c:pt idx="9066">
                  <c:v>61.756809103228498</c:v>
                </c:pt>
                <c:pt idx="9067">
                  <c:v>61.7598451734073</c:v>
                </c:pt>
                <c:pt idx="9068">
                  <c:v>61.762881042416602</c:v>
                </c:pt>
                <c:pt idx="9069">
                  <c:v>61.765916710269899</c:v>
                </c:pt>
                <c:pt idx="9070">
                  <c:v>61.768952176980697</c:v>
                </c:pt>
                <c:pt idx="9071">
                  <c:v>61.771987442562498</c:v>
                </c:pt>
                <c:pt idx="9072">
                  <c:v>61.775022507028702</c:v>
                </c:pt>
                <c:pt idx="9073">
                  <c:v>61.778057370393</c:v>
                </c:pt>
                <c:pt idx="9074">
                  <c:v>61.781092032668703</c:v>
                </c:pt>
                <c:pt idx="9075">
                  <c:v>61.784126493869501</c:v>
                </c:pt>
                <c:pt idx="9076">
                  <c:v>61.787160754008802</c:v>
                </c:pt>
                <c:pt idx="9077">
                  <c:v>61.7901948131002</c:v>
                </c:pt>
                <c:pt idx="9078">
                  <c:v>61.793228671157102</c:v>
                </c:pt>
                <c:pt idx="9079">
                  <c:v>61.796262328193002</c:v>
                </c:pt>
                <c:pt idx="9080">
                  <c:v>61.7992957842214</c:v>
                </c:pt>
                <c:pt idx="9081">
                  <c:v>61.802329039255902</c:v>
                </c:pt>
                <c:pt idx="9082">
                  <c:v>61.805362093310002</c:v>
                </c:pt>
                <c:pt idx="9083">
                  <c:v>61.808394946397001</c:v>
                </c:pt>
                <c:pt idx="9084">
                  <c:v>61.811427598530699</c:v>
                </c:pt>
                <c:pt idx="9085">
                  <c:v>61.814460049724303</c:v>
                </c:pt>
                <c:pt idx="9086">
                  <c:v>61.8174922999915</c:v>
                </c:pt>
                <c:pt idx="9087">
                  <c:v>61.820524349345803</c:v>
                </c:pt>
                <c:pt idx="9088">
                  <c:v>61.823556197800599</c:v>
                </c:pt>
                <c:pt idx="9089">
                  <c:v>61.826587845369403</c:v>
                </c:pt>
                <c:pt idx="9090">
                  <c:v>61.8296192920658</c:v>
                </c:pt>
                <c:pt idx="9091">
                  <c:v>61.832650537903099</c:v>
                </c:pt>
                <c:pt idx="9092">
                  <c:v>61.835681582895099</c:v>
                </c:pt>
                <c:pt idx="9093">
                  <c:v>61.838712427055</c:v>
                </c:pt>
                <c:pt idx="9094">
                  <c:v>61.841743070396397</c:v>
                </c:pt>
                <c:pt idx="9095">
                  <c:v>61.844773512932797</c:v>
                </c:pt>
                <c:pt idx="9096">
                  <c:v>61.847803754677699</c:v>
                </c:pt>
                <c:pt idx="9097">
                  <c:v>61.850833795644597</c:v>
                </c:pt>
                <c:pt idx="9098">
                  <c:v>61.853863635846999</c:v>
                </c:pt>
                <c:pt idx="9099">
                  <c:v>61.856893275298297</c:v>
                </c:pt>
                <c:pt idx="9100">
                  <c:v>61.8599227140121</c:v>
                </c:pt>
                <c:pt idx="9101">
                  <c:v>61.8629519520019</c:v>
                </c:pt>
                <c:pt idx="9102">
                  <c:v>61.865980989280999</c:v>
                </c:pt>
                <c:pt idx="9103">
                  <c:v>61.869009825863102</c:v>
                </c:pt>
                <c:pt idx="9104">
                  <c:v>61.872038461761598</c:v>
                </c:pt>
                <c:pt idx="9105">
                  <c:v>61.8750668969899</c:v>
                </c:pt>
                <c:pt idx="9106">
                  <c:v>61.878095131561601</c:v>
                </c:pt>
                <c:pt idx="9107">
                  <c:v>61.881123165490202</c:v>
                </c:pt>
                <c:pt idx="9108">
                  <c:v>61.884150998789103</c:v>
                </c:pt>
                <c:pt idx="9109">
                  <c:v>61.887178631471897</c:v>
                </c:pt>
                <c:pt idx="9110">
                  <c:v>61.890206063551901</c:v>
                </c:pt>
                <c:pt idx="9111">
                  <c:v>61.893233295042798</c:v>
                </c:pt>
                <c:pt idx="9112">
                  <c:v>61.896260325957897</c:v>
                </c:pt>
                <c:pt idx="9113">
                  <c:v>61.899287156310699</c:v>
                </c:pt>
                <c:pt idx="9114">
                  <c:v>61.902313786114803</c:v>
                </c:pt>
                <c:pt idx="9115">
                  <c:v>61.905340215383497</c:v>
                </c:pt>
                <c:pt idx="9116">
                  <c:v>61.9083664441305</c:v>
                </c:pt>
                <c:pt idx="9117">
                  <c:v>61.911392472369101</c:v>
                </c:pt>
                <c:pt idx="9118">
                  <c:v>61.9144183001128</c:v>
                </c:pt>
                <c:pt idx="9119">
                  <c:v>61.917443927375203</c:v>
                </c:pt>
                <c:pt idx="9120">
                  <c:v>61.920469354169597</c:v>
                </c:pt>
                <c:pt idx="9121">
                  <c:v>61.923494580509598</c:v>
                </c:pt>
                <c:pt idx="9122">
                  <c:v>61.926519606408597</c:v>
                </c:pt>
                <c:pt idx="9123">
                  <c:v>61.929544431880103</c:v>
                </c:pt>
                <c:pt idx="9124">
                  <c:v>61.932569056937602</c:v>
                </c:pt>
                <c:pt idx="9125">
                  <c:v>61.935593481594601</c:v>
                </c:pt>
                <c:pt idx="9126">
                  <c:v>61.938617705864402</c:v>
                </c:pt>
                <c:pt idx="9127">
                  <c:v>61.941641729760697</c:v>
                </c:pt>
                <c:pt idx="9128">
                  <c:v>61.944665553296801</c:v>
                </c:pt>
                <c:pt idx="9129">
                  <c:v>61.9476891764863</c:v>
                </c:pt>
                <c:pt idx="9130">
                  <c:v>61.950712599342502</c:v>
                </c:pt>
                <c:pt idx="9131">
                  <c:v>61.953735821879</c:v>
                </c:pt>
                <c:pt idx="9132">
                  <c:v>61.956758844109203</c:v>
                </c:pt>
                <c:pt idx="9133">
                  <c:v>61.959781666046602</c:v>
                </c:pt>
                <c:pt idx="9134">
                  <c:v>61.962804287704699</c:v>
                </c:pt>
                <c:pt idx="9135">
                  <c:v>61.965826709096902</c:v>
                </c:pt>
                <c:pt idx="9136">
                  <c:v>61.968848930236703</c:v>
                </c:pt>
                <c:pt idx="9137">
                  <c:v>61.971870951137497</c:v>
                </c:pt>
                <c:pt idx="9138">
                  <c:v>61.974892771812897</c:v>
                </c:pt>
                <c:pt idx="9139">
                  <c:v>61.977914392276197</c:v>
                </c:pt>
                <c:pt idx="9140">
                  <c:v>61.980935812540999</c:v>
                </c:pt>
                <c:pt idx="9141">
                  <c:v>61.983957032620602</c:v>
                </c:pt>
                <c:pt idx="9142">
                  <c:v>61.986978052528599</c:v>
                </c:pt>
                <c:pt idx="9143">
                  <c:v>61.989998872278399</c:v>
                </c:pt>
                <c:pt idx="9144">
                  <c:v>61.993019491883501</c:v>
                </c:pt>
                <c:pt idx="9145">
                  <c:v>61.9960399113573</c:v>
                </c:pt>
                <c:pt idx="9146">
                  <c:v>61.999060130713303</c:v>
                </c:pt>
                <c:pt idx="9147">
                  <c:v>62.002080149965003</c:v>
                </c:pt>
                <c:pt idx="9148">
                  <c:v>62.005099969125702</c:v>
                </c:pt>
                <c:pt idx="9149">
                  <c:v>62.008119588208999</c:v>
                </c:pt>
                <c:pt idx="9150">
                  <c:v>62.011139007228302</c:v>
                </c:pt>
                <c:pt idx="9151">
                  <c:v>62.014158226196997</c:v>
                </c:pt>
                <c:pt idx="9152">
                  <c:v>62.0171772451287</c:v>
                </c:pt>
                <c:pt idx="9153">
                  <c:v>62.020196064036703</c:v>
                </c:pt>
                <c:pt idx="9154">
                  <c:v>62.023214682934501</c:v>
                </c:pt>
                <c:pt idx="9155">
                  <c:v>62.026233101835601</c:v>
                </c:pt>
                <c:pt idx="9156">
                  <c:v>62.029251320753403</c:v>
                </c:pt>
                <c:pt idx="9157">
                  <c:v>62.032269339701301</c:v>
                </c:pt>
                <c:pt idx="9158">
                  <c:v>62.035287158692903</c:v>
                </c:pt>
                <c:pt idx="9159">
                  <c:v>62.038304777741502</c:v>
                </c:pt>
                <c:pt idx="9160">
                  <c:v>62.041322196860598</c:v>
                </c:pt>
                <c:pt idx="9161">
                  <c:v>62.0443394160636</c:v>
                </c:pt>
                <c:pt idx="9162">
                  <c:v>62.047356435364101</c:v>
                </c:pt>
                <c:pt idx="9163">
                  <c:v>62.050373254775401</c:v>
                </c:pt>
                <c:pt idx="9164">
                  <c:v>62.053389874310902</c:v>
                </c:pt>
                <c:pt idx="9165">
                  <c:v>62.056406293984203</c:v>
                </c:pt>
                <c:pt idx="9166">
                  <c:v>62.059422513808698</c:v>
                </c:pt>
                <c:pt idx="9167">
                  <c:v>62.062438533797803</c:v>
                </c:pt>
                <c:pt idx="9168">
                  <c:v>62.065454353964903</c:v>
                </c:pt>
                <c:pt idx="9169">
                  <c:v>62.068469974323499</c:v>
                </c:pt>
                <c:pt idx="9170">
                  <c:v>62.071485394886999</c:v>
                </c:pt>
                <c:pt idx="9171">
                  <c:v>62.074500615668903</c:v>
                </c:pt>
                <c:pt idx="9172">
                  <c:v>62.077515636682598</c:v>
                </c:pt>
                <c:pt idx="9173">
                  <c:v>62.080530457941499</c:v>
                </c:pt>
                <c:pt idx="9174">
                  <c:v>62.0835450794591</c:v>
                </c:pt>
                <c:pt idx="9175">
                  <c:v>62.0865595012489</c:v>
                </c:pt>
                <c:pt idx="9176">
                  <c:v>62.089573723324101</c:v>
                </c:pt>
                <c:pt idx="9177">
                  <c:v>62.092587745698403</c:v>
                </c:pt>
                <c:pt idx="9178">
                  <c:v>62.095601568385099</c:v>
                </c:pt>
                <c:pt idx="9179">
                  <c:v>62.098615191397599</c:v>
                </c:pt>
                <c:pt idx="9180">
                  <c:v>62.101628614749401</c:v>
                </c:pt>
                <c:pt idx="9181">
                  <c:v>62.104641838453901</c:v>
                </c:pt>
                <c:pt idx="9182">
                  <c:v>62.107654862524598</c:v>
                </c:pt>
                <c:pt idx="9183">
                  <c:v>62.1106676869748</c:v>
                </c:pt>
                <c:pt idx="9184">
                  <c:v>62.113680311818101</c:v>
                </c:pt>
                <c:pt idx="9185">
                  <c:v>62.116692737067801</c:v>
                </c:pt>
                <c:pt idx="9186">
                  <c:v>62.119704962737302</c:v>
                </c:pt>
                <c:pt idx="9187">
                  <c:v>62.122716988840097</c:v>
                </c:pt>
                <c:pt idx="9188">
                  <c:v>62.125728815389699</c:v>
                </c:pt>
                <c:pt idx="9189">
                  <c:v>62.128740442399398</c:v>
                </c:pt>
                <c:pt idx="9190">
                  <c:v>62.131751869882599</c:v>
                </c:pt>
                <c:pt idx="9191">
                  <c:v>62.134763097852897</c:v>
                </c:pt>
                <c:pt idx="9192">
                  <c:v>62.1377741263235</c:v>
                </c:pt>
                <c:pt idx="9193">
                  <c:v>62.140784955308</c:v>
                </c:pt>
                <c:pt idx="9194">
                  <c:v>62.143795584819799</c:v>
                </c:pt>
                <c:pt idx="9195">
                  <c:v>62.146806014872197</c:v>
                </c:pt>
                <c:pt idx="9196">
                  <c:v>62.149816245478704</c:v>
                </c:pt>
                <c:pt idx="9197">
                  <c:v>62.152826276652803</c:v>
                </c:pt>
                <c:pt idx="9198">
                  <c:v>62.155836108407797</c:v>
                </c:pt>
                <c:pt idx="9199">
                  <c:v>62.158845740757101</c:v>
                </c:pt>
                <c:pt idx="9200">
                  <c:v>62.161855173714301</c:v>
                </c:pt>
                <c:pt idx="9201">
                  <c:v>62.164864407292598</c:v>
                </c:pt>
                <c:pt idx="9202">
                  <c:v>62.167873441505499</c:v>
                </c:pt>
                <c:pt idx="9203">
                  <c:v>62.170882276366498</c:v>
                </c:pt>
                <c:pt idx="9204">
                  <c:v>62.173890911888897</c:v>
                </c:pt>
                <c:pt idx="9205">
                  <c:v>62.176899348086202</c:v>
                </c:pt>
                <c:pt idx="9206">
                  <c:v>62.179907584971701</c:v>
                </c:pt>
                <c:pt idx="9207">
                  <c:v>62.182915622558902</c:v>
                </c:pt>
                <c:pt idx="9208">
                  <c:v>62.185923460861197</c:v>
                </c:pt>
                <c:pt idx="9209">
                  <c:v>62.188931099892002</c:v>
                </c:pt>
                <c:pt idx="9210">
                  <c:v>62.191938539664797</c:v>
                </c:pt>
                <c:pt idx="9211">
                  <c:v>62.194945780192803</c:v>
                </c:pt>
                <c:pt idx="9212">
                  <c:v>62.197952821489601</c:v>
                </c:pt>
                <c:pt idx="9213">
                  <c:v>62.200959663568597</c:v>
                </c:pt>
                <c:pt idx="9214">
                  <c:v>62.2039663064431</c:v>
                </c:pt>
                <c:pt idx="9215">
                  <c:v>62.206972750126504</c:v>
                </c:pt>
                <c:pt idx="9216">
                  <c:v>62.209978994632301</c:v>
                </c:pt>
                <c:pt idx="9217">
                  <c:v>62.212985039973901</c:v>
                </c:pt>
                <c:pt idx="9218">
                  <c:v>62.215990886164697</c:v>
                </c:pt>
                <c:pt idx="9219">
                  <c:v>62.218996533217997</c:v>
                </c:pt>
                <c:pt idx="9220">
                  <c:v>62.2220019811474</c:v>
                </c:pt>
                <c:pt idx="9221">
                  <c:v>62.225007229966103</c:v>
                </c:pt>
                <c:pt idx="9222">
                  <c:v>62.228012279687597</c:v>
                </c:pt>
                <c:pt idx="9223">
                  <c:v>62.231017130325299</c:v>
                </c:pt>
                <c:pt idx="9224">
                  <c:v>62.234021781892601</c:v>
                </c:pt>
                <c:pt idx="9225">
                  <c:v>62.237026234402897</c:v>
                </c:pt>
                <c:pt idx="9226">
                  <c:v>62.240030487869497</c:v>
                </c:pt>
                <c:pt idx="9227">
                  <c:v>62.243034542305999</c:v>
                </c:pt>
                <c:pt idx="9228">
                  <c:v>62.246038397725599</c:v>
                </c:pt>
                <c:pt idx="9229">
                  <c:v>62.249042054141903</c:v>
                </c:pt>
                <c:pt idx="9230">
                  <c:v>62.252045511568099</c:v>
                </c:pt>
                <c:pt idx="9231">
                  <c:v>62.255048770017602</c:v>
                </c:pt>
                <c:pt idx="9232">
                  <c:v>62.258051829503998</c:v>
                </c:pt>
                <c:pt idx="9233">
                  <c:v>62.261054690040503</c:v>
                </c:pt>
                <c:pt idx="9234">
                  <c:v>62.264057351640602</c:v>
                </c:pt>
                <c:pt idx="9235">
                  <c:v>62.267059814317598</c:v>
                </c:pt>
                <c:pt idx="9236">
                  <c:v>62.270062078084898</c:v>
                </c:pt>
                <c:pt idx="9237">
                  <c:v>62.273064142956002</c:v>
                </c:pt>
                <c:pt idx="9238">
                  <c:v>62.276066008944298</c:v>
                </c:pt>
                <c:pt idx="9239">
                  <c:v>62.279067676063001</c:v>
                </c:pt>
                <c:pt idx="9240">
                  <c:v>62.282069144325597</c:v>
                </c:pt>
                <c:pt idx="9241">
                  <c:v>62.285070413745501</c:v>
                </c:pt>
                <c:pt idx="9242">
                  <c:v>62.288071484336101</c:v>
                </c:pt>
                <c:pt idx="9243">
                  <c:v>62.291072356110803</c:v>
                </c:pt>
                <c:pt idx="9244">
                  <c:v>62.294073029082902</c:v>
                </c:pt>
                <c:pt idx="9245">
                  <c:v>62.2970735032658</c:v>
                </c:pt>
                <c:pt idx="9246">
                  <c:v>62.300073778673003</c:v>
                </c:pt>
                <c:pt idx="9247">
                  <c:v>62.303073855317798</c:v>
                </c:pt>
                <c:pt idx="9248">
                  <c:v>62.306073733213502</c:v>
                </c:pt>
                <c:pt idx="9249">
                  <c:v>62.3090734123736</c:v>
                </c:pt>
                <c:pt idx="9250">
                  <c:v>62.3120728928115</c:v>
                </c:pt>
                <c:pt idx="9251">
                  <c:v>62.315072174540497</c:v>
                </c:pt>
                <c:pt idx="9252">
                  <c:v>62.318071257574097</c:v>
                </c:pt>
                <c:pt idx="9253">
                  <c:v>62.321070141925397</c:v>
                </c:pt>
                <c:pt idx="9254">
                  <c:v>62.324068827608102</c:v>
                </c:pt>
                <c:pt idx="9255">
                  <c:v>62.327067314635499</c:v>
                </c:pt>
                <c:pt idx="9256">
                  <c:v>62.330065603020799</c:v>
                </c:pt>
                <c:pt idx="9257">
                  <c:v>62.3330636927776</c:v>
                </c:pt>
                <c:pt idx="9258">
                  <c:v>62.336061583919097</c:v>
                </c:pt>
                <c:pt idx="9259">
                  <c:v>62.339059276458798</c:v>
                </c:pt>
                <c:pt idx="9260">
                  <c:v>62.342056770409997</c:v>
                </c:pt>
                <c:pt idx="9261">
                  <c:v>62.345054065786101</c:v>
                </c:pt>
                <c:pt idx="9262">
                  <c:v>62.348051162600498</c:v>
                </c:pt>
                <c:pt idx="9263">
                  <c:v>62.351048060866603</c:v>
                </c:pt>
                <c:pt idx="9264">
                  <c:v>62.354044760597603</c:v>
                </c:pt>
                <c:pt idx="9265">
                  <c:v>62.357041261807097</c:v>
                </c:pt>
                <c:pt idx="9266">
                  <c:v>62.360037564508303</c:v>
                </c:pt>
                <c:pt idx="9267">
                  <c:v>62.3630336687146</c:v>
                </c:pt>
                <c:pt idx="9268">
                  <c:v>62.366029574439402</c:v>
                </c:pt>
                <c:pt idx="9269">
                  <c:v>62.369025281696103</c:v>
                </c:pt>
                <c:pt idx="9270">
                  <c:v>62.372020790497999</c:v>
                </c:pt>
                <c:pt idx="9271">
                  <c:v>62.375016100858602</c:v>
                </c:pt>
                <c:pt idx="9272">
                  <c:v>62.378011212791002</c:v>
                </c:pt>
                <c:pt idx="9273">
                  <c:v>62.381006126308797</c:v>
                </c:pt>
                <c:pt idx="9274">
                  <c:v>62.384000841425397</c:v>
                </c:pt>
                <c:pt idx="9275">
                  <c:v>62.386995358153897</c:v>
                </c:pt>
                <c:pt idx="9276">
                  <c:v>62.389989676507902</c:v>
                </c:pt>
                <c:pt idx="9277">
                  <c:v>62.392983796500602</c:v>
                </c:pt>
                <c:pt idx="9278">
                  <c:v>62.395977718145502</c:v>
                </c:pt>
                <c:pt idx="9279">
                  <c:v>62.398971441455899</c:v>
                </c:pt>
                <c:pt idx="9280">
                  <c:v>62.401964966445199</c:v>
                </c:pt>
                <c:pt idx="9281">
                  <c:v>62.404958293126697</c:v>
                </c:pt>
                <c:pt idx="9282">
                  <c:v>62.407951421513701</c:v>
                </c:pt>
                <c:pt idx="9283">
                  <c:v>62.410944351619698</c:v>
                </c:pt>
                <c:pt idx="9284">
                  <c:v>62.413937083458002</c:v>
                </c:pt>
                <c:pt idx="9285">
                  <c:v>62.416929617041902</c:v>
                </c:pt>
                <c:pt idx="9286">
                  <c:v>62.419921952384897</c:v>
                </c:pt>
                <c:pt idx="9287">
                  <c:v>62.422914089500203</c:v>
                </c:pt>
                <c:pt idx="9288">
                  <c:v>62.425906028401201</c:v>
                </c:pt>
                <c:pt idx="9289">
                  <c:v>62.428897769101297</c:v>
                </c:pt>
                <c:pt idx="9290">
                  <c:v>62.431889311613801</c:v>
                </c:pt>
                <c:pt idx="9291">
                  <c:v>62.434880655952</c:v>
                </c:pt>
                <c:pt idx="9292">
                  <c:v>62.437871802129401</c:v>
                </c:pt>
                <c:pt idx="9293">
                  <c:v>62.440862750159297</c:v>
                </c:pt>
                <c:pt idx="9294">
                  <c:v>62.443853500054999</c:v>
                </c:pt>
                <c:pt idx="9295">
                  <c:v>62.4468440518298</c:v>
                </c:pt>
                <c:pt idx="9296">
                  <c:v>62.449834405497199</c:v>
                </c:pt>
                <c:pt idx="9297">
                  <c:v>62.4528245610704</c:v>
                </c:pt>
                <c:pt idx="9298">
                  <c:v>62.455814518562804</c:v>
                </c:pt>
                <c:pt idx="9299">
                  <c:v>62.458804277987802</c:v>
                </c:pt>
                <c:pt idx="9300">
                  <c:v>62.461793839358698</c:v>
                </c:pt>
                <c:pt idx="9301">
                  <c:v>62.464783202688899</c:v>
                </c:pt>
                <c:pt idx="9302">
                  <c:v>62.4677723679916</c:v>
                </c:pt>
                <c:pt idx="9303">
                  <c:v>62.470761335280201</c:v>
                </c:pt>
                <c:pt idx="9304">
                  <c:v>62.473750104568197</c:v>
                </c:pt>
                <c:pt idx="9305">
                  <c:v>62.476738675868702</c:v>
                </c:pt>
                <c:pt idx="9306">
                  <c:v>62.479727049195198</c:v>
                </c:pt>
                <c:pt idx="9307">
                  <c:v>62.482715224560998</c:v>
                </c:pt>
                <c:pt idx="9308">
                  <c:v>62.485703201979497</c:v>
                </c:pt>
                <c:pt idx="9309">
                  <c:v>62.488690981463897</c:v>
                </c:pt>
                <c:pt idx="9310">
                  <c:v>62.491678563027598</c:v>
                </c:pt>
                <c:pt idx="9311">
                  <c:v>62.494665946684002</c:v>
                </c:pt>
                <c:pt idx="9312">
                  <c:v>62.497653132446302</c:v>
                </c:pt>
                <c:pt idx="9313">
                  <c:v>62.500640120328001</c:v>
                </c:pt>
                <c:pt idx="9314">
                  <c:v>62.503626910342298</c:v>
                </c:pt>
                <c:pt idx="9315">
                  <c:v>62.506613502502603</c:v>
                </c:pt>
                <c:pt idx="9316">
                  <c:v>62.509599896822301</c:v>
                </c:pt>
                <c:pt idx="9317">
                  <c:v>62.512586093314603</c:v>
                </c:pt>
                <c:pt idx="9318">
                  <c:v>62.515572091992802</c:v>
                </c:pt>
                <c:pt idx="9319">
                  <c:v>62.518557892870398</c:v>
                </c:pt>
                <c:pt idx="9320">
                  <c:v>62.5215434959606</c:v>
                </c:pt>
                <c:pt idx="9321">
                  <c:v>62.524528901276803</c:v>
                </c:pt>
                <c:pt idx="9322">
                  <c:v>62.527514108832399</c:v>
                </c:pt>
                <c:pt idx="9323">
                  <c:v>62.530499118640499</c:v>
                </c:pt>
                <c:pt idx="9324">
                  <c:v>62.533483930714603</c:v>
                </c:pt>
                <c:pt idx="9325">
                  <c:v>62.536468545067997</c:v>
                </c:pt>
                <c:pt idx="9326">
                  <c:v>62.539452961713998</c:v>
                </c:pt>
                <c:pt idx="9327">
                  <c:v>62.5424371806659</c:v>
                </c:pt>
                <c:pt idx="9328">
                  <c:v>62.545421201937103</c:v>
                </c:pt>
                <c:pt idx="9329">
                  <c:v>62.548405025540902</c:v>
                </c:pt>
                <c:pt idx="9330">
                  <c:v>62.551388651490598</c:v>
                </c:pt>
                <c:pt idx="9331">
                  <c:v>62.554372079799499</c:v>
                </c:pt>
                <c:pt idx="9332">
                  <c:v>62.557355310481</c:v>
                </c:pt>
                <c:pt idx="9333">
                  <c:v>62.560338343548302</c:v>
                </c:pt>
                <c:pt idx="9334">
                  <c:v>62.563321179014899</c:v>
                </c:pt>
                <c:pt idx="9335">
                  <c:v>62.5663038168939</c:v>
                </c:pt>
                <c:pt idx="9336">
                  <c:v>62.569286257198797</c:v>
                </c:pt>
                <c:pt idx="9337">
                  <c:v>62.572268499942801</c:v>
                </c:pt>
                <c:pt idx="9338">
                  <c:v>62.575250545139298</c:v>
                </c:pt>
                <c:pt idx="9339">
                  <c:v>62.578232392801603</c:v>
                </c:pt>
                <c:pt idx="9340">
                  <c:v>62.581214042942896</c:v>
                </c:pt>
                <c:pt idx="9341">
                  <c:v>62.584195495576701</c:v>
                </c:pt>
                <c:pt idx="9342">
                  <c:v>62.587176750716203</c:v>
                </c:pt>
                <c:pt idx="9343">
                  <c:v>62.590157808374698</c:v>
                </c:pt>
                <c:pt idx="9344">
                  <c:v>62.593138668565601</c:v>
                </c:pt>
                <c:pt idx="9345">
                  <c:v>62.596119331302098</c:v>
                </c:pt>
                <c:pt idx="9346">
                  <c:v>62.599099796597599</c:v>
                </c:pt>
                <c:pt idx="9347">
                  <c:v>62.602080064465397</c:v>
                </c:pt>
                <c:pt idx="9348">
                  <c:v>62.605060134918702</c:v>
                </c:pt>
                <c:pt idx="9349">
                  <c:v>62.608040007970999</c:v>
                </c:pt>
                <c:pt idx="9350">
                  <c:v>62.611019683635497</c:v>
                </c:pt>
                <c:pt idx="9351">
                  <c:v>62.613999161925499</c:v>
                </c:pt>
                <c:pt idx="9352">
                  <c:v>62.616978442854297</c:v>
                </c:pt>
                <c:pt idx="9353">
                  <c:v>62.619957526435201</c:v>
                </c:pt>
                <c:pt idx="9354">
                  <c:v>62.622936412681597</c:v>
                </c:pt>
                <c:pt idx="9355">
                  <c:v>62.625915101606701</c:v>
                </c:pt>
                <c:pt idx="9356">
                  <c:v>62.6288935932239</c:v>
                </c:pt>
                <c:pt idx="9357">
                  <c:v>62.631871887546303</c:v>
                </c:pt>
                <c:pt idx="9358">
                  <c:v>62.634849984587497</c:v>
                </c:pt>
                <c:pt idx="9359">
                  <c:v>62.637827884360597</c:v>
                </c:pt>
                <c:pt idx="9360">
                  <c:v>62.640805586878898</c:v>
                </c:pt>
                <c:pt idx="9361">
                  <c:v>62.643783092155701</c:v>
                </c:pt>
                <c:pt idx="9362">
                  <c:v>62.6467604002044</c:v>
                </c:pt>
                <c:pt idx="9363">
                  <c:v>62.649737511038303</c:v>
                </c:pt>
                <c:pt idx="9364">
                  <c:v>62.652714424670599</c:v>
                </c:pt>
                <c:pt idx="9365">
                  <c:v>62.655691141114602</c:v>
                </c:pt>
                <c:pt idx="9366">
                  <c:v>62.658667660383699</c:v>
                </c:pt>
                <c:pt idx="9367">
                  <c:v>62.6616439824911</c:v>
                </c:pt>
                <c:pt idx="9368">
                  <c:v>62.664620107450098</c:v>
                </c:pt>
                <c:pt idx="9369">
                  <c:v>62.667596035274002</c:v>
                </c:pt>
                <c:pt idx="9370">
                  <c:v>62.670571765976099</c:v>
                </c:pt>
                <c:pt idx="9371">
                  <c:v>62.673547299569698</c:v>
                </c:pt>
                <c:pt idx="9372">
                  <c:v>62.676522636068199</c:v>
                </c:pt>
                <c:pt idx="9373">
                  <c:v>62.679497775484698</c:v>
                </c:pt>
                <c:pt idx="9374">
                  <c:v>62.682472717832503</c:v>
                </c:pt>
                <c:pt idx="9375">
                  <c:v>62.685447463125101</c:v>
                </c:pt>
                <c:pt idx="9376">
                  <c:v>62.6884220113756</c:v>
                </c:pt>
                <c:pt idx="9377">
                  <c:v>62.691396362597303</c:v>
                </c:pt>
                <c:pt idx="9378">
                  <c:v>62.694370516803502</c:v>
                </c:pt>
                <c:pt idx="9379">
                  <c:v>62.6973444740076</c:v>
                </c:pt>
                <c:pt idx="9380">
                  <c:v>62.700318234222799</c:v>
                </c:pt>
                <c:pt idx="9381">
                  <c:v>62.703291797462299</c:v>
                </c:pt>
                <c:pt idx="9382">
                  <c:v>62.706265163739502</c:v>
                </c:pt>
                <c:pt idx="9383">
                  <c:v>62.709238333067702</c:v>
                </c:pt>
                <c:pt idx="9384">
                  <c:v>62.712211305460002</c:v>
                </c:pt>
                <c:pt idx="9385">
                  <c:v>62.715184080929902</c:v>
                </c:pt>
                <c:pt idx="9386">
                  <c:v>62.718156659490603</c:v>
                </c:pt>
                <c:pt idx="9387">
                  <c:v>62.7211290411554</c:v>
                </c:pt>
                <c:pt idx="9388">
                  <c:v>62.724101225937503</c:v>
                </c:pt>
                <c:pt idx="9389">
                  <c:v>62.727073213850304</c:v>
                </c:pt>
                <c:pt idx="9390">
                  <c:v>62.730045004906898</c:v>
                </c:pt>
                <c:pt idx="9391">
                  <c:v>62.733016599120802</c:v>
                </c:pt>
                <c:pt idx="9392">
                  <c:v>62.735987996505102</c:v>
                </c:pt>
                <c:pt idx="9393">
                  <c:v>62.7389591970731</c:v>
                </c:pt>
                <c:pt idx="9394">
                  <c:v>62.741930200838198</c:v>
                </c:pt>
                <c:pt idx="9395">
                  <c:v>62.744901007813503</c:v>
                </c:pt>
                <c:pt idx="9396">
                  <c:v>62.747871618012503</c:v>
                </c:pt>
                <c:pt idx="9397">
                  <c:v>62.750842031448201</c:v>
                </c:pt>
                <c:pt idx="9398">
                  <c:v>62.753812248134103</c:v>
                </c:pt>
                <c:pt idx="9399">
                  <c:v>62.756782268083299</c:v>
                </c:pt>
                <c:pt idx="9400">
                  <c:v>62.759752091309203</c:v>
                </c:pt>
                <c:pt idx="9401">
                  <c:v>62.762721717825002</c:v>
                </c:pt>
                <c:pt idx="9402">
                  <c:v>62.765691147643899</c:v>
                </c:pt>
                <c:pt idx="9403">
                  <c:v>62.768660380779401</c:v>
                </c:pt>
                <c:pt idx="9404">
                  <c:v>62.771629417244597</c:v>
                </c:pt>
                <c:pt idx="9405">
                  <c:v>62.774598257052702</c:v>
                </c:pt>
                <c:pt idx="9406">
                  <c:v>62.777566900217103</c:v>
                </c:pt>
                <c:pt idx="9407">
                  <c:v>62.780535346751002</c:v>
                </c:pt>
                <c:pt idx="9408">
                  <c:v>62.7835035966677</c:v>
                </c:pt>
                <c:pt idx="9409">
                  <c:v>62.786471649980498</c:v>
                </c:pt>
                <c:pt idx="9410">
                  <c:v>62.7894395067026</c:v>
                </c:pt>
                <c:pt idx="9411">
                  <c:v>62.792407166847198</c:v>
                </c:pt>
                <c:pt idx="9412">
                  <c:v>62.795374630427702</c:v>
                </c:pt>
                <c:pt idx="9413">
                  <c:v>62.798341897457199</c:v>
                </c:pt>
                <c:pt idx="9414">
                  <c:v>62.801308967949197</c:v>
                </c:pt>
                <c:pt idx="9415">
                  <c:v>62.804275841916699</c:v>
                </c:pt>
                <c:pt idx="9416">
                  <c:v>62.807242519373098</c:v>
                </c:pt>
                <c:pt idx="9417">
                  <c:v>62.810209000331596</c:v>
                </c:pt>
                <c:pt idx="9418">
                  <c:v>62.813175284805602</c:v>
                </c:pt>
                <c:pt idx="9419">
                  <c:v>62.816141372808097</c:v>
                </c:pt>
                <c:pt idx="9420">
                  <c:v>62.819107264352603</c:v>
                </c:pt>
                <c:pt idx="9421">
                  <c:v>62.8220729594522</c:v>
                </c:pt>
                <c:pt idx="9422">
                  <c:v>62.825038458120297</c:v>
                </c:pt>
                <c:pt idx="9423">
                  <c:v>62.828003760369903</c:v>
                </c:pt>
                <c:pt idx="9424">
                  <c:v>62.830968866214498</c:v>
                </c:pt>
                <c:pt idx="9425">
                  <c:v>62.833933775667298</c:v>
                </c:pt>
                <c:pt idx="9426">
                  <c:v>62.836898488741497</c:v>
                </c:pt>
                <c:pt idx="9427">
                  <c:v>62.839863005450297</c:v>
                </c:pt>
                <c:pt idx="9428">
                  <c:v>62.8428273258071</c:v>
                </c:pt>
                <c:pt idx="9429">
                  <c:v>62.845791449825001</c:v>
                </c:pt>
                <c:pt idx="9430">
                  <c:v>62.8487553775173</c:v>
                </c:pt>
                <c:pt idx="9431">
                  <c:v>62.851719108897299</c:v>
                </c:pt>
                <c:pt idx="9432">
                  <c:v>62.854682643978201</c:v>
                </c:pt>
                <c:pt idx="9433">
                  <c:v>62.857645982773199</c:v>
                </c:pt>
                <c:pt idx="9434">
                  <c:v>62.860609125295603</c:v>
                </c:pt>
                <c:pt idx="9435">
                  <c:v>62.8635720715587</c:v>
                </c:pt>
                <c:pt idx="9436">
                  <c:v>62.866534821575598</c:v>
                </c:pt>
                <c:pt idx="9437">
                  <c:v>62.8694973753597</c:v>
                </c:pt>
                <c:pt idx="9438">
                  <c:v>62.872459732924099</c:v>
                </c:pt>
                <c:pt idx="9439">
                  <c:v>62.875421894282198</c:v>
                </c:pt>
                <c:pt idx="9440">
                  <c:v>62.878383859446998</c:v>
                </c:pt>
                <c:pt idx="9441">
                  <c:v>62.881345628432001</c:v>
                </c:pt>
                <c:pt idx="9442">
                  <c:v>62.884307201250301</c:v>
                </c:pt>
                <c:pt idx="9443">
                  <c:v>62.887268577915201</c:v>
                </c:pt>
                <c:pt idx="9444">
                  <c:v>62.890229758439801</c:v>
                </c:pt>
                <c:pt idx="9445">
                  <c:v>62.893190742837497</c:v>
                </c:pt>
                <c:pt idx="9446">
                  <c:v>62.896151531121497</c:v>
                </c:pt>
                <c:pt idx="9447">
                  <c:v>62.899112123304903</c:v>
                </c:pt>
                <c:pt idx="9448">
                  <c:v>62.902072519401102</c:v>
                </c:pt>
                <c:pt idx="9449">
                  <c:v>62.905032719423303</c:v>
                </c:pt>
                <c:pt idx="9450">
                  <c:v>62.907992723384702</c:v>
                </c:pt>
                <c:pt idx="9451">
                  <c:v>62.910952531298499</c:v>
                </c:pt>
                <c:pt idx="9452">
                  <c:v>62.913912143178003</c:v>
                </c:pt>
                <c:pt idx="9453">
                  <c:v>62.916871559036302</c:v>
                </c:pt>
                <c:pt idx="9454">
                  <c:v>62.919830778886897</c:v>
                </c:pt>
                <c:pt idx="9455">
                  <c:v>62.922789802742699</c:v>
                </c:pt>
                <c:pt idx="9456">
                  <c:v>62.9257486306172</c:v>
                </c:pt>
                <c:pt idx="9457">
                  <c:v>62.928707262523403</c:v>
                </c:pt>
                <c:pt idx="9458">
                  <c:v>62.931665698474703</c:v>
                </c:pt>
                <c:pt idx="9459">
                  <c:v>62.9346239384843</c:v>
                </c:pt>
                <c:pt idx="9460">
                  <c:v>62.937581982565398</c:v>
                </c:pt>
                <c:pt idx="9461">
                  <c:v>62.940539830731097</c:v>
                </c:pt>
                <c:pt idx="9462">
                  <c:v>62.9434974829949</c:v>
                </c:pt>
                <c:pt idx="9463">
                  <c:v>62.946454939369701</c:v>
                </c:pt>
                <c:pt idx="9464">
                  <c:v>62.949412199869002</c:v>
                </c:pt>
                <c:pt idx="9465">
                  <c:v>62.952369264505798</c:v>
                </c:pt>
                <c:pt idx="9466">
                  <c:v>62.955326133293497</c:v>
                </c:pt>
                <c:pt idx="9467">
                  <c:v>62.958282806245201</c:v>
                </c:pt>
                <c:pt idx="9468">
                  <c:v>62.961239283374198</c:v>
                </c:pt>
                <c:pt idx="9469">
                  <c:v>62.964195564693703</c:v>
                </c:pt>
                <c:pt idx="9470">
                  <c:v>62.967151650216799</c:v>
                </c:pt>
                <c:pt idx="9471">
                  <c:v>62.970107539956899</c:v>
                </c:pt>
                <c:pt idx="9472">
                  <c:v>62.9730632339271</c:v>
                </c:pt>
                <c:pt idx="9473">
                  <c:v>62.976018732140602</c:v>
                </c:pt>
                <c:pt idx="9474">
                  <c:v>62.978974034610701</c:v>
                </c:pt>
                <c:pt idx="9475">
                  <c:v>62.981929141350598</c:v>
                </c:pt>
                <c:pt idx="9476">
                  <c:v>62.984884052373502</c:v>
                </c:pt>
                <c:pt idx="9477">
                  <c:v>62.987838767692502</c:v>
                </c:pt>
                <c:pt idx="9478">
                  <c:v>62.990793287320997</c:v>
                </c:pt>
                <c:pt idx="9479">
                  <c:v>62.993747611272099</c:v>
                </c:pt>
                <c:pt idx="9480">
                  <c:v>62.996701739559001</c:v>
                </c:pt>
                <c:pt idx="9481">
                  <c:v>62.999655672194997</c:v>
                </c:pt>
                <c:pt idx="9482">
                  <c:v>63.002609409193198</c:v>
                </c:pt>
                <c:pt idx="9483">
                  <c:v>63.005562950566798</c:v>
                </c:pt>
                <c:pt idx="9484">
                  <c:v>63.008516296329098</c:v>
                </c:pt>
                <c:pt idx="9485">
                  <c:v>63.011469446493301</c:v>
                </c:pt>
                <c:pt idx="9486">
                  <c:v>63.014422401072601</c:v>
                </c:pt>
                <c:pt idx="9487">
                  <c:v>63.0173751600801</c:v>
                </c:pt>
                <c:pt idx="9488">
                  <c:v>63.0203277235291</c:v>
                </c:pt>
                <c:pt idx="9489">
                  <c:v>63.023280091432802</c:v>
                </c:pt>
                <c:pt idx="9490">
                  <c:v>63.026232263804303</c:v>
                </c:pt>
                <c:pt idx="9491">
                  <c:v>63.029184240657003</c:v>
                </c:pt>
                <c:pt idx="9492">
                  <c:v>63.032136022003897</c:v>
                </c:pt>
                <c:pt idx="9493">
                  <c:v>63.035087607858301</c:v>
                </c:pt>
                <c:pt idx="9494">
                  <c:v>63.038038998233397</c:v>
                </c:pt>
                <c:pt idx="9495">
                  <c:v>63.040990193142399</c:v>
                </c:pt>
                <c:pt idx="9496">
                  <c:v>63.043941192598503</c:v>
                </c:pt>
                <c:pt idx="9497">
                  <c:v>63.046891996614796</c:v>
                </c:pt>
                <c:pt idx="9498">
                  <c:v>63.049842605204702</c:v>
                </c:pt>
                <c:pt idx="9499">
                  <c:v>63.052793018381202</c:v>
                </c:pt>
                <c:pt idx="9500">
                  <c:v>63.055743236157497</c:v>
                </c:pt>
                <c:pt idx="9501">
                  <c:v>63.058693258546903</c:v>
                </c:pt>
                <c:pt idx="9502">
                  <c:v>63.061643085562501</c:v>
                </c:pt>
                <c:pt idx="9503">
                  <c:v>63.0645927172176</c:v>
                </c:pt>
                <c:pt idx="9504">
                  <c:v>63.067542153525402</c:v>
                </c:pt>
                <c:pt idx="9505">
                  <c:v>63.070491394498902</c:v>
                </c:pt>
                <c:pt idx="9506">
                  <c:v>63.073440440151501</c:v>
                </c:pt>
                <c:pt idx="9507">
                  <c:v>63.076389290496202</c:v>
                </c:pt>
                <c:pt idx="9508">
                  <c:v>63.079337945546399</c:v>
                </c:pt>
                <c:pt idx="9509">
                  <c:v>63.082286405315102</c:v>
                </c:pt>
                <c:pt idx="9510">
                  <c:v>63.085234669815598</c:v>
                </c:pt>
                <c:pt idx="9511">
                  <c:v>63.088182739060997</c:v>
                </c:pt>
                <c:pt idx="9512">
                  <c:v>63.0911306130646</c:v>
                </c:pt>
                <c:pt idx="9513">
                  <c:v>63.094078291839502</c:v>
                </c:pt>
                <c:pt idx="9514">
                  <c:v>63.097025775398798</c:v>
                </c:pt>
                <c:pt idx="9515">
                  <c:v>63.099973063755897</c:v>
                </c:pt>
                <c:pt idx="9516">
                  <c:v>63.102920156923901</c:v>
                </c:pt>
                <c:pt idx="9517">
                  <c:v>63.105867054915898</c:v>
                </c:pt>
                <c:pt idx="9518">
                  <c:v>63.108813757745096</c:v>
                </c:pt>
                <c:pt idx="9519">
                  <c:v>63.111760265424699</c:v>
                </c:pt>
                <c:pt idx="9520">
                  <c:v>63.114706577967901</c:v>
                </c:pt>
                <c:pt idx="9521">
                  <c:v>63.117652695387903</c:v>
                </c:pt>
                <c:pt idx="9522">
                  <c:v>63.120598617697901</c:v>
                </c:pt>
                <c:pt idx="9523">
                  <c:v>63.123544344910897</c:v>
                </c:pt>
                <c:pt idx="9524">
                  <c:v>63.126489877040299</c:v>
                </c:pt>
                <c:pt idx="9525">
                  <c:v>63.129435214099097</c:v>
                </c:pt>
                <c:pt idx="9526">
                  <c:v>63.132380356100597</c:v>
                </c:pt>
                <c:pt idx="9527">
                  <c:v>63.135325303057797</c:v>
                </c:pt>
                <c:pt idx="9528">
                  <c:v>63.138270054984098</c:v>
                </c:pt>
                <c:pt idx="9529">
                  <c:v>63.1412146118926</c:v>
                </c:pt>
                <c:pt idx="9530">
                  <c:v>63.144158973796301</c:v>
                </c:pt>
                <c:pt idx="9531">
                  <c:v>63.147103140708602</c:v>
                </c:pt>
                <c:pt idx="9532">
                  <c:v>63.150047112642604</c:v>
                </c:pt>
                <c:pt idx="9533">
                  <c:v>63.152990889611402</c:v>
                </c:pt>
                <c:pt idx="9534">
                  <c:v>63.1559344716282</c:v>
                </c:pt>
                <c:pt idx="9535">
                  <c:v>63.158877858706198</c:v>
                </c:pt>
                <c:pt idx="9536">
                  <c:v>63.161821050858599</c:v>
                </c:pt>
                <c:pt idx="9537">
                  <c:v>63.164764048098498</c:v>
                </c:pt>
                <c:pt idx="9538">
                  <c:v>63.167706850438996</c:v>
                </c:pt>
                <c:pt idx="9539">
                  <c:v>63.170649457893397</c:v>
                </c:pt>
                <c:pt idx="9540">
                  <c:v>63.173591870474802</c:v>
                </c:pt>
                <c:pt idx="9541">
                  <c:v>63.176534088196298</c:v>
                </c:pt>
                <c:pt idx="9542">
                  <c:v>63.179476111071203</c:v>
                </c:pt>
                <c:pt idx="9543">
                  <c:v>63.182417939112597</c:v>
                </c:pt>
                <c:pt idx="9544">
                  <c:v>63.185359572333702</c:v>
                </c:pt>
                <c:pt idx="9545">
                  <c:v>63.188301010747502</c:v>
                </c:pt>
                <c:pt idx="9546">
                  <c:v>63.191242254367403</c:v>
                </c:pt>
                <c:pt idx="9547">
                  <c:v>63.194183303206302</c:v>
                </c:pt>
                <c:pt idx="9548">
                  <c:v>63.197124157277599</c:v>
                </c:pt>
                <c:pt idx="9549">
                  <c:v>63.200064816594299</c:v>
                </c:pt>
                <c:pt idx="9550">
                  <c:v>63.203005281169503</c:v>
                </c:pt>
                <c:pt idx="9551">
                  <c:v>63.205945551016598</c:v>
                </c:pt>
                <c:pt idx="9552">
                  <c:v>63.208885626148501</c:v>
                </c:pt>
                <c:pt idx="9553">
                  <c:v>63.211825506578599</c:v>
                </c:pt>
                <c:pt idx="9554">
                  <c:v>63.214765192319803</c:v>
                </c:pt>
                <c:pt idx="9555">
                  <c:v>63.217704683385399</c:v>
                </c:pt>
                <c:pt idx="9556">
                  <c:v>63.220643979788498</c:v>
                </c:pt>
                <c:pt idx="9557">
                  <c:v>63.223583081542301</c:v>
                </c:pt>
                <c:pt idx="9558">
                  <c:v>63.226521988659897</c:v>
                </c:pt>
                <c:pt idx="9559">
                  <c:v>63.229460701154501</c:v>
                </c:pt>
                <c:pt idx="9560">
                  <c:v>63.232399219039202</c:v>
                </c:pt>
                <c:pt idx="9561">
                  <c:v>63.235337542327201</c:v>
                </c:pt>
                <c:pt idx="9562">
                  <c:v>63.238275671031502</c:v>
                </c:pt>
                <c:pt idx="9563">
                  <c:v>63.241213605165498</c:v>
                </c:pt>
                <c:pt idx="9564">
                  <c:v>63.2441513447421</c:v>
                </c:pt>
                <c:pt idx="9565">
                  <c:v>63.247088889774602</c:v>
                </c:pt>
                <c:pt idx="9566">
                  <c:v>63.250026240276</c:v>
                </c:pt>
                <c:pt idx="9567">
                  <c:v>63.252963396259602</c:v>
                </c:pt>
                <c:pt idx="9568">
                  <c:v>63.255900357738497</c:v>
                </c:pt>
                <c:pt idx="9569">
                  <c:v>63.258837124725801</c:v>
                </c:pt>
                <c:pt idx="9570">
                  <c:v>63.261773697234602</c:v>
                </c:pt>
                <c:pt idx="9571">
                  <c:v>63.264710075278202</c:v>
                </c:pt>
                <c:pt idx="9572">
                  <c:v>63.267646258869597</c:v>
                </c:pt>
                <c:pt idx="9573">
                  <c:v>63.270582248021903</c:v>
                </c:pt>
                <c:pt idx="9574">
                  <c:v>63.2735180427483</c:v>
                </c:pt>
                <c:pt idx="9575">
                  <c:v>63.276453643061998</c:v>
                </c:pt>
                <c:pt idx="9576">
                  <c:v>63.2793890489761</c:v>
                </c:pt>
                <c:pt idx="9577">
                  <c:v>63.2823242605037</c:v>
                </c:pt>
                <c:pt idx="9578">
                  <c:v>63.285259277658</c:v>
                </c:pt>
                <c:pt idx="9579">
                  <c:v>63.288194100452003</c:v>
                </c:pt>
                <c:pt idx="9580">
                  <c:v>63.291128728898897</c:v>
                </c:pt>
                <c:pt idx="9581">
                  <c:v>63.294063163011899</c:v>
                </c:pt>
                <c:pt idx="9582">
                  <c:v>63.296997402804102</c:v>
                </c:pt>
                <c:pt idx="9583">
                  <c:v>63.299931448288604</c:v>
                </c:pt>
                <c:pt idx="9584">
                  <c:v>63.302865299478498</c:v>
                </c:pt>
                <c:pt idx="9585">
                  <c:v>63.305798956387001</c:v>
                </c:pt>
                <c:pt idx="9586">
                  <c:v>63.308732419027201</c:v>
                </c:pt>
                <c:pt idx="9587">
                  <c:v>63.311665687412201</c:v>
                </c:pt>
                <c:pt idx="9588">
                  <c:v>63.314598761555096</c:v>
                </c:pt>
                <c:pt idx="9589">
                  <c:v>63.317531641469202</c:v>
                </c:pt>
                <c:pt idx="9590">
                  <c:v>63.3204643271674</c:v>
                </c:pt>
                <c:pt idx="9591">
                  <c:v>63.323396818662999</c:v>
                </c:pt>
                <c:pt idx="9592">
                  <c:v>63.326329115969003</c:v>
                </c:pt>
                <c:pt idx="9593">
                  <c:v>63.329261219098498</c:v>
                </c:pt>
                <c:pt idx="9594">
                  <c:v>63.332193128064802</c:v>
                </c:pt>
                <c:pt idx="9595">
                  <c:v>63.335124842880901</c:v>
                </c:pt>
                <c:pt idx="9596">
                  <c:v>63.3380563635599</c:v>
                </c:pt>
                <c:pt idx="9597">
                  <c:v>63.3409876901149</c:v>
                </c:pt>
                <c:pt idx="9598">
                  <c:v>63.343918822559203</c:v>
                </c:pt>
                <c:pt idx="9599">
                  <c:v>63.346849760905698</c:v>
                </c:pt>
                <c:pt idx="9600">
                  <c:v>63.349780505167601</c:v>
                </c:pt>
                <c:pt idx="9601">
                  <c:v>63.3527110553581</c:v>
                </c:pt>
                <c:pt idx="9602">
                  <c:v>63.355641411490197</c:v>
                </c:pt>
                <c:pt idx="9603">
                  <c:v>63.358571573577002</c:v>
                </c:pt>
                <c:pt idx="9604">
                  <c:v>63.361501541631696</c:v>
                </c:pt>
                <c:pt idx="9605">
                  <c:v>63.364431315667403</c:v>
                </c:pt>
                <c:pt idx="9606">
                  <c:v>63.367360895697203</c:v>
                </c:pt>
                <c:pt idx="9607">
                  <c:v>63.3702902817341</c:v>
                </c:pt>
                <c:pt idx="9608">
                  <c:v>63.373219473791401</c:v>
                </c:pt>
                <c:pt idx="9609">
                  <c:v>63.376148471882097</c:v>
                </c:pt>
                <c:pt idx="9610">
                  <c:v>63.379077276019402</c:v>
                </c:pt>
                <c:pt idx="9611">
                  <c:v>63.382005886216298</c:v>
                </c:pt>
                <c:pt idx="9612">
                  <c:v>63.384934302485902</c:v>
                </c:pt>
                <c:pt idx="9613">
                  <c:v>63.387862524841402</c:v>
                </c:pt>
                <c:pt idx="9614">
                  <c:v>63.390790553295901</c:v>
                </c:pt>
                <c:pt idx="9615">
                  <c:v>63.3937183878624</c:v>
                </c:pt>
                <c:pt idx="9616">
                  <c:v>63.396646028554102</c:v>
                </c:pt>
                <c:pt idx="9617">
                  <c:v>63.399573475384102</c:v>
                </c:pt>
                <c:pt idx="9618">
                  <c:v>63.402500728365403</c:v>
                </c:pt>
                <c:pt idx="9619">
                  <c:v>63.4054277875113</c:v>
                </c:pt>
                <c:pt idx="9620">
                  <c:v>63.408354652834703</c:v>
                </c:pt>
                <c:pt idx="9621">
                  <c:v>63.411281324348799</c:v>
                </c:pt>
                <c:pt idx="9622">
                  <c:v>63.414207802066699</c:v>
                </c:pt>
                <c:pt idx="9623">
                  <c:v>63.417134086001496</c:v>
                </c:pt>
                <c:pt idx="9624">
                  <c:v>63.420060176166203</c:v>
                </c:pt>
                <c:pt idx="9625">
                  <c:v>63.422986072573998</c:v>
                </c:pt>
                <c:pt idx="9626">
                  <c:v>63.425911775238099</c:v>
                </c:pt>
                <c:pt idx="9627">
                  <c:v>63.428837284171301</c:v>
                </c:pt>
                <c:pt idx="9628">
                  <c:v>63.431762599387</c:v>
                </c:pt>
                <c:pt idx="9629">
                  <c:v>63.434687720898097</c:v>
                </c:pt>
                <c:pt idx="9630">
                  <c:v>63.437612648717703</c:v>
                </c:pt>
                <c:pt idx="9631">
                  <c:v>63.440537382859098</c:v>
                </c:pt>
                <c:pt idx="9632">
                  <c:v>63.4434619233351</c:v>
                </c:pt>
                <c:pt idx="9633">
                  <c:v>63.446386270159003</c:v>
                </c:pt>
                <c:pt idx="9634">
                  <c:v>63.449310423343803</c:v>
                </c:pt>
                <c:pt idx="9635">
                  <c:v>63.452234382902603</c:v>
                </c:pt>
                <c:pt idx="9636">
                  <c:v>63.455158148848497</c:v>
                </c:pt>
                <c:pt idx="9637">
                  <c:v>63.458081721194603</c:v>
                </c:pt>
                <c:pt idx="9638">
                  <c:v>63.461005099954001</c:v>
                </c:pt>
                <c:pt idx="9639">
                  <c:v>63.463928285139701</c:v>
                </c:pt>
                <c:pt idx="9640">
                  <c:v>63.466851276764899</c:v>
                </c:pt>
                <c:pt idx="9641">
                  <c:v>63.469774074842597</c:v>
                </c:pt>
                <c:pt idx="9642">
                  <c:v>63.472696679385898</c:v>
                </c:pt>
                <c:pt idx="9643">
                  <c:v>63.475619090408003</c:v>
                </c:pt>
                <c:pt idx="9644">
                  <c:v>63.478541307921802</c:v>
                </c:pt>
                <c:pt idx="9645">
                  <c:v>63.481463331940503</c:v>
                </c:pt>
                <c:pt idx="9646">
                  <c:v>63.484385162477103</c:v>
                </c:pt>
                <c:pt idx="9647">
                  <c:v>63.487306799544797</c:v>
                </c:pt>
                <c:pt idx="9648">
                  <c:v>63.490228243156501</c:v>
                </c:pt>
                <c:pt idx="9649">
                  <c:v>63.493149493325497</c:v>
                </c:pt>
                <c:pt idx="9650">
                  <c:v>63.496070550064701</c:v>
                </c:pt>
                <c:pt idx="9651">
                  <c:v>63.498991413387202</c:v>
                </c:pt>
                <c:pt idx="9652">
                  <c:v>63.501912083306202</c:v>
                </c:pt>
                <c:pt idx="9653">
                  <c:v>63.504832559834703</c:v>
                </c:pt>
                <c:pt idx="9654">
                  <c:v>63.507752842985703</c:v>
                </c:pt>
                <c:pt idx="9655">
                  <c:v>63.510672932772401</c:v>
                </c:pt>
                <c:pt idx="9656">
                  <c:v>63.513592829207703</c:v>
                </c:pt>
                <c:pt idx="9657">
                  <c:v>63.516512532304901</c:v>
                </c:pt>
                <c:pt idx="9658">
                  <c:v>63.5194320420769</c:v>
                </c:pt>
                <c:pt idx="9659">
                  <c:v>63.522351358536902</c:v>
                </c:pt>
                <c:pt idx="9660">
                  <c:v>63.525270481697902</c:v>
                </c:pt>
                <c:pt idx="9661">
                  <c:v>63.528189411572903</c:v>
                </c:pt>
                <c:pt idx="9662">
                  <c:v>63.531108148175001</c:v>
                </c:pt>
                <c:pt idx="9663">
                  <c:v>63.534026691517397</c:v>
                </c:pt>
                <c:pt idx="9664">
                  <c:v>63.536945041613102</c:v>
                </c:pt>
                <c:pt idx="9665">
                  <c:v>63.539863198474997</c:v>
                </c:pt>
                <c:pt idx="9666">
                  <c:v>63.542781162116398</c:v>
                </c:pt>
                <c:pt idx="9667">
                  <c:v>63.545698932550302</c:v>
                </c:pt>
                <c:pt idx="9668">
                  <c:v>63.548616509789603</c:v>
                </c:pt>
                <c:pt idx="9669">
                  <c:v>63.551533893847598</c:v>
                </c:pt>
                <c:pt idx="9670">
                  <c:v>63.554451084737302</c:v>
                </c:pt>
                <c:pt idx="9671">
                  <c:v>63.557368082471598</c:v>
                </c:pt>
                <c:pt idx="9672">
                  <c:v>63.560284887063702</c:v>
                </c:pt>
                <c:pt idx="9673">
                  <c:v>63.563201498526702</c:v>
                </c:pt>
                <c:pt idx="9674">
                  <c:v>63.566117916873601</c:v>
                </c:pt>
                <c:pt idx="9675">
                  <c:v>63.569034142117403</c:v>
                </c:pt>
                <c:pt idx="9676">
                  <c:v>63.571950174271301</c:v>
                </c:pt>
                <c:pt idx="9677">
                  <c:v>63.574866013348199</c:v>
                </c:pt>
                <c:pt idx="9678">
                  <c:v>63.5777816593612</c:v>
                </c:pt>
                <c:pt idx="9679">
                  <c:v>63.580697112323399</c:v>
                </c:pt>
                <c:pt idx="9680">
                  <c:v>63.583612372247899</c:v>
                </c:pt>
                <c:pt idx="9681">
                  <c:v>63.586527439147702</c:v>
                </c:pt>
                <c:pt idx="9682">
                  <c:v>63.589442313035804</c:v>
                </c:pt>
                <c:pt idx="9683">
                  <c:v>63.5923569939252</c:v>
                </c:pt>
                <c:pt idx="9684">
                  <c:v>63.595271481829201</c:v>
                </c:pt>
                <c:pt idx="9685">
                  <c:v>63.598185776760602</c:v>
                </c:pt>
                <c:pt idx="9686">
                  <c:v>63.601099878732597</c:v>
                </c:pt>
                <c:pt idx="9687">
                  <c:v>63.604013787758198</c:v>
                </c:pt>
                <c:pt idx="9688">
                  <c:v>63.6069275038504</c:v>
                </c:pt>
                <c:pt idx="9689">
                  <c:v>63.609841027022298</c:v>
                </c:pt>
                <c:pt idx="9690">
                  <c:v>63.612754357286903</c:v>
                </c:pt>
                <c:pt idx="9691">
                  <c:v>63.615667494657401</c:v>
                </c:pt>
                <c:pt idx="9692">
                  <c:v>63.618580439146598</c:v>
                </c:pt>
                <c:pt idx="9693">
                  <c:v>63.621493190767801</c:v>
                </c:pt>
                <c:pt idx="9694">
                  <c:v>63.6244057495338</c:v>
                </c:pt>
                <c:pt idx="9695">
                  <c:v>63.627318115457797</c:v>
                </c:pt>
                <c:pt idx="9696">
                  <c:v>63.630230288552802</c:v>
                </c:pt>
                <c:pt idx="9697">
                  <c:v>63.633142268831797</c:v>
                </c:pt>
                <c:pt idx="9698">
                  <c:v>63.636054056307998</c:v>
                </c:pt>
                <c:pt idx="9699">
                  <c:v>63.638965650994201</c:v>
                </c:pt>
                <c:pt idx="9700">
                  <c:v>63.641877052903602</c:v>
                </c:pt>
                <c:pt idx="9701">
                  <c:v>63.644788262049197</c:v>
                </c:pt>
                <c:pt idx="9702">
                  <c:v>63.647699278444101</c:v>
                </c:pt>
                <c:pt idx="9703">
                  <c:v>63.650610102101197</c:v>
                </c:pt>
                <c:pt idx="9704">
                  <c:v>63.653520733033602</c:v>
                </c:pt>
                <c:pt idx="9705">
                  <c:v>63.656431171254297</c:v>
                </c:pt>
                <c:pt idx="9706">
                  <c:v>63.6593414167764</c:v>
                </c:pt>
                <c:pt idx="9707">
                  <c:v>63.662251469612997</c:v>
                </c:pt>
                <c:pt idx="9708">
                  <c:v>63.665161329777</c:v>
                </c:pt>
                <c:pt idx="9709">
                  <c:v>63.668070997281397</c:v>
                </c:pt>
                <c:pt idx="9710">
                  <c:v>63.670980472139298</c:v>
                </c:pt>
                <c:pt idx="9711">
                  <c:v>63.673889754363799</c:v>
                </c:pt>
                <c:pt idx="9712">
                  <c:v>63.676798843967802</c:v>
                </c:pt>
                <c:pt idx="9713">
                  <c:v>63.679707740964503</c:v>
                </c:pt>
                <c:pt idx="9714">
                  <c:v>63.682616445366698</c:v>
                </c:pt>
                <c:pt idx="9715">
                  <c:v>63.685524957187603</c:v>
                </c:pt>
                <c:pt idx="9716">
                  <c:v>63.6884332764402</c:v>
                </c:pt>
                <c:pt idx="9717">
                  <c:v>63.6913414031374</c:v>
                </c:pt>
                <c:pt idx="9718">
                  <c:v>63.694249337292398</c:v>
                </c:pt>
                <c:pt idx="9719">
                  <c:v>63.697157078918103</c:v>
                </c:pt>
                <c:pt idx="9720">
                  <c:v>63.700064628027597</c:v>
                </c:pt>
                <c:pt idx="9721">
                  <c:v>63.702971984633798</c:v>
                </c:pt>
                <c:pt idx="9722">
                  <c:v>63.705879148749901</c:v>
                </c:pt>
                <c:pt idx="9723">
                  <c:v>63.708786120388801</c:v>
                </c:pt>
                <c:pt idx="9724">
                  <c:v>63.711692899563502</c:v>
                </c:pt>
                <c:pt idx="9725">
                  <c:v>63.714599486287199</c:v>
                </c:pt>
                <c:pt idx="9726">
                  <c:v>63.717505880572702</c:v>
                </c:pt>
                <c:pt idx="9727">
                  <c:v>63.7204120824331</c:v>
                </c:pt>
                <c:pt idx="9728">
                  <c:v>63.723318091881403</c:v>
                </c:pt>
                <c:pt idx="9729">
                  <c:v>63.726223908930599</c:v>
                </c:pt>
                <c:pt idx="9730">
                  <c:v>63.729129533593898</c:v>
                </c:pt>
                <c:pt idx="9731">
                  <c:v>63.732034965883997</c:v>
                </c:pt>
                <c:pt idx="9732">
                  <c:v>63.734940205814198</c:v>
                </c:pt>
                <c:pt idx="9733">
                  <c:v>63.737845253397303</c:v>
                </c:pt>
                <c:pt idx="9734">
                  <c:v>63.740750108646502</c:v>
                </c:pt>
                <c:pt idx="9735">
                  <c:v>63.743654771574597</c:v>
                </c:pt>
                <c:pt idx="9736">
                  <c:v>63.746559242194799</c:v>
                </c:pt>
                <c:pt idx="9737">
                  <c:v>63.749463520520003</c:v>
                </c:pt>
                <c:pt idx="9738">
                  <c:v>63.752367606563197</c:v>
                </c:pt>
                <c:pt idx="9739">
                  <c:v>63.7552715003375</c:v>
                </c:pt>
                <c:pt idx="9740">
                  <c:v>63.758175201855899</c:v>
                </c:pt>
                <c:pt idx="9741">
                  <c:v>63.761078711131297</c:v>
                </c:pt>
                <c:pt idx="9742">
                  <c:v>63.763982028176798</c:v>
                </c:pt>
                <c:pt idx="9743">
                  <c:v>63.766885153005298</c:v>
                </c:pt>
                <c:pt idx="9744">
                  <c:v>63.769788085629997</c:v>
                </c:pt>
                <c:pt idx="9745">
                  <c:v>63.772690826063702</c:v>
                </c:pt>
                <c:pt idx="9746">
                  <c:v>63.775593374319399</c:v>
                </c:pt>
                <c:pt idx="9747">
                  <c:v>63.778495730410299</c:v>
                </c:pt>
                <c:pt idx="9748">
                  <c:v>63.781397894349297</c:v>
                </c:pt>
                <c:pt idx="9749">
                  <c:v>63.784299866149297</c:v>
                </c:pt>
                <c:pt idx="9750">
                  <c:v>63.787201645823401</c:v>
                </c:pt>
                <c:pt idx="9751">
                  <c:v>63.790103233384599</c:v>
                </c:pt>
                <c:pt idx="9752">
                  <c:v>63.7930046288459</c:v>
                </c:pt>
                <c:pt idx="9753">
                  <c:v>63.7959058322202</c:v>
                </c:pt>
                <c:pt idx="9754">
                  <c:v>63.798806843520602</c:v>
                </c:pt>
                <c:pt idx="9755">
                  <c:v>63.801707662760101</c:v>
                </c:pt>
                <c:pt idx="9756">
                  <c:v>63.804608289951602</c:v>
                </c:pt>
                <c:pt idx="9757">
                  <c:v>63.8075087251082</c:v>
                </c:pt>
                <c:pt idx="9758">
                  <c:v>63.810408968242797</c:v>
                </c:pt>
                <c:pt idx="9759">
                  <c:v>63.813309019368504</c:v>
                </c:pt>
                <c:pt idx="9760">
                  <c:v>63.816208878498202</c:v>
                </c:pt>
                <c:pt idx="9761">
                  <c:v>63.819108545644902</c:v>
                </c:pt>
                <c:pt idx="9762">
                  <c:v>63.822008020821599</c:v>
                </c:pt>
                <c:pt idx="9763">
                  <c:v>63.824907304041297</c:v>
                </c:pt>
                <c:pt idx="9764">
                  <c:v>63.827806395316998</c:v>
                </c:pt>
                <c:pt idx="9765">
                  <c:v>63.830705294661698</c:v>
                </c:pt>
                <c:pt idx="9766">
                  <c:v>63.8336040020883</c:v>
                </c:pt>
                <c:pt idx="9767">
                  <c:v>63.836502517609901</c:v>
                </c:pt>
                <c:pt idx="9768">
                  <c:v>63.839400841239403</c:v>
                </c:pt>
                <c:pt idx="9769">
                  <c:v>63.842298972989802</c:v>
                </c:pt>
                <c:pt idx="9770">
                  <c:v>63.845196912874101</c:v>
                </c:pt>
                <c:pt idx="9771">
                  <c:v>63.848094660905303</c:v>
                </c:pt>
                <c:pt idx="9772">
                  <c:v>63.850992217096298</c:v>
                </c:pt>
                <c:pt idx="9773">
                  <c:v>63.853889581460201</c:v>
                </c:pt>
                <c:pt idx="9774">
                  <c:v>63.856786754009903</c:v>
                </c:pt>
                <c:pt idx="9775">
                  <c:v>63.859683734758299</c:v>
                </c:pt>
                <c:pt idx="9776">
                  <c:v>63.862580523718599</c:v>
                </c:pt>
                <c:pt idx="9777">
                  <c:v>63.865477120903599</c:v>
                </c:pt>
                <c:pt idx="9778">
                  <c:v>63.868373526326401</c:v>
                </c:pt>
                <c:pt idx="9779">
                  <c:v>63.871269739999804</c:v>
                </c:pt>
                <c:pt idx="9780">
                  <c:v>63.874165761937</c:v>
                </c:pt>
                <c:pt idx="9781">
                  <c:v>63.877061592150802</c:v>
                </c:pt>
                <c:pt idx="9782">
                  <c:v>63.879957230654199</c:v>
                </c:pt>
                <c:pt idx="9783">
                  <c:v>63.8828526774602</c:v>
                </c:pt>
                <c:pt idx="9784">
                  <c:v>63.885747932581801</c:v>
                </c:pt>
                <c:pt idx="9785">
                  <c:v>63.888642996031997</c:v>
                </c:pt>
                <c:pt idx="9786">
                  <c:v>63.8915378678237</c:v>
                </c:pt>
                <c:pt idx="9787">
                  <c:v>63.894432547969799</c:v>
                </c:pt>
                <c:pt idx="9788">
                  <c:v>63.897327036483397</c:v>
                </c:pt>
                <c:pt idx="9789">
                  <c:v>63.900221333377402</c:v>
                </c:pt>
                <c:pt idx="9790">
                  <c:v>63.903115438664898</c:v>
                </c:pt>
                <c:pt idx="9791">
                  <c:v>63.906009352358602</c:v>
                </c:pt>
                <c:pt idx="9792">
                  <c:v>63.908903074471702</c:v>
                </c:pt>
                <c:pt idx="9793">
                  <c:v>63.911796605017102</c:v>
                </c:pt>
                <c:pt idx="9794">
                  <c:v>63.914689944007698</c:v>
                </c:pt>
                <c:pt idx="9795">
                  <c:v>63.917583091456599</c:v>
                </c:pt>
                <c:pt idx="9796">
                  <c:v>63.920476047376603</c:v>
                </c:pt>
                <c:pt idx="9797">
                  <c:v>63.923368811780797</c:v>
                </c:pt>
                <c:pt idx="9798">
                  <c:v>63.926261384682</c:v>
                </c:pt>
                <c:pt idx="9799">
                  <c:v>63.9291537660933</c:v>
                </c:pt>
                <c:pt idx="9800">
                  <c:v>63.9320459560277</c:v>
                </c:pt>
                <c:pt idx="9801">
                  <c:v>63.934937954497997</c:v>
                </c:pt>
                <c:pt idx="9802">
                  <c:v>63.9378297615172</c:v>
                </c:pt>
                <c:pt idx="9803">
                  <c:v>63.940721377098299</c:v>
                </c:pt>
                <c:pt idx="9804">
                  <c:v>63.943612801254297</c:v>
                </c:pt>
                <c:pt idx="9805">
                  <c:v>63.946504033998103</c:v>
                </c:pt>
                <c:pt idx="9806">
                  <c:v>63.949395075342601</c:v>
                </c:pt>
                <c:pt idx="9807">
                  <c:v>63.952285925300899</c:v>
                </c:pt>
                <c:pt idx="9808">
                  <c:v>63.955176583885802</c:v>
                </c:pt>
                <c:pt idx="9809">
                  <c:v>63.958067051110298</c:v>
                </c:pt>
                <c:pt idx="9810">
                  <c:v>63.960957326987398</c:v>
                </c:pt>
                <c:pt idx="9811">
                  <c:v>63.963847411529997</c:v>
                </c:pt>
                <c:pt idx="9812">
                  <c:v>63.966737304751099</c:v>
                </c:pt>
                <c:pt idx="9813">
                  <c:v>63.969627006663501</c:v>
                </c:pt>
                <c:pt idx="9814">
                  <c:v>63.972516517280397</c:v>
                </c:pt>
                <c:pt idx="9815">
                  <c:v>63.975405836614499</c:v>
                </c:pt>
                <c:pt idx="9816">
                  <c:v>63.978294964678902</c:v>
                </c:pt>
                <c:pt idx="9817">
                  <c:v>63.981183901486503</c:v>
                </c:pt>
                <c:pt idx="9818">
                  <c:v>63.984072647050297</c:v>
                </c:pt>
                <c:pt idx="9819">
                  <c:v>63.986961201383103</c:v>
                </c:pt>
                <c:pt idx="9820">
                  <c:v>63.989849564498002</c:v>
                </c:pt>
                <c:pt idx="9821">
                  <c:v>63.992737736407904</c:v>
                </c:pt>
                <c:pt idx="9822">
                  <c:v>63.995625717125698</c:v>
                </c:pt>
                <c:pt idx="9823">
                  <c:v>63.998513506664302</c:v>
                </c:pt>
                <c:pt idx="9824">
                  <c:v>64.001401105036706</c:v>
                </c:pt>
                <c:pt idx="9825">
                  <c:v>64.004288512255897</c:v>
                </c:pt>
                <c:pt idx="9826">
                  <c:v>64.007175728334701</c:v>
                </c:pt>
                <c:pt idx="9827">
                  <c:v>64.010062753286206</c:v>
                </c:pt>
                <c:pt idx="9828">
                  <c:v>64.012949587123202</c:v>
                </c:pt>
                <c:pt idx="9829">
                  <c:v>64.015836229858706</c:v>
                </c:pt>
                <c:pt idx="9830">
                  <c:v>64.018722681505594</c:v>
                </c:pt>
                <c:pt idx="9831">
                  <c:v>64.021608942076895</c:v>
                </c:pt>
                <c:pt idx="9832">
                  <c:v>64.024495011585401</c:v>
                </c:pt>
                <c:pt idx="9833">
                  <c:v>64.027380890044199</c:v>
                </c:pt>
                <c:pt idx="9834">
                  <c:v>64.030266577466094</c:v>
                </c:pt>
                <c:pt idx="9835">
                  <c:v>64.033152073864201</c:v>
                </c:pt>
                <c:pt idx="9836">
                  <c:v>64.036037379251198</c:v>
                </c:pt>
                <c:pt idx="9837">
                  <c:v>64.0389224936402</c:v>
                </c:pt>
                <c:pt idx="9838">
                  <c:v>64.041807417043998</c:v>
                </c:pt>
                <c:pt idx="9839">
                  <c:v>64.044692149475694</c:v>
                </c:pt>
                <c:pt idx="9840">
                  <c:v>64.047576690948105</c:v>
                </c:pt>
                <c:pt idx="9841">
                  <c:v>64.050461041474094</c:v>
                </c:pt>
                <c:pt idx="9842">
                  <c:v>64.053345201066804</c:v>
                </c:pt>
                <c:pt idx="9843">
                  <c:v>64.056229169738899</c:v>
                </c:pt>
                <c:pt idx="9844">
                  <c:v>64.059112947503493</c:v>
                </c:pt>
                <c:pt idx="9845">
                  <c:v>64.061996534373407</c:v>
                </c:pt>
                <c:pt idx="9846">
                  <c:v>64.064879930361599</c:v>
                </c:pt>
                <c:pt idx="9847">
                  <c:v>64.067763135481002</c:v>
                </c:pt>
                <c:pt idx="9848">
                  <c:v>64.070646149744505</c:v>
                </c:pt>
                <c:pt idx="9849">
                  <c:v>64.073528973164997</c:v>
                </c:pt>
                <c:pt idx="9850">
                  <c:v>64.076411605755496</c:v>
                </c:pt>
                <c:pt idx="9851">
                  <c:v>64.079294047528904</c:v>
                </c:pt>
                <c:pt idx="9852">
                  <c:v>64.082176298498098</c:v>
                </c:pt>
                <c:pt idx="9853">
                  <c:v>64.085058358675994</c:v>
                </c:pt>
                <c:pt idx="9854">
                  <c:v>64.087940228075496</c:v>
                </c:pt>
                <c:pt idx="9855">
                  <c:v>64.090821906709493</c:v>
                </c:pt>
                <c:pt idx="9856">
                  <c:v>64.093703394591003</c:v>
                </c:pt>
                <c:pt idx="9857">
                  <c:v>64.0965846917329</c:v>
                </c:pt>
                <c:pt idx="9858">
                  <c:v>64.099465798148103</c:v>
                </c:pt>
                <c:pt idx="9859">
                  <c:v>64.1023467138494</c:v>
                </c:pt>
                <c:pt idx="9860">
                  <c:v>64.105227438849894</c:v>
                </c:pt>
                <c:pt idx="9861">
                  <c:v>64.108107973162305</c:v>
                </c:pt>
                <c:pt idx="9862">
                  <c:v>64.110988316799705</c:v>
                </c:pt>
                <c:pt idx="9863">
                  <c:v>64.113868469774999</c:v>
                </c:pt>
                <c:pt idx="9864">
                  <c:v>64.116748432100906</c:v>
                </c:pt>
                <c:pt idx="9865">
                  <c:v>64.119628203790498</c:v>
                </c:pt>
                <c:pt idx="9866">
                  <c:v>64.122507784856694</c:v>
                </c:pt>
                <c:pt idx="9867">
                  <c:v>64.125387175312397</c:v>
                </c:pt>
                <c:pt idx="9868">
                  <c:v>64.128266375170398</c:v>
                </c:pt>
                <c:pt idx="9869">
                  <c:v>64.131145384443599</c:v>
                </c:pt>
                <c:pt idx="9870">
                  <c:v>64.134024203145103</c:v>
                </c:pt>
                <c:pt idx="9871">
                  <c:v>64.1369028312876</c:v>
                </c:pt>
                <c:pt idx="9872">
                  <c:v>64.139781268884093</c:v>
                </c:pt>
                <c:pt idx="9873">
                  <c:v>64.1426595159474</c:v>
                </c:pt>
                <c:pt idx="9874">
                  <c:v>64.145537572490596</c:v>
                </c:pt>
                <c:pt idx="9875">
                  <c:v>64.148415438526399</c:v>
                </c:pt>
                <c:pt idx="9876">
                  <c:v>64.151293114067798</c:v>
                </c:pt>
                <c:pt idx="9877">
                  <c:v>64.154170599127696</c:v>
                </c:pt>
                <c:pt idx="9878">
                  <c:v>64.157047893718897</c:v>
                </c:pt>
                <c:pt idx="9879">
                  <c:v>64.159924997854404</c:v>
                </c:pt>
                <c:pt idx="9880">
                  <c:v>64.162801911547007</c:v>
                </c:pt>
                <c:pt idx="9881">
                  <c:v>64.165678634809694</c:v>
                </c:pt>
                <c:pt idx="9882">
                  <c:v>64.168555167655398</c:v>
                </c:pt>
                <c:pt idx="9883">
                  <c:v>64.171431510096895</c:v>
                </c:pt>
                <c:pt idx="9884">
                  <c:v>64.1743076621471</c:v>
                </c:pt>
                <c:pt idx="9885">
                  <c:v>64.177183623818905</c:v>
                </c:pt>
                <c:pt idx="9886">
                  <c:v>64.180059395125298</c:v>
                </c:pt>
                <c:pt idx="9887">
                  <c:v>64.182934976078997</c:v>
                </c:pt>
                <c:pt idx="9888">
                  <c:v>64.185810366693104</c:v>
                </c:pt>
                <c:pt idx="9889">
                  <c:v>64.188685566980297</c:v>
                </c:pt>
                <c:pt idx="9890">
                  <c:v>64.191560576953606</c:v>
                </c:pt>
                <c:pt idx="9891">
                  <c:v>64.194435396625906</c:v>
                </c:pt>
                <c:pt idx="9892">
                  <c:v>64.197310026009902</c:v>
                </c:pt>
                <c:pt idx="9893">
                  <c:v>64.200184465118696</c:v>
                </c:pt>
                <c:pt idx="9894">
                  <c:v>64.203058713965106</c:v>
                </c:pt>
                <c:pt idx="9895">
                  <c:v>64.205932772561994</c:v>
                </c:pt>
                <c:pt idx="9896">
                  <c:v>64.208806640922305</c:v>
                </c:pt>
                <c:pt idx="9897">
                  <c:v>64.2116803190588</c:v>
                </c:pt>
                <c:pt idx="9898">
                  <c:v>64.214553806984497</c:v>
                </c:pt>
                <c:pt idx="9899">
                  <c:v>64.217427104712101</c:v>
                </c:pt>
                <c:pt idx="9900">
                  <c:v>64.220300212254699</c:v>
                </c:pt>
                <c:pt idx="9901">
                  <c:v>64.223173129624996</c:v>
                </c:pt>
                <c:pt idx="9902">
                  <c:v>64.226045856835896</c:v>
                </c:pt>
                <c:pt idx="9903">
                  <c:v>64.2289183939004</c:v>
                </c:pt>
                <c:pt idx="9904">
                  <c:v>64.2317907408313</c:v>
                </c:pt>
                <c:pt idx="9905">
                  <c:v>64.234662897641499</c:v>
                </c:pt>
                <c:pt idx="9906">
                  <c:v>64.2375348643438</c:v>
                </c:pt>
                <c:pt idx="9907">
                  <c:v>64.240406640951093</c:v>
                </c:pt>
                <c:pt idx="9908">
                  <c:v>64.243278227476296</c:v>
                </c:pt>
                <c:pt idx="9909">
                  <c:v>64.246149623932297</c:v>
                </c:pt>
                <c:pt idx="9910">
                  <c:v>64.249020830331901</c:v>
                </c:pt>
                <c:pt idx="9911">
                  <c:v>64.251891846688096</c:v>
                </c:pt>
                <c:pt idx="9912">
                  <c:v>64.254762673013602</c:v>
                </c:pt>
                <c:pt idx="9913">
                  <c:v>64.257633309321307</c:v>
                </c:pt>
                <c:pt idx="9914">
                  <c:v>64.2605037556242</c:v>
                </c:pt>
                <c:pt idx="9915">
                  <c:v>64.263374011934999</c:v>
                </c:pt>
                <c:pt idx="9916">
                  <c:v>64.266244078266695</c:v>
                </c:pt>
                <c:pt idx="9917">
                  <c:v>64.269113954632104</c:v>
                </c:pt>
                <c:pt idx="9918">
                  <c:v>64.271983641044002</c:v>
                </c:pt>
                <c:pt idx="9919">
                  <c:v>64.274853137515393</c:v>
                </c:pt>
                <c:pt idx="9920">
                  <c:v>64.277722444059094</c:v>
                </c:pt>
                <c:pt idx="9921">
                  <c:v>64.280591560687995</c:v>
                </c:pt>
                <c:pt idx="9922">
                  <c:v>64.283460487414899</c:v>
                </c:pt>
                <c:pt idx="9923">
                  <c:v>64.286329224252597</c:v>
                </c:pt>
                <c:pt idx="9924">
                  <c:v>64.289197771214205</c:v>
                </c:pt>
                <c:pt idx="9925">
                  <c:v>64.2920661283123</c:v>
                </c:pt>
                <c:pt idx="9926">
                  <c:v>64.294934295559898</c:v>
                </c:pt>
                <c:pt idx="9927">
                  <c:v>64.297802272969804</c:v>
                </c:pt>
                <c:pt idx="9928">
                  <c:v>64.300670060554793</c:v>
                </c:pt>
                <c:pt idx="9929">
                  <c:v>64.303537658327897</c:v>
                </c:pt>
                <c:pt idx="9930">
                  <c:v>64.306405066301906</c:v>
                </c:pt>
                <c:pt idx="9931">
                  <c:v>64.309272284489595</c:v>
                </c:pt>
                <c:pt idx="9932">
                  <c:v>64.312139312903895</c:v>
                </c:pt>
                <c:pt idx="9933">
                  <c:v>64.315006151557697</c:v>
                </c:pt>
                <c:pt idx="9934">
                  <c:v>64.317872800463704</c:v>
                </c:pt>
                <c:pt idx="9935">
                  <c:v>64.320739259634905</c:v>
                </c:pt>
                <c:pt idx="9936">
                  <c:v>64.323605529084105</c:v>
                </c:pt>
                <c:pt idx="9937">
                  <c:v>64.326471608824093</c:v>
                </c:pt>
                <c:pt idx="9938">
                  <c:v>64.329337498867801</c:v>
                </c:pt>
                <c:pt idx="9939">
                  <c:v>64.332203199228104</c:v>
                </c:pt>
                <c:pt idx="9940">
                  <c:v>64.335068709917707</c:v>
                </c:pt>
                <c:pt idx="9941">
                  <c:v>64.337934030949597</c:v>
                </c:pt>
                <c:pt idx="9942">
                  <c:v>64.340799162336594</c:v>
                </c:pt>
                <c:pt idx="9943">
                  <c:v>64.343664104091403</c:v>
                </c:pt>
                <c:pt idx="9944">
                  <c:v>64.346528856227096</c:v>
                </c:pt>
                <c:pt idx="9945">
                  <c:v>64.349393418756307</c:v>
                </c:pt>
                <c:pt idx="9946">
                  <c:v>64.352257791691997</c:v>
                </c:pt>
                <c:pt idx="9947">
                  <c:v>64.355121975046998</c:v>
                </c:pt>
                <c:pt idx="9948">
                  <c:v>64.3579859688341</c:v>
                </c:pt>
                <c:pt idx="9949">
                  <c:v>64.360849773066207</c:v>
                </c:pt>
                <c:pt idx="9950">
                  <c:v>64.363713387756107</c:v>
                </c:pt>
                <c:pt idx="9951">
                  <c:v>64.366576812916705</c:v>
                </c:pt>
                <c:pt idx="9952">
                  <c:v>64.369440048560705</c:v>
                </c:pt>
                <c:pt idx="9953">
                  <c:v>64.372303094701095</c:v>
                </c:pt>
                <c:pt idx="9954">
                  <c:v>64.375165951350596</c:v>
                </c:pt>
                <c:pt idx="9955">
                  <c:v>64.378028618522094</c:v>
                </c:pt>
                <c:pt idx="9956">
                  <c:v>64.380891096228396</c:v>
                </c:pt>
                <c:pt idx="9957">
                  <c:v>64.383753384482404</c:v>
                </c:pt>
                <c:pt idx="9958">
                  <c:v>64.386615483296794</c:v>
                </c:pt>
                <c:pt idx="9959">
                  <c:v>64.389477392684597</c:v>
                </c:pt>
                <c:pt idx="9960">
                  <c:v>64.392339112658505</c:v>
                </c:pt>
                <c:pt idx="9961">
                  <c:v>64.395200643231405</c:v>
                </c:pt>
                <c:pt idx="9962">
                  <c:v>64.398061984416103</c:v>
                </c:pt>
                <c:pt idx="9963">
                  <c:v>64.400923136225501</c:v>
                </c:pt>
                <c:pt idx="9964">
                  <c:v>64.403784098672304</c:v>
                </c:pt>
                <c:pt idx="9965">
                  <c:v>64.406644871769402</c:v>
                </c:pt>
                <c:pt idx="9966">
                  <c:v>64.409505455529597</c:v>
                </c:pt>
                <c:pt idx="9967">
                  <c:v>64.412365849965795</c:v>
                </c:pt>
                <c:pt idx="9968">
                  <c:v>64.415226055090699</c:v>
                </c:pt>
                <c:pt idx="9969">
                  <c:v>64.418086070917198</c:v>
                </c:pt>
                <c:pt idx="9970">
                  <c:v>64.420945897458097</c:v>
                </c:pt>
                <c:pt idx="9971">
                  <c:v>64.423805534726299</c:v>
                </c:pt>
                <c:pt idx="9972">
                  <c:v>64.426664982734493</c:v>
                </c:pt>
                <c:pt idx="9973">
                  <c:v>64.4295242414955</c:v>
                </c:pt>
                <c:pt idx="9974">
                  <c:v>64.432383311022306</c:v>
                </c:pt>
                <c:pt idx="9975">
                  <c:v>64.435242191327603</c:v>
                </c:pt>
                <c:pt idx="9976">
                  <c:v>64.438100882424095</c:v>
                </c:pt>
                <c:pt idx="9977">
                  <c:v>64.440959384324898</c:v>
                </c:pt>
                <c:pt idx="9978">
                  <c:v>64.443817697042604</c:v>
                </c:pt>
                <c:pt idx="9979">
                  <c:v>64.446675820590002</c:v>
                </c:pt>
                <c:pt idx="9980">
                  <c:v>64.449533754980095</c:v>
                </c:pt>
                <c:pt idx="9981">
                  <c:v>64.452391500225602</c:v>
                </c:pt>
                <c:pt idx="9982">
                  <c:v>64.455249056339198</c:v>
                </c:pt>
                <c:pt idx="9983">
                  <c:v>64.458106423333902</c:v>
                </c:pt>
                <c:pt idx="9984">
                  <c:v>64.460963601222502</c:v>
                </c:pt>
                <c:pt idx="9985">
                  <c:v>64.463820590017704</c:v>
                </c:pt>
                <c:pt idx="9986">
                  <c:v>64.466677389732297</c:v>
                </c:pt>
                <c:pt idx="9987">
                  <c:v>64.469534000379198</c:v>
                </c:pt>
                <c:pt idx="9988">
                  <c:v>64.472390421971198</c:v>
                </c:pt>
                <c:pt idx="9989">
                  <c:v>64.475246654521001</c:v>
                </c:pt>
                <c:pt idx="9990">
                  <c:v>64.478102698041596</c:v>
                </c:pt>
                <c:pt idx="9991">
                  <c:v>64.480958552545601</c:v>
                </c:pt>
                <c:pt idx="9992">
                  <c:v>64.483814218046007</c:v>
                </c:pt>
                <c:pt idx="9993">
                  <c:v>64.486669694555403</c:v>
                </c:pt>
                <c:pt idx="9994">
                  <c:v>64.489524982086706</c:v>
                </c:pt>
                <c:pt idx="9995">
                  <c:v>64.492380080652694</c:v>
                </c:pt>
                <c:pt idx="9996">
                  <c:v>64.495234990266297</c:v>
                </c:pt>
                <c:pt idx="9997">
                  <c:v>64.498089710940107</c:v>
                </c:pt>
                <c:pt idx="9998">
                  <c:v>64.500944242687098</c:v>
                </c:pt>
                <c:pt idx="9999">
                  <c:v>64.503798585519903</c:v>
                </c:pt>
                <c:pt idx="10000">
                  <c:v>64.506652739451496</c:v>
                </c:pt>
                <c:pt idx="10001">
                  <c:v>64.509506704494498</c:v>
                </c:pt>
                <c:pt idx="10002">
                  <c:v>64.512360480661897</c:v>
                </c:pt>
                <c:pt idx="10003">
                  <c:v>64.515214067966298</c:v>
                </c:pt>
                <c:pt idx="10004">
                  <c:v>64.518067466420604</c:v>
                </c:pt>
                <c:pt idx="10005">
                  <c:v>64.520920676037704</c:v>
                </c:pt>
                <c:pt idx="10006">
                  <c:v>64.523773696830105</c:v>
                </c:pt>
                <c:pt idx="10007">
                  <c:v>64.526626528810894</c:v>
                </c:pt>
                <c:pt idx="10008">
                  <c:v>64.529479171992705</c:v>
                </c:pt>
                <c:pt idx="10009">
                  <c:v>64.532331626388299</c:v>
                </c:pt>
                <c:pt idx="10010">
                  <c:v>64.535183892010593</c:v>
                </c:pt>
                <c:pt idx="10011">
                  <c:v>64.538035968872293</c:v>
                </c:pt>
                <c:pt idx="10012">
                  <c:v>64.540887856986302</c:v>
                </c:pt>
                <c:pt idx="10013">
                  <c:v>64.543739556365196</c:v>
                </c:pt>
                <c:pt idx="10014">
                  <c:v>64.546591067021893</c:v>
                </c:pt>
                <c:pt idx="10015">
                  <c:v>64.549442388969197</c:v>
                </c:pt>
                <c:pt idx="10016">
                  <c:v>64.552293522219799</c:v>
                </c:pt>
                <c:pt idx="10017">
                  <c:v>64.555144466786601</c:v>
                </c:pt>
                <c:pt idx="10018">
                  <c:v>64.557995222682294</c:v>
                </c:pt>
                <c:pt idx="10019">
                  <c:v>64.560845789919796</c:v>
                </c:pt>
                <c:pt idx="10020">
                  <c:v>64.563696168511697</c:v>
                </c:pt>
                <c:pt idx="10021">
                  <c:v>64.566546358470902</c:v>
                </c:pt>
                <c:pt idx="10022">
                  <c:v>64.569396359810099</c:v>
                </c:pt>
                <c:pt idx="10023">
                  <c:v>64.572246172542194</c:v>
                </c:pt>
                <c:pt idx="10024">
                  <c:v>64.575095796679904</c:v>
                </c:pt>
                <c:pt idx="10025">
                  <c:v>64.577945232236004</c:v>
                </c:pt>
                <c:pt idx="10026">
                  <c:v>64.580794479223201</c:v>
                </c:pt>
                <c:pt idx="10027">
                  <c:v>64.583643537654396</c:v>
                </c:pt>
                <c:pt idx="10028">
                  <c:v>64.586492407542295</c:v>
                </c:pt>
                <c:pt idx="10029">
                  <c:v>64.589341088899602</c:v>
                </c:pt>
                <c:pt idx="10030">
                  <c:v>64.592189581739305</c:v>
                </c:pt>
                <c:pt idx="10031">
                  <c:v>64.595037886073897</c:v>
                </c:pt>
                <c:pt idx="10032">
                  <c:v>64.597886001916393</c:v>
                </c:pt>
                <c:pt idx="10033">
                  <c:v>64.6007339292795</c:v>
                </c:pt>
                <c:pt idx="10034">
                  <c:v>64.603581668175906</c:v>
                </c:pt>
                <c:pt idx="10035">
                  <c:v>64.606429218618501</c:v>
                </c:pt>
                <c:pt idx="10036">
                  <c:v>64.609276580619905</c:v>
                </c:pt>
                <c:pt idx="10037">
                  <c:v>64.612123754192993</c:v>
                </c:pt>
                <c:pt idx="10038">
                  <c:v>64.614970739350497</c:v>
                </c:pt>
                <c:pt idx="10039">
                  <c:v>64.617817536105207</c:v>
                </c:pt>
                <c:pt idx="10040">
                  <c:v>64.620664144469799</c:v>
                </c:pt>
                <c:pt idx="10041">
                  <c:v>64.623510564457206</c:v>
                </c:pt>
                <c:pt idx="10042">
                  <c:v>64.626356796080003</c:v>
                </c:pt>
                <c:pt idx="10043">
                  <c:v>64.629202839351095</c:v>
                </c:pt>
                <c:pt idx="10044">
                  <c:v>64.632048694283199</c:v>
                </c:pt>
                <c:pt idx="10045">
                  <c:v>64.634894360889106</c:v>
                </c:pt>
                <c:pt idx="10046">
                  <c:v>64.637739839181506</c:v>
                </c:pt>
                <c:pt idx="10047">
                  <c:v>64.640585129173203</c:v>
                </c:pt>
                <c:pt idx="10048">
                  <c:v>64.643430230876902</c:v>
                </c:pt>
                <c:pt idx="10049">
                  <c:v>64.646275144305406</c:v>
                </c:pt>
                <c:pt idx="10050">
                  <c:v>64.649119869471505</c:v>
                </c:pt>
                <c:pt idx="10051">
                  <c:v>64.651964406388004</c:v>
                </c:pt>
                <c:pt idx="10052">
                  <c:v>64.654808755067506</c:v>
                </c:pt>
                <c:pt idx="10053">
                  <c:v>64.657652915522803</c:v>
                </c:pt>
                <c:pt idx="10054">
                  <c:v>64.660496887766698</c:v>
                </c:pt>
                <c:pt idx="10055">
                  <c:v>64.663340671811994</c:v>
                </c:pt>
                <c:pt idx="10056">
                  <c:v>64.666184267671298</c:v>
                </c:pt>
                <c:pt idx="10057">
                  <c:v>64.669027675357498</c:v>
                </c:pt>
                <c:pt idx="10058">
                  <c:v>64.671870894883298</c:v>
                </c:pt>
                <c:pt idx="10059">
                  <c:v>64.674713926261404</c:v>
                </c:pt>
                <c:pt idx="10060">
                  <c:v>64.677556769504605</c:v>
                </c:pt>
                <c:pt idx="10061">
                  <c:v>64.680399424625705</c:v>
                </c:pt>
                <c:pt idx="10062">
                  <c:v>64.683241891637294</c:v>
                </c:pt>
                <c:pt idx="10063">
                  <c:v>64.686084170552306</c:v>
                </c:pt>
                <c:pt idx="10064">
                  <c:v>64.688926261383301</c:v>
                </c:pt>
                <c:pt idx="10065">
                  <c:v>64.691768164143198</c:v>
                </c:pt>
                <c:pt idx="10066">
                  <c:v>64.694609878844702</c:v>
                </c:pt>
                <c:pt idx="10067">
                  <c:v>64.697451405500402</c:v>
                </c:pt>
                <c:pt idx="10068">
                  <c:v>64.700292744123203</c:v>
                </c:pt>
                <c:pt idx="10069">
                  <c:v>64.703133894725894</c:v>
                </c:pt>
                <c:pt idx="10070">
                  <c:v>64.705974857320996</c:v>
                </c:pt>
                <c:pt idx="10071">
                  <c:v>64.708815631921397</c:v>
                </c:pt>
                <c:pt idx="10072">
                  <c:v>64.7116562185399</c:v>
                </c:pt>
                <c:pt idx="10073">
                  <c:v>64.714496617189099</c:v>
                </c:pt>
                <c:pt idx="10074">
                  <c:v>64.717336827881795</c:v>
                </c:pt>
                <c:pt idx="10075">
                  <c:v>64.720176850630693</c:v>
                </c:pt>
                <c:pt idx="10076">
                  <c:v>64.723016685448599</c:v>
                </c:pt>
                <c:pt idx="10077">
                  <c:v>64.725856332348201</c:v>
                </c:pt>
                <c:pt idx="10078">
                  <c:v>64.728695791342204</c:v>
                </c:pt>
                <c:pt idx="10079">
                  <c:v>64.731535062443399</c:v>
                </c:pt>
                <c:pt idx="10080">
                  <c:v>64.734374145664503</c:v>
                </c:pt>
                <c:pt idx="10081">
                  <c:v>64.737213041018293</c:v>
                </c:pt>
                <c:pt idx="10082">
                  <c:v>64.740051748517402</c:v>
                </c:pt>
                <c:pt idx="10083">
                  <c:v>64.742890268174605</c:v>
                </c:pt>
                <c:pt idx="10084">
                  <c:v>64.745728600002593</c:v>
                </c:pt>
                <c:pt idx="10085">
                  <c:v>64.748566744014198</c:v>
                </c:pt>
                <c:pt idx="10086">
                  <c:v>64.751404700221997</c:v>
                </c:pt>
                <c:pt idx="10087">
                  <c:v>64.754242468638907</c:v>
                </c:pt>
                <c:pt idx="10088">
                  <c:v>64.757080049277505</c:v>
                </c:pt>
                <c:pt idx="10089">
                  <c:v>64.759917442150595</c:v>
                </c:pt>
                <c:pt idx="10090">
                  <c:v>64.762754647270796</c:v>
                </c:pt>
                <c:pt idx="10091">
                  <c:v>64.765591664650998</c:v>
                </c:pt>
                <c:pt idx="10092">
                  <c:v>64.768428494303805</c:v>
                </c:pt>
                <c:pt idx="10093">
                  <c:v>64.771265136241894</c:v>
                </c:pt>
                <c:pt idx="10094">
                  <c:v>64.774101590478097</c:v>
                </c:pt>
                <c:pt idx="10095">
                  <c:v>64.776937857025203</c:v>
                </c:pt>
                <c:pt idx="10096">
                  <c:v>64.779773935895705</c:v>
                </c:pt>
                <c:pt idx="10097">
                  <c:v>64.782609827102505</c:v>
                </c:pt>
                <c:pt idx="10098">
                  <c:v>64.785445530658194</c:v>
                </c:pt>
                <c:pt idx="10099">
                  <c:v>64.788281046575605</c:v>
                </c:pt>
                <c:pt idx="10100">
                  <c:v>64.7911163748673</c:v>
                </c:pt>
                <c:pt idx="10101">
                  <c:v>64.793951515546198</c:v>
                </c:pt>
                <c:pt idx="10102">
                  <c:v>64.796786468624902</c:v>
                </c:pt>
                <c:pt idx="10103">
                  <c:v>64.799621234116202</c:v>
                </c:pt>
                <c:pt idx="10104">
                  <c:v>64.802455812032605</c:v>
                </c:pt>
                <c:pt idx="10105">
                  <c:v>64.805290202386999</c:v>
                </c:pt>
                <c:pt idx="10106">
                  <c:v>64.808124405192203</c:v>
                </c:pt>
                <c:pt idx="10107">
                  <c:v>64.810958420460594</c:v>
                </c:pt>
                <c:pt idx="10108">
                  <c:v>64.813792248205203</c:v>
                </c:pt>
                <c:pt idx="10109">
                  <c:v>64.816625888438494</c:v>
                </c:pt>
                <c:pt idx="10110">
                  <c:v>64.819459341173399</c:v>
                </c:pt>
                <c:pt idx="10111">
                  <c:v>64.822292606422494</c:v>
                </c:pt>
                <c:pt idx="10112">
                  <c:v>64.825125684198497</c:v>
                </c:pt>
                <c:pt idx="10113">
                  <c:v>64.827958574514099</c:v>
                </c:pt>
                <c:pt idx="10114">
                  <c:v>64.830791277382104</c:v>
                </c:pt>
                <c:pt idx="10115">
                  <c:v>64.833623792815104</c:v>
                </c:pt>
                <c:pt idx="10116">
                  <c:v>64.836456120825801</c:v>
                </c:pt>
                <c:pt idx="10117">
                  <c:v>64.839288261427001</c:v>
                </c:pt>
                <c:pt idx="10118">
                  <c:v>64.842120214631294</c:v>
                </c:pt>
                <c:pt idx="10119">
                  <c:v>64.844951980451398</c:v>
                </c:pt>
                <c:pt idx="10120">
                  <c:v>64.847783558900105</c:v>
                </c:pt>
                <c:pt idx="10121">
                  <c:v>64.850614949990103</c:v>
                </c:pt>
                <c:pt idx="10122">
                  <c:v>64.853446153733898</c:v>
                </c:pt>
                <c:pt idx="10123">
                  <c:v>64.856277170144494</c:v>
                </c:pt>
                <c:pt idx="10124">
                  <c:v>64.859107999234297</c:v>
                </c:pt>
                <c:pt idx="10125">
                  <c:v>64.861938641016195</c:v>
                </c:pt>
                <c:pt idx="10126">
                  <c:v>64.864769095502794</c:v>
                </c:pt>
                <c:pt idx="10127">
                  <c:v>64.867599362706798</c:v>
                </c:pt>
                <c:pt idx="10128">
                  <c:v>64.870429442640997</c:v>
                </c:pt>
                <c:pt idx="10129">
                  <c:v>64.873259335317996</c:v>
                </c:pt>
                <c:pt idx="10130">
                  <c:v>64.876089040750401</c:v>
                </c:pt>
                <c:pt idx="10131">
                  <c:v>64.878918558951099</c:v>
                </c:pt>
                <c:pt idx="10132">
                  <c:v>64.881747889932598</c:v>
                </c:pt>
                <c:pt idx="10133">
                  <c:v>64.8845770337077</c:v>
                </c:pt>
                <c:pt idx="10134">
                  <c:v>64.887405990288997</c:v>
                </c:pt>
                <c:pt idx="10135">
                  <c:v>64.890234759689307</c:v>
                </c:pt>
                <c:pt idx="10136">
                  <c:v>64.893063341921305</c:v>
                </c:pt>
                <c:pt idx="10137">
                  <c:v>64.895891736997498</c:v>
                </c:pt>
                <c:pt idx="10138">
                  <c:v>64.898719944930804</c:v>
                </c:pt>
                <c:pt idx="10139">
                  <c:v>64.901547965733698</c:v>
                </c:pt>
                <c:pt idx="10140">
                  <c:v>64.904375799419</c:v>
                </c:pt>
                <c:pt idx="10141">
                  <c:v>64.9072034459994</c:v>
                </c:pt>
                <c:pt idx="10142">
                  <c:v>64.910030905487503</c:v>
                </c:pt>
                <c:pt idx="10143">
                  <c:v>64.912858177895998</c:v>
                </c:pt>
                <c:pt idx="10144">
                  <c:v>64.915685263237705</c:v>
                </c:pt>
                <c:pt idx="10145">
                  <c:v>64.918512161525101</c:v>
                </c:pt>
                <c:pt idx="10146">
                  <c:v>64.921338872770903</c:v>
                </c:pt>
                <c:pt idx="10147">
                  <c:v>64.924165396987902</c:v>
                </c:pt>
                <c:pt idx="10148">
                  <c:v>64.926991734188704</c:v>
                </c:pt>
                <c:pt idx="10149">
                  <c:v>64.929817884385997</c:v>
                </c:pt>
                <c:pt idx="10150">
                  <c:v>64.932643847592502</c:v>
                </c:pt>
                <c:pt idx="10151">
                  <c:v>64.935469623820794</c:v>
                </c:pt>
                <c:pt idx="10152">
                  <c:v>64.938295213083606</c:v>
                </c:pt>
                <c:pt idx="10153">
                  <c:v>64.941120615393601</c:v>
                </c:pt>
                <c:pt idx="10154">
                  <c:v>64.943945830763496</c:v>
                </c:pt>
                <c:pt idx="10155">
                  <c:v>64.946770859205799</c:v>
                </c:pt>
                <c:pt idx="10156">
                  <c:v>64.949595700733397</c:v>
                </c:pt>
                <c:pt idx="10157">
                  <c:v>64.952420355358896</c:v>
                </c:pt>
                <c:pt idx="10158">
                  <c:v>64.955244823094901</c:v>
                </c:pt>
                <c:pt idx="10159">
                  <c:v>64.958069103954102</c:v>
                </c:pt>
                <c:pt idx="10160">
                  <c:v>64.960893197949204</c:v>
                </c:pt>
                <c:pt idx="10161">
                  <c:v>64.963717105092798</c:v>
                </c:pt>
                <c:pt idx="10162">
                  <c:v>64.966540825397601</c:v>
                </c:pt>
                <c:pt idx="10163">
                  <c:v>64.969364358876305</c:v>
                </c:pt>
                <c:pt idx="10164">
                  <c:v>64.972187705541501</c:v>
                </c:pt>
                <c:pt idx="10165">
                  <c:v>64.975010865405906</c:v>
                </c:pt>
                <c:pt idx="10166">
                  <c:v>64.977833838482198</c:v>
                </c:pt>
                <c:pt idx="10167">
                  <c:v>64.980656624782995</c:v>
                </c:pt>
                <c:pt idx="10168">
                  <c:v>64.983479224321002</c:v>
                </c:pt>
                <c:pt idx="10169">
                  <c:v>64.986301637108795</c:v>
                </c:pt>
                <c:pt idx="10170">
                  <c:v>64.989123863159193</c:v>
                </c:pt>
                <c:pt idx="10171">
                  <c:v>64.991945902484701</c:v>
                </c:pt>
                <c:pt idx="10172">
                  <c:v>64.994767755097996</c:v>
                </c:pt>
                <c:pt idx="10173">
                  <c:v>64.997589421011696</c:v>
                </c:pt>
                <c:pt idx="10174">
                  <c:v>65.000410900238705</c:v>
                </c:pt>
                <c:pt idx="10175">
                  <c:v>65.003232192791302</c:v>
                </c:pt>
                <c:pt idx="10176">
                  <c:v>65.006053298682502</c:v>
                </c:pt>
                <c:pt idx="10177">
                  <c:v>65.008874217924699</c:v>
                </c:pt>
                <c:pt idx="10178">
                  <c:v>65.011694950530696</c:v>
                </c:pt>
                <c:pt idx="10179">
                  <c:v>65.014515496512999</c:v>
                </c:pt>
                <c:pt idx="10180">
                  <c:v>65.017335855884397</c:v>
                </c:pt>
                <c:pt idx="10181">
                  <c:v>65.020156028657496</c:v>
                </c:pt>
                <c:pt idx="10182">
                  <c:v>65.022976014845</c:v>
                </c:pt>
                <c:pt idx="10183">
                  <c:v>65.0257958144594</c:v>
                </c:pt>
                <c:pt idx="10184">
                  <c:v>65.0286154275135</c:v>
                </c:pt>
                <c:pt idx="10185">
                  <c:v>65.031434854019906</c:v>
                </c:pt>
                <c:pt idx="10186">
                  <c:v>65.034254093991194</c:v>
                </c:pt>
                <c:pt idx="10187">
                  <c:v>65.037073147440097</c:v>
                </c:pt>
                <c:pt idx="10188">
                  <c:v>65.039892014379205</c:v>
                </c:pt>
                <c:pt idx="10189">
                  <c:v>65.042710694821196</c:v>
                </c:pt>
                <c:pt idx="10190">
                  <c:v>65.045529188778701</c:v>
                </c:pt>
                <c:pt idx="10191">
                  <c:v>65.048347496264299</c:v>
                </c:pt>
                <c:pt idx="10192">
                  <c:v>65.051165617290806</c:v>
                </c:pt>
                <c:pt idx="10193">
                  <c:v>65.053983551870601</c:v>
                </c:pt>
                <c:pt idx="10194">
                  <c:v>65.056801300016602</c:v>
                </c:pt>
                <c:pt idx="10195">
                  <c:v>65.0596188617412</c:v>
                </c:pt>
                <c:pt idx="10196">
                  <c:v>65.062436237057199</c:v>
                </c:pt>
                <c:pt idx="10197">
                  <c:v>65.065253425977204</c:v>
                </c:pt>
                <c:pt idx="10198">
                  <c:v>65.068070428513806</c:v>
                </c:pt>
                <c:pt idx="10199">
                  <c:v>65.070887244679696</c:v>
                </c:pt>
                <c:pt idx="10200">
                  <c:v>65.073703874487407</c:v>
                </c:pt>
                <c:pt idx="10201">
                  <c:v>65.076520317949701</c:v>
                </c:pt>
                <c:pt idx="10202">
                  <c:v>65.079336575079097</c:v>
                </c:pt>
                <c:pt idx="10203">
                  <c:v>65.0821526458883</c:v>
                </c:pt>
                <c:pt idx="10204">
                  <c:v>65.08496853039</c:v>
                </c:pt>
                <c:pt idx="10205">
                  <c:v>65.087784228596703</c:v>
                </c:pt>
                <c:pt idx="10206">
                  <c:v>65.090599740521</c:v>
                </c:pt>
                <c:pt idx="10207">
                  <c:v>65.093415066175695</c:v>
                </c:pt>
                <c:pt idx="10208">
                  <c:v>65.096230205573306</c:v>
                </c:pt>
                <c:pt idx="10209">
                  <c:v>65.099045158726497</c:v>
                </c:pt>
                <c:pt idx="10210">
                  <c:v>65.101859925647901</c:v>
                </c:pt>
                <c:pt idx="10211">
                  <c:v>65.104674506350094</c:v>
                </c:pt>
                <c:pt idx="10212">
                  <c:v>65.107488900845695</c:v>
                </c:pt>
                <c:pt idx="10213">
                  <c:v>65.110303109147395</c:v>
                </c:pt>
                <c:pt idx="10214">
                  <c:v>65.1131171312677</c:v>
                </c:pt>
                <c:pt idx="10215">
                  <c:v>65.115930967219398</c:v>
                </c:pt>
                <c:pt idx="10216">
                  <c:v>65.118744617015096</c:v>
                </c:pt>
                <c:pt idx="10217">
                  <c:v>65.121558080667199</c:v>
                </c:pt>
                <c:pt idx="10218">
                  <c:v>65.124371358188498</c:v>
                </c:pt>
                <c:pt idx="10219">
                  <c:v>65.127184449591695</c:v>
                </c:pt>
                <c:pt idx="10220">
                  <c:v>65.129997354889198</c:v>
                </c:pt>
                <c:pt idx="10221">
                  <c:v>65.132810074093697</c:v>
                </c:pt>
                <c:pt idx="10222">
                  <c:v>65.135622607217897</c:v>
                </c:pt>
                <c:pt idx="10223">
                  <c:v>65.138434954274402</c:v>
                </c:pt>
                <c:pt idx="10224">
                  <c:v>65.141247115275704</c:v>
                </c:pt>
                <c:pt idx="10225">
                  <c:v>65.144059090234506</c:v>
                </c:pt>
                <c:pt idx="10226">
                  <c:v>65.146870879163302</c:v>
                </c:pt>
                <c:pt idx="10227">
                  <c:v>65.149682482074894</c:v>
                </c:pt>
                <c:pt idx="10228">
                  <c:v>65.152493898981902</c:v>
                </c:pt>
                <c:pt idx="10229">
                  <c:v>65.155305129896703</c:v>
                </c:pt>
                <c:pt idx="10230">
                  <c:v>65.158116174832102</c:v>
                </c:pt>
                <c:pt idx="10231">
                  <c:v>65.160927033800604</c:v>
                </c:pt>
                <c:pt idx="10232">
                  <c:v>65.163737706814899</c:v>
                </c:pt>
                <c:pt idx="10233">
                  <c:v>65.166548193887607</c:v>
                </c:pt>
                <c:pt idx="10234">
                  <c:v>65.169358495031204</c:v>
                </c:pt>
                <c:pt idx="10235">
                  <c:v>65.172168610258396</c:v>
                </c:pt>
                <c:pt idx="10236">
                  <c:v>65.174978539581801</c:v>
                </c:pt>
                <c:pt idx="10237">
                  <c:v>65.177788283013996</c:v>
                </c:pt>
                <c:pt idx="10238">
                  <c:v>65.1805978405676</c:v>
                </c:pt>
                <c:pt idx="10239">
                  <c:v>65.183407212255105</c:v>
                </c:pt>
                <c:pt idx="10240">
                  <c:v>65.186216398089201</c:v>
                </c:pt>
                <c:pt idx="10241">
                  <c:v>65.189025398082606</c:v>
                </c:pt>
                <c:pt idx="10242">
                  <c:v>65.191834212247699</c:v>
                </c:pt>
                <c:pt idx="10243">
                  <c:v>65.194642840597197</c:v>
                </c:pt>
                <c:pt idx="10244">
                  <c:v>65.197451283143806</c:v>
                </c:pt>
                <c:pt idx="10245">
                  <c:v>65.200259539899903</c:v>
                </c:pt>
                <c:pt idx="10246">
                  <c:v>65.203067610878094</c:v>
                </c:pt>
                <c:pt idx="10247">
                  <c:v>65.205875496091195</c:v>
                </c:pt>
                <c:pt idx="10248">
                  <c:v>65.2086831955516</c:v>
                </c:pt>
                <c:pt idx="10249">
                  <c:v>65.211490709271999</c:v>
                </c:pt>
                <c:pt idx="10250">
                  <c:v>65.214298037264996</c:v>
                </c:pt>
                <c:pt idx="10251">
                  <c:v>65.217105179543097</c:v>
                </c:pt>
                <c:pt idx="10252">
                  <c:v>65.219912136119007</c:v>
                </c:pt>
                <c:pt idx="10253">
                  <c:v>65.222718907005202</c:v>
                </c:pt>
                <c:pt idx="10254">
                  <c:v>65.225525492214302</c:v>
                </c:pt>
                <c:pt idx="10255">
                  <c:v>65.228331891758899</c:v>
                </c:pt>
                <c:pt idx="10256">
                  <c:v>65.231138105651695</c:v>
                </c:pt>
                <c:pt idx="10257">
                  <c:v>65.233944133905098</c:v>
                </c:pt>
                <c:pt idx="10258">
                  <c:v>65.236749976531797</c:v>
                </c:pt>
                <c:pt idx="10259">
                  <c:v>65.239555633544398</c:v>
                </c:pt>
                <c:pt idx="10260">
                  <c:v>65.242361104955407</c:v>
                </c:pt>
                <c:pt idx="10261">
                  <c:v>65.245166390777499</c:v>
                </c:pt>
                <c:pt idx="10262">
                  <c:v>65.247971491023193</c:v>
                </c:pt>
                <c:pt idx="10263">
                  <c:v>65.250776405704997</c:v>
                </c:pt>
                <c:pt idx="10264">
                  <c:v>65.253581134835699</c:v>
                </c:pt>
                <c:pt idx="10265">
                  <c:v>65.256385678427705</c:v>
                </c:pt>
                <c:pt idx="10266">
                  <c:v>65.259190036493706</c:v>
                </c:pt>
                <c:pt idx="10267">
                  <c:v>65.261994209046094</c:v>
                </c:pt>
                <c:pt idx="10268">
                  <c:v>65.264798196097701</c:v>
                </c:pt>
                <c:pt idx="10269">
                  <c:v>65.267601997661004</c:v>
                </c:pt>
                <c:pt idx="10270">
                  <c:v>65.270405613748494</c:v>
                </c:pt>
                <c:pt idx="10271">
                  <c:v>65.273209044372805</c:v>
                </c:pt>
                <c:pt idx="10272">
                  <c:v>65.2760122895465</c:v>
                </c:pt>
                <c:pt idx="10273">
                  <c:v>65.278815349282198</c:v>
                </c:pt>
                <c:pt idx="10274">
                  <c:v>65.281618223592503</c:v>
                </c:pt>
                <c:pt idx="10275">
                  <c:v>65.284420912489907</c:v>
                </c:pt>
                <c:pt idx="10276">
                  <c:v>65.287223415987</c:v>
                </c:pt>
                <c:pt idx="10277">
                  <c:v>65.290025734096304</c:v>
                </c:pt>
                <c:pt idx="10278">
                  <c:v>65.292827866830507</c:v>
                </c:pt>
                <c:pt idx="10279">
                  <c:v>65.295629814202101</c:v>
                </c:pt>
                <c:pt idx="10280">
                  <c:v>65.298431576223706</c:v>
                </c:pt>
                <c:pt idx="10281">
                  <c:v>65.301233152907798</c:v>
                </c:pt>
                <c:pt idx="10282">
                  <c:v>65.304034544266997</c:v>
                </c:pt>
                <c:pt idx="10283">
                  <c:v>65.306835750313894</c:v>
                </c:pt>
                <c:pt idx="10284">
                  <c:v>65.309636771061093</c:v>
                </c:pt>
                <c:pt idx="10285">
                  <c:v>65.312437606521001</c:v>
                </c:pt>
                <c:pt idx="10286">
                  <c:v>65.315238256706294</c:v>
                </c:pt>
                <c:pt idx="10287">
                  <c:v>65.318038721629605</c:v>
                </c:pt>
                <c:pt idx="10288">
                  <c:v>65.320839001303298</c:v>
                </c:pt>
                <c:pt idx="10289">
                  <c:v>65.323639095740106</c:v>
                </c:pt>
                <c:pt idx="10290">
                  <c:v>65.326439004952505</c:v>
                </c:pt>
                <c:pt idx="10291">
                  <c:v>65.329238728953101</c:v>
                </c:pt>
                <c:pt idx="10292">
                  <c:v>65.332038267754399</c:v>
                </c:pt>
                <c:pt idx="10293">
                  <c:v>65.334837621369005</c:v>
                </c:pt>
                <c:pt idx="10294">
                  <c:v>65.337636789809494</c:v>
                </c:pt>
                <c:pt idx="10295">
                  <c:v>65.340435773088302</c:v>
                </c:pt>
                <c:pt idx="10296">
                  <c:v>65.343234571218105</c:v>
                </c:pt>
                <c:pt idx="10297">
                  <c:v>65.346033184211507</c:v>
                </c:pt>
                <c:pt idx="10298">
                  <c:v>65.3488316120809</c:v>
                </c:pt>
                <c:pt idx="10299">
                  <c:v>65.351629854838905</c:v>
                </c:pt>
                <c:pt idx="10300">
                  <c:v>65.354427912498096</c:v>
                </c:pt>
                <c:pt idx="10301">
                  <c:v>65.357225785070995</c:v>
                </c:pt>
                <c:pt idx="10302">
                  <c:v>65.360023472570205</c:v>
                </c:pt>
                <c:pt idx="10303">
                  <c:v>65.362820975008205</c:v>
                </c:pt>
                <c:pt idx="10304">
                  <c:v>65.3656182923975</c:v>
                </c:pt>
                <c:pt idx="10305">
                  <c:v>65.368415424750793</c:v>
                </c:pt>
                <c:pt idx="10306">
                  <c:v>65.371212372080606</c:v>
                </c:pt>
                <c:pt idx="10307">
                  <c:v>65.374009134399401</c:v>
                </c:pt>
                <c:pt idx="10308">
                  <c:v>65.376805711719697</c:v>
                </c:pt>
                <c:pt idx="10309">
                  <c:v>65.379602104054101</c:v>
                </c:pt>
                <c:pt idx="10310">
                  <c:v>65.382398311415201</c:v>
                </c:pt>
                <c:pt idx="10311">
                  <c:v>65.385194333815505</c:v>
                </c:pt>
                <c:pt idx="10312">
                  <c:v>65.387990171267504</c:v>
                </c:pt>
                <c:pt idx="10313">
                  <c:v>65.390785823783702</c:v>
                </c:pt>
                <c:pt idx="10314">
                  <c:v>65.393581291376805</c:v>
                </c:pt>
                <c:pt idx="10315">
                  <c:v>65.396376574059303</c:v>
                </c:pt>
                <c:pt idx="10316">
                  <c:v>65.399171671843604</c:v>
                </c:pt>
                <c:pt idx="10317">
                  <c:v>65.401966584742297</c:v>
                </c:pt>
                <c:pt idx="10318">
                  <c:v>65.404761312768102</c:v>
                </c:pt>
                <c:pt idx="10319">
                  <c:v>65.407555855933296</c:v>
                </c:pt>
                <c:pt idx="10320">
                  <c:v>65.410350214250499</c:v>
                </c:pt>
                <c:pt idx="10321">
                  <c:v>65.413144387732402</c:v>
                </c:pt>
                <c:pt idx="10322">
                  <c:v>65.415938376391296</c:v>
                </c:pt>
                <c:pt idx="10323">
                  <c:v>65.4187321802399</c:v>
                </c:pt>
                <c:pt idx="10324">
                  <c:v>65.421525799290706</c:v>
                </c:pt>
                <c:pt idx="10325">
                  <c:v>65.424319233556105</c:v>
                </c:pt>
                <c:pt idx="10326">
                  <c:v>65.427112483048802</c:v>
                </c:pt>
                <c:pt idx="10327">
                  <c:v>65.429905547781303</c:v>
                </c:pt>
                <c:pt idx="10328">
                  <c:v>65.432698427765999</c:v>
                </c:pt>
                <c:pt idx="10329">
                  <c:v>65.435491123015595</c:v>
                </c:pt>
                <c:pt idx="10330">
                  <c:v>65.438283633542497</c:v>
                </c:pt>
                <c:pt idx="10331">
                  <c:v>65.441075959359196</c:v>
                </c:pt>
                <c:pt idx="10332">
                  <c:v>65.443868100478397</c:v>
                </c:pt>
                <c:pt idx="10333">
                  <c:v>65.446660056912506</c:v>
                </c:pt>
                <c:pt idx="10334">
                  <c:v>65.4494518286741</c:v>
                </c:pt>
                <c:pt idx="10335">
                  <c:v>65.452243415775598</c:v>
                </c:pt>
                <c:pt idx="10336">
                  <c:v>65.455034818229606</c:v>
                </c:pt>
                <c:pt idx="10337">
                  <c:v>65.457826036048601</c:v>
                </c:pt>
                <c:pt idx="10338">
                  <c:v>65.460617069245203</c:v>
                </c:pt>
                <c:pt idx="10339">
                  <c:v>65.463407917831802</c:v>
                </c:pt>
                <c:pt idx="10340">
                  <c:v>65.466198581821004</c:v>
                </c:pt>
                <c:pt idx="10341">
                  <c:v>65.468989061225301</c:v>
                </c:pt>
                <c:pt idx="10342">
                  <c:v>65.471779356057198</c:v>
                </c:pt>
                <c:pt idx="10343">
                  <c:v>65.4745694663292</c:v>
                </c:pt>
                <c:pt idx="10344">
                  <c:v>65.477359392053899</c:v>
                </c:pt>
                <c:pt idx="10345">
                  <c:v>65.4801491332437</c:v>
                </c:pt>
                <c:pt idx="10346">
                  <c:v>65.482938689911194</c:v>
                </c:pt>
                <c:pt idx="10347">
                  <c:v>65.485728062068802</c:v>
                </c:pt>
                <c:pt idx="10348">
                  <c:v>65.488517249729199</c:v>
                </c:pt>
                <c:pt idx="10349">
                  <c:v>65.491306252904806</c:v>
                </c:pt>
                <c:pt idx="10350">
                  <c:v>65.494095071608101</c:v>
                </c:pt>
                <c:pt idx="10351">
                  <c:v>65.496883705851602</c:v>
                </c:pt>
                <c:pt idx="10352">
                  <c:v>65.499672155647801</c:v>
                </c:pt>
                <c:pt idx="10353">
                  <c:v>65.502460421009303</c:v>
                </c:pt>
                <c:pt idx="10354">
                  <c:v>65.5052485019486</c:v>
                </c:pt>
                <c:pt idx="10355">
                  <c:v>65.508036398478097</c:v>
                </c:pt>
                <c:pt idx="10356">
                  <c:v>65.510824110610301</c:v>
                </c:pt>
                <c:pt idx="10357">
                  <c:v>65.513611638357901</c:v>
                </c:pt>
                <c:pt idx="10358">
                  <c:v>65.516398981733204</c:v>
                </c:pt>
                <c:pt idx="10359">
                  <c:v>65.519186140748801</c:v>
                </c:pt>
                <c:pt idx="10360">
                  <c:v>65.521973115417097</c:v>
                </c:pt>
                <c:pt idx="10361">
                  <c:v>65.524759905750798</c:v>
                </c:pt>
                <c:pt idx="10362">
                  <c:v>65.527546511762196</c:v>
                </c:pt>
                <c:pt idx="10363">
                  <c:v>65.530332933463896</c:v>
                </c:pt>
                <c:pt idx="10364">
                  <c:v>65.533119170868403</c:v>
                </c:pt>
                <c:pt idx="10365">
                  <c:v>65.535905223988195</c:v>
                </c:pt>
                <c:pt idx="10366">
                  <c:v>65.538691092835705</c:v>
                </c:pt>
                <c:pt idx="10367">
                  <c:v>65.541476777423497</c:v>
                </c:pt>
                <c:pt idx="10368">
                  <c:v>65.544262277764105</c:v>
                </c:pt>
                <c:pt idx="10369">
                  <c:v>65.547047593869905</c:v>
                </c:pt>
                <c:pt idx="10370">
                  <c:v>65.549832725753504</c:v>
                </c:pt>
                <c:pt idx="10371">
                  <c:v>65.552617673427406</c:v>
                </c:pt>
                <c:pt idx="10372">
                  <c:v>65.555402436904004</c:v>
                </c:pt>
                <c:pt idx="10373">
                  <c:v>65.558187016195802</c:v>
                </c:pt>
                <c:pt idx="10374">
                  <c:v>65.560971411315293</c:v>
                </c:pt>
                <c:pt idx="10375">
                  <c:v>65.563755622275096</c:v>
                </c:pt>
                <c:pt idx="10376">
                  <c:v>65.566539649087602</c:v>
                </c:pt>
                <c:pt idx="10377">
                  <c:v>65.569323491765203</c:v>
                </c:pt>
                <c:pt idx="10378">
                  <c:v>65.572107150320605</c:v>
                </c:pt>
                <c:pt idx="10379">
                  <c:v>65.574890624766098</c:v>
                </c:pt>
                <c:pt idx="10380">
                  <c:v>65.577673915114204</c:v>
                </c:pt>
                <c:pt idx="10381">
                  <c:v>65.580457021377498</c:v>
                </c:pt>
                <c:pt idx="10382">
                  <c:v>65.583239943568401</c:v>
                </c:pt>
                <c:pt idx="10383">
                  <c:v>65.586022681699504</c:v>
                </c:pt>
                <c:pt idx="10384">
                  <c:v>65.588805235783099</c:v>
                </c:pt>
                <c:pt idx="10385">
                  <c:v>65.591587605831805</c:v>
                </c:pt>
                <c:pt idx="10386">
                  <c:v>65.594369791858</c:v>
                </c:pt>
                <c:pt idx="10387">
                  <c:v>65.597151793874303</c:v>
                </c:pt>
                <c:pt idx="10388">
                  <c:v>65.599933611892993</c:v>
                </c:pt>
                <c:pt idx="10389">
                  <c:v>65.602715245926802</c:v>
                </c:pt>
                <c:pt idx="10390">
                  <c:v>65.605496695987995</c:v>
                </c:pt>
                <c:pt idx="10391">
                  <c:v>65.608277962089204</c:v>
                </c:pt>
                <c:pt idx="10392">
                  <c:v>65.611059044242793</c:v>
                </c:pt>
                <c:pt idx="10393">
                  <c:v>65.613839942461198</c:v>
                </c:pt>
                <c:pt idx="10394">
                  <c:v>65.616620656757107</c:v>
                </c:pt>
                <c:pt idx="10395">
                  <c:v>65.619401187142799</c:v>
                </c:pt>
                <c:pt idx="10396">
                  <c:v>65.622181533630794</c:v>
                </c:pt>
                <c:pt idx="10397">
                  <c:v>65.624961696233498</c:v>
                </c:pt>
                <c:pt idx="10398">
                  <c:v>65.627741674963602</c:v>
                </c:pt>
                <c:pt idx="10399">
                  <c:v>65.630521469833297</c:v>
                </c:pt>
                <c:pt idx="10400">
                  <c:v>65.633301080855304</c:v>
                </c:pt>
                <c:pt idx="10401">
                  <c:v>65.6360805080419</c:v>
                </c:pt>
                <c:pt idx="10402">
                  <c:v>65.638859751405704</c:v>
                </c:pt>
                <c:pt idx="10403">
                  <c:v>65.641638810958995</c:v>
                </c:pt>
                <c:pt idx="10404">
                  <c:v>65.644417686714405</c:v>
                </c:pt>
                <c:pt idx="10405">
                  <c:v>65.647196378684399</c:v>
                </c:pt>
                <c:pt idx="10406">
                  <c:v>65.649974886881296</c:v>
                </c:pt>
                <c:pt idx="10407">
                  <c:v>65.652753211317702</c:v>
                </c:pt>
                <c:pt idx="10408">
                  <c:v>65.655531352005994</c:v>
                </c:pt>
                <c:pt idx="10409">
                  <c:v>65.658309308958707</c:v>
                </c:pt>
                <c:pt idx="10410">
                  <c:v>65.661087082188303</c:v>
                </c:pt>
                <c:pt idx="10411">
                  <c:v>65.663864671707103</c:v>
                </c:pt>
                <c:pt idx="10412">
                  <c:v>65.666642077527698</c:v>
                </c:pt>
                <c:pt idx="10413">
                  <c:v>65.669419299662493</c:v>
                </c:pt>
                <c:pt idx="10414">
                  <c:v>65.672196338123996</c:v>
                </c:pt>
                <c:pt idx="10415">
                  <c:v>65.674973192924696</c:v>
                </c:pt>
                <c:pt idx="10416">
                  <c:v>65.677749864076901</c:v>
                </c:pt>
                <c:pt idx="10417">
                  <c:v>65.680526351593102</c:v>
                </c:pt>
                <c:pt idx="10418">
                  <c:v>65.683302655485903</c:v>
                </c:pt>
                <c:pt idx="10419">
                  <c:v>65.686078775767598</c:v>
                </c:pt>
                <c:pt idx="10420">
                  <c:v>65.688854712450805</c:v>
                </c:pt>
                <c:pt idx="10421">
                  <c:v>65.691630465547803</c:v>
                </c:pt>
                <c:pt idx="10422">
                  <c:v>65.694406035071097</c:v>
                </c:pt>
                <c:pt idx="10423">
                  <c:v>65.697181421033207</c:v>
                </c:pt>
                <c:pt idx="10424">
                  <c:v>65.699956623446397</c:v>
                </c:pt>
                <c:pt idx="10425">
                  <c:v>65.7027316423233</c:v>
                </c:pt>
                <c:pt idx="10426">
                  <c:v>65.705506477676394</c:v>
                </c:pt>
                <c:pt idx="10427">
                  <c:v>65.708281129517999</c:v>
                </c:pt>
                <c:pt idx="10428">
                  <c:v>65.711055597860593</c:v>
                </c:pt>
                <c:pt idx="10429">
                  <c:v>65.713829882716595</c:v>
                </c:pt>
                <c:pt idx="10430">
                  <c:v>65.716603984098498</c:v>
                </c:pt>
                <c:pt idx="10431">
                  <c:v>65.719377902018806</c:v>
                </c:pt>
                <c:pt idx="10432">
                  <c:v>65.722151636489798</c:v>
                </c:pt>
                <c:pt idx="10433">
                  <c:v>65.724925187523993</c:v>
                </c:pt>
                <c:pt idx="10434">
                  <c:v>65.727698555133898</c:v>
                </c:pt>
                <c:pt idx="10435">
                  <c:v>65.730471739331904</c:v>
                </c:pt>
                <c:pt idx="10436">
                  <c:v>65.733244740130402</c:v>
                </c:pt>
                <c:pt idx="10437">
                  <c:v>65.736017557541999</c:v>
                </c:pt>
                <c:pt idx="10438">
                  <c:v>65.7387901915789</c:v>
                </c:pt>
                <c:pt idx="10439">
                  <c:v>65.741562642253697</c:v>
                </c:pt>
                <c:pt idx="10440">
                  <c:v>65.744334909578697</c:v>
                </c:pt>
                <c:pt idx="10441">
                  <c:v>65.747106993566504</c:v>
                </c:pt>
                <c:pt idx="10442">
                  <c:v>65.749878894229397</c:v>
                </c:pt>
                <c:pt idx="10443">
                  <c:v>65.752650611579995</c:v>
                </c:pt>
                <c:pt idx="10444">
                  <c:v>65.755422145630504</c:v>
                </c:pt>
                <c:pt idx="10445">
                  <c:v>65.758193496393503</c:v>
                </c:pt>
                <c:pt idx="10446">
                  <c:v>65.760964663881396</c:v>
                </c:pt>
                <c:pt idx="10447">
                  <c:v>65.763735648106604</c:v>
                </c:pt>
                <c:pt idx="10448">
                  <c:v>65.766506449081604</c:v>
                </c:pt>
                <c:pt idx="10449">
                  <c:v>65.769277066818702</c:v>
                </c:pt>
                <c:pt idx="10450">
                  <c:v>65.772047501330505</c:v>
                </c:pt>
                <c:pt idx="10451">
                  <c:v>65.774817752629204</c:v>
                </c:pt>
                <c:pt idx="10452">
                  <c:v>65.777587820727405</c:v>
                </c:pt>
                <c:pt idx="10453">
                  <c:v>65.780357705637499</c:v>
                </c:pt>
                <c:pt idx="10454">
                  <c:v>65.783127407371893</c:v>
                </c:pt>
                <c:pt idx="10455">
                  <c:v>65.785896925943106</c:v>
                </c:pt>
                <c:pt idx="10456">
                  <c:v>65.788666261363403</c:v>
                </c:pt>
                <c:pt idx="10457">
                  <c:v>65.791435413645203</c:v>
                </c:pt>
                <c:pt idx="10458">
                  <c:v>65.794204382801098</c:v>
                </c:pt>
                <c:pt idx="10459">
                  <c:v>65.796973168843294</c:v>
                </c:pt>
                <c:pt idx="10460">
                  <c:v>65.799741771784497</c:v>
                </c:pt>
                <c:pt idx="10461">
                  <c:v>65.802510191636799</c:v>
                </c:pt>
                <c:pt idx="10462">
                  <c:v>65.805278428412805</c:v>
                </c:pt>
                <c:pt idx="10463">
                  <c:v>65.808046482124993</c:v>
                </c:pt>
                <c:pt idx="10464">
                  <c:v>65.810814352785599</c:v>
                </c:pt>
                <c:pt idx="10465">
                  <c:v>65.813582040407098</c:v>
                </c:pt>
                <c:pt idx="10466">
                  <c:v>65.816349545001998</c:v>
                </c:pt>
                <c:pt idx="10467">
                  <c:v>65.819116866582704</c:v>
                </c:pt>
                <c:pt idx="10468">
                  <c:v>65.821884005161394</c:v>
                </c:pt>
                <c:pt idx="10469">
                  <c:v>65.824650960750802</c:v>
                </c:pt>
                <c:pt idx="10470">
                  <c:v>65.827417733363106</c:v>
                </c:pt>
                <c:pt idx="10471">
                  <c:v>65.830184323010897</c:v>
                </c:pt>
                <c:pt idx="10472">
                  <c:v>65.832950729706397</c:v>
                </c:pt>
                <c:pt idx="10473">
                  <c:v>65.835716953462196</c:v>
                </c:pt>
                <c:pt idx="10474">
                  <c:v>65.838482994290601</c:v>
                </c:pt>
                <c:pt idx="10475">
                  <c:v>65.841248852204004</c:v>
                </c:pt>
                <c:pt idx="10476">
                  <c:v>65.844014527214895</c:v>
                </c:pt>
                <c:pt idx="10477">
                  <c:v>65.846780019335597</c:v>
                </c:pt>
                <c:pt idx="10478">
                  <c:v>65.8495453285785</c:v>
                </c:pt>
                <c:pt idx="10479">
                  <c:v>65.852310454956097</c:v>
                </c:pt>
                <c:pt idx="10480">
                  <c:v>65.855075398480693</c:v>
                </c:pt>
                <c:pt idx="10481">
                  <c:v>65.857840159164795</c:v>
                </c:pt>
                <c:pt idx="10482">
                  <c:v>65.860604737020793</c:v>
                </c:pt>
                <c:pt idx="10483">
                  <c:v>65.863369132060896</c:v>
                </c:pt>
                <c:pt idx="10484">
                  <c:v>65.866133344297793</c:v>
                </c:pt>
                <c:pt idx="10485">
                  <c:v>65.868897373743707</c:v>
                </c:pt>
                <c:pt idx="10486">
                  <c:v>65.871661220411099</c:v>
                </c:pt>
                <c:pt idx="10487">
                  <c:v>65.874424884312305</c:v>
                </c:pt>
                <c:pt idx="10488">
                  <c:v>65.877188365459801</c:v>
                </c:pt>
                <c:pt idx="10489">
                  <c:v>65.879951663865896</c:v>
                </c:pt>
                <c:pt idx="10490">
                  <c:v>65.882714779542994</c:v>
                </c:pt>
                <c:pt idx="10491">
                  <c:v>65.885477712503501</c:v>
                </c:pt>
                <c:pt idx="10492">
                  <c:v>65.888240462759896</c:v>
                </c:pt>
                <c:pt idx="10493">
                  <c:v>65.891003030324498</c:v>
                </c:pt>
                <c:pt idx="10494">
                  <c:v>65.8937654152097</c:v>
                </c:pt>
                <c:pt idx="10495">
                  <c:v>65.896527617427907</c:v>
                </c:pt>
                <c:pt idx="10496">
                  <c:v>65.899289636991497</c:v>
                </c:pt>
                <c:pt idx="10497">
                  <c:v>65.902051473912906</c:v>
                </c:pt>
                <c:pt idx="10498">
                  <c:v>65.904813128204395</c:v>
                </c:pt>
                <c:pt idx="10499">
                  <c:v>65.907574599878501</c:v>
                </c:pt>
                <c:pt idx="10500">
                  <c:v>65.9103358889475</c:v>
                </c:pt>
                <c:pt idx="10501">
                  <c:v>65.913096995423899</c:v>
                </c:pt>
                <c:pt idx="10502">
                  <c:v>65.915857919319905</c:v>
                </c:pt>
                <c:pt idx="10503">
                  <c:v>65.918618660647994</c:v>
                </c:pt>
                <c:pt idx="10504">
                  <c:v>65.921379219420601</c:v>
                </c:pt>
                <c:pt idx="10505">
                  <c:v>65.924139595650104</c:v>
                </c:pt>
                <c:pt idx="10506">
                  <c:v>65.926899789348795</c:v>
                </c:pt>
                <c:pt idx="10507">
                  <c:v>65.929659800529095</c:v>
                </c:pt>
                <c:pt idx="10508">
                  <c:v>65.932419629203395</c:v>
                </c:pt>
                <c:pt idx="10509">
                  <c:v>65.935179275384101</c:v>
                </c:pt>
                <c:pt idx="10510">
                  <c:v>65.937938739083606</c:v>
                </c:pt>
                <c:pt idx="10511">
                  <c:v>65.940698020314201</c:v>
                </c:pt>
                <c:pt idx="10512">
                  <c:v>65.943457119088293</c:v>
                </c:pt>
                <c:pt idx="10513">
                  <c:v>65.946216035418203</c:v>
                </c:pt>
                <c:pt idx="10514">
                  <c:v>65.948974769316493</c:v>
                </c:pt>
                <c:pt idx="10515">
                  <c:v>65.951733320795299</c:v>
                </c:pt>
                <c:pt idx="10516">
                  <c:v>65.954491689867197</c:v>
                </c:pt>
                <c:pt idx="10517">
                  <c:v>65.957249876544395</c:v>
                </c:pt>
                <c:pt idx="10518">
                  <c:v>65.960007880839399</c:v>
                </c:pt>
                <c:pt idx="10519">
                  <c:v>65.9627657027645</c:v>
                </c:pt>
                <c:pt idx="10520">
                  <c:v>65.965523342332204</c:v>
                </c:pt>
                <c:pt idx="10521">
                  <c:v>65.968280799554606</c:v>
                </c:pt>
                <c:pt idx="10522">
                  <c:v>65.971038074444294</c:v>
                </c:pt>
                <c:pt idx="10523">
                  <c:v>65.973795167013606</c:v>
                </c:pt>
                <c:pt idx="10524">
                  <c:v>65.976552077274803</c:v>
                </c:pt>
                <c:pt idx="10525">
                  <c:v>65.979308805240393</c:v>
                </c:pt>
                <c:pt idx="10526">
                  <c:v>65.982065350922696</c:v>
                </c:pt>
                <c:pt idx="10527">
                  <c:v>65.984821714334004</c:v>
                </c:pt>
                <c:pt idx="10528">
                  <c:v>65.987577895486695</c:v>
                </c:pt>
                <c:pt idx="10529">
                  <c:v>65.990333894393203</c:v>
                </c:pt>
                <c:pt idx="10530">
                  <c:v>65.993089711065906</c:v>
                </c:pt>
                <c:pt idx="10531">
                  <c:v>65.995845345516997</c:v>
                </c:pt>
                <c:pt idx="10532">
                  <c:v>65.998600797758996</c:v>
                </c:pt>
                <c:pt idx="10533">
                  <c:v>66.001356067804295</c:v>
                </c:pt>
                <c:pt idx="10534">
                  <c:v>66.0041111556651</c:v>
                </c:pt>
                <c:pt idx="10535">
                  <c:v>66.006866061353804</c:v>
                </c:pt>
                <c:pt idx="10536">
                  <c:v>66.009620784882898</c:v>
                </c:pt>
                <c:pt idx="10537">
                  <c:v>66.012375326264603</c:v>
                </c:pt>
                <c:pt idx="10538">
                  <c:v>66.015129685511297</c:v>
                </c:pt>
                <c:pt idx="10539">
                  <c:v>66.017883862635301</c:v>
                </c:pt>
                <c:pt idx="10540">
                  <c:v>66.020637857649106</c:v>
                </c:pt>
                <c:pt idx="10541">
                  <c:v>66.023391670564905</c:v>
                </c:pt>
                <c:pt idx="10542">
                  <c:v>66.026145301395104</c:v>
                </c:pt>
                <c:pt idx="10543">
                  <c:v>66.028898750152095</c:v>
                </c:pt>
                <c:pt idx="10544">
                  <c:v>66.031652016848298</c:v>
                </c:pt>
                <c:pt idx="10545">
                  <c:v>66.034405101495807</c:v>
                </c:pt>
                <c:pt idx="10546">
                  <c:v>66.037158004107198</c:v>
                </c:pt>
                <c:pt idx="10547">
                  <c:v>66.039910724694806</c:v>
                </c:pt>
                <c:pt idx="10548">
                  <c:v>66.042663263270796</c:v>
                </c:pt>
                <c:pt idx="10549">
                  <c:v>66.045415619847702</c:v>
                </c:pt>
                <c:pt idx="10550">
                  <c:v>66.048167794437802</c:v>
                </c:pt>
                <c:pt idx="10551">
                  <c:v>66.050919787053502</c:v>
                </c:pt>
                <c:pt idx="10552">
                  <c:v>66.053671597706995</c:v>
                </c:pt>
                <c:pt idx="10553">
                  <c:v>66.056423226410701</c:v>
                </c:pt>
                <c:pt idx="10554">
                  <c:v>66.059174673177097</c:v>
                </c:pt>
                <c:pt idx="10555">
                  <c:v>66.061925938018305</c:v>
                </c:pt>
                <c:pt idx="10556">
                  <c:v>66.064677020946803</c:v>
                </c:pt>
                <c:pt idx="10557">
                  <c:v>66.067427921974797</c:v>
                </c:pt>
                <c:pt idx="10558">
                  <c:v>66.070178641114794</c:v>
                </c:pt>
                <c:pt idx="10559">
                  <c:v>66.072929178379098</c:v>
                </c:pt>
                <c:pt idx="10560">
                  <c:v>66.075679533779905</c:v>
                </c:pt>
                <c:pt idx="10561">
                  <c:v>66.078429707329704</c:v>
                </c:pt>
                <c:pt idx="10562">
                  <c:v>66.081179699040703</c:v>
                </c:pt>
                <c:pt idx="10563">
                  <c:v>66.083929508925394</c:v>
                </c:pt>
                <c:pt idx="10564">
                  <c:v>66.086679136995997</c:v>
                </c:pt>
                <c:pt idx="10565">
                  <c:v>66.089428583264805</c:v>
                </c:pt>
                <c:pt idx="10566">
                  <c:v>66.092177847744296</c:v>
                </c:pt>
                <c:pt idx="10567">
                  <c:v>66.094926930446704</c:v>
                </c:pt>
                <c:pt idx="10568">
                  <c:v>66.097675831384294</c:v>
                </c:pt>
                <c:pt idx="10569">
                  <c:v>66.1004245505695</c:v>
                </c:pt>
                <c:pt idx="10570">
                  <c:v>66.103173088014699</c:v>
                </c:pt>
                <c:pt idx="10571">
                  <c:v>66.1059214437321</c:v>
                </c:pt>
                <c:pt idx="10572">
                  <c:v>66.108669617734094</c:v>
                </c:pt>
                <c:pt idx="10573">
                  <c:v>66.111417610032902</c:v>
                </c:pt>
                <c:pt idx="10574">
                  <c:v>66.114165420641001</c:v>
                </c:pt>
                <c:pt idx="10575">
                  <c:v>66.116913049570698</c:v>
                </c:pt>
                <c:pt idx="10576">
                  <c:v>66.1196604968342</c:v>
                </c:pt>
                <c:pt idx="10577">
                  <c:v>66.122407762443899</c:v>
                </c:pt>
                <c:pt idx="10578">
                  <c:v>66.125154846412102</c:v>
                </c:pt>
                <c:pt idx="10579">
                  <c:v>66.127901748751199</c:v>
                </c:pt>
                <c:pt idx="10580">
                  <c:v>66.1306484694734</c:v>
                </c:pt>
                <c:pt idx="10581">
                  <c:v>66.133395008591094</c:v>
                </c:pt>
                <c:pt idx="10582">
                  <c:v>66.136141366116505</c:v>
                </c:pt>
                <c:pt idx="10583">
                  <c:v>66.138887542062093</c:v>
                </c:pt>
                <c:pt idx="10584">
                  <c:v>66.141633536440096</c:v>
                </c:pt>
                <c:pt idx="10585">
                  <c:v>66.144379349262906</c:v>
                </c:pt>
                <c:pt idx="10586">
                  <c:v>66.147124980542699</c:v>
                </c:pt>
                <c:pt idx="10587">
                  <c:v>66.149870430291898</c:v>
                </c:pt>
                <c:pt idx="10588">
                  <c:v>66.152615698522695</c:v>
                </c:pt>
                <c:pt idx="10589">
                  <c:v>66.155360785247595</c:v>
                </c:pt>
                <c:pt idx="10590">
                  <c:v>66.158105690478806</c:v>
                </c:pt>
                <c:pt idx="10591">
                  <c:v>66.160850414228605</c:v>
                </c:pt>
                <c:pt idx="10592">
                  <c:v>66.1635949565093</c:v>
                </c:pt>
                <c:pt idx="10593">
                  <c:v>66.166339317333197</c:v>
                </c:pt>
                <c:pt idx="10594">
                  <c:v>66.169083496712702</c:v>
                </c:pt>
                <c:pt idx="10595">
                  <c:v>66.171827494660107</c:v>
                </c:pt>
                <c:pt idx="10596">
                  <c:v>66.174571311187606</c:v>
                </c:pt>
                <c:pt idx="10597">
                  <c:v>66.177314946307604</c:v>
                </c:pt>
                <c:pt idx="10598">
                  <c:v>66.180058400032294</c:v>
                </c:pt>
                <c:pt idx="10599">
                  <c:v>66.182801672374197</c:v>
                </c:pt>
                <c:pt idx="10600">
                  <c:v>66.185544763345405</c:v>
                </c:pt>
                <c:pt idx="10601">
                  <c:v>66.188287672958296</c:v>
                </c:pt>
                <c:pt idx="10602">
                  <c:v>66.191030401225106</c:v>
                </c:pt>
                <c:pt idx="10603">
                  <c:v>66.193772948158298</c:v>
                </c:pt>
                <c:pt idx="10604">
                  <c:v>66.196515313770007</c:v>
                </c:pt>
                <c:pt idx="10605">
                  <c:v>66.199257498072697</c:v>
                </c:pt>
                <c:pt idx="10606">
                  <c:v>66.201999501078504</c:v>
                </c:pt>
                <c:pt idx="10607">
                  <c:v>66.204741322799705</c:v>
                </c:pt>
                <c:pt idx="10608">
                  <c:v>66.207482963248793</c:v>
                </c:pt>
                <c:pt idx="10609">
                  <c:v>66.210224422437904</c:v>
                </c:pt>
                <c:pt idx="10610">
                  <c:v>66.212965700379399</c:v>
                </c:pt>
                <c:pt idx="10611">
                  <c:v>66.215706797085602</c:v>
                </c:pt>
                <c:pt idx="10612">
                  <c:v>66.218447712568704</c:v>
                </c:pt>
                <c:pt idx="10613">
                  <c:v>66.221188446840998</c:v>
                </c:pt>
                <c:pt idx="10614">
                  <c:v>66.223928999914904</c:v>
                </c:pt>
                <c:pt idx="10615">
                  <c:v>66.2266693718026</c:v>
                </c:pt>
                <c:pt idx="10616">
                  <c:v>66.229409562516494</c:v>
                </c:pt>
                <c:pt idx="10617">
                  <c:v>66.232149572068707</c:v>
                </c:pt>
                <c:pt idx="10618">
                  <c:v>66.234889400471602</c:v>
                </c:pt>
                <c:pt idx="10619">
                  <c:v>66.237629047737599</c:v>
                </c:pt>
                <c:pt idx="10620">
                  <c:v>66.240368513878806</c:v>
                </c:pt>
                <c:pt idx="10621">
                  <c:v>66.243107798907502</c:v>
                </c:pt>
                <c:pt idx="10622">
                  <c:v>66.245846902836107</c:v>
                </c:pt>
                <c:pt idx="10623">
                  <c:v>66.248585825676798</c:v>
                </c:pt>
                <c:pt idx="10624">
                  <c:v>66.251324567441898</c:v>
                </c:pt>
                <c:pt idx="10625">
                  <c:v>66.254063128143798</c:v>
                </c:pt>
                <c:pt idx="10626">
                  <c:v>66.256801507794506</c:v>
                </c:pt>
                <c:pt idx="10627">
                  <c:v>66.259539706406599</c:v>
                </c:pt>
                <c:pt idx="10628">
                  <c:v>66.262277723992199</c:v>
                </c:pt>
                <c:pt idx="10629">
                  <c:v>66.265015560563597</c:v>
                </c:pt>
                <c:pt idx="10630">
                  <c:v>66.267753216133002</c:v>
                </c:pt>
                <c:pt idx="10631">
                  <c:v>66.270490690712904</c:v>
                </c:pt>
                <c:pt idx="10632">
                  <c:v>66.273227984315398</c:v>
                </c:pt>
                <c:pt idx="10633">
                  <c:v>66.275965096952802</c:v>
                </c:pt>
                <c:pt idx="10634">
                  <c:v>66.278702028637397</c:v>
                </c:pt>
                <c:pt idx="10635">
                  <c:v>66.281438779381503</c:v>
                </c:pt>
                <c:pt idx="10636">
                  <c:v>66.284175349197298</c:v>
                </c:pt>
                <c:pt idx="10637">
                  <c:v>66.286911738097203</c:v>
                </c:pt>
                <c:pt idx="10638">
                  <c:v>66.289647946093297</c:v>
                </c:pt>
                <c:pt idx="10639">
                  <c:v>66.292383973198</c:v>
                </c:pt>
                <c:pt idx="10640">
                  <c:v>66.295119819423505</c:v>
                </c:pt>
                <c:pt idx="10641">
                  <c:v>66.297855484782104</c:v>
                </c:pt>
                <c:pt idx="10642">
                  <c:v>66.300590969286105</c:v>
                </c:pt>
                <c:pt idx="10643">
                  <c:v>66.3033262729477</c:v>
                </c:pt>
                <c:pt idx="10644">
                  <c:v>66.306061395779295</c:v>
                </c:pt>
                <c:pt idx="10645">
                  <c:v>66.308796337792899</c:v>
                </c:pt>
                <c:pt idx="10646">
                  <c:v>66.311531099001101</c:v>
                </c:pt>
                <c:pt idx="10647">
                  <c:v>66.314265679415897</c:v>
                </c:pt>
                <c:pt idx="10648">
                  <c:v>66.317000079049706</c:v>
                </c:pt>
                <c:pt idx="10649">
                  <c:v>66.319734297914707</c:v>
                </c:pt>
                <c:pt idx="10650">
                  <c:v>66.322468336023107</c:v>
                </c:pt>
                <c:pt idx="10651">
                  <c:v>66.325202193387398</c:v>
                </c:pt>
                <c:pt idx="10652">
                  <c:v>66.327935870019601</c:v>
                </c:pt>
                <c:pt idx="10653">
                  <c:v>66.330669365932096</c:v>
                </c:pt>
                <c:pt idx="10654">
                  <c:v>66.333402681137102</c:v>
                </c:pt>
                <c:pt idx="10655">
                  <c:v>66.336135815646898</c:v>
                </c:pt>
                <c:pt idx="10656">
                  <c:v>66.338868769473805</c:v>
                </c:pt>
                <c:pt idx="10657">
                  <c:v>66.341601542629903</c:v>
                </c:pt>
                <c:pt idx="10658">
                  <c:v>66.344334135127596</c:v>
                </c:pt>
                <c:pt idx="10659">
                  <c:v>66.347066546979093</c:v>
                </c:pt>
                <c:pt idx="10660">
                  <c:v>66.3497987781966</c:v>
                </c:pt>
                <c:pt idx="10661">
                  <c:v>66.352530828792396</c:v>
                </c:pt>
                <c:pt idx="10662">
                  <c:v>66.355262698778802</c:v>
                </c:pt>
                <c:pt idx="10663">
                  <c:v>66.357994388168095</c:v>
                </c:pt>
                <c:pt idx="10664">
                  <c:v>66.360725896972298</c:v>
                </c:pt>
                <c:pt idx="10665">
                  <c:v>66.363457225203902</c:v>
                </c:pt>
                <c:pt idx="10666">
                  <c:v>66.366188372875101</c:v>
                </c:pt>
                <c:pt idx="10667">
                  <c:v>66.368919339998001</c:v>
                </c:pt>
                <c:pt idx="10668">
                  <c:v>66.371650126584996</c:v>
                </c:pt>
                <c:pt idx="10669">
                  <c:v>66.374380732648405</c:v>
                </c:pt>
                <c:pt idx="10670">
                  <c:v>66.377111158200194</c:v>
                </c:pt>
                <c:pt idx="10671">
                  <c:v>66.379841403252797</c:v>
                </c:pt>
                <c:pt idx="10672">
                  <c:v>66.382571467818494</c:v>
                </c:pt>
                <c:pt idx="10673">
                  <c:v>66.385301351909504</c:v>
                </c:pt>
                <c:pt idx="10674">
                  <c:v>66.388031055537894</c:v>
                </c:pt>
              </c:numCache>
            </c:numRef>
          </c:yVal>
          <c:smooth val="1"/>
          <c:extLst>
            <c:ext xmlns:c16="http://schemas.microsoft.com/office/drawing/2014/chart" uri="{C3380CC4-5D6E-409C-BE32-E72D297353CC}">
              <c16:uniqueId val="{00000001-5104-834C-A65F-E35DD9AC09F5}"/>
            </c:ext>
          </c:extLst>
        </c:ser>
        <c:ser>
          <c:idx val="1"/>
          <c:order val="2"/>
          <c:tx>
            <c:v>Temperature 3C (PCM15)</c:v>
          </c:tx>
          <c:spPr>
            <a:ln w="19050" cap="rnd">
              <a:solidFill>
                <a:schemeClr val="accent2"/>
              </a:solidFill>
              <a:round/>
            </a:ln>
            <a:effectLst/>
          </c:spPr>
          <c:marker>
            <c:symbol val="none"/>
          </c:marker>
          <c:xVal>
            <c:numRef>
              <c:f>'T evolution k15'!$D$1:$D$17267</c:f>
              <c:numCache>
                <c:formatCode>General</c:formatCode>
                <c:ptCount val="17267"/>
                <c:pt idx="0">
                  <c:v>0</c:v>
                </c:pt>
                <c:pt idx="1">
                  <c:v>6.3710770022294597E-2</c:v>
                </c:pt>
                <c:pt idx="2">
                  <c:v>0.127421540044589</c:v>
                </c:pt>
                <c:pt idx="3">
                  <c:v>0.191132310066884</c:v>
                </c:pt>
                <c:pt idx="4">
                  <c:v>0.254843080089179</c:v>
                </c:pt>
                <c:pt idx="5">
                  <c:v>0.31855385011147302</c:v>
                </c:pt>
                <c:pt idx="6">
                  <c:v>0.382264620133768</c:v>
                </c:pt>
                <c:pt idx="7">
                  <c:v>0.44597539015606202</c:v>
                </c:pt>
                <c:pt idx="8">
                  <c:v>0.509686160178357</c:v>
                </c:pt>
                <c:pt idx="9">
                  <c:v>0.57339693020065197</c:v>
                </c:pt>
                <c:pt idx="10">
                  <c:v>0.63710770022294605</c:v>
                </c:pt>
                <c:pt idx="11">
                  <c:v>0.70081847024524102</c:v>
                </c:pt>
                <c:pt idx="12">
                  <c:v>0.76452924026753599</c:v>
                </c:pt>
                <c:pt idx="13">
                  <c:v>0.82824001028982996</c:v>
                </c:pt>
                <c:pt idx="14">
                  <c:v>0.89195078031212505</c:v>
                </c:pt>
                <c:pt idx="15">
                  <c:v>0.95566155033442002</c:v>
                </c:pt>
                <c:pt idx="16">
                  <c:v>1.01937232035671</c:v>
                </c:pt>
                <c:pt idx="17">
                  <c:v>1.0830830903790101</c:v>
                </c:pt>
                <c:pt idx="18">
                  <c:v>1.1467938604012999</c:v>
                </c:pt>
                <c:pt idx="19">
                  <c:v>1.2105046304236</c:v>
                </c:pt>
                <c:pt idx="20">
                  <c:v>1.2742154004458901</c:v>
                </c:pt>
                <c:pt idx="21">
                  <c:v>1.33792617046819</c:v>
                </c:pt>
                <c:pt idx="22">
                  <c:v>1.40163694049048</c:v>
                </c:pt>
                <c:pt idx="23">
                  <c:v>1.4653477105127799</c:v>
                </c:pt>
                <c:pt idx="24">
                  <c:v>1.52905848053507</c:v>
                </c:pt>
                <c:pt idx="25">
                  <c:v>1.5927692505573701</c:v>
                </c:pt>
                <c:pt idx="26">
                  <c:v>1.6564800205796599</c:v>
                </c:pt>
                <c:pt idx="27">
                  <c:v>1.72019079060196</c:v>
                </c:pt>
                <c:pt idx="28">
                  <c:v>1.7839015606242501</c:v>
                </c:pt>
                <c:pt idx="29">
                  <c:v>1.8476123306465499</c:v>
                </c:pt>
                <c:pt idx="30">
                  <c:v>1.91132310066884</c:v>
                </c:pt>
                <c:pt idx="31">
                  <c:v>1.9750338706911399</c:v>
                </c:pt>
                <c:pt idx="32">
                  <c:v>2.0387446407134302</c:v>
                </c:pt>
                <c:pt idx="33">
                  <c:v>2.1024554107357298</c:v>
                </c:pt>
                <c:pt idx="34">
                  <c:v>2.1661661807580201</c:v>
                </c:pt>
                <c:pt idx="35">
                  <c:v>2.22987695078031</c:v>
                </c:pt>
                <c:pt idx="36">
                  <c:v>2.2935877208026101</c:v>
                </c:pt>
                <c:pt idx="37">
                  <c:v>2.3572984908249</c:v>
                </c:pt>
                <c:pt idx="38">
                  <c:v>2.4210092608472</c:v>
                </c:pt>
                <c:pt idx="39">
                  <c:v>2.4847200308694899</c:v>
                </c:pt>
                <c:pt idx="40">
                  <c:v>2.54843080089179</c:v>
                </c:pt>
                <c:pt idx="41">
                  <c:v>2.6121415709140798</c:v>
                </c:pt>
                <c:pt idx="42">
                  <c:v>2.6758523409363799</c:v>
                </c:pt>
                <c:pt idx="43">
                  <c:v>2.7395631109586698</c:v>
                </c:pt>
                <c:pt idx="44">
                  <c:v>2.8032738809809699</c:v>
                </c:pt>
                <c:pt idx="45">
                  <c:v>2.8669846510032602</c:v>
                </c:pt>
                <c:pt idx="46">
                  <c:v>2.9306954210255598</c:v>
                </c:pt>
                <c:pt idx="47">
                  <c:v>2.9944061910478501</c:v>
                </c:pt>
                <c:pt idx="48">
                  <c:v>3.0581169610701502</c:v>
                </c:pt>
                <c:pt idx="49">
                  <c:v>3.1218277310924401</c:v>
                </c:pt>
                <c:pt idx="50">
                  <c:v>3.1855385011147401</c:v>
                </c:pt>
                <c:pt idx="51">
                  <c:v>3.24924927113703</c:v>
                </c:pt>
                <c:pt idx="52">
                  <c:v>3.3129600411593301</c:v>
                </c:pt>
                <c:pt idx="53">
                  <c:v>3.3766708111816199</c:v>
                </c:pt>
                <c:pt idx="54">
                  <c:v>3.4403815812039098</c:v>
                </c:pt>
                <c:pt idx="55">
                  <c:v>3.5040923512262099</c:v>
                </c:pt>
                <c:pt idx="56">
                  <c:v>3.5678031212485002</c:v>
                </c:pt>
                <c:pt idx="57">
                  <c:v>3.6315138912707998</c:v>
                </c:pt>
                <c:pt idx="58">
                  <c:v>3.6952246612930901</c:v>
                </c:pt>
                <c:pt idx="59">
                  <c:v>3.7589354313153902</c:v>
                </c:pt>
                <c:pt idx="60">
                  <c:v>3.8226462013376801</c:v>
                </c:pt>
                <c:pt idx="61">
                  <c:v>3.8863569713599802</c:v>
                </c:pt>
                <c:pt idx="62">
                  <c:v>3.95006774138227</c:v>
                </c:pt>
                <c:pt idx="63">
                  <c:v>4.0137785114045696</c:v>
                </c:pt>
                <c:pt idx="64">
                  <c:v>4.0774892814268604</c:v>
                </c:pt>
                <c:pt idx="65">
                  <c:v>4.14120005144916</c:v>
                </c:pt>
                <c:pt idx="66">
                  <c:v>4.2049108214714499</c:v>
                </c:pt>
                <c:pt idx="67">
                  <c:v>4.2686215914937398</c:v>
                </c:pt>
                <c:pt idx="68">
                  <c:v>4.3323323615160403</c:v>
                </c:pt>
                <c:pt idx="69">
                  <c:v>4.3960431315383302</c:v>
                </c:pt>
                <c:pt idx="70">
                  <c:v>4.4597539015606298</c:v>
                </c:pt>
                <c:pt idx="71">
                  <c:v>4.5234646715829196</c:v>
                </c:pt>
                <c:pt idx="72">
                  <c:v>4.5871754416052202</c:v>
                </c:pt>
                <c:pt idx="73">
                  <c:v>4.65088621162751</c:v>
                </c:pt>
                <c:pt idx="74">
                  <c:v>4.7145969816497999</c:v>
                </c:pt>
                <c:pt idx="75">
                  <c:v>4.7783077516721004</c:v>
                </c:pt>
                <c:pt idx="76">
                  <c:v>4.8420185216943903</c:v>
                </c:pt>
                <c:pt idx="77">
                  <c:v>4.9057292917166899</c:v>
                </c:pt>
                <c:pt idx="78">
                  <c:v>4.9694400617389798</c:v>
                </c:pt>
                <c:pt idx="79">
                  <c:v>5.0331508317612803</c:v>
                </c:pt>
                <c:pt idx="80">
                  <c:v>5.0968616017835702</c:v>
                </c:pt>
                <c:pt idx="81">
                  <c:v>5.16057237180586</c:v>
                </c:pt>
                <c:pt idx="82">
                  <c:v>5.2242831418281597</c:v>
                </c:pt>
                <c:pt idx="83">
                  <c:v>5.2879939118504504</c:v>
                </c:pt>
                <c:pt idx="84">
                  <c:v>5.3517046818727501</c:v>
                </c:pt>
                <c:pt idx="85">
                  <c:v>5.4154154518950399</c:v>
                </c:pt>
                <c:pt idx="86">
                  <c:v>5.4791262219173396</c:v>
                </c:pt>
                <c:pt idx="87">
                  <c:v>5.5428369919396303</c:v>
                </c:pt>
                <c:pt idx="88">
                  <c:v>5.6065477619619299</c:v>
                </c:pt>
                <c:pt idx="89">
                  <c:v>5.6702585319842198</c:v>
                </c:pt>
                <c:pt idx="90">
                  <c:v>5.7339693020065097</c:v>
                </c:pt>
                <c:pt idx="91">
                  <c:v>5.7976800720288102</c:v>
                </c:pt>
                <c:pt idx="92">
                  <c:v>5.8613908420511001</c:v>
                </c:pt>
                <c:pt idx="93">
                  <c:v>5.9251016120733997</c:v>
                </c:pt>
                <c:pt idx="94">
                  <c:v>5.9888123820956896</c:v>
                </c:pt>
                <c:pt idx="95">
                  <c:v>6.0525231521179901</c:v>
                </c:pt>
                <c:pt idx="96">
                  <c:v>6.1162339221402799</c:v>
                </c:pt>
                <c:pt idx="97">
                  <c:v>6.1799446921625698</c:v>
                </c:pt>
                <c:pt idx="98">
                  <c:v>6.2436554621848703</c:v>
                </c:pt>
                <c:pt idx="99">
                  <c:v>6.3073662322071602</c:v>
                </c:pt>
                <c:pt idx="100">
                  <c:v>6.3710770022294598</c:v>
                </c:pt>
                <c:pt idx="101">
                  <c:v>6.4347877722517497</c:v>
                </c:pt>
                <c:pt idx="102">
                  <c:v>6.4984985422740502</c:v>
                </c:pt>
                <c:pt idx="103">
                  <c:v>6.5622093122963401</c:v>
                </c:pt>
                <c:pt idx="104">
                  <c:v>6.6259200823186299</c:v>
                </c:pt>
                <c:pt idx="105">
                  <c:v>6.6896308523409296</c:v>
                </c:pt>
                <c:pt idx="106">
                  <c:v>6.7533416223632203</c:v>
                </c:pt>
                <c:pt idx="107">
                  <c:v>6.81705239238552</c:v>
                </c:pt>
                <c:pt idx="108">
                  <c:v>6.8807631624078098</c:v>
                </c:pt>
                <c:pt idx="109">
                  <c:v>6.9444739324301104</c:v>
                </c:pt>
                <c:pt idx="110">
                  <c:v>7.0081847024524002</c:v>
                </c:pt>
                <c:pt idx="111">
                  <c:v>7.0718954724746901</c:v>
                </c:pt>
                <c:pt idx="112">
                  <c:v>7.1356062424969897</c:v>
                </c:pt>
                <c:pt idx="113">
                  <c:v>7.1993170125192796</c:v>
                </c:pt>
                <c:pt idx="114">
                  <c:v>7.2630277825415801</c:v>
                </c:pt>
                <c:pt idx="115">
                  <c:v>7.32673855256387</c:v>
                </c:pt>
                <c:pt idx="116">
                  <c:v>7.3904493225861696</c:v>
                </c:pt>
                <c:pt idx="117">
                  <c:v>7.4541600926084604</c:v>
                </c:pt>
                <c:pt idx="118">
                  <c:v>7.5178708626307502</c:v>
                </c:pt>
                <c:pt idx="119">
                  <c:v>7.5815816326530499</c:v>
                </c:pt>
                <c:pt idx="120">
                  <c:v>7.6452924026753397</c:v>
                </c:pt>
                <c:pt idx="121">
                  <c:v>7.7090031726976402</c:v>
                </c:pt>
                <c:pt idx="122">
                  <c:v>7.7727139427199301</c:v>
                </c:pt>
                <c:pt idx="123">
                  <c:v>7.8364247127422297</c:v>
                </c:pt>
                <c:pt idx="124">
                  <c:v>7.9001354827645196</c:v>
                </c:pt>
                <c:pt idx="125">
                  <c:v>7.9638462527868104</c:v>
                </c:pt>
                <c:pt idx="126">
                  <c:v>8.0275570228091109</c:v>
                </c:pt>
                <c:pt idx="127">
                  <c:v>8.0912677928314007</c:v>
                </c:pt>
                <c:pt idx="128">
                  <c:v>8.1549785628536995</c:v>
                </c:pt>
                <c:pt idx="129">
                  <c:v>8.218689332876</c:v>
                </c:pt>
                <c:pt idx="130">
                  <c:v>8.2824001028982899</c:v>
                </c:pt>
                <c:pt idx="131">
                  <c:v>8.3461108729205904</c:v>
                </c:pt>
                <c:pt idx="132">
                  <c:v>8.4098216429428803</c:v>
                </c:pt>
                <c:pt idx="133">
                  <c:v>8.4735324129651808</c:v>
                </c:pt>
                <c:pt idx="134">
                  <c:v>8.5372431829874706</c:v>
                </c:pt>
                <c:pt idx="135">
                  <c:v>8.6009539530097694</c:v>
                </c:pt>
                <c:pt idx="136">
                  <c:v>8.6646647230320593</c:v>
                </c:pt>
                <c:pt idx="137">
                  <c:v>8.7283754930543598</c:v>
                </c:pt>
                <c:pt idx="138">
                  <c:v>8.7920862630766496</c:v>
                </c:pt>
                <c:pt idx="139">
                  <c:v>8.8557970330989502</c:v>
                </c:pt>
                <c:pt idx="140">
                  <c:v>8.91950780312124</c:v>
                </c:pt>
                <c:pt idx="141">
                  <c:v>8.9832185731435406</c:v>
                </c:pt>
                <c:pt idx="142">
                  <c:v>9.0469293431658304</c:v>
                </c:pt>
                <c:pt idx="143">
                  <c:v>9.1106401131881292</c:v>
                </c:pt>
                <c:pt idx="144">
                  <c:v>9.1743508832104208</c:v>
                </c:pt>
                <c:pt idx="145">
                  <c:v>9.2380616532327196</c:v>
                </c:pt>
                <c:pt idx="146">
                  <c:v>9.3017724232550094</c:v>
                </c:pt>
                <c:pt idx="147">
                  <c:v>9.3654831932773099</c:v>
                </c:pt>
                <c:pt idx="148">
                  <c:v>9.4291939632995998</c:v>
                </c:pt>
                <c:pt idx="149">
                  <c:v>9.4929047333219003</c:v>
                </c:pt>
                <c:pt idx="150">
                  <c:v>9.5566155033441902</c:v>
                </c:pt>
                <c:pt idx="151">
                  <c:v>9.6203262733664907</c:v>
                </c:pt>
                <c:pt idx="152">
                  <c:v>9.6840370433887806</c:v>
                </c:pt>
                <c:pt idx="153">
                  <c:v>9.7477478134110793</c:v>
                </c:pt>
                <c:pt idx="154">
                  <c:v>9.8114585834333798</c:v>
                </c:pt>
                <c:pt idx="155">
                  <c:v>9.8751693534556697</c:v>
                </c:pt>
                <c:pt idx="156">
                  <c:v>9.9388801234779702</c:v>
                </c:pt>
                <c:pt idx="157">
                  <c:v>10.002590893500299</c:v>
                </c:pt>
                <c:pt idx="158">
                  <c:v>10.0663016635226</c:v>
                </c:pt>
                <c:pt idx="159">
                  <c:v>10.1300124335449</c:v>
                </c:pt>
                <c:pt idx="160">
                  <c:v>10.193723203567099</c:v>
                </c:pt>
                <c:pt idx="161">
                  <c:v>10.2574339735894</c:v>
                </c:pt>
                <c:pt idx="162">
                  <c:v>10.321144743611701</c:v>
                </c:pt>
                <c:pt idx="163">
                  <c:v>10.384855513633999</c:v>
                </c:pt>
                <c:pt idx="164">
                  <c:v>10.4485662836563</c:v>
                </c:pt>
                <c:pt idx="165">
                  <c:v>10.5122770536786</c:v>
                </c:pt>
                <c:pt idx="166">
                  <c:v>10.575987823700901</c:v>
                </c:pt>
                <c:pt idx="167">
                  <c:v>10.6396985937232</c:v>
                </c:pt>
                <c:pt idx="168">
                  <c:v>10.7034093637455</c:v>
                </c:pt>
                <c:pt idx="169">
                  <c:v>10.767120133767801</c:v>
                </c:pt>
                <c:pt idx="170">
                  <c:v>10.830830903790099</c:v>
                </c:pt>
                <c:pt idx="171">
                  <c:v>10.8945416738124</c:v>
                </c:pt>
                <c:pt idx="172">
                  <c:v>10.9582524438347</c:v>
                </c:pt>
                <c:pt idx="173">
                  <c:v>11.021963213856999</c:v>
                </c:pt>
                <c:pt idx="174">
                  <c:v>11.0856739838793</c:v>
                </c:pt>
                <c:pt idx="175">
                  <c:v>11.1493847539016</c:v>
                </c:pt>
                <c:pt idx="176">
                  <c:v>11.213095523923901</c:v>
                </c:pt>
                <c:pt idx="177">
                  <c:v>11.276806293946199</c:v>
                </c:pt>
                <c:pt idx="178">
                  <c:v>11.3405170639685</c:v>
                </c:pt>
                <c:pt idx="179">
                  <c:v>11.404227833990801</c:v>
                </c:pt>
                <c:pt idx="180">
                  <c:v>11.467938604013099</c:v>
                </c:pt>
                <c:pt idx="181">
                  <c:v>11.5316493740353</c:v>
                </c:pt>
                <c:pt idx="182">
                  <c:v>11.595360144057601</c:v>
                </c:pt>
                <c:pt idx="183">
                  <c:v>11.6590709140799</c:v>
                </c:pt>
                <c:pt idx="184">
                  <c:v>11.7227816841022</c:v>
                </c:pt>
                <c:pt idx="185">
                  <c:v>11.786492454124501</c:v>
                </c:pt>
                <c:pt idx="186">
                  <c:v>11.850203224146799</c:v>
                </c:pt>
                <c:pt idx="187">
                  <c:v>11.9139139941691</c:v>
                </c:pt>
                <c:pt idx="188">
                  <c:v>11.9776247641914</c:v>
                </c:pt>
                <c:pt idx="189">
                  <c:v>12.041335534213699</c:v>
                </c:pt>
                <c:pt idx="190">
                  <c:v>12.105046304236</c:v>
                </c:pt>
                <c:pt idx="191">
                  <c:v>12.1687570742583</c:v>
                </c:pt>
                <c:pt idx="192">
                  <c:v>12.232467844280601</c:v>
                </c:pt>
                <c:pt idx="193">
                  <c:v>12.296178614302899</c:v>
                </c:pt>
                <c:pt idx="194">
                  <c:v>12.3598893843252</c:v>
                </c:pt>
                <c:pt idx="195">
                  <c:v>12.423600154347501</c:v>
                </c:pt>
                <c:pt idx="196">
                  <c:v>12.487310924369799</c:v>
                </c:pt>
                <c:pt idx="197">
                  <c:v>12.5510216943921</c:v>
                </c:pt>
                <c:pt idx="198">
                  <c:v>12.6147324644144</c:v>
                </c:pt>
                <c:pt idx="199">
                  <c:v>12.678443234436701</c:v>
                </c:pt>
                <c:pt idx="200">
                  <c:v>12.742154004459</c:v>
                </c:pt>
                <c:pt idx="201">
                  <c:v>12.805864774481201</c:v>
                </c:pt>
                <c:pt idx="202">
                  <c:v>12.869575544503499</c:v>
                </c:pt>
                <c:pt idx="203">
                  <c:v>12.9332863145258</c:v>
                </c:pt>
                <c:pt idx="204">
                  <c:v>12.9969970845481</c:v>
                </c:pt>
                <c:pt idx="205">
                  <c:v>13.060707854570399</c:v>
                </c:pt>
                <c:pt idx="206">
                  <c:v>13.1244186245927</c:v>
                </c:pt>
                <c:pt idx="207">
                  <c:v>13.188129394615</c:v>
                </c:pt>
                <c:pt idx="208">
                  <c:v>13.251840164637301</c:v>
                </c:pt>
                <c:pt idx="209">
                  <c:v>13.315550934659599</c:v>
                </c:pt>
                <c:pt idx="210">
                  <c:v>13.3792617046819</c:v>
                </c:pt>
                <c:pt idx="211">
                  <c:v>13.442972474704201</c:v>
                </c:pt>
                <c:pt idx="212">
                  <c:v>13.506683244726499</c:v>
                </c:pt>
                <c:pt idx="213">
                  <c:v>13.5703940147488</c:v>
                </c:pt>
                <c:pt idx="214">
                  <c:v>13.6341047847711</c:v>
                </c:pt>
                <c:pt idx="215">
                  <c:v>13.697815554793401</c:v>
                </c:pt>
                <c:pt idx="216">
                  <c:v>13.7615263248157</c:v>
                </c:pt>
                <c:pt idx="217">
                  <c:v>13.825237094838</c:v>
                </c:pt>
                <c:pt idx="218">
                  <c:v>13.888947864860301</c:v>
                </c:pt>
                <c:pt idx="219">
                  <c:v>13.952658634882599</c:v>
                </c:pt>
                <c:pt idx="220">
                  <c:v>14.0163694049049</c:v>
                </c:pt>
                <c:pt idx="221">
                  <c:v>14.0800801749272</c:v>
                </c:pt>
                <c:pt idx="222">
                  <c:v>14.1437909449494</c:v>
                </c:pt>
                <c:pt idx="223">
                  <c:v>14.2075017149717</c:v>
                </c:pt>
                <c:pt idx="224">
                  <c:v>14.271212484994001</c:v>
                </c:pt>
                <c:pt idx="225">
                  <c:v>14.334923255016299</c:v>
                </c:pt>
                <c:pt idx="226">
                  <c:v>14.3986340250386</c:v>
                </c:pt>
                <c:pt idx="227">
                  <c:v>14.462344795060901</c:v>
                </c:pt>
                <c:pt idx="228">
                  <c:v>14.526055565083199</c:v>
                </c:pt>
                <c:pt idx="229">
                  <c:v>14.5897663351055</c:v>
                </c:pt>
                <c:pt idx="230">
                  <c:v>14.6534771051278</c:v>
                </c:pt>
                <c:pt idx="231">
                  <c:v>14.717187875150101</c:v>
                </c:pt>
                <c:pt idx="232">
                  <c:v>14.7808986451724</c:v>
                </c:pt>
                <c:pt idx="233">
                  <c:v>14.8446094151947</c:v>
                </c:pt>
                <c:pt idx="234">
                  <c:v>14.908320185217001</c:v>
                </c:pt>
                <c:pt idx="235">
                  <c:v>14.972030955239299</c:v>
                </c:pt>
                <c:pt idx="236">
                  <c:v>15.0357417252616</c:v>
                </c:pt>
                <c:pt idx="237">
                  <c:v>15.0994524952839</c:v>
                </c:pt>
                <c:pt idx="238">
                  <c:v>15.163163265306199</c:v>
                </c:pt>
                <c:pt idx="239">
                  <c:v>15.2268740353285</c:v>
                </c:pt>
                <c:pt idx="240">
                  <c:v>15.2905848053508</c:v>
                </c:pt>
                <c:pt idx="241">
                  <c:v>15.354295575373101</c:v>
                </c:pt>
                <c:pt idx="242">
                  <c:v>15.418006345395399</c:v>
                </c:pt>
                <c:pt idx="243">
                  <c:v>15.481717115417601</c:v>
                </c:pt>
                <c:pt idx="244">
                  <c:v>15.545427885439899</c:v>
                </c:pt>
                <c:pt idx="245">
                  <c:v>15.6091386554622</c:v>
                </c:pt>
                <c:pt idx="246">
                  <c:v>15.6728494254845</c:v>
                </c:pt>
                <c:pt idx="247">
                  <c:v>15.736560195506801</c:v>
                </c:pt>
                <c:pt idx="248">
                  <c:v>15.8002709655291</c:v>
                </c:pt>
                <c:pt idx="249">
                  <c:v>15.8639817355514</c:v>
                </c:pt>
                <c:pt idx="250">
                  <c:v>15.927692505573701</c:v>
                </c:pt>
                <c:pt idx="251">
                  <c:v>15.991403275595999</c:v>
                </c:pt>
                <c:pt idx="252">
                  <c:v>16.0551140456183</c:v>
                </c:pt>
                <c:pt idx="253">
                  <c:v>16.1188248156406</c:v>
                </c:pt>
                <c:pt idx="254">
                  <c:v>16.182535585662901</c:v>
                </c:pt>
                <c:pt idx="255">
                  <c:v>16.246246355685201</c:v>
                </c:pt>
                <c:pt idx="256">
                  <c:v>16.309957125707498</c:v>
                </c:pt>
                <c:pt idx="257">
                  <c:v>16.373667895729799</c:v>
                </c:pt>
                <c:pt idx="258">
                  <c:v>16.437378665752099</c:v>
                </c:pt>
                <c:pt idx="259">
                  <c:v>16.5010894357744</c:v>
                </c:pt>
                <c:pt idx="260">
                  <c:v>16.564800205796701</c:v>
                </c:pt>
                <c:pt idx="261">
                  <c:v>16.628510975818902</c:v>
                </c:pt>
                <c:pt idx="262">
                  <c:v>16.692221745841199</c:v>
                </c:pt>
                <c:pt idx="263">
                  <c:v>16.755932515863499</c:v>
                </c:pt>
                <c:pt idx="264">
                  <c:v>16.8196432858858</c:v>
                </c:pt>
                <c:pt idx="265">
                  <c:v>16.8833540559081</c:v>
                </c:pt>
                <c:pt idx="266">
                  <c:v>16.947064825930401</c:v>
                </c:pt>
                <c:pt idx="267">
                  <c:v>17.010775595952701</c:v>
                </c:pt>
                <c:pt idx="268">
                  <c:v>17.074486365975002</c:v>
                </c:pt>
                <c:pt idx="269">
                  <c:v>17.138197135997299</c:v>
                </c:pt>
                <c:pt idx="270">
                  <c:v>17.201907906019599</c:v>
                </c:pt>
                <c:pt idx="271">
                  <c:v>17.2656186760419</c:v>
                </c:pt>
                <c:pt idx="272">
                  <c:v>17.3293294460642</c:v>
                </c:pt>
                <c:pt idx="273">
                  <c:v>17.393040216086501</c:v>
                </c:pt>
                <c:pt idx="274">
                  <c:v>17.456750986108801</c:v>
                </c:pt>
                <c:pt idx="275">
                  <c:v>17.520461756131098</c:v>
                </c:pt>
                <c:pt idx="276">
                  <c:v>17.584172526153299</c:v>
                </c:pt>
                <c:pt idx="277">
                  <c:v>17.6478832961756</c:v>
                </c:pt>
                <c:pt idx="278">
                  <c:v>17.7115940661979</c:v>
                </c:pt>
                <c:pt idx="279">
                  <c:v>17.775304836220201</c:v>
                </c:pt>
                <c:pt idx="280">
                  <c:v>17.839015606242501</c:v>
                </c:pt>
                <c:pt idx="281">
                  <c:v>17.902726376264798</c:v>
                </c:pt>
                <c:pt idx="282">
                  <c:v>17.966437146287099</c:v>
                </c:pt>
                <c:pt idx="283">
                  <c:v>18.030147916309399</c:v>
                </c:pt>
                <c:pt idx="284">
                  <c:v>18.0938586863317</c:v>
                </c:pt>
                <c:pt idx="285">
                  <c:v>18.157569456354</c:v>
                </c:pt>
                <c:pt idx="286">
                  <c:v>18.221280226376301</c:v>
                </c:pt>
                <c:pt idx="287">
                  <c:v>18.284990996398601</c:v>
                </c:pt>
                <c:pt idx="288">
                  <c:v>18.348701766420898</c:v>
                </c:pt>
                <c:pt idx="289">
                  <c:v>18.412412536443199</c:v>
                </c:pt>
                <c:pt idx="290">
                  <c:v>18.476123306465499</c:v>
                </c:pt>
                <c:pt idx="291">
                  <c:v>18.539834076487701</c:v>
                </c:pt>
                <c:pt idx="292">
                  <c:v>18.603544846510001</c:v>
                </c:pt>
                <c:pt idx="293">
                  <c:v>18.667255616532302</c:v>
                </c:pt>
                <c:pt idx="294">
                  <c:v>18.730966386554599</c:v>
                </c:pt>
                <c:pt idx="295">
                  <c:v>18.794677156576899</c:v>
                </c:pt>
                <c:pt idx="296">
                  <c:v>18.8583879265992</c:v>
                </c:pt>
                <c:pt idx="297">
                  <c:v>18.9220986966215</c:v>
                </c:pt>
                <c:pt idx="298">
                  <c:v>18.985809466643801</c:v>
                </c:pt>
                <c:pt idx="299">
                  <c:v>19.049520236666101</c:v>
                </c:pt>
                <c:pt idx="300">
                  <c:v>19.113231006688402</c:v>
                </c:pt>
                <c:pt idx="301">
                  <c:v>19.176941776710699</c:v>
                </c:pt>
                <c:pt idx="302">
                  <c:v>19.240652546732999</c:v>
                </c:pt>
                <c:pt idx="303">
                  <c:v>19.3043633167553</c:v>
                </c:pt>
                <c:pt idx="304">
                  <c:v>19.3680740867776</c:v>
                </c:pt>
                <c:pt idx="305">
                  <c:v>19.431784856799901</c:v>
                </c:pt>
                <c:pt idx="306">
                  <c:v>19.495495626822098</c:v>
                </c:pt>
                <c:pt idx="307">
                  <c:v>19.559206396844399</c:v>
                </c:pt>
                <c:pt idx="308">
                  <c:v>19.622917166866699</c:v>
                </c:pt>
                <c:pt idx="309">
                  <c:v>19.686627936889</c:v>
                </c:pt>
                <c:pt idx="310">
                  <c:v>19.7503387069113</c:v>
                </c:pt>
                <c:pt idx="311">
                  <c:v>19.814049476933601</c:v>
                </c:pt>
                <c:pt idx="312">
                  <c:v>19.877760246955901</c:v>
                </c:pt>
                <c:pt idx="313">
                  <c:v>19.941471016978198</c:v>
                </c:pt>
                <c:pt idx="314">
                  <c:v>20.005181787000499</c:v>
                </c:pt>
                <c:pt idx="315">
                  <c:v>20.068892557022799</c:v>
                </c:pt>
                <c:pt idx="316">
                  <c:v>20.1326033270451</c:v>
                </c:pt>
                <c:pt idx="317">
                  <c:v>20.1963140970674</c:v>
                </c:pt>
                <c:pt idx="318">
                  <c:v>20.260024867089701</c:v>
                </c:pt>
                <c:pt idx="319">
                  <c:v>20.323735637112001</c:v>
                </c:pt>
                <c:pt idx="320">
                  <c:v>20.387446407134298</c:v>
                </c:pt>
                <c:pt idx="321">
                  <c:v>20.451157177156599</c:v>
                </c:pt>
                <c:pt idx="322">
                  <c:v>20.5148679471788</c:v>
                </c:pt>
                <c:pt idx="323">
                  <c:v>20.578578717201101</c:v>
                </c:pt>
                <c:pt idx="324">
                  <c:v>20.642289487223401</c:v>
                </c:pt>
                <c:pt idx="325">
                  <c:v>20.706000257245702</c:v>
                </c:pt>
                <c:pt idx="326">
                  <c:v>20.769711027267999</c:v>
                </c:pt>
                <c:pt idx="327">
                  <c:v>20.833421797290299</c:v>
                </c:pt>
                <c:pt idx="328">
                  <c:v>20.8971325673126</c:v>
                </c:pt>
                <c:pt idx="329">
                  <c:v>20.9608433373349</c:v>
                </c:pt>
                <c:pt idx="330">
                  <c:v>21.024554107357201</c:v>
                </c:pt>
                <c:pt idx="331">
                  <c:v>21.088264877379501</c:v>
                </c:pt>
                <c:pt idx="332">
                  <c:v>21.151975647401802</c:v>
                </c:pt>
                <c:pt idx="333">
                  <c:v>21.215686417424099</c:v>
                </c:pt>
                <c:pt idx="334">
                  <c:v>21.279397187446399</c:v>
                </c:pt>
                <c:pt idx="335">
                  <c:v>21.3431079574687</c:v>
                </c:pt>
                <c:pt idx="336">
                  <c:v>21.406818727491</c:v>
                </c:pt>
                <c:pt idx="337">
                  <c:v>21.470529497513201</c:v>
                </c:pt>
                <c:pt idx="338">
                  <c:v>21.534240267535498</c:v>
                </c:pt>
                <c:pt idx="339">
                  <c:v>21.597951037557799</c:v>
                </c:pt>
                <c:pt idx="340">
                  <c:v>21.661661807580099</c:v>
                </c:pt>
                <c:pt idx="341">
                  <c:v>21.7253725776024</c:v>
                </c:pt>
                <c:pt idx="342">
                  <c:v>21.7890833476247</c:v>
                </c:pt>
                <c:pt idx="343">
                  <c:v>21.852794117647001</c:v>
                </c:pt>
                <c:pt idx="344">
                  <c:v>21.916504887669301</c:v>
                </c:pt>
                <c:pt idx="345">
                  <c:v>21.980215657691598</c:v>
                </c:pt>
                <c:pt idx="346">
                  <c:v>22.043926427713899</c:v>
                </c:pt>
                <c:pt idx="347">
                  <c:v>22.107637197736199</c:v>
                </c:pt>
                <c:pt idx="348">
                  <c:v>22.1713479677585</c:v>
                </c:pt>
                <c:pt idx="349">
                  <c:v>22.2350587377808</c:v>
                </c:pt>
                <c:pt idx="350">
                  <c:v>22.298769507803101</c:v>
                </c:pt>
                <c:pt idx="351">
                  <c:v>22.362480277825401</c:v>
                </c:pt>
                <c:pt idx="352">
                  <c:v>22.426191047847599</c:v>
                </c:pt>
                <c:pt idx="353">
                  <c:v>22.4899018178699</c:v>
                </c:pt>
                <c:pt idx="354">
                  <c:v>22.5536125878922</c:v>
                </c:pt>
                <c:pt idx="355">
                  <c:v>22.617323357914501</c:v>
                </c:pt>
                <c:pt idx="356">
                  <c:v>22.681034127936801</c:v>
                </c:pt>
                <c:pt idx="357">
                  <c:v>22.744744897959102</c:v>
                </c:pt>
                <c:pt idx="358">
                  <c:v>22.808455667981399</c:v>
                </c:pt>
                <c:pt idx="359">
                  <c:v>22.872166438003699</c:v>
                </c:pt>
                <c:pt idx="360">
                  <c:v>22.935877208026</c:v>
                </c:pt>
                <c:pt idx="361">
                  <c:v>22.9995879780483</c:v>
                </c:pt>
                <c:pt idx="362">
                  <c:v>23.063298748070601</c:v>
                </c:pt>
                <c:pt idx="363">
                  <c:v>23.127009518092901</c:v>
                </c:pt>
                <c:pt idx="364">
                  <c:v>23.190720288115202</c:v>
                </c:pt>
                <c:pt idx="365">
                  <c:v>23.254431058137499</c:v>
                </c:pt>
                <c:pt idx="366">
                  <c:v>23.318141828159799</c:v>
                </c:pt>
                <c:pt idx="367">
                  <c:v>23.381852598182</c:v>
                </c:pt>
                <c:pt idx="368">
                  <c:v>23.445563368204301</c:v>
                </c:pt>
                <c:pt idx="369">
                  <c:v>23.509274138226601</c:v>
                </c:pt>
                <c:pt idx="370">
                  <c:v>23.572984908248898</c:v>
                </c:pt>
                <c:pt idx="371">
                  <c:v>23.636695678271199</c:v>
                </c:pt>
                <c:pt idx="372">
                  <c:v>23.700406448293499</c:v>
                </c:pt>
                <c:pt idx="373">
                  <c:v>23.7641172183158</c:v>
                </c:pt>
                <c:pt idx="374">
                  <c:v>23.8278279883381</c:v>
                </c:pt>
                <c:pt idx="375">
                  <c:v>23.891538758360401</c:v>
                </c:pt>
                <c:pt idx="376">
                  <c:v>23.955249528382701</c:v>
                </c:pt>
                <c:pt idx="377">
                  <c:v>24.018960298404998</c:v>
                </c:pt>
                <c:pt idx="378">
                  <c:v>24.082671068427299</c:v>
                </c:pt>
                <c:pt idx="379">
                  <c:v>24.146381838449599</c:v>
                </c:pt>
                <c:pt idx="380">
                  <c:v>24.2100926084719</c:v>
                </c:pt>
                <c:pt idx="381">
                  <c:v>24.2738033784942</c:v>
                </c:pt>
                <c:pt idx="382">
                  <c:v>24.337514148516401</c:v>
                </c:pt>
                <c:pt idx="383">
                  <c:v>24.401224918538698</c:v>
                </c:pt>
                <c:pt idx="384">
                  <c:v>24.464935688560999</c:v>
                </c:pt>
                <c:pt idx="385">
                  <c:v>24.5286464585833</c:v>
                </c:pt>
                <c:pt idx="386">
                  <c:v>24.5923572286056</c:v>
                </c:pt>
                <c:pt idx="387">
                  <c:v>24.656067998627901</c:v>
                </c:pt>
                <c:pt idx="388">
                  <c:v>24.719778768650201</c:v>
                </c:pt>
                <c:pt idx="389">
                  <c:v>24.783489538672502</c:v>
                </c:pt>
                <c:pt idx="390">
                  <c:v>24.847200308694799</c:v>
                </c:pt>
                <c:pt idx="391">
                  <c:v>24.910911078717099</c:v>
                </c:pt>
                <c:pt idx="392">
                  <c:v>24.9746218487394</c:v>
                </c:pt>
                <c:pt idx="393">
                  <c:v>25.0383326187617</c:v>
                </c:pt>
                <c:pt idx="394">
                  <c:v>25.102043388784001</c:v>
                </c:pt>
                <c:pt idx="395">
                  <c:v>25.165754158806301</c:v>
                </c:pt>
                <c:pt idx="396">
                  <c:v>25.229464928828602</c:v>
                </c:pt>
                <c:pt idx="397">
                  <c:v>25.293175698850899</c:v>
                </c:pt>
                <c:pt idx="398">
                  <c:v>25.3568864688731</c:v>
                </c:pt>
                <c:pt idx="399">
                  <c:v>25.4205972388954</c:v>
                </c:pt>
                <c:pt idx="400">
                  <c:v>25.484308008917701</c:v>
                </c:pt>
                <c:pt idx="401">
                  <c:v>25.548018778940001</c:v>
                </c:pt>
                <c:pt idx="402">
                  <c:v>25.611729548962298</c:v>
                </c:pt>
                <c:pt idx="403">
                  <c:v>25.675440318984599</c:v>
                </c:pt>
                <c:pt idx="404">
                  <c:v>25.739151089006899</c:v>
                </c:pt>
                <c:pt idx="405">
                  <c:v>25.8028618590292</c:v>
                </c:pt>
                <c:pt idx="406">
                  <c:v>25.8665726290515</c:v>
                </c:pt>
                <c:pt idx="407">
                  <c:v>25.930283399073801</c:v>
                </c:pt>
                <c:pt idx="408">
                  <c:v>25.993994169096101</c:v>
                </c:pt>
                <c:pt idx="409">
                  <c:v>26.057704939118398</c:v>
                </c:pt>
                <c:pt idx="410">
                  <c:v>26.121415709140699</c:v>
                </c:pt>
                <c:pt idx="411">
                  <c:v>26.185126479162999</c:v>
                </c:pt>
                <c:pt idx="412">
                  <c:v>26.2488372491853</c:v>
                </c:pt>
                <c:pt idx="413">
                  <c:v>26.312548019207501</c:v>
                </c:pt>
                <c:pt idx="414">
                  <c:v>26.376258789229801</c:v>
                </c:pt>
                <c:pt idx="415">
                  <c:v>26.439969559252098</c:v>
                </c:pt>
                <c:pt idx="416">
                  <c:v>26.503680329274399</c:v>
                </c:pt>
                <c:pt idx="417">
                  <c:v>26.5673910992967</c:v>
                </c:pt>
                <c:pt idx="418">
                  <c:v>26.631101869319</c:v>
                </c:pt>
                <c:pt idx="419">
                  <c:v>26.694812639341301</c:v>
                </c:pt>
                <c:pt idx="420">
                  <c:v>26.758523409363601</c:v>
                </c:pt>
                <c:pt idx="421">
                  <c:v>26.822234179385902</c:v>
                </c:pt>
                <c:pt idx="422">
                  <c:v>26.885944949408199</c:v>
                </c:pt>
                <c:pt idx="423">
                  <c:v>26.949655719430499</c:v>
                </c:pt>
                <c:pt idx="424">
                  <c:v>27.0133664894528</c:v>
                </c:pt>
                <c:pt idx="425">
                  <c:v>27.0770772594751</c:v>
                </c:pt>
                <c:pt idx="426">
                  <c:v>27.140788029497401</c:v>
                </c:pt>
                <c:pt idx="427">
                  <c:v>27.204498799519701</c:v>
                </c:pt>
                <c:pt idx="428">
                  <c:v>27.268209569541899</c:v>
                </c:pt>
                <c:pt idx="429">
                  <c:v>27.331920339564199</c:v>
                </c:pt>
                <c:pt idx="430">
                  <c:v>27.3956311095865</c:v>
                </c:pt>
                <c:pt idx="431">
                  <c:v>27.4593418796088</c:v>
                </c:pt>
                <c:pt idx="432">
                  <c:v>27.523052649631101</c:v>
                </c:pt>
                <c:pt idx="433">
                  <c:v>27.586763419653401</c:v>
                </c:pt>
                <c:pt idx="434">
                  <c:v>27.650474189675698</c:v>
                </c:pt>
                <c:pt idx="435">
                  <c:v>27.714184959697999</c:v>
                </c:pt>
                <c:pt idx="436">
                  <c:v>27.777895729720299</c:v>
                </c:pt>
                <c:pt idx="437">
                  <c:v>27.8416064997426</c:v>
                </c:pt>
                <c:pt idx="438">
                  <c:v>27.9053172697649</c:v>
                </c:pt>
                <c:pt idx="439">
                  <c:v>27.969028039787201</c:v>
                </c:pt>
                <c:pt idx="440">
                  <c:v>28.032738809809501</c:v>
                </c:pt>
                <c:pt idx="441">
                  <c:v>28.096449579831798</c:v>
                </c:pt>
                <c:pt idx="442">
                  <c:v>28.160160349854099</c:v>
                </c:pt>
                <c:pt idx="443">
                  <c:v>28.2238711198763</c:v>
                </c:pt>
                <c:pt idx="444">
                  <c:v>28.2875818898986</c:v>
                </c:pt>
                <c:pt idx="445">
                  <c:v>28.351292659920901</c:v>
                </c:pt>
                <c:pt idx="446">
                  <c:v>28.415003429943201</c:v>
                </c:pt>
                <c:pt idx="447">
                  <c:v>28.478714199965498</c:v>
                </c:pt>
                <c:pt idx="448">
                  <c:v>28.542424969987799</c:v>
                </c:pt>
                <c:pt idx="449">
                  <c:v>28.6061357400101</c:v>
                </c:pt>
                <c:pt idx="450">
                  <c:v>28.6698465100324</c:v>
                </c:pt>
                <c:pt idx="451">
                  <c:v>28.733557280054701</c:v>
                </c:pt>
                <c:pt idx="452">
                  <c:v>28.797268050077001</c:v>
                </c:pt>
                <c:pt idx="453">
                  <c:v>28.860978820099302</c:v>
                </c:pt>
                <c:pt idx="454">
                  <c:v>28.924689590121599</c:v>
                </c:pt>
                <c:pt idx="455">
                  <c:v>28.988400360143899</c:v>
                </c:pt>
                <c:pt idx="456">
                  <c:v>29.0521111301662</c:v>
                </c:pt>
                <c:pt idx="457">
                  <c:v>29.1158219001885</c:v>
                </c:pt>
                <c:pt idx="458">
                  <c:v>29.179532670210701</c:v>
                </c:pt>
                <c:pt idx="459">
                  <c:v>29.243243440233002</c:v>
                </c:pt>
                <c:pt idx="460">
                  <c:v>29.306954210255299</c:v>
                </c:pt>
                <c:pt idx="461">
                  <c:v>29.370664980277599</c:v>
                </c:pt>
                <c:pt idx="462">
                  <c:v>29.4343757502999</c:v>
                </c:pt>
                <c:pt idx="463">
                  <c:v>29.4980865203222</c:v>
                </c:pt>
                <c:pt idx="464">
                  <c:v>29.561797290344501</c:v>
                </c:pt>
                <c:pt idx="465">
                  <c:v>29.625508060366801</c:v>
                </c:pt>
                <c:pt idx="466">
                  <c:v>29.689218830389098</c:v>
                </c:pt>
                <c:pt idx="467">
                  <c:v>29.752929600411399</c:v>
                </c:pt>
                <c:pt idx="468">
                  <c:v>29.816640370433699</c:v>
                </c:pt>
                <c:pt idx="469">
                  <c:v>29.880351140456</c:v>
                </c:pt>
                <c:pt idx="470">
                  <c:v>29.9440619104783</c:v>
                </c:pt>
                <c:pt idx="471">
                  <c:v>30.007772680500601</c:v>
                </c:pt>
                <c:pt idx="472">
                  <c:v>30.071483450522901</c:v>
                </c:pt>
                <c:pt idx="473">
                  <c:v>30.135194220545198</c:v>
                </c:pt>
                <c:pt idx="474">
                  <c:v>30.198904990567399</c:v>
                </c:pt>
                <c:pt idx="475">
                  <c:v>30.2626157605897</c:v>
                </c:pt>
                <c:pt idx="476">
                  <c:v>30.326326530612</c:v>
                </c:pt>
                <c:pt idx="477">
                  <c:v>30.390037300634301</c:v>
                </c:pt>
                <c:pt idx="478">
                  <c:v>30.453748070656601</c:v>
                </c:pt>
                <c:pt idx="479">
                  <c:v>30.517458840678898</c:v>
                </c:pt>
                <c:pt idx="480">
                  <c:v>30.581169610701199</c:v>
                </c:pt>
                <c:pt idx="481">
                  <c:v>30.6448803807235</c:v>
                </c:pt>
                <c:pt idx="482">
                  <c:v>30.7085911507458</c:v>
                </c:pt>
                <c:pt idx="483">
                  <c:v>30.772301920768101</c:v>
                </c:pt>
                <c:pt idx="484">
                  <c:v>30.836012690790401</c:v>
                </c:pt>
                <c:pt idx="485">
                  <c:v>30.899723460812702</c:v>
                </c:pt>
                <c:pt idx="486">
                  <c:v>30.963434230834999</c:v>
                </c:pt>
                <c:pt idx="487">
                  <c:v>31.027145000857299</c:v>
                </c:pt>
                <c:pt idx="488">
                  <c:v>31.0908557708796</c:v>
                </c:pt>
                <c:pt idx="489">
                  <c:v>31.154566540901801</c:v>
                </c:pt>
                <c:pt idx="490">
                  <c:v>31.218277310924101</c:v>
                </c:pt>
                <c:pt idx="491">
                  <c:v>31.281988080946402</c:v>
                </c:pt>
                <c:pt idx="492">
                  <c:v>31.345698850968699</c:v>
                </c:pt>
                <c:pt idx="493">
                  <c:v>31.409409620990999</c:v>
                </c:pt>
                <c:pt idx="494">
                  <c:v>31.4731203910133</c:v>
                </c:pt>
                <c:pt idx="495">
                  <c:v>31.5368311610356</c:v>
                </c:pt>
                <c:pt idx="496">
                  <c:v>31.600541931057901</c:v>
                </c:pt>
                <c:pt idx="497">
                  <c:v>31.664252701080201</c:v>
                </c:pt>
                <c:pt idx="498">
                  <c:v>31.727963471102498</c:v>
                </c:pt>
                <c:pt idx="499">
                  <c:v>31.791674241124799</c:v>
                </c:pt>
                <c:pt idx="500">
                  <c:v>31.855385011147099</c:v>
                </c:pt>
                <c:pt idx="501">
                  <c:v>31.9190957811694</c:v>
                </c:pt>
                <c:pt idx="502">
                  <c:v>31.9828065511917</c:v>
                </c:pt>
                <c:pt idx="503">
                  <c:v>32.046517321213997</c:v>
                </c:pt>
                <c:pt idx="504">
                  <c:v>32.110228091236301</c:v>
                </c:pt>
                <c:pt idx="505">
                  <c:v>32.173938861258598</c:v>
                </c:pt>
                <c:pt idx="506">
                  <c:v>32.237649631280803</c:v>
                </c:pt>
                <c:pt idx="507">
                  <c:v>32.3013604013031</c:v>
                </c:pt>
                <c:pt idx="508">
                  <c:v>32.365071171325397</c:v>
                </c:pt>
                <c:pt idx="509">
                  <c:v>32.428781941347701</c:v>
                </c:pt>
                <c:pt idx="510">
                  <c:v>32.492492711369998</c:v>
                </c:pt>
                <c:pt idx="511">
                  <c:v>32.556203481392302</c:v>
                </c:pt>
                <c:pt idx="512">
                  <c:v>32.619914251414599</c:v>
                </c:pt>
                <c:pt idx="513">
                  <c:v>32.683625021436903</c:v>
                </c:pt>
                <c:pt idx="514">
                  <c:v>32.7473357914592</c:v>
                </c:pt>
                <c:pt idx="515">
                  <c:v>32.811046561481497</c:v>
                </c:pt>
                <c:pt idx="516">
                  <c:v>32.874757331503801</c:v>
                </c:pt>
                <c:pt idx="517">
                  <c:v>32.938468101526098</c:v>
                </c:pt>
                <c:pt idx="518">
                  <c:v>33.002178871548402</c:v>
                </c:pt>
                <c:pt idx="519">
                  <c:v>33.065889641570699</c:v>
                </c:pt>
                <c:pt idx="520">
                  <c:v>33.129600411593003</c:v>
                </c:pt>
                <c:pt idx="521">
                  <c:v>33.1933111816153</c:v>
                </c:pt>
                <c:pt idx="522">
                  <c:v>33.257021951637597</c:v>
                </c:pt>
                <c:pt idx="523">
                  <c:v>33.320732721659901</c:v>
                </c:pt>
                <c:pt idx="524">
                  <c:v>33.384443491682198</c:v>
                </c:pt>
                <c:pt idx="525">
                  <c:v>33.448154261704502</c:v>
                </c:pt>
                <c:pt idx="526">
                  <c:v>33.511865031726799</c:v>
                </c:pt>
                <c:pt idx="527">
                  <c:v>33.575575801749103</c:v>
                </c:pt>
                <c:pt idx="528">
                  <c:v>33.6392865717714</c:v>
                </c:pt>
                <c:pt idx="529">
                  <c:v>33.702997341793697</c:v>
                </c:pt>
                <c:pt idx="530">
                  <c:v>33.766708111816001</c:v>
                </c:pt>
                <c:pt idx="531">
                  <c:v>33.830418881838298</c:v>
                </c:pt>
                <c:pt idx="532">
                  <c:v>33.894129651860602</c:v>
                </c:pt>
                <c:pt idx="533">
                  <c:v>33.957840421882899</c:v>
                </c:pt>
                <c:pt idx="534">
                  <c:v>34.021551191905203</c:v>
                </c:pt>
                <c:pt idx="535">
                  <c:v>34.0852619619275</c:v>
                </c:pt>
                <c:pt idx="536">
                  <c:v>34.148972731949797</c:v>
                </c:pt>
                <c:pt idx="537">
                  <c:v>34.212683501972101</c:v>
                </c:pt>
                <c:pt idx="538">
                  <c:v>34.276394271994398</c:v>
                </c:pt>
                <c:pt idx="539">
                  <c:v>34.340105042016603</c:v>
                </c:pt>
                <c:pt idx="540">
                  <c:v>34.4038158120389</c:v>
                </c:pt>
                <c:pt idx="541">
                  <c:v>34.467526582061197</c:v>
                </c:pt>
                <c:pt idx="542">
                  <c:v>34.531237352083501</c:v>
                </c:pt>
                <c:pt idx="543">
                  <c:v>34.594948122105798</c:v>
                </c:pt>
                <c:pt idx="544">
                  <c:v>34.658658892128102</c:v>
                </c:pt>
                <c:pt idx="545">
                  <c:v>34.722369662150399</c:v>
                </c:pt>
                <c:pt idx="546">
                  <c:v>34.786080432172703</c:v>
                </c:pt>
                <c:pt idx="547">
                  <c:v>34.849791202195</c:v>
                </c:pt>
                <c:pt idx="548">
                  <c:v>34.913501972217297</c:v>
                </c:pt>
                <c:pt idx="549">
                  <c:v>34.977212742239601</c:v>
                </c:pt>
                <c:pt idx="550">
                  <c:v>35.040923512261898</c:v>
                </c:pt>
                <c:pt idx="551">
                  <c:v>35.104634282284202</c:v>
                </c:pt>
                <c:pt idx="552">
                  <c:v>35.168345052306499</c:v>
                </c:pt>
                <c:pt idx="553">
                  <c:v>35.232055822328803</c:v>
                </c:pt>
                <c:pt idx="554">
                  <c:v>35.2957665923511</c:v>
                </c:pt>
                <c:pt idx="555">
                  <c:v>35.359477362373397</c:v>
                </c:pt>
                <c:pt idx="556">
                  <c:v>35.423188132395701</c:v>
                </c:pt>
                <c:pt idx="557">
                  <c:v>35.486898902417998</c:v>
                </c:pt>
                <c:pt idx="558">
                  <c:v>35.550609672440302</c:v>
                </c:pt>
                <c:pt idx="559">
                  <c:v>35.614320442462599</c:v>
                </c:pt>
                <c:pt idx="560">
                  <c:v>35.678031212484903</c:v>
                </c:pt>
                <c:pt idx="561">
                  <c:v>35.7417419825072</c:v>
                </c:pt>
                <c:pt idx="562">
                  <c:v>35.805452752529497</c:v>
                </c:pt>
                <c:pt idx="563">
                  <c:v>35.869163522551801</c:v>
                </c:pt>
                <c:pt idx="564">
                  <c:v>35.932874292574098</c:v>
                </c:pt>
                <c:pt idx="565">
                  <c:v>35.996585062596402</c:v>
                </c:pt>
                <c:pt idx="566">
                  <c:v>36.060295832618699</c:v>
                </c:pt>
                <c:pt idx="567">
                  <c:v>36.124006602641003</c:v>
                </c:pt>
                <c:pt idx="568">
                  <c:v>36.1877173726633</c:v>
                </c:pt>
                <c:pt idx="569">
                  <c:v>36.251428142685597</c:v>
                </c:pt>
                <c:pt idx="570">
                  <c:v>36.315138912707901</c:v>
                </c:pt>
                <c:pt idx="571">
                  <c:v>36.378849682730198</c:v>
                </c:pt>
                <c:pt idx="572">
                  <c:v>36.442560452752403</c:v>
                </c:pt>
                <c:pt idx="573">
                  <c:v>36.5062712227747</c:v>
                </c:pt>
                <c:pt idx="574">
                  <c:v>36.569981992796997</c:v>
                </c:pt>
                <c:pt idx="575">
                  <c:v>36.633692762819301</c:v>
                </c:pt>
                <c:pt idx="576">
                  <c:v>36.697403532841598</c:v>
                </c:pt>
                <c:pt idx="577">
                  <c:v>36.761114302863902</c:v>
                </c:pt>
                <c:pt idx="578">
                  <c:v>36.824825072886199</c:v>
                </c:pt>
                <c:pt idx="579">
                  <c:v>36.888535842908503</c:v>
                </c:pt>
                <c:pt idx="580">
                  <c:v>36.9522466129308</c:v>
                </c:pt>
                <c:pt idx="581">
                  <c:v>37.015957382953097</c:v>
                </c:pt>
                <c:pt idx="582">
                  <c:v>37.079668152975401</c:v>
                </c:pt>
                <c:pt idx="583">
                  <c:v>37.143378922997698</c:v>
                </c:pt>
                <c:pt idx="584">
                  <c:v>37.207089693020002</c:v>
                </c:pt>
                <c:pt idx="585">
                  <c:v>37.270800463042299</c:v>
                </c:pt>
                <c:pt idx="586">
                  <c:v>37.334511233064603</c:v>
                </c:pt>
                <c:pt idx="587">
                  <c:v>37.3982220030869</c:v>
                </c:pt>
                <c:pt idx="588">
                  <c:v>37.461932773109197</c:v>
                </c:pt>
                <c:pt idx="589">
                  <c:v>37.525643543131501</c:v>
                </c:pt>
                <c:pt idx="590">
                  <c:v>37.589354313153798</c:v>
                </c:pt>
                <c:pt idx="591">
                  <c:v>37.653065083176102</c:v>
                </c:pt>
                <c:pt idx="592">
                  <c:v>37.716775853198399</c:v>
                </c:pt>
                <c:pt idx="593">
                  <c:v>37.780486623220703</c:v>
                </c:pt>
                <c:pt idx="594">
                  <c:v>37.844197393243</c:v>
                </c:pt>
                <c:pt idx="595">
                  <c:v>37.907908163265297</c:v>
                </c:pt>
                <c:pt idx="596">
                  <c:v>37.971618933287601</c:v>
                </c:pt>
                <c:pt idx="597">
                  <c:v>38.035329703309898</c:v>
                </c:pt>
                <c:pt idx="598">
                  <c:v>38.099040473332202</c:v>
                </c:pt>
                <c:pt idx="599">
                  <c:v>38.162751243354499</c:v>
                </c:pt>
                <c:pt idx="600">
                  <c:v>38.226462013376803</c:v>
                </c:pt>
                <c:pt idx="601">
                  <c:v>38.2901727833991</c:v>
                </c:pt>
                <c:pt idx="602">
                  <c:v>38.353883553421397</c:v>
                </c:pt>
                <c:pt idx="603">
                  <c:v>38.417594323443701</c:v>
                </c:pt>
                <c:pt idx="604">
                  <c:v>38.481305093465998</c:v>
                </c:pt>
                <c:pt idx="605">
                  <c:v>38.545015863488203</c:v>
                </c:pt>
                <c:pt idx="606">
                  <c:v>38.6087266335105</c:v>
                </c:pt>
                <c:pt idx="607">
                  <c:v>38.672437403532797</c:v>
                </c:pt>
                <c:pt idx="608">
                  <c:v>38.736148173555101</c:v>
                </c:pt>
                <c:pt idx="609">
                  <c:v>38.799858943577398</c:v>
                </c:pt>
                <c:pt idx="610">
                  <c:v>38.863569713599702</c:v>
                </c:pt>
                <c:pt idx="611">
                  <c:v>38.927280483621999</c:v>
                </c:pt>
                <c:pt idx="612">
                  <c:v>38.990991253644303</c:v>
                </c:pt>
                <c:pt idx="613">
                  <c:v>39.0547020236666</c:v>
                </c:pt>
                <c:pt idx="614">
                  <c:v>39.118412793688897</c:v>
                </c:pt>
                <c:pt idx="615">
                  <c:v>39.182123563711201</c:v>
                </c:pt>
                <c:pt idx="616">
                  <c:v>39.245834333733498</c:v>
                </c:pt>
                <c:pt idx="617">
                  <c:v>39.309545103755802</c:v>
                </c:pt>
                <c:pt idx="618">
                  <c:v>39.373255873778099</c:v>
                </c:pt>
                <c:pt idx="619">
                  <c:v>39.436966643800403</c:v>
                </c:pt>
                <c:pt idx="620">
                  <c:v>39.5006774138227</c:v>
                </c:pt>
                <c:pt idx="621">
                  <c:v>39.564388183844997</c:v>
                </c:pt>
                <c:pt idx="622">
                  <c:v>39.628098953867301</c:v>
                </c:pt>
                <c:pt idx="623">
                  <c:v>39.691809723889598</c:v>
                </c:pt>
                <c:pt idx="624">
                  <c:v>39.755520493911902</c:v>
                </c:pt>
                <c:pt idx="625">
                  <c:v>39.819231263934199</c:v>
                </c:pt>
                <c:pt idx="626">
                  <c:v>39.882942033956503</c:v>
                </c:pt>
                <c:pt idx="627">
                  <c:v>39.9466528039788</c:v>
                </c:pt>
                <c:pt idx="628">
                  <c:v>40.010363574001097</c:v>
                </c:pt>
                <c:pt idx="629">
                  <c:v>40.074074344023401</c:v>
                </c:pt>
                <c:pt idx="630">
                  <c:v>40.137785114045698</c:v>
                </c:pt>
                <c:pt idx="631">
                  <c:v>40.201495884068002</c:v>
                </c:pt>
                <c:pt idx="632">
                  <c:v>40.265206654090299</c:v>
                </c:pt>
                <c:pt idx="633">
                  <c:v>40.328917424112603</c:v>
                </c:pt>
                <c:pt idx="634">
                  <c:v>40.3926281941349</c:v>
                </c:pt>
                <c:pt idx="635">
                  <c:v>40.456338964157197</c:v>
                </c:pt>
                <c:pt idx="636">
                  <c:v>40.520049734179501</c:v>
                </c:pt>
                <c:pt idx="637">
                  <c:v>40.583760504201798</c:v>
                </c:pt>
                <c:pt idx="638">
                  <c:v>40.647471274224003</c:v>
                </c:pt>
                <c:pt idx="639">
                  <c:v>40.7111820442463</c:v>
                </c:pt>
                <c:pt idx="640">
                  <c:v>40.774892814268597</c:v>
                </c:pt>
                <c:pt idx="641">
                  <c:v>40.838603584290901</c:v>
                </c:pt>
                <c:pt idx="642">
                  <c:v>40.902314354313198</c:v>
                </c:pt>
                <c:pt idx="643">
                  <c:v>40.966025124335502</c:v>
                </c:pt>
                <c:pt idx="644">
                  <c:v>41.029735894357799</c:v>
                </c:pt>
                <c:pt idx="645">
                  <c:v>41.093446664380103</c:v>
                </c:pt>
                <c:pt idx="646">
                  <c:v>41.1571574344024</c:v>
                </c:pt>
                <c:pt idx="647">
                  <c:v>41.220868204424697</c:v>
                </c:pt>
                <c:pt idx="648">
                  <c:v>41.284578974447001</c:v>
                </c:pt>
                <c:pt idx="649">
                  <c:v>41.348289744469298</c:v>
                </c:pt>
                <c:pt idx="650">
                  <c:v>41.412000514491602</c:v>
                </c:pt>
                <c:pt idx="651">
                  <c:v>41.475711284513899</c:v>
                </c:pt>
                <c:pt idx="652">
                  <c:v>41.539422054536203</c:v>
                </c:pt>
                <c:pt idx="653">
                  <c:v>41.6031328245585</c:v>
                </c:pt>
                <c:pt idx="654">
                  <c:v>41.666843594580797</c:v>
                </c:pt>
                <c:pt idx="655">
                  <c:v>41.730554364603101</c:v>
                </c:pt>
                <c:pt idx="656">
                  <c:v>41.794265134625398</c:v>
                </c:pt>
                <c:pt idx="657">
                  <c:v>41.857975904647702</c:v>
                </c:pt>
                <c:pt idx="658">
                  <c:v>41.921686674669999</c:v>
                </c:pt>
                <c:pt idx="659">
                  <c:v>41.985397444692303</c:v>
                </c:pt>
                <c:pt idx="660">
                  <c:v>42.0491082147146</c:v>
                </c:pt>
                <c:pt idx="661">
                  <c:v>42.112818984736897</c:v>
                </c:pt>
                <c:pt idx="662">
                  <c:v>42.176529754759201</c:v>
                </c:pt>
                <c:pt idx="663">
                  <c:v>42.240240524781498</c:v>
                </c:pt>
                <c:pt idx="664">
                  <c:v>42.303951294803802</c:v>
                </c:pt>
                <c:pt idx="665">
                  <c:v>42.367662064826099</c:v>
                </c:pt>
                <c:pt idx="666">
                  <c:v>42.431372834848403</c:v>
                </c:pt>
                <c:pt idx="667">
                  <c:v>42.4950836048707</c:v>
                </c:pt>
                <c:pt idx="668">
                  <c:v>42.558794374892997</c:v>
                </c:pt>
                <c:pt idx="669">
                  <c:v>42.622505144915301</c:v>
                </c:pt>
                <c:pt idx="670">
                  <c:v>42.686215914937598</c:v>
                </c:pt>
                <c:pt idx="671">
                  <c:v>42.749926684959803</c:v>
                </c:pt>
                <c:pt idx="672">
                  <c:v>42.8136374549821</c:v>
                </c:pt>
                <c:pt idx="673">
                  <c:v>42.877348225004397</c:v>
                </c:pt>
                <c:pt idx="674">
                  <c:v>42.941058995026701</c:v>
                </c:pt>
                <c:pt idx="675">
                  <c:v>43.004769765048998</c:v>
                </c:pt>
                <c:pt idx="676">
                  <c:v>43.068480535071302</c:v>
                </c:pt>
                <c:pt idx="677">
                  <c:v>43.132191305093599</c:v>
                </c:pt>
                <c:pt idx="678">
                  <c:v>43.195902075115903</c:v>
                </c:pt>
                <c:pt idx="679">
                  <c:v>43.2596128451382</c:v>
                </c:pt>
                <c:pt idx="680">
                  <c:v>43.323323615160497</c:v>
                </c:pt>
                <c:pt idx="681">
                  <c:v>43.387034385182801</c:v>
                </c:pt>
                <c:pt idx="682">
                  <c:v>43.450745155205098</c:v>
                </c:pt>
                <c:pt idx="683">
                  <c:v>43.514455925227402</c:v>
                </c:pt>
                <c:pt idx="684">
                  <c:v>43.578166695249699</c:v>
                </c:pt>
                <c:pt idx="685">
                  <c:v>43.641877465272003</c:v>
                </c:pt>
                <c:pt idx="686">
                  <c:v>43.7055882352943</c:v>
                </c:pt>
                <c:pt idx="687">
                  <c:v>43.769299005316597</c:v>
                </c:pt>
                <c:pt idx="688">
                  <c:v>43.833009775338901</c:v>
                </c:pt>
                <c:pt idx="689">
                  <c:v>43.896720545361198</c:v>
                </c:pt>
                <c:pt idx="690">
                  <c:v>43.960431315383502</c:v>
                </c:pt>
                <c:pt idx="691">
                  <c:v>44.024142085405799</c:v>
                </c:pt>
                <c:pt idx="692">
                  <c:v>44.087852855428103</c:v>
                </c:pt>
                <c:pt idx="693">
                  <c:v>44.1515636254504</c:v>
                </c:pt>
                <c:pt idx="694">
                  <c:v>44.215274395472697</c:v>
                </c:pt>
                <c:pt idx="695">
                  <c:v>44.278985165495001</c:v>
                </c:pt>
                <c:pt idx="696">
                  <c:v>44.342695935517298</c:v>
                </c:pt>
                <c:pt idx="697">
                  <c:v>44.406406705539602</c:v>
                </c:pt>
                <c:pt idx="698">
                  <c:v>44.470117475561899</c:v>
                </c:pt>
                <c:pt idx="699">
                  <c:v>44.533828245584203</c:v>
                </c:pt>
                <c:pt idx="700">
                  <c:v>44.5975390156065</c:v>
                </c:pt>
                <c:pt idx="701">
                  <c:v>44.661249785628797</c:v>
                </c:pt>
                <c:pt idx="702">
                  <c:v>44.724960555651101</c:v>
                </c:pt>
                <c:pt idx="703">
                  <c:v>44.788671325673398</c:v>
                </c:pt>
                <c:pt idx="704">
                  <c:v>44.852382095695603</c:v>
                </c:pt>
                <c:pt idx="705">
                  <c:v>44.9160928657179</c:v>
                </c:pt>
                <c:pt idx="706">
                  <c:v>44.979803635740197</c:v>
                </c:pt>
                <c:pt idx="707">
                  <c:v>45.043514405762501</c:v>
                </c:pt>
                <c:pt idx="708">
                  <c:v>45.107225175784798</c:v>
                </c:pt>
                <c:pt idx="709">
                  <c:v>45.170935945807102</c:v>
                </c:pt>
                <c:pt idx="710">
                  <c:v>45.234646715829399</c:v>
                </c:pt>
                <c:pt idx="711">
                  <c:v>45.298357485851703</c:v>
                </c:pt>
                <c:pt idx="712">
                  <c:v>45.362068255874</c:v>
                </c:pt>
                <c:pt idx="713">
                  <c:v>45.425779025896297</c:v>
                </c:pt>
                <c:pt idx="714">
                  <c:v>45.489489795918601</c:v>
                </c:pt>
                <c:pt idx="715">
                  <c:v>45.553200565940898</c:v>
                </c:pt>
                <c:pt idx="716">
                  <c:v>45.616911335963202</c:v>
                </c:pt>
                <c:pt idx="717">
                  <c:v>45.680622105985499</c:v>
                </c:pt>
                <c:pt idx="718">
                  <c:v>45.744332876007803</c:v>
                </c:pt>
                <c:pt idx="719">
                  <c:v>45.8080436460301</c:v>
                </c:pt>
                <c:pt idx="720">
                  <c:v>45.871754416052397</c:v>
                </c:pt>
                <c:pt idx="721">
                  <c:v>45.935465186074701</c:v>
                </c:pt>
                <c:pt idx="722">
                  <c:v>45.999175956096998</c:v>
                </c:pt>
                <c:pt idx="723">
                  <c:v>46.062886726119302</c:v>
                </c:pt>
                <c:pt idx="724">
                  <c:v>46.126597496141599</c:v>
                </c:pt>
                <c:pt idx="725">
                  <c:v>46.190308266163903</c:v>
                </c:pt>
                <c:pt idx="726">
                  <c:v>46.2540190361862</c:v>
                </c:pt>
                <c:pt idx="727">
                  <c:v>46.317729806208497</c:v>
                </c:pt>
                <c:pt idx="728">
                  <c:v>46.381440576230801</c:v>
                </c:pt>
                <c:pt idx="729">
                  <c:v>46.445151346253098</c:v>
                </c:pt>
                <c:pt idx="730">
                  <c:v>46.508862116275402</c:v>
                </c:pt>
                <c:pt idx="731">
                  <c:v>46.572572886297699</c:v>
                </c:pt>
                <c:pt idx="732">
                  <c:v>46.636283656320003</c:v>
                </c:pt>
                <c:pt idx="733">
                  <c:v>46.6999944263423</c:v>
                </c:pt>
                <c:pt idx="734">
                  <c:v>46.763705196364597</c:v>
                </c:pt>
                <c:pt idx="735">
                  <c:v>46.827415966386901</c:v>
                </c:pt>
                <c:pt idx="736">
                  <c:v>46.891126736409198</c:v>
                </c:pt>
                <c:pt idx="737">
                  <c:v>46.954837506431403</c:v>
                </c:pt>
                <c:pt idx="738">
                  <c:v>47.0185482764537</c:v>
                </c:pt>
                <c:pt idx="739">
                  <c:v>47.082259046475997</c:v>
                </c:pt>
                <c:pt idx="740">
                  <c:v>47.145969816498301</c:v>
                </c:pt>
                <c:pt idx="741">
                  <c:v>47.209680586520598</c:v>
                </c:pt>
                <c:pt idx="742">
                  <c:v>47.273391356542902</c:v>
                </c:pt>
                <c:pt idx="743">
                  <c:v>47.337102126565199</c:v>
                </c:pt>
                <c:pt idx="744">
                  <c:v>47.400812896587503</c:v>
                </c:pt>
                <c:pt idx="745">
                  <c:v>47.4645236666098</c:v>
                </c:pt>
                <c:pt idx="746">
                  <c:v>47.528234436632097</c:v>
                </c:pt>
                <c:pt idx="747">
                  <c:v>47.591945206654401</c:v>
                </c:pt>
                <c:pt idx="748">
                  <c:v>47.655655976676698</c:v>
                </c:pt>
                <c:pt idx="749">
                  <c:v>47.719366746699002</c:v>
                </c:pt>
                <c:pt idx="750">
                  <c:v>47.783077516721299</c:v>
                </c:pt>
                <c:pt idx="751">
                  <c:v>47.846788286743603</c:v>
                </c:pt>
                <c:pt idx="752">
                  <c:v>47.9104990567659</c:v>
                </c:pt>
                <c:pt idx="753">
                  <c:v>47.974209826788197</c:v>
                </c:pt>
                <c:pt idx="754">
                  <c:v>48.037920596810501</c:v>
                </c:pt>
                <c:pt idx="755">
                  <c:v>48.101631366832798</c:v>
                </c:pt>
                <c:pt idx="756">
                  <c:v>48.165342136855102</c:v>
                </c:pt>
                <c:pt idx="757">
                  <c:v>48.229052906877399</c:v>
                </c:pt>
                <c:pt idx="758">
                  <c:v>48.292763676899703</c:v>
                </c:pt>
                <c:pt idx="759">
                  <c:v>48.356474446922</c:v>
                </c:pt>
                <c:pt idx="760">
                  <c:v>48.420185216944297</c:v>
                </c:pt>
                <c:pt idx="761">
                  <c:v>48.483895986966601</c:v>
                </c:pt>
                <c:pt idx="762">
                  <c:v>48.547606756988898</c:v>
                </c:pt>
                <c:pt idx="763">
                  <c:v>48.611317527011202</c:v>
                </c:pt>
                <c:pt idx="764">
                  <c:v>48.675028297033499</c:v>
                </c:pt>
                <c:pt idx="765">
                  <c:v>48.738739067055803</c:v>
                </c:pt>
                <c:pt idx="766">
                  <c:v>48.8024498370781</c:v>
                </c:pt>
                <c:pt idx="767">
                  <c:v>48.866160607100397</c:v>
                </c:pt>
                <c:pt idx="768">
                  <c:v>48.929871377122701</c:v>
                </c:pt>
                <c:pt idx="769">
                  <c:v>48.993582147144998</c:v>
                </c:pt>
                <c:pt idx="770">
                  <c:v>49.057292917167203</c:v>
                </c:pt>
                <c:pt idx="771">
                  <c:v>49.1210036871895</c:v>
                </c:pt>
                <c:pt idx="772">
                  <c:v>49.184714457211797</c:v>
                </c:pt>
                <c:pt idx="773">
                  <c:v>49.248425227234101</c:v>
                </c:pt>
                <c:pt idx="774">
                  <c:v>49.312135997256398</c:v>
                </c:pt>
                <c:pt idx="775">
                  <c:v>49.375846767278702</c:v>
                </c:pt>
                <c:pt idx="776">
                  <c:v>49.439557537300999</c:v>
                </c:pt>
                <c:pt idx="777">
                  <c:v>49.503268307323303</c:v>
                </c:pt>
                <c:pt idx="778">
                  <c:v>49.5669790773456</c:v>
                </c:pt>
                <c:pt idx="779">
                  <c:v>49.630689847367897</c:v>
                </c:pt>
                <c:pt idx="780">
                  <c:v>49.694400617390201</c:v>
                </c:pt>
                <c:pt idx="781">
                  <c:v>49.758111387412498</c:v>
                </c:pt>
                <c:pt idx="782">
                  <c:v>49.821822157434802</c:v>
                </c:pt>
                <c:pt idx="783">
                  <c:v>49.885532927457099</c:v>
                </c:pt>
                <c:pt idx="784">
                  <c:v>49.949243697479403</c:v>
                </c:pt>
                <c:pt idx="785">
                  <c:v>50.0129544675017</c:v>
                </c:pt>
                <c:pt idx="786">
                  <c:v>50.076665237523997</c:v>
                </c:pt>
                <c:pt idx="787">
                  <c:v>50.140376007546301</c:v>
                </c:pt>
                <c:pt idx="788">
                  <c:v>50.204086777568598</c:v>
                </c:pt>
                <c:pt idx="789">
                  <c:v>50.267797547590902</c:v>
                </c:pt>
                <c:pt idx="790">
                  <c:v>50.331508317613199</c:v>
                </c:pt>
                <c:pt idx="791">
                  <c:v>50.395219087635503</c:v>
                </c:pt>
                <c:pt idx="792">
                  <c:v>50.4589298576578</c:v>
                </c:pt>
                <c:pt idx="793">
                  <c:v>50.522640627680097</c:v>
                </c:pt>
                <c:pt idx="794">
                  <c:v>50.586351397702401</c:v>
                </c:pt>
                <c:pt idx="795">
                  <c:v>50.650062167724698</c:v>
                </c:pt>
                <c:pt idx="796">
                  <c:v>50.713772937747002</c:v>
                </c:pt>
                <c:pt idx="797">
                  <c:v>50.777483707769299</c:v>
                </c:pt>
                <c:pt idx="798">
                  <c:v>50.841194477791603</c:v>
                </c:pt>
                <c:pt idx="799">
                  <c:v>50.9049052478139</c:v>
                </c:pt>
                <c:pt idx="800">
                  <c:v>50.968616017836197</c:v>
                </c:pt>
                <c:pt idx="801">
                  <c:v>51.032326787858501</c:v>
                </c:pt>
                <c:pt idx="802">
                  <c:v>51.096037557880798</c:v>
                </c:pt>
                <c:pt idx="803">
                  <c:v>51.159748327903003</c:v>
                </c:pt>
                <c:pt idx="804">
                  <c:v>51.2234590979253</c:v>
                </c:pt>
                <c:pt idx="805">
                  <c:v>51.287169867947597</c:v>
                </c:pt>
                <c:pt idx="806">
                  <c:v>51.350880637969901</c:v>
                </c:pt>
                <c:pt idx="807">
                  <c:v>51.414591407992198</c:v>
                </c:pt>
                <c:pt idx="808">
                  <c:v>51.478302178014502</c:v>
                </c:pt>
                <c:pt idx="809">
                  <c:v>51.542012948036799</c:v>
                </c:pt>
                <c:pt idx="810">
                  <c:v>51.605723718059103</c:v>
                </c:pt>
                <c:pt idx="811">
                  <c:v>51.6694344880814</c:v>
                </c:pt>
                <c:pt idx="812">
                  <c:v>51.733145258103697</c:v>
                </c:pt>
                <c:pt idx="813">
                  <c:v>51.796856028126001</c:v>
                </c:pt>
                <c:pt idx="814">
                  <c:v>51.860566798148298</c:v>
                </c:pt>
                <c:pt idx="815">
                  <c:v>51.924277568170602</c:v>
                </c:pt>
                <c:pt idx="816">
                  <c:v>51.987988338192899</c:v>
                </c:pt>
                <c:pt idx="817">
                  <c:v>52.051699108215203</c:v>
                </c:pt>
                <c:pt idx="818">
                  <c:v>52.1154098782375</c:v>
                </c:pt>
                <c:pt idx="819">
                  <c:v>52.179120648259797</c:v>
                </c:pt>
                <c:pt idx="820">
                  <c:v>52.242831418282101</c:v>
                </c:pt>
                <c:pt idx="821">
                  <c:v>52.306542188304398</c:v>
                </c:pt>
                <c:pt idx="822">
                  <c:v>52.370252958326702</c:v>
                </c:pt>
                <c:pt idx="823">
                  <c:v>52.433963728348999</c:v>
                </c:pt>
                <c:pt idx="824">
                  <c:v>52.497674498371303</c:v>
                </c:pt>
                <c:pt idx="825">
                  <c:v>52.5613852683936</c:v>
                </c:pt>
                <c:pt idx="826">
                  <c:v>52.625096038415897</c:v>
                </c:pt>
                <c:pt idx="827">
                  <c:v>52.688806808438201</c:v>
                </c:pt>
                <c:pt idx="828">
                  <c:v>52.752517578460498</c:v>
                </c:pt>
                <c:pt idx="829">
                  <c:v>52.816228348482802</c:v>
                </c:pt>
                <c:pt idx="830">
                  <c:v>52.879939118505099</c:v>
                </c:pt>
                <c:pt idx="831">
                  <c:v>52.943649888527403</c:v>
                </c:pt>
                <c:pt idx="832">
                  <c:v>53.0073606585497</c:v>
                </c:pt>
                <c:pt idx="833">
                  <c:v>53.071071428571997</c:v>
                </c:pt>
                <c:pt idx="834">
                  <c:v>53.134782198594301</c:v>
                </c:pt>
                <c:pt idx="835">
                  <c:v>53.198492968616598</c:v>
                </c:pt>
                <c:pt idx="836">
                  <c:v>53.262203738638803</c:v>
                </c:pt>
                <c:pt idx="837">
                  <c:v>53.3259145086611</c:v>
                </c:pt>
                <c:pt idx="838">
                  <c:v>53.389625278683397</c:v>
                </c:pt>
                <c:pt idx="839">
                  <c:v>53.453336048705701</c:v>
                </c:pt>
                <c:pt idx="840">
                  <c:v>53.517046818727998</c:v>
                </c:pt>
                <c:pt idx="841">
                  <c:v>53.580757588750302</c:v>
                </c:pt>
                <c:pt idx="842">
                  <c:v>53.644468358772599</c:v>
                </c:pt>
                <c:pt idx="843">
                  <c:v>53.708179128794903</c:v>
                </c:pt>
                <c:pt idx="844">
                  <c:v>53.7718898988172</c:v>
                </c:pt>
                <c:pt idx="845">
                  <c:v>53.835600668839497</c:v>
                </c:pt>
                <c:pt idx="846">
                  <c:v>53.899311438861801</c:v>
                </c:pt>
                <c:pt idx="847">
                  <c:v>53.963022208884098</c:v>
                </c:pt>
                <c:pt idx="848">
                  <c:v>54.026732978906402</c:v>
                </c:pt>
                <c:pt idx="849">
                  <c:v>54.090443748928699</c:v>
                </c:pt>
                <c:pt idx="850">
                  <c:v>54.154154518951003</c:v>
                </c:pt>
                <c:pt idx="851">
                  <c:v>54.2178652889733</c:v>
                </c:pt>
                <c:pt idx="852">
                  <c:v>54.281576058995597</c:v>
                </c:pt>
                <c:pt idx="853">
                  <c:v>54.345286829017901</c:v>
                </c:pt>
                <c:pt idx="854">
                  <c:v>54.408997599040198</c:v>
                </c:pt>
                <c:pt idx="855">
                  <c:v>54.472708369062502</c:v>
                </c:pt>
                <c:pt idx="856">
                  <c:v>54.536419139084799</c:v>
                </c:pt>
                <c:pt idx="857">
                  <c:v>54.600129909107103</c:v>
                </c:pt>
                <c:pt idx="858">
                  <c:v>54.6638406791294</c:v>
                </c:pt>
                <c:pt idx="859">
                  <c:v>54.727551449151697</c:v>
                </c:pt>
                <c:pt idx="860">
                  <c:v>54.791262219174001</c:v>
                </c:pt>
                <c:pt idx="861">
                  <c:v>54.854972989196298</c:v>
                </c:pt>
                <c:pt idx="862">
                  <c:v>54.918683759218602</c:v>
                </c:pt>
                <c:pt idx="863">
                  <c:v>54.982394529240899</c:v>
                </c:pt>
                <c:pt idx="864">
                  <c:v>55.046105299263203</c:v>
                </c:pt>
                <c:pt idx="865">
                  <c:v>55.1098160692855</c:v>
                </c:pt>
                <c:pt idx="866">
                  <c:v>55.173526839307797</c:v>
                </c:pt>
                <c:pt idx="867">
                  <c:v>55.237237609330101</c:v>
                </c:pt>
                <c:pt idx="868">
                  <c:v>55.300948379352398</c:v>
                </c:pt>
                <c:pt idx="869">
                  <c:v>55.364659149374603</c:v>
                </c:pt>
                <c:pt idx="870">
                  <c:v>55.4283699193969</c:v>
                </c:pt>
                <c:pt idx="871">
                  <c:v>55.492080689419197</c:v>
                </c:pt>
                <c:pt idx="872">
                  <c:v>55.555791459441501</c:v>
                </c:pt>
                <c:pt idx="873">
                  <c:v>55.619502229463798</c:v>
                </c:pt>
                <c:pt idx="874">
                  <c:v>55.683212999486102</c:v>
                </c:pt>
                <c:pt idx="875">
                  <c:v>55.746923769508399</c:v>
                </c:pt>
                <c:pt idx="876">
                  <c:v>55.810634539530703</c:v>
                </c:pt>
                <c:pt idx="877">
                  <c:v>55.874345309553</c:v>
                </c:pt>
                <c:pt idx="878">
                  <c:v>55.938056079575297</c:v>
                </c:pt>
                <c:pt idx="879">
                  <c:v>56.001766849597601</c:v>
                </c:pt>
                <c:pt idx="880">
                  <c:v>56.065477619619898</c:v>
                </c:pt>
                <c:pt idx="881">
                  <c:v>56.129188389642202</c:v>
                </c:pt>
                <c:pt idx="882">
                  <c:v>56.192899159664499</c:v>
                </c:pt>
                <c:pt idx="883">
                  <c:v>56.256609929686803</c:v>
                </c:pt>
                <c:pt idx="884">
                  <c:v>56.3203206997091</c:v>
                </c:pt>
                <c:pt idx="885">
                  <c:v>56.384031469731397</c:v>
                </c:pt>
                <c:pt idx="886">
                  <c:v>56.447742239753701</c:v>
                </c:pt>
                <c:pt idx="887">
                  <c:v>56.511453009775998</c:v>
                </c:pt>
                <c:pt idx="888">
                  <c:v>56.575163779798302</c:v>
                </c:pt>
                <c:pt idx="889">
                  <c:v>56.638874549820599</c:v>
                </c:pt>
                <c:pt idx="890">
                  <c:v>56.702585319842903</c:v>
                </c:pt>
                <c:pt idx="891">
                  <c:v>56.7662960898652</c:v>
                </c:pt>
                <c:pt idx="892">
                  <c:v>56.830006859887497</c:v>
                </c:pt>
                <c:pt idx="893">
                  <c:v>56.893717629909801</c:v>
                </c:pt>
                <c:pt idx="894">
                  <c:v>56.957428399932098</c:v>
                </c:pt>
                <c:pt idx="895">
                  <c:v>57.021139169954402</c:v>
                </c:pt>
                <c:pt idx="896">
                  <c:v>57.084849939976699</c:v>
                </c:pt>
                <c:pt idx="897">
                  <c:v>57.148560709999003</c:v>
                </c:pt>
                <c:pt idx="898">
                  <c:v>57.2122714800213</c:v>
                </c:pt>
                <c:pt idx="899">
                  <c:v>57.275982250043597</c:v>
                </c:pt>
                <c:pt idx="900">
                  <c:v>57.339693020065901</c:v>
                </c:pt>
                <c:pt idx="901">
                  <c:v>57.403403790088198</c:v>
                </c:pt>
                <c:pt idx="902">
                  <c:v>57.467114560110403</c:v>
                </c:pt>
                <c:pt idx="903">
                  <c:v>57.5308253301327</c:v>
                </c:pt>
                <c:pt idx="904">
                  <c:v>57.594536100154997</c:v>
                </c:pt>
                <c:pt idx="905">
                  <c:v>57.658246870177301</c:v>
                </c:pt>
                <c:pt idx="906">
                  <c:v>57.721957640199598</c:v>
                </c:pt>
                <c:pt idx="907">
                  <c:v>57.785668410221902</c:v>
                </c:pt>
                <c:pt idx="908">
                  <c:v>57.849379180244199</c:v>
                </c:pt>
                <c:pt idx="909">
                  <c:v>57.913089950266503</c:v>
                </c:pt>
                <c:pt idx="910">
                  <c:v>57.9768007202888</c:v>
                </c:pt>
                <c:pt idx="911">
                  <c:v>58.040511490311097</c:v>
                </c:pt>
                <c:pt idx="912">
                  <c:v>58.104222260333401</c:v>
                </c:pt>
                <c:pt idx="913">
                  <c:v>58.167933030355698</c:v>
                </c:pt>
                <c:pt idx="914">
                  <c:v>58.231643800378002</c:v>
                </c:pt>
                <c:pt idx="915">
                  <c:v>58.295354570400299</c:v>
                </c:pt>
                <c:pt idx="916">
                  <c:v>58.359065340422603</c:v>
                </c:pt>
                <c:pt idx="917">
                  <c:v>58.4227761104449</c:v>
                </c:pt>
                <c:pt idx="918">
                  <c:v>58.486486880467197</c:v>
                </c:pt>
                <c:pt idx="919">
                  <c:v>58.550197650489501</c:v>
                </c:pt>
                <c:pt idx="920">
                  <c:v>58.613908420511798</c:v>
                </c:pt>
                <c:pt idx="921">
                  <c:v>58.677619190534102</c:v>
                </c:pt>
                <c:pt idx="922">
                  <c:v>58.741329960556399</c:v>
                </c:pt>
                <c:pt idx="923">
                  <c:v>58.805040730578703</c:v>
                </c:pt>
                <c:pt idx="924">
                  <c:v>58.868751500601</c:v>
                </c:pt>
                <c:pt idx="925">
                  <c:v>58.932462270623297</c:v>
                </c:pt>
                <c:pt idx="926">
                  <c:v>58.996173040645601</c:v>
                </c:pt>
                <c:pt idx="927">
                  <c:v>59.059883810667898</c:v>
                </c:pt>
                <c:pt idx="928">
                  <c:v>59.123594580690202</c:v>
                </c:pt>
                <c:pt idx="929">
                  <c:v>59.187305350712499</c:v>
                </c:pt>
                <c:pt idx="930">
                  <c:v>59.251016120734803</c:v>
                </c:pt>
                <c:pt idx="931">
                  <c:v>59.3147268907571</c:v>
                </c:pt>
                <c:pt idx="932">
                  <c:v>59.378437660779397</c:v>
                </c:pt>
                <c:pt idx="933">
                  <c:v>59.442148430801701</c:v>
                </c:pt>
                <c:pt idx="934">
                  <c:v>59.505859200823998</c:v>
                </c:pt>
                <c:pt idx="935">
                  <c:v>59.569569970846203</c:v>
                </c:pt>
                <c:pt idx="936">
                  <c:v>59.6332807408685</c:v>
                </c:pt>
                <c:pt idx="937">
                  <c:v>59.696991510890797</c:v>
                </c:pt>
                <c:pt idx="938">
                  <c:v>59.760702280913101</c:v>
                </c:pt>
                <c:pt idx="939">
                  <c:v>59.824413050935398</c:v>
                </c:pt>
                <c:pt idx="940">
                  <c:v>59.888123820957702</c:v>
                </c:pt>
                <c:pt idx="941">
                  <c:v>59.951834590979999</c:v>
                </c:pt>
                <c:pt idx="942">
                  <c:v>60.015545361002303</c:v>
                </c:pt>
                <c:pt idx="943">
                  <c:v>60.0792561310246</c:v>
                </c:pt>
                <c:pt idx="944">
                  <c:v>60.142966901046897</c:v>
                </c:pt>
                <c:pt idx="945">
                  <c:v>60.206677671069201</c:v>
                </c:pt>
                <c:pt idx="946">
                  <c:v>60.270388441091498</c:v>
                </c:pt>
                <c:pt idx="947">
                  <c:v>60.334099211113802</c:v>
                </c:pt>
                <c:pt idx="948">
                  <c:v>60.397809981136099</c:v>
                </c:pt>
                <c:pt idx="949">
                  <c:v>60.461520751158403</c:v>
                </c:pt>
                <c:pt idx="950">
                  <c:v>60.5252315211807</c:v>
                </c:pt>
                <c:pt idx="951">
                  <c:v>60.588942291202997</c:v>
                </c:pt>
                <c:pt idx="952">
                  <c:v>60.652653061225301</c:v>
                </c:pt>
                <c:pt idx="953">
                  <c:v>60.716363831247598</c:v>
                </c:pt>
                <c:pt idx="954">
                  <c:v>60.780074601269902</c:v>
                </c:pt>
                <c:pt idx="955">
                  <c:v>60.843785371292199</c:v>
                </c:pt>
                <c:pt idx="956">
                  <c:v>60.907496141314503</c:v>
                </c:pt>
                <c:pt idx="957">
                  <c:v>60.9712069113368</c:v>
                </c:pt>
                <c:pt idx="958">
                  <c:v>61.034917681359097</c:v>
                </c:pt>
                <c:pt idx="959">
                  <c:v>61.098628451381401</c:v>
                </c:pt>
                <c:pt idx="960">
                  <c:v>61.162339221403698</c:v>
                </c:pt>
                <c:pt idx="961">
                  <c:v>61.226049991426002</c:v>
                </c:pt>
                <c:pt idx="962">
                  <c:v>61.289760761448299</c:v>
                </c:pt>
                <c:pt idx="963">
                  <c:v>61.353471531470603</c:v>
                </c:pt>
                <c:pt idx="964">
                  <c:v>61.4171823014929</c:v>
                </c:pt>
                <c:pt idx="965">
                  <c:v>61.480893071515197</c:v>
                </c:pt>
                <c:pt idx="966">
                  <c:v>61.544603841537501</c:v>
                </c:pt>
                <c:pt idx="967">
                  <c:v>61.608314611559798</c:v>
                </c:pt>
                <c:pt idx="968">
                  <c:v>61.672025381582003</c:v>
                </c:pt>
                <c:pt idx="969">
                  <c:v>61.7357361516043</c:v>
                </c:pt>
                <c:pt idx="970">
                  <c:v>61.799446921626597</c:v>
                </c:pt>
                <c:pt idx="971">
                  <c:v>61.863157691648901</c:v>
                </c:pt>
                <c:pt idx="972">
                  <c:v>61.926868461671198</c:v>
                </c:pt>
                <c:pt idx="973">
                  <c:v>61.990579231693502</c:v>
                </c:pt>
                <c:pt idx="974">
                  <c:v>62.054290001715799</c:v>
                </c:pt>
                <c:pt idx="975">
                  <c:v>62.118000771738103</c:v>
                </c:pt>
                <c:pt idx="976">
                  <c:v>62.1817115417604</c:v>
                </c:pt>
                <c:pt idx="977">
                  <c:v>62.245422311782697</c:v>
                </c:pt>
                <c:pt idx="978">
                  <c:v>62.309133081805001</c:v>
                </c:pt>
                <c:pt idx="979">
                  <c:v>62.372843851827298</c:v>
                </c:pt>
                <c:pt idx="980">
                  <c:v>62.436554621849602</c:v>
                </c:pt>
                <c:pt idx="981">
                  <c:v>62.500265391871899</c:v>
                </c:pt>
                <c:pt idx="982">
                  <c:v>62.563976161894203</c:v>
                </c:pt>
                <c:pt idx="983">
                  <c:v>62.6276869319165</c:v>
                </c:pt>
                <c:pt idx="984">
                  <c:v>62.691397701938797</c:v>
                </c:pt>
                <c:pt idx="985">
                  <c:v>62.755108471961101</c:v>
                </c:pt>
                <c:pt idx="986">
                  <c:v>62.818819241983398</c:v>
                </c:pt>
                <c:pt idx="987">
                  <c:v>62.882530012005702</c:v>
                </c:pt>
                <c:pt idx="988">
                  <c:v>62.946240782027999</c:v>
                </c:pt>
                <c:pt idx="989">
                  <c:v>63.009951552050303</c:v>
                </c:pt>
                <c:pt idx="990">
                  <c:v>63.0736623220726</c:v>
                </c:pt>
                <c:pt idx="991">
                  <c:v>63.137373092094897</c:v>
                </c:pt>
                <c:pt idx="992">
                  <c:v>63.201083862117201</c:v>
                </c:pt>
                <c:pt idx="993">
                  <c:v>63.264794632139498</c:v>
                </c:pt>
                <c:pt idx="994">
                  <c:v>63.328505402161802</c:v>
                </c:pt>
                <c:pt idx="995">
                  <c:v>63.392216172184099</c:v>
                </c:pt>
                <c:pt idx="996">
                  <c:v>63.455926942206403</c:v>
                </c:pt>
                <c:pt idx="997">
                  <c:v>63.5196377122287</c:v>
                </c:pt>
                <c:pt idx="998">
                  <c:v>63.583348482250997</c:v>
                </c:pt>
                <c:pt idx="999">
                  <c:v>63.647059252273301</c:v>
                </c:pt>
                <c:pt idx="1000">
                  <c:v>63.710770022295598</c:v>
                </c:pt>
                <c:pt idx="1001">
                  <c:v>63.774480792317803</c:v>
                </c:pt>
                <c:pt idx="1002">
                  <c:v>63.8381915623401</c:v>
                </c:pt>
                <c:pt idx="1003">
                  <c:v>63.901902332362397</c:v>
                </c:pt>
                <c:pt idx="1004">
                  <c:v>63.965613102384701</c:v>
                </c:pt>
                <c:pt idx="1005">
                  <c:v>64.029323872407005</c:v>
                </c:pt>
                <c:pt idx="1006">
                  <c:v>64.093034642429302</c:v>
                </c:pt>
                <c:pt idx="1007">
                  <c:v>64.156745412451599</c:v>
                </c:pt>
                <c:pt idx="1008">
                  <c:v>64.220456182473896</c:v>
                </c:pt>
                <c:pt idx="1009">
                  <c:v>64.284166952496193</c:v>
                </c:pt>
                <c:pt idx="1010">
                  <c:v>64.347877722518504</c:v>
                </c:pt>
                <c:pt idx="1011">
                  <c:v>64.411588492540801</c:v>
                </c:pt>
                <c:pt idx="1012">
                  <c:v>64.475299262563098</c:v>
                </c:pt>
                <c:pt idx="1013">
                  <c:v>64.539010032585395</c:v>
                </c:pt>
                <c:pt idx="1014">
                  <c:v>64.602720802607706</c:v>
                </c:pt>
                <c:pt idx="1015">
                  <c:v>64.666431572630003</c:v>
                </c:pt>
                <c:pt idx="1016">
                  <c:v>64.7301423426523</c:v>
                </c:pt>
                <c:pt idx="1017">
                  <c:v>64.793853112674597</c:v>
                </c:pt>
                <c:pt idx="1018">
                  <c:v>64.857563882696894</c:v>
                </c:pt>
                <c:pt idx="1019">
                  <c:v>64.921274652719205</c:v>
                </c:pt>
                <c:pt idx="1020">
                  <c:v>64.984985422741502</c:v>
                </c:pt>
                <c:pt idx="1021">
                  <c:v>65.048696192763799</c:v>
                </c:pt>
                <c:pt idx="1022">
                  <c:v>65.112406962786096</c:v>
                </c:pt>
                <c:pt idx="1023">
                  <c:v>65.176117732808393</c:v>
                </c:pt>
                <c:pt idx="1024">
                  <c:v>65.239828502830704</c:v>
                </c:pt>
                <c:pt idx="1025">
                  <c:v>65.303539272853001</c:v>
                </c:pt>
                <c:pt idx="1026">
                  <c:v>65.367250042875298</c:v>
                </c:pt>
                <c:pt idx="1027">
                  <c:v>65.430960812897595</c:v>
                </c:pt>
                <c:pt idx="1028">
                  <c:v>65.494671582919906</c:v>
                </c:pt>
                <c:pt idx="1029">
                  <c:v>65.558382352942203</c:v>
                </c:pt>
                <c:pt idx="1030">
                  <c:v>65.6220931229645</c:v>
                </c:pt>
                <c:pt idx="1031">
                  <c:v>65.685803892986797</c:v>
                </c:pt>
                <c:pt idx="1032">
                  <c:v>65.749514663009094</c:v>
                </c:pt>
                <c:pt idx="1033">
                  <c:v>65.813225433031405</c:v>
                </c:pt>
                <c:pt idx="1034">
                  <c:v>65.876936203053702</c:v>
                </c:pt>
                <c:pt idx="1035">
                  <c:v>65.9406469730759</c:v>
                </c:pt>
                <c:pt idx="1036">
                  <c:v>66.004357743098197</c:v>
                </c:pt>
                <c:pt idx="1037">
                  <c:v>66.068068513120494</c:v>
                </c:pt>
                <c:pt idx="1038">
                  <c:v>66.131779283142805</c:v>
                </c:pt>
                <c:pt idx="1039">
                  <c:v>66.195490053165102</c:v>
                </c:pt>
                <c:pt idx="1040">
                  <c:v>66.259200823187399</c:v>
                </c:pt>
                <c:pt idx="1041">
                  <c:v>66.322911593209696</c:v>
                </c:pt>
                <c:pt idx="1042">
                  <c:v>66.386622363231993</c:v>
                </c:pt>
                <c:pt idx="1043">
                  <c:v>66.450333133254304</c:v>
                </c:pt>
                <c:pt idx="1044">
                  <c:v>66.514043903276601</c:v>
                </c:pt>
                <c:pt idx="1045">
                  <c:v>66.577754673298898</c:v>
                </c:pt>
                <c:pt idx="1046">
                  <c:v>66.641465443321195</c:v>
                </c:pt>
                <c:pt idx="1047">
                  <c:v>66.705176213343506</c:v>
                </c:pt>
                <c:pt idx="1048">
                  <c:v>66.768886983365803</c:v>
                </c:pt>
                <c:pt idx="1049">
                  <c:v>66.8325977533881</c:v>
                </c:pt>
                <c:pt idx="1050">
                  <c:v>66.896308523410397</c:v>
                </c:pt>
                <c:pt idx="1051">
                  <c:v>66.960019293432694</c:v>
                </c:pt>
                <c:pt idx="1052">
                  <c:v>67.023730063455005</c:v>
                </c:pt>
                <c:pt idx="1053">
                  <c:v>67.087440833477302</c:v>
                </c:pt>
                <c:pt idx="1054">
                  <c:v>67.151151603499599</c:v>
                </c:pt>
                <c:pt idx="1055">
                  <c:v>67.214862373521896</c:v>
                </c:pt>
                <c:pt idx="1056">
                  <c:v>67.278573143544193</c:v>
                </c:pt>
                <c:pt idx="1057">
                  <c:v>67.342283913566504</c:v>
                </c:pt>
                <c:pt idx="1058">
                  <c:v>67.405994683588801</c:v>
                </c:pt>
                <c:pt idx="1059">
                  <c:v>67.469705453611098</c:v>
                </c:pt>
                <c:pt idx="1060">
                  <c:v>67.533416223633395</c:v>
                </c:pt>
                <c:pt idx="1061">
                  <c:v>67.597126993655706</c:v>
                </c:pt>
                <c:pt idx="1062">
                  <c:v>67.660837763678003</c:v>
                </c:pt>
                <c:pt idx="1063">
                  <c:v>67.7245485337003</c:v>
                </c:pt>
                <c:pt idx="1064">
                  <c:v>67.788259303722597</c:v>
                </c:pt>
                <c:pt idx="1065">
                  <c:v>67.851970073744894</c:v>
                </c:pt>
                <c:pt idx="1066">
                  <c:v>67.915680843767205</c:v>
                </c:pt>
                <c:pt idx="1067">
                  <c:v>67.979391613789502</c:v>
                </c:pt>
                <c:pt idx="1068">
                  <c:v>68.0431023838117</c:v>
                </c:pt>
                <c:pt idx="1069">
                  <c:v>68.106813153833997</c:v>
                </c:pt>
                <c:pt idx="1070">
                  <c:v>68.170523923856294</c:v>
                </c:pt>
                <c:pt idx="1071">
                  <c:v>68.234234693878605</c:v>
                </c:pt>
                <c:pt idx="1072">
                  <c:v>68.297945463900902</c:v>
                </c:pt>
                <c:pt idx="1073">
                  <c:v>68.361656233923199</c:v>
                </c:pt>
                <c:pt idx="1074">
                  <c:v>68.425367003945496</c:v>
                </c:pt>
                <c:pt idx="1075">
                  <c:v>68.489077773967793</c:v>
                </c:pt>
                <c:pt idx="1076">
                  <c:v>68.552788543990104</c:v>
                </c:pt>
                <c:pt idx="1077">
                  <c:v>68.616499314012401</c:v>
                </c:pt>
                <c:pt idx="1078">
                  <c:v>68.680210084034698</c:v>
                </c:pt>
                <c:pt idx="1079">
                  <c:v>68.743920854056995</c:v>
                </c:pt>
                <c:pt idx="1080">
                  <c:v>68.807631624079306</c:v>
                </c:pt>
                <c:pt idx="1081">
                  <c:v>68.871342394101603</c:v>
                </c:pt>
                <c:pt idx="1082">
                  <c:v>68.9350531641239</c:v>
                </c:pt>
                <c:pt idx="1083">
                  <c:v>68.998763934146197</c:v>
                </c:pt>
                <c:pt idx="1084">
                  <c:v>69.062474704168494</c:v>
                </c:pt>
                <c:pt idx="1085">
                  <c:v>69.126185474190805</c:v>
                </c:pt>
                <c:pt idx="1086">
                  <c:v>69.189896244213102</c:v>
                </c:pt>
                <c:pt idx="1087">
                  <c:v>69.253607014235399</c:v>
                </c:pt>
                <c:pt idx="1088">
                  <c:v>69.317317784257696</c:v>
                </c:pt>
                <c:pt idx="1089">
                  <c:v>69.381028554279993</c:v>
                </c:pt>
                <c:pt idx="1090">
                  <c:v>69.444739324302304</c:v>
                </c:pt>
                <c:pt idx="1091">
                  <c:v>69.508450094324601</c:v>
                </c:pt>
                <c:pt idx="1092">
                  <c:v>69.572160864346898</c:v>
                </c:pt>
                <c:pt idx="1093">
                  <c:v>69.635871634369195</c:v>
                </c:pt>
                <c:pt idx="1094">
                  <c:v>69.699582404391506</c:v>
                </c:pt>
                <c:pt idx="1095">
                  <c:v>69.763293174413803</c:v>
                </c:pt>
                <c:pt idx="1096">
                  <c:v>69.8270039444361</c:v>
                </c:pt>
                <c:pt idx="1097">
                  <c:v>69.890714714458397</c:v>
                </c:pt>
                <c:pt idx="1098">
                  <c:v>69.954425484480694</c:v>
                </c:pt>
                <c:pt idx="1099">
                  <c:v>70.018136254503005</c:v>
                </c:pt>
                <c:pt idx="1100">
                  <c:v>70.081847024525302</c:v>
                </c:pt>
                <c:pt idx="1101">
                  <c:v>70.1455577945475</c:v>
                </c:pt>
                <c:pt idx="1102">
                  <c:v>70.209268564569797</c:v>
                </c:pt>
                <c:pt idx="1103">
                  <c:v>70.272979334592094</c:v>
                </c:pt>
                <c:pt idx="1104">
                  <c:v>70.336690104614405</c:v>
                </c:pt>
                <c:pt idx="1105">
                  <c:v>70.400400874636702</c:v>
                </c:pt>
                <c:pt idx="1106">
                  <c:v>70.464111644658999</c:v>
                </c:pt>
                <c:pt idx="1107">
                  <c:v>70.527822414681296</c:v>
                </c:pt>
                <c:pt idx="1108">
                  <c:v>70.591533184703593</c:v>
                </c:pt>
                <c:pt idx="1109">
                  <c:v>70.655243954725904</c:v>
                </c:pt>
                <c:pt idx="1110">
                  <c:v>70.718954724748201</c:v>
                </c:pt>
                <c:pt idx="1111">
                  <c:v>70.782665494770498</c:v>
                </c:pt>
                <c:pt idx="1112">
                  <c:v>70.846376264792795</c:v>
                </c:pt>
                <c:pt idx="1113">
                  <c:v>70.910087034815106</c:v>
                </c:pt>
                <c:pt idx="1114">
                  <c:v>70.973797804837403</c:v>
                </c:pt>
                <c:pt idx="1115">
                  <c:v>71.0375085748597</c:v>
                </c:pt>
                <c:pt idx="1116">
                  <c:v>71.101219344881997</c:v>
                </c:pt>
                <c:pt idx="1117">
                  <c:v>71.164930114904294</c:v>
                </c:pt>
                <c:pt idx="1118">
                  <c:v>71.228640884926605</c:v>
                </c:pt>
                <c:pt idx="1119">
                  <c:v>71.292351654948902</c:v>
                </c:pt>
                <c:pt idx="1120">
                  <c:v>71.356062424971199</c:v>
                </c:pt>
                <c:pt idx="1121">
                  <c:v>71.419773194993496</c:v>
                </c:pt>
                <c:pt idx="1122">
                  <c:v>71.483483965015793</c:v>
                </c:pt>
                <c:pt idx="1123">
                  <c:v>71.547194735038104</c:v>
                </c:pt>
                <c:pt idx="1124">
                  <c:v>71.610905505060401</c:v>
                </c:pt>
                <c:pt idx="1125">
                  <c:v>71.674616275082698</c:v>
                </c:pt>
                <c:pt idx="1126">
                  <c:v>71.738327045104995</c:v>
                </c:pt>
                <c:pt idx="1127">
                  <c:v>71.802037815127306</c:v>
                </c:pt>
                <c:pt idx="1128">
                  <c:v>71.865748585149603</c:v>
                </c:pt>
                <c:pt idx="1129">
                  <c:v>71.9294593551719</c:v>
                </c:pt>
                <c:pt idx="1130">
                  <c:v>71.993170125194197</c:v>
                </c:pt>
                <c:pt idx="1131">
                  <c:v>72.056880895216494</c:v>
                </c:pt>
                <c:pt idx="1132">
                  <c:v>72.120591665238805</c:v>
                </c:pt>
                <c:pt idx="1133">
                  <c:v>72.184302435261102</c:v>
                </c:pt>
                <c:pt idx="1134">
                  <c:v>72.2480132052833</c:v>
                </c:pt>
                <c:pt idx="1135">
                  <c:v>72.311723975305597</c:v>
                </c:pt>
                <c:pt idx="1136">
                  <c:v>72.375434745327894</c:v>
                </c:pt>
                <c:pt idx="1137">
                  <c:v>72.439145515350205</c:v>
                </c:pt>
                <c:pt idx="1138">
                  <c:v>72.502856285372502</c:v>
                </c:pt>
                <c:pt idx="1139">
                  <c:v>72.566567055394799</c:v>
                </c:pt>
                <c:pt idx="1140">
                  <c:v>72.630277825417096</c:v>
                </c:pt>
                <c:pt idx="1141">
                  <c:v>72.693988595439393</c:v>
                </c:pt>
                <c:pt idx="1142">
                  <c:v>72.757699365461704</c:v>
                </c:pt>
                <c:pt idx="1143">
                  <c:v>72.821410135484001</c:v>
                </c:pt>
                <c:pt idx="1144">
                  <c:v>72.885120905506298</c:v>
                </c:pt>
                <c:pt idx="1145">
                  <c:v>72.948831675528595</c:v>
                </c:pt>
                <c:pt idx="1146">
                  <c:v>73.012542445550906</c:v>
                </c:pt>
                <c:pt idx="1147">
                  <c:v>73.076253215573203</c:v>
                </c:pt>
                <c:pt idx="1148">
                  <c:v>73.1399639855955</c:v>
                </c:pt>
                <c:pt idx="1149">
                  <c:v>73.203674755617797</c:v>
                </c:pt>
                <c:pt idx="1150">
                  <c:v>73.267385525640094</c:v>
                </c:pt>
                <c:pt idx="1151">
                  <c:v>73.331096295662405</c:v>
                </c:pt>
                <c:pt idx="1152">
                  <c:v>73.394807065684702</c:v>
                </c:pt>
                <c:pt idx="1153">
                  <c:v>73.458517835706999</c:v>
                </c:pt>
                <c:pt idx="1154">
                  <c:v>73.522228605729296</c:v>
                </c:pt>
                <c:pt idx="1155">
                  <c:v>73.585939375751593</c:v>
                </c:pt>
                <c:pt idx="1156">
                  <c:v>73.649650145773904</c:v>
                </c:pt>
                <c:pt idx="1157">
                  <c:v>73.713360915796201</c:v>
                </c:pt>
                <c:pt idx="1158">
                  <c:v>73.777071685818498</c:v>
                </c:pt>
                <c:pt idx="1159">
                  <c:v>73.840782455840795</c:v>
                </c:pt>
                <c:pt idx="1160">
                  <c:v>73.904493225863106</c:v>
                </c:pt>
                <c:pt idx="1161">
                  <c:v>73.968203995885403</c:v>
                </c:pt>
                <c:pt idx="1162">
                  <c:v>74.0319147659077</c:v>
                </c:pt>
                <c:pt idx="1163">
                  <c:v>74.095625535929997</c:v>
                </c:pt>
                <c:pt idx="1164">
                  <c:v>74.159336305952294</c:v>
                </c:pt>
                <c:pt idx="1165">
                  <c:v>74.223047075974605</c:v>
                </c:pt>
                <c:pt idx="1166">
                  <c:v>74.286757845996902</c:v>
                </c:pt>
                <c:pt idx="1167">
                  <c:v>74.3504686160191</c:v>
                </c:pt>
                <c:pt idx="1168">
                  <c:v>74.414179386041397</c:v>
                </c:pt>
                <c:pt idx="1169">
                  <c:v>74.477890156063694</c:v>
                </c:pt>
                <c:pt idx="1170">
                  <c:v>74.541600926086005</c:v>
                </c:pt>
                <c:pt idx="1171">
                  <c:v>74.605311696108302</c:v>
                </c:pt>
                <c:pt idx="1172">
                  <c:v>74.669022466130599</c:v>
                </c:pt>
                <c:pt idx="1173">
                  <c:v>74.732733236152896</c:v>
                </c:pt>
                <c:pt idx="1174">
                  <c:v>74.796444006175193</c:v>
                </c:pt>
                <c:pt idx="1175">
                  <c:v>74.860154776197504</c:v>
                </c:pt>
                <c:pt idx="1176">
                  <c:v>74.923865546219801</c:v>
                </c:pt>
                <c:pt idx="1177">
                  <c:v>74.987576316242098</c:v>
                </c:pt>
                <c:pt idx="1178">
                  <c:v>75.051287086264395</c:v>
                </c:pt>
                <c:pt idx="1179">
                  <c:v>75.114997856286706</c:v>
                </c:pt>
                <c:pt idx="1180">
                  <c:v>75.178708626309003</c:v>
                </c:pt>
                <c:pt idx="1181">
                  <c:v>75.2424193963313</c:v>
                </c:pt>
                <c:pt idx="1182">
                  <c:v>75.306130166353597</c:v>
                </c:pt>
                <c:pt idx="1183">
                  <c:v>75.369840936375894</c:v>
                </c:pt>
                <c:pt idx="1184">
                  <c:v>75.433551706398205</c:v>
                </c:pt>
                <c:pt idx="1185">
                  <c:v>75.497262476420502</c:v>
                </c:pt>
                <c:pt idx="1186">
                  <c:v>75.560973246442799</c:v>
                </c:pt>
                <c:pt idx="1187">
                  <c:v>75.624684016465096</c:v>
                </c:pt>
                <c:pt idx="1188">
                  <c:v>75.688394786487393</c:v>
                </c:pt>
                <c:pt idx="1189">
                  <c:v>75.752105556509704</c:v>
                </c:pt>
                <c:pt idx="1190">
                  <c:v>75.815816326532001</c:v>
                </c:pt>
                <c:pt idx="1191">
                  <c:v>75.879527096554298</c:v>
                </c:pt>
                <c:pt idx="1192">
                  <c:v>75.943237866576595</c:v>
                </c:pt>
                <c:pt idx="1193">
                  <c:v>76.006948636598906</c:v>
                </c:pt>
                <c:pt idx="1194">
                  <c:v>76.070659406621203</c:v>
                </c:pt>
                <c:pt idx="1195">
                  <c:v>76.1343701766435</c:v>
                </c:pt>
                <c:pt idx="1196">
                  <c:v>76.198080946665797</c:v>
                </c:pt>
                <c:pt idx="1197">
                  <c:v>76.261791716688094</c:v>
                </c:pt>
                <c:pt idx="1198">
                  <c:v>76.325502486710405</c:v>
                </c:pt>
                <c:pt idx="1199">
                  <c:v>76.389213256732702</c:v>
                </c:pt>
                <c:pt idx="1200">
                  <c:v>76.4529240267549</c:v>
                </c:pt>
                <c:pt idx="1201">
                  <c:v>76.516634796777197</c:v>
                </c:pt>
                <c:pt idx="1202">
                  <c:v>76.580345566799494</c:v>
                </c:pt>
                <c:pt idx="1203">
                  <c:v>76.644056336821805</c:v>
                </c:pt>
                <c:pt idx="1204">
                  <c:v>76.707767106844102</c:v>
                </c:pt>
                <c:pt idx="1205">
                  <c:v>76.771477876866399</c:v>
                </c:pt>
                <c:pt idx="1206">
                  <c:v>76.835188646888696</c:v>
                </c:pt>
                <c:pt idx="1207">
                  <c:v>76.898899416910993</c:v>
                </c:pt>
                <c:pt idx="1208">
                  <c:v>76.962610186933304</c:v>
                </c:pt>
                <c:pt idx="1209">
                  <c:v>77.026320956955601</c:v>
                </c:pt>
                <c:pt idx="1210">
                  <c:v>77.090031726977898</c:v>
                </c:pt>
                <c:pt idx="1211">
                  <c:v>77.153742497000195</c:v>
                </c:pt>
                <c:pt idx="1212">
                  <c:v>77.217453267022506</c:v>
                </c:pt>
                <c:pt idx="1213">
                  <c:v>77.281164037044803</c:v>
                </c:pt>
                <c:pt idx="1214">
                  <c:v>77.3448748070671</c:v>
                </c:pt>
                <c:pt idx="1215">
                  <c:v>77.408585577089397</c:v>
                </c:pt>
                <c:pt idx="1216">
                  <c:v>77.472296347111694</c:v>
                </c:pt>
                <c:pt idx="1217">
                  <c:v>77.536007117134005</c:v>
                </c:pt>
                <c:pt idx="1218">
                  <c:v>77.599717887156302</c:v>
                </c:pt>
                <c:pt idx="1219">
                  <c:v>77.663428657178599</c:v>
                </c:pt>
                <c:pt idx="1220">
                  <c:v>77.727139427200896</c:v>
                </c:pt>
                <c:pt idx="1221">
                  <c:v>77.790850197223193</c:v>
                </c:pt>
                <c:pt idx="1222">
                  <c:v>77.854560967245504</c:v>
                </c:pt>
                <c:pt idx="1223">
                  <c:v>77.918271737267801</c:v>
                </c:pt>
                <c:pt idx="1224">
                  <c:v>77.981982507290098</c:v>
                </c:pt>
                <c:pt idx="1225">
                  <c:v>78.045693277312395</c:v>
                </c:pt>
                <c:pt idx="1226">
                  <c:v>78.109404047334706</c:v>
                </c:pt>
                <c:pt idx="1227">
                  <c:v>78.173114817357003</c:v>
                </c:pt>
                <c:pt idx="1228">
                  <c:v>78.2368255873793</c:v>
                </c:pt>
                <c:pt idx="1229">
                  <c:v>78.300536357401597</c:v>
                </c:pt>
                <c:pt idx="1230">
                  <c:v>78.364247127423894</c:v>
                </c:pt>
                <c:pt idx="1231">
                  <c:v>78.427957897446205</c:v>
                </c:pt>
                <c:pt idx="1232">
                  <c:v>78.491668667468502</c:v>
                </c:pt>
                <c:pt idx="1233">
                  <c:v>78.5553794374907</c:v>
                </c:pt>
                <c:pt idx="1234">
                  <c:v>78.619090207512997</c:v>
                </c:pt>
                <c:pt idx="1235">
                  <c:v>78.682800977535294</c:v>
                </c:pt>
                <c:pt idx="1236">
                  <c:v>78.746511747557605</c:v>
                </c:pt>
                <c:pt idx="1237">
                  <c:v>78.810222517579902</c:v>
                </c:pt>
                <c:pt idx="1238">
                  <c:v>78.873933287602199</c:v>
                </c:pt>
                <c:pt idx="1239">
                  <c:v>78.937644057624496</c:v>
                </c:pt>
                <c:pt idx="1240">
                  <c:v>79.001354827646793</c:v>
                </c:pt>
                <c:pt idx="1241">
                  <c:v>79.065065597669104</c:v>
                </c:pt>
                <c:pt idx="1242">
                  <c:v>79.128776367691401</c:v>
                </c:pt>
                <c:pt idx="1243">
                  <c:v>79.192487137713698</c:v>
                </c:pt>
                <c:pt idx="1244">
                  <c:v>79.256197907735995</c:v>
                </c:pt>
                <c:pt idx="1245">
                  <c:v>79.319908677758306</c:v>
                </c:pt>
                <c:pt idx="1246">
                  <c:v>79.383619447780603</c:v>
                </c:pt>
                <c:pt idx="1247">
                  <c:v>79.4473302178029</c:v>
                </c:pt>
                <c:pt idx="1248">
                  <c:v>79.511040987825197</c:v>
                </c:pt>
                <c:pt idx="1249">
                  <c:v>79.574751757847494</c:v>
                </c:pt>
                <c:pt idx="1250">
                  <c:v>79.638462527869805</c:v>
                </c:pt>
                <c:pt idx="1251">
                  <c:v>79.702173297892102</c:v>
                </c:pt>
                <c:pt idx="1252">
                  <c:v>79.765884067914399</c:v>
                </c:pt>
                <c:pt idx="1253">
                  <c:v>79.829594837936696</c:v>
                </c:pt>
                <c:pt idx="1254">
                  <c:v>79.893305607958993</c:v>
                </c:pt>
                <c:pt idx="1255">
                  <c:v>79.957016377981304</c:v>
                </c:pt>
                <c:pt idx="1256">
                  <c:v>80.020727148003601</c:v>
                </c:pt>
                <c:pt idx="1257">
                  <c:v>80.084437918025898</c:v>
                </c:pt>
                <c:pt idx="1258">
                  <c:v>80.148148688048195</c:v>
                </c:pt>
                <c:pt idx="1259">
                  <c:v>80.211859458070506</c:v>
                </c:pt>
                <c:pt idx="1260">
                  <c:v>80.275570228092803</c:v>
                </c:pt>
                <c:pt idx="1261">
                  <c:v>80.3392809981151</c:v>
                </c:pt>
                <c:pt idx="1262">
                  <c:v>80.402991768137397</c:v>
                </c:pt>
                <c:pt idx="1263">
                  <c:v>80.466702538159694</c:v>
                </c:pt>
                <c:pt idx="1264">
                  <c:v>80.530413308182005</c:v>
                </c:pt>
                <c:pt idx="1265">
                  <c:v>80.594124078204302</c:v>
                </c:pt>
                <c:pt idx="1266">
                  <c:v>80.6578348482265</c:v>
                </c:pt>
                <c:pt idx="1267">
                  <c:v>80.721545618248797</c:v>
                </c:pt>
                <c:pt idx="1268">
                  <c:v>80.785256388271094</c:v>
                </c:pt>
                <c:pt idx="1269">
                  <c:v>80.848967158293405</c:v>
                </c:pt>
                <c:pt idx="1270">
                  <c:v>80.912677928315702</c:v>
                </c:pt>
                <c:pt idx="1271">
                  <c:v>80.976388698337999</c:v>
                </c:pt>
                <c:pt idx="1272">
                  <c:v>81.040099468360296</c:v>
                </c:pt>
                <c:pt idx="1273">
                  <c:v>81.103810238382593</c:v>
                </c:pt>
                <c:pt idx="1274">
                  <c:v>81.167521008404904</c:v>
                </c:pt>
                <c:pt idx="1275">
                  <c:v>81.231231778427201</c:v>
                </c:pt>
                <c:pt idx="1276">
                  <c:v>81.294942548449498</c:v>
                </c:pt>
                <c:pt idx="1277">
                  <c:v>81.358653318471795</c:v>
                </c:pt>
                <c:pt idx="1278">
                  <c:v>81.422364088494106</c:v>
                </c:pt>
                <c:pt idx="1279">
                  <c:v>81.486074858516403</c:v>
                </c:pt>
                <c:pt idx="1280">
                  <c:v>81.5497856285387</c:v>
                </c:pt>
                <c:pt idx="1281">
                  <c:v>81.613496398560997</c:v>
                </c:pt>
                <c:pt idx="1282">
                  <c:v>81.677207168583294</c:v>
                </c:pt>
                <c:pt idx="1283">
                  <c:v>81.740917938605605</c:v>
                </c:pt>
                <c:pt idx="1284">
                  <c:v>81.804628708627902</c:v>
                </c:pt>
                <c:pt idx="1285">
                  <c:v>81.868339478650199</c:v>
                </c:pt>
                <c:pt idx="1286">
                  <c:v>81.932050248672496</c:v>
                </c:pt>
                <c:pt idx="1287">
                  <c:v>81.995761018694793</c:v>
                </c:pt>
                <c:pt idx="1288">
                  <c:v>82.059471788717104</c:v>
                </c:pt>
                <c:pt idx="1289">
                  <c:v>82.123182558739401</c:v>
                </c:pt>
                <c:pt idx="1290">
                  <c:v>82.186893328761698</c:v>
                </c:pt>
                <c:pt idx="1291">
                  <c:v>82.250604098783995</c:v>
                </c:pt>
                <c:pt idx="1292">
                  <c:v>82.314314868806306</c:v>
                </c:pt>
                <c:pt idx="1293">
                  <c:v>82.378025638828603</c:v>
                </c:pt>
                <c:pt idx="1294">
                  <c:v>82.4417364088509</c:v>
                </c:pt>
                <c:pt idx="1295">
                  <c:v>82.505447178873197</c:v>
                </c:pt>
                <c:pt idx="1296">
                  <c:v>82.569157948895494</c:v>
                </c:pt>
                <c:pt idx="1297">
                  <c:v>82.632868718917805</c:v>
                </c:pt>
                <c:pt idx="1298">
                  <c:v>82.696579488940102</c:v>
                </c:pt>
                <c:pt idx="1299">
                  <c:v>82.7602902589623</c:v>
                </c:pt>
                <c:pt idx="1300">
                  <c:v>82.824001028984597</c:v>
                </c:pt>
                <c:pt idx="1301">
                  <c:v>82.887711799006894</c:v>
                </c:pt>
                <c:pt idx="1302">
                  <c:v>82.951422569029205</c:v>
                </c:pt>
                <c:pt idx="1303">
                  <c:v>83.015133339051502</c:v>
                </c:pt>
                <c:pt idx="1304">
                  <c:v>83.078844109073799</c:v>
                </c:pt>
                <c:pt idx="1305">
                  <c:v>83.142554879096096</c:v>
                </c:pt>
                <c:pt idx="1306">
                  <c:v>83.206265649118393</c:v>
                </c:pt>
                <c:pt idx="1307">
                  <c:v>83.269976419140704</c:v>
                </c:pt>
                <c:pt idx="1308">
                  <c:v>83.333687189163001</c:v>
                </c:pt>
                <c:pt idx="1309">
                  <c:v>83.397397959185298</c:v>
                </c:pt>
                <c:pt idx="1310">
                  <c:v>83.461108729207595</c:v>
                </c:pt>
                <c:pt idx="1311">
                  <c:v>83.524819499229906</c:v>
                </c:pt>
                <c:pt idx="1312">
                  <c:v>83.588530269252203</c:v>
                </c:pt>
                <c:pt idx="1313">
                  <c:v>83.6522410392745</c:v>
                </c:pt>
                <c:pt idx="1314">
                  <c:v>83.715951809296797</c:v>
                </c:pt>
                <c:pt idx="1315">
                  <c:v>83.779662579319094</c:v>
                </c:pt>
                <c:pt idx="1316">
                  <c:v>83.843373349341405</c:v>
                </c:pt>
                <c:pt idx="1317">
                  <c:v>83.907084119363702</c:v>
                </c:pt>
                <c:pt idx="1318">
                  <c:v>83.970794889385999</c:v>
                </c:pt>
                <c:pt idx="1319">
                  <c:v>84.034505659408296</c:v>
                </c:pt>
                <c:pt idx="1320">
                  <c:v>84.098216429430593</c:v>
                </c:pt>
                <c:pt idx="1321">
                  <c:v>84.161927199452904</c:v>
                </c:pt>
                <c:pt idx="1322">
                  <c:v>84.225637969475201</c:v>
                </c:pt>
                <c:pt idx="1323">
                  <c:v>84.289348739497498</c:v>
                </c:pt>
                <c:pt idx="1324">
                  <c:v>84.353059509519795</c:v>
                </c:pt>
                <c:pt idx="1325">
                  <c:v>84.416770279542106</c:v>
                </c:pt>
                <c:pt idx="1326">
                  <c:v>84.480481049564403</c:v>
                </c:pt>
                <c:pt idx="1327">
                  <c:v>84.5441918195867</c:v>
                </c:pt>
                <c:pt idx="1328">
                  <c:v>84.607902589608997</c:v>
                </c:pt>
                <c:pt idx="1329">
                  <c:v>84.671613359631294</c:v>
                </c:pt>
                <c:pt idx="1330">
                  <c:v>84.735324129653605</c:v>
                </c:pt>
                <c:pt idx="1331">
                  <c:v>84.799034899675902</c:v>
                </c:pt>
                <c:pt idx="1332">
                  <c:v>84.8627456696981</c:v>
                </c:pt>
                <c:pt idx="1333">
                  <c:v>84.926456439720397</c:v>
                </c:pt>
                <c:pt idx="1334">
                  <c:v>84.990167209742694</c:v>
                </c:pt>
                <c:pt idx="1335">
                  <c:v>85.053877979765005</c:v>
                </c:pt>
                <c:pt idx="1336">
                  <c:v>85.117588749787302</c:v>
                </c:pt>
                <c:pt idx="1337">
                  <c:v>85.181299519809599</c:v>
                </c:pt>
                <c:pt idx="1338">
                  <c:v>85.245010289831896</c:v>
                </c:pt>
                <c:pt idx="1339">
                  <c:v>85.308721059854193</c:v>
                </c:pt>
                <c:pt idx="1340">
                  <c:v>85.372431829876504</c:v>
                </c:pt>
                <c:pt idx="1341">
                  <c:v>85.436142599898801</c:v>
                </c:pt>
                <c:pt idx="1342">
                  <c:v>85.499853369921098</c:v>
                </c:pt>
                <c:pt idx="1343">
                  <c:v>85.563564139943395</c:v>
                </c:pt>
                <c:pt idx="1344">
                  <c:v>85.627274909965706</c:v>
                </c:pt>
                <c:pt idx="1345">
                  <c:v>85.690985679988003</c:v>
                </c:pt>
                <c:pt idx="1346">
                  <c:v>85.7546964500103</c:v>
                </c:pt>
                <c:pt idx="1347">
                  <c:v>85.818407220032597</c:v>
                </c:pt>
                <c:pt idx="1348">
                  <c:v>85.882117990054894</c:v>
                </c:pt>
                <c:pt idx="1349">
                  <c:v>85.945828760077205</c:v>
                </c:pt>
                <c:pt idx="1350">
                  <c:v>86.009539530099502</c:v>
                </c:pt>
                <c:pt idx="1351">
                  <c:v>86.073250300121799</c:v>
                </c:pt>
                <c:pt idx="1352">
                  <c:v>86.136961070144096</c:v>
                </c:pt>
                <c:pt idx="1353">
                  <c:v>86.200671840166393</c:v>
                </c:pt>
                <c:pt idx="1354">
                  <c:v>86.264382610188704</c:v>
                </c:pt>
                <c:pt idx="1355">
                  <c:v>86.328093380211001</c:v>
                </c:pt>
                <c:pt idx="1356">
                  <c:v>86.391804150233298</c:v>
                </c:pt>
                <c:pt idx="1357">
                  <c:v>86.455514920255595</c:v>
                </c:pt>
                <c:pt idx="1358">
                  <c:v>86.519225690277906</c:v>
                </c:pt>
                <c:pt idx="1359">
                  <c:v>86.582936460300203</c:v>
                </c:pt>
                <c:pt idx="1360">
                  <c:v>86.6466472303225</c:v>
                </c:pt>
                <c:pt idx="1361">
                  <c:v>86.710358000344797</c:v>
                </c:pt>
                <c:pt idx="1362">
                  <c:v>86.774068770367094</c:v>
                </c:pt>
                <c:pt idx="1363">
                  <c:v>86.837779540389405</c:v>
                </c:pt>
                <c:pt idx="1364">
                  <c:v>86.901490310411702</c:v>
                </c:pt>
                <c:pt idx="1365">
                  <c:v>86.9652010804339</c:v>
                </c:pt>
                <c:pt idx="1366">
                  <c:v>87.028911850456197</c:v>
                </c:pt>
                <c:pt idx="1367">
                  <c:v>87.092622620478494</c:v>
                </c:pt>
                <c:pt idx="1368">
                  <c:v>87.156333390500805</c:v>
                </c:pt>
                <c:pt idx="1369">
                  <c:v>87.220044160523102</c:v>
                </c:pt>
                <c:pt idx="1370">
                  <c:v>87.283754930545399</c:v>
                </c:pt>
                <c:pt idx="1371">
                  <c:v>87.347465700567696</c:v>
                </c:pt>
                <c:pt idx="1372">
                  <c:v>87.411176470589993</c:v>
                </c:pt>
                <c:pt idx="1373">
                  <c:v>87.474887240612304</c:v>
                </c:pt>
                <c:pt idx="1374">
                  <c:v>87.538598010634601</c:v>
                </c:pt>
                <c:pt idx="1375">
                  <c:v>87.602308780656898</c:v>
                </c:pt>
                <c:pt idx="1376">
                  <c:v>87.666019550679195</c:v>
                </c:pt>
                <c:pt idx="1377">
                  <c:v>87.729730320701506</c:v>
                </c:pt>
                <c:pt idx="1378">
                  <c:v>87.793441090723803</c:v>
                </c:pt>
                <c:pt idx="1379">
                  <c:v>87.8571518607461</c:v>
                </c:pt>
                <c:pt idx="1380">
                  <c:v>87.920862630768397</c:v>
                </c:pt>
                <c:pt idx="1381">
                  <c:v>87.984573400790694</c:v>
                </c:pt>
                <c:pt idx="1382">
                  <c:v>88.048284170813005</c:v>
                </c:pt>
                <c:pt idx="1383">
                  <c:v>88.111994940835302</c:v>
                </c:pt>
                <c:pt idx="1384">
                  <c:v>88.175705710857599</c:v>
                </c:pt>
                <c:pt idx="1385">
                  <c:v>88.239416480879896</c:v>
                </c:pt>
                <c:pt idx="1386">
                  <c:v>88.303127250902193</c:v>
                </c:pt>
                <c:pt idx="1387">
                  <c:v>88.366838020924504</c:v>
                </c:pt>
                <c:pt idx="1388">
                  <c:v>88.430548790946801</c:v>
                </c:pt>
                <c:pt idx="1389">
                  <c:v>88.494259560969098</c:v>
                </c:pt>
                <c:pt idx="1390">
                  <c:v>88.557970330991395</c:v>
                </c:pt>
                <c:pt idx="1391">
                  <c:v>88.621681101013706</c:v>
                </c:pt>
                <c:pt idx="1392">
                  <c:v>88.685391871036003</c:v>
                </c:pt>
                <c:pt idx="1393">
                  <c:v>88.7491026410583</c:v>
                </c:pt>
                <c:pt idx="1394">
                  <c:v>88.812813411080597</c:v>
                </c:pt>
                <c:pt idx="1395">
                  <c:v>88.876524181102894</c:v>
                </c:pt>
                <c:pt idx="1396">
                  <c:v>88.940234951125205</c:v>
                </c:pt>
                <c:pt idx="1397">
                  <c:v>89.003945721147502</c:v>
                </c:pt>
                <c:pt idx="1398">
                  <c:v>89.0676564911697</c:v>
                </c:pt>
                <c:pt idx="1399">
                  <c:v>89.131367261191997</c:v>
                </c:pt>
                <c:pt idx="1400">
                  <c:v>89.195078031214294</c:v>
                </c:pt>
                <c:pt idx="1401">
                  <c:v>89.258788801236605</c:v>
                </c:pt>
                <c:pt idx="1402">
                  <c:v>89.322499571258902</c:v>
                </c:pt>
                <c:pt idx="1403">
                  <c:v>89.386210341281199</c:v>
                </c:pt>
                <c:pt idx="1404">
                  <c:v>89.449921111303496</c:v>
                </c:pt>
                <c:pt idx="1405">
                  <c:v>89.513631881325793</c:v>
                </c:pt>
                <c:pt idx="1406">
                  <c:v>89.577342651348104</c:v>
                </c:pt>
                <c:pt idx="1407">
                  <c:v>89.641053421370401</c:v>
                </c:pt>
                <c:pt idx="1408">
                  <c:v>89.704764191392698</c:v>
                </c:pt>
                <c:pt idx="1409">
                  <c:v>89.768474961414995</c:v>
                </c:pt>
                <c:pt idx="1410">
                  <c:v>89.832185731437306</c:v>
                </c:pt>
                <c:pt idx="1411">
                  <c:v>89.895896501459603</c:v>
                </c:pt>
                <c:pt idx="1412">
                  <c:v>89.9596072714819</c:v>
                </c:pt>
                <c:pt idx="1413">
                  <c:v>90.023318041504197</c:v>
                </c:pt>
                <c:pt idx="1414">
                  <c:v>90.087028811526494</c:v>
                </c:pt>
                <c:pt idx="1415">
                  <c:v>90.150739581548805</c:v>
                </c:pt>
                <c:pt idx="1416">
                  <c:v>90.214450351571102</c:v>
                </c:pt>
                <c:pt idx="1417">
                  <c:v>90.278161121593399</c:v>
                </c:pt>
                <c:pt idx="1418">
                  <c:v>90.341871891615696</c:v>
                </c:pt>
                <c:pt idx="1419">
                  <c:v>90.405582661637993</c:v>
                </c:pt>
                <c:pt idx="1420">
                  <c:v>90.469293431660304</c:v>
                </c:pt>
                <c:pt idx="1421">
                  <c:v>90.533004201682601</c:v>
                </c:pt>
                <c:pt idx="1422">
                  <c:v>90.596714971704898</c:v>
                </c:pt>
                <c:pt idx="1423">
                  <c:v>90.660425741727195</c:v>
                </c:pt>
                <c:pt idx="1424">
                  <c:v>90.724136511749506</c:v>
                </c:pt>
                <c:pt idx="1425">
                  <c:v>90.787847281771803</c:v>
                </c:pt>
                <c:pt idx="1426">
                  <c:v>90.8515580517941</c:v>
                </c:pt>
                <c:pt idx="1427">
                  <c:v>90.915268821816397</c:v>
                </c:pt>
                <c:pt idx="1428">
                  <c:v>90.978979591838694</c:v>
                </c:pt>
                <c:pt idx="1429">
                  <c:v>91.042690361861005</c:v>
                </c:pt>
                <c:pt idx="1430">
                  <c:v>91.106401131883302</c:v>
                </c:pt>
                <c:pt idx="1431">
                  <c:v>91.1701119019055</c:v>
                </c:pt>
                <c:pt idx="1432">
                  <c:v>91.233822671927797</c:v>
                </c:pt>
                <c:pt idx="1433">
                  <c:v>91.297533441950094</c:v>
                </c:pt>
                <c:pt idx="1434">
                  <c:v>91.361244211972405</c:v>
                </c:pt>
                <c:pt idx="1435">
                  <c:v>91.424954981994702</c:v>
                </c:pt>
                <c:pt idx="1436">
                  <c:v>91.488665752016999</c:v>
                </c:pt>
                <c:pt idx="1437">
                  <c:v>91.552376522039296</c:v>
                </c:pt>
                <c:pt idx="1438">
                  <c:v>91.616087292061593</c:v>
                </c:pt>
                <c:pt idx="1439">
                  <c:v>91.679798062083904</c:v>
                </c:pt>
                <c:pt idx="1440">
                  <c:v>91.743508832106201</c:v>
                </c:pt>
                <c:pt idx="1441">
                  <c:v>91.807219602128498</c:v>
                </c:pt>
                <c:pt idx="1442">
                  <c:v>91.870930372150795</c:v>
                </c:pt>
                <c:pt idx="1443">
                  <c:v>91.934641142173106</c:v>
                </c:pt>
                <c:pt idx="1444">
                  <c:v>91.998351912195403</c:v>
                </c:pt>
                <c:pt idx="1445">
                  <c:v>92.0620626822177</c:v>
                </c:pt>
                <c:pt idx="1446">
                  <c:v>92.125773452239997</c:v>
                </c:pt>
                <c:pt idx="1447">
                  <c:v>92.189484222262294</c:v>
                </c:pt>
                <c:pt idx="1448">
                  <c:v>92.253194992284605</c:v>
                </c:pt>
                <c:pt idx="1449">
                  <c:v>92.316905762306902</c:v>
                </c:pt>
                <c:pt idx="1450">
                  <c:v>92.380616532329199</c:v>
                </c:pt>
                <c:pt idx="1451">
                  <c:v>92.444327302351496</c:v>
                </c:pt>
                <c:pt idx="1452">
                  <c:v>92.508038072373793</c:v>
                </c:pt>
                <c:pt idx="1453">
                  <c:v>92.571748842396104</c:v>
                </c:pt>
                <c:pt idx="1454">
                  <c:v>92.635459612418401</c:v>
                </c:pt>
                <c:pt idx="1455">
                  <c:v>92.699170382440698</c:v>
                </c:pt>
                <c:pt idx="1456">
                  <c:v>92.762881152462995</c:v>
                </c:pt>
                <c:pt idx="1457">
                  <c:v>92.826591922485306</c:v>
                </c:pt>
                <c:pt idx="1458">
                  <c:v>92.890302692507603</c:v>
                </c:pt>
                <c:pt idx="1459">
                  <c:v>92.9540134625299</c:v>
                </c:pt>
                <c:pt idx="1460">
                  <c:v>93.017724232552197</c:v>
                </c:pt>
                <c:pt idx="1461">
                  <c:v>93.081435002574494</c:v>
                </c:pt>
                <c:pt idx="1462">
                  <c:v>93.145145772596806</c:v>
                </c:pt>
                <c:pt idx="1463">
                  <c:v>93.208856542619102</c:v>
                </c:pt>
                <c:pt idx="1464">
                  <c:v>93.2725673126413</c:v>
                </c:pt>
                <c:pt idx="1465">
                  <c:v>93.336278082663597</c:v>
                </c:pt>
                <c:pt idx="1466">
                  <c:v>93.399988852685894</c:v>
                </c:pt>
                <c:pt idx="1467">
                  <c:v>93.463699622708205</c:v>
                </c:pt>
                <c:pt idx="1468">
                  <c:v>93.527410392730502</c:v>
                </c:pt>
                <c:pt idx="1469">
                  <c:v>93.591121162752799</c:v>
                </c:pt>
                <c:pt idx="1470">
                  <c:v>93.654831932775096</c:v>
                </c:pt>
                <c:pt idx="1471">
                  <c:v>93.718542702797393</c:v>
                </c:pt>
                <c:pt idx="1472">
                  <c:v>93.782253472819704</c:v>
                </c:pt>
                <c:pt idx="1473">
                  <c:v>93.845964242842001</c:v>
                </c:pt>
                <c:pt idx="1474">
                  <c:v>93.909675012864298</c:v>
                </c:pt>
                <c:pt idx="1475">
                  <c:v>93.973385782886595</c:v>
                </c:pt>
                <c:pt idx="1476">
                  <c:v>94.037096552908906</c:v>
                </c:pt>
                <c:pt idx="1477">
                  <c:v>94.100807322931203</c:v>
                </c:pt>
                <c:pt idx="1478">
                  <c:v>94.1645180929535</c:v>
                </c:pt>
                <c:pt idx="1479">
                  <c:v>94.228228862975797</c:v>
                </c:pt>
                <c:pt idx="1480">
                  <c:v>94.291939632998094</c:v>
                </c:pt>
                <c:pt idx="1481">
                  <c:v>94.355650403020405</c:v>
                </c:pt>
                <c:pt idx="1482">
                  <c:v>94.419361173042702</c:v>
                </c:pt>
                <c:pt idx="1483">
                  <c:v>94.483071943064999</c:v>
                </c:pt>
                <c:pt idx="1484">
                  <c:v>94.546782713087296</c:v>
                </c:pt>
                <c:pt idx="1485">
                  <c:v>94.610493483109593</c:v>
                </c:pt>
                <c:pt idx="1486">
                  <c:v>94.674204253131904</c:v>
                </c:pt>
                <c:pt idx="1487">
                  <c:v>94.737915023154201</c:v>
                </c:pt>
                <c:pt idx="1488">
                  <c:v>94.801625793176498</c:v>
                </c:pt>
                <c:pt idx="1489">
                  <c:v>94.865336563198795</c:v>
                </c:pt>
                <c:pt idx="1490">
                  <c:v>94.929047333221106</c:v>
                </c:pt>
                <c:pt idx="1491">
                  <c:v>94.992758103243403</c:v>
                </c:pt>
                <c:pt idx="1492">
                  <c:v>95.0564688732657</c:v>
                </c:pt>
                <c:pt idx="1493">
                  <c:v>95.120179643287997</c:v>
                </c:pt>
                <c:pt idx="1494">
                  <c:v>95.183890413310294</c:v>
                </c:pt>
                <c:pt idx="1495">
                  <c:v>95.247601183332606</c:v>
                </c:pt>
                <c:pt idx="1496">
                  <c:v>95.311311953354902</c:v>
                </c:pt>
                <c:pt idx="1497">
                  <c:v>95.3750227233771</c:v>
                </c:pt>
                <c:pt idx="1498">
                  <c:v>95.438733493399397</c:v>
                </c:pt>
                <c:pt idx="1499">
                  <c:v>95.502444263421694</c:v>
                </c:pt>
                <c:pt idx="1500">
                  <c:v>95.566155033444005</c:v>
                </c:pt>
                <c:pt idx="1501">
                  <c:v>95.629865803466302</c:v>
                </c:pt>
                <c:pt idx="1502">
                  <c:v>95.693576573488599</c:v>
                </c:pt>
                <c:pt idx="1503">
                  <c:v>95.757287343510896</c:v>
                </c:pt>
                <c:pt idx="1504">
                  <c:v>95.820998113533193</c:v>
                </c:pt>
                <c:pt idx="1505">
                  <c:v>95.884708883555504</c:v>
                </c:pt>
                <c:pt idx="1506">
                  <c:v>95.948419653577801</c:v>
                </c:pt>
                <c:pt idx="1507">
                  <c:v>96.012130423600098</c:v>
                </c:pt>
                <c:pt idx="1508">
                  <c:v>96.075841193622395</c:v>
                </c:pt>
                <c:pt idx="1509">
                  <c:v>96.139551963644706</c:v>
                </c:pt>
                <c:pt idx="1510">
                  <c:v>96.203262733667003</c:v>
                </c:pt>
                <c:pt idx="1511">
                  <c:v>96.2669735036893</c:v>
                </c:pt>
                <c:pt idx="1512">
                  <c:v>96.330684273711597</c:v>
                </c:pt>
                <c:pt idx="1513">
                  <c:v>96.394395043733894</c:v>
                </c:pt>
                <c:pt idx="1514">
                  <c:v>96.458105813756205</c:v>
                </c:pt>
                <c:pt idx="1515">
                  <c:v>96.521816583778502</c:v>
                </c:pt>
                <c:pt idx="1516">
                  <c:v>96.585527353800799</c:v>
                </c:pt>
                <c:pt idx="1517">
                  <c:v>96.649238123823096</c:v>
                </c:pt>
                <c:pt idx="1518">
                  <c:v>96.712948893845393</c:v>
                </c:pt>
                <c:pt idx="1519">
                  <c:v>96.776659663867704</c:v>
                </c:pt>
                <c:pt idx="1520">
                  <c:v>96.840370433890001</c:v>
                </c:pt>
                <c:pt idx="1521">
                  <c:v>96.904081203912298</c:v>
                </c:pt>
                <c:pt idx="1522">
                  <c:v>96.967791973934595</c:v>
                </c:pt>
                <c:pt idx="1523">
                  <c:v>97.031502743956906</c:v>
                </c:pt>
                <c:pt idx="1524">
                  <c:v>97.095213513979203</c:v>
                </c:pt>
                <c:pt idx="1525">
                  <c:v>97.1589242840015</c:v>
                </c:pt>
                <c:pt idx="1526">
                  <c:v>97.222635054023797</c:v>
                </c:pt>
                <c:pt idx="1527">
                  <c:v>97.286345824046094</c:v>
                </c:pt>
                <c:pt idx="1528">
                  <c:v>97.350056594068406</c:v>
                </c:pt>
                <c:pt idx="1529">
                  <c:v>97.413767364090702</c:v>
                </c:pt>
                <c:pt idx="1530">
                  <c:v>97.4774781341129</c:v>
                </c:pt>
                <c:pt idx="1531">
                  <c:v>97.541188904135197</c:v>
                </c:pt>
                <c:pt idx="1532">
                  <c:v>97.604899674157494</c:v>
                </c:pt>
                <c:pt idx="1533">
                  <c:v>97.668610444179805</c:v>
                </c:pt>
                <c:pt idx="1534">
                  <c:v>97.732321214202102</c:v>
                </c:pt>
                <c:pt idx="1535">
                  <c:v>97.796031984224399</c:v>
                </c:pt>
                <c:pt idx="1536">
                  <c:v>97.859742754246696</c:v>
                </c:pt>
                <c:pt idx="1537">
                  <c:v>97.923453524268993</c:v>
                </c:pt>
                <c:pt idx="1538">
                  <c:v>97.987164294291304</c:v>
                </c:pt>
                <c:pt idx="1539">
                  <c:v>98.050875064313601</c:v>
                </c:pt>
                <c:pt idx="1540">
                  <c:v>98.114585834335898</c:v>
                </c:pt>
                <c:pt idx="1541">
                  <c:v>98.178296604358195</c:v>
                </c:pt>
                <c:pt idx="1542">
                  <c:v>98.242007374380506</c:v>
                </c:pt>
                <c:pt idx="1543">
                  <c:v>98.305718144402803</c:v>
                </c:pt>
                <c:pt idx="1544">
                  <c:v>98.3694289144251</c:v>
                </c:pt>
                <c:pt idx="1545">
                  <c:v>98.433139684447397</c:v>
                </c:pt>
                <c:pt idx="1546">
                  <c:v>98.496850454469694</c:v>
                </c:pt>
                <c:pt idx="1547">
                  <c:v>98.560561224492005</c:v>
                </c:pt>
                <c:pt idx="1548">
                  <c:v>98.624271994514302</c:v>
                </c:pt>
                <c:pt idx="1549">
                  <c:v>98.687982764536599</c:v>
                </c:pt>
                <c:pt idx="1550">
                  <c:v>98.751693534558896</c:v>
                </c:pt>
                <c:pt idx="1551">
                  <c:v>98.815404304581193</c:v>
                </c:pt>
                <c:pt idx="1552">
                  <c:v>98.879115074603504</c:v>
                </c:pt>
                <c:pt idx="1553">
                  <c:v>98.942825844625801</c:v>
                </c:pt>
                <c:pt idx="1554">
                  <c:v>99.006536614648098</c:v>
                </c:pt>
                <c:pt idx="1555">
                  <c:v>99.070247384670395</c:v>
                </c:pt>
                <c:pt idx="1556">
                  <c:v>99.133958154692706</c:v>
                </c:pt>
                <c:pt idx="1557">
                  <c:v>99.197668924715003</c:v>
                </c:pt>
                <c:pt idx="1558">
                  <c:v>99.2613796947373</c:v>
                </c:pt>
                <c:pt idx="1559">
                  <c:v>99.325090464759597</c:v>
                </c:pt>
                <c:pt idx="1560">
                  <c:v>99.388801234781894</c:v>
                </c:pt>
                <c:pt idx="1561">
                  <c:v>99.452512004804206</c:v>
                </c:pt>
                <c:pt idx="1562">
                  <c:v>99.516222774826502</c:v>
                </c:pt>
                <c:pt idx="1563">
                  <c:v>99.5799335448487</c:v>
                </c:pt>
                <c:pt idx="1564">
                  <c:v>99.643644314870997</c:v>
                </c:pt>
                <c:pt idx="1565">
                  <c:v>99.707355084893294</c:v>
                </c:pt>
                <c:pt idx="1566">
                  <c:v>99.771065854915605</c:v>
                </c:pt>
                <c:pt idx="1567">
                  <c:v>99.834776624937902</c:v>
                </c:pt>
                <c:pt idx="1568">
                  <c:v>99.898487394960199</c:v>
                </c:pt>
                <c:pt idx="1569">
                  <c:v>99.962198164982496</c:v>
                </c:pt>
                <c:pt idx="1570">
                  <c:v>100.02590893500501</c:v>
                </c:pt>
                <c:pt idx="1571">
                  <c:v>100.089619705027</c:v>
                </c:pt>
                <c:pt idx="1572">
                  <c:v>100.153330475049</c:v>
                </c:pt>
                <c:pt idx="1573">
                  <c:v>100.217041245072</c:v>
                </c:pt>
                <c:pt idx="1574">
                  <c:v>100.280752015094</c:v>
                </c:pt>
                <c:pt idx="1575">
                  <c:v>100.34446278511599</c:v>
                </c:pt>
                <c:pt idx="1576">
                  <c:v>100.408173555139</c:v>
                </c:pt>
                <c:pt idx="1577">
                  <c:v>100.471884325161</c:v>
                </c:pt>
                <c:pt idx="1578">
                  <c:v>100.535595095183</c:v>
                </c:pt>
                <c:pt idx="1579">
                  <c:v>100.59930586520601</c:v>
                </c:pt>
                <c:pt idx="1580">
                  <c:v>100.663016635228</c:v>
                </c:pt>
                <c:pt idx="1581">
                  <c:v>100.72672740525</c:v>
                </c:pt>
                <c:pt idx="1582">
                  <c:v>100.790438175272</c:v>
                </c:pt>
                <c:pt idx="1583">
                  <c:v>100.85414894529499</c:v>
                </c:pt>
                <c:pt idx="1584">
                  <c:v>100.91785971531699</c:v>
                </c:pt>
                <c:pt idx="1585">
                  <c:v>100.98157048533901</c:v>
                </c:pt>
                <c:pt idx="1586">
                  <c:v>101.045281255362</c:v>
                </c:pt>
                <c:pt idx="1587">
                  <c:v>101.108992025384</c:v>
                </c:pt>
                <c:pt idx="1588">
                  <c:v>101.172702795406</c:v>
                </c:pt>
                <c:pt idx="1589">
                  <c:v>101.23641356542799</c:v>
                </c:pt>
                <c:pt idx="1590">
                  <c:v>101.300124335451</c:v>
                </c:pt>
                <c:pt idx="1591">
                  <c:v>101.363835105473</c:v>
                </c:pt>
                <c:pt idx="1592">
                  <c:v>101.427545875495</c:v>
                </c:pt>
                <c:pt idx="1593">
                  <c:v>101.49125664551801</c:v>
                </c:pt>
                <c:pt idx="1594">
                  <c:v>101.55496741554001</c:v>
                </c:pt>
                <c:pt idx="1595">
                  <c:v>101.618678185562</c:v>
                </c:pt>
                <c:pt idx="1596">
                  <c:v>101.682388955585</c:v>
                </c:pt>
                <c:pt idx="1597">
                  <c:v>101.746099725607</c:v>
                </c:pt>
                <c:pt idx="1598">
                  <c:v>101.80981049562899</c:v>
                </c:pt>
                <c:pt idx="1599">
                  <c:v>101.87352126565099</c:v>
                </c:pt>
                <c:pt idx="1600">
                  <c:v>101.937232035674</c:v>
                </c:pt>
                <c:pt idx="1601">
                  <c:v>102.000942805696</c:v>
                </c:pt>
                <c:pt idx="1602">
                  <c:v>102.064653575718</c:v>
                </c:pt>
                <c:pt idx="1603">
                  <c:v>102.12836434574101</c:v>
                </c:pt>
                <c:pt idx="1604">
                  <c:v>102.192075115763</c:v>
                </c:pt>
                <c:pt idx="1605">
                  <c:v>102.255785885785</c:v>
                </c:pt>
                <c:pt idx="1606">
                  <c:v>102.319496655808</c:v>
                </c:pt>
                <c:pt idx="1607">
                  <c:v>102.38320742582999</c:v>
                </c:pt>
                <c:pt idx="1608">
                  <c:v>102.44691819585201</c:v>
                </c:pt>
                <c:pt idx="1609">
                  <c:v>102.51062896587401</c:v>
                </c:pt>
                <c:pt idx="1610">
                  <c:v>102.574339735897</c:v>
                </c:pt>
                <c:pt idx="1611">
                  <c:v>102.638050505919</c:v>
                </c:pt>
                <c:pt idx="1612">
                  <c:v>102.701761275941</c:v>
                </c:pt>
                <c:pt idx="1613">
                  <c:v>102.765472045964</c:v>
                </c:pt>
                <c:pt idx="1614">
                  <c:v>102.829182815986</c:v>
                </c:pt>
                <c:pt idx="1615">
                  <c:v>102.892893586008</c:v>
                </c:pt>
                <c:pt idx="1616">
                  <c:v>102.95660435603</c:v>
                </c:pt>
                <c:pt idx="1617">
                  <c:v>103.02031512605301</c:v>
                </c:pt>
                <c:pt idx="1618">
                  <c:v>103.084025896075</c:v>
                </c:pt>
                <c:pt idx="1619">
                  <c:v>103.147736666097</c:v>
                </c:pt>
                <c:pt idx="1620">
                  <c:v>103.21144743612</c:v>
                </c:pt>
                <c:pt idx="1621">
                  <c:v>103.275158206142</c:v>
                </c:pt>
                <c:pt idx="1622">
                  <c:v>103.33886897616399</c:v>
                </c:pt>
                <c:pt idx="1623">
                  <c:v>103.402579746187</c:v>
                </c:pt>
                <c:pt idx="1624">
                  <c:v>103.466290516209</c:v>
                </c:pt>
                <c:pt idx="1625">
                  <c:v>103.530001286231</c:v>
                </c:pt>
                <c:pt idx="1626">
                  <c:v>103.593712056253</c:v>
                </c:pt>
                <c:pt idx="1627">
                  <c:v>103.657422826276</c:v>
                </c:pt>
                <c:pt idx="1628">
                  <c:v>103.721133596298</c:v>
                </c:pt>
                <c:pt idx="1629">
                  <c:v>103.78484436632</c:v>
                </c:pt>
                <c:pt idx="1630">
                  <c:v>103.84855513634299</c:v>
                </c:pt>
                <c:pt idx="1631">
                  <c:v>103.91226590636499</c:v>
                </c:pt>
                <c:pt idx="1632">
                  <c:v>103.97597667638701</c:v>
                </c:pt>
                <c:pt idx="1633">
                  <c:v>104.03968744641</c:v>
                </c:pt>
                <c:pt idx="1634">
                  <c:v>104.103398216432</c:v>
                </c:pt>
                <c:pt idx="1635">
                  <c:v>104.167108986454</c:v>
                </c:pt>
                <c:pt idx="1636">
                  <c:v>104.230819756476</c:v>
                </c:pt>
                <c:pt idx="1637">
                  <c:v>104.294530526499</c:v>
                </c:pt>
                <c:pt idx="1638">
                  <c:v>104.358241296521</c:v>
                </c:pt>
                <c:pt idx="1639">
                  <c:v>104.421952066543</c:v>
                </c:pt>
                <c:pt idx="1640">
                  <c:v>104.48566283656599</c:v>
                </c:pt>
                <c:pt idx="1641">
                  <c:v>104.54937360658801</c:v>
                </c:pt>
                <c:pt idx="1642">
                  <c:v>104.61308437661</c:v>
                </c:pt>
                <c:pt idx="1643">
                  <c:v>104.676795146633</c:v>
                </c:pt>
                <c:pt idx="1644">
                  <c:v>104.740505916655</c:v>
                </c:pt>
                <c:pt idx="1645">
                  <c:v>104.80421668667699</c:v>
                </c:pt>
                <c:pt idx="1646">
                  <c:v>104.86792745669899</c:v>
                </c:pt>
                <c:pt idx="1647">
                  <c:v>104.931638226722</c:v>
                </c:pt>
                <c:pt idx="1648">
                  <c:v>104.995348996744</c:v>
                </c:pt>
                <c:pt idx="1649">
                  <c:v>105.059059766766</c:v>
                </c:pt>
                <c:pt idx="1650">
                  <c:v>105.12277053678901</c:v>
                </c:pt>
                <c:pt idx="1651">
                  <c:v>105.186481306811</c:v>
                </c:pt>
                <c:pt idx="1652">
                  <c:v>105.250192076833</c:v>
                </c:pt>
                <c:pt idx="1653">
                  <c:v>105.313902846855</c:v>
                </c:pt>
                <c:pt idx="1654">
                  <c:v>105.37761361687799</c:v>
                </c:pt>
                <c:pt idx="1655">
                  <c:v>105.44132438690001</c:v>
                </c:pt>
                <c:pt idx="1656">
                  <c:v>105.50503515692201</c:v>
                </c:pt>
                <c:pt idx="1657">
                  <c:v>105.568745926945</c:v>
                </c:pt>
                <c:pt idx="1658">
                  <c:v>105.632456696967</c:v>
                </c:pt>
                <c:pt idx="1659">
                  <c:v>105.696167466989</c:v>
                </c:pt>
                <c:pt idx="1660">
                  <c:v>105.759878237012</c:v>
                </c:pt>
                <c:pt idx="1661">
                  <c:v>105.823589007034</c:v>
                </c:pt>
                <c:pt idx="1662">
                  <c:v>105.887299777056</c:v>
                </c:pt>
                <c:pt idx="1663">
                  <c:v>105.951010547078</c:v>
                </c:pt>
                <c:pt idx="1664">
                  <c:v>106.01472131710101</c:v>
                </c:pt>
                <c:pt idx="1665">
                  <c:v>106.07843208712301</c:v>
                </c:pt>
                <c:pt idx="1666">
                  <c:v>106.142142857145</c:v>
                </c:pt>
                <c:pt idx="1667">
                  <c:v>106.205853627168</c:v>
                </c:pt>
                <c:pt idx="1668">
                  <c:v>106.26956439719</c:v>
                </c:pt>
                <c:pt idx="1669">
                  <c:v>106.33327516721199</c:v>
                </c:pt>
                <c:pt idx="1670">
                  <c:v>106.396985937235</c:v>
                </c:pt>
                <c:pt idx="1671">
                  <c:v>106.460696707257</c:v>
                </c:pt>
                <c:pt idx="1672">
                  <c:v>106.524407477279</c:v>
                </c:pt>
                <c:pt idx="1673">
                  <c:v>106.588118247301</c:v>
                </c:pt>
                <c:pt idx="1674">
                  <c:v>106.651829017324</c:v>
                </c:pt>
                <c:pt idx="1675">
                  <c:v>106.715539787346</c:v>
                </c:pt>
                <c:pt idx="1676">
                  <c:v>106.779250557368</c:v>
                </c:pt>
                <c:pt idx="1677">
                  <c:v>106.842961327391</c:v>
                </c:pt>
                <c:pt idx="1678">
                  <c:v>106.90667209741299</c:v>
                </c:pt>
                <c:pt idx="1679">
                  <c:v>106.97038286743501</c:v>
                </c:pt>
                <c:pt idx="1680">
                  <c:v>107.034093637457</c:v>
                </c:pt>
                <c:pt idx="1681">
                  <c:v>107.09780440748</c:v>
                </c:pt>
                <c:pt idx="1682">
                  <c:v>107.161515177502</c:v>
                </c:pt>
                <c:pt idx="1683">
                  <c:v>107.225225947524</c:v>
                </c:pt>
                <c:pt idx="1684">
                  <c:v>107.288936717547</c:v>
                </c:pt>
                <c:pt idx="1685">
                  <c:v>107.352647487569</c:v>
                </c:pt>
                <c:pt idx="1686">
                  <c:v>107.416358257591</c:v>
                </c:pt>
                <c:pt idx="1687">
                  <c:v>107.48006902761399</c:v>
                </c:pt>
                <c:pt idx="1688">
                  <c:v>107.54377979763601</c:v>
                </c:pt>
                <c:pt idx="1689">
                  <c:v>107.607490567658</c:v>
                </c:pt>
                <c:pt idx="1690">
                  <c:v>107.67120133768</c:v>
                </c:pt>
                <c:pt idx="1691">
                  <c:v>107.734912107703</c:v>
                </c:pt>
                <c:pt idx="1692">
                  <c:v>107.79862287772499</c:v>
                </c:pt>
                <c:pt idx="1693">
                  <c:v>107.86233364774699</c:v>
                </c:pt>
                <c:pt idx="1694">
                  <c:v>107.92604441777</c:v>
                </c:pt>
                <c:pt idx="1695">
                  <c:v>107.989755187792</c:v>
                </c:pt>
                <c:pt idx="1696">
                  <c:v>108.053465957814</c:v>
                </c:pt>
                <c:pt idx="1697">
                  <c:v>108.11717672783701</c:v>
                </c:pt>
                <c:pt idx="1698">
                  <c:v>108.180887497859</c:v>
                </c:pt>
                <c:pt idx="1699">
                  <c:v>108.244598267881</c:v>
                </c:pt>
                <c:pt idx="1700">
                  <c:v>108.308309037903</c:v>
                </c:pt>
                <c:pt idx="1701">
                  <c:v>108.37201980792599</c:v>
                </c:pt>
                <c:pt idx="1702">
                  <c:v>108.43573057794799</c:v>
                </c:pt>
                <c:pt idx="1703">
                  <c:v>108.49944134797001</c:v>
                </c:pt>
                <c:pt idx="1704">
                  <c:v>108.563152117993</c:v>
                </c:pt>
                <c:pt idx="1705">
                  <c:v>108.626862888015</c:v>
                </c:pt>
                <c:pt idx="1706">
                  <c:v>108.690573658037</c:v>
                </c:pt>
                <c:pt idx="1707">
                  <c:v>108.75428442806</c:v>
                </c:pt>
                <c:pt idx="1708">
                  <c:v>108.817995198082</c:v>
                </c:pt>
                <c:pt idx="1709">
                  <c:v>108.881705968104</c:v>
                </c:pt>
                <c:pt idx="1710">
                  <c:v>108.945416738126</c:v>
                </c:pt>
                <c:pt idx="1711">
                  <c:v>109.00912750814901</c:v>
                </c:pt>
                <c:pt idx="1712">
                  <c:v>109.07283827817101</c:v>
                </c:pt>
                <c:pt idx="1713">
                  <c:v>109.136549048193</c:v>
                </c:pt>
                <c:pt idx="1714">
                  <c:v>109.200259818216</c:v>
                </c:pt>
                <c:pt idx="1715">
                  <c:v>109.263970588238</c:v>
                </c:pt>
                <c:pt idx="1716">
                  <c:v>109.32768135825999</c:v>
                </c:pt>
                <c:pt idx="1717">
                  <c:v>109.39139212828201</c:v>
                </c:pt>
                <c:pt idx="1718">
                  <c:v>109.455102898305</c:v>
                </c:pt>
                <c:pt idx="1719">
                  <c:v>109.518813668327</c:v>
                </c:pt>
                <c:pt idx="1720">
                  <c:v>109.582524438349</c:v>
                </c:pt>
                <c:pt idx="1721">
                  <c:v>109.646235208372</c:v>
                </c:pt>
                <c:pt idx="1722">
                  <c:v>109.709945978394</c:v>
                </c:pt>
                <c:pt idx="1723">
                  <c:v>109.773656748416</c:v>
                </c:pt>
                <c:pt idx="1724">
                  <c:v>109.837367518439</c:v>
                </c:pt>
                <c:pt idx="1725">
                  <c:v>109.90107828846099</c:v>
                </c:pt>
                <c:pt idx="1726">
                  <c:v>109.96478905848301</c:v>
                </c:pt>
                <c:pt idx="1727">
                  <c:v>110.02849982850501</c:v>
                </c:pt>
                <c:pt idx="1728">
                  <c:v>110.092210598528</c:v>
                </c:pt>
                <c:pt idx="1729">
                  <c:v>110.15592136855</c:v>
                </c:pt>
                <c:pt idx="1730">
                  <c:v>110.219632138572</c:v>
                </c:pt>
                <c:pt idx="1731">
                  <c:v>110.283342908595</c:v>
                </c:pt>
                <c:pt idx="1732">
                  <c:v>110.347053678617</c:v>
                </c:pt>
                <c:pt idx="1733">
                  <c:v>110.410764448639</c:v>
                </c:pt>
                <c:pt idx="1734">
                  <c:v>110.47447521866199</c:v>
                </c:pt>
                <c:pt idx="1735">
                  <c:v>110.53818598868401</c:v>
                </c:pt>
                <c:pt idx="1736">
                  <c:v>110.601896758706</c:v>
                </c:pt>
                <c:pt idx="1737">
                  <c:v>110.665607528728</c:v>
                </c:pt>
                <c:pt idx="1738">
                  <c:v>110.729318298751</c:v>
                </c:pt>
                <c:pt idx="1739">
                  <c:v>110.793029068773</c:v>
                </c:pt>
                <c:pt idx="1740">
                  <c:v>110.85673983879499</c:v>
                </c:pt>
                <c:pt idx="1741">
                  <c:v>110.920450608818</c:v>
                </c:pt>
                <c:pt idx="1742">
                  <c:v>110.98416137884</c:v>
                </c:pt>
                <c:pt idx="1743">
                  <c:v>111.047872148862</c:v>
                </c:pt>
                <c:pt idx="1744">
                  <c:v>111.11158291888501</c:v>
                </c:pt>
                <c:pt idx="1745">
                  <c:v>111.175293688907</c:v>
                </c:pt>
                <c:pt idx="1746">
                  <c:v>111.239004458929</c:v>
                </c:pt>
                <c:pt idx="1747">
                  <c:v>111.302715228951</c:v>
                </c:pt>
                <c:pt idx="1748">
                  <c:v>111.36642599897399</c:v>
                </c:pt>
                <c:pt idx="1749">
                  <c:v>111.43013676899599</c:v>
                </c:pt>
                <c:pt idx="1750">
                  <c:v>111.49384753901801</c:v>
                </c:pt>
                <c:pt idx="1751">
                  <c:v>111.557558309041</c:v>
                </c:pt>
                <c:pt idx="1752">
                  <c:v>111.621269079063</c:v>
                </c:pt>
                <c:pt idx="1753">
                  <c:v>111.684979849085</c:v>
                </c:pt>
                <c:pt idx="1754">
                  <c:v>111.74869061910699</c:v>
                </c:pt>
                <c:pt idx="1755">
                  <c:v>111.81240138913</c:v>
                </c:pt>
                <c:pt idx="1756">
                  <c:v>111.876112159152</c:v>
                </c:pt>
                <c:pt idx="1757">
                  <c:v>111.939822929174</c:v>
                </c:pt>
                <c:pt idx="1758">
                  <c:v>112.00353369919701</c:v>
                </c:pt>
                <c:pt idx="1759">
                  <c:v>112.06724446921901</c:v>
                </c:pt>
                <c:pt idx="1760">
                  <c:v>112.130955239241</c:v>
                </c:pt>
                <c:pt idx="1761">
                  <c:v>112.194666009264</c:v>
                </c:pt>
                <c:pt idx="1762">
                  <c:v>112.258376779286</c:v>
                </c:pt>
                <c:pt idx="1763">
                  <c:v>112.32208754930799</c:v>
                </c:pt>
                <c:pt idx="1764">
                  <c:v>112.38579831932999</c:v>
                </c:pt>
                <c:pt idx="1765">
                  <c:v>112.449509089353</c:v>
                </c:pt>
                <c:pt idx="1766">
                  <c:v>112.513219859375</c:v>
                </c:pt>
                <c:pt idx="1767">
                  <c:v>112.576930629397</c:v>
                </c:pt>
                <c:pt idx="1768">
                  <c:v>112.64064139942001</c:v>
                </c:pt>
                <c:pt idx="1769">
                  <c:v>112.704352169442</c:v>
                </c:pt>
                <c:pt idx="1770">
                  <c:v>112.768062939464</c:v>
                </c:pt>
                <c:pt idx="1771">
                  <c:v>112.831773709487</c:v>
                </c:pt>
                <c:pt idx="1772">
                  <c:v>112.89548447950899</c:v>
                </c:pt>
                <c:pt idx="1773">
                  <c:v>112.95919524953101</c:v>
                </c:pt>
                <c:pt idx="1774">
                  <c:v>113.02290601955301</c:v>
                </c:pt>
                <c:pt idx="1775">
                  <c:v>113.086616789576</c:v>
                </c:pt>
                <c:pt idx="1776">
                  <c:v>113.150327559598</c:v>
                </c:pt>
                <c:pt idx="1777">
                  <c:v>113.21403832962</c:v>
                </c:pt>
                <c:pt idx="1778">
                  <c:v>113.277749099643</c:v>
                </c:pt>
                <c:pt idx="1779">
                  <c:v>113.341459869665</c:v>
                </c:pt>
                <c:pt idx="1780">
                  <c:v>113.405170639687</c:v>
                </c:pt>
                <c:pt idx="1781">
                  <c:v>113.468881409709</c:v>
                </c:pt>
                <c:pt idx="1782">
                  <c:v>113.53259217973201</c:v>
                </c:pt>
                <c:pt idx="1783">
                  <c:v>113.596302949754</c:v>
                </c:pt>
                <c:pt idx="1784">
                  <c:v>113.660013719776</c:v>
                </c:pt>
                <c:pt idx="1785">
                  <c:v>113.723724489799</c:v>
                </c:pt>
                <c:pt idx="1786">
                  <c:v>113.787435259821</c:v>
                </c:pt>
                <c:pt idx="1787">
                  <c:v>113.85114602984299</c:v>
                </c:pt>
                <c:pt idx="1788">
                  <c:v>113.914856799866</c:v>
                </c:pt>
                <c:pt idx="1789">
                  <c:v>113.978567569888</c:v>
                </c:pt>
                <c:pt idx="1790">
                  <c:v>114.04227833991</c:v>
                </c:pt>
                <c:pt idx="1791">
                  <c:v>114.105989109932</c:v>
                </c:pt>
                <c:pt idx="1792">
                  <c:v>114.169699879955</c:v>
                </c:pt>
                <c:pt idx="1793">
                  <c:v>114.233410649977</c:v>
                </c:pt>
                <c:pt idx="1794">
                  <c:v>114.297121419999</c:v>
                </c:pt>
                <c:pt idx="1795">
                  <c:v>114.36083219002199</c:v>
                </c:pt>
                <c:pt idx="1796">
                  <c:v>114.42454296004399</c:v>
                </c:pt>
                <c:pt idx="1797">
                  <c:v>114.48825373006601</c:v>
                </c:pt>
                <c:pt idx="1798">
                  <c:v>114.551964500089</c:v>
                </c:pt>
                <c:pt idx="1799">
                  <c:v>114.615675270111</c:v>
                </c:pt>
                <c:pt idx="1800">
                  <c:v>114.679386040133</c:v>
                </c:pt>
                <c:pt idx="1801">
                  <c:v>114.743096810155</c:v>
                </c:pt>
                <c:pt idx="1802">
                  <c:v>114.806807580178</c:v>
                </c:pt>
                <c:pt idx="1803">
                  <c:v>114.8705183502</c:v>
                </c:pt>
                <c:pt idx="1804">
                  <c:v>114.934229120222</c:v>
                </c:pt>
                <c:pt idx="1805">
                  <c:v>114.99793989024499</c:v>
                </c:pt>
                <c:pt idx="1806">
                  <c:v>115.06165066026701</c:v>
                </c:pt>
                <c:pt idx="1807">
                  <c:v>115.125361430289</c:v>
                </c:pt>
                <c:pt idx="1808">
                  <c:v>115.189072200312</c:v>
                </c:pt>
                <c:pt idx="1809">
                  <c:v>115.252782970334</c:v>
                </c:pt>
                <c:pt idx="1810">
                  <c:v>115.31649374035599</c:v>
                </c:pt>
                <c:pt idx="1811">
                  <c:v>115.38020451037799</c:v>
                </c:pt>
                <c:pt idx="1812">
                  <c:v>115.443915280401</c:v>
                </c:pt>
                <c:pt idx="1813">
                  <c:v>115.507626050423</c:v>
                </c:pt>
                <c:pt idx="1814">
                  <c:v>115.571336820445</c:v>
                </c:pt>
                <c:pt idx="1815">
                  <c:v>115.63504759046801</c:v>
                </c:pt>
                <c:pt idx="1816">
                  <c:v>115.69875836049</c:v>
                </c:pt>
                <c:pt idx="1817">
                  <c:v>115.762469130512</c:v>
                </c:pt>
                <c:pt idx="1818">
                  <c:v>115.826179900534</c:v>
                </c:pt>
                <c:pt idx="1819">
                  <c:v>115.88989067055699</c:v>
                </c:pt>
                <c:pt idx="1820">
                  <c:v>115.95360144057901</c:v>
                </c:pt>
                <c:pt idx="1821">
                  <c:v>116.01731221060101</c:v>
                </c:pt>
                <c:pt idx="1822">
                  <c:v>116.081022980624</c:v>
                </c:pt>
                <c:pt idx="1823">
                  <c:v>116.144733750646</c:v>
                </c:pt>
                <c:pt idx="1824">
                  <c:v>116.208444520668</c:v>
                </c:pt>
                <c:pt idx="1825">
                  <c:v>116.272155290691</c:v>
                </c:pt>
                <c:pt idx="1826">
                  <c:v>116.335866060713</c:v>
                </c:pt>
                <c:pt idx="1827">
                  <c:v>116.399576830735</c:v>
                </c:pt>
                <c:pt idx="1828">
                  <c:v>116.463287600757</c:v>
                </c:pt>
                <c:pt idx="1829">
                  <c:v>116.52699837078001</c:v>
                </c:pt>
                <c:pt idx="1830">
                  <c:v>116.59070914080201</c:v>
                </c:pt>
                <c:pt idx="1831">
                  <c:v>116.654419910824</c:v>
                </c:pt>
                <c:pt idx="1832">
                  <c:v>116.718130680847</c:v>
                </c:pt>
                <c:pt idx="1833">
                  <c:v>116.781841450869</c:v>
                </c:pt>
                <c:pt idx="1834">
                  <c:v>116.84555222089099</c:v>
                </c:pt>
                <c:pt idx="1835">
                  <c:v>116.909262990914</c:v>
                </c:pt>
                <c:pt idx="1836">
                  <c:v>116.972973760936</c:v>
                </c:pt>
                <c:pt idx="1837">
                  <c:v>117.036684530958</c:v>
                </c:pt>
                <c:pt idx="1838">
                  <c:v>117.10039530098</c:v>
                </c:pt>
                <c:pt idx="1839">
                  <c:v>117.164106071003</c:v>
                </c:pt>
                <c:pt idx="1840">
                  <c:v>117.227816841025</c:v>
                </c:pt>
                <c:pt idx="1841">
                  <c:v>117.291527611047</c:v>
                </c:pt>
                <c:pt idx="1842">
                  <c:v>117.35523838107</c:v>
                </c:pt>
                <c:pt idx="1843">
                  <c:v>117.41894915109199</c:v>
                </c:pt>
                <c:pt idx="1844">
                  <c:v>117.48265992111401</c:v>
                </c:pt>
                <c:pt idx="1845">
                  <c:v>117.546370691136</c:v>
                </c:pt>
                <c:pt idx="1846">
                  <c:v>117.610081461159</c:v>
                </c:pt>
                <c:pt idx="1847">
                  <c:v>117.673792231181</c:v>
                </c:pt>
                <c:pt idx="1848">
                  <c:v>117.737503001203</c:v>
                </c:pt>
                <c:pt idx="1849">
                  <c:v>117.801213771226</c:v>
                </c:pt>
                <c:pt idx="1850">
                  <c:v>117.864924541248</c:v>
                </c:pt>
                <c:pt idx="1851">
                  <c:v>117.92863531127</c:v>
                </c:pt>
                <c:pt idx="1852">
                  <c:v>117.99234608129299</c:v>
                </c:pt>
                <c:pt idx="1853">
                  <c:v>118.05605685131501</c:v>
                </c:pt>
                <c:pt idx="1854">
                  <c:v>118.119767621337</c:v>
                </c:pt>
                <c:pt idx="1855">
                  <c:v>118.183478391359</c:v>
                </c:pt>
                <c:pt idx="1856">
                  <c:v>118.247189161382</c:v>
                </c:pt>
                <c:pt idx="1857">
                  <c:v>118.31089993140399</c:v>
                </c:pt>
                <c:pt idx="1858">
                  <c:v>118.37461070142599</c:v>
                </c:pt>
                <c:pt idx="1859">
                  <c:v>118.438321471449</c:v>
                </c:pt>
                <c:pt idx="1860">
                  <c:v>118.502032241471</c:v>
                </c:pt>
                <c:pt idx="1861">
                  <c:v>118.565743011493</c:v>
                </c:pt>
                <c:pt idx="1862">
                  <c:v>118.62945378151601</c:v>
                </c:pt>
                <c:pt idx="1863">
                  <c:v>118.693164551538</c:v>
                </c:pt>
                <c:pt idx="1864">
                  <c:v>118.75687532156</c:v>
                </c:pt>
                <c:pt idx="1865">
                  <c:v>118.820586091582</c:v>
                </c:pt>
                <c:pt idx="1866">
                  <c:v>118.88429686160499</c:v>
                </c:pt>
                <c:pt idx="1867">
                  <c:v>118.94800763162699</c:v>
                </c:pt>
                <c:pt idx="1868">
                  <c:v>119.01171840164901</c:v>
                </c:pt>
                <c:pt idx="1869">
                  <c:v>119.075429171672</c:v>
                </c:pt>
                <c:pt idx="1870">
                  <c:v>119.139139941694</c:v>
                </c:pt>
                <c:pt idx="1871">
                  <c:v>119.202850711716</c:v>
                </c:pt>
                <c:pt idx="1872">
                  <c:v>119.266561481739</c:v>
                </c:pt>
                <c:pt idx="1873">
                  <c:v>119.330272251761</c:v>
                </c:pt>
                <c:pt idx="1874">
                  <c:v>119.393983021783</c:v>
                </c:pt>
                <c:pt idx="1875">
                  <c:v>119.457693791805</c:v>
                </c:pt>
                <c:pt idx="1876">
                  <c:v>119.52140456182801</c:v>
                </c:pt>
                <c:pt idx="1877">
                  <c:v>119.58511533185001</c:v>
                </c:pt>
                <c:pt idx="1878">
                  <c:v>119.648826101872</c:v>
                </c:pt>
                <c:pt idx="1879">
                  <c:v>119.712536871895</c:v>
                </c:pt>
                <c:pt idx="1880">
                  <c:v>119.776247641917</c:v>
                </c:pt>
                <c:pt idx="1881">
                  <c:v>119.83995841193899</c:v>
                </c:pt>
                <c:pt idx="1882">
                  <c:v>119.90366918196101</c:v>
                </c:pt>
                <c:pt idx="1883">
                  <c:v>119.967379951984</c:v>
                </c:pt>
                <c:pt idx="1884">
                  <c:v>120.031090722006</c:v>
                </c:pt>
                <c:pt idx="1885">
                  <c:v>120.094801492028</c:v>
                </c:pt>
                <c:pt idx="1886">
                  <c:v>120.158512262051</c:v>
                </c:pt>
                <c:pt idx="1887">
                  <c:v>120.222223032073</c:v>
                </c:pt>
                <c:pt idx="1888">
                  <c:v>120.285933802095</c:v>
                </c:pt>
                <c:pt idx="1889">
                  <c:v>120.349644572118</c:v>
                </c:pt>
                <c:pt idx="1890">
                  <c:v>120.41335534213999</c:v>
                </c:pt>
                <c:pt idx="1891">
                  <c:v>120.47706611216201</c:v>
                </c:pt>
                <c:pt idx="1892">
                  <c:v>120.54077688218401</c:v>
                </c:pt>
                <c:pt idx="1893">
                  <c:v>120.604487652207</c:v>
                </c:pt>
                <c:pt idx="1894">
                  <c:v>120.668198422229</c:v>
                </c:pt>
                <c:pt idx="1895">
                  <c:v>120.731909192251</c:v>
                </c:pt>
                <c:pt idx="1896">
                  <c:v>120.795619962274</c:v>
                </c:pt>
                <c:pt idx="1897">
                  <c:v>120.859330732296</c:v>
                </c:pt>
                <c:pt idx="1898">
                  <c:v>120.923041502318</c:v>
                </c:pt>
                <c:pt idx="1899">
                  <c:v>120.98675227234099</c:v>
                </c:pt>
                <c:pt idx="1900">
                  <c:v>121.05046304236301</c:v>
                </c:pt>
                <c:pt idx="1901">
                  <c:v>121.114173812385</c:v>
                </c:pt>
                <c:pt idx="1902">
                  <c:v>121.177884582407</c:v>
                </c:pt>
                <c:pt idx="1903">
                  <c:v>121.24159535243</c:v>
                </c:pt>
                <c:pt idx="1904">
                  <c:v>121.305306122452</c:v>
                </c:pt>
                <c:pt idx="1905">
                  <c:v>121.36901689247399</c:v>
                </c:pt>
                <c:pt idx="1906">
                  <c:v>121.432727662497</c:v>
                </c:pt>
                <c:pt idx="1907">
                  <c:v>121.496438432519</c:v>
                </c:pt>
                <c:pt idx="1908">
                  <c:v>121.560149202541</c:v>
                </c:pt>
                <c:pt idx="1909">
                  <c:v>121.62385997256401</c:v>
                </c:pt>
                <c:pt idx="1910">
                  <c:v>121.687570742586</c:v>
                </c:pt>
                <c:pt idx="1911">
                  <c:v>121.751281512608</c:v>
                </c:pt>
                <c:pt idx="1912">
                  <c:v>121.81499228263</c:v>
                </c:pt>
                <c:pt idx="1913">
                  <c:v>121.87870305265299</c:v>
                </c:pt>
                <c:pt idx="1914">
                  <c:v>121.94241382267499</c:v>
                </c:pt>
                <c:pt idx="1915">
                  <c:v>122.00612459269701</c:v>
                </c:pt>
                <c:pt idx="1916">
                  <c:v>122.06983536272</c:v>
                </c:pt>
                <c:pt idx="1917">
                  <c:v>122.133546132742</c:v>
                </c:pt>
                <c:pt idx="1918">
                  <c:v>122.197256902764</c:v>
                </c:pt>
                <c:pt idx="1919">
                  <c:v>122.26096767278599</c:v>
                </c:pt>
                <c:pt idx="1920">
                  <c:v>122.324678442809</c:v>
                </c:pt>
                <c:pt idx="1921">
                  <c:v>122.388389212831</c:v>
                </c:pt>
                <c:pt idx="1922">
                  <c:v>122.452099982853</c:v>
                </c:pt>
                <c:pt idx="1923">
                  <c:v>122.51581075287601</c:v>
                </c:pt>
                <c:pt idx="1924">
                  <c:v>122.57952152289801</c:v>
                </c:pt>
                <c:pt idx="1925">
                  <c:v>122.64323229292</c:v>
                </c:pt>
                <c:pt idx="1926">
                  <c:v>122.706943062943</c:v>
                </c:pt>
                <c:pt idx="1927">
                  <c:v>122.770653832965</c:v>
                </c:pt>
                <c:pt idx="1928">
                  <c:v>122.83436460298699</c:v>
                </c:pt>
                <c:pt idx="1929">
                  <c:v>122.89807537300899</c:v>
                </c:pt>
                <c:pt idx="1930">
                  <c:v>122.961786143032</c:v>
                </c:pt>
                <c:pt idx="1931">
                  <c:v>123.025496913054</c:v>
                </c:pt>
                <c:pt idx="1932">
                  <c:v>123.089207683076</c:v>
                </c:pt>
                <c:pt idx="1933">
                  <c:v>123.15291845309901</c:v>
                </c:pt>
                <c:pt idx="1934">
                  <c:v>123.216629223121</c:v>
                </c:pt>
                <c:pt idx="1935">
                  <c:v>123.280339993143</c:v>
                </c:pt>
                <c:pt idx="1936">
                  <c:v>123.344050763166</c:v>
                </c:pt>
                <c:pt idx="1937">
                  <c:v>123.40776153318799</c:v>
                </c:pt>
                <c:pt idx="1938">
                  <c:v>123.47147230321001</c:v>
                </c:pt>
                <c:pt idx="1939">
                  <c:v>123.53518307323201</c:v>
                </c:pt>
                <c:pt idx="1940">
                  <c:v>123.598893843255</c:v>
                </c:pt>
                <c:pt idx="1941">
                  <c:v>123.662604613277</c:v>
                </c:pt>
                <c:pt idx="1942">
                  <c:v>123.726315383299</c:v>
                </c:pt>
                <c:pt idx="1943">
                  <c:v>123.790026153322</c:v>
                </c:pt>
                <c:pt idx="1944">
                  <c:v>123.853736923344</c:v>
                </c:pt>
                <c:pt idx="1945">
                  <c:v>123.917447693366</c:v>
                </c:pt>
                <c:pt idx="1946">
                  <c:v>123.981158463388</c:v>
                </c:pt>
                <c:pt idx="1947">
                  <c:v>124.04486923341101</c:v>
                </c:pt>
                <c:pt idx="1948">
                  <c:v>124.108580003433</c:v>
                </c:pt>
                <c:pt idx="1949">
                  <c:v>124.172290773455</c:v>
                </c:pt>
                <c:pt idx="1950">
                  <c:v>124.236001543478</c:v>
                </c:pt>
                <c:pt idx="1951">
                  <c:v>124.2997123135</c:v>
                </c:pt>
                <c:pt idx="1952">
                  <c:v>124.36342308352199</c:v>
                </c:pt>
                <c:pt idx="1953">
                  <c:v>124.427133853545</c:v>
                </c:pt>
                <c:pt idx="1954">
                  <c:v>124.490844623567</c:v>
                </c:pt>
                <c:pt idx="1955">
                  <c:v>124.554555393589</c:v>
                </c:pt>
                <c:pt idx="1956">
                  <c:v>124.618266163611</c:v>
                </c:pt>
                <c:pt idx="1957">
                  <c:v>124.681976933634</c:v>
                </c:pt>
                <c:pt idx="1958">
                  <c:v>124.745687703656</c:v>
                </c:pt>
                <c:pt idx="1959">
                  <c:v>124.809398473678</c:v>
                </c:pt>
                <c:pt idx="1960">
                  <c:v>124.87310924370099</c:v>
                </c:pt>
                <c:pt idx="1961">
                  <c:v>124.93682001372299</c:v>
                </c:pt>
                <c:pt idx="1962">
                  <c:v>125.00053078374501</c:v>
                </c:pt>
                <c:pt idx="1963">
                  <c:v>125.064241553768</c:v>
                </c:pt>
                <c:pt idx="1964">
                  <c:v>125.12795232379</c:v>
                </c:pt>
                <c:pt idx="1965">
                  <c:v>125.191663093812</c:v>
                </c:pt>
                <c:pt idx="1966">
                  <c:v>125.255373863834</c:v>
                </c:pt>
                <c:pt idx="1967">
                  <c:v>125.319084633857</c:v>
                </c:pt>
                <c:pt idx="1968">
                  <c:v>125.382795403879</c:v>
                </c:pt>
                <c:pt idx="1969">
                  <c:v>125.446506173901</c:v>
                </c:pt>
                <c:pt idx="1970">
                  <c:v>125.51021694392399</c:v>
                </c:pt>
                <c:pt idx="1971">
                  <c:v>125.57392771394601</c:v>
                </c:pt>
                <c:pt idx="1972">
                  <c:v>125.637638483968</c:v>
                </c:pt>
                <c:pt idx="1973">
                  <c:v>125.701349253991</c:v>
                </c:pt>
                <c:pt idx="1974">
                  <c:v>125.765060024013</c:v>
                </c:pt>
                <c:pt idx="1975">
                  <c:v>125.82877079403499</c:v>
                </c:pt>
                <c:pt idx="1976">
                  <c:v>125.89248156405699</c:v>
                </c:pt>
                <c:pt idx="1977">
                  <c:v>125.95619233408</c:v>
                </c:pt>
                <c:pt idx="1978">
                  <c:v>126.019903104102</c:v>
                </c:pt>
                <c:pt idx="1979">
                  <c:v>126.083613874124</c:v>
                </c:pt>
                <c:pt idx="1980">
                  <c:v>126.14732464414701</c:v>
                </c:pt>
                <c:pt idx="1981">
                  <c:v>126.211035414169</c:v>
                </c:pt>
                <c:pt idx="1982">
                  <c:v>126.274746184191</c:v>
                </c:pt>
                <c:pt idx="1983">
                  <c:v>126.338456954213</c:v>
                </c:pt>
                <c:pt idx="1984">
                  <c:v>126.40216772423599</c:v>
                </c:pt>
                <c:pt idx="1985">
                  <c:v>126.46587849425801</c:v>
                </c:pt>
                <c:pt idx="1986">
                  <c:v>126.52958926428001</c:v>
                </c:pt>
                <c:pt idx="1987">
                  <c:v>126.593300034303</c:v>
                </c:pt>
                <c:pt idx="1988">
                  <c:v>126.657010804325</c:v>
                </c:pt>
                <c:pt idx="1989">
                  <c:v>126.720721574347</c:v>
                </c:pt>
                <c:pt idx="1990">
                  <c:v>126.78443234437</c:v>
                </c:pt>
                <c:pt idx="1991">
                  <c:v>126.848143114392</c:v>
                </c:pt>
                <c:pt idx="1992">
                  <c:v>126.911853884414</c:v>
                </c:pt>
                <c:pt idx="1993">
                  <c:v>126.975564654436</c:v>
                </c:pt>
                <c:pt idx="1994">
                  <c:v>127.03927542445901</c:v>
                </c:pt>
                <c:pt idx="1995">
                  <c:v>127.10298619448101</c:v>
                </c:pt>
                <c:pt idx="1996">
                  <c:v>127.166696964503</c:v>
                </c:pt>
                <c:pt idx="1997">
                  <c:v>127.230407734526</c:v>
                </c:pt>
                <c:pt idx="1998">
                  <c:v>127.294118504548</c:v>
                </c:pt>
                <c:pt idx="1999">
                  <c:v>127.35782927456999</c:v>
                </c:pt>
                <c:pt idx="2000">
                  <c:v>127.421540044593</c:v>
                </c:pt>
                <c:pt idx="2001">
                  <c:v>127.485250814615</c:v>
                </c:pt>
                <c:pt idx="2002">
                  <c:v>127.548961584637</c:v>
                </c:pt>
                <c:pt idx="2003">
                  <c:v>127.612672354659</c:v>
                </c:pt>
                <c:pt idx="2004">
                  <c:v>127.676383124682</c:v>
                </c:pt>
                <c:pt idx="2005">
                  <c:v>127.740093894704</c:v>
                </c:pt>
                <c:pt idx="2006">
                  <c:v>127.803804664726</c:v>
                </c:pt>
                <c:pt idx="2007">
                  <c:v>127.867515434749</c:v>
                </c:pt>
                <c:pt idx="2008">
                  <c:v>127.93122620477099</c:v>
                </c:pt>
                <c:pt idx="2009">
                  <c:v>127.99493697479301</c:v>
                </c:pt>
                <c:pt idx="2010">
                  <c:v>128.058647744816</c:v>
                </c:pt>
                <c:pt idx="2011">
                  <c:v>128.122358514838</c:v>
                </c:pt>
                <c:pt idx="2012">
                  <c:v>128.18606928486</c:v>
                </c:pt>
                <c:pt idx="2013">
                  <c:v>128.249780054882</c:v>
                </c:pt>
                <c:pt idx="2014">
                  <c:v>128.31349082490499</c:v>
                </c:pt>
                <c:pt idx="2015">
                  <c:v>128.37720159492699</c:v>
                </c:pt>
                <c:pt idx="2016">
                  <c:v>128.44091236494901</c:v>
                </c:pt>
                <c:pt idx="2017">
                  <c:v>128.50462313497101</c:v>
                </c:pt>
                <c:pt idx="2018">
                  <c:v>128.56833390499401</c:v>
                </c:pt>
                <c:pt idx="2019">
                  <c:v>128.632044675016</c:v>
                </c:pt>
                <c:pt idx="2020">
                  <c:v>128.695755445038</c:v>
                </c:pt>
                <c:pt idx="2021">
                  <c:v>128.759466215061</c:v>
                </c:pt>
                <c:pt idx="2022">
                  <c:v>128.82317698508299</c:v>
                </c:pt>
                <c:pt idx="2023">
                  <c:v>128.88688775510499</c:v>
                </c:pt>
                <c:pt idx="2024">
                  <c:v>128.95059852512699</c:v>
                </c:pt>
                <c:pt idx="2025">
                  <c:v>129.01430929515001</c:v>
                </c:pt>
                <c:pt idx="2026">
                  <c:v>129.07802006517201</c:v>
                </c:pt>
                <c:pt idx="2027">
                  <c:v>129.14173083519401</c:v>
                </c:pt>
                <c:pt idx="2028">
                  <c:v>129.205441605217</c:v>
                </c:pt>
                <c:pt idx="2029">
                  <c:v>129.269152375239</c:v>
                </c:pt>
                <c:pt idx="2030">
                  <c:v>129.332863145261</c:v>
                </c:pt>
                <c:pt idx="2031">
                  <c:v>129.396573915283</c:v>
                </c:pt>
                <c:pt idx="2032">
                  <c:v>129.46028468530599</c:v>
                </c:pt>
                <c:pt idx="2033">
                  <c:v>129.52399545532799</c:v>
                </c:pt>
                <c:pt idx="2034">
                  <c:v>129.58770622534999</c:v>
                </c:pt>
                <c:pt idx="2035">
                  <c:v>129.65141699537301</c:v>
                </c:pt>
                <c:pt idx="2036">
                  <c:v>129.71512776539501</c:v>
                </c:pt>
                <c:pt idx="2037">
                  <c:v>129.77883853541701</c:v>
                </c:pt>
                <c:pt idx="2038">
                  <c:v>129.84254930543901</c:v>
                </c:pt>
                <c:pt idx="2039">
                  <c:v>129.906260075462</c:v>
                </c:pt>
                <c:pt idx="2040">
                  <c:v>129.969970845484</c:v>
                </c:pt>
                <c:pt idx="2041">
                  <c:v>130.033681615506</c:v>
                </c:pt>
                <c:pt idx="2042">
                  <c:v>130.09739238552899</c:v>
                </c:pt>
                <c:pt idx="2043">
                  <c:v>130.16110315555099</c:v>
                </c:pt>
                <c:pt idx="2044">
                  <c:v>130.22481392557299</c:v>
                </c:pt>
                <c:pt idx="2045">
                  <c:v>130.28852469559499</c:v>
                </c:pt>
                <c:pt idx="2046">
                  <c:v>130.35223546561801</c:v>
                </c:pt>
                <c:pt idx="2047">
                  <c:v>130.41594623564001</c:v>
                </c:pt>
                <c:pt idx="2048">
                  <c:v>130.47965700566201</c:v>
                </c:pt>
                <c:pt idx="2049">
                  <c:v>130.543367775685</c:v>
                </c:pt>
                <c:pt idx="2050">
                  <c:v>130.607078545707</c:v>
                </c:pt>
                <c:pt idx="2051">
                  <c:v>130.670789315729</c:v>
                </c:pt>
                <c:pt idx="2052">
                  <c:v>130.73450008575099</c:v>
                </c:pt>
                <c:pt idx="2053">
                  <c:v>130.79821085577399</c:v>
                </c:pt>
                <c:pt idx="2054">
                  <c:v>130.86192162579599</c:v>
                </c:pt>
                <c:pt idx="2055">
                  <c:v>130.92563239581801</c:v>
                </c:pt>
                <c:pt idx="2056">
                  <c:v>130.98934316584101</c:v>
                </c:pt>
                <c:pt idx="2057">
                  <c:v>131.05305393586301</c:v>
                </c:pt>
                <c:pt idx="2058">
                  <c:v>131.116764705885</c:v>
                </c:pt>
                <c:pt idx="2059">
                  <c:v>131.180475475907</c:v>
                </c:pt>
                <c:pt idx="2060">
                  <c:v>131.24418624593</c:v>
                </c:pt>
                <c:pt idx="2061">
                  <c:v>131.30789701595199</c:v>
                </c:pt>
                <c:pt idx="2062">
                  <c:v>131.37160778597399</c:v>
                </c:pt>
                <c:pt idx="2063">
                  <c:v>131.43531855599599</c:v>
                </c:pt>
                <c:pt idx="2064">
                  <c:v>131.49902932601901</c:v>
                </c:pt>
                <c:pt idx="2065">
                  <c:v>131.56274009604101</c:v>
                </c:pt>
                <c:pt idx="2066">
                  <c:v>131.62645086606301</c:v>
                </c:pt>
                <c:pt idx="2067">
                  <c:v>131.690161636086</c:v>
                </c:pt>
                <c:pt idx="2068">
                  <c:v>131.753872406108</c:v>
                </c:pt>
                <c:pt idx="2069">
                  <c:v>131.81758317613</c:v>
                </c:pt>
                <c:pt idx="2070">
                  <c:v>131.881293946152</c:v>
                </c:pt>
                <c:pt idx="2071">
                  <c:v>131.94500471617499</c:v>
                </c:pt>
                <c:pt idx="2072">
                  <c:v>132.00871548619699</c:v>
                </c:pt>
                <c:pt idx="2073">
                  <c:v>132.07242625621899</c:v>
                </c:pt>
                <c:pt idx="2074">
                  <c:v>132.13613702624201</c:v>
                </c:pt>
                <c:pt idx="2075">
                  <c:v>132.19984779626401</c:v>
                </c:pt>
                <c:pt idx="2076">
                  <c:v>132.26355856628601</c:v>
                </c:pt>
                <c:pt idx="2077">
                  <c:v>132.32726933630801</c:v>
                </c:pt>
                <c:pt idx="2078">
                  <c:v>132.390980106331</c:v>
                </c:pt>
                <c:pt idx="2079">
                  <c:v>132.454690876353</c:v>
                </c:pt>
                <c:pt idx="2080">
                  <c:v>132.518401646375</c:v>
                </c:pt>
                <c:pt idx="2081">
                  <c:v>132.58211241639799</c:v>
                </c:pt>
                <c:pt idx="2082">
                  <c:v>132.64582318641999</c:v>
                </c:pt>
                <c:pt idx="2083">
                  <c:v>132.70953395644199</c:v>
                </c:pt>
                <c:pt idx="2084">
                  <c:v>132.77324472646399</c:v>
                </c:pt>
                <c:pt idx="2085">
                  <c:v>132.83695549648701</c:v>
                </c:pt>
                <c:pt idx="2086">
                  <c:v>132.90066626650901</c:v>
                </c:pt>
                <c:pt idx="2087">
                  <c:v>132.964377036531</c:v>
                </c:pt>
                <c:pt idx="2088">
                  <c:v>133.028087806554</c:v>
                </c:pt>
                <c:pt idx="2089">
                  <c:v>133.091798576576</c:v>
                </c:pt>
                <c:pt idx="2090">
                  <c:v>133.155509346598</c:v>
                </c:pt>
                <c:pt idx="2091">
                  <c:v>133.21922011661999</c:v>
                </c:pt>
                <c:pt idx="2092">
                  <c:v>133.28293088664299</c:v>
                </c:pt>
                <c:pt idx="2093">
                  <c:v>133.34664165666501</c:v>
                </c:pt>
                <c:pt idx="2094">
                  <c:v>133.41035242668701</c:v>
                </c:pt>
                <c:pt idx="2095">
                  <c:v>133.47406319671001</c:v>
                </c:pt>
                <c:pt idx="2096">
                  <c:v>133.537773966732</c:v>
                </c:pt>
                <c:pt idx="2097">
                  <c:v>133.601484736754</c:v>
                </c:pt>
                <c:pt idx="2098">
                  <c:v>133.665195506776</c:v>
                </c:pt>
                <c:pt idx="2099">
                  <c:v>133.72890627679899</c:v>
                </c:pt>
                <c:pt idx="2100">
                  <c:v>133.79261704682099</c:v>
                </c:pt>
                <c:pt idx="2101">
                  <c:v>133.85632781684299</c:v>
                </c:pt>
                <c:pt idx="2102">
                  <c:v>133.92003858686601</c:v>
                </c:pt>
                <c:pt idx="2103">
                  <c:v>133.98374935688801</c:v>
                </c:pt>
                <c:pt idx="2104">
                  <c:v>134.04746012691001</c:v>
                </c:pt>
                <c:pt idx="2105">
                  <c:v>134.11117089693201</c:v>
                </c:pt>
                <c:pt idx="2106">
                  <c:v>134.174881666955</c:v>
                </c:pt>
                <c:pt idx="2107">
                  <c:v>134.238592436977</c:v>
                </c:pt>
                <c:pt idx="2108">
                  <c:v>134.302303206999</c:v>
                </c:pt>
                <c:pt idx="2109">
                  <c:v>134.366013977021</c:v>
                </c:pt>
                <c:pt idx="2110">
                  <c:v>134.42972474704399</c:v>
                </c:pt>
                <c:pt idx="2111">
                  <c:v>134.49343551706599</c:v>
                </c:pt>
                <c:pt idx="2112">
                  <c:v>134.55714628708799</c:v>
                </c:pt>
                <c:pt idx="2113">
                  <c:v>134.62085705711101</c:v>
                </c:pt>
                <c:pt idx="2114">
                  <c:v>134.68456782713301</c:v>
                </c:pt>
                <c:pt idx="2115">
                  <c:v>134.74827859715501</c:v>
                </c:pt>
                <c:pt idx="2116">
                  <c:v>134.81198936717701</c:v>
                </c:pt>
                <c:pt idx="2117">
                  <c:v>134.8757001372</c:v>
                </c:pt>
                <c:pt idx="2118">
                  <c:v>134.939410907222</c:v>
                </c:pt>
                <c:pt idx="2119">
                  <c:v>135.003121677244</c:v>
                </c:pt>
                <c:pt idx="2120">
                  <c:v>135.06683244726699</c:v>
                </c:pt>
                <c:pt idx="2121">
                  <c:v>135.13054321728899</c:v>
                </c:pt>
                <c:pt idx="2122">
                  <c:v>135.19425398731099</c:v>
                </c:pt>
                <c:pt idx="2123">
                  <c:v>135.25796475733301</c:v>
                </c:pt>
                <c:pt idx="2124">
                  <c:v>135.32167552735601</c:v>
                </c:pt>
                <c:pt idx="2125">
                  <c:v>135.38538629737801</c:v>
                </c:pt>
                <c:pt idx="2126">
                  <c:v>135.4490970674</c:v>
                </c:pt>
                <c:pt idx="2127">
                  <c:v>135.512807837423</c:v>
                </c:pt>
                <c:pt idx="2128">
                  <c:v>135.576518607445</c:v>
                </c:pt>
                <c:pt idx="2129">
                  <c:v>135.64022937746699</c:v>
                </c:pt>
                <c:pt idx="2130">
                  <c:v>135.70394014748899</c:v>
                </c:pt>
                <c:pt idx="2131">
                  <c:v>135.76765091751199</c:v>
                </c:pt>
                <c:pt idx="2132">
                  <c:v>135.83136168753401</c:v>
                </c:pt>
                <c:pt idx="2133">
                  <c:v>135.89507245755601</c:v>
                </c:pt>
                <c:pt idx="2134">
                  <c:v>135.958783227579</c:v>
                </c:pt>
                <c:pt idx="2135">
                  <c:v>136.022493997601</c:v>
                </c:pt>
                <c:pt idx="2136">
                  <c:v>136.086204767623</c:v>
                </c:pt>
                <c:pt idx="2137">
                  <c:v>136.149915537645</c:v>
                </c:pt>
                <c:pt idx="2138">
                  <c:v>136.21362630766799</c:v>
                </c:pt>
                <c:pt idx="2139">
                  <c:v>136.27733707768999</c:v>
                </c:pt>
                <c:pt idx="2140">
                  <c:v>136.34104784771199</c:v>
                </c:pt>
                <c:pt idx="2141">
                  <c:v>136.40475861773501</c:v>
                </c:pt>
                <c:pt idx="2142">
                  <c:v>136.46846938775701</c:v>
                </c:pt>
                <c:pt idx="2143">
                  <c:v>136.53218015777901</c:v>
                </c:pt>
                <c:pt idx="2144">
                  <c:v>136.59589092780101</c:v>
                </c:pt>
                <c:pt idx="2145">
                  <c:v>136.659601697824</c:v>
                </c:pt>
                <c:pt idx="2146">
                  <c:v>136.723312467846</c:v>
                </c:pt>
                <c:pt idx="2147">
                  <c:v>136.787023237868</c:v>
                </c:pt>
                <c:pt idx="2148">
                  <c:v>136.85073400789099</c:v>
                </c:pt>
                <c:pt idx="2149">
                  <c:v>136.91444477791299</c:v>
                </c:pt>
                <c:pt idx="2150">
                  <c:v>136.97815554793499</c:v>
                </c:pt>
                <c:pt idx="2151">
                  <c:v>137.04186631795699</c:v>
                </c:pt>
                <c:pt idx="2152">
                  <c:v>137.10557708798001</c:v>
                </c:pt>
                <c:pt idx="2153">
                  <c:v>137.16928785800201</c:v>
                </c:pt>
                <c:pt idx="2154">
                  <c:v>137.23299862802401</c:v>
                </c:pt>
                <c:pt idx="2155">
                  <c:v>137.296709398047</c:v>
                </c:pt>
                <c:pt idx="2156">
                  <c:v>137.360420168069</c:v>
                </c:pt>
                <c:pt idx="2157">
                  <c:v>137.424130938091</c:v>
                </c:pt>
                <c:pt idx="2158">
                  <c:v>137.487841708113</c:v>
                </c:pt>
                <c:pt idx="2159">
                  <c:v>137.55155247813599</c:v>
                </c:pt>
                <c:pt idx="2160">
                  <c:v>137.61526324815799</c:v>
                </c:pt>
                <c:pt idx="2161">
                  <c:v>137.67897401818001</c:v>
                </c:pt>
                <c:pt idx="2162">
                  <c:v>137.74268478820201</c:v>
                </c:pt>
                <c:pt idx="2163">
                  <c:v>137.80639555822501</c:v>
                </c:pt>
                <c:pt idx="2164">
                  <c:v>137.870106328247</c:v>
                </c:pt>
                <c:pt idx="2165">
                  <c:v>137.933817098269</c:v>
                </c:pt>
                <c:pt idx="2166">
                  <c:v>137.997527868292</c:v>
                </c:pt>
                <c:pt idx="2167">
                  <c:v>138.06123863831399</c:v>
                </c:pt>
                <c:pt idx="2168">
                  <c:v>138.12494940833599</c:v>
                </c:pt>
                <c:pt idx="2169">
                  <c:v>138.18866017835799</c:v>
                </c:pt>
                <c:pt idx="2170">
                  <c:v>138.25237094838101</c:v>
                </c:pt>
                <c:pt idx="2171">
                  <c:v>138.31608171840301</c:v>
                </c:pt>
                <c:pt idx="2172">
                  <c:v>138.37979248842501</c:v>
                </c:pt>
                <c:pt idx="2173">
                  <c:v>138.443503258448</c:v>
                </c:pt>
                <c:pt idx="2174">
                  <c:v>138.50721402847</c:v>
                </c:pt>
                <c:pt idx="2175">
                  <c:v>138.570924798492</c:v>
                </c:pt>
                <c:pt idx="2176">
                  <c:v>138.634635568514</c:v>
                </c:pt>
                <c:pt idx="2177">
                  <c:v>138.69834633853699</c:v>
                </c:pt>
                <c:pt idx="2178">
                  <c:v>138.76205710855899</c:v>
                </c:pt>
                <c:pt idx="2179">
                  <c:v>138.82576787858099</c:v>
                </c:pt>
                <c:pt idx="2180">
                  <c:v>138.88947864860401</c:v>
                </c:pt>
                <c:pt idx="2181">
                  <c:v>138.95318941862601</c:v>
                </c:pt>
                <c:pt idx="2182">
                  <c:v>139.01690018864801</c:v>
                </c:pt>
                <c:pt idx="2183">
                  <c:v>139.08061095867001</c:v>
                </c:pt>
                <c:pt idx="2184">
                  <c:v>139.144321728693</c:v>
                </c:pt>
                <c:pt idx="2185">
                  <c:v>139.208032498715</c:v>
                </c:pt>
                <c:pt idx="2186">
                  <c:v>139.271743268737</c:v>
                </c:pt>
                <c:pt idx="2187">
                  <c:v>139.33545403875999</c:v>
                </c:pt>
                <c:pt idx="2188">
                  <c:v>139.39916480878199</c:v>
                </c:pt>
                <c:pt idx="2189">
                  <c:v>139.46287557880399</c:v>
                </c:pt>
                <c:pt idx="2190">
                  <c:v>139.52658634882599</c:v>
                </c:pt>
                <c:pt idx="2191">
                  <c:v>139.59029711884901</c:v>
                </c:pt>
                <c:pt idx="2192">
                  <c:v>139.65400788887101</c:v>
                </c:pt>
                <c:pt idx="2193">
                  <c:v>139.71771865889301</c:v>
                </c:pt>
                <c:pt idx="2194">
                  <c:v>139.781429428916</c:v>
                </c:pt>
                <c:pt idx="2195">
                  <c:v>139.845140198938</c:v>
                </c:pt>
                <c:pt idx="2196">
                  <c:v>139.90885096896</c:v>
                </c:pt>
                <c:pt idx="2197">
                  <c:v>139.97256173898199</c:v>
                </c:pt>
                <c:pt idx="2198">
                  <c:v>140.03627250900499</c:v>
                </c:pt>
                <c:pt idx="2199">
                  <c:v>140.09998327902699</c:v>
                </c:pt>
                <c:pt idx="2200">
                  <c:v>140.16369404904901</c:v>
                </c:pt>
                <c:pt idx="2201">
                  <c:v>140.22740481907201</c:v>
                </c:pt>
                <c:pt idx="2202">
                  <c:v>140.29111558909401</c:v>
                </c:pt>
                <c:pt idx="2203">
                  <c:v>140.354826359116</c:v>
                </c:pt>
                <c:pt idx="2204">
                  <c:v>140.418537129138</c:v>
                </c:pt>
                <c:pt idx="2205">
                  <c:v>140.482247899161</c:v>
                </c:pt>
                <c:pt idx="2206">
                  <c:v>140.54595866918299</c:v>
                </c:pt>
                <c:pt idx="2207">
                  <c:v>140.60966943920499</c:v>
                </c:pt>
                <c:pt idx="2208">
                  <c:v>140.67338020922699</c:v>
                </c:pt>
                <c:pt idx="2209">
                  <c:v>140.73709097925001</c:v>
                </c:pt>
                <c:pt idx="2210">
                  <c:v>140.80080174927201</c:v>
                </c:pt>
                <c:pt idx="2211">
                  <c:v>140.86451251929401</c:v>
                </c:pt>
                <c:pt idx="2212">
                  <c:v>140.928223289317</c:v>
                </c:pt>
                <c:pt idx="2213">
                  <c:v>140.991934059339</c:v>
                </c:pt>
                <c:pt idx="2214">
                  <c:v>141.055644829361</c:v>
                </c:pt>
                <c:pt idx="2215">
                  <c:v>141.119355599383</c:v>
                </c:pt>
                <c:pt idx="2216">
                  <c:v>141.18306636940599</c:v>
                </c:pt>
                <c:pt idx="2217">
                  <c:v>141.24677713942799</c:v>
                </c:pt>
                <c:pt idx="2218">
                  <c:v>141.31048790944999</c:v>
                </c:pt>
                <c:pt idx="2219">
                  <c:v>141.37419867947301</c:v>
                </c:pt>
                <c:pt idx="2220">
                  <c:v>141.43790944949501</c:v>
                </c:pt>
                <c:pt idx="2221">
                  <c:v>141.50162021951701</c:v>
                </c:pt>
                <c:pt idx="2222">
                  <c:v>141.56533098953901</c:v>
                </c:pt>
                <c:pt idx="2223">
                  <c:v>141.629041759562</c:v>
                </c:pt>
                <c:pt idx="2224">
                  <c:v>141.692752529584</c:v>
                </c:pt>
                <c:pt idx="2225">
                  <c:v>141.756463299606</c:v>
                </c:pt>
                <c:pt idx="2226">
                  <c:v>141.82017406962899</c:v>
                </c:pt>
                <c:pt idx="2227">
                  <c:v>141.88388483965099</c:v>
                </c:pt>
                <c:pt idx="2228">
                  <c:v>141.94759560967299</c:v>
                </c:pt>
                <c:pt idx="2229">
                  <c:v>142.01130637969499</c:v>
                </c:pt>
                <c:pt idx="2230">
                  <c:v>142.07501714971801</c:v>
                </c:pt>
                <c:pt idx="2231">
                  <c:v>142.13872791974001</c:v>
                </c:pt>
                <c:pt idx="2232">
                  <c:v>142.202438689762</c:v>
                </c:pt>
                <c:pt idx="2233">
                  <c:v>142.266149459785</c:v>
                </c:pt>
                <c:pt idx="2234">
                  <c:v>142.329860229807</c:v>
                </c:pt>
                <c:pt idx="2235">
                  <c:v>142.393570999829</c:v>
                </c:pt>
                <c:pt idx="2236">
                  <c:v>142.45728176985099</c:v>
                </c:pt>
                <c:pt idx="2237">
                  <c:v>142.52099253987399</c:v>
                </c:pt>
                <c:pt idx="2238">
                  <c:v>142.58470330989601</c:v>
                </c:pt>
                <c:pt idx="2239">
                  <c:v>142.64841407991801</c:v>
                </c:pt>
                <c:pt idx="2240">
                  <c:v>142.71212484994101</c:v>
                </c:pt>
                <c:pt idx="2241">
                  <c:v>142.775835619963</c:v>
                </c:pt>
                <c:pt idx="2242">
                  <c:v>142.839546389985</c:v>
                </c:pt>
                <c:pt idx="2243">
                  <c:v>142.903257160007</c:v>
                </c:pt>
                <c:pt idx="2244">
                  <c:v>142.96696793002999</c:v>
                </c:pt>
                <c:pt idx="2245">
                  <c:v>143.03067870005199</c:v>
                </c:pt>
                <c:pt idx="2246">
                  <c:v>143.09438947007399</c:v>
                </c:pt>
                <c:pt idx="2247">
                  <c:v>143.15810024009701</c:v>
                </c:pt>
                <c:pt idx="2248">
                  <c:v>143.22181101011901</c:v>
                </c:pt>
                <c:pt idx="2249">
                  <c:v>143.28552178014101</c:v>
                </c:pt>
                <c:pt idx="2250">
                  <c:v>143.34923255016301</c:v>
                </c:pt>
                <c:pt idx="2251">
                  <c:v>143.412943320186</c:v>
                </c:pt>
                <c:pt idx="2252">
                  <c:v>143.476654090208</c:v>
                </c:pt>
                <c:pt idx="2253">
                  <c:v>143.54036486023</c:v>
                </c:pt>
                <c:pt idx="2254">
                  <c:v>143.604075630252</c:v>
                </c:pt>
                <c:pt idx="2255">
                  <c:v>143.66778640027499</c:v>
                </c:pt>
                <c:pt idx="2256">
                  <c:v>143.73149717029699</c:v>
                </c:pt>
                <c:pt idx="2257">
                  <c:v>143.79520794031899</c:v>
                </c:pt>
                <c:pt idx="2258">
                  <c:v>143.85891871034201</c:v>
                </c:pt>
                <c:pt idx="2259">
                  <c:v>143.92262948036401</c:v>
                </c:pt>
                <c:pt idx="2260">
                  <c:v>143.98634025038601</c:v>
                </c:pt>
                <c:pt idx="2261">
                  <c:v>144.05005102040801</c:v>
                </c:pt>
                <c:pt idx="2262">
                  <c:v>144.113761790431</c:v>
                </c:pt>
                <c:pt idx="2263">
                  <c:v>144.177472560453</c:v>
                </c:pt>
                <c:pt idx="2264">
                  <c:v>144.241183330475</c:v>
                </c:pt>
                <c:pt idx="2265">
                  <c:v>144.30489410049799</c:v>
                </c:pt>
                <c:pt idx="2266">
                  <c:v>144.36860487051999</c:v>
                </c:pt>
                <c:pt idx="2267">
                  <c:v>144.43231564054199</c:v>
                </c:pt>
                <c:pt idx="2268">
                  <c:v>144.49602641056401</c:v>
                </c:pt>
                <c:pt idx="2269">
                  <c:v>144.55973718058701</c:v>
                </c:pt>
                <c:pt idx="2270">
                  <c:v>144.62344795060901</c:v>
                </c:pt>
                <c:pt idx="2271">
                  <c:v>144.687158720631</c:v>
                </c:pt>
                <c:pt idx="2272">
                  <c:v>144.750869490654</c:v>
                </c:pt>
                <c:pt idx="2273">
                  <c:v>144.814580260676</c:v>
                </c:pt>
                <c:pt idx="2274">
                  <c:v>144.87829103069799</c:v>
                </c:pt>
                <c:pt idx="2275">
                  <c:v>144.94200180071999</c:v>
                </c:pt>
                <c:pt idx="2276">
                  <c:v>145.00571257074299</c:v>
                </c:pt>
                <c:pt idx="2277">
                  <c:v>145.06942334076501</c:v>
                </c:pt>
                <c:pt idx="2278">
                  <c:v>145.13313411078701</c:v>
                </c:pt>
                <c:pt idx="2279">
                  <c:v>145.19684488081</c:v>
                </c:pt>
                <c:pt idx="2280">
                  <c:v>145.260555650832</c:v>
                </c:pt>
                <c:pt idx="2281">
                  <c:v>145.324266420854</c:v>
                </c:pt>
                <c:pt idx="2282">
                  <c:v>145.387977190876</c:v>
                </c:pt>
                <c:pt idx="2283">
                  <c:v>145.45168796089899</c:v>
                </c:pt>
                <c:pt idx="2284">
                  <c:v>145.51539873092099</c:v>
                </c:pt>
                <c:pt idx="2285">
                  <c:v>145.57910950094299</c:v>
                </c:pt>
                <c:pt idx="2286">
                  <c:v>145.64282027096601</c:v>
                </c:pt>
                <c:pt idx="2287">
                  <c:v>145.70653104098801</c:v>
                </c:pt>
                <c:pt idx="2288">
                  <c:v>145.77024181101001</c:v>
                </c:pt>
                <c:pt idx="2289">
                  <c:v>145.83395258103201</c:v>
                </c:pt>
                <c:pt idx="2290">
                  <c:v>145.897663351055</c:v>
                </c:pt>
                <c:pt idx="2291">
                  <c:v>145.961374121077</c:v>
                </c:pt>
                <c:pt idx="2292">
                  <c:v>146.025084891099</c:v>
                </c:pt>
                <c:pt idx="2293">
                  <c:v>146.08879566112199</c:v>
                </c:pt>
                <c:pt idx="2294">
                  <c:v>146.15250643114399</c:v>
                </c:pt>
                <c:pt idx="2295">
                  <c:v>146.21621720116599</c:v>
                </c:pt>
                <c:pt idx="2296">
                  <c:v>146.27992797118799</c:v>
                </c:pt>
                <c:pt idx="2297">
                  <c:v>146.34363874121101</c:v>
                </c:pt>
                <c:pt idx="2298">
                  <c:v>146.40734951123301</c:v>
                </c:pt>
                <c:pt idx="2299">
                  <c:v>146.47106028125501</c:v>
                </c:pt>
                <c:pt idx="2300">
                  <c:v>146.534771051278</c:v>
                </c:pt>
                <c:pt idx="2301">
                  <c:v>146.5984818213</c:v>
                </c:pt>
                <c:pt idx="2302">
                  <c:v>146.662192591322</c:v>
                </c:pt>
                <c:pt idx="2303">
                  <c:v>146.725903361344</c:v>
                </c:pt>
                <c:pt idx="2304">
                  <c:v>146.78961413136699</c:v>
                </c:pt>
                <c:pt idx="2305">
                  <c:v>146.85332490138899</c:v>
                </c:pt>
                <c:pt idx="2306">
                  <c:v>146.91703567141101</c:v>
                </c:pt>
                <c:pt idx="2307">
                  <c:v>146.98074644143301</c:v>
                </c:pt>
                <c:pt idx="2308">
                  <c:v>147.04445721145601</c:v>
                </c:pt>
                <c:pt idx="2309">
                  <c:v>147.108167981478</c:v>
                </c:pt>
                <c:pt idx="2310">
                  <c:v>147.1718787515</c:v>
                </c:pt>
                <c:pt idx="2311">
                  <c:v>147.235589521523</c:v>
                </c:pt>
                <c:pt idx="2312">
                  <c:v>147.29930029154499</c:v>
                </c:pt>
                <c:pt idx="2313">
                  <c:v>147.36301106156699</c:v>
                </c:pt>
                <c:pt idx="2314">
                  <c:v>147.42672183158899</c:v>
                </c:pt>
                <c:pt idx="2315">
                  <c:v>147.49043260161201</c:v>
                </c:pt>
                <c:pt idx="2316">
                  <c:v>147.55414337163401</c:v>
                </c:pt>
                <c:pt idx="2317">
                  <c:v>147.61785414165601</c:v>
                </c:pt>
                <c:pt idx="2318">
                  <c:v>147.681564911679</c:v>
                </c:pt>
                <c:pt idx="2319">
                  <c:v>147.745275681701</c:v>
                </c:pt>
                <c:pt idx="2320">
                  <c:v>147.808986451723</c:v>
                </c:pt>
                <c:pt idx="2321">
                  <c:v>147.872697221745</c:v>
                </c:pt>
                <c:pt idx="2322">
                  <c:v>147.93640799176799</c:v>
                </c:pt>
                <c:pt idx="2323">
                  <c:v>148.00011876178999</c:v>
                </c:pt>
                <c:pt idx="2324">
                  <c:v>148.06382953181199</c:v>
                </c:pt>
                <c:pt idx="2325">
                  <c:v>148.12754030183501</c:v>
                </c:pt>
                <c:pt idx="2326">
                  <c:v>148.19125107185701</c:v>
                </c:pt>
                <c:pt idx="2327">
                  <c:v>148.25496184187901</c:v>
                </c:pt>
                <c:pt idx="2328">
                  <c:v>148.31867261190101</c:v>
                </c:pt>
                <c:pt idx="2329">
                  <c:v>148.382383381924</c:v>
                </c:pt>
                <c:pt idx="2330">
                  <c:v>148.446094151946</c:v>
                </c:pt>
                <c:pt idx="2331">
                  <c:v>148.509804921968</c:v>
                </c:pt>
                <c:pt idx="2332">
                  <c:v>148.57351569199099</c:v>
                </c:pt>
                <c:pt idx="2333">
                  <c:v>148.63722646201299</c:v>
                </c:pt>
                <c:pt idx="2334">
                  <c:v>148.70093723203499</c:v>
                </c:pt>
                <c:pt idx="2335">
                  <c:v>148.76464800205699</c:v>
                </c:pt>
                <c:pt idx="2336">
                  <c:v>148.82835877208001</c:v>
                </c:pt>
                <c:pt idx="2337">
                  <c:v>148.89206954210201</c:v>
                </c:pt>
                <c:pt idx="2338">
                  <c:v>148.95578031212401</c:v>
                </c:pt>
                <c:pt idx="2339">
                  <c:v>149.019491082147</c:v>
                </c:pt>
                <c:pt idx="2340">
                  <c:v>149.083201852169</c:v>
                </c:pt>
                <c:pt idx="2341">
                  <c:v>149.146912622191</c:v>
                </c:pt>
                <c:pt idx="2342">
                  <c:v>149.21062339221299</c:v>
                </c:pt>
                <c:pt idx="2343">
                  <c:v>149.27433416223599</c:v>
                </c:pt>
                <c:pt idx="2344">
                  <c:v>149.33804493225799</c:v>
                </c:pt>
                <c:pt idx="2345">
                  <c:v>149.40175570228001</c:v>
                </c:pt>
                <c:pt idx="2346">
                  <c:v>149.46546647230301</c:v>
                </c:pt>
                <c:pt idx="2347">
                  <c:v>149.52917724232501</c:v>
                </c:pt>
                <c:pt idx="2348">
                  <c:v>149.592888012347</c:v>
                </c:pt>
                <c:pt idx="2349">
                  <c:v>149.656598782369</c:v>
                </c:pt>
                <c:pt idx="2350">
                  <c:v>149.720309552392</c:v>
                </c:pt>
                <c:pt idx="2351">
                  <c:v>149.78402032241399</c:v>
                </c:pt>
                <c:pt idx="2352">
                  <c:v>149.84773109243599</c:v>
                </c:pt>
                <c:pt idx="2353">
                  <c:v>149.91144186245799</c:v>
                </c:pt>
                <c:pt idx="2354">
                  <c:v>149.97515263248101</c:v>
                </c:pt>
                <c:pt idx="2355">
                  <c:v>150.03886340250301</c:v>
                </c:pt>
                <c:pt idx="2356">
                  <c:v>150.10257417252501</c:v>
                </c:pt>
                <c:pt idx="2357">
                  <c:v>150.166284942548</c:v>
                </c:pt>
                <c:pt idx="2358">
                  <c:v>150.22999571257</c:v>
                </c:pt>
                <c:pt idx="2359">
                  <c:v>150.293706482592</c:v>
                </c:pt>
                <c:pt idx="2360">
                  <c:v>150.357417252614</c:v>
                </c:pt>
                <c:pt idx="2361">
                  <c:v>150.42112802263699</c:v>
                </c:pt>
                <c:pt idx="2362">
                  <c:v>150.48483879265899</c:v>
                </c:pt>
                <c:pt idx="2363">
                  <c:v>150.54854956268099</c:v>
                </c:pt>
                <c:pt idx="2364">
                  <c:v>150.61226033270401</c:v>
                </c:pt>
                <c:pt idx="2365">
                  <c:v>150.67597110272601</c:v>
                </c:pt>
                <c:pt idx="2366">
                  <c:v>150.73968187274801</c:v>
                </c:pt>
                <c:pt idx="2367">
                  <c:v>150.80339264277001</c:v>
                </c:pt>
                <c:pt idx="2368">
                  <c:v>150.867103412793</c:v>
                </c:pt>
                <c:pt idx="2369">
                  <c:v>150.930814182815</c:v>
                </c:pt>
                <c:pt idx="2370">
                  <c:v>150.994524952837</c:v>
                </c:pt>
                <c:pt idx="2371">
                  <c:v>151.05823572285999</c:v>
                </c:pt>
                <c:pt idx="2372">
                  <c:v>151.12194649288199</c:v>
                </c:pt>
                <c:pt idx="2373">
                  <c:v>151.18565726290399</c:v>
                </c:pt>
                <c:pt idx="2374">
                  <c:v>151.24936803292599</c:v>
                </c:pt>
                <c:pt idx="2375">
                  <c:v>151.31307880294901</c:v>
                </c:pt>
                <c:pt idx="2376">
                  <c:v>151.37678957297101</c:v>
                </c:pt>
                <c:pt idx="2377">
                  <c:v>151.440500342993</c:v>
                </c:pt>
                <c:pt idx="2378">
                  <c:v>151.504211113016</c:v>
                </c:pt>
                <c:pt idx="2379">
                  <c:v>151.567921883038</c:v>
                </c:pt>
                <c:pt idx="2380">
                  <c:v>151.63163265306</c:v>
                </c:pt>
                <c:pt idx="2381">
                  <c:v>151.69534342308199</c:v>
                </c:pt>
                <c:pt idx="2382">
                  <c:v>151.75905419310499</c:v>
                </c:pt>
                <c:pt idx="2383">
                  <c:v>151.82276496312701</c:v>
                </c:pt>
                <c:pt idx="2384">
                  <c:v>151.88647573314901</c:v>
                </c:pt>
                <c:pt idx="2385">
                  <c:v>151.95018650317201</c:v>
                </c:pt>
                <c:pt idx="2386">
                  <c:v>152.013897273194</c:v>
                </c:pt>
                <c:pt idx="2387">
                  <c:v>152.077608043216</c:v>
                </c:pt>
                <c:pt idx="2388">
                  <c:v>152.141318813238</c:v>
                </c:pt>
                <c:pt idx="2389">
                  <c:v>152.20502958326099</c:v>
                </c:pt>
                <c:pt idx="2390">
                  <c:v>152.26874035328299</c:v>
                </c:pt>
                <c:pt idx="2391">
                  <c:v>152.33245112330499</c:v>
                </c:pt>
                <c:pt idx="2392">
                  <c:v>152.39616189332801</c:v>
                </c:pt>
                <c:pt idx="2393">
                  <c:v>152.45987266335001</c:v>
                </c:pt>
                <c:pt idx="2394">
                  <c:v>152.52358343337201</c:v>
                </c:pt>
                <c:pt idx="2395">
                  <c:v>152.58729420339401</c:v>
                </c:pt>
                <c:pt idx="2396">
                  <c:v>152.651004973417</c:v>
                </c:pt>
                <c:pt idx="2397">
                  <c:v>152.714715743439</c:v>
                </c:pt>
                <c:pt idx="2398">
                  <c:v>152.778426513461</c:v>
                </c:pt>
                <c:pt idx="2399">
                  <c:v>152.842137283483</c:v>
                </c:pt>
                <c:pt idx="2400">
                  <c:v>152.90584805350599</c:v>
                </c:pt>
                <c:pt idx="2401">
                  <c:v>152.96955882352799</c:v>
                </c:pt>
                <c:pt idx="2402">
                  <c:v>153.03326959354999</c:v>
                </c:pt>
                <c:pt idx="2403">
                  <c:v>153.09698036357301</c:v>
                </c:pt>
                <c:pt idx="2404">
                  <c:v>153.16069113359501</c:v>
                </c:pt>
                <c:pt idx="2405">
                  <c:v>153.22440190361701</c:v>
                </c:pt>
                <c:pt idx="2406">
                  <c:v>153.28811267363901</c:v>
                </c:pt>
                <c:pt idx="2407">
                  <c:v>153.351823443662</c:v>
                </c:pt>
                <c:pt idx="2408">
                  <c:v>153.415534213684</c:v>
                </c:pt>
                <c:pt idx="2409">
                  <c:v>153.479244983706</c:v>
                </c:pt>
                <c:pt idx="2410">
                  <c:v>153.54295575372899</c:v>
                </c:pt>
                <c:pt idx="2411">
                  <c:v>153.60666652375099</c:v>
                </c:pt>
                <c:pt idx="2412">
                  <c:v>153.67037729377299</c:v>
                </c:pt>
                <c:pt idx="2413">
                  <c:v>153.73408806379501</c:v>
                </c:pt>
                <c:pt idx="2414">
                  <c:v>153.79779883381801</c:v>
                </c:pt>
                <c:pt idx="2415">
                  <c:v>153.86150960384001</c:v>
                </c:pt>
                <c:pt idx="2416">
                  <c:v>153.925220373862</c:v>
                </c:pt>
                <c:pt idx="2417">
                  <c:v>153.988931143885</c:v>
                </c:pt>
                <c:pt idx="2418">
                  <c:v>154.052641913907</c:v>
                </c:pt>
                <c:pt idx="2419">
                  <c:v>154.11635268392899</c:v>
                </c:pt>
                <c:pt idx="2420">
                  <c:v>154.18006345395099</c:v>
                </c:pt>
                <c:pt idx="2421">
                  <c:v>154.24377422397399</c:v>
                </c:pt>
                <c:pt idx="2422">
                  <c:v>154.30748499399601</c:v>
                </c:pt>
                <c:pt idx="2423">
                  <c:v>154.37119576401801</c:v>
                </c:pt>
                <c:pt idx="2424">
                  <c:v>154.434906534041</c:v>
                </c:pt>
                <c:pt idx="2425">
                  <c:v>154.498617304063</c:v>
                </c:pt>
                <c:pt idx="2426">
                  <c:v>154.562328074085</c:v>
                </c:pt>
                <c:pt idx="2427">
                  <c:v>154.626038844107</c:v>
                </c:pt>
                <c:pt idx="2428">
                  <c:v>154.68974961412999</c:v>
                </c:pt>
                <c:pt idx="2429">
                  <c:v>154.75346038415199</c:v>
                </c:pt>
                <c:pt idx="2430">
                  <c:v>154.81717115417399</c:v>
                </c:pt>
                <c:pt idx="2431">
                  <c:v>154.88088192419701</c:v>
                </c:pt>
                <c:pt idx="2432">
                  <c:v>154.94459269421901</c:v>
                </c:pt>
                <c:pt idx="2433">
                  <c:v>155.00830346424101</c:v>
                </c:pt>
                <c:pt idx="2434">
                  <c:v>155.07201423426301</c:v>
                </c:pt>
                <c:pt idx="2435">
                  <c:v>155.135725004286</c:v>
                </c:pt>
                <c:pt idx="2436">
                  <c:v>155.199435774308</c:v>
                </c:pt>
                <c:pt idx="2437">
                  <c:v>155.26314654433</c:v>
                </c:pt>
                <c:pt idx="2438">
                  <c:v>155.32685731435299</c:v>
                </c:pt>
                <c:pt idx="2439">
                  <c:v>155.39056808437499</c:v>
                </c:pt>
                <c:pt idx="2440">
                  <c:v>155.45427885439699</c:v>
                </c:pt>
                <c:pt idx="2441">
                  <c:v>155.51798962441899</c:v>
                </c:pt>
                <c:pt idx="2442">
                  <c:v>155.58170039444201</c:v>
                </c:pt>
                <c:pt idx="2443">
                  <c:v>155.64541116446401</c:v>
                </c:pt>
                <c:pt idx="2444">
                  <c:v>155.70912193448601</c:v>
                </c:pt>
                <c:pt idx="2445">
                  <c:v>155.772832704509</c:v>
                </c:pt>
                <c:pt idx="2446">
                  <c:v>155.836543474531</c:v>
                </c:pt>
                <c:pt idx="2447">
                  <c:v>155.900254244553</c:v>
                </c:pt>
                <c:pt idx="2448">
                  <c:v>155.963965014575</c:v>
                </c:pt>
                <c:pt idx="2449">
                  <c:v>156.02767578459799</c:v>
                </c:pt>
                <c:pt idx="2450">
                  <c:v>156.09138655461999</c:v>
                </c:pt>
                <c:pt idx="2451">
                  <c:v>156.15509732464201</c:v>
                </c:pt>
                <c:pt idx="2452">
                  <c:v>156.21880809466401</c:v>
                </c:pt>
                <c:pt idx="2453">
                  <c:v>156.28251886468701</c:v>
                </c:pt>
                <c:pt idx="2454">
                  <c:v>156.346229634709</c:v>
                </c:pt>
                <c:pt idx="2455">
                  <c:v>156.409940404731</c:v>
                </c:pt>
                <c:pt idx="2456">
                  <c:v>156.473651174754</c:v>
                </c:pt>
                <c:pt idx="2457">
                  <c:v>156.53736194477599</c:v>
                </c:pt>
                <c:pt idx="2458">
                  <c:v>156.60107271479799</c:v>
                </c:pt>
                <c:pt idx="2459">
                  <c:v>156.66478348481999</c:v>
                </c:pt>
                <c:pt idx="2460">
                  <c:v>156.72849425484301</c:v>
                </c:pt>
                <c:pt idx="2461">
                  <c:v>156.79220502486501</c:v>
                </c:pt>
                <c:pt idx="2462">
                  <c:v>156.85591579488701</c:v>
                </c:pt>
                <c:pt idx="2463">
                  <c:v>156.91962656491</c:v>
                </c:pt>
                <c:pt idx="2464">
                  <c:v>156.983337334932</c:v>
                </c:pt>
                <c:pt idx="2465">
                  <c:v>157.047048104954</c:v>
                </c:pt>
                <c:pt idx="2466">
                  <c:v>157.110758874976</c:v>
                </c:pt>
                <c:pt idx="2467">
                  <c:v>157.17446964499899</c:v>
                </c:pt>
                <c:pt idx="2468">
                  <c:v>157.23818041502099</c:v>
                </c:pt>
                <c:pt idx="2469">
                  <c:v>157.30189118504299</c:v>
                </c:pt>
                <c:pt idx="2470">
                  <c:v>157.36560195506601</c:v>
                </c:pt>
                <c:pt idx="2471">
                  <c:v>157.42931272508801</c:v>
                </c:pt>
                <c:pt idx="2472">
                  <c:v>157.49302349511001</c:v>
                </c:pt>
                <c:pt idx="2473">
                  <c:v>157.55673426513201</c:v>
                </c:pt>
                <c:pt idx="2474">
                  <c:v>157.620445035155</c:v>
                </c:pt>
                <c:pt idx="2475">
                  <c:v>157.684155805177</c:v>
                </c:pt>
                <c:pt idx="2476">
                  <c:v>157.747866575199</c:v>
                </c:pt>
                <c:pt idx="2477">
                  <c:v>157.81157734522199</c:v>
                </c:pt>
                <c:pt idx="2478">
                  <c:v>157.87528811524399</c:v>
                </c:pt>
                <c:pt idx="2479">
                  <c:v>157.93899888526599</c:v>
                </c:pt>
                <c:pt idx="2480">
                  <c:v>158.00270965528799</c:v>
                </c:pt>
                <c:pt idx="2481">
                  <c:v>158.06642042531101</c:v>
                </c:pt>
                <c:pt idx="2482">
                  <c:v>158.13013119533301</c:v>
                </c:pt>
                <c:pt idx="2483">
                  <c:v>158.19384196535501</c:v>
                </c:pt>
                <c:pt idx="2484">
                  <c:v>158.257552735378</c:v>
                </c:pt>
                <c:pt idx="2485">
                  <c:v>158.3212635054</c:v>
                </c:pt>
                <c:pt idx="2486">
                  <c:v>158.384974275422</c:v>
                </c:pt>
                <c:pt idx="2487">
                  <c:v>158.44868504544399</c:v>
                </c:pt>
                <c:pt idx="2488">
                  <c:v>158.51239581546699</c:v>
                </c:pt>
                <c:pt idx="2489">
                  <c:v>158.57610658548899</c:v>
                </c:pt>
                <c:pt idx="2490">
                  <c:v>158.63981735551101</c:v>
                </c:pt>
                <c:pt idx="2491">
                  <c:v>158.70352812553401</c:v>
                </c:pt>
                <c:pt idx="2492">
                  <c:v>158.76723889555601</c:v>
                </c:pt>
                <c:pt idx="2493">
                  <c:v>158.830949665578</c:v>
                </c:pt>
                <c:pt idx="2494">
                  <c:v>158.8946604356</c:v>
                </c:pt>
                <c:pt idx="2495">
                  <c:v>158.958371205623</c:v>
                </c:pt>
                <c:pt idx="2496">
                  <c:v>159.02208197564499</c:v>
                </c:pt>
                <c:pt idx="2497">
                  <c:v>159.08579274566699</c:v>
                </c:pt>
                <c:pt idx="2498">
                  <c:v>159.14950351568899</c:v>
                </c:pt>
                <c:pt idx="2499">
                  <c:v>159.21321428571201</c:v>
                </c:pt>
                <c:pt idx="2500">
                  <c:v>159.27692505573401</c:v>
                </c:pt>
                <c:pt idx="2501">
                  <c:v>159.34063582575601</c:v>
                </c:pt>
                <c:pt idx="2502">
                  <c:v>159.404346595779</c:v>
                </c:pt>
                <c:pt idx="2503">
                  <c:v>159.468057365801</c:v>
                </c:pt>
                <c:pt idx="2504">
                  <c:v>159.531768135823</c:v>
                </c:pt>
                <c:pt idx="2505">
                  <c:v>159.595478905845</c:v>
                </c:pt>
                <c:pt idx="2506">
                  <c:v>159.65918967586799</c:v>
                </c:pt>
                <c:pt idx="2507">
                  <c:v>159.72290044588999</c:v>
                </c:pt>
                <c:pt idx="2508">
                  <c:v>159.78661121591199</c:v>
                </c:pt>
                <c:pt idx="2509">
                  <c:v>159.85032198593501</c:v>
                </c:pt>
                <c:pt idx="2510">
                  <c:v>159.91403275595701</c:v>
                </c:pt>
                <c:pt idx="2511">
                  <c:v>159.97774352597901</c:v>
                </c:pt>
                <c:pt idx="2512">
                  <c:v>160.04145429600101</c:v>
                </c:pt>
                <c:pt idx="2513">
                  <c:v>160.105165066024</c:v>
                </c:pt>
                <c:pt idx="2514">
                  <c:v>160.168875836046</c:v>
                </c:pt>
                <c:pt idx="2515">
                  <c:v>160.232586606068</c:v>
                </c:pt>
                <c:pt idx="2516">
                  <c:v>160.29629737609099</c:v>
                </c:pt>
                <c:pt idx="2517">
                  <c:v>160.36000814611299</c:v>
                </c:pt>
                <c:pt idx="2518">
                  <c:v>160.42371891613499</c:v>
                </c:pt>
                <c:pt idx="2519">
                  <c:v>160.48742968615699</c:v>
                </c:pt>
                <c:pt idx="2520">
                  <c:v>160.55114045618001</c:v>
                </c:pt>
                <c:pt idx="2521">
                  <c:v>160.61485122620201</c:v>
                </c:pt>
                <c:pt idx="2522">
                  <c:v>160.678561996224</c:v>
                </c:pt>
                <c:pt idx="2523">
                  <c:v>160.742272766247</c:v>
                </c:pt>
                <c:pt idx="2524">
                  <c:v>160.805983536269</c:v>
                </c:pt>
                <c:pt idx="2525">
                  <c:v>160.869694306291</c:v>
                </c:pt>
                <c:pt idx="2526">
                  <c:v>160.93340507631299</c:v>
                </c:pt>
                <c:pt idx="2527">
                  <c:v>160.99711584633599</c:v>
                </c:pt>
                <c:pt idx="2528">
                  <c:v>161.06082661635801</c:v>
                </c:pt>
                <c:pt idx="2529">
                  <c:v>161.12453738638001</c:v>
                </c:pt>
                <c:pt idx="2530">
                  <c:v>161.18824815640301</c:v>
                </c:pt>
                <c:pt idx="2531">
                  <c:v>161.251958926425</c:v>
                </c:pt>
                <c:pt idx="2532">
                  <c:v>161.315669696447</c:v>
                </c:pt>
                <c:pt idx="2533">
                  <c:v>161.379380466469</c:v>
                </c:pt>
                <c:pt idx="2534">
                  <c:v>161.44309123649199</c:v>
                </c:pt>
                <c:pt idx="2535">
                  <c:v>161.50680200651399</c:v>
                </c:pt>
                <c:pt idx="2536">
                  <c:v>161.57051277653599</c:v>
                </c:pt>
                <c:pt idx="2537">
                  <c:v>161.63422354655901</c:v>
                </c:pt>
                <c:pt idx="2538">
                  <c:v>161.69793431658101</c:v>
                </c:pt>
                <c:pt idx="2539">
                  <c:v>161.76164508660301</c:v>
                </c:pt>
                <c:pt idx="2540">
                  <c:v>161.82535585662501</c:v>
                </c:pt>
                <c:pt idx="2541">
                  <c:v>161.889066626648</c:v>
                </c:pt>
                <c:pt idx="2542">
                  <c:v>161.95277739667</c:v>
                </c:pt>
                <c:pt idx="2543">
                  <c:v>162.016488166692</c:v>
                </c:pt>
                <c:pt idx="2544">
                  <c:v>162.080198936714</c:v>
                </c:pt>
                <c:pt idx="2545">
                  <c:v>162.14390970673699</c:v>
                </c:pt>
                <c:pt idx="2546">
                  <c:v>162.20762047675899</c:v>
                </c:pt>
                <c:pt idx="2547">
                  <c:v>162.27133124678099</c:v>
                </c:pt>
                <c:pt idx="2548">
                  <c:v>162.33504201680401</c:v>
                </c:pt>
                <c:pt idx="2549">
                  <c:v>162.39875278682601</c:v>
                </c:pt>
                <c:pt idx="2550">
                  <c:v>162.46246355684801</c:v>
                </c:pt>
                <c:pt idx="2551">
                  <c:v>162.52617432687001</c:v>
                </c:pt>
                <c:pt idx="2552">
                  <c:v>162.589885096893</c:v>
                </c:pt>
                <c:pt idx="2553">
                  <c:v>162.653595866915</c:v>
                </c:pt>
                <c:pt idx="2554">
                  <c:v>162.717306636937</c:v>
                </c:pt>
                <c:pt idx="2555">
                  <c:v>162.78101740695999</c:v>
                </c:pt>
                <c:pt idx="2556">
                  <c:v>162.84472817698199</c:v>
                </c:pt>
                <c:pt idx="2557">
                  <c:v>162.90843894700399</c:v>
                </c:pt>
                <c:pt idx="2558">
                  <c:v>162.97214971702601</c:v>
                </c:pt>
                <c:pt idx="2559">
                  <c:v>163.03586048704901</c:v>
                </c:pt>
                <c:pt idx="2560">
                  <c:v>163.09957125707101</c:v>
                </c:pt>
                <c:pt idx="2561">
                  <c:v>163.163282027093</c:v>
                </c:pt>
                <c:pt idx="2562">
                  <c:v>163.226992797116</c:v>
                </c:pt>
                <c:pt idx="2563">
                  <c:v>163.290703567138</c:v>
                </c:pt>
                <c:pt idx="2564">
                  <c:v>163.35441433715999</c:v>
                </c:pt>
                <c:pt idx="2565">
                  <c:v>163.41812510718199</c:v>
                </c:pt>
                <c:pt idx="2566">
                  <c:v>163.48183587720499</c:v>
                </c:pt>
                <c:pt idx="2567">
                  <c:v>163.54554664722701</c:v>
                </c:pt>
                <c:pt idx="2568">
                  <c:v>163.60925741724901</c:v>
                </c:pt>
                <c:pt idx="2569">
                  <c:v>163.67296818727201</c:v>
                </c:pt>
                <c:pt idx="2570">
                  <c:v>163.736678957294</c:v>
                </c:pt>
                <c:pt idx="2571">
                  <c:v>163.800389727316</c:v>
                </c:pt>
                <c:pt idx="2572">
                  <c:v>163.864100497338</c:v>
                </c:pt>
                <c:pt idx="2573">
                  <c:v>163.92781126736099</c:v>
                </c:pt>
                <c:pt idx="2574">
                  <c:v>163.99152203738299</c:v>
                </c:pt>
                <c:pt idx="2575">
                  <c:v>164.05523280740499</c:v>
                </c:pt>
                <c:pt idx="2576">
                  <c:v>164.11894357742801</c:v>
                </c:pt>
                <c:pt idx="2577">
                  <c:v>164.18265434745001</c:v>
                </c:pt>
                <c:pt idx="2578">
                  <c:v>164.24636511747201</c:v>
                </c:pt>
                <c:pt idx="2579">
                  <c:v>164.31007588749401</c:v>
                </c:pt>
                <c:pt idx="2580">
                  <c:v>164.373786657517</c:v>
                </c:pt>
                <c:pt idx="2581">
                  <c:v>164.437497427539</c:v>
                </c:pt>
                <c:pt idx="2582">
                  <c:v>164.501208197561</c:v>
                </c:pt>
                <c:pt idx="2583">
                  <c:v>164.56491896758399</c:v>
                </c:pt>
                <c:pt idx="2584">
                  <c:v>164.62862973760599</c:v>
                </c:pt>
                <c:pt idx="2585">
                  <c:v>164.69234050762799</c:v>
                </c:pt>
                <c:pt idx="2586">
                  <c:v>164.75605127764999</c:v>
                </c:pt>
                <c:pt idx="2587">
                  <c:v>164.81976204767301</c:v>
                </c:pt>
                <c:pt idx="2588">
                  <c:v>164.88347281769501</c:v>
                </c:pt>
                <c:pt idx="2589">
                  <c:v>164.94718358771701</c:v>
                </c:pt>
                <c:pt idx="2590">
                  <c:v>165.01089435774</c:v>
                </c:pt>
                <c:pt idx="2591">
                  <c:v>165.074605127762</c:v>
                </c:pt>
                <c:pt idx="2592">
                  <c:v>165.138315897784</c:v>
                </c:pt>
                <c:pt idx="2593">
                  <c:v>165.202026667806</c:v>
                </c:pt>
                <c:pt idx="2594">
                  <c:v>165.26573743782899</c:v>
                </c:pt>
                <c:pt idx="2595">
                  <c:v>165.32944820785099</c:v>
                </c:pt>
                <c:pt idx="2596">
                  <c:v>165.39315897787299</c:v>
                </c:pt>
                <c:pt idx="2597">
                  <c:v>165.45686974789501</c:v>
                </c:pt>
                <c:pt idx="2598">
                  <c:v>165.52058051791801</c:v>
                </c:pt>
                <c:pt idx="2599">
                  <c:v>165.58429128794</c:v>
                </c:pt>
                <c:pt idx="2600">
                  <c:v>165.648002057962</c:v>
                </c:pt>
                <c:pt idx="2601">
                  <c:v>165.711712827985</c:v>
                </c:pt>
                <c:pt idx="2602">
                  <c:v>165.775423598007</c:v>
                </c:pt>
                <c:pt idx="2603">
                  <c:v>165.83913436802899</c:v>
                </c:pt>
                <c:pt idx="2604">
                  <c:v>165.90284513805099</c:v>
                </c:pt>
                <c:pt idx="2605">
                  <c:v>165.96655590807401</c:v>
                </c:pt>
                <c:pt idx="2606">
                  <c:v>166.03026667809601</c:v>
                </c:pt>
                <c:pt idx="2607">
                  <c:v>166.09397744811801</c:v>
                </c:pt>
                <c:pt idx="2608">
                  <c:v>166.157688218141</c:v>
                </c:pt>
                <c:pt idx="2609">
                  <c:v>166.221398988163</c:v>
                </c:pt>
                <c:pt idx="2610">
                  <c:v>166.285109758185</c:v>
                </c:pt>
                <c:pt idx="2611">
                  <c:v>166.348820528207</c:v>
                </c:pt>
                <c:pt idx="2612">
                  <c:v>166.41253129822999</c:v>
                </c:pt>
                <c:pt idx="2613">
                  <c:v>166.47624206825199</c:v>
                </c:pt>
                <c:pt idx="2614">
                  <c:v>166.53995283827399</c:v>
                </c:pt>
                <c:pt idx="2615">
                  <c:v>166.60366360829701</c:v>
                </c:pt>
                <c:pt idx="2616">
                  <c:v>166.66737437831901</c:v>
                </c:pt>
                <c:pt idx="2617">
                  <c:v>166.73108514834101</c:v>
                </c:pt>
                <c:pt idx="2618">
                  <c:v>166.79479591836301</c:v>
                </c:pt>
                <c:pt idx="2619">
                  <c:v>166.858506688386</c:v>
                </c:pt>
                <c:pt idx="2620">
                  <c:v>166.922217458408</c:v>
                </c:pt>
                <c:pt idx="2621">
                  <c:v>166.98592822843</c:v>
                </c:pt>
                <c:pt idx="2622">
                  <c:v>167.04963899845299</c:v>
                </c:pt>
                <c:pt idx="2623">
                  <c:v>167.11334976847499</c:v>
                </c:pt>
                <c:pt idx="2624">
                  <c:v>167.17706053849699</c:v>
                </c:pt>
                <c:pt idx="2625">
                  <c:v>167.24077130851899</c:v>
                </c:pt>
                <c:pt idx="2626">
                  <c:v>167.30448207854201</c:v>
                </c:pt>
                <c:pt idx="2627">
                  <c:v>167.36819284856401</c:v>
                </c:pt>
                <c:pt idx="2628">
                  <c:v>167.43190361858601</c:v>
                </c:pt>
                <c:pt idx="2629">
                  <c:v>167.495614388609</c:v>
                </c:pt>
                <c:pt idx="2630">
                  <c:v>167.559325158631</c:v>
                </c:pt>
                <c:pt idx="2631">
                  <c:v>167.623035928653</c:v>
                </c:pt>
                <c:pt idx="2632">
                  <c:v>167.68674669867499</c:v>
                </c:pt>
                <c:pt idx="2633">
                  <c:v>167.75045746869799</c:v>
                </c:pt>
                <c:pt idx="2634">
                  <c:v>167.81416823871999</c:v>
                </c:pt>
                <c:pt idx="2635">
                  <c:v>167.87787900874201</c:v>
                </c:pt>
                <c:pt idx="2636">
                  <c:v>167.94158977876501</c:v>
                </c:pt>
                <c:pt idx="2637">
                  <c:v>168.00530054878701</c:v>
                </c:pt>
                <c:pt idx="2638">
                  <c:v>168.069011318809</c:v>
                </c:pt>
                <c:pt idx="2639">
                  <c:v>168.132722088831</c:v>
                </c:pt>
                <c:pt idx="2640">
                  <c:v>168.196432858854</c:v>
                </c:pt>
                <c:pt idx="2641">
                  <c:v>168.26014362887599</c:v>
                </c:pt>
                <c:pt idx="2642">
                  <c:v>168.32385439889799</c:v>
                </c:pt>
                <c:pt idx="2643">
                  <c:v>168.38756516891999</c:v>
                </c:pt>
                <c:pt idx="2644">
                  <c:v>168.45127593894301</c:v>
                </c:pt>
                <c:pt idx="2645">
                  <c:v>168.51498670896501</c:v>
                </c:pt>
                <c:pt idx="2646">
                  <c:v>168.57869747898701</c:v>
                </c:pt>
                <c:pt idx="2647">
                  <c:v>168.64240824901</c:v>
                </c:pt>
                <c:pt idx="2648">
                  <c:v>168.706119019032</c:v>
                </c:pt>
                <c:pt idx="2649">
                  <c:v>168.769829789054</c:v>
                </c:pt>
                <c:pt idx="2650">
                  <c:v>168.833540559076</c:v>
                </c:pt>
                <c:pt idx="2651">
                  <c:v>168.89725132909899</c:v>
                </c:pt>
                <c:pt idx="2652">
                  <c:v>168.96096209912099</c:v>
                </c:pt>
                <c:pt idx="2653">
                  <c:v>169.02467286914299</c:v>
                </c:pt>
                <c:pt idx="2654">
                  <c:v>169.08838363916601</c:v>
                </c:pt>
                <c:pt idx="2655">
                  <c:v>169.15209440918801</c:v>
                </c:pt>
                <c:pt idx="2656">
                  <c:v>169.21580517921001</c:v>
                </c:pt>
                <c:pt idx="2657">
                  <c:v>169.27951594923201</c:v>
                </c:pt>
                <c:pt idx="2658">
                  <c:v>169.343226719255</c:v>
                </c:pt>
                <c:pt idx="2659">
                  <c:v>169.406937489277</c:v>
                </c:pt>
                <c:pt idx="2660">
                  <c:v>169.470648259299</c:v>
                </c:pt>
                <c:pt idx="2661">
                  <c:v>169.53435902932199</c:v>
                </c:pt>
                <c:pt idx="2662">
                  <c:v>169.59806979934399</c:v>
                </c:pt>
                <c:pt idx="2663">
                  <c:v>169.66178056936599</c:v>
                </c:pt>
                <c:pt idx="2664">
                  <c:v>169.72549133938799</c:v>
                </c:pt>
                <c:pt idx="2665">
                  <c:v>169.78920210941101</c:v>
                </c:pt>
                <c:pt idx="2666">
                  <c:v>169.85291287943301</c:v>
                </c:pt>
                <c:pt idx="2667">
                  <c:v>169.916623649455</c:v>
                </c:pt>
                <c:pt idx="2668">
                  <c:v>169.980334419478</c:v>
                </c:pt>
                <c:pt idx="2669">
                  <c:v>170.0440451895</c:v>
                </c:pt>
                <c:pt idx="2670">
                  <c:v>170.107755959522</c:v>
                </c:pt>
                <c:pt idx="2671">
                  <c:v>170.17146672954399</c:v>
                </c:pt>
                <c:pt idx="2672">
                  <c:v>170.23517749956699</c:v>
                </c:pt>
                <c:pt idx="2673">
                  <c:v>170.29888826958901</c:v>
                </c:pt>
                <c:pt idx="2674">
                  <c:v>170.36259903961101</c:v>
                </c:pt>
                <c:pt idx="2675">
                  <c:v>170.42630980963401</c:v>
                </c:pt>
                <c:pt idx="2676">
                  <c:v>170.490020579656</c:v>
                </c:pt>
                <c:pt idx="2677">
                  <c:v>170.553731349678</c:v>
                </c:pt>
                <c:pt idx="2678">
                  <c:v>170.6174421197</c:v>
                </c:pt>
                <c:pt idx="2679">
                  <c:v>170.68115288972299</c:v>
                </c:pt>
                <c:pt idx="2680">
                  <c:v>170.74486365974499</c:v>
                </c:pt>
                <c:pt idx="2681">
                  <c:v>170.80857442976699</c:v>
                </c:pt>
                <c:pt idx="2682">
                  <c:v>170.87228519979001</c:v>
                </c:pt>
                <c:pt idx="2683">
                  <c:v>170.93599596981201</c:v>
                </c:pt>
                <c:pt idx="2684">
                  <c:v>170.99970673983401</c:v>
                </c:pt>
                <c:pt idx="2685">
                  <c:v>171.06341750985601</c:v>
                </c:pt>
                <c:pt idx="2686">
                  <c:v>171.127128279879</c:v>
                </c:pt>
                <c:pt idx="2687">
                  <c:v>171.190839049901</c:v>
                </c:pt>
                <c:pt idx="2688">
                  <c:v>171.254549819923</c:v>
                </c:pt>
                <c:pt idx="2689">
                  <c:v>171.318260589945</c:v>
                </c:pt>
                <c:pt idx="2690">
                  <c:v>171.38197135996799</c:v>
                </c:pt>
                <c:pt idx="2691">
                  <c:v>171.44568212998999</c:v>
                </c:pt>
                <c:pt idx="2692">
                  <c:v>171.50939290001199</c:v>
                </c:pt>
                <c:pt idx="2693">
                  <c:v>171.57310367003501</c:v>
                </c:pt>
                <c:pt idx="2694">
                  <c:v>171.63681444005701</c:v>
                </c:pt>
                <c:pt idx="2695">
                  <c:v>171.70052521007901</c:v>
                </c:pt>
                <c:pt idx="2696">
                  <c:v>171.76423598010101</c:v>
                </c:pt>
                <c:pt idx="2697">
                  <c:v>171.827946750124</c:v>
                </c:pt>
                <c:pt idx="2698">
                  <c:v>171.891657520146</c:v>
                </c:pt>
                <c:pt idx="2699">
                  <c:v>171.955368290168</c:v>
                </c:pt>
                <c:pt idx="2700">
                  <c:v>172.01907906019099</c:v>
                </c:pt>
                <c:pt idx="2701">
                  <c:v>172.08278983021299</c:v>
                </c:pt>
                <c:pt idx="2702">
                  <c:v>172.14650060023499</c:v>
                </c:pt>
                <c:pt idx="2703">
                  <c:v>172.21021137025701</c:v>
                </c:pt>
                <c:pt idx="2704">
                  <c:v>172.27392214028001</c:v>
                </c:pt>
                <c:pt idx="2705">
                  <c:v>172.33763291030201</c:v>
                </c:pt>
                <c:pt idx="2706">
                  <c:v>172.401343680324</c:v>
                </c:pt>
                <c:pt idx="2707">
                  <c:v>172.465054450347</c:v>
                </c:pt>
                <c:pt idx="2708">
                  <c:v>172.528765220369</c:v>
                </c:pt>
                <c:pt idx="2709">
                  <c:v>172.59247599039099</c:v>
                </c:pt>
                <c:pt idx="2710">
                  <c:v>172.65618676041299</c:v>
                </c:pt>
                <c:pt idx="2711">
                  <c:v>172.71989753043599</c:v>
                </c:pt>
                <c:pt idx="2712">
                  <c:v>172.78360830045801</c:v>
                </c:pt>
                <c:pt idx="2713">
                  <c:v>172.84731907048001</c:v>
                </c:pt>
                <c:pt idx="2714">
                  <c:v>172.91102984050301</c:v>
                </c:pt>
                <c:pt idx="2715">
                  <c:v>172.974740610525</c:v>
                </c:pt>
                <c:pt idx="2716">
                  <c:v>173.038451380547</c:v>
                </c:pt>
                <c:pt idx="2717">
                  <c:v>173.102162150569</c:v>
                </c:pt>
                <c:pt idx="2718">
                  <c:v>173.16587292059199</c:v>
                </c:pt>
                <c:pt idx="2719">
                  <c:v>173.22958369061399</c:v>
                </c:pt>
                <c:pt idx="2720">
                  <c:v>173.29329446063599</c:v>
                </c:pt>
                <c:pt idx="2721">
                  <c:v>173.35700523065901</c:v>
                </c:pt>
                <c:pt idx="2722">
                  <c:v>173.42071600068101</c:v>
                </c:pt>
                <c:pt idx="2723">
                  <c:v>173.48442677070301</c:v>
                </c:pt>
                <c:pt idx="2724">
                  <c:v>173.54813754072501</c:v>
                </c:pt>
                <c:pt idx="2725">
                  <c:v>173.611848310748</c:v>
                </c:pt>
                <c:pt idx="2726">
                  <c:v>173.67555908077</c:v>
                </c:pt>
                <c:pt idx="2727">
                  <c:v>173.739269850792</c:v>
                </c:pt>
                <c:pt idx="2728">
                  <c:v>173.80298062081499</c:v>
                </c:pt>
                <c:pt idx="2729">
                  <c:v>173.86669139083699</c:v>
                </c:pt>
                <c:pt idx="2730">
                  <c:v>173.93040216085899</c:v>
                </c:pt>
                <c:pt idx="2731">
                  <c:v>173.99411293088099</c:v>
                </c:pt>
                <c:pt idx="2732">
                  <c:v>174.05782370090401</c:v>
                </c:pt>
                <c:pt idx="2733">
                  <c:v>174.12153447092601</c:v>
                </c:pt>
                <c:pt idx="2734">
                  <c:v>174.18524524094801</c:v>
                </c:pt>
                <c:pt idx="2735">
                  <c:v>174.248956010971</c:v>
                </c:pt>
                <c:pt idx="2736">
                  <c:v>174.312666780993</c:v>
                </c:pt>
                <c:pt idx="2737">
                  <c:v>174.376377551015</c:v>
                </c:pt>
                <c:pt idx="2738">
                  <c:v>174.440088321037</c:v>
                </c:pt>
                <c:pt idx="2739">
                  <c:v>174.50379909105999</c:v>
                </c:pt>
                <c:pt idx="2740">
                  <c:v>174.56750986108199</c:v>
                </c:pt>
                <c:pt idx="2741">
                  <c:v>174.63122063110399</c:v>
                </c:pt>
                <c:pt idx="2742">
                  <c:v>174.69493140112601</c:v>
                </c:pt>
                <c:pt idx="2743">
                  <c:v>174.75864217114901</c:v>
                </c:pt>
                <c:pt idx="2744">
                  <c:v>174.822352941171</c:v>
                </c:pt>
                <c:pt idx="2745">
                  <c:v>174.886063711193</c:v>
                </c:pt>
                <c:pt idx="2746">
                  <c:v>174.949774481216</c:v>
                </c:pt>
                <c:pt idx="2747">
                  <c:v>175.013485251238</c:v>
                </c:pt>
                <c:pt idx="2748">
                  <c:v>175.07719602125999</c:v>
                </c:pt>
                <c:pt idx="2749">
                  <c:v>175.14090679128199</c:v>
                </c:pt>
                <c:pt idx="2750">
                  <c:v>175.20461756130501</c:v>
                </c:pt>
                <c:pt idx="2751">
                  <c:v>175.26832833132701</c:v>
                </c:pt>
                <c:pt idx="2752">
                  <c:v>175.33203910134901</c:v>
                </c:pt>
                <c:pt idx="2753">
                  <c:v>175.395749871372</c:v>
                </c:pt>
                <c:pt idx="2754">
                  <c:v>175.459460641394</c:v>
                </c:pt>
                <c:pt idx="2755">
                  <c:v>175.523171411416</c:v>
                </c:pt>
                <c:pt idx="2756">
                  <c:v>175.586882181438</c:v>
                </c:pt>
                <c:pt idx="2757">
                  <c:v>175.65059295146099</c:v>
                </c:pt>
                <c:pt idx="2758">
                  <c:v>175.71430372148299</c:v>
                </c:pt>
                <c:pt idx="2759">
                  <c:v>175.77801449150499</c:v>
                </c:pt>
                <c:pt idx="2760">
                  <c:v>175.84172526152801</c:v>
                </c:pt>
                <c:pt idx="2761">
                  <c:v>175.90543603155001</c:v>
                </c:pt>
                <c:pt idx="2762">
                  <c:v>175.96914680157201</c:v>
                </c:pt>
                <c:pt idx="2763">
                  <c:v>176.03285757159401</c:v>
                </c:pt>
                <c:pt idx="2764">
                  <c:v>176.096568341617</c:v>
                </c:pt>
                <c:pt idx="2765">
                  <c:v>176.160279111639</c:v>
                </c:pt>
                <c:pt idx="2766">
                  <c:v>176.223989881661</c:v>
                </c:pt>
                <c:pt idx="2767">
                  <c:v>176.28770065168399</c:v>
                </c:pt>
                <c:pt idx="2768">
                  <c:v>176.35141142170599</c:v>
                </c:pt>
                <c:pt idx="2769">
                  <c:v>176.41512219172799</c:v>
                </c:pt>
                <c:pt idx="2770">
                  <c:v>176.47883296174999</c:v>
                </c:pt>
                <c:pt idx="2771">
                  <c:v>176.54254373177301</c:v>
                </c:pt>
                <c:pt idx="2772">
                  <c:v>176.60625450179501</c:v>
                </c:pt>
                <c:pt idx="2773">
                  <c:v>176.66996527181701</c:v>
                </c:pt>
                <c:pt idx="2774">
                  <c:v>176.73367604184</c:v>
                </c:pt>
                <c:pt idx="2775">
                  <c:v>176.797386811862</c:v>
                </c:pt>
                <c:pt idx="2776">
                  <c:v>176.861097581884</c:v>
                </c:pt>
                <c:pt idx="2777">
                  <c:v>176.92480835190599</c:v>
                </c:pt>
                <c:pt idx="2778">
                  <c:v>176.98851912192899</c:v>
                </c:pt>
                <c:pt idx="2779">
                  <c:v>177.05222989195099</c:v>
                </c:pt>
                <c:pt idx="2780">
                  <c:v>177.11594066197301</c:v>
                </c:pt>
                <c:pt idx="2781">
                  <c:v>177.17965143199601</c:v>
                </c:pt>
                <c:pt idx="2782">
                  <c:v>177.24336220201801</c:v>
                </c:pt>
                <c:pt idx="2783">
                  <c:v>177.30707297204</c:v>
                </c:pt>
                <c:pt idx="2784">
                  <c:v>177.370783742062</c:v>
                </c:pt>
                <c:pt idx="2785">
                  <c:v>177.434494512085</c:v>
                </c:pt>
                <c:pt idx="2786">
                  <c:v>177.49820528210699</c:v>
                </c:pt>
                <c:pt idx="2787">
                  <c:v>177.56191605212899</c:v>
                </c:pt>
                <c:pt idx="2788">
                  <c:v>177.62562682215099</c:v>
                </c:pt>
                <c:pt idx="2789">
                  <c:v>177.68933759217401</c:v>
                </c:pt>
                <c:pt idx="2790">
                  <c:v>177.75304836219601</c:v>
                </c:pt>
                <c:pt idx="2791">
                  <c:v>177.81675913221801</c:v>
                </c:pt>
                <c:pt idx="2792">
                  <c:v>177.880469902241</c:v>
                </c:pt>
                <c:pt idx="2793">
                  <c:v>177.944180672263</c:v>
                </c:pt>
                <c:pt idx="2794">
                  <c:v>178.007891442285</c:v>
                </c:pt>
                <c:pt idx="2795">
                  <c:v>178.071602212307</c:v>
                </c:pt>
                <c:pt idx="2796">
                  <c:v>178.13531298232999</c:v>
                </c:pt>
                <c:pt idx="2797">
                  <c:v>178.19902375235199</c:v>
                </c:pt>
                <c:pt idx="2798">
                  <c:v>178.26273452237399</c:v>
                </c:pt>
                <c:pt idx="2799">
                  <c:v>178.32644529239701</c:v>
                </c:pt>
                <c:pt idx="2800">
                  <c:v>178.39015606241901</c:v>
                </c:pt>
                <c:pt idx="2801">
                  <c:v>178.45386683244101</c:v>
                </c:pt>
                <c:pt idx="2802">
                  <c:v>178.51757760246301</c:v>
                </c:pt>
                <c:pt idx="2803">
                  <c:v>178.581288372486</c:v>
                </c:pt>
                <c:pt idx="2804">
                  <c:v>178.644999142508</c:v>
                </c:pt>
                <c:pt idx="2805">
                  <c:v>178.70870991253</c:v>
                </c:pt>
                <c:pt idx="2806">
                  <c:v>178.77242068255299</c:v>
                </c:pt>
                <c:pt idx="2807">
                  <c:v>178.83613145257499</c:v>
                </c:pt>
                <c:pt idx="2808">
                  <c:v>178.89984222259699</c:v>
                </c:pt>
                <c:pt idx="2809">
                  <c:v>178.96355299261899</c:v>
                </c:pt>
                <c:pt idx="2810">
                  <c:v>179.02726376264201</c:v>
                </c:pt>
                <c:pt idx="2811">
                  <c:v>179.09097453266401</c:v>
                </c:pt>
                <c:pt idx="2812">
                  <c:v>179.154685302686</c:v>
                </c:pt>
                <c:pt idx="2813">
                  <c:v>179.218396072709</c:v>
                </c:pt>
                <c:pt idx="2814">
                  <c:v>179.282106842731</c:v>
                </c:pt>
                <c:pt idx="2815">
                  <c:v>179.345817612753</c:v>
                </c:pt>
                <c:pt idx="2816">
                  <c:v>179.40952838277499</c:v>
                </c:pt>
                <c:pt idx="2817">
                  <c:v>179.47323915279799</c:v>
                </c:pt>
                <c:pt idx="2818">
                  <c:v>179.53694992282001</c:v>
                </c:pt>
                <c:pt idx="2819">
                  <c:v>179.60066069284201</c:v>
                </c:pt>
                <c:pt idx="2820">
                  <c:v>179.66437146286501</c:v>
                </c:pt>
                <c:pt idx="2821">
                  <c:v>179.728082232887</c:v>
                </c:pt>
                <c:pt idx="2822">
                  <c:v>179.791793002909</c:v>
                </c:pt>
                <c:pt idx="2823">
                  <c:v>179.855503772931</c:v>
                </c:pt>
                <c:pt idx="2824">
                  <c:v>179.91921454295399</c:v>
                </c:pt>
                <c:pt idx="2825">
                  <c:v>179.98292531297599</c:v>
                </c:pt>
                <c:pt idx="2826">
                  <c:v>180.04663608299799</c:v>
                </c:pt>
                <c:pt idx="2827">
                  <c:v>180.11034685302101</c:v>
                </c:pt>
                <c:pt idx="2828">
                  <c:v>180.17405762304301</c:v>
                </c:pt>
                <c:pt idx="2829">
                  <c:v>180.23776839306501</c:v>
                </c:pt>
                <c:pt idx="2830">
                  <c:v>180.30147916308701</c:v>
                </c:pt>
                <c:pt idx="2831">
                  <c:v>180.36518993311</c:v>
                </c:pt>
                <c:pt idx="2832">
                  <c:v>180.428900703132</c:v>
                </c:pt>
                <c:pt idx="2833">
                  <c:v>180.492611473154</c:v>
                </c:pt>
                <c:pt idx="2834">
                  <c:v>180.556322243176</c:v>
                </c:pt>
                <c:pt idx="2835">
                  <c:v>180.62003301319899</c:v>
                </c:pt>
                <c:pt idx="2836">
                  <c:v>180.68374378322099</c:v>
                </c:pt>
                <c:pt idx="2837">
                  <c:v>180.74745455324299</c:v>
                </c:pt>
                <c:pt idx="2838">
                  <c:v>180.81116532326601</c:v>
                </c:pt>
                <c:pt idx="2839">
                  <c:v>180.87487609328801</c:v>
                </c:pt>
                <c:pt idx="2840">
                  <c:v>180.93858686331001</c:v>
                </c:pt>
                <c:pt idx="2841">
                  <c:v>181.00229763333201</c:v>
                </c:pt>
                <c:pt idx="2842">
                  <c:v>181.066008403355</c:v>
                </c:pt>
                <c:pt idx="2843">
                  <c:v>181.129719173377</c:v>
                </c:pt>
                <c:pt idx="2844">
                  <c:v>181.193429943399</c:v>
                </c:pt>
                <c:pt idx="2845">
                  <c:v>181.25714071342199</c:v>
                </c:pt>
                <c:pt idx="2846">
                  <c:v>181.32085148344399</c:v>
                </c:pt>
                <c:pt idx="2847">
                  <c:v>181.38456225346599</c:v>
                </c:pt>
                <c:pt idx="2848">
                  <c:v>181.44827302348801</c:v>
                </c:pt>
                <c:pt idx="2849">
                  <c:v>181.51198379351101</c:v>
                </c:pt>
                <c:pt idx="2850">
                  <c:v>181.57569456353301</c:v>
                </c:pt>
                <c:pt idx="2851">
                  <c:v>181.639405333555</c:v>
                </c:pt>
                <c:pt idx="2852">
                  <c:v>181.703116103578</c:v>
                </c:pt>
                <c:pt idx="2853">
                  <c:v>181.7668268736</c:v>
                </c:pt>
                <c:pt idx="2854">
                  <c:v>181.83053764362199</c:v>
                </c:pt>
                <c:pt idx="2855">
                  <c:v>181.89424841364399</c:v>
                </c:pt>
                <c:pt idx="2856">
                  <c:v>181.95795918366699</c:v>
                </c:pt>
                <c:pt idx="2857">
                  <c:v>182.02166995368901</c:v>
                </c:pt>
                <c:pt idx="2858">
                  <c:v>182.08538072371101</c:v>
                </c:pt>
                <c:pt idx="2859">
                  <c:v>182.14909149373401</c:v>
                </c:pt>
                <c:pt idx="2860">
                  <c:v>182.212802263756</c:v>
                </c:pt>
                <c:pt idx="2861">
                  <c:v>182.276513033778</c:v>
                </c:pt>
                <c:pt idx="2862">
                  <c:v>182.3402238038</c:v>
                </c:pt>
                <c:pt idx="2863">
                  <c:v>182.40393457382299</c:v>
                </c:pt>
                <c:pt idx="2864">
                  <c:v>182.46764534384499</c:v>
                </c:pt>
                <c:pt idx="2865">
                  <c:v>182.53135611386699</c:v>
                </c:pt>
                <c:pt idx="2866">
                  <c:v>182.59506688389001</c:v>
                </c:pt>
                <c:pt idx="2867">
                  <c:v>182.65877765391201</c:v>
                </c:pt>
                <c:pt idx="2868">
                  <c:v>182.72248842393401</c:v>
                </c:pt>
                <c:pt idx="2869">
                  <c:v>182.78619919395601</c:v>
                </c:pt>
                <c:pt idx="2870">
                  <c:v>182.849909963979</c:v>
                </c:pt>
                <c:pt idx="2871">
                  <c:v>182.913620734001</c:v>
                </c:pt>
                <c:pt idx="2872">
                  <c:v>182.977331504023</c:v>
                </c:pt>
                <c:pt idx="2873">
                  <c:v>183.04104227404599</c:v>
                </c:pt>
                <c:pt idx="2874">
                  <c:v>183.10475304406799</c:v>
                </c:pt>
                <c:pt idx="2875">
                  <c:v>183.16846381408999</c:v>
                </c:pt>
                <c:pt idx="2876">
                  <c:v>183.23217458411199</c:v>
                </c:pt>
                <c:pt idx="2877">
                  <c:v>183.29588535413501</c:v>
                </c:pt>
                <c:pt idx="2878">
                  <c:v>183.35959612415701</c:v>
                </c:pt>
                <c:pt idx="2879">
                  <c:v>183.42330689417901</c:v>
                </c:pt>
                <c:pt idx="2880">
                  <c:v>183.487017664202</c:v>
                </c:pt>
                <c:pt idx="2881">
                  <c:v>183.550728434224</c:v>
                </c:pt>
                <c:pt idx="2882">
                  <c:v>183.614439204246</c:v>
                </c:pt>
                <c:pt idx="2883">
                  <c:v>183.678149974268</c:v>
                </c:pt>
                <c:pt idx="2884">
                  <c:v>183.74186074429099</c:v>
                </c:pt>
                <c:pt idx="2885">
                  <c:v>183.80557151431299</c:v>
                </c:pt>
                <c:pt idx="2886">
                  <c:v>183.86928228433499</c:v>
                </c:pt>
                <c:pt idx="2887">
                  <c:v>183.93299305435701</c:v>
                </c:pt>
                <c:pt idx="2888">
                  <c:v>183.99670382438001</c:v>
                </c:pt>
                <c:pt idx="2889">
                  <c:v>184.060414594402</c:v>
                </c:pt>
                <c:pt idx="2890">
                  <c:v>184.124125364424</c:v>
                </c:pt>
                <c:pt idx="2891">
                  <c:v>184.187836134447</c:v>
                </c:pt>
                <c:pt idx="2892">
                  <c:v>184.251546904469</c:v>
                </c:pt>
                <c:pt idx="2893">
                  <c:v>184.31525767449099</c:v>
                </c:pt>
                <c:pt idx="2894">
                  <c:v>184.37896844451299</c:v>
                </c:pt>
                <c:pt idx="2895">
                  <c:v>184.44267921453601</c:v>
                </c:pt>
                <c:pt idx="2896">
                  <c:v>184.50638998455801</c:v>
                </c:pt>
                <c:pt idx="2897">
                  <c:v>184.57010075458001</c:v>
                </c:pt>
                <c:pt idx="2898">
                  <c:v>184.633811524603</c:v>
                </c:pt>
                <c:pt idx="2899">
                  <c:v>184.697522294625</c:v>
                </c:pt>
                <c:pt idx="2900">
                  <c:v>184.761233064647</c:v>
                </c:pt>
                <c:pt idx="2901">
                  <c:v>184.824943834669</c:v>
                </c:pt>
                <c:pt idx="2902">
                  <c:v>184.88865460469199</c:v>
                </c:pt>
                <c:pt idx="2903">
                  <c:v>184.95236537471399</c:v>
                </c:pt>
                <c:pt idx="2904">
                  <c:v>185.01607614473599</c:v>
                </c:pt>
                <c:pt idx="2905">
                  <c:v>185.07978691475901</c:v>
                </c:pt>
                <c:pt idx="2906">
                  <c:v>185.14349768478101</c:v>
                </c:pt>
                <c:pt idx="2907">
                  <c:v>185.20720845480301</c:v>
                </c:pt>
                <c:pt idx="2908">
                  <c:v>185.27091922482501</c:v>
                </c:pt>
                <c:pt idx="2909">
                  <c:v>185.334629994848</c:v>
                </c:pt>
                <c:pt idx="2910">
                  <c:v>185.39834076487</c:v>
                </c:pt>
                <c:pt idx="2911">
                  <c:v>185.462051534892</c:v>
                </c:pt>
                <c:pt idx="2912">
                  <c:v>185.52576230491499</c:v>
                </c:pt>
                <c:pt idx="2913">
                  <c:v>185.58947307493699</c:v>
                </c:pt>
                <c:pt idx="2914">
                  <c:v>185.65318384495899</c:v>
                </c:pt>
                <c:pt idx="2915">
                  <c:v>185.71689461498099</c:v>
                </c:pt>
                <c:pt idx="2916">
                  <c:v>185.78060538500401</c:v>
                </c:pt>
                <c:pt idx="2917">
                  <c:v>185.84431615502601</c:v>
                </c:pt>
                <c:pt idx="2918">
                  <c:v>185.90802692504801</c:v>
                </c:pt>
                <c:pt idx="2919">
                  <c:v>185.971737695071</c:v>
                </c:pt>
                <c:pt idx="2920">
                  <c:v>186.035448465093</c:v>
                </c:pt>
                <c:pt idx="2921">
                  <c:v>186.099159235115</c:v>
                </c:pt>
                <c:pt idx="2922">
                  <c:v>186.16287000513699</c:v>
                </c:pt>
                <c:pt idx="2923">
                  <c:v>186.22658077515999</c:v>
                </c:pt>
                <c:pt idx="2924">
                  <c:v>186.29029154518199</c:v>
                </c:pt>
                <c:pt idx="2925">
                  <c:v>186.35400231520401</c:v>
                </c:pt>
                <c:pt idx="2926">
                  <c:v>186.41771308522701</c:v>
                </c:pt>
                <c:pt idx="2927">
                  <c:v>186.48142385524901</c:v>
                </c:pt>
                <c:pt idx="2928">
                  <c:v>186.545134625271</c:v>
                </c:pt>
                <c:pt idx="2929">
                  <c:v>186.608845395293</c:v>
                </c:pt>
                <c:pt idx="2930">
                  <c:v>186.672556165316</c:v>
                </c:pt>
                <c:pt idx="2931">
                  <c:v>186.73626693533799</c:v>
                </c:pt>
                <c:pt idx="2932">
                  <c:v>186.79997770535999</c:v>
                </c:pt>
                <c:pt idx="2933">
                  <c:v>186.86368847538199</c:v>
                </c:pt>
                <c:pt idx="2934">
                  <c:v>186.92739924540501</c:v>
                </c:pt>
                <c:pt idx="2935">
                  <c:v>186.99111001542701</c:v>
                </c:pt>
                <c:pt idx="2936">
                  <c:v>187.05482078544901</c:v>
                </c:pt>
                <c:pt idx="2937">
                  <c:v>187.118531555472</c:v>
                </c:pt>
                <c:pt idx="2938">
                  <c:v>187.182242325494</c:v>
                </c:pt>
                <c:pt idx="2939">
                  <c:v>187.245953095516</c:v>
                </c:pt>
                <c:pt idx="2940">
                  <c:v>187.309663865538</c:v>
                </c:pt>
                <c:pt idx="2941">
                  <c:v>187.37337463556099</c:v>
                </c:pt>
                <c:pt idx="2942">
                  <c:v>187.43708540558299</c:v>
                </c:pt>
                <c:pt idx="2943">
                  <c:v>187.50079617560499</c:v>
                </c:pt>
                <c:pt idx="2944">
                  <c:v>187.56450694562801</c:v>
                </c:pt>
                <c:pt idx="2945">
                  <c:v>187.62821771565001</c:v>
                </c:pt>
                <c:pt idx="2946">
                  <c:v>187.69192848567201</c:v>
                </c:pt>
                <c:pt idx="2947">
                  <c:v>187.75563925569401</c:v>
                </c:pt>
                <c:pt idx="2948">
                  <c:v>187.819350025717</c:v>
                </c:pt>
                <c:pt idx="2949">
                  <c:v>187.883060795739</c:v>
                </c:pt>
                <c:pt idx="2950">
                  <c:v>187.946771565761</c:v>
                </c:pt>
                <c:pt idx="2951">
                  <c:v>188.01048233578399</c:v>
                </c:pt>
                <c:pt idx="2952">
                  <c:v>188.07419310580599</c:v>
                </c:pt>
                <c:pt idx="2953">
                  <c:v>188.13790387582799</c:v>
                </c:pt>
                <c:pt idx="2954">
                  <c:v>188.20161464584999</c:v>
                </c:pt>
                <c:pt idx="2955">
                  <c:v>188.26532541587301</c:v>
                </c:pt>
                <c:pt idx="2956">
                  <c:v>188.32903618589501</c:v>
                </c:pt>
                <c:pt idx="2957">
                  <c:v>188.392746955917</c:v>
                </c:pt>
                <c:pt idx="2958">
                  <c:v>188.45645772594</c:v>
                </c:pt>
                <c:pt idx="2959">
                  <c:v>188.520168495962</c:v>
                </c:pt>
                <c:pt idx="2960">
                  <c:v>188.583879265984</c:v>
                </c:pt>
                <c:pt idx="2961">
                  <c:v>188.64759003600599</c:v>
                </c:pt>
                <c:pt idx="2962">
                  <c:v>188.71130080602899</c:v>
                </c:pt>
                <c:pt idx="2963">
                  <c:v>188.77501157605101</c:v>
                </c:pt>
                <c:pt idx="2964">
                  <c:v>188.83872234607301</c:v>
                </c:pt>
                <c:pt idx="2965">
                  <c:v>188.90243311609601</c:v>
                </c:pt>
                <c:pt idx="2966">
                  <c:v>188.966143886118</c:v>
                </c:pt>
                <c:pt idx="2967">
                  <c:v>189.02985465614</c:v>
                </c:pt>
                <c:pt idx="2968">
                  <c:v>189.093565426162</c:v>
                </c:pt>
                <c:pt idx="2969">
                  <c:v>189.15727619618499</c:v>
                </c:pt>
                <c:pt idx="2970">
                  <c:v>189.22098696620699</c:v>
                </c:pt>
                <c:pt idx="2971">
                  <c:v>189.28469773622899</c:v>
                </c:pt>
                <c:pt idx="2972">
                  <c:v>189.34840850625201</c:v>
                </c:pt>
                <c:pt idx="2973">
                  <c:v>189.41211927627401</c:v>
                </c:pt>
                <c:pt idx="2974">
                  <c:v>189.47583004629601</c:v>
                </c:pt>
                <c:pt idx="2975">
                  <c:v>189.53954081631801</c:v>
                </c:pt>
                <c:pt idx="2976">
                  <c:v>189.603251586341</c:v>
                </c:pt>
                <c:pt idx="2977">
                  <c:v>189.666962356363</c:v>
                </c:pt>
                <c:pt idx="2978">
                  <c:v>189.730673126385</c:v>
                </c:pt>
                <c:pt idx="2979">
                  <c:v>189.794383896407</c:v>
                </c:pt>
                <c:pt idx="2980">
                  <c:v>189.85809466642999</c:v>
                </c:pt>
                <c:pt idx="2981">
                  <c:v>189.92180543645199</c:v>
                </c:pt>
                <c:pt idx="2982">
                  <c:v>189.98551620647399</c:v>
                </c:pt>
                <c:pt idx="2983">
                  <c:v>190.04922697649701</c:v>
                </c:pt>
                <c:pt idx="2984">
                  <c:v>190.11293774651901</c:v>
                </c:pt>
                <c:pt idx="2985">
                  <c:v>190.17664851654101</c:v>
                </c:pt>
                <c:pt idx="2986">
                  <c:v>190.24035928656301</c:v>
                </c:pt>
                <c:pt idx="2987">
                  <c:v>190.304070056586</c:v>
                </c:pt>
                <c:pt idx="2988">
                  <c:v>190.367780826608</c:v>
                </c:pt>
                <c:pt idx="2989">
                  <c:v>190.43149159663</c:v>
                </c:pt>
                <c:pt idx="2990">
                  <c:v>190.49520236665299</c:v>
                </c:pt>
                <c:pt idx="2991">
                  <c:v>190.55891313667499</c:v>
                </c:pt>
                <c:pt idx="2992">
                  <c:v>190.62262390669699</c:v>
                </c:pt>
                <c:pt idx="2993">
                  <c:v>190.68633467671901</c:v>
                </c:pt>
                <c:pt idx="2994">
                  <c:v>190.75004544674201</c:v>
                </c:pt>
                <c:pt idx="2995">
                  <c:v>190.81375621676401</c:v>
                </c:pt>
                <c:pt idx="2996">
                  <c:v>190.877466986786</c:v>
                </c:pt>
                <c:pt idx="2997">
                  <c:v>190.941177756809</c:v>
                </c:pt>
                <c:pt idx="2998">
                  <c:v>191.004888526831</c:v>
                </c:pt>
                <c:pt idx="2999">
                  <c:v>191.06859929685299</c:v>
                </c:pt>
                <c:pt idx="3000">
                  <c:v>191.13231006687499</c:v>
                </c:pt>
                <c:pt idx="3001">
                  <c:v>191.19602083689799</c:v>
                </c:pt>
                <c:pt idx="3002">
                  <c:v>191.25973160692001</c:v>
                </c:pt>
                <c:pt idx="3003">
                  <c:v>191.32344237694201</c:v>
                </c:pt>
                <c:pt idx="3004">
                  <c:v>191.38715314696501</c:v>
                </c:pt>
                <c:pt idx="3005">
                  <c:v>191.450863916987</c:v>
                </c:pt>
                <c:pt idx="3006">
                  <c:v>191.514574687009</c:v>
                </c:pt>
                <c:pt idx="3007">
                  <c:v>191.578285457031</c:v>
                </c:pt>
                <c:pt idx="3008">
                  <c:v>191.64199622705399</c:v>
                </c:pt>
                <c:pt idx="3009">
                  <c:v>191.70570699707599</c:v>
                </c:pt>
                <c:pt idx="3010">
                  <c:v>191.76941776709799</c:v>
                </c:pt>
                <c:pt idx="3011">
                  <c:v>191.83312853712101</c:v>
                </c:pt>
                <c:pt idx="3012">
                  <c:v>191.89683930714301</c:v>
                </c:pt>
                <c:pt idx="3013">
                  <c:v>191.96055007716501</c:v>
                </c:pt>
                <c:pt idx="3014">
                  <c:v>192.02426084718701</c:v>
                </c:pt>
                <c:pt idx="3015">
                  <c:v>192.08797161721</c:v>
                </c:pt>
                <c:pt idx="3016">
                  <c:v>192.151682387232</c:v>
                </c:pt>
                <c:pt idx="3017">
                  <c:v>192.215393157254</c:v>
                </c:pt>
                <c:pt idx="3018">
                  <c:v>192.27910392727699</c:v>
                </c:pt>
                <c:pt idx="3019">
                  <c:v>192.34281469729899</c:v>
                </c:pt>
                <c:pt idx="3020">
                  <c:v>192.40652546732099</c:v>
                </c:pt>
                <c:pt idx="3021">
                  <c:v>192.47023623734299</c:v>
                </c:pt>
                <c:pt idx="3022">
                  <c:v>192.53394700736601</c:v>
                </c:pt>
                <c:pt idx="3023">
                  <c:v>192.59765777738801</c:v>
                </c:pt>
                <c:pt idx="3024">
                  <c:v>192.66136854741001</c:v>
                </c:pt>
                <c:pt idx="3025">
                  <c:v>192.725079317433</c:v>
                </c:pt>
                <c:pt idx="3026">
                  <c:v>192.788790087455</c:v>
                </c:pt>
                <c:pt idx="3027">
                  <c:v>192.852500857477</c:v>
                </c:pt>
                <c:pt idx="3028">
                  <c:v>192.916211627499</c:v>
                </c:pt>
                <c:pt idx="3029">
                  <c:v>192.97992239752199</c:v>
                </c:pt>
                <c:pt idx="3030">
                  <c:v>193.04363316754399</c:v>
                </c:pt>
                <c:pt idx="3031">
                  <c:v>193.10734393756599</c:v>
                </c:pt>
                <c:pt idx="3032">
                  <c:v>193.17105470758801</c:v>
                </c:pt>
                <c:pt idx="3033">
                  <c:v>193.23476547761101</c:v>
                </c:pt>
                <c:pt idx="3034">
                  <c:v>193.298476247633</c:v>
                </c:pt>
                <c:pt idx="3035">
                  <c:v>193.362187017655</c:v>
                </c:pt>
                <c:pt idx="3036">
                  <c:v>193.425897787678</c:v>
                </c:pt>
                <c:pt idx="3037">
                  <c:v>193.4896085577</c:v>
                </c:pt>
                <c:pt idx="3038">
                  <c:v>193.55331932772199</c:v>
                </c:pt>
                <c:pt idx="3039">
                  <c:v>193.61703009774399</c:v>
                </c:pt>
                <c:pt idx="3040">
                  <c:v>193.68074086776701</c:v>
                </c:pt>
                <c:pt idx="3041">
                  <c:v>193.74445163778901</c:v>
                </c:pt>
                <c:pt idx="3042">
                  <c:v>193.80816240781101</c:v>
                </c:pt>
                <c:pt idx="3043">
                  <c:v>193.871873177834</c:v>
                </c:pt>
                <c:pt idx="3044">
                  <c:v>193.935583947856</c:v>
                </c:pt>
                <c:pt idx="3045">
                  <c:v>193.999294717878</c:v>
                </c:pt>
                <c:pt idx="3046">
                  <c:v>194.0630054879</c:v>
                </c:pt>
                <c:pt idx="3047">
                  <c:v>194.12671625792299</c:v>
                </c:pt>
                <c:pt idx="3048">
                  <c:v>194.19042702794499</c:v>
                </c:pt>
                <c:pt idx="3049">
                  <c:v>194.25413779796699</c:v>
                </c:pt>
                <c:pt idx="3050">
                  <c:v>194.31784856799001</c:v>
                </c:pt>
                <c:pt idx="3051">
                  <c:v>194.38155933801201</c:v>
                </c:pt>
                <c:pt idx="3052">
                  <c:v>194.44527010803401</c:v>
                </c:pt>
                <c:pt idx="3053">
                  <c:v>194.50898087805601</c:v>
                </c:pt>
                <c:pt idx="3054">
                  <c:v>194.572691648079</c:v>
                </c:pt>
                <c:pt idx="3055">
                  <c:v>194.636402418101</c:v>
                </c:pt>
                <c:pt idx="3056">
                  <c:v>194.700113188123</c:v>
                </c:pt>
                <c:pt idx="3057">
                  <c:v>194.76382395814599</c:v>
                </c:pt>
                <c:pt idx="3058">
                  <c:v>194.82753472816799</c:v>
                </c:pt>
                <c:pt idx="3059">
                  <c:v>194.89124549818999</c:v>
                </c:pt>
                <c:pt idx="3060">
                  <c:v>194.95495626821199</c:v>
                </c:pt>
                <c:pt idx="3061">
                  <c:v>195.01866703823501</c:v>
                </c:pt>
                <c:pt idx="3062">
                  <c:v>195.08237780825701</c:v>
                </c:pt>
                <c:pt idx="3063">
                  <c:v>195.14608857827901</c:v>
                </c:pt>
                <c:pt idx="3064">
                  <c:v>195.209799348302</c:v>
                </c:pt>
                <c:pt idx="3065">
                  <c:v>195.273510118324</c:v>
                </c:pt>
                <c:pt idx="3066">
                  <c:v>195.337220888346</c:v>
                </c:pt>
                <c:pt idx="3067">
                  <c:v>195.40093165836799</c:v>
                </c:pt>
                <c:pt idx="3068">
                  <c:v>195.46464242839099</c:v>
                </c:pt>
                <c:pt idx="3069">
                  <c:v>195.52835319841299</c:v>
                </c:pt>
                <c:pt idx="3070">
                  <c:v>195.59206396843501</c:v>
                </c:pt>
                <c:pt idx="3071">
                  <c:v>195.65577473845801</c:v>
                </c:pt>
                <c:pt idx="3072">
                  <c:v>195.71948550848001</c:v>
                </c:pt>
                <c:pt idx="3073">
                  <c:v>195.783196278502</c:v>
                </c:pt>
                <c:pt idx="3074">
                  <c:v>195.846907048524</c:v>
                </c:pt>
                <c:pt idx="3075">
                  <c:v>195.910617818547</c:v>
                </c:pt>
                <c:pt idx="3076">
                  <c:v>195.97432858856899</c:v>
                </c:pt>
                <c:pt idx="3077">
                  <c:v>196.03803935859099</c:v>
                </c:pt>
                <c:pt idx="3078">
                  <c:v>196.10175012861299</c:v>
                </c:pt>
                <c:pt idx="3079">
                  <c:v>196.16546089863601</c:v>
                </c:pt>
                <c:pt idx="3080">
                  <c:v>196.22917166865801</c:v>
                </c:pt>
                <c:pt idx="3081">
                  <c:v>196.29288243868001</c:v>
                </c:pt>
                <c:pt idx="3082">
                  <c:v>196.356593208703</c:v>
                </c:pt>
                <c:pt idx="3083">
                  <c:v>196.420303978725</c:v>
                </c:pt>
                <c:pt idx="3084">
                  <c:v>196.484014748747</c:v>
                </c:pt>
                <c:pt idx="3085">
                  <c:v>196.547725518769</c:v>
                </c:pt>
                <c:pt idx="3086">
                  <c:v>196.61143628879199</c:v>
                </c:pt>
                <c:pt idx="3087">
                  <c:v>196.67514705881399</c:v>
                </c:pt>
                <c:pt idx="3088">
                  <c:v>196.73885782883599</c:v>
                </c:pt>
                <c:pt idx="3089">
                  <c:v>196.80256859885901</c:v>
                </c:pt>
                <c:pt idx="3090">
                  <c:v>196.86627936888101</c:v>
                </c:pt>
                <c:pt idx="3091">
                  <c:v>196.92999013890301</c:v>
                </c:pt>
                <c:pt idx="3092">
                  <c:v>196.99370090892501</c:v>
                </c:pt>
                <c:pt idx="3093">
                  <c:v>197.057411678948</c:v>
                </c:pt>
                <c:pt idx="3094">
                  <c:v>197.12112244897</c:v>
                </c:pt>
                <c:pt idx="3095">
                  <c:v>197.184833218992</c:v>
                </c:pt>
                <c:pt idx="3096">
                  <c:v>197.24854398901499</c:v>
                </c:pt>
                <c:pt idx="3097">
                  <c:v>197.31225475903699</c:v>
                </c:pt>
                <c:pt idx="3098">
                  <c:v>197.37596552905899</c:v>
                </c:pt>
                <c:pt idx="3099">
                  <c:v>197.43967629908099</c:v>
                </c:pt>
                <c:pt idx="3100">
                  <c:v>197.50338706910401</c:v>
                </c:pt>
                <c:pt idx="3101">
                  <c:v>197.56709783912601</c:v>
                </c:pt>
                <c:pt idx="3102">
                  <c:v>197.630808609148</c:v>
                </c:pt>
                <c:pt idx="3103">
                  <c:v>197.694519379171</c:v>
                </c:pt>
                <c:pt idx="3104">
                  <c:v>197.758230149193</c:v>
                </c:pt>
                <c:pt idx="3105">
                  <c:v>197.821940919215</c:v>
                </c:pt>
                <c:pt idx="3106">
                  <c:v>197.88565168923699</c:v>
                </c:pt>
                <c:pt idx="3107">
                  <c:v>197.94936245925999</c:v>
                </c:pt>
                <c:pt idx="3108">
                  <c:v>198.01307322928201</c:v>
                </c:pt>
                <c:pt idx="3109">
                  <c:v>198.07678399930401</c:v>
                </c:pt>
                <c:pt idx="3110">
                  <c:v>198.14049476932701</c:v>
                </c:pt>
                <c:pt idx="3111">
                  <c:v>198.204205539349</c:v>
                </c:pt>
                <c:pt idx="3112">
                  <c:v>198.267916309371</c:v>
                </c:pt>
                <c:pt idx="3113">
                  <c:v>198.331627079393</c:v>
                </c:pt>
                <c:pt idx="3114">
                  <c:v>198.39533784941599</c:v>
                </c:pt>
                <c:pt idx="3115">
                  <c:v>198.45904861943799</c:v>
                </c:pt>
                <c:pt idx="3116">
                  <c:v>198.52275938945999</c:v>
                </c:pt>
                <c:pt idx="3117">
                  <c:v>198.58647015948301</c:v>
                </c:pt>
                <c:pt idx="3118">
                  <c:v>198.65018092950501</c:v>
                </c:pt>
                <c:pt idx="3119">
                  <c:v>198.71389169952701</c:v>
                </c:pt>
                <c:pt idx="3120">
                  <c:v>198.77760246954901</c:v>
                </c:pt>
                <c:pt idx="3121">
                  <c:v>198.841313239572</c:v>
                </c:pt>
                <c:pt idx="3122">
                  <c:v>198.905024009594</c:v>
                </c:pt>
                <c:pt idx="3123">
                  <c:v>198.968734779616</c:v>
                </c:pt>
                <c:pt idx="3124">
                  <c:v>199.032445549638</c:v>
                </c:pt>
                <c:pt idx="3125">
                  <c:v>199.09615631966099</c:v>
                </c:pt>
                <c:pt idx="3126">
                  <c:v>199.15986708968299</c:v>
                </c:pt>
                <c:pt idx="3127">
                  <c:v>199.22357785970499</c:v>
                </c:pt>
                <c:pt idx="3128">
                  <c:v>199.28728862972801</c:v>
                </c:pt>
                <c:pt idx="3129">
                  <c:v>199.35099939975001</c:v>
                </c:pt>
                <c:pt idx="3130">
                  <c:v>199.41471016977201</c:v>
                </c:pt>
                <c:pt idx="3131">
                  <c:v>199.47842093979401</c:v>
                </c:pt>
                <c:pt idx="3132">
                  <c:v>199.542131709817</c:v>
                </c:pt>
                <c:pt idx="3133">
                  <c:v>199.605842479839</c:v>
                </c:pt>
                <c:pt idx="3134">
                  <c:v>199.669553249861</c:v>
                </c:pt>
                <c:pt idx="3135">
                  <c:v>199.73326401988399</c:v>
                </c:pt>
                <c:pt idx="3136">
                  <c:v>199.79697478990599</c:v>
                </c:pt>
                <c:pt idx="3137">
                  <c:v>199.86068555992799</c:v>
                </c:pt>
                <c:pt idx="3138">
                  <c:v>199.92439632995001</c:v>
                </c:pt>
                <c:pt idx="3139">
                  <c:v>199.98810709997301</c:v>
                </c:pt>
                <c:pt idx="3140">
                  <c:v>200.05181786999501</c:v>
                </c:pt>
                <c:pt idx="3141">
                  <c:v>200.115528640017</c:v>
                </c:pt>
                <c:pt idx="3142">
                  <c:v>200.17923941004</c:v>
                </c:pt>
                <c:pt idx="3143">
                  <c:v>200.242950180062</c:v>
                </c:pt>
                <c:pt idx="3144">
                  <c:v>200.30666095008399</c:v>
                </c:pt>
                <c:pt idx="3145">
                  <c:v>200.37037172010599</c:v>
                </c:pt>
                <c:pt idx="3146">
                  <c:v>200.43408249012899</c:v>
                </c:pt>
                <c:pt idx="3147">
                  <c:v>200.49779326015101</c:v>
                </c:pt>
                <c:pt idx="3148">
                  <c:v>200.56150403017301</c:v>
                </c:pt>
                <c:pt idx="3149">
                  <c:v>200.62521480019601</c:v>
                </c:pt>
                <c:pt idx="3150">
                  <c:v>200.688925570218</c:v>
                </c:pt>
                <c:pt idx="3151">
                  <c:v>200.75263634024</c:v>
                </c:pt>
                <c:pt idx="3152">
                  <c:v>200.816347110262</c:v>
                </c:pt>
                <c:pt idx="3153">
                  <c:v>200.88005788028499</c:v>
                </c:pt>
                <c:pt idx="3154">
                  <c:v>200.94376865030699</c:v>
                </c:pt>
                <c:pt idx="3155">
                  <c:v>201.00747942032899</c:v>
                </c:pt>
                <c:pt idx="3156">
                  <c:v>201.07119019035201</c:v>
                </c:pt>
                <c:pt idx="3157">
                  <c:v>201.13490096037401</c:v>
                </c:pt>
                <c:pt idx="3158">
                  <c:v>201.19861173039601</c:v>
                </c:pt>
                <c:pt idx="3159">
                  <c:v>201.26232250041801</c:v>
                </c:pt>
                <c:pt idx="3160">
                  <c:v>201.326033270441</c:v>
                </c:pt>
                <c:pt idx="3161">
                  <c:v>201.389744040463</c:v>
                </c:pt>
                <c:pt idx="3162">
                  <c:v>201.453454810485</c:v>
                </c:pt>
                <c:pt idx="3163">
                  <c:v>201.51716558050799</c:v>
                </c:pt>
                <c:pt idx="3164">
                  <c:v>201.58087635052999</c:v>
                </c:pt>
                <c:pt idx="3165">
                  <c:v>201.64458712055199</c:v>
                </c:pt>
                <c:pt idx="3166">
                  <c:v>201.70829789057399</c:v>
                </c:pt>
                <c:pt idx="3167">
                  <c:v>201.77200866059701</c:v>
                </c:pt>
                <c:pt idx="3168">
                  <c:v>201.83571943061901</c:v>
                </c:pt>
                <c:pt idx="3169">
                  <c:v>201.89943020064101</c:v>
                </c:pt>
                <c:pt idx="3170">
                  <c:v>201.963140970664</c:v>
                </c:pt>
                <c:pt idx="3171">
                  <c:v>202.026851740686</c:v>
                </c:pt>
                <c:pt idx="3172">
                  <c:v>202.090562510708</c:v>
                </c:pt>
                <c:pt idx="3173">
                  <c:v>202.15427328073</c:v>
                </c:pt>
                <c:pt idx="3174">
                  <c:v>202.21798405075299</c:v>
                </c:pt>
                <c:pt idx="3175">
                  <c:v>202.28169482077499</c:v>
                </c:pt>
                <c:pt idx="3176">
                  <c:v>202.34540559079699</c:v>
                </c:pt>
                <c:pt idx="3177">
                  <c:v>202.40911636081901</c:v>
                </c:pt>
                <c:pt idx="3178">
                  <c:v>202.47282713084201</c:v>
                </c:pt>
                <c:pt idx="3179">
                  <c:v>202.536537900864</c:v>
                </c:pt>
                <c:pt idx="3180">
                  <c:v>202.600248670886</c:v>
                </c:pt>
                <c:pt idx="3181">
                  <c:v>202.663959440909</c:v>
                </c:pt>
                <c:pt idx="3182">
                  <c:v>202.727670210931</c:v>
                </c:pt>
                <c:pt idx="3183">
                  <c:v>202.79138098095299</c:v>
                </c:pt>
                <c:pt idx="3184">
                  <c:v>202.85509175097499</c:v>
                </c:pt>
                <c:pt idx="3185">
                  <c:v>202.91880252099801</c:v>
                </c:pt>
                <c:pt idx="3186">
                  <c:v>202.98251329102001</c:v>
                </c:pt>
                <c:pt idx="3187">
                  <c:v>203.04622406104201</c:v>
                </c:pt>
                <c:pt idx="3188">
                  <c:v>203.109934831065</c:v>
                </c:pt>
                <c:pt idx="3189">
                  <c:v>203.173645601087</c:v>
                </c:pt>
                <c:pt idx="3190">
                  <c:v>203.237356371109</c:v>
                </c:pt>
                <c:pt idx="3191">
                  <c:v>203.301067141131</c:v>
                </c:pt>
                <c:pt idx="3192">
                  <c:v>203.36477791115399</c:v>
                </c:pt>
                <c:pt idx="3193">
                  <c:v>203.42848868117599</c:v>
                </c:pt>
                <c:pt idx="3194">
                  <c:v>203.49219945119799</c:v>
                </c:pt>
                <c:pt idx="3195">
                  <c:v>203.55591022122101</c:v>
                </c:pt>
                <c:pt idx="3196">
                  <c:v>203.61962099124301</c:v>
                </c:pt>
                <c:pt idx="3197">
                  <c:v>203.68333176126501</c:v>
                </c:pt>
                <c:pt idx="3198">
                  <c:v>203.74704253128701</c:v>
                </c:pt>
                <c:pt idx="3199">
                  <c:v>203.81075330131</c:v>
                </c:pt>
                <c:pt idx="3200">
                  <c:v>203.874464071332</c:v>
                </c:pt>
                <c:pt idx="3201">
                  <c:v>203.938174841354</c:v>
                </c:pt>
                <c:pt idx="3202">
                  <c:v>204.00188561137699</c:v>
                </c:pt>
                <c:pt idx="3203">
                  <c:v>204.06559638139899</c:v>
                </c:pt>
                <c:pt idx="3204">
                  <c:v>204.12930715142099</c:v>
                </c:pt>
                <c:pt idx="3205">
                  <c:v>204.19301792144299</c:v>
                </c:pt>
                <c:pt idx="3206">
                  <c:v>204.25672869146601</c:v>
                </c:pt>
                <c:pt idx="3207">
                  <c:v>204.32043946148801</c:v>
                </c:pt>
                <c:pt idx="3208">
                  <c:v>204.38415023151001</c:v>
                </c:pt>
                <c:pt idx="3209">
                  <c:v>204.447861001533</c:v>
                </c:pt>
                <c:pt idx="3210">
                  <c:v>204.511571771555</c:v>
                </c:pt>
                <c:pt idx="3211">
                  <c:v>204.575282541577</c:v>
                </c:pt>
                <c:pt idx="3212">
                  <c:v>204.63899331159899</c:v>
                </c:pt>
                <c:pt idx="3213">
                  <c:v>204.70270408162199</c:v>
                </c:pt>
                <c:pt idx="3214">
                  <c:v>204.76641485164399</c:v>
                </c:pt>
                <c:pt idx="3215">
                  <c:v>204.83012562166601</c:v>
                </c:pt>
                <c:pt idx="3216">
                  <c:v>204.89383639168901</c:v>
                </c:pt>
                <c:pt idx="3217">
                  <c:v>204.95754716171101</c:v>
                </c:pt>
                <c:pt idx="3218">
                  <c:v>205.021257931733</c:v>
                </c:pt>
                <c:pt idx="3219">
                  <c:v>205.084968701755</c:v>
                </c:pt>
                <c:pt idx="3220">
                  <c:v>205.148679471778</c:v>
                </c:pt>
                <c:pt idx="3221">
                  <c:v>205.21239024179999</c:v>
                </c:pt>
                <c:pt idx="3222">
                  <c:v>205.27610101182199</c:v>
                </c:pt>
                <c:pt idx="3223">
                  <c:v>205.33981178184399</c:v>
                </c:pt>
                <c:pt idx="3224">
                  <c:v>205.40352255186701</c:v>
                </c:pt>
                <c:pt idx="3225">
                  <c:v>205.46723332188901</c:v>
                </c:pt>
                <c:pt idx="3226">
                  <c:v>205.53094409191101</c:v>
                </c:pt>
                <c:pt idx="3227">
                  <c:v>205.594654861934</c:v>
                </c:pt>
                <c:pt idx="3228">
                  <c:v>205.658365631956</c:v>
                </c:pt>
                <c:pt idx="3229">
                  <c:v>205.722076401978</c:v>
                </c:pt>
                <c:pt idx="3230">
                  <c:v>205.785787172</c:v>
                </c:pt>
                <c:pt idx="3231">
                  <c:v>205.84949794202299</c:v>
                </c:pt>
                <c:pt idx="3232">
                  <c:v>205.91320871204499</c:v>
                </c:pt>
                <c:pt idx="3233">
                  <c:v>205.97691948206699</c:v>
                </c:pt>
                <c:pt idx="3234">
                  <c:v>206.04063025209001</c:v>
                </c:pt>
                <c:pt idx="3235">
                  <c:v>206.10434102211201</c:v>
                </c:pt>
                <c:pt idx="3236">
                  <c:v>206.16805179213401</c:v>
                </c:pt>
                <c:pt idx="3237">
                  <c:v>206.23176256215601</c:v>
                </c:pt>
                <c:pt idx="3238">
                  <c:v>206.295473332179</c:v>
                </c:pt>
                <c:pt idx="3239">
                  <c:v>206.359184102201</c:v>
                </c:pt>
                <c:pt idx="3240">
                  <c:v>206.422894872223</c:v>
                </c:pt>
                <c:pt idx="3241">
                  <c:v>206.48660564224599</c:v>
                </c:pt>
                <c:pt idx="3242">
                  <c:v>206.55031641226799</c:v>
                </c:pt>
                <c:pt idx="3243">
                  <c:v>206.61402718228999</c:v>
                </c:pt>
                <c:pt idx="3244">
                  <c:v>206.67773795231199</c:v>
                </c:pt>
                <c:pt idx="3245">
                  <c:v>206.74144872233501</c:v>
                </c:pt>
                <c:pt idx="3246">
                  <c:v>206.80515949235701</c:v>
                </c:pt>
                <c:pt idx="3247">
                  <c:v>206.868870262379</c:v>
                </c:pt>
                <c:pt idx="3248">
                  <c:v>206.932581032402</c:v>
                </c:pt>
                <c:pt idx="3249">
                  <c:v>206.996291802424</c:v>
                </c:pt>
                <c:pt idx="3250">
                  <c:v>207.060002572446</c:v>
                </c:pt>
                <c:pt idx="3251">
                  <c:v>207.12371334246799</c:v>
                </c:pt>
                <c:pt idx="3252">
                  <c:v>207.18742411249099</c:v>
                </c:pt>
                <c:pt idx="3253">
                  <c:v>207.25113488251301</c:v>
                </c:pt>
                <c:pt idx="3254">
                  <c:v>207.31484565253501</c:v>
                </c:pt>
                <c:pt idx="3255">
                  <c:v>207.37855642255801</c:v>
                </c:pt>
                <c:pt idx="3256">
                  <c:v>207.44226719258</c:v>
                </c:pt>
                <c:pt idx="3257">
                  <c:v>207.505977962602</c:v>
                </c:pt>
                <c:pt idx="3258">
                  <c:v>207.569688732624</c:v>
                </c:pt>
                <c:pt idx="3259">
                  <c:v>207.63339950264699</c:v>
                </c:pt>
                <c:pt idx="3260">
                  <c:v>207.69711027266899</c:v>
                </c:pt>
                <c:pt idx="3261">
                  <c:v>207.76082104269099</c:v>
                </c:pt>
                <c:pt idx="3262">
                  <c:v>207.82453181271401</c:v>
                </c:pt>
                <c:pt idx="3263">
                  <c:v>207.88824258273601</c:v>
                </c:pt>
                <c:pt idx="3264">
                  <c:v>207.95195335275801</c:v>
                </c:pt>
                <c:pt idx="3265">
                  <c:v>208.01566412278001</c:v>
                </c:pt>
                <c:pt idx="3266">
                  <c:v>208.079374892803</c:v>
                </c:pt>
                <c:pt idx="3267">
                  <c:v>208.143085662825</c:v>
                </c:pt>
                <c:pt idx="3268">
                  <c:v>208.206796432847</c:v>
                </c:pt>
                <c:pt idx="3269">
                  <c:v>208.270507202869</c:v>
                </c:pt>
                <c:pt idx="3270">
                  <c:v>208.33421797289199</c:v>
                </c:pt>
                <c:pt idx="3271">
                  <c:v>208.39792874291399</c:v>
                </c:pt>
                <c:pt idx="3272">
                  <c:v>208.46163951293599</c:v>
                </c:pt>
                <c:pt idx="3273">
                  <c:v>208.52535028295901</c:v>
                </c:pt>
                <c:pt idx="3274">
                  <c:v>208.58906105298101</c:v>
                </c:pt>
                <c:pt idx="3275">
                  <c:v>208.65277182300301</c:v>
                </c:pt>
                <c:pt idx="3276">
                  <c:v>208.71648259302501</c:v>
                </c:pt>
                <c:pt idx="3277">
                  <c:v>208.780193363048</c:v>
                </c:pt>
                <c:pt idx="3278">
                  <c:v>208.84390413307</c:v>
                </c:pt>
                <c:pt idx="3279">
                  <c:v>208.907614903092</c:v>
                </c:pt>
                <c:pt idx="3280">
                  <c:v>208.97132567311499</c:v>
                </c:pt>
                <c:pt idx="3281">
                  <c:v>209.03503644313699</c:v>
                </c:pt>
                <c:pt idx="3282">
                  <c:v>209.09874721315899</c:v>
                </c:pt>
                <c:pt idx="3283">
                  <c:v>209.16245798318101</c:v>
                </c:pt>
                <c:pt idx="3284">
                  <c:v>209.22616875320401</c:v>
                </c:pt>
                <c:pt idx="3285">
                  <c:v>209.28987952322601</c:v>
                </c:pt>
                <c:pt idx="3286">
                  <c:v>209.353590293248</c:v>
                </c:pt>
                <c:pt idx="3287">
                  <c:v>209.417301063271</c:v>
                </c:pt>
                <c:pt idx="3288">
                  <c:v>209.481011833293</c:v>
                </c:pt>
                <c:pt idx="3289">
                  <c:v>209.54472260331499</c:v>
                </c:pt>
                <c:pt idx="3290">
                  <c:v>209.60843337333699</c:v>
                </c:pt>
                <c:pt idx="3291">
                  <c:v>209.67214414335999</c:v>
                </c:pt>
                <c:pt idx="3292">
                  <c:v>209.73585491338201</c:v>
                </c:pt>
                <c:pt idx="3293">
                  <c:v>209.79956568340401</c:v>
                </c:pt>
                <c:pt idx="3294">
                  <c:v>209.86327645342701</c:v>
                </c:pt>
                <c:pt idx="3295">
                  <c:v>209.926987223449</c:v>
                </c:pt>
                <c:pt idx="3296">
                  <c:v>209.990697993471</c:v>
                </c:pt>
                <c:pt idx="3297">
                  <c:v>210.054408763493</c:v>
                </c:pt>
                <c:pt idx="3298">
                  <c:v>210.11811953351599</c:v>
                </c:pt>
                <c:pt idx="3299">
                  <c:v>210.18183030353799</c:v>
                </c:pt>
                <c:pt idx="3300">
                  <c:v>210.24554107355999</c:v>
                </c:pt>
                <c:pt idx="3301">
                  <c:v>210.30925184358301</c:v>
                </c:pt>
                <c:pt idx="3302">
                  <c:v>210.37296261360501</c:v>
                </c:pt>
                <c:pt idx="3303">
                  <c:v>210.43667338362701</c:v>
                </c:pt>
                <c:pt idx="3304">
                  <c:v>210.50038415364901</c:v>
                </c:pt>
                <c:pt idx="3305">
                  <c:v>210.564094923672</c:v>
                </c:pt>
                <c:pt idx="3306">
                  <c:v>210.627805693694</c:v>
                </c:pt>
                <c:pt idx="3307">
                  <c:v>210.691516463716</c:v>
                </c:pt>
                <c:pt idx="3308">
                  <c:v>210.75522723373899</c:v>
                </c:pt>
                <c:pt idx="3309">
                  <c:v>210.81893800376099</c:v>
                </c:pt>
                <c:pt idx="3310">
                  <c:v>210.88264877378299</c:v>
                </c:pt>
                <c:pt idx="3311">
                  <c:v>210.94635954380499</c:v>
                </c:pt>
                <c:pt idx="3312">
                  <c:v>211.01007031382801</c:v>
                </c:pt>
                <c:pt idx="3313">
                  <c:v>211.07378108385001</c:v>
                </c:pt>
                <c:pt idx="3314">
                  <c:v>211.13749185387201</c:v>
                </c:pt>
                <c:pt idx="3315">
                  <c:v>211.201202623895</c:v>
                </c:pt>
                <c:pt idx="3316">
                  <c:v>211.264913393917</c:v>
                </c:pt>
                <c:pt idx="3317">
                  <c:v>211.328624163939</c:v>
                </c:pt>
                <c:pt idx="3318">
                  <c:v>211.392334933961</c:v>
                </c:pt>
                <c:pt idx="3319">
                  <c:v>211.45604570398399</c:v>
                </c:pt>
                <c:pt idx="3320">
                  <c:v>211.51975647400599</c:v>
                </c:pt>
                <c:pt idx="3321">
                  <c:v>211.58346724402799</c:v>
                </c:pt>
                <c:pt idx="3322">
                  <c:v>211.64717801405001</c:v>
                </c:pt>
                <c:pt idx="3323">
                  <c:v>211.71088878407301</c:v>
                </c:pt>
                <c:pt idx="3324">
                  <c:v>211.774599554095</c:v>
                </c:pt>
                <c:pt idx="3325">
                  <c:v>211.838310324117</c:v>
                </c:pt>
                <c:pt idx="3326">
                  <c:v>211.90202109414</c:v>
                </c:pt>
                <c:pt idx="3327">
                  <c:v>211.965731864162</c:v>
                </c:pt>
                <c:pt idx="3328">
                  <c:v>212.02944263418399</c:v>
                </c:pt>
                <c:pt idx="3329">
                  <c:v>212.09315340420599</c:v>
                </c:pt>
                <c:pt idx="3330">
                  <c:v>212.15686417422901</c:v>
                </c:pt>
                <c:pt idx="3331">
                  <c:v>212.22057494425101</c:v>
                </c:pt>
                <c:pt idx="3332">
                  <c:v>212.28428571427301</c:v>
                </c:pt>
                <c:pt idx="3333">
                  <c:v>212.347996484296</c:v>
                </c:pt>
                <c:pt idx="3334">
                  <c:v>212.411707254318</c:v>
                </c:pt>
                <c:pt idx="3335">
                  <c:v>212.47541802434</c:v>
                </c:pt>
                <c:pt idx="3336">
                  <c:v>212.539128794362</c:v>
                </c:pt>
                <c:pt idx="3337">
                  <c:v>212.60283956438499</c:v>
                </c:pt>
                <c:pt idx="3338">
                  <c:v>212.66655033440699</c:v>
                </c:pt>
                <c:pt idx="3339">
                  <c:v>212.73026110442899</c:v>
                </c:pt>
                <c:pt idx="3340">
                  <c:v>212.79397187445201</c:v>
                </c:pt>
                <c:pt idx="3341">
                  <c:v>212.85768264447401</c:v>
                </c:pt>
                <c:pt idx="3342">
                  <c:v>212.92139341449601</c:v>
                </c:pt>
                <c:pt idx="3343">
                  <c:v>212.98510418451801</c:v>
                </c:pt>
                <c:pt idx="3344">
                  <c:v>213.048814954541</c:v>
                </c:pt>
                <c:pt idx="3345">
                  <c:v>213.112525724563</c:v>
                </c:pt>
                <c:pt idx="3346">
                  <c:v>213.176236494585</c:v>
                </c:pt>
                <c:pt idx="3347">
                  <c:v>213.23994726460799</c:v>
                </c:pt>
                <c:pt idx="3348">
                  <c:v>213.30365803462999</c:v>
                </c:pt>
                <c:pt idx="3349">
                  <c:v>213.36736880465199</c:v>
                </c:pt>
                <c:pt idx="3350">
                  <c:v>213.43107957467399</c:v>
                </c:pt>
                <c:pt idx="3351">
                  <c:v>213.49479034469701</c:v>
                </c:pt>
                <c:pt idx="3352">
                  <c:v>213.55850111471901</c:v>
                </c:pt>
                <c:pt idx="3353">
                  <c:v>213.62221188474101</c:v>
                </c:pt>
                <c:pt idx="3354">
                  <c:v>213.685922654764</c:v>
                </c:pt>
                <c:pt idx="3355">
                  <c:v>213.749633424786</c:v>
                </c:pt>
                <c:pt idx="3356">
                  <c:v>213.813344194808</c:v>
                </c:pt>
                <c:pt idx="3357">
                  <c:v>213.87705496482999</c:v>
                </c:pt>
                <c:pt idx="3358">
                  <c:v>213.94076573485299</c:v>
                </c:pt>
                <c:pt idx="3359">
                  <c:v>214.00447650487499</c:v>
                </c:pt>
                <c:pt idx="3360">
                  <c:v>214.06818727489701</c:v>
                </c:pt>
                <c:pt idx="3361">
                  <c:v>214.13189804492001</c:v>
                </c:pt>
                <c:pt idx="3362">
                  <c:v>214.19560881494201</c:v>
                </c:pt>
                <c:pt idx="3363">
                  <c:v>214.259319584964</c:v>
                </c:pt>
                <c:pt idx="3364">
                  <c:v>214.323030354986</c:v>
                </c:pt>
                <c:pt idx="3365">
                  <c:v>214.386741125009</c:v>
                </c:pt>
                <c:pt idx="3366">
                  <c:v>214.45045189503099</c:v>
                </c:pt>
                <c:pt idx="3367">
                  <c:v>214.51416266505299</c:v>
                </c:pt>
                <c:pt idx="3368">
                  <c:v>214.57787343507499</c:v>
                </c:pt>
                <c:pt idx="3369">
                  <c:v>214.64158420509801</c:v>
                </c:pt>
                <c:pt idx="3370">
                  <c:v>214.70529497512001</c:v>
                </c:pt>
                <c:pt idx="3371">
                  <c:v>214.76900574514201</c:v>
                </c:pt>
                <c:pt idx="3372">
                  <c:v>214.832716515165</c:v>
                </c:pt>
                <c:pt idx="3373">
                  <c:v>214.896427285187</c:v>
                </c:pt>
                <c:pt idx="3374">
                  <c:v>214.960138055209</c:v>
                </c:pt>
                <c:pt idx="3375">
                  <c:v>215.023848825231</c:v>
                </c:pt>
                <c:pt idx="3376">
                  <c:v>215.08755959525399</c:v>
                </c:pt>
                <c:pt idx="3377">
                  <c:v>215.15127036527599</c:v>
                </c:pt>
                <c:pt idx="3378">
                  <c:v>215.21498113529799</c:v>
                </c:pt>
                <c:pt idx="3379">
                  <c:v>215.27869190532101</c:v>
                </c:pt>
                <c:pt idx="3380">
                  <c:v>215.34240267534301</c:v>
                </c:pt>
                <c:pt idx="3381">
                  <c:v>215.40611344536501</c:v>
                </c:pt>
                <c:pt idx="3382">
                  <c:v>215.46982421538701</c:v>
                </c:pt>
                <c:pt idx="3383">
                  <c:v>215.53353498541</c:v>
                </c:pt>
                <c:pt idx="3384">
                  <c:v>215.597245755432</c:v>
                </c:pt>
                <c:pt idx="3385">
                  <c:v>215.660956525454</c:v>
                </c:pt>
                <c:pt idx="3386">
                  <c:v>215.72466729547699</c:v>
                </c:pt>
                <c:pt idx="3387">
                  <c:v>215.78837806549899</c:v>
                </c:pt>
                <c:pt idx="3388">
                  <c:v>215.85208883552099</c:v>
                </c:pt>
                <c:pt idx="3389">
                  <c:v>215.91579960554299</c:v>
                </c:pt>
                <c:pt idx="3390">
                  <c:v>215.97951037556601</c:v>
                </c:pt>
                <c:pt idx="3391">
                  <c:v>216.04322114558801</c:v>
                </c:pt>
                <c:pt idx="3392">
                  <c:v>216.10693191561001</c:v>
                </c:pt>
                <c:pt idx="3393">
                  <c:v>216.170642685633</c:v>
                </c:pt>
                <c:pt idx="3394">
                  <c:v>216.234353455655</c:v>
                </c:pt>
                <c:pt idx="3395">
                  <c:v>216.298064225677</c:v>
                </c:pt>
                <c:pt idx="3396">
                  <c:v>216.36177499569899</c:v>
                </c:pt>
                <c:pt idx="3397">
                  <c:v>216.42548576572199</c:v>
                </c:pt>
                <c:pt idx="3398">
                  <c:v>216.48919653574399</c:v>
                </c:pt>
                <c:pt idx="3399">
                  <c:v>216.55290730576601</c:v>
                </c:pt>
                <c:pt idx="3400">
                  <c:v>216.61661807578901</c:v>
                </c:pt>
                <c:pt idx="3401">
                  <c:v>216.680328845811</c:v>
                </c:pt>
                <c:pt idx="3402">
                  <c:v>216.744039615833</c:v>
                </c:pt>
                <c:pt idx="3403">
                  <c:v>216.807750385855</c:v>
                </c:pt>
                <c:pt idx="3404">
                  <c:v>216.87146115587799</c:v>
                </c:pt>
                <c:pt idx="3405">
                  <c:v>216.93517192589999</c:v>
                </c:pt>
                <c:pt idx="3406">
                  <c:v>216.99888269592199</c:v>
                </c:pt>
                <c:pt idx="3407">
                  <c:v>217.06259346594501</c:v>
                </c:pt>
                <c:pt idx="3408">
                  <c:v>217.12630423596701</c:v>
                </c:pt>
                <c:pt idx="3409">
                  <c:v>217.19001500598901</c:v>
                </c:pt>
                <c:pt idx="3410">
                  <c:v>217.25372577601101</c:v>
                </c:pt>
                <c:pt idx="3411">
                  <c:v>217.317436546034</c:v>
                </c:pt>
                <c:pt idx="3412">
                  <c:v>217.381147316056</c:v>
                </c:pt>
                <c:pt idx="3413">
                  <c:v>217.444858086078</c:v>
                </c:pt>
                <c:pt idx="3414">
                  <c:v>217.5085688561</c:v>
                </c:pt>
                <c:pt idx="3415">
                  <c:v>217.57227962612299</c:v>
                </c:pt>
                <c:pt idx="3416">
                  <c:v>217.63599039614499</c:v>
                </c:pt>
                <c:pt idx="3417">
                  <c:v>217.69970116616699</c:v>
                </c:pt>
                <c:pt idx="3418">
                  <c:v>217.76341193619001</c:v>
                </c:pt>
                <c:pt idx="3419">
                  <c:v>217.82712270621201</c:v>
                </c:pt>
                <c:pt idx="3420">
                  <c:v>217.89083347623401</c:v>
                </c:pt>
                <c:pt idx="3421">
                  <c:v>217.95454424625601</c:v>
                </c:pt>
                <c:pt idx="3422">
                  <c:v>218.018255016279</c:v>
                </c:pt>
                <c:pt idx="3423">
                  <c:v>218.081965786301</c:v>
                </c:pt>
                <c:pt idx="3424">
                  <c:v>218.145676556323</c:v>
                </c:pt>
                <c:pt idx="3425">
                  <c:v>218.20938732634599</c:v>
                </c:pt>
                <c:pt idx="3426">
                  <c:v>218.27309809636799</c:v>
                </c:pt>
                <c:pt idx="3427">
                  <c:v>218.33680886638999</c:v>
                </c:pt>
                <c:pt idx="3428">
                  <c:v>218.40051963641201</c:v>
                </c:pt>
                <c:pt idx="3429">
                  <c:v>218.46423040643501</c:v>
                </c:pt>
                <c:pt idx="3430">
                  <c:v>218.52794117645701</c:v>
                </c:pt>
                <c:pt idx="3431">
                  <c:v>218.591651946479</c:v>
                </c:pt>
                <c:pt idx="3432">
                  <c:v>218.655362716502</c:v>
                </c:pt>
                <c:pt idx="3433">
                  <c:v>218.719073486524</c:v>
                </c:pt>
                <c:pt idx="3434">
                  <c:v>218.78278425654599</c:v>
                </c:pt>
                <c:pt idx="3435">
                  <c:v>218.84649502656799</c:v>
                </c:pt>
                <c:pt idx="3436">
                  <c:v>218.91020579659099</c:v>
                </c:pt>
                <c:pt idx="3437">
                  <c:v>218.97391656661301</c:v>
                </c:pt>
                <c:pt idx="3438">
                  <c:v>219.03762733663501</c:v>
                </c:pt>
                <c:pt idx="3439">
                  <c:v>219.10133810665801</c:v>
                </c:pt>
                <c:pt idx="3440">
                  <c:v>219.16504887668</c:v>
                </c:pt>
                <c:pt idx="3441">
                  <c:v>219.228759646702</c:v>
                </c:pt>
                <c:pt idx="3442">
                  <c:v>219.292470416724</c:v>
                </c:pt>
                <c:pt idx="3443">
                  <c:v>219.35618118674699</c:v>
                </c:pt>
                <c:pt idx="3444">
                  <c:v>219.41989195676899</c:v>
                </c:pt>
                <c:pt idx="3445">
                  <c:v>219.48360272679099</c:v>
                </c:pt>
                <c:pt idx="3446">
                  <c:v>219.54731349681401</c:v>
                </c:pt>
                <c:pt idx="3447">
                  <c:v>219.61102426683601</c:v>
                </c:pt>
                <c:pt idx="3448">
                  <c:v>219.67473503685801</c:v>
                </c:pt>
                <c:pt idx="3449">
                  <c:v>219.73844580688001</c:v>
                </c:pt>
                <c:pt idx="3450">
                  <c:v>219.802156576903</c:v>
                </c:pt>
                <c:pt idx="3451">
                  <c:v>219.865867346925</c:v>
                </c:pt>
                <c:pt idx="3452">
                  <c:v>219.929578116947</c:v>
                </c:pt>
                <c:pt idx="3453">
                  <c:v>219.99328888696999</c:v>
                </c:pt>
                <c:pt idx="3454">
                  <c:v>220.05699965699199</c:v>
                </c:pt>
                <c:pt idx="3455">
                  <c:v>220.12071042701399</c:v>
                </c:pt>
                <c:pt idx="3456">
                  <c:v>220.18442119703599</c:v>
                </c:pt>
                <c:pt idx="3457">
                  <c:v>220.24813196705901</c:v>
                </c:pt>
                <c:pt idx="3458">
                  <c:v>220.31184273708101</c:v>
                </c:pt>
                <c:pt idx="3459">
                  <c:v>220.37555350710301</c:v>
                </c:pt>
                <c:pt idx="3460">
                  <c:v>220.439264277126</c:v>
                </c:pt>
                <c:pt idx="3461">
                  <c:v>220.502975047148</c:v>
                </c:pt>
                <c:pt idx="3462">
                  <c:v>220.56668581717</c:v>
                </c:pt>
                <c:pt idx="3463">
                  <c:v>220.630396587192</c:v>
                </c:pt>
                <c:pt idx="3464">
                  <c:v>220.69410735721499</c:v>
                </c:pt>
                <c:pt idx="3465">
                  <c:v>220.75781812723699</c:v>
                </c:pt>
                <c:pt idx="3466">
                  <c:v>220.82152889725899</c:v>
                </c:pt>
                <c:pt idx="3467">
                  <c:v>220.88523966728101</c:v>
                </c:pt>
                <c:pt idx="3468">
                  <c:v>220.94895043730401</c:v>
                </c:pt>
                <c:pt idx="3469">
                  <c:v>221.012661207326</c:v>
                </c:pt>
                <c:pt idx="3470">
                  <c:v>221.076371977348</c:v>
                </c:pt>
                <c:pt idx="3471">
                  <c:v>221.140082747371</c:v>
                </c:pt>
                <c:pt idx="3472">
                  <c:v>221.203793517393</c:v>
                </c:pt>
                <c:pt idx="3473">
                  <c:v>221.26750428741499</c:v>
                </c:pt>
                <c:pt idx="3474">
                  <c:v>221.33121505743699</c:v>
                </c:pt>
                <c:pt idx="3475">
                  <c:v>221.39492582746001</c:v>
                </c:pt>
                <c:pt idx="3476">
                  <c:v>221.45863659748201</c:v>
                </c:pt>
                <c:pt idx="3477">
                  <c:v>221.52234736750401</c:v>
                </c:pt>
                <c:pt idx="3478">
                  <c:v>221.586058137527</c:v>
                </c:pt>
                <c:pt idx="3479">
                  <c:v>221.649768907549</c:v>
                </c:pt>
                <c:pt idx="3480">
                  <c:v>221.713479677571</c:v>
                </c:pt>
                <c:pt idx="3481">
                  <c:v>221.777190447593</c:v>
                </c:pt>
                <c:pt idx="3482">
                  <c:v>221.84090121761599</c:v>
                </c:pt>
                <c:pt idx="3483">
                  <c:v>221.90461198763799</c:v>
                </c:pt>
                <c:pt idx="3484">
                  <c:v>221.96832275765999</c:v>
                </c:pt>
                <c:pt idx="3485">
                  <c:v>222.03203352768301</c:v>
                </c:pt>
                <c:pt idx="3486">
                  <c:v>222.09574429770501</c:v>
                </c:pt>
                <c:pt idx="3487">
                  <c:v>222.15945506772701</c:v>
                </c:pt>
                <c:pt idx="3488">
                  <c:v>222.22316583774901</c:v>
                </c:pt>
                <c:pt idx="3489">
                  <c:v>222.286876607772</c:v>
                </c:pt>
                <c:pt idx="3490">
                  <c:v>222.350587377794</c:v>
                </c:pt>
                <c:pt idx="3491">
                  <c:v>222.414298147816</c:v>
                </c:pt>
                <c:pt idx="3492">
                  <c:v>222.47800891783899</c:v>
                </c:pt>
                <c:pt idx="3493">
                  <c:v>222.54171968786099</c:v>
                </c:pt>
                <c:pt idx="3494">
                  <c:v>222.60543045788299</c:v>
                </c:pt>
                <c:pt idx="3495">
                  <c:v>222.66914122790499</c:v>
                </c:pt>
                <c:pt idx="3496">
                  <c:v>222.73285199792801</c:v>
                </c:pt>
                <c:pt idx="3497">
                  <c:v>222.79656276795001</c:v>
                </c:pt>
                <c:pt idx="3498">
                  <c:v>222.86027353797201</c:v>
                </c:pt>
                <c:pt idx="3499">
                  <c:v>222.923984307995</c:v>
                </c:pt>
                <c:pt idx="3500">
                  <c:v>222.987695078017</c:v>
                </c:pt>
                <c:pt idx="3501">
                  <c:v>223.051405848039</c:v>
                </c:pt>
                <c:pt idx="3502">
                  <c:v>223.11511661806099</c:v>
                </c:pt>
                <c:pt idx="3503">
                  <c:v>223.17882738808399</c:v>
                </c:pt>
                <c:pt idx="3504">
                  <c:v>223.24253815810599</c:v>
                </c:pt>
                <c:pt idx="3505">
                  <c:v>223.30624892812801</c:v>
                </c:pt>
                <c:pt idx="3506">
                  <c:v>223.36995969815101</c:v>
                </c:pt>
                <c:pt idx="3507">
                  <c:v>223.43367046817301</c:v>
                </c:pt>
                <c:pt idx="3508">
                  <c:v>223.497381238195</c:v>
                </c:pt>
                <c:pt idx="3509">
                  <c:v>223.561092008217</c:v>
                </c:pt>
                <c:pt idx="3510">
                  <c:v>223.62480277824</c:v>
                </c:pt>
                <c:pt idx="3511">
                  <c:v>223.68851354826199</c:v>
                </c:pt>
                <c:pt idx="3512">
                  <c:v>223.75222431828399</c:v>
                </c:pt>
                <c:pt idx="3513">
                  <c:v>223.81593508830599</c:v>
                </c:pt>
                <c:pt idx="3514">
                  <c:v>223.87964585832901</c:v>
                </c:pt>
                <c:pt idx="3515">
                  <c:v>223.94335662835101</c:v>
                </c:pt>
                <c:pt idx="3516">
                  <c:v>224.00706739837301</c:v>
                </c:pt>
                <c:pt idx="3517">
                  <c:v>224.070778168396</c:v>
                </c:pt>
                <c:pt idx="3518">
                  <c:v>224.134488938418</c:v>
                </c:pt>
                <c:pt idx="3519">
                  <c:v>224.19819970844</c:v>
                </c:pt>
                <c:pt idx="3520">
                  <c:v>224.261910478462</c:v>
                </c:pt>
                <c:pt idx="3521">
                  <c:v>224.32562124848499</c:v>
                </c:pt>
                <c:pt idx="3522">
                  <c:v>224.38933201850699</c:v>
                </c:pt>
                <c:pt idx="3523">
                  <c:v>224.45304278852899</c:v>
                </c:pt>
                <c:pt idx="3524">
                  <c:v>224.51675355855201</c:v>
                </c:pt>
                <c:pt idx="3525">
                  <c:v>224.58046432857401</c:v>
                </c:pt>
                <c:pt idx="3526">
                  <c:v>224.64417509859601</c:v>
                </c:pt>
                <c:pt idx="3527">
                  <c:v>224.70788586861801</c:v>
                </c:pt>
                <c:pt idx="3528">
                  <c:v>224.771596638641</c:v>
                </c:pt>
                <c:pt idx="3529">
                  <c:v>224.835307408663</c:v>
                </c:pt>
                <c:pt idx="3530">
                  <c:v>224.899018178685</c:v>
                </c:pt>
                <c:pt idx="3531">
                  <c:v>224.96272894870799</c:v>
                </c:pt>
                <c:pt idx="3532">
                  <c:v>225.02643971872999</c:v>
                </c:pt>
                <c:pt idx="3533">
                  <c:v>225.09015048875199</c:v>
                </c:pt>
                <c:pt idx="3534">
                  <c:v>225.15386125877399</c:v>
                </c:pt>
                <c:pt idx="3535">
                  <c:v>225.21757202879701</c:v>
                </c:pt>
                <c:pt idx="3536">
                  <c:v>225.28128279881901</c:v>
                </c:pt>
                <c:pt idx="3537">
                  <c:v>225.34499356884101</c:v>
                </c:pt>
                <c:pt idx="3538">
                  <c:v>225.408704338864</c:v>
                </c:pt>
                <c:pt idx="3539">
                  <c:v>225.472415108886</c:v>
                </c:pt>
                <c:pt idx="3540">
                  <c:v>225.536125878908</c:v>
                </c:pt>
                <c:pt idx="3541">
                  <c:v>225.59983664892999</c:v>
                </c:pt>
                <c:pt idx="3542">
                  <c:v>225.66354741895299</c:v>
                </c:pt>
                <c:pt idx="3543">
                  <c:v>225.72725818897499</c:v>
                </c:pt>
                <c:pt idx="3544">
                  <c:v>225.79096895899701</c:v>
                </c:pt>
                <c:pt idx="3545">
                  <c:v>225.85467972902001</c:v>
                </c:pt>
                <c:pt idx="3546">
                  <c:v>225.918390499042</c:v>
                </c:pt>
                <c:pt idx="3547">
                  <c:v>225.982101269064</c:v>
                </c:pt>
                <c:pt idx="3548">
                  <c:v>226.045812039086</c:v>
                </c:pt>
                <c:pt idx="3549">
                  <c:v>226.109522809109</c:v>
                </c:pt>
                <c:pt idx="3550">
                  <c:v>226.17323357913099</c:v>
                </c:pt>
                <c:pt idx="3551">
                  <c:v>226.23694434915299</c:v>
                </c:pt>
                <c:pt idx="3552">
                  <c:v>226.30065511917601</c:v>
                </c:pt>
                <c:pt idx="3553">
                  <c:v>226.36436588919801</c:v>
                </c:pt>
                <c:pt idx="3554">
                  <c:v>226.42807665922001</c:v>
                </c:pt>
                <c:pt idx="3555">
                  <c:v>226.49178742924201</c:v>
                </c:pt>
                <c:pt idx="3556">
                  <c:v>226.555498199265</c:v>
                </c:pt>
                <c:pt idx="3557">
                  <c:v>226.619208969287</c:v>
                </c:pt>
                <c:pt idx="3558">
                  <c:v>226.682919739309</c:v>
                </c:pt>
                <c:pt idx="3559">
                  <c:v>226.746630509331</c:v>
                </c:pt>
                <c:pt idx="3560">
                  <c:v>226.81034127935399</c:v>
                </c:pt>
                <c:pt idx="3561">
                  <c:v>226.87405204937599</c:v>
                </c:pt>
                <c:pt idx="3562">
                  <c:v>226.93776281939799</c:v>
                </c:pt>
                <c:pt idx="3563">
                  <c:v>227.00147358942101</c:v>
                </c:pt>
                <c:pt idx="3564">
                  <c:v>227.06518435944301</c:v>
                </c:pt>
                <c:pt idx="3565">
                  <c:v>227.12889512946501</c:v>
                </c:pt>
                <c:pt idx="3566">
                  <c:v>227.19260589948701</c:v>
                </c:pt>
                <c:pt idx="3567">
                  <c:v>227.25631666951</c:v>
                </c:pt>
                <c:pt idx="3568">
                  <c:v>227.320027439532</c:v>
                </c:pt>
                <c:pt idx="3569">
                  <c:v>227.383738209554</c:v>
                </c:pt>
                <c:pt idx="3570">
                  <c:v>227.44744897957699</c:v>
                </c:pt>
                <c:pt idx="3571">
                  <c:v>227.51115974959899</c:v>
                </c:pt>
                <c:pt idx="3572">
                  <c:v>227.57487051962099</c:v>
                </c:pt>
                <c:pt idx="3573">
                  <c:v>227.63858128964301</c:v>
                </c:pt>
                <c:pt idx="3574">
                  <c:v>227.70229205966601</c:v>
                </c:pt>
                <c:pt idx="3575">
                  <c:v>227.76600282968801</c:v>
                </c:pt>
                <c:pt idx="3576">
                  <c:v>227.82971359971</c:v>
                </c:pt>
                <c:pt idx="3577">
                  <c:v>227.893424369733</c:v>
                </c:pt>
                <c:pt idx="3578">
                  <c:v>227.957135139755</c:v>
                </c:pt>
                <c:pt idx="3579">
                  <c:v>228.02084590977699</c:v>
                </c:pt>
                <c:pt idx="3580">
                  <c:v>228.08455667979899</c:v>
                </c:pt>
                <c:pt idx="3581">
                  <c:v>228.14826744982199</c:v>
                </c:pt>
                <c:pt idx="3582">
                  <c:v>228.21197821984401</c:v>
                </c:pt>
                <c:pt idx="3583">
                  <c:v>228.27568898986601</c:v>
                </c:pt>
                <c:pt idx="3584">
                  <c:v>228.33939975988901</c:v>
                </c:pt>
                <c:pt idx="3585">
                  <c:v>228.403110529911</c:v>
                </c:pt>
                <c:pt idx="3586">
                  <c:v>228.466821299933</c:v>
                </c:pt>
                <c:pt idx="3587">
                  <c:v>228.530532069955</c:v>
                </c:pt>
                <c:pt idx="3588">
                  <c:v>228.59424283997799</c:v>
                </c:pt>
                <c:pt idx="3589">
                  <c:v>228.65795360999999</c:v>
                </c:pt>
                <c:pt idx="3590">
                  <c:v>228.72166438002199</c:v>
                </c:pt>
                <c:pt idx="3591">
                  <c:v>228.78537515004501</c:v>
                </c:pt>
                <c:pt idx="3592">
                  <c:v>228.84908592006701</c:v>
                </c:pt>
                <c:pt idx="3593">
                  <c:v>228.91279669008901</c:v>
                </c:pt>
                <c:pt idx="3594">
                  <c:v>228.97650746011101</c:v>
                </c:pt>
                <c:pt idx="3595">
                  <c:v>229.040218230134</c:v>
                </c:pt>
                <c:pt idx="3596">
                  <c:v>229.103929000156</c:v>
                </c:pt>
                <c:pt idx="3597">
                  <c:v>229.167639770178</c:v>
                </c:pt>
                <c:pt idx="3598">
                  <c:v>229.23135054020099</c:v>
                </c:pt>
                <c:pt idx="3599">
                  <c:v>229.29506131022299</c:v>
                </c:pt>
                <c:pt idx="3600">
                  <c:v>229.35877208024499</c:v>
                </c:pt>
                <c:pt idx="3601">
                  <c:v>229.42248285026699</c:v>
                </c:pt>
                <c:pt idx="3602">
                  <c:v>229.48619362029001</c:v>
                </c:pt>
                <c:pt idx="3603">
                  <c:v>229.54990439031201</c:v>
                </c:pt>
                <c:pt idx="3604">
                  <c:v>229.61361516033401</c:v>
                </c:pt>
                <c:pt idx="3605">
                  <c:v>229.677325930357</c:v>
                </c:pt>
                <c:pt idx="3606">
                  <c:v>229.741036700379</c:v>
                </c:pt>
                <c:pt idx="3607">
                  <c:v>229.804747470401</c:v>
                </c:pt>
                <c:pt idx="3608">
                  <c:v>229.868458240423</c:v>
                </c:pt>
                <c:pt idx="3609">
                  <c:v>229.93216901044599</c:v>
                </c:pt>
                <c:pt idx="3610">
                  <c:v>229.99587978046799</c:v>
                </c:pt>
                <c:pt idx="3611">
                  <c:v>230.05959055048999</c:v>
                </c:pt>
                <c:pt idx="3612">
                  <c:v>230.12330132051201</c:v>
                </c:pt>
                <c:pt idx="3613">
                  <c:v>230.18701209053501</c:v>
                </c:pt>
                <c:pt idx="3614">
                  <c:v>230.250722860557</c:v>
                </c:pt>
                <c:pt idx="3615">
                  <c:v>230.314433630579</c:v>
                </c:pt>
                <c:pt idx="3616">
                  <c:v>230.378144400602</c:v>
                </c:pt>
                <c:pt idx="3617">
                  <c:v>230.441855170624</c:v>
                </c:pt>
                <c:pt idx="3618">
                  <c:v>230.50556594064599</c:v>
                </c:pt>
                <c:pt idx="3619">
                  <c:v>230.56927671066799</c:v>
                </c:pt>
                <c:pt idx="3620">
                  <c:v>230.63298748069101</c:v>
                </c:pt>
                <c:pt idx="3621">
                  <c:v>230.69669825071301</c:v>
                </c:pt>
                <c:pt idx="3622">
                  <c:v>230.76040902073501</c:v>
                </c:pt>
                <c:pt idx="3623">
                  <c:v>230.824119790758</c:v>
                </c:pt>
                <c:pt idx="3624">
                  <c:v>230.88783056078</c:v>
                </c:pt>
                <c:pt idx="3625">
                  <c:v>230.951541330802</c:v>
                </c:pt>
                <c:pt idx="3626">
                  <c:v>231.015252100824</c:v>
                </c:pt>
                <c:pt idx="3627">
                  <c:v>231.07896287084699</c:v>
                </c:pt>
                <c:pt idx="3628">
                  <c:v>231.14267364086899</c:v>
                </c:pt>
                <c:pt idx="3629">
                  <c:v>231.20638441089099</c:v>
                </c:pt>
                <c:pt idx="3630">
                  <c:v>231.27009518091401</c:v>
                </c:pt>
                <c:pt idx="3631">
                  <c:v>231.33380595093601</c:v>
                </c:pt>
                <c:pt idx="3632">
                  <c:v>231.39751672095801</c:v>
                </c:pt>
                <c:pt idx="3633">
                  <c:v>231.46122749098001</c:v>
                </c:pt>
                <c:pt idx="3634">
                  <c:v>231.524938261003</c:v>
                </c:pt>
                <c:pt idx="3635">
                  <c:v>231.588649031025</c:v>
                </c:pt>
                <c:pt idx="3636">
                  <c:v>231.652359801047</c:v>
                </c:pt>
                <c:pt idx="3637">
                  <c:v>231.71607057106999</c:v>
                </c:pt>
                <c:pt idx="3638">
                  <c:v>231.77978134109199</c:v>
                </c:pt>
                <c:pt idx="3639">
                  <c:v>231.84349211111399</c:v>
                </c:pt>
                <c:pt idx="3640">
                  <c:v>231.90720288113599</c:v>
                </c:pt>
                <c:pt idx="3641">
                  <c:v>231.97091365115901</c:v>
                </c:pt>
                <c:pt idx="3642">
                  <c:v>232.03462442118101</c:v>
                </c:pt>
                <c:pt idx="3643">
                  <c:v>232.09833519120301</c:v>
                </c:pt>
                <c:pt idx="3644">
                  <c:v>232.162045961226</c:v>
                </c:pt>
                <c:pt idx="3645">
                  <c:v>232.225756731248</c:v>
                </c:pt>
                <c:pt idx="3646">
                  <c:v>232.28946750127</c:v>
                </c:pt>
                <c:pt idx="3647">
                  <c:v>232.35317827129199</c:v>
                </c:pt>
                <c:pt idx="3648">
                  <c:v>232.41688904131499</c:v>
                </c:pt>
                <c:pt idx="3649">
                  <c:v>232.48059981133699</c:v>
                </c:pt>
                <c:pt idx="3650">
                  <c:v>232.54431058135901</c:v>
                </c:pt>
                <c:pt idx="3651">
                  <c:v>232.60802135138201</c:v>
                </c:pt>
                <c:pt idx="3652">
                  <c:v>232.67173212140401</c:v>
                </c:pt>
                <c:pt idx="3653">
                  <c:v>232.735442891426</c:v>
                </c:pt>
                <c:pt idx="3654">
                  <c:v>232.799153661448</c:v>
                </c:pt>
                <c:pt idx="3655">
                  <c:v>232.862864431471</c:v>
                </c:pt>
                <c:pt idx="3656">
                  <c:v>232.92657520149299</c:v>
                </c:pt>
                <c:pt idx="3657">
                  <c:v>232.99028597151499</c:v>
                </c:pt>
                <c:pt idx="3658">
                  <c:v>233.05399674153699</c:v>
                </c:pt>
                <c:pt idx="3659">
                  <c:v>233.11770751156001</c:v>
                </c:pt>
                <c:pt idx="3660">
                  <c:v>233.18141828158201</c:v>
                </c:pt>
                <c:pt idx="3661">
                  <c:v>233.24512905160401</c:v>
                </c:pt>
                <c:pt idx="3662">
                  <c:v>233.308839821627</c:v>
                </c:pt>
                <c:pt idx="3663">
                  <c:v>233.372550591649</c:v>
                </c:pt>
                <c:pt idx="3664">
                  <c:v>233.436261361671</c:v>
                </c:pt>
                <c:pt idx="3665">
                  <c:v>233.499972131693</c:v>
                </c:pt>
                <c:pt idx="3666">
                  <c:v>233.56368290171599</c:v>
                </c:pt>
                <c:pt idx="3667">
                  <c:v>233.62739367173799</c:v>
                </c:pt>
                <c:pt idx="3668">
                  <c:v>233.69110444175999</c:v>
                </c:pt>
                <c:pt idx="3669">
                  <c:v>233.75481521178301</c:v>
                </c:pt>
                <c:pt idx="3670">
                  <c:v>233.81852598180501</c:v>
                </c:pt>
                <c:pt idx="3671">
                  <c:v>233.88223675182701</c:v>
                </c:pt>
                <c:pt idx="3672">
                  <c:v>233.94594752184901</c:v>
                </c:pt>
                <c:pt idx="3673">
                  <c:v>234.009658291872</c:v>
                </c:pt>
                <c:pt idx="3674">
                  <c:v>234.073369061894</c:v>
                </c:pt>
                <c:pt idx="3675">
                  <c:v>234.137079831916</c:v>
                </c:pt>
                <c:pt idx="3676">
                  <c:v>234.20079060193899</c:v>
                </c:pt>
                <c:pt idx="3677">
                  <c:v>234.26450137196099</c:v>
                </c:pt>
                <c:pt idx="3678">
                  <c:v>234.32821214198299</c:v>
                </c:pt>
                <c:pt idx="3679">
                  <c:v>234.39192291200499</c:v>
                </c:pt>
                <c:pt idx="3680">
                  <c:v>234.45563368202801</c:v>
                </c:pt>
                <c:pt idx="3681">
                  <c:v>234.51934445205001</c:v>
                </c:pt>
                <c:pt idx="3682">
                  <c:v>234.58305522207201</c:v>
                </c:pt>
                <c:pt idx="3683">
                  <c:v>234.646765992095</c:v>
                </c:pt>
                <c:pt idx="3684">
                  <c:v>234.710476762117</c:v>
                </c:pt>
                <c:pt idx="3685">
                  <c:v>234.774187532139</c:v>
                </c:pt>
                <c:pt idx="3686">
                  <c:v>234.83789830216099</c:v>
                </c:pt>
                <c:pt idx="3687">
                  <c:v>234.90160907218399</c:v>
                </c:pt>
                <c:pt idx="3688">
                  <c:v>234.96531984220599</c:v>
                </c:pt>
                <c:pt idx="3689">
                  <c:v>235.02903061222801</c:v>
                </c:pt>
                <c:pt idx="3690">
                  <c:v>235.09274138225101</c:v>
                </c:pt>
                <c:pt idx="3691">
                  <c:v>235.156452152273</c:v>
                </c:pt>
                <c:pt idx="3692">
                  <c:v>235.220162922295</c:v>
                </c:pt>
                <c:pt idx="3693">
                  <c:v>235.283873692317</c:v>
                </c:pt>
                <c:pt idx="3694">
                  <c:v>235.34758446234</c:v>
                </c:pt>
                <c:pt idx="3695">
                  <c:v>235.41129523236199</c:v>
                </c:pt>
                <c:pt idx="3696">
                  <c:v>235.47500600238399</c:v>
                </c:pt>
                <c:pt idx="3697">
                  <c:v>235.53871677240701</c:v>
                </c:pt>
                <c:pt idx="3698">
                  <c:v>235.60242754242901</c:v>
                </c:pt>
                <c:pt idx="3699">
                  <c:v>235.66613831245101</c:v>
                </c:pt>
                <c:pt idx="3700">
                  <c:v>235.72984908247301</c:v>
                </c:pt>
                <c:pt idx="3701">
                  <c:v>235.793559852496</c:v>
                </c:pt>
                <c:pt idx="3702">
                  <c:v>235.857270622518</c:v>
                </c:pt>
                <c:pt idx="3703">
                  <c:v>235.92098139254</c:v>
                </c:pt>
                <c:pt idx="3704">
                  <c:v>235.984692162562</c:v>
                </c:pt>
                <c:pt idx="3705">
                  <c:v>236.04840293258499</c:v>
                </c:pt>
                <c:pt idx="3706">
                  <c:v>236.11211370260699</c:v>
                </c:pt>
                <c:pt idx="3707">
                  <c:v>236.17582447262899</c:v>
                </c:pt>
                <c:pt idx="3708">
                  <c:v>236.23953524265201</c:v>
                </c:pt>
                <c:pt idx="3709">
                  <c:v>236.30324601267401</c:v>
                </c:pt>
                <c:pt idx="3710">
                  <c:v>236.36695678269601</c:v>
                </c:pt>
                <c:pt idx="3711">
                  <c:v>236.43066755271801</c:v>
                </c:pt>
                <c:pt idx="3712">
                  <c:v>236.494378322741</c:v>
                </c:pt>
                <c:pt idx="3713">
                  <c:v>236.558089092763</c:v>
                </c:pt>
                <c:pt idx="3714">
                  <c:v>236.621799862785</c:v>
                </c:pt>
                <c:pt idx="3715">
                  <c:v>236.68551063280799</c:v>
                </c:pt>
                <c:pt idx="3716">
                  <c:v>236.74922140282999</c:v>
                </c:pt>
                <c:pt idx="3717">
                  <c:v>236.81293217285199</c:v>
                </c:pt>
                <c:pt idx="3718">
                  <c:v>236.87664294287401</c:v>
                </c:pt>
                <c:pt idx="3719">
                  <c:v>236.94035371289701</c:v>
                </c:pt>
                <c:pt idx="3720">
                  <c:v>237.00406448291901</c:v>
                </c:pt>
                <c:pt idx="3721">
                  <c:v>237.067775252941</c:v>
                </c:pt>
                <c:pt idx="3722">
                  <c:v>237.131486022964</c:v>
                </c:pt>
                <c:pt idx="3723">
                  <c:v>237.195196792986</c:v>
                </c:pt>
                <c:pt idx="3724">
                  <c:v>237.25890756300799</c:v>
                </c:pt>
                <c:pt idx="3725">
                  <c:v>237.32261833302999</c:v>
                </c:pt>
                <c:pt idx="3726">
                  <c:v>237.38632910305299</c:v>
                </c:pt>
                <c:pt idx="3727">
                  <c:v>237.45003987307501</c:v>
                </c:pt>
                <c:pt idx="3728">
                  <c:v>237.51375064309701</c:v>
                </c:pt>
                <c:pt idx="3729">
                  <c:v>237.57746141312001</c:v>
                </c:pt>
                <c:pt idx="3730">
                  <c:v>237.641172183142</c:v>
                </c:pt>
                <c:pt idx="3731">
                  <c:v>237.704882953164</c:v>
                </c:pt>
                <c:pt idx="3732">
                  <c:v>237.768593723186</c:v>
                </c:pt>
                <c:pt idx="3733">
                  <c:v>237.83230449320899</c:v>
                </c:pt>
                <c:pt idx="3734">
                  <c:v>237.89601526323099</c:v>
                </c:pt>
                <c:pt idx="3735">
                  <c:v>237.95972603325299</c:v>
                </c:pt>
                <c:pt idx="3736">
                  <c:v>238.02343680327601</c:v>
                </c:pt>
                <c:pt idx="3737">
                  <c:v>238.08714757329801</c:v>
                </c:pt>
                <c:pt idx="3738">
                  <c:v>238.15085834332001</c:v>
                </c:pt>
                <c:pt idx="3739">
                  <c:v>238.21456911334201</c:v>
                </c:pt>
                <c:pt idx="3740">
                  <c:v>238.278279883365</c:v>
                </c:pt>
                <c:pt idx="3741">
                  <c:v>238.341990653387</c:v>
                </c:pt>
                <c:pt idx="3742">
                  <c:v>238.405701423409</c:v>
                </c:pt>
                <c:pt idx="3743">
                  <c:v>238.46941219343199</c:v>
                </c:pt>
                <c:pt idx="3744">
                  <c:v>238.53312296345399</c:v>
                </c:pt>
                <c:pt idx="3745">
                  <c:v>238.59683373347599</c:v>
                </c:pt>
                <c:pt idx="3746">
                  <c:v>238.66054450349799</c:v>
                </c:pt>
                <c:pt idx="3747">
                  <c:v>238.72425527352101</c:v>
                </c:pt>
                <c:pt idx="3748">
                  <c:v>238.78796604354301</c:v>
                </c:pt>
                <c:pt idx="3749">
                  <c:v>238.85167681356501</c:v>
                </c:pt>
                <c:pt idx="3750">
                  <c:v>238.915387583588</c:v>
                </c:pt>
                <c:pt idx="3751">
                  <c:v>238.97909835361</c:v>
                </c:pt>
                <c:pt idx="3752">
                  <c:v>239.042809123632</c:v>
                </c:pt>
                <c:pt idx="3753">
                  <c:v>239.106519893654</c:v>
                </c:pt>
                <c:pt idx="3754">
                  <c:v>239.17023066367699</c:v>
                </c:pt>
                <c:pt idx="3755">
                  <c:v>239.23394143369899</c:v>
                </c:pt>
                <c:pt idx="3756">
                  <c:v>239.29765220372099</c:v>
                </c:pt>
                <c:pt idx="3757">
                  <c:v>239.36136297374301</c:v>
                </c:pt>
                <c:pt idx="3758">
                  <c:v>239.42507374376601</c:v>
                </c:pt>
                <c:pt idx="3759">
                  <c:v>239.488784513788</c:v>
                </c:pt>
                <c:pt idx="3760">
                  <c:v>239.55249528381</c:v>
                </c:pt>
                <c:pt idx="3761">
                  <c:v>239.616206053833</c:v>
                </c:pt>
                <c:pt idx="3762">
                  <c:v>239.679916823855</c:v>
                </c:pt>
                <c:pt idx="3763">
                  <c:v>239.74362759387699</c:v>
                </c:pt>
                <c:pt idx="3764">
                  <c:v>239.80733836389899</c:v>
                </c:pt>
                <c:pt idx="3765">
                  <c:v>239.87104913392201</c:v>
                </c:pt>
                <c:pt idx="3766">
                  <c:v>239.93475990394401</c:v>
                </c:pt>
                <c:pt idx="3767">
                  <c:v>239.99847067396601</c:v>
                </c:pt>
                <c:pt idx="3768">
                  <c:v>240.062181443989</c:v>
                </c:pt>
                <c:pt idx="3769">
                  <c:v>240.125892214011</c:v>
                </c:pt>
                <c:pt idx="3770">
                  <c:v>240.189602984033</c:v>
                </c:pt>
                <c:pt idx="3771">
                  <c:v>240.253313754055</c:v>
                </c:pt>
                <c:pt idx="3772">
                  <c:v>240.31702452407799</c:v>
                </c:pt>
                <c:pt idx="3773">
                  <c:v>240.38073529409999</c:v>
                </c:pt>
                <c:pt idx="3774">
                  <c:v>240.44444606412199</c:v>
                </c:pt>
                <c:pt idx="3775">
                  <c:v>240.50815683414501</c:v>
                </c:pt>
                <c:pt idx="3776">
                  <c:v>240.57186760416701</c:v>
                </c:pt>
                <c:pt idx="3777">
                  <c:v>240.63557837418901</c:v>
                </c:pt>
                <c:pt idx="3778">
                  <c:v>240.69928914421101</c:v>
                </c:pt>
                <c:pt idx="3779">
                  <c:v>240.762999914234</c:v>
                </c:pt>
                <c:pt idx="3780">
                  <c:v>240.826710684256</c:v>
                </c:pt>
                <c:pt idx="3781">
                  <c:v>240.890421454278</c:v>
                </c:pt>
                <c:pt idx="3782">
                  <c:v>240.95413222430099</c:v>
                </c:pt>
                <c:pt idx="3783">
                  <c:v>241.01784299432299</c:v>
                </c:pt>
                <c:pt idx="3784">
                  <c:v>241.08155376434499</c:v>
                </c:pt>
                <c:pt idx="3785">
                  <c:v>241.14526453436699</c:v>
                </c:pt>
                <c:pt idx="3786">
                  <c:v>241.20897530439001</c:v>
                </c:pt>
                <c:pt idx="3787">
                  <c:v>241.27268607441201</c:v>
                </c:pt>
                <c:pt idx="3788">
                  <c:v>241.33639684443401</c:v>
                </c:pt>
                <c:pt idx="3789">
                  <c:v>241.400107614457</c:v>
                </c:pt>
                <c:pt idx="3790">
                  <c:v>241.463818384479</c:v>
                </c:pt>
                <c:pt idx="3791">
                  <c:v>241.527529154501</c:v>
                </c:pt>
                <c:pt idx="3792">
                  <c:v>241.59123992452299</c:v>
                </c:pt>
                <c:pt idx="3793">
                  <c:v>241.65495069454599</c:v>
                </c:pt>
                <c:pt idx="3794">
                  <c:v>241.71866146456799</c:v>
                </c:pt>
                <c:pt idx="3795">
                  <c:v>241.78237223459001</c:v>
                </c:pt>
                <c:pt idx="3796">
                  <c:v>241.84608300461301</c:v>
                </c:pt>
                <c:pt idx="3797">
                  <c:v>241.90979377463501</c:v>
                </c:pt>
                <c:pt idx="3798">
                  <c:v>241.973504544657</c:v>
                </c:pt>
                <c:pt idx="3799">
                  <c:v>242.037215314679</c:v>
                </c:pt>
                <c:pt idx="3800">
                  <c:v>242.100926084702</c:v>
                </c:pt>
                <c:pt idx="3801">
                  <c:v>242.16463685472399</c:v>
                </c:pt>
                <c:pt idx="3802">
                  <c:v>242.22834762474599</c:v>
                </c:pt>
                <c:pt idx="3803">
                  <c:v>242.29205839476799</c:v>
                </c:pt>
                <c:pt idx="3804">
                  <c:v>242.35576916479101</c:v>
                </c:pt>
                <c:pt idx="3805">
                  <c:v>242.41947993481301</c:v>
                </c:pt>
                <c:pt idx="3806">
                  <c:v>242.48319070483501</c:v>
                </c:pt>
                <c:pt idx="3807">
                  <c:v>242.546901474858</c:v>
                </c:pt>
                <c:pt idx="3808">
                  <c:v>242.61061224488</c:v>
                </c:pt>
                <c:pt idx="3809">
                  <c:v>242.674323014902</c:v>
                </c:pt>
                <c:pt idx="3810">
                  <c:v>242.738033784924</c:v>
                </c:pt>
                <c:pt idx="3811">
                  <c:v>242.80174455494699</c:v>
                </c:pt>
                <c:pt idx="3812">
                  <c:v>242.86545532496899</c:v>
                </c:pt>
                <c:pt idx="3813">
                  <c:v>242.92916609499099</c:v>
                </c:pt>
                <c:pt idx="3814">
                  <c:v>242.99287686501401</c:v>
                </c:pt>
                <c:pt idx="3815">
                  <c:v>243.05658763503601</c:v>
                </c:pt>
                <c:pt idx="3816">
                  <c:v>243.12029840505801</c:v>
                </c:pt>
                <c:pt idx="3817">
                  <c:v>243.18400917508001</c:v>
                </c:pt>
                <c:pt idx="3818">
                  <c:v>243.247719945103</c:v>
                </c:pt>
                <c:pt idx="3819">
                  <c:v>243.311430715125</c:v>
                </c:pt>
                <c:pt idx="3820">
                  <c:v>243.375141485147</c:v>
                </c:pt>
                <c:pt idx="3821">
                  <c:v>243.43885225516999</c:v>
                </c:pt>
                <c:pt idx="3822">
                  <c:v>243.50256302519199</c:v>
                </c:pt>
                <c:pt idx="3823">
                  <c:v>243.56627379521399</c:v>
                </c:pt>
                <c:pt idx="3824">
                  <c:v>243.62998456523599</c:v>
                </c:pt>
                <c:pt idx="3825">
                  <c:v>243.69369533525901</c:v>
                </c:pt>
                <c:pt idx="3826">
                  <c:v>243.75740610528101</c:v>
                </c:pt>
                <c:pt idx="3827">
                  <c:v>243.82111687530301</c:v>
                </c:pt>
                <c:pt idx="3828">
                  <c:v>243.884827645326</c:v>
                </c:pt>
                <c:pt idx="3829">
                  <c:v>243.948538415348</c:v>
                </c:pt>
                <c:pt idx="3830">
                  <c:v>244.01224918537</c:v>
                </c:pt>
                <c:pt idx="3831">
                  <c:v>244.07595995539199</c:v>
                </c:pt>
                <c:pt idx="3832">
                  <c:v>244.13967072541499</c:v>
                </c:pt>
                <c:pt idx="3833">
                  <c:v>244.20338149543699</c:v>
                </c:pt>
                <c:pt idx="3834">
                  <c:v>244.26709226545901</c:v>
                </c:pt>
                <c:pt idx="3835">
                  <c:v>244.33080303548201</c:v>
                </c:pt>
                <c:pt idx="3836">
                  <c:v>244.394513805504</c:v>
                </c:pt>
                <c:pt idx="3837">
                  <c:v>244.458224575526</c:v>
                </c:pt>
                <c:pt idx="3838">
                  <c:v>244.521935345548</c:v>
                </c:pt>
                <c:pt idx="3839">
                  <c:v>244.585646115571</c:v>
                </c:pt>
                <c:pt idx="3840">
                  <c:v>244.64935688559299</c:v>
                </c:pt>
                <c:pt idx="3841">
                  <c:v>244.71306765561499</c:v>
                </c:pt>
                <c:pt idx="3842">
                  <c:v>244.77677842563801</c:v>
                </c:pt>
                <c:pt idx="3843">
                  <c:v>244.84048919566001</c:v>
                </c:pt>
                <c:pt idx="3844">
                  <c:v>244.90419996568201</c:v>
                </c:pt>
                <c:pt idx="3845">
                  <c:v>244.96791073570401</c:v>
                </c:pt>
                <c:pt idx="3846">
                  <c:v>245.031621505727</c:v>
                </c:pt>
                <c:pt idx="3847">
                  <c:v>245.095332275749</c:v>
                </c:pt>
                <c:pt idx="3848">
                  <c:v>245.159043045771</c:v>
                </c:pt>
                <c:pt idx="3849">
                  <c:v>245.222753815793</c:v>
                </c:pt>
                <c:pt idx="3850">
                  <c:v>245.28646458581599</c:v>
                </c:pt>
                <c:pt idx="3851">
                  <c:v>245.35017535583799</c:v>
                </c:pt>
                <c:pt idx="3852">
                  <c:v>245.41388612585999</c:v>
                </c:pt>
                <c:pt idx="3853">
                  <c:v>245.47759689588301</c:v>
                </c:pt>
                <c:pt idx="3854">
                  <c:v>245.54130766590501</c:v>
                </c:pt>
                <c:pt idx="3855">
                  <c:v>245.60501843592701</c:v>
                </c:pt>
                <c:pt idx="3856">
                  <c:v>245.66872920594901</c:v>
                </c:pt>
                <c:pt idx="3857">
                  <c:v>245.732439975972</c:v>
                </c:pt>
                <c:pt idx="3858">
                  <c:v>245.796150745994</c:v>
                </c:pt>
                <c:pt idx="3859">
                  <c:v>245.859861516016</c:v>
                </c:pt>
                <c:pt idx="3860">
                  <c:v>245.92357228603899</c:v>
                </c:pt>
                <c:pt idx="3861">
                  <c:v>245.98728305606099</c:v>
                </c:pt>
                <c:pt idx="3862">
                  <c:v>246.05099382608299</c:v>
                </c:pt>
                <c:pt idx="3863">
                  <c:v>246.11470459610501</c:v>
                </c:pt>
                <c:pt idx="3864">
                  <c:v>246.17841536612801</c:v>
                </c:pt>
                <c:pt idx="3865">
                  <c:v>246.24212613615001</c:v>
                </c:pt>
                <c:pt idx="3866">
                  <c:v>246.305836906172</c:v>
                </c:pt>
                <c:pt idx="3867">
                  <c:v>246.369547676195</c:v>
                </c:pt>
                <c:pt idx="3868">
                  <c:v>246.433258446217</c:v>
                </c:pt>
                <c:pt idx="3869">
                  <c:v>246.49696921623899</c:v>
                </c:pt>
                <c:pt idx="3870">
                  <c:v>246.56067998626099</c:v>
                </c:pt>
                <c:pt idx="3871">
                  <c:v>246.62439075628399</c:v>
                </c:pt>
                <c:pt idx="3872">
                  <c:v>246.68810152630601</c:v>
                </c:pt>
                <c:pt idx="3873">
                  <c:v>246.75181229632801</c:v>
                </c:pt>
                <c:pt idx="3874">
                  <c:v>246.81552306635101</c:v>
                </c:pt>
                <c:pt idx="3875">
                  <c:v>246.879233836373</c:v>
                </c:pt>
                <c:pt idx="3876">
                  <c:v>246.942944606395</c:v>
                </c:pt>
                <c:pt idx="3877">
                  <c:v>247.006655376417</c:v>
                </c:pt>
                <c:pt idx="3878">
                  <c:v>247.07036614643999</c:v>
                </c:pt>
                <c:pt idx="3879">
                  <c:v>247.13407691646199</c:v>
                </c:pt>
                <c:pt idx="3880">
                  <c:v>247.19778768648399</c:v>
                </c:pt>
                <c:pt idx="3881">
                  <c:v>247.26149845650701</c:v>
                </c:pt>
                <c:pt idx="3882">
                  <c:v>247.32520922652901</c:v>
                </c:pt>
                <c:pt idx="3883">
                  <c:v>247.38891999655101</c:v>
                </c:pt>
                <c:pt idx="3884">
                  <c:v>247.45263076657301</c:v>
                </c:pt>
                <c:pt idx="3885">
                  <c:v>247.516341536596</c:v>
                </c:pt>
                <c:pt idx="3886">
                  <c:v>247.580052306618</c:v>
                </c:pt>
                <c:pt idx="3887">
                  <c:v>247.64376307664</c:v>
                </c:pt>
                <c:pt idx="3888">
                  <c:v>247.70747384666299</c:v>
                </c:pt>
                <c:pt idx="3889">
                  <c:v>247.77118461668499</c:v>
                </c:pt>
                <c:pt idx="3890">
                  <c:v>247.83489538670699</c:v>
                </c:pt>
                <c:pt idx="3891">
                  <c:v>247.89860615672899</c:v>
                </c:pt>
                <c:pt idx="3892">
                  <c:v>247.96231692675201</c:v>
                </c:pt>
                <c:pt idx="3893">
                  <c:v>248.02602769677401</c:v>
                </c:pt>
                <c:pt idx="3894">
                  <c:v>248.08973846679601</c:v>
                </c:pt>
                <c:pt idx="3895">
                  <c:v>248.153449236819</c:v>
                </c:pt>
                <c:pt idx="3896">
                  <c:v>248.217160006841</c:v>
                </c:pt>
                <c:pt idx="3897">
                  <c:v>248.280870776863</c:v>
                </c:pt>
                <c:pt idx="3898">
                  <c:v>248.344581546885</c:v>
                </c:pt>
                <c:pt idx="3899">
                  <c:v>248.40829231690799</c:v>
                </c:pt>
                <c:pt idx="3900">
                  <c:v>248.47200308692999</c:v>
                </c:pt>
                <c:pt idx="3901">
                  <c:v>248.53571385695199</c:v>
                </c:pt>
                <c:pt idx="3902">
                  <c:v>248.59942462697401</c:v>
                </c:pt>
                <c:pt idx="3903">
                  <c:v>248.66313539699701</c:v>
                </c:pt>
                <c:pt idx="3904">
                  <c:v>248.726846167019</c:v>
                </c:pt>
                <c:pt idx="3905">
                  <c:v>248.790556937041</c:v>
                </c:pt>
                <c:pt idx="3906">
                  <c:v>248.854267707064</c:v>
                </c:pt>
                <c:pt idx="3907">
                  <c:v>248.917978477086</c:v>
                </c:pt>
                <c:pt idx="3908">
                  <c:v>248.98168924710799</c:v>
                </c:pt>
                <c:pt idx="3909">
                  <c:v>249.04540001712999</c:v>
                </c:pt>
                <c:pt idx="3910">
                  <c:v>249.10911078715301</c:v>
                </c:pt>
                <c:pt idx="3911">
                  <c:v>249.17282155717501</c:v>
                </c:pt>
                <c:pt idx="3912">
                  <c:v>249.23653232719701</c:v>
                </c:pt>
                <c:pt idx="3913">
                  <c:v>249.30024309722</c:v>
                </c:pt>
                <c:pt idx="3914">
                  <c:v>249.363953867242</c:v>
                </c:pt>
                <c:pt idx="3915">
                  <c:v>249.427664637264</c:v>
                </c:pt>
                <c:pt idx="3916">
                  <c:v>249.491375407286</c:v>
                </c:pt>
                <c:pt idx="3917">
                  <c:v>249.55508617730899</c:v>
                </c:pt>
                <c:pt idx="3918">
                  <c:v>249.61879694733099</c:v>
                </c:pt>
                <c:pt idx="3919">
                  <c:v>249.68250771735299</c:v>
                </c:pt>
                <c:pt idx="3920">
                  <c:v>249.74621848737601</c:v>
                </c:pt>
                <c:pt idx="3921">
                  <c:v>249.80992925739801</c:v>
                </c:pt>
                <c:pt idx="3922">
                  <c:v>249.87364002742001</c:v>
                </c:pt>
                <c:pt idx="3923">
                  <c:v>249.93735079744201</c:v>
                </c:pt>
                <c:pt idx="3924">
                  <c:v>250.001061567465</c:v>
                </c:pt>
                <c:pt idx="3925">
                  <c:v>250.064772337487</c:v>
                </c:pt>
                <c:pt idx="3926">
                  <c:v>250.128483107509</c:v>
                </c:pt>
                <c:pt idx="3927">
                  <c:v>250.19219387753199</c:v>
                </c:pt>
                <c:pt idx="3928">
                  <c:v>250.25590464755399</c:v>
                </c:pt>
                <c:pt idx="3929">
                  <c:v>250.31961541757599</c:v>
                </c:pt>
                <c:pt idx="3930">
                  <c:v>250.38332618759799</c:v>
                </c:pt>
                <c:pt idx="3931">
                  <c:v>250.44703695762101</c:v>
                </c:pt>
                <c:pt idx="3932">
                  <c:v>250.51074772764301</c:v>
                </c:pt>
                <c:pt idx="3933">
                  <c:v>250.57445849766501</c:v>
                </c:pt>
                <c:pt idx="3934">
                  <c:v>250.638169267688</c:v>
                </c:pt>
                <c:pt idx="3935">
                  <c:v>250.70188003771</c:v>
                </c:pt>
                <c:pt idx="3936">
                  <c:v>250.765590807732</c:v>
                </c:pt>
                <c:pt idx="3937">
                  <c:v>250.82930157775399</c:v>
                </c:pt>
                <c:pt idx="3938">
                  <c:v>250.89301234777699</c:v>
                </c:pt>
                <c:pt idx="3939">
                  <c:v>250.95672311779899</c:v>
                </c:pt>
                <c:pt idx="3940">
                  <c:v>251.02043388782101</c:v>
                </c:pt>
                <c:pt idx="3941">
                  <c:v>251.08414465784401</c:v>
                </c:pt>
                <c:pt idx="3942">
                  <c:v>251.14785542786601</c:v>
                </c:pt>
                <c:pt idx="3943">
                  <c:v>251.211566197888</c:v>
                </c:pt>
                <c:pt idx="3944">
                  <c:v>251.27527696791</c:v>
                </c:pt>
                <c:pt idx="3945">
                  <c:v>251.338987737933</c:v>
                </c:pt>
                <c:pt idx="3946">
                  <c:v>251.40269850795499</c:v>
                </c:pt>
                <c:pt idx="3947">
                  <c:v>251.46640927797699</c:v>
                </c:pt>
                <c:pt idx="3948">
                  <c:v>251.53012004799899</c:v>
                </c:pt>
                <c:pt idx="3949">
                  <c:v>251.59383081802201</c:v>
                </c:pt>
                <c:pt idx="3950">
                  <c:v>251.65754158804401</c:v>
                </c:pt>
                <c:pt idx="3951">
                  <c:v>251.72125235806601</c:v>
                </c:pt>
                <c:pt idx="3952">
                  <c:v>251.784963128089</c:v>
                </c:pt>
                <c:pt idx="3953">
                  <c:v>251.848673898111</c:v>
                </c:pt>
                <c:pt idx="3954">
                  <c:v>251.912384668133</c:v>
                </c:pt>
                <c:pt idx="3955">
                  <c:v>251.976095438155</c:v>
                </c:pt>
                <c:pt idx="3956">
                  <c:v>252.03980620817799</c:v>
                </c:pt>
                <c:pt idx="3957">
                  <c:v>252.10351697819999</c:v>
                </c:pt>
                <c:pt idx="3958">
                  <c:v>252.16722774822199</c:v>
                </c:pt>
                <c:pt idx="3959">
                  <c:v>252.23093851824501</c:v>
                </c:pt>
                <c:pt idx="3960">
                  <c:v>252.29464928826701</c:v>
                </c:pt>
                <c:pt idx="3961">
                  <c:v>252.35836005828901</c:v>
                </c:pt>
                <c:pt idx="3962">
                  <c:v>252.42207082831101</c:v>
                </c:pt>
                <c:pt idx="3963">
                  <c:v>252.485781598334</c:v>
                </c:pt>
                <c:pt idx="3964">
                  <c:v>252.549492368356</c:v>
                </c:pt>
                <c:pt idx="3965">
                  <c:v>252.613203138378</c:v>
                </c:pt>
                <c:pt idx="3966">
                  <c:v>252.67691390840099</c:v>
                </c:pt>
                <c:pt idx="3967">
                  <c:v>252.74062467842299</c:v>
                </c:pt>
                <c:pt idx="3968">
                  <c:v>252.80433544844499</c:v>
                </c:pt>
                <c:pt idx="3969">
                  <c:v>252.86804621846699</c:v>
                </c:pt>
                <c:pt idx="3970">
                  <c:v>252.93175698849001</c:v>
                </c:pt>
                <c:pt idx="3971">
                  <c:v>252.99546775851201</c:v>
                </c:pt>
                <c:pt idx="3972">
                  <c:v>253.05917852853401</c:v>
                </c:pt>
                <c:pt idx="3973">
                  <c:v>253.122889298557</c:v>
                </c:pt>
                <c:pt idx="3974">
                  <c:v>253.186600068579</c:v>
                </c:pt>
                <c:pt idx="3975">
                  <c:v>253.250310838601</c:v>
                </c:pt>
                <c:pt idx="3976">
                  <c:v>253.31402160862299</c:v>
                </c:pt>
                <c:pt idx="3977">
                  <c:v>253.37773237864599</c:v>
                </c:pt>
                <c:pt idx="3978">
                  <c:v>253.44144314866799</c:v>
                </c:pt>
                <c:pt idx="3979">
                  <c:v>253.50515391869001</c:v>
                </c:pt>
                <c:pt idx="3980">
                  <c:v>253.56886468871301</c:v>
                </c:pt>
                <c:pt idx="3981">
                  <c:v>253.632575458735</c:v>
                </c:pt>
                <c:pt idx="3982">
                  <c:v>253.696286228757</c:v>
                </c:pt>
                <c:pt idx="3983">
                  <c:v>253.759996998779</c:v>
                </c:pt>
                <c:pt idx="3984">
                  <c:v>253.823707768802</c:v>
                </c:pt>
                <c:pt idx="3985">
                  <c:v>253.88741853882399</c:v>
                </c:pt>
                <c:pt idx="3986">
                  <c:v>253.95112930884599</c:v>
                </c:pt>
                <c:pt idx="3987">
                  <c:v>254.01484007886901</c:v>
                </c:pt>
                <c:pt idx="3988">
                  <c:v>254.07855084889101</c:v>
                </c:pt>
                <c:pt idx="3989">
                  <c:v>254.14226161891301</c:v>
                </c:pt>
                <c:pt idx="3990">
                  <c:v>254.20597238893501</c:v>
                </c:pt>
                <c:pt idx="3991">
                  <c:v>254.269683158958</c:v>
                </c:pt>
                <c:pt idx="3992">
                  <c:v>254.33339392898</c:v>
                </c:pt>
                <c:pt idx="3993">
                  <c:v>254.397104699002</c:v>
                </c:pt>
                <c:pt idx="3994">
                  <c:v>254.460815469024</c:v>
                </c:pt>
                <c:pt idx="3995">
                  <c:v>254.52452623904699</c:v>
                </c:pt>
                <c:pt idx="3996">
                  <c:v>254.58823700906899</c:v>
                </c:pt>
                <c:pt idx="3997">
                  <c:v>254.65194777909099</c:v>
                </c:pt>
                <c:pt idx="3998">
                  <c:v>254.71565854911401</c:v>
                </c:pt>
                <c:pt idx="3999">
                  <c:v>254.77936931913601</c:v>
                </c:pt>
                <c:pt idx="4000">
                  <c:v>254.84308008915801</c:v>
                </c:pt>
                <c:pt idx="4001">
                  <c:v>254.90679085918001</c:v>
                </c:pt>
                <c:pt idx="4002">
                  <c:v>254.970501629203</c:v>
                </c:pt>
                <c:pt idx="4003">
                  <c:v>255.034212399225</c:v>
                </c:pt>
                <c:pt idx="4004">
                  <c:v>255.097923169247</c:v>
                </c:pt>
                <c:pt idx="4005">
                  <c:v>255.16163393926999</c:v>
                </c:pt>
                <c:pt idx="4006">
                  <c:v>255.22534470929199</c:v>
                </c:pt>
                <c:pt idx="4007">
                  <c:v>255.28905547931399</c:v>
                </c:pt>
                <c:pt idx="4008">
                  <c:v>255.35276624933601</c:v>
                </c:pt>
                <c:pt idx="4009">
                  <c:v>255.41647701935901</c:v>
                </c:pt>
                <c:pt idx="4010">
                  <c:v>255.48018778938101</c:v>
                </c:pt>
                <c:pt idx="4011">
                  <c:v>255.543898559403</c:v>
                </c:pt>
                <c:pt idx="4012">
                  <c:v>255.607609329426</c:v>
                </c:pt>
                <c:pt idx="4013">
                  <c:v>255.671320099448</c:v>
                </c:pt>
                <c:pt idx="4014">
                  <c:v>255.73503086946999</c:v>
                </c:pt>
                <c:pt idx="4015">
                  <c:v>255.79874163949199</c:v>
                </c:pt>
                <c:pt idx="4016">
                  <c:v>255.86245240951499</c:v>
                </c:pt>
                <c:pt idx="4017">
                  <c:v>255.92616317953701</c:v>
                </c:pt>
                <c:pt idx="4018">
                  <c:v>255.98987394955901</c:v>
                </c:pt>
                <c:pt idx="4019">
                  <c:v>256.05358471958198</c:v>
                </c:pt>
                <c:pt idx="4020">
                  <c:v>256.11729548960398</c:v>
                </c:pt>
                <c:pt idx="4021">
                  <c:v>256.18100625962597</c:v>
                </c:pt>
                <c:pt idx="4022">
                  <c:v>256.24471702964797</c:v>
                </c:pt>
                <c:pt idx="4023">
                  <c:v>256.30842779967099</c:v>
                </c:pt>
                <c:pt idx="4024">
                  <c:v>256.37213856969299</c:v>
                </c:pt>
                <c:pt idx="4025">
                  <c:v>256.43584933971499</c:v>
                </c:pt>
                <c:pt idx="4026">
                  <c:v>256.49956010973801</c:v>
                </c:pt>
                <c:pt idx="4027">
                  <c:v>256.56327087976001</c:v>
                </c:pt>
                <c:pt idx="4028">
                  <c:v>256.62698164978201</c:v>
                </c:pt>
                <c:pt idx="4029">
                  <c:v>256.69069241980401</c:v>
                </c:pt>
                <c:pt idx="4030">
                  <c:v>256.75440318982697</c:v>
                </c:pt>
                <c:pt idx="4031">
                  <c:v>256.81811395984897</c:v>
                </c:pt>
                <c:pt idx="4032">
                  <c:v>256.88182472987103</c:v>
                </c:pt>
                <c:pt idx="4033">
                  <c:v>256.94553549989399</c:v>
                </c:pt>
                <c:pt idx="4034">
                  <c:v>257.00924626991599</c:v>
                </c:pt>
                <c:pt idx="4035">
                  <c:v>257.07295703993799</c:v>
                </c:pt>
                <c:pt idx="4036">
                  <c:v>257.13666780995999</c:v>
                </c:pt>
                <c:pt idx="4037">
                  <c:v>257.20037857998301</c:v>
                </c:pt>
                <c:pt idx="4038">
                  <c:v>257.26408935000501</c:v>
                </c:pt>
                <c:pt idx="4039">
                  <c:v>257.32780012002701</c:v>
                </c:pt>
                <c:pt idx="4040">
                  <c:v>257.39151089004997</c:v>
                </c:pt>
                <c:pt idx="4041">
                  <c:v>257.45522166007203</c:v>
                </c:pt>
                <c:pt idx="4042">
                  <c:v>257.51893243009403</c:v>
                </c:pt>
                <c:pt idx="4043">
                  <c:v>257.58264320011602</c:v>
                </c:pt>
                <c:pt idx="4044">
                  <c:v>257.64635397013899</c:v>
                </c:pt>
                <c:pt idx="4045">
                  <c:v>257.71006474016099</c:v>
                </c:pt>
                <c:pt idx="4046">
                  <c:v>257.77377551018299</c:v>
                </c:pt>
                <c:pt idx="4047">
                  <c:v>257.83748628020601</c:v>
                </c:pt>
                <c:pt idx="4048">
                  <c:v>257.90119705022801</c:v>
                </c:pt>
                <c:pt idx="4049">
                  <c:v>257.96490782025</c:v>
                </c:pt>
                <c:pt idx="4050">
                  <c:v>258.028618590272</c:v>
                </c:pt>
                <c:pt idx="4051">
                  <c:v>258.09232936029503</c:v>
                </c:pt>
                <c:pt idx="4052">
                  <c:v>258.15604013031702</c:v>
                </c:pt>
                <c:pt idx="4053">
                  <c:v>258.21975090033902</c:v>
                </c:pt>
                <c:pt idx="4054">
                  <c:v>258.28346167036199</c:v>
                </c:pt>
                <c:pt idx="4055">
                  <c:v>258.34717244038399</c:v>
                </c:pt>
                <c:pt idx="4056">
                  <c:v>258.41088321040598</c:v>
                </c:pt>
                <c:pt idx="4057">
                  <c:v>258.47459398042798</c:v>
                </c:pt>
                <c:pt idx="4058">
                  <c:v>258.538304750451</c:v>
                </c:pt>
                <c:pt idx="4059">
                  <c:v>258.602015520473</c:v>
                </c:pt>
                <c:pt idx="4060">
                  <c:v>258.665726290495</c:v>
                </c:pt>
                <c:pt idx="4061">
                  <c:v>258.729437060517</c:v>
                </c:pt>
                <c:pt idx="4062">
                  <c:v>258.79314783054002</c:v>
                </c:pt>
                <c:pt idx="4063">
                  <c:v>258.85685860056202</c:v>
                </c:pt>
                <c:pt idx="4064">
                  <c:v>258.92056937058402</c:v>
                </c:pt>
                <c:pt idx="4065">
                  <c:v>258.98428014060698</c:v>
                </c:pt>
                <c:pt idx="4066">
                  <c:v>259.04799091062898</c:v>
                </c:pt>
                <c:pt idx="4067">
                  <c:v>259.11170168065098</c:v>
                </c:pt>
                <c:pt idx="4068">
                  <c:v>259.17541245067298</c:v>
                </c:pt>
                <c:pt idx="4069">
                  <c:v>259.239123220696</c:v>
                </c:pt>
                <c:pt idx="4070">
                  <c:v>259.302833990718</c:v>
                </c:pt>
                <c:pt idx="4071">
                  <c:v>259.36654476074</c:v>
                </c:pt>
                <c:pt idx="4072">
                  <c:v>259.43025553076302</c:v>
                </c:pt>
                <c:pt idx="4073">
                  <c:v>259.49396630078502</c:v>
                </c:pt>
                <c:pt idx="4074">
                  <c:v>259.55767707080702</c:v>
                </c:pt>
                <c:pt idx="4075">
                  <c:v>259.62138784082902</c:v>
                </c:pt>
                <c:pt idx="4076">
                  <c:v>259.68509861085198</c:v>
                </c:pt>
                <c:pt idx="4077">
                  <c:v>259.74880938087398</c:v>
                </c:pt>
                <c:pt idx="4078">
                  <c:v>259.81252015089598</c:v>
                </c:pt>
                <c:pt idx="4079">
                  <c:v>259.876230920919</c:v>
                </c:pt>
                <c:pt idx="4080">
                  <c:v>259.939941690941</c:v>
                </c:pt>
                <c:pt idx="4081">
                  <c:v>260.003652460963</c:v>
                </c:pt>
                <c:pt idx="4082">
                  <c:v>260.06736323098499</c:v>
                </c:pt>
                <c:pt idx="4083">
                  <c:v>260.13107400100802</c:v>
                </c:pt>
                <c:pt idx="4084">
                  <c:v>260.19478477103002</c:v>
                </c:pt>
                <c:pt idx="4085">
                  <c:v>260.25849554105201</c:v>
                </c:pt>
                <c:pt idx="4086">
                  <c:v>260.32220631107498</c:v>
                </c:pt>
                <c:pt idx="4087">
                  <c:v>260.38591708109698</c:v>
                </c:pt>
                <c:pt idx="4088">
                  <c:v>260.44962785111898</c:v>
                </c:pt>
                <c:pt idx="4089">
                  <c:v>260.51333862114097</c:v>
                </c:pt>
                <c:pt idx="4090">
                  <c:v>260.577049391164</c:v>
                </c:pt>
                <c:pt idx="4091">
                  <c:v>260.64076016118599</c:v>
                </c:pt>
                <c:pt idx="4092">
                  <c:v>260.70447093120799</c:v>
                </c:pt>
                <c:pt idx="4093">
                  <c:v>260.76818170123101</c:v>
                </c:pt>
                <c:pt idx="4094">
                  <c:v>260.83189247125301</c:v>
                </c:pt>
                <c:pt idx="4095">
                  <c:v>260.89560324127501</c:v>
                </c:pt>
                <c:pt idx="4096">
                  <c:v>260.95931401129701</c:v>
                </c:pt>
                <c:pt idx="4097">
                  <c:v>261.02302478131998</c:v>
                </c:pt>
                <c:pt idx="4098">
                  <c:v>261.08673555134197</c:v>
                </c:pt>
                <c:pt idx="4099">
                  <c:v>261.15044632136397</c:v>
                </c:pt>
                <c:pt idx="4100">
                  <c:v>261.21415709138699</c:v>
                </c:pt>
                <c:pt idx="4101">
                  <c:v>261.27786786140899</c:v>
                </c:pt>
                <c:pt idx="4102">
                  <c:v>261.34157863143099</c:v>
                </c:pt>
                <c:pt idx="4103">
                  <c:v>261.40528940145299</c:v>
                </c:pt>
                <c:pt idx="4104">
                  <c:v>261.46900017147601</c:v>
                </c:pt>
                <c:pt idx="4105">
                  <c:v>261.53271094149801</c:v>
                </c:pt>
                <c:pt idx="4106">
                  <c:v>261.59642171152001</c:v>
                </c:pt>
                <c:pt idx="4107">
                  <c:v>261.66013248154201</c:v>
                </c:pt>
                <c:pt idx="4108">
                  <c:v>261.72384325156497</c:v>
                </c:pt>
                <c:pt idx="4109">
                  <c:v>261.78755402158703</c:v>
                </c:pt>
                <c:pt idx="4110">
                  <c:v>261.85126479160903</c:v>
                </c:pt>
                <c:pt idx="4111">
                  <c:v>261.91497556163199</c:v>
                </c:pt>
                <c:pt idx="4112">
                  <c:v>261.97868633165399</c:v>
                </c:pt>
                <c:pt idx="4113">
                  <c:v>262.04239710167599</c:v>
                </c:pt>
                <c:pt idx="4114">
                  <c:v>262.10610787169799</c:v>
                </c:pt>
                <c:pt idx="4115">
                  <c:v>262.16981864172101</c:v>
                </c:pt>
                <c:pt idx="4116">
                  <c:v>262.23352941174301</c:v>
                </c:pt>
                <c:pt idx="4117">
                  <c:v>262.29724018176501</c:v>
                </c:pt>
                <c:pt idx="4118">
                  <c:v>262.36095095178803</c:v>
                </c:pt>
                <c:pt idx="4119">
                  <c:v>262.42466172181003</c:v>
                </c:pt>
                <c:pt idx="4120">
                  <c:v>262.48837249183202</c:v>
                </c:pt>
                <c:pt idx="4121">
                  <c:v>262.55208326185402</c:v>
                </c:pt>
                <c:pt idx="4122">
                  <c:v>262.61579403187699</c:v>
                </c:pt>
                <c:pt idx="4123">
                  <c:v>262.67950480189899</c:v>
                </c:pt>
                <c:pt idx="4124">
                  <c:v>262.74321557192098</c:v>
                </c:pt>
                <c:pt idx="4125">
                  <c:v>262.80692634194401</c:v>
                </c:pt>
                <c:pt idx="4126">
                  <c:v>262.870637111966</c:v>
                </c:pt>
                <c:pt idx="4127">
                  <c:v>262.934347881988</c:v>
                </c:pt>
                <c:pt idx="4128">
                  <c:v>262.99805865201</c:v>
                </c:pt>
                <c:pt idx="4129">
                  <c:v>263.06176942203302</c:v>
                </c:pt>
                <c:pt idx="4130">
                  <c:v>263.12548019205502</c:v>
                </c:pt>
                <c:pt idx="4131">
                  <c:v>263.18919096207702</c:v>
                </c:pt>
                <c:pt idx="4132">
                  <c:v>263.25290173209999</c:v>
                </c:pt>
                <c:pt idx="4133">
                  <c:v>263.31661250212198</c:v>
                </c:pt>
                <c:pt idx="4134">
                  <c:v>263.38032327214398</c:v>
                </c:pt>
                <c:pt idx="4135">
                  <c:v>263.44403404216598</c:v>
                </c:pt>
                <c:pt idx="4136">
                  <c:v>263.507744812189</c:v>
                </c:pt>
                <c:pt idx="4137">
                  <c:v>263.571455582211</c:v>
                </c:pt>
                <c:pt idx="4138">
                  <c:v>263.635166352233</c:v>
                </c:pt>
                <c:pt idx="4139">
                  <c:v>263.69887712225602</c:v>
                </c:pt>
                <c:pt idx="4140">
                  <c:v>263.76258789227802</c:v>
                </c:pt>
                <c:pt idx="4141">
                  <c:v>263.82629866230002</c:v>
                </c:pt>
                <c:pt idx="4142">
                  <c:v>263.89000943232202</c:v>
                </c:pt>
                <c:pt idx="4143">
                  <c:v>263.95372020234498</c:v>
                </c:pt>
                <c:pt idx="4144">
                  <c:v>264.01743097236698</c:v>
                </c:pt>
                <c:pt idx="4145">
                  <c:v>264.08114174238898</c:v>
                </c:pt>
                <c:pt idx="4146">
                  <c:v>264.144852512412</c:v>
                </c:pt>
                <c:pt idx="4147">
                  <c:v>264.208563282434</c:v>
                </c:pt>
                <c:pt idx="4148">
                  <c:v>264.272274052456</c:v>
                </c:pt>
                <c:pt idx="4149">
                  <c:v>264.335984822478</c:v>
                </c:pt>
                <c:pt idx="4150">
                  <c:v>264.39969559250102</c:v>
                </c:pt>
                <c:pt idx="4151">
                  <c:v>264.46340636252302</c:v>
                </c:pt>
                <c:pt idx="4152">
                  <c:v>264.52711713254502</c:v>
                </c:pt>
                <c:pt idx="4153">
                  <c:v>264.59082790256701</c:v>
                </c:pt>
                <c:pt idx="4154">
                  <c:v>264.65453867258998</c:v>
                </c:pt>
                <c:pt idx="4155">
                  <c:v>264.71824944261198</c:v>
                </c:pt>
                <c:pt idx="4156">
                  <c:v>264.78196021263398</c:v>
                </c:pt>
                <c:pt idx="4157">
                  <c:v>264.845670982657</c:v>
                </c:pt>
                <c:pt idx="4158">
                  <c:v>264.909381752679</c:v>
                </c:pt>
                <c:pt idx="4159">
                  <c:v>264.97309252270099</c:v>
                </c:pt>
                <c:pt idx="4160">
                  <c:v>265.03680329272299</c:v>
                </c:pt>
                <c:pt idx="4161">
                  <c:v>265.10051406274602</c:v>
                </c:pt>
                <c:pt idx="4162">
                  <c:v>265.16422483276801</c:v>
                </c:pt>
                <c:pt idx="4163">
                  <c:v>265.22793560279001</c:v>
                </c:pt>
                <c:pt idx="4164">
                  <c:v>265.29164637281298</c:v>
                </c:pt>
                <c:pt idx="4165">
                  <c:v>265.35535714283498</c:v>
                </c:pt>
                <c:pt idx="4166">
                  <c:v>265.41906791285697</c:v>
                </c:pt>
                <c:pt idx="4167">
                  <c:v>265.48277868287897</c:v>
                </c:pt>
                <c:pt idx="4168">
                  <c:v>265.54648945290199</c:v>
                </c:pt>
                <c:pt idx="4169">
                  <c:v>265.61020022292399</c:v>
                </c:pt>
                <c:pt idx="4170">
                  <c:v>265.67391099294599</c:v>
                </c:pt>
                <c:pt idx="4171">
                  <c:v>265.73762176296901</c:v>
                </c:pt>
                <c:pt idx="4172">
                  <c:v>265.80133253299101</c:v>
                </c:pt>
                <c:pt idx="4173">
                  <c:v>265.86504330301301</c:v>
                </c:pt>
                <c:pt idx="4174">
                  <c:v>265.92875407303501</c:v>
                </c:pt>
                <c:pt idx="4175">
                  <c:v>265.99246484305797</c:v>
                </c:pt>
                <c:pt idx="4176">
                  <c:v>266.05617561307997</c:v>
                </c:pt>
                <c:pt idx="4177">
                  <c:v>266.11988638310203</c:v>
                </c:pt>
                <c:pt idx="4178">
                  <c:v>266.18359715312499</c:v>
                </c:pt>
                <c:pt idx="4179">
                  <c:v>266.24730792314699</c:v>
                </c:pt>
                <c:pt idx="4180">
                  <c:v>266.31101869316899</c:v>
                </c:pt>
                <c:pt idx="4181">
                  <c:v>266.37472946319099</c:v>
                </c:pt>
                <c:pt idx="4182">
                  <c:v>266.43844023321401</c:v>
                </c:pt>
                <c:pt idx="4183">
                  <c:v>266.50215100323601</c:v>
                </c:pt>
                <c:pt idx="4184">
                  <c:v>266.56586177325801</c:v>
                </c:pt>
                <c:pt idx="4185">
                  <c:v>266.62957254328097</c:v>
                </c:pt>
                <c:pt idx="4186">
                  <c:v>266.69328331330303</c:v>
                </c:pt>
                <c:pt idx="4187">
                  <c:v>266.75699408332503</c:v>
                </c:pt>
                <c:pt idx="4188">
                  <c:v>266.82070485334702</c:v>
                </c:pt>
                <c:pt idx="4189">
                  <c:v>266.88441562336999</c:v>
                </c:pt>
                <c:pt idx="4190">
                  <c:v>266.94812639339199</c:v>
                </c:pt>
                <c:pt idx="4191">
                  <c:v>267.01183716341399</c:v>
                </c:pt>
                <c:pt idx="4192">
                  <c:v>267.07554793343701</c:v>
                </c:pt>
                <c:pt idx="4193">
                  <c:v>267.13925870345901</c:v>
                </c:pt>
                <c:pt idx="4194">
                  <c:v>267.20296947348101</c:v>
                </c:pt>
                <c:pt idx="4195">
                  <c:v>267.266680243503</c:v>
                </c:pt>
                <c:pt idx="4196">
                  <c:v>267.33039101352603</c:v>
                </c:pt>
                <c:pt idx="4197">
                  <c:v>267.39410178354802</c:v>
                </c:pt>
                <c:pt idx="4198">
                  <c:v>267.45781255357002</c:v>
                </c:pt>
                <c:pt idx="4199">
                  <c:v>267.52152332359299</c:v>
                </c:pt>
                <c:pt idx="4200">
                  <c:v>267.58523409361499</c:v>
                </c:pt>
                <c:pt idx="4201">
                  <c:v>267.64894486363698</c:v>
                </c:pt>
                <c:pt idx="4202">
                  <c:v>267.71265563365898</c:v>
                </c:pt>
                <c:pt idx="4203">
                  <c:v>267.776366403682</c:v>
                </c:pt>
                <c:pt idx="4204">
                  <c:v>267.840077173704</c:v>
                </c:pt>
                <c:pt idx="4205">
                  <c:v>267.903787943726</c:v>
                </c:pt>
                <c:pt idx="4206">
                  <c:v>267.967498713748</c:v>
                </c:pt>
                <c:pt idx="4207">
                  <c:v>268.03120948377102</c:v>
                </c:pt>
                <c:pt idx="4208">
                  <c:v>268.09492025379302</c:v>
                </c:pt>
                <c:pt idx="4209">
                  <c:v>268.15863102381502</c:v>
                </c:pt>
                <c:pt idx="4210">
                  <c:v>268.22234179383798</c:v>
                </c:pt>
                <c:pt idx="4211">
                  <c:v>268.28605256385998</c:v>
                </c:pt>
                <c:pt idx="4212">
                  <c:v>268.34976333388198</c:v>
                </c:pt>
                <c:pt idx="4213">
                  <c:v>268.41347410390398</c:v>
                </c:pt>
                <c:pt idx="4214">
                  <c:v>268.477184873927</c:v>
                </c:pt>
                <c:pt idx="4215">
                  <c:v>268.540895643949</c:v>
                </c:pt>
                <c:pt idx="4216">
                  <c:v>268.604606413971</c:v>
                </c:pt>
                <c:pt idx="4217">
                  <c:v>268.66831718399402</c:v>
                </c:pt>
                <c:pt idx="4218">
                  <c:v>268.73202795401602</c:v>
                </c:pt>
                <c:pt idx="4219">
                  <c:v>268.79573872403802</c:v>
                </c:pt>
                <c:pt idx="4220">
                  <c:v>268.85944949406002</c:v>
                </c:pt>
                <c:pt idx="4221">
                  <c:v>268.92316026408298</c:v>
                </c:pt>
                <c:pt idx="4222">
                  <c:v>268.98687103410498</c:v>
                </c:pt>
                <c:pt idx="4223">
                  <c:v>269.05058180412698</c:v>
                </c:pt>
                <c:pt idx="4224">
                  <c:v>269.11429257415</c:v>
                </c:pt>
                <c:pt idx="4225">
                  <c:v>269.178003344172</c:v>
                </c:pt>
                <c:pt idx="4226">
                  <c:v>269.241714114194</c:v>
                </c:pt>
                <c:pt idx="4227">
                  <c:v>269.305424884216</c:v>
                </c:pt>
                <c:pt idx="4228">
                  <c:v>269.36913565423902</c:v>
                </c:pt>
                <c:pt idx="4229">
                  <c:v>269.43284642426102</c:v>
                </c:pt>
                <c:pt idx="4230">
                  <c:v>269.49655719428301</c:v>
                </c:pt>
                <c:pt idx="4231">
                  <c:v>269.56026796430598</c:v>
                </c:pt>
                <c:pt idx="4232">
                  <c:v>269.62397873432798</c:v>
                </c:pt>
                <c:pt idx="4233">
                  <c:v>269.68768950434998</c:v>
                </c:pt>
                <c:pt idx="4234">
                  <c:v>269.75140027437197</c:v>
                </c:pt>
                <c:pt idx="4235">
                  <c:v>269.815111044395</c:v>
                </c:pt>
                <c:pt idx="4236">
                  <c:v>269.87882181441699</c:v>
                </c:pt>
                <c:pt idx="4237">
                  <c:v>269.94253258443899</c:v>
                </c:pt>
                <c:pt idx="4238">
                  <c:v>270.00624335446201</c:v>
                </c:pt>
                <c:pt idx="4239">
                  <c:v>270.06995412448401</c:v>
                </c:pt>
                <c:pt idx="4240">
                  <c:v>270.13366489450601</c:v>
                </c:pt>
                <c:pt idx="4241">
                  <c:v>270.19737566452801</c:v>
                </c:pt>
                <c:pt idx="4242">
                  <c:v>270.26108643455098</c:v>
                </c:pt>
                <c:pt idx="4243">
                  <c:v>270.32479720457297</c:v>
                </c:pt>
                <c:pt idx="4244">
                  <c:v>270.38850797459497</c:v>
                </c:pt>
                <c:pt idx="4245">
                  <c:v>270.45221874461799</c:v>
                </c:pt>
                <c:pt idx="4246">
                  <c:v>270.51592951463999</c:v>
                </c:pt>
                <c:pt idx="4247">
                  <c:v>270.57964028466199</c:v>
                </c:pt>
                <c:pt idx="4248">
                  <c:v>270.64335105468399</c:v>
                </c:pt>
                <c:pt idx="4249">
                  <c:v>270.70706182470701</c:v>
                </c:pt>
                <c:pt idx="4250">
                  <c:v>270.77077259472901</c:v>
                </c:pt>
                <c:pt idx="4251">
                  <c:v>270.83448336475101</c:v>
                </c:pt>
                <c:pt idx="4252">
                  <c:v>270.89819413477301</c:v>
                </c:pt>
                <c:pt idx="4253">
                  <c:v>270.96190490479597</c:v>
                </c:pt>
                <c:pt idx="4254">
                  <c:v>271.02561567481803</c:v>
                </c:pt>
                <c:pt idx="4255">
                  <c:v>271.08932644484003</c:v>
                </c:pt>
                <c:pt idx="4256">
                  <c:v>271.15303721486299</c:v>
                </c:pt>
                <c:pt idx="4257">
                  <c:v>271.21674798488499</c:v>
                </c:pt>
                <c:pt idx="4258">
                  <c:v>271.28045875490699</c:v>
                </c:pt>
                <c:pt idx="4259">
                  <c:v>271.34416952492899</c:v>
                </c:pt>
                <c:pt idx="4260">
                  <c:v>271.40788029495201</c:v>
                </c:pt>
                <c:pt idx="4261">
                  <c:v>271.47159106497401</c:v>
                </c:pt>
                <c:pt idx="4262">
                  <c:v>271.53530183499601</c:v>
                </c:pt>
                <c:pt idx="4263">
                  <c:v>271.59901260501903</c:v>
                </c:pt>
                <c:pt idx="4264">
                  <c:v>271.66272337504103</c:v>
                </c:pt>
                <c:pt idx="4265">
                  <c:v>271.72643414506302</c:v>
                </c:pt>
                <c:pt idx="4266">
                  <c:v>271.79014491508502</c:v>
                </c:pt>
                <c:pt idx="4267">
                  <c:v>271.85385568510799</c:v>
                </c:pt>
                <c:pt idx="4268">
                  <c:v>271.91756645512999</c:v>
                </c:pt>
                <c:pt idx="4269">
                  <c:v>271.98127722515198</c:v>
                </c:pt>
                <c:pt idx="4270">
                  <c:v>272.04498799517501</c:v>
                </c:pt>
                <c:pt idx="4271">
                  <c:v>272.108698765197</c:v>
                </c:pt>
                <c:pt idx="4272">
                  <c:v>272.172409535219</c:v>
                </c:pt>
                <c:pt idx="4273">
                  <c:v>272.236120305241</c:v>
                </c:pt>
                <c:pt idx="4274">
                  <c:v>272.29983107526402</c:v>
                </c:pt>
                <c:pt idx="4275">
                  <c:v>272.36354184528602</c:v>
                </c:pt>
                <c:pt idx="4276">
                  <c:v>272.42725261530802</c:v>
                </c:pt>
                <c:pt idx="4277">
                  <c:v>272.49096338533099</c:v>
                </c:pt>
                <c:pt idx="4278">
                  <c:v>272.55467415535298</c:v>
                </c:pt>
                <c:pt idx="4279">
                  <c:v>272.61838492537498</c:v>
                </c:pt>
                <c:pt idx="4280">
                  <c:v>272.68209569539698</c:v>
                </c:pt>
                <c:pt idx="4281">
                  <c:v>272.74580646542</c:v>
                </c:pt>
                <c:pt idx="4282">
                  <c:v>272.809517235442</c:v>
                </c:pt>
                <c:pt idx="4283">
                  <c:v>272.873228005464</c:v>
                </c:pt>
                <c:pt idx="4284">
                  <c:v>272.93693877548702</c:v>
                </c:pt>
                <c:pt idx="4285">
                  <c:v>273.00064954550902</c:v>
                </c:pt>
                <c:pt idx="4286">
                  <c:v>273.06436031553102</c:v>
                </c:pt>
                <c:pt idx="4287">
                  <c:v>273.12807108555302</c:v>
                </c:pt>
                <c:pt idx="4288">
                  <c:v>273.19178185557598</c:v>
                </c:pt>
                <c:pt idx="4289">
                  <c:v>273.25549262559798</c:v>
                </c:pt>
                <c:pt idx="4290">
                  <c:v>273.31920339561998</c:v>
                </c:pt>
                <c:pt idx="4291">
                  <c:v>273.382914165643</c:v>
                </c:pt>
                <c:pt idx="4292">
                  <c:v>273.446624935665</c:v>
                </c:pt>
                <c:pt idx="4293">
                  <c:v>273.510335705687</c:v>
                </c:pt>
                <c:pt idx="4294">
                  <c:v>273.574046475709</c:v>
                </c:pt>
                <c:pt idx="4295">
                  <c:v>273.63775724573202</c:v>
                </c:pt>
                <c:pt idx="4296">
                  <c:v>273.70146801575402</c:v>
                </c:pt>
                <c:pt idx="4297">
                  <c:v>273.76517878577602</c:v>
                </c:pt>
                <c:pt idx="4298">
                  <c:v>273.82888955579801</c:v>
                </c:pt>
                <c:pt idx="4299">
                  <c:v>273.89260032582098</c:v>
                </c:pt>
                <c:pt idx="4300">
                  <c:v>273.95631109584298</c:v>
                </c:pt>
                <c:pt idx="4301">
                  <c:v>274.02002186586498</c:v>
                </c:pt>
                <c:pt idx="4302">
                  <c:v>274.083732635888</c:v>
                </c:pt>
                <c:pt idx="4303">
                  <c:v>274.14744340591</c:v>
                </c:pt>
                <c:pt idx="4304">
                  <c:v>274.21115417593199</c:v>
                </c:pt>
                <c:pt idx="4305">
                  <c:v>274.27486494595399</c:v>
                </c:pt>
                <c:pt idx="4306">
                  <c:v>274.33857571597702</c:v>
                </c:pt>
                <c:pt idx="4307">
                  <c:v>274.40228648599901</c:v>
                </c:pt>
                <c:pt idx="4308">
                  <c:v>274.46599725602101</c:v>
                </c:pt>
                <c:pt idx="4309">
                  <c:v>274.52970802604398</c:v>
                </c:pt>
                <c:pt idx="4310">
                  <c:v>274.59341879606598</c:v>
                </c:pt>
                <c:pt idx="4311">
                  <c:v>274.65712956608797</c:v>
                </c:pt>
                <c:pt idx="4312">
                  <c:v>274.72084033610997</c:v>
                </c:pt>
                <c:pt idx="4313">
                  <c:v>274.78455110613299</c:v>
                </c:pt>
                <c:pt idx="4314">
                  <c:v>274.84826187615499</c:v>
                </c:pt>
                <c:pt idx="4315">
                  <c:v>274.91197264617699</c:v>
                </c:pt>
                <c:pt idx="4316">
                  <c:v>274.97568341620001</c:v>
                </c:pt>
                <c:pt idx="4317">
                  <c:v>275.03939418622201</c:v>
                </c:pt>
                <c:pt idx="4318">
                  <c:v>275.10310495624401</c:v>
                </c:pt>
                <c:pt idx="4319">
                  <c:v>275.16681572626601</c:v>
                </c:pt>
                <c:pt idx="4320">
                  <c:v>275.23052649628897</c:v>
                </c:pt>
                <c:pt idx="4321">
                  <c:v>275.29423726631097</c:v>
                </c:pt>
                <c:pt idx="4322">
                  <c:v>275.35794803633303</c:v>
                </c:pt>
                <c:pt idx="4323">
                  <c:v>275.42165880635599</c:v>
                </c:pt>
                <c:pt idx="4324">
                  <c:v>275.48536957637799</c:v>
                </c:pt>
                <c:pt idx="4325">
                  <c:v>275.54908034639999</c:v>
                </c:pt>
                <c:pt idx="4326">
                  <c:v>275.61279111642199</c:v>
                </c:pt>
                <c:pt idx="4327">
                  <c:v>275.67650188644501</c:v>
                </c:pt>
                <c:pt idx="4328">
                  <c:v>275.74021265646701</c:v>
                </c:pt>
                <c:pt idx="4329">
                  <c:v>275.80392342648901</c:v>
                </c:pt>
                <c:pt idx="4330">
                  <c:v>275.86763419651197</c:v>
                </c:pt>
                <c:pt idx="4331">
                  <c:v>275.93134496653403</c:v>
                </c:pt>
                <c:pt idx="4332">
                  <c:v>275.99505573655603</c:v>
                </c:pt>
                <c:pt idx="4333">
                  <c:v>276.05876650657802</c:v>
                </c:pt>
                <c:pt idx="4334">
                  <c:v>276.12247727660099</c:v>
                </c:pt>
                <c:pt idx="4335">
                  <c:v>276.18618804662299</c:v>
                </c:pt>
                <c:pt idx="4336">
                  <c:v>276.24989881664499</c:v>
                </c:pt>
                <c:pt idx="4337">
                  <c:v>276.31360958666801</c:v>
                </c:pt>
                <c:pt idx="4338">
                  <c:v>276.37732035669001</c:v>
                </c:pt>
                <c:pt idx="4339">
                  <c:v>276.44103112671201</c:v>
                </c:pt>
                <c:pt idx="4340">
                  <c:v>276.504741896734</c:v>
                </c:pt>
                <c:pt idx="4341">
                  <c:v>276.56845266675703</c:v>
                </c:pt>
                <c:pt idx="4342">
                  <c:v>276.63216343677902</c:v>
                </c:pt>
                <c:pt idx="4343">
                  <c:v>276.69587420680102</c:v>
                </c:pt>
                <c:pt idx="4344">
                  <c:v>276.75958497682399</c:v>
                </c:pt>
                <c:pt idx="4345">
                  <c:v>276.82329574684599</c:v>
                </c:pt>
                <c:pt idx="4346">
                  <c:v>276.88700651686798</c:v>
                </c:pt>
                <c:pt idx="4347">
                  <c:v>276.95071728688998</c:v>
                </c:pt>
                <c:pt idx="4348">
                  <c:v>277.014428056913</c:v>
                </c:pt>
                <c:pt idx="4349">
                  <c:v>277.078138826935</c:v>
                </c:pt>
                <c:pt idx="4350">
                  <c:v>277.141849596957</c:v>
                </c:pt>
                <c:pt idx="4351">
                  <c:v>277.205560366979</c:v>
                </c:pt>
                <c:pt idx="4352">
                  <c:v>277.26927113700202</c:v>
                </c:pt>
                <c:pt idx="4353">
                  <c:v>277.33298190702402</c:v>
                </c:pt>
                <c:pt idx="4354">
                  <c:v>277.39669267704602</c:v>
                </c:pt>
                <c:pt idx="4355">
                  <c:v>277.46040344706898</c:v>
                </c:pt>
                <c:pt idx="4356">
                  <c:v>277.52411421709098</c:v>
                </c:pt>
                <c:pt idx="4357">
                  <c:v>277.58782498711298</c:v>
                </c:pt>
                <c:pt idx="4358">
                  <c:v>277.65153575713498</c:v>
                </c:pt>
                <c:pt idx="4359">
                  <c:v>277.715246527158</c:v>
                </c:pt>
                <c:pt idx="4360">
                  <c:v>277.77895729718</c:v>
                </c:pt>
                <c:pt idx="4361">
                  <c:v>277.842668067202</c:v>
                </c:pt>
                <c:pt idx="4362">
                  <c:v>277.90637883722502</c:v>
                </c:pt>
                <c:pt idx="4363">
                  <c:v>277.97008960724702</c:v>
                </c:pt>
                <c:pt idx="4364">
                  <c:v>278.03380037726902</c:v>
                </c:pt>
                <c:pt idx="4365">
                  <c:v>278.09751114729102</c:v>
                </c:pt>
                <c:pt idx="4366">
                  <c:v>278.16122191731398</c:v>
                </c:pt>
                <c:pt idx="4367">
                  <c:v>278.22493268733598</c:v>
                </c:pt>
                <c:pt idx="4368">
                  <c:v>278.28864345735798</c:v>
                </c:pt>
                <c:pt idx="4369">
                  <c:v>278.352354227381</c:v>
                </c:pt>
                <c:pt idx="4370">
                  <c:v>278.416064997403</c:v>
                </c:pt>
                <c:pt idx="4371">
                  <c:v>278.479775767425</c:v>
                </c:pt>
                <c:pt idx="4372">
                  <c:v>278.543486537447</c:v>
                </c:pt>
                <c:pt idx="4373">
                  <c:v>278.60719730747002</c:v>
                </c:pt>
                <c:pt idx="4374">
                  <c:v>278.67090807749202</c:v>
                </c:pt>
                <c:pt idx="4375">
                  <c:v>278.73461884751401</c:v>
                </c:pt>
                <c:pt idx="4376">
                  <c:v>278.79832961753698</c:v>
                </c:pt>
                <c:pt idx="4377">
                  <c:v>278.86204038755898</c:v>
                </c:pt>
                <c:pt idx="4378">
                  <c:v>278.92575115758098</c:v>
                </c:pt>
                <c:pt idx="4379">
                  <c:v>278.98946192760297</c:v>
                </c:pt>
                <c:pt idx="4380">
                  <c:v>279.053172697626</c:v>
                </c:pt>
                <c:pt idx="4381">
                  <c:v>279.11688346764799</c:v>
                </c:pt>
                <c:pt idx="4382">
                  <c:v>279.18059423766999</c:v>
                </c:pt>
                <c:pt idx="4383">
                  <c:v>279.24430500769301</c:v>
                </c:pt>
                <c:pt idx="4384">
                  <c:v>279.30801577771501</c:v>
                </c:pt>
                <c:pt idx="4385">
                  <c:v>279.37172654773701</c:v>
                </c:pt>
                <c:pt idx="4386">
                  <c:v>279.43543731775901</c:v>
                </c:pt>
                <c:pt idx="4387">
                  <c:v>279.49914808778198</c:v>
                </c:pt>
                <c:pt idx="4388">
                  <c:v>279.56285885780397</c:v>
                </c:pt>
                <c:pt idx="4389">
                  <c:v>279.62656962782597</c:v>
                </c:pt>
                <c:pt idx="4390">
                  <c:v>279.69028039784899</c:v>
                </c:pt>
                <c:pt idx="4391">
                  <c:v>279.75399116787099</c:v>
                </c:pt>
                <c:pt idx="4392">
                  <c:v>279.81770193789299</c:v>
                </c:pt>
                <c:pt idx="4393">
                  <c:v>279.88141270791499</c:v>
                </c:pt>
                <c:pt idx="4394">
                  <c:v>279.94512347793801</c:v>
                </c:pt>
                <c:pt idx="4395">
                  <c:v>280.00883424796001</c:v>
                </c:pt>
                <c:pt idx="4396">
                  <c:v>280.07254501798201</c:v>
                </c:pt>
                <c:pt idx="4397">
                  <c:v>280.13625578800401</c:v>
                </c:pt>
                <c:pt idx="4398">
                  <c:v>280.19996655802697</c:v>
                </c:pt>
                <c:pt idx="4399">
                  <c:v>280.26367732804903</c:v>
                </c:pt>
                <c:pt idx="4400">
                  <c:v>280.32738809807103</c:v>
                </c:pt>
                <c:pt idx="4401">
                  <c:v>280.39109886809399</c:v>
                </c:pt>
                <c:pt idx="4402">
                  <c:v>280.45480963811599</c:v>
                </c:pt>
                <c:pt idx="4403">
                  <c:v>280.51852040813799</c:v>
                </c:pt>
                <c:pt idx="4404">
                  <c:v>280.58223117815999</c:v>
                </c:pt>
                <c:pt idx="4405">
                  <c:v>280.64594194818301</c:v>
                </c:pt>
                <c:pt idx="4406">
                  <c:v>280.70965271820501</c:v>
                </c:pt>
                <c:pt idx="4407">
                  <c:v>280.77336348822701</c:v>
                </c:pt>
                <c:pt idx="4408">
                  <c:v>280.83707425825003</c:v>
                </c:pt>
                <c:pt idx="4409">
                  <c:v>280.90078502827203</c:v>
                </c:pt>
                <c:pt idx="4410">
                  <c:v>280.96449579829402</c:v>
                </c:pt>
                <c:pt idx="4411">
                  <c:v>281.02820656831602</c:v>
                </c:pt>
                <c:pt idx="4412">
                  <c:v>281.09191733833899</c:v>
                </c:pt>
                <c:pt idx="4413">
                  <c:v>281.15562810836099</c:v>
                </c:pt>
                <c:pt idx="4414">
                  <c:v>281.21933887838298</c:v>
                </c:pt>
                <c:pt idx="4415">
                  <c:v>281.28304964840601</c:v>
                </c:pt>
                <c:pt idx="4416">
                  <c:v>281.346760418428</c:v>
                </c:pt>
                <c:pt idx="4417">
                  <c:v>281.41047118845</c:v>
                </c:pt>
                <c:pt idx="4418">
                  <c:v>281.474181958472</c:v>
                </c:pt>
                <c:pt idx="4419">
                  <c:v>281.53789272849502</c:v>
                </c:pt>
                <c:pt idx="4420">
                  <c:v>281.60160349851702</c:v>
                </c:pt>
                <c:pt idx="4421">
                  <c:v>281.66531426853902</c:v>
                </c:pt>
                <c:pt idx="4422">
                  <c:v>281.72902503856199</c:v>
                </c:pt>
                <c:pt idx="4423">
                  <c:v>281.79273580858398</c:v>
                </c:pt>
                <c:pt idx="4424">
                  <c:v>281.85644657860598</c:v>
                </c:pt>
                <c:pt idx="4425">
                  <c:v>281.92015734862798</c:v>
                </c:pt>
                <c:pt idx="4426">
                  <c:v>281.983868118651</c:v>
                </c:pt>
                <c:pt idx="4427">
                  <c:v>282.047578888673</c:v>
                </c:pt>
                <c:pt idx="4428">
                  <c:v>282.111289658695</c:v>
                </c:pt>
                <c:pt idx="4429">
                  <c:v>282.17500042871802</c:v>
                </c:pt>
                <c:pt idx="4430">
                  <c:v>282.23871119874002</c:v>
                </c:pt>
                <c:pt idx="4431">
                  <c:v>282.30242196876202</c:v>
                </c:pt>
                <c:pt idx="4432">
                  <c:v>282.36613273878402</c:v>
                </c:pt>
                <c:pt idx="4433">
                  <c:v>282.42984350880698</c:v>
                </c:pt>
                <c:pt idx="4434">
                  <c:v>282.49355427882898</c:v>
                </c:pt>
                <c:pt idx="4435">
                  <c:v>282.55726504885098</c:v>
                </c:pt>
                <c:pt idx="4436">
                  <c:v>282.620975818874</c:v>
                </c:pt>
                <c:pt idx="4437">
                  <c:v>282.684686588896</c:v>
                </c:pt>
                <c:pt idx="4438">
                  <c:v>282.748397358918</c:v>
                </c:pt>
                <c:pt idx="4439">
                  <c:v>282.81210812894</c:v>
                </c:pt>
                <c:pt idx="4440">
                  <c:v>282.87581889896302</c:v>
                </c:pt>
                <c:pt idx="4441">
                  <c:v>282.93952966898502</c:v>
                </c:pt>
                <c:pt idx="4442">
                  <c:v>283.00324043900702</c:v>
                </c:pt>
                <c:pt idx="4443">
                  <c:v>283.06695120902901</c:v>
                </c:pt>
                <c:pt idx="4444">
                  <c:v>283.13066197905198</c:v>
                </c:pt>
                <c:pt idx="4445">
                  <c:v>283.19437274907398</c:v>
                </c:pt>
                <c:pt idx="4446">
                  <c:v>283.25808351909598</c:v>
                </c:pt>
                <c:pt idx="4447">
                  <c:v>283.321794289119</c:v>
                </c:pt>
                <c:pt idx="4448">
                  <c:v>283.385505059141</c:v>
                </c:pt>
                <c:pt idx="4449">
                  <c:v>283.44921582916299</c:v>
                </c:pt>
                <c:pt idx="4450">
                  <c:v>283.51292659918499</c:v>
                </c:pt>
                <c:pt idx="4451">
                  <c:v>283.57663736920802</c:v>
                </c:pt>
                <c:pt idx="4452">
                  <c:v>283.64034813923001</c:v>
                </c:pt>
                <c:pt idx="4453">
                  <c:v>283.70405890925201</c:v>
                </c:pt>
                <c:pt idx="4454">
                  <c:v>283.76776967927498</c:v>
                </c:pt>
                <c:pt idx="4455">
                  <c:v>283.83148044929698</c:v>
                </c:pt>
                <c:pt idx="4456">
                  <c:v>283.89519121931897</c:v>
                </c:pt>
                <c:pt idx="4457">
                  <c:v>283.95890198934097</c:v>
                </c:pt>
                <c:pt idx="4458">
                  <c:v>284.02261275936399</c:v>
                </c:pt>
                <c:pt idx="4459">
                  <c:v>284.08632352938599</c:v>
                </c:pt>
                <c:pt idx="4460">
                  <c:v>284.15003429940799</c:v>
                </c:pt>
                <c:pt idx="4461">
                  <c:v>284.21374506943101</c:v>
                </c:pt>
                <c:pt idx="4462">
                  <c:v>284.27745583945301</c:v>
                </c:pt>
                <c:pt idx="4463">
                  <c:v>284.34116660947501</c:v>
                </c:pt>
                <c:pt idx="4464">
                  <c:v>284.40487737949701</c:v>
                </c:pt>
                <c:pt idx="4465">
                  <c:v>284.46858814951997</c:v>
                </c:pt>
                <c:pt idx="4466">
                  <c:v>284.53229891954197</c:v>
                </c:pt>
                <c:pt idx="4467">
                  <c:v>284.59600968956403</c:v>
                </c:pt>
                <c:pt idx="4468">
                  <c:v>284.65972045958699</c:v>
                </c:pt>
                <c:pt idx="4469">
                  <c:v>284.72343122960899</c:v>
                </c:pt>
                <c:pt idx="4470">
                  <c:v>284.78714199963099</c:v>
                </c:pt>
                <c:pt idx="4471">
                  <c:v>284.85085276965299</c:v>
                </c:pt>
                <c:pt idx="4472">
                  <c:v>284.91456353967601</c:v>
                </c:pt>
                <c:pt idx="4473">
                  <c:v>284.97827430969801</c:v>
                </c:pt>
                <c:pt idx="4474">
                  <c:v>285.04198507972001</c:v>
                </c:pt>
                <c:pt idx="4475">
                  <c:v>285.10569584974297</c:v>
                </c:pt>
                <c:pt idx="4476">
                  <c:v>285.16940661976503</c:v>
                </c:pt>
                <c:pt idx="4477">
                  <c:v>285.23311738978703</c:v>
                </c:pt>
                <c:pt idx="4478">
                  <c:v>285.29682815980902</c:v>
                </c:pt>
                <c:pt idx="4479">
                  <c:v>285.36053892983199</c:v>
                </c:pt>
                <c:pt idx="4480">
                  <c:v>285.42424969985399</c:v>
                </c:pt>
                <c:pt idx="4481">
                  <c:v>285.48796046987599</c:v>
                </c:pt>
                <c:pt idx="4482">
                  <c:v>285.55167123989901</c:v>
                </c:pt>
                <c:pt idx="4483">
                  <c:v>285.61538200992101</c:v>
                </c:pt>
                <c:pt idx="4484">
                  <c:v>285.67909277994301</c:v>
                </c:pt>
                <c:pt idx="4485">
                  <c:v>285.742803549965</c:v>
                </c:pt>
                <c:pt idx="4486">
                  <c:v>285.80651431998803</c:v>
                </c:pt>
                <c:pt idx="4487">
                  <c:v>285.87022509001002</c:v>
                </c:pt>
                <c:pt idx="4488">
                  <c:v>285.93393586003202</c:v>
                </c:pt>
                <c:pt idx="4489">
                  <c:v>285.99764663005499</c:v>
                </c:pt>
                <c:pt idx="4490">
                  <c:v>286.06135740007699</c:v>
                </c:pt>
                <c:pt idx="4491">
                  <c:v>286.12506817009898</c:v>
                </c:pt>
                <c:pt idx="4492">
                  <c:v>286.18877894012098</c:v>
                </c:pt>
                <c:pt idx="4493">
                  <c:v>286.252489710144</c:v>
                </c:pt>
                <c:pt idx="4494">
                  <c:v>286.316200480166</c:v>
                </c:pt>
                <c:pt idx="4495">
                  <c:v>286.379911250188</c:v>
                </c:pt>
                <c:pt idx="4496">
                  <c:v>286.44362202021</c:v>
                </c:pt>
                <c:pt idx="4497">
                  <c:v>286.50733279023302</c:v>
                </c:pt>
                <c:pt idx="4498">
                  <c:v>286.57104356025502</c:v>
                </c:pt>
                <c:pt idx="4499">
                  <c:v>286.63475433027702</c:v>
                </c:pt>
                <c:pt idx="4500">
                  <c:v>286.69846510029998</c:v>
                </c:pt>
                <c:pt idx="4501">
                  <c:v>286.76217587032198</c:v>
                </c:pt>
                <c:pt idx="4502">
                  <c:v>286.82588664034398</c:v>
                </c:pt>
                <c:pt idx="4503">
                  <c:v>286.88959741036598</c:v>
                </c:pt>
                <c:pt idx="4504">
                  <c:v>286.953308180389</c:v>
                </c:pt>
                <c:pt idx="4505">
                  <c:v>287.017018950411</c:v>
                </c:pt>
                <c:pt idx="4506">
                  <c:v>287.080729720433</c:v>
                </c:pt>
                <c:pt idx="4507">
                  <c:v>287.14444049045602</c:v>
                </c:pt>
                <c:pt idx="4508">
                  <c:v>287.20815126047802</c:v>
                </c:pt>
                <c:pt idx="4509">
                  <c:v>287.27186203050002</c:v>
                </c:pt>
                <c:pt idx="4510">
                  <c:v>287.33557280052202</c:v>
                </c:pt>
                <c:pt idx="4511">
                  <c:v>287.39928357054498</c:v>
                </c:pt>
                <c:pt idx="4512">
                  <c:v>287.46299434056698</c:v>
                </c:pt>
                <c:pt idx="4513">
                  <c:v>287.52670511058898</c:v>
                </c:pt>
                <c:pt idx="4514">
                  <c:v>287.590415880612</c:v>
                </c:pt>
                <c:pt idx="4515">
                  <c:v>287.654126650634</c:v>
                </c:pt>
                <c:pt idx="4516">
                  <c:v>287.717837420656</c:v>
                </c:pt>
                <c:pt idx="4517">
                  <c:v>287.781548190678</c:v>
                </c:pt>
                <c:pt idx="4518">
                  <c:v>287.84525896070102</c:v>
                </c:pt>
                <c:pt idx="4519">
                  <c:v>287.90896973072302</c:v>
                </c:pt>
                <c:pt idx="4520">
                  <c:v>287.97268050074501</c:v>
                </c:pt>
                <c:pt idx="4521">
                  <c:v>288.03639127076798</c:v>
                </c:pt>
                <c:pt idx="4522">
                  <c:v>288.10010204078998</c:v>
                </c:pt>
                <c:pt idx="4523">
                  <c:v>288.16381281081198</c:v>
                </c:pt>
                <c:pt idx="4524">
                  <c:v>288.22752358083397</c:v>
                </c:pt>
                <c:pt idx="4525">
                  <c:v>288.291234350857</c:v>
                </c:pt>
                <c:pt idx="4526">
                  <c:v>288.35494512087899</c:v>
                </c:pt>
                <c:pt idx="4527">
                  <c:v>288.41865589090099</c:v>
                </c:pt>
                <c:pt idx="4528">
                  <c:v>288.48236666092401</c:v>
                </c:pt>
                <c:pt idx="4529">
                  <c:v>288.54607743094601</c:v>
                </c:pt>
                <c:pt idx="4530">
                  <c:v>288.60978820096801</c:v>
                </c:pt>
                <c:pt idx="4531">
                  <c:v>288.67349897099001</c:v>
                </c:pt>
                <c:pt idx="4532">
                  <c:v>288.73720974101298</c:v>
                </c:pt>
                <c:pt idx="4533">
                  <c:v>288.80092051103497</c:v>
                </c:pt>
                <c:pt idx="4534">
                  <c:v>288.86463128105697</c:v>
                </c:pt>
                <c:pt idx="4535">
                  <c:v>288.92834205107999</c:v>
                </c:pt>
                <c:pt idx="4536">
                  <c:v>288.99205282110199</c:v>
                </c:pt>
                <c:pt idx="4537">
                  <c:v>289.05576359112399</c:v>
                </c:pt>
                <c:pt idx="4538">
                  <c:v>289.11947436114599</c:v>
                </c:pt>
                <c:pt idx="4539">
                  <c:v>289.18318513116901</c:v>
                </c:pt>
                <c:pt idx="4540">
                  <c:v>289.24689590119101</c:v>
                </c:pt>
                <c:pt idx="4541">
                  <c:v>289.31060667121301</c:v>
                </c:pt>
                <c:pt idx="4542">
                  <c:v>289.37431744123501</c:v>
                </c:pt>
                <c:pt idx="4543">
                  <c:v>289.43802821125797</c:v>
                </c:pt>
                <c:pt idx="4544">
                  <c:v>289.50173898128003</c:v>
                </c:pt>
                <c:pt idx="4545">
                  <c:v>289.56544975130203</c:v>
                </c:pt>
                <c:pt idx="4546">
                  <c:v>289.62916052132499</c:v>
                </c:pt>
                <c:pt idx="4547">
                  <c:v>289.69287129134699</c:v>
                </c:pt>
                <c:pt idx="4548">
                  <c:v>289.75658206136899</c:v>
                </c:pt>
                <c:pt idx="4549">
                  <c:v>289.82029283139099</c:v>
                </c:pt>
                <c:pt idx="4550">
                  <c:v>289.88400360141401</c:v>
                </c:pt>
                <c:pt idx="4551">
                  <c:v>289.94771437143601</c:v>
                </c:pt>
                <c:pt idx="4552">
                  <c:v>290.01142514145801</c:v>
                </c:pt>
                <c:pt idx="4553">
                  <c:v>290.07513591148103</c:v>
                </c:pt>
                <c:pt idx="4554">
                  <c:v>290.13884668150303</c:v>
                </c:pt>
                <c:pt idx="4555">
                  <c:v>290.20255745152502</c:v>
                </c:pt>
                <c:pt idx="4556">
                  <c:v>290.26626822154702</c:v>
                </c:pt>
                <c:pt idx="4557">
                  <c:v>290.32997899156999</c:v>
                </c:pt>
                <c:pt idx="4558">
                  <c:v>290.39368976159199</c:v>
                </c:pt>
                <c:pt idx="4559">
                  <c:v>290.45740053161398</c:v>
                </c:pt>
                <c:pt idx="4560">
                  <c:v>290.52111130163701</c:v>
                </c:pt>
                <c:pt idx="4561">
                  <c:v>290.584822071659</c:v>
                </c:pt>
                <c:pt idx="4562">
                  <c:v>290.648532841681</c:v>
                </c:pt>
                <c:pt idx="4563">
                  <c:v>290.712243611703</c:v>
                </c:pt>
                <c:pt idx="4564">
                  <c:v>290.77595438172602</c:v>
                </c:pt>
                <c:pt idx="4565">
                  <c:v>290.83966515174802</c:v>
                </c:pt>
                <c:pt idx="4566">
                  <c:v>290.90337592177002</c:v>
                </c:pt>
                <c:pt idx="4567">
                  <c:v>290.96708669179299</c:v>
                </c:pt>
                <c:pt idx="4568">
                  <c:v>291.03079746181498</c:v>
                </c:pt>
                <c:pt idx="4569">
                  <c:v>291.09450823183698</c:v>
                </c:pt>
                <c:pt idx="4570">
                  <c:v>291.15821900185898</c:v>
                </c:pt>
                <c:pt idx="4571">
                  <c:v>291.221929771882</c:v>
                </c:pt>
                <c:pt idx="4572">
                  <c:v>291.285640541904</c:v>
                </c:pt>
                <c:pt idx="4573">
                  <c:v>291.349351311926</c:v>
                </c:pt>
                <c:pt idx="4574">
                  <c:v>291.41306208194902</c:v>
                </c:pt>
                <c:pt idx="4575">
                  <c:v>291.47677285197102</c:v>
                </c:pt>
                <c:pt idx="4576">
                  <c:v>291.54048362199302</c:v>
                </c:pt>
                <c:pt idx="4577">
                  <c:v>291.60419439201502</c:v>
                </c:pt>
                <c:pt idx="4578">
                  <c:v>291.66790516203798</c:v>
                </c:pt>
                <c:pt idx="4579">
                  <c:v>291.73161593205998</c:v>
                </c:pt>
                <c:pt idx="4580">
                  <c:v>291.79532670208198</c:v>
                </c:pt>
                <c:pt idx="4581">
                  <c:v>291.859037472105</c:v>
                </c:pt>
                <c:pt idx="4582">
                  <c:v>291.922748242127</c:v>
                </c:pt>
                <c:pt idx="4583">
                  <c:v>291.986459012149</c:v>
                </c:pt>
                <c:pt idx="4584">
                  <c:v>292.050169782171</c:v>
                </c:pt>
                <c:pt idx="4585">
                  <c:v>292.11388055219402</c:v>
                </c:pt>
                <c:pt idx="4586">
                  <c:v>292.17759132221602</c:v>
                </c:pt>
                <c:pt idx="4587">
                  <c:v>292.24130209223802</c:v>
                </c:pt>
                <c:pt idx="4588">
                  <c:v>292.30501286226001</c:v>
                </c:pt>
                <c:pt idx="4589">
                  <c:v>292.36872363228298</c:v>
                </c:pt>
                <c:pt idx="4590">
                  <c:v>292.43243440230498</c:v>
                </c:pt>
                <c:pt idx="4591">
                  <c:v>292.49614517232698</c:v>
                </c:pt>
                <c:pt idx="4592">
                  <c:v>292.55985594235</c:v>
                </c:pt>
                <c:pt idx="4593">
                  <c:v>292.623566712372</c:v>
                </c:pt>
                <c:pt idx="4594">
                  <c:v>292.68727748239399</c:v>
                </c:pt>
                <c:pt idx="4595">
                  <c:v>292.75098825241599</c:v>
                </c:pt>
                <c:pt idx="4596">
                  <c:v>292.81469902243902</c:v>
                </c:pt>
                <c:pt idx="4597">
                  <c:v>292.87840979246101</c:v>
                </c:pt>
                <c:pt idx="4598">
                  <c:v>292.94212056248301</c:v>
                </c:pt>
                <c:pt idx="4599">
                  <c:v>293.00583133250598</c:v>
                </c:pt>
                <c:pt idx="4600">
                  <c:v>293.06954210252798</c:v>
                </c:pt>
                <c:pt idx="4601">
                  <c:v>293.13325287254997</c:v>
                </c:pt>
                <c:pt idx="4602">
                  <c:v>293.19696364257197</c:v>
                </c:pt>
                <c:pt idx="4603">
                  <c:v>293.26067441259499</c:v>
                </c:pt>
                <c:pt idx="4604">
                  <c:v>293.32438518261699</c:v>
                </c:pt>
                <c:pt idx="4605">
                  <c:v>293.38809595263899</c:v>
                </c:pt>
                <c:pt idx="4606">
                  <c:v>293.45180672266201</c:v>
                </c:pt>
                <c:pt idx="4607">
                  <c:v>293.51551749268401</c:v>
                </c:pt>
                <c:pt idx="4608">
                  <c:v>293.57922826270601</c:v>
                </c:pt>
                <c:pt idx="4609">
                  <c:v>293.64293903272801</c:v>
                </c:pt>
                <c:pt idx="4610">
                  <c:v>293.70664980275097</c:v>
                </c:pt>
                <c:pt idx="4611">
                  <c:v>293.77036057277297</c:v>
                </c:pt>
                <c:pt idx="4612">
                  <c:v>293.83407134279503</c:v>
                </c:pt>
                <c:pt idx="4613">
                  <c:v>293.89778211281799</c:v>
                </c:pt>
                <c:pt idx="4614">
                  <c:v>293.96149288283999</c:v>
                </c:pt>
                <c:pt idx="4615">
                  <c:v>294.02520365286199</c:v>
                </c:pt>
                <c:pt idx="4616">
                  <c:v>294.08891442288399</c:v>
                </c:pt>
                <c:pt idx="4617">
                  <c:v>294.15262519290701</c:v>
                </c:pt>
                <c:pt idx="4618">
                  <c:v>294.21633596292901</c:v>
                </c:pt>
                <c:pt idx="4619">
                  <c:v>294.28004673295101</c:v>
                </c:pt>
                <c:pt idx="4620">
                  <c:v>294.34375750297397</c:v>
                </c:pt>
                <c:pt idx="4621">
                  <c:v>294.40746827299603</c:v>
                </c:pt>
                <c:pt idx="4622">
                  <c:v>294.47117904301803</c:v>
                </c:pt>
                <c:pt idx="4623">
                  <c:v>294.53488981304002</c:v>
                </c:pt>
                <c:pt idx="4624">
                  <c:v>294.59860058306299</c:v>
                </c:pt>
                <c:pt idx="4625">
                  <c:v>294.66231135308499</c:v>
                </c:pt>
                <c:pt idx="4626">
                  <c:v>294.72602212310699</c:v>
                </c:pt>
                <c:pt idx="4627">
                  <c:v>294.78973289313001</c:v>
                </c:pt>
                <c:pt idx="4628">
                  <c:v>294.85344366315201</c:v>
                </c:pt>
                <c:pt idx="4629">
                  <c:v>294.91715443317401</c:v>
                </c:pt>
                <c:pt idx="4630">
                  <c:v>294.980865203196</c:v>
                </c:pt>
                <c:pt idx="4631">
                  <c:v>295.04457597321903</c:v>
                </c:pt>
                <c:pt idx="4632">
                  <c:v>295.10828674324102</c:v>
                </c:pt>
                <c:pt idx="4633">
                  <c:v>295.17199751326302</c:v>
                </c:pt>
                <c:pt idx="4634">
                  <c:v>295.23570828328599</c:v>
                </c:pt>
                <c:pt idx="4635">
                  <c:v>295.29941905330799</c:v>
                </c:pt>
                <c:pt idx="4636">
                  <c:v>295.36312982332998</c:v>
                </c:pt>
                <c:pt idx="4637">
                  <c:v>295.42684059335198</c:v>
                </c:pt>
                <c:pt idx="4638">
                  <c:v>295.490551363375</c:v>
                </c:pt>
                <c:pt idx="4639">
                  <c:v>295.554262133397</c:v>
                </c:pt>
                <c:pt idx="4640">
                  <c:v>295.617972903419</c:v>
                </c:pt>
                <c:pt idx="4641">
                  <c:v>295.681683673441</c:v>
                </c:pt>
                <c:pt idx="4642">
                  <c:v>295.74539444346402</c:v>
                </c:pt>
                <c:pt idx="4643">
                  <c:v>295.80910521348602</c:v>
                </c:pt>
                <c:pt idx="4644">
                  <c:v>295.87281598350802</c:v>
                </c:pt>
                <c:pt idx="4645">
                  <c:v>295.93652675353098</c:v>
                </c:pt>
                <c:pt idx="4646">
                  <c:v>296.00023752355298</c:v>
                </c:pt>
                <c:pt idx="4647">
                  <c:v>296.06394829357498</c:v>
                </c:pt>
                <c:pt idx="4648">
                  <c:v>296.12765906359698</c:v>
                </c:pt>
                <c:pt idx="4649">
                  <c:v>296.19136983362</c:v>
                </c:pt>
                <c:pt idx="4650">
                  <c:v>296.255080603642</c:v>
                </c:pt>
                <c:pt idx="4651">
                  <c:v>296.318791373664</c:v>
                </c:pt>
                <c:pt idx="4652">
                  <c:v>296.38250214368702</c:v>
                </c:pt>
                <c:pt idx="4653">
                  <c:v>296.44621291370902</c:v>
                </c:pt>
                <c:pt idx="4654">
                  <c:v>296.50992368373102</c:v>
                </c:pt>
                <c:pt idx="4655">
                  <c:v>296.57363445375302</c:v>
                </c:pt>
                <c:pt idx="4656">
                  <c:v>296.63734522377598</c:v>
                </c:pt>
                <c:pt idx="4657">
                  <c:v>296.70105599379798</c:v>
                </c:pt>
                <c:pt idx="4658">
                  <c:v>296.76476676381998</c:v>
                </c:pt>
                <c:pt idx="4659">
                  <c:v>296.828477533843</c:v>
                </c:pt>
                <c:pt idx="4660">
                  <c:v>296.892188303865</c:v>
                </c:pt>
                <c:pt idx="4661">
                  <c:v>296.955899073887</c:v>
                </c:pt>
                <c:pt idx="4662">
                  <c:v>297.019609843909</c:v>
                </c:pt>
                <c:pt idx="4663">
                  <c:v>297.08332061393202</c:v>
                </c:pt>
                <c:pt idx="4664">
                  <c:v>297.14703138395402</c:v>
                </c:pt>
                <c:pt idx="4665">
                  <c:v>297.21074215397601</c:v>
                </c:pt>
                <c:pt idx="4666">
                  <c:v>297.27445292399898</c:v>
                </c:pt>
                <c:pt idx="4667">
                  <c:v>297.33816369402098</c:v>
                </c:pt>
                <c:pt idx="4668">
                  <c:v>297.40187446404298</c:v>
                </c:pt>
                <c:pt idx="4669">
                  <c:v>297.46558523406497</c:v>
                </c:pt>
                <c:pt idx="4670">
                  <c:v>297.529296004088</c:v>
                </c:pt>
                <c:pt idx="4671">
                  <c:v>297.59300677410999</c:v>
                </c:pt>
                <c:pt idx="4672">
                  <c:v>297.65671754413199</c:v>
                </c:pt>
                <c:pt idx="4673">
                  <c:v>297.72042831415501</c:v>
                </c:pt>
                <c:pt idx="4674">
                  <c:v>297.78413908417701</c:v>
                </c:pt>
                <c:pt idx="4675">
                  <c:v>297.84784985419901</c:v>
                </c:pt>
                <c:pt idx="4676">
                  <c:v>297.91156062422101</c:v>
                </c:pt>
                <c:pt idx="4677">
                  <c:v>297.97527139424398</c:v>
                </c:pt>
                <c:pt idx="4678">
                  <c:v>298.03898216426597</c:v>
                </c:pt>
                <c:pt idx="4679">
                  <c:v>298.10269293428797</c:v>
                </c:pt>
                <c:pt idx="4680">
                  <c:v>298.16640370431099</c:v>
                </c:pt>
                <c:pt idx="4681">
                  <c:v>298.23011447433299</c:v>
                </c:pt>
                <c:pt idx="4682">
                  <c:v>298.29382524435499</c:v>
                </c:pt>
                <c:pt idx="4683">
                  <c:v>298.35753601437699</c:v>
                </c:pt>
                <c:pt idx="4684">
                  <c:v>298.42124678440001</c:v>
                </c:pt>
                <c:pt idx="4685">
                  <c:v>298.48495755442201</c:v>
                </c:pt>
                <c:pt idx="4686">
                  <c:v>298.54866832444401</c:v>
                </c:pt>
                <c:pt idx="4687">
                  <c:v>298.61237909446601</c:v>
                </c:pt>
                <c:pt idx="4688">
                  <c:v>298.67608986448897</c:v>
                </c:pt>
                <c:pt idx="4689">
                  <c:v>298.73980063451103</c:v>
                </c:pt>
                <c:pt idx="4690">
                  <c:v>298.80351140453303</c:v>
                </c:pt>
                <c:pt idx="4691">
                  <c:v>298.86722217455599</c:v>
                </c:pt>
                <c:pt idx="4692">
                  <c:v>298.93093294457799</c:v>
                </c:pt>
                <c:pt idx="4693">
                  <c:v>298.99464371459999</c:v>
                </c:pt>
                <c:pt idx="4694">
                  <c:v>299.05835448462199</c:v>
                </c:pt>
                <c:pt idx="4695">
                  <c:v>299.12206525464501</c:v>
                </c:pt>
                <c:pt idx="4696">
                  <c:v>299.18577602466701</c:v>
                </c:pt>
                <c:pt idx="4697">
                  <c:v>299.24948679468901</c:v>
                </c:pt>
                <c:pt idx="4698">
                  <c:v>299.31319756471203</c:v>
                </c:pt>
                <c:pt idx="4699">
                  <c:v>299.37690833473403</c:v>
                </c:pt>
                <c:pt idx="4700">
                  <c:v>299.44061910475602</c:v>
                </c:pt>
                <c:pt idx="4701">
                  <c:v>299.50432987477802</c:v>
                </c:pt>
                <c:pt idx="4702">
                  <c:v>299.56804064480099</c:v>
                </c:pt>
                <c:pt idx="4703">
                  <c:v>299.63175141482299</c:v>
                </c:pt>
                <c:pt idx="4704">
                  <c:v>299.69546218484498</c:v>
                </c:pt>
                <c:pt idx="4705">
                  <c:v>299.75917295486801</c:v>
                </c:pt>
                <c:pt idx="4706">
                  <c:v>299.82288372489</c:v>
                </c:pt>
                <c:pt idx="4707">
                  <c:v>299.886594494912</c:v>
                </c:pt>
                <c:pt idx="4708">
                  <c:v>299.950305264934</c:v>
                </c:pt>
                <c:pt idx="4709">
                  <c:v>300.01401603495702</c:v>
                </c:pt>
                <c:pt idx="4710">
                  <c:v>300.07772680497902</c:v>
                </c:pt>
                <c:pt idx="4711">
                  <c:v>300.14143757500102</c:v>
                </c:pt>
                <c:pt idx="4712">
                  <c:v>300.20514834502399</c:v>
                </c:pt>
                <c:pt idx="4713">
                  <c:v>300.26885911504598</c:v>
                </c:pt>
                <c:pt idx="4714">
                  <c:v>300.33256988506798</c:v>
                </c:pt>
                <c:pt idx="4715">
                  <c:v>300.39628065508998</c:v>
                </c:pt>
                <c:pt idx="4716">
                  <c:v>300.459991425113</c:v>
                </c:pt>
                <c:pt idx="4717">
                  <c:v>300.523702195135</c:v>
                </c:pt>
                <c:pt idx="4718">
                  <c:v>300.587412965157</c:v>
                </c:pt>
                <c:pt idx="4719">
                  <c:v>300.65112373518002</c:v>
                </c:pt>
                <c:pt idx="4720">
                  <c:v>300.71483450520202</c:v>
                </c:pt>
                <c:pt idx="4721">
                  <c:v>300.77854527522402</c:v>
                </c:pt>
                <c:pt idx="4722">
                  <c:v>300.84225604524602</c:v>
                </c:pt>
                <c:pt idx="4723">
                  <c:v>300.90596681526898</c:v>
                </c:pt>
                <c:pt idx="4724">
                  <c:v>300.96967758529098</c:v>
                </c:pt>
                <c:pt idx="4725">
                  <c:v>301.03338835531298</c:v>
                </c:pt>
                <c:pt idx="4726">
                  <c:v>301.097099125336</c:v>
                </c:pt>
                <c:pt idx="4727">
                  <c:v>301.160809895358</c:v>
                </c:pt>
                <c:pt idx="4728">
                  <c:v>301.22452066538</c:v>
                </c:pt>
                <c:pt idx="4729">
                  <c:v>301.288231435402</c:v>
                </c:pt>
                <c:pt idx="4730">
                  <c:v>301.35194220542502</c:v>
                </c:pt>
                <c:pt idx="4731">
                  <c:v>301.41565297544702</c:v>
                </c:pt>
                <c:pt idx="4732">
                  <c:v>301.47936374546902</c:v>
                </c:pt>
                <c:pt idx="4733">
                  <c:v>301.54307451549101</c:v>
                </c:pt>
                <c:pt idx="4734">
                  <c:v>301.60678528551398</c:v>
                </c:pt>
                <c:pt idx="4735">
                  <c:v>301.67049605553598</c:v>
                </c:pt>
                <c:pt idx="4736">
                  <c:v>301.73420682555798</c:v>
                </c:pt>
                <c:pt idx="4737">
                  <c:v>301.797917595581</c:v>
                </c:pt>
                <c:pt idx="4738">
                  <c:v>301.861628365603</c:v>
                </c:pt>
                <c:pt idx="4739">
                  <c:v>301.92533913562499</c:v>
                </c:pt>
                <c:pt idx="4740">
                  <c:v>301.98904990564699</c:v>
                </c:pt>
                <c:pt idx="4741">
                  <c:v>302.05276067567002</c:v>
                </c:pt>
                <c:pt idx="4742">
                  <c:v>302.11647144569201</c:v>
                </c:pt>
                <c:pt idx="4743">
                  <c:v>302.18018221571401</c:v>
                </c:pt>
                <c:pt idx="4744">
                  <c:v>302.24389298573698</c:v>
                </c:pt>
                <c:pt idx="4745">
                  <c:v>302.30760375575898</c:v>
                </c:pt>
                <c:pt idx="4746">
                  <c:v>302.37131452578097</c:v>
                </c:pt>
                <c:pt idx="4747">
                  <c:v>302.43502529580297</c:v>
                </c:pt>
                <c:pt idx="4748">
                  <c:v>302.49873606582599</c:v>
                </c:pt>
                <c:pt idx="4749">
                  <c:v>302.56244683584799</c:v>
                </c:pt>
                <c:pt idx="4750">
                  <c:v>302.62615760586999</c:v>
                </c:pt>
                <c:pt idx="4751">
                  <c:v>302.68986837589301</c:v>
                </c:pt>
                <c:pt idx="4752">
                  <c:v>302.75357914591501</c:v>
                </c:pt>
                <c:pt idx="4753">
                  <c:v>302.81728991593701</c:v>
                </c:pt>
                <c:pt idx="4754">
                  <c:v>302.88100068595901</c:v>
                </c:pt>
                <c:pt idx="4755">
                  <c:v>302.94471145598197</c:v>
                </c:pt>
                <c:pt idx="4756">
                  <c:v>303.00842222600397</c:v>
                </c:pt>
                <c:pt idx="4757">
                  <c:v>303.07213299602603</c:v>
                </c:pt>
                <c:pt idx="4758">
                  <c:v>303.13584376604899</c:v>
                </c:pt>
                <c:pt idx="4759">
                  <c:v>303.19955453607099</c:v>
                </c:pt>
                <c:pt idx="4760">
                  <c:v>303.26326530609299</c:v>
                </c:pt>
                <c:pt idx="4761">
                  <c:v>303.32697607611499</c:v>
                </c:pt>
                <c:pt idx="4762">
                  <c:v>303.39068684613801</c:v>
                </c:pt>
                <c:pt idx="4763">
                  <c:v>303.45439761616001</c:v>
                </c:pt>
                <c:pt idx="4764">
                  <c:v>303.51810838618201</c:v>
                </c:pt>
                <c:pt idx="4765">
                  <c:v>303.58181915620497</c:v>
                </c:pt>
                <c:pt idx="4766">
                  <c:v>303.64552992622703</c:v>
                </c:pt>
                <c:pt idx="4767">
                  <c:v>303.70924069624903</c:v>
                </c:pt>
                <c:pt idx="4768">
                  <c:v>303.77295146627102</c:v>
                </c:pt>
                <c:pt idx="4769">
                  <c:v>303.83666223629399</c:v>
                </c:pt>
                <c:pt idx="4770">
                  <c:v>303.90037300631599</c:v>
                </c:pt>
                <c:pt idx="4771">
                  <c:v>303.96408377633799</c:v>
                </c:pt>
                <c:pt idx="4772">
                  <c:v>304.02779454636101</c:v>
                </c:pt>
                <c:pt idx="4773">
                  <c:v>304.09150531638301</c:v>
                </c:pt>
                <c:pt idx="4774">
                  <c:v>304.15521608640501</c:v>
                </c:pt>
                <c:pt idx="4775">
                  <c:v>304.218926856427</c:v>
                </c:pt>
                <c:pt idx="4776">
                  <c:v>304.28263762645003</c:v>
                </c:pt>
                <c:pt idx="4777">
                  <c:v>304.34634839647202</c:v>
                </c:pt>
                <c:pt idx="4778">
                  <c:v>304.41005916649402</c:v>
                </c:pt>
                <c:pt idx="4779">
                  <c:v>304.47376993651699</c:v>
                </c:pt>
                <c:pt idx="4780">
                  <c:v>304.53748070653899</c:v>
                </c:pt>
                <c:pt idx="4781">
                  <c:v>304.60119147656098</c:v>
                </c:pt>
                <c:pt idx="4782">
                  <c:v>304.66490224658298</c:v>
                </c:pt>
                <c:pt idx="4783">
                  <c:v>304.728613016606</c:v>
                </c:pt>
                <c:pt idx="4784">
                  <c:v>304.792323786628</c:v>
                </c:pt>
                <c:pt idx="4785">
                  <c:v>304.85603455665</c:v>
                </c:pt>
                <c:pt idx="4786">
                  <c:v>304.919745326672</c:v>
                </c:pt>
                <c:pt idx="4787">
                  <c:v>304.98345609669502</c:v>
                </c:pt>
                <c:pt idx="4788">
                  <c:v>305.04716686671702</c:v>
                </c:pt>
                <c:pt idx="4789">
                  <c:v>305.11087763673902</c:v>
                </c:pt>
                <c:pt idx="4790">
                  <c:v>305.17458840676198</c:v>
                </c:pt>
                <c:pt idx="4791">
                  <c:v>305.23829917678398</c:v>
                </c:pt>
                <c:pt idx="4792">
                  <c:v>305.30200994680598</c:v>
                </c:pt>
                <c:pt idx="4793">
                  <c:v>305.36572071682798</c:v>
                </c:pt>
                <c:pt idx="4794">
                  <c:v>305.429431486851</c:v>
                </c:pt>
                <c:pt idx="4795">
                  <c:v>305.493142256873</c:v>
                </c:pt>
                <c:pt idx="4796">
                  <c:v>305.556853026895</c:v>
                </c:pt>
                <c:pt idx="4797">
                  <c:v>305.62056379691802</c:v>
                </c:pt>
                <c:pt idx="4798">
                  <c:v>305.68427456694002</c:v>
                </c:pt>
                <c:pt idx="4799">
                  <c:v>305.74798533696202</c:v>
                </c:pt>
                <c:pt idx="4800">
                  <c:v>305.81169610698402</c:v>
                </c:pt>
                <c:pt idx="4801">
                  <c:v>305.87540687700698</c:v>
                </c:pt>
                <c:pt idx="4802">
                  <c:v>305.93911764702898</c:v>
                </c:pt>
                <c:pt idx="4803">
                  <c:v>306.00282841705098</c:v>
                </c:pt>
                <c:pt idx="4804">
                  <c:v>306.066539187074</c:v>
                </c:pt>
                <c:pt idx="4805">
                  <c:v>306.130249957096</c:v>
                </c:pt>
                <c:pt idx="4806">
                  <c:v>306.193960727118</c:v>
                </c:pt>
                <c:pt idx="4807">
                  <c:v>306.25767149714</c:v>
                </c:pt>
                <c:pt idx="4808">
                  <c:v>306.32138226716302</c:v>
                </c:pt>
                <c:pt idx="4809">
                  <c:v>306.38509303718502</c:v>
                </c:pt>
                <c:pt idx="4810">
                  <c:v>306.44880380720701</c:v>
                </c:pt>
                <c:pt idx="4811">
                  <c:v>306.51251457722998</c:v>
                </c:pt>
                <c:pt idx="4812">
                  <c:v>306.57622534725198</c:v>
                </c:pt>
                <c:pt idx="4813">
                  <c:v>306.63993611727398</c:v>
                </c:pt>
                <c:pt idx="4814">
                  <c:v>306.70364688729597</c:v>
                </c:pt>
                <c:pt idx="4815">
                  <c:v>306.767357657319</c:v>
                </c:pt>
                <c:pt idx="4816">
                  <c:v>306.83106842734099</c:v>
                </c:pt>
                <c:pt idx="4817">
                  <c:v>306.89477919736299</c:v>
                </c:pt>
                <c:pt idx="4818">
                  <c:v>306.95848996738601</c:v>
                </c:pt>
                <c:pt idx="4819">
                  <c:v>307.02220073740801</c:v>
                </c:pt>
                <c:pt idx="4820">
                  <c:v>307.08591150743001</c:v>
                </c:pt>
                <c:pt idx="4821">
                  <c:v>307.14962227745201</c:v>
                </c:pt>
                <c:pt idx="4822">
                  <c:v>307.21333304747498</c:v>
                </c:pt>
                <c:pt idx="4823">
                  <c:v>307.27704381749697</c:v>
                </c:pt>
                <c:pt idx="4824">
                  <c:v>307.34075458751897</c:v>
                </c:pt>
                <c:pt idx="4825">
                  <c:v>307.40446535754199</c:v>
                </c:pt>
                <c:pt idx="4826">
                  <c:v>307.46817612756399</c:v>
                </c:pt>
                <c:pt idx="4827">
                  <c:v>307.53188689758599</c:v>
                </c:pt>
                <c:pt idx="4828">
                  <c:v>307.59559766760799</c:v>
                </c:pt>
                <c:pt idx="4829">
                  <c:v>307.65930843763101</c:v>
                </c:pt>
                <c:pt idx="4830">
                  <c:v>307.72301920765301</c:v>
                </c:pt>
                <c:pt idx="4831">
                  <c:v>307.78672997767501</c:v>
                </c:pt>
                <c:pt idx="4832">
                  <c:v>307.85044074769701</c:v>
                </c:pt>
                <c:pt idx="4833">
                  <c:v>307.91415151771997</c:v>
                </c:pt>
                <c:pt idx="4834">
                  <c:v>307.97786228774203</c:v>
                </c:pt>
                <c:pt idx="4835">
                  <c:v>308.04157305776403</c:v>
                </c:pt>
                <c:pt idx="4836">
                  <c:v>308.10528382778699</c:v>
                </c:pt>
                <c:pt idx="4837">
                  <c:v>308.16899459780899</c:v>
                </c:pt>
                <c:pt idx="4838">
                  <c:v>308.23270536783099</c:v>
                </c:pt>
                <c:pt idx="4839">
                  <c:v>308.29641613785299</c:v>
                </c:pt>
                <c:pt idx="4840">
                  <c:v>308.36012690787601</c:v>
                </c:pt>
                <c:pt idx="4841">
                  <c:v>308.42383767789801</c:v>
                </c:pt>
                <c:pt idx="4842">
                  <c:v>308.48754844792001</c:v>
                </c:pt>
                <c:pt idx="4843">
                  <c:v>308.55125921794303</c:v>
                </c:pt>
                <c:pt idx="4844">
                  <c:v>308.61496998796503</c:v>
                </c:pt>
                <c:pt idx="4845">
                  <c:v>308.67868075798702</c:v>
                </c:pt>
                <c:pt idx="4846">
                  <c:v>308.74239152800902</c:v>
                </c:pt>
                <c:pt idx="4847">
                  <c:v>308.80610229803199</c:v>
                </c:pt>
                <c:pt idx="4848">
                  <c:v>308.86981306805399</c:v>
                </c:pt>
                <c:pt idx="4849">
                  <c:v>308.93352383807598</c:v>
                </c:pt>
                <c:pt idx="4850">
                  <c:v>308.99723460809901</c:v>
                </c:pt>
                <c:pt idx="4851">
                  <c:v>309.060945378121</c:v>
                </c:pt>
                <c:pt idx="4852">
                  <c:v>309.124656148143</c:v>
                </c:pt>
                <c:pt idx="4853">
                  <c:v>309.188366918165</c:v>
                </c:pt>
                <c:pt idx="4854">
                  <c:v>309.25207768818802</c:v>
                </c:pt>
                <c:pt idx="4855">
                  <c:v>309.31578845821002</c:v>
                </c:pt>
                <c:pt idx="4856">
                  <c:v>309.37949922823202</c:v>
                </c:pt>
                <c:pt idx="4857">
                  <c:v>309.44320999825499</c:v>
                </c:pt>
                <c:pt idx="4858">
                  <c:v>309.50692076827698</c:v>
                </c:pt>
                <c:pt idx="4859">
                  <c:v>309.57063153829898</c:v>
                </c:pt>
                <c:pt idx="4860">
                  <c:v>309.63434230832098</c:v>
                </c:pt>
                <c:pt idx="4861">
                  <c:v>309.698053078344</c:v>
                </c:pt>
                <c:pt idx="4862">
                  <c:v>309.761763848366</c:v>
                </c:pt>
                <c:pt idx="4863">
                  <c:v>309.825474618388</c:v>
                </c:pt>
                <c:pt idx="4864">
                  <c:v>309.88918538841102</c:v>
                </c:pt>
                <c:pt idx="4865">
                  <c:v>309.95289615843302</c:v>
                </c:pt>
                <c:pt idx="4866">
                  <c:v>310.01660692845502</c:v>
                </c:pt>
                <c:pt idx="4867">
                  <c:v>310.08031769847702</c:v>
                </c:pt>
                <c:pt idx="4868">
                  <c:v>310.14402846849998</c:v>
                </c:pt>
                <c:pt idx="4869">
                  <c:v>310.20773923852198</c:v>
                </c:pt>
                <c:pt idx="4870">
                  <c:v>310.27145000854398</c:v>
                </c:pt>
                <c:pt idx="4871">
                  <c:v>310.335160778567</c:v>
                </c:pt>
                <c:pt idx="4872">
                  <c:v>310.398871548589</c:v>
                </c:pt>
                <c:pt idx="4873">
                  <c:v>310.462582318611</c:v>
                </c:pt>
                <c:pt idx="4874">
                  <c:v>310.526293088633</c:v>
                </c:pt>
                <c:pt idx="4875">
                  <c:v>310.59000385865602</c:v>
                </c:pt>
                <c:pt idx="4876">
                  <c:v>310.65371462867802</c:v>
                </c:pt>
                <c:pt idx="4877">
                  <c:v>310.71742539870002</c:v>
                </c:pt>
                <c:pt idx="4878">
                  <c:v>310.78113616872201</c:v>
                </c:pt>
                <c:pt idx="4879">
                  <c:v>310.84484693874498</c:v>
                </c:pt>
                <c:pt idx="4880">
                  <c:v>310.90855770876698</c:v>
                </c:pt>
                <c:pt idx="4881">
                  <c:v>310.97226847878898</c:v>
                </c:pt>
                <c:pt idx="4882">
                  <c:v>311.035979248812</c:v>
                </c:pt>
                <c:pt idx="4883">
                  <c:v>311.099690018834</c:v>
                </c:pt>
                <c:pt idx="4884">
                  <c:v>311.16340078885599</c:v>
                </c:pt>
                <c:pt idx="4885">
                  <c:v>311.22711155887799</c:v>
                </c:pt>
                <c:pt idx="4886">
                  <c:v>311.29082232890102</c:v>
                </c:pt>
                <c:pt idx="4887">
                  <c:v>311.35453309892301</c:v>
                </c:pt>
                <c:pt idx="4888">
                  <c:v>311.41824386894501</c:v>
                </c:pt>
                <c:pt idx="4889">
                  <c:v>311.48195463896798</c:v>
                </c:pt>
                <c:pt idx="4890">
                  <c:v>311.54566540898998</c:v>
                </c:pt>
                <c:pt idx="4891">
                  <c:v>311.60937617901197</c:v>
                </c:pt>
                <c:pt idx="4892">
                  <c:v>311.67308694903397</c:v>
                </c:pt>
                <c:pt idx="4893">
                  <c:v>311.73679771905699</c:v>
                </c:pt>
                <c:pt idx="4894">
                  <c:v>311.80050848907899</c:v>
                </c:pt>
                <c:pt idx="4895">
                  <c:v>311.86421925910099</c:v>
                </c:pt>
                <c:pt idx="4896">
                  <c:v>311.92793002912401</c:v>
                </c:pt>
                <c:pt idx="4897">
                  <c:v>311.99164079914601</c:v>
                </c:pt>
                <c:pt idx="4898">
                  <c:v>312.05535156916801</c:v>
                </c:pt>
                <c:pt idx="4899">
                  <c:v>312.11906233919001</c:v>
                </c:pt>
                <c:pt idx="4900">
                  <c:v>312.18277310921297</c:v>
                </c:pt>
                <c:pt idx="4901">
                  <c:v>312.24648387923497</c:v>
                </c:pt>
                <c:pt idx="4902">
                  <c:v>312.31019464925703</c:v>
                </c:pt>
                <c:pt idx="4903">
                  <c:v>312.37390541927999</c:v>
                </c:pt>
                <c:pt idx="4904">
                  <c:v>312.43761618930199</c:v>
                </c:pt>
                <c:pt idx="4905">
                  <c:v>312.50132695932399</c:v>
                </c:pt>
                <c:pt idx="4906">
                  <c:v>312.56503772934599</c:v>
                </c:pt>
                <c:pt idx="4907">
                  <c:v>312.62874849936901</c:v>
                </c:pt>
                <c:pt idx="4908">
                  <c:v>312.69245926939101</c:v>
                </c:pt>
                <c:pt idx="4909">
                  <c:v>312.75617003941301</c:v>
                </c:pt>
                <c:pt idx="4910">
                  <c:v>312.81988080943597</c:v>
                </c:pt>
                <c:pt idx="4911">
                  <c:v>312.88359157945803</c:v>
                </c:pt>
                <c:pt idx="4912">
                  <c:v>312.94730234948003</c:v>
                </c:pt>
                <c:pt idx="4913">
                  <c:v>313.01101311950202</c:v>
                </c:pt>
                <c:pt idx="4914">
                  <c:v>313.07472388952499</c:v>
                </c:pt>
                <c:pt idx="4915">
                  <c:v>313.13843465954699</c:v>
                </c:pt>
                <c:pt idx="4916">
                  <c:v>313.20214542956899</c:v>
                </c:pt>
                <c:pt idx="4917">
                  <c:v>313.26585619959201</c:v>
                </c:pt>
                <c:pt idx="4918">
                  <c:v>313.32956696961401</c:v>
                </c:pt>
                <c:pt idx="4919">
                  <c:v>313.39327773963601</c:v>
                </c:pt>
                <c:pt idx="4920">
                  <c:v>313.456988509658</c:v>
                </c:pt>
                <c:pt idx="4921">
                  <c:v>313.52069927968103</c:v>
                </c:pt>
                <c:pt idx="4922">
                  <c:v>313.58441004970302</c:v>
                </c:pt>
                <c:pt idx="4923">
                  <c:v>313.64812081972502</c:v>
                </c:pt>
                <c:pt idx="4924">
                  <c:v>313.71183158974799</c:v>
                </c:pt>
                <c:pt idx="4925">
                  <c:v>313.77554235976999</c:v>
                </c:pt>
                <c:pt idx="4926">
                  <c:v>313.83925312979198</c:v>
                </c:pt>
                <c:pt idx="4927">
                  <c:v>313.90296389981398</c:v>
                </c:pt>
                <c:pt idx="4928">
                  <c:v>313.966674669837</c:v>
                </c:pt>
                <c:pt idx="4929">
                  <c:v>314.030385439859</c:v>
                </c:pt>
                <c:pt idx="4930">
                  <c:v>314.094096209881</c:v>
                </c:pt>
                <c:pt idx="4931">
                  <c:v>314.157806979903</c:v>
                </c:pt>
                <c:pt idx="4932">
                  <c:v>314.22151774992602</c:v>
                </c:pt>
                <c:pt idx="4933">
                  <c:v>314.28522851994802</c:v>
                </c:pt>
                <c:pt idx="4934">
                  <c:v>314.34893928997002</c:v>
                </c:pt>
                <c:pt idx="4935">
                  <c:v>314.41265005999298</c:v>
                </c:pt>
                <c:pt idx="4936">
                  <c:v>314.47636083001498</c:v>
                </c:pt>
                <c:pt idx="4937">
                  <c:v>314.54007160003698</c:v>
                </c:pt>
                <c:pt idx="4938">
                  <c:v>314.60378237005898</c:v>
                </c:pt>
                <c:pt idx="4939">
                  <c:v>314.667493140082</c:v>
                </c:pt>
                <c:pt idx="4940">
                  <c:v>314.731203910104</c:v>
                </c:pt>
                <c:pt idx="4941">
                  <c:v>314.794914680126</c:v>
                </c:pt>
                <c:pt idx="4942">
                  <c:v>314.85862545014902</c:v>
                </c:pt>
                <c:pt idx="4943">
                  <c:v>314.92233622017102</c:v>
                </c:pt>
                <c:pt idx="4944">
                  <c:v>314.98604699019302</c:v>
                </c:pt>
                <c:pt idx="4945">
                  <c:v>315.04975776021502</c:v>
                </c:pt>
                <c:pt idx="4946">
                  <c:v>315.11346853023798</c:v>
                </c:pt>
                <c:pt idx="4947">
                  <c:v>315.17717930025998</c:v>
                </c:pt>
                <c:pt idx="4948">
                  <c:v>315.24089007028198</c:v>
                </c:pt>
                <c:pt idx="4949">
                  <c:v>315.304600840305</c:v>
                </c:pt>
                <c:pt idx="4950">
                  <c:v>315.368311610327</c:v>
                </c:pt>
                <c:pt idx="4951">
                  <c:v>315.432022380349</c:v>
                </c:pt>
                <c:pt idx="4952">
                  <c:v>315.495733150371</c:v>
                </c:pt>
                <c:pt idx="4953">
                  <c:v>315.55944392039402</c:v>
                </c:pt>
                <c:pt idx="4954">
                  <c:v>315.62315469041602</c:v>
                </c:pt>
                <c:pt idx="4955">
                  <c:v>315.68686546043801</c:v>
                </c:pt>
                <c:pt idx="4956">
                  <c:v>315.75057623046098</c:v>
                </c:pt>
                <c:pt idx="4957">
                  <c:v>315.81428700048298</c:v>
                </c:pt>
                <c:pt idx="4958">
                  <c:v>315.87799777050498</c:v>
                </c:pt>
                <c:pt idx="4959">
                  <c:v>315.94170854052697</c:v>
                </c:pt>
                <c:pt idx="4960">
                  <c:v>316.00541931055</c:v>
                </c:pt>
                <c:pt idx="4961">
                  <c:v>316.06913008057199</c:v>
                </c:pt>
                <c:pt idx="4962">
                  <c:v>316.13284085059399</c:v>
                </c:pt>
                <c:pt idx="4963">
                  <c:v>316.19655162061702</c:v>
                </c:pt>
                <c:pt idx="4964">
                  <c:v>316.26026239063901</c:v>
                </c:pt>
                <c:pt idx="4965">
                  <c:v>316.32397316066101</c:v>
                </c:pt>
                <c:pt idx="4966">
                  <c:v>316.38768393068301</c:v>
                </c:pt>
                <c:pt idx="4967">
                  <c:v>316.45139470070598</c:v>
                </c:pt>
                <c:pt idx="4968">
                  <c:v>316.51510547072797</c:v>
                </c:pt>
                <c:pt idx="4969">
                  <c:v>316.57881624074997</c:v>
                </c:pt>
                <c:pt idx="4970">
                  <c:v>316.64252701077299</c:v>
                </c:pt>
                <c:pt idx="4971">
                  <c:v>316.70623778079499</c:v>
                </c:pt>
                <c:pt idx="4972">
                  <c:v>316.76994855081699</c:v>
                </c:pt>
                <c:pt idx="4973">
                  <c:v>316.83365932083899</c:v>
                </c:pt>
                <c:pt idx="4974">
                  <c:v>316.89737009086201</c:v>
                </c:pt>
                <c:pt idx="4975">
                  <c:v>316.96108086088401</c:v>
                </c:pt>
                <c:pt idx="4976">
                  <c:v>317.02479163090601</c:v>
                </c:pt>
                <c:pt idx="4977">
                  <c:v>317.08850240092801</c:v>
                </c:pt>
                <c:pt idx="4978">
                  <c:v>317.15221317095097</c:v>
                </c:pt>
                <c:pt idx="4979">
                  <c:v>317.21592394097303</c:v>
                </c:pt>
                <c:pt idx="4980">
                  <c:v>317.27963471099503</c:v>
                </c:pt>
                <c:pt idx="4981">
                  <c:v>317.34334548101799</c:v>
                </c:pt>
                <c:pt idx="4982">
                  <c:v>317.40705625103999</c:v>
                </c:pt>
                <c:pt idx="4983">
                  <c:v>317.47076702106199</c:v>
                </c:pt>
                <c:pt idx="4984">
                  <c:v>317.53447779108399</c:v>
                </c:pt>
                <c:pt idx="4985">
                  <c:v>317.59818856110701</c:v>
                </c:pt>
                <c:pt idx="4986">
                  <c:v>317.66189933112901</c:v>
                </c:pt>
                <c:pt idx="4987">
                  <c:v>317.72561010115101</c:v>
                </c:pt>
                <c:pt idx="4988">
                  <c:v>317.78932087117403</c:v>
                </c:pt>
                <c:pt idx="4989">
                  <c:v>317.85303164119603</c:v>
                </c:pt>
                <c:pt idx="4990">
                  <c:v>317.91674241121802</c:v>
                </c:pt>
                <c:pt idx="4991">
                  <c:v>317.98045318124002</c:v>
                </c:pt>
                <c:pt idx="4992">
                  <c:v>318.04416395126299</c:v>
                </c:pt>
                <c:pt idx="4993">
                  <c:v>318.10787472128499</c:v>
                </c:pt>
                <c:pt idx="4994">
                  <c:v>318.17158549130698</c:v>
                </c:pt>
                <c:pt idx="4995">
                  <c:v>318.23529626133001</c:v>
                </c:pt>
                <c:pt idx="4996">
                  <c:v>318.29900703135201</c:v>
                </c:pt>
                <c:pt idx="4997">
                  <c:v>318.362717801374</c:v>
                </c:pt>
                <c:pt idx="4998">
                  <c:v>318.426428571396</c:v>
                </c:pt>
                <c:pt idx="4999">
                  <c:v>318.49013934141902</c:v>
                </c:pt>
                <c:pt idx="5000">
                  <c:v>318.55385011144102</c:v>
                </c:pt>
                <c:pt idx="5001">
                  <c:v>318.61756088146302</c:v>
                </c:pt>
                <c:pt idx="5002">
                  <c:v>318.68127165148599</c:v>
                </c:pt>
                <c:pt idx="5003">
                  <c:v>318.74498242150798</c:v>
                </c:pt>
                <c:pt idx="5004">
                  <c:v>318.80869319152998</c:v>
                </c:pt>
                <c:pt idx="5005">
                  <c:v>318.87240396155198</c:v>
                </c:pt>
                <c:pt idx="5006">
                  <c:v>318.936114731575</c:v>
                </c:pt>
                <c:pt idx="5007">
                  <c:v>318.999825501597</c:v>
                </c:pt>
                <c:pt idx="5008">
                  <c:v>319.063536271619</c:v>
                </c:pt>
                <c:pt idx="5009">
                  <c:v>319.12724704164202</c:v>
                </c:pt>
                <c:pt idx="5010">
                  <c:v>319.19095781166402</c:v>
                </c:pt>
                <c:pt idx="5011">
                  <c:v>319.25466858168602</c:v>
                </c:pt>
                <c:pt idx="5012">
                  <c:v>319.31837935170802</c:v>
                </c:pt>
                <c:pt idx="5013">
                  <c:v>319.38209012173098</c:v>
                </c:pt>
                <c:pt idx="5014">
                  <c:v>319.44580089175298</c:v>
                </c:pt>
                <c:pt idx="5015">
                  <c:v>319.50951166177498</c:v>
                </c:pt>
                <c:pt idx="5016">
                  <c:v>319.573222431798</c:v>
                </c:pt>
                <c:pt idx="5017">
                  <c:v>319.63693320182</c:v>
                </c:pt>
                <c:pt idx="5018">
                  <c:v>319.700643971842</c:v>
                </c:pt>
                <c:pt idx="5019">
                  <c:v>319.764354741864</c:v>
                </c:pt>
                <c:pt idx="5020">
                  <c:v>319.82806551188702</c:v>
                </c:pt>
                <c:pt idx="5021">
                  <c:v>319.89177628190902</c:v>
                </c:pt>
                <c:pt idx="5022">
                  <c:v>319.95548705193102</c:v>
                </c:pt>
                <c:pt idx="5023">
                  <c:v>320.01919782195301</c:v>
                </c:pt>
                <c:pt idx="5024">
                  <c:v>320.08290859197598</c:v>
                </c:pt>
                <c:pt idx="5025">
                  <c:v>320.14661936199798</c:v>
                </c:pt>
                <c:pt idx="5026">
                  <c:v>320.21033013201998</c:v>
                </c:pt>
                <c:pt idx="5027">
                  <c:v>320.274040902043</c:v>
                </c:pt>
                <c:pt idx="5028">
                  <c:v>320.337751672065</c:v>
                </c:pt>
                <c:pt idx="5029">
                  <c:v>320.40146244208699</c:v>
                </c:pt>
                <c:pt idx="5030">
                  <c:v>320.46517321210899</c:v>
                </c:pt>
                <c:pt idx="5031">
                  <c:v>320.52888398213202</c:v>
                </c:pt>
                <c:pt idx="5032">
                  <c:v>320.59259475215401</c:v>
                </c:pt>
                <c:pt idx="5033">
                  <c:v>320.65630552217601</c:v>
                </c:pt>
                <c:pt idx="5034">
                  <c:v>320.72001629219898</c:v>
                </c:pt>
                <c:pt idx="5035">
                  <c:v>320.78372706222098</c:v>
                </c:pt>
                <c:pt idx="5036">
                  <c:v>320.84743783224297</c:v>
                </c:pt>
                <c:pt idx="5037">
                  <c:v>320.91114860226497</c:v>
                </c:pt>
                <c:pt idx="5038">
                  <c:v>320.97485937228799</c:v>
                </c:pt>
                <c:pt idx="5039">
                  <c:v>321.03857014230999</c:v>
                </c:pt>
                <c:pt idx="5040">
                  <c:v>321.10228091233199</c:v>
                </c:pt>
                <c:pt idx="5041">
                  <c:v>321.16599168235501</c:v>
                </c:pt>
                <c:pt idx="5042">
                  <c:v>321.22970245237701</c:v>
                </c:pt>
                <c:pt idx="5043">
                  <c:v>321.29341322239901</c:v>
                </c:pt>
                <c:pt idx="5044">
                  <c:v>321.35712399242101</c:v>
                </c:pt>
                <c:pt idx="5045">
                  <c:v>321.42083476244397</c:v>
                </c:pt>
                <c:pt idx="5046">
                  <c:v>321.48454553246597</c:v>
                </c:pt>
                <c:pt idx="5047">
                  <c:v>321.54825630248803</c:v>
                </c:pt>
                <c:pt idx="5048">
                  <c:v>321.61196707251099</c:v>
                </c:pt>
                <c:pt idx="5049">
                  <c:v>321.67567784253299</c:v>
                </c:pt>
                <c:pt idx="5050">
                  <c:v>321.73938861255499</c:v>
                </c:pt>
                <c:pt idx="5051">
                  <c:v>321.80309938257699</c:v>
                </c:pt>
                <c:pt idx="5052">
                  <c:v>321.86681015260001</c:v>
                </c:pt>
                <c:pt idx="5053">
                  <c:v>321.93052092262201</c:v>
                </c:pt>
                <c:pt idx="5054">
                  <c:v>321.99423169264401</c:v>
                </c:pt>
                <c:pt idx="5055">
                  <c:v>322.05794246266697</c:v>
                </c:pt>
                <c:pt idx="5056">
                  <c:v>322.12165323268903</c:v>
                </c:pt>
                <c:pt idx="5057">
                  <c:v>322.18536400271103</c:v>
                </c:pt>
                <c:pt idx="5058">
                  <c:v>322.24907477273302</c:v>
                </c:pt>
                <c:pt idx="5059">
                  <c:v>322.31278554275599</c:v>
                </c:pt>
                <c:pt idx="5060">
                  <c:v>322.37649631277799</c:v>
                </c:pt>
                <c:pt idx="5061">
                  <c:v>322.44020708279999</c:v>
                </c:pt>
                <c:pt idx="5062">
                  <c:v>322.50391785282301</c:v>
                </c:pt>
                <c:pt idx="5063">
                  <c:v>322.56762862284501</c:v>
                </c:pt>
                <c:pt idx="5064">
                  <c:v>322.63133939286701</c:v>
                </c:pt>
                <c:pt idx="5065">
                  <c:v>322.695050162889</c:v>
                </c:pt>
                <c:pt idx="5066">
                  <c:v>322.75876093291203</c:v>
                </c:pt>
                <c:pt idx="5067">
                  <c:v>322.82247170293402</c:v>
                </c:pt>
                <c:pt idx="5068">
                  <c:v>322.88618247295602</c:v>
                </c:pt>
                <c:pt idx="5069">
                  <c:v>322.94989324297899</c:v>
                </c:pt>
                <c:pt idx="5070">
                  <c:v>323.01360401300099</c:v>
                </c:pt>
                <c:pt idx="5071">
                  <c:v>323.07731478302298</c:v>
                </c:pt>
                <c:pt idx="5072">
                  <c:v>323.14102555304498</c:v>
                </c:pt>
                <c:pt idx="5073">
                  <c:v>323.204736323068</c:v>
                </c:pt>
                <c:pt idx="5074">
                  <c:v>323.26844709309</c:v>
                </c:pt>
                <c:pt idx="5075">
                  <c:v>323.332157863112</c:v>
                </c:pt>
                <c:pt idx="5076">
                  <c:v>323.395868633134</c:v>
                </c:pt>
                <c:pt idx="5077">
                  <c:v>323.45957940315702</c:v>
                </c:pt>
                <c:pt idx="5078">
                  <c:v>323.52329017317902</c:v>
                </c:pt>
                <c:pt idx="5079">
                  <c:v>323.58700094320102</c:v>
                </c:pt>
                <c:pt idx="5080">
                  <c:v>323.65071171322398</c:v>
                </c:pt>
                <c:pt idx="5081">
                  <c:v>323.71442248324598</c:v>
                </c:pt>
                <c:pt idx="5082">
                  <c:v>323.77813325326798</c:v>
                </c:pt>
                <c:pt idx="5083">
                  <c:v>323.84184402328998</c:v>
                </c:pt>
                <c:pt idx="5084">
                  <c:v>323.905554793313</c:v>
                </c:pt>
                <c:pt idx="5085">
                  <c:v>323.969265563335</c:v>
                </c:pt>
                <c:pt idx="5086">
                  <c:v>324.032976333357</c:v>
                </c:pt>
                <c:pt idx="5087">
                  <c:v>324.09668710338002</c:v>
                </c:pt>
                <c:pt idx="5088">
                  <c:v>324.16039787340202</c:v>
                </c:pt>
                <c:pt idx="5089">
                  <c:v>324.22410864342402</c:v>
                </c:pt>
                <c:pt idx="5090">
                  <c:v>324.28781941344602</c:v>
                </c:pt>
                <c:pt idx="5091">
                  <c:v>324.35153018346898</c:v>
                </c:pt>
                <c:pt idx="5092">
                  <c:v>324.41524095349098</c:v>
                </c:pt>
                <c:pt idx="5093">
                  <c:v>324.47895172351298</c:v>
                </c:pt>
                <c:pt idx="5094">
                  <c:v>324.542662493536</c:v>
                </c:pt>
                <c:pt idx="5095">
                  <c:v>324.606373263558</c:v>
                </c:pt>
                <c:pt idx="5096">
                  <c:v>324.67008403358</c:v>
                </c:pt>
                <c:pt idx="5097">
                  <c:v>324.733794803602</c:v>
                </c:pt>
                <c:pt idx="5098">
                  <c:v>324.79750557362502</c:v>
                </c:pt>
                <c:pt idx="5099">
                  <c:v>324.86121634364702</c:v>
                </c:pt>
                <c:pt idx="5100">
                  <c:v>324.92492711366901</c:v>
                </c:pt>
                <c:pt idx="5101">
                  <c:v>324.98863788369198</c:v>
                </c:pt>
                <c:pt idx="5102">
                  <c:v>325.05234865371398</c:v>
                </c:pt>
                <c:pt idx="5103">
                  <c:v>325.11605942373598</c:v>
                </c:pt>
                <c:pt idx="5104">
                  <c:v>325.17977019375797</c:v>
                </c:pt>
                <c:pt idx="5105">
                  <c:v>325.243480963781</c:v>
                </c:pt>
                <c:pt idx="5106">
                  <c:v>325.30719173380299</c:v>
                </c:pt>
                <c:pt idx="5107">
                  <c:v>325.37090250382499</c:v>
                </c:pt>
                <c:pt idx="5108">
                  <c:v>325.43461327384802</c:v>
                </c:pt>
                <c:pt idx="5109">
                  <c:v>325.49832404387001</c:v>
                </c:pt>
                <c:pt idx="5110">
                  <c:v>325.56203481389201</c:v>
                </c:pt>
                <c:pt idx="5111">
                  <c:v>325.62574558391401</c:v>
                </c:pt>
                <c:pt idx="5112">
                  <c:v>325.68945635393698</c:v>
                </c:pt>
                <c:pt idx="5113">
                  <c:v>325.75316712395897</c:v>
                </c:pt>
                <c:pt idx="5114">
                  <c:v>325.81687789398097</c:v>
                </c:pt>
                <c:pt idx="5115">
                  <c:v>325.88058866400399</c:v>
                </c:pt>
                <c:pt idx="5116">
                  <c:v>325.94429943402599</c:v>
                </c:pt>
                <c:pt idx="5117">
                  <c:v>326.00801020404799</c:v>
                </c:pt>
                <c:pt idx="5118">
                  <c:v>326.07172097406999</c:v>
                </c:pt>
                <c:pt idx="5119">
                  <c:v>326.13543174409301</c:v>
                </c:pt>
                <c:pt idx="5120">
                  <c:v>326.19914251411501</c:v>
                </c:pt>
                <c:pt idx="5121">
                  <c:v>326.26285328413701</c:v>
                </c:pt>
                <c:pt idx="5122">
                  <c:v>326.32656405415901</c:v>
                </c:pt>
                <c:pt idx="5123">
                  <c:v>326.39027482418197</c:v>
                </c:pt>
                <c:pt idx="5124">
                  <c:v>326.45398559420403</c:v>
                </c:pt>
                <c:pt idx="5125">
                  <c:v>326.51769636422603</c:v>
                </c:pt>
                <c:pt idx="5126">
                  <c:v>326.58140713424899</c:v>
                </c:pt>
                <c:pt idx="5127">
                  <c:v>326.64511790427099</c:v>
                </c:pt>
                <c:pt idx="5128">
                  <c:v>326.70882867429299</c:v>
                </c:pt>
                <c:pt idx="5129">
                  <c:v>326.77253944431499</c:v>
                </c:pt>
                <c:pt idx="5130">
                  <c:v>326.83625021433801</c:v>
                </c:pt>
                <c:pt idx="5131">
                  <c:v>326.89996098436001</c:v>
                </c:pt>
                <c:pt idx="5132">
                  <c:v>326.96367175438201</c:v>
                </c:pt>
                <c:pt idx="5133">
                  <c:v>327.02738252440503</c:v>
                </c:pt>
                <c:pt idx="5134">
                  <c:v>327.09109329442703</c:v>
                </c:pt>
                <c:pt idx="5135">
                  <c:v>327.15480406444902</c:v>
                </c:pt>
                <c:pt idx="5136">
                  <c:v>327.21851483447102</c:v>
                </c:pt>
                <c:pt idx="5137">
                  <c:v>327.28222560449399</c:v>
                </c:pt>
                <c:pt idx="5138">
                  <c:v>327.34593637451599</c:v>
                </c:pt>
                <c:pt idx="5139">
                  <c:v>327.40964714453798</c:v>
                </c:pt>
                <c:pt idx="5140">
                  <c:v>327.47335791456101</c:v>
                </c:pt>
                <c:pt idx="5141">
                  <c:v>327.53706868458301</c:v>
                </c:pt>
                <c:pt idx="5142">
                  <c:v>327.600779454605</c:v>
                </c:pt>
                <c:pt idx="5143">
                  <c:v>327.664490224627</c:v>
                </c:pt>
                <c:pt idx="5144">
                  <c:v>327.72820099465002</c:v>
                </c:pt>
                <c:pt idx="5145">
                  <c:v>327.79191176467202</c:v>
                </c:pt>
                <c:pt idx="5146">
                  <c:v>327.85562253469402</c:v>
                </c:pt>
                <c:pt idx="5147">
                  <c:v>327.91933330471699</c:v>
                </c:pt>
                <c:pt idx="5148">
                  <c:v>327.98304407473898</c:v>
                </c:pt>
                <c:pt idx="5149">
                  <c:v>328.04675484476098</c:v>
                </c:pt>
                <c:pt idx="5150">
                  <c:v>328.11046561478298</c:v>
                </c:pt>
                <c:pt idx="5151">
                  <c:v>328.174176384806</c:v>
                </c:pt>
                <c:pt idx="5152">
                  <c:v>328.237887154828</c:v>
                </c:pt>
                <c:pt idx="5153">
                  <c:v>328.30159792485</c:v>
                </c:pt>
                <c:pt idx="5154">
                  <c:v>328.36530869487302</c:v>
                </c:pt>
                <c:pt idx="5155">
                  <c:v>328.42901946489502</c:v>
                </c:pt>
                <c:pt idx="5156">
                  <c:v>328.49273023491702</c:v>
                </c:pt>
                <c:pt idx="5157">
                  <c:v>328.55644100493902</c:v>
                </c:pt>
                <c:pt idx="5158">
                  <c:v>328.62015177496198</c:v>
                </c:pt>
                <c:pt idx="5159">
                  <c:v>328.68386254498398</c:v>
                </c:pt>
                <c:pt idx="5160">
                  <c:v>328.74757331500598</c:v>
                </c:pt>
                <c:pt idx="5161">
                  <c:v>328.811284085029</c:v>
                </c:pt>
                <c:pt idx="5162">
                  <c:v>328.874994855051</c:v>
                </c:pt>
                <c:pt idx="5163">
                  <c:v>328.938705625073</c:v>
                </c:pt>
                <c:pt idx="5164">
                  <c:v>329.002416395095</c:v>
                </c:pt>
                <c:pt idx="5165">
                  <c:v>329.06612716511802</c:v>
                </c:pt>
                <c:pt idx="5166">
                  <c:v>329.12983793514002</c:v>
                </c:pt>
                <c:pt idx="5167">
                  <c:v>329.19354870516202</c:v>
                </c:pt>
                <c:pt idx="5168">
                  <c:v>329.25725947518401</c:v>
                </c:pt>
                <c:pt idx="5169">
                  <c:v>329.32097024520698</c:v>
                </c:pt>
                <c:pt idx="5170">
                  <c:v>329.38468101522898</c:v>
                </c:pt>
                <c:pt idx="5171">
                  <c:v>329.44839178525098</c:v>
                </c:pt>
                <c:pt idx="5172">
                  <c:v>329.512102555274</c:v>
                </c:pt>
                <c:pt idx="5173">
                  <c:v>329.575813325296</c:v>
                </c:pt>
                <c:pt idx="5174">
                  <c:v>329.639524095318</c:v>
                </c:pt>
                <c:pt idx="5175">
                  <c:v>329.70323486533999</c:v>
                </c:pt>
                <c:pt idx="5176">
                  <c:v>329.76694563536302</c:v>
                </c:pt>
                <c:pt idx="5177">
                  <c:v>329.83065640538501</c:v>
                </c:pt>
                <c:pt idx="5178">
                  <c:v>329.89436717540701</c:v>
                </c:pt>
                <c:pt idx="5179">
                  <c:v>329.95807794542998</c:v>
                </c:pt>
                <c:pt idx="5180">
                  <c:v>330.02178871545198</c:v>
                </c:pt>
                <c:pt idx="5181">
                  <c:v>330.08549948547397</c:v>
                </c:pt>
                <c:pt idx="5182">
                  <c:v>330.14921025549597</c:v>
                </c:pt>
                <c:pt idx="5183">
                  <c:v>330.21292102551899</c:v>
                </c:pt>
                <c:pt idx="5184">
                  <c:v>330.27663179554099</c:v>
                </c:pt>
                <c:pt idx="5185">
                  <c:v>330.34034256556299</c:v>
                </c:pt>
                <c:pt idx="5186">
                  <c:v>330.40405333558601</c:v>
                </c:pt>
                <c:pt idx="5187">
                  <c:v>330.46776410560801</c:v>
                </c:pt>
                <c:pt idx="5188">
                  <c:v>330.53147487563001</c:v>
                </c:pt>
                <c:pt idx="5189">
                  <c:v>330.59518564565201</c:v>
                </c:pt>
                <c:pt idx="5190">
                  <c:v>330.65889641567497</c:v>
                </c:pt>
                <c:pt idx="5191">
                  <c:v>330.72260718569697</c:v>
                </c:pt>
                <c:pt idx="5192">
                  <c:v>330.78631795571903</c:v>
                </c:pt>
                <c:pt idx="5193">
                  <c:v>330.85002872574199</c:v>
                </c:pt>
                <c:pt idx="5194">
                  <c:v>330.91373949576399</c:v>
                </c:pt>
                <c:pt idx="5195">
                  <c:v>330.97745026578599</c:v>
                </c:pt>
                <c:pt idx="5196">
                  <c:v>331.04116103580799</c:v>
                </c:pt>
                <c:pt idx="5197">
                  <c:v>331.10487180583101</c:v>
                </c:pt>
                <c:pt idx="5198">
                  <c:v>331.16858257585301</c:v>
                </c:pt>
                <c:pt idx="5199">
                  <c:v>331.23229334587501</c:v>
                </c:pt>
                <c:pt idx="5200">
                  <c:v>331.29600411589797</c:v>
                </c:pt>
                <c:pt idx="5201">
                  <c:v>331.35971488592003</c:v>
                </c:pt>
                <c:pt idx="5202">
                  <c:v>331.42342565594203</c:v>
                </c:pt>
                <c:pt idx="5203">
                  <c:v>331.48713642596402</c:v>
                </c:pt>
                <c:pt idx="5204">
                  <c:v>331.55084719598699</c:v>
                </c:pt>
                <c:pt idx="5205">
                  <c:v>331.61455796600899</c:v>
                </c:pt>
                <c:pt idx="5206">
                  <c:v>331.67826873603099</c:v>
                </c:pt>
                <c:pt idx="5207">
                  <c:v>331.74197950605401</c:v>
                </c:pt>
                <c:pt idx="5208">
                  <c:v>331.80569027607601</c:v>
                </c:pt>
                <c:pt idx="5209">
                  <c:v>331.86940104609801</c:v>
                </c:pt>
                <c:pt idx="5210">
                  <c:v>331.93311181612</c:v>
                </c:pt>
                <c:pt idx="5211">
                  <c:v>331.99682258614303</c:v>
                </c:pt>
                <c:pt idx="5212">
                  <c:v>332.06053335616502</c:v>
                </c:pt>
                <c:pt idx="5213">
                  <c:v>332.12424412618702</c:v>
                </c:pt>
                <c:pt idx="5214">
                  <c:v>332.18795489620999</c:v>
                </c:pt>
                <c:pt idx="5215">
                  <c:v>332.25166566623199</c:v>
                </c:pt>
                <c:pt idx="5216">
                  <c:v>332.31537643625398</c:v>
                </c:pt>
                <c:pt idx="5217">
                  <c:v>332.37908720627598</c:v>
                </c:pt>
                <c:pt idx="5218">
                  <c:v>332.442797976299</c:v>
                </c:pt>
                <c:pt idx="5219">
                  <c:v>332.506508746321</c:v>
                </c:pt>
                <c:pt idx="5220">
                  <c:v>332.570219516343</c:v>
                </c:pt>
                <c:pt idx="5221">
                  <c:v>332.633930286365</c:v>
                </c:pt>
                <c:pt idx="5222">
                  <c:v>332.69764105638802</c:v>
                </c:pt>
                <c:pt idx="5223">
                  <c:v>332.76135182641002</c:v>
                </c:pt>
                <c:pt idx="5224">
                  <c:v>332.82506259643202</c:v>
                </c:pt>
                <c:pt idx="5225">
                  <c:v>332.88877336645498</c:v>
                </c:pt>
                <c:pt idx="5226">
                  <c:v>332.95248413647698</c:v>
                </c:pt>
                <c:pt idx="5227">
                  <c:v>333.01619490649898</c:v>
                </c:pt>
                <c:pt idx="5228">
                  <c:v>333.07990567652098</c:v>
                </c:pt>
                <c:pt idx="5229">
                  <c:v>333.143616446544</c:v>
                </c:pt>
                <c:pt idx="5230">
                  <c:v>333.207327216566</c:v>
                </c:pt>
                <c:pt idx="5231">
                  <c:v>333.271037986588</c:v>
                </c:pt>
                <c:pt idx="5232">
                  <c:v>333.33474875661102</c:v>
                </c:pt>
                <c:pt idx="5233">
                  <c:v>333.39845952663302</c:v>
                </c:pt>
                <c:pt idx="5234">
                  <c:v>333.46217029665502</c:v>
                </c:pt>
                <c:pt idx="5235">
                  <c:v>333.52588106667702</c:v>
                </c:pt>
                <c:pt idx="5236">
                  <c:v>333.58959183669998</c:v>
                </c:pt>
                <c:pt idx="5237">
                  <c:v>333.65330260672198</c:v>
                </c:pt>
                <c:pt idx="5238">
                  <c:v>333.71701337674398</c:v>
                </c:pt>
                <c:pt idx="5239">
                  <c:v>333.780724146767</c:v>
                </c:pt>
                <c:pt idx="5240">
                  <c:v>333.844434916789</c:v>
                </c:pt>
                <c:pt idx="5241">
                  <c:v>333.908145686811</c:v>
                </c:pt>
                <c:pt idx="5242">
                  <c:v>333.971856456833</c:v>
                </c:pt>
                <c:pt idx="5243">
                  <c:v>334.03556722685602</c:v>
                </c:pt>
                <c:pt idx="5244">
                  <c:v>334.09927799687802</c:v>
                </c:pt>
                <c:pt idx="5245">
                  <c:v>334.16298876690001</c:v>
                </c:pt>
                <c:pt idx="5246">
                  <c:v>334.22669953692298</c:v>
                </c:pt>
                <c:pt idx="5247">
                  <c:v>334.29041030694498</c:v>
                </c:pt>
                <c:pt idx="5248">
                  <c:v>334.35412107696698</c:v>
                </c:pt>
                <c:pt idx="5249">
                  <c:v>334.41783184698897</c:v>
                </c:pt>
                <c:pt idx="5250">
                  <c:v>334.481542617012</c:v>
                </c:pt>
                <c:pt idx="5251">
                  <c:v>334.54525338703399</c:v>
                </c:pt>
                <c:pt idx="5252">
                  <c:v>334.60896415705599</c:v>
                </c:pt>
                <c:pt idx="5253">
                  <c:v>334.67267492707902</c:v>
                </c:pt>
                <c:pt idx="5254">
                  <c:v>334.73638569710101</c:v>
                </c:pt>
                <c:pt idx="5255">
                  <c:v>334.80009646712301</c:v>
                </c:pt>
                <c:pt idx="5256">
                  <c:v>334.86380723714501</c:v>
                </c:pt>
                <c:pt idx="5257">
                  <c:v>334.92751800716798</c:v>
                </c:pt>
                <c:pt idx="5258">
                  <c:v>334.99122877718997</c:v>
                </c:pt>
                <c:pt idx="5259">
                  <c:v>335.05493954721197</c:v>
                </c:pt>
                <c:pt idx="5260">
                  <c:v>335.11865031723499</c:v>
                </c:pt>
                <c:pt idx="5261">
                  <c:v>335.18236108725699</c:v>
                </c:pt>
                <c:pt idx="5262">
                  <c:v>335.24607185727899</c:v>
                </c:pt>
                <c:pt idx="5263">
                  <c:v>335.30978262730099</c:v>
                </c:pt>
                <c:pt idx="5264">
                  <c:v>335.37349339732401</c:v>
                </c:pt>
                <c:pt idx="5265">
                  <c:v>335.43720416734601</c:v>
                </c:pt>
                <c:pt idx="5266">
                  <c:v>335.50091493736801</c:v>
                </c:pt>
                <c:pt idx="5267">
                  <c:v>335.56462570739001</c:v>
                </c:pt>
                <c:pt idx="5268">
                  <c:v>335.62833647741297</c:v>
                </c:pt>
                <c:pt idx="5269">
                  <c:v>335.69204724743503</c:v>
                </c:pt>
                <c:pt idx="5270">
                  <c:v>335.75575801745703</c:v>
                </c:pt>
                <c:pt idx="5271">
                  <c:v>335.81946878747999</c:v>
                </c:pt>
                <c:pt idx="5272">
                  <c:v>335.88317955750199</c:v>
                </c:pt>
                <c:pt idx="5273">
                  <c:v>335.94689032752399</c:v>
                </c:pt>
                <c:pt idx="5274">
                  <c:v>336.01060109754599</c:v>
                </c:pt>
                <c:pt idx="5275">
                  <c:v>336.07431186756901</c:v>
                </c:pt>
                <c:pt idx="5276">
                  <c:v>336.13802263759101</c:v>
                </c:pt>
                <c:pt idx="5277">
                  <c:v>336.20173340761301</c:v>
                </c:pt>
                <c:pt idx="5278">
                  <c:v>336.26544417763603</c:v>
                </c:pt>
                <c:pt idx="5279">
                  <c:v>336.32915494765803</c:v>
                </c:pt>
                <c:pt idx="5280">
                  <c:v>336.39286571768002</c:v>
                </c:pt>
                <c:pt idx="5281">
                  <c:v>336.45657648770202</c:v>
                </c:pt>
                <c:pt idx="5282">
                  <c:v>336.52028725772499</c:v>
                </c:pt>
                <c:pt idx="5283">
                  <c:v>336.58399802774699</c:v>
                </c:pt>
                <c:pt idx="5284">
                  <c:v>336.64770879776898</c:v>
                </c:pt>
                <c:pt idx="5285">
                  <c:v>336.71141956779201</c:v>
                </c:pt>
                <c:pt idx="5286">
                  <c:v>336.77513033781401</c:v>
                </c:pt>
                <c:pt idx="5287">
                  <c:v>336.838841107836</c:v>
                </c:pt>
                <c:pt idx="5288">
                  <c:v>336.902551877858</c:v>
                </c:pt>
                <c:pt idx="5289">
                  <c:v>336.96626264788102</c:v>
                </c:pt>
                <c:pt idx="5290">
                  <c:v>337.02997341790302</c:v>
                </c:pt>
                <c:pt idx="5291">
                  <c:v>337.09368418792502</c:v>
                </c:pt>
                <c:pt idx="5292">
                  <c:v>337.15739495794799</c:v>
                </c:pt>
                <c:pt idx="5293">
                  <c:v>337.22110572796998</c:v>
                </c:pt>
                <c:pt idx="5294">
                  <c:v>337.28481649799198</c:v>
                </c:pt>
                <c:pt idx="5295">
                  <c:v>337.34852726801398</c:v>
                </c:pt>
                <c:pt idx="5296">
                  <c:v>337.412238038037</c:v>
                </c:pt>
                <c:pt idx="5297">
                  <c:v>337.475948808059</c:v>
                </c:pt>
                <c:pt idx="5298">
                  <c:v>337.539659578081</c:v>
                </c:pt>
                <c:pt idx="5299">
                  <c:v>337.60337034810402</c:v>
                </c:pt>
                <c:pt idx="5300">
                  <c:v>337.66708111812602</c:v>
                </c:pt>
                <c:pt idx="5301">
                  <c:v>337.73079188814802</c:v>
                </c:pt>
                <c:pt idx="5302">
                  <c:v>337.79450265817002</c:v>
                </c:pt>
                <c:pt idx="5303">
                  <c:v>337.85821342819298</c:v>
                </c:pt>
                <c:pt idx="5304">
                  <c:v>337.92192419821498</c:v>
                </c:pt>
                <c:pt idx="5305">
                  <c:v>337.98563496823698</c:v>
                </c:pt>
                <c:pt idx="5306">
                  <c:v>338.04934573826</c:v>
                </c:pt>
                <c:pt idx="5307">
                  <c:v>338.113056508282</c:v>
                </c:pt>
                <c:pt idx="5308">
                  <c:v>338.176767278304</c:v>
                </c:pt>
                <c:pt idx="5309">
                  <c:v>338.240478048326</c:v>
                </c:pt>
                <c:pt idx="5310">
                  <c:v>338.30418881834902</c:v>
                </c:pt>
                <c:pt idx="5311">
                  <c:v>338.36789958837102</c:v>
                </c:pt>
                <c:pt idx="5312">
                  <c:v>338.43161035839302</c:v>
                </c:pt>
                <c:pt idx="5313">
                  <c:v>338.49532112841501</c:v>
                </c:pt>
                <c:pt idx="5314">
                  <c:v>338.55903189843798</c:v>
                </c:pt>
                <c:pt idx="5315">
                  <c:v>338.62274266845998</c:v>
                </c:pt>
                <c:pt idx="5316">
                  <c:v>338.68645343848198</c:v>
                </c:pt>
                <c:pt idx="5317">
                  <c:v>338.750164208505</c:v>
                </c:pt>
                <c:pt idx="5318">
                  <c:v>338.813874978527</c:v>
                </c:pt>
                <c:pt idx="5319">
                  <c:v>338.877585748549</c:v>
                </c:pt>
                <c:pt idx="5320">
                  <c:v>338.94129651857099</c:v>
                </c:pt>
                <c:pt idx="5321">
                  <c:v>339.00500728859402</c:v>
                </c:pt>
                <c:pt idx="5322">
                  <c:v>339.06871805861601</c:v>
                </c:pt>
                <c:pt idx="5323">
                  <c:v>339.13242882863801</c:v>
                </c:pt>
                <c:pt idx="5324">
                  <c:v>339.19613959866098</c:v>
                </c:pt>
                <c:pt idx="5325">
                  <c:v>339.25985036868298</c:v>
                </c:pt>
                <c:pt idx="5326">
                  <c:v>339.32356113870497</c:v>
                </c:pt>
                <c:pt idx="5327">
                  <c:v>339.38727190872697</c:v>
                </c:pt>
                <c:pt idx="5328">
                  <c:v>339.45098267874999</c:v>
                </c:pt>
                <c:pt idx="5329">
                  <c:v>339.51469344877199</c:v>
                </c:pt>
                <c:pt idx="5330">
                  <c:v>339.57840421879399</c:v>
                </c:pt>
                <c:pt idx="5331">
                  <c:v>339.64211498881701</c:v>
                </c:pt>
                <c:pt idx="5332">
                  <c:v>339.70582575883901</c:v>
                </c:pt>
                <c:pt idx="5333">
                  <c:v>339.76953652886101</c:v>
                </c:pt>
                <c:pt idx="5334">
                  <c:v>339.83324729888301</c:v>
                </c:pt>
                <c:pt idx="5335">
                  <c:v>339.89695806890597</c:v>
                </c:pt>
                <c:pt idx="5336">
                  <c:v>339.96066883892797</c:v>
                </c:pt>
                <c:pt idx="5337">
                  <c:v>340.02437960895003</c:v>
                </c:pt>
                <c:pt idx="5338">
                  <c:v>340.08809037897299</c:v>
                </c:pt>
                <c:pt idx="5339">
                  <c:v>340.15180114899499</c:v>
                </c:pt>
                <c:pt idx="5340">
                  <c:v>340.21551191901699</c:v>
                </c:pt>
                <c:pt idx="5341">
                  <c:v>340.27922268903899</c:v>
                </c:pt>
                <c:pt idx="5342">
                  <c:v>340.34293345906201</c:v>
                </c:pt>
                <c:pt idx="5343">
                  <c:v>340.40664422908401</c:v>
                </c:pt>
                <c:pt idx="5344">
                  <c:v>340.47035499910601</c:v>
                </c:pt>
                <c:pt idx="5345">
                  <c:v>340.53406576912897</c:v>
                </c:pt>
                <c:pt idx="5346">
                  <c:v>340.59777653915103</c:v>
                </c:pt>
                <c:pt idx="5347">
                  <c:v>340.66148730917303</c:v>
                </c:pt>
                <c:pt idx="5348">
                  <c:v>340.72519807919502</c:v>
                </c:pt>
                <c:pt idx="5349">
                  <c:v>340.78890884921799</c:v>
                </c:pt>
                <c:pt idx="5350">
                  <c:v>340.85261961923999</c:v>
                </c:pt>
                <c:pt idx="5351">
                  <c:v>340.91633038926199</c:v>
                </c:pt>
                <c:pt idx="5352">
                  <c:v>340.98004115928501</c:v>
                </c:pt>
                <c:pt idx="5353">
                  <c:v>341.04375192930701</c:v>
                </c:pt>
                <c:pt idx="5354">
                  <c:v>341.10746269932901</c:v>
                </c:pt>
                <c:pt idx="5355">
                  <c:v>341.171173469351</c:v>
                </c:pt>
                <c:pt idx="5356">
                  <c:v>341.23488423937403</c:v>
                </c:pt>
                <c:pt idx="5357">
                  <c:v>341.29859500939602</c:v>
                </c:pt>
                <c:pt idx="5358">
                  <c:v>341.36230577941802</c:v>
                </c:pt>
                <c:pt idx="5359">
                  <c:v>341.42601654944099</c:v>
                </c:pt>
                <c:pt idx="5360">
                  <c:v>341.48972731946299</c:v>
                </c:pt>
                <c:pt idx="5361">
                  <c:v>341.55343808948498</c:v>
                </c:pt>
                <c:pt idx="5362">
                  <c:v>341.61714885950698</c:v>
                </c:pt>
                <c:pt idx="5363">
                  <c:v>341.68085962953</c:v>
                </c:pt>
                <c:pt idx="5364">
                  <c:v>341.744570399552</c:v>
                </c:pt>
                <c:pt idx="5365">
                  <c:v>341.808281169574</c:v>
                </c:pt>
                <c:pt idx="5366">
                  <c:v>341.871991939596</c:v>
                </c:pt>
                <c:pt idx="5367">
                  <c:v>341.93570270961902</c:v>
                </c:pt>
                <c:pt idx="5368">
                  <c:v>341.99941347964102</c:v>
                </c:pt>
                <c:pt idx="5369">
                  <c:v>342.06312424966302</c:v>
                </c:pt>
                <c:pt idx="5370">
                  <c:v>342.12683501968598</c:v>
                </c:pt>
                <c:pt idx="5371">
                  <c:v>342.19054578970798</c:v>
                </c:pt>
                <c:pt idx="5372">
                  <c:v>342.25425655972998</c:v>
                </c:pt>
                <c:pt idx="5373">
                  <c:v>342.31796732975198</c:v>
                </c:pt>
                <c:pt idx="5374">
                  <c:v>342.381678099775</c:v>
                </c:pt>
                <c:pt idx="5375">
                  <c:v>342.445388869797</c:v>
                </c:pt>
                <c:pt idx="5376">
                  <c:v>342.509099639819</c:v>
                </c:pt>
                <c:pt idx="5377">
                  <c:v>342.57281040984202</c:v>
                </c:pt>
                <c:pt idx="5378">
                  <c:v>342.63652117986402</c:v>
                </c:pt>
                <c:pt idx="5379">
                  <c:v>342.70023194988602</c:v>
                </c:pt>
                <c:pt idx="5380">
                  <c:v>342.76394271990802</c:v>
                </c:pt>
                <c:pt idx="5381">
                  <c:v>342.82765348993098</c:v>
                </c:pt>
                <c:pt idx="5382">
                  <c:v>342.89136425995298</c:v>
                </c:pt>
                <c:pt idx="5383">
                  <c:v>342.95507502997498</c:v>
                </c:pt>
                <c:pt idx="5384">
                  <c:v>343.018785799998</c:v>
                </c:pt>
                <c:pt idx="5385">
                  <c:v>343.08249657002</c:v>
                </c:pt>
                <c:pt idx="5386">
                  <c:v>343.146207340042</c:v>
                </c:pt>
                <c:pt idx="5387">
                  <c:v>343.209918110064</c:v>
                </c:pt>
                <c:pt idx="5388">
                  <c:v>343.27362888008702</c:v>
                </c:pt>
                <c:pt idx="5389">
                  <c:v>343.33733965010902</c:v>
                </c:pt>
                <c:pt idx="5390">
                  <c:v>343.40105042013101</c:v>
                </c:pt>
                <c:pt idx="5391">
                  <c:v>343.46476119015398</c:v>
                </c:pt>
                <c:pt idx="5392">
                  <c:v>343.52847196017598</c:v>
                </c:pt>
                <c:pt idx="5393">
                  <c:v>343.59218273019798</c:v>
                </c:pt>
                <c:pt idx="5394">
                  <c:v>343.65589350021997</c:v>
                </c:pt>
                <c:pt idx="5395">
                  <c:v>343.719604270243</c:v>
                </c:pt>
                <c:pt idx="5396">
                  <c:v>343.78331504026499</c:v>
                </c:pt>
                <c:pt idx="5397">
                  <c:v>343.84702581028699</c:v>
                </c:pt>
                <c:pt idx="5398">
                  <c:v>343.91073658031002</c:v>
                </c:pt>
                <c:pt idx="5399">
                  <c:v>343.97444735033201</c:v>
                </c:pt>
                <c:pt idx="5400">
                  <c:v>344.03815812035401</c:v>
                </c:pt>
                <c:pt idx="5401">
                  <c:v>344.10186889037601</c:v>
                </c:pt>
                <c:pt idx="5402">
                  <c:v>344.16557966039898</c:v>
                </c:pt>
                <c:pt idx="5403">
                  <c:v>344.22929043042097</c:v>
                </c:pt>
                <c:pt idx="5404">
                  <c:v>344.29300120044297</c:v>
                </c:pt>
                <c:pt idx="5405">
                  <c:v>344.35671197046599</c:v>
                </c:pt>
                <c:pt idx="5406">
                  <c:v>344.42042274048799</c:v>
                </c:pt>
                <c:pt idx="5407">
                  <c:v>344.48413351050999</c:v>
                </c:pt>
                <c:pt idx="5408">
                  <c:v>344.54784428053199</c:v>
                </c:pt>
                <c:pt idx="5409">
                  <c:v>344.61155505055501</c:v>
                </c:pt>
                <c:pt idx="5410">
                  <c:v>344.67526582057701</c:v>
                </c:pt>
                <c:pt idx="5411">
                  <c:v>344.73897659059901</c:v>
                </c:pt>
                <c:pt idx="5412">
                  <c:v>344.80268736062101</c:v>
                </c:pt>
                <c:pt idx="5413">
                  <c:v>344.86639813064397</c:v>
                </c:pt>
                <c:pt idx="5414">
                  <c:v>344.93010890066603</c:v>
                </c:pt>
                <c:pt idx="5415">
                  <c:v>344.99381967068803</c:v>
                </c:pt>
                <c:pt idx="5416">
                  <c:v>345.05753044071099</c:v>
                </c:pt>
                <c:pt idx="5417">
                  <c:v>345.12124121073299</c:v>
                </c:pt>
                <c:pt idx="5418">
                  <c:v>345.18495198075499</c:v>
                </c:pt>
                <c:pt idx="5419">
                  <c:v>345.24866275077699</c:v>
                </c:pt>
                <c:pt idx="5420">
                  <c:v>345.31237352080001</c:v>
                </c:pt>
                <c:pt idx="5421">
                  <c:v>345.37608429082201</c:v>
                </c:pt>
                <c:pt idx="5422">
                  <c:v>345.43979506084401</c:v>
                </c:pt>
                <c:pt idx="5423">
                  <c:v>345.50350583086703</c:v>
                </c:pt>
                <c:pt idx="5424">
                  <c:v>345.56721660088903</c:v>
                </c:pt>
                <c:pt idx="5425">
                  <c:v>345.63092737091102</c:v>
                </c:pt>
                <c:pt idx="5426">
                  <c:v>345.69463814093302</c:v>
                </c:pt>
                <c:pt idx="5427">
                  <c:v>345.75834891095599</c:v>
                </c:pt>
                <c:pt idx="5428">
                  <c:v>345.82205968097799</c:v>
                </c:pt>
                <c:pt idx="5429">
                  <c:v>345.88577045099998</c:v>
                </c:pt>
                <c:pt idx="5430">
                  <c:v>345.94948122102301</c:v>
                </c:pt>
                <c:pt idx="5431">
                  <c:v>346.01319199104501</c:v>
                </c:pt>
                <c:pt idx="5432">
                  <c:v>346.076902761067</c:v>
                </c:pt>
                <c:pt idx="5433">
                  <c:v>346.140613531089</c:v>
                </c:pt>
                <c:pt idx="5434">
                  <c:v>346.20432430111202</c:v>
                </c:pt>
                <c:pt idx="5435">
                  <c:v>346.26803507113402</c:v>
                </c:pt>
                <c:pt idx="5436">
                  <c:v>346.33174584115602</c:v>
                </c:pt>
                <c:pt idx="5437">
                  <c:v>346.39545661117899</c:v>
                </c:pt>
                <c:pt idx="5438">
                  <c:v>346.45916738120098</c:v>
                </c:pt>
                <c:pt idx="5439">
                  <c:v>346.52287815122298</c:v>
                </c:pt>
                <c:pt idx="5440">
                  <c:v>346.58658892124498</c:v>
                </c:pt>
                <c:pt idx="5441">
                  <c:v>346.650299691268</c:v>
                </c:pt>
                <c:pt idx="5442">
                  <c:v>346.71401046129</c:v>
                </c:pt>
                <c:pt idx="5443">
                  <c:v>346.777721231312</c:v>
                </c:pt>
                <c:pt idx="5444">
                  <c:v>346.84143200133502</c:v>
                </c:pt>
                <c:pt idx="5445">
                  <c:v>346.90514277135702</c:v>
                </c:pt>
                <c:pt idx="5446">
                  <c:v>346.96885354137902</c:v>
                </c:pt>
                <c:pt idx="5447">
                  <c:v>347.03256431140102</c:v>
                </c:pt>
                <c:pt idx="5448">
                  <c:v>347.09627508142398</c:v>
                </c:pt>
                <c:pt idx="5449">
                  <c:v>347.15998585144598</c:v>
                </c:pt>
                <c:pt idx="5450">
                  <c:v>347.22369662146798</c:v>
                </c:pt>
                <c:pt idx="5451">
                  <c:v>347.287407391491</c:v>
                </c:pt>
                <c:pt idx="5452">
                  <c:v>347.351118161513</c:v>
                </c:pt>
                <c:pt idx="5453">
                  <c:v>347.414828931535</c:v>
                </c:pt>
                <c:pt idx="5454">
                  <c:v>347.478539701557</c:v>
                </c:pt>
                <c:pt idx="5455">
                  <c:v>347.54225047158002</c:v>
                </c:pt>
                <c:pt idx="5456">
                  <c:v>347.60596124160202</c:v>
                </c:pt>
                <c:pt idx="5457">
                  <c:v>347.66967201162402</c:v>
                </c:pt>
                <c:pt idx="5458">
                  <c:v>347.73338278164601</c:v>
                </c:pt>
                <c:pt idx="5459">
                  <c:v>347.79709355166898</c:v>
                </c:pt>
                <c:pt idx="5460">
                  <c:v>347.86080432169098</c:v>
                </c:pt>
                <c:pt idx="5461">
                  <c:v>347.92451509171298</c:v>
                </c:pt>
                <c:pt idx="5462">
                  <c:v>347.988225861736</c:v>
                </c:pt>
                <c:pt idx="5463">
                  <c:v>348.051936631758</c:v>
                </c:pt>
                <c:pt idx="5464">
                  <c:v>348.11564740178</c:v>
                </c:pt>
                <c:pt idx="5465">
                  <c:v>348.17935817180199</c:v>
                </c:pt>
                <c:pt idx="5466">
                  <c:v>348.24306894182502</c:v>
                </c:pt>
                <c:pt idx="5467">
                  <c:v>348.30677971184701</c:v>
                </c:pt>
                <c:pt idx="5468">
                  <c:v>348.37049048186901</c:v>
                </c:pt>
                <c:pt idx="5469">
                  <c:v>348.43420125189198</c:v>
                </c:pt>
                <c:pt idx="5470">
                  <c:v>348.49791202191398</c:v>
                </c:pt>
                <c:pt idx="5471">
                  <c:v>348.56162279193597</c:v>
                </c:pt>
                <c:pt idx="5472">
                  <c:v>348.62533356195797</c:v>
                </c:pt>
                <c:pt idx="5473">
                  <c:v>348.68904433198099</c:v>
                </c:pt>
                <c:pt idx="5474">
                  <c:v>348.75275510200299</c:v>
                </c:pt>
                <c:pt idx="5475">
                  <c:v>348.81646587202499</c:v>
                </c:pt>
                <c:pt idx="5476">
                  <c:v>348.88017664204801</c:v>
                </c:pt>
                <c:pt idx="5477">
                  <c:v>348.94388741207001</c:v>
                </c:pt>
                <c:pt idx="5478">
                  <c:v>349.00759818209201</c:v>
                </c:pt>
                <c:pt idx="5479">
                  <c:v>349.07130895211401</c:v>
                </c:pt>
                <c:pt idx="5480">
                  <c:v>349.13501972213697</c:v>
                </c:pt>
                <c:pt idx="5481">
                  <c:v>349.19873049215897</c:v>
                </c:pt>
                <c:pt idx="5482">
                  <c:v>349.26244126218103</c:v>
                </c:pt>
                <c:pt idx="5483">
                  <c:v>349.32615203220399</c:v>
                </c:pt>
                <c:pt idx="5484">
                  <c:v>349.38986280222599</c:v>
                </c:pt>
                <c:pt idx="5485">
                  <c:v>349.45357357224799</c:v>
                </c:pt>
                <c:pt idx="5486">
                  <c:v>349.51728434226999</c:v>
                </c:pt>
                <c:pt idx="5487">
                  <c:v>349.58099511229301</c:v>
                </c:pt>
                <c:pt idx="5488">
                  <c:v>349.64470588231501</c:v>
                </c:pt>
                <c:pt idx="5489">
                  <c:v>349.70841665233701</c:v>
                </c:pt>
                <c:pt idx="5490">
                  <c:v>349.77212742235997</c:v>
                </c:pt>
                <c:pt idx="5491">
                  <c:v>349.83583819238203</c:v>
                </c:pt>
                <c:pt idx="5492">
                  <c:v>349.89954896240403</c:v>
                </c:pt>
                <c:pt idx="5493">
                  <c:v>349.96325973242602</c:v>
                </c:pt>
                <c:pt idx="5494">
                  <c:v>350.02697050244899</c:v>
                </c:pt>
                <c:pt idx="5495">
                  <c:v>350.09068127247099</c:v>
                </c:pt>
                <c:pt idx="5496">
                  <c:v>350.15439204249299</c:v>
                </c:pt>
                <c:pt idx="5497">
                  <c:v>350.21810281251601</c:v>
                </c:pt>
                <c:pt idx="5498">
                  <c:v>350.28181358253801</c:v>
                </c:pt>
                <c:pt idx="5499">
                  <c:v>350.34552435256001</c:v>
                </c:pt>
                <c:pt idx="5500">
                  <c:v>350.409235122582</c:v>
                </c:pt>
                <c:pt idx="5501">
                  <c:v>350.47294589260503</c:v>
                </c:pt>
                <c:pt idx="5502">
                  <c:v>350.53665666262702</c:v>
                </c:pt>
                <c:pt idx="5503">
                  <c:v>350.60036743264902</c:v>
                </c:pt>
                <c:pt idx="5504">
                  <c:v>350.66407820267199</c:v>
                </c:pt>
                <c:pt idx="5505">
                  <c:v>350.72778897269399</c:v>
                </c:pt>
                <c:pt idx="5506">
                  <c:v>350.79149974271598</c:v>
                </c:pt>
                <c:pt idx="5507">
                  <c:v>350.85521051273798</c:v>
                </c:pt>
                <c:pt idx="5508">
                  <c:v>350.918921282761</c:v>
                </c:pt>
                <c:pt idx="5509">
                  <c:v>350.982632052783</c:v>
                </c:pt>
                <c:pt idx="5510">
                  <c:v>351.046342822805</c:v>
                </c:pt>
                <c:pt idx="5511">
                  <c:v>351.110053592827</c:v>
                </c:pt>
                <c:pt idx="5512">
                  <c:v>351.17376436285002</c:v>
                </c:pt>
                <c:pt idx="5513">
                  <c:v>351.23747513287202</c:v>
                </c:pt>
                <c:pt idx="5514">
                  <c:v>351.30118590289402</c:v>
                </c:pt>
                <c:pt idx="5515">
                  <c:v>351.36489667291698</c:v>
                </c:pt>
                <c:pt idx="5516">
                  <c:v>351.42860744293898</c:v>
                </c:pt>
                <c:pt idx="5517">
                  <c:v>351.49231821296098</c:v>
                </c:pt>
                <c:pt idx="5518">
                  <c:v>351.55602898298298</c:v>
                </c:pt>
                <c:pt idx="5519">
                  <c:v>351.619739753006</c:v>
                </c:pt>
                <c:pt idx="5520">
                  <c:v>351.683450523028</c:v>
                </c:pt>
                <c:pt idx="5521">
                  <c:v>351.74716129305</c:v>
                </c:pt>
                <c:pt idx="5522">
                  <c:v>351.81087206307302</c:v>
                </c:pt>
                <c:pt idx="5523">
                  <c:v>351.87458283309502</c:v>
                </c:pt>
                <c:pt idx="5524">
                  <c:v>351.93829360311702</c:v>
                </c:pt>
                <c:pt idx="5525">
                  <c:v>352.00200437313902</c:v>
                </c:pt>
                <c:pt idx="5526">
                  <c:v>352.06571514316198</c:v>
                </c:pt>
                <c:pt idx="5527">
                  <c:v>352.12942591318398</c:v>
                </c:pt>
                <c:pt idx="5528">
                  <c:v>352.19313668320598</c:v>
                </c:pt>
                <c:pt idx="5529">
                  <c:v>352.256847453229</c:v>
                </c:pt>
                <c:pt idx="5530">
                  <c:v>352.320558223251</c:v>
                </c:pt>
                <c:pt idx="5531">
                  <c:v>352.384268993273</c:v>
                </c:pt>
                <c:pt idx="5532">
                  <c:v>352.447979763295</c:v>
                </c:pt>
                <c:pt idx="5533">
                  <c:v>352.51169053331802</c:v>
                </c:pt>
                <c:pt idx="5534">
                  <c:v>352.57540130334002</c:v>
                </c:pt>
                <c:pt idx="5535">
                  <c:v>352.63911207336201</c:v>
                </c:pt>
                <c:pt idx="5536">
                  <c:v>352.70282284338498</c:v>
                </c:pt>
                <c:pt idx="5537">
                  <c:v>352.76653361340698</c:v>
                </c:pt>
                <c:pt idx="5538">
                  <c:v>352.83024438342898</c:v>
                </c:pt>
                <c:pt idx="5539">
                  <c:v>352.89395515345097</c:v>
                </c:pt>
                <c:pt idx="5540">
                  <c:v>352.957665923474</c:v>
                </c:pt>
                <c:pt idx="5541">
                  <c:v>353.02137669349599</c:v>
                </c:pt>
                <c:pt idx="5542">
                  <c:v>353.08508746351799</c:v>
                </c:pt>
                <c:pt idx="5543">
                  <c:v>353.14879823354102</c:v>
                </c:pt>
                <c:pt idx="5544">
                  <c:v>353.21250900356301</c:v>
                </c:pt>
                <c:pt idx="5545">
                  <c:v>353.27621977358501</c:v>
                </c:pt>
                <c:pt idx="5546">
                  <c:v>353.33993054360701</c:v>
                </c:pt>
                <c:pt idx="5547">
                  <c:v>353.40364131362998</c:v>
                </c:pt>
                <c:pt idx="5548">
                  <c:v>353.46735208365197</c:v>
                </c:pt>
                <c:pt idx="5549">
                  <c:v>353.53106285367397</c:v>
                </c:pt>
                <c:pt idx="5550">
                  <c:v>353.59477362369699</c:v>
                </c:pt>
                <c:pt idx="5551">
                  <c:v>353.65848439371899</c:v>
                </c:pt>
                <c:pt idx="5552">
                  <c:v>353.72219516374099</c:v>
                </c:pt>
                <c:pt idx="5553">
                  <c:v>353.78590593376299</c:v>
                </c:pt>
                <c:pt idx="5554">
                  <c:v>353.84961670378601</c:v>
                </c:pt>
                <c:pt idx="5555">
                  <c:v>353.91332747380801</c:v>
                </c:pt>
                <c:pt idx="5556">
                  <c:v>353.97703824383001</c:v>
                </c:pt>
                <c:pt idx="5557">
                  <c:v>354.04074901385201</c:v>
                </c:pt>
                <c:pt idx="5558">
                  <c:v>354.10445978387497</c:v>
                </c:pt>
                <c:pt idx="5559">
                  <c:v>354.16817055389703</c:v>
                </c:pt>
                <c:pt idx="5560">
                  <c:v>354.23188132391903</c:v>
                </c:pt>
                <c:pt idx="5561">
                  <c:v>354.29559209394199</c:v>
                </c:pt>
                <c:pt idx="5562">
                  <c:v>354.35930286396399</c:v>
                </c:pt>
                <c:pt idx="5563">
                  <c:v>354.42301363398599</c:v>
                </c:pt>
                <c:pt idx="5564">
                  <c:v>354.48672440400799</c:v>
                </c:pt>
                <c:pt idx="5565">
                  <c:v>354.55043517403101</c:v>
                </c:pt>
                <c:pt idx="5566">
                  <c:v>354.61414594405301</c:v>
                </c:pt>
                <c:pt idx="5567">
                  <c:v>354.67785671407501</c:v>
                </c:pt>
                <c:pt idx="5568">
                  <c:v>354.74156748409803</c:v>
                </c:pt>
                <c:pt idx="5569">
                  <c:v>354.80527825412003</c:v>
                </c:pt>
                <c:pt idx="5570">
                  <c:v>354.86898902414202</c:v>
                </c:pt>
                <c:pt idx="5571">
                  <c:v>354.93269979416402</c:v>
                </c:pt>
                <c:pt idx="5572">
                  <c:v>354.99641056418699</c:v>
                </c:pt>
                <c:pt idx="5573">
                  <c:v>355.06012133420899</c:v>
                </c:pt>
                <c:pt idx="5574">
                  <c:v>355.12383210423098</c:v>
                </c:pt>
                <c:pt idx="5575">
                  <c:v>355.18754287425401</c:v>
                </c:pt>
                <c:pt idx="5576">
                  <c:v>355.25125364427601</c:v>
                </c:pt>
                <c:pt idx="5577">
                  <c:v>355.314964414298</c:v>
                </c:pt>
                <c:pt idx="5578">
                  <c:v>355.37867518432</c:v>
                </c:pt>
                <c:pt idx="5579">
                  <c:v>355.44238595434302</c:v>
                </c:pt>
                <c:pt idx="5580">
                  <c:v>355.50609672436502</c:v>
                </c:pt>
                <c:pt idx="5581">
                  <c:v>355.56980749438702</c:v>
                </c:pt>
                <c:pt idx="5582">
                  <c:v>355.63351826440999</c:v>
                </c:pt>
                <c:pt idx="5583">
                  <c:v>355.69722903443198</c:v>
                </c:pt>
                <c:pt idx="5584">
                  <c:v>355.76093980445398</c:v>
                </c:pt>
                <c:pt idx="5585">
                  <c:v>355.82465057447598</c:v>
                </c:pt>
                <c:pt idx="5586">
                  <c:v>355.888361344499</c:v>
                </c:pt>
                <c:pt idx="5587">
                  <c:v>355.952072114521</c:v>
                </c:pt>
                <c:pt idx="5588">
                  <c:v>356.015782884543</c:v>
                </c:pt>
                <c:pt idx="5589">
                  <c:v>356.07949365456602</c:v>
                </c:pt>
                <c:pt idx="5590">
                  <c:v>356.14320442458802</c:v>
                </c:pt>
                <c:pt idx="5591">
                  <c:v>356.20691519461002</c:v>
                </c:pt>
                <c:pt idx="5592">
                  <c:v>356.27062596463202</c:v>
                </c:pt>
                <c:pt idx="5593">
                  <c:v>356.33433673465498</c:v>
                </c:pt>
                <c:pt idx="5594">
                  <c:v>356.39804750467698</c:v>
                </c:pt>
                <c:pt idx="5595">
                  <c:v>356.46175827469898</c:v>
                </c:pt>
                <c:pt idx="5596">
                  <c:v>356.525469044722</c:v>
                </c:pt>
                <c:pt idx="5597">
                  <c:v>356.589179814744</c:v>
                </c:pt>
                <c:pt idx="5598">
                  <c:v>356.652890584766</c:v>
                </c:pt>
                <c:pt idx="5599">
                  <c:v>356.716601354788</c:v>
                </c:pt>
                <c:pt idx="5600">
                  <c:v>356.78031212481102</c:v>
                </c:pt>
                <c:pt idx="5601">
                  <c:v>356.84402289483302</c:v>
                </c:pt>
                <c:pt idx="5602">
                  <c:v>356.90773366485502</c:v>
                </c:pt>
                <c:pt idx="5603">
                  <c:v>356.97144443487701</c:v>
                </c:pt>
                <c:pt idx="5604">
                  <c:v>357.03515520489998</c:v>
                </c:pt>
                <c:pt idx="5605">
                  <c:v>357.09886597492198</c:v>
                </c:pt>
                <c:pt idx="5606">
                  <c:v>357.16257674494398</c:v>
                </c:pt>
                <c:pt idx="5607">
                  <c:v>357.226287514967</c:v>
                </c:pt>
                <c:pt idx="5608">
                  <c:v>357.289998284989</c:v>
                </c:pt>
                <c:pt idx="5609">
                  <c:v>357.353709055011</c:v>
                </c:pt>
                <c:pt idx="5610">
                  <c:v>357.41741982503299</c:v>
                </c:pt>
                <c:pt idx="5611">
                  <c:v>357.48113059505602</c:v>
                </c:pt>
                <c:pt idx="5612">
                  <c:v>357.54484136507801</c:v>
                </c:pt>
                <c:pt idx="5613">
                  <c:v>357.60855213510001</c:v>
                </c:pt>
                <c:pt idx="5614">
                  <c:v>357.67226290512298</c:v>
                </c:pt>
                <c:pt idx="5615">
                  <c:v>357.73597367514498</c:v>
                </c:pt>
                <c:pt idx="5616">
                  <c:v>357.79968444516697</c:v>
                </c:pt>
                <c:pt idx="5617">
                  <c:v>357.86339521518897</c:v>
                </c:pt>
                <c:pt idx="5618">
                  <c:v>357.92710598521199</c:v>
                </c:pt>
                <c:pt idx="5619">
                  <c:v>357.99081675523399</c:v>
                </c:pt>
                <c:pt idx="5620">
                  <c:v>358.05452752525599</c:v>
                </c:pt>
                <c:pt idx="5621">
                  <c:v>358.11823829527901</c:v>
                </c:pt>
                <c:pt idx="5622">
                  <c:v>358.18194906530101</c:v>
                </c:pt>
                <c:pt idx="5623">
                  <c:v>358.24565983532301</c:v>
                </c:pt>
                <c:pt idx="5624">
                  <c:v>358.30937060534501</c:v>
                </c:pt>
                <c:pt idx="5625">
                  <c:v>358.37308137536797</c:v>
                </c:pt>
                <c:pt idx="5626">
                  <c:v>358.43679214538997</c:v>
                </c:pt>
                <c:pt idx="5627">
                  <c:v>358.50050291541203</c:v>
                </c:pt>
                <c:pt idx="5628">
                  <c:v>358.56421368543499</c:v>
                </c:pt>
                <c:pt idx="5629">
                  <c:v>358.62792445545699</c:v>
                </c:pt>
                <c:pt idx="5630">
                  <c:v>358.69163522547899</c:v>
                </c:pt>
                <c:pt idx="5631">
                  <c:v>358.75534599550099</c:v>
                </c:pt>
                <c:pt idx="5632">
                  <c:v>358.81905676552401</c:v>
                </c:pt>
                <c:pt idx="5633">
                  <c:v>358.88276753554601</c:v>
                </c:pt>
                <c:pt idx="5634">
                  <c:v>358.94647830556801</c:v>
                </c:pt>
                <c:pt idx="5635">
                  <c:v>359.01018907559097</c:v>
                </c:pt>
                <c:pt idx="5636">
                  <c:v>359.07389984561303</c:v>
                </c:pt>
                <c:pt idx="5637">
                  <c:v>359.13761061563503</c:v>
                </c:pt>
                <c:pt idx="5638">
                  <c:v>359.20132138565702</c:v>
                </c:pt>
                <c:pt idx="5639">
                  <c:v>359.26503215567999</c:v>
                </c:pt>
                <c:pt idx="5640">
                  <c:v>359.32874292570199</c:v>
                </c:pt>
                <c:pt idx="5641">
                  <c:v>359.39245369572399</c:v>
                </c:pt>
                <c:pt idx="5642">
                  <c:v>359.45616446574701</c:v>
                </c:pt>
                <c:pt idx="5643">
                  <c:v>359.51987523576901</c:v>
                </c:pt>
                <c:pt idx="5644">
                  <c:v>359.58358600579101</c:v>
                </c:pt>
                <c:pt idx="5645">
                  <c:v>359.647296775813</c:v>
                </c:pt>
                <c:pt idx="5646">
                  <c:v>359.71100754583603</c:v>
                </c:pt>
                <c:pt idx="5647">
                  <c:v>359.77471831585802</c:v>
                </c:pt>
                <c:pt idx="5648">
                  <c:v>359.83842908588002</c:v>
                </c:pt>
                <c:pt idx="5649">
                  <c:v>359.90213985590299</c:v>
                </c:pt>
                <c:pt idx="5650">
                  <c:v>359.96585062592499</c:v>
                </c:pt>
                <c:pt idx="5651">
                  <c:v>360.02956139594698</c:v>
                </c:pt>
                <c:pt idx="5652">
                  <c:v>360.09327216596898</c:v>
                </c:pt>
                <c:pt idx="5653">
                  <c:v>360.156982935992</c:v>
                </c:pt>
                <c:pt idx="5654">
                  <c:v>360.220693706014</c:v>
                </c:pt>
                <c:pt idx="5655">
                  <c:v>360.284404476036</c:v>
                </c:pt>
                <c:pt idx="5656">
                  <c:v>360.348115246058</c:v>
                </c:pt>
                <c:pt idx="5657">
                  <c:v>360.41182601608102</c:v>
                </c:pt>
                <c:pt idx="5658">
                  <c:v>360.47553678610302</c:v>
                </c:pt>
                <c:pt idx="5659">
                  <c:v>360.53924755612502</c:v>
                </c:pt>
                <c:pt idx="5660">
                  <c:v>360.60295832614798</c:v>
                </c:pt>
                <c:pt idx="5661">
                  <c:v>360.66666909616998</c:v>
                </c:pt>
                <c:pt idx="5662">
                  <c:v>360.73037986619198</c:v>
                </c:pt>
                <c:pt idx="5663">
                  <c:v>360.79409063621398</c:v>
                </c:pt>
                <c:pt idx="5664">
                  <c:v>360.857801406237</c:v>
                </c:pt>
                <c:pt idx="5665">
                  <c:v>360.921512176259</c:v>
                </c:pt>
                <c:pt idx="5666">
                  <c:v>360.985222946281</c:v>
                </c:pt>
                <c:pt idx="5667">
                  <c:v>361.04893371630402</c:v>
                </c:pt>
                <c:pt idx="5668">
                  <c:v>361.11264448632602</c:v>
                </c:pt>
                <c:pt idx="5669">
                  <c:v>361.17635525634802</c:v>
                </c:pt>
                <c:pt idx="5670">
                  <c:v>361.24006602637002</c:v>
                </c:pt>
                <c:pt idx="5671">
                  <c:v>361.30377679639298</c:v>
                </c:pt>
                <c:pt idx="5672">
                  <c:v>361.36748756641498</c:v>
                </c:pt>
                <c:pt idx="5673">
                  <c:v>361.43119833643698</c:v>
                </c:pt>
                <c:pt idx="5674">
                  <c:v>361.49490910646</c:v>
                </c:pt>
                <c:pt idx="5675">
                  <c:v>361.558619876482</c:v>
                </c:pt>
                <c:pt idx="5676">
                  <c:v>361.622330646504</c:v>
                </c:pt>
                <c:pt idx="5677">
                  <c:v>361.686041416526</c:v>
                </c:pt>
                <c:pt idx="5678">
                  <c:v>361.74975218654902</c:v>
                </c:pt>
                <c:pt idx="5679">
                  <c:v>361.81346295657102</c:v>
                </c:pt>
                <c:pt idx="5680">
                  <c:v>361.87717372659301</c:v>
                </c:pt>
                <c:pt idx="5681">
                  <c:v>361.94088449661598</c:v>
                </c:pt>
                <c:pt idx="5682">
                  <c:v>362.00459526663798</c:v>
                </c:pt>
                <c:pt idx="5683">
                  <c:v>362.06830603665998</c:v>
                </c:pt>
                <c:pt idx="5684">
                  <c:v>362.13201680668197</c:v>
                </c:pt>
                <c:pt idx="5685">
                  <c:v>362.195727576705</c:v>
                </c:pt>
                <c:pt idx="5686">
                  <c:v>362.25943834672699</c:v>
                </c:pt>
                <c:pt idx="5687">
                  <c:v>362.32314911674899</c:v>
                </c:pt>
                <c:pt idx="5688">
                  <c:v>362.38685988677202</c:v>
                </c:pt>
                <c:pt idx="5689">
                  <c:v>362.45057065679401</c:v>
                </c:pt>
                <c:pt idx="5690">
                  <c:v>362.51428142681601</c:v>
                </c:pt>
                <c:pt idx="5691">
                  <c:v>362.57799219683801</c:v>
                </c:pt>
                <c:pt idx="5692">
                  <c:v>362.64170296686098</c:v>
                </c:pt>
                <c:pt idx="5693">
                  <c:v>362.70541373688297</c:v>
                </c:pt>
                <c:pt idx="5694">
                  <c:v>362.76912450690497</c:v>
                </c:pt>
                <c:pt idx="5695">
                  <c:v>362.83283527692799</c:v>
                </c:pt>
                <c:pt idx="5696">
                  <c:v>362.89654604694999</c:v>
                </c:pt>
                <c:pt idx="5697">
                  <c:v>362.96025681697199</c:v>
                </c:pt>
                <c:pt idx="5698">
                  <c:v>363.02396758699399</c:v>
                </c:pt>
                <c:pt idx="5699">
                  <c:v>363.08767835701701</c:v>
                </c:pt>
                <c:pt idx="5700">
                  <c:v>363.15138912703901</c:v>
                </c:pt>
                <c:pt idx="5701">
                  <c:v>363.21509989706101</c:v>
                </c:pt>
                <c:pt idx="5702">
                  <c:v>363.27881066708301</c:v>
                </c:pt>
                <c:pt idx="5703">
                  <c:v>363.34252143710597</c:v>
                </c:pt>
                <c:pt idx="5704">
                  <c:v>363.40623220712803</c:v>
                </c:pt>
                <c:pt idx="5705">
                  <c:v>363.46994297715003</c:v>
                </c:pt>
                <c:pt idx="5706">
                  <c:v>363.53365374717299</c:v>
                </c:pt>
                <c:pt idx="5707">
                  <c:v>363.59736451719499</c:v>
                </c:pt>
                <c:pt idx="5708">
                  <c:v>363.66107528721699</c:v>
                </c:pt>
                <c:pt idx="5709">
                  <c:v>363.72478605723899</c:v>
                </c:pt>
                <c:pt idx="5710">
                  <c:v>363.78849682726201</c:v>
                </c:pt>
                <c:pt idx="5711">
                  <c:v>363.85220759728401</c:v>
                </c:pt>
                <c:pt idx="5712">
                  <c:v>363.91591836730601</c:v>
                </c:pt>
                <c:pt idx="5713">
                  <c:v>363.97962913732903</c:v>
                </c:pt>
                <c:pt idx="5714">
                  <c:v>364.04333990735103</c:v>
                </c:pt>
                <c:pt idx="5715">
                  <c:v>364.10705067737302</c:v>
                </c:pt>
                <c:pt idx="5716">
                  <c:v>364.17076144739502</c:v>
                </c:pt>
                <c:pt idx="5717">
                  <c:v>364.23447221741799</c:v>
                </c:pt>
                <c:pt idx="5718">
                  <c:v>364.29818298743999</c:v>
                </c:pt>
                <c:pt idx="5719">
                  <c:v>364.36189375746198</c:v>
                </c:pt>
                <c:pt idx="5720">
                  <c:v>364.42560452748501</c:v>
                </c:pt>
                <c:pt idx="5721">
                  <c:v>364.48931529750701</c:v>
                </c:pt>
                <c:pt idx="5722">
                  <c:v>364.553026067529</c:v>
                </c:pt>
                <c:pt idx="5723">
                  <c:v>364.616736837551</c:v>
                </c:pt>
                <c:pt idx="5724">
                  <c:v>364.68044760757402</c:v>
                </c:pt>
                <c:pt idx="5725">
                  <c:v>364.74415837759602</c:v>
                </c:pt>
                <c:pt idx="5726">
                  <c:v>364.80786914761802</c:v>
                </c:pt>
                <c:pt idx="5727">
                  <c:v>364.87157991764099</c:v>
                </c:pt>
                <c:pt idx="5728">
                  <c:v>364.93529068766298</c:v>
                </c:pt>
                <c:pt idx="5729">
                  <c:v>364.99900145768498</c:v>
                </c:pt>
                <c:pt idx="5730">
                  <c:v>365.06271222770698</c:v>
                </c:pt>
                <c:pt idx="5731">
                  <c:v>365.12642299773</c:v>
                </c:pt>
                <c:pt idx="5732">
                  <c:v>365.190133767752</c:v>
                </c:pt>
                <c:pt idx="5733">
                  <c:v>365.253844537774</c:v>
                </c:pt>
                <c:pt idx="5734">
                  <c:v>365.31755530779702</c:v>
                </c:pt>
                <c:pt idx="5735">
                  <c:v>365.38126607781902</c:v>
                </c:pt>
                <c:pt idx="5736">
                  <c:v>365.44497684784102</c:v>
                </c:pt>
                <c:pt idx="5737">
                  <c:v>365.50868761786302</c:v>
                </c:pt>
                <c:pt idx="5738">
                  <c:v>365.57239838788598</c:v>
                </c:pt>
                <c:pt idx="5739">
                  <c:v>365.63610915790798</c:v>
                </c:pt>
                <c:pt idx="5740">
                  <c:v>365.69981992792998</c:v>
                </c:pt>
                <c:pt idx="5741">
                  <c:v>365.763530697953</c:v>
                </c:pt>
                <c:pt idx="5742">
                  <c:v>365.827241467975</c:v>
                </c:pt>
                <c:pt idx="5743">
                  <c:v>365.890952237997</c:v>
                </c:pt>
                <c:pt idx="5744">
                  <c:v>365.954663008019</c:v>
                </c:pt>
                <c:pt idx="5745">
                  <c:v>366.01837377804202</c:v>
                </c:pt>
                <c:pt idx="5746">
                  <c:v>366.08208454806402</c:v>
                </c:pt>
                <c:pt idx="5747">
                  <c:v>366.14579531808602</c:v>
                </c:pt>
                <c:pt idx="5748">
                  <c:v>366.20950608810801</c:v>
                </c:pt>
                <c:pt idx="5749">
                  <c:v>366.27321685813098</c:v>
                </c:pt>
                <c:pt idx="5750">
                  <c:v>366.33692762815298</c:v>
                </c:pt>
                <c:pt idx="5751">
                  <c:v>366.40063839817498</c:v>
                </c:pt>
                <c:pt idx="5752">
                  <c:v>366.464349168198</c:v>
                </c:pt>
                <c:pt idx="5753">
                  <c:v>366.52805993822</c:v>
                </c:pt>
                <c:pt idx="5754">
                  <c:v>366.591770708242</c:v>
                </c:pt>
                <c:pt idx="5755">
                  <c:v>366.65548147826399</c:v>
                </c:pt>
                <c:pt idx="5756">
                  <c:v>366.71919224828702</c:v>
                </c:pt>
                <c:pt idx="5757">
                  <c:v>366.78290301830901</c:v>
                </c:pt>
                <c:pt idx="5758">
                  <c:v>366.84661378833101</c:v>
                </c:pt>
                <c:pt idx="5759">
                  <c:v>366.91032455835398</c:v>
                </c:pt>
                <c:pt idx="5760">
                  <c:v>366.97403532837598</c:v>
                </c:pt>
                <c:pt idx="5761">
                  <c:v>367.03774609839797</c:v>
                </c:pt>
                <c:pt idx="5762">
                  <c:v>367.10145686841997</c:v>
                </c:pt>
                <c:pt idx="5763">
                  <c:v>367.16516763844299</c:v>
                </c:pt>
                <c:pt idx="5764">
                  <c:v>367.22887840846499</c:v>
                </c:pt>
                <c:pt idx="5765">
                  <c:v>367.29258917848699</c:v>
                </c:pt>
                <c:pt idx="5766">
                  <c:v>367.35629994851001</c:v>
                </c:pt>
                <c:pt idx="5767">
                  <c:v>367.42001071853201</c:v>
                </c:pt>
                <c:pt idx="5768">
                  <c:v>367.48372148855401</c:v>
                </c:pt>
                <c:pt idx="5769">
                  <c:v>367.54743225857601</c:v>
                </c:pt>
                <c:pt idx="5770">
                  <c:v>367.61114302859897</c:v>
                </c:pt>
                <c:pt idx="5771">
                  <c:v>367.67485379862097</c:v>
                </c:pt>
                <c:pt idx="5772">
                  <c:v>367.73856456864303</c:v>
                </c:pt>
                <c:pt idx="5773">
                  <c:v>367.80227533866599</c:v>
                </c:pt>
                <c:pt idx="5774">
                  <c:v>367.86598610868799</c:v>
                </c:pt>
                <c:pt idx="5775">
                  <c:v>367.92969687870999</c:v>
                </c:pt>
                <c:pt idx="5776">
                  <c:v>367.99340764873199</c:v>
                </c:pt>
                <c:pt idx="5777">
                  <c:v>368.05711841875501</c:v>
                </c:pt>
                <c:pt idx="5778">
                  <c:v>368.12082918877701</c:v>
                </c:pt>
                <c:pt idx="5779">
                  <c:v>368.18453995879901</c:v>
                </c:pt>
                <c:pt idx="5780">
                  <c:v>368.24825072882197</c:v>
                </c:pt>
                <c:pt idx="5781">
                  <c:v>368.31196149884403</c:v>
                </c:pt>
                <c:pt idx="5782">
                  <c:v>368.37567226886603</c:v>
                </c:pt>
                <c:pt idx="5783">
                  <c:v>368.43938303888802</c:v>
                </c:pt>
                <c:pt idx="5784">
                  <c:v>368.50309380891099</c:v>
                </c:pt>
                <c:pt idx="5785">
                  <c:v>368.56680457893299</c:v>
                </c:pt>
                <c:pt idx="5786">
                  <c:v>368.63051534895499</c:v>
                </c:pt>
                <c:pt idx="5787">
                  <c:v>368.69422611897801</c:v>
                </c:pt>
                <c:pt idx="5788">
                  <c:v>368.75793688900001</c:v>
                </c:pt>
                <c:pt idx="5789">
                  <c:v>368.82164765902201</c:v>
                </c:pt>
                <c:pt idx="5790">
                  <c:v>368.885358429044</c:v>
                </c:pt>
                <c:pt idx="5791">
                  <c:v>368.94906919906703</c:v>
                </c:pt>
                <c:pt idx="5792">
                  <c:v>369.01277996908902</c:v>
                </c:pt>
                <c:pt idx="5793">
                  <c:v>369.07649073911102</c:v>
                </c:pt>
                <c:pt idx="5794">
                  <c:v>369.14020150913399</c:v>
                </c:pt>
                <c:pt idx="5795">
                  <c:v>369.20391227915599</c:v>
                </c:pt>
                <c:pt idx="5796">
                  <c:v>369.26762304917798</c:v>
                </c:pt>
                <c:pt idx="5797">
                  <c:v>369.33133381919998</c:v>
                </c:pt>
                <c:pt idx="5798">
                  <c:v>369.39504458922301</c:v>
                </c:pt>
                <c:pt idx="5799">
                  <c:v>369.458755359245</c:v>
                </c:pt>
                <c:pt idx="5800">
                  <c:v>369.522466129267</c:v>
                </c:pt>
                <c:pt idx="5801">
                  <c:v>369.586176899289</c:v>
                </c:pt>
                <c:pt idx="5802">
                  <c:v>369.64988766931202</c:v>
                </c:pt>
                <c:pt idx="5803">
                  <c:v>369.71359843933402</c:v>
                </c:pt>
                <c:pt idx="5804">
                  <c:v>369.77730920935602</c:v>
                </c:pt>
                <c:pt idx="5805">
                  <c:v>369.84101997937898</c:v>
                </c:pt>
                <c:pt idx="5806">
                  <c:v>369.90473074940098</c:v>
                </c:pt>
                <c:pt idx="5807">
                  <c:v>369.96844151942298</c:v>
                </c:pt>
                <c:pt idx="5808">
                  <c:v>370.03215228944498</c:v>
                </c:pt>
                <c:pt idx="5809">
                  <c:v>370.095863059468</c:v>
                </c:pt>
                <c:pt idx="5810">
                  <c:v>370.15957382949</c:v>
                </c:pt>
                <c:pt idx="5811">
                  <c:v>370.223284599512</c:v>
                </c:pt>
                <c:pt idx="5812">
                  <c:v>370.28699536953502</c:v>
                </c:pt>
                <c:pt idx="5813">
                  <c:v>370.35070613955702</c:v>
                </c:pt>
                <c:pt idx="5814">
                  <c:v>370.41441690957902</c:v>
                </c:pt>
                <c:pt idx="5815">
                  <c:v>370.47812767960102</c:v>
                </c:pt>
                <c:pt idx="5816">
                  <c:v>370.54183844962398</c:v>
                </c:pt>
                <c:pt idx="5817">
                  <c:v>370.60554921964598</c:v>
                </c:pt>
                <c:pt idx="5818">
                  <c:v>370.66925998966798</c:v>
                </c:pt>
                <c:pt idx="5819">
                  <c:v>370.732970759691</c:v>
                </c:pt>
                <c:pt idx="5820">
                  <c:v>370.796681529713</c:v>
                </c:pt>
                <c:pt idx="5821">
                  <c:v>370.860392299735</c:v>
                </c:pt>
                <c:pt idx="5822">
                  <c:v>370.924103069757</c:v>
                </c:pt>
                <c:pt idx="5823">
                  <c:v>370.98781383978002</c:v>
                </c:pt>
                <c:pt idx="5824">
                  <c:v>371.05152460980202</c:v>
                </c:pt>
                <c:pt idx="5825">
                  <c:v>371.11523537982401</c:v>
                </c:pt>
                <c:pt idx="5826">
                  <c:v>371.17894614984698</c:v>
                </c:pt>
                <c:pt idx="5827">
                  <c:v>371.24265691986898</c:v>
                </c:pt>
                <c:pt idx="5828">
                  <c:v>371.30636768989098</c:v>
                </c:pt>
                <c:pt idx="5829">
                  <c:v>371.37007845991297</c:v>
                </c:pt>
                <c:pt idx="5830">
                  <c:v>371.433789229936</c:v>
                </c:pt>
                <c:pt idx="5831">
                  <c:v>371.49749999995799</c:v>
                </c:pt>
                <c:pt idx="5832">
                  <c:v>371.56121076997999</c:v>
                </c:pt>
                <c:pt idx="5833">
                  <c:v>371.62492154000302</c:v>
                </c:pt>
                <c:pt idx="5834">
                  <c:v>371.68863231002501</c:v>
                </c:pt>
                <c:pt idx="5835">
                  <c:v>371.75234308004701</c:v>
                </c:pt>
                <c:pt idx="5836">
                  <c:v>371.81605385006901</c:v>
                </c:pt>
                <c:pt idx="5837">
                  <c:v>371.87976462009198</c:v>
                </c:pt>
                <c:pt idx="5838">
                  <c:v>371.94347539011397</c:v>
                </c:pt>
                <c:pt idx="5839">
                  <c:v>372.00718616013597</c:v>
                </c:pt>
                <c:pt idx="5840">
                  <c:v>372.07089693015899</c:v>
                </c:pt>
                <c:pt idx="5841">
                  <c:v>372.13460770018099</c:v>
                </c:pt>
                <c:pt idx="5842">
                  <c:v>372.19831847020299</c:v>
                </c:pt>
                <c:pt idx="5843">
                  <c:v>372.26202924022499</c:v>
                </c:pt>
                <c:pt idx="5844">
                  <c:v>372.32574001024801</c:v>
                </c:pt>
                <c:pt idx="5845">
                  <c:v>372.38945078027001</c:v>
                </c:pt>
                <c:pt idx="5846">
                  <c:v>372.45316155029201</c:v>
                </c:pt>
                <c:pt idx="5847">
                  <c:v>372.51687232031401</c:v>
                </c:pt>
                <c:pt idx="5848">
                  <c:v>372.58058309033697</c:v>
                </c:pt>
                <c:pt idx="5849">
                  <c:v>372.64429386035903</c:v>
                </c:pt>
                <c:pt idx="5850">
                  <c:v>372.70800463038103</c:v>
                </c:pt>
                <c:pt idx="5851">
                  <c:v>372.77171540040399</c:v>
                </c:pt>
                <c:pt idx="5852">
                  <c:v>372.83542617042599</c:v>
                </c:pt>
                <c:pt idx="5853">
                  <c:v>372.89913694044799</c:v>
                </c:pt>
                <c:pt idx="5854">
                  <c:v>372.96284771046999</c:v>
                </c:pt>
                <c:pt idx="5855">
                  <c:v>373.02655848049301</c:v>
                </c:pt>
                <c:pt idx="5856">
                  <c:v>373.09026925051501</c:v>
                </c:pt>
                <c:pt idx="5857">
                  <c:v>373.15398002053701</c:v>
                </c:pt>
                <c:pt idx="5858">
                  <c:v>373.21769079056003</c:v>
                </c:pt>
                <c:pt idx="5859">
                  <c:v>373.28140156058203</c:v>
                </c:pt>
                <c:pt idx="5860">
                  <c:v>373.34511233060402</c:v>
                </c:pt>
                <c:pt idx="5861">
                  <c:v>373.40882310062602</c:v>
                </c:pt>
                <c:pt idx="5862">
                  <c:v>373.47253387064899</c:v>
                </c:pt>
                <c:pt idx="5863">
                  <c:v>373.53624464067099</c:v>
                </c:pt>
                <c:pt idx="5864">
                  <c:v>373.59995541069298</c:v>
                </c:pt>
                <c:pt idx="5865">
                  <c:v>373.66366618071601</c:v>
                </c:pt>
                <c:pt idx="5866">
                  <c:v>373.72737695073801</c:v>
                </c:pt>
                <c:pt idx="5867">
                  <c:v>373.79108772076</c:v>
                </c:pt>
                <c:pt idx="5868">
                  <c:v>373.854798490782</c:v>
                </c:pt>
                <c:pt idx="5869">
                  <c:v>373.91850926080502</c:v>
                </c:pt>
                <c:pt idx="5870">
                  <c:v>373.98222003082702</c:v>
                </c:pt>
                <c:pt idx="5871">
                  <c:v>374.04593080084902</c:v>
                </c:pt>
                <c:pt idx="5872">
                  <c:v>374.10964157087199</c:v>
                </c:pt>
                <c:pt idx="5873">
                  <c:v>374.17335234089398</c:v>
                </c:pt>
                <c:pt idx="5874">
                  <c:v>374.23706311091598</c:v>
                </c:pt>
                <c:pt idx="5875">
                  <c:v>374.30077388093798</c:v>
                </c:pt>
                <c:pt idx="5876">
                  <c:v>374.364484650961</c:v>
                </c:pt>
                <c:pt idx="5877">
                  <c:v>374.428195420983</c:v>
                </c:pt>
                <c:pt idx="5878">
                  <c:v>374.491906191005</c:v>
                </c:pt>
                <c:pt idx="5879">
                  <c:v>374.55561696102802</c:v>
                </c:pt>
                <c:pt idx="5880">
                  <c:v>374.61932773105002</c:v>
                </c:pt>
                <c:pt idx="5881">
                  <c:v>374.68303850107202</c:v>
                </c:pt>
                <c:pt idx="5882">
                  <c:v>374.74674927109402</c:v>
                </c:pt>
                <c:pt idx="5883">
                  <c:v>374.81046004111698</c:v>
                </c:pt>
                <c:pt idx="5884">
                  <c:v>374.87417081113898</c:v>
                </c:pt>
                <c:pt idx="5885">
                  <c:v>374.93788158116098</c:v>
                </c:pt>
                <c:pt idx="5886">
                  <c:v>375.001592351184</c:v>
                </c:pt>
                <c:pt idx="5887">
                  <c:v>375.065303121206</c:v>
                </c:pt>
                <c:pt idx="5888">
                  <c:v>375.129013891228</c:v>
                </c:pt>
                <c:pt idx="5889">
                  <c:v>375.19272466125</c:v>
                </c:pt>
                <c:pt idx="5890">
                  <c:v>375.25643543127302</c:v>
                </c:pt>
                <c:pt idx="5891">
                  <c:v>375.32014620129502</c:v>
                </c:pt>
                <c:pt idx="5892">
                  <c:v>375.38385697131702</c:v>
                </c:pt>
                <c:pt idx="5893">
                  <c:v>375.44756774133901</c:v>
                </c:pt>
                <c:pt idx="5894">
                  <c:v>375.51127851136198</c:v>
                </c:pt>
                <c:pt idx="5895">
                  <c:v>375.57498928138398</c:v>
                </c:pt>
                <c:pt idx="5896">
                  <c:v>375.63870005140598</c:v>
                </c:pt>
                <c:pt idx="5897">
                  <c:v>375.702410821429</c:v>
                </c:pt>
                <c:pt idx="5898">
                  <c:v>375.766121591451</c:v>
                </c:pt>
                <c:pt idx="5899">
                  <c:v>375.829832361473</c:v>
                </c:pt>
                <c:pt idx="5900">
                  <c:v>375.89354313149499</c:v>
                </c:pt>
                <c:pt idx="5901">
                  <c:v>375.95725390151802</c:v>
                </c:pt>
                <c:pt idx="5902">
                  <c:v>376.02096467154001</c:v>
                </c:pt>
                <c:pt idx="5903">
                  <c:v>376.08467544156201</c:v>
                </c:pt>
                <c:pt idx="5904">
                  <c:v>376.14838621158498</c:v>
                </c:pt>
                <c:pt idx="5905">
                  <c:v>376.21209698160698</c:v>
                </c:pt>
                <c:pt idx="5906">
                  <c:v>376.27580775162897</c:v>
                </c:pt>
                <c:pt idx="5907">
                  <c:v>376.33951852165097</c:v>
                </c:pt>
                <c:pt idx="5908">
                  <c:v>376.40322929167399</c:v>
                </c:pt>
                <c:pt idx="5909">
                  <c:v>376.46694006169599</c:v>
                </c:pt>
                <c:pt idx="5910">
                  <c:v>376.53065083171799</c:v>
                </c:pt>
                <c:pt idx="5911">
                  <c:v>376.59436160174101</c:v>
                </c:pt>
                <c:pt idx="5912">
                  <c:v>376.65807237176301</c:v>
                </c:pt>
                <c:pt idx="5913">
                  <c:v>376.72178314178501</c:v>
                </c:pt>
                <c:pt idx="5914">
                  <c:v>376.78549391180701</c:v>
                </c:pt>
                <c:pt idx="5915">
                  <c:v>376.84920468182997</c:v>
                </c:pt>
                <c:pt idx="5916">
                  <c:v>376.91291545185197</c:v>
                </c:pt>
                <c:pt idx="5917">
                  <c:v>376.97662622187403</c:v>
                </c:pt>
                <c:pt idx="5918">
                  <c:v>377.04033699189699</c:v>
                </c:pt>
                <c:pt idx="5919">
                  <c:v>377.10404776191899</c:v>
                </c:pt>
                <c:pt idx="5920">
                  <c:v>377.16775853194099</c:v>
                </c:pt>
                <c:pt idx="5921">
                  <c:v>377.23146930196299</c:v>
                </c:pt>
                <c:pt idx="5922">
                  <c:v>377.29518007198601</c:v>
                </c:pt>
                <c:pt idx="5923">
                  <c:v>377.35889084200801</c:v>
                </c:pt>
                <c:pt idx="5924">
                  <c:v>377.42260161203001</c:v>
                </c:pt>
                <c:pt idx="5925">
                  <c:v>377.48631238205297</c:v>
                </c:pt>
                <c:pt idx="5926">
                  <c:v>377.55002315207503</c:v>
                </c:pt>
                <c:pt idx="5927">
                  <c:v>377.61373392209703</c:v>
                </c:pt>
                <c:pt idx="5928">
                  <c:v>377.67744469211902</c:v>
                </c:pt>
                <c:pt idx="5929">
                  <c:v>377.74115546214199</c:v>
                </c:pt>
                <c:pt idx="5930">
                  <c:v>377.80486623216399</c:v>
                </c:pt>
                <c:pt idx="5931">
                  <c:v>377.86857700218599</c:v>
                </c:pt>
                <c:pt idx="5932">
                  <c:v>377.93228777220901</c:v>
                </c:pt>
                <c:pt idx="5933">
                  <c:v>377.99599854223101</c:v>
                </c:pt>
                <c:pt idx="5934">
                  <c:v>378.05970931225301</c:v>
                </c:pt>
                <c:pt idx="5935">
                  <c:v>378.123420082275</c:v>
                </c:pt>
                <c:pt idx="5936">
                  <c:v>378.18713085229803</c:v>
                </c:pt>
                <c:pt idx="5937">
                  <c:v>378.25084162232002</c:v>
                </c:pt>
                <c:pt idx="5938">
                  <c:v>378.31455239234202</c:v>
                </c:pt>
                <c:pt idx="5939">
                  <c:v>378.37826316236499</c:v>
                </c:pt>
                <c:pt idx="5940">
                  <c:v>378.44197393238699</c:v>
                </c:pt>
                <c:pt idx="5941">
                  <c:v>378.50568470240898</c:v>
                </c:pt>
                <c:pt idx="5942">
                  <c:v>378.56939547243098</c:v>
                </c:pt>
                <c:pt idx="5943">
                  <c:v>378.63310624245401</c:v>
                </c:pt>
                <c:pt idx="5944">
                  <c:v>378.696817012476</c:v>
                </c:pt>
                <c:pt idx="5945">
                  <c:v>378.760527782498</c:v>
                </c:pt>
                <c:pt idx="5946">
                  <c:v>378.82423855252</c:v>
                </c:pt>
                <c:pt idx="5947">
                  <c:v>378.88794932254302</c:v>
                </c:pt>
                <c:pt idx="5948">
                  <c:v>378.95166009256502</c:v>
                </c:pt>
                <c:pt idx="5949">
                  <c:v>379.01537086258702</c:v>
                </c:pt>
                <c:pt idx="5950">
                  <c:v>379.07908163260998</c:v>
                </c:pt>
                <c:pt idx="5951">
                  <c:v>379.14279240263198</c:v>
                </c:pt>
                <c:pt idx="5952">
                  <c:v>379.20650317265398</c:v>
                </c:pt>
                <c:pt idx="5953">
                  <c:v>379.27021394267598</c:v>
                </c:pt>
                <c:pt idx="5954">
                  <c:v>379.333924712699</c:v>
                </c:pt>
                <c:pt idx="5955">
                  <c:v>379.397635482721</c:v>
                </c:pt>
                <c:pt idx="5956">
                  <c:v>379.461346252743</c:v>
                </c:pt>
                <c:pt idx="5957">
                  <c:v>379.52505702276602</c:v>
                </c:pt>
                <c:pt idx="5958">
                  <c:v>379.58876779278802</c:v>
                </c:pt>
                <c:pt idx="5959">
                  <c:v>379.65247856281002</c:v>
                </c:pt>
                <c:pt idx="5960">
                  <c:v>379.71618933283202</c:v>
                </c:pt>
                <c:pt idx="5961">
                  <c:v>379.77990010285498</c:v>
                </c:pt>
                <c:pt idx="5962">
                  <c:v>379.84361087287698</c:v>
                </c:pt>
                <c:pt idx="5963">
                  <c:v>379.90732164289898</c:v>
                </c:pt>
                <c:pt idx="5964">
                  <c:v>379.971032412922</c:v>
                </c:pt>
                <c:pt idx="5965">
                  <c:v>380.034743182944</c:v>
                </c:pt>
                <c:pt idx="5966">
                  <c:v>380.098453952966</c:v>
                </c:pt>
                <c:pt idx="5967">
                  <c:v>380.162164722988</c:v>
                </c:pt>
                <c:pt idx="5968">
                  <c:v>380.22587549301102</c:v>
                </c:pt>
                <c:pt idx="5969">
                  <c:v>380.28958626303302</c:v>
                </c:pt>
                <c:pt idx="5970">
                  <c:v>380.35329703305501</c:v>
                </c:pt>
                <c:pt idx="5971">
                  <c:v>380.41700780307798</c:v>
                </c:pt>
                <c:pt idx="5972">
                  <c:v>380.48071857309998</c:v>
                </c:pt>
                <c:pt idx="5973">
                  <c:v>380.54442934312198</c:v>
                </c:pt>
                <c:pt idx="5974">
                  <c:v>380.60814011314397</c:v>
                </c:pt>
                <c:pt idx="5975">
                  <c:v>380.671850883167</c:v>
                </c:pt>
                <c:pt idx="5976">
                  <c:v>380.735561653189</c:v>
                </c:pt>
                <c:pt idx="5977">
                  <c:v>380.79927242321099</c:v>
                </c:pt>
                <c:pt idx="5978">
                  <c:v>380.86298319323402</c:v>
                </c:pt>
                <c:pt idx="5979">
                  <c:v>380.92669396325601</c:v>
                </c:pt>
                <c:pt idx="5980">
                  <c:v>380.99040473327801</c:v>
                </c:pt>
                <c:pt idx="5981">
                  <c:v>381.05411550330001</c:v>
                </c:pt>
                <c:pt idx="5982">
                  <c:v>381.11782627332298</c:v>
                </c:pt>
                <c:pt idx="5983">
                  <c:v>381.18153704334497</c:v>
                </c:pt>
                <c:pt idx="5984">
                  <c:v>381.24524781336697</c:v>
                </c:pt>
                <c:pt idx="5985">
                  <c:v>381.30895858338999</c:v>
                </c:pt>
                <c:pt idx="5986">
                  <c:v>381.37266935341199</c:v>
                </c:pt>
                <c:pt idx="5987">
                  <c:v>381.43638012343399</c:v>
                </c:pt>
                <c:pt idx="5988">
                  <c:v>381.50009089345599</c:v>
                </c:pt>
                <c:pt idx="5989">
                  <c:v>381.56380166347901</c:v>
                </c:pt>
                <c:pt idx="5990">
                  <c:v>381.62751243350101</c:v>
                </c:pt>
                <c:pt idx="5991">
                  <c:v>381.69122320352301</c:v>
                </c:pt>
                <c:pt idx="5992">
                  <c:v>381.75493397354501</c:v>
                </c:pt>
                <c:pt idx="5993">
                  <c:v>381.81864474356797</c:v>
                </c:pt>
                <c:pt idx="5994">
                  <c:v>381.88235551359003</c:v>
                </c:pt>
                <c:pt idx="5995">
                  <c:v>381.94606628361203</c:v>
                </c:pt>
                <c:pt idx="5996">
                  <c:v>382.00977705363499</c:v>
                </c:pt>
                <c:pt idx="5997">
                  <c:v>382.07348782365699</c:v>
                </c:pt>
                <c:pt idx="5998">
                  <c:v>382.13719859367899</c:v>
                </c:pt>
                <c:pt idx="5999">
                  <c:v>382.20090936370099</c:v>
                </c:pt>
                <c:pt idx="6000">
                  <c:v>382.26462013372401</c:v>
                </c:pt>
                <c:pt idx="6001">
                  <c:v>382.32833090374601</c:v>
                </c:pt>
                <c:pt idx="6002">
                  <c:v>382.39204167376801</c:v>
                </c:pt>
                <c:pt idx="6003">
                  <c:v>382.45575244379103</c:v>
                </c:pt>
                <c:pt idx="6004">
                  <c:v>382.51946321381303</c:v>
                </c:pt>
                <c:pt idx="6005">
                  <c:v>382.58317398383502</c:v>
                </c:pt>
                <c:pt idx="6006">
                  <c:v>382.64688475385702</c:v>
                </c:pt>
                <c:pt idx="6007">
                  <c:v>382.71059552387999</c:v>
                </c:pt>
                <c:pt idx="6008">
                  <c:v>382.77430629390199</c:v>
                </c:pt>
                <c:pt idx="6009">
                  <c:v>382.83801706392399</c:v>
                </c:pt>
                <c:pt idx="6010">
                  <c:v>382.90172783394701</c:v>
                </c:pt>
                <c:pt idx="6011">
                  <c:v>382.96543860396901</c:v>
                </c:pt>
                <c:pt idx="6012">
                  <c:v>383.029149373991</c:v>
                </c:pt>
                <c:pt idx="6013">
                  <c:v>383.092860144013</c:v>
                </c:pt>
                <c:pt idx="6014">
                  <c:v>383.15657091403602</c:v>
                </c:pt>
                <c:pt idx="6015">
                  <c:v>383.22028168405802</c:v>
                </c:pt>
                <c:pt idx="6016">
                  <c:v>383.28399245408002</c:v>
                </c:pt>
                <c:pt idx="6017">
                  <c:v>383.34770322410299</c:v>
                </c:pt>
                <c:pt idx="6018">
                  <c:v>383.41141399412498</c:v>
                </c:pt>
                <c:pt idx="6019">
                  <c:v>383.47512476414698</c:v>
                </c:pt>
                <c:pt idx="6020">
                  <c:v>383.53883553416898</c:v>
                </c:pt>
                <c:pt idx="6021">
                  <c:v>383.602546304192</c:v>
                </c:pt>
                <c:pt idx="6022">
                  <c:v>383.666257074214</c:v>
                </c:pt>
                <c:pt idx="6023">
                  <c:v>383.729967844236</c:v>
                </c:pt>
                <c:pt idx="6024">
                  <c:v>383.79367861425902</c:v>
                </c:pt>
                <c:pt idx="6025">
                  <c:v>383.85738938428102</c:v>
                </c:pt>
                <c:pt idx="6026">
                  <c:v>383.92110015430302</c:v>
                </c:pt>
                <c:pt idx="6027">
                  <c:v>383.98481092432502</c:v>
                </c:pt>
                <c:pt idx="6028">
                  <c:v>384.04852169434798</c:v>
                </c:pt>
                <c:pt idx="6029">
                  <c:v>384.11223246436998</c:v>
                </c:pt>
                <c:pt idx="6030">
                  <c:v>384.17594323439198</c:v>
                </c:pt>
                <c:pt idx="6031">
                  <c:v>384.239654004415</c:v>
                </c:pt>
                <c:pt idx="6032">
                  <c:v>384.303364774437</c:v>
                </c:pt>
                <c:pt idx="6033">
                  <c:v>384.367075544459</c:v>
                </c:pt>
                <c:pt idx="6034">
                  <c:v>384.430786314481</c:v>
                </c:pt>
                <c:pt idx="6035">
                  <c:v>384.49449708450402</c:v>
                </c:pt>
                <c:pt idx="6036">
                  <c:v>384.55820785452602</c:v>
                </c:pt>
                <c:pt idx="6037">
                  <c:v>384.62191862454802</c:v>
                </c:pt>
                <c:pt idx="6038">
                  <c:v>384.68562939457001</c:v>
                </c:pt>
                <c:pt idx="6039">
                  <c:v>384.74934016459298</c:v>
                </c:pt>
                <c:pt idx="6040">
                  <c:v>384.81305093461498</c:v>
                </c:pt>
                <c:pt idx="6041">
                  <c:v>384.87676170463698</c:v>
                </c:pt>
                <c:pt idx="6042">
                  <c:v>384.94047247466</c:v>
                </c:pt>
                <c:pt idx="6043">
                  <c:v>385.004183244682</c:v>
                </c:pt>
                <c:pt idx="6044">
                  <c:v>385.067894014704</c:v>
                </c:pt>
                <c:pt idx="6045">
                  <c:v>385.13160478472599</c:v>
                </c:pt>
                <c:pt idx="6046">
                  <c:v>385.19531555474902</c:v>
                </c:pt>
                <c:pt idx="6047">
                  <c:v>385.25902632477101</c:v>
                </c:pt>
                <c:pt idx="6048">
                  <c:v>385.32273709479301</c:v>
                </c:pt>
                <c:pt idx="6049">
                  <c:v>385.38644786481598</c:v>
                </c:pt>
                <c:pt idx="6050">
                  <c:v>385.45015863483798</c:v>
                </c:pt>
                <c:pt idx="6051">
                  <c:v>385.51386940485997</c:v>
                </c:pt>
                <c:pt idx="6052">
                  <c:v>385.57758017488197</c:v>
                </c:pt>
                <c:pt idx="6053">
                  <c:v>385.64129094490499</c:v>
                </c:pt>
                <c:pt idx="6054">
                  <c:v>385.70500171492699</c:v>
                </c:pt>
                <c:pt idx="6055">
                  <c:v>385.76871248494899</c:v>
                </c:pt>
                <c:pt idx="6056">
                  <c:v>385.83242325497201</c:v>
                </c:pt>
                <c:pt idx="6057">
                  <c:v>385.89613402499401</c:v>
                </c:pt>
                <c:pt idx="6058">
                  <c:v>385.95984479501601</c:v>
                </c:pt>
                <c:pt idx="6059">
                  <c:v>386.02355556503801</c:v>
                </c:pt>
                <c:pt idx="6060">
                  <c:v>386.08726633506097</c:v>
                </c:pt>
                <c:pt idx="6061">
                  <c:v>386.15097710508297</c:v>
                </c:pt>
                <c:pt idx="6062">
                  <c:v>386.21468787510503</c:v>
                </c:pt>
                <c:pt idx="6063">
                  <c:v>386.27839864512799</c:v>
                </c:pt>
                <c:pt idx="6064">
                  <c:v>386.34210941514999</c:v>
                </c:pt>
                <c:pt idx="6065">
                  <c:v>386.40582018517199</c:v>
                </c:pt>
                <c:pt idx="6066">
                  <c:v>386.46953095519399</c:v>
                </c:pt>
                <c:pt idx="6067">
                  <c:v>386.53324172521701</c:v>
                </c:pt>
                <c:pt idx="6068">
                  <c:v>386.59695249523901</c:v>
                </c:pt>
                <c:pt idx="6069">
                  <c:v>386.66066326526101</c:v>
                </c:pt>
                <c:pt idx="6070">
                  <c:v>386.72437403528397</c:v>
                </c:pt>
                <c:pt idx="6071">
                  <c:v>386.78808480530603</c:v>
                </c:pt>
                <c:pt idx="6072">
                  <c:v>386.85179557532803</c:v>
                </c:pt>
                <c:pt idx="6073">
                  <c:v>386.91550634535002</c:v>
                </c:pt>
                <c:pt idx="6074">
                  <c:v>386.97921711537299</c:v>
                </c:pt>
                <c:pt idx="6075">
                  <c:v>387.04292788539499</c:v>
                </c:pt>
                <c:pt idx="6076">
                  <c:v>387.10663865541699</c:v>
                </c:pt>
                <c:pt idx="6077">
                  <c:v>387.17034942544001</c:v>
                </c:pt>
                <c:pt idx="6078">
                  <c:v>387.23406019546201</c:v>
                </c:pt>
                <c:pt idx="6079">
                  <c:v>387.29777096548401</c:v>
                </c:pt>
                <c:pt idx="6080">
                  <c:v>387.361481735506</c:v>
                </c:pt>
                <c:pt idx="6081">
                  <c:v>387.42519250552903</c:v>
                </c:pt>
                <c:pt idx="6082">
                  <c:v>387.48890327555102</c:v>
                </c:pt>
                <c:pt idx="6083">
                  <c:v>387.55261404557302</c:v>
                </c:pt>
                <c:pt idx="6084">
                  <c:v>387.61632481559599</c:v>
                </c:pt>
                <c:pt idx="6085">
                  <c:v>387.68003558561799</c:v>
                </c:pt>
                <c:pt idx="6086">
                  <c:v>387.74374635563998</c:v>
                </c:pt>
                <c:pt idx="6087">
                  <c:v>387.80745712566198</c:v>
                </c:pt>
                <c:pt idx="6088">
                  <c:v>387.87116789568501</c:v>
                </c:pt>
                <c:pt idx="6089">
                  <c:v>387.934878665707</c:v>
                </c:pt>
                <c:pt idx="6090">
                  <c:v>387.998589435729</c:v>
                </c:pt>
                <c:pt idx="6091">
                  <c:v>388.062300205751</c:v>
                </c:pt>
                <c:pt idx="6092">
                  <c:v>388.12601097577402</c:v>
                </c:pt>
                <c:pt idx="6093">
                  <c:v>388.18972174579602</c:v>
                </c:pt>
                <c:pt idx="6094">
                  <c:v>388.25343251581802</c:v>
                </c:pt>
                <c:pt idx="6095">
                  <c:v>388.31714328584098</c:v>
                </c:pt>
                <c:pt idx="6096">
                  <c:v>388.38085405586298</c:v>
                </c:pt>
                <c:pt idx="6097">
                  <c:v>388.44456482588498</c:v>
                </c:pt>
                <c:pt idx="6098">
                  <c:v>388.50827559590698</c:v>
                </c:pt>
                <c:pt idx="6099">
                  <c:v>388.57198636593</c:v>
                </c:pt>
                <c:pt idx="6100">
                  <c:v>388.635697135952</c:v>
                </c:pt>
                <c:pt idx="6101">
                  <c:v>388.699407905974</c:v>
                </c:pt>
                <c:pt idx="6102">
                  <c:v>388.76311867599702</c:v>
                </c:pt>
                <c:pt idx="6103">
                  <c:v>388.82682944601902</c:v>
                </c:pt>
                <c:pt idx="6104">
                  <c:v>388.89054021604102</c:v>
                </c:pt>
                <c:pt idx="6105">
                  <c:v>388.95425098606302</c:v>
                </c:pt>
                <c:pt idx="6106">
                  <c:v>389.01796175608598</c:v>
                </c:pt>
                <c:pt idx="6107">
                  <c:v>389.08167252610798</c:v>
                </c:pt>
                <c:pt idx="6108">
                  <c:v>389.14538329612998</c:v>
                </c:pt>
                <c:pt idx="6109">
                  <c:v>389.209094066153</c:v>
                </c:pt>
                <c:pt idx="6110">
                  <c:v>389.272804836175</c:v>
                </c:pt>
                <c:pt idx="6111">
                  <c:v>389.336515606197</c:v>
                </c:pt>
                <c:pt idx="6112">
                  <c:v>389.400226376219</c:v>
                </c:pt>
                <c:pt idx="6113">
                  <c:v>389.46393714624202</c:v>
                </c:pt>
                <c:pt idx="6114">
                  <c:v>389.52764791626402</c:v>
                </c:pt>
                <c:pt idx="6115">
                  <c:v>389.59135868628601</c:v>
                </c:pt>
                <c:pt idx="6116">
                  <c:v>389.65506945630898</c:v>
                </c:pt>
                <c:pt idx="6117">
                  <c:v>389.71878022633098</c:v>
                </c:pt>
                <c:pt idx="6118">
                  <c:v>389.78249099635298</c:v>
                </c:pt>
                <c:pt idx="6119">
                  <c:v>389.84620176637497</c:v>
                </c:pt>
                <c:pt idx="6120">
                  <c:v>389.909912536398</c:v>
                </c:pt>
                <c:pt idx="6121">
                  <c:v>389.97362330642</c:v>
                </c:pt>
                <c:pt idx="6122">
                  <c:v>390.03733407644199</c:v>
                </c:pt>
                <c:pt idx="6123">
                  <c:v>390.10104484646502</c:v>
                </c:pt>
                <c:pt idx="6124">
                  <c:v>390.16475561648701</c:v>
                </c:pt>
                <c:pt idx="6125">
                  <c:v>390.22846638650901</c:v>
                </c:pt>
                <c:pt idx="6126">
                  <c:v>390.29217715653101</c:v>
                </c:pt>
                <c:pt idx="6127">
                  <c:v>390.35588792655398</c:v>
                </c:pt>
                <c:pt idx="6128">
                  <c:v>390.41959869657597</c:v>
                </c:pt>
                <c:pt idx="6129">
                  <c:v>390.48330946659797</c:v>
                </c:pt>
                <c:pt idx="6130">
                  <c:v>390.54702023662099</c:v>
                </c:pt>
                <c:pt idx="6131">
                  <c:v>390.61073100664299</c:v>
                </c:pt>
                <c:pt idx="6132">
                  <c:v>390.67444177666499</c:v>
                </c:pt>
                <c:pt idx="6133">
                  <c:v>390.73815254668699</c:v>
                </c:pt>
                <c:pt idx="6134">
                  <c:v>390.80186331671001</c:v>
                </c:pt>
                <c:pt idx="6135">
                  <c:v>390.86557408673201</c:v>
                </c:pt>
                <c:pt idx="6136">
                  <c:v>390.92928485675401</c:v>
                </c:pt>
                <c:pt idx="6137">
                  <c:v>390.99299562677601</c:v>
                </c:pt>
                <c:pt idx="6138">
                  <c:v>391.05670639679897</c:v>
                </c:pt>
                <c:pt idx="6139">
                  <c:v>391.12041716682103</c:v>
                </c:pt>
                <c:pt idx="6140">
                  <c:v>391.18412793684303</c:v>
                </c:pt>
                <c:pt idx="6141">
                  <c:v>391.24783870686599</c:v>
                </c:pt>
                <c:pt idx="6142">
                  <c:v>391.31154947688799</c:v>
                </c:pt>
                <c:pt idx="6143">
                  <c:v>391.37526024690999</c:v>
                </c:pt>
                <c:pt idx="6144">
                  <c:v>391.43897101693199</c:v>
                </c:pt>
                <c:pt idx="6145">
                  <c:v>391.50268178695501</c:v>
                </c:pt>
                <c:pt idx="6146">
                  <c:v>391.56639255697701</c:v>
                </c:pt>
                <c:pt idx="6147">
                  <c:v>391.63010332699901</c:v>
                </c:pt>
                <c:pt idx="6148">
                  <c:v>391.69381409702203</c:v>
                </c:pt>
                <c:pt idx="6149">
                  <c:v>391.75752486704403</c:v>
                </c:pt>
                <c:pt idx="6150">
                  <c:v>391.82123563706602</c:v>
                </c:pt>
                <c:pt idx="6151">
                  <c:v>391.88494640708802</c:v>
                </c:pt>
                <c:pt idx="6152">
                  <c:v>391.94865717711099</c:v>
                </c:pt>
                <c:pt idx="6153">
                  <c:v>392.01236794713299</c:v>
                </c:pt>
                <c:pt idx="6154">
                  <c:v>392.07607871715499</c:v>
                </c:pt>
                <c:pt idx="6155">
                  <c:v>392.13978948717801</c:v>
                </c:pt>
                <c:pt idx="6156">
                  <c:v>392.20350025720001</c:v>
                </c:pt>
                <c:pt idx="6157">
                  <c:v>392.267211027222</c:v>
                </c:pt>
                <c:pt idx="6158">
                  <c:v>392.330921797244</c:v>
                </c:pt>
                <c:pt idx="6159">
                  <c:v>392.39463256726702</c:v>
                </c:pt>
                <c:pt idx="6160">
                  <c:v>392.45834333728902</c:v>
                </c:pt>
                <c:pt idx="6161">
                  <c:v>392.52205410731102</c:v>
                </c:pt>
                <c:pt idx="6162">
                  <c:v>392.58576487733399</c:v>
                </c:pt>
                <c:pt idx="6163">
                  <c:v>392.64947564735598</c:v>
                </c:pt>
                <c:pt idx="6164">
                  <c:v>392.71318641737798</c:v>
                </c:pt>
                <c:pt idx="6165">
                  <c:v>392.77689718739998</c:v>
                </c:pt>
                <c:pt idx="6166">
                  <c:v>392.840607957423</c:v>
                </c:pt>
                <c:pt idx="6167">
                  <c:v>392.904318727445</c:v>
                </c:pt>
                <c:pt idx="6168">
                  <c:v>392.968029497467</c:v>
                </c:pt>
                <c:pt idx="6169">
                  <c:v>393.03174026749002</c:v>
                </c:pt>
                <c:pt idx="6170">
                  <c:v>393.09545103751202</c:v>
                </c:pt>
                <c:pt idx="6171">
                  <c:v>393.15916180753402</c:v>
                </c:pt>
                <c:pt idx="6172">
                  <c:v>393.22287257755602</c:v>
                </c:pt>
                <c:pt idx="6173">
                  <c:v>393.28658334757898</c:v>
                </c:pt>
                <c:pt idx="6174">
                  <c:v>393.35029411760098</c:v>
                </c:pt>
                <c:pt idx="6175">
                  <c:v>393.41400488762298</c:v>
                </c:pt>
                <c:pt idx="6176">
                  <c:v>393.477715657646</c:v>
                </c:pt>
                <c:pt idx="6177">
                  <c:v>393.541426427668</c:v>
                </c:pt>
                <c:pt idx="6178">
                  <c:v>393.60513719769</c:v>
                </c:pt>
                <c:pt idx="6179">
                  <c:v>393.668847967712</c:v>
                </c:pt>
                <c:pt idx="6180">
                  <c:v>393.73255873773502</c:v>
                </c:pt>
                <c:pt idx="6181">
                  <c:v>393.79626950775702</c:v>
                </c:pt>
                <c:pt idx="6182">
                  <c:v>393.85998027777902</c:v>
                </c:pt>
                <c:pt idx="6183">
                  <c:v>393.92369104780101</c:v>
                </c:pt>
                <c:pt idx="6184">
                  <c:v>393.98740181782398</c:v>
                </c:pt>
                <c:pt idx="6185">
                  <c:v>394.05111258784598</c:v>
                </c:pt>
                <c:pt idx="6186">
                  <c:v>394.11482335786798</c:v>
                </c:pt>
                <c:pt idx="6187">
                  <c:v>394.178534127891</c:v>
                </c:pt>
                <c:pt idx="6188">
                  <c:v>394.242244897913</c:v>
                </c:pt>
                <c:pt idx="6189">
                  <c:v>394.305955667935</c:v>
                </c:pt>
                <c:pt idx="6190">
                  <c:v>394.36966643795699</c:v>
                </c:pt>
                <c:pt idx="6191">
                  <c:v>394.43337720798002</c:v>
                </c:pt>
                <c:pt idx="6192">
                  <c:v>394.49708797800201</c:v>
                </c:pt>
                <c:pt idx="6193">
                  <c:v>394.56079874802401</c:v>
                </c:pt>
                <c:pt idx="6194">
                  <c:v>394.62450951804698</c:v>
                </c:pt>
                <c:pt idx="6195">
                  <c:v>394.68822028806898</c:v>
                </c:pt>
                <c:pt idx="6196">
                  <c:v>394.75193105809097</c:v>
                </c:pt>
                <c:pt idx="6197">
                  <c:v>394.81564182811297</c:v>
                </c:pt>
                <c:pt idx="6198">
                  <c:v>394.87935259813599</c:v>
                </c:pt>
                <c:pt idx="6199">
                  <c:v>394.94306336815799</c:v>
                </c:pt>
                <c:pt idx="6200">
                  <c:v>395.00677413817999</c:v>
                </c:pt>
                <c:pt idx="6201">
                  <c:v>395.07048490820301</c:v>
                </c:pt>
                <c:pt idx="6202">
                  <c:v>395.13419567822501</c:v>
                </c:pt>
                <c:pt idx="6203">
                  <c:v>395.19790644824701</c:v>
                </c:pt>
                <c:pt idx="6204">
                  <c:v>395.26161721826901</c:v>
                </c:pt>
                <c:pt idx="6205">
                  <c:v>395.32532798829197</c:v>
                </c:pt>
                <c:pt idx="6206">
                  <c:v>395.38903875831397</c:v>
                </c:pt>
                <c:pt idx="6207">
                  <c:v>395.45274952833603</c:v>
                </c:pt>
                <c:pt idx="6208">
                  <c:v>395.51646029835899</c:v>
                </c:pt>
                <c:pt idx="6209">
                  <c:v>395.58017106838099</c:v>
                </c:pt>
                <c:pt idx="6210">
                  <c:v>395.64388183840299</c:v>
                </c:pt>
                <c:pt idx="6211">
                  <c:v>395.70759260842499</c:v>
                </c:pt>
                <c:pt idx="6212">
                  <c:v>395.77130337844801</c:v>
                </c:pt>
                <c:pt idx="6213">
                  <c:v>395.83501414847001</c:v>
                </c:pt>
                <c:pt idx="6214">
                  <c:v>395.89872491849201</c:v>
                </c:pt>
                <c:pt idx="6215">
                  <c:v>395.96243568851497</c:v>
                </c:pt>
                <c:pt idx="6216">
                  <c:v>396.02614645853703</c:v>
                </c:pt>
                <c:pt idx="6217">
                  <c:v>396.08985722855903</c:v>
                </c:pt>
                <c:pt idx="6218">
                  <c:v>396.15356799858102</c:v>
                </c:pt>
                <c:pt idx="6219">
                  <c:v>396.21727876860399</c:v>
                </c:pt>
                <c:pt idx="6220">
                  <c:v>396.28098953862599</c:v>
                </c:pt>
                <c:pt idx="6221">
                  <c:v>396.34470030864799</c:v>
                </c:pt>
                <c:pt idx="6222">
                  <c:v>396.40841107867101</c:v>
                </c:pt>
                <c:pt idx="6223">
                  <c:v>396.47212184869301</c:v>
                </c:pt>
                <c:pt idx="6224">
                  <c:v>396.53583261871501</c:v>
                </c:pt>
                <c:pt idx="6225">
                  <c:v>396.599543388737</c:v>
                </c:pt>
                <c:pt idx="6226">
                  <c:v>396.66325415876003</c:v>
                </c:pt>
                <c:pt idx="6227">
                  <c:v>396.72696492878202</c:v>
                </c:pt>
                <c:pt idx="6228">
                  <c:v>396.79067569880402</c:v>
                </c:pt>
                <c:pt idx="6229">
                  <c:v>396.85438646882699</c:v>
                </c:pt>
                <c:pt idx="6230">
                  <c:v>396.91809723884899</c:v>
                </c:pt>
                <c:pt idx="6231">
                  <c:v>396.98180800887098</c:v>
                </c:pt>
                <c:pt idx="6232">
                  <c:v>397.04551877889298</c:v>
                </c:pt>
                <c:pt idx="6233">
                  <c:v>397.10922954891601</c:v>
                </c:pt>
                <c:pt idx="6234">
                  <c:v>397.172940318938</c:v>
                </c:pt>
                <c:pt idx="6235">
                  <c:v>397.23665108896</c:v>
                </c:pt>
                <c:pt idx="6236">
                  <c:v>397.300361858982</c:v>
                </c:pt>
                <c:pt idx="6237">
                  <c:v>397.36407262900502</c:v>
                </c:pt>
                <c:pt idx="6238">
                  <c:v>397.42778339902702</c:v>
                </c:pt>
                <c:pt idx="6239">
                  <c:v>397.49149416904902</c:v>
                </c:pt>
                <c:pt idx="6240">
                  <c:v>397.55520493907198</c:v>
                </c:pt>
                <c:pt idx="6241">
                  <c:v>397.61891570909398</c:v>
                </c:pt>
                <c:pt idx="6242">
                  <c:v>397.68262647911598</c:v>
                </c:pt>
                <c:pt idx="6243">
                  <c:v>397.74633724913798</c:v>
                </c:pt>
                <c:pt idx="6244">
                  <c:v>397.810048019161</c:v>
                </c:pt>
                <c:pt idx="6245">
                  <c:v>397.873758789183</c:v>
                </c:pt>
                <c:pt idx="6246">
                  <c:v>397.937469559205</c:v>
                </c:pt>
                <c:pt idx="6247">
                  <c:v>398.00118032922802</c:v>
                </c:pt>
                <c:pt idx="6248">
                  <c:v>398.06489109925002</c:v>
                </c:pt>
                <c:pt idx="6249">
                  <c:v>398.12860186927202</c:v>
                </c:pt>
                <c:pt idx="6250">
                  <c:v>398.19231263929402</c:v>
                </c:pt>
                <c:pt idx="6251">
                  <c:v>398.25602340931698</c:v>
                </c:pt>
                <c:pt idx="6252">
                  <c:v>398.31973417933898</c:v>
                </c:pt>
                <c:pt idx="6253">
                  <c:v>398.38344494936098</c:v>
                </c:pt>
                <c:pt idx="6254">
                  <c:v>398.447155719384</c:v>
                </c:pt>
                <c:pt idx="6255">
                  <c:v>398.510866489406</c:v>
                </c:pt>
                <c:pt idx="6256">
                  <c:v>398.574577259428</c:v>
                </c:pt>
                <c:pt idx="6257">
                  <c:v>398.63828802945</c:v>
                </c:pt>
                <c:pt idx="6258">
                  <c:v>398.70199879947302</c:v>
                </c:pt>
                <c:pt idx="6259">
                  <c:v>398.76570956949502</c:v>
                </c:pt>
                <c:pt idx="6260">
                  <c:v>398.82942033951701</c:v>
                </c:pt>
                <c:pt idx="6261">
                  <c:v>398.89313110953998</c:v>
                </c:pt>
                <c:pt idx="6262">
                  <c:v>398.95684187956198</c:v>
                </c:pt>
                <c:pt idx="6263">
                  <c:v>399.02055264958398</c:v>
                </c:pt>
                <c:pt idx="6264">
                  <c:v>399.08426341960597</c:v>
                </c:pt>
                <c:pt idx="6265">
                  <c:v>399.147974189629</c:v>
                </c:pt>
                <c:pt idx="6266">
                  <c:v>399.211684959651</c:v>
                </c:pt>
                <c:pt idx="6267">
                  <c:v>399.27539572967299</c:v>
                </c:pt>
                <c:pt idx="6268">
                  <c:v>399.33910649969602</c:v>
                </c:pt>
                <c:pt idx="6269">
                  <c:v>399.40281726971801</c:v>
                </c:pt>
                <c:pt idx="6270">
                  <c:v>399.46652803974001</c:v>
                </c:pt>
                <c:pt idx="6271">
                  <c:v>399.53023880976201</c:v>
                </c:pt>
                <c:pt idx="6272">
                  <c:v>399.59394957978498</c:v>
                </c:pt>
                <c:pt idx="6273">
                  <c:v>399.65766034980697</c:v>
                </c:pt>
                <c:pt idx="6274">
                  <c:v>399.72137111982897</c:v>
                </c:pt>
                <c:pt idx="6275">
                  <c:v>399.78508188985199</c:v>
                </c:pt>
                <c:pt idx="6276">
                  <c:v>399.84879265987399</c:v>
                </c:pt>
                <c:pt idx="6277">
                  <c:v>399.91250342989599</c:v>
                </c:pt>
                <c:pt idx="6278">
                  <c:v>399.97621419991799</c:v>
                </c:pt>
                <c:pt idx="6279">
                  <c:v>400.03992496994101</c:v>
                </c:pt>
                <c:pt idx="6280">
                  <c:v>400.10363573996301</c:v>
                </c:pt>
                <c:pt idx="6281">
                  <c:v>400.16734650998501</c:v>
                </c:pt>
                <c:pt idx="6282">
                  <c:v>400.23105728000701</c:v>
                </c:pt>
                <c:pt idx="6283">
                  <c:v>400.29476805002997</c:v>
                </c:pt>
                <c:pt idx="6284">
                  <c:v>400.35847882005203</c:v>
                </c:pt>
                <c:pt idx="6285">
                  <c:v>400.42218959007403</c:v>
                </c:pt>
                <c:pt idx="6286">
                  <c:v>400.48590036009699</c:v>
                </c:pt>
                <c:pt idx="6287">
                  <c:v>400.54961113011899</c:v>
                </c:pt>
                <c:pt idx="6288">
                  <c:v>400.61332190014099</c:v>
                </c:pt>
                <c:pt idx="6289">
                  <c:v>400.67703267016299</c:v>
                </c:pt>
                <c:pt idx="6290">
                  <c:v>400.74074344018601</c:v>
                </c:pt>
                <c:pt idx="6291">
                  <c:v>400.80445421020801</c:v>
                </c:pt>
                <c:pt idx="6292">
                  <c:v>400.86816498023001</c:v>
                </c:pt>
                <c:pt idx="6293">
                  <c:v>400.93187575025303</c:v>
                </c:pt>
                <c:pt idx="6294">
                  <c:v>400.99558652027503</c:v>
                </c:pt>
                <c:pt idx="6295">
                  <c:v>401.05929729029702</c:v>
                </c:pt>
                <c:pt idx="6296">
                  <c:v>401.12300806031902</c:v>
                </c:pt>
                <c:pt idx="6297">
                  <c:v>401.18671883034199</c:v>
                </c:pt>
                <c:pt idx="6298">
                  <c:v>401.25042960036399</c:v>
                </c:pt>
                <c:pt idx="6299">
                  <c:v>401.31414037038599</c:v>
                </c:pt>
                <c:pt idx="6300">
                  <c:v>401.37785114040901</c:v>
                </c:pt>
                <c:pt idx="6301">
                  <c:v>401.44156191043101</c:v>
                </c:pt>
                <c:pt idx="6302">
                  <c:v>401.505272680453</c:v>
                </c:pt>
                <c:pt idx="6303">
                  <c:v>401.568983450475</c:v>
                </c:pt>
                <c:pt idx="6304">
                  <c:v>401.63269422049802</c:v>
                </c:pt>
                <c:pt idx="6305">
                  <c:v>401.69640499052002</c:v>
                </c:pt>
                <c:pt idx="6306">
                  <c:v>401.76011576054202</c:v>
                </c:pt>
                <c:pt idx="6307">
                  <c:v>401.82382653056499</c:v>
                </c:pt>
                <c:pt idx="6308">
                  <c:v>401.88753730058698</c:v>
                </c:pt>
                <c:pt idx="6309">
                  <c:v>401.95124807060898</c:v>
                </c:pt>
                <c:pt idx="6310">
                  <c:v>402.01495884063098</c:v>
                </c:pt>
                <c:pt idx="6311">
                  <c:v>402.078669610654</c:v>
                </c:pt>
                <c:pt idx="6312">
                  <c:v>402.142380380676</c:v>
                </c:pt>
                <c:pt idx="6313">
                  <c:v>402.206091150698</c:v>
                </c:pt>
                <c:pt idx="6314">
                  <c:v>402.26980192072102</c:v>
                </c:pt>
                <c:pt idx="6315">
                  <c:v>402.33351269074302</c:v>
                </c:pt>
                <c:pt idx="6316">
                  <c:v>402.39722346076502</c:v>
                </c:pt>
                <c:pt idx="6317">
                  <c:v>402.46093423078702</c:v>
                </c:pt>
                <c:pt idx="6318">
                  <c:v>402.52464500080998</c:v>
                </c:pt>
                <c:pt idx="6319">
                  <c:v>402.58835577083198</c:v>
                </c:pt>
                <c:pt idx="6320">
                  <c:v>402.65206654085398</c:v>
                </c:pt>
                <c:pt idx="6321">
                  <c:v>402.715777310877</c:v>
                </c:pt>
                <c:pt idx="6322">
                  <c:v>402.779488080899</c:v>
                </c:pt>
                <c:pt idx="6323">
                  <c:v>402.843198850921</c:v>
                </c:pt>
                <c:pt idx="6324">
                  <c:v>402.906909620943</c:v>
                </c:pt>
                <c:pt idx="6325">
                  <c:v>402.97062039096602</c:v>
                </c:pt>
                <c:pt idx="6326">
                  <c:v>403.03433116098802</c:v>
                </c:pt>
                <c:pt idx="6327">
                  <c:v>403.09804193101002</c:v>
                </c:pt>
                <c:pt idx="6328">
                  <c:v>403.16175270103201</c:v>
                </c:pt>
                <c:pt idx="6329">
                  <c:v>403.22546347105498</c:v>
                </c:pt>
                <c:pt idx="6330">
                  <c:v>403.28917424107698</c:v>
                </c:pt>
                <c:pt idx="6331">
                  <c:v>403.35288501109898</c:v>
                </c:pt>
                <c:pt idx="6332">
                  <c:v>403.416595781122</c:v>
                </c:pt>
                <c:pt idx="6333">
                  <c:v>403.480306551144</c:v>
                </c:pt>
                <c:pt idx="6334">
                  <c:v>403.544017321166</c:v>
                </c:pt>
                <c:pt idx="6335">
                  <c:v>403.60772809118799</c:v>
                </c:pt>
                <c:pt idx="6336">
                  <c:v>403.67143886121102</c:v>
                </c:pt>
                <c:pt idx="6337">
                  <c:v>403.73514963123301</c:v>
                </c:pt>
                <c:pt idx="6338">
                  <c:v>403.79886040125501</c:v>
                </c:pt>
                <c:pt idx="6339">
                  <c:v>403.86257117127798</c:v>
                </c:pt>
                <c:pt idx="6340">
                  <c:v>403.92628194129998</c:v>
                </c:pt>
                <c:pt idx="6341">
                  <c:v>403.98999271132197</c:v>
                </c:pt>
                <c:pt idx="6342">
                  <c:v>404.05370348134397</c:v>
                </c:pt>
                <c:pt idx="6343">
                  <c:v>404.11741425136699</c:v>
                </c:pt>
                <c:pt idx="6344">
                  <c:v>404.18112502138899</c:v>
                </c:pt>
                <c:pt idx="6345">
                  <c:v>404.24483579141099</c:v>
                </c:pt>
                <c:pt idx="6346">
                  <c:v>404.30854656143401</c:v>
                </c:pt>
                <c:pt idx="6347">
                  <c:v>404.37225733145601</c:v>
                </c:pt>
                <c:pt idx="6348">
                  <c:v>404.43596810147801</c:v>
                </c:pt>
                <c:pt idx="6349">
                  <c:v>404.49967887150001</c:v>
                </c:pt>
                <c:pt idx="6350">
                  <c:v>404.56338964152297</c:v>
                </c:pt>
                <c:pt idx="6351">
                  <c:v>404.62710041154497</c:v>
                </c:pt>
                <c:pt idx="6352">
                  <c:v>404.69081118156703</c:v>
                </c:pt>
                <c:pt idx="6353">
                  <c:v>404.75452195158999</c:v>
                </c:pt>
                <c:pt idx="6354">
                  <c:v>404.81823272161199</c:v>
                </c:pt>
                <c:pt idx="6355">
                  <c:v>404.88194349163399</c:v>
                </c:pt>
                <c:pt idx="6356">
                  <c:v>404.94565426165599</c:v>
                </c:pt>
                <c:pt idx="6357">
                  <c:v>405.00936503167901</c:v>
                </c:pt>
                <c:pt idx="6358">
                  <c:v>405.07307580170101</c:v>
                </c:pt>
                <c:pt idx="6359">
                  <c:v>405.13678657172301</c:v>
                </c:pt>
                <c:pt idx="6360">
                  <c:v>405.20049734174597</c:v>
                </c:pt>
                <c:pt idx="6361">
                  <c:v>405.26420811176803</c:v>
                </c:pt>
                <c:pt idx="6362">
                  <c:v>405.32791888179003</c:v>
                </c:pt>
                <c:pt idx="6363">
                  <c:v>405.39162965181202</c:v>
                </c:pt>
                <c:pt idx="6364">
                  <c:v>405.45534042183499</c:v>
                </c:pt>
                <c:pt idx="6365">
                  <c:v>405.51905119185699</c:v>
                </c:pt>
                <c:pt idx="6366">
                  <c:v>405.58276196187899</c:v>
                </c:pt>
                <c:pt idx="6367">
                  <c:v>405.64647273190201</c:v>
                </c:pt>
                <c:pt idx="6368">
                  <c:v>405.71018350192401</c:v>
                </c:pt>
                <c:pt idx="6369">
                  <c:v>405.77389427194601</c:v>
                </c:pt>
                <c:pt idx="6370">
                  <c:v>405.837605041968</c:v>
                </c:pt>
                <c:pt idx="6371">
                  <c:v>405.90131581199103</c:v>
                </c:pt>
                <c:pt idx="6372">
                  <c:v>405.96502658201302</c:v>
                </c:pt>
                <c:pt idx="6373">
                  <c:v>406.02873735203502</c:v>
                </c:pt>
                <c:pt idx="6374">
                  <c:v>406.09244812205799</c:v>
                </c:pt>
                <c:pt idx="6375">
                  <c:v>406.15615889207999</c:v>
                </c:pt>
                <c:pt idx="6376">
                  <c:v>406.21986966210198</c:v>
                </c:pt>
                <c:pt idx="6377">
                  <c:v>406.28358043212398</c:v>
                </c:pt>
                <c:pt idx="6378">
                  <c:v>406.34729120214701</c:v>
                </c:pt>
                <c:pt idx="6379">
                  <c:v>406.411001972169</c:v>
                </c:pt>
                <c:pt idx="6380">
                  <c:v>406.474712742191</c:v>
                </c:pt>
                <c:pt idx="6381">
                  <c:v>406.538423512213</c:v>
                </c:pt>
                <c:pt idx="6382">
                  <c:v>406.60213428223602</c:v>
                </c:pt>
                <c:pt idx="6383">
                  <c:v>406.66584505225802</c:v>
                </c:pt>
                <c:pt idx="6384">
                  <c:v>406.72955582228002</c:v>
                </c:pt>
                <c:pt idx="6385">
                  <c:v>406.79326659230298</c:v>
                </c:pt>
                <c:pt idx="6386">
                  <c:v>406.85697736232498</c:v>
                </c:pt>
                <c:pt idx="6387">
                  <c:v>406.92068813234698</c:v>
                </c:pt>
                <c:pt idx="6388">
                  <c:v>406.98439890236898</c:v>
                </c:pt>
                <c:pt idx="6389">
                  <c:v>407.048109672392</c:v>
                </c:pt>
                <c:pt idx="6390">
                  <c:v>407.111820442414</c:v>
                </c:pt>
                <c:pt idx="6391">
                  <c:v>407.175531212436</c:v>
                </c:pt>
                <c:pt idx="6392">
                  <c:v>407.23924198245902</c:v>
                </c:pt>
                <c:pt idx="6393">
                  <c:v>407.30295275248102</c:v>
                </c:pt>
                <c:pt idx="6394">
                  <c:v>407.36666352250302</c:v>
                </c:pt>
                <c:pt idx="6395">
                  <c:v>407.43037429252502</c:v>
                </c:pt>
                <c:pt idx="6396">
                  <c:v>407.49408506254798</c:v>
                </c:pt>
                <c:pt idx="6397">
                  <c:v>407.55779583256998</c:v>
                </c:pt>
                <c:pt idx="6398">
                  <c:v>407.62150660259198</c:v>
                </c:pt>
                <c:pt idx="6399">
                  <c:v>407.685217372615</c:v>
                </c:pt>
                <c:pt idx="6400">
                  <c:v>407.748928142637</c:v>
                </c:pt>
                <c:pt idx="6401">
                  <c:v>407.812638912659</c:v>
                </c:pt>
                <c:pt idx="6402">
                  <c:v>407.876349682681</c:v>
                </c:pt>
                <c:pt idx="6403">
                  <c:v>407.94006045270402</c:v>
                </c:pt>
                <c:pt idx="6404">
                  <c:v>408.00377122272602</c:v>
                </c:pt>
                <c:pt idx="6405">
                  <c:v>408.06748199274801</c:v>
                </c:pt>
                <c:pt idx="6406">
                  <c:v>408.13119276277098</c:v>
                </c:pt>
                <c:pt idx="6407">
                  <c:v>408.19490353279298</c:v>
                </c:pt>
                <c:pt idx="6408">
                  <c:v>408.25861430281498</c:v>
                </c:pt>
                <c:pt idx="6409">
                  <c:v>408.32232507283697</c:v>
                </c:pt>
                <c:pt idx="6410">
                  <c:v>408.38603584286</c:v>
                </c:pt>
                <c:pt idx="6411">
                  <c:v>408.449746612882</c:v>
                </c:pt>
                <c:pt idx="6412">
                  <c:v>408.51345738290399</c:v>
                </c:pt>
                <c:pt idx="6413">
                  <c:v>408.57716815292702</c:v>
                </c:pt>
                <c:pt idx="6414">
                  <c:v>408.64087892294901</c:v>
                </c:pt>
                <c:pt idx="6415">
                  <c:v>408.70458969297101</c:v>
                </c:pt>
                <c:pt idx="6416">
                  <c:v>408.76830046299301</c:v>
                </c:pt>
                <c:pt idx="6417">
                  <c:v>408.83201123301598</c:v>
                </c:pt>
                <c:pt idx="6418">
                  <c:v>408.89572200303797</c:v>
                </c:pt>
                <c:pt idx="6419">
                  <c:v>408.95943277305997</c:v>
                </c:pt>
                <c:pt idx="6420">
                  <c:v>409.02314354308299</c:v>
                </c:pt>
                <c:pt idx="6421">
                  <c:v>409.08685431310499</c:v>
                </c:pt>
                <c:pt idx="6422">
                  <c:v>409.15056508312699</c:v>
                </c:pt>
                <c:pt idx="6423">
                  <c:v>409.21427585314899</c:v>
                </c:pt>
                <c:pt idx="6424">
                  <c:v>409.27798662317201</c:v>
                </c:pt>
                <c:pt idx="6425">
                  <c:v>409.34169739319401</c:v>
                </c:pt>
                <c:pt idx="6426">
                  <c:v>409.40540816321601</c:v>
                </c:pt>
                <c:pt idx="6427">
                  <c:v>409.46911893323801</c:v>
                </c:pt>
                <c:pt idx="6428">
                  <c:v>409.53282970326097</c:v>
                </c:pt>
                <c:pt idx="6429">
                  <c:v>409.59654047328303</c:v>
                </c:pt>
                <c:pt idx="6430">
                  <c:v>409.66025124330503</c:v>
                </c:pt>
                <c:pt idx="6431">
                  <c:v>409.72396201332799</c:v>
                </c:pt>
                <c:pt idx="6432">
                  <c:v>409.78767278334999</c:v>
                </c:pt>
                <c:pt idx="6433">
                  <c:v>409.85138355337199</c:v>
                </c:pt>
                <c:pt idx="6434">
                  <c:v>409.91509432339399</c:v>
                </c:pt>
                <c:pt idx="6435">
                  <c:v>409.97880509341701</c:v>
                </c:pt>
                <c:pt idx="6436">
                  <c:v>410.04251586343901</c:v>
                </c:pt>
                <c:pt idx="6437">
                  <c:v>410.10622663346101</c:v>
                </c:pt>
                <c:pt idx="6438">
                  <c:v>410.16993740348403</c:v>
                </c:pt>
                <c:pt idx="6439">
                  <c:v>410.23364817350603</c:v>
                </c:pt>
                <c:pt idx="6440">
                  <c:v>410.29735894352802</c:v>
                </c:pt>
                <c:pt idx="6441">
                  <c:v>410.36106971355002</c:v>
                </c:pt>
                <c:pt idx="6442">
                  <c:v>410.42478048357299</c:v>
                </c:pt>
                <c:pt idx="6443">
                  <c:v>410.48849125359499</c:v>
                </c:pt>
                <c:pt idx="6444">
                  <c:v>410.55220202361699</c:v>
                </c:pt>
                <c:pt idx="6445">
                  <c:v>410.61591279364001</c:v>
                </c:pt>
                <c:pt idx="6446">
                  <c:v>410.67962356366201</c:v>
                </c:pt>
                <c:pt idx="6447">
                  <c:v>410.743334333684</c:v>
                </c:pt>
                <c:pt idx="6448">
                  <c:v>410.807045103706</c:v>
                </c:pt>
                <c:pt idx="6449">
                  <c:v>410.87075587372902</c:v>
                </c:pt>
                <c:pt idx="6450">
                  <c:v>410.93446664375102</c:v>
                </c:pt>
                <c:pt idx="6451">
                  <c:v>410.99817741377302</c:v>
                </c:pt>
                <c:pt idx="6452">
                  <c:v>411.06188818379599</c:v>
                </c:pt>
                <c:pt idx="6453">
                  <c:v>411.12559895381798</c:v>
                </c:pt>
                <c:pt idx="6454">
                  <c:v>411.18930972383998</c:v>
                </c:pt>
                <c:pt idx="6455">
                  <c:v>411.25302049386198</c:v>
                </c:pt>
                <c:pt idx="6456">
                  <c:v>411.316731263885</c:v>
                </c:pt>
                <c:pt idx="6457">
                  <c:v>411.380442033907</c:v>
                </c:pt>
                <c:pt idx="6458">
                  <c:v>411.444152803929</c:v>
                </c:pt>
                <c:pt idx="6459">
                  <c:v>411.50786357395202</c:v>
                </c:pt>
                <c:pt idx="6460">
                  <c:v>411.57157434397402</c:v>
                </c:pt>
                <c:pt idx="6461">
                  <c:v>411.63528511399602</c:v>
                </c:pt>
                <c:pt idx="6462">
                  <c:v>411.69899588401802</c:v>
                </c:pt>
                <c:pt idx="6463">
                  <c:v>411.76270665404098</c:v>
                </c:pt>
                <c:pt idx="6464">
                  <c:v>411.82641742406298</c:v>
                </c:pt>
                <c:pt idx="6465">
                  <c:v>411.89012819408498</c:v>
                </c:pt>
                <c:pt idx="6466">
                  <c:v>411.953838964108</c:v>
                </c:pt>
                <c:pt idx="6467">
                  <c:v>412.01754973413</c:v>
                </c:pt>
                <c:pt idx="6468">
                  <c:v>412.081260504152</c:v>
                </c:pt>
                <c:pt idx="6469">
                  <c:v>412.144971274174</c:v>
                </c:pt>
                <c:pt idx="6470">
                  <c:v>412.20868204419702</c:v>
                </c:pt>
                <c:pt idx="6471">
                  <c:v>412.27239281421902</c:v>
                </c:pt>
                <c:pt idx="6472">
                  <c:v>412.33610358424102</c:v>
                </c:pt>
                <c:pt idx="6473">
                  <c:v>412.39981435426301</c:v>
                </c:pt>
                <c:pt idx="6474">
                  <c:v>412.46352512428598</c:v>
                </c:pt>
                <c:pt idx="6475">
                  <c:v>412.52723589430798</c:v>
                </c:pt>
                <c:pt idx="6476">
                  <c:v>412.59094666432998</c:v>
                </c:pt>
                <c:pt idx="6477">
                  <c:v>412.654657434353</c:v>
                </c:pt>
                <c:pt idx="6478">
                  <c:v>412.718368204375</c:v>
                </c:pt>
                <c:pt idx="6479">
                  <c:v>412.782078974397</c:v>
                </c:pt>
                <c:pt idx="6480">
                  <c:v>412.84578974441899</c:v>
                </c:pt>
                <c:pt idx="6481">
                  <c:v>412.90950051444202</c:v>
                </c:pt>
                <c:pt idx="6482">
                  <c:v>412.97321128446401</c:v>
                </c:pt>
                <c:pt idx="6483">
                  <c:v>413.03692205448601</c:v>
                </c:pt>
                <c:pt idx="6484">
                  <c:v>413.10063282450898</c:v>
                </c:pt>
                <c:pt idx="6485">
                  <c:v>413.16434359453098</c:v>
                </c:pt>
                <c:pt idx="6486">
                  <c:v>413.22805436455297</c:v>
                </c:pt>
                <c:pt idx="6487">
                  <c:v>413.29176513457497</c:v>
                </c:pt>
                <c:pt idx="6488">
                  <c:v>413.35547590459799</c:v>
                </c:pt>
                <c:pt idx="6489">
                  <c:v>413.41918667461999</c:v>
                </c:pt>
                <c:pt idx="6490">
                  <c:v>413.48289744464199</c:v>
                </c:pt>
                <c:pt idx="6491">
                  <c:v>413.54660821466501</c:v>
                </c:pt>
                <c:pt idx="6492">
                  <c:v>413.61031898468701</c:v>
                </c:pt>
                <c:pt idx="6493">
                  <c:v>413.67402975470901</c:v>
                </c:pt>
                <c:pt idx="6494">
                  <c:v>413.73774052473101</c:v>
                </c:pt>
                <c:pt idx="6495">
                  <c:v>413.80145129475397</c:v>
                </c:pt>
                <c:pt idx="6496">
                  <c:v>413.86516206477597</c:v>
                </c:pt>
                <c:pt idx="6497">
                  <c:v>413.92887283479803</c:v>
                </c:pt>
                <c:pt idx="6498">
                  <c:v>413.99258360482099</c:v>
                </c:pt>
                <c:pt idx="6499">
                  <c:v>414.05629437484299</c:v>
                </c:pt>
                <c:pt idx="6500">
                  <c:v>414.12000514486499</c:v>
                </c:pt>
                <c:pt idx="6501">
                  <c:v>414.18371591488699</c:v>
                </c:pt>
                <c:pt idx="6502">
                  <c:v>414.24742668491001</c:v>
                </c:pt>
                <c:pt idx="6503">
                  <c:v>414.31113745493201</c:v>
                </c:pt>
                <c:pt idx="6504">
                  <c:v>414.37484822495401</c:v>
                </c:pt>
                <c:pt idx="6505">
                  <c:v>414.43855899497697</c:v>
                </c:pt>
                <c:pt idx="6506">
                  <c:v>414.50226976499903</c:v>
                </c:pt>
                <c:pt idx="6507">
                  <c:v>414.56598053502103</c:v>
                </c:pt>
                <c:pt idx="6508">
                  <c:v>414.62969130504302</c:v>
                </c:pt>
                <c:pt idx="6509">
                  <c:v>414.69340207506599</c:v>
                </c:pt>
                <c:pt idx="6510">
                  <c:v>414.75711284508799</c:v>
                </c:pt>
                <c:pt idx="6511">
                  <c:v>414.82082361510999</c:v>
                </c:pt>
                <c:pt idx="6512">
                  <c:v>414.88453438513301</c:v>
                </c:pt>
                <c:pt idx="6513">
                  <c:v>414.94824515515501</c:v>
                </c:pt>
                <c:pt idx="6514">
                  <c:v>415.01195592517701</c:v>
                </c:pt>
                <c:pt idx="6515">
                  <c:v>415.075666695199</c:v>
                </c:pt>
                <c:pt idx="6516">
                  <c:v>415.13937746522203</c:v>
                </c:pt>
                <c:pt idx="6517">
                  <c:v>415.20308823524402</c:v>
                </c:pt>
                <c:pt idx="6518">
                  <c:v>415.26679900526602</c:v>
                </c:pt>
                <c:pt idx="6519">
                  <c:v>415.33050977528899</c:v>
                </c:pt>
                <c:pt idx="6520">
                  <c:v>415.39422054531099</c:v>
                </c:pt>
                <c:pt idx="6521">
                  <c:v>415.45793131533298</c:v>
                </c:pt>
                <c:pt idx="6522">
                  <c:v>415.52164208535498</c:v>
                </c:pt>
                <c:pt idx="6523">
                  <c:v>415.58535285537801</c:v>
                </c:pt>
                <c:pt idx="6524">
                  <c:v>415.6490636254</c:v>
                </c:pt>
                <c:pt idx="6525">
                  <c:v>415.712774395422</c:v>
                </c:pt>
                <c:pt idx="6526">
                  <c:v>415.776485165444</c:v>
                </c:pt>
                <c:pt idx="6527">
                  <c:v>415.84019593546702</c:v>
                </c:pt>
                <c:pt idx="6528">
                  <c:v>415.90390670548902</c:v>
                </c:pt>
                <c:pt idx="6529">
                  <c:v>415.96761747551102</c:v>
                </c:pt>
                <c:pt idx="6530">
                  <c:v>416.03132824553398</c:v>
                </c:pt>
                <c:pt idx="6531">
                  <c:v>416.09503901555598</c:v>
                </c:pt>
                <c:pt idx="6532">
                  <c:v>416.15874978557798</c:v>
                </c:pt>
                <c:pt idx="6533">
                  <c:v>416.22246055559998</c:v>
                </c:pt>
                <c:pt idx="6534">
                  <c:v>416.286171325623</c:v>
                </c:pt>
                <c:pt idx="6535">
                  <c:v>416.349882095645</c:v>
                </c:pt>
                <c:pt idx="6536">
                  <c:v>416.413592865667</c:v>
                </c:pt>
                <c:pt idx="6537">
                  <c:v>416.47730363569002</c:v>
                </c:pt>
                <c:pt idx="6538">
                  <c:v>416.54101440571202</c:v>
                </c:pt>
                <c:pt idx="6539">
                  <c:v>416.60472517573402</c:v>
                </c:pt>
                <c:pt idx="6540">
                  <c:v>416.66843594575602</c:v>
                </c:pt>
                <c:pt idx="6541">
                  <c:v>416.73214671577898</c:v>
                </c:pt>
                <c:pt idx="6542">
                  <c:v>416.79585748580098</c:v>
                </c:pt>
                <c:pt idx="6543">
                  <c:v>416.85956825582298</c:v>
                </c:pt>
                <c:pt idx="6544">
                  <c:v>416.923279025846</c:v>
                </c:pt>
                <c:pt idx="6545">
                  <c:v>416.986989795868</c:v>
                </c:pt>
                <c:pt idx="6546">
                  <c:v>417.05070056589</c:v>
                </c:pt>
                <c:pt idx="6547">
                  <c:v>417.114411335912</c:v>
                </c:pt>
                <c:pt idx="6548">
                  <c:v>417.17812210593502</c:v>
                </c:pt>
                <c:pt idx="6549">
                  <c:v>417.24183287595702</c:v>
                </c:pt>
                <c:pt idx="6550">
                  <c:v>417.30554364597901</c:v>
                </c:pt>
                <c:pt idx="6551">
                  <c:v>417.36925441600198</c:v>
                </c:pt>
                <c:pt idx="6552">
                  <c:v>417.43296518602398</c:v>
                </c:pt>
                <c:pt idx="6553">
                  <c:v>417.49667595604598</c:v>
                </c:pt>
                <c:pt idx="6554">
                  <c:v>417.56038672606797</c:v>
                </c:pt>
                <c:pt idx="6555">
                  <c:v>417.624097496091</c:v>
                </c:pt>
                <c:pt idx="6556">
                  <c:v>417.687808266113</c:v>
                </c:pt>
                <c:pt idx="6557">
                  <c:v>417.75151903613499</c:v>
                </c:pt>
                <c:pt idx="6558">
                  <c:v>417.81522980615802</c:v>
                </c:pt>
                <c:pt idx="6559">
                  <c:v>417.87894057618001</c:v>
                </c:pt>
                <c:pt idx="6560">
                  <c:v>417.94265134620201</c:v>
                </c:pt>
                <c:pt idx="6561">
                  <c:v>418.00636211622401</c:v>
                </c:pt>
                <c:pt idx="6562">
                  <c:v>418.07007288624698</c:v>
                </c:pt>
                <c:pt idx="6563">
                  <c:v>418.13378365626897</c:v>
                </c:pt>
                <c:pt idx="6564">
                  <c:v>418.19749442629097</c:v>
                </c:pt>
                <c:pt idx="6565">
                  <c:v>418.26120519631399</c:v>
                </c:pt>
                <c:pt idx="6566">
                  <c:v>418.32491596633599</c:v>
                </c:pt>
                <c:pt idx="6567">
                  <c:v>418.38862673635799</c:v>
                </c:pt>
                <c:pt idx="6568">
                  <c:v>418.45233750637999</c:v>
                </c:pt>
                <c:pt idx="6569">
                  <c:v>418.51604827640301</c:v>
                </c:pt>
                <c:pt idx="6570">
                  <c:v>418.57975904642501</c:v>
                </c:pt>
                <c:pt idx="6571">
                  <c:v>418.64346981644701</c:v>
                </c:pt>
                <c:pt idx="6572">
                  <c:v>418.70718058646901</c:v>
                </c:pt>
                <c:pt idx="6573">
                  <c:v>418.77089135649197</c:v>
                </c:pt>
                <c:pt idx="6574">
                  <c:v>418.83460212651403</c:v>
                </c:pt>
                <c:pt idx="6575">
                  <c:v>418.89831289653603</c:v>
                </c:pt>
                <c:pt idx="6576">
                  <c:v>418.96202366655899</c:v>
                </c:pt>
                <c:pt idx="6577">
                  <c:v>419.02573443658099</c:v>
                </c:pt>
                <c:pt idx="6578">
                  <c:v>419.08944520660299</c:v>
                </c:pt>
                <c:pt idx="6579">
                  <c:v>419.15315597662499</c:v>
                </c:pt>
                <c:pt idx="6580">
                  <c:v>419.21686674664801</c:v>
                </c:pt>
                <c:pt idx="6581">
                  <c:v>419.28057751667001</c:v>
                </c:pt>
                <c:pt idx="6582">
                  <c:v>419.34428828669201</c:v>
                </c:pt>
                <c:pt idx="6583">
                  <c:v>419.40799905671503</c:v>
                </c:pt>
                <c:pt idx="6584">
                  <c:v>419.47170982673703</c:v>
                </c:pt>
                <c:pt idx="6585">
                  <c:v>419.53542059675902</c:v>
                </c:pt>
                <c:pt idx="6586">
                  <c:v>419.59913136678102</c:v>
                </c:pt>
                <c:pt idx="6587">
                  <c:v>419.66284213680399</c:v>
                </c:pt>
                <c:pt idx="6588">
                  <c:v>419.72655290682599</c:v>
                </c:pt>
                <c:pt idx="6589">
                  <c:v>419.79026367684799</c:v>
                </c:pt>
                <c:pt idx="6590">
                  <c:v>419.85397444687101</c:v>
                </c:pt>
                <c:pt idx="6591">
                  <c:v>419.91768521689301</c:v>
                </c:pt>
                <c:pt idx="6592">
                  <c:v>419.981395986915</c:v>
                </c:pt>
                <c:pt idx="6593">
                  <c:v>420.045106756937</c:v>
                </c:pt>
                <c:pt idx="6594">
                  <c:v>420.10881752696002</c:v>
                </c:pt>
                <c:pt idx="6595">
                  <c:v>420.17252829698202</c:v>
                </c:pt>
                <c:pt idx="6596">
                  <c:v>420.23623906700402</c:v>
                </c:pt>
                <c:pt idx="6597">
                  <c:v>420.29994983702699</c:v>
                </c:pt>
                <c:pt idx="6598">
                  <c:v>420.36366060704898</c:v>
                </c:pt>
                <c:pt idx="6599">
                  <c:v>420.42737137707098</c:v>
                </c:pt>
                <c:pt idx="6600">
                  <c:v>420.49108214709298</c:v>
                </c:pt>
                <c:pt idx="6601">
                  <c:v>420.554792917116</c:v>
                </c:pt>
                <c:pt idx="6602">
                  <c:v>420.618503687138</c:v>
                </c:pt>
                <c:pt idx="6603">
                  <c:v>420.68221445716</c:v>
                </c:pt>
                <c:pt idx="6604">
                  <c:v>420.74592522718302</c:v>
                </c:pt>
                <c:pt idx="6605">
                  <c:v>420.80963599720502</c:v>
                </c:pt>
                <c:pt idx="6606">
                  <c:v>420.87334676722702</c:v>
                </c:pt>
                <c:pt idx="6607">
                  <c:v>420.93705753724902</c:v>
                </c:pt>
                <c:pt idx="6608">
                  <c:v>421.00076830727198</c:v>
                </c:pt>
                <c:pt idx="6609">
                  <c:v>421.06447907729398</c:v>
                </c:pt>
                <c:pt idx="6610">
                  <c:v>421.12818984731598</c:v>
                </c:pt>
                <c:pt idx="6611">
                  <c:v>421.191900617339</c:v>
                </c:pt>
                <c:pt idx="6612">
                  <c:v>421.255611387361</c:v>
                </c:pt>
                <c:pt idx="6613">
                  <c:v>421.319322157383</c:v>
                </c:pt>
                <c:pt idx="6614">
                  <c:v>421.383032927405</c:v>
                </c:pt>
                <c:pt idx="6615">
                  <c:v>421.44674369742802</c:v>
                </c:pt>
                <c:pt idx="6616">
                  <c:v>421.51045446745002</c:v>
                </c:pt>
                <c:pt idx="6617">
                  <c:v>421.57416523747202</c:v>
                </c:pt>
                <c:pt idx="6618">
                  <c:v>421.63787600749401</c:v>
                </c:pt>
                <c:pt idx="6619">
                  <c:v>421.70158677751698</c:v>
                </c:pt>
                <c:pt idx="6620">
                  <c:v>421.76529754753898</c:v>
                </c:pt>
                <c:pt idx="6621">
                  <c:v>421.82900831756098</c:v>
                </c:pt>
                <c:pt idx="6622">
                  <c:v>421.892719087584</c:v>
                </c:pt>
                <c:pt idx="6623">
                  <c:v>421.956429857606</c:v>
                </c:pt>
                <c:pt idx="6624">
                  <c:v>422.020140627628</c:v>
                </c:pt>
                <c:pt idx="6625">
                  <c:v>422.08385139764999</c:v>
                </c:pt>
                <c:pt idx="6626">
                  <c:v>422.14756216767302</c:v>
                </c:pt>
                <c:pt idx="6627">
                  <c:v>422.21127293769501</c:v>
                </c:pt>
                <c:pt idx="6628">
                  <c:v>422.27498370771701</c:v>
                </c:pt>
                <c:pt idx="6629">
                  <c:v>422.33869447773998</c:v>
                </c:pt>
                <c:pt idx="6630">
                  <c:v>422.40240524776198</c:v>
                </c:pt>
                <c:pt idx="6631">
                  <c:v>422.46611601778397</c:v>
                </c:pt>
                <c:pt idx="6632">
                  <c:v>422.52982678780597</c:v>
                </c:pt>
                <c:pt idx="6633">
                  <c:v>422.59353755782899</c:v>
                </c:pt>
                <c:pt idx="6634">
                  <c:v>422.65724832785099</c:v>
                </c:pt>
                <c:pt idx="6635">
                  <c:v>422.72095909787299</c:v>
                </c:pt>
                <c:pt idx="6636">
                  <c:v>422.78466986789601</c:v>
                </c:pt>
                <c:pt idx="6637">
                  <c:v>422.84838063791801</c:v>
                </c:pt>
                <c:pt idx="6638">
                  <c:v>422.91209140794001</c:v>
                </c:pt>
                <c:pt idx="6639">
                  <c:v>422.97580217796201</c:v>
                </c:pt>
                <c:pt idx="6640">
                  <c:v>423.03951294798497</c:v>
                </c:pt>
                <c:pt idx="6641">
                  <c:v>423.10322371800697</c:v>
                </c:pt>
                <c:pt idx="6642">
                  <c:v>423.16693448802903</c:v>
                </c:pt>
                <c:pt idx="6643">
                  <c:v>423.23064525805199</c:v>
                </c:pt>
                <c:pt idx="6644">
                  <c:v>423.29435602807399</c:v>
                </c:pt>
                <c:pt idx="6645">
                  <c:v>423.35806679809599</c:v>
                </c:pt>
                <c:pt idx="6646">
                  <c:v>423.42177756811799</c:v>
                </c:pt>
                <c:pt idx="6647">
                  <c:v>423.48548833814101</c:v>
                </c:pt>
                <c:pt idx="6648">
                  <c:v>423.54919910816301</c:v>
                </c:pt>
                <c:pt idx="6649">
                  <c:v>423.61290987818501</c:v>
                </c:pt>
                <c:pt idx="6650">
                  <c:v>423.67662064820797</c:v>
                </c:pt>
                <c:pt idx="6651">
                  <c:v>423.74033141823003</c:v>
                </c:pt>
                <c:pt idx="6652">
                  <c:v>423.80404218825203</c:v>
                </c:pt>
                <c:pt idx="6653">
                  <c:v>423.86775295827402</c:v>
                </c:pt>
                <c:pt idx="6654">
                  <c:v>423.93146372829699</c:v>
                </c:pt>
                <c:pt idx="6655">
                  <c:v>423.99517449831899</c:v>
                </c:pt>
                <c:pt idx="6656">
                  <c:v>424.05888526834099</c:v>
                </c:pt>
                <c:pt idx="6657">
                  <c:v>424.12259603836401</c:v>
                </c:pt>
                <c:pt idx="6658">
                  <c:v>424.18630680838601</c:v>
                </c:pt>
                <c:pt idx="6659">
                  <c:v>424.25001757840801</c:v>
                </c:pt>
                <c:pt idx="6660">
                  <c:v>424.31372834843</c:v>
                </c:pt>
                <c:pt idx="6661">
                  <c:v>424.37743911845303</c:v>
                </c:pt>
                <c:pt idx="6662">
                  <c:v>424.44114988847502</c:v>
                </c:pt>
                <c:pt idx="6663">
                  <c:v>424.50486065849702</c:v>
                </c:pt>
                <c:pt idx="6664">
                  <c:v>424.56857142851999</c:v>
                </c:pt>
                <c:pt idx="6665">
                  <c:v>424.63228219854199</c:v>
                </c:pt>
                <c:pt idx="6666">
                  <c:v>424.69599296856398</c:v>
                </c:pt>
                <c:pt idx="6667">
                  <c:v>424.75970373858598</c:v>
                </c:pt>
                <c:pt idx="6668">
                  <c:v>424.82341450860901</c:v>
                </c:pt>
                <c:pt idx="6669">
                  <c:v>424.887125278631</c:v>
                </c:pt>
                <c:pt idx="6670">
                  <c:v>424.950836048653</c:v>
                </c:pt>
                <c:pt idx="6671">
                  <c:v>425.014546818675</c:v>
                </c:pt>
                <c:pt idx="6672">
                  <c:v>425.07825758869802</c:v>
                </c:pt>
                <c:pt idx="6673">
                  <c:v>425.14196835872002</c:v>
                </c:pt>
                <c:pt idx="6674">
                  <c:v>425.20567912874202</c:v>
                </c:pt>
                <c:pt idx="6675">
                  <c:v>425.26938989876498</c:v>
                </c:pt>
                <c:pt idx="6676">
                  <c:v>425.33310066878698</c:v>
                </c:pt>
                <c:pt idx="6677">
                  <c:v>425.39681143880898</c:v>
                </c:pt>
                <c:pt idx="6678">
                  <c:v>425.46052220883098</c:v>
                </c:pt>
                <c:pt idx="6679">
                  <c:v>425.524232978854</c:v>
                </c:pt>
                <c:pt idx="6680">
                  <c:v>425.587943748876</c:v>
                </c:pt>
                <c:pt idx="6681">
                  <c:v>425.651654518898</c:v>
                </c:pt>
                <c:pt idx="6682">
                  <c:v>425.71536528892102</c:v>
                </c:pt>
                <c:pt idx="6683">
                  <c:v>425.77907605894302</c:v>
                </c:pt>
                <c:pt idx="6684">
                  <c:v>425.84278682896502</c:v>
                </c:pt>
                <c:pt idx="6685">
                  <c:v>425.90649759898702</c:v>
                </c:pt>
                <c:pt idx="6686">
                  <c:v>425.97020836900998</c:v>
                </c:pt>
                <c:pt idx="6687">
                  <c:v>426.03391913903198</c:v>
                </c:pt>
                <c:pt idx="6688">
                  <c:v>426.09762990905398</c:v>
                </c:pt>
                <c:pt idx="6689">
                  <c:v>426.161340679077</c:v>
                </c:pt>
                <c:pt idx="6690">
                  <c:v>426.225051449099</c:v>
                </c:pt>
                <c:pt idx="6691">
                  <c:v>426.288762219121</c:v>
                </c:pt>
                <c:pt idx="6692">
                  <c:v>426.352472989143</c:v>
                </c:pt>
                <c:pt idx="6693">
                  <c:v>426.41618375916602</c:v>
                </c:pt>
                <c:pt idx="6694">
                  <c:v>426.47989452918802</c:v>
                </c:pt>
                <c:pt idx="6695">
                  <c:v>426.54360529921001</c:v>
                </c:pt>
                <c:pt idx="6696">
                  <c:v>426.60731606923298</c:v>
                </c:pt>
                <c:pt idx="6697">
                  <c:v>426.67102683925498</c:v>
                </c:pt>
                <c:pt idx="6698">
                  <c:v>426.73473760927698</c:v>
                </c:pt>
                <c:pt idx="6699">
                  <c:v>426.79844837929897</c:v>
                </c:pt>
                <c:pt idx="6700">
                  <c:v>426.862159149322</c:v>
                </c:pt>
                <c:pt idx="6701">
                  <c:v>426.925869919344</c:v>
                </c:pt>
                <c:pt idx="6702">
                  <c:v>426.98958068936599</c:v>
                </c:pt>
                <c:pt idx="6703">
                  <c:v>427.05329145938902</c:v>
                </c:pt>
                <c:pt idx="6704">
                  <c:v>427.11700222941101</c:v>
                </c:pt>
                <c:pt idx="6705">
                  <c:v>427.18071299943301</c:v>
                </c:pt>
                <c:pt idx="6706">
                  <c:v>427.24442376945501</c:v>
                </c:pt>
                <c:pt idx="6707">
                  <c:v>427.30813453947798</c:v>
                </c:pt>
                <c:pt idx="6708">
                  <c:v>427.37184530949997</c:v>
                </c:pt>
                <c:pt idx="6709">
                  <c:v>427.43555607952197</c:v>
                </c:pt>
                <c:pt idx="6710">
                  <c:v>427.49926684954499</c:v>
                </c:pt>
                <c:pt idx="6711">
                  <c:v>427.56297761956699</c:v>
                </c:pt>
                <c:pt idx="6712">
                  <c:v>427.62668838958899</c:v>
                </c:pt>
                <c:pt idx="6713">
                  <c:v>427.69039915961099</c:v>
                </c:pt>
                <c:pt idx="6714">
                  <c:v>427.75410992963401</c:v>
                </c:pt>
                <c:pt idx="6715">
                  <c:v>427.81782069965601</c:v>
                </c:pt>
                <c:pt idx="6716">
                  <c:v>427.88153146967801</c:v>
                </c:pt>
                <c:pt idx="6717">
                  <c:v>427.94524223970001</c:v>
                </c:pt>
                <c:pt idx="6718">
                  <c:v>428.00895300972297</c:v>
                </c:pt>
                <c:pt idx="6719">
                  <c:v>428.07266377974503</c:v>
                </c:pt>
                <c:pt idx="6720">
                  <c:v>428.13637454976703</c:v>
                </c:pt>
                <c:pt idx="6721">
                  <c:v>428.20008531978999</c:v>
                </c:pt>
                <c:pt idx="6722">
                  <c:v>428.26379608981199</c:v>
                </c:pt>
                <c:pt idx="6723">
                  <c:v>428.32750685983399</c:v>
                </c:pt>
                <c:pt idx="6724">
                  <c:v>428.39121762985599</c:v>
                </c:pt>
                <c:pt idx="6725">
                  <c:v>428.45492839987901</c:v>
                </c:pt>
                <c:pt idx="6726">
                  <c:v>428.51863916990101</c:v>
                </c:pt>
                <c:pt idx="6727">
                  <c:v>428.58234993992301</c:v>
                </c:pt>
                <c:pt idx="6728">
                  <c:v>428.64606070994603</c:v>
                </c:pt>
                <c:pt idx="6729">
                  <c:v>428.70977147996803</c:v>
                </c:pt>
                <c:pt idx="6730">
                  <c:v>428.77348224999002</c:v>
                </c:pt>
                <c:pt idx="6731">
                  <c:v>428.83719302001202</c:v>
                </c:pt>
                <c:pt idx="6732">
                  <c:v>428.90090379003499</c:v>
                </c:pt>
                <c:pt idx="6733">
                  <c:v>428.96461456005699</c:v>
                </c:pt>
                <c:pt idx="6734">
                  <c:v>429.02832533007899</c:v>
                </c:pt>
                <c:pt idx="6735">
                  <c:v>429.09203610010201</c:v>
                </c:pt>
                <c:pt idx="6736">
                  <c:v>429.15574687012401</c:v>
                </c:pt>
                <c:pt idx="6737">
                  <c:v>429.219457640146</c:v>
                </c:pt>
                <c:pt idx="6738">
                  <c:v>429.283168410168</c:v>
                </c:pt>
                <c:pt idx="6739">
                  <c:v>429.34687918019102</c:v>
                </c:pt>
                <c:pt idx="6740">
                  <c:v>429.41058995021302</c:v>
                </c:pt>
                <c:pt idx="6741">
                  <c:v>429.47430072023502</c:v>
                </c:pt>
                <c:pt idx="6742">
                  <c:v>429.53801149025799</c:v>
                </c:pt>
                <c:pt idx="6743">
                  <c:v>429.60172226027998</c:v>
                </c:pt>
                <c:pt idx="6744">
                  <c:v>429.66543303030198</c:v>
                </c:pt>
                <c:pt idx="6745">
                  <c:v>429.72914380032398</c:v>
                </c:pt>
                <c:pt idx="6746">
                  <c:v>429.792854570347</c:v>
                </c:pt>
                <c:pt idx="6747">
                  <c:v>429.856565340369</c:v>
                </c:pt>
                <c:pt idx="6748">
                  <c:v>429.920276110391</c:v>
                </c:pt>
                <c:pt idx="6749">
                  <c:v>429.98398688041402</c:v>
                </c:pt>
                <c:pt idx="6750">
                  <c:v>430.04769765043602</c:v>
                </c:pt>
                <c:pt idx="6751">
                  <c:v>430.11140842045802</c:v>
                </c:pt>
                <c:pt idx="6752">
                  <c:v>430.17511919048002</c:v>
                </c:pt>
                <c:pt idx="6753">
                  <c:v>430.23882996050298</c:v>
                </c:pt>
                <c:pt idx="6754">
                  <c:v>430.30254073052498</c:v>
                </c:pt>
                <c:pt idx="6755">
                  <c:v>430.36625150054698</c:v>
                </c:pt>
                <c:pt idx="6756">
                  <c:v>430.42996227057</c:v>
                </c:pt>
                <c:pt idx="6757">
                  <c:v>430.493673040592</c:v>
                </c:pt>
                <c:pt idx="6758">
                  <c:v>430.557383810614</c:v>
                </c:pt>
                <c:pt idx="6759">
                  <c:v>430.621094580636</c:v>
                </c:pt>
                <c:pt idx="6760">
                  <c:v>430.68480535065902</c:v>
                </c:pt>
                <c:pt idx="6761">
                  <c:v>430.74851612068102</c:v>
                </c:pt>
                <c:pt idx="6762">
                  <c:v>430.81222689070302</c:v>
                </c:pt>
                <c:pt idx="6763">
                  <c:v>430.87593766072501</c:v>
                </c:pt>
                <c:pt idx="6764">
                  <c:v>430.93964843074798</c:v>
                </c:pt>
                <c:pt idx="6765">
                  <c:v>431.00335920076998</c:v>
                </c:pt>
                <c:pt idx="6766">
                  <c:v>431.06706997079198</c:v>
                </c:pt>
                <c:pt idx="6767">
                  <c:v>431.130780740815</c:v>
                </c:pt>
                <c:pt idx="6768">
                  <c:v>431.194491510837</c:v>
                </c:pt>
                <c:pt idx="6769">
                  <c:v>431.258202280859</c:v>
                </c:pt>
                <c:pt idx="6770">
                  <c:v>431.32191305088099</c:v>
                </c:pt>
                <c:pt idx="6771">
                  <c:v>431.38562382090402</c:v>
                </c:pt>
                <c:pt idx="6772">
                  <c:v>431.44933459092601</c:v>
                </c:pt>
                <c:pt idx="6773">
                  <c:v>431.51304536094801</c:v>
                </c:pt>
                <c:pt idx="6774">
                  <c:v>431.57675613097098</c:v>
                </c:pt>
                <c:pt idx="6775">
                  <c:v>431.64046690099298</c:v>
                </c:pt>
                <c:pt idx="6776">
                  <c:v>431.70417767101497</c:v>
                </c:pt>
                <c:pt idx="6777">
                  <c:v>431.76788844103697</c:v>
                </c:pt>
                <c:pt idx="6778">
                  <c:v>431.83159921106</c:v>
                </c:pt>
                <c:pt idx="6779">
                  <c:v>431.89530998108199</c:v>
                </c:pt>
                <c:pt idx="6780">
                  <c:v>431.95902075110399</c:v>
                </c:pt>
                <c:pt idx="6781">
                  <c:v>432.02273152112701</c:v>
                </c:pt>
                <c:pt idx="6782">
                  <c:v>432.08644229114901</c:v>
                </c:pt>
                <c:pt idx="6783">
                  <c:v>432.15015306117101</c:v>
                </c:pt>
                <c:pt idx="6784">
                  <c:v>432.21386383119301</c:v>
                </c:pt>
                <c:pt idx="6785">
                  <c:v>432.27757460121597</c:v>
                </c:pt>
                <c:pt idx="6786">
                  <c:v>432.34128537123797</c:v>
                </c:pt>
                <c:pt idx="6787">
                  <c:v>432.40499614126003</c:v>
                </c:pt>
                <c:pt idx="6788">
                  <c:v>432.46870691128299</c:v>
                </c:pt>
                <c:pt idx="6789">
                  <c:v>432.53241768130499</c:v>
                </c:pt>
                <c:pt idx="6790">
                  <c:v>432.59612845132699</c:v>
                </c:pt>
                <c:pt idx="6791">
                  <c:v>432.65983922134899</c:v>
                </c:pt>
                <c:pt idx="6792">
                  <c:v>432.72354999137201</c:v>
                </c:pt>
                <c:pt idx="6793">
                  <c:v>432.78726076139401</c:v>
                </c:pt>
                <c:pt idx="6794">
                  <c:v>432.85097153141601</c:v>
                </c:pt>
                <c:pt idx="6795">
                  <c:v>432.91468230143897</c:v>
                </c:pt>
                <c:pt idx="6796">
                  <c:v>432.97839307146103</c:v>
                </c:pt>
                <c:pt idx="6797">
                  <c:v>433.04210384148303</c:v>
                </c:pt>
                <c:pt idx="6798">
                  <c:v>433.10581461150502</c:v>
                </c:pt>
                <c:pt idx="6799">
                  <c:v>433.16952538152799</c:v>
                </c:pt>
                <c:pt idx="6800">
                  <c:v>433.23323615154999</c:v>
                </c:pt>
                <c:pt idx="6801">
                  <c:v>433.29694692157199</c:v>
                </c:pt>
                <c:pt idx="6802">
                  <c:v>433.36065769159501</c:v>
                </c:pt>
                <c:pt idx="6803">
                  <c:v>433.42436846161701</c:v>
                </c:pt>
                <c:pt idx="6804">
                  <c:v>433.48807923163901</c:v>
                </c:pt>
                <c:pt idx="6805">
                  <c:v>433.551790001661</c:v>
                </c:pt>
                <c:pt idx="6806">
                  <c:v>433.61550077168403</c:v>
                </c:pt>
                <c:pt idx="6807">
                  <c:v>433.67921154170602</c:v>
                </c:pt>
                <c:pt idx="6808">
                  <c:v>433.74292231172802</c:v>
                </c:pt>
                <c:pt idx="6809">
                  <c:v>433.80663308175099</c:v>
                </c:pt>
                <c:pt idx="6810">
                  <c:v>433.87034385177299</c:v>
                </c:pt>
                <c:pt idx="6811">
                  <c:v>433.93405462179498</c:v>
                </c:pt>
                <c:pt idx="6812">
                  <c:v>433.99776539181698</c:v>
                </c:pt>
                <c:pt idx="6813">
                  <c:v>434.06147616184001</c:v>
                </c:pt>
                <c:pt idx="6814">
                  <c:v>434.125186931862</c:v>
                </c:pt>
                <c:pt idx="6815">
                  <c:v>434.188897701884</c:v>
                </c:pt>
                <c:pt idx="6816">
                  <c:v>434.252608471906</c:v>
                </c:pt>
                <c:pt idx="6817">
                  <c:v>434.31631924192902</c:v>
                </c:pt>
                <c:pt idx="6818">
                  <c:v>434.38003001195102</c:v>
                </c:pt>
                <c:pt idx="6819">
                  <c:v>434.44374078197302</c:v>
                </c:pt>
                <c:pt idx="6820">
                  <c:v>434.50745155199598</c:v>
                </c:pt>
                <c:pt idx="6821">
                  <c:v>434.57116232201798</c:v>
                </c:pt>
                <c:pt idx="6822">
                  <c:v>434.63487309203998</c:v>
                </c:pt>
                <c:pt idx="6823">
                  <c:v>434.69858386206198</c:v>
                </c:pt>
                <c:pt idx="6824">
                  <c:v>434.762294632085</c:v>
                </c:pt>
                <c:pt idx="6825">
                  <c:v>434.826005402107</c:v>
                </c:pt>
                <c:pt idx="6826">
                  <c:v>434.889716172129</c:v>
                </c:pt>
                <c:pt idx="6827">
                  <c:v>434.95342694215202</c:v>
                </c:pt>
                <c:pt idx="6828">
                  <c:v>435.01713771217402</c:v>
                </c:pt>
                <c:pt idx="6829">
                  <c:v>435.08084848219602</c:v>
                </c:pt>
                <c:pt idx="6830">
                  <c:v>435.14455925221802</c:v>
                </c:pt>
                <c:pt idx="6831">
                  <c:v>435.20827002224098</c:v>
                </c:pt>
                <c:pt idx="6832">
                  <c:v>435.27198079226298</c:v>
                </c:pt>
                <c:pt idx="6833">
                  <c:v>435.33569156228498</c:v>
                </c:pt>
                <c:pt idx="6834">
                  <c:v>435.399402332308</c:v>
                </c:pt>
                <c:pt idx="6835">
                  <c:v>435.46311310233</c:v>
                </c:pt>
                <c:pt idx="6836">
                  <c:v>435.526823872352</c:v>
                </c:pt>
                <c:pt idx="6837">
                  <c:v>435.590534642374</c:v>
                </c:pt>
                <c:pt idx="6838">
                  <c:v>435.65424541239702</c:v>
                </c:pt>
                <c:pt idx="6839">
                  <c:v>435.71795618241902</c:v>
                </c:pt>
                <c:pt idx="6840">
                  <c:v>435.78166695244101</c:v>
                </c:pt>
                <c:pt idx="6841">
                  <c:v>435.84537772246398</c:v>
                </c:pt>
                <c:pt idx="6842">
                  <c:v>435.90908849248598</c:v>
                </c:pt>
                <c:pt idx="6843">
                  <c:v>435.97279926250798</c:v>
                </c:pt>
                <c:pt idx="6844">
                  <c:v>436.03651003252997</c:v>
                </c:pt>
                <c:pt idx="6845">
                  <c:v>436.100220802553</c:v>
                </c:pt>
                <c:pt idx="6846">
                  <c:v>436.163931572575</c:v>
                </c:pt>
                <c:pt idx="6847">
                  <c:v>436.22764234259699</c:v>
                </c:pt>
                <c:pt idx="6848">
                  <c:v>436.29135311262002</c:v>
                </c:pt>
                <c:pt idx="6849">
                  <c:v>436.35506388264201</c:v>
                </c:pt>
                <c:pt idx="6850">
                  <c:v>436.41877465266401</c:v>
                </c:pt>
                <c:pt idx="6851">
                  <c:v>436.48248542268601</c:v>
                </c:pt>
                <c:pt idx="6852">
                  <c:v>436.54619619270898</c:v>
                </c:pt>
                <c:pt idx="6853">
                  <c:v>436.60990696273097</c:v>
                </c:pt>
                <c:pt idx="6854">
                  <c:v>436.67361773275297</c:v>
                </c:pt>
                <c:pt idx="6855">
                  <c:v>436.73732850277599</c:v>
                </c:pt>
                <c:pt idx="6856">
                  <c:v>436.80103927279799</c:v>
                </c:pt>
                <c:pt idx="6857">
                  <c:v>436.86475004281999</c:v>
                </c:pt>
                <c:pt idx="6858">
                  <c:v>436.92846081284199</c:v>
                </c:pt>
                <c:pt idx="6859">
                  <c:v>436.99217158286501</c:v>
                </c:pt>
                <c:pt idx="6860">
                  <c:v>437.05588235288701</c:v>
                </c:pt>
                <c:pt idx="6861">
                  <c:v>437.11959312290901</c:v>
                </c:pt>
                <c:pt idx="6862">
                  <c:v>437.18330389293101</c:v>
                </c:pt>
                <c:pt idx="6863">
                  <c:v>437.24701466295397</c:v>
                </c:pt>
                <c:pt idx="6864">
                  <c:v>437.31072543297603</c:v>
                </c:pt>
                <c:pt idx="6865">
                  <c:v>437.37443620299803</c:v>
                </c:pt>
                <c:pt idx="6866">
                  <c:v>437.43814697302099</c:v>
                </c:pt>
                <c:pt idx="6867">
                  <c:v>437.50185774304299</c:v>
                </c:pt>
                <c:pt idx="6868">
                  <c:v>437.56556851306499</c:v>
                </c:pt>
                <c:pt idx="6869">
                  <c:v>437.62927928308699</c:v>
                </c:pt>
                <c:pt idx="6870">
                  <c:v>437.69299005311001</c:v>
                </c:pt>
                <c:pt idx="6871">
                  <c:v>437.75670082313201</c:v>
                </c:pt>
                <c:pt idx="6872">
                  <c:v>437.82041159315401</c:v>
                </c:pt>
                <c:pt idx="6873">
                  <c:v>437.88412236317703</c:v>
                </c:pt>
                <c:pt idx="6874">
                  <c:v>437.94783313319903</c:v>
                </c:pt>
                <c:pt idx="6875">
                  <c:v>438.01154390322102</c:v>
                </c:pt>
                <c:pt idx="6876">
                  <c:v>438.07525467324302</c:v>
                </c:pt>
                <c:pt idx="6877">
                  <c:v>438.13896544326599</c:v>
                </c:pt>
                <c:pt idx="6878">
                  <c:v>438.20267621328799</c:v>
                </c:pt>
                <c:pt idx="6879">
                  <c:v>438.26638698330999</c:v>
                </c:pt>
                <c:pt idx="6880">
                  <c:v>438.33009775333301</c:v>
                </c:pt>
                <c:pt idx="6881">
                  <c:v>438.39380852335501</c:v>
                </c:pt>
                <c:pt idx="6882">
                  <c:v>438.457519293377</c:v>
                </c:pt>
                <c:pt idx="6883">
                  <c:v>438.521230063399</c:v>
                </c:pt>
                <c:pt idx="6884">
                  <c:v>438.58494083342202</c:v>
                </c:pt>
                <c:pt idx="6885">
                  <c:v>438.64865160344402</c:v>
                </c:pt>
                <c:pt idx="6886">
                  <c:v>438.71236237346602</c:v>
                </c:pt>
                <c:pt idx="6887">
                  <c:v>438.77607314348899</c:v>
                </c:pt>
                <c:pt idx="6888">
                  <c:v>438.83978391351098</c:v>
                </c:pt>
                <c:pt idx="6889">
                  <c:v>438.90349468353298</c:v>
                </c:pt>
                <c:pt idx="6890">
                  <c:v>438.96720545355498</c:v>
                </c:pt>
                <c:pt idx="6891">
                  <c:v>439.030916223578</c:v>
                </c:pt>
                <c:pt idx="6892">
                  <c:v>439.0946269936</c:v>
                </c:pt>
                <c:pt idx="6893">
                  <c:v>439.158337763622</c:v>
                </c:pt>
                <c:pt idx="6894">
                  <c:v>439.22204853364502</c:v>
                </c:pt>
                <c:pt idx="6895">
                  <c:v>439.28575930366702</c:v>
                </c:pt>
                <c:pt idx="6896">
                  <c:v>439.34947007368902</c:v>
                </c:pt>
                <c:pt idx="6897">
                  <c:v>439.41318084371102</c:v>
                </c:pt>
                <c:pt idx="6898">
                  <c:v>439.47689161373398</c:v>
                </c:pt>
                <c:pt idx="6899">
                  <c:v>439.54060238375598</c:v>
                </c:pt>
                <c:pt idx="6900">
                  <c:v>439.60431315377798</c:v>
                </c:pt>
                <c:pt idx="6901">
                  <c:v>439.668023923801</c:v>
                </c:pt>
                <c:pt idx="6902">
                  <c:v>439.731734693823</c:v>
                </c:pt>
                <c:pt idx="6903">
                  <c:v>439.795445463845</c:v>
                </c:pt>
                <c:pt idx="6904">
                  <c:v>439.859156233867</c:v>
                </c:pt>
                <c:pt idx="6905">
                  <c:v>439.92286700389002</c:v>
                </c:pt>
                <c:pt idx="6906">
                  <c:v>439.98657777391202</c:v>
                </c:pt>
                <c:pt idx="6907">
                  <c:v>440.05028854393402</c:v>
                </c:pt>
                <c:pt idx="6908">
                  <c:v>440.11399931395601</c:v>
                </c:pt>
                <c:pt idx="6909">
                  <c:v>440.17771008397898</c:v>
                </c:pt>
                <c:pt idx="6910">
                  <c:v>440.24142085400098</c:v>
                </c:pt>
                <c:pt idx="6911">
                  <c:v>440.30513162402298</c:v>
                </c:pt>
                <c:pt idx="6912">
                  <c:v>440.368842394046</c:v>
                </c:pt>
                <c:pt idx="6913">
                  <c:v>440.432553164068</c:v>
                </c:pt>
                <c:pt idx="6914">
                  <c:v>440.49626393409</c:v>
                </c:pt>
                <c:pt idx="6915">
                  <c:v>440.55997470411199</c:v>
                </c:pt>
                <c:pt idx="6916">
                  <c:v>440.62368547413502</c:v>
                </c:pt>
                <c:pt idx="6917">
                  <c:v>440.68739624415701</c:v>
                </c:pt>
                <c:pt idx="6918">
                  <c:v>440.75110701417901</c:v>
                </c:pt>
                <c:pt idx="6919">
                  <c:v>440.81481778420198</c:v>
                </c:pt>
                <c:pt idx="6920">
                  <c:v>440.87852855422398</c:v>
                </c:pt>
                <c:pt idx="6921">
                  <c:v>440.94223932424597</c:v>
                </c:pt>
                <c:pt idx="6922">
                  <c:v>441.00595009426797</c:v>
                </c:pt>
                <c:pt idx="6923">
                  <c:v>441.069660864291</c:v>
                </c:pt>
                <c:pt idx="6924">
                  <c:v>441.13337163431299</c:v>
                </c:pt>
                <c:pt idx="6925">
                  <c:v>441.19708240433499</c:v>
                </c:pt>
                <c:pt idx="6926">
                  <c:v>441.26079317435801</c:v>
                </c:pt>
                <c:pt idx="6927">
                  <c:v>441.32450394438001</c:v>
                </c:pt>
                <c:pt idx="6928">
                  <c:v>441.38821471440201</c:v>
                </c:pt>
                <c:pt idx="6929">
                  <c:v>441.45192548442401</c:v>
                </c:pt>
                <c:pt idx="6930">
                  <c:v>441.51563625444697</c:v>
                </c:pt>
                <c:pt idx="6931">
                  <c:v>441.57934702446897</c:v>
                </c:pt>
                <c:pt idx="6932">
                  <c:v>441.64305779449103</c:v>
                </c:pt>
                <c:pt idx="6933">
                  <c:v>441.70676856451399</c:v>
                </c:pt>
                <c:pt idx="6934">
                  <c:v>441.77047933453599</c:v>
                </c:pt>
                <c:pt idx="6935">
                  <c:v>441.83419010455799</c:v>
                </c:pt>
                <c:pt idx="6936">
                  <c:v>441.89790087457999</c:v>
                </c:pt>
                <c:pt idx="6937">
                  <c:v>441.96161164460301</c:v>
                </c:pt>
                <c:pt idx="6938">
                  <c:v>442.02532241462501</c:v>
                </c:pt>
                <c:pt idx="6939">
                  <c:v>442.08903318464701</c:v>
                </c:pt>
                <c:pt idx="6940">
                  <c:v>442.15274395466997</c:v>
                </c:pt>
                <c:pt idx="6941">
                  <c:v>442.21645472469203</c:v>
                </c:pt>
                <c:pt idx="6942">
                  <c:v>442.28016549471403</c:v>
                </c:pt>
                <c:pt idx="6943">
                  <c:v>442.34387626473602</c:v>
                </c:pt>
                <c:pt idx="6944">
                  <c:v>442.40758703475899</c:v>
                </c:pt>
                <c:pt idx="6945">
                  <c:v>442.47129780478099</c:v>
                </c:pt>
                <c:pt idx="6946">
                  <c:v>442.53500857480299</c:v>
                </c:pt>
                <c:pt idx="6947">
                  <c:v>442.59871934482601</c:v>
                </c:pt>
                <c:pt idx="6948">
                  <c:v>442.66243011484801</c:v>
                </c:pt>
                <c:pt idx="6949">
                  <c:v>442.72614088487001</c:v>
                </c:pt>
                <c:pt idx="6950">
                  <c:v>442.789851654892</c:v>
                </c:pt>
                <c:pt idx="6951">
                  <c:v>442.85356242491503</c:v>
                </c:pt>
                <c:pt idx="6952">
                  <c:v>442.91727319493702</c:v>
                </c:pt>
                <c:pt idx="6953">
                  <c:v>442.98098396495902</c:v>
                </c:pt>
                <c:pt idx="6954">
                  <c:v>443.04469473498199</c:v>
                </c:pt>
                <c:pt idx="6955">
                  <c:v>443.10840550500399</c:v>
                </c:pt>
                <c:pt idx="6956">
                  <c:v>443.17211627502599</c:v>
                </c:pt>
                <c:pt idx="6957">
                  <c:v>443.23582704504798</c:v>
                </c:pt>
                <c:pt idx="6958">
                  <c:v>443.29953781507101</c:v>
                </c:pt>
                <c:pt idx="6959">
                  <c:v>443.363248585093</c:v>
                </c:pt>
                <c:pt idx="6960">
                  <c:v>443.426959355115</c:v>
                </c:pt>
                <c:pt idx="6961">
                  <c:v>443.490670125137</c:v>
                </c:pt>
                <c:pt idx="6962">
                  <c:v>443.55438089516002</c:v>
                </c:pt>
                <c:pt idx="6963">
                  <c:v>443.61809166518202</c:v>
                </c:pt>
                <c:pt idx="6964">
                  <c:v>443.68180243520402</c:v>
                </c:pt>
                <c:pt idx="6965">
                  <c:v>443.74551320522698</c:v>
                </c:pt>
                <c:pt idx="6966">
                  <c:v>443.80922397524898</c:v>
                </c:pt>
                <c:pt idx="6967">
                  <c:v>443.87293474527098</c:v>
                </c:pt>
                <c:pt idx="6968">
                  <c:v>443.93664551529298</c:v>
                </c:pt>
                <c:pt idx="6969">
                  <c:v>444.000356285316</c:v>
                </c:pt>
                <c:pt idx="6970">
                  <c:v>444.064067055338</c:v>
                </c:pt>
                <c:pt idx="6971">
                  <c:v>444.12777782536</c:v>
                </c:pt>
                <c:pt idx="6972">
                  <c:v>444.19148859538302</c:v>
                </c:pt>
                <c:pt idx="6973">
                  <c:v>444.25519936540502</c:v>
                </c:pt>
                <c:pt idx="6974">
                  <c:v>444.31891013542702</c:v>
                </c:pt>
                <c:pt idx="6975">
                  <c:v>444.38262090544902</c:v>
                </c:pt>
                <c:pt idx="6976">
                  <c:v>444.44633167547198</c:v>
                </c:pt>
                <c:pt idx="6977">
                  <c:v>444.51004244549398</c:v>
                </c:pt>
                <c:pt idx="6978">
                  <c:v>444.57375321551598</c:v>
                </c:pt>
                <c:pt idx="6979">
                  <c:v>444.637463985539</c:v>
                </c:pt>
                <c:pt idx="6980">
                  <c:v>444.701174755561</c:v>
                </c:pt>
                <c:pt idx="6981">
                  <c:v>444.764885525583</c:v>
                </c:pt>
                <c:pt idx="6982">
                  <c:v>444.828596295605</c:v>
                </c:pt>
                <c:pt idx="6983">
                  <c:v>444.89230706562802</c:v>
                </c:pt>
                <c:pt idx="6984">
                  <c:v>444.95601783565002</c:v>
                </c:pt>
                <c:pt idx="6985">
                  <c:v>445.01972860567201</c:v>
                </c:pt>
                <c:pt idx="6986">
                  <c:v>445.08343937569498</c:v>
                </c:pt>
                <c:pt idx="6987">
                  <c:v>445.14715014571698</c:v>
                </c:pt>
                <c:pt idx="6988">
                  <c:v>445.21086091573898</c:v>
                </c:pt>
                <c:pt idx="6989">
                  <c:v>445.27457168576098</c:v>
                </c:pt>
                <c:pt idx="6990">
                  <c:v>445.338282455784</c:v>
                </c:pt>
                <c:pt idx="6991">
                  <c:v>445.401993225806</c:v>
                </c:pt>
                <c:pt idx="6992">
                  <c:v>445.46570399582799</c:v>
                </c:pt>
                <c:pt idx="6993">
                  <c:v>445.52941476585102</c:v>
                </c:pt>
                <c:pt idx="6994">
                  <c:v>445.59312553587301</c:v>
                </c:pt>
                <c:pt idx="6995">
                  <c:v>445.65683630589501</c:v>
                </c:pt>
                <c:pt idx="6996">
                  <c:v>445.72054707591701</c:v>
                </c:pt>
                <c:pt idx="6997">
                  <c:v>445.78425784593998</c:v>
                </c:pt>
                <c:pt idx="6998">
                  <c:v>445.84796861596197</c:v>
                </c:pt>
                <c:pt idx="6999">
                  <c:v>445.91167938598397</c:v>
                </c:pt>
                <c:pt idx="7000">
                  <c:v>445.97539015600699</c:v>
                </c:pt>
                <c:pt idx="7001">
                  <c:v>446.03910092602899</c:v>
                </c:pt>
                <c:pt idx="7002">
                  <c:v>446.10281169605099</c:v>
                </c:pt>
                <c:pt idx="7003">
                  <c:v>446.16652246607299</c:v>
                </c:pt>
                <c:pt idx="7004">
                  <c:v>446.23023323609601</c:v>
                </c:pt>
                <c:pt idx="7005">
                  <c:v>446.29394400611801</c:v>
                </c:pt>
                <c:pt idx="7006">
                  <c:v>446.35765477614001</c:v>
                </c:pt>
                <c:pt idx="7007">
                  <c:v>446.42136554616201</c:v>
                </c:pt>
                <c:pt idx="7008">
                  <c:v>446.48507631618497</c:v>
                </c:pt>
                <c:pt idx="7009">
                  <c:v>446.54878708620703</c:v>
                </c:pt>
                <c:pt idx="7010">
                  <c:v>446.61249785622903</c:v>
                </c:pt>
                <c:pt idx="7011">
                  <c:v>446.67620862625199</c:v>
                </c:pt>
                <c:pt idx="7012">
                  <c:v>446.73991939627399</c:v>
                </c:pt>
                <c:pt idx="7013">
                  <c:v>446.80363016629599</c:v>
                </c:pt>
                <c:pt idx="7014">
                  <c:v>446.86734093631799</c:v>
                </c:pt>
                <c:pt idx="7015">
                  <c:v>446.93105170634101</c:v>
                </c:pt>
                <c:pt idx="7016">
                  <c:v>446.99476247636301</c:v>
                </c:pt>
                <c:pt idx="7017">
                  <c:v>447.05847324638501</c:v>
                </c:pt>
                <c:pt idx="7018">
                  <c:v>447.12218401640803</c:v>
                </c:pt>
                <c:pt idx="7019">
                  <c:v>447.18589478643003</c:v>
                </c:pt>
                <c:pt idx="7020">
                  <c:v>447.24960555645202</c:v>
                </c:pt>
                <c:pt idx="7021">
                  <c:v>447.31331632647402</c:v>
                </c:pt>
                <c:pt idx="7022">
                  <c:v>447.37702709649699</c:v>
                </c:pt>
                <c:pt idx="7023">
                  <c:v>447.44073786651899</c:v>
                </c:pt>
                <c:pt idx="7024">
                  <c:v>447.50444863654099</c:v>
                </c:pt>
                <c:pt idx="7025">
                  <c:v>447.56815940656401</c:v>
                </c:pt>
                <c:pt idx="7026">
                  <c:v>447.63187017658601</c:v>
                </c:pt>
                <c:pt idx="7027">
                  <c:v>447.695580946608</c:v>
                </c:pt>
                <c:pt idx="7028">
                  <c:v>447.75929171663</c:v>
                </c:pt>
                <c:pt idx="7029">
                  <c:v>447.82300248665302</c:v>
                </c:pt>
                <c:pt idx="7030">
                  <c:v>447.88671325667502</c:v>
                </c:pt>
                <c:pt idx="7031">
                  <c:v>447.95042402669702</c:v>
                </c:pt>
                <c:pt idx="7032">
                  <c:v>448.01413479671999</c:v>
                </c:pt>
                <c:pt idx="7033">
                  <c:v>448.07784556674198</c:v>
                </c:pt>
                <c:pt idx="7034">
                  <c:v>448.14155633676398</c:v>
                </c:pt>
                <c:pt idx="7035">
                  <c:v>448.20526710678598</c:v>
                </c:pt>
                <c:pt idx="7036">
                  <c:v>448.268977876809</c:v>
                </c:pt>
                <c:pt idx="7037">
                  <c:v>448.332688646831</c:v>
                </c:pt>
                <c:pt idx="7038">
                  <c:v>448.396399416853</c:v>
                </c:pt>
                <c:pt idx="7039">
                  <c:v>448.46011018687602</c:v>
                </c:pt>
                <c:pt idx="7040">
                  <c:v>448.52382095689802</c:v>
                </c:pt>
                <c:pt idx="7041">
                  <c:v>448.58753172692002</c:v>
                </c:pt>
                <c:pt idx="7042">
                  <c:v>448.65124249694202</c:v>
                </c:pt>
                <c:pt idx="7043">
                  <c:v>448.71495326696498</c:v>
                </c:pt>
                <c:pt idx="7044">
                  <c:v>448.77866403698698</c:v>
                </c:pt>
                <c:pt idx="7045">
                  <c:v>448.84237480700898</c:v>
                </c:pt>
                <c:pt idx="7046">
                  <c:v>448.906085577032</c:v>
                </c:pt>
                <c:pt idx="7047">
                  <c:v>448.969796347054</c:v>
                </c:pt>
                <c:pt idx="7048">
                  <c:v>449.033507117076</c:v>
                </c:pt>
                <c:pt idx="7049">
                  <c:v>449.097217887098</c:v>
                </c:pt>
                <c:pt idx="7050">
                  <c:v>449.16092865712102</c:v>
                </c:pt>
                <c:pt idx="7051">
                  <c:v>449.22463942714302</c:v>
                </c:pt>
                <c:pt idx="7052">
                  <c:v>449.28835019716502</c:v>
                </c:pt>
                <c:pt idx="7053">
                  <c:v>449.35206096718701</c:v>
                </c:pt>
                <c:pt idx="7054">
                  <c:v>449.41577173720998</c:v>
                </c:pt>
                <c:pt idx="7055">
                  <c:v>449.47948250723198</c:v>
                </c:pt>
                <c:pt idx="7056">
                  <c:v>449.54319327725398</c:v>
                </c:pt>
                <c:pt idx="7057">
                  <c:v>449.606904047277</c:v>
                </c:pt>
                <c:pt idx="7058">
                  <c:v>449.670614817299</c:v>
                </c:pt>
                <c:pt idx="7059">
                  <c:v>449.734325587321</c:v>
                </c:pt>
                <c:pt idx="7060">
                  <c:v>449.79803635734299</c:v>
                </c:pt>
                <c:pt idx="7061">
                  <c:v>449.86174712736602</c:v>
                </c:pt>
                <c:pt idx="7062">
                  <c:v>449.92545789738801</c:v>
                </c:pt>
                <c:pt idx="7063">
                  <c:v>449.98916866741001</c:v>
                </c:pt>
                <c:pt idx="7064">
                  <c:v>450.05287943743298</c:v>
                </c:pt>
                <c:pt idx="7065">
                  <c:v>450.11659020745498</c:v>
                </c:pt>
                <c:pt idx="7066">
                  <c:v>450.18030097747697</c:v>
                </c:pt>
                <c:pt idx="7067">
                  <c:v>450.24401174749897</c:v>
                </c:pt>
                <c:pt idx="7068">
                  <c:v>450.307722517522</c:v>
                </c:pt>
                <c:pt idx="7069">
                  <c:v>450.37143328754399</c:v>
                </c:pt>
                <c:pt idx="7070">
                  <c:v>450.43514405756599</c:v>
                </c:pt>
                <c:pt idx="7071">
                  <c:v>450.49885482758901</c:v>
                </c:pt>
                <c:pt idx="7072">
                  <c:v>450.56256559761101</c:v>
                </c:pt>
                <c:pt idx="7073">
                  <c:v>450.62627636763301</c:v>
                </c:pt>
                <c:pt idx="7074">
                  <c:v>450.68998713765501</c:v>
                </c:pt>
                <c:pt idx="7075">
                  <c:v>450.75369790767797</c:v>
                </c:pt>
                <c:pt idx="7076">
                  <c:v>450.81740867769997</c:v>
                </c:pt>
                <c:pt idx="7077">
                  <c:v>450.88111944772203</c:v>
                </c:pt>
                <c:pt idx="7078">
                  <c:v>450.94483021774499</c:v>
                </c:pt>
                <c:pt idx="7079">
                  <c:v>451.00854098776699</c:v>
                </c:pt>
                <c:pt idx="7080">
                  <c:v>451.07225175778899</c:v>
                </c:pt>
                <c:pt idx="7081">
                  <c:v>451.13596252781099</c:v>
                </c:pt>
                <c:pt idx="7082">
                  <c:v>451.19967329783401</c:v>
                </c:pt>
                <c:pt idx="7083">
                  <c:v>451.26338406785601</c:v>
                </c:pt>
                <c:pt idx="7084">
                  <c:v>451.32709483787801</c:v>
                </c:pt>
                <c:pt idx="7085">
                  <c:v>451.39080560790097</c:v>
                </c:pt>
                <c:pt idx="7086">
                  <c:v>451.45451637792303</c:v>
                </c:pt>
                <c:pt idx="7087">
                  <c:v>451.51822714794503</c:v>
                </c:pt>
                <c:pt idx="7088">
                  <c:v>451.58193791796702</c:v>
                </c:pt>
                <c:pt idx="7089">
                  <c:v>451.64564868798999</c:v>
                </c:pt>
                <c:pt idx="7090">
                  <c:v>451.70935945801199</c:v>
                </c:pt>
                <c:pt idx="7091">
                  <c:v>451.77307022803399</c:v>
                </c:pt>
                <c:pt idx="7092">
                  <c:v>451.83678099805701</c:v>
                </c:pt>
                <c:pt idx="7093">
                  <c:v>451.90049176807901</c:v>
                </c:pt>
                <c:pt idx="7094">
                  <c:v>451.96420253810101</c:v>
                </c:pt>
                <c:pt idx="7095">
                  <c:v>452.027913308123</c:v>
                </c:pt>
                <c:pt idx="7096">
                  <c:v>452.09162407814603</c:v>
                </c:pt>
                <c:pt idx="7097">
                  <c:v>452.15533484816802</c:v>
                </c:pt>
                <c:pt idx="7098">
                  <c:v>452.21904561819002</c:v>
                </c:pt>
                <c:pt idx="7099">
                  <c:v>452.28275638821299</c:v>
                </c:pt>
                <c:pt idx="7100">
                  <c:v>452.34646715823499</c:v>
                </c:pt>
                <c:pt idx="7101">
                  <c:v>452.41017792825699</c:v>
                </c:pt>
                <c:pt idx="7102">
                  <c:v>452.47388869827898</c:v>
                </c:pt>
                <c:pt idx="7103">
                  <c:v>452.53759946830201</c:v>
                </c:pt>
                <c:pt idx="7104">
                  <c:v>452.601310238324</c:v>
                </c:pt>
                <c:pt idx="7105">
                  <c:v>452.665021008346</c:v>
                </c:pt>
                <c:pt idx="7106">
                  <c:v>452.728731778368</c:v>
                </c:pt>
                <c:pt idx="7107">
                  <c:v>452.79244254839102</c:v>
                </c:pt>
                <c:pt idx="7108">
                  <c:v>452.85615331841302</c:v>
                </c:pt>
                <c:pt idx="7109">
                  <c:v>452.91986408843502</c:v>
                </c:pt>
                <c:pt idx="7110">
                  <c:v>452.98357485845798</c:v>
                </c:pt>
                <c:pt idx="7111">
                  <c:v>453.04728562847998</c:v>
                </c:pt>
                <c:pt idx="7112">
                  <c:v>453.11099639850198</c:v>
                </c:pt>
                <c:pt idx="7113">
                  <c:v>453.17470716852398</c:v>
                </c:pt>
                <c:pt idx="7114">
                  <c:v>453.238417938547</c:v>
                </c:pt>
                <c:pt idx="7115">
                  <c:v>453.302128708569</c:v>
                </c:pt>
                <c:pt idx="7116">
                  <c:v>453.365839478591</c:v>
                </c:pt>
                <c:pt idx="7117">
                  <c:v>453.42955024861402</c:v>
                </c:pt>
                <c:pt idx="7118">
                  <c:v>453.49326101863602</c:v>
                </c:pt>
                <c:pt idx="7119">
                  <c:v>453.55697178865802</c:v>
                </c:pt>
                <c:pt idx="7120">
                  <c:v>453.62068255868002</c:v>
                </c:pt>
                <c:pt idx="7121">
                  <c:v>453.68439332870298</c:v>
                </c:pt>
                <c:pt idx="7122">
                  <c:v>453.74810409872498</c:v>
                </c:pt>
                <c:pt idx="7123">
                  <c:v>453.81181486874698</c:v>
                </c:pt>
                <c:pt idx="7124">
                  <c:v>453.87552563877</c:v>
                </c:pt>
                <c:pt idx="7125">
                  <c:v>453.939236408792</c:v>
                </c:pt>
                <c:pt idx="7126">
                  <c:v>454.002947178814</c:v>
                </c:pt>
                <c:pt idx="7127">
                  <c:v>454.066657948836</c:v>
                </c:pt>
                <c:pt idx="7128">
                  <c:v>454.13036871885902</c:v>
                </c:pt>
                <c:pt idx="7129">
                  <c:v>454.19407948888102</c:v>
                </c:pt>
                <c:pt idx="7130">
                  <c:v>454.25779025890301</c:v>
                </c:pt>
                <c:pt idx="7131">
                  <c:v>454.32150102892598</c:v>
                </c:pt>
                <c:pt idx="7132">
                  <c:v>454.38521179894798</c:v>
                </c:pt>
                <c:pt idx="7133">
                  <c:v>454.44892256896998</c:v>
                </c:pt>
                <c:pt idx="7134">
                  <c:v>454.51263333899198</c:v>
                </c:pt>
                <c:pt idx="7135">
                  <c:v>454.576344109015</c:v>
                </c:pt>
                <c:pt idx="7136">
                  <c:v>454.640054879037</c:v>
                </c:pt>
                <c:pt idx="7137">
                  <c:v>454.70376564905899</c:v>
                </c:pt>
                <c:pt idx="7138">
                  <c:v>454.76747641908202</c:v>
                </c:pt>
                <c:pt idx="7139">
                  <c:v>454.83118718910401</c:v>
                </c:pt>
                <c:pt idx="7140">
                  <c:v>454.89489795912601</c:v>
                </c:pt>
                <c:pt idx="7141">
                  <c:v>454.95860872914801</c:v>
                </c:pt>
                <c:pt idx="7142">
                  <c:v>455.02231949917098</c:v>
                </c:pt>
                <c:pt idx="7143">
                  <c:v>455.08603026919297</c:v>
                </c:pt>
                <c:pt idx="7144">
                  <c:v>455.14974103921497</c:v>
                </c:pt>
                <c:pt idx="7145">
                  <c:v>455.21345180923799</c:v>
                </c:pt>
                <c:pt idx="7146">
                  <c:v>455.27716257925999</c:v>
                </c:pt>
                <c:pt idx="7147">
                  <c:v>455.34087334928199</c:v>
                </c:pt>
                <c:pt idx="7148">
                  <c:v>455.40458411930399</c:v>
                </c:pt>
                <c:pt idx="7149">
                  <c:v>455.46829488932701</c:v>
                </c:pt>
                <c:pt idx="7150">
                  <c:v>455.53200565934901</c:v>
                </c:pt>
                <c:pt idx="7151">
                  <c:v>455.59571642937101</c:v>
                </c:pt>
                <c:pt idx="7152">
                  <c:v>455.65942719939301</c:v>
                </c:pt>
                <c:pt idx="7153">
                  <c:v>455.72313796941597</c:v>
                </c:pt>
                <c:pt idx="7154">
                  <c:v>455.78684873943803</c:v>
                </c:pt>
                <c:pt idx="7155">
                  <c:v>455.85055950946003</c:v>
                </c:pt>
                <c:pt idx="7156">
                  <c:v>455.91427027948299</c:v>
                </c:pt>
                <c:pt idx="7157">
                  <c:v>455.97798104950499</c:v>
                </c:pt>
                <c:pt idx="7158">
                  <c:v>456.04169181952699</c:v>
                </c:pt>
                <c:pt idx="7159">
                  <c:v>456.10540258954899</c:v>
                </c:pt>
                <c:pt idx="7160">
                  <c:v>456.16911335957201</c:v>
                </c:pt>
                <c:pt idx="7161">
                  <c:v>456.23282412959401</c:v>
                </c:pt>
                <c:pt idx="7162">
                  <c:v>456.29653489961601</c:v>
                </c:pt>
                <c:pt idx="7163">
                  <c:v>456.36024566963903</c:v>
                </c:pt>
                <c:pt idx="7164">
                  <c:v>456.42395643966103</c:v>
                </c:pt>
                <c:pt idx="7165">
                  <c:v>456.48766720968302</c:v>
                </c:pt>
                <c:pt idx="7166">
                  <c:v>456.55137797970502</c:v>
                </c:pt>
                <c:pt idx="7167">
                  <c:v>456.61508874972799</c:v>
                </c:pt>
                <c:pt idx="7168">
                  <c:v>456.67879951974999</c:v>
                </c:pt>
                <c:pt idx="7169">
                  <c:v>456.74251028977199</c:v>
                </c:pt>
                <c:pt idx="7170">
                  <c:v>456.80622105979501</c:v>
                </c:pt>
                <c:pt idx="7171">
                  <c:v>456.86993182981701</c:v>
                </c:pt>
                <c:pt idx="7172">
                  <c:v>456.933642599839</c:v>
                </c:pt>
                <c:pt idx="7173">
                  <c:v>456.997353369861</c:v>
                </c:pt>
                <c:pt idx="7174">
                  <c:v>457.06106413988402</c:v>
                </c:pt>
                <c:pt idx="7175">
                  <c:v>457.12477490990602</c:v>
                </c:pt>
                <c:pt idx="7176">
                  <c:v>457.18848567992802</c:v>
                </c:pt>
                <c:pt idx="7177">
                  <c:v>457.25219644995099</c:v>
                </c:pt>
                <c:pt idx="7178">
                  <c:v>457.31590721997298</c:v>
                </c:pt>
                <c:pt idx="7179">
                  <c:v>457.37961798999498</c:v>
                </c:pt>
                <c:pt idx="7180">
                  <c:v>457.44332876001698</c:v>
                </c:pt>
                <c:pt idx="7181">
                  <c:v>457.50703953004</c:v>
                </c:pt>
                <c:pt idx="7182">
                  <c:v>457.570750300062</c:v>
                </c:pt>
                <c:pt idx="7183">
                  <c:v>457.634461070084</c:v>
                </c:pt>
                <c:pt idx="7184">
                  <c:v>457.69817184010702</c:v>
                </c:pt>
                <c:pt idx="7185">
                  <c:v>457.76188261012902</c:v>
                </c:pt>
                <c:pt idx="7186">
                  <c:v>457.82559338015102</c:v>
                </c:pt>
                <c:pt idx="7187">
                  <c:v>457.88930415017302</c:v>
                </c:pt>
                <c:pt idx="7188">
                  <c:v>457.95301492019598</c:v>
                </c:pt>
                <c:pt idx="7189">
                  <c:v>458.01672569021798</c:v>
                </c:pt>
                <c:pt idx="7190">
                  <c:v>458.08043646023998</c:v>
                </c:pt>
                <c:pt idx="7191">
                  <c:v>458.144147230263</c:v>
                </c:pt>
                <c:pt idx="7192">
                  <c:v>458.207858000285</c:v>
                </c:pt>
                <c:pt idx="7193">
                  <c:v>458.271568770307</c:v>
                </c:pt>
                <c:pt idx="7194">
                  <c:v>458.335279540329</c:v>
                </c:pt>
                <c:pt idx="7195">
                  <c:v>458.39899031035202</c:v>
                </c:pt>
                <c:pt idx="7196">
                  <c:v>458.46270108037402</c:v>
                </c:pt>
                <c:pt idx="7197">
                  <c:v>458.52641185039602</c:v>
                </c:pt>
                <c:pt idx="7198">
                  <c:v>458.59012262041801</c:v>
                </c:pt>
                <c:pt idx="7199">
                  <c:v>458.65383339044098</c:v>
                </c:pt>
                <c:pt idx="7200">
                  <c:v>458.71754416046298</c:v>
                </c:pt>
                <c:pt idx="7201">
                  <c:v>458.78125493048498</c:v>
                </c:pt>
                <c:pt idx="7202">
                  <c:v>458.844965700508</c:v>
                </c:pt>
                <c:pt idx="7203">
                  <c:v>458.90867647053</c:v>
                </c:pt>
                <c:pt idx="7204">
                  <c:v>458.972387240552</c:v>
                </c:pt>
                <c:pt idx="7205">
                  <c:v>459.03609801057399</c:v>
                </c:pt>
                <c:pt idx="7206">
                  <c:v>459.09980878059702</c:v>
                </c:pt>
                <c:pt idx="7207">
                  <c:v>459.16351955061901</c:v>
                </c:pt>
                <c:pt idx="7208">
                  <c:v>459.22723032064101</c:v>
                </c:pt>
                <c:pt idx="7209">
                  <c:v>459.29094109066398</c:v>
                </c:pt>
                <c:pt idx="7210">
                  <c:v>459.35465186068598</c:v>
                </c:pt>
                <c:pt idx="7211">
                  <c:v>459.41836263070797</c:v>
                </c:pt>
                <c:pt idx="7212">
                  <c:v>459.48207340072997</c:v>
                </c:pt>
                <c:pt idx="7213">
                  <c:v>459.545784170753</c:v>
                </c:pt>
                <c:pt idx="7214">
                  <c:v>459.60949494077499</c:v>
                </c:pt>
                <c:pt idx="7215">
                  <c:v>459.67320571079699</c:v>
                </c:pt>
                <c:pt idx="7216">
                  <c:v>459.73691648082001</c:v>
                </c:pt>
                <c:pt idx="7217">
                  <c:v>459.80062725084201</c:v>
                </c:pt>
                <c:pt idx="7218">
                  <c:v>459.86433802086401</c:v>
                </c:pt>
                <c:pt idx="7219">
                  <c:v>459.92804879088601</c:v>
                </c:pt>
                <c:pt idx="7220">
                  <c:v>459.99175956090897</c:v>
                </c:pt>
                <c:pt idx="7221">
                  <c:v>460.05547033093097</c:v>
                </c:pt>
                <c:pt idx="7222">
                  <c:v>460.11918110095303</c:v>
                </c:pt>
                <c:pt idx="7223">
                  <c:v>460.18289187097599</c:v>
                </c:pt>
                <c:pt idx="7224">
                  <c:v>460.24660264099799</c:v>
                </c:pt>
                <c:pt idx="7225">
                  <c:v>460.31031341101999</c:v>
                </c:pt>
                <c:pt idx="7226">
                  <c:v>460.37402418104199</c:v>
                </c:pt>
                <c:pt idx="7227">
                  <c:v>460.43773495106501</c:v>
                </c:pt>
                <c:pt idx="7228">
                  <c:v>460.50144572108701</c:v>
                </c:pt>
                <c:pt idx="7229">
                  <c:v>460.56515649110901</c:v>
                </c:pt>
                <c:pt idx="7230">
                  <c:v>460.62886726113197</c:v>
                </c:pt>
                <c:pt idx="7231">
                  <c:v>460.69257803115403</c:v>
                </c:pt>
                <c:pt idx="7232">
                  <c:v>460.75628880117603</c:v>
                </c:pt>
                <c:pt idx="7233">
                  <c:v>460.81999957119803</c:v>
                </c:pt>
                <c:pt idx="7234">
                  <c:v>460.88371034122099</c:v>
                </c:pt>
                <c:pt idx="7235">
                  <c:v>460.94742111124299</c:v>
                </c:pt>
                <c:pt idx="7236">
                  <c:v>461.01113188126499</c:v>
                </c:pt>
                <c:pt idx="7237">
                  <c:v>461.07484265128801</c:v>
                </c:pt>
                <c:pt idx="7238">
                  <c:v>461.13855342131001</c:v>
                </c:pt>
                <c:pt idx="7239">
                  <c:v>461.20226419133201</c:v>
                </c:pt>
                <c:pt idx="7240">
                  <c:v>461.265974961354</c:v>
                </c:pt>
                <c:pt idx="7241">
                  <c:v>461.32968573137703</c:v>
                </c:pt>
                <c:pt idx="7242">
                  <c:v>461.39339650139902</c:v>
                </c:pt>
                <c:pt idx="7243">
                  <c:v>461.45710727142102</c:v>
                </c:pt>
                <c:pt idx="7244">
                  <c:v>461.52081804144399</c:v>
                </c:pt>
                <c:pt idx="7245">
                  <c:v>461.58452881146599</c:v>
                </c:pt>
                <c:pt idx="7246">
                  <c:v>461.64823958148799</c:v>
                </c:pt>
                <c:pt idx="7247">
                  <c:v>461.71195035150998</c:v>
                </c:pt>
                <c:pt idx="7248">
                  <c:v>461.77566112153301</c:v>
                </c:pt>
                <c:pt idx="7249">
                  <c:v>461.839371891555</c:v>
                </c:pt>
                <c:pt idx="7250">
                  <c:v>461.903082661577</c:v>
                </c:pt>
                <c:pt idx="7251">
                  <c:v>461.966793431599</c:v>
                </c:pt>
                <c:pt idx="7252">
                  <c:v>462.03050420162202</c:v>
                </c:pt>
                <c:pt idx="7253">
                  <c:v>462.09421497164402</c:v>
                </c:pt>
                <c:pt idx="7254">
                  <c:v>462.15792574166602</c:v>
                </c:pt>
                <c:pt idx="7255">
                  <c:v>462.22163651168898</c:v>
                </c:pt>
                <c:pt idx="7256">
                  <c:v>462.28534728171098</c:v>
                </c:pt>
                <c:pt idx="7257">
                  <c:v>462.34905805173298</c:v>
                </c:pt>
                <c:pt idx="7258">
                  <c:v>462.41276882175498</c:v>
                </c:pt>
                <c:pt idx="7259">
                  <c:v>462.476479591778</c:v>
                </c:pt>
                <c:pt idx="7260">
                  <c:v>462.5401903618</c:v>
                </c:pt>
                <c:pt idx="7261">
                  <c:v>462.603901131822</c:v>
                </c:pt>
                <c:pt idx="7262">
                  <c:v>462.66761190184502</c:v>
                </c:pt>
                <c:pt idx="7263">
                  <c:v>462.73132267186702</c:v>
                </c:pt>
                <c:pt idx="7264">
                  <c:v>462.79503344188902</c:v>
                </c:pt>
                <c:pt idx="7265">
                  <c:v>462.85874421191102</c:v>
                </c:pt>
                <c:pt idx="7266">
                  <c:v>462.92245498193398</c:v>
                </c:pt>
                <c:pt idx="7267">
                  <c:v>462.98616575195598</c:v>
                </c:pt>
                <c:pt idx="7268">
                  <c:v>463.04987652197798</c:v>
                </c:pt>
                <c:pt idx="7269">
                  <c:v>463.113587292001</c:v>
                </c:pt>
                <c:pt idx="7270">
                  <c:v>463.177298062023</c:v>
                </c:pt>
                <c:pt idx="7271">
                  <c:v>463.241008832045</c:v>
                </c:pt>
                <c:pt idx="7272">
                  <c:v>463.304719602067</c:v>
                </c:pt>
                <c:pt idx="7273">
                  <c:v>463.36843037209002</c:v>
                </c:pt>
                <c:pt idx="7274">
                  <c:v>463.43214114211202</c:v>
                </c:pt>
                <c:pt idx="7275">
                  <c:v>463.49585191213401</c:v>
                </c:pt>
                <c:pt idx="7276">
                  <c:v>463.55956268215698</c:v>
                </c:pt>
                <c:pt idx="7277">
                  <c:v>463.62327345217898</c:v>
                </c:pt>
                <c:pt idx="7278">
                  <c:v>463.68698422220098</c:v>
                </c:pt>
                <c:pt idx="7279">
                  <c:v>463.75069499222298</c:v>
                </c:pt>
                <c:pt idx="7280">
                  <c:v>463.814405762246</c:v>
                </c:pt>
                <c:pt idx="7281">
                  <c:v>463.878116532268</c:v>
                </c:pt>
                <c:pt idx="7282">
                  <c:v>463.94182730228999</c:v>
                </c:pt>
                <c:pt idx="7283">
                  <c:v>464.00553807231302</c:v>
                </c:pt>
                <c:pt idx="7284">
                  <c:v>464.06924884233501</c:v>
                </c:pt>
                <c:pt idx="7285">
                  <c:v>464.13295961235701</c:v>
                </c:pt>
                <c:pt idx="7286">
                  <c:v>464.19667038237901</c:v>
                </c:pt>
                <c:pt idx="7287">
                  <c:v>464.26038115240198</c:v>
                </c:pt>
                <c:pt idx="7288">
                  <c:v>464.32409192242397</c:v>
                </c:pt>
                <c:pt idx="7289">
                  <c:v>464.38780269244597</c:v>
                </c:pt>
                <c:pt idx="7290">
                  <c:v>464.45151346246899</c:v>
                </c:pt>
                <c:pt idx="7291">
                  <c:v>464.51522423249099</c:v>
                </c:pt>
                <c:pt idx="7292">
                  <c:v>464.57893500251299</c:v>
                </c:pt>
                <c:pt idx="7293">
                  <c:v>464.64264577253499</c:v>
                </c:pt>
                <c:pt idx="7294">
                  <c:v>464.70635654255801</c:v>
                </c:pt>
                <c:pt idx="7295">
                  <c:v>464.77006731258001</c:v>
                </c:pt>
                <c:pt idx="7296">
                  <c:v>464.83377808260201</c:v>
                </c:pt>
                <c:pt idx="7297">
                  <c:v>464.89748885262401</c:v>
                </c:pt>
                <c:pt idx="7298">
                  <c:v>464.96119962264697</c:v>
                </c:pt>
                <c:pt idx="7299">
                  <c:v>465.02491039266903</c:v>
                </c:pt>
                <c:pt idx="7300">
                  <c:v>465.08862116269103</c:v>
                </c:pt>
                <c:pt idx="7301">
                  <c:v>465.15233193271399</c:v>
                </c:pt>
                <c:pt idx="7302">
                  <c:v>465.21604270273599</c:v>
                </c:pt>
                <c:pt idx="7303">
                  <c:v>465.27975347275799</c:v>
                </c:pt>
                <c:pt idx="7304">
                  <c:v>465.34346424277999</c:v>
                </c:pt>
                <c:pt idx="7305">
                  <c:v>465.40717501280301</c:v>
                </c:pt>
                <c:pt idx="7306">
                  <c:v>465.47088578282501</c:v>
                </c:pt>
                <c:pt idx="7307">
                  <c:v>465.53459655284701</c:v>
                </c:pt>
                <c:pt idx="7308">
                  <c:v>465.59830732287003</c:v>
                </c:pt>
                <c:pt idx="7309">
                  <c:v>465.66201809289203</c:v>
                </c:pt>
                <c:pt idx="7310">
                  <c:v>465.72572886291402</c:v>
                </c:pt>
                <c:pt idx="7311">
                  <c:v>465.78943963293602</c:v>
                </c:pt>
                <c:pt idx="7312">
                  <c:v>465.85315040295899</c:v>
                </c:pt>
                <c:pt idx="7313">
                  <c:v>465.91686117298099</c:v>
                </c:pt>
                <c:pt idx="7314">
                  <c:v>465.98057194300299</c:v>
                </c:pt>
                <c:pt idx="7315">
                  <c:v>466.04428271302601</c:v>
                </c:pt>
                <c:pt idx="7316">
                  <c:v>466.10799348304801</c:v>
                </c:pt>
                <c:pt idx="7317">
                  <c:v>466.17170425307</c:v>
                </c:pt>
                <c:pt idx="7318">
                  <c:v>466.235415023092</c:v>
                </c:pt>
                <c:pt idx="7319">
                  <c:v>466.29912579311502</c:v>
                </c:pt>
                <c:pt idx="7320">
                  <c:v>466.36283656313702</c:v>
                </c:pt>
                <c:pt idx="7321">
                  <c:v>466.42654733315902</c:v>
                </c:pt>
                <c:pt idx="7322">
                  <c:v>466.49025810318199</c:v>
                </c:pt>
                <c:pt idx="7323">
                  <c:v>466.55396887320398</c:v>
                </c:pt>
                <c:pt idx="7324">
                  <c:v>466.61767964322598</c:v>
                </c:pt>
                <c:pt idx="7325">
                  <c:v>466.68139041324798</c:v>
                </c:pt>
                <c:pt idx="7326">
                  <c:v>466.745101183271</c:v>
                </c:pt>
                <c:pt idx="7327">
                  <c:v>466.808811953293</c:v>
                </c:pt>
                <c:pt idx="7328">
                  <c:v>466.872522723315</c:v>
                </c:pt>
                <c:pt idx="7329">
                  <c:v>466.93623349333802</c:v>
                </c:pt>
                <c:pt idx="7330">
                  <c:v>466.99994426336002</c:v>
                </c:pt>
                <c:pt idx="7331">
                  <c:v>467.06365503338202</c:v>
                </c:pt>
                <c:pt idx="7332">
                  <c:v>467.12736580340402</c:v>
                </c:pt>
                <c:pt idx="7333">
                  <c:v>467.19107657342698</c:v>
                </c:pt>
                <c:pt idx="7334">
                  <c:v>467.25478734344898</c:v>
                </c:pt>
                <c:pt idx="7335">
                  <c:v>467.31849811347098</c:v>
                </c:pt>
                <c:pt idx="7336">
                  <c:v>467.382208883494</c:v>
                </c:pt>
                <c:pt idx="7337">
                  <c:v>467.445919653516</c:v>
                </c:pt>
                <c:pt idx="7338">
                  <c:v>467.509630423538</c:v>
                </c:pt>
                <c:pt idx="7339">
                  <c:v>467.57334119356</c:v>
                </c:pt>
                <c:pt idx="7340">
                  <c:v>467.63705196358302</c:v>
                </c:pt>
                <c:pt idx="7341">
                  <c:v>467.70076273360502</c:v>
                </c:pt>
                <c:pt idx="7342">
                  <c:v>467.76447350362702</c:v>
                </c:pt>
                <c:pt idx="7343">
                  <c:v>467.82818427364901</c:v>
                </c:pt>
                <c:pt idx="7344">
                  <c:v>467.89189504367198</c:v>
                </c:pt>
                <c:pt idx="7345">
                  <c:v>467.95560581369398</c:v>
                </c:pt>
                <c:pt idx="7346">
                  <c:v>468.01931658371598</c:v>
                </c:pt>
                <c:pt idx="7347">
                  <c:v>468.083027353739</c:v>
                </c:pt>
                <c:pt idx="7348">
                  <c:v>468.146738123761</c:v>
                </c:pt>
                <c:pt idx="7349">
                  <c:v>468.210448893783</c:v>
                </c:pt>
                <c:pt idx="7350">
                  <c:v>468.27415966380499</c:v>
                </c:pt>
                <c:pt idx="7351">
                  <c:v>468.33787043382802</c:v>
                </c:pt>
                <c:pt idx="7352">
                  <c:v>468.40158120385001</c:v>
                </c:pt>
                <c:pt idx="7353">
                  <c:v>468.46529197387201</c:v>
                </c:pt>
                <c:pt idx="7354">
                  <c:v>468.52900274389498</c:v>
                </c:pt>
                <c:pt idx="7355">
                  <c:v>468.59271351391698</c:v>
                </c:pt>
                <c:pt idx="7356">
                  <c:v>468.65642428393897</c:v>
                </c:pt>
                <c:pt idx="7357">
                  <c:v>468.72013505396097</c:v>
                </c:pt>
                <c:pt idx="7358">
                  <c:v>468.783845823984</c:v>
                </c:pt>
                <c:pt idx="7359">
                  <c:v>468.84755659400599</c:v>
                </c:pt>
                <c:pt idx="7360">
                  <c:v>468.91126736402799</c:v>
                </c:pt>
                <c:pt idx="7361">
                  <c:v>468.97497813405101</c:v>
                </c:pt>
                <c:pt idx="7362">
                  <c:v>469.03868890407301</c:v>
                </c:pt>
                <c:pt idx="7363">
                  <c:v>469.10239967409501</c:v>
                </c:pt>
                <c:pt idx="7364">
                  <c:v>469.16611044411701</c:v>
                </c:pt>
                <c:pt idx="7365">
                  <c:v>469.22982121413997</c:v>
                </c:pt>
                <c:pt idx="7366">
                  <c:v>469.29353198416197</c:v>
                </c:pt>
                <c:pt idx="7367">
                  <c:v>469.35724275418403</c:v>
                </c:pt>
                <c:pt idx="7368">
                  <c:v>469.42095352420699</c:v>
                </c:pt>
                <c:pt idx="7369">
                  <c:v>469.48466429422899</c:v>
                </c:pt>
                <c:pt idx="7370">
                  <c:v>469.54837506425099</c:v>
                </c:pt>
                <c:pt idx="7371">
                  <c:v>469.61208583427299</c:v>
                </c:pt>
                <c:pt idx="7372">
                  <c:v>469.67579660429601</c:v>
                </c:pt>
                <c:pt idx="7373">
                  <c:v>469.73950737431801</c:v>
                </c:pt>
                <c:pt idx="7374">
                  <c:v>469.80321814434001</c:v>
                </c:pt>
                <c:pt idx="7375">
                  <c:v>469.86692891436297</c:v>
                </c:pt>
                <c:pt idx="7376">
                  <c:v>469.93063968438503</c:v>
                </c:pt>
                <c:pt idx="7377">
                  <c:v>469.99435045440703</c:v>
                </c:pt>
                <c:pt idx="7378">
                  <c:v>470.05806122442903</c:v>
                </c:pt>
                <c:pt idx="7379">
                  <c:v>470.12177199445199</c:v>
                </c:pt>
                <c:pt idx="7380">
                  <c:v>470.18548276447399</c:v>
                </c:pt>
                <c:pt idx="7381">
                  <c:v>470.24919353449599</c:v>
                </c:pt>
                <c:pt idx="7382">
                  <c:v>470.31290430451901</c:v>
                </c:pt>
                <c:pt idx="7383">
                  <c:v>470.37661507454101</c:v>
                </c:pt>
                <c:pt idx="7384">
                  <c:v>470.44032584456301</c:v>
                </c:pt>
                <c:pt idx="7385">
                  <c:v>470.504036614585</c:v>
                </c:pt>
                <c:pt idx="7386">
                  <c:v>470.56774738460803</c:v>
                </c:pt>
                <c:pt idx="7387">
                  <c:v>470.63145815463002</c:v>
                </c:pt>
                <c:pt idx="7388">
                  <c:v>470.69516892465202</c:v>
                </c:pt>
                <c:pt idx="7389">
                  <c:v>470.75887969467499</c:v>
                </c:pt>
                <c:pt idx="7390">
                  <c:v>470.82259046469699</c:v>
                </c:pt>
                <c:pt idx="7391">
                  <c:v>470.88630123471899</c:v>
                </c:pt>
                <c:pt idx="7392">
                  <c:v>470.95001200474098</c:v>
                </c:pt>
                <c:pt idx="7393">
                  <c:v>471.01372277476401</c:v>
                </c:pt>
                <c:pt idx="7394">
                  <c:v>471.077433544786</c:v>
                </c:pt>
                <c:pt idx="7395">
                  <c:v>471.141144314808</c:v>
                </c:pt>
                <c:pt idx="7396">
                  <c:v>471.20485508483</c:v>
                </c:pt>
                <c:pt idx="7397">
                  <c:v>471.26856585485302</c:v>
                </c:pt>
                <c:pt idx="7398">
                  <c:v>471.33227662487502</c:v>
                </c:pt>
                <c:pt idx="7399">
                  <c:v>471.39598739489702</c:v>
                </c:pt>
                <c:pt idx="7400">
                  <c:v>471.45969816491998</c:v>
                </c:pt>
                <c:pt idx="7401">
                  <c:v>471.52340893494198</c:v>
                </c:pt>
                <c:pt idx="7402">
                  <c:v>471.58711970496398</c:v>
                </c:pt>
                <c:pt idx="7403">
                  <c:v>471.65083047498598</c:v>
                </c:pt>
                <c:pt idx="7404">
                  <c:v>471.714541245009</c:v>
                </c:pt>
                <c:pt idx="7405">
                  <c:v>471.778252015031</c:v>
                </c:pt>
                <c:pt idx="7406">
                  <c:v>471.841962785053</c:v>
                </c:pt>
                <c:pt idx="7407">
                  <c:v>471.90567355507602</c:v>
                </c:pt>
                <c:pt idx="7408">
                  <c:v>471.96938432509802</c:v>
                </c:pt>
                <c:pt idx="7409">
                  <c:v>472.03309509512002</c:v>
                </c:pt>
                <c:pt idx="7410">
                  <c:v>472.09680586514202</c:v>
                </c:pt>
                <c:pt idx="7411">
                  <c:v>472.16051663516498</c:v>
                </c:pt>
                <c:pt idx="7412">
                  <c:v>472.22422740518698</c:v>
                </c:pt>
                <c:pt idx="7413">
                  <c:v>472.28793817520898</c:v>
                </c:pt>
                <c:pt idx="7414">
                  <c:v>472.351648945232</c:v>
                </c:pt>
                <c:pt idx="7415">
                  <c:v>472.415359715254</c:v>
                </c:pt>
                <c:pt idx="7416">
                  <c:v>472.479070485276</c:v>
                </c:pt>
                <c:pt idx="7417">
                  <c:v>472.542781255298</c:v>
                </c:pt>
                <c:pt idx="7418">
                  <c:v>472.60649202532102</c:v>
                </c:pt>
                <c:pt idx="7419">
                  <c:v>472.67020279534302</c:v>
                </c:pt>
                <c:pt idx="7420">
                  <c:v>472.73391356536501</c:v>
                </c:pt>
                <c:pt idx="7421">
                  <c:v>472.79762433538798</c:v>
                </c:pt>
                <c:pt idx="7422">
                  <c:v>472.86133510540998</c:v>
                </c:pt>
                <c:pt idx="7423">
                  <c:v>472.92504587543198</c:v>
                </c:pt>
                <c:pt idx="7424">
                  <c:v>472.98875664545398</c:v>
                </c:pt>
                <c:pt idx="7425">
                  <c:v>473.052467415477</c:v>
                </c:pt>
                <c:pt idx="7426">
                  <c:v>473.116178185499</c:v>
                </c:pt>
                <c:pt idx="7427">
                  <c:v>473.17988895552099</c:v>
                </c:pt>
                <c:pt idx="7428">
                  <c:v>473.24359972554402</c:v>
                </c:pt>
                <c:pt idx="7429">
                  <c:v>473.30731049556601</c:v>
                </c:pt>
                <c:pt idx="7430">
                  <c:v>473.37102126558801</c:v>
                </c:pt>
                <c:pt idx="7431">
                  <c:v>473.43473203561001</c:v>
                </c:pt>
                <c:pt idx="7432">
                  <c:v>473.49844280563298</c:v>
                </c:pt>
                <c:pt idx="7433">
                  <c:v>473.56215357565497</c:v>
                </c:pt>
                <c:pt idx="7434">
                  <c:v>473.62586434567697</c:v>
                </c:pt>
                <c:pt idx="7435">
                  <c:v>473.68957511569999</c:v>
                </c:pt>
                <c:pt idx="7436">
                  <c:v>473.75328588572199</c:v>
                </c:pt>
                <c:pt idx="7437">
                  <c:v>473.81699665574399</c:v>
                </c:pt>
                <c:pt idx="7438">
                  <c:v>473.88070742576599</c:v>
                </c:pt>
                <c:pt idx="7439">
                  <c:v>473.94441819578901</c:v>
                </c:pt>
                <c:pt idx="7440">
                  <c:v>474.00812896581101</c:v>
                </c:pt>
                <c:pt idx="7441">
                  <c:v>474.07183973583301</c:v>
                </c:pt>
                <c:pt idx="7442">
                  <c:v>474.13555050585501</c:v>
                </c:pt>
                <c:pt idx="7443">
                  <c:v>474.19926127587797</c:v>
                </c:pt>
                <c:pt idx="7444">
                  <c:v>474.26297204590003</c:v>
                </c:pt>
                <c:pt idx="7445">
                  <c:v>474.32668281592203</c:v>
                </c:pt>
                <c:pt idx="7446">
                  <c:v>474.39039358594499</c:v>
                </c:pt>
                <c:pt idx="7447">
                  <c:v>474.45410435596699</c:v>
                </c:pt>
                <c:pt idx="7448">
                  <c:v>474.51781512598899</c:v>
                </c:pt>
                <c:pt idx="7449">
                  <c:v>474.58152589601099</c:v>
                </c:pt>
                <c:pt idx="7450">
                  <c:v>474.64523666603401</c:v>
                </c:pt>
                <c:pt idx="7451">
                  <c:v>474.70894743605601</c:v>
                </c:pt>
                <c:pt idx="7452">
                  <c:v>474.77265820607801</c:v>
                </c:pt>
                <c:pt idx="7453">
                  <c:v>474.83636897610103</c:v>
                </c:pt>
                <c:pt idx="7454">
                  <c:v>474.90007974612303</c:v>
                </c:pt>
                <c:pt idx="7455">
                  <c:v>474.96379051614502</c:v>
                </c:pt>
                <c:pt idx="7456">
                  <c:v>475.02750128616702</c:v>
                </c:pt>
                <c:pt idx="7457">
                  <c:v>475.09121205618999</c:v>
                </c:pt>
                <c:pt idx="7458">
                  <c:v>475.15492282621199</c:v>
                </c:pt>
                <c:pt idx="7459">
                  <c:v>475.21863359623399</c:v>
                </c:pt>
                <c:pt idx="7460">
                  <c:v>475.28234436625701</c:v>
                </c:pt>
                <c:pt idx="7461">
                  <c:v>475.34605513627901</c:v>
                </c:pt>
                <c:pt idx="7462">
                  <c:v>475.409765906301</c:v>
                </c:pt>
                <c:pt idx="7463">
                  <c:v>475.473476676323</c:v>
                </c:pt>
                <c:pt idx="7464">
                  <c:v>475.53718744634602</c:v>
                </c:pt>
                <c:pt idx="7465">
                  <c:v>475.60089821636802</c:v>
                </c:pt>
                <c:pt idx="7466">
                  <c:v>475.66460898639002</c:v>
                </c:pt>
                <c:pt idx="7467">
                  <c:v>475.72831975641299</c:v>
                </c:pt>
                <c:pt idx="7468">
                  <c:v>475.79203052643498</c:v>
                </c:pt>
                <c:pt idx="7469">
                  <c:v>475.85574129645698</c:v>
                </c:pt>
                <c:pt idx="7470">
                  <c:v>475.91945206647898</c:v>
                </c:pt>
                <c:pt idx="7471">
                  <c:v>475.983162836502</c:v>
                </c:pt>
                <c:pt idx="7472">
                  <c:v>476.046873606524</c:v>
                </c:pt>
                <c:pt idx="7473">
                  <c:v>476.110584376546</c:v>
                </c:pt>
                <c:pt idx="7474">
                  <c:v>476.17429514656902</c:v>
                </c:pt>
                <c:pt idx="7475">
                  <c:v>476.23800591659102</c:v>
                </c:pt>
                <c:pt idx="7476">
                  <c:v>476.30171668661302</c:v>
                </c:pt>
                <c:pt idx="7477">
                  <c:v>476.36542745663502</c:v>
                </c:pt>
                <c:pt idx="7478">
                  <c:v>476.42913822665798</c:v>
                </c:pt>
                <c:pt idx="7479">
                  <c:v>476.49284899667998</c:v>
                </c:pt>
                <c:pt idx="7480">
                  <c:v>476.55655976670198</c:v>
                </c:pt>
                <c:pt idx="7481">
                  <c:v>476.620270536725</c:v>
                </c:pt>
                <c:pt idx="7482">
                  <c:v>476.683981306747</c:v>
                </c:pt>
                <c:pt idx="7483">
                  <c:v>476.747692076769</c:v>
                </c:pt>
                <c:pt idx="7484">
                  <c:v>476.811402846791</c:v>
                </c:pt>
                <c:pt idx="7485">
                  <c:v>476.87511361681402</c:v>
                </c:pt>
                <c:pt idx="7486">
                  <c:v>476.93882438683602</c:v>
                </c:pt>
                <c:pt idx="7487">
                  <c:v>477.00253515685802</c:v>
                </c:pt>
                <c:pt idx="7488">
                  <c:v>477.06624592688001</c:v>
                </c:pt>
                <c:pt idx="7489">
                  <c:v>477.12995669690298</c:v>
                </c:pt>
                <c:pt idx="7490">
                  <c:v>477.19366746692498</c:v>
                </c:pt>
                <c:pt idx="7491">
                  <c:v>477.25737823694698</c:v>
                </c:pt>
                <c:pt idx="7492">
                  <c:v>477.32108900697</c:v>
                </c:pt>
                <c:pt idx="7493">
                  <c:v>477.384799776992</c:v>
                </c:pt>
                <c:pt idx="7494">
                  <c:v>477.448510547014</c:v>
                </c:pt>
                <c:pt idx="7495">
                  <c:v>477.51222131703599</c:v>
                </c:pt>
                <c:pt idx="7496">
                  <c:v>477.57593208705902</c:v>
                </c:pt>
                <c:pt idx="7497">
                  <c:v>477.63964285708101</c:v>
                </c:pt>
                <c:pt idx="7498">
                  <c:v>477.70335362710301</c:v>
                </c:pt>
                <c:pt idx="7499">
                  <c:v>477.76706439712598</c:v>
                </c:pt>
                <c:pt idx="7500">
                  <c:v>477.83077516714798</c:v>
                </c:pt>
                <c:pt idx="7501">
                  <c:v>477.89448593716997</c:v>
                </c:pt>
                <c:pt idx="7502">
                  <c:v>477.95819670719197</c:v>
                </c:pt>
                <c:pt idx="7503">
                  <c:v>478.021907477215</c:v>
                </c:pt>
                <c:pt idx="7504">
                  <c:v>478.08561824723699</c:v>
                </c:pt>
                <c:pt idx="7505">
                  <c:v>478.14932901725899</c:v>
                </c:pt>
                <c:pt idx="7506">
                  <c:v>478.21303978728201</c:v>
                </c:pt>
                <c:pt idx="7507">
                  <c:v>478.27675055730401</c:v>
                </c:pt>
                <c:pt idx="7508">
                  <c:v>478.34046132732601</c:v>
                </c:pt>
                <c:pt idx="7509">
                  <c:v>478.40417209734801</c:v>
                </c:pt>
                <c:pt idx="7510">
                  <c:v>478.46788286737097</c:v>
                </c:pt>
                <c:pt idx="7511">
                  <c:v>478.53159363739297</c:v>
                </c:pt>
                <c:pt idx="7512">
                  <c:v>478.59530440741503</c:v>
                </c:pt>
                <c:pt idx="7513">
                  <c:v>478.65901517743799</c:v>
                </c:pt>
                <c:pt idx="7514">
                  <c:v>478.72272594745999</c:v>
                </c:pt>
                <c:pt idx="7515">
                  <c:v>478.78643671748199</c:v>
                </c:pt>
                <c:pt idx="7516">
                  <c:v>478.85014748750399</c:v>
                </c:pt>
                <c:pt idx="7517">
                  <c:v>478.91385825752701</c:v>
                </c:pt>
                <c:pt idx="7518">
                  <c:v>478.97756902754901</c:v>
                </c:pt>
                <c:pt idx="7519">
                  <c:v>479.04127979757101</c:v>
                </c:pt>
                <c:pt idx="7520">
                  <c:v>479.10499056759397</c:v>
                </c:pt>
                <c:pt idx="7521">
                  <c:v>479.16870133761603</c:v>
                </c:pt>
                <c:pt idx="7522">
                  <c:v>479.23241210763803</c:v>
                </c:pt>
                <c:pt idx="7523">
                  <c:v>479.29612287766003</c:v>
                </c:pt>
                <c:pt idx="7524">
                  <c:v>479.35983364768299</c:v>
                </c:pt>
                <c:pt idx="7525">
                  <c:v>479.42354441770499</c:v>
                </c:pt>
                <c:pt idx="7526">
                  <c:v>479.48725518772699</c:v>
                </c:pt>
                <c:pt idx="7527">
                  <c:v>479.55096595775001</c:v>
                </c:pt>
                <c:pt idx="7528">
                  <c:v>479.61467672777201</c:v>
                </c:pt>
                <c:pt idx="7529">
                  <c:v>479.67838749779401</c:v>
                </c:pt>
                <c:pt idx="7530">
                  <c:v>479.742098267816</c:v>
                </c:pt>
                <c:pt idx="7531">
                  <c:v>479.80580903783903</c:v>
                </c:pt>
                <c:pt idx="7532">
                  <c:v>479.86951980786102</c:v>
                </c:pt>
                <c:pt idx="7533">
                  <c:v>479.93323057788302</c:v>
                </c:pt>
                <c:pt idx="7534">
                  <c:v>479.99694134790599</c:v>
                </c:pt>
                <c:pt idx="7535">
                  <c:v>480.06065211792799</c:v>
                </c:pt>
                <c:pt idx="7536">
                  <c:v>480.12436288794999</c:v>
                </c:pt>
                <c:pt idx="7537">
                  <c:v>480.18807365797198</c:v>
                </c:pt>
                <c:pt idx="7538">
                  <c:v>480.25178442799501</c:v>
                </c:pt>
                <c:pt idx="7539">
                  <c:v>480.315495198017</c:v>
                </c:pt>
                <c:pt idx="7540">
                  <c:v>480.379205968039</c:v>
                </c:pt>
                <c:pt idx="7541">
                  <c:v>480.442916738061</c:v>
                </c:pt>
                <c:pt idx="7542">
                  <c:v>480.50662750808402</c:v>
                </c:pt>
                <c:pt idx="7543">
                  <c:v>480.57033827810602</c:v>
                </c:pt>
                <c:pt idx="7544">
                  <c:v>480.63404904812802</c:v>
                </c:pt>
                <c:pt idx="7545">
                  <c:v>480.69775981815098</c:v>
                </c:pt>
                <c:pt idx="7546">
                  <c:v>480.76147058817298</c:v>
                </c:pt>
                <c:pt idx="7547">
                  <c:v>480.82518135819498</c:v>
                </c:pt>
                <c:pt idx="7548">
                  <c:v>480.88889212821698</c:v>
                </c:pt>
                <c:pt idx="7549">
                  <c:v>480.95260289824</c:v>
                </c:pt>
                <c:pt idx="7550">
                  <c:v>481.016313668262</c:v>
                </c:pt>
                <c:pt idx="7551">
                  <c:v>481.080024438284</c:v>
                </c:pt>
                <c:pt idx="7552">
                  <c:v>481.14373520830702</c:v>
                </c:pt>
                <c:pt idx="7553">
                  <c:v>481.20744597832902</c:v>
                </c:pt>
                <c:pt idx="7554">
                  <c:v>481.27115674835102</c:v>
                </c:pt>
                <c:pt idx="7555">
                  <c:v>481.33486751837302</c:v>
                </c:pt>
                <c:pt idx="7556">
                  <c:v>481.39857828839598</c:v>
                </c:pt>
                <c:pt idx="7557">
                  <c:v>481.46228905841798</c:v>
                </c:pt>
                <c:pt idx="7558">
                  <c:v>481.52599982843998</c:v>
                </c:pt>
                <c:pt idx="7559">
                  <c:v>481.589710598463</c:v>
                </c:pt>
                <c:pt idx="7560">
                  <c:v>481.653421368485</c:v>
                </c:pt>
                <c:pt idx="7561">
                  <c:v>481.717132138507</c:v>
                </c:pt>
                <c:pt idx="7562">
                  <c:v>481.780842908529</c:v>
                </c:pt>
                <c:pt idx="7563">
                  <c:v>481.84455367855202</c:v>
                </c:pt>
                <c:pt idx="7564">
                  <c:v>481.90826444857402</c:v>
                </c:pt>
                <c:pt idx="7565">
                  <c:v>481.97197521859601</c:v>
                </c:pt>
                <c:pt idx="7566">
                  <c:v>482.03568598861898</c:v>
                </c:pt>
                <c:pt idx="7567">
                  <c:v>482.09939675864098</c:v>
                </c:pt>
                <c:pt idx="7568">
                  <c:v>482.16310752866298</c:v>
                </c:pt>
                <c:pt idx="7569">
                  <c:v>482.22681829868498</c:v>
                </c:pt>
                <c:pt idx="7570">
                  <c:v>482.290529068708</c:v>
                </c:pt>
                <c:pt idx="7571">
                  <c:v>482.35423983873</c:v>
                </c:pt>
                <c:pt idx="7572">
                  <c:v>482.41795060875199</c:v>
                </c:pt>
                <c:pt idx="7573">
                  <c:v>482.48166137877502</c:v>
                </c:pt>
                <c:pt idx="7574">
                  <c:v>482.54537214879701</c:v>
                </c:pt>
                <c:pt idx="7575">
                  <c:v>482.60908291881901</c:v>
                </c:pt>
                <c:pt idx="7576">
                  <c:v>482.67279368884101</c:v>
                </c:pt>
                <c:pt idx="7577">
                  <c:v>482.73650445886398</c:v>
                </c:pt>
                <c:pt idx="7578">
                  <c:v>482.80021522888597</c:v>
                </c:pt>
                <c:pt idx="7579">
                  <c:v>482.86392599890797</c:v>
                </c:pt>
                <c:pt idx="7580">
                  <c:v>482.927636768931</c:v>
                </c:pt>
                <c:pt idx="7581">
                  <c:v>482.99134753895299</c:v>
                </c:pt>
                <c:pt idx="7582">
                  <c:v>483.05505830897499</c:v>
                </c:pt>
                <c:pt idx="7583">
                  <c:v>483.11876907899699</c:v>
                </c:pt>
                <c:pt idx="7584">
                  <c:v>483.18247984902001</c:v>
                </c:pt>
                <c:pt idx="7585">
                  <c:v>483.24619061904201</c:v>
                </c:pt>
                <c:pt idx="7586">
                  <c:v>483.30990138906401</c:v>
                </c:pt>
                <c:pt idx="7587">
                  <c:v>483.37361215908601</c:v>
                </c:pt>
                <c:pt idx="7588">
                  <c:v>483.43732292910897</c:v>
                </c:pt>
                <c:pt idx="7589">
                  <c:v>483.50103369913103</c:v>
                </c:pt>
                <c:pt idx="7590">
                  <c:v>483.56474446915303</c:v>
                </c:pt>
                <c:pt idx="7591">
                  <c:v>483.62845523917599</c:v>
                </c:pt>
                <c:pt idx="7592">
                  <c:v>483.69216600919799</c:v>
                </c:pt>
                <c:pt idx="7593">
                  <c:v>483.75587677921999</c:v>
                </c:pt>
                <c:pt idx="7594">
                  <c:v>483.81958754924199</c:v>
                </c:pt>
                <c:pt idx="7595">
                  <c:v>483.88329831926501</c:v>
                </c:pt>
                <c:pt idx="7596">
                  <c:v>483.94700908928701</c:v>
                </c:pt>
                <c:pt idx="7597">
                  <c:v>484.01071985930901</c:v>
                </c:pt>
                <c:pt idx="7598">
                  <c:v>484.07443062933203</c:v>
                </c:pt>
                <c:pt idx="7599">
                  <c:v>484.13814139935403</c:v>
                </c:pt>
                <c:pt idx="7600">
                  <c:v>484.20185216937602</c:v>
                </c:pt>
                <c:pt idx="7601">
                  <c:v>484.26556293939802</c:v>
                </c:pt>
                <c:pt idx="7602">
                  <c:v>484.32927370942099</c:v>
                </c:pt>
                <c:pt idx="7603">
                  <c:v>484.39298447944299</c:v>
                </c:pt>
                <c:pt idx="7604">
                  <c:v>484.45669524946499</c:v>
                </c:pt>
                <c:pt idx="7605">
                  <c:v>484.52040601948801</c:v>
                </c:pt>
                <c:pt idx="7606">
                  <c:v>484.58411678951001</c:v>
                </c:pt>
                <c:pt idx="7607">
                  <c:v>484.647827559532</c:v>
                </c:pt>
                <c:pt idx="7608">
                  <c:v>484.711538329554</c:v>
                </c:pt>
                <c:pt idx="7609">
                  <c:v>484.77524909957702</c:v>
                </c:pt>
                <c:pt idx="7610">
                  <c:v>484.83895986959902</c:v>
                </c:pt>
                <c:pt idx="7611">
                  <c:v>484.90267063962102</c:v>
                </c:pt>
                <c:pt idx="7612">
                  <c:v>484.96638140964399</c:v>
                </c:pt>
                <c:pt idx="7613">
                  <c:v>485.03009217966598</c:v>
                </c:pt>
                <c:pt idx="7614">
                  <c:v>485.09380294968798</c:v>
                </c:pt>
                <c:pt idx="7615">
                  <c:v>485.15751371970998</c:v>
                </c:pt>
                <c:pt idx="7616">
                  <c:v>485.221224489733</c:v>
                </c:pt>
                <c:pt idx="7617">
                  <c:v>485.284935259755</c:v>
                </c:pt>
                <c:pt idx="7618">
                  <c:v>485.348646029777</c:v>
                </c:pt>
                <c:pt idx="7619">
                  <c:v>485.41235679980002</c:v>
                </c:pt>
                <c:pt idx="7620">
                  <c:v>485.47606756982202</c:v>
                </c:pt>
                <c:pt idx="7621">
                  <c:v>485.53977833984402</c:v>
                </c:pt>
                <c:pt idx="7622">
                  <c:v>485.60348910986602</c:v>
                </c:pt>
                <c:pt idx="7623">
                  <c:v>485.66719987988898</c:v>
                </c:pt>
                <c:pt idx="7624">
                  <c:v>485.73091064991098</c:v>
                </c:pt>
                <c:pt idx="7625">
                  <c:v>485.79462141993298</c:v>
                </c:pt>
                <c:pt idx="7626">
                  <c:v>485.858332189956</c:v>
                </c:pt>
                <c:pt idx="7627">
                  <c:v>485.922042959978</c:v>
                </c:pt>
                <c:pt idx="7628">
                  <c:v>485.98575373</c:v>
                </c:pt>
                <c:pt idx="7629">
                  <c:v>486.049464500022</c:v>
                </c:pt>
                <c:pt idx="7630">
                  <c:v>486.11317527004502</c:v>
                </c:pt>
                <c:pt idx="7631">
                  <c:v>486.17688604006702</c:v>
                </c:pt>
                <c:pt idx="7632">
                  <c:v>486.24059681008902</c:v>
                </c:pt>
                <c:pt idx="7633">
                  <c:v>486.30430758011101</c:v>
                </c:pt>
                <c:pt idx="7634">
                  <c:v>486.36801835013398</c:v>
                </c:pt>
                <c:pt idx="7635">
                  <c:v>486.43172912015598</c:v>
                </c:pt>
                <c:pt idx="7636">
                  <c:v>486.49543989017798</c:v>
                </c:pt>
                <c:pt idx="7637">
                  <c:v>486.559150660201</c:v>
                </c:pt>
                <c:pt idx="7638">
                  <c:v>486.622861430223</c:v>
                </c:pt>
                <c:pt idx="7639">
                  <c:v>486.686572200245</c:v>
                </c:pt>
                <c:pt idx="7640">
                  <c:v>486.75028297026699</c:v>
                </c:pt>
                <c:pt idx="7641">
                  <c:v>486.81399374029002</c:v>
                </c:pt>
                <c:pt idx="7642">
                  <c:v>486.87770451031201</c:v>
                </c:pt>
                <c:pt idx="7643">
                  <c:v>486.94141528033401</c:v>
                </c:pt>
                <c:pt idx="7644">
                  <c:v>487.00512605035698</c:v>
                </c:pt>
                <c:pt idx="7645">
                  <c:v>487.06883682037898</c:v>
                </c:pt>
                <c:pt idx="7646">
                  <c:v>487.13254759040097</c:v>
                </c:pt>
                <c:pt idx="7647">
                  <c:v>487.19625836042297</c:v>
                </c:pt>
                <c:pt idx="7648">
                  <c:v>487.259969130446</c:v>
                </c:pt>
                <c:pt idx="7649">
                  <c:v>487.32367990046799</c:v>
                </c:pt>
                <c:pt idx="7650">
                  <c:v>487.38739067048999</c:v>
                </c:pt>
                <c:pt idx="7651">
                  <c:v>487.45110144051301</c:v>
                </c:pt>
                <c:pt idx="7652">
                  <c:v>487.51481221053501</c:v>
                </c:pt>
                <c:pt idx="7653">
                  <c:v>487.57852298055701</c:v>
                </c:pt>
                <c:pt idx="7654">
                  <c:v>487.64223375057901</c:v>
                </c:pt>
                <c:pt idx="7655">
                  <c:v>487.70594452060197</c:v>
                </c:pt>
                <c:pt idx="7656">
                  <c:v>487.76965529062397</c:v>
                </c:pt>
                <c:pt idx="7657">
                  <c:v>487.83336606064597</c:v>
                </c:pt>
                <c:pt idx="7658">
                  <c:v>487.89707683066899</c:v>
                </c:pt>
                <c:pt idx="7659">
                  <c:v>487.96078760069099</c:v>
                </c:pt>
                <c:pt idx="7660">
                  <c:v>488.02449837071299</c:v>
                </c:pt>
                <c:pt idx="7661">
                  <c:v>488.08820914073499</c:v>
                </c:pt>
                <c:pt idx="7662">
                  <c:v>488.15191991075801</c:v>
                </c:pt>
                <c:pt idx="7663">
                  <c:v>488.21563068078001</c:v>
                </c:pt>
                <c:pt idx="7664">
                  <c:v>488.27934145080201</c:v>
                </c:pt>
                <c:pt idx="7665">
                  <c:v>488.34305222082497</c:v>
                </c:pt>
                <c:pt idx="7666">
                  <c:v>488.40676299084703</c:v>
                </c:pt>
                <c:pt idx="7667">
                  <c:v>488.47047376086903</c:v>
                </c:pt>
                <c:pt idx="7668">
                  <c:v>488.53418453089103</c:v>
                </c:pt>
                <c:pt idx="7669">
                  <c:v>488.59789530091399</c:v>
                </c:pt>
                <c:pt idx="7670">
                  <c:v>488.66160607093599</c:v>
                </c:pt>
                <c:pt idx="7671">
                  <c:v>488.72531684095799</c:v>
                </c:pt>
                <c:pt idx="7672">
                  <c:v>488.78902761098101</c:v>
                </c:pt>
                <c:pt idx="7673">
                  <c:v>488.85273838100301</c:v>
                </c:pt>
                <c:pt idx="7674">
                  <c:v>488.91644915102501</c:v>
                </c:pt>
                <c:pt idx="7675">
                  <c:v>488.980159921047</c:v>
                </c:pt>
                <c:pt idx="7676">
                  <c:v>489.04387069107003</c:v>
                </c:pt>
                <c:pt idx="7677">
                  <c:v>489.10758146109202</c:v>
                </c:pt>
                <c:pt idx="7678">
                  <c:v>489.17129223111402</c:v>
                </c:pt>
                <c:pt idx="7679">
                  <c:v>489.23500300113699</c:v>
                </c:pt>
                <c:pt idx="7680">
                  <c:v>489.29871377115899</c:v>
                </c:pt>
                <c:pt idx="7681">
                  <c:v>489.36242454118099</c:v>
                </c:pt>
                <c:pt idx="7682">
                  <c:v>489.42613531120298</c:v>
                </c:pt>
                <c:pt idx="7683">
                  <c:v>489.48984608122601</c:v>
                </c:pt>
                <c:pt idx="7684">
                  <c:v>489.553556851248</c:v>
                </c:pt>
                <c:pt idx="7685">
                  <c:v>489.61726762127</c:v>
                </c:pt>
                <c:pt idx="7686">
                  <c:v>489.680978391292</c:v>
                </c:pt>
                <c:pt idx="7687">
                  <c:v>489.74468916131502</c:v>
                </c:pt>
                <c:pt idx="7688">
                  <c:v>489.80839993133702</c:v>
                </c:pt>
                <c:pt idx="7689">
                  <c:v>489.87211070135902</c:v>
                </c:pt>
                <c:pt idx="7690">
                  <c:v>489.93582147138198</c:v>
                </c:pt>
                <c:pt idx="7691">
                  <c:v>489.99953224140398</c:v>
                </c:pt>
                <c:pt idx="7692">
                  <c:v>490.06324301142598</c:v>
                </c:pt>
                <c:pt idx="7693">
                  <c:v>490.12695378144798</c:v>
                </c:pt>
                <c:pt idx="7694">
                  <c:v>490.190664551471</c:v>
                </c:pt>
                <c:pt idx="7695">
                  <c:v>490.254375321493</c:v>
                </c:pt>
                <c:pt idx="7696">
                  <c:v>490.318086091515</c:v>
                </c:pt>
                <c:pt idx="7697">
                  <c:v>490.38179686153802</c:v>
                </c:pt>
                <c:pt idx="7698">
                  <c:v>490.44550763156002</c:v>
                </c:pt>
                <c:pt idx="7699">
                  <c:v>490.50921840158202</c:v>
                </c:pt>
                <c:pt idx="7700">
                  <c:v>490.57292917160402</c:v>
                </c:pt>
                <c:pt idx="7701">
                  <c:v>490.63663994162698</c:v>
                </c:pt>
                <c:pt idx="7702">
                  <c:v>490.70035071164898</c:v>
                </c:pt>
                <c:pt idx="7703">
                  <c:v>490.76406148167098</c:v>
                </c:pt>
                <c:pt idx="7704">
                  <c:v>490.827772251694</c:v>
                </c:pt>
                <c:pt idx="7705">
                  <c:v>490.891483021716</c:v>
                </c:pt>
                <c:pt idx="7706">
                  <c:v>490.955193791738</c:v>
                </c:pt>
                <c:pt idx="7707">
                  <c:v>491.01890456176</c:v>
                </c:pt>
                <c:pt idx="7708">
                  <c:v>491.08261533178302</c:v>
                </c:pt>
                <c:pt idx="7709">
                  <c:v>491.14632610180502</c:v>
                </c:pt>
                <c:pt idx="7710">
                  <c:v>491.21003687182701</c:v>
                </c:pt>
                <c:pt idx="7711">
                  <c:v>491.27374764184998</c:v>
                </c:pt>
                <c:pt idx="7712">
                  <c:v>491.33745841187198</c:v>
                </c:pt>
                <c:pt idx="7713">
                  <c:v>491.40116918189398</c:v>
                </c:pt>
                <c:pt idx="7714">
                  <c:v>491.46487995191598</c:v>
                </c:pt>
                <c:pt idx="7715">
                  <c:v>491.528590721939</c:v>
                </c:pt>
                <c:pt idx="7716">
                  <c:v>491.592301491961</c:v>
                </c:pt>
                <c:pt idx="7717">
                  <c:v>491.65601226198299</c:v>
                </c:pt>
                <c:pt idx="7718">
                  <c:v>491.71972303200602</c:v>
                </c:pt>
                <c:pt idx="7719">
                  <c:v>491.78343380202801</c:v>
                </c:pt>
                <c:pt idx="7720">
                  <c:v>491.84714457205001</c:v>
                </c:pt>
                <c:pt idx="7721">
                  <c:v>491.91085534207201</c:v>
                </c:pt>
                <c:pt idx="7722">
                  <c:v>491.97456611209498</c:v>
                </c:pt>
                <c:pt idx="7723">
                  <c:v>492.03827688211697</c:v>
                </c:pt>
                <c:pt idx="7724">
                  <c:v>492.10198765213897</c:v>
                </c:pt>
                <c:pt idx="7725">
                  <c:v>492.165698422162</c:v>
                </c:pt>
                <c:pt idx="7726">
                  <c:v>492.22940919218399</c:v>
                </c:pt>
                <c:pt idx="7727">
                  <c:v>492.29311996220599</c:v>
                </c:pt>
                <c:pt idx="7728">
                  <c:v>492.35683073222799</c:v>
                </c:pt>
                <c:pt idx="7729">
                  <c:v>492.42054150225101</c:v>
                </c:pt>
                <c:pt idx="7730">
                  <c:v>492.48425227227301</c:v>
                </c:pt>
                <c:pt idx="7731">
                  <c:v>492.54796304229501</c:v>
                </c:pt>
                <c:pt idx="7732">
                  <c:v>492.61167381231701</c:v>
                </c:pt>
                <c:pt idx="7733">
                  <c:v>492.67538458233997</c:v>
                </c:pt>
                <c:pt idx="7734">
                  <c:v>492.73909535236203</c:v>
                </c:pt>
                <c:pt idx="7735">
                  <c:v>492.80280612238403</c:v>
                </c:pt>
                <c:pt idx="7736">
                  <c:v>492.86651689240699</c:v>
                </c:pt>
                <c:pt idx="7737">
                  <c:v>492.93022766242899</c:v>
                </c:pt>
                <c:pt idx="7738">
                  <c:v>492.99393843245099</c:v>
                </c:pt>
                <c:pt idx="7739">
                  <c:v>493.05764920247299</c:v>
                </c:pt>
                <c:pt idx="7740">
                  <c:v>493.12135997249601</c:v>
                </c:pt>
                <c:pt idx="7741">
                  <c:v>493.18507074251801</c:v>
                </c:pt>
                <c:pt idx="7742">
                  <c:v>493.24878151254001</c:v>
                </c:pt>
                <c:pt idx="7743">
                  <c:v>493.31249228256303</c:v>
                </c:pt>
                <c:pt idx="7744">
                  <c:v>493.37620305258503</c:v>
                </c:pt>
                <c:pt idx="7745">
                  <c:v>493.43991382260702</c:v>
                </c:pt>
                <c:pt idx="7746">
                  <c:v>493.50362459262902</c:v>
                </c:pt>
                <c:pt idx="7747">
                  <c:v>493.56733536265199</c:v>
                </c:pt>
                <c:pt idx="7748">
                  <c:v>493.63104613267399</c:v>
                </c:pt>
                <c:pt idx="7749">
                  <c:v>493.69475690269599</c:v>
                </c:pt>
                <c:pt idx="7750">
                  <c:v>493.75846767271901</c:v>
                </c:pt>
                <c:pt idx="7751">
                  <c:v>493.82217844274101</c:v>
                </c:pt>
                <c:pt idx="7752">
                  <c:v>493.885889212763</c:v>
                </c:pt>
                <c:pt idx="7753">
                  <c:v>493.949599982785</c:v>
                </c:pt>
                <c:pt idx="7754">
                  <c:v>494.01331075280802</c:v>
                </c:pt>
                <c:pt idx="7755">
                  <c:v>494.07702152283002</c:v>
                </c:pt>
                <c:pt idx="7756">
                  <c:v>494.14073229285202</c:v>
                </c:pt>
                <c:pt idx="7757">
                  <c:v>494.20444306287499</c:v>
                </c:pt>
                <c:pt idx="7758">
                  <c:v>494.26815383289699</c:v>
                </c:pt>
                <c:pt idx="7759">
                  <c:v>494.33186460291898</c:v>
                </c:pt>
                <c:pt idx="7760">
                  <c:v>494.39557537294098</c:v>
                </c:pt>
                <c:pt idx="7761">
                  <c:v>494.459286142964</c:v>
                </c:pt>
                <c:pt idx="7762">
                  <c:v>494.522996912986</c:v>
                </c:pt>
                <c:pt idx="7763">
                  <c:v>494.586707683008</c:v>
                </c:pt>
                <c:pt idx="7764">
                  <c:v>494.65041845303102</c:v>
                </c:pt>
                <c:pt idx="7765">
                  <c:v>494.71412922305302</c:v>
                </c:pt>
                <c:pt idx="7766">
                  <c:v>494.77783999307502</c:v>
                </c:pt>
                <c:pt idx="7767">
                  <c:v>494.84155076309702</c:v>
                </c:pt>
                <c:pt idx="7768">
                  <c:v>494.90526153311998</c:v>
                </c:pt>
                <c:pt idx="7769">
                  <c:v>494.96897230314198</c:v>
                </c:pt>
                <c:pt idx="7770">
                  <c:v>495.03268307316398</c:v>
                </c:pt>
                <c:pt idx="7771">
                  <c:v>495.096393843187</c:v>
                </c:pt>
                <c:pt idx="7772">
                  <c:v>495.160104613209</c:v>
                </c:pt>
                <c:pt idx="7773">
                  <c:v>495.223815383231</c:v>
                </c:pt>
                <c:pt idx="7774">
                  <c:v>495.287526153253</c:v>
                </c:pt>
                <c:pt idx="7775">
                  <c:v>495.35123692327602</c:v>
                </c:pt>
                <c:pt idx="7776">
                  <c:v>495.41494769329802</c:v>
                </c:pt>
                <c:pt idx="7777">
                  <c:v>495.47865846332002</c:v>
                </c:pt>
                <c:pt idx="7778">
                  <c:v>495.54236923334201</c:v>
                </c:pt>
                <c:pt idx="7779">
                  <c:v>495.60608000336498</c:v>
                </c:pt>
                <c:pt idx="7780">
                  <c:v>495.66979077338698</c:v>
                </c:pt>
                <c:pt idx="7781">
                  <c:v>495.73350154340898</c:v>
                </c:pt>
                <c:pt idx="7782">
                  <c:v>495.797212313432</c:v>
                </c:pt>
                <c:pt idx="7783">
                  <c:v>495.860923083454</c:v>
                </c:pt>
                <c:pt idx="7784">
                  <c:v>495.924633853476</c:v>
                </c:pt>
                <c:pt idx="7785">
                  <c:v>495.98834462349799</c:v>
                </c:pt>
                <c:pt idx="7786">
                  <c:v>496.05205539352102</c:v>
                </c:pt>
                <c:pt idx="7787">
                  <c:v>496.11576616354301</c:v>
                </c:pt>
                <c:pt idx="7788">
                  <c:v>496.17947693356501</c:v>
                </c:pt>
                <c:pt idx="7789">
                  <c:v>496.24318770358798</c:v>
                </c:pt>
                <c:pt idx="7790">
                  <c:v>496.30689847360998</c:v>
                </c:pt>
                <c:pt idx="7791">
                  <c:v>496.37060924363198</c:v>
                </c:pt>
                <c:pt idx="7792">
                  <c:v>496.43432001365397</c:v>
                </c:pt>
                <c:pt idx="7793">
                  <c:v>496.498030783677</c:v>
                </c:pt>
                <c:pt idx="7794">
                  <c:v>496.56174155369899</c:v>
                </c:pt>
                <c:pt idx="7795">
                  <c:v>496.62545232372099</c:v>
                </c:pt>
                <c:pt idx="7796">
                  <c:v>496.68916309374401</c:v>
                </c:pt>
                <c:pt idx="7797">
                  <c:v>496.75287386376601</c:v>
                </c:pt>
                <c:pt idx="7798">
                  <c:v>496.81658463378801</c:v>
                </c:pt>
                <c:pt idx="7799">
                  <c:v>496.88029540381001</c:v>
                </c:pt>
                <c:pt idx="7800">
                  <c:v>496.94400617383297</c:v>
                </c:pt>
                <c:pt idx="7801">
                  <c:v>497.00771694385497</c:v>
                </c:pt>
                <c:pt idx="7802">
                  <c:v>497.07142771387697</c:v>
                </c:pt>
                <c:pt idx="7803">
                  <c:v>497.13513848389999</c:v>
                </c:pt>
                <c:pt idx="7804">
                  <c:v>497.19884925392199</c:v>
                </c:pt>
                <c:pt idx="7805">
                  <c:v>497.26256002394399</c:v>
                </c:pt>
                <c:pt idx="7806">
                  <c:v>497.32627079396599</c:v>
                </c:pt>
                <c:pt idx="7807">
                  <c:v>497.38998156398901</c:v>
                </c:pt>
                <c:pt idx="7808">
                  <c:v>497.45369233401101</c:v>
                </c:pt>
                <c:pt idx="7809">
                  <c:v>497.51740310403301</c:v>
                </c:pt>
                <c:pt idx="7810">
                  <c:v>497.58111387405597</c:v>
                </c:pt>
                <c:pt idx="7811">
                  <c:v>497.64482464407803</c:v>
                </c:pt>
                <c:pt idx="7812">
                  <c:v>497.70853541410003</c:v>
                </c:pt>
                <c:pt idx="7813">
                  <c:v>497.77224618412203</c:v>
                </c:pt>
                <c:pt idx="7814">
                  <c:v>497.83595695414499</c:v>
                </c:pt>
                <c:pt idx="7815">
                  <c:v>497.89966772416699</c:v>
                </c:pt>
                <c:pt idx="7816">
                  <c:v>497.96337849418899</c:v>
                </c:pt>
                <c:pt idx="7817">
                  <c:v>498.02708926421201</c:v>
                </c:pt>
                <c:pt idx="7818">
                  <c:v>498.09080003423401</c:v>
                </c:pt>
                <c:pt idx="7819">
                  <c:v>498.15451080425601</c:v>
                </c:pt>
                <c:pt idx="7820">
                  <c:v>498.218221574278</c:v>
                </c:pt>
                <c:pt idx="7821">
                  <c:v>498.28193234430103</c:v>
                </c:pt>
                <c:pt idx="7822">
                  <c:v>498.34564311432302</c:v>
                </c:pt>
                <c:pt idx="7823">
                  <c:v>498.40935388434502</c:v>
                </c:pt>
                <c:pt idx="7824">
                  <c:v>498.47306465436799</c:v>
                </c:pt>
                <c:pt idx="7825">
                  <c:v>498.53677542438999</c:v>
                </c:pt>
                <c:pt idx="7826">
                  <c:v>498.60048619441199</c:v>
                </c:pt>
                <c:pt idx="7827">
                  <c:v>498.66419696443398</c:v>
                </c:pt>
                <c:pt idx="7828">
                  <c:v>498.72790773445701</c:v>
                </c:pt>
                <c:pt idx="7829">
                  <c:v>498.791618504479</c:v>
                </c:pt>
                <c:pt idx="7830">
                  <c:v>498.855329274501</c:v>
                </c:pt>
                <c:pt idx="7831">
                  <c:v>498.919040044523</c:v>
                </c:pt>
                <c:pt idx="7832">
                  <c:v>498.98275081454602</c:v>
                </c:pt>
                <c:pt idx="7833">
                  <c:v>499.04646158456802</c:v>
                </c:pt>
                <c:pt idx="7834">
                  <c:v>499.11017235459002</c:v>
                </c:pt>
                <c:pt idx="7835">
                  <c:v>499.17388312461298</c:v>
                </c:pt>
                <c:pt idx="7836">
                  <c:v>499.23759389463498</c:v>
                </c:pt>
                <c:pt idx="7837">
                  <c:v>499.30130466465698</c:v>
                </c:pt>
                <c:pt idx="7838">
                  <c:v>499.36501543467898</c:v>
                </c:pt>
                <c:pt idx="7839">
                  <c:v>499.428726204702</c:v>
                </c:pt>
                <c:pt idx="7840">
                  <c:v>499.492436974724</c:v>
                </c:pt>
                <c:pt idx="7841">
                  <c:v>499.556147744746</c:v>
                </c:pt>
                <c:pt idx="7842">
                  <c:v>499.61985851476902</c:v>
                </c:pt>
                <c:pt idx="7843">
                  <c:v>499.68356928479102</c:v>
                </c:pt>
                <c:pt idx="7844">
                  <c:v>499.74728005481302</c:v>
                </c:pt>
                <c:pt idx="7845">
                  <c:v>499.81099082483502</c:v>
                </c:pt>
                <c:pt idx="7846">
                  <c:v>499.87470159485798</c:v>
                </c:pt>
                <c:pt idx="7847">
                  <c:v>499.93841236487998</c:v>
                </c:pt>
                <c:pt idx="7848">
                  <c:v>500.00212313490198</c:v>
                </c:pt>
                <c:pt idx="7849">
                  <c:v>500.065833904925</c:v>
                </c:pt>
                <c:pt idx="7850">
                  <c:v>500.129544674947</c:v>
                </c:pt>
                <c:pt idx="7851">
                  <c:v>500.193255444969</c:v>
                </c:pt>
                <c:pt idx="7852">
                  <c:v>500.256966214991</c:v>
                </c:pt>
                <c:pt idx="7853">
                  <c:v>500.32067698501402</c:v>
                </c:pt>
                <c:pt idx="7854">
                  <c:v>500.38438775503602</c:v>
                </c:pt>
                <c:pt idx="7855">
                  <c:v>500.44809852505801</c:v>
                </c:pt>
                <c:pt idx="7856">
                  <c:v>500.51180929508098</c:v>
                </c:pt>
                <c:pt idx="7857">
                  <c:v>500.57552006510298</c:v>
                </c:pt>
                <c:pt idx="7858">
                  <c:v>500.63923083512498</c:v>
                </c:pt>
                <c:pt idx="7859">
                  <c:v>500.70294160514698</c:v>
                </c:pt>
                <c:pt idx="7860">
                  <c:v>500.76665237517</c:v>
                </c:pt>
                <c:pt idx="7861">
                  <c:v>500.830363145192</c:v>
                </c:pt>
                <c:pt idx="7862">
                  <c:v>500.89407391521399</c:v>
                </c:pt>
                <c:pt idx="7863">
                  <c:v>500.95778468523702</c:v>
                </c:pt>
                <c:pt idx="7864">
                  <c:v>501.02149545525901</c:v>
                </c:pt>
                <c:pt idx="7865">
                  <c:v>501.08520622528101</c:v>
                </c:pt>
                <c:pt idx="7866">
                  <c:v>501.14891699530301</c:v>
                </c:pt>
                <c:pt idx="7867">
                  <c:v>501.21262776532598</c:v>
                </c:pt>
                <c:pt idx="7868">
                  <c:v>501.27633853534797</c:v>
                </c:pt>
                <c:pt idx="7869">
                  <c:v>501.34004930536997</c:v>
                </c:pt>
                <c:pt idx="7870">
                  <c:v>501.403760075393</c:v>
                </c:pt>
                <c:pt idx="7871">
                  <c:v>501.46747084541499</c:v>
                </c:pt>
                <c:pt idx="7872">
                  <c:v>501.53118161543699</c:v>
                </c:pt>
                <c:pt idx="7873">
                  <c:v>501.59489238545899</c:v>
                </c:pt>
                <c:pt idx="7874">
                  <c:v>501.65860315548201</c:v>
                </c:pt>
                <c:pt idx="7875">
                  <c:v>501.72231392550401</c:v>
                </c:pt>
                <c:pt idx="7876">
                  <c:v>501.78602469552601</c:v>
                </c:pt>
                <c:pt idx="7877">
                  <c:v>501.84973546554801</c:v>
                </c:pt>
                <c:pt idx="7878">
                  <c:v>501.91344623557097</c:v>
                </c:pt>
                <c:pt idx="7879">
                  <c:v>501.97715700559303</c:v>
                </c:pt>
                <c:pt idx="7880">
                  <c:v>502.04086777561503</c:v>
                </c:pt>
                <c:pt idx="7881">
                  <c:v>502.10457854563799</c:v>
                </c:pt>
                <c:pt idx="7882">
                  <c:v>502.16828931565999</c:v>
                </c:pt>
                <c:pt idx="7883">
                  <c:v>502.23200008568199</c:v>
                </c:pt>
                <c:pt idx="7884">
                  <c:v>502.29571085570399</c:v>
                </c:pt>
                <c:pt idx="7885">
                  <c:v>502.35942162572701</c:v>
                </c:pt>
                <c:pt idx="7886">
                  <c:v>502.42313239574901</c:v>
                </c:pt>
                <c:pt idx="7887">
                  <c:v>502.48684316577101</c:v>
                </c:pt>
                <c:pt idx="7888">
                  <c:v>502.55055393579403</c:v>
                </c:pt>
                <c:pt idx="7889">
                  <c:v>502.61426470581603</c:v>
                </c:pt>
                <c:pt idx="7890">
                  <c:v>502.67797547583802</c:v>
                </c:pt>
                <c:pt idx="7891">
                  <c:v>502.74168624586002</c:v>
                </c:pt>
                <c:pt idx="7892">
                  <c:v>502.80539701588299</c:v>
                </c:pt>
                <c:pt idx="7893">
                  <c:v>502.86910778590499</c:v>
                </c:pt>
                <c:pt idx="7894">
                  <c:v>502.93281855592699</c:v>
                </c:pt>
                <c:pt idx="7895">
                  <c:v>502.99652932595001</c:v>
                </c:pt>
                <c:pt idx="7896">
                  <c:v>503.06024009597201</c:v>
                </c:pt>
                <c:pt idx="7897">
                  <c:v>503.123950865994</c:v>
                </c:pt>
                <c:pt idx="7898">
                  <c:v>503.187661636016</c:v>
                </c:pt>
                <c:pt idx="7899">
                  <c:v>503.25137240603902</c:v>
                </c:pt>
                <c:pt idx="7900">
                  <c:v>503.31508317606102</c:v>
                </c:pt>
                <c:pt idx="7901">
                  <c:v>503.37879394608302</c:v>
                </c:pt>
                <c:pt idx="7902">
                  <c:v>503.44250471610599</c:v>
                </c:pt>
                <c:pt idx="7903">
                  <c:v>503.50621548612799</c:v>
                </c:pt>
                <c:pt idx="7904">
                  <c:v>503.56992625614998</c:v>
                </c:pt>
                <c:pt idx="7905">
                  <c:v>503.63363702617198</c:v>
                </c:pt>
                <c:pt idx="7906">
                  <c:v>503.697347796195</c:v>
                </c:pt>
                <c:pt idx="7907">
                  <c:v>503.761058566217</c:v>
                </c:pt>
                <c:pt idx="7908">
                  <c:v>503.824769336239</c:v>
                </c:pt>
                <c:pt idx="7909">
                  <c:v>503.88848010626202</c:v>
                </c:pt>
                <c:pt idx="7910">
                  <c:v>503.95219087628402</c:v>
                </c:pt>
                <c:pt idx="7911">
                  <c:v>504.01590164630602</c:v>
                </c:pt>
                <c:pt idx="7912">
                  <c:v>504.07961241632802</c:v>
                </c:pt>
                <c:pt idx="7913">
                  <c:v>504.14332318635098</c:v>
                </c:pt>
                <c:pt idx="7914">
                  <c:v>504.20703395637298</c:v>
                </c:pt>
                <c:pt idx="7915">
                  <c:v>504.27074472639498</c:v>
                </c:pt>
                <c:pt idx="7916">
                  <c:v>504.334455496418</c:v>
                </c:pt>
                <c:pt idx="7917">
                  <c:v>504.39816626644</c:v>
                </c:pt>
                <c:pt idx="7918">
                  <c:v>504.461877036462</c:v>
                </c:pt>
                <c:pt idx="7919">
                  <c:v>504.525587806484</c:v>
                </c:pt>
                <c:pt idx="7920">
                  <c:v>504.58929857650702</c:v>
                </c:pt>
                <c:pt idx="7921">
                  <c:v>504.65300934652902</c:v>
                </c:pt>
                <c:pt idx="7922">
                  <c:v>504.71672011655102</c:v>
                </c:pt>
                <c:pt idx="7923">
                  <c:v>504.78043088657301</c:v>
                </c:pt>
                <c:pt idx="7924">
                  <c:v>504.84414165659598</c:v>
                </c:pt>
                <c:pt idx="7925">
                  <c:v>504.90785242661798</c:v>
                </c:pt>
                <c:pt idx="7926">
                  <c:v>504.97156319663998</c:v>
                </c:pt>
                <c:pt idx="7927">
                  <c:v>505.035273966663</c:v>
                </c:pt>
                <c:pt idx="7928">
                  <c:v>505.098984736685</c:v>
                </c:pt>
                <c:pt idx="7929">
                  <c:v>505.162695506707</c:v>
                </c:pt>
                <c:pt idx="7930">
                  <c:v>505.22640627672899</c:v>
                </c:pt>
                <c:pt idx="7931">
                  <c:v>505.29011704675202</c:v>
                </c:pt>
                <c:pt idx="7932">
                  <c:v>505.35382781677401</c:v>
                </c:pt>
                <c:pt idx="7933">
                  <c:v>505.41753858679601</c:v>
                </c:pt>
                <c:pt idx="7934">
                  <c:v>505.48124935681898</c:v>
                </c:pt>
                <c:pt idx="7935">
                  <c:v>505.54496012684098</c:v>
                </c:pt>
                <c:pt idx="7936">
                  <c:v>505.60867089686298</c:v>
                </c:pt>
                <c:pt idx="7937">
                  <c:v>505.67238166688497</c:v>
                </c:pt>
                <c:pt idx="7938">
                  <c:v>505.736092436908</c:v>
                </c:pt>
                <c:pt idx="7939">
                  <c:v>505.79980320692999</c:v>
                </c:pt>
                <c:pt idx="7940">
                  <c:v>505.86351397695199</c:v>
                </c:pt>
                <c:pt idx="7941">
                  <c:v>505.92722474697501</c:v>
                </c:pt>
                <c:pt idx="7942">
                  <c:v>505.99093551699701</c:v>
                </c:pt>
                <c:pt idx="7943">
                  <c:v>506.05464628701901</c:v>
                </c:pt>
                <c:pt idx="7944">
                  <c:v>506.11835705704101</c:v>
                </c:pt>
                <c:pt idx="7945">
                  <c:v>506.18206782706397</c:v>
                </c:pt>
                <c:pt idx="7946">
                  <c:v>506.24577859708597</c:v>
                </c:pt>
                <c:pt idx="7947">
                  <c:v>506.30948936710797</c:v>
                </c:pt>
                <c:pt idx="7948">
                  <c:v>506.37320013713099</c:v>
                </c:pt>
                <c:pt idx="7949">
                  <c:v>506.43691090715299</c:v>
                </c:pt>
                <c:pt idx="7950">
                  <c:v>506.50062167717499</c:v>
                </c:pt>
                <c:pt idx="7951">
                  <c:v>506.56433244719699</c:v>
                </c:pt>
                <c:pt idx="7952">
                  <c:v>506.62804321722001</c:v>
                </c:pt>
                <c:pt idx="7953">
                  <c:v>506.69175398724201</c:v>
                </c:pt>
                <c:pt idx="7954">
                  <c:v>506.75546475726401</c:v>
                </c:pt>
                <c:pt idx="7955">
                  <c:v>506.81917552728697</c:v>
                </c:pt>
                <c:pt idx="7956">
                  <c:v>506.88288629730903</c:v>
                </c:pt>
                <c:pt idx="7957">
                  <c:v>506.94659706733103</c:v>
                </c:pt>
                <c:pt idx="7958">
                  <c:v>507.01030783735303</c:v>
                </c:pt>
                <c:pt idx="7959">
                  <c:v>507.07401860737599</c:v>
                </c:pt>
                <c:pt idx="7960">
                  <c:v>507.13772937739799</c:v>
                </c:pt>
                <c:pt idx="7961">
                  <c:v>507.20144014741999</c:v>
                </c:pt>
                <c:pt idx="7962">
                  <c:v>507.26515091744301</c:v>
                </c:pt>
                <c:pt idx="7963">
                  <c:v>507.32886168746501</c:v>
                </c:pt>
                <c:pt idx="7964">
                  <c:v>507.39257245748701</c:v>
                </c:pt>
                <c:pt idx="7965">
                  <c:v>507.456283227509</c:v>
                </c:pt>
                <c:pt idx="7966">
                  <c:v>507.51999399753203</c:v>
                </c:pt>
                <c:pt idx="7967">
                  <c:v>507.58370476755402</c:v>
                </c:pt>
                <c:pt idx="7968">
                  <c:v>507.64741553757602</c:v>
                </c:pt>
                <c:pt idx="7969">
                  <c:v>507.71112630759899</c:v>
                </c:pt>
                <c:pt idx="7970">
                  <c:v>507.77483707762099</c:v>
                </c:pt>
                <c:pt idx="7971">
                  <c:v>507.83854784764299</c:v>
                </c:pt>
                <c:pt idx="7972">
                  <c:v>507.90225861766498</c:v>
                </c:pt>
                <c:pt idx="7973">
                  <c:v>507.96596938768801</c:v>
                </c:pt>
                <c:pt idx="7974">
                  <c:v>508.02968015771</c:v>
                </c:pt>
                <c:pt idx="7975">
                  <c:v>508.093390927732</c:v>
                </c:pt>
                <c:pt idx="7976">
                  <c:v>508.157101697754</c:v>
                </c:pt>
                <c:pt idx="7977">
                  <c:v>508.22081246777702</c:v>
                </c:pt>
                <c:pt idx="7978">
                  <c:v>508.28452323779902</c:v>
                </c:pt>
                <c:pt idx="7979">
                  <c:v>508.34823400782102</c:v>
                </c:pt>
                <c:pt idx="7980">
                  <c:v>508.41194477784398</c:v>
                </c:pt>
                <c:pt idx="7981">
                  <c:v>508.47565554786598</c:v>
                </c:pt>
                <c:pt idx="7982">
                  <c:v>508.53936631788798</c:v>
                </c:pt>
                <c:pt idx="7983">
                  <c:v>508.60307708790998</c:v>
                </c:pt>
                <c:pt idx="7984">
                  <c:v>508.666787857933</c:v>
                </c:pt>
                <c:pt idx="7985">
                  <c:v>508.730498627955</c:v>
                </c:pt>
                <c:pt idx="7986">
                  <c:v>508.794209397977</c:v>
                </c:pt>
                <c:pt idx="7987">
                  <c:v>508.85792016800002</c:v>
                </c:pt>
                <c:pt idx="7988">
                  <c:v>508.92163093802202</c:v>
                </c:pt>
                <c:pt idx="7989">
                  <c:v>508.98534170804402</c:v>
                </c:pt>
                <c:pt idx="7990">
                  <c:v>509.04905247806602</c:v>
                </c:pt>
                <c:pt idx="7991">
                  <c:v>509.11276324808898</c:v>
                </c:pt>
                <c:pt idx="7992">
                  <c:v>509.17647401811098</c:v>
                </c:pt>
                <c:pt idx="7993">
                  <c:v>509.24018478813298</c:v>
                </c:pt>
                <c:pt idx="7994">
                  <c:v>509.303895558156</c:v>
                </c:pt>
                <c:pt idx="7995">
                  <c:v>509.367606328178</c:v>
                </c:pt>
                <c:pt idx="7996">
                  <c:v>509.4313170982</c:v>
                </c:pt>
                <c:pt idx="7997">
                  <c:v>509.495027868222</c:v>
                </c:pt>
                <c:pt idx="7998">
                  <c:v>509.55873863824502</c:v>
                </c:pt>
                <c:pt idx="7999">
                  <c:v>509.62244940826702</c:v>
                </c:pt>
                <c:pt idx="8000">
                  <c:v>509.68616017828901</c:v>
                </c:pt>
                <c:pt idx="8001">
                  <c:v>509.74987094831198</c:v>
                </c:pt>
                <c:pt idx="8002">
                  <c:v>509.81358171833398</c:v>
                </c:pt>
                <c:pt idx="8003">
                  <c:v>509.87729248835598</c:v>
                </c:pt>
                <c:pt idx="8004">
                  <c:v>509.94100325837798</c:v>
                </c:pt>
                <c:pt idx="8005">
                  <c:v>510.004714028401</c:v>
                </c:pt>
                <c:pt idx="8006">
                  <c:v>510.068424798423</c:v>
                </c:pt>
                <c:pt idx="8007">
                  <c:v>510.13213556844499</c:v>
                </c:pt>
                <c:pt idx="8008">
                  <c:v>510.19584633846802</c:v>
                </c:pt>
                <c:pt idx="8009">
                  <c:v>510.25955710849001</c:v>
                </c:pt>
                <c:pt idx="8010">
                  <c:v>510.32326787851201</c:v>
                </c:pt>
                <c:pt idx="8011">
                  <c:v>510.38697864853401</c:v>
                </c:pt>
                <c:pt idx="8012">
                  <c:v>510.45068941855698</c:v>
                </c:pt>
                <c:pt idx="8013">
                  <c:v>510.51440018857897</c:v>
                </c:pt>
                <c:pt idx="8014">
                  <c:v>510.57811095860097</c:v>
                </c:pt>
                <c:pt idx="8015">
                  <c:v>510.641821728624</c:v>
                </c:pt>
                <c:pt idx="8016">
                  <c:v>510.70553249864599</c:v>
                </c:pt>
                <c:pt idx="8017">
                  <c:v>510.76924326866799</c:v>
                </c:pt>
                <c:pt idx="8018">
                  <c:v>510.83295403868999</c:v>
                </c:pt>
                <c:pt idx="8019">
                  <c:v>510.89666480871301</c:v>
                </c:pt>
                <c:pt idx="8020">
                  <c:v>510.96037557873501</c:v>
                </c:pt>
                <c:pt idx="8021">
                  <c:v>511.02408634875701</c:v>
                </c:pt>
                <c:pt idx="8022">
                  <c:v>511.08779711877901</c:v>
                </c:pt>
                <c:pt idx="8023">
                  <c:v>511.15150788880197</c:v>
                </c:pt>
                <c:pt idx="8024">
                  <c:v>511.21521865882403</c:v>
                </c:pt>
                <c:pt idx="8025">
                  <c:v>511.27892942884603</c:v>
                </c:pt>
                <c:pt idx="8026">
                  <c:v>511.34264019886899</c:v>
                </c:pt>
                <c:pt idx="8027">
                  <c:v>511.40635096889099</c:v>
                </c:pt>
                <c:pt idx="8028">
                  <c:v>511.47006173891299</c:v>
                </c:pt>
                <c:pt idx="8029">
                  <c:v>511.53377250893499</c:v>
                </c:pt>
                <c:pt idx="8030">
                  <c:v>511.59748327895801</c:v>
                </c:pt>
                <c:pt idx="8031">
                  <c:v>511.66119404898001</c:v>
                </c:pt>
                <c:pt idx="8032">
                  <c:v>511.72490481900201</c:v>
                </c:pt>
                <c:pt idx="8033">
                  <c:v>511.78861558902503</c:v>
                </c:pt>
                <c:pt idx="8034">
                  <c:v>511.85232635904703</c:v>
                </c:pt>
                <c:pt idx="8035">
                  <c:v>511.91603712906903</c:v>
                </c:pt>
                <c:pt idx="8036">
                  <c:v>511.97974789909102</c:v>
                </c:pt>
                <c:pt idx="8037">
                  <c:v>512.04345866911399</c:v>
                </c:pt>
                <c:pt idx="8038">
                  <c:v>512.10716943913599</c:v>
                </c:pt>
                <c:pt idx="8039">
                  <c:v>512.17088020915799</c:v>
                </c:pt>
                <c:pt idx="8040">
                  <c:v>512.23459097918101</c:v>
                </c:pt>
                <c:pt idx="8041">
                  <c:v>512.29830174920301</c:v>
                </c:pt>
                <c:pt idx="8042">
                  <c:v>512.36201251922603</c:v>
                </c:pt>
                <c:pt idx="8043">
                  <c:v>512.42572328924803</c:v>
                </c:pt>
                <c:pt idx="8044">
                  <c:v>512.48943405927002</c:v>
                </c:pt>
                <c:pt idx="8045">
                  <c:v>512.55314482929305</c:v>
                </c:pt>
                <c:pt idx="8046">
                  <c:v>512.61685559931504</c:v>
                </c:pt>
                <c:pt idx="8047">
                  <c:v>512.68056636933704</c:v>
                </c:pt>
                <c:pt idx="8048">
                  <c:v>512.74427713935995</c:v>
                </c:pt>
                <c:pt idx="8049">
                  <c:v>512.80798790938195</c:v>
                </c:pt>
                <c:pt idx="8050">
                  <c:v>512.87169867940395</c:v>
                </c:pt>
                <c:pt idx="8051">
                  <c:v>512.93540944942697</c:v>
                </c:pt>
                <c:pt idx="8052">
                  <c:v>512.99912021944897</c:v>
                </c:pt>
                <c:pt idx="8053">
                  <c:v>513.06283098947097</c:v>
                </c:pt>
                <c:pt idx="8054">
                  <c:v>513.12654175949399</c:v>
                </c:pt>
                <c:pt idx="8055">
                  <c:v>513.19025252951599</c:v>
                </c:pt>
                <c:pt idx="8056">
                  <c:v>513.25396329953799</c:v>
                </c:pt>
                <c:pt idx="8057">
                  <c:v>513.31767406956101</c:v>
                </c:pt>
                <c:pt idx="8058">
                  <c:v>513.38138483958301</c:v>
                </c:pt>
                <c:pt idx="8059">
                  <c:v>513.445095609605</c:v>
                </c:pt>
                <c:pt idx="8060">
                  <c:v>513.50880637962803</c:v>
                </c:pt>
                <c:pt idx="8061">
                  <c:v>513.57251714965003</c:v>
                </c:pt>
                <c:pt idx="8062">
                  <c:v>513.63622791967202</c:v>
                </c:pt>
                <c:pt idx="8063">
                  <c:v>513.69993868969505</c:v>
                </c:pt>
                <c:pt idx="8064">
                  <c:v>513.76364945971704</c:v>
                </c:pt>
                <c:pt idx="8065">
                  <c:v>513.82736022973904</c:v>
                </c:pt>
                <c:pt idx="8066">
                  <c:v>513.89107099976195</c:v>
                </c:pt>
                <c:pt idx="8067">
                  <c:v>513.95478176978395</c:v>
                </c:pt>
                <c:pt idx="8068">
                  <c:v>514.01849253980595</c:v>
                </c:pt>
                <c:pt idx="8069">
                  <c:v>514.08220330982897</c:v>
                </c:pt>
                <c:pt idx="8070">
                  <c:v>514.14591407985097</c:v>
                </c:pt>
                <c:pt idx="8071">
                  <c:v>514.20962484987297</c:v>
                </c:pt>
                <c:pt idx="8072">
                  <c:v>514.27333561989599</c:v>
                </c:pt>
                <c:pt idx="8073">
                  <c:v>514.33704638991799</c:v>
                </c:pt>
                <c:pt idx="8074">
                  <c:v>514.40075715993999</c:v>
                </c:pt>
                <c:pt idx="8075">
                  <c:v>514.46446792996301</c:v>
                </c:pt>
                <c:pt idx="8076">
                  <c:v>514.52817869998501</c:v>
                </c:pt>
                <c:pt idx="8077">
                  <c:v>514.591889470007</c:v>
                </c:pt>
                <c:pt idx="8078">
                  <c:v>514.65560024003003</c:v>
                </c:pt>
                <c:pt idx="8079">
                  <c:v>514.71931101005202</c:v>
                </c:pt>
                <c:pt idx="8080">
                  <c:v>514.78302178007402</c:v>
                </c:pt>
                <c:pt idx="8081">
                  <c:v>514.84673255009704</c:v>
                </c:pt>
                <c:pt idx="8082">
                  <c:v>514.91044332011904</c:v>
                </c:pt>
                <c:pt idx="8083">
                  <c:v>514.97415409014104</c:v>
                </c:pt>
                <c:pt idx="8084">
                  <c:v>515.03786486016395</c:v>
                </c:pt>
                <c:pt idx="8085">
                  <c:v>515.10157563018595</c:v>
                </c:pt>
                <c:pt idx="8086">
                  <c:v>515.16528640020795</c:v>
                </c:pt>
                <c:pt idx="8087">
                  <c:v>515.22899717023097</c:v>
                </c:pt>
                <c:pt idx="8088">
                  <c:v>515.29270794025297</c:v>
                </c:pt>
                <c:pt idx="8089">
                  <c:v>515.35641871027497</c:v>
                </c:pt>
                <c:pt idx="8090">
                  <c:v>515.42012948029799</c:v>
                </c:pt>
                <c:pt idx="8091">
                  <c:v>515.48384025031999</c:v>
                </c:pt>
                <c:pt idx="8092">
                  <c:v>515.54755102034198</c:v>
                </c:pt>
                <c:pt idx="8093">
                  <c:v>515.61126179036501</c:v>
                </c:pt>
                <c:pt idx="8094">
                  <c:v>515.674972560387</c:v>
                </c:pt>
                <c:pt idx="8095">
                  <c:v>515.73868333041003</c:v>
                </c:pt>
                <c:pt idx="8096">
                  <c:v>515.80239410043202</c:v>
                </c:pt>
                <c:pt idx="8097">
                  <c:v>515.86610487045402</c:v>
                </c:pt>
                <c:pt idx="8098">
                  <c:v>515.92981564047705</c:v>
                </c:pt>
                <c:pt idx="8099">
                  <c:v>515.99352641049904</c:v>
                </c:pt>
                <c:pt idx="8100">
                  <c:v>516.05723718052104</c:v>
                </c:pt>
                <c:pt idx="8101">
                  <c:v>516.12094795054395</c:v>
                </c:pt>
                <c:pt idx="8102">
                  <c:v>516.18465872056595</c:v>
                </c:pt>
                <c:pt idx="8103">
                  <c:v>516.24836949058795</c:v>
                </c:pt>
                <c:pt idx="8104">
                  <c:v>516.31208026061097</c:v>
                </c:pt>
                <c:pt idx="8105">
                  <c:v>516.37579103063297</c:v>
                </c:pt>
                <c:pt idx="8106">
                  <c:v>516.43950180065497</c:v>
                </c:pt>
                <c:pt idx="8107">
                  <c:v>516.50321257067799</c:v>
                </c:pt>
                <c:pt idx="8108">
                  <c:v>516.56692334069999</c:v>
                </c:pt>
                <c:pt idx="8109">
                  <c:v>516.63063411072199</c:v>
                </c:pt>
                <c:pt idx="8110">
                  <c:v>516.69434488074501</c:v>
                </c:pt>
                <c:pt idx="8111">
                  <c:v>516.75805565076701</c:v>
                </c:pt>
                <c:pt idx="8112">
                  <c:v>516.821766420789</c:v>
                </c:pt>
                <c:pt idx="8113">
                  <c:v>516.88547719081203</c:v>
                </c:pt>
                <c:pt idx="8114">
                  <c:v>516.94918796083402</c:v>
                </c:pt>
                <c:pt idx="8115">
                  <c:v>517.01289873085602</c:v>
                </c:pt>
                <c:pt idx="8116">
                  <c:v>517.07660950087904</c:v>
                </c:pt>
                <c:pt idx="8117">
                  <c:v>517.14032027090104</c:v>
                </c:pt>
                <c:pt idx="8118">
                  <c:v>517.20403104092304</c:v>
                </c:pt>
                <c:pt idx="8119">
                  <c:v>517.26774181094595</c:v>
                </c:pt>
                <c:pt idx="8120">
                  <c:v>517.33145258096795</c:v>
                </c:pt>
                <c:pt idx="8121">
                  <c:v>517.39516335098995</c:v>
                </c:pt>
                <c:pt idx="8122">
                  <c:v>517.45887412101297</c:v>
                </c:pt>
                <c:pt idx="8123">
                  <c:v>517.52258489103497</c:v>
                </c:pt>
                <c:pt idx="8124">
                  <c:v>517.58629566105697</c:v>
                </c:pt>
                <c:pt idx="8125">
                  <c:v>517.65000643107999</c:v>
                </c:pt>
                <c:pt idx="8126">
                  <c:v>517.71371720110199</c:v>
                </c:pt>
                <c:pt idx="8127">
                  <c:v>517.77742797112398</c:v>
                </c:pt>
                <c:pt idx="8128">
                  <c:v>517.84113874114701</c:v>
                </c:pt>
                <c:pt idx="8129">
                  <c:v>517.904849511169</c:v>
                </c:pt>
                <c:pt idx="8130">
                  <c:v>517.968560281191</c:v>
                </c:pt>
                <c:pt idx="8131">
                  <c:v>518.03227105121402</c:v>
                </c:pt>
                <c:pt idx="8132">
                  <c:v>518.09598182123602</c:v>
                </c:pt>
                <c:pt idx="8133">
                  <c:v>518.15969259125802</c:v>
                </c:pt>
                <c:pt idx="8134">
                  <c:v>518.22340336128104</c:v>
                </c:pt>
                <c:pt idx="8135">
                  <c:v>518.28711413130304</c:v>
                </c:pt>
                <c:pt idx="8136">
                  <c:v>518.35082490132504</c:v>
                </c:pt>
                <c:pt idx="8137">
                  <c:v>518.41453567134795</c:v>
                </c:pt>
                <c:pt idx="8138">
                  <c:v>518.47824644136995</c:v>
                </c:pt>
                <c:pt idx="8139">
                  <c:v>518.54195721139195</c:v>
                </c:pt>
                <c:pt idx="8140">
                  <c:v>518.60566798141497</c:v>
                </c:pt>
                <c:pt idx="8141">
                  <c:v>518.66937875143697</c:v>
                </c:pt>
                <c:pt idx="8142">
                  <c:v>518.73308952145896</c:v>
                </c:pt>
                <c:pt idx="8143">
                  <c:v>518.79680029148199</c:v>
                </c:pt>
                <c:pt idx="8144">
                  <c:v>518.86051106150398</c:v>
                </c:pt>
                <c:pt idx="8145">
                  <c:v>518.92422183152598</c:v>
                </c:pt>
                <c:pt idx="8146">
                  <c:v>518.98793260154901</c:v>
                </c:pt>
                <c:pt idx="8147">
                  <c:v>519.051643371571</c:v>
                </c:pt>
                <c:pt idx="8148">
                  <c:v>519.11535414159403</c:v>
                </c:pt>
                <c:pt idx="8149">
                  <c:v>519.17906491161602</c:v>
                </c:pt>
                <c:pt idx="8150">
                  <c:v>519.24277568163802</c:v>
                </c:pt>
                <c:pt idx="8151">
                  <c:v>519.30648645166104</c:v>
                </c:pt>
                <c:pt idx="8152">
                  <c:v>519.37019722168304</c:v>
                </c:pt>
                <c:pt idx="8153">
                  <c:v>519.43390799170504</c:v>
                </c:pt>
                <c:pt idx="8154">
                  <c:v>519.49761876172795</c:v>
                </c:pt>
                <c:pt idx="8155">
                  <c:v>519.56132953174995</c:v>
                </c:pt>
                <c:pt idx="8156">
                  <c:v>519.62504030177195</c:v>
                </c:pt>
                <c:pt idx="8157">
                  <c:v>519.68875107179497</c:v>
                </c:pt>
                <c:pt idx="8158">
                  <c:v>519.75246184181697</c:v>
                </c:pt>
                <c:pt idx="8159">
                  <c:v>519.81617261183897</c:v>
                </c:pt>
                <c:pt idx="8160">
                  <c:v>519.87988338186199</c:v>
                </c:pt>
                <c:pt idx="8161">
                  <c:v>519.94359415188399</c:v>
                </c:pt>
                <c:pt idx="8162">
                  <c:v>520.00730492190598</c:v>
                </c:pt>
                <c:pt idx="8163">
                  <c:v>520.07101569192901</c:v>
                </c:pt>
                <c:pt idx="8164">
                  <c:v>520.134726461951</c:v>
                </c:pt>
                <c:pt idx="8165">
                  <c:v>520.198437231973</c:v>
                </c:pt>
                <c:pt idx="8166">
                  <c:v>520.26214800199602</c:v>
                </c:pt>
                <c:pt idx="8167">
                  <c:v>520.32585877201802</c:v>
                </c:pt>
                <c:pt idx="8168">
                  <c:v>520.38956954204002</c:v>
                </c:pt>
                <c:pt idx="8169">
                  <c:v>520.45328031206304</c:v>
                </c:pt>
                <c:pt idx="8170">
                  <c:v>520.51699108208504</c:v>
                </c:pt>
                <c:pt idx="8171">
                  <c:v>520.58070185210704</c:v>
                </c:pt>
                <c:pt idx="8172">
                  <c:v>520.64441262212995</c:v>
                </c:pt>
                <c:pt idx="8173">
                  <c:v>520.70812339215195</c:v>
                </c:pt>
                <c:pt idx="8174">
                  <c:v>520.77183416217395</c:v>
                </c:pt>
                <c:pt idx="8175">
                  <c:v>520.83554493219697</c:v>
                </c:pt>
                <c:pt idx="8176">
                  <c:v>520.89925570221897</c:v>
                </c:pt>
                <c:pt idx="8177">
                  <c:v>520.96296647224096</c:v>
                </c:pt>
                <c:pt idx="8178">
                  <c:v>521.02667724226399</c:v>
                </c:pt>
                <c:pt idx="8179">
                  <c:v>521.09038801228598</c:v>
                </c:pt>
                <c:pt idx="8180">
                  <c:v>521.15409878230798</c:v>
                </c:pt>
                <c:pt idx="8181">
                  <c:v>521.217809552331</c:v>
                </c:pt>
                <c:pt idx="8182">
                  <c:v>521.281520322353</c:v>
                </c:pt>
                <c:pt idx="8183">
                  <c:v>521.345231092375</c:v>
                </c:pt>
                <c:pt idx="8184">
                  <c:v>521.40894186239802</c:v>
                </c:pt>
                <c:pt idx="8185">
                  <c:v>521.47265263242002</c:v>
                </c:pt>
                <c:pt idx="8186">
                  <c:v>521.53636340244202</c:v>
                </c:pt>
                <c:pt idx="8187">
                  <c:v>521.60007417246504</c:v>
                </c:pt>
                <c:pt idx="8188">
                  <c:v>521.66378494248704</c:v>
                </c:pt>
                <c:pt idx="8189">
                  <c:v>521.72749571250904</c:v>
                </c:pt>
                <c:pt idx="8190">
                  <c:v>521.79120648253195</c:v>
                </c:pt>
                <c:pt idx="8191">
                  <c:v>521.85491725255395</c:v>
                </c:pt>
                <c:pt idx="8192">
                  <c:v>521.91862802257594</c:v>
                </c:pt>
                <c:pt idx="8193">
                  <c:v>521.98233879259897</c:v>
                </c:pt>
                <c:pt idx="8194">
                  <c:v>522.04604956262096</c:v>
                </c:pt>
                <c:pt idx="8195">
                  <c:v>522.10976033264296</c:v>
                </c:pt>
                <c:pt idx="8196">
                  <c:v>522.17347110266599</c:v>
                </c:pt>
                <c:pt idx="8197">
                  <c:v>522.23718187268798</c:v>
                </c:pt>
                <c:pt idx="8198">
                  <c:v>522.30089264270998</c:v>
                </c:pt>
                <c:pt idx="8199">
                  <c:v>522.364603412733</c:v>
                </c:pt>
                <c:pt idx="8200">
                  <c:v>522.428314182755</c:v>
                </c:pt>
                <c:pt idx="8201">
                  <c:v>522.49202495277802</c:v>
                </c:pt>
                <c:pt idx="8202">
                  <c:v>522.55573572280002</c:v>
                </c:pt>
                <c:pt idx="8203">
                  <c:v>522.61944649282202</c:v>
                </c:pt>
                <c:pt idx="8204">
                  <c:v>522.68315726284504</c:v>
                </c:pt>
                <c:pt idx="8205">
                  <c:v>522.74686803286704</c:v>
                </c:pt>
                <c:pt idx="8206">
                  <c:v>522.81057880288904</c:v>
                </c:pt>
                <c:pt idx="8207">
                  <c:v>522.87428957291195</c:v>
                </c:pt>
                <c:pt idx="8208">
                  <c:v>522.93800034293395</c:v>
                </c:pt>
                <c:pt idx="8209">
                  <c:v>523.00171111295595</c:v>
                </c:pt>
                <c:pt idx="8210">
                  <c:v>523.06542188297897</c:v>
                </c:pt>
                <c:pt idx="8211">
                  <c:v>523.12913265300097</c:v>
                </c:pt>
                <c:pt idx="8212">
                  <c:v>523.19284342302296</c:v>
                </c:pt>
                <c:pt idx="8213">
                  <c:v>523.25655419304599</c:v>
                </c:pt>
                <c:pt idx="8214">
                  <c:v>523.32026496306798</c:v>
                </c:pt>
                <c:pt idx="8215">
                  <c:v>523.38397573308998</c:v>
                </c:pt>
                <c:pt idx="8216">
                  <c:v>523.447686503113</c:v>
                </c:pt>
                <c:pt idx="8217">
                  <c:v>523.511397273135</c:v>
                </c:pt>
                <c:pt idx="8218">
                  <c:v>523.575108043157</c:v>
                </c:pt>
                <c:pt idx="8219">
                  <c:v>523.63881881318002</c:v>
                </c:pt>
                <c:pt idx="8220">
                  <c:v>523.70252958320202</c:v>
                </c:pt>
                <c:pt idx="8221">
                  <c:v>523.76624035322402</c:v>
                </c:pt>
                <c:pt idx="8222">
                  <c:v>523.82995112324704</c:v>
                </c:pt>
                <c:pt idx="8223">
                  <c:v>523.89366189326904</c:v>
                </c:pt>
                <c:pt idx="8224">
                  <c:v>523.95737266329104</c:v>
                </c:pt>
                <c:pt idx="8225">
                  <c:v>524.02108343331395</c:v>
                </c:pt>
                <c:pt idx="8226">
                  <c:v>524.08479420333595</c:v>
                </c:pt>
                <c:pt idx="8227">
                  <c:v>524.14850497335794</c:v>
                </c:pt>
                <c:pt idx="8228">
                  <c:v>524.21221574338097</c:v>
                </c:pt>
                <c:pt idx="8229">
                  <c:v>524.27592651340296</c:v>
                </c:pt>
                <c:pt idx="8230">
                  <c:v>524.33963728342496</c:v>
                </c:pt>
                <c:pt idx="8231">
                  <c:v>524.40334805344798</c:v>
                </c:pt>
                <c:pt idx="8232">
                  <c:v>524.46705882346998</c:v>
                </c:pt>
                <c:pt idx="8233">
                  <c:v>524.53076959349198</c:v>
                </c:pt>
                <c:pt idx="8234">
                  <c:v>524.594480363515</c:v>
                </c:pt>
                <c:pt idx="8235">
                  <c:v>524.658191133537</c:v>
                </c:pt>
                <c:pt idx="8236">
                  <c:v>524.721901903559</c:v>
                </c:pt>
                <c:pt idx="8237">
                  <c:v>524.78561267358202</c:v>
                </c:pt>
                <c:pt idx="8238">
                  <c:v>524.84932344360402</c:v>
                </c:pt>
                <c:pt idx="8239">
                  <c:v>524.91303421362602</c:v>
                </c:pt>
                <c:pt idx="8240">
                  <c:v>524.97674498364904</c:v>
                </c:pt>
                <c:pt idx="8241">
                  <c:v>525.04045575367104</c:v>
                </c:pt>
                <c:pt idx="8242">
                  <c:v>525.10416652369304</c:v>
                </c:pt>
                <c:pt idx="8243">
                  <c:v>525.16787729371595</c:v>
                </c:pt>
                <c:pt idx="8244">
                  <c:v>525.23158806373795</c:v>
                </c:pt>
                <c:pt idx="8245">
                  <c:v>525.29529883375994</c:v>
                </c:pt>
                <c:pt idx="8246">
                  <c:v>525.35900960378297</c:v>
                </c:pt>
                <c:pt idx="8247">
                  <c:v>525.42272037380496</c:v>
                </c:pt>
                <c:pt idx="8248">
                  <c:v>525.48643114382696</c:v>
                </c:pt>
                <c:pt idx="8249">
                  <c:v>525.55014191384998</c:v>
                </c:pt>
                <c:pt idx="8250">
                  <c:v>525.61385268387198</c:v>
                </c:pt>
                <c:pt idx="8251">
                  <c:v>525.67756345389398</c:v>
                </c:pt>
                <c:pt idx="8252">
                  <c:v>525.741274223917</c:v>
                </c:pt>
                <c:pt idx="8253">
                  <c:v>525.804984993939</c:v>
                </c:pt>
                <c:pt idx="8254">
                  <c:v>525.86869576396202</c:v>
                </c:pt>
                <c:pt idx="8255">
                  <c:v>525.93240653398402</c:v>
                </c:pt>
                <c:pt idx="8256">
                  <c:v>525.99611730400602</c:v>
                </c:pt>
                <c:pt idx="8257">
                  <c:v>526.05982807402904</c:v>
                </c:pt>
                <c:pt idx="8258">
                  <c:v>526.12353884405104</c:v>
                </c:pt>
                <c:pt idx="8259">
                  <c:v>526.18724961407304</c:v>
                </c:pt>
                <c:pt idx="8260">
                  <c:v>526.25096038409595</c:v>
                </c:pt>
                <c:pt idx="8261">
                  <c:v>526.31467115411795</c:v>
                </c:pt>
                <c:pt idx="8262">
                  <c:v>526.37838192413994</c:v>
                </c:pt>
                <c:pt idx="8263">
                  <c:v>526.44209269416297</c:v>
                </c:pt>
                <c:pt idx="8264">
                  <c:v>526.50580346418496</c:v>
                </c:pt>
                <c:pt idx="8265">
                  <c:v>526.56951423420696</c:v>
                </c:pt>
                <c:pt idx="8266">
                  <c:v>526.63322500422998</c:v>
                </c:pt>
                <c:pt idx="8267">
                  <c:v>526.69693577425198</c:v>
                </c:pt>
                <c:pt idx="8268">
                  <c:v>526.76064654427398</c:v>
                </c:pt>
                <c:pt idx="8269">
                  <c:v>526.824357314297</c:v>
                </c:pt>
                <c:pt idx="8270">
                  <c:v>526.888068084319</c:v>
                </c:pt>
                <c:pt idx="8271">
                  <c:v>526.951778854341</c:v>
                </c:pt>
                <c:pt idx="8272">
                  <c:v>527.01548962436402</c:v>
                </c:pt>
                <c:pt idx="8273">
                  <c:v>527.07920039438602</c:v>
                </c:pt>
                <c:pt idx="8274">
                  <c:v>527.14291116440802</c:v>
                </c:pt>
                <c:pt idx="8275">
                  <c:v>527.20662193443104</c:v>
                </c:pt>
                <c:pt idx="8276">
                  <c:v>527.27033270445304</c:v>
                </c:pt>
                <c:pt idx="8277">
                  <c:v>527.33404347447504</c:v>
                </c:pt>
                <c:pt idx="8278">
                  <c:v>527.39775424449795</c:v>
                </c:pt>
                <c:pt idx="8279">
                  <c:v>527.46146501451994</c:v>
                </c:pt>
                <c:pt idx="8280">
                  <c:v>527.52517578454194</c:v>
                </c:pt>
                <c:pt idx="8281">
                  <c:v>527.58888655456497</c:v>
                </c:pt>
                <c:pt idx="8282">
                  <c:v>527.65259732458696</c:v>
                </c:pt>
                <c:pt idx="8283">
                  <c:v>527.71630809460896</c:v>
                </c:pt>
                <c:pt idx="8284">
                  <c:v>527.78001886463198</c:v>
                </c:pt>
                <c:pt idx="8285">
                  <c:v>527.84372963465398</c:v>
                </c:pt>
                <c:pt idx="8286">
                  <c:v>527.90744040467598</c:v>
                </c:pt>
                <c:pt idx="8287">
                  <c:v>527.971151174699</c:v>
                </c:pt>
                <c:pt idx="8288">
                  <c:v>528.034861944721</c:v>
                </c:pt>
                <c:pt idx="8289">
                  <c:v>528.098572714743</c:v>
                </c:pt>
                <c:pt idx="8290">
                  <c:v>528.16228348476602</c:v>
                </c:pt>
                <c:pt idx="8291">
                  <c:v>528.22599425478802</c:v>
                </c:pt>
                <c:pt idx="8292">
                  <c:v>528.28970502481002</c:v>
                </c:pt>
                <c:pt idx="8293">
                  <c:v>528.35341579483304</c:v>
                </c:pt>
                <c:pt idx="8294">
                  <c:v>528.41712656485504</c:v>
                </c:pt>
                <c:pt idx="8295">
                  <c:v>528.48083733487704</c:v>
                </c:pt>
                <c:pt idx="8296">
                  <c:v>528.54454810489995</c:v>
                </c:pt>
                <c:pt idx="8297">
                  <c:v>528.60825887492194</c:v>
                </c:pt>
                <c:pt idx="8298">
                  <c:v>528.67196964494406</c:v>
                </c:pt>
                <c:pt idx="8299">
                  <c:v>528.73568041496696</c:v>
                </c:pt>
                <c:pt idx="8300">
                  <c:v>528.79939118498896</c:v>
                </c:pt>
                <c:pt idx="8301">
                  <c:v>528.86310195501096</c:v>
                </c:pt>
                <c:pt idx="8302">
                  <c:v>528.92681272503398</c:v>
                </c:pt>
                <c:pt idx="8303">
                  <c:v>528.99052349505598</c:v>
                </c:pt>
                <c:pt idx="8304">
                  <c:v>529.05423426507798</c:v>
                </c:pt>
                <c:pt idx="8305">
                  <c:v>529.117945035101</c:v>
                </c:pt>
                <c:pt idx="8306">
                  <c:v>529.181655805123</c:v>
                </c:pt>
                <c:pt idx="8307">
                  <c:v>529.24536657514602</c:v>
                </c:pt>
                <c:pt idx="8308">
                  <c:v>529.30907734516802</c:v>
                </c:pt>
                <c:pt idx="8309">
                  <c:v>529.37278811519002</c:v>
                </c:pt>
                <c:pt idx="8310">
                  <c:v>529.43649888521304</c:v>
                </c:pt>
                <c:pt idx="8311">
                  <c:v>529.50020965523504</c:v>
                </c:pt>
                <c:pt idx="8312">
                  <c:v>529.56392042525704</c:v>
                </c:pt>
                <c:pt idx="8313">
                  <c:v>529.62763119527995</c:v>
                </c:pt>
                <c:pt idx="8314">
                  <c:v>529.69134196530194</c:v>
                </c:pt>
                <c:pt idx="8315">
                  <c:v>529.75505273532406</c:v>
                </c:pt>
                <c:pt idx="8316">
                  <c:v>529.81876350534696</c:v>
                </c:pt>
                <c:pt idx="8317">
                  <c:v>529.88247427536896</c:v>
                </c:pt>
                <c:pt idx="8318">
                  <c:v>529.94618504539096</c:v>
                </c:pt>
                <c:pt idx="8319">
                  <c:v>530.00989581541398</c:v>
                </c:pt>
                <c:pt idx="8320">
                  <c:v>530.07360658543598</c:v>
                </c:pt>
                <c:pt idx="8321">
                  <c:v>530.13731735545798</c:v>
                </c:pt>
                <c:pt idx="8322">
                  <c:v>530.201028125481</c:v>
                </c:pt>
                <c:pt idx="8323">
                  <c:v>530.264738895503</c:v>
                </c:pt>
                <c:pt idx="8324">
                  <c:v>530.328449665525</c:v>
                </c:pt>
                <c:pt idx="8325">
                  <c:v>530.39216043554802</c:v>
                </c:pt>
                <c:pt idx="8326">
                  <c:v>530.45587120557002</c:v>
                </c:pt>
                <c:pt idx="8327">
                  <c:v>530.51958197559202</c:v>
                </c:pt>
                <c:pt idx="8328">
                  <c:v>530.58329274561504</c:v>
                </c:pt>
                <c:pt idx="8329">
                  <c:v>530.64700351563704</c:v>
                </c:pt>
                <c:pt idx="8330">
                  <c:v>530.71071428565904</c:v>
                </c:pt>
                <c:pt idx="8331">
                  <c:v>530.77442505568195</c:v>
                </c:pt>
                <c:pt idx="8332">
                  <c:v>530.83813582570394</c:v>
                </c:pt>
                <c:pt idx="8333">
                  <c:v>530.90184659572606</c:v>
                </c:pt>
                <c:pt idx="8334">
                  <c:v>530.96555736574896</c:v>
                </c:pt>
                <c:pt idx="8335">
                  <c:v>531.02926813577096</c:v>
                </c:pt>
                <c:pt idx="8336">
                  <c:v>531.09297890579296</c:v>
                </c:pt>
                <c:pt idx="8337">
                  <c:v>531.15668967581598</c:v>
                </c:pt>
                <c:pt idx="8338">
                  <c:v>531.22040044583798</c:v>
                </c:pt>
                <c:pt idx="8339">
                  <c:v>531.28411121585998</c:v>
                </c:pt>
                <c:pt idx="8340">
                  <c:v>531.347821985883</c:v>
                </c:pt>
                <c:pt idx="8341">
                  <c:v>531.411532755905</c:v>
                </c:pt>
                <c:pt idx="8342">
                  <c:v>531.475243525927</c:v>
                </c:pt>
                <c:pt idx="8343">
                  <c:v>531.53895429595002</c:v>
                </c:pt>
                <c:pt idx="8344">
                  <c:v>531.60266506597202</c:v>
                </c:pt>
                <c:pt idx="8345">
                  <c:v>531.66637583599402</c:v>
                </c:pt>
                <c:pt idx="8346">
                  <c:v>531.73008660601704</c:v>
                </c:pt>
                <c:pt idx="8347">
                  <c:v>531.79379737603904</c:v>
                </c:pt>
                <c:pt idx="8348">
                  <c:v>531.85750814606104</c:v>
                </c:pt>
                <c:pt idx="8349">
                  <c:v>531.92121891608394</c:v>
                </c:pt>
                <c:pt idx="8350">
                  <c:v>531.98492968610606</c:v>
                </c:pt>
                <c:pt idx="8351">
                  <c:v>532.04864045612806</c:v>
                </c:pt>
                <c:pt idx="8352">
                  <c:v>532.11235122615096</c:v>
                </c:pt>
                <c:pt idx="8353">
                  <c:v>532.17606199617296</c:v>
                </c:pt>
                <c:pt idx="8354">
                  <c:v>532.23977276619496</c:v>
                </c:pt>
                <c:pt idx="8355">
                  <c:v>532.30348353621798</c:v>
                </c:pt>
                <c:pt idx="8356">
                  <c:v>532.36719430623998</c:v>
                </c:pt>
                <c:pt idx="8357">
                  <c:v>532.43090507626198</c:v>
                </c:pt>
                <c:pt idx="8358">
                  <c:v>532.494615846285</c:v>
                </c:pt>
                <c:pt idx="8359">
                  <c:v>532.558326616307</c:v>
                </c:pt>
                <c:pt idx="8360">
                  <c:v>532.62203738633002</c:v>
                </c:pt>
                <c:pt idx="8361">
                  <c:v>532.68574815635202</c:v>
                </c:pt>
                <c:pt idx="8362">
                  <c:v>532.74945892637402</c:v>
                </c:pt>
                <c:pt idx="8363">
                  <c:v>532.81316969639704</c:v>
                </c:pt>
                <c:pt idx="8364">
                  <c:v>532.87688046641904</c:v>
                </c:pt>
                <c:pt idx="8365">
                  <c:v>532.94059123644104</c:v>
                </c:pt>
                <c:pt idx="8366">
                  <c:v>533.00430200646394</c:v>
                </c:pt>
                <c:pt idx="8367">
                  <c:v>533.06801277648594</c:v>
                </c:pt>
                <c:pt idx="8368">
                  <c:v>533.13172354650806</c:v>
                </c:pt>
                <c:pt idx="8369">
                  <c:v>533.19543431653096</c:v>
                </c:pt>
                <c:pt idx="8370">
                  <c:v>533.25914508655296</c:v>
                </c:pt>
                <c:pt idx="8371">
                  <c:v>533.32285585657496</c:v>
                </c:pt>
                <c:pt idx="8372">
                  <c:v>533.38656662659798</c:v>
                </c:pt>
                <c:pt idx="8373">
                  <c:v>533.45027739661998</c:v>
                </c:pt>
                <c:pt idx="8374">
                  <c:v>533.51398816664198</c:v>
                </c:pt>
                <c:pt idx="8375">
                  <c:v>533.577698936665</c:v>
                </c:pt>
                <c:pt idx="8376">
                  <c:v>533.641409706687</c:v>
                </c:pt>
                <c:pt idx="8377">
                  <c:v>533.705120476709</c:v>
                </c:pt>
                <c:pt idx="8378">
                  <c:v>533.76883124673202</c:v>
                </c:pt>
                <c:pt idx="8379">
                  <c:v>533.83254201675402</c:v>
                </c:pt>
                <c:pt idx="8380">
                  <c:v>533.89625278677602</c:v>
                </c:pt>
                <c:pt idx="8381">
                  <c:v>533.95996355679904</c:v>
                </c:pt>
                <c:pt idx="8382">
                  <c:v>534.02367432682104</c:v>
                </c:pt>
                <c:pt idx="8383">
                  <c:v>534.08738509684304</c:v>
                </c:pt>
                <c:pt idx="8384">
                  <c:v>534.15109586686594</c:v>
                </c:pt>
                <c:pt idx="8385">
                  <c:v>534.21480663688806</c:v>
                </c:pt>
                <c:pt idx="8386">
                  <c:v>534.27851740691005</c:v>
                </c:pt>
                <c:pt idx="8387">
                  <c:v>534.34222817693296</c:v>
                </c:pt>
                <c:pt idx="8388">
                  <c:v>534.40593894695496</c:v>
                </c:pt>
                <c:pt idx="8389">
                  <c:v>534.46964971697696</c:v>
                </c:pt>
                <c:pt idx="8390">
                  <c:v>534.53336048699998</c:v>
                </c:pt>
                <c:pt idx="8391">
                  <c:v>534.59707125702198</c:v>
                </c:pt>
                <c:pt idx="8392">
                  <c:v>534.66078202704398</c:v>
                </c:pt>
                <c:pt idx="8393">
                  <c:v>534.724492797067</c:v>
                </c:pt>
                <c:pt idx="8394">
                  <c:v>534.788203567089</c:v>
                </c:pt>
                <c:pt idx="8395">
                  <c:v>534.851914337111</c:v>
                </c:pt>
                <c:pt idx="8396">
                  <c:v>534.91562510713402</c:v>
                </c:pt>
                <c:pt idx="8397">
                  <c:v>534.97933587715602</c:v>
                </c:pt>
                <c:pt idx="8398">
                  <c:v>535.04304664717802</c:v>
                </c:pt>
                <c:pt idx="8399">
                  <c:v>535.10675741720104</c:v>
                </c:pt>
                <c:pt idx="8400">
                  <c:v>535.17046818722304</c:v>
                </c:pt>
                <c:pt idx="8401">
                  <c:v>535.23417895724504</c:v>
                </c:pt>
                <c:pt idx="8402">
                  <c:v>535.29788972726794</c:v>
                </c:pt>
                <c:pt idx="8403">
                  <c:v>535.36160049729006</c:v>
                </c:pt>
                <c:pt idx="8404">
                  <c:v>535.42531126731205</c:v>
                </c:pt>
                <c:pt idx="8405">
                  <c:v>535.48902203733496</c:v>
                </c:pt>
                <c:pt idx="8406">
                  <c:v>535.55273280735696</c:v>
                </c:pt>
                <c:pt idx="8407">
                  <c:v>535.61644357737896</c:v>
                </c:pt>
                <c:pt idx="8408">
                  <c:v>535.68015434740198</c:v>
                </c:pt>
                <c:pt idx="8409">
                  <c:v>535.74386511742398</c:v>
                </c:pt>
                <c:pt idx="8410">
                  <c:v>535.80757588744598</c:v>
                </c:pt>
                <c:pt idx="8411">
                  <c:v>535.871286657469</c:v>
                </c:pt>
                <c:pt idx="8412">
                  <c:v>535.934997427491</c:v>
                </c:pt>
                <c:pt idx="8413">
                  <c:v>535.99870819751402</c:v>
                </c:pt>
                <c:pt idx="8414">
                  <c:v>536.06241896753602</c:v>
                </c:pt>
                <c:pt idx="8415">
                  <c:v>536.12612973755802</c:v>
                </c:pt>
                <c:pt idx="8416">
                  <c:v>536.18984050758104</c:v>
                </c:pt>
                <c:pt idx="8417">
                  <c:v>536.25355127760304</c:v>
                </c:pt>
                <c:pt idx="8418">
                  <c:v>536.31726204762504</c:v>
                </c:pt>
                <c:pt idx="8419">
                  <c:v>536.38097281764794</c:v>
                </c:pt>
                <c:pt idx="8420">
                  <c:v>536.44468358767006</c:v>
                </c:pt>
                <c:pt idx="8421">
                  <c:v>536.50839435769205</c:v>
                </c:pt>
                <c:pt idx="8422">
                  <c:v>536.57210512771496</c:v>
                </c:pt>
                <c:pt idx="8423">
                  <c:v>536.63581589773696</c:v>
                </c:pt>
                <c:pt idx="8424">
                  <c:v>536.69952666775896</c:v>
                </c:pt>
                <c:pt idx="8425">
                  <c:v>536.76323743778198</c:v>
                </c:pt>
                <c:pt idx="8426">
                  <c:v>536.82694820780398</c:v>
                </c:pt>
                <c:pt idx="8427">
                  <c:v>536.89065897782598</c:v>
                </c:pt>
                <c:pt idx="8428">
                  <c:v>536.954369747849</c:v>
                </c:pt>
                <c:pt idx="8429">
                  <c:v>537.018080517871</c:v>
                </c:pt>
                <c:pt idx="8430">
                  <c:v>537.081791287893</c:v>
                </c:pt>
                <c:pt idx="8431">
                  <c:v>537.14550205791602</c:v>
                </c:pt>
                <c:pt idx="8432">
                  <c:v>537.20921282793802</c:v>
                </c:pt>
                <c:pt idx="8433">
                  <c:v>537.27292359796002</c:v>
                </c:pt>
                <c:pt idx="8434">
                  <c:v>537.33663436798304</c:v>
                </c:pt>
                <c:pt idx="8435">
                  <c:v>537.40034513800504</c:v>
                </c:pt>
                <c:pt idx="8436">
                  <c:v>537.46405590802704</c:v>
                </c:pt>
                <c:pt idx="8437">
                  <c:v>537.52776667805006</c:v>
                </c:pt>
                <c:pt idx="8438">
                  <c:v>537.59147744807206</c:v>
                </c:pt>
                <c:pt idx="8439">
                  <c:v>537.65518821809405</c:v>
                </c:pt>
                <c:pt idx="8440">
                  <c:v>537.71889898811696</c:v>
                </c:pt>
                <c:pt idx="8441">
                  <c:v>537.78260975813896</c:v>
                </c:pt>
                <c:pt idx="8442">
                  <c:v>537.84632052816096</c:v>
                </c:pt>
                <c:pt idx="8443">
                  <c:v>537.91003129818398</c:v>
                </c:pt>
                <c:pt idx="8444">
                  <c:v>537.97374206820598</c:v>
                </c:pt>
                <c:pt idx="8445">
                  <c:v>538.03745283822798</c:v>
                </c:pt>
                <c:pt idx="8446">
                  <c:v>538.101163608251</c:v>
                </c:pt>
                <c:pt idx="8447">
                  <c:v>538.164874378273</c:v>
                </c:pt>
                <c:pt idx="8448">
                  <c:v>538.228585148295</c:v>
                </c:pt>
                <c:pt idx="8449">
                  <c:v>538.29229591831802</c:v>
                </c:pt>
                <c:pt idx="8450">
                  <c:v>538.35600668834002</c:v>
                </c:pt>
                <c:pt idx="8451">
                  <c:v>538.41971745836202</c:v>
                </c:pt>
                <c:pt idx="8452">
                  <c:v>538.48342822838504</c:v>
                </c:pt>
                <c:pt idx="8453">
                  <c:v>538.54713899840704</c:v>
                </c:pt>
                <c:pt idx="8454">
                  <c:v>538.61084976842903</c:v>
                </c:pt>
                <c:pt idx="8455">
                  <c:v>538.67456053845206</c:v>
                </c:pt>
                <c:pt idx="8456">
                  <c:v>538.73827130847405</c:v>
                </c:pt>
                <c:pt idx="8457">
                  <c:v>538.80198207849605</c:v>
                </c:pt>
                <c:pt idx="8458">
                  <c:v>538.86569284851896</c:v>
                </c:pt>
                <c:pt idx="8459">
                  <c:v>538.92940361854096</c:v>
                </c:pt>
                <c:pt idx="8460">
                  <c:v>538.99311438856296</c:v>
                </c:pt>
                <c:pt idx="8461">
                  <c:v>539.05682515858598</c:v>
                </c:pt>
                <c:pt idx="8462">
                  <c:v>539.12053592860798</c:v>
                </c:pt>
                <c:pt idx="8463">
                  <c:v>539.18424669862998</c:v>
                </c:pt>
                <c:pt idx="8464">
                  <c:v>539.247957468653</c:v>
                </c:pt>
                <c:pt idx="8465">
                  <c:v>539.311668238675</c:v>
                </c:pt>
                <c:pt idx="8466">
                  <c:v>539.37537900869802</c:v>
                </c:pt>
                <c:pt idx="8467">
                  <c:v>539.43908977872002</c:v>
                </c:pt>
                <c:pt idx="8468">
                  <c:v>539.50280054874202</c:v>
                </c:pt>
                <c:pt idx="8469">
                  <c:v>539.56651131876504</c:v>
                </c:pt>
                <c:pt idx="8470">
                  <c:v>539.63022208878704</c:v>
                </c:pt>
                <c:pt idx="8471">
                  <c:v>539.69393285880903</c:v>
                </c:pt>
                <c:pt idx="8472">
                  <c:v>539.75764362883206</c:v>
                </c:pt>
                <c:pt idx="8473">
                  <c:v>539.82135439885406</c:v>
                </c:pt>
                <c:pt idx="8474">
                  <c:v>539.88506516887605</c:v>
                </c:pt>
                <c:pt idx="8475">
                  <c:v>539.94877593889896</c:v>
                </c:pt>
                <c:pt idx="8476">
                  <c:v>540.01248670892096</c:v>
                </c:pt>
                <c:pt idx="8477">
                  <c:v>540.07619747894296</c:v>
                </c:pt>
                <c:pt idx="8478">
                  <c:v>540.13990824896598</c:v>
                </c:pt>
                <c:pt idx="8479">
                  <c:v>540.20361901898798</c:v>
                </c:pt>
                <c:pt idx="8480">
                  <c:v>540.26732978900998</c:v>
                </c:pt>
                <c:pt idx="8481">
                  <c:v>540.331040559033</c:v>
                </c:pt>
                <c:pt idx="8482">
                  <c:v>540.394751329055</c:v>
                </c:pt>
                <c:pt idx="8483">
                  <c:v>540.458462099077</c:v>
                </c:pt>
                <c:pt idx="8484">
                  <c:v>540.52217286910002</c:v>
                </c:pt>
                <c:pt idx="8485">
                  <c:v>540.58588363912202</c:v>
                </c:pt>
                <c:pt idx="8486">
                  <c:v>540.64959440914402</c:v>
                </c:pt>
                <c:pt idx="8487">
                  <c:v>540.71330517916704</c:v>
                </c:pt>
                <c:pt idx="8488">
                  <c:v>540.77701594918904</c:v>
                </c:pt>
                <c:pt idx="8489">
                  <c:v>540.84072671921103</c:v>
                </c:pt>
                <c:pt idx="8490">
                  <c:v>540.90443748923406</c:v>
                </c:pt>
                <c:pt idx="8491">
                  <c:v>540.96814825925605</c:v>
                </c:pt>
                <c:pt idx="8492">
                  <c:v>541.03185902927805</c:v>
                </c:pt>
                <c:pt idx="8493">
                  <c:v>541.09556979930096</c:v>
                </c:pt>
                <c:pt idx="8494">
                  <c:v>541.15928056932296</c:v>
                </c:pt>
                <c:pt idx="8495">
                  <c:v>541.22299133934496</c:v>
                </c:pt>
                <c:pt idx="8496">
                  <c:v>541.28670210936798</c:v>
                </c:pt>
                <c:pt idx="8497">
                  <c:v>541.35041287938998</c:v>
                </c:pt>
                <c:pt idx="8498">
                  <c:v>541.41412364941198</c:v>
                </c:pt>
                <c:pt idx="8499">
                  <c:v>541.477834419435</c:v>
                </c:pt>
                <c:pt idx="8500">
                  <c:v>541.541545189457</c:v>
                </c:pt>
                <c:pt idx="8501">
                  <c:v>541.605255959479</c:v>
                </c:pt>
                <c:pt idx="8502">
                  <c:v>541.66896672950202</c:v>
                </c:pt>
                <c:pt idx="8503">
                  <c:v>541.73267749952402</c:v>
                </c:pt>
                <c:pt idx="8504">
                  <c:v>541.79638826954601</c:v>
                </c:pt>
                <c:pt idx="8505">
                  <c:v>541.86009903956904</c:v>
                </c:pt>
                <c:pt idx="8506">
                  <c:v>541.92380980959103</c:v>
                </c:pt>
                <c:pt idx="8507">
                  <c:v>541.98752057961303</c:v>
                </c:pt>
                <c:pt idx="8508">
                  <c:v>542.05123134963605</c:v>
                </c:pt>
                <c:pt idx="8509">
                  <c:v>542.11494211965805</c:v>
                </c:pt>
                <c:pt idx="8510">
                  <c:v>542.17865288968005</c:v>
                </c:pt>
                <c:pt idx="8511">
                  <c:v>542.24236365970296</c:v>
                </c:pt>
                <c:pt idx="8512">
                  <c:v>542.30607442972496</c:v>
                </c:pt>
                <c:pt idx="8513">
                  <c:v>542.36978519974696</c:v>
                </c:pt>
                <c:pt idx="8514">
                  <c:v>542.43349596976998</c:v>
                </c:pt>
                <c:pt idx="8515">
                  <c:v>542.49720673979198</c:v>
                </c:pt>
                <c:pt idx="8516">
                  <c:v>542.56091750981398</c:v>
                </c:pt>
                <c:pt idx="8517">
                  <c:v>542.624628279837</c:v>
                </c:pt>
                <c:pt idx="8518">
                  <c:v>542.688339049859</c:v>
                </c:pt>
                <c:pt idx="8519">
                  <c:v>542.75204981988099</c:v>
                </c:pt>
                <c:pt idx="8520">
                  <c:v>542.81576058990402</c:v>
                </c:pt>
                <c:pt idx="8521">
                  <c:v>542.87947135992601</c:v>
                </c:pt>
                <c:pt idx="8522">
                  <c:v>542.94318212994904</c:v>
                </c:pt>
                <c:pt idx="8523">
                  <c:v>543.00689289997104</c:v>
                </c:pt>
                <c:pt idx="8524">
                  <c:v>543.07060366999303</c:v>
                </c:pt>
                <c:pt idx="8525">
                  <c:v>543.13431444001606</c:v>
                </c:pt>
                <c:pt idx="8526">
                  <c:v>543.19802521003805</c:v>
                </c:pt>
                <c:pt idx="8527">
                  <c:v>543.26173598006005</c:v>
                </c:pt>
                <c:pt idx="8528">
                  <c:v>543.32544675008296</c:v>
                </c:pt>
                <c:pt idx="8529">
                  <c:v>543.38915752010496</c:v>
                </c:pt>
                <c:pt idx="8530">
                  <c:v>543.45286829012696</c:v>
                </c:pt>
                <c:pt idx="8531">
                  <c:v>543.51657906014998</c:v>
                </c:pt>
                <c:pt idx="8532">
                  <c:v>543.58028983017198</c:v>
                </c:pt>
                <c:pt idx="8533">
                  <c:v>543.64400060019398</c:v>
                </c:pt>
                <c:pt idx="8534">
                  <c:v>543.707711370217</c:v>
                </c:pt>
                <c:pt idx="8535">
                  <c:v>543.771422140239</c:v>
                </c:pt>
                <c:pt idx="8536">
                  <c:v>543.835132910261</c:v>
                </c:pt>
                <c:pt idx="8537">
                  <c:v>543.89884368028402</c:v>
                </c:pt>
                <c:pt idx="8538">
                  <c:v>543.96255445030602</c:v>
                </c:pt>
                <c:pt idx="8539">
                  <c:v>544.02626522032801</c:v>
                </c:pt>
                <c:pt idx="8540">
                  <c:v>544.08997599035104</c:v>
                </c:pt>
                <c:pt idx="8541">
                  <c:v>544.15368676037303</c:v>
                </c:pt>
                <c:pt idx="8542">
                  <c:v>544.21739753039503</c:v>
                </c:pt>
                <c:pt idx="8543">
                  <c:v>544.28110830041805</c:v>
                </c:pt>
                <c:pt idx="8544">
                  <c:v>544.34481907044005</c:v>
                </c:pt>
                <c:pt idx="8545">
                  <c:v>544.40852984046205</c:v>
                </c:pt>
                <c:pt idx="8546">
                  <c:v>544.47224061048496</c:v>
                </c:pt>
                <c:pt idx="8547">
                  <c:v>544.53595138050696</c:v>
                </c:pt>
                <c:pt idx="8548">
                  <c:v>544.59966215052896</c:v>
                </c:pt>
                <c:pt idx="8549">
                  <c:v>544.66337292055198</c:v>
                </c:pt>
                <c:pt idx="8550">
                  <c:v>544.72708369057398</c:v>
                </c:pt>
                <c:pt idx="8551">
                  <c:v>544.79079446059598</c:v>
                </c:pt>
                <c:pt idx="8552">
                  <c:v>544.854505230619</c:v>
                </c:pt>
                <c:pt idx="8553">
                  <c:v>544.918216000641</c:v>
                </c:pt>
                <c:pt idx="8554">
                  <c:v>544.98192677066299</c:v>
                </c:pt>
                <c:pt idx="8555">
                  <c:v>545.04563754068602</c:v>
                </c:pt>
                <c:pt idx="8556">
                  <c:v>545.10934831070801</c:v>
                </c:pt>
                <c:pt idx="8557">
                  <c:v>545.17305908073001</c:v>
                </c:pt>
                <c:pt idx="8558">
                  <c:v>545.23676985075303</c:v>
                </c:pt>
                <c:pt idx="8559">
                  <c:v>545.30048062077503</c:v>
                </c:pt>
                <c:pt idx="8560">
                  <c:v>545.36419139079703</c:v>
                </c:pt>
                <c:pt idx="8561">
                  <c:v>545.42790216082005</c:v>
                </c:pt>
                <c:pt idx="8562">
                  <c:v>545.49161293084205</c:v>
                </c:pt>
                <c:pt idx="8563">
                  <c:v>545.55532370086405</c:v>
                </c:pt>
                <c:pt idx="8564">
                  <c:v>545.61903447088696</c:v>
                </c:pt>
                <c:pt idx="8565">
                  <c:v>545.68274524090896</c:v>
                </c:pt>
                <c:pt idx="8566">
                  <c:v>545.74645601093096</c:v>
                </c:pt>
                <c:pt idx="8567">
                  <c:v>545.81016678095398</c:v>
                </c:pt>
                <c:pt idx="8568">
                  <c:v>545.87387755097598</c:v>
                </c:pt>
                <c:pt idx="8569">
                  <c:v>545.93758832099797</c:v>
                </c:pt>
                <c:pt idx="8570">
                  <c:v>546.001299091021</c:v>
                </c:pt>
                <c:pt idx="8571">
                  <c:v>546.06500986104299</c:v>
                </c:pt>
                <c:pt idx="8572">
                  <c:v>546.12872063106499</c:v>
                </c:pt>
                <c:pt idx="8573">
                  <c:v>546.19243140108802</c:v>
                </c:pt>
                <c:pt idx="8574">
                  <c:v>546.25614217111001</c:v>
                </c:pt>
                <c:pt idx="8575">
                  <c:v>546.31985294113304</c:v>
                </c:pt>
                <c:pt idx="8576">
                  <c:v>546.38356371115503</c:v>
                </c:pt>
                <c:pt idx="8577">
                  <c:v>546.44727448117703</c:v>
                </c:pt>
                <c:pt idx="8578">
                  <c:v>546.51098525120005</c:v>
                </c:pt>
                <c:pt idx="8579">
                  <c:v>546.57469602122205</c:v>
                </c:pt>
                <c:pt idx="8580">
                  <c:v>546.63840679124405</c:v>
                </c:pt>
                <c:pt idx="8581">
                  <c:v>546.70211756126696</c:v>
                </c:pt>
                <c:pt idx="8582">
                  <c:v>546.76582833128896</c:v>
                </c:pt>
                <c:pt idx="8583">
                  <c:v>546.82953910131096</c:v>
                </c:pt>
                <c:pt idx="8584">
                  <c:v>546.89324987133398</c:v>
                </c:pt>
                <c:pt idx="8585">
                  <c:v>546.95696064135598</c:v>
                </c:pt>
                <c:pt idx="8586">
                  <c:v>547.02067141137798</c:v>
                </c:pt>
                <c:pt idx="8587">
                  <c:v>547.084382181401</c:v>
                </c:pt>
                <c:pt idx="8588">
                  <c:v>547.148092951423</c:v>
                </c:pt>
                <c:pt idx="8589">
                  <c:v>547.21180372144499</c:v>
                </c:pt>
                <c:pt idx="8590">
                  <c:v>547.27551449146802</c:v>
                </c:pt>
                <c:pt idx="8591">
                  <c:v>547.33922526149001</c:v>
                </c:pt>
                <c:pt idx="8592">
                  <c:v>547.40293603151201</c:v>
                </c:pt>
                <c:pt idx="8593">
                  <c:v>547.46664680153503</c:v>
                </c:pt>
                <c:pt idx="8594">
                  <c:v>547.53035757155703</c:v>
                </c:pt>
                <c:pt idx="8595">
                  <c:v>547.59406834157903</c:v>
                </c:pt>
                <c:pt idx="8596">
                  <c:v>547.65777911160205</c:v>
                </c:pt>
                <c:pt idx="8597">
                  <c:v>547.72148988162405</c:v>
                </c:pt>
                <c:pt idx="8598">
                  <c:v>547.78520065164605</c:v>
                </c:pt>
                <c:pt idx="8599">
                  <c:v>547.84891142166896</c:v>
                </c:pt>
                <c:pt idx="8600">
                  <c:v>547.91262219169096</c:v>
                </c:pt>
                <c:pt idx="8601">
                  <c:v>547.97633296171296</c:v>
                </c:pt>
                <c:pt idx="8602">
                  <c:v>548.04004373173598</c:v>
                </c:pt>
                <c:pt idx="8603">
                  <c:v>548.10375450175798</c:v>
                </c:pt>
                <c:pt idx="8604">
                  <c:v>548.16746527177997</c:v>
                </c:pt>
                <c:pt idx="8605">
                  <c:v>548.231176041803</c:v>
                </c:pt>
                <c:pt idx="8606">
                  <c:v>548.29488681182499</c:v>
                </c:pt>
                <c:pt idx="8607">
                  <c:v>548.35859758184699</c:v>
                </c:pt>
                <c:pt idx="8608">
                  <c:v>548.42230835187002</c:v>
                </c:pt>
                <c:pt idx="8609">
                  <c:v>548.48601912189201</c:v>
                </c:pt>
                <c:pt idx="8610">
                  <c:v>548.54972989191401</c:v>
                </c:pt>
                <c:pt idx="8611">
                  <c:v>548.61344066193703</c:v>
                </c:pt>
                <c:pt idx="8612">
                  <c:v>548.67715143195903</c:v>
                </c:pt>
                <c:pt idx="8613">
                  <c:v>548.74086220198103</c:v>
                </c:pt>
                <c:pt idx="8614">
                  <c:v>548.80457297200405</c:v>
                </c:pt>
                <c:pt idx="8615">
                  <c:v>548.86828374202605</c:v>
                </c:pt>
                <c:pt idx="8616">
                  <c:v>548.93199451204805</c:v>
                </c:pt>
                <c:pt idx="8617">
                  <c:v>548.99570528207096</c:v>
                </c:pt>
                <c:pt idx="8618">
                  <c:v>549.05941605209296</c:v>
                </c:pt>
                <c:pt idx="8619">
                  <c:v>549.12312682211495</c:v>
                </c:pt>
                <c:pt idx="8620">
                  <c:v>549.18683759213798</c:v>
                </c:pt>
                <c:pt idx="8621">
                  <c:v>549.25054836215998</c:v>
                </c:pt>
                <c:pt idx="8622">
                  <c:v>549.31425913218197</c:v>
                </c:pt>
                <c:pt idx="8623">
                  <c:v>549.377969902205</c:v>
                </c:pt>
                <c:pt idx="8624">
                  <c:v>549.44168067222699</c:v>
                </c:pt>
                <c:pt idx="8625">
                  <c:v>549.50539144224899</c:v>
                </c:pt>
                <c:pt idx="8626">
                  <c:v>549.56910221227201</c:v>
                </c:pt>
                <c:pt idx="8627">
                  <c:v>549.63281298229401</c:v>
                </c:pt>
                <c:pt idx="8628">
                  <c:v>549.69652375231703</c:v>
                </c:pt>
                <c:pt idx="8629">
                  <c:v>549.76023452233903</c:v>
                </c:pt>
                <c:pt idx="8630">
                  <c:v>549.82394529236103</c:v>
                </c:pt>
                <c:pt idx="8631">
                  <c:v>549.88765606238405</c:v>
                </c:pt>
                <c:pt idx="8632">
                  <c:v>549.95136683240605</c:v>
                </c:pt>
                <c:pt idx="8633">
                  <c:v>550.01507760242805</c:v>
                </c:pt>
                <c:pt idx="8634">
                  <c:v>550.07878837245096</c:v>
                </c:pt>
                <c:pt idx="8635">
                  <c:v>550.14249914247296</c:v>
                </c:pt>
                <c:pt idx="8636">
                  <c:v>550.20620991249496</c:v>
                </c:pt>
                <c:pt idx="8637">
                  <c:v>550.26992068251798</c:v>
                </c:pt>
                <c:pt idx="8638">
                  <c:v>550.33363145253998</c:v>
                </c:pt>
                <c:pt idx="8639">
                  <c:v>550.39734222256197</c:v>
                </c:pt>
                <c:pt idx="8640">
                  <c:v>550.461052992585</c:v>
                </c:pt>
                <c:pt idx="8641">
                  <c:v>550.52476376260699</c:v>
                </c:pt>
                <c:pt idx="8642">
                  <c:v>550.58847453262899</c:v>
                </c:pt>
                <c:pt idx="8643">
                  <c:v>550.65218530265201</c:v>
                </c:pt>
                <c:pt idx="8644">
                  <c:v>550.71589607267401</c:v>
                </c:pt>
                <c:pt idx="8645">
                  <c:v>550.77960684269601</c:v>
                </c:pt>
                <c:pt idx="8646">
                  <c:v>550.84331761271903</c:v>
                </c:pt>
                <c:pt idx="8647">
                  <c:v>550.90702838274103</c:v>
                </c:pt>
                <c:pt idx="8648">
                  <c:v>550.97073915276303</c:v>
                </c:pt>
                <c:pt idx="8649">
                  <c:v>551.03444992278605</c:v>
                </c:pt>
                <c:pt idx="8650">
                  <c:v>551.09816069280805</c:v>
                </c:pt>
                <c:pt idx="8651">
                  <c:v>551.16187146283005</c:v>
                </c:pt>
                <c:pt idx="8652">
                  <c:v>551.22558223285296</c:v>
                </c:pt>
                <c:pt idx="8653">
                  <c:v>551.28929300287496</c:v>
                </c:pt>
                <c:pt idx="8654">
                  <c:v>551.35300377289695</c:v>
                </c:pt>
                <c:pt idx="8655">
                  <c:v>551.41671454291998</c:v>
                </c:pt>
                <c:pt idx="8656">
                  <c:v>551.48042531294197</c:v>
                </c:pt>
                <c:pt idx="8657">
                  <c:v>551.54413608296397</c:v>
                </c:pt>
                <c:pt idx="8658">
                  <c:v>551.607846852987</c:v>
                </c:pt>
                <c:pt idx="8659">
                  <c:v>551.67155762300899</c:v>
                </c:pt>
                <c:pt idx="8660">
                  <c:v>551.73526839303099</c:v>
                </c:pt>
                <c:pt idx="8661">
                  <c:v>551.79897916305401</c:v>
                </c:pt>
                <c:pt idx="8662">
                  <c:v>551.86268993307601</c:v>
                </c:pt>
                <c:pt idx="8663">
                  <c:v>551.92640070309801</c:v>
                </c:pt>
                <c:pt idx="8664">
                  <c:v>551.99011147312103</c:v>
                </c:pt>
                <c:pt idx="8665">
                  <c:v>552.05382224314303</c:v>
                </c:pt>
                <c:pt idx="8666">
                  <c:v>552.11753301316503</c:v>
                </c:pt>
                <c:pt idx="8667">
                  <c:v>552.18124378318805</c:v>
                </c:pt>
                <c:pt idx="8668">
                  <c:v>552.24495455321005</c:v>
                </c:pt>
                <c:pt idx="8669">
                  <c:v>552.30866532323205</c:v>
                </c:pt>
                <c:pt idx="8670">
                  <c:v>552.37237609325496</c:v>
                </c:pt>
                <c:pt idx="8671">
                  <c:v>552.43608686327696</c:v>
                </c:pt>
                <c:pt idx="8672">
                  <c:v>552.49979763329895</c:v>
                </c:pt>
                <c:pt idx="8673">
                  <c:v>552.56350840332198</c:v>
                </c:pt>
                <c:pt idx="8674">
                  <c:v>552.62721917334397</c:v>
                </c:pt>
                <c:pt idx="8675">
                  <c:v>552.69092994336597</c:v>
                </c:pt>
                <c:pt idx="8676">
                  <c:v>552.75464071338899</c:v>
                </c:pt>
                <c:pt idx="8677">
                  <c:v>552.81835148341099</c:v>
                </c:pt>
                <c:pt idx="8678">
                  <c:v>552.88206225343299</c:v>
                </c:pt>
                <c:pt idx="8679">
                  <c:v>552.94577302345601</c:v>
                </c:pt>
                <c:pt idx="8680">
                  <c:v>553.00948379347801</c:v>
                </c:pt>
                <c:pt idx="8681">
                  <c:v>553.07319456350103</c:v>
                </c:pt>
                <c:pt idx="8682">
                  <c:v>553.13690533352303</c:v>
                </c:pt>
                <c:pt idx="8683">
                  <c:v>553.20061610354503</c:v>
                </c:pt>
                <c:pt idx="8684">
                  <c:v>553.26432687356805</c:v>
                </c:pt>
                <c:pt idx="8685">
                  <c:v>553.32803764359005</c:v>
                </c:pt>
                <c:pt idx="8686">
                  <c:v>553.39174841361205</c:v>
                </c:pt>
                <c:pt idx="8687">
                  <c:v>553.45545918363496</c:v>
                </c:pt>
                <c:pt idx="8688">
                  <c:v>553.51916995365696</c:v>
                </c:pt>
                <c:pt idx="8689">
                  <c:v>553.58288072367895</c:v>
                </c:pt>
                <c:pt idx="8690">
                  <c:v>553.64659149370198</c:v>
                </c:pt>
                <c:pt idx="8691">
                  <c:v>553.71030226372397</c:v>
                </c:pt>
                <c:pt idx="8692">
                  <c:v>553.77401303374597</c:v>
                </c:pt>
                <c:pt idx="8693">
                  <c:v>553.83772380376899</c:v>
                </c:pt>
                <c:pt idx="8694">
                  <c:v>553.90143457379099</c:v>
                </c:pt>
                <c:pt idx="8695">
                  <c:v>553.96514534381299</c:v>
                </c:pt>
                <c:pt idx="8696">
                  <c:v>554.02885611383601</c:v>
                </c:pt>
                <c:pt idx="8697">
                  <c:v>554.09256688385801</c:v>
                </c:pt>
                <c:pt idx="8698">
                  <c:v>554.15627765388001</c:v>
                </c:pt>
                <c:pt idx="8699">
                  <c:v>554.21998842390303</c:v>
                </c:pt>
                <c:pt idx="8700">
                  <c:v>554.28369919392503</c:v>
                </c:pt>
                <c:pt idx="8701">
                  <c:v>554.34740996394703</c:v>
                </c:pt>
                <c:pt idx="8702">
                  <c:v>554.41112073397005</c:v>
                </c:pt>
                <c:pt idx="8703">
                  <c:v>554.47483150399205</c:v>
                </c:pt>
                <c:pt idx="8704">
                  <c:v>554.53854227401405</c:v>
                </c:pt>
                <c:pt idx="8705">
                  <c:v>554.60225304403696</c:v>
                </c:pt>
                <c:pt idx="8706">
                  <c:v>554.66596381405895</c:v>
                </c:pt>
                <c:pt idx="8707">
                  <c:v>554.72967458408095</c:v>
                </c:pt>
                <c:pt idx="8708">
                  <c:v>554.79338535410398</c:v>
                </c:pt>
                <c:pt idx="8709">
                  <c:v>554.85709612412597</c:v>
                </c:pt>
                <c:pt idx="8710">
                  <c:v>554.92080689414797</c:v>
                </c:pt>
                <c:pt idx="8711">
                  <c:v>554.98451766417099</c:v>
                </c:pt>
                <c:pt idx="8712">
                  <c:v>555.04822843419299</c:v>
                </c:pt>
                <c:pt idx="8713">
                  <c:v>555.11193920421499</c:v>
                </c:pt>
                <c:pt idx="8714">
                  <c:v>555.17564997423801</c:v>
                </c:pt>
                <c:pt idx="8715">
                  <c:v>555.23936074426001</c:v>
                </c:pt>
                <c:pt idx="8716">
                  <c:v>555.30307151428201</c:v>
                </c:pt>
                <c:pt idx="8717">
                  <c:v>555.36678228430503</c:v>
                </c:pt>
                <c:pt idx="8718">
                  <c:v>555.43049305432703</c:v>
                </c:pt>
                <c:pt idx="8719">
                  <c:v>555.49420382434903</c:v>
                </c:pt>
                <c:pt idx="8720">
                  <c:v>555.55791459437205</c:v>
                </c:pt>
                <c:pt idx="8721">
                  <c:v>555.62162536439405</c:v>
                </c:pt>
                <c:pt idx="8722">
                  <c:v>555.68533613441605</c:v>
                </c:pt>
                <c:pt idx="8723">
                  <c:v>555.74904690443896</c:v>
                </c:pt>
                <c:pt idx="8724">
                  <c:v>555.81275767446095</c:v>
                </c:pt>
                <c:pt idx="8725">
                  <c:v>555.87646844448295</c:v>
                </c:pt>
                <c:pt idx="8726">
                  <c:v>555.94017921450597</c:v>
                </c:pt>
                <c:pt idx="8727">
                  <c:v>556.00388998452797</c:v>
                </c:pt>
                <c:pt idx="8728">
                  <c:v>556.06760075454997</c:v>
                </c:pt>
                <c:pt idx="8729">
                  <c:v>556.13131152457299</c:v>
                </c:pt>
                <c:pt idx="8730">
                  <c:v>556.19502229459499</c:v>
                </c:pt>
                <c:pt idx="8731">
                  <c:v>556.25873306461699</c:v>
                </c:pt>
                <c:pt idx="8732">
                  <c:v>556.32244383464001</c:v>
                </c:pt>
                <c:pt idx="8733">
                  <c:v>556.38615460466201</c:v>
                </c:pt>
                <c:pt idx="8734">
                  <c:v>556.44986537468503</c:v>
                </c:pt>
                <c:pt idx="8735">
                  <c:v>556.51357614470703</c:v>
                </c:pt>
                <c:pt idx="8736">
                  <c:v>556.57728691472903</c:v>
                </c:pt>
                <c:pt idx="8737">
                  <c:v>556.64099768475205</c:v>
                </c:pt>
                <c:pt idx="8738">
                  <c:v>556.70470845477405</c:v>
                </c:pt>
                <c:pt idx="8739">
                  <c:v>556.76841922479605</c:v>
                </c:pt>
                <c:pt idx="8740">
                  <c:v>556.83212999481896</c:v>
                </c:pt>
                <c:pt idx="8741">
                  <c:v>556.89584076484095</c:v>
                </c:pt>
                <c:pt idx="8742">
                  <c:v>556.95955153486295</c:v>
                </c:pt>
                <c:pt idx="8743">
                  <c:v>557.02326230488598</c:v>
                </c:pt>
                <c:pt idx="8744">
                  <c:v>557.08697307490797</c:v>
                </c:pt>
                <c:pt idx="8745">
                  <c:v>557.15068384492997</c:v>
                </c:pt>
                <c:pt idx="8746">
                  <c:v>557.21439461495299</c:v>
                </c:pt>
                <c:pt idx="8747">
                  <c:v>557.27810538497499</c:v>
                </c:pt>
                <c:pt idx="8748">
                  <c:v>557.34181615499699</c:v>
                </c:pt>
                <c:pt idx="8749">
                  <c:v>557.40552692502001</c:v>
                </c:pt>
                <c:pt idx="8750">
                  <c:v>557.46923769504201</c:v>
                </c:pt>
                <c:pt idx="8751">
                  <c:v>557.53294846506401</c:v>
                </c:pt>
                <c:pt idx="8752">
                  <c:v>557.59665923508703</c:v>
                </c:pt>
                <c:pt idx="8753">
                  <c:v>557.66037000510903</c:v>
                </c:pt>
                <c:pt idx="8754">
                  <c:v>557.72408077513103</c:v>
                </c:pt>
                <c:pt idx="8755">
                  <c:v>557.78779154515405</c:v>
                </c:pt>
                <c:pt idx="8756">
                  <c:v>557.85150231517605</c:v>
                </c:pt>
                <c:pt idx="8757">
                  <c:v>557.91521308519805</c:v>
                </c:pt>
                <c:pt idx="8758">
                  <c:v>557.97892385522096</c:v>
                </c:pt>
                <c:pt idx="8759">
                  <c:v>558.04263462524295</c:v>
                </c:pt>
                <c:pt idx="8760">
                  <c:v>558.10634539526495</c:v>
                </c:pt>
                <c:pt idx="8761">
                  <c:v>558.17005616528797</c:v>
                </c:pt>
                <c:pt idx="8762">
                  <c:v>558.23376693530997</c:v>
                </c:pt>
                <c:pt idx="8763">
                  <c:v>558.29747770533197</c:v>
                </c:pt>
                <c:pt idx="8764">
                  <c:v>558.36118847535499</c:v>
                </c:pt>
                <c:pt idx="8765">
                  <c:v>558.42489924537699</c:v>
                </c:pt>
                <c:pt idx="8766">
                  <c:v>558.48861001539899</c:v>
                </c:pt>
                <c:pt idx="8767">
                  <c:v>558.55232078542201</c:v>
                </c:pt>
                <c:pt idx="8768">
                  <c:v>558.61603155544401</c:v>
                </c:pt>
                <c:pt idx="8769">
                  <c:v>558.67974232546601</c:v>
                </c:pt>
                <c:pt idx="8770">
                  <c:v>558.74345309548903</c:v>
                </c:pt>
                <c:pt idx="8771">
                  <c:v>558.80716386551103</c:v>
                </c:pt>
                <c:pt idx="8772">
                  <c:v>558.87087463553303</c:v>
                </c:pt>
                <c:pt idx="8773">
                  <c:v>558.93458540555605</c:v>
                </c:pt>
                <c:pt idx="8774">
                  <c:v>558.99829617557805</c:v>
                </c:pt>
                <c:pt idx="8775">
                  <c:v>559.06200694560005</c:v>
                </c:pt>
                <c:pt idx="8776">
                  <c:v>559.12571771562295</c:v>
                </c:pt>
                <c:pt idx="8777">
                  <c:v>559.18942848564495</c:v>
                </c:pt>
                <c:pt idx="8778">
                  <c:v>559.25313925566695</c:v>
                </c:pt>
                <c:pt idx="8779">
                  <c:v>559.31685002568997</c:v>
                </c:pt>
                <c:pt idx="8780">
                  <c:v>559.38056079571197</c:v>
                </c:pt>
                <c:pt idx="8781">
                  <c:v>559.44427156573397</c:v>
                </c:pt>
                <c:pt idx="8782">
                  <c:v>559.50798233575699</c:v>
                </c:pt>
                <c:pt idx="8783">
                  <c:v>559.57169310577899</c:v>
                </c:pt>
                <c:pt idx="8784">
                  <c:v>559.63540387580099</c:v>
                </c:pt>
                <c:pt idx="8785">
                  <c:v>559.69911464582401</c:v>
                </c:pt>
                <c:pt idx="8786">
                  <c:v>559.76282541584601</c:v>
                </c:pt>
                <c:pt idx="8787">
                  <c:v>559.82653618586903</c:v>
                </c:pt>
                <c:pt idx="8788">
                  <c:v>559.89024695589103</c:v>
                </c:pt>
                <c:pt idx="8789">
                  <c:v>559.95395772591303</c:v>
                </c:pt>
                <c:pt idx="8790">
                  <c:v>560.01766849593605</c:v>
                </c:pt>
                <c:pt idx="8791">
                  <c:v>560.08137926595805</c:v>
                </c:pt>
                <c:pt idx="8792">
                  <c:v>560.14509003598005</c:v>
                </c:pt>
                <c:pt idx="8793">
                  <c:v>560.20880080600296</c:v>
                </c:pt>
                <c:pt idx="8794">
                  <c:v>560.27251157602495</c:v>
                </c:pt>
                <c:pt idx="8795">
                  <c:v>560.33622234604695</c:v>
                </c:pt>
                <c:pt idx="8796">
                  <c:v>560.39993311606997</c:v>
                </c:pt>
                <c:pt idx="8797">
                  <c:v>560.46364388609197</c:v>
                </c:pt>
                <c:pt idx="8798">
                  <c:v>560.52735465611397</c:v>
                </c:pt>
                <c:pt idx="8799">
                  <c:v>560.59106542613699</c:v>
                </c:pt>
                <c:pt idx="8800">
                  <c:v>560.65477619615899</c:v>
                </c:pt>
                <c:pt idx="8801">
                  <c:v>560.71848696618099</c:v>
                </c:pt>
                <c:pt idx="8802">
                  <c:v>560.78219773620401</c:v>
                </c:pt>
                <c:pt idx="8803">
                  <c:v>560.84590850622601</c:v>
                </c:pt>
                <c:pt idx="8804">
                  <c:v>560.90961927624801</c:v>
                </c:pt>
                <c:pt idx="8805">
                  <c:v>560.97333004627103</c:v>
                </c:pt>
                <c:pt idx="8806">
                  <c:v>561.03704081629303</c:v>
                </c:pt>
                <c:pt idx="8807">
                  <c:v>561.10075158631503</c:v>
                </c:pt>
                <c:pt idx="8808">
                  <c:v>561.16446235633805</c:v>
                </c:pt>
                <c:pt idx="8809">
                  <c:v>561.22817312636005</c:v>
                </c:pt>
                <c:pt idx="8810">
                  <c:v>561.29188389638205</c:v>
                </c:pt>
                <c:pt idx="8811">
                  <c:v>561.35559466640495</c:v>
                </c:pt>
                <c:pt idx="8812">
                  <c:v>561.41930543642695</c:v>
                </c:pt>
                <c:pt idx="8813">
                  <c:v>561.48301620644895</c:v>
                </c:pt>
                <c:pt idx="8814">
                  <c:v>561.54672697647197</c:v>
                </c:pt>
                <c:pt idx="8815">
                  <c:v>561.61043774649397</c:v>
                </c:pt>
                <c:pt idx="8816">
                  <c:v>561.67414851651597</c:v>
                </c:pt>
                <c:pt idx="8817">
                  <c:v>561.73785928653899</c:v>
                </c:pt>
                <c:pt idx="8818">
                  <c:v>561.80157005656099</c:v>
                </c:pt>
                <c:pt idx="8819">
                  <c:v>561.86528082658299</c:v>
                </c:pt>
                <c:pt idx="8820">
                  <c:v>561.92899159660601</c:v>
                </c:pt>
                <c:pt idx="8821">
                  <c:v>561.99270236662801</c:v>
                </c:pt>
                <c:pt idx="8822">
                  <c:v>562.05641313665001</c:v>
                </c:pt>
                <c:pt idx="8823">
                  <c:v>562.12012390667303</c:v>
                </c:pt>
                <c:pt idx="8824">
                  <c:v>562.18383467669503</c:v>
                </c:pt>
                <c:pt idx="8825">
                  <c:v>562.24754544671703</c:v>
                </c:pt>
                <c:pt idx="8826">
                  <c:v>562.31125621674005</c:v>
                </c:pt>
                <c:pt idx="8827">
                  <c:v>562.37496698676205</c:v>
                </c:pt>
                <c:pt idx="8828">
                  <c:v>562.43867775678405</c:v>
                </c:pt>
                <c:pt idx="8829">
                  <c:v>562.50238852680695</c:v>
                </c:pt>
                <c:pt idx="8830">
                  <c:v>562.56609929682895</c:v>
                </c:pt>
                <c:pt idx="8831">
                  <c:v>562.62981006685095</c:v>
                </c:pt>
                <c:pt idx="8832">
                  <c:v>562.69352083687397</c:v>
                </c:pt>
                <c:pt idx="8833">
                  <c:v>562.75723160689597</c:v>
                </c:pt>
                <c:pt idx="8834">
                  <c:v>562.82094237691797</c:v>
                </c:pt>
                <c:pt idx="8835">
                  <c:v>562.88465314694099</c:v>
                </c:pt>
                <c:pt idx="8836">
                  <c:v>562.94836391696299</c:v>
                </c:pt>
                <c:pt idx="8837">
                  <c:v>563.01207468698499</c:v>
                </c:pt>
                <c:pt idx="8838">
                  <c:v>563.07578545700801</c:v>
                </c:pt>
                <c:pt idx="8839">
                  <c:v>563.13949622703001</c:v>
                </c:pt>
                <c:pt idx="8840">
                  <c:v>563.20320699705303</c:v>
                </c:pt>
                <c:pt idx="8841">
                  <c:v>563.26691776707503</c:v>
                </c:pt>
                <c:pt idx="8842">
                  <c:v>563.33062853709703</c:v>
                </c:pt>
                <c:pt idx="8843">
                  <c:v>563.39433930712005</c:v>
                </c:pt>
                <c:pt idx="8844">
                  <c:v>563.45805007714205</c:v>
                </c:pt>
                <c:pt idx="8845">
                  <c:v>563.52176084716405</c:v>
                </c:pt>
                <c:pt idx="8846">
                  <c:v>563.58547161718695</c:v>
                </c:pt>
                <c:pt idx="8847">
                  <c:v>563.64918238720895</c:v>
                </c:pt>
                <c:pt idx="8848">
                  <c:v>563.71289315723095</c:v>
                </c:pt>
                <c:pt idx="8849">
                  <c:v>563.77660392725397</c:v>
                </c:pt>
                <c:pt idx="8850">
                  <c:v>563.84031469727597</c:v>
                </c:pt>
                <c:pt idx="8851">
                  <c:v>563.90402546729797</c:v>
                </c:pt>
                <c:pt idx="8852">
                  <c:v>563.96773623732099</c:v>
                </c:pt>
                <c:pt idx="8853">
                  <c:v>564.03144700734299</c:v>
                </c:pt>
                <c:pt idx="8854">
                  <c:v>564.09515777736499</c:v>
                </c:pt>
                <c:pt idx="8855">
                  <c:v>564.15886854738801</c:v>
                </c:pt>
                <c:pt idx="8856">
                  <c:v>564.22257931741001</c:v>
                </c:pt>
                <c:pt idx="8857">
                  <c:v>564.28629008743201</c:v>
                </c:pt>
                <c:pt idx="8858">
                  <c:v>564.35000085745503</c:v>
                </c:pt>
                <c:pt idx="8859">
                  <c:v>564.41371162747703</c:v>
                </c:pt>
                <c:pt idx="8860">
                  <c:v>564.47742239749903</c:v>
                </c:pt>
                <c:pt idx="8861">
                  <c:v>564.54113316752205</c:v>
                </c:pt>
                <c:pt idx="8862">
                  <c:v>564.60484393754405</c:v>
                </c:pt>
                <c:pt idx="8863">
                  <c:v>564.66855470756605</c:v>
                </c:pt>
                <c:pt idx="8864">
                  <c:v>564.73226547758895</c:v>
                </c:pt>
                <c:pt idx="8865">
                  <c:v>564.79597624761095</c:v>
                </c:pt>
                <c:pt idx="8866">
                  <c:v>564.85968701763295</c:v>
                </c:pt>
                <c:pt idx="8867">
                  <c:v>564.92339778765597</c:v>
                </c:pt>
                <c:pt idx="8868">
                  <c:v>564.98710855767797</c:v>
                </c:pt>
                <c:pt idx="8869">
                  <c:v>565.05081932769997</c:v>
                </c:pt>
                <c:pt idx="8870">
                  <c:v>565.11453009772299</c:v>
                </c:pt>
                <c:pt idx="8871">
                  <c:v>565.17824086774499</c:v>
                </c:pt>
                <c:pt idx="8872">
                  <c:v>565.24195163776699</c:v>
                </c:pt>
                <c:pt idx="8873">
                  <c:v>565.30566240779001</c:v>
                </c:pt>
                <c:pt idx="8874">
                  <c:v>565.36937317781201</c:v>
                </c:pt>
                <c:pt idx="8875">
                  <c:v>565.43308394783401</c:v>
                </c:pt>
                <c:pt idx="8876">
                  <c:v>565.49679471785703</c:v>
                </c:pt>
                <c:pt idx="8877">
                  <c:v>565.56050548787903</c:v>
                </c:pt>
                <c:pt idx="8878">
                  <c:v>565.62421625790103</c:v>
                </c:pt>
                <c:pt idx="8879">
                  <c:v>565.68792702792405</c:v>
                </c:pt>
                <c:pt idx="8880">
                  <c:v>565.75163779794605</c:v>
                </c:pt>
                <c:pt idx="8881">
                  <c:v>565.81534856796804</c:v>
                </c:pt>
                <c:pt idx="8882">
                  <c:v>565.87905933799095</c:v>
                </c:pt>
                <c:pt idx="8883">
                  <c:v>565.94277010801295</c:v>
                </c:pt>
                <c:pt idx="8884">
                  <c:v>566.00648087803495</c:v>
                </c:pt>
                <c:pt idx="8885">
                  <c:v>566.07019164805797</c:v>
                </c:pt>
                <c:pt idx="8886">
                  <c:v>566.13390241807997</c:v>
                </c:pt>
                <c:pt idx="8887">
                  <c:v>566.19761318810197</c:v>
                </c:pt>
                <c:pt idx="8888">
                  <c:v>566.26132395812499</c:v>
                </c:pt>
                <c:pt idx="8889">
                  <c:v>566.32503472814699</c:v>
                </c:pt>
                <c:pt idx="8890">
                  <c:v>566.38874549816899</c:v>
                </c:pt>
                <c:pt idx="8891">
                  <c:v>566.45245626819201</c:v>
                </c:pt>
                <c:pt idx="8892">
                  <c:v>566.51616703821401</c:v>
                </c:pt>
                <c:pt idx="8893">
                  <c:v>566.57987780823703</c:v>
                </c:pt>
                <c:pt idx="8894">
                  <c:v>566.64358857825903</c:v>
                </c:pt>
                <c:pt idx="8895">
                  <c:v>566.70729934828103</c:v>
                </c:pt>
                <c:pt idx="8896">
                  <c:v>566.77101011830405</c:v>
                </c:pt>
                <c:pt idx="8897">
                  <c:v>566.83472088832605</c:v>
                </c:pt>
                <c:pt idx="8898">
                  <c:v>566.89843165834804</c:v>
                </c:pt>
                <c:pt idx="8899">
                  <c:v>566.96214242837095</c:v>
                </c:pt>
                <c:pt idx="8900">
                  <c:v>567.02585319839295</c:v>
                </c:pt>
                <c:pt idx="8901">
                  <c:v>567.08956396841495</c:v>
                </c:pt>
                <c:pt idx="8902">
                  <c:v>567.15327473843797</c:v>
                </c:pt>
                <c:pt idx="8903">
                  <c:v>567.21698550845997</c:v>
                </c:pt>
                <c:pt idx="8904">
                  <c:v>567.28069627848197</c:v>
                </c:pt>
                <c:pt idx="8905">
                  <c:v>567.34440704850499</c:v>
                </c:pt>
                <c:pt idx="8906">
                  <c:v>567.40811781852699</c:v>
                </c:pt>
                <c:pt idx="8907">
                  <c:v>567.47182858854899</c:v>
                </c:pt>
                <c:pt idx="8908">
                  <c:v>567.53553935857201</c:v>
                </c:pt>
                <c:pt idx="8909">
                  <c:v>567.59925012859401</c:v>
                </c:pt>
                <c:pt idx="8910">
                  <c:v>567.66296089861601</c:v>
                </c:pt>
                <c:pt idx="8911">
                  <c:v>567.72667166863903</c:v>
                </c:pt>
                <c:pt idx="8912">
                  <c:v>567.79038243866103</c:v>
                </c:pt>
                <c:pt idx="8913">
                  <c:v>567.85409320868303</c:v>
                </c:pt>
                <c:pt idx="8914">
                  <c:v>567.91780397870605</c:v>
                </c:pt>
                <c:pt idx="8915">
                  <c:v>567.98151474872805</c:v>
                </c:pt>
                <c:pt idx="8916">
                  <c:v>568.04522551875004</c:v>
                </c:pt>
                <c:pt idx="8917">
                  <c:v>568.10893628877295</c:v>
                </c:pt>
                <c:pt idx="8918">
                  <c:v>568.17264705879495</c:v>
                </c:pt>
                <c:pt idx="8919">
                  <c:v>568.23635782881695</c:v>
                </c:pt>
                <c:pt idx="8920">
                  <c:v>568.30006859883997</c:v>
                </c:pt>
                <c:pt idx="8921">
                  <c:v>568.36377936886197</c:v>
                </c:pt>
                <c:pt idx="8922">
                  <c:v>568.42749013888397</c:v>
                </c:pt>
                <c:pt idx="8923">
                  <c:v>568.49120090890699</c:v>
                </c:pt>
                <c:pt idx="8924">
                  <c:v>568.55491167892899</c:v>
                </c:pt>
                <c:pt idx="8925">
                  <c:v>568.61862244895099</c:v>
                </c:pt>
                <c:pt idx="8926">
                  <c:v>568.68233321897401</c:v>
                </c:pt>
                <c:pt idx="8927">
                  <c:v>568.74604398899601</c:v>
                </c:pt>
                <c:pt idx="8928">
                  <c:v>568.80975475901801</c:v>
                </c:pt>
                <c:pt idx="8929">
                  <c:v>568.87346552904103</c:v>
                </c:pt>
                <c:pt idx="8930">
                  <c:v>568.93717629906303</c:v>
                </c:pt>
                <c:pt idx="8931">
                  <c:v>569.00088706908502</c:v>
                </c:pt>
                <c:pt idx="8932">
                  <c:v>569.06459783910805</c:v>
                </c:pt>
                <c:pt idx="8933">
                  <c:v>569.12830860913004</c:v>
                </c:pt>
                <c:pt idx="8934">
                  <c:v>569.19201937915204</c:v>
                </c:pt>
                <c:pt idx="8935">
                  <c:v>569.25573014917495</c:v>
                </c:pt>
                <c:pt idx="8936">
                  <c:v>569.31944091919695</c:v>
                </c:pt>
                <c:pt idx="8937">
                  <c:v>569.38315168921895</c:v>
                </c:pt>
                <c:pt idx="8938">
                  <c:v>569.44686245924197</c:v>
                </c:pt>
                <c:pt idx="8939">
                  <c:v>569.51057322926397</c:v>
                </c:pt>
                <c:pt idx="8940">
                  <c:v>569.57428399928597</c:v>
                </c:pt>
                <c:pt idx="8941">
                  <c:v>569.63799476930899</c:v>
                </c:pt>
                <c:pt idx="8942">
                  <c:v>569.70170553933099</c:v>
                </c:pt>
                <c:pt idx="8943">
                  <c:v>569.76541630935299</c:v>
                </c:pt>
                <c:pt idx="8944">
                  <c:v>569.82912707937601</c:v>
                </c:pt>
                <c:pt idx="8945">
                  <c:v>569.89283784939801</c:v>
                </c:pt>
                <c:pt idx="8946">
                  <c:v>569.95654861942103</c:v>
                </c:pt>
                <c:pt idx="8947">
                  <c:v>570.02025938944303</c:v>
                </c:pt>
                <c:pt idx="8948">
                  <c:v>570.08397015946503</c:v>
                </c:pt>
                <c:pt idx="8949">
                  <c:v>570.14768092948805</c:v>
                </c:pt>
                <c:pt idx="8950">
                  <c:v>570.21139169951005</c:v>
                </c:pt>
                <c:pt idx="8951">
                  <c:v>570.27510246953204</c:v>
                </c:pt>
                <c:pt idx="8952">
                  <c:v>570.33881323955495</c:v>
                </c:pt>
                <c:pt idx="8953">
                  <c:v>570.40252400957695</c:v>
                </c:pt>
                <c:pt idx="8954">
                  <c:v>570.46623477959895</c:v>
                </c:pt>
                <c:pt idx="8955">
                  <c:v>570.52994554962197</c:v>
                </c:pt>
                <c:pt idx="8956">
                  <c:v>570.59365631964397</c:v>
                </c:pt>
                <c:pt idx="8957">
                  <c:v>570.65736708966597</c:v>
                </c:pt>
                <c:pt idx="8958">
                  <c:v>570.72107785968899</c:v>
                </c:pt>
                <c:pt idx="8959">
                  <c:v>570.78478862971099</c:v>
                </c:pt>
                <c:pt idx="8960">
                  <c:v>570.84849939973299</c:v>
                </c:pt>
                <c:pt idx="8961">
                  <c:v>570.91221016975601</c:v>
                </c:pt>
                <c:pt idx="8962">
                  <c:v>570.97592093977801</c:v>
                </c:pt>
                <c:pt idx="8963">
                  <c:v>571.03963170980001</c:v>
                </c:pt>
                <c:pt idx="8964">
                  <c:v>571.10334247982303</c:v>
                </c:pt>
                <c:pt idx="8965">
                  <c:v>571.16705324984503</c:v>
                </c:pt>
                <c:pt idx="8966">
                  <c:v>571.23076401986702</c:v>
                </c:pt>
                <c:pt idx="8967">
                  <c:v>571.29447478989005</c:v>
                </c:pt>
                <c:pt idx="8968">
                  <c:v>571.35818555991204</c:v>
                </c:pt>
                <c:pt idx="8969">
                  <c:v>571.42189632993404</c:v>
                </c:pt>
                <c:pt idx="8970">
                  <c:v>571.48560709995695</c:v>
                </c:pt>
                <c:pt idx="8971">
                  <c:v>571.54931786997895</c:v>
                </c:pt>
                <c:pt idx="8972">
                  <c:v>571.61302864000095</c:v>
                </c:pt>
                <c:pt idx="8973">
                  <c:v>571.67673941002397</c:v>
                </c:pt>
                <c:pt idx="8974">
                  <c:v>571.74045018004597</c:v>
                </c:pt>
                <c:pt idx="8975">
                  <c:v>571.80416095006797</c:v>
                </c:pt>
                <c:pt idx="8976">
                  <c:v>571.86787172009099</c:v>
                </c:pt>
                <c:pt idx="8977">
                  <c:v>571.93158249011299</c:v>
                </c:pt>
                <c:pt idx="8978">
                  <c:v>571.99529326013499</c:v>
                </c:pt>
                <c:pt idx="8979">
                  <c:v>572.05900403015801</c:v>
                </c:pt>
                <c:pt idx="8980">
                  <c:v>572.12271480018001</c:v>
                </c:pt>
                <c:pt idx="8981">
                  <c:v>572.186425570202</c:v>
                </c:pt>
                <c:pt idx="8982">
                  <c:v>572.25013634022503</c:v>
                </c:pt>
                <c:pt idx="8983">
                  <c:v>572.31384711024702</c:v>
                </c:pt>
                <c:pt idx="8984">
                  <c:v>572.37755788026902</c:v>
                </c:pt>
                <c:pt idx="8985">
                  <c:v>572.44126865029205</c:v>
                </c:pt>
                <c:pt idx="8986">
                  <c:v>572.50497942031404</c:v>
                </c:pt>
                <c:pt idx="8987">
                  <c:v>572.56869019033604</c:v>
                </c:pt>
                <c:pt idx="8988">
                  <c:v>572.63240096035895</c:v>
                </c:pt>
                <c:pt idx="8989">
                  <c:v>572.69611173038095</c:v>
                </c:pt>
                <c:pt idx="8990">
                  <c:v>572.75982250040295</c:v>
                </c:pt>
                <c:pt idx="8991">
                  <c:v>572.82353327042597</c:v>
                </c:pt>
                <c:pt idx="8992">
                  <c:v>572.88724404044797</c:v>
                </c:pt>
                <c:pt idx="8993">
                  <c:v>572.95095481046997</c:v>
                </c:pt>
                <c:pt idx="8994">
                  <c:v>573.01466558049299</c:v>
                </c:pt>
                <c:pt idx="8995">
                  <c:v>573.07837635051499</c:v>
                </c:pt>
                <c:pt idx="8996">
                  <c:v>573.14208712053698</c:v>
                </c:pt>
                <c:pt idx="8997">
                  <c:v>573.20579789056001</c:v>
                </c:pt>
                <c:pt idx="8998">
                  <c:v>573.26950866058201</c:v>
                </c:pt>
                <c:pt idx="8999">
                  <c:v>573.33321943060503</c:v>
                </c:pt>
                <c:pt idx="9000">
                  <c:v>573.39693020062703</c:v>
                </c:pt>
                <c:pt idx="9001">
                  <c:v>573.46064097064902</c:v>
                </c:pt>
                <c:pt idx="9002">
                  <c:v>573.52435174067205</c:v>
                </c:pt>
                <c:pt idx="9003">
                  <c:v>573.58806251069404</c:v>
                </c:pt>
                <c:pt idx="9004">
                  <c:v>573.65177328071604</c:v>
                </c:pt>
                <c:pt idx="9005">
                  <c:v>573.71548405073895</c:v>
                </c:pt>
                <c:pt idx="9006">
                  <c:v>573.77919482076095</c:v>
                </c:pt>
                <c:pt idx="9007">
                  <c:v>573.84290559078295</c:v>
                </c:pt>
                <c:pt idx="9008">
                  <c:v>573.90661636080597</c:v>
                </c:pt>
                <c:pt idx="9009">
                  <c:v>573.97032713082797</c:v>
                </c:pt>
                <c:pt idx="9010">
                  <c:v>574.03403790084997</c:v>
                </c:pt>
                <c:pt idx="9011">
                  <c:v>574.09774867087299</c:v>
                </c:pt>
                <c:pt idx="9012">
                  <c:v>574.16145944089499</c:v>
                </c:pt>
                <c:pt idx="9013">
                  <c:v>574.22517021091699</c:v>
                </c:pt>
                <c:pt idx="9014">
                  <c:v>574.28888098094001</c:v>
                </c:pt>
                <c:pt idx="9015">
                  <c:v>574.35259175096201</c:v>
                </c:pt>
                <c:pt idx="9016">
                  <c:v>574.416302520984</c:v>
                </c:pt>
                <c:pt idx="9017">
                  <c:v>574.48001329100703</c:v>
                </c:pt>
                <c:pt idx="9018">
                  <c:v>574.54372406102902</c:v>
                </c:pt>
                <c:pt idx="9019">
                  <c:v>574.60743483105102</c:v>
                </c:pt>
                <c:pt idx="9020">
                  <c:v>574.67114560107404</c:v>
                </c:pt>
                <c:pt idx="9021">
                  <c:v>574.73485637109604</c:v>
                </c:pt>
                <c:pt idx="9022">
                  <c:v>574.79856714111804</c:v>
                </c:pt>
                <c:pt idx="9023">
                  <c:v>574.86227791114095</c:v>
                </c:pt>
                <c:pt idx="9024">
                  <c:v>574.92598868116295</c:v>
                </c:pt>
                <c:pt idx="9025">
                  <c:v>574.98969945118495</c:v>
                </c:pt>
                <c:pt idx="9026">
                  <c:v>575.05341022120797</c:v>
                </c:pt>
                <c:pt idx="9027">
                  <c:v>575.11712099122997</c:v>
                </c:pt>
                <c:pt idx="9028">
                  <c:v>575.18083176125197</c:v>
                </c:pt>
                <c:pt idx="9029">
                  <c:v>575.24454253127499</c:v>
                </c:pt>
                <c:pt idx="9030">
                  <c:v>575.30825330129699</c:v>
                </c:pt>
                <c:pt idx="9031">
                  <c:v>575.37196407131898</c:v>
                </c:pt>
                <c:pt idx="9032">
                  <c:v>575.43567484134201</c:v>
                </c:pt>
                <c:pt idx="9033">
                  <c:v>575.499385611364</c:v>
                </c:pt>
                <c:pt idx="9034">
                  <c:v>575.563096381386</c:v>
                </c:pt>
                <c:pt idx="9035">
                  <c:v>575.62680715140903</c:v>
                </c:pt>
                <c:pt idx="9036">
                  <c:v>575.69051792143102</c:v>
                </c:pt>
                <c:pt idx="9037">
                  <c:v>575.75422869145302</c:v>
                </c:pt>
                <c:pt idx="9038">
                  <c:v>575.81793946147604</c:v>
                </c:pt>
                <c:pt idx="9039">
                  <c:v>575.88165023149804</c:v>
                </c:pt>
                <c:pt idx="9040">
                  <c:v>575.94536100152004</c:v>
                </c:pt>
                <c:pt idx="9041">
                  <c:v>576.00907177154295</c:v>
                </c:pt>
                <c:pt idx="9042">
                  <c:v>576.07278254156495</c:v>
                </c:pt>
                <c:pt idx="9043">
                  <c:v>576.13649331158695</c:v>
                </c:pt>
                <c:pt idx="9044">
                  <c:v>576.20020408160997</c:v>
                </c:pt>
                <c:pt idx="9045">
                  <c:v>576.26391485163197</c:v>
                </c:pt>
                <c:pt idx="9046">
                  <c:v>576.32762562165397</c:v>
                </c:pt>
                <c:pt idx="9047">
                  <c:v>576.39133639167699</c:v>
                </c:pt>
                <c:pt idx="9048">
                  <c:v>576.45504716169899</c:v>
                </c:pt>
                <c:pt idx="9049">
                  <c:v>576.51875793172098</c:v>
                </c:pt>
                <c:pt idx="9050">
                  <c:v>576.58246870174401</c:v>
                </c:pt>
                <c:pt idx="9051">
                  <c:v>576.646179471766</c:v>
                </c:pt>
                <c:pt idx="9052">
                  <c:v>576.70989024178903</c:v>
                </c:pt>
                <c:pt idx="9053">
                  <c:v>576.77360101181102</c:v>
                </c:pt>
                <c:pt idx="9054">
                  <c:v>576.83731178183302</c:v>
                </c:pt>
                <c:pt idx="9055">
                  <c:v>576.90102255185604</c:v>
                </c:pt>
                <c:pt idx="9056">
                  <c:v>576.96473332187804</c:v>
                </c:pt>
                <c:pt idx="9057">
                  <c:v>577.02844409190004</c:v>
                </c:pt>
                <c:pt idx="9058">
                  <c:v>577.09215486192295</c:v>
                </c:pt>
                <c:pt idx="9059">
                  <c:v>577.15586563194495</c:v>
                </c:pt>
                <c:pt idx="9060">
                  <c:v>577.21957640196695</c:v>
                </c:pt>
                <c:pt idx="9061">
                  <c:v>577.28328717198997</c:v>
                </c:pt>
                <c:pt idx="9062">
                  <c:v>577.34699794201197</c:v>
                </c:pt>
                <c:pt idx="9063">
                  <c:v>577.41070871203397</c:v>
                </c:pt>
                <c:pt idx="9064">
                  <c:v>577.47441948205699</c:v>
                </c:pt>
                <c:pt idx="9065">
                  <c:v>577.53813025207899</c:v>
                </c:pt>
                <c:pt idx="9066">
                  <c:v>577.60184102210098</c:v>
                </c:pt>
                <c:pt idx="9067">
                  <c:v>577.66555179212401</c:v>
                </c:pt>
                <c:pt idx="9068">
                  <c:v>577.729262562146</c:v>
                </c:pt>
                <c:pt idx="9069">
                  <c:v>577.792973332168</c:v>
                </c:pt>
                <c:pt idx="9070">
                  <c:v>577.85668410219102</c:v>
                </c:pt>
                <c:pt idx="9071">
                  <c:v>577.92039487221302</c:v>
                </c:pt>
                <c:pt idx="9072">
                  <c:v>577.98410564223502</c:v>
                </c:pt>
                <c:pt idx="9073">
                  <c:v>578.04781641225804</c:v>
                </c:pt>
                <c:pt idx="9074">
                  <c:v>578.11152718228004</c:v>
                </c:pt>
                <c:pt idx="9075">
                  <c:v>578.17523795230204</c:v>
                </c:pt>
                <c:pt idx="9076">
                  <c:v>578.23894872232495</c:v>
                </c:pt>
                <c:pt idx="9077">
                  <c:v>578.30265949234695</c:v>
                </c:pt>
                <c:pt idx="9078">
                  <c:v>578.36637026236895</c:v>
                </c:pt>
                <c:pt idx="9079">
                  <c:v>578.43008103239197</c:v>
                </c:pt>
                <c:pt idx="9080">
                  <c:v>578.49379180241397</c:v>
                </c:pt>
                <c:pt idx="9081">
                  <c:v>578.55750257243596</c:v>
                </c:pt>
                <c:pt idx="9082">
                  <c:v>578.62121334245899</c:v>
                </c:pt>
                <c:pt idx="9083">
                  <c:v>578.68492411248099</c:v>
                </c:pt>
                <c:pt idx="9084">
                  <c:v>578.74863488250298</c:v>
                </c:pt>
                <c:pt idx="9085">
                  <c:v>578.81234565252601</c:v>
                </c:pt>
                <c:pt idx="9086">
                  <c:v>578.876056422548</c:v>
                </c:pt>
                <c:pt idx="9087">
                  <c:v>578.93976719257</c:v>
                </c:pt>
                <c:pt idx="9088">
                  <c:v>579.00347796259302</c:v>
                </c:pt>
                <c:pt idx="9089">
                  <c:v>579.06718873261502</c:v>
                </c:pt>
                <c:pt idx="9090">
                  <c:v>579.13089950263702</c:v>
                </c:pt>
                <c:pt idx="9091">
                  <c:v>579.19461027266004</c:v>
                </c:pt>
                <c:pt idx="9092">
                  <c:v>579.25832104268204</c:v>
                </c:pt>
                <c:pt idx="9093">
                  <c:v>579.32203181270404</c:v>
                </c:pt>
                <c:pt idx="9094">
                  <c:v>579.38574258272695</c:v>
                </c:pt>
                <c:pt idx="9095">
                  <c:v>579.44945335274895</c:v>
                </c:pt>
                <c:pt idx="9096">
                  <c:v>579.51316412277095</c:v>
                </c:pt>
                <c:pt idx="9097">
                  <c:v>579.57687489279397</c:v>
                </c:pt>
                <c:pt idx="9098">
                  <c:v>579.64058566281597</c:v>
                </c:pt>
                <c:pt idx="9099">
                  <c:v>579.70429643283796</c:v>
                </c:pt>
                <c:pt idx="9100">
                  <c:v>579.76800720286099</c:v>
                </c:pt>
                <c:pt idx="9101">
                  <c:v>579.83171797288298</c:v>
                </c:pt>
                <c:pt idx="9102">
                  <c:v>579.89542874290498</c:v>
                </c:pt>
                <c:pt idx="9103">
                  <c:v>579.959139512928</c:v>
                </c:pt>
                <c:pt idx="9104">
                  <c:v>580.02285028295</c:v>
                </c:pt>
                <c:pt idx="9105">
                  <c:v>580.08656105297302</c:v>
                </c:pt>
                <c:pt idx="9106">
                  <c:v>580.15027182299502</c:v>
                </c:pt>
                <c:pt idx="9107">
                  <c:v>580.21398259301702</c:v>
                </c:pt>
                <c:pt idx="9108">
                  <c:v>580.27769336304004</c:v>
                </c:pt>
                <c:pt idx="9109">
                  <c:v>580.34140413306204</c:v>
                </c:pt>
                <c:pt idx="9110">
                  <c:v>580.40511490308404</c:v>
                </c:pt>
                <c:pt idx="9111">
                  <c:v>580.46882567310695</c:v>
                </c:pt>
                <c:pt idx="9112">
                  <c:v>580.53253644312895</c:v>
                </c:pt>
                <c:pt idx="9113">
                  <c:v>580.59624721315095</c:v>
                </c:pt>
                <c:pt idx="9114">
                  <c:v>580.65995798317397</c:v>
                </c:pt>
                <c:pt idx="9115">
                  <c:v>580.72366875319597</c:v>
                </c:pt>
                <c:pt idx="9116">
                  <c:v>580.78737952321796</c:v>
                </c:pt>
                <c:pt idx="9117">
                  <c:v>580.85109029324099</c:v>
                </c:pt>
                <c:pt idx="9118">
                  <c:v>580.91480106326298</c:v>
                </c:pt>
                <c:pt idx="9119">
                  <c:v>580.97851183328498</c:v>
                </c:pt>
                <c:pt idx="9120">
                  <c:v>581.04222260330801</c:v>
                </c:pt>
                <c:pt idx="9121">
                  <c:v>581.10593337333</c:v>
                </c:pt>
                <c:pt idx="9122">
                  <c:v>581.169644143352</c:v>
                </c:pt>
                <c:pt idx="9123">
                  <c:v>581.23335491337502</c:v>
                </c:pt>
                <c:pt idx="9124">
                  <c:v>581.29706568339702</c:v>
                </c:pt>
                <c:pt idx="9125">
                  <c:v>581.36077645341902</c:v>
                </c:pt>
                <c:pt idx="9126">
                  <c:v>581.42448722344204</c:v>
                </c:pt>
                <c:pt idx="9127">
                  <c:v>581.48819799346404</c:v>
                </c:pt>
                <c:pt idx="9128">
                  <c:v>581.55190876348604</c:v>
                </c:pt>
                <c:pt idx="9129">
                  <c:v>581.61561953350895</c:v>
                </c:pt>
                <c:pt idx="9130">
                  <c:v>581.67933030353095</c:v>
                </c:pt>
                <c:pt idx="9131">
                  <c:v>581.74304107355294</c:v>
                </c:pt>
                <c:pt idx="9132">
                  <c:v>581.80675184357597</c:v>
                </c:pt>
                <c:pt idx="9133">
                  <c:v>581.87046261359797</c:v>
                </c:pt>
                <c:pt idx="9134">
                  <c:v>581.93417338361996</c:v>
                </c:pt>
                <c:pt idx="9135">
                  <c:v>581.99788415364299</c:v>
                </c:pt>
                <c:pt idx="9136">
                  <c:v>582.06159492366498</c:v>
                </c:pt>
                <c:pt idx="9137">
                  <c:v>582.12530569368698</c:v>
                </c:pt>
                <c:pt idx="9138">
                  <c:v>582.18901646371</c:v>
                </c:pt>
                <c:pt idx="9139">
                  <c:v>582.252727233732</c:v>
                </c:pt>
                <c:pt idx="9140">
                  <c:v>582.316438003754</c:v>
                </c:pt>
                <c:pt idx="9141">
                  <c:v>582.38014877377702</c:v>
                </c:pt>
                <c:pt idx="9142">
                  <c:v>582.44385954379902</c:v>
                </c:pt>
                <c:pt idx="9143">
                  <c:v>582.50757031382102</c:v>
                </c:pt>
                <c:pt idx="9144">
                  <c:v>582.57128108384404</c:v>
                </c:pt>
                <c:pt idx="9145">
                  <c:v>582.63499185386604</c:v>
                </c:pt>
                <c:pt idx="9146">
                  <c:v>582.69870262388804</c:v>
                </c:pt>
                <c:pt idx="9147">
                  <c:v>582.76241339391095</c:v>
                </c:pt>
                <c:pt idx="9148">
                  <c:v>582.82612416393295</c:v>
                </c:pt>
                <c:pt idx="9149">
                  <c:v>582.88983493395494</c:v>
                </c:pt>
                <c:pt idx="9150">
                  <c:v>582.95354570397797</c:v>
                </c:pt>
                <c:pt idx="9151">
                  <c:v>583.01725647399996</c:v>
                </c:pt>
                <c:pt idx="9152">
                  <c:v>583.08096724402196</c:v>
                </c:pt>
                <c:pt idx="9153">
                  <c:v>583.14467801404498</c:v>
                </c:pt>
                <c:pt idx="9154">
                  <c:v>583.20838878406698</c:v>
                </c:pt>
                <c:pt idx="9155">
                  <c:v>583.27209955408898</c:v>
                </c:pt>
                <c:pt idx="9156">
                  <c:v>583.335810324112</c:v>
                </c:pt>
                <c:pt idx="9157">
                  <c:v>583.399521094134</c:v>
                </c:pt>
                <c:pt idx="9158">
                  <c:v>583.46323186415702</c:v>
                </c:pt>
                <c:pt idx="9159">
                  <c:v>583.52694263417902</c:v>
                </c:pt>
                <c:pt idx="9160">
                  <c:v>583.59065340420102</c:v>
                </c:pt>
                <c:pt idx="9161">
                  <c:v>583.65436417422404</c:v>
                </c:pt>
                <c:pt idx="9162">
                  <c:v>583.71807494424604</c:v>
                </c:pt>
                <c:pt idx="9163">
                  <c:v>583.78178571426804</c:v>
                </c:pt>
                <c:pt idx="9164">
                  <c:v>583.84549648429095</c:v>
                </c:pt>
                <c:pt idx="9165">
                  <c:v>583.90920725431295</c:v>
                </c:pt>
                <c:pt idx="9166">
                  <c:v>583.97291802433494</c:v>
                </c:pt>
                <c:pt idx="9167">
                  <c:v>584.03662879435797</c:v>
                </c:pt>
                <c:pt idx="9168">
                  <c:v>584.10033956437996</c:v>
                </c:pt>
                <c:pt idx="9169">
                  <c:v>584.16405033440196</c:v>
                </c:pt>
                <c:pt idx="9170">
                  <c:v>584.22776110442499</c:v>
                </c:pt>
                <c:pt idx="9171">
                  <c:v>584.29147187444698</c:v>
                </c:pt>
                <c:pt idx="9172">
                  <c:v>584.35518264446898</c:v>
                </c:pt>
                <c:pt idx="9173">
                  <c:v>584.418893414492</c:v>
                </c:pt>
                <c:pt idx="9174">
                  <c:v>584.482604184514</c:v>
                </c:pt>
                <c:pt idx="9175">
                  <c:v>584.546314954536</c:v>
                </c:pt>
                <c:pt idx="9176">
                  <c:v>584.61002572455902</c:v>
                </c:pt>
                <c:pt idx="9177">
                  <c:v>584.67373649458102</c:v>
                </c:pt>
                <c:pt idx="9178">
                  <c:v>584.73744726460302</c:v>
                </c:pt>
                <c:pt idx="9179">
                  <c:v>584.80115803462604</c:v>
                </c:pt>
                <c:pt idx="9180">
                  <c:v>584.86486880464804</c:v>
                </c:pt>
                <c:pt idx="9181">
                  <c:v>584.92857957467004</c:v>
                </c:pt>
                <c:pt idx="9182">
                  <c:v>584.99229034469295</c:v>
                </c:pt>
                <c:pt idx="9183">
                  <c:v>585.05600111471495</c:v>
                </c:pt>
                <c:pt idx="9184">
                  <c:v>585.11971188473694</c:v>
                </c:pt>
                <c:pt idx="9185">
                  <c:v>585.18342265475997</c:v>
                </c:pt>
                <c:pt idx="9186">
                  <c:v>585.24713342478196</c:v>
                </c:pt>
                <c:pt idx="9187">
                  <c:v>585.31084419480396</c:v>
                </c:pt>
                <c:pt idx="9188">
                  <c:v>585.37455496482698</c:v>
                </c:pt>
                <c:pt idx="9189">
                  <c:v>585.43826573484898</c:v>
                </c:pt>
                <c:pt idx="9190">
                  <c:v>585.50197650487098</c:v>
                </c:pt>
                <c:pt idx="9191">
                  <c:v>585.565687274894</c:v>
                </c:pt>
                <c:pt idx="9192">
                  <c:v>585.629398044916</c:v>
                </c:pt>
                <c:pt idx="9193">
                  <c:v>585.693108814938</c:v>
                </c:pt>
                <c:pt idx="9194">
                  <c:v>585.75681958496102</c:v>
                </c:pt>
                <c:pt idx="9195">
                  <c:v>585.82053035498302</c:v>
                </c:pt>
                <c:pt idx="9196">
                  <c:v>585.88424112500502</c:v>
                </c:pt>
                <c:pt idx="9197">
                  <c:v>585.94795189502804</c:v>
                </c:pt>
                <c:pt idx="9198">
                  <c:v>586.01166266505004</c:v>
                </c:pt>
                <c:pt idx="9199">
                  <c:v>586.07537343507204</c:v>
                </c:pt>
                <c:pt idx="9200">
                  <c:v>586.13908420509495</c:v>
                </c:pt>
                <c:pt idx="9201">
                  <c:v>586.20279497511694</c:v>
                </c:pt>
                <c:pt idx="9202">
                  <c:v>586.26650574513906</c:v>
                </c:pt>
                <c:pt idx="9203">
                  <c:v>586.33021651516196</c:v>
                </c:pt>
                <c:pt idx="9204">
                  <c:v>586.39392728518396</c:v>
                </c:pt>
                <c:pt idx="9205">
                  <c:v>586.45763805520596</c:v>
                </c:pt>
                <c:pt idx="9206">
                  <c:v>586.52134882522898</c:v>
                </c:pt>
                <c:pt idx="9207">
                  <c:v>586.58505959525098</c:v>
                </c:pt>
                <c:pt idx="9208">
                  <c:v>586.64877036527298</c:v>
                </c:pt>
                <c:pt idx="9209">
                  <c:v>586.712481135296</c:v>
                </c:pt>
                <c:pt idx="9210">
                  <c:v>586.776191905318</c:v>
                </c:pt>
                <c:pt idx="9211">
                  <c:v>586.83990267534102</c:v>
                </c:pt>
                <c:pt idx="9212">
                  <c:v>586.90361344536302</c:v>
                </c:pt>
                <c:pt idx="9213">
                  <c:v>586.96732421538502</c:v>
                </c:pt>
                <c:pt idx="9214">
                  <c:v>587.03103498540804</c:v>
                </c:pt>
                <c:pt idx="9215">
                  <c:v>587.09474575543004</c:v>
                </c:pt>
                <c:pt idx="9216">
                  <c:v>587.15845652545204</c:v>
                </c:pt>
                <c:pt idx="9217">
                  <c:v>587.22216729547495</c:v>
                </c:pt>
                <c:pt idx="9218">
                  <c:v>587.28587806549695</c:v>
                </c:pt>
                <c:pt idx="9219">
                  <c:v>587.34958883551894</c:v>
                </c:pt>
                <c:pt idx="9220">
                  <c:v>587.41329960554197</c:v>
                </c:pt>
                <c:pt idx="9221">
                  <c:v>587.47701037556396</c:v>
                </c:pt>
                <c:pt idx="9222">
                  <c:v>587.54072114558596</c:v>
                </c:pt>
                <c:pt idx="9223">
                  <c:v>587.60443191560898</c:v>
                </c:pt>
                <c:pt idx="9224">
                  <c:v>587.66814268563098</c:v>
                </c:pt>
                <c:pt idx="9225">
                  <c:v>587.73185345565298</c:v>
                </c:pt>
                <c:pt idx="9226">
                  <c:v>587.795564225676</c:v>
                </c:pt>
                <c:pt idx="9227">
                  <c:v>587.859274995698</c:v>
                </c:pt>
                <c:pt idx="9228">
                  <c:v>587.92298576572</c:v>
                </c:pt>
                <c:pt idx="9229">
                  <c:v>587.98669653574302</c:v>
                </c:pt>
                <c:pt idx="9230">
                  <c:v>588.05040730576502</c:v>
                </c:pt>
                <c:pt idx="9231">
                  <c:v>588.11411807578702</c:v>
                </c:pt>
                <c:pt idx="9232">
                  <c:v>588.17782884581004</c:v>
                </c:pt>
                <c:pt idx="9233">
                  <c:v>588.24153961583204</c:v>
                </c:pt>
                <c:pt idx="9234">
                  <c:v>588.30525038585404</c:v>
                </c:pt>
                <c:pt idx="9235">
                  <c:v>588.36896115587695</c:v>
                </c:pt>
                <c:pt idx="9236">
                  <c:v>588.43267192589894</c:v>
                </c:pt>
                <c:pt idx="9237">
                  <c:v>588.49638269592106</c:v>
                </c:pt>
                <c:pt idx="9238">
                  <c:v>588.56009346594396</c:v>
                </c:pt>
                <c:pt idx="9239">
                  <c:v>588.62380423596596</c:v>
                </c:pt>
                <c:pt idx="9240">
                  <c:v>588.68751500598796</c:v>
                </c:pt>
                <c:pt idx="9241">
                  <c:v>588.75122577601098</c:v>
                </c:pt>
                <c:pt idx="9242">
                  <c:v>588.81493654603298</c:v>
                </c:pt>
                <c:pt idx="9243">
                  <c:v>588.87864731605498</c:v>
                </c:pt>
                <c:pt idx="9244">
                  <c:v>588.942358086078</c:v>
                </c:pt>
                <c:pt idx="9245">
                  <c:v>589.0060688561</c:v>
                </c:pt>
                <c:pt idx="9246">
                  <c:v>589.069779626122</c:v>
                </c:pt>
                <c:pt idx="9247">
                  <c:v>589.13349039614502</c:v>
                </c:pt>
                <c:pt idx="9248">
                  <c:v>589.19720116616702</c:v>
                </c:pt>
                <c:pt idx="9249">
                  <c:v>589.26091193618902</c:v>
                </c:pt>
                <c:pt idx="9250">
                  <c:v>589.32462270621204</c:v>
                </c:pt>
                <c:pt idx="9251">
                  <c:v>589.38833347623404</c:v>
                </c:pt>
                <c:pt idx="9252">
                  <c:v>589.45204424625604</c:v>
                </c:pt>
                <c:pt idx="9253">
                  <c:v>589.51575501627894</c:v>
                </c:pt>
                <c:pt idx="9254">
                  <c:v>589.57946578630094</c:v>
                </c:pt>
                <c:pt idx="9255">
                  <c:v>589.64317655632306</c:v>
                </c:pt>
                <c:pt idx="9256">
                  <c:v>589.70688732634596</c:v>
                </c:pt>
                <c:pt idx="9257">
                  <c:v>589.77059809636796</c:v>
                </c:pt>
                <c:pt idx="9258">
                  <c:v>589.83430886638996</c:v>
                </c:pt>
                <c:pt idx="9259">
                  <c:v>589.89801963641298</c:v>
                </c:pt>
                <c:pt idx="9260">
                  <c:v>589.96173040643498</c:v>
                </c:pt>
                <c:pt idx="9261">
                  <c:v>590.02544117645698</c:v>
                </c:pt>
                <c:pt idx="9262">
                  <c:v>590.08915194648</c:v>
                </c:pt>
                <c:pt idx="9263">
                  <c:v>590.152862716502</c:v>
                </c:pt>
                <c:pt idx="9264">
                  <c:v>590.21657348652502</c:v>
                </c:pt>
                <c:pt idx="9265">
                  <c:v>590.28028425654702</c:v>
                </c:pt>
                <c:pt idx="9266">
                  <c:v>590.34399502656902</c:v>
                </c:pt>
                <c:pt idx="9267">
                  <c:v>590.40770579659204</c:v>
                </c:pt>
                <c:pt idx="9268">
                  <c:v>590.47141656661404</c:v>
                </c:pt>
                <c:pt idx="9269">
                  <c:v>590.53512733663604</c:v>
                </c:pt>
                <c:pt idx="9270">
                  <c:v>590.59883810665895</c:v>
                </c:pt>
                <c:pt idx="9271">
                  <c:v>590.66254887668094</c:v>
                </c:pt>
                <c:pt idx="9272">
                  <c:v>590.72625964670306</c:v>
                </c:pt>
                <c:pt idx="9273">
                  <c:v>590.78997041672596</c:v>
                </c:pt>
                <c:pt idx="9274">
                  <c:v>590.85368118674796</c:v>
                </c:pt>
                <c:pt idx="9275">
                  <c:v>590.91739195676996</c:v>
                </c:pt>
                <c:pt idx="9276">
                  <c:v>590.98110272679298</c:v>
                </c:pt>
                <c:pt idx="9277">
                  <c:v>591.04481349681498</c:v>
                </c:pt>
                <c:pt idx="9278">
                  <c:v>591.10852426683698</c:v>
                </c:pt>
                <c:pt idx="9279">
                  <c:v>591.17223503686</c:v>
                </c:pt>
                <c:pt idx="9280">
                  <c:v>591.235945806882</c:v>
                </c:pt>
                <c:pt idx="9281">
                  <c:v>591.299656576904</c:v>
                </c:pt>
                <c:pt idx="9282">
                  <c:v>591.36336734692702</c:v>
                </c:pt>
                <c:pt idx="9283">
                  <c:v>591.42707811694902</c:v>
                </c:pt>
                <c:pt idx="9284">
                  <c:v>591.49078888697102</c:v>
                </c:pt>
                <c:pt idx="9285">
                  <c:v>591.55449965699404</c:v>
                </c:pt>
                <c:pt idx="9286">
                  <c:v>591.61821042701604</c:v>
                </c:pt>
                <c:pt idx="9287">
                  <c:v>591.68192119703804</c:v>
                </c:pt>
                <c:pt idx="9288">
                  <c:v>591.74563196706094</c:v>
                </c:pt>
                <c:pt idx="9289">
                  <c:v>591.80934273708294</c:v>
                </c:pt>
                <c:pt idx="9290">
                  <c:v>591.87305350710506</c:v>
                </c:pt>
                <c:pt idx="9291">
                  <c:v>591.93676427712796</c:v>
                </c:pt>
                <c:pt idx="9292">
                  <c:v>592.00047504714996</c:v>
                </c:pt>
                <c:pt idx="9293">
                  <c:v>592.06418581717196</c:v>
                </c:pt>
                <c:pt idx="9294">
                  <c:v>592.12789658719498</c:v>
                </c:pt>
                <c:pt idx="9295">
                  <c:v>592.19160735721698</c:v>
                </c:pt>
                <c:pt idx="9296">
                  <c:v>592.25531812723898</c:v>
                </c:pt>
                <c:pt idx="9297">
                  <c:v>592.319028897262</c:v>
                </c:pt>
                <c:pt idx="9298">
                  <c:v>592.382739667284</c:v>
                </c:pt>
                <c:pt idx="9299">
                  <c:v>592.446450437306</c:v>
                </c:pt>
                <c:pt idx="9300">
                  <c:v>592.51016120732902</c:v>
                </c:pt>
                <c:pt idx="9301">
                  <c:v>592.57387197735102</c:v>
                </c:pt>
                <c:pt idx="9302">
                  <c:v>592.63758274737302</c:v>
                </c:pt>
                <c:pt idx="9303">
                  <c:v>592.70129351739604</c:v>
                </c:pt>
                <c:pt idx="9304">
                  <c:v>592.76500428741804</c:v>
                </c:pt>
                <c:pt idx="9305">
                  <c:v>592.82871505744004</c:v>
                </c:pt>
                <c:pt idx="9306">
                  <c:v>592.89242582746294</c:v>
                </c:pt>
                <c:pt idx="9307">
                  <c:v>592.95613659748506</c:v>
                </c:pt>
                <c:pt idx="9308">
                  <c:v>593.01984736750705</c:v>
                </c:pt>
                <c:pt idx="9309">
                  <c:v>593.08355813752996</c:v>
                </c:pt>
                <c:pt idx="9310">
                  <c:v>593.14726890755196</c:v>
                </c:pt>
                <c:pt idx="9311">
                  <c:v>593.21097967757396</c:v>
                </c:pt>
                <c:pt idx="9312">
                  <c:v>593.27469044759698</c:v>
                </c:pt>
                <c:pt idx="9313">
                  <c:v>593.33840121761898</c:v>
                </c:pt>
                <c:pt idx="9314">
                  <c:v>593.40211198764098</c:v>
                </c:pt>
                <c:pt idx="9315">
                  <c:v>593.465822757664</c:v>
                </c:pt>
                <c:pt idx="9316">
                  <c:v>593.529533527686</c:v>
                </c:pt>
                <c:pt idx="9317">
                  <c:v>593.59324429770902</c:v>
                </c:pt>
                <c:pt idx="9318">
                  <c:v>593.65695506773102</c:v>
                </c:pt>
                <c:pt idx="9319">
                  <c:v>593.72066583775302</c:v>
                </c:pt>
                <c:pt idx="9320">
                  <c:v>593.78437660777604</c:v>
                </c:pt>
                <c:pt idx="9321">
                  <c:v>593.84808737779804</c:v>
                </c:pt>
                <c:pt idx="9322">
                  <c:v>593.91179814782004</c:v>
                </c:pt>
                <c:pt idx="9323">
                  <c:v>593.97550891784294</c:v>
                </c:pt>
                <c:pt idx="9324">
                  <c:v>594.03921968786506</c:v>
                </c:pt>
                <c:pt idx="9325">
                  <c:v>594.10293045788706</c:v>
                </c:pt>
                <c:pt idx="9326">
                  <c:v>594.16664122790996</c:v>
                </c:pt>
                <c:pt idx="9327">
                  <c:v>594.23035199793196</c:v>
                </c:pt>
                <c:pt idx="9328">
                  <c:v>594.29406276795396</c:v>
                </c:pt>
                <c:pt idx="9329">
                  <c:v>594.35777353797698</c:v>
                </c:pt>
                <c:pt idx="9330">
                  <c:v>594.42148430799898</c:v>
                </c:pt>
                <c:pt idx="9331">
                  <c:v>594.48519507802098</c:v>
                </c:pt>
                <c:pt idx="9332">
                  <c:v>594.548905848044</c:v>
                </c:pt>
                <c:pt idx="9333">
                  <c:v>594.612616618066</c:v>
                </c:pt>
                <c:pt idx="9334">
                  <c:v>594.676327388088</c:v>
                </c:pt>
                <c:pt idx="9335">
                  <c:v>594.74003815811102</c:v>
                </c:pt>
                <c:pt idx="9336">
                  <c:v>594.80374892813302</c:v>
                </c:pt>
                <c:pt idx="9337">
                  <c:v>594.86745969815502</c:v>
                </c:pt>
                <c:pt idx="9338">
                  <c:v>594.93117046817804</c:v>
                </c:pt>
                <c:pt idx="9339">
                  <c:v>594.99488123820004</c:v>
                </c:pt>
                <c:pt idx="9340">
                  <c:v>595.05859200822204</c:v>
                </c:pt>
                <c:pt idx="9341">
                  <c:v>595.12230277824494</c:v>
                </c:pt>
                <c:pt idx="9342">
                  <c:v>595.18601354826706</c:v>
                </c:pt>
                <c:pt idx="9343">
                  <c:v>595.24972431828905</c:v>
                </c:pt>
                <c:pt idx="9344">
                  <c:v>595.31343508831196</c:v>
                </c:pt>
                <c:pt idx="9345">
                  <c:v>595.37714585833396</c:v>
                </c:pt>
                <c:pt idx="9346">
                  <c:v>595.44085662835596</c:v>
                </c:pt>
                <c:pt idx="9347">
                  <c:v>595.50456739837898</c:v>
                </c:pt>
                <c:pt idx="9348">
                  <c:v>595.56827816840098</c:v>
                </c:pt>
                <c:pt idx="9349">
                  <c:v>595.63198893842298</c:v>
                </c:pt>
                <c:pt idx="9350">
                  <c:v>595.695699708446</c:v>
                </c:pt>
                <c:pt idx="9351">
                  <c:v>595.759410478468</c:v>
                </c:pt>
                <c:pt idx="9352">
                  <c:v>595.82312124849</c:v>
                </c:pt>
                <c:pt idx="9353">
                  <c:v>595.88683201851302</c:v>
                </c:pt>
                <c:pt idx="9354">
                  <c:v>595.95054278853502</c:v>
                </c:pt>
                <c:pt idx="9355">
                  <c:v>596.01425355855702</c:v>
                </c:pt>
                <c:pt idx="9356">
                  <c:v>596.07796432858004</c:v>
                </c:pt>
                <c:pt idx="9357">
                  <c:v>596.14167509860204</c:v>
                </c:pt>
                <c:pt idx="9358">
                  <c:v>596.20538586862403</c:v>
                </c:pt>
                <c:pt idx="9359">
                  <c:v>596.26909663864706</c:v>
                </c:pt>
                <c:pt idx="9360">
                  <c:v>596.33280740866905</c:v>
                </c:pt>
                <c:pt idx="9361">
                  <c:v>596.39651817869105</c:v>
                </c:pt>
                <c:pt idx="9362">
                  <c:v>596.46022894871396</c:v>
                </c:pt>
                <c:pt idx="9363">
                  <c:v>596.52393971873596</c:v>
                </c:pt>
                <c:pt idx="9364">
                  <c:v>596.58765048875796</c:v>
                </c:pt>
                <c:pt idx="9365">
                  <c:v>596.65136125878098</c:v>
                </c:pt>
                <c:pt idx="9366">
                  <c:v>596.71507202880298</c:v>
                </c:pt>
                <c:pt idx="9367">
                  <c:v>596.77878279882498</c:v>
                </c:pt>
                <c:pt idx="9368">
                  <c:v>596.842493568848</c:v>
                </c:pt>
                <c:pt idx="9369">
                  <c:v>596.90620433887</c:v>
                </c:pt>
                <c:pt idx="9370">
                  <c:v>596.96991510889302</c:v>
                </c:pt>
                <c:pt idx="9371">
                  <c:v>597.03362587891502</c:v>
                </c:pt>
                <c:pt idx="9372">
                  <c:v>597.09733664893702</c:v>
                </c:pt>
                <c:pt idx="9373">
                  <c:v>597.16104741896004</c:v>
                </c:pt>
                <c:pt idx="9374">
                  <c:v>597.22475818898204</c:v>
                </c:pt>
                <c:pt idx="9375">
                  <c:v>597.28846895900404</c:v>
                </c:pt>
                <c:pt idx="9376">
                  <c:v>597.35217972902694</c:v>
                </c:pt>
                <c:pt idx="9377">
                  <c:v>597.41589049904906</c:v>
                </c:pt>
                <c:pt idx="9378">
                  <c:v>597.47960126907105</c:v>
                </c:pt>
                <c:pt idx="9379">
                  <c:v>597.54331203909396</c:v>
                </c:pt>
                <c:pt idx="9380">
                  <c:v>597.60702280911596</c:v>
                </c:pt>
                <c:pt idx="9381">
                  <c:v>597.67073357913796</c:v>
                </c:pt>
                <c:pt idx="9382">
                  <c:v>597.73444434916098</c:v>
                </c:pt>
                <c:pt idx="9383">
                  <c:v>597.79815511918298</c:v>
                </c:pt>
                <c:pt idx="9384">
                  <c:v>597.86186588920498</c:v>
                </c:pt>
                <c:pt idx="9385">
                  <c:v>597.925576659228</c:v>
                </c:pt>
                <c:pt idx="9386">
                  <c:v>597.98928742925</c:v>
                </c:pt>
                <c:pt idx="9387">
                  <c:v>598.052998199272</c:v>
                </c:pt>
                <c:pt idx="9388">
                  <c:v>598.11670896929502</c:v>
                </c:pt>
                <c:pt idx="9389">
                  <c:v>598.18041973931702</c:v>
                </c:pt>
                <c:pt idx="9390">
                  <c:v>598.24413050933902</c:v>
                </c:pt>
                <c:pt idx="9391">
                  <c:v>598.30784127936204</c:v>
                </c:pt>
                <c:pt idx="9392">
                  <c:v>598.37155204938404</c:v>
                </c:pt>
                <c:pt idx="9393">
                  <c:v>598.43526281940603</c:v>
                </c:pt>
                <c:pt idx="9394">
                  <c:v>598.49897358942906</c:v>
                </c:pt>
                <c:pt idx="9395">
                  <c:v>598.56268435945105</c:v>
                </c:pt>
                <c:pt idx="9396">
                  <c:v>598.62639512947305</c:v>
                </c:pt>
                <c:pt idx="9397">
                  <c:v>598.69010589949596</c:v>
                </c:pt>
                <c:pt idx="9398">
                  <c:v>598.75381666951796</c:v>
                </c:pt>
                <c:pt idx="9399">
                  <c:v>598.81752743953996</c:v>
                </c:pt>
                <c:pt idx="9400">
                  <c:v>598.88123820956298</c:v>
                </c:pt>
                <c:pt idx="9401">
                  <c:v>598.94494897958498</c:v>
                </c:pt>
                <c:pt idx="9402">
                  <c:v>599.00865974960698</c:v>
                </c:pt>
                <c:pt idx="9403">
                  <c:v>599.07237051963</c:v>
                </c:pt>
                <c:pt idx="9404">
                  <c:v>599.136081289652</c:v>
                </c:pt>
                <c:pt idx="9405">
                  <c:v>599.199792059674</c:v>
                </c:pt>
                <c:pt idx="9406">
                  <c:v>599.26350282969702</c:v>
                </c:pt>
                <c:pt idx="9407">
                  <c:v>599.32721359971902</c:v>
                </c:pt>
                <c:pt idx="9408">
                  <c:v>599.39092436974101</c:v>
                </c:pt>
                <c:pt idx="9409">
                  <c:v>599.45463513976404</c:v>
                </c:pt>
                <c:pt idx="9410">
                  <c:v>599.51834590978604</c:v>
                </c:pt>
                <c:pt idx="9411">
                  <c:v>599.58205667980803</c:v>
                </c:pt>
                <c:pt idx="9412">
                  <c:v>599.64576744983106</c:v>
                </c:pt>
                <c:pt idx="9413">
                  <c:v>599.70947821985305</c:v>
                </c:pt>
                <c:pt idx="9414">
                  <c:v>599.77318898987505</c:v>
                </c:pt>
                <c:pt idx="9415">
                  <c:v>599.83689975989796</c:v>
                </c:pt>
                <c:pt idx="9416">
                  <c:v>599.90061052991996</c:v>
                </c:pt>
                <c:pt idx="9417">
                  <c:v>599.96432129994196</c:v>
                </c:pt>
                <c:pt idx="9418">
                  <c:v>600.02803206996498</c:v>
                </c:pt>
                <c:pt idx="9419">
                  <c:v>600.09174283998698</c:v>
                </c:pt>
                <c:pt idx="9420">
                  <c:v>600.15545361000898</c:v>
                </c:pt>
                <c:pt idx="9421">
                  <c:v>600.219164380032</c:v>
                </c:pt>
                <c:pt idx="9422">
                  <c:v>600.282875150054</c:v>
                </c:pt>
                <c:pt idx="9423">
                  <c:v>600.346585920076</c:v>
                </c:pt>
                <c:pt idx="9424">
                  <c:v>600.41029669009902</c:v>
                </c:pt>
                <c:pt idx="9425">
                  <c:v>600.47400746012102</c:v>
                </c:pt>
                <c:pt idx="9426">
                  <c:v>600.53771823014404</c:v>
                </c:pt>
                <c:pt idx="9427">
                  <c:v>600.60142900016604</c:v>
                </c:pt>
                <c:pt idx="9428">
                  <c:v>600.66513977018803</c:v>
                </c:pt>
                <c:pt idx="9429">
                  <c:v>600.72885054021106</c:v>
                </c:pt>
                <c:pt idx="9430">
                  <c:v>600.79256131023305</c:v>
                </c:pt>
                <c:pt idx="9431">
                  <c:v>600.85627208025505</c:v>
                </c:pt>
                <c:pt idx="9432">
                  <c:v>600.91998285027796</c:v>
                </c:pt>
                <c:pt idx="9433">
                  <c:v>600.98369362029996</c:v>
                </c:pt>
                <c:pt idx="9434">
                  <c:v>601.04740439032196</c:v>
                </c:pt>
                <c:pt idx="9435">
                  <c:v>601.11111516034498</c:v>
                </c:pt>
                <c:pt idx="9436">
                  <c:v>601.17482593036698</c:v>
                </c:pt>
                <c:pt idx="9437">
                  <c:v>601.23853670038898</c:v>
                </c:pt>
                <c:pt idx="9438">
                  <c:v>601.302247470412</c:v>
                </c:pt>
                <c:pt idx="9439">
                  <c:v>601.365958240434</c:v>
                </c:pt>
                <c:pt idx="9440">
                  <c:v>601.429669010456</c:v>
                </c:pt>
                <c:pt idx="9441">
                  <c:v>601.49337978047902</c:v>
                </c:pt>
                <c:pt idx="9442">
                  <c:v>601.55709055050102</c:v>
                </c:pt>
                <c:pt idx="9443">
                  <c:v>601.62080132052301</c:v>
                </c:pt>
                <c:pt idx="9444">
                  <c:v>601.68451209054604</c:v>
                </c:pt>
                <c:pt idx="9445">
                  <c:v>601.74822286056803</c:v>
                </c:pt>
                <c:pt idx="9446">
                  <c:v>601.81193363059003</c:v>
                </c:pt>
                <c:pt idx="9447">
                  <c:v>601.87564440061306</c:v>
                </c:pt>
                <c:pt idx="9448">
                  <c:v>601.93935517063505</c:v>
                </c:pt>
                <c:pt idx="9449">
                  <c:v>602.00306594065705</c:v>
                </c:pt>
                <c:pt idx="9450">
                  <c:v>602.06677671067996</c:v>
                </c:pt>
                <c:pt idx="9451">
                  <c:v>602.13048748070196</c:v>
                </c:pt>
                <c:pt idx="9452">
                  <c:v>602.19419825072396</c:v>
                </c:pt>
                <c:pt idx="9453">
                  <c:v>602.25790902074698</c:v>
                </c:pt>
                <c:pt idx="9454">
                  <c:v>602.32161979076898</c:v>
                </c:pt>
                <c:pt idx="9455">
                  <c:v>602.38533056079098</c:v>
                </c:pt>
                <c:pt idx="9456">
                  <c:v>602.449041330814</c:v>
                </c:pt>
                <c:pt idx="9457">
                  <c:v>602.512752100836</c:v>
                </c:pt>
                <c:pt idx="9458">
                  <c:v>602.57646287085799</c:v>
                </c:pt>
                <c:pt idx="9459">
                  <c:v>602.64017364088102</c:v>
                </c:pt>
                <c:pt idx="9460">
                  <c:v>602.70388441090302</c:v>
                </c:pt>
                <c:pt idx="9461">
                  <c:v>602.76759518092501</c:v>
                </c:pt>
                <c:pt idx="9462">
                  <c:v>602.83130595094804</c:v>
                </c:pt>
                <c:pt idx="9463">
                  <c:v>602.89501672097003</c:v>
                </c:pt>
                <c:pt idx="9464">
                  <c:v>602.95872749099203</c:v>
                </c:pt>
                <c:pt idx="9465">
                  <c:v>603.02243826101505</c:v>
                </c:pt>
                <c:pt idx="9466">
                  <c:v>603.08614903103705</c:v>
                </c:pt>
                <c:pt idx="9467">
                  <c:v>603.14985980105905</c:v>
                </c:pt>
                <c:pt idx="9468">
                  <c:v>603.21357057108196</c:v>
                </c:pt>
                <c:pt idx="9469">
                  <c:v>603.27728134110396</c:v>
                </c:pt>
                <c:pt idx="9470">
                  <c:v>603.34099211112596</c:v>
                </c:pt>
                <c:pt idx="9471">
                  <c:v>603.40470288114898</c:v>
                </c:pt>
                <c:pt idx="9472">
                  <c:v>603.46841365117098</c:v>
                </c:pt>
                <c:pt idx="9473">
                  <c:v>603.53212442119298</c:v>
                </c:pt>
                <c:pt idx="9474">
                  <c:v>603.595835191216</c:v>
                </c:pt>
                <c:pt idx="9475">
                  <c:v>603.659545961238</c:v>
                </c:pt>
                <c:pt idx="9476">
                  <c:v>603.72325673125999</c:v>
                </c:pt>
                <c:pt idx="9477">
                  <c:v>603.78696750128302</c:v>
                </c:pt>
                <c:pt idx="9478">
                  <c:v>603.85067827130501</c:v>
                </c:pt>
                <c:pt idx="9479">
                  <c:v>603.91438904132804</c:v>
                </c:pt>
                <c:pt idx="9480">
                  <c:v>603.97809981135003</c:v>
                </c:pt>
                <c:pt idx="9481">
                  <c:v>604.04181058137203</c:v>
                </c:pt>
                <c:pt idx="9482">
                  <c:v>604.10552135139505</c:v>
                </c:pt>
                <c:pt idx="9483">
                  <c:v>604.16923212141705</c:v>
                </c:pt>
                <c:pt idx="9484">
                  <c:v>604.23294289143905</c:v>
                </c:pt>
                <c:pt idx="9485">
                  <c:v>604.29665366146196</c:v>
                </c:pt>
                <c:pt idx="9486">
                  <c:v>604.36036443148396</c:v>
                </c:pt>
                <c:pt idx="9487">
                  <c:v>604.42407520150596</c:v>
                </c:pt>
                <c:pt idx="9488">
                  <c:v>604.48778597152898</c:v>
                </c:pt>
                <c:pt idx="9489">
                  <c:v>604.55149674155098</c:v>
                </c:pt>
                <c:pt idx="9490">
                  <c:v>604.61520751157298</c:v>
                </c:pt>
                <c:pt idx="9491">
                  <c:v>604.678918281596</c:v>
                </c:pt>
                <c:pt idx="9492">
                  <c:v>604.742629051618</c:v>
                </c:pt>
                <c:pt idx="9493">
                  <c:v>604.80633982163999</c:v>
                </c:pt>
                <c:pt idx="9494">
                  <c:v>604.87005059166302</c:v>
                </c:pt>
                <c:pt idx="9495">
                  <c:v>604.93376136168501</c:v>
                </c:pt>
                <c:pt idx="9496">
                  <c:v>604.99747213170701</c:v>
                </c:pt>
                <c:pt idx="9497">
                  <c:v>605.06118290173004</c:v>
                </c:pt>
                <c:pt idx="9498">
                  <c:v>605.12489367175203</c:v>
                </c:pt>
                <c:pt idx="9499">
                  <c:v>605.18860444177403</c:v>
                </c:pt>
                <c:pt idx="9500">
                  <c:v>605.25231521179705</c:v>
                </c:pt>
                <c:pt idx="9501">
                  <c:v>605.31602598181905</c:v>
                </c:pt>
                <c:pt idx="9502">
                  <c:v>605.37973675184105</c:v>
                </c:pt>
                <c:pt idx="9503">
                  <c:v>605.44344752186396</c:v>
                </c:pt>
                <c:pt idx="9504">
                  <c:v>605.50715829188596</c:v>
                </c:pt>
                <c:pt idx="9505">
                  <c:v>605.57086906190796</c:v>
                </c:pt>
                <c:pt idx="9506">
                  <c:v>605.63457983193098</c:v>
                </c:pt>
                <c:pt idx="9507">
                  <c:v>605.69829060195298</c:v>
                </c:pt>
                <c:pt idx="9508">
                  <c:v>605.76200137197497</c:v>
                </c:pt>
                <c:pt idx="9509">
                  <c:v>605.825712141998</c:v>
                </c:pt>
                <c:pt idx="9510">
                  <c:v>605.88942291202</c:v>
                </c:pt>
                <c:pt idx="9511">
                  <c:v>605.95313368204199</c:v>
                </c:pt>
                <c:pt idx="9512">
                  <c:v>606.01684445206502</c:v>
                </c:pt>
                <c:pt idx="9513">
                  <c:v>606.08055522208701</c:v>
                </c:pt>
                <c:pt idx="9514">
                  <c:v>606.14426599210901</c:v>
                </c:pt>
                <c:pt idx="9515">
                  <c:v>606.20797676213203</c:v>
                </c:pt>
                <c:pt idx="9516">
                  <c:v>606.27168753215403</c:v>
                </c:pt>
                <c:pt idx="9517">
                  <c:v>606.33539830217603</c:v>
                </c:pt>
                <c:pt idx="9518">
                  <c:v>606.39910907219905</c:v>
                </c:pt>
                <c:pt idx="9519">
                  <c:v>606.46281984222105</c:v>
                </c:pt>
                <c:pt idx="9520">
                  <c:v>606.52653061224305</c:v>
                </c:pt>
                <c:pt idx="9521">
                  <c:v>606.59024138226596</c:v>
                </c:pt>
                <c:pt idx="9522">
                  <c:v>606.65395215228796</c:v>
                </c:pt>
                <c:pt idx="9523">
                  <c:v>606.71766292230996</c:v>
                </c:pt>
                <c:pt idx="9524">
                  <c:v>606.78137369233298</c:v>
                </c:pt>
                <c:pt idx="9525">
                  <c:v>606.84508446235498</c:v>
                </c:pt>
                <c:pt idx="9526">
                  <c:v>606.90879523237697</c:v>
                </c:pt>
                <c:pt idx="9527">
                  <c:v>606.9725060024</c:v>
                </c:pt>
                <c:pt idx="9528">
                  <c:v>607.03621677242199</c:v>
                </c:pt>
                <c:pt idx="9529">
                  <c:v>607.09992754244399</c:v>
                </c:pt>
                <c:pt idx="9530">
                  <c:v>607.16363831246701</c:v>
                </c:pt>
                <c:pt idx="9531">
                  <c:v>607.22734908248901</c:v>
                </c:pt>
                <c:pt idx="9532">
                  <c:v>607.29105985251203</c:v>
                </c:pt>
                <c:pt idx="9533">
                  <c:v>607.35477062253403</c:v>
                </c:pt>
                <c:pt idx="9534">
                  <c:v>607.41848139255603</c:v>
                </c:pt>
                <c:pt idx="9535">
                  <c:v>607.48219216257905</c:v>
                </c:pt>
                <c:pt idx="9536">
                  <c:v>607.54590293260105</c:v>
                </c:pt>
                <c:pt idx="9537">
                  <c:v>607.60961370262305</c:v>
                </c:pt>
                <c:pt idx="9538">
                  <c:v>607.67332447264596</c:v>
                </c:pt>
                <c:pt idx="9539">
                  <c:v>607.73703524266796</c:v>
                </c:pt>
                <c:pt idx="9540">
                  <c:v>607.80074601268996</c:v>
                </c:pt>
                <c:pt idx="9541">
                  <c:v>607.86445678271298</c:v>
                </c:pt>
                <c:pt idx="9542">
                  <c:v>607.92816755273498</c:v>
                </c:pt>
                <c:pt idx="9543">
                  <c:v>607.99187832275697</c:v>
                </c:pt>
                <c:pt idx="9544">
                  <c:v>608.05558909278</c:v>
                </c:pt>
                <c:pt idx="9545">
                  <c:v>608.119299862802</c:v>
                </c:pt>
                <c:pt idx="9546">
                  <c:v>608.18301063282399</c:v>
                </c:pt>
                <c:pt idx="9547">
                  <c:v>608.24672140284702</c:v>
                </c:pt>
                <c:pt idx="9548">
                  <c:v>608.31043217286901</c:v>
                </c:pt>
                <c:pt idx="9549">
                  <c:v>608.37414294289101</c:v>
                </c:pt>
                <c:pt idx="9550">
                  <c:v>608.43785371291403</c:v>
                </c:pt>
                <c:pt idx="9551">
                  <c:v>608.50156448293603</c:v>
                </c:pt>
                <c:pt idx="9552">
                  <c:v>608.56527525295803</c:v>
                </c:pt>
                <c:pt idx="9553">
                  <c:v>608.62898602298105</c:v>
                </c:pt>
                <c:pt idx="9554">
                  <c:v>608.69269679300305</c:v>
                </c:pt>
                <c:pt idx="9555">
                  <c:v>608.75640756302505</c:v>
                </c:pt>
                <c:pt idx="9556">
                  <c:v>608.82011833304796</c:v>
                </c:pt>
                <c:pt idx="9557">
                  <c:v>608.88382910306996</c:v>
                </c:pt>
                <c:pt idx="9558">
                  <c:v>608.94753987309196</c:v>
                </c:pt>
                <c:pt idx="9559">
                  <c:v>609.01125064311498</c:v>
                </c:pt>
                <c:pt idx="9560">
                  <c:v>609.07496141313698</c:v>
                </c:pt>
                <c:pt idx="9561">
                  <c:v>609.13867218315897</c:v>
                </c:pt>
                <c:pt idx="9562">
                  <c:v>609.202382953182</c:v>
                </c:pt>
                <c:pt idx="9563">
                  <c:v>609.26609372320399</c:v>
                </c:pt>
                <c:pt idx="9564">
                  <c:v>609.32980449322599</c:v>
                </c:pt>
                <c:pt idx="9565">
                  <c:v>609.39351526324901</c:v>
                </c:pt>
                <c:pt idx="9566">
                  <c:v>609.45722603327101</c:v>
                </c:pt>
                <c:pt idx="9567">
                  <c:v>609.52093680329301</c:v>
                </c:pt>
                <c:pt idx="9568">
                  <c:v>609.58464757331603</c:v>
                </c:pt>
                <c:pt idx="9569">
                  <c:v>609.64835834333803</c:v>
                </c:pt>
                <c:pt idx="9570">
                  <c:v>609.71206911336003</c:v>
                </c:pt>
                <c:pt idx="9571">
                  <c:v>609.77577988338305</c:v>
                </c:pt>
                <c:pt idx="9572">
                  <c:v>609.83949065340505</c:v>
                </c:pt>
                <c:pt idx="9573">
                  <c:v>609.90320142342705</c:v>
                </c:pt>
                <c:pt idx="9574">
                  <c:v>609.96691219344996</c:v>
                </c:pt>
                <c:pt idx="9575">
                  <c:v>610.03062296347196</c:v>
                </c:pt>
                <c:pt idx="9576">
                  <c:v>610.09433373349395</c:v>
                </c:pt>
                <c:pt idx="9577">
                  <c:v>610.15804450351698</c:v>
                </c:pt>
                <c:pt idx="9578">
                  <c:v>610.22175527353897</c:v>
                </c:pt>
                <c:pt idx="9579">
                  <c:v>610.28546604356097</c:v>
                </c:pt>
                <c:pt idx="9580">
                  <c:v>610.34917681358399</c:v>
                </c:pt>
                <c:pt idx="9581">
                  <c:v>610.41288758360599</c:v>
                </c:pt>
                <c:pt idx="9582">
                  <c:v>610.47659835362799</c:v>
                </c:pt>
                <c:pt idx="9583">
                  <c:v>610.54030912365101</c:v>
                </c:pt>
                <c:pt idx="9584">
                  <c:v>610.60401989367301</c:v>
                </c:pt>
                <c:pt idx="9585">
                  <c:v>610.66773066369603</c:v>
                </c:pt>
                <c:pt idx="9586">
                  <c:v>610.73144143371803</c:v>
                </c:pt>
                <c:pt idx="9587">
                  <c:v>610.79515220374003</c:v>
                </c:pt>
                <c:pt idx="9588">
                  <c:v>610.85886297376305</c:v>
                </c:pt>
                <c:pt idx="9589">
                  <c:v>610.92257374378505</c:v>
                </c:pt>
                <c:pt idx="9590">
                  <c:v>610.98628451380705</c:v>
                </c:pt>
                <c:pt idx="9591">
                  <c:v>611.04999528382996</c:v>
                </c:pt>
                <c:pt idx="9592">
                  <c:v>611.11370605385196</c:v>
                </c:pt>
                <c:pt idx="9593">
                  <c:v>611.17741682387395</c:v>
                </c:pt>
                <c:pt idx="9594">
                  <c:v>611.24112759389698</c:v>
                </c:pt>
                <c:pt idx="9595">
                  <c:v>611.30483836391898</c:v>
                </c:pt>
                <c:pt idx="9596">
                  <c:v>611.36854913394097</c:v>
                </c:pt>
                <c:pt idx="9597">
                  <c:v>611.432259903964</c:v>
                </c:pt>
                <c:pt idx="9598">
                  <c:v>611.49597067398599</c:v>
                </c:pt>
                <c:pt idx="9599">
                  <c:v>611.55968144400799</c:v>
                </c:pt>
                <c:pt idx="9600">
                  <c:v>611.62339221403101</c:v>
                </c:pt>
                <c:pt idx="9601">
                  <c:v>611.68710298405301</c:v>
                </c:pt>
                <c:pt idx="9602">
                  <c:v>611.75081375407501</c:v>
                </c:pt>
                <c:pt idx="9603">
                  <c:v>611.81452452409803</c:v>
                </c:pt>
                <c:pt idx="9604">
                  <c:v>611.87823529412003</c:v>
                </c:pt>
                <c:pt idx="9605">
                  <c:v>611.94194606414203</c:v>
                </c:pt>
                <c:pt idx="9606">
                  <c:v>612.00565683416505</c:v>
                </c:pt>
                <c:pt idx="9607">
                  <c:v>612.06936760418705</c:v>
                </c:pt>
                <c:pt idx="9608">
                  <c:v>612.13307837420905</c:v>
                </c:pt>
                <c:pt idx="9609">
                  <c:v>612.19678914423196</c:v>
                </c:pt>
                <c:pt idx="9610">
                  <c:v>612.26049991425396</c:v>
                </c:pt>
                <c:pt idx="9611">
                  <c:v>612.32421068427595</c:v>
                </c:pt>
                <c:pt idx="9612">
                  <c:v>612.38792145429898</c:v>
                </c:pt>
                <c:pt idx="9613">
                  <c:v>612.45163222432097</c:v>
                </c:pt>
                <c:pt idx="9614">
                  <c:v>612.51534299434297</c:v>
                </c:pt>
                <c:pt idx="9615">
                  <c:v>612.57905376436599</c:v>
                </c:pt>
                <c:pt idx="9616">
                  <c:v>612.64276453438799</c:v>
                </c:pt>
                <c:pt idx="9617">
                  <c:v>612.70647530440999</c:v>
                </c:pt>
                <c:pt idx="9618">
                  <c:v>612.77018607443301</c:v>
                </c:pt>
                <c:pt idx="9619">
                  <c:v>612.83389684445501</c:v>
                </c:pt>
                <c:pt idx="9620">
                  <c:v>612.89760761447701</c:v>
                </c:pt>
                <c:pt idx="9621">
                  <c:v>612.96131838450003</c:v>
                </c:pt>
                <c:pt idx="9622">
                  <c:v>613.02502915452203</c:v>
                </c:pt>
                <c:pt idx="9623">
                  <c:v>613.08873992454403</c:v>
                </c:pt>
                <c:pt idx="9624">
                  <c:v>613.15245069456705</c:v>
                </c:pt>
                <c:pt idx="9625">
                  <c:v>613.21616146458905</c:v>
                </c:pt>
                <c:pt idx="9626">
                  <c:v>613.27987223461105</c:v>
                </c:pt>
                <c:pt idx="9627">
                  <c:v>613.34358300463396</c:v>
                </c:pt>
                <c:pt idx="9628">
                  <c:v>613.40729377465595</c:v>
                </c:pt>
                <c:pt idx="9629">
                  <c:v>613.47100454467795</c:v>
                </c:pt>
                <c:pt idx="9630">
                  <c:v>613.53471531470097</c:v>
                </c:pt>
                <c:pt idx="9631">
                  <c:v>613.59842608472297</c:v>
                </c:pt>
                <c:pt idx="9632">
                  <c:v>613.66213685474497</c:v>
                </c:pt>
                <c:pt idx="9633">
                  <c:v>613.72584762476799</c:v>
                </c:pt>
                <c:pt idx="9634">
                  <c:v>613.78955839478999</c:v>
                </c:pt>
                <c:pt idx="9635">
                  <c:v>613.85326916481199</c:v>
                </c:pt>
                <c:pt idx="9636">
                  <c:v>613.91697993483501</c:v>
                </c:pt>
                <c:pt idx="9637">
                  <c:v>613.98069070485701</c:v>
                </c:pt>
                <c:pt idx="9638">
                  <c:v>614.04440147488003</c:v>
                </c:pt>
                <c:pt idx="9639">
                  <c:v>614.10811224490203</c:v>
                </c:pt>
                <c:pt idx="9640">
                  <c:v>614.17182301492403</c:v>
                </c:pt>
                <c:pt idx="9641">
                  <c:v>614.23553378494705</c:v>
                </c:pt>
                <c:pt idx="9642">
                  <c:v>614.29924455496905</c:v>
                </c:pt>
                <c:pt idx="9643">
                  <c:v>614.36295532499105</c:v>
                </c:pt>
                <c:pt idx="9644">
                  <c:v>614.42666609501396</c:v>
                </c:pt>
                <c:pt idx="9645">
                  <c:v>614.49037686503596</c:v>
                </c:pt>
                <c:pt idx="9646">
                  <c:v>614.55408763505795</c:v>
                </c:pt>
                <c:pt idx="9647">
                  <c:v>614.61779840508098</c:v>
                </c:pt>
                <c:pt idx="9648">
                  <c:v>614.68150917510297</c:v>
                </c:pt>
                <c:pt idx="9649">
                  <c:v>614.74521994512497</c:v>
                </c:pt>
                <c:pt idx="9650">
                  <c:v>614.80893071514799</c:v>
                </c:pt>
                <c:pt idx="9651">
                  <c:v>614.87264148516999</c:v>
                </c:pt>
                <c:pt idx="9652">
                  <c:v>614.93635225519199</c:v>
                </c:pt>
                <c:pt idx="9653">
                  <c:v>615.00006302521501</c:v>
                </c:pt>
                <c:pt idx="9654">
                  <c:v>615.06377379523701</c:v>
                </c:pt>
                <c:pt idx="9655">
                  <c:v>615.12748456525901</c:v>
                </c:pt>
                <c:pt idx="9656">
                  <c:v>615.19119533528203</c:v>
                </c:pt>
                <c:pt idx="9657">
                  <c:v>615.25490610530403</c:v>
                </c:pt>
                <c:pt idx="9658">
                  <c:v>615.31861687532603</c:v>
                </c:pt>
                <c:pt idx="9659">
                  <c:v>615.38232764534905</c:v>
                </c:pt>
                <c:pt idx="9660">
                  <c:v>615.44603841537105</c:v>
                </c:pt>
                <c:pt idx="9661">
                  <c:v>615.50974918539305</c:v>
                </c:pt>
                <c:pt idx="9662">
                  <c:v>615.57345995541596</c:v>
                </c:pt>
                <c:pt idx="9663">
                  <c:v>615.63717072543795</c:v>
                </c:pt>
                <c:pt idx="9664">
                  <c:v>615.70088149545995</c:v>
                </c:pt>
                <c:pt idx="9665">
                  <c:v>615.76459226548297</c:v>
                </c:pt>
                <c:pt idx="9666">
                  <c:v>615.82830303550497</c:v>
                </c:pt>
                <c:pt idx="9667">
                  <c:v>615.89201380552697</c:v>
                </c:pt>
                <c:pt idx="9668">
                  <c:v>615.95572457554999</c:v>
                </c:pt>
                <c:pt idx="9669">
                  <c:v>616.01943534557199</c:v>
                </c:pt>
                <c:pt idx="9670">
                  <c:v>616.08314611559399</c:v>
                </c:pt>
                <c:pt idx="9671">
                  <c:v>616.14685688561701</c:v>
                </c:pt>
                <c:pt idx="9672">
                  <c:v>616.21056765563901</c:v>
                </c:pt>
                <c:pt idx="9673">
                  <c:v>616.27427842566101</c:v>
                </c:pt>
                <c:pt idx="9674">
                  <c:v>616.33798919568403</c:v>
                </c:pt>
                <c:pt idx="9675">
                  <c:v>616.40169996570603</c:v>
                </c:pt>
                <c:pt idx="9676">
                  <c:v>616.46541073572803</c:v>
                </c:pt>
                <c:pt idx="9677">
                  <c:v>616.52912150575105</c:v>
                </c:pt>
                <c:pt idx="9678">
                  <c:v>616.59283227577305</c:v>
                </c:pt>
                <c:pt idx="9679">
                  <c:v>616.65654304579505</c:v>
                </c:pt>
                <c:pt idx="9680">
                  <c:v>616.72025381581796</c:v>
                </c:pt>
                <c:pt idx="9681">
                  <c:v>616.78396458583995</c:v>
                </c:pt>
                <c:pt idx="9682">
                  <c:v>616.84767535586195</c:v>
                </c:pt>
                <c:pt idx="9683">
                  <c:v>616.91138612588497</c:v>
                </c:pt>
                <c:pt idx="9684">
                  <c:v>616.97509689590697</c:v>
                </c:pt>
                <c:pt idx="9685">
                  <c:v>617.03880766592897</c:v>
                </c:pt>
                <c:pt idx="9686">
                  <c:v>617.10251843595199</c:v>
                </c:pt>
                <c:pt idx="9687">
                  <c:v>617.16622920597399</c:v>
                </c:pt>
                <c:pt idx="9688">
                  <c:v>617.22993997599599</c:v>
                </c:pt>
                <c:pt idx="9689">
                  <c:v>617.29365074601901</c:v>
                </c:pt>
                <c:pt idx="9690">
                  <c:v>617.35736151604101</c:v>
                </c:pt>
                <c:pt idx="9691">
                  <c:v>617.42107228606403</c:v>
                </c:pt>
                <c:pt idx="9692">
                  <c:v>617.48478305608603</c:v>
                </c:pt>
                <c:pt idx="9693">
                  <c:v>617.54849382610803</c:v>
                </c:pt>
                <c:pt idx="9694">
                  <c:v>617.61220459613105</c:v>
                </c:pt>
                <c:pt idx="9695">
                  <c:v>617.67591536615305</c:v>
                </c:pt>
                <c:pt idx="9696">
                  <c:v>617.73962613617505</c:v>
                </c:pt>
                <c:pt idx="9697">
                  <c:v>617.80333690619796</c:v>
                </c:pt>
                <c:pt idx="9698">
                  <c:v>617.86704767621995</c:v>
                </c:pt>
                <c:pt idx="9699">
                  <c:v>617.93075844624195</c:v>
                </c:pt>
                <c:pt idx="9700">
                  <c:v>617.99446921626497</c:v>
                </c:pt>
                <c:pt idx="9701">
                  <c:v>618.05817998628697</c:v>
                </c:pt>
                <c:pt idx="9702">
                  <c:v>618.12189075630897</c:v>
                </c:pt>
                <c:pt idx="9703">
                  <c:v>618.18560152633199</c:v>
                </c:pt>
                <c:pt idx="9704">
                  <c:v>618.24931229635399</c:v>
                </c:pt>
                <c:pt idx="9705">
                  <c:v>618.31302306637599</c:v>
                </c:pt>
                <c:pt idx="9706">
                  <c:v>618.37673383639901</c:v>
                </c:pt>
                <c:pt idx="9707">
                  <c:v>618.44044460642101</c:v>
                </c:pt>
                <c:pt idx="9708">
                  <c:v>618.50415537644301</c:v>
                </c:pt>
                <c:pt idx="9709">
                  <c:v>618.56786614646603</c:v>
                </c:pt>
                <c:pt idx="9710">
                  <c:v>618.63157691648803</c:v>
                </c:pt>
                <c:pt idx="9711">
                  <c:v>618.69528768651003</c:v>
                </c:pt>
                <c:pt idx="9712">
                  <c:v>618.75899845653305</c:v>
                </c:pt>
                <c:pt idx="9713">
                  <c:v>618.82270922655505</c:v>
                </c:pt>
                <c:pt idx="9714">
                  <c:v>618.88641999657705</c:v>
                </c:pt>
                <c:pt idx="9715">
                  <c:v>618.95013076659995</c:v>
                </c:pt>
                <c:pt idx="9716">
                  <c:v>619.01384153662195</c:v>
                </c:pt>
                <c:pt idx="9717">
                  <c:v>619.07755230664395</c:v>
                </c:pt>
                <c:pt idx="9718">
                  <c:v>619.14126307666697</c:v>
                </c:pt>
                <c:pt idx="9719">
                  <c:v>619.20497384668897</c:v>
                </c:pt>
                <c:pt idx="9720">
                  <c:v>619.26868461671097</c:v>
                </c:pt>
                <c:pt idx="9721">
                  <c:v>619.33239538673399</c:v>
                </c:pt>
                <c:pt idx="9722">
                  <c:v>619.39610615675599</c:v>
                </c:pt>
                <c:pt idx="9723">
                  <c:v>619.45981692677799</c:v>
                </c:pt>
                <c:pt idx="9724">
                  <c:v>619.52352769680101</c:v>
                </c:pt>
                <c:pt idx="9725">
                  <c:v>619.58723846682301</c:v>
                </c:pt>
                <c:pt idx="9726">
                  <c:v>619.65094923684501</c:v>
                </c:pt>
                <c:pt idx="9727">
                  <c:v>619.71466000686803</c:v>
                </c:pt>
                <c:pt idx="9728">
                  <c:v>619.77837077689003</c:v>
                </c:pt>
                <c:pt idx="9729">
                  <c:v>619.84208154691203</c:v>
                </c:pt>
                <c:pt idx="9730">
                  <c:v>619.90579231693505</c:v>
                </c:pt>
                <c:pt idx="9731">
                  <c:v>619.96950308695705</c:v>
                </c:pt>
                <c:pt idx="9732">
                  <c:v>620.03321385697905</c:v>
                </c:pt>
                <c:pt idx="9733">
                  <c:v>620.09692462700195</c:v>
                </c:pt>
                <c:pt idx="9734">
                  <c:v>620.16063539702395</c:v>
                </c:pt>
                <c:pt idx="9735">
                  <c:v>620.22434616704595</c:v>
                </c:pt>
                <c:pt idx="9736">
                  <c:v>620.28805693706897</c:v>
                </c:pt>
                <c:pt idx="9737">
                  <c:v>620.35176770709097</c:v>
                </c:pt>
                <c:pt idx="9738">
                  <c:v>620.41547847711297</c:v>
                </c:pt>
                <c:pt idx="9739">
                  <c:v>620.47918924713599</c:v>
                </c:pt>
                <c:pt idx="9740">
                  <c:v>620.54290001715799</c:v>
                </c:pt>
                <c:pt idx="9741">
                  <c:v>620.60661078717999</c:v>
                </c:pt>
                <c:pt idx="9742">
                  <c:v>620.67032155720301</c:v>
                </c:pt>
                <c:pt idx="9743">
                  <c:v>620.73403232722501</c:v>
                </c:pt>
                <c:pt idx="9744">
                  <c:v>620.79774309724803</c:v>
                </c:pt>
                <c:pt idx="9745">
                  <c:v>620.86145386727003</c:v>
                </c:pt>
                <c:pt idx="9746">
                  <c:v>620.92516463729203</c:v>
                </c:pt>
                <c:pt idx="9747">
                  <c:v>620.98887540731505</c:v>
                </c:pt>
                <c:pt idx="9748">
                  <c:v>621.05258617733705</c:v>
                </c:pt>
                <c:pt idx="9749">
                  <c:v>621.11629694735905</c:v>
                </c:pt>
                <c:pt idx="9750">
                  <c:v>621.18000771738195</c:v>
                </c:pt>
                <c:pt idx="9751">
                  <c:v>621.24371848740395</c:v>
                </c:pt>
                <c:pt idx="9752">
                  <c:v>621.30742925742595</c:v>
                </c:pt>
                <c:pt idx="9753">
                  <c:v>621.37114002744897</c:v>
                </c:pt>
                <c:pt idx="9754">
                  <c:v>621.43485079747097</c:v>
                </c:pt>
                <c:pt idx="9755">
                  <c:v>621.49856156749297</c:v>
                </c:pt>
                <c:pt idx="9756">
                  <c:v>621.56227233751599</c:v>
                </c:pt>
                <c:pt idx="9757">
                  <c:v>621.62598310753799</c:v>
                </c:pt>
                <c:pt idx="9758">
                  <c:v>621.68969387755999</c:v>
                </c:pt>
                <c:pt idx="9759">
                  <c:v>621.75340464758301</c:v>
                </c:pt>
                <c:pt idx="9760">
                  <c:v>621.81711541760501</c:v>
                </c:pt>
                <c:pt idx="9761">
                  <c:v>621.88082618762701</c:v>
                </c:pt>
                <c:pt idx="9762">
                  <c:v>621.94453695765003</c:v>
                </c:pt>
                <c:pt idx="9763">
                  <c:v>622.00824772767203</c:v>
                </c:pt>
                <c:pt idx="9764">
                  <c:v>622.07195849769403</c:v>
                </c:pt>
                <c:pt idx="9765">
                  <c:v>622.13566926771705</c:v>
                </c:pt>
                <c:pt idx="9766">
                  <c:v>622.19938003773905</c:v>
                </c:pt>
                <c:pt idx="9767">
                  <c:v>622.26309080776105</c:v>
                </c:pt>
                <c:pt idx="9768">
                  <c:v>622.32680157778395</c:v>
                </c:pt>
                <c:pt idx="9769">
                  <c:v>622.39051234780595</c:v>
                </c:pt>
                <c:pt idx="9770">
                  <c:v>622.45422311782795</c:v>
                </c:pt>
                <c:pt idx="9771">
                  <c:v>622.51793388785097</c:v>
                </c:pt>
                <c:pt idx="9772">
                  <c:v>622.58164465787297</c:v>
                </c:pt>
                <c:pt idx="9773">
                  <c:v>622.64535542789497</c:v>
                </c:pt>
                <c:pt idx="9774">
                  <c:v>622.70906619791799</c:v>
                </c:pt>
                <c:pt idx="9775">
                  <c:v>622.77277696793999</c:v>
                </c:pt>
                <c:pt idx="9776">
                  <c:v>622.83648773796199</c:v>
                </c:pt>
                <c:pt idx="9777">
                  <c:v>622.90019850798501</c:v>
                </c:pt>
                <c:pt idx="9778">
                  <c:v>622.96390927800701</c:v>
                </c:pt>
                <c:pt idx="9779">
                  <c:v>623.02762004802901</c:v>
                </c:pt>
                <c:pt idx="9780">
                  <c:v>623.09133081805203</c:v>
                </c:pt>
                <c:pt idx="9781">
                  <c:v>623.15504158807403</c:v>
                </c:pt>
                <c:pt idx="9782">
                  <c:v>623.21875235809603</c:v>
                </c:pt>
                <c:pt idx="9783">
                  <c:v>623.28246312811905</c:v>
                </c:pt>
                <c:pt idx="9784">
                  <c:v>623.34617389814105</c:v>
                </c:pt>
                <c:pt idx="9785">
                  <c:v>623.40988466816304</c:v>
                </c:pt>
                <c:pt idx="9786">
                  <c:v>623.47359543818595</c:v>
                </c:pt>
                <c:pt idx="9787">
                  <c:v>623.53730620820795</c:v>
                </c:pt>
                <c:pt idx="9788">
                  <c:v>623.60101697822995</c:v>
                </c:pt>
                <c:pt idx="9789">
                  <c:v>623.66472774825297</c:v>
                </c:pt>
                <c:pt idx="9790">
                  <c:v>623.72843851827497</c:v>
                </c:pt>
                <c:pt idx="9791">
                  <c:v>623.79214928829697</c:v>
                </c:pt>
                <c:pt idx="9792">
                  <c:v>623.85586005831999</c:v>
                </c:pt>
                <c:pt idx="9793">
                  <c:v>623.91957082834199</c:v>
                </c:pt>
                <c:pt idx="9794">
                  <c:v>623.98328159836399</c:v>
                </c:pt>
                <c:pt idx="9795">
                  <c:v>624.04699236838701</c:v>
                </c:pt>
                <c:pt idx="9796">
                  <c:v>624.11070313840901</c:v>
                </c:pt>
                <c:pt idx="9797">
                  <c:v>624.17441390843203</c:v>
                </c:pt>
                <c:pt idx="9798">
                  <c:v>624.23812467845403</c:v>
                </c:pt>
                <c:pt idx="9799">
                  <c:v>624.30183544847603</c:v>
                </c:pt>
                <c:pt idx="9800">
                  <c:v>624.36554621849905</c:v>
                </c:pt>
                <c:pt idx="9801">
                  <c:v>624.42925698852105</c:v>
                </c:pt>
                <c:pt idx="9802">
                  <c:v>624.49296775854305</c:v>
                </c:pt>
                <c:pt idx="9803">
                  <c:v>624.55667852856595</c:v>
                </c:pt>
                <c:pt idx="9804">
                  <c:v>624.62038929858795</c:v>
                </c:pt>
                <c:pt idx="9805">
                  <c:v>624.68410006860995</c:v>
                </c:pt>
                <c:pt idx="9806">
                  <c:v>624.74781083863297</c:v>
                </c:pt>
                <c:pt idx="9807">
                  <c:v>624.81152160865497</c:v>
                </c:pt>
                <c:pt idx="9808">
                  <c:v>624.87523237867697</c:v>
                </c:pt>
                <c:pt idx="9809">
                  <c:v>624.93894314869999</c:v>
                </c:pt>
                <c:pt idx="9810">
                  <c:v>625.00265391872199</c:v>
                </c:pt>
                <c:pt idx="9811">
                  <c:v>625.06636468874399</c:v>
                </c:pt>
                <c:pt idx="9812">
                  <c:v>625.13007545876701</c:v>
                </c:pt>
                <c:pt idx="9813">
                  <c:v>625.19378622878901</c:v>
                </c:pt>
                <c:pt idx="9814">
                  <c:v>625.25749699881101</c:v>
                </c:pt>
                <c:pt idx="9815">
                  <c:v>625.32120776883403</c:v>
                </c:pt>
                <c:pt idx="9816">
                  <c:v>625.38491853885603</c:v>
                </c:pt>
                <c:pt idx="9817">
                  <c:v>625.44862930887803</c:v>
                </c:pt>
                <c:pt idx="9818">
                  <c:v>625.51234007890105</c:v>
                </c:pt>
                <c:pt idx="9819">
                  <c:v>625.57605084892305</c:v>
                </c:pt>
                <c:pt idx="9820">
                  <c:v>625.63976161894504</c:v>
                </c:pt>
                <c:pt idx="9821">
                  <c:v>625.70347238896795</c:v>
                </c:pt>
                <c:pt idx="9822">
                  <c:v>625.76718315898995</c:v>
                </c:pt>
                <c:pt idx="9823">
                  <c:v>625.83089392901195</c:v>
                </c:pt>
                <c:pt idx="9824">
                  <c:v>625.89460469903497</c:v>
                </c:pt>
                <c:pt idx="9825">
                  <c:v>625.95831546905697</c:v>
                </c:pt>
                <c:pt idx="9826">
                  <c:v>626.02202623907897</c:v>
                </c:pt>
                <c:pt idx="9827">
                  <c:v>626.08573700910199</c:v>
                </c:pt>
                <c:pt idx="9828">
                  <c:v>626.14944777912399</c:v>
                </c:pt>
                <c:pt idx="9829">
                  <c:v>626.21315854914599</c:v>
                </c:pt>
                <c:pt idx="9830">
                  <c:v>626.27686931916901</c:v>
                </c:pt>
                <c:pt idx="9831">
                  <c:v>626.34058008919101</c:v>
                </c:pt>
                <c:pt idx="9832">
                  <c:v>626.40429085921301</c:v>
                </c:pt>
                <c:pt idx="9833">
                  <c:v>626.46800162923603</c:v>
                </c:pt>
                <c:pt idx="9834">
                  <c:v>626.53171239925803</c:v>
                </c:pt>
                <c:pt idx="9835">
                  <c:v>626.59542316928002</c:v>
                </c:pt>
                <c:pt idx="9836">
                  <c:v>626.65913393930305</c:v>
                </c:pt>
                <c:pt idx="9837">
                  <c:v>626.72284470932505</c:v>
                </c:pt>
                <c:pt idx="9838">
                  <c:v>626.78655547934704</c:v>
                </c:pt>
                <c:pt idx="9839">
                  <c:v>626.85026624936995</c:v>
                </c:pt>
                <c:pt idx="9840">
                  <c:v>626.91397701939195</c:v>
                </c:pt>
                <c:pt idx="9841">
                  <c:v>626.97768778941395</c:v>
                </c:pt>
                <c:pt idx="9842">
                  <c:v>627.04139855943697</c:v>
                </c:pt>
                <c:pt idx="9843">
                  <c:v>627.10510932945897</c:v>
                </c:pt>
                <c:pt idx="9844">
                  <c:v>627.16882009948097</c:v>
                </c:pt>
                <c:pt idx="9845">
                  <c:v>627.23253086950399</c:v>
                </c:pt>
                <c:pt idx="9846">
                  <c:v>627.29624163952599</c:v>
                </c:pt>
                <c:pt idx="9847">
                  <c:v>627.35995240954799</c:v>
                </c:pt>
                <c:pt idx="9848">
                  <c:v>627.42366317957101</c:v>
                </c:pt>
                <c:pt idx="9849">
                  <c:v>627.48737394959301</c:v>
                </c:pt>
                <c:pt idx="9850">
                  <c:v>627.55108471961603</c:v>
                </c:pt>
                <c:pt idx="9851">
                  <c:v>627.61479548963803</c:v>
                </c:pt>
                <c:pt idx="9852">
                  <c:v>627.67850625966003</c:v>
                </c:pt>
                <c:pt idx="9853">
                  <c:v>627.74221702968305</c:v>
                </c:pt>
                <c:pt idx="9854">
                  <c:v>627.80592779970505</c:v>
                </c:pt>
                <c:pt idx="9855">
                  <c:v>627.86963856972704</c:v>
                </c:pt>
                <c:pt idx="9856">
                  <c:v>627.93334933974995</c:v>
                </c:pt>
                <c:pt idx="9857">
                  <c:v>627.99706010977195</c:v>
                </c:pt>
                <c:pt idx="9858">
                  <c:v>628.06077087979395</c:v>
                </c:pt>
                <c:pt idx="9859">
                  <c:v>628.12448164981697</c:v>
                </c:pt>
                <c:pt idx="9860">
                  <c:v>628.18819241983897</c:v>
                </c:pt>
                <c:pt idx="9861">
                  <c:v>628.25190318986097</c:v>
                </c:pt>
                <c:pt idx="9862">
                  <c:v>628.31561395988399</c:v>
                </c:pt>
                <c:pt idx="9863">
                  <c:v>628.37932472990599</c:v>
                </c:pt>
                <c:pt idx="9864">
                  <c:v>628.44303549992799</c:v>
                </c:pt>
                <c:pt idx="9865">
                  <c:v>628.50674626995101</c:v>
                </c:pt>
                <c:pt idx="9866">
                  <c:v>628.57045703997301</c:v>
                </c:pt>
                <c:pt idx="9867">
                  <c:v>628.63416780999501</c:v>
                </c:pt>
                <c:pt idx="9868">
                  <c:v>628.69787858001803</c:v>
                </c:pt>
                <c:pt idx="9869">
                  <c:v>628.76158935004003</c:v>
                </c:pt>
                <c:pt idx="9870">
                  <c:v>628.82530012006202</c:v>
                </c:pt>
                <c:pt idx="9871">
                  <c:v>628.88901089008505</c:v>
                </c:pt>
                <c:pt idx="9872">
                  <c:v>628.95272166010704</c:v>
                </c:pt>
                <c:pt idx="9873">
                  <c:v>629.01643243012904</c:v>
                </c:pt>
                <c:pt idx="9874">
                  <c:v>629.08014320015195</c:v>
                </c:pt>
                <c:pt idx="9875">
                  <c:v>629.14385397017395</c:v>
                </c:pt>
                <c:pt idx="9876">
                  <c:v>629.20756474019595</c:v>
                </c:pt>
                <c:pt idx="9877">
                  <c:v>629.27127551021897</c:v>
                </c:pt>
                <c:pt idx="9878">
                  <c:v>629.33498628024097</c:v>
                </c:pt>
                <c:pt idx="9879">
                  <c:v>629.39869705026297</c:v>
                </c:pt>
                <c:pt idx="9880">
                  <c:v>629.46240782028599</c:v>
                </c:pt>
                <c:pt idx="9881">
                  <c:v>629.52611859030799</c:v>
                </c:pt>
                <c:pt idx="9882">
                  <c:v>629.58982936032999</c:v>
                </c:pt>
                <c:pt idx="9883">
                  <c:v>629.65354013035301</c:v>
                </c:pt>
                <c:pt idx="9884">
                  <c:v>629.71725090037501</c:v>
                </c:pt>
                <c:pt idx="9885">
                  <c:v>629.78096167039701</c:v>
                </c:pt>
                <c:pt idx="9886">
                  <c:v>629.84467244042003</c:v>
                </c:pt>
                <c:pt idx="9887">
                  <c:v>629.90838321044203</c:v>
                </c:pt>
                <c:pt idx="9888">
                  <c:v>629.97209398046402</c:v>
                </c:pt>
                <c:pt idx="9889">
                  <c:v>630.03580475048705</c:v>
                </c:pt>
                <c:pt idx="9890">
                  <c:v>630.09951552050904</c:v>
                </c:pt>
                <c:pt idx="9891">
                  <c:v>630.16322629053104</c:v>
                </c:pt>
                <c:pt idx="9892">
                  <c:v>630.22693706055395</c:v>
                </c:pt>
                <c:pt idx="9893">
                  <c:v>630.29064783057595</c:v>
                </c:pt>
                <c:pt idx="9894">
                  <c:v>630.35435860059795</c:v>
                </c:pt>
                <c:pt idx="9895">
                  <c:v>630.41806937062097</c:v>
                </c:pt>
                <c:pt idx="9896">
                  <c:v>630.48178014064297</c:v>
                </c:pt>
                <c:pt idx="9897">
                  <c:v>630.54549091066497</c:v>
                </c:pt>
                <c:pt idx="9898">
                  <c:v>630.60920168068799</c:v>
                </c:pt>
                <c:pt idx="9899">
                  <c:v>630.67291245070999</c:v>
                </c:pt>
                <c:pt idx="9900">
                  <c:v>630.73662322073199</c:v>
                </c:pt>
                <c:pt idx="9901">
                  <c:v>630.80033399075501</c:v>
                </c:pt>
                <c:pt idx="9902">
                  <c:v>630.86404476077701</c:v>
                </c:pt>
                <c:pt idx="9903">
                  <c:v>630.92775553080003</c:v>
                </c:pt>
                <c:pt idx="9904">
                  <c:v>630.99146630082203</c:v>
                </c:pt>
                <c:pt idx="9905">
                  <c:v>631.05517707084402</c:v>
                </c:pt>
                <c:pt idx="9906">
                  <c:v>631.11888784086705</c:v>
                </c:pt>
                <c:pt idx="9907">
                  <c:v>631.18259861088904</c:v>
                </c:pt>
                <c:pt idx="9908">
                  <c:v>631.24630938091104</c:v>
                </c:pt>
                <c:pt idx="9909">
                  <c:v>631.31002015093395</c:v>
                </c:pt>
                <c:pt idx="9910">
                  <c:v>631.37373092095595</c:v>
                </c:pt>
                <c:pt idx="9911">
                  <c:v>631.43744169097795</c:v>
                </c:pt>
                <c:pt idx="9912">
                  <c:v>631.50115246100097</c:v>
                </c:pt>
                <c:pt idx="9913">
                  <c:v>631.56486323102297</c:v>
                </c:pt>
                <c:pt idx="9914">
                  <c:v>631.62857400104497</c:v>
                </c:pt>
                <c:pt idx="9915">
                  <c:v>631.69228477106799</c:v>
                </c:pt>
                <c:pt idx="9916">
                  <c:v>631.75599554108999</c:v>
                </c:pt>
                <c:pt idx="9917">
                  <c:v>631.81970631111199</c:v>
                </c:pt>
                <c:pt idx="9918">
                  <c:v>631.88341708113501</c:v>
                </c:pt>
                <c:pt idx="9919">
                  <c:v>631.94712785115701</c:v>
                </c:pt>
                <c:pt idx="9920">
                  <c:v>632.010838621179</c:v>
                </c:pt>
                <c:pt idx="9921">
                  <c:v>632.07454939120203</c:v>
                </c:pt>
                <c:pt idx="9922">
                  <c:v>632.13826016122403</c:v>
                </c:pt>
                <c:pt idx="9923">
                  <c:v>632.20197093124602</c:v>
                </c:pt>
                <c:pt idx="9924">
                  <c:v>632.26568170126905</c:v>
                </c:pt>
                <c:pt idx="9925">
                  <c:v>632.32939247129104</c:v>
                </c:pt>
                <c:pt idx="9926">
                  <c:v>632.39310324131304</c:v>
                </c:pt>
                <c:pt idx="9927">
                  <c:v>632.45681401133595</c:v>
                </c:pt>
                <c:pt idx="9928">
                  <c:v>632.52052478135795</c:v>
                </c:pt>
                <c:pt idx="9929">
                  <c:v>632.58423555137995</c:v>
                </c:pt>
                <c:pt idx="9930">
                  <c:v>632.64794632140297</c:v>
                </c:pt>
                <c:pt idx="9931">
                  <c:v>632.71165709142497</c:v>
                </c:pt>
                <c:pt idx="9932">
                  <c:v>632.77536786144697</c:v>
                </c:pt>
                <c:pt idx="9933">
                  <c:v>632.83907863146999</c:v>
                </c:pt>
                <c:pt idx="9934">
                  <c:v>632.90278940149199</c:v>
                </c:pt>
                <c:pt idx="9935">
                  <c:v>632.96650017151399</c:v>
                </c:pt>
                <c:pt idx="9936">
                  <c:v>633.03021094153701</c:v>
                </c:pt>
                <c:pt idx="9937">
                  <c:v>633.09392171155901</c:v>
                </c:pt>
                <c:pt idx="9938">
                  <c:v>633.157632481581</c:v>
                </c:pt>
                <c:pt idx="9939">
                  <c:v>633.22134325160403</c:v>
                </c:pt>
                <c:pt idx="9940">
                  <c:v>633.28505402162602</c:v>
                </c:pt>
                <c:pt idx="9941">
                  <c:v>633.34876479164802</c:v>
                </c:pt>
                <c:pt idx="9942">
                  <c:v>633.41247556167104</c:v>
                </c:pt>
                <c:pt idx="9943">
                  <c:v>633.47618633169304</c:v>
                </c:pt>
                <c:pt idx="9944">
                  <c:v>633.53989710171504</c:v>
                </c:pt>
                <c:pt idx="9945">
                  <c:v>633.60360787173795</c:v>
                </c:pt>
                <c:pt idx="9946">
                  <c:v>633.66731864175995</c:v>
                </c:pt>
                <c:pt idx="9947">
                  <c:v>633.73102941178195</c:v>
                </c:pt>
                <c:pt idx="9948">
                  <c:v>633.79474018180497</c:v>
                </c:pt>
                <c:pt idx="9949">
                  <c:v>633.85845095182697</c:v>
                </c:pt>
                <c:pt idx="9950">
                  <c:v>633.92216172184897</c:v>
                </c:pt>
                <c:pt idx="9951">
                  <c:v>633.98587249187199</c:v>
                </c:pt>
                <c:pt idx="9952">
                  <c:v>634.04958326189399</c:v>
                </c:pt>
                <c:pt idx="9953">
                  <c:v>634.11329403191598</c:v>
                </c:pt>
                <c:pt idx="9954">
                  <c:v>634.17700480193901</c:v>
                </c:pt>
                <c:pt idx="9955">
                  <c:v>634.240715571961</c:v>
                </c:pt>
                <c:pt idx="9956">
                  <c:v>634.30442634198403</c:v>
                </c:pt>
                <c:pt idx="9957">
                  <c:v>634.36813711200602</c:v>
                </c:pt>
                <c:pt idx="9958">
                  <c:v>634.43184788202802</c:v>
                </c:pt>
                <c:pt idx="9959">
                  <c:v>634.49555865205105</c:v>
                </c:pt>
                <c:pt idx="9960">
                  <c:v>634.55926942207304</c:v>
                </c:pt>
                <c:pt idx="9961">
                  <c:v>634.62298019209504</c:v>
                </c:pt>
                <c:pt idx="9962">
                  <c:v>634.68669096211795</c:v>
                </c:pt>
                <c:pt idx="9963">
                  <c:v>634.75040173213995</c:v>
                </c:pt>
                <c:pt idx="9964">
                  <c:v>634.81411250216195</c:v>
                </c:pt>
                <c:pt idx="9965">
                  <c:v>634.87782327218497</c:v>
                </c:pt>
                <c:pt idx="9966">
                  <c:v>634.94153404220697</c:v>
                </c:pt>
                <c:pt idx="9967">
                  <c:v>635.00524481222897</c:v>
                </c:pt>
                <c:pt idx="9968">
                  <c:v>635.06895558225199</c:v>
                </c:pt>
                <c:pt idx="9969">
                  <c:v>635.13266635227399</c:v>
                </c:pt>
                <c:pt idx="9970">
                  <c:v>635.19637712229598</c:v>
                </c:pt>
                <c:pt idx="9971">
                  <c:v>635.26008789231901</c:v>
                </c:pt>
                <c:pt idx="9972">
                  <c:v>635.32379866234101</c:v>
                </c:pt>
                <c:pt idx="9973">
                  <c:v>635.387509432363</c:v>
                </c:pt>
                <c:pt idx="9974">
                  <c:v>635.45122020238603</c:v>
                </c:pt>
                <c:pt idx="9975">
                  <c:v>635.51493097240802</c:v>
                </c:pt>
                <c:pt idx="9976">
                  <c:v>635.57864174243002</c:v>
                </c:pt>
                <c:pt idx="9977">
                  <c:v>635.64235251245304</c:v>
                </c:pt>
                <c:pt idx="9978">
                  <c:v>635.70606328247504</c:v>
                </c:pt>
                <c:pt idx="9979">
                  <c:v>635.76977405249704</c:v>
                </c:pt>
                <c:pt idx="9980">
                  <c:v>635.83348482251995</c:v>
                </c:pt>
                <c:pt idx="9981">
                  <c:v>635.89719559254195</c:v>
                </c:pt>
                <c:pt idx="9982">
                  <c:v>635.96090636256395</c:v>
                </c:pt>
                <c:pt idx="9983">
                  <c:v>636.02461713258697</c:v>
                </c:pt>
                <c:pt idx="9984">
                  <c:v>636.08832790260897</c:v>
                </c:pt>
                <c:pt idx="9985">
                  <c:v>636.15203867263097</c:v>
                </c:pt>
                <c:pt idx="9986">
                  <c:v>636.21574944265399</c:v>
                </c:pt>
                <c:pt idx="9987">
                  <c:v>636.27946021267599</c:v>
                </c:pt>
                <c:pt idx="9988">
                  <c:v>636.34317098269798</c:v>
                </c:pt>
                <c:pt idx="9989">
                  <c:v>636.40688175272101</c:v>
                </c:pt>
                <c:pt idx="9990">
                  <c:v>636.470592522743</c:v>
                </c:pt>
                <c:pt idx="9991">
                  <c:v>636.534303292765</c:v>
                </c:pt>
                <c:pt idx="9992">
                  <c:v>636.59801406278802</c:v>
                </c:pt>
                <c:pt idx="9993">
                  <c:v>636.66172483281002</c:v>
                </c:pt>
                <c:pt idx="9994">
                  <c:v>636.72543560283202</c:v>
                </c:pt>
                <c:pt idx="9995">
                  <c:v>636.78914637285504</c:v>
                </c:pt>
                <c:pt idx="9996">
                  <c:v>636.85285714287704</c:v>
                </c:pt>
                <c:pt idx="9997">
                  <c:v>636.91656791289904</c:v>
                </c:pt>
                <c:pt idx="9998">
                  <c:v>636.98027868292195</c:v>
                </c:pt>
                <c:pt idx="9999">
                  <c:v>637.04398945294395</c:v>
                </c:pt>
                <c:pt idx="10000">
                  <c:v>637.10770022296595</c:v>
                </c:pt>
                <c:pt idx="10001">
                  <c:v>637.17141099298897</c:v>
                </c:pt>
                <c:pt idx="10002">
                  <c:v>637.23512176301097</c:v>
                </c:pt>
                <c:pt idx="10003">
                  <c:v>637.29883253303296</c:v>
                </c:pt>
                <c:pt idx="10004">
                  <c:v>637.36254330305599</c:v>
                </c:pt>
                <c:pt idx="10005">
                  <c:v>637.42625407307798</c:v>
                </c:pt>
                <c:pt idx="10006">
                  <c:v>637.48996484309998</c:v>
                </c:pt>
                <c:pt idx="10007">
                  <c:v>637.553675613123</c:v>
                </c:pt>
                <c:pt idx="10008">
                  <c:v>637.617386383145</c:v>
                </c:pt>
                <c:pt idx="10009">
                  <c:v>637.68109715316803</c:v>
                </c:pt>
                <c:pt idx="10010">
                  <c:v>637.74480792319002</c:v>
                </c:pt>
                <c:pt idx="10011">
                  <c:v>637.80851869321202</c:v>
                </c:pt>
                <c:pt idx="10012">
                  <c:v>637.87222946323504</c:v>
                </c:pt>
                <c:pt idx="10013">
                  <c:v>637.93594023325704</c:v>
                </c:pt>
                <c:pt idx="10014">
                  <c:v>637.99965100327904</c:v>
                </c:pt>
                <c:pt idx="10015">
                  <c:v>638.06336177330195</c:v>
                </c:pt>
                <c:pt idx="10016">
                  <c:v>638.12707254332395</c:v>
                </c:pt>
                <c:pt idx="10017">
                  <c:v>638.19078331334595</c:v>
                </c:pt>
                <c:pt idx="10018">
                  <c:v>638.25449408336897</c:v>
                </c:pt>
                <c:pt idx="10019">
                  <c:v>638.31820485339097</c:v>
                </c:pt>
                <c:pt idx="10020">
                  <c:v>638.38191562341297</c:v>
                </c:pt>
                <c:pt idx="10021">
                  <c:v>638.44562639343599</c:v>
                </c:pt>
                <c:pt idx="10022">
                  <c:v>638.50933716345799</c:v>
                </c:pt>
                <c:pt idx="10023">
                  <c:v>638.57304793347998</c:v>
                </c:pt>
                <c:pt idx="10024">
                  <c:v>638.63675870350301</c:v>
                </c:pt>
                <c:pt idx="10025">
                  <c:v>638.700469473525</c:v>
                </c:pt>
                <c:pt idx="10026">
                  <c:v>638.764180243547</c:v>
                </c:pt>
                <c:pt idx="10027">
                  <c:v>638.82789101357002</c:v>
                </c:pt>
                <c:pt idx="10028">
                  <c:v>638.89160178359202</c:v>
                </c:pt>
                <c:pt idx="10029">
                  <c:v>638.95531255361402</c:v>
                </c:pt>
                <c:pt idx="10030">
                  <c:v>639.01902332363704</c:v>
                </c:pt>
                <c:pt idx="10031">
                  <c:v>639.08273409365904</c:v>
                </c:pt>
                <c:pt idx="10032">
                  <c:v>639.14644486368104</c:v>
                </c:pt>
                <c:pt idx="10033">
                  <c:v>639.21015563370395</c:v>
                </c:pt>
                <c:pt idx="10034">
                  <c:v>639.27386640372595</c:v>
                </c:pt>
                <c:pt idx="10035">
                  <c:v>639.33757717374795</c:v>
                </c:pt>
                <c:pt idx="10036">
                  <c:v>639.40128794377097</c:v>
                </c:pt>
                <c:pt idx="10037">
                  <c:v>639.46499871379297</c:v>
                </c:pt>
                <c:pt idx="10038">
                  <c:v>639.52870948381496</c:v>
                </c:pt>
                <c:pt idx="10039">
                  <c:v>639.59242025383799</c:v>
                </c:pt>
                <c:pt idx="10040">
                  <c:v>639.65613102385998</c:v>
                </c:pt>
                <c:pt idx="10041">
                  <c:v>639.71984179388198</c:v>
                </c:pt>
                <c:pt idx="10042">
                  <c:v>639.783552563905</c:v>
                </c:pt>
                <c:pt idx="10043">
                  <c:v>639.847263333927</c:v>
                </c:pt>
                <c:pt idx="10044">
                  <c:v>639.910974103949</c:v>
                </c:pt>
                <c:pt idx="10045">
                  <c:v>639.97468487397202</c:v>
                </c:pt>
                <c:pt idx="10046">
                  <c:v>640.03839564399402</c:v>
                </c:pt>
                <c:pt idx="10047">
                  <c:v>640.10210641401602</c:v>
                </c:pt>
                <c:pt idx="10048">
                  <c:v>640.16581718403904</c:v>
                </c:pt>
                <c:pt idx="10049">
                  <c:v>640.22952795406104</c:v>
                </c:pt>
                <c:pt idx="10050">
                  <c:v>640.29323872408304</c:v>
                </c:pt>
                <c:pt idx="10051">
                  <c:v>640.35694949410595</c:v>
                </c:pt>
                <c:pt idx="10052">
                  <c:v>640.42066026412795</c:v>
                </c:pt>
                <c:pt idx="10053">
                  <c:v>640.48437103414994</c:v>
                </c:pt>
                <c:pt idx="10054">
                  <c:v>640.54808180417297</c:v>
                </c:pt>
                <c:pt idx="10055">
                  <c:v>640.61179257419496</c:v>
                </c:pt>
                <c:pt idx="10056">
                  <c:v>640.67550334421696</c:v>
                </c:pt>
                <c:pt idx="10057">
                  <c:v>640.73921411423999</c:v>
                </c:pt>
                <c:pt idx="10058">
                  <c:v>640.80292488426198</c:v>
                </c:pt>
                <c:pt idx="10059">
                  <c:v>640.86663565428398</c:v>
                </c:pt>
                <c:pt idx="10060">
                  <c:v>640.930346424307</c:v>
                </c:pt>
                <c:pt idx="10061">
                  <c:v>640.994057194329</c:v>
                </c:pt>
                <c:pt idx="10062">
                  <c:v>641.05776796435202</c:v>
                </c:pt>
                <c:pt idx="10063">
                  <c:v>641.12147873437402</c:v>
                </c:pt>
                <c:pt idx="10064">
                  <c:v>641.18518950439602</c:v>
                </c:pt>
                <c:pt idx="10065">
                  <c:v>641.24890027441904</c:v>
                </c:pt>
                <c:pt idx="10066">
                  <c:v>641.31261104444104</c:v>
                </c:pt>
                <c:pt idx="10067">
                  <c:v>641.37632181446304</c:v>
                </c:pt>
                <c:pt idx="10068">
                  <c:v>641.44003258448595</c:v>
                </c:pt>
                <c:pt idx="10069">
                  <c:v>641.50374335450795</c:v>
                </c:pt>
                <c:pt idx="10070">
                  <c:v>641.56745412452995</c:v>
                </c:pt>
                <c:pt idx="10071">
                  <c:v>641.63116489455297</c:v>
                </c:pt>
                <c:pt idx="10072">
                  <c:v>641.69487566457497</c:v>
                </c:pt>
                <c:pt idx="10073">
                  <c:v>641.75858643459696</c:v>
                </c:pt>
                <c:pt idx="10074">
                  <c:v>641.82229720461999</c:v>
                </c:pt>
                <c:pt idx="10075">
                  <c:v>641.88600797464198</c:v>
                </c:pt>
                <c:pt idx="10076">
                  <c:v>641.94971874466398</c:v>
                </c:pt>
                <c:pt idx="10077">
                  <c:v>642.013429514687</c:v>
                </c:pt>
                <c:pt idx="10078">
                  <c:v>642.077140284709</c:v>
                </c:pt>
                <c:pt idx="10079">
                  <c:v>642.140851054731</c:v>
                </c:pt>
                <c:pt idx="10080">
                  <c:v>642.20456182475402</c:v>
                </c:pt>
                <c:pt idx="10081">
                  <c:v>642.26827259477602</c:v>
                </c:pt>
                <c:pt idx="10082">
                  <c:v>642.33198336479802</c:v>
                </c:pt>
                <c:pt idx="10083">
                  <c:v>642.39569413482104</c:v>
                </c:pt>
                <c:pt idx="10084">
                  <c:v>642.45940490484304</c:v>
                </c:pt>
                <c:pt idx="10085">
                  <c:v>642.52311567486504</c:v>
                </c:pt>
                <c:pt idx="10086">
                  <c:v>642.58682644488795</c:v>
                </c:pt>
                <c:pt idx="10087">
                  <c:v>642.65053721490995</c:v>
                </c:pt>
                <c:pt idx="10088">
                  <c:v>642.71424798493194</c:v>
                </c:pt>
                <c:pt idx="10089">
                  <c:v>642.77795875495497</c:v>
                </c:pt>
                <c:pt idx="10090">
                  <c:v>642.84166952497696</c:v>
                </c:pt>
                <c:pt idx="10091">
                  <c:v>642.90538029499896</c:v>
                </c:pt>
                <c:pt idx="10092">
                  <c:v>642.96909106502198</c:v>
                </c:pt>
                <c:pt idx="10093">
                  <c:v>643.03280183504398</c:v>
                </c:pt>
                <c:pt idx="10094">
                  <c:v>643.09651260506598</c:v>
                </c:pt>
                <c:pt idx="10095">
                  <c:v>643.160223375089</c:v>
                </c:pt>
                <c:pt idx="10096">
                  <c:v>643.223934145111</c:v>
                </c:pt>
                <c:pt idx="10097">
                  <c:v>643.287644915133</c:v>
                </c:pt>
                <c:pt idx="10098">
                  <c:v>643.35135568515602</c:v>
                </c:pt>
                <c:pt idx="10099">
                  <c:v>643.41506645517802</c:v>
                </c:pt>
                <c:pt idx="10100">
                  <c:v>643.47877722520002</c:v>
                </c:pt>
                <c:pt idx="10101">
                  <c:v>643.54248799522304</c:v>
                </c:pt>
                <c:pt idx="10102">
                  <c:v>643.60619876524504</c:v>
                </c:pt>
                <c:pt idx="10103">
                  <c:v>643.66990953526704</c:v>
                </c:pt>
                <c:pt idx="10104">
                  <c:v>643.73362030528995</c:v>
                </c:pt>
                <c:pt idx="10105">
                  <c:v>643.79733107531194</c:v>
                </c:pt>
                <c:pt idx="10106">
                  <c:v>643.86104184533394</c:v>
                </c:pt>
                <c:pt idx="10107">
                  <c:v>643.92475261535697</c:v>
                </c:pt>
                <c:pt idx="10108">
                  <c:v>643.98846338537896</c:v>
                </c:pt>
                <c:pt idx="10109">
                  <c:v>644.05217415540096</c:v>
                </c:pt>
                <c:pt idx="10110">
                  <c:v>644.11588492542398</c:v>
                </c:pt>
                <c:pt idx="10111">
                  <c:v>644.17959569544598</c:v>
                </c:pt>
                <c:pt idx="10112">
                  <c:v>644.24330646546798</c:v>
                </c:pt>
                <c:pt idx="10113">
                  <c:v>644.307017235491</c:v>
                </c:pt>
                <c:pt idx="10114">
                  <c:v>644.370728005513</c:v>
                </c:pt>
                <c:pt idx="10115">
                  <c:v>644.43443877553602</c:v>
                </c:pt>
                <c:pt idx="10116">
                  <c:v>644.49814954555802</c:v>
                </c:pt>
                <c:pt idx="10117">
                  <c:v>644.56186031558002</c:v>
                </c:pt>
                <c:pt idx="10118">
                  <c:v>644.62557108560304</c:v>
                </c:pt>
                <c:pt idx="10119">
                  <c:v>644.68928185562504</c:v>
                </c:pt>
                <c:pt idx="10120">
                  <c:v>644.75299262564704</c:v>
                </c:pt>
                <c:pt idx="10121">
                  <c:v>644.81670339566995</c:v>
                </c:pt>
                <c:pt idx="10122">
                  <c:v>644.88041416569195</c:v>
                </c:pt>
                <c:pt idx="10123">
                  <c:v>644.94412493571394</c:v>
                </c:pt>
                <c:pt idx="10124">
                  <c:v>645.00783570573697</c:v>
                </c:pt>
                <c:pt idx="10125">
                  <c:v>645.07154647575896</c:v>
                </c:pt>
                <c:pt idx="10126">
                  <c:v>645.13525724578096</c:v>
                </c:pt>
                <c:pt idx="10127">
                  <c:v>645.19896801580398</c:v>
                </c:pt>
                <c:pt idx="10128">
                  <c:v>645.26267878582598</c:v>
                </c:pt>
                <c:pt idx="10129">
                  <c:v>645.32638955584798</c:v>
                </c:pt>
                <c:pt idx="10130">
                  <c:v>645.390100325871</c:v>
                </c:pt>
                <c:pt idx="10131">
                  <c:v>645.453811095893</c:v>
                </c:pt>
                <c:pt idx="10132">
                  <c:v>645.517521865915</c:v>
                </c:pt>
                <c:pt idx="10133">
                  <c:v>645.58123263593802</c:v>
                </c:pt>
                <c:pt idx="10134">
                  <c:v>645.64494340596002</c:v>
                </c:pt>
                <c:pt idx="10135">
                  <c:v>645.70865417598202</c:v>
                </c:pt>
                <c:pt idx="10136">
                  <c:v>645.77236494600504</c:v>
                </c:pt>
                <c:pt idx="10137">
                  <c:v>645.83607571602704</c:v>
                </c:pt>
                <c:pt idx="10138">
                  <c:v>645.89978648604904</c:v>
                </c:pt>
                <c:pt idx="10139">
                  <c:v>645.96349725607195</c:v>
                </c:pt>
                <c:pt idx="10140">
                  <c:v>646.02720802609394</c:v>
                </c:pt>
                <c:pt idx="10141">
                  <c:v>646.09091879611594</c:v>
                </c:pt>
                <c:pt idx="10142">
                  <c:v>646.15462956613896</c:v>
                </c:pt>
                <c:pt idx="10143">
                  <c:v>646.21834033616096</c:v>
                </c:pt>
                <c:pt idx="10144">
                  <c:v>646.28205110618296</c:v>
                </c:pt>
                <c:pt idx="10145">
                  <c:v>646.34576187620598</c:v>
                </c:pt>
                <c:pt idx="10146">
                  <c:v>646.40947264622798</c:v>
                </c:pt>
                <c:pt idx="10147">
                  <c:v>646.47318341624998</c:v>
                </c:pt>
                <c:pt idx="10148">
                  <c:v>646.536894186273</c:v>
                </c:pt>
                <c:pt idx="10149">
                  <c:v>646.600604956295</c:v>
                </c:pt>
                <c:pt idx="10150">
                  <c:v>646.664315726317</c:v>
                </c:pt>
                <c:pt idx="10151">
                  <c:v>646.72802649634002</c:v>
                </c:pt>
                <c:pt idx="10152">
                  <c:v>646.79173726636202</c:v>
                </c:pt>
                <c:pt idx="10153">
                  <c:v>646.85544803638402</c:v>
                </c:pt>
                <c:pt idx="10154">
                  <c:v>646.91915880640704</c:v>
                </c:pt>
                <c:pt idx="10155">
                  <c:v>646.98286957642904</c:v>
                </c:pt>
                <c:pt idx="10156">
                  <c:v>647.04658034645104</c:v>
                </c:pt>
                <c:pt idx="10157">
                  <c:v>647.11029111647395</c:v>
                </c:pt>
                <c:pt idx="10158">
                  <c:v>647.17400188649594</c:v>
                </c:pt>
                <c:pt idx="10159">
                  <c:v>647.23771265651806</c:v>
                </c:pt>
                <c:pt idx="10160">
                  <c:v>647.30142342654096</c:v>
                </c:pt>
                <c:pt idx="10161">
                  <c:v>647.36513419656296</c:v>
                </c:pt>
                <c:pt idx="10162">
                  <c:v>647.42884496658496</c:v>
                </c:pt>
                <c:pt idx="10163">
                  <c:v>647.49255573660798</c:v>
                </c:pt>
                <c:pt idx="10164">
                  <c:v>647.55626650662998</c:v>
                </c:pt>
                <c:pt idx="10165">
                  <c:v>647.61997727665198</c:v>
                </c:pt>
                <c:pt idx="10166">
                  <c:v>647.683688046675</c:v>
                </c:pt>
                <c:pt idx="10167">
                  <c:v>647.747398816697</c:v>
                </c:pt>
                <c:pt idx="10168">
                  <c:v>647.81110958672002</c:v>
                </c:pt>
                <c:pt idx="10169">
                  <c:v>647.87482035674202</c:v>
                </c:pt>
                <c:pt idx="10170">
                  <c:v>647.93853112676402</c:v>
                </c:pt>
                <c:pt idx="10171">
                  <c:v>648.00224189678704</c:v>
                </c:pt>
                <c:pt idx="10172">
                  <c:v>648.06595266680904</c:v>
                </c:pt>
                <c:pt idx="10173">
                  <c:v>648.12966343683104</c:v>
                </c:pt>
                <c:pt idx="10174">
                  <c:v>648.19337420685395</c:v>
                </c:pt>
                <c:pt idx="10175">
                  <c:v>648.25708497687594</c:v>
                </c:pt>
                <c:pt idx="10176">
                  <c:v>648.32079574689806</c:v>
                </c:pt>
                <c:pt idx="10177">
                  <c:v>648.38450651692096</c:v>
                </c:pt>
                <c:pt idx="10178">
                  <c:v>648.44821728694296</c:v>
                </c:pt>
                <c:pt idx="10179">
                  <c:v>648.51192805696496</c:v>
                </c:pt>
                <c:pt idx="10180">
                  <c:v>648.57563882698798</c:v>
                </c:pt>
                <c:pt idx="10181">
                  <c:v>648.63934959700998</c:v>
                </c:pt>
                <c:pt idx="10182">
                  <c:v>648.70306036703198</c:v>
                </c:pt>
                <c:pt idx="10183">
                  <c:v>648.766771137055</c:v>
                </c:pt>
                <c:pt idx="10184">
                  <c:v>648.830481907077</c:v>
                </c:pt>
                <c:pt idx="10185">
                  <c:v>648.894192677099</c:v>
                </c:pt>
                <c:pt idx="10186">
                  <c:v>648.95790344712202</c:v>
                </c:pt>
                <c:pt idx="10187">
                  <c:v>649.02161421714402</c:v>
                </c:pt>
                <c:pt idx="10188">
                  <c:v>649.08532498716602</c:v>
                </c:pt>
                <c:pt idx="10189">
                  <c:v>649.14903575718904</c:v>
                </c:pt>
                <c:pt idx="10190">
                  <c:v>649.21274652721104</c:v>
                </c:pt>
                <c:pt idx="10191">
                  <c:v>649.27645729723304</c:v>
                </c:pt>
                <c:pt idx="10192">
                  <c:v>649.34016806725595</c:v>
                </c:pt>
                <c:pt idx="10193">
                  <c:v>649.40387883727794</c:v>
                </c:pt>
                <c:pt idx="10194">
                  <c:v>649.46758960730006</c:v>
                </c:pt>
                <c:pt idx="10195">
                  <c:v>649.53130037732296</c:v>
                </c:pt>
                <c:pt idx="10196">
                  <c:v>649.59501114734496</c:v>
                </c:pt>
                <c:pt idx="10197">
                  <c:v>649.65872191736696</c:v>
                </c:pt>
                <c:pt idx="10198">
                  <c:v>649.72243268738998</c:v>
                </c:pt>
                <c:pt idx="10199">
                  <c:v>649.78614345741198</c:v>
                </c:pt>
                <c:pt idx="10200">
                  <c:v>649.84985422743398</c:v>
                </c:pt>
                <c:pt idx="10201">
                  <c:v>649.913564997457</c:v>
                </c:pt>
                <c:pt idx="10202">
                  <c:v>649.977275767479</c:v>
                </c:pt>
                <c:pt idx="10203">
                  <c:v>650.040986537501</c:v>
                </c:pt>
                <c:pt idx="10204">
                  <c:v>650.10469730752402</c:v>
                </c:pt>
                <c:pt idx="10205">
                  <c:v>650.16840807754602</c:v>
                </c:pt>
                <c:pt idx="10206">
                  <c:v>650.23211884756802</c:v>
                </c:pt>
                <c:pt idx="10207">
                  <c:v>650.29582961759104</c:v>
                </c:pt>
                <c:pt idx="10208">
                  <c:v>650.35954038761304</c:v>
                </c:pt>
                <c:pt idx="10209">
                  <c:v>650.42325115763504</c:v>
                </c:pt>
                <c:pt idx="10210">
                  <c:v>650.48696192765794</c:v>
                </c:pt>
                <c:pt idx="10211">
                  <c:v>650.55067269768006</c:v>
                </c:pt>
                <c:pt idx="10212">
                  <c:v>650.61438346770205</c:v>
                </c:pt>
                <c:pt idx="10213">
                  <c:v>650.67809423772496</c:v>
                </c:pt>
                <c:pt idx="10214">
                  <c:v>650.74180500774696</c:v>
                </c:pt>
                <c:pt idx="10215">
                  <c:v>650.80551577776896</c:v>
                </c:pt>
                <c:pt idx="10216">
                  <c:v>650.86922654779198</c:v>
                </c:pt>
                <c:pt idx="10217">
                  <c:v>650.93293731781398</c:v>
                </c:pt>
                <c:pt idx="10218">
                  <c:v>650.99664808783598</c:v>
                </c:pt>
                <c:pt idx="10219">
                  <c:v>651.060358857859</c:v>
                </c:pt>
                <c:pt idx="10220">
                  <c:v>651.124069627881</c:v>
                </c:pt>
                <c:pt idx="10221">
                  <c:v>651.18778039790402</c:v>
                </c:pt>
                <c:pt idx="10222">
                  <c:v>651.25149116792602</c:v>
                </c:pt>
                <c:pt idx="10223">
                  <c:v>651.31520193794802</c:v>
                </c:pt>
                <c:pt idx="10224">
                  <c:v>651.37891270797104</c:v>
                </c:pt>
                <c:pt idx="10225">
                  <c:v>651.44262347799304</c:v>
                </c:pt>
                <c:pt idx="10226">
                  <c:v>651.50633424801504</c:v>
                </c:pt>
                <c:pt idx="10227">
                  <c:v>651.57004501803794</c:v>
                </c:pt>
                <c:pt idx="10228">
                  <c:v>651.63375578805994</c:v>
                </c:pt>
                <c:pt idx="10229">
                  <c:v>651.69746655808206</c:v>
                </c:pt>
                <c:pt idx="10230">
                  <c:v>651.76117732810496</c:v>
                </c:pt>
                <c:pt idx="10231">
                  <c:v>651.82488809812696</c:v>
                </c:pt>
                <c:pt idx="10232">
                  <c:v>651.88859886814896</c:v>
                </c:pt>
                <c:pt idx="10233">
                  <c:v>651.95230963817198</c:v>
                </c:pt>
                <c:pt idx="10234">
                  <c:v>652.01602040819398</c:v>
                </c:pt>
                <c:pt idx="10235">
                  <c:v>652.07973117821598</c:v>
                </c:pt>
                <c:pt idx="10236">
                  <c:v>652.143441948239</c:v>
                </c:pt>
                <c:pt idx="10237">
                  <c:v>652.207152718261</c:v>
                </c:pt>
                <c:pt idx="10238">
                  <c:v>652.270863488283</c:v>
                </c:pt>
                <c:pt idx="10239">
                  <c:v>652.33457425830602</c:v>
                </c:pt>
                <c:pt idx="10240">
                  <c:v>652.39828502832802</c:v>
                </c:pt>
                <c:pt idx="10241">
                  <c:v>652.46199579835002</c:v>
                </c:pt>
                <c:pt idx="10242">
                  <c:v>652.52570656837304</c:v>
                </c:pt>
                <c:pt idx="10243">
                  <c:v>652.58941733839504</c:v>
                </c:pt>
                <c:pt idx="10244">
                  <c:v>652.65312810841704</c:v>
                </c:pt>
                <c:pt idx="10245">
                  <c:v>652.71683887843994</c:v>
                </c:pt>
                <c:pt idx="10246">
                  <c:v>652.78054964846206</c:v>
                </c:pt>
                <c:pt idx="10247">
                  <c:v>652.84426041848405</c:v>
                </c:pt>
                <c:pt idx="10248">
                  <c:v>652.90797118850696</c:v>
                </c:pt>
                <c:pt idx="10249">
                  <c:v>652.97168195852896</c:v>
                </c:pt>
                <c:pt idx="10250">
                  <c:v>653.03539272855096</c:v>
                </c:pt>
                <c:pt idx="10251">
                  <c:v>653.09910349857398</c:v>
                </c:pt>
                <c:pt idx="10252">
                  <c:v>653.16281426859598</c:v>
                </c:pt>
                <c:pt idx="10253">
                  <c:v>653.22652503861798</c:v>
                </c:pt>
                <c:pt idx="10254">
                  <c:v>653.290235808641</c:v>
                </c:pt>
                <c:pt idx="10255">
                  <c:v>653.353946578663</c:v>
                </c:pt>
                <c:pt idx="10256">
                  <c:v>653.417657348685</c:v>
                </c:pt>
                <c:pt idx="10257">
                  <c:v>653.48136811870802</c:v>
                </c:pt>
                <c:pt idx="10258">
                  <c:v>653.54507888873002</c:v>
                </c:pt>
                <c:pt idx="10259">
                  <c:v>653.60878965875202</c:v>
                </c:pt>
                <c:pt idx="10260">
                  <c:v>653.67250042877504</c:v>
                </c:pt>
                <c:pt idx="10261">
                  <c:v>653.73621119879704</c:v>
                </c:pt>
                <c:pt idx="10262">
                  <c:v>653.79992196881904</c:v>
                </c:pt>
                <c:pt idx="10263">
                  <c:v>653.86363273884194</c:v>
                </c:pt>
                <c:pt idx="10264">
                  <c:v>653.92734350886406</c:v>
                </c:pt>
                <c:pt idx="10265">
                  <c:v>653.99105427888605</c:v>
                </c:pt>
                <c:pt idx="10266">
                  <c:v>654.05476504890896</c:v>
                </c:pt>
                <c:pt idx="10267">
                  <c:v>654.11847581893096</c:v>
                </c:pt>
                <c:pt idx="10268">
                  <c:v>654.18218658895296</c:v>
                </c:pt>
                <c:pt idx="10269">
                  <c:v>654.24589735897598</c:v>
                </c:pt>
                <c:pt idx="10270">
                  <c:v>654.30960812899798</c:v>
                </c:pt>
                <c:pt idx="10271">
                  <c:v>654.37331889901998</c:v>
                </c:pt>
                <c:pt idx="10272">
                  <c:v>654.437029669043</c:v>
                </c:pt>
                <c:pt idx="10273">
                  <c:v>654.500740439065</c:v>
                </c:pt>
                <c:pt idx="10274">
                  <c:v>654.56445120908802</c:v>
                </c:pt>
                <c:pt idx="10275">
                  <c:v>654.62816197911002</c:v>
                </c:pt>
                <c:pt idx="10276">
                  <c:v>654.69187274913202</c:v>
                </c:pt>
                <c:pt idx="10277">
                  <c:v>654.75558351915504</c:v>
                </c:pt>
                <c:pt idx="10278">
                  <c:v>654.81929428917704</c:v>
                </c:pt>
                <c:pt idx="10279">
                  <c:v>654.88300505919904</c:v>
                </c:pt>
                <c:pt idx="10280">
                  <c:v>654.94671582922194</c:v>
                </c:pt>
                <c:pt idx="10281">
                  <c:v>655.01042659924406</c:v>
                </c:pt>
                <c:pt idx="10282">
                  <c:v>655.07413736926605</c:v>
                </c:pt>
                <c:pt idx="10283">
                  <c:v>655.13784813928896</c:v>
                </c:pt>
                <c:pt idx="10284">
                  <c:v>655.20155890931096</c:v>
                </c:pt>
                <c:pt idx="10285">
                  <c:v>655.26526967933296</c:v>
                </c:pt>
                <c:pt idx="10286">
                  <c:v>655.32898044935598</c:v>
                </c:pt>
                <c:pt idx="10287">
                  <c:v>655.39269121937798</c:v>
                </c:pt>
                <c:pt idx="10288">
                  <c:v>655.45640198939998</c:v>
                </c:pt>
                <c:pt idx="10289">
                  <c:v>655.520112759423</c:v>
                </c:pt>
                <c:pt idx="10290">
                  <c:v>655.583823529445</c:v>
                </c:pt>
                <c:pt idx="10291">
                  <c:v>655.647534299467</c:v>
                </c:pt>
                <c:pt idx="10292">
                  <c:v>655.71124506949002</c:v>
                </c:pt>
                <c:pt idx="10293">
                  <c:v>655.77495583951202</c:v>
                </c:pt>
                <c:pt idx="10294">
                  <c:v>655.83866660953402</c:v>
                </c:pt>
                <c:pt idx="10295">
                  <c:v>655.90237737955704</c:v>
                </c:pt>
                <c:pt idx="10296">
                  <c:v>655.96608814957904</c:v>
                </c:pt>
                <c:pt idx="10297">
                  <c:v>656.02979891960103</c:v>
                </c:pt>
                <c:pt idx="10298">
                  <c:v>656.09350968962406</c:v>
                </c:pt>
                <c:pt idx="10299">
                  <c:v>656.15722045964606</c:v>
                </c:pt>
                <c:pt idx="10300">
                  <c:v>656.22093122966805</c:v>
                </c:pt>
                <c:pt idx="10301">
                  <c:v>656.28464199969096</c:v>
                </c:pt>
                <c:pt idx="10302">
                  <c:v>656.34835276971296</c:v>
                </c:pt>
                <c:pt idx="10303">
                  <c:v>656.41206353973496</c:v>
                </c:pt>
                <c:pt idx="10304">
                  <c:v>656.47577430975798</c:v>
                </c:pt>
                <c:pt idx="10305">
                  <c:v>656.53948507977998</c:v>
                </c:pt>
                <c:pt idx="10306">
                  <c:v>656.60319584980198</c:v>
                </c:pt>
                <c:pt idx="10307">
                  <c:v>656.666906619825</c:v>
                </c:pt>
                <c:pt idx="10308">
                  <c:v>656.730617389847</c:v>
                </c:pt>
                <c:pt idx="10309">
                  <c:v>656.794328159869</c:v>
                </c:pt>
                <c:pt idx="10310">
                  <c:v>656.85803892989202</c:v>
                </c:pt>
                <c:pt idx="10311">
                  <c:v>656.92174969991402</c:v>
                </c:pt>
                <c:pt idx="10312">
                  <c:v>656.98546046993602</c:v>
                </c:pt>
                <c:pt idx="10313">
                  <c:v>657.04917123995904</c:v>
                </c:pt>
                <c:pt idx="10314">
                  <c:v>657.11288200998104</c:v>
                </c:pt>
                <c:pt idx="10315">
                  <c:v>657.17659278000303</c:v>
                </c:pt>
                <c:pt idx="10316">
                  <c:v>657.24030355002606</c:v>
                </c:pt>
                <c:pt idx="10317">
                  <c:v>657.30401432004805</c:v>
                </c:pt>
                <c:pt idx="10318">
                  <c:v>657.36772509007005</c:v>
                </c:pt>
                <c:pt idx="10319">
                  <c:v>657.43143586009296</c:v>
                </c:pt>
                <c:pt idx="10320">
                  <c:v>657.49514663011496</c:v>
                </c:pt>
                <c:pt idx="10321">
                  <c:v>657.55885740013696</c:v>
                </c:pt>
                <c:pt idx="10322">
                  <c:v>657.62256817015998</c:v>
                </c:pt>
                <c:pt idx="10323">
                  <c:v>657.68627894018198</c:v>
                </c:pt>
                <c:pt idx="10324">
                  <c:v>657.74998971020398</c:v>
                </c:pt>
                <c:pt idx="10325">
                  <c:v>657.813700480227</c:v>
                </c:pt>
                <c:pt idx="10326">
                  <c:v>657.877411250249</c:v>
                </c:pt>
                <c:pt idx="10327">
                  <c:v>657.94112202027202</c:v>
                </c:pt>
                <c:pt idx="10328">
                  <c:v>658.00483279029402</c:v>
                </c:pt>
                <c:pt idx="10329">
                  <c:v>658.06854356031602</c:v>
                </c:pt>
                <c:pt idx="10330">
                  <c:v>658.13225433033904</c:v>
                </c:pt>
                <c:pt idx="10331">
                  <c:v>658.19596510036104</c:v>
                </c:pt>
                <c:pt idx="10332">
                  <c:v>658.25967587038303</c:v>
                </c:pt>
                <c:pt idx="10333">
                  <c:v>658.32338664040606</c:v>
                </c:pt>
                <c:pt idx="10334">
                  <c:v>658.38709741042805</c:v>
                </c:pt>
                <c:pt idx="10335">
                  <c:v>658.45080818045005</c:v>
                </c:pt>
                <c:pt idx="10336">
                  <c:v>658.51451895047296</c:v>
                </c:pt>
                <c:pt idx="10337">
                  <c:v>658.57822972049496</c:v>
                </c:pt>
                <c:pt idx="10338">
                  <c:v>658.64194049051696</c:v>
                </c:pt>
                <c:pt idx="10339">
                  <c:v>658.70565126053998</c:v>
                </c:pt>
                <c:pt idx="10340">
                  <c:v>658.76936203056198</c:v>
                </c:pt>
                <c:pt idx="10341">
                  <c:v>658.83307280058398</c:v>
                </c:pt>
                <c:pt idx="10342">
                  <c:v>658.896783570607</c:v>
                </c:pt>
                <c:pt idx="10343">
                  <c:v>658.960494340629</c:v>
                </c:pt>
                <c:pt idx="10344">
                  <c:v>659.024205110651</c:v>
                </c:pt>
                <c:pt idx="10345">
                  <c:v>659.08791588067402</c:v>
                </c:pt>
                <c:pt idx="10346">
                  <c:v>659.15162665069602</c:v>
                </c:pt>
                <c:pt idx="10347">
                  <c:v>659.21533742071801</c:v>
                </c:pt>
                <c:pt idx="10348">
                  <c:v>659.27904819074104</c:v>
                </c:pt>
                <c:pt idx="10349">
                  <c:v>659.34275896076304</c:v>
                </c:pt>
                <c:pt idx="10350">
                  <c:v>659.40646973078503</c:v>
                </c:pt>
                <c:pt idx="10351">
                  <c:v>659.47018050080806</c:v>
                </c:pt>
                <c:pt idx="10352">
                  <c:v>659.53389127083005</c:v>
                </c:pt>
                <c:pt idx="10353">
                  <c:v>659.59760204085205</c:v>
                </c:pt>
                <c:pt idx="10354">
                  <c:v>659.66131281087496</c:v>
                </c:pt>
                <c:pt idx="10355">
                  <c:v>659.72502358089696</c:v>
                </c:pt>
                <c:pt idx="10356">
                  <c:v>659.78873435091896</c:v>
                </c:pt>
                <c:pt idx="10357">
                  <c:v>659.85244512094198</c:v>
                </c:pt>
                <c:pt idx="10358">
                  <c:v>659.91615589096398</c:v>
                </c:pt>
                <c:pt idx="10359">
                  <c:v>659.97986666098598</c:v>
                </c:pt>
                <c:pt idx="10360">
                  <c:v>660.043577431009</c:v>
                </c:pt>
                <c:pt idx="10361">
                  <c:v>660.107288201031</c:v>
                </c:pt>
                <c:pt idx="10362">
                  <c:v>660.170998971053</c:v>
                </c:pt>
                <c:pt idx="10363">
                  <c:v>660.23470974107602</c:v>
                </c:pt>
                <c:pt idx="10364">
                  <c:v>660.29842051109802</c:v>
                </c:pt>
                <c:pt idx="10365">
                  <c:v>660.36213128112001</c:v>
                </c:pt>
                <c:pt idx="10366">
                  <c:v>660.42584205114304</c:v>
                </c:pt>
                <c:pt idx="10367">
                  <c:v>660.48955282116503</c:v>
                </c:pt>
                <c:pt idx="10368">
                  <c:v>660.55326359118703</c:v>
                </c:pt>
                <c:pt idx="10369">
                  <c:v>660.61697436121005</c:v>
                </c:pt>
                <c:pt idx="10370">
                  <c:v>660.68068513123205</c:v>
                </c:pt>
                <c:pt idx="10371">
                  <c:v>660.74439590125405</c:v>
                </c:pt>
                <c:pt idx="10372">
                  <c:v>660.80810667127696</c:v>
                </c:pt>
                <c:pt idx="10373">
                  <c:v>660.87181744129896</c:v>
                </c:pt>
                <c:pt idx="10374">
                  <c:v>660.93552821132096</c:v>
                </c:pt>
                <c:pt idx="10375">
                  <c:v>660.99923898134398</c:v>
                </c:pt>
                <c:pt idx="10376">
                  <c:v>661.06294975136598</c:v>
                </c:pt>
                <c:pt idx="10377">
                  <c:v>661.12666052138798</c:v>
                </c:pt>
                <c:pt idx="10378">
                  <c:v>661.190371291411</c:v>
                </c:pt>
                <c:pt idx="10379">
                  <c:v>661.254082061433</c:v>
                </c:pt>
                <c:pt idx="10380">
                  <c:v>661.31779283145499</c:v>
                </c:pt>
                <c:pt idx="10381">
                  <c:v>661.38150360147802</c:v>
                </c:pt>
                <c:pt idx="10382">
                  <c:v>661.44521437150001</c:v>
                </c:pt>
                <c:pt idx="10383">
                  <c:v>661.50892514152304</c:v>
                </c:pt>
                <c:pt idx="10384">
                  <c:v>661.57263591154504</c:v>
                </c:pt>
                <c:pt idx="10385">
                  <c:v>661.63634668156703</c:v>
                </c:pt>
                <c:pt idx="10386">
                  <c:v>661.70005745159006</c:v>
                </c:pt>
                <c:pt idx="10387">
                  <c:v>661.76376822161205</c:v>
                </c:pt>
                <c:pt idx="10388">
                  <c:v>661.82747899163405</c:v>
                </c:pt>
                <c:pt idx="10389">
                  <c:v>661.89118976165696</c:v>
                </c:pt>
                <c:pt idx="10390">
                  <c:v>661.95490053167896</c:v>
                </c:pt>
                <c:pt idx="10391">
                  <c:v>662.01861130170096</c:v>
                </c:pt>
                <c:pt idx="10392">
                  <c:v>662.08232207172398</c:v>
                </c:pt>
                <c:pt idx="10393">
                  <c:v>662.14603284174598</c:v>
                </c:pt>
                <c:pt idx="10394">
                  <c:v>662.20974361176798</c:v>
                </c:pt>
                <c:pt idx="10395">
                  <c:v>662.273454381791</c:v>
                </c:pt>
                <c:pt idx="10396">
                  <c:v>662.337165151813</c:v>
                </c:pt>
                <c:pt idx="10397">
                  <c:v>662.400875921835</c:v>
                </c:pt>
                <c:pt idx="10398">
                  <c:v>662.46458669185802</c:v>
                </c:pt>
                <c:pt idx="10399">
                  <c:v>662.52829746188002</c:v>
                </c:pt>
                <c:pt idx="10400">
                  <c:v>662.59200823190201</c:v>
                </c:pt>
                <c:pt idx="10401">
                  <c:v>662.65571900192504</c:v>
                </c:pt>
                <c:pt idx="10402">
                  <c:v>662.71942977194703</c:v>
                </c:pt>
                <c:pt idx="10403">
                  <c:v>662.78314054196903</c:v>
                </c:pt>
                <c:pt idx="10404">
                  <c:v>662.84685131199205</c:v>
                </c:pt>
                <c:pt idx="10405">
                  <c:v>662.91056208201405</c:v>
                </c:pt>
                <c:pt idx="10406">
                  <c:v>662.97427285203605</c:v>
                </c:pt>
                <c:pt idx="10407">
                  <c:v>663.03798362205896</c:v>
                </c:pt>
                <c:pt idx="10408">
                  <c:v>663.10169439208096</c:v>
                </c:pt>
                <c:pt idx="10409">
                  <c:v>663.16540516210296</c:v>
                </c:pt>
                <c:pt idx="10410">
                  <c:v>663.22911593212598</c:v>
                </c:pt>
                <c:pt idx="10411">
                  <c:v>663.29282670214798</c:v>
                </c:pt>
                <c:pt idx="10412">
                  <c:v>663.35653747216998</c:v>
                </c:pt>
                <c:pt idx="10413">
                  <c:v>663.420248242193</c:v>
                </c:pt>
                <c:pt idx="10414">
                  <c:v>663.483959012215</c:v>
                </c:pt>
                <c:pt idx="10415">
                  <c:v>663.54766978223699</c:v>
                </c:pt>
                <c:pt idx="10416">
                  <c:v>663.61138055226002</c:v>
                </c:pt>
                <c:pt idx="10417">
                  <c:v>663.67509132228201</c:v>
                </c:pt>
                <c:pt idx="10418">
                  <c:v>663.73880209230401</c:v>
                </c:pt>
                <c:pt idx="10419">
                  <c:v>663.80251286232703</c:v>
                </c:pt>
                <c:pt idx="10420">
                  <c:v>663.86622363234903</c:v>
                </c:pt>
                <c:pt idx="10421">
                  <c:v>663.92993440237103</c:v>
                </c:pt>
                <c:pt idx="10422">
                  <c:v>663.99364517239405</c:v>
                </c:pt>
                <c:pt idx="10423">
                  <c:v>664.05735594241605</c:v>
                </c:pt>
                <c:pt idx="10424">
                  <c:v>664.12106671243805</c:v>
                </c:pt>
                <c:pt idx="10425">
                  <c:v>664.18477748246096</c:v>
                </c:pt>
                <c:pt idx="10426">
                  <c:v>664.24848825248296</c:v>
                </c:pt>
                <c:pt idx="10427">
                  <c:v>664.31219902250496</c:v>
                </c:pt>
                <c:pt idx="10428">
                  <c:v>664.37590979252798</c:v>
                </c:pt>
                <c:pt idx="10429">
                  <c:v>664.43962056254998</c:v>
                </c:pt>
                <c:pt idx="10430">
                  <c:v>664.50333133257197</c:v>
                </c:pt>
                <c:pt idx="10431">
                  <c:v>664.567042102595</c:v>
                </c:pt>
                <c:pt idx="10432">
                  <c:v>664.63075287261699</c:v>
                </c:pt>
                <c:pt idx="10433">
                  <c:v>664.69446364263899</c:v>
                </c:pt>
                <c:pt idx="10434">
                  <c:v>664.75817441266202</c:v>
                </c:pt>
                <c:pt idx="10435">
                  <c:v>664.82188518268401</c:v>
                </c:pt>
                <c:pt idx="10436">
                  <c:v>664.88559595270704</c:v>
                </c:pt>
                <c:pt idx="10437">
                  <c:v>664.94930672272903</c:v>
                </c:pt>
                <c:pt idx="10438">
                  <c:v>665.01301749275103</c:v>
                </c:pt>
                <c:pt idx="10439">
                  <c:v>665.07672826277405</c:v>
                </c:pt>
                <c:pt idx="10440">
                  <c:v>665.14043903279605</c:v>
                </c:pt>
                <c:pt idx="10441">
                  <c:v>665.20414980281805</c:v>
                </c:pt>
                <c:pt idx="10442">
                  <c:v>665.26786057284096</c:v>
                </c:pt>
                <c:pt idx="10443">
                  <c:v>665.33157134286296</c:v>
                </c:pt>
                <c:pt idx="10444">
                  <c:v>665.39528211288496</c:v>
                </c:pt>
                <c:pt idx="10445">
                  <c:v>665.45899288290798</c:v>
                </c:pt>
                <c:pt idx="10446">
                  <c:v>665.52270365292998</c:v>
                </c:pt>
                <c:pt idx="10447">
                  <c:v>665.58641442295198</c:v>
                </c:pt>
                <c:pt idx="10448">
                  <c:v>665.650125192975</c:v>
                </c:pt>
                <c:pt idx="10449">
                  <c:v>665.713835962997</c:v>
                </c:pt>
                <c:pt idx="10450">
                  <c:v>665.77754673301899</c:v>
                </c:pt>
                <c:pt idx="10451">
                  <c:v>665.84125750304202</c:v>
                </c:pt>
                <c:pt idx="10452">
                  <c:v>665.90496827306401</c:v>
                </c:pt>
                <c:pt idx="10453">
                  <c:v>665.96867904308601</c:v>
                </c:pt>
                <c:pt idx="10454">
                  <c:v>666.03238981310903</c:v>
                </c:pt>
                <c:pt idx="10455">
                  <c:v>666.09610058313103</c:v>
                </c:pt>
                <c:pt idx="10456">
                  <c:v>666.15981135315303</c:v>
                </c:pt>
                <c:pt idx="10457">
                  <c:v>666.22352212317605</c:v>
                </c:pt>
                <c:pt idx="10458">
                  <c:v>666.28723289319805</c:v>
                </c:pt>
                <c:pt idx="10459">
                  <c:v>666.35094366322005</c:v>
                </c:pt>
                <c:pt idx="10460">
                  <c:v>666.41465443324296</c:v>
                </c:pt>
                <c:pt idx="10461">
                  <c:v>666.47836520326496</c:v>
                </c:pt>
                <c:pt idx="10462">
                  <c:v>666.54207597328696</c:v>
                </c:pt>
                <c:pt idx="10463">
                  <c:v>666.60578674330998</c:v>
                </c:pt>
                <c:pt idx="10464">
                  <c:v>666.66949751333198</c:v>
                </c:pt>
                <c:pt idx="10465">
                  <c:v>666.73320828335397</c:v>
                </c:pt>
                <c:pt idx="10466">
                  <c:v>666.796919053377</c:v>
                </c:pt>
                <c:pt idx="10467">
                  <c:v>666.86062982339899</c:v>
                </c:pt>
                <c:pt idx="10468">
                  <c:v>666.92434059342099</c:v>
                </c:pt>
                <c:pt idx="10469">
                  <c:v>666.98805136344401</c:v>
                </c:pt>
                <c:pt idx="10470">
                  <c:v>667.05176213346601</c:v>
                </c:pt>
                <c:pt idx="10471">
                  <c:v>667.11547290348801</c:v>
                </c:pt>
                <c:pt idx="10472">
                  <c:v>667.17918367351103</c:v>
                </c:pt>
                <c:pt idx="10473">
                  <c:v>667.24289444353303</c:v>
                </c:pt>
                <c:pt idx="10474">
                  <c:v>667.30660521355503</c:v>
                </c:pt>
                <c:pt idx="10475">
                  <c:v>667.37031598357805</c:v>
                </c:pt>
                <c:pt idx="10476">
                  <c:v>667.43402675360005</c:v>
                </c:pt>
                <c:pt idx="10477">
                  <c:v>667.49773752362205</c:v>
                </c:pt>
                <c:pt idx="10478">
                  <c:v>667.56144829364496</c:v>
                </c:pt>
                <c:pt idx="10479">
                  <c:v>667.62515906366696</c:v>
                </c:pt>
                <c:pt idx="10480">
                  <c:v>667.68886983368895</c:v>
                </c:pt>
                <c:pt idx="10481">
                  <c:v>667.75258060371198</c:v>
                </c:pt>
                <c:pt idx="10482">
                  <c:v>667.81629137373397</c:v>
                </c:pt>
                <c:pt idx="10483">
                  <c:v>667.88000214375597</c:v>
                </c:pt>
                <c:pt idx="10484">
                  <c:v>667.943712913779</c:v>
                </c:pt>
                <c:pt idx="10485">
                  <c:v>668.00742368380099</c:v>
                </c:pt>
                <c:pt idx="10486">
                  <c:v>668.07113445382299</c:v>
                </c:pt>
                <c:pt idx="10487">
                  <c:v>668.13484522384601</c:v>
                </c:pt>
                <c:pt idx="10488">
                  <c:v>668.19855599386801</c:v>
                </c:pt>
                <c:pt idx="10489">
                  <c:v>668.26226676389103</c:v>
                </c:pt>
                <c:pt idx="10490">
                  <c:v>668.32597753391303</c:v>
                </c:pt>
                <c:pt idx="10491">
                  <c:v>668.38968830393503</c:v>
                </c:pt>
                <c:pt idx="10492">
                  <c:v>668.45339907395805</c:v>
                </c:pt>
                <c:pt idx="10493">
                  <c:v>668.51710984398005</c:v>
                </c:pt>
                <c:pt idx="10494">
                  <c:v>668.58082061400205</c:v>
                </c:pt>
                <c:pt idx="10495">
                  <c:v>668.64453138402496</c:v>
                </c:pt>
                <c:pt idx="10496">
                  <c:v>668.70824215404696</c:v>
                </c:pt>
                <c:pt idx="10497">
                  <c:v>668.77195292406896</c:v>
                </c:pt>
                <c:pt idx="10498">
                  <c:v>668.83566369409198</c:v>
                </c:pt>
                <c:pt idx="10499">
                  <c:v>668.89937446411398</c:v>
                </c:pt>
                <c:pt idx="10500">
                  <c:v>668.96308523413597</c:v>
                </c:pt>
                <c:pt idx="10501">
                  <c:v>669.026796004159</c:v>
                </c:pt>
                <c:pt idx="10502">
                  <c:v>669.09050677418099</c:v>
                </c:pt>
                <c:pt idx="10503">
                  <c:v>669.15421754420299</c:v>
                </c:pt>
                <c:pt idx="10504">
                  <c:v>669.21792831422601</c:v>
                </c:pt>
                <c:pt idx="10505">
                  <c:v>669.28163908424801</c:v>
                </c:pt>
                <c:pt idx="10506">
                  <c:v>669.34534985427001</c:v>
                </c:pt>
                <c:pt idx="10507">
                  <c:v>669.40906062429303</c:v>
                </c:pt>
                <c:pt idx="10508">
                  <c:v>669.47277139431503</c:v>
                </c:pt>
                <c:pt idx="10509">
                  <c:v>669.53648216433703</c:v>
                </c:pt>
                <c:pt idx="10510">
                  <c:v>669.60019293436005</c:v>
                </c:pt>
                <c:pt idx="10511">
                  <c:v>669.66390370438205</c:v>
                </c:pt>
                <c:pt idx="10512">
                  <c:v>669.72761447440405</c:v>
                </c:pt>
                <c:pt idx="10513">
                  <c:v>669.79132524442696</c:v>
                </c:pt>
                <c:pt idx="10514">
                  <c:v>669.85503601444896</c:v>
                </c:pt>
                <c:pt idx="10515">
                  <c:v>669.91874678447095</c:v>
                </c:pt>
                <c:pt idx="10516">
                  <c:v>669.98245755449398</c:v>
                </c:pt>
                <c:pt idx="10517">
                  <c:v>670.04616832451597</c:v>
                </c:pt>
                <c:pt idx="10518">
                  <c:v>670.10987909453797</c:v>
                </c:pt>
                <c:pt idx="10519">
                  <c:v>670.173589864561</c:v>
                </c:pt>
                <c:pt idx="10520">
                  <c:v>670.23730063458299</c:v>
                </c:pt>
                <c:pt idx="10521">
                  <c:v>670.30101140460499</c:v>
                </c:pt>
                <c:pt idx="10522">
                  <c:v>670.36472217462801</c:v>
                </c:pt>
                <c:pt idx="10523">
                  <c:v>670.42843294465001</c:v>
                </c:pt>
                <c:pt idx="10524">
                  <c:v>670.49214371467201</c:v>
                </c:pt>
                <c:pt idx="10525">
                  <c:v>670.55585448469503</c:v>
                </c:pt>
                <c:pt idx="10526">
                  <c:v>670.61956525471703</c:v>
                </c:pt>
                <c:pt idx="10527">
                  <c:v>670.68327602473903</c:v>
                </c:pt>
                <c:pt idx="10528">
                  <c:v>670.74698679476205</c:v>
                </c:pt>
                <c:pt idx="10529">
                  <c:v>670.81069756478405</c:v>
                </c:pt>
                <c:pt idx="10530">
                  <c:v>670.87440833480605</c:v>
                </c:pt>
                <c:pt idx="10531">
                  <c:v>670.93811910482896</c:v>
                </c:pt>
                <c:pt idx="10532">
                  <c:v>671.00182987485096</c:v>
                </c:pt>
                <c:pt idx="10533">
                  <c:v>671.06554064487295</c:v>
                </c:pt>
                <c:pt idx="10534">
                  <c:v>671.12925141489598</c:v>
                </c:pt>
                <c:pt idx="10535">
                  <c:v>671.19296218491797</c:v>
                </c:pt>
                <c:pt idx="10536">
                  <c:v>671.25667295493997</c:v>
                </c:pt>
                <c:pt idx="10537">
                  <c:v>671.32038372496299</c:v>
                </c:pt>
                <c:pt idx="10538">
                  <c:v>671.38409449498499</c:v>
                </c:pt>
                <c:pt idx="10539">
                  <c:v>671.44780526500699</c:v>
                </c:pt>
                <c:pt idx="10540">
                  <c:v>671.51151603503001</c:v>
                </c:pt>
                <c:pt idx="10541">
                  <c:v>671.57522680505201</c:v>
                </c:pt>
                <c:pt idx="10542">
                  <c:v>671.63893757507503</c:v>
                </c:pt>
                <c:pt idx="10543">
                  <c:v>671.70264834509703</c:v>
                </c:pt>
                <c:pt idx="10544">
                  <c:v>671.76635911511903</c:v>
                </c:pt>
                <c:pt idx="10545">
                  <c:v>671.83006988514205</c:v>
                </c:pt>
                <c:pt idx="10546">
                  <c:v>671.89378065516405</c:v>
                </c:pt>
                <c:pt idx="10547">
                  <c:v>671.95749142518605</c:v>
                </c:pt>
                <c:pt idx="10548">
                  <c:v>672.02120219520896</c:v>
                </c:pt>
                <c:pt idx="10549">
                  <c:v>672.08491296523096</c:v>
                </c:pt>
                <c:pt idx="10550">
                  <c:v>672.14862373525295</c:v>
                </c:pt>
                <c:pt idx="10551">
                  <c:v>672.21233450527598</c:v>
                </c:pt>
                <c:pt idx="10552">
                  <c:v>672.27604527529797</c:v>
                </c:pt>
                <c:pt idx="10553">
                  <c:v>672.33975604531997</c:v>
                </c:pt>
                <c:pt idx="10554">
                  <c:v>672.40346681534299</c:v>
                </c:pt>
                <c:pt idx="10555">
                  <c:v>672.46717758536499</c:v>
                </c:pt>
                <c:pt idx="10556">
                  <c:v>672.53088835538699</c:v>
                </c:pt>
                <c:pt idx="10557">
                  <c:v>672.59459912541001</c:v>
                </c:pt>
                <c:pt idx="10558">
                  <c:v>672.65830989543201</c:v>
                </c:pt>
                <c:pt idx="10559">
                  <c:v>672.72202066545401</c:v>
                </c:pt>
                <c:pt idx="10560">
                  <c:v>672.78573143547703</c:v>
                </c:pt>
                <c:pt idx="10561">
                  <c:v>672.84944220549903</c:v>
                </c:pt>
                <c:pt idx="10562">
                  <c:v>672.91315297552103</c:v>
                </c:pt>
                <c:pt idx="10563">
                  <c:v>672.97686374554405</c:v>
                </c:pt>
                <c:pt idx="10564">
                  <c:v>673.04057451556605</c:v>
                </c:pt>
                <c:pt idx="10565">
                  <c:v>673.10428528558805</c:v>
                </c:pt>
                <c:pt idx="10566">
                  <c:v>673.16799605561096</c:v>
                </c:pt>
                <c:pt idx="10567">
                  <c:v>673.23170682563295</c:v>
                </c:pt>
                <c:pt idx="10568">
                  <c:v>673.29541759565495</c:v>
                </c:pt>
                <c:pt idx="10569">
                  <c:v>673.35912836567798</c:v>
                </c:pt>
                <c:pt idx="10570">
                  <c:v>673.42283913569997</c:v>
                </c:pt>
                <c:pt idx="10571">
                  <c:v>673.48654990572197</c:v>
                </c:pt>
                <c:pt idx="10572">
                  <c:v>673.55026067574499</c:v>
                </c:pt>
                <c:pt idx="10573">
                  <c:v>673.61397144576699</c:v>
                </c:pt>
                <c:pt idx="10574">
                  <c:v>673.67768221578899</c:v>
                </c:pt>
                <c:pt idx="10575">
                  <c:v>673.74139298581201</c:v>
                </c:pt>
                <c:pt idx="10576">
                  <c:v>673.80510375583401</c:v>
                </c:pt>
                <c:pt idx="10577">
                  <c:v>673.86881452585601</c:v>
                </c:pt>
                <c:pt idx="10578">
                  <c:v>673.93252529587903</c:v>
                </c:pt>
                <c:pt idx="10579">
                  <c:v>673.99623606590103</c:v>
                </c:pt>
                <c:pt idx="10580">
                  <c:v>674.05994683592303</c:v>
                </c:pt>
                <c:pt idx="10581">
                  <c:v>674.12365760594605</c:v>
                </c:pt>
                <c:pt idx="10582">
                  <c:v>674.18736837596805</c:v>
                </c:pt>
                <c:pt idx="10583">
                  <c:v>674.25107914599005</c:v>
                </c:pt>
                <c:pt idx="10584">
                  <c:v>674.31478991601296</c:v>
                </c:pt>
                <c:pt idx="10585">
                  <c:v>674.37850068603495</c:v>
                </c:pt>
                <c:pt idx="10586">
                  <c:v>674.44221145605695</c:v>
                </c:pt>
                <c:pt idx="10587">
                  <c:v>674.50592222607997</c:v>
                </c:pt>
                <c:pt idx="10588">
                  <c:v>674.56963299610197</c:v>
                </c:pt>
                <c:pt idx="10589">
                  <c:v>674.63334376612397</c:v>
                </c:pt>
                <c:pt idx="10590">
                  <c:v>674.69705453614699</c:v>
                </c:pt>
                <c:pt idx="10591">
                  <c:v>674.76076530616899</c:v>
                </c:pt>
                <c:pt idx="10592">
                  <c:v>674.82447607619099</c:v>
                </c:pt>
                <c:pt idx="10593">
                  <c:v>674.88818684621401</c:v>
                </c:pt>
                <c:pt idx="10594">
                  <c:v>674.95189761623601</c:v>
                </c:pt>
                <c:pt idx="10595">
                  <c:v>675.01560838625903</c:v>
                </c:pt>
                <c:pt idx="10596">
                  <c:v>675.07931915628103</c:v>
                </c:pt>
                <c:pt idx="10597">
                  <c:v>675.14302992630303</c:v>
                </c:pt>
                <c:pt idx="10598">
                  <c:v>675.20674069632605</c:v>
                </c:pt>
                <c:pt idx="10599">
                  <c:v>675.27045146634805</c:v>
                </c:pt>
                <c:pt idx="10600">
                  <c:v>675.33416223637005</c:v>
                </c:pt>
                <c:pt idx="10601">
                  <c:v>675.39787300639296</c:v>
                </c:pt>
                <c:pt idx="10602">
                  <c:v>675.46158377641495</c:v>
                </c:pt>
                <c:pt idx="10603">
                  <c:v>675.52529454643695</c:v>
                </c:pt>
                <c:pt idx="10604">
                  <c:v>675.58900531645997</c:v>
                </c:pt>
                <c:pt idx="10605">
                  <c:v>675.65271608648197</c:v>
                </c:pt>
                <c:pt idx="10606">
                  <c:v>675.71642685650397</c:v>
                </c:pt>
                <c:pt idx="10607">
                  <c:v>675.78013762652699</c:v>
                </c:pt>
                <c:pt idx="10608">
                  <c:v>675.84384839654899</c:v>
                </c:pt>
                <c:pt idx="10609">
                  <c:v>675.90755916657099</c:v>
                </c:pt>
                <c:pt idx="10610">
                  <c:v>675.97126993659401</c:v>
                </c:pt>
                <c:pt idx="10611">
                  <c:v>676.03498070661601</c:v>
                </c:pt>
                <c:pt idx="10612">
                  <c:v>676.09869147663801</c:v>
                </c:pt>
                <c:pt idx="10613">
                  <c:v>676.16240224666103</c:v>
                </c:pt>
                <c:pt idx="10614">
                  <c:v>676.22611301668303</c:v>
                </c:pt>
                <c:pt idx="10615">
                  <c:v>676.28982378670503</c:v>
                </c:pt>
                <c:pt idx="10616">
                  <c:v>676.35353455672805</c:v>
                </c:pt>
                <c:pt idx="10617">
                  <c:v>676.41724532675005</c:v>
                </c:pt>
                <c:pt idx="10618">
                  <c:v>676.48095609677205</c:v>
                </c:pt>
                <c:pt idx="10619">
                  <c:v>676.54466686679496</c:v>
                </c:pt>
                <c:pt idx="10620">
                  <c:v>676.60837763681695</c:v>
                </c:pt>
                <c:pt idx="10621">
                  <c:v>676.67208840683895</c:v>
                </c:pt>
                <c:pt idx="10622">
                  <c:v>676.73579917686197</c:v>
                </c:pt>
                <c:pt idx="10623">
                  <c:v>676.79950994688397</c:v>
                </c:pt>
                <c:pt idx="10624">
                  <c:v>676.86322071690597</c:v>
                </c:pt>
                <c:pt idx="10625">
                  <c:v>676.92693148692899</c:v>
                </c:pt>
                <c:pt idx="10626">
                  <c:v>676.99064225695099</c:v>
                </c:pt>
                <c:pt idx="10627">
                  <c:v>677.05435302697299</c:v>
                </c:pt>
                <c:pt idx="10628">
                  <c:v>677.11806379699601</c:v>
                </c:pt>
                <c:pt idx="10629">
                  <c:v>677.18177456701801</c:v>
                </c:pt>
                <c:pt idx="10630">
                  <c:v>677.24548533704001</c:v>
                </c:pt>
                <c:pt idx="10631">
                  <c:v>677.30919610706303</c:v>
                </c:pt>
                <c:pt idx="10632">
                  <c:v>677.37290687708503</c:v>
                </c:pt>
                <c:pt idx="10633">
                  <c:v>677.43661764710703</c:v>
                </c:pt>
                <c:pt idx="10634">
                  <c:v>677.50032841713005</c:v>
                </c:pt>
                <c:pt idx="10635">
                  <c:v>677.56403918715205</c:v>
                </c:pt>
                <c:pt idx="10636">
                  <c:v>677.62774995717405</c:v>
                </c:pt>
                <c:pt idx="10637">
                  <c:v>677.69146072719695</c:v>
                </c:pt>
                <c:pt idx="10638">
                  <c:v>677.75517149721895</c:v>
                </c:pt>
                <c:pt idx="10639">
                  <c:v>677.81888226724095</c:v>
                </c:pt>
                <c:pt idx="10640">
                  <c:v>677.88259303726397</c:v>
                </c:pt>
                <c:pt idx="10641">
                  <c:v>677.94630380728597</c:v>
                </c:pt>
                <c:pt idx="10642">
                  <c:v>678.01001457730797</c:v>
                </c:pt>
                <c:pt idx="10643">
                  <c:v>678.07372534733099</c:v>
                </c:pt>
                <c:pt idx="10644">
                  <c:v>678.13743611735299</c:v>
                </c:pt>
                <c:pt idx="10645">
                  <c:v>678.20114688737499</c:v>
                </c:pt>
                <c:pt idx="10646">
                  <c:v>678.26485765739801</c:v>
                </c:pt>
                <c:pt idx="10647">
                  <c:v>678.32856842742001</c:v>
                </c:pt>
                <c:pt idx="10648">
                  <c:v>678.39227919744303</c:v>
                </c:pt>
                <c:pt idx="10649">
                  <c:v>678.45598996746503</c:v>
                </c:pt>
                <c:pt idx="10650">
                  <c:v>678.51970073748703</c:v>
                </c:pt>
                <c:pt idx="10651">
                  <c:v>678.58341150751005</c:v>
                </c:pt>
                <c:pt idx="10652">
                  <c:v>678.64712227753205</c:v>
                </c:pt>
                <c:pt idx="10653">
                  <c:v>678.71083304755405</c:v>
                </c:pt>
                <c:pt idx="10654">
                  <c:v>678.77454381757696</c:v>
                </c:pt>
                <c:pt idx="10655">
                  <c:v>678.83825458759895</c:v>
                </c:pt>
                <c:pt idx="10656">
                  <c:v>678.90196535762095</c:v>
                </c:pt>
                <c:pt idx="10657">
                  <c:v>678.96567612764397</c:v>
                </c:pt>
                <c:pt idx="10658">
                  <c:v>679.02938689766597</c:v>
                </c:pt>
                <c:pt idx="10659">
                  <c:v>679.09309766768797</c:v>
                </c:pt>
                <c:pt idx="10660">
                  <c:v>679.15680843771099</c:v>
                </c:pt>
                <c:pt idx="10661">
                  <c:v>679.22051920773299</c:v>
                </c:pt>
                <c:pt idx="10662">
                  <c:v>679.28422997775499</c:v>
                </c:pt>
                <c:pt idx="10663">
                  <c:v>679.34794074777801</c:v>
                </c:pt>
                <c:pt idx="10664">
                  <c:v>679.41165151780001</c:v>
                </c:pt>
                <c:pt idx="10665">
                  <c:v>679.47536228782201</c:v>
                </c:pt>
                <c:pt idx="10666">
                  <c:v>679.53907305784503</c:v>
                </c:pt>
                <c:pt idx="10667">
                  <c:v>679.60278382786703</c:v>
                </c:pt>
                <c:pt idx="10668">
                  <c:v>679.66649459788903</c:v>
                </c:pt>
                <c:pt idx="10669">
                  <c:v>679.73020536791205</c:v>
                </c:pt>
                <c:pt idx="10670">
                  <c:v>679.79391613793405</c:v>
                </c:pt>
                <c:pt idx="10671">
                  <c:v>679.85762690795605</c:v>
                </c:pt>
                <c:pt idx="10672">
                  <c:v>679.92133767797895</c:v>
                </c:pt>
                <c:pt idx="10673">
                  <c:v>679.98504844800095</c:v>
                </c:pt>
                <c:pt idx="10674">
                  <c:v>680.04875921802295</c:v>
                </c:pt>
                <c:pt idx="10675">
                  <c:v>680.11246998804597</c:v>
                </c:pt>
                <c:pt idx="10676">
                  <c:v>680.17618075806797</c:v>
                </c:pt>
                <c:pt idx="10677">
                  <c:v>680.23989152808997</c:v>
                </c:pt>
                <c:pt idx="10678">
                  <c:v>680.30360229811299</c:v>
                </c:pt>
                <c:pt idx="10679">
                  <c:v>680.36731306813499</c:v>
                </c:pt>
                <c:pt idx="10680">
                  <c:v>680.43102383815699</c:v>
                </c:pt>
                <c:pt idx="10681">
                  <c:v>680.49473460818001</c:v>
                </c:pt>
                <c:pt idx="10682">
                  <c:v>680.55844537820201</c:v>
                </c:pt>
                <c:pt idx="10683">
                  <c:v>680.62215614822401</c:v>
                </c:pt>
                <c:pt idx="10684">
                  <c:v>680.68586691824703</c:v>
                </c:pt>
                <c:pt idx="10685">
                  <c:v>680.74957768826903</c:v>
                </c:pt>
                <c:pt idx="10686">
                  <c:v>680.81328845829103</c:v>
                </c:pt>
                <c:pt idx="10687">
                  <c:v>680.87699922831405</c:v>
                </c:pt>
                <c:pt idx="10688">
                  <c:v>680.94070999833605</c:v>
                </c:pt>
                <c:pt idx="10689">
                  <c:v>681.00442076835805</c:v>
                </c:pt>
                <c:pt idx="10690">
                  <c:v>681.06813153838095</c:v>
                </c:pt>
                <c:pt idx="10691">
                  <c:v>681.13184230840295</c:v>
                </c:pt>
                <c:pt idx="10692">
                  <c:v>681.19555307842495</c:v>
                </c:pt>
                <c:pt idx="10693">
                  <c:v>681.25926384844797</c:v>
                </c:pt>
                <c:pt idx="10694">
                  <c:v>681.32297461846997</c:v>
                </c:pt>
                <c:pt idx="10695">
                  <c:v>681.38668538849197</c:v>
                </c:pt>
                <c:pt idx="10696">
                  <c:v>681.45039615851499</c:v>
                </c:pt>
                <c:pt idx="10697">
                  <c:v>681.51410692853699</c:v>
                </c:pt>
                <c:pt idx="10698">
                  <c:v>681.57781769855899</c:v>
                </c:pt>
                <c:pt idx="10699">
                  <c:v>681.64152846858201</c:v>
                </c:pt>
                <c:pt idx="10700">
                  <c:v>681.70523923860401</c:v>
                </c:pt>
                <c:pt idx="10701">
                  <c:v>681.76895000862703</c:v>
                </c:pt>
                <c:pt idx="10702">
                  <c:v>681.83266077864903</c:v>
                </c:pt>
                <c:pt idx="10703">
                  <c:v>681.89637154867103</c:v>
                </c:pt>
                <c:pt idx="10704">
                  <c:v>681.96008231869405</c:v>
                </c:pt>
                <c:pt idx="10705">
                  <c:v>682.02379308871605</c:v>
                </c:pt>
                <c:pt idx="10706">
                  <c:v>682.08750385873805</c:v>
                </c:pt>
                <c:pt idx="10707">
                  <c:v>682.15121462876095</c:v>
                </c:pt>
                <c:pt idx="10708">
                  <c:v>682.21492539878295</c:v>
                </c:pt>
                <c:pt idx="10709">
                  <c:v>682.27863616880495</c:v>
                </c:pt>
                <c:pt idx="10710">
                  <c:v>682.34234693882797</c:v>
                </c:pt>
                <c:pt idx="10711">
                  <c:v>682.40605770884997</c:v>
                </c:pt>
                <c:pt idx="10712">
                  <c:v>682.46976847887197</c:v>
                </c:pt>
                <c:pt idx="10713">
                  <c:v>682.53347924889499</c:v>
                </c:pt>
                <c:pt idx="10714">
                  <c:v>682.59719001891699</c:v>
                </c:pt>
                <c:pt idx="10715">
                  <c:v>682.66090078893899</c:v>
                </c:pt>
                <c:pt idx="10716">
                  <c:v>682.72461155896201</c:v>
                </c:pt>
                <c:pt idx="10717">
                  <c:v>682.78832232898401</c:v>
                </c:pt>
                <c:pt idx="10718">
                  <c:v>682.85203309900601</c:v>
                </c:pt>
                <c:pt idx="10719">
                  <c:v>682.91574386902903</c:v>
                </c:pt>
                <c:pt idx="10720">
                  <c:v>682.97945463905103</c:v>
                </c:pt>
                <c:pt idx="10721">
                  <c:v>683.04316540907303</c:v>
                </c:pt>
                <c:pt idx="10722">
                  <c:v>683.10687617909605</c:v>
                </c:pt>
                <c:pt idx="10723">
                  <c:v>683.17058694911805</c:v>
                </c:pt>
                <c:pt idx="10724">
                  <c:v>683.23429771914005</c:v>
                </c:pt>
                <c:pt idx="10725">
                  <c:v>683.29800848916295</c:v>
                </c:pt>
                <c:pt idx="10726">
                  <c:v>683.36171925918495</c:v>
                </c:pt>
                <c:pt idx="10727">
                  <c:v>683.42543002920695</c:v>
                </c:pt>
                <c:pt idx="10728">
                  <c:v>683.48914079922997</c:v>
                </c:pt>
                <c:pt idx="10729">
                  <c:v>683.55285156925197</c:v>
                </c:pt>
                <c:pt idx="10730">
                  <c:v>683.61656233927397</c:v>
                </c:pt>
                <c:pt idx="10731">
                  <c:v>683.68027310929699</c:v>
                </c:pt>
                <c:pt idx="10732">
                  <c:v>683.74398387931899</c:v>
                </c:pt>
                <c:pt idx="10733">
                  <c:v>683.80769464934099</c:v>
                </c:pt>
                <c:pt idx="10734">
                  <c:v>683.87140541936401</c:v>
                </c:pt>
                <c:pt idx="10735">
                  <c:v>683.93511618938601</c:v>
                </c:pt>
                <c:pt idx="10736">
                  <c:v>683.99882695940801</c:v>
                </c:pt>
                <c:pt idx="10737">
                  <c:v>684.06253772943103</c:v>
                </c:pt>
                <c:pt idx="10738">
                  <c:v>684.12624849945303</c:v>
                </c:pt>
                <c:pt idx="10739">
                  <c:v>684.18995926947503</c:v>
                </c:pt>
                <c:pt idx="10740">
                  <c:v>684.25367003949805</c:v>
                </c:pt>
                <c:pt idx="10741">
                  <c:v>684.31738080952005</c:v>
                </c:pt>
                <c:pt idx="10742">
                  <c:v>684.38109157954204</c:v>
                </c:pt>
                <c:pt idx="10743">
                  <c:v>684.44480234956495</c:v>
                </c:pt>
                <c:pt idx="10744">
                  <c:v>684.50851311958695</c:v>
                </c:pt>
                <c:pt idx="10745">
                  <c:v>684.57222388960895</c:v>
                </c:pt>
                <c:pt idx="10746">
                  <c:v>684.63593465963197</c:v>
                </c:pt>
                <c:pt idx="10747">
                  <c:v>684.69964542965397</c:v>
                </c:pt>
                <c:pt idx="10748">
                  <c:v>684.76335619967597</c:v>
                </c:pt>
                <c:pt idx="10749">
                  <c:v>684.82706696969899</c:v>
                </c:pt>
                <c:pt idx="10750">
                  <c:v>684.89077773972099</c:v>
                </c:pt>
                <c:pt idx="10751">
                  <c:v>684.95448850974299</c:v>
                </c:pt>
                <c:pt idx="10752">
                  <c:v>685.01819927976601</c:v>
                </c:pt>
                <c:pt idx="10753">
                  <c:v>685.08191004978801</c:v>
                </c:pt>
                <c:pt idx="10754">
                  <c:v>685.14562081981103</c:v>
                </c:pt>
                <c:pt idx="10755">
                  <c:v>685.20933158983303</c:v>
                </c:pt>
                <c:pt idx="10756">
                  <c:v>685.27304235985503</c:v>
                </c:pt>
                <c:pt idx="10757">
                  <c:v>685.33675312987805</c:v>
                </c:pt>
                <c:pt idx="10758">
                  <c:v>685.40046389990005</c:v>
                </c:pt>
                <c:pt idx="10759">
                  <c:v>685.46417466992204</c:v>
                </c:pt>
                <c:pt idx="10760">
                  <c:v>685.52788543994495</c:v>
                </c:pt>
                <c:pt idx="10761">
                  <c:v>685.59159620996695</c:v>
                </c:pt>
                <c:pt idx="10762">
                  <c:v>685.65530697998895</c:v>
                </c:pt>
                <c:pt idx="10763">
                  <c:v>685.71901775001197</c:v>
                </c:pt>
                <c:pt idx="10764">
                  <c:v>685.78272852003397</c:v>
                </c:pt>
                <c:pt idx="10765">
                  <c:v>685.84643929005597</c:v>
                </c:pt>
                <c:pt idx="10766">
                  <c:v>685.91015006007899</c:v>
                </c:pt>
                <c:pt idx="10767">
                  <c:v>685.97386083010099</c:v>
                </c:pt>
                <c:pt idx="10768">
                  <c:v>686.03757160012299</c:v>
                </c:pt>
                <c:pt idx="10769">
                  <c:v>686.10128237014601</c:v>
                </c:pt>
                <c:pt idx="10770">
                  <c:v>686.16499314016801</c:v>
                </c:pt>
                <c:pt idx="10771">
                  <c:v>686.22870391019001</c:v>
                </c:pt>
                <c:pt idx="10772">
                  <c:v>686.29241468021303</c:v>
                </c:pt>
                <c:pt idx="10773">
                  <c:v>686.35612545023503</c:v>
                </c:pt>
                <c:pt idx="10774">
                  <c:v>686.41983622025703</c:v>
                </c:pt>
                <c:pt idx="10775">
                  <c:v>686.48354699028005</c:v>
                </c:pt>
                <c:pt idx="10776">
                  <c:v>686.54725776030205</c:v>
                </c:pt>
                <c:pt idx="10777">
                  <c:v>686.61096853032404</c:v>
                </c:pt>
                <c:pt idx="10778">
                  <c:v>686.67467930034695</c:v>
                </c:pt>
                <c:pt idx="10779">
                  <c:v>686.73839007036895</c:v>
                </c:pt>
                <c:pt idx="10780">
                  <c:v>686.80210084039095</c:v>
                </c:pt>
                <c:pt idx="10781">
                  <c:v>686.86581161041397</c:v>
                </c:pt>
                <c:pt idx="10782">
                  <c:v>686.92952238043597</c:v>
                </c:pt>
                <c:pt idx="10783">
                  <c:v>686.99323315045797</c:v>
                </c:pt>
                <c:pt idx="10784">
                  <c:v>687.05694392048099</c:v>
                </c:pt>
                <c:pt idx="10785">
                  <c:v>687.12065469050299</c:v>
                </c:pt>
                <c:pt idx="10786">
                  <c:v>687.18436546052499</c:v>
                </c:pt>
                <c:pt idx="10787">
                  <c:v>687.24807623054801</c:v>
                </c:pt>
                <c:pt idx="10788">
                  <c:v>687.31178700057001</c:v>
                </c:pt>
                <c:pt idx="10789">
                  <c:v>687.37549777059201</c:v>
                </c:pt>
                <c:pt idx="10790">
                  <c:v>687.43920854061503</c:v>
                </c:pt>
                <c:pt idx="10791">
                  <c:v>687.50291931063703</c:v>
                </c:pt>
                <c:pt idx="10792">
                  <c:v>687.56663008065902</c:v>
                </c:pt>
                <c:pt idx="10793">
                  <c:v>687.63034085068205</c:v>
                </c:pt>
                <c:pt idx="10794">
                  <c:v>687.69405162070404</c:v>
                </c:pt>
                <c:pt idx="10795">
                  <c:v>687.75776239072604</c:v>
                </c:pt>
                <c:pt idx="10796">
                  <c:v>687.82147316074895</c:v>
                </c:pt>
                <c:pt idx="10797">
                  <c:v>687.88518393077095</c:v>
                </c:pt>
                <c:pt idx="10798">
                  <c:v>687.94889470079295</c:v>
                </c:pt>
                <c:pt idx="10799">
                  <c:v>688.01260547081597</c:v>
                </c:pt>
                <c:pt idx="10800">
                  <c:v>688.07631624083797</c:v>
                </c:pt>
                <c:pt idx="10801">
                  <c:v>688.14002701085997</c:v>
                </c:pt>
                <c:pt idx="10802">
                  <c:v>688.20373778088299</c:v>
                </c:pt>
                <c:pt idx="10803">
                  <c:v>688.26744855090499</c:v>
                </c:pt>
                <c:pt idx="10804">
                  <c:v>688.33115932092699</c:v>
                </c:pt>
                <c:pt idx="10805">
                  <c:v>688.39487009095001</c:v>
                </c:pt>
                <c:pt idx="10806">
                  <c:v>688.45858086097201</c:v>
                </c:pt>
                <c:pt idx="10807">
                  <c:v>688.52229163099503</c:v>
                </c:pt>
                <c:pt idx="10808">
                  <c:v>688.58600240101703</c:v>
                </c:pt>
                <c:pt idx="10809">
                  <c:v>688.64971317103902</c:v>
                </c:pt>
                <c:pt idx="10810">
                  <c:v>688.71342394106205</c:v>
                </c:pt>
                <c:pt idx="10811">
                  <c:v>688.77713471108405</c:v>
                </c:pt>
                <c:pt idx="10812">
                  <c:v>688.84084548110604</c:v>
                </c:pt>
                <c:pt idx="10813">
                  <c:v>688.90455625112895</c:v>
                </c:pt>
                <c:pt idx="10814">
                  <c:v>688.96826702115095</c:v>
                </c:pt>
                <c:pt idx="10815">
                  <c:v>689.03197779117295</c:v>
                </c:pt>
                <c:pt idx="10816">
                  <c:v>689.09568856119597</c:v>
                </c:pt>
                <c:pt idx="10817">
                  <c:v>689.15939933121797</c:v>
                </c:pt>
                <c:pt idx="10818">
                  <c:v>689.22311010123997</c:v>
                </c:pt>
                <c:pt idx="10819">
                  <c:v>689.28682087126299</c:v>
                </c:pt>
                <c:pt idx="10820">
                  <c:v>689.35053164128499</c:v>
                </c:pt>
                <c:pt idx="10821">
                  <c:v>689.41424241130699</c:v>
                </c:pt>
                <c:pt idx="10822">
                  <c:v>689.47795318133001</c:v>
                </c:pt>
                <c:pt idx="10823">
                  <c:v>689.54166395135201</c:v>
                </c:pt>
                <c:pt idx="10824">
                  <c:v>689.60537472137401</c:v>
                </c:pt>
                <c:pt idx="10825">
                  <c:v>689.66908549139703</c:v>
                </c:pt>
                <c:pt idx="10826">
                  <c:v>689.73279626141903</c:v>
                </c:pt>
                <c:pt idx="10827">
                  <c:v>689.79650703144102</c:v>
                </c:pt>
                <c:pt idx="10828">
                  <c:v>689.86021780146405</c:v>
                </c:pt>
                <c:pt idx="10829">
                  <c:v>689.92392857148604</c:v>
                </c:pt>
                <c:pt idx="10830">
                  <c:v>689.98763934150804</c:v>
                </c:pt>
                <c:pt idx="10831">
                  <c:v>690.05135011153095</c:v>
                </c:pt>
                <c:pt idx="10832">
                  <c:v>690.11506088155295</c:v>
                </c:pt>
                <c:pt idx="10833">
                  <c:v>690.17877165157495</c:v>
                </c:pt>
                <c:pt idx="10834">
                  <c:v>690.24248242159797</c:v>
                </c:pt>
                <c:pt idx="10835">
                  <c:v>690.30619319161997</c:v>
                </c:pt>
                <c:pt idx="10836">
                  <c:v>690.36990396164197</c:v>
                </c:pt>
                <c:pt idx="10837">
                  <c:v>690.43361473166499</c:v>
                </c:pt>
                <c:pt idx="10838">
                  <c:v>690.49732550168699</c:v>
                </c:pt>
                <c:pt idx="10839">
                  <c:v>690.56103627170899</c:v>
                </c:pt>
                <c:pt idx="10840">
                  <c:v>690.62474704173201</c:v>
                </c:pt>
                <c:pt idx="10841">
                  <c:v>690.68845781175401</c:v>
                </c:pt>
                <c:pt idx="10842">
                  <c:v>690.752168581776</c:v>
                </c:pt>
                <c:pt idx="10843">
                  <c:v>690.81587935179903</c:v>
                </c:pt>
                <c:pt idx="10844">
                  <c:v>690.87959012182102</c:v>
                </c:pt>
                <c:pt idx="10845">
                  <c:v>690.94330089184302</c:v>
                </c:pt>
                <c:pt idx="10846">
                  <c:v>691.00701166186604</c:v>
                </c:pt>
                <c:pt idx="10847">
                  <c:v>691.07072243188804</c:v>
                </c:pt>
                <c:pt idx="10848">
                  <c:v>691.13443320191004</c:v>
                </c:pt>
                <c:pt idx="10849">
                  <c:v>691.19814397193295</c:v>
                </c:pt>
                <c:pt idx="10850">
                  <c:v>691.26185474195495</c:v>
                </c:pt>
                <c:pt idx="10851">
                  <c:v>691.32556551197695</c:v>
                </c:pt>
                <c:pt idx="10852">
                  <c:v>691.38927628199997</c:v>
                </c:pt>
                <c:pt idx="10853">
                  <c:v>691.45298705202197</c:v>
                </c:pt>
                <c:pt idx="10854">
                  <c:v>691.51669782204397</c:v>
                </c:pt>
                <c:pt idx="10855">
                  <c:v>691.58040859206699</c:v>
                </c:pt>
                <c:pt idx="10856">
                  <c:v>691.64411936208899</c:v>
                </c:pt>
                <c:pt idx="10857">
                  <c:v>691.70783013211098</c:v>
                </c:pt>
                <c:pt idx="10858">
                  <c:v>691.77154090213401</c:v>
                </c:pt>
                <c:pt idx="10859">
                  <c:v>691.83525167215601</c:v>
                </c:pt>
                <c:pt idx="10860">
                  <c:v>691.89896244217903</c:v>
                </c:pt>
                <c:pt idx="10861">
                  <c:v>691.96267321220103</c:v>
                </c:pt>
                <c:pt idx="10862">
                  <c:v>692.02638398222302</c:v>
                </c:pt>
                <c:pt idx="10863">
                  <c:v>692.09009475224605</c:v>
                </c:pt>
                <c:pt idx="10864">
                  <c:v>692.15380552226804</c:v>
                </c:pt>
                <c:pt idx="10865">
                  <c:v>692.21751629229004</c:v>
                </c:pt>
                <c:pt idx="10866">
                  <c:v>692.28122706231295</c:v>
                </c:pt>
                <c:pt idx="10867">
                  <c:v>692.34493783233495</c:v>
                </c:pt>
                <c:pt idx="10868">
                  <c:v>692.40864860235695</c:v>
                </c:pt>
                <c:pt idx="10869">
                  <c:v>692.47235937237997</c:v>
                </c:pt>
                <c:pt idx="10870">
                  <c:v>692.53607014240197</c:v>
                </c:pt>
                <c:pt idx="10871">
                  <c:v>692.59978091242397</c:v>
                </c:pt>
                <c:pt idx="10872">
                  <c:v>692.66349168244699</c:v>
                </c:pt>
                <c:pt idx="10873">
                  <c:v>692.72720245246899</c:v>
                </c:pt>
                <c:pt idx="10874">
                  <c:v>692.79091322249099</c:v>
                </c:pt>
                <c:pt idx="10875">
                  <c:v>692.85462399251401</c:v>
                </c:pt>
                <c:pt idx="10876">
                  <c:v>692.91833476253601</c:v>
                </c:pt>
                <c:pt idx="10877">
                  <c:v>692.982045532558</c:v>
                </c:pt>
                <c:pt idx="10878">
                  <c:v>693.04575630258103</c:v>
                </c:pt>
                <c:pt idx="10879">
                  <c:v>693.10946707260302</c:v>
                </c:pt>
                <c:pt idx="10880">
                  <c:v>693.17317784262502</c:v>
                </c:pt>
                <c:pt idx="10881">
                  <c:v>693.23688861264804</c:v>
                </c:pt>
                <c:pt idx="10882">
                  <c:v>693.30059938267004</c:v>
                </c:pt>
                <c:pt idx="10883">
                  <c:v>693.36431015269204</c:v>
                </c:pt>
                <c:pt idx="10884">
                  <c:v>693.42802092271495</c:v>
                </c:pt>
                <c:pt idx="10885">
                  <c:v>693.49173169273695</c:v>
                </c:pt>
                <c:pt idx="10886">
                  <c:v>693.55544246275895</c:v>
                </c:pt>
                <c:pt idx="10887">
                  <c:v>693.61915323278197</c:v>
                </c:pt>
                <c:pt idx="10888">
                  <c:v>693.68286400280397</c:v>
                </c:pt>
                <c:pt idx="10889">
                  <c:v>693.74657477282597</c:v>
                </c:pt>
                <c:pt idx="10890">
                  <c:v>693.81028554284899</c:v>
                </c:pt>
                <c:pt idx="10891">
                  <c:v>693.87399631287099</c:v>
                </c:pt>
                <c:pt idx="10892">
                  <c:v>693.93770708289298</c:v>
                </c:pt>
                <c:pt idx="10893">
                  <c:v>694.00141785291601</c:v>
                </c:pt>
                <c:pt idx="10894">
                  <c:v>694.065128622938</c:v>
                </c:pt>
                <c:pt idx="10895">
                  <c:v>694.12883939296</c:v>
                </c:pt>
                <c:pt idx="10896">
                  <c:v>694.19255016298303</c:v>
                </c:pt>
                <c:pt idx="10897">
                  <c:v>694.25626093300502</c:v>
                </c:pt>
                <c:pt idx="10898">
                  <c:v>694.31997170302702</c:v>
                </c:pt>
                <c:pt idx="10899">
                  <c:v>694.38368247305004</c:v>
                </c:pt>
                <c:pt idx="10900">
                  <c:v>694.44739324307204</c:v>
                </c:pt>
                <c:pt idx="10901">
                  <c:v>694.51110401309404</c:v>
                </c:pt>
                <c:pt idx="10902">
                  <c:v>694.57481478311695</c:v>
                </c:pt>
                <c:pt idx="10903">
                  <c:v>694.63852555313895</c:v>
                </c:pt>
                <c:pt idx="10904">
                  <c:v>694.70223632316095</c:v>
                </c:pt>
                <c:pt idx="10905">
                  <c:v>694.76594709318397</c:v>
                </c:pt>
                <c:pt idx="10906">
                  <c:v>694.82965786320597</c:v>
                </c:pt>
                <c:pt idx="10907">
                  <c:v>694.89336863322796</c:v>
                </c:pt>
                <c:pt idx="10908">
                  <c:v>694.95707940325099</c:v>
                </c:pt>
                <c:pt idx="10909">
                  <c:v>695.02079017327299</c:v>
                </c:pt>
                <c:pt idx="10910">
                  <c:v>695.08450094329498</c:v>
                </c:pt>
                <c:pt idx="10911">
                  <c:v>695.14821171331801</c:v>
                </c:pt>
                <c:pt idx="10912">
                  <c:v>695.21192248334</c:v>
                </c:pt>
                <c:pt idx="10913">
                  <c:v>695.27563325336303</c:v>
                </c:pt>
                <c:pt idx="10914">
                  <c:v>695.33934402338502</c:v>
                </c:pt>
                <c:pt idx="10915">
                  <c:v>695.40305479340702</c:v>
                </c:pt>
                <c:pt idx="10916">
                  <c:v>695.46676556343004</c:v>
                </c:pt>
                <c:pt idx="10917">
                  <c:v>695.53047633345204</c:v>
                </c:pt>
                <c:pt idx="10918">
                  <c:v>695.59418710347404</c:v>
                </c:pt>
                <c:pt idx="10919">
                  <c:v>695.65789787349695</c:v>
                </c:pt>
                <c:pt idx="10920">
                  <c:v>695.72160864351895</c:v>
                </c:pt>
                <c:pt idx="10921">
                  <c:v>695.78531941354095</c:v>
                </c:pt>
                <c:pt idx="10922">
                  <c:v>695.84903018356397</c:v>
                </c:pt>
                <c:pt idx="10923">
                  <c:v>695.91274095358597</c:v>
                </c:pt>
                <c:pt idx="10924">
                  <c:v>695.97645172360797</c:v>
                </c:pt>
                <c:pt idx="10925">
                  <c:v>696.04016249363099</c:v>
                </c:pt>
                <c:pt idx="10926">
                  <c:v>696.10387326365299</c:v>
                </c:pt>
                <c:pt idx="10927">
                  <c:v>696.16758403367498</c:v>
                </c:pt>
                <c:pt idx="10928">
                  <c:v>696.23129480369801</c:v>
                </c:pt>
                <c:pt idx="10929">
                  <c:v>696.29500557372</c:v>
                </c:pt>
                <c:pt idx="10930">
                  <c:v>696.358716343742</c:v>
                </c:pt>
                <c:pt idx="10931">
                  <c:v>696.42242711376502</c:v>
                </c:pt>
                <c:pt idx="10932">
                  <c:v>696.48613788378702</c:v>
                </c:pt>
                <c:pt idx="10933">
                  <c:v>696.54984865380902</c:v>
                </c:pt>
                <c:pt idx="10934">
                  <c:v>696.61355942383204</c:v>
                </c:pt>
                <c:pt idx="10935">
                  <c:v>696.67727019385404</c:v>
                </c:pt>
                <c:pt idx="10936">
                  <c:v>696.74098096387604</c:v>
                </c:pt>
                <c:pt idx="10937">
                  <c:v>696.80469173389895</c:v>
                </c:pt>
                <c:pt idx="10938">
                  <c:v>696.86840250392095</c:v>
                </c:pt>
                <c:pt idx="10939">
                  <c:v>696.93211327394295</c:v>
                </c:pt>
                <c:pt idx="10940">
                  <c:v>696.99582404396597</c:v>
                </c:pt>
                <c:pt idx="10941">
                  <c:v>697.05953481398797</c:v>
                </c:pt>
                <c:pt idx="10942">
                  <c:v>697.12324558400996</c:v>
                </c:pt>
                <c:pt idx="10943">
                  <c:v>697.18695635403299</c:v>
                </c:pt>
                <c:pt idx="10944">
                  <c:v>697.25066712405498</c:v>
                </c:pt>
                <c:pt idx="10945">
                  <c:v>697.31437789407698</c:v>
                </c:pt>
                <c:pt idx="10946">
                  <c:v>697.37808866410001</c:v>
                </c:pt>
                <c:pt idx="10947">
                  <c:v>697.441799434122</c:v>
                </c:pt>
                <c:pt idx="10948">
                  <c:v>697.505510204144</c:v>
                </c:pt>
                <c:pt idx="10949">
                  <c:v>697.56922097416702</c:v>
                </c:pt>
                <c:pt idx="10950">
                  <c:v>697.63293174418902</c:v>
                </c:pt>
                <c:pt idx="10951">
                  <c:v>697.69664251421102</c:v>
                </c:pt>
                <c:pt idx="10952">
                  <c:v>697.76035328423404</c:v>
                </c:pt>
                <c:pt idx="10953">
                  <c:v>697.82406405425604</c:v>
                </c:pt>
                <c:pt idx="10954">
                  <c:v>697.88777482427804</c:v>
                </c:pt>
                <c:pt idx="10955">
                  <c:v>697.95148559430095</c:v>
                </c:pt>
                <c:pt idx="10956">
                  <c:v>698.01519636432295</c:v>
                </c:pt>
                <c:pt idx="10957">
                  <c:v>698.07890713434495</c:v>
                </c:pt>
                <c:pt idx="10958">
                  <c:v>698.14261790436797</c:v>
                </c:pt>
                <c:pt idx="10959">
                  <c:v>698.20632867438997</c:v>
                </c:pt>
                <c:pt idx="10960">
                  <c:v>698.27003944441196</c:v>
                </c:pt>
                <c:pt idx="10961">
                  <c:v>698.33375021443499</c:v>
                </c:pt>
                <c:pt idx="10962">
                  <c:v>698.39746098445698</c:v>
                </c:pt>
                <c:pt idx="10963">
                  <c:v>698.46117175447898</c:v>
                </c:pt>
                <c:pt idx="10964">
                  <c:v>698.524882524502</c:v>
                </c:pt>
                <c:pt idx="10965">
                  <c:v>698.588593294524</c:v>
                </c:pt>
                <c:pt idx="10966">
                  <c:v>698.65230406454702</c:v>
                </c:pt>
                <c:pt idx="10967">
                  <c:v>698.71601483456902</c:v>
                </c:pt>
                <c:pt idx="10968">
                  <c:v>698.77972560459102</c:v>
                </c:pt>
                <c:pt idx="10969">
                  <c:v>698.84343637461404</c:v>
                </c:pt>
                <c:pt idx="10970">
                  <c:v>698.90714714463604</c:v>
                </c:pt>
                <c:pt idx="10971">
                  <c:v>698.97085791465804</c:v>
                </c:pt>
                <c:pt idx="10972">
                  <c:v>699.03456868468095</c:v>
                </c:pt>
                <c:pt idx="10973">
                  <c:v>699.09827945470295</c:v>
                </c:pt>
                <c:pt idx="10974">
                  <c:v>699.16199022472495</c:v>
                </c:pt>
                <c:pt idx="10975">
                  <c:v>699.22570099474797</c:v>
                </c:pt>
                <c:pt idx="10976">
                  <c:v>699.28941176476997</c:v>
                </c:pt>
                <c:pt idx="10977">
                  <c:v>699.35312253479196</c:v>
                </c:pt>
                <c:pt idx="10978">
                  <c:v>699.41683330481499</c:v>
                </c:pt>
                <c:pt idx="10979">
                  <c:v>699.48054407483698</c:v>
                </c:pt>
                <c:pt idx="10980">
                  <c:v>699.54425484485898</c:v>
                </c:pt>
                <c:pt idx="10981">
                  <c:v>699.607965614882</c:v>
                </c:pt>
                <c:pt idx="10982">
                  <c:v>699.671676384904</c:v>
                </c:pt>
                <c:pt idx="10983">
                  <c:v>699.735387154926</c:v>
                </c:pt>
                <c:pt idx="10984">
                  <c:v>699.79909792494902</c:v>
                </c:pt>
                <c:pt idx="10985">
                  <c:v>699.86280869497102</c:v>
                </c:pt>
                <c:pt idx="10986">
                  <c:v>699.92651946499302</c:v>
                </c:pt>
                <c:pt idx="10987">
                  <c:v>699.99023023501604</c:v>
                </c:pt>
                <c:pt idx="10988">
                  <c:v>700.05394100503804</c:v>
                </c:pt>
                <c:pt idx="10989">
                  <c:v>700.11765177506004</c:v>
                </c:pt>
                <c:pt idx="10990">
                  <c:v>700.18136254508295</c:v>
                </c:pt>
                <c:pt idx="10991">
                  <c:v>700.24507331510495</c:v>
                </c:pt>
                <c:pt idx="10992">
                  <c:v>700.30878408512694</c:v>
                </c:pt>
                <c:pt idx="10993">
                  <c:v>700.37249485514997</c:v>
                </c:pt>
                <c:pt idx="10994">
                  <c:v>700.43620562517197</c:v>
                </c:pt>
                <c:pt idx="10995">
                  <c:v>700.49991639519396</c:v>
                </c:pt>
                <c:pt idx="10996">
                  <c:v>700.56362716521699</c:v>
                </c:pt>
                <c:pt idx="10997">
                  <c:v>700.62733793523898</c:v>
                </c:pt>
                <c:pt idx="10998">
                  <c:v>700.69104870526098</c:v>
                </c:pt>
                <c:pt idx="10999">
                  <c:v>700.754759475284</c:v>
                </c:pt>
                <c:pt idx="11000">
                  <c:v>700.818470245306</c:v>
                </c:pt>
                <c:pt idx="11001">
                  <c:v>700.882181015328</c:v>
                </c:pt>
                <c:pt idx="11002">
                  <c:v>700.94589178535102</c:v>
                </c:pt>
                <c:pt idx="11003">
                  <c:v>701.00960255537302</c:v>
                </c:pt>
                <c:pt idx="11004">
                  <c:v>701.07331332539502</c:v>
                </c:pt>
                <c:pt idx="11005">
                  <c:v>701.13702409541804</c:v>
                </c:pt>
                <c:pt idx="11006">
                  <c:v>701.20073486544004</c:v>
                </c:pt>
                <c:pt idx="11007">
                  <c:v>701.26444563546204</c:v>
                </c:pt>
                <c:pt idx="11008">
                  <c:v>701.32815640548495</c:v>
                </c:pt>
                <c:pt idx="11009">
                  <c:v>701.39186717550695</c:v>
                </c:pt>
                <c:pt idx="11010">
                  <c:v>701.45557794552894</c:v>
                </c:pt>
                <c:pt idx="11011">
                  <c:v>701.51928871555197</c:v>
                </c:pt>
                <c:pt idx="11012">
                  <c:v>701.58299948557396</c:v>
                </c:pt>
                <c:pt idx="11013">
                  <c:v>701.64671025559596</c:v>
                </c:pt>
                <c:pt idx="11014">
                  <c:v>701.71042102561898</c:v>
                </c:pt>
                <c:pt idx="11015">
                  <c:v>701.77413179564098</c:v>
                </c:pt>
                <c:pt idx="11016">
                  <c:v>701.83784256566298</c:v>
                </c:pt>
                <c:pt idx="11017">
                  <c:v>701.901553335686</c:v>
                </c:pt>
                <c:pt idx="11018">
                  <c:v>701.965264105708</c:v>
                </c:pt>
                <c:pt idx="11019">
                  <c:v>702.02897487573102</c:v>
                </c:pt>
                <c:pt idx="11020">
                  <c:v>702.09268564575302</c:v>
                </c:pt>
                <c:pt idx="11021">
                  <c:v>702.15639641577502</c:v>
                </c:pt>
                <c:pt idx="11022">
                  <c:v>702.22010718579804</c:v>
                </c:pt>
                <c:pt idx="11023">
                  <c:v>702.28381795582004</c:v>
                </c:pt>
                <c:pt idx="11024">
                  <c:v>702.34752872584204</c:v>
                </c:pt>
                <c:pt idx="11025">
                  <c:v>702.41123949586495</c:v>
                </c:pt>
                <c:pt idx="11026">
                  <c:v>702.47495026588695</c:v>
                </c:pt>
                <c:pt idx="11027">
                  <c:v>702.53866103590894</c:v>
                </c:pt>
                <c:pt idx="11028">
                  <c:v>702.60237180593197</c:v>
                </c:pt>
                <c:pt idx="11029">
                  <c:v>702.66608257595396</c:v>
                </c:pt>
                <c:pt idx="11030">
                  <c:v>702.72979334597596</c:v>
                </c:pt>
                <c:pt idx="11031">
                  <c:v>702.79350411599899</c:v>
                </c:pt>
                <c:pt idx="11032">
                  <c:v>702.85721488602098</c:v>
                </c:pt>
                <c:pt idx="11033">
                  <c:v>702.92092565604298</c:v>
                </c:pt>
                <c:pt idx="11034">
                  <c:v>702.984636426066</c:v>
                </c:pt>
                <c:pt idx="11035">
                  <c:v>703.048347196088</c:v>
                </c:pt>
                <c:pt idx="11036">
                  <c:v>703.11205796611</c:v>
                </c:pt>
                <c:pt idx="11037">
                  <c:v>703.17576873613302</c:v>
                </c:pt>
                <c:pt idx="11038">
                  <c:v>703.23947950615502</c:v>
                </c:pt>
                <c:pt idx="11039">
                  <c:v>703.30319027617702</c:v>
                </c:pt>
                <c:pt idx="11040">
                  <c:v>703.36690104620004</c:v>
                </c:pt>
                <c:pt idx="11041">
                  <c:v>703.43061181622204</c:v>
                </c:pt>
                <c:pt idx="11042">
                  <c:v>703.49432258624404</c:v>
                </c:pt>
                <c:pt idx="11043">
                  <c:v>703.55803335626695</c:v>
                </c:pt>
                <c:pt idx="11044">
                  <c:v>703.62174412628895</c:v>
                </c:pt>
                <c:pt idx="11045">
                  <c:v>703.68545489631094</c:v>
                </c:pt>
                <c:pt idx="11046">
                  <c:v>703.74916566633397</c:v>
                </c:pt>
                <c:pt idx="11047">
                  <c:v>703.81287643635596</c:v>
                </c:pt>
                <c:pt idx="11048">
                  <c:v>703.87658720637796</c:v>
                </c:pt>
                <c:pt idx="11049">
                  <c:v>703.94029797640098</c:v>
                </c:pt>
                <c:pt idx="11050">
                  <c:v>704.00400874642298</c:v>
                </c:pt>
                <c:pt idx="11051">
                  <c:v>704.06771951644498</c:v>
                </c:pt>
                <c:pt idx="11052">
                  <c:v>704.131430286468</c:v>
                </c:pt>
                <c:pt idx="11053">
                  <c:v>704.19514105649</c:v>
                </c:pt>
                <c:pt idx="11054">
                  <c:v>704.258851826512</c:v>
                </c:pt>
                <c:pt idx="11055">
                  <c:v>704.32256259653502</c:v>
                </c:pt>
                <c:pt idx="11056">
                  <c:v>704.38627336655702</c:v>
                </c:pt>
                <c:pt idx="11057">
                  <c:v>704.44998413657902</c:v>
                </c:pt>
                <c:pt idx="11058">
                  <c:v>704.51369490660204</c:v>
                </c:pt>
                <c:pt idx="11059">
                  <c:v>704.57740567662404</c:v>
                </c:pt>
                <c:pt idx="11060">
                  <c:v>704.64111644664604</c:v>
                </c:pt>
                <c:pt idx="11061">
                  <c:v>704.70482721666895</c:v>
                </c:pt>
                <c:pt idx="11062">
                  <c:v>704.76853798669094</c:v>
                </c:pt>
                <c:pt idx="11063">
                  <c:v>704.83224875671306</c:v>
                </c:pt>
                <c:pt idx="11064">
                  <c:v>704.89595952673596</c:v>
                </c:pt>
                <c:pt idx="11065">
                  <c:v>704.95967029675796</c:v>
                </c:pt>
                <c:pt idx="11066">
                  <c:v>705.02338106677996</c:v>
                </c:pt>
                <c:pt idx="11067">
                  <c:v>705.08709183680298</c:v>
                </c:pt>
                <c:pt idx="11068">
                  <c:v>705.15080260682498</c:v>
                </c:pt>
                <c:pt idx="11069">
                  <c:v>705.21451337684698</c:v>
                </c:pt>
                <c:pt idx="11070">
                  <c:v>705.27822414687</c:v>
                </c:pt>
                <c:pt idx="11071">
                  <c:v>705.341934916892</c:v>
                </c:pt>
                <c:pt idx="11072">
                  <c:v>705.40564568691502</c:v>
                </c:pt>
                <c:pt idx="11073">
                  <c:v>705.46935645693702</c:v>
                </c:pt>
                <c:pt idx="11074">
                  <c:v>705.53306722695902</c:v>
                </c:pt>
                <c:pt idx="11075">
                  <c:v>705.59677799698204</c:v>
                </c:pt>
                <c:pt idx="11076">
                  <c:v>705.66048876700404</c:v>
                </c:pt>
                <c:pt idx="11077">
                  <c:v>705.72419953702604</c:v>
                </c:pt>
                <c:pt idx="11078">
                  <c:v>705.78791030704895</c:v>
                </c:pt>
                <c:pt idx="11079">
                  <c:v>705.85162107707094</c:v>
                </c:pt>
                <c:pt idx="11080">
                  <c:v>705.91533184709294</c:v>
                </c:pt>
                <c:pt idx="11081">
                  <c:v>705.97904261711597</c:v>
                </c:pt>
                <c:pt idx="11082">
                  <c:v>706.04275338713796</c:v>
                </c:pt>
                <c:pt idx="11083">
                  <c:v>706.10646415715996</c:v>
                </c:pt>
                <c:pt idx="11084">
                  <c:v>706.17017492718298</c:v>
                </c:pt>
                <c:pt idx="11085">
                  <c:v>706.23388569720498</c:v>
                </c:pt>
                <c:pt idx="11086">
                  <c:v>706.29759646722698</c:v>
                </c:pt>
                <c:pt idx="11087">
                  <c:v>706.36130723725</c:v>
                </c:pt>
                <c:pt idx="11088">
                  <c:v>706.425018007272</c:v>
                </c:pt>
                <c:pt idx="11089">
                  <c:v>706.488728777294</c:v>
                </c:pt>
                <c:pt idx="11090">
                  <c:v>706.55243954731702</c:v>
                </c:pt>
                <c:pt idx="11091">
                  <c:v>706.61615031733902</c:v>
                </c:pt>
                <c:pt idx="11092">
                  <c:v>706.67986108736102</c:v>
                </c:pt>
                <c:pt idx="11093">
                  <c:v>706.74357185738404</c:v>
                </c:pt>
                <c:pt idx="11094">
                  <c:v>706.80728262740604</c:v>
                </c:pt>
                <c:pt idx="11095">
                  <c:v>706.87099339742804</c:v>
                </c:pt>
                <c:pt idx="11096">
                  <c:v>706.93470416745095</c:v>
                </c:pt>
                <c:pt idx="11097">
                  <c:v>706.99841493747294</c:v>
                </c:pt>
                <c:pt idx="11098">
                  <c:v>707.06212570749506</c:v>
                </c:pt>
                <c:pt idx="11099">
                  <c:v>707.12583647751796</c:v>
                </c:pt>
                <c:pt idx="11100">
                  <c:v>707.18954724753996</c:v>
                </c:pt>
                <c:pt idx="11101">
                  <c:v>707.25325801756196</c:v>
                </c:pt>
                <c:pt idx="11102">
                  <c:v>707.31696878758498</c:v>
                </c:pt>
                <c:pt idx="11103">
                  <c:v>707.38067955760698</c:v>
                </c:pt>
                <c:pt idx="11104">
                  <c:v>707.44439032762898</c:v>
                </c:pt>
                <c:pt idx="11105">
                  <c:v>707.508101097652</c:v>
                </c:pt>
                <c:pt idx="11106">
                  <c:v>707.571811867674</c:v>
                </c:pt>
                <c:pt idx="11107">
                  <c:v>707.635522637696</c:v>
                </c:pt>
                <c:pt idx="11108">
                  <c:v>707.69923340771902</c:v>
                </c:pt>
                <c:pt idx="11109">
                  <c:v>707.76294417774102</c:v>
                </c:pt>
                <c:pt idx="11110">
                  <c:v>707.82665494776302</c:v>
                </c:pt>
                <c:pt idx="11111">
                  <c:v>707.89036571778604</c:v>
                </c:pt>
                <c:pt idx="11112">
                  <c:v>707.95407648780804</c:v>
                </c:pt>
                <c:pt idx="11113">
                  <c:v>708.01778725783004</c:v>
                </c:pt>
                <c:pt idx="11114">
                  <c:v>708.08149802785294</c:v>
                </c:pt>
                <c:pt idx="11115">
                  <c:v>708.14520879787494</c:v>
                </c:pt>
                <c:pt idx="11116">
                  <c:v>708.20891956789706</c:v>
                </c:pt>
                <c:pt idx="11117">
                  <c:v>708.27263033791996</c:v>
                </c:pt>
                <c:pt idx="11118">
                  <c:v>708.33634110794196</c:v>
                </c:pt>
                <c:pt idx="11119">
                  <c:v>708.40005187796396</c:v>
                </c:pt>
                <c:pt idx="11120">
                  <c:v>708.46376264798698</c:v>
                </c:pt>
                <c:pt idx="11121">
                  <c:v>708.52747341800898</c:v>
                </c:pt>
                <c:pt idx="11122">
                  <c:v>708.59118418803098</c:v>
                </c:pt>
                <c:pt idx="11123">
                  <c:v>708.654894958054</c:v>
                </c:pt>
                <c:pt idx="11124">
                  <c:v>708.718605728076</c:v>
                </c:pt>
                <c:pt idx="11125">
                  <c:v>708.78231649809902</c:v>
                </c:pt>
                <c:pt idx="11126">
                  <c:v>708.84602726812102</c:v>
                </c:pt>
                <c:pt idx="11127">
                  <c:v>708.90973803814302</c:v>
                </c:pt>
                <c:pt idx="11128">
                  <c:v>708.97344880816604</c:v>
                </c:pt>
                <c:pt idx="11129">
                  <c:v>709.03715957818804</c:v>
                </c:pt>
                <c:pt idx="11130">
                  <c:v>709.10087034821004</c:v>
                </c:pt>
                <c:pt idx="11131">
                  <c:v>709.16458111823295</c:v>
                </c:pt>
                <c:pt idx="11132">
                  <c:v>709.22829188825494</c:v>
                </c:pt>
                <c:pt idx="11133">
                  <c:v>709.29200265827706</c:v>
                </c:pt>
                <c:pt idx="11134">
                  <c:v>709.35571342829996</c:v>
                </c:pt>
                <c:pt idx="11135">
                  <c:v>709.41942419832196</c:v>
                </c:pt>
                <c:pt idx="11136">
                  <c:v>709.48313496834396</c:v>
                </c:pt>
                <c:pt idx="11137">
                  <c:v>709.54684573836698</c:v>
                </c:pt>
                <c:pt idx="11138">
                  <c:v>709.61055650838898</c:v>
                </c:pt>
                <c:pt idx="11139">
                  <c:v>709.67426727841098</c:v>
                </c:pt>
                <c:pt idx="11140">
                  <c:v>709.737978048434</c:v>
                </c:pt>
                <c:pt idx="11141">
                  <c:v>709.801688818456</c:v>
                </c:pt>
                <c:pt idx="11142">
                  <c:v>709.865399588478</c:v>
                </c:pt>
                <c:pt idx="11143">
                  <c:v>709.92911035850102</c:v>
                </c:pt>
                <c:pt idx="11144">
                  <c:v>709.99282112852302</c:v>
                </c:pt>
                <c:pt idx="11145">
                  <c:v>710.05653189854502</c:v>
                </c:pt>
                <c:pt idx="11146">
                  <c:v>710.12024266856804</c:v>
                </c:pt>
                <c:pt idx="11147">
                  <c:v>710.18395343859004</c:v>
                </c:pt>
                <c:pt idx="11148">
                  <c:v>710.24766420861204</c:v>
                </c:pt>
                <c:pt idx="11149">
                  <c:v>710.31137497863494</c:v>
                </c:pt>
                <c:pt idx="11150">
                  <c:v>710.37508574865706</c:v>
                </c:pt>
                <c:pt idx="11151">
                  <c:v>710.43879651867906</c:v>
                </c:pt>
                <c:pt idx="11152">
                  <c:v>710.50250728870196</c:v>
                </c:pt>
                <c:pt idx="11153">
                  <c:v>710.56621805872396</c:v>
                </c:pt>
                <c:pt idx="11154">
                  <c:v>710.62992882874596</c:v>
                </c:pt>
                <c:pt idx="11155">
                  <c:v>710.69363959876898</c:v>
                </c:pt>
                <c:pt idx="11156">
                  <c:v>710.75735036879098</c:v>
                </c:pt>
                <c:pt idx="11157">
                  <c:v>710.82106113881298</c:v>
                </c:pt>
                <c:pt idx="11158">
                  <c:v>710.884771908836</c:v>
                </c:pt>
                <c:pt idx="11159">
                  <c:v>710.948482678858</c:v>
                </c:pt>
                <c:pt idx="11160">
                  <c:v>711.01219344888</c:v>
                </c:pt>
                <c:pt idx="11161">
                  <c:v>711.07590421890302</c:v>
                </c:pt>
                <c:pt idx="11162">
                  <c:v>711.13961498892502</c:v>
                </c:pt>
                <c:pt idx="11163">
                  <c:v>711.20332575894702</c:v>
                </c:pt>
                <c:pt idx="11164">
                  <c:v>711.26703652897004</c:v>
                </c:pt>
                <c:pt idx="11165">
                  <c:v>711.33074729899204</c:v>
                </c:pt>
                <c:pt idx="11166">
                  <c:v>711.39445806901404</c:v>
                </c:pt>
                <c:pt idx="11167">
                  <c:v>711.45816883903694</c:v>
                </c:pt>
                <c:pt idx="11168">
                  <c:v>711.52187960905906</c:v>
                </c:pt>
                <c:pt idx="11169">
                  <c:v>711.58559037908105</c:v>
                </c:pt>
                <c:pt idx="11170">
                  <c:v>711.64930114910396</c:v>
                </c:pt>
                <c:pt idx="11171">
                  <c:v>711.71301191912596</c:v>
                </c:pt>
                <c:pt idx="11172">
                  <c:v>711.77672268914796</c:v>
                </c:pt>
                <c:pt idx="11173">
                  <c:v>711.84043345917098</c:v>
                </c:pt>
                <c:pt idx="11174">
                  <c:v>711.90414422919298</c:v>
                </c:pt>
                <c:pt idx="11175">
                  <c:v>711.96785499921498</c:v>
                </c:pt>
                <c:pt idx="11176">
                  <c:v>712.031565769238</c:v>
                </c:pt>
                <c:pt idx="11177">
                  <c:v>712.09527653926</c:v>
                </c:pt>
                <c:pt idx="11178">
                  <c:v>712.15898730928302</c:v>
                </c:pt>
                <c:pt idx="11179">
                  <c:v>712.22269807930502</c:v>
                </c:pt>
                <c:pt idx="11180">
                  <c:v>712.28640884932702</c:v>
                </c:pt>
                <c:pt idx="11181">
                  <c:v>712.35011961935004</c:v>
                </c:pt>
                <c:pt idx="11182">
                  <c:v>712.41383038937204</c:v>
                </c:pt>
                <c:pt idx="11183">
                  <c:v>712.47754115939404</c:v>
                </c:pt>
                <c:pt idx="11184">
                  <c:v>712.54125192941694</c:v>
                </c:pt>
                <c:pt idx="11185">
                  <c:v>712.60496269943906</c:v>
                </c:pt>
                <c:pt idx="11186">
                  <c:v>712.66867346946105</c:v>
                </c:pt>
                <c:pt idx="11187">
                  <c:v>712.73238423948396</c:v>
                </c:pt>
                <c:pt idx="11188">
                  <c:v>712.79609500950596</c:v>
                </c:pt>
                <c:pt idx="11189">
                  <c:v>712.85980577952796</c:v>
                </c:pt>
                <c:pt idx="11190">
                  <c:v>712.92351654955098</c:v>
                </c:pt>
                <c:pt idx="11191">
                  <c:v>712.98722731957298</c:v>
                </c:pt>
                <c:pt idx="11192">
                  <c:v>713.05093808959498</c:v>
                </c:pt>
                <c:pt idx="11193">
                  <c:v>713.114648859618</c:v>
                </c:pt>
                <c:pt idx="11194">
                  <c:v>713.17835962964</c:v>
                </c:pt>
                <c:pt idx="11195">
                  <c:v>713.242070399662</c:v>
                </c:pt>
                <c:pt idx="11196">
                  <c:v>713.30578116968502</c:v>
                </c:pt>
                <c:pt idx="11197">
                  <c:v>713.36949193970702</c:v>
                </c:pt>
                <c:pt idx="11198">
                  <c:v>713.43320270972902</c:v>
                </c:pt>
                <c:pt idx="11199">
                  <c:v>713.49691347975204</c:v>
                </c:pt>
                <c:pt idx="11200">
                  <c:v>713.56062424977404</c:v>
                </c:pt>
                <c:pt idx="11201">
                  <c:v>713.62433501979604</c:v>
                </c:pt>
                <c:pt idx="11202">
                  <c:v>713.68804578981894</c:v>
                </c:pt>
                <c:pt idx="11203">
                  <c:v>713.75175655984106</c:v>
                </c:pt>
                <c:pt idx="11204">
                  <c:v>713.81546732986305</c:v>
                </c:pt>
                <c:pt idx="11205">
                  <c:v>713.87917809988596</c:v>
                </c:pt>
                <c:pt idx="11206">
                  <c:v>713.94288886990796</c:v>
                </c:pt>
                <c:pt idx="11207">
                  <c:v>714.00659963992996</c:v>
                </c:pt>
                <c:pt idx="11208">
                  <c:v>714.07031040995298</c:v>
                </c:pt>
                <c:pt idx="11209">
                  <c:v>714.13402117997498</c:v>
                </c:pt>
                <c:pt idx="11210">
                  <c:v>714.19773194999698</c:v>
                </c:pt>
                <c:pt idx="11211">
                  <c:v>714.26144272002</c:v>
                </c:pt>
                <c:pt idx="11212">
                  <c:v>714.325153490042</c:v>
                </c:pt>
                <c:pt idx="11213">
                  <c:v>714.388864260064</c:v>
                </c:pt>
                <c:pt idx="11214">
                  <c:v>714.45257503008702</c:v>
                </c:pt>
                <c:pt idx="11215">
                  <c:v>714.51628580010902</c:v>
                </c:pt>
                <c:pt idx="11216">
                  <c:v>714.57999657013102</c:v>
                </c:pt>
                <c:pt idx="11217">
                  <c:v>714.64370734015404</c:v>
                </c:pt>
                <c:pt idx="11218">
                  <c:v>714.70741811017604</c:v>
                </c:pt>
                <c:pt idx="11219">
                  <c:v>714.77112888019803</c:v>
                </c:pt>
                <c:pt idx="11220">
                  <c:v>714.83483965022106</c:v>
                </c:pt>
                <c:pt idx="11221">
                  <c:v>714.89855042024305</c:v>
                </c:pt>
                <c:pt idx="11222">
                  <c:v>714.96226119026505</c:v>
                </c:pt>
                <c:pt idx="11223">
                  <c:v>715.02597196028796</c:v>
                </c:pt>
                <c:pt idx="11224">
                  <c:v>715.08968273030996</c:v>
                </c:pt>
                <c:pt idx="11225">
                  <c:v>715.15339350033196</c:v>
                </c:pt>
                <c:pt idx="11226">
                  <c:v>715.21710427035498</c:v>
                </c:pt>
                <c:pt idx="11227">
                  <c:v>715.28081504037698</c:v>
                </c:pt>
                <c:pt idx="11228">
                  <c:v>715.34452581039898</c:v>
                </c:pt>
                <c:pt idx="11229">
                  <c:v>715.408236580422</c:v>
                </c:pt>
                <c:pt idx="11230">
                  <c:v>715.471947350444</c:v>
                </c:pt>
                <c:pt idx="11231">
                  <c:v>715.53565812046702</c:v>
                </c:pt>
                <c:pt idx="11232">
                  <c:v>715.59936889048902</c:v>
                </c:pt>
                <c:pt idx="11233">
                  <c:v>715.66307966051102</c:v>
                </c:pt>
                <c:pt idx="11234">
                  <c:v>715.72679043053404</c:v>
                </c:pt>
                <c:pt idx="11235">
                  <c:v>715.79050120055604</c:v>
                </c:pt>
                <c:pt idx="11236">
                  <c:v>715.85421197057804</c:v>
                </c:pt>
                <c:pt idx="11237">
                  <c:v>715.91792274060094</c:v>
                </c:pt>
                <c:pt idx="11238">
                  <c:v>715.98163351062306</c:v>
                </c:pt>
                <c:pt idx="11239">
                  <c:v>716.04534428064505</c:v>
                </c:pt>
                <c:pt idx="11240">
                  <c:v>716.10905505066796</c:v>
                </c:pt>
                <c:pt idx="11241">
                  <c:v>716.17276582068996</c:v>
                </c:pt>
                <c:pt idx="11242">
                  <c:v>716.23647659071196</c:v>
                </c:pt>
                <c:pt idx="11243">
                  <c:v>716.30018736073498</c:v>
                </c:pt>
                <c:pt idx="11244">
                  <c:v>716.36389813075698</c:v>
                </c:pt>
                <c:pt idx="11245">
                  <c:v>716.42760890077898</c:v>
                </c:pt>
                <c:pt idx="11246">
                  <c:v>716.491319670802</c:v>
                </c:pt>
                <c:pt idx="11247">
                  <c:v>716.555030440824</c:v>
                </c:pt>
                <c:pt idx="11248">
                  <c:v>716.618741210846</c:v>
                </c:pt>
                <c:pt idx="11249">
                  <c:v>716.68245198086902</c:v>
                </c:pt>
                <c:pt idx="11250">
                  <c:v>716.74616275089102</c:v>
                </c:pt>
                <c:pt idx="11251">
                  <c:v>716.80987352091302</c:v>
                </c:pt>
                <c:pt idx="11252">
                  <c:v>716.87358429093604</c:v>
                </c:pt>
                <c:pt idx="11253">
                  <c:v>716.93729506095804</c:v>
                </c:pt>
                <c:pt idx="11254">
                  <c:v>717.00100583098003</c:v>
                </c:pt>
                <c:pt idx="11255">
                  <c:v>717.06471660100306</c:v>
                </c:pt>
                <c:pt idx="11256">
                  <c:v>717.12842737102505</c:v>
                </c:pt>
                <c:pt idx="11257">
                  <c:v>717.19213814104705</c:v>
                </c:pt>
                <c:pt idx="11258">
                  <c:v>717.25584891106996</c:v>
                </c:pt>
                <c:pt idx="11259">
                  <c:v>717.31955968109196</c:v>
                </c:pt>
                <c:pt idx="11260">
                  <c:v>717.38327045111396</c:v>
                </c:pt>
                <c:pt idx="11261">
                  <c:v>717.44698122113698</c:v>
                </c:pt>
                <c:pt idx="11262">
                  <c:v>717.51069199115898</c:v>
                </c:pt>
                <c:pt idx="11263">
                  <c:v>717.57440276118098</c:v>
                </c:pt>
                <c:pt idx="11264">
                  <c:v>717.638113531204</c:v>
                </c:pt>
                <c:pt idx="11265">
                  <c:v>717.701824301226</c:v>
                </c:pt>
                <c:pt idx="11266">
                  <c:v>717.765535071248</c:v>
                </c:pt>
                <c:pt idx="11267">
                  <c:v>717.82924584127102</c:v>
                </c:pt>
                <c:pt idx="11268">
                  <c:v>717.89295661129302</c:v>
                </c:pt>
                <c:pt idx="11269">
                  <c:v>717.95666738131501</c:v>
                </c:pt>
                <c:pt idx="11270">
                  <c:v>718.02037815133804</c:v>
                </c:pt>
                <c:pt idx="11271">
                  <c:v>718.08408892136003</c:v>
                </c:pt>
                <c:pt idx="11272">
                  <c:v>718.14779969138203</c:v>
                </c:pt>
                <c:pt idx="11273">
                  <c:v>718.21151046140506</c:v>
                </c:pt>
                <c:pt idx="11274">
                  <c:v>718.27522123142705</c:v>
                </c:pt>
                <c:pt idx="11275">
                  <c:v>718.33893200144905</c:v>
                </c:pt>
                <c:pt idx="11276">
                  <c:v>718.40264277147196</c:v>
                </c:pt>
                <c:pt idx="11277">
                  <c:v>718.46635354149396</c:v>
                </c:pt>
                <c:pt idx="11278">
                  <c:v>718.53006431151596</c:v>
                </c:pt>
                <c:pt idx="11279">
                  <c:v>718.59377508153898</c:v>
                </c:pt>
                <c:pt idx="11280">
                  <c:v>718.65748585156098</c:v>
                </c:pt>
                <c:pt idx="11281">
                  <c:v>718.72119662158298</c:v>
                </c:pt>
                <c:pt idx="11282">
                  <c:v>718.784907391606</c:v>
                </c:pt>
                <c:pt idx="11283">
                  <c:v>718.848618161628</c:v>
                </c:pt>
                <c:pt idx="11284">
                  <c:v>718.91232893164999</c:v>
                </c:pt>
                <c:pt idx="11285">
                  <c:v>718.97603970167302</c:v>
                </c:pt>
                <c:pt idx="11286">
                  <c:v>719.03975047169502</c:v>
                </c:pt>
                <c:pt idx="11287">
                  <c:v>719.10346124171804</c:v>
                </c:pt>
                <c:pt idx="11288">
                  <c:v>719.16717201174004</c:v>
                </c:pt>
                <c:pt idx="11289">
                  <c:v>719.23088278176203</c:v>
                </c:pt>
                <c:pt idx="11290">
                  <c:v>719.29459355178506</c:v>
                </c:pt>
                <c:pt idx="11291">
                  <c:v>719.35830432180705</c:v>
                </c:pt>
                <c:pt idx="11292">
                  <c:v>719.42201509182905</c:v>
                </c:pt>
                <c:pt idx="11293">
                  <c:v>719.48572586185196</c:v>
                </c:pt>
                <c:pt idx="11294">
                  <c:v>719.54943663187396</c:v>
                </c:pt>
                <c:pt idx="11295">
                  <c:v>719.61314740189596</c:v>
                </c:pt>
                <c:pt idx="11296">
                  <c:v>719.67685817191898</c:v>
                </c:pt>
                <c:pt idx="11297">
                  <c:v>719.74056894194098</c:v>
                </c:pt>
                <c:pt idx="11298">
                  <c:v>719.80427971196298</c:v>
                </c:pt>
                <c:pt idx="11299">
                  <c:v>719.867990481986</c:v>
                </c:pt>
                <c:pt idx="11300">
                  <c:v>719.931701252008</c:v>
                </c:pt>
                <c:pt idx="11301">
                  <c:v>719.99541202203</c:v>
                </c:pt>
                <c:pt idx="11302">
                  <c:v>720.05912279205302</c:v>
                </c:pt>
                <c:pt idx="11303">
                  <c:v>720.12283356207502</c:v>
                </c:pt>
                <c:pt idx="11304">
                  <c:v>720.18654433209701</c:v>
                </c:pt>
                <c:pt idx="11305">
                  <c:v>720.25025510212004</c:v>
                </c:pt>
                <c:pt idx="11306">
                  <c:v>720.31396587214203</c:v>
                </c:pt>
                <c:pt idx="11307">
                  <c:v>720.37767664216403</c:v>
                </c:pt>
                <c:pt idx="11308">
                  <c:v>720.44138741218705</c:v>
                </c:pt>
                <c:pt idx="11309">
                  <c:v>720.50509818220905</c:v>
                </c:pt>
                <c:pt idx="11310">
                  <c:v>720.56880895223105</c:v>
                </c:pt>
                <c:pt idx="11311">
                  <c:v>720.63251972225396</c:v>
                </c:pt>
                <c:pt idx="11312">
                  <c:v>720.69623049227596</c:v>
                </c:pt>
                <c:pt idx="11313">
                  <c:v>720.75994126229796</c:v>
                </c:pt>
                <c:pt idx="11314">
                  <c:v>720.82365203232098</c:v>
                </c:pt>
                <c:pt idx="11315">
                  <c:v>720.88736280234298</c:v>
                </c:pt>
                <c:pt idx="11316">
                  <c:v>720.95107357236498</c:v>
                </c:pt>
                <c:pt idx="11317">
                  <c:v>721.014784342388</c:v>
                </c:pt>
                <c:pt idx="11318">
                  <c:v>721.07849511241</c:v>
                </c:pt>
                <c:pt idx="11319">
                  <c:v>721.14220588243199</c:v>
                </c:pt>
                <c:pt idx="11320">
                  <c:v>721.20591665245502</c:v>
                </c:pt>
                <c:pt idx="11321">
                  <c:v>721.26962742247701</c:v>
                </c:pt>
                <c:pt idx="11322">
                  <c:v>721.33333819249901</c:v>
                </c:pt>
                <c:pt idx="11323">
                  <c:v>721.39704896252204</c:v>
                </c:pt>
                <c:pt idx="11324">
                  <c:v>721.46075973254403</c:v>
                </c:pt>
                <c:pt idx="11325">
                  <c:v>721.52447050256603</c:v>
                </c:pt>
                <c:pt idx="11326">
                  <c:v>721.58818127258905</c:v>
                </c:pt>
                <c:pt idx="11327">
                  <c:v>721.65189204261105</c:v>
                </c:pt>
                <c:pt idx="11328">
                  <c:v>721.71560281263305</c:v>
                </c:pt>
                <c:pt idx="11329">
                  <c:v>721.77931358265596</c:v>
                </c:pt>
                <c:pt idx="11330">
                  <c:v>721.84302435267796</c:v>
                </c:pt>
                <c:pt idx="11331">
                  <c:v>721.90673512269996</c:v>
                </c:pt>
                <c:pt idx="11332">
                  <c:v>721.97044589272298</c:v>
                </c:pt>
                <c:pt idx="11333">
                  <c:v>722.03415666274498</c:v>
                </c:pt>
                <c:pt idx="11334">
                  <c:v>722.09786743276698</c:v>
                </c:pt>
                <c:pt idx="11335">
                  <c:v>722.16157820279</c:v>
                </c:pt>
                <c:pt idx="11336">
                  <c:v>722.225288972812</c:v>
                </c:pt>
                <c:pt idx="11337">
                  <c:v>722.28899974283399</c:v>
                </c:pt>
                <c:pt idx="11338">
                  <c:v>722.35271051285702</c:v>
                </c:pt>
                <c:pt idx="11339">
                  <c:v>722.41642128287901</c:v>
                </c:pt>
                <c:pt idx="11340">
                  <c:v>722.48013205290204</c:v>
                </c:pt>
                <c:pt idx="11341">
                  <c:v>722.54384282292403</c:v>
                </c:pt>
                <c:pt idx="11342">
                  <c:v>722.60755359294603</c:v>
                </c:pt>
                <c:pt idx="11343">
                  <c:v>722.67126436296905</c:v>
                </c:pt>
                <c:pt idx="11344">
                  <c:v>722.73497513299105</c:v>
                </c:pt>
                <c:pt idx="11345">
                  <c:v>722.79868590301305</c:v>
                </c:pt>
                <c:pt idx="11346">
                  <c:v>722.86239667303596</c:v>
                </c:pt>
                <c:pt idx="11347">
                  <c:v>722.92610744305796</c:v>
                </c:pt>
                <c:pt idx="11348">
                  <c:v>722.98981821307996</c:v>
                </c:pt>
                <c:pt idx="11349">
                  <c:v>723.05352898310298</c:v>
                </c:pt>
                <c:pt idx="11350">
                  <c:v>723.11723975312498</c:v>
                </c:pt>
                <c:pt idx="11351">
                  <c:v>723.18095052314698</c:v>
                </c:pt>
                <c:pt idx="11352">
                  <c:v>723.24466129317</c:v>
                </c:pt>
                <c:pt idx="11353">
                  <c:v>723.308372063192</c:v>
                </c:pt>
                <c:pt idx="11354">
                  <c:v>723.37208283321399</c:v>
                </c:pt>
                <c:pt idx="11355">
                  <c:v>723.43579360323702</c:v>
                </c:pt>
                <c:pt idx="11356">
                  <c:v>723.49950437325901</c:v>
                </c:pt>
                <c:pt idx="11357">
                  <c:v>723.56321514328101</c:v>
                </c:pt>
                <c:pt idx="11358">
                  <c:v>723.62692591330404</c:v>
                </c:pt>
                <c:pt idx="11359">
                  <c:v>723.69063668332603</c:v>
                </c:pt>
                <c:pt idx="11360">
                  <c:v>723.75434745334803</c:v>
                </c:pt>
                <c:pt idx="11361">
                  <c:v>723.81805822337105</c:v>
                </c:pt>
                <c:pt idx="11362">
                  <c:v>723.88176899339305</c:v>
                </c:pt>
                <c:pt idx="11363">
                  <c:v>723.94547976341505</c:v>
                </c:pt>
                <c:pt idx="11364">
                  <c:v>724.00919053343796</c:v>
                </c:pt>
                <c:pt idx="11365">
                  <c:v>724.07290130345996</c:v>
                </c:pt>
                <c:pt idx="11366">
                  <c:v>724.13661207348196</c:v>
                </c:pt>
                <c:pt idx="11367">
                  <c:v>724.20032284350498</c:v>
                </c:pt>
                <c:pt idx="11368">
                  <c:v>724.26403361352698</c:v>
                </c:pt>
                <c:pt idx="11369">
                  <c:v>724.32774438354897</c:v>
                </c:pt>
                <c:pt idx="11370">
                  <c:v>724.391455153572</c:v>
                </c:pt>
                <c:pt idx="11371">
                  <c:v>724.455165923594</c:v>
                </c:pt>
                <c:pt idx="11372">
                  <c:v>724.51887669361599</c:v>
                </c:pt>
                <c:pt idx="11373">
                  <c:v>724.58258746363902</c:v>
                </c:pt>
                <c:pt idx="11374">
                  <c:v>724.64629823366101</c:v>
                </c:pt>
                <c:pt idx="11375">
                  <c:v>724.71000900368301</c:v>
                </c:pt>
                <c:pt idx="11376">
                  <c:v>724.77371977370603</c:v>
                </c:pt>
                <c:pt idx="11377">
                  <c:v>724.83743054372803</c:v>
                </c:pt>
                <c:pt idx="11378">
                  <c:v>724.90114131375003</c:v>
                </c:pt>
                <c:pt idx="11379">
                  <c:v>724.96485208377305</c:v>
                </c:pt>
                <c:pt idx="11380">
                  <c:v>725.02856285379505</c:v>
                </c:pt>
                <c:pt idx="11381">
                  <c:v>725.09227362381705</c:v>
                </c:pt>
                <c:pt idx="11382">
                  <c:v>725.15598439383996</c:v>
                </c:pt>
                <c:pt idx="11383">
                  <c:v>725.21969516386196</c:v>
                </c:pt>
                <c:pt idx="11384">
                  <c:v>725.28340593388396</c:v>
                </c:pt>
                <c:pt idx="11385">
                  <c:v>725.34711670390698</c:v>
                </c:pt>
                <c:pt idx="11386">
                  <c:v>725.41082747392898</c:v>
                </c:pt>
                <c:pt idx="11387">
                  <c:v>725.47453824395097</c:v>
                </c:pt>
                <c:pt idx="11388">
                  <c:v>725.538249013974</c:v>
                </c:pt>
                <c:pt idx="11389">
                  <c:v>725.60195978399599</c:v>
                </c:pt>
                <c:pt idx="11390">
                  <c:v>725.66567055401799</c:v>
                </c:pt>
                <c:pt idx="11391">
                  <c:v>725.72938132404101</c:v>
                </c:pt>
                <c:pt idx="11392">
                  <c:v>725.79309209406301</c:v>
                </c:pt>
                <c:pt idx="11393">
                  <c:v>725.85680286408603</c:v>
                </c:pt>
                <c:pt idx="11394">
                  <c:v>725.92051363410803</c:v>
                </c:pt>
                <c:pt idx="11395">
                  <c:v>725.98422440413003</c:v>
                </c:pt>
                <c:pt idx="11396">
                  <c:v>726.04793517415305</c:v>
                </c:pt>
                <c:pt idx="11397">
                  <c:v>726.11164594417505</c:v>
                </c:pt>
                <c:pt idx="11398">
                  <c:v>726.17535671419705</c:v>
                </c:pt>
                <c:pt idx="11399">
                  <c:v>726.23906748421996</c:v>
                </c:pt>
                <c:pt idx="11400">
                  <c:v>726.30277825424196</c:v>
                </c:pt>
                <c:pt idx="11401">
                  <c:v>726.36648902426396</c:v>
                </c:pt>
                <c:pt idx="11402">
                  <c:v>726.43019979428698</c:v>
                </c:pt>
                <c:pt idx="11403">
                  <c:v>726.49391056430898</c:v>
                </c:pt>
                <c:pt idx="11404">
                  <c:v>726.55762133433097</c:v>
                </c:pt>
                <c:pt idx="11405">
                  <c:v>726.621332104354</c:v>
                </c:pt>
                <c:pt idx="11406">
                  <c:v>726.68504287437599</c:v>
                </c:pt>
                <c:pt idx="11407">
                  <c:v>726.74875364439799</c:v>
                </c:pt>
                <c:pt idx="11408">
                  <c:v>726.81246441442102</c:v>
                </c:pt>
                <c:pt idx="11409">
                  <c:v>726.87617518444301</c:v>
                </c:pt>
                <c:pt idx="11410">
                  <c:v>726.93988595446501</c:v>
                </c:pt>
                <c:pt idx="11411">
                  <c:v>727.00359672448803</c:v>
                </c:pt>
                <c:pt idx="11412">
                  <c:v>727.06730749451003</c:v>
                </c:pt>
                <c:pt idx="11413">
                  <c:v>727.13101826453203</c:v>
                </c:pt>
                <c:pt idx="11414">
                  <c:v>727.19472903455505</c:v>
                </c:pt>
                <c:pt idx="11415">
                  <c:v>727.25843980457705</c:v>
                </c:pt>
                <c:pt idx="11416">
                  <c:v>727.32215057459905</c:v>
                </c:pt>
                <c:pt idx="11417">
                  <c:v>727.38586134462196</c:v>
                </c:pt>
                <c:pt idx="11418">
                  <c:v>727.44957211464396</c:v>
                </c:pt>
                <c:pt idx="11419">
                  <c:v>727.51328288466595</c:v>
                </c:pt>
                <c:pt idx="11420">
                  <c:v>727.57699365468898</c:v>
                </c:pt>
                <c:pt idx="11421">
                  <c:v>727.64070442471098</c:v>
                </c:pt>
                <c:pt idx="11422">
                  <c:v>727.70441519473297</c:v>
                </c:pt>
                <c:pt idx="11423">
                  <c:v>727.768125964756</c:v>
                </c:pt>
                <c:pt idx="11424">
                  <c:v>727.83183673477799</c:v>
                </c:pt>
                <c:pt idx="11425">
                  <c:v>727.89554750479999</c:v>
                </c:pt>
                <c:pt idx="11426">
                  <c:v>727.95925827482301</c:v>
                </c:pt>
                <c:pt idx="11427">
                  <c:v>728.02296904484501</c:v>
                </c:pt>
                <c:pt idx="11428">
                  <c:v>728.08667981486701</c:v>
                </c:pt>
                <c:pt idx="11429">
                  <c:v>728.15039058489003</c:v>
                </c:pt>
                <c:pt idx="11430">
                  <c:v>728.21410135491203</c:v>
                </c:pt>
                <c:pt idx="11431">
                  <c:v>728.27781212493403</c:v>
                </c:pt>
                <c:pt idx="11432">
                  <c:v>728.34152289495705</c:v>
                </c:pt>
                <c:pt idx="11433">
                  <c:v>728.40523366497905</c:v>
                </c:pt>
                <c:pt idx="11434">
                  <c:v>728.46894443500105</c:v>
                </c:pt>
                <c:pt idx="11435">
                  <c:v>728.53265520502396</c:v>
                </c:pt>
                <c:pt idx="11436">
                  <c:v>728.59636597504596</c:v>
                </c:pt>
                <c:pt idx="11437">
                  <c:v>728.66007674506795</c:v>
                </c:pt>
                <c:pt idx="11438">
                  <c:v>728.72378751509098</c:v>
                </c:pt>
                <c:pt idx="11439">
                  <c:v>728.78749828511297</c:v>
                </c:pt>
                <c:pt idx="11440">
                  <c:v>728.85120905513497</c:v>
                </c:pt>
                <c:pt idx="11441">
                  <c:v>728.91491982515799</c:v>
                </c:pt>
                <c:pt idx="11442">
                  <c:v>728.97863059517999</c:v>
                </c:pt>
                <c:pt idx="11443">
                  <c:v>729.04234136520199</c:v>
                </c:pt>
                <c:pt idx="11444">
                  <c:v>729.10605213522501</c:v>
                </c:pt>
                <c:pt idx="11445">
                  <c:v>729.16976290524701</c:v>
                </c:pt>
                <c:pt idx="11446">
                  <c:v>729.23347367527003</c:v>
                </c:pt>
                <c:pt idx="11447">
                  <c:v>729.29718444529203</c:v>
                </c:pt>
                <c:pt idx="11448">
                  <c:v>729.36089521531403</c:v>
                </c:pt>
                <c:pt idx="11449">
                  <c:v>729.42460598533705</c:v>
                </c:pt>
                <c:pt idx="11450">
                  <c:v>729.48831675535905</c:v>
                </c:pt>
                <c:pt idx="11451">
                  <c:v>729.55202752538105</c:v>
                </c:pt>
                <c:pt idx="11452">
                  <c:v>729.61573829540396</c:v>
                </c:pt>
                <c:pt idx="11453">
                  <c:v>729.67944906542596</c:v>
                </c:pt>
                <c:pt idx="11454">
                  <c:v>729.74315983544795</c:v>
                </c:pt>
                <c:pt idx="11455">
                  <c:v>729.80687060547098</c:v>
                </c:pt>
                <c:pt idx="11456">
                  <c:v>729.87058137549297</c:v>
                </c:pt>
                <c:pt idx="11457">
                  <c:v>729.93429214551497</c:v>
                </c:pt>
                <c:pt idx="11458">
                  <c:v>729.998002915538</c:v>
                </c:pt>
                <c:pt idx="11459">
                  <c:v>730.06171368555999</c:v>
                </c:pt>
                <c:pt idx="11460">
                  <c:v>730.12542445558199</c:v>
                </c:pt>
                <c:pt idx="11461">
                  <c:v>730.18913522560501</c:v>
                </c:pt>
                <c:pt idx="11462">
                  <c:v>730.25284599562701</c:v>
                </c:pt>
                <c:pt idx="11463">
                  <c:v>730.31655676564901</c:v>
                </c:pt>
                <c:pt idx="11464">
                  <c:v>730.38026753567203</c:v>
                </c:pt>
                <c:pt idx="11465">
                  <c:v>730.44397830569403</c:v>
                </c:pt>
                <c:pt idx="11466">
                  <c:v>730.50768907571603</c:v>
                </c:pt>
                <c:pt idx="11467">
                  <c:v>730.57139984573905</c:v>
                </c:pt>
                <c:pt idx="11468">
                  <c:v>730.63511061576105</c:v>
                </c:pt>
                <c:pt idx="11469">
                  <c:v>730.69882138578305</c:v>
                </c:pt>
                <c:pt idx="11470">
                  <c:v>730.76253215580596</c:v>
                </c:pt>
                <c:pt idx="11471">
                  <c:v>730.82624292582796</c:v>
                </c:pt>
                <c:pt idx="11472">
                  <c:v>730.88995369584995</c:v>
                </c:pt>
                <c:pt idx="11473">
                  <c:v>730.95366446587298</c:v>
                </c:pt>
                <c:pt idx="11474">
                  <c:v>731.01737523589497</c:v>
                </c:pt>
                <c:pt idx="11475">
                  <c:v>731.08108600591697</c:v>
                </c:pt>
                <c:pt idx="11476">
                  <c:v>731.14479677593999</c:v>
                </c:pt>
                <c:pt idx="11477">
                  <c:v>731.20850754596199</c:v>
                </c:pt>
                <c:pt idx="11478">
                  <c:v>731.27221831598399</c:v>
                </c:pt>
                <c:pt idx="11479">
                  <c:v>731.33592908600701</c:v>
                </c:pt>
                <c:pt idx="11480">
                  <c:v>731.39963985602901</c:v>
                </c:pt>
                <c:pt idx="11481">
                  <c:v>731.46335062605101</c:v>
                </c:pt>
                <c:pt idx="11482">
                  <c:v>731.52706139607403</c:v>
                </c:pt>
                <c:pt idx="11483">
                  <c:v>731.59077216609603</c:v>
                </c:pt>
                <c:pt idx="11484">
                  <c:v>731.65448293611803</c:v>
                </c:pt>
                <c:pt idx="11485">
                  <c:v>731.71819370614105</c:v>
                </c:pt>
                <c:pt idx="11486">
                  <c:v>731.78190447616305</c:v>
                </c:pt>
                <c:pt idx="11487">
                  <c:v>731.84561524618505</c:v>
                </c:pt>
                <c:pt idx="11488">
                  <c:v>731.90932601620796</c:v>
                </c:pt>
                <c:pt idx="11489">
                  <c:v>731.97303678622995</c:v>
                </c:pt>
                <c:pt idx="11490">
                  <c:v>732.03674755625195</c:v>
                </c:pt>
                <c:pt idx="11491">
                  <c:v>732.10045832627497</c:v>
                </c:pt>
                <c:pt idx="11492">
                  <c:v>732.16416909629697</c:v>
                </c:pt>
                <c:pt idx="11493">
                  <c:v>732.22787986631897</c:v>
                </c:pt>
                <c:pt idx="11494">
                  <c:v>732.29159063634199</c:v>
                </c:pt>
                <c:pt idx="11495">
                  <c:v>732.35530140636399</c:v>
                </c:pt>
                <c:pt idx="11496">
                  <c:v>732.41901217638599</c:v>
                </c:pt>
                <c:pt idx="11497">
                  <c:v>732.48272294640901</c:v>
                </c:pt>
                <c:pt idx="11498">
                  <c:v>732.54643371643101</c:v>
                </c:pt>
                <c:pt idx="11499">
                  <c:v>732.61014448645403</c:v>
                </c:pt>
                <c:pt idx="11500">
                  <c:v>732.67385525647603</c:v>
                </c:pt>
                <c:pt idx="11501">
                  <c:v>732.73756602649803</c:v>
                </c:pt>
                <c:pt idx="11502">
                  <c:v>732.80127679652105</c:v>
                </c:pt>
                <c:pt idx="11503">
                  <c:v>732.86498756654305</c:v>
                </c:pt>
                <c:pt idx="11504">
                  <c:v>732.92869833656505</c:v>
                </c:pt>
                <c:pt idx="11505">
                  <c:v>732.99240910658796</c:v>
                </c:pt>
                <c:pt idx="11506">
                  <c:v>733.05611987660996</c:v>
                </c:pt>
                <c:pt idx="11507">
                  <c:v>733.11983064663195</c:v>
                </c:pt>
                <c:pt idx="11508">
                  <c:v>733.18354141665498</c:v>
                </c:pt>
                <c:pt idx="11509">
                  <c:v>733.24725218667697</c:v>
                </c:pt>
                <c:pt idx="11510">
                  <c:v>733.31096295669897</c:v>
                </c:pt>
                <c:pt idx="11511">
                  <c:v>733.37467372672199</c:v>
                </c:pt>
                <c:pt idx="11512">
                  <c:v>733.43838449674399</c:v>
                </c:pt>
                <c:pt idx="11513">
                  <c:v>733.50209526676599</c:v>
                </c:pt>
                <c:pt idx="11514">
                  <c:v>733.56580603678901</c:v>
                </c:pt>
                <c:pt idx="11515">
                  <c:v>733.62951680681101</c:v>
                </c:pt>
                <c:pt idx="11516">
                  <c:v>733.69322757683301</c:v>
                </c:pt>
                <c:pt idx="11517">
                  <c:v>733.75693834685603</c:v>
                </c:pt>
                <c:pt idx="11518">
                  <c:v>733.82064911687803</c:v>
                </c:pt>
                <c:pt idx="11519">
                  <c:v>733.88435988690003</c:v>
                </c:pt>
                <c:pt idx="11520">
                  <c:v>733.94807065692305</c:v>
                </c:pt>
                <c:pt idx="11521">
                  <c:v>734.01178142694505</c:v>
                </c:pt>
                <c:pt idx="11522">
                  <c:v>734.07549219696705</c:v>
                </c:pt>
                <c:pt idx="11523">
                  <c:v>734.13920296698996</c:v>
                </c:pt>
                <c:pt idx="11524">
                  <c:v>734.20291373701195</c:v>
                </c:pt>
                <c:pt idx="11525">
                  <c:v>734.26662450703395</c:v>
                </c:pt>
                <c:pt idx="11526">
                  <c:v>734.33033527705697</c:v>
                </c:pt>
                <c:pt idx="11527">
                  <c:v>734.39404604707897</c:v>
                </c:pt>
                <c:pt idx="11528">
                  <c:v>734.45775681710097</c:v>
                </c:pt>
                <c:pt idx="11529">
                  <c:v>734.52146758712399</c:v>
                </c:pt>
                <c:pt idx="11530">
                  <c:v>734.58517835714599</c:v>
                </c:pt>
                <c:pt idx="11531">
                  <c:v>734.64888912716799</c:v>
                </c:pt>
                <c:pt idx="11532">
                  <c:v>734.71259989719101</c:v>
                </c:pt>
                <c:pt idx="11533">
                  <c:v>734.77631066721301</c:v>
                </c:pt>
                <c:pt idx="11534">
                  <c:v>734.84002143723501</c:v>
                </c:pt>
                <c:pt idx="11535">
                  <c:v>734.90373220725803</c:v>
                </c:pt>
                <c:pt idx="11536">
                  <c:v>734.96744297728003</c:v>
                </c:pt>
                <c:pt idx="11537">
                  <c:v>735.03115374730203</c:v>
                </c:pt>
                <c:pt idx="11538">
                  <c:v>735.09486451732505</c:v>
                </c:pt>
                <c:pt idx="11539">
                  <c:v>735.15857528734705</c:v>
                </c:pt>
                <c:pt idx="11540">
                  <c:v>735.22228605736905</c:v>
                </c:pt>
                <c:pt idx="11541">
                  <c:v>735.28599682739195</c:v>
                </c:pt>
                <c:pt idx="11542">
                  <c:v>735.34970759741395</c:v>
                </c:pt>
                <c:pt idx="11543">
                  <c:v>735.41341836743595</c:v>
                </c:pt>
                <c:pt idx="11544">
                  <c:v>735.47712913745897</c:v>
                </c:pt>
                <c:pt idx="11545">
                  <c:v>735.54083990748097</c:v>
                </c:pt>
                <c:pt idx="11546">
                  <c:v>735.60455067750297</c:v>
                </c:pt>
                <c:pt idx="11547">
                  <c:v>735.66826144752599</c:v>
                </c:pt>
                <c:pt idx="11548">
                  <c:v>735.73197221754799</c:v>
                </c:pt>
                <c:pt idx="11549">
                  <c:v>735.79568298756999</c:v>
                </c:pt>
                <c:pt idx="11550">
                  <c:v>735.85939375759301</c:v>
                </c:pt>
                <c:pt idx="11551">
                  <c:v>735.92310452761501</c:v>
                </c:pt>
                <c:pt idx="11552">
                  <c:v>735.98681529763803</c:v>
                </c:pt>
                <c:pt idx="11553">
                  <c:v>736.05052606766003</c:v>
                </c:pt>
                <c:pt idx="11554">
                  <c:v>736.11423683768203</c:v>
                </c:pt>
                <c:pt idx="11555">
                  <c:v>736.17794760770505</c:v>
                </c:pt>
                <c:pt idx="11556">
                  <c:v>736.24165837772705</c:v>
                </c:pt>
                <c:pt idx="11557">
                  <c:v>736.30536914774905</c:v>
                </c:pt>
                <c:pt idx="11558">
                  <c:v>736.36907991777196</c:v>
                </c:pt>
                <c:pt idx="11559">
                  <c:v>736.43279068779395</c:v>
                </c:pt>
                <c:pt idx="11560">
                  <c:v>736.49650145781595</c:v>
                </c:pt>
                <c:pt idx="11561">
                  <c:v>736.56021222783897</c:v>
                </c:pt>
                <c:pt idx="11562">
                  <c:v>736.62392299786097</c:v>
                </c:pt>
                <c:pt idx="11563">
                  <c:v>736.68763376788297</c:v>
                </c:pt>
                <c:pt idx="11564">
                  <c:v>736.75134453790599</c:v>
                </c:pt>
                <c:pt idx="11565">
                  <c:v>736.81505530792799</c:v>
                </c:pt>
                <c:pt idx="11566">
                  <c:v>736.87876607794999</c:v>
                </c:pt>
                <c:pt idx="11567">
                  <c:v>736.94247684797301</c:v>
                </c:pt>
                <c:pt idx="11568">
                  <c:v>737.00618761799501</c:v>
                </c:pt>
                <c:pt idx="11569">
                  <c:v>737.06989838801701</c:v>
                </c:pt>
                <c:pt idx="11570">
                  <c:v>737.13360915804003</c:v>
                </c:pt>
                <c:pt idx="11571">
                  <c:v>737.19731992806203</c:v>
                </c:pt>
                <c:pt idx="11572">
                  <c:v>737.26103069808403</c:v>
                </c:pt>
                <c:pt idx="11573">
                  <c:v>737.32474146810705</c:v>
                </c:pt>
                <c:pt idx="11574">
                  <c:v>737.38845223812905</c:v>
                </c:pt>
                <c:pt idx="11575">
                  <c:v>737.45216300815105</c:v>
                </c:pt>
                <c:pt idx="11576">
                  <c:v>737.51587377817395</c:v>
                </c:pt>
                <c:pt idx="11577">
                  <c:v>737.57958454819595</c:v>
                </c:pt>
                <c:pt idx="11578">
                  <c:v>737.64329531821795</c:v>
                </c:pt>
                <c:pt idx="11579">
                  <c:v>737.70700608824097</c:v>
                </c:pt>
                <c:pt idx="11580">
                  <c:v>737.77071685826297</c:v>
                </c:pt>
                <c:pt idx="11581">
                  <c:v>737.83442762828497</c:v>
                </c:pt>
                <c:pt idx="11582">
                  <c:v>737.89813839830799</c:v>
                </c:pt>
                <c:pt idx="11583">
                  <c:v>737.96184916832999</c:v>
                </c:pt>
                <c:pt idx="11584">
                  <c:v>738.02555993835199</c:v>
                </c:pt>
                <c:pt idx="11585">
                  <c:v>738.08927070837501</c:v>
                </c:pt>
                <c:pt idx="11586">
                  <c:v>738.15298147839701</c:v>
                </c:pt>
                <c:pt idx="11587">
                  <c:v>738.21669224841901</c:v>
                </c:pt>
                <c:pt idx="11588">
                  <c:v>738.28040301844203</c:v>
                </c:pt>
                <c:pt idx="11589">
                  <c:v>738.34411378846403</c:v>
                </c:pt>
                <c:pt idx="11590">
                  <c:v>738.40782455848603</c:v>
                </c:pt>
                <c:pt idx="11591">
                  <c:v>738.47153532850905</c:v>
                </c:pt>
                <c:pt idx="11592">
                  <c:v>738.53524609853105</c:v>
                </c:pt>
                <c:pt idx="11593">
                  <c:v>738.59895686855305</c:v>
                </c:pt>
                <c:pt idx="11594">
                  <c:v>738.66266763857595</c:v>
                </c:pt>
                <c:pt idx="11595">
                  <c:v>738.72637840859795</c:v>
                </c:pt>
                <c:pt idx="11596">
                  <c:v>738.79008917861995</c:v>
                </c:pt>
                <c:pt idx="11597">
                  <c:v>738.85379994864297</c:v>
                </c:pt>
                <c:pt idx="11598">
                  <c:v>738.91751071866497</c:v>
                </c:pt>
                <c:pt idx="11599">
                  <c:v>738.98122148868697</c:v>
                </c:pt>
                <c:pt idx="11600">
                  <c:v>739.04493225870999</c:v>
                </c:pt>
                <c:pt idx="11601">
                  <c:v>739.10864302873199</c:v>
                </c:pt>
                <c:pt idx="11602">
                  <c:v>739.17235379875399</c:v>
                </c:pt>
                <c:pt idx="11603">
                  <c:v>739.23606456877701</c:v>
                </c:pt>
                <c:pt idx="11604">
                  <c:v>739.29977533879901</c:v>
                </c:pt>
                <c:pt idx="11605">
                  <c:v>739.36348610882203</c:v>
                </c:pt>
                <c:pt idx="11606">
                  <c:v>739.42719687884403</c:v>
                </c:pt>
                <c:pt idx="11607">
                  <c:v>739.49090764886603</c:v>
                </c:pt>
                <c:pt idx="11608">
                  <c:v>739.55461841888905</c:v>
                </c:pt>
                <c:pt idx="11609">
                  <c:v>739.61832918891105</c:v>
                </c:pt>
                <c:pt idx="11610">
                  <c:v>739.68203995893305</c:v>
                </c:pt>
                <c:pt idx="11611">
                  <c:v>739.74575072895595</c:v>
                </c:pt>
                <c:pt idx="11612">
                  <c:v>739.80946149897795</c:v>
                </c:pt>
                <c:pt idx="11613">
                  <c:v>739.87317226899995</c:v>
                </c:pt>
                <c:pt idx="11614">
                  <c:v>739.93688303902297</c:v>
                </c:pt>
                <c:pt idx="11615">
                  <c:v>740.00059380904497</c:v>
                </c:pt>
                <c:pt idx="11616">
                  <c:v>740.06430457906697</c:v>
                </c:pt>
                <c:pt idx="11617">
                  <c:v>740.12801534908999</c:v>
                </c:pt>
                <c:pt idx="11618">
                  <c:v>740.19172611911199</c:v>
                </c:pt>
                <c:pt idx="11619">
                  <c:v>740.25543688913399</c:v>
                </c:pt>
                <c:pt idx="11620">
                  <c:v>740.31914765915701</c:v>
                </c:pt>
                <c:pt idx="11621">
                  <c:v>740.38285842917901</c:v>
                </c:pt>
                <c:pt idx="11622">
                  <c:v>740.44656919920101</c:v>
                </c:pt>
                <c:pt idx="11623">
                  <c:v>740.51027996922403</c:v>
                </c:pt>
                <c:pt idx="11624">
                  <c:v>740.57399073924603</c:v>
                </c:pt>
                <c:pt idx="11625">
                  <c:v>740.63770150926803</c:v>
                </c:pt>
                <c:pt idx="11626">
                  <c:v>740.70141227929105</c:v>
                </c:pt>
                <c:pt idx="11627">
                  <c:v>740.76512304931305</c:v>
                </c:pt>
                <c:pt idx="11628">
                  <c:v>740.82883381933505</c:v>
                </c:pt>
                <c:pt idx="11629">
                  <c:v>740.89254458935795</c:v>
                </c:pt>
                <c:pt idx="11630">
                  <c:v>740.95625535937995</c:v>
                </c:pt>
                <c:pt idx="11631">
                  <c:v>741.01996612940195</c:v>
                </c:pt>
                <c:pt idx="11632">
                  <c:v>741.08367689942497</c:v>
                </c:pt>
                <c:pt idx="11633">
                  <c:v>741.14738766944697</c:v>
                </c:pt>
                <c:pt idx="11634">
                  <c:v>741.21109843946897</c:v>
                </c:pt>
                <c:pt idx="11635">
                  <c:v>741.27480920949199</c:v>
                </c:pt>
                <c:pt idx="11636">
                  <c:v>741.33851997951399</c:v>
                </c:pt>
                <c:pt idx="11637">
                  <c:v>741.40223074953599</c:v>
                </c:pt>
                <c:pt idx="11638">
                  <c:v>741.46594151955901</c:v>
                </c:pt>
                <c:pt idx="11639">
                  <c:v>741.52965228958101</c:v>
                </c:pt>
                <c:pt idx="11640">
                  <c:v>741.59336305960301</c:v>
                </c:pt>
                <c:pt idx="11641">
                  <c:v>741.65707382962603</c:v>
                </c:pt>
                <c:pt idx="11642">
                  <c:v>741.72078459964803</c:v>
                </c:pt>
                <c:pt idx="11643">
                  <c:v>741.78449536967003</c:v>
                </c:pt>
                <c:pt idx="11644">
                  <c:v>741.84820613969305</c:v>
                </c:pt>
                <c:pt idx="11645">
                  <c:v>741.91191690971505</c:v>
                </c:pt>
                <c:pt idx="11646">
                  <c:v>741.97562767973704</c:v>
                </c:pt>
                <c:pt idx="11647">
                  <c:v>742.03933844975995</c:v>
                </c:pt>
                <c:pt idx="11648">
                  <c:v>742.10304921978195</c:v>
                </c:pt>
                <c:pt idx="11649">
                  <c:v>742.16675998980395</c:v>
                </c:pt>
                <c:pt idx="11650">
                  <c:v>742.23047075982697</c:v>
                </c:pt>
                <c:pt idx="11651">
                  <c:v>742.29418152984897</c:v>
                </c:pt>
                <c:pt idx="11652">
                  <c:v>742.35789229987097</c:v>
                </c:pt>
                <c:pt idx="11653">
                  <c:v>742.42160306989399</c:v>
                </c:pt>
                <c:pt idx="11654">
                  <c:v>742.48531383991599</c:v>
                </c:pt>
                <c:pt idx="11655">
                  <c:v>742.54902460993799</c:v>
                </c:pt>
                <c:pt idx="11656">
                  <c:v>742.61273537996101</c:v>
                </c:pt>
                <c:pt idx="11657">
                  <c:v>742.67644614998301</c:v>
                </c:pt>
                <c:pt idx="11658">
                  <c:v>742.74015692000603</c:v>
                </c:pt>
                <c:pt idx="11659">
                  <c:v>742.80386769002803</c:v>
                </c:pt>
                <c:pt idx="11660">
                  <c:v>742.86757846005003</c:v>
                </c:pt>
                <c:pt idx="11661">
                  <c:v>742.93128923007305</c:v>
                </c:pt>
                <c:pt idx="11662">
                  <c:v>742.99500000009505</c:v>
                </c:pt>
                <c:pt idx="11663">
                  <c:v>743.05871077011705</c:v>
                </c:pt>
                <c:pt idx="11664">
                  <c:v>743.12242154013995</c:v>
                </c:pt>
                <c:pt idx="11665">
                  <c:v>743.18613231016195</c:v>
                </c:pt>
                <c:pt idx="11666">
                  <c:v>743.24984308018395</c:v>
                </c:pt>
                <c:pt idx="11667">
                  <c:v>743.31355385020697</c:v>
                </c:pt>
                <c:pt idx="11668">
                  <c:v>743.37726462022897</c:v>
                </c:pt>
                <c:pt idx="11669">
                  <c:v>743.44097539025097</c:v>
                </c:pt>
                <c:pt idx="11670">
                  <c:v>743.50468616027399</c:v>
                </c:pt>
                <c:pt idx="11671">
                  <c:v>743.56839693029599</c:v>
                </c:pt>
                <c:pt idx="11672">
                  <c:v>743.63210770031799</c:v>
                </c:pt>
                <c:pt idx="11673">
                  <c:v>743.69581847034101</c:v>
                </c:pt>
                <c:pt idx="11674">
                  <c:v>743.75952924036301</c:v>
                </c:pt>
                <c:pt idx="11675">
                  <c:v>743.82324001038501</c:v>
                </c:pt>
                <c:pt idx="11676">
                  <c:v>743.88695078040803</c:v>
                </c:pt>
                <c:pt idx="11677">
                  <c:v>743.95066155043003</c:v>
                </c:pt>
                <c:pt idx="11678">
                  <c:v>744.01437232045203</c:v>
                </c:pt>
                <c:pt idx="11679">
                  <c:v>744.07808309047505</c:v>
                </c:pt>
                <c:pt idx="11680">
                  <c:v>744.14179386049705</c:v>
                </c:pt>
                <c:pt idx="11681">
                  <c:v>744.20550463051904</c:v>
                </c:pt>
                <c:pt idx="11682">
                  <c:v>744.26921540054195</c:v>
                </c:pt>
                <c:pt idx="11683">
                  <c:v>744.33292617056395</c:v>
                </c:pt>
                <c:pt idx="11684">
                  <c:v>744.39663694058595</c:v>
                </c:pt>
                <c:pt idx="11685">
                  <c:v>744.46034771060897</c:v>
                </c:pt>
                <c:pt idx="11686">
                  <c:v>744.52405848063097</c:v>
                </c:pt>
                <c:pt idx="11687">
                  <c:v>744.58776925065297</c:v>
                </c:pt>
                <c:pt idx="11688">
                  <c:v>744.65148002067599</c:v>
                </c:pt>
                <c:pt idx="11689">
                  <c:v>744.71519079069799</c:v>
                </c:pt>
                <c:pt idx="11690">
                  <c:v>744.77890156071999</c:v>
                </c:pt>
                <c:pt idx="11691">
                  <c:v>744.84261233074301</c:v>
                </c:pt>
                <c:pt idx="11692">
                  <c:v>744.90632310076501</c:v>
                </c:pt>
                <c:pt idx="11693">
                  <c:v>744.97003387078701</c:v>
                </c:pt>
                <c:pt idx="11694">
                  <c:v>745.03374464081003</c:v>
                </c:pt>
                <c:pt idx="11695">
                  <c:v>745.09745541083203</c:v>
                </c:pt>
                <c:pt idx="11696">
                  <c:v>745.16116618085402</c:v>
                </c:pt>
                <c:pt idx="11697">
                  <c:v>745.22487695087705</c:v>
                </c:pt>
                <c:pt idx="11698">
                  <c:v>745.28858772089905</c:v>
                </c:pt>
                <c:pt idx="11699">
                  <c:v>745.35229849092104</c:v>
                </c:pt>
                <c:pt idx="11700">
                  <c:v>745.41600926094395</c:v>
                </c:pt>
                <c:pt idx="11701">
                  <c:v>745.47972003096595</c:v>
                </c:pt>
                <c:pt idx="11702">
                  <c:v>745.54343080098795</c:v>
                </c:pt>
                <c:pt idx="11703">
                  <c:v>745.60714157101097</c:v>
                </c:pt>
                <c:pt idx="11704">
                  <c:v>745.67085234103297</c:v>
                </c:pt>
                <c:pt idx="11705">
                  <c:v>745.73456311105497</c:v>
                </c:pt>
                <c:pt idx="11706">
                  <c:v>745.79827388107799</c:v>
                </c:pt>
                <c:pt idx="11707">
                  <c:v>745.86198465109999</c:v>
                </c:pt>
                <c:pt idx="11708">
                  <c:v>745.92569542112199</c:v>
                </c:pt>
                <c:pt idx="11709">
                  <c:v>745.98940619114501</c:v>
                </c:pt>
                <c:pt idx="11710">
                  <c:v>746.05311696116701</c:v>
                </c:pt>
                <c:pt idx="11711">
                  <c:v>746.11682773119003</c:v>
                </c:pt>
                <c:pt idx="11712">
                  <c:v>746.18053850121203</c:v>
                </c:pt>
                <c:pt idx="11713">
                  <c:v>746.24424927123403</c:v>
                </c:pt>
                <c:pt idx="11714">
                  <c:v>746.30796004125705</c:v>
                </c:pt>
                <c:pt idx="11715">
                  <c:v>746.37167081127905</c:v>
                </c:pt>
                <c:pt idx="11716">
                  <c:v>746.43538158130104</c:v>
                </c:pt>
                <c:pt idx="11717">
                  <c:v>746.49909235132395</c:v>
                </c:pt>
                <c:pt idx="11718">
                  <c:v>746.56280312134595</c:v>
                </c:pt>
                <c:pt idx="11719">
                  <c:v>746.62651389136795</c:v>
                </c:pt>
                <c:pt idx="11720">
                  <c:v>746.69022466139097</c:v>
                </c:pt>
                <c:pt idx="11721">
                  <c:v>746.75393543141297</c:v>
                </c:pt>
                <c:pt idx="11722">
                  <c:v>746.81764620143497</c:v>
                </c:pt>
                <c:pt idx="11723">
                  <c:v>746.88135697145799</c:v>
                </c:pt>
                <c:pt idx="11724">
                  <c:v>746.94506774147999</c:v>
                </c:pt>
                <c:pt idx="11725">
                  <c:v>747.00877851150199</c:v>
                </c:pt>
                <c:pt idx="11726">
                  <c:v>747.07248928152501</c:v>
                </c:pt>
                <c:pt idx="11727">
                  <c:v>747.13620005154701</c:v>
                </c:pt>
                <c:pt idx="11728">
                  <c:v>747.19991082156901</c:v>
                </c:pt>
                <c:pt idx="11729">
                  <c:v>747.26362159159203</c:v>
                </c:pt>
                <c:pt idx="11730">
                  <c:v>747.32733236161403</c:v>
                </c:pt>
                <c:pt idx="11731">
                  <c:v>747.39104313163602</c:v>
                </c:pt>
                <c:pt idx="11732">
                  <c:v>747.45475390165905</c:v>
                </c:pt>
                <c:pt idx="11733">
                  <c:v>747.51846467168104</c:v>
                </c:pt>
                <c:pt idx="11734">
                  <c:v>747.58217544170304</c:v>
                </c:pt>
                <c:pt idx="11735">
                  <c:v>747.64588621172595</c:v>
                </c:pt>
                <c:pt idx="11736">
                  <c:v>747.70959698174795</c:v>
                </c:pt>
                <c:pt idx="11737">
                  <c:v>747.77330775176995</c:v>
                </c:pt>
                <c:pt idx="11738">
                  <c:v>747.83701852179297</c:v>
                </c:pt>
                <c:pt idx="11739">
                  <c:v>747.90072929181497</c:v>
                </c:pt>
                <c:pt idx="11740">
                  <c:v>747.96444006183697</c:v>
                </c:pt>
                <c:pt idx="11741">
                  <c:v>748.02815083185999</c:v>
                </c:pt>
                <c:pt idx="11742">
                  <c:v>748.09186160188199</c:v>
                </c:pt>
                <c:pt idx="11743">
                  <c:v>748.15557237190399</c:v>
                </c:pt>
                <c:pt idx="11744">
                  <c:v>748.21928314192701</c:v>
                </c:pt>
                <c:pt idx="11745">
                  <c:v>748.28299391194901</c:v>
                </c:pt>
                <c:pt idx="11746">
                  <c:v>748.346704681971</c:v>
                </c:pt>
                <c:pt idx="11747">
                  <c:v>748.41041545199403</c:v>
                </c:pt>
                <c:pt idx="11748">
                  <c:v>748.47412622201603</c:v>
                </c:pt>
                <c:pt idx="11749">
                  <c:v>748.53783699203802</c:v>
                </c:pt>
                <c:pt idx="11750">
                  <c:v>748.60154776206105</c:v>
                </c:pt>
                <c:pt idx="11751">
                  <c:v>748.66525853208304</c:v>
                </c:pt>
                <c:pt idx="11752">
                  <c:v>748.72896930210504</c:v>
                </c:pt>
                <c:pt idx="11753">
                  <c:v>748.79268007212795</c:v>
                </c:pt>
                <c:pt idx="11754">
                  <c:v>748.85639084214995</c:v>
                </c:pt>
                <c:pt idx="11755">
                  <c:v>748.92010161217195</c:v>
                </c:pt>
                <c:pt idx="11756">
                  <c:v>748.98381238219497</c:v>
                </c:pt>
                <c:pt idx="11757">
                  <c:v>749.04752315221697</c:v>
                </c:pt>
                <c:pt idx="11758">
                  <c:v>749.11123392223897</c:v>
                </c:pt>
                <c:pt idx="11759">
                  <c:v>749.17494469226199</c:v>
                </c:pt>
                <c:pt idx="11760">
                  <c:v>749.23865546228399</c:v>
                </c:pt>
                <c:pt idx="11761">
                  <c:v>749.30236623230599</c:v>
                </c:pt>
                <c:pt idx="11762">
                  <c:v>749.36607700232901</c:v>
                </c:pt>
                <c:pt idx="11763">
                  <c:v>749.42978777235101</c:v>
                </c:pt>
                <c:pt idx="11764">
                  <c:v>749.49349854237403</c:v>
                </c:pt>
                <c:pt idx="11765">
                  <c:v>749.55720931239603</c:v>
                </c:pt>
                <c:pt idx="11766">
                  <c:v>749.62092008241802</c:v>
                </c:pt>
                <c:pt idx="11767">
                  <c:v>749.68463085244105</c:v>
                </c:pt>
                <c:pt idx="11768">
                  <c:v>749.74834162246304</c:v>
                </c:pt>
                <c:pt idx="11769">
                  <c:v>749.81205239248504</c:v>
                </c:pt>
                <c:pt idx="11770">
                  <c:v>749.87576316250795</c:v>
                </c:pt>
                <c:pt idx="11771">
                  <c:v>749.93947393252995</c:v>
                </c:pt>
                <c:pt idx="11772">
                  <c:v>750.00318470255195</c:v>
                </c:pt>
                <c:pt idx="11773">
                  <c:v>750.06689547257497</c:v>
                </c:pt>
                <c:pt idx="11774">
                  <c:v>750.13060624259697</c:v>
                </c:pt>
                <c:pt idx="11775">
                  <c:v>750.19431701261897</c:v>
                </c:pt>
                <c:pt idx="11776">
                  <c:v>750.25802778264199</c:v>
                </c:pt>
                <c:pt idx="11777">
                  <c:v>750.32173855266399</c:v>
                </c:pt>
                <c:pt idx="11778">
                  <c:v>750.38544932268599</c:v>
                </c:pt>
                <c:pt idx="11779">
                  <c:v>750.44916009270901</c:v>
                </c:pt>
                <c:pt idx="11780">
                  <c:v>750.51287086273101</c:v>
                </c:pt>
                <c:pt idx="11781">
                  <c:v>750.576581632753</c:v>
                </c:pt>
                <c:pt idx="11782">
                  <c:v>750.64029240277603</c:v>
                </c:pt>
                <c:pt idx="11783">
                  <c:v>750.70400317279802</c:v>
                </c:pt>
                <c:pt idx="11784">
                  <c:v>750.76771394282002</c:v>
                </c:pt>
                <c:pt idx="11785">
                  <c:v>750.83142471284305</c:v>
                </c:pt>
                <c:pt idx="11786">
                  <c:v>750.89513548286504</c:v>
                </c:pt>
                <c:pt idx="11787">
                  <c:v>750.95884625288704</c:v>
                </c:pt>
                <c:pt idx="11788">
                  <c:v>751.02255702290995</c:v>
                </c:pt>
                <c:pt idx="11789">
                  <c:v>751.08626779293195</c:v>
                </c:pt>
                <c:pt idx="11790">
                  <c:v>751.14997856295395</c:v>
                </c:pt>
                <c:pt idx="11791">
                  <c:v>751.21368933297697</c:v>
                </c:pt>
                <c:pt idx="11792">
                  <c:v>751.27740010299897</c:v>
                </c:pt>
                <c:pt idx="11793">
                  <c:v>751.34111087302097</c:v>
                </c:pt>
                <c:pt idx="11794">
                  <c:v>751.40482164304399</c:v>
                </c:pt>
                <c:pt idx="11795">
                  <c:v>751.46853241306599</c:v>
                </c:pt>
                <c:pt idx="11796">
                  <c:v>751.53224318308799</c:v>
                </c:pt>
                <c:pt idx="11797">
                  <c:v>751.59595395311101</c:v>
                </c:pt>
                <c:pt idx="11798">
                  <c:v>751.65966472313301</c:v>
                </c:pt>
                <c:pt idx="11799">
                  <c:v>751.723375493155</c:v>
                </c:pt>
                <c:pt idx="11800">
                  <c:v>751.78708626317803</c:v>
                </c:pt>
                <c:pt idx="11801">
                  <c:v>751.85079703320002</c:v>
                </c:pt>
                <c:pt idx="11802">
                  <c:v>751.91450780322202</c:v>
                </c:pt>
                <c:pt idx="11803">
                  <c:v>751.97821857324504</c:v>
                </c:pt>
                <c:pt idx="11804">
                  <c:v>752.04192934326704</c:v>
                </c:pt>
                <c:pt idx="11805">
                  <c:v>752.10564011328904</c:v>
                </c:pt>
                <c:pt idx="11806">
                  <c:v>752.16935088331195</c:v>
                </c:pt>
                <c:pt idx="11807">
                  <c:v>752.23306165333395</c:v>
                </c:pt>
                <c:pt idx="11808">
                  <c:v>752.29677242335595</c:v>
                </c:pt>
                <c:pt idx="11809">
                  <c:v>752.36048319337897</c:v>
                </c:pt>
                <c:pt idx="11810">
                  <c:v>752.42419396340097</c:v>
                </c:pt>
                <c:pt idx="11811">
                  <c:v>752.48790473342297</c:v>
                </c:pt>
                <c:pt idx="11812">
                  <c:v>752.55161550344599</c:v>
                </c:pt>
                <c:pt idx="11813">
                  <c:v>752.61532627346799</c:v>
                </c:pt>
                <c:pt idx="11814">
                  <c:v>752.67903704348998</c:v>
                </c:pt>
                <c:pt idx="11815">
                  <c:v>752.74274781351301</c:v>
                </c:pt>
                <c:pt idx="11816">
                  <c:v>752.806458583535</c:v>
                </c:pt>
                <c:pt idx="11817">
                  <c:v>752.87016935355803</c:v>
                </c:pt>
                <c:pt idx="11818">
                  <c:v>752.93388012358002</c:v>
                </c:pt>
                <c:pt idx="11819">
                  <c:v>752.99759089360202</c:v>
                </c:pt>
                <c:pt idx="11820">
                  <c:v>753.06130166362504</c:v>
                </c:pt>
                <c:pt idx="11821">
                  <c:v>753.12501243364704</c:v>
                </c:pt>
                <c:pt idx="11822">
                  <c:v>753.18872320366904</c:v>
                </c:pt>
                <c:pt idx="11823">
                  <c:v>753.25243397369195</c:v>
                </c:pt>
                <c:pt idx="11824">
                  <c:v>753.31614474371395</c:v>
                </c:pt>
                <c:pt idx="11825">
                  <c:v>753.37985551373595</c:v>
                </c:pt>
                <c:pt idx="11826">
                  <c:v>753.44356628375897</c:v>
                </c:pt>
                <c:pt idx="11827">
                  <c:v>753.50727705378097</c:v>
                </c:pt>
                <c:pt idx="11828">
                  <c:v>753.57098782380297</c:v>
                </c:pt>
                <c:pt idx="11829">
                  <c:v>753.63469859382599</c:v>
                </c:pt>
                <c:pt idx="11830">
                  <c:v>753.69840936384799</c:v>
                </c:pt>
                <c:pt idx="11831">
                  <c:v>753.76212013386998</c:v>
                </c:pt>
                <c:pt idx="11832">
                  <c:v>753.82583090389301</c:v>
                </c:pt>
                <c:pt idx="11833">
                  <c:v>753.88954167391501</c:v>
                </c:pt>
                <c:pt idx="11834">
                  <c:v>753.953252443937</c:v>
                </c:pt>
                <c:pt idx="11835">
                  <c:v>754.01696321396003</c:v>
                </c:pt>
                <c:pt idx="11836">
                  <c:v>754.08067398398202</c:v>
                </c:pt>
                <c:pt idx="11837">
                  <c:v>754.14438475400402</c:v>
                </c:pt>
                <c:pt idx="11838">
                  <c:v>754.20809552402704</c:v>
                </c:pt>
                <c:pt idx="11839">
                  <c:v>754.27180629404904</c:v>
                </c:pt>
                <c:pt idx="11840">
                  <c:v>754.33551706407104</c:v>
                </c:pt>
                <c:pt idx="11841">
                  <c:v>754.39922783409395</c:v>
                </c:pt>
                <c:pt idx="11842">
                  <c:v>754.46293860411595</c:v>
                </c:pt>
                <c:pt idx="11843">
                  <c:v>754.52664937413795</c:v>
                </c:pt>
                <c:pt idx="11844">
                  <c:v>754.59036014416097</c:v>
                </c:pt>
                <c:pt idx="11845">
                  <c:v>754.65407091418297</c:v>
                </c:pt>
                <c:pt idx="11846">
                  <c:v>754.71778168420497</c:v>
                </c:pt>
                <c:pt idx="11847">
                  <c:v>754.78149245422799</c:v>
                </c:pt>
                <c:pt idx="11848">
                  <c:v>754.84520322424999</c:v>
                </c:pt>
                <c:pt idx="11849">
                  <c:v>754.90891399427198</c:v>
                </c:pt>
                <c:pt idx="11850">
                  <c:v>754.97262476429501</c:v>
                </c:pt>
                <c:pt idx="11851">
                  <c:v>755.036335534317</c:v>
                </c:pt>
                <c:pt idx="11852">
                  <c:v>755.100046304339</c:v>
                </c:pt>
                <c:pt idx="11853">
                  <c:v>755.16375707436202</c:v>
                </c:pt>
                <c:pt idx="11854">
                  <c:v>755.22746784438402</c:v>
                </c:pt>
                <c:pt idx="11855">
                  <c:v>755.29117861440602</c:v>
                </c:pt>
                <c:pt idx="11856">
                  <c:v>755.35488938442904</c:v>
                </c:pt>
                <c:pt idx="11857">
                  <c:v>755.41860015445104</c:v>
                </c:pt>
                <c:pt idx="11858">
                  <c:v>755.48231092447304</c:v>
                </c:pt>
                <c:pt idx="11859">
                  <c:v>755.54602169449595</c:v>
                </c:pt>
                <c:pt idx="11860">
                  <c:v>755.60973246451795</c:v>
                </c:pt>
                <c:pt idx="11861">
                  <c:v>755.67344323453995</c:v>
                </c:pt>
                <c:pt idx="11862">
                  <c:v>755.73715400456297</c:v>
                </c:pt>
                <c:pt idx="11863">
                  <c:v>755.80086477458497</c:v>
                </c:pt>
                <c:pt idx="11864">
                  <c:v>755.86457554460696</c:v>
                </c:pt>
                <c:pt idx="11865">
                  <c:v>755.92828631462999</c:v>
                </c:pt>
                <c:pt idx="11866">
                  <c:v>755.99199708465198</c:v>
                </c:pt>
                <c:pt idx="11867">
                  <c:v>756.05570785467398</c:v>
                </c:pt>
                <c:pt idx="11868">
                  <c:v>756.119418624697</c:v>
                </c:pt>
                <c:pt idx="11869">
                  <c:v>756.183129394719</c:v>
                </c:pt>
                <c:pt idx="11870">
                  <c:v>756.24684016474203</c:v>
                </c:pt>
                <c:pt idx="11871">
                  <c:v>756.31055093476402</c:v>
                </c:pt>
                <c:pt idx="11872">
                  <c:v>756.37426170478602</c:v>
                </c:pt>
                <c:pt idx="11873">
                  <c:v>756.43797247480904</c:v>
                </c:pt>
                <c:pt idx="11874">
                  <c:v>756.50168324483104</c:v>
                </c:pt>
                <c:pt idx="11875">
                  <c:v>756.56539401485304</c:v>
                </c:pt>
                <c:pt idx="11876">
                  <c:v>756.62910478487595</c:v>
                </c:pt>
                <c:pt idx="11877">
                  <c:v>756.69281555489795</c:v>
                </c:pt>
                <c:pt idx="11878">
                  <c:v>756.75652632491995</c:v>
                </c:pt>
                <c:pt idx="11879">
                  <c:v>756.82023709494297</c:v>
                </c:pt>
                <c:pt idx="11880">
                  <c:v>756.88394786496497</c:v>
                </c:pt>
                <c:pt idx="11881">
                  <c:v>756.94765863498696</c:v>
                </c:pt>
                <c:pt idx="11882">
                  <c:v>757.01136940500999</c:v>
                </c:pt>
                <c:pt idx="11883">
                  <c:v>757.07508017503199</c:v>
                </c:pt>
                <c:pt idx="11884">
                  <c:v>757.13879094505398</c:v>
                </c:pt>
                <c:pt idx="11885">
                  <c:v>757.20250171507701</c:v>
                </c:pt>
                <c:pt idx="11886">
                  <c:v>757.266212485099</c:v>
                </c:pt>
                <c:pt idx="11887">
                  <c:v>757.329923255121</c:v>
                </c:pt>
                <c:pt idx="11888">
                  <c:v>757.39363402514402</c:v>
                </c:pt>
                <c:pt idx="11889">
                  <c:v>757.45734479516602</c:v>
                </c:pt>
                <c:pt idx="11890">
                  <c:v>757.52105556518802</c:v>
                </c:pt>
                <c:pt idx="11891">
                  <c:v>757.58476633521104</c:v>
                </c:pt>
                <c:pt idx="11892">
                  <c:v>757.64847710523304</c:v>
                </c:pt>
                <c:pt idx="11893">
                  <c:v>757.71218787525504</c:v>
                </c:pt>
                <c:pt idx="11894">
                  <c:v>757.77589864527795</c:v>
                </c:pt>
                <c:pt idx="11895">
                  <c:v>757.83960941529995</c:v>
                </c:pt>
                <c:pt idx="11896">
                  <c:v>757.90332018532195</c:v>
                </c:pt>
                <c:pt idx="11897">
                  <c:v>757.96703095534497</c:v>
                </c:pt>
                <c:pt idx="11898">
                  <c:v>758.03074172536697</c:v>
                </c:pt>
                <c:pt idx="11899">
                  <c:v>758.09445249538896</c:v>
                </c:pt>
                <c:pt idx="11900">
                  <c:v>758.15816326541199</c:v>
                </c:pt>
                <c:pt idx="11901">
                  <c:v>758.22187403543398</c:v>
                </c:pt>
                <c:pt idx="11902">
                  <c:v>758.28558480545598</c:v>
                </c:pt>
                <c:pt idx="11903">
                  <c:v>758.349295575479</c:v>
                </c:pt>
                <c:pt idx="11904">
                  <c:v>758.413006345501</c:v>
                </c:pt>
                <c:pt idx="11905">
                  <c:v>758.476717115523</c:v>
                </c:pt>
                <c:pt idx="11906">
                  <c:v>758.54042788554602</c:v>
                </c:pt>
                <c:pt idx="11907">
                  <c:v>758.60413865556802</c:v>
                </c:pt>
                <c:pt idx="11908">
                  <c:v>758.66784942559002</c:v>
                </c:pt>
                <c:pt idx="11909">
                  <c:v>758.73156019561304</c:v>
                </c:pt>
                <c:pt idx="11910">
                  <c:v>758.79527096563504</c:v>
                </c:pt>
                <c:pt idx="11911">
                  <c:v>758.85898173565704</c:v>
                </c:pt>
                <c:pt idx="11912">
                  <c:v>758.92269250567995</c:v>
                </c:pt>
                <c:pt idx="11913">
                  <c:v>758.98640327570195</c:v>
                </c:pt>
                <c:pt idx="11914">
                  <c:v>759.05011404572394</c:v>
                </c:pt>
                <c:pt idx="11915">
                  <c:v>759.11382481574697</c:v>
                </c:pt>
                <c:pt idx="11916">
                  <c:v>759.17753558576896</c:v>
                </c:pt>
                <c:pt idx="11917">
                  <c:v>759.24124635579096</c:v>
                </c:pt>
                <c:pt idx="11918">
                  <c:v>759.30495712581398</c:v>
                </c:pt>
                <c:pt idx="11919">
                  <c:v>759.36866789583598</c:v>
                </c:pt>
                <c:pt idx="11920">
                  <c:v>759.43237866585798</c:v>
                </c:pt>
                <c:pt idx="11921">
                  <c:v>759.496089435881</c:v>
                </c:pt>
                <c:pt idx="11922">
                  <c:v>759.559800205903</c:v>
                </c:pt>
                <c:pt idx="11923">
                  <c:v>759.62351097592602</c:v>
                </c:pt>
                <c:pt idx="11924">
                  <c:v>759.68722174594802</c:v>
                </c:pt>
                <c:pt idx="11925">
                  <c:v>759.75093251597002</c:v>
                </c:pt>
                <c:pt idx="11926">
                  <c:v>759.81464328599304</c:v>
                </c:pt>
                <c:pt idx="11927">
                  <c:v>759.87835405601504</c:v>
                </c:pt>
                <c:pt idx="11928">
                  <c:v>759.94206482603704</c:v>
                </c:pt>
                <c:pt idx="11929">
                  <c:v>760.00577559605995</c:v>
                </c:pt>
                <c:pt idx="11930">
                  <c:v>760.06948636608195</c:v>
                </c:pt>
                <c:pt idx="11931">
                  <c:v>760.13319713610395</c:v>
                </c:pt>
                <c:pt idx="11932">
                  <c:v>760.19690790612697</c:v>
                </c:pt>
                <c:pt idx="11933">
                  <c:v>760.26061867614897</c:v>
                </c:pt>
                <c:pt idx="11934">
                  <c:v>760.32432944617096</c:v>
                </c:pt>
                <c:pt idx="11935">
                  <c:v>760.38804021619399</c:v>
                </c:pt>
                <c:pt idx="11936">
                  <c:v>760.45175098621598</c:v>
                </c:pt>
                <c:pt idx="11937">
                  <c:v>760.51546175623798</c:v>
                </c:pt>
                <c:pt idx="11938">
                  <c:v>760.579172526261</c:v>
                </c:pt>
                <c:pt idx="11939">
                  <c:v>760.642883296283</c:v>
                </c:pt>
                <c:pt idx="11940">
                  <c:v>760.706594066305</c:v>
                </c:pt>
                <c:pt idx="11941">
                  <c:v>760.77030483632802</c:v>
                </c:pt>
                <c:pt idx="11942">
                  <c:v>760.83401560635002</c:v>
                </c:pt>
                <c:pt idx="11943">
                  <c:v>760.89772637637202</c:v>
                </c:pt>
                <c:pt idx="11944">
                  <c:v>760.96143714639504</c:v>
                </c:pt>
                <c:pt idx="11945">
                  <c:v>761.02514791641704</c:v>
                </c:pt>
                <c:pt idx="11946">
                  <c:v>761.08885868643904</c:v>
                </c:pt>
                <c:pt idx="11947">
                  <c:v>761.15256945646195</c:v>
                </c:pt>
                <c:pt idx="11948">
                  <c:v>761.21628022648395</c:v>
                </c:pt>
                <c:pt idx="11949">
                  <c:v>761.27999099650594</c:v>
                </c:pt>
                <c:pt idx="11950">
                  <c:v>761.34370176652897</c:v>
                </c:pt>
                <c:pt idx="11951">
                  <c:v>761.40741253655096</c:v>
                </c:pt>
                <c:pt idx="11952">
                  <c:v>761.47112330657296</c:v>
                </c:pt>
                <c:pt idx="11953">
                  <c:v>761.53483407659598</c:v>
                </c:pt>
                <c:pt idx="11954">
                  <c:v>761.59854484661798</c:v>
                </c:pt>
                <c:pt idx="11955">
                  <c:v>761.66225561663998</c:v>
                </c:pt>
                <c:pt idx="11956">
                  <c:v>761.725966386663</c:v>
                </c:pt>
                <c:pt idx="11957">
                  <c:v>761.789677156685</c:v>
                </c:pt>
                <c:pt idx="11958">
                  <c:v>761.853387926707</c:v>
                </c:pt>
                <c:pt idx="11959">
                  <c:v>761.91709869673002</c:v>
                </c:pt>
                <c:pt idx="11960">
                  <c:v>761.98080946675202</c:v>
                </c:pt>
                <c:pt idx="11961">
                  <c:v>762.04452023677402</c:v>
                </c:pt>
                <c:pt idx="11962">
                  <c:v>762.10823100679704</c:v>
                </c:pt>
                <c:pt idx="11963">
                  <c:v>762.17194177681904</c:v>
                </c:pt>
                <c:pt idx="11964">
                  <c:v>762.23565254684104</c:v>
                </c:pt>
                <c:pt idx="11965">
                  <c:v>762.29936331686395</c:v>
                </c:pt>
                <c:pt idx="11966">
                  <c:v>762.36307408688594</c:v>
                </c:pt>
                <c:pt idx="11967">
                  <c:v>762.42678485690794</c:v>
                </c:pt>
                <c:pt idx="11968">
                  <c:v>762.49049562693097</c:v>
                </c:pt>
                <c:pt idx="11969">
                  <c:v>762.55420639695296</c:v>
                </c:pt>
                <c:pt idx="11970">
                  <c:v>762.61791716697496</c:v>
                </c:pt>
                <c:pt idx="11971">
                  <c:v>762.68162793699798</c:v>
                </c:pt>
                <c:pt idx="11972">
                  <c:v>762.74533870701998</c:v>
                </c:pt>
                <c:pt idx="11973">
                  <c:v>762.80904947704198</c:v>
                </c:pt>
                <c:pt idx="11974">
                  <c:v>762.872760247065</c:v>
                </c:pt>
                <c:pt idx="11975">
                  <c:v>762.936471017087</c:v>
                </c:pt>
                <c:pt idx="11976">
                  <c:v>763.00018178711002</c:v>
                </c:pt>
                <c:pt idx="11977">
                  <c:v>763.06389255713202</c:v>
                </c:pt>
                <c:pt idx="11978">
                  <c:v>763.12760332715402</c:v>
                </c:pt>
                <c:pt idx="11979">
                  <c:v>763.19131409717704</c:v>
                </c:pt>
                <c:pt idx="11980">
                  <c:v>763.25502486719904</c:v>
                </c:pt>
                <c:pt idx="11981">
                  <c:v>763.31873563722104</c:v>
                </c:pt>
                <c:pt idx="11982">
                  <c:v>763.38244640724395</c:v>
                </c:pt>
                <c:pt idx="11983">
                  <c:v>763.44615717726595</c:v>
                </c:pt>
                <c:pt idx="11984">
                  <c:v>763.50986794728794</c:v>
                </c:pt>
                <c:pt idx="11985">
                  <c:v>763.57357871731097</c:v>
                </c:pt>
                <c:pt idx="11986">
                  <c:v>763.63728948733296</c:v>
                </c:pt>
                <c:pt idx="11987">
                  <c:v>763.70100025735496</c:v>
                </c:pt>
                <c:pt idx="11988">
                  <c:v>763.76471102737798</c:v>
                </c:pt>
                <c:pt idx="11989">
                  <c:v>763.82842179739998</c:v>
                </c:pt>
                <c:pt idx="11990">
                  <c:v>763.89213256742198</c:v>
                </c:pt>
                <c:pt idx="11991">
                  <c:v>763.955843337445</c:v>
                </c:pt>
                <c:pt idx="11992">
                  <c:v>764.019554107467</c:v>
                </c:pt>
                <c:pt idx="11993">
                  <c:v>764.083264877489</c:v>
                </c:pt>
                <c:pt idx="11994">
                  <c:v>764.14697564751202</c:v>
                </c:pt>
                <c:pt idx="11995">
                  <c:v>764.21068641753402</c:v>
                </c:pt>
                <c:pt idx="11996">
                  <c:v>764.27439718755602</c:v>
                </c:pt>
                <c:pt idx="11997">
                  <c:v>764.33810795757904</c:v>
                </c:pt>
                <c:pt idx="11998">
                  <c:v>764.40181872760104</c:v>
                </c:pt>
                <c:pt idx="11999">
                  <c:v>764.46552949762304</c:v>
                </c:pt>
                <c:pt idx="12000">
                  <c:v>764.52924026764595</c:v>
                </c:pt>
                <c:pt idx="12001">
                  <c:v>764.59295103766794</c:v>
                </c:pt>
                <c:pt idx="12002">
                  <c:v>764.65666180769006</c:v>
                </c:pt>
                <c:pt idx="12003">
                  <c:v>764.72037257771296</c:v>
                </c:pt>
                <c:pt idx="12004">
                  <c:v>764.78408334773496</c:v>
                </c:pt>
                <c:pt idx="12005">
                  <c:v>764.84779411775696</c:v>
                </c:pt>
                <c:pt idx="12006">
                  <c:v>764.91150488777998</c:v>
                </c:pt>
                <c:pt idx="12007">
                  <c:v>764.97521565780198</c:v>
                </c:pt>
                <c:pt idx="12008">
                  <c:v>765.03892642782398</c:v>
                </c:pt>
                <c:pt idx="12009">
                  <c:v>765.102637197847</c:v>
                </c:pt>
                <c:pt idx="12010">
                  <c:v>765.166347967869</c:v>
                </c:pt>
                <c:pt idx="12011">
                  <c:v>765.230058737891</c:v>
                </c:pt>
                <c:pt idx="12012">
                  <c:v>765.29376950791402</c:v>
                </c:pt>
                <c:pt idx="12013">
                  <c:v>765.35748027793602</c:v>
                </c:pt>
                <c:pt idx="12014">
                  <c:v>765.42119104795802</c:v>
                </c:pt>
                <c:pt idx="12015">
                  <c:v>765.48490181798104</c:v>
                </c:pt>
                <c:pt idx="12016">
                  <c:v>765.54861258800304</c:v>
                </c:pt>
                <c:pt idx="12017">
                  <c:v>765.61232335802504</c:v>
                </c:pt>
                <c:pt idx="12018">
                  <c:v>765.67603412804795</c:v>
                </c:pt>
                <c:pt idx="12019">
                  <c:v>765.73974489806994</c:v>
                </c:pt>
                <c:pt idx="12020">
                  <c:v>765.80345566809206</c:v>
                </c:pt>
                <c:pt idx="12021">
                  <c:v>765.86716643811496</c:v>
                </c:pt>
                <c:pt idx="12022">
                  <c:v>765.93087720813696</c:v>
                </c:pt>
                <c:pt idx="12023">
                  <c:v>765.99458797815896</c:v>
                </c:pt>
                <c:pt idx="12024">
                  <c:v>766.05829874818198</c:v>
                </c:pt>
                <c:pt idx="12025">
                  <c:v>766.12200951820398</c:v>
                </c:pt>
                <c:pt idx="12026">
                  <c:v>766.18572028822598</c:v>
                </c:pt>
                <c:pt idx="12027">
                  <c:v>766.249431058249</c:v>
                </c:pt>
                <c:pt idx="12028">
                  <c:v>766.313141828271</c:v>
                </c:pt>
                <c:pt idx="12029">
                  <c:v>766.37685259829402</c:v>
                </c:pt>
                <c:pt idx="12030">
                  <c:v>766.44056336831602</c:v>
                </c:pt>
                <c:pt idx="12031">
                  <c:v>766.50427413833802</c:v>
                </c:pt>
                <c:pt idx="12032">
                  <c:v>766.56798490836104</c:v>
                </c:pt>
                <c:pt idx="12033">
                  <c:v>766.63169567838304</c:v>
                </c:pt>
                <c:pt idx="12034">
                  <c:v>766.69540644840504</c:v>
                </c:pt>
                <c:pt idx="12035">
                  <c:v>766.75911721842795</c:v>
                </c:pt>
                <c:pt idx="12036">
                  <c:v>766.82282798844994</c:v>
                </c:pt>
                <c:pt idx="12037">
                  <c:v>766.88653875847206</c:v>
                </c:pt>
                <c:pt idx="12038">
                  <c:v>766.95024952849496</c:v>
                </c:pt>
                <c:pt idx="12039">
                  <c:v>767.01396029851696</c:v>
                </c:pt>
                <c:pt idx="12040">
                  <c:v>767.07767106853896</c:v>
                </c:pt>
                <c:pt idx="12041">
                  <c:v>767.14138183856198</c:v>
                </c:pt>
                <c:pt idx="12042">
                  <c:v>767.20509260858398</c:v>
                </c:pt>
                <c:pt idx="12043">
                  <c:v>767.26880337860598</c:v>
                </c:pt>
                <c:pt idx="12044">
                  <c:v>767.332514148629</c:v>
                </c:pt>
                <c:pt idx="12045">
                  <c:v>767.396224918651</c:v>
                </c:pt>
                <c:pt idx="12046">
                  <c:v>767.459935688673</c:v>
                </c:pt>
                <c:pt idx="12047">
                  <c:v>767.52364645869602</c:v>
                </c:pt>
                <c:pt idx="12048">
                  <c:v>767.58735722871802</c:v>
                </c:pt>
                <c:pt idx="12049">
                  <c:v>767.65106799874002</c:v>
                </c:pt>
                <c:pt idx="12050">
                  <c:v>767.71477876876304</c:v>
                </c:pt>
                <c:pt idx="12051">
                  <c:v>767.77848953878504</c:v>
                </c:pt>
                <c:pt idx="12052">
                  <c:v>767.84220030880704</c:v>
                </c:pt>
                <c:pt idx="12053">
                  <c:v>767.90591107882994</c:v>
                </c:pt>
                <c:pt idx="12054">
                  <c:v>767.96962184885194</c:v>
                </c:pt>
                <c:pt idx="12055">
                  <c:v>768.03333261887406</c:v>
                </c:pt>
                <c:pt idx="12056">
                  <c:v>768.09704338889696</c:v>
                </c:pt>
                <c:pt idx="12057">
                  <c:v>768.16075415891896</c:v>
                </c:pt>
                <c:pt idx="12058">
                  <c:v>768.22446492894096</c:v>
                </c:pt>
                <c:pt idx="12059">
                  <c:v>768.28817569896398</c:v>
                </c:pt>
                <c:pt idx="12060">
                  <c:v>768.35188646898598</c:v>
                </c:pt>
                <c:pt idx="12061">
                  <c:v>768.41559723900798</c:v>
                </c:pt>
                <c:pt idx="12062">
                  <c:v>768.479308009031</c:v>
                </c:pt>
                <c:pt idx="12063">
                  <c:v>768.543018779053</c:v>
                </c:pt>
                <c:pt idx="12064">
                  <c:v>768.606729549075</c:v>
                </c:pt>
                <c:pt idx="12065">
                  <c:v>768.67044031909802</c:v>
                </c:pt>
                <c:pt idx="12066">
                  <c:v>768.73415108912002</c:v>
                </c:pt>
                <c:pt idx="12067">
                  <c:v>768.79786185914202</c:v>
                </c:pt>
                <c:pt idx="12068">
                  <c:v>768.86157262916504</c:v>
                </c:pt>
                <c:pt idx="12069">
                  <c:v>768.92528339918704</c:v>
                </c:pt>
                <c:pt idx="12070">
                  <c:v>768.98899416920904</c:v>
                </c:pt>
                <c:pt idx="12071">
                  <c:v>769.05270493923194</c:v>
                </c:pt>
                <c:pt idx="12072">
                  <c:v>769.11641570925406</c:v>
                </c:pt>
                <c:pt idx="12073">
                  <c:v>769.18012647927605</c:v>
                </c:pt>
                <c:pt idx="12074">
                  <c:v>769.24383724929896</c:v>
                </c:pt>
                <c:pt idx="12075">
                  <c:v>769.30754801932096</c:v>
                </c:pt>
                <c:pt idx="12076">
                  <c:v>769.37125878934296</c:v>
                </c:pt>
                <c:pt idx="12077">
                  <c:v>769.43496955936598</c:v>
                </c:pt>
                <c:pt idx="12078">
                  <c:v>769.49868032938798</c:v>
                </c:pt>
                <c:pt idx="12079">
                  <c:v>769.56239109940998</c:v>
                </c:pt>
                <c:pt idx="12080">
                  <c:v>769.626101869433</c:v>
                </c:pt>
                <c:pt idx="12081">
                  <c:v>769.689812639455</c:v>
                </c:pt>
                <c:pt idx="12082">
                  <c:v>769.75352340947802</c:v>
                </c:pt>
                <c:pt idx="12083">
                  <c:v>769.81723417950002</c:v>
                </c:pt>
                <c:pt idx="12084">
                  <c:v>769.88094494952202</c:v>
                </c:pt>
                <c:pt idx="12085">
                  <c:v>769.94465571954504</c:v>
                </c:pt>
                <c:pt idx="12086">
                  <c:v>770.00836648956704</c:v>
                </c:pt>
                <c:pt idx="12087">
                  <c:v>770.07207725958904</c:v>
                </c:pt>
                <c:pt idx="12088">
                  <c:v>770.13578802961194</c:v>
                </c:pt>
                <c:pt idx="12089">
                  <c:v>770.19949879963394</c:v>
                </c:pt>
                <c:pt idx="12090">
                  <c:v>770.26320956965606</c:v>
                </c:pt>
                <c:pt idx="12091">
                  <c:v>770.32692033967896</c:v>
                </c:pt>
                <c:pt idx="12092">
                  <c:v>770.39063110970096</c:v>
                </c:pt>
                <c:pt idx="12093">
                  <c:v>770.45434187972296</c:v>
                </c:pt>
                <c:pt idx="12094">
                  <c:v>770.51805264974598</c:v>
                </c:pt>
                <c:pt idx="12095">
                  <c:v>770.58176341976798</c:v>
                </c:pt>
                <c:pt idx="12096">
                  <c:v>770.64547418978998</c:v>
                </c:pt>
                <c:pt idx="12097">
                  <c:v>770.709184959813</c:v>
                </c:pt>
                <c:pt idx="12098">
                  <c:v>770.772895729835</c:v>
                </c:pt>
                <c:pt idx="12099">
                  <c:v>770.836606499857</c:v>
                </c:pt>
                <c:pt idx="12100">
                  <c:v>770.90031726988002</c:v>
                </c:pt>
                <c:pt idx="12101">
                  <c:v>770.96402803990202</c:v>
                </c:pt>
                <c:pt idx="12102">
                  <c:v>771.02773880992402</c:v>
                </c:pt>
                <c:pt idx="12103">
                  <c:v>771.09144957994704</c:v>
                </c:pt>
                <c:pt idx="12104">
                  <c:v>771.15516034996904</c:v>
                </c:pt>
                <c:pt idx="12105">
                  <c:v>771.21887111999104</c:v>
                </c:pt>
                <c:pt idx="12106">
                  <c:v>771.28258189001394</c:v>
                </c:pt>
                <c:pt idx="12107">
                  <c:v>771.34629266003606</c:v>
                </c:pt>
                <c:pt idx="12108">
                  <c:v>771.41000343005805</c:v>
                </c:pt>
                <c:pt idx="12109">
                  <c:v>771.47371420008096</c:v>
                </c:pt>
                <c:pt idx="12110">
                  <c:v>771.53742497010296</c:v>
                </c:pt>
                <c:pt idx="12111">
                  <c:v>771.60113574012496</c:v>
                </c:pt>
                <c:pt idx="12112">
                  <c:v>771.66484651014798</c:v>
                </c:pt>
                <c:pt idx="12113">
                  <c:v>771.72855728016998</c:v>
                </c:pt>
                <c:pt idx="12114">
                  <c:v>771.79226805019198</c:v>
                </c:pt>
                <c:pt idx="12115">
                  <c:v>771.855978820215</c:v>
                </c:pt>
                <c:pt idx="12116">
                  <c:v>771.919689590237</c:v>
                </c:pt>
                <c:pt idx="12117">
                  <c:v>771.983400360259</c:v>
                </c:pt>
                <c:pt idx="12118">
                  <c:v>772.04711113028202</c:v>
                </c:pt>
                <c:pt idx="12119">
                  <c:v>772.11082190030402</c:v>
                </c:pt>
                <c:pt idx="12120">
                  <c:v>772.17453267032602</c:v>
                </c:pt>
                <c:pt idx="12121">
                  <c:v>772.23824344034904</c:v>
                </c:pt>
                <c:pt idx="12122">
                  <c:v>772.30195421037104</c:v>
                </c:pt>
                <c:pt idx="12123">
                  <c:v>772.36566498039303</c:v>
                </c:pt>
                <c:pt idx="12124">
                  <c:v>772.42937575041606</c:v>
                </c:pt>
                <c:pt idx="12125">
                  <c:v>772.49308652043806</c:v>
                </c:pt>
                <c:pt idx="12126">
                  <c:v>772.55679729046005</c:v>
                </c:pt>
                <c:pt idx="12127">
                  <c:v>772.62050806048296</c:v>
                </c:pt>
                <c:pt idx="12128">
                  <c:v>772.68421883050496</c:v>
                </c:pt>
                <c:pt idx="12129">
                  <c:v>772.74792960052696</c:v>
                </c:pt>
                <c:pt idx="12130">
                  <c:v>772.81164037054998</c:v>
                </c:pt>
                <c:pt idx="12131">
                  <c:v>772.87535114057198</c:v>
                </c:pt>
                <c:pt idx="12132">
                  <c:v>772.93906191059398</c:v>
                </c:pt>
                <c:pt idx="12133">
                  <c:v>773.002772680617</c:v>
                </c:pt>
                <c:pt idx="12134">
                  <c:v>773.066483450639</c:v>
                </c:pt>
                <c:pt idx="12135">
                  <c:v>773.13019422066202</c:v>
                </c:pt>
                <c:pt idx="12136">
                  <c:v>773.19390499068402</c:v>
                </c:pt>
                <c:pt idx="12137">
                  <c:v>773.25761576070602</c:v>
                </c:pt>
                <c:pt idx="12138">
                  <c:v>773.32132653072904</c:v>
                </c:pt>
                <c:pt idx="12139">
                  <c:v>773.38503730075104</c:v>
                </c:pt>
                <c:pt idx="12140">
                  <c:v>773.44874807077304</c:v>
                </c:pt>
                <c:pt idx="12141">
                  <c:v>773.51245884079594</c:v>
                </c:pt>
                <c:pt idx="12142">
                  <c:v>773.57616961081806</c:v>
                </c:pt>
                <c:pt idx="12143">
                  <c:v>773.63988038084005</c:v>
                </c:pt>
                <c:pt idx="12144">
                  <c:v>773.70359115086296</c:v>
                </c:pt>
                <c:pt idx="12145">
                  <c:v>773.76730192088496</c:v>
                </c:pt>
                <c:pt idx="12146">
                  <c:v>773.83101269090696</c:v>
                </c:pt>
                <c:pt idx="12147">
                  <c:v>773.89472346092998</c:v>
                </c:pt>
                <c:pt idx="12148">
                  <c:v>773.95843423095198</c:v>
                </c:pt>
                <c:pt idx="12149">
                  <c:v>774.02214500097398</c:v>
                </c:pt>
                <c:pt idx="12150">
                  <c:v>774.085855770997</c:v>
                </c:pt>
                <c:pt idx="12151">
                  <c:v>774.149566541019</c:v>
                </c:pt>
                <c:pt idx="12152">
                  <c:v>774.213277311041</c:v>
                </c:pt>
                <c:pt idx="12153">
                  <c:v>774.27698808106402</c:v>
                </c:pt>
                <c:pt idx="12154">
                  <c:v>774.34069885108602</c:v>
                </c:pt>
                <c:pt idx="12155">
                  <c:v>774.40440962110802</c:v>
                </c:pt>
                <c:pt idx="12156">
                  <c:v>774.46812039113104</c:v>
                </c:pt>
                <c:pt idx="12157">
                  <c:v>774.53183116115304</c:v>
                </c:pt>
                <c:pt idx="12158">
                  <c:v>774.59554193117503</c:v>
                </c:pt>
                <c:pt idx="12159">
                  <c:v>774.65925270119806</c:v>
                </c:pt>
                <c:pt idx="12160">
                  <c:v>774.72296347122005</c:v>
                </c:pt>
                <c:pt idx="12161">
                  <c:v>774.78667424124205</c:v>
                </c:pt>
                <c:pt idx="12162">
                  <c:v>774.85038501126496</c:v>
                </c:pt>
                <c:pt idx="12163">
                  <c:v>774.91409578128696</c:v>
                </c:pt>
                <c:pt idx="12164">
                  <c:v>774.97780655130896</c:v>
                </c:pt>
                <c:pt idx="12165">
                  <c:v>775.04151732133198</c:v>
                </c:pt>
                <c:pt idx="12166">
                  <c:v>775.10522809135398</c:v>
                </c:pt>
                <c:pt idx="12167">
                  <c:v>775.16893886137598</c:v>
                </c:pt>
                <c:pt idx="12168">
                  <c:v>775.232649631399</c:v>
                </c:pt>
                <c:pt idx="12169">
                  <c:v>775.296360401421</c:v>
                </c:pt>
                <c:pt idx="12170">
                  <c:v>775.360071171443</c:v>
                </c:pt>
                <c:pt idx="12171">
                  <c:v>775.42378194146602</c:v>
                </c:pt>
                <c:pt idx="12172">
                  <c:v>775.48749271148802</c:v>
                </c:pt>
                <c:pt idx="12173">
                  <c:v>775.55120348151002</c:v>
                </c:pt>
                <c:pt idx="12174">
                  <c:v>775.61491425153304</c:v>
                </c:pt>
                <c:pt idx="12175">
                  <c:v>775.67862502155504</c:v>
                </c:pt>
                <c:pt idx="12176">
                  <c:v>775.74233579157703</c:v>
                </c:pt>
                <c:pt idx="12177">
                  <c:v>775.80604656160006</c:v>
                </c:pt>
                <c:pt idx="12178">
                  <c:v>775.86975733162205</c:v>
                </c:pt>
                <c:pt idx="12179">
                  <c:v>775.93346810164405</c:v>
                </c:pt>
                <c:pt idx="12180">
                  <c:v>775.99717887166696</c:v>
                </c:pt>
                <c:pt idx="12181">
                  <c:v>776.06088964168896</c:v>
                </c:pt>
                <c:pt idx="12182">
                  <c:v>776.12460041171096</c:v>
                </c:pt>
                <c:pt idx="12183">
                  <c:v>776.18831118173398</c:v>
                </c:pt>
                <c:pt idx="12184">
                  <c:v>776.25202195175598</c:v>
                </c:pt>
                <c:pt idx="12185">
                  <c:v>776.31573272177798</c:v>
                </c:pt>
                <c:pt idx="12186">
                  <c:v>776.379443491801</c:v>
                </c:pt>
                <c:pt idx="12187">
                  <c:v>776.443154261823</c:v>
                </c:pt>
                <c:pt idx="12188">
                  <c:v>776.50686503184602</c:v>
                </c:pt>
                <c:pt idx="12189">
                  <c:v>776.57057580186802</c:v>
                </c:pt>
                <c:pt idx="12190">
                  <c:v>776.63428657189002</c:v>
                </c:pt>
                <c:pt idx="12191">
                  <c:v>776.69799734191304</c:v>
                </c:pt>
                <c:pt idx="12192">
                  <c:v>776.76170811193504</c:v>
                </c:pt>
                <c:pt idx="12193">
                  <c:v>776.82541888195703</c:v>
                </c:pt>
                <c:pt idx="12194">
                  <c:v>776.88912965198006</c:v>
                </c:pt>
                <c:pt idx="12195">
                  <c:v>776.95284042200205</c:v>
                </c:pt>
                <c:pt idx="12196">
                  <c:v>777.01655119202405</c:v>
                </c:pt>
                <c:pt idx="12197">
                  <c:v>777.08026196204696</c:v>
                </c:pt>
                <c:pt idx="12198">
                  <c:v>777.14397273206896</c:v>
                </c:pt>
                <c:pt idx="12199">
                  <c:v>777.20768350209096</c:v>
                </c:pt>
                <c:pt idx="12200">
                  <c:v>777.27139427211398</c:v>
                </c:pt>
                <c:pt idx="12201">
                  <c:v>777.33510504213598</c:v>
                </c:pt>
                <c:pt idx="12202">
                  <c:v>777.39881581215798</c:v>
                </c:pt>
                <c:pt idx="12203">
                  <c:v>777.462526582181</c:v>
                </c:pt>
                <c:pt idx="12204">
                  <c:v>777.526237352203</c:v>
                </c:pt>
                <c:pt idx="12205">
                  <c:v>777.589948122225</c:v>
                </c:pt>
                <c:pt idx="12206">
                  <c:v>777.65365889224802</c:v>
                </c:pt>
                <c:pt idx="12207">
                  <c:v>777.71736966227002</c:v>
                </c:pt>
                <c:pt idx="12208">
                  <c:v>777.78108043229201</c:v>
                </c:pt>
                <c:pt idx="12209">
                  <c:v>777.84479120231504</c:v>
                </c:pt>
                <c:pt idx="12210">
                  <c:v>777.90850197233704</c:v>
                </c:pt>
                <c:pt idx="12211">
                  <c:v>777.97221274235903</c:v>
                </c:pt>
                <c:pt idx="12212">
                  <c:v>778.03592351238206</c:v>
                </c:pt>
                <c:pt idx="12213">
                  <c:v>778.09963428240405</c:v>
                </c:pt>
                <c:pt idx="12214">
                  <c:v>778.16334505242605</c:v>
                </c:pt>
                <c:pt idx="12215">
                  <c:v>778.22705582244896</c:v>
                </c:pt>
                <c:pt idx="12216">
                  <c:v>778.29076659247096</c:v>
                </c:pt>
                <c:pt idx="12217">
                  <c:v>778.35447736249296</c:v>
                </c:pt>
                <c:pt idx="12218">
                  <c:v>778.41818813251598</c:v>
                </c:pt>
                <c:pt idx="12219">
                  <c:v>778.48189890253798</c:v>
                </c:pt>
                <c:pt idx="12220">
                  <c:v>778.54560967255998</c:v>
                </c:pt>
                <c:pt idx="12221">
                  <c:v>778.609320442583</c:v>
                </c:pt>
                <c:pt idx="12222">
                  <c:v>778.673031212605</c:v>
                </c:pt>
                <c:pt idx="12223">
                  <c:v>778.736741982627</c:v>
                </c:pt>
                <c:pt idx="12224">
                  <c:v>778.80045275265002</c:v>
                </c:pt>
                <c:pt idx="12225">
                  <c:v>778.86416352267202</c:v>
                </c:pt>
                <c:pt idx="12226">
                  <c:v>778.92787429269401</c:v>
                </c:pt>
                <c:pt idx="12227">
                  <c:v>778.99158506271704</c:v>
                </c:pt>
                <c:pt idx="12228">
                  <c:v>779.05529583273903</c:v>
                </c:pt>
                <c:pt idx="12229">
                  <c:v>779.11900660276103</c:v>
                </c:pt>
                <c:pt idx="12230">
                  <c:v>779.18271737278405</c:v>
                </c:pt>
                <c:pt idx="12231">
                  <c:v>779.24642814280605</c:v>
                </c:pt>
                <c:pt idx="12232">
                  <c:v>779.31013891282805</c:v>
                </c:pt>
                <c:pt idx="12233">
                  <c:v>779.37384968285096</c:v>
                </c:pt>
                <c:pt idx="12234">
                  <c:v>779.43756045287296</c:v>
                </c:pt>
                <c:pt idx="12235">
                  <c:v>779.50127122289496</c:v>
                </c:pt>
                <c:pt idx="12236">
                  <c:v>779.56498199291798</c:v>
                </c:pt>
                <c:pt idx="12237">
                  <c:v>779.62869276293998</c:v>
                </c:pt>
                <c:pt idx="12238">
                  <c:v>779.69240353296198</c:v>
                </c:pt>
                <c:pt idx="12239">
                  <c:v>779.756114302985</c:v>
                </c:pt>
                <c:pt idx="12240">
                  <c:v>779.819825073007</c:v>
                </c:pt>
                <c:pt idx="12241">
                  <c:v>779.88353584302899</c:v>
                </c:pt>
                <c:pt idx="12242">
                  <c:v>779.94724661305202</c:v>
                </c:pt>
                <c:pt idx="12243">
                  <c:v>780.01095738307401</c:v>
                </c:pt>
                <c:pt idx="12244">
                  <c:v>780.07466815309704</c:v>
                </c:pt>
                <c:pt idx="12245">
                  <c:v>780.13837892311903</c:v>
                </c:pt>
                <c:pt idx="12246">
                  <c:v>780.20208969314103</c:v>
                </c:pt>
                <c:pt idx="12247">
                  <c:v>780.26580046316406</c:v>
                </c:pt>
                <c:pt idx="12248">
                  <c:v>780.32951123318605</c:v>
                </c:pt>
                <c:pt idx="12249">
                  <c:v>780.39322200320805</c:v>
                </c:pt>
                <c:pt idx="12250">
                  <c:v>780.45693277323096</c:v>
                </c:pt>
                <c:pt idx="12251">
                  <c:v>780.52064354325296</c:v>
                </c:pt>
                <c:pt idx="12252">
                  <c:v>780.58435431327496</c:v>
                </c:pt>
                <c:pt idx="12253">
                  <c:v>780.64806508329798</c:v>
                </c:pt>
                <c:pt idx="12254">
                  <c:v>780.71177585331998</c:v>
                </c:pt>
                <c:pt idx="12255">
                  <c:v>780.77548662334198</c:v>
                </c:pt>
                <c:pt idx="12256">
                  <c:v>780.839197393365</c:v>
                </c:pt>
                <c:pt idx="12257">
                  <c:v>780.902908163387</c:v>
                </c:pt>
                <c:pt idx="12258">
                  <c:v>780.96661893340899</c:v>
                </c:pt>
                <c:pt idx="12259">
                  <c:v>781.03032970343202</c:v>
                </c:pt>
                <c:pt idx="12260">
                  <c:v>781.09404047345402</c:v>
                </c:pt>
                <c:pt idx="12261">
                  <c:v>781.15775124347601</c:v>
                </c:pt>
                <c:pt idx="12262">
                  <c:v>781.22146201349904</c:v>
                </c:pt>
                <c:pt idx="12263">
                  <c:v>781.28517278352103</c:v>
                </c:pt>
                <c:pt idx="12264">
                  <c:v>781.34888355354303</c:v>
                </c:pt>
                <c:pt idx="12265">
                  <c:v>781.41259432356605</c:v>
                </c:pt>
                <c:pt idx="12266">
                  <c:v>781.47630509358805</c:v>
                </c:pt>
                <c:pt idx="12267">
                  <c:v>781.54001586361005</c:v>
                </c:pt>
                <c:pt idx="12268">
                  <c:v>781.60372663363296</c:v>
                </c:pt>
                <c:pt idx="12269">
                  <c:v>781.66743740365496</c:v>
                </c:pt>
                <c:pt idx="12270">
                  <c:v>781.73114817367696</c:v>
                </c:pt>
                <c:pt idx="12271">
                  <c:v>781.79485894369998</c:v>
                </c:pt>
                <c:pt idx="12272">
                  <c:v>781.85856971372198</c:v>
                </c:pt>
                <c:pt idx="12273">
                  <c:v>781.92228048374398</c:v>
                </c:pt>
                <c:pt idx="12274">
                  <c:v>781.985991253767</c:v>
                </c:pt>
                <c:pt idx="12275">
                  <c:v>782.049702023789</c:v>
                </c:pt>
                <c:pt idx="12276">
                  <c:v>782.11341279381099</c:v>
                </c:pt>
                <c:pt idx="12277">
                  <c:v>782.17712356383402</c:v>
                </c:pt>
                <c:pt idx="12278">
                  <c:v>782.24083433385601</c:v>
                </c:pt>
                <c:pt idx="12279">
                  <c:v>782.30454510387801</c:v>
                </c:pt>
                <c:pt idx="12280">
                  <c:v>782.36825587390103</c:v>
                </c:pt>
                <c:pt idx="12281">
                  <c:v>782.43196664392303</c:v>
                </c:pt>
                <c:pt idx="12282">
                  <c:v>782.49567741394503</c:v>
                </c:pt>
                <c:pt idx="12283">
                  <c:v>782.55938818396805</c:v>
                </c:pt>
                <c:pt idx="12284">
                  <c:v>782.62309895399005</c:v>
                </c:pt>
                <c:pt idx="12285">
                  <c:v>782.68680972401205</c:v>
                </c:pt>
                <c:pt idx="12286">
                  <c:v>782.75052049403496</c:v>
                </c:pt>
                <c:pt idx="12287">
                  <c:v>782.81423126405696</c:v>
                </c:pt>
                <c:pt idx="12288">
                  <c:v>782.87794203407896</c:v>
                </c:pt>
                <c:pt idx="12289">
                  <c:v>782.94165280410198</c:v>
                </c:pt>
                <c:pt idx="12290">
                  <c:v>783.00536357412398</c:v>
                </c:pt>
                <c:pt idx="12291">
                  <c:v>783.06907434414597</c:v>
                </c:pt>
                <c:pt idx="12292">
                  <c:v>783.132785114169</c:v>
                </c:pt>
                <c:pt idx="12293">
                  <c:v>783.19649588419099</c:v>
                </c:pt>
                <c:pt idx="12294">
                  <c:v>783.26020665421299</c:v>
                </c:pt>
                <c:pt idx="12295">
                  <c:v>783.32391742423601</c:v>
                </c:pt>
                <c:pt idx="12296">
                  <c:v>783.38762819425801</c:v>
                </c:pt>
                <c:pt idx="12297">
                  <c:v>783.45133896428104</c:v>
                </c:pt>
                <c:pt idx="12298">
                  <c:v>783.51504973430303</c:v>
                </c:pt>
                <c:pt idx="12299">
                  <c:v>783.57876050432503</c:v>
                </c:pt>
                <c:pt idx="12300">
                  <c:v>783.64247127434805</c:v>
                </c:pt>
                <c:pt idx="12301">
                  <c:v>783.70618204437005</c:v>
                </c:pt>
                <c:pt idx="12302">
                  <c:v>783.76989281439205</c:v>
                </c:pt>
                <c:pt idx="12303">
                  <c:v>783.83360358441496</c:v>
                </c:pt>
                <c:pt idx="12304">
                  <c:v>783.89731435443696</c:v>
                </c:pt>
                <c:pt idx="12305">
                  <c:v>783.96102512445896</c:v>
                </c:pt>
                <c:pt idx="12306">
                  <c:v>784.02473589448198</c:v>
                </c:pt>
                <c:pt idx="12307">
                  <c:v>784.08844666450398</c:v>
                </c:pt>
                <c:pt idx="12308">
                  <c:v>784.15215743452598</c:v>
                </c:pt>
                <c:pt idx="12309">
                  <c:v>784.215868204549</c:v>
                </c:pt>
                <c:pt idx="12310">
                  <c:v>784.279578974571</c:v>
                </c:pt>
                <c:pt idx="12311">
                  <c:v>784.34328974459299</c:v>
                </c:pt>
                <c:pt idx="12312">
                  <c:v>784.40700051461602</c:v>
                </c:pt>
                <c:pt idx="12313">
                  <c:v>784.47071128463801</c:v>
                </c:pt>
                <c:pt idx="12314">
                  <c:v>784.53442205466001</c:v>
                </c:pt>
                <c:pt idx="12315">
                  <c:v>784.59813282468303</c:v>
                </c:pt>
                <c:pt idx="12316">
                  <c:v>784.66184359470503</c:v>
                </c:pt>
                <c:pt idx="12317">
                  <c:v>784.72555436472703</c:v>
                </c:pt>
                <c:pt idx="12318">
                  <c:v>784.78926513475005</c:v>
                </c:pt>
                <c:pt idx="12319">
                  <c:v>784.85297590477205</c:v>
                </c:pt>
                <c:pt idx="12320">
                  <c:v>784.91668667479405</c:v>
                </c:pt>
                <c:pt idx="12321">
                  <c:v>784.98039744481696</c:v>
                </c:pt>
                <c:pt idx="12322">
                  <c:v>785.04410821483896</c:v>
                </c:pt>
                <c:pt idx="12323">
                  <c:v>785.10781898486096</c:v>
                </c:pt>
                <c:pt idx="12324">
                  <c:v>785.17152975488398</c:v>
                </c:pt>
                <c:pt idx="12325">
                  <c:v>785.23524052490598</c:v>
                </c:pt>
                <c:pt idx="12326">
                  <c:v>785.29895129492797</c:v>
                </c:pt>
                <c:pt idx="12327">
                  <c:v>785.362662064951</c:v>
                </c:pt>
                <c:pt idx="12328">
                  <c:v>785.42637283497299</c:v>
                </c:pt>
                <c:pt idx="12329">
                  <c:v>785.49008360499499</c:v>
                </c:pt>
                <c:pt idx="12330">
                  <c:v>785.55379437501801</c:v>
                </c:pt>
                <c:pt idx="12331">
                  <c:v>785.61750514504001</c:v>
                </c:pt>
                <c:pt idx="12332">
                  <c:v>785.68121591506201</c:v>
                </c:pt>
                <c:pt idx="12333">
                  <c:v>785.74492668508503</c:v>
                </c:pt>
                <c:pt idx="12334">
                  <c:v>785.80863745510703</c:v>
                </c:pt>
                <c:pt idx="12335">
                  <c:v>785.87234822512903</c:v>
                </c:pt>
                <c:pt idx="12336">
                  <c:v>785.93605899515205</c:v>
                </c:pt>
                <c:pt idx="12337">
                  <c:v>785.99976976517405</c:v>
                </c:pt>
                <c:pt idx="12338">
                  <c:v>786.06348053519605</c:v>
                </c:pt>
                <c:pt idx="12339">
                  <c:v>786.12719130521896</c:v>
                </c:pt>
                <c:pt idx="12340">
                  <c:v>786.19090207524096</c:v>
                </c:pt>
                <c:pt idx="12341">
                  <c:v>786.25461284526295</c:v>
                </c:pt>
                <c:pt idx="12342">
                  <c:v>786.31832361528598</c:v>
                </c:pt>
                <c:pt idx="12343">
                  <c:v>786.38203438530797</c:v>
                </c:pt>
                <c:pt idx="12344">
                  <c:v>786.44574515532997</c:v>
                </c:pt>
                <c:pt idx="12345">
                  <c:v>786.509455925353</c:v>
                </c:pt>
                <c:pt idx="12346">
                  <c:v>786.57316669537499</c:v>
                </c:pt>
                <c:pt idx="12347">
                  <c:v>786.63687746539699</c:v>
                </c:pt>
                <c:pt idx="12348">
                  <c:v>786.70058823542001</c:v>
                </c:pt>
                <c:pt idx="12349">
                  <c:v>786.76429900544201</c:v>
                </c:pt>
                <c:pt idx="12350">
                  <c:v>786.82800977546503</c:v>
                </c:pt>
                <c:pt idx="12351">
                  <c:v>786.89172054548703</c:v>
                </c:pt>
                <c:pt idx="12352">
                  <c:v>786.95543131550903</c:v>
                </c:pt>
                <c:pt idx="12353">
                  <c:v>787.01914208553205</c:v>
                </c:pt>
                <c:pt idx="12354">
                  <c:v>787.08285285555405</c:v>
                </c:pt>
                <c:pt idx="12355">
                  <c:v>787.14656362557605</c:v>
                </c:pt>
                <c:pt idx="12356">
                  <c:v>787.21027439559896</c:v>
                </c:pt>
                <c:pt idx="12357">
                  <c:v>787.27398516562096</c:v>
                </c:pt>
                <c:pt idx="12358">
                  <c:v>787.33769593564296</c:v>
                </c:pt>
                <c:pt idx="12359">
                  <c:v>787.40140670566598</c:v>
                </c:pt>
                <c:pt idx="12360">
                  <c:v>787.46511747568798</c:v>
                </c:pt>
                <c:pt idx="12361">
                  <c:v>787.52882824570997</c:v>
                </c:pt>
                <c:pt idx="12362">
                  <c:v>787.592539015733</c:v>
                </c:pt>
                <c:pt idx="12363">
                  <c:v>787.65624978575499</c:v>
                </c:pt>
                <c:pt idx="12364">
                  <c:v>787.71996055577699</c:v>
                </c:pt>
                <c:pt idx="12365">
                  <c:v>787.78367132580001</c:v>
                </c:pt>
                <c:pt idx="12366">
                  <c:v>787.84738209582201</c:v>
                </c:pt>
                <c:pt idx="12367">
                  <c:v>787.91109286584401</c:v>
                </c:pt>
                <c:pt idx="12368">
                  <c:v>787.97480363586703</c:v>
                </c:pt>
                <c:pt idx="12369">
                  <c:v>788.03851440588903</c:v>
                </c:pt>
                <c:pt idx="12370">
                  <c:v>788.10222517591103</c:v>
                </c:pt>
                <c:pt idx="12371">
                  <c:v>788.16593594593405</c:v>
                </c:pt>
                <c:pt idx="12372">
                  <c:v>788.22964671595605</c:v>
                </c:pt>
                <c:pt idx="12373">
                  <c:v>788.29335748597805</c:v>
                </c:pt>
                <c:pt idx="12374">
                  <c:v>788.35706825600096</c:v>
                </c:pt>
                <c:pt idx="12375">
                  <c:v>788.42077902602296</c:v>
                </c:pt>
                <c:pt idx="12376">
                  <c:v>788.48448979604495</c:v>
                </c:pt>
                <c:pt idx="12377">
                  <c:v>788.54820056606798</c:v>
                </c:pt>
                <c:pt idx="12378">
                  <c:v>788.61191133608997</c:v>
                </c:pt>
                <c:pt idx="12379">
                  <c:v>788.67562210611197</c:v>
                </c:pt>
                <c:pt idx="12380">
                  <c:v>788.73933287613499</c:v>
                </c:pt>
                <c:pt idx="12381">
                  <c:v>788.80304364615699</c:v>
                </c:pt>
                <c:pt idx="12382">
                  <c:v>788.86675441617899</c:v>
                </c:pt>
                <c:pt idx="12383">
                  <c:v>788.93046518620201</c:v>
                </c:pt>
                <c:pt idx="12384">
                  <c:v>788.99417595622401</c:v>
                </c:pt>
                <c:pt idx="12385">
                  <c:v>789.05788672624601</c:v>
                </c:pt>
                <c:pt idx="12386">
                  <c:v>789.12159749626903</c:v>
                </c:pt>
                <c:pt idx="12387">
                  <c:v>789.18530826629103</c:v>
                </c:pt>
                <c:pt idx="12388">
                  <c:v>789.24901903631303</c:v>
                </c:pt>
                <c:pt idx="12389">
                  <c:v>789.31272980633605</c:v>
                </c:pt>
                <c:pt idx="12390">
                  <c:v>789.37644057635805</c:v>
                </c:pt>
                <c:pt idx="12391">
                  <c:v>789.44015134638005</c:v>
                </c:pt>
                <c:pt idx="12392">
                  <c:v>789.50386211640296</c:v>
                </c:pt>
                <c:pt idx="12393">
                  <c:v>789.56757288642495</c:v>
                </c:pt>
                <c:pt idx="12394">
                  <c:v>789.63128365644695</c:v>
                </c:pt>
                <c:pt idx="12395">
                  <c:v>789.69499442646998</c:v>
                </c:pt>
                <c:pt idx="12396">
                  <c:v>789.75870519649197</c:v>
                </c:pt>
                <c:pt idx="12397">
                  <c:v>789.82241596651397</c:v>
                </c:pt>
                <c:pt idx="12398">
                  <c:v>789.88612673653699</c:v>
                </c:pt>
                <c:pt idx="12399">
                  <c:v>789.94983750655899</c:v>
                </c:pt>
                <c:pt idx="12400">
                  <c:v>790.01354827658099</c:v>
                </c:pt>
                <c:pt idx="12401">
                  <c:v>790.07725904660401</c:v>
                </c:pt>
                <c:pt idx="12402">
                  <c:v>790.14096981662601</c:v>
                </c:pt>
                <c:pt idx="12403">
                  <c:v>790.20468058664903</c:v>
                </c:pt>
                <c:pt idx="12404">
                  <c:v>790.26839135667103</c:v>
                </c:pt>
                <c:pt idx="12405">
                  <c:v>790.33210212669303</c:v>
                </c:pt>
                <c:pt idx="12406">
                  <c:v>790.39581289671605</c:v>
                </c:pt>
                <c:pt idx="12407">
                  <c:v>790.45952366673805</c:v>
                </c:pt>
                <c:pt idx="12408">
                  <c:v>790.52323443676005</c:v>
                </c:pt>
                <c:pt idx="12409">
                  <c:v>790.58694520678296</c:v>
                </c:pt>
                <c:pt idx="12410">
                  <c:v>790.65065597680496</c:v>
                </c:pt>
                <c:pt idx="12411">
                  <c:v>790.71436674682695</c:v>
                </c:pt>
                <c:pt idx="12412">
                  <c:v>790.77807751684998</c:v>
                </c:pt>
                <c:pt idx="12413">
                  <c:v>790.84178828687197</c:v>
                </c:pt>
                <c:pt idx="12414">
                  <c:v>790.90549905689397</c:v>
                </c:pt>
                <c:pt idx="12415">
                  <c:v>790.96920982691699</c:v>
                </c:pt>
                <c:pt idx="12416">
                  <c:v>791.03292059693899</c:v>
                </c:pt>
                <c:pt idx="12417">
                  <c:v>791.09663136696099</c:v>
                </c:pt>
                <c:pt idx="12418">
                  <c:v>791.16034213698401</c:v>
                </c:pt>
                <c:pt idx="12419">
                  <c:v>791.22405290700601</c:v>
                </c:pt>
                <c:pt idx="12420">
                  <c:v>791.28776367702801</c:v>
                </c:pt>
                <c:pt idx="12421">
                  <c:v>791.35147444705103</c:v>
                </c:pt>
                <c:pt idx="12422">
                  <c:v>791.41518521707303</c:v>
                </c:pt>
                <c:pt idx="12423">
                  <c:v>791.47889598709503</c:v>
                </c:pt>
                <c:pt idx="12424">
                  <c:v>791.54260675711805</c:v>
                </c:pt>
                <c:pt idx="12425">
                  <c:v>791.60631752714005</c:v>
                </c:pt>
                <c:pt idx="12426">
                  <c:v>791.67002829716205</c:v>
                </c:pt>
                <c:pt idx="12427">
                  <c:v>791.73373906718496</c:v>
                </c:pt>
                <c:pt idx="12428">
                  <c:v>791.79744983720695</c:v>
                </c:pt>
                <c:pt idx="12429">
                  <c:v>791.86116060722895</c:v>
                </c:pt>
                <c:pt idx="12430">
                  <c:v>791.92487137725197</c:v>
                </c:pt>
                <c:pt idx="12431">
                  <c:v>791.98858214727397</c:v>
                </c:pt>
                <c:pt idx="12432">
                  <c:v>792.05229291729597</c:v>
                </c:pt>
                <c:pt idx="12433">
                  <c:v>792.11600368731899</c:v>
                </c:pt>
                <c:pt idx="12434">
                  <c:v>792.17971445734099</c:v>
                </c:pt>
                <c:pt idx="12435">
                  <c:v>792.24342522736299</c:v>
                </c:pt>
                <c:pt idx="12436">
                  <c:v>792.30713599738601</c:v>
                </c:pt>
                <c:pt idx="12437">
                  <c:v>792.37084676740801</c:v>
                </c:pt>
                <c:pt idx="12438">
                  <c:v>792.43455753743001</c:v>
                </c:pt>
                <c:pt idx="12439">
                  <c:v>792.49826830745303</c:v>
                </c:pt>
                <c:pt idx="12440">
                  <c:v>792.56197907747503</c:v>
                </c:pt>
                <c:pt idx="12441">
                  <c:v>792.62568984749703</c:v>
                </c:pt>
                <c:pt idx="12442">
                  <c:v>792.68940061752005</c:v>
                </c:pt>
                <c:pt idx="12443">
                  <c:v>792.75311138754205</c:v>
                </c:pt>
                <c:pt idx="12444">
                  <c:v>792.81682215756405</c:v>
                </c:pt>
                <c:pt idx="12445">
                  <c:v>792.88053292758696</c:v>
                </c:pt>
                <c:pt idx="12446">
                  <c:v>792.94424369760895</c:v>
                </c:pt>
                <c:pt idx="12447">
                  <c:v>793.00795446763095</c:v>
                </c:pt>
                <c:pt idx="12448">
                  <c:v>793.07166523765397</c:v>
                </c:pt>
                <c:pt idx="12449">
                  <c:v>793.13537600767597</c:v>
                </c:pt>
                <c:pt idx="12450">
                  <c:v>793.19908677769797</c:v>
                </c:pt>
                <c:pt idx="12451">
                  <c:v>793.26279754772099</c:v>
                </c:pt>
                <c:pt idx="12452">
                  <c:v>793.32650831774299</c:v>
                </c:pt>
                <c:pt idx="12453">
                  <c:v>793.39021908776499</c:v>
                </c:pt>
                <c:pt idx="12454">
                  <c:v>793.45392985778801</c:v>
                </c:pt>
                <c:pt idx="12455">
                  <c:v>793.51764062781001</c:v>
                </c:pt>
                <c:pt idx="12456">
                  <c:v>793.58135139783303</c:v>
                </c:pt>
                <c:pt idx="12457">
                  <c:v>793.64506216785503</c:v>
                </c:pt>
                <c:pt idx="12458">
                  <c:v>793.70877293787703</c:v>
                </c:pt>
                <c:pt idx="12459">
                  <c:v>793.77248370790005</c:v>
                </c:pt>
                <c:pt idx="12460">
                  <c:v>793.83619447792205</c:v>
                </c:pt>
                <c:pt idx="12461">
                  <c:v>793.89990524794405</c:v>
                </c:pt>
                <c:pt idx="12462">
                  <c:v>793.96361601796696</c:v>
                </c:pt>
                <c:pt idx="12463">
                  <c:v>794.02732678798895</c:v>
                </c:pt>
                <c:pt idx="12464">
                  <c:v>794.09103755801095</c:v>
                </c:pt>
                <c:pt idx="12465">
                  <c:v>794.15474832803397</c:v>
                </c:pt>
                <c:pt idx="12466">
                  <c:v>794.21845909805597</c:v>
                </c:pt>
                <c:pt idx="12467">
                  <c:v>794.28216986807797</c:v>
                </c:pt>
                <c:pt idx="12468">
                  <c:v>794.34588063810099</c:v>
                </c:pt>
                <c:pt idx="12469">
                  <c:v>794.40959140812299</c:v>
                </c:pt>
                <c:pt idx="12470">
                  <c:v>794.47330217814499</c:v>
                </c:pt>
                <c:pt idx="12471">
                  <c:v>794.53701294816801</c:v>
                </c:pt>
                <c:pt idx="12472">
                  <c:v>794.60072371819001</c:v>
                </c:pt>
                <c:pt idx="12473">
                  <c:v>794.66443448821201</c:v>
                </c:pt>
                <c:pt idx="12474">
                  <c:v>794.72814525823503</c:v>
                </c:pt>
                <c:pt idx="12475">
                  <c:v>794.79185602825703</c:v>
                </c:pt>
                <c:pt idx="12476">
                  <c:v>794.85556679827903</c:v>
                </c:pt>
                <c:pt idx="12477">
                  <c:v>794.91927756830205</c:v>
                </c:pt>
                <c:pt idx="12478">
                  <c:v>794.98298833832405</c:v>
                </c:pt>
                <c:pt idx="12479">
                  <c:v>795.04669910834605</c:v>
                </c:pt>
                <c:pt idx="12480">
                  <c:v>795.11040987836896</c:v>
                </c:pt>
                <c:pt idx="12481">
                  <c:v>795.17412064839095</c:v>
                </c:pt>
                <c:pt idx="12482">
                  <c:v>795.23783141841295</c:v>
                </c:pt>
                <c:pt idx="12483">
                  <c:v>795.30154218843597</c:v>
                </c:pt>
                <c:pt idx="12484">
                  <c:v>795.36525295845797</c:v>
                </c:pt>
                <c:pt idx="12485">
                  <c:v>795.42896372847997</c:v>
                </c:pt>
                <c:pt idx="12486">
                  <c:v>795.49267449850299</c:v>
                </c:pt>
                <c:pt idx="12487">
                  <c:v>795.55638526852499</c:v>
                </c:pt>
                <c:pt idx="12488">
                  <c:v>795.62009603854699</c:v>
                </c:pt>
                <c:pt idx="12489">
                  <c:v>795.68380680857001</c:v>
                </c:pt>
                <c:pt idx="12490">
                  <c:v>795.74751757859201</c:v>
                </c:pt>
                <c:pt idx="12491">
                  <c:v>795.81122834861401</c:v>
                </c:pt>
                <c:pt idx="12492">
                  <c:v>795.87493911863703</c:v>
                </c:pt>
                <c:pt idx="12493">
                  <c:v>795.93864988865903</c:v>
                </c:pt>
                <c:pt idx="12494">
                  <c:v>796.00236065868103</c:v>
                </c:pt>
                <c:pt idx="12495">
                  <c:v>796.06607142870405</c:v>
                </c:pt>
                <c:pt idx="12496">
                  <c:v>796.12978219872605</c:v>
                </c:pt>
                <c:pt idx="12497">
                  <c:v>796.19349296874805</c:v>
                </c:pt>
                <c:pt idx="12498">
                  <c:v>796.25720373877095</c:v>
                </c:pt>
                <c:pt idx="12499">
                  <c:v>796.32091450879295</c:v>
                </c:pt>
                <c:pt idx="12500">
                  <c:v>796.38462527881495</c:v>
                </c:pt>
                <c:pt idx="12501">
                  <c:v>796.44833604883797</c:v>
                </c:pt>
                <c:pt idx="12502">
                  <c:v>796.51204681885997</c:v>
                </c:pt>
                <c:pt idx="12503">
                  <c:v>796.57575758888197</c:v>
                </c:pt>
                <c:pt idx="12504">
                  <c:v>796.63946835890499</c:v>
                </c:pt>
                <c:pt idx="12505">
                  <c:v>796.70317912892699</c:v>
                </c:pt>
                <c:pt idx="12506">
                  <c:v>796.76688989894899</c:v>
                </c:pt>
                <c:pt idx="12507">
                  <c:v>796.83060066897201</c:v>
                </c:pt>
                <c:pt idx="12508">
                  <c:v>796.89431143899401</c:v>
                </c:pt>
                <c:pt idx="12509">
                  <c:v>796.95802220901703</c:v>
                </c:pt>
                <c:pt idx="12510">
                  <c:v>797.02173297903903</c:v>
                </c:pt>
                <c:pt idx="12511">
                  <c:v>797.08544374906103</c:v>
                </c:pt>
                <c:pt idx="12512">
                  <c:v>797.14915451908405</c:v>
                </c:pt>
                <c:pt idx="12513">
                  <c:v>797.21286528910605</c:v>
                </c:pt>
                <c:pt idx="12514">
                  <c:v>797.27657605912805</c:v>
                </c:pt>
                <c:pt idx="12515">
                  <c:v>797.34028682915095</c:v>
                </c:pt>
                <c:pt idx="12516">
                  <c:v>797.40399759917295</c:v>
                </c:pt>
                <c:pt idx="12517">
                  <c:v>797.46770836919495</c:v>
                </c:pt>
                <c:pt idx="12518">
                  <c:v>797.53141913921797</c:v>
                </c:pt>
                <c:pt idx="12519">
                  <c:v>797.59512990923997</c:v>
                </c:pt>
                <c:pt idx="12520">
                  <c:v>797.65884067926197</c:v>
                </c:pt>
                <c:pt idx="12521">
                  <c:v>797.72255144928499</c:v>
                </c:pt>
                <c:pt idx="12522">
                  <c:v>797.78626221930699</c:v>
                </c:pt>
                <c:pt idx="12523">
                  <c:v>797.84997298932899</c:v>
                </c:pt>
                <c:pt idx="12524">
                  <c:v>797.91368375935201</c:v>
                </c:pt>
                <c:pt idx="12525">
                  <c:v>797.97739452937401</c:v>
                </c:pt>
                <c:pt idx="12526">
                  <c:v>798.04110529939601</c:v>
                </c:pt>
                <c:pt idx="12527">
                  <c:v>798.10481606941903</c:v>
                </c:pt>
                <c:pt idx="12528">
                  <c:v>798.16852683944103</c:v>
                </c:pt>
                <c:pt idx="12529">
                  <c:v>798.23223760946303</c:v>
                </c:pt>
                <c:pt idx="12530">
                  <c:v>798.29594837948605</c:v>
                </c:pt>
                <c:pt idx="12531">
                  <c:v>798.35965914950805</c:v>
                </c:pt>
                <c:pt idx="12532">
                  <c:v>798.42336991953005</c:v>
                </c:pt>
                <c:pt idx="12533">
                  <c:v>798.48708068955295</c:v>
                </c:pt>
                <c:pt idx="12534">
                  <c:v>798.55079145957495</c:v>
                </c:pt>
                <c:pt idx="12535">
                  <c:v>798.61450222959695</c:v>
                </c:pt>
                <c:pt idx="12536">
                  <c:v>798.67821299961997</c:v>
                </c:pt>
                <c:pt idx="12537">
                  <c:v>798.74192376964197</c:v>
                </c:pt>
                <c:pt idx="12538">
                  <c:v>798.80563453966397</c:v>
                </c:pt>
                <c:pt idx="12539">
                  <c:v>798.86934530968699</c:v>
                </c:pt>
                <c:pt idx="12540">
                  <c:v>798.93305607970899</c:v>
                </c:pt>
                <c:pt idx="12541">
                  <c:v>798.99676684973099</c:v>
                </c:pt>
                <c:pt idx="12542">
                  <c:v>799.06047761975401</c:v>
                </c:pt>
                <c:pt idx="12543">
                  <c:v>799.12418838977601</c:v>
                </c:pt>
                <c:pt idx="12544">
                  <c:v>799.18789915979801</c:v>
                </c:pt>
                <c:pt idx="12545">
                  <c:v>799.25160992982103</c:v>
                </c:pt>
                <c:pt idx="12546">
                  <c:v>799.31532069984303</c:v>
                </c:pt>
                <c:pt idx="12547">
                  <c:v>799.37903146986503</c:v>
                </c:pt>
                <c:pt idx="12548">
                  <c:v>799.44274223988805</c:v>
                </c:pt>
                <c:pt idx="12549">
                  <c:v>799.50645300991005</c:v>
                </c:pt>
                <c:pt idx="12550">
                  <c:v>799.57016377993205</c:v>
                </c:pt>
                <c:pt idx="12551">
                  <c:v>799.63387454995495</c:v>
                </c:pt>
                <c:pt idx="12552">
                  <c:v>799.69758531997695</c:v>
                </c:pt>
                <c:pt idx="12553">
                  <c:v>799.76129608999895</c:v>
                </c:pt>
                <c:pt idx="12554">
                  <c:v>799.82500686002197</c:v>
                </c:pt>
                <c:pt idx="12555">
                  <c:v>799.88871763004397</c:v>
                </c:pt>
                <c:pt idx="12556">
                  <c:v>799.95242840006597</c:v>
                </c:pt>
                <c:pt idx="12557">
                  <c:v>800.01613917008899</c:v>
                </c:pt>
                <c:pt idx="12558">
                  <c:v>800.07984994011099</c:v>
                </c:pt>
                <c:pt idx="12559">
                  <c:v>800.14356071013299</c:v>
                </c:pt>
                <c:pt idx="12560">
                  <c:v>800.20727148015601</c:v>
                </c:pt>
                <c:pt idx="12561">
                  <c:v>800.27098225017801</c:v>
                </c:pt>
                <c:pt idx="12562">
                  <c:v>800.33469302020103</c:v>
                </c:pt>
                <c:pt idx="12563">
                  <c:v>800.39840379022303</c:v>
                </c:pt>
                <c:pt idx="12564">
                  <c:v>800.46211456024503</c:v>
                </c:pt>
                <c:pt idx="12565">
                  <c:v>800.52582533026805</c:v>
                </c:pt>
                <c:pt idx="12566">
                  <c:v>800.58953610029005</c:v>
                </c:pt>
                <c:pt idx="12567">
                  <c:v>800.65324687031205</c:v>
                </c:pt>
                <c:pt idx="12568">
                  <c:v>800.71695764033495</c:v>
                </c:pt>
                <c:pt idx="12569">
                  <c:v>800.78066841035695</c:v>
                </c:pt>
                <c:pt idx="12570">
                  <c:v>800.84437918037895</c:v>
                </c:pt>
                <c:pt idx="12571">
                  <c:v>800.90808995040197</c:v>
                </c:pt>
                <c:pt idx="12572">
                  <c:v>800.97180072042397</c:v>
                </c:pt>
                <c:pt idx="12573">
                  <c:v>801.03551149044597</c:v>
                </c:pt>
                <c:pt idx="12574">
                  <c:v>801.09922226046899</c:v>
                </c:pt>
                <c:pt idx="12575">
                  <c:v>801.16293303049099</c:v>
                </c:pt>
                <c:pt idx="12576">
                  <c:v>801.22664380051299</c:v>
                </c:pt>
                <c:pt idx="12577">
                  <c:v>801.29035457053601</c:v>
                </c:pt>
                <c:pt idx="12578">
                  <c:v>801.35406534055801</c:v>
                </c:pt>
                <c:pt idx="12579">
                  <c:v>801.41777611058001</c:v>
                </c:pt>
                <c:pt idx="12580">
                  <c:v>801.48148688060303</c:v>
                </c:pt>
                <c:pt idx="12581">
                  <c:v>801.54519765062503</c:v>
                </c:pt>
                <c:pt idx="12582">
                  <c:v>801.60890842064703</c:v>
                </c:pt>
                <c:pt idx="12583">
                  <c:v>801.67261919067005</c:v>
                </c:pt>
                <c:pt idx="12584">
                  <c:v>801.73632996069205</c:v>
                </c:pt>
                <c:pt idx="12585">
                  <c:v>801.80004073071404</c:v>
                </c:pt>
                <c:pt idx="12586">
                  <c:v>801.86375150073695</c:v>
                </c:pt>
                <c:pt idx="12587">
                  <c:v>801.92746227075895</c:v>
                </c:pt>
                <c:pt idx="12588">
                  <c:v>801.99117304078095</c:v>
                </c:pt>
                <c:pt idx="12589">
                  <c:v>802.05488381080397</c:v>
                </c:pt>
                <c:pt idx="12590">
                  <c:v>802.11859458082597</c:v>
                </c:pt>
                <c:pt idx="12591">
                  <c:v>802.18230535084797</c:v>
                </c:pt>
                <c:pt idx="12592">
                  <c:v>802.24601612087099</c:v>
                </c:pt>
                <c:pt idx="12593">
                  <c:v>802.30972689089299</c:v>
                </c:pt>
                <c:pt idx="12594">
                  <c:v>802.37343766091499</c:v>
                </c:pt>
                <c:pt idx="12595">
                  <c:v>802.43714843093801</c:v>
                </c:pt>
                <c:pt idx="12596">
                  <c:v>802.50085920096001</c:v>
                </c:pt>
                <c:pt idx="12597">
                  <c:v>802.56456997098201</c:v>
                </c:pt>
                <c:pt idx="12598">
                  <c:v>802.62828074100503</c:v>
                </c:pt>
                <c:pt idx="12599">
                  <c:v>802.69199151102703</c:v>
                </c:pt>
                <c:pt idx="12600">
                  <c:v>802.75570228104903</c:v>
                </c:pt>
                <c:pt idx="12601">
                  <c:v>802.81941305107205</c:v>
                </c:pt>
                <c:pt idx="12602">
                  <c:v>802.88312382109405</c:v>
                </c:pt>
                <c:pt idx="12603">
                  <c:v>802.94683459111604</c:v>
                </c:pt>
                <c:pt idx="12604">
                  <c:v>803.01054536113895</c:v>
                </c:pt>
                <c:pt idx="12605">
                  <c:v>803.07425613116095</c:v>
                </c:pt>
                <c:pt idx="12606">
                  <c:v>803.13796690118295</c:v>
                </c:pt>
                <c:pt idx="12607">
                  <c:v>803.20167767120597</c:v>
                </c:pt>
                <c:pt idx="12608">
                  <c:v>803.26538844122797</c:v>
                </c:pt>
                <c:pt idx="12609">
                  <c:v>803.32909921124997</c:v>
                </c:pt>
                <c:pt idx="12610">
                  <c:v>803.39280998127299</c:v>
                </c:pt>
                <c:pt idx="12611">
                  <c:v>803.45652075129499</c:v>
                </c:pt>
                <c:pt idx="12612">
                  <c:v>803.52023152131699</c:v>
                </c:pt>
                <c:pt idx="12613">
                  <c:v>803.58394229134001</c:v>
                </c:pt>
                <c:pt idx="12614">
                  <c:v>803.64765306136201</c:v>
                </c:pt>
                <c:pt idx="12615">
                  <c:v>803.71136383138503</c:v>
                </c:pt>
                <c:pt idx="12616">
                  <c:v>803.77507460140703</c:v>
                </c:pt>
                <c:pt idx="12617">
                  <c:v>803.83878537142903</c:v>
                </c:pt>
                <c:pt idx="12618">
                  <c:v>803.90249614145205</c:v>
                </c:pt>
                <c:pt idx="12619">
                  <c:v>803.96620691147405</c:v>
                </c:pt>
                <c:pt idx="12620">
                  <c:v>804.02991768149604</c:v>
                </c:pt>
                <c:pt idx="12621">
                  <c:v>804.09362845151895</c:v>
                </c:pt>
                <c:pt idx="12622">
                  <c:v>804.15733922154095</c:v>
                </c:pt>
                <c:pt idx="12623">
                  <c:v>804.22104999156295</c:v>
                </c:pt>
                <c:pt idx="12624">
                  <c:v>804.28476076158597</c:v>
                </c:pt>
                <c:pt idx="12625">
                  <c:v>804.34847153160797</c:v>
                </c:pt>
                <c:pt idx="12626">
                  <c:v>804.41218230162997</c:v>
                </c:pt>
                <c:pt idx="12627">
                  <c:v>804.47589307165299</c:v>
                </c:pt>
                <c:pt idx="12628">
                  <c:v>804.53960384167499</c:v>
                </c:pt>
                <c:pt idx="12629">
                  <c:v>804.60331461169699</c:v>
                </c:pt>
                <c:pt idx="12630">
                  <c:v>804.66702538172001</c:v>
                </c:pt>
                <c:pt idx="12631">
                  <c:v>804.73073615174201</c:v>
                </c:pt>
                <c:pt idx="12632">
                  <c:v>804.79444692176401</c:v>
                </c:pt>
                <c:pt idx="12633">
                  <c:v>804.85815769178703</c:v>
                </c:pt>
                <c:pt idx="12634">
                  <c:v>804.92186846180903</c:v>
                </c:pt>
                <c:pt idx="12635">
                  <c:v>804.98557923183103</c:v>
                </c:pt>
                <c:pt idx="12636">
                  <c:v>805.04929000185405</c:v>
                </c:pt>
                <c:pt idx="12637">
                  <c:v>805.11300077187605</c:v>
                </c:pt>
                <c:pt idx="12638">
                  <c:v>805.17671154189804</c:v>
                </c:pt>
                <c:pt idx="12639">
                  <c:v>805.24042231192095</c:v>
                </c:pt>
                <c:pt idx="12640">
                  <c:v>805.30413308194295</c:v>
                </c:pt>
                <c:pt idx="12641">
                  <c:v>805.36784385196495</c:v>
                </c:pt>
                <c:pt idx="12642">
                  <c:v>805.43155462198797</c:v>
                </c:pt>
                <c:pt idx="12643">
                  <c:v>805.49526539200997</c:v>
                </c:pt>
                <c:pt idx="12644">
                  <c:v>805.55897616203197</c:v>
                </c:pt>
                <c:pt idx="12645">
                  <c:v>805.62268693205499</c:v>
                </c:pt>
                <c:pt idx="12646">
                  <c:v>805.68639770207699</c:v>
                </c:pt>
                <c:pt idx="12647">
                  <c:v>805.75010847209899</c:v>
                </c:pt>
                <c:pt idx="12648">
                  <c:v>805.81381924212201</c:v>
                </c:pt>
                <c:pt idx="12649">
                  <c:v>805.87753001214401</c:v>
                </c:pt>
                <c:pt idx="12650">
                  <c:v>805.94124078216601</c:v>
                </c:pt>
                <c:pt idx="12651">
                  <c:v>806.00495155218903</c:v>
                </c:pt>
                <c:pt idx="12652">
                  <c:v>806.06866232221103</c:v>
                </c:pt>
                <c:pt idx="12653">
                  <c:v>806.13237309223302</c:v>
                </c:pt>
                <c:pt idx="12654">
                  <c:v>806.19608386225605</c:v>
                </c:pt>
                <c:pt idx="12655">
                  <c:v>806.25979463227804</c:v>
                </c:pt>
                <c:pt idx="12656">
                  <c:v>806.32350540230004</c:v>
                </c:pt>
                <c:pt idx="12657">
                  <c:v>806.38721617232295</c:v>
                </c:pt>
                <c:pt idx="12658">
                  <c:v>806.45092694234495</c:v>
                </c:pt>
                <c:pt idx="12659">
                  <c:v>806.51463771236695</c:v>
                </c:pt>
                <c:pt idx="12660">
                  <c:v>806.57834848238997</c:v>
                </c:pt>
                <c:pt idx="12661">
                  <c:v>806.64205925241197</c:v>
                </c:pt>
                <c:pt idx="12662">
                  <c:v>806.70577002243397</c:v>
                </c:pt>
                <c:pt idx="12663">
                  <c:v>806.76948079245699</c:v>
                </c:pt>
                <c:pt idx="12664">
                  <c:v>806.83319156247899</c:v>
                </c:pt>
                <c:pt idx="12665">
                  <c:v>806.89690233250099</c:v>
                </c:pt>
                <c:pt idx="12666">
                  <c:v>806.96061310252401</c:v>
                </c:pt>
                <c:pt idx="12667">
                  <c:v>807.02432387254601</c:v>
                </c:pt>
                <c:pt idx="12668">
                  <c:v>807.08803464256903</c:v>
                </c:pt>
                <c:pt idx="12669">
                  <c:v>807.15174541259103</c:v>
                </c:pt>
                <c:pt idx="12670">
                  <c:v>807.21545618261302</c:v>
                </c:pt>
                <c:pt idx="12671">
                  <c:v>807.27916695263605</c:v>
                </c:pt>
                <c:pt idx="12672">
                  <c:v>807.34287772265805</c:v>
                </c:pt>
                <c:pt idx="12673">
                  <c:v>807.40658849268004</c:v>
                </c:pt>
                <c:pt idx="12674">
                  <c:v>807.47029926270295</c:v>
                </c:pt>
                <c:pt idx="12675">
                  <c:v>807.53401003272495</c:v>
                </c:pt>
                <c:pt idx="12676">
                  <c:v>807.59772080274695</c:v>
                </c:pt>
                <c:pt idx="12677">
                  <c:v>807.66143157276997</c:v>
                </c:pt>
                <c:pt idx="12678">
                  <c:v>807.72514234279197</c:v>
                </c:pt>
                <c:pt idx="12679">
                  <c:v>807.78885311281397</c:v>
                </c:pt>
                <c:pt idx="12680">
                  <c:v>807.85256388283699</c:v>
                </c:pt>
                <c:pt idx="12681">
                  <c:v>807.91627465285899</c:v>
                </c:pt>
                <c:pt idx="12682">
                  <c:v>807.97998542288099</c:v>
                </c:pt>
                <c:pt idx="12683">
                  <c:v>808.04369619290401</c:v>
                </c:pt>
                <c:pt idx="12684">
                  <c:v>808.10740696292601</c:v>
                </c:pt>
                <c:pt idx="12685">
                  <c:v>808.17111773294801</c:v>
                </c:pt>
                <c:pt idx="12686">
                  <c:v>808.23482850297103</c:v>
                </c:pt>
                <c:pt idx="12687">
                  <c:v>808.29853927299303</c:v>
                </c:pt>
                <c:pt idx="12688">
                  <c:v>808.36225004301502</c:v>
                </c:pt>
                <c:pt idx="12689">
                  <c:v>808.42596081303805</c:v>
                </c:pt>
                <c:pt idx="12690">
                  <c:v>808.48967158306004</c:v>
                </c:pt>
                <c:pt idx="12691">
                  <c:v>808.55338235308204</c:v>
                </c:pt>
                <c:pt idx="12692">
                  <c:v>808.61709312310495</c:v>
                </c:pt>
                <c:pt idx="12693">
                  <c:v>808.68080389312695</c:v>
                </c:pt>
                <c:pt idx="12694">
                  <c:v>808.74451466314895</c:v>
                </c:pt>
                <c:pt idx="12695">
                  <c:v>808.80822543317197</c:v>
                </c:pt>
                <c:pt idx="12696">
                  <c:v>808.87193620319397</c:v>
                </c:pt>
                <c:pt idx="12697">
                  <c:v>808.93564697321597</c:v>
                </c:pt>
                <c:pt idx="12698">
                  <c:v>808.99935774323899</c:v>
                </c:pt>
                <c:pt idx="12699">
                  <c:v>809.06306851326099</c:v>
                </c:pt>
                <c:pt idx="12700">
                  <c:v>809.12677928328299</c:v>
                </c:pt>
                <c:pt idx="12701">
                  <c:v>809.19049005330601</c:v>
                </c:pt>
                <c:pt idx="12702">
                  <c:v>809.25420082332801</c:v>
                </c:pt>
                <c:pt idx="12703">
                  <c:v>809.31791159335</c:v>
                </c:pt>
                <c:pt idx="12704">
                  <c:v>809.38162236337303</c:v>
                </c:pt>
                <c:pt idx="12705">
                  <c:v>809.44533313339502</c:v>
                </c:pt>
                <c:pt idx="12706">
                  <c:v>809.50904390341702</c:v>
                </c:pt>
                <c:pt idx="12707">
                  <c:v>809.57275467344004</c:v>
                </c:pt>
                <c:pt idx="12708">
                  <c:v>809.63646544346204</c:v>
                </c:pt>
                <c:pt idx="12709">
                  <c:v>809.70017621348404</c:v>
                </c:pt>
                <c:pt idx="12710">
                  <c:v>809.76388698350695</c:v>
                </c:pt>
                <c:pt idx="12711">
                  <c:v>809.82759775352895</c:v>
                </c:pt>
                <c:pt idx="12712">
                  <c:v>809.89130852355095</c:v>
                </c:pt>
                <c:pt idx="12713">
                  <c:v>809.95501929357397</c:v>
                </c:pt>
                <c:pt idx="12714">
                  <c:v>810.01873006359597</c:v>
                </c:pt>
                <c:pt idx="12715">
                  <c:v>810.08244083361797</c:v>
                </c:pt>
                <c:pt idx="12716">
                  <c:v>810.14615160364099</c:v>
                </c:pt>
                <c:pt idx="12717">
                  <c:v>810.20986237366299</c:v>
                </c:pt>
                <c:pt idx="12718">
                  <c:v>810.27357314368498</c:v>
                </c:pt>
                <c:pt idx="12719">
                  <c:v>810.33728391370801</c:v>
                </c:pt>
                <c:pt idx="12720">
                  <c:v>810.40099468373</c:v>
                </c:pt>
                <c:pt idx="12721">
                  <c:v>810.46470545375303</c:v>
                </c:pt>
                <c:pt idx="12722">
                  <c:v>810.52841622377503</c:v>
                </c:pt>
                <c:pt idx="12723">
                  <c:v>810.59212699379702</c:v>
                </c:pt>
                <c:pt idx="12724">
                  <c:v>810.65583776382005</c:v>
                </c:pt>
                <c:pt idx="12725">
                  <c:v>810.71954853384204</c:v>
                </c:pt>
                <c:pt idx="12726">
                  <c:v>810.78325930386404</c:v>
                </c:pt>
                <c:pt idx="12727">
                  <c:v>810.84697007388695</c:v>
                </c:pt>
                <c:pt idx="12728">
                  <c:v>810.91068084390895</c:v>
                </c:pt>
                <c:pt idx="12729">
                  <c:v>810.97439161393095</c:v>
                </c:pt>
                <c:pt idx="12730">
                  <c:v>811.03810238395397</c:v>
                </c:pt>
                <c:pt idx="12731">
                  <c:v>811.10181315397597</c:v>
                </c:pt>
                <c:pt idx="12732">
                  <c:v>811.16552392399797</c:v>
                </c:pt>
                <c:pt idx="12733">
                  <c:v>811.22923469402099</c:v>
                </c:pt>
                <c:pt idx="12734">
                  <c:v>811.29294546404299</c:v>
                </c:pt>
                <c:pt idx="12735">
                  <c:v>811.35665623406499</c:v>
                </c:pt>
                <c:pt idx="12736">
                  <c:v>811.42036700408801</c:v>
                </c:pt>
                <c:pt idx="12737">
                  <c:v>811.48407777411001</c:v>
                </c:pt>
                <c:pt idx="12738">
                  <c:v>811.547788544132</c:v>
                </c:pt>
                <c:pt idx="12739">
                  <c:v>811.61149931415503</c:v>
                </c:pt>
                <c:pt idx="12740">
                  <c:v>811.67521008417702</c:v>
                </c:pt>
                <c:pt idx="12741">
                  <c:v>811.73892085419902</c:v>
                </c:pt>
                <c:pt idx="12742">
                  <c:v>811.80263162422204</c:v>
                </c:pt>
                <c:pt idx="12743">
                  <c:v>811.86634239424404</c:v>
                </c:pt>
                <c:pt idx="12744">
                  <c:v>811.93005316426604</c:v>
                </c:pt>
                <c:pt idx="12745">
                  <c:v>811.99376393428895</c:v>
                </c:pt>
                <c:pt idx="12746">
                  <c:v>812.05747470431095</c:v>
                </c:pt>
                <c:pt idx="12747">
                  <c:v>812.12118547433295</c:v>
                </c:pt>
                <c:pt idx="12748">
                  <c:v>812.18489624435597</c:v>
                </c:pt>
                <c:pt idx="12749">
                  <c:v>812.24860701437797</c:v>
                </c:pt>
                <c:pt idx="12750">
                  <c:v>812.31231778439997</c:v>
                </c:pt>
                <c:pt idx="12751">
                  <c:v>812.37602855442299</c:v>
                </c:pt>
                <c:pt idx="12752">
                  <c:v>812.43973932444499</c:v>
                </c:pt>
                <c:pt idx="12753">
                  <c:v>812.50345009446698</c:v>
                </c:pt>
                <c:pt idx="12754">
                  <c:v>812.56716086449001</c:v>
                </c:pt>
                <c:pt idx="12755">
                  <c:v>812.630871634512</c:v>
                </c:pt>
                <c:pt idx="12756">
                  <c:v>812.694582404534</c:v>
                </c:pt>
                <c:pt idx="12757">
                  <c:v>812.75829317455702</c:v>
                </c:pt>
                <c:pt idx="12758">
                  <c:v>812.82200394457902</c:v>
                </c:pt>
                <c:pt idx="12759">
                  <c:v>812.88571471460102</c:v>
                </c:pt>
                <c:pt idx="12760">
                  <c:v>812.94942548462404</c:v>
                </c:pt>
                <c:pt idx="12761">
                  <c:v>813.01313625464604</c:v>
                </c:pt>
                <c:pt idx="12762">
                  <c:v>813.07684702466804</c:v>
                </c:pt>
                <c:pt idx="12763">
                  <c:v>813.14055779469095</c:v>
                </c:pt>
                <c:pt idx="12764">
                  <c:v>813.20426856471295</c:v>
                </c:pt>
                <c:pt idx="12765">
                  <c:v>813.26797933473495</c:v>
                </c:pt>
                <c:pt idx="12766">
                  <c:v>813.33169010475797</c:v>
                </c:pt>
                <c:pt idx="12767">
                  <c:v>813.39540087477997</c:v>
                </c:pt>
                <c:pt idx="12768">
                  <c:v>813.45911164480196</c:v>
                </c:pt>
                <c:pt idx="12769">
                  <c:v>813.52282241482499</c:v>
                </c:pt>
                <c:pt idx="12770">
                  <c:v>813.58653318484699</c:v>
                </c:pt>
                <c:pt idx="12771">
                  <c:v>813.65024395486898</c:v>
                </c:pt>
                <c:pt idx="12772">
                  <c:v>813.71395472489201</c:v>
                </c:pt>
                <c:pt idx="12773">
                  <c:v>813.777665494914</c:v>
                </c:pt>
                <c:pt idx="12774">
                  <c:v>813.84137626493703</c:v>
                </c:pt>
                <c:pt idx="12775">
                  <c:v>813.90508703495902</c:v>
                </c:pt>
                <c:pt idx="12776">
                  <c:v>813.96879780498102</c:v>
                </c:pt>
                <c:pt idx="12777">
                  <c:v>814.03250857500404</c:v>
                </c:pt>
                <c:pt idx="12778">
                  <c:v>814.09621934502604</c:v>
                </c:pt>
                <c:pt idx="12779">
                  <c:v>814.15993011504804</c:v>
                </c:pt>
                <c:pt idx="12780">
                  <c:v>814.22364088507095</c:v>
                </c:pt>
                <c:pt idx="12781">
                  <c:v>814.28735165509295</c:v>
                </c:pt>
                <c:pt idx="12782">
                  <c:v>814.35106242511495</c:v>
                </c:pt>
                <c:pt idx="12783">
                  <c:v>814.41477319513797</c:v>
                </c:pt>
                <c:pt idx="12784">
                  <c:v>814.47848396515997</c:v>
                </c:pt>
                <c:pt idx="12785">
                  <c:v>814.54219473518197</c:v>
                </c:pt>
                <c:pt idx="12786">
                  <c:v>814.60590550520499</c:v>
                </c:pt>
                <c:pt idx="12787">
                  <c:v>814.66961627522699</c:v>
                </c:pt>
                <c:pt idx="12788">
                  <c:v>814.73332704524898</c:v>
                </c:pt>
                <c:pt idx="12789">
                  <c:v>814.79703781527201</c:v>
                </c:pt>
                <c:pt idx="12790">
                  <c:v>814.860748585294</c:v>
                </c:pt>
                <c:pt idx="12791">
                  <c:v>814.924459355316</c:v>
                </c:pt>
                <c:pt idx="12792">
                  <c:v>814.98817012533902</c:v>
                </c:pt>
                <c:pt idx="12793">
                  <c:v>815.05188089536102</c:v>
                </c:pt>
                <c:pt idx="12794">
                  <c:v>815.11559166538302</c:v>
                </c:pt>
                <c:pt idx="12795">
                  <c:v>815.17930243540604</c:v>
                </c:pt>
                <c:pt idx="12796">
                  <c:v>815.24301320542804</c:v>
                </c:pt>
                <c:pt idx="12797">
                  <c:v>815.30672397545004</c:v>
                </c:pt>
                <c:pt idx="12798">
                  <c:v>815.37043474547295</c:v>
                </c:pt>
                <c:pt idx="12799">
                  <c:v>815.43414551549495</c:v>
                </c:pt>
                <c:pt idx="12800">
                  <c:v>815.49785628551695</c:v>
                </c:pt>
                <c:pt idx="12801">
                  <c:v>815.56156705553997</c:v>
                </c:pt>
                <c:pt idx="12802">
                  <c:v>815.62527782556197</c:v>
                </c:pt>
                <c:pt idx="12803">
                  <c:v>815.68898859558396</c:v>
                </c:pt>
                <c:pt idx="12804">
                  <c:v>815.75269936560699</c:v>
                </c:pt>
                <c:pt idx="12805">
                  <c:v>815.81641013562898</c:v>
                </c:pt>
                <c:pt idx="12806">
                  <c:v>815.88012090565098</c:v>
                </c:pt>
                <c:pt idx="12807">
                  <c:v>815.94383167567401</c:v>
                </c:pt>
                <c:pt idx="12808">
                  <c:v>816.007542445696</c:v>
                </c:pt>
                <c:pt idx="12809">
                  <c:v>816.071253215718</c:v>
                </c:pt>
                <c:pt idx="12810">
                  <c:v>816.13496398574102</c:v>
                </c:pt>
                <c:pt idx="12811">
                  <c:v>816.19867475576302</c:v>
                </c:pt>
                <c:pt idx="12812">
                  <c:v>816.26238552578502</c:v>
                </c:pt>
                <c:pt idx="12813">
                  <c:v>816.32609629580804</c:v>
                </c:pt>
                <c:pt idx="12814">
                  <c:v>816.38980706583004</c:v>
                </c:pt>
                <c:pt idx="12815">
                  <c:v>816.45351783585204</c:v>
                </c:pt>
                <c:pt idx="12816">
                  <c:v>816.51722860587495</c:v>
                </c:pt>
                <c:pt idx="12817">
                  <c:v>816.58093937589695</c:v>
                </c:pt>
                <c:pt idx="12818">
                  <c:v>816.64465014591894</c:v>
                </c:pt>
                <c:pt idx="12819">
                  <c:v>816.70836091594197</c:v>
                </c:pt>
                <c:pt idx="12820">
                  <c:v>816.77207168596397</c:v>
                </c:pt>
                <c:pt idx="12821">
                  <c:v>816.83578245598596</c:v>
                </c:pt>
                <c:pt idx="12822">
                  <c:v>816.89949322600899</c:v>
                </c:pt>
                <c:pt idx="12823">
                  <c:v>816.96320399603098</c:v>
                </c:pt>
                <c:pt idx="12824">
                  <c:v>817.02691476605298</c:v>
                </c:pt>
                <c:pt idx="12825">
                  <c:v>817.090625536076</c:v>
                </c:pt>
                <c:pt idx="12826">
                  <c:v>817.154336306098</c:v>
                </c:pt>
                <c:pt idx="12827">
                  <c:v>817.21804707612102</c:v>
                </c:pt>
                <c:pt idx="12828">
                  <c:v>817.28175784614302</c:v>
                </c:pt>
                <c:pt idx="12829">
                  <c:v>817.34546861616502</c:v>
                </c:pt>
                <c:pt idx="12830">
                  <c:v>817.40917938618804</c:v>
                </c:pt>
                <c:pt idx="12831">
                  <c:v>817.47289015621004</c:v>
                </c:pt>
                <c:pt idx="12832">
                  <c:v>817.53660092623204</c:v>
                </c:pt>
                <c:pt idx="12833">
                  <c:v>817.60031169625495</c:v>
                </c:pt>
                <c:pt idx="12834">
                  <c:v>817.66402246627695</c:v>
                </c:pt>
                <c:pt idx="12835">
                  <c:v>817.72773323629895</c:v>
                </c:pt>
                <c:pt idx="12836">
                  <c:v>817.79144400632197</c:v>
                </c:pt>
                <c:pt idx="12837">
                  <c:v>817.85515477634397</c:v>
                </c:pt>
                <c:pt idx="12838">
                  <c:v>817.91886554636596</c:v>
                </c:pt>
                <c:pt idx="12839">
                  <c:v>817.98257631638899</c:v>
                </c:pt>
                <c:pt idx="12840">
                  <c:v>818.04628708641098</c:v>
                </c:pt>
                <c:pt idx="12841">
                  <c:v>818.10999785643298</c:v>
                </c:pt>
                <c:pt idx="12842">
                  <c:v>818.173708626456</c:v>
                </c:pt>
                <c:pt idx="12843">
                  <c:v>818.237419396478</c:v>
                </c:pt>
                <c:pt idx="12844">
                  <c:v>818.3011301665</c:v>
                </c:pt>
                <c:pt idx="12845">
                  <c:v>818.36484093652302</c:v>
                </c:pt>
                <c:pt idx="12846">
                  <c:v>818.42855170654502</c:v>
                </c:pt>
                <c:pt idx="12847">
                  <c:v>818.49226247656702</c:v>
                </c:pt>
                <c:pt idx="12848">
                  <c:v>818.55597324659004</c:v>
                </c:pt>
                <c:pt idx="12849">
                  <c:v>818.61968401661204</c:v>
                </c:pt>
                <c:pt idx="12850">
                  <c:v>818.68339478663404</c:v>
                </c:pt>
                <c:pt idx="12851">
                  <c:v>818.74710555665695</c:v>
                </c:pt>
                <c:pt idx="12852">
                  <c:v>818.81081632667895</c:v>
                </c:pt>
                <c:pt idx="12853">
                  <c:v>818.87452709670094</c:v>
                </c:pt>
                <c:pt idx="12854">
                  <c:v>818.93823786672397</c:v>
                </c:pt>
                <c:pt idx="12855">
                  <c:v>819.00194863674596</c:v>
                </c:pt>
                <c:pt idx="12856">
                  <c:v>819.06565940676796</c:v>
                </c:pt>
                <c:pt idx="12857">
                  <c:v>819.12937017679099</c:v>
                </c:pt>
                <c:pt idx="12858">
                  <c:v>819.19308094681298</c:v>
                </c:pt>
                <c:pt idx="12859">
                  <c:v>819.25679171683498</c:v>
                </c:pt>
                <c:pt idx="12860">
                  <c:v>819.320502486858</c:v>
                </c:pt>
                <c:pt idx="12861">
                  <c:v>819.38421325688</c:v>
                </c:pt>
                <c:pt idx="12862">
                  <c:v>819.447924026902</c:v>
                </c:pt>
                <c:pt idx="12863">
                  <c:v>819.51163479692502</c:v>
                </c:pt>
                <c:pt idx="12864">
                  <c:v>819.57534556694702</c:v>
                </c:pt>
                <c:pt idx="12865">
                  <c:v>819.63905633696902</c:v>
                </c:pt>
                <c:pt idx="12866">
                  <c:v>819.70276710699204</c:v>
                </c:pt>
                <c:pt idx="12867">
                  <c:v>819.76647787701404</c:v>
                </c:pt>
                <c:pt idx="12868">
                  <c:v>819.83018864703604</c:v>
                </c:pt>
                <c:pt idx="12869">
                  <c:v>819.89389941705895</c:v>
                </c:pt>
                <c:pt idx="12870">
                  <c:v>819.95761018708095</c:v>
                </c:pt>
                <c:pt idx="12871">
                  <c:v>820.02132095710294</c:v>
                </c:pt>
                <c:pt idx="12872">
                  <c:v>820.08503172712597</c:v>
                </c:pt>
                <c:pt idx="12873">
                  <c:v>820.14874249714796</c:v>
                </c:pt>
                <c:pt idx="12874">
                  <c:v>820.21245326716996</c:v>
                </c:pt>
                <c:pt idx="12875">
                  <c:v>820.27616403719298</c:v>
                </c:pt>
                <c:pt idx="12876">
                  <c:v>820.33987480721498</c:v>
                </c:pt>
                <c:pt idx="12877">
                  <c:v>820.40358557723698</c:v>
                </c:pt>
                <c:pt idx="12878">
                  <c:v>820.46729634726</c:v>
                </c:pt>
                <c:pt idx="12879">
                  <c:v>820.531007117282</c:v>
                </c:pt>
                <c:pt idx="12880">
                  <c:v>820.59471788730502</c:v>
                </c:pt>
                <c:pt idx="12881">
                  <c:v>820.65842865732702</c:v>
                </c:pt>
                <c:pt idx="12882">
                  <c:v>820.72213942734902</c:v>
                </c:pt>
                <c:pt idx="12883">
                  <c:v>820.78585019737204</c:v>
                </c:pt>
                <c:pt idx="12884">
                  <c:v>820.84956096739404</c:v>
                </c:pt>
                <c:pt idx="12885">
                  <c:v>820.91327173741604</c:v>
                </c:pt>
                <c:pt idx="12886">
                  <c:v>820.97698250743895</c:v>
                </c:pt>
                <c:pt idx="12887">
                  <c:v>821.04069327746095</c:v>
                </c:pt>
                <c:pt idx="12888">
                  <c:v>821.10440404748294</c:v>
                </c:pt>
                <c:pt idx="12889">
                  <c:v>821.16811481750597</c:v>
                </c:pt>
                <c:pt idx="12890">
                  <c:v>821.23182558752796</c:v>
                </c:pt>
                <c:pt idx="12891">
                  <c:v>821.29553635754996</c:v>
                </c:pt>
                <c:pt idx="12892">
                  <c:v>821.35924712757298</c:v>
                </c:pt>
                <c:pt idx="12893">
                  <c:v>821.42295789759498</c:v>
                </c:pt>
                <c:pt idx="12894">
                  <c:v>821.48666866761698</c:v>
                </c:pt>
                <c:pt idx="12895">
                  <c:v>821.55037943764</c:v>
                </c:pt>
                <c:pt idx="12896">
                  <c:v>821.614090207662</c:v>
                </c:pt>
                <c:pt idx="12897">
                  <c:v>821.677800977684</c:v>
                </c:pt>
                <c:pt idx="12898">
                  <c:v>821.74151174770702</c:v>
                </c:pt>
                <c:pt idx="12899">
                  <c:v>821.80522251772902</c:v>
                </c:pt>
                <c:pt idx="12900">
                  <c:v>821.86893328775102</c:v>
                </c:pt>
                <c:pt idx="12901">
                  <c:v>821.93264405777404</c:v>
                </c:pt>
                <c:pt idx="12902">
                  <c:v>821.99635482779604</c:v>
                </c:pt>
                <c:pt idx="12903">
                  <c:v>822.06006559781804</c:v>
                </c:pt>
                <c:pt idx="12904">
                  <c:v>822.12377636784095</c:v>
                </c:pt>
                <c:pt idx="12905">
                  <c:v>822.18748713786295</c:v>
                </c:pt>
                <c:pt idx="12906">
                  <c:v>822.25119790788494</c:v>
                </c:pt>
                <c:pt idx="12907">
                  <c:v>822.31490867790797</c:v>
                </c:pt>
                <c:pt idx="12908">
                  <c:v>822.37861944792996</c:v>
                </c:pt>
                <c:pt idx="12909">
                  <c:v>822.44233021795196</c:v>
                </c:pt>
                <c:pt idx="12910">
                  <c:v>822.50604098797498</c:v>
                </c:pt>
                <c:pt idx="12911">
                  <c:v>822.56975175799698</c:v>
                </c:pt>
                <c:pt idx="12912">
                  <c:v>822.63346252801898</c:v>
                </c:pt>
                <c:pt idx="12913">
                  <c:v>822.697173298042</c:v>
                </c:pt>
                <c:pt idx="12914">
                  <c:v>822.760884068064</c:v>
                </c:pt>
                <c:pt idx="12915">
                  <c:v>822.824594838086</c:v>
                </c:pt>
                <c:pt idx="12916">
                  <c:v>822.88830560810902</c:v>
                </c:pt>
                <c:pt idx="12917">
                  <c:v>822.95201637813102</c:v>
                </c:pt>
                <c:pt idx="12918">
                  <c:v>823.01572714815302</c:v>
                </c:pt>
                <c:pt idx="12919">
                  <c:v>823.07943791817604</c:v>
                </c:pt>
                <c:pt idx="12920">
                  <c:v>823.14314868819804</c:v>
                </c:pt>
                <c:pt idx="12921">
                  <c:v>823.20685945822004</c:v>
                </c:pt>
                <c:pt idx="12922">
                  <c:v>823.27057022824295</c:v>
                </c:pt>
                <c:pt idx="12923">
                  <c:v>823.33428099826494</c:v>
                </c:pt>
                <c:pt idx="12924">
                  <c:v>823.39799176828706</c:v>
                </c:pt>
                <c:pt idx="12925">
                  <c:v>823.46170253830996</c:v>
                </c:pt>
                <c:pt idx="12926">
                  <c:v>823.52541330833196</c:v>
                </c:pt>
                <c:pt idx="12927">
                  <c:v>823.58912407835396</c:v>
                </c:pt>
                <c:pt idx="12928">
                  <c:v>823.65283484837698</c:v>
                </c:pt>
                <c:pt idx="12929">
                  <c:v>823.71654561839898</c:v>
                </c:pt>
                <c:pt idx="12930">
                  <c:v>823.78025638842098</c:v>
                </c:pt>
                <c:pt idx="12931">
                  <c:v>823.843967158444</c:v>
                </c:pt>
                <c:pt idx="12932">
                  <c:v>823.907677928466</c:v>
                </c:pt>
                <c:pt idx="12933">
                  <c:v>823.97138869848902</c:v>
                </c:pt>
                <c:pt idx="12934">
                  <c:v>824.03509946851102</c:v>
                </c:pt>
                <c:pt idx="12935">
                  <c:v>824.09881023853302</c:v>
                </c:pt>
                <c:pt idx="12936">
                  <c:v>824.16252100855604</c:v>
                </c:pt>
                <c:pt idx="12937">
                  <c:v>824.22623177857804</c:v>
                </c:pt>
                <c:pt idx="12938">
                  <c:v>824.28994254860004</c:v>
                </c:pt>
                <c:pt idx="12939">
                  <c:v>824.35365331862295</c:v>
                </c:pt>
                <c:pt idx="12940">
                  <c:v>824.41736408864494</c:v>
                </c:pt>
                <c:pt idx="12941">
                  <c:v>824.48107485866694</c:v>
                </c:pt>
                <c:pt idx="12942">
                  <c:v>824.54478562868997</c:v>
                </c:pt>
                <c:pt idx="12943">
                  <c:v>824.60849639871196</c:v>
                </c:pt>
                <c:pt idx="12944">
                  <c:v>824.67220716873396</c:v>
                </c:pt>
                <c:pt idx="12945">
                  <c:v>824.73591793875698</c:v>
                </c:pt>
                <c:pt idx="12946">
                  <c:v>824.79962870877898</c:v>
                </c:pt>
                <c:pt idx="12947">
                  <c:v>824.86333947880098</c:v>
                </c:pt>
                <c:pt idx="12948">
                  <c:v>824.927050248824</c:v>
                </c:pt>
                <c:pt idx="12949">
                  <c:v>824.990761018846</c:v>
                </c:pt>
                <c:pt idx="12950">
                  <c:v>825.054471788868</c:v>
                </c:pt>
                <c:pt idx="12951">
                  <c:v>825.11818255889102</c:v>
                </c:pt>
                <c:pt idx="12952">
                  <c:v>825.18189332891302</c:v>
                </c:pt>
                <c:pt idx="12953">
                  <c:v>825.24560409893502</c:v>
                </c:pt>
                <c:pt idx="12954">
                  <c:v>825.30931486895804</c:v>
                </c:pt>
                <c:pt idx="12955">
                  <c:v>825.37302563898004</c:v>
                </c:pt>
                <c:pt idx="12956">
                  <c:v>825.43673640900204</c:v>
                </c:pt>
                <c:pt idx="12957">
                  <c:v>825.50044717902495</c:v>
                </c:pt>
                <c:pt idx="12958">
                  <c:v>825.56415794904694</c:v>
                </c:pt>
                <c:pt idx="12959">
                  <c:v>825.62786871906906</c:v>
                </c:pt>
                <c:pt idx="12960">
                  <c:v>825.69157948909196</c:v>
                </c:pt>
                <c:pt idx="12961">
                  <c:v>825.75529025911396</c:v>
                </c:pt>
                <c:pt idx="12962">
                  <c:v>825.81900102913596</c:v>
                </c:pt>
                <c:pt idx="12963">
                  <c:v>825.88271179915898</c:v>
                </c:pt>
                <c:pt idx="12964">
                  <c:v>825.94642256918098</c:v>
                </c:pt>
                <c:pt idx="12965">
                  <c:v>826.01013333920298</c:v>
                </c:pt>
                <c:pt idx="12966">
                  <c:v>826.073844109226</c:v>
                </c:pt>
                <c:pt idx="12967">
                  <c:v>826.137554879248</c:v>
                </c:pt>
                <c:pt idx="12968">
                  <c:v>826.20126564927</c:v>
                </c:pt>
                <c:pt idx="12969">
                  <c:v>826.26497641929302</c:v>
                </c:pt>
                <c:pt idx="12970">
                  <c:v>826.32868718931502</c:v>
                </c:pt>
                <c:pt idx="12971">
                  <c:v>826.39239795933702</c:v>
                </c:pt>
                <c:pt idx="12972">
                  <c:v>826.45610872936004</c:v>
                </c:pt>
                <c:pt idx="12973">
                  <c:v>826.51981949938204</c:v>
                </c:pt>
                <c:pt idx="12974">
                  <c:v>826.58353026940404</c:v>
                </c:pt>
                <c:pt idx="12975">
                  <c:v>826.64724103942694</c:v>
                </c:pt>
                <c:pt idx="12976">
                  <c:v>826.71095180944906</c:v>
                </c:pt>
                <c:pt idx="12977">
                  <c:v>826.77466257947106</c:v>
                </c:pt>
                <c:pt idx="12978">
                  <c:v>826.83837334949396</c:v>
                </c:pt>
                <c:pt idx="12979">
                  <c:v>826.90208411951596</c:v>
                </c:pt>
                <c:pt idx="12980">
                  <c:v>826.96579488953796</c:v>
                </c:pt>
                <c:pt idx="12981">
                  <c:v>827.02950565956098</c:v>
                </c:pt>
                <c:pt idx="12982">
                  <c:v>827.09321642958298</c:v>
                </c:pt>
                <c:pt idx="12983">
                  <c:v>827.15692719960498</c:v>
                </c:pt>
                <c:pt idx="12984">
                  <c:v>827.220637969628</c:v>
                </c:pt>
                <c:pt idx="12985">
                  <c:v>827.28434873965</c:v>
                </c:pt>
                <c:pt idx="12986">
                  <c:v>827.34805950967302</c:v>
                </c:pt>
                <c:pt idx="12987">
                  <c:v>827.41177027969502</c:v>
                </c:pt>
                <c:pt idx="12988">
                  <c:v>827.47548104971702</c:v>
                </c:pt>
                <c:pt idx="12989">
                  <c:v>827.53919181974004</c:v>
                </c:pt>
                <c:pt idx="12990">
                  <c:v>827.60290258976204</c:v>
                </c:pt>
                <c:pt idx="12991">
                  <c:v>827.66661335978404</c:v>
                </c:pt>
                <c:pt idx="12992">
                  <c:v>827.73032412980695</c:v>
                </c:pt>
                <c:pt idx="12993">
                  <c:v>827.79403489982894</c:v>
                </c:pt>
                <c:pt idx="12994">
                  <c:v>827.85774566985106</c:v>
                </c:pt>
                <c:pt idx="12995">
                  <c:v>827.92145643987396</c:v>
                </c:pt>
                <c:pt idx="12996">
                  <c:v>827.98516720989596</c:v>
                </c:pt>
                <c:pt idx="12997">
                  <c:v>828.04887797991796</c:v>
                </c:pt>
                <c:pt idx="12998">
                  <c:v>828.11258874994098</c:v>
                </c:pt>
                <c:pt idx="12999">
                  <c:v>828.17629951996298</c:v>
                </c:pt>
                <c:pt idx="13000">
                  <c:v>828.24001028998498</c:v>
                </c:pt>
                <c:pt idx="13001">
                  <c:v>828.303721060008</c:v>
                </c:pt>
                <c:pt idx="13002">
                  <c:v>828.36743183003</c:v>
                </c:pt>
                <c:pt idx="13003">
                  <c:v>828.431142600052</c:v>
                </c:pt>
                <c:pt idx="13004">
                  <c:v>828.49485337007502</c:v>
                </c:pt>
                <c:pt idx="13005">
                  <c:v>828.55856414009702</c:v>
                </c:pt>
                <c:pt idx="13006">
                  <c:v>828.62227491011902</c:v>
                </c:pt>
                <c:pt idx="13007">
                  <c:v>828.68598568014204</c:v>
                </c:pt>
                <c:pt idx="13008">
                  <c:v>828.74969645016404</c:v>
                </c:pt>
                <c:pt idx="13009">
                  <c:v>828.81340722018604</c:v>
                </c:pt>
                <c:pt idx="13010">
                  <c:v>828.87711799020894</c:v>
                </c:pt>
                <c:pt idx="13011">
                  <c:v>828.94082876023106</c:v>
                </c:pt>
                <c:pt idx="13012">
                  <c:v>829.00453953025306</c:v>
                </c:pt>
                <c:pt idx="13013">
                  <c:v>829.06825030027596</c:v>
                </c:pt>
                <c:pt idx="13014">
                  <c:v>829.13196107029796</c:v>
                </c:pt>
                <c:pt idx="13015">
                  <c:v>829.19567184031996</c:v>
                </c:pt>
                <c:pt idx="13016">
                  <c:v>829.25938261034298</c:v>
                </c:pt>
                <c:pt idx="13017">
                  <c:v>829.32309338036498</c:v>
                </c:pt>
                <c:pt idx="13018">
                  <c:v>829.38680415038698</c:v>
                </c:pt>
                <c:pt idx="13019">
                  <c:v>829.45051492041</c:v>
                </c:pt>
                <c:pt idx="13020">
                  <c:v>829.514225690432</c:v>
                </c:pt>
                <c:pt idx="13021">
                  <c:v>829.577936460454</c:v>
                </c:pt>
                <c:pt idx="13022">
                  <c:v>829.64164723047702</c:v>
                </c:pt>
                <c:pt idx="13023">
                  <c:v>829.70535800049902</c:v>
                </c:pt>
                <c:pt idx="13024">
                  <c:v>829.76906877052102</c:v>
                </c:pt>
                <c:pt idx="13025">
                  <c:v>829.83277954054404</c:v>
                </c:pt>
                <c:pt idx="13026">
                  <c:v>829.89649031056604</c:v>
                </c:pt>
                <c:pt idx="13027">
                  <c:v>829.96020108058804</c:v>
                </c:pt>
                <c:pt idx="13028">
                  <c:v>830.02391185061094</c:v>
                </c:pt>
                <c:pt idx="13029">
                  <c:v>830.08762262063306</c:v>
                </c:pt>
                <c:pt idx="13030">
                  <c:v>830.15133339065505</c:v>
                </c:pt>
                <c:pt idx="13031">
                  <c:v>830.21504416067796</c:v>
                </c:pt>
                <c:pt idx="13032">
                  <c:v>830.27875493069996</c:v>
                </c:pt>
                <c:pt idx="13033">
                  <c:v>830.34246570072196</c:v>
                </c:pt>
                <c:pt idx="13034">
                  <c:v>830.40617647074498</c:v>
                </c:pt>
                <c:pt idx="13035">
                  <c:v>830.46988724076698</c:v>
                </c:pt>
                <c:pt idx="13036">
                  <c:v>830.53359801078898</c:v>
                </c:pt>
                <c:pt idx="13037">
                  <c:v>830.597308780812</c:v>
                </c:pt>
                <c:pt idx="13038">
                  <c:v>830.661019550834</c:v>
                </c:pt>
                <c:pt idx="13039">
                  <c:v>830.72473032085702</c:v>
                </c:pt>
                <c:pt idx="13040">
                  <c:v>830.78844109087902</c:v>
                </c:pt>
                <c:pt idx="13041">
                  <c:v>830.85215186090102</c:v>
                </c:pt>
                <c:pt idx="13042">
                  <c:v>830.91586263092404</c:v>
                </c:pt>
                <c:pt idx="13043">
                  <c:v>830.97957340094604</c:v>
                </c:pt>
                <c:pt idx="13044">
                  <c:v>831.04328417096804</c:v>
                </c:pt>
                <c:pt idx="13045">
                  <c:v>831.10699494099094</c:v>
                </c:pt>
                <c:pt idx="13046">
                  <c:v>831.17070571101306</c:v>
                </c:pt>
                <c:pt idx="13047">
                  <c:v>831.23441648103505</c:v>
                </c:pt>
                <c:pt idx="13048">
                  <c:v>831.29812725105796</c:v>
                </c:pt>
                <c:pt idx="13049">
                  <c:v>831.36183802107996</c:v>
                </c:pt>
                <c:pt idx="13050">
                  <c:v>831.42554879110196</c:v>
                </c:pt>
                <c:pt idx="13051">
                  <c:v>831.48925956112498</c:v>
                </c:pt>
                <c:pt idx="13052">
                  <c:v>831.55297033114698</c:v>
                </c:pt>
                <c:pt idx="13053">
                  <c:v>831.61668110116898</c:v>
                </c:pt>
                <c:pt idx="13054">
                  <c:v>831.680391871192</c:v>
                </c:pt>
                <c:pt idx="13055">
                  <c:v>831.744102641214</c:v>
                </c:pt>
                <c:pt idx="13056">
                  <c:v>831.807813411236</c:v>
                </c:pt>
                <c:pt idx="13057">
                  <c:v>831.87152418125902</c:v>
                </c:pt>
                <c:pt idx="13058">
                  <c:v>831.93523495128102</c:v>
                </c:pt>
                <c:pt idx="13059">
                  <c:v>831.99894572130302</c:v>
                </c:pt>
                <c:pt idx="13060">
                  <c:v>832.06265649132604</c:v>
                </c:pt>
                <c:pt idx="13061">
                  <c:v>832.12636726134804</c:v>
                </c:pt>
                <c:pt idx="13062">
                  <c:v>832.19007803137004</c:v>
                </c:pt>
                <c:pt idx="13063">
                  <c:v>832.25378880139294</c:v>
                </c:pt>
                <c:pt idx="13064">
                  <c:v>832.31749957141506</c:v>
                </c:pt>
                <c:pt idx="13065">
                  <c:v>832.38121034143705</c:v>
                </c:pt>
                <c:pt idx="13066">
                  <c:v>832.44492111145996</c:v>
                </c:pt>
                <c:pt idx="13067">
                  <c:v>832.50863188148196</c:v>
                </c:pt>
                <c:pt idx="13068">
                  <c:v>832.57234265150396</c:v>
                </c:pt>
                <c:pt idx="13069">
                  <c:v>832.63605342152698</c:v>
                </c:pt>
                <c:pt idx="13070">
                  <c:v>832.69976419154898</c:v>
                </c:pt>
                <c:pt idx="13071">
                  <c:v>832.76347496157098</c:v>
                </c:pt>
                <c:pt idx="13072">
                  <c:v>832.827185731594</c:v>
                </c:pt>
                <c:pt idx="13073">
                  <c:v>832.890896501616</c:v>
                </c:pt>
                <c:pt idx="13074">
                  <c:v>832.954607271638</c:v>
                </c:pt>
                <c:pt idx="13075">
                  <c:v>833.01831804166102</c:v>
                </c:pt>
                <c:pt idx="13076">
                  <c:v>833.08202881168302</c:v>
                </c:pt>
                <c:pt idx="13077">
                  <c:v>833.14573958170502</c:v>
                </c:pt>
                <c:pt idx="13078">
                  <c:v>833.20945035172804</c:v>
                </c:pt>
                <c:pt idx="13079">
                  <c:v>833.27316112175004</c:v>
                </c:pt>
                <c:pt idx="13080">
                  <c:v>833.33687189177203</c:v>
                </c:pt>
                <c:pt idx="13081">
                  <c:v>833.40058266179506</c:v>
                </c:pt>
                <c:pt idx="13082">
                  <c:v>833.46429343181705</c:v>
                </c:pt>
                <c:pt idx="13083">
                  <c:v>833.52800420183905</c:v>
                </c:pt>
                <c:pt idx="13084">
                  <c:v>833.59171497186196</c:v>
                </c:pt>
                <c:pt idx="13085">
                  <c:v>833.65542574188396</c:v>
                </c:pt>
                <c:pt idx="13086">
                  <c:v>833.71913651190596</c:v>
                </c:pt>
                <c:pt idx="13087">
                  <c:v>833.78284728192898</c:v>
                </c:pt>
                <c:pt idx="13088">
                  <c:v>833.84655805195098</c:v>
                </c:pt>
                <c:pt idx="13089">
                  <c:v>833.91026882197298</c:v>
                </c:pt>
                <c:pt idx="13090">
                  <c:v>833.973979591996</c:v>
                </c:pt>
                <c:pt idx="13091">
                  <c:v>834.037690362018</c:v>
                </c:pt>
                <c:pt idx="13092">
                  <c:v>834.10140113204102</c:v>
                </c:pt>
                <c:pt idx="13093">
                  <c:v>834.16511190206302</c:v>
                </c:pt>
                <c:pt idx="13094">
                  <c:v>834.22882267208502</c:v>
                </c:pt>
                <c:pt idx="13095">
                  <c:v>834.29253344210804</c:v>
                </c:pt>
                <c:pt idx="13096">
                  <c:v>834.35624421213004</c:v>
                </c:pt>
                <c:pt idx="13097">
                  <c:v>834.41995498215203</c:v>
                </c:pt>
                <c:pt idx="13098">
                  <c:v>834.48366575217506</c:v>
                </c:pt>
                <c:pt idx="13099">
                  <c:v>834.54737652219706</c:v>
                </c:pt>
                <c:pt idx="13100">
                  <c:v>834.61108729221905</c:v>
                </c:pt>
                <c:pt idx="13101">
                  <c:v>834.67479806224196</c:v>
                </c:pt>
                <c:pt idx="13102">
                  <c:v>834.73850883226396</c:v>
                </c:pt>
                <c:pt idx="13103">
                  <c:v>834.80221960228596</c:v>
                </c:pt>
                <c:pt idx="13104">
                  <c:v>834.86593037230898</c:v>
                </c:pt>
                <c:pt idx="13105">
                  <c:v>834.92964114233098</c:v>
                </c:pt>
                <c:pt idx="13106">
                  <c:v>834.99335191235298</c:v>
                </c:pt>
                <c:pt idx="13107">
                  <c:v>835.057062682376</c:v>
                </c:pt>
                <c:pt idx="13108">
                  <c:v>835.120773452398</c:v>
                </c:pt>
                <c:pt idx="13109">
                  <c:v>835.18448422242</c:v>
                </c:pt>
                <c:pt idx="13110">
                  <c:v>835.24819499244302</c:v>
                </c:pt>
                <c:pt idx="13111">
                  <c:v>835.31190576246502</c:v>
                </c:pt>
                <c:pt idx="13112">
                  <c:v>835.37561653248702</c:v>
                </c:pt>
                <c:pt idx="13113">
                  <c:v>835.43932730251004</c:v>
                </c:pt>
                <c:pt idx="13114">
                  <c:v>835.50303807253204</c:v>
                </c:pt>
                <c:pt idx="13115">
                  <c:v>835.56674884255403</c:v>
                </c:pt>
                <c:pt idx="13116">
                  <c:v>835.63045961257706</c:v>
                </c:pt>
                <c:pt idx="13117">
                  <c:v>835.69417038259905</c:v>
                </c:pt>
                <c:pt idx="13118">
                  <c:v>835.75788115262105</c:v>
                </c:pt>
                <c:pt idx="13119">
                  <c:v>835.82159192264396</c:v>
                </c:pt>
                <c:pt idx="13120">
                  <c:v>835.88530269266596</c:v>
                </c:pt>
                <c:pt idx="13121">
                  <c:v>835.94901346268796</c:v>
                </c:pt>
                <c:pt idx="13122">
                  <c:v>836.01272423271098</c:v>
                </c:pt>
                <c:pt idx="13123">
                  <c:v>836.07643500273298</c:v>
                </c:pt>
                <c:pt idx="13124">
                  <c:v>836.14014577275498</c:v>
                </c:pt>
                <c:pt idx="13125">
                  <c:v>836.203856542778</c:v>
                </c:pt>
                <c:pt idx="13126">
                  <c:v>836.2675673128</c:v>
                </c:pt>
                <c:pt idx="13127">
                  <c:v>836.331278082822</c:v>
                </c:pt>
                <c:pt idx="13128">
                  <c:v>836.39498885284502</c:v>
                </c:pt>
                <c:pt idx="13129">
                  <c:v>836.45869962286702</c:v>
                </c:pt>
                <c:pt idx="13130">
                  <c:v>836.52241039288901</c:v>
                </c:pt>
                <c:pt idx="13131">
                  <c:v>836.58612116291204</c:v>
                </c:pt>
                <c:pt idx="13132">
                  <c:v>836.64983193293403</c:v>
                </c:pt>
                <c:pt idx="13133">
                  <c:v>836.71354270295603</c:v>
                </c:pt>
                <c:pt idx="13134">
                  <c:v>836.77725347297906</c:v>
                </c:pt>
                <c:pt idx="13135">
                  <c:v>836.84096424300105</c:v>
                </c:pt>
                <c:pt idx="13136">
                  <c:v>836.90467501302305</c:v>
                </c:pt>
                <c:pt idx="13137">
                  <c:v>836.96838578304596</c:v>
                </c:pt>
                <c:pt idx="13138">
                  <c:v>837.03209655306796</c:v>
                </c:pt>
                <c:pt idx="13139">
                  <c:v>837.09580732308996</c:v>
                </c:pt>
                <c:pt idx="13140">
                  <c:v>837.15951809311298</c:v>
                </c:pt>
                <c:pt idx="13141">
                  <c:v>837.22322886313498</c:v>
                </c:pt>
                <c:pt idx="13142">
                  <c:v>837.28693963315698</c:v>
                </c:pt>
                <c:pt idx="13143">
                  <c:v>837.35065040318</c:v>
                </c:pt>
                <c:pt idx="13144">
                  <c:v>837.414361173202</c:v>
                </c:pt>
                <c:pt idx="13145">
                  <c:v>837.47807194322399</c:v>
                </c:pt>
                <c:pt idx="13146">
                  <c:v>837.54178271324702</c:v>
                </c:pt>
                <c:pt idx="13147">
                  <c:v>837.60549348326902</c:v>
                </c:pt>
                <c:pt idx="13148">
                  <c:v>837.66920425329204</c:v>
                </c:pt>
                <c:pt idx="13149">
                  <c:v>837.73291502331404</c:v>
                </c:pt>
                <c:pt idx="13150">
                  <c:v>837.79662579333603</c:v>
                </c:pt>
                <c:pt idx="13151">
                  <c:v>837.86033656335906</c:v>
                </c:pt>
                <c:pt idx="13152">
                  <c:v>837.92404733338105</c:v>
                </c:pt>
                <c:pt idx="13153">
                  <c:v>837.98775810340305</c:v>
                </c:pt>
                <c:pt idx="13154">
                  <c:v>838.05146887342596</c:v>
                </c:pt>
                <c:pt idx="13155">
                  <c:v>838.11517964344796</c:v>
                </c:pt>
                <c:pt idx="13156">
                  <c:v>838.17889041346996</c:v>
                </c:pt>
                <c:pt idx="13157">
                  <c:v>838.24260118349298</c:v>
                </c:pt>
                <c:pt idx="13158">
                  <c:v>838.30631195351498</c:v>
                </c:pt>
                <c:pt idx="13159">
                  <c:v>838.37002272353698</c:v>
                </c:pt>
                <c:pt idx="13160">
                  <c:v>838.43373349356</c:v>
                </c:pt>
                <c:pt idx="13161">
                  <c:v>838.497444263582</c:v>
                </c:pt>
                <c:pt idx="13162">
                  <c:v>838.561155033604</c:v>
                </c:pt>
                <c:pt idx="13163">
                  <c:v>838.62486580362702</c:v>
                </c:pt>
                <c:pt idx="13164">
                  <c:v>838.68857657364902</c:v>
                </c:pt>
                <c:pt idx="13165">
                  <c:v>838.75228734367101</c:v>
                </c:pt>
                <c:pt idx="13166">
                  <c:v>838.81599811369404</c:v>
                </c:pt>
                <c:pt idx="13167">
                  <c:v>838.87970888371603</c:v>
                </c:pt>
                <c:pt idx="13168">
                  <c:v>838.94341965373803</c:v>
                </c:pt>
                <c:pt idx="13169">
                  <c:v>839.00713042376105</c:v>
                </c:pt>
                <c:pt idx="13170">
                  <c:v>839.07084119378305</c:v>
                </c:pt>
                <c:pt idx="13171">
                  <c:v>839.13455196380505</c:v>
                </c:pt>
                <c:pt idx="13172">
                  <c:v>839.19826273382796</c:v>
                </c:pt>
                <c:pt idx="13173">
                  <c:v>839.26197350384996</c:v>
                </c:pt>
                <c:pt idx="13174">
                  <c:v>839.32568427387196</c:v>
                </c:pt>
                <c:pt idx="13175">
                  <c:v>839.38939504389498</c:v>
                </c:pt>
                <c:pt idx="13176">
                  <c:v>839.45310581391698</c:v>
                </c:pt>
                <c:pt idx="13177">
                  <c:v>839.51681658393898</c:v>
                </c:pt>
                <c:pt idx="13178">
                  <c:v>839.580527353962</c:v>
                </c:pt>
                <c:pt idx="13179">
                  <c:v>839.644238123984</c:v>
                </c:pt>
                <c:pt idx="13180">
                  <c:v>839.70794889400599</c:v>
                </c:pt>
                <c:pt idx="13181">
                  <c:v>839.77165966402902</c:v>
                </c:pt>
                <c:pt idx="13182">
                  <c:v>839.83537043405101</c:v>
                </c:pt>
                <c:pt idx="13183">
                  <c:v>839.89908120407301</c:v>
                </c:pt>
                <c:pt idx="13184">
                  <c:v>839.96279197409604</c:v>
                </c:pt>
                <c:pt idx="13185">
                  <c:v>840.02650274411803</c:v>
                </c:pt>
                <c:pt idx="13186">
                  <c:v>840.09021351414003</c:v>
                </c:pt>
                <c:pt idx="13187">
                  <c:v>840.15392428416305</c:v>
                </c:pt>
                <c:pt idx="13188">
                  <c:v>840.21763505418505</c:v>
                </c:pt>
                <c:pt idx="13189">
                  <c:v>840.28134582420705</c:v>
                </c:pt>
                <c:pt idx="13190">
                  <c:v>840.34505659422996</c:v>
                </c:pt>
                <c:pt idx="13191">
                  <c:v>840.40876736425196</c:v>
                </c:pt>
                <c:pt idx="13192">
                  <c:v>840.47247813427396</c:v>
                </c:pt>
                <c:pt idx="13193">
                  <c:v>840.53618890429698</c:v>
                </c:pt>
                <c:pt idx="13194">
                  <c:v>840.59989967431898</c:v>
                </c:pt>
                <c:pt idx="13195">
                  <c:v>840.66361044434097</c:v>
                </c:pt>
                <c:pt idx="13196">
                  <c:v>840.727321214364</c:v>
                </c:pt>
                <c:pt idx="13197">
                  <c:v>840.791031984386</c:v>
                </c:pt>
                <c:pt idx="13198">
                  <c:v>840.85474275440799</c:v>
                </c:pt>
                <c:pt idx="13199">
                  <c:v>840.91845352443102</c:v>
                </c:pt>
                <c:pt idx="13200">
                  <c:v>840.98216429445301</c:v>
                </c:pt>
                <c:pt idx="13201">
                  <c:v>841.04587506447604</c:v>
                </c:pt>
                <c:pt idx="13202">
                  <c:v>841.10958583449803</c:v>
                </c:pt>
                <c:pt idx="13203">
                  <c:v>841.17329660452003</c:v>
                </c:pt>
                <c:pt idx="13204">
                  <c:v>841.23700737454305</c:v>
                </c:pt>
                <c:pt idx="13205">
                  <c:v>841.30071814456505</c:v>
                </c:pt>
                <c:pt idx="13206">
                  <c:v>841.36442891458705</c:v>
                </c:pt>
                <c:pt idx="13207">
                  <c:v>841.42813968460996</c:v>
                </c:pt>
                <c:pt idx="13208">
                  <c:v>841.49185045463196</c:v>
                </c:pt>
                <c:pt idx="13209">
                  <c:v>841.55556122465396</c:v>
                </c:pt>
                <c:pt idx="13210">
                  <c:v>841.61927199467698</c:v>
                </c:pt>
                <c:pt idx="13211">
                  <c:v>841.68298276469898</c:v>
                </c:pt>
                <c:pt idx="13212">
                  <c:v>841.74669353472098</c:v>
                </c:pt>
                <c:pt idx="13213">
                  <c:v>841.810404304744</c:v>
                </c:pt>
                <c:pt idx="13214">
                  <c:v>841.874115074766</c:v>
                </c:pt>
                <c:pt idx="13215">
                  <c:v>841.93782584478799</c:v>
                </c:pt>
                <c:pt idx="13216">
                  <c:v>842.00153661481102</c:v>
                </c:pt>
                <c:pt idx="13217">
                  <c:v>842.06524738483301</c:v>
                </c:pt>
                <c:pt idx="13218">
                  <c:v>842.12895815485501</c:v>
                </c:pt>
                <c:pt idx="13219">
                  <c:v>842.19266892487803</c:v>
                </c:pt>
                <c:pt idx="13220">
                  <c:v>842.25637969490003</c:v>
                </c:pt>
                <c:pt idx="13221">
                  <c:v>842.32009046492203</c:v>
                </c:pt>
                <c:pt idx="13222">
                  <c:v>842.38380123494505</c:v>
                </c:pt>
                <c:pt idx="13223">
                  <c:v>842.44751200496705</c:v>
                </c:pt>
                <c:pt idx="13224">
                  <c:v>842.51122277498905</c:v>
                </c:pt>
                <c:pt idx="13225">
                  <c:v>842.57493354501196</c:v>
                </c:pt>
                <c:pt idx="13226">
                  <c:v>842.63864431503396</c:v>
                </c:pt>
                <c:pt idx="13227">
                  <c:v>842.70235508505596</c:v>
                </c:pt>
                <c:pt idx="13228">
                  <c:v>842.76606585507898</c:v>
                </c:pt>
                <c:pt idx="13229">
                  <c:v>842.82977662510098</c:v>
                </c:pt>
                <c:pt idx="13230">
                  <c:v>842.89348739512297</c:v>
                </c:pt>
                <c:pt idx="13231">
                  <c:v>842.957198165146</c:v>
                </c:pt>
                <c:pt idx="13232">
                  <c:v>843.02090893516799</c:v>
                </c:pt>
                <c:pt idx="13233">
                  <c:v>843.08461970518999</c:v>
                </c:pt>
                <c:pt idx="13234">
                  <c:v>843.14833047521302</c:v>
                </c:pt>
                <c:pt idx="13235">
                  <c:v>843.21204124523501</c:v>
                </c:pt>
                <c:pt idx="13236">
                  <c:v>843.27575201525701</c:v>
                </c:pt>
                <c:pt idx="13237">
                  <c:v>843.33946278528003</c:v>
                </c:pt>
                <c:pt idx="13238">
                  <c:v>843.40317355530203</c:v>
                </c:pt>
                <c:pt idx="13239">
                  <c:v>843.46688432532403</c:v>
                </c:pt>
                <c:pt idx="13240">
                  <c:v>843.53059509534705</c:v>
                </c:pt>
                <c:pt idx="13241">
                  <c:v>843.59430586536905</c:v>
                </c:pt>
                <c:pt idx="13242">
                  <c:v>843.65801663539105</c:v>
                </c:pt>
                <c:pt idx="13243">
                  <c:v>843.72172740541396</c:v>
                </c:pt>
                <c:pt idx="13244">
                  <c:v>843.78543817543596</c:v>
                </c:pt>
                <c:pt idx="13245">
                  <c:v>843.84914894545796</c:v>
                </c:pt>
                <c:pt idx="13246">
                  <c:v>843.91285971548098</c:v>
                </c:pt>
                <c:pt idx="13247">
                  <c:v>843.97657048550298</c:v>
                </c:pt>
                <c:pt idx="13248">
                  <c:v>844.04028125552497</c:v>
                </c:pt>
                <c:pt idx="13249">
                  <c:v>844.103992025548</c:v>
                </c:pt>
                <c:pt idx="13250">
                  <c:v>844.16770279556999</c:v>
                </c:pt>
                <c:pt idx="13251">
                  <c:v>844.23141356559199</c:v>
                </c:pt>
                <c:pt idx="13252">
                  <c:v>844.29512433561501</c:v>
                </c:pt>
                <c:pt idx="13253">
                  <c:v>844.35883510563701</c:v>
                </c:pt>
                <c:pt idx="13254">
                  <c:v>844.42254587566003</c:v>
                </c:pt>
                <c:pt idx="13255">
                  <c:v>844.48625664568203</c:v>
                </c:pt>
                <c:pt idx="13256">
                  <c:v>844.54996741570403</c:v>
                </c:pt>
                <c:pt idx="13257">
                  <c:v>844.61367818572705</c:v>
                </c:pt>
                <c:pt idx="13258">
                  <c:v>844.67738895574905</c:v>
                </c:pt>
                <c:pt idx="13259">
                  <c:v>844.74109972577105</c:v>
                </c:pt>
                <c:pt idx="13260">
                  <c:v>844.80481049579396</c:v>
                </c:pt>
                <c:pt idx="13261">
                  <c:v>844.86852126581596</c:v>
                </c:pt>
                <c:pt idx="13262">
                  <c:v>844.93223203583796</c:v>
                </c:pt>
                <c:pt idx="13263">
                  <c:v>844.99594280586098</c:v>
                </c:pt>
                <c:pt idx="13264">
                  <c:v>845.05965357588298</c:v>
                </c:pt>
                <c:pt idx="13265">
                  <c:v>845.12336434590497</c:v>
                </c:pt>
                <c:pt idx="13266">
                  <c:v>845.187075115928</c:v>
                </c:pt>
                <c:pt idx="13267">
                  <c:v>845.25078588594999</c:v>
                </c:pt>
                <c:pt idx="13268">
                  <c:v>845.31449665597199</c:v>
                </c:pt>
                <c:pt idx="13269">
                  <c:v>845.37820742599502</c:v>
                </c:pt>
                <c:pt idx="13270">
                  <c:v>845.44191819601701</c:v>
                </c:pt>
                <c:pt idx="13271">
                  <c:v>845.50562896603901</c:v>
                </c:pt>
                <c:pt idx="13272">
                  <c:v>845.56933973606203</c:v>
                </c:pt>
                <c:pt idx="13273">
                  <c:v>845.63305050608403</c:v>
                </c:pt>
                <c:pt idx="13274">
                  <c:v>845.69676127610603</c:v>
                </c:pt>
                <c:pt idx="13275">
                  <c:v>845.76047204612905</c:v>
                </c:pt>
                <c:pt idx="13276">
                  <c:v>845.82418281615105</c:v>
                </c:pt>
                <c:pt idx="13277">
                  <c:v>845.88789358617305</c:v>
                </c:pt>
                <c:pt idx="13278">
                  <c:v>845.95160435619596</c:v>
                </c:pt>
                <c:pt idx="13279">
                  <c:v>846.01531512621796</c:v>
                </c:pt>
                <c:pt idx="13280">
                  <c:v>846.07902589623995</c:v>
                </c:pt>
                <c:pt idx="13281">
                  <c:v>846.14273666626298</c:v>
                </c:pt>
                <c:pt idx="13282">
                  <c:v>846.20644743628498</c:v>
                </c:pt>
                <c:pt idx="13283">
                  <c:v>846.27015820630697</c:v>
                </c:pt>
                <c:pt idx="13284">
                  <c:v>846.33386897633</c:v>
                </c:pt>
                <c:pt idx="13285">
                  <c:v>846.39757974635199</c:v>
                </c:pt>
                <c:pt idx="13286">
                  <c:v>846.46129051637399</c:v>
                </c:pt>
                <c:pt idx="13287">
                  <c:v>846.52500128639701</c:v>
                </c:pt>
                <c:pt idx="13288">
                  <c:v>846.58871205641901</c:v>
                </c:pt>
                <c:pt idx="13289">
                  <c:v>846.65242282644101</c:v>
                </c:pt>
                <c:pt idx="13290">
                  <c:v>846.71613359646403</c:v>
                </c:pt>
                <c:pt idx="13291">
                  <c:v>846.77984436648603</c:v>
                </c:pt>
                <c:pt idx="13292">
                  <c:v>846.84355513650803</c:v>
                </c:pt>
                <c:pt idx="13293">
                  <c:v>846.90726590653105</c:v>
                </c:pt>
                <c:pt idx="13294">
                  <c:v>846.97097667655305</c:v>
                </c:pt>
                <c:pt idx="13295">
                  <c:v>847.03468744657505</c:v>
                </c:pt>
                <c:pt idx="13296">
                  <c:v>847.09839821659796</c:v>
                </c:pt>
                <c:pt idx="13297">
                  <c:v>847.16210898661996</c:v>
                </c:pt>
                <c:pt idx="13298">
                  <c:v>847.22581975664195</c:v>
                </c:pt>
                <c:pt idx="13299">
                  <c:v>847.28953052666498</c:v>
                </c:pt>
                <c:pt idx="13300">
                  <c:v>847.35324129668697</c:v>
                </c:pt>
                <c:pt idx="13301">
                  <c:v>847.41695206670897</c:v>
                </c:pt>
                <c:pt idx="13302">
                  <c:v>847.48066283673199</c:v>
                </c:pt>
                <c:pt idx="13303">
                  <c:v>847.54437360675399</c:v>
                </c:pt>
                <c:pt idx="13304">
                  <c:v>847.60808437677599</c:v>
                </c:pt>
                <c:pt idx="13305">
                  <c:v>847.67179514679901</c:v>
                </c:pt>
                <c:pt idx="13306">
                  <c:v>847.73550591682101</c:v>
                </c:pt>
                <c:pt idx="13307">
                  <c:v>847.79921668684403</c:v>
                </c:pt>
                <c:pt idx="13308">
                  <c:v>847.86292745686603</c:v>
                </c:pt>
                <c:pt idx="13309">
                  <c:v>847.92663822688803</c:v>
                </c:pt>
                <c:pt idx="13310">
                  <c:v>847.99034899691105</c:v>
                </c:pt>
                <c:pt idx="13311">
                  <c:v>848.05405976693305</c:v>
                </c:pt>
                <c:pt idx="13312">
                  <c:v>848.11777053695505</c:v>
                </c:pt>
                <c:pt idx="13313">
                  <c:v>848.18148130697796</c:v>
                </c:pt>
                <c:pt idx="13314">
                  <c:v>848.24519207699996</c:v>
                </c:pt>
                <c:pt idx="13315">
                  <c:v>848.30890284702195</c:v>
                </c:pt>
                <c:pt idx="13316">
                  <c:v>848.37261361704498</c:v>
                </c:pt>
                <c:pt idx="13317">
                  <c:v>848.43632438706697</c:v>
                </c:pt>
                <c:pt idx="13318">
                  <c:v>848.50003515708897</c:v>
                </c:pt>
                <c:pt idx="13319">
                  <c:v>848.563745927112</c:v>
                </c:pt>
                <c:pt idx="13320">
                  <c:v>848.62745669713399</c:v>
                </c:pt>
                <c:pt idx="13321">
                  <c:v>848.69116746715599</c:v>
                </c:pt>
                <c:pt idx="13322">
                  <c:v>848.75487823717901</c:v>
                </c:pt>
                <c:pt idx="13323">
                  <c:v>848.81858900720101</c:v>
                </c:pt>
                <c:pt idx="13324">
                  <c:v>848.88229977722301</c:v>
                </c:pt>
                <c:pt idx="13325">
                  <c:v>848.94601054724603</c:v>
                </c:pt>
                <c:pt idx="13326">
                  <c:v>849.00972131726803</c:v>
                </c:pt>
                <c:pt idx="13327">
                  <c:v>849.07343208729003</c:v>
                </c:pt>
                <c:pt idx="13328">
                  <c:v>849.13714285731305</c:v>
                </c:pt>
                <c:pt idx="13329">
                  <c:v>849.20085362733505</c:v>
                </c:pt>
                <c:pt idx="13330">
                  <c:v>849.26456439735705</c:v>
                </c:pt>
                <c:pt idx="13331">
                  <c:v>849.32827516737996</c:v>
                </c:pt>
                <c:pt idx="13332">
                  <c:v>849.39198593740196</c:v>
                </c:pt>
                <c:pt idx="13333">
                  <c:v>849.45569670742395</c:v>
                </c:pt>
                <c:pt idx="13334">
                  <c:v>849.51940747744698</c:v>
                </c:pt>
                <c:pt idx="13335">
                  <c:v>849.58311824746897</c:v>
                </c:pt>
                <c:pt idx="13336">
                  <c:v>849.64682901749097</c:v>
                </c:pt>
                <c:pt idx="13337">
                  <c:v>849.71053978751399</c:v>
                </c:pt>
                <c:pt idx="13338">
                  <c:v>849.77425055753599</c:v>
                </c:pt>
                <c:pt idx="13339">
                  <c:v>849.83796132755799</c:v>
                </c:pt>
                <c:pt idx="13340">
                  <c:v>849.90167209758101</c:v>
                </c:pt>
                <c:pt idx="13341">
                  <c:v>849.96538286760301</c:v>
                </c:pt>
                <c:pt idx="13342">
                  <c:v>850.02909363762501</c:v>
                </c:pt>
                <c:pt idx="13343">
                  <c:v>850.09280440764803</c:v>
                </c:pt>
                <c:pt idx="13344">
                  <c:v>850.15651517767003</c:v>
                </c:pt>
                <c:pt idx="13345">
                  <c:v>850.22022594769203</c:v>
                </c:pt>
                <c:pt idx="13346">
                  <c:v>850.28393671771505</c:v>
                </c:pt>
                <c:pt idx="13347">
                  <c:v>850.34764748773705</c:v>
                </c:pt>
                <c:pt idx="13348">
                  <c:v>850.41135825775905</c:v>
                </c:pt>
                <c:pt idx="13349">
                  <c:v>850.47506902778196</c:v>
                </c:pt>
                <c:pt idx="13350">
                  <c:v>850.53877979780395</c:v>
                </c:pt>
                <c:pt idx="13351">
                  <c:v>850.60249056782595</c:v>
                </c:pt>
                <c:pt idx="13352">
                  <c:v>850.66620133784897</c:v>
                </c:pt>
                <c:pt idx="13353">
                  <c:v>850.72991210787097</c:v>
                </c:pt>
                <c:pt idx="13354">
                  <c:v>850.79362287789297</c:v>
                </c:pt>
                <c:pt idx="13355">
                  <c:v>850.85733364791599</c:v>
                </c:pt>
                <c:pt idx="13356">
                  <c:v>850.92104441793799</c:v>
                </c:pt>
                <c:pt idx="13357">
                  <c:v>850.98475518795999</c:v>
                </c:pt>
                <c:pt idx="13358">
                  <c:v>851.04846595798301</c:v>
                </c:pt>
                <c:pt idx="13359">
                  <c:v>851.11217672800501</c:v>
                </c:pt>
                <c:pt idx="13360">
                  <c:v>851.17588749802803</c:v>
                </c:pt>
                <c:pt idx="13361">
                  <c:v>851.23959826805003</c:v>
                </c:pt>
                <c:pt idx="13362">
                  <c:v>851.30330903807203</c:v>
                </c:pt>
                <c:pt idx="13363">
                  <c:v>851.36701980809505</c:v>
                </c:pt>
                <c:pt idx="13364">
                  <c:v>851.43073057811705</c:v>
                </c:pt>
                <c:pt idx="13365">
                  <c:v>851.49444134813905</c:v>
                </c:pt>
                <c:pt idx="13366">
                  <c:v>851.55815211816196</c:v>
                </c:pt>
                <c:pt idx="13367">
                  <c:v>851.62186288818395</c:v>
                </c:pt>
                <c:pt idx="13368">
                  <c:v>851.68557365820595</c:v>
                </c:pt>
                <c:pt idx="13369">
                  <c:v>851.74928442822898</c:v>
                </c:pt>
                <c:pt idx="13370">
                  <c:v>851.81299519825097</c:v>
                </c:pt>
                <c:pt idx="13371">
                  <c:v>851.87670596827297</c:v>
                </c:pt>
                <c:pt idx="13372">
                  <c:v>851.94041673829599</c:v>
                </c:pt>
                <c:pt idx="13373">
                  <c:v>852.00412750831799</c:v>
                </c:pt>
                <c:pt idx="13374">
                  <c:v>852.06783827833999</c:v>
                </c:pt>
                <c:pt idx="13375">
                  <c:v>852.13154904836301</c:v>
                </c:pt>
                <c:pt idx="13376">
                  <c:v>852.19525981838501</c:v>
                </c:pt>
                <c:pt idx="13377">
                  <c:v>852.25897058840701</c:v>
                </c:pt>
                <c:pt idx="13378">
                  <c:v>852.32268135843003</c:v>
                </c:pt>
                <c:pt idx="13379">
                  <c:v>852.38639212845203</c:v>
                </c:pt>
                <c:pt idx="13380">
                  <c:v>852.45010289847403</c:v>
                </c:pt>
                <c:pt idx="13381">
                  <c:v>852.51381366849705</c:v>
                </c:pt>
                <c:pt idx="13382">
                  <c:v>852.57752443851905</c:v>
                </c:pt>
                <c:pt idx="13383">
                  <c:v>852.64123520854105</c:v>
                </c:pt>
                <c:pt idx="13384">
                  <c:v>852.70494597856396</c:v>
                </c:pt>
                <c:pt idx="13385">
                  <c:v>852.76865674858595</c:v>
                </c:pt>
                <c:pt idx="13386">
                  <c:v>852.83236751860795</c:v>
                </c:pt>
                <c:pt idx="13387">
                  <c:v>852.89607828863097</c:v>
                </c:pt>
                <c:pt idx="13388">
                  <c:v>852.95978905865297</c:v>
                </c:pt>
                <c:pt idx="13389">
                  <c:v>853.02349982867497</c:v>
                </c:pt>
                <c:pt idx="13390">
                  <c:v>853.08721059869799</c:v>
                </c:pt>
                <c:pt idx="13391">
                  <c:v>853.15092136871999</c:v>
                </c:pt>
                <c:pt idx="13392">
                  <c:v>853.21463213874199</c:v>
                </c:pt>
                <c:pt idx="13393">
                  <c:v>853.27834290876501</c:v>
                </c:pt>
                <c:pt idx="13394">
                  <c:v>853.34205367878701</c:v>
                </c:pt>
                <c:pt idx="13395">
                  <c:v>853.40576444880901</c:v>
                </c:pt>
                <c:pt idx="13396">
                  <c:v>853.46947521883203</c:v>
                </c:pt>
                <c:pt idx="13397">
                  <c:v>853.53318598885403</c:v>
                </c:pt>
                <c:pt idx="13398">
                  <c:v>853.59689675887603</c:v>
                </c:pt>
                <c:pt idx="13399">
                  <c:v>853.66060752889905</c:v>
                </c:pt>
                <c:pt idx="13400">
                  <c:v>853.72431829892105</c:v>
                </c:pt>
                <c:pt idx="13401">
                  <c:v>853.78802906894305</c:v>
                </c:pt>
                <c:pt idx="13402">
                  <c:v>853.85173983896595</c:v>
                </c:pt>
                <c:pt idx="13403">
                  <c:v>853.91545060898795</c:v>
                </c:pt>
                <c:pt idx="13404">
                  <c:v>853.97916137900995</c:v>
                </c:pt>
                <c:pt idx="13405">
                  <c:v>854.04287214903297</c:v>
                </c:pt>
                <c:pt idx="13406">
                  <c:v>854.10658291905497</c:v>
                </c:pt>
                <c:pt idx="13407">
                  <c:v>854.17029368907697</c:v>
                </c:pt>
                <c:pt idx="13408">
                  <c:v>854.23400445909999</c:v>
                </c:pt>
                <c:pt idx="13409">
                  <c:v>854.29771522912199</c:v>
                </c:pt>
                <c:pt idx="13410">
                  <c:v>854.36142599914399</c:v>
                </c:pt>
                <c:pt idx="13411">
                  <c:v>854.42513676916701</c:v>
                </c:pt>
                <c:pt idx="13412">
                  <c:v>854.48884753918901</c:v>
                </c:pt>
                <c:pt idx="13413">
                  <c:v>854.55255830921203</c:v>
                </c:pt>
                <c:pt idx="13414">
                  <c:v>854.61626907923403</c:v>
                </c:pt>
                <c:pt idx="13415">
                  <c:v>854.67997984925603</c:v>
                </c:pt>
                <c:pt idx="13416">
                  <c:v>854.74369061927905</c:v>
                </c:pt>
                <c:pt idx="13417">
                  <c:v>854.80740138930105</c:v>
                </c:pt>
                <c:pt idx="13418">
                  <c:v>854.87111215932305</c:v>
                </c:pt>
                <c:pt idx="13419">
                  <c:v>854.93482292934596</c:v>
                </c:pt>
                <c:pt idx="13420">
                  <c:v>854.99853369936795</c:v>
                </c:pt>
                <c:pt idx="13421">
                  <c:v>855.06224446938995</c:v>
                </c:pt>
                <c:pt idx="13422">
                  <c:v>855.12595523941297</c:v>
                </c:pt>
                <c:pt idx="13423">
                  <c:v>855.18966600943497</c:v>
                </c:pt>
                <c:pt idx="13424">
                  <c:v>855.25337677945697</c:v>
                </c:pt>
                <c:pt idx="13425">
                  <c:v>855.31708754947999</c:v>
                </c:pt>
                <c:pt idx="13426">
                  <c:v>855.38079831950199</c:v>
                </c:pt>
                <c:pt idx="13427">
                  <c:v>855.44450908952399</c:v>
                </c:pt>
                <c:pt idx="13428">
                  <c:v>855.50821985954701</c:v>
                </c:pt>
                <c:pt idx="13429">
                  <c:v>855.57193062956901</c:v>
                </c:pt>
                <c:pt idx="13430">
                  <c:v>855.63564139959101</c:v>
                </c:pt>
                <c:pt idx="13431">
                  <c:v>855.69935216961403</c:v>
                </c:pt>
                <c:pt idx="13432">
                  <c:v>855.76306293963603</c:v>
                </c:pt>
                <c:pt idx="13433">
                  <c:v>855.82677370965803</c:v>
                </c:pt>
                <c:pt idx="13434">
                  <c:v>855.89048447968105</c:v>
                </c:pt>
                <c:pt idx="13435">
                  <c:v>855.95419524970305</c:v>
                </c:pt>
                <c:pt idx="13436">
                  <c:v>856.01790601972505</c:v>
                </c:pt>
                <c:pt idx="13437">
                  <c:v>856.08161678974795</c:v>
                </c:pt>
                <c:pt idx="13438">
                  <c:v>856.14532755976995</c:v>
                </c:pt>
                <c:pt idx="13439">
                  <c:v>856.20903832979195</c:v>
                </c:pt>
                <c:pt idx="13440">
                  <c:v>856.27274909981497</c:v>
                </c:pt>
                <c:pt idx="13441">
                  <c:v>856.33645986983697</c:v>
                </c:pt>
                <c:pt idx="13442">
                  <c:v>856.40017063985897</c:v>
                </c:pt>
                <c:pt idx="13443">
                  <c:v>856.46388140988199</c:v>
                </c:pt>
                <c:pt idx="13444">
                  <c:v>856.52759217990399</c:v>
                </c:pt>
                <c:pt idx="13445">
                  <c:v>856.59130294992599</c:v>
                </c:pt>
                <c:pt idx="13446">
                  <c:v>856.65501371994901</c:v>
                </c:pt>
                <c:pt idx="13447">
                  <c:v>856.71872448997101</c:v>
                </c:pt>
                <c:pt idx="13448">
                  <c:v>856.78243525999301</c:v>
                </c:pt>
                <c:pt idx="13449">
                  <c:v>856.84614603001603</c:v>
                </c:pt>
                <c:pt idx="13450">
                  <c:v>856.90985680003803</c:v>
                </c:pt>
                <c:pt idx="13451">
                  <c:v>856.97356757006003</c:v>
                </c:pt>
                <c:pt idx="13452">
                  <c:v>857.03727834008305</c:v>
                </c:pt>
                <c:pt idx="13453">
                  <c:v>857.10098911010505</c:v>
                </c:pt>
                <c:pt idx="13454">
                  <c:v>857.16469988012705</c:v>
                </c:pt>
                <c:pt idx="13455">
                  <c:v>857.22841065014995</c:v>
                </c:pt>
                <c:pt idx="13456">
                  <c:v>857.29212142017195</c:v>
                </c:pt>
                <c:pt idx="13457">
                  <c:v>857.35583219019395</c:v>
                </c:pt>
                <c:pt idx="13458">
                  <c:v>857.41954296021697</c:v>
                </c:pt>
                <c:pt idx="13459">
                  <c:v>857.48325373023897</c:v>
                </c:pt>
                <c:pt idx="13460">
                  <c:v>857.54696450026097</c:v>
                </c:pt>
                <c:pt idx="13461">
                  <c:v>857.61067527028399</c:v>
                </c:pt>
                <c:pt idx="13462">
                  <c:v>857.67438604030599</c:v>
                </c:pt>
                <c:pt idx="13463">
                  <c:v>857.73809681032799</c:v>
                </c:pt>
                <c:pt idx="13464">
                  <c:v>857.80180758035101</c:v>
                </c:pt>
                <c:pt idx="13465">
                  <c:v>857.86551835037301</c:v>
                </c:pt>
                <c:pt idx="13466">
                  <c:v>857.92922912039603</c:v>
                </c:pt>
                <c:pt idx="13467">
                  <c:v>857.99293989041803</c:v>
                </c:pt>
                <c:pt idx="13468">
                  <c:v>858.05665066044003</c:v>
                </c:pt>
                <c:pt idx="13469">
                  <c:v>858.12036143046305</c:v>
                </c:pt>
                <c:pt idx="13470">
                  <c:v>858.18407220048505</c:v>
                </c:pt>
                <c:pt idx="13471">
                  <c:v>858.24778297050705</c:v>
                </c:pt>
                <c:pt idx="13472">
                  <c:v>858.31149374052995</c:v>
                </c:pt>
                <c:pt idx="13473">
                  <c:v>858.37520451055195</c:v>
                </c:pt>
                <c:pt idx="13474">
                  <c:v>858.43891528057395</c:v>
                </c:pt>
                <c:pt idx="13475">
                  <c:v>858.50262605059697</c:v>
                </c:pt>
                <c:pt idx="13476">
                  <c:v>858.56633682061897</c:v>
                </c:pt>
                <c:pt idx="13477">
                  <c:v>858.63004759064097</c:v>
                </c:pt>
                <c:pt idx="13478">
                  <c:v>858.69375836066399</c:v>
                </c:pt>
                <c:pt idx="13479">
                  <c:v>858.75746913068599</c:v>
                </c:pt>
                <c:pt idx="13480">
                  <c:v>858.82117990070799</c:v>
                </c:pt>
                <c:pt idx="13481">
                  <c:v>858.88489067073101</c:v>
                </c:pt>
                <c:pt idx="13482">
                  <c:v>858.94860144075301</c:v>
                </c:pt>
                <c:pt idx="13483">
                  <c:v>859.01231221077501</c:v>
                </c:pt>
                <c:pt idx="13484">
                  <c:v>859.07602298079803</c:v>
                </c:pt>
                <c:pt idx="13485">
                  <c:v>859.13973375082003</c:v>
                </c:pt>
                <c:pt idx="13486">
                  <c:v>859.20344452084203</c:v>
                </c:pt>
                <c:pt idx="13487">
                  <c:v>859.26715529086505</c:v>
                </c:pt>
                <c:pt idx="13488">
                  <c:v>859.33086606088705</c:v>
                </c:pt>
                <c:pt idx="13489">
                  <c:v>859.39457683090905</c:v>
                </c:pt>
                <c:pt idx="13490">
                  <c:v>859.45828760093195</c:v>
                </c:pt>
                <c:pt idx="13491">
                  <c:v>859.52199837095395</c:v>
                </c:pt>
                <c:pt idx="13492">
                  <c:v>859.58570914097595</c:v>
                </c:pt>
                <c:pt idx="13493">
                  <c:v>859.64941991099897</c:v>
                </c:pt>
                <c:pt idx="13494">
                  <c:v>859.71313068102097</c:v>
                </c:pt>
                <c:pt idx="13495">
                  <c:v>859.77684145104297</c:v>
                </c:pt>
                <c:pt idx="13496">
                  <c:v>859.84055222106599</c:v>
                </c:pt>
                <c:pt idx="13497">
                  <c:v>859.90426299108799</c:v>
                </c:pt>
                <c:pt idx="13498">
                  <c:v>859.96797376110999</c:v>
                </c:pt>
                <c:pt idx="13499">
                  <c:v>860.03168453113301</c:v>
                </c:pt>
                <c:pt idx="13500">
                  <c:v>860.09539530115501</c:v>
                </c:pt>
                <c:pt idx="13501">
                  <c:v>860.15910607117701</c:v>
                </c:pt>
                <c:pt idx="13502">
                  <c:v>860.22281684120003</c:v>
                </c:pt>
                <c:pt idx="13503">
                  <c:v>860.28652761122203</c:v>
                </c:pt>
                <c:pt idx="13504">
                  <c:v>860.35023838124403</c:v>
                </c:pt>
                <c:pt idx="13505">
                  <c:v>860.41394915126705</c:v>
                </c:pt>
                <c:pt idx="13506">
                  <c:v>860.47765992128905</c:v>
                </c:pt>
                <c:pt idx="13507">
                  <c:v>860.54137069131104</c:v>
                </c:pt>
                <c:pt idx="13508">
                  <c:v>860.60508146133395</c:v>
                </c:pt>
                <c:pt idx="13509">
                  <c:v>860.66879223135595</c:v>
                </c:pt>
                <c:pt idx="13510">
                  <c:v>860.73250300137795</c:v>
                </c:pt>
                <c:pt idx="13511">
                  <c:v>860.79621377140097</c:v>
                </c:pt>
                <c:pt idx="13512">
                  <c:v>860.85992454142297</c:v>
                </c:pt>
                <c:pt idx="13513">
                  <c:v>860.92363531144497</c:v>
                </c:pt>
                <c:pt idx="13514">
                  <c:v>860.98734608146799</c:v>
                </c:pt>
                <c:pt idx="13515">
                  <c:v>861.05105685148999</c:v>
                </c:pt>
                <c:pt idx="13516">
                  <c:v>861.11476762151199</c:v>
                </c:pt>
                <c:pt idx="13517">
                  <c:v>861.17847839153501</c:v>
                </c:pt>
                <c:pt idx="13518">
                  <c:v>861.24218916155701</c:v>
                </c:pt>
                <c:pt idx="13519">
                  <c:v>861.30589993158003</c:v>
                </c:pt>
                <c:pt idx="13520">
                  <c:v>861.36961070160203</c:v>
                </c:pt>
                <c:pt idx="13521">
                  <c:v>861.43332147162403</c:v>
                </c:pt>
                <c:pt idx="13522">
                  <c:v>861.49703224164705</c:v>
                </c:pt>
                <c:pt idx="13523">
                  <c:v>861.56074301166905</c:v>
                </c:pt>
                <c:pt idx="13524">
                  <c:v>861.62445378169105</c:v>
                </c:pt>
                <c:pt idx="13525">
                  <c:v>861.68816455171395</c:v>
                </c:pt>
                <c:pt idx="13526">
                  <c:v>861.75187532173595</c:v>
                </c:pt>
                <c:pt idx="13527">
                  <c:v>861.81558609175795</c:v>
                </c:pt>
                <c:pt idx="13528">
                  <c:v>861.87929686178097</c:v>
                </c:pt>
                <c:pt idx="13529">
                  <c:v>861.94300763180297</c:v>
                </c:pt>
                <c:pt idx="13530">
                  <c:v>862.00671840182497</c:v>
                </c:pt>
                <c:pt idx="13531">
                  <c:v>862.07042917184799</c:v>
                </c:pt>
                <c:pt idx="13532">
                  <c:v>862.13413994186999</c:v>
                </c:pt>
                <c:pt idx="13533">
                  <c:v>862.19785071189199</c:v>
                </c:pt>
                <c:pt idx="13534">
                  <c:v>862.26156148191501</c:v>
                </c:pt>
                <c:pt idx="13535">
                  <c:v>862.32527225193701</c:v>
                </c:pt>
                <c:pt idx="13536">
                  <c:v>862.38898302195901</c:v>
                </c:pt>
                <c:pt idx="13537">
                  <c:v>862.45269379198203</c:v>
                </c:pt>
                <c:pt idx="13538">
                  <c:v>862.51640456200403</c:v>
                </c:pt>
                <c:pt idx="13539">
                  <c:v>862.58011533202603</c:v>
                </c:pt>
                <c:pt idx="13540">
                  <c:v>862.64382610204905</c:v>
                </c:pt>
                <c:pt idx="13541">
                  <c:v>862.70753687207105</c:v>
                </c:pt>
                <c:pt idx="13542">
                  <c:v>862.77124764209304</c:v>
                </c:pt>
                <c:pt idx="13543">
                  <c:v>862.83495841211595</c:v>
                </c:pt>
                <c:pt idx="13544">
                  <c:v>862.89866918213795</c:v>
                </c:pt>
                <c:pt idx="13545">
                  <c:v>862.96237995215995</c:v>
                </c:pt>
                <c:pt idx="13546">
                  <c:v>863.02609072218297</c:v>
                </c:pt>
                <c:pt idx="13547">
                  <c:v>863.08980149220497</c:v>
                </c:pt>
                <c:pt idx="13548">
                  <c:v>863.15351226222697</c:v>
                </c:pt>
                <c:pt idx="13549">
                  <c:v>863.21722303224999</c:v>
                </c:pt>
                <c:pt idx="13550">
                  <c:v>863.28093380227199</c:v>
                </c:pt>
                <c:pt idx="13551">
                  <c:v>863.34464457229399</c:v>
                </c:pt>
                <c:pt idx="13552">
                  <c:v>863.40835534231701</c:v>
                </c:pt>
                <c:pt idx="13553">
                  <c:v>863.47206611233901</c:v>
                </c:pt>
                <c:pt idx="13554">
                  <c:v>863.53577688236101</c:v>
                </c:pt>
                <c:pt idx="13555">
                  <c:v>863.59948765238403</c:v>
                </c:pt>
                <c:pt idx="13556">
                  <c:v>863.66319842240603</c:v>
                </c:pt>
                <c:pt idx="13557">
                  <c:v>863.72690919242802</c:v>
                </c:pt>
                <c:pt idx="13558">
                  <c:v>863.79061996245105</c:v>
                </c:pt>
                <c:pt idx="13559">
                  <c:v>863.85433073247304</c:v>
                </c:pt>
                <c:pt idx="13560">
                  <c:v>863.91804150249504</c:v>
                </c:pt>
                <c:pt idx="13561">
                  <c:v>863.98175227251795</c:v>
                </c:pt>
                <c:pt idx="13562">
                  <c:v>864.04546304253995</c:v>
                </c:pt>
                <c:pt idx="13563">
                  <c:v>864.10917381256195</c:v>
                </c:pt>
                <c:pt idx="13564">
                  <c:v>864.17288458258497</c:v>
                </c:pt>
                <c:pt idx="13565">
                  <c:v>864.23659535260697</c:v>
                </c:pt>
                <c:pt idx="13566">
                  <c:v>864.30030612262897</c:v>
                </c:pt>
                <c:pt idx="13567">
                  <c:v>864.36401689265199</c:v>
                </c:pt>
                <c:pt idx="13568">
                  <c:v>864.42772766267399</c:v>
                </c:pt>
                <c:pt idx="13569">
                  <c:v>864.49143843269599</c:v>
                </c:pt>
                <c:pt idx="13570">
                  <c:v>864.55514920271901</c:v>
                </c:pt>
                <c:pt idx="13571">
                  <c:v>864.61885997274101</c:v>
                </c:pt>
                <c:pt idx="13572">
                  <c:v>864.68257074276403</c:v>
                </c:pt>
                <c:pt idx="13573">
                  <c:v>864.74628151278603</c:v>
                </c:pt>
                <c:pt idx="13574">
                  <c:v>864.80999228280803</c:v>
                </c:pt>
                <c:pt idx="13575">
                  <c:v>864.87370305283105</c:v>
                </c:pt>
                <c:pt idx="13576">
                  <c:v>864.93741382285305</c:v>
                </c:pt>
                <c:pt idx="13577">
                  <c:v>865.00112459287504</c:v>
                </c:pt>
                <c:pt idx="13578">
                  <c:v>865.06483536289795</c:v>
                </c:pt>
                <c:pt idx="13579">
                  <c:v>865.12854613291995</c:v>
                </c:pt>
                <c:pt idx="13580">
                  <c:v>865.19225690294195</c:v>
                </c:pt>
                <c:pt idx="13581">
                  <c:v>865.25596767296497</c:v>
                </c:pt>
                <c:pt idx="13582">
                  <c:v>865.31967844298697</c:v>
                </c:pt>
                <c:pt idx="13583">
                  <c:v>865.38338921300897</c:v>
                </c:pt>
                <c:pt idx="13584">
                  <c:v>865.44709998303199</c:v>
                </c:pt>
                <c:pt idx="13585">
                  <c:v>865.51081075305399</c:v>
                </c:pt>
                <c:pt idx="13586">
                  <c:v>865.57452152307599</c:v>
                </c:pt>
                <c:pt idx="13587">
                  <c:v>865.63823229309901</c:v>
                </c:pt>
                <c:pt idx="13588">
                  <c:v>865.70194306312101</c:v>
                </c:pt>
                <c:pt idx="13589">
                  <c:v>865.76565383314301</c:v>
                </c:pt>
                <c:pt idx="13590">
                  <c:v>865.82936460316603</c:v>
                </c:pt>
                <c:pt idx="13591">
                  <c:v>865.89307537318803</c:v>
                </c:pt>
                <c:pt idx="13592">
                  <c:v>865.95678614321002</c:v>
                </c:pt>
                <c:pt idx="13593">
                  <c:v>866.02049691323305</c:v>
                </c:pt>
                <c:pt idx="13594">
                  <c:v>866.08420768325504</c:v>
                </c:pt>
                <c:pt idx="13595">
                  <c:v>866.14791845327704</c:v>
                </c:pt>
                <c:pt idx="13596">
                  <c:v>866.21162922329995</c:v>
                </c:pt>
                <c:pt idx="13597">
                  <c:v>866.27533999332195</c:v>
                </c:pt>
                <c:pt idx="13598">
                  <c:v>866.33905076334395</c:v>
                </c:pt>
                <c:pt idx="13599">
                  <c:v>866.40276153336697</c:v>
                </c:pt>
                <c:pt idx="13600">
                  <c:v>866.46647230338897</c:v>
                </c:pt>
                <c:pt idx="13601">
                  <c:v>866.53018307341097</c:v>
                </c:pt>
                <c:pt idx="13602">
                  <c:v>866.59389384343399</c:v>
                </c:pt>
                <c:pt idx="13603">
                  <c:v>866.65760461345599</c:v>
                </c:pt>
                <c:pt idx="13604">
                  <c:v>866.72131538347799</c:v>
                </c:pt>
                <c:pt idx="13605">
                  <c:v>866.78502615350101</c:v>
                </c:pt>
                <c:pt idx="13606">
                  <c:v>866.84873692352301</c:v>
                </c:pt>
                <c:pt idx="13607">
                  <c:v>866.912447693545</c:v>
                </c:pt>
                <c:pt idx="13608">
                  <c:v>866.97615846356803</c:v>
                </c:pt>
                <c:pt idx="13609">
                  <c:v>867.03986923359003</c:v>
                </c:pt>
                <c:pt idx="13610">
                  <c:v>867.10358000361202</c:v>
                </c:pt>
                <c:pt idx="13611">
                  <c:v>867.16729077363505</c:v>
                </c:pt>
                <c:pt idx="13612">
                  <c:v>867.23100154365704</c:v>
                </c:pt>
                <c:pt idx="13613">
                  <c:v>867.29471231367904</c:v>
                </c:pt>
                <c:pt idx="13614">
                  <c:v>867.35842308370195</c:v>
                </c:pt>
                <c:pt idx="13615">
                  <c:v>867.42213385372395</c:v>
                </c:pt>
                <c:pt idx="13616">
                  <c:v>867.48584462374595</c:v>
                </c:pt>
                <c:pt idx="13617">
                  <c:v>867.54955539376897</c:v>
                </c:pt>
                <c:pt idx="13618">
                  <c:v>867.61326616379097</c:v>
                </c:pt>
                <c:pt idx="13619">
                  <c:v>867.67697693381297</c:v>
                </c:pt>
                <c:pt idx="13620">
                  <c:v>867.74068770383599</c:v>
                </c:pt>
                <c:pt idx="13621">
                  <c:v>867.80439847385799</c:v>
                </c:pt>
                <c:pt idx="13622">
                  <c:v>867.86810924387999</c:v>
                </c:pt>
                <c:pt idx="13623">
                  <c:v>867.93182001390301</c:v>
                </c:pt>
                <c:pt idx="13624">
                  <c:v>867.99553078392501</c:v>
                </c:pt>
                <c:pt idx="13625">
                  <c:v>868.05924155394803</c:v>
                </c:pt>
                <c:pt idx="13626">
                  <c:v>868.12295232397003</c:v>
                </c:pt>
                <c:pt idx="13627">
                  <c:v>868.18666309399202</c:v>
                </c:pt>
                <c:pt idx="13628">
                  <c:v>868.25037386401505</c:v>
                </c:pt>
                <c:pt idx="13629">
                  <c:v>868.31408463403704</c:v>
                </c:pt>
                <c:pt idx="13630">
                  <c:v>868.37779540405904</c:v>
                </c:pt>
                <c:pt idx="13631">
                  <c:v>868.44150617408195</c:v>
                </c:pt>
                <c:pt idx="13632">
                  <c:v>868.50521694410395</c:v>
                </c:pt>
                <c:pt idx="13633">
                  <c:v>868.56892771412595</c:v>
                </c:pt>
                <c:pt idx="13634">
                  <c:v>868.63263848414897</c:v>
                </c:pt>
                <c:pt idx="13635">
                  <c:v>868.69634925417097</c:v>
                </c:pt>
                <c:pt idx="13636">
                  <c:v>868.76006002419297</c:v>
                </c:pt>
                <c:pt idx="13637">
                  <c:v>868.82377079421599</c:v>
                </c:pt>
                <c:pt idx="13638">
                  <c:v>868.88748156423799</c:v>
                </c:pt>
                <c:pt idx="13639">
                  <c:v>868.95119233425999</c:v>
                </c:pt>
                <c:pt idx="13640">
                  <c:v>869.01490310428301</c:v>
                </c:pt>
                <c:pt idx="13641">
                  <c:v>869.07861387430501</c:v>
                </c:pt>
                <c:pt idx="13642">
                  <c:v>869.142324644327</c:v>
                </c:pt>
                <c:pt idx="13643">
                  <c:v>869.20603541435003</c:v>
                </c:pt>
                <c:pt idx="13644">
                  <c:v>869.26974618437202</c:v>
                </c:pt>
                <c:pt idx="13645">
                  <c:v>869.33345695439402</c:v>
                </c:pt>
                <c:pt idx="13646">
                  <c:v>869.39716772441705</c:v>
                </c:pt>
                <c:pt idx="13647">
                  <c:v>869.46087849443904</c:v>
                </c:pt>
                <c:pt idx="13648">
                  <c:v>869.52458926446104</c:v>
                </c:pt>
                <c:pt idx="13649">
                  <c:v>869.58830003448395</c:v>
                </c:pt>
                <c:pt idx="13650">
                  <c:v>869.65201080450595</c:v>
                </c:pt>
                <c:pt idx="13651">
                  <c:v>869.71572157452795</c:v>
                </c:pt>
                <c:pt idx="13652">
                  <c:v>869.77943234455097</c:v>
                </c:pt>
                <c:pt idx="13653">
                  <c:v>869.84314311457297</c:v>
                </c:pt>
                <c:pt idx="13654">
                  <c:v>869.90685388459497</c:v>
                </c:pt>
                <c:pt idx="13655">
                  <c:v>869.97056465461799</c:v>
                </c:pt>
                <c:pt idx="13656">
                  <c:v>870.03427542463999</c:v>
                </c:pt>
                <c:pt idx="13657">
                  <c:v>870.09798619466198</c:v>
                </c:pt>
                <c:pt idx="13658">
                  <c:v>870.16169696468501</c:v>
                </c:pt>
                <c:pt idx="13659">
                  <c:v>870.22540773470701</c:v>
                </c:pt>
                <c:pt idx="13660">
                  <c:v>870.289118504729</c:v>
                </c:pt>
                <c:pt idx="13661">
                  <c:v>870.35282927475203</c:v>
                </c:pt>
                <c:pt idx="13662">
                  <c:v>870.41654004477402</c:v>
                </c:pt>
                <c:pt idx="13663">
                  <c:v>870.48025081479602</c:v>
                </c:pt>
                <c:pt idx="13664">
                  <c:v>870.54396158481904</c:v>
                </c:pt>
                <c:pt idx="13665">
                  <c:v>870.60767235484104</c:v>
                </c:pt>
                <c:pt idx="13666">
                  <c:v>870.67138312486304</c:v>
                </c:pt>
                <c:pt idx="13667">
                  <c:v>870.73509389488595</c:v>
                </c:pt>
                <c:pt idx="13668">
                  <c:v>870.79880466490795</c:v>
                </c:pt>
                <c:pt idx="13669">
                  <c:v>870.86251543492995</c:v>
                </c:pt>
                <c:pt idx="13670">
                  <c:v>870.92622620495297</c:v>
                </c:pt>
                <c:pt idx="13671">
                  <c:v>870.98993697497497</c:v>
                </c:pt>
                <c:pt idx="13672">
                  <c:v>871.05364774499697</c:v>
                </c:pt>
                <c:pt idx="13673">
                  <c:v>871.11735851501999</c:v>
                </c:pt>
                <c:pt idx="13674">
                  <c:v>871.18106928504199</c:v>
                </c:pt>
                <c:pt idx="13675">
                  <c:v>871.24478005506398</c:v>
                </c:pt>
                <c:pt idx="13676">
                  <c:v>871.30849082508701</c:v>
                </c:pt>
                <c:pt idx="13677">
                  <c:v>871.372201595109</c:v>
                </c:pt>
                <c:pt idx="13678">
                  <c:v>871.43591236513203</c:v>
                </c:pt>
                <c:pt idx="13679">
                  <c:v>871.49962313515402</c:v>
                </c:pt>
                <c:pt idx="13680">
                  <c:v>871.56333390517602</c:v>
                </c:pt>
                <c:pt idx="13681">
                  <c:v>871.62704467519904</c:v>
                </c:pt>
                <c:pt idx="13682">
                  <c:v>871.69075544522104</c:v>
                </c:pt>
                <c:pt idx="13683">
                  <c:v>871.75446621524304</c:v>
                </c:pt>
                <c:pt idx="13684">
                  <c:v>871.81817698526595</c:v>
                </c:pt>
                <c:pt idx="13685">
                  <c:v>871.88188775528795</c:v>
                </c:pt>
                <c:pt idx="13686">
                  <c:v>871.94559852530995</c:v>
                </c:pt>
                <c:pt idx="13687">
                  <c:v>872.00930929533297</c:v>
                </c:pt>
                <c:pt idx="13688">
                  <c:v>872.07302006535497</c:v>
                </c:pt>
                <c:pt idx="13689">
                  <c:v>872.13673083537697</c:v>
                </c:pt>
                <c:pt idx="13690">
                  <c:v>872.20044160539999</c:v>
                </c:pt>
                <c:pt idx="13691">
                  <c:v>872.26415237542199</c:v>
                </c:pt>
                <c:pt idx="13692">
                  <c:v>872.32786314544398</c:v>
                </c:pt>
                <c:pt idx="13693">
                  <c:v>872.39157391546701</c:v>
                </c:pt>
                <c:pt idx="13694">
                  <c:v>872.455284685489</c:v>
                </c:pt>
                <c:pt idx="13695">
                  <c:v>872.518995455511</c:v>
                </c:pt>
                <c:pt idx="13696">
                  <c:v>872.58270622553403</c:v>
                </c:pt>
                <c:pt idx="13697">
                  <c:v>872.64641699555602</c:v>
                </c:pt>
                <c:pt idx="13698">
                  <c:v>872.71012776557802</c:v>
                </c:pt>
                <c:pt idx="13699">
                  <c:v>872.77383853560104</c:v>
                </c:pt>
                <c:pt idx="13700">
                  <c:v>872.83754930562304</c:v>
                </c:pt>
                <c:pt idx="13701">
                  <c:v>872.90126007564504</c:v>
                </c:pt>
                <c:pt idx="13702">
                  <c:v>872.96497084566795</c:v>
                </c:pt>
                <c:pt idx="13703">
                  <c:v>873.02868161568995</c:v>
                </c:pt>
                <c:pt idx="13704">
                  <c:v>873.09239238571195</c:v>
                </c:pt>
                <c:pt idx="13705">
                  <c:v>873.15610315573497</c:v>
                </c:pt>
                <c:pt idx="13706">
                  <c:v>873.21981392575697</c:v>
                </c:pt>
                <c:pt idx="13707">
                  <c:v>873.28352469577896</c:v>
                </c:pt>
                <c:pt idx="13708">
                  <c:v>873.34723546580199</c:v>
                </c:pt>
                <c:pt idx="13709">
                  <c:v>873.41094623582399</c:v>
                </c:pt>
                <c:pt idx="13710">
                  <c:v>873.47465700584598</c:v>
                </c:pt>
                <c:pt idx="13711">
                  <c:v>873.53836777586901</c:v>
                </c:pt>
                <c:pt idx="13712">
                  <c:v>873.602078545891</c:v>
                </c:pt>
                <c:pt idx="13713">
                  <c:v>873.665789315913</c:v>
                </c:pt>
                <c:pt idx="13714">
                  <c:v>873.72950008593602</c:v>
                </c:pt>
                <c:pt idx="13715">
                  <c:v>873.79321085595802</c:v>
                </c:pt>
                <c:pt idx="13716">
                  <c:v>873.85692162598002</c:v>
                </c:pt>
                <c:pt idx="13717">
                  <c:v>873.92063239600304</c:v>
                </c:pt>
                <c:pt idx="13718">
                  <c:v>873.98434316602504</c:v>
                </c:pt>
                <c:pt idx="13719">
                  <c:v>874.04805393604704</c:v>
                </c:pt>
                <c:pt idx="13720">
                  <c:v>874.11176470606995</c:v>
                </c:pt>
                <c:pt idx="13721">
                  <c:v>874.17547547609195</c:v>
                </c:pt>
                <c:pt idx="13722">
                  <c:v>874.23918624611395</c:v>
                </c:pt>
                <c:pt idx="13723">
                  <c:v>874.30289701613697</c:v>
                </c:pt>
                <c:pt idx="13724">
                  <c:v>874.36660778615897</c:v>
                </c:pt>
                <c:pt idx="13725">
                  <c:v>874.43031855618096</c:v>
                </c:pt>
                <c:pt idx="13726">
                  <c:v>874.49402932620399</c:v>
                </c:pt>
                <c:pt idx="13727">
                  <c:v>874.55774009622598</c:v>
                </c:pt>
                <c:pt idx="13728">
                  <c:v>874.62145086624798</c:v>
                </c:pt>
                <c:pt idx="13729">
                  <c:v>874.685161636271</c:v>
                </c:pt>
                <c:pt idx="13730">
                  <c:v>874.748872406293</c:v>
                </c:pt>
                <c:pt idx="13731">
                  <c:v>874.81258317631602</c:v>
                </c:pt>
                <c:pt idx="13732">
                  <c:v>874.87629394633802</c:v>
                </c:pt>
                <c:pt idx="13733">
                  <c:v>874.94000471636002</c:v>
                </c:pt>
                <c:pt idx="13734">
                  <c:v>875.00371548638304</c:v>
                </c:pt>
                <c:pt idx="13735">
                  <c:v>875.06742625640504</c:v>
                </c:pt>
                <c:pt idx="13736">
                  <c:v>875.13113702642704</c:v>
                </c:pt>
                <c:pt idx="13737">
                  <c:v>875.19484779644995</c:v>
                </c:pt>
                <c:pt idx="13738">
                  <c:v>875.25855856647195</c:v>
                </c:pt>
                <c:pt idx="13739">
                  <c:v>875.32226933649395</c:v>
                </c:pt>
                <c:pt idx="13740">
                  <c:v>875.38598010651697</c:v>
                </c:pt>
                <c:pt idx="13741">
                  <c:v>875.44969087653897</c:v>
                </c:pt>
                <c:pt idx="13742">
                  <c:v>875.51340164656096</c:v>
                </c:pt>
                <c:pt idx="13743">
                  <c:v>875.57711241658399</c:v>
                </c:pt>
                <c:pt idx="13744">
                  <c:v>875.64082318660599</c:v>
                </c:pt>
                <c:pt idx="13745">
                  <c:v>875.70453395662798</c:v>
                </c:pt>
                <c:pt idx="13746">
                  <c:v>875.76824472665101</c:v>
                </c:pt>
                <c:pt idx="13747">
                  <c:v>875.831955496673</c:v>
                </c:pt>
                <c:pt idx="13748">
                  <c:v>875.895666266695</c:v>
                </c:pt>
                <c:pt idx="13749">
                  <c:v>875.95937703671802</c:v>
                </c:pt>
                <c:pt idx="13750">
                  <c:v>876.02308780674002</c:v>
                </c:pt>
                <c:pt idx="13751">
                  <c:v>876.08679857676202</c:v>
                </c:pt>
                <c:pt idx="13752">
                  <c:v>876.15050934678504</c:v>
                </c:pt>
                <c:pt idx="13753">
                  <c:v>876.21422011680704</c:v>
                </c:pt>
                <c:pt idx="13754">
                  <c:v>876.27793088682904</c:v>
                </c:pt>
                <c:pt idx="13755">
                  <c:v>876.34164165685195</c:v>
                </c:pt>
                <c:pt idx="13756">
                  <c:v>876.40535242687395</c:v>
                </c:pt>
                <c:pt idx="13757">
                  <c:v>876.46906319689595</c:v>
                </c:pt>
                <c:pt idx="13758">
                  <c:v>876.53277396691897</c:v>
                </c:pt>
                <c:pt idx="13759">
                  <c:v>876.59648473694097</c:v>
                </c:pt>
                <c:pt idx="13760">
                  <c:v>876.66019550696296</c:v>
                </c:pt>
                <c:pt idx="13761">
                  <c:v>876.72390627698599</c:v>
                </c:pt>
                <c:pt idx="13762">
                  <c:v>876.78761704700798</c:v>
                </c:pt>
                <c:pt idx="13763">
                  <c:v>876.85132781702998</c:v>
                </c:pt>
                <c:pt idx="13764">
                  <c:v>876.915038587053</c:v>
                </c:pt>
                <c:pt idx="13765">
                  <c:v>876.978749357075</c:v>
                </c:pt>
                <c:pt idx="13766">
                  <c:v>877.042460127097</c:v>
                </c:pt>
                <c:pt idx="13767">
                  <c:v>877.10617089712002</c:v>
                </c:pt>
                <c:pt idx="13768">
                  <c:v>877.16988166714202</c:v>
                </c:pt>
                <c:pt idx="13769">
                  <c:v>877.23359243716402</c:v>
                </c:pt>
                <c:pt idx="13770">
                  <c:v>877.29730320718704</c:v>
                </c:pt>
                <c:pt idx="13771">
                  <c:v>877.36101397720904</c:v>
                </c:pt>
                <c:pt idx="13772">
                  <c:v>877.42472474723104</c:v>
                </c:pt>
                <c:pt idx="13773">
                  <c:v>877.48843551725395</c:v>
                </c:pt>
                <c:pt idx="13774">
                  <c:v>877.55214628727595</c:v>
                </c:pt>
                <c:pt idx="13775">
                  <c:v>877.61585705729794</c:v>
                </c:pt>
                <c:pt idx="13776">
                  <c:v>877.67956782732097</c:v>
                </c:pt>
                <c:pt idx="13777">
                  <c:v>877.74327859734296</c:v>
                </c:pt>
                <c:pt idx="13778">
                  <c:v>877.80698936736496</c:v>
                </c:pt>
                <c:pt idx="13779">
                  <c:v>877.87070013738798</c:v>
                </c:pt>
                <c:pt idx="13780">
                  <c:v>877.93441090740998</c:v>
                </c:pt>
                <c:pt idx="13781">
                  <c:v>877.99812167743198</c:v>
                </c:pt>
                <c:pt idx="13782">
                  <c:v>878.061832447455</c:v>
                </c:pt>
                <c:pt idx="13783">
                  <c:v>878.125543217477</c:v>
                </c:pt>
                <c:pt idx="13784">
                  <c:v>878.18925398750002</c:v>
                </c:pt>
                <c:pt idx="13785">
                  <c:v>878.25296475752202</c:v>
                </c:pt>
                <c:pt idx="13786">
                  <c:v>878.31667552754402</c:v>
                </c:pt>
                <c:pt idx="13787">
                  <c:v>878.38038629756704</c:v>
                </c:pt>
                <c:pt idx="13788">
                  <c:v>878.44409706758904</c:v>
                </c:pt>
                <c:pt idx="13789">
                  <c:v>878.50780783761104</c:v>
                </c:pt>
                <c:pt idx="13790">
                  <c:v>878.57151860763395</c:v>
                </c:pt>
                <c:pt idx="13791">
                  <c:v>878.63522937765595</c:v>
                </c:pt>
                <c:pt idx="13792">
                  <c:v>878.69894014767794</c:v>
                </c:pt>
                <c:pt idx="13793">
                  <c:v>878.76265091770097</c:v>
                </c:pt>
                <c:pt idx="13794">
                  <c:v>878.82636168772297</c:v>
                </c:pt>
                <c:pt idx="13795">
                  <c:v>878.89007245774496</c:v>
                </c:pt>
                <c:pt idx="13796">
                  <c:v>878.95378322776799</c:v>
                </c:pt>
                <c:pt idx="13797">
                  <c:v>879.01749399778998</c:v>
                </c:pt>
                <c:pt idx="13798">
                  <c:v>879.08120476781198</c:v>
                </c:pt>
                <c:pt idx="13799">
                  <c:v>879.144915537835</c:v>
                </c:pt>
                <c:pt idx="13800">
                  <c:v>879.208626307857</c:v>
                </c:pt>
                <c:pt idx="13801">
                  <c:v>879.272337077879</c:v>
                </c:pt>
                <c:pt idx="13802">
                  <c:v>879.33604784790202</c:v>
                </c:pt>
                <c:pt idx="13803">
                  <c:v>879.39975861792402</c:v>
                </c:pt>
                <c:pt idx="13804">
                  <c:v>879.46346938794602</c:v>
                </c:pt>
                <c:pt idx="13805">
                  <c:v>879.52718015796904</c:v>
                </c:pt>
                <c:pt idx="13806">
                  <c:v>879.59089092799104</c:v>
                </c:pt>
                <c:pt idx="13807">
                  <c:v>879.65460169801304</c:v>
                </c:pt>
                <c:pt idx="13808">
                  <c:v>879.71831246803595</c:v>
                </c:pt>
                <c:pt idx="13809">
                  <c:v>879.78202323805795</c:v>
                </c:pt>
                <c:pt idx="13810">
                  <c:v>879.84573400807994</c:v>
                </c:pt>
                <c:pt idx="13811">
                  <c:v>879.90944477810297</c:v>
                </c:pt>
                <c:pt idx="13812">
                  <c:v>879.97315554812496</c:v>
                </c:pt>
                <c:pt idx="13813">
                  <c:v>880.03686631814696</c:v>
                </c:pt>
                <c:pt idx="13814">
                  <c:v>880.10057708816998</c:v>
                </c:pt>
                <c:pt idx="13815">
                  <c:v>880.16428785819198</c:v>
                </c:pt>
                <c:pt idx="13816">
                  <c:v>880.22799862821398</c:v>
                </c:pt>
                <c:pt idx="13817">
                  <c:v>880.291709398237</c:v>
                </c:pt>
                <c:pt idx="13818">
                  <c:v>880.355420168259</c:v>
                </c:pt>
                <c:pt idx="13819">
                  <c:v>880.419130938281</c:v>
                </c:pt>
                <c:pt idx="13820">
                  <c:v>880.48284170830402</c:v>
                </c:pt>
                <c:pt idx="13821">
                  <c:v>880.54655247832602</c:v>
                </c:pt>
                <c:pt idx="13822">
                  <c:v>880.61026324834802</c:v>
                </c:pt>
                <c:pt idx="13823">
                  <c:v>880.67397401837104</c:v>
                </c:pt>
                <c:pt idx="13824">
                  <c:v>880.73768478839304</c:v>
                </c:pt>
                <c:pt idx="13825">
                  <c:v>880.80139555841504</c:v>
                </c:pt>
                <c:pt idx="13826">
                  <c:v>880.86510632843795</c:v>
                </c:pt>
                <c:pt idx="13827">
                  <c:v>880.92881709845994</c:v>
                </c:pt>
                <c:pt idx="13828">
                  <c:v>880.99252786848194</c:v>
                </c:pt>
                <c:pt idx="13829">
                  <c:v>881.05623863850496</c:v>
                </c:pt>
                <c:pt idx="13830">
                  <c:v>881.11994940852696</c:v>
                </c:pt>
                <c:pt idx="13831">
                  <c:v>881.18366017854896</c:v>
                </c:pt>
                <c:pt idx="13832">
                  <c:v>881.24737094857198</c:v>
                </c:pt>
                <c:pt idx="13833">
                  <c:v>881.31108171859398</c:v>
                </c:pt>
                <c:pt idx="13834">
                  <c:v>881.37479248861598</c:v>
                </c:pt>
                <c:pt idx="13835">
                  <c:v>881.438503258639</c:v>
                </c:pt>
                <c:pt idx="13836">
                  <c:v>881.502214028661</c:v>
                </c:pt>
                <c:pt idx="13837">
                  <c:v>881.56592479868402</c:v>
                </c:pt>
                <c:pt idx="13838">
                  <c:v>881.62963556870602</c:v>
                </c:pt>
                <c:pt idx="13839">
                  <c:v>881.69334633872802</c:v>
                </c:pt>
                <c:pt idx="13840">
                  <c:v>881.75705710875104</c:v>
                </c:pt>
                <c:pt idx="13841">
                  <c:v>881.82076787877304</c:v>
                </c:pt>
                <c:pt idx="13842">
                  <c:v>881.88447864879504</c:v>
                </c:pt>
                <c:pt idx="13843">
                  <c:v>881.94818941881795</c:v>
                </c:pt>
                <c:pt idx="13844">
                  <c:v>882.01190018883995</c:v>
                </c:pt>
                <c:pt idx="13845">
                  <c:v>882.07561095886194</c:v>
                </c:pt>
                <c:pt idx="13846">
                  <c:v>882.13932172888497</c:v>
                </c:pt>
                <c:pt idx="13847">
                  <c:v>882.20303249890696</c:v>
                </c:pt>
                <c:pt idx="13848">
                  <c:v>882.26674326892896</c:v>
                </c:pt>
                <c:pt idx="13849">
                  <c:v>882.33045403895198</c:v>
                </c:pt>
                <c:pt idx="13850">
                  <c:v>882.39416480897398</c:v>
                </c:pt>
                <c:pt idx="13851">
                  <c:v>882.45787557899598</c:v>
                </c:pt>
                <c:pt idx="13852">
                  <c:v>882.521586349019</c:v>
                </c:pt>
                <c:pt idx="13853">
                  <c:v>882.585297119041</c:v>
                </c:pt>
                <c:pt idx="13854">
                  <c:v>882.649007889063</c:v>
                </c:pt>
                <c:pt idx="13855">
                  <c:v>882.71271865908602</c:v>
                </c:pt>
                <c:pt idx="13856">
                  <c:v>882.77642942910802</c:v>
                </c:pt>
                <c:pt idx="13857">
                  <c:v>882.84014019913002</c:v>
                </c:pt>
                <c:pt idx="13858">
                  <c:v>882.90385096915304</c:v>
                </c:pt>
                <c:pt idx="13859">
                  <c:v>882.96756173917504</c:v>
                </c:pt>
                <c:pt idx="13860">
                  <c:v>883.03127250919704</c:v>
                </c:pt>
                <c:pt idx="13861">
                  <c:v>883.09498327921995</c:v>
                </c:pt>
                <c:pt idx="13862">
                  <c:v>883.15869404924194</c:v>
                </c:pt>
                <c:pt idx="13863">
                  <c:v>883.22240481926406</c:v>
                </c:pt>
                <c:pt idx="13864">
                  <c:v>883.28611558928696</c:v>
                </c:pt>
                <c:pt idx="13865">
                  <c:v>883.34982635930896</c:v>
                </c:pt>
                <c:pt idx="13866">
                  <c:v>883.41353712933096</c:v>
                </c:pt>
                <c:pt idx="13867">
                  <c:v>883.47724789935398</c:v>
                </c:pt>
                <c:pt idx="13868">
                  <c:v>883.54095866937598</c:v>
                </c:pt>
                <c:pt idx="13869">
                  <c:v>883.60466943939798</c:v>
                </c:pt>
                <c:pt idx="13870">
                  <c:v>883.668380209421</c:v>
                </c:pt>
                <c:pt idx="13871">
                  <c:v>883.732090979443</c:v>
                </c:pt>
                <c:pt idx="13872">
                  <c:v>883.795801749465</c:v>
                </c:pt>
                <c:pt idx="13873">
                  <c:v>883.85951251948802</c:v>
                </c:pt>
                <c:pt idx="13874">
                  <c:v>883.92322328951002</c:v>
                </c:pt>
                <c:pt idx="13875">
                  <c:v>883.98693405953202</c:v>
                </c:pt>
                <c:pt idx="13876">
                  <c:v>884.05064482955504</c:v>
                </c:pt>
                <c:pt idx="13877">
                  <c:v>884.11435559957704</c:v>
                </c:pt>
                <c:pt idx="13878">
                  <c:v>884.17806636959904</c:v>
                </c:pt>
                <c:pt idx="13879">
                  <c:v>884.24177713962195</c:v>
                </c:pt>
                <c:pt idx="13880">
                  <c:v>884.30548790964394</c:v>
                </c:pt>
                <c:pt idx="13881">
                  <c:v>884.36919867966606</c:v>
                </c:pt>
                <c:pt idx="13882">
                  <c:v>884.43290944968896</c:v>
                </c:pt>
                <c:pt idx="13883">
                  <c:v>884.49662021971096</c:v>
                </c:pt>
                <c:pt idx="13884">
                  <c:v>884.56033098973296</c:v>
                </c:pt>
                <c:pt idx="13885">
                  <c:v>884.62404175975598</c:v>
                </c:pt>
                <c:pt idx="13886">
                  <c:v>884.68775252977798</c:v>
                </c:pt>
                <c:pt idx="13887">
                  <c:v>884.75146329979998</c:v>
                </c:pt>
                <c:pt idx="13888">
                  <c:v>884.815174069823</c:v>
                </c:pt>
                <c:pt idx="13889">
                  <c:v>884.878884839845</c:v>
                </c:pt>
                <c:pt idx="13890">
                  <c:v>884.94259560986802</c:v>
                </c:pt>
                <c:pt idx="13891">
                  <c:v>885.00630637989002</c:v>
                </c:pt>
                <c:pt idx="13892">
                  <c:v>885.07001714991202</c:v>
                </c:pt>
                <c:pt idx="13893">
                  <c:v>885.13372791993504</c:v>
                </c:pt>
                <c:pt idx="13894">
                  <c:v>885.19743868995704</c:v>
                </c:pt>
                <c:pt idx="13895">
                  <c:v>885.26114945997904</c:v>
                </c:pt>
                <c:pt idx="13896">
                  <c:v>885.32486023000195</c:v>
                </c:pt>
                <c:pt idx="13897">
                  <c:v>885.38857100002394</c:v>
                </c:pt>
                <c:pt idx="13898">
                  <c:v>885.45228177004606</c:v>
                </c:pt>
                <c:pt idx="13899">
                  <c:v>885.51599254006896</c:v>
                </c:pt>
                <c:pt idx="13900">
                  <c:v>885.57970331009096</c:v>
                </c:pt>
                <c:pt idx="13901">
                  <c:v>885.64341408011296</c:v>
                </c:pt>
                <c:pt idx="13902">
                  <c:v>885.70712485013598</c:v>
                </c:pt>
                <c:pt idx="13903">
                  <c:v>885.77083562015798</c:v>
                </c:pt>
                <c:pt idx="13904">
                  <c:v>885.83454639017998</c:v>
                </c:pt>
                <c:pt idx="13905">
                  <c:v>885.898257160203</c:v>
                </c:pt>
                <c:pt idx="13906">
                  <c:v>885.961967930225</c:v>
                </c:pt>
                <c:pt idx="13907">
                  <c:v>886.025678700247</c:v>
                </c:pt>
                <c:pt idx="13908">
                  <c:v>886.08938947027002</c:v>
                </c:pt>
                <c:pt idx="13909">
                  <c:v>886.15310024029202</c:v>
                </c:pt>
                <c:pt idx="13910">
                  <c:v>886.21681101031402</c:v>
                </c:pt>
                <c:pt idx="13911">
                  <c:v>886.28052178033704</c:v>
                </c:pt>
                <c:pt idx="13912">
                  <c:v>886.34423255035904</c:v>
                </c:pt>
                <c:pt idx="13913">
                  <c:v>886.40794332038104</c:v>
                </c:pt>
                <c:pt idx="13914">
                  <c:v>886.47165409040394</c:v>
                </c:pt>
                <c:pt idx="13915">
                  <c:v>886.53536486042594</c:v>
                </c:pt>
                <c:pt idx="13916">
                  <c:v>886.59907563044806</c:v>
                </c:pt>
                <c:pt idx="13917">
                  <c:v>886.66278640047096</c:v>
                </c:pt>
                <c:pt idx="13918">
                  <c:v>886.72649717049296</c:v>
                </c:pt>
                <c:pt idx="13919">
                  <c:v>886.79020794051496</c:v>
                </c:pt>
                <c:pt idx="13920">
                  <c:v>886.85391871053798</c:v>
                </c:pt>
                <c:pt idx="13921">
                  <c:v>886.91762948055998</c:v>
                </c:pt>
                <c:pt idx="13922">
                  <c:v>886.98134025058198</c:v>
                </c:pt>
                <c:pt idx="13923">
                  <c:v>887.045051020605</c:v>
                </c:pt>
                <c:pt idx="13924">
                  <c:v>887.108761790627</c:v>
                </c:pt>
                <c:pt idx="13925">
                  <c:v>887.172472560649</c:v>
                </c:pt>
                <c:pt idx="13926">
                  <c:v>887.23618333067202</c:v>
                </c:pt>
                <c:pt idx="13927">
                  <c:v>887.29989410069402</c:v>
                </c:pt>
                <c:pt idx="13928">
                  <c:v>887.36360487071602</c:v>
                </c:pt>
                <c:pt idx="13929">
                  <c:v>887.42731564073904</c:v>
                </c:pt>
                <c:pt idx="13930">
                  <c:v>887.49102641076104</c:v>
                </c:pt>
                <c:pt idx="13931">
                  <c:v>887.55473718078304</c:v>
                </c:pt>
                <c:pt idx="13932">
                  <c:v>887.61844795080594</c:v>
                </c:pt>
                <c:pt idx="13933">
                  <c:v>887.68215872082806</c:v>
                </c:pt>
                <c:pt idx="13934">
                  <c:v>887.74586949085005</c:v>
                </c:pt>
                <c:pt idx="13935">
                  <c:v>887.80958026087296</c:v>
                </c:pt>
                <c:pt idx="13936">
                  <c:v>887.87329103089496</c:v>
                </c:pt>
                <c:pt idx="13937">
                  <c:v>887.93700180091696</c:v>
                </c:pt>
                <c:pt idx="13938">
                  <c:v>888.00071257093998</c:v>
                </c:pt>
                <c:pt idx="13939">
                  <c:v>888.06442334096198</c:v>
                </c:pt>
                <c:pt idx="13940">
                  <c:v>888.12813411098398</c:v>
                </c:pt>
                <c:pt idx="13941">
                  <c:v>888.191844881007</c:v>
                </c:pt>
                <c:pt idx="13942">
                  <c:v>888.255555651029</c:v>
                </c:pt>
                <c:pt idx="13943">
                  <c:v>888.31926642105202</c:v>
                </c:pt>
                <c:pt idx="13944">
                  <c:v>888.38297719107402</c:v>
                </c:pt>
                <c:pt idx="13945">
                  <c:v>888.44668796109602</c:v>
                </c:pt>
                <c:pt idx="13946">
                  <c:v>888.51039873111904</c:v>
                </c:pt>
                <c:pt idx="13947">
                  <c:v>888.57410950114104</c:v>
                </c:pt>
                <c:pt idx="13948">
                  <c:v>888.63782027116304</c:v>
                </c:pt>
                <c:pt idx="13949">
                  <c:v>888.70153104118594</c:v>
                </c:pt>
                <c:pt idx="13950">
                  <c:v>888.76524181120806</c:v>
                </c:pt>
                <c:pt idx="13951">
                  <c:v>888.82895258123006</c:v>
                </c:pt>
                <c:pt idx="13952">
                  <c:v>888.89266335125296</c:v>
                </c:pt>
                <c:pt idx="13953">
                  <c:v>888.95637412127496</c:v>
                </c:pt>
                <c:pt idx="13954">
                  <c:v>889.02008489129696</c:v>
                </c:pt>
                <c:pt idx="13955">
                  <c:v>889.08379566131998</c:v>
                </c:pt>
                <c:pt idx="13956">
                  <c:v>889.14750643134198</c:v>
                </c:pt>
                <c:pt idx="13957">
                  <c:v>889.21121720136398</c:v>
                </c:pt>
                <c:pt idx="13958">
                  <c:v>889.274927971387</c:v>
                </c:pt>
                <c:pt idx="13959">
                  <c:v>889.338638741409</c:v>
                </c:pt>
                <c:pt idx="13960">
                  <c:v>889.402349511431</c:v>
                </c:pt>
                <c:pt idx="13961">
                  <c:v>889.46606028145402</c:v>
                </c:pt>
                <c:pt idx="13962">
                  <c:v>889.52977105147602</c:v>
                </c:pt>
                <c:pt idx="13963">
                  <c:v>889.59348182149802</c:v>
                </c:pt>
                <c:pt idx="13964">
                  <c:v>889.65719259152104</c:v>
                </c:pt>
                <c:pt idx="13965">
                  <c:v>889.72090336154304</c:v>
                </c:pt>
                <c:pt idx="13966">
                  <c:v>889.78461413156504</c:v>
                </c:pt>
                <c:pt idx="13967">
                  <c:v>889.84832490158794</c:v>
                </c:pt>
                <c:pt idx="13968">
                  <c:v>889.91203567161006</c:v>
                </c:pt>
                <c:pt idx="13969">
                  <c:v>889.97574644163205</c:v>
                </c:pt>
                <c:pt idx="13970">
                  <c:v>890.03945721165496</c:v>
                </c:pt>
                <c:pt idx="13971">
                  <c:v>890.10316798167696</c:v>
                </c:pt>
                <c:pt idx="13972">
                  <c:v>890.16687875169896</c:v>
                </c:pt>
                <c:pt idx="13973">
                  <c:v>890.23058952172198</c:v>
                </c:pt>
                <c:pt idx="13974">
                  <c:v>890.29430029174398</c:v>
                </c:pt>
                <c:pt idx="13975">
                  <c:v>890.35801106176598</c:v>
                </c:pt>
                <c:pt idx="13976">
                  <c:v>890.421721831789</c:v>
                </c:pt>
                <c:pt idx="13977">
                  <c:v>890.485432601811</c:v>
                </c:pt>
                <c:pt idx="13978">
                  <c:v>890.549143371833</c:v>
                </c:pt>
                <c:pt idx="13979">
                  <c:v>890.61285414185602</c:v>
                </c:pt>
                <c:pt idx="13980">
                  <c:v>890.67656491187802</c:v>
                </c:pt>
                <c:pt idx="13981">
                  <c:v>890.74027568190002</c:v>
                </c:pt>
                <c:pt idx="13982">
                  <c:v>890.80398645192304</c:v>
                </c:pt>
                <c:pt idx="13983">
                  <c:v>890.86769722194504</c:v>
                </c:pt>
                <c:pt idx="13984">
                  <c:v>890.93140799196703</c:v>
                </c:pt>
                <c:pt idx="13985">
                  <c:v>890.99511876199006</c:v>
                </c:pt>
                <c:pt idx="13986">
                  <c:v>891.05882953201206</c:v>
                </c:pt>
                <c:pt idx="13987">
                  <c:v>891.12254030203405</c:v>
                </c:pt>
                <c:pt idx="13988">
                  <c:v>891.18625107205696</c:v>
                </c:pt>
                <c:pt idx="13989">
                  <c:v>891.24996184207896</c:v>
                </c:pt>
                <c:pt idx="13990">
                  <c:v>891.31367261210096</c:v>
                </c:pt>
                <c:pt idx="13991">
                  <c:v>891.37738338212398</c:v>
                </c:pt>
                <c:pt idx="13992">
                  <c:v>891.44109415214598</c:v>
                </c:pt>
                <c:pt idx="13993">
                  <c:v>891.50480492216798</c:v>
                </c:pt>
                <c:pt idx="13994">
                  <c:v>891.568515692191</c:v>
                </c:pt>
                <c:pt idx="13995">
                  <c:v>891.632226462213</c:v>
                </c:pt>
                <c:pt idx="13996">
                  <c:v>891.69593723223602</c:v>
                </c:pt>
                <c:pt idx="13997">
                  <c:v>891.75964800225802</c:v>
                </c:pt>
                <c:pt idx="13998">
                  <c:v>891.82335877228002</c:v>
                </c:pt>
                <c:pt idx="13999">
                  <c:v>891.88706954230304</c:v>
                </c:pt>
                <c:pt idx="14000">
                  <c:v>891.95078031232504</c:v>
                </c:pt>
                <c:pt idx="14001">
                  <c:v>892.01449108234704</c:v>
                </c:pt>
                <c:pt idx="14002">
                  <c:v>892.07820185236994</c:v>
                </c:pt>
                <c:pt idx="14003">
                  <c:v>892.14191262239206</c:v>
                </c:pt>
                <c:pt idx="14004">
                  <c:v>892.20562339241405</c:v>
                </c:pt>
                <c:pt idx="14005">
                  <c:v>892.26933416243696</c:v>
                </c:pt>
                <c:pt idx="14006">
                  <c:v>892.33304493245896</c:v>
                </c:pt>
                <c:pt idx="14007">
                  <c:v>892.39675570248096</c:v>
                </c:pt>
                <c:pt idx="14008">
                  <c:v>892.46046647250398</c:v>
                </c:pt>
                <c:pt idx="14009">
                  <c:v>892.52417724252598</c:v>
                </c:pt>
                <c:pt idx="14010">
                  <c:v>892.58788801254798</c:v>
                </c:pt>
                <c:pt idx="14011">
                  <c:v>892.651598782571</c:v>
                </c:pt>
                <c:pt idx="14012">
                  <c:v>892.715309552593</c:v>
                </c:pt>
                <c:pt idx="14013">
                  <c:v>892.779020322615</c:v>
                </c:pt>
                <c:pt idx="14014">
                  <c:v>892.84273109263802</c:v>
                </c:pt>
                <c:pt idx="14015">
                  <c:v>892.90644186266002</c:v>
                </c:pt>
                <c:pt idx="14016">
                  <c:v>892.97015263268202</c:v>
                </c:pt>
                <c:pt idx="14017">
                  <c:v>893.03386340270504</c:v>
                </c:pt>
                <c:pt idx="14018">
                  <c:v>893.09757417272704</c:v>
                </c:pt>
                <c:pt idx="14019">
                  <c:v>893.16128494274903</c:v>
                </c:pt>
                <c:pt idx="14020">
                  <c:v>893.22499571277206</c:v>
                </c:pt>
                <c:pt idx="14021">
                  <c:v>893.28870648279405</c:v>
                </c:pt>
                <c:pt idx="14022">
                  <c:v>893.35241725281605</c:v>
                </c:pt>
                <c:pt idx="14023">
                  <c:v>893.41612802283896</c:v>
                </c:pt>
                <c:pt idx="14024">
                  <c:v>893.47983879286096</c:v>
                </c:pt>
                <c:pt idx="14025">
                  <c:v>893.54354956288296</c:v>
                </c:pt>
                <c:pt idx="14026">
                  <c:v>893.60726033290598</c:v>
                </c:pt>
                <c:pt idx="14027">
                  <c:v>893.67097110292798</c:v>
                </c:pt>
                <c:pt idx="14028">
                  <c:v>893.73468187294998</c:v>
                </c:pt>
                <c:pt idx="14029">
                  <c:v>893.798392642973</c:v>
                </c:pt>
                <c:pt idx="14030">
                  <c:v>893.862103412995</c:v>
                </c:pt>
                <c:pt idx="14031">
                  <c:v>893.925814183017</c:v>
                </c:pt>
                <c:pt idx="14032">
                  <c:v>893.98952495304002</c:v>
                </c:pt>
                <c:pt idx="14033">
                  <c:v>894.05323572306202</c:v>
                </c:pt>
                <c:pt idx="14034">
                  <c:v>894.11694649308401</c:v>
                </c:pt>
                <c:pt idx="14035">
                  <c:v>894.18065726310704</c:v>
                </c:pt>
                <c:pt idx="14036">
                  <c:v>894.24436803312904</c:v>
                </c:pt>
                <c:pt idx="14037">
                  <c:v>894.30807880315103</c:v>
                </c:pt>
                <c:pt idx="14038">
                  <c:v>894.37178957317406</c:v>
                </c:pt>
                <c:pt idx="14039">
                  <c:v>894.43550034319605</c:v>
                </c:pt>
                <c:pt idx="14040">
                  <c:v>894.49921111321805</c:v>
                </c:pt>
                <c:pt idx="14041">
                  <c:v>894.56292188324096</c:v>
                </c:pt>
                <c:pt idx="14042">
                  <c:v>894.62663265326296</c:v>
                </c:pt>
                <c:pt idx="14043">
                  <c:v>894.69034342328496</c:v>
                </c:pt>
                <c:pt idx="14044">
                  <c:v>894.75405419330798</c:v>
                </c:pt>
                <c:pt idx="14045">
                  <c:v>894.81776496332998</c:v>
                </c:pt>
                <c:pt idx="14046">
                  <c:v>894.88147573335198</c:v>
                </c:pt>
                <c:pt idx="14047">
                  <c:v>894.945186503375</c:v>
                </c:pt>
                <c:pt idx="14048">
                  <c:v>895.008897273397</c:v>
                </c:pt>
                <c:pt idx="14049">
                  <c:v>895.07260804342002</c:v>
                </c:pt>
                <c:pt idx="14050">
                  <c:v>895.13631881344202</c:v>
                </c:pt>
                <c:pt idx="14051">
                  <c:v>895.20002958346402</c:v>
                </c:pt>
                <c:pt idx="14052">
                  <c:v>895.26374035348704</c:v>
                </c:pt>
                <c:pt idx="14053">
                  <c:v>895.32745112350904</c:v>
                </c:pt>
                <c:pt idx="14054">
                  <c:v>895.39116189353103</c:v>
                </c:pt>
                <c:pt idx="14055">
                  <c:v>895.45487266355406</c:v>
                </c:pt>
                <c:pt idx="14056">
                  <c:v>895.51858343357605</c:v>
                </c:pt>
                <c:pt idx="14057">
                  <c:v>895.58229420359805</c:v>
                </c:pt>
                <c:pt idx="14058">
                  <c:v>895.64600497362096</c:v>
                </c:pt>
                <c:pt idx="14059">
                  <c:v>895.70971574364296</c:v>
                </c:pt>
                <c:pt idx="14060">
                  <c:v>895.77342651366496</c:v>
                </c:pt>
                <c:pt idx="14061">
                  <c:v>895.83713728368798</c:v>
                </c:pt>
                <c:pt idx="14062">
                  <c:v>895.90084805370998</c:v>
                </c:pt>
                <c:pt idx="14063">
                  <c:v>895.96455882373198</c:v>
                </c:pt>
                <c:pt idx="14064">
                  <c:v>896.028269593755</c:v>
                </c:pt>
                <c:pt idx="14065">
                  <c:v>896.091980363777</c:v>
                </c:pt>
                <c:pt idx="14066">
                  <c:v>896.155691133799</c:v>
                </c:pt>
                <c:pt idx="14067">
                  <c:v>896.21940190382202</c:v>
                </c:pt>
                <c:pt idx="14068">
                  <c:v>896.28311267384402</c:v>
                </c:pt>
                <c:pt idx="14069">
                  <c:v>896.34682344386601</c:v>
                </c:pt>
                <c:pt idx="14070">
                  <c:v>896.41053421388904</c:v>
                </c:pt>
                <c:pt idx="14071">
                  <c:v>896.47424498391103</c:v>
                </c:pt>
                <c:pt idx="14072">
                  <c:v>896.53795575393303</c:v>
                </c:pt>
                <c:pt idx="14073">
                  <c:v>896.60166652395606</c:v>
                </c:pt>
                <c:pt idx="14074">
                  <c:v>896.66537729397805</c:v>
                </c:pt>
                <c:pt idx="14075">
                  <c:v>896.72908806400005</c:v>
                </c:pt>
                <c:pt idx="14076">
                  <c:v>896.79279883402296</c:v>
                </c:pt>
                <c:pt idx="14077">
                  <c:v>896.85650960404496</c:v>
                </c:pt>
                <c:pt idx="14078">
                  <c:v>896.92022037406696</c:v>
                </c:pt>
                <c:pt idx="14079">
                  <c:v>896.98393114408998</c:v>
                </c:pt>
                <c:pt idx="14080">
                  <c:v>897.04764191411198</c:v>
                </c:pt>
                <c:pt idx="14081">
                  <c:v>897.11135268413398</c:v>
                </c:pt>
                <c:pt idx="14082">
                  <c:v>897.175063454157</c:v>
                </c:pt>
                <c:pt idx="14083">
                  <c:v>897.238774224179</c:v>
                </c:pt>
                <c:pt idx="14084">
                  <c:v>897.302484994201</c:v>
                </c:pt>
                <c:pt idx="14085">
                  <c:v>897.36619576422402</c:v>
                </c:pt>
                <c:pt idx="14086">
                  <c:v>897.42990653424602</c:v>
                </c:pt>
                <c:pt idx="14087">
                  <c:v>897.49361730426801</c:v>
                </c:pt>
                <c:pt idx="14088">
                  <c:v>897.55732807429104</c:v>
                </c:pt>
                <c:pt idx="14089">
                  <c:v>897.62103884431303</c:v>
                </c:pt>
                <c:pt idx="14090">
                  <c:v>897.68474961433503</c:v>
                </c:pt>
                <c:pt idx="14091">
                  <c:v>897.74846038435805</c:v>
                </c:pt>
                <c:pt idx="14092">
                  <c:v>897.81217115438005</c:v>
                </c:pt>
                <c:pt idx="14093">
                  <c:v>897.87588192440205</c:v>
                </c:pt>
                <c:pt idx="14094">
                  <c:v>897.93959269442496</c:v>
                </c:pt>
                <c:pt idx="14095">
                  <c:v>898.00330346444696</c:v>
                </c:pt>
                <c:pt idx="14096">
                  <c:v>898.06701423446896</c:v>
                </c:pt>
                <c:pt idx="14097">
                  <c:v>898.13072500449198</c:v>
                </c:pt>
                <c:pt idx="14098">
                  <c:v>898.19443577451398</c:v>
                </c:pt>
                <c:pt idx="14099">
                  <c:v>898.25814654453598</c:v>
                </c:pt>
                <c:pt idx="14100">
                  <c:v>898.321857314559</c:v>
                </c:pt>
                <c:pt idx="14101">
                  <c:v>898.385568084581</c:v>
                </c:pt>
                <c:pt idx="14102">
                  <c:v>898.44927885460299</c:v>
                </c:pt>
                <c:pt idx="14103">
                  <c:v>898.51298962462602</c:v>
                </c:pt>
                <c:pt idx="14104">
                  <c:v>898.57670039464801</c:v>
                </c:pt>
                <c:pt idx="14105">
                  <c:v>898.64041116467104</c:v>
                </c:pt>
                <c:pt idx="14106">
                  <c:v>898.70412193469303</c:v>
                </c:pt>
                <c:pt idx="14107">
                  <c:v>898.76783270471503</c:v>
                </c:pt>
                <c:pt idx="14108">
                  <c:v>898.83154347473806</c:v>
                </c:pt>
                <c:pt idx="14109">
                  <c:v>898.89525424476005</c:v>
                </c:pt>
                <c:pt idx="14110">
                  <c:v>898.95896501478205</c:v>
                </c:pt>
                <c:pt idx="14111">
                  <c:v>899.02267578480496</c:v>
                </c:pt>
                <c:pt idx="14112">
                  <c:v>899.08638655482696</c:v>
                </c:pt>
                <c:pt idx="14113">
                  <c:v>899.15009732484896</c:v>
                </c:pt>
                <c:pt idx="14114">
                  <c:v>899.21380809487198</c:v>
                </c:pt>
                <c:pt idx="14115">
                  <c:v>899.27751886489398</c:v>
                </c:pt>
                <c:pt idx="14116">
                  <c:v>899.34122963491598</c:v>
                </c:pt>
                <c:pt idx="14117">
                  <c:v>899.404940404939</c:v>
                </c:pt>
                <c:pt idx="14118">
                  <c:v>899.468651174961</c:v>
                </c:pt>
                <c:pt idx="14119">
                  <c:v>899.53236194498299</c:v>
                </c:pt>
                <c:pt idx="14120">
                  <c:v>899.59607271500602</c:v>
                </c:pt>
                <c:pt idx="14121">
                  <c:v>899.65978348502802</c:v>
                </c:pt>
                <c:pt idx="14122">
                  <c:v>899.72349425505001</c:v>
                </c:pt>
                <c:pt idx="14123">
                  <c:v>899.78720502507304</c:v>
                </c:pt>
                <c:pt idx="14124">
                  <c:v>899.85091579509503</c:v>
                </c:pt>
                <c:pt idx="14125">
                  <c:v>899.91462656511703</c:v>
                </c:pt>
                <c:pt idx="14126">
                  <c:v>899.97833733514005</c:v>
                </c:pt>
                <c:pt idx="14127">
                  <c:v>900.04204810516205</c:v>
                </c:pt>
                <c:pt idx="14128">
                  <c:v>900.10575887518405</c:v>
                </c:pt>
                <c:pt idx="14129">
                  <c:v>900.16946964520696</c:v>
                </c:pt>
                <c:pt idx="14130">
                  <c:v>900.23318041522896</c:v>
                </c:pt>
                <c:pt idx="14131">
                  <c:v>900.29689118525096</c:v>
                </c:pt>
                <c:pt idx="14132">
                  <c:v>900.36060195527398</c:v>
                </c:pt>
                <c:pt idx="14133">
                  <c:v>900.42431272529598</c:v>
                </c:pt>
                <c:pt idx="14134">
                  <c:v>900.48802349531798</c:v>
                </c:pt>
                <c:pt idx="14135">
                  <c:v>900.551734265341</c:v>
                </c:pt>
                <c:pt idx="14136">
                  <c:v>900.615445035363</c:v>
                </c:pt>
                <c:pt idx="14137">
                  <c:v>900.67915580538499</c:v>
                </c:pt>
                <c:pt idx="14138">
                  <c:v>900.74286657540802</c:v>
                </c:pt>
                <c:pt idx="14139">
                  <c:v>900.80657734543001</c:v>
                </c:pt>
                <c:pt idx="14140">
                  <c:v>900.87028811545201</c:v>
                </c:pt>
                <c:pt idx="14141">
                  <c:v>900.93399888547503</c:v>
                </c:pt>
                <c:pt idx="14142">
                  <c:v>900.99770965549703</c:v>
                </c:pt>
                <c:pt idx="14143">
                  <c:v>901.06142042551903</c:v>
                </c:pt>
                <c:pt idx="14144">
                  <c:v>901.12513119554205</c:v>
                </c:pt>
                <c:pt idx="14145">
                  <c:v>901.18884196556405</c:v>
                </c:pt>
                <c:pt idx="14146">
                  <c:v>901.25255273558605</c:v>
                </c:pt>
                <c:pt idx="14147">
                  <c:v>901.31626350560896</c:v>
                </c:pt>
                <c:pt idx="14148">
                  <c:v>901.37997427563096</c:v>
                </c:pt>
                <c:pt idx="14149">
                  <c:v>901.44368504565296</c:v>
                </c:pt>
                <c:pt idx="14150">
                  <c:v>901.50739581567598</c:v>
                </c:pt>
                <c:pt idx="14151">
                  <c:v>901.57110658569798</c:v>
                </c:pt>
                <c:pt idx="14152">
                  <c:v>901.63481735571997</c:v>
                </c:pt>
                <c:pt idx="14153">
                  <c:v>901.698528125743</c:v>
                </c:pt>
                <c:pt idx="14154">
                  <c:v>901.76223889576499</c:v>
                </c:pt>
                <c:pt idx="14155">
                  <c:v>901.82594966578699</c:v>
                </c:pt>
                <c:pt idx="14156">
                  <c:v>901.88966043581001</c:v>
                </c:pt>
                <c:pt idx="14157">
                  <c:v>901.95337120583201</c:v>
                </c:pt>
                <c:pt idx="14158">
                  <c:v>902.01708197585504</c:v>
                </c:pt>
                <c:pt idx="14159">
                  <c:v>902.08079274587703</c:v>
                </c:pt>
                <c:pt idx="14160">
                  <c:v>902.14450351589903</c:v>
                </c:pt>
                <c:pt idx="14161">
                  <c:v>902.20821428592205</c:v>
                </c:pt>
                <c:pt idx="14162">
                  <c:v>902.27192505594405</c:v>
                </c:pt>
                <c:pt idx="14163">
                  <c:v>902.33563582596605</c:v>
                </c:pt>
                <c:pt idx="14164">
                  <c:v>902.39934659598896</c:v>
                </c:pt>
                <c:pt idx="14165">
                  <c:v>902.46305736601096</c:v>
                </c:pt>
                <c:pt idx="14166">
                  <c:v>902.52676813603296</c:v>
                </c:pt>
                <c:pt idx="14167">
                  <c:v>902.59047890605598</c:v>
                </c:pt>
                <c:pt idx="14168">
                  <c:v>902.65418967607798</c:v>
                </c:pt>
                <c:pt idx="14169">
                  <c:v>902.71790044609997</c:v>
                </c:pt>
                <c:pt idx="14170">
                  <c:v>902.781611216123</c:v>
                </c:pt>
                <c:pt idx="14171">
                  <c:v>902.845321986145</c:v>
                </c:pt>
                <c:pt idx="14172">
                  <c:v>902.90903275616699</c:v>
                </c:pt>
                <c:pt idx="14173">
                  <c:v>902.97274352619002</c:v>
                </c:pt>
                <c:pt idx="14174">
                  <c:v>903.03645429621201</c:v>
                </c:pt>
                <c:pt idx="14175">
                  <c:v>903.10016506623401</c:v>
                </c:pt>
                <c:pt idx="14176">
                  <c:v>903.16387583625703</c:v>
                </c:pt>
                <c:pt idx="14177">
                  <c:v>903.22758660627903</c:v>
                </c:pt>
                <c:pt idx="14178">
                  <c:v>903.29129737630103</c:v>
                </c:pt>
                <c:pt idx="14179">
                  <c:v>903.35500814632405</c:v>
                </c:pt>
                <c:pt idx="14180">
                  <c:v>903.41871891634605</c:v>
                </c:pt>
                <c:pt idx="14181">
                  <c:v>903.48242968636805</c:v>
                </c:pt>
                <c:pt idx="14182">
                  <c:v>903.54614045639096</c:v>
                </c:pt>
                <c:pt idx="14183">
                  <c:v>903.60985122641296</c:v>
                </c:pt>
                <c:pt idx="14184">
                  <c:v>903.67356199643496</c:v>
                </c:pt>
                <c:pt idx="14185">
                  <c:v>903.73727276645798</c:v>
                </c:pt>
                <c:pt idx="14186">
                  <c:v>903.80098353647998</c:v>
                </c:pt>
                <c:pt idx="14187">
                  <c:v>903.86469430650197</c:v>
                </c:pt>
                <c:pt idx="14188">
                  <c:v>903.928405076525</c:v>
                </c:pt>
                <c:pt idx="14189">
                  <c:v>903.99211584654699</c:v>
                </c:pt>
                <c:pt idx="14190">
                  <c:v>904.05582661656899</c:v>
                </c:pt>
                <c:pt idx="14191">
                  <c:v>904.11953738659201</c:v>
                </c:pt>
                <c:pt idx="14192">
                  <c:v>904.18324815661401</c:v>
                </c:pt>
                <c:pt idx="14193">
                  <c:v>904.24695892663601</c:v>
                </c:pt>
                <c:pt idx="14194">
                  <c:v>904.31066969665903</c:v>
                </c:pt>
                <c:pt idx="14195">
                  <c:v>904.37438046668103</c:v>
                </c:pt>
                <c:pt idx="14196">
                  <c:v>904.43809123670303</c:v>
                </c:pt>
                <c:pt idx="14197">
                  <c:v>904.50180200672605</c:v>
                </c:pt>
                <c:pt idx="14198">
                  <c:v>904.56551277674805</c:v>
                </c:pt>
                <c:pt idx="14199">
                  <c:v>904.62922354677005</c:v>
                </c:pt>
                <c:pt idx="14200">
                  <c:v>904.69293431679296</c:v>
                </c:pt>
                <c:pt idx="14201">
                  <c:v>904.75664508681496</c:v>
                </c:pt>
                <c:pt idx="14202">
                  <c:v>904.82035585683695</c:v>
                </c:pt>
                <c:pt idx="14203">
                  <c:v>904.88406662685998</c:v>
                </c:pt>
                <c:pt idx="14204">
                  <c:v>904.94777739688197</c:v>
                </c:pt>
                <c:pt idx="14205">
                  <c:v>905.01148816690397</c:v>
                </c:pt>
                <c:pt idx="14206">
                  <c:v>905.07519893692699</c:v>
                </c:pt>
                <c:pt idx="14207">
                  <c:v>905.13890970694899</c:v>
                </c:pt>
                <c:pt idx="14208">
                  <c:v>905.20262047697099</c:v>
                </c:pt>
                <c:pt idx="14209">
                  <c:v>905.26633124699401</c:v>
                </c:pt>
                <c:pt idx="14210">
                  <c:v>905.33004201701601</c:v>
                </c:pt>
                <c:pt idx="14211">
                  <c:v>905.39375278703903</c:v>
                </c:pt>
                <c:pt idx="14212">
                  <c:v>905.45746355706103</c:v>
                </c:pt>
                <c:pt idx="14213">
                  <c:v>905.52117432708303</c:v>
                </c:pt>
                <c:pt idx="14214">
                  <c:v>905.58488509710605</c:v>
                </c:pt>
                <c:pt idx="14215">
                  <c:v>905.64859586712805</c:v>
                </c:pt>
                <c:pt idx="14216">
                  <c:v>905.71230663715005</c:v>
                </c:pt>
                <c:pt idx="14217">
                  <c:v>905.77601740717296</c:v>
                </c:pt>
                <c:pt idx="14218">
                  <c:v>905.83972817719496</c:v>
                </c:pt>
                <c:pt idx="14219">
                  <c:v>905.90343894721696</c:v>
                </c:pt>
                <c:pt idx="14220">
                  <c:v>905.96714971723998</c:v>
                </c:pt>
                <c:pt idx="14221">
                  <c:v>906.03086048726198</c:v>
                </c:pt>
                <c:pt idx="14222">
                  <c:v>906.09457125728397</c:v>
                </c:pt>
                <c:pt idx="14223">
                  <c:v>906.158282027307</c:v>
                </c:pt>
                <c:pt idx="14224">
                  <c:v>906.22199279732899</c:v>
                </c:pt>
                <c:pt idx="14225">
                  <c:v>906.28570356735099</c:v>
                </c:pt>
                <c:pt idx="14226">
                  <c:v>906.34941433737401</c:v>
                </c:pt>
                <c:pt idx="14227">
                  <c:v>906.41312510739601</c:v>
                </c:pt>
                <c:pt idx="14228">
                  <c:v>906.47683587741801</c:v>
                </c:pt>
                <c:pt idx="14229">
                  <c:v>906.54054664744103</c:v>
                </c:pt>
                <c:pt idx="14230">
                  <c:v>906.60425741746303</c:v>
                </c:pt>
                <c:pt idx="14231">
                  <c:v>906.66796818748503</c:v>
                </c:pt>
                <c:pt idx="14232">
                  <c:v>906.73167895750805</c:v>
                </c:pt>
                <c:pt idx="14233">
                  <c:v>906.79538972753005</c:v>
                </c:pt>
                <c:pt idx="14234">
                  <c:v>906.85910049755205</c:v>
                </c:pt>
                <c:pt idx="14235">
                  <c:v>906.92281126757496</c:v>
                </c:pt>
                <c:pt idx="14236">
                  <c:v>906.98652203759696</c:v>
                </c:pt>
                <c:pt idx="14237">
                  <c:v>907.05023280761895</c:v>
                </c:pt>
                <c:pt idx="14238">
                  <c:v>907.11394357764198</c:v>
                </c:pt>
                <c:pt idx="14239">
                  <c:v>907.17765434766397</c:v>
                </c:pt>
                <c:pt idx="14240">
                  <c:v>907.24136511768597</c:v>
                </c:pt>
                <c:pt idx="14241">
                  <c:v>907.30507588770899</c:v>
                </c:pt>
                <c:pt idx="14242">
                  <c:v>907.36878665773099</c:v>
                </c:pt>
                <c:pt idx="14243">
                  <c:v>907.43249742775299</c:v>
                </c:pt>
                <c:pt idx="14244">
                  <c:v>907.49620819777601</c:v>
                </c:pt>
                <c:pt idx="14245">
                  <c:v>907.55991896779801</c:v>
                </c:pt>
                <c:pt idx="14246">
                  <c:v>907.62362973782001</c:v>
                </c:pt>
                <c:pt idx="14247">
                  <c:v>907.68734050784303</c:v>
                </c:pt>
                <c:pt idx="14248">
                  <c:v>907.75105127786503</c:v>
                </c:pt>
                <c:pt idx="14249">
                  <c:v>907.81476204788703</c:v>
                </c:pt>
                <c:pt idx="14250">
                  <c:v>907.87847281791005</c:v>
                </c:pt>
                <c:pt idx="14251">
                  <c:v>907.94218358793205</c:v>
                </c:pt>
                <c:pt idx="14252">
                  <c:v>908.00589435795405</c:v>
                </c:pt>
                <c:pt idx="14253">
                  <c:v>908.06960512797696</c:v>
                </c:pt>
                <c:pt idx="14254">
                  <c:v>908.13331589799895</c:v>
                </c:pt>
                <c:pt idx="14255">
                  <c:v>908.19702666802095</c:v>
                </c:pt>
                <c:pt idx="14256">
                  <c:v>908.26073743804398</c:v>
                </c:pt>
                <c:pt idx="14257">
                  <c:v>908.32444820806597</c:v>
                </c:pt>
                <c:pt idx="14258">
                  <c:v>908.38815897808797</c:v>
                </c:pt>
                <c:pt idx="14259">
                  <c:v>908.45186974811099</c:v>
                </c:pt>
                <c:pt idx="14260">
                  <c:v>908.51558051813299</c:v>
                </c:pt>
                <c:pt idx="14261">
                  <c:v>908.57929128815499</c:v>
                </c:pt>
                <c:pt idx="14262">
                  <c:v>908.64300205817801</c:v>
                </c:pt>
                <c:pt idx="14263">
                  <c:v>908.70671282820001</c:v>
                </c:pt>
                <c:pt idx="14264">
                  <c:v>908.77042359822303</c:v>
                </c:pt>
                <c:pt idx="14265">
                  <c:v>908.83413436824503</c:v>
                </c:pt>
                <c:pt idx="14266">
                  <c:v>908.89784513826703</c:v>
                </c:pt>
                <c:pt idx="14267">
                  <c:v>908.96155590829005</c:v>
                </c:pt>
                <c:pt idx="14268">
                  <c:v>909.02526667831205</c:v>
                </c:pt>
                <c:pt idx="14269">
                  <c:v>909.08897744833405</c:v>
                </c:pt>
                <c:pt idx="14270">
                  <c:v>909.15268821835696</c:v>
                </c:pt>
                <c:pt idx="14271">
                  <c:v>909.21639898837896</c:v>
                </c:pt>
                <c:pt idx="14272">
                  <c:v>909.28010975840095</c:v>
                </c:pt>
                <c:pt idx="14273">
                  <c:v>909.34382052842398</c:v>
                </c:pt>
                <c:pt idx="14274">
                  <c:v>909.40753129844597</c:v>
                </c:pt>
                <c:pt idx="14275">
                  <c:v>909.47124206846797</c:v>
                </c:pt>
                <c:pt idx="14276">
                  <c:v>909.53495283849099</c:v>
                </c:pt>
                <c:pt idx="14277">
                  <c:v>909.59866360851299</c:v>
                </c:pt>
                <c:pt idx="14278">
                  <c:v>909.66237437853499</c:v>
                </c:pt>
                <c:pt idx="14279">
                  <c:v>909.72608514855801</c:v>
                </c:pt>
                <c:pt idx="14280">
                  <c:v>909.78979591858001</c:v>
                </c:pt>
                <c:pt idx="14281">
                  <c:v>909.85350668860201</c:v>
                </c:pt>
                <c:pt idx="14282">
                  <c:v>909.91721745862503</c:v>
                </c:pt>
                <c:pt idx="14283">
                  <c:v>909.98092822864703</c:v>
                </c:pt>
                <c:pt idx="14284">
                  <c:v>910.04463899866903</c:v>
                </c:pt>
                <c:pt idx="14285">
                  <c:v>910.10834976869205</c:v>
                </c:pt>
                <c:pt idx="14286">
                  <c:v>910.17206053871405</c:v>
                </c:pt>
                <c:pt idx="14287">
                  <c:v>910.23577130873605</c:v>
                </c:pt>
                <c:pt idx="14288">
                  <c:v>910.29948207875896</c:v>
                </c:pt>
                <c:pt idx="14289">
                  <c:v>910.36319284878095</c:v>
                </c:pt>
                <c:pt idx="14290">
                  <c:v>910.42690361880295</c:v>
                </c:pt>
                <c:pt idx="14291">
                  <c:v>910.49061438882597</c:v>
                </c:pt>
                <c:pt idx="14292">
                  <c:v>910.55432515884797</c:v>
                </c:pt>
                <c:pt idx="14293">
                  <c:v>910.61803592886997</c:v>
                </c:pt>
                <c:pt idx="14294">
                  <c:v>910.68174669889299</c:v>
                </c:pt>
                <c:pt idx="14295">
                  <c:v>910.74545746891499</c:v>
                </c:pt>
                <c:pt idx="14296">
                  <c:v>910.80916823893699</c:v>
                </c:pt>
                <c:pt idx="14297">
                  <c:v>910.87287900896001</c:v>
                </c:pt>
                <c:pt idx="14298">
                  <c:v>910.93658977898201</c:v>
                </c:pt>
                <c:pt idx="14299">
                  <c:v>911.00030054900401</c:v>
                </c:pt>
                <c:pt idx="14300">
                  <c:v>911.06401131902703</c:v>
                </c:pt>
                <c:pt idx="14301">
                  <c:v>911.12772208904903</c:v>
                </c:pt>
                <c:pt idx="14302">
                  <c:v>911.19143285907103</c:v>
                </c:pt>
                <c:pt idx="14303">
                  <c:v>911.25514362909405</c:v>
                </c:pt>
                <c:pt idx="14304">
                  <c:v>911.31885439911605</c:v>
                </c:pt>
                <c:pt idx="14305">
                  <c:v>911.38256516913805</c:v>
                </c:pt>
                <c:pt idx="14306">
                  <c:v>911.44627593916096</c:v>
                </c:pt>
                <c:pt idx="14307">
                  <c:v>911.50998670918295</c:v>
                </c:pt>
                <c:pt idx="14308">
                  <c:v>911.57369747920495</c:v>
                </c:pt>
                <c:pt idx="14309">
                  <c:v>911.63740824922797</c:v>
                </c:pt>
                <c:pt idx="14310">
                  <c:v>911.70111901924997</c:v>
                </c:pt>
                <c:pt idx="14311">
                  <c:v>911.76482978927197</c:v>
                </c:pt>
                <c:pt idx="14312">
                  <c:v>911.82854055929499</c:v>
                </c:pt>
                <c:pt idx="14313">
                  <c:v>911.89225132931699</c:v>
                </c:pt>
                <c:pt idx="14314">
                  <c:v>911.95596209933899</c:v>
                </c:pt>
                <c:pt idx="14315">
                  <c:v>912.01967286936201</c:v>
                </c:pt>
                <c:pt idx="14316">
                  <c:v>912.08338363938401</c:v>
                </c:pt>
                <c:pt idx="14317">
                  <c:v>912.14709440940703</c:v>
                </c:pt>
                <c:pt idx="14318">
                  <c:v>912.21080517942903</c:v>
                </c:pt>
                <c:pt idx="14319">
                  <c:v>912.27451594945103</c:v>
                </c:pt>
                <c:pt idx="14320">
                  <c:v>912.33822671947405</c:v>
                </c:pt>
                <c:pt idx="14321">
                  <c:v>912.40193748949605</c:v>
                </c:pt>
                <c:pt idx="14322">
                  <c:v>912.46564825951805</c:v>
                </c:pt>
                <c:pt idx="14323">
                  <c:v>912.52935902954096</c:v>
                </c:pt>
                <c:pt idx="14324">
                  <c:v>912.59306979956295</c:v>
                </c:pt>
                <c:pt idx="14325">
                  <c:v>912.65678056958495</c:v>
                </c:pt>
                <c:pt idx="14326">
                  <c:v>912.72049133960797</c:v>
                </c:pt>
                <c:pt idx="14327">
                  <c:v>912.78420210962997</c:v>
                </c:pt>
                <c:pt idx="14328">
                  <c:v>912.84791287965197</c:v>
                </c:pt>
                <c:pt idx="14329">
                  <c:v>912.91162364967499</c:v>
                </c:pt>
                <c:pt idx="14330">
                  <c:v>912.97533441969699</c:v>
                </c:pt>
                <c:pt idx="14331">
                  <c:v>913.03904518971899</c:v>
                </c:pt>
                <c:pt idx="14332">
                  <c:v>913.10275595974201</c:v>
                </c:pt>
                <c:pt idx="14333">
                  <c:v>913.16646672976401</c:v>
                </c:pt>
                <c:pt idx="14334">
                  <c:v>913.23017749978601</c:v>
                </c:pt>
                <c:pt idx="14335">
                  <c:v>913.29388826980903</c:v>
                </c:pt>
                <c:pt idx="14336">
                  <c:v>913.35759903983103</c:v>
                </c:pt>
                <c:pt idx="14337">
                  <c:v>913.42130980985303</c:v>
                </c:pt>
                <c:pt idx="14338">
                  <c:v>913.48502057987605</c:v>
                </c:pt>
                <c:pt idx="14339">
                  <c:v>913.54873134989805</c:v>
                </c:pt>
                <c:pt idx="14340">
                  <c:v>913.61244211992005</c:v>
                </c:pt>
                <c:pt idx="14341">
                  <c:v>913.67615288994295</c:v>
                </c:pt>
                <c:pt idx="14342">
                  <c:v>913.73986365996495</c:v>
                </c:pt>
                <c:pt idx="14343">
                  <c:v>913.80357442998695</c:v>
                </c:pt>
                <c:pt idx="14344">
                  <c:v>913.86728520000997</c:v>
                </c:pt>
                <c:pt idx="14345">
                  <c:v>913.93099597003197</c:v>
                </c:pt>
                <c:pt idx="14346">
                  <c:v>913.99470674005397</c:v>
                </c:pt>
                <c:pt idx="14347">
                  <c:v>914.05841751007699</c:v>
                </c:pt>
                <c:pt idx="14348">
                  <c:v>914.12212828009899</c:v>
                </c:pt>
                <c:pt idx="14349">
                  <c:v>914.18583905012099</c:v>
                </c:pt>
                <c:pt idx="14350">
                  <c:v>914.24954982014401</c:v>
                </c:pt>
                <c:pt idx="14351">
                  <c:v>914.31326059016601</c:v>
                </c:pt>
                <c:pt idx="14352">
                  <c:v>914.37697136018801</c:v>
                </c:pt>
                <c:pt idx="14353">
                  <c:v>914.44068213021103</c:v>
                </c:pt>
                <c:pt idx="14354">
                  <c:v>914.50439290023303</c:v>
                </c:pt>
                <c:pt idx="14355">
                  <c:v>914.56810367025503</c:v>
                </c:pt>
                <c:pt idx="14356">
                  <c:v>914.63181444027805</c:v>
                </c:pt>
                <c:pt idx="14357">
                  <c:v>914.69552521030005</c:v>
                </c:pt>
                <c:pt idx="14358">
                  <c:v>914.75923598032205</c:v>
                </c:pt>
                <c:pt idx="14359">
                  <c:v>914.82294675034495</c:v>
                </c:pt>
                <c:pt idx="14360">
                  <c:v>914.88665752036695</c:v>
                </c:pt>
                <c:pt idx="14361">
                  <c:v>914.95036829038895</c:v>
                </c:pt>
                <c:pt idx="14362">
                  <c:v>915.01407906041197</c:v>
                </c:pt>
                <c:pt idx="14363">
                  <c:v>915.07778983043397</c:v>
                </c:pt>
                <c:pt idx="14364">
                  <c:v>915.14150060045597</c:v>
                </c:pt>
                <c:pt idx="14365">
                  <c:v>915.20521137047899</c:v>
                </c:pt>
                <c:pt idx="14366">
                  <c:v>915.26892214050099</c:v>
                </c:pt>
                <c:pt idx="14367">
                  <c:v>915.33263291052299</c:v>
                </c:pt>
                <c:pt idx="14368">
                  <c:v>915.39634368054601</c:v>
                </c:pt>
                <c:pt idx="14369">
                  <c:v>915.46005445056801</c:v>
                </c:pt>
                <c:pt idx="14370">
                  <c:v>915.52376522059103</c:v>
                </c:pt>
                <c:pt idx="14371">
                  <c:v>915.58747599061303</c:v>
                </c:pt>
                <c:pt idx="14372">
                  <c:v>915.65118676063503</c:v>
                </c:pt>
                <c:pt idx="14373">
                  <c:v>915.71489753065805</c:v>
                </c:pt>
                <c:pt idx="14374">
                  <c:v>915.77860830068005</c:v>
                </c:pt>
                <c:pt idx="14375">
                  <c:v>915.84231907070205</c:v>
                </c:pt>
                <c:pt idx="14376">
                  <c:v>915.90602984072495</c:v>
                </c:pt>
                <c:pt idx="14377">
                  <c:v>915.96974061074695</c:v>
                </c:pt>
                <c:pt idx="14378">
                  <c:v>916.03345138076895</c:v>
                </c:pt>
                <c:pt idx="14379">
                  <c:v>916.09716215079197</c:v>
                </c:pt>
                <c:pt idx="14380">
                  <c:v>916.16087292081397</c:v>
                </c:pt>
                <c:pt idx="14381">
                  <c:v>916.22458369083597</c:v>
                </c:pt>
                <c:pt idx="14382">
                  <c:v>916.28829446085899</c:v>
                </c:pt>
                <c:pt idx="14383">
                  <c:v>916.35200523088099</c:v>
                </c:pt>
                <c:pt idx="14384">
                  <c:v>916.41571600090299</c:v>
                </c:pt>
                <c:pt idx="14385">
                  <c:v>916.47942677092601</c:v>
                </c:pt>
                <c:pt idx="14386">
                  <c:v>916.54313754094801</c:v>
                </c:pt>
                <c:pt idx="14387">
                  <c:v>916.60684831097001</c:v>
                </c:pt>
                <c:pt idx="14388">
                  <c:v>916.67055908099303</c:v>
                </c:pt>
                <c:pt idx="14389">
                  <c:v>916.73426985101503</c:v>
                </c:pt>
                <c:pt idx="14390">
                  <c:v>916.79798062103703</c:v>
                </c:pt>
                <c:pt idx="14391">
                  <c:v>916.86169139106005</c:v>
                </c:pt>
                <c:pt idx="14392">
                  <c:v>916.92540216108205</c:v>
                </c:pt>
                <c:pt idx="14393">
                  <c:v>916.98911293110405</c:v>
                </c:pt>
                <c:pt idx="14394">
                  <c:v>917.05282370112695</c:v>
                </c:pt>
                <c:pt idx="14395">
                  <c:v>917.11653447114895</c:v>
                </c:pt>
                <c:pt idx="14396">
                  <c:v>917.18024524117095</c:v>
                </c:pt>
                <c:pt idx="14397">
                  <c:v>917.24395601119397</c:v>
                </c:pt>
                <c:pt idx="14398">
                  <c:v>917.30766678121597</c:v>
                </c:pt>
                <c:pt idx="14399">
                  <c:v>917.37137755123797</c:v>
                </c:pt>
                <c:pt idx="14400">
                  <c:v>917.43508832126099</c:v>
                </c:pt>
                <c:pt idx="14401">
                  <c:v>917.49879909128299</c:v>
                </c:pt>
                <c:pt idx="14402">
                  <c:v>917.56250986130499</c:v>
                </c:pt>
                <c:pt idx="14403">
                  <c:v>917.62622063132801</c:v>
                </c:pt>
                <c:pt idx="14404">
                  <c:v>917.68993140135001</c:v>
                </c:pt>
                <c:pt idx="14405">
                  <c:v>917.75364217137201</c:v>
                </c:pt>
                <c:pt idx="14406">
                  <c:v>917.81735294139503</c:v>
                </c:pt>
                <c:pt idx="14407">
                  <c:v>917.88106371141703</c:v>
                </c:pt>
                <c:pt idx="14408">
                  <c:v>917.94477448143903</c:v>
                </c:pt>
                <c:pt idx="14409">
                  <c:v>918.00848525146205</c:v>
                </c:pt>
                <c:pt idx="14410">
                  <c:v>918.07219602148405</c:v>
                </c:pt>
                <c:pt idx="14411">
                  <c:v>918.13590679150605</c:v>
                </c:pt>
                <c:pt idx="14412">
                  <c:v>918.19961756152895</c:v>
                </c:pt>
                <c:pt idx="14413">
                  <c:v>918.26332833155095</c:v>
                </c:pt>
                <c:pt idx="14414">
                  <c:v>918.32703910157295</c:v>
                </c:pt>
                <c:pt idx="14415">
                  <c:v>918.39074987159597</c:v>
                </c:pt>
                <c:pt idx="14416">
                  <c:v>918.45446064161797</c:v>
                </c:pt>
                <c:pt idx="14417">
                  <c:v>918.51817141163997</c:v>
                </c:pt>
                <c:pt idx="14418">
                  <c:v>918.58188218166299</c:v>
                </c:pt>
                <c:pt idx="14419">
                  <c:v>918.64559295168499</c:v>
                </c:pt>
                <c:pt idx="14420">
                  <c:v>918.70930372170699</c:v>
                </c:pt>
                <c:pt idx="14421">
                  <c:v>918.77301449173001</c:v>
                </c:pt>
                <c:pt idx="14422">
                  <c:v>918.83672526175201</c:v>
                </c:pt>
                <c:pt idx="14423">
                  <c:v>918.90043603177503</c:v>
                </c:pt>
                <c:pt idx="14424">
                  <c:v>918.96414680179703</c:v>
                </c:pt>
                <c:pt idx="14425">
                  <c:v>919.02785757181903</c:v>
                </c:pt>
                <c:pt idx="14426">
                  <c:v>919.09156834184205</c:v>
                </c:pt>
                <c:pt idx="14427">
                  <c:v>919.15527911186405</c:v>
                </c:pt>
                <c:pt idx="14428">
                  <c:v>919.21898988188605</c:v>
                </c:pt>
                <c:pt idx="14429">
                  <c:v>919.28270065190895</c:v>
                </c:pt>
                <c:pt idx="14430">
                  <c:v>919.34641142193095</c:v>
                </c:pt>
                <c:pt idx="14431">
                  <c:v>919.41012219195295</c:v>
                </c:pt>
                <c:pt idx="14432">
                  <c:v>919.47383296197597</c:v>
                </c:pt>
                <c:pt idx="14433">
                  <c:v>919.53754373199797</c:v>
                </c:pt>
                <c:pt idx="14434">
                  <c:v>919.60125450201997</c:v>
                </c:pt>
                <c:pt idx="14435">
                  <c:v>919.66496527204299</c:v>
                </c:pt>
                <c:pt idx="14436">
                  <c:v>919.72867604206499</c:v>
                </c:pt>
                <c:pt idx="14437">
                  <c:v>919.79238681208699</c:v>
                </c:pt>
                <c:pt idx="14438">
                  <c:v>919.85609758211001</c:v>
                </c:pt>
                <c:pt idx="14439">
                  <c:v>919.91980835213201</c:v>
                </c:pt>
                <c:pt idx="14440">
                  <c:v>919.98351912215401</c:v>
                </c:pt>
                <c:pt idx="14441">
                  <c:v>920.04722989217703</c:v>
                </c:pt>
                <c:pt idx="14442">
                  <c:v>920.11094066219903</c:v>
                </c:pt>
                <c:pt idx="14443">
                  <c:v>920.17465143222103</c:v>
                </c:pt>
                <c:pt idx="14444">
                  <c:v>920.23836220224405</c:v>
                </c:pt>
                <c:pt idx="14445">
                  <c:v>920.30207297226605</c:v>
                </c:pt>
                <c:pt idx="14446">
                  <c:v>920.36578374228804</c:v>
                </c:pt>
                <c:pt idx="14447">
                  <c:v>920.42949451231095</c:v>
                </c:pt>
                <c:pt idx="14448">
                  <c:v>920.49320528233295</c:v>
                </c:pt>
                <c:pt idx="14449">
                  <c:v>920.55691605235495</c:v>
                </c:pt>
                <c:pt idx="14450">
                  <c:v>920.62062682237797</c:v>
                </c:pt>
                <c:pt idx="14451">
                  <c:v>920.68433759239997</c:v>
                </c:pt>
                <c:pt idx="14452">
                  <c:v>920.74804836242197</c:v>
                </c:pt>
                <c:pt idx="14453">
                  <c:v>920.81175913244499</c:v>
                </c:pt>
                <c:pt idx="14454">
                  <c:v>920.87546990246699</c:v>
                </c:pt>
                <c:pt idx="14455">
                  <c:v>920.93918067248899</c:v>
                </c:pt>
                <c:pt idx="14456">
                  <c:v>921.00289144251201</c:v>
                </c:pt>
                <c:pt idx="14457">
                  <c:v>921.06660221253401</c:v>
                </c:pt>
                <c:pt idx="14458">
                  <c:v>921.13031298255601</c:v>
                </c:pt>
                <c:pt idx="14459">
                  <c:v>921.19402375257903</c:v>
                </c:pt>
                <c:pt idx="14460">
                  <c:v>921.25773452260103</c:v>
                </c:pt>
                <c:pt idx="14461">
                  <c:v>921.32144529262303</c:v>
                </c:pt>
                <c:pt idx="14462">
                  <c:v>921.38515606264605</c:v>
                </c:pt>
                <c:pt idx="14463">
                  <c:v>921.44886683266805</c:v>
                </c:pt>
                <c:pt idx="14464">
                  <c:v>921.51257760269004</c:v>
                </c:pt>
                <c:pt idx="14465">
                  <c:v>921.57628837271295</c:v>
                </c:pt>
                <c:pt idx="14466">
                  <c:v>921.63999914273495</c:v>
                </c:pt>
                <c:pt idx="14467">
                  <c:v>921.70370991275695</c:v>
                </c:pt>
                <c:pt idx="14468">
                  <c:v>921.76742068277997</c:v>
                </c:pt>
                <c:pt idx="14469">
                  <c:v>921.83113145280197</c:v>
                </c:pt>
                <c:pt idx="14470">
                  <c:v>921.89484222282397</c:v>
                </c:pt>
                <c:pt idx="14471">
                  <c:v>921.95855299284699</c:v>
                </c:pt>
                <c:pt idx="14472">
                  <c:v>922.02226376286899</c:v>
                </c:pt>
                <c:pt idx="14473">
                  <c:v>922.08597453289099</c:v>
                </c:pt>
                <c:pt idx="14474">
                  <c:v>922.14968530291401</c:v>
                </c:pt>
                <c:pt idx="14475">
                  <c:v>922.21339607293601</c:v>
                </c:pt>
                <c:pt idx="14476">
                  <c:v>922.27710684295903</c:v>
                </c:pt>
                <c:pt idx="14477">
                  <c:v>922.34081761298103</c:v>
                </c:pt>
                <c:pt idx="14478">
                  <c:v>922.40452838300303</c:v>
                </c:pt>
                <c:pt idx="14479">
                  <c:v>922.46823915302605</c:v>
                </c:pt>
                <c:pt idx="14480">
                  <c:v>922.53194992304805</c:v>
                </c:pt>
                <c:pt idx="14481">
                  <c:v>922.59566069307004</c:v>
                </c:pt>
                <c:pt idx="14482">
                  <c:v>922.65937146309295</c:v>
                </c:pt>
                <c:pt idx="14483">
                  <c:v>922.72308223311495</c:v>
                </c:pt>
                <c:pt idx="14484">
                  <c:v>922.78679300313695</c:v>
                </c:pt>
                <c:pt idx="14485">
                  <c:v>922.85050377315997</c:v>
                </c:pt>
                <c:pt idx="14486">
                  <c:v>922.91421454318197</c:v>
                </c:pt>
                <c:pt idx="14487">
                  <c:v>922.97792531320397</c:v>
                </c:pt>
                <c:pt idx="14488">
                  <c:v>923.04163608322699</c:v>
                </c:pt>
                <c:pt idx="14489">
                  <c:v>923.10534685324899</c:v>
                </c:pt>
                <c:pt idx="14490">
                  <c:v>923.16905762327099</c:v>
                </c:pt>
                <c:pt idx="14491">
                  <c:v>923.23276839329401</c:v>
                </c:pt>
                <c:pt idx="14492">
                  <c:v>923.29647916331601</c:v>
                </c:pt>
                <c:pt idx="14493">
                  <c:v>923.36018993333801</c:v>
                </c:pt>
                <c:pt idx="14494">
                  <c:v>923.42390070336103</c:v>
                </c:pt>
                <c:pt idx="14495">
                  <c:v>923.48761147338303</c:v>
                </c:pt>
                <c:pt idx="14496">
                  <c:v>923.55132224340502</c:v>
                </c:pt>
                <c:pt idx="14497">
                  <c:v>923.61503301342805</c:v>
                </c:pt>
                <c:pt idx="14498">
                  <c:v>923.67874378345005</c:v>
                </c:pt>
                <c:pt idx="14499">
                  <c:v>923.74245455347204</c:v>
                </c:pt>
                <c:pt idx="14500">
                  <c:v>923.80616532349495</c:v>
                </c:pt>
                <c:pt idx="14501">
                  <c:v>923.86987609351695</c:v>
                </c:pt>
                <c:pt idx="14502">
                  <c:v>923.93358686353895</c:v>
                </c:pt>
                <c:pt idx="14503">
                  <c:v>923.99729763356197</c:v>
                </c:pt>
                <c:pt idx="14504">
                  <c:v>924.06100840358397</c:v>
                </c:pt>
                <c:pt idx="14505">
                  <c:v>924.12471917360597</c:v>
                </c:pt>
                <c:pt idx="14506">
                  <c:v>924.18842994362899</c:v>
                </c:pt>
                <c:pt idx="14507">
                  <c:v>924.25214071365099</c:v>
                </c:pt>
                <c:pt idx="14508">
                  <c:v>924.31585148367299</c:v>
                </c:pt>
                <c:pt idx="14509">
                  <c:v>924.37956225369601</c:v>
                </c:pt>
                <c:pt idx="14510">
                  <c:v>924.44327302371801</c:v>
                </c:pt>
                <c:pt idx="14511">
                  <c:v>924.50698379374001</c:v>
                </c:pt>
                <c:pt idx="14512">
                  <c:v>924.57069456376303</c:v>
                </c:pt>
                <c:pt idx="14513">
                  <c:v>924.63440533378503</c:v>
                </c:pt>
                <c:pt idx="14514">
                  <c:v>924.69811610380702</c:v>
                </c:pt>
                <c:pt idx="14515">
                  <c:v>924.76182687383005</c:v>
                </c:pt>
                <c:pt idx="14516">
                  <c:v>924.82553764385204</c:v>
                </c:pt>
                <c:pt idx="14517">
                  <c:v>924.88924841387404</c:v>
                </c:pt>
                <c:pt idx="14518">
                  <c:v>924.95295918389695</c:v>
                </c:pt>
                <c:pt idx="14519">
                  <c:v>925.01666995391895</c:v>
                </c:pt>
                <c:pt idx="14520">
                  <c:v>925.08038072394095</c:v>
                </c:pt>
                <c:pt idx="14521">
                  <c:v>925.14409149396397</c:v>
                </c:pt>
                <c:pt idx="14522">
                  <c:v>925.20780226398597</c:v>
                </c:pt>
                <c:pt idx="14523">
                  <c:v>925.27151303400797</c:v>
                </c:pt>
                <c:pt idx="14524">
                  <c:v>925.33522380403099</c:v>
                </c:pt>
                <c:pt idx="14525">
                  <c:v>925.39893457405299</c:v>
                </c:pt>
                <c:pt idx="14526">
                  <c:v>925.46264534407499</c:v>
                </c:pt>
                <c:pt idx="14527">
                  <c:v>925.52635611409801</c:v>
                </c:pt>
                <c:pt idx="14528">
                  <c:v>925.59006688412001</c:v>
                </c:pt>
                <c:pt idx="14529">
                  <c:v>925.65377765414303</c:v>
                </c:pt>
                <c:pt idx="14530">
                  <c:v>925.71748842416503</c:v>
                </c:pt>
                <c:pt idx="14531">
                  <c:v>925.78119919418702</c:v>
                </c:pt>
                <c:pt idx="14532">
                  <c:v>925.84490996421005</c:v>
                </c:pt>
                <c:pt idx="14533">
                  <c:v>925.90862073423204</c:v>
                </c:pt>
                <c:pt idx="14534">
                  <c:v>925.97233150425404</c:v>
                </c:pt>
                <c:pt idx="14535">
                  <c:v>926.03604227427695</c:v>
                </c:pt>
                <c:pt idx="14536">
                  <c:v>926.09975304429895</c:v>
                </c:pt>
                <c:pt idx="14537">
                  <c:v>926.16346381432095</c:v>
                </c:pt>
                <c:pt idx="14538">
                  <c:v>926.22717458434397</c:v>
                </c:pt>
                <c:pt idx="14539">
                  <c:v>926.29088535436597</c:v>
                </c:pt>
                <c:pt idx="14540">
                  <c:v>926.35459612438797</c:v>
                </c:pt>
                <c:pt idx="14541">
                  <c:v>926.41830689441099</c:v>
                </c:pt>
                <c:pt idx="14542">
                  <c:v>926.48201766443299</c:v>
                </c:pt>
                <c:pt idx="14543">
                  <c:v>926.54572843445499</c:v>
                </c:pt>
                <c:pt idx="14544">
                  <c:v>926.60943920447801</c:v>
                </c:pt>
                <c:pt idx="14545">
                  <c:v>926.67314997450001</c:v>
                </c:pt>
                <c:pt idx="14546">
                  <c:v>926.73686074452201</c:v>
                </c:pt>
                <c:pt idx="14547">
                  <c:v>926.80057151454503</c:v>
                </c:pt>
                <c:pt idx="14548">
                  <c:v>926.86428228456703</c:v>
                </c:pt>
                <c:pt idx="14549">
                  <c:v>926.92799305458902</c:v>
                </c:pt>
                <c:pt idx="14550">
                  <c:v>926.99170382461205</c:v>
                </c:pt>
                <c:pt idx="14551">
                  <c:v>927.05541459463404</c:v>
                </c:pt>
                <c:pt idx="14552">
                  <c:v>927.11912536465604</c:v>
                </c:pt>
                <c:pt idx="14553">
                  <c:v>927.18283613467895</c:v>
                </c:pt>
                <c:pt idx="14554">
                  <c:v>927.24654690470095</c:v>
                </c:pt>
                <c:pt idx="14555">
                  <c:v>927.31025767472295</c:v>
                </c:pt>
                <c:pt idx="14556">
                  <c:v>927.37396844474597</c:v>
                </c:pt>
                <c:pt idx="14557">
                  <c:v>927.43767921476797</c:v>
                </c:pt>
                <c:pt idx="14558">
                  <c:v>927.50138998478997</c:v>
                </c:pt>
                <c:pt idx="14559">
                  <c:v>927.56510075481299</c:v>
                </c:pt>
                <c:pt idx="14560">
                  <c:v>927.62881152483499</c:v>
                </c:pt>
                <c:pt idx="14561">
                  <c:v>927.69252229485699</c:v>
                </c:pt>
                <c:pt idx="14562">
                  <c:v>927.75623306488001</c:v>
                </c:pt>
                <c:pt idx="14563">
                  <c:v>927.81994383490201</c:v>
                </c:pt>
                <c:pt idx="14564">
                  <c:v>927.883654604924</c:v>
                </c:pt>
                <c:pt idx="14565">
                  <c:v>927.94736537494703</c:v>
                </c:pt>
                <c:pt idx="14566">
                  <c:v>928.01107614496902</c:v>
                </c:pt>
                <c:pt idx="14567">
                  <c:v>928.07478691499102</c:v>
                </c:pt>
                <c:pt idx="14568">
                  <c:v>928.13849768501404</c:v>
                </c:pt>
                <c:pt idx="14569">
                  <c:v>928.20220845503604</c:v>
                </c:pt>
                <c:pt idx="14570">
                  <c:v>928.26591922505804</c:v>
                </c:pt>
                <c:pt idx="14571">
                  <c:v>928.32962999508095</c:v>
                </c:pt>
                <c:pt idx="14572">
                  <c:v>928.39334076510295</c:v>
                </c:pt>
                <c:pt idx="14573">
                  <c:v>928.45705153512495</c:v>
                </c:pt>
                <c:pt idx="14574">
                  <c:v>928.52076230514797</c:v>
                </c:pt>
                <c:pt idx="14575">
                  <c:v>928.58447307516997</c:v>
                </c:pt>
                <c:pt idx="14576">
                  <c:v>928.64818384519197</c:v>
                </c:pt>
                <c:pt idx="14577">
                  <c:v>928.71189461521499</c:v>
                </c:pt>
                <c:pt idx="14578">
                  <c:v>928.77560538523699</c:v>
                </c:pt>
                <c:pt idx="14579">
                  <c:v>928.83931615525898</c:v>
                </c:pt>
                <c:pt idx="14580">
                  <c:v>928.90302692528201</c:v>
                </c:pt>
                <c:pt idx="14581">
                  <c:v>928.966737695304</c:v>
                </c:pt>
                <c:pt idx="14582">
                  <c:v>929.03044846532703</c:v>
                </c:pt>
                <c:pt idx="14583">
                  <c:v>929.09415923534903</c:v>
                </c:pt>
                <c:pt idx="14584">
                  <c:v>929.15787000537102</c:v>
                </c:pt>
                <c:pt idx="14585">
                  <c:v>929.22158077539405</c:v>
                </c:pt>
                <c:pt idx="14586">
                  <c:v>929.28529154541604</c:v>
                </c:pt>
                <c:pt idx="14587">
                  <c:v>929.34900231543804</c:v>
                </c:pt>
                <c:pt idx="14588">
                  <c:v>929.41271308546095</c:v>
                </c:pt>
                <c:pt idx="14589">
                  <c:v>929.47642385548295</c:v>
                </c:pt>
                <c:pt idx="14590">
                  <c:v>929.54013462550495</c:v>
                </c:pt>
                <c:pt idx="14591">
                  <c:v>929.60384539552797</c:v>
                </c:pt>
                <c:pt idx="14592">
                  <c:v>929.66755616554997</c:v>
                </c:pt>
                <c:pt idx="14593">
                  <c:v>929.73126693557197</c:v>
                </c:pt>
                <c:pt idx="14594">
                  <c:v>929.79497770559499</c:v>
                </c:pt>
                <c:pt idx="14595">
                  <c:v>929.85868847561699</c:v>
                </c:pt>
                <c:pt idx="14596">
                  <c:v>929.92239924563899</c:v>
                </c:pt>
                <c:pt idx="14597">
                  <c:v>929.98611001566201</c:v>
                </c:pt>
                <c:pt idx="14598">
                  <c:v>930.04982078568401</c:v>
                </c:pt>
                <c:pt idx="14599">
                  <c:v>930.113531555706</c:v>
                </c:pt>
                <c:pt idx="14600">
                  <c:v>930.17724232572903</c:v>
                </c:pt>
                <c:pt idx="14601">
                  <c:v>930.24095309575102</c:v>
                </c:pt>
                <c:pt idx="14602">
                  <c:v>930.30466386577302</c:v>
                </c:pt>
                <c:pt idx="14603">
                  <c:v>930.36837463579604</c:v>
                </c:pt>
                <c:pt idx="14604">
                  <c:v>930.43208540581804</c:v>
                </c:pt>
                <c:pt idx="14605">
                  <c:v>930.49579617584004</c:v>
                </c:pt>
                <c:pt idx="14606">
                  <c:v>930.55950694586295</c:v>
                </c:pt>
                <c:pt idx="14607">
                  <c:v>930.62321771588495</c:v>
                </c:pt>
                <c:pt idx="14608">
                  <c:v>930.68692848590695</c:v>
                </c:pt>
                <c:pt idx="14609">
                  <c:v>930.75063925592997</c:v>
                </c:pt>
                <c:pt idx="14610">
                  <c:v>930.81435002595197</c:v>
                </c:pt>
                <c:pt idx="14611">
                  <c:v>930.87806079597397</c:v>
                </c:pt>
                <c:pt idx="14612">
                  <c:v>930.94177156599699</c:v>
                </c:pt>
                <c:pt idx="14613">
                  <c:v>931.00548233601899</c:v>
                </c:pt>
                <c:pt idx="14614">
                  <c:v>931.06919310604098</c:v>
                </c:pt>
                <c:pt idx="14615">
                  <c:v>931.13290387606401</c:v>
                </c:pt>
                <c:pt idx="14616">
                  <c:v>931.196614646086</c:v>
                </c:pt>
                <c:pt idx="14617">
                  <c:v>931.260325416108</c:v>
                </c:pt>
                <c:pt idx="14618">
                  <c:v>931.32403618613102</c:v>
                </c:pt>
                <c:pt idx="14619">
                  <c:v>931.38774695615302</c:v>
                </c:pt>
                <c:pt idx="14620">
                  <c:v>931.45145772617502</c:v>
                </c:pt>
                <c:pt idx="14621">
                  <c:v>931.51516849619804</c:v>
                </c:pt>
                <c:pt idx="14622">
                  <c:v>931.57887926622004</c:v>
                </c:pt>
                <c:pt idx="14623">
                  <c:v>931.64259003624204</c:v>
                </c:pt>
                <c:pt idx="14624">
                  <c:v>931.70630080626495</c:v>
                </c:pt>
                <c:pt idx="14625">
                  <c:v>931.77001157628695</c:v>
                </c:pt>
                <c:pt idx="14626">
                  <c:v>931.83372234630895</c:v>
                </c:pt>
                <c:pt idx="14627">
                  <c:v>931.89743311633197</c:v>
                </c:pt>
                <c:pt idx="14628">
                  <c:v>931.96114388635397</c:v>
                </c:pt>
                <c:pt idx="14629">
                  <c:v>932.02485465637596</c:v>
                </c:pt>
                <c:pt idx="14630">
                  <c:v>932.08856542639899</c:v>
                </c:pt>
                <c:pt idx="14631">
                  <c:v>932.15227619642098</c:v>
                </c:pt>
                <c:pt idx="14632">
                  <c:v>932.21598696644298</c:v>
                </c:pt>
                <c:pt idx="14633">
                  <c:v>932.27969773646601</c:v>
                </c:pt>
                <c:pt idx="14634">
                  <c:v>932.343408506488</c:v>
                </c:pt>
                <c:pt idx="14635">
                  <c:v>932.40711927651103</c:v>
                </c:pt>
                <c:pt idx="14636">
                  <c:v>932.47083004653302</c:v>
                </c:pt>
                <c:pt idx="14637">
                  <c:v>932.53454081655502</c:v>
                </c:pt>
                <c:pt idx="14638">
                  <c:v>932.59825158657804</c:v>
                </c:pt>
                <c:pt idx="14639">
                  <c:v>932.66196235660004</c:v>
                </c:pt>
                <c:pt idx="14640">
                  <c:v>932.72567312662204</c:v>
                </c:pt>
                <c:pt idx="14641">
                  <c:v>932.78938389664495</c:v>
                </c:pt>
                <c:pt idx="14642">
                  <c:v>932.85309466666695</c:v>
                </c:pt>
                <c:pt idx="14643">
                  <c:v>932.91680543668895</c:v>
                </c:pt>
                <c:pt idx="14644">
                  <c:v>932.98051620671197</c:v>
                </c:pt>
                <c:pt idx="14645">
                  <c:v>933.04422697673397</c:v>
                </c:pt>
                <c:pt idx="14646">
                  <c:v>933.10793774675597</c:v>
                </c:pt>
                <c:pt idx="14647">
                  <c:v>933.17164851677899</c:v>
                </c:pt>
                <c:pt idx="14648">
                  <c:v>933.23535928680099</c:v>
                </c:pt>
                <c:pt idx="14649">
                  <c:v>933.29907005682298</c:v>
                </c:pt>
                <c:pt idx="14650">
                  <c:v>933.36278082684601</c:v>
                </c:pt>
                <c:pt idx="14651">
                  <c:v>933.426491596868</c:v>
                </c:pt>
                <c:pt idx="14652">
                  <c:v>933.49020236689</c:v>
                </c:pt>
                <c:pt idx="14653">
                  <c:v>933.55391313691302</c:v>
                </c:pt>
                <c:pt idx="14654">
                  <c:v>933.61762390693502</c:v>
                </c:pt>
                <c:pt idx="14655">
                  <c:v>933.68133467695702</c:v>
                </c:pt>
                <c:pt idx="14656">
                  <c:v>933.74504544698004</c:v>
                </c:pt>
                <c:pt idx="14657">
                  <c:v>933.80875621700204</c:v>
                </c:pt>
                <c:pt idx="14658">
                  <c:v>933.87246698702404</c:v>
                </c:pt>
                <c:pt idx="14659">
                  <c:v>933.93617775704695</c:v>
                </c:pt>
                <c:pt idx="14660">
                  <c:v>933.99988852706895</c:v>
                </c:pt>
                <c:pt idx="14661">
                  <c:v>934.06359929709095</c:v>
                </c:pt>
                <c:pt idx="14662">
                  <c:v>934.12731006711397</c:v>
                </c:pt>
                <c:pt idx="14663">
                  <c:v>934.19102083713597</c:v>
                </c:pt>
                <c:pt idx="14664">
                  <c:v>934.25473160715796</c:v>
                </c:pt>
                <c:pt idx="14665">
                  <c:v>934.31844237718099</c:v>
                </c:pt>
                <c:pt idx="14666">
                  <c:v>934.38215314720298</c:v>
                </c:pt>
                <c:pt idx="14667">
                  <c:v>934.44586391722498</c:v>
                </c:pt>
                <c:pt idx="14668">
                  <c:v>934.509574687248</c:v>
                </c:pt>
                <c:pt idx="14669">
                  <c:v>934.57328545727</c:v>
                </c:pt>
                <c:pt idx="14670">
                  <c:v>934.636996227292</c:v>
                </c:pt>
                <c:pt idx="14671">
                  <c:v>934.70070699731502</c:v>
                </c:pt>
                <c:pt idx="14672">
                  <c:v>934.76441776733702</c:v>
                </c:pt>
                <c:pt idx="14673">
                  <c:v>934.82812853735902</c:v>
                </c:pt>
                <c:pt idx="14674">
                  <c:v>934.89183930738204</c:v>
                </c:pt>
                <c:pt idx="14675">
                  <c:v>934.95555007740404</c:v>
                </c:pt>
                <c:pt idx="14676">
                  <c:v>935.01926084742604</c:v>
                </c:pt>
                <c:pt idx="14677">
                  <c:v>935.08297161744895</c:v>
                </c:pt>
                <c:pt idx="14678">
                  <c:v>935.14668238747095</c:v>
                </c:pt>
                <c:pt idx="14679">
                  <c:v>935.21039315749294</c:v>
                </c:pt>
                <c:pt idx="14680">
                  <c:v>935.27410392751597</c:v>
                </c:pt>
                <c:pt idx="14681">
                  <c:v>935.33781469753797</c:v>
                </c:pt>
                <c:pt idx="14682">
                  <c:v>935.40152546755996</c:v>
                </c:pt>
                <c:pt idx="14683">
                  <c:v>935.46523623758299</c:v>
                </c:pt>
                <c:pt idx="14684">
                  <c:v>935.52894700760498</c:v>
                </c:pt>
                <c:pt idx="14685">
                  <c:v>935.59265777762698</c:v>
                </c:pt>
                <c:pt idx="14686">
                  <c:v>935.65636854765</c:v>
                </c:pt>
                <c:pt idx="14687">
                  <c:v>935.720079317672</c:v>
                </c:pt>
                <c:pt idx="14688">
                  <c:v>935.78379008769502</c:v>
                </c:pt>
                <c:pt idx="14689">
                  <c:v>935.84750085771702</c:v>
                </c:pt>
                <c:pt idx="14690">
                  <c:v>935.91121162773902</c:v>
                </c:pt>
                <c:pt idx="14691">
                  <c:v>935.97492239776204</c:v>
                </c:pt>
                <c:pt idx="14692">
                  <c:v>936.03863316778404</c:v>
                </c:pt>
                <c:pt idx="14693">
                  <c:v>936.10234393780604</c:v>
                </c:pt>
                <c:pt idx="14694">
                  <c:v>936.16605470782895</c:v>
                </c:pt>
                <c:pt idx="14695">
                  <c:v>936.22976547785095</c:v>
                </c:pt>
                <c:pt idx="14696">
                  <c:v>936.29347624787295</c:v>
                </c:pt>
                <c:pt idx="14697">
                  <c:v>936.35718701789597</c:v>
                </c:pt>
                <c:pt idx="14698">
                  <c:v>936.42089778791797</c:v>
                </c:pt>
                <c:pt idx="14699">
                  <c:v>936.48460855793996</c:v>
                </c:pt>
                <c:pt idx="14700">
                  <c:v>936.54831932796299</c:v>
                </c:pt>
                <c:pt idx="14701">
                  <c:v>936.61203009798498</c:v>
                </c:pt>
                <c:pt idx="14702">
                  <c:v>936.67574086800698</c:v>
                </c:pt>
                <c:pt idx="14703">
                  <c:v>936.73945163803</c:v>
                </c:pt>
                <c:pt idx="14704">
                  <c:v>936.803162408052</c:v>
                </c:pt>
                <c:pt idx="14705">
                  <c:v>936.866873178074</c:v>
                </c:pt>
                <c:pt idx="14706">
                  <c:v>936.93058394809702</c:v>
                </c:pt>
                <c:pt idx="14707">
                  <c:v>936.99429471811902</c:v>
                </c:pt>
                <c:pt idx="14708">
                  <c:v>937.05800548814102</c:v>
                </c:pt>
                <c:pt idx="14709">
                  <c:v>937.12171625816404</c:v>
                </c:pt>
                <c:pt idx="14710">
                  <c:v>937.18542702818604</c:v>
                </c:pt>
                <c:pt idx="14711">
                  <c:v>937.24913779820804</c:v>
                </c:pt>
                <c:pt idx="14712">
                  <c:v>937.31284856823095</c:v>
                </c:pt>
                <c:pt idx="14713">
                  <c:v>937.37655933825295</c:v>
                </c:pt>
                <c:pt idx="14714">
                  <c:v>937.44027010827494</c:v>
                </c:pt>
                <c:pt idx="14715">
                  <c:v>937.50398087829797</c:v>
                </c:pt>
                <c:pt idx="14716">
                  <c:v>937.56769164831996</c:v>
                </c:pt>
                <c:pt idx="14717">
                  <c:v>937.63140241834196</c:v>
                </c:pt>
                <c:pt idx="14718">
                  <c:v>937.69511318836499</c:v>
                </c:pt>
                <c:pt idx="14719">
                  <c:v>937.75882395838698</c:v>
                </c:pt>
                <c:pt idx="14720">
                  <c:v>937.82253472840898</c:v>
                </c:pt>
                <c:pt idx="14721">
                  <c:v>937.886245498432</c:v>
                </c:pt>
                <c:pt idx="14722">
                  <c:v>937.949956268454</c:v>
                </c:pt>
                <c:pt idx="14723">
                  <c:v>938.013667038476</c:v>
                </c:pt>
                <c:pt idx="14724">
                  <c:v>938.07737780849902</c:v>
                </c:pt>
                <c:pt idx="14725">
                  <c:v>938.14108857852102</c:v>
                </c:pt>
                <c:pt idx="14726">
                  <c:v>938.20479934854302</c:v>
                </c:pt>
                <c:pt idx="14727">
                  <c:v>938.26851011856604</c:v>
                </c:pt>
                <c:pt idx="14728">
                  <c:v>938.33222088858804</c:v>
                </c:pt>
                <c:pt idx="14729">
                  <c:v>938.39593165861004</c:v>
                </c:pt>
                <c:pt idx="14730">
                  <c:v>938.45964242863295</c:v>
                </c:pt>
                <c:pt idx="14731">
                  <c:v>938.52335319865495</c:v>
                </c:pt>
                <c:pt idx="14732">
                  <c:v>938.58706396867694</c:v>
                </c:pt>
                <c:pt idx="14733">
                  <c:v>938.65077473869997</c:v>
                </c:pt>
                <c:pt idx="14734">
                  <c:v>938.71448550872196</c:v>
                </c:pt>
                <c:pt idx="14735">
                  <c:v>938.77819627874396</c:v>
                </c:pt>
                <c:pt idx="14736">
                  <c:v>938.84190704876698</c:v>
                </c:pt>
                <c:pt idx="14737">
                  <c:v>938.90561781878898</c:v>
                </c:pt>
                <c:pt idx="14738">
                  <c:v>938.96932858881098</c:v>
                </c:pt>
                <c:pt idx="14739">
                  <c:v>939.033039358834</c:v>
                </c:pt>
                <c:pt idx="14740">
                  <c:v>939.096750128856</c:v>
                </c:pt>
                <c:pt idx="14741">
                  <c:v>939.16046089887902</c:v>
                </c:pt>
                <c:pt idx="14742">
                  <c:v>939.22417166890102</c:v>
                </c:pt>
                <c:pt idx="14743">
                  <c:v>939.28788243892302</c:v>
                </c:pt>
                <c:pt idx="14744">
                  <c:v>939.35159320894604</c:v>
                </c:pt>
                <c:pt idx="14745">
                  <c:v>939.41530397896804</c:v>
                </c:pt>
                <c:pt idx="14746">
                  <c:v>939.47901474899004</c:v>
                </c:pt>
                <c:pt idx="14747">
                  <c:v>939.54272551901295</c:v>
                </c:pt>
                <c:pt idx="14748">
                  <c:v>939.60643628903495</c:v>
                </c:pt>
                <c:pt idx="14749">
                  <c:v>939.67014705905694</c:v>
                </c:pt>
                <c:pt idx="14750">
                  <c:v>939.73385782907997</c:v>
                </c:pt>
                <c:pt idx="14751">
                  <c:v>939.79756859910196</c:v>
                </c:pt>
                <c:pt idx="14752">
                  <c:v>939.86127936912396</c:v>
                </c:pt>
                <c:pt idx="14753">
                  <c:v>939.92499013914698</c:v>
                </c:pt>
                <c:pt idx="14754">
                  <c:v>939.98870090916898</c:v>
                </c:pt>
                <c:pt idx="14755">
                  <c:v>940.05241167919098</c:v>
                </c:pt>
                <c:pt idx="14756">
                  <c:v>940.116122449214</c:v>
                </c:pt>
                <c:pt idx="14757">
                  <c:v>940.179833219236</c:v>
                </c:pt>
                <c:pt idx="14758">
                  <c:v>940.243543989258</c:v>
                </c:pt>
                <c:pt idx="14759">
                  <c:v>940.30725475928102</c:v>
                </c:pt>
                <c:pt idx="14760">
                  <c:v>940.37096552930302</c:v>
                </c:pt>
                <c:pt idx="14761">
                  <c:v>940.43467629932502</c:v>
                </c:pt>
                <c:pt idx="14762">
                  <c:v>940.49838706934804</c:v>
                </c:pt>
                <c:pt idx="14763">
                  <c:v>940.56209783937004</c:v>
                </c:pt>
                <c:pt idx="14764">
                  <c:v>940.62580860939204</c:v>
                </c:pt>
                <c:pt idx="14765">
                  <c:v>940.68951937941495</c:v>
                </c:pt>
                <c:pt idx="14766">
                  <c:v>940.75323014943694</c:v>
                </c:pt>
                <c:pt idx="14767">
                  <c:v>940.81694091945894</c:v>
                </c:pt>
                <c:pt idx="14768">
                  <c:v>940.88065168948197</c:v>
                </c:pt>
                <c:pt idx="14769">
                  <c:v>940.94436245950396</c:v>
                </c:pt>
                <c:pt idx="14770">
                  <c:v>941.00807322952596</c:v>
                </c:pt>
                <c:pt idx="14771">
                  <c:v>941.07178399954898</c:v>
                </c:pt>
                <c:pt idx="14772">
                  <c:v>941.13549476957098</c:v>
                </c:pt>
                <c:pt idx="14773">
                  <c:v>941.19920553959298</c:v>
                </c:pt>
                <c:pt idx="14774">
                  <c:v>941.262916309616</c:v>
                </c:pt>
                <c:pt idx="14775">
                  <c:v>941.326627079638</c:v>
                </c:pt>
                <c:pt idx="14776">
                  <c:v>941.39033784966</c:v>
                </c:pt>
                <c:pt idx="14777">
                  <c:v>941.45404861968302</c:v>
                </c:pt>
                <c:pt idx="14778">
                  <c:v>941.51775938970502</c:v>
                </c:pt>
                <c:pt idx="14779">
                  <c:v>941.58147015972702</c:v>
                </c:pt>
                <c:pt idx="14780">
                  <c:v>941.64518092975004</c:v>
                </c:pt>
                <c:pt idx="14781">
                  <c:v>941.70889169977204</c:v>
                </c:pt>
                <c:pt idx="14782">
                  <c:v>941.77260246979404</c:v>
                </c:pt>
                <c:pt idx="14783">
                  <c:v>941.83631323981695</c:v>
                </c:pt>
                <c:pt idx="14784">
                  <c:v>941.90002400983894</c:v>
                </c:pt>
                <c:pt idx="14785">
                  <c:v>941.96373477986106</c:v>
                </c:pt>
                <c:pt idx="14786">
                  <c:v>942.02744554988396</c:v>
                </c:pt>
                <c:pt idx="14787">
                  <c:v>942.09115631990596</c:v>
                </c:pt>
                <c:pt idx="14788">
                  <c:v>942.15486708992796</c:v>
                </c:pt>
                <c:pt idx="14789">
                  <c:v>942.21857785995098</c:v>
                </c:pt>
                <c:pt idx="14790">
                  <c:v>942.28228862997298</c:v>
                </c:pt>
                <c:pt idx="14791">
                  <c:v>942.34599939999498</c:v>
                </c:pt>
                <c:pt idx="14792">
                  <c:v>942.409710170018</c:v>
                </c:pt>
                <c:pt idx="14793">
                  <c:v>942.47342094004</c:v>
                </c:pt>
                <c:pt idx="14794">
                  <c:v>942.53713171006302</c:v>
                </c:pt>
                <c:pt idx="14795">
                  <c:v>942.60084248008502</c:v>
                </c:pt>
                <c:pt idx="14796">
                  <c:v>942.66455325010702</c:v>
                </c:pt>
                <c:pt idx="14797">
                  <c:v>942.72826402013004</c:v>
                </c:pt>
                <c:pt idx="14798">
                  <c:v>942.79197479015204</c:v>
                </c:pt>
                <c:pt idx="14799">
                  <c:v>942.85568556017404</c:v>
                </c:pt>
                <c:pt idx="14800">
                  <c:v>942.91939633019695</c:v>
                </c:pt>
                <c:pt idx="14801">
                  <c:v>942.98310710021894</c:v>
                </c:pt>
                <c:pt idx="14802">
                  <c:v>943.04681787024094</c:v>
                </c:pt>
                <c:pt idx="14803">
                  <c:v>943.11052864026396</c:v>
                </c:pt>
                <c:pt idx="14804">
                  <c:v>943.17423941028596</c:v>
                </c:pt>
                <c:pt idx="14805">
                  <c:v>943.23795018030796</c:v>
                </c:pt>
                <c:pt idx="14806">
                  <c:v>943.30166095033098</c:v>
                </c:pt>
                <c:pt idx="14807">
                  <c:v>943.36537172035298</c:v>
                </c:pt>
                <c:pt idx="14808">
                  <c:v>943.42908249037498</c:v>
                </c:pt>
                <c:pt idx="14809">
                  <c:v>943.492793260398</c:v>
                </c:pt>
                <c:pt idx="14810">
                  <c:v>943.55650403042</c:v>
                </c:pt>
                <c:pt idx="14811">
                  <c:v>943.620214800442</c:v>
                </c:pt>
                <c:pt idx="14812">
                  <c:v>943.68392557046502</c:v>
                </c:pt>
                <c:pt idx="14813">
                  <c:v>943.74763634048702</c:v>
                </c:pt>
                <c:pt idx="14814">
                  <c:v>943.81134711050902</c:v>
                </c:pt>
                <c:pt idx="14815">
                  <c:v>943.87505788053204</c:v>
                </c:pt>
                <c:pt idx="14816">
                  <c:v>943.93876865055404</c:v>
                </c:pt>
                <c:pt idx="14817">
                  <c:v>944.00247942057604</c:v>
                </c:pt>
                <c:pt idx="14818">
                  <c:v>944.06619019059895</c:v>
                </c:pt>
                <c:pt idx="14819">
                  <c:v>944.12990096062094</c:v>
                </c:pt>
                <c:pt idx="14820">
                  <c:v>944.19361173064306</c:v>
                </c:pt>
                <c:pt idx="14821">
                  <c:v>944.25732250066596</c:v>
                </c:pt>
                <c:pt idx="14822">
                  <c:v>944.32103327068796</c:v>
                </c:pt>
                <c:pt idx="14823">
                  <c:v>944.38474404070996</c:v>
                </c:pt>
                <c:pt idx="14824">
                  <c:v>944.44845481073298</c:v>
                </c:pt>
                <c:pt idx="14825">
                  <c:v>944.51216558075498</c:v>
                </c:pt>
                <c:pt idx="14826">
                  <c:v>944.57587635077698</c:v>
                </c:pt>
                <c:pt idx="14827">
                  <c:v>944.6395871208</c:v>
                </c:pt>
                <c:pt idx="14828">
                  <c:v>944.703297890822</c:v>
                </c:pt>
                <c:pt idx="14829">
                  <c:v>944.767008660844</c:v>
                </c:pt>
                <c:pt idx="14830">
                  <c:v>944.83071943086702</c:v>
                </c:pt>
                <c:pt idx="14831">
                  <c:v>944.89443020088902</c:v>
                </c:pt>
                <c:pt idx="14832">
                  <c:v>944.95814097091102</c:v>
                </c:pt>
                <c:pt idx="14833">
                  <c:v>945.02185174093404</c:v>
                </c:pt>
                <c:pt idx="14834">
                  <c:v>945.08556251095604</c:v>
                </c:pt>
                <c:pt idx="14835">
                  <c:v>945.14927328097804</c:v>
                </c:pt>
                <c:pt idx="14836">
                  <c:v>945.21298405100094</c:v>
                </c:pt>
                <c:pt idx="14837">
                  <c:v>945.27669482102306</c:v>
                </c:pt>
                <c:pt idx="14838">
                  <c:v>945.34040559104506</c:v>
                </c:pt>
                <c:pt idx="14839">
                  <c:v>945.40411636106796</c:v>
                </c:pt>
                <c:pt idx="14840">
                  <c:v>945.46782713108996</c:v>
                </c:pt>
                <c:pt idx="14841">
                  <c:v>945.53153790111196</c:v>
                </c:pt>
                <c:pt idx="14842">
                  <c:v>945.59524867113498</c:v>
                </c:pt>
                <c:pt idx="14843">
                  <c:v>945.65895944115698</c:v>
                </c:pt>
                <c:pt idx="14844">
                  <c:v>945.72267021117898</c:v>
                </c:pt>
                <c:pt idx="14845">
                  <c:v>945.786380981202</c:v>
                </c:pt>
                <c:pt idx="14846">
                  <c:v>945.850091751224</c:v>
                </c:pt>
                <c:pt idx="14847">
                  <c:v>945.91380252124702</c:v>
                </c:pt>
                <c:pt idx="14848">
                  <c:v>945.97751329126902</c:v>
                </c:pt>
                <c:pt idx="14849">
                  <c:v>946.04122406129102</c:v>
                </c:pt>
                <c:pt idx="14850">
                  <c:v>946.10493483131404</c:v>
                </c:pt>
                <c:pt idx="14851">
                  <c:v>946.16864560133604</c:v>
                </c:pt>
                <c:pt idx="14852">
                  <c:v>946.23235637135804</c:v>
                </c:pt>
                <c:pt idx="14853">
                  <c:v>946.29606714138095</c:v>
                </c:pt>
                <c:pt idx="14854">
                  <c:v>946.35977791140294</c:v>
                </c:pt>
                <c:pt idx="14855">
                  <c:v>946.42348868142506</c:v>
                </c:pt>
                <c:pt idx="14856">
                  <c:v>946.48719945144796</c:v>
                </c:pt>
                <c:pt idx="14857">
                  <c:v>946.55091022146996</c:v>
                </c:pt>
                <c:pt idx="14858">
                  <c:v>946.61462099149196</c:v>
                </c:pt>
                <c:pt idx="14859">
                  <c:v>946.67833176151498</c:v>
                </c:pt>
                <c:pt idx="14860">
                  <c:v>946.74204253153698</c:v>
                </c:pt>
                <c:pt idx="14861">
                  <c:v>946.80575330155898</c:v>
                </c:pt>
                <c:pt idx="14862">
                  <c:v>946.869464071582</c:v>
                </c:pt>
                <c:pt idx="14863">
                  <c:v>946.933174841604</c:v>
                </c:pt>
                <c:pt idx="14864">
                  <c:v>946.996885611626</c:v>
                </c:pt>
                <c:pt idx="14865">
                  <c:v>947.06059638164902</c:v>
                </c:pt>
                <c:pt idx="14866">
                  <c:v>947.12430715167102</c:v>
                </c:pt>
                <c:pt idx="14867">
                  <c:v>947.18801792169302</c:v>
                </c:pt>
                <c:pt idx="14868">
                  <c:v>947.25172869171604</c:v>
                </c:pt>
                <c:pt idx="14869">
                  <c:v>947.31543946173804</c:v>
                </c:pt>
                <c:pt idx="14870">
                  <c:v>947.37915023176004</c:v>
                </c:pt>
                <c:pt idx="14871">
                  <c:v>947.44286100178294</c:v>
                </c:pt>
                <c:pt idx="14872">
                  <c:v>947.50657177180506</c:v>
                </c:pt>
                <c:pt idx="14873">
                  <c:v>947.57028254182705</c:v>
                </c:pt>
                <c:pt idx="14874">
                  <c:v>947.63399331184996</c:v>
                </c:pt>
                <c:pt idx="14875">
                  <c:v>947.69770408187196</c:v>
                </c:pt>
                <c:pt idx="14876">
                  <c:v>947.76141485189396</c:v>
                </c:pt>
                <c:pt idx="14877">
                  <c:v>947.82512562191698</c:v>
                </c:pt>
                <c:pt idx="14878">
                  <c:v>947.88883639193898</c:v>
                </c:pt>
                <c:pt idx="14879">
                  <c:v>947.95254716196098</c:v>
                </c:pt>
                <c:pt idx="14880">
                  <c:v>948.016257931984</c:v>
                </c:pt>
                <c:pt idx="14881">
                  <c:v>948.079968702006</c:v>
                </c:pt>
                <c:pt idx="14882">
                  <c:v>948.143679472028</c:v>
                </c:pt>
                <c:pt idx="14883">
                  <c:v>948.20739024205102</c:v>
                </c:pt>
                <c:pt idx="14884">
                  <c:v>948.27110101207302</c:v>
                </c:pt>
                <c:pt idx="14885">
                  <c:v>948.33481178209502</c:v>
                </c:pt>
                <c:pt idx="14886">
                  <c:v>948.39852255211804</c:v>
                </c:pt>
                <c:pt idx="14887">
                  <c:v>948.46223332214004</c:v>
                </c:pt>
                <c:pt idx="14888">
                  <c:v>948.52594409216204</c:v>
                </c:pt>
                <c:pt idx="14889">
                  <c:v>948.58965486218494</c:v>
                </c:pt>
                <c:pt idx="14890">
                  <c:v>948.65336563220706</c:v>
                </c:pt>
                <c:pt idx="14891">
                  <c:v>948.71707640222905</c:v>
                </c:pt>
                <c:pt idx="14892">
                  <c:v>948.78078717225196</c:v>
                </c:pt>
                <c:pt idx="14893">
                  <c:v>948.84449794227396</c:v>
                </c:pt>
                <c:pt idx="14894">
                  <c:v>948.90820871229596</c:v>
                </c:pt>
                <c:pt idx="14895">
                  <c:v>948.97191948231898</c:v>
                </c:pt>
                <c:pt idx="14896">
                  <c:v>949.03563025234098</c:v>
                </c:pt>
                <c:pt idx="14897">
                  <c:v>949.09934102236298</c:v>
                </c:pt>
                <c:pt idx="14898">
                  <c:v>949.163051792386</c:v>
                </c:pt>
                <c:pt idx="14899">
                  <c:v>949.226762562408</c:v>
                </c:pt>
                <c:pt idx="14900">
                  <c:v>949.29047333243102</c:v>
                </c:pt>
                <c:pt idx="14901">
                  <c:v>949.35418410245302</c:v>
                </c:pt>
                <c:pt idx="14902">
                  <c:v>949.41789487247502</c:v>
                </c:pt>
                <c:pt idx="14903">
                  <c:v>949.48160564249804</c:v>
                </c:pt>
                <c:pt idx="14904">
                  <c:v>949.54531641252004</c:v>
                </c:pt>
                <c:pt idx="14905">
                  <c:v>949.60902718254204</c:v>
                </c:pt>
                <c:pt idx="14906">
                  <c:v>949.67273795256494</c:v>
                </c:pt>
                <c:pt idx="14907">
                  <c:v>949.73644872258706</c:v>
                </c:pt>
                <c:pt idx="14908">
                  <c:v>949.80015949260905</c:v>
                </c:pt>
                <c:pt idx="14909">
                  <c:v>949.86387026263196</c:v>
                </c:pt>
                <c:pt idx="14910">
                  <c:v>949.92758103265396</c:v>
                </c:pt>
                <c:pt idx="14911">
                  <c:v>949.99129180267596</c:v>
                </c:pt>
                <c:pt idx="14912">
                  <c:v>950.05500257269898</c:v>
                </c:pt>
                <c:pt idx="14913">
                  <c:v>950.11871334272098</c:v>
                </c:pt>
                <c:pt idx="14914">
                  <c:v>950.18242411274298</c:v>
                </c:pt>
                <c:pt idx="14915">
                  <c:v>950.246134882766</c:v>
                </c:pt>
                <c:pt idx="14916">
                  <c:v>950.309845652788</c:v>
                </c:pt>
                <c:pt idx="14917">
                  <c:v>950.37355642281</c:v>
                </c:pt>
                <c:pt idx="14918">
                  <c:v>950.43726719283302</c:v>
                </c:pt>
                <c:pt idx="14919">
                  <c:v>950.50097796285502</c:v>
                </c:pt>
                <c:pt idx="14920">
                  <c:v>950.56468873287702</c:v>
                </c:pt>
                <c:pt idx="14921">
                  <c:v>950.62839950290004</c:v>
                </c:pt>
                <c:pt idx="14922">
                  <c:v>950.69211027292204</c:v>
                </c:pt>
                <c:pt idx="14923">
                  <c:v>950.75582104294404</c:v>
                </c:pt>
                <c:pt idx="14924">
                  <c:v>950.81953181296706</c:v>
                </c:pt>
                <c:pt idx="14925">
                  <c:v>950.88324258298906</c:v>
                </c:pt>
                <c:pt idx="14926">
                  <c:v>950.94695335301105</c:v>
                </c:pt>
                <c:pt idx="14927">
                  <c:v>951.01066412303396</c:v>
                </c:pt>
                <c:pt idx="14928">
                  <c:v>951.07437489305596</c:v>
                </c:pt>
                <c:pt idx="14929">
                  <c:v>951.13808566307796</c:v>
                </c:pt>
                <c:pt idx="14930">
                  <c:v>951.20179643310098</c:v>
                </c:pt>
                <c:pt idx="14931">
                  <c:v>951.26550720312298</c:v>
                </c:pt>
                <c:pt idx="14932">
                  <c:v>951.32921797314498</c:v>
                </c:pt>
                <c:pt idx="14933">
                  <c:v>951.392928743168</c:v>
                </c:pt>
                <c:pt idx="14934">
                  <c:v>951.45663951319</c:v>
                </c:pt>
                <c:pt idx="14935">
                  <c:v>951.520350283212</c:v>
                </c:pt>
                <c:pt idx="14936">
                  <c:v>951.58406105323502</c:v>
                </c:pt>
                <c:pt idx="14937">
                  <c:v>951.64777182325702</c:v>
                </c:pt>
                <c:pt idx="14938">
                  <c:v>951.71148259327902</c:v>
                </c:pt>
                <c:pt idx="14939">
                  <c:v>951.77519336330204</c:v>
                </c:pt>
                <c:pt idx="14940">
                  <c:v>951.83890413332404</c:v>
                </c:pt>
                <c:pt idx="14941">
                  <c:v>951.90261490334603</c:v>
                </c:pt>
                <c:pt idx="14942">
                  <c:v>951.96632567336906</c:v>
                </c:pt>
                <c:pt idx="14943">
                  <c:v>952.03003644339105</c:v>
                </c:pt>
                <c:pt idx="14944">
                  <c:v>952.09374721341305</c:v>
                </c:pt>
                <c:pt idx="14945">
                  <c:v>952.15745798343596</c:v>
                </c:pt>
                <c:pt idx="14946">
                  <c:v>952.22116875345796</c:v>
                </c:pt>
                <c:pt idx="14947">
                  <c:v>952.28487952347996</c:v>
                </c:pt>
                <c:pt idx="14948">
                  <c:v>952.34859029350298</c:v>
                </c:pt>
                <c:pt idx="14949">
                  <c:v>952.41230106352498</c:v>
                </c:pt>
                <c:pt idx="14950">
                  <c:v>952.47601183354698</c:v>
                </c:pt>
                <c:pt idx="14951">
                  <c:v>952.53972260357</c:v>
                </c:pt>
                <c:pt idx="14952">
                  <c:v>952.603433373592</c:v>
                </c:pt>
                <c:pt idx="14953">
                  <c:v>952.66714414361502</c:v>
                </c:pt>
                <c:pt idx="14954">
                  <c:v>952.73085491363702</c:v>
                </c:pt>
                <c:pt idx="14955">
                  <c:v>952.79456568365902</c:v>
                </c:pt>
                <c:pt idx="14956">
                  <c:v>952.85827645368204</c:v>
                </c:pt>
                <c:pt idx="14957">
                  <c:v>952.92198722370404</c:v>
                </c:pt>
                <c:pt idx="14958">
                  <c:v>952.98569799372603</c:v>
                </c:pt>
                <c:pt idx="14959">
                  <c:v>953.04940876374906</c:v>
                </c:pt>
                <c:pt idx="14960">
                  <c:v>953.11311953377106</c:v>
                </c:pt>
                <c:pt idx="14961">
                  <c:v>953.17683030379305</c:v>
                </c:pt>
                <c:pt idx="14962">
                  <c:v>953.24054107381596</c:v>
                </c:pt>
                <c:pt idx="14963">
                  <c:v>953.30425184383796</c:v>
                </c:pt>
                <c:pt idx="14964">
                  <c:v>953.36796261385996</c:v>
                </c:pt>
                <c:pt idx="14965">
                  <c:v>953.43167338388298</c:v>
                </c:pt>
                <c:pt idx="14966">
                  <c:v>953.49538415390498</c:v>
                </c:pt>
                <c:pt idx="14967">
                  <c:v>953.55909492392698</c:v>
                </c:pt>
                <c:pt idx="14968">
                  <c:v>953.62280569395</c:v>
                </c:pt>
                <c:pt idx="14969">
                  <c:v>953.686516463972</c:v>
                </c:pt>
                <c:pt idx="14970">
                  <c:v>953.750227233994</c:v>
                </c:pt>
                <c:pt idx="14971">
                  <c:v>953.81393800401702</c:v>
                </c:pt>
                <c:pt idx="14972">
                  <c:v>953.87764877403902</c:v>
                </c:pt>
                <c:pt idx="14973">
                  <c:v>953.94135954406102</c:v>
                </c:pt>
                <c:pt idx="14974">
                  <c:v>954.00507031408404</c:v>
                </c:pt>
                <c:pt idx="14975">
                  <c:v>954.06878108410604</c:v>
                </c:pt>
                <c:pt idx="14976">
                  <c:v>954.13249185412803</c:v>
                </c:pt>
                <c:pt idx="14977">
                  <c:v>954.19620262415106</c:v>
                </c:pt>
                <c:pt idx="14978">
                  <c:v>954.25991339417305</c:v>
                </c:pt>
                <c:pt idx="14979">
                  <c:v>954.32362416419505</c:v>
                </c:pt>
                <c:pt idx="14980">
                  <c:v>954.38733493421796</c:v>
                </c:pt>
                <c:pt idx="14981">
                  <c:v>954.45104570423996</c:v>
                </c:pt>
                <c:pt idx="14982">
                  <c:v>954.51475647426196</c:v>
                </c:pt>
                <c:pt idx="14983">
                  <c:v>954.57846724428498</c:v>
                </c:pt>
                <c:pt idx="14984">
                  <c:v>954.64217801430698</c:v>
                </c:pt>
                <c:pt idx="14985">
                  <c:v>954.70588878432898</c:v>
                </c:pt>
                <c:pt idx="14986">
                  <c:v>954.769599554352</c:v>
                </c:pt>
                <c:pt idx="14987">
                  <c:v>954.833310324374</c:v>
                </c:pt>
                <c:pt idx="14988">
                  <c:v>954.897021094396</c:v>
                </c:pt>
                <c:pt idx="14989">
                  <c:v>954.96073186441902</c:v>
                </c:pt>
                <c:pt idx="14990">
                  <c:v>955.02444263444102</c:v>
                </c:pt>
                <c:pt idx="14991">
                  <c:v>955.08815340446301</c:v>
                </c:pt>
                <c:pt idx="14992">
                  <c:v>955.15186417448604</c:v>
                </c:pt>
                <c:pt idx="14993">
                  <c:v>955.21557494450803</c:v>
                </c:pt>
                <c:pt idx="14994">
                  <c:v>955.27928571453003</c:v>
                </c:pt>
                <c:pt idx="14995">
                  <c:v>955.34299648455305</c:v>
                </c:pt>
                <c:pt idx="14996">
                  <c:v>955.40670725457505</c:v>
                </c:pt>
                <c:pt idx="14997">
                  <c:v>955.47041802459705</c:v>
                </c:pt>
                <c:pt idx="14998">
                  <c:v>955.53412879461996</c:v>
                </c:pt>
                <c:pt idx="14999">
                  <c:v>955.59783956464196</c:v>
                </c:pt>
                <c:pt idx="15000">
                  <c:v>955.66155033466396</c:v>
                </c:pt>
                <c:pt idx="15001">
                  <c:v>955.72526110468698</c:v>
                </c:pt>
                <c:pt idx="15002">
                  <c:v>955.78897187470898</c:v>
                </c:pt>
                <c:pt idx="15003">
                  <c:v>955.85268264473098</c:v>
                </c:pt>
                <c:pt idx="15004">
                  <c:v>955.916393414754</c:v>
                </c:pt>
                <c:pt idx="15005">
                  <c:v>955.980104184776</c:v>
                </c:pt>
                <c:pt idx="15006">
                  <c:v>956.04381495479799</c:v>
                </c:pt>
                <c:pt idx="15007">
                  <c:v>956.10752572482102</c:v>
                </c:pt>
                <c:pt idx="15008">
                  <c:v>956.17123649484301</c:v>
                </c:pt>
                <c:pt idx="15009">
                  <c:v>956.23494726486604</c:v>
                </c:pt>
                <c:pt idx="15010">
                  <c:v>956.29865803488804</c:v>
                </c:pt>
                <c:pt idx="15011">
                  <c:v>956.36236880491003</c:v>
                </c:pt>
                <c:pt idx="15012">
                  <c:v>956.42607957493306</c:v>
                </c:pt>
                <c:pt idx="15013">
                  <c:v>956.48979034495505</c:v>
                </c:pt>
                <c:pt idx="15014">
                  <c:v>956.55350111497705</c:v>
                </c:pt>
                <c:pt idx="15015">
                  <c:v>956.61721188499996</c:v>
                </c:pt>
                <c:pt idx="15016">
                  <c:v>956.68092265502196</c:v>
                </c:pt>
                <c:pt idx="15017">
                  <c:v>956.74463342504396</c:v>
                </c:pt>
                <c:pt idx="15018">
                  <c:v>956.80834419506698</c:v>
                </c:pt>
                <c:pt idx="15019">
                  <c:v>956.87205496508898</c:v>
                </c:pt>
                <c:pt idx="15020">
                  <c:v>956.93576573511098</c:v>
                </c:pt>
                <c:pt idx="15021">
                  <c:v>956.999476505134</c:v>
                </c:pt>
                <c:pt idx="15022">
                  <c:v>957.063187275156</c:v>
                </c:pt>
                <c:pt idx="15023">
                  <c:v>957.126898045178</c:v>
                </c:pt>
                <c:pt idx="15024">
                  <c:v>957.19060881520102</c:v>
                </c:pt>
                <c:pt idx="15025">
                  <c:v>957.25431958522302</c:v>
                </c:pt>
                <c:pt idx="15026">
                  <c:v>957.31803035524501</c:v>
                </c:pt>
                <c:pt idx="15027">
                  <c:v>957.38174112526804</c:v>
                </c:pt>
                <c:pt idx="15028">
                  <c:v>957.44545189529003</c:v>
                </c:pt>
                <c:pt idx="15029">
                  <c:v>957.50916266531203</c:v>
                </c:pt>
                <c:pt idx="15030">
                  <c:v>957.57287343533505</c:v>
                </c:pt>
                <c:pt idx="15031">
                  <c:v>957.63658420535705</c:v>
                </c:pt>
                <c:pt idx="15032">
                  <c:v>957.70029497537905</c:v>
                </c:pt>
                <c:pt idx="15033">
                  <c:v>957.76400574540196</c:v>
                </c:pt>
                <c:pt idx="15034">
                  <c:v>957.82771651542396</c:v>
                </c:pt>
                <c:pt idx="15035">
                  <c:v>957.89142728544596</c:v>
                </c:pt>
                <c:pt idx="15036">
                  <c:v>957.95513805546898</c:v>
                </c:pt>
                <c:pt idx="15037">
                  <c:v>958.01884882549098</c:v>
                </c:pt>
                <c:pt idx="15038">
                  <c:v>958.08255959551298</c:v>
                </c:pt>
                <c:pt idx="15039">
                  <c:v>958.146270365536</c:v>
                </c:pt>
                <c:pt idx="15040">
                  <c:v>958.209981135558</c:v>
                </c:pt>
                <c:pt idx="15041">
                  <c:v>958.27369190557999</c:v>
                </c:pt>
                <c:pt idx="15042">
                  <c:v>958.33740267560302</c:v>
                </c:pt>
                <c:pt idx="15043">
                  <c:v>958.40111344562501</c:v>
                </c:pt>
                <c:pt idx="15044">
                  <c:v>958.46482421564701</c:v>
                </c:pt>
                <c:pt idx="15045">
                  <c:v>958.52853498567003</c:v>
                </c:pt>
                <c:pt idx="15046">
                  <c:v>958.59224575569203</c:v>
                </c:pt>
                <c:pt idx="15047">
                  <c:v>958.65595652571403</c:v>
                </c:pt>
                <c:pt idx="15048">
                  <c:v>958.71966729573705</c:v>
                </c:pt>
                <c:pt idx="15049">
                  <c:v>958.78337806575905</c:v>
                </c:pt>
                <c:pt idx="15050">
                  <c:v>958.84708883578105</c:v>
                </c:pt>
                <c:pt idx="15051">
                  <c:v>958.91079960580396</c:v>
                </c:pt>
                <c:pt idx="15052">
                  <c:v>958.97451037582596</c:v>
                </c:pt>
                <c:pt idx="15053">
                  <c:v>959.03822114584796</c:v>
                </c:pt>
                <c:pt idx="15054">
                  <c:v>959.10193191587098</c:v>
                </c:pt>
                <c:pt idx="15055">
                  <c:v>959.16564268589298</c:v>
                </c:pt>
                <c:pt idx="15056">
                  <c:v>959.22935345591497</c:v>
                </c:pt>
                <c:pt idx="15057">
                  <c:v>959.293064225938</c:v>
                </c:pt>
                <c:pt idx="15058">
                  <c:v>959.35677499596</c:v>
                </c:pt>
                <c:pt idx="15059">
                  <c:v>959.42048576598199</c:v>
                </c:pt>
                <c:pt idx="15060">
                  <c:v>959.48419653600502</c:v>
                </c:pt>
                <c:pt idx="15061">
                  <c:v>959.54790730602701</c:v>
                </c:pt>
                <c:pt idx="15062">
                  <c:v>959.61161807605004</c:v>
                </c:pt>
                <c:pt idx="15063">
                  <c:v>959.67532884607203</c:v>
                </c:pt>
                <c:pt idx="15064">
                  <c:v>959.73903961609403</c:v>
                </c:pt>
                <c:pt idx="15065">
                  <c:v>959.80275038611705</c:v>
                </c:pt>
                <c:pt idx="15066">
                  <c:v>959.86646115613905</c:v>
                </c:pt>
                <c:pt idx="15067">
                  <c:v>959.93017192616105</c:v>
                </c:pt>
                <c:pt idx="15068">
                  <c:v>959.99388269618396</c:v>
                </c:pt>
                <c:pt idx="15069">
                  <c:v>960.05759346620596</c:v>
                </c:pt>
                <c:pt idx="15070">
                  <c:v>960.12130423622796</c:v>
                </c:pt>
                <c:pt idx="15071">
                  <c:v>960.18501500625098</c:v>
                </c:pt>
                <c:pt idx="15072">
                  <c:v>960.24872577627298</c:v>
                </c:pt>
                <c:pt idx="15073">
                  <c:v>960.31243654629498</c:v>
                </c:pt>
                <c:pt idx="15074">
                  <c:v>960.376147316318</c:v>
                </c:pt>
                <c:pt idx="15075">
                  <c:v>960.43985808634</c:v>
                </c:pt>
                <c:pt idx="15076">
                  <c:v>960.50356885636199</c:v>
                </c:pt>
                <c:pt idx="15077">
                  <c:v>960.56727962638502</c:v>
                </c:pt>
                <c:pt idx="15078">
                  <c:v>960.63099039640701</c:v>
                </c:pt>
                <c:pt idx="15079">
                  <c:v>960.69470116642901</c:v>
                </c:pt>
                <c:pt idx="15080">
                  <c:v>960.75841193645203</c:v>
                </c:pt>
                <c:pt idx="15081">
                  <c:v>960.82212270647403</c:v>
                </c:pt>
                <c:pt idx="15082">
                  <c:v>960.88583347649603</c:v>
                </c:pt>
                <c:pt idx="15083">
                  <c:v>960.94954424651905</c:v>
                </c:pt>
                <c:pt idx="15084">
                  <c:v>961.01325501654105</c:v>
                </c:pt>
                <c:pt idx="15085">
                  <c:v>961.07696578656305</c:v>
                </c:pt>
                <c:pt idx="15086">
                  <c:v>961.14067655658596</c:v>
                </c:pt>
                <c:pt idx="15087">
                  <c:v>961.20438732660796</c:v>
                </c:pt>
                <c:pt idx="15088">
                  <c:v>961.26809809662996</c:v>
                </c:pt>
                <c:pt idx="15089">
                  <c:v>961.33180886665298</c:v>
                </c:pt>
                <c:pt idx="15090">
                  <c:v>961.39551963667498</c:v>
                </c:pt>
                <c:pt idx="15091">
                  <c:v>961.45923040669697</c:v>
                </c:pt>
                <c:pt idx="15092">
                  <c:v>961.52294117672</c:v>
                </c:pt>
                <c:pt idx="15093">
                  <c:v>961.58665194674199</c:v>
                </c:pt>
                <c:pt idx="15094">
                  <c:v>961.65036271676399</c:v>
                </c:pt>
                <c:pt idx="15095">
                  <c:v>961.71407348678702</c:v>
                </c:pt>
                <c:pt idx="15096">
                  <c:v>961.77778425680901</c:v>
                </c:pt>
                <c:pt idx="15097">
                  <c:v>961.84149502683101</c:v>
                </c:pt>
                <c:pt idx="15098">
                  <c:v>961.90520579685403</c:v>
                </c:pt>
                <c:pt idx="15099">
                  <c:v>961.96891656687603</c:v>
                </c:pt>
                <c:pt idx="15100">
                  <c:v>962.03262733689803</c:v>
                </c:pt>
                <c:pt idx="15101">
                  <c:v>962.09633810692105</c:v>
                </c:pt>
                <c:pt idx="15102">
                  <c:v>962.16004887694305</c:v>
                </c:pt>
                <c:pt idx="15103">
                  <c:v>962.22375964696505</c:v>
                </c:pt>
                <c:pt idx="15104">
                  <c:v>962.28747041698796</c:v>
                </c:pt>
                <c:pt idx="15105">
                  <c:v>962.35118118700996</c:v>
                </c:pt>
                <c:pt idx="15106">
                  <c:v>962.41489195703195</c:v>
                </c:pt>
                <c:pt idx="15107">
                  <c:v>962.47860272705498</c:v>
                </c:pt>
                <c:pt idx="15108">
                  <c:v>962.54231349707698</c:v>
                </c:pt>
                <c:pt idx="15109">
                  <c:v>962.60602426709897</c:v>
                </c:pt>
                <c:pt idx="15110">
                  <c:v>962.669735037122</c:v>
                </c:pt>
                <c:pt idx="15111">
                  <c:v>962.73344580714399</c:v>
                </c:pt>
                <c:pt idx="15112">
                  <c:v>962.79715657716599</c:v>
                </c:pt>
                <c:pt idx="15113">
                  <c:v>962.86086734718901</c:v>
                </c:pt>
                <c:pt idx="15114">
                  <c:v>962.92457811721101</c:v>
                </c:pt>
                <c:pt idx="15115">
                  <c:v>962.98828888723403</c:v>
                </c:pt>
                <c:pt idx="15116">
                  <c:v>963.05199965725603</c:v>
                </c:pt>
                <c:pt idx="15117">
                  <c:v>963.11571042727803</c:v>
                </c:pt>
                <c:pt idx="15118">
                  <c:v>963.17942119730105</c:v>
                </c:pt>
                <c:pt idx="15119">
                  <c:v>963.24313196732305</c:v>
                </c:pt>
                <c:pt idx="15120">
                  <c:v>963.30684273734505</c:v>
                </c:pt>
                <c:pt idx="15121">
                  <c:v>963.37055350736796</c:v>
                </c:pt>
                <c:pt idx="15122">
                  <c:v>963.43426427738996</c:v>
                </c:pt>
                <c:pt idx="15123">
                  <c:v>963.49797504741196</c:v>
                </c:pt>
                <c:pt idx="15124">
                  <c:v>963.56168581743498</c:v>
                </c:pt>
                <c:pt idx="15125">
                  <c:v>963.62539658745698</c:v>
                </c:pt>
                <c:pt idx="15126">
                  <c:v>963.68910735747897</c:v>
                </c:pt>
                <c:pt idx="15127">
                  <c:v>963.752818127502</c:v>
                </c:pt>
                <c:pt idx="15128">
                  <c:v>963.81652889752399</c:v>
                </c:pt>
                <c:pt idx="15129">
                  <c:v>963.88023966754599</c:v>
                </c:pt>
                <c:pt idx="15130">
                  <c:v>963.94395043756901</c:v>
                </c:pt>
                <c:pt idx="15131">
                  <c:v>964.00766120759101</c:v>
                </c:pt>
                <c:pt idx="15132">
                  <c:v>964.07137197761301</c:v>
                </c:pt>
                <c:pt idx="15133">
                  <c:v>964.13508274763603</c:v>
                </c:pt>
                <c:pt idx="15134">
                  <c:v>964.19879351765803</c:v>
                </c:pt>
                <c:pt idx="15135">
                  <c:v>964.26250428768003</c:v>
                </c:pt>
                <c:pt idx="15136">
                  <c:v>964.32621505770305</c:v>
                </c:pt>
                <c:pt idx="15137">
                  <c:v>964.38992582772505</c:v>
                </c:pt>
                <c:pt idx="15138">
                  <c:v>964.45363659774705</c:v>
                </c:pt>
                <c:pt idx="15139">
                  <c:v>964.51734736776996</c:v>
                </c:pt>
                <c:pt idx="15140">
                  <c:v>964.58105813779196</c:v>
                </c:pt>
                <c:pt idx="15141">
                  <c:v>964.64476890781395</c:v>
                </c:pt>
                <c:pt idx="15142">
                  <c:v>964.70847967783698</c:v>
                </c:pt>
                <c:pt idx="15143">
                  <c:v>964.77219044785897</c:v>
                </c:pt>
                <c:pt idx="15144">
                  <c:v>964.83590121788097</c:v>
                </c:pt>
                <c:pt idx="15145">
                  <c:v>964.899611987904</c:v>
                </c:pt>
                <c:pt idx="15146">
                  <c:v>964.96332275792599</c:v>
                </c:pt>
                <c:pt idx="15147">
                  <c:v>965.02703352794799</c:v>
                </c:pt>
                <c:pt idx="15148">
                  <c:v>965.09074429797101</c:v>
                </c:pt>
                <c:pt idx="15149">
                  <c:v>965.15445506799301</c:v>
                </c:pt>
                <c:pt idx="15150">
                  <c:v>965.21816583801501</c:v>
                </c:pt>
                <c:pt idx="15151">
                  <c:v>965.28187660803803</c:v>
                </c:pt>
                <c:pt idx="15152">
                  <c:v>965.34558737806003</c:v>
                </c:pt>
                <c:pt idx="15153">
                  <c:v>965.40929814808203</c:v>
                </c:pt>
                <c:pt idx="15154">
                  <c:v>965.47300891810505</c:v>
                </c:pt>
                <c:pt idx="15155">
                  <c:v>965.53671968812705</c:v>
                </c:pt>
                <c:pt idx="15156">
                  <c:v>965.60043045814905</c:v>
                </c:pt>
                <c:pt idx="15157">
                  <c:v>965.66414122817196</c:v>
                </c:pt>
                <c:pt idx="15158">
                  <c:v>965.72785199819396</c:v>
                </c:pt>
                <c:pt idx="15159">
                  <c:v>965.79156276821595</c:v>
                </c:pt>
                <c:pt idx="15160">
                  <c:v>965.85527353823898</c:v>
                </c:pt>
                <c:pt idx="15161">
                  <c:v>965.91898430826097</c:v>
                </c:pt>
                <c:pt idx="15162">
                  <c:v>965.98269507828297</c:v>
                </c:pt>
                <c:pt idx="15163">
                  <c:v>966.04640584830599</c:v>
                </c:pt>
                <c:pt idx="15164">
                  <c:v>966.11011661832799</c:v>
                </c:pt>
                <c:pt idx="15165">
                  <c:v>966.17382738834999</c:v>
                </c:pt>
                <c:pt idx="15166">
                  <c:v>966.23753815837301</c:v>
                </c:pt>
                <c:pt idx="15167">
                  <c:v>966.30124892839501</c:v>
                </c:pt>
                <c:pt idx="15168">
                  <c:v>966.36495969841803</c:v>
                </c:pt>
                <c:pt idx="15169">
                  <c:v>966.42867046844003</c:v>
                </c:pt>
                <c:pt idx="15170">
                  <c:v>966.49238123846203</c:v>
                </c:pt>
                <c:pt idx="15171">
                  <c:v>966.55609200848505</c:v>
                </c:pt>
                <c:pt idx="15172">
                  <c:v>966.61980277850705</c:v>
                </c:pt>
                <c:pt idx="15173">
                  <c:v>966.68351354852905</c:v>
                </c:pt>
                <c:pt idx="15174">
                  <c:v>966.74722431855196</c:v>
                </c:pt>
                <c:pt idx="15175">
                  <c:v>966.81093508857396</c:v>
                </c:pt>
                <c:pt idx="15176">
                  <c:v>966.87464585859595</c:v>
                </c:pt>
                <c:pt idx="15177">
                  <c:v>966.93835662861898</c:v>
                </c:pt>
                <c:pt idx="15178">
                  <c:v>967.00206739864097</c:v>
                </c:pt>
                <c:pt idx="15179">
                  <c:v>967.06577816866297</c:v>
                </c:pt>
                <c:pt idx="15180">
                  <c:v>967.12948893868599</c:v>
                </c:pt>
                <c:pt idx="15181">
                  <c:v>967.19319970870799</c:v>
                </c:pt>
                <c:pt idx="15182">
                  <c:v>967.25691047872999</c:v>
                </c:pt>
                <c:pt idx="15183">
                  <c:v>967.32062124875301</c:v>
                </c:pt>
                <c:pt idx="15184">
                  <c:v>967.38433201877501</c:v>
                </c:pt>
                <c:pt idx="15185">
                  <c:v>967.44804278879701</c:v>
                </c:pt>
                <c:pt idx="15186">
                  <c:v>967.51175355882003</c:v>
                </c:pt>
                <c:pt idx="15187">
                  <c:v>967.57546432884203</c:v>
                </c:pt>
                <c:pt idx="15188">
                  <c:v>967.63917509886403</c:v>
                </c:pt>
                <c:pt idx="15189">
                  <c:v>967.70288586888705</c:v>
                </c:pt>
                <c:pt idx="15190">
                  <c:v>967.76659663890905</c:v>
                </c:pt>
                <c:pt idx="15191">
                  <c:v>967.83030740893105</c:v>
                </c:pt>
                <c:pt idx="15192">
                  <c:v>967.89401817895396</c:v>
                </c:pt>
                <c:pt idx="15193">
                  <c:v>967.95772894897596</c:v>
                </c:pt>
                <c:pt idx="15194">
                  <c:v>968.02143971899795</c:v>
                </c:pt>
                <c:pt idx="15195">
                  <c:v>968.08515048902098</c:v>
                </c:pt>
                <c:pt idx="15196">
                  <c:v>968.14886125904297</c:v>
                </c:pt>
                <c:pt idx="15197">
                  <c:v>968.21257202906497</c:v>
                </c:pt>
                <c:pt idx="15198">
                  <c:v>968.27628279908799</c:v>
                </c:pt>
                <c:pt idx="15199">
                  <c:v>968.33999356910999</c:v>
                </c:pt>
                <c:pt idx="15200">
                  <c:v>968.40370433913199</c:v>
                </c:pt>
                <c:pt idx="15201">
                  <c:v>968.46741510915501</c:v>
                </c:pt>
                <c:pt idx="15202">
                  <c:v>968.53112587917701</c:v>
                </c:pt>
                <c:pt idx="15203">
                  <c:v>968.59483664919901</c:v>
                </c:pt>
                <c:pt idx="15204">
                  <c:v>968.65854741922203</c:v>
                </c:pt>
                <c:pt idx="15205">
                  <c:v>968.72225818924403</c:v>
                </c:pt>
                <c:pt idx="15206">
                  <c:v>968.78596895926603</c:v>
                </c:pt>
                <c:pt idx="15207">
                  <c:v>968.84967972928905</c:v>
                </c:pt>
                <c:pt idx="15208">
                  <c:v>968.91339049931105</c:v>
                </c:pt>
                <c:pt idx="15209">
                  <c:v>968.97710126933305</c:v>
                </c:pt>
                <c:pt idx="15210">
                  <c:v>969.04081203935596</c:v>
                </c:pt>
                <c:pt idx="15211">
                  <c:v>969.10452280937795</c:v>
                </c:pt>
                <c:pt idx="15212">
                  <c:v>969.16823357939995</c:v>
                </c:pt>
                <c:pt idx="15213">
                  <c:v>969.23194434942297</c:v>
                </c:pt>
                <c:pt idx="15214">
                  <c:v>969.29565511944497</c:v>
                </c:pt>
                <c:pt idx="15215">
                  <c:v>969.35936588946697</c:v>
                </c:pt>
                <c:pt idx="15216">
                  <c:v>969.42307665948999</c:v>
                </c:pt>
                <c:pt idx="15217">
                  <c:v>969.48678742951199</c:v>
                </c:pt>
                <c:pt idx="15218">
                  <c:v>969.55049819953399</c:v>
                </c:pt>
                <c:pt idx="15219">
                  <c:v>969.61420896955701</c:v>
                </c:pt>
                <c:pt idx="15220">
                  <c:v>969.67791973957901</c:v>
                </c:pt>
                <c:pt idx="15221">
                  <c:v>969.74163050960203</c:v>
                </c:pt>
                <c:pt idx="15222">
                  <c:v>969.80534127962403</c:v>
                </c:pt>
                <c:pt idx="15223">
                  <c:v>969.86905204964603</c:v>
                </c:pt>
                <c:pt idx="15224">
                  <c:v>969.93276281966905</c:v>
                </c:pt>
                <c:pt idx="15225">
                  <c:v>969.99647358969105</c:v>
                </c:pt>
                <c:pt idx="15226">
                  <c:v>970.06018435971305</c:v>
                </c:pt>
                <c:pt idx="15227">
                  <c:v>970.12389512973596</c:v>
                </c:pt>
                <c:pt idx="15228">
                  <c:v>970.18760589975795</c:v>
                </c:pt>
                <c:pt idx="15229">
                  <c:v>970.25131666977995</c:v>
                </c:pt>
                <c:pt idx="15230">
                  <c:v>970.31502743980298</c:v>
                </c:pt>
                <c:pt idx="15231">
                  <c:v>970.37873820982497</c:v>
                </c:pt>
                <c:pt idx="15232">
                  <c:v>970.44244897984697</c:v>
                </c:pt>
                <c:pt idx="15233">
                  <c:v>970.50615974986999</c:v>
                </c:pt>
                <c:pt idx="15234">
                  <c:v>970.56987051989199</c:v>
                </c:pt>
                <c:pt idx="15235">
                  <c:v>970.63358128991399</c:v>
                </c:pt>
                <c:pt idx="15236">
                  <c:v>970.69729205993701</c:v>
                </c:pt>
                <c:pt idx="15237">
                  <c:v>970.76100282995901</c:v>
                </c:pt>
                <c:pt idx="15238">
                  <c:v>970.82471359998101</c:v>
                </c:pt>
                <c:pt idx="15239">
                  <c:v>970.88842437000403</c:v>
                </c:pt>
                <c:pt idx="15240">
                  <c:v>970.95213514002603</c:v>
                </c:pt>
                <c:pt idx="15241">
                  <c:v>971.01584591004803</c:v>
                </c:pt>
                <c:pt idx="15242">
                  <c:v>971.07955668007105</c:v>
                </c:pt>
                <c:pt idx="15243">
                  <c:v>971.14326745009305</c:v>
                </c:pt>
                <c:pt idx="15244">
                  <c:v>971.20697822011505</c:v>
                </c:pt>
                <c:pt idx="15245">
                  <c:v>971.27068899013796</c:v>
                </c:pt>
                <c:pt idx="15246">
                  <c:v>971.33439976015995</c:v>
                </c:pt>
                <c:pt idx="15247">
                  <c:v>971.39811053018195</c:v>
                </c:pt>
                <c:pt idx="15248">
                  <c:v>971.46182130020497</c:v>
                </c:pt>
                <c:pt idx="15249">
                  <c:v>971.52553207022697</c:v>
                </c:pt>
                <c:pt idx="15250">
                  <c:v>971.58924284024897</c:v>
                </c:pt>
                <c:pt idx="15251">
                  <c:v>971.65295361027199</c:v>
                </c:pt>
                <c:pt idx="15252">
                  <c:v>971.71666438029399</c:v>
                </c:pt>
                <c:pt idx="15253">
                  <c:v>971.78037515031599</c:v>
                </c:pt>
                <c:pt idx="15254">
                  <c:v>971.84408592033901</c:v>
                </c:pt>
                <c:pt idx="15255">
                  <c:v>971.90779669036101</c:v>
                </c:pt>
                <c:pt idx="15256">
                  <c:v>971.97150746038301</c:v>
                </c:pt>
                <c:pt idx="15257">
                  <c:v>972.03521823040603</c:v>
                </c:pt>
                <c:pt idx="15258">
                  <c:v>972.09892900042803</c:v>
                </c:pt>
                <c:pt idx="15259">
                  <c:v>972.16263977045003</c:v>
                </c:pt>
                <c:pt idx="15260">
                  <c:v>972.22635054047305</c:v>
                </c:pt>
                <c:pt idx="15261">
                  <c:v>972.29006131049505</c:v>
                </c:pt>
                <c:pt idx="15262">
                  <c:v>972.35377208051705</c:v>
                </c:pt>
                <c:pt idx="15263">
                  <c:v>972.41748285053995</c:v>
                </c:pt>
                <c:pt idx="15264">
                  <c:v>972.48119362056195</c:v>
                </c:pt>
                <c:pt idx="15265">
                  <c:v>972.54490439058395</c:v>
                </c:pt>
                <c:pt idx="15266">
                  <c:v>972.60861516060697</c:v>
                </c:pt>
                <c:pt idx="15267">
                  <c:v>972.67232593062897</c:v>
                </c:pt>
                <c:pt idx="15268">
                  <c:v>972.73603670065097</c:v>
                </c:pt>
                <c:pt idx="15269">
                  <c:v>972.79974747067399</c:v>
                </c:pt>
                <c:pt idx="15270">
                  <c:v>972.86345824069599</c:v>
                </c:pt>
                <c:pt idx="15271">
                  <c:v>972.92716901071799</c:v>
                </c:pt>
                <c:pt idx="15272">
                  <c:v>972.99087978074101</c:v>
                </c:pt>
                <c:pt idx="15273">
                  <c:v>973.05459055076301</c:v>
                </c:pt>
                <c:pt idx="15274">
                  <c:v>973.11830132078603</c:v>
                </c:pt>
                <c:pt idx="15275">
                  <c:v>973.18201209080803</c:v>
                </c:pt>
                <c:pt idx="15276">
                  <c:v>973.24572286083003</c:v>
                </c:pt>
                <c:pt idx="15277">
                  <c:v>973.30943363085305</c:v>
                </c:pt>
                <c:pt idx="15278">
                  <c:v>973.37314440087505</c:v>
                </c:pt>
                <c:pt idx="15279">
                  <c:v>973.43685517089705</c:v>
                </c:pt>
                <c:pt idx="15280">
                  <c:v>973.50056594091996</c:v>
                </c:pt>
                <c:pt idx="15281">
                  <c:v>973.56427671094195</c:v>
                </c:pt>
                <c:pt idx="15282">
                  <c:v>973.62798748096395</c:v>
                </c:pt>
                <c:pt idx="15283">
                  <c:v>973.69169825098697</c:v>
                </c:pt>
                <c:pt idx="15284">
                  <c:v>973.75540902100897</c:v>
                </c:pt>
                <c:pt idx="15285">
                  <c:v>973.81911979103097</c:v>
                </c:pt>
                <c:pt idx="15286">
                  <c:v>973.88283056105399</c:v>
                </c:pt>
                <c:pt idx="15287">
                  <c:v>973.94654133107599</c:v>
                </c:pt>
                <c:pt idx="15288">
                  <c:v>974.01025210109799</c:v>
                </c:pt>
                <c:pt idx="15289">
                  <c:v>974.07396287112101</c:v>
                </c:pt>
                <c:pt idx="15290">
                  <c:v>974.13767364114301</c:v>
                </c:pt>
                <c:pt idx="15291">
                  <c:v>974.20138441116501</c:v>
                </c:pt>
                <c:pt idx="15292">
                  <c:v>974.26509518118803</c:v>
                </c:pt>
                <c:pt idx="15293">
                  <c:v>974.32880595121003</c:v>
                </c:pt>
                <c:pt idx="15294">
                  <c:v>974.39251672123203</c:v>
                </c:pt>
                <c:pt idx="15295">
                  <c:v>974.45622749125505</c:v>
                </c:pt>
                <c:pt idx="15296">
                  <c:v>974.51993826127705</c:v>
                </c:pt>
                <c:pt idx="15297">
                  <c:v>974.58364903129905</c:v>
                </c:pt>
                <c:pt idx="15298">
                  <c:v>974.64735980132195</c:v>
                </c:pt>
                <c:pt idx="15299">
                  <c:v>974.71107057134395</c:v>
                </c:pt>
                <c:pt idx="15300">
                  <c:v>974.77478134136595</c:v>
                </c:pt>
                <c:pt idx="15301">
                  <c:v>974.83849211138897</c:v>
                </c:pt>
                <c:pt idx="15302">
                  <c:v>974.90220288141097</c:v>
                </c:pt>
                <c:pt idx="15303">
                  <c:v>974.96591365143297</c:v>
                </c:pt>
                <c:pt idx="15304">
                  <c:v>975.02962442145599</c:v>
                </c:pt>
                <c:pt idx="15305">
                  <c:v>975.09333519147799</c:v>
                </c:pt>
                <c:pt idx="15306">
                  <c:v>975.15704596149999</c:v>
                </c:pt>
                <c:pt idx="15307">
                  <c:v>975.22075673152301</c:v>
                </c:pt>
                <c:pt idx="15308">
                  <c:v>975.28446750154501</c:v>
                </c:pt>
                <c:pt idx="15309">
                  <c:v>975.34817827156701</c:v>
                </c:pt>
                <c:pt idx="15310">
                  <c:v>975.41188904159003</c:v>
                </c:pt>
                <c:pt idx="15311">
                  <c:v>975.47559981161203</c:v>
                </c:pt>
                <c:pt idx="15312">
                  <c:v>975.53931058163403</c:v>
                </c:pt>
                <c:pt idx="15313">
                  <c:v>975.60302135165705</c:v>
                </c:pt>
                <c:pt idx="15314">
                  <c:v>975.66673212167905</c:v>
                </c:pt>
                <c:pt idx="15315">
                  <c:v>975.73044289170105</c:v>
                </c:pt>
                <c:pt idx="15316">
                  <c:v>975.79415366172395</c:v>
                </c:pt>
                <c:pt idx="15317">
                  <c:v>975.85786443174595</c:v>
                </c:pt>
                <c:pt idx="15318">
                  <c:v>975.92157520176795</c:v>
                </c:pt>
                <c:pt idx="15319">
                  <c:v>975.98528597179097</c:v>
                </c:pt>
                <c:pt idx="15320">
                  <c:v>976.04899674181297</c:v>
                </c:pt>
                <c:pt idx="15321">
                  <c:v>976.11270751183497</c:v>
                </c:pt>
                <c:pt idx="15322">
                  <c:v>976.17641828185799</c:v>
                </c:pt>
                <c:pt idx="15323">
                  <c:v>976.24012905187999</c:v>
                </c:pt>
                <c:pt idx="15324">
                  <c:v>976.30383982190199</c:v>
                </c:pt>
                <c:pt idx="15325">
                  <c:v>976.36755059192501</c:v>
                </c:pt>
                <c:pt idx="15326">
                  <c:v>976.43126136194701</c:v>
                </c:pt>
                <c:pt idx="15327">
                  <c:v>976.49497213197003</c:v>
                </c:pt>
                <c:pt idx="15328">
                  <c:v>976.55868290199203</c:v>
                </c:pt>
                <c:pt idx="15329">
                  <c:v>976.62239367201403</c:v>
                </c:pt>
                <c:pt idx="15330">
                  <c:v>976.68610444203705</c:v>
                </c:pt>
                <c:pt idx="15331">
                  <c:v>976.74981521205905</c:v>
                </c:pt>
                <c:pt idx="15332">
                  <c:v>976.81352598208105</c:v>
                </c:pt>
                <c:pt idx="15333">
                  <c:v>976.87723675210395</c:v>
                </c:pt>
                <c:pt idx="15334">
                  <c:v>976.94094752212595</c:v>
                </c:pt>
                <c:pt idx="15335">
                  <c:v>977.00465829214795</c:v>
                </c:pt>
                <c:pt idx="15336">
                  <c:v>977.06836906217097</c:v>
                </c:pt>
                <c:pt idx="15337">
                  <c:v>977.13207983219297</c:v>
                </c:pt>
                <c:pt idx="15338">
                  <c:v>977.19579060221497</c:v>
                </c:pt>
                <c:pt idx="15339">
                  <c:v>977.25950137223799</c:v>
                </c:pt>
                <c:pt idx="15340">
                  <c:v>977.32321214225999</c:v>
                </c:pt>
                <c:pt idx="15341">
                  <c:v>977.38692291228199</c:v>
                </c:pt>
                <c:pt idx="15342">
                  <c:v>977.45063368230501</c:v>
                </c:pt>
                <c:pt idx="15343">
                  <c:v>977.51434445232701</c:v>
                </c:pt>
                <c:pt idx="15344">
                  <c:v>977.57805522234901</c:v>
                </c:pt>
                <c:pt idx="15345">
                  <c:v>977.64176599237203</c:v>
                </c:pt>
                <c:pt idx="15346">
                  <c:v>977.70547676239403</c:v>
                </c:pt>
                <c:pt idx="15347">
                  <c:v>977.76918753241603</c:v>
                </c:pt>
                <c:pt idx="15348">
                  <c:v>977.83289830243905</c:v>
                </c:pt>
                <c:pt idx="15349">
                  <c:v>977.89660907246105</c:v>
                </c:pt>
                <c:pt idx="15350">
                  <c:v>977.96031984248305</c:v>
                </c:pt>
                <c:pt idx="15351">
                  <c:v>978.02403061250595</c:v>
                </c:pt>
                <c:pt idx="15352">
                  <c:v>978.08774138252795</c:v>
                </c:pt>
                <c:pt idx="15353">
                  <c:v>978.15145215254995</c:v>
                </c:pt>
                <c:pt idx="15354">
                  <c:v>978.21516292257297</c:v>
                </c:pt>
                <c:pt idx="15355">
                  <c:v>978.27887369259497</c:v>
                </c:pt>
                <c:pt idx="15356">
                  <c:v>978.34258446261697</c:v>
                </c:pt>
                <c:pt idx="15357">
                  <c:v>978.40629523263999</c:v>
                </c:pt>
                <c:pt idx="15358">
                  <c:v>978.47000600266199</c:v>
                </c:pt>
                <c:pt idx="15359">
                  <c:v>978.53371677268399</c:v>
                </c:pt>
                <c:pt idx="15360">
                  <c:v>978.59742754270701</c:v>
                </c:pt>
                <c:pt idx="15361">
                  <c:v>978.66113831272901</c:v>
                </c:pt>
                <c:pt idx="15362">
                  <c:v>978.72484908275101</c:v>
                </c:pt>
                <c:pt idx="15363">
                  <c:v>978.78855985277403</c:v>
                </c:pt>
                <c:pt idx="15364">
                  <c:v>978.85227062279603</c:v>
                </c:pt>
                <c:pt idx="15365">
                  <c:v>978.91598139281803</c:v>
                </c:pt>
                <c:pt idx="15366">
                  <c:v>978.97969216284105</c:v>
                </c:pt>
                <c:pt idx="15367">
                  <c:v>979.04340293286305</c:v>
                </c:pt>
                <c:pt idx="15368">
                  <c:v>979.10711370288504</c:v>
                </c:pt>
                <c:pt idx="15369">
                  <c:v>979.17082447290795</c:v>
                </c:pt>
                <c:pt idx="15370">
                  <c:v>979.23453524292995</c:v>
                </c:pt>
                <c:pt idx="15371">
                  <c:v>979.29824601295195</c:v>
                </c:pt>
                <c:pt idx="15372">
                  <c:v>979.36195678297497</c:v>
                </c:pt>
                <c:pt idx="15373">
                  <c:v>979.42566755299697</c:v>
                </c:pt>
                <c:pt idx="15374">
                  <c:v>979.48937832301897</c:v>
                </c:pt>
                <c:pt idx="15375">
                  <c:v>979.55308909304199</c:v>
                </c:pt>
                <c:pt idx="15376">
                  <c:v>979.61679986306399</c:v>
                </c:pt>
                <c:pt idx="15377">
                  <c:v>979.68051063308599</c:v>
                </c:pt>
                <c:pt idx="15378">
                  <c:v>979.74422140310901</c:v>
                </c:pt>
                <c:pt idx="15379">
                  <c:v>979.80793217313101</c:v>
                </c:pt>
                <c:pt idx="15380">
                  <c:v>979.87164294315403</c:v>
                </c:pt>
                <c:pt idx="15381">
                  <c:v>979.93535371317603</c:v>
                </c:pt>
                <c:pt idx="15382">
                  <c:v>979.99906448319803</c:v>
                </c:pt>
                <c:pt idx="15383">
                  <c:v>980.06277525322105</c:v>
                </c:pt>
                <c:pt idx="15384">
                  <c:v>980.12648602324305</c:v>
                </c:pt>
                <c:pt idx="15385">
                  <c:v>980.19019679326505</c:v>
                </c:pt>
                <c:pt idx="15386">
                  <c:v>980.25390756328795</c:v>
                </c:pt>
                <c:pt idx="15387">
                  <c:v>980.31761833330995</c:v>
                </c:pt>
                <c:pt idx="15388">
                  <c:v>980.38132910333195</c:v>
                </c:pt>
                <c:pt idx="15389">
                  <c:v>980.44503987335497</c:v>
                </c:pt>
                <c:pt idx="15390">
                  <c:v>980.50875064337697</c:v>
                </c:pt>
                <c:pt idx="15391">
                  <c:v>980.57246141339897</c:v>
                </c:pt>
                <c:pt idx="15392">
                  <c:v>980.63617218342199</c:v>
                </c:pt>
                <c:pt idx="15393">
                  <c:v>980.69988295344399</c:v>
                </c:pt>
                <c:pt idx="15394">
                  <c:v>980.76359372346599</c:v>
                </c:pt>
                <c:pt idx="15395">
                  <c:v>980.82730449348901</c:v>
                </c:pt>
                <c:pt idx="15396">
                  <c:v>980.89101526351101</c:v>
                </c:pt>
                <c:pt idx="15397">
                  <c:v>980.95472603353301</c:v>
                </c:pt>
                <c:pt idx="15398">
                  <c:v>981.01843680355603</c:v>
                </c:pt>
                <c:pt idx="15399">
                  <c:v>981.08214757357803</c:v>
                </c:pt>
                <c:pt idx="15400">
                  <c:v>981.14585834360003</c:v>
                </c:pt>
                <c:pt idx="15401">
                  <c:v>981.20956911362305</c:v>
                </c:pt>
                <c:pt idx="15402">
                  <c:v>981.27327988364505</c:v>
                </c:pt>
                <c:pt idx="15403">
                  <c:v>981.33699065366704</c:v>
                </c:pt>
                <c:pt idx="15404">
                  <c:v>981.40070142368995</c:v>
                </c:pt>
                <c:pt idx="15405">
                  <c:v>981.46441219371195</c:v>
                </c:pt>
                <c:pt idx="15406">
                  <c:v>981.52812296373395</c:v>
                </c:pt>
                <c:pt idx="15407">
                  <c:v>981.59183373375697</c:v>
                </c:pt>
                <c:pt idx="15408">
                  <c:v>981.65554450377897</c:v>
                </c:pt>
                <c:pt idx="15409">
                  <c:v>981.71925527380097</c:v>
                </c:pt>
                <c:pt idx="15410">
                  <c:v>981.78296604382399</c:v>
                </c:pt>
                <c:pt idx="15411">
                  <c:v>981.84667681384599</c:v>
                </c:pt>
                <c:pt idx="15412">
                  <c:v>981.91038758386799</c:v>
                </c:pt>
                <c:pt idx="15413">
                  <c:v>981.97409835389101</c:v>
                </c:pt>
                <c:pt idx="15414">
                  <c:v>982.03780912391301</c:v>
                </c:pt>
                <c:pt idx="15415">
                  <c:v>982.10151989393501</c:v>
                </c:pt>
                <c:pt idx="15416">
                  <c:v>982.16523066395803</c:v>
                </c:pt>
                <c:pt idx="15417">
                  <c:v>982.22894143398003</c:v>
                </c:pt>
                <c:pt idx="15418">
                  <c:v>982.29265220400202</c:v>
                </c:pt>
                <c:pt idx="15419">
                  <c:v>982.35636297402505</c:v>
                </c:pt>
                <c:pt idx="15420">
                  <c:v>982.42007374404704</c:v>
                </c:pt>
                <c:pt idx="15421">
                  <c:v>982.48378451406904</c:v>
                </c:pt>
                <c:pt idx="15422">
                  <c:v>982.54749528409195</c:v>
                </c:pt>
                <c:pt idx="15423">
                  <c:v>982.61120605411395</c:v>
                </c:pt>
                <c:pt idx="15424">
                  <c:v>982.67491682413595</c:v>
                </c:pt>
                <c:pt idx="15425">
                  <c:v>982.73862759415897</c:v>
                </c:pt>
                <c:pt idx="15426">
                  <c:v>982.80233836418097</c:v>
                </c:pt>
                <c:pt idx="15427">
                  <c:v>982.86604913420297</c:v>
                </c:pt>
                <c:pt idx="15428">
                  <c:v>982.92975990422599</c:v>
                </c:pt>
                <c:pt idx="15429">
                  <c:v>982.99347067424799</c:v>
                </c:pt>
                <c:pt idx="15430">
                  <c:v>983.05718144426999</c:v>
                </c:pt>
                <c:pt idx="15431">
                  <c:v>983.12089221429301</c:v>
                </c:pt>
                <c:pt idx="15432">
                  <c:v>983.18460298431501</c:v>
                </c:pt>
                <c:pt idx="15433">
                  <c:v>983.24831375433803</c:v>
                </c:pt>
                <c:pt idx="15434">
                  <c:v>983.31202452436003</c:v>
                </c:pt>
                <c:pt idx="15435">
                  <c:v>983.37573529438203</c:v>
                </c:pt>
                <c:pt idx="15436">
                  <c:v>983.43944606440505</c:v>
                </c:pt>
                <c:pt idx="15437">
                  <c:v>983.50315683442705</c:v>
                </c:pt>
                <c:pt idx="15438">
                  <c:v>983.56686760444904</c:v>
                </c:pt>
                <c:pt idx="15439">
                  <c:v>983.63057837447195</c:v>
                </c:pt>
                <c:pt idx="15440">
                  <c:v>983.69428914449395</c:v>
                </c:pt>
                <c:pt idx="15441">
                  <c:v>983.75799991451595</c:v>
                </c:pt>
                <c:pt idx="15442">
                  <c:v>983.82171068453897</c:v>
                </c:pt>
                <c:pt idx="15443">
                  <c:v>983.88542145456097</c:v>
                </c:pt>
                <c:pt idx="15444">
                  <c:v>983.94913222458297</c:v>
                </c:pt>
                <c:pt idx="15445">
                  <c:v>984.01284299460599</c:v>
                </c:pt>
                <c:pt idx="15446">
                  <c:v>984.07655376462799</c:v>
                </c:pt>
                <c:pt idx="15447">
                  <c:v>984.14026453464999</c:v>
                </c:pt>
                <c:pt idx="15448">
                  <c:v>984.20397530467301</c:v>
                </c:pt>
                <c:pt idx="15449">
                  <c:v>984.26768607469501</c:v>
                </c:pt>
                <c:pt idx="15450">
                  <c:v>984.33139684471701</c:v>
                </c:pt>
                <c:pt idx="15451">
                  <c:v>984.39510761474003</c:v>
                </c:pt>
                <c:pt idx="15452">
                  <c:v>984.45881838476203</c:v>
                </c:pt>
                <c:pt idx="15453">
                  <c:v>984.52252915478402</c:v>
                </c:pt>
                <c:pt idx="15454">
                  <c:v>984.58623992480705</c:v>
                </c:pt>
                <c:pt idx="15455">
                  <c:v>984.64995069482904</c:v>
                </c:pt>
                <c:pt idx="15456">
                  <c:v>984.71366146485104</c:v>
                </c:pt>
                <c:pt idx="15457">
                  <c:v>984.77737223487395</c:v>
                </c:pt>
                <c:pt idx="15458">
                  <c:v>984.84108300489595</c:v>
                </c:pt>
                <c:pt idx="15459">
                  <c:v>984.90479377491795</c:v>
                </c:pt>
                <c:pt idx="15460">
                  <c:v>984.96850454494097</c:v>
                </c:pt>
                <c:pt idx="15461">
                  <c:v>985.03221531496297</c:v>
                </c:pt>
                <c:pt idx="15462">
                  <c:v>985.09592608498497</c:v>
                </c:pt>
                <c:pt idx="15463">
                  <c:v>985.15963685500799</c:v>
                </c:pt>
                <c:pt idx="15464">
                  <c:v>985.22334762502999</c:v>
                </c:pt>
                <c:pt idx="15465">
                  <c:v>985.28705839505199</c:v>
                </c:pt>
                <c:pt idx="15466">
                  <c:v>985.35076916507501</c:v>
                </c:pt>
                <c:pt idx="15467">
                  <c:v>985.41447993509701</c:v>
                </c:pt>
                <c:pt idx="15468">
                  <c:v>985.478190705119</c:v>
                </c:pt>
                <c:pt idx="15469">
                  <c:v>985.54190147514203</c:v>
                </c:pt>
                <c:pt idx="15470">
                  <c:v>985.60561224516402</c:v>
                </c:pt>
                <c:pt idx="15471">
                  <c:v>985.66932301518602</c:v>
                </c:pt>
                <c:pt idx="15472">
                  <c:v>985.73303378520905</c:v>
                </c:pt>
                <c:pt idx="15473">
                  <c:v>985.79674455523104</c:v>
                </c:pt>
                <c:pt idx="15474">
                  <c:v>985.86045532525304</c:v>
                </c:pt>
                <c:pt idx="15475">
                  <c:v>985.92416609527595</c:v>
                </c:pt>
                <c:pt idx="15476">
                  <c:v>985.98787686529795</c:v>
                </c:pt>
                <c:pt idx="15477">
                  <c:v>986.05158763531995</c:v>
                </c:pt>
                <c:pt idx="15478">
                  <c:v>986.11529840534297</c:v>
                </c:pt>
                <c:pt idx="15479">
                  <c:v>986.17900917536497</c:v>
                </c:pt>
                <c:pt idx="15480">
                  <c:v>986.24271994538697</c:v>
                </c:pt>
                <c:pt idx="15481">
                  <c:v>986.30643071540999</c:v>
                </c:pt>
                <c:pt idx="15482">
                  <c:v>986.37014148543199</c:v>
                </c:pt>
                <c:pt idx="15483">
                  <c:v>986.43385225545398</c:v>
                </c:pt>
                <c:pt idx="15484">
                  <c:v>986.49756302547701</c:v>
                </c:pt>
                <c:pt idx="15485">
                  <c:v>986.56127379549901</c:v>
                </c:pt>
                <c:pt idx="15486">
                  <c:v>986.62498456552203</c:v>
                </c:pt>
                <c:pt idx="15487">
                  <c:v>986.68869533554403</c:v>
                </c:pt>
                <c:pt idx="15488">
                  <c:v>986.75240610556602</c:v>
                </c:pt>
                <c:pt idx="15489">
                  <c:v>986.81611687558905</c:v>
                </c:pt>
                <c:pt idx="15490">
                  <c:v>986.87982764561104</c:v>
                </c:pt>
                <c:pt idx="15491">
                  <c:v>986.94353841563304</c:v>
                </c:pt>
                <c:pt idx="15492">
                  <c:v>987.00724918565595</c:v>
                </c:pt>
                <c:pt idx="15493">
                  <c:v>987.07095995567795</c:v>
                </c:pt>
                <c:pt idx="15494">
                  <c:v>987.13467072569995</c:v>
                </c:pt>
                <c:pt idx="15495">
                  <c:v>987.19838149572297</c:v>
                </c:pt>
                <c:pt idx="15496">
                  <c:v>987.26209226574497</c:v>
                </c:pt>
                <c:pt idx="15497">
                  <c:v>987.32580303576697</c:v>
                </c:pt>
                <c:pt idx="15498">
                  <c:v>987.38951380578999</c:v>
                </c:pt>
                <c:pt idx="15499">
                  <c:v>987.45322457581199</c:v>
                </c:pt>
                <c:pt idx="15500">
                  <c:v>987.51693534583399</c:v>
                </c:pt>
                <c:pt idx="15501">
                  <c:v>987.58064611585701</c:v>
                </c:pt>
                <c:pt idx="15502">
                  <c:v>987.64435688587901</c:v>
                </c:pt>
                <c:pt idx="15503">
                  <c:v>987.708067655901</c:v>
                </c:pt>
                <c:pt idx="15504">
                  <c:v>987.77177842592403</c:v>
                </c:pt>
                <c:pt idx="15505">
                  <c:v>987.83548919594602</c:v>
                </c:pt>
                <c:pt idx="15506">
                  <c:v>987.89919996596802</c:v>
                </c:pt>
                <c:pt idx="15507">
                  <c:v>987.96291073599104</c:v>
                </c:pt>
                <c:pt idx="15508">
                  <c:v>988.02662150601304</c:v>
                </c:pt>
                <c:pt idx="15509">
                  <c:v>988.09033227603504</c:v>
                </c:pt>
                <c:pt idx="15510">
                  <c:v>988.15404304605795</c:v>
                </c:pt>
                <c:pt idx="15511">
                  <c:v>988.21775381607995</c:v>
                </c:pt>
                <c:pt idx="15512">
                  <c:v>988.28146458610195</c:v>
                </c:pt>
                <c:pt idx="15513">
                  <c:v>988.34517535612497</c:v>
                </c:pt>
                <c:pt idx="15514">
                  <c:v>988.40888612614697</c:v>
                </c:pt>
                <c:pt idx="15515">
                  <c:v>988.47259689616897</c:v>
                </c:pt>
                <c:pt idx="15516">
                  <c:v>988.53630766619199</c:v>
                </c:pt>
                <c:pt idx="15517">
                  <c:v>988.60001843621399</c:v>
                </c:pt>
                <c:pt idx="15518">
                  <c:v>988.66372920623598</c:v>
                </c:pt>
                <c:pt idx="15519">
                  <c:v>988.72743997625901</c:v>
                </c:pt>
                <c:pt idx="15520">
                  <c:v>988.79115074628101</c:v>
                </c:pt>
                <c:pt idx="15521">
                  <c:v>988.854861516303</c:v>
                </c:pt>
                <c:pt idx="15522">
                  <c:v>988.91857228632603</c:v>
                </c:pt>
                <c:pt idx="15523">
                  <c:v>988.98228305634802</c:v>
                </c:pt>
                <c:pt idx="15524">
                  <c:v>989.04599382637002</c:v>
                </c:pt>
                <c:pt idx="15525">
                  <c:v>989.10970459639304</c:v>
                </c:pt>
                <c:pt idx="15526">
                  <c:v>989.17341536641504</c:v>
                </c:pt>
                <c:pt idx="15527">
                  <c:v>989.23712613643704</c:v>
                </c:pt>
                <c:pt idx="15528">
                  <c:v>989.30083690645995</c:v>
                </c:pt>
                <c:pt idx="15529">
                  <c:v>989.36454767648195</c:v>
                </c:pt>
                <c:pt idx="15530">
                  <c:v>989.42825844650395</c:v>
                </c:pt>
                <c:pt idx="15531">
                  <c:v>989.49196921652697</c:v>
                </c:pt>
                <c:pt idx="15532">
                  <c:v>989.55567998654897</c:v>
                </c:pt>
                <c:pt idx="15533">
                  <c:v>989.61939075657097</c:v>
                </c:pt>
                <c:pt idx="15534">
                  <c:v>989.68310152659399</c:v>
                </c:pt>
                <c:pt idx="15535">
                  <c:v>989.74681229661599</c:v>
                </c:pt>
                <c:pt idx="15536">
                  <c:v>989.81052306663798</c:v>
                </c:pt>
                <c:pt idx="15537">
                  <c:v>989.87423383666101</c:v>
                </c:pt>
                <c:pt idx="15538">
                  <c:v>989.937944606683</c:v>
                </c:pt>
                <c:pt idx="15539">
                  <c:v>990.00165537670603</c:v>
                </c:pt>
                <c:pt idx="15540">
                  <c:v>990.06536614672802</c:v>
                </c:pt>
                <c:pt idx="15541">
                  <c:v>990.12907691675002</c:v>
                </c:pt>
                <c:pt idx="15542">
                  <c:v>990.19278768677304</c:v>
                </c:pt>
                <c:pt idx="15543">
                  <c:v>990.25649845679504</c:v>
                </c:pt>
                <c:pt idx="15544">
                  <c:v>990.32020922681704</c:v>
                </c:pt>
                <c:pt idx="15545">
                  <c:v>990.38391999683995</c:v>
                </c:pt>
                <c:pt idx="15546">
                  <c:v>990.44763076686195</c:v>
                </c:pt>
                <c:pt idx="15547">
                  <c:v>990.51134153688395</c:v>
                </c:pt>
                <c:pt idx="15548">
                  <c:v>990.57505230690697</c:v>
                </c:pt>
                <c:pt idx="15549">
                  <c:v>990.63876307692897</c:v>
                </c:pt>
                <c:pt idx="15550">
                  <c:v>990.70247384695097</c:v>
                </c:pt>
                <c:pt idx="15551">
                  <c:v>990.76618461697399</c:v>
                </c:pt>
                <c:pt idx="15552">
                  <c:v>990.82989538699599</c:v>
                </c:pt>
                <c:pt idx="15553">
                  <c:v>990.89360615701798</c:v>
                </c:pt>
                <c:pt idx="15554">
                  <c:v>990.95731692704101</c:v>
                </c:pt>
                <c:pt idx="15555">
                  <c:v>991.021027697063</c:v>
                </c:pt>
                <c:pt idx="15556">
                  <c:v>991.084738467085</c:v>
                </c:pt>
                <c:pt idx="15557">
                  <c:v>991.14844923710803</c:v>
                </c:pt>
                <c:pt idx="15558">
                  <c:v>991.21216000713002</c:v>
                </c:pt>
                <c:pt idx="15559">
                  <c:v>991.27587077715202</c:v>
                </c:pt>
                <c:pt idx="15560">
                  <c:v>991.33958154717504</c:v>
                </c:pt>
                <c:pt idx="15561">
                  <c:v>991.40329231719704</c:v>
                </c:pt>
                <c:pt idx="15562">
                  <c:v>991.46700308721904</c:v>
                </c:pt>
                <c:pt idx="15563">
                  <c:v>991.53071385724195</c:v>
                </c:pt>
                <c:pt idx="15564">
                  <c:v>991.59442462726395</c:v>
                </c:pt>
                <c:pt idx="15565">
                  <c:v>991.65813539728595</c:v>
                </c:pt>
                <c:pt idx="15566">
                  <c:v>991.72184616730897</c:v>
                </c:pt>
                <c:pt idx="15567">
                  <c:v>991.78555693733097</c:v>
                </c:pt>
                <c:pt idx="15568">
                  <c:v>991.84926770735296</c:v>
                </c:pt>
                <c:pt idx="15569">
                  <c:v>991.91297847737599</c:v>
                </c:pt>
                <c:pt idx="15570">
                  <c:v>991.97668924739799</c:v>
                </c:pt>
                <c:pt idx="15571">
                  <c:v>992.04040001741998</c:v>
                </c:pt>
                <c:pt idx="15572">
                  <c:v>992.10411078744301</c:v>
                </c:pt>
                <c:pt idx="15573">
                  <c:v>992.167821557465</c:v>
                </c:pt>
                <c:pt idx="15574">
                  <c:v>992.231532327487</c:v>
                </c:pt>
                <c:pt idx="15575">
                  <c:v>992.29524309751002</c:v>
                </c:pt>
                <c:pt idx="15576">
                  <c:v>992.35895386753202</c:v>
                </c:pt>
                <c:pt idx="15577">
                  <c:v>992.42266463755402</c:v>
                </c:pt>
                <c:pt idx="15578">
                  <c:v>992.48637540757704</c:v>
                </c:pt>
                <c:pt idx="15579">
                  <c:v>992.55008617759904</c:v>
                </c:pt>
                <c:pt idx="15580">
                  <c:v>992.61379694762104</c:v>
                </c:pt>
                <c:pt idx="15581">
                  <c:v>992.67750771764395</c:v>
                </c:pt>
                <c:pt idx="15582">
                  <c:v>992.74121848766595</c:v>
                </c:pt>
                <c:pt idx="15583">
                  <c:v>992.80492925768795</c:v>
                </c:pt>
                <c:pt idx="15584">
                  <c:v>992.86864002771097</c:v>
                </c:pt>
                <c:pt idx="15585">
                  <c:v>992.93235079773297</c:v>
                </c:pt>
                <c:pt idx="15586">
                  <c:v>992.99606156775496</c:v>
                </c:pt>
                <c:pt idx="15587">
                  <c:v>993.05977233777799</c:v>
                </c:pt>
                <c:pt idx="15588">
                  <c:v>993.12348310779998</c:v>
                </c:pt>
                <c:pt idx="15589">
                  <c:v>993.18719387782198</c:v>
                </c:pt>
                <c:pt idx="15590">
                  <c:v>993.250904647845</c:v>
                </c:pt>
                <c:pt idx="15591">
                  <c:v>993.314615417867</c:v>
                </c:pt>
                <c:pt idx="15592">
                  <c:v>993.37832618789002</c:v>
                </c:pt>
                <c:pt idx="15593">
                  <c:v>993.44203695791202</c:v>
                </c:pt>
                <c:pt idx="15594">
                  <c:v>993.50574772793402</c:v>
                </c:pt>
                <c:pt idx="15595">
                  <c:v>993.56945849795704</c:v>
                </c:pt>
                <c:pt idx="15596">
                  <c:v>993.63316926797904</c:v>
                </c:pt>
                <c:pt idx="15597">
                  <c:v>993.69688003800104</c:v>
                </c:pt>
                <c:pt idx="15598">
                  <c:v>993.76059080802395</c:v>
                </c:pt>
                <c:pt idx="15599">
                  <c:v>993.82430157804595</c:v>
                </c:pt>
                <c:pt idx="15600">
                  <c:v>993.88801234806795</c:v>
                </c:pt>
                <c:pt idx="15601">
                  <c:v>993.95172311809097</c:v>
                </c:pt>
                <c:pt idx="15602">
                  <c:v>994.01543388811297</c:v>
                </c:pt>
                <c:pt idx="15603">
                  <c:v>994.07914465813496</c:v>
                </c:pt>
                <c:pt idx="15604">
                  <c:v>994.14285542815799</c:v>
                </c:pt>
                <c:pt idx="15605">
                  <c:v>994.20656619817998</c:v>
                </c:pt>
                <c:pt idx="15606">
                  <c:v>994.27027696820198</c:v>
                </c:pt>
                <c:pt idx="15607">
                  <c:v>994.33398773822501</c:v>
                </c:pt>
                <c:pt idx="15608">
                  <c:v>994.397698508247</c:v>
                </c:pt>
                <c:pt idx="15609">
                  <c:v>994.461409278269</c:v>
                </c:pt>
                <c:pt idx="15610">
                  <c:v>994.52512004829202</c:v>
                </c:pt>
                <c:pt idx="15611">
                  <c:v>994.58883081831402</c:v>
                </c:pt>
                <c:pt idx="15612">
                  <c:v>994.65254158833602</c:v>
                </c:pt>
                <c:pt idx="15613">
                  <c:v>994.71625235835904</c:v>
                </c:pt>
                <c:pt idx="15614">
                  <c:v>994.77996312838104</c:v>
                </c:pt>
                <c:pt idx="15615">
                  <c:v>994.84367389840304</c:v>
                </c:pt>
                <c:pt idx="15616">
                  <c:v>994.90738466842595</c:v>
                </c:pt>
                <c:pt idx="15617">
                  <c:v>994.97109543844795</c:v>
                </c:pt>
                <c:pt idx="15618">
                  <c:v>995.03480620846994</c:v>
                </c:pt>
                <c:pt idx="15619">
                  <c:v>995.09851697849297</c:v>
                </c:pt>
                <c:pt idx="15620">
                  <c:v>995.16222774851497</c:v>
                </c:pt>
                <c:pt idx="15621">
                  <c:v>995.22593851853696</c:v>
                </c:pt>
                <c:pt idx="15622">
                  <c:v>995.28964928855999</c:v>
                </c:pt>
                <c:pt idx="15623">
                  <c:v>995.35336005858198</c:v>
                </c:pt>
                <c:pt idx="15624">
                  <c:v>995.41707082860398</c:v>
                </c:pt>
                <c:pt idx="15625">
                  <c:v>995.480781598627</c:v>
                </c:pt>
                <c:pt idx="15626">
                  <c:v>995.544492368649</c:v>
                </c:pt>
                <c:pt idx="15627">
                  <c:v>995.608203138671</c:v>
                </c:pt>
                <c:pt idx="15628">
                  <c:v>995.67191390869402</c:v>
                </c:pt>
                <c:pt idx="15629">
                  <c:v>995.73562467871602</c:v>
                </c:pt>
                <c:pt idx="15630">
                  <c:v>995.79933544873802</c:v>
                </c:pt>
                <c:pt idx="15631">
                  <c:v>995.86304621876104</c:v>
                </c:pt>
                <c:pt idx="15632">
                  <c:v>995.92675698878304</c:v>
                </c:pt>
                <c:pt idx="15633">
                  <c:v>995.99046775880504</c:v>
                </c:pt>
                <c:pt idx="15634">
                  <c:v>996.05417852882795</c:v>
                </c:pt>
                <c:pt idx="15635">
                  <c:v>996.11788929884995</c:v>
                </c:pt>
                <c:pt idx="15636">
                  <c:v>996.18160006887194</c:v>
                </c:pt>
                <c:pt idx="15637">
                  <c:v>996.24531083889497</c:v>
                </c:pt>
                <c:pt idx="15638">
                  <c:v>996.30902160891696</c:v>
                </c:pt>
                <c:pt idx="15639">
                  <c:v>996.37273237893896</c:v>
                </c:pt>
                <c:pt idx="15640">
                  <c:v>996.43644314896198</c:v>
                </c:pt>
                <c:pt idx="15641">
                  <c:v>996.50015391898398</c:v>
                </c:pt>
                <c:pt idx="15642">
                  <c:v>996.56386468900598</c:v>
                </c:pt>
                <c:pt idx="15643">
                  <c:v>996.627575459029</c:v>
                </c:pt>
                <c:pt idx="15644">
                  <c:v>996.691286229051</c:v>
                </c:pt>
                <c:pt idx="15645">
                  <c:v>996.75499699907402</c:v>
                </c:pt>
                <c:pt idx="15646">
                  <c:v>996.81870776909602</c:v>
                </c:pt>
                <c:pt idx="15647">
                  <c:v>996.88241853911802</c:v>
                </c:pt>
                <c:pt idx="15648">
                  <c:v>996.94612930914104</c:v>
                </c:pt>
                <c:pt idx="15649">
                  <c:v>997.00984007916304</c:v>
                </c:pt>
                <c:pt idx="15650">
                  <c:v>997.07355084918504</c:v>
                </c:pt>
                <c:pt idx="15651">
                  <c:v>997.13726161920795</c:v>
                </c:pt>
                <c:pt idx="15652">
                  <c:v>997.20097238922995</c:v>
                </c:pt>
                <c:pt idx="15653">
                  <c:v>997.26468315925194</c:v>
                </c:pt>
                <c:pt idx="15654">
                  <c:v>997.32839392927497</c:v>
                </c:pt>
                <c:pt idx="15655">
                  <c:v>997.39210469929697</c:v>
                </c:pt>
                <c:pt idx="15656">
                  <c:v>997.45581546931896</c:v>
                </c:pt>
                <c:pt idx="15657">
                  <c:v>997.51952623934199</c:v>
                </c:pt>
                <c:pt idx="15658">
                  <c:v>997.58323700936398</c:v>
                </c:pt>
                <c:pt idx="15659">
                  <c:v>997.64694777938598</c:v>
                </c:pt>
                <c:pt idx="15660">
                  <c:v>997.710658549409</c:v>
                </c:pt>
                <c:pt idx="15661">
                  <c:v>997.774369319431</c:v>
                </c:pt>
                <c:pt idx="15662">
                  <c:v>997.838080089453</c:v>
                </c:pt>
                <c:pt idx="15663">
                  <c:v>997.90179085947602</c:v>
                </c:pt>
                <c:pt idx="15664">
                  <c:v>997.96550162949802</c:v>
                </c:pt>
                <c:pt idx="15665">
                  <c:v>998.02921239952002</c:v>
                </c:pt>
                <c:pt idx="15666">
                  <c:v>998.09292316954304</c:v>
                </c:pt>
                <c:pt idx="15667">
                  <c:v>998.15663393956504</c:v>
                </c:pt>
                <c:pt idx="15668">
                  <c:v>998.22034470958704</c:v>
                </c:pt>
                <c:pt idx="15669">
                  <c:v>998.28405547960995</c:v>
                </c:pt>
                <c:pt idx="15670">
                  <c:v>998.34776624963195</c:v>
                </c:pt>
                <c:pt idx="15671">
                  <c:v>998.41147701965394</c:v>
                </c:pt>
                <c:pt idx="15672">
                  <c:v>998.47518778967697</c:v>
                </c:pt>
                <c:pt idx="15673">
                  <c:v>998.53889855969896</c:v>
                </c:pt>
                <c:pt idx="15674">
                  <c:v>998.60260932972096</c:v>
                </c:pt>
                <c:pt idx="15675">
                  <c:v>998.66632009974398</c:v>
                </c:pt>
                <c:pt idx="15676">
                  <c:v>998.73003086976598</c:v>
                </c:pt>
                <c:pt idx="15677">
                  <c:v>998.79374163978798</c:v>
                </c:pt>
                <c:pt idx="15678">
                  <c:v>998.857452409811</c:v>
                </c:pt>
                <c:pt idx="15679">
                  <c:v>998.921163179833</c:v>
                </c:pt>
                <c:pt idx="15680">
                  <c:v>998.984873949855</c:v>
                </c:pt>
                <c:pt idx="15681">
                  <c:v>999.04858471987802</c:v>
                </c:pt>
                <c:pt idx="15682">
                  <c:v>999.11229548990002</c:v>
                </c:pt>
                <c:pt idx="15683">
                  <c:v>999.17600625992202</c:v>
                </c:pt>
                <c:pt idx="15684">
                  <c:v>999.23971702994504</c:v>
                </c:pt>
                <c:pt idx="15685">
                  <c:v>999.30342779996704</c:v>
                </c:pt>
                <c:pt idx="15686">
                  <c:v>999.36713856998904</c:v>
                </c:pt>
                <c:pt idx="15687">
                  <c:v>999.43084934001195</c:v>
                </c:pt>
                <c:pt idx="15688">
                  <c:v>999.49456011003394</c:v>
                </c:pt>
                <c:pt idx="15689">
                  <c:v>999.55827088005606</c:v>
                </c:pt>
                <c:pt idx="15690">
                  <c:v>999.62198165007896</c:v>
                </c:pt>
                <c:pt idx="15691">
                  <c:v>999.68569242010096</c:v>
                </c:pt>
                <c:pt idx="15692">
                  <c:v>999.74940319012296</c:v>
                </c:pt>
                <c:pt idx="15693">
                  <c:v>999.81311396014598</c:v>
                </c:pt>
                <c:pt idx="15694">
                  <c:v>999.87682473016798</c:v>
                </c:pt>
                <c:pt idx="15695">
                  <c:v>999.94053550018998</c:v>
                </c:pt>
                <c:pt idx="15696">
                  <c:v>1000.00424627021</c:v>
                </c:pt>
                <c:pt idx="15697">
                  <c:v>1000.06795704024</c:v>
                </c:pt>
                <c:pt idx="15698">
                  <c:v>1000.13166781026</c:v>
                </c:pt>
                <c:pt idx="15699">
                  <c:v>1000.19537858028</c:v>
                </c:pt>
                <c:pt idx="15700">
                  <c:v>1000.2590893503</c:v>
                </c:pt>
                <c:pt idx="15701">
                  <c:v>1000.32280012032</c:v>
                </c:pt>
                <c:pt idx="15702">
                  <c:v>1000.38651089035</c:v>
                </c:pt>
                <c:pt idx="15703">
                  <c:v>1000.4502216603699</c:v>
                </c:pt>
                <c:pt idx="15704">
                  <c:v>1000.51393243039</c:v>
                </c:pt>
                <c:pt idx="15705">
                  <c:v>1000.57764320041</c:v>
                </c:pt>
                <c:pt idx="15706">
                  <c:v>1000.64135397044</c:v>
                </c:pt>
                <c:pt idx="15707">
                  <c:v>1000.70506474046</c:v>
                </c:pt>
                <c:pt idx="15708">
                  <c:v>1000.7687755104801</c:v>
                </c:pt>
                <c:pt idx="15709">
                  <c:v>1000.8324862805</c:v>
                </c:pt>
                <c:pt idx="15710">
                  <c:v>1000.89619705053</c:v>
                </c:pt>
                <c:pt idx="15711">
                  <c:v>1000.95990782055</c:v>
                </c:pt>
                <c:pt idx="15712">
                  <c:v>1001.02361859057</c:v>
                </c:pt>
                <c:pt idx="15713">
                  <c:v>1001.08732936059</c:v>
                </c:pt>
                <c:pt idx="15714">
                  <c:v>1001.15104013061</c:v>
                </c:pt>
                <c:pt idx="15715">
                  <c:v>1001.21475090064</c:v>
                </c:pt>
                <c:pt idx="15716">
                  <c:v>1001.27846167066</c:v>
                </c:pt>
                <c:pt idx="15717">
                  <c:v>1001.34217244068</c:v>
                </c:pt>
                <c:pt idx="15718">
                  <c:v>1001.4058832107</c:v>
                </c:pt>
                <c:pt idx="15719">
                  <c:v>1001.46959398073</c:v>
                </c:pt>
                <c:pt idx="15720">
                  <c:v>1001.5333047507499</c:v>
                </c:pt>
                <c:pt idx="15721">
                  <c:v>1001.59701552077</c:v>
                </c:pt>
                <c:pt idx="15722">
                  <c:v>1001.66072629079</c:v>
                </c:pt>
                <c:pt idx="15723">
                  <c:v>1001.72443706082</c:v>
                </c:pt>
                <c:pt idx="15724">
                  <c:v>1001.78814783084</c:v>
                </c:pt>
                <c:pt idx="15725">
                  <c:v>1001.8518586008601</c:v>
                </c:pt>
                <c:pt idx="15726">
                  <c:v>1001.91556937088</c:v>
                </c:pt>
                <c:pt idx="15727">
                  <c:v>1001.97928014091</c:v>
                </c:pt>
                <c:pt idx="15728">
                  <c:v>1002.04299091093</c:v>
                </c:pt>
                <c:pt idx="15729">
                  <c:v>1002.10670168095</c:v>
                </c:pt>
                <c:pt idx="15730">
                  <c:v>1002.17041245097</c:v>
                </c:pt>
                <c:pt idx="15731">
                  <c:v>1002.23412322099</c:v>
                </c:pt>
                <c:pt idx="15732">
                  <c:v>1002.29783399102</c:v>
                </c:pt>
                <c:pt idx="15733">
                  <c:v>1002.36154476104</c:v>
                </c:pt>
                <c:pt idx="15734">
                  <c:v>1002.42525553106</c:v>
                </c:pt>
                <c:pt idx="15735">
                  <c:v>1002.48896630108</c:v>
                </c:pt>
                <c:pt idx="15736">
                  <c:v>1002.55267707111</c:v>
                </c:pt>
                <c:pt idx="15737">
                  <c:v>1002.6163878411299</c:v>
                </c:pt>
                <c:pt idx="15738">
                  <c:v>1002.68009861115</c:v>
                </c:pt>
                <c:pt idx="15739">
                  <c:v>1002.74380938117</c:v>
                </c:pt>
                <c:pt idx="15740">
                  <c:v>1002.8075201512</c:v>
                </c:pt>
                <c:pt idx="15741">
                  <c:v>1002.87123092122</c:v>
                </c:pt>
                <c:pt idx="15742">
                  <c:v>1002.9349416912401</c:v>
                </c:pt>
                <c:pt idx="15743">
                  <c:v>1002.99865246126</c:v>
                </c:pt>
                <c:pt idx="15744">
                  <c:v>1003.06236323129</c:v>
                </c:pt>
                <c:pt idx="15745">
                  <c:v>1003.12607400131</c:v>
                </c:pt>
                <c:pt idx="15746">
                  <c:v>1003.18978477133</c:v>
                </c:pt>
                <c:pt idx="15747">
                  <c:v>1003.25349554135</c:v>
                </c:pt>
                <c:pt idx="15748">
                  <c:v>1003.31720631137</c:v>
                </c:pt>
                <c:pt idx="15749">
                  <c:v>1003.3809170814</c:v>
                </c:pt>
                <c:pt idx="15750">
                  <c:v>1003.44462785142</c:v>
                </c:pt>
                <c:pt idx="15751">
                  <c:v>1003.50833862144</c:v>
                </c:pt>
                <c:pt idx="15752">
                  <c:v>1003.57204939146</c:v>
                </c:pt>
                <c:pt idx="15753">
                  <c:v>1003.63576016149</c:v>
                </c:pt>
                <c:pt idx="15754">
                  <c:v>1003.6994709315099</c:v>
                </c:pt>
                <c:pt idx="15755">
                  <c:v>1003.76318170153</c:v>
                </c:pt>
                <c:pt idx="15756">
                  <c:v>1003.82689247155</c:v>
                </c:pt>
                <c:pt idx="15757">
                  <c:v>1003.89060324158</c:v>
                </c:pt>
                <c:pt idx="15758">
                  <c:v>1003.9543140116</c:v>
                </c:pt>
                <c:pt idx="15759">
                  <c:v>1004.0180247816201</c:v>
                </c:pt>
                <c:pt idx="15760">
                  <c:v>1004.08173555164</c:v>
                </c:pt>
                <c:pt idx="15761">
                  <c:v>1004.14544632166</c:v>
                </c:pt>
                <c:pt idx="15762">
                  <c:v>1004.20915709169</c:v>
                </c:pt>
                <c:pt idx="15763">
                  <c:v>1004.27286786171</c:v>
                </c:pt>
                <c:pt idx="15764">
                  <c:v>1004.33657863173</c:v>
                </c:pt>
                <c:pt idx="15765">
                  <c:v>1004.40028940175</c:v>
                </c:pt>
                <c:pt idx="15766">
                  <c:v>1004.46400017178</c:v>
                </c:pt>
                <c:pt idx="15767">
                  <c:v>1004.5277109418</c:v>
                </c:pt>
                <c:pt idx="15768">
                  <c:v>1004.59142171182</c:v>
                </c:pt>
                <c:pt idx="15769">
                  <c:v>1004.65513248184</c:v>
                </c:pt>
                <c:pt idx="15770">
                  <c:v>1004.71884325187</c:v>
                </c:pt>
                <c:pt idx="15771">
                  <c:v>1004.78255402189</c:v>
                </c:pt>
                <c:pt idx="15772">
                  <c:v>1004.84626479191</c:v>
                </c:pt>
                <c:pt idx="15773">
                  <c:v>1004.90997556193</c:v>
                </c:pt>
                <c:pt idx="15774">
                  <c:v>1004.97368633196</c:v>
                </c:pt>
                <c:pt idx="15775">
                  <c:v>1005.03739710198</c:v>
                </c:pt>
                <c:pt idx="15776">
                  <c:v>1005.1011078719999</c:v>
                </c:pt>
                <c:pt idx="15777">
                  <c:v>1005.16481864202</c:v>
                </c:pt>
                <c:pt idx="15778">
                  <c:v>1005.22852941204</c:v>
                </c:pt>
                <c:pt idx="15779">
                  <c:v>1005.29224018207</c:v>
                </c:pt>
                <c:pt idx="15780">
                  <c:v>1005.35595095209</c:v>
                </c:pt>
                <c:pt idx="15781">
                  <c:v>1005.41966172211</c:v>
                </c:pt>
                <c:pt idx="15782">
                  <c:v>1005.48337249213</c:v>
                </c:pt>
                <c:pt idx="15783">
                  <c:v>1005.54708326216</c:v>
                </c:pt>
                <c:pt idx="15784">
                  <c:v>1005.61079403218</c:v>
                </c:pt>
                <c:pt idx="15785">
                  <c:v>1005.6745048022</c:v>
                </c:pt>
                <c:pt idx="15786">
                  <c:v>1005.73821557222</c:v>
                </c:pt>
                <c:pt idx="15787">
                  <c:v>1005.80192634225</c:v>
                </c:pt>
                <c:pt idx="15788">
                  <c:v>1005.86563711227</c:v>
                </c:pt>
                <c:pt idx="15789">
                  <c:v>1005.92934788229</c:v>
                </c:pt>
                <c:pt idx="15790">
                  <c:v>1005.99305865231</c:v>
                </c:pt>
                <c:pt idx="15791">
                  <c:v>1006.05676942234</c:v>
                </c:pt>
                <c:pt idx="15792">
                  <c:v>1006.12048019236</c:v>
                </c:pt>
                <c:pt idx="15793">
                  <c:v>1006.1841909623799</c:v>
                </c:pt>
                <c:pt idx="15794">
                  <c:v>1006.2479017324</c:v>
                </c:pt>
                <c:pt idx="15795">
                  <c:v>1006.31161250242</c:v>
                </c:pt>
                <c:pt idx="15796">
                  <c:v>1006.37532327245</c:v>
                </c:pt>
                <c:pt idx="15797">
                  <c:v>1006.43903404247</c:v>
                </c:pt>
                <c:pt idx="15798">
                  <c:v>1006.5027448124901</c:v>
                </c:pt>
                <c:pt idx="15799">
                  <c:v>1006.56645558251</c:v>
                </c:pt>
                <c:pt idx="15800">
                  <c:v>1006.63016635254</c:v>
                </c:pt>
                <c:pt idx="15801">
                  <c:v>1006.69387712256</c:v>
                </c:pt>
                <c:pt idx="15802">
                  <c:v>1006.75758789258</c:v>
                </c:pt>
                <c:pt idx="15803">
                  <c:v>1006.8212986626</c:v>
                </c:pt>
                <c:pt idx="15804">
                  <c:v>1006.88500943263</c:v>
                </c:pt>
                <c:pt idx="15805">
                  <c:v>1006.94872020265</c:v>
                </c:pt>
                <c:pt idx="15806">
                  <c:v>1007.01243097267</c:v>
                </c:pt>
                <c:pt idx="15807">
                  <c:v>1007.07614174269</c:v>
                </c:pt>
                <c:pt idx="15808">
                  <c:v>1007.13985251271</c:v>
                </c:pt>
                <c:pt idx="15809">
                  <c:v>1007.20356328274</c:v>
                </c:pt>
                <c:pt idx="15810">
                  <c:v>1007.2672740527599</c:v>
                </c:pt>
                <c:pt idx="15811">
                  <c:v>1007.33098482278</c:v>
                </c:pt>
                <c:pt idx="15812">
                  <c:v>1007.3946955928</c:v>
                </c:pt>
                <c:pt idx="15813">
                  <c:v>1007.45840636283</c:v>
                </c:pt>
                <c:pt idx="15814">
                  <c:v>1007.52211713285</c:v>
                </c:pt>
                <c:pt idx="15815">
                  <c:v>1007.5858279028701</c:v>
                </c:pt>
                <c:pt idx="15816">
                  <c:v>1007.64953867289</c:v>
                </c:pt>
                <c:pt idx="15817">
                  <c:v>1007.71324944292</c:v>
                </c:pt>
                <c:pt idx="15818">
                  <c:v>1007.77696021294</c:v>
                </c:pt>
                <c:pt idx="15819">
                  <c:v>1007.84067098296</c:v>
                </c:pt>
                <c:pt idx="15820">
                  <c:v>1007.90438175298</c:v>
                </c:pt>
                <c:pt idx="15821">
                  <c:v>1007.96809252301</c:v>
                </c:pt>
                <c:pt idx="15822">
                  <c:v>1008.03180329303</c:v>
                </c:pt>
                <c:pt idx="15823">
                  <c:v>1008.09551406305</c:v>
                </c:pt>
                <c:pt idx="15824">
                  <c:v>1008.15922483307</c:v>
                </c:pt>
                <c:pt idx="15825">
                  <c:v>1008.22293560309</c:v>
                </c:pt>
                <c:pt idx="15826">
                  <c:v>1008.28664637312</c:v>
                </c:pt>
                <c:pt idx="15827">
                  <c:v>1008.3503571431399</c:v>
                </c:pt>
                <c:pt idx="15828">
                  <c:v>1008.41406791316</c:v>
                </c:pt>
                <c:pt idx="15829">
                  <c:v>1008.47777868318</c:v>
                </c:pt>
                <c:pt idx="15830">
                  <c:v>1008.54148945321</c:v>
                </c:pt>
                <c:pt idx="15831">
                  <c:v>1008.60520022323</c:v>
                </c:pt>
                <c:pt idx="15832">
                  <c:v>1008.6689109932501</c:v>
                </c:pt>
                <c:pt idx="15833">
                  <c:v>1008.73262176327</c:v>
                </c:pt>
                <c:pt idx="15834">
                  <c:v>1008.7963325333</c:v>
                </c:pt>
                <c:pt idx="15835">
                  <c:v>1008.86004330332</c:v>
                </c:pt>
                <c:pt idx="15836">
                  <c:v>1008.92375407334</c:v>
                </c:pt>
                <c:pt idx="15837">
                  <c:v>1008.98746484336</c:v>
                </c:pt>
                <c:pt idx="15838">
                  <c:v>1009.05117561339</c:v>
                </c:pt>
                <c:pt idx="15839">
                  <c:v>1009.11488638341</c:v>
                </c:pt>
                <c:pt idx="15840">
                  <c:v>1009.17859715343</c:v>
                </c:pt>
                <c:pt idx="15841">
                  <c:v>1009.24230792345</c:v>
                </c:pt>
                <c:pt idx="15842">
                  <c:v>1009.30601869347</c:v>
                </c:pt>
                <c:pt idx="15843">
                  <c:v>1009.3697294635</c:v>
                </c:pt>
                <c:pt idx="15844">
                  <c:v>1009.4334402335199</c:v>
                </c:pt>
                <c:pt idx="15845">
                  <c:v>1009.49715100354</c:v>
                </c:pt>
                <c:pt idx="15846">
                  <c:v>1009.56086177356</c:v>
                </c:pt>
                <c:pt idx="15847">
                  <c:v>1009.62457254359</c:v>
                </c:pt>
                <c:pt idx="15848">
                  <c:v>1009.68828331361</c:v>
                </c:pt>
                <c:pt idx="15849">
                  <c:v>1009.7519940836301</c:v>
                </c:pt>
                <c:pt idx="15850">
                  <c:v>1009.81570485365</c:v>
                </c:pt>
                <c:pt idx="15851">
                  <c:v>1009.87941562368</c:v>
                </c:pt>
                <c:pt idx="15852">
                  <c:v>1009.9431263937</c:v>
                </c:pt>
                <c:pt idx="15853">
                  <c:v>1010.00683716372</c:v>
                </c:pt>
                <c:pt idx="15854">
                  <c:v>1010.07054793374</c:v>
                </c:pt>
                <c:pt idx="15855">
                  <c:v>1010.13425870376</c:v>
                </c:pt>
                <c:pt idx="15856">
                  <c:v>1010.19796947379</c:v>
                </c:pt>
                <c:pt idx="15857">
                  <c:v>1010.26168024381</c:v>
                </c:pt>
                <c:pt idx="15858">
                  <c:v>1010.32539101383</c:v>
                </c:pt>
                <c:pt idx="15859">
                  <c:v>1010.38910178385</c:v>
                </c:pt>
                <c:pt idx="15860">
                  <c:v>1010.45281255388</c:v>
                </c:pt>
                <c:pt idx="15861">
                  <c:v>1010.5165233238999</c:v>
                </c:pt>
                <c:pt idx="15862">
                  <c:v>1010.58023409392</c:v>
                </c:pt>
                <c:pt idx="15863">
                  <c:v>1010.64394486394</c:v>
                </c:pt>
                <c:pt idx="15864">
                  <c:v>1010.70765563397</c:v>
                </c:pt>
                <c:pt idx="15865">
                  <c:v>1010.77136640399</c:v>
                </c:pt>
                <c:pt idx="15866">
                  <c:v>1010.8350771740101</c:v>
                </c:pt>
                <c:pt idx="15867">
                  <c:v>1010.89878794403</c:v>
                </c:pt>
                <c:pt idx="15868">
                  <c:v>1010.96249871406</c:v>
                </c:pt>
                <c:pt idx="15869">
                  <c:v>1011.02620948408</c:v>
                </c:pt>
                <c:pt idx="15870">
                  <c:v>1011.0899202541</c:v>
                </c:pt>
                <c:pt idx="15871">
                  <c:v>1011.15363102412</c:v>
                </c:pt>
                <c:pt idx="15872">
                  <c:v>1011.21734179414</c:v>
                </c:pt>
                <c:pt idx="15873">
                  <c:v>1011.28105256417</c:v>
                </c:pt>
                <c:pt idx="15874">
                  <c:v>1011.34476333419</c:v>
                </c:pt>
                <c:pt idx="15875">
                  <c:v>1011.40847410421</c:v>
                </c:pt>
                <c:pt idx="15876">
                  <c:v>1011.47218487423</c:v>
                </c:pt>
                <c:pt idx="15877">
                  <c:v>1011.53589564426</c:v>
                </c:pt>
                <c:pt idx="15878">
                  <c:v>1011.5996064142799</c:v>
                </c:pt>
                <c:pt idx="15879">
                  <c:v>1011.6633171843</c:v>
                </c:pt>
                <c:pt idx="15880">
                  <c:v>1011.72702795432</c:v>
                </c:pt>
                <c:pt idx="15881">
                  <c:v>1011.79073872435</c:v>
                </c:pt>
                <c:pt idx="15882">
                  <c:v>1011.85444949437</c:v>
                </c:pt>
                <c:pt idx="15883">
                  <c:v>1011.9181602643901</c:v>
                </c:pt>
                <c:pt idx="15884">
                  <c:v>1011.98187103441</c:v>
                </c:pt>
                <c:pt idx="15885">
                  <c:v>1012.04558180444</c:v>
                </c:pt>
                <c:pt idx="15886">
                  <c:v>1012.10929257446</c:v>
                </c:pt>
                <c:pt idx="15887">
                  <c:v>1012.17300334448</c:v>
                </c:pt>
                <c:pt idx="15888">
                  <c:v>1012.2367141145</c:v>
                </c:pt>
                <c:pt idx="15889">
                  <c:v>1012.30042488452</c:v>
                </c:pt>
                <c:pt idx="15890">
                  <c:v>1012.36413565455</c:v>
                </c:pt>
                <c:pt idx="15891">
                  <c:v>1012.42784642457</c:v>
                </c:pt>
                <c:pt idx="15892">
                  <c:v>1012.49155719459</c:v>
                </c:pt>
                <c:pt idx="15893">
                  <c:v>1012.55526796461</c:v>
                </c:pt>
                <c:pt idx="15894">
                  <c:v>1012.61897873464</c:v>
                </c:pt>
                <c:pt idx="15895">
                  <c:v>1012.6826895046599</c:v>
                </c:pt>
                <c:pt idx="15896">
                  <c:v>1012.74640027468</c:v>
                </c:pt>
                <c:pt idx="15897">
                  <c:v>1012.8101110447</c:v>
                </c:pt>
                <c:pt idx="15898">
                  <c:v>1012.87382181473</c:v>
                </c:pt>
                <c:pt idx="15899">
                  <c:v>1012.93753258475</c:v>
                </c:pt>
                <c:pt idx="15900">
                  <c:v>1013.0012433547701</c:v>
                </c:pt>
                <c:pt idx="15901">
                  <c:v>1013.06495412479</c:v>
                </c:pt>
                <c:pt idx="15902">
                  <c:v>1013.12866489481</c:v>
                </c:pt>
                <c:pt idx="15903">
                  <c:v>1013.19237566484</c:v>
                </c:pt>
                <c:pt idx="15904">
                  <c:v>1013.25608643486</c:v>
                </c:pt>
                <c:pt idx="15905">
                  <c:v>1013.31979720488</c:v>
                </c:pt>
                <c:pt idx="15906">
                  <c:v>1013.3835079749</c:v>
                </c:pt>
                <c:pt idx="15907">
                  <c:v>1013.44721874493</c:v>
                </c:pt>
                <c:pt idx="15908">
                  <c:v>1013.51092951495</c:v>
                </c:pt>
                <c:pt idx="15909">
                  <c:v>1013.57464028497</c:v>
                </c:pt>
                <c:pt idx="15910">
                  <c:v>1013.63835105499</c:v>
                </c:pt>
                <c:pt idx="15911">
                  <c:v>1013.70206182502</c:v>
                </c:pt>
                <c:pt idx="15912">
                  <c:v>1013.7657725950399</c:v>
                </c:pt>
                <c:pt idx="15913">
                  <c:v>1013.82948336506</c:v>
                </c:pt>
                <c:pt idx="15914">
                  <c:v>1013.89319413508</c:v>
                </c:pt>
                <c:pt idx="15915">
                  <c:v>1013.95690490511</c:v>
                </c:pt>
                <c:pt idx="15916">
                  <c:v>1014.02061567513</c:v>
                </c:pt>
                <c:pt idx="15917">
                  <c:v>1014.0843264451501</c:v>
                </c:pt>
                <c:pt idx="15918">
                  <c:v>1014.14803721517</c:v>
                </c:pt>
                <c:pt idx="15919">
                  <c:v>1014.21174798519</c:v>
                </c:pt>
                <c:pt idx="15920">
                  <c:v>1014.27545875522</c:v>
                </c:pt>
                <c:pt idx="15921">
                  <c:v>1014.33916952524</c:v>
                </c:pt>
                <c:pt idx="15922">
                  <c:v>1014.40288029526</c:v>
                </c:pt>
                <c:pt idx="15923">
                  <c:v>1014.46659106528</c:v>
                </c:pt>
                <c:pt idx="15924">
                  <c:v>1014.53030183531</c:v>
                </c:pt>
                <c:pt idx="15925">
                  <c:v>1014.59401260533</c:v>
                </c:pt>
                <c:pt idx="15926">
                  <c:v>1014.65772337535</c:v>
                </c:pt>
                <c:pt idx="15927">
                  <c:v>1014.72143414537</c:v>
                </c:pt>
                <c:pt idx="15928">
                  <c:v>1014.7851449154</c:v>
                </c:pt>
                <c:pt idx="15929">
                  <c:v>1014.8488556854199</c:v>
                </c:pt>
                <c:pt idx="15930">
                  <c:v>1014.91256645544</c:v>
                </c:pt>
                <c:pt idx="15931">
                  <c:v>1014.97627722546</c:v>
                </c:pt>
                <c:pt idx="15932">
                  <c:v>1015.03998799548</c:v>
                </c:pt>
                <c:pt idx="15933">
                  <c:v>1015.10369876551</c:v>
                </c:pt>
                <c:pt idx="15934">
                  <c:v>1015.1674095355301</c:v>
                </c:pt>
                <c:pt idx="15935">
                  <c:v>1015.23112030555</c:v>
                </c:pt>
                <c:pt idx="15936">
                  <c:v>1015.29483107557</c:v>
                </c:pt>
                <c:pt idx="15937">
                  <c:v>1015.3585418456</c:v>
                </c:pt>
                <c:pt idx="15938">
                  <c:v>1015.42225261562</c:v>
                </c:pt>
                <c:pt idx="15939">
                  <c:v>1015.48596338564</c:v>
                </c:pt>
                <c:pt idx="15940">
                  <c:v>1015.54967415566</c:v>
                </c:pt>
                <c:pt idx="15941">
                  <c:v>1015.61338492569</c:v>
                </c:pt>
                <c:pt idx="15942">
                  <c:v>1015.67709569571</c:v>
                </c:pt>
                <c:pt idx="15943">
                  <c:v>1015.74080646573</c:v>
                </c:pt>
                <c:pt idx="15944">
                  <c:v>1015.80451723575</c:v>
                </c:pt>
                <c:pt idx="15945">
                  <c:v>1015.86822800578</c:v>
                </c:pt>
                <c:pt idx="15946">
                  <c:v>1015.9319387757999</c:v>
                </c:pt>
                <c:pt idx="15947">
                  <c:v>1015.99564954582</c:v>
                </c:pt>
                <c:pt idx="15948">
                  <c:v>1016.05936031584</c:v>
                </c:pt>
                <c:pt idx="15949">
                  <c:v>1016.12307108586</c:v>
                </c:pt>
                <c:pt idx="15950">
                  <c:v>1016.18678185589</c:v>
                </c:pt>
                <c:pt idx="15951">
                  <c:v>1016.2504926259101</c:v>
                </c:pt>
                <c:pt idx="15952">
                  <c:v>1016.31420339593</c:v>
                </c:pt>
                <c:pt idx="15953">
                  <c:v>1016.37791416595</c:v>
                </c:pt>
                <c:pt idx="15954">
                  <c:v>1016.44162493598</c:v>
                </c:pt>
                <c:pt idx="15955">
                  <c:v>1016.505335706</c:v>
                </c:pt>
                <c:pt idx="15956">
                  <c:v>1016.56904647602</c:v>
                </c:pt>
                <c:pt idx="15957">
                  <c:v>1016.63275724604</c:v>
                </c:pt>
                <c:pt idx="15958">
                  <c:v>1016.69646801607</c:v>
                </c:pt>
                <c:pt idx="15959">
                  <c:v>1016.76017878609</c:v>
                </c:pt>
                <c:pt idx="15960">
                  <c:v>1016.82388955611</c:v>
                </c:pt>
                <c:pt idx="15961">
                  <c:v>1016.88760032613</c:v>
                </c:pt>
                <c:pt idx="15962">
                  <c:v>1016.95131109616</c:v>
                </c:pt>
                <c:pt idx="15963">
                  <c:v>1017.0150218661799</c:v>
                </c:pt>
                <c:pt idx="15964">
                  <c:v>1017.0787326362</c:v>
                </c:pt>
                <c:pt idx="15965">
                  <c:v>1017.14244340622</c:v>
                </c:pt>
                <c:pt idx="15966">
                  <c:v>1017.20615417624</c:v>
                </c:pt>
                <c:pt idx="15967">
                  <c:v>1017.26986494627</c:v>
                </c:pt>
                <c:pt idx="15968">
                  <c:v>1017.3335757162901</c:v>
                </c:pt>
                <c:pt idx="15969">
                  <c:v>1017.39728648631</c:v>
                </c:pt>
                <c:pt idx="15970">
                  <c:v>1017.46099725633</c:v>
                </c:pt>
                <c:pt idx="15971">
                  <c:v>1017.52470802636</c:v>
                </c:pt>
                <c:pt idx="15972">
                  <c:v>1017.58841879638</c:v>
                </c:pt>
                <c:pt idx="15973">
                  <c:v>1017.6521295664</c:v>
                </c:pt>
                <c:pt idx="15974">
                  <c:v>1017.71584033642</c:v>
                </c:pt>
                <c:pt idx="15975">
                  <c:v>1017.77955110645</c:v>
                </c:pt>
                <c:pt idx="15976">
                  <c:v>1017.84326187647</c:v>
                </c:pt>
                <c:pt idx="15977">
                  <c:v>1017.90697264649</c:v>
                </c:pt>
                <c:pt idx="15978">
                  <c:v>1017.97068341651</c:v>
                </c:pt>
                <c:pt idx="15979">
                  <c:v>1018.03439418653</c:v>
                </c:pt>
                <c:pt idx="15980">
                  <c:v>1018.09810495656</c:v>
                </c:pt>
                <c:pt idx="15981">
                  <c:v>1018.16181572658</c:v>
                </c:pt>
                <c:pt idx="15982">
                  <c:v>1018.2255264966</c:v>
                </c:pt>
                <c:pt idx="15983">
                  <c:v>1018.28923726662</c:v>
                </c:pt>
                <c:pt idx="15984">
                  <c:v>1018.35294803665</c:v>
                </c:pt>
                <c:pt idx="15985">
                  <c:v>1018.4166588066699</c:v>
                </c:pt>
                <c:pt idx="15986">
                  <c:v>1018.48036957669</c:v>
                </c:pt>
                <c:pt idx="15987">
                  <c:v>1018.54408034671</c:v>
                </c:pt>
                <c:pt idx="15988">
                  <c:v>1018.60779111674</c:v>
                </c:pt>
                <c:pt idx="15989">
                  <c:v>1018.67150188676</c:v>
                </c:pt>
                <c:pt idx="15990">
                  <c:v>1018.73521265678</c:v>
                </c:pt>
                <c:pt idx="15991">
                  <c:v>1018.7989234268</c:v>
                </c:pt>
                <c:pt idx="15992">
                  <c:v>1018.86263419683</c:v>
                </c:pt>
                <c:pt idx="15993">
                  <c:v>1018.92634496685</c:v>
                </c:pt>
                <c:pt idx="15994">
                  <c:v>1018.99005573687</c:v>
                </c:pt>
                <c:pt idx="15995">
                  <c:v>1019.05376650689</c:v>
                </c:pt>
                <c:pt idx="15996">
                  <c:v>1019.11747727691</c:v>
                </c:pt>
                <c:pt idx="15997">
                  <c:v>1019.18118804694</c:v>
                </c:pt>
                <c:pt idx="15998">
                  <c:v>1019.24489881696</c:v>
                </c:pt>
                <c:pt idx="15999">
                  <c:v>1019.30860958698</c:v>
                </c:pt>
                <c:pt idx="16000">
                  <c:v>1019.372320357</c:v>
                </c:pt>
                <c:pt idx="16001">
                  <c:v>1019.43603112703</c:v>
                </c:pt>
                <c:pt idx="16002">
                  <c:v>1019.4997418970499</c:v>
                </c:pt>
                <c:pt idx="16003">
                  <c:v>1019.56345266707</c:v>
                </c:pt>
                <c:pt idx="16004">
                  <c:v>1019.62716343709</c:v>
                </c:pt>
                <c:pt idx="16005">
                  <c:v>1019.69087420712</c:v>
                </c:pt>
                <c:pt idx="16006">
                  <c:v>1019.75458497714</c:v>
                </c:pt>
                <c:pt idx="16007">
                  <c:v>1019.8182957471601</c:v>
                </c:pt>
                <c:pt idx="16008">
                  <c:v>1019.88200651718</c:v>
                </c:pt>
                <c:pt idx="16009">
                  <c:v>1019.94571728721</c:v>
                </c:pt>
                <c:pt idx="16010">
                  <c:v>1020.00942805723</c:v>
                </c:pt>
                <c:pt idx="16011">
                  <c:v>1020.07313882725</c:v>
                </c:pt>
                <c:pt idx="16012">
                  <c:v>1020.13684959727</c:v>
                </c:pt>
                <c:pt idx="16013">
                  <c:v>1020.20056036729</c:v>
                </c:pt>
                <c:pt idx="16014">
                  <c:v>1020.26427113732</c:v>
                </c:pt>
                <c:pt idx="16015">
                  <c:v>1020.32798190734</c:v>
                </c:pt>
                <c:pt idx="16016">
                  <c:v>1020.39169267736</c:v>
                </c:pt>
                <c:pt idx="16017">
                  <c:v>1020.45540344738</c:v>
                </c:pt>
                <c:pt idx="16018">
                  <c:v>1020.51911421741</c:v>
                </c:pt>
                <c:pt idx="16019">
                  <c:v>1020.5828249874299</c:v>
                </c:pt>
                <c:pt idx="16020">
                  <c:v>1020.64653575745</c:v>
                </c:pt>
                <c:pt idx="16021">
                  <c:v>1020.71024652747</c:v>
                </c:pt>
                <c:pt idx="16022">
                  <c:v>1020.7739572975</c:v>
                </c:pt>
                <c:pt idx="16023">
                  <c:v>1020.83766806752</c:v>
                </c:pt>
                <c:pt idx="16024">
                  <c:v>1020.9013788375401</c:v>
                </c:pt>
                <c:pt idx="16025">
                  <c:v>1020.96508960756</c:v>
                </c:pt>
                <c:pt idx="16026">
                  <c:v>1021.02880037758</c:v>
                </c:pt>
                <c:pt idx="16027">
                  <c:v>1021.09251114761</c:v>
                </c:pt>
                <c:pt idx="16028">
                  <c:v>1021.15622191763</c:v>
                </c:pt>
                <c:pt idx="16029">
                  <c:v>1021.21993268765</c:v>
                </c:pt>
                <c:pt idx="16030">
                  <c:v>1021.28364345767</c:v>
                </c:pt>
                <c:pt idx="16031">
                  <c:v>1021.3473542277</c:v>
                </c:pt>
                <c:pt idx="16032">
                  <c:v>1021.41106499772</c:v>
                </c:pt>
                <c:pt idx="16033">
                  <c:v>1021.47477576774</c:v>
                </c:pt>
                <c:pt idx="16034">
                  <c:v>1021.53848653776</c:v>
                </c:pt>
                <c:pt idx="16035">
                  <c:v>1021.60219730779</c:v>
                </c:pt>
                <c:pt idx="16036">
                  <c:v>1021.6659080778099</c:v>
                </c:pt>
                <c:pt idx="16037">
                  <c:v>1021.72961884783</c:v>
                </c:pt>
                <c:pt idx="16038">
                  <c:v>1021.79332961785</c:v>
                </c:pt>
                <c:pt idx="16039">
                  <c:v>1021.85704038788</c:v>
                </c:pt>
                <c:pt idx="16040">
                  <c:v>1021.9207511579</c:v>
                </c:pt>
                <c:pt idx="16041">
                  <c:v>1021.9844619279201</c:v>
                </c:pt>
                <c:pt idx="16042">
                  <c:v>1022.04817269794</c:v>
                </c:pt>
                <c:pt idx="16043">
                  <c:v>1022.11188346796</c:v>
                </c:pt>
                <c:pt idx="16044">
                  <c:v>1022.17559423799</c:v>
                </c:pt>
                <c:pt idx="16045">
                  <c:v>1022.23930500801</c:v>
                </c:pt>
                <c:pt idx="16046">
                  <c:v>1022.30301577803</c:v>
                </c:pt>
                <c:pt idx="16047">
                  <c:v>1022.36672654805</c:v>
                </c:pt>
                <c:pt idx="16048">
                  <c:v>1022.43043731808</c:v>
                </c:pt>
                <c:pt idx="16049">
                  <c:v>1022.4941480881</c:v>
                </c:pt>
                <c:pt idx="16050">
                  <c:v>1022.55785885812</c:v>
                </c:pt>
                <c:pt idx="16051">
                  <c:v>1022.62156962814</c:v>
                </c:pt>
                <c:pt idx="16052">
                  <c:v>1022.68528039817</c:v>
                </c:pt>
                <c:pt idx="16053">
                  <c:v>1022.7489911681899</c:v>
                </c:pt>
                <c:pt idx="16054">
                  <c:v>1022.81270193821</c:v>
                </c:pt>
                <c:pt idx="16055">
                  <c:v>1022.87641270823</c:v>
                </c:pt>
                <c:pt idx="16056">
                  <c:v>1022.94012347826</c:v>
                </c:pt>
                <c:pt idx="16057">
                  <c:v>1023.00383424828</c:v>
                </c:pt>
                <c:pt idx="16058">
                  <c:v>1023.0675450183001</c:v>
                </c:pt>
                <c:pt idx="16059">
                  <c:v>1023.13125578832</c:v>
                </c:pt>
                <c:pt idx="16060">
                  <c:v>1023.19496655834</c:v>
                </c:pt>
                <c:pt idx="16061">
                  <c:v>1023.25867732837</c:v>
                </c:pt>
                <c:pt idx="16062">
                  <c:v>1023.32238809839</c:v>
                </c:pt>
                <c:pt idx="16063">
                  <c:v>1023.38609886841</c:v>
                </c:pt>
                <c:pt idx="16064">
                  <c:v>1023.44980963843</c:v>
                </c:pt>
                <c:pt idx="16065">
                  <c:v>1023.51352040846</c:v>
                </c:pt>
                <c:pt idx="16066">
                  <c:v>1023.57723117848</c:v>
                </c:pt>
                <c:pt idx="16067">
                  <c:v>1023.6409419485</c:v>
                </c:pt>
                <c:pt idx="16068">
                  <c:v>1023.70465271852</c:v>
                </c:pt>
                <c:pt idx="16069">
                  <c:v>1023.76836348855</c:v>
                </c:pt>
                <c:pt idx="16070">
                  <c:v>1023.8320742585699</c:v>
                </c:pt>
                <c:pt idx="16071">
                  <c:v>1023.89578502859</c:v>
                </c:pt>
                <c:pt idx="16072">
                  <c:v>1023.95949579861</c:v>
                </c:pt>
                <c:pt idx="16073">
                  <c:v>1024.02320656863</c:v>
                </c:pt>
                <c:pt idx="16074">
                  <c:v>1024.08691733866</c:v>
                </c:pt>
                <c:pt idx="16075">
                  <c:v>1024.1506281086799</c:v>
                </c:pt>
                <c:pt idx="16076">
                  <c:v>1024.2143388786999</c:v>
                </c:pt>
                <c:pt idx="16077">
                  <c:v>1024.2780496487201</c:v>
                </c:pt>
                <c:pt idx="16078">
                  <c:v>1024.34176041875</c:v>
                </c:pt>
                <c:pt idx="16079">
                  <c:v>1024.40547118877</c:v>
                </c:pt>
                <c:pt idx="16080">
                  <c:v>1024.4691819587899</c:v>
                </c:pt>
                <c:pt idx="16081">
                  <c:v>1024.5328927288101</c:v>
                </c:pt>
                <c:pt idx="16082">
                  <c:v>1024.5966034988301</c:v>
                </c:pt>
                <c:pt idx="16083">
                  <c:v>1024.66031426886</c:v>
                </c:pt>
                <c:pt idx="16084">
                  <c:v>1024.72402503888</c:v>
                </c:pt>
                <c:pt idx="16085">
                  <c:v>1024.7877358088999</c:v>
                </c:pt>
                <c:pt idx="16086">
                  <c:v>1024.8514465789201</c:v>
                </c:pt>
                <c:pt idx="16087">
                  <c:v>1024.9151573489501</c:v>
                </c:pt>
                <c:pt idx="16088">
                  <c:v>1024.97886811897</c:v>
                </c:pt>
                <c:pt idx="16089">
                  <c:v>1025.04257888899</c:v>
                </c:pt>
                <c:pt idx="16090">
                  <c:v>1025.1062896590099</c:v>
                </c:pt>
                <c:pt idx="16091">
                  <c:v>1025.1700004290301</c:v>
                </c:pt>
                <c:pt idx="16092">
                  <c:v>1025.2337111990601</c:v>
                </c:pt>
                <c:pt idx="16093">
                  <c:v>1025.29742196908</c:v>
                </c:pt>
                <c:pt idx="16094">
                  <c:v>1025.3611327391</c:v>
                </c:pt>
                <c:pt idx="16095">
                  <c:v>1025.4248435091199</c:v>
                </c:pt>
                <c:pt idx="16096">
                  <c:v>1025.4885542791501</c:v>
                </c:pt>
                <c:pt idx="16097">
                  <c:v>1025.55226504917</c:v>
                </c:pt>
                <c:pt idx="16098">
                  <c:v>1025.61597581919</c:v>
                </c:pt>
                <c:pt idx="16099">
                  <c:v>1025.67968658921</c:v>
                </c:pt>
                <c:pt idx="16100">
                  <c:v>1025.7433973592399</c:v>
                </c:pt>
                <c:pt idx="16101">
                  <c:v>1025.8071081292601</c:v>
                </c:pt>
                <c:pt idx="16102">
                  <c:v>1025.87081889928</c:v>
                </c:pt>
                <c:pt idx="16103">
                  <c:v>1025.9345296693</c:v>
                </c:pt>
                <c:pt idx="16104">
                  <c:v>1025.9982404393199</c:v>
                </c:pt>
                <c:pt idx="16105">
                  <c:v>1026.0619512093499</c:v>
                </c:pt>
                <c:pt idx="16106">
                  <c:v>1026.1256619793701</c:v>
                </c:pt>
                <c:pt idx="16107">
                  <c:v>1026.18937274939</c:v>
                </c:pt>
                <c:pt idx="16108">
                  <c:v>1026.25308351941</c:v>
                </c:pt>
                <c:pt idx="16109">
                  <c:v>1026.3167942894399</c:v>
                </c:pt>
                <c:pt idx="16110">
                  <c:v>1026.3805050594599</c:v>
                </c:pt>
                <c:pt idx="16111">
                  <c:v>1026.4442158294801</c:v>
                </c:pt>
                <c:pt idx="16112">
                  <c:v>1026.5079265995</c:v>
                </c:pt>
                <c:pt idx="16113">
                  <c:v>1026.57163736952</c:v>
                </c:pt>
                <c:pt idx="16114">
                  <c:v>1026.6353481395499</c:v>
                </c:pt>
                <c:pt idx="16115">
                  <c:v>1026.6990589095701</c:v>
                </c:pt>
                <c:pt idx="16116">
                  <c:v>1026.7627696795901</c:v>
                </c:pt>
                <c:pt idx="16117">
                  <c:v>1026.82648044961</c:v>
                </c:pt>
                <c:pt idx="16118">
                  <c:v>1026.89019121964</c:v>
                </c:pt>
                <c:pt idx="16119">
                  <c:v>1026.9539019896599</c:v>
                </c:pt>
                <c:pt idx="16120">
                  <c:v>1027.0176127596801</c:v>
                </c:pt>
                <c:pt idx="16121">
                  <c:v>1027.0813235297001</c:v>
                </c:pt>
                <c:pt idx="16122">
                  <c:v>1027.14503429972</c:v>
                </c:pt>
                <c:pt idx="16123">
                  <c:v>1027.20874506975</c:v>
                </c:pt>
                <c:pt idx="16124">
                  <c:v>1027.2724558397699</c:v>
                </c:pt>
                <c:pt idx="16125">
                  <c:v>1027.3361666097901</c:v>
                </c:pt>
                <c:pt idx="16126">
                  <c:v>1027.3998773798101</c:v>
                </c:pt>
                <c:pt idx="16127">
                  <c:v>1027.46358814984</c:v>
                </c:pt>
                <c:pt idx="16128">
                  <c:v>1027.52729891986</c:v>
                </c:pt>
                <c:pt idx="16129">
                  <c:v>1027.5910096898799</c:v>
                </c:pt>
                <c:pt idx="16130">
                  <c:v>1027.6547204599001</c:v>
                </c:pt>
                <c:pt idx="16131">
                  <c:v>1027.71843122992</c:v>
                </c:pt>
                <c:pt idx="16132">
                  <c:v>1027.78214199995</c:v>
                </c:pt>
                <c:pt idx="16133">
                  <c:v>1027.84585276997</c:v>
                </c:pt>
                <c:pt idx="16134">
                  <c:v>1027.9095635399899</c:v>
                </c:pt>
                <c:pt idx="16135">
                  <c:v>1027.9732743100101</c:v>
                </c:pt>
                <c:pt idx="16136">
                  <c:v>1028.03698508004</c:v>
                </c:pt>
                <c:pt idx="16137">
                  <c:v>1028.10069585006</c:v>
                </c:pt>
                <c:pt idx="16138">
                  <c:v>1028.1644066200799</c:v>
                </c:pt>
                <c:pt idx="16139">
                  <c:v>1028.2281173900999</c:v>
                </c:pt>
                <c:pt idx="16140">
                  <c:v>1028.2918281601201</c:v>
                </c:pt>
                <c:pt idx="16141">
                  <c:v>1028.35553893015</c:v>
                </c:pt>
                <c:pt idx="16142">
                  <c:v>1028.41924970017</c:v>
                </c:pt>
                <c:pt idx="16143">
                  <c:v>1028.4829604701899</c:v>
                </c:pt>
                <c:pt idx="16144">
                  <c:v>1028.5466712402099</c:v>
                </c:pt>
                <c:pt idx="16145">
                  <c:v>1028.6103820102401</c:v>
                </c:pt>
                <c:pt idx="16146">
                  <c:v>1028.67409278026</c:v>
                </c:pt>
                <c:pt idx="16147">
                  <c:v>1028.73780355028</c:v>
                </c:pt>
                <c:pt idx="16148">
                  <c:v>1028.8015143202999</c:v>
                </c:pt>
                <c:pt idx="16149">
                  <c:v>1028.8652250903201</c:v>
                </c:pt>
                <c:pt idx="16150">
                  <c:v>1028.9289358603501</c:v>
                </c:pt>
                <c:pt idx="16151">
                  <c:v>1028.99264663037</c:v>
                </c:pt>
                <c:pt idx="16152">
                  <c:v>1029.05635740039</c:v>
                </c:pt>
                <c:pt idx="16153">
                  <c:v>1029.1200681704099</c:v>
                </c:pt>
                <c:pt idx="16154">
                  <c:v>1029.1837789404401</c:v>
                </c:pt>
                <c:pt idx="16155">
                  <c:v>1029.2474897104601</c:v>
                </c:pt>
                <c:pt idx="16156">
                  <c:v>1029.31120048048</c:v>
                </c:pt>
                <c:pt idx="16157">
                  <c:v>1029.3749112505</c:v>
                </c:pt>
                <c:pt idx="16158">
                  <c:v>1029.4386220205199</c:v>
                </c:pt>
                <c:pt idx="16159">
                  <c:v>1029.5023327905501</c:v>
                </c:pt>
                <c:pt idx="16160">
                  <c:v>1029.5660435605701</c:v>
                </c:pt>
                <c:pt idx="16161">
                  <c:v>1029.62975433059</c:v>
                </c:pt>
                <c:pt idx="16162">
                  <c:v>1029.69346510061</c:v>
                </c:pt>
                <c:pt idx="16163">
                  <c:v>1029.7571758706399</c:v>
                </c:pt>
                <c:pt idx="16164">
                  <c:v>1029.8208866406601</c:v>
                </c:pt>
                <c:pt idx="16165">
                  <c:v>1029.88459741068</c:v>
                </c:pt>
                <c:pt idx="16166">
                  <c:v>1029.9483081807</c:v>
                </c:pt>
                <c:pt idx="16167">
                  <c:v>1030.0120189507199</c:v>
                </c:pt>
                <c:pt idx="16168">
                  <c:v>1030.0757297207499</c:v>
                </c:pt>
                <c:pt idx="16169">
                  <c:v>1030.1394404907701</c:v>
                </c:pt>
                <c:pt idx="16170">
                  <c:v>1030.20315126079</c:v>
                </c:pt>
                <c:pt idx="16171">
                  <c:v>1030.26686203081</c:v>
                </c:pt>
                <c:pt idx="16172">
                  <c:v>1030.3305728008399</c:v>
                </c:pt>
                <c:pt idx="16173">
                  <c:v>1030.3942835708599</c:v>
                </c:pt>
                <c:pt idx="16174">
                  <c:v>1030.4579943408801</c:v>
                </c:pt>
                <c:pt idx="16175">
                  <c:v>1030.5217051109</c:v>
                </c:pt>
                <c:pt idx="16176">
                  <c:v>1030.58541588092</c:v>
                </c:pt>
                <c:pt idx="16177">
                  <c:v>1030.6491266509499</c:v>
                </c:pt>
                <c:pt idx="16178">
                  <c:v>1030.7128374209699</c:v>
                </c:pt>
                <c:pt idx="16179">
                  <c:v>1030.7765481909901</c:v>
                </c:pt>
                <c:pt idx="16180">
                  <c:v>1030.84025896101</c:v>
                </c:pt>
                <c:pt idx="16181">
                  <c:v>1030.90396973104</c:v>
                </c:pt>
                <c:pt idx="16182">
                  <c:v>1030.9676805010599</c:v>
                </c:pt>
                <c:pt idx="16183">
                  <c:v>1031.0313912710801</c:v>
                </c:pt>
                <c:pt idx="16184">
                  <c:v>1031.0951020411001</c:v>
                </c:pt>
                <c:pt idx="16185">
                  <c:v>1031.15881281112</c:v>
                </c:pt>
                <c:pt idx="16186">
                  <c:v>1031.22252358115</c:v>
                </c:pt>
                <c:pt idx="16187">
                  <c:v>1031.2862343511699</c:v>
                </c:pt>
                <c:pt idx="16188">
                  <c:v>1031.3499451211901</c:v>
                </c:pt>
                <c:pt idx="16189">
                  <c:v>1031.4136558912101</c:v>
                </c:pt>
                <c:pt idx="16190">
                  <c:v>1031.47736666124</c:v>
                </c:pt>
                <c:pt idx="16191">
                  <c:v>1031.54107743126</c:v>
                </c:pt>
                <c:pt idx="16192">
                  <c:v>1031.6047882012799</c:v>
                </c:pt>
                <c:pt idx="16193">
                  <c:v>1031.6684989713001</c:v>
                </c:pt>
                <c:pt idx="16194">
                  <c:v>1031.73220974132</c:v>
                </c:pt>
                <c:pt idx="16195">
                  <c:v>1031.79592051135</c:v>
                </c:pt>
                <c:pt idx="16196">
                  <c:v>1031.85963128137</c:v>
                </c:pt>
                <c:pt idx="16197">
                  <c:v>1031.9233420513899</c:v>
                </c:pt>
                <c:pt idx="16198">
                  <c:v>1031.9870528214101</c:v>
                </c:pt>
                <c:pt idx="16199">
                  <c:v>1032.05076359144</c:v>
                </c:pt>
                <c:pt idx="16200">
                  <c:v>1032.11447436146</c:v>
                </c:pt>
                <c:pt idx="16201">
                  <c:v>1032.1781851314799</c:v>
                </c:pt>
                <c:pt idx="16202">
                  <c:v>1032.2418959014999</c:v>
                </c:pt>
                <c:pt idx="16203">
                  <c:v>1032.3056066715201</c:v>
                </c:pt>
                <c:pt idx="16204">
                  <c:v>1032.36931744155</c:v>
                </c:pt>
                <c:pt idx="16205">
                  <c:v>1032.43302821157</c:v>
                </c:pt>
                <c:pt idx="16206">
                  <c:v>1032.4967389815899</c:v>
                </c:pt>
                <c:pt idx="16207">
                  <c:v>1032.5604497516099</c:v>
                </c:pt>
                <c:pt idx="16208">
                  <c:v>1032.6241605216401</c:v>
                </c:pt>
                <c:pt idx="16209">
                  <c:v>1032.68787129166</c:v>
                </c:pt>
                <c:pt idx="16210">
                  <c:v>1032.75158206168</c:v>
                </c:pt>
                <c:pt idx="16211">
                  <c:v>1032.8152928316999</c:v>
                </c:pt>
                <c:pt idx="16212">
                  <c:v>1032.8790036017199</c:v>
                </c:pt>
                <c:pt idx="16213">
                  <c:v>1032.9427143717501</c:v>
                </c:pt>
                <c:pt idx="16214">
                  <c:v>1033.00642514177</c:v>
                </c:pt>
                <c:pt idx="16215">
                  <c:v>1033.07013591179</c:v>
                </c:pt>
                <c:pt idx="16216">
                  <c:v>1033.1338466818099</c:v>
                </c:pt>
                <c:pt idx="16217">
                  <c:v>1033.1975574518401</c:v>
                </c:pt>
                <c:pt idx="16218">
                  <c:v>1033.2612682218601</c:v>
                </c:pt>
                <c:pt idx="16219">
                  <c:v>1033.32497899188</c:v>
                </c:pt>
                <c:pt idx="16220">
                  <c:v>1033.3886897619</c:v>
                </c:pt>
                <c:pt idx="16221">
                  <c:v>1033.4524005319199</c:v>
                </c:pt>
                <c:pt idx="16222">
                  <c:v>1033.5161113019501</c:v>
                </c:pt>
                <c:pt idx="16223">
                  <c:v>1033.5798220719701</c:v>
                </c:pt>
                <c:pt idx="16224">
                  <c:v>1033.64353284199</c:v>
                </c:pt>
                <c:pt idx="16225">
                  <c:v>1033.70724361201</c:v>
                </c:pt>
                <c:pt idx="16226">
                  <c:v>1033.7709543820399</c:v>
                </c:pt>
                <c:pt idx="16227">
                  <c:v>1033.8346651520601</c:v>
                </c:pt>
                <c:pt idx="16228">
                  <c:v>1033.89837592208</c:v>
                </c:pt>
                <c:pt idx="16229">
                  <c:v>1033.9620866921</c:v>
                </c:pt>
                <c:pt idx="16230">
                  <c:v>1034.02579746212</c:v>
                </c:pt>
                <c:pt idx="16231">
                  <c:v>1034.0895082321499</c:v>
                </c:pt>
                <c:pt idx="16232">
                  <c:v>1034.1532190021701</c:v>
                </c:pt>
                <c:pt idx="16233">
                  <c:v>1034.21692977219</c:v>
                </c:pt>
                <c:pt idx="16234">
                  <c:v>1034.28064054221</c:v>
                </c:pt>
                <c:pt idx="16235">
                  <c:v>1034.34435131224</c:v>
                </c:pt>
                <c:pt idx="16236">
                  <c:v>1034.4080620822599</c:v>
                </c:pt>
                <c:pt idx="16237">
                  <c:v>1034.4717728522801</c:v>
                </c:pt>
                <c:pt idx="16238">
                  <c:v>1034.5354836223</c:v>
                </c:pt>
                <c:pt idx="16239">
                  <c:v>1034.59919439232</c:v>
                </c:pt>
                <c:pt idx="16240">
                  <c:v>1034.6629051623499</c:v>
                </c:pt>
                <c:pt idx="16241">
                  <c:v>1034.7266159323699</c:v>
                </c:pt>
                <c:pt idx="16242">
                  <c:v>1034.7903267023901</c:v>
                </c:pt>
                <c:pt idx="16243">
                  <c:v>1034.85403747241</c:v>
                </c:pt>
                <c:pt idx="16244">
                  <c:v>1034.91774824244</c:v>
                </c:pt>
                <c:pt idx="16245">
                  <c:v>1034.9814590124599</c:v>
                </c:pt>
                <c:pt idx="16246">
                  <c:v>1035.0451697824799</c:v>
                </c:pt>
                <c:pt idx="16247">
                  <c:v>1035.1088805525001</c:v>
                </c:pt>
                <c:pt idx="16248">
                  <c:v>1035.17259132252</c:v>
                </c:pt>
                <c:pt idx="16249">
                  <c:v>1035.23630209255</c:v>
                </c:pt>
                <c:pt idx="16250">
                  <c:v>1035.3000128625699</c:v>
                </c:pt>
                <c:pt idx="16251">
                  <c:v>1035.3637236325901</c:v>
                </c:pt>
                <c:pt idx="16252">
                  <c:v>1035.4274344026101</c:v>
                </c:pt>
                <c:pt idx="16253">
                  <c:v>1035.49114517264</c:v>
                </c:pt>
                <c:pt idx="16254">
                  <c:v>1035.55485594266</c:v>
                </c:pt>
                <c:pt idx="16255">
                  <c:v>1035.6185667126799</c:v>
                </c:pt>
                <c:pt idx="16256">
                  <c:v>1035.6822774827001</c:v>
                </c:pt>
                <c:pt idx="16257">
                  <c:v>1035.7459882527201</c:v>
                </c:pt>
                <c:pt idx="16258">
                  <c:v>1035.80969902275</c:v>
                </c:pt>
                <c:pt idx="16259">
                  <c:v>1035.87340979277</c:v>
                </c:pt>
                <c:pt idx="16260">
                  <c:v>1035.9371205627899</c:v>
                </c:pt>
                <c:pt idx="16261">
                  <c:v>1036.0008313328101</c:v>
                </c:pt>
                <c:pt idx="16262">
                  <c:v>1036.0645421028401</c:v>
                </c:pt>
                <c:pt idx="16263">
                  <c:v>1036.12825287286</c:v>
                </c:pt>
                <c:pt idx="16264">
                  <c:v>1036.19196364288</c:v>
                </c:pt>
                <c:pt idx="16265">
                  <c:v>1036.2556744128999</c:v>
                </c:pt>
                <c:pt idx="16266">
                  <c:v>1036.3193851829201</c:v>
                </c:pt>
                <c:pt idx="16267">
                  <c:v>1036.38309595295</c:v>
                </c:pt>
                <c:pt idx="16268">
                  <c:v>1036.44680672297</c:v>
                </c:pt>
                <c:pt idx="16269">
                  <c:v>1036.5105174929899</c:v>
                </c:pt>
                <c:pt idx="16270">
                  <c:v>1036.5742282630099</c:v>
                </c:pt>
                <c:pt idx="16271">
                  <c:v>1036.6379390330401</c:v>
                </c:pt>
                <c:pt idx="16272">
                  <c:v>1036.70164980306</c:v>
                </c:pt>
                <c:pt idx="16273">
                  <c:v>1036.76536057308</c:v>
                </c:pt>
                <c:pt idx="16274">
                  <c:v>1036.8290713430999</c:v>
                </c:pt>
                <c:pt idx="16275">
                  <c:v>1036.8927821131199</c:v>
                </c:pt>
                <c:pt idx="16276">
                  <c:v>1036.9564928831501</c:v>
                </c:pt>
                <c:pt idx="16277">
                  <c:v>1037.02020365317</c:v>
                </c:pt>
                <c:pt idx="16278">
                  <c:v>1037.08391442319</c:v>
                </c:pt>
                <c:pt idx="16279">
                  <c:v>1037.1476251932099</c:v>
                </c:pt>
                <c:pt idx="16280">
                  <c:v>1037.2113359632399</c:v>
                </c:pt>
                <c:pt idx="16281">
                  <c:v>1037.2750467332601</c:v>
                </c:pt>
                <c:pt idx="16282">
                  <c:v>1037.33875750328</c:v>
                </c:pt>
                <c:pt idx="16283">
                  <c:v>1037.4024682733</c:v>
                </c:pt>
                <c:pt idx="16284">
                  <c:v>1037.4661790433199</c:v>
                </c:pt>
                <c:pt idx="16285">
                  <c:v>1037.5298898133501</c:v>
                </c:pt>
                <c:pt idx="16286">
                  <c:v>1037.5936005833701</c:v>
                </c:pt>
                <c:pt idx="16287">
                  <c:v>1037.65731135339</c:v>
                </c:pt>
                <c:pt idx="16288">
                  <c:v>1037.72102212341</c:v>
                </c:pt>
                <c:pt idx="16289">
                  <c:v>1037.7847328934399</c:v>
                </c:pt>
                <c:pt idx="16290">
                  <c:v>1037.8484436634601</c:v>
                </c:pt>
                <c:pt idx="16291">
                  <c:v>1037.9121544334801</c:v>
                </c:pt>
                <c:pt idx="16292">
                  <c:v>1037.9758652035</c:v>
                </c:pt>
                <c:pt idx="16293">
                  <c:v>1038.03957597352</c:v>
                </c:pt>
                <c:pt idx="16294">
                  <c:v>1038.1032867435499</c:v>
                </c:pt>
                <c:pt idx="16295">
                  <c:v>1038.1669975135701</c:v>
                </c:pt>
                <c:pt idx="16296">
                  <c:v>1038.23070828359</c:v>
                </c:pt>
                <c:pt idx="16297">
                  <c:v>1038.29441905361</c:v>
                </c:pt>
                <c:pt idx="16298">
                  <c:v>1038.35812982364</c:v>
                </c:pt>
                <c:pt idx="16299">
                  <c:v>1038.4218405936599</c:v>
                </c:pt>
                <c:pt idx="16300">
                  <c:v>1038.4855513636801</c:v>
                </c:pt>
                <c:pt idx="16301">
                  <c:v>1038.5492621337</c:v>
                </c:pt>
                <c:pt idx="16302">
                  <c:v>1038.61297290372</c:v>
                </c:pt>
                <c:pt idx="16303">
                  <c:v>1038.6766836737499</c:v>
                </c:pt>
                <c:pt idx="16304">
                  <c:v>1038.7403944437699</c:v>
                </c:pt>
                <c:pt idx="16305">
                  <c:v>1038.8041052137901</c:v>
                </c:pt>
                <c:pt idx="16306">
                  <c:v>1038.86781598381</c:v>
                </c:pt>
                <c:pt idx="16307">
                  <c:v>1038.93152675384</c:v>
                </c:pt>
                <c:pt idx="16308">
                  <c:v>1038.9952375238599</c:v>
                </c:pt>
                <c:pt idx="16309">
                  <c:v>1039.0589482938799</c:v>
                </c:pt>
                <c:pt idx="16310">
                  <c:v>1039.1226590639001</c:v>
                </c:pt>
                <c:pt idx="16311">
                  <c:v>1039.18636983392</c:v>
                </c:pt>
                <c:pt idx="16312">
                  <c:v>1039.25008060395</c:v>
                </c:pt>
                <c:pt idx="16313">
                  <c:v>1039.3137913739699</c:v>
                </c:pt>
                <c:pt idx="16314">
                  <c:v>1039.3775021439899</c:v>
                </c:pt>
                <c:pt idx="16315">
                  <c:v>1039.4412129140101</c:v>
                </c:pt>
                <c:pt idx="16316">
                  <c:v>1039.50492368404</c:v>
                </c:pt>
                <c:pt idx="16317">
                  <c:v>1039.56863445406</c:v>
                </c:pt>
                <c:pt idx="16318">
                  <c:v>1039.6323452240799</c:v>
                </c:pt>
                <c:pt idx="16319">
                  <c:v>1039.6960559941001</c:v>
                </c:pt>
                <c:pt idx="16320">
                  <c:v>1039.7597667641201</c:v>
                </c:pt>
                <c:pt idx="16321">
                  <c:v>1039.82347753415</c:v>
                </c:pt>
                <c:pt idx="16322">
                  <c:v>1039.88718830417</c:v>
                </c:pt>
                <c:pt idx="16323">
                  <c:v>1039.9508990741899</c:v>
                </c:pt>
                <c:pt idx="16324">
                  <c:v>1040.0146098442101</c:v>
                </c:pt>
                <c:pt idx="16325">
                  <c:v>1040.0783206142401</c:v>
                </c:pt>
                <c:pt idx="16326">
                  <c:v>1040.14203138426</c:v>
                </c:pt>
                <c:pt idx="16327">
                  <c:v>1040.20574215428</c:v>
                </c:pt>
                <c:pt idx="16328">
                  <c:v>1040.2694529242999</c:v>
                </c:pt>
                <c:pt idx="16329">
                  <c:v>1040.3331636943201</c:v>
                </c:pt>
                <c:pt idx="16330">
                  <c:v>1040.39687446435</c:v>
                </c:pt>
                <c:pt idx="16331">
                  <c:v>1040.46058523437</c:v>
                </c:pt>
                <c:pt idx="16332">
                  <c:v>1040.52429600439</c:v>
                </c:pt>
                <c:pt idx="16333">
                  <c:v>1040.5880067744099</c:v>
                </c:pt>
                <c:pt idx="16334">
                  <c:v>1040.6517175444401</c:v>
                </c:pt>
                <c:pt idx="16335">
                  <c:v>1040.71542831446</c:v>
                </c:pt>
                <c:pt idx="16336">
                  <c:v>1040.77913908448</c:v>
                </c:pt>
                <c:pt idx="16337">
                  <c:v>1040.8428498544999</c:v>
                </c:pt>
                <c:pt idx="16338">
                  <c:v>1040.9065606245199</c:v>
                </c:pt>
                <c:pt idx="16339">
                  <c:v>1040.9702713945501</c:v>
                </c:pt>
                <c:pt idx="16340">
                  <c:v>1041.03398216457</c:v>
                </c:pt>
                <c:pt idx="16341">
                  <c:v>1041.09769293459</c:v>
                </c:pt>
                <c:pt idx="16342">
                  <c:v>1041.1614037046099</c:v>
                </c:pt>
                <c:pt idx="16343">
                  <c:v>1041.2251144746399</c:v>
                </c:pt>
                <c:pt idx="16344">
                  <c:v>1041.2888252446601</c:v>
                </c:pt>
                <c:pt idx="16345">
                  <c:v>1041.35253601468</c:v>
                </c:pt>
                <c:pt idx="16346">
                  <c:v>1041.4162467847</c:v>
                </c:pt>
                <c:pt idx="16347">
                  <c:v>1041.4799575547199</c:v>
                </c:pt>
                <c:pt idx="16348">
                  <c:v>1041.5436683247499</c:v>
                </c:pt>
                <c:pt idx="16349">
                  <c:v>1041.6073790947701</c:v>
                </c:pt>
                <c:pt idx="16350">
                  <c:v>1041.67108986479</c:v>
                </c:pt>
                <c:pt idx="16351">
                  <c:v>1041.73480063481</c:v>
                </c:pt>
                <c:pt idx="16352">
                  <c:v>1041.7985114048399</c:v>
                </c:pt>
                <c:pt idx="16353">
                  <c:v>1041.8622221748601</c:v>
                </c:pt>
                <c:pt idx="16354">
                  <c:v>1041.9259329448801</c:v>
                </c:pt>
                <c:pt idx="16355">
                  <c:v>1041.9896437149</c:v>
                </c:pt>
                <c:pt idx="16356">
                  <c:v>1042.05335448492</c:v>
                </c:pt>
                <c:pt idx="16357">
                  <c:v>1042.1170652549499</c:v>
                </c:pt>
                <c:pt idx="16358">
                  <c:v>1042.1807760249701</c:v>
                </c:pt>
                <c:pt idx="16359">
                  <c:v>1042.2444867949901</c:v>
                </c:pt>
                <c:pt idx="16360">
                  <c:v>1042.30819756501</c:v>
                </c:pt>
                <c:pt idx="16361">
                  <c:v>1042.37190833504</c:v>
                </c:pt>
                <c:pt idx="16362">
                  <c:v>1042.4356191050599</c:v>
                </c:pt>
                <c:pt idx="16363">
                  <c:v>1042.4993298750801</c:v>
                </c:pt>
                <c:pt idx="16364">
                  <c:v>1042.5630406451</c:v>
                </c:pt>
                <c:pt idx="16365">
                  <c:v>1042.62675141512</c:v>
                </c:pt>
                <c:pt idx="16366">
                  <c:v>1042.69046218515</c:v>
                </c:pt>
                <c:pt idx="16367">
                  <c:v>1042.7541729551699</c:v>
                </c:pt>
                <c:pt idx="16368">
                  <c:v>1042.8178837251901</c:v>
                </c:pt>
                <c:pt idx="16369">
                  <c:v>1042.88159449521</c:v>
                </c:pt>
                <c:pt idx="16370">
                  <c:v>1042.94530526524</c:v>
                </c:pt>
                <c:pt idx="16371">
                  <c:v>1043.0090160352599</c:v>
                </c:pt>
                <c:pt idx="16372">
                  <c:v>1043.0727268052799</c:v>
                </c:pt>
                <c:pt idx="16373">
                  <c:v>1043.1364375753001</c:v>
                </c:pt>
                <c:pt idx="16374">
                  <c:v>1043.20014834532</c:v>
                </c:pt>
                <c:pt idx="16375">
                  <c:v>1043.26385911535</c:v>
                </c:pt>
                <c:pt idx="16376">
                  <c:v>1043.3275698853699</c:v>
                </c:pt>
                <c:pt idx="16377">
                  <c:v>1043.3912806553899</c:v>
                </c:pt>
                <c:pt idx="16378">
                  <c:v>1043.4549914254101</c:v>
                </c:pt>
                <c:pt idx="16379">
                  <c:v>1043.51870219544</c:v>
                </c:pt>
                <c:pt idx="16380">
                  <c:v>1043.58241296546</c:v>
                </c:pt>
                <c:pt idx="16381">
                  <c:v>1043.6461237354799</c:v>
                </c:pt>
                <c:pt idx="16382">
                  <c:v>1043.7098345055001</c:v>
                </c:pt>
                <c:pt idx="16383">
                  <c:v>1043.7735452755201</c:v>
                </c:pt>
                <c:pt idx="16384">
                  <c:v>1043.83725604555</c:v>
                </c:pt>
                <c:pt idx="16385">
                  <c:v>1043.90096681557</c:v>
                </c:pt>
                <c:pt idx="16386">
                  <c:v>1043.9646775855899</c:v>
                </c:pt>
                <c:pt idx="16387">
                  <c:v>1044.0283883556101</c:v>
                </c:pt>
                <c:pt idx="16388">
                  <c:v>1044.0920991256401</c:v>
                </c:pt>
                <c:pt idx="16389">
                  <c:v>1044.15580989566</c:v>
                </c:pt>
                <c:pt idx="16390">
                  <c:v>1044.21952066568</c:v>
                </c:pt>
                <c:pt idx="16391">
                  <c:v>1044.2832314356999</c:v>
                </c:pt>
                <c:pt idx="16392">
                  <c:v>1044.3469422057201</c:v>
                </c:pt>
                <c:pt idx="16393">
                  <c:v>1044.4106529757501</c:v>
                </c:pt>
                <c:pt idx="16394">
                  <c:v>1044.47436374577</c:v>
                </c:pt>
                <c:pt idx="16395">
                  <c:v>1044.53807451579</c:v>
                </c:pt>
                <c:pt idx="16396">
                  <c:v>1044.6017852858099</c:v>
                </c:pt>
                <c:pt idx="16397">
                  <c:v>1044.6654960558401</c:v>
                </c:pt>
                <c:pt idx="16398">
                  <c:v>1044.72920682586</c:v>
                </c:pt>
                <c:pt idx="16399">
                  <c:v>1044.79291759588</c:v>
                </c:pt>
                <c:pt idx="16400">
                  <c:v>1044.8566283659</c:v>
                </c:pt>
                <c:pt idx="16401">
                  <c:v>1044.9203391359299</c:v>
                </c:pt>
                <c:pt idx="16402">
                  <c:v>1044.9840499059501</c:v>
                </c:pt>
                <c:pt idx="16403">
                  <c:v>1045.04776067597</c:v>
                </c:pt>
                <c:pt idx="16404">
                  <c:v>1045.11147144599</c:v>
                </c:pt>
                <c:pt idx="16405">
                  <c:v>1045.1751822160099</c:v>
                </c:pt>
                <c:pt idx="16406">
                  <c:v>1045.2388929860399</c:v>
                </c:pt>
                <c:pt idx="16407">
                  <c:v>1045.3026037560601</c:v>
                </c:pt>
                <c:pt idx="16408">
                  <c:v>1045.36631452608</c:v>
                </c:pt>
                <c:pt idx="16409">
                  <c:v>1045.4300252961</c:v>
                </c:pt>
                <c:pt idx="16410">
                  <c:v>1045.4937360661299</c:v>
                </c:pt>
                <c:pt idx="16411">
                  <c:v>1045.5574468361499</c:v>
                </c:pt>
                <c:pt idx="16412">
                  <c:v>1045.6211576061701</c:v>
                </c:pt>
                <c:pt idx="16413">
                  <c:v>1045.68486837619</c:v>
                </c:pt>
                <c:pt idx="16414">
                  <c:v>1045.74857914621</c:v>
                </c:pt>
                <c:pt idx="16415">
                  <c:v>1045.8122899162399</c:v>
                </c:pt>
                <c:pt idx="16416">
                  <c:v>1045.8760006862601</c:v>
                </c:pt>
                <c:pt idx="16417">
                  <c:v>1045.9397114562801</c:v>
                </c:pt>
                <c:pt idx="16418">
                  <c:v>1046.0034222263</c:v>
                </c:pt>
                <c:pt idx="16419">
                  <c:v>1046.06713299633</c:v>
                </c:pt>
                <c:pt idx="16420">
                  <c:v>1046.1308437663499</c:v>
                </c:pt>
                <c:pt idx="16421">
                  <c:v>1046.1945545363701</c:v>
                </c:pt>
                <c:pt idx="16422">
                  <c:v>1046.2582653063901</c:v>
                </c:pt>
                <c:pt idx="16423">
                  <c:v>1046.32197607641</c:v>
                </c:pt>
                <c:pt idx="16424">
                  <c:v>1046.38568684644</c:v>
                </c:pt>
                <c:pt idx="16425">
                  <c:v>1046.4493976164599</c:v>
                </c:pt>
                <c:pt idx="16426">
                  <c:v>1046.5131083864801</c:v>
                </c:pt>
                <c:pt idx="16427">
                  <c:v>1046.5768191565001</c:v>
                </c:pt>
                <c:pt idx="16428">
                  <c:v>1046.64052992653</c:v>
                </c:pt>
                <c:pt idx="16429">
                  <c:v>1046.70424069655</c:v>
                </c:pt>
                <c:pt idx="16430">
                  <c:v>1046.7679514665699</c:v>
                </c:pt>
                <c:pt idx="16431">
                  <c:v>1046.8316622365901</c:v>
                </c:pt>
                <c:pt idx="16432">
                  <c:v>1046.89537300661</c:v>
                </c:pt>
                <c:pt idx="16433">
                  <c:v>1046.95908377664</c:v>
                </c:pt>
                <c:pt idx="16434">
                  <c:v>1047.02279454666</c:v>
                </c:pt>
                <c:pt idx="16435">
                  <c:v>1047.0865053166799</c:v>
                </c:pt>
                <c:pt idx="16436">
                  <c:v>1047.1502160867001</c:v>
                </c:pt>
                <c:pt idx="16437">
                  <c:v>1047.21392685673</c:v>
                </c:pt>
                <c:pt idx="16438">
                  <c:v>1047.27763762675</c:v>
                </c:pt>
                <c:pt idx="16439">
                  <c:v>1047.3413483967699</c:v>
                </c:pt>
                <c:pt idx="16440">
                  <c:v>1047.4050591667899</c:v>
                </c:pt>
                <c:pt idx="16441">
                  <c:v>1047.4687699368101</c:v>
                </c:pt>
                <c:pt idx="16442">
                  <c:v>1047.53248070684</c:v>
                </c:pt>
                <c:pt idx="16443">
                  <c:v>1047.59619147686</c:v>
                </c:pt>
                <c:pt idx="16444">
                  <c:v>1047.6599022468799</c:v>
                </c:pt>
                <c:pt idx="16445">
                  <c:v>1047.7236130168999</c:v>
                </c:pt>
                <c:pt idx="16446">
                  <c:v>1047.7873237869301</c:v>
                </c:pt>
                <c:pt idx="16447">
                  <c:v>1047.85103455695</c:v>
                </c:pt>
                <c:pt idx="16448">
                  <c:v>1047.91474532697</c:v>
                </c:pt>
                <c:pt idx="16449">
                  <c:v>1047.9784560969899</c:v>
                </c:pt>
                <c:pt idx="16450">
                  <c:v>1048.0421668670101</c:v>
                </c:pt>
                <c:pt idx="16451">
                  <c:v>1048.1058776370401</c:v>
                </c:pt>
                <c:pt idx="16452">
                  <c:v>1048.16958840706</c:v>
                </c:pt>
                <c:pt idx="16453">
                  <c:v>1048.23329917708</c:v>
                </c:pt>
                <c:pt idx="16454">
                  <c:v>1048.2970099470999</c:v>
                </c:pt>
                <c:pt idx="16455">
                  <c:v>1048.3607207171301</c:v>
                </c:pt>
                <c:pt idx="16456">
                  <c:v>1048.4244314871501</c:v>
                </c:pt>
                <c:pt idx="16457">
                  <c:v>1048.48814225717</c:v>
                </c:pt>
                <c:pt idx="16458">
                  <c:v>1048.55185302719</c:v>
                </c:pt>
                <c:pt idx="16459">
                  <c:v>1048.6155637972099</c:v>
                </c:pt>
                <c:pt idx="16460">
                  <c:v>1048.6792745672401</c:v>
                </c:pt>
                <c:pt idx="16461">
                  <c:v>1048.7429853372601</c:v>
                </c:pt>
                <c:pt idx="16462">
                  <c:v>1048.80669610728</c:v>
                </c:pt>
                <c:pt idx="16463">
                  <c:v>1048.8704068773</c:v>
                </c:pt>
                <c:pt idx="16464">
                  <c:v>1048.9341176473299</c:v>
                </c:pt>
                <c:pt idx="16465">
                  <c:v>1048.9978284173501</c:v>
                </c:pt>
                <c:pt idx="16466">
                  <c:v>1049.06153918737</c:v>
                </c:pt>
                <c:pt idx="16467">
                  <c:v>1049.12524995739</c:v>
                </c:pt>
                <c:pt idx="16468">
                  <c:v>1049.1889607274099</c:v>
                </c:pt>
                <c:pt idx="16469">
                  <c:v>1049.2526714974399</c:v>
                </c:pt>
                <c:pt idx="16470">
                  <c:v>1049.3163822674601</c:v>
                </c:pt>
                <c:pt idx="16471">
                  <c:v>1049.38009303748</c:v>
                </c:pt>
                <c:pt idx="16472">
                  <c:v>1049.4438038075</c:v>
                </c:pt>
                <c:pt idx="16473">
                  <c:v>1049.5075145775299</c:v>
                </c:pt>
                <c:pt idx="16474">
                  <c:v>1049.5712253475499</c:v>
                </c:pt>
                <c:pt idx="16475">
                  <c:v>1049.6349361175701</c:v>
                </c:pt>
                <c:pt idx="16476">
                  <c:v>1049.69864688759</c:v>
                </c:pt>
                <c:pt idx="16477">
                  <c:v>1049.76235765761</c:v>
                </c:pt>
                <c:pt idx="16478">
                  <c:v>1049.8260684276399</c:v>
                </c:pt>
                <c:pt idx="16479">
                  <c:v>1049.8897791976599</c:v>
                </c:pt>
                <c:pt idx="16480">
                  <c:v>1049.9534899676801</c:v>
                </c:pt>
                <c:pt idx="16481">
                  <c:v>1050.0172007377</c:v>
                </c:pt>
                <c:pt idx="16482">
                  <c:v>1050.08091150773</c:v>
                </c:pt>
                <c:pt idx="16483">
                  <c:v>1050.1446222777499</c:v>
                </c:pt>
                <c:pt idx="16484">
                  <c:v>1050.2083330477701</c:v>
                </c:pt>
                <c:pt idx="16485">
                  <c:v>1050.2720438177901</c:v>
                </c:pt>
                <c:pt idx="16486">
                  <c:v>1050.33575458781</c:v>
                </c:pt>
                <c:pt idx="16487">
                  <c:v>1050.39946535784</c:v>
                </c:pt>
                <c:pt idx="16488">
                  <c:v>1050.4631761278599</c:v>
                </c:pt>
                <c:pt idx="16489">
                  <c:v>1050.5268868978801</c:v>
                </c:pt>
                <c:pt idx="16490">
                  <c:v>1050.5905976679001</c:v>
                </c:pt>
                <c:pt idx="16491">
                  <c:v>1050.65430843793</c:v>
                </c:pt>
                <c:pt idx="16492">
                  <c:v>1050.71801920795</c:v>
                </c:pt>
                <c:pt idx="16493">
                  <c:v>1050.7817299779699</c:v>
                </c:pt>
                <c:pt idx="16494">
                  <c:v>1050.8454407479901</c:v>
                </c:pt>
                <c:pt idx="16495">
                  <c:v>1050.90915151801</c:v>
                </c:pt>
                <c:pt idx="16496">
                  <c:v>1050.97286228804</c:v>
                </c:pt>
                <c:pt idx="16497">
                  <c:v>1051.03657305806</c:v>
                </c:pt>
                <c:pt idx="16498">
                  <c:v>1051.1002838280799</c:v>
                </c:pt>
                <c:pt idx="16499">
                  <c:v>1051.1639945981001</c:v>
                </c:pt>
                <c:pt idx="16500">
                  <c:v>1051.22770536813</c:v>
                </c:pt>
                <c:pt idx="16501">
                  <c:v>1051.29141613815</c:v>
                </c:pt>
                <c:pt idx="16502">
                  <c:v>1051.35512690817</c:v>
                </c:pt>
                <c:pt idx="16503">
                  <c:v>1051.4188376781899</c:v>
                </c:pt>
                <c:pt idx="16504">
                  <c:v>1051.4825484482101</c:v>
                </c:pt>
                <c:pt idx="16505">
                  <c:v>1051.54625921824</c:v>
                </c:pt>
                <c:pt idx="16506">
                  <c:v>1051.60996998826</c:v>
                </c:pt>
                <c:pt idx="16507">
                  <c:v>1051.6736807582799</c:v>
                </c:pt>
                <c:pt idx="16508">
                  <c:v>1051.7373915282999</c:v>
                </c:pt>
                <c:pt idx="16509">
                  <c:v>1051.8011022983301</c:v>
                </c:pt>
                <c:pt idx="16510">
                  <c:v>1051.86481306835</c:v>
                </c:pt>
                <c:pt idx="16511">
                  <c:v>1051.92852383837</c:v>
                </c:pt>
                <c:pt idx="16512">
                  <c:v>1051.9922346083899</c:v>
                </c:pt>
                <c:pt idx="16513">
                  <c:v>1052.0559453784099</c:v>
                </c:pt>
                <c:pt idx="16514">
                  <c:v>1052.1196561484401</c:v>
                </c:pt>
                <c:pt idx="16515">
                  <c:v>1052.18336691846</c:v>
                </c:pt>
                <c:pt idx="16516">
                  <c:v>1052.24707768848</c:v>
                </c:pt>
                <c:pt idx="16517">
                  <c:v>1052.3107884584999</c:v>
                </c:pt>
                <c:pt idx="16518">
                  <c:v>1052.3744992285301</c:v>
                </c:pt>
                <c:pt idx="16519">
                  <c:v>1052.4382099985501</c:v>
                </c:pt>
                <c:pt idx="16520">
                  <c:v>1052.50192076857</c:v>
                </c:pt>
                <c:pt idx="16521">
                  <c:v>1052.56563153859</c:v>
                </c:pt>
                <c:pt idx="16522">
                  <c:v>1052.6293423086099</c:v>
                </c:pt>
                <c:pt idx="16523">
                  <c:v>1052.6930530786401</c:v>
                </c:pt>
                <c:pt idx="16524">
                  <c:v>1052.7567638486601</c:v>
                </c:pt>
                <c:pt idx="16525">
                  <c:v>1052.82047461868</c:v>
                </c:pt>
                <c:pt idx="16526">
                  <c:v>1052.8841853887</c:v>
                </c:pt>
                <c:pt idx="16527">
                  <c:v>1052.9478961587299</c:v>
                </c:pt>
                <c:pt idx="16528">
                  <c:v>1053.0116069287501</c:v>
                </c:pt>
                <c:pt idx="16529">
                  <c:v>1053.07531769877</c:v>
                </c:pt>
                <c:pt idx="16530">
                  <c:v>1053.13902846879</c:v>
                </c:pt>
                <c:pt idx="16531">
                  <c:v>1053.20273923881</c:v>
                </c:pt>
                <c:pt idx="16532">
                  <c:v>1053.2664500088399</c:v>
                </c:pt>
                <c:pt idx="16533">
                  <c:v>1053.3301607788601</c:v>
                </c:pt>
                <c:pt idx="16534">
                  <c:v>1053.39387154888</c:v>
                </c:pt>
                <c:pt idx="16535">
                  <c:v>1053.4575823189</c:v>
                </c:pt>
                <c:pt idx="16536">
                  <c:v>1053.52129308893</c:v>
                </c:pt>
                <c:pt idx="16537">
                  <c:v>1053.5850038589499</c:v>
                </c:pt>
                <c:pt idx="16538">
                  <c:v>1053.6487146289701</c:v>
                </c:pt>
                <c:pt idx="16539">
                  <c:v>1053.71242539899</c:v>
                </c:pt>
                <c:pt idx="16540">
                  <c:v>1053.77613616901</c:v>
                </c:pt>
                <c:pt idx="16541">
                  <c:v>1053.8398469390399</c:v>
                </c:pt>
                <c:pt idx="16542">
                  <c:v>1053.9035577090599</c:v>
                </c:pt>
                <c:pt idx="16543">
                  <c:v>1053.9672684790801</c:v>
                </c:pt>
                <c:pt idx="16544">
                  <c:v>1054.0309792491</c:v>
                </c:pt>
                <c:pt idx="16545">
                  <c:v>1054.09469001913</c:v>
                </c:pt>
                <c:pt idx="16546">
                  <c:v>1054.1584007891499</c:v>
                </c:pt>
                <c:pt idx="16547">
                  <c:v>1054.2221115591699</c:v>
                </c:pt>
                <c:pt idx="16548">
                  <c:v>1054.2858223291901</c:v>
                </c:pt>
                <c:pt idx="16549">
                  <c:v>1054.34953309921</c:v>
                </c:pt>
                <c:pt idx="16550">
                  <c:v>1054.41324386924</c:v>
                </c:pt>
                <c:pt idx="16551">
                  <c:v>1054.4769546392599</c:v>
                </c:pt>
                <c:pt idx="16552">
                  <c:v>1054.5406654092801</c:v>
                </c:pt>
                <c:pt idx="16553">
                  <c:v>1054.6043761793001</c:v>
                </c:pt>
                <c:pt idx="16554">
                  <c:v>1054.66808694933</c:v>
                </c:pt>
                <c:pt idx="16555">
                  <c:v>1054.73179771935</c:v>
                </c:pt>
                <c:pt idx="16556">
                  <c:v>1054.7955084893699</c:v>
                </c:pt>
                <c:pt idx="16557">
                  <c:v>1054.8592192593901</c:v>
                </c:pt>
                <c:pt idx="16558">
                  <c:v>1054.9229300294101</c:v>
                </c:pt>
                <c:pt idx="16559">
                  <c:v>1054.98664079944</c:v>
                </c:pt>
                <c:pt idx="16560">
                  <c:v>1055.05035156946</c:v>
                </c:pt>
                <c:pt idx="16561">
                  <c:v>1055.1140623394799</c:v>
                </c:pt>
                <c:pt idx="16562">
                  <c:v>1055.1777731095001</c:v>
                </c:pt>
                <c:pt idx="16563">
                  <c:v>1055.2414838795301</c:v>
                </c:pt>
                <c:pt idx="16564">
                  <c:v>1055.30519464955</c:v>
                </c:pt>
                <c:pt idx="16565">
                  <c:v>1055.36890541957</c:v>
                </c:pt>
                <c:pt idx="16566">
                  <c:v>1055.4326161895899</c:v>
                </c:pt>
                <c:pt idx="16567">
                  <c:v>1055.4963269596101</c:v>
                </c:pt>
                <c:pt idx="16568">
                  <c:v>1055.56003772964</c:v>
                </c:pt>
                <c:pt idx="16569">
                  <c:v>1055.62374849966</c:v>
                </c:pt>
                <c:pt idx="16570">
                  <c:v>1055.6874592696799</c:v>
                </c:pt>
                <c:pt idx="16571">
                  <c:v>1055.7511700396999</c:v>
                </c:pt>
                <c:pt idx="16572">
                  <c:v>1055.8148808097301</c:v>
                </c:pt>
                <c:pt idx="16573">
                  <c:v>1055.87859157975</c:v>
                </c:pt>
                <c:pt idx="16574">
                  <c:v>1055.94230234977</c:v>
                </c:pt>
                <c:pt idx="16575">
                  <c:v>1056.0060131197899</c:v>
                </c:pt>
                <c:pt idx="16576">
                  <c:v>1056.0697238898099</c:v>
                </c:pt>
                <c:pt idx="16577">
                  <c:v>1056.1334346598401</c:v>
                </c:pt>
                <c:pt idx="16578">
                  <c:v>1056.19714542986</c:v>
                </c:pt>
                <c:pt idx="16579">
                  <c:v>1056.26085619988</c:v>
                </c:pt>
                <c:pt idx="16580">
                  <c:v>1056.3245669698999</c:v>
                </c:pt>
                <c:pt idx="16581">
                  <c:v>1056.3882777399299</c:v>
                </c:pt>
                <c:pt idx="16582">
                  <c:v>1056.4519885099501</c:v>
                </c:pt>
                <c:pt idx="16583">
                  <c:v>1056.51569927997</c:v>
                </c:pt>
                <c:pt idx="16584">
                  <c:v>1056.57941004999</c:v>
                </c:pt>
                <c:pt idx="16585">
                  <c:v>1056.6431208200099</c:v>
                </c:pt>
                <c:pt idx="16586">
                  <c:v>1056.7068315900401</c:v>
                </c:pt>
                <c:pt idx="16587">
                  <c:v>1056.7705423600601</c:v>
                </c:pt>
                <c:pt idx="16588">
                  <c:v>1056.83425313008</c:v>
                </c:pt>
                <c:pt idx="16589">
                  <c:v>1056.8979639001</c:v>
                </c:pt>
                <c:pt idx="16590">
                  <c:v>1056.9616746701299</c:v>
                </c:pt>
                <c:pt idx="16591">
                  <c:v>1057.0253854401501</c:v>
                </c:pt>
                <c:pt idx="16592">
                  <c:v>1057.0890962101701</c:v>
                </c:pt>
                <c:pt idx="16593">
                  <c:v>1057.15280698019</c:v>
                </c:pt>
                <c:pt idx="16594">
                  <c:v>1057.21651775021</c:v>
                </c:pt>
                <c:pt idx="16595">
                  <c:v>1057.2802285202399</c:v>
                </c:pt>
                <c:pt idx="16596">
                  <c:v>1057.3439392902601</c:v>
                </c:pt>
                <c:pt idx="16597">
                  <c:v>1057.40765006028</c:v>
                </c:pt>
                <c:pt idx="16598">
                  <c:v>1057.4713608303</c:v>
                </c:pt>
                <c:pt idx="16599">
                  <c:v>1057.53507160033</c:v>
                </c:pt>
                <c:pt idx="16600">
                  <c:v>1057.5987823703499</c:v>
                </c:pt>
                <c:pt idx="16601">
                  <c:v>1057.6624931403701</c:v>
                </c:pt>
                <c:pt idx="16602">
                  <c:v>1057.72620391039</c:v>
                </c:pt>
                <c:pt idx="16603">
                  <c:v>1057.78991468041</c:v>
                </c:pt>
                <c:pt idx="16604">
                  <c:v>1057.8536254504399</c:v>
                </c:pt>
                <c:pt idx="16605">
                  <c:v>1057.9173362204599</c:v>
                </c:pt>
                <c:pt idx="16606">
                  <c:v>1057.9810469904801</c:v>
                </c:pt>
                <c:pt idx="16607">
                  <c:v>1058.0447577605</c:v>
                </c:pt>
                <c:pt idx="16608">
                  <c:v>1058.10846853053</c:v>
                </c:pt>
                <c:pt idx="16609">
                  <c:v>1058.1721793005499</c:v>
                </c:pt>
                <c:pt idx="16610">
                  <c:v>1058.2358900705699</c:v>
                </c:pt>
                <c:pt idx="16611">
                  <c:v>1058.2996008405901</c:v>
                </c:pt>
                <c:pt idx="16612">
                  <c:v>1058.36331161061</c:v>
                </c:pt>
                <c:pt idx="16613">
                  <c:v>1058.42702238064</c:v>
                </c:pt>
                <c:pt idx="16614">
                  <c:v>1058.4907331506599</c:v>
                </c:pt>
                <c:pt idx="16615">
                  <c:v>1058.5544439206799</c:v>
                </c:pt>
                <c:pt idx="16616">
                  <c:v>1058.6181546907001</c:v>
                </c:pt>
                <c:pt idx="16617">
                  <c:v>1058.68186546073</c:v>
                </c:pt>
                <c:pt idx="16618">
                  <c:v>1058.74557623075</c:v>
                </c:pt>
                <c:pt idx="16619">
                  <c:v>1058.8092870007699</c:v>
                </c:pt>
                <c:pt idx="16620">
                  <c:v>1058.8729977707901</c:v>
                </c:pt>
                <c:pt idx="16621">
                  <c:v>1058.9367085408101</c:v>
                </c:pt>
                <c:pt idx="16622">
                  <c:v>1059.00041931084</c:v>
                </c:pt>
                <c:pt idx="16623">
                  <c:v>1059.06413008086</c:v>
                </c:pt>
                <c:pt idx="16624">
                  <c:v>1059.1278408508799</c:v>
                </c:pt>
                <c:pt idx="16625">
                  <c:v>1059.1915516209001</c:v>
                </c:pt>
                <c:pt idx="16626">
                  <c:v>1059.2552623909301</c:v>
                </c:pt>
                <c:pt idx="16627">
                  <c:v>1059.31897316095</c:v>
                </c:pt>
                <c:pt idx="16628">
                  <c:v>1059.38268393097</c:v>
                </c:pt>
                <c:pt idx="16629">
                  <c:v>1059.4463947009899</c:v>
                </c:pt>
                <c:pt idx="16630">
                  <c:v>1059.5101054710101</c:v>
                </c:pt>
                <c:pt idx="16631">
                  <c:v>1059.57381624104</c:v>
                </c:pt>
                <c:pt idx="16632">
                  <c:v>1059.63752701106</c:v>
                </c:pt>
                <c:pt idx="16633">
                  <c:v>1059.70123778108</c:v>
                </c:pt>
                <c:pt idx="16634">
                  <c:v>1059.7649485510999</c:v>
                </c:pt>
                <c:pt idx="16635">
                  <c:v>1059.8286593211301</c:v>
                </c:pt>
                <c:pt idx="16636">
                  <c:v>1059.89237009115</c:v>
                </c:pt>
                <c:pt idx="16637">
                  <c:v>1059.95608086117</c:v>
                </c:pt>
                <c:pt idx="16638">
                  <c:v>1060.0197916311899</c:v>
                </c:pt>
                <c:pt idx="16639">
                  <c:v>1060.0835024012099</c:v>
                </c:pt>
                <c:pt idx="16640">
                  <c:v>1060.1472131712401</c:v>
                </c:pt>
                <c:pt idx="16641">
                  <c:v>1060.21092394126</c:v>
                </c:pt>
                <c:pt idx="16642">
                  <c:v>1060.27463471128</c:v>
                </c:pt>
                <c:pt idx="16643">
                  <c:v>1060.3383454812999</c:v>
                </c:pt>
                <c:pt idx="16644">
                  <c:v>1060.4020562513299</c:v>
                </c:pt>
                <c:pt idx="16645">
                  <c:v>1060.4657670213501</c:v>
                </c:pt>
                <c:pt idx="16646">
                  <c:v>1060.52947779137</c:v>
                </c:pt>
                <c:pt idx="16647">
                  <c:v>1060.59318856139</c:v>
                </c:pt>
                <c:pt idx="16648">
                  <c:v>1060.6568993314099</c:v>
                </c:pt>
                <c:pt idx="16649">
                  <c:v>1060.7206101014399</c:v>
                </c:pt>
                <c:pt idx="16650">
                  <c:v>1060.7843208714601</c:v>
                </c:pt>
                <c:pt idx="16651">
                  <c:v>1060.84803164148</c:v>
                </c:pt>
                <c:pt idx="16652">
                  <c:v>1060.9117424115</c:v>
                </c:pt>
                <c:pt idx="16653">
                  <c:v>1060.9754531815299</c:v>
                </c:pt>
                <c:pt idx="16654">
                  <c:v>1061.0391639515501</c:v>
                </c:pt>
                <c:pt idx="16655">
                  <c:v>1061.1028747215701</c:v>
                </c:pt>
                <c:pt idx="16656">
                  <c:v>1061.16658549159</c:v>
                </c:pt>
                <c:pt idx="16657">
                  <c:v>1061.23029626161</c:v>
                </c:pt>
                <c:pt idx="16658">
                  <c:v>1061.2940070316399</c:v>
                </c:pt>
                <c:pt idx="16659">
                  <c:v>1061.3577178016601</c:v>
                </c:pt>
                <c:pt idx="16660">
                  <c:v>1061.4214285716801</c:v>
                </c:pt>
                <c:pt idx="16661">
                  <c:v>1061.4851393417</c:v>
                </c:pt>
                <c:pt idx="16662">
                  <c:v>1061.54885011173</c:v>
                </c:pt>
                <c:pt idx="16663">
                  <c:v>1061.6125608817499</c:v>
                </c:pt>
                <c:pt idx="16664">
                  <c:v>1061.6762716517701</c:v>
                </c:pt>
                <c:pt idx="16665">
                  <c:v>1061.73998242179</c:v>
                </c:pt>
                <c:pt idx="16666">
                  <c:v>1061.80369319181</c:v>
                </c:pt>
                <c:pt idx="16667">
                  <c:v>1061.86740396184</c:v>
                </c:pt>
                <c:pt idx="16668">
                  <c:v>1061.9311147318599</c:v>
                </c:pt>
                <c:pt idx="16669">
                  <c:v>1061.9948255018801</c:v>
                </c:pt>
                <c:pt idx="16670">
                  <c:v>1062.0585362719</c:v>
                </c:pt>
                <c:pt idx="16671">
                  <c:v>1062.12224704193</c:v>
                </c:pt>
                <c:pt idx="16672">
                  <c:v>1062.1859578119499</c:v>
                </c:pt>
                <c:pt idx="16673">
                  <c:v>1062.2496685819699</c:v>
                </c:pt>
                <c:pt idx="16674">
                  <c:v>1062.3133793519901</c:v>
                </c:pt>
                <c:pt idx="16675">
                  <c:v>1062.37709012201</c:v>
                </c:pt>
                <c:pt idx="16676">
                  <c:v>1062.44080089204</c:v>
                </c:pt>
                <c:pt idx="16677">
                  <c:v>1062.5045116620599</c:v>
                </c:pt>
                <c:pt idx="16678">
                  <c:v>1062.5682224320799</c:v>
                </c:pt>
                <c:pt idx="16679">
                  <c:v>1062.6319332021001</c:v>
                </c:pt>
                <c:pt idx="16680">
                  <c:v>1062.69564397213</c:v>
                </c:pt>
                <c:pt idx="16681">
                  <c:v>1062.75935474215</c:v>
                </c:pt>
                <c:pt idx="16682">
                  <c:v>1062.8230655121699</c:v>
                </c:pt>
                <c:pt idx="16683">
                  <c:v>1062.8867762821901</c:v>
                </c:pt>
                <c:pt idx="16684">
                  <c:v>1062.9504870522101</c:v>
                </c:pt>
                <c:pt idx="16685">
                  <c:v>1063.01419782224</c:v>
                </c:pt>
                <c:pt idx="16686">
                  <c:v>1063.07790859226</c:v>
                </c:pt>
                <c:pt idx="16687">
                  <c:v>1063.1416193622799</c:v>
                </c:pt>
                <c:pt idx="16688">
                  <c:v>1063.2053301323001</c:v>
                </c:pt>
                <c:pt idx="16689">
                  <c:v>1063.2690409023301</c:v>
                </c:pt>
                <c:pt idx="16690">
                  <c:v>1063.33275167235</c:v>
                </c:pt>
                <c:pt idx="16691">
                  <c:v>1063.39646244237</c:v>
                </c:pt>
                <c:pt idx="16692">
                  <c:v>1063.4601732123899</c:v>
                </c:pt>
                <c:pt idx="16693">
                  <c:v>1063.5238839824101</c:v>
                </c:pt>
                <c:pt idx="16694">
                  <c:v>1063.5875947524401</c:v>
                </c:pt>
                <c:pt idx="16695">
                  <c:v>1063.65130552246</c:v>
                </c:pt>
                <c:pt idx="16696">
                  <c:v>1063.71501629248</c:v>
                </c:pt>
                <c:pt idx="16697">
                  <c:v>1063.7787270624999</c:v>
                </c:pt>
                <c:pt idx="16698">
                  <c:v>1063.8424378325301</c:v>
                </c:pt>
                <c:pt idx="16699">
                  <c:v>1063.90614860255</c:v>
                </c:pt>
                <c:pt idx="16700">
                  <c:v>1063.96985937257</c:v>
                </c:pt>
                <c:pt idx="16701">
                  <c:v>1064.03357014259</c:v>
                </c:pt>
                <c:pt idx="16702">
                  <c:v>1064.0972809126199</c:v>
                </c:pt>
                <c:pt idx="16703">
                  <c:v>1064.1609916826401</c:v>
                </c:pt>
                <c:pt idx="16704">
                  <c:v>1064.22470245266</c:v>
                </c:pt>
                <c:pt idx="16705">
                  <c:v>1064.28841322268</c:v>
                </c:pt>
                <c:pt idx="16706">
                  <c:v>1064.3521239926999</c:v>
                </c:pt>
                <c:pt idx="16707">
                  <c:v>1064.4158347627299</c:v>
                </c:pt>
                <c:pt idx="16708">
                  <c:v>1064.4795455327501</c:v>
                </c:pt>
                <c:pt idx="16709">
                  <c:v>1064.54325630277</c:v>
                </c:pt>
                <c:pt idx="16710">
                  <c:v>1064.60696707279</c:v>
                </c:pt>
                <c:pt idx="16711">
                  <c:v>1064.6706778428199</c:v>
                </c:pt>
                <c:pt idx="16712">
                  <c:v>1064.7343886128399</c:v>
                </c:pt>
                <c:pt idx="16713">
                  <c:v>1064.7980993828601</c:v>
                </c:pt>
                <c:pt idx="16714">
                  <c:v>1064.86181015288</c:v>
                </c:pt>
                <c:pt idx="16715">
                  <c:v>1064.9255209229</c:v>
                </c:pt>
                <c:pt idx="16716">
                  <c:v>1064.9892316929299</c:v>
                </c:pt>
                <c:pt idx="16717">
                  <c:v>1065.0529424629501</c:v>
                </c:pt>
                <c:pt idx="16718">
                  <c:v>1065.1166532329701</c:v>
                </c:pt>
                <c:pt idx="16719">
                  <c:v>1065.18036400299</c:v>
                </c:pt>
                <c:pt idx="16720">
                  <c:v>1065.24407477302</c:v>
                </c:pt>
                <c:pt idx="16721">
                  <c:v>1065.3077855430399</c:v>
                </c:pt>
                <c:pt idx="16722">
                  <c:v>1065.3714963130601</c:v>
                </c:pt>
                <c:pt idx="16723">
                  <c:v>1065.4352070830801</c:v>
                </c:pt>
                <c:pt idx="16724">
                  <c:v>1065.4989178531</c:v>
                </c:pt>
                <c:pt idx="16725">
                  <c:v>1065.56262862313</c:v>
                </c:pt>
                <c:pt idx="16726">
                  <c:v>1065.6263393931499</c:v>
                </c:pt>
                <c:pt idx="16727">
                  <c:v>1065.6900501631701</c:v>
                </c:pt>
                <c:pt idx="16728">
                  <c:v>1065.7537609331901</c:v>
                </c:pt>
                <c:pt idx="16729">
                  <c:v>1065.81747170322</c:v>
                </c:pt>
                <c:pt idx="16730">
                  <c:v>1065.88118247324</c:v>
                </c:pt>
                <c:pt idx="16731">
                  <c:v>1065.9448932432599</c:v>
                </c:pt>
                <c:pt idx="16732">
                  <c:v>1066.0086040132801</c:v>
                </c:pt>
                <c:pt idx="16733">
                  <c:v>1066.0723147833</c:v>
                </c:pt>
                <c:pt idx="16734">
                  <c:v>1066.13602555333</c:v>
                </c:pt>
                <c:pt idx="16735">
                  <c:v>1066.19973632335</c:v>
                </c:pt>
                <c:pt idx="16736">
                  <c:v>1066.2634470933699</c:v>
                </c:pt>
                <c:pt idx="16737">
                  <c:v>1066.3271578633901</c:v>
                </c:pt>
                <c:pt idx="16738">
                  <c:v>1066.39086863342</c:v>
                </c:pt>
                <c:pt idx="16739">
                  <c:v>1066.45457940344</c:v>
                </c:pt>
                <c:pt idx="16740">
                  <c:v>1066.5182901734599</c:v>
                </c:pt>
                <c:pt idx="16741">
                  <c:v>1066.5820009434799</c:v>
                </c:pt>
                <c:pt idx="16742">
                  <c:v>1066.6457117135001</c:v>
                </c:pt>
                <c:pt idx="16743">
                  <c:v>1066.70942248353</c:v>
                </c:pt>
                <c:pt idx="16744">
                  <c:v>1066.77313325355</c:v>
                </c:pt>
                <c:pt idx="16745">
                  <c:v>1066.8368440235699</c:v>
                </c:pt>
                <c:pt idx="16746">
                  <c:v>1066.9005547935899</c:v>
                </c:pt>
                <c:pt idx="16747">
                  <c:v>1066.9642655636201</c:v>
                </c:pt>
                <c:pt idx="16748">
                  <c:v>1067.02797633364</c:v>
                </c:pt>
                <c:pt idx="16749">
                  <c:v>1067.09168710366</c:v>
                </c:pt>
                <c:pt idx="16750">
                  <c:v>1067.1553978736799</c:v>
                </c:pt>
                <c:pt idx="16751">
                  <c:v>1067.2191086437001</c:v>
                </c:pt>
                <c:pt idx="16752">
                  <c:v>1067.2828194137301</c:v>
                </c:pt>
                <c:pt idx="16753">
                  <c:v>1067.34653018375</c:v>
                </c:pt>
                <c:pt idx="16754">
                  <c:v>1067.41024095377</c:v>
                </c:pt>
                <c:pt idx="16755">
                  <c:v>1067.4739517237899</c:v>
                </c:pt>
                <c:pt idx="16756">
                  <c:v>1067.5376624938201</c:v>
                </c:pt>
                <c:pt idx="16757">
                  <c:v>1067.6013732638401</c:v>
                </c:pt>
                <c:pt idx="16758">
                  <c:v>1067.66508403386</c:v>
                </c:pt>
                <c:pt idx="16759">
                  <c:v>1067.72879480388</c:v>
                </c:pt>
                <c:pt idx="16760">
                  <c:v>1067.7925055738999</c:v>
                </c:pt>
                <c:pt idx="16761">
                  <c:v>1067.8562163439301</c:v>
                </c:pt>
                <c:pt idx="16762">
                  <c:v>1067.9199271139501</c:v>
                </c:pt>
                <c:pt idx="16763">
                  <c:v>1067.98363788397</c:v>
                </c:pt>
                <c:pt idx="16764">
                  <c:v>1068.04734865399</c:v>
                </c:pt>
                <c:pt idx="16765">
                  <c:v>1068.1110594240199</c:v>
                </c:pt>
                <c:pt idx="16766">
                  <c:v>1068.1747701940401</c:v>
                </c:pt>
                <c:pt idx="16767">
                  <c:v>1068.23848096406</c:v>
                </c:pt>
                <c:pt idx="16768">
                  <c:v>1068.30219173408</c:v>
                </c:pt>
                <c:pt idx="16769">
                  <c:v>1068.3659025040999</c:v>
                </c:pt>
                <c:pt idx="16770">
                  <c:v>1068.4296132741299</c:v>
                </c:pt>
                <c:pt idx="16771">
                  <c:v>1068.4933240441501</c:v>
                </c:pt>
                <c:pt idx="16772">
                  <c:v>1068.55703481417</c:v>
                </c:pt>
                <c:pt idx="16773">
                  <c:v>1068.62074558419</c:v>
                </c:pt>
                <c:pt idx="16774">
                  <c:v>1068.6844563542199</c:v>
                </c:pt>
                <c:pt idx="16775">
                  <c:v>1068.7481671242399</c:v>
                </c:pt>
                <c:pt idx="16776">
                  <c:v>1068.8118778942601</c:v>
                </c:pt>
                <c:pt idx="16777">
                  <c:v>1068.87558866428</c:v>
                </c:pt>
                <c:pt idx="16778">
                  <c:v>1068.9392994343</c:v>
                </c:pt>
                <c:pt idx="16779">
                  <c:v>1069.0030102043299</c:v>
                </c:pt>
                <c:pt idx="16780">
                  <c:v>1069.0667209743499</c:v>
                </c:pt>
                <c:pt idx="16781">
                  <c:v>1069.1304317443701</c:v>
                </c:pt>
                <c:pt idx="16782">
                  <c:v>1069.19414251439</c:v>
                </c:pt>
                <c:pt idx="16783">
                  <c:v>1069.25785328442</c:v>
                </c:pt>
                <c:pt idx="16784">
                  <c:v>1069.3215640544399</c:v>
                </c:pt>
                <c:pt idx="16785">
                  <c:v>1069.3852748244601</c:v>
                </c:pt>
                <c:pt idx="16786">
                  <c:v>1069.4489855944801</c:v>
                </c:pt>
                <c:pt idx="16787">
                  <c:v>1069.5126963645</c:v>
                </c:pt>
                <c:pt idx="16788">
                  <c:v>1069.57640713453</c:v>
                </c:pt>
                <c:pt idx="16789">
                  <c:v>1069.6401179045499</c:v>
                </c:pt>
                <c:pt idx="16790">
                  <c:v>1069.7038286745701</c:v>
                </c:pt>
                <c:pt idx="16791">
                  <c:v>1069.7675394445901</c:v>
                </c:pt>
                <c:pt idx="16792">
                  <c:v>1069.83125021462</c:v>
                </c:pt>
                <c:pt idx="16793">
                  <c:v>1069.89496098464</c:v>
                </c:pt>
                <c:pt idx="16794">
                  <c:v>1069.9586717546599</c:v>
                </c:pt>
                <c:pt idx="16795">
                  <c:v>1070.0223825246801</c:v>
                </c:pt>
                <c:pt idx="16796">
                  <c:v>1070.0860932947</c:v>
                </c:pt>
                <c:pt idx="16797">
                  <c:v>1070.14980406473</c:v>
                </c:pt>
                <c:pt idx="16798">
                  <c:v>1070.21351483475</c:v>
                </c:pt>
                <c:pt idx="16799">
                  <c:v>1070.2772256047699</c:v>
                </c:pt>
                <c:pt idx="16800">
                  <c:v>1070.3409363747901</c:v>
                </c:pt>
                <c:pt idx="16801">
                  <c:v>1070.40464714482</c:v>
                </c:pt>
                <c:pt idx="16802">
                  <c:v>1070.46835791484</c:v>
                </c:pt>
                <c:pt idx="16803">
                  <c:v>1070.53206868486</c:v>
                </c:pt>
                <c:pt idx="16804">
                  <c:v>1070.5957794548799</c:v>
                </c:pt>
                <c:pt idx="16805">
                  <c:v>1070.6594902249001</c:v>
                </c:pt>
                <c:pt idx="16806">
                  <c:v>1070.72320099493</c:v>
                </c:pt>
                <c:pt idx="16807">
                  <c:v>1070.78691176495</c:v>
                </c:pt>
                <c:pt idx="16808">
                  <c:v>1070.8506225349699</c:v>
                </c:pt>
                <c:pt idx="16809">
                  <c:v>1070.9143333049899</c:v>
                </c:pt>
                <c:pt idx="16810">
                  <c:v>1070.9780440750201</c:v>
                </c:pt>
                <c:pt idx="16811">
                  <c:v>1071.04175484504</c:v>
                </c:pt>
                <c:pt idx="16812">
                  <c:v>1071.10546561506</c:v>
                </c:pt>
                <c:pt idx="16813">
                  <c:v>1071.1691763850799</c:v>
                </c:pt>
                <c:pt idx="16814">
                  <c:v>1071.2328871550999</c:v>
                </c:pt>
                <c:pt idx="16815">
                  <c:v>1071.2965979251301</c:v>
                </c:pt>
                <c:pt idx="16816">
                  <c:v>1071.36030869515</c:v>
                </c:pt>
                <c:pt idx="16817">
                  <c:v>1071.42401946517</c:v>
                </c:pt>
                <c:pt idx="16818">
                  <c:v>1071.4877302351899</c:v>
                </c:pt>
                <c:pt idx="16819">
                  <c:v>1071.5514410052201</c:v>
                </c:pt>
                <c:pt idx="16820">
                  <c:v>1071.6151517752401</c:v>
                </c:pt>
                <c:pt idx="16821">
                  <c:v>1071.67886254526</c:v>
                </c:pt>
                <c:pt idx="16822">
                  <c:v>1071.74257331528</c:v>
                </c:pt>
                <c:pt idx="16823">
                  <c:v>1071.8062840852999</c:v>
                </c:pt>
                <c:pt idx="16824">
                  <c:v>1071.8699948553301</c:v>
                </c:pt>
                <c:pt idx="16825">
                  <c:v>1071.9337056253501</c:v>
                </c:pt>
                <c:pt idx="16826">
                  <c:v>1071.99741639537</c:v>
                </c:pt>
                <c:pt idx="16827">
                  <c:v>1072.06112716539</c:v>
                </c:pt>
                <c:pt idx="16828">
                  <c:v>1072.1248379354199</c:v>
                </c:pt>
                <c:pt idx="16829">
                  <c:v>1072.1885487054401</c:v>
                </c:pt>
                <c:pt idx="16830">
                  <c:v>1072.2522594754601</c:v>
                </c:pt>
                <c:pt idx="16831">
                  <c:v>1072.31597024548</c:v>
                </c:pt>
                <c:pt idx="16832">
                  <c:v>1072.3796810155</c:v>
                </c:pt>
                <c:pt idx="16833">
                  <c:v>1072.4433917855299</c:v>
                </c:pt>
                <c:pt idx="16834">
                  <c:v>1072.5071025555501</c:v>
                </c:pt>
                <c:pt idx="16835">
                  <c:v>1072.57081332557</c:v>
                </c:pt>
                <c:pt idx="16836">
                  <c:v>1072.63452409559</c:v>
                </c:pt>
                <c:pt idx="16837">
                  <c:v>1072.69823486562</c:v>
                </c:pt>
                <c:pt idx="16838">
                  <c:v>1072.7619456356399</c:v>
                </c:pt>
                <c:pt idx="16839">
                  <c:v>1072.8256564056601</c:v>
                </c:pt>
                <c:pt idx="16840">
                  <c:v>1072.88936717568</c:v>
                </c:pt>
                <c:pt idx="16841">
                  <c:v>1072.9530779457</c:v>
                </c:pt>
                <c:pt idx="16842">
                  <c:v>1073.0167887157299</c:v>
                </c:pt>
                <c:pt idx="16843">
                  <c:v>1073.0804994857499</c:v>
                </c:pt>
                <c:pt idx="16844">
                  <c:v>1073.1442102557701</c:v>
                </c:pt>
                <c:pt idx="16845">
                  <c:v>1073.20792102579</c:v>
                </c:pt>
                <c:pt idx="16846">
                  <c:v>1073.27163179582</c:v>
                </c:pt>
                <c:pt idx="16847">
                  <c:v>1073.3353425658399</c:v>
                </c:pt>
                <c:pt idx="16848">
                  <c:v>1073.3990533358599</c:v>
                </c:pt>
                <c:pt idx="16849">
                  <c:v>1073.4627641058801</c:v>
                </c:pt>
                <c:pt idx="16850">
                  <c:v>1073.5264748759</c:v>
                </c:pt>
                <c:pt idx="16851">
                  <c:v>1073.59018564593</c:v>
                </c:pt>
                <c:pt idx="16852">
                  <c:v>1073.6538964159499</c:v>
                </c:pt>
                <c:pt idx="16853">
                  <c:v>1073.7176071859701</c:v>
                </c:pt>
                <c:pt idx="16854">
                  <c:v>1073.7813179559901</c:v>
                </c:pt>
                <c:pt idx="16855">
                  <c:v>1073.84502872602</c:v>
                </c:pt>
                <c:pt idx="16856">
                  <c:v>1073.90873949604</c:v>
                </c:pt>
                <c:pt idx="16857">
                  <c:v>1073.9724502660599</c:v>
                </c:pt>
                <c:pt idx="16858">
                  <c:v>1074.0361610360801</c:v>
                </c:pt>
                <c:pt idx="16859">
                  <c:v>1074.0998718061001</c:v>
                </c:pt>
                <c:pt idx="16860">
                  <c:v>1074.16358257613</c:v>
                </c:pt>
                <c:pt idx="16861">
                  <c:v>1074.22729334615</c:v>
                </c:pt>
                <c:pt idx="16862">
                  <c:v>1074.2910041161699</c:v>
                </c:pt>
                <c:pt idx="16863">
                  <c:v>1074.3547148861901</c:v>
                </c:pt>
                <c:pt idx="16864">
                  <c:v>1074.4184256562201</c:v>
                </c:pt>
                <c:pt idx="16865">
                  <c:v>1074.48213642624</c:v>
                </c:pt>
                <c:pt idx="16866">
                  <c:v>1074.54584719626</c:v>
                </c:pt>
                <c:pt idx="16867">
                  <c:v>1074.6095579662799</c:v>
                </c:pt>
                <c:pt idx="16868">
                  <c:v>1074.6732687363001</c:v>
                </c:pt>
                <c:pt idx="16869">
                  <c:v>1074.73697950633</c:v>
                </c:pt>
                <c:pt idx="16870">
                  <c:v>1074.80069027635</c:v>
                </c:pt>
                <c:pt idx="16871">
                  <c:v>1074.8644010463699</c:v>
                </c:pt>
                <c:pt idx="16872">
                  <c:v>1074.9281118163899</c:v>
                </c:pt>
                <c:pt idx="16873">
                  <c:v>1074.9918225864201</c:v>
                </c:pt>
                <c:pt idx="16874">
                  <c:v>1075.05553335644</c:v>
                </c:pt>
                <c:pt idx="16875">
                  <c:v>1075.11924412646</c:v>
                </c:pt>
                <c:pt idx="16876">
                  <c:v>1075.1829548964799</c:v>
                </c:pt>
                <c:pt idx="16877">
                  <c:v>1075.2466656664999</c:v>
                </c:pt>
                <c:pt idx="16878">
                  <c:v>1075.3103764365301</c:v>
                </c:pt>
                <c:pt idx="16879">
                  <c:v>1075.37408720655</c:v>
                </c:pt>
                <c:pt idx="16880">
                  <c:v>1075.43779797657</c:v>
                </c:pt>
                <c:pt idx="16881">
                  <c:v>1075.5015087465899</c:v>
                </c:pt>
                <c:pt idx="16882">
                  <c:v>1075.5652195166199</c:v>
                </c:pt>
                <c:pt idx="16883">
                  <c:v>1075.6289302866401</c:v>
                </c:pt>
                <c:pt idx="16884">
                  <c:v>1075.69264105666</c:v>
                </c:pt>
                <c:pt idx="16885">
                  <c:v>1075.75635182668</c:v>
                </c:pt>
                <c:pt idx="16886">
                  <c:v>1075.8200625966999</c:v>
                </c:pt>
                <c:pt idx="16887">
                  <c:v>1075.8837733667301</c:v>
                </c:pt>
                <c:pt idx="16888">
                  <c:v>1075.9474841367501</c:v>
                </c:pt>
                <c:pt idx="16889">
                  <c:v>1076.01119490677</c:v>
                </c:pt>
                <c:pt idx="16890">
                  <c:v>1076.07490567679</c:v>
                </c:pt>
                <c:pt idx="16891">
                  <c:v>1076.1386164468199</c:v>
                </c:pt>
                <c:pt idx="16892">
                  <c:v>1076.2023272168401</c:v>
                </c:pt>
                <c:pt idx="16893">
                  <c:v>1076.2660379868601</c:v>
                </c:pt>
                <c:pt idx="16894">
                  <c:v>1076.32974875688</c:v>
                </c:pt>
                <c:pt idx="16895">
                  <c:v>1076.3934595269</c:v>
                </c:pt>
                <c:pt idx="16896">
                  <c:v>1076.4571702969299</c:v>
                </c:pt>
                <c:pt idx="16897">
                  <c:v>1076.5208810669501</c:v>
                </c:pt>
                <c:pt idx="16898">
                  <c:v>1076.58459183697</c:v>
                </c:pt>
                <c:pt idx="16899">
                  <c:v>1076.64830260699</c:v>
                </c:pt>
                <c:pt idx="16900">
                  <c:v>1076.71201337702</c:v>
                </c:pt>
                <c:pt idx="16901">
                  <c:v>1076.7757241470399</c:v>
                </c:pt>
                <c:pt idx="16902">
                  <c:v>1076.8394349170601</c:v>
                </c:pt>
                <c:pt idx="16903">
                  <c:v>1076.90314568708</c:v>
                </c:pt>
                <c:pt idx="16904">
                  <c:v>1076.9668564571</c:v>
                </c:pt>
                <c:pt idx="16905">
                  <c:v>1077.0305672271299</c:v>
                </c:pt>
                <c:pt idx="16906">
                  <c:v>1077.0942779971499</c:v>
                </c:pt>
                <c:pt idx="16907">
                  <c:v>1077.1579887671701</c:v>
                </c:pt>
                <c:pt idx="16908">
                  <c:v>1077.22169953719</c:v>
                </c:pt>
                <c:pt idx="16909">
                  <c:v>1077.28541030722</c:v>
                </c:pt>
                <c:pt idx="16910">
                  <c:v>1077.3491210772399</c:v>
                </c:pt>
                <c:pt idx="16911">
                  <c:v>1077.4128318472599</c:v>
                </c:pt>
                <c:pt idx="16912">
                  <c:v>1077.4765426172801</c:v>
                </c:pt>
                <c:pt idx="16913">
                  <c:v>1077.5402533873</c:v>
                </c:pt>
                <c:pt idx="16914">
                  <c:v>1077.60396415733</c:v>
                </c:pt>
                <c:pt idx="16915">
                  <c:v>1077.6676749273499</c:v>
                </c:pt>
                <c:pt idx="16916">
                  <c:v>1077.7313856973699</c:v>
                </c:pt>
                <c:pt idx="16917">
                  <c:v>1077.7950964673901</c:v>
                </c:pt>
                <c:pt idx="16918">
                  <c:v>1077.85880723742</c:v>
                </c:pt>
                <c:pt idx="16919">
                  <c:v>1077.92251800744</c:v>
                </c:pt>
                <c:pt idx="16920">
                  <c:v>1077.9862287774599</c:v>
                </c:pt>
                <c:pt idx="16921">
                  <c:v>1078.0499395474801</c:v>
                </c:pt>
                <c:pt idx="16922">
                  <c:v>1078.1136503175001</c:v>
                </c:pt>
                <c:pt idx="16923">
                  <c:v>1078.17736108753</c:v>
                </c:pt>
                <c:pt idx="16924">
                  <c:v>1078.24107185755</c:v>
                </c:pt>
                <c:pt idx="16925">
                  <c:v>1078.3047826275699</c:v>
                </c:pt>
                <c:pt idx="16926">
                  <c:v>1078.3684933975901</c:v>
                </c:pt>
                <c:pt idx="16927">
                  <c:v>1078.4322041676201</c:v>
                </c:pt>
                <c:pt idx="16928">
                  <c:v>1078.49591493764</c:v>
                </c:pt>
                <c:pt idx="16929">
                  <c:v>1078.55962570766</c:v>
                </c:pt>
                <c:pt idx="16930">
                  <c:v>1078.6233364776799</c:v>
                </c:pt>
                <c:pt idx="16931">
                  <c:v>1078.6870472477001</c:v>
                </c:pt>
                <c:pt idx="16932">
                  <c:v>1078.75075801773</c:v>
                </c:pt>
                <c:pt idx="16933">
                  <c:v>1078.81446878775</c:v>
                </c:pt>
                <c:pt idx="16934">
                  <c:v>1078.87817955777</c:v>
                </c:pt>
                <c:pt idx="16935">
                  <c:v>1078.9418903277899</c:v>
                </c:pt>
                <c:pt idx="16936">
                  <c:v>1079.0056010978201</c:v>
                </c:pt>
                <c:pt idx="16937">
                  <c:v>1079.06931186784</c:v>
                </c:pt>
                <c:pt idx="16938">
                  <c:v>1079.13302263786</c:v>
                </c:pt>
                <c:pt idx="16939">
                  <c:v>1079.1967334078799</c:v>
                </c:pt>
                <c:pt idx="16940">
                  <c:v>1079.2604441778999</c:v>
                </c:pt>
                <c:pt idx="16941">
                  <c:v>1079.3241549479301</c:v>
                </c:pt>
                <c:pt idx="16942">
                  <c:v>1079.38786571795</c:v>
                </c:pt>
                <c:pt idx="16943">
                  <c:v>1079.45157648797</c:v>
                </c:pt>
                <c:pt idx="16944">
                  <c:v>1079.5152872579899</c:v>
                </c:pt>
                <c:pt idx="16945">
                  <c:v>1079.5789980280199</c:v>
                </c:pt>
                <c:pt idx="16946">
                  <c:v>1079.6427087980401</c:v>
                </c:pt>
                <c:pt idx="16947">
                  <c:v>1079.70641956806</c:v>
                </c:pt>
                <c:pt idx="16948">
                  <c:v>1079.77013033808</c:v>
                </c:pt>
                <c:pt idx="16949">
                  <c:v>1079.8338411080999</c:v>
                </c:pt>
                <c:pt idx="16950">
                  <c:v>1079.8975518781299</c:v>
                </c:pt>
                <c:pt idx="16951">
                  <c:v>1079.9612626481501</c:v>
                </c:pt>
                <c:pt idx="16952">
                  <c:v>1080.02497341817</c:v>
                </c:pt>
                <c:pt idx="16953">
                  <c:v>1080.08868418819</c:v>
                </c:pt>
                <c:pt idx="16954">
                  <c:v>1080.1523949582199</c:v>
                </c:pt>
                <c:pt idx="16955">
                  <c:v>1080.2161057282401</c:v>
                </c:pt>
                <c:pt idx="16956">
                  <c:v>1080.2798164982601</c:v>
                </c:pt>
                <c:pt idx="16957">
                  <c:v>1080.34352726828</c:v>
                </c:pt>
                <c:pt idx="16958">
                  <c:v>1080.4072380383</c:v>
                </c:pt>
                <c:pt idx="16959">
                  <c:v>1080.4709488083299</c:v>
                </c:pt>
                <c:pt idx="16960">
                  <c:v>1080.5346595783501</c:v>
                </c:pt>
                <c:pt idx="16961">
                  <c:v>1080.5983703483701</c:v>
                </c:pt>
                <c:pt idx="16962">
                  <c:v>1080.66208111839</c:v>
                </c:pt>
                <c:pt idx="16963">
                  <c:v>1080.72579188842</c:v>
                </c:pt>
                <c:pt idx="16964">
                  <c:v>1080.7895026584399</c:v>
                </c:pt>
                <c:pt idx="16965">
                  <c:v>1080.8532134284601</c:v>
                </c:pt>
                <c:pt idx="16966">
                  <c:v>1080.91692419848</c:v>
                </c:pt>
                <c:pt idx="16967">
                  <c:v>1080.9806349685</c:v>
                </c:pt>
                <c:pt idx="16968">
                  <c:v>1081.04434573853</c:v>
                </c:pt>
                <c:pt idx="16969">
                  <c:v>1081.1080565085499</c:v>
                </c:pt>
                <c:pt idx="16970">
                  <c:v>1081.1717672785701</c:v>
                </c:pt>
                <c:pt idx="16971">
                  <c:v>1081.23547804859</c:v>
                </c:pt>
                <c:pt idx="16972">
                  <c:v>1081.29918881862</c:v>
                </c:pt>
                <c:pt idx="16973">
                  <c:v>1081.3628995886399</c:v>
                </c:pt>
                <c:pt idx="16974">
                  <c:v>1081.4266103586599</c:v>
                </c:pt>
                <c:pt idx="16975">
                  <c:v>1081.4903211286801</c:v>
                </c:pt>
                <c:pt idx="16976">
                  <c:v>1081.5540318987</c:v>
                </c:pt>
                <c:pt idx="16977">
                  <c:v>1081.61774266873</c:v>
                </c:pt>
                <c:pt idx="16978">
                  <c:v>1081.6814534387499</c:v>
                </c:pt>
                <c:pt idx="16979">
                  <c:v>1081.7451642087699</c:v>
                </c:pt>
                <c:pt idx="16980">
                  <c:v>1081.8088749787901</c:v>
                </c:pt>
                <c:pt idx="16981">
                  <c:v>1081.87258574882</c:v>
                </c:pt>
                <c:pt idx="16982">
                  <c:v>1081.93629651884</c:v>
                </c:pt>
                <c:pt idx="16983">
                  <c:v>1082.0000072888599</c:v>
                </c:pt>
                <c:pt idx="16984">
                  <c:v>1082.0637180588801</c:v>
                </c:pt>
                <c:pt idx="16985">
                  <c:v>1082.1274288289001</c:v>
                </c:pt>
                <c:pt idx="16986">
                  <c:v>1082.19113959893</c:v>
                </c:pt>
                <c:pt idx="16987">
                  <c:v>1082.25485036895</c:v>
                </c:pt>
                <c:pt idx="16988">
                  <c:v>1082.3185611389699</c:v>
                </c:pt>
                <c:pt idx="16989">
                  <c:v>1082.3822719089901</c:v>
                </c:pt>
                <c:pt idx="16990">
                  <c:v>1082.4459826790201</c:v>
                </c:pt>
                <c:pt idx="16991">
                  <c:v>1082.50969344904</c:v>
                </c:pt>
                <c:pt idx="16992">
                  <c:v>1082.57340421906</c:v>
                </c:pt>
                <c:pt idx="16993">
                  <c:v>1082.6371149890799</c:v>
                </c:pt>
                <c:pt idx="16994">
                  <c:v>1082.7008257591001</c:v>
                </c:pt>
                <c:pt idx="16995">
                  <c:v>1082.7645365291301</c:v>
                </c:pt>
                <c:pt idx="16996">
                  <c:v>1082.82824729915</c:v>
                </c:pt>
                <c:pt idx="16997">
                  <c:v>1082.89195806917</c:v>
                </c:pt>
                <c:pt idx="16998">
                  <c:v>1082.9556688391899</c:v>
                </c:pt>
                <c:pt idx="16999">
                  <c:v>1083.0193796092201</c:v>
                </c:pt>
                <c:pt idx="17000">
                  <c:v>1083.08309037924</c:v>
                </c:pt>
                <c:pt idx="17001">
                  <c:v>1083.14680114926</c:v>
                </c:pt>
                <c:pt idx="17002">
                  <c:v>1083.21051191928</c:v>
                </c:pt>
                <c:pt idx="17003">
                  <c:v>1083.2742226893099</c:v>
                </c:pt>
                <c:pt idx="17004">
                  <c:v>1083.3379334593301</c:v>
                </c:pt>
                <c:pt idx="17005">
                  <c:v>1083.40164422935</c:v>
                </c:pt>
                <c:pt idx="17006">
                  <c:v>1083.46535499937</c:v>
                </c:pt>
                <c:pt idx="17007">
                  <c:v>1083.5290657693899</c:v>
                </c:pt>
                <c:pt idx="17008">
                  <c:v>1083.5927765394199</c:v>
                </c:pt>
                <c:pt idx="17009">
                  <c:v>1083.6564873094401</c:v>
                </c:pt>
                <c:pt idx="17010">
                  <c:v>1083.72019807946</c:v>
                </c:pt>
                <c:pt idx="17011">
                  <c:v>1083.78390884948</c:v>
                </c:pt>
                <c:pt idx="17012">
                  <c:v>1083.8476196195099</c:v>
                </c:pt>
                <c:pt idx="17013">
                  <c:v>1083.9113303895299</c:v>
                </c:pt>
                <c:pt idx="17014">
                  <c:v>1083.9750411595501</c:v>
                </c:pt>
                <c:pt idx="17015">
                  <c:v>1084.03875192957</c:v>
                </c:pt>
                <c:pt idx="17016">
                  <c:v>1084.10246269959</c:v>
                </c:pt>
                <c:pt idx="17017">
                  <c:v>1084.1661734696199</c:v>
                </c:pt>
                <c:pt idx="17018">
                  <c:v>1084.2298842396399</c:v>
                </c:pt>
                <c:pt idx="17019">
                  <c:v>1084.2935950096601</c:v>
                </c:pt>
                <c:pt idx="17020">
                  <c:v>1084.35730577968</c:v>
                </c:pt>
                <c:pt idx="17021">
                  <c:v>1084.42101654971</c:v>
                </c:pt>
                <c:pt idx="17022">
                  <c:v>1084.4847273197299</c:v>
                </c:pt>
                <c:pt idx="17023">
                  <c:v>1084.5484380897501</c:v>
                </c:pt>
                <c:pt idx="17024">
                  <c:v>1084.6121488597701</c:v>
                </c:pt>
                <c:pt idx="17025">
                  <c:v>1084.67585962979</c:v>
                </c:pt>
                <c:pt idx="17026">
                  <c:v>1084.73957039982</c:v>
                </c:pt>
                <c:pt idx="17027">
                  <c:v>1084.8032811698399</c:v>
                </c:pt>
                <c:pt idx="17028">
                  <c:v>1084.8669919398601</c:v>
                </c:pt>
                <c:pt idx="17029">
                  <c:v>1084.9307027098801</c:v>
                </c:pt>
                <c:pt idx="17030">
                  <c:v>1084.99441347991</c:v>
                </c:pt>
                <c:pt idx="17031">
                  <c:v>1085.05812424993</c:v>
                </c:pt>
                <c:pt idx="17032">
                  <c:v>1085.1218350199499</c:v>
                </c:pt>
                <c:pt idx="17033">
                  <c:v>1085.1855457899701</c:v>
                </c:pt>
                <c:pt idx="17034">
                  <c:v>1085.24925655999</c:v>
                </c:pt>
                <c:pt idx="17035">
                  <c:v>1085.31296733002</c:v>
                </c:pt>
                <c:pt idx="17036">
                  <c:v>1085.37667810004</c:v>
                </c:pt>
                <c:pt idx="17037">
                  <c:v>1085.4403888700599</c:v>
                </c:pt>
                <c:pt idx="17038">
                  <c:v>1085.5040996400801</c:v>
                </c:pt>
                <c:pt idx="17039">
                  <c:v>1085.56781041011</c:v>
                </c:pt>
                <c:pt idx="17040">
                  <c:v>1085.63152118013</c:v>
                </c:pt>
                <c:pt idx="17041">
                  <c:v>1085.6952319501499</c:v>
                </c:pt>
                <c:pt idx="17042">
                  <c:v>1085.7589427201699</c:v>
                </c:pt>
                <c:pt idx="17043">
                  <c:v>1085.8226534901901</c:v>
                </c:pt>
                <c:pt idx="17044">
                  <c:v>1085.88636426022</c:v>
                </c:pt>
                <c:pt idx="17045">
                  <c:v>1085.95007503024</c:v>
                </c:pt>
                <c:pt idx="17046">
                  <c:v>1086.0137858002599</c:v>
                </c:pt>
                <c:pt idx="17047">
                  <c:v>1086.0774965702799</c:v>
                </c:pt>
                <c:pt idx="17048">
                  <c:v>1086.1412073403101</c:v>
                </c:pt>
                <c:pt idx="17049">
                  <c:v>1086.20491811033</c:v>
                </c:pt>
                <c:pt idx="17050">
                  <c:v>1086.26862888035</c:v>
                </c:pt>
                <c:pt idx="17051">
                  <c:v>1086.3323396503699</c:v>
                </c:pt>
                <c:pt idx="17052">
                  <c:v>1086.3960504203901</c:v>
                </c:pt>
                <c:pt idx="17053">
                  <c:v>1086.4597611904201</c:v>
                </c:pt>
                <c:pt idx="17054">
                  <c:v>1086.52347196044</c:v>
                </c:pt>
                <c:pt idx="17055">
                  <c:v>1086.58718273046</c:v>
                </c:pt>
                <c:pt idx="17056">
                  <c:v>1086.6508935004799</c:v>
                </c:pt>
                <c:pt idx="17057">
                  <c:v>1086.7146042705101</c:v>
                </c:pt>
                <c:pt idx="17058">
                  <c:v>1086.7783150405301</c:v>
                </c:pt>
                <c:pt idx="17059">
                  <c:v>1086.84202581055</c:v>
                </c:pt>
                <c:pt idx="17060">
                  <c:v>1086.90573658057</c:v>
                </c:pt>
                <c:pt idx="17061">
                  <c:v>1086.9694473505899</c:v>
                </c:pt>
                <c:pt idx="17062">
                  <c:v>1087.0331581206201</c:v>
                </c:pt>
                <c:pt idx="17063">
                  <c:v>1087.0968688906401</c:v>
                </c:pt>
                <c:pt idx="17064">
                  <c:v>1087.16057966066</c:v>
                </c:pt>
                <c:pt idx="17065">
                  <c:v>1087.22429043068</c:v>
                </c:pt>
                <c:pt idx="17066">
                  <c:v>1087.2880012007099</c:v>
                </c:pt>
                <c:pt idx="17067">
                  <c:v>1087.3517119707301</c:v>
                </c:pt>
                <c:pt idx="17068">
                  <c:v>1087.41542274075</c:v>
                </c:pt>
                <c:pt idx="17069">
                  <c:v>1087.47913351077</c:v>
                </c:pt>
                <c:pt idx="17070">
                  <c:v>1087.54284428079</c:v>
                </c:pt>
                <c:pt idx="17071">
                  <c:v>1087.6065550508199</c:v>
                </c:pt>
                <c:pt idx="17072">
                  <c:v>1087.6702658208401</c:v>
                </c:pt>
                <c:pt idx="17073">
                  <c:v>1087.73397659086</c:v>
                </c:pt>
                <c:pt idx="17074">
                  <c:v>1087.79768736088</c:v>
                </c:pt>
                <c:pt idx="17075">
                  <c:v>1087.8613981309099</c:v>
                </c:pt>
                <c:pt idx="17076">
                  <c:v>1087.9251089009299</c:v>
                </c:pt>
                <c:pt idx="17077">
                  <c:v>1087.9888196709501</c:v>
                </c:pt>
                <c:pt idx="17078">
                  <c:v>1088.05253044097</c:v>
                </c:pt>
                <c:pt idx="17079">
                  <c:v>1088.11624121099</c:v>
                </c:pt>
                <c:pt idx="17080">
                  <c:v>1088.1799519810199</c:v>
                </c:pt>
                <c:pt idx="17081">
                  <c:v>1088.2436627510399</c:v>
                </c:pt>
                <c:pt idx="17082">
                  <c:v>1088.3073735210601</c:v>
                </c:pt>
                <c:pt idx="17083">
                  <c:v>1088.37108429108</c:v>
                </c:pt>
                <c:pt idx="17084">
                  <c:v>1088.43479506111</c:v>
                </c:pt>
                <c:pt idx="17085">
                  <c:v>1088.4985058311299</c:v>
                </c:pt>
                <c:pt idx="17086">
                  <c:v>1088.5622166011501</c:v>
                </c:pt>
                <c:pt idx="17087">
                  <c:v>1088.6259273711701</c:v>
                </c:pt>
                <c:pt idx="17088">
                  <c:v>1088.68963814119</c:v>
                </c:pt>
                <c:pt idx="17089">
                  <c:v>1088.75334891122</c:v>
                </c:pt>
                <c:pt idx="17090">
                  <c:v>1088.8170596812399</c:v>
                </c:pt>
                <c:pt idx="17091">
                  <c:v>1088.8807704512601</c:v>
                </c:pt>
                <c:pt idx="17092">
                  <c:v>1088.9444812212801</c:v>
                </c:pt>
                <c:pt idx="17093">
                  <c:v>1089.00819199131</c:v>
                </c:pt>
                <c:pt idx="17094">
                  <c:v>1089.07190276133</c:v>
                </c:pt>
                <c:pt idx="17095">
                  <c:v>1089.1356135313499</c:v>
                </c:pt>
                <c:pt idx="17096">
                  <c:v>1089.1993243013701</c:v>
                </c:pt>
                <c:pt idx="17097">
                  <c:v>1089.26303507139</c:v>
                </c:pt>
                <c:pt idx="17098">
                  <c:v>1089.32674584142</c:v>
                </c:pt>
                <c:pt idx="17099">
                  <c:v>1089.39045661144</c:v>
                </c:pt>
                <c:pt idx="17100">
                  <c:v>1089.4541673814599</c:v>
                </c:pt>
                <c:pt idx="17101">
                  <c:v>1089.5178781514801</c:v>
                </c:pt>
                <c:pt idx="17102">
                  <c:v>1089.58158892151</c:v>
                </c:pt>
                <c:pt idx="17103">
                  <c:v>1089.64529969153</c:v>
                </c:pt>
                <c:pt idx="17104">
                  <c:v>1089.70901046155</c:v>
                </c:pt>
                <c:pt idx="17105">
                  <c:v>1089.7727212315699</c:v>
                </c:pt>
                <c:pt idx="17106">
                  <c:v>1089.8364320015901</c:v>
                </c:pt>
                <c:pt idx="17107">
                  <c:v>1089.90014277162</c:v>
                </c:pt>
                <c:pt idx="17108">
                  <c:v>1089.96385354164</c:v>
                </c:pt>
                <c:pt idx="17109">
                  <c:v>1090.0275643116599</c:v>
                </c:pt>
                <c:pt idx="17110">
                  <c:v>1090.0912750816799</c:v>
                </c:pt>
                <c:pt idx="17111">
                  <c:v>1090.1549858517101</c:v>
                </c:pt>
                <c:pt idx="17112">
                  <c:v>1090.21869662173</c:v>
                </c:pt>
                <c:pt idx="17113">
                  <c:v>1090.28240739175</c:v>
                </c:pt>
                <c:pt idx="17114">
                  <c:v>1090.3461181617699</c:v>
                </c:pt>
                <c:pt idx="17115">
                  <c:v>1090.4098289317899</c:v>
                </c:pt>
                <c:pt idx="17116">
                  <c:v>1090.4735397018201</c:v>
                </c:pt>
                <c:pt idx="17117">
                  <c:v>1090.53725047184</c:v>
                </c:pt>
                <c:pt idx="17118">
                  <c:v>1090.60096124186</c:v>
                </c:pt>
                <c:pt idx="17119">
                  <c:v>1090.6646720118799</c:v>
                </c:pt>
                <c:pt idx="17120">
                  <c:v>1090.7283827819101</c:v>
                </c:pt>
                <c:pt idx="17121">
                  <c:v>1090.7920935519301</c:v>
                </c:pt>
                <c:pt idx="17122">
                  <c:v>1090.85580432195</c:v>
                </c:pt>
                <c:pt idx="17123">
                  <c:v>1090.91951509197</c:v>
                </c:pt>
                <c:pt idx="17124">
                  <c:v>1090.9832258619899</c:v>
                </c:pt>
                <c:pt idx="17125">
                  <c:v>1091.0469366320201</c:v>
                </c:pt>
                <c:pt idx="17126">
                  <c:v>1091.1106474020401</c:v>
                </c:pt>
                <c:pt idx="17127">
                  <c:v>1091.17435817206</c:v>
                </c:pt>
                <c:pt idx="17128">
                  <c:v>1091.23806894208</c:v>
                </c:pt>
                <c:pt idx="17129">
                  <c:v>1091.3017797121099</c:v>
                </c:pt>
                <c:pt idx="17130">
                  <c:v>1091.3654904821301</c:v>
                </c:pt>
                <c:pt idx="17131">
                  <c:v>1091.4292012521501</c:v>
                </c:pt>
                <c:pt idx="17132">
                  <c:v>1091.49291202217</c:v>
                </c:pt>
                <c:pt idx="17133">
                  <c:v>1091.55662279219</c:v>
                </c:pt>
                <c:pt idx="17134">
                  <c:v>1091.6203335622199</c:v>
                </c:pt>
                <c:pt idx="17135">
                  <c:v>1091.6840443322401</c:v>
                </c:pt>
                <c:pt idx="17136">
                  <c:v>1091.74775510226</c:v>
                </c:pt>
                <c:pt idx="17137">
                  <c:v>1091.81146587228</c:v>
                </c:pt>
                <c:pt idx="17138">
                  <c:v>1091.87517664231</c:v>
                </c:pt>
                <c:pt idx="17139">
                  <c:v>1091.9388874123299</c:v>
                </c:pt>
                <c:pt idx="17140">
                  <c:v>1092.0025981823501</c:v>
                </c:pt>
                <c:pt idx="17141">
                  <c:v>1092.06630895237</c:v>
                </c:pt>
                <c:pt idx="17142">
                  <c:v>1092.13001972239</c:v>
                </c:pt>
                <c:pt idx="17143">
                  <c:v>1092.1937304924199</c:v>
                </c:pt>
                <c:pt idx="17144">
                  <c:v>1092.2574412624399</c:v>
                </c:pt>
                <c:pt idx="17145">
                  <c:v>1092.3211520324601</c:v>
                </c:pt>
                <c:pt idx="17146">
                  <c:v>1092.38486280248</c:v>
                </c:pt>
                <c:pt idx="17147">
                  <c:v>1092.44857357251</c:v>
                </c:pt>
                <c:pt idx="17148">
                  <c:v>1092.5122843425299</c:v>
                </c:pt>
                <c:pt idx="17149">
                  <c:v>1092.5759951125499</c:v>
                </c:pt>
                <c:pt idx="17150">
                  <c:v>1092.6397058825701</c:v>
                </c:pt>
                <c:pt idx="17151">
                  <c:v>1092.70341665259</c:v>
                </c:pt>
                <c:pt idx="17152">
                  <c:v>1092.76712742262</c:v>
                </c:pt>
                <c:pt idx="17153">
                  <c:v>1092.8308381926399</c:v>
                </c:pt>
                <c:pt idx="17154">
                  <c:v>1092.8945489626601</c:v>
                </c:pt>
                <c:pt idx="17155">
                  <c:v>1092.9582597326801</c:v>
                </c:pt>
                <c:pt idx="17156">
                  <c:v>1093.02197050271</c:v>
                </c:pt>
                <c:pt idx="17157">
                  <c:v>1093.08568127273</c:v>
                </c:pt>
                <c:pt idx="17158">
                  <c:v>1093.1493920427499</c:v>
                </c:pt>
                <c:pt idx="17159">
                  <c:v>1093.2131028127701</c:v>
                </c:pt>
                <c:pt idx="17160">
                  <c:v>1093.2768135827901</c:v>
                </c:pt>
                <c:pt idx="17161">
                  <c:v>1093.34052435282</c:v>
                </c:pt>
                <c:pt idx="17162">
                  <c:v>1093.40423512284</c:v>
                </c:pt>
                <c:pt idx="17163">
                  <c:v>1093.4679458928599</c:v>
                </c:pt>
                <c:pt idx="17164">
                  <c:v>1093.5316566628801</c:v>
                </c:pt>
                <c:pt idx="17165">
                  <c:v>1093.5953674329101</c:v>
                </c:pt>
                <c:pt idx="17166">
                  <c:v>1093.65907820293</c:v>
                </c:pt>
                <c:pt idx="17167">
                  <c:v>1093.72278897295</c:v>
                </c:pt>
                <c:pt idx="17168">
                  <c:v>1093.7864997429699</c:v>
                </c:pt>
                <c:pt idx="17169">
                  <c:v>1093.8502105129901</c:v>
                </c:pt>
                <c:pt idx="17170">
                  <c:v>1093.91392128302</c:v>
                </c:pt>
                <c:pt idx="17171">
                  <c:v>1093.97763205304</c:v>
                </c:pt>
                <c:pt idx="17172">
                  <c:v>1094.0413428230599</c:v>
                </c:pt>
                <c:pt idx="17173">
                  <c:v>1094.1050535930799</c:v>
                </c:pt>
                <c:pt idx="17174">
                  <c:v>1094.1687643631101</c:v>
                </c:pt>
                <c:pt idx="17175">
                  <c:v>1094.23247513313</c:v>
                </c:pt>
                <c:pt idx="17176">
                  <c:v>1094.29618590315</c:v>
                </c:pt>
                <c:pt idx="17177">
                  <c:v>1094.3598966731699</c:v>
                </c:pt>
                <c:pt idx="17178">
                  <c:v>1094.4236074431899</c:v>
                </c:pt>
                <c:pt idx="17179">
                  <c:v>1094.4873182132201</c:v>
                </c:pt>
                <c:pt idx="17180">
                  <c:v>1094.55102898324</c:v>
                </c:pt>
                <c:pt idx="17181">
                  <c:v>1094.61473975326</c:v>
                </c:pt>
                <c:pt idx="17182">
                  <c:v>1094.6784505232799</c:v>
                </c:pt>
                <c:pt idx="17183">
                  <c:v>1094.7421612933099</c:v>
                </c:pt>
                <c:pt idx="17184">
                  <c:v>1094.8058720633301</c:v>
                </c:pt>
                <c:pt idx="17185">
                  <c:v>1094.86958283335</c:v>
                </c:pt>
                <c:pt idx="17186">
                  <c:v>1094.93329360337</c:v>
                </c:pt>
                <c:pt idx="17187">
                  <c:v>1094.9970043733899</c:v>
                </c:pt>
                <c:pt idx="17188">
                  <c:v>1095.0607151434201</c:v>
                </c:pt>
                <c:pt idx="17189">
                  <c:v>1095.1244259134401</c:v>
                </c:pt>
                <c:pt idx="17190">
                  <c:v>1095.18813668346</c:v>
                </c:pt>
                <c:pt idx="17191">
                  <c:v>1095.25184745348</c:v>
                </c:pt>
                <c:pt idx="17192">
                  <c:v>1095.3155582235099</c:v>
                </c:pt>
                <c:pt idx="17193">
                  <c:v>1095.3792689935301</c:v>
                </c:pt>
                <c:pt idx="17194">
                  <c:v>1095.4429797635501</c:v>
                </c:pt>
                <c:pt idx="17195">
                  <c:v>1095.50669053357</c:v>
                </c:pt>
                <c:pt idx="17196">
                  <c:v>1095.57040130359</c:v>
                </c:pt>
                <c:pt idx="17197">
                  <c:v>1095.6341120736199</c:v>
                </c:pt>
                <c:pt idx="17198">
                  <c:v>1095.6978228436401</c:v>
                </c:pt>
                <c:pt idx="17199">
                  <c:v>1095.76153361366</c:v>
                </c:pt>
                <c:pt idx="17200">
                  <c:v>1095.82524438368</c:v>
                </c:pt>
                <c:pt idx="17201">
                  <c:v>1095.88895515371</c:v>
                </c:pt>
                <c:pt idx="17202">
                  <c:v>1095.9526659237299</c:v>
                </c:pt>
                <c:pt idx="17203">
                  <c:v>1096.0163766937501</c:v>
                </c:pt>
                <c:pt idx="17204">
                  <c:v>1096.08008746377</c:v>
                </c:pt>
                <c:pt idx="17205">
                  <c:v>1096.14379823379</c:v>
                </c:pt>
                <c:pt idx="17206">
                  <c:v>1096.20750900382</c:v>
                </c:pt>
                <c:pt idx="17207">
                  <c:v>1096.2712197738399</c:v>
                </c:pt>
                <c:pt idx="17208">
                  <c:v>1096.3349305438601</c:v>
                </c:pt>
                <c:pt idx="17209">
                  <c:v>1096.39864131388</c:v>
                </c:pt>
                <c:pt idx="17210">
                  <c:v>1096.46235208391</c:v>
                </c:pt>
                <c:pt idx="17211">
                  <c:v>1096.5260628539299</c:v>
                </c:pt>
                <c:pt idx="17212">
                  <c:v>1096.5897736239499</c:v>
                </c:pt>
                <c:pt idx="17213">
                  <c:v>1096.6534843939701</c:v>
                </c:pt>
                <c:pt idx="17214">
                  <c:v>1096.71719516399</c:v>
                </c:pt>
                <c:pt idx="17215">
                  <c:v>1096.78090593402</c:v>
                </c:pt>
                <c:pt idx="17216">
                  <c:v>1096.8446167040399</c:v>
                </c:pt>
                <c:pt idx="17217">
                  <c:v>1096.9083274740599</c:v>
                </c:pt>
                <c:pt idx="17218">
                  <c:v>1096.9720382440801</c:v>
                </c:pt>
                <c:pt idx="17219">
                  <c:v>1097.03574901411</c:v>
                </c:pt>
                <c:pt idx="17220">
                  <c:v>1097.09945978413</c:v>
                </c:pt>
                <c:pt idx="17221">
                  <c:v>1097.1631705541499</c:v>
                </c:pt>
                <c:pt idx="17222">
                  <c:v>1097.2268813241701</c:v>
                </c:pt>
                <c:pt idx="17223">
                  <c:v>1097.2905920941901</c:v>
                </c:pt>
                <c:pt idx="17224">
                  <c:v>1097.35430286422</c:v>
                </c:pt>
                <c:pt idx="17225">
                  <c:v>1097.41801363424</c:v>
                </c:pt>
                <c:pt idx="17226">
                  <c:v>1097.4817244042599</c:v>
                </c:pt>
                <c:pt idx="17227">
                  <c:v>1097.5454351742801</c:v>
                </c:pt>
                <c:pt idx="17228">
                  <c:v>1097.6091459443101</c:v>
                </c:pt>
                <c:pt idx="17229">
                  <c:v>1097.67285671433</c:v>
                </c:pt>
                <c:pt idx="17230">
                  <c:v>1097.73656748435</c:v>
                </c:pt>
                <c:pt idx="17231">
                  <c:v>1097.8002782543699</c:v>
                </c:pt>
                <c:pt idx="17232">
                  <c:v>1097.8639890243901</c:v>
                </c:pt>
                <c:pt idx="17233">
                  <c:v>1097.9276997944201</c:v>
                </c:pt>
                <c:pt idx="17234">
                  <c:v>1097.99141056444</c:v>
                </c:pt>
                <c:pt idx="17235">
                  <c:v>1098.05512133446</c:v>
                </c:pt>
                <c:pt idx="17236">
                  <c:v>1098.1188321044799</c:v>
                </c:pt>
                <c:pt idx="17237">
                  <c:v>1098.1825428745101</c:v>
                </c:pt>
                <c:pt idx="17238">
                  <c:v>1098.24625364453</c:v>
                </c:pt>
                <c:pt idx="17239">
                  <c:v>1098.30996441455</c:v>
                </c:pt>
                <c:pt idx="17240">
                  <c:v>1098.3736751845699</c:v>
                </c:pt>
                <c:pt idx="17241">
                  <c:v>1098.4373859545899</c:v>
                </c:pt>
                <c:pt idx="17242">
                  <c:v>1098.5010967246201</c:v>
                </c:pt>
                <c:pt idx="17243">
                  <c:v>1098.56480749464</c:v>
                </c:pt>
                <c:pt idx="17244">
                  <c:v>1098.62851826466</c:v>
                </c:pt>
                <c:pt idx="17245">
                  <c:v>1098.6922290346799</c:v>
                </c:pt>
                <c:pt idx="17246">
                  <c:v>1098.7559398047099</c:v>
                </c:pt>
                <c:pt idx="17247">
                  <c:v>1098.8196505747301</c:v>
                </c:pt>
                <c:pt idx="17248">
                  <c:v>1098.88336134475</c:v>
                </c:pt>
                <c:pt idx="17249">
                  <c:v>1098.94707211477</c:v>
                </c:pt>
                <c:pt idx="17250">
                  <c:v>1099.0107828847899</c:v>
                </c:pt>
                <c:pt idx="17251">
                  <c:v>1099.0744936548199</c:v>
                </c:pt>
                <c:pt idx="17252">
                  <c:v>1099.1382044248401</c:v>
                </c:pt>
                <c:pt idx="17253">
                  <c:v>1099.20191519486</c:v>
                </c:pt>
                <c:pt idx="17254">
                  <c:v>1099.26562596488</c:v>
                </c:pt>
                <c:pt idx="17255">
                  <c:v>1099.3293367349099</c:v>
                </c:pt>
                <c:pt idx="17256">
                  <c:v>1099.3930475049301</c:v>
                </c:pt>
                <c:pt idx="17257">
                  <c:v>1099.4567582749501</c:v>
                </c:pt>
                <c:pt idx="17258">
                  <c:v>1099.52046904497</c:v>
                </c:pt>
                <c:pt idx="17259">
                  <c:v>1099.58417981499</c:v>
                </c:pt>
                <c:pt idx="17260">
                  <c:v>1099.6478905850199</c:v>
                </c:pt>
                <c:pt idx="17261">
                  <c:v>1099.7116013550401</c:v>
                </c:pt>
                <c:pt idx="17262">
                  <c:v>1099.7753121250601</c:v>
                </c:pt>
                <c:pt idx="17263">
                  <c:v>1099.83902289508</c:v>
                </c:pt>
                <c:pt idx="17264">
                  <c:v>1099.90273366511</c:v>
                </c:pt>
                <c:pt idx="17265">
                  <c:v>1099.9664444351299</c:v>
                </c:pt>
                <c:pt idx="17266">
                  <c:v>1100.0301552051501</c:v>
                </c:pt>
              </c:numCache>
            </c:numRef>
          </c:xVal>
          <c:yVal>
            <c:numRef>
              <c:f>'T evolution k15'!$E$1:$E$17267</c:f>
              <c:numCache>
                <c:formatCode>General</c:formatCode>
                <c:ptCount val="17267"/>
                <c:pt idx="0">
                  <c:v>25</c:v>
                </c:pt>
                <c:pt idx="1">
                  <c:v>25.001734537799098</c:v>
                </c:pt>
                <c:pt idx="2">
                  <c:v>25.003469075598201</c:v>
                </c:pt>
                <c:pt idx="3">
                  <c:v>25.0052036133972</c:v>
                </c:pt>
                <c:pt idx="4">
                  <c:v>25.006938151196302</c:v>
                </c:pt>
                <c:pt idx="5">
                  <c:v>25.0086726889954</c:v>
                </c:pt>
                <c:pt idx="6">
                  <c:v>25.010407226794499</c:v>
                </c:pt>
                <c:pt idx="7">
                  <c:v>25.012141764593501</c:v>
                </c:pt>
                <c:pt idx="8">
                  <c:v>25.0138763023926</c:v>
                </c:pt>
                <c:pt idx="9">
                  <c:v>25.015610840191702</c:v>
                </c:pt>
                <c:pt idx="10">
                  <c:v>25.0173453779908</c:v>
                </c:pt>
                <c:pt idx="11">
                  <c:v>25.019079915789899</c:v>
                </c:pt>
                <c:pt idx="12">
                  <c:v>25.020814453588901</c:v>
                </c:pt>
                <c:pt idx="13">
                  <c:v>25.022548991388</c:v>
                </c:pt>
                <c:pt idx="14">
                  <c:v>25.024283529187102</c:v>
                </c:pt>
                <c:pt idx="15">
                  <c:v>25.0260180669862</c:v>
                </c:pt>
                <c:pt idx="16">
                  <c:v>25.027752604785199</c:v>
                </c:pt>
                <c:pt idx="17">
                  <c:v>25.029487142584301</c:v>
                </c:pt>
                <c:pt idx="18">
                  <c:v>25.0312216803834</c:v>
                </c:pt>
                <c:pt idx="19">
                  <c:v>25.032956218182498</c:v>
                </c:pt>
                <c:pt idx="20">
                  <c:v>25.034690755981501</c:v>
                </c:pt>
                <c:pt idx="21">
                  <c:v>25.036425293780599</c:v>
                </c:pt>
                <c:pt idx="22">
                  <c:v>25.038159831579701</c:v>
                </c:pt>
                <c:pt idx="23">
                  <c:v>25.0398943693788</c:v>
                </c:pt>
                <c:pt idx="24">
                  <c:v>25.041628907177898</c:v>
                </c:pt>
                <c:pt idx="25">
                  <c:v>25.043363444976901</c:v>
                </c:pt>
                <c:pt idx="26">
                  <c:v>25.045097982775999</c:v>
                </c:pt>
                <c:pt idx="27">
                  <c:v>25.046832520575101</c:v>
                </c:pt>
                <c:pt idx="28">
                  <c:v>25.0485670583742</c:v>
                </c:pt>
                <c:pt idx="29">
                  <c:v>25.050301596173199</c:v>
                </c:pt>
                <c:pt idx="30">
                  <c:v>25.052036133972301</c:v>
                </c:pt>
                <c:pt idx="31">
                  <c:v>25.053770671771399</c:v>
                </c:pt>
                <c:pt idx="32">
                  <c:v>25.055505209570502</c:v>
                </c:pt>
                <c:pt idx="33">
                  <c:v>25.057239747369501</c:v>
                </c:pt>
                <c:pt idx="34">
                  <c:v>25.058974285168599</c:v>
                </c:pt>
                <c:pt idx="35">
                  <c:v>25.060708822967701</c:v>
                </c:pt>
                <c:pt idx="36">
                  <c:v>25.0624433607668</c:v>
                </c:pt>
                <c:pt idx="37">
                  <c:v>25.064177898565902</c:v>
                </c:pt>
                <c:pt idx="38">
                  <c:v>25.065912436364901</c:v>
                </c:pt>
                <c:pt idx="39">
                  <c:v>25.067646974163999</c:v>
                </c:pt>
                <c:pt idx="40">
                  <c:v>25.069381511963101</c:v>
                </c:pt>
                <c:pt idx="41">
                  <c:v>25.0711160497622</c:v>
                </c:pt>
                <c:pt idx="42">
                  <c:v>25.072850587561199</c:v>
                </c:pt>
                <c:pt idx="43">
                  <c:v>25.074585125360301</c:v>
                </c:pt>
                <c:pt idx="44">
                  <c:v>25.076319663159399</c:v>
                </c:pt>
                <c:pt idx="45">
                  <c:v>25.078054200958501</c:v>
                </c:pt>
                <c:pt idx="46">
                  <c:v>25.0797887387576</c:v>
                </c:pt>
                <c:pt idx="47">
                  <c:v>25.081523276556599</c:v>
                </c:pt>
                <c:pt idx="48">
                  <c:v>25.083257814355701</c:v>
                </c:pt>
                <c:pt idx="49">
                  <c:v>25.084992352154799</c:v>
                </c:pt>
                <c:pt idx="50">
                  <c:v>25.086726889953901</c:v>
                </c:pt>
                <c:pt idx="51">
                  <c:v>25.0884614277529</c:v>
                </c:pt>
                <c:pt idx="52">
                  <c:v>25.090195965551999</c:v>
                </c:pt>
                <c:pt idx="53">
                  <c:v>25.091930503351101</c:v>
                </c:pt>
                <c:pt idx="54">
                  <c:v>25.093665041150199</c:v>
                </c:pt>
                <c:pt idx="55">
                  <c:v>25.095399578949198</c:v>
                </c:pt>
                <c:pt idx="56">
                  <c:v>25.0971341167483</c:v>
                </c:pt>
                <c:pt idx="57">
                  <c:v>25.098868654547399</c:v>
                </c:pt>
                <c:pt idx="58">
                  <c:v>25.100603192346501</c:v>
                </c:pt>
                <c:pt idx="59">
                  <c:v>25.102337730145599</c:v>
                </c:pt>
                <c:pt idx="60">
                  <c:v>25.104072267944598</c:v>
                </c:pt>
                <c:pt idx="61">
                  <c:v>25.1058068057437</c:v>
                </c:pt>
                <c:pt idx="62">
                  <c:v>25.107541343542799</c:v>
                </c:pt>
                <c:pt idx="63">
                  <c:v>25.109275881341901</c:v>
                </c:pt>
                <c:pt idx="64">
                  <c:v>25.1110104191409</c:v>
                </c:pt>
                <c:pt idx="65">
                  <c:v>25.112744956939999</c:v>
                </c:pt>
                <c:pt idx="66">
                  <c:v>25.114479494739101</c:v>
                </c:pt>
                <c:pt idx="67">
                  <c:v>25.116214032538199</c:v>
                </c:pt>
                <c:pt idx="68">
                  <c:v>25.117948570337202</c:v>
                </c:pt>
                <c:pt idx="69">
                  <c:v>25.1196831081363</c:v>
                </c:pt>
                <c:pt idx="70">
                  <c:v>25.121417645935399</c:v>
                </c:pt>
                <c:pt idx="71">
                  <c:v>25.123152183734501</c:v>
                </c:pt>
                <c:pt idx="72">
                  <c:v>25.124886721533599</c:v>
                </c:pt>
                <c:pt idx="73">
                  <c:v>25.126621259332602</c:v>
                </c:pt>
                <c:pt idx="74">
                  <c:v>25.1283557971317</c:v>
                </c:pt>
                <c:pt idx="75">
                  <c:v>25.130090334930799</c:v>
                </c:pt>
                <c:pt idx="76">
                  <c:v>25.131824872729901</c:v>
                </c:pt>
                <c:pt idx="77">
                  <c:v>25.1335594105289</c:v>
                </c:pt>
                <c:pt idx="78">
                  <c:v>25.135293948327998</c:v>
                </c:pt>
                <c:pt idx="79">
                  <c:v>25.1370284861271</c:v>
                </c:pt>
                <c:pt idx="80">
                  <c:v>25.138763023926199</c:v>
                </c:pt>
                <c:pt idx="81">
                  <c:v>25.140497561725301</c:v>
                </c:pt>
                <c:pt idx="82">
                  <c:v>25.1422320995243</c:v>
                </c:pt>
                <c:pt idx="83">
                  <c:v>25.143966637323398</c:v>
                </c:pt>
                <c:pt idx="84">
                  <c:v>25.1457011751225</c:v>
                </c:pt>
                <c:pt idx="85">
                  <c:v>25.147435712921599</c:v>
                </c:pt>
                <c:pt idx="86">
                  <c:v>25.149170250720601</c:v>
                </c:pt>
                <c:pt idx="87">
                  <c:v>25.1509047885197</c:v>
                </c:pt>
                <c:pt idx="88">
                  <c:v>25.152639326318798</c:v>
                </c:pt>
                <c:pt idx="89">
                  <c:v>25.1543738641179</c:v>
                </c:pt>
                <c:pt idx="90">
                  <c:v>25.156108401916899</c:v>
                </c:pt>
                <c:pt idx="91">
                  <c:v>25.157842939716001</c:v>
                </c:pt>
                <c:pt idx="92">
                  <c:v>25.1595774775151</c:v>
                </c:pt>
                <c:pt idx="93">
                  <c:v>25.161312015314198</c:v>
                </c:pt>
                <c:pt idx="94">
                  <c:v>25.163046553113301</c:v>
                </c:pt>
                <c:pt idx="95">
                  <c:v>25.1647810909123</c:v>
                </c:pt>
                <c:pt idx="96">
                  <c:v>25.166515628711402</c:v>
                </c:pt>
                <c:pt idx="97">
                  <c:v>25.1682501665105</c:v>
                </c:pt>
                <c:pt idx="98">
                  <c:v>25.169984704309599</c:v>
                </c:pt>
                <c:pt idx="99">
                  <c:v>25.171719242108601</c:v>
                </c:pt>
                <c:pt idx="100">
                  <c:v>25.1734537799077</c:v>
                </c:pt>
                <c:pt idx="101">
                  <c:v>25.175188317706802</c:v>
                </c:pt>
                <c:pt idx="102">
                  <c:v>25.1769228555059</c:v>
                </c:pt>
                <c:pt idx="103">
                  <c:v>25.178657393304999</c:v>
                </c:pt>
                <c:pt idx="104">
                  <c:v>25.180391931104001</c:v>
                </c:pt>
                <c:pt idx="105">
                  <c:v>25.1821264689031</c:v>
                </c:pt>
                <c:pt idx="106">
                  <c:v>25.183861006702202</c:v>
                </c:pt>
                <c:pt idx="107">
                  <c:v>25.1855955445013</c:v>
                </c:pt>
                <c:pt idx="108">
                  <c:v>25.187330082300299</c:v>
                </c:pt>
                <c:pt idx="109">
                  <c:v>25.189064620099401</c:v>
                </c:pt>
                <c:pt idx="110">
                  <c:v>25.1907991578985</c:v>
                </c:pt>
                <c:pt idx="111">
                  <c:v>25.192533695697598</c:v>
                </c:pt>
                <c:pt idx="112">
                  <c:v>25.194268233496601</c:v>
                </c:pt>
                <c:pt idx="113">
                  <c:v>25.196002771295699</c:v>
                </c:pt>
                <c:pt idx="114">
                  <c:v>25.197737309094801</c:v>
                </c:pt>
                <c:pt idx="115">
                  <c:v>25.1994718468939</c:v>
                </c:pt>
                <c:pt idx="116">
                  <c:v>25.201206384692998</c:v>
                </c:pt>
                <c:pt idx="117">
                  <c:v>25.202940922492001</c:v>
                </c:pt>
                <c:pt idx="118">
                  <c:v>25.204675460291099</c:v>
                </c:pt>
                <c:pt idx="119">
                  <c:v>25.206409998090201</c:v>
                </c:pt>
                <c:pt idx="120">
                  <c:v>25.2081445358893</c:v>
                </c:pt>
                <c:pt idx="121">
                  <c:v>25.209879073688299</c:v>
                </c:pt>
                <c:pt idx="122">
                  <c:v>25.211613611487401</c:v>
                </c:pt>
                <c:pt idx="123">
                  <c:v>25.213348149286499</c:v>
                </c:pt>
                <c:pt idx="124">
                  <c:v>25.215082687085602</c:v>
                </c:pt>
                <c:pt idx="125">
                  <c:v>25.216817224884601</c:v>
                </c:pt>
                <c:pt idx="126">
                  <c:v>25.218551762683699</c:v>
                </c:pt>
                <c:pt idx="127">
                  <c:v>25.220286300482801</c:v>
                </c:pt>
                <c:pt idx="128">
                  <c:v>25.2220208382819</c:v>
                </c:pt>
                <c:pt idx="129">
                  <c:v>25.223755376081002</c:v>
                </c:pt>
                <c:pt idx="130">
                  <c:v>25.225489913880001</c:v>
                </c:pt>
                <c:pt idx="131">
                  <c:v>25.227224451679099</c:v>
                </c:pt>
                <c:pt idx="132">
                  <c:v>25.228958989478201</c:v>
                </c:pt>
                <c:pt idx="133">
                  <c:v>25.2306935272773</c:v>
                </c:pt>
                <c:pt idx="134">
                  <c:v>25.232428065076299</c:v>
                </c:pt>
                <c:pt idx="135">
                  <c:v>25.234162602875401</c:v>
                </c:pt>
                <c:pt idx="136">
                  <c:v>25.235897140674499</c:v>
                </c:pt>
                <c:pt idx="137">
                  <c:v>25.237631678473601</c:v>
                </c:pt>
                <c:pt idx="138">
                  <c:v>25.2393662162727</c:v>
                </c:pt>
                <c:pt idx="139">
                  <c:v>25.241100754071699</c:v>
                </c:pt>
                <c:pt idx="140">
                  <c:v>25.242835291870801</c:v>
                </c:pt>
                <c:pt idx="141">
                  <c:v>25.244569829669899</c:v>
                </c:pt>
                <c:pt idx="142">
                  <c:v>25.246304367469001</c:v>
                </c:pt>
                <c:pt idx="143">
                  <c:v>25.248038905268</c:v>
                </c:pt>
                <c:pt idx="144">
                  <c:v>25.249773443067099</c:v>
                </c:pt>
                <c:pt idx="145">
                  <c:v>25.251507980866201</c:v>
                </c:pt>
                <c:pt idx="146">
                  <c:v>25.253242518665299</c:v>
                </c:pt>
                <c:pt idx="147">
                  <c:v>25.254977056464298</c:v>
                </c:pt>
                <c:pt idx="148">
                  <c:v>25.2567115942634</c:v>
                </c:pt>
                <c:pt idx="149">
                  <c:v>25.258446132062499</c:v>
                </c:pt>
                <c:pt idx="150">
                  <c:v>25.260180669861601</c:v>
                </c:pt>
                <c:pt idx="151">
                  <c:v>25.261915207660699</c:v>
                </c:pt>
                <c:pt idx="152">
                  <c:v>25.263649745459698</c:v>
                </c:pt>
                <c:pt idx="153">
                  <c:v>25.2653842832588</c:v>
                </c:pt>
                <c:pt idx="154">
                  <c:v>25.267118821057899</c:v>
                </c:pt>
                <c:pt idx="155">
                  <c:v>25.268853358857001</c:v>
                </c:pt>
                <c:pt idx="156">
                  <c:v>25.270587896656</c:v>
                </c:pt>
                <c:pt idx="157">
                  <c:v>25.272322434455099</c:v>
                </c:pt>
                <c:pt idx="158">
                  <c:v>25.274056972254201</c:v>
                </c:pt>
                <c:pt idx="159">
                  <c:v>25.2757915100532</c:v>
                </c:pt>
                <c:pt idx="160">
                  <c:v>25.277526047852302</c:v>
                </c:pt>
                <c:pt idx="161">
                  <c:v>25.2792605856514</c:v>
                </c:pt>
                <c:pt idx="162">
                  <c:v>25.280995123450499</c:v>
                </c:pt>
                <c:pt idx="163">
                  <c:v>25.282729661249501</c:v>
                </c:pt>
                <c:pt idx="164">
                  <c:v>25.2844641990486</c:v>
                </c:pt>
                <c:pt idx="165">
                  <c:v>25.286198736847702</c:v>
                </c:pt>
                <c:pt idx="166">
                  <c:v>25.287933274646701</c:v>
                </c:pt>
                <c:pt idx="167">
                  <c:v>25.289667812445799</c:v>
                </c:pt>
                <c:pt idx="168">
                  <c:v>25.291402350244802</c:v>
                </c:pt>
                <c:pt idx="169">
                  <c:v>25.2931368880439</c:v>
                </c:pt>
                <c:pt idx="170">
                  <c:v>25.294871425842899</c:v>
                </c:pt>
                <c:pt idx="171">
                  <c:v>25.296605963642001</c:v>
                </c:pt>
                <c:pt idx="172">
                  <c:v>25.298340501441</c:v>
                </c:pt>
                <c:pt idx="173">
                  <c:v>25.300075039240099</c:v>
                </c:pt>
                <c:pt idx="174">
                  <c:v>25.301809577039101</c:v>
                </c:pt>
                <c:pt idx="175">
                  <c:v>25.3035441148381</c:v>
                </c:pt>
                <c:pt idx="176">
                  <c:v>25.305278652637099</c:v>
                </c:pt>
                <c:pt idx="177">
                  <c:v>25.307013190436098</c:v>
                </c:pt>
                <c:pt idx="178">
                  <c:v>25.308747728235101</c:v>
                </c:pt>
                <c:pt idx="179">
                  <c:v>25.3104822660341</c:v>
                </c:pt>
                <c:pt idx="180">
                  <c:v>25.312216803833099</c:v>
                </c:pt>
                <c:pt idx="181">
                  <c:v>25.313951341631999</c:v>
                </c:pt>
                <c:pt idx="182">
                  <c:v>25.315685879431001</c:v>
                </c:pt>
                <c:pt idx="183">
                  <c:v>25.317420417229901</c:v>
                </c:pt>
                <c:pt idx="184">
                  <c:v>25.3191549550288</c:v>
                </c:pt>
                <c:pt idx="185">
                  <c:v>25.3208894928277</c:v>
                </c:pt>
                <c:pt idx="186">
                  <c:v>25.3226240306265</c:v>
                </c:pt>
                <c:pt idx="187">
                  <c:v>25.3243585684253</c:v>
                </c:pt>
                <c:pt idx="188">
                  <c:v>25.3260931062241</c:v>
                </c:pt>
                <c:pt idx="189">
                  <c:v>25.3278276440229</c:v>
                </c:pt>
                <c:pt idx="190">
                  <c:v>25.329562181821601</c:v>
                </c:pt>
                <c:pt idx="191">
                  <c:v>25.331296719620202</c:v>
                </c:pt>
                <c:pt idx="192">
                  <c:v>25.333031257418899</c:v>
                </c:pt>
                <c:pt idx="193">
                  <c:v>25.3347657952174</c:v>
                </c:pt>
                <c:pt idx="194">
                  <c:v>25.336500333015898</c:v>
                </c:pt>
                <c:pt idx="195">
                  <c:v>25.3382348708144</c:v>
                </c:pt>
                <c:pt idx="196">
                  <c:v>25.339969408612699</c:v>
                </c:pt>
                <c:pt idx="197">
                  <c:v>25.341703946410998</c:v>
                </c:pt>
                <c:pt idx="198">
                  <c:v>25.343438484209202</c:v>
                </c:pt>
                <c:pt idx="199">
                  <c:v>25.345173022007302</c:v>
                </c:pt>
                <c:pt idx="200">
                  <c:v>25.346907559805299</c:v>
                </c:pt>
                <c:pt idx="201">
                  <c:v>25.348642097603101</c:v>
                </c:pt>
                <c:pt idx="202">
                  <c:v>25.350376635400899</c:v>
                </c:pt>
                <c:pt idx="203">
                  <c:v>25.352111173198399</c:v>
                </c:pt>
                <c:pt idx="204">
                  <c:v>25.353845710995898</c:v>
                </c:pt>
                <c:pt idx="205">
                  <c:v>25.3555802487931</c:v>
                </c:pt>
                <c:pt idx="206">
                  <c:v>25.357314786590202</c:v>
                </c:pt>
                <c:pt idx="207">
                  <c:v>25.359049324387001</c:v>
                </c:pt>
                <c:pt idx="208">
                  <c:v>25.360783862183698</c:v>
                </c:pt>
                <c:pt idx="209">
                  <c:v>25.3625183999801</c:v>
                </c:pt>
                <c:pt idx="210">
                  <c:v>25.3642529377762</c:v>
                </c:pt>
                <c:pt idx="211">
                  <c:v>25.365987475571998</c:v>
                </c:pt>
                <c:pt idx="212">
                  <c:v>25.367722013367501</c:v>
                </c:pt>
                <c:pt idx="213">
                  <c:v>25.369456551162699</c:v>
                </c:pt>
                <c:pt idx="214">
                  <c:v>25.371191088957499</c:v>
                </c:pt>
                <c:pt idx="215">
                  <c:v>25.372925626751901</c:v>
                </c:pt>
                <c:pt idx="216">
                  <c:v>25.374660164545801</c:v>
                </c:pt>
                <c:pt idx="217">
                  <c:v>25.376394702339301</c:v>
                </c:pt>
                <c:pt idx="218">
                  <c:v>25.378129240132299</c:v>
                </c:pt>
                <c:pt idx="219">
                  <c:v>25.379863777924701</c:v>
                </c:pt>
                <c:pt idx="220">
                  <c:v>25.381598315716499</c:v>
                </c:pt>
                <c:pt idx="221">
                  <c:v>25.3833328535076</c:v>
                </c:pt>
                <c:pt idx="222">
                  <c:v>25.385067391298101</c:v>
                </c:pt>
                <c:pt idx="223">
                  <c:v>25.386801929087799</c:v>
                </c:pt>
                <c:pt idx="224">
                  <c:v>25.388536466876701</c:v>
                </c:pt>
                <c:pt idx="225">
                  <c:v>25.390271004664701</c:v>
                </c:pt>
                <c:pt idx="226">
                  <c:v>25.392005542451699</c:v>
                </c:pt>
                <c:pt idx="227">
                  <c:v>25.393740080237801</c:v>
                </c:pt>
                <c:pt idx="228">
                  <c:v>25.395474618022799</c:v>
                </c:pt>
                <c:pt idx="229">
                  <c:v>25.3972091558066</c:v>
                </c:pt>
                <c:pt idx="230">
                  <c:v>25.3989436935891</c:v>
                </c:pt>
                <c:pt idx="231">
                  <c:v>25.4006782313703</c:v>
                </c:pt>
                <c:pt idx="232">
                  <c:v>25.402412769150001</c:v>
                </c:pt>
                <c:pt idx="233">
                  <c:v>25.404147306928301</c:v>
                </c:pt>
                <c:pt idx="234">
                  <c:v>25.405881844704801</c:v>
                </c:pt>
                <c:pt idx="235">
                  <c:v>25.407616382479599</c:v>
                </c:pt>
                <c:pt idx="236">
                  <c:v>25.4093509202525</c:v>
                </c:pt>
                <c:pt idx="237">
                  <c:v>25.4110854580234</c:v>
                </c:pt>
                <c:pt idx="238">
                  <c:v>25.412819995792201</c:v>
                </c:pt>
                <c:pt idx="239">
                  <c:v>25.414554533558601</c:v>
                </c:pt>
                <c:pt idx="240">
                  <c:v>25.416289071322598</c:v>
                </c:pt>
                <c:pt idx="241">
                  <c:v>25.418023609083999</c:v>
                </c:pt>
                <c:pt idx="242">
                  <c:v>25.4197581468426</c:v>
                </c:pt>
                <c:pt idx="243">
                  <c:v>25.421492684598199</c:v>
                </c:pt>
                <c:pt idx="244">
                  <c:v>25.4232272223507</c:v>
                </c:pt>
                <c:pt idx="245">
                  <c:v>25.424961760099801</c:v>
                </c:pt>
                <c:pt idx="246">
                  <c:v>25.4266962978454</c:v>
                </c:pt>
                <c:pt idx="247">
                  <c:v>25.4284308355872</c:v>
                </c:pt>
                <c:pt idx="248">
                  <c:v>25.430165373325</c:v>
                </c:pt>
                <c:pt idx="249">
                  <c:v>25.431899911058501</c:v>
                </c:pt>
                <c:pt idx="250">
                  <c:v>25.433634448787501</c:v>
                </c:pt>
                <c:pt idx="251">
                  <c:v>25.435368986511701</c:v>
                </c:pt>
                <c:pt idx="252">
                  <c:v>25.4371035242308</c:v>
                </c:pt>
                <c:pt idx="253">
                  <c:v>25.438838061944601</c:v>
                </c:pt>
                <c:pt idx="254">
                  <c:v>25.440572599652601</c:v>
                </c:pt>
                <c:pt idx="255">
                  <c:v>25.4423071373547</c:v>
                </c:pt>
                <c:pt idx="256">
                  <c:v>25.4440416750503</c:v>
                </c:pt>
                <c:pt idx="257">
                  <c:v>25.445776212739201</c:v>
                </c:pt>
                <c:pt idx="258">
                  <c:v>25.447510750420999</c:v>
                </c:pt>
                <c:pt idx="259">
                  <c:v>25.449245288095302</c:v>
                </c:pt>
                <c:pt idx="260">
                  <c:v>25.450979825761699</c:v>
                </c:pt>
                <c:pt idx="261">
                  <c:v>25.452714363419702</c:v>
                </c:pt>
                <c:pt idx="262">
                  <c:v>25.454448901068801</c:v>
                </c:pt>
                <c:pt idx="263">
                  <c:v>25.456183438708599</c:v>
                </c:pt>
                <c:pt idx="264">
                  <c:v>25.457917976338699</c:v>
                </c:pt>
                <c:pt idx="265">
                  <c:v>25.4596525139583</c:v>
                </c:pt>
                <c:pt idx="266">
                  <c:v>25.461387051567101</c:v>
                </c:pt>
                <c:pt idx="267">
                  <c:v>25.463121589164501</c:v>
                </c:pt>
                <c:pt idx="268">
                  <c:v>25.464856126749801</c:v>
                </c:pt>
                <c:pt idx="269">
                  <c:v>25.4665906643224</c:v>
                </c:pt>
                <c:pt idx="270">
                  <c:v>25.468325201881701</c:v>
                </c:pt>
                <c:pt idx="271">
                  <c:v>25.470059739427001</c:v>
                </c:pt>
                <c:pt idx="272">
                  <c:v>25.471794276957599</c:v>
                </c:pt>
                <c:pt idx="273">
                  <c:v>25.473528814472701</c:v>
                </c:pt>
                <c:pt idx="274">
                  <c:v>25.475263351971599</c:v>
                </c:pt>
                <c:pt idx="275">
                  <c:v>25.4769978894536</c:v>
                </c:pt>
                <c:pt idx="276">
                  <c:v>25.478732426917599</c:v>
                </c:pt>
                <c:pt idx="277">
                  <c:v>25.480466964363</c:v>
                </c:pt>
                <c:pt idx="278">
                  <c:v>25.482201501788801</c:v>
                </c:pt>
                <c:pt idx="279">
                  <c:v>25.483936039193999</c:v>
                </c:pt>
                <c:pt idx="280">
                  <c:v>25.4856705765778</c:v>
                </c:pt>
                <c:pt idx="281">
                  <c:v>25.487405113939001</c:v>
                </c:pt>
                <c:pt idx="282">
                  <c:v>25.489139651276599</c:v>
                </c:pt>
                <c:pt idx="283">
                  <c:v>25.490874188589601</c:v>
                </c:pt>
                <c:pt idx="284">
                  <c:v>25.492608725876799</c:v>
                </c:pt>
                <c:pt idx="285">
                  <c:v>25.494343263137001</c:v>
                </c:pt>
                <c:pt idx="286">
                  <c:v>25.496077800369001</c:v>
                </c:pt>
                <c:pt idx="287">
                  <c:v>25.497812337571599</c:v>
                </c:pt>
                <c:pt idx="288">
                  <c:v>25.499546874743402</c:v>
                </c:pt>
                <c:pt idx="289">
                  <c:v>25.501281411883099</c:v>
                </c:pt>
                <c:pt idx="290">
                  <c:v>25.503015948989301</c:v>
                </c:pt>
                <c:pt idx="291">
                  <c:v>25.504750486060502</c:v>
                </c:pt>
                <c:pt idx="292">
                  <c:v>25.506485023095198</c:v>
                </c:pt>
                <c:pt idx="293">
                  <c:v>25.508219560091899</c:v>
                </c:pt>
                <c:pt idx="294">
                  <c:v>25.509954097048801</c:v>
                </c:pt>
                <c:pt idx="295">
                  <c:v>25.5116886339645</c:v>
                </c:pt>
                <c:pt idx="296">
                  <c:v>25.513423170837001</c:v>
                </c:pt>
                <c:pt idx="297">
                  <c:v>25.515157707664599</c:v>
                </c:pt>
                <c:pt idx="298">
                  <c:v>25.5168922444456</c:v>
                </c:pt>
                <c:pt idx="299">
                  <c:v>25.518626781177801</c:v>
                </c:pt>
                <c:pt idx="300">
                  <c:v>25.5203613178594</c:v>
                </c:pt>
                <c:pt idx="301">
                  <c:v>25.522095854488398</c:v>
                </c:pt>
                <c:pt idx="302">
                  <c:v>25.523830391062599</c:v>
                </c:pt>
                <c:pt idx="303">
                  <c:v>25.525564927579701</c:v>
                </c:pt>
                <c:pt idx="304">
                  <c:v>25.5272994640377</c:v>
                </c:pt>
                <c:pt idx="305">
                  <c:v>25.529034000434098</c:v>
                </c:pt>
                <c:pt idx="306">
                  <c:v>25.530768536766601</c:v>
                </c:pt>
                <c:pt idx="307">
                  <c:v>25.532503073032601</c:v>
                </c:pt>
                <c:pt idx="308">
                  <c:v>25.534237609229599</c:v>
                </c:pt>
                <c:pt idx="309">
                  <c:v>25.5359721453551</c:v>
                </c:pt>
                <c:pt idx="310">
                  <c:v>25.537706681406199</c:v>
                </c:pt>
                <c:pt idx="311">
                  <c:v>25.539441217380201</c:v>
                </c:pt>
                <c:pt idx="312">
                  <c:v>25.5411757532741</c:v>
                </c:pt>
                <c:pt idx="313">
                  <c:v>25.5429102890851</c:v>
                </c:pt>
                <c:pt idx="314">
                  <c:v>25.544644824810099</c:v>
                </c:pt>
                <c:pt idx="315">
                  <c:v>25.546379360445801</c:v>
                </c:pt>
                <c:pt idx="316">
                  <c:v>25.5481138959892</c:v>
                </c:pt>
                <c:pt idx="317">
                  <c:v>25.5498484314368</c:v>
                </c:pt>
                <c:pt idx="318">
                  <c:v>25.551582966785201</c:v>
                </c:pt>
                <c:pt idx="319">
                  <c:v>25.553317502030801</c:v>
                </c:pt>
                <c:pt idx="320">
                  <c:v>25.5550520371701</c:v>
                </c:pt>
                <c:pt idx="321">
                  <c:v>25.5567865721993</c:v>
                </c:pt>
                <c:pt idx="322">
                  <c:v>25.558521107114601</c:v>
                </c:pt>
                <c:pt idx="323">
                  <c:v>25.560255641912001</c:v>
                </c:pt>
                <c:pt idx="324">
                  <c:v>25.5619901765874</c:v>
                </c:pt>
                <c:pt idx="325">
                  <c:v>25.5637247111368</c:v>
                </c:pt>
                <c:pt idx="326">
                  <c:v>25.565459245555701</c:v>
                </c:pt>
                <c:pt idx="327">
                  <c:v>25.567193779839801</c:v>
                </c:pt>
                <c:pt idx="328">
                  <c:v>25.568928313984699</c:v>
                </c:pt>
                <c:pt idx="329">
                  <c:v>25.570662847985599</c:v>
                </c:pt>
                <c:pt idx="330">
                  <c:v>25.572397381837799</c:v>
                </c:pt>
                <c:pt idx="331">
                  <c:v>25.574131915536402</c:v>
                </c:pt>
                <c:pt idx="332">
                  <c:v>25.5758664490764</c:v>
                </c:pt>
                <c:pt idx="333">
                  <c:v>25.577600982452601</c:v>
                </c:pt>
                <c:pt idx="334">
                  <c:v>25.579335515659899</c:v>
                </c:pt>
                <c:pt idx="335">
                  <c:v>25.581070048692698</c:v>
                </c:pt>
                <c:pt idx="336">
                  <c:v>25.582804581545499</c:v>
                </c:pt>
                <c:pt idx="337">
                  <c:v>25.584539114212699</c:v>
                </c:pt>
                <c:pt idx="338">
                  <c:v>25.586273646688401</c:v>
                </c:pt>
                <c:pt idx="339">
                  <c:v>25.5880081789667</c:v>
                </c:pt>
                <c:pt idx="340">
                  <c:v>25.5897427110413</c:v>
                </c:pt>
                <c:pt idx="341">
                  <c:v>25.591477242906201</c:v>
                </c:pt>
                <c:pt idx="342">
                  <c:v>25.593211774554799</c:v>
                </c:pt>
                <c:pt idx="343">
                  <c:v>25.5949463059805</c:v>
                </c:pt>
                <c:pt idx="344">
                  <c:v>25.596680837176699</c:v>
                </c:pt>
                <c:pt idx="345">
                  <c:v>25.598415368136401</c:v>
                </c:pt>
                <c:pt idx="346">
                  <c:v>25.600149898852699</c:v>
                </c:pt>
                <c:pt idx="347">
                  <c:v>25.601884429318201</c:v>
                </c:pt>
                <c:pt idx="348">
                  <c:v>25.603618959525601</c:v>
                </c:pt>
                <c:pt idx="349">
                  <c:v>25.605353489467401</c:v>
                </c:pt>
                <c:pt idx="350">
                  <c:v>25.607088019135801</c:v>
                </c:pt>
                <c:pt idx="351">
                  <c:v>25.608822548522902</c:v>
                </c:pt>
                <c:pt idx="352">
                  <c:v>25.610557077620602</c:v>
                </c:pt>
                <c:pt idx="353">
                  <c:v>25.612291606420701</c:v>
                </c:pt>
                <c:pt idx="354">
                  <c:v>25.614026134914798</c:v>
                </c:pt>
                <c:pt idx="355">
                  <c:v>25.6157606630942</c:v>
                </c:pt>
                <c:pt idx="356">
                  <c:v>25.617495190949999</c:v>
                </c:pt>
                <c:pt idx="357">
                  <c:v>25.619229718473299</c:v>
                </c:pt>
                <c:pt idx="358">
                  <c:v>25.6209642456549</c:v>
                </c:pt>
                <c:pt idx="359">
                  <c:v>25.6226987724854</c:v>
                </c:pt>
                <c:pt idx="360">
                  <c:v>25.6244332989551</c:v>
                </c:pt>
                <c:pt idx="361">
                  <c:v>25.626167825054299</c:v>
                </c:pt>
                <c:pt idx="362">
                  <c:v>25.627902350772999</c:v>
                </c:pt>
                <c:pt idx="363">
                  <c:v>25.6296368761008</c:v>
                </c:pt>
                <c:pt idx="364">
                  <c:v>25.631371401027501</c:v>
                </c:pt>
                <c:pt idx="365">
                  <c:v>25.633105925542299</c:v>
                </c:pt>
                <c:pt idx="366">
                  <c:v>25.6348404496344</c:v>
                </c:pt>
                <c:pt idx="367">
                  <c:v>25.636574973292699</c:v>
                </c:pt>
                <c:pt idx="368">
                  <c:v>25.638309496505901</c:v>
                </c:pt>
                <c:pt idx="369">
                  <c:v>25.640044019262501</c:v>
                </c:pt>
                <c:pt idx="370">
                  <c:v>25.6417785415506</c:v>
                </c:pt>
                <c:pt idx="371">
                  <c:v>25.643513063358402</c:v>
                </c:pt>
                <c:pt idx="372">
                  <c:v>25.645247584673498</c:v>
                </c:pt>
                <c:pt idx="373">
                  <c:v>25.646982105483598</c:v>
                </c:pt>
                <c:pt idx="374">
                  <c:v>25.648716625775801</c:v>
                </c:pt>
                <c:pt idx="375">
                  <c:v>25.6504511455373</c:v>
                </c:pt>
                <c:pt idx="376">
                  <c:v>25.652185664754899</c:v>
                </c:pt>
                <c:pt idx="377">
                  <c:v>25.653920183415</c:v>
                </c:pt>
                <c:pt idx="378">
                  <c:v>25.655654701504002</c:v>
                </c:pt>
                <c:pt idx="379">
                  <c:v>25.657389219008</c:v>
                </c:pt>
                <c:pt idx="380">
                  <c:v>25.659123735912701</c:v>
                </c:pt>
                <c:pt idx="381">
                  <c:v>25.660858252203699</c:v>
                </c:pt>
                <c:pt idx="382">
                  <c:v>25.662592767866101</c:v>
                </c:pt>
                <c:pt idx="383">
                  <c:v>25.6643272828851</c:v>
                </c:pt>
                <c:pt idx="384">
                  <c:v>25.666061797245199</c:v>
                </c:pt>
                <c:pt idx="385">
                  <c:v>25.667796310930999</c:v>
                </c:pt>
                <c:pt idx="386">
                  <c:v>25.6695308239266</c:v>
                </c:pt>
                <c:pt idx="387">
                  <c:v>25.671265336215999</c:v>
                </c:pt>
                <c:pt idx="388">
                  <c:v>25.672999847782599</c:v>
                </c:pt>
                <c:pt idx="389">
                  <c:v>25.6747343586098</c:v>
                </c:pt>
                <c:pt idx="390">
                  <c:v>25.676468868680701</c:v>
                </c:pt>
                <c:pt idx="391">
                  <c:v>25.678203377978001</c:v>
                </c:pt>
                <c:pt idx="392">
                  <c:v>25.679937886484101</c:v>
                </c:pt>
                <c:pt idx="393">
                  <c:v>25.681672394181199</c:v>
                </c:pt>
                <c:pt idx="394">
                  <c:v>25.683406901051001</c:v>
                </c:pt>
                <c:pt idx="395">
                  <c:v>25.6851414070752</c:v>
                </c:pt>
                <c:pt idx="396">
                  <c:v>25.686875912234999</c:v>
                </c:pt>
                <c:pt idx="397">
                  <c:v>25.688610416511199</c:v>
                </c:pt>
                <c:pt idx="398">
                  <c:v>25.690344919884499</c:v>
                </c:pt>
                <c:pt idx="399">
                  <c:v>25.692079422335201</c:v>
                </c:pt>
                <c:pt idx="400">
                  <c:v>25.693813923843202</c:v>
                </c:pt>
                <c:pt idx="401">
                  <c:v>25.6955484243881</c:v>
                </c:pt>
                <c:pt idx="402">
                  <c:v>25.697282923949299</c:v>
                </c:pt>
                <c:pt idx="403">
                  <c:v>25.699017422505801</c:v>
                </c:pt>
                <c:pt idx="404">
                  <c:v>25.7007519200362</c:v>
                </c:pt>
                <c:pt idx="405">
                  <c:v>25.702486416518799</c:v>
                </c:pt>
                <c:pt idx="406">
                  <c:v>25.7042209119316</c:v>
                </c:pt>
                <c:pt idx="407">
                  <c:v>25.705955406252201</c:v>
                </c:pt>
                <c:pt idx="408">
                  <c:v>25.707689899458</c:v>
                </c:pt>
                <c:pt idx="409">
                  <c:v>25.709424391525801</c:v>
                </c:pt>
                <c:pt idx="410">
                  <c:v>25.711158882432301</c:v>
                </c:pt>
                <c:pt idx="411">
                  <c:v>25.712893372153701</c:v>
                </c:pt>
                <c:pt idx="412">
                  <c:v>25.7146278606658</c:v>
                </c:pt>
                <c:pt idx="413">
                  <c:v>25.716362347944202</c:v>
                </c:pt>
                <c:pt idx="414">
                  <c:v>25.718096833964101</c:v>
                </c:pt>
                <c:pt idx="415">
                  <c:v>25.719831318700301</c:v>
                </c:pt>
                <c:pt idx="416">
                  <c:v>25.721565802127099</c:v>
                </c:pt>
                <c:pt idx="417">
                  <c:v>25.723300284218599</c:v>
                </c:pt>
                <c:pt idx="418">
                  <c:v>25.725034764948401</c:v>
                </c:pt>
                <c:pt idx="419">
                  <c:v>25.726769244290001</c:v>
                </c:pt>
                <c:pt idx="420">
                  <c:v>25.7285037222161</c:v>
                </c:pt>
                <c:pt idx="421">
                  <c:v>25.7302381986994</c:v>
                </c:pt>
                <c:pt idx="422">
                  <c:v>25.731972673711901</c:v>
                </c:pt>
                <c:pt idx="423">
                  <c:v>25.733707147225399</c:v>
                </c:pt>
                <c:pt idx="424">
                  <c:v>25.735441619211301</c:v>
                </c:pt>
                <c:pt idx="425">
                  <c:v>25.737176089640499</c:v>
                </c:pt>
                <c:pt idx="426">
                  <c:v>25.7389105584835</c:v>
                </c:pt>
                <c:pt idx="427">
                  <c:v>25.740645025710698</c:v>
                </c:pt>
                <c:pt idx="428">
                  <c:v>25.742379491291601</c:v>
                </c:pt>
                <c:pt idx="429">
                  <c:v>25.744113955195701</c:v>
                </c:pt>
                <c:pt idx="430">
                  <c:v>25.745848417391802</c:v>
                </c:pt>
                <c:pt idx="431">
                  <c:v>25.747582877848501</c:v>
                </c:pt>
                <c:pt idx="432">
                  <c:v>25.749317336533998</c:v>
                </c:pt>
                <c:pt idx="433">
                  <c:v>25.751051793415801</c:v>
                </c:pt>
                <c:pt idx="434">
                  <c:v>25.752786248461199</c:v>
                </c:pt>
                <c:pt idx="435">
                  <c:v>25.754520701637201</c:v>
                </c:pt>
                <c:pt idx="436">
                  <c:v>25.756255152910001</c:v>
                </c:pt>
                <c:pt idx="437">
                  <c:v>25.757989602245701</c:v>
                </c:pt>
                <c:pt idx="438">
                  <c:v>25.759724049609702</c:v>
                </c:pt>
                <c:pt idx="439">
                  <c:v>25.7614584949673</c:v>
                </c:pt>
                <c:pt idx="440">
                  <c:v>25.763192938283101</c:v>
                </c:pt>
                <c:pt idx="441">
                  <c:v>25.7649273795212</c:v>
                </c:pt>
                <c:pt idx="442">
                  <c:v>25.766661818645499</c:v>
                </c:pt>
                <c:pt idx="443">
                  <c:v>25.768396255619201</c:v>
                </c:pt>
                <c:pt idx="444">
                  <c:v>25.770130690405399</c:v>
                </c:pt>
                <c:pt idx="445">
                  <c:v>25.7718651229663</c:v>
                </c:pt>
                <c:pt idx="446">
                  <c:v>25.773599553263999</c:v>
                </c:pt>
                <c:pt idx="447">
                  <c:v>25.775333981259902</c:v>
                </c:pt>
                <c:pt idx="448">
                  <c:v>25.777068406915099</c:v>
                </c:pt>
                <c:pt idx="449">
                  <c:v>25.778802830190202</c:v>
                </c:pt>
                <c:pt idx="450">
                  <c:v>25.780537251045299</c:v>
                </c:pt>
                <c:pt idx="451">
                  <c:v>25.78227166944</c:v>
                </c:pt>
                <c:pt idx="452">
                  <c:v>25.784006085333498</c:v>
                </c:pt>
                <c:pt idx="453">
                  <c:v>25.7857404986845</c:v>
                </c:pt>
                <c:pt idx="454">
                  <c:v>25.787474909451301</c:v>
                </c:pt>
                <c:pt idx="455">
                  <c:v>25.7892093175914</c:v>
                </c:pt>
                <c:pt idx="456">
                  <c:v>25.790943723062298</c:v>
                </c:pt>
                <c:pt idx="457">
                  <c:v>25.792678125820601</c:v>
                </c:pt>
                <c:pt idx="458">
                  <c:v>25.7944125258227</c:v>
                </c:pt>
                <c:pt idx="459">
                  <c:v>25.796146923024299</c:v>
                </c:pt>
                <c:pt idx="460">
                  <c:v>25.7978813173807</c:v>
                </c:pt>
                <c:pt idx="461">
                  <c:v>25.799615708846702</c:v>
                </c:pt>
                <c:pt idx="462">
                  <c:v>25.801350097376702</c:v>
                </c:pt>
                <c:pt idx="463">
                  <c:v>25.803084482924302</c:v>
                </c:pt>
                <c:pt idx="464">
                  <c:v>25.804818865443</c:v>
                </c:pt>
                <c:pt idx="465">
                  <c:v>25.8065532448854</c:v>
                </c:pt>
                <c:pt idx="466">
                  <c:v>25.808287621203998</c:v>
                </c:pt>
                <c:pt idx="467">
                  <c:v>25.810021994350301</c:v>
                </c:pt>
                <c:pt idx="468">
                  <c:v>25.811756364275801</c:v>
                </c:pt>
                <c:pt idx="469">
                  <c:v>25.8134907309311</c:v>
                </c:pt>
                <c:pt idx="470">
                  <c:v>25.815225094266498</c:v>
                </c:pt>
                <c:pt idx="471">
                  <c:v>25.8169594542317</c:v>
                </c:pt>
                <c:pt idx="472">
                  <c:v>25.818693810775802</c:v>
                </c:pt>
                <c:pt idx="473">
                  <c:v>25.820428163847499</c:v>
                </c:pt>
                <c:pt idx="474">
                  <c:v>25.8221625133949</c:v>
                </c:pt>
                <c:pt idx="475">
                  <c:v>25.8238968593657</c:v>
                </c:pt>
                <c:pt idx="476">
                  <c:v>25.825631201706901</c:v>
                </c:pt>
                <c:pt idx="477">
                  <c:v>25.827365540365001</c:v>
                </c:pt>
                <c:pt idx="478">
                  <c:v>25.829099875286001</c:v>
                </c:pt>
                <c:pt idx="479">
                  <c:v>25.830834206415499</c:v>
                </c:pt>
                <c:pt idx="480">
                  <c:v>25.8325685336982</c:v>
                </c:pt>
                <c:pt idx="481">
                  <c:v>25.834302857078601</c:v>
                </c:pt>
                <c:pt idx="482">
                  <c:v>25.8360371765006</c:v>
                </c:pt>
                <c:pt idx="483">
                  <c:v>25.8377714919074</c:v>
                </c:pt>
                <c:pt idx="484">
                  <c:v>25.8395058032417</c:v>
                </c:pt>
                <c:pt idx="485">
                  <c:v>25.8412401104457</c:v>
                </c:pt>
                <c:pt idx="486">
                  <c:v>25.8429744134611</c:v>
                </c:pt>
                <c:pt idx="487">
                  <c:v>25.844708712229</c:v>
                </c:pt>
                <c:pt idx="488">
                  <c:v>25.8464430066898</c:v>
                </c:pt>
                <c:pt idx="489">
                  <c:v>25.848177296783501</c:v>
                </c:pt>
                <c:pt idx="490">
                  <c:v>25.8499115824496</c:v>
                </c:pt>
                <c:pt idx="491">
                  <c:v>25.8516458636268</c:v>
                </c:pt>
                <c:pt idx="492">
                  <c:v>25.853380140253499</c:v>
                </c:pt>
                <c:pt idx="493">
                  <c:v>25.855114412267302</c:v>
                </c:pt>
                <c:pt idx="494">
                  <c:v>25.856848679605399</c:v>
                </c:pt>
                <c:pt idx="495">
                  <c:v>25.8585829422044</c:v>
                </c:pt>
                <c:pt idx="496">
                  <c:v>25.8603172000002</c:v>
                </c:pt>
                <c:pt idx="497">
                  <c:v>25.862051452928299</c:v>
                </c:pt>
                <c:pt idx="498">
                  <c:v>25.863785700923501</c:v>
                </c:pt>
                <c:pt idx="499">
                  <c:v>25.865519943920098</c:v>
                </c:pt>
                <c:pt idx="500">
                  <c:v>25.867254181851798</c:v>
                </c:pt>
                <c:pt idx="501">
                  <c:v>25.8689884146517</c:v>
                </c:pt>
                <c:pt idx="502">
                  <c:v>25.8707226422523</c:v>
                </c:pt>
                <c:pt idx="503">
                  <c:v>25.872456864585601</c:v>
                </c:pt>
                <c:pt idx="504">
                  <c:v>25.8741910815829</c:v>
                </c:pt>
                <c:pt idx="505">
                  <c:v>25.875925293174902</c:v>
                </c:pt>
                <c:pt idx="506">
                  <c:v>25.877659499291902</c:v>
                </c:pt>
                <c:pt idx="507">
                  <c:v>25.879393699863499</c:v>
                </c:pt>
                <c:pt idx="508">
                  <c:v>25.881127894818601</c:v>
                </c:pt>
                <c:pt idx="509">
                  <c:v>25.882862084085598</c:v>
                </c:pt>
                <c:pt idx="510">
                  <c:v>25.8845962675924</c:v>
                </c:pt>
                <c:pt idx="511">
                  <c:v>25.8863304452662</c:v>
                </c:pt>
                <c:pt idx="512">
                  <c:v>25.8880646170335</c:v>
                </c:pt>
                <c:pt idx="513">
                  <c:v>25.889798782820399</c:v>
                </c:pt>
                <c:pt idx="514">
                  <c:v>25.8915329425522</c:v>
                </c:pt>
                <c:pt idx="515">
                  <c:v>25.893267096153899</c:v>
                </c:pt>
                <c:pt idx="516">
                  <c:v>25.895001243549601</c:v>
                </c:pt>
                <c:pt idx="517">
                  <c:v>25.896735384662801</c:v>
                </c:pt>
                <c:pt idx="518">
                  <c:v>25.898469519416601</c:v>
                </c:pt>
                <c:pt idx="519">
                  <c:v>25.900203647733399</c:v>
                </c:pt>
                <c:pt idx="520">
                  <c:v>25.9019377695349</c:v>
                </c:pt>
                <c:pt idx="521">
                  <c:v>25.903671884742302</c:v>
                </c:pt>
                <c:pt idx="522">
                  <c:v>25.905405993276101</c:v>
                </c:pt>
                <c:pt idx="523">
                  <c:v>25.907140095056199</c:v>
                </c:pt>
                <c:pt idx="524">
                  <c:v>25.908874190002098</c:v>
                </c:pt>
                <c:pt idx="525">
                  <c:v>25.910608278032299</c:v>
                </c:pt>
                <c:pt idx="526">
                  <c:v>25.912342359065001</c:v>
                </c:pt>
                <c:pt idx="527">
                  <c:v>25.914076433017701</c:v>
                </c:pt>
                <c:pt idx="528">
                  <c:v>25.915810499807101</c:v>
                </c:pt>
                <c:pt idx="529">
                  <c:v>25.917544559349601</c:v>
                </c:pt>
                <c:pt idx="530">
                  <c:v>25.919278611560699</c:v>
                </c:pt>
                <c:pt idx="531">
                  <c:v>25.921012656355298</c:v>
                </c:pt>
                <c:pt idx="532">
                  <c:v>25.922746693648001</c:v>
                </c:pt>
                <c:pt idx="533">
                  <c:v>25.9244807233523</c:v>
                </c:pt>
                <c:pt idx="534">
                  <c:v>25.9262147453815</c:v>
                </c:pt>
                <c:pt idx="535">
                  <c:v>25.927948759648</c:v>
                </c:pt>
                <c:pt idx="536">
                  <c:v>25.9296827660636</c:v>
                </c:pt>
                <c:pt idx="537">
                  <c:v>25.931416764539598</c:v>
                </c:pt>
                <c:pt idx="538">
                  <c:v>25.933150754986599</c:v>
                </c:pt>
                <c:pt idx="539">
                  <c:v>25.934884737314501</c:v>
                </c:pt>
                <c:pt idx="540">
                  <c:v>25.9366187114327</c:v>
                </c:pt>
                <c:pt idx="541">
                  <c:v>25.938352677249899</c:v>
                </c:pt>
                <c:pt idx="542">
                  <c:v>25.940086634674199</c:v>
                </c:pt>
                <c:pt idx="543">
                  <c:v>25.941820583613001</c:v>
                </c:pt>
                <c:pt idx="544">
                  <c:v>25.943554523972999</c:v>
                </c:pt>
                <c:pt idx="545">
                  <c:v>25.945288455660599</c:v>
                </c:pt>
                <c:pt idx="546">
                  <c:v>25.947022378581099</c:v>
                </c:pt>
                <c:pt idx="547">
                  <c:v>25.948756292639601</c:v>
                </c:pt>
                <c:pt idx="548">
                  <c:v>25.950490197740201</c:v>
                </c:pt>
                <c:pt idx="549">
                  <c:v>25.9522240937867</c:v>
                </c:pt>
                <c:pt idx="550">
                  <c:v>25.953957980681899</c:v>
                </c:pt>
                <c:pt idx="551">
                  <c:v>25.955691858328201</c:v>
                </c:pt>
                <c:pt idx="552">
                  <c:v>25.957425726627299</c:v>
                </c:pt>
                <c:pt idx="553">
                  <c:v>25.9591595854804</c:v>
                </c:pt>
                <c:pt idx="554">
                  <c:v>25.9608934347877</c:v>
                </c:pt>
                <c:pt idx="555">
                  <c:v>25.962627274449201</c:v>
                </c:pt>
                <c:pt idx="556">
                  <c:v>25.9643611043638</c:v>
                </c:pt>
                <c:pt idx="557">
                  <c:v>25.966094924430301</c:v>
                </c:pt>
                <c:pt idx="558">
                  <c:v>25.967828734546298</c:v>
                </c:pt>
                <c:pt idx="559">
                  <c:v>25.9695625346091</c:v>
                </c:pt>
                <c:pt idx="560">
                  <c:v>25.971296324515301</c:v>
                </c:pt>
                <c:pt idx="561">
                  <c:v>25.973030104160799</c:v>
                </c:pt>
                <c:pt idx="562">
                  <c:v>25.974763873440899</c:v>
                </c:pt>
                <c:pt idx="563">
                  <c:v>25.976497632250201</c:v>
                </c:pt>
                <c:pt idx="564">
                  <c:v>25.978231380482701</c:v>
                </c:pt>
                <c:pt idx="565">
                  <c:v>25.979965118031799</c:v>
                </c:pt>
                <c:pt idx="566">
                  <c:v>25.981698844790099</c:v>
                </c:pt>
                <c:pt idx="567">
                  <c:v>25.9834325606497</c:v>
                </c:pt>
                <c:pt idx="568">
                  <c:v>25.985166265502102</c:v>
                </c:pt>
                <c:pt idx="569">
                  <c:v>25.986899959237899</c:v>
                </c:pt>
                <c:pt idx="570">
                  <c:v>25.988633641747299</c:v>
                </c:pt>
                <c:pt idx="571">
                  <c:v>25.990367312919801</c:v>
                </c:pt>
                <c:pt idx="572">
                  <c:v>25.992100972644199</c:v>
                </c:pt>
                <c:pt idx="573">
                  <c:v>25.993834620808599</c:v>
                </c:pt>
                <c:pt idx="574">
                  <c:v>25.995568257300601</c:v>
                </c:pt>
                <c:pt idx="575">
                  <c:v>25.9973018820071</c:v>
                </c:pt>
                <c:pt idx="576">
                  <c:v>25.999035494814201</c:v>
                </c:pt>
                <c:pt idx="577">
                  <c:v>26.000769095607701</c:v>
                </c:pt>
                <c:pt idx="578">
                  <c:v>26.002502684272301</c:v>
                </c:pt>
                <c:pt idx="579">
                  <c:v>26.004236260692501</c:v>
                </c:pt>
                <c:pt idx="580">
                  <c:v>26.005969824751801</c:v>
                </c:pt>
                <c:pt idx="581">
                  <c:v>26.0077033763332</c:v>
                </c:pt>
                <c:pt idx="582">
                  <c:v>26.0094369153191</c:v>
                </c:pt>
                <c:pt idx="583">
                  <c:v>26.011170441591201</c:v>
                </c:pt>
                <c:pt idx="584">
                  <c:v>26.012903955030598</c:v>
                </c:pt>
                <c:pt idx="585">
                  <c:v>26.014637455517601</c:v>
                </c:pt>
                <c:pt idx="586">
                  <c:v>26.0163709429319</c:v>
                </c:pt>
                <c:pt idx="587">
                  <c:v>26.018104417152799</c:v>
                </c:pt>
                <c:pt idx="588">
                  <c:v>26.019837878058599</c:v>
                </c:pt>
                <c:pt idx="589">
                  <c:v>26.021571325527301</c:v>
                </c:pt>
                <c:pt idx="590">
                  <c:v>26.023304759435799</c:v>
                </c:pt>
                <c:pt idx="591">
                  <c:v>26.0250381796609</c:v>
                </c:pt>
                <c:pt idx="592">
                  <c:v>26.026771586078201</c:v>
                </c:pt>
                <c:pt idx="593">
                  <c:v>26.028504978563198</c:v>
                </c:pt>
                <c:pt idx="594">
                  <c:v>26.030238356990299</c:v>
                </c:pt>
                <c:pt idx="595">
                  <c:v>26.031971721233599</c:v>
                </c:pt>
                <c:pt idx="596">
                  <c:v>26.033705071166199</c:v>
                </c:pt>
                <c:pt idx="597">
                  <c:v>26.035438406660901</c:v>
                </c:pt>
                <c:pt idx="598">
                  <c:v>26.037171727589602</c:v>
                </c:pt>
                <c:pt idx="599">
                  <c:v>26.038905033823799</c:v>
                </c:pt>
                <c:pt idx="600">
                  <c:v>26.040638325233999</c:v>
                </c:pt>
                <c:pt idx="601">
                  <c:v>26.042371601690501</c:v>
                </c:pt>
                <c:pt idx="602">
                  <c:v>26.0441048630626</c:v>
                </c:pt>
                <c:pt idx="603">
                  <c:v>26.045838109219101</c:v>
                </c:pt>
                <c:pt idx="604">
                  <c:v>26.047571340028199</c:v>
                </c:pt>
                <c:pt idx="605">
                  <c:v>26.049304555357399</c:v>
                </c:pt>
                <c:pt idx="606">
                  <c:v>26.051037755073502</c:v>
                </c:pt>
                <c:pt idx="607">
                  <c:v>26.052770939042802</c:v>
                </c:pt>
                <c:pt idx="608">
                  <c:v>26.0545041071308</c:v>
                </c:pt>
                <c:pt idx="609">
                  <c:v>26.056237259202501</c:v>
                </c:pt>
                <c:pt idx="610">
                  <c:v>26.057970395122201</c:v>
                </c:pt>
                <c:pt idx="611">
                  <c:v>26.0597035147536</c:v>
                </c:pt>
                <c:pt idx="612">
                  <c:v>26.0614366179596</c:v>
                </c:pt>
                <c:pt idx="613">
                  <c:v>26.063169704602799</c:v>
                </c:pt>
                <c:pt idx="614">
                  <c:v>26.064902774544802</c:v>
                </c:pt>
                <c:pt idx="615">
                  <c:v>26.066635827646699</c:v>
                </c:pt>
                <c:pt idx="616">
                  <c:v>26.068368863768999</c:v>
                </c:pt>
                <c:pt idx="617">
                  <c:v>26.070101882771699</c:v>
                </c:pt>
                <c:pt idx="618">
                  <c:v>26.071834884513802</c:v>
                </c:pt>
                <c:pt idx="619">
                  <c:v>26.073567868854099</c:v>
                </c:pt>
                <c:pt idx="620">
                  <c:v>26.0753008356503</c:v>
                </c:pt>
                <c:pt idx="621">
                  <c:v>26.077033784760001</c:v>
                </c:pt>
                <c:pt idx="622">
                  <c:v>26.078766716039599</c:v>
                </c:pt>
                <c:pt idx="623">
                  <c:v>26.0804996293454</c:v>
                </c:pt>
                <c:pt idx="624">
                  <c:v>26.0822325245326</c:v>
                </c:pt>
                <c:pt idx="625">
                  <c:v>26.083965401456201</c:v>
                </c:pt>
                <c:pt idx="626">
                  <c:v>26.0856982599703</c:v>
                </c:pt>
                <c:pt idx="627">
                  <c:v>26.087431099928398</c:v>
                </c:pt>
                <c:pt idx="628">
                  <c:v>26.089163921183399</c:v>
                </c:pt>
                <c:pt idx="629">
                  <c:v>26.090896723587701</c:v>
                </c:pt>
                <c:pt idx="630">
                  <c:v>26.0926295069929</c:v>
                </c:pt>
                <c:pt idx="631">
                  <c:v>26.094362271249999</c:v>
                </c:pt>
                <c:pt idx="632">
                  <c:v>26.0960950162095</c:v>
                </c:pt>
                <c:pt idx="633">
                  <c:v>26.097827741721101</c:v>
                </c:pt>
                <c:pt idx="634">
                  <c:v>26.099560447634101</c:v>
                </c:pt>
                <c:pt idx="635">
                  <c:v>26.101293133797</c:v>
                </c:pt>
                <c:pt idx="636">
                  <c:v>26.1030258000578</c:v>
                </c:pt>
                <c:pt idx="637">
                  <c:v>26.104758446263698</c:v>
                </c:pt>
                <c:pt idx="638">
                  <c:v>26.106491072261399</c:v>
                </c:pt>
                <c:pt idx="639">
                  <c:v>26.1082236778972</c:v>
                </c:pt>
                <c:pt idx="640">
                  <c:v>26.109956263016301</c:v>
                </c:pt>
                <c:pt idx="641">
                  <c:v>26.111688827463698</c:v>
                </c:pt>
                <c:pt idx="642">
                  <c:v>26.1134213710837</c:v>
                </c:pt>
                <c:pt idx="643">
                  <c:v>26.1151538937198</c:v>
                </c:pt>
                <c:pt idx="644">
                  <c:v>26.116886395215101</c:v>
                </c:pt>
                <c:pt idx="645">
                  <c:v>26.118618875412</c:v>
                </c:pt>
                <c:pt idx="646">
                  <c:v>26.1203513341523</c:v>
                </c:pt>
                <c:pt idx="647">
                  <c:v>26.1220837712772</c:v>
                </c:pt>
                <c:pt idx="648">
                  <c:v>26.123816186627302</c:v>
                </c:pt>
                <c:pt idx="649">
                  <c:v>26.125548580042601</c:v>
                </c:pt>
                <c:pt idx="650">
                  <c:v>26.127280951362501</c:v>
                </c:pt>
                <c:pt idx="651">
                  <c:v>26.129013300425701</c:v>
                </c:pt>
                <c:pt idx="652">
                  <c:v>26.1307456270704</c:v>
                </c:pt>
                <c:pt idx="653">
                  <c:v>26.132477931134201</c:v>
                </c:pt>
                <c:pt idx="654">
                  <c:v>26.1342102124541</c:v>
                </c:pt>
                <c:pt idx="655">
                  <c:v>26.1359424708664</c:v>
                </c:pt>
                <c:pt idx="656">
                  <c:v>26.137674706207001</c:v>
                </c:pt>
                <c:pt idx="657">
                  <c:v>26.139406918311</c:v>
                </c:pt>
                <c:pt idx="658">
                  <c:v>26.141139107013</c:v>
                </c:pt>
                <c:pt idx="659">
                  <c:v>26.142871272147001</c:v>
                </c:pt>
                <c:pt idx="660">
                  <c:v>26.144603413546399</c:v>
                </c:pt>
                <c:pt idx="661">
                  <c:v>26.146335531044102</c:v>
                </c:pt>
                <c:pt idx="662">
                  <c:v>26.148067624472201</c:v>
                </c:pt>
                <c:pt idx="663">
                  <c:v>26.149799693662501</c:v>
                </c:pt>
                <c:pt idx="664">
                  <c:v>26.1515317384459</c:v>
                </c:pt>
                <c:pt idx="665">
                  <c:v>26.153263758652901</c:v>
                </c:pt>
                <c:pt idx="666">
                  <c:v>26.1549957541135</c:v>
                </c:pt>
                <c:pt idx="667">
                  <c:v>26.1567277246568</c:v>
                </c:pt>
                <c:pt idx="668">
                  <c:v>26.1584596701117</c:v>
                </c:pt>
                <c:pt idx="669">
                  <c:v>26.160191590306201</c:v>
                </c:pt>
                <c:pt idx="670">
                  <c:v>26.161923485068002</c:v>
                </c:pt>
                <c:pt idx="671">
                  <c:v>26.163655354224002</c:v>
                </c:pt>
                <c:pt idx="672">
                  <c:v>26.165387197600602</c:v>
                </c:pt>
                <c:pt idx="673">
                  <c:v>26.167119015023601</c:v>
                </c:pt>
                <c:pt idx="674">
                  <c:v>26.1688508063184</c:v>
                </c:pt>
                <c:pt idx="675">
                  <c:v>26.170582571309598</c:v>
                </c:pt>
                <c:pt idx="676">
                  <c:v>26.172314309821299</c:v>
                </c:pt>
                <c:pt idx="677">
                  <c:v>26.1740460216771</c:v>
                </c:pt>
                <c:pt idx="678">
                  <c:v>26.1757777066999</c:v>
                </c:pt>
                <c:pt idx="679">
                  <c:v>26.177509364712201</c:v>
                </c:pt>
                <c:pt idx="680">
                  <c:v>26.179240995535899</c:v>
                </c:pt>
                <c:pt idx="681">
                  <c:v>26.180972598992199</c:v>
                </c:pt>
                <c:pt idx="682">
                  <c:v>26.182704174901801</c:v>
                </c:pt>
                <c:pt idx="683">
                  <c:v>26.184435723084999</c:v>
                </c:pt>
                <c:pt idx="684">
                  <c:v>26.1861672433613</c:v>
                </c:pt>
                <c:pt idx="685">
                  <c:v>26.187898735549801</c:v>
                </c:pt>
                <c:pt idx="686">
                  <c:v>26.189630199469001</c:v>
                </c:pt>
                <c:pt idx="687">
                  <c:v>26.191361634936801</c:v>
                </c:pt>
                <c:pt idx="688">
                  <c:v>26.193093041770702</c:v>
                </c:pt>
                <c:pt idx="689">
                  <c:v>26.194824419787501</c:v>
                </c:pt>
                <c:pt idx="690">
                  <c:v>26.196555768803499</c:v>
                </c:pt>
                <c:pt idx="691">
                  <c:v>26.198287088634402</c:v>
                </c:pt>
                <c:pt idx="692">
                  <c:v>26.2000183790954</c:v>
                </c:pt>
                <c:pt idx="693">
                  <c:v>26.2017496400012</c:v>
                </c:pt>
                <c:pt idx="694">
                  <c:v>26.203480871166001</c:v>
                </c:pt>
                <c:pt idx="695">
                  <c:v>26.205212072403199</c:v>
                </c:pt>
                <c:pt idx="696">
                  <c:v>26.206943243525998</c:v>
                </c:pt>
                <c:pt idx="697">
                  <c:v>26.208674384346899</c:v>
                </c:pt>
                <c:pt idx="698">
                  <c:v>26.210405494677701</c:v>
                </c:pt>
                <c:pt idx="699">
                  <c:v>26.2121365743299</c:v>
                </c:pt>
                <c:pt idx="700">
                  <c:v>26.213867623114499</c:v>
                </c:pt>
                <c:pt idx="701">
                  <c:v>26.215598640841801</c:v>
                </c:pt>
                <c:pt idx="702">
                  <c:v>26.2173296273216</c:v>
                </c:pt>
                <c:pt idx="703">
                  <c:v>26.219060582363301</c:v>
                </c:pt>
                <c:pt idx="704">
                  <c:v>26.220791505775601</c:v>
                </c:pt>
                <c:pt idx="705">
                  <c:v>26.222522397366699</c:v>
                </c:pt>
                <c:pt idx="706">
                  <c:v>26.2242532569446</c:v>
                </c:pt>
                <c:pt idx="707">
                  <c:v>26.225984084316199</c:v>
                </c:pt>
                <c:pt idx="708">
                  <c:v>26.227714879288399</c:v>
                </c:pt>
                <c:pt idx="709">
                  <c:v>26.2294456416674</c:v>
                </c:pt>
                <c:pt idx="710">
                  <c:v>26.231176371258702</c:v>
                </c:pt>
                <c:pt idx="711">
                  <c:v>26.2329070678676</c:v>
                </c:pt>
                <c:pt idx="712">
                  <c:v>26.234637731298601</c:v>
                </c:pt>
                <c:pt idx="713">
                  <c:v>26.236368361356</c:v>
                </c:pt>
                <c:pt idx="714">
                  <c:v>26.238098957843299</c:v>
                </c:pt>
                <c:pt idx="715">
                  <c:v>26.239829520563699</c:v>
                </c:pt>
                <c:pt idx="716">
                  <c:v>26.241560049319698</c:v>
                </c:pt>
                <c:pt idx="717">
                  <c:v>26.243290543913499</c:v>
                </c:pt>
                <c:pt idx="718">
                  <c:v>26.2450210041467</c:v>
                </c:pt>
                <c:pt idx="719">
                  <c:v>26.246751429820399</c:v>
                </c:pt>
                <c:pt idx="720">
                  <c:v>26.248481820735101</c:v>
                </c:pt>
                <c:pt idx="721">
                  <c:v>26.250212176691001</c:v>
                </c:pt>
                <c:pt idx="722">
                  <c:v>26.2519424974878</c:v>
                </c:pt>
                <c:pt idx="723">
                  <c:v>26.2536727829245</c:v>
                </c:pt>
                <c:pt idx="724">
                  <c:v>26.255403032799698</c:v>
                </c:pt>
                <c:pt idx="725">
                  <c:v>26.2571332469117</c:v>
                </c:pt>
                <c:pt idx="726">
                  <c:v>26.258863425058099</c:v>
                </c:pt>
                <c:pt idx="727">
                  <c:v>26.260593567036</c:v>
                </c:pt>
                <c:pt idx="728">
                  <c:v>26.262323672642101</c:v>
                </c:pt>
                <c:pt idx="729">
                  <c:v>26.264053741672701</c:v>
                </c:pt>
                <c:pt idx="730">
                  <c:v>26.265783773923399</c:v>
                </c:pt>
                <c:pt idx="731">
                  <c:v>26.267513769189598</c:v>
                </c:pt>
                <c:pt idx="732">
                  <c:v>26.269243727265899</c:v>
                </c:pt>
                <c:pt idx="733">
                  <c:v>26.2709736479468</c:v>
                </c:pt>
                <c:pt idx="734">
                  <c:v>26.272703531025901</c:v>
                </c:pt>
                <c:pt idx="735">
                  <c:v>26.274433376296798</c:v>
                </c:pt>
                <c:pt idx="736">
                  <c:v>26.2761631835522</c:v>
                </c:pt>
                <c:pt idx="737">
                  <c:v>26.277892952584601</c:v>
                </c:pt>
                <c:pt idx="738">
                  <c:v>26.279622683185998</c:v>
                </c:pt>
                <c:pt idx="739">
                  <c:v>26.281352375147801</c:v>
                </c:pt>
                <c:pt idx="740">
                  <c:v>26.283082028261099</c:v>
                </c:pt>
                <c:pt idx="741">
                  <c:v>26.284811642316399</c:v>
                </c:pt>
                <c:pt idx="742">
                  <c:v>26.286541217103899</c:v>
                </c:pt>
                <c:pt idx="743">
                  <c:v>26.288270752413201</c:v>
                </c:pt>
                <c:pt idx="744">
                  <c:v>26.2900002480335</c:v>
                </c:pt>
                <c:pt idx="745">
                  <c:v>26.291729703753699</c:v>
                </c:pt>
                <c:pt idx="746">
                  <c:v>26.293459119361899</c:v>
                </c:pt>
                <c:pt idx="747">
                  <c:v>26.295188494646101</c:v>
                </c:pt>
                <c:pt idx="748">
                  <c:v>26.296917829393699</c:v>
                </c:pt>
                <c:pt idx="749">
                  <c:v>26.2986471233916</c:v>
                </c:pt>
                <c:pt idx="750">
                  <c:v>26.300376376426399</c:v>
                </c:pt>
                <c:pt idx="751">
                  <c:v>26.3021055882841</c:v>
                </c:pt>
                <c:pt idx="752">
                  <c:v>26.303834758750501</c:v>
                </c:pt>
                <c:pt idx="753">
                  <c:v>26.305563887610599</c:v>
                </c:pt>
                <c:pt idx="754">
                  <c:v>26.3072929746494</c:v>
                </c:pt>
                <c:pt idx="755">
                  <c:v>26.309022019651099</c:v>
                </c:pt>
                <c:pt idx="756">
                  <c:v>26.3107510223997</c:v>
                </c:pt>
                <c:pt idx="757">
                  <c:v>26.3124799826786</c:v>
                </c:pt>
                <c:pt idx="758">
                  <c:v>26.314208900271002</c:v>
                </c:pt>
                <c:pt idx="759">
                  <c:v>26.315937774959401</c:v>
                </c:pt>
                <c:pt idx="760">
                  <c:v>26.317666606526</c:v>
                </c:pt>
                <c:pt idx="761">
                  <c:v>26.319395394752799</c:v>
                </c:pt>
                <c:pt idx="762">
                  <c:v>26.321124139420899</c:v>
                </c:pt>
                <c:pt idx="763">
                  <c:v>26.322852840311501</c:v>
                </c:pt>
                <c:pt idx="764">
                  <c:v>26.324581497204999</c:v>
                </c:pt>
                <c:pt idx="765">
                  <c:v>26.326310109881501</c:v>
                </c:pt>
                <c:pt idx="766">
                  <c:v>26.328038678120901</c:v>
                </c:pt>
                <c:pt idx="767">
                  <c:v>26.3297672017023</c:v>
                </c:pt>
                <c:pt idx="768">
                  <c:v>26.331495680404799</c:v>
                </c:pt>
                <c:pt idx="769">
                  <c:v>26.3332241140068</c:v>
                </c:pt>
                <c:pt idx="770">
                  <c:v>26.334952502286399</c:v>
                </c:pt>
                <c:pt idx="771">
                  <c:v>26.336680845021199</c:v>
                </c:pt>
                <c:pt idx="772">
                  <c:v>26.338409141988699</c:v>
                </c:pt>
                <c:pt idx="773">
                  <c:v>26.340137392965701</c:v>
                </c:pt>
                <c:pt idx="774">
                  <c:v>26.341865597728699</c:v>
                </c:pt>
                <c:pt idx="775">
                  <c:v>26.343593756053799</c:v>
                </c:pt>
                <c:pt idx="776">
                  <c:v>26.345321867716699</c:v>
                </c:pt>
                <c:pt idx="777">
                  <c:v>26.347049932492801</c:v>
                </c:pt>
                <c:pt idx="778">
                  <c:v>26.3487779501571</c:v>
                </c:pt>
                <c:pt idx="779">
                  <c:v>26.350505920484</c:v>
                </c:pt>
                <c:pt idx="780">
                  <c:v>26.352233843247699</c:v>
                </c:pt>
                <c:pt idx="781">
                  <c:v>26.353961718222099</c:v>
                </c:pt>
                <c:pt idx="782">
                  <c:v>26.355689545180599</c:v>
                </c:pt>
                <c:pt idx="783">
                  <c:v>26.3574173238962</c:v>
                </c:pt>
                <c:pt idx="784">
                  <c:v>26.359145054141599</c:v>
                </c:pt>
                <c:pt idx="785">
                  <c:v>26.360872735689</c:v>
                </c:pt>
                <c:pt idx="786">
                  <c:v>26.3626003683104</c:v>
                </c:pt>
                <c:pt idx="787">
                  <c:v>26.364327951777302</c:v>
                </c:pt>
                <c:pt idx="788">
                  <c:v>26.366055485861001</c:v>
                </c:pt>
                <c:pt idx="789">
                  <c:v>26.3677829703322</c:v>
                </c:pt>
                <c:pt idx="790">
                  <c:v>26.3695104049613</c:v>
                </c:pt>
                <c:pt idx="791">
                  <c:v>26.371237789518599</c:v>
                </c:pt>
                <c:pt idx="792">
                  <c:v>26.3729651237737</c:v>
                </c:pt>
                <c:pt idx="793">
                  <c:v>26.374692407495999</c:v>
                </c:pt>
                <c:pt idx="794">
                  <c:v>26.3764196404546</c:v>
                </c:pt>
                <c:pt idx="795">
                  <c:v>26.378146822418</c:v>
                </c:pt>
                <c:pt idx="796">
                  <c:v>26.3798739531546</c:v>
                </c:pt>
                <c:pt idx="797">
                  <c:v>26.3816010324324</c:v>
                </c:pt>
                <c:pt idx="798">
                  <c:v>26.3833280600191</c:v>
                </c:pt>
                <c:pt idx="799">
                  <c:v>26.385055035681798</c:v>
                </c:pt>
                <c:pt idx="800">
                  <c:v>26.386781959187498</c:v>
                </c:pt>
                <c:pt idx="801">
                  <c:v>26.3885088303029</c:v>
                </c:pt>
                <c:pt idx="802">
                  <c:v>26.3902356487941</c:v>
                </c:pt>
                <c:pt idx="803">
                  <c:v>26.391962414427098</c:v>
                </c:pt>
                <c:pt idx="804">
                  <c:v>26.393689126967399</c:v>
                </c:pt>
                <c:pt idx="805">
                  <c:v>26.395415786180401</c:v>
                </c:pt>
                <c:pt idx="806">
                  <c:v>26.397142391830901</c:v>
                </c:pt>
                <c:pt idx="807">
                  <c:v>26.3988689436835</c:v>
                </c:pt>
                <c:pt idx="808">
                  <c:v>26.4005954415024</c:v>
                </c:pt>
                <c:pt idx="809">
                  <c:v>26.402321885051698</c:v>
                </c:pt>
                <c:pt idx="810">
                  <c:v>26.404048274095</c:v>
                </c:pt>
                <c:pt idx="811">
                  <c:v>26.405774608395401</c:v>
                </c:pt>
                <c:pt idx="812">
                  <c:v>26.407500887716001</c:v>
                </c:pt>
                <c:pt idx="813">
                  <c:v>26.409227111819501</c:v>
                </c:pt>
                <c:pt idx="814">
                  <c:v>26.4109532804681</c:v>
                </c:pt>
                <c:pt idx="815">
                  <c:v>26.412679393424</c:v>
                </c:pt>
                <c:pt idx="816">
                  <c:v>26.414405450448701</c:v>
                </c:pt>
                <c:pt idx="817">
                  <c:v>26.416131451303801</c:v>
                </c:pt>
                <c:pt idx="818">
                  <c:v>26.417857395750399</c:v>
                </c:pt>
                <c:pt idx="819">
                  <c:v>26.419583283549098</c:v>
                </c:pt>
                <c:pt idx="820">
                  <c:v>26.421309114460598</c:v>
                </c:pt>
                <c:pt idx="821">
                  <c:v>26.423034888244899</c:v>
                </c:pt>
                <c:pt idx="822">
                  <c:v>26.424760604662001</c:v>
                </c:pt>
                <c:pt idx="823">
                  <c:v>26.426486263471499</c:v>
                </c:pt>
                <c:pt idx="824">
                  <c:v>26.428211864432701</c:v>
                </c:pt>
                <c:pt idx="825">
                  <c:v>26.4299374073046</c:v>
                </c:pt>
                <c:pt idx="826">
                  <c:v>26.4316628918458</c:v>
                </c:pt>
                <c:pt idx="827">
                  <c:v>26.433388317814899</c:v>
                </c:pt>
                <c:pt idx="828">
                  <c:v>26.435113684969899</c:v>
                </c:pt>
                <c:pt idx="829">
                  <c:v>26.436838993068701</c:v>
                </c:pt>
                <c:pt idx="830">
                  <c:v>26.4385642418688</c:v>
                </c:pt>
                <c:pt idx="831">
                  <c:v>26.440289431127599</c:v>
                </c:pt>
                <c:pt idx="832">
                  <c:v>26.4420145606021</c:v>
                </c:pt>
                <c:pt idx="833">
                  <c:v>26.443739630048899</c:v>
                </c:pt>
                <c:pt idx="834">
                  <c:v>26.4454646392246</c:v>
                </c:pt>
                <c:pt idx="835">
                  <c:v>26.447189587885202</c:v>
                </c:pt>
                <c:pt idx="836">
                  <c:v>26.4489144757868</c:v>
                </c:pt>
                <c:pt idx="837">
                  <c:v>26.450639302684898</c:v>
                </c:pt>
                <c:pt idx="838">
                  <c:v>26.452364068335001</c:v>
                </c:pt>
                <c:pt idx="839">
                  <c:v>26.454088772492</c:v>
                </c:pt>
                <c:pt idx="840">
                  <c:v>26.455813414910899</c:v>
                </c:pt>
                <c:pt idx="841">
                  <c:v>26.4575379953463</c:v>
                </c:pt>
                <c:pt idx="842">
                  <c:v>26.4592625135524</c:v>
                </c:pt>
                <c:pt idx="843">
                  <c:v>26.460986969283301</c:v>
                </c:pt>
                <c:pt idx="844">
                  <c:v>26.4627113622929</c:v>
                </c:pt>
                <c:pt idx="845">
                  <c:v>26.4644356923346</c:v>
                </c:pt>
                <c:pt idx="846">
                  <c:v>26.4661599591618</c:v>
                </c:pt>
                <c:pt idx="847">
                  <c:v>26.467884162527501</c:v>
                </c:pt>
                <c:pt idx="848">
                  <c:v>26.469608302184401</c:v>
                </c:pt>
                <c:pt idx="849">
                  <c:v>26.4713323778853</c:v>
                </c:pt>
                <c:pt idx="850">
                  <c:v>26.4730563893823</c:v>
                </c:pt>
                <c:pt idx="851">
                  <c:v>26.4747803364276</c:v>
                </c:pt>
                <c:pt idx="852">
                  <c:v>26.476504218772899</c:v>
                </c:pt>
                <c:pt idx="853">
                  <c:v>26.478228036169899</c:v>
                </c:pt>
                <c:pt idx="854">
                  <c:v>26.479951788369899</c:v>
                </c:pt>
                <c:pt idx="855">
                  <c:v>26.4816754751239</c:v>
                </c:pt>
                <c:pt idx="856">
                  <c:v>26.483399096183</c:v>
                </c:pt>
                <c:pt idx="857">
                  <c:v>26.485122651297701</c:v>
                </c:pt>
                <c:pt idx="858">
                  <c:v>26.4868461402185</c:v>
                </c:pt>
                <c:pt idx="859">
                  <c:v>26.488569562695599</c:v>
                </c:pt>
                <c:pt idx="860">
                  <c:v>26.4902929184789</c:v>
                </c:pt>
                <c:pt idx="861">
                  <c:v>26.492016207318201</c:v>
                </c:pt>
                <c:pt idx="862">
                  <c:v>26.493739428963</c:v>
                </c:pt>
                <c:pt idx="863">
                  <c:v>26.495462583162599</c:v>
                </c:pt>
                <c:pt idx="864">
                  <c:v>26.497185669666099</c:v>
                </c:pt>
                <c:pt idx="865">
                  <c:v>26.4989086882224</c:v>
                </c:pt>
                <c:pt idx="866">
                  <c:v>26.500631638580099</c:v>
                </c:pt>
                <c:pt idx="867">
                  <c:v>26.5023545204877</c:v>
                </c:pt>
                <c:pt idx="868">
                  <c:v>26.504077333693498</c:v>
                </c:pt>
                <c:pt idx="869">
                  <c:v>26.505800077945398</c:v>
                </c:pt>
                <c:pt idx="870">
                  <c:v>26.507522752991299</c:v>
                </c:pt>
                <c:pt idx="871">
                  <c:v>26.509245358578799</c:v>
                </c:pt>
                <c:pt idx="872">
                  <c:v>26.510967894455302</c:v>
                </c:pt>
                <c:pt idx="873">
                  <c:v>26.512690360368001</c:v>
                </c:pt>
                <c:pt idx="874">
                  <c:v>26.514412756064001</c:v>
                </c:pt>
                <c:pt idx="875">
                  <c:v>26.516135081289999</c:v>
                </c:pt>
                <c:pt idx="876">
                  <c:v>26.517857335792801</c:v>
                </c:pt>
                <c:pt idx="877">
                  <c:v>26.5195795193187</c:v>
                </c:pt>
                <c:pt idx="878">
                  <c:v>26.521301631614001</c:v>
                </c:pt>
                <c:pt idx="879">
                  <c:v>26.523023672424699</c:v>
                </c:pt>
                <c:pt idx="880">
                  <c:v>26.5247456414967</c:v>
                </c:pt>
                <c:pt idx="881">
                  <c:v>26.526467538575702</c:v>
                </c:pt>
                <c:pt idx="882">
                  <c:v>26.528189363407101</c:v>
                </c:pt>
                <c:pt idx="883">
                  <c:v>26.529911115736301</c:v>
                </c:pt>
                <c:pt idx="884">
                  <c:v>26.5316327953085</c:v>
                </c:pt>
                <c:pt idx="885">
                  <c:v>26.5333544018685</c:v>
                </c:pt>
                <c:pt idx="886">
                  <c:v>26.535075935161199</c:v>
                </c:pt>
                <c:pt idx="887">
                  <c:v>26.536797394931199</c:v>
                </c:pt>
                <c:pt idx="888">
                  <c:v>26.5385187809229</c:v>
                </c:pt>
                <c:pt idx="889">
                  <c:v>26.540240092880499</c:v>
                </c:pt>
                <c:pt idx="890">
                  <c:v>26.541961330548101</c:v>
                </c:pt>
                <c:pt idx="891">
                  <c:v>26.543682493669799</c:v>
                </c:pt>
                <c:pt idx="892">
                  <c:v>26.545403581989198</c:v>
                </c:pt>
                <c:pt idx="893">
                  <c:v>26.547124595249901</c:v>
                </c:pt>
                <c:pt idx="894">
                  <c:v>26.548845533195401</c:v>
                </c:pt>
                <c:pt idx="895">
                  <c:v>26.5505663955689</c:v>
                </c:pt>
                <c:pt idx="896">
                  <c:v>26.552287182113599</c:v>
                </c:pt>
                <c:pt idx="897">
                  <c:v>26.5540078925724</c:v>
                </c:pt>
                <c:pt idx="898">
                  <c:v>26.555728526688199</c:v>
                </c:pt>
                <c:pt idx="899">
                  <c:v>26.557449084203501</c:v>
                </c:pt>
                <c:pt idx="900">
                  <c:v>26.559169564860898</c:v>
                </c:pt>
                <c:pt idx="901">
                  <c:v>26.560889968402702</c:v>
                </c:pt>
                <c:pt idx="902">
                  <c:v>26.562610294571201</c:v>
                </c:pt>
                <c:pt idx="903">
                  <c:v>26.564330543108401</c:v>
                </c:pt>
                <c:pt idx="904">
                  <c:v>26.566050713756201</c:v>
                </c:pt>
                <c:pt idx="905">
                  <c:v>26.567770806256402</c:v>
                </c:pt>
                <c:pt idx="906">
                  <c:v>26.569490820350602</c:v>
                </c:pt>
                <c:pt idx="907">
                  <c:v>26.571210755780299</c:v>
                </c:pt>
                <c:pt idx="908">
                  <c:v>26.5729306122869</c:v>
                </c:pt>
                <c:pt idx="909">
                  <c:v>26.574650389611602</c:v>
                </c:pt>
                <c:pt idx="910">
                  <c:v>26.576370087495398</c:v>
                </c:pt>
                <c:pt idx="911">
                  <c:v>26.578089705679499</c:v>
                </c:pt>
                <c:pt idx="912">
                  <c:v>26.579809243904499</c:v>
                </c:pt>
                <c:pt idx="913">
                  <c:v>26.5815287019111</c:v>
                </c:pt>
                <c:pt idx="914">
                  <c:v>26.583248079440001</c:v>
                </c:pt>
                <c:pt idx="915">
                  <c:v>26.584967376231599</c:v>
                </c:pt>
                <c:pt idx="916">
                  <c:v>26.5866865920263</c:v>
                </c:pt>
                <c:pt idx="917">
                  <c:v>26.588405726564101</c:v>
                </c:pt>
                <c:pt idx="918">
                  <c:v>26.590124779585299</c:v>
                </c:pt>
                <c:pt idx="919">
                  <c:v>26.5918437508297</c:v>
                </c:pt>
                <c:pt idx="920">
                  <c:v>26.593562640037302</c:v>
                </c:pt>
                <c:pt idx="921">
                  <c:v>26.595281446947801</c:v>
                </c:pt>
                <c:pt idx="922">
                  <c:v>26.597000171300699</c:v>
                </c:pt>
                <c:pt idx="923">
                  <c:v>26.598718812835699</c:v>
                </c:pt>
                <c:pt idx="924">
                  <c:v>26.600437371291999</c:v>
                </c:pt>
                <c:pt idx="925">
                  <c:v>26.602155846409101</c:v>
                </c:pt>
                <c:pt idx="926">
                  <c:v>26.6038742379261</c:v>
                </c:pt>
                <c:pt idx="927">
                  <c:v>26.605592545581999</c:v>
                </c:pt>
                <c:pt idx="928">
                  <c:v>26.607310769116001</c:v>
                </c:pt>
                <c:pt idx="929">
                  <c:v>26.609028908266701</c:v>
                </c:pt>
                <c:pt idx="930">
                  <c:v>26.610746962773199</c:v>
                </c:pt>
                <c:pt idx="931">
                  <c:v>26.6124649323739</c:v>
                </c:pt>
                <c:pt idx="932">
                  <c:v>26.614182816807599</c:v>
                </c:pt>
                <c:pt idx="933">
                  <c:v>26.615900615812699</c:v>
                </c:pt>
                <c:pt idx="934">
                  <c:v>26.617618329127701</c:v>
                </c:pt>
                <c:pt idx="935">
                  <c:v>26.619335956490701</c:v>
                </c:pt>
                <c:pt idx="936">
                  <c:v>26.621053497640201</c:v>
                </c:pt>
                <c:pt idx="937">
                  <c:v>26.622770952314099</c:v>
                </c:pt>
                <c:pt idx="938">
                  <c:v>26.624488320250599</c:v>
                </c:pt>
                <c:pt idx="939">
                  <c:v>26.626205601187699</c:v>
                </c:pt>
                <c:pt idx="940">
                  <c:v>26.6279227948631</c:v>
                </c:pt>
                <c:pt idx="941">
                  <c:v>26.629639901014698</c:v>
                </c:pt>
                <c:pt idx="942">
                  <c:v>26.631356919380298</c:v>
                </c:pt>
                <c:pt idx="943">
                  <c:v>26.633073849697499</c:v>
                </c:pt>
                <c:pt idx="944">
                  <c:v>26.634790691703799</c:v>
                </c:pt>
                <c:pt idx="945">
                  <c:v>26.6365074451368</c:v>
                </c:pt>
                <c:pt idx="946">
                  <c:v>26.638224109733901</c:v>
                </c:pt>
                <c:pt idx="947">
                  <c:v>26.6399406852324</c:v>
                </c:pt>
                <c:pt idx="948">
                  <c:v>26.641657171369602</c:v>
                </c:pt>
                <c:pt idx="949">
                  <c:v>26.643373567882701</c:v>
                </c:pt>
                <c:pt idx="950">
                  <c:v>26.645089874508901</c:v>
                </c:pt>
                <c:pt idx="951">
                  <c:v>26.646806090985301</c:v>
                </c:pt>
                <c:pt idx="952">
                  <c:v>26.6485222170488</c:v>
                </c:pt>
                <c:pt idx="953">
                  <c:v>26.650238252436498</c:v>
                </c:pt>
                <c:pt idx="954">
                  <c:v>26.651954196885299</c:v>
                </c:pt>
                <c:pt idx="955">
                  <c:v>26.6536700501319</c:v>
                </c:pt>
                <c:pt idx="956">
                  <c:v>26.655385811913099</c:v>
                </c:pt>
                <c:pt idx="957">
                  <c:v>26.6571014819658</c:v>
                </c:pt>
                <c:pt idx="958">
                  <c:v>26.6588170600265</c:v>
                </c:pt>
                <c:pt idx="959">
                  <c:v>26.660532545831899</c:v>
                </c:pt>
                <c:pt idx="960">
                  <c:v>26.6622479391186</c:v>
                </c:pt>
                <c:pt idx="961">
                  <c:v>26.663963239623001</c:v>
                </c:pt>
                <c:pt idx="962">
                  <c:v>26.665678447081699</c:v>
                </c:pt>
                <c:pt idx="963">
                  <c:v>26.667393561230998</c:v>
                </c:pt>
                <c:pt idx="964">
                  <c:v>26.6691085818074</c:v>
                </c:pt>
                <c:pt idx="965">
                  <c:v>26.670823508547201</c:v>
                </c:pt>
                <c:pt idx="966">
                  <c:v>26.672538341186701</c:v>
                </c:pt>
                <c:pt idx="967">
                  <c:v>26.674253079462101</c:v>
                </c:pt>
                <c:pt idx="968">
                  <c:v>26.6759677231097</c:v>
                </c:pt>
                <c:pt idx="969">
                  <c:v>26.677682271865699</c:v>
                </c:pt>
                <c:pt idx="970">
                  <c:v>26.679396725466098</c:v>
                </c:pt>
                <c:pt idx="971">
                  <c:v>26.681111083647199</c:v>
                </c:pt>
                <c:pt idx="972">
                  <c:v>26.682825346144899</c:v>
                </c:pt>
                <c:pt idx="973">
                  <c:v>26.684539512695402</c:v>
                </c:pt>
                <c:pt idx="974">
                  <c:v>26.686253583034599</c:v>
                </c:pt>
                <c:pt idx="975">
                  <c:v>26.687967556898599</c:v>
                </c:pt>
                <c:pt idx="976">
                  <c:v>26.689681434023299</c:v>
                </c:pt>
                <c:pt idx="977">
                  <c:v>26.691395214144698</c:v>
                </c:pt>
                <c:pt idx="978">
                  <c:v>26.693108896998599</c:v>
                </c:pt>
                <c:pt idx="979">
                  <c:v>26.694822482320902</c:v>
                </c:pt>
                <c:pt idx="980">
                  <c:v>26.696535969847599</c:v>
                </c:pt>
                <c:pt idx="981">
                  <c:v>26.698249359314499</c:v>
                </c:pt>
                <c:pt idx="982">
                  <c:v>26.699962650457401</c:v>
                </c:pt>
                <c:pt idx="983">
                  <c:v>26.701675843012101</c:v>
                </c:pt>
                <c:pt idx="984">
                  <c:v>26.7033889367145</c:v>
                </c:pt>
                <c:pt idx="985">
                  <c:v>26.705101931300302</c:v>
                </c:pt>
                <c:pt idx="986">
                  <c:v>26.706814826505301</c:v>
                </c:pt>
                <c:pt idx="987">
                  <c:v>26.708527622065301</c:v>
                </c:pt>
                <c:pt idx="988">
                  <c:v>26.710240317716</c:v>
                </c:pt>
                <c:pt idx="989">
                  <c:v>26.711952913193201</c:v>
                </c:pt>
                <c:pt idx="990">
                  <c:v>26.7136654082327</c:v>
                </c:pt>
                <c:pt idx="991">
                  <c:v>26.71537780257</c:v>
                </c:pt>
                <c:pt idx="992">
                  <c:v>26.717090095941099</c:v>
                </c:pt>
                <c:pt idx="993">
                  <c:v>26.718802288081701</c:v>
                </c:pt>
                <c:pt idx="994">
                  <c:v>26.720514378727401</c:v>
                </c:pt>
                <c:pt idx="995">
                  <c:v>26.722226367613999</c:v>
                </c:pt>
                <c:pt idx="996">
                  <c:v>26.723938254477201</c:v>
                </c:pt>
                <c:pt idx="997">
                  <c:v>26.725650039052798</c:v>
                </c:pt>
                <c:pt idx="998">
                  <c:v>26.727361721076502</c:v>
                </c:pt>
                <c:pt idx="999">
                  <c:v>26.729073300284099</c:v>
                </c:pt>
                <c:pt idx="1000">
                  <c:v>26.730784776411301</c:v>
                </c:pt>
                <c:pt idx="1001">
                  <c:v>26.7324961491938</c:v>
                </c:pt>
                <c:pt idx="1002">
                  <c:v>26.7342074183676</c:v>
                </c:pt>
                <c:pt idx="1003">
                  <c:v>26.735918583668301</c:v>
                </c:pt>
                <c:pt idx="1004">
                  <c:v>26.737629644831699</c:v>
                </c:pt>
                <c:pt idx="1005">
                  <c:v>26.7393406015937</c:v>
                </c:pt>
                <c:pt idx="1006">
                  <c:v>26.741051453690101</c:v>
                </c:pt>
                <c:pt idx="1007">
                  <c:v>26.742762200856699</c:v>
                </c:pt>
                <c:pt idx="1008">
                  <c:v>26.744472842829399</c:v>
                </c:pt>
                <c:pt idx="1009">
                  <c:v>26.746183379344199</c:v>
                </c:pt>
                <c:pt idx="1010">
                  <c:v>26.747893810136802</c:v>
                </c:pt>
                <c:pt idx="1011">
                  <c:v>26.749604134943201</c:v>
                </c:pt>
                <c:pt idx="1012">
                  <c:v>26.751314353499399</c:v>
                </c:pt>
                <c:pt idx="1013">
                  <c:v>26.753024465541401</c:v>
                </c:pt>
                <c:pt idx="1014">
                  <c:v>26.754734470805101</c:v>
                </c:pt>
                <c:pt idx="1015">
                  <c:v>26.7564443690266</c:v>
                </c:pt>
                <c:pt idx="1016">
                  <c:v>26.758154159941899</c:v>
                </c:pt>
                <c:pt idx="1017">
                  <c:v>26.759863843287199</c:v>
                </c:pt>
                <c:pt idx="1018">
                  <c:v>26.761573418798498</c:v>
                </c:pt>
                <c:pt idx="1019">
                  <c:v>26.763282886212</c:v>
                </c:pt>
                <c:pt idx="1020">
                  <c:v>26.764992245263901</c:v>
                </c:pt>
                <c:pt idx="1021">
                  <c:v>26.766701495690398</c:v>
                </c:pt>
                <c:pt idx="1022">
                  <c:v>26.768410637227799</c:v>
                </c:pt>
                <c:pt idx="1023">
                  <c:v>26.770119669612399</c:v>
                </c:pt>
                <c:pt idx="1024">
                  <c:v>26.771828592580501</c:v>
                </c:pt>
                <c:pt idx="1025">
                  <c:v>26.773537405868399</c:v>
                </c:pt>
                <c:pt idx="1026">
                  <c:v>26.775246109212699</c:v>
                </c:pt>
                <c:pt idx="1027">
                  <c:v>26.776954702349698</c:v>
                </c:pt>
                <c:pt idx="1028">
                  <c:v>26.778663185016001</c:v>
                </c:pt>
                <c:pt idx="1029">
                  <c:v>26.780371556948001</c:v>
                </c:pt>
                <c:pt idx="1030">
                  <c:v>26.782079817882501</c:v>
                </c:pt>
                <c:pt idx="1031">
                  <c:v>26.783787967556101</c:v>
                </c:pt>
                <c:pt idx="1032">
                  <c:v>26.785496005705401</c:v>
                </c:pt>
                <c:pt idx="1033">
                  <c:v>26.7872039320672</c:v>
                </c:pt>
                <c:pt idx="1034">
                  <c:v>26.788911746378201</c:v>
                </c:pt>
                <c:pt idx="1035">
                  <c:v>26.790619448375502</c:v>
                </c:pt>
                <c:pt idx="1036">
                  <c:v>26.792327037795701</c:v>
                </c:pt>
                <c:pt idx="1037">
                  <c:v>26.794034514375898</c:v>
                </c:pt>
                <c:pt idx="1038">
                  <c:v>26.7957418778531</c:v>
                </c:pt>
                <c:pt idx="1039">
                  <c:v>26.797449127964398</c:v>
                </c:pt>
                <c:pt idx="1040">
                  <c:v>26.7991562644469</c:v>
                </c:pt>
                <c:pt idx="1041">
                  <c:v>26.800863287037799</c:v>
                </c:pt>
                <c:pt idx="1042">
                  <c:v>26.802570195474399</c:v>
                </c:pt>
                <c:pt idx="1043">
                  <c:v>26.8042769894938</c:v>
                </c:pt>
                <c:pt idx="1044">
                  <c:v>26.805983668833601</c:v>
                </c:pt>
                <c:pt idx="1045">
                  <c:v>26.807690233231199</c:v>
                </c:pt>
                <c:pt idx="1046">
                  <c:v>26.809396682424101</c:v>
                </c:pt>
                <c:pt idx="1047">
                  <c:v>26.811103016149701</c:v>
                </c:pt>
                <c:pt idx="1048">
                  <c:v>26.812809234145899</c:v>
                </c:pt>
                <c:pt idx="1049">
                  <c:v>26.814515336150301</c:v>
                </c:pt>
                <c:pt idx="1050">
                  <c:v>26.816221321900599</c:v>
                </c:pt>
                <c:pt idx="1051">
                  <c:v>26.8179271911348</c:v>
                </c:pt>
                <c:pt idx="1052">
                  <c:v>26.819632943590701</c:v>
                </c:pt>
                <c:pt idx="1053">
                  <c:v>26.821338579006301</c:v>
                </c:pt>
                <c:pt idx="1054">
                  <c:v>26.823044097119801</c:v>
                </c:pt>
                <c:pt idx="1055">
                  <c:v>26.824749497669298</c:v>
                </c:pt>
                <c:pt idx="1056">
                  <c:v>26.826454780392901</c:v>
                </c:pt>
                <c:pt idx="1057">
                  <c:v>26.828159945029</c:v>
                </c:pt>
                <c:pt idx="1058">
                  <c:v>26.829864991316001</c:v>
                </c:pt>
                <c:pt idx="1059">
                  <c:v>26.8315699189924</c:v>
                </c:pt>
                <c:pt idx="1060">
                  <c:v>26.833274727796599</c:v>
                </c:pt>
                <c:pt idx="1061">
                  <c:v>26.834979417467402</c:v>
                </c:pt>
                <c:pt idx="1062">
                  <c:v>26.836683987743399</c:v>
                </c:pt>
                <c:pt idx="1063">
                  <c:v>26.838388438363499</c:v>
                </c:pt>
                <c:pt idx="1064">
                  <c:v>26.840092769066398</c:v>
                </c:pt>
                <c:pt idx="1065">
                  <c:v>26.841796979591201</c:v>
                </c:pt>
                <c:pt idx="1066">
                  <c:v>26.843501069677</c:v>
                </c:pt>
                <c:pt idx="1067">
                  <c:v>26.845205039062801</c:v>
                </c:pt>
                <c:pt idx="1068">
                  <c:v>26.846908887487999</c:v>
                </c:pt>
                <c:pt idx="1069">
                  <c:v>26.848612614691799</c:v>
                </c:pt>
                <c:pt idx="1070">
                  <c:v>26.850316220413699</c:v>
                </c:pt>
                <c:pt idx="1071">
                  <c:v>26.8520197043932</c:v>
                </c:pt>
                <c:pt idx="1072">
                  <c:v>26.853723066369898</c:v>
                </c:pt>
                <c:pt idx="1073">
                  <c:v>26.855426306083501</c:v>
                </c:pt>
                <c:pt idx="1074">
                  <c:v>26.8571294232738</c:v>
                </c:pt>
                <c:pt idx="1075">
                  <c:v>26.858832417680699</c:v>
                </c:pt>
                <c:pt idx="1076">
                  <c:v>26.860535289044201</c:v>
                </c:pt>
                <c:pt idx="1077">
                  <c:v>26.862238037104401</c:v>
                </c:pt>
                <c:pt idx="1078">
                  <c:v>26.8639406616015</c:v>
                </c:pt>
                <c:pt idx="1079">
                  <c:v>26.865643162275799</c:v>
                </c:pt>
                <c:pt idx="1080">
                  <c:v>26.867345538867799</c:v>
                </c:pt>
                <c:pt idx="1081">
                  <c:v>26.869047791117801</c:v>
                </c:pt>
                <c:pt idx="1082">
                  <c:v>26.870749918766499</c:v>
                </c:pt>
                <c:pt idx="1083">
                  <c:v>26.872451921554699</c:v>
                </c:pt>
                <c:pt idx="1084">
                  <c:v>26.874153799223102</c:v>
                </c:pt>
                <c:pt idx="1085">
                  <c:v>26.8758555515127</c:v>
                </c:pt>
                <c:pt idx="1086">
                  <c:v>26.877557178164601</c:v>
                </c:pt>
                <c:pt idx="1087">
                  <c:v>26.8792586789199</c:v>
                </c:pt>
                <c:pt idx="1088">
                  <c:v>26.8809600535198</c:v>
                </c:pt>
                <c:pt idx="1089">
                  <c:v>26.882661301705699</c:v>
                </c:pt>
                <c:pt idx="1090">
                  <c:v>26.884362423219098</c:v>
                </c:pt>
                <c:pt idx="1091">
                  <c:v>26.886063417801601</c:v>
                </c:pt>
                <c:pt idx="1092">
                  <c:v>26.887764285195001</c:v>
                </c:pt>
                <c:pt idx="1093">
                  <c:v>26.889465025141</c:v>
                </c:pt>
                <c:pt idx="1094">
                  <c:v>26.891165637381601</c:v>
                </c:pt>
                <c:pt idx="1095">
                  <c:v>26.892866121658901</c:v>
                </c:pt>
                <c:pt idx="1096">
                  <c:v>26.894566477714999</c:v>
                </c:pt>
                <c:pt idx="1097">
                  <c:v>26.896266705292199</c:v>
                </c:pt>
                <c:pt idx="1098">
                  <c:v>26.897966804133102</c:v>
                </c:pt>
                <c:pt idx="1099">
                  <c:v>26.899666773980002</c:v>
                </c:pt>
                <c:pt idx="1100">
                  <c:v>26.901366614575799</c:v>
                </c:pt>
                <c:pt idx="1101">
                  <c:v>26.903066325663101</c:v>
                </c:pt>
                <c:pt idx="1102">
                  <c:v>26.904765906984899</c:v>
                </c:pt>
                <c:pt idx="1103">
                  <c:v>26.906465358284201</c:v>
                </c:pt>
                <c:pt idx="1104">
                  <c:v>26.9081646793042</c:v>
                </c:pt>
                <c:pt idx="1105">
                  <c:v>26.9098638697882</c:v>
                </c:pt>
                <c:pt idx="1106">
                  <c:v>26.911562929479601</c:v>
                </c:pt>
                <c:pt idx="1107">
                  <c:v>26.913261858121899</c:v>
                </c:pt>
                <c:pt idx="1108">
                  <c:v>26.914960655458898</c:v>
                </c:pt>
                <c:pt idx="1109">
                  <c:v>26.916659321234299</c:v>
                </c:pt>
                <c:pt idx="1110">
                  <c:v>26.918357855192099</c:v>
                </c:pt>
                <c:pt idx="1111">
                  <c:v>26.9200562570763</c:v>
                </c:pt>
                <c:pt idx="1112">
                  <c:v>26.921754526631201</c:v>
                </c:pt>
                <c:pt idx="1113">
                  <c:v>26.9234526636011</c:v>
                </c:pt>
                <c:pt idx="1114">
                  <c:v>26.925150667730499</c:v>
                </c:pt>
                <c:pt idx="1115">
                  <c:v>26.926848538763998</c:v>
                </c:pt>
                <c:pt idx="1116">
                  <c:v>26.928546276446301</c:v>
                </c:pt>
                <c:pt idx="1117">
                  <c:v>26.930243880522301</c:v>
                </c:pt>
                <c:pt idx="1118">
                  <c:v>26.931941350737102</c:v>
                </c:pt>
                <c:pt idx="1119">
                  <c:v>26.9336386868357</c:v>
                </c:pt>
                <c:pt idx="1120">
                  <c:v>26.9353358885636</c:v>
                </c:pt>
                <c:pt idx="1121">
                  <c:v>26.937032955666101</c:v>
                </c:pt>
                <c:pt idx="1122">
                  <c:v>26.938729887888901</c:v>
                </c:pt>
                <c:pt idx="1123">
                  <c:v>26.940426684977599</c:v>
                </c:pt>
                <c:pt idx="1124">
                  <c:v>26.942123346678201</c:v>
                </c:pt>
                <c:pt idx="1125">
                  <c:v>26.9438198727367</c:v>
                </c:pt>
                <c:pt idx="1126">
                  <c:v>26.945516262899101</c:v>
                </c:pt>
                <c:pt idx="1127">
                  <c:v>26.9472125169119</c:v>
                </c:pt>
                <c:pt idx="1128">
                  <c:v>26.948908634521501</c:v>
                </c:pt>
                <c:pt idx="1129">
                  <c:v>26.9506046154745</c:v>
                </c:pt>
                <c:pt idx="1130">
                  <c:v>26.952300459517598</c:v>
                </c:pt>
                <c:pt idx="1131">
                  <c:v>26.953996166397701</c:v>
                </c:pt>
                <c:pt idx="1132">
                  <c:v>26.955691735862001</c:v>
                </c:pt>
                <c:pt idx="1133">
                  <c:v>26.957387167657501</c:v>
                </c:pt>
                <c:pt idx="1134">
                  <c:v>26.9590824615317</c:v>
                </c:pt>
                <c:pt idx="1135">
                  <c:v>26.9607776172321</c:v>
                </c:pt>
                <c:pt idx="1136">
                  <c:v>26.962472634506302</c:v>
                </c:pt>
                <c:pt idx="1137">
                  <c:v>26.964167513102101</c:v>
                </c:pt>
                <c:pt idx="1138">
                  <c:v>26.965862252767501</c:v>
                </c:pt>
                <c:pt idx="1139">
                  <c:v>26.967556853250599</c:v>
                </c:pt>
                <c:pt idx="1140">
                  <c:v>26.9692513142998</c:v>
                </c:pt>
                <c:pt idx="1141">
                  <c:v>26.970945635663298</c:v>
                </c:pt>
                <c:pt idx="1142">
                  <c:v>26.972639817089998</c:v>
                </c:pt>
                <c:pt idx="1143">
                  <c:v>26.9743338583284</c:v>
                </c:pt>
                <c:pt idx="1144">
                  <c:v>26.976027759127501</c:v>
                </c:pt>
                <c:pt idx="1145">
                  <c:v>26.9777215192365</c:v>
                </c:pt>
                <c:pt idx="1146">
                  <c:v>26.979415138404502</c:v>
                </c:pt>
                <c:pt idx="1147">
                  <c:v>26.981108616380801</c:v>
                </c:pt>
                <c:pt idx="1148">
                  <c:v>26.982801952915199</c:v>
                </c:pt>
                <c:pt idx="1149">
                  <c:v>26.984495147757301</c:v>
                </c:pt>
                <c:pt idx="1150">
                  <c:v>26.986188200657001</c:v>
                </c:pt>
                <c:pt idx="1151">
                  <c:v>26.987881111364299</c:v>
                </c:pt>
                <c:pt idx="1152">
                  <c:v>26.9895738796295</c:v>
                </c:pt>
                <c:pt idx="1153">
                  <c:v>26.991266505203001</c:v>
                </c:pt>
                <c:pt idx="1154">
                  <c:v>26.992958987835301</c:v>
                </c:pt>
                <c:pt idx="1155">
                  <c:v>26.994651327277101</c:v>
                </c:pt>
                <c:pt idx="1156">
                  <c:v>26.9963435232794</c:v>
                </c:pt>
                <c:pt idx="1157">
                  <c:v>26.9980355755931</c:v>
                </c:pt>
                <c:pt idx="1158">
                  <c:v>26.999727483969501</c:v>
                </c:pt>
                <c:pt idx="1159">
                  <c:v>27.001419248160001</c:v>
                </c:pt>
                <c:pt idx="1160">
                  <c:v>27.003110867916298</c:v>
                </c:pt>
                <c:pt idx="1161">
                  <c:v>27.004802342989901</c:v>
                </c:pt>
                <c:pt idx="1162">
                  <c:v>27.006493673132798</c:v>
                </c:pt>
                <c:pt idx="1163">
                  <c:v>27.008184858097199</c:v>
                </c:pt>
                <c:pt idx="1164">
                  <c:v>27.0098758976353</c:v>
                </c:pt>
                <c:pt idx="1165">
                  <c:v>27.011566791499401</c:v>
                </c:pt>
                <c:pt idx="1166">
                  <c:v>27.0132575394423</c:v>
                </c:pt>
                <c:pt idx="1167">
                  <c:v>27.014948141216799</c:v>
                </c:pt>
                <c:pt idx="1168">
                  <c:v>27.016638596575699</c:v>
                </c:pt>
                <c:pt idx="1169">
                  <c:v>27.018328905272199</c:v>
                </c:pt>
                <c:pt idx="1170">
                  <c:v>27.0200190670597</c:v>
                </c:pt>
                <c:pt idx="1171">
                  <c:v>27.0217090816917</c:v>
                </c:pt>
                <c:pt idx="1172">
                  <c:v>27.023398948921699</c:v>
                </c:pt>
                <c:pt idx="1173">
                  <c:v>27.025088668503798</c:v>
                </c:pt>
                <c:pt idx="1174">
                  <c:v>27.026778240191899</c:v>
                </c:pt>
                <c:pt idx="1175">
                  <c:v>27.028467663740201</c:v>
                </c:pt>
                <c:pt idx="1176">
                  <c:v>27.0301569389032</c:v>
                </c:pt>
                <c:pt idx="1177">
                  <c:v>27.031846065435399</c:v>
                </c:pt>
                <c:pt idx="1178">
                  <c:v>27.0335350430917</c:v>
                </c:pt>
                <c:pt idx="1179">
                  <c:v>27.035223871626901</c:v>
                </c:pt>
                <c:pt idx="1180">
                  <c:v>27.036912550796199</c:v>
                </c:pt>
                <c:pt idx="1181">
                  <c:v>27.038601080355001</c:v>
                </c:pt>
                <c:pt idx="1182">
                  <c:v>27.040289460058698</c:v>
                </c:pt>
                <c:pt idx="1183">
                  <c:v>27.041977689663</c:v>
                </c:pt>
                <c:pt idx="1184">
                  <c:v>27.043665768923901</c:v>
                </c:pt>
                <c:pt idx="1185">
                  <c:v>27.045353697597299</c:v>
                </c:pt>
                <c:pt idx="1186">
                  <c:v>27.047041475439698</c:v>
                </c:pt>
                <c:pt idx="1187">
                  <c:v>27.0487291022073</c:v>
                </c:pt>
                <c:pt idx="1188">
                  <c:v>27.050416577656801</c:v>
                </c:pt>
                <c:pt idx="1189">
                  <c:v>27.052103901545198</c:v>
                </c:pt>
                <c:pt idx="1190">
                  <c:v>27.053791073629299</c:v>
                </c:pt>
                <c:pt idx="1191">
                  <c:v>27.055478093666402</c:v>
                </c:pt>
                <c:pt idx="1192">
                  <c:v>27.057164961413999</c:v>
                </c:pt>
                <c:pt idx="1193">
                  <c:v>27.058851676629502</c:v>
                </c:pt>
                <c:pt idx="1194">
                  <c:v>27.060538239070802</c:v>
                </c:pt>
                <c:pt idx="1195">
                  <c:v>27.062224648495899</c:v>
                </c:pt>
                <c:pt idx="1196">
                  <c:v>27.063910904663</c:v>
                </c:pt>
                <c:pt idx="1197">
                  <c:v>27.0655970073304</c:v>
                </c:pt>
                <c:pt idx="1198">
                  <c:v>27.067282956256701</c:v>
                </c:pt>
                <c:pt idx="1199">
                  <c:v>27.0689687512007</c:v>
                </c:pt>
                <c:pt idx="1200">
                  <c:v>27.070654391921298</c:v>
                </c:pt>
                <c:pt idx="1201">
                  <c:v>27.072339878177601</c:v>
                </c:pt>
                <c:pt idx="1202">
                  <c:v>27.074025209729101</c:v>
                </c:pt>
                <c:pt idx="1203">
                  <c:v>27.075710386335299</c:v>
                </c:pt>
                <c:pt idx="1204">
                  <c:v>27.077395407755901</c:v>
                </c:pt>
                <c:pt idx="1205">
                  <c:v>27.079080273751</c:v>
                </c:pt>
                <c:pt idx="1206">
                  <c:v>27.080764984080599</c:v>
                </c:pt>
                <c:pt idx="1207">
                  <c:v>27.082449538505099</c:v>
                </c:pt>
                <c:pt idx="1208">
                  <c:v>27.084133936785001</c:v>
                </c:pt>
                <c:pt idx="1209">
                  <c:v>27.085818178681201</c:v>
                </c:pt>
                <c:pt idx="1210">
                  <c:v>27.087502263954502</c:v>
                </c:pt>
                <c:pt idx="1211">
                  <c:v>27.089186192366199</c:v>
                </c:pt>
                <c:pt idx="1212">
                  <c:v>27.090869963677601</c:v>
                </c:pt>
                <c:pt idx="1213">
                  <c:v>27.0925535776502</c:v>
                </c:pt>
                <c:pt idx="1214">
                  <c:v>27.0942370340459</c:v>
                </c:pt>
                <c:pt idx="1215">
                  <c:v>27.095920332626601</c:v>
                </c:pt>
                <c:pt idx="1216">
                  <c:v>27.0976034731545</c:v>
                </c:pt>
                <c:pt idx="1217">
                  <c:v>27.099286455392001</c:v>
                </c:pt>
                <c:pt idx="1218">
                  <c:v>27.100969279101701</c:v>
                </c:pt>
                <c:pt idx="1219">
                  <c:v>27.102651944046301</c:v>
                </c:pt>
                <c:pt idx="1220">
                  <c:v>27.104334449989</c:v>
                </c:pt>
                <c:pt idx="1221">
                  <c:v>27.106016796692899</c:v>
                </c:pt>
                <c:pt idx="1222">
                  <c:v>27.107698983921399</c:v>
                </c:pt>
                <c:pt idx="1223">
                  <c:v>27.109381011438199</c:v>
                </c:pt>
                <c:pt idx="1224">
                  <c:v>27.1110628790071</c:v>
                </c:pt>
                <c:pt idx="1225">
                  <c:v>27.1127445863921</c:v>
                </c:pt>
                <c:pt idx="1226">
                  <c:v>27.1144261333576</c:v>
                </c:pt>
                <c:pt idx="1227">
                  <c:v>27.116107519668098</c:v>
                </c:pt>
                <c:pt idx="1228">
                  <c:v>27.117788745088099</c:v>
                </c:pt>
                <c:pt idx="1229">
                  <c:v>27.119469809382601</c:v>
                </c:pt>
                <c:pt idx="1230">
                  <c:v>27.121150712316702</c:v>
                </c:pt>
                <c:pt idx="1231">
                  <c:v>27.122831453655699</c:v>
                </c:pt>
                <c:pt idx="1232">
                  <c:v>27.1245120331652</c:v>
                </c:pt>
                <c:pt idx="1233">
                  <c:v>27.126192450610901</c:v>
                </c:pt>
                <c:pt idx="1234">
                  <c:v>27.127872705758801</c:v>
                </c:pt>
                <c:pt idx="1235">
                  <c:v>27.129552798374998</c:v>
                </c:pt>
                <c:pt idx="1236">
                  <c:v>27.131232728225999</c:v>
                </c:pt>
                <c:pt idx="1237">
                  <c:v>27.132912495078401</c:v>
                </c:pt>
                <c:pt idx="1238">
                  <c:v>27.134592098698899</c:v>
                </c:pt>
                <c:pt idx="1239">
                  <c:v>27.136271538854601</c:v>
                </c:pt>
                <c:pt idx="1240">
                  <c:v>27.137950815312799</c:v>
                </c:pt>
                <c:pt idx="1241">
                  <c:v>27.139629927841</c:v>
                </c:pt>
                <c:pt idx="1242">
                  <c:v>27.141308876206899</c:v>
                </c:pt>
                <c:pt idx="1243">
                  <c:v>27.142987660178299</c:v>
                </c:pt>
                <c:pt idx="1244">
                  <c:v>27.1446662795233</c:v>
                </c:pt>
                <c:pt idx="1245">
                  <c:v>27.146344734010501</c:v>
                </c:pt>
                <c:pt idx="1246">
                  <c:v>27.1480230234082</c:v>
                </c:pt>
                <c:pt idx="1247">
                  <c:v>27.149701147485299</c:v>
                </c:pt>
                <c:pt idx="1248">
                  <c:v>27.151379106010801</c:v>
                </c:pt>
                <c:pt idx="1249">
                  <c:v>27.153056898753999</c:v>
                </c:pt>
                <c:pt idx="1250">
                  <c:v>27.154734525484301</c:v>
                </c:pt>
                <c:pt idx="1251">
                  <c:v>27.1564119859713</c:v>
                </c:pt>
                <c:pt idx="1252">
                  <c:v>27.1580892799849</c:v>
                </c:pt>
                <c:pt idx="1253">
                  <c:v>27.1597664072954</c:v>
                </c:pt>
                <c:pt idx="1254">
                  <c:v>27.161443367672899</c:v>
                </c:pt>
                <c:pt idx="1255">
                  <c:v>27.163120160888099</c:v>
                </c:pt>
                <c:pt idx="1256">
                  <c:v>27.164796786711801</c:v>
                </c:pt>
                <c:pt idx="1257">
                  <c:v>27.166473244914901</c:v>
                </c:pt>
                <c:pt idx="1258">
                  <c:v>27.1681495352687</c:v>
                </c:pt>
                <c:pt idx="1259">
                  <c:v>27.169825657544699</c:v>
                </c:pt>
                <c:pt idx="1260">
                  <c:v>27.1715016115145</c:v>
                </c:pt>
                <c:pt idx="1261">
                  <c:v>27.173177396949999</c:v>
                </c:pt>
                <c:pt idx="1262">
                  <c:v>27.174853013623501</c:v>
                </c:pt>
                <c:pt idx="1263">
                  <c:v>27.1765284613072</c:v>
                </c:pt>
                <c:pt idx="1264">
                  <c:v>27.1782037397737</c:v>
                </c:pt>
                <c:pt idx="1265">
                  <c:v>27.179878848795902</c:v>
                </c:pt>
                <c:pt idx="1266">
                  <c:v>27.1815537881468</c:v>
                </c:pt>
                <c:pt idx="1267">
                  <c:v>27.183228557599701</c:v>
                </c:pt>
                <c:pt idx="1268">
                  <c:v>27.184903156928002</c:v>
                </c:pt>
                <c:pt idx="1269">
                  <c:v>27.1865775859055</c:v>
                </c:pt>
                <c:pt idx="1270">
                  <c:v>27.188251844306102</c:v>
                </c:pt>
                <c:pt idx="1271">
                  <c:v>27.189925931904099</c:v>
                </c:pt>
                <c:pt idx="1272">
                  <c:v>27.191599848473899</c:v>
                </c:pt>
                <c:pt idx="1273">
                  <c:v>27.19327359379</c:v>
                </c:pt>
                <c:pt idx="1274">
                  <c:v>27.194947167627401</c:v>
                </c:pt>
                <c:pt idx="1275">
                  <c:v>27.196620569761201</c:v>
                </c:pt>
                <c:pt idx="1276">
                  <c:v>27.198293799966699</c:v>
                </c:pt>
                <c:pt idx="1277">
                  <c:v>27.199966858019501</c:v>
                </c:pt>
                <c:pt idx="1278">
                  <c:v>27.201639743695299</c:v>
                </c:pt>
                <c:pt idx="1279">
                  <c:v>27.203312456770298</c:v>
                </c:pt>
                <c:pt idx="1280">
                  <c:v>27.204984997020699</c:v>
                </c:pt>
                <c:pt idx="1281">
                  <c:v>27.206657364222899</c:v>
                </c:pt>
                <c:pt idx="1282">
                  <c:v>27.2083295581537</c:v>
                </c:pt>
                <c:pt idx="1283">
                  <c:v>27.210001578590099</c:v>
                </c:pt>
                <c:pt idx="1284">
                  <c:v>27.2116734253093</c:v>
                </c:pt>
                <c:pt idx="1285">
                  <c:v>27.213345098088698</c:v>
                </c:pt>
                <c:pt idx="1286">
                  <c:v>27.215016596705901</c:v>
                </c:pt>
                <c:pt idx="1287">
                  <c:v>27.216687920938899</c:v>
                </c:pt>
                <c:pt idx="1288">
                  <c:v>27.2183590705658</c:v>
                </c:pt>
                <c:pt idx="1289">
                  <c:v>27.220030045364901</c:v>
                </c:pt>
                <c:pt idx="1290">
                  <c:v>27.221700845114999</c:v>
                </c:pt>
                <c:pt idx="1291">
                  <c:v>27.223371469594699</c:v>
                </c:pt>
                <c:pt idx="1292">
                  <c:v>27.225041918583301</c:v>
                </c:pt>
                <c:pt idx="1293">
                  <c:v>27.2267121918599</c:v>
                </c:pt>
                <c:pt idx="1294">
                  <c:v>27.228382289204301</c:v>
                </c:pt>
                <c:pt idx="1295">
                  <c:v>27.230052210396</c:v>
                </c:pt>
                <c:pt idx="1296">
                  <c:v>27.231721955215299</c:v>
                </c:pt>
                <c:pt idx="1297">
                  <c:v>27.2333915234423</c:v>
                </c:pt>
                <c:pt idx="1298">
                  <c:v>27.235060914857499</c:v>
                </c:pt>
                <c:pt idx="1299">
                  <c:v>27.2367301292417</c:v>
                </c:pt>
                <c:pt idx="1300">
                  <c:v>27.238399166375899</c:v>
                </c:pt>
                <c:pt idx="1301">
                  <c:v>27.2400680260412</c:v>
                </c:pt>
                <c:pt idx="1302">
                  <c:v>27.2417367080192</c:v>
                </c:pt>
                <c:pt idx="1303">
                  <c:v>27.243405212091499</c:v>
                </c:pt>
                <c:pt idx="1304">
                  <c:v>27.245073538040099</c:v>
                </c:pt>
                <c:pt idx="1305">
                  <c:v>27.246741685647098</c:v>
                </c:pt>
                <c:pt idx="1306">
                  <c:v>27.248409654694999</c:v>
                </c:pt>
                <c:pt idx="1307">
                  <c:v>27.250077444966401</c:v>
                </c:pt>
                <c:pt idx="1308">
                  <c:v>27.2517450562442</c:v>
                </c:pt>
                <c:pt idx="1309">
                  <c:v>27.253412488311501</c:v>
                </c:pt>
                <c:pt idx="1310">
                  <c:v>27.2550797409518</c:v>
                </c:pt>
                <c:pt idx="1311">
                  <c:v>27.256746813948599</c:v>
                </c:pt>
                <c:pt idx="1312">
                  <c:v>27.258413707085801</c:v>
                </c:pt>
                <c:pt idx="1313">
                  <c:v>27.260080420147499</c:v>
                </c:pt>
                <c:pt idx="1314">
                  <c:v>27.261746952918099</c:v>
                </c:pt>
                <c:pt idx="1315">
                  <c:v>27.263413305182201</c:v>
                </c:pt>
                <c:pt idx="1316">
                  <c:v>27.265079476724502</c:v>
                </c:pt>
                <c:pt idx="1317">
                  <c:v>27.2667454673302</c:v>
                </c:pt>
                <c:pt idx="1318">
                  <c:v>27.268411276784501</c:v>
                </c:pt>
                <c:pt idx="1319">
                  <c:v>27.2700769048731</c:v>
                </c:pt>
                <c:pt idx="1320">
                  <c:v>27.2717423513818</c:v>
                </c:pt>
                <c:pt idx="1321">
                  <c:v>27.273407616096499</c:v>
                </c:pt>
                <c:pt idx="1322">
                  <c:v>27.275072698803701</c:v>
                </c:pt>
                <c:pt idx="1323">
                  <c:v>27.276737599289699</c:v>
                </c:pt>
                <c:pt idx="1324">
                  <c:v>27.278402317341499</c:v>
                </c:pt>
                <c:pt idx="1325">
                  <c:v>27.280066852746</c:v>
                </c:pt>
                <c:pt idx="1326">
                  <c:v>27.281731205290502</c:v>
                </c:pt>
                <c:pt idx="1327">
                  <c:v>27.283395374762598</c:v>
                </c:pt>
                <c:pt idx="1328">
                  <c:v>27.285059360950001</c:v>
                </c:pt>
                <c:pt idx="1329">
                  <c:v>27.286723163640598</c:v>
                </c:pt>
                <c:pt idx="1330">
                  <c:v>27.288386782622801</c:v>
                </c:pt>
                <c:pt idx="1331">
                  <c:v>27.290050217685199</c:v>
                </c:pt>
                <c:pt idx="1332">
                  <c:v>27.291713468616301</c:v>
                </c:pt>
                <c:pt idx="1333">
                  <c:v>27.293376535205201</c:v>
                </c:pt>
                <c:pt idx="1334">
                  <c:v>27.295039417241199</c:v>
                </c:pt>
                <c:pt idx="1335">
                  <c:v>27.2967021145137</c:v>
                </c:pt>
                <c:pt idx="1336">
                  <c:v>27.298364626812599</c:v>
                </c:pt>
                <c:pt idx="1337">
                  <c:v>27.300026953927699</c:v>
                </c:pt>
                <c:pt idx="1338">
                  <c:v>27.301689095649301</c:v>
                </c:pt>
                <c:pt idx="1339">
                  <c:v>27.303351051767901</c:v>
                </c:pt>
                <c:pt idx="1340">
                  <c:v>27.3050128220742</c:v>
                </c:pt>
                <c:pt idx="1341">
                  <c:v>27.3066744063592</c:v>
                </c:pt>
                <c:pt idx="1342">
                  <c:v>27.308335804414099</c:v>
                </c:pt>
                <c:pt idx="1343">
                  <c:v>27.309997016030401</c:v>
                </c:pt>
                <c:pt idx="1344">
                  <c:v>27.311658040999799</c:v>
                </c:pt>
                <c:pt idx="1345">
                  <c:v>27.313318879114298</c:v>
                </c:pt>
                <c:pt idx="1346">
                  <c:v>27.314979530166099</c:v>
                </c:pt>
                <c:pt idx="1347">
                  <c:v>27.3166399939477</c:v>
                </c:pt>
                <c:pt idx="1348">
                  <c:v>27.3183002702518</c:v>
                </c:pt>
                <c:pt idx="1349">
                  <c:v>27.319960358871398</c:v>
                </c:pt>
                <c:pt idx="1350">
                  <c:v>27.321620259599701</c:v>
                </c:pt>
                <c:pt idx="1351">
                  <c:v>27.3232799722301</c:v>
                </c:pt>
                <c:pt idx="1352">
                  <c:v>27.3249394965564</c:v>
                </c:pt>
                <c:pt idx="1353">
                  <c:v>27.3265988323726</c:v>
                </c:pt>
                <c:pt idx="1354">
                  <c:v>27.328257979472902</c:v>
                </c:pt>
                <c:pt idx="1355">
                  <c:v>27.329916937651699</c:v>
                </c:pt>
                <c:pt idx="1356">
                  <c:v>27.331575706703799</c:v>
                </c:pt>
                <c:pt idx="1357">
                  <c:v>27.333234286424201</c:v>
                </c:pt>
                <c:pt idx="1358">
                  <c:v>27.334892676608</c:v>
                </c:pt>
                <c:pt idx="1359">
                  <c:v>27.336550877050801</c:v>
                </c:pt>
                <c:pt idx="1360">
                  <c:v>27.338208887548301</c:v>
                </c:pt>
                <c:pt idx="1361">
                  <c:v>27.339866707896501</c:v>
                </c:pt>
                <c:pt idx="1362">
                  <c:v>27.341524337891599</c:v>
                </c:pt>
                <c:pt idx="1363">
                  <c:v>27.343181777329999</c:v>
                </c:pt>
                <c:pt idx="1364">
                  <c:v>27.3448390260086</c:v>
                </c:pt>
                <c:pt idx="1365">
                  <c:v>27.3464960837244</c:v>
                </c:pt>
                <c:pt idx="1366">
                  <c:v>27.3481529502745</c:v>
                </c:pt>
                <c:pt idx="1367">
                  <c:v>27.349809625456398</c:v>
                </c:pt>
                <c:pt idx="1368">
                  <c:v>27.351466109067999</c:v>
                </c:pt>
                <c:pt idx="1369">
                  <c:v>27.3531224009072</c:v>
                </c:pt>
                <c:pt idx="1370">
                  <c:v>27.354778500772198</c:v>
                </c:pt>
                <c:pt idx="1371">
                  <c:v>27.356434408461698</c:v>
                </c:pt>
                <c:pt idx="1372">
                  <c:v>27.3580901237742</c:v>
                </c:pt>
                <c:pt idx="1373">
                  <c:v>27.359745646509001</c:v>
                </c:pt>
                <c:pt idx="1374">
                  <c:v>27.361400976465099</c:v>
                </c:pt>
                <c:pt idx="1375">
                  <c:v>27.363056113442202</c:v>
                </c:pt>
                <c:pt idx="1376">
                  <c:v>27.364711057240001</c:v>
                </c:pt>
                <c:pt idx="1377">
                  <c:v>27.3663658076586</c:v>
                </c:pt>
                <c:pt idx="1378">
                  <c:v>27.3680203644982</c:v>
                </c:pt>
                <c:pt idx="1379">
                  <c:v>27.369674727559399</c:v>
                </c:pt>
                <c:pt idx="1380">
                  <c:v>27.371328896643</c:v>
                </c:pt>
                <c:pt idx="1381">
                  <c:v>27.372982871550001</c:v>
                </c:pt>
                <c:pt idx="1382">
                  <c:v>27.374636652081701</c:v>
                </c:pt>
                <c:pt idx="1383">
                  <c:v>27.376290238039701</c:v>
                </c:pt>
                <c:pt idx="1384">
                  <c:v>27.3779436292258</c:v>
                </c:pt>
                <c:pt idx="1385">
                  <c:v>27.379596825442</c:v>
                </c:pt>
                <c:pt idx="1386">
                  <c:v>27.381249826490802</c:v>
                </c:pt>
                <c:pt idx="1387">
                  <c:v>27.382902632174599</c:v>
                </c:pt>
                <c:pt idx="1388">
                  <c:v>27.384555242296301</c:v>
                </c:pt>
                <c:pt idx="1389">
                  <c:v>27.386207656659</c:v>
                </c:pt>
                <c:pt idx="1390">
                  <c:v>27.387859875065999</c:v>
                </c:pt>
                <c:pt idx="1391">
                  <c:v>27.389511897320901</c:v>
                </c:pt>
                <c:pt idx="1392">
                  <c:v>27.391163723227599</c:v>
                </c:pt>
                <c:pt idx="1393">
                  <c:v>27.392815352590201</c:v>
                </c:pt>
                <c:pt idx="1394">
                  <c:v>27.394466785213101</c:v>
                </c:pt>
                <c:pt idx="1395">
                  <c:v>27.3961180209009</c:v>
                </c:pt>
                <c:pt idx="1396">
                  <c:v>27.397769059458401</c:v>
                </c:pt>
                <c:pt idx="1397">
                  <c:v>27.399419900690798</c:v>
                </c:pt>
                <c:pt idx="1398">
                  <c:v>27.401070544403598</c:v>
                </c:pt>
                <c:pt idx="1399">
                  <c:v>27.402720990402202</c:v>
                </c:pt>
                <c:pt idx="1400">
                  <c:v>27.404371238492701</c:v>
                </c:pt>
                <c:pt idx="1401">
                  <c:v>27.406021288481199</c:v>
                </c:pt>
                <c:pt idx="1402">
                  <c:v>27.407671140174202</c:v>
                </c:pt>
                <c:pt idx="1403">
                  <c:v>27.4093207933782</c:v>
                </c:pt>
                <c:pt idx="1404">
                  <c:v>27.410970247900298</c:v>
                </c:pt>
                <c:pt idx="1405">
                  <c:v>27.412619503547599</c:v>
                </c:pt>
                <c:pt idx="1406">
                  <c:v>27.4142685601275</c:v>
                </c:pt>
                <c:pt idx="1407">
                  <c:v>27.415917417447801</c:v>
                </c:pt>
                <c:pt idx="1408">
                  <c:v>27.4175660753165</c:v>
                </c:pt>
                <c:pt idx="1409">
                  <c:v>27.419214533541702</c:v>
                </c:pt>
                <c:pt idx="1410">
                  <c:v>27.4208627919318</c:v>
                </c:pt>
                <c:pt idx="1411">
                  <c:v>27.422510850295801</c:v>
                </c:pt>
                <c:pt idx="1412">
                  <c:v>27.424158708442501</c:v>
                </c:pt>
                <c:pt idx="1413">
                  <c:v>27.425806366181099</c:v>
                </c:pt>
                <c:pt idx="1414">
                  <c:v>27.427453823321301</c:v>
                </c:pt>
                <c:pt idx="1415">
                  <c:v>27.429101079672702</c:v>
                </c:pt>
                <c:pt idx="1416">
                  <c:v>27.430748135045299</c:v>
                </c:pt>
                <c:pt idx="1417">
                  <c:v>27.432394989249499</c:v>
                </c:pt>
                <c:pt idx="1418">
                  <c:v>27.434041642095799</c:v>
                </c:pt>
                <c:pt idx="1419">
                  <c:v>27.435688093394901</c:v>
                </c:pt>
                <c:pt idx="1420">
                  <c:v>27.4373343429579</c:v>
                </c:pt>
                <c:pt idx="1421">
                  <c:v>27.4389803905962</c:v>
                </c:pt>
                <c:pt idx="1422">
                  <c:v>27.4406262361213</c:v>
                </c:pt>
                <c:pt idx="1423">
                  <c:v>27.442271879344901</c:v>
                </c:pt>
                <c:pt idx="1424">
                  <c:v>27.443917320079301</c:v>
                </c:pt>
                <c:pt idx="1425">
                  <c:v>27.4455625581367</c:v>
                </c:pt>
                <c:pt idx="1426">
                  <c:v>27.447207593329701</c:v>
                </c:pt>
                <c:pt idx="1427">
                  <c:v>27.448852425471198</c:v>
                </c:pt>
                <c:pt idx="1428">
                  <c:v>27.450497054374299</c:v>
                </c:pt>
                <c:pt idx="1429">
                  <c:v>27.452141479852301</c:v>
                </c:pt>
                <c:pt idx="1430">
                  <c:v>27.453785701718999</c:v>
                </c:pt>
                <c:pt idx="1431">
                  <c:v>27.455429719788199</c:v>
                </c:pt>
                <c:pt idx="1432">
                  <c:v>27.457073533873999</c:v>
                </c:pt>
                <c:pt idx="1433">
                  <c:v>27.4587171437908</c:v>
                </c:pt>
                <c:pt idx="1434">
                  <c:v>27.4603605493534</c:v>
                </c:pt>
                <c:pt idx="1435">
                  <c:v>27.4620037503765</c:v>
                </c:pt>
                <c:pt idx="1436">
                  <c:v>27.463646746675501</c:v>
                </c:pt>
                <c:pt idx="1437">
                  <c:v>27.4652895380658</c:v>
                </c:pt>
                <c:pt idx="1438">
                  <c:v>27.466932124363002</c:v>
                </c:pt>
                <c:pt idx="1439">
                  <c:v>27.468574505383099</c:v>
                </c:pt>
                <c:pt idx="1440">
                  <c:v>27.470216680942301</c:v>
                </c:pt>
                <c:pt idx="1441">
                  <c:v>27.471858650857101</c:v>
                </c:pt>
                <c:pt idx="1442">
                  <c:v>27.473500414944301</c:v>
                </c:pt>
                <c:pt idx="1443">
                  <c:v>27.475141973020701</c:v>
                </c:pt>
                <c:pt idx="1444">
                  <c:v>27.476783324903799</c:v>
                </c:pt>
                <c:pt idx="1445">
                  <c:v>27.4784244704109</c:v>
                </c:pt>
                <c:pt idx="1446">
                  <c:v>27.480065409359899</c:v>
                </c:pt>
                <c:pt idx="1447">
                  <c:v>27.481706141568701</c:v>
                </c:pt>
                <c:pt idx="1448">
                  <c:v>27.483346666855699</c:v>
                </c:pt>
                <c:pt idx="1449">
                  <c:v>27.484986985039399</c:v>
                </c:pt>
                <c:pt idx="1450">
                  <c:v>27.486627095938701</c:v>
                </c:pt>
                <c:pt idx="1451">
                  <c:v>27.488266999372399</c:v>
                </c:pt>
                <c:pt idx="1452">
                  <c:v>27.489906695160101</c:v>
                </c:pt>
                <c:pt idx="1453">
                  <c:v>27.491546183121301</c:v>
                </c:pt>
                <c:pt idx="1454">
                  <c:v>27.493185463075701</c:v>
                </c:pt>
                <c:pt idx="1455">
                  <c:v>27.494824534843598</c:v>
                </c:pt>
                <c:pt idx="1456">
                  <c:v>27.496463398245201</c:v>
                </c:pt>
                <c:pt idx="1457">
                  <c:v>27.498102053101199</c:v>
                </c:pt>
                <c:pt idx="1458">
                  <c:v>27.499740499232399</c:v>
                </c:pt>
                <c:pt idx="1459">
                  <c:v>27.501378736460001</c:v>
                </c:pt>
                <c:pt idx="1460">
                  <c:v>27.503016764605398</c:v>
                </c:pt>
                <c:pt idx="1461">
                  <c:v>27.504654583490201</c:v>
                </c:pt>
                <c:pt idx="1462">
                  <c:v>27.506292192936399</c:v>
                </c:pt>
                <c:pt idx="1463">
                  <c:v>27.507929592766001</c:v>
                </c:pt>
                <c:pt idx="1464">
                  <c:v>27.509566782801599</c:v>
                </c:pt>
                <c:pt idx="1465">
                  <c:v>27.511203762865701</c:v>
                </c:pt>
                <c:pt idx="1466">
                  <c:v>27.5128405327815</c:v>
                </c:pt>
                <c:pt idx="1467">
                  <c:v>27.514477092372001</c:v>
                </c:pt>
                <c:pt idx="1468">
                  <c:v>27.5161134414607</c:v>
                </c:pt>
                <c:pt idx="1469">
                  <c:v>27.5177495798713</c:v>
                </c:pt>
                <c:pt idx="1470">
                  <c:v>27.519385507427899</c:v>
                </c:pt>
                <c:pt idx="1471">
                  <c:v>27.521021223954602</c:v>
                </c:pt>
                <c:pt idx="1472">
                  <c:v>27.522656729276001</c:v>
                </c:pt>
                <c:pt idx="1473">
                  <c:v>27.524292023216798</c:v>
                </c:pt>
                <c:pt idx="1474">
                  <c:v>27.525927105602001</c:v>
                </c:pt>
                <c:pt idx="1475">
                  <c:v>27.527561976256901</c:v>
                </c:pt>
                <c:pt idx="1476">
                  <c:v>27.529196635007001</c:v>
                </c:pt>
                <c:pt idx="1477">
                  <c:v>27.530831081678201</c:v>
                </c:pt>
                <c:pt idx="1478">
                  <c:v>27.532465316096399</c:v>
                </c:pt>
                <c:pt idx="1479">
                  <c:v>27.534099338088001</c:v>
                </c:pt>
                <c:pt idx="1480">
                  <c:v>27.535733147479601</c:v>
                </c:pt>
                <c:pt idx="1481">
                  <c:v>27.537366744097898</c:v>
                </c:pt>
                <c:pt idx="1482">
                  <c:v>27.539000127769999</c:v>
                </c:pt>
                <c:pt idx="1483">
                  <c:v>27.540633298323399</c:v>
                </c:pt>
                <c:pt idx="1484">
                  <c:v>27.542266255585499</c:v>
                </c:pt>
                <c:pt idx="1485">
                  <c:v>27.5438989993843</c:v>
                </c:pt>
                <c:pt idx="1486">
                  <c:v>27.545531529547901</c:v>
                </c:pt>
                <c:pt idx="1487">
                  <c:v>27.547163845904599</c:v>
                </c:pt>
                <c:pt idx="1488">
                  <c:v>27.548795948283001</c:v>
                </c:pt>
                <c:pt idx="1489">
                  <c:v>27.550427836512199</c:v>
                </c:pt>
                <c:pt idx="1490">
                  <c:v>27.552059510421099</c:v>
                </c:pt>
                <c:pt idx="1491">
                  <c:v>27.553690969839302</c:v>
                </c:pt>
                <c:pt idx="1492">
                  <c:v>27.555322214596298</c:v>
                </c:pt>
                <c:pt idx="1493">
                  <c:v>27.556953244522202</c:v>
                </c:pt>
                <c:pt idx="1494">
                  <c:v>27.558584059447099</c:v>
                </c:pt>
                <c:pt idx="1495">
                  <c:v>27.560214659201399</c:v>
                </c:pt>
                <c:pt idx="1496">
                  <c:v>27.561845043615801</c:v>
                </c:pt>
                <c:pt idx="1497">
                  <c:v>27.563475212521301</c:v>
                </c:pt>
                <c:pt idx="1498">
                  <c:v>27.565105165749198</c:v>
                </c:pt>
                <c:pt idx="1499">
                  <c:v>27.566734903130801</c:v>
                </c:pt>
                <c:pt idx="1500">
                  <c:v>27.568364424497901</c:v>
                </c:pt>
                <c:pt idx="1501">
                  <c:v>27.569993729682501</c:v>
                </c:pt>
                <c:pt idx="1502">
                  <c:v>27.5716228185169</c:v>
                </c:pt>
                <c:pt idx="1503">
                  <c:v>27.573251690833501</c:v>
                </c:pt>
                <c:pt idx="1504">
                  <c:v>27.5748803464651</c:v>
                </c:pt>
                <c:pt idx="1505">
                  <c:v>27.576508785244801</c:v>
                </c:pt>
                <c:pt idx="1506">
                  <c:v>27.578137007005701</c:v>
                </c:pt>
                <c:pt idx="1507">
                  <c:v>27.5797650115815</c:v>
                </c:pt>
                <c:pt idx="1508">
                  <c:v>27.581392798805901</c:v>
                </c:pt>
                <c:pt idx="1509">
                  <c:v>27.583020368512901</c:v>
                </c:pt>
                <c:pt idx="1510">
                  <c:v>27.5846477205369</c:v>
                </c:pt>
                <c:pt idx="1511">
                  <c:v>27.586274854712499</c:v>
                </c:pt>
                <c:pt idx="1512">
                  <c:v>27.587901770874399</c:v>
                </c:pt>
                <c:pt idx="1513">
                  <c:v>27.5895284688578</c:v>
                </c:pt>
                <c:pt idx="1514">
                  <c:v>27.591154948497898</c:v>
                </c:pt>
                <c:pt idx="1515">
                  <c:v>27.592781209630399</c:v>
                </c:pt>
                <c:pt idx="1516">
                  <c:v>27.594407252091099</c:v>
                </c:pt>
                <c:pt idx="1517">
                  <c:v>27.5960330757161</c:v>
                </c:pt>
                <c:pt idx="1518">
                  <c:v>27.597658680341802</c:v>
                </c:pt>
                <c:pt idx="1519">
                  <c:v>27.599284065804799</c:v>
                </c:pt>
                <c:pt idx="1520">
                  <c:v>27.600909231941898</c:v>
                </c:pt>
                <c:pt idx="1521">
                  <c:v>27.6025341785903</c:v>
                </c:pt>
                <c:pt idx="1522">
                  <c:v>27.604158905587401</c:v>
                </c:pt>
                <c:pt idx="1523">
                  <c:v>27.605783412770801</c:v>
                </c:pt>
                <c:pt idx="1524">
                  <c:v>27.607407699978499</c:v>
                </c:pt>
                <c:pt idx="1525">
                  <c:v>27.609031767048499</c:v>
                </c:pt>
                <c:pt idx="1526">
                  <c:v>27.610655613819301</c:v>
                </c:pt>
                <c:pt idx="1527">
                  <c:v>27.612279240129599</c:v>
                </c:pt>
                <c:pt idx="1528">
                  <c:v>27.6139026458182</c:v>
                </c:pt>
                <c:pt idx="1529">
                  <c:v>27.615525830724501</c:v>
                </c:pt>
                <c:pt idx="1530">
                  <c:v>27.617148794687701</c:v>
                </c:pt>
                <c:pt idx="1531">
                  <c:v>27.618771537547701</c:v>
                </c:pt>
                <c:pt idx="1532">
                  <c:v>27.6203940591442</c:v>
                </c:pt>
                <c:pt idx="1533">
                  <c:v>27.622016359317701</c:v>
                </c:pt>
                <c:pt idx="1534">
                  <c:v>27.623638437908401</c:v>
                </c:pt>
                <c:pt idx="1535">
                  <c:v>27.625260294757101</c:v>
                </c:pt>
                <c:pt idx="1536">
                  <c:v>27.626881929704901</c:v>
                </c:pt>
                <c:pt idx="1537">
                  <c:v>27.6285033425929</c:v>
                </c:pt>
                <c:pt idx="1538">
                  <c:v>27.630124533262499</c:v>
                </c:pt>
                <c:pt idx="1539">
                  <c:v>27.631745501555599</c:v>
                </c:pt>
                <c:pt idx="1540">
                  <c:v>27.6333662473142</c:v>
                </c:pt>
                <c:pt idx="1541">
                  <c:v>27.634986770380301</c:v>
                </c:pt>
                <c:pt idx="1542">
                  <c:v>27.6366070705967</c:v>
                </c:pt>
                <c:pt idx="1543">
                  <c:v>27.638227147805999</c:v>
                </c:pt>
                <c:pt idx="1544">
                  <c:v>27.639847001851201</c:v>
                </c:pt>
                <c:pt idx="1545">
                  <c:v>27.6414666325757</c:v>
                </c:pt>
                <c:pt idx="1546">
                  <c:v>27.643086039822801</c:v>
                </c:pt>
                <c:pt idx="1547">
                  <c:v>27.6447052234365</c:v>
                </c:pt>
                <c:pt idx="1548">
                  <c:v>27.646324183260699</c:v>
                </c:pt>
                <c:pt idx="1549">
                  <c:v>27.647942919139599</c:v>
                </c:pt>
                <c:pt idx="1550">
                  <c:v>27.649561430917998</c:v>
                </c:pt>
                <c:pt idx="1551">
                  <c:v>27.6511797184404</c:v>
                </c:pt>
                <c:pt idx="1552">
                  <c:v>27.652797781552099</c:v>
                </c:pt>
                <c:pt idx="1553">
                  <c:v>27.654415620098199</c:v>
                </c:pt>
                <c:pt idx="1554">
                  <c:v>27.656033233924301</c:v>
                </c:pt>
                <c:pt idx="1555">
                  <c:v>27.6576506228763</c:v>
                </c:pt>
                <c:pt idx="1556">
                  <c:v>27.6592677868001</c:v>
                </c:pt>
                <c:pt idx="1557">
                  <c:v>27.6608847255422</c:v>
                </c:pt>
                <c:pt idx="1558">
                  <c:v>27.6625014389491</c:v>
                </c:pt>
                <c:pt idx="1559">
                  <c:v>27.664117926867501</c:v>
                </c:pt>
                <c:pt idx="1560">
                  <c:v>27.665734189144601</c:v>
                </c:pt>
                <c:pt idx="1561">
                  <c:v>27.6673502256277</c:v>
                </c:pt>
                <c:pt idx="1562">
                  <c:v>27.668966036164299</c:v>
                </c:pt>
                <c:pt idx="1563">
                  <c:v>27.670581620602398</c:v>
                </c:pt>
                <c:pt idx="1564">
                  <c:v>27.672196978789898</c:v>
                </c:pt>
                <c:pt idx="1565">
                  <c:v>27.673812110575302</c:v>
                </c:pt>
                <c:pt idx="1566">
                  <c:v>27.675427015806999</c:v>
                </c:pt>
                <c:pt idx="1567">
                  <c:v>27.6770416943341</c:v>
                </c:pt>
                <c:pt idx="1568">
                  <c:v>27.678656146005402</c:v>
                </c:pt>
                <c:pt idx="1569">
                  <c:v>27.680270370670499</c:v>
                </c:pt>
                <c:pt idx="1570">
                  <c:v>27.6818843681788</c:v>
                </c:pt>
                <c:pt idx="1571">
                  <c:v>27.683498138380202</c:v>
                </c:pt>
                <c:pt idx="1572">
                  <c:v>27.685111681125001</c:v>
                </c:pt>
                <c:pt idx="1573">
                  <c:v>27.686724996263301</c:v>
                </c:pt>
                <c:pt idx="1574">
                  <c:v>27.6883380836458</c:v>
                </c:pt>
                <c:pt idx="1575">
                  <c:v>27.6899509431233</c:v>
                </c:pt>
                <c:pt idx="1576">
                  <c:v>27.691563574547001</c:v>
                </c:pt>
                <c:pt idx="1577">
                  <c:v>27.693175977768199</c:v>
                </c:pt>
                <c:pt idx="1578">
                  <c:v>27.694788152638601</c:v>
                </c:pt>
                <c:pt idx="1579">
                  <c:v>27.696400099009999</c:v>
                </c:pt>
                <c:pt idx="1580">
                  <c:v>27.6980118167344</c:v>
                </c:pt>
                <c:pt idx="1581">
                  <c:v>27.6996233056643</c:v>
                </c:pt>
                <c:pt idx="1582">
                  <c:v>27.701234565652399</c:v>
                </c:pt>
                <c:pt idx="1583">
                  <c:v>27.702845596551299</c:v>
                </c:pt>
                <c:pt idx="1584">
                  <c:v>27.704456398214301</c:v>
                </c:pt>
                <c:pt idx="1585">
                  <c:v>27.706066970494799</c:v>
                </c:pt>
                <c:pt idx="1586">
                  <c:v>27.707677313246201</c:v>
                </c:pt>
                <c:pt idx="1587">
                  <c:v>27.7092874263226</c:v>
                </c:pt>
                <c:pt idx="1588">
                  <c:v>27.710897309578002</c:v>
                </c:pt>
                <c:pt idx="1589">
                  <c:v>27.712506962866801</c:v>
                </c:pt>
                <c:pt idx="1590">
                  <c:v>27.7141163860436</c:v>
                </c:pt>
                <c:pt idx="1591">
                  <c:v>27.715725578963301</c:v>
                </c:pt>
                <c:pt idx="1592">
                  <c:v>27.717334541480898</c:v>
                </c:pt>
                <c:pt idx="1593">
                  <c:v>27.718943273451899</c:v>
                </c:pt>
                <c:pt idx="1594">
                  <c:v>27.720551774731799</c:v>
                </c:pt>
                <c:pt idx="1595">
                  <c:v>27.722160045176501</c:v>
                </c:pt>
                <c:pt idx="1596">
                  <c:v>27.723768084642199</c:v>
                </c:pt>
                <c:pt idx="1597">
                  <c:v>27.725375892985099</c:v>
                </c:pt>
                <c:pt idx="1598">
                  <c:v>27.726983470061899</c:v>
                </c:pt>
                <c:pt idx="1599">
                  <c:v>27.7285908157295</c:v>
                </c:pt>
                <c:pt idx="1600">
                  <c:v>27.730197929844898</c:v>
                </c:pt>
                <c:pt idx="1601">
                  <c:v>27.731804812265601</c:v>
                </c:pt>
                <c:pt idx="1602">
                  <c:v>27.733411462848998</c:v>
                </c:pt>
                <c:pt idx="1603">
                  <c:v>27.7350178814531</c:v>
                </c:pt>
                <c:pt idx="1604">
                  <c:v>27.7366240679359</c:v>
                </c:pt>
                <c:pt idx="1605">
                  <c:v>27.7382300221558</c:v>
                </c:pt>
                <c:pt idx="1606">
                  <c:v>27.739835743971401</c:v>
                </c:pt>
                <c:pt idx="1607">
                  <c:v>27.741441233241499</c:v>
                </c:pt>
                <c:pt idx="1608">
                  <c:v>27.7430464898253</c:v>
                </c:pt>
                <c:pt idx="1609">
                  <c:v>27.744651513581999</c:v>
                </c:pt>
                <c:pt idx="1610">
                  <c:v>27.746256304371201</c:v>
                </c:pt>
                <c:pt idx="1611">
                  <c:v>27.747860862052701</c:v>
                </c:pt>
                <c:pt idx="1612">
                  <c:v>27.749465186486699</c:v>
                </c:pt>
                <c:pt idx="1613">
                  <c:v>27.7510692775334</c:v>
                </c:pt>
                <c:pt idx="1614">
                  <c:v>27.752673135053499</c:v>
                </c:pt>
                <c:pt idx="1615">
                  <c:v>27.754276758907601</c:v>
                </c:pt>
                <c:pt idx="1616">
                  <c:v>27.755880148957001</c:v>
                </c:pt>
                <c:pt idx="1617">
                  <c:v>27.757483305062799</c:v>
                </c:pt>
                <c:pt idx="1618">
                  <c:v>27.759086227086701</c:v>
                </c:pt>
                <c:pt idx="1619">
                  <c:v>27.760688914890402</c:v>
                </c:pt>
                <c:pt idx="1620">
                  <c:v>27.762291368336101</c:v>
                </c:pt>
                <c:pt idx="1621">
                  <c:v>27.763893587285899</c:v>
                </c:pt>
                <c:pt idx="1622">
                  <c:v>27.765495571602401</c:v>
                </c:pt>
                <c:pt idx="1623">
                  <c:v>27.767097321148398</c:v>
                </c:pt>
                <c:pt idx="1624">
                  <c:v>27.7686988357869</c:v>
                </c:pt>
                <c:pt idx="1625">
                  <c:v>27.7703001153812</c:v>
                </c:pt>
                <c:pt idx="1626">
                  <c:v>27.771901159794702</c:v>
                </c:pt>
                <c:pt idx="1627">
                  <c:v>27.773501968891399</c:v>
                </c:pt>
                <c:pt idx="1628">
                  <c:v>27.775102542535102</c:v>
                </c:pt>
                <c:pt idx="1629">
                  <c:v>27.776702880590001</c:v>
                </c:pt>
                <c:pt idx="1630">
                  <c:v>27.778302982920799</c:v>
                </c:pt>
                <c:pt idx="1631">
                  <c:v>27.779902849392101</c:v>
                </c:pt>
                <c:pt idx="1632">
                  <c:v>27.781502479869001</c:v>
                </c:pt>
                <c:pt idx="1633">
                  <c:v>27.783101874216499</c:v>
                </c:pt>
                <c:pt idx="1634">
                  <c:v>27.784701032300301</c:v>
                </c:pt>
                <c:pt idx="1635">
                  <c:v>27.7862999539859</c:v>
                </c:pt>
                <c:pt idx="1636">
                  <c:v>27.787898639139499</c:v>
                </c:pt>
                <c:pt idx="1637">
                  <c:v>27.789497087627002</c:v>
                </c:pt>
                <c:pt idx="1638">
                  <c:v>27.791095299315099</c:v>
                </c:pt>
                <c:pt idx="1639">
                  <c:v>27.792693274070398</c:v>
                </c:pt>
                <c:pt idx="1640">
                  <c:v>27.7942910117597</c:v>
                </c:pt>
                <c:pt idx="1641">
                  <c:v>27.795888512250301</c:v>
                </c:pt>
                <c:pt idx="1642">
                  <c:v>27.797485775409601</c:v>
                </c:pt>
                <c:pt idx="1643">
                  <c:v>27.7990828011052</c:v>
                </c:pt>
                <c:pt idx="1644">
                  <c:v>27.8006795892051</c:v>
                </c:pt>
                <c:pt idx="1645">
                  <c:v>27.802276139577302</c:v>
                </c:pt>
                <c:pt idx="1646">
                  <c:v>27.8038724520902</c:v>
                </c:pt>
                <c:pt idx="1647">
                  <c:v>27.805468526612501</c:v>
                </c:pt>
                <c:pt idx="1648">
                  <c:v>27.807064363012898</c:v>
                </c:pt>
                <c:pt idx="1649">
                  <c:v>27.8086599611607</c:v>
                </c:pt>
                <c:pt idx="1650">
                  <c:v>27.810255320925201</c:v>
                </c:pt>
                <c:pt idx="1651">
                  <c:v>27.811850442175899</c:v>
                </c:pt>
                <c:pt idx="1652">
                  <c:v>27.813445324782599</c:v>
                </c:pt>
                <c:pt idx="1653">
                  <c:v>27.815039968615402</c:v>
                </c:pt>
                <c:pt idx="1654">
                  <c:v>27.816634373544701</c:v>
                </c:pt>
                <c:pt idx="1655">
                  <c:v>27.818228539441002</c:v>
                </c:pt>
                <c:pt idx="1656">
                  <c:v>27.819822466175001</c:v>
                </c:pt>
                <c:pt idx="1657">
                  <c:v>27.8214161536178</c:v>
                </c:pt>
                <c:pt idx="1658">
                  <c:v>27.823009601640599</c:v>
                </c:pt>
                <c:pt idx="1659">
                  <c:v>27.8246028101149</c:v>
                </c:pt>
                <c:pt idx="1660">
                  <c:v>27.826195778912599</c:v>
                </c:pt>
                <c:pt idx="1661">
                  <c:v>27.827788507905499</c:v>
                </c:pt>
                <c:pt idx="1662">
                  <c:v>27.829380996966002</c:v>
                </c:pt>
                <c:pt idx="1663">
                  <c:v>27.830973245966302</c:v>
                </c:pt>
                <c:pt idx="1664">
                  <c:v>27.832565254779301</c:v>
                </c:pt>
                <c:pt idx="1665">
                  <c:v>27.834157023277999</c:v>
                </c:pt>
                <c:pt idx="1666">
                  <c:v>27.8357485513353</c:v>
                </c:pt>
                <c:pt idx="1667">
                  <c:v>27.837339838824899</c:v>
                </c:pt>
                <c:pt idx="1668">
                  <c:v>27.8389308856203</c:v>
                </c:pt>
                <c:pt idx="1669">
                  <c:v>27.840521691595399</c:v>
                </c:pt>
                <c:pt idx="1670">
                  <c:v>27.842112256624301</c:v>
                </c:pt>
                <c:pt idx="1671">
                  <c:v>27.8437025805815</c:v>
                </c:pt>
                <c:pt idx="1672">
                  <c:v>27.8452926633415</c:v>
                </c:pt>
                <c:pt idx="1673">
                  <c:v>27.846882504779099</c:v>
                </c:pt>
                <c:pt idx="1674">
                  <c:v>27.848472104769499</c:v>
                </c:pt>
                <c:pt idx="1675">
                  <c:v>27.850061463187899</c:v>
                </c:pt>
                <c:pt idx="1676">
                  <c:v>27.851650579909901</c:v>
                </c:pt>
                <c:pt idx="1677">
                  <c:v>27.853239454811298</c:v>
                </c:pt>
                <c:pt idx="1678">
                  <c:v>27.854828087768102</c:v>
                </c:pt>
                <c:pt idx="1679">
                  <c:v>27.856416478656602</c:v>
                </c:pt>
                <c:pt idx="1680">
                  <c:v>27.858004627353299</c:v>
                </c:pt>
                <c:pt idx="1681">
                  <c:v>27.859592533734801</c:v>
                </c:pt>
                <c:pt idx="1682">
                  <c:v>27.861180197678198</c:v>
                </c:pt>
                <c:pt idx="1683">
                  <c:v>27.862767619060701</c:v>
                </c:pt>
                <c:pt idx="1684">
                  <c:v>27.864354797759699</c:v>
                </c:pt>
                <c:pt idx="1685">
                  <c:v>27.8659417336529</c:v>
                </c:pt>
                <c:pt idx="1686">
                  <c:v>27.867528426618101</c:v>
                </c:pt>
                <c:pt idx="1687">
                  <c:v>27.869114876533601</c:v>
                </c:pt>
                <c:pt idx="1688">
                  <c:v>27.870701083277702</c:v>
                </c:pt>
                <c:pt idx="1689">
                  <c:v>27.872287046728999</c:v>
                </c:pt>
                <c:pt idx="1690">
                  <c:v>27.873872766766301</c:v>
                </c:pt>
                <c:pt idx="1691">
                  <c:v>27.875458243268799</c:v>
                </c:pt>
                <c:pt idx="1692">
                  <c:v>27.877043476115801</c:v>
                </c:pt>
                <c:pt idx="1693">
                  <c:v>27.8786284651868</c:v>
                </c:pt>
                <c:pt idx="1694">
                  <c:v>27.8802132103616</c:v>
                </c:pt>
                <c:pt idx="1695">
                  <c:v>27.8817977115201</c:v>
                </c:pt>
                <c:pt idx="1696">
                  <c:v>27.8833819685428</c:v>
                </c:pt>
                <c:pt idx="1697">
                  <c:v>27.8849659813099</c:v>
                </c:pt>
                <c:pt idx="1698">
                  <c:v>27.886549749702301</c:v>
                </c:pt>
                <c:pt idx="1699">
                  <c:v>27.8881332736009</c:v>
                </c:pt>
                <c:pt idx="1700">
                  <c:v>27.889716552886899</c:v>
                </c:pt>
                <c:pt idx="1701">
                  <c:v>27.891299587441701</c:v>
                </c:pt>
                <c:pt idx="1702">
                  <c:v>27.892882377146901</c:v>
                </c:pt>
                <c:pt idx="1703">
                  <c:v>27.894464921884399</c:v>
                </c:pt>
                <c:pt idx="1704">
                  <c:v>27.8960472215363</c:v>
                </c:pt>
                <c:pt idx="1705">
                  <c:v>27.897629275984901</c:v>
                </c:pt>
                <c:pt idx="1706">
                  <c:v>27.899211085112899</c:v>
                </c:pt>
                <c:pt idx="1707">
                  <c:v>27.900792648803002</c:v>
                </c:pt>
                <c:pt idx="1708">
                  <c:v>27.902373966938299</c:v>
                </c:pt>
                <c:pt idx="1709">
                  <c:v>27.903955039402</c:v>
                </c:pt>
                <c:pt idx="1710">
                  <c:v>27.905535866077599</c:v>
                </c:pt>
                <c:pt idx="1711">
                  <c:v>27.9071164468488</c:v>
                </c:pt>
                <c:pt idx="1712">
                  <c:v>27.908696781599598</c:v>
                </c:pt>
                <c:pt idx="1713">
                  <c:v>27.910276870214201</c:v>
                </c:pt>
                <c:pt idx="1714">
                  <c:v>27.911856712576999</c:v>
                </c:pt>
                <c:pt idx="1715">
                  <c:v>27.913436308572699</c:v>
                </c:pt>
                <c:pt idx="1716">
                  <c:v>27.915015658085998</c:v>
                </c:pt>
                <c:pt idx="1717">
                  <c:v>27.916594761002202</c:v>
                </c:pt>
                <c:pt idx="1718">
                  <c:v>27.918173617206499</c:v>
                </c:pt>
                <c:pt idx="1719">
                  <c:v>27.9197522265845</c:v>
                </c:pt>
                <c:pt idx="1720">
                  <c:v>27.921330589021998</c:v>
                </c:pt>
                <c:pt idx="1721">
                  <c:v>27.922908704405</c:v>
                </c:pt>
                <c:pt idx="1722">
                  <c:v>27.924486572619799</c:v>
                </c:pt>
                <c:pt idx="1723">
                  <c:v>27.9260641935529</c:v>
                </c:pt>
                <c:pt idx="1724">
                  <c:v>27.927641567090902</c:v>
                </c:pt>
                <c:pt idx="1725">
                  <c:v>27.929218693120699</c:v>
                </c:pt>
                <c:pt idx="1726">
                  <c:v>27.9307955715296</c:v>
                </c:pt>
                <c:pt idx="1727">
                  <c:v>27.932372202204999</c:v>
                </c:pt>
                <c:pt idx="1728">
                  <c:v>27.933948585034301</c:v>
                </c:pt>
                <c:pt idx="1729">
                  <c:v>27.935524719905601</c:v>
                </c:pt>
                <c:pt idx="1730">
                  <c:v>27.9371006067068</c:v>
                </c:pt>
                <c:pt idx="1731">
                  <c:v>27.938676245326199</c:v>
                </c:pt>
                <c:pt idx="1732">
                  <c:v>27.940251635652402</c:v>
                </c:pt>
                <c:pt idx="1733">
                  <c:v>27.9418267775741</c:v>
                </c:pt>
                <c:pt idx="1734">
                  <c:v>27.9434016709803</c:v>
                </c:pt>
                <c:pt idx="1735">
                  <c:v>27.944976315760201</c:v>
                </c:pt>
                <c:pt idx="1736">
                  <c:v>27.946550711803098</c:v>
                </c:pt>
                <c:pt idx="1737">
                  <c:v>27.948124858998899</c:v>
                </c:pt>
                <c:pt idx="1738">
                  <c:v>27.9496987572373</c:v>
                </c:pt>
                <c:pt idx="1739">
                  <c:v>27.9512724064084</c:v>
                </c:pt>
                <c:pt idx="1740">
                  <c:v>27.9528458064026</c:v>
                </c:pt>
                <c:pt idx="1741">
                  <c:v>27.954418957110502</c:v>
                </c:pt>
                <c:pt idx="1742">
                  <c:v>27.955991858422699</c:v>
                </c:pt>
                <c:pt idx="1743">
                  <c:v>27.957564510230299</c:v>
                </c:pt>
                <c:pt idx="1744">
                  <c:v>27.959136912424501</c:v>
                </c:pt>
                <c:pt idx="1745">
                  <c:v>27.9607090648968</c:v>
                </c:pt>
                <c:pt idx="1746">
                  <c:v>27.962280967538899</c:v>
                </c:pt>
                <c:pt idx="1747">
                  <c:v>27.963852620242601</c:v>
                </c:pt>
                <c:pt idx="1748">
                  <c:v>27.965424022900098</c:v>
                </c:pt>
                <c:pt idx="1749">
                  <c:v>27.9669951754036</c:v>
                </c:pt>
                <c:pt idx="1750">
                  <c:v>27.9685660776459</c:v>
                </c:pt>
                <c:pt idx="1751">
                  <c:v>27.970136729519599</c:v>
                </c:pt>
                <c:pt idx="1752">
                  <c:v>27.9717071309177</c:v>
                </c:pt>
                <c:pt idx="1753">
                  <c:v>27.973277281733601</c:v>
                </c:pt>
                <c:pt idx="1754">
                  <c:v>27.974847181860699</c:v>
                </c:pt>
                <c:pt idx="1755">
                  <c:v>27.976416831192601</c:v>
                </c:pt>
                <c:pt idx="1756">
                  <c:v>27.977986229623198</c:v>
                </c:pt>
                <c:pt idx="1757">
                  <c:v>27.979555377046701</c:v>
                </c:pt>
                <c:pt idx="1758">
                  <c:v>27.981124273357398</c:v>
                </c:pt>
                <c:pt idx="1759">
                  <c:v>27.982692918449899</c:v>
                </c:pt>
                <c:pt idx="1760">
                  <c:v>27.984261312219001</c:v>
                </c:pt>
                <c:pt idx="1761">
                  <c:v>27.9858294545596</c:v>
                </c:pt>
                <c:pt idx="1762">
                  <c:v>27.987397345367</c:v>
                </c:pt>
                <c:pt idx="1763">
                  <c:v>27.9889649845367</c:v>
                </c:pt>
                <c:pt idx="1764">
                  <c:v>27.990532371964299</c:v>
                </c:pt>
                <c:pt idx="1765">
                  <c:v>27.992099507545699</c:v>
                </c:pt>
                <c:pt idx="1766">
                  <c:v>27.993666391177001</c:v>
                </c:pt>
                <c:pt idx="1767">
                  <c:v>27.995233022754601</c:v>
                </c:pt>
                <c:pt idx="1768">
                  <c:v>27.996799402175</c:v>
                </c:pt>
                <c:pt idx="1769">
                  <c:v>27.998365529334901</c:v>
                </c:pt>
                <c:pt idx="1770">
                  <c:v>27.999931404131399</c:v>
                </c:pt>
                <c:pt idx="1771">
                  <c:v>28.0014970264616</c:v>
                </c:pt>
                <c:pt idx="1772">
                  <c:v>28.003062396223001</c:v>
                </c:pt>
                <c:pt idx="1773">
                  <c:v>28.004627513313199</c:v>
                </c:pt>
                <c:pt idx="1774">
                  <c:v>28.0061923776301</c:v>
                </c:pt>
                <c:pt idx="1775">
                  <c:v>28.007756989071801</c:v>
                </c:pt>
                <c:pt idx="1776">
                  <c:v>28.009321347536599</c:v>
                </c:pt>
                <c:pt idx="1777">
                  <c:v>28.010885452922899</c:v>
                </c:pt>
                <c:pt idx="1778">
                  <c:v>28.0124493051295</c:v>
                </c:pt>
                <c:pt idx="1779">
                  <c:v>28.014012904055399</c:v>
                </c:pt>
                <c:pt idx="1780">
                  <c:v>28.0155762495998</c:v>
                </c:pt>
                <c:pt idx="1781">
                  <c:v>28.017139341661899</c:v>
                </c:pt>
                <c:pt idx="1782">
                  <c:v>28.018702180141499</c:v>
                </c:pt>
                <c:pt idx="1783">
                  <c:v>28.0202647649383</c:v>
                </c:pt>
                <c:pt idx="1784">
                  <c:v>28.0218270959523</c:v>
                </c:pt>
                <c:pt idx="1785">
                  <c:v>28.023389173083899</c:v>
                </c:pt>
                <c:pt idx="1786">
                  <c:v>28.0249509962335</c:v>
                </c:pt>
                <c:pt idx="1787">
                  <c:v>28.026512565301701</c:v>
                </c:pt>
                <c:pt idx="1788">
                  <c:v>28.028073880189499</c:v>
                </c:pt>
                <c:pt idx="1789">
                  <c:v>28.029634940797902</c:v>
                </c:pt>
                <c:pt idx="1790">
                  <c:v>28.031195747028399</c:v>
                </c:pt>
                <c:pt idx="1791">
                  <c:v>28.032756298782399</c:v>
                </c:pt>
                <c:pt idx="1792">
                  <c:v>28.034316595961801</c:v>
                </c:pt>
                <c:pt idx="1793">
                  <c:v>28.035876638468402</c:v>
                </c:pt>
                <c:pt idx="1794">
                  <c:v>28.037436426204501</c:v>
                </c:pt>
                <c:pt idx="1795">
                  <c:v>28.038995959072398</c:v>
                </c:pt>
                <c:pt idx="1796">
                  <c:v>28.0405552369748</c:v>
                </c:pt>
                <c:pt idx="1797">
                  <c:v>28.0421142598146</c:v>
                </c:pt>
                <c:pt idx="1798">
                  <c:v>28.043673027494599</c:v>
                </c:pt>
                <c:pt idx="1799">
                  <c:v>28.045231539918301</c:v>
                </c:pt>
                <c:pt idx="1800">
                  <c:v>28.046789796989099</c:v>
                </c:pt>
                <c:pt idx="1801">
                  <c:v>28.0483477986106</c:v>
                </c:pt>
                <c:pt idx="1802">
                  <c:v>28.049905544686801</c:v>
                </c:pt>
                <c:pt idx="1803">
                  <c:v>28.051463035121699</c:v>
                </c:pt>
                <c:pt idx="1804">
                  <c:v>28.053020269819701</c:v>
                </c:pt>
                <c:pt idx="1805">
                  <c:v>28.054577248685298</c:v>
                </c:pt>
                <c:pt idx="1806">
                  <c:v>28.0561339716233</c:v>
                </c:pt>
                <c:pt idx="1807">
                  <c:v>28.0576904385386</c:v>
                </c:pt>
                <c:pt idx="1808">
                  <c:v>28.059246649336298</c:v>
                </c:pt>
                <c:pt idx="1809">
                  <c:v>28.0608026039219</c:v>
                </c:pt>
                <c:pt idx="1810">
                  <c:v>28.062358302200899</c:v>
                </c:pt>
                <c:pt idx="1811">
                  <c:v>28.063913744079201</c:v>
                </c:pt>
                <c:pt idx="1812">
                  <c:v>28.0654689294627</c:v>
                </c:pt>
                <c:pt idx="1813">
                  <c:v>28.067023858257599</c:v>
                </c:pt>
                <c:pt idx="1814">
                  <c:v>28.068578530370502</c:v>
                </c:pt>
                <c:pt idx="1815">
                  <c:v>28.070132945707901</c:v>
                </c:pt>
                <c:pt idx="1816">
                  <c:v>28.0716871041767</c:v>
                </c:pt>
                <c:pt idx="1817">
                  <c:v>28.073241005683901</c:v>
                </c:pt>
                <c:pt idx="1818">
                  <c:v>28.074794650136901</c:v>
                </c:pt>
                <c:pt idx="1819">
                  <c:v>28.0763480374431</c:v>
                </c:pt>
                <c:pt idx="1820">
                  <c:v>28.077901167510099</c:v>
                </c:pt>
                <c:pt idx="1821">
                  <c:v>28.079454040245899</c:v>
                </c:pt>
                <c:pt idx="1822">
                  <c:v>28.0810066555586</c:v>
                </c:pt>
                <c:pt idx="1823">
                  <c:v>28.082559013356502</c:v>
                </c:pt>
                <c:pt idx="1824">
                  <c:v>28.0841111135482</c:v>
                </c:pt>
                <c:pt idx="1825">
                  <c:v>28.085662956042299</c:v>
                </c:pt>
                <c:pt idx="1826">
                  <c:v>28.087214540747699</c:v>
                </c:pt>
                <c:pt idx="1827">
                  <c:v>28.088765867573699</c:v>
                </c:pt>
                <c:pt idx="1828">
                  <c:v>28.090316936429598</c:v>
                </c:pt>
                <c:pt idx="1829">
                  <c:v>28.091867747224999</c:v>
                </c:pt>
                <c:pt idx="1830">
                  <c:v>28.093418299869501</c:v>
                </c:pt>
                <c:pt idx="1831">
                  <c:v>28.094968594273301</c:v>
                </c:pt>
                <c:pt idx="1832">
                  <c:v>28.096518630346399</c:v>
                </c:pt>
                <c:pt idx="1833">
                  <c:v>28.0980684079993</c:v>
                </c:pt>
                <c:pt idx="1834">
                  <c:v>28.0996179271425</c:v>
                </c:pt>
                <c:pt idx="1835">
                  <c:v>28.101167187686801</c:v>
                </c:pt>
                <c:pt idx="1836">
                  <c:v>28.102716189543401</c:v>
                </c:pt>
                <c:pt idx="1837">
                  <c:v>28.104264932623199</c:v>
                </c:pt>
                <c:pt idx="1838">
                  <c:v>28.105813416837901</c:v>
                </c:pt>
                <c:pt idx="1839">
                  <c:v>28.107361642098901</c:v>
                </c:pt>
                <c:pt idx="1840">
                  <c:v>28.1089096083182</c:v>
                </c:pt>
                <c:pt idx="1841">
                  <c:v>28.1104573154077</c:v>
                </c:pt>
                <c:pt idx="1842">
                  <c:v>28.1120047632797</c:v>
                </c:pt>
                <c:pt idx="1843">
                  <c:v>28.113551951846599</c:v>
                </c:pt>
                <c:pt idx="1844">
                  <c:v>28.115098881021101</c:v>
                </c:pt>
                <c:pt idx="1845">
                  <c:v>28.116645550716001</c:v>
                </c:pt>
                <c:pt idx="1846">
                  <c:v>28.1181919608443</c:v>
                </c:pt>
                <c:pt idx="1847">
                  <c:v>28.1197381113194</c:v>
                </c:pt>
                <c:pt idx="1848">
                  <c:v>28.121284002054701</c:v>
                </c:pt>
                <c:pt idx="1849">
                  <c:v>28.1228296329637</c:v>
                </c:pt>
                <c:pt idx="1850">
                  <c:v>28.124375003960498</c:v>
                </c:pt>
                <c:pt idx="1851">
                  <c:v>28.125920114959001</c:v>
                </c:pt>
                <c:pt idx="1852">
                  <c:v>28.1274649658736</c:v>
                </c:pt>
                <c:pt idx="1853">
                  <c:v>28.129009556618598</c:v>
                </c:pt>
                <c:pt idx="1854">
                  <c:v>28.1305538871088</c:v>
                </c:pt>
                <c:pt idx="1855">
                  <c:v>28.132097957259099</c:v>
                </c:pt>
                <c:pt idx="1856">
                  <c:v>28.1336417669845</c:v>
                </c:pt>
                <c:pt idx="1857">
                  <c:v>28.1351853162002</c:v>
                </c:pt>
                <c:pt idx="1858">
                  <c:v>28.136728604821901</c:v>
                </c:pt>
                <c:pt idx="1859">
                  <c:v>28.138271632765001</c:v>
                </c:pt>
                <c:pt idx="1860">
                  <c:v>28.139814399945699</c:v>
                </c:pt>
                <c:pt idx="1861">
                  <c:v>28.1413569062798</c:v>
                </c:pt>
                <c:pt idx="1862">
                  <c:v>28.1428991516837</c:v>
                </c:pt>
                <c:pt idx="1863">
                  <c:v>28.144441136073802</c:v>
                </c:pt>
                <c:pt idx="1864">
                  <c:v>28.145982859366999</c:v>
                </c:pt>
                <c:pt idx="1865">
                  <c:v>28.147524321479899</c:v>
                </c:pt>
                <c:pt idx="1866">
                  <c:v>28.149065522329799</c:v>
                </c:pt>
                <c:pt idx="1867">
                  <c:v>28.150606461833799</c:v>
                </c:pt>
                <c:pt idx="1868">
                  <c:v>28.152147139909498</c:v>
                </c:pt>
                <c:pt idx="1869">
                  <c:v>28.153687556474502</c:v>
                </c:pt>
                <c:pt idx="1870">
                  <c:v>28.155227711446798</c:v>
                </c:pt>
                <c:pt idx="1871">
                  <c:v>28.156767604744299</c:v>
                </c:pt>
                <c:pt idx="1872">
                  <c:v>28.158307236285399</c:v>
                </c:pt>
                <c:pt idx="1873">
                  <c:v>28.159846605988498</c:v>
                </c:pt>
                <c:pt idx="1874">
                  <c:v>28.161385713772301</c:v>
                </c:pt>
                <c:pt idx="1875">
                  <c:v>28.162924559555702</c:v>
                </c:pt>
                <c:pt idx="1876">
                  <c:v>28.164463143257699</c:v>
                </c:pt>
                <c:pt idx="1877">
                  <c:v>28.1660014647975</c:v>
                </c:pt>
                <c:pt idx="1878">
                  <c:v>28.167539524094799</c:v>
                </c:pt>
                <c:pt idx="1879">
                  <c:v>28.169077321069</c:v>
                </c:pt>
                <c:pt idx="1880">
                  <c:v>28.17061485564</c:v>
                </c:pt>
                <c:pt idx="1881">
                  <c:v>28.172152127727902</c:v>
                </c:pt>
                <c:pt idx="1882">
                  <c:v>28.173689137253</c:v>
                </c:pt>
                <c:pt idx="1883">
                  <c:v>28.1752258841356</c:v>
                </c:pt>
                <c:pt idx="1884">
                  <c:v>28.176762368296401</c:v>
                </c:pt>
                <c:pt idx="1885">
                  <c:v>28.178298589656301</c:v>
                </c:pt>
                <c:pt idx="1886">
                  <c:v>28.179834548136199</c:v>
                </c:pt>
                <c:pt idx="1887">
                  <c:v>28.181370243657401</c:v>
                </c:pt>
                <c:pt idx="1888">
                  <c:v>28.182905676141299</c:v>
                </c:pt>
                <c:pt idx="1889">
                  <c:v>28.1844408455094</c:v>
                </c:pt>
                <c:pt idx="1890">
                  <c:v>28.185975751683699</c:v>
                </c:pt>
                <c:pt idx="1891">
                  <c:v>28.187510394586099</c:v>
                </c:pt>
                <c:pt idx="1892">
                  <c:v>28.1890447741388</c:v>
                </c:pt>
                <c:pt idx="1893">
                  <c:v>28.190578890264099</c:v>
                </c:pt>
                <c:pt idx="1894">
                  <c:v>28.192112742884699</c:v>
                </c:pt>
                <c:pt idx="1895">
                  <c:v>28.193646331923301</c:v>
                </c:pt>
                <c:pt idx="1896">
                  <c:v>28.195179657303001</c:v>
                </c:pt>
                <c:pt idx="1897">
                  <c:v>28.196712718946699</c:v>
                </c:pt>
                <c:pt idx="1898">
                  <c:v>28.198245516778002</c:v>
                </c:pt>
                <c:pt idx="1899">
                  <c:v>28.199778050720401</c:v>
                </c:pt>
                <c:pt idx="1900">
                  <c:v>28.201310320697502</c:v>
                </c:pt>
                <c:pt idx="1901">
                  <c:v>28.202842326633299</c:v>
                </c:pt>
                <c:pt idx="1902">
                  <c:v>28.204374068452001</c:v>
                </c:pt>
                <c:pt idx="1903">
                  <c:v>28.205905546077801</c:v>
                </c:pt>
                <c:pt idx="1904">
                  <c:v>28.2074367594353</c:v>
                </c:pt>
                <c:pt idx="1905">
                  <c:v>28.208967708449102</c:v>
                </c:pt>
                <c:pt idx="1906">
                  <c:v>28.210498393044201</c:v>
                </c:pt>
                <c:pt idx="1907">
                  <c:v>28.212028813145601</c:v>
                </c:pt>
                <c:pt idx="1908">
                  <c:v>28.213558968678502</c:v>
                </c:pt>
                <c:pt idx="1909">
                  <c:v>28.2150888595685</c:v>
                </c:pt>
                <c:pt idx="1910">
                  <c:v>28.216618485741201</c:v>
                </c:pt>
                <c:pt idx="1911">
                  <c:v>28.218147847122399</c:v>
                </c:pt>
                <c:pt idx="1912">
                  <c:v>28.219676943638099</c:v>
                </c:pt>
                <c:pt idx="1913">
                  <c:v>28.221205775214599</c:v>
                </c:pt>
                <c:pt idx="1914">
                  <c:v>28.222734341778299</c:v>
                </c:pt>
                <c:pt idx="1915">
                  <c:v>28.224262643255798</c:v>
                </c:pt>
                <c:pt idx="1916">
                  <c:v>28.225790679573802</c:v>
                </c:pt>
                <c:pt idx="1917">
                  <c:v>28.2273184506594</c:v>
                </c:pt>
                <c:pt idx="1918">
                  <c:v>28.228845956439699</c:v>
                </c:pt>
                <c:pt idx="1919">
                  <c:v>28.230373196841999</c:v>
                </c:pt>
                <c:pt idx="1920">
                  <c:v>28.2319001717939</c:v>
                </c:pt>
                <c:pt idx="1921">
                  <c:v>28.2334268812231</c:v>
                </c:pt>
                <c:pt idx="1922">
                  <c:v>28.234953325057599</c:v>
                </c:pt>
                <c:pt idx="1923">
                  <c:v>28.236479503225301</c:v>
                </c:pt>
                <c:pt idx="1924">
                  <c:v>28.238005415654701</c:v>
                </c:pt>
                <c:pt idx="1925">
                  <c:v>28.239531062274299</c:v>
                </c:pt>
                <c:pt idx="1926">
                  <c:v>28.2410564430125</c:v>
                </c:pt>
                <c:pt idx="1927">
                  <c:v>28.242581557798399</c:v>
                </c:pt>
                <c:pt idx="1928">
                  <c:v>28.244106406560999</c:v>
                </c:pt>
                <c:pt idx="1929">
                  <c:v>28.245630989229401</c:v>
                </c:pt>
                <c:pt idx="1930">
                  <c:v>28.247155305733099</c:v>
                </c:pt>
                <c:pt idx="1931">
                  <c:v>28.248679356001698</c:v>
                </c:pt>
                <c:pt idx="1932">
                  <c:v>28.250203139964899</c:v>
                </c:pt>
                <c:pt idx="1933">
                  <c:v>28.251726657552801</c:v>
                </c:pt>
                <c:pt idx="1934">
                  <c:v>28.253249908695501</c:v>
                </c:pt>
                <c:pt idx="1935">
                  <c:v>28.254772893323299</c:v>
                </c:pt>
                <c:pt idx="1936">
                  <c:v>28.256295611366699</c:v>
                </c:pt>
                <c:pt idx="1937">
                  <c:v>28.257818062756499</c:v>
                </c:pt>
                <c:pt idx="1938">
                  <c:v>28.259340247423498</c:v>
                </c:pt>
                <c:pt idx="1939">
                  <c:v>28.2608621652988</c:v>
                </c:pt>
                <c:pt idx="1940">
                  <c:v>28.262383816313601</c:v>
                </c:pt>
                <c:pt idx="1941">
                  <c:v>28.263905200399499</c:v>
                </c:pt>
                <c:pt idx="1942">
                  <c:v>28.2654263174881</c:v>
                </c:pt>
                <c:pt idx="1943">
                  <c:v>28.266947167510999</c:v>
                </c:pt>
                <c:pt idx="1944">
                  <c:v>28.2684677504005</c:v>
                </c:pt>
                <c:pt idx="1945">
                  <c:v>28.269988066088501</c:v>
                </c:pt>
                <c:pt idx="1946">
                  <c:v>28.271508114507501</c:v>
                </c:pt>
                <c:pt idx="1947">
                  <c:v>28.273027895590001</c:v>
                </c:pt>
                <c:pt idx="1948">
                  <c:v>28.274547409268699</c:v>
                </c:pt>
                <c:pt idx="1949">
                  <c:v>28.276066655476601</c:v>
                </c:pt>
                <c:pt idx="1950">
                  <c:v>28.277585634146799</c:v>
                </c:pt>
                <c:pt idx="1951">
                  <c:v>28.279104345212399</c:v>
                </c:pt>
                <c:pt idx="1952">
                  <c:v>28.280622788606902</c:v>
                </c:pt>
                <c:pt idx="1953">
                  <c:v>28.282140964264102</c:v>
                </c:pt>
                <c:pt idx="1954">
                  <c:v>28.283658872117599</c:v>
                </c:pt>
                <c:pt idx="1955">
                  <c:v>28.285176512101501</c:v>
                </c:pt>
                <c:pt idx="1956">
                  <c:v>28.286693884150001</c:v>
                </c:pt>
                <c:pt idx="1957">
                  <c:v>28.288210988197399</c:v>
                </c:pt>
                <c:pt idx="1958">
                  <c:v>28.2897278241782</c:v>
                </c:pt>
                <c:pt idx="1959">
                  <c:v>28.291244392027199</c:v>
                </c:pt>
                <c:pt idx="1960">
                  <c:v>28.292760691679199</c:v>
                </c:pt>
                <c:pt idx="1961">
                  <c:v>28.294276723069402</c:v>
                </c:pt>
                <c:pt idx="1962">
                  <c:v>28.2957924861329</c:v>
                </c:pt>
                <c:pt idx="1963">
                  <c:v>28.2973079808053</c:v>
                </c:pt>
                <c:pt idx="1964">
                  <c:v>28.2988232070221</c:v>
                </c:pt>
                <c:pt idx="1965">
                  <c:v>28.300338164719101</c:v>
                </c:pt>
                <c:pt idx="1966">
                  <c:v>28.301852853832202</c:v>
                </c:pt>
                <c:pt idx="1967">
                  <c:v>28.303367274297699</c:v>
                </c:pt>
                <c:pt idx="1968">
                  <c:v>28.304881426051899</c:v>
                </c:pt>
                <c:pt idx="1969">
                  <c:v>28.306395309031199</c:v>
                </c:pt>
                <c:pt idx="1970">
                  <c:v>28.307908923172398</c:v>
                </c:pt>
                <c:pt idx="1971">
                  <c:v>28.309422268412298</c:v>
                </c:pt>
                <c:pt idx="1972">
                  <c:v>28.310935344687799</c:v>
                </c:pt>
                <c:pt idx="1973">
                  <c:v>28.312448151936401</c:v>
                </c:pt>
                <c:pt idx="1974">
                  <c:v>28.3139606900952</c:v>
                </c:pt>
                <c:pt idx="1975">
                  <c:v>28.315472959101999</c:v>
                </c:pt>
                <c:pt idx="1976">
                  <c:v>28.316984958894398</c:v>
                </c:pt>
                <c:pt idx="1977">
                  <c:v>28.318496689410399</c:v>
                </c:pt>
                <c:pt idx="1978">
                  <c:v>28.320008150587999</c:v>
                </c:pt>
                <c:pt idx="1979">
                  <c:v>28.321519342365601</c:v>
                </c:pt>
                <c:pt idx="1980">
                  <c:v>28.323030264681499</c:v>
                </c:pt>
                <c:pt idx="1981">
                  <c:v>28.324540917474401</c:v>
                </c:pt>
                <c:pt idx="1982">
                  <c:v>28.326051300683201</c:v>
                </c:pt>
                <c:pt idx="1983">
                  <c:v>28.327561414246698</c:v>
                </c:pt>
                <c:pt idx="1984">
                  <c:v>28.329071258104101</c:v>
                </c:pt>
                <c:pt idx="1985">
                  <c:v>28.330580832194698</c:v>
                </c:pt>
                <c:pt idx="1986">
                  <c:v>28.332090136458099</c:v>
                </c:pt>
                <c:pt idx="1987">
                  <c:v>28.3335991708338</c:v>
                </c:pt>
                <c:pt idx="1988">
                  <c:v>28.335107935261799</c:v>
                </c:pt>
                <c:pt idx="1989">
                  <c:v>28.336616429682099</c:v>
                </c:pt>
                <c:pt idx="1990">
                  <c:v>28.3381246540348</c:v>
                </c:pt>
                <c:pt idx="1991">
                  <c:v>28.339632608260398</c:v>
                </c:pt>
                <c:pt idx="1992">
                  <c:v>28.341140292299301</c:v>
                </c:pt>
                <c:pt idx="1993">
                  <c:v>28.342647706092201</c:v>
                </c:pt>
                <c:pt idx="1994">
                  <c:v>28.3441548495802</c:v>
                </c:pt>
                <c:pt idx="1995">
                  <c:v>28.345661722704101</c:v>
                </c:pt>
                <c:pt idx="1996">
                  <c:v>28.347168325405299</c:v>
                </c:pt>
                <c:pt idx="1997">
                  <c:v>28.3486746576251</c:v>
                </c:pt>
                <c:pt idx="1998">
                  <c:v>28.350180719305101</c:v>
                </c:pt>
                <c:pt idx="1999">
                  <c:v>28.351686510387101</c:v>
                </c:pt>
                <c:pt idx="2000">
                  <c:v>28.353192030812899</c:v>
                </c:pt>
                <c:pt idx="2001">
                  <c:v>28.3546972805247</c:v>
                </c:pt>
                <c:pt idx="2002">
                  <c:v>28.356202259464698</c:v>
                </c:pt>
                <c:pt idx="2003">
                  <c:v>28.3577069675754</c:v>
                </c:pt>
                <c:pt idx="2004">
                  <c:v>28.3592114047993</c:v>
                </c:pt>
                <c:pt idx="2005">
                  <c:v>28.360715571079201</c:v>
                </c:pt>
                <c:pt idx="2006">
                  <c:v>28.362219466358098</c:v>
                </c:pt>
                <c:pt idx="2007">
                  <c:v>28.363723090579001</c:v>
                </c:pt>
                <c:pt idx="2008">
                  <c:v>28.365226443685302</c:v>
                </c:pt>
                <c:pt idx="2009">
                  <c:v>28.3667295256204</c:v>
                </c:pt>
                <c:pt idx="2010">
                  <c:v>28.3682323363279</c:v>
                </c:pt>
                <c:pt idx="2011">
                  <c:v>28.3697348757517</c:v>
                </c:pt>
                <c:pt idx="2012">
                  <c:v>28.3712371438356</c:v>
                </c:pt>
                <c:pt idx="2013">
                  <c:v>28.372739140523802</c:v>
                </c:pt>
                <c:pt idx="2014">
                  <c:v>28.374240865760498</c:v>
                </c:pt>
                <c:pt idx="2015">
                  <c:v>28.375742319490399</c:v>
                </c:pt>
                <c:pt idx="2016">
                  <c:v>28.377243501657901</c:v>
                </c:pt>
                <c:pt idx="2017">
                  <c:v>28.378744412207901</c:v>
                </c:pt>
                <c:pt idx="2018">
                  <c:v>28.380245051085399</c:v>
                </c:pt>
                <c:pt idx="2019">
                  <c:v>28.381745418235401</c:v>
                </c:pt>
                <c:pt idx="2020">
                  <c:v>28.383245513603399</c:v>
                </c:pt>
                <c:pt idx="2021">
                  <c:v>28.384745337134699</c:v>
                </c:pt>
                <c:pt idx="2022">
                  <c:v>28.386244888775</c:v>
                </c:pt>
                <c:pt idx="2023">
                  <c:v>28.3877441684701</c:v>
                </c:pt>
                <c:pt idx="2024">
                  <c:v>28.389243176166001</c:v>
                </c:pt>
                <c:pt idx="2025">
                  <c:v>28.390741911808799</c:v>
                </c:pt>
                <c:pt idx="2026">
                  <c:v>28.392240375344901</c:v>
                </c:pt>
                <c:pt idx="2027">
                  <c:v>28.3937385667206</c:v>
                </c:pt>
                <c:pt idx="2028">
                  <c:v>28.395236485882702</c:v>
                </c:pt>
                <c:pt idx="2029">
                  <c:v>28.396734132777901</c:v>
                </c:pt>
                <c:pt idx="2030">
                  <c:v>28.398231507353099</c:v>
                </c:pt>
                <c:pt idx="2031">
                  <c:v>28.399728609555599</c:v>
                </c:pt>
                <c:pt idx="2032">
                  <c:v>28.401225439332698</c:v>
                </c:pt>
                <c:pt idx="2033">
                  <c:v>28.402721996631598</c:v>
                </c:pt>
                <c:pt idx="2034">
                  <c:v>28.404218281400301</c:v>
                </c:pt>
                <c:pt idx="2035">
                  <c:v>28.4057142935863</c:v>
                </c:pt>
                <c:pt idx="2036">
                  <c:v>28.407210033137599</c:v>
                </c:pt>
                <c:pt idx="2037">
                  <c:v>28.408705500002501</c:v>
                </c:pt>
                <c:pt idx="2038">
                  <c:v>28.410200694129099</c:v>
                </c:pt>
                <c:pt idx="2039">
                  <c:v>28.411695615465899</c:v>
                </c:pt>
                <c:pt idx="2040">
                  <c:v>28.4131902639615</c:v>
                </c:pt>
                <c:pt idx="2041">
                  <c:v>28.414684639564602</c:v>
                </c:pt>
                <c:pt idx="2042">
                  <c:v>28.4161787422243</c:v>
                </c:pt>
                <c:pt idx="2043">
                  <c:v>28.4176725718897</c:v>
                </c:pt>
                <c:pt idx="2044">
                  <c:v>28.4191661285099</c:v>
                </c:pt>
                <c:pt idx="2045">
                  <c:v>28.4206594120344</c:v>
                </c:pt>
                <c:pt idx="2046">
                  <c:v>28.422152422412701</c:v>
                </c:pt>
                <c:pt idx="2047">
                  <c:v>28.423645159594798</c:v>
                </c:pt>
                <c:pt idx="2048">
                  <c:v>28.425137623530301</c:v>
                </c:pt>
                <c:pt idx="2049">
                  <c:v>28.426629814169502</c:v>
                </c:pt>
                <c:pt idx="2050">
                  <c:v>28.4281217314625</c:v>
                </c:pt>
                <c:pt idx="2051">
                  <c:v>28.4296133753598</c:v>
                </c:pt>
                <c:pt idx="2052">
                  <c:v>28.431104745811801</c:v>
                </c:pt>
                <c:pt idx="2053">
                  <c:v>28.432595842769299</c:v>
                </c:pt>
                <c:pt idx="2054">
                  <c:v>28.434086666183301</c:v>
                </c:pt>
                <c:pt idx="2055">
                  <c:v>28.435577216004599</c:v>
                </c:pt>
                <c:pt idx="2056">
                  <c:v>28.4370674921846</c:v>
                </c:pt>
                <c:pt idx="2057">
                  <c:v>28.438557494674502</c:v>
                </c:pt>
                <c:pt idx="2058">
                  <c:v>28.440047223425999</c:v>
                </c:pt>
                <c:pt idx="2059">
                  <c:v>28.441536678390499</c:v>
                </c:pt>
                <c:pt idx="2060">
                  <c:v>28.443025859520102</c:v>
                </c:pt>
                <c:pt idx="2061">
                  <c:v>28.444514766766702</c:v>
                </c:pt>
                <c:pt idx="2062">
                  <c:v>28.4460034000824</c:v>
                </c:pt>
                <c:pt idx="2063">
                  <c:v>28.447491759419599</c:v>
                </c:pt>
                <c:pt idx="2064">
                  <c:v>28.448979844730601</c:v>
                </c:pt>
                <c:pt idx="2065">
                  <c:v>28.4504676559683</c:v>
                </c:pt>
                <c:pt idx="2066">
                  <c:v>28.451955193085301</c:v>
                </c:pt>
                <c:pt idx="2067">
                  <c:v>28.453442456034502</c:v>
                </c:pt>
                <c:pt idx="2068">
                  <c:v>28.454929444769199</c:v>
                </c:pt>
                <c:pt idx="2069">
                  <c:v>28.456416159242401</c:v>
                </c:pt>
                <c:pt idx="2070">
                  <c:v>28.457902599407799</c:v>
                </c:pt>
                <c:pt idx="2071">
                  <c:v>28.459388765218801</c:v>
                </c:pt>
                <c:pt idx="2072">
                  <c:v>28.460874656629102</c:v>
                </c:pt>
                <c:pt idx="2073">
                  <c:v>28.4623602735928</c:v>
                </c:pt>
                <c:pt idx="2074">
                  <c:v>28.463845616063701</c:v>
                </c:pt>
                <c:pt idx="2075">
                  <c:v>28.4653306839961</c:v>
                </c:pt>
                <c:pt idx="2076">
                  <c:v>28.466815477344401</c:v>
                </c:pt>
                <c:pt idx="2077">
                  <c:v>28.468299996062999</c:v>
                </c:pt>
                <c:pt idx="2078">
                  <c:v>28.469784240106701</c:v>
                </c:pt>
                <c:pt idx="2079">
                  <c:v>28.471268209430299</c:v>
                </c:pt>
                <c:pt idx="2080">
                  <c:v>28.472751903988701</c:v>
                </c:pt>
                <c:pt idx="2081">
                  <c:v>28.474235323737101</c:v>
                </c:pt>
                <c:pt idx="2082">
                  <c:v>28.475718468630699</c:v>
                </c:pt>
                <c:pt idx="2083">
                  <c:v>28.4772013386251</c:v>
                </c:pt>
                <c:pt idx="2084">
                  <c:v>28.4786839336758</c:v>
                </c:pt>
                <c:pt idx="2085">
                  <c:v>28.480166253738499</c:v>
                </c:pt>
                <c:pt idx="2086">
                  <c:v>28.481648298769301</c:v>
                </c:pt>
                <c:pt idx="2087">
                  <c:v>28.483130068724101</c:v>
                </c:pt>
                <c:pt idx="2088">
                  <c:v>28.484611563559099</c:v>
                </c:pt>
                <c:pt idx="2089">
                  <c:v>28.486092783230799</c:v>
                </c:pt>
                <c:pt idx="2090">
                  <c:v>28.487573727695601</c:v>
                </c:pt>
                <c:pt idx="2091">
                  <c:v>28.489054396910198</c:v>
                </c:pt>
                <c:pt idx="2092">
                  <c:v>28.4905347908315</c:v>
                </c:pt>
                <c:pt idx="2093">
                  <c:v>28.492014909416501</c:v>
                </c:pt>
                <c:pt idx="2094">
                  <c:v>28.493494752622201</c:v>
                </c:pt>
                <c:pt idx="2095">
                  <c:v>28.494974320406001</c:v>
                </c:pt>
                <c:pt idx="2096">
                  <c:v>28.496453612725201</c:v>
                </c:pt>
                <c:pt idx="2097">
                  <c:v>28.497932629537601</c:v>
                </c:pt>
                <c:pt idx="2098">
                  <c:v>28.4994113708008</c:v>
                </c:pt>
                <c:pt idx="2099">
                  <c:v>28.500889836472702</c:v>
                </c:pt>
                <c:pt idx="2100">
                  <c:v>28.502368026511402</c:v>
                </c:pt>
                <c:pt idx="2101">
                  <c:v>28.503845940875099</c:v>
                </c:pt>
                <c:pt idx="2102">
                  <c:v>28.505323579522098</c:v>
                </c:pt>
                <c:pt idx="2103">
                  <c:v>28.506800942411001</c:v>
                </c:pt>
                <c:pt idx="2104">
                  <c:v>28.5082780295003</c:v>
                </c:pt>
                <c:pt idx="2105">
                  <c:v>28.509754840748901</c:v>
                </c:pt>
                <c:pt idx="2106">
                  <c:v>28.511231376115699</c:v>
                </c:pt>
                <c:pt idx="2107">
                  <c:v>28.512707635559799</c:v>
                </c:pt>
                <c:pt idx="2108">
                  <c:v>28.514183619040502</c:v>
                </c:pt>
                <c:pt idx="2109">
                  <c:v>28.515659326517198</c:v>
                </c:pt>
                <c:pt idx="2110">
                  <c:v>28.517134757949499</c:v>
                </c:pt>
                <c:pt idx="2111">
                  <c:v>28.518609913296899</c:v>
                </c:pt>
                <c:pt idx="2112">
                  <c:v>28.520084792519501</c:v>
                </c:pt>
                <c:pt idx="2113">
                  <c:v>28.5215593955771</c:v>
                </c:pt>
                <c:pt idx="2114">
                  <c:v>28.523033722429901</c:v>
                </c:pt>
                <c:pt idx="2115">
                  <c:v>28.524507773038302</c:v>
                </c:pt>
                <c:pt idx="2116">
                  <c:v>28.525981547362601</c:v>
                </c:pt>
                <c:pt idx="2117">
                  <c:v>28.527455045363499</c:v>
                </c:pt>
                <c:pt idx="2118">
                  <c:v>28.528928267001699</c:v>
                </c:pt>
                <c:pt idx="2119">
                  <c:v>28.5304012122381</c:v>
                </c:pt>
                <c:pt idx="2120">
                  <c:v>28.5318738810337</c:v>
                </c:pt>
                <c:pt idx="2121">
                  <c:v>28.5333462733497</c:v>
                </c:pt>
                <c:pt idx="2122">
                  <c:v>28.5348183891474</c:v>
                </c:pt>
                <c:pt idx="2123">
                  <c:v>28.5362902283883</c:v>
                </c:pt>
                <c:pt idx="2124">
                  <c:v>28.5377617910341</c:v>
                </c:pt>
                <c:pt idx="2125">
                  <c:v>28.5392330770465</c:v>
                </c:pt>
                <c:pt idx="2126">
                  <c:v>28.5407040863874</c:v>
                </c:pt>
                <c:pt idx="2127">
                  <c:v>28.5421748190189</c:v>
                </c:pt>
                <c:pt idx="2128">
                  <c:v>28.543645274903099</c:v>
                </c:pt>
                <c:pt idx="2129">
                  <c:v>28.545115454002602</c:v>
                </c:pt>
                <c:pt idx="2130">
                  <c:v>28.5465853562796</c:v>
                </c:pt>
                <c:pt idx="2131">
                  <c:v>28.548054981697</c:v>
                </c:pt>
                <c:pt idx="2132">
                  <c:v>28.549524330217501</c:v>
                </c:pt>
                <c:pt idx="2133">
                  <c:v>28.550993401804</c:v>
                </c:pt>
                <c:pt idx="2134">
                  <c:v>28.552462196419601</c:v>
                </c:pt>
                <c:pt idx="2135">
                  <c:v>28.553930714027501</c:v>
                </c:pt>
                <c:pt idx="2136">
                  <c:v>28.555398954591102</c:v>
                </c:pt>
                <c:pt idx="2137">
                  <c:v>28.556866918074</c:v>
                </c:pt>
                <c:pt idx="2138">
                  <c:v>28.5583346044397</c:v>
                </c:pt>
                <c:pt idx="2139">
                  <c:v>28.559802013652099</c:v>
                </c:pt>
                <c:pt idx="2140">
                  <c:v>28.561269145675102</c:v>
                </c:pt>
                <c:pt idx="2141">
                  <c:v>28.562736000472899</c:v>
                </c:pt>
                <c:pt idx="2142">
                  <c:v>28.564202578009599</c:v>
                </c:pt>
                <c:pt idx="2143">
                  <c:v>28.565668878249699</c:v>
                </c:pt>
                <c:pt idx="2144">
                  <c:v>28.567134901157502</c:v>
                </c:pt>
                <c:pt idx="2145">
                  <c:v>28.568600646697998</c:v>
                </c:pt>
                <c:pt idx="2146">
                  <c:v>28.570066114835701</c:v>
                </c:pt>
                <c:pt idx="2147">
                  <c:v>28.5715313055357</c:v>
                </c:pt>
                <c:pt idx="2148">
                  <c:v>28.572996218763102</c:v>
                </c:pt>
                <c:pt idx="2149">
                  <c:v>28.574460854483</c:v>
                </c:pt>
                <c:pt idx="2150">
                  <c:v>28.575925212661001</c:v>
                </c:pt>
                <c:pt idx="2151">
                  <c:v>28.577389293262399</c:v>
                </c:pt>
                <c:pt idx="2152">
                  <c:v>28.578853096252999</c:v>
                </c:pt>
                <c:pt idx="2153">
                  <c:v>28.580316621598499</c:v>
                </c:pt>
                <c:pt idx="2154">
                  <c:v>28.581779869264899</c:v>
                </c:pt>
                <c:pt idx="2155">
                  <c:v>28.583242839218201</c:v>
                </c:pt>
                <c:pt idx="2156">
                  <c:v>28.584705531424699</c:v>
                </c:pt>
                <c:pt idx="2157">
                  <c:v>28.5861679458508</c:v>
                </c:pt>
                <c:pt idx="2158">
                  <c:v>28.587630082463001</c:v>
                </c:pt>
                <c:pt idx="2159">
                  <c:v>28.5890919412278</c:v>
                </c:pt>
                <c:pt idx="2160">
                  <c:v>28.590553522112199</c:v>
                </c:pt>
                <c:pt idx="2161">
                  <c:v>28.592014825082899</c:v>
                </c:pt>
                <c:pt idx="2162">
                  <c:v>28.593475850107101</c:v>
                </c:pt>
                <c:pt idx="2163">
                  <c:v>28.5949365971519</c:v>
                </c:pt>
                <c:pt idx="2164">
                  <c:v>28.596397066184799</c:v>
                </c:pt>
                <c:pt idx="2165">
                  <c:v>28.597857257173199</c:v>
                </c:pt>
                <c:pt idx="2166">
                  <c:v>28.599317170084699</c:v>
                </c:pt>
                <c:pt idx="2167">
                  <c:v>28.600776804887001</c:v>
                </c:pt>
                <c:pt idx="2168">
                  <c:v>28.602236161548099</c:v>
                </c:pt>
                <c:pt idx="2169">
                  <c:v>28.603695240036</c:v>
                </c:pt>
                <c:pt idx="2170">
                  <c:v>28.605154040318901</c:v>
                </c:pt>
                <c:pt idx="2171">
                  <c:v>28.6066125623651</c:v>
                </c:pt>
                <c:pt idx="2172">
                  <c:v>28.608070806143001</c:v>
                </c:pt>
                <c:pt idx="2173">
                  <c:v>28.609528771621299</c:v>
                </c:pt>
                <c:pt idx="2174">
                  <c:v>28.6109864587686</c:v>
                </c:pt>
                <c:pt idx="2175">
                  <c:v>28.6124438675538</c:v>
                </c:pt>
                <c:pt idx="2176">
                  <c:v>28.613900997945901</c:v>
                </c:pt>
                <c:pt idx="2177">
                  <c:v>28.615357849913998</c:v>
                </c:pt>
                <c:pt idx="2178">
                  <c:v>28.616814423427499</c:v>
                </c:pt>
                <c:pt idx="2179">
                  <c:v>28.618270718455701</c:v>
                </c:pt>
                <c:pt idx="2180">
                  <c:v>28.6197267349682</c:v>
                </c:pt>
                <c:pt idx="2181">
                  <c:v>28.621182472934599</c:v>
                </c:pt>
                <c:pt idx="2182">
                  <c:v>28.6226379323248</c:v>
                </c:pt>
                <c:pt idx="2183">
                  <c:v>28.6240931131087</c:v>
                </c:pt>
                <c:pt idx="2184">
                  <c:v>28.625548015256499</c:v>
                </c:pt>
                <c:pt idx="2185">
                  <c:v>28.627002638738201</c:v>
                </c:pt>
                <c:pt idx="2186">
                  <c:v>28.628456983524401</c:v>
                </c:pt>
                <c:pt idx="2187">
                  <c:v>28.629911049585399</c:v>
                </c:pt>
                <c:pt idx="2188">
                  <c:v>28.631364836892001</c:v>
                </c:pt>
                <c:pt idx="2189">
                  <c:v>28.632818345414901</c:v>
                </c:pt>
                <c:pt idx="2190">
                  <c:v>28.634271575124899</c:v>
                </c:pt>
                <c:pt idx="2191">
                  <c:v>28.635724525993101</c:v>
                </c:pt>
                <c:pt idx="2192">
                  <c:v>28.637177197990798</c:v>
                </c:pt>
                <c:pt idx="2193">
                  <c:v>28.638629591089099</c:v>
                </c:pt>
                <c:pt idx="2194">
                  <c:v>28.640081705259501</c:v>
                </c:pt>
                <c:pt idx="2195">
                  <c:v>28.641533540473599</c:v>
                </c:pt>
                <c:pt idx="2196">
                  <c:v>28.6429850967031</c:v>
                </c:pt>
                <c:pt idx="2197">
                  <c:v>28.644436373919799</c:v>
                </c:pt>
                <c:pt idx="2198">
                  <c:v>28.6458873720957</c:v>
                </c:pt>
                <c:pt idx="2199">
                  <c:v>28.647338091202901</c:v>
                </c:pt>
                <c:pt idx="2200">
                  <c:v>28.648788531213601</c:v>
                </c:pt>
                <c:pt idx="2201">
                  <c:v>28.650238692100199</c:v>
                </c:pt>
                <c:pt idx="2202">
                  <c:v>28.651688573835202</c:v>
                </c:pt>
                <c:pt idx="2203">
                  <c:v>28.653138176391199</c:v>
                </c:pt>
                <c:pt idx="2204">
                  <c:v>28.654587499741002</c:v>
                </c:pt>
                <c:pt idx="2205">
                  <c:v>28.6560365438574</c:v>
                </c:pt>
                <c:pt idx="2206">
                  <c:v>28.6574853087136</c:v>
                </c:pt>
                <c:pt idx="2207">
                  <c:v>28.6589337942826</c:v>
                </c:pt>
                <c:pt idx="2208">
                  <c:v>28.660382000537801</c:v>
                </c:pt>
                <c:pt idx="2209">
                  <c:v>28.661829927452501</c:v>
                </c:pt>
                <c:pt idx="2210">
                  <c:v>28.663277575000301</c:v>
                </c:pt>
                <c:pt idx="2211">
                  <c:v>28.664724943155001</c:v>
                </c:pt>
                <c:pt idx="2212">
                  <c:v>28.666172031890198</c:v>
                </c:pt>
                <c:pt idx="2213">
                  <c:v>28.667618841180001</c:v>
                </c:pt>
                <c:pt idx="2214">
                  <c:v>28.6690653709984</c:v>
                </c:pt>
                <c:pt idx="2215">
                  <c:v>28.670511621319701</c:v>
                </c:pt>
                <c:pt idx="2216">
                  <c:v>28.671957592118101</c:v>
                </c:pt>
                <c:pt idx="2217">
                  <c:v>28.673403283368099</c:v>
                </c:pt>
                <c:pt idx="2218">
                  <c:v>28.6748486950444</c:v>
                </c:pt>
                <c:pt idx="2219">
                  <c:v>28.676293827121501</c:v>
                </c:pt>
                <c:pt idx="2220">
                  <c:v>28.6777386795745</c:v>
                </c:pt>
                <c:pt idx="2221">
                  <c:v>28.679183252378198</c:v>
                </c:pt>
                <c:pt idx="2222">
                  <c:v>28.680627545507701</c:v>
                </c:pt>
                <c:pt idx="2223">
                  <c:v>28.6820715589384</c:v>
                </c:pt>
                <c:pt idx="2224">
                  <c:v>28.683515292645598</c:v>
                </c:pt>
                <c:pt idx="2225">
                  <c:v>28.6849587466046</c:v>
                </c:pt>
                <c:pt idx="2226">
                  <c:v>28.686401920791301</c:v>
                </c:pt>
                <c:pt idx="2227">
                  <c:v>28.6878448151813</c:v>
                </c:pt>
                <c:pt idx="2228">
                  <c:v>28.6892874297505</c:v>
                </c:pt>
                <c:pt idx="2229">
                  <c:v>28.690729764475002</c:v>
                </c:pt>
                <c:pt idx="2230">
                  <c:v>28.692171819330699</c:v>
                </c:pt>
                <c:pt idx="2231">
                  <c:v>28.693613594294099</c:v>
                </c:pt>
                <c:pt idx="2232">
                  <c:v>28.695055089341398</c:v>
                </c:pt>
                <c:pt idx="2233">
                  <c:v>28.696496304449202</c:v>
                </c:pt>
                <c:pt idx="2234">
                  <c:v>28.6979372395942</c:v>
                </c:pt>
                <c:pt idx="2235">
                  <c:v>28.699377894752999</c:v>
                </c:pt>
                <c:pt idx="2236">
                  <c:v>28.700818269902701</c:v>
                </c:pt>
                <c:pt idx="2237">
                  <c:v>28.7022583650201</c:v>
                </c:pt>
                <c:pt idx="2238">
                  <c:v>28.703698180082501</c:v>
                </c:pt>
                <c:pt idx="2239">
                  <c:v>28.705137715067199</c:v>
                </c:pt>
                <c:pt idx="2240">
                  <c:v>28.706576969951399</c:v>
                </c:pt>
                <c:pt idx="2241">
                  <c:v>28.708015944712798</c:v>
                </c:pt>
                <c:pt idx="2242">
                  <c:v>28.7094546393289</c:v>
                </c:pt>
                <c:pt idx="2243">
                  <c:v>28.7108930537776</c:v>
                </c:pt>
                <c:pt idx="2244">
                  <c:v>28.712331188036799</c:v>
                </c:pt>
                <c:pt idx="2245">
                  <c:v>28.713769042084401</c:v>
                </c:pt>
                <c:pt idx="2246">
                  <c:v>28.715206615898602</c:v>
                </c:pt>
                <c:pt idx="2247">
                  <c:v>28.716643909457702</c:v>
                </c:pt>
                <c:pt idx="2248">
                  <c:v>28.7180809227401</c:v>
                </c:pt>
                <c:pt idx="2249">
                  <c:v>28.719517655724299</c:v>
                </c:pt>
                <c:pt idx="2250">
                  <c:v>28.720954108388899</c:v>
                </c:pt>
                <c:pt idx="2251">
                  <c:v>28.722390280712698</c:v>
                </c:pt>
                <c:pt idx="2252">
                  <c:v>28.723826172674499</c:v>
                </c:pt>
                <c:pt idx="2253">
                  <c:v>28.725261784253501</c:v>
                </c:pt>
                <c:pt idx="2254">
                  <c:v>28.726697115428699</c:v>
                </c:pt>
                <c:pt idx="2255">
                  <c:v>28.7281321661794</c:v>
                </c:pt>
                <c:pt idx="2256">
                  <c:v>28.729566936485</c:v>
                </c:pt>
                <c:pt idx="2257">
                  <c:v>28.731001426324902</c:v>
                </c:pt>
                <c:pt idx="2258">
                  <c:v>28.7324356356789</c:v>
                </c:pt>
                <c:pt idx="2259">
                  <c:v>28.7338695645266</c:v>
                </c:pt>
                <c:pt idx="2260">
                  <c:v>28.735303212847899</c:v>
                </c:pt>
                <c:pt idx="2261">
                  <c:v>28.7367365806228</c:v>
                </c:pt>
                <c:pt idx="2262">
                  <c:v>28.7381696678314</c:v>
                </c:pt>
                <c:pt idx="2263">
                  <c:v>28.739602474454099</c:v>
                </c:pt>
                <c:pt idx="2264">
                  <c:v>28.741035000471001</c:v>
                </c:pt>
                <c:pt idx="2265">
                  <c:v>28.742467245862699</c:v>
                </c:pt>
                <c:pt idx="2266">
                  <c:v>28.743899210609801</c:v>
                </c:pt>
                <c:pt idx="2267">
                  <c:v>28.745330894693002</c:v>
                </c:pt>
                <c:pt idx="2268">
                  <c:v>28.746762298093198</c:v>
                </c:pt>
                <c:pt idx="2269">
                  <c:v>28.748193420791299</c:v>
                </c:pt>
                <c:pt idx="2270">
                  <c:v>28.749624262768499</c:v>
                </c:pt>
                <c:pt idx="2271">
                  <c:v>28.751054824005799</c:v>
                </c:pt>
                <c:pt idx="2272">
                  <c:v>28.752485104484599</c:v>
                </c:pt>
                <c:pt idx="2273">
                  <c:v>28.753915104186401</c:v>
                </c:pt>
                <c:pt idx="2274">
                  <c:v>28.755344823092798</c:v>
                </c:pt>
                <c:pt idx="2275">
                  <c:v>28.756774261185299</c:v>
                </c:pt>
                <c:pt idx="2276">
                  <c:v>28.758203418445898</c:v>
                </c:pt>
                <c:pt idx="2277">
                  <c:v>28.759632294856399</c:v>
                </c:pt>
                <c:pt idx="2278">
                  <c:v>28.761060890398898</c:v>
                </c:pt>
                <c:pt idx="2279">
                  <c:v>28.762489205055601</c:v>
                </c:pt>
                <c:pt idx="2280">
                  <c:v>28.763917238808599</c:v>
                </c:pt>
                <c:pt idx="2281">
                  <c:v>28.7653449916405</c:v>
                </c:pt>
                <c:pt idx="2282">
                  <c:v>28.766772463533599</c:v>
                </c:pt>
                <c:pt idx="2283">
                  <c:v>28.768199654470799</c:v>
                </c:pt>
                <c:pt idx="2284">
                  <c:v>28.769626564434599</c:v>
                </c:pt>
                <c:pt idx="2285">
                  <c:v>28.771053193408001</c:v>
                </c:pt>
                <c:pt idx="2286">
                  <c:v>28.772479541374</c:v>
                </c:pt>
                <c:pt idx="2287">
                  <c:v>28.773905608315701</c:v>
                </c:pt>
                <c:pt idx="2288">
                  <c:v>28.775331394216199</c:v>
                </c:pt>
                <c:pt idx="2289">
                  <c:v>28.776756899058999</c:v>
                </c:pt>
                <c:pt idx="2290">
                  <c:v>28.778182122827399</c:v>
                </c:pt>
                <c:pt idx="2291">
                  <c:v>28.7796070655051</c:v>
                </c:pt>
                <c:pt idx="2292">
                  <c:v>28.781031727075799</c:v>
                </c:pt>
                <c:pt idx="2293">
                  <c:v>28.782456107523199</c:v>
                </c:pt>
                <c:pt idx="2294">
                  <c:v>28.783880206831199</c:v>
                </c:pt>
                <c:pt idx="2295">
                  <c:v>28.785304024984001</c:v>
                </c:pt>
                <c:pt idx="2296">
                  <c:v>28.786727561965701</c:v>
                </c:pt>
                <c:pt idx="2297">
                  <c:v>28.788150817760499</c:v>
                </c:pt>
                <c:pt idx="2298">
                  <c:v>28.789573792352801</c:v>
                </c:pt>
                <c:pt idx="2299">
                  <c:v>28.790996485727199</c:v>
                </c:pt>
                <c:pt idx="2300">
                  <c:v>28.792418897868099</c:v>
                </c:pt>
                <c:pt idx="2301">
                  <c:v>28.7938410287605</c:v>
                </c:pt>
                <c:pt idx="2302">
                  <c:v>28.795262878389099</c:v>
                </c:pt>
                <c:pt idx="2303">
                  <c:v>28.796684446738901</c:v>
                </c:pt>
                <c:pt idx="2304">
                  <c:v>28.798105733794898</c:v>
                </c:pt>
                <c:pt idx="2305">
                  <c:v>28.7995267395425</c:v>
                </c:pt>
                <c:pt idx="2306">
                  <c:v>28.8009474639667</c:v>
                </c:pt>
                <c:pt idx="2307">
                  <c:v>28.802367907053199</c:v>
                </c:pt>
                <c:pt idx="2308">
                  <c:v>28.803788068787401</c:v>
                </c:pt>
                <c:pt idx="2309">
                  <c:v>28.805207949154902</c:v>
                </c:pt>
                <c:pt idx="2310">
                  <c:v>28.806627548141599</c:v>
                </c:pt>
                <c:pt idx="2311">
                  <c:v>28.808046865733299</c:v>
                </c:pt>
                <c:pt idx="2312">
                  <c:v>28.809465901915999</c:v>
                </c:pt>
                <c:pt idx="2313">
                  <c:v>28.8108846566758</c:v>
                </c:pt>
                <c:pt idx="2314">
                  <c:v>28.812303129998899</c:v>
                </c:pt>
                <c:pt idx="2315">
                  <c:v>28.8137213218717</c:v>
                </c:pt>
                <c:pt idx="2316">
                  <c:v>28.8151392322806</c:v>
                </c:pt>
                <c:pt idx="2317">
                  <c:v>28.816556861212099</c:v>
                </c:pt>
                <c:pt idx="2318">
                  <c:v>28.817974208652899</c:v>
                </c:pt>
                <c:pt idx="2319">
                  <c:v>28.819391274589801</c:v>
                </c:pt>
                <c:pt idx="2320">
                  <c:v>28.8208080590097</c:v>
                </c:pt>
                <c:pt idx="2321">
                  <c:v>28.822224561899599</c:v>
                </c:pt>
                <c:pt idx="2322">
                  <c:v>28.823640783246599</c:v>
                </c:pt>
                <c:pt idx="2323">
                  <c:v>28.8250567230379</c:v>
                </c:pt>
                <c:pt idx="2324">
                  <c:v>28.826472381260899</c:v>
                </c:pt>
                <c:pt idx="2325">
                  <c:v>28.827887757903</c:v>
                </c:pt>
                <c:pt idx="2326">
                  <c:v>28.829302852951798</c:v>
                </c:pt>
                <c:pt idx="2327">
                  <c:v>28.8307176663949</c:v>
                </c:pt>
                <c:pt idx="2328">
                  <c:v>28.832132198220201</c:v>
                </c:pt>
                <c:pt idx="2329">
                  <c:v>28.8335464484155</c:v>
                </c:pt>
                <c:pt idx="2330">
                  <c:v>28.834960416968901</c:v>
                </c:pt>
                <c:pt idx="2331">
                  <c:v>28.836374103868401</c:v>
                </c:pt>
                <c:pt idx="2332">
                  <c:v>28.837787509102199</c:v>
                </c:pt>
                <c:pt idx="2333">
                  <c:v>28.839200632658802</c:v>
                </c:pt>
                <c:pt idx="2334">
                  <c:v>28.840613474526599</c:v>
                </c:pt>
                <c:pt idx="2335">
                  <c:v>28.842026034694101</c:v>
                </c:pt>
                <c:pt idx="2336">
                  <c:v>28.8434383131499</c:v>
                </c:pt>
                <c:pt idx="2337">
                  <c:v>28.844850309882901</c:v>
                </c:pt>
                <c:pt idx="2338">
                  <c:v>28.846262024881899</c:v>
                </c:pt>
                <c:pt idx="2339">
                  <c:v>28.847673458136001</c:v>
                </c:pt>
                <c:pt idx="2340">
                  <c:v>28.8490846096342</c:v>
                </c:pt>
                <c:pt idx="2341">
                  <c:v>28.850495479365701</c:v>
                </c:pt>
                <c:pt idx="2342">
                  <c:v>28.851906067319899</c:v>
                </c:pt>
                <c:pt idx="2343">
                  <c:v>28.853316373486098</c:v>
                </c:pt>
                <c:pt idx="2344">
                  <c:v>28.854726397854002</c:v>
                </c:pt>
                <c:pt idx="2345">
                  <c:v>28.856136140413199</c:v>
                </c:pt>
                <c:pt idx="2346">
                  <c:v>28.857545601153401</c:v>
                </c:pt>
                <c:pt idx="2347">
                  <c:v>28.858954780064401</c:v>
                </c:pt>
                <c:pt idx="2348">
                  <c:v>28.860363677136299</c:v>
                </c:pt>
                <c:pt idx="2349">
                  <c:v>28.861772292359198</c:v>
                </c:pt>
                <c:pt idx="2350">
                  <c:v>28.8631806257231</c:v>
                </c:pt>
                <c:pt idx="2351">
                  <c:v>28.8645886772184</c:v>
                </c:pt>
                <c:pt idx="2352">
                  <c:v>28.865996446835499</c:v>
                </c:pt>
                <c:pt idx="2353">
                  <c:v>28.867403934564901</c:v>
                </c:pt>
                <c:pt idx="2354">
                  <c:v>28.868811140397298</c:v>
                </c:pt>
                <c:pt idx="2355">
                  <c:v>28.8702180643232</c:v>
                </c:pt>
                <c:pt idx="2356">
                  <c:v>28.871624706333598</c:v>
                </c:pt>
                <c:pt idx="2357">
                  <c:v>28.873031066419301</c:v>
                </c:pt>
                <c:pt idx="2358">
                  <c:v>28.874437144571498</c:v>
                </c:pt>
                <c:pt idx="2359">
                  <c:v>28.875842940781201</c:v>
                </c:pt>
                <c:pt idx="2360">
                  <c:v>28.877248455039801</c:v>
                </c:pt>
                <c:pt idx="2361">
                  <c:v>28.878653687338499</c:v>
                </c:pt>
                <c:pt idx="2362">
                  <c:v>28.8800586376688</c:v>
                </c:pt>
                <c:pt idx="2363">
                  <c:v>28.881463306022301</c:v>
                </c:pt>
                <c:pt idx="2364">
                  <c:v>28.882867692390601</c:v>
                </c:pt>
                <c:pt idx="2365">
                  <c:v>28.884271796765599</c:v>
                </c:pt>
                <c:pt idx="2366">
                  <c:v>28.885675619139001</c:v>
                </c:pt>
                <c:pt idx="2367">
                  <c:v>28.887079159502999</c:v>
                </c:pt>
                <c:pt idx="2368">
                  <c:v>28.888482417849499</c:v>
                </c:pt>
                <c:pt idx="2369">
                  <c:v>28.8898853941708</c:v>
                </c:pt>
                <c:pt idx="2370">
                  <c:v>28.891288088459198</c:v>
                </c:pt>
                <c:pt idx="2371">
                  <c:v>28.892690500707101</c:v>
                </c:pt>
                <c:pt idx="2372">
                  <c:v>28.894092630906901</c:v>
                </c:pt>
                <c:pt idx="2373">
                  <c:v>28.895494479051401</c:v>
                </c:pt>
                <c:pt idx="2374">
                  <c:v>28.896896045133101</c:v>
                </c:pt>
                <c:pt idx="2375">
                  <c:v>28.898297329144899</c:v>
                </c:pt>
                <c:pt idx="2376">
                  <c:v>28.899698331079801</c:v>
                </c:pt>
                <c:pt idx="2377">
                  <c:v>28.901099050930799</c:v>
                </c:pt>
                <c:pt idx="2378">
                  <c:v>28.902499488690999</c:v>
                </c:pt>
                <c:pt idx="2379">
                  <c:v>28.903899644353501</c:v>
                </c:pt>
                <c:pt idx="2380">
                  <c:v>28.905299517911899</c:v>
                </c:pt>
                <c:pt idx="2381">
                  <c:v>28.906699109359401</c:v>
                </c:pt>
                <c:pt idx="2382">
                  <c:v>28.908098418689601</c:v>
                </c:pt>
                <c:pt idx="2383">
                  <c:v>28.909497445896299</c:v>
                </c:pt>
                <c:pt idx="2384">
                  <c:v>28.910896190972998</c:v>
                </c:pt>
                <c:pt idx="2385">
                  <c:v>28.912294653913701</c:v>
                </c:pt>
                <c:pt idx="2386">
                  <c:v>28.9136928347123</c:v>
                </c:pt>
                <c:pt idx="2387">
                  <c:v>28.915090733362799</c:v>
                </c:pt>
                <c:pt idx="2388">
                  <c:v>28.916488349859499</c:v>
                </c:pt>
                <c:pt idx="2389">
                  <c:v>28.917885684196499</c:v>
                </c:pt>
                <c:pt idx="2390">
                  <c:v>28.919282736368199</c:v>
                </c:pt>
                <c:pt idx="2391">
                  <c:v>28.920679506369002</c:v>
                </c:pt>
                <c:pt idx="2392">
                  <c:v>28.922075994193602</c:v>
                </c:pt>
                <c:pt idx="2393">
                  <c:v>28.9234721998365</c:v>
                </c:pt>
                <c:pt idx="2394">
                  <c:v>28.924868123292502</c:v>
                </c:pt>
                <c:pt idx="2395">
                  <c:v>28.926263764556499</c:v>
                </c:pt>
                <c:pt idx="2396">
                  <c:v>28.927659123623499</c:v>
                </c:pt>
                <c:pt idx="2397">
                  <c:v>28.929054200488402</c:v>
                </c:pt>
                <c:pt idx="2398">
                  <c:v>28.930448995146499</c:v>
                </c:pt>
                <c:pt idx="2399">
                  <c:v>28.931843507593001</c:v>
                </c:pt>
                <c:pt idx="2400">
                  <c:v>28.933237737823301</c:v>
                </c:pt>
                <c:pt idx="2401">
                  <c:v>28.934631685832802</c:v>
                </c:pt>
                <c:pt idx="2402">
                  <c:v>28.936025351617001</c:v>
                </c:pt>
                <c:pt idx="2403">
                  <c:v>28.9374187351717</c:v>
                </c:pt>
                <c:pt idx="2404">
                  <c:v>28.938811836492601</c:v>
                </c:pt>
                <c:pt idx="2405">
                  <c:v>28.940204655575499</c:v>
                </c:pt>
                <c:pt idx="2406">
                  <c:v>28.941597192416399</c:v>
                </c:pt>
                <c:pt idx="2407">
                  <c:v>28.9429894470113</c:v>
                </c:pt>
                <c:pt idx="2408">
                  <c:v>28.9443814193564</c:v>
                </c:pt>
                <c:pt idx="2409">
                  <c:v>28.945773109448002</c:v>
                </c:pt>
                <c:pt idx="2410">
                  <c:v>28.9471645172823</c:v>
                </c:pt>
                <c:pt idx="2411">
                  <c:v>28.948555642855901</c:v>
                </c:pt>
                <c:pt idx="2412">
                  <c:v>28.949946486165299</c:v>
                </c:pt>
                <c:pt idx="2413">
                  <c:v>28.951337047207002</c:v>
                </c:pt>
                <c:pt idx="2414">
                  <c:v>28.9527273259779</c:v>
                </c:pt>
                <c:pt idx="2415">
                  <c:v>28.954117322474801</c:v>
                </c:pt>
                <c:pt idx="2416">
                  <c:v>28.955507036694598</c:v>
                </c:pt>
                <c:pt idx="2417">
                  <c:v>28.956896468634401</c:v>
                </c:pt>
                <c:pt idx="2418">
                  <c:v>28.9582856182912</c:v>
                </c:pt>
                <c:pt idx="2419">
                  <c:v>28.959674485662401</c:v>
                </c:pt>
                <c:pt idx="2420">
                  <c:v>28.961063070745102</c:v>
                </c:pt>
                <c:pt idx="2421">
                  <c:v>28.962451373536901</c:v>
                </c:pt>
                <c:pt idx="2422">
                  <c:v>28.963839394035301</c:v>
                </c:pt>
                <c:pt idx="2423">
                  <c:v>28.9652271322378</c:v>
                </c:pt>
                <c:pt idx="2424">
                  <c:v>28.9666145881422</c:v>
                </c:pt>
                <c:pt idx="2425">
                  <c:v>28.968001761746301</c:v>
                </c:pt>
                <c:pt idx="2426">
                  <c:v>28.969388653048</c:v>
                </c:pt>
                <c:pt idx="2427">
                  <c:v>28.970775262045201</c:v>
                </c:pt>
                <c:pt idx="2428">
                  <c:v>28.9721615887361</c:v>
                </c:pt>
                <c:pt idx="2429">
                  <c:v>28.973547633118802</c:v>
                </c:pt>
                <c:pt idx="2430">
                  <c:v>28.974933395191702</c:v>
                </c:pt>
                <c:pt idx="2431">
                  <c:v>28.976318874953101</c:v>
                </c:pt>
                <c:pt idx="2432">
                  <c:v>28.977704072401501</c:v>
                </c:pt>
                <c:pt idx="2433">
                  <c:v>28.979088987535398</c:v>
                </c:pt>
                <c:pt idx="2434">
                  <c:v>28.9804736203535</c:v>
                </c:pt>
                <c:pt idx="2435">
                  <c:v>28.981857970854598</c:v>
                </c:pt>
                <c:pt idx="2436">
                  <c:v>28.983242039037499</c:v>
                </c:pt>
                <c:pt idx="2437">
                  <c:v>28.984625824901201</c:v>
                </c:pt>
                <c:pt idx="2438">
                  <c:v>28.986009328444698</c:v>
                </c:pt>
                <c:pt idx="2439">
                  <c:v>28.987392549667099</c:v>
                </c:pt>
                <c:pt idx="2440">
                  <c:v>28.9887754885677</c:v>
                </c:pt>
                <c:pt idx="2441">
                  <c:v>28.990158145145799</c:v>
                </c:pt>
                <c:pt idx="2442">
                  <c:v>28.9915405194008</c:v>
                </c:pt>
                <c:pt idx="2443">
                  <c:v>28.992922611332201</c:v>
                </c:pt>
                <c:pt idx="2444">
                  <c:v>28.994304420939599</c:v>
                </c:pt>
                <c:pt idx="2445">
                  <c:v>28.9956859482227</c:v>
                </c:pt>
                <c:pt idx="2446">
                  <c:v>28.997067193181401</c:v>
                </c:pt>
                <c:pt idx="2447">
                  <c:v>28.998448155815399</c:v>
                </c:pt>
                <c:pt idx="2448">
                  <c:v>28.999828836124799</c:v>
                </c:pt>
                <c:pt idx="2449">
                  <c:v>29.001209234109599</c:v>
                </c:pt>
                <c:pt idx="2450">
                  <c:v>29.002589349769899</c:v>
                </c:pt>
                <c:pt idx="2451">
                  <c:v>29.0039691831062</c:v>
                </c:pt>
                <c:pt idx="2452">
                  <c:v>29.005348734118598</c:v>
                </c:pt>
                <c:pt idx="2453">
                  <c:v>29.006728002807598</c:v>
                </c:pt>
                <c:pt idx="2454">
                  <c:v>29.0081069891738</c:v>
                </c:pt>
                <c:pt idx="2455">
                  <c:v>29.009485693217702</c:v>
                </c:pt>
                <c:pt idx="2456">
                  <c:v>29.010864114940201</c:v>
                </c:pt>
                <c:pt idx="2457">
                  <c:v>29.012242254341899</c:v>
                </c:pt>
                <c:pt idx="2458">
                  <c:v>29.013620111423801</c:v>
                </c:pt>
                <c:pt idx="2459">
                  <c:v>29.014997686186799</c:v>
                </c:pt>
                <c:pt idx="2460">
                  <c:v>29.0163749786322</c:v>
                </c:pt>
                <c:pt idx="2461">
                  <c:v>29.017751988760899</c:v>
                </c:pt>
                <c:pt idx="2462">
                  <c:v>29.019128716574301</c:v>
                </c:pt>
                <c:pt idx="2463">
                  <c:v>29.0205051620737</c:v>
                </c:pt>
                <c:pt idx="2464">
                  <c:v>29.021881325260601</c:v>
                </c:pt>
                <c:pt idx="2465">
                  <c:v>29.023257206136499</c:v>
                </c:pt>
                <c:pt idx="2466">
                  <c:v>29.024632804703</c:v>
                </c:pt>
                <c:pt idx="2467">
                  <c:v>29.026008120961901</c:v>
                </c:pt>
                <c:pt idx="2468">
                  <c:v>29.027383154914901</c:v>
                </c:pt>
                <c:pt idx="2469">
                  <c:v>29.0287579065639</c:v>
                </c:pt>
                <c:pt idx="2470">
                  <c:v>29.030132375910998</c:v>
                </c:pt>
                <c:pt idx="2471">
                  <c:v>29.0315065629581</c:v>
                </c:pt>
                <c:pt idx="2472">
                  <c:v>29.0328804677074</c:v>
                </c:pt>
                <c:pt idx="2473">
                  <c:v>29.034254090161301</c:v>
                </c:pt>
                <c:pt idx="2474">
                  <c:v>29.035627430321998</c:v>
                </c:pt>
                <c:pt idx="2475">
                  <c:v>29.0370004881919</c:v>
                </c:pt>
                <c:pt idx="2476">
                  <c:v>29.0383732637737</c:v>
                </c:pt>
                <c:pt idx="2477">
                  <c:v>29.039745757069799</c:v>
                </c:pt>
                <c:pt idx="2478">
                  <c:v>29.041117968083</c:v>
                </c:pt>
                <c:pt idx="2479">
                  <c:v>29.0424898968161</c:v>
                </c:pt>
                <c:pt idx="2480">
                  <c:v>29.043861543271898</c:v>
                </c:pt>
                <c:pt idx="2481">
                  <c:v>29.0452329074534</c:v>
                </c:pt>
                <c:pt idx="2482">
                  <c:v>29.0466039893637</c:v>
                </c:pt>
                <c:pt idx="2483">
                  <c:v>29.047974789005799</c:v>
                </c:pt>
                <c:pt idx="2484">
                  <c:v>29.049345306383099</c:v>
                </c:pt>
                <c:pt idx="2485">
                  <c:v>29.0507155414988</c:v>
                </c:pt>
                <c:pt idx="2486">
                  <c:v>29.052085494356302</c:v>
                </c:pt>
                <c:pt idx="2487">
                  <c:v>29.0534551649591</c:v>
                </c:pt>
                <c:pt idx="2488">
                  <c:v>29.054824553310802</c:v>
                </c:pt>
                <c:pt idx="2489">
                  <c:v>29.056193659415101</c:v>
                </c:pt>
                <c:pt idx="2490">
                  <c:v>29.057562483275699</c:v>
                </c:pt>
                <c:pt idx="2491">
                  <c:v>29.058931024896399</c:v>
                </c:pt>
                <c:pt idx="2492">
                  <c:v>29.060299284281101</c:v>
                </c:pt>
                <c:pt idx="2493">
                  <c:v>29.0616672614339</c:v>
                </c:pt>
                <c:pt idx="2494">
                  <c:v>29.063034956358901</c:v>
                </c:pt>
                <c:pt idx="2495">
                  <c:v>29.0644023690603</c:v>
                </c:pt>
                <c:pt idx="2496">
                  <c:v>29.065769499542199</c:v>
                </c:pt>
                <c:pt idx="2497">
                  <c:v>29.0671363478091</c:v>
                </c:pt>
                <c:pt idx="2498">
                  <c:v>29.068502913865501</c:v>
                </c:pt>
                <c:pt idx="2499">
                  <c:v>29.0698691977157</c:v>
                </c:pt>
                <c:pt idx="2500">
                  <c:v>29.071235199364601</c:v>
                </c:pt>
                <c:pt idx="2501">
                  <c:v>29.072600918816601</c:v>
                </c:pt>
                <c:pt idx="2502">
                  <c:v>29.073966356076799</c:v>
                </c:pt>
                <c:pt idx="2503">
                  <c:v>29.075331511149798</c:v>
                </c:pt>
                <c:pt idx="2504">
                  <c:v>29.076696384040599</c:v>
                </c:pt>
                <c:pt idx="2505">
                  <c:v>29.078060974754401</c:v>
                </c:pt>
                <c:pt idx="2506">
                  <c:v>29.079425283296199</c:v>
                </c:pt>
                <c:pt idx="2507">
                  <c:v>29.0807893096712</c:v>
                </c:pt>
                <c:pt idx="2508">
                  <c:v>29.082153053884699</c:v>
                </c:pt>
                <c:pt idx="2509">
                  <c:v>29.0835165159422</c:v>
                </c:pt>
                <c:pt idx="2510">
                  <c:v>29.084879695849001</c:v>
                </c:pt>
                <c:pt idx="2511">
                  <c:v>29.086242593610699</c:v>
                </c:pt>
                <c:pt idx="2512">
                  <c:v>29.087605209232901</c:v>
                </c:pt>
                <c:pt idx="2513">
                  <c:v>29.088967542721502</c:v>
                </c:pt>
                <c:pt idx="2514">
                  <c:v>29.090329594082</c:v>
                </c:pt>
                <c:pt idx="2515">
                  <c:v>29.0916913633205</c:v>
                </c:pt>
                <c:pt idx="2516">
                  <c:v>29.093052850443001</c:v>
                </c:pt>
                <c:pt idx="2517">
                  <c:v>29.094414055455399</c:v>
                </c:pt>
                <c:pt idx="2518">
                  <c:v>29.095774978363799</c:v>
                </c:pt>
                <c:pt idx="2519">
                  <c:v>29.097135619174601</c:v>
                </c:pt>
                <c:pt idx="2520">
                  <c:v>29.098495977894</c:v>
                </c:pt>
                <c:pt idx="2521">
                  <c:v>29.099856054528399</c:v>
                </c:pt>
                <c:pt idx="2522">
                  <c:v>29.101215849084198</c:v>
                </c:pt>
                <c:pt idx="2523">
                  <c:v>29.1025753615681</c:v>
                </c:pt>
                <c:pt idx="2524">
                  <c:v>29.103934591986601</c:v>
                </c:pt>
                <c:pt idx="2525">
                  <c:v>29.105293540346398</c:v>
                </c:pt>
                <c:pt idx="2526">
                  <c:v>29.106652206654399</c:v>
                </c:pt>
                <c:pt idx="2527">
                  <c:v>29.108010590917399</c:v>
                </c:pt>
                <c:pt idx="2528">
                  <c:v>29.1093686931424</c:v>
                </c:pt>
                <c:pt idx="2529">
                  <c:v>29.110726513336399</c:v>
                </c:pt>
                <c:pt idx="2530">
                  <c:v>29.1120840515065</c:v>
                </c:pt>
                <c:pt idx="2531">
                  <c:v>29.1134413076601</c:v>
                </c:pt>
                <c:pt idx="2532">
                  <c:v>29.114798281804202</c:v>
                </c:pt>
                <c:pt idx="2533">
                  <c:v>29.116154973946401</c:v>
                </c:pt>
                <c:pt idx="2534">
                  <c:v>29.117511384094001</c:v>
                </c:pt>
                <c:pt idx="2535">
                  <c:v>29.118867512254699</c:v>
                </c:pt>
                <c:pt idx="2536">
                  <c:v>29.120223358435901</c:v>
                </c:pt>
                <c:pt idx="2537">
                  <c:v>29.121578922645401</c:v>
                </c:pt>
                <c:pt idx="2538">
                  <c:v>29.122934204891099</c:v>
                </c:pt>
                <c:pt idx="2539">
                  <c:v>29.124289205180599</c:v>
                </c:pt>
                <c:pt idx="2540">
                  <c:v>29.125643923521999</c:v>
                </c:pt>
                <c:pt idx="2541">
                  <c:v>29.126998359923299</c:v>
                </c:pt>
                <c:pt idx="2542">
                  <c:v>29.128352514392599</c:v>
                </c:pt>
                <c:pt idx="2543">
                  <c:v>29.129706386938</c:v>
                </c:pt>
                <c:pt idx="2544">
                  <c:v>29.131059977567801</c:v>
                </c:pt>
                <c:pt idx="2545">
                  <c:v>29.132413286290401</c:v>
                </c:pt>
                <c:pt idx="2546">
                  <c:v>29.133766313114101</c:v>
                </c:pt>
                <c:pt idx="2547">
                  <c:v>29.135119058047501</c:v>
                </c:pt>
                <c:pt idx="2548">
                  <c:v>29.1364715210991</c:v>
                </c:pt>
                <c:pt idx="2549">
                  <c:v>29.137823702277601</c:v>
                </c:pt>
                <c:pt idx="2550">
                  <c:v>29.139175601591798</c:v>
                </c:pt>
                <c:pt idx="2551">
                  <c:v>29.140527219050298</c:v>
                </c:pt>
                <c:pt idx="2552">
                  <c:v>29.141878554662199</c:v>
                </c:pt>
                <c:pt idx="2553">
                  <c:v>29.1432296084364</c:v>
                </c:pt>
                <c:pt idx="2554">
                  <c:v>29.144580380381999</c:v>
                </c:pt>
                <c:pt idx="2555">
                  <c:v>29.145930870508</c:v>
                </c:pt>
                <c:pt idx="2556">
                  <c:v>29.147281078823699</c:v>
                </c:pt>
                <c:pt idx="2557">
                  <c:v>29.148631005338402</c:v>
                </c:pt>
                <c:pt idx="2558">
                  <c:v>29.149980650061401</c:v>
                </c:pt>
                <c:pt idx="2559">
                  <c:v>29.151330013002202</c:v>
                </c:pt>
                <c:pt idx="2560">
                  <c:v>29.1526790941702</c:v>
                </c:pt>
                <c:pt idx="2561">
                  <c:v>29.154027893575201</c:v>
                </c:pt>
                <c:pt idx="2562">
                  <c:v>29.155376411226801</c:v>
                </c:pt>
                <c:pt idx="2563">
                  <c:v>29.156724647134599</c:v>
                </c:pt>
                <c:pt idx="2564">
                  <c:v>29.158072601308699</c:v>
                </c:pt>
                <c:pt idx="2565">
                  <c:v>29.159420273758801</c:v>
                </c:pt>
                <c:pt idx="2566">
                  <c:v>29.160767664494902</c:v>
                </c:pt>
                <c:pt idx="2567">
                  <c:v>29.1621147735272</c:v>
                </c:pt>
                <c:pt idx="2568">
                  <c:v>29.163461600865698</c:v>
                </c:pt>
                <c:pt idx="2569">
                  <c:v>29.164808146520699</c:v>
                </c:pt>
                <c:pt idx="2570">
                  <c:v>29.166154410502401</c:v>
                </c:pt>
                <c:pt idx="2571">
                  <c:v>29.167500392821299</c:v>
                </c:pt>
                <c:pt idx="2572">
                  <c:v>29.168846093487801</c:v>
                </c:pt>
                <c:pt idx="2573">
                  <c:v>29.1701915125124</c:v>
                </c:pt>
                <c:pt idx="2574">
                  <c:v>29.171536649905701</c:v>
                </c:pt>
                <c:pt idx="2575">
                  <c:v>29.172881505678401</c:v>
                </c:pt>
                <c:pt idx="2576">
                  <c:v>29.174226079841201</c:v>
                </c:pt>
                <c:pt idx="2577">
                  <c:v>29.175570372405002</c:v>
                </c:pt>
                <c:pt idx="2578">
                  <c:v>29.176914383380701</c:v>
                </c:pt>
                <c:pt idx="2579">
                  <c:v>29.178258112779201</c:v>
                </c:pt>
                <c:pt idx="2580">
                  <c:v>29.179601560611601</c:v>
                </c:pt>
                <c:pt idx="2581">
                  <c:v>29.180944726889098</c:v>
                </c:pt>
                <c:pt idx="2582">
                  <c:v>29.182287611622801</c:v>
                </c:pt>
                <c:pt idx="2583">
                  <c:v>29.183630214824099</c:v>
                </c:pt>
                <c:pt idx="2584">
                  <c:v>29.184972536504201</c:v>
                </c:pt>
                <c:pt idx="2585">
                  <c:v>29.186314576674601</c:v>
                </c:pt>
                <c:pt idx="2586">
                  <c:v>29.187656335346901</c:v>
                </c:pt>
                <c:pt idx="2587">
                  <c:v>29.188997812532602</c:v>
                </c:pt>
                <c:pt idx="2588">
                  <c:v>29.190339008243299</c:v>
                </c:pt>
                <c:pt idx="2589">
                  <c:v>29.191679922490898</c:v>
                </c:pt>
                <c:pt idx="2590">
                  <c:v>29.193020555286999</c:v>
                </c:pt>
                <c:pt idx="2591">
                  <c:v>29.194360906643599</c:v>
                </c:pt>
                <c:pt idx="2592">
                  <c:v>29.195700976572699</c:v>
                </c:pt>
                <c:pt idx="2593">
                  <c:v>29.1970407650862</c:v>
                </c:pt>
                <c:pt idx="2594">
                  <c:v>29.1983802721963</c:v>
                </c:pt>
                <c:pt idx="2595">
                  <c:v>29.199719497915101</c:v>
                </c:pt>
                <c:pt idx="2596">
                  <c:v>29.201058442254901</c:v>
                </c:pt>
                <c:pt idx="2597">
                  <c:v>29.202397105228101</c:v>
                </c:pt>
                <c:pt idx="2598">
                  <c:v>29.203735486846899</c:v>
                </c:pt>
                <c:pt idx="2599">
                  <c:v>29.205073587123898</c:v>
                </c:pt>
                <c:pt idx="2600">
                  <c:v>29.206411406071702</c:v>
                </c:pt>
                <c:pt idx="2601">
                  <c:v>29.2077489437028</c:v>
                </c:pt>
                <c:pt idx="2602">
                  <c:v>29.209086200029901</c:v>
                </c:pt>
                <c:pt idx="2603">
                  <c:v>29.210423175065799</c:v>
                </c:pt>
                <c:pt idx="2604">
                  <c:v>29.2117598688234</c:v>
                </c:pt>
                <c:pt idx="2605">
                  <c:v>29.213096281315401</c:v>
                </c:pt>
                <c:pt idx="2606">
                  <c:v>29.214432412554999</c:v>
                </c:pt>
                <c:pt idx="2607">
                  <c:v>29.215768262555201</c:v>
                </c:pt>
                <c:pt idx="2608">
                  <c:v>29.217103831328998</c:v>
                </c:pt>
                <c:pt idx="2609">
                  <c:v>29.218439118889801</c:v>
                </c:pt>
                <c:pt idx="2610">
                  <c:v>29.219774125250702</c:v>
                </c:pt>
                <c:pt idx="2611">
                  <c:v>29.2211088504251</c:v>
                </c:pt>
                <c:pt idx="2612">
                  <c:v>29.222443294426402</c:v>
                </c:pt>
                <c:pt idx="2613">
                  <c:v>29.223777457268099</c:v>
                </c:pt>
                <c:pt idx="2614">
                  <c:v>29.225111338963799</c:v>
                </c:pt>
                <c:pt idx="2615">
                  <c:v>29.226444939526999</c:v>
                </c:pt>
                <c:pt idx="2616">
                  <c:v>29.2277782589716</c:v>
                </c:pt>
                <c:pt idx="2617">
                  <c:v>29.229111297311199</c:v>
                </c:pt>
                <c:pt idx="2618">
                  <c:v>29.230444054559701</c:v>
                </c:pt>
                <c:pt idx="2619">
                  <c:v>29.231776530731</c:v>
                </c:pt>
                <c:pt idx="2620">
                  <c:v>29.233108725839099</c:v>
                </c:pt>
                <c:pt idx="2621">
                  <c:v>29.234440639898001</c:v>
                </c:pt>
                <c:pt idx="2622">
                  <c:v>29.235772272921899</c:v>
                </c:pt>
                <c:pt idx="2623">
                  <c:v>29.237103624924998</c:v>
                </c:pt>
                <c:pt idx="2624">
                  <c:v>29.238434695921502</c:v>
                </c:pt>
                <c:pt idx="2625">
                  <c:v>29.239765485925801</c:v>
                </c:pt>
                <c:pt idx="2626">
                  <c:v>29.2410959949523</c:v>
                </c:pt>
                <c:pt idx="2627">
                  <c:v>29.2424262230154</c:v>
                </c:pt>
                <c:pt idx="2628">
                  <c:v>29.2437561701297</c:v>
                </c:pt>
                <c:pt idx="2629">
                  <c:v>29.245085836309901</c:v>
                </c:pt>
                <c:pt idx="2630">
                  <c:v>29.246415221570501</c:v>
                </c:pt>
                <c:pt idx="2631">
                  <c:v>29.247744325926401</c:v>
                </c:pt>
                <c:pt idx="2632">
                  <c:v>29.249073149392402</c:v>
                </c:pt>
                <c:pt idx="2633">
                  <c:v>29.250401691983399</c:v>
                </c:pt>
                <c:pt idx="2634">
                  <c:v>29.251729953714399</c:v>
                </c:pt>
                <c:pt idx="2635">
                  <c:v>29.253057934600299</c:v>
                </c:pt>
                <c:pt idx="2636">
                  <c:v>29.254385634656298</c:v>
                </c:pt>
                <c:pt idx="2637">
                  <c:v>29.255713053897502</c:v>
                </c:pt>
                <c:pt idx="2638">
                  <c:v>29.2570401923393</c:v>
                </c:pt>
                <c:pt idx="2639">
                  <c:v>29.258367049996799</c:v>
                </c:pt>
                <c:pt idx="2640">
                  <c:v>29.2596936268856</c:v>
                </c:pt>
                <c:pt idx="2641">
                  <c:v>29.261019923020999</c:v>
                </c:pt>
                <c:pt idx="2642">
                  <c:v>29.262345938418498</c:v>
                </c:pt>
                <c:pt idx="2643">
                  <c:v>29.2636716730938</c:v>
                </c:pt>
                <c:pt idx="2644">
                  <c:v>29.264997127062401</c:v>
                </c:pt>
                <c:pt idx="2645">
                  <c:v>29.2663223003401</c:v>
                </c:pt>
                <c:pt idx="2646">
                  <c:v>29.2676471929428</c:v>
                </c:pt>
                <c:pt idx="2647">
                  <c:v>29.268971804886199</c:v>
                </c:pt>
                <c:pt idx="2648">
                  <c:v>29.2702961361862</c:v>
                </c:pt>
                <c:pt idx="2649">
                  <c:v>29.271620186859</c:v>
                </c:pt>
                <c:pt idx="2650">
                  <c:v>29.2729439569204</c:v>
                </c:pt>
                <c:pt idx="2651">
                  <c:v>29.274267446386698</c:v>
                </c:pt>
                <c:pt idx="2652">
                  <c:v>29.275590655274002</c:v>
                </c:pt>
                <c:pt idx="2653">
                  <c:v>29.276913583598599</c:v>
                </c:pt>
                <c:pt idx="2654">
                  <c:v>29.278236231376901</c:v>
                </c:pt>
                <c:pt idx="2655">
                  <c:v>29.279558598625201</c:v>
                </c:pt>
                <c:pt idx="2656">
                  <c:v>29.28088068536</c:v>
                </c:pt>
                <c:pt idx="2657">
                  <c:v>29.282202491597701</c:v>
                </c:pt>
                <c:pt idx="2658">
                  <c:v>29.283524017355099</c:v>
                </c:pt>
                <c:pt idx="2659">
                  <c:v>29.284845262648801</c:v>
                </c:pt>
                <c:pt idx="2660">
                  <c:v>29.286166227495499</c:v>
                </c:pt>
                <c:pt idx="2661">
                  <c:v>29.287486911911898</c:v>
                </c:pt>
                <c:pt idx="2662">
                  <c:v>29.288807315915001</c:v>
                </c:pt>
                <c:pt idx="2663">
                  <c:v>29.290127439521701</c:v>
                </c:pt>
                <c:pt idx="2664">
                  <c:v>29.291447282749001</c:v>
                </c:pt>
                <c:pt idx="2665">
                  <c:v>29.292766845613901</c:v>
                </c:pt>
                <c:pt idx="2666">
                  <c:v>29.2940861281335</c:v>
                </c:pt>
                <c:pt idx="2667">
                  <c:v>29.295405130325101</c:v>
                </c:pt>
                <c:pt idx="2668">
                  <c:v>29.296723852205901</c:v>
                </c:pt>
                <c:pt idx="2669">
                  <c:v>29.298042293793301</c:v>
                </c:pt>
                <c:pt idx="2670">
                  <c:v>29.299360455104502</c:v>
                </c:pt>
                <c:pt idx="2671">
                  <c:v>29.300678336157102</c:v>
                </c:pt>
                <c:pt idx="2672">
                  <c:v>29.301995936968598</c:v>
                </c:pt>
                <c:pt idx="2673">
                  <c:v>29.3033132575565</c:v>
                </c:pt>
                <c:pt idx="2674">
                  <c:v>29.304630297938601</c:v>
                </c:pt>
                <c:pt idx="2675">
                  <c:v>29.305947058132499</c:v>
                </c:pt>
                <c:pt idx="2676">
                  <c:v>29.307263538156</c:v>
                </c:pt>
                <c:pt idx="2677">
                  <c:v>29.3085797380269</c:v>
                </c:pt>
                <c:pt idx="2678">
                  <c:v>29.3098956577631</c:v>
                </c:pt>
                <c:pt idx="2679">
                  <c:v>29.311211297382702</c:v>
                </c:pt>
                <c:pt idx="2680">
                  <c:v>29.3125266569036</c:v>
                </c:pt>
                <c:pt idx="2681">
                  <c:v>29.313841736343999</c:v>
                </c:pt>
                <c:pt idx="2682">
                  <c:v>29.315156535722</c:v>
                </c:pt>
                <c:pt idx="2683">
                  <c:v>29.3164710550558</c:v>
                </c:pt>
                <c:pt idx="2684">
                  <c:v>29.317785294363699</c:v>
                </c:pt>
                <c:pt idx="2685">
                  <c:v>29.319099253664099</c:v>
                </c:pt>
                <c:pt idx="2686">
                  <c:v>29.320412932975501</c:v>
                </c:pt>
                <c:pt idx="2687">
                  <c:v>29.321726332316199</c:v>
                </c:pt>
                <c:pt idx="2688">
                  <c:v>29.323039451704801</c:v>
                </c:pt>
                <c:pt idx="2689">
                  <c:v>29.324352291159901</c:v>
                </c:pt>
                <c:pt idx="2690">
                  <c:v>29.325664850700299</c:v>
                </c:pt>
                <c:pt idx="2691">
                  <c:v>29.326977130344599</c:v>
                </c:pt>
                <c:pt idx="2692">
                  <c:v>29.328289130111699</c:v>
                </c:pt>
                <c:pt idx="2693">
                  <c:v>29.329600850020299</c:v>
                </c:pt>
                <c:pt idx="2694">
                  <c:v>29.330912290089501</c:v>
                </c:pt>
                <c:pt idx="2695">
                  <c:v>29.332223450338098</c:v>
                </c:pt>
                <c:pt idx="2696">
                  <c:v>29.333534330785302</c:v>
                </c:pt>
                <c:pt idx="2697">
                  <c:v>29.334844931450199</c:v>
                </c:pt>
                <c:pt idx="2698">
                  <c:v>29.336155252351901</c:v>
                </c:pt>
                <c:pt idx="2699">
                  <c:v>29.337465293509698</c:v>
                </c:pt>
                <c:pt idx="2700">
                  <c:v>29.3387750549429</c:v>
                </c:pt>
                <c:pt idx="2701">
                  <c:v>29.340084536670801</c:v>
                </c:pt>
                <c:pt idx="2702">
                  <c:v>29.341393738712899</c:v>
                </c:pt>
                <c:pt idx="2703">
                  <c:v>29.342702661088602</c:v>
                </c:pt>
                <c:pt idx="2704">
                  <c:v>29.344011303817499</c:v>
                </c:pt>
                <c:pt idx="2705">
                  <c:v>29.345319666919199</c:v>
                </c:pt>
                <c:pt idx="2706">
                  <c:v>29.346627750413301</c:v>
                </c:pt>
                <c:pt idx="2707">
                  <c:v>29.347935554319701</c:v>
                </c:pt>
                <c:pt idx="2708">
                  <c:v>29.349243078657999</c:v>
                </c:pt>
                <c:pt idx="2709">
                  <c:v>29.3505503234481</c:v>
                </c:pt>
                <c:pt idx="2710">
                  <c:v>29.3518572887101</c:v>
                </c:pt>
                <c:pt idx="2711">
                  <c:v>29.353163974463701</c:v>
                </c:pt>
                <c:pt idx="2712">
                  <c:v>29.354470380729101</c:v>
                </c:pt>
                <c:pt idx="2713">
                  <c:v>29.3557765075264</c:v>
                </c:pt>
                <c:pt idx="2714">
                  <c:v>29.357082354875601</c:v>
                </c:pt>
                <c:pt idx="2715">
                  <c:v>29.358387922797199</c:v>
                </c:pt>
                <c:pt idx="2716">
                  <c:v>29.3596932113112</c:v>
                </c:pt>
                <c:pt idx="2717">
                  <c:v>29.360998220438098</c:v>
                </c:pt>
                <c:pt idx="2718">
                  <c:v>29.362302950198199</c:v>
                </c:pt>
                <c:pt idx="2719">
                  <c:v>29.3636074006121</c:v>
                </c:pt>
                <c:pt idx="2720">
                  <c:v>29.364911571700102</c:v>
                </c:pt>
                <c:pt idx="2721">
                  <c:v>29.366215463483002</c:v>
                </c:pt>
                <c:pt idx="2722">
                  <c:v>29.367519075981399</c:v>
                </c:pt>
                <c:pt idx="2723">
                  <c:v>29.368822409215898</c:v>
                </c:pt>
                <c:pt idx="2724">
                  <c:v>29.370125463207302</c:v>
                </c:pt>
                <c:pt idx="2725">
                  <c:v>29.371428237976499</c:v>
                </c:pt>
                <c:pt idx="2726">
                  <c:v>29.372730733544302</c:v>
                </c:pt>
                <c:pt idx="2727">
                  <c:v>29.3740329499316</c:v>
                </c:pt>
                <c:pt idx="2728">
                  <c:v>29.3753348871595</c:v>
                </c:pt>
                <c:pt idx="2729">
                  <c:v>29.3766365452489</c:v>
                </c:pt>
                <c:pt idx="2730">
                  <c:v>29.377937924221101</c:v>
                </c:pt>
                <c:pt idx="2731">
                  <c:v>29.379239024097199</c:v>
                </c:pt>
                <c:pt idx="2732">
                  <c:v>29.3805398448985</c:v>
                </c:pt>
                <c:pt idx="2733">
                  <c:v>29.3818403866461</c:v>
                </c:pt>
                <c:pt idx="2734">
                  <c:v>29.3831406493616</c:v>
                </c:pt>
                <c:pt idx="2735">
                  <c:v>29.384440633066198</c:v>
                </c:pt>
                <c:pt idx="2736">
                  <c:v>29.385740337781399</c:v>
                </c:pt>
                <c:pt idx="2737">
                  <c:v>29.3870397635289</c:v>
                </c:pt>
                <c:pt idx="2738">
                  <c:v>29.388338910330098</c:v>
                </c:pt>
                <c:pt idx="2739">
                  <c:v>29.389637778206701</c:v>
                </c:pt>
                <c:pt idx="2740">
                  <c:v>29.390936367180501</c:v>
                </c:pt>
                <c:pt idx="2741">
                  <c:v>29.392234677273098</c:v>
                </c:pt>
                <c:pt idx="2742">
                  <c:v>29.393532708506399</c:v>
                </c:pt>
                <c:pt idx="2743">
                  <c:v>29.394830460902298</c:v>
                </c:pt>
                <c:pt idx="2744">
                  <c:v>29.3961279344826</c:v>
                </c:pt>
                <c:pt idx="2745">
                  <c:v>29.3974251292695</c:v>
                </c:pt>
                <c:pt idx="2746">
                  <c:v>29.398722045284899</c:v>
                </c:pt>
                <c:pt idx="2747">
                  <c:v>29.400018682551</c:v>
                </c:pt>
                <c:pt idx="2748">
                  <c:v>29.401315041089799</c:v>
                </c:pt>
                <c:pt idx="2749">
                  <c:v>29.402611120923702</c:v>
                </c:pt>
                <c:pt idx="2750">
                  <c:v>29.403906922074899</c:v>
                </c:pt>
                <c:pt idx="2751">
                  <c:v>29.405202444565798</c:v>
                </c:pt>
                <c:pt idx="2752">
                  <c:v>29.4064976884186</c:v>
                </c:pt>
                <c:pt idx="2753">
                  <c:v>29.407792653655999</c:v>
                </c:pt>
                <c:pt idx="2754">
                  <c:v>29.409087340300399</c:v>
                </c:pt>
                <c:pt idx="2755">
                  <c:v>29.410381748374299</c:v>
                </c:pt>
                <c:pt idx="2756">
                  <c:v>29.411675877900301</c:v>
                </c:pt>
                <c:pt idx="2757">
                  <c:v>29.412969728901299</c:v>
                </c:pt>
                <c:pt idx="2758">
                  <c:v>29.414263301399799</c:v>
                </c:pt>
                <c:pt idx="2759">
                  <c:v>29.4155565954186</c:v>
                </c:pt>
                <c:pt idx="2760">
                  <c:v>29.416849610980702</c:v>
                </c:pt>
                <c:pt idx="2761">
                  <c:v>29.418142348108901</c:v>
                </c:pt>
                <c:pt idx="2762">
                  <c:v>29.419434806826199</c:v>
                </c:pt>
                <c:pt idx="2763">
                  <c:v>29.420726987155501</c:v>
                </c:pt>
                <c:pt idx="2764">
                  <c:v>29.42201888912</c:v>
                </c:pt>
                <c:pt idx="2765">
                  <c:v>29.423310512742798</c:v>
                </c:pt>
                <c:pt idx="2766">
                  <c:v>29.424601858047001</c:v>
                </c:pt>
                <c:pt idx="2767">
                  <c:v>29.425892925055901</c:v>
                </c:pt>
                <c:pt idx="2768">
                  <c:v>29.4271837137928</c:v>
                </c:pt>
                <c:pt idx="2769">
                  <c:v>29.428474224281</c:v>
                </c:pt>
                <c:pt idx="2770">
                  <c:v>29.4297644565439</c:v>
                </c:pt>
                <c:pt idx="2771">
                  <c:v>29.431054410605</c:v>
                </c:pt>
                <c:pt idx="2772">
                  <c:v>29.432344086487799</c:v>
                </c:pt>
                <c:pt idx="2773">
                  <c:v>29.4336334842158</c:v>
                </c:pt>
                <c:pt idx="2774">
                  <c:v>29.434922603812801</c:v>
                </c:pt>
                <c:pt idx="2775">
                  <c:v>29.436211445302199</c:v>
                </c:pt>
                <c:pt idx="2776">
                  <c:v>29.437500008708</c:v>
                </c:pt>
                <c:pt idx="2777">
                  <c:v>29.438788294053801</c:v>
                </c:pt>
                <c:pt idx="2778">
                  <c:v>29.4400763013636</c:v>
                </c:pt>
                <c:pt idx="2779">
                  <c:v>29.441364030661202</c:v>
                </c:pt>
                <c:pt idx="2780">
                  <c:v>29.442651481970501</c:v>
                </c:pt>
                <c:pt idx="2781">
                  <c:v>29.443938655315499</c:v>
                </c:pt>
                <c:pt idx="2782">
                  <c:v>29.445225550720401</c:v>
                </c:pt>
                <c:pt idx="2783">
                  <c:v>29.4465121682092</c:v>
                </c:pt>
                <c:pt idx="2784">
                  <c:v>29.447798507806102</c:v>
                </c:pt>
                <c:pt idx="2785">
                  <c:v>29.449084569535199</c:v>
                </c:pt>
                <c:pt idx="2786">
                  <c:v>29.450370353421</c:v>
                </c:pt>
                <c:pt idx="2787">
                  <c:v>29.451655859487602</c:v>
                </c:pt>
                <c:pt idx="2788">
                  <c:v>29.452941087759601</c:v>
                </c:pt>
                <c:pt idx="2789">
                  <c:v>29.454226038261201</c:v>
                </c:pt>
                <c:pt idx="2790">
                  <c:v>29.455510711017101</c:v>
                </c:pt>
                <c:pt idx="2791">
                  <c:v>29.4567951060517</c:v>
                </c:pt>
                <c:pt idx="2792">
                  <c:v>29.4580792233896</c:v>
                </c:pt>
                <c:pt idx="2793">
                  <c:v>29.459363063055498</c:v>
                </c:pt>
                <c:pt idx="2794">
                  <c:v>29.460646625074101</c:v>
                </c:pt>
                <c:pt idx="2795">
                  <c:v>29.461929909470101</c:v>
                </c:pt>
                <c:pt idx="2796">
                  <c:v>29.4632129162684</c:v>
                </c:pt>
                <c:pt idx="2797">
                  <c:v>29.464495645493699</c:v>
                </c:pt>
                <c:pt idx="2798">
                  <c:v>29.465778097171</c:v>
                </c:pt>
                <c:pt idx="2799">
                  <c:v>29.467060271325298</c:v>
                </c:pt>
                <c:pt idx="2800">
                  <c:v>29.4683421679816</c:v>
                </c:pt>
                <c:pt idx="2801">
                  <c:v>29.469623787164899</c:v>
                </c:pt>
                <c:pt idx="2802">
                  <c:v>29.470905128900402</c:v>
                </c:pt>
                <c:pt idx="2803">
                  <c:v>29.472186193213201</c:v>
                </c:pt>
                <c:pt idx="2804">
                  <c:v>29.473466980128599</c:v>
                </c:pt>
                <c:pt idx="2805">
                  <c:v>29.474747489671799</c:v>
                </c:pt>
                <c:pt idx="2806">
                  <c:v>29.476027721868199</c:v>
                </c:pt>
                <c:pt idx="2807">
                  <c:v>29.477307676743099</c:v>
                </c:pt>
                <c:pt idx="2808">
                  <c:v>29.478587354321999</c:v>
                </c:pt>
                <c:pt idx="2809">
                  <c:v>29.4798667546304</c:v>
                </c:pt>
                <c:pt idx="2810">
                  <c:v>29.481145877693699</c:v>
                </c:pt>
                <c:pt idx="2811">
                  <c:v>29.482424723537601</c:v>
                </c:pt>
                <c:pt idx="2812">
                  <c:v>29.483703292187801</c:v>
                </c:pt>
                <c:pt idx="2813">
                  <c:v>29.4849815836698</c:v>
                </c:pt>
                <c:pt idx="2814">
                  <c:v>29.4862595980095</c:v>
                </c:pt>
                <c:pt idx="2815">
                  <c:v>29.487537335232599</c:v>
                </c:pt>
                <c:pt idx="2816">
                  <c:v>29.488814795364998</c:v>
                </c:pt>
                <c:pt idx="2817">
                  <c:v>29.490091978432499</c:v>
                </c:pt>
                <c:pt idx="2818">
                  <c:v>29.491368884461199</c:v>
                </c:pt>
                <c:pt idx="2819">
                  <c:v>29.492645513476901</c:v>
                </c:pt>
                <c:pt idx="2820">
                  <c:v>29.4939218655059</c:v>
                </c:pt>
                <c:pt idx="2821">
                  <c:v>29.495197940573998</c:v>
                </c:pt>
                <c:pt idx="2822">
                  <c:v>29.4964737387076</c:v>
                </c:pt>
                <c:pt idx="2823">
                  <c:v>29.4977492599327</c:v>
                </c:pt>
                <c:pt idx="2824">
                  <c:v>29.499024504275699</c:v>
                </c:pt>
                <c:pt idx="2825">
                  <c:v>29.500299471762801</c:v>
                </c:pt>
                <c:pt idx="2826">
                  <c:v>29.5015741624204</c:v>
                </c:pt>
                <c:pt idx="2827">
                  <c:v>29.5028485762749</c:v>
                </c:pt>
                <c:pt idx="2828">
                  <c:v>29.5041227133527</c:v>
                </c:pt>
                <c:pt idx="2829">
                  <c:v>29.505396573680301</c:v>
                </c:pt>
                <c:pt idx="2830">
                  <c:v>29.506670157284201</c:v>
                </c:pt>
                <c:pt idx="2831">
                  <c:v>29.5079434641912</c:v>
                </c:pt>
                <c:pt idx="2832">
                  <c:v>29.509216494427701</c:v>
                </c:pt>
                <c:pt idx="2833">
                  <c:v>29.510489248020601</c:v>
                </c:pt>
                <c:pt idx="2834">
                  <c:v>29.5117617249965</c:v>
                </c:pt>
                <c:pt idx="2835">
                  <c:v>29.513033925382199</c:v>
                </c:pt>
                <c:pt idx="2836">
                  <c:v>29.5143058492047</c:v>
                </c:pt>
                <c:pt idx="2837">
                  <c:v>29.5155774964907</c:v>
                </c:pt>
                <c:pt idx="2838">
                  <c:v>29.5168488672672</c:v>
                </c:pt>
                <c:pt idx="2839">
                  <c:v>29.5181199615613</c:v>
                </c:pt>
                <c:pt idx="2840">
                  <c:v>29.519390779399899</c:v>
                </c:pt>
                <c:pt idx="2841">
                  <c:v>29.520661320810099</c:v>
                </c:pt>
                <c:pt idx="2842">
                  <c:v>29.5219315858191</c:v>
                </c:pt>
                <c:pt idx="2843">
                  <c:v>29.523201574454099</c:v>
                </c:pt>
                <c:pt idx="2844">
                  <c:v>29.524471286742301</c:v>
                </c:pt>
                <c:pt idx="2845">
                  <c:v>29.5257407227109</c:v>
                </c:pt>
                <c:pt idx="2846">
                  <c:v>29.5270098823874</c:v>
                </c:pt>
                <c:pt idx="2847">
                  <c:v>29.528278765799101</c:v>
                </c:pt>
                <c:pt idx="2848">
                  <c:v>29.529547372973301</c:v>
                </c:pt>
                <c:pt idx="2849">
                  <c:v>29.530815703937701</c:v>
                </c:pt>
                <c:pt idx="2850">
                  <c:v>29.5320837587197</c:v>
                </c:pt>
                <c:pt idx="2851">
                  <c:v>29.533351537346899</c:v>
                </c:pt>
                <c:pt idx="2852">
                  <c:v>29.534619039846898</c:v>
                </c:pt>
                <c:pt idx="2853">
                  <c:v>29.535886266247399</c:v>
                </c:pt>
                <c:pt idx="2854">
                  <c:v>29.537153216576002</c:v>
                </c:pt>
                <c:pt idx="2855">
                  <c:v>29.538419890860698</c:v>
                </c:pt>
                <c:pt idx="2856">
                  <c:v>29.539686289129101</c:v>
                </c:pt>
                <c:pt idx="2857">
                  <c:v>29.540952411409101</c:v>
                </c:pt>
                <c:pt idx="2858">
                  <c:v>29.542218257728599</c:v>
                </c:pt>
                <c:pt idx="2859">
                  <c:v>29.543483828115601</c:v>
                </c:pt>
                <c:pt idx="2860">
                  <c:v>29.544749122598201</c:v>
                </c:pt>
                <c:pt idx="2861">
                  <c:v>29.5460141412042</c:v>
                </c:pt>
                <c:pt idx="2862">
                  <c:v>29.547278883961901</c:v>
                </c:pt>
                <c:pt idx="2863">
                  <c:v>29.548543350899301</c:v>
                </c:pt>
                <c:pt idx="2864">
                  <c:v>29.5498075420447</c:v>
                </c:pt>
                <c:pt idx="2865">
                  <c:v>29.5510714574262</c:v>
                </c:pt>
                <c:pt idx="2866">
                  <c:v>29.552335097072302</c:v>
                </c:pt>
                <c:pt idx="2867">
                  <c:v>29.553598461011099</c:v>
                </c:pt>
                <c:pt idx="2868">
                  <c:v>29.554861549271099</c:v>
                </c:pt>
                <c:pt idx="2869">
                  <c:v>29.556124361880698</c:v>
                </c:pt>
                <c:pt idx="2870">
                  <c:v>29.557386898868302</c:v>
                </c:pt>
                <c:pt idx="2871">
                  <c:v>29.558649160262501</c:v>
                </c:pt>
                <c:pt idx="2872">
                  <c:v>29.5599111460918</c:v>
                </c:pt>
                <c:pt idx="2873">
                  <c:v>29.5611728563849</c:v>
                </c:pt>
                <c:pt idx="2874">
                  <c:v>29.562434291170401</c:v>
                </c:pt>
                <c:pt idx="2875">
                  <c:v>29.563695450476899</c:v>
                </c:pt>
                <c:pt idx="2876">
                  <c:v>29.564956334333299</c:v>
                </c:pt>
                <c:pt idx="2877">
                  <c:v>29.5662169427683</c:v>
                </c:pt>
                <c:pt idx="2878">
                  <c:v>29.567477275810798</c:v>
                </c:pt>
                <c:pt idx="2879">
                  <c:v>29.568737333489501</c:v>
                </c:pt>
                <c:pt idx="2880">
                  <c:v>29.569997115833601</c:v>
                </c:pt>
                <c:pt idx="2881">
                  <c:v>29.5712566228719</c:v>
                </c:pt>
                <c:pt idx="2882">
                  <c:v>29.572515854633401</c:v>
                </c:pt>
                <c:pt idx="2883">
                  <c:v>29.573774811147199</c:v>
                </c:pt>
                <c:pt idx="2884">
                  <c:v>29.5750334924425</c:v>
                </c:pt>
                <c:pt idx="2885">
                  <c:v>29.576291898548298</c:v>
                </c:pt>
                <c:pt idx="2886">
                  <c:v>29.577550029493899</c:v>
                </c:pt>
                <c:pt idx="2887">
                  <c:v>29.5788078853085</c:v>
                </c:pt>
                <c:pt idx="2888">
                  <c:v>29.580065466021399</c:v>
                </c:pt>
                <c:pt idx="2889">
                  <c:v>29.581322771661899</c:v>
                </c:pt>
                <c:pt idx="2890">
                  <c:v>29.582579802259399</c:v>
                </c:pt>
                <c:pt idx="2891">
                  <c:v>29.583836557843401</c:v>
                </c:pt>
                <c:pt idx="2892">
                  <c:v>29.585093038443201</c:v>
                </c:pt>
                <c:pt idx="2893">
                  <c:v>29.586349244088499</c:v>
                </c:pt>
                <c:pt idx="2894">
                  <c:v>29.587605174808701</c:v>
                </c:pt>
                <c:pt idx="2895">
                  <c:v>29.5888608306335</c:v>
                </c:pt>
                <c:pt idx="2896">
                  <c:v>29.590116211592498</c:v>
                </c:pt>
                <c:pt idx="2897">
                  <c:v>29.591371317715399</c:v>
                </c:pt>
                <c:pt idx="2898">
                  <c:v>29.592626149031901</c:v>
                </c:pt>
                <c:pt idx="2899">
                  <c:v>29.593880705571799</c:v>
                </c:pt>
                <c:pt idx="2900">
                  <c:v>29.595134987365</c:v>
                </c:pt>
                <c:pt idx="2901">
                  <c:v>29.596388994441199</c:v>
                </c:pt>
                <c:pt idx="2902">
                  <c:v>29.597642726830401</c:v>
                </c:pt>
                <c:pt idx="2903">
                  <c:v>29.598896184562602</c:v>
                </c:pt>
                <c:pt idx="2904">
                  <c:v>29.600149367667601</c:v>
                </c:pt>
                <c:pt idx="2905">
                  <c:v>29.601402276175701</c:v>
                </c:pt>
                <c:pt idx="2906">
                  <c:v>29.602654910116801</c:v>
                </c:pt>
                <c:pt idx="2907">
                  <c:v>29.603907269521098</c:v>
                </c:pt>
                <c:pt idx="2908">
                  <c:v>29.605159354418799</c:v>
                </c:pt>
                <c:pt idx="2909">
                  <c:v>29.606411164840001</c:v>
                </c:pt>
                <c:pt idx="2910">
                  <c:v>29.607662700815101</c:v>
                </c:pt>
                <c:pt idx="2911">
                  <c:v>29.608913962374199</c:v>
                </c:pt>
                <c:pt idx="2912">
                  <c:v>29.610164949547801</c:v>
                </c:pt>
                <c:pt idx="2913">
                  <c:v>29.611415662366301</c:v>
                </c:pt>
                <c:pt idx="2914">
                  <c:v>29.61266610086</c:v>
                </c:pt>
                <c:pt idx="2915">
                  <c:v>29.613916265059402</c:v>
                </c:pt>
                <c:pt idx="2916">
                  <c:v>29.615166154995102</c:v>
                </c:pt>
                <c:pt idx="2917">
                  <c:v>29.6164157706976</c:v>
                </c:pt>
                <c:pt idx="2918">
                  <c:v>29.6176651121975</c:v>
                </c:pt>
                <c:pt idx="2919">
                  <c:v>29.618914179525401</c:v>
                </c:pt>
                <c:pt idx="2920">
                  <c:v>29.620162972712102</c:v>
                </c:pt>
                <c:pt idx="2921">
                  <c:v>29.621411491788201</c:v>
                </c:pt>
                <c:pt idx="2922">
                  <c:v>29.622659736784499</c:v>
                </c:pt>
                <c:pt idx="2923">
                  <c:v>29.623907707731799</c:v>
                </c:pt>
                <c:pt idx="2924">
                  <c:v>29.625155404661001</c:v>
                </c:pt>
                <c:pt idx="2925">
                  <c:v>29.626402827602899</c:v>
                </c:pt>
                <c:pt idx="2926">
                  <c:v>29.6276499765886</c:v>
                </c:pt>
                <c:pt idx="2927">
                  <c:v>29.6288968516489</c:v>
                </c:pt>
                <c:pt idx="2928">
                  <c:v>29.630143452814899</c:v>
                </c:pt>
                <c:pt idx="2929">
                  <c:v>29.631389780117601</c:v>
                </c:pt>
                <c:pt idx="2930">
                  <c:v>29.6326358335882</c:v>
                </c:pt>
                <c:pt idx="2931">
                  <c:v>29.633881613257799</c:v>
                </c:pt>
                <c:pt idx="2932">
                  <c:v>29.635127119157598</c:v>
                </c:pt>
                <c:pt idx="2933">
                  <c:v>29.636372351318698</c:v>
                </c:pt>
                <c:pt idx="2934">
                  <c:v>29.637617309772502</c:v>
                </c:pt>
                <c:pt idx="2935">
                  <c:v>29.6388619945503</c:v>
                </c:pt>
                <c:pt idx="2936">
                  <c:v>29.640106405683401</c:v>
                </c:pt>
                <c:pt idx="2937">
                  <c:v>29.641350543203298</c:v>
                </c:pt>
                <c:pt idx="2938">
                  <c:v>29.6425944071412</c:v>
                </c:pt>
                <c:pt idx="2939">
                  <c:v>29.643837997528799</c:v>
                </c:pt>
                <c:pt idx="2940">
                  <c:v>29.645081314397501</c:v>
                </c:pt>
                <c:pt idx="2941">
                  <c:v>29.646324357778902</c:v>
                </c:pt>
                <c:pt idx="2942">
                  <c:v>29.647567127704601</c:v>
                </c:pt>
                <c:pt idx="2943">
                  <c:v>29.648809624206098</c:v>
                </c:pt>
                <c:pt idx="2944">
                  <c:v>29.6500518473153</c:v>
                </c:pt>
                <c:pt idx="2945">
                  <c:v>29.651293797063701</c:v>
                </c:pt>
                <c:pt idx="2946">
                  <c:v>29.652535473483201</c:v>
                </c:pt>
                <c:pt idx="2947">
                  <c:v>29.653776876605601</c:v>
                </c:pt>
                <c:pt idx="2948">
                  <c:v>29.655018006462601</c:v>
                </c:pt>
                <c:pt idx="2949">
                  <c:v>29.656258863086201</c:v>
                </c:pt>
                <c:pt idx="2950">
                  <c:v>29.6574994465083</c:v>
                </c:pt>
                <c:pt idx="2951">
                  <c:v>29.658739756760799</c:v>
                </c:pt>
                <c:pt idx="2952">
                  <c:v>29.659979793875699</c:v>
                </c:pt>
                <c:pt idx="2953">
                  <c:v>29.661219557885101</c:v>
                </c:pt>
                <c:pt idx="2954">
                  <c:v>29.662459048821098</c:v>
                </c:pt>
                <c:pt idx="2955">
                  <c:v>29.663698266715699</c:v>
                </c:pt>
                <c:pt idx="2956">
                  <c:v>29.664937211601099</c:v>
                </c:pt>
                <c:pt idx="2957">
                  <c:v>29.666175883509499</c:v>
                </c:pt>
                <c:pt idx="2958">
                  <c:v>29.667414282473199</c:v>
                </c:pt>
                <c:pt idx="2959">
                  <c:v>29.668652408524402</c:v>
                </c:pt>
                <c:pt idx="2960">
                  <c:v>29.6698902616954</c:v>
                </c:pt>
                <c:pt idx="2961">
                  <c:v>29.671127842018599</c:v>
                </c:pt>
                <c:pt idx="2962">
                  <c:v>29.672365149526399</c:v>
                </c:pt>
                <c:pt idx="2963">
                  <c:v>29.673602184251202</c:v>
                </c:pt>
                <c:pt idx="2964">
                  <c:v>29.674838946225499</c:v>
                </c:pt>
                <c:pt idx="2965">
                  <c:v>29.6760754354817</c:v>
                </c:pt>
                <c:pt idx="2966">
                  <c:v>29.677311652052499</c:v>
                </c:pt>
                <c:pt idx="2967">
                  <c:v>29.678547595970301</c:v>
                </c:pt>
                <c:pt idx="2968">
                  <c:v>29.679783267268</c:v>
                </c:pt>
                <c:pt idx="2969">
                  <c:v>29.681018665978002</c:v>
                </c:pt>
                <c:pt idx="2970">
                  <c:v>29.6822537921331</c:v>
                </c:pt>
                <c:pt idx="2971">
                  <c:v>29.683488645766101</c:v>
                </c:pt>
                <c:pt idx="2972">
                  <c:v>29.6847232269097</c:v>
                </c:pt>
                <c:pt idx="2973">
                  <c:v>29.685957535596799</c:v>
                </c:pt>
                <c:pt idx="2974">
                  <c:v>29.687191571860101</c:v>
                </c:pt>
                <c:pt idx="2975">
                  <c:v>29.688425335732699</c:v>
                </c:pt>
                <c:pt idx="2976">
                  <c:v>29.6896588272473</c:v>
                </c:pt>
                <c:pt idx="2977">
                  <c:v>29.690892046437099</c:v>
                </c:pt>
                <c:pt idx="2978">
                  <c:v>29.6921249933349</c:v>
                </c:pt>
                <c:pt idx="2979">
                  <c:v>29.693357667973999</c:v>
                </c:pt>
                <c:pt idx="2980">
                  <c:v>29.6945900703872</c:v>
                </c:pt>
                <c:pt idx="2981">
                  <c:v>29.6958222006078</c:v>
                </c:pt>
                <c:pt idx="2982">
                  <c:v>29.6970540586689</c:v>
                </c:pt>
                <c:pt idx="2983">
                  <c:v>29.6982856446038</c:v>
                </c:pt>
                <c:pt idx="2984">
                  <c:v>29.699516958445599</c:v>
                </c:pt>
                <c:pt idx="2985">
                  <c:v>29.700748000227598</c:v>
                </c:pt>
                <c:pt idx="2986">
                  <c:v>29.7019787699831</c:v>
                </c:pt>
                <c:pt idx="2987">
                  <c:v>29.7032092677455</c:v>
                </c:pt>
                <c:pt idx="2988">
                  <c:v>29.7044394935482</c:v>
                </c:pt>
                <c:pt idx="2989">
                  <c:v>29.705669447424601</c:v>
                </c:pt>
                <c:pt idx="2990">
                  <c:v>29.7068991294081</c:v>
                </c:pt>
                <c:pt idx="2991">
                  <c:v>29.708128539532201</c:v>
                </c:pt>
                <c:pt idx="2992">
                  <c:v>29.7093576778305</c:v>
                </c:pt>
                <c:pt idx="2993">
                  <c:v>29.7105865443366</c:v>
                </c:pt>
                <c:pt idx="2994">
                  <c:v>29.711815139083999</c:v>
                </c:pt>
                <c:pt idx="2995">
                  <c:v>29.713043462106398</c:v>
                </c:pt>
                <c:pt idx="2996">
                  <c:v>29.714271513437399</c:v>
                </c:pt>
                <c:pt idx="2997">
                  <c:v>29.715499293110899</c:v>
                </c:pt>
                <c:pt idx="2998">
                  <c:v>29.716726801160501</c:v>
                </c:pt>
                <c:pt idx="2999">
                  <c:v>29.71795403762</c:v>
                </c:pt>
                <c:pt idx="3000">
                  <c:v>29.7191810025233</c:v>
                </c:pt>
                <c:pt idx="3001">
                  <c:v>29.720407695904299</c:v>
                </c:pt>
                <c:pt idx="3002">
                  <c:v>29.7216341177967</c:v>
                </c:pt>
                <c:pt idx="3003">
                  <c:v>29.722860268234601</c:v>
                </c:pt>
                <c:pt idx="3004">
                  <c:v>29.724086147251899</c:v>
                </c:pt>
                <c:pt idx="3005">
                  <c:v>29.7253117548827</c:v>
                </c:pt>
                <c:pt idx="3006">
                  <c:v>29.726537091160999</c:v>
                </c:pt>
                <c:pt idx="3007">
                  <c:v>29.7277621561208</c:v>
                </c:pt>
                <c:pt idx="3008">
                  <c:v>29.728986949796301</c:v>
                </c:pt>
                <c:pt idx="3009">
                  <c:v>29.730211472221601</c:v>
                </c:pt>
                <c:pt idx="3010">
                  <c:v>29.731435723430899</c:v>
                </c:pt>
                <c:pt idx="3011">
                  <c:v>29.732659703458499</c:v>
                </c:pt>
                <c:pt idx="3012">
                  <c:v>29.733883412338599</c:v>
                </c:pt>
                <c:pt idx="3013">
                  <c:v>29.735106850105499</c:v>
                </c:pt>
                <c:pt idx="3014">
                  <c:v>29.736330016793499</c:v>
                </c:pt>
                <c:pt idx="3015">
                  <c:v>29.7375529124369</c:v>
                </c:pt>
                <c:pt idx="3016">
                  <c:v>29.7387755370703</c:v>
                </c:pt>
                <c:pt idx="3017">
                  <c:v>29.739997890727999</c:v>
                </c:pt>
                <c:pt idx="3018">
                  <c:v>29.741219973444501</c:v>
                </c:pt>
                <c:pt idx="3019">
                  <c:v>29.7424417852543</c:v>
                </c:pt>
                <c:pt idx="3020">
                  <c:v>29.743663326191999</c:v>
                </c:pt>
                <c:pt idx="3021">
                  <c:v>29.744884596292</c:v>
                </c:pt>
                <c:pt idx="3022">
                  <c:v>29.7461055955891</c:v>
                </c:pt>
                <c:pt idx="3023">
                  <c:v>29.7473263241179</c:v>
                </c:pt>
                <c:pt idx="3024">
                  <c:v>29.748546781912999</c:v>
                </c:pt>
                <c:pt idx="3025">
                  <c:v>29.749766969009201</c:v>
                </c:pt>
                <c:pt idx="3026">
                  <c:v>29.7509868854413</c:v>
                </c:pt>
                <c:pt idx="3027">
                  <c:v>29.7522065312439</c:v>
                </c:pt>
                <c:pt idx="3028">
                  <c:v>29.753425906452001</c:v>
                </c:pt>
                <c:pt idx="3029">
                  <c:v>29.754645011100301</c:v>
                </c:pt>
                <c:pt idx="3030">
                  <c:v>29.755863845223899</c:v>
                </c:pt>
                <c:pt idx="3031">
                  <c:v>29.757082408857499</c:v>
                </c:pt>
                <c:pt idx="3032">
                  <c:v>29.758300702036198</c:v>
                </c:pt>
                <c:pt idx="3033">
                  <c:v>29.759518724794901</c:v>
                </c:pt>
                <c:pt idx="3034">
                  <c:v>29.760736477168699</c:v>
                </c:pt>
                <c:pt idx="3035">
                  <c:v>29.761953959192599</c:v>
                </c:pt>
                <c:pt idx="3036">
                  <c:v>29.763171170901799</c:v>
                </c:pt>
                <c:pt idx="3037">
                  <c:v>29.7643881123313</c:v>
                </c:pt>
                <c:pt idx="3038">
                  <c:v>29.765604783516299</c:v>
                </c:pt>
                <c:pt idx="3039">
                  <c:v>29.766821184491999</c:v>
                </c:pt>
                <c:pt idx="3040">
                  <c:v>29.768037315293601</c:v>
                </c:pt>
                <c:pt idx="3041">
                  <c:v>29.7692531759565</c:v>
                </c:pt>
                <c:pt idx="3042">
                  <c:v>29.770468766515801</c:v>
                </c:pt>
                <c:pt idx="3043">
                  <c:v>29.771684087006999</c:v>
                </c:pt>
                <c:pt idx="3044">
                  <c:v>29.772899137465402</c:v>
                </c:pt>
                <c:pt idx="3045">
                  <c:v>29.7741139179263</c:v>
                </c:pt>
                <c:pt idx="3046">
                  <c:v>29.775328428425301</c:v>
                </c:pt>
                <c:pt idx="3047">
                  <c:v>29.776542668997699</c:v>
                </c:pt>
                <c:pt idx="3048">
                  <c:v>29.777756639679101</c:v>
                </c:pt>
                <c:pt idx="3049">
                  <c:v>29.778970340505101</c:v>
                </c:pt>
                <c:pt idx="3050">
                  <c:v>29.780183771510998</c:v>
                </c:pt>
                <c:pt idx="3051">
                  <c:v>29.781396932732701</c:v>
                </c:pt>
                <c:pt idx="3052">
                  <c:v>29.7826098242057</c:v>
                </c:pt>
                <c:pt idx="3053">
                  <c:v>29.783822445965601</c:v>
                </c:pt>
                <c:pt idx="3054">
                  <c:v>29.785034798048098</c:v>
                </c:pt>
                <c:pt idx="3055">
                  <c:v>29.786246880488999</c:v>
                </c:pt>
                <c:pt idx="3056">
                  <c:v>29.787458693324101</c:v>
                </c:pt>
                <c:pt idx="3057">
                  <c:v>29.788670236589098</c:v>
                </c:pt>
                <c:pt idx="3058">
                  <c:v>29.789881510319901</c:v>
                </c:pt>
                <c:pt idx="3059">
                  <c:v>29.791092514552201</c:v>
                </c:pt>
                <c:pt idx="3060">
                  <c:v>29.792303249322099</c:v>
                </c:pt>
                <c:pt idx="3061">
                  <c:v>29.793513714665401</c:v>
                </c:pt>
                <c:pt idx="3062">
                  <c:v>29.794723910618099</c:v>
                </c:pt>
                <c:pt idx="3063">
                  <c:v>29.7959338372162</c:v>
                </c:pt>
                <c:pt idx="3064">
                  <c:v>29.7971434944956</c:v>
                </c:pt>
                <c:pt idx="3065">
                  <c:v>29.798352882492502</c:v>
                </c:pt>
                <c:pt idx="3066">
                  <c:v>29.799562001242901</c:v>
                </c:pt>
                <c:pt idx="3067">
                  <c:v>29.8007708507829</c:v>
                </c:pt>
                <c:pt idx="3068">
                  <c:v>29.801979431148801</c:v>
                </c:pt>
                <c:pt idx="3069">
                  <c:v>29.803187742376601</c:v>
                </c:pt>
                <c:pt idx="3070">
                  <c:v>29.8043957845025</c:v>
                </c:pt>
                <c:pt idx="3071">
                  <c:v>29.8056035575629</c:v>
                </c:pt>
                <c:pt idx="3072">
                  <c:v>29.806811061594001</c:v>
                </c:pt>
                <c:pt idx="3073">
                  <c:v>29.808018296632099</c:v>
                </c:pt>
                <c:pt idx="3074">
                  <c:v>29.8092252627136</c:v>
                </c:pt>
                <c:pt idx="3075">
                  <c:v>29.810431959874698</c:v>
                </c:pt>
                <c:pt idx="3076">
                  <c:v>29.811638388152002</c:v>
                </c:pt>
                <c:pt idx="3077">
                  <c:v>29.8128445475818</c:v>
                </c:pt>
                <c:pt idx="3078">
                  <c:v>29.814050438200599</c:v>
                </c:pt>
                <c:pt idx="3079">
                  <c:v>29.815256060044899</c:v>
                </c:pt>
                <c:pt idx="3080">
                  <c:v>29.816461413151199</c:v>
                </c:pt>
                <c:pt idx="3081">
                  <c:v>29.8176664975561</c:v>
                </c:pt>
                <c:pt idx="3082">
                  <c:v>29.818871313296199</c:v>
                </c:pt>
                <c:pt idx="3083">
                  <c:v>29.8200758604081</c:v>
                </c:pt>
                <c:pt idx="3084">
                  <c:v>29.8212801389285</c:v>
                </c:pt>
                <c:pt idx="3085">
                  <c:v>29.822484148893899</c:v>
                </c:pt>
                <c:pt idx="3086">
                  <c:v>29.823687890341201</c:v>
                </c:pt>
                <c:pt idx="3087">
                  <c:v>29.824891363307099</c:v>
                </c:pt>
                <c:pt idx="3088">
                  <c:v>29.826094567828299</c:v>
                </c:pt>
                <c:pt idx="3089">
                  <c:v>29.827297503941701</c:v>
                </c:pt>
                <c:pt idx="3090">
                  <c:v>29.828500171683999</c:v>
                </c:pt>
                <c:pt idx="3091">
                  <c:v>29.829702571092302</c:v>
                </c:pt>
                <c:pt idx="3092">
                  <c:v>29.830904702203199</c:v>
                </c:pt>
                <c:pt idx="3093">
                  <c:v>29.832106565053898</c:v>
                </c:pt>
                <c:pt idx="3094">
                  <c:v>29.833308159681099</c:v>
                </c:pt>
                <c:pt idx="3095">
                  <c:v>29.834509486121998</c:v>
                </c:pt>
                <c:pt idx="3096">
                  <c:v>29.835710544413601</c:v>
                </c:pt>
                <c:pt idx="3097">
                  <c:v>29.836911334592799</c:v>
                </c:pt>
                <c:pt idx="3098">
                  <c:v>29.838111856696798</c:v>
                </c:pt>
                <c:pt idx="3099">
                  <c:v>29.839312110762599</c:v>
                </c:pt>
                <c:pt idx="3100">
                  <c:v>29.8405120968274</c:v>
                </c:pt>
                <c:pt idx="3101">
                  <c:v>29.841711814928502</c:v>
                </c:pt>
                <c:pt idx="3102">
                  <c:v>29.842911265102799</c:v>
                </c:pt>
                <c:pt idx="3103">
                  <c:v>29.844110447387799</c:v>
                </c:pt>
                <c:pt idx="3104">
                  <c:v>29.8453093618206</c:v>
                </c:pt>
                <c:pt idx="3105">
                  <c:v>29.846508008438601</c:v>
                </c:pt>
                <c:pt idx="3106">
                  <c:v>29.847706387279</c:v>
                </c:pt>
                <c:pt idx="3107">
                  <c:v>29.848904498379198</c:v>
                </c:pt>
                <c:pt idx="3108">
                  <c:v>29.850102341776498</c:v>
                </c:pt>
                <c:pt idx="3109">
                  <c:v>29.851299917508499</c:v>
                </c:pt>
                <c:pt idx="3110">
                  <c:v>29.852497225612399</c:v>
                </c:pt>
                <c:pt idx="3111">
                  <c:v>29.8536942661258</c:v>
                </c:pt>
                <c:pt idx="3112">
                  <c:v>29.854891039086201</c:v>
                </c:pt>
                <c:pt idx="3113">
                  <c:v>29.8560875445311</c:v>
                </c:pt>
                <c:pt idx="3114">
                  <c:v>29.857283782497898</c:v>
                </c:pt>
                <c:pt idx="3115">
                  <c:v>29.858479753024401</c:v>
                </c:pt>
                <c:pt idx="3116">
                  <c:v>29.8596754561481</c:v>
                </c:pt>
                <c:pt idx="3117">
                  <c:v>29.8608708919067</c:v>
                </c:pt>
                <c:pt idx="3118">
                  <c:v>29.862066060337799</c:v>
                </c:pt>
                <c:pt idx="3119">
                  <c:v>29.863260961479099</c:v>
                </c:pt>
                <c:pt idx="3120">
                  <c:v>29.864455595368302</c:v>
                </c:pt>
                <c:pt idx="3121">
                  <c:v>29.8656499620433</c:v>
                </c:pt>
                <c:pt idx="3122">
                  <c:v>29.866844061541698</c:v>
                </c:pt>
                <c:pt idx="3123">
                  <c:v>29.868037893901299</c:v>
                </c:pt>
                <c:pt idx="3124">
                  <c:v>29.869231459160101</c:v>
                </c:pt>
                <c:pt idx="3125">
                  <c:v>29.870424757355899</c:v>
                </c:pt>
                <c:pt idx="3126">
                  <c:v>29.871617788526599</c:v>
                </c:pt>
                <c:pt idx="3127">
                  <c:v>29.87281055271</c:v>
                </c:pt>
                <c:pt idx="3128">
                  <c:v>29.8740030499442</c:v>
                </c:pt>
                <c:pt idx="3129">
                  <c:v>29.875195280267199</c:v>
                </c:pt>
                <c:pt idx="3130">
                  <c:v>29.876387243716898</c:v>
                </c:pt>
                <c:pt idx="3131">
                  <c:v>29.8775789403314</c:v>
                </c:pt>
                <c:pt idx="3132">
                  <c:v>29.8787703701487</c:v>
                </c:pt>
                <c:pt idx="3133">
                  <c:v>29.879961533206899</c:v>
                </c:pt>
                <c:pt idx="3134">
                  <c:v>29.881152429544201</c:v>
                </c:pt>
                <c:pt idx="3135">
                  <c:v>29.8823430591987</c:v>
                </c:pt>
                <c:pt idx="3136">
                  <c:v>29.8835334222086</c:v>
                </c:pt>
                <c:pt idx="3137">
                  <c:v>29.884723518611999</c:v>
                </c:pt>
                <c:pt idx="3138">
                  <c:v>29.8859133484473</c:v>
                </c:pt>
                <c:pt idx="3139">
                  <c:v>29.887102911752599</c:v>
                </c:pt>
                <c:pt idx="3140">
                  <c:v>29.888292208566298</c:v>
                </c:pt>
                <c:pt idx="3141">
                  <c:v>29.889481238926699</c:v>
                </c:pt>
                <c:pt idx="3142">
                  <c:v>29.890670002872099</c:v>
                </c:pt>
                <c:pt idx="3143">
                  <c:v>29.891858500440801</c:v>
                </c:pt>
                <c:pt idx="3144">
                  <c:v>29.893046731671301</c:v>
                </c:pt>
                <c:pt idx="3145">
                  <c:v>29.894234696602101</c:v>
                </c:pt>
                <c:pt idx="3146">
                  <c:v>29.895422395271499</c:v>
                </c:pt>
                <c:pt idx="3147">
                  <c:v>29.896609827717999</c:v>
                </c:pt>
                <c:pt idx="3148">
                  <c:v>29.897796993980101</c:v>
                </c:pt>
                <c:pt idx="3149">
                  <c:v>29.8989838940964</c:v>
                </c:pt>
                <c:pt idx="3150">
                  <c:v>29.900170528105502</c:v>
                </c:pt>
                <c:pt idx="3151">
                  <c:v>29.901356896045801</c:v>
                </c:pt>
                <c:pt idx="3152">
                  <c:v>29.9025429979561</c:v>
                </c:pt>
                <c:pt idx="3153">
                  <c:v>29.903728833875</c:v>
                </c:pt>
                <c:pt idx="3154">
                  <c:v>29.904914403841001</c:v>
                </c:pt>
                <c:pt idx="3155">
                  <c:v>29.906099707892999</c:v>
                </c:pt>
                <c:pt idx="3156">
                  <c:v>29.907284746069699</c:v>
                </c:pt>
                <c:pt idx="3157">
                  <c:v>29.908469518409699</c:v>
                </c:pt>
                <c:pt idx="3158">
                  <c:v>29.909654024952001</c:v>
                </c:pt>
                <c:pt idx="3159">
                  <c:v>29.910838265735102</c:v>
                </c:pt>
                <c:pt idx="3160">
                  <c:v>29.912022240798098</c:v>
                </c:pt>
                <c:pt idx="3161">
                  <c:v>29.913205950179702</c:v>
                </c:pt>
                <c:pt idx="3162">
                  <c:v>29.914389393918899</c:v>
                </c:pt>
                <c:pt idx="3163">
                  <c:v>29.915572572054501</c:v>
                </c:pt>
                <c:pt idx="3164">
                  <c:v>29.916755484625401</c:v>
                </c:pt>
                <c:pt idx="3165">
                  <c:v>29.917938131670699</c:v>
                </c:pt>
                <c:pt idx="3166">
                  <c:v>29.919120513229199</c:v>
                </c:pt>
                <c:pt idx="3167">
                  <c:v>29.9203026293401</c:v>
                </c:pt>
                <c:pt idx="3168">
                  <c:v>29.921484480042398</c:v>
                </c:pt>
                <c:pt idx="3169">
                  <c:v>29.922666065375001</c:v>
                </c:pt>
                <c:pt idx="3170">
                  <c:v>29.923847385377201</c:v>
                </c:pt>
                <c:pt idx="3171">
                  <c:v>29.9250284400879</c:v>
                </c:pt>
                <c:pt idx="3172">
                  <c:v>29.926209229546501</c:v>
                </c:pt>
                <c:pt idx="3173">
                  <c:v>29.9273897537919</c:v>
                </c:pt>
                <c:pt idx="3174">
                  <c:v>29.928570012863499</c:v>
                </c:pt>
                <c:pt idx="3175">
                  <c:v>29.929750006800401</c:v>
                </c:pt>
                <c:pt idx="3176">
                  <c:v>29.9309297356419</c:v>
                </c:pt>
                <c:pt idx="3177">
                  <c:v>29.932109199427199</c:v>
                </c:pt>
                <c:pt idx="3178">
                  <c:v>29.9332883981956</c:v>
                </c:pt>
                <c:pt idx="3179">
                  <c:v>29.9344673319865</c:v>
                </c:pt>
                <c:pt idx="3180">
                  <c:v>29.935646000839199</c:v>
                </c:pt>
                <c:pt idx="3181">
                  <c:v>29.9368244047931</c:v>
                </c:pt>
                <c:pt idx="3182">
                  <c:v>29.938002543887499</c:v>
                </c:pt>
                <c:pt idx="3183">
                  <c:v>29.9391804181619</c:v>
                </c:pt>
                <c:pt idx="3184">
                  <c:v>29.940358027655801</c:v>
                </c:pt>
                <c:pt idx="3185">
                  <c:v>29.941535372408499</c:v>
                </c:pt>
                <c:pt idx="3186">
                  <c:v>29.942712452459698</c:v>
                </c:pt>
                <c:pt idx="3187">
                  <c:v>29.9438892678487</c:v>
                </c:pt>
                <c:pt idx="3188">
                  <c:v>29.945065818615198</c:v>
                </c:pt>
                <c:pt idx="3189">
                  <c:v>29.946242104798799</c:v>
                </c:pt>
                <c:pt idx="3190">
                  <c:v>29.947418126438901</c:v>
                </c:pt>
                <c:pt idx="3191">
                  <c:v>29.948593883575398</c:v>
                </c:pt>
                <c:pt idx="3192">
                  <c:v>29.949769376247701</c:v>
                </c:pt>
                <c:pt idx="3193">
                  <c:v>29.950944604495501</c:v>
                </c:pt>
                <c:pt idx="3194">
                  <c:v>29.9521195683587</c:v>
                </c:pt>
                <c:pt idx="3195">
                  <c:v>29.953294267876799</c:v>
                </c:pt>
                <c:pt idx="3196">
                  <c:v>29.954468703089599</c:v>
                </c:pt>
                <c:pt idx="3197">
                  <c:v>29.955642874036901</c:v>
                </c:pt>
                <c:pt idx="3198">
                  <c:v>29.956816780758501</c:v>
                </c:pt>
                <c:pt idx="3199">
                  <c:v>29.957990423294099</c:v>
                </c:pt>
                <c:pt idx="3200">
                  <c:v>29.959163801683701</c:v>
                </c:pt>
                <c:pt idx="3201">
                  <c:v>29.960336915967101</c:v>
                </c:pt>
                <c:pt idx="3202">
                  <c:v>29.9615097661842</c:v>
                </c:pt>
                <c:pt idx="3203">
                  <c:v>29.962682352374902</c:v>
                </c:pt>
                <c:pt idx="3204">
                  <c:v>29.9638546745791</c:v>
                </c:pt>
                <c:pt idx="3205">
                  <c:v>29.965026732836801</c:v>
                </c:pt>
                <c:pt idx="3206">
                  <c:v>29.966198527187998</c:v>
                </c:pt>
                <c:pt idx="3207">
                  <c:v>29.967370057672699</c:v>
                </c:pt>
                <c:pt idx="3208">
                  <c:v>29.9685413243309</c:v>
                </c:pt>
                <c:pt idx="3209">
                  <c:v>29.9697123272027</c:v>
                </c:pt>
                <c:pt idx="3210">
                  <c:v>29.970883066328199</c:v>
                </c:pt>
                <c:pt idx="3211">
                  <c:v>29.9720535417474</c:v>
                </c:pt>
                <c:pt idx="3212">
                  <c:v>29.973223753500601</c:v>
                </c:pt>
                <c:pt idx="3213">
                  <c:v>29.974393701627701</c:v>
                </c:pt>
                <c:pt idx="3214">
                  <c:v>29.975563386169199</c:v>
                </c:pt>
                <c:pt idx="3215">
                  <c:v>29.976732807165</c:v>
                </c:pt>
                <c:pt idx="3216">
                  <c:v>29.977901964655501</c:v>
                </c:pt>
                <c:pt idx="3217">
                  <c:v>29.979070858680799</c:v>
                </c:pt>
                <c:pt idx="3218">
                  <c:v>29.980239489281399</c:v>
                </c:pt>
                <c:pt idx="3219">
                  <c:v>29.981407856497299</c:v>
                </c:pt>
                <c:pt idx="3220">
                  <c:v>29.9825759603691</c:v>
                </c:pt>
                <c:pt idx="3221">
                  <c:v>29.9837438009369</c:v>
                </c:pt>
                <c:pt idx="3222">
                  <c:v>29.9849113782413</c:v>
                </c:pt>
                <c:pt idx="3223">
                  <c:v>29.986078692322501</c:v>
                </c:pt>
                <c:pt idx="3224">
                  <c:v>29.9872457432209</c:v>
                </c:pt>
                <c:pt idx="3225">
                  <c:v>29.988412530977001</c:v>
                </c:pt>
                <c:pt idx="3226">
                  <c:v>29.9895790556313</c:v>
                </c:pt>
                <c:pt idx="3227">
                  <c:v>29.990745317224299</c:v>
                </c:pt>
                <c:pt idx="3228">
                  <c:v>29.991911315796301</c:v>
                </c:pt>
                <c:pt idx="3229">
                  <c:v>29.993077051387999</c:v>
                </c:pt>
                <c:pt idx="3230">
                  <c:v>29.994242524039901</c:v>
                </c:pt>
                <c:pt idx="3231">
                  <c:v>29.995407733792501</c:v>
                </c:pt>
                <c:pt idx="3232">
                  <c:v>29.996572680686601</c:v>
                </c:pt>
                <c:pt idx="3233">
                  <c:v>29.9977373647625</c:v>
                </c:pt>
                <c:pt idx="3234">
                  <c:v>29.998901786061101</c:v>
                </c:pt>
                <c:pt idx="3235">
                  <c:v>30.000065944623</c:v>
                </c:pt>
                <c:pt idx="3236">
                  <c:v>30.001229840488801</c:v>
                </c:pt>
                <c:pt idx="3237">
                  <c:v>30.0023934736992</c:v>
                </c:pt>
                <c:pt idx="3238">
                  <c:v>30.003556844295002</c:v>
                </c:pt>
                <c:pt idx="3239">
                  <c:v>30.004719952317</c:v>
                </c:pt>
                <c:pt idx="3240">
                  <c:v>30.0058827978058</c:v>
                </c:pt>
                <c:pt idx="3241">
                  <c:v>30.0070453808023</c:v>
                </c:pt>
                <c:pt idx="3242">
                  <c:v>30.008207701347398</c:v>
                </c:pt>
                <c:pt idx="3243">
                  <c:v>30.0093697594817</c:v>
                </c:pt>
                <c:pt idx="3244">
                  <c:v>30.010531555246299</c:v>
                </c:pt>
                <c:pt idx="3245">
                  <c:v>30.011693088681898</c:v>
                </c:pt>
                <c:pt idx="3246">
                  <c:v>30.0128543598295</c:v>
                </c:pt>
                <c:pt idx="3247">
                  <c:v>30.014015368730099</c:v>
                </c:pt>
                <c:pt idx="3248">
                  <c:v>30.015176115424399</c:v>
                </c:pt>
                <c:pt idx="3249">
                  <c:v>30.0163365999537</c:v>
                </c:pt>
                <c:pt idx="3250">
                  <c:v>30.017496822358702</c:v>
                </c:pt>
                <c:pt idx="3251">
                  <c:v>30.018656782680502</c:v>
                </c:pt>
                <c:pt idx="3252">
                  <c:v>30.019816480960198</c:v>
                </c:pt>
                <c:pt idx="3253">
                  <c:v>30.0209759172388</c:v>
                </c:pt>
                <c:pt idx="3254">
                  <c:v>30.022135091557399</c:v>
                </c:pt>
                <c:pt idx="3255">
                  <c:v>30.023294003957101</c:v>
                </c:pt>
                <c:pt idx="3256">
                  <c:v>30.024452654478999</c:v>
                </c:pt>
                <c:pt idx="3257">
                  <c:v>30.0256110431643</c:v>
                </c:pt>
                <c:pt idx="3258">
                  <c:v>30.026769170054099</c:v>
                </c:pt>
                <c:pt idx="3259">
                  <c:v>30.027927035189499</c:v>
                </c:pt>
                <c:pt idx="3260">
                  <c:v>30.029084638611899</c:v>
                </c:pt>
                <c:pt idx="3261">
                  <c:v>30.030241980362401</c:v>
                </c:pt>
                <c:pt idx="3262">
                  <c:v>30.0313990604823</c:v>
                </c:pt>
                <c:pt idx="3263">
                  <c:v>30.032555879012801</c:v>
                </c:pt>
                <c:pt idx="3264">
                  <c:v>30.033712435995302</c:v>
                </c:pt>
                <c:pt idx="3265">
                  <c:v>30.034868731471001</c:v>
                </c:pt>
                <c:pt idx="3266">
                  <c:v>30.036024765481301</c:v>
                </c:pt>
                <c:pt idx="3267">
                  <c:v>30.037180538067599</c:v>
                </c:pt>
                <c:pt idx="3268">
                  <c:v>30.038336049271098</c:v>
                </c:pt>
                <c:pt idx="3269">
                  <c:v>30.039491299133299</c:v>
                </c:pt>
                <c:pt idx="3270">
                  <c:v>30.040646287695701</c:v>
                </c:pt>
                <c:pt idx="3271">
                  <c:v>30.041801014999599</c:v>
                </c:pt>
                <c:pt idx="3272">
                  <c:v>30.042955481086501</c:v>
                </c:pt>
                <c:pt idx="3273">
                  <c:v>30.044109685997999</c:v>
                </c:pt>
                <c:pt idx="3274">
                  <c:v>30.045263629775398</c:v>
                </c:pt>
                <c:pt idx="3275">
                  <c:v>30.046417312460299</c:v>
                </c:pt>
                <c:pt idx="3276">
                  <c:v>30.047570734094201</c:v>
                </c:pt>
                <c:pt idx="3277">
                  <c:v>30.048723894718801</c:v>
                </c:pt>
                <c:pt idx="3278">
                  <c:v>30.0498767943755</c:v>
                </c:pt>
                <c:pt idx="3279">
                  <c:v>30.051029433106098</c:v>
                </c:pt>
                <c:pt idx="3280">
                  <c:v>30.052181810952</c:v>
                </c:pt>
                <c:pt idx="3281">
                  <c:v>30.053333927954998</c:v>
                </c:pt>
                <c:pt idx="3282">
                  <c:v>30.0544857841567</c:v>
                </c:pt>
                <c:pt idx="3283">
                  <c:v>30.055637379598799</c:v>
                </c:pt>
                <c:pt idx="3284">
                  <c:v>30.056788714323002</c:v>
                </c:pt>
                <c:pt idx="3285">
                  <c:v>30.057939788371002</c:v>
                </c:pt>
                <c:pt idx="3286">
                  <c:v>30.0590906017846</c:v>
                </c:pt>
                <c:pt idx="3287">
                  <c:v>30.0602411546055</c:v>
                </c:pt>
                <c:pt idx="3288">
                  <c:v>30.061391446875501</c:v>
                </c:pt>
                <c:pt idx="3289">
                  <c:v>30.062541478636401</c:v>
                </c:pt>
                <c:pt idx="3290">
                  <c:v>30.063691249929999</c:v>
                </c:pt>
                <c:pt idx="3291">
                  <c:v>30.064840760798202</c:v>
                </c:pt>
                <c:pt idx="3292">
                  <c:v>30.0659900112828</c:v>
                </c:pt>
                <c:pt idx="3293">
                  <c:v>30.067139001425801</c:v>
                </c:pt>
                <c:pt idx="3294">
                  <c:v>30.068287731268899</c:v>
                </c:pt>
                <c:pt idx="3295">
                  <c:v>30.069436200854199</c:v>
                </c:pt>
                <c:pt idx="3296">
                  <c:v>30.0705844102235</c:v>
                </c:pt>
                <c:pt idx="3297">
                  <c:v>30.071732359418899</c:v>
                </c:pt>
                <c:pt idx="3298">
                  <c:v>30.0728800484823</c:v>
                </c:pt>
                <c:pt idx="3299">
                  <c:v>30.074027477455701</c:v>
                </c:pt>
                <c:pt idx="3300">
                  <c:v>30.0751746463811</c:v>
                </c:pt>
                <c:pt idx="3301">
                  <c:v>30.076321555300598</c:v>
                </c:pt>
                <c:pt idx="3302">
                  <c:v>30.077468204256199</c:v>
                </c:pt>
                <c:pt idx="3303">
                  <c:v>30.078614593289998</c:v>
                </c:pt>
                <c:pt idx="3304">
                  <c:v>30.079760722444099</c:v>
                </c:pt>
                <c:pt idx="3305">
                  <c:v>30.080906591760598</c:v>
                </c:pt>
                <c:pt idx="3306">
                  <c:v>30.082052201281702</c:v>
                </c:pt>
                <c:pt idx="3307">
                  <c:v>30.083197551049398</c:v>
                </c:pt>
                <c:pt idx="3308">
                  <c:v>30.084342641106002</c:v>
                </c:pt>
                <c:pt idx="3309">
                  <c:v>30.0854874714936</c:v>
                </c:pt>
                <c:pt idx="3310">
                  <c:v>30.0866320422545</c:v>
                </c:pt>
                <c:pt idx="3311">
                  <c:v>30.0877763534309</c:v>
                </c:pt>
                <c:pt idx="3312">
                  <c:v>30.0889204050651</c:v>
                </c:pt>
                <c:pt idx="3313">
                  <c:v>30.090064197199201</c:v>
                </c:pt>
                <c:pt idx="3314">
                  <c:v>30.091207729875599</c:v>
                </c:pt>
                <c:pt idx="3315">
                  <c:v>30.092351003136699</c:v>
                </c:pt>
                <c:pt idx="3316">
                  <c:v>30.0934940170246</c:v>
                </c:pt>
                <c:pt idx="3317">
                  <c:v>30.094636771581801</c:v>
                </c:pt>
                <c:pt idx="3318">
                  <c:v>30.095779266850599</c:v>
                </c:pt>
                <c:pt idx="3319">
                  <c:v>30.0969215028734</c:v>
                </c:pt>
                <c:pt idx="3320">
                  <c:v>30.098063479692598</c:v>
                </c:pt>
                <c:pt idx="3321">
                  <c:v>30.099205197350599</c:v>
                </c:pt>
                <c:pt idx="3322">
                  <c:v>30.100346655889801</c:v>
                </c:pt>
                <c:pt idx="3323">
                  <c:v>30.101487855352701</c:v>
                </c:pt>
                <c:pt idx="3324">
                  <c:v>30.102628795781801</c:v>
                </c:pt>
                <c:pt idx="3325">
                  <c:v>30.103769477219501</c:v>
                </c:pt>
                <c:pt idx="3326">
                  <c:v>30.104909899708399</c:v>
                </c:pt>
                <c:pt idx="3327">
                  <c:v>30.106050063290901</c:v>
                </c:pt>
                <c:pt idx="3328">
                  <c:v>30.107189968009699</c:v>
                </c:pt>
                <c:pt idx="3329">
                  <c:v>30.108329613907301</c:v>
                </c:pt>
                <c:pt idx="3330">
                  <c:v>30.109469001026198</c:v>
                </c:pt>
                <c:pt idx="3331">
                  <c:v>30.110608129409101</c:v>
                </c:pt>
                <c:pt idx="3332">
                  <c:v>30.1117469990985</c:v>
                </c:pt>
                <c:pt idx="3333">
                  <c:v>30.112885610137202</c:v>
                </c:pt>
                <c:pt idx="3334">
                  <c:v>30.1140239625677</c:v>
                </c:pt>
                <c:pt idx="3335">
                  <c:v>30.115162056432698</c:v>
                </c:pt>
                <c:pt idx="3336">
                  <c:v>30.116299891775</c:v>
                </c:pt>
                <c:pt idx="3337">
                  <c:v>30.117437468637199</c:v>
                </c:pt>
                <c:pt idx="3338">
                  <c:v>30.118574787061998</c:v>
                </c:pt>
                <c:pt idx="3339">
                  <c:v>30.119711847092201</c:v>
                </c:pt>
                <c:pt idx="3340">
                  <c:v>30.120848648770501</c:v>
                </c:pt>
                <c:pt idx="3341">
                  <c:v>30.1219851921398</c:v>
                </c:pt>
                <c:pt idx="3342">
                  <c:v>30.123121477242702</c:v>
                </c:pt>
                <c:pt idx="3343">
                  <c:v>30.124257504122198</c:v>
                </c:pt>
                <c:pt idx="3344">
                  <c:v>30.125393272821</c:v>
                </c:pt>
                <c:pt idx="3345">
                  <c:v>30.126528783382</c:v>
                </c:pt>
                <c:pt idx="3346">
                  <c:v>30.127664035847999</c:v>
                </c:pt>
                <c:pt idx="3347">
                  <c:v>30.128799030262002</c:v>
                </c:pt>
                <c:pt idx="3348">
                  <c:v>30.129933766666799</c:v>
                </c:pt>
                <c:pt idx="3349">
                  <c:v>30.1310682451053</c:v>
                </c:pt>
                <c:pt idx="3350">
                  <c:v>30.132202465620502</c:v>
                </c:pt>
                <c:pt idx="3351">
                  <c:v>30.133336428255301</c:v>
                </c:pt>
                <c:pt idx="3352">
                  <c:v>30.134470133052702</c:v>
                </c:pt>
                <c:pt idx="3353">
                  <c:v>30.135603580055701</c:v>
                </c:pt>
                <c:pt idx="3354">
                  <c:v>30.136736769307301</c:v>
                </c:pt>
                <c:pt idx="3355">
                  <c:v>30.137869700850398</c:v>
                </c:pt>
                <c:pt idx="3356">
                  <c:v>30.139002374728101</c:v>
                </c:pt>
                <c:pt idx="3357">
                  <c:v>30.140134790983598</c:v>
                </c:pt>
                <c:pt idx="3358">
                  <c:v>30.141266949659698</c:v>
                </c:pt>
                <c:pt idx="3359">
                  <c:v>30.142398850799701</c:v>
                </c:pt>
                <c:pt idx="3360">
                  <c:v>30.143530494446601</c:v>
                </c:pt>
                <c:pt idx="3361">
                  <c:v>30.1446618806435</c:v>
                </c:pt>
                <c:pt idx="3362">
                  <c:v>30.1457930094336</c:v>
                </c:pt>
                <c:pt idx="3363">
                  <c:v>30.146923880860001</c:v>
                </c:pt>
                <c:pt idx="3364">
                  <c:v>30.148054494966001</c:v>
                </c:pt>
                <c:pt idx="3365">
                  <c:v>30.149184851794601</c:v>
                </c:pt>
                <c:pt idx="3366">
                  <c:v>30.150314951389099</c:v>
                </c:pt>
                <c:pt idx="3367">
                  <c:v>30.151444793792599</c:v>
                </c:pt>
                <c:pt idx="3368">
                  <c:v>30.152574379048499</c:v>
                </c:pt>
                <c:pt idx="3369">
                  <c:v>30.153703707199998</c:v>
                </c:pt>
                <c:pt idx="3370">
                  <c:v>30.154832778290402</c:v>
                </c:pt>
                <c:pt idx="3371">
                  <c:v>30.1559615923628</c:v>
                </c:pt>
                <c:pt idx="3372">
                  <c:v>30.1570901494607</c:v>
                </c:pt>
                <c:pt idx="3373">
                  <c:v>30.158218449627299</c:v>
                </c:pt>
                <c:pt idx="3374">
                  <c:v>30.159346492906</c:v>
                </c:pt>
                <c:pt idx="3375">
                  <c:v>30.1604742793402</c:v>
                </c:pt>
                <c:pt idx="3376">
                  <c:v>30.161601808973099</c:v>
                </c:pt>
                <c:pt idx="3377">
                  <c:v>30.162729081848202</c:v>
                </c:pt>
                <c:pt idx="3378">
                  <c:v>30.1638560980088</c:v>
                </c:pt>
                <c:pt idx="3379">
                  <c:v>30.164982857498501</c:v>
                </c:pt>
                <c:pt idx="3380">
                  <c:v>30.166109360360501</c:v>
                </c:pt>
                <c:pt idx="3381">
                  <c:v>30.1672356066384</c:v>
                </c:pt>
                <c:pt idx="3382">
                  <c:v>30.1683615963756</c:v>
                </c:pt>
                <c:pt idx="3383">
                  <c:v>30.1694873296155</c:v>
                </c:pt>
                <c:pt idx="3384">
                  <c:v>30.170612806401799</c:v>
                </c:pt>
                <c:pt idx="3385">
                  <c:v>30.171738026777799</c:v>
                </c:pt>
                <c:pt idx="3386">
                  <c:v>30.172862990787198</c:v>
                </c:pt>
                <c:pt idx="3387">
                  <c:v>30.173987698473301</c:v>
                </c:pt>
                <c:pt idx="3388">
                  <c:v>30.175112149879901</c:v>
                </c:pt>
                <c:pt idx="3389">
                  <c:v>30.176236345050501</c:v>
                </c:pt>
                <c:pt idx="3390">
                  <c:v>30.177360284028602</c:v>
                </c:pt>
                <c:pt idx="3391">
                  <c:v>30.178483966857801</c:v>
                </c:pt>
                <c:pt idx="3392">
                  <c:v>30.179607393581801</c:v>
                </c:pt>
                <c:pt idx="3393">
                  <c:v>30.1807305642443</c:v>
                </c:pt>
                <c:pt idx="3394">
                  <c:v>30.181853478888701</c:v>
                </c:pt>
                <c:pt idx="3395">
                  <c:v>30.182976137558899</c:v>
                </c:pt>
                <c:pt idx="3396">
                  <c:v>30.1840985402985</c:v>
                </c:pt>
                <c:pt idx="3397">
                  <c:v>30.185220687151201</c:v>
                </c:pt>
                <c:pt idx="3398">
                  <c:v>30.186342578160701</c:v>
                </c:pt>
                <c:pt idx="3399">
                  <c:v>30.1874642133706</c:v>
                </c:pt>
                <c:pt idx="3400">
                  <c:v>30.1885855928249</c:v>
                </c:pt>
                <c:pt idx="3401">
                  <c:v>30.189706716567098</c:v>
                </c:pt>
                <c:pt idx="3402">
                  <c:v>30.190827584641202</c:v>
                </c:pt>
                <c:pt idx="3403">
                  <c:v>30.191948197090699</c:v>
                </c:pt>
                <c:pt idx="3404">
                  <c:v>30.193068553959701</c:v>
                </c:pt>
                <c:pt idx="3405">
                  <c:v>30.1941886552918</c:v>
                </c:pt>
                <c:pt idx="3406">
                  <c:v>30.195308501130899</c:v>
                </c:pt>
                <c:pt idx="3407">
                  <c:v>30.1964280915209</c:v>
                </c:pt>
                <c:pt idx="3408">
                  <c:v>30.197547426505601</c:v>
                </c:pt>
                <c:pt idx="3409">
                  <c:v>30.198666506128902</c:v>
                </c:pt>
                <c:pt idx="3410">
                  <c:v>30.199785330434601</c:v>
                </c:pt>
                <c:pt idx="3411">
                  <c:v>30.200903899466699</c:v>
                </c:pt>
                <c:pt idx="3412">
                  <c:v>30.2020222132691</c:v>
                </c:pt>
                <c:pt idx="3413">
                  <c:v>30.2031402718858</c:v>
                </c:pt>
                <c:pt idx="3414">
                  <c:v>30.204258075360599</c:v>
                </c:pt>
                <c:pt idx="3415">
                  <c:v>30.205375623737499</c:v>
                </c:pt>
                <c:pt idx="3416">
                  <c:v>30.206492917060501</c:v>
                </c:pt>
                <c:pt idx="3417">
                  <c:v>30.207609955373702</c:v>
                </c:pt>
                <c:pt idx="3418">
                  <c:v>30.208726738720902</c:v>
                </c:pt>
                <c:pt idx="3419">
                  <c:v>30.209843267146201</c:v>
                </c:pt>
                <c:pt idx="3420">
                  <c:v>30.2109595406938</c:v>
                </c:pt>
                <c:pt idx="3421">
                  <c:v>30.212075559407499</c:v>
                </c:pt>
                <c:pt idx="3422">
                  <c:v>30.2131913233315</c:v>
                </c:pt>
                <c:pt idx="3423">
                  <c:v>30.214306832509799</c:v>
                </c:pt>
                <c:pt idx="3424">
                  <c:v>30.215422086986599</c:v>
                </c:pt>
                <c:pt idx="3425">
                  <c:v>30.2165370868059</c:v>
                </c:pt>
                <c:pt idx="3426">
                  <c:v>30.217651832011899</c:v>
                </c:pt>
                <c:pt idx="3427">
                  <c:v>30.218766322648602</c:v>
                </c:pt>
                <c:pt idx="3428">
                  <c:v>30.219880558760298</c:v>
                </c:pt>
                <c:pt idx="3429">
                  <c:v>30.2209945403911</c:v>
                </c:pt>
                <c:pt idx="3430">
                  <c:v>30.222108267585199</c:v>
                </c:pt>
                <c:pt idx="3431">
                  <c:v>30.223221740386801</c:v>
                </c:pt>
                <c:pt idx="3432">
                  <c:v>30.22433495884</c:v>
                </c:pt>
                <c:pt idx="3433">
                  <c:v>30.225447922989101</c:v>
                </c:pt>
                <c:pt idx="3434">
                  <c:v>30.2265606328784</c:v>
                </c:pt>
                <c:pt idx="3435">
                  <c:v>30.227673088551999</c:v>
                </c:pt>
                <c:pt idx="3436">
                  <c:v>30.228785290054201</c:v>
                </c:pt>
                <c:pt idx="3437">
                  <c:v>30.229897237429299</c:v>
                </c:pt>
                <c:pt idx="3438">
                  <c:v>30.2310089307216</c:v>
                </c:pt>
                <c:pt idx="3439">
                  <c:v>30.232120369975402</c:v>
                </c:pt>
                <c:pt idx="3440">
                  <c:v>30.233231555235001</c:v>
                </c:pt>
                <c:pt idx="3441">
                  <c:v>30.234342486544701</c:v>
                </c:pt>
                <c:pt idx="3442">
                  <c:v>30.2354531639489</c:v>
                </c:pt>
                <c:pt idx="3443">
                  <c:v>30.236563587491901</c:v>
                </c:pt>
                <c:pt idx="3444">
                  <c:v>30.237673757218101</c:v>
                </c:pt>
                <c:pt idx="3445">
                  <c:v>30.238783673171799</c:v>
                </c:pt>
                <c:pt idx="3446">
                  <c:v>30.2398933353976</c:v>
                </c:pt>
                <c:pt idx="3447">
                  <c:v>30.2410027439396</c:v>
                </c:pt>
                <c:pt idx="3448">
                  <c:v>30.242111898842499</c:v>
                </c:pt>
                <c:pt idx="3449">
                  <c:v>30.243220800150599</c:v>
                </c:pt>
                <c:pt idx="3450">
                  <c:v>30.244329447908399</c:v>
                </c:pt>
                <c:pt idx="3451">
                  <c:v>30.2454378421603</c:v>
                </c:pt>
                <c:pt idx="3452">
                  <c:v>30.246545982950899</c:v>
                </c:pt>
                <c:pt idx="3453">
                  <c:v>30.247653870324498</c:v>
                </c:pt>
                <c:pt idx="3454">
                  <c:v>30.248761504325699</c:v>
                </c:pt>
                <c:pt idx="3455">
                  <c:v>30.249868884999099</c:v>
                </c:pt>
                <c:pt idx="3456">
                  <c:v>30.250976012389</c:v>
                </c:pt>
                <c:pt idx="3457">
                  <c:v>30.252082886540201</c:v>
                </c:pt>
                <c:pt idx="3458">
                  <c:v>30.253189507497101</c:v>
                </c:pt>
                <c:pt idx="3459">
                  <c:v>30.254295875304301</c:v>
                </c:pt>
                <c:pt idx="3460">
                  <c:v>30.255401990006298</c:v>
                </c:pt>
                <c:pt idx="3461">
                  <c:v>30.2565078516479</c:v>
                </c:pt>
                <c:pt idx="3462">
                  <c:v>30.2576134602735</c:v>
                </c:pt>
                <c:pt idx="3463">
                  <c:v>30.2587188159278</c:v>
                </c:pt>
                <c:pt idx="3464">
                  <c:v>30.2598239186554</c:v>
                </c:pt>
                <c:pt idx="3465">
                  <c:v>30.2609287685009</c:v>
                </c:pt>
                <c:pt idx="3466">
                  <c:v>30.262033365509101</c:v>
                </c:pt>
                <c:pt idx="3467">
                  <c:v>30.263137709724599</c:v>
                </c:pt>
                <c:pt idx="3468">
                  <c:v>30.264241801192</c:v>
                </c:pt>
                <c:pt idx="3469">
                  <c:v>30.265345639956099</c:v>
                </c:pt>
                <c:pt idx="3470">
                  <c:v>30.266449226061599</c:v>
                </c:pt>
                <c:pt idx="3471">
                  <c:v>30.267552559553099</c:v>
                </c:pt>
                <c:pt idx="3472">
                  <c:v>30.268655640475401</c:v>
                </c:pt>
                <c:pt idx="3473">
                  <c:v>30.269758468873299</c:v>
                </c:pt>
                <c:pt idx="3474">
                  <c:v>30.270861044791499</c:v>
                </c:pt>
                <c:pt idx="3475">
                  <c:v>30.2719633682748</c:v>
                </c:pt>
                <c:pt idx="3476">
                  <c:v>30.273065439367901</c:v>
                </c:pt>
                <c:pt idx="3477">
                  <c:v>30.2741672581157</c:v>
                </c:pt>
                <c:pt idx="3478">
                  <c:v>30.275268824563</c:v>
                </c:pt>
                <c:pt idx="3479">
                  <c:v>30.276370138754501</c:v>
                </c:pt>
                <c:pt idx="3480">
                  <c:v>30.2774712007351</c:v>
                </c:pt>
                <c:pt idx="3481">
                  <c:v>30.278572010549599</c:v>
                </c:pt>
                <c:pt idx="3482">
                  <c:v>30.279672568243001</c:v>
                </c:pt>
                <c:pt idx="3483">
                  <c:v>30.280772873859998</c:v>
                </c:pt>
                <c:pt idx="3484">
                  <c:v>30.281872927445502</c:v>
                </c:pt>
                <c:pt idx="3485">
                  <c:v>30.282972729044499</c:v>
                </c:pt>
                <c:pt idx="3486">
                  <c:v>30.2840722787018</c:v>
                </c:pt>
                <c:pt idx="3487">
                  <c:v>30.2851715764623</c:v>
                </c:pt>
                <c:pt idx="3488">
                  <c:v>30.286270622370999</c:v>
                </c:pt>
                <c:pt idx="3489">
                  <c:v>30.287369416472799</c:v>
                </c:pt>
                <c:pt idx="3490">
                  <c:v>30.288467958812699</c:v>
                </c:pt>
                <c:pt idx="3491">
                  <c:v>30.289566249435499</c:v>
                </c:pt>
                <c:pt idx="3492">
                  <c:v>30.290664288386399</c:v>
                </c:pt>
                <c:pt idx="3493">
                  <c:v>30.291762075710199</c:v>
                </c:pt>
                <c:pt idx="3494">
                  <c:v>30.292859611451998</c:v>
                </c:pt>
                <c:pt idx="3495">
                  <c:v>30.293956895656699</c:v>
                </c:pt>
                <c:pt idx="3496">
                  <c:v>30.295053928369502</c:v>
                </c:pt>
                <c:pt idx="3497">
                  <c:v>30.296150709635299</c:v>
                </c:pt>
                <c:pt idx="3498">
                  <c:v>30.2972472394991</c:v>
                </c:pt>
                <c:pt idx="3499">
                  <c:v>30.298343518006099</c:v>
                </c:pt>
                <c:pt idx="3500">
                  <c:v>30.299439545201199</c:v>
                </c:pt>
                <c:pt idx="3501">
                  <c:v>30.300535321129601</c:v>
                </c:pt>
                <c:pt idx="3502">
                  <c:v>30.301630845836399</c:v>
                </c:pt>
                <c:pt idx="3503">
                  <c:v>30.3027261193666</c:v>
                </c:pt>
                <c:pt idx="3504">
                  <c:v>30.303821141765301</c:v>
                </c:pt>
                <c:pt idx="3505">
                  <c:v>30.304915913077799</c:v>
                </c:pt>
                <c:pt idx="3506">
                  <c:v>30.306010433349002</c:v>
                </c:pt>
                <c:pt idx="3507">
                  <c:v>30.307104702624301</c:v>
                </c:pt>
                <c:pt idx="3508">
                  <c:v>30.308198720948599</c:v>
                </c:pt>
                <c:pt idx="3509">
                  <c:v>30.309292488367198</c:v>
                </c:pt>
                <c:pt idx="3510">
                  <c:v>30.310386004925299</c:v>
                </c:pt>
                <c:pt idx="3511">
                  <c:v>30.311479270668102</c:v>
                </c:pt>
                <c:pt idx="3512">
                  <c:v>30.312572285640702</c:v>
                </c:pt>
                <c:pt idx="3513">
                  <c:v>30.3136650498883</c:v>
                </c:pt>
                <c:pt idx="3514">
                  <c:v>30.3147575634563</c:v>
                </c:pt>
                <c:pt idx="3515">
                  <c:v>30.315849826389801</c:v>
                </c:pt>
                <c:pt idx="3516">
                  <c:v>30.316941838734</c:v>
                </c:pt>
                <c:pt idx="3517">
                  <c:v>30.318033600534299</c:v>
                </c:pt>
                <c:pt idx="3518">
                  <c:v>30.319125111835799</c:v>
                </c:pt>
                <c:pt idx="3519">
                  <c:v>30.320216372684001</c:v>
                </c:pt>
                <c:pt idx="3520">
                  <c:v>30.321307383123902</c:v>
                </c:pt>
                <c:pt idx="3521">
                  <c:v>30.322398143201099</c:v>
                </c:pt>
                <c:pt idx="3522">
                  <c:v>30.323488652960702</c:v>
                </c:pt>
                <c:pt idx="3523">
                  <c:v>30.3245789124481</c:v>
                </c:pt>
                <c:pt idx="3524">
                  <c:v>30.325668921708601</c:v>
                </c:pt>
                <c:pt idx="3525">
                  <c:v>30.326758680787499</c:v>
                </c:pt>
                <c:pt idx="3526">
                  <c:v>30.3278481897303</c:v>
                </c:pt>
                <c:pt idx="3527">
                  <c:v>30.328937448582298</c:v>
                </c:pt>
                <c:pt idx="3528">
                  <c:v>30.330026457388801</c:v>
                </c:pt>
                <c:pt idx="3529">
                  <c:v>30.331115216195201</c:v>
                </c:pt>
                <c:pt idx="3530">
                  <c:v>30.332203725046899</c:v>
                </c:pt>
                <c:pt idx="3531">
                  <c:v>30.333291983989401</c:v>
                </c:pt>
                <c:pt idx="3532">
                  <c:v>30.334379993068101</c:v>
                </c:pt>
                <c:pt idx="3533">
                  <c:v>30.335467752328299</c:v>
                </c:pt>
                <c:pt idx="3534">
                  <c:v>30.336555261815501</c:v>
                </c:pt>
                <c:pt idx="3535">
                  <c:v>30.337642521575201</c:v>
                </c:pt>
                <c:pt idx="3536">
                  <c:v>30.338729531652699</c:v>
                </c:pt>
                <c:pt idx="3537">
                  <c:v>30.339816292093701</c:v>
                </c:pt>
                <c:pt idx="3538">
                  <c:v>30.3409028029435</c:v>
                </c:pt>
                <c:pt idx="3539">
                  <c:v>30.341989064247699</c:v>
                </c:pt>
                <c:pt idx="3540">
                  <c:v>30.343075076051701</c:v>
                </c:pt>
                <c:pt idx="3541">
                  <c:v>30.344160838401098</c:v>
                </c:pt>
                <c:pt idx="3542">
                  <c:v>30.345246351341402</c:v>
                </c:pt>
                <c:pt idx="3543">
                  <c:v>30.346331614918</c:v>
                </c:pt>
                <c:pt idx="3544">
                  <c:v>30.3474166291766</c:v>
                </c:pt>
                <c:pt idx="3545">
                  <c:v>30.3485013941627</c:v>
                </c:pt>
                <c:pt idx="3546">
                  <c:v>30.349585909921799</c:v>
                </c:pt>
                <c:pt idx="3547">
                  <c:v>30.350670176499499</c:v>
                </c:pt>
                <c:pt idx="3548">
                  <c:v>30.3517541939414</c:v>
                </c:pt>
                <c:pt idx="3549">
                  <c:v>30.352837962293101</c:v>
                </c:pt>
                <c:pt idx="3550">
                  <c:v>30.353921481600199</c:v>
                </c:pt>
                <c:pt idx="3551">
                  <c:v>30.355004751908201</c:v>
                </c:pt>
                <c:pt idx="3552">
                  <c:v>30.3560877732629</c:v>
                </c:pt>
                <c:pt idx="3553">
                  <c:v>30.357170545709799</c:v>
                </c:pt>
                <c:pt idx="3554">
                  <c:v>30.358253069294602</c:v>
                </c:pt>
                <c:pt idx="3555">
                  <c:v>30.359335344062799</c:v>
                </c:pt>
                <c:pt idx="3556">
                  <c:v>30.360417370060301</c:v>
                </c:pt>
                <c:pt idx="3557">
                  <c:v>30.361499147332601</c:v>
                </c:pt>
                <c:pt idx="3558">
                  <c:v>30.362580675925301</c:v>
                </c:pt>
                <c:pt idx="3559">
                  <c:v>30.3636619558843</c:v>
                </c:pt>
                <c:pt idx="3560">
                  <c:v>30.364742987255202</c:v>
                </c:pt>
                <c:pt idx="3561">
                  <c:v>30.365823770083701</c:v>
                </c:pt>
                <c:pt idx="3562">
                  <c:v>30.366904304415499</c:v>
                </c:pt>
                <c:pt idx="3563">
                  <c:v>30.367984590296299</c:v>
                </c:pt>
                <c:pt idx="3564">
                  <c:v>30.369064627771898</c:v>
                </c:pt>
                <c:pt idx="3565">
                  <c:v>30.370144416887999</c:v>
                </c:pt>
                <c:pt idx="3566">
                  <c:v>30.3712239576904</c:v>
                </c:pt>
                <c:pt idx="3567">
                  <c:v>30.3723032502247</c:v>
                </c:pt>
                <c:pt idx="3568">
                  <c:v>30.373382294536899</c:v>
                </c:pt>
                <c:pt idx="3569">
                  <c:v>30.3744610906727</c:v>
                </c:pt>
                <c:pt idx="3570">
                  <c:v>30.3755396386778</c:v>
                </c:pt>
                <c:pt idx="3571">
                  <c:v>30.376617938597999</c:v>
                </c:pt>
                <c:pt idx="3572">
                  <c:v>30.3776959904792</c:v>
                </c:pt>
                <c:pt idx="3573">
                  <c:v>30.378773794367198</c:v>
                </c:pt>
                <c:pt idx="3574">
                  <c:v>30.379851350307799</c:v>
                </c:pt>
                <c:pt idx="3575">
                  <c:v>30.3809286583469</c:v>
                </c:pt>
                <c:pt idx="3576">
                  <c:v>30.382005718530198</c:v>
                </c:pt>
                <c:pt idx="3577">
                  <c:v>30.3830825309037</c:v>
                </c:pt>
                <c:pt idx="3578">
                  <c:v>30.384159095513098</c:v>
                </c:pt>
                <c:pt idx="3579">
                  <c:v>30.385235412404501</c:v>
                </c:pt>
                <c:pt idx="3580">
                  <c:v>30.386311481623501</c:v>
                </c:pt>
                <c:pt idx="3581">
                  <c:v>30.387387303216201</c:v>
                </c:pt>
                <c:pt idx="3582">
                  <c:v>30.388462877228498</c:v>
                </c:pt>
                <c:pt idx="3583">
                  <c:v>30.389538203706199</c:v>
                </c:pt>
                <c:pt idx="3584">
                  <c:v>30.390613282695199</c:v>
                </c:pt>
                <c:pt idx="3585">
                  <c:v>30.3916881142415</c:v>
                </c:pt>
                <c:pt idx="3586">
                  <c:v>30.392762698391</c:v>
                </c:pt>
                <c:pt idx="3587">
                  <c:v>30.393837035189701</c:v>
                </c:pt>
                <c:pt idx="3588">
                  <c:v>30.3949111246834</c:v>
                </c:pt>
                <c:pt idx="3589">
                  <c:v>30.395984966918199</c:v>
                </c:pt>
                <c:pt idx="3590">
                  <c:v>30.397058561940099</c:v>
                </c:pt>
                <c:pt idx="3591">
                  <c:v>30.398131909794898</c:v>
                </c:pt>
                <c:pt idx="3592">
                  <c:v>30.3992050105287</c:v>
                </c:pt>
                <c:pt idx="3593">
                  <c:v>30.400277864187501</c:v>
                </c:pt>
                <c:pt idx="3594">
                  <c:v>30.401350470817299</c:v>
                </c:pt>
                <c:pt idx="3595">
                  <c:v>30.402422830464101</c:v>
                </c:pt>
                <c:pt idx="3596">
                  <c:v>30.403494943173801</c:v>
                </c:pt>
                <c:pt idx="3597">
                  <c:v>30.404566808992598</c:v>
                </c:pt>
                <c:pt idx="3598">
                  <c:v>30.405638427966501</c:v>
                </c:pt>
                <c:pt idx="3599">
                  <c:v>30.406709800141499</c:v>
                </c:pt>
                <c:pt idx="3600">
                  <c:v>30.4077809255636</c:v>
                </c:pt>
                <c:pt idx="3601">
                  <c:v>30.408851804278999</c:v>
                </c:pt>
                <c:pt idx="3602">
                  <c:v>30.409922436333598</c:v>
                </c:pt>
                <c:pt idx="3603">
                  <c:v>30.4109928217737</c:v>
                </c:pt>
                <c:pt idx="3604">
                  <c:v>30.412062960645098</c:v>
                </c:pt>
                <c:pt idx="3605">
                  <c:v>30.413132852994099</c:v>
                </c:pt>
                <c:pt idx="3606">
                  <c:v>30.4142024988668</c:v>
                </c:pt>
                <c:pt idx="3607">
                  <c:v>30.4152718983092</c:v>
                </c:pt>
                <c:pt idx="3608">
                  <c:v>30.4163410513675</c:v>
                </c:pt>
                <c:pt idx="3609">
                  <c:v>30.417409958087799</c:v>
                </c:pt>
                <c:pt idx="3610">
                  <c:v>30.4184786185162</c:v>
                </c:pt>
                <c:pt idx="3611">
                  <c:v>30.419547032698901</c:v>
                </c:pt>
                <c:pt idx="3612">
                  <c:v>30.420615200682001</c:v>
                </c:pt>
                <c:pt idx="3613">
                  <c:v>30.421683122511698</c:v>
                </c:pt>
                <c:pt idx="3614">
                  <c:v>30.422750798234102</c:v>
                </c:pt>
                <c:pt idx="3615">
                  <c:v>30.423818227895499</c:v>
                </c:pt>
                <c:pt idx="3616">
                  <c:v>30.424885411541901</c:v>
                </c:pt>
                <c:pt idx="3617">
                  <c:v>30.4259523492196</c:v>
                </c:pt>
                <c:pt idx="3618">
                  <c:v>30.427019040974901</c:v>
                </c:pt>
                <c:pt idx="3619">
                  <c:v>30.428085486853799</c:v>
                </c:pt>
                <c:pt idx="3620">
                  <c:v>30.4291516869026</c:v>
                </c:pt>
                <c:pt idx="3621">
                  <c:v>30.430217641167498</c:v>
                </c:pt>
                <c:pt idx="3622">
                  <c:v>30.431283349694802</c:v>
                </c:pt>
                <c:pt idx="3623">
                  <c:v>30.432348812530702</c:v>
                </c:pt>
                <c:pt idx="3624">
                  <c:v>30.433414029721401</c:v>
                </c:pt>
                <c:pt idx="3625">
                  <c:v>30.4344790013131</c:v>
                </c:pt>
                <c:pt idx="3626">
                  <c:v>30.4355437273523</c:v>
                </c:pt>
                <c:pt idx="3627">
                  <c:v>30.436608207885001</c:v>
                </c:pt>
                <c:pt idx="3628">
                  <c:v>30.437672442957599</c:v>
                </c:pt>
                <c:pt idx="3629">
                  <c:v>30.438736432616299</c:v>
                </c:pt>
                <c:pt idx="3630">
                  <c:v>30.4398001769075</c:v>
                </c:pt>
                <c:pt idx="3631">
                  <c:v>30.440863675877399</c:v>
                </c:pt>
                <c:pt idx="3632">
                  <c:v>30.4419269295724</c:v>
                </c:pt>
                <c:pt idx="3633">
                  <c:v>30.442989938038799</c:v>
                </c:pt>
                <c:pt idx="3634">
                  <c:v>30.4440527013228</c:v>
                </c:pt>
                <c:pt idx="3635">
                  <c:v>30.4451152194708</c:v>
                </c:pt>
                <c:pt idx="3636">
                  <c:v>30.446177492529099</c:v>
                </c:pt>
                <c:pt idx="3637">
                  <c:v>30.447239520544102</c:v>
                </c:pt>
                <c:pt idx="3638">
                  <c:v>30.4483013035622</c:v>
                </c:pt>
                <c:pt idx="3639">
                  <c:v>30.4493628416296</c:v>
                </c:pt>
                <c:pt idx="3640">
                  <c:v>30.450424134792701</c:v>
                </c:pt>
                <c:pt idx="3641">
                  <c:v>30.451485183098001</c:v>
                </c:pt>
                <c:pt idx="3642">
                  <c:v>30.452545986591701</c:v>
                </c:pt>
                <c:pt idx="3643">
                  <c:v>30.453606545320302</c:v>
                </c:pt>
                <c:pt idx="3644">
                  <c:v>30.4546668593301</c:v>
                </c:pt>
                <c:pt idx="3645">
                  <c:v>30.455726928667598</c:v>
                </c:pt>
                <c:pt idx="3646">
                  <c:v>30.456786753379198</c:v>
                </c:pt>
                <c:pt idx="3647">
                  <c:v>30.457846333511199</c:v>
                </c:pt>
                <c:pt idx="3648">
                  <c:v>30.458905669110099</c:v>
                </c:pt>
                <c:pt idx="3649">
                  <c:v>30.459964760222299</c:v>
                </c:pt>
                <c:pt idx="3650">
                  <c:v>30.461023606894301</c:v>
                </c:pt>
                <c:pt idx="3651">
                  <c:v>30.462082209172401</c:v>
                </c:pt>
                <c:pt idx="3652">
                  <c:v>30.463140567103199</c:v>
                </c:pt>
                <c:pt idx="3653">
                  <c:v>30.464198680732999</c:v>
                </c:pt>
                <c:pt idx="3654">
                  <c:v>30.4652565501084</c:v>
                </c:pt>
                <c:pt idx="3655">
                  <c:v>30.466314175275802</c:v>
                </c:pt>
                <c:pt idx="3656">
                  <c:v>30.467371556281702</c:v>
                </c:pt>
                <c:pt idx="3657">
                  <c:v>30.468428693172498</c:v>
                </c:pt>
                <c:pt idx="3658">
                  <c:v>30.4694855859948</c:v>
                </c:pt>
                <c:pt idx="3659">
                  <c:v>30.470542234795001</c:v>
                </c:pt>
                <c:pt idx="3660">
                  <c:v>30.4715986396197</c:v>
                </c:pt>
                <c:pt idx="3661">
                  <c:v>30.472654800515301</c:v>
                </c:pt>
                <c:pt idx="3662">
                  <c:v>30.473710717528402</c:v>
                </c:pt>
                <c:pt idx="3663">
                  <c:v>30.474766390705401</c:v>
                </c:pt>
                <c:pt idx="3664">
                  <c:v>30.475821820093</c:v>
                </c:pt>
                <c:pt idx="3665">
                  <c:v>30.476877005737599</c:v>
                </c:pt>
                <c:pt idx="3666">
                  <c:v>30.4779319476857</c:v>
                </c:pt>
                <c:pt idx="3667">
                  <c:v>30.478986645984001</c:v>
                </c:pt>
                <c:pt idx="3668">
                  <c:v>30.480041100678999</c:v>
                </c:pt>
                <c:pt idx="3669">
                  <c:v>30.481095311817199</c:v>
                </c:pt>
                <c:pt idx="3670">
                  <c:v>30.482149279445199</c:v>
                </c:pt>
                <c:pt idx="3671">
                  <c:v>30.483203003609599</c:v>
                </c:pt>
                <c:pt idx="3672">
                  <c:v>30.484256484356901</c:v>
                </c:pt>
                <c:pt idx="3673">
                  <c:v>30.485309721733799</c:v>
                </c:pt>
                <c:pt idx="3674">
                  <c:v>30.4863627157868</c:v>
                </c:pt>
                <c:pt idx="3675">
                  <c:v>30.487415466562499</c:v>
                </c:pt>
                <c:pt idx="3676">
                  <c:v>30.4884679741075</c:v>
                </c:pt>
                <c:pt idx="3677">
                  <c:v>30.489520238468501</c:v>
                </c:pt>
                <c:pt idx="3678">
                  <c:v>30.490572259692001</c:v>
                </c:pt>
                <c:pt idx="3679">
                  <c:v>30.4916240378247</c:v>
                </c:pt>
                <c:pt idx="3680">
                  <c:v>30.4926755729132</c:v>
                </c:pt>
                <c:pt idx="3681">
                  <c:v>30.493726865004099</c:v>
                </c:pt>
                <c:pt idx="3682">
                  <c:v>30.494777914144102</c:v>
                </c:pt>
                <c:pt idx="3683">
                  <c:v>30.495828720379802</c:v>
                </c:pt>
                <c:pt idx="3684">
                  <c:v>30.496879283757899</c:v>
                </c:pt>
                <c:pt idx="3685">
                  <c:v>30.497929604325002</c:v>
                </c:pt>
                <c:pt idx="3686">
                  <c:v>30.4989796821278</c:v>
                </c:pt>
                <c:pt idx="3687">
                  <c:v>30.500029517212901</c:v>
                </c:pt>
                <c:pt idx="3688">
                  <c:v>30.501079109627099</c:v>
                </c:pt>
                <c:pt idx="3689">
                  <c:v>30.502128459417001</c:v>
                </c:pt>
                <c:pt idx="3690">
                  <c:v>30.5031775666294</c:v>
                </c:pt>
                <c:pt idx="3691">
                  <c:v>30.504226431310801</c:v>
                </c:pt>
                <c:pt idx="3692">
                  <c:v>30.505275053508001</c:v>
                </c:pt>
                <c:pt idx="3693">
                  <c:v>30.506323433267699</c:v>
                </c:pt>
                <c:pt idx="3694">
                  <c:v>30.5073715706367</c:v>
                </c:pt>
                <c:pt idx="3695">
                  <c:v>30.5084194656615</c:v>
                </c:pt>
                <c:pt idx="3696">
                  <c:v>30.5094671183891</c:v>
                </c:pt>
                <c:pt idx="3697">
                  <c:v>30.510514528866</c:v>
                </c:pt>
                <c:pt idx="3698">
                  <c:v>30.511561697139001</c:v>
                </c:pt>
                <c:pt idx="3699">
                  <c:v>30.512608623254899</c:v>
                </c:pt>
                <c:pt idx="3700">
                  <c:v>30.5136553072604</c:v>
                </c:pt>
                <c:pt idx="3701">
                  <c:v>30.514701749202199</c:v>
                </c:pt>
                <c:pt idx="3702">
                  <c:v>30.5157479491271</c:v>
                </c:pt>
                <c:pt idx="3703">
                  <c:v>30.516793907081901</c:v>
                </c:pt>
                <c:pt idx="3704">
                  <c:v>30.517839623113399</c:v>
                </c:pt>
                <c:pt idx="3705">
                  <c:v>30.5188850972682</c:v>
                </c:pt>
                <c:pt idx="3706">
                  <c:v>30.519930329593201</c:v>
                </c:pt>
                <c:pt idx="3707">
                  <c:v>30.5209753201352</c:v>
                </c:pt>
                <c:pt idx="3708">
                  <c:v>30.522020068941</c:v>
                </c:pt>
                <c:pt idx="3709">
                  <c:v>30.523064576057301</c:v>
                </c:pt>
                <c:pt idx="3710">
                  <c:v>30.524108841531</c:v>
                </c:pt>
                <c:pt idx="3711">
                  <c:v>30.525152865408799</c:v>
                </c:pt>
                <c:pt idx="3712">
                  <c:v>30.526196647737599</c:v>
                </c:pt>
                <c:pt idx="3713">
                  <c:v>30.5272401885642</c:v>
                </c:pt>
                <c:pt idx="3714">
                  <c:v>30.528283487935401</c:v>
                </c:pt>
                <c:pt idx="3715">
                  <c:v>30.529326545898002</c:v>
                </c:pt>
                <c:pt idx="3716">
                  <c:v>30.530369362498899</c:v>
                </c:pt>
                <c:pt idx="3717">
                  <c:v>30.531411937784899</c:v>
                </c:pt>
                <c:pt idx="3718">
                  <c:v>30.532454271802798</c:v>
                </c:pt>
                <c:pt idx="3719">
                  <c:v>30.5334963645995</c:v>
                </c:pt>
                <c:pt idx="3720">
                  <c:v>30.5345382162219</c:v>
                </c:pt>
                <c:pt idx="3721">
                  <c:v>30.535579826716699</c:v>
                </c:pt>
                <c:pt idx="3722">
                  <c:v>30.536621196130898</c:v>
                </c:pt>
                <c:pt idx="3723">
                  <c:v>30.537662324511398</c:v>
                </c:pt>
                <c:pt idx="3724">
                  <c:v>30.538703211904899</c:v>
                </c:pt>
                <c:pt idx="3725">
                  <c:v>30.539743858358499</c:v>
                </c:pt>
                <c:pt idx="3726">
                  <c:v>30.540784263918798</c:v>
                </c:pt>
                <c:pt idx="3727">
                  <c:v>30.541824428632999</c:v>
                </c:pt>
                <c:pt idx="3728">
                  <c:v>30.542864352547699</c:v>
                </c:pt>
                <c:pt idx="3729">
                  <c:v>30.543904035710099</c:v>
                </c:pt>
                <c:pt idx="3730">
                  <c:v>30.5449434781668</c:v>
                </c:pt>
                <c:pt idx="3731">
                  <c:v>30.545982679964901</c:v>
                </c:pt>
                <c:pt idx="3732">
                  <c:v>30.5470216411513</c:v>
                </c:pt>
                <c:pt idx="3733">
                  <c:v>30.548060361772801</c:v>
                </c:pt>
                <c:pt idx="3734">
                  <c:v>30.5490988418764</c:v>
                </c:pt>
                <c:pt idx="3735">
                  <c:v>30.550137081509099</c:v>
                </c:pt>
                <c:pt idx="3736">
                  <c:v>30.551175080717702</c:v>
                </c:pt>
                <c:pt idx="3737">
                  <c:v>30.552212839549199</c:v>
                </c:pt>
                <c:pt idx="3738">
                  <c:v>30.553250358050501</c:v>
                </c:pt>
                <c:pt idx="3739">
                  <c:v>30.554287636268601</c:v>
                </c:pt>
                <c:pt idx="3740">
                  <c:v>30.5553246742505</c:v>
                </c:pt>
                <c:pt idx="3741">
                  <c:v>30.556361472043001</c:v>
                </c:pt>
                <c:pt idx="3742">
                  <c:v>30.5573980296931</c:v>
                </c:pt>
                <c:pt idx="3743">
                  <c:v>30.5584343472479</c:v>
                </c:pt>
                <c:pt idx="3744">
                  <c:v>30.559470424754199</c:v>
                </c:pt>
                <c:pt idx="3745">
                  <c:v>30.560506262259</c:v>
                </c:pt>
                <c:pt idx="3746">
                  <c:v>30.561541859809399</c:v>
                </c:pt>
                <c:pt idx="3747">
                  <c:v>30.562577217452301</c:v>
                </c:pt>
                <c:pt idx="3748">
                  <c:v>30.563612335234701</c:v>
                </c:pt>
                <c:pt idx="3749">
                  <c:v>30.5646472132035</c:v>
                </c:pt>
                <c:pt idx="3750">
                  <c:v>30.565681851405799</c:v>
                </c:pt>
                <c:pt idx="3751">
                  <c:v>30.5667162498886</c:v>
                </c:pt>
                <c:pt idx="3752">
                  <c:v>30.567750408698899</c:v>
                </c:pt>
                <c:pt idx="3753">
                  <c:v>30.568784327883598</c:v>
                </c:pt>
                <c:pt idx="3754">
                  <c:v>30.5698180074899</c:v>
                </c:pt>
                <c:pt idx="3755">
                  <c:v>30.5708514475646</c:v>
                </c:pt>
                <c:pt idx="3756">
                  <c:v>30.571884648154899</c:v>
                </c:pt>
                <c:pt idx="3757">
                  <c:v>30.572917609307702</c:v>
                </c:pt>
                <c:pt idx="3758">
                  <c:v>30.573950331070201</c:v>
                </c:pt>
                <c:pt idx="3759">
                  <c:v>30.5749828134892</c:v>
                </c:pt>
                <c:pt idx="3760">
                  <c:v>30.576015056611901</c:v>
                </c:pt>
                <c:pt idx="3761">
                  <c:v>30.577047060485299</c:v>
                </c:pt>
                <c:pt idx="3762">
                  <c:v>30.578078825156499</c:v>
                </c:pt>
                <c:pt idx="3763">
                  <c:v>30.579110350672501</c:v>
                </c:pt>
                <c:pt idx="3764">
                  <c:v>30.580141637080299</c:v>
                </c:pt>
                <c:pt idx="3765">
                  <c:v>30.581172684426999</c:v>
                </c:pt>
                <c:pt idx="3766">
                  <c:v>30.5822034927597</c:v>
                </c:pt>
                <c:pt idx="3767">
                  <c:v>30.583234062125399</c:v>
                </c:pt>
                <c:pt idx="3768">
                  <c:v>30.5842643925712</c:v>
                </c:pt>
                <c:pt idx="3769">
                  <c:v>30.5852944841442</c:v>
                </c:pt>
                <c:pt idx="3770">
                  <c:v>30.586324336891501</c:v>
                </c:pt>
                <c:pt idx="3771">
                  <c:v>30.587353950860098</c:v>
                </c:pt>
                <c:pt idx="3772">
                  <c:v>30.588383326097201</c:v>
                </c:pt>
                <c:pt idx="3773">
                  <c:v>30.589412462649701</c:v>
                </c:pt>
                <c:pt idx="3774">
                  <c:v>30.590441360564899</c:v>
                </c:pt>
                <c:pt idx="3775">
                  <c:v>30.591470019889801</c:v>
                </c:pt>
                <c:pt idx="3776">
                  <c:v>30.592498440671498</c:v>
                </c:pt>
                <c:pt idx="3777">
                  <c:v>30.5935266229571</c:v>
                </c:pt>
                <c:pt idx="3778">
                  <c:v>30.5945545667938</c:v>
                </c:pt>
                <c:pt idx="3779">
                  <c:v>30.595582272228601</c:v>
                </c:pt>
                <c:pt idx="3780">
                  <c:v>30.596609739308601</c:v>
                </c:pt>
                <c:pt idx="3781">
                  <c:v>30.597636968081002</c:v>
                </c:pt>
                <c:pt idx="3782">
                  <c:v>30.598663958593001</c:v>
                </c:pt>
                <c:pt idx="3783">
                  <c:v>30.599690710891501</c:v>
                </c:pt>
                <c:pt idx="3784">
                  <c:v>30.6007172250238</c:v>
                </c:pt>
                <c:pt idx="3785">
                  <c:v>30.601743501036999</c:v>
                </c:pt>
                <c:pt idx="3786">
                  <c:v>30.602769538978301</c:v>
                </c:pt>
                <c:pt idx="3787">
                  <c:v>30.603795338894699</c:v>
                </c:pt>
                <c:pt idx="3788">
                  <c:v>30.604820900833399</c:v>
                </c:pt>
                <c:pt idx="3789">
                  <c:v>30.605846224841599</c:v>
                </c:pt>
                <c:pt idx="3790">
                  <c:v>30.606871310966401</c:v>
                </c:pt>
                <c:pt idx="3791">
                  <c:v>30.607896159255102</c:v>
                </c:pt>
                <c:pt idx="3792">
                  <c:v>30.608920769754601</c:v>
                </c:pt>
                <c:pt idx="3793">
                  <c:v>30.609945142512299</c:v>
                </c:pt>
                <c:pt idx="3794">
                  <c:v>30.610969277575201</c:v>
                </c:pt>
                <c:pt idx="3795">
                  <c:v>30.611993174990499</c:v>
                </c:pt>
                <c:pt idx="3796">
                  <c:v>30.613016834805499</c:v>
                </c:pt>
                <c:pt idx="3797">
                  <c:v>30.614040257067199</c:v>
                </c:pt>
                <c:pt idx="3798">
                  <c:v>30.615063441823001</c:v>
                </c:pt>
                <c:pt idx="3799">
                  <c:v>30.6160863891199</c:v>
                </c:pt>
                <c:pt idx="3800">
                  <c:v>30.617109099005098</c:v>
                </c:pt>
                <c:pt idx="3801">
                  <c:v>30.618131571525801</c:v>
                </c:pt>
                <c:pt idx="3802">
                  <c:v>30.619153806729301</c:v>
                </c:pt>
                <c:pt idx="3803">
                  <c:v>30.620175804662701</c:v>
                </c:pt>
                <c:pt idx="3804">
                  <c:v>30.621197565373201</c:v>
                </c:pt>
                <c:pt idx="3805">
                  <c:v>30.622219088908</c:v>
                </c:pt>
                <c:pt idx="3806">
                  <c:v>30.6232403753143</c:v>
                </c:pt>
                <c:pt idx="3807">
                  <c:v>30.6242614246394</c:v>
                </c:pt>
                <c:pt idx="3808">
                  <c:v>30.625282236930399</c:v>
                </c:pt>
                <c:pt idx="3809">
                  <c:v>30.626302812234599</c:v>
                </c:pt>
                <c:pt idx="3810">
                  <c:v>30.627323150599199</c:v>
                </c:pt>
                <c:pt idx="3811">
                  <c:v>30.628343252071399</c:v>
                </c:pt>
                <c:pt idx="3812">
                  <c:v>30.6293631166984</c:v>
                </c:pt>
                <c:pt idx="3813">
                  <c:v>30.630382744527399</c:v>
                </c:pt>
                <c:pt idx="3814">
                  <c:v>30.6314021356058</c:v>
                </c:pt>
                <c:pt idx="3815">
                  <c:v>30.632421289980599</c:v>
                </c:pt>
                <c:pt idx="3816">
                  <c:v>30.633440207699302</c:v>
                </c:pt>
                <c:pt idx="3817">
                  <c:v>30.634458888808901</c:v>
                </c:pt>
                <c:pt idx="3818">
                  <c:v>30.6354773333567</c:v>
                </c:pt>
                <c:pt idx="3819">
                  <c:v>30.636495541390001</c:v>
                </c:pt>
                <c:pt idx="3820">
                  <c:v>30.637513512956101</c:v>
                </c:pt>
                <c:pt idx="3821">
                  <c:v>30.638531248102101</c:v>
                </c:pt>
                <c:pt idx="3822">
                  <c:v>30.639548746875398</c:v>
                </c:pt>
                <c:pt idx="3823">
                  <c:v>30.640566009323202</c:v>
                </c:pt>
                <c:pt idx="3824">
                  <c:v>30.641583035492701</c:v>
                </c:pt>
                <c:pt idx="3825">
                  <c:v>30.642599825431201</c:v>
                </c:pt>
                <c:pt idx="3826">
                  <c:v>30.643616379186</c:v>
                </c:pt>
                <c:pt idx="3827">
                  <c:v>30.6446326968044</c:v>
                </c:pt>
                <c:pt idx="3828">
                  <c:v>30.645648778333602</c:v>
                </c:pt>
                <c:pt idx="3829">
                  <c:v>30.646664623820801</c:v>
                </c:pt>
                <c:pt idx="3830">
                  <c:v>30.647680233313402</c:v>
                </c:pt>
                <c:pt idx="3831">
                  <c:v>30.648695606858698</c:v>
                </c:pt>
                <c:pt idx="3832">
                  <c:v>30.649710744503899</c:v>
                </c:pt>
                <c:pt idx="3833">
                  <c:v>30.650725646296198</c:v>
                </c:pt>
                <c:pt idx="3834">
                  <c:v>30.651740312283099</c:v>
                </c:pt>
                <c:pt idx="3835">
                  <c:v>30.652754742511799</c:v>
                </c:pt>
                <c:pt idx="3836">
                  <c:v>30.653768937029501</c:v>
                </c:pt>
                <c:pt idx="3837">
                  <c:v>30.654782895883599</c:v>
                </c:pt>
                <c:pt idx="3838">
                  <c:v>30.6557966191214</c:v>
                </c:pt>
                <c:pt idx="3839">
                  <c:v>30.6568101067901</c:v>
                </c:pt>
                <c:pt idx="3840">
                  <c:v>30.657823358937101</c:v>
                </c:pt>
                <c:pt idx="3841">
                  <c:v>30.658836375609599</c:v>
                </c:pt>
                <c:pt idx="3842">
                  <c:v>30.659849156855</c:v>
                </c:pt>
                <c:pt idx="3843">
                  <c:v>30.660861702720599</c:v>
                </c:pt>
                <c:pt idx="3844">
                  <c:v>30.661874013253701</c:v>
                </c:pt>
                <c:pt idx="3845">
                  <c:v>30.662886088501601</c:v>
                </c:pt>
                <c:pt idx="3846">
                  <c:v>30.663897928511599</c:v>
                </c:pt>
                <c:pt idx="3847">
                  <c:v>30.664909533330999</c:v>
                </c:pt>
                <c:pt idx="3848">
                  <c:v>30.665920903007201</c:v>
                </c:pt>
                <c:pt idx="3849">
                  <c:v>30.6669320375875</c:v>
                </c:pt>
                <c:pt idx="3850">
                  <c:v>30.6679429371192</c:v>
                </c:pt>
                <c:pt idx="3851">
                  <c:v>30.668953601649601</c:v>
                </c:pt>
                <c:pt idx="3852">
                  <c:v>30.669964031226002</c:v>
                </c:pt>
                <c:pt idx="3853">
                  <c:v>30.6709742258959</c:v>
                </c:pt>
                <c:pt idx="3854">
                  <c:v>30.671984185706499</c:v>
                </c:pt>
                <c:pt idx="3855">
                  <c:v>30.672993910705099</c:v>
                </c:pt>
                <c:pt idx="3856">
                  <c:v>30.674003400939199</c:v>
                </c:pt>
                <c:pt idx="3857">
                  <c:v>30.675012656455898</c:v>
                </c:pt>
                <c:pt idx="3858">
                  <c:v>30.676021677302799</c:v>
                </c:pt>
                <c:pt idx="3859">
                  <c:v>30.677030463527</c:v>
                </c:pt>
                <c:pt idx="3860">
                  <c:v>30.6780390151761</c:v>
                </c:pt>
                <c:pt idx="3861">
                  <c:v>30.679047332297198</c:v>
                </c:pt>
                <c:pt idx="3862">
                  <c:v>30.6800554149379</c:v>
                </c:pt>
                <c:pt idx="3863">
                  <c:v>30.681063263145301</c:v>
                </c:pt>
                <c:pt idx="3864">
                  <c:v>30.6820708769669</c:v>
                </c:pt>
                <c:pt idx="3865">
                  <c:v>30.683078256450099</c:v>
                </c:pt>
                <c:pt idx="3866">
                  <c:v>30.684085401642101</c:v>
                </c:pt>
                <c:pt idx="3867">
                  <c:v>30.685092312590399</c:v>
                </c:pt>
                <c:pt idx="3868">
                  <c:v>30.686098989342302</c:v>
                </c:pt>
                <c:pt idx="3869">
                  <c:v>30.687105431945099</c:v>
                </c:pt>
                <c:pt idx="3870">
                  <c:v>30.688111640446301</c:v>
                </c:pt>
                <c:pt idx="3871">
                  <c:v>30.689117614893199</c:v>
                </c:pt>
                <c:pt idx="3872">
                  <c:v>30.690123355333199</c:v>
                </c:pt>
                <c:pt idx="3873">
                  <c:v>30.691128861813599</c:v>
                </c:pt>
                <c:pt idx="3874">
                  <c:v>30.692134134381899</c:v>
                </c:pt>
                <c:pt idx="3875">
                  <c:v>30.693139173085299</c:v>
                </c:pt>
                <c:pt idx="3876">
                  <c:v>30.694143977971301</c:v>
                </c:pt>
                <c:pt idx="3877">
                  <c:v>30.6951485490873</c:v>
                </c:pt>
                <c:pt idx="3878">
                  <c:v>30.696152886480601</c:v>
                </c:pt>
                <c:pt idx="3879">
                  <c:v>30.6971569901986</c:v>
                </c:pt>
                <c:pt idx="3880">
                  <c:v>30.698160860288699</c:v>
                </c:pt>
                <c:pt idx="3881">
                  <c:v>30.6991644967982</c:v>
                </c:pt>
                <c:pt idx="3882">
                  <c:v>30.700167899774701</c:v>
                </c:pt>
                <c:pt idx="3883">
                  <c:v>30.7011710692653</c:v>
                </c:pt>
                <c:pt idx="3884">
                  <c:v>30.702174005317701</c:v>
                </c:pt>
                <c:pt idx="3885">
                  <c:v>30.703176707979001</c:v>
                </c:pt>
                <c:pt idx="3886">
                  <c:v>30.704179177296801</c:v>
                </c:pt>
                <c:pt idx="3887">
                  <c:v>30.7051814133184</c:v>
                </c:pt>
                <c:pt idx="3888">
                  <c:v>30.7061834160912</c:v>
                </c:pt>
                <c:pt idx="3889">
                  <c:v>30.707185185662699</c:v>
                </c:pt>
                <c:pt idx="3890">
                  <c:v>30.7081867220801</c:v>
                </c:pt>
                <c:pt idx="3891">
                  <c:v>30.709188025391001</c:v>
                </c:pt>
                <c:pt idx="3892">
                  <c:v>30.710189095642601</c:v>
                </c:pt>
                <c:pt idx="3893">
                  <c:v>30.711189932882501</c:v>
                </c:pt>
                <c:pt idx="3894">
                  <c:v>30.712190537158001</c:v>
                </c:pt>
                <c:pt idx="3895">
                  <c:v>30.713190908516601</c:v>
                </c:pt>
                <c:pt idx="3896">
                  <c:v>30.714191047005599</c:v>
                </c:pt>
                <c:pt idx="3897">
                  <c:v>30.715190952672401</c:v>
                </c:pt>
                <c:pt idx="3898">
                  <c:v>30.716190625564501</c:v>
                </c:pt>
                <c:pt idx="3899">
                  <c:v>30.717190065729199</c:v>
                </c:pt>
                <c:pt idx="3900">
                  <c:v>30.718189273214101</c:v>
                </c:pt>
                <c:pt idx="3901">
                  <c:v>30.719188248066398</c:v>
                </c:pt>
                <c:pt idx="3902">
                  <c:v>30.720186990333598</c:v>
                </c:pt>
                <c:pt idx="3903">
                  <c:v>30.7211855000632</c:v>
                </c:pt>
                <c:pt idx="3904">
                  <c:v>30.722183777302501</c:v>
                </c:pt>
                <c:pt idx="3905">
                  <c:v>30.723181822098901</c:v>
                </c:pt>
                <c:pt idx="3906">
                  <c:v>30.7241796345</c:v>
                </c:pt>
                <c:pt idx="3907">
                  <c:v>30.725177214553</c:v>
                </c:pt>
                <c:pt idx="3908">
                  <c:v>30.726174562305498</c:v>
                </c:pt>
                <c:pt idx="3909">
                  <c:v>30.727171677804801</c:v>
                </c:pt>
                <c:pt idx="3910">
                  <c:v>30.728168561098499</c:v>
                </c:pt>
                <c:pt idx="3911">
                  <c:v>30.729165212233799</c:v>
                </c:pt>
                <c:pt idx="3912">
                  <c:v>30.730161631258198</c:v>
                </c:pt>
                <c:pt idx="3913">
                  <c:v>30.731157818219199</c:v>
                </c:pt>
                <c:pt idx="3914">
                  <c:v>30.7321537731642</c:v>
                </c:pt>
                <c:pt idx="3915">
                  <c:v>30.733149496140499</c:v>
                </c:pt>
                <c:pt idx="3916">
                  <c:v>30.734144987195801</c:v>
                </c:pt>
                <c:pt idx="3917">
                  <c:v>30.735140246377298</c:v>
                </c:pt>
                <c:pt idx="3918">
                  <c:v>30.736135273732501</c:v>
                </c:pt>
                <c:pt idx="3919">
                  <c:v>30.7371300693089</c:v>
                </c:pt>
                <c:pt idx="3920">
                  <c:v>30.738124633153799</c:v>
                </c:pt>
                <c:pt idx="3921">
                  <c:v>30.739118965314798</c:v>
                </c:pt>
                <c:pt idx="3922">
                  <c:v>30.7401130658392</c:v>
                </c:pt>
                <c:pt idx="3923">
                  <c:v>30.7411069347745</c:v>
                </c:pt>
                <c:pt idx="3924">
                  <c:v>30.742100572168201</c:v>
                </c:pt>
                <c:pt idx="3925">
                  <c:v>30.743093978067598</c:v>
                </c:pt>
                <c:pt idx="3926">
                  <c:v>30.744087152520201</c:v>
                </c:pt>
                <c:pt idx="3927">
                  <c:v>30.745080095573499</c:v>
                </c:pt>
                <c:pt idx="3928">
                  <c:v>30.7460728072748</c:v>
                </c:pt>
                <c:pt idx="3929">
                  <c:v>30.747065287671699</c:v>
                </c:pt>
                <c:pt idx="3930">
                  <c:v>30.748057536811601</c:v>
                </c:pt>
                <c:pt idx="3931">
                  <c:v>30.749049554741902</c:v>
                </c:pt>
                <c:pt idx="3932">
                  <c:v>30.750041341510101</c:v>
                </c:pt>
                <c:pt idx="3933">
                  <c:v>30.751032897163501</c:v>
                </c:pt>
                <c:pt idx="3934">
                  <c:v>30.752024221749799</c:v>
                </c:pt>
                <c:pt idx="3935">
                  <c:v>30.753015315316201</c:v>
                </c:pt>
                <c:pt idx="3936">
                  <c:v>30.754006177910298</c:v>
                </c:pt>
                <c:pt idx="3937">
                  <c:v>30.754996809579499</c:v>
                </c:pt>
                <c:pt idx="3938">
                  <c:v>30.755987210371199</c:v>
                </c:pt>
                <c:pt idx="3939">
                  <c:v>30.756977380333002</c:v>
                </c:pt>
                <c:pt idx="3940">
                  <c:v>30.757967319512201</c:v>
                </c:pt>
                <c:pt idx="3941">
                  <c:v>30.758957027956299</c:v>
                </c:pt>
                <c:pt idx="3942">
                  <c:v>30.759946505712701</c:v>
                </c:pt>
                <c:pt idx="3943">
                  <c:v>30.760935752828999</c:v>
                </c:pt>
                <c:pt idx="3944">
                  <c:v>30.7619247693525</c:v>
                </c:pt>
                <c:pt idx="3945">
                  <c:v>30.762913555330702</c:v>
                </c:pt>
                <c:pt idx="3946">
                  <c:v>30.763902110811099</c:v>
                </c:pt>
                <c:pt idx="3947">
                  <c:v>30.7648904358411</c:v>
                </c:pt>
                <c:pt idx="3948">
                  <c:v>30.7658785304681</c:v>
                </c:pt>
                <c:pt idx="3949">
                  <c:v>30.766866394739701</c:v>
                </c:pt>
                <c:pt idx="3950">
                  <c:v>30.767854028703301</c:v>
                </c:pt>
                <c:pt idx="3951">
                  <c:v>30.768841432406301</c:v>
                </c:pt>
                <c:pt idx="3952">
                  <c:v>30.769828605896201</c:v>
                </c:pt>
                <c:pt idx="3953">
                  <c:v>30.770815549220401</c:v>
                </c:pt>
                <c:pt idx="3954">
                  <c:v>30.771802262426501</c:v>
                </c:pt>
                <c:pt idx="3955">
                  <c:v>30.772788745561801</c:v>
                </c:pt>
                <c:pt idx="3956">
                  <c:v>30.773774998673801</c:v>
                </c:pt>
                <c:pt idx="3957">
                  <c:v>30.774761021810001</c:v>
                </c:pt>
                <c:pt idx="3958">
                  <c:v>30.775746815017801</c:v>
                </c:pt>
                <c:pt idx="3959">
                  <c:v>30.7767323783447</c:v>
                </c:pt>
                <c:pt idx="3960">
                  <c:v>30.7777177118382</c:v>
                </c:pt>
                <c:pt idx="3961">
                  <c:v>30.778702815545699</c:v>
                </c:pt>
                <c:pt idx="3962">
                  <c:v>30.779687689514599</c:v>
                </c:pt>
                <c:pt idx="3963">
                  <c:v>30.780672333792499</c:v>
                </c:pt>
                <c:pt idx="3964">
                  <c:v>30.781656748426698</c:v>
                </c:pt>
                <c:pt idx="3965">
                  <c:v>30.782640933464801</c:v>
                </c:pt>
                <c:pt idx="3966">
                  <c:v>30.783624888954201</c:v>
                </c:pt>
                <c:pt idx="3967">
                  <c:v>30.7846086149423</c:v>
                </c:pt>
                <c:pt idx="3968">
                  <c:v>30.785592111476699</c:v>
                </c:pt>
                <c:pt idx="3969">
                  <c:v>30.786575378604802</c:v>
                </c:pt>
                <c:pt idx="3970">
                  <c:v>30.787558416374001</c:v>
                </c:pt>
                <c:pt idx="3971">
                  <c:v>30.7885412248318</c:v>
                </c:pt>
                <c:pt idx="3972">
                  <c:v>30.789523804025599</c:v>
                </c:pt>
                <c:pt idx="3973">
                  <c:v>30.790506154003001</c:v>
                </c:pt>
                <c:pt idx="3974">
                  <c:v>30.7914882748114</c:v>
                </c:pt>
                <c:pt idx="3975">
                  <c:v>30.792470166498202</c:v>
                </c:pt>
                <c:pt idx="3976">
                  <c:v>30.7934518291109</c:v>
                </c:pt>
                <c:pt idx="3977">
                  <c:v>30.794433262697002</c:v>
                </c:pt>
                <c:pt idx="3978">
                  <c:v>30.7954144673038</c:v>
                </c:pt>
                <c:pt idx="3979">
                  <c:v>30.796395442979001</c:v>
                </c:pt>
                <c:pt idx="3980">
                  <c:v>30.797376189769899</c:v>
                </c:pt>
                <c:pt idx="3981">
                  <c:v>30.798356707724</c:v>
                </c:pt>
                <c:pt idx="3982">
                  <c:v>30.799336996888801</c:v>
                </c:pt>
                <c:pt idx="3983">
                  <c:v>30.800317057311702</c:v>
                </c:pt>
                <c:pt idx="3984">
                  <c:v>30.801296889040099</c:v>
                </c:pt>
                <c:pt idx="3985">
                  <c:v>30.802276492121699</c:v>
                </c:pt>
                <c:pt idx="3986">
                  <c:v>30.803255866603699</c:v>
                </c:pt>
                <c:pt idx="3987">
                  <c:v>30.804235012533599</c:v>
                </c:pt>
                <c:pt idx="3988">
                  <c:v>30.805213929958999</c:v>
                </c:pt>
                <c:pt idx="3989">
                  <c:v>30.806192618927199</c:v>
                </c:pt>
                <c:pt idx="3990">
                  <c:v>30.807171079485801</c:v>
                </c:pt>
                <c:pt idx="3991">
                  <c:v>30.8081493116822</c:v>
                </c:pt>
                <c:pt idx="3992">
                  <c:v>30.809127315563799</c:v>
                </c:pt>
                <c:pt idx="3993">
                  <c:v>30.810105091178102</c:v>
                </c:pt>
                <c:pt idx="3994">
                  <c:v>30.811082638572501</c:v>
                </c:pt>
                <c:pt idx="3995">
                  <c:v>30.812059957794599</c:v>
                </c:pt>
                <c:pt idx="3996">
                  <c:v>30.8130370488918</c:v>
                </c:pt>
                <c:pt idx="3997">
                  <c:v>30.814013911911498</c:v>
                </c:pt>
                <c:pt idx="3998">
                  <c:v>30.8149905469012</c:v>
                </c:pt>
                <c:pt idx="3999">
                  <c:v>30.815966953908301</c:v>
                </c:pt>
                <c:pt idx="4000">
                  <c:v>30.816943132980299</c:v>
                </c:pt>
                <c:pt idx="4001">
                  <c:v>30.8179190841646</c:v>
                </c:pt>
                <c:pt idx="4002">
                  <c:v>30.818894807508801</c:v>
                </c:pt>
                <c:pt idx="4003">
                  <c:v>30.819870303060199</c:v>
                </c:pt>
                <c:pt idx="4004">
                  <c:v>30.8208455708663</c:v>
                </c:pt>
                <c:pt idx="4005">
                  <c:v>30.821820610974601</c:v>
                </c:pt>
                <c:pt idx="4006">
                  <c:v>30.822795423432499</c:v>
                </c:pt>
                <c:pt idx="4007">
                  <c:v>30.8237700082875</c:v>
                </c:pt>
                <c:pt idx="4008">
                  <c:v>30.824744365587001</c:v>
                </c:pt>
                <c:pt idx="4009">
                  <c:v>30.8257184953784</c:v>
                </c:pt>
                <c:pt idx="4010">
                  <c:v>30.826692397709301</c:v>
                </c:pt>
                <c:pt idx="4011">
                  <c:v>30.827666072627</c:v>
                </c:pt>
                <c:pt idx="4012">
                  <c:v>30.828639520179099</c:v>
                </c:pt>
                <c:pt idx="4013">
                  <c:v>30.829612740412902</c:v>
                </c:pt>
                <c:pt idx="4014">
                  <c:v>30.830585733375901</c:v>
                </c:pt>
                <c:pt idx="4015">
                  <c:v>30.831558499115602</c:v>
                </c:pt>
                <c:pt idx="4016">
                  <c:v>30.832531037679399</c:v>
                </c:pt>
                <c:pt idx="4017">
                  <c:v>30.8335033491148</c:v>
                </c:pt>
                <c:pt idx="4018">
                  <c:v>30.834475433469098</c:v>
                </c:pt>
                <c:pt idx="4019">
                  <c:v>30.835447290789901</c:v>
                </c:pt>
                <c:pt idx="4020">
                  <c:v>30.836418921124501</c:v>
                </c:pt>
                <c:pt idx="4021">
                  <c:v>30.837390324520499</c:v>
                </c:pt>
                <c:pt idx="4022">
                  <c:v>30.8383615010253</c:v>
                </c:pt>
                <c:pt idx="4023">
                  <c:v>30.8393324506862</c:v>
                </c:pt>
                <c:pt idx="4024">
                  <c:v>30.8403031735509</c:v>
                </c:pt>
                <c:pt idx="4025">
                  <c:v>30.841273669666599</c:v>
                </c:pt>
                <c:pt idx="4026">
                  <c:v>30.842243939080799</c:v>
                </c:pt>
                <c:pt idx="4027">
                  <c:v>30.843213981841</c:v>
                </c:pt>
                <c:pt idx="4028">
                  <c:v>30.844183797994599</c:v>
                </c:pt>
                <c:pt idx="4029">
                  <c:v>30.8451533875891</c:v>
                </c:pt>
                <c:pt idx="4030">
                  <c:v>30.8461227506718</c:v>
                </c:pt>
                <c:pt idx="4031">
                  <c:v>30.847091887290201</c:v>
                </c:pt>
                <c:pt idx="4032">
                  <c:v>30.848060797491801</c:v>
                </c:pt>
                <c:pt idx="4033">
                  <c:v>30.849029481323999</c:v>
                </c:pt>
                <c:pt idx="4034">
                  <c:v>30.8499979388342</c:v>
                </c:pt>
                <c:pt idx="4035">
                  <c:v>30.8509661700698</c:v>
                </c:pt>
                <c:pt idx="4036">
                  <c:v>30.851934175078298</c:v>
                </c:pt>
                <c:pt idx="4037">
                  <c:v>30.8529019539071</c:v>
                </c:pt>
                <c:pt idx="4038">
                  <c:v>30.853869506603601</c:v>
                </c:pt>
                <c:pt idx="4039">
                  <c:v>30.854836833215298</c:v>
                </c:pt>
                <c:pt idx="4040">
                  <c:v>30.855803933789598</c:v>
                </c:pt>
                <c:pt idx="4041">
                  <c:v>30.856770808373799</c:v>
                </c:pt>
                <c:pt idx="4042">
                  <c:v>30.857737457015599</c:v>
                </c:pt>
                <c:pt idx="4043">
                  <c:v>30.8587038797621</c:v>
                </c:pt>
                <c:pt idx="4044">
                  <c:v>30.859670076661001</c:v>
                </c:pt>
                <c:pt idx="4045">
                  <c:v>30.860636047759499</c:v>
                </c:pt>
                <c:pt idx="4046">
                  <c:v>30.861601793105201</c:v>
                </c:pt>
                <c:pt idx="4047">
                  <c:v>30.862567312745401</c:v>
                </c:pt>
                <c:pt idx="4048">
                  <c:v>30.863532606727599</c:v>
                </c:pt>
                <c:pt idx="4049">
                  <c:v>30.864497675099098</c:v>
                </c:pt>
                <c:pt idx="4050">
                  <c:v>30.865462517907499</c:v>
                </c:pt>
                <c:pt idx="4051">
                  <c:v>30.866427135199999</c:v>
                </c:pt>
                <c:pt idx="4052">
                  <c:v>30.8673915270241</c:v>
                </c:pt>
                <c:pt idx="4053">
                  <c:v>30.868355693427301</c:v>
                </c:pt>
                <c:pt idx="4054">
                  <c:v>30.8693196344569</c:v>
                </c:pt>
                <c:pt idx="4055">
                  <c:v>30.870283350160399</c:v>
                </c:pt>
                <c:pt idx="4056">
                  <c:v>30.871246840585101</c:v>
                </c:pt>
                <c:pt idx="4057">
                  <c:v>30.8722101057785</c:v>
                </c:pt>
                <c:pt idx="4058">
                  <c:v>30.873173145788002</c:v>
                </c:pt>
                <c:pt idx="4059">
                  <c:v>30.874135960660901</c:v>
                </c:pt>
                <c:pt idx="4060">
                  <c:v>30.875098550444701</c:v>
                </c:pt>
                <c:pt idx="4061">
                  <c:v>30.876060915186802</c:v>
                </c:pt>
                <c:pt idx="4062">
                  <c:v>30.8770230549346</c:v>
                </c:pt>
                <c:pt idx="4063">
                  <c:v>30.8779849697355</c:v>
                </c:pt>
                <c:pt idx="4064">
                  <c:v>30.878946659636799</c:v>
                </c:pt>
                <c:pt idx="4065">
                  <c:v>30.879908124686001</c:v>
                </c:pt>
                <c:pt idx="4066">
                  <c:v>30.880869364930501</c:v>
                </c:pt>
                <c:pt idx="4067">
                  <c:v>30.8818303804176</c:v>
                </c:pt>
                <c:pt idx="4068">
                  <c:v>30.8827911711948</c:v>
                </c:pt>
                <c:pt idx="4069">
                  <c:v>30.883751737309499</c:v>
                </c:pt>
                <c:pt idx="4070">
                  <c:v>30.884712078808899</c:v>
                </c:pt>
                <c:pt idx="4071">
                  <c:v>30.8856721957406</c:v>
                </c:pt>
                <c:pt idx="4072">
                  <c:v>30.886632088151998</c:v>
                </c:pt>
                <c:pt idx="4073">
                  <c:v>30.887591756090298</c:v>
                </c:pt>
                <c:pt idx="4074">
                  <c:v>30.888551199603</c:v>
                </c:pt>
                <c:pt idx="4075">
                  <c:v>30.889510418737402</c:v>
                </c:pt>
                <c:pt idx="4076">
                  <c:v>30.890469413540998</c:v>
                </c:pt>
                <c:pt idx="4077">
                  <c:v>30.891428184061098</c:v>
                </c:pt>
                <c:pt idx="4078">
                  <c:v>30.892386730345098</c:v>
                </c:pt>
                <c:pt idx="4079">
                  <c:v>30.893345052440399</c:v>
                </c:pt>
                <c:pt idx="4080">
                  <c:v>30.8943031503943</c:v>
                </c:pt>
                <c:pt idx="4081">
                  <c:v>30.8952610242543</c:v>
                </c:pt>
                <c:pt idx="4082">
                  <c:v>30.896218674067601</c:v>
                </c:pt>
                <c:pt idx="4083">
                  <c:v>30.897176099881801</c:v>
                </c:pt>
                <c:pt idx="4084">
                  <c:v>30.898133301744</c:v>
                </c:pt>
                <c:pt idx="4085">
                  <c:v>30.899090279701799</c:v>
                </c:pt>
                <c:pt idx="4086">
                  <c:v>30.900047033802402</c:v>
                </c:pt>
                <c:pt idx="4087">
                  <c:v>30.901003564093202</c:v>
                </c:pt>
                <c:pt idx="4088">
                  <c:v>30.901959870621599</c:v>
                </c:pt>
                <c:pt idx="4089">
                  <c:v>30.902915953434999</c:v>
                </c:pt>
                <c:pt idx="4090">
                  <c:v>30.903871812580601</c:v>
                </c:pt>
                <c:pt idx="4091">
                  <c:v>30.904827448105902</c:v>
                </c:pt>
                <c:pt idx="4092">
                  <c:v>30.905782860058299</c:v>
                </c:pt>
                <c:pt idx="4093">
                  <c:v>30.906738048485</c:v>
                </c:pt>
                <c:pt idx="4094">
                  <c:v>30.907693013433398</c:v>
                </c:pt>
                <c:pt idx="4095">
                  <c:v>30.908647754950898</c:v>
                </c:pt>
                <c:pt idx="4096">
                  <c:v>30.909602273084801</c:v>
                </c:pt>
                <c:pt idx="4097">
                  <c:v>30.910556567882502</c:v>
                </c:pt>
                <c:pt idx="4098">
                  <c:v>30.911510639391299</c:v>
                </c:pt>
                <c:pt idx="4099">
                  <c:v>30.9124644876585</c:v>
                </c:pt>
                <c:pt idx="4100">
                  <c:v>30.913418112731499</c:v>
                </c:pt>
                <c:pt idx="4101">
                  <c:v>30.914371514657599</c:v>
                </c:pt>
                <c:pt idx="4102">
                  <c:v>30.915324693484202</c:v>
                </c:pt>
                <c:pt idx="4103">
                  <c:v>30.9162776492586</c:v>
                </c:pt>
                <c:pt idx="4104">
                  <c:v>30.917230382028102</c:v>
                </c:pt>
                <c:pt idx="4105">
                  <c:v>30.9181828918401</c:v>
                </c:pt>
                <c:pt idx="4106">
                  <c:v>30.9191351787419</c:v>
                </c:pt>
                <c:pt idx="4107">
                  <c:v>30.920087242780799</c:v>
                </c:pt>
                <c:pt idx="4108">
                  <c:v>30.9210390840041</c:v>
                </c:pt>
                <c:pt idx="4109">
                  <c:v>30.921990702459201</c:v>
                </c:pt>
                <c:pt idx="4110">
                  <c:v>30.9229420981933</c:v>
                </c:pt>
                <c:pt idx="4111">
                  <c:v>30.923893271253899</c:v>
                </c:pt>
                <c:pt idx="4112">
                  <c:v>30.9248442216882</c:v>
                </c:pt>
                <c:pt idx="4113">
                  <c:v>30.925794949543501</c:v>
                </c:pt>
                <c:pt idx="4114">
                  <c:v>30.926745454867199</c:v>
                </c:pt>
                <c:pt idx="4115">
                  <c:v>30.9276957377065</c:v>
                </c:pt>
                <c:pt idx="4116">
                  <c:v>30.9286457981088</c:v>
                </c:pt>
                <c:pt idx="4117">
                  <c:v>30.929595636121402</c:v>
                </c:pt>
                <c:pt idx="4118">
                  <c:v>30.9305452517915</c:v>
                </c:pt>
                <c:pt idx="4119">
                  <c:v>30.931494645166602</c:v>
                </c:pt>
                <c:pt idx="4120">
                  <c:v>30.932443816293802</c:v>
                </c:pt>
                <c:pt idx="4121">
                  <c:v>30.9333927652205</c:v>
                </c:pt>
                <c:pt idx="4122">
                  <c:v>30.934341491994001</c:v>
                </c:pt>
                <c:pt idx="4123">
                  <c:v>30.935289996661499</c:v>
                </c:pt>
                <c:pt idx="4124">
                  <c:v>30.936238279270398</c:v>
                </c:pt>
                <c:pt idx="4125">
                  <c:v>30.937186339867999</c:v>
                </c:pt>
                <c:pt idx="4126">
                  <c:v>30.9381341785015</c:v>
                </c:pt>
                <c:pt idx="4127">
                  <c:v>30.9390817952182</c:v>
                </c:pt>
                <c:pt idx="4128">
                  <c:v>30.940029190065399</c:v>
                </c:pt>
                <c:pt idx="4129">
                  <c:v>30.940976363090499</c:v>
                </c:pt>
                <c:pt idx="4130">
                  <c:v>30.941923314340599</c:v>
                </c:pt>
                <c:pt idx="4131">
                  <c:v>30.942870043863</c:v>
                </c:pt>
                <c:pt idx="4132">
                  <c:v>30.943816551705002</c:v>
                </c:pt>
                <c:pt idx="4133">
                  <c:v>30.944762837913999</c:v>
                </c:pt>
                <c:pt idx="4134">
                  <c:v>30.945708902537099</c:v>
                </c:pt>
                <c:pt idx="4135">
                  <c:v>30.9466547456217</c:v>
                </c:pt>
                <c:pt idx="4136">
                  <c:v>30.9476003672149</c:v>
                </c:pt>
                <c:pt idx="4137">
                  <c:v>30.948545767364099</c:v>
                </c:pt>
                <c:pt idx="4138">
                  <c:v>30.949490946116502</c:v>
                </c:pt>
                <c:pt idx="4139">
                  <c:v>30.950435903519399</c:v>
                </c:pt>
                <c:pt idx="4140">
                  <c:v>30.951380639620002</c:v>
                </c:pt>
                <c:pt idx="4141">
                  <c:v>30.952325154465601</c:v>
                </c:pt>
                <c:pt idx="4142">
                  <c:v>30.953269448103502</c:v>
                </c:pt>
                <c:pt idx="4143">
                  <c:v>30.954213520580801</c:v>
                </c:pt>
                <c:pt idx="4144">
                  <c:v>30.9551573719449</c:v>
                </c:pt>
                <c:pt idx="4145">
                  <c:v>30.9561010022429</c:v>
                </c:pt>
                <c:pt idx="4146">
                  <c:v>30.957044411522102</c:v>
                </c:pt>
                <c:pt idx="4147">
                  <c:v>30.957987599829799</c:v>
                </c:pt>
                <c:pt idx="4148">
                  <c:v>30.958930567213201</c:v>
                </c:pt>
                <c:pt idx="4149">
                  <c:v>30.959873313719601</c:v>
                </c:pt>
                <c:pt idx="4150">
                  <c:v>30.960815839395998</c:v>
                </c:pt>
                <c:pt idx="4151">
                  <c:v>30.961758144289899</c:v>
                </c:pt>
                <c:pt idx="4152">
                  <c:v>30.962700228448401</c:v>
                </c:pt>
                <c:pt idx="4153">
                  <c:v>30.9636420919187</c:v>
                </c:pt>
                <c:pt idx="4154">
                  <c:v>30.9645837347481</c:v>
                </c:pt>
                <c:pt idx="4155">
                  <c:v>30.965525156983698</c:v>
                </c:pt>
                <c:pt idx="4156">
                  <c:v>30.9664663586729</c:v>
                </c:pt>
                <c:pt idx="4157">
                  <c:v>30.967407339862699</c:v>
                </c:pt>
                <c:pt idx="4158">
                  <c:v>30.968348100600501</c:v>
                </c:pt>
                <c:pt idx="4159">
                  <c:v>30.969288640933399</c:v>
                </c:pt>
                <c:pt idx="4160">
                  <c:v>30.970228960908699</c:v>
                </c:pt>
                <c:pt idx="4161">
                  <c:v>30.971169060573398</c:v>
                </c:pt>
                <c:pt idx="4162">
                  <c:v>30.972108939975001</c:v>
                </c:pt>
                <c:pt idx="4163">
                  <c:v>30.9730485991604</c:v>
                </c:pt>
                <c:pt idx="4164">
                  <c:v>30.973988038177001</c:v>
                </c:pt>
                <c:pt idx="4165">
                  <c:v>30.974927257071901</c:v>
                </c:pt>
                <c:pt idx="4166">
                  <c:v>30.975866255892299</c:v>
                </c:pt>
                <c:pt idx="4167">
                  <c:v>30.976805034685501</c:v>
                </c:pt>
                <c:pt idx="4168">
                  <c:v>30.977743593498499</c:v>
                </c:pt>
                <c:pt idx="4169">
                  <c:v>30.978681932378599</c:v>
                </c:pt>
                <c:pt idx="4170">
                  <c:v>30.979620051372901</c:v>
                </c:pt>
                <c:pt idx="4171">
                  <c:v>30.980557950528699</c:v>
                </c:pt>
                <c:pt idx="4172">
                  <c:v>30.981495629893001</c:v>
                </c:pt>
                <c:pt idx="4173">
                  <c:v>30.982433089513201</c:v>
                </c:pt>
                <c:pt idx="4174">
                  <c:v>30.983370329436301</c:v>
                </c:pt>
                <c:pt idx="4175">
                  <c:v>30.9843073497094</c:v>
                </c:pt>
                <c:pt idx="4176">
                  <c:v>30.985244150379899</c:v>
                </c:pt>
                <c:pt idx="4177">
                  <c:v>30.986180731494802</c:v>
                </c:pt>
                <c:pt idx="4178">
                  <c:v>30.9871170931013</c:v>
                </c:pt>
                <c:pt idx="4179">
                  <c:v>30.9880532352465</c:v>
                </c:pt>
                <c:pt idx="4180">
                  <c:v>30.988989157977599</c:v>
                </c:pt>
                <c:pt idx="4181">
                  <c:v>30.989924861341699</c:v>
                </c:pt>
                <c:pt idx="4182">
                  <c:v>30.990860345386</c:v>
                </c:pt>
                <c:pt idx="4183">
                  <c:v>30.991795610157698</c:v>
                </c:pt>
                <c:pt idx="4184">
                  <c:v>30.992730655703799</c:v>
                </c:pt>
                <c:pt idx="4185">
                  <c:v>30.993665482071599</c:v>
                </c:pt>
                <c:pt idx="4186">
                  <c:v>30.994600089308101</c:v>
                </c:pt>
                <c:pt idx="4187">
                  <c:v>30.995534477460399</c:v>
                </c:pt>
                <c:pt idx="4188">
                  <c:v>30.996468646575799</c:v>
                </c:pt>
                <c:pt idx="4189">
                  <c:v>30.997402596701299</c:v>
                </c:pt>
                <c:pt idx="4190">
                  <c:v>30.998336327884001</c:v>
                </c:pt>
                <c:pt idx="4191">
                  <c:v>30.999269840171099</c:v>
                </c:pt>
                <c:pt idx="4192">
                  <c:v>31.000203133609698</c:v>
                </c:pt>
                <c:pt idx="4193">
                  <c:v>31.001136208246901</c:v>
                </c:pt>
                <c:pt idx="4194">
                  <c:v>31.002069064129799</c:v>
                </c:pt>
                <c:pt idx="4195">
                  <c:v>31.0030017013055</c:v>
                </c:pt>
                <c:pt idx="4196">
                  <c:v>31.003934119821199</c:v>
                </c:pt>
                <c:pt idx="4197">
                  <c:v>31.004866319723799</c:v>
                </c:pt>
                <c:pt idx="4198">
                  <c:v>31.005798301060601</c:v>
                </c:pt>
                <c:pt idx="4199">
                  <c:v>31.006730063878599</c:v>
                </c:pt>
                <c:pt idx="4200">
                  <c:v>31.007661608225</c:v>
                </c:pt>
                <c:pt idx="4201">
                  <c:v>31.008592934146701</c:v>
                </c:pt>
                <c:pt idx="4202">
                  <c:v>31.009524041690899</c:v>
                </c:pt>
                <c:pt idx="4203">
                  <c:v>31.0104549309047</c:v>
                </c:pt>
                <c:pt idx="4204">
                  <c:v>31.011385601835102</c:v>
                </c:pt>
                <c:pt idx="4205">
                  <c:v>31.0123160545293</c:v>
                </c:pt>
                <c:pt idx="4206">
                  <c:v>31.013246289034299</c:v>
                </c:pt>
                <c:pt idx="4207">
                  <c:v>31.0141763053971</c:v>
                </c:pt>
                <c:pt idx="4208">
                  <c:v>31.015106103664898</c:v>
                </c:pt>
                <c:pt idx="4209">
                  <c:v>31.016035683884699</c:v>
                </c:pt>
                <c:pt idx="4210">
                  <c:v>31.0169650461035</c:v>
                </c:pt>
                <c:pt idx="4211">
                  <c:v>31.017894190368501</c:v>
                </c:pt>
                <c:pt idx="4212">
                  <c:v>31.018823116726701</c:v>
                </c:pt>
                <c:pt idx="4213">
                  <c:v>31.0197518252251</c:v>
                </c:pt>
                <c:pt idx="4214">
                  <c:v>31.020680315910699</c:v>
                </c:pt>
                <c:pt idx="4215">
                  <c:v>31.021608588830698</c:v>
                </c:pt>
                <c:pt idx="4216">
                  <c:v>31.022536644032101</c:v>
                </c:pt>
                <c:pt idx="4217">
                  <c:v>31.023464481561799</c:v>
                </c:pt>
                <c:pt idx="4218">
                  <c:v>31.024392101467001</c:v>
                </c:pt>
                <c:pt idx="4219">
                  <c:v>31.025319503794702</c:v>
                </c:pt>
                <c:pt idx="4220">
                  <c:v>31.0262466885919</c:v>
                </c:pt>
                <c:pt idx="4221">
                  <c:v>31.0271736559056</c:v>
                </c:pt>
                <c:pt idx="4222">
                  <c:v>31.028100405782801</c:v>
                </c:pt>
                <c:pt idx="4223">
                  <c:v>31.0290269382707</c:v>
                </c:pt>
                <c:pt idx="4224">
                  <c:v>31.0299532534161</c:v>
                </c:pt>
                <c:pt idx="4225">
                  <c:v>31.030879351266101</c:v>
                </c:pt>
                <c:pt idx="4226">
                  <c:v>31.0318052318677</c:v>
                </c:pt>
                <c:pt idx="4227">
                  <c:v>31.0327308952679</c:v>
                </c:pt>
                <c:pt idx="4228">
                  <c:v>31.033656341513701</c:v>
                </c:pt>
                <c:pt idx="4229">
                  <c:v>31.0345815706522</c:v>
                </c:pt>
                <c:pt idx="4230">
                  <c:v>31.0355065827302</c:v>
                </c:pt>
                <c:pt idx="4231">
                  <c:v>31.036431377794901</c:v>
                </c:pt>
                <c:pt idx="4232">
                  <c:v>31.037355955893101</c:v>
                </c:pt>
                <c:pt idx="4233">
                  <c:v>31.038280317071901</c:v>
                </c:pt>
                <c:pt idx="4234">
                  <c:v>31.039204461378301</c:v>
                </c:pt>
                <c:pt idx="4235">
                  <c:v>31.040128388859198</c:v>
                </c:pt>
                <c:pt idx="4236">
                  <c:v>31.0410520995616</c:v>
                </c:pt>
                <c:pt idx="4237">
                  <c:v>31.041975593532499</c:v>
                </c:pt>
                <c:pt idx="4238">
                  <c:v>31.042898870818799</c:v>
                </c:pt>
                <c:pt idx="4239">
                  <c:v>31.043821931467601</c:v>
                </c:pt>
                <c:pt idx="4240">
                  <c:v>31.0447447755257</c:v>
                </c:pt>
                <c:pt idx="4241">
                  <c:v>31.045667403040198</c:v>
                </c:pt>
                <c:pt idx="4242">
                  <c:v>31.046589814057899</c:v>
                </c:pt>
                <c:pt idx="4243">
                  <c:v>31.047512008625901</c:v>
                </c:pt>
                <c:pt idx="4244">
                  <c:v>31.048433986791</c:v>
                </c:pt>
                <c:pt idx="4245">
                  <c:v>31.049355748600298</c:v>
                </c:pt>
                <c:pt idx="4246">
                  <c:v>31.050277294100699</c:v>
                </c:pt>
                <c:pt idx="4247">
                  <c:v>31.051198623339001</c:v>
                </c:pt>
                <c:pt idx="4248">
                  <c:v>31.0521197363623</c:v>
                </c:pt>
                <c:pt idx="4249">
                  <c:v>31.053040633217499</c:v>
                </c:pt>
                <c:pt idx="4250">
                  <c:v>31.053961313951401</c:v>
                </c:pt>
                <c:pt idx="4251">
                  <c:v>31.054881778611001</c:v>
                </c:pt>
                <c:pt idx="4252">
                  <c:v>31.055802027243299</c:v>
                </c:pt>
                <c:pt idx="4253">
                  <c:v>31.056722059895101</c:v>
                </c:pt>
                <c:pt idx="4254">
                  <c:v>31.057641876613399</c:v>
                </c:pt>
                <c:pt idx="4255">
                  <c:v>31.058561477445</c:v>
                </c:pt>
                <c:pt idx="4256">
                  <c:v>31.059480862436899</c:v>
                </c:pt>
                <c:pt idx="4257">
                  <c:v>31.060400031636</c:v>
                </c:pt>
                <c:pt idx="4258">
                  <c:v>31.061318985089098</c:v>
                </c:pt>
                <c:pt idx="4259">
                  <c:v>31.0622377228432</c:v>
                </c:pt>
                <c:pt idx="4260">
                  <c:v>31.063156244945102</c:v>
                </c:pt>
                <c:pt idx="4261">
                  <c:v>31.064074551441699</c:v>
                </c:pt>
                <c:pt idx="4262">
                  <c:v>31.064992642379998</c:v>
                </c:pt>
                <c:pt idx="4263">
                  <c:v>31.065910517806699</c:v>
                </c:pt>
                <c:pt idx="4264">
                  <c:v>31.066828177768802</c:v>
                </c:pt>
                <c:pt idx="4265">
                  <c:v>31.0677456223132</c:v>
                </c:pt>
                <c:pt idx="4266">
                  <c:v>31.0686628514866</c:v>
                </c:pt>
                <c:pt idx="4267">
                  <c:v>31.069579865335999</c:v>
                </c:pt>
                <c:pt idx="4268">
                  <c:v>31.070496663908202</c:v>
                </c:pt>
                <c:pt idx="4269">
                  <c:v>31.071413247250099</c:v>
                </c:pt>
                <c:pt idx="4270">
                  <c:v>31.072329615408499</c:v>
                </c:pt>
                <c:pt idx="4271">
                  <c:v>31.073245768430201</c:v>
                </c:pt>
                <c:pt idx="4272">
                  <c:v>31.074161706362201</c:v>
                </c:pt>
                <c:pt idx="4273">
                  <c:v>31.075077429251301</c:v>
                </c:pt>
                <c:pt idx="4274">
                  <c:v>31.0759929371442</c:v>
                </c:pt>
                <c:pt idx="4275">
                  <c:v>31.076908230087898</c:v>
                </c:pt>
                <c:pt idx="4276">
                  <c:v>31.077823308129101</c:v>
                </c:pt>
                <c:pt idx="4277">
                  <c:v>31.078738171314701</c:v>
                </c:pt>
                <c:pt idx="4278">
                  <c:v>31.0796528196915</c:v>
                </c:pt>
                <c:pt idx="4279">
                  <c:v>31.080567253306299</c:v>
                </c:pt>
                <c:pt idx="4280">
                  <c:v>31.081481472205901</c:v>
                </c:pt>
                <c:pt idx="4281">
                  <c:v>31.082395476437199</c:v>
                </c:pt>
                <c:pt idx="4282">
                  <c:v>31.0833092660469</c:v>
                </c:pt>
                <c:pt idx="4283">
                  <c:v>31.0842228410818</c:v>
                </c:pt>
                <c:pt idx="4284">
                  <c:v>31.085136201588799</c:v>
                </c:pt>
                <c:pt idx="4285">
                  <c:v>31.086049347614601</c:v>
                </c:pt>
                <c:pt idx="4286">
                  <c:v>31.086962279205999</c:v>
                </c:pt>
                <c:pt idx="4287">
                  <c:v>31.087874996409901</c:v>
                </c:pt>
                <c:pt idx="4288">
                  <c:v>31.0887874992729</c:v>
                </c:pt>
                <c:pt idx="4289">
                  <c:v>31.089699787841901</c:v>
                </c:pt>
                <c:pt idx="4290">
                  <c:v>31.090611862163598</c:v>
                </c:pt>
                <c:pt idx="4291">
                  <c:v>31.091523722284801</c:v>
                </c:pt>
                <c:pt idx="4292">
                  <c:v>31.0924353682523</c:v>
                </c:pt>
                <c:pt idx="4293">
                  <c:v>31.093346800112901</c:v>
                </c:pt>
                <c:pt idx="4294">
                  <c:v>31.094258017913202</c:v>
                </c:pt>
                <c:pt idx="4295">
                  <c:v>31.095169021699999</c:v>
                </c:pt>
                <c:pt idx="4296">
                  <c:v>31.096079811520202</c:v>
                </c:pt>
                <c:pt idx="4297">
                  <c:v>31.096990387420401</c:v>
                </c:pt>
                <c:pt idx="4298">
                  <c:v>31.097900749447302</c:v>
                </c:pt>
                <c:pt idx="4299">
                  <c:v>31.098810897647802</c:v>
                </c:pt>
                <c:pt idx="4300">
                  <c:v>31.099720832068499</c:v>
                </c:pt>
                <c:pt idx="4301">
                  <c:v>31.100630552756201</c:v>
                </c:pt>
                <c:pt idx="4302">
                  <c:v>31.1015400597576</c:v>
                </c:pt>
                <c:pt idx="4303">
                  <c:v>31.1024493531194</c:v>
                </c:pt>
                <c:pt idx="4304">
                  <c:v>31.103358432888399</c:v>
                </c:pt>
                <c:pt idx="4305">
                  <c:v>31.1042672991112</c:v>
                </c:pt>
                <c:pt idx="4306">
                  <c:v>31.1051759518345</c:v>
                </c:pt>
                <c:pt idx="4307">
                  <c:v>31.106084391105099</c:v>
                </c:pt>
                <c:pt idx="4308">
                  <c:v>31.106992616969698</c:v>
                </c:pt>
                <c:pt idx="4309">
                  <c:v>31.107900629474901</c:v>
                </c:pt>
                <c:pt idx="4310">
                  <c:v>31.108808428667501</c:v>
                </c:pt>
                <c:pt idx="4311">
                  <c:v>31.109716014594099</c:v>
                </c:pt>
                <c:pt idx="4312">
                  <c:v>31.110623387301398</c:v>
                </c:pt>
                <c:pt idx="4313">
                  <c:v>31.1115305468361</c:v>
                </c:pt>
                <c:pt idx="4314">
                  <c:v>31.112437493244901</c:v>
                </c:pt>
                <c:pt idx="4315">
                  <c:v>31.113344226574402</c:v>
                </c:pt>
                <c:pt idx="4316">
                  <c:v>31.114250746871299</c:v>
                </c:pt>
                <c:pt idx="4317">
                  <c:v>31.115157054182301</c:v>
                </c:pt>
                <c:pt idx="4318">
                  <c:v>31.116063148554002</c:v>
                </c:pt>
                <c:pt idx="4319">
                  <c:v>31.116969030033001</c:v>
                </c:pt>
                <c:pt idx="4320">
                  <c:v>31.1178746986661</c:v>
                </c:pt>
                <c:pt idx="4321">
                  <c:v>31.118780154499898</c:v>
                </c:pt>
                <c:pt idx="4322">
                  <c:v>31.119685397581001</c:v>
                </c:pt>
                <c:pt idx="4323">
                  <c:v>31.120590427956</c:v>
                </c:pt>
                <c:pt idx="4324">
                  <c:v>31.1214952456716</c:v>
                </c:pt>
                <c:pt idx="4325">
                  <c:v>31.1223998507744</c:v>
                </c:pt>
                <c:pt idx="4326">
                  <c:v>31.1233042433111</c:v>
                </c:pt>
                <c:pt idx="4327">
                  <c:v>31.124208423328099</c:v>
                </c:pt>
                <c:pt idx="4328">
                  <c:v>31.1251123908723</c:v>
                </c:pt>
                <c:pt idx="4329">
                  <c:v>31.1260161459901</c:v>
                </c:pt>
                <c:pt idx="4330">
                  <c:v>31.126919688728101</c:v>
                </c:pt>
                <c:pt idx="4331">
                  <c:v>31.1278230191331</c:v>
                </c:pt>
                <c:pt idx="4332">
                  <c:v>31.128726137251501</c:v>
                </c:pt>
                <c:pt idx="4333">
                  <c:v>31.129629043129999</c:v>
                </c:pt>
                <c:pt idx="4334">
                  <c:v>31.1305317368152</c:v>
                </c:pt>
                <c:pt idx="4335">
                  <c:v>31.131434218353601</c:v>
                </c:pt>
                <c:pt idx="4336">
                  <c:v>31.1323364877918</c:v>
                </c:pt>
                <c:pt idx="4337">
                  <c:v>31.133238545176301</c:v>
                </c:pt>
                <c:pt idx="4338">
                  <c:v>31.134140390553899</c:v>
                </c:pt>
                <c:pt idx="4339">
                  <c:v>31.135042023971</c:v>
                </c:pt>
                <c:pt idx="4340">
                  <c:v>31.135943445474101</c:v>
                </c:pt>
                <c:pt idx="4341">
                  <c:v>31.13684465511</c:v>
                </c:pt>
                <c:pt idx="4342">
                  <c:v>31.137745652924998</c:v>
                </c:pt>
                <c:pt idx="4343">
                  <c:v>31.138646438965701</c:v>
                </c:pt>
                <c:pt idx="4344">
                  <c:v>31.139547013278801</c:v>
                </c:pt>
                <c:pt idx="4345">
                  <c:v>31.1404473759106</c:v>
                </c:pt>
                <c:pt idx="4346">
                  <c:v>31.1413475269079</c:v>
                </c:pt>
                <c:pt idx="4347">
                  <c:v>31.142247466316999</c:v>
                </c:pt>
                <c:pt idx="4348">
                  <c:v>31.1431471941845</c:v>
                </c:pt>
                <c:pt idx="4349">
                  <c:v>31.144046710556999</c:v>
                </c:pt>
                <c:pt idx="4350">
                  <c:v>31.144946015481001</c:v>
                </c:pt>
                <c:pt idx="4351">
                  <c:v>31.145845109002899</c:v>
                </c:pt>
                <c:pt idx="4352">
                  <c:v>31.146743991169199</c:v>
                </c:pt>
                <c:pt idx="4353">
                  <c:v>31.147642662026598</c:v>
                </c:pt>
                <c:pt idx="4354">
                  <c:v>31.148541121621399</c:v>
                </c:pt>
                <c:pt idx="4355">
                  <c:v>31.149439370000199</c:v>
                </c:pt>
                <c:pt idx="4356">
                  <c:v>31.150337407209499</c:v>
                </c:pt>
                <c:pt idx="4357">
                  <c:v>31.151235233295601</c:v>
                </c:pt>
                <c:pt idx="4358">
                  <c:v>31.1521328483053</c:v>
                </c:pt>
                <c:pt idx="4359">
                  <c:v>31.1530302522848</c:v>
                </c:pt>
                <c:pt idx="4360">
                  <c:v>31.153927445280601</c:v>
                </c:pt>
                <c:pt idx="4361">
                  <c:v>31.1548244273393</c:v>
                </c:pt>
                <c:pt idx="4362">
                  <c:v>31.155721198507301</c:v>
                </c:pt>
                <c:pt idx="4363">
                  <c:v>31.1566177588311</c:v>
                </c:pt>
                <c:pt idx="4364">
                  <c:v>31.157514108356999</c:v>
                </c:pt>
                <c:pt idx="4365">
                  <c:v>31.158410247131599</c:v>
                </c:pt>
                <c:pt idx="4366">
                  <c:v>31.159306175201301</c:v>
                </c:pt>
                <c:pt idx="4367">
                  <c:v>31.160201892612498</c:v>
                </c:pt>
                <c:pt idx="4368">
                  <c:v>31.161097399411702</c:v>
                </c:pt>
                <c:pt idx="4369">
                  <c:v>31.161992695645299</c:v>
                </c:pt>
                <c:pt idx="4370">
                  <c:v>31.1628877813597</c:v>
                </c:pt>
                <c:pt idx="4371">
                  <c:v>31.163782656601299</c:v>
                </c:pt>
                <c:pt idx="4372">
                  <c:v>31.164677321416502</c:v>
                </c:pt>
                <c:pt idx="4373">
                  <c:v>31.165571775851799</c:v>
                </c:pt>
                <c:pt idx="4374">
                  <c:v>31.166466019953599</c:v>
                </c:pt>
                <c:pt idx="4375">
                  <c:v>31.167360053768199</c:v>
                </c:pt>
                <c:pt idx="4376">
                  <c:v>31.168253877342099</c:v>
                </c:pt>
                <c:pt idx="4377">
                  <c:v>31.169147490721699</c:v>
                </c:pt>
                <c:pt idx="4378">
                  <c:v>31.1700408939532</c:v>
                </c:pt>
                <c:pt idx="4379">
                  <c:v>31.1709340870832</c:v>
                </c:pt>
                <c:pt idx="4380">
                  <c:v>31.171827070157999</c:v>
                </c:pt>
                <c:pt idx="4381">
                  <c:v>31.172719843223899</c:v>
                </c:pt>
                <c:pt idx="4382">
                  <c:v>31.1736124063274</c:v>
                </c:pt>
                <c:pt idx="4383">
                  <c:v>31.174504759514701</c:v>
                </c:pt>
                <c:pt idx="4384">
                  <c:v>31.175396902832301</c:v>
                </c:pt>
                <c:pt idx="4385">
                  <c:v>31.176288836326499</c:v>
                </c:pt>
                <c:pt idx="4386">
                  <c:v>31.177180560043599</c:v>
                </c:pt>
                <c:pt idx="4387">
                  <c:v>31.178072074029998</c:v>
                </c:pt>
                <c:pt idx="4388">
                  <c:v>31.178963378332099</c:v>
                </c:pt>
                <c:pt idx="4389">
                  <c:v>31.179854472996102</c:v>
                </c:pt>
                <c:pt idx="4390">
                  <c:v>31.1807453580684</c:v>
                </c:pt>
                <c:pt idx="4391">
                  <c:v>31.181636033595201</c:v>
                </c:pt>
                <c:pt idx="4392">
                  <c:v>31.182526499622998</c:v>
                </c:pt>
                <c:pt idx="4393">
                  <c:v>31.183416756198099</c:v>
                </c:pt>
                <c:pt idx="4394">
                  <c:v>31.184306803366699</c:v>
                </c:pt>
                <c:pt idx="4395">
                  <c:v>31.1851966411751</c:v>
                </c:pt>
                <c:pt idx="4396">
                  <c:v>31.186086269669701</c:v>
                </c:pt>
                <c:pt idx="4397">
                  <c:v>31.186975688896698</c:v>
                </c:pt>
                <c:pt idx="4398">
                  <c:v>31.1878648989025</c:v>
                </c:pt>
                <c:pt idx="4399">
                  <c:v>31.1887538997333</c:v>
                </c:pt>
                <c:pt idx="4400">
                  <c:v>31.189642691435299</c:v>
                </c:pt>
                <c:pt idx="4401">
                  <c:v>31.190531274055001</c:v>
                </c:pt>
                <c:pt idx="4402">
                  <c:v>31.191419647638401</c:v>
                </c:pt>
                <c:pt idx="4403">
                  <c:v>31.192307812231999</c:v>
                </c:pt>
                <c:pt idx="4404">
                  <c:v>31.1931957678819</c:v>
                </c:pt>
                <c:pt idx="4405">
                  <c:v>31.1940835146344</c:v>
                </c:pt>
                <c:pt idx="4406">
                  <c:v>31.194971052535799</c:v>
                </c:pt>
                <c:pt idx="4407">
                  <c:v>31.195858381632199</c:v>
                </c:pt>
                <c:pt idx="4408">
                  <c:v>31.19674550197</c:v>
                </c:pt>
                <c:pt idx="4409">
                  <c:v>31.1976324135954</c:v>
                </c:pt>
                <c:pt idx="4410">
                  <c:v>31.1985191165546</c:v>
                </c:pt>
                <c:pt idx="4411">
                  <c:v>31.199405610893798</c:v>
                </c:pt>
                <c:pt idx="4412">
                  <c:v>31.200291896659301</c:v>
                </c:pt>
                <c:pt idx="4413">
                  <c:v>31.201177973897199</c:v>
                </c:pt>
                <c:pt idx="4414">
                  <c:v>31.2020638426537</c:v>
                </c:pt>
                <c:pt idx="4415">
                  <c:v>31.202949502975201</c:v>
                </c:pt>
                <c:pt idx="4416">
                  <c:v>31.203834954907698</c:v>
                </c:pt>
                <c:pt idx="4417">
                  <c:v>31.204720198497402</c:v>
                </c:pt>
                <c:pt idx="4418">
                  <c:v>31.2056052337906</c:v>
                </c:pt>
                <c:pt idx="4419">
                  <c:v>31.206490060833499</c:v>
                </c:pt>
                <c:pt idx="4420">
                  <c:v>31.2073746796721</c:v>
                </c:pt>
                <c:pt idx="4421">
                  <c:v>31.208259090352701</c:v>
                </c:pt>
                <c:pt idx="4422">
                  <c:v>31.2091432929215</c:v>
                </c:pt>
                <c:pt idx="4423">
                  <c:v>31.210027287424602</c:v>
                </c:pt>
                <c:pt idx="4424">
                  <c:v>31.2109110739081</c:v>
                </c:pt>
                <c:pt idx="4425">
                  <c:v>31.211794652418298</c:v>
                </c:pt>
                <c:pt idx="4426">
                  <c:v>31.2126780230012</c:v>
                </c:pt>
                <c:pt idx="4427">
                  <c:v>31.213561185703099</c:v>
                </c:pt>
                <c:pt idx="4428">
                  <c:v>31.214444140569899</c:v>
                </c:pt>
                <c:pt idx="4429">
                  <c:v>31.215326887648001</c:v>
                </c:pt>
                <c:pt idx="4430">
                  <c:v>31.216209426983401</c:v>
                </c:pt>
                <c:pt idx="4431">
                  <c:v>31.2170917586221</c:v>
                </c:pt>
                <c:pt idx="4432">
                  <c:v>31.217973882610401</c:v>
                </c:pt>
                <c:pt idx="4433">
                  <c:v>31.218855798994401</c:v>
                </c:pt>
                <c:pt idx="4434">
                  <c:v>31.219737507820099</c:v>
                </c:pt>
                <c:pt idx="4435">
                  <c:v>31.220619009133699</c:v>
                </c:pt>
                <c:pt idx="4436">
                  <c:v>31.221500302981202</c:v>
                </c:pt>
                <c:pt idx="4437">
                  <c:v>31.222381389408799</c:v>
                </c:pt>
                <c:pt idx="4438">
                  <c:v>31.223262268462499</c:v>
                </c:pt>
                <c:pt idx="4439">
                  <c:v>31.224142940188401</c:v>
                </c:pt>
                <c:pt idx="4440">
                  <c:v>31.225023404632498</c:v>
                </c:pt>
                <c:pt idx="4441">
                  <c:v>31.225903661840999</c:v>
                </c:pt>
                <c:pt idx="4442">
                  <c:v>31.226783711860001</c:v>
                </c:pt>
                <c:pt idx="4443">
                  <c:v>31.227663554735301</c:v>
                </c:pt>
                <c:pt idx="4444">
                  <c:v>31.2285431905133</c:v>
                </c:pt>
                <c:pt idx="4445">
                  <c:v>31.229422619239699</c:v>
                </c:pt>
                <c:pt idx="4446">
                  <c:v>31.230301840960799</c:v>
                </c:pt>
                <c:pt idx="4447">
                  <c:v>31.231180855722499</c:v>
                </c:pt>
                <c:pt idx="4448">
                  <c:v>31.232059663570901</c:v>
                </c:pt>
                <c:pt idx="4449">
                  <c:v>31.2329382645521</c:v>
                </c:pt>
                <c:pt idx="4450">
                  <c:v>31.233816658711898</c:v>
                </c:pt>
                <c:pt idx="4451">
                  <c:v>31.234694846096499</c:v>
                </c:pt>
                <c:pt idx="4452">
                  <c:v>31.235572826751799</c:v>
                </c:pt>
                <c:pt idx="4453">
                  <c:v>31.236450600723899</c:v>
                </c:pt>
                <c:pt idx="4454">
                  <c:v>31.237328168058699</c:v>
                </c:pt>
                <c:pt idx="4455">
                  <c:v>31.2382055288023</c:v>
                </c:pt>
                <c:pt idx="4456">
                  <c:v>31.2390826830006</c:v>
                </c:pt>
                <c:pt idx="4457">
                  <c:v>31.239959630699701</c:v>
                </c:pt>
                <c:pt idx="4458">
                  <c:v>31.240836371945399</c:v>
                </c:pt>
                <c:pt idx="4459">
                  <c:v>31.241712906783899</c:v>
                </c:pt>
                <c:pt idx="4460">
                  <c:v>31.242589235260901</c:v>
                </c:pt>
                <c:pt idx="4461">
                  <c:v>31.2434653574226</c:v>
                </c:pt>
                <c:pt idx="4462">
                  <c:v>31.244341273314799</c:v>
                </c:pt>
                <c:pt idx="4463">
                  <c:v>31.2452169829836</c:v>
                </c:pt>
                <c:pt idx="4464">
                  <c:v>31.246092486474701</c:v>
                </c:pt>
                <c:pt idx="4465">
                  <c:v>31.2469677838343</c:v>
                </c:pt>
                <c:pt idx="4466">
                  <c:v>31.247842875108201</c:v>
                </c:pt>
                <c:pt idx="4467">
                  <c:v>31.248717760342402</c:v>
                </c:pt>
                <c:pt idx="4468">
                  <c:v>31.249592439582798</c:v>
                </c:pt>
                <c:pt idx="4469">
                  <c:v>31.250466912875201</c:v>
                </c:pt>
                <c:pt idx="4470">
                  <c:v>31.251341180265701</c:v>
                </c:pt>
                <c:pt idx="4471">
                  <c:v>31.252215241800101</c:v>
                </c:pt>
                <c:pt idx="4472">
                  <c:v>31.253089097524299</c:v>
                </c:pt>
                <c:pt idx="4473">
                  <c:v>31.253962747484302</c:v>
                </c:pt>
                <c:pt idx="4474">
                  <c:v>31.254836191725801</c:v>
                </c:pt>
                <c:pt idx="4475">
                  <c:v>31.2557094302948</c:v>
                </c:pt>
                <c:pt idx="4476">
                  <c:v>31.256582463237301</c:v>
                </c:pt>
                <c:pt idx="4477">
                  <c:v>31.257455290598902</c:v>
                </c:pt>
                <c:pt idx="4478">
                  <c:v>31.258327912425699</c:v>
                </c:pt>
                <c:pt idx="4479">
                  <c:v>31.259200328763502</c:v>
                </c:pt>
                <c:pt idx="4480">
                  <c:v>31.260072539658101</c:v>
                </c:pt>
                <c:pt idx="4481">
                  <c:v>31.2609445451554</c:v>
                </c:pt>
                <c:pt idx="4482">
                  <c:v>31.261816345301298</c:v>
                </c:pt>
                <c:pt idx="4483">
                  <c:v>31.2626879401415</c:v>
                </c:pt>
                <c:pt idx="4484">
                  <c:v>31.2635593297219</c:v>
                </c:pt>
                <c:pt idx="4485">
                  <c:v>31.264430514088399</c:v>
                </c:pt>
                <c:pt idx="4486">
                  <c:v>31.265301493286799</c:v>
                </c:pt>
                <c:pt idx="4487">
                  <c:v>31.266172267362801</c:v>
                </c:pt>
                <c:pt idx="4488">
                  <c:v>31.2670428363624</c:v>
                </c:pt>
                <c:pt idx="4489">
                  <c:v>31.267913200331201</c:v>
                </c:pt>
                <c:pt idx="4490">
                  <c:v>31.268783359315201</c:v>
                </c:pt>
                <c:pt idx="4491">
                  <c:v>31.269653313360099</c:v>
                </c:pt>
                <c:pt idx="4492">
                  <c:v>31.2705230625116</c:v>
                </c:pt>
                <c:pt idx="4493">
                  <c:v>31.271392606815699</c:v>
                </c:pt>
                <c:pt idx="4494">
                  <c:v>31.272261946318</c:v>
                </c:pt>
                <c:pt idx="4495">
                  <c:v>31.273131081064399</c:v>
                </c:pt>
                <c:pt idx="4496">
                  <c:v>31.2740000111006</c:v>
                </c:pt>
                <c:pt idx="4497">
                  <c:v>31.2748687364723</c:v>
                </c:pt>
                <c:pt idx="4498">
                  <c:v>31.275737257225401</c:v>
                </c:pt>
                <c:pt idx="4499">
                  <c:v>31.276605573405501</c:v>
                </c:pt>
                <c:pt idx="4500">
                  <c:v>31.277473685058499</c:v>
                </c:pt>
                <c:pt idx="4501">
                  <c:v>31.278341592229999</c:v>
                </c:pt>
                <c:pt idx="4502">
                  <c:v>31.279209294965799</c:v>
                </c:pt>
                <c:pt idx="4503">
                  <c:v>31.280076793311601</c:v>
                </c:pt>
                <c:pt idx="4504">
                  <c:v>31.280944087313198</c:v>
                </c:pt>
                <c:pt idx="4505">
                  <c:v>31.281811177016301</c:v>
                </c:pt>
                <c:pt idx="4506">
                  <c:v>31.282678062466498</c:v>
                </c:pt>
                <c:pt idx="4507">
                  <c:v>31.283544743709601</c:v>
                </c:pt>
                <c:pt idx="4508">
                  <c:v>31.284411220791299</c:v>
                </c:pt>
                <c:pt idx="4509">
                  <c:v>31.285277493757299</c:v>
                </c:pt>
                <c:pt idx="4510">
                  <c:v>31.286143562653201</c:v>
                </c:pt>
                <c:pt idx="4511">
                  <c:v>31.287009427524801</c:v>
                </c:pt>
                <c:pt idx="4512">
                  <c:v>31.287875088417699</c:v>
                </c:pt>
                <c:pt idx="4513">
                  <c:v>31.2887405453776</c:v>
                </c:pt>
                <c:pt idx="4514">
                  <c:v>31.2896057984502</c:v>
                </c:pt>
                <c:pt idx="4515">
                  <c:v>31.2904708476811</c:v>
                </c:pt>
                <c:pt idx="4516">
                  <c:v>31.291335693115901</c:v>
                </c:pt>
                <c:pt idx="4517">
                  <c:v>31.292200334800398</c:v>
                </c:pt>
                <c:pt idx="4518">
                  <c:v>31.293064772780198</c:v>
                </c:pt>
                <c:pt idx="4519">
                  <c:v>31.2939290071008</c:v>
                </c:pt>
                <c:pt idx="4520">
                  <c:v>31.294793037807999</c:v>
                </c:pt>
                <c:pt idx="4521">
                  <c:v>31.295656864947301</c:v>
                </c:pt>
                <c:pt idx="4522">
                  <c:v>31.296520488564401</c:v>
                </c:pt>
                <c:pt idx="4523">
                  <c:v>31.297383908704902</c:v>
                </c:pt>
                <c:pt idx="4524">
                  <c:v>31.298247125414399</c:v>
                </c:pt>
                <c:pt idx="4525">
                  <c:v>31.299110138738499</c:v>
                </c:pt>
                <c:pt idx="4526">
                  <c:v>31.2999729487228</c:v>
                </c:pt>
                <c:pt idx="4527">
                  <c:v>31.300835555412899</c:v>
                </c:pt>
                <c:pt idx="4528">
                  <c:v>31.301697958854401</c:v>
                </c:pt>
                <c:pt idx="4529">
                  <c:v>31.302560159092799</c:v>
                </c:pt>
                <c:pt idx="4530">
                  <c:v>31.303422156173699</c:v>
                </c:pt>
                <c:pt idx="4531">
                  <c:v>31.3042839501427</c:v>
                </c:pt>
                <c:pt idx="4532">
                  <c:v>31.305145541045299</c:v>
                </c:pt>
                <c:pt idx="4533">
                  <c:v>31.3060069289272</c:v>
                </c:pt>
                <c:pt idx="4534">
                  <c:v>31.306868113833801</c:v>
                </c:pt>
                <c:pt idx="4535">
                  <c:v>31.3077290958107</c:v>
                </c:pt>
                <c:pt idx="4536">
                  <c:v>31.308589874903401</c:v>
                </c:pt>
                <c:pt idx="4537">
                  <c:v>31.309450451157499</c:v>
                </c:pt>
                <c:pt idx="4538">
                  <c:v>31.310310824618501</c:v>
                </c:pt>
                <c:pt idx="4539">
                  <c:v>31.3111709953318</c:v>
                </c:pt>
                <c:pt idx="4540">
                  <c:v>31.312030963343101</c:v>
                </c:pt>
                <c:pt idx="4541">
                  <c:v>31.312890728697901</c:v>
                </c:pt>
                <c:pt idx="4542">
                  <c:v>31.313750291441501</c:v>
                </c:pt>
                <c:pt idx="4543">
                  <c:v>31.314609651619602</c:v>
                </c:pt>
                <c:pt idx="4544">
                  <c:v>31.315468809277601</c:v>
                </c:pt>
                <c:pt idx="4545">
                  <c:v>31.316327764461001</c:v>
                </c:pt>
                <c:pt idx="4546">
                  <c:v>31.317186517215301</c:v>
                </c:pt>
                <c:pt idx="4547">
                  <c:v>31.318045067585899</c:v>
                </c:pt>
                <c:pt idx="4548">
                  <c:v>31.318903415618301</c:v>
                </c:pt>
                <c:pt idx="4549">
                  <c:v>31.319761561358099</c:v>
                </c:pt>
                <c:pt idx="4550">
                  <c:v>31.320619504850502</c:v>
                </c:pt>
                <c:pt idx="4551">
                  <c:v>31.3214772461411</c:v>
                </c:pt>
                <c:pt idx="4552">
                  <c:v>31.322334785275299</c:v>
                </c:pt>
                <c:pt idx="4553">
                  <c:v>31.3231921222986</c:v>
                </c:pt>
                <c:pt idx="4554">
                  <c:v>31.324049257256402</c:v>
                </c:pt>
                <c:pt idx="4555">
                  <c:v>31.324906190194099</c:v>
                </c:pt>
                <c:pt idx="4556">
                  <c:v>31.3257629211571</c:v>
                </c:pt>
                <c:pt idx="4557">
                  <c:v>31.326619450190801</c:v>
                </c:pt>
                <c:pt idx="4558">
                  <c:v>31.327475777340702</c:v>
                </c:pt>
                <c:pt idx="4559">
                  <c:v>31.328331902652099</c:v>
                </c:pt>
                <c:pt idx="4560">
                  <c:v>31.3291878261705</c:v>
                </c:pt>
                <c:pt idx="4561">
                  <c:v>31.330043547941202</c:v>
                </c:pt>
                <c:pt idx="4562">
                  <c:v>31.3308990680096</c:v>
                </c:pt>
                <c:pt idx="4563">
                  <c:v>31.331754386421</c:v>
                </c:pt>
                <c:pt idx="4564">
                  <c:v>31.332609503221001</c:v>
                </c:pt>
                <c:pt idx="4565">
                  <c:v>31.3334644184547</c:v>
                </c:pt>
                <c:pt idx="4566">
                  <c:v>31.3343191321676</c:v>
                </c:pt>
                <c:pt idx="4567">
                  <c:v>31.335173644405099</c:v>
                </c:pt>
                <c:pt idx="4568">
                  <c:v>31.336027955212401</c:v>
                </c:pt>
                <c:pt idx="4569">
                  <c:v>31.336882064634899</c:v>
                </c:pt>
                <c:pt idx="4570">
                  <c:v>31.337735972717901</c:v>
                </c:pt>
                <c:pt idx="4571">
                  <c:v>31.3385896795068</c:v>
                </c:pt>
                <c:pt idx="4572">
                  <c:v>31.3394431850469</c:v>
                </c:pt>
                <c:pt idx="4573">
                  <c:v>31.340296489383601</c:v>
                </c:pt>
                <c:pt idx="4574">
                  <c:v>31.341149592562001</c:v>
                </c:pt>
                <c:pt idx="4575">
                  <c:v>31.342002494627501</c:v>
                </c:pt>
                <c:pt idx="4576">
                  <c:v>31.3428551956255</c:v>
                </c:pt>
                <c:pt idx="4577">
                  <c:v>31.3437076956011</c:v>
                </c:pt>
                <c:pt idx="4578">
                  <c:v>31.344559994599699</c:v>
                </c:pt>
                <c:pt idx="4579">
                  <c:v>31.345412092666599</c:v>
                </c:pt>
                <c:pt idx="4580">
                  <c:v>31.346263989847099</c:v>
                </c:pt>
                <c:pt idx="4581">
                  <c:v>31.347115686186299</c:v>
                </c:pt>
                <c:pt idx="4582">
                  <c:v>31.347967181729601</c:v>
                </c:pt>
                <c:pt idx="4583">
                  <c:v>31.348818476522201</c:v>
                </c:pt>
                <c:pt idx="4584">
                  <c:v>31.3496695706094</c:v>
                </c:pt>
                <c:pt idx="4585">
                  <c:v>31.3505204640363</c:v>
                </c:pt>
                <c:pt idx="4586">
                  <c:v>31.351371156848298</c:v>
                </c:pt>
                <c:pt idx="4587">
                  <c:v>31.352221649090598</c:v>
                </c:pt>
                <c:pt idx="4588">
                  <c:v>31.353071940808299</c:v>
                </c:pt>
                <c:pt idx="4589">
                  <c:v>31.3539220320468</c:v>
                </c:pt>
                <c:pt idx="4590">
                  <c:v>31.3547719228511</c:v>
                </c:pt>
                <c:pt idx="4591">
                  <c:v>31.355621613266599</c:v>
                </c:pt>
                <c:pt idx="4592">
                  <c:v>31.3564711033384</c:v>
                </c:pt>
                <c:pt idx="4593">
                  <c:v>31.357320393111699</c:v>
                </c:pt>
                <c:pt idx="4594">
                  <c:v>31.358169482631698</c:v>
                </c:pt>
                <c:pt idx="4595">
                  <c:v>31.359018371943499</c:v>
                </c:pt>
                <c:pt idx="4596">
                  <c:v>31.359867061092402</c:v>
                </c:pt>
                <c:pt idx="4597">
                  <c:v>31.360715550123501</c:v>
                </c:pt>
                <c:pt idx="4598">
                  <c:v>31.361563839081999</c:v>
                </c:pt>
                <c:pt idx="4599">
                  <c:v>31.3624119280129</c:v>
                </c:pt>
                <c:pt idx="4600">
                  <c:v>31.363259816961602</c:v>
                </c:pt>
                <c:pt idx="4601">
                  <c:v>31.364107505973099</c:v>
                </c:pt>
                <c:pt idx="4602">
                  <c:v>31.3649549950925</c:v>
                </c:pt>
                <c:pt idx="4603">
                  <c:v>31.365802284365</c:v>
                </c:pt>
                <c:pt idx="4604">
                  <c:v>31.3666493738356</c:v>
                </c:pt>
                <c:pt idx="4605">
                  <c:v>31.367496263549601</c:v>
                </c:pt>
                <c:pt idx="4606">
                  <c:v>31.368342953551998</c:v>
                </c:pt>
                <c:pt idx="4607">
                  <c:v>31.369189443888001</c:v>
                </c:pt>
                <c:pt idx="4608">
                  <c:v>31.370035734602499</c:v>
                </c:pt>
                <c:pt idx="4609">
                  <c:v>31.370881825740799</c:v>
                </c:pt>
                <c:pt idx="4610">
                  <c:v>31.371727717347799</c:v>
                </c:pt>
                <c:pt idx="4611">
                  <c:v>31.372573409468799</c:v>
                </c:pt>
                <c:pt idx="4612">
                  <c:v>31.3734189021487</c:v>
                </c:pt>
                <c:pt idx="4613">
                  <c:v>31.374264195432598</c:v>
                </c:pt>
                <c:pt idx="4614">
                  <c:v>31.375109289365501</c:v>
                </c:pt>
                <c:pt idx="4615">
                  <c:v>31.375954183992601</c:v>
                </c:pt>
                <c:pt idx="4616">
                  <c:v>31.376798879358901</c:v>
                </c:pt>
                <c:pt idx="4617">
                  <c:v>31.3776433755094</c:v>
                </c:pt>
                <c:pt idx="4618">
                  <c:v>31.378487672489101</c:v>
                </c:pt>
                <c:pt idx="4619">
                  <c:v>31.3793317703431</c:v>
                </c:pt>
                <c:pt idx="4620">
                  <c:v>31.380175669116401</c:v>
                </c:pt>
                <c:pt idx="4621">
                  <c:v>31.381019368853998</c:v>
                </c:pt>
                <c:pt idx="4622">
                  <c:v>31.381862869600901</c:v>
                </c:pt>
                <c:pt idx="4623">
                  <c:v>31.382706171402202</c:v>
                </c:pt>
                <c:pt idx="4624">
                  <c:v>31.383549274302698</c:v>
                </c:pt>
                <c:pt idx="4625">
                  <c:v>31.3843921783476</c:v>
                </c:pt>
                <c:pt idx="4626">
                  <c:v>31.385234883581699</c:v>
                </c:pt>
                <c:pt idx="4627">
                  <c:v>31.386077390050101</c:v>
                </c:pt>
                <c:pt idx="4628">
                  <c:v>31.386919697797801</c:v>
                </c:pt>
                <c:pt idx="4629">
                  <c:v>31.387761806869602</c:v>
                </c:pt>
                <c:pt idx="4630">
                  <c:v>31.388603717310598</c:v>
                </c:pt>
                <c:pt idx="4631">
                  <c:v>31.389445429165701</c:v>
                </c:pt>
                <c:pt idx="4632">
                  <c:v>31.390286942479801</c:v>
                </c:pt>
                <c:pt idx="4633">
                  <c:v>31.391128257298</c:v>
                </c:pt>
                <c:pt idx="4634">
                  <c:v>31.391969373664999</c:v>
                </c:pt>
                <c:pt idx="4635">
                  <c:v>31.392810291625899</c:v>
                </c:pt>
                <c:pt idx="4636">
                  <c:v>31.3936510112256</c:v>
                </c:pt>
                <c:pt idx="4637">
                  <c:v>31.394491532508901</c:v>
                </c:pt>
                <c:pt idx="4638">
                  <c:v>31.395331855520801</c:v>
                </c:pt>
                <c:pt idx="4639">
                  <c:v>31.3961719803062</c:v>
                </c:pt>
                <c:pt idx="4640">
                  <c:v>31.397011906909999</c:v>
                </c:pt>
                <c:pt idx="4641">
                  <c:v>31.397851635376998</c:v>
                </c:pt>
                <c:pt idx="4642">
                  <c:v>31.398691165752101</c:v>
                </c:pt>
                <c:pt idx="4643">
                  <c:v>31.399530498080299</c:v>
                </c:pt>
                <c:pt idx="4644">
                  <c:v>31.400369632406299</c:v>
                </c:pt>
                <c:pt idx="4645">
                  <c:v>31.4012085687751</c:v>
                </c:pt>
                <c:pt idx="4646">
                  <c:v>31.402047307231499</c:v>
                </c:pt>
                <c:pt idx="4647">
                  <c:v>31.402885847820301</c:v>
                </c:pt>
                <c:pt idx="4648">
                  <c:v>31.403724190586399</c:v>
                </c:pt>
                <c:pt idx="4649">
                  <c:v>31.4045623355746</c:v>
                </c:pt>
                <c:pt idx="4650">
                  <c:v>31.405400282829699</c:v>
                </c:pt>
                <c:pt idx="4651">
                  <c:v>31.406238032396601</c:v>
                </c:pt>
                <c:pt idx="4652">
                  <c:v>31.407075584320101</c:v>
                </c:pt>
                <c:pt idx="4653">
                  <c:v>31.407912938645001</c:v>
                </c:pt>
                <c:pt idx="4654">
                  <c:v>31.408750095416</c:v>
                </c:pt>
                <c:pt idx="4655">
                  <c:v>31.409587054678099</c:v>
                </c:pt>
                <c:pt idx="4656">
                  <c:v>31.410423816475902</c:v>
                </c:pt>
                <c:pt idx="4657">
                  <c:v>31.411260380854198</c:v>
                </c:pt>
                <c:pt idx="4658">
                  <c:v>31.412096747857898</c:v>
                </c:pt>
                <c:pt idx="4659">
                  <c:v>31.412932917531698</c:v>
                </c:pt>
                <c:pt idx="4660">
                  <c:v>31.413768889920298</c:v>
                </c:pt>
                <c:pt idx="4661">
                  <c:v>31.414604665068602</c:v>
                </c:pt>
                <c:pt idx="4662">
                  <c:v>31.415440243021202</c:v>
                </c:pt>
                <c:pt idx="4663">
                  <c:v>31.416275623822902</c:v>
                </c:pt>
                <c:pt idx="4664">
                  <c:v>31.417110807518501</c:v>
                </c:pt>
                <c:pt idx="4665">
                  <c:v>31.417945794152601</c:v>
                </c:pt>
                <c:pt idx="4666">
                  <c:v>31.418780583770001</c:v>
                </c:pt>
                <c:pt idx="4667">
                  <c:v>31.419615176415501</c:v>
                </c:pt>
                <c:pt idx="4668">
                  <c:v>31.420449572133599</c:v>
                </c:pt>
                <c:pt idx="4669">
                  <c:v>31.4212837709692</c:v>
                </c:pt>
                <c:pt idx="4670">
                  <c:v>31.422117772966899</c:v>
                </c:pt>
                <c:pt idx="4671">
                  <c:v>31.4229515781714</c:v>
                </c:pt>
                <c:pt idx="4672">
                  <c:v>31.423785186627399</c:v>
                </c:pt>
                <c:pt idx="4673">
                  <c:v>31.424618598379599</c:v>
                </c:pt>
                <c:pt idx="4674">
                  <c:v>31.425451813472598</c:v>
                </c:pt>
                <c:pt idx="4675">
                  <c:v>31.426284831951101</c:v>
                </c:pt>
                <c:pt idx="4676">
                  <c:v>31.427117653859799</c:v>
                </c:pt>
                <c:pt idx="4677">
                  <c:v>31.427950279243301</c:v>
                </c:pt>
                <c:pt idx="4678">
                  <c:v>31.428782708146201</c:v>
                </c:pt>
                <c:pt idx="4679">
                  <c:v>31.429614940613199</c:v>
                </c:pt>
                <c:pt idx="4680">
                  <c:v>31.430446976689002</c:v>
                </c:pt>
                <c:pt idx="4681">
                  <c:v>31.4312788164181</c:v>
                </c:pt>
                <c:pt idx="4682">
                  <c:v>31.432110459845099</c:v>
                </c:pt>
                <c:pt idx="4683">
                  <c:v>31.432941907014701</c:v>
                </c:pt>
                <c:pt idx="4684">
                  <c:v>31.433773157971501</c:v>
                </c:pt>
                <c:pt idx="4685">
                  <c:v>31.43460421276</c:v>
                </c:pt>
                <c:pt idx="4686">
                  <c:v>31.435435071424902</c:v>
                </c:pt>
                <c:pt idx="4687">
                  <c:v>31.436265734010799</c:v>
                </c:pt>
                <c:pt idx="4688">
                  <c:v>31.437096200562198</c:v>
                </c:pt>
                <c:pt idx="4689">
                  <c:v>31.4379264711236</c:v>
                </c:pt>
                <c:pt idx="4690">
                  <c:v>31.4387565457397</c:v>
                </c:pt>
                <c:pt idx="4691">
                  <c:v>31.439586424455001</c:v>
                </c:pt>
                <c:pt idx="4692">
                  <c:v>31.4404161073141</c:v>
                </c:pt>
                <c:pt idx="4693">
                  <c:v>31.441245594361501</c:v>
                </c:pt>
                <c:pt idx="4694">
                  <c:v>31.442074885641699</c:v>
                </c:pt>
                <c:pt idx="4695">
                  <c:v>31.442903981199201</c:v>
                </c:pt>
                <c:pt idx="4696">
                  <c:v>31.443732881078699</c:v>
                </c:pt>
                <c:pt idx="4697">
                  <c:v>31.4445615853246</c:v>
                </c:pt>
                <c:pt idx="4698">
                  <c:v>31.445390093981398</c:v>
                </c:pt>
                <c:pt idx="4699">
                  <c:v>31.4462184070935</c:v>
                </c:pt>
                <c:pt idx="4700">
                  <c:v>31.447046524705701</c:v>
                </c:pt>
                <c:pt idx="4701">
                  <c:v>31.447874446862201</c:v>
                </c:pt>
                <c:pt idx="4702">
                  <c:v>31.4487021736076</c:v>
                </c:pt>
                <c:pt idx="4703">
                  <c:v>31.449529704986301</c:v>
                </c:pt>
                <c:pt idx="4704">
                  <c:v>31.450357041042899</c:v>
                </c:pt>
                <c:pt idx="4705">
                  <c:v>31.451184181821802</c:v>
                </c:pt>
                <c:pt idx="4706">
                  <c:v>31.452011127367399</c:v>
                </c:pt>
                <c:pt idx="4707">
                  <c:v>31.452837877724299</c:v>
                </c:pt>
                <c:pt idx="4708">
                  <c:v>31.453664432936701</c:v>
                </c:pt>
                <c:pt idx="4709">
                  <c:v>31.454490793049199</c:v>
                </c:pt>
                <c:pt idx="4710">
                  <c:v>31.455316958106302</c:v>
                </c:pt>
                <c:pt idx="4711">
                  <c:v>31.4561429281522</c:v>
                </c:pt>
                <c:pt idx="4712">
                  <c:v>31.4569687032315</c:v>
                </c:pt>
                <c:pt idx="4713">
                  <c:v>31.457794283388498</c:v>
                </c:pt>
                <c:pt idx="4714">
                  <c:v>31.458619668667701</c:v>
                </c:pt>
                <c:pt idx="4715">
                  <c:v>31.4594448591134</c:v>
                </c:pt>
                <c:pt idx="4716">
                  <c:v>31.4602698547701</c:v>
                </c:pt>
                <c:pt idx="4717">
                  <c:v>31.461094655682</c:v>
                </c:pt>
                <c:pt idx="4718">
                  <c:v>31.461919261893701</c:v>
                </c:pt>
                <c:pt idx="4719">
                  <c:v>31.462743673449399</c:v>
                </c:pt>
                <c:pt idx="4720">
                  <c:v>31.463567890393399</c:v>
                </c:pt>
                <c:pt idx="4721">
                  <c:v>31.464391912770299</c:v>
                </c:pt>
                <c:pt idx="4722">
                  <c:v>31.465215740624199</c:v>
                </c:pt>
                <c:pt idx="4723">
                  <c:v>31.4660393739996</c:v>
                </c:pt>
                <c:pt idx="4724">
                  <c:v>31.4668628129408</c:v>
                </c:pt>
                <c:pt idx="4725">
                  <c:v>31.467686057492099</c:v>
                </c:pt>
                <c:pt idx="4726">
                  <c:v>31.468509107697798</c:v>
                </c:pt>
                <c:pt idx="4727">
                  <c:v>31.469331963602301</c:v>
                </c:pt>
                <c:pt idx="4728">
                  <c:v>31.470154625249801</c:v>
                </c:pt>
                <c:pt idx="4729">
                  <c:v>31.470977092684599</c:v>
                </c:pt>
                <c:pt idx="4730">
                  <c:v>31.4717993659511</c:v>
                </c:pt>
                <c:pt idx="4731">
                  <c:v>31.472621445093498</c:v>
                </c:pt>
                <c:pt idx="4732">
                  <c:v>31.473443330156101</c:v>
                </c:pt>
                <c:pt idx="4733">
                  <c:v>31.474265021183101</c:v>
                </c:pt>
                <c:pt idx="4734">
                  <c:v>31.475086518218902</c:v>
                </c:pt>
                <c:pt idx="4735">
                  <c:v>31.475907821307601</c:v>
                </c:pt>
                <c:pt idx="4736">
                  <c:v>31.4767289304936</c:v>
                </c:pt>
                <c:pt idx="4737">
                  <c:v>31.477549845821098</c:v>
                </c:pt>
                <c:pt idx="4738">
                  <c:v>31.478370567334299</c:v>
                </c:pt>
                <c:pt idx="4739">
                  <c:v>31.4791910950774</c:v>
                </c:pt>
                <c:pt idx="4740">
                  <c:v>31.480011429094802</c:v>
                </c:pt>
                <c:pt idx="4741">
                  <c:v>31.480831569430499</c:v>
                </c:pt>
                <c:pt idx="4742">
                  <c:v>31.4816515161287</c:v>
                </c:pt>
                <c:pt idx="4743">
                  <c:v>31.482471269233798</c:v>
                </c:pt>
                <c:pt idx="4744">
                  <c:v>31.483290828789901</c:v>
                </c:pt>
                <c:pt idx="4745">
                  <c:v>31.484110194841101</c:v>
                </c:pt>
                <c:pt idx="4746">
                  <c:v>31.4849293674318</c:v>
                </c:pt>
                <c:pt idx="4747">
                  <c:v>31.485748346605899</c:v>
                </c:pt>
                <c:pt idx="4748">
                  <c:v>31.4865671324077</c:v>
                </c:pt>
                <c:pt idx="4749">
                  <c:v>31.487385724881499</c:v>
                </c:pt>
                <c:pt idx="4750">
                  <c:v>31.488204124071199</c:v>
                </c:pt>
                <c:pt idx="4751">
                  <c:v>31.489022330021001</c:v>
                </c:pt>
                <c:pt idx="4752">
                  <c:v>31.489840342775199</c:v>
                </c:pt>
                <c:pt idx="4753">
                  <c:v>31.490658162377802</c:v>
                </c:pt>
                <c:pt idx="4754">
                  <c:v>31.491475788873</c:v>
                </c:pt>
                <c:pt idx="4755">
                  <c:v>31.492293222304799</c:v>
                </c:pt>
                <c:pt idx="4756">
                  <c:v>31.4931104627175</c:v>
                </c:pt>
                <c:pt idx="4757">
                  <c:v>31.493927510155</c:v>
                </c:pt>
                <c:pt idx="4758">
                  <c:v>31.4947443646615</c:v>
                </c:pt>
                <c:pt idx="4759">
                  <c:v>31.495561026281099</c:v>
                </c:pt>
                <c:pt idx="4760">
                  <c:v>31.496377495057899</c:v>
                </c:pt>
                <c:pt idx="4761">
                  <c:v>31.497193771035899</c:v>
                </c:pt>
                <c:pt idx="4762">
                  <c:v>31.498009854259202</c:v>
                </c:pt>
                <c:pt idx="4763">
                  <c:v>31.4988257447718</c:v>
                </c:pt>
                <c:pt idx="4764">
                  <c:v>31.499641442618</c:v>
                </c:pt>
                <c:pt idx="4765">
                  <c:v>31.500456947841499</c:v>
                </c:pt>
                <c:pt idx="4766">
                  <c:v>31.501272260486601</c:v>
                </c:pt>
                <c:pt idx="4767">
                  <c:v>31.502087380597299</c:v>
                </c:pt>
                <c:pt idx="4768">
                  <c:v>31.5029023082175</c:v>
                </c:pt>
                <c:pt idx="4769">
                  <c:v>31.503717043391401</c:v>
                </c:pt>
                <c:pt idx="4770">
                  <c:v>31.504531586162798</c:v>
                </c:pt>
                <c:pt idx="4771">
                  <c:v>31.5053459365759</c:v>
                </c:pt>
                <c:pt idx="4772">
                  <c:v>31.506160094674499</c:v>
                </c:pt>
                <c:pt idx="4773">
                  <c:v>31.506974060502799</c:v>
                </c:pt>
                <c:pt idx="4774">
                  <c:v>31.5077878341047</c:v>
                </c:pt>
                <c:pt idx="4775">
                  <c:v>31.5086014155242</c:v>
                </c:pt>
                <c:pt idx="4776">
                  <c:v>31.5094148048052</c:v>
                </c:pt>
                <c:pt idx="4777">
                  <c:v>31.510228001991798</c:v>
                </c:pt>
                <c:pt idx="4778">
                  <c:v>31.511041007127702</c:v>
                </c:pt>
                <c:pt idx="4779">
                  <c:v>31.511853820257201</c:v>
                </c:pt>
                <c:pt idx="4780">
                  <c:v>31.512666441423899</c:v>
                </c:pt>
                <c:pt idx="4781">
                  <c:v>31.513478870671999</c:v>
                </c:pt>
                <c:pt idx="4782">
                  <c:v>31.514291108045299</c:v>
                </c:pt>
                <c:pt idx="4783">
                  <c:v>31.515103153587699</c:v>
                </c:pt>
                <c:pt idx="4784">
                  <c:v>31.5159150073432</c:v>
                </c:pt>
                <c:pt idx="4785">
                  <c:v>31.516726669355702</c:v>
                </c:pt>
                <c:pt idx="4786">
                  <c:v>31.517538139669099</c:v>
                </c:pt>
                <c:pt idx="4787">
                  <c:v>31.518349418327201</c:v>
                </c:pt>
                <c:pt idx="4788">
                  <c:v>31.5191605053739</c:v>
                </c:pt>
                <c:pt idx="4789">
                  <c:v>31.519971400853201</c:v>
                </c:pt>
                <c:pt idx="4790">
                  <c:v>31.520782104808902</c:v>
                </c:pt>
                <c:pt idx="4791">
                  <c:v>31.521592617284899</c:v>
                </c:pt>
                <c:pt idx="4792">
                  <c:v>31.522402938324898</c:v>
                </c:pt>
                <c:pt idx="4793">
                  <c:v>31.523213067973</c:v>
                </c:pt>
                <c:pt idx="4794">
                  <c:v>31.524023006272898</c:v>
                </c:pt>
                <c:pt idx="4795">
                  <c:v>31.524832753268399</c:v>
                </c:pt>
                <c:pt idx="4796">
                  <c:v>31.525642309003398</c:v>
                </c:pt>
                <c:pt idx="4797">
                  <c:v>31.526451673521699</c:v>
                </c:pt>
                <c:pt idx="4798">
                  <c:v>31.5272608468672</c:v>
                </c:pt>
                <c:pt idx="4799">
                  <c:v>31.528069829083499</c:v>
                </c:pt>
                <c:pt idx="4800">
                  <c:v>31.528878620214599</c:v>
                </c:pt>
                <c:pt idx="4801">
                  <c:v>31.5296872203043</c:v>
                </c:pt>
                <c:pt idx="4802">
                  <c:v>31.530495629396199</c:v>
                </c:pt>
                <c:pt idx="4803">
                  <c:v>31.5313038475342</c:v>
                </c:pt>
                <c:pt idx="4804">
                  <c:v>31.532111874762101</c:v>
                </c:pt>
                <c:pt idx="4805">
                  <c:v>31.5329197111237</c:v>
                </c:pt>
                <c:pt idx="4806">
                  <c:v>31.533727356662599</c:v>
                </c:pt>
                <c:pt idx="4807">
                  <c:v>31.534534811422599</c:v>
                </c:pt>
                <c:pt idx="4808">
                  <c:v>31.535342075447598</c:v>
                </c:pt>
                <c:pt idx="4809">
                  <c:v>31.536149148781099</c:v>
                </c:pt>
                <c:pt idx="4810">
                  <c:v>31.536956031467</c:v>
                </c:pt>
                <c:pt idx="4811">
                  <c:v>31.537762723549001</c:v>
                </c:pt>
                <c:pt idx="4812">
                  <c:v>31.538569225070699</c:v>
                </c:pt>
                <c:pt idx="4813">
                  <c:v>31.539375536076001</c:v>
                </c:pt>
                <c:pt idx="4814">
                  <c:v>31.5401816566084</c:v>
                </c:pt>
                <c:pt idx="4815">
                  <c:v>31.540987586711701</c:v>
                </c:pt>
                <c:pt idx="4816">
                  <c:v>31.541793326429602</c:v>
                </c:pt>
                <c:pt idx="4817">
                  <c:v>31.542598875805801</c:v>
                </c:pt>
                <c:pt idx="4818">
                  <c:v>31.543404234883901</c:v>
                </c:pt>
                <c:pt idx="4819">
                  <c:v>31.544209403707502</c:v>
                </c:pt>
                <c:pt idx="4820">
                  <c:v>31.545014382320499</c:v>
                </c:pt>
                <c:pt idx="4821">
                  <c:v>31.5458191707663</c:v>
                </c:pt>
                <c:pt idx="4822">
                  <c:v>31.546623769088601</c:v>
                </c:pt>
                <c:pt idx="4823">
                  <c:v>31.547428177331099</c:v>
                </c:pt>
                <c:pt idx="4824">
                  <c:v>31.5482323955375</c:v>
                </c:pt>
                <c:pt idx="4825">
                  <c:v>31.5490364237512</c:v>
                </c:pt>
                <c:pt idx="4826">
                  <c:v>31.549840262016001</c:v>
                </c:pt>
                <c:pt idx="4827">
                  <c:v>31.550643910375499</c:v>
                </c:pt>
                <c:pt idx="4828">
                  <c:v>31.551447368873198</c:v>
                </c:pt>
                <c:pt idx="4829">
                  <c:v>31.552250637552699</c:v>
                </c:pt>
                <c:pt idx="4830">
                  <c:v>31.553053716457701</c:v>
                </c:pt>
                <c:pt idx="4831">
                  <c:v>31.553856605631601</c:v>
                </c:pt>
                <c:pt idx="4832">
                  <c:v>31.5546593051182</c:v>
                </c:pt>
                <c:pt idx="4833">
                  <c:v>31.5554618149609</c:v>
                </c:pt>
                <c:pt idx="4834">
                  <c:v>31.5562641352032</c:v>
                </c:pt>
                <c:pt idx="4835">
                  <c:v>31.5570662658888</c:v>
                </c:pt>
                <c:pt idx="4836">
                  <c:v>31.557868207061201</c:v>
                </c:pt>
                <c:pt idx="4837">
                  <c:v>31.558669958764</c:v>
                </c:pt>
                <c:pt idx="4838">
                  <c:v>31.5594715210405</c:v>
                </c:pt>
                <c:pt idx="4839">
                  <c:v>31.560272893934499</c:v>
                </c:pt>
                <c:pt idx="4840">
                  <c:v>31.561074077489302</c:v>
                </c:pt>
                <c:pt idx="4841">
                  <c:v>31.561875071748499</c:v>
                </c:pt>
                <c:pt idx="4842">
                  <c:v>31.562675876755598</c:v>
                </c:pt>
                <c:pt idx="4843">
                  <c:v>31.563476492553999</c:v>
                </c:pt>
                <c:pt idx="4844">
                  <c:v>31.5642769191874</c:v>
                </c:pt>
                <c:pt idx="4845">
                  <c:v>31.565077156699001</c:v>
                </c:pt>
                <c:pt idx="4846">
                  <c:v>31.565877205132502</c:v>
                </c:pt>
                <c:pt idx="4847">
                  <c:v>31.566677064531198</c:v>
                </c:pt>
                <c:pt idx="4848">
                  <c:v>31.567476734938602</c:v>
                </c:pt>
                <c:pt idx="4849">
                  <c:v>31.568276216398299</c:v>
                </c:pt>
                <c:pt idx="4850">
                  <c:v>31.5690755089535</c:v>
                </c:pt>
                <c:pt idx="4851">
                  <c:v>31.569874612647801</c:v>
                </c:pt>
                <c:pt idx="4852">
                  <c:v>31.570673527524502</c:v>
                </c:pt>
                <c:pt idx="4853">
                  <c:v>31.5714722536271</c:v>
                </c:pt>
                <c:pt idx="4854">
                  <c:v>31.572270790998999</c:v>
                </c:pt>
                <c:pt idx="4855">
                  <c:v>31.5730691396836</c:v>
                </c:pt>
                <c:pt idx="4856">
                  <c:v>31.573867299724299</c:v>
                </c:pt>
                <c:pt idx="4857">
                  <c:v>31.574665271164498</c:v>
                </c:pt>
                <c:pt idx="4858">
                  <c:v>31.575463054047599</c:v>
                </c:pt>
                <c:pt idx="4859">
                  <c:v>31.576260648416898</c:v>
                </c:pt>
                <c:pt idx="4860">
                  <c:v>31.577058054315799</c:v>
                </c:pt>
                <c:pt idx="4861">
                  <c:v>31.577855271787602</c:v>
                </c:pt>
                <c:pt idx="4862">
                  <c:v>31.578652300875799</c:v>
                </c:pt>
                <c:pt idx="4863">
                  <c:v>31.579449141623702</c:v>
                </c:pt>
                <c:pt idx="4864">
                  <c:v>31.5802457940745</c:v>
                </c:pt>
                <c:pt idx="4865">
                  <c:v>31.581042258271701</c:v>
                </c:pt>
                <c:pt idx="4866">
                  <c:v>31.581838534258502</c:v>
                </c:pt>
                <c:pt idx="4867">
                  <c:v>31.582634622078299</c:v>
                </c:pt>
                <c:pt idx="4868">
                  <c:v>31.5834305217744</c:v>
                </c:pt>
                <c:pt idx="4869">
                  <c:v>31.584226233390002</c:v>
                </c:pt>
                <c:pt idx="4870">
                  <c:v>31.585021756968601</c:v>
                </c:pt>
                <c:pt idx="4871">
                  <c:v>31.585817092553299</c:v>
                </c:pt>
                <c:pt idx="4872">
                  <c:v>31.586612240187399</c:v>
                </c:pt>
                <c:pt idx="4873">
                  <c:v>31.5874071999142</c:v>
                </c:pt>
                <c:pt idx="4874">
                  <c:v>31.588201971777</c:v>
                </c:pt>
                <c:pt idx="4875">
                  <c:v>31.588996555819001</c:v>
                </c:pt>
                <c:pt idx="4876">
                  <c:v>31.589790952083501</c:v>
                </c:pt>
                <c:pt idx="4877">
                  <c:v>31.590585160613699</c:v>
                </c:pt>
                <c:pt idx="4878">
                  <c:v>31.591379181452901</c:v>
                </c:pt>
                <c:pt idx="4879">
                  <c:v>31.592173014644299</c:v>
                </c:pt>
                <c:pt idx="4880">
                  <c:v>31.592966660230999</c:v>
                </c:pt>
                <c:pt idx="4881">
                  <c:v>31.593760118256402</c:v>
                </c:pt>
                <c:pt idx="4882">
                  <c:v>31.594553388763501</c:v>
                </c:pt>
                <c:pt idx="4883">
                  <c:v>31.5953464717957</c:v>
                </c:pt>
                <c:pt idx="4884">
                  <c:v>31.596139367396098</c:v>
                </c:pt>
                <c:pt idx="4885">
                  <c:v>31.596932075607899</c:v>
                </c:pt>
                <c:pt idx="4886">
                  <c:v>31.597724596474301</c:v>
                </c:pt>
                <c:pt idx="4887">
                  <c:v>31.5985169300384</c:v>
                </c:pt>
                <c:pt idx="4888">
                  <c:v>31.5993090763433</c:v>
                </c:pt>
                <c:pt idx="4889">
                  <c:v>31.600101035432399</c:v>
                </c:pt>
                <c:pt idx="4890">
                  <c:v>31.6008928073486</c:v>
                </c:pt>
                <c:pt idx="4891">
                  <c:v>31.601684392135098</c:v>
                </c:pt>
                <c:pt idx="4892">
                  <c:v>31.602475789835101</c:v>
                </c:pt>
                <c:pt idx="4893">
                  <c:v>31.603267000491702</c:v>
                </c:pt>
                <c:pt idx="4894">
                  <c:v>31.6040580241479</c:v>
                </c:pt>
                <c:pt idx="4895">
                  <c:v>31.604848860847</c:v>
                </c:pt>
                <c:pt idx="4896">
                  <c:v>31.605639510631999</c:v>
                </c:pt>
                <c:pt idx="4897">
                  <c:v>31.606429973546</c:v>
                </c:pt>
                <c:pt idx="4898">
                  <c:v>31.6072202496321</c:v>
                </c:pt>
                <c:pt idx="4899">
                  <c:v>31.608010338933301</c:v>
                </c:pt>
                <c:pt idx="4900">
                  <c:v>31.608800241492801</c:v>
                </c:pt>
                <c:pt idx="4901">
                  <c:v>31.609589957353599</c:v>
                </c:pt>
                <c:pt idx="4902">
                  <c:v>31.610379486558799</c:v>
                </c:pt>
                <c:pt idx="4903">
                  <c:v>31.6111688291513</c:v>
                </c:pt>
                <c:pt idx="4904">
                  <c:v>31.6119579851743</c:v>
                </c:pt>
                <c:pt idx="4905">
                  <c:v>31.612746954670801</c:v>
                </c:pt>
                <c:pt idx="4906">
                  <c:v>31.613535737683801</c:v>
                </c:pt>
                <c:pt idx="4907">
                  <c:v>31.614324334256299</c:v>
                </c:pt>
                <c:pt idx="4908">
                  <c:v>31.6151127444314</c:v>
                </c:pt>
                <c:pt idx="4909">
                  <c:v>31.615900968251999</c:v>
                </c:pt>
                <c:pt idx="4910">
                  <c:v>31.616689005761099</c:v>
                </c:pt>
                <c:pt idx="4911">
                  <c:v>31.617476857001801</c:v>
                </c:pt>
                <c:pt idx="4912">
                  <c:v>31.618264522017</c:v>
                </c:pt>
                <c:pt idx="4913">
                  <c:v>31.619052000849699</c:v>
                </c:pt>
                <c:pt idx="4914">
                  <c:v>31.6198392935428</c:v>
                </c:pt>
                <c:pt idx="4915">
                  <c:v>31.6206264001394</c:v>
                </c:pt>
                <c:pt idx="4916">
                  <c:v>31.621413320682301</c:v>
                </c:pt>
                <c:pt idx="4917">
                  <c:v>31.622200055214499</c:v>
                </c:pt>
                <c:pt idx="4918">
                  <c:v>31.622986603779001</c:v>
                </c:pt>
                <c:pt idx="4919">
                  <c:v>31.623772966418699</c:v>
                </c:pt>
                <c:pt idx="4920">
                  <c:v>31.624559143176398</c:v>
                </c:pt>
                <c:pt idx="4921">
                  <c:v>31.625345134095198</c:v>
                </c:pt>
                <c:pt idx="4922">
                  <c:v>31.626130939217902</c:v>
                </c:pt>
                <c:pt idx="4923">
                  <c:v>31.6269165585874</c:v>
                </c:pt>
                <c:pt idx="4924">
                  <c:v>31.6277019922466</c:v>
                </c:pt>
                <c:pt idx="4925">
                  <c:v>31.6284872402384</c:v>
                </c:pt>
                <c:pt idx="4926">
                  <c:v>31.629272302605699</c:v>
                </c:pt>
                <c:pt idx="4927">
                  <c:v>31.6300571793914</c:v>
                </c:pt>
                <c:pt idx="4928">
                  <c:v>31.6308418706382</c:v>
                </c:pt>
                <c:pt idx="4929">
                  <c:v>31.6316263763891</c:v>
                </c:pt>
                <c:pt idx="4930">
                  <c:v>31.6324106966869</c:v>
                </c:pt>
                <c:pt idx="4931">
                  <c:v>31.6331948315744</c:v>
                </c:pt>
                <c:pt idx="4932">
                  <c:v>31.633978781094601</c:v>
                </c:pt>
                <c:pt idx="4933">
                  <c:v>31.634762545290101</c:v>
                </c:pt>
                <c:pt idx="4934">
                  <c:v>31.635546124203799</c:v>
                </c:pt>
                <c:pt idx="4935">
                  <c:v>31.6363295178786</c:v>
                </c:pt>
                <c:pt idx="4936">
                  <c:v>31.637112726357199</c:v>
                </c:pt>
                <c:pt idx="4937">
                  <c:v>31.6378957496824</c:v>
                </c:pt>
                <c:pt idx="4938">
                  <c:v>31.6386785878971</c:v>
                </c:pt>
                <c:pt idx="4939">
                  <c:v>31.6394612410439</c:v>
                </c:pt>
                <c:pt idx="4940">
                  <c:v>31.640243709165699</c:v>
                </c:pt>
                <c:pt idx="4941">
                  <c:v>31.641025992305199</c:v>
                </c:pt>
                <c:pt idx="4942">
                  <c:v>31.641808090505201</c:v>
                </c:pt>
                <c:pt idx="4943">
                  <c:v>31.642590003808401</c:v>
                </c:pt>
                <c:pt idx="4944">
                  <c:v>31.643371732257599</c:v>
                </c:pt>
                <c:pt idx="4945">
                  <c:v>31.644153275895501</c:v>
                </c:pt>
                <c:pt idx="4946">
                  <c:v>31.644934634764901</c:v>
                </c:pt>
                <c:pt idx="4947">
                  <c:v>31.645715808908299</c:v>
                </c:pt>
                <c:pt idx="4948">
                  <c:v>31.646496798368702</c:v>
                </c:pt>
                <c:pt idx="4949">
                  <c:v>31.647277603188599</c:v>
                </c:pt>
                <c:pt idx="4950">
                  <c:v>31.6480582234108</c:v>
                </c:pt>
                <c:pt idx="4951">
                  <c:v>31.648838659077899</c:v>
                </c:pt>
                <c:pt idx="4952">
                  <c:v>31.6496189102327</c:v>
                </c:pt>
                <c:pt idx="4953">
                  <c:v>31.6503989769177</c:v>
                </c:pt>
                <c:pt idx="4954">
                  <c:v>31.651178859175801</c:v>
                </c:pt>
                <c:pt idx="4955">
                  <c:v>31.651958557049401</c:v>
                </c:pt>
                <c:pt idx="4956">
                  <c:v>31.6527380705813</c:v>
                </c:pt>
                <c:pt idx="4957">
                  <c:v>31.653517399814199</c:v>
                </c:pt>
                <c:pt idx="4958">
                  <c:v>31.654296544790601</c:v>
                </c:pt>
                <c:pt idx="4959">
                  <c:v>31.655075505553199</c:v>
                </c:pt>
                <c:pt idx="4960">
                  <c:v>31.655854282144599</c:v>
                </c:pt>
                <c:pt idx="4961">
                  <c:v>31.6566328746074</c:v>
                </c:pt>
                <c:pt idx="4962">
                  <c:v>31.657411282984299</c:v>
                </c:pt>
                <c:pt idx="4963">
                  <c:v>31.6581895073178</c:v>
                </c:pt>
                <c:pt idx="4964">
                  <c:v>31.658967547650398</c:v>
                </c:pt>
                <c:pt idx="4965">
                  <c:v>31.6597454040249</c:v>
                </c:pt>
                <c:pt idx="4966">
                  <c:v>31.660523076483699</c:v>
                </c:pt>
                <c:pt idx="4967">
                  <c:v>31.661300565069499</c:v>
                </c:pt>
                <c:pt idx="4968">
                  <c:v>31.662077869824799</c:v>
                </c:pt>
                <c:pt idx="4969">
                  <c:v>31.662854990792098</c:v>
                </c:pt>
                <c:pt idx="4970">
                  <c:v>31.663631928013999</c:v>
                </c:pt>
                <c:pt idx="4971">
                  <c:v>31.664408681533001</c:v>
                </c:pt>
                <c:pt idx="4972">
                  <c:v>31.665185251391598</c:v>
                </c:pt>
                <c:pt idx="4973">
                  <c:v>31.665961637632499</c:v>
                </c:pt>
                <c:pt idx="4974">
                  <c:v>31.666737840298001</c:v>
                </c:pt>
                <c:pt idx="4975">
                  <c:v>31.667513859430802</c:v>
                </c:pt>
                <c:pt idx="4976">
                  <c:v>31.668289695073199</c:v>
                </c:pt>
                <c:pt idx="4977">
                  <c:v>31.6690653472678</c:v>
                </c:pt>
                <c:pt idx="4978">
                  <c:v>31.6698408160571</c:v>
                </c:pt>
                <c:pt idx="4979">
                  <c:v>31.6706161014835</c:v>
                </c:pt>
                <c:pt idx="4980">
                  <c:v>31.6713912035896</c:v>
                </c:pt>
                <c:pt idx="4981">
                  <c:v>31.6721661224177</c:v>
                </c:pt>
                <c:pt idx="4982">
                  <c:v>31.6729408580103</c:v>
                </c:pt>
                <c:pt idx="4983">
                  <c:v>31.673715410409901</c:v>
                </c:pt>
                <c:pt idx="4984">
                  <c:v>31.674489779658899</c:v>
                </c:pt>
                <c:pt idx="4985">
                  <c:v>31.6752639657998</c:v>
                </c:pt>
                <c:pt idx="4986">
                  <c:v>31.676037968874901</c:v>
                </c:pt>
                <c:pt idx="4987">
                  <c:v>31.676811788926599</c:v>
                </c:pt>
                <c:pt idx="4988">
                  <c:v>31.677585425997499</c:v>
                </c:pt>
                <c:pt idx="4989">
                  <c:v>31.6783588801298</c:v>
                </c:pt>
                <c:pt idx="4990">
                  <c:v>31.679132151366002</c:v>
                </c:pt>
                <c:pt idx="4991">
                  <c:v>31.6799052397485</c:v>
                </c:pt>
                <c:pt idx="4992">
                  <c:v>31.6806781453196</c:v>
                </c:pt>
                <c:pt idx="4993">
                  <c:v>31.681450868121701</c:v>
                </c:pt>
                <c:pt idx="4994">
                  <c:v>31.6822234081971</c:v>
                </c:pt>
                <c:pt idx="4995">
                  <c:v>31.682995765588299</c:v>
                </c:pt>
                <c:pt idx="4996">
                  <c:v>31.6837679403375</c:v>
                </c:pt>
                <c:pt idx="4997">
                  <c:v>31.684539932487102</c:v>
                </c:pt>
                <c:pt idx="4998">
                  <c:v>31.685311742079399</c:v>
                </c:pt>
                <c:pt idx="4999">
                  <c:v>31.686083369156801</c:v>
                </c:pt>
                <c:pt idx="5000">
                  <c:v>31.686854813761599</c:v>
                </c:pt>
                <c:pt idx="5001">
                  <c:v>31.687626075935999</c:v>
                </c:pt>
                <c:pt idx="5002">
                  <c:v>31.688397155722399</c:v>
                </c:pt>
                <c:pt idx="5003">
                  <c:v>31.689168053163002</c:v>
                </c:pt>
                <c:pt idx="5004">
                  <c:v>31.689938768300198</c:v>
                </c:pt>
                <c:pt idx="5005">
                  <c:v>31.690709301176199</c:v>
                </c:pt>
                <c:pt idx="5006">
                  <c:v>31.691479651833301</c:v>
                </c:pt>
                <c:pt idx="5007">
                  <c:v>31.692249820313801</c:v>
                </c:pt>
                <c:pt idx="5008">
                  <c:v>31.693019806659802</c:v>
                </c:pt>
                <c:pt idx="5009">
                  <c:v>31.693789610913701</c:v>
                </c:pt>
                <c:pt idx="5010">
                  <c:v>31.694559233117701</c:v>
                </c:pt>
                <c:pt idx="5011">
                  <c:v>31.695328673314101</c:v>
                </c:pt>
                <c:pt idx="5012">
                  <c:v>31.696097931544902</c:v>
                </c:pt>
                <c:pt idx="5013">
                  <c:v>31.6968670078525</c:v>
                </c:pt>
                <c:pt idx="5014">
                  <c:v>31.697635902279099</c:v>
                </c:pt>
                <c:pt idx="5015">
                  <c:v>31.698404614866799</c:v>
                </c:pt>
                <c:pt idx="5016">
                  <c:v>31.699173145657898</c:v>
                </c:pt>
                <c:pt idx="5017">
                  <c:v>31.6999414946945</c:v>
                </c:pt>
                <c:pt idx="5018">
                  <c:v>31.700709662018902</c:v>
                </c:pt>
                <c:pt idx="5019">
                  <c:v>31.701477647673102</c:v>
                </c:pt>
                <c:pt idx="5020">
                  <c:v>31.702245451699302</c:v>
                </c:pt>
                <c:pt idx="5021">
                  <c:v>31.7030130741398</c:v>
                </c:pt>
                <c:pt idx="5022">
                  <c:v>31.703780515036598</c:v>
                </c:pt>
                <c:pt idx="5023">
                  <c:v>31.704547774431902</c:v>
                </c:pt>
                <c:pt idx="5024">
                  <c:v>31.7053148523677</c:v>
                </c:pt>
                <c:pt idx="5025">
                  <c:v>31.706081748886302</c:v>
                </c:pt>
                <c:pt idx="5026">
                  <c:v>31.7068484640298</c:v>
                </c:pt>
                <c:pt idx="5027">
                  <c:v>31.707614997840199</c:v>
                </c:pt>
                <c:pt idx="5028">
                  <c:v>31.708381350359701</c:v>
                </c:pt>
                <c:pt idx="5029">
                  <c:v>31.7091475216303</c:v>
                </c:pt>
                <c:pt idx="5030">
                  <c:v>31.709913511694101</c:v>
                </c:pt>
                <c:pt idx="5031">
                  <c:v>31.710679320593201</c:v>
                </c:pt>
                <c:pt idx="5032">
                  <c:v>31.711444948369699</c:v>
                </c:pt>
                <c:pt idx="5033">
                  <c:v>31.7122103950656</c:v>
                </c:pt>
                <c:pt idx="5034">
                  <c:v>31.712975660723</c:v>
                </c:pt>
                <c:pt idx="5035">
                  <c:v>31.713740745383902</c:v>
                </c:pt>
                <c:pt idx="5036">
                  <c:v>31.714505649090398</c:v>
                </c:pt>
                <c:pt idx="5037">
                  <c:v>31.7152703718845</c:v>
                </c:pt>
                <c:pt idx="5038">
                  <c:v>31.716034913808201</c:v>
                </c:pt>
                <c:pt idx="5039">
                  <c:v>31.716799274903501</c:v>
                </c:pt>
                <c:pt idx="5040">
                  <c:v>31.717563455212499</c:v>
                </c:pt>
                <c:pt idx="5041">
                  <c:v>31.7183274547771</c:v>
                </c:pt>
                <c:pt idx="5042">
                  <c:v>31.7190912736393</c:v>
                </c:pt>
                <c:pt idx="5043">
                  <c:v>31.7198549118411</c:v>
                </c:pt>
                <c:pt idx="5044">
                  <c:v>31.7206183694245</c:v>
                </c:pt>
                <c:pt idx="5045">
                  <c:v>31.721381646431499</c:v>
                </c:pt>
                <c:pt idx="5046">
                  <c:v>31.7221447429039</c:v>
                </c:pt>
                <c:pt idx="5047">
                  <c:v>31.722907658883798</c:v>
                </c:pt>
                <c:pt idx="5048">
                  <c:v>31.723670394413102</c:v>
                </c:pt>
                <c:pt idx="5049">
                  <c:v>31.724432949533799</c:v>
                </c:pt>
                <c:pt idx="5050">
                  <c:v>31.7251953242877</c:v>
                </c:pt>
                <c:pt idx="5051">
                  <c:v>31.7259575187168</c:v>
                </c:pt>
                <c:pt idx="5052">
                  <c:v>31.726719532863001</c:v>
                </c:pt>
                <c:pt idx="5053">
                  <c:v>31.727481366768199</c:v>
                </c:pt>
                <c:pt idx="5054">
                  <c:v>31.728243020474299</c:v>
                </c:pt>
                <c:pt idx="5055">
                  <c:v>31.729004494023201</c:v>
                </c:pt>
                <c:pt idx="5056">
                  <c:v>31.729765787456799</c:v>
                </c:pt>
                <c:pt idx="5057">
                  <c:v>31.730526900816901</c:v>
                </c:pt>
                <c:pt idx="5058">
                  <c:v>31.731287834145501</c:v>
                </c:pt>
                <c:pt idx="5059">
                  <c:v>31.7320485874843</c:v>
                </c:pt>
                <c:pt idx="5060">
                  <c:v>31.732809160875199</c:v>
                </c:pt>
                <c:pt idx="5061">
                  <c:v>31.733569554360098</c:v>
                </c:pt>
                <c:pt idx="5062">
                  <c:v>31.7343297679808</c:v>
                </c:pt>
                <c:pt idx="5063">
                  <c:v>31.7350898017792</c:v>
                </c:pt>
                <c:pt idx="5064">
                  <c:v>31.735849655796901</c:v>
                </c:pt>
                <c:pt idx="5065">
                  <c:v>31.736609330076</c:v>
                </c:pt>
                <c:pt idx="5066">
                  <c:v>31.737368824658098</c:v>
                </c:pt>
                <c:pt idx="5067">
                  <c:v>31.738128139585001</c:v>
                </c:pt>
                <c:pt idx="5068">
                  <c:v>31.738887274898602</c:v>
                </c:pt>
                <c:pt idx="5069">
                  <c:v>31.739646230640599</c:v>
                </c:pt>
                <c:pt idx="5070">
                  <c:v>31.7404050068528</c:v>
                </c:pt>
                <c:pt idx="5071">
                  <c:v>31.741163603577</c:v>
                </c:pt>
                <c:pt idx="5072">
                  <c:v>31.741922020854901</c:v>
                </c:pt>
                <c:pt idx="5073">
                  <c:v>31.742680258728299</c:v>
                </c:pt>
                <c:pt idx="5074">
                  <c:v>31.743438317238901</c:v>
                </c:pt>
                <c:pt idx="5075">
                  <c:v>31.744196196428401</c:v>
                </c:pt>
                <c:pt idx="5076">
                  <c:v>31.7449538963386</c:v>
                </c:pt>
                <c:pt idx="5077">
                  <c:v>31.745711417011201</c:v>
                </c:pt>
                <c:pt idx="5078">
                  <c:v>31.7464687584879</c:v>
                </c:pt>
                <c:pt idx="5079">
                  <c:v>31.747225920810401</c:v>
                </c:pt>
                <c:pt idx="5080">
                  <c:v>31.7479829040204</c:v>
                </c:pt>
                <c:pt idx="5081">
                  <c:v>31.748739708159501</c:v>
                </c:pt>
                <c:pt idx="5082">
                  <c:v>31.749496333269601</c:v>
                </c:pt>
                <c:pt idx="5083">
                  <c:v>31.750252779392099</c:v>
                </c:pt>
                <c:pt idx="5084">
                  <c:v>31.7510090465689</c:v>
                </c:pt>
                <c:pt idx="5085">
                  <c:v>31.751765134841499</c:v>
                </c:pt>
                <c:pt idx="5086">
                  <c:v>31.752521044251498</c:v>
                </c:pt>
                <c:pt idx="5087">
                  <c:v>31.753276774840799</c:v>
                </c:pt>
                <c:pt idx="5088">
                  <c:v>31.754032326650801</c:v>
                </c:pt>
                <c:pt idx="5089">
                  <c:v>31.754787699723099</c:v>
                </c:pt>
                <c:pt idx="5090">
                  <c:v>31.755542894099499</c:v>
                </c:pt>
                <c:pt idx="5091">
                  <c:v>31.756297909821502</c:v>
                </c:pt>
                <c:pt idx="5092">
                  <c:v>31.7570527469308</c:v>
                </c:pt>
                <c:pt idx="5093">
                  <c:v>31.7578074054688</c:v>
                </c:pt>
                <c:pt idx="5094">
                  <c:v>31.758561885477199</c:v>
                </c:pt>
                <c:pt idx="5095">
                  <c:v>31.759316186997602</c:v>
                </c:pt>
                <c:pt idx="5096">
                  <c:v>31.760070310071601</c:v>
                </c:pt>
                <c:pt idx="5097">
                  <c:v>31.760824254740601</c:v>
                </c:pt>
                <c:pt idx="5098">
                  <c:v>31.761578021046301</c:v>
                </c:pt>
                <c:pt idx="5099">
                  <c:v>31.762331609030198</c:v>
                </c:pt>
                <c:pt idx="5100">
                  <c:v>31.763085018733801</c:v>
                </c:pt>
                <c:pt idx="5101">
                  <c:v>31.763838250198699</c:v>
                </c:pt>
                <c:pt idx="5102">
                  <c:v>31.7645913034663</c:v>
                </c:pt>
                <c:pt idx="5103">
                  <c:v>31.7653441785783</c:v>
                </c:pt>
                <c:pt idx="5104">
                  <c:v>31.7660968755761</c:v>
                </c:pt>
                <c:pt idx="5105">
                  <c:v>31.7668493945012</c:v>
                </c:pt>
                <c:pt idx="5106">
                  <c:v>31.7676017353951</c:v>
                </c:pt>
                <c:pt idx="5107">
                  <c:v>31.768353898299299</c:v>
                </c:pt>
                <c:pt idx="5108">
                  <c:v>31.7691058832552</c:v>
                </c:pt>
                <c:pt idx="5109">
                  <c:v>31.769857690304299</c:v>
                </c:pt>
                <c:pt idx="5110">
                  <c:v>31.770609319488099</c:v>
                </c:pt>
                <c:pt idx="5111">
                  <c:v>31.771360770848101</c:v>
                </c:pt>
                <c:pt idx="5112">
                  <c:v>31.772112044425601</c:v>
                </c:pt>
                <c:pt idx="5113">
                  <c:v>31.772863140262199</c:v>
                </c:pt>
                <c:pt idx="5114">
                  <c:v>31.773614058399101</c:v>
                </c:pt>
                <c:pt idx="5115">
                  <c:v>31.774364798878</c:v>
                </c:pt>
                <c:pt idx="5116">
                  <c:v>31.775115361740099</c:v>
                </c:pt>
                <c:pt idx="5117">
                  <c:v>31.775865747026799</c:v>
                </c:pt>
                <c:pt idx="5118">
                  <c:v>31.7766159547797</c:v>
                </c:pt>
                <c:pt idx="5119">
                  <c:v>31.777365985039999</c:v>
                </c:pt>
                <c:pt idx="5120">
                  <c:v>31.7781158378491</c:v>
                </c:pt>
                <c:pt idx="5121">
                  <c:v>31.778865513248402</c:v>
                </c:pt>
                <c:pt idx="5122">
                  <c:v>31.779615011279301</c:v>
                </c:pt>
                <c:pt idx="5123">
                  <c:v>31.780364331983201</c:v>
                </c:pt>
                <c:pt idx="5124">
                  <c:v>31.781113475401298</c:v>
                </c:pt>
                <c:pt idx="5125">
                  <c:v>31.781862441575001</c:v>
                </c:pt>
                <c:pt idx="5126">
                  <c:v>31.782611230545701</c:v>
                </c:pt>
                <c:pt idx="5127">
                  <c:v>31.783359842354699</c:v>
                </c:pt>
                <c:pt idx="5128">
                  <c:v>31.784108277043199</c:v>
                </c:pt>
                <c:pt idx="5129">
                  <c:v>31.7848565346527</c:v>
                </c:pt>
                <c:pt idx="5130">
                  <c:v>31.785604615224301</c:v>
                </c:pt>
                <c:pt idx="5131">
                  <c:v>31.7863525187995</c:v>
                </c:pt>
                <c:pt idx="5132">
                  <c:v>31.787100245419499</c:v>
                </c:pt>
                <c:pt idx="5133">
                  <c:v>31.787847795125501</c:v>
                </c:pt>
                <c:pt idx="5134">
                  <c:v>31.7885951679588</c:v>
                </c:pt>
                <c:pt idx="5135">
                  <c:v>31.789342363960699</c:v>
                </c:pt>
                <c:pt idx="5136">
                  <c:v>31.7900893831725</c:v>
                </c:pt>
                <c:pt idx="5137">
                  <c:v>31.790836225635299</c:v>
                </c:pt>
                <c:pt idx="5138">
                  <c:v>31.791582891390501</c:v>
                </c:pt>
                <c:pt idx="5139">
                  <c:v>31.792329380479298</c:v>
                </c:pt>
                <c:pt idx="5140">
                  <c:v>31.7930756929428</c:v>
                </c:pt>
                <c:pt idx="5141">
                  <c:v>31.793821828822299</c:v>
                </c:pt>
                <c:pt idx="5142">
                  <c:v>31.7945677881591</c:v>
                </c:pt>
                <c:pt idx="5143">
                  <c:v>31.7953135709942</c:v>
                </c:pt>
                <c:pt idx="5144">
                  <c:v>31.7960591773689</c:v>
                </c:pt>
                <c:pt idx="5145">
                  <c:v>31.7968046073244</c:v>
                </c:pt>
                <c:pt idx="5146">
                  <c:v>31.797549860901899</c:v>
                </c:pt>
                <c:pt idx="5147">
                  <c:v>31.798294938142401</c:v>
                </c:pt>
                <c:pt idx="5148">
                  <c:v>31.7990398390873</c:v>
                </c:pt>
                <c:pt idx="5149">
                  <c:v>31.7997845637775</c:v>
                </c:pt>
                <c:pt idx="5150">
                  <c:v>31.800529112254399</c:v>
                </c:pt>
                <c:pt idx="5151">
                  <c:v>31.801273484558902</c:v>
                </c:pt>
                <c:pt idx="5152">
                  <c:v>31.802017680732298</c:v>
                </c:pt>
                <c:pt idx="5153">
                  <c:v>31.802761700815601</c:v>
                </c:pt>
                <c:pt idx="5154">
                  <c:v>31.803505544850001</c:v>
                </c:pt>
                <c:pt idx="5155">
                  <c:v>31.804249212876499</c:v>
                </c:pt>
                <c:pt idx="5156">
                  <c:v>31.8049927049363</c:v>
                </c:pt>
                <c:pt idx="5157">
                  <c:v>31.805736021070501</c:v>
                </c:pt>
                <c:pt idx="5158">
                  <c:v>31.806479161320102</c:v>
                </c:pt>
                <c:pt idx="5159">
                  <c:v>31.807222125726099</c:v>
                </c:pt>
                <c:pt idx="5160">
                  <c:v>31.807964914329801</c:v>
                </c:pt>
                <c:pt idx="5161">
                  <c:v>31.8087075271721</c:v>
                </c:pt>
                <c:pt idx="5162">
                  <c:v>31.809449964294</c:v>
                </c:pt>
                <c:pt idx="5163">
                  <c:v>31.8101922257366</c:v>
                </c:pt>
                <c:pt idx="5164">
                  <c:v>31.810934311541001</c:v>
                </c:pt>
                <c:pt idx="5165">
                  <c:v>31.811676221748101</c:v>
                </c:pt>
                <c:pt idx="5166">
                  <c:v>31.812417956399099</c:v>
                </c:pt>
                <c:pt idx="5167">
                  <c:v>31.813159515534799</c:v>
                </c:pt>
                <c:pt idx="5168">
                  <c:v>31.813900899196302</c:v>
                </c:pt>
                <c:pt idx="5169">
                  <c:v>31.8146421074245</c:v>
                </c:pt>
                <c:pt idx="5170">
                  <c:v>31.8153831402606</c:v>
                </c:pt>
                <c:pt idx="5171">
                  <c:v>31.8161239977454</c:v>
                </c:pt>
                <c:pt idx="5172">
                  <c:v>31.816864679919799</c:v>
                </c:pt>
                <c:pt idx="5173">
                  <c:v>31.817605186824998</c:v>
                </c:pt>
                <c:pt idx="5174">
                  <c:v>31.8183455185018</c:v>
                </c:pt>
                <c:pt idx="5175">
                  <c:v>31.819085674991101</c:v>
                </c:pt>
                <c:pt idx="5176">
                  <c:v>31.819825656334</c:v>
                </c:pt>
                <c:pt idx="5177">
                  <c:v>31.820565462571299</c:v>
                </c:pt>
                <c:pt idx="5178">
                  <c:v>31.821305093743899</c:v>
                </c:pt>
                <c:pt idx="5179">
                  <c:v>31.822044549892802</c:v>
                </c:pt>
                <c:pt idx="5180">
                  <c:v>31.822783831058899</c:v>
                </c:pt>
                <c:pt idx="5181">
                  <c:v>31.823522937282998</c:v>
                </c:pt>
                <c:pt idx="5182">
                  <c:v>31.824261868606101</c:v>
                </c:pt>
                <c:pt idx="5183">
                  <c:v>31.825000625069102</c:v>
                </c:pt>
                <c:pt idx="5184">
                  <c:v>31.825739206712701</c:v>
                </c:pt>
                <c:pt idx="5185">
                  <c:v>31.8264776135779</c:v>
                </c:pt>
                <c:pt idx="5186">
                  <c:v>31.827215845705599</c:v>
                </c:pt>
                <c:pt idx="5187">
                  <c:v>31.8279539031365</c:v>
                </c:pt>
                <c:pt idx="5188">
                  <c:v>31.828691785911602</c:v>
                </c:pt>
                <c:pt idx="5189">
                  <c:v>31.829429494071601</c:v>
                </c:pt>
                <c:pt idx="5190">
                  <c:v>31.830167027657399</c:v>
                </c:pt>
                <c:pt idx="5191">
                  <c:v>31.8309043867098</c:v>
                </c:pt>
                <c:pt idx="5192">
                  <c:v>31.8316415712696</c:v>
                </c:pt>
                <c:pt idx="5193">
                  <c:v>31.832378581377601</c:v>
                </c:pt>
                <c:pt idx="5194">
                  <c:v>31.833115417074598</c:v>
                </c:pt>
                <c:pt idx="5195">
                  <c:v>31.833852078401399</c:v>
                </c:pt>
                <c:pt idx="5196">
                  <c:v>31.8345885653988</c:v>
                </c:pt>
                <c:pt idx="5197">
                  <c:v>31.8353248781075</c:v>
                </c:pt>
                <c:pt idx="5198">
                  <c:v>31.836061016568301</c:v>
                </c:pt>
                <c:pt idx="5199">
                  <c:v>31.836796980821902</c:v>
                </c:pt>
                <c:pt idx="5200">
                  <c:v>31.8375327709091</c:v>
                </c:pt>
                <c:pt idx="5201">
                  <c:v>31.838268386870698</c:v>
                </c:pt>
                <c:pt idx="5202">
                  <c:v>31.839003828747298</c:v>
                </c:pt>
                <c:pt idx="5203">
                  <c:v>31.839739096579699</c:v>
                </c:pt>
                <c:pt idx="5204">
                  <c:v>31.840474190408699</c:v>
                </c:pt>
                <c:pt idx="5205">
                  <c:v>31.8412091102748</c:v>
                </c:pt>
                <c:pt idx="5206">
                  <c:v>31.841943856218801</c:v>
                </c:pt>
                <c:pt idx="5207">
                  <c:v>31.842678428281399</c:v>
                </c:pt>
                <c:pt idx="5208">
                  <c:v>31.8434128265033</c:v>
                </c:pt>
                <c:pt idx="5209">
                  <c:v>31.844147050925098</c:v>
                </c:pt>
                <c:pt idx="5210">
                  <c:v>31.8448811015875</c:v>
                </c:pt>
                <c:pt idx="5211">
                  <c:v>31.845614978531199</c:v>
                </c:pt>
                <c:pt idx="5212">
                  <c:v>31.846348681796801</c:v>
                </c:pt>
                <c:pt idx="5213">
                  <c:v>31.847082211425001</c:v>
                </c:pt>
                <c:pt idx="5214">
                  <c:v>31.847815567456301</c:v>
                </c:pt>
                <c:pt idx="5215">
                  <c:v>31.848548749931499</c:v>
                </c:pt>
                <c:pt idx="5216">
                  <c:v>31.849281758891099</c:v>
                </c:pt>
                <c:pt idx="5217">
                  <c:v>31.8500145943758</c:v>
                </c:pt>
                <c:pt idx="5218">
                  <c:v>31.8507472564261</c:v>
                </c:pt>
                <c:pt idx="5219">
                  <c:v>31.851479745082599</c:v>
                </c:pt>
                <c:pt idx="5220">
                  <c:v>31.852212060386002</c:v>
                </c:pt>
                <c:pt idx="5221">
                  <c:v>31.852944202376801</c:v>
                </c:pt>
                <c:pt idx="5222">
                  <c:v>31.853676171095501</c:v>
                </c:pt>
                <c:pt idx="5223">
                  <c:v>31.854407966582801</c:v>
                </c:pt>
                <c:pt idx="5224">
                  <c:v>31.855139588879201</c:v>
                </c:pt>
                <c:pt idx="5225">
                  <c:v>31.855871038025199</c:v>
                </c:pt>
                <c:pt idx="5226">
                  <c:v>31.856602314061401</c:v>
                </c:pt>
                <c:pt idx="5227">
                  <c:v>31.8573334170283</c:v>
                </c:pt>
                <c:pt idx="5228">
                  <c:v>31.858064346966401</c:v>
                </c:pt>
                <c:pt idx="5229">
                  <c:v>31.8587951039163</c:v>
                </c:pt>
                <c:pt idx="5230">
                  <c:v>31.859525687918399</c:v>
                </c:pt>
                <c:pt idx="5231">
                  <c:v>31.860256099013199</c:v>
                </c:pt>
                <c:pt idx="5232">
                  <c:v>31.860986337241201</c:v>
                </c:pt>
                <c:pt idx="5233">
                  <c:v>31.861716402643001</c:v>
                </c:pt>
                <c:pt idx="5234">
                  <c:v>31.862446295259002</c:v>
                </c:pt>
                <c:pt idx="5235">
                  <c:v>31.8631760151296</c:v>
                </c:pt>
                <c:pt idx="5236">
                  <c:v>31.863905562295301</c:v>
                </c:pt>
                <c:pt idx="5237">
                  <c:v>31.864634936796602</c:v>
                </c:pt>
                <c:pt idx="5238">
                  <c:v>31.8653641386739</c:v>
                </c:pt>
                <c:pt idx="5239">
                  <c:v>31.866093167967598</c:v>
                </c:pt>
                <c:pt idx="5240">
                  <c:v>31.8668220247182</c:v>
                </c:pt>
                <c:pt idx="5241">
                  <c:v>31.867550708966</c:v>
                </c:pt>
                <c:pt idx="5242">
                  <c:v>31.8682792207515</c:v>
                </c:pt>
                <c:pt idx="5243">
                  <c:v>31.8690075601152</c:v>
                </c:pt>
                <c:pt idx="5244">
                  <c:v>31.8697357270973</c:v>
                </c:pt>
                <c:pt idx="5245">
                  <c:v>31.870463721738201</c:v>
                </c:pt>
                <c:pt idx="5246">
                  <c:v>31.871191544078499</c:v>
                </c:pt>
                <c:pt idx="5247">
                  <c:v>31.871919194158298</c:v>
                </c:pt>
                <c:pt idx="5248">
                  <c:v>31.872646672018099</c:v>
                </c:pt>
                <c:pt idx="5249">
                  <c:v>31.873373977698201</c:v>
                </c:pt>
                <c:pt idx="5250">
                  <c:v>31.874101111239</c:v>
                </c:pt>
                <c:pt idx="5251">
                  <c:v>31.874828072680799</c:v>
                </c:pt>
                <c:pt idx="5252">
                  <c:v>31.875554862064</c:v>
                </c:pt>
                <c:pt idx="5253">
                  <c:v>31.876281479428801</c:v>
                </c:pt>
                <c:pt idx="5254">
                  <c:v>31.877007924815601</c:v>
                </c:pt>
                <c:pt idx="5255">
                  <c:v>31.877734198264601</c:v>
                </c:pt>
                <c:pt idx="5256">
                  <c:v>31.8784602998163</c:v>
                </c:pt>
                <c:pt idx="5257">
                  <c:v>31.8791862295108</c:v>
                </c:pt>
                <c:pt idx="5258">
                  <c:v>31.8799119873884</c:v>
                </c:pt>
                <c:pt idx="5259">
                  <c:v>31.880637573489501</c:v>
                </c:pt>
                <c:pt idx="5260">
                  <c:v>31.881362987854299</c:v>
                </c:pt>
                <c:pt idx="5261">
                  <c:v>31.882088230522999</c:v>
                </c:pt>
                <c:pt idx="5262">
                  <c:v>31.882813301535901</c:v>
                </c:pt>
                <c:pt idx="5263">
                  <c:v>31.883538200933199</c:v>
                </c:pt>
                <c:pt idx="5264">
                  <c:v>31.884262928755199</c:v>
                </c:pt>
                <c:pt idx="5265">
                  <c:v>31.8849874850421</c:v>
                </c:pt>
                <c:pt idx="5266">
                  <c:v>31.8857118698341</c:v>
                </c:pt>
                <c:pt idx="5267">
                  <c:v>31.8864360831714</c:v>
                </c:pt>
                <c:pt idx="5268">
                  <c:v>31.887160125094201</c:v>
                </c:pt>
                <c:pt idx="5269">
                  <c:v>31.887883995642699</c:v>
                </c:pt>
                <c:pt idx="5270">
                  <c:v>31.8886076948571</c:v>
                </c:pt>
                <c:pt idx="5271">
                  <c:v>31.889331222777599</c:v>
                </c:pt>
                <c:pt idx="5272">
                  <c:v>31.890054579444399</c:v>
                </c:pt>
                <c:pt idx="5273">
                  <c:v>31.8907777648975</c:v>
                </c:pt>
                <c:pt idx="5274">
                  <c:v>31.8915007791772</c:v>
                </c:pt>
                <c:pt idx="5275">
                  <c:v>31.892223622323598</c:v>
                </c:pt>
                <c:pt idx="5276">
                  <c:v>31.892946294376799</c:v>
                </c:pt>
                <c:pt idx="5277">
                  <c:v>31.893668795377</c:v>
                </c:pt>
                <c:pt idx="5278">
                  <c:v>31.894391125364201</c:v>
                </c:pt>
                <c:pt idx="5279">
                  <c:v>31.895113284378699</c:v>
                </c:pt>
                <c:pt idx="5280">
                  <c:v>31.895835272460399</c:v>
                </c:pt>
                <c:pt idx="5281">
                  <c:v>31.896557089649502</c:v>
                </c:pt>
                <c:pt idx="5282">
                  <c:v>31.897278735986198</c:v>
                </c:pt>
                <c:pt idx="5283">
                  <c:v>31.8980002115104</c:v>
                </c:pt>
                <c:pt idx="5284">
                  <c:v>31.898721516262199</c:v>
                </c:pt>
                <c:pt idx="5285">
                  <c:v>31.899442650281699</c:v>
                </c:pt>
                <c:pt idx="5286">
                  <c:v>31.900163613608999</c:v>
                </c:pt>
                <c:pt idx="5287">
                  <c:v>31.900884406284099</c:v>
                </c:pt>
                <c:pt idx="5288">
                  <c:v>31.901605028346999</c:v>
                </c:pt>
                <c:pt idx="5289">
                  <c:v>31.902325479837799</c:v>
                </c:pt>
                <c:pt idx="5290">
                  <c:v>31.903045760796498</c:v>
                </c:pt>
                <c:pt idx="5291">
                  <c:v>31.903765871263101</c:v>
                </c:pt>
                <c:pt idx="5292">
                  <c:v>31.904485811277599</c:v>
                </c:pt>
                <c:pt idx="5293">
                  <c:v>31.9052055808801</c:v>
                </c:pt>
                <c:pt idx="5294">
                  <c:v>31.905925180110401</c:v>
                </c:pt>
                <c:pt idx="5295">
                  <c:v>31.906644609008701</c:v>
                </c:pt>
                <c:pt idx="5296">
                  <c:v>31.907363867614801</c:v>
                </c:pt>
                <c:pt idx="5297">
                  <c:v>31.908082955968801</c:v>
                </c:pt>
                <c:pt idx="5298">
                  <c:v>31.908801874110601</c:v>
                </c:pt>
                <c:pt idx="5299">
                  <c:v>31.909520622080102</c:v>
                </c:pt>
                <c:pt idx="5300">
                  <c:v>31.910239199917299</c:v>
                </c:pt>
                <c:pt idx="5301">
                  <c:v>31.910957607662201</c:v>
                </c:pt>
                <c:pt idx="5302">
                  <c:v>31.911675845354601</c:v>
                </c:pt>
                <c:pt idx="5303">
                  <c:v>31.9123939130344</c:v>
                </c:pt>
                <c:pt idx="5304">
                  <c:v>31.9131118107417</c:v>
                </c:pt>
                <c:pt idx="5305">
                  <c:v>31.9138295385162</c:v>
                </c:pt>
                <c:pt idx="5306">
                  <c:v>31.914547096398</c:v>
                </c:pt>
                <c:pt idx="5307">
                  <c:v>31.9152644844268</c:v>
                </c:pt>
                <c:pt idx="5308">
                  <c:v>31.915981702642501</c:v>
                </c:pt>
                <c:pt idx="5309">
                  <c:v>31.9166987510851</c:v>
                </c:pt>
                <c:pt idx="5310">
                  <c:v>31.917415629794299</c:v>
                </c:pt>
                <c:pt idx="5311">
                  <c:v>31.9181323388101</c:v>
                </c:pt>
                <c:pt idx="5312">
                  <c:v>31.918848878172302</c:v>
                </c:pt>
                <c:pt idx="5313">
                  <c:v>31.919565247920701</c:v>
                </c:pt>
                <c:pt idx="5314">
                  <c:v>31.9202814480951</c:v>
                </c:pt>
                <c:pt idx="5315">
                  <c:v>31.920997478735401</c:v>
                </c:pt>
                <c:pt idx="5316">
                  <c:v>31.9217133398814</c:v>
                </c:pt>
                <c:pt idx="5317">
                  <c:v>31.9224290315729</c:v>
                </c:pt>
                <c:pt idx="5318">
                  <c:v>31.923144553849699</c:v>
                </c:pt>
                <c:pt idx="5319">
                  <c:v>31.923859906751598</c:v>
                </c:pt>
                <c:pt idx="5320">
                  <c:v>31.924575090318299</c:v>
                </c:pt>
                <c:pt idx="5321">
                  <c:v>31.925290104589699</c:v>
                </c:pt>
                <c:pt idx="5322">
                  <c:v>31.926004949605499</c:v>
                </c:pt>
                <c:pt idx="5323">
                  <c:v>31.926719625405401</c:v>
                </c:pt>
                <c:pt idx="5324">
                  <c:v>31.927434132029301</c:v>
                </c:pt>
                <c:pt idx="5325">
                  <c:v>31.928148469516799</c:v>
                </c:pt>
                <c:pt idx="5326">
                  <c:v>31.928862637907699</c:v>
                </c:pt>
                <c:pt idx="5327">
                  <c:v>31.929576637241698</c:v>
                </c:pt>
                <c:pt idx="5328">
                  <c:v>31.9302904675585</c:v>
                </c:pt>
                <c:pt idx="5329">
                  <c:v>31.9310041288979</c:v>
                </c:pt>
                <c:pt idx="5330">
                  <c:v>31.931717621299502</c:v>
                </c:pt>
                <c:pt idx="5331">
                  <c:v>31.932430944802999</c:v>
                </c:pt>
                <c:pt idx="5332">
                  <c:v>31.933144099448199</c:v>
                </c:pt>
                <c:pt idx="5333">
                  <c:v>31.933857085274699</c:v>
                </c:pt>
                <c:pt idx="5334">
                  <c:v>31.934569902322099</c:v>
                </c:pt>
                <c:pt idx="5335">
                  <c:v>31.935282550630099</c:v>
                </c:pt>
                <c:pt idx="5336">
                  <c:v>31.935995030238399</c:v>
                </c:pt>
                <c:pt idx="5337">
                  <c:v>31.9367073411867</c:v>
                </c:pt>
                <c:pt idx="5338">
                  <c:v>31.9374194835145</c:v>
                </c:pt>
                <c:pt idx="5339">
                  <c:v>31.938131457261498</c:v>
                </c:pt>
                <c:pt idx="5340">
                  <c:v>31.938843262467302</c:v>
                </c:pt>
                <c:pt idx="5341">
                  <c:v>31.939554899171501</c:v>
                </c:pt>
                <c:pt idx="5342">
                  <c:v>31.940266367413699</c:v>
                </c:pt>
                <c:pt idx="5343">
                  <c:v>31.9409776672336</c:v>
                </c:pt>
                <c:pt idx="5344">
                  <c:v>31.9416887986707</c:v>
                </c:pt>
                <c:pt idx="5345">
                  <c:v>31.942399761764499</c:v>
                </c:pt>
                <c:pt idx="5346">
                  <c:v>31.9431105565547</c:v>
                </c:pt>
                <c:pt idx="5347">
                  <c:v>31.9438211830809</c:v>
                </c:pt>
                <c:pt idx="5348">
                  <c:v>31.9445316413825</c:v>
                </c:pt>
                <c:pt idx="5349">
                  <c:v>31.945241931499201</c:v>
                </c:pt>
                <c:pt idx="5350">
                  <c:v>31.9459520534704</c:v>
                </c:pt>
                <c:pt idx="5351">
                  <c:v>31.9466620073357</c:v>
                </c:pt>
                <c:pt idx="5352">
                  <c:v>31.9473717931347</c:v>
                </c:pt>
                <c:pt idx="5353">
                  <c:v>31.948081410906699</c:v>
                </c:pt>
                <c:pt idx="5354">
                  <c:v>31.948790860691499</c:v>
                </c:pt>
                <c:pt idx="5355">
                  <c:v>31.949500142528301</c:v>
                </c:pt>
                <c:pt idx="5356">
                  <c:v>31.950209256456802</c:v>
                </c:pt>
                <c:pt idx="5357">
                  <c:v>31.950918202516501</c:v>
                </c:pt>
                <c:pt idx="5358">
                  <c:v>31.951626980746699</c:v>
                </c:pt>
                <c:pt idx="5359">
                  <c:v>31.952335591186898</c:v>
                </c:pt>
                <c:pt idx="5360">
                  <c:v>31.953044033876701</c:v>
                </c:pt>
                <c:pt idx="5361">
                  <c:v>31.953752308855499</c:v>
                </c:pt>
                <c:pt idx="5362">
                  <c:v>31.9544604161627</c:v>
                </c:pt>
                <c:pt idx="5363">
                  <c:v>31.955168355837699</c:v>
                </c:pt>
                <c:pt idx="5364">
                  <c:v>31.95587612792</c:v>
                </c:pt>
                <c:pt idx="5365">
                  <c:v>31.956583732449001</c:v>
                </c:pt>
                <c:pt idx="5366">
                  <c:v>31.957291169464099</c:v>
                </c:pt>
                <c:pt idx="5367">
                  <c:v>31.957998439004701</c:v>
                </c:pt>
                <c:pt idx="5368">
                  <c:v>31.958705541110199</c:v>
                </c:pt>
                <c:pt idx="5369">
                  <c:v>31.959412475819999</c:v>
                </c:pt>
                <c:pt idx="5370">
                  <c:v>31.960119243173398</c:v>
                </c:pt>
                <c:pt idx="5371">
                  <c:v>31.9608258432099</c:v>
                </c:pt>
                <c:pt idx="5372">
                  <c:v>31.9615322759687</c:v>
                </c:pt>
                <c:pt idx="5373">
                  <c:v>31.962238541489398</c:v>
                </c:pt>
                <c:pt idx="5374">
                  <c:v>31.962944639811099</c:v>
                </c:pt>
                <c:pt idx="5375">
                  <c:v>31.963650570973201</c:v>
                </c:pt>
                <c:pt idx="5376">
                  <c:v>31.964356335015101</c:v>
                </c:pt>
                <c:pt idx="5377">
                  <c:v>31.965061931976098</c:v>
                </c:pt>
                <c:pt idx="5378">
                  <c:v>31.965767361895399</c:v>
                </c:pt>
                <c:pt idx="5379">
                  <c:v>31.9664726248125</c:v>
                </c:pt>
                <c:pt idx="5380">
                  <c:v>31.9671777207666</c:v>
                </c:pt>
                <c:pt idx="5381">
                  <c:v>31.967882649796898</c:v>
                </c:pt>
                <c:pt idx="5382">
                  <c:v>31.968587411942799</c:v>
                </c:pt>
                <c:pt idx="5383">
                  <c:v>31.969292007243599</c:v>
                </c:pt>
                <c:pt idx="5384">
                  <c:v>31.969996435738398</c:v>
                </c:pt>
                <c:pt idx="5385">
                  <c:v>31.970700697466601</c:v>
                </c:pt>
                <c:pt idx="5386">
                  <c:v>31.9714047924674</c:v>
                </c:pt>
                <c:pt idx="5387">
                  <c:v>31.972108720780099</c:v>
                </c:pt>
                <c:pt idx="5388">
                  <c:v>31.9728124824438</c:v>
                </c:pt>
                <c:pt idx="5389">
                  <c:v>31.973516077497901</c:v>
                </c:pt>
                <c:pt idx="5390">
                  <c:v>31.974219505981502</c:v>
                </c:pt>
                <c:pt idx="5391">
                  <c:v>31.974922767933801</c:v>
                </c:pt>
                <c:pt idx="5392">
                  <c:v>31.975625863394001</c:v>
                </c:pt>
                <c:pt idx="5393">
                  <c:v>31.976328792401301</c:v>
                </c:pt>
                <c:pt idx="5394">
                  <c:v>31.977031554995001</c:v>
                </c:pt>
                <c:pt idx="5395">
                  <c:v>31.977734151214101</c:v>
                </c:pt>
                <c:pt idx="5396">
                  <c:v>31.978436581097899</c:v>
                </c:pt>
                <c:pt idx="5397">
                  <c:v>31.979138844685401</c:v>
                </c:pt>
                <c:pt idx="5398">
                  <c:v>31.979840942016001</c:v>
                </c:pt>
                <c:pt idx="5399">
                  <c:v>31.980542873128599</c:v>
                </c:pt>
                <c:pt idx="5400">
                  <c:v>31.9812446380624</c:v>
                </c:pt>
                <c:pt idx="5401">
                  <c:v>31.9819462368567</c:v>
                </c:pt>
                <c:pt idx="5402">
                  <c:v>31.982647669550399</c:v>
                </c:pt>
                <c:pt idx="5403">
                  <c:v>31.983348936182701</c:v>
                </c:pt>
                <c:pt idx="5404">
                  <c:v>31.984050036792599</c:v>
                </c:pt>
                <c:pt idx="5405">
                  <c:v>31.984750971419398</c:v>
                </c:pt>
                <c:pt idx="5406">
                  <c:v>31.9854517401021</c:v>
                </c:pt>
                <c:pt idx="5407">
                  <c:v>31.986152342879699</c:v>
                </c:pt>
                <c:pt idx="5408">
                  <c:v>31.986852779791299</c:v>
                </c:pt>
                <c:pt idx="5409">
                  <c:v>31.987553050875999</c:v>
                </c:pt>
                <c:pt idx="5410">
                  <c:v>31.988253156172799</c:v>
                </c:pt>
                <c:pt idx="5411">
                  <c:v>31.988953095720898</c:v>
                </c:pt>
                <c:pt idx="5412">
                  <c:v>31.989652869559102</c:v>
                </c:pt>
                <c:pt idx="5413">
                  <c:v>31.990352477726599</c:v>
                </c:pt>
                <c:pt idx="5414">
                  <c:v>31.9910519202624</c:v>
                </c:pt>
                <c:pt idx="5415">
                  <c:v>31.991751197205499</c:v>
                </c:pt>
                <c:pt idx="5416">
                  <c:v>31.992450308594801</c:v>
                </c:pt>
                <c:pt idx="5417">
                  <c:v>31.9931492544695</c:v>
                </c:pt>
                <c:pt idx="5418">
                  <c:v>31.9938480348684</c:v>
                </c:pt>
                <c:pt idx="5419">
                  <c:v>31.9945466498306</c:v>
                </c:pt>
                <c:pt idx="5420">
                  <c:v>31.995245099394999</c:v>
                </c:pt>
                <c:pt idx="5421">
                  <c:v>31.995943383600601</c:v>
                </c:pt>
                <c:pt idx="5422">
                  <c:v>31.996641502486401</c:v>
                </c:pt>
                <c:pt idx="5423">
                  <c:v>31.9973394560913</c:v>
                </c:pt>
                <c:pt idx="5424">
                  <c:v>31.998037244454199</c:v>
                </c:pt>
                <c:pt idx="5425">
                  <c:v>31.9987348676141</c:v>
                </c:pt>
                <c:pt idx="5426">
                  <c:v>31.999432325609899</c:v>
                </c:pt>
                <c:pt idx="5427">
                  <c:v>32.0001296184805</c:v>
                </c:pt>
                <c:pt idx="5428">
                  <c:v>32.000826746264799</c:v>
                </c:pt>
                <c:pt idx="5429">
                  <c:v>32.001523709001802</c:v>
                </c:pt>
                <c:pt idx="5430">
                  <c:v>32.002220506730303</c:v>
                </c:pt>
                <c:pt idx="5431">
                  <c:v>32.002917139489099</c:v>
                </c:pt>
                <c:pt idx="5432">
                  <c:v>32.003613607317298</c:v>
                </c:pt>
                <c:pt idx="5433">
                  <c:v>32.004309910253603</c:v>
                </c:pt>
                <c:pt idx="5434">
                  <c:v>32.005006048336902</c:v>
                </c:pt>
                <c:pt idx="5435">
                  <c:v>32.005702021605998</c:v>
                </c:pt>
                <c:pt idx="5436">
                  <c:v>32.0063978300999</c:v>
                </c:pt>
                <c:pt idx="5437">
                  <c:v>32.007093473857303</c:v>
                </c:pt>
                <c:pt idx="5438">
                  <c:v>32.007788952916997</c:v>
                </c:pt>
                <c:pt idx="5439">
                  <c:v>32.008484267317897</c:v>
                </c:pt>
                <c:pt idx="5440">
                  <c:v>32.0091794170988</c:v>
                </c:pt>
                <c:pt idx="5441">
                  <c:v>32.0098744022986</c:v>
                </c:pt>
                <c:pt idx="5442">
                  <c:v>32.010569222955802</c:v>
                </c:pt>
                <c:pt idx="5443">
                  <c:v>32.011263879109499</c:v>
                </c:pt>
                <c:pt idx="5444">
                  <c:v>32.011958370798297</c:v>
                </c:pt>
                <c:pt idx="5445">
                  <c:v>32.012652698061103</c:v>
                </c:pt>
                <c:pt idx="5446">
                  <c:v>32.013346860936501</c:v>
                </c:pt>
                <c:pt idx="5447">
                  <c:v>32.0140408594634</c:v>
                </c:pt>
                <c:pt idx="5448">
                  <c:v>32.014734693680403</c:v>
                </c:pt>
                <c:pt idx="5449">
                  <c:v>32.015428363626398</c:v>
                </c:pt>
                <c:pt idx="5450">
                  <c:v>32.016121869339997</c:v>
                </c:pt>
                <c:pt idx="5451">
                  <c:v>32.016815210860003</c:v>
                </c:pt>
                <c:pt idx="5452">
                  <c:v>32.017508388225103</c:v>
                </c:pt>
                <c:pt idx="5453">
                  <c:v>32.018201401474002</c:v>
                </c:pt>
                <c:pt idx="5454">
                  <c:v>32.018894250645303</c:v>
                </c:pt>
                <c:pt idx="5455">
                  <c:v>32.019586935777902</c:v>
                </c:pt>
                <c:pt idx="5456">
                  <c:v>32.020279456910302</c:v>
                </c:pt>
                <c:pt idx="5457">
                  <c:v>32.0209718140812</c:v>
                </c:pt>
                <c:pt idx="5458">
                  <c:v>32.021664007329399</c:v>
                </c:pt>
                <c:pt idx="5459">
                  <c:v>32.022356036693402</c:v>
                </c:pt>
                <c:pt idx="5460">
                  <c:v>32.0230479022119</c:v>
                </c:pt>
                <c:pt idx="5461">
                  <c:v>32.023739603923502</c:v>
                </c:pt>
                <c:pt idx="5462">
                  <c:v>32.024431141866998</c:v>
                </c:pt>
                <c:pt idx="5463">
                  <c:v>32.025122516080799</c:v>
                </c:pt>
                <c:pt idx="5464">
                  <c:v>32.025813726603602</c:v>
                </c:pt>
                <c:pt idx="5465">
                  <c:v>32.026504773474102</c:v>
                </c:pt>
                <c:pt idx="5466">
                  <c:v>32.027195656730797</c:v>
                </c:pt>
                <c:pt idx="5467">
                  <c:v>32.027886376412297</c:v>
                </c:pt>
                <c:pt idx="5468">
                  <c:v>32.028576932557201</c:v>
                </c:pt>
                <c:pt idx="5469">
                  <c:v>32.029267325204103</c:v>
                </c:pt>
                <c:pt idx="5470">
                  <c:v>32.029957554391501</c:v>
                </c:pt>
                <c:pt idx="5471">
                  <c:v>32.030647620158099</c:v>
                </c:pt>
                <c:pt idx="5472">
                  <c:v>32.031337522542302</c:v>
                </c:pt>
                <c:pt idx="5473">
                  <c:v>32.032027261582598</c:v>
                </c:pt>
                <c:pt idx="5474">
                  <c:v>32.0327168373178</c:v>
                </c:pt>
                <c:pt idx="5475">
                  <c:v>32.033406249786204</c:v>
                </c:pt>
                <c:pt idx="5476">
                  <c:v>32.0340954990263</c:v>
                </c:pt>
                <c:pt idx="5477">
                  <c:v>32.0347845850768</c:v>
                </c:pt>
                <c:pt idx="5478">
                  <c:v>32.035473507976</c:v>
                </c:pt>
                <c:pt idx="5479">
                  <c:v>32.036162267762599</c:v>
                </c:pt>
                <c:pt idx="5480">
                  <c:v>32.0368508644749</c:v>
                </c:pt>
                <c:pt idx="5481">
                  <c:v>32.037539298151501</c:v>
                </c:pt>
                <c:pt idx="5482">
                  <c:v>32.038227568830798</c:v>
                </c:pt>
                <c:pt idx="5483">
                  <c:v>32.038915676551198</c:v>
                </c:pt>
                <c:pt idx="5484">
                  <c:v>32.039603621351397</c:v>
                </c:pt>
                <c:pt idx="5485">
                  <c:v>32.040291403269599</c:v>
                </c:pt>
                <c:pt idx="5486">
                  <c:v>32.040979022344303</c:v>
                </c:pt>
                <c:pt idx="5487">
                  <c:v>32.041666478613998</c:v>
                </c:pt>
                <c:pt idx="5488">
                  <c:v>32.042353772117004</c:v>
                </c:pt>
                <c:pt idx="5489">
                  <c:v>32.043040902891903</c:v>
                </c:pt>
                <c:pt idx="5490">
                  <c:v>32.043727870976902</c:v>
                </c:pt>
                <c:pt idx="5491">
                  <c:v>32.044414676410597</c:v>
                </c:pt>
                <c:pt idx="5492">
                  <c:v>32.0451013192312</c:v>
                </c:pt>
                <c:pt idx="5493">
                  <c:v>32.045787799477097</c:v>
                </c:pt>
                <c:pt idx="5494">
                  <c:v>32.046474117186797</c:v>
                </c:pt>
                <c:pt idx="5495">
                  <c:v>32.0471602723986</c:v>
                </c:pt>
                <c:pt idx="5496">
                  <c:v>32.047846265150902</c:v>
                </c:pt>
                <c:pt idx="5497">
                  <c:v>32.048532095482003</c:v>
                </c:pt>
                <c:pt idx="5498">
                  <c:v>32.0492177634302</c:v>
                </c:pt>
                <c:pt idx="5499">
                  <c:v>32.049903269033898</c:v>
                </c:pt>
                <c:pt idx="5500">
                  <c:v>32.050588612331303</c:v>
                </c:pt>
                <c:pt idx="5501">
                  <c:v>32.051273793360998</c:v>
                </c:pt>
                <c:pt idx="5502">
                  <c:v>32.051958812160997</c:v>
                </c:pt>
                <c:pt idx="5503">
                  <c:v>32.052643668769697</c:v>
                </c:pt>
                <c:pt idx="5504">
                  <c:v>32.053328363225503</c:v>
                </c:pt>
                <c:pt idx="5505">
                  <c:v>32.054012895566601</c:v>
                </c:pt>
                <c:pt idx="5506">
                  <c:v>32.054697265831301</c:v>
                </c:pt>
                <c:pt idx="5507">
                  <c:v>32.055381474057803</c:v>
                </c:pt>
                <c:pt idx="5508">
                  <c:v>32.056065520284399</c:v>
                </c:pt>
                <c:pt idx="5509">
                  <c:v>32.056749404549301</c:v>
                </c:pt>
                <c:pt idx="5510">
                  <c:v>32.057433126890899</c:v>
                </c:pt>
                <c:pt idx="5511">
                  <c:v>32.058116687347301</c:v>
                </c:pt>
                <c:pt idx="5512">
                  <c:v>32.058800085956698</c:v>
                </c:pt>
                <c:pt idx="5513">
                  <c:v>32.059483322757501</c:v>
                </c:pt>
                <c:pt idx="5514">
                  <c:v>32.060166397787697</c:v>
                </c:pt>
                <c:pt idx="5515">
                  <c:v>32.060849311085597</c:v>
                </c:pt>
                <c:pt idx="5516">
                  <c:v>32.061532062689402</c:v>
                </c:pt>
                <c:pt idx="5517">
                  <c:v>32.062214652637302</c:v>
                </c:pt>
                <c:pt idx="5518">
                  <c:v>32.062897080967502</c:v>
                </c:pt>
                <c:pt idx="5519">
                  <c:v>32.063579347717997</c:v>
                </c:pt>
                <c:pt idx="5520">
                  <c:v>32.064261452927198</c:v>
                </c:pt>
                <c:pt idx="5521">
                  <c:v>32.064943396633097</c:v>
                </c:pt>
                <c:pt idx="5522">
                  <c:v>32.065625178873802</c:v>
                </c:pt>
                <c:pt idx="5523">
                  <c:v>32.066306799687602</c:v>
                </c:pt>
                <c:pt idx="5524">
                  <c:v>32.066988259112598</c:v>
                </c:pt>
                <c:pt idx="5525">
                  <c:v>32.067669557186797</c:v>
                </c:pt>
                <c:pt idx="5526">
                  <c:v>32.068350693948403</c:v>
                </c:pt>
                <c:pt idx="5527">
                  <c:v>32.069031669435503</c:v>
                </c:pt>
                <c:pt idx="5528">
                  <c:v>32.069712483686203</c:v>
                </c:pt>
                <c:pt idx="5529">
                  <c:v>32.070393136738602</c:v>
                </c:pt>
                <c:pt idx="5530">
                  <c:v>32.0710736286307</c:v>
                </c:pt>
                <c:pt idx="5531">
                  <c:v>32.071753959400702</c:v>
                </c:pt>
                <c:pt idx="5532">
                  <c:v>32.072434129086602</c:v>
                </c:pt>
                <c:pt idx="5533">
                  <c:v>32.0731141377264</c:v>
                </c:pt>
                <c:pt idx="5534">
                  <c:v>32.073793985358201</c:v>
                </c:pt>
                <c:pt idx="5535">
                  <c:v>32.074473672020098</c:v>
                </c:pt>
                <c:pt idx="5536">
                  <c:v>32.075153197750097</c:v>
                </c:pt>
                <c:pt idx="5537">
                  <c:v>32.0758325625861</c:v>
                </c:pt>
                <c:pt idx="5538">
                  <c:v>32.076511766566298</c:v>
                </c:pt>
                <c:pt idx="5539">
                  <c:v>32.077190809728599</c:v>
                </c:pt>
                <c:pt idx="5540">
                  <c:v>32.077869692111001</c:v>
                </c:pt>
                <c:pt idx="5541">
                  <c:v>32.078548413751598</c:v>
                </c:pt>
                <c:pt idx="5542">
                  <c:v>32.079226974688197</c:v>
                </c:pt>
                <c:pt idx="5543">
                  <c:v>32.079905374958898</c:v>
                </c:pt>
                <c:pt idx="5544">
                  <c:v>32.0805836146017</c:v>
                </c:pt>
                <c:pt idx="5545">
                  <c:v>32.081261693654497</c:v>
                </c:pt>
                <c:pt idx="5546">
                  <c:v>32.081939612155203</c:v>
                </c:pt>
                <c:pt idx="5547">
                  <c:v>32.082617370141897</c:v>
                </c:pt>
                <c:pt idx="5548">
                  <c:v>32.0832949676523</c:v>
                </c:pt>
                <c:pt idx="5549">
                  <c:v>32.083972404724598</c:v>
                </c:pt>
                <c:pt idx="5550">
                  <c:v>32.084649681396499</c:v>
                </c:pt>
                <c:pt idx="5551">
                  <c:v>32.085326797706003</c:v>
                </c:pt>
                <c:pt idx="5552">
                  <c:v>32.086003753691003</c:v>
                </c:pt>
                <c:pt idx="5553">
                  <c:v>32.086680549389399</c:v>
                </c:pt>
                <c:pt idx="5554">
                  <c:v>32.087357184839</c:v>
                </c:pt>
                <c:pt idx="5555">
                  <c:v>32.088033660077897</c:v>
                </c:pt>
                <c:pt idx="5556">
                  <c:v>32.088709975143701</c:v>
                </c:pt>
                <c:pt idx="5557">
                  <c:v>32.089386130074402</c:v>
                </c:pt>
                <c:pt idx="5558">
                  <c:v>32.090062124907902</c:v>
                </c:pt>
                <c:pt idx="5559">
                  <c:v>32.090737959682002</c:v>
                </c:pt>
                <c:pt idx="5560">
                  <c:v>32.091413634434502</c:v>
                </c:pt>
                <c:pt idx="5561">
                  <c:v>32.092089149203197</c:v>
                </c:pt>
                <c:pt idx="5562">
                  <c:v>32.092764504026</c:v>
                </c:pt>
                <c:pt idx="5563">
                  <c:v>32.093439698940799</c:v>
                </c:pt>
                <c:pt idx="5564">
                  <c:v>32.094114733985201</c:v>
                </c:pt>
                <c:pt idx="5565">
                  <c:v>32.0947896091971</c:v>
                </c:pt>
                <c:pt idx="5566">
                  <c:v>32.095464324614298</c:v>
                </c:pt>
                <c:pt idx="5567">
                  <c:v>32.096138880274502</c:v>
                </c:pt>
                <c:pt idx="5568">
                  <c:v>32.096813276215599</c:v>
                </c:pt>
                <c:pt idx="5569">
                  <c:v>32.097487512475297</c:v>
                </c:pt>
                <c:pt idx="5570">
                  <c:v>32.098161589091397</c:v>
                </c:pt>
                <c:pt idx="5571">
                  <c:v>32.098835506101501</c:v>
                </c:pt>
                <c:pt idx="5572">
                  <c:v>32.099509263543602</c:v>
                </c:pt>
                <c:pt idx="5573">
                  <c:v>32.100182861455202</c:v>
                </c:pt>
                <c:pt idx="5574">
                  <c:v>32.100856299874103</c:v>
                </c:pt>
                <c:pt idx="5575">
                  <c:v>32.101529578837997</c:v>
                </c:pt>
                <c:pt idx="5576">
                  <c:v>32.102202698384701</c:v>
                </c:pt>
                <c:pt idx="5577">
                  <c:v>32.102875658551802</c:v>
                </c:pt>
                <c:pt idx="5578">
                  <c:v>32.103548459377002</c:v>
                </c:pt>
                <c:pt idx="5579">
                  <c:v>32.104221100898002</c:v>
                </c:pt>
                <c:pt idx="5580">
                  <c:v>32.104893583152503</c:v>
                </c:pt>
                <c:pt idx="5581">
                  <c:v>32.105565906178199</c:v>
                </c:pt>
                <c:pt idx="5582">
                  <c:v>32.106238070012701</c:v>
                </c:pt>
                <c:pt idx="5583">
                  <c:v>32.106910074693701</c:v>
                </c:pt>
                <c:pt idx="5584">
                  <c:v>32.107581920258703</c:v>
                </c:pt>
                <c:pt idx="5585">
                  <c:v>32.1082536067455</c:v>
                </c:pt>
                <c:pt idx="5586">
                  <c:v>32.108925134191701</c:v>
                </c:pt>
                <c:pt idx="5587">
                  <c:v>32.109596502634901</c:v>
                </c:pt>
                <c:pt idx="5588">
                  <c:v>32.110267712112602</c:v>
                </c:pt>
                <c:pt idx="5589">
                  <c:v>32.110938762662599</c:v>
                </c:pt>
                <c:pt idx="5590">
                  <c:v>32.1116096543224</c:v>
                </c:pt>
                <c:pt idx="5591">
                  <c:v>32.112280387129502</c:v>
                </c:pt>
                <c:pt idx="5592">
                  <c:v>32.112950961121697</c:v>
                </c:pt>
                <c:pt idx="5593">
                  <c:v>32.113621376336297</c:v>
                </c:pt>
                <c:pt idx="5594">
                  <c:v>32.114291632811103</c:v>
                </c:pt>
                <c:pt idx="5595">
                  <c:v>32.114961730583502</c:v>
                </c:pt>
                <c:pt idx="5596">
                  <c:v>32.115631669691098</c:v>
                </c:pt>
                <c:pt idx="5597">
                  <c:v>32.116301450171498</c:v>
                </c:pt>
                <c:pt idx="5598">
                  <c:v>32.1169710720621</c:v>
                </c:pt>
                <c:pt idx="5599">
                  <c:v>32.117640535400596</c:v>
                </c:pt>
                <c:pt idx="5600">
                  <c:v>32.118309840224299</c:v>
                </c:pt>
                <c:pt idx="5601">
                  <c:v>32.118978986570802</c:v>
                </c:pt>
                <c:pt idx="5602">
                  <c:v>32.119647974477701</c:v>
                </c:pt>
                <c:pt idx="5603">
                  <c:v>32.120316803982298</c:v>
                </c:pt>
                <c:pt idx="5604">
                  <c:v>32.120985475122303</c:v>
                </c:pt>
                <c:pt idx="5605">
                  <c:v>32.121653987934998</c:v>
                </c:pt>
                <c:pt idx="5606">
                  <c:v>32.122322342457899</c:v>
                </c:pt>
                <c:pt idx="5607">
                  <c:v>32.122990538728502</c:v>
                </c:pt>
                <c:pt idx="5608">
                  <c:v>32.123658576784202</c:v>
                </c:pt>
                <c:pt idx="5609">
                  <c:v>32.124326456662502</c:v>
                </c:pt>
                <c:pt idx="5610">
                  <c:v>32.124994178400797</c:v>
                </c:pt>
                <c:pt idx="5611">
                  <c:v>32.125661742036499</c:v>
                </c:pt>
                <c:pt idx="5612">
                  <c:v>32.126329147607102</c:v>
                </c:pt>
                <c:pt idx="5613">
                  <c:v>32.126996395149902</c:v>
                </c:pt>
                <c:pt idx="5614">
                  <c:v>32.127663484702403</c:v>
                </c:pt>
                <c:pt idx="5615">
                  <c:v>32.1283304163019</c:v>
                </c:pt>
                <c:pt idx="5616">
                  <c:v>32.128997189985903</c:v>
                </c:pt>
                <c:pt idx="5617">
                  <c:v>32.129663805791701</c:v>
                </c:pt>
                <c:pt idx="5618">
                  <c:v>32.130330263756598</c:v>
                </c:pt>
                <c:pt idx="5619">
                  <c:v>32.130996563918103</c:v>
                </c:pt>
                <c:pt idx="5620">
                  <c:v>32.131662706313499</c:v>
                </c:pt>
                <c:pt idx="5621">
                  <c:v>32.132328690980202</c:v>
                </c:pt>
                <c:pt idx="5622">
                  <c:v>32.132994517955403</c:v>
                </c:pt>
                <c:pt idx="5623">
                  <c:v>32.133660187276497</c:v>
                </c:pt>
                <c:pt idx="5624">
                  <c:v>32.134325698980803</c:v>
                </c:pt>
                <c:pt idx="5625">
                  <c:v>32.134991053105601</c:v>
                </c:pt>
                <c:pt idx="5626">
                  <c:v>32.135656249688303</c:v>
                </c:pt>
                <c:pt idx="5627">
                  <c:v>32.136321288766197</c:v>
                </c:pt>
                <c:pt idx="5628">
                  <c:v>32.136986170376403</c:v>
                </c:pt>
                <c:pt idx="5629">
                  <c:v>32.137650894556401</c:v>
                </c:pt>
                <c:pt idx="5630">
                  <c:v>32.138315461343304</c:v>
                </c:pt>
                <c:pt idx="5631">
                  <c:v>32.138979870774399</c:v>
                </c:pt>
                <c:pt idx="5632">
                  <c:v>32.139644122887098</c:v>
                </c:pt>
                <c:pt idx="5633">
                  <c:v>32.140308217718498</c:v>
                </c:pt>
                <c:pt idx="5634">
                  <c:v>32.140972155305803</c:v>
                </c:pt>
                <c:pt idx="5635">
                  <c:v>32.141635935686402</c:v>
                </c:pt>
                <c:pt idx="5636">
                  <c:v>32.142299558897399</c:v>
                </c:pt>
                <c:pt idx="5637">
                  <c:v>32.142963024976098</c:v>
                </c:pt>
                <c:pt idx="5638">
                  <c:v>32.143626333959602</c:v>
                </c:pt>
                <c:pt idx="5639">
                  <c:v>32.144289485885103</c:v>
                </c:pt>
                <c:pt idx="5640">
                  <c:v>32.144952480789897</c:v>
                </c:pt>
                <c:pt idx="5641">
                  <c:v>32.145615318711201</c:v>
                </c:pt>
                <c:pt idx="5642">
                  <c:v>32.146277999685999</c:v>
                </c:pt>
                <c:pt idx="5643">
                  <c:v>32.146940523751603</c:v>
                </c:pt>
                <c:pt idx="5644">
                  <c:v>32.147602890945201</c:v>
                </c:pt>
                <c:pt idx="5645">
                  <c:v>32.148265101303799</c:v>
                </c:pt>
                <c:pt idx="5646">
                  <c:v>32.148927154864602</c:v>
                </c:pt>
                <c:pt idx="5647">
                  <c:v>32.149589051664798</c:v>
                </c:pt>
                <c:pt idx="5648">
                  <c:v>32.150250791741499</c:v>
                </c:pt>
                <c:pt idx="5649">
                  <c:v>32.150912375131703</c:v>
                </c:pt>
                <c:pt idx="5650">
                  <c:v>32.151573801872701</c:v>
                </c:pt>
                <c:pt idx="5651">
                  <c:v>32.152235072001503</c:v>
                </c:pt>
                <c:pt idx="5652">
                  <c:v>32.1528961855552</c:v>
                </c:pt>
                <c:pt idx="5653">
                  <c:v>32.153557142570897</c:v>
                </c:pt>
                <c:pt idx="5654">
                  <c:v>32.154217943085698</c:v>
                </c:pt>
                <c:pt idx="5655">
                  <c:v>32.154878587136601</c:v>
                </c:pt>
                <c:pt idx="5656">
                  <c:v>32.155539074760703</c:v>
                </c:pt>
                <c:pt idx="5657">
                  <c:v>32.156199405994997</c:v>
                </c:pt>
                <c:pt idx="5658">
                  <c:v>32.156859580876699</c:v>
                </c:pt>
                <c:pt idx="5659">
                  <c:v>32.157519599442701</c:v>
                </c:pt>
                <c:pt idx="5660">
                  <c:v>32.158179461730001</c:v>
                </c:pt>
                <c:pt idx="5661">
                  <c:v>32.158839167775803</c:v>
                </c:pt>
                <c:pt idx="5662">
                  <c:v>32.159498717616898</c:v>
                </c:pt>
                <c:pt idx="5663">
                  <c:v>32.1601581112905</c:v>
                </c:pt>
                <c:pt idx="5664">
                  <c:v>32.160817348833397</c:v>
                </c:pt>
                <c:pt idx="5665">
                  <c:v>32.161476430282796</c:v>
                </c:pt>
                <c:pt idx="5666">
                  <c:v>32.162135355675503</c:v>
                </c:pt>
                <c:pt idx="5667">
                  <c:v>32.162794125048599</c:v>
                </c:pt>
                <c:pt idx="5668">
                  <c:v>32.163452738438998</c:v>
                </c:pt>
                <c:pt idx="5669">
                  <c:v>32.164111195883699</c:v>
                </c:pt>
                <c:pt idx="5670">
                  <c:v>32.164769497419499</c:v>
                </c:pt>
                <c:pt idx="5671">
                  <c:v>32.165427643083603</c:v>
                </c:pt>
                <c:pt idx="5672">
                  <c:v>32.166085632912697</c:v>
                </c:pt>
                <c:pt idx="5673">
                  <c:v>32.166743466943899</c:v>
                </c:pt>
                <c:pt idx="5674">
                  <c:v>32.167401145213901</c:v>
                </c:pt>
                <c:pt idx="5675">
                  <c:v>32.168058667759901</c:v>
                </c:pt>
                <c:pt idx="5676">
                  <c:v>32.168716034618498</c:v>
                </c:pt>
                <c:pt idx="5677">
                  <c:v>32.169373245826797</c:v>
                </c:pt>
                <c:pt idx="5678">
                  <c:v>32.170030301421598</c:v>
                </c:pt>
                <c:pt idx="5679">
                  <c:v>32.170687201439897</c:v>
                </c:pt>
                <c:pt idx="5680">
                  <c:v>32.171343945918302</c:v>
                </c:pt>
                <c:pt idx="5681">
                  <c:v>32.172000534893897</c:v>
                </c:pt>
                <c:pt idx="5682">
                  <c:v>32.172656968403501</c:v>
                </c:pt>
                <c:pt idx="5683">
                  <c:v>32.1733132464839</c:v>
                </c:pt>
                <c:pt idx="5684">
                  <c:v>32.173969369171999</c:v>
                </c:pt>
                <c:pt idx="5685">
                  <c:v>32.174625336504498</c:v>
                </c:pt>
                <c:pt idx="5686">
                  <c:v>32.175281148518302</c:v>
                </c:pt>
                <c:pt idx="5687">
                  <c:v>32.175936805250302</c:v>
                </c:pt>
                <c:pt idx="5688">
                  <c:v>32.176592306737199</c:v>
                </c:pt>
                <c:pt idx="5689">
                  <c:v>32.177247653015797</c:v>
                </c:pt>
                <c:pt idx="5690">
                  <c:v>32.177902844122897</c:v>
                </c:pt>
                <c:pt idx="5691">
                  <c:v>32.178557880095198</c:v>
                </c:pt>
                <c:pt idx="5692">
                  <c:v>32.179212760969698</c:v>
                </c:pt>
                <c:pt idx="5693">
                  <c:v>32.179867486782904</c:v>
                </c:pt>
                <c:pt idx="5694">
                  <c:v>32.1805220575717</c:v>
                </c:pt>
                <c:pt idx="5695">
                  <c:v>32.181176473372901</c:v>
                </c:pt>
                <c:pt idx="5696">
                  <c:v>32.181830734223098</c:v>
                </c:pt>
                <c:pt idx="5697">
                  <c:v>32.182484840159098</c:v>
                </c:pt>
                <c:pt idx="5698">
                  <c:v>32.183138791217601</c:v>
                </c:pt>
                <c:pt idx="5699">
                  <c:v>32.183792587435299</c:v>
                </c:pt>
                <c:pt idx="5700">
                  <c:v>32.184446228848998</c:v>
                </c:pt>
                <c:pt idx="5701">
                  <c:v>32.185099715495298</c:v>
                </c:pt>
                <c:pt idx="5702">
                  <c:v>32.185753047410898</c:v>
                </c:pt>
                <c:pt idx="5703">
                  <c:v>32.186406224632599</c:v>
                </c:pt>
                <c:pt idx="5704">
                  <c:v>32.187059247196899</c:v>
                </c:pt>
                <c:pt idx="5705">
                  <c:v>32.187712115140599</c:v>
                </c:pt>
                <c:pt idx="5706">
                  <c:v>32.188364828500298</c:v>
                </c:pt>
                <c:pt idx="5707">
                  <c:v>32.189017387312603</c:v>
                </c:pt>
                <c:pt idx="5708">
                  <c:v>32.1896697916143</c:v>
                </c:pt>
                <c:pt idx="5709">
                  <c:v>32.190322041441902</c:v>
                </c:pt>
                <c:pt idx="5710">
                  <c:v>32.190974136831997</c:v>
                </c:pt>
                <c:pt idx="5711">
                  <c:v>32.191626077821397</c:v>
                </c:pt>
                <c:pt idx="5712">
                  <c:v>32.192277864446503</c:v>
                </c:pt>
                <c:pt idx="5713">
                  <c:v>32.1929294967441</c:v>
                </c:pt>
                <c:pt idx="5714">
                  <c:v>32.193580974750603</c:v>
                </c:pt>
                <c:pt idx="5715">
                  <c:v>32.194232298502698</c:v>
                </c:pt>
                <c:pt idx="5716">
                  <c:v>32.194883468036998</c:v>
                </c:pt>
                <c:pt idx="5717">
                  <c:v>32.195534483389999</c:v>
                </c:pt>
                <c:pt idx="5718">
                  <c:v>32.196185344598298</c:v>
                </c:pt>
                <c:pt idx="5719">
                  <c:v>32.196836051698398</c:v>
                </c:pt>
                <c:pt idx="5720">
                  <c:v>32.197486604726997</c:v>
                </c:pt>
                <c:pt idx="5721">
                  <c:v>32.198137003720397</c:v>
                </c:pt>
                <c:pt idx="5722">
                  <c:v>32.198787248715298</c:v>
                </c:pt>
                <c:pt idx="5723">
                  <c:v>32.199437339748201</c:v>
                </c:pt>
                <c:pt idx="5724">
                  <c:v>32.200087276855598</c:v>
                </c:pt>
                <c:pt idx="5725">
                  <c:v>32.200737060073997</c:v>
                </c:pt>
                <c:pt idx="5726">
                  <c:v>32.2013866894399</c:v>
                </c:pt>
                <c:pt idx="5727">
                  <c:v>32.202036164989799</c:v>
                </c:pt>
                <c:pt idx="5728">
                  <c:v>32.202685486760203</c:v>
                </c:pt>
                <c:pt idx="5729">
                  <c:v>32.203334654787497</c:v>
                </c:pt>
                <c:pt idx="5730">
                  <c:v>32.203983669108197</c:v>
                </c:pt>
                <c:pt idx="5731">
                  <c:v>32.204632529758797</c:v>
                </c:pt>
                <c:pt idx="5732">
                  <c:v>32.205281236775697</c:v>
                </c:pt>
                <c:pt idx="5733">
                  <c:v>32.205929790195398</c:v>
                </c:pt>
                <c:pt idx="5734">
                  <c:v>32.206578190054302</c:v>
                </c:pt>
                <c:pt idx="5735">
                  <c:v>32.207226436388801</c:v>
                </c:pt>
                <c:pt idx="5736">
                  <c:v>32.207874529235298</c:v>
                </c:pt>
                <c:pt idx="5737">
                  <c:v>32.208522468630299</c:v>
                </c:pt>
                <c:pt idx="5738">
                  <c:v>32.2091702546102</c:v>
                </c:pt>
                <c:pt idx="5739">
                  <c:v>32.209817887211202</c:v>
                </c:pt>
                <c:pt idx="5740">
                  <c:v>32.210465366469997</c:v>
                </c:pt>
                <c:pt idx="5741">
                  <c:v>32.211112692422702</c:v>
                </c:pt>
                <c:pt idx="5742">
                  <c:v>32.211759865105797</c:v>
                </c:pt>
                <c:pt idx="5743">
                  <c:v>32.212406884555698</c:v>
                </c:pt>
                <c:pt idx="5744">
                  <c:v>32.213053750808598</c:v>
                </c:pt>
                <c:pt idx="5745">
                  <c:v>32.213700463900999</c:v>
                </c:pt>
                <c:pt idx="5746">
                  <c:v>32.214347023869202</c:v>
                </c:pt>
                <c:pt idx="5747">
                  <c:v>32.214993430749402</c:v>
                </c:pt>
                <c:pt idx="5748">
                  <c:v>32.2156396845781</c:v>
                </c:pt>
                <c:pt idx="5749">
                  <c:v>32.216285785391598</c:v>
                </c:pt>
                <c:pt idx="5750">
                  <c:v>32.216931733226097</c:v>
                </c:pt>
                <c:pt idx="5751">
                  <c:v>32.2175775281179</c:v>
                </c:pt>
                <c:pt idx="5752">
                  <c:v>32.2182231701034</c:v>
                </c:pt>
                <c:pt idx="5753">
                  <c:v>32.2188686592187</c:v>
                </c:pt>
                <c:pt idx="5754">
                  <c:v>32.2195139955003</c:v>
                </c:pt>
                <c:pt idx="5755">
                  <c:v>32.220159178984403</c:v>
                </c:pt>
                <c:pt idx="5756">
                  <c:v>32.220804209707097</c:v>
                </c:pt>
                <c:pt idx="5757">
                  <c:v>32.221449087704798</c:v>
                </c:pt>
                <c:pt idx="5758">
                  <c:v>32.2220938130137</c:v>
                </c:pt>
                <c:pt idx="5759">
                  <c:v>32.222738385670098</c:v>
                </c:pt>
                <c:pt idx="5760">
                  <c:v>32.223382805710102</c:v>
                </c:pt>
                <c:pt idx="5761">
                  <c:v>32.224027073169999</c:v>
                </c:pt>
                <c:pt idx="5762">
                  <c:v>32.224671188085999</c:v>
                </c:pt>
                <c:pt idx="5763">
                  <c:v>32.225315150494197</c:v>
                </c:pt>
                <c:pt idx="5764">
                  <c:v>32.225958960431001</c:v>
                </c:pt>
                <c:pt idx="5765">
                  <c:v>32.2266026179324</c:v>
                </c:pt>
                <c:pt idx="5766">
                  <c:v>32.227246123034703</c:v>
                </c:pt>
                <c:pt idx="5767">
                  <c:v>32.227889475773999</c:v>
                </c:pt>
                <c:pt idx="5768">
                  <c:v>32.228532676186397</c:v>
                </c:pt>
                <c:pt idx="5769">
                  <c:v>32.229175724308199</c:v>
                </c:pt>
                <c:pt idx="5770">
                  <c:v>32.2298186201755</c:v>
                </c:pt>
                <c:pt idx="5771">
                  <c:v>32.230461363824404</c:v>
                </c:pt>
                <c:pt idx="5772">
                  <c:v>32.231103955290997</c:v>
                </c:pt>
                <c:pt idx="5773">
                  <c:v>32.231746394611498</c:v>
                </c:pt>
                <c:pt idx="5774">
                  <c:v>32.232388681822002</c:v>
                </c:pt>
                <c:pt idx="5775">
                  <c:v>32.233030816958497</c:v>
                </c:pt>
                <c:pt idx="5776">
                  <c:v>32.233672800057299</c:v>
                </c:pt>
                <c:pt idx="5777">
                  <c:v>32.234314631154298</c:v>
                </c:pt>
                <c:pt idx="5778">
                  <c:v>32.234956310285597</c:v>
                </c:pt>
                <c:pt idx="5779">
                  <c:v>32.235597837487397</c:v>
                </c:pt>
                <c:pt idx="5780">
                  <c:v>32.236239212795702</c:v>
                </c:pt>
                <c:pt idx="5781">
                  <c:v>32.236880436246501</c:v>
                </c:pt>
                <c:pt idx="5782">
                  <c:v>32.237521507875897</c:v>
                </c:pt>
                <c:pt idx="5783">
                  <c:v>32.238162427719899</c:v>
                </c:pt>
                <c:pt idx="5784">
                  <c:v>32.238803195814597</c:v>
                </c:pt>
                <c:pt idx="5785">
                  <c:v>32.2394438121961</c:v>
                </c:pt>
                <c:pt idx="5786">
                  <c:v>32.240084276900198</c:v>
                </c:pt>
                <c:pt idx="5787">
                  <c:v>32.240724589963001</c:v>
                </c:pt>
                <c:pt idx="5788">
                  <c:v>32.241364751420598</c:v>
                </c:pt>
                <c:pt idx="5789">
                  <c:v>32.242004761308898</c:v>
                </c:pt>
                <c:pt idx="5790">
                  <c:v>32.2426446196638</c:v>
                </c:pt>
                <c:pt idx="5791">
                  <c:v>32.243284326521497</c:v>
                </c:pt>
                <c:pt idx="5792">
                  <c:v>32.243923881917802</c:v>
                </c:pt>
                <c:pt idx="5793">
                  <c:v>32.244563285888802</c:v>
                </c:pt>
                <c:pt idx="5794">
                  <c:v>32.245202538470203</c:v>
                </c:pt>
                <c:pt idx="5795">
                  <c:v>32.245841639698199</c:v>
                </c:pt>
                <c:pt idx="5796">
                  <c:v>32.246480589608701</c:v>
                </c:pt>
                <c:pt idx="5797">
                  <c:v>32.2471193882375</c:v>
                </c:pt>
                <c:pt idx="5798">
                  <c:v>32.247758035620599</c:v>
                </c:pt>
                <c:pt idx="5799">
                  <c:v>32.248396531793901</c:v>
                </c:pt>
                <c:pt idx="5800">
                  <c:v>32.249034876793402</c:v>
                </c:pt>
                <c:pt idx="5801">
                  <c:v>32.249673070654801</c:v>
                </c:pt>
                <c:pt idx="5802">
                  <c:v>32.250311113414199</c:v>
                </c:pt>
                <c:pt idx="5803">
                  <c:v>32.250949005107302</c:v>
                </c:pt>
                <c:pt idx="5804">
                  <c:v>32.251586745770098</c:v>
                </c:pt>
                <c:pt idx="5805">
                  <c:v>32.252224335438498</c:v>
                </c:pt>
                <c:pt idx="5806">
                  <c:v>32.252861774148201</c:v>
                </c:pt>
                <c:pt idx="5807">
                  <c:v>32.253499061935102</c:v>
                </c:pt>
                <c:pt idx="5808">
                  <c:v>32.254136198835099</c:v>
                </c:pt>
                <c:pt idx="5809">
                  <c:v>32.254773184884002</c:v>
                </c:pt>
                <c:pt idx="5810">
                  <c:v>32.255410020117701</c:v>
                </c:pt>
                <c:pt idx="5811">
                  <c:v>32.256046704571901</c:v>
                </c:pt>
                <c:pt idx="5812">
                  <c:v>32.256683238282399</c:v>
                </c:pt>
                <c:pt idx="5813">
                  <c:v>32.257319621285099</c:v>
                </c:pt>
                <c:pt idx="5814">
                  <c:v>32.257955853615798</c:v>
                </c:pt>
                <c:pt idx="5815">
                  <c:v>32.2585919353102</c:v>
                </c:pt>
                <c:pt idx="5816">
                  <c:v>32.259227866404103</c:v>
                </c:pt>
                <c:pt idx="5817">
                  <c:v>32.259863646933297</c:v>
                </c:pt>
                <c:pt idx="5818">
                  <c:v>32.260499276933601</c:v>
                </c:pt>
                <c:pt idx="5819">
                  <c:v>32.261134756440697</c:v>
                </c:pt>
                <c:pt idx="5820">
                  <c:v>32.261770085490298</c:v>
                </c:pt>
                <c:pt idx="5821">
                  <c:v>32.2624052641182</c:v>
                </c:pt>
                <c:pt idx="5822">
                  <c:v>32.263040292360103</c:v>
                </c:pt>
                <c:pt idx="5823">
                  <c:v>32.263675170251801</c:v>
                </c:pt>
                <c:pt idx="5824">
                  <c:v>32.264309897828902</c:v>
                </c:pt>
                <c:pt idx="5825">
                  <c:v>32.264944475127201</c:v>
                </c:pt>
                <c:pt idx="5826">
                  <c:v>32.265578902182298</c:v>
                </c:pt>
                <c:pt idx="5827">
                  <c:v>32.266213179029997</c:v>
                </c:pt>
                <c:pt idx="5828">
                  <c:v>32.266847305705902</c:v>
                </c:pt>
                <c:pt idx="5829">
                  <c:v>32.267481282245697</c:v>
                </c:pt>
                <c:pt idx="5830">
                  <c:v>32.268115108685102</c:v>
                </c:pt>
                <c:pt idx="5831">
                  <c:v>32.268748785059699</c:v>
                </c:pt>
                <c:pt idx="5832">
                  <c:v>32.269382311405202</c:v>
                </c:pt>
                <c:pt idx="5833">
                  <c:v>32.270015687757201</c:v>
                </c:pt>
                <c:pt idx="5834">
                  <c:v>32.270648914151302</c:v>
                </c:pt>
                <c:pt idx="5835">
                  <c:v>32.271281990623301</c:v>
                </c:pt>
                <c:pt idx="5836">
                  <c:v>32.271914917208697</c:v>
                </c:pt>
                <c:pt idx="5837">
                  <c:v>32.272547693942997</c:v>
                </c:pt>
                <c:pt idx="5838">
                  <c:v>32.273180320861997</c:v>
                </c:pt>
                <c:pt idx="5839">
                  <c:v>32.273812798001202</c:v>
                </c:pt>
                <c:pt idx="5840">
                  <c:v>32.274445125396099</c:v>
                </c:pt>
                <c:pt idx="5841">
                  <c:v>32.275077303082497</c:v>
                </c:pt>
                <c:pt idx="5842">
                  <c:v>32.275709331095797</c:v>
                </c:pt>
                <c:pt idx="5843">
                  <c:v>32.276341209471603</c:v>
                </c:pt>
                <c:pt idx="5844">
                  <c:v>32.2769729382455</c:v>
                </c:pt>
                <c:pt idx="5845">
                  <c:v>32.2776045174529</c:v>
                </c:pt>
                <c:pt idx="5846">
                  <c:v>32.278235947129602</c:v>
                </c:pt>
                <c:pt idx="5847">
                  <c:v>32.278867227310897</c:v>
                </c:pt>
                <c:pt idx="5848">
                  <c:v>32.279498358032399</c:v>
                </c:pt>
                <c:pt idx="5849">
                  <c:v>32.280129339329598</c:v>
                </c:pt>
                <c:pt idx="5850">
                  <c:v>32.280760171238001</c:v>
                </c:pt>
                <c:pt idx="5851">
                  <c:v>32.281390853793198</c:v>
                </c:pt>
                <c:pt idx="5852">
                  <c:v>32.282021387030603</c:v>
                </c:pt>
                <c:pt idx="5853">
                  <c:v>32.282651770985701</c:v>
                </c:pt>
                <c:pt idx="5854">
                  <c:v>32.283282005693898</c:v>
                </c:pt>
                <c:pt idx="5855">
                  <c:v>32.2839120911908</c:v>
                </c:pt>
                <c:pt idx="5856">
                  <c:v>32.284542027511797</c:v>
                </c:pt>
                <c:pt idx="5857">
                  <c:v>32.285171814692298</c:v>
                </c:pt>
                <c:pt idx="5858">
                  <c:v>32.285801452767899</c:v>
                </c:pt>
                <c:pt idx="5859">
                  <c:v>32.286430941773901</c:v>
                </c:pt>
                <c:pt idx="5860">
                  <c:v>32.287060281745703</c:v>
                </c:pt>
                <c:pt idx="5861">
                  <c:v>32.287689472718803</c:v>
                </c:pt>
                <c:pt idx="5862">
                  <c:v>32.288318514728601</c:v>
                </c:pt>
                <c:pt idx="5863">
                  <c:v>32.288947407810497</c:v>
                </c:pt>
                <c:pt idx="5864">
                  <c:v>32.289576151999903</c:v>
                </c:pt>
                <c:pt idx="5865">
                  <c:v>32.290204747332098</c:v>
                </c:pt>
                <c:pt idx="5866">
                  <c:v>32.290833193842701</c:v>
                </c:pt>
                <c:pt idx="5867">
                  <c:v>32.2914614915668</c:v>
                </c:pt>
                <c:pt idx="5868">
                  <c:v>32.292089640539999</c:v>
                </c:pt>
                <c:pt idx="5869">
                  <c:v>32.292717640797498</c:v>
                </c:pt>
                <c:pt idx="5870">
                  <c:v>32.293345492374698</c:v>
                </c:pt>
                <c:pt idx="5871">
                  <c:v>32.293973195306897</c:v>
                </c:pt>
                <c:pt idx="5872">
                  <c:v>32.294600749629502</c:v>
                </c:pt>
                <c:pt idx="5873">
                  <c:v>32.295228155377799</c:v>
                </c:pt>
                <c:pt idx="5874">
                  <c:v>32.295855412587102</c:v>
                </c:pt>
                <c:pt idx="5875">
                  <c:v>32.296482521292802</c:v>
                </c:pt>
                <c:pt idx="5876">
                  <c:v>32.2971094815301</c:v>
                </c:pt>
                <c:pt idx="5877">
                  <c:v>32.297736293334196</c:v>
                </c:pt>
                <c:pt idx="5878">
                  <c:v>32.298362956740597</c:v>
                </c:pt>
                <c:pt idx="5879">
                  <c:v>32.298989471784502</c:v>
                </c:pt>
                <c:pt idx="5880">
                  <c:v>32.299615838501097</c:v>
                </c:pt>
                <c:pt idx="5881">
                  <c:v>32.300242056925697</c:v>
                </c:pt>
                <c:pt idx="5882">
                  <c:v>32.300868127093601</c:v>
                </c:pt>
                <c:pt idx="5883">
                  <c:v>32.301494049040002</c:v>
                </c:pt>
                <c:pt idx="5884">
                  <c:v>32.302119822800101</c:v>
                </c:pt>
                <c:pt idx="5885">
                  <c:v>32.302745448409198</c:v>
                </c:pt>
                <c:pt idx="5886">
                  <c:v>32.303370925902499</c:v>
                </c:pt>
                <c:pt idx="5887">
                  <c:v>32.303996255315198</c:v>
                </c:pt>
                <c:pt idx="5888">
                  <c:v>32.304621436682503</c:v>
                </c:pt>
                <c:pt idx="5889">
                  <c:v>32.305246470039698</c:v>
                </c:pt>
                <c:pt idx="5890">
                  <c:v>32.3058713554218</c:v>
                </c:pt>
                <c:pt idx="5891">
                  <c:v>32.306496092864101</c:v>
                </c:pt>
                <c:pt idx="5892">
                  <c:v>32.307120682401802</c:v>
                </c:pt>
                <c:pt idx="5893">
                  <c:v>32.307745124070003</c:v>
                </c:pt>
                <c:pt idx="5894">
                  <c:v>32.308369417903897</c:v>
                </c:pt>
                <c:pt idx="5895">
                  <c:v>32.308993563938699</c:v>
                </c:pt>
                <c:pt idx="5896">
                  <c:v>32.309617562209397</c:v>
                </c:pt>
                <c:pt idx="5897">
                  <c:v>32.310241412751203</c:v>
                </c:pt>
                <c:pt idx="5898">
                  <c:v>32.310865115599199</c:v>
                </c:pt>
                <c:pt idx="5899">
                  <c:v>32.311488670788599</c:v>
                </c:pt>
                <c:pt idx="5900">
                  <c:v>32.312112078354502</c:v>
                </c:pt>
                <c:pt idx="5901">
                  <c:v>32.312735338331997</c:v>
                </c:pt>
                <c:pt idx="5902">
                  <c:v>32.313358450756098</c:v>
                </c:pt>
                <c:pt idx="5903">
                  <c:v>32.3139814156619</c:v>
                </c:pt>
                <c:pt idx="5904">
                  <c:v>32.314604233084602</c:v>
                </c:pt>
                <c:pt idx="5905">
                  <c:v>32.315226903059198</c:v>
                </c:pt>
                <c:pt idx="5906">
                  <c:v>32.315849425620797</c:v>
                </c:pt>
                <c:pt idx="5907">
                  <c:v>32.316471800804401</c:v>
                </c:pt>
                <c:pt idx="5908">
                  <c:v>32.317094028645002</c:v>
                </c:pt>
                <c:pt idx="5909">
                  <c:v>32.317716109177802</c:v>
                </c:pt>
                <c:pt idx="5910">
                  <c:v>32.318338042437702</c:v>
                </c:pt>
                <c:pt idx="5911">
                  <c:v>32.318959828459697</c:v>
                </c:pt>
                <c:pt idx="5912">
                  <c:v>32.319581467279001</c:v>
                </c:pt>
                <c:pt idx="5913">
                  <c:v>32.320202958930402</c:v>
                </c:pt>
                <c:pt idx="5914">
                  <c:v>32.320824303449001</c:v>
                </c:pt>
                <c:pt idx="5915">
                  <c:v>32.3214455008698</c:v>
                </c:pt>
                <c:pt idx="5916">
                  <c:v>32.322066551227799</c:v>
                </c:pt>
                <c:pt idx="5917">
                  <c:v>32.322687454557901</c:v>
                </c:pt>
                <c:pt idx="5918">
                  <c:v>32.3233082108951</c:v>
                </c:pt>
                <c:pt idx="5919">
                  <c:v>32.323928820274404</c:v>
                </c:pt>
                <c:pt idx="5920">
                  <c:v>32.3245492827307</c:v>
                </c:pt>
                <c:pt idx="5921">
                  <c:v>32.325169598298999</c:v>
                </c:pt>
                <c:pt idx="5922">
                  <c:v>32.3257897670142</c:v>
                </c:pt>
                <c:pt idx="5923">
                  <c:v>32.326409788911299</c:v>
                </c:pt>
                <c:pt idx="5924">
                  <c:v>32.327029664024998</c:v>
                </c:pt>
                <c:pt idx="5925">
                  <c:v>32.327649392390498</c:v>
                </c:pt>
                <c:pt idx="5926">
                  <c:v>32.328268974042501</c:v>
                </c:pt>
                <c:pt idx="5927">
                  <c:v>32.328888409016002</c:v>
                </c:pt>
                <c:pt idx="5928">
                  <c:v>32.329507697345903</c:v>
                </c:pt>
                <c:pt idx="5929">
                  <c:v>32.330126839066999</c:v>
                </c:pt>
                <c:pt idx="5930">
                  <c:v>32.330745834214298</c:v>
                </c:pt>
                <c:pt idx="5931">
                  <c:v>32.331364682822503</c:v>
                </c:pt>
                <c:pt idx="5932">
                  <c:v>32.331983384926602</c:v>
                </c:pt>
                <c:pt idx="5933">
                  <c:v>32.332601940561297</c:v>
                </c:pt>
                <c:pt idx="5934">
                  <c:v>32.333220349761604</c:v>
                </c:pt>
                <c:pt idx="5935">
                  <c:v>32.333838612562303</c:v>
                </c:pt>
                <c:pt idx="5936">
                  <c:v>32.334456728998198</c:v>
                </c:pt>
                <c:pt idx="5937">
                  <c:v>32.335074699104098</c:v>
                </c:pt>
                <c:pt idx="5938">
                  <c:v>32.335692522914798</c:v>
                </c:pt>
                <c:pt idx="5939">
                  <c:v>32.3363102004651</c:v>
                </c:pt>
                <c:pt idx="5940">
                  <c:v>32.336927731789899</c:v>
                </c:pt>
                <c:pt idx="5941">
                  <c:v>32.337545116923899</c:v>
                </c:pt>
                <c:pt idx="5942">
                  <c:v>32.3381623559019</c:v>
                </c:pt>
                <c:pt idx="5943">
                  <c:v>32.338779448758601</c:v>
                </c:pt>
                <c:pt idx="5944">
                  <c:v>32.339396395528901</c:v>
                </c:pt>
                <c:pt idx="5945">
                  <c:v>32.340013196247497</c:v>
                </c:pt>
                <c:pt idx="5946">
                  <c:v>32.340629850949099</c:v>
                </c:pt>
                <c:pt idx="5947">
                  <c:v>32.341246359668503</c:v>
                </c:pt>
                <c:pt idx="5948">
                  <c:v>32.341862722440297</c:v>
                </c:pt>
                <c:pt idx="5949">
                  <c:v>32.342478939299497</c:v>
                </c:pt>
                <c:pt idx="5950">
                  <c:v>32.3430950102805</c:v>
                </c:pt>
                <c:pt idx="5951">
                  <c:v>32.343710935418201</c:v>
                </c:pt>
                <c:pt idx="5952">
                  <c:v>32.344326714747297</c:v>
                </c:pt>
                <c:pt idx="5953">
                  <c:v>32.344942348302403</c:v>
                </c:pt>
                <c:pt idx="5954">
                  <c:v>32.345557836118303</c:v>
                </c:pt>
                <c:pt idx="5955">
                  <c:v>32.346173178229598</c:v>
                </c:pt>
                <c:pt idx="5956">
                  <c:v>32.346788374670901</c:v>
                </c:pt>
                <c:pt idx="5957">
                  <c:v>32.347403425476998</c:v>
                </c:pt>
                <c:pt idx="5958">
                  <c:v>32.3480183306825</c:v>
                </c:pt>
                <c:pt idx="5959">
                  <c:v>32.348633090322103</c:v>
                </c:pt>
                <c:pt idx="5960">
                  <c:v>32.349247704430297</c:v>
                </c:pt>
                <c:pt idx="5961">
                  <c:v>32.349862173041799</c:v>
                </c:pt>
                <c:pt idx="5962">
                  <c:v>32.350476496191298</c:v>
                </c:pt>
                <c:pt idx="5963">
                  <c:v>32.351090673913298</c:v>
                </c:pt>
                <c:pt idx="5964">
                  <c:v>32.351704706242501</c:v>
                </c:pt>
                <c:pt idx="5965">
                  <c:v>32.352318593213496</c:v>
                </c:pt>
                <c:pt idx="5966">
                  <c:v>32.352932334860697</c:v>
                </c:pt>
                <c:pt idx="5967">
                  <c:v>32.353545931218903</c:v>
                </c:pt>
                <c:pt idx="5968">
                  <c:v>32.354159382322699</c:v>
                </c:pt>
                <c:pt idx="5969">
                  <c:v>32.354772688206403</c:v>
                </c:pt>
                <c:pt idx="5970">
                  <c:v>32.355385848904902</c:v>
                </c:pt>
                <c:pt idx="5971">
                  <c:v>32.355998864452502</c:v>
                </c:pt>
                <c:pt idx="5972">
                  <c:v>32.356611734883799</c:v>
                </c:pt>
                <c:pt idx="5973">
                  <c:v>32.357224460233397</c:v>
                </c:pt>
                <c:pt idx="5974">
                  <c:v>32.357837040535799</c:v>
                </c:pt>
                <c:pt idx="5975">
                  <c:v>32.358449475825502</c:v>
                </c:pt>
                <c:pt idx="5976">
                  <c:v>32.359061766137003</c:v>
                </c:pt>
                <c:pt idx="5977">
                  <c:v>32.3596739115048</c:v>
                </c:pt>
                <c:pt idx="5978">
                  <c:v>32.360285911963501</c:v>
                </c:pt>
                <c:pt idx="5979">
                  <c:v>32.360897767547499</c:v>
                </c:pt>
                <c:pt idx="5980">
                  <c:v>32.361509478291303</c:v>
                </c:pt>
                <c:pt idx="5981">
                  <c:v>32.362121044229397</c:v>
                </c:pt>
                <c:pt idx="5982">
                  <c:v>32.362732465396199</c:v>
                </c:pt>
                <c:pt idx="5983">
                  <c:v>32.363343741826199</c:v>
                </c:pt>
                <c:pt idx="5984">
                  <c:v>32.363954873553801</c:v>
                </c:pt>
                <c:pt idx="5985">
                  <c:v>32.364565860613503</c:v>
                </c:pt>
                <c:pt idx="5986">
                  <c:v>32.365176703039701</c:v>
                </c:pt>
                <c:pt idx="5987">
                  <c:v>32.3657874008669</c:v>
                </c:pt>
                <c:pt idx="5988">
                  <c:v>32.366397954129503</c:v>
                </c:pt>
                <c:pt idx="5989">
                  <c:v>32.367008362861803</c:v>
                </c:pt>
                <c:pt idx="5990">
                  <c:v>32.367618627098302</c:v>
                </c:pt>
                <c:pt idx="5991">
                  <c:v>32.368228746873399</c:v>
                </c:pt>
                <c:pt idx="5992">
                  <c:v>32.368838722221497</c:v>
                </c:pt>
                <c:pt idx="5993">
                  <c:v>32.369448553176802</c:v>
                </c:pt>
                <c:pt idx="5994">
                  <c:v>32.370058239774004</c:v>
                </c:pt>
                <c:pt idx="5995">
                  <c:v>32.3706677820471</c:v>
                </c:pt>
                <c:pt idx="5996">
                  <c:v>32.371277180030702</c:v>
                </c:pt>
                <c:pt idx="5997">
                  <c:v>32.371886433759101</c:v>
                </c:pt>
                <c:pt idx="5998">
                  <c:v>32.372495543266602</c:v>
                </c:pt>
                <c:pt idx="5999">
                  <c:v>32.373104508587602</c:v>
                </c:pt>
                <c:pt idx="6000">
                  <c:v>32.373713329756299</c:v>
                </c:pt>
                <c:pt idx="6001">
                  <c:v>32.374322006807198</c:v>
                </c:pt>
                <c:pt idx="6002">
                  <c:v>32.374930539774397</c:v>
                </c:pt>
                <c:pt idx="6003">
                  <c:v>32.3755389286924</c:v>
                </c:pt>
                <c:pt idx="6004">
                  <c:v>32.376147173595299</c:v>
                </c:pt>
                <c:pt idx="6005">
                  <c:v>32.376755274517599</c:v>
                </c:pt>
                <c:pt idx="6006">
                  <c:v>32.377363231493398</c:v>
                </c:pt>
                <c:pt idx="6007">
                  <c:v>32.377971044557</c:v>
                </c:pt>
                <c:pt idx="6008">
                  <c:v>32.378578713742797</c:v>
                </c:pt>
                <c:pt idx="6009">
                  <c:v>32.379186239084802</c:v>
                </c:pt>
                <c:pt idx="6010">
                  <c:v>32.379793620617498</c:v>
                </c:pt>
                <c:pt idx="6011">
                  <c:v>32.380400858374998</c:v>
                </c:pt>
                <c:pt idx="6012">
                  <c:v>32.381007952391599</c:v>
                </c:pt>
                <c:pt idx="6013">
                  <c:v>32.3816149027015</c:v>
                </c:pt>
                <c:pt idx="6014">
                  <c:v>32.3822217093389</c:v>
                </c:pt>
                <c:pt idx="6015">
                  <c:v>32.382828372337997</c:v>
                </c:pt>
                <c:pt idx="6016">
                  <c:v>32.383434891733003</c:v>
                </c:pt>
                <c:pt idx="6017">
                  <c:v>32.384041267558104</c:v>
                </c:pt>
                <c:pt idx="6018">
                  <c:v>32.384647499847503</c:v>
                </c:pt>
                <c:pt idx="6019">
                  <c:v>32.3852535886354</c:v>
                </c:pt>
                <c:pt idx="6020">
                  <c:v>32.385859533955902</c:v>
                </c:pt>
                <c:pt idx="6021">
                  <c:v>32.386465335843297</c:v>
                </c:pt>
                <c:pt idx="6022">
                  <c:v>32.387070994331502</c:v>
                </c:pt>
                <c:pt idx="6023">
                  <c:v>32.387676509454899</c:v>
                </c:pt>
                <c:pt idx="6024">
                  <c:v>32.388281881247501</c:v>
                </c:pt>
                <c:pt idx="6025">
                  <c:v>32.3888871097435</c:v>
                </c:pt>
                <c:pt idx="6026">
                  <c:v>32.389492194976903</c:v>
                </c:pt>
                <c:pt idx="6027">
                  <c:v>32.3900971369819</c:v>
                </c:pt>
                <c:pt idx="6028">
                  <c:v>32.390701935792698</c:v>
                </c:pt>
                <c:pt idx="6029">
                  <c:v>32.391306591443303</c:v>
                </c:pt>
                <c:pt idx="6030">
                  <c:v>32.391911103967701</c:v>
                </c:pt>
                <c:pt idx="6031">
                  <c:v>32.392515473400103</c:v>
                </c:pt>
                <c:pt idx="6032">
                  <c:v>32.393119699774601</c:v>
                </c:pt>
                <c:pt idx="6033">
                  <c:v>32.393723783125203</c:v>
                </c:pt>
                <c:pt idx="6034">
                  <c:v>32.394327723486001</c:v>
                </c:pt>
                <c:pt idx="6035">
                  <c:v>32.394931520890999</c:v>
                </c:pt>
                <c:pt idx="6036">
                  <c:v>32.395535175374299</c:v>
                </c:pt>
                <c:pt idx="6037">
                  <c:v>32.396138686969998</c:v>
                </c:pt>
                <c:pt idx="6038">
                  <c:v>32.396742055711897</c:v>
                </c:pt>
                <c:pt idx="6039">
                  <c:v>32.397345281634202</c:v>
                </c:pt>
                <c:pt idx="6040">
                  <c:v>32.397948364770997</c:v>
                </c:pt>
                <c:pt idx="6041">
                  <c:v>32.398551305155998</c:v>
                </c:pt>
                <c:pt idx="6042">
                  <c:v>32.399154102823502</c:v>
                </c:pt>
                <c:pt idx="6043">
                  <c:v>32.399756757807303</c:v>
                </c:pt>
                <c:pt idx="6044">
                  <c:v>32.4003592701415</c:v>
                </c:pt>
                <c:pt idx="6045">
                  <c:v>32.40096163986</c:v>
                </c:pt>
                <c:pt idx="6046">
                  <c:v>32.401563866996803</c:v>
                </c:pt>
                <c:pt idx="6047">
                  <c:v>32.4021659515859</c:v>
                </c:pt>
                <c:pt idx="6048">
                  <c:v>32.4027678936611</c:v>
                </c:pt>
                <c:pt idx="6049">
                  <c:v>32.403369693256501</c:v>
                </c:pt>
                <c:pt idx="6050">
                  <c:v>32.403971350406003</c:v>
                </c:pt>
                <c:pt idx="6051">
                  <c:v>32.4045728651435</c:v>
                </c:pt>
                <c:pt idx="6052">
                  <c:v>32.405174237502898</c:v>
                </c:pt>
                <c:pt idx="6053">
                  <c:v>32.405775467518197</c:v>
                </c:pt>
                <c:pt idx="6054">
                  <c:v>32.406376555223197</c:v>
                </c:pt>
                <c:pt idx="6055">
                  <c:v>32.406977500651898</c:v>
                </c:pt>
                <c:pt idx="6056">
                  <c:v>32.4075783038381</c:v>
                </c:pt>
                <c:pt idx="6057">
                  <c:v>32.408178964815697</c:v>
                </c:pt>
                <c:pt idx="6058">
                  <c:v>32.408779483618503</c:v>
                </c:pt>
                <c:pt idx="6059">
                  <c:v>32.409379860280602</c:v>
                </c:pt>
                <c:pt idx="6060">
                  <c:v>32.409980094835603</c:v>
                </c:pt>
                <c:pt idx="6061">
                  <c:v>32.4105801873175</c:v>
                </c:pt>
                <c:pt idx="6062">
                  <c:v>32.411180137760098</c:v>
                </c:pt>
                <c:pt idx="6063">
                  <c:v>32.411779946197299</c:v>
                </c:pt>
                <c:pt idx="6064">
                  <c:v>32.412379612662797</c:v>
                </c:pt>
                <c:pt idx="6065">
                  <c:v>32.412979137190398</c:v>
                </c:pt>
                <c:pt idx="6066">
                  <c:v>32.413578519814102</c:v>
                </c:pt>
                <c:pt idx="6067">
                  <c:v>32.414177760567597</c:v>
                </c:pt>
                <c:pt idx="6068">
                  <c:v>32.414776859484697</c:v>
                </c:pt>
                <c:pt idx="6069">
                  <c:v>32.415375816599102</c:v>
                </c:pt>
                <c:pt idx="6070">
                  <c:v>32.4159746319447</c:v>
                </c:pt>
                <c:pt idx="6071">
                  <c:v>32.416573305555303</c:v>
                </c:pt>
                <c:pt idx="6072">
                  <c:v>32.417171837464501</c:v>
                </c:pt>
                <c:pt idx="6073">
                  <c:v>32.417770227706299</c:v>
                </c:pt>
                <c:pt idx="6074">
                  <c:v>32.4183684763142</c:v>
                </c:pt>
                <c:pt idx="6075">
                  <c:v>32.418966583322003</c:v>
                </c:pt>
                <c:pt idx="6076">
                  <c:v>32.419564548763603</c:v>
                </c:pt>
                <c:pt idx="6077">
                  <c:v>32.4201623726725</c:v>
                </c:pt>
                <c:pt idx="6078">
                  <c:v>32.420760055082603</c:v>
                </c:pt>
                <c:pt idx="6079">
                  <c:v>32.421357596027498</c:v>
                </c:pt>
                <c:pt idx="6080">
                  <c:v>32.421954995541</c:v>
                </c:pt>
                <c:pt idx="6081">
                  <c:v>32.422552253656697</c:v>
                </c:pt>
                <c:pt idx="6082">
                  <c:v>32.423149370408296</c:v>
                </c:pt>
                <c:pt idx="6083">
                  <c:v>32.4237463458295</c:v>
                </c:pt>
                <c:pt idx="6084">
                  <c:v>32.424343179954001</c:v>
                </c:pt>
                <c:pt idx="6085">
                  <c:v>32.4249398728155</c:v>
                </c:pt>
                <c:pt idx="6086">
                  <c:v>32.4255364244475</c:v>
                </c:pt>
                <c:pt idx="6087">
                  <c:v>32.426132834883802</c:v>
                </c:pt>
                <c:pt idx="6088">
                  <c:v>32.426729104157999</c:v>
                </c:pt>
                <c:pt idx="6089">
                  <c:v>32.427325232303701</c:v>
                </c:pt>
                <c:pt idx="6090">
                  <c:v>32.427921219354502</c:v>
                </c:pt>
                <c:pt idx="6091">
                  <c:v>32.428517065344103</c:v>
                </c:pt>
                <c:pt idx="6092">
                  <c:v>32.429112770306098</c:v>
                </c:pt>
                <c:pt idx="6093">
                  <c:v>32.429708334274103</c:v>
                </c:pt>
                <c:pt idx="6094">
                  <c:v>32.4303037572816</c:v>
                </c:pt>
                <c:pt idx="6095">
                  <c:v>32.430899039362302</c:v>
                </c:pt>
                <c:pt idx="6096">
                  <c:v>32.431494180549798</c:v>
                </c:pt>
                <c:pt idx="6097">
                  <c:v>32.432089180877497</c:v>
                </c:pt>
                <c:pt idx="6098">
                  <c:v>32.432684040379101</c:v>
                </c:pt>
                <c:pt idx="6099">
                  <c:v>32.433278759088203</c:v>
                </c:pt>
                <c:pt idx="6100">
                  <c:v>32.4338733370383</c:v>
                </c:pt>
                <c:pt idx="6101">
                  <c:v>32.434467774262799</c:v>
                </c:pt>
                <c:pt idx="6102">
                  <c:v>32.435062070795396</c:v>
                </c:pt>
                <c:pt idx="6103">
                  <c:v>32.4356562266696</c:v>
                </c:pt>
                <c:pt idx="6104">
                  <c:v>32.436250241918998</c:v>
                </c:pt>
                <c:pt idx="6105">
                  <c:v>32.4368441165769</c:v>
                </c:pt>
                <c:pt idx="6106">
                  <c:v>32.437437850676901</c:v>
                </c:pt>
                <c:pt idx="6107">
                  <c:v>32.438031444252502</c:v>
                </c:pt>
                <c:pt idx="6108">
                  <c:v>32.438624897337299</c:v>
                </c:pt>
                <c:pt idx="6109">
                  <c:v>32.439218209964501</c:v>
                </c:pt>
                <c:pt idx="6110">
                  <c:v>32.439811382167903</c:v>
                </c:pt>
                <c:pt idx="6111">
                  <c:v>32.440404413980701</c:v>
                </c:pt>
                <c:pt idx="6112">
                  <c:v>32.440997305436603</c:v>
                </c:pt>
                <c:pt idx="6113">
                  <c:v>32.441590056568799</c:v>
                </c:pt>
                <c:pt idx="6114">
                  <c:v>32.442182667410897</c:v>
                </c:pt>
                <c:pt idx="6115">
                  <c:v>32.4427751379963</c:v>
                </c:pt>
                <c:pt idx="6116">
                  <c:v>32.443367468358304</c:v>
                </c:pt>
                <c:pt idx="6117">
                  <c:v>32.443959658530602</c:v>
                </c:pt>
                <c:pt idx="6118">
                  <c:v>32.4445517085463</c:v>
                </c:pt>
                <c:pt idx="6119">
                  <c:v>32.445143618438998</c:v>
                </c:pt>
                <c:pt idx="6120">
                  <c:v>32.445735388242099</c:v>
                </c:pt>
                <c:pt idx="6121">
                  <c:v>32.446327017988899</c:v>
                </c:pt>
                <c:pt idx="6122">
                  <c:v>32.446918507712802</c:v>
                </c:pt>
                <c:pt idx="6123">
                  <c:v>32.447509857447102</c:v>
                </c:pt>
                <c:pt idx="6124">
                  <c:v>32.448101067225302</c:v>
                </c:pt>
                <c:pt idx="6125">
                  <c:v>32.448692137080698</c:v>
                </c:pt>
                <c:pt idx="6126">
                  <c:v>32.449283067046601</c:v>
                </c:pt>
                <c:pt idx="6127">
                  <c:v>32.449873857156497</c:v>
                </c:pt>
                <c:pt idx="6128">
                  <c:v>32.450464507443499</c:v>
                </c:pt>
                <c:pt idx="6129">
                  <c:v>32.451055017941101</c:v>
                </c:pt>
                <c:pt idx="6130">
                  <c:v>32.4516453886826</c:v>
                </c:pt>
                <c:pt idx="6131">
                  <c:v>32.452235619701199</c:v>
                </c:pt>
                <c:pt idx="6132">
                  <c:v>32.4528257110303</c:v>
                </c:pt>
                <c:pt idx="6133">
                  <c:v>32.4534156627032</c:v>
                </c:pt>
                <c:pt idx="6134">
                  <c:v>32.454005474753203</c:v>
                </c:pt>
                <c:pt idx="6135">
                  <c:v>32.454595147213404</c:v>
                </c:pt>
                <c:pt idx="6136">
                  <c:v>32.455184680117299</c:v>
                </c:pt>
                <c:pt idx="6137">
                  <c:v>32.455774073498098</c:v>
                </c:pt>
                <c:pt idx="6138">
                  <c:v>32.456363327388999</c:v>
                </c:pt>
                <c:pt idx="6139">
                  <c:v>32.456952441823297</c:v>
                </c:pt>
                <c:pt idx="6140">
                  <c:v>32.457541416834196</c:v>
                </c:pt>
                <c:pt idx="6141">
                  <c:v>32.458130252455</c:v>
                </c:pt>
                <c:pt idx="6142">
                  <c:v>32.458718948718797</c:v>
                </c:pt>
                <c:pt idx="6143">
                  <c:v>32.459307505658998</c:v>
                </c:pt>
                <c:pt idx="6144">
                  <c:v>32.459895923308601</c:v>
                </c:pt>
                <c:pt idx="6145">
                  <c:v>32.460484201701</c:v>
                </c:pt>
                <c:pt idx="6146">
                  <c:v>32.4610723408693</c:v>
                </c:pt>
                <c:pt idx="6147">
                  <c:v>32.461660340846699</c:v>
                </c:pt>
                <c:pt idx="6148">
                  <c:v>32.462248201666299</c:v>
                </c:pt>
                <c:pt idx="6149">
                  <c:v>32.462835923361403</c:v>
                </c:pt>
                <c:pt idx="6150">
                  <c:v>32.463423505965103</c:v>
                </c:pt>
                <c:pt idx="6151">
                  <c:v>32.464010949510602</c:v>
                </c:pt>
                <c:pt idx="6152">
                  <c:v>32.464598254031003</c:v>
                </c:pt>
                <c:pt idx="6153">
                  <c:v>32.465185419559504</c:v>
                </c:pt>
                <c:pt idx="6154">
                  <c:v>32.465772446129201</c:v>
                </c:pt>
                <c:pt idx="6155">
                  <c:v>32.466359333773198</c:v>
                </c:pt>
                <c:pt idx="6156">
                  <c:v>32.466946082524601</c:v>
                </c:pt>
                <c:pt idx="6157">
                  <c:v>32.467532692416597</c:v>
                </c:pt>
                <c:pt idx="6158">
                  <c:v>32.4681191634822</c:v>
                </c:pt>
                <c:pt idx="6159">
                  <c:v>32.468705495754598</c:v>
                </c:pt>
                <c:pt idx="6160">
                  <c:v>32.469291689266903</c:v>
                </c:pt>
                <c:pt idx="6161">
                  <c:v>32.469877744051999</c:v>
                </c:pt>
                <c:pt idx="6162">
                  <c:v>32.470463660143203</c:v>
                </c:pt>
                <c:pt idx="6163">
                  <c:v>32.471049437573399</c:v>
                </c:pt>
                <c:pt idx="6164">
                  <c:v>32.471635076375698</c:v>
                </c:pt>
                <c:pt idx="6165">
                  <c:v>32.472220576583197</c:v>
                </c:pt>
                <c:pt idx="6166">
                  <c:v>32.472805938228902</c:v>
                </c:pt>
                <c:pt idx="6167">
                  <c:v>32.473391161345901</c:v>
                </c:pt>
                <c:pt idx="6168">
                  <c:v>32.473976245967101</c:v>
                </c:pt>
                <c:pt idx="6169">
                  <c:v>32.474561192125599</c:v>
                </c:pt>
                <c:pt idx="6170">
                  <c:v>32.475145999854497</c:v>
                </c:pt>
                <c:pt idx="6171">
                  <c:v>32.475730669186603</c:v>
                </c:pt>
                <c:pt idx="6172">
                  <c:v>32.476315200155</c:v>
                </c:pt>
                <c:pt idx="6173">
                  <c:v>32.476899592792698</c:v>
                </c:pt>
                <c:pt idx="6174">
                  <c:v>32.477483847132703</c:v>
                </c:pt>
                <c:pt idx="6175">
                  <c:v>32.478067963207998</c:v>
                </c:pt>
                <c:pt idx="6176">
                  <c:v>32.478651941051403</c:v>
                </c:pt>
                <c:pt idx="6177">
                  <c:v>32.479235780696101</c:v>
                </c:pt>
                <c:pt idx="6178">
                  <c:v>32.479819482174797</c:v>
                </c:pt>
                <c:pt idx="6179">
                  <c:v>32.480403045520703</c:v>
                </c:pt>
                <c:pt idx="6180">
                  <c:v>32.480986470766503</c:v>
                </c:pt>
                <c:pt idx="6181">
                  <c:v>32.481569757945302</c:v>
                </c:pt>
                <c:pt idx="6182">
                  <c:v>32.482152907089898</c:v>
                </c:pt>
                <c:pt idx="6183">
                  <c:v>32.482735918233203</c:v>
                </c:pt>
                <c:pt idx="6184">
                  <c:v>32.483318791408301</c:v>
                </c:pt>
                <c:pt idx="6185">
                  <c:v>32.483901526647898</c:v>
                </c:pt>
                <c:pt idx="6186">
                  <c:v>32.484484123984998</c:v>
                </c:pt>
                <c:pt idx="6187">
                  <c:v>32.485066583452401</c:v>
                </c:pt>
                <c:pt idx="6188">
                  <c:v>32.485648905083004</c:v>
                </c:pt>
                <c:pt idx="6189">
                  <c:v>32.486231088909697</c:v>
                </c:pt>
                <c:pt idx="6190">
                  <c:v>32.486813134965402</c:v>
                </c:pt>
                <c:pt idx="6191">
                  <c:v>32.487395043282802</c:v>
                </c:pt>
                <c:pt idx="6192">
                  <c:v>32.487976813894903</c:v>
                </c:pt>
                <c:pt idx="6193">
                  <c:v>32.488558446834404</c:v>
                </c:pt>
                <c:pt idx="6194">
                  <c:v>32.489139942134301</c:v>
                </c:pt>
                <c:pt idx="6195">
                  <c:v>32.489721299827302</c:v>
                </c:pt>
                <c:pt idx="6196">
                  <c:v>32.490302519946198</c:v>
                </c:pt>
                <c:pt idx="6197">
                  <c:v>32.490883602523901</c:v>
                </c:pt>
                <c:pt idx="6198">
                  <c:v>32.491464547593097</c:v>
                </c:pt>
                <c:pt idx="6199">
                  <c:v>32.492045355186598</c:v>
                </c:pt>
                <c:pt idx="6200">
                  <c:v>32.492626025337302</c:v>
                </c:pt>
                <c:pt idx="6201">
                  <c:v>32.493206558077901</c:v>
                </c:pt>
                <c:pt idx="6202">
                  <c:v>32.493786953441102</c:v>
                </c:pt>
                <c:pt idx="6203">
                  <c:v>32.494367211459704</c:v>
                </c:pt>
                <c:pt idx="6204">
                  <c:v>32.494947332166603</c:v>
                </c:pt>
                <c:pt idx="6205">
                  <c:v>32.495527315594302</c:v>
                </c:pt>
                <c:pt idx="6206">
                  <c:v>32.496107161775697</c:v>
                </c:pt>
                <c:pt idx="6207">
                  <c:v>32.496686870743503</c:v>
                </c:pt>
                <c:pt idx="6208">
                  <c:v>32.497266442530403</c:v>
                </c:pt>
                <c:pt idx="6209">
                  <c:v>32.497845877169098</c:v>
                </c:pt>
                <c:pt idx="6210">
                  <c:v>32.4984251746924</c:v>
                </c:pt>
                <c:pt idx="6211">
                  <c:v>32.499004335132902</c:v>
                </c:pt>
                <c:pt idx="6212">
                  <c:v>32.499583358523402</c:v>
                </c:pt>
                <c:pt idx="6213">
                  <c:v>32.500162244896401</c:v>
                </c:pt>
                <c:pt idx="6214">
                  <c:v>32.500740994284797</c:v>
                </c:pt>
                <c:pt idx="6215">
                  <c:v>32.501319606721097</c:v>
                </c:pt>
                <c:pt idx="6216">
                  <c:v>32.501898082238</c:v>
                </c:pt>
                <c:pt idx="6217">
                  <c:v>32.502476420868298</c:v>
                </c:pt>
                <c:pt idx="6218">
                  <c:v>32.503054622644399</c:v>
                </c:pt>
                <c:pt idx="6219">
                  <c:v>32.503632687599101</c:v>
                </c:pt>
                <c:pt idx="6220">
                  <c:v>32.504210615764997</c:v>
                </c:pt>
                <c:pt idx="6221">
                  <c:v>32.504788407174701</c:v>
                </c:pt>
                <c:pt idx="6222">
                  <c:v>32.505366061860897</c:v>
                </c:pt>
                <c:pt idx="6223">
                  <c:v>32.505943579856101</c:v>
                </c:pt>
                <c:pt idx="6224">
                  <c:v>32.506520961192997</c:v>
                </c:pt>
                <c:pt idx="6225">
                  <c:v>32.5070982059041</c:v>
                </c:pt>
                <c:pt idx="6226">
                  <c:v>32.507675314022002</c:v>
                </c:pt>
                <c:pt idx="6227">
                  <c:v>32.508252285579303</c:v>
                </c:pt>
                <c:pt idx="6228">
                  <c:v>32.508829120608702</c:v>
                </c:pt>
                <c:pt idx="6229">
                  <c:v>32.509405819142501</c:v>
                </c:pt>
                <c:pt idx="6230">
                  <c:v>32.509982381213497</c:v>
                </c:pt>
                <c:pt idx="6231">
                  <c:v>32.5105588068541</c:v>
                </c:pt>
                <c:pt idx="6232">
                  <c:v>32.511135096096901</c:v>
                </c:pt>
                <c:pt idx="6233">
                  <c:v>32.5117112489744</c:v>
                </c:pt>
                <c:pt idx="6234">
                  <c:v>32.512287265519198</c:v>
                </c:pt>
                <c:pt idx="6235">
                  <c:v>32.512863145763703</c:v>
                </c:pt>
                <c:pt idx="6236">
                  <c:v>32.513438889740598</c:v>
                </c:pt>
                <c:pt idx="6237">
                  <c:v>32.514014497482201</c:v>
                </c:pt>
                <c:pt idx="6238">
                  <c:v>32.514589969021102</c:v>
                </c:pt>
                <c:pt idx="6239">
                  <c:v>32.515165304389697</c:v>
                </c:pt>
                <c:pt idx="6240">
                  <c:v>32.515740503620599</c:v>
                </c:pt>
                <c:pt idx="6241">
                  <c:v>32.516315566746201</c:v>
                </c:pt>
                <c:pt idx="6242">
                  <c:v>32.516890493799004</c:v>
                </c:pt>
                <c:pt idx="6243">
                  <c:v>32.5174652848115</c:v>
                </c:pt>
                <c:pt idx="6244">
                  <c:v>32.518039939815999</c:v>
                </c:pt>
                <c:pt idx="6245">
                  <c:v>32.5186144588451</c:v>
                </c:pt>
                <c:pt idx="6246">
                  <c:v>32.519188841931197</c:v>
                </c:pt>
                <c:pt idx="6247">
                  <c:v>32.519763089106704</c:v>
                </c:pt>
                <c:pt idx="6248">
                  <c:v>32.520337200403901</c:v>
                </c:pt>
                <c:pt idx="6249">
                  <c:v>32.520911175855503</c:v>
                </c:pt>
                <c:pt idx="6250">
                  <c:v>32.521485015493603</c:v>
                </c:pt>
                <c:pt idx="6251">
                  <c:v>32.522058719350802</c:v>
                </c:pt>
                <c:pt idx="6252">
                  <c:v>32.522632287459402</c:v>
                </c:pt>
                <c:pt idx="6253">
                  <c:v>32.523205719851902</c:v>
                </c:pt>
                <c:pt idx="6254">
                  <c:v>32.523779016560503</c:v>
                </c:pt>
                <c:pt idx="6255">
                  <c:v>32.5243521776177</c:v>
                </c:pt>
                <c:pt idx="6256">
                  <c:v>32.524925203055801</c:v>
                </c:pt>
                <c:pt idx="6257">
                  <c:v>32.5254980929071</c:v>
                </c:pt>
                <c:pt idx="6258">
                  <c:v>32.526070847204103</c:v>
                </c:pt>
                <c:pt idx="6259">
                  <c:v>32.526643465978999</c:v>
                </c:pt>
                <c:pt idx="6260">
                  <c:v>32.527215949264203</c:v>
                </c:pt>
                <c:pt idx="6261">
                  <c:v>32.527788297092002</c:v>
                </c:pt>
                <c:pt idx="6262">
                  <c:v>32.528360509494703</c:v>
                </c:pt>
                <c:pt idx="6263">
                  <c:v>32.528932586504702</c:v>
                </c:pt>
                <c:pt idx="6264">
                  <c:v>32.529504528154199</c:v>
                </c:pt>
                <c:pt idx="6265">
                  <c:v>32.530076334475403</c:v>
                </c:pt>
                <c:pt idx="6266">
                  <c:v>32.530648005500801</c:v>
                </c:pt>
                <c:pt idx="6267">
                  <c:v>32.531219541262601</c:v>
                </c:pt>
                <c:pt idx="6268">
                  <c:v>32.531790941792998</c:v>
                </c:pt>
                <c:pt idx="6269">
                  <c:v>32.5323622071244</c:v>
                </c:pt>
                <c:pt idx="6270">
                  <c:v>32.532933337288902</c:v>
                </c:pt>
                <c:pt idx="6271">
                  <c:v>32.533504332318799</c:v>
                </c:pt>
                <c:pt idx="6272">
                  <c:v>32.534075192246398</c:v>
                </c:pt>
                <c:pt idx="6273">
                  <c:v>32.534645917103802</c:v>
                </c:pt>
                <c:pt idx="6274">
                  <c:v>32.535216506923398</c:v>
                </c:pt>
                <c:pt idx="6275">
                  <c:v>32.535786961737301</c:v>
                </c:pt>
                <c:pt idx="6276">
                  <c:v>32.5363572815777</c:v>
                </c:pt>
                <c:pt idx="6277">
                  <c:v>32.536927466476897</c:v>
                </c:pt>
                <c:pt idx="6278">
                  <c:v>32.537497516466999</c:v>
                </c:pt>
                <c:pt idx="6279">
                  <c:v>32.538067431580302</c:v>
                </c:pt>
                <c:pt idx="6280">
                  <c:v>32.538637211848801</c:v>
                </c:pt>
                <c:pt idx="6281">
                  <c:v>32.539206857304798</c:v>
                </c:pt>
                <c:pt idx="6282">
                  <c:v>32.539776367980501</c:v>
                </c:pt>
                <c:pt idx="6283">
                  <c:v>32.540345743907999</c:v>
                </c:pt>
                <c:pt idx="6284">
                  <c:v>32.5409149851194</c:v>
                </c:pt>
                <c:pt idx="6285">
                  <c:v>32.5414840916469</c:v>
                </c:pt>
                <c:pt idx="6286">
                  <c:v>32.542053063522602</c:v>
                </c:pt>
                <c:pt idx="6287">
                  <c:v>32.542621900778698</c:v>
                </c:pt>
                <c:pt idx="6288">
                  <c:v>32.543190603447201</c:v>
                </c:pt>
                <c:pt idx="6289">
                  <c:v>32.543759171560403</c:v>
                </c:pt>
                <c:pt idx="6290">
                  <c:v>32.544327605150201</c:v>
                </c:pt>
                <c:pt idx="6291">
                  <c:v>32.544895904248797</c:v>
                </c:pt>
                <c:pt idx="6292">
                  <c:v>32.5454640688883</c:v>
                </c:pt>
                <c:pt idx="6293">
                  <c:v>32.546032099100799</c:v>
                </c:pt>
                <c:pt idx="6294">
                  <c:v>32.546599994918203</c:v>
                </c:pt>
                <c:pt idx="6295">
                  <c:v>32.547167756372801</c:v>
                </c:pt>
                <c:pt idx="6296">
                  <c:v>32.547735383496601</c:v>
                </c:pt>
                <c:pt idx="6297">
                  <c:v>32.5483028763216</c:v>
                </c:pt>
                <c:pt idx="6298">
                  <c:v>32.5488702348798</c:v>
                </c:pt>
                <c:pt idx="6299">
                  <c:v>32.549437459203403</c:v>
                </c:pt>
                <c:pt idx="6300">
                  <c:v>32.5500045493242</c:v>
                </c:pt>
                <c:pt idx="6301">
                  <c:v>32.550571505274398</c:v>
                </c:pt>
                <c:pt idx="6302">
                  <c:v>32.551138327086001</c:v>
                </c:pt>
                <c:pt idx="6303">
                  <c:v>32.551705014790997</c:v>
                </c:pt>
                <c:pt idx="6304">
                  <c:v>32.552271568421297</c:v>
                </c:pt>
                <c:pt idx="6305">
                  <c:v>32.552837988009003</c:v>
                </c:pt>
                <c:pt idx="6306">
                  <c:v>32.553404273586096</c:v>
                </c:pt>
                <c:pt idx="6307">
                  <c:v>32.553970425184502</c:v>
                </c:pt>
                <c:pt idx="6308">
                  <c:v>32.554536442836103</c:v>
                </c:pt>
                <c:pt idx="6309">
                  <c:v>32.555102326573099</c:v>
                </c:pt>
                <c:pt idx="6310">
                  <c:v>32.555668076427303</c:v>
                </c:pt>
                <c:pt idx="6311">
                  <c:v>32.556233692430602</c:v>
                </c:pt>
                <c:pt idx="6312">
                  <c:v>32.556799174615101</c:v>
                </c:pt>
                <c:pt idx="6313">
                  <c:v>32.557364523012602</c:v>
                </c:pt>
                <c:pt idx="6314">
                  <c:v>32.557929737655002</c:v>
                </c:pt>
                <c:pt idx="6315">
                  <c:v>32.558494818574403</c:v>
                </c:pt>
                <c:pt idx="6316">
                  <c:v>32.559059765802502</c:v>
                </c:pt>
                <c:pt idx="6317">
                  <c:v>32.559624579371402</c:v>
                </c:pt>
                <c:pt idx="6318">
                  <c:v>32.5601892593128</c:v>
                </c:pt>
                <c:pt idx="6319">
                  <c:v>32.560753805658798</c:v>
                </c:pt>
                <c:pt idx="6320">
                  <c:v>32.561318218441002</c:v>
                </c:pt>
                <c:pt idx="6321">
                  <c:v>32.561882497691599</c:v>
                </c:pt>
                <c:pt idx="6322">
                  <c:v>32.5624466434422</c:v>
                </c:pt>
                <c:pt idx="6323">
                  <c:v>32.563010655724803</c:v>
                </c:pt>
                <c:pt idx="6324">
                  <c:v>32.563574534571202</c:v>
                </c:pt>
                <c:pt idx="6325">
                  <c:v>32.564138280013303</c:v>
                </c:pt>
                <c:pt idx="6326">
                  <c:v>32.564701892082901</c:v>
                </c:pt>
                <c:pt idx="6327">
                  <c:v>32.565265370811801</c:v>
                </c:pt>
                <c:pt idx="6328">
                  <c:v>32.565828716231799</c:v>
                </c:pt>
                <c:pt idx="6329">
                  <c:v>32.566391928374898</c:v>
                </c:pt>
                <c:pt idx="6330">
                  <c:v>32.566955007272597</c:v>
                </c:pt>
                <c:pt idx="6331">
                  <c:v>32.567517952956997</c:v>
                </c:pt>
                <c:pt idx="6332">
                  <c:v>32.568080765459698</c:v>
                </c:pt>
                <c:pt idx="6333">
                  <c:v>32.568643444812501</c:v>
                </c:pt>
                <c:pt idx="6334">
                  <c:v>32.569205991047298</c:v>
                </c:pt>
                <c:pt idx="6335">
                  <c:v>32.569768404195699</c:v>
                </c:pt>
                <c:pt idx="6336">
                  <c:v>32.570330684289601</c:v>
                </c:pt>
                <c:pt idx="6337">
                  <c:v>32.570892831360702</c:v>
                </c:pt>
                <c:pt idx="6338">
                  <c:v>32.571454845440698</c:v>
                </c:pt>
                <c:pt idx="6339">
                  <c:v>32.5720167265615</c:v>
                </c:pt>
                <c:pt idx="6340">
                  <c:v>32.5725784747546</c:v>
                </c:pt>
                <c:pt idx="6341">
                  <c:v>32.573140090052</c:v>
                </c:pt>
                <c:pt idx="6342">
                  <c:v>32.573701572485099</c:v>
                </c:pt>
                <c:pt idx="6343">
                  <c:v>32.5742629220859</c:v>
                </c:pt>
                <c:pt idx="6344">
                  <c:v>32.574824138885901</c:v>
                </c:pt>
                <c:pt idx="6345">
                  <c:v>32.575385222916999</c:v>
                </c:pt>
                <c:pt idx="6346">
                  <c:v>32.5759461742106</c:v>
                </c:pt>
                <c:pt idx="6347">
                  <c:v>32.576506992798599</c:v>
                </c:pt>
                <c:pt idx="6348">
                  <c:v>32.577067678712702</c:v>
                </c:pt>
                <c:pt idx="6349">
                  <c:v>32.577628231984399</c:v>
                </c:pt>
                <c:pt idx="6350">
                  <c:v>32.578188652645402</c:v>
                </c:pt>
                <c:pt idx="6351">
                  <c:v>32.5787489407275</c:v>
                </c:pt>
                <c:pt idx="6352">
                  <c:v>32.5793090962622</c:v>
                </c:pt>
                <c:pt idx="6353">
                  <c:v>32.579869119281099</c:v>
                </c:pt>
                <c:pt idx="6354">
                  <c:v>32.580429009815902</c:v>
                </c:pt>
                <c:pt idx="6355">
                  <c:v>32.580988767898297</c:v>
                </c:pt>
                <c:pt idx="6356">
                  <c:v>32.5815483935598</c:v>
                </c:pt>
                <c:pt idx="6357">
                  <c:v>32.582107886831999</c:v>
                </c:pt>
                <c:pt idx="6358">
                  <c:v>32.582667247746599</c:v>
                </c:pt>
                <c:pt idx="6359">
                  <c:v>32.583226476335099</c:v>
                </c:pt>
                <c:pt idx="6360">
                  <c:v>32.583785572629097</c:v>
                </c:pt>
                <c:pt idx="6361">
                  <c:v>32.584344536660197</c:v>
                </c:pt>
                <c:pt idx="6362">
                  <c:v>32.584903368459997</c:v>
                </c:pt>
                <c:pt idx="6363">
                  <c:v>32.585462068059996</c:v>
                </c:pt>
                <c:pt idx="6364">
                  <c:v>32.5860206354917</c:v>
                </c:pt>
                <c:pt idx="6365">
                  <c:v>32.586579070786797</c:v>
                </c:pt>
                <c:pt idx="6366">
                  <c:v>32.587137373976802</c:v>
                </c:pt>
                <c:pt idx="6367">
                  <c:v>32.587695545093098</c:v>
                </c:pt>
                <c:pt idx="6368">
                  <c:v>32.588253584167397</c:v>
                </c:pt>
                <c:pt idx="6369">
                  <c:v>32.588811491231098</c:v>
                </c:pt>
                <c:pt idx="6370">
                  <c:v>32.5893692663157</c:v>
                </c:pt>
                <c:pt idx="6371">
                  <c:v>32.589926909452799</c:v>
                </c:pt>
                <c:pt idx="6372">
                  <c:v>32.590484420673903</c:v>
                </c:pt>
                <c:pt idx="6373">
                  <c:v>32.591041800010402</c:v>
                </c:pt>
                <c:pt idx="6374">
                  <c:v>32.591599047493801</c:v>
                </c:pt>
                <c:pt idx="6375">
                  <c:v>32.5921561631556</c:v>
                </c:pt>
                <c:pt idx="6376">
                  <c:v>32.592713147027197</c:v>
                </c:pt>
                <c:pt idx="6377">
                  <c:v>32.593269999140198</c:v>
                </c:pt>
                <c:pt idx="6378">
                  <c:v>32.5938267195259</c:v>
                </c:pt>
                <c:pt idx="6379">
                  <c:v>32.594383308215797</c:v>
                </c:pt>
                <c:pt idx="6380">
                  <c:v>32.594939765241399</c:v>
                </c:pt>
                <c:pt idx="6381">
                  <c:v>32.595496090634001</c:v>
                </c:pt>
                <c:pt idx="6382">
                  <c:v>32.596052284425198</c:v>
                </c:pt>
                <c:pt idx="6383">
                  <c:v>32.5966083466462</c:v>
                </c:pt>
                <c:pt idx="6384">
                  <c:v>32.597164277328602</c:v>
                </c:pt>
                <c:pt idx="6385">
                  <c:v>32.597720076503698</c:v>
                </c:pt>
                <c:pt idx="6386">
                  <c:v>32.598275744202901</c:v>
                </c:pt>
                <c:pt idx="6387">
                  <c:v>32.598831280457603</c:v>
                </c:pt>
                <c:pt idx="6388">
                  <c:v>32.599386685299201</c:v>
                </c:pt>
                <c:pt idx="6389">
                  <c:v>32.599941958758997</c:v>
                </c:pt>
                <c:pt idx="6390">
                  <c:v>32.600497100868402</c:v>
                </c:pt>
                <c:pt idx="6391">
                  <c:v>32.601052111658703</c:v>
                </c:pt>
                <c:pt idx="6392">
                  <c:v>32.601606991161397</c:v>
                </c:pt>
                <c:pt idx="6393">
                  <c:v>32.602161739407698</c:v>
                </c:pt>
                <c:pt idx="6394">
                  <c:v>32.602716356429099</c:v>
                </c:pt>
                <c:pt idx="6395">
                  <c:v>32.603270842256698</c:v>
                </c:pt>
                <c:pt idx="6396">
                  <c:v>32.603825196921903</c:v>
                </c:pt>
                <c:pt idx="6397">
                  <c:v>32.604379420456098</c:v>
                </c:pt>
                <c:pt idx="6398">
                  <c:v>32.604933512890497</c:v>
                </c:pt>
                <c:pt idx="6399">
                  <c:v>32.605487474256499</c:v>
                </c:pt>
                <c:pt idx="6400">
                  <c:v>32.606041304585297</c:v>
                </c:pt>
                <c:pt idx="6401">
                  <c:v>32.606595003908197</c:v>
                </c:pt>
                <c:pt idx="6402">
                  <c:v>32.607148572256499</c:v>
                </c:pt>
                <c:pt idx="6403">
                  <c:v>32.607702009661402</c:v>
                </c:pt>
                <c:pt idx="6404">
                  <c:v>32.608255316154299</c:v>
                </c:pt>
                <c:pt idx="6405">
                  <c:v>32.608808491766297</c:v>
                </c:pt>
                <c:pt idx="6406">
                  <c:v>32.609361536528702</c:v>
                </c:pt>
                <c:pt idx="6407">
                  <c:v>32.6099144504728</c:v>
                </c:pt>
                <c:pt idx="6408">
                  <c:v>32.610467233629798</c:v>
                </c:pt>
                <c:pt idx="6409">
                  <c:v>32.611019886030803</c:v>
                </c:pt>
                <c:pt idx="6410">
                  <c:v>32.6115724077072</c:v>
                </c:pt>
                <c:pt idx="6411">
                  <c:v>32.612124798690097</c:v>
                </c:pt>
                <c:pt idx="6412">
                  <c:v>32.6126770590107</c:v>
                </c:pt>
                <c:pt idx="6413">
                  <c:v>32.613229188700302</c:v>
                </c:pt>
                <c:pt idx="6414">
                  <c:v>32.613781187790003</c:v>
                </c:pt>
                <c:pt idx="6415">
                  <c:v>32.614333056310898</c:v>
                </c:pt>
                <c:pt idx="6416">
                  <c:v>32.614884794294298</c:v>
                </c:pt>
                <c:pt idx="6417">
                  <c:v>32.615436401771298</c:v>
                </c:pt>
                <c:pt idx="6418">
                  <c:v>32.615987878773197</c:v>
                </c:pt>
                <c:pt idx="6419">
                  <c:v>32.616539225330897</c:v>
                </c:pt>
                <c:pt idx="6420">
                  <c:v>32.617090441475703</c:v>
                </c:pt>
                <c:pt idx="6421">
                  <c:v>32.617641527238703</c:v>
                </c:pt>
                <c:pt idx="6422">
                  <c:v>32.618192482651096</c:v>
                </c:pt>
                <c:pt idx="6423">
                  <c:v>32.618743307743898</c:v>
                </c:pt>
                <c:pt idx="6424">
                  <c:v>32.619294002548301</c:v>
                </c:pt>
                <c:pt idx="6425">
                  <c:v>32.619844567095399</c:v>
                </c:pt>
                <c:pt idx="6426">
                  <c:v>32.620395001416298</c:v>
                </c:pt>
                <c:pt idx="6427">
                  <c:v>32.620945305542001</c:v>
                </c:pt>
                <c:pt idx="6428">
                  <c:v>32.6214954795037</c:v>
                </c:pt>
                <c:pt idx="6429">
                  <c:v>32.622045523332403</c:v>
                </c:pt>
                <c:pt idx="6430">
                  <c:v>32.622595437059204</c:v>
                </c:pt>
                <c:pt idx="6431">
                  <c:v>32.623145220715102</c:v>
                </c:pt>
                <c:pt idx="6432">
                  <c:v>32.623694874331299</c:v>
                </c:pt>
                <c:pt idx="6433">
                  <c:v>32.624244397938803</c:v>
                </c:pt>
                <c:pt idx="6434">
                  <c:v>32.6247937915685</c:v>
                </c:pt>
                <c:pt idx="6435">
                  <c:v>32.625343055251598</c:v>
                </c:pt>
                <c:pt idx="6436">
                  <c:v>32.625892189018998</c:v>
                </c:pt>
                <c:pt idx="6437">
                  <c:v>32.6264411929019</c:v>
                </c:pt>
                <c:pt idx="6438">
                  <c:v>32.6269900669311</c:v>
                </c:pt>
                <c:pt idx="6439">
                  <c:v>32.627538811137697</c:v>
                </c:pt>
                <c:pt idx="6440">
                  <c:v>32.6280874255527</c:v>
                </c:pt>
                <c:pt idx="6441">
                  <c:v>32.628635910207102</c:v>
                </c:pt>
                <c:pt idx="6442">
                  <c:v>32.629184265131897</c:v>
                </c:pt>
                <c:pt idx="6443">
                  <c:v>32.629732490358002</c:v>
                </c:pt>
                <c:pt idx="6444">
                  <c:v>32.630280585916402</c:v>
                </c:pt>
                <c:pt idx="6445">
                  <c:v>32.6308285518381</c:v>
                </c:pt>
                <c:pt idx="6446">
                  <c:v>32.631376388153903</c:v>
                </c:pt>
                <c:pt idx="6447">
                  <c:v>32.631924094894998</c:v>
                </c:pt>
                <c:pt idx="6448">
                  <c:v>32.632471672092201</c:v>
                </c:pt>
                <c:pt idx="6449">
                  <c:v>32.633019119776399</c:v>
                </c:pt>
                <c:pt idx="6450">
                  <c:v>32.633566437978502</c:v>
                </c:pt>
                <c:pt idx="6451">
                  <c:v>32.634113626729501</c:v>
                </c:pt>
                <c:pt idx="6452">
                  <c:v>32.6346606860603</c:v>
                </c:pt>
                <c:pt idx="6453">
                  <c:v>32.6352076160018</c:v>
                </c:pt>
                <c:pt idx="6454">
                  <c:v>32.635754416584902</c:v>
                </c:pt>
                <c:pt idx="6455">
                  <c:v>32.636301087840501</c:v>
                </c:pt>
                <c:pt idx="6456">
                  <c:v>32.636847629799398</c:v>
                </c:pt>
                <c:pt idx="6457">
                  <c:v>32.637394042492502</c:v>
                </c:pt>
                <c:pt idx="6458">
                  <c:v>32.637940325950701</c:v>
                </c:pt>
                <c:pt idx="6459">
                  <c:v>32.638486480204797</c:v>
                </c:pt>
                <c:pt idx="6460">
                  <c:v>32.639032505285797</c:v>
                </c:pt>
                <c:pt idx="6461">
                  <c:v>32.639578401224298</c:v>
                </c:pt>
                <c:pt idx="6462">
                  <c:v>32.6401241680514</c:v>
                </c:pt>
                <c:pt idx="6463">
                  <c:v>32.6406698057977</c:v>
                </c:pt>
                <c:pt idx="6464">
                  <c:v>32.641215314494197</c:v>
                </c:pt>
                <c:pt idx="6465">
                  <c:v>32.641760694171701</c:v>
                </c:pt>
                <c:pt idx="6466">
                  <c:v>32.642305944860802</c:v>
                </c:pt>
                <c:pt idx="6467">
                  <c:v>32.642851066592598</c:v>
                </c:pt>
                <c:pt idx="6468">
                  <c:v>32.643396059397602</c:v>
                </c:pt>
                <c:pt idx="6469">
                  <c:v>32.643940923306801</c:v>
                </c:pt>
                <c:pt idx="6470">
                  <c:v>32.644485658350902</c:v>
                </c:pt>
                <c:pt idx="6471">
                  <c:v>32.645030264560702</c:v>
                </c:pt>
                <c:pt idx="6472">
                  <c:v>32.645574741966897</c:v>
                </c:pt>
                <c:pt idx="6473">
                  <c:v>32.646119090600301</c:v>
                </c:pt>
                <c:pt idx="6474">
                  <c:v>32.646663310491697</c:v>
                </c:pt>
                <c:pt idx="6475">
                  <c:v>32.6472074016718</c:v>
                </c:pt>
                <c:pt idx="6476">
                  <c:v>32.647751364171199</c:v>
                </c:pt>
                <c:pt idx="6477">
                  <c:v>32.648295198020897</c:v>
                </c:pt>
                <c:pt idx="6478">
                  <c:v>32.648838903251402</c:v>
                </c:pt>
                <c:pt idx="6479">
                  <c:v>32.649382479893497</c:v>
                </c:pt>
                <c:pt idx="6480">
                  <c:v>32.649925927977797</c:v>
                </c:pt>
                <c:pt idx="6481">
                  <c:v>32.650469247535199</c:v>
                </c:pt>
                <c:pt idx="6482">
                  <c:v>32.651012438596297</c:v>
                </c:pt>
                <c:pt idx="6483">
                  <c:v>32.651555501191702</c:v>
                </c:pt>
                <c:pt idx="6484">
                  <c:v>32.652098435352201</c:v>
                </c:pt>
                <c:pt idx="6485">
                  <c:v>32.652641241108299</c:v>
                </c:pt>
                <c:pt idx="6486">
                  <c:v>32.653183918490903</c:v>
                </c:pt>
                <c:pt idx="6487">
                  <c:v>32.653726467530497</c:v>
                </c:pt>
                <c:pt idx="6488">
                  <c:v>32.654268888257697</c:v>
                </c:pt>
                <c:pt idx="6489">
                  <c:v>32.654811180703298</c:v>
                </c:pt>
                <c:pt idx="6490">
                  <c:v>32.655353344897797</c:v>
                </c:pt>
                <c:pt idx="6491">
                  <c:v>32.655895380872003</c:v>
                </c:pt>
                <c:pt idx="6492">
                  <c:v>32.656437288656299</c:v>
                </c:pt>
                <c:pt idx="6493">
                  <c:v>32.656979068281402</c:v>
                </c:pt>
                <c:pt idx="6494">
                  <c:v>32.657520719777899</c:v>
                </c:pt>
                <c:pt idx="6495">
                  <c:v>32.658062243176502</c:v>
                </c:pt>
                <c:pt idx="6496">
                  <c:v>32.658603638507699</c:v>
                </c:pt>
                <c:pt idx="6497">
                  <c:v>32.659144905802002</c:v>
                </c:pt>
                <c:pt idx="6498">
                  <c:v>32.659686045090098</c:v>
                </c:pt>
                <c:pt idx="6499">
                  <c:v>32.660227056402498</c:v>
                </c:pt>
                <c:pt idx="6500">
                  <c:v>32.660767939769897</c:v>
                </c:pt>
                <c:pt idx="6501">
                  <c:v>32.661308695222601</c:v>
                </c:pt>
                <c:pt idx="6502">
                  <c:v>32.661849322791397</c:v>
                </c:pt>
                <c:pt idx="6503">
                  <c:v>32.662389822506697</c:v>
                </c:pt>
                <c:pt idx="6504">
                  <c:v>32.662930194399102</c:v>
                </c:pt>
                <c:pt idx="6505">
                  <c:v>32.663470438499097</c:v>
                </c:pt>
                <c:pt idx="6506">
                  <c:v>32.664010554837098</c:v>
                </c:pt>
                <c:pt idx="6507">
                  <c:v>32.664550543443802</c:v>
                </c:pt>
                <c:pt idx="6508">
                  <c:v>32.665090404349698</c:v>
                </c:pt>
                <c:pt idx="6509">
                  <c:v>32.665630137585097</c:v>
                </c:pt>
                <c:pt idx="6510">
                  <c:v>32.666169743180703</c:v>
                </c:pt>
                <c:pt idx="6511">
                  <c:v>32.666709221166798</c:v>
                </c:pt>
                <c:pt idx="6512">
                  <c:v>32.667248571574</c:v>
                </c:pt>
                <c:pt idx="6513">
                  <c:v>32.667787794432797</c:v>
                </c:pt>
                <c:pt idx="6514">
                  <c:v>32.668326889773503</c:v>
                </c:pt>
                <c:pt idx="6515">
                  <c:v>32.668865857626699</c:v>
                </c:pt>
                <c:pt idx="6516">
                  <c:v>32.669404698022802</c:v>
                </c:pt>
                <c:pt idx="6517">
                  <c:v>32.669943410992197</c:v>
                </c:pt>
                <c:pt idx="6518">
                  <c:v>32.6704819965654</c:v>
                </c:pt>
                <c:pt idx="6519">
                  <c:v>32.671020454772801</c:v>
                </c:pt>
                <c:pt idx="6520">
                  <c:v>32.671558785644798</c:v>
                </c:pt>
                <c:pt idx="6521">
                  <c:v>32.672096989211802</c:v>
                </c:pt>
                <c:pt idx="6522">
                  <c:v>32.672635065504302</c:v>
                </c:pt>
                <c:pt idx="6523">
                  <c:v>32.673173014552503</c:v>
                </c:pt>
                <c:pt idx="6524">
                  <c:v>32.673710836387002</c:v>
                </c:pt>
                <c:pt idx="6525">
                  <c:v>32.674248531038003</c:v>
                </c:pt>
                <c:pt idx="6526">
                  <c:v>32.674786098536103</c:v>
                </c:pt>
                <c:pt idx="6527">
                  <c:v>32.6753235389114</c:v>
                </c:pt>
                <c:pt idx="6528">
                  <c:v>32.675860852194397</c:v>
                </c:pt>
                <c:pt idx="6529">
                  <c:v>32.676398038415499</c:v>
                </c:pt>
                <c:pt idx="6530">
                  <c:v>32.676935097605003</c:v>
                </c:pt>
                <c:pt idx="6531">
                  <c:v>32.677472029793201</c:v>
                </c:pt>
                <c:pt idx="6532">
                  <c:v>32.678008835010402</c:v>
                </c:pt>
                <c:pt idx="6533">
                  <c:v>32.678545513287098</c:v>
                </c:pt>
                <c:pt idx="6534">
                  <c:v>32.6790820646534</c:v>
                </c:pt>
                <c:pt idx="6535">
                  <c:v>32.679618489139798</c:v>
                </c:pt>
                <c:pt idx="6536">
                  <c:v>32.680154786776399</c:v>
                </c:pt>
                <c:pt idx="6537">
                  <c:v>32.680690957593697</c:v>
                </c:pt>
                <c:pt idx="6538">
                  <c:v>32.681227001621899</c:v>
                </c:pt>
                <c:pt idx="6539">
                  <c:v>32.681762918891202</c:v>
                </c:pt>
                <c:pt idx="6540">
                  <c:v>32.682298709431997</c:v>
                </c:pt>
                <c:pt idx="6541">
                  <c:v>32.682834373274503</c:v>
                </c:pt>
                <c:pt idx="6542">
                  <c:v>32.683369910449002</c:v>
                </c:pt>
                <c:pt idx="6543">
                  <c:v>32.683905320985801</c:v>
                </c:pt>
                <c:pt idx="6544">
                  <c:v>32.684440604914997</c:v>
                </c:pt>
                <c:pt idx="6545">
                  <c:v>32.684975762266902</c:v>
                </c:pt>
                <c:pt idx="6546">
                  <c:v>32.685510793071799</c:v>
                </c:pt>
                <c:pt idx="6547">
                  <c:v>32.686045697359802</c:v>
                </c:pt>
                <c:pt idx="6548">
                  <c:v>32.6865804751612</c:v>
                </c:pt>
                <c:pt idx="6549">
                  <c:v>32.6871151265062</c:v>
                </c:pt>
                <c:pt idx="6550">
                  <c:v>32.687649651424998</c:v>
                </c:pt>
                <c:pt idx="6551">
                  <c:v>32.6881840499479</c:v>
                </c:pt>
                <c:pt idx="6552">
                  <c:v>32.688718322104897</c:v>
                </c:pt>
                <c:pt idx="6553">
                  <c:v>32.689252467926202</c:v>
                </c:pt>
                <c:pt idx="6554">
                  <c:v>32.689786487442099</c:v>
                </c:pt>
                <c:pt idx="6555">
                  <c:v>32.690320380682699</c:v>
                </c:pt>
                <c:pt idx="6556">
                  <c:v>32.690854147678202</c:v>
                </c:pt>
                <c:pt idx="6557">
                  <c:v>32.691387788458599</c:v>
                </c:pt>
                <c:pt idx="6558">
                  <c:v>32.691921303054301</c:v>
                </c:pt>
                <c:pt idx="6559">
                  <c:v>32.6924546914952</c:v>
                </c:pt>
                <c:pt idx="6560">
                  <c:v>32.692987953811603</c:v>
                </c:pt>
                <c:pt idx="6561">
                  <c:v>32.693521090033499</c:v>
                </c:pt>
                <c:pt idx="6562">
                  <c:v>32.694054100191103</c:v>
                </c:pt>
                <c:pt idx="6563">
                  <c:v>32.694586984314498</c:v>
                </c:pt>
                <c:pt idx="6564">
                  <c:v>32.695119742433803</c:v>
                </c:pt>
                <c:pt idx="6565">
                  <c:v>32.695652374578998</c:v>
                </c:pt>
                <c:pt idx="6566">
                  <c:v>32.6961848807804</c:v>
                </c:pt>
                <c:pt idx="6567">
                  <c:v>32.696717261067803</c:v>
                </c:pt>
                <c:pt idx="6568">
                  <c:v>32.697249515471498</c:v>
                </c:pt>
                <c:pt idx="6569">
                  <c:v>32.697781644021497</c:v>
                </c:pt>
                <c:pt idx="6570">
                  <c:v>32.698313646747899</c:v>
                </c:pt>
                <c:pt idx="6571">
                  <c:v>32.698845523680603</c:v>
                </c:pt>
                <c:pt idx="6572">
                  <c:v>32.699377274849802</c:v>
                </c:pt>
                <c:pt idx="6573">
                  <c:v>32.6999089002855</c:v>
                </c:pt>
                <c:pt idx="6574">
                  <c:v>32.700440400017698</c:v>
                </c:pt>
                <c:pt idx="6575">
                  <c:v>32.7009717740764</c:v>
                </c:pt>
                <c:pt idx="6576">
                  <c:v>32.7015030224917</c:v>
                </c:pt>
                <c:pt idx="6577">
                  <c:v>32.702034145293602</c:v>
                </c:pt>
                <c:pt idx="6578">
                  <c:v>32.702565142512</c:v>
                </c:pt>
                <c:pt idx="6579">
                  <c:v>32.703096014177099</c:v>
                </c:pt>
                <c:pt idx="6580">
                  <c:v>32.703626760318699</c:v>
                </c:pt>
                <c:pt idx="6581">
                  <c:v>32.704157380966798</c:v>
                </c:pt>
                <c:pt idx="6582">
                  <c:v>32.704687876151397</c:v>
                </c:pt>
                <c:pt idx="6583">
                  <c:v>32.7052182459025</c:v>
                </c:pt>
                <c:pt idx="6584">
                  <c:v>32.705748490250102</c:v>
                </c:pt>
                <c:pt idx="6585">
                  <c:v>32.7062786092241</c:v>
                </c:pt>
                <c:pt idx="6586">
                  <c:v>32.706808602854402</c:v>
                </c:pt>
                <c:pt idx="6587">
                  <c:v>32.707338471170999</c:v>
                </c:pt>
                <c:pt idx="6588">
                  <c:v>32.707868214203799</c:v>
                </c:pt>
                <c:pt idx="6589">
                  <c:v>32.708397831982701</c:v>
                </c:pt>
                <c:pt idx="6590">
                  <c:v>32.708927324537697</c:v>
                </c:pt>
                <c:pt idx="6591">
                  <c:v>32.709456691898701</c:v>
                </c:pt>
                <c:pt idx="6592">
                  <c:v>32.709985934095499</c:v>
                </c:pt>
                <c:pt idx="6593">
                  <c:v>32.710515051158097</c:v>
                </c:pt>
                <c:pt idx="6594">
                  <c:v>32.711044043116402</c:v>
                </c:pt>
                <c:pt idx="6595">
                  <c:v>32.7115729100002</c:v>
                </c:pt>
                <c:pt idx="6596">
                  <c:v>32.712101651839397</c:v>
                </c:pt>
                <c:pt idx="6597">
                  <c:v>32.712630268663901</c:v>
                </c:pt>
                <c:pt idx="6598">
                  <c:v>32.713158760503603</c:v>
                </c:pt>
                <c:pt idx="6599">
                  <c:v>32.713687127388198</c:v>
                </c:pt>
                <c:pt idx="6600">
                  <c:v>32.714215369347698</c:v>
                </c:pt>
                <c:pt idx="6601">
                  <c:v>32.714743486411898</c:v>
                </c:pt>
                <c:pt idx="6602">
                  <c:v>32.715271478610603</c:v>
                </c:pt>
                <c:pt idx="6603">
                  <c:v>32.715799345973601</c:v>
                </c:pt>
                <c:pt idx="6604">
                  <c:v>32.716327088530797</c:v>
                </c:pt>
                <c:pt idx="6605">
                  <c:v>32.716854706311999</c:v>
                </c:pt>
                <c:pt idx="6606">
                  <c:v>32.717382199347</c:v>
                </c:pt>
                <c:pt idx="6607">
                  <c:v>32.717909567665501</c:v>
                </c:pt>
                <c:pt idx="6608">
                  <c:v>32.718436811297401</c:v>
                </c:pt>
                <c:pt idx="6609">
                  <c:v>32.718963930272501</c:v>
                </c:pt>
                <c:pt idx="6610">
                  <c:v>32.719490924620501</c:v>
                </c:pt>
                <c:pt idx="6611">
                  <c:v>32.720017794371103</c:v>
                </c:pt>
                <c:pt idx="6612">
                  <c:v>32.720544539554297</c:v>
                </c:pt>
                <c:pt idx="6613">
                  <c:v>32.7210711601996</c:v>
                </c:pt>
                <c:pt idx="6614">
                  <c:v>32.721597656336897</c:v>
                </c:pt>
                <c:pt idx="6615">
                  <c:v>32.722124027996003</c:v>
                </c:pt>
                <c:pt idx="6616">
                  <c:v>32.722650275206398</c:v>
                </c:pt>
                <c:pt idx="6617">
                  <c:v>32.723176397998003</c:v>
                </c:pt>
                <c:pt idx="6618">
                  <c:v>32.723702396400498</c:v>
                </c:pt>
                <c:pt idx="6619">
                  <c:v>32.724228270443597</c:v>
                </c:pt>
                <c:pt idx="6620">
                  <c:v>32.724754020157</c:v>
                </c:pt>
                <c:pt idx="6621">
                  <c:v>32.725279645570403</c:v>
                </c:pt>
                <c:pt idx="6622">
                  <c:v>32.725805146713498</c:v>
                </c:pt>
                <c:pt idx="6623">
                  <c:v>32.726330523615999</c:v>
                </c:pt>
                <c:pt idx="6624">
                  <c:v>32.726855776307502</c:v>
                </c:pt>
                <c:pt idx="6625">
                  <c:v>32.727380904817799</c:v>
                </c:pt>
                <c:pt idx="6626">
                  <c:v>32.7279059091764</c:v>
                </c:pt>
                <c:pt idx="6627">
                  <c:v>32.728430789413103</c:v>
                </c:pt>
                <c:pt idx="6628">
                  <c:v>32.728955545557497</c:v>
                </c:pt>
                <c:pt idx="6629">
                  <c:v>32.729480177639203</c:v>
                </c:pt>
                <c:pt idx="6630">
                  <c:v>32.730004685687902</c:v>
                </c:pt>
                <c:pt idx="6631">
                  <c:v>32.730529069733201</c:v>
                </c:pt>
                <c:pt idx="6632">
                  <c:v>32.731053329804702</c:v>
                </c:pt>
                <c:pt idx="6633">
                  <c:v>32.731577465932098</c:v>
                </c:pt>
                <c:pt idx="6634">
                  <c:v>32.732101478144898</c:v>
                </c:pt>
                <c:pt idx="6635">
                  <c:v>32.732625366472703</c:v>
                </c:pt>
                <c:pt idx="6636">
                  <c:v>32.733149130945201</c:v>
                </c:pt>
                <c:pt idx="6637">
                  <c:v>32.733672771591898</c:v>
                </c:pt>
                <c:pt idx="6638">
                  <c:v>32.734196288442398</c:v>
                </c:pt>
                <c:pt idx="6639">
                  <c:v>32.7347196815263</c:v>
                </c:pt>
                <c:pt idx="6640">
                  <c:v>32.735242950873101</c:v>
                </c:pt>
                <c:pt idx="6641">
                  <c:v>32.7357660965124</c:v>
                </c:pt>
                <c:pt idx="6642">
                  <c:v>32.736289118473799</c:v>
                </c:pt>
                <c:pt idx="6643">
                  <c:v>32.7368120167868</c:v>
                </c:pt>
                <c:pt idx="6644">
                  <c:v>32.737334791480897</c:v>
                </c:pt>
                <c:pt idx="6645">
                  <c:v>32.7378574425856</c:v>
                </c:pt>
                <c:pt idx="6646">
                  <c:v>32.738379970130502</c:v>
                </c:pt>
                <c:pt idx="6647">
                  <c:v>32.738902374145198</c:v>
                </c:pt>
                <c:pt idx="6648">
                  <c:v>32.739424654658997</c:v>
                </c:pt>
                <c:pt idx="6649">
                  <c:v>32.7399468117016</c:v>
                </c:pt>
                <c:pt idx="6650">
                  <c:v>32.740468845302303</c:v>
                </c:pt>
                <c:pt idx="6651">
                  <c:v>32.740990755490799</c:v>
                </c:pt>
                <c:pt idx="6652">
                  <c:v>32.741512542296398</c:v>
                </c:pt>
                <c:pt idx="6653">
                  <c:v>32.742034205748602</c:v>
                </c:pt>
                <c:pt idx="6654">
                  <c:v>32.742555745876999</c:v>
                </c:pt>
                <c:pt idx="6655">
                  <c:v>32.743077162711003</c:v>
                </c:pt>
                <c:pt idx="6656">
                  <c:v>32.743598456279997</c:v>
                </c:pt>
                <c:pt idx="6657">
                  <c:v>32.744119626613397</c:v>
                </c:pt>
                <c:pt idx="6658">
                  <c:v>32.744640673740797</c:v>
                </c:pt>
                <c:pt idx="6659">
                  <c:v>32.745161597691499</c:v>
                </c:pt>
                <c:pt idx="6660">
                  <c:v>32.745682398494999</c:v>
                </c:pt>
                <c:pt idx="6661">
                  <c:v>32.746203076180699</c:v>
                </c:pt>
                <c:pt idx="6662">
                  <c:v>32.7467236307779</c:v>
                </c:pt>
                <c:pt idx="6663">
                  <c:v>32.747244062316199</c:v>
                </c:pt>
                <c:pt idx="6664">
                  <c:v>32.747764370824903</c:v>
                </c:pt>
                <c:pt idx="6665">
                  <c:v>32.748284556333303</c:v>
                </c:pt>
                <c:pt idx="6666">
                  <c:v>32.748804618870999</c:v>
                </c:pt>
                <c:pt idx="6667">
                  <c:v>32.749324558467102</c:v>
                </c:pt>
                <c:pt idx="6668">
                  <c:v>32.749844375151199</c:v>
                </c:pt>
                <c:pt idx="6669">
                  <c:v>32.750364068952599</c:v>
                </c:pt>
                <c:pt idx="6670">
                  <c:v>32.7508836399006</c:v>
                </c:pt>
                <c:pt idx="6671">
                  <c:v>32.751403088024603</c:v>
                </c:pt>
                <c:pt idx="6672">
                  <c:v>32.751922413353903</c:v>
                </c:pt>
                <c:pt idx="6673">
                  <c:v>32.752441615917903</c:v>
                </c:pt>
                <c:pt idx="6674">
                  <c:v>32.752960695745799</c:v>
                </c:pt>
                <c:pt idx="6675">
                  <c:v>32.7534796528671</c:v>
                </c:pt>
                <c:pt idx="6676">
                  <c:v>32.753998487311001</c:v>
                </c:pt>
                <c:pt idx="6677">
                  <c:v>32.7545171991068</c:v>
                </c:pt>
                <c:pt idx="6678">
                  <c:v>32.755035788283799</c:v>
                </c:pt>
                <c:pt idx="6679">
                  <c:v>32.755554254871299</c:v>
                </c:pt>
                <c:pt idx="6680">
                  <c:v>32.756072598898697</c:v>
                </c:pt>
                <c:pt idx="6681">
                  <c:v>32.756590820395097</c:v>
                </c:pt>
                <c:pt idx="6682">
                  <c:v>32.7571089193899</c:v>
                </c:pt>
                <c:pt idx="6683">
                  <c:v>32.757626895912303</c:v>
                </c:pt>
                <c:pt idx="6684">
                  <c:v>32.758144749991501</c:v>
                </c:pt>
                <c:pt idx="6685">
                  <c:v>32.758662481656899</c:v>
                </c:pt>
                <c:pt idx="6686">
                  <c:v>32.759180090937697</c:v>
                </c:pt>
                <c:pt idx="6687">
                  <c:v>32.759697577863001</c:v>
                </c:pt>
                <c:pt idx="6688">
                  <c:v>32.760214942462198</c:v>
                </c:pt>
                <c:pt idx="6689">
                  <c:v>32.7607321847645</c:v>
                </c:pt>
                <c:pt idx="6690">
                  <c:v>32.761249304799001</c:v>
                </c:pt>
                <c:pt idx="6691">
                  <c:v>32.761766302594999</c:v>
                </c:pt>
                <c:pt idx="6692">
                  <c:v>32.762283178181697</c:v>
                </c:pt>
                <c:pt idx="6693">
                  <c:v>32.762799931588198</c:v>
                </c:pt>
                <c:pt idx="6694">
                  <c:v>32.763316562843897</c:v>
                </c:pt>
                <c:pt idx="6695">
                  <c:v>32.7638330719777</c:v>
                </c:pt>
                <c:pt idx="6696">
                  <c:v>32.764349459019002</c:v>
                </c:pt>
                <c:pt idx="6697">
                  <c:v>32.764865723996898</c:v>
                </c:pt>
                <c:pt idx="6698">
                  <c:v>32.765381866940501</c:v>
                </c:pt>
                <c:pt idx="6699">
                  <c:v>32.765897887879099</c:v>
                </c:pt>
                <c:pt idx="6700">
                  <c:v>32.766413786841603</c:v>
                </c:pt>
                <c:pt idx="6701">
                  <c:v>32.766929563857403</c:v>
                </c:pt>
                <c:pt idx="6702">
                  <c:v>32.767445218955501</c:v>
                </c:pt>
                <c:pt idx="6703">
                  <c:v>32.767960752165003</c:v>
                </c:pt>
                <c:pt idx="6704">
                  <c:v>32.768476163515103</c:v>
                </c:pt>
                <c:pt idx="6705">
                  <c:v>32.7689914530349</c:v>
                </c:pt>
                <c:pt idx="6706">
                  <c:v>32.769506620753504</c:v>
                </c:pt>
                <c:pt idx="6707">
                  <c:v>32.770021666699897</c:v>
                </c:pt>
                <c:pt idx="6708">
                  <c:v>32.770536590903298</c:v>
                </c:pt>
                <c:pt idx="6709">
                  <c:v>32.771051393392703</c:v>
                </c:pt>
                <c:pt idx="6710">
                  <c:v>32.771566074197302</c:v>
                </c:pt>
                <c:pt idx="6711">
                  <c:v>32.7720806333461</c:v>
                </c:pt>
                <c:pt idx="6712">
                  <c:v>32.7725950708681</c:v>
                </c:pt>
                <c:pt idx="6713">
                  <c:v>32.773109386792498</c:v>
                </c:pt>
                <c:pt idx="6714">
                  <c:v>32.7736235811482</c:v>
                </c:pt>
                <c:pt idx="6715">
                  <c:v>32.774137653964402</c:v>
                </c:pt>
                <c:pt idx="6716">
                  <c:v>32.774651605270002</c:v>
                </c:pt>
                <c:pt idx="6717">
                  <c:v>32.775165435094003</c:v>
                </c:pt>
                <c:pt idx="6718">
                  <c:v>32.775679143465602</c:v>
                </c:pt>
                <c:pt idx="6719">
                  <c:v>32.776192730413698</c:v>
                </c:pt>
                <c:pt idx="6720">
                  <c:v>32.7767061959673</c:v>
                </c:pt>
                <c:pt idx="6721">
                  <c:v>32.7772195401554</c:v>
                </c:pt>
                <c:pt idx="6722">
                  <c:v>32.777732763007002</c:v>
                </c:pt>
                <c:pt idx="6723">
                  <c:v>32.778245864551103</c:v>
                </c:pt>
                <c:pt idx="6724">
                  <c:v>32.778758844816799</c:v>
                </c:pt>
                <c:pt idx="6725">
                  <c:v>32.779271703832798</c:v>
                </c:pt>
                <c:pt idx="6726">
                  <c:v>32.779784441628301</c:v>
                </c:pt>
                <c:pt idx="6727">
                  <c:v>32.7802970582322</c:v>
                </c:pt>
                <c:pt idx="6728">
                  <c:v>32.7808095536734</c:v>
                </c:pt>
                <c:pt idx="6729">
                  <c:v>32.781321927980898</c:v>
                </c:pt>
                <c:pt idx="6730">
                  <c:v>32.781834181183598</c:v>
                </c:pt>
                <c:pt idx="6731">
                  <c:v>32.782346313310399</c:v>
                </c:pt>
                <c:pt idx="6732">
                  <c:v>32.782858324390403</c:v>
                </c:pt>
                <c:pt idx="6733">
                  <c:v>32.783370214452297</c:v>
                </c:pt>
                <c:pt idx="6734">
                  <c:v>32.783881983525099</c:v>
                </c:pt>
                <c:pt idx="6735">
                  <c:v>32.784393631637698</c:v>
                </c:pt>
                <c:pt idx="6736">
                  <c:v>32.7849051588191</c:v>
                </c:pt>
                <c:pt idx="6737">
                  <c:v>32.785416565097997</c:v>
                </c:pt>
                <c:pt idx="6738">
                  <c:v>32.785927850503498</c:v>
                </c:pt>
                <c:pt idx="6739">
                  <c:v>32.786439015064197</c:v>
                </c:pt>
                <c:pt idx="6740">
                  <c:v>32.786950058809197</c:v>
                </c:pt>
                <c:pt idx="6741">
                  <c:v>32.787460981767303</c:v>
                </c:pt>
                <c:pt idx="6742">
                  <c:v>32.7879717839674</c:v>
                </c:pt>
                <c:pt idx="6743">
                  <c:v>32.7884824654382</c:v>
                </c:pt>
                <c:pt idx="6744">
                  <c:v>32.788993026208701</c:v>
                </c:pt>
                <c:pt idx="6745">
                  <c:v>32.7895034663077</c:v>
                </c:pt>
                <c:pt idx="6746">
                  <c:v>32.790013785763897</c:v>
                </c:pt>
                <c:pt idx="6747">
                  <c:v>32.790523984606303</c:v>
                </c:pt>
                <c:pt idx="6748">
                  <c:v>32.791034062863602</c:v>
                </c:pt>
                <c:pt idx="6749">
                  <c:v>32.7915440205647</c:v>
                </c:pt>
                <c:pt idx="6750">
                  <c:v>32.792053857738303</c:v>
                </c:pt>
                <c:pt idx="6751">
                  <c:v>32.7925635744133</c:v>
                </c:pt>
                <c:pt idx="6752">
                  <c:v>32.793073170618399</c:v>
                </c:pt>
                <c:pt idx="6753">
                  <c:v>32.793582646382397</c:v>
                </c:pt>
                <c:pt idx="6754">
                  <c:v>32.7940920017341</c:v>
                </c:pt>
                <c:pt idx="6755">
                  <c:v>32.794601236702199</c:v>
                </c:pt>
                <c:pt idx="6756">
                  <c:v>32.7951103513156</c:v>
                </c:pt>
                <c:pt idx="6757">
                  <c:v>32.795619345602901</c:v>
                </c:pt>
                <c:pt idx="6758">
                  <c:v>32.796128219592902</c:v>
                </c:pt>
                <c:pt idx="6759">
                  <c:v>32.796636973314399</c:v>
                </c:pt>
                <c:pt idx="6760">
                  <c:v>32.7971456067961</c:v>
                </c:pt>
                <c:pt idx="6761">
                  <c:v>32.797654120066703</c:v>
                </c:pt>
                <c:pt idx="6762">
                  <c:v>32.7981625131549</c:v>
                </c:pt>
                <c:pt idx="6763">
                  <c:v>32.798670786089403</c:v>
                </c:pt>
                <c:pt idx="6764">
                  <c:v>32.799178938898997</c:v>
                </c:pt>
                <c:pt idx="6765">
                  <c:v>32.799686971612402</c:v>
                </c:pt>
                <c:pt idx="6766">
                  <c:v>32.800194884258097</c:v>
                </c:pt>
                <c:pt idx="6767">
                  <c:v>32.800702676865001</c:v>
                </c:pt>
                <c:pt idx="6768">
                  <c:v>32.801210349461698</c:v>
                </c:pt>
                <c:pt idx="6769">
                  <c:v>32.801717902076902</c:v>
                </c:pt>
                <c:pt idx="6770">
                  <c:v>32.802225334739198</c:v>
                </c:pt>
                <c:pt idx="6771">
                  <c:v>32.8027326474772</c:v>
                </c:pt>
                <c:pt idx="6772">
                  <c:v>32.803239840319797</c:v>
                </c:pt>
                <c:pt idx="6773">
                  <c:v>32.803746913295399</c:v>
                </c:pt>
                <c:pt idx="6774">
                  <c:v>32.804253866432703</c:v>
                </c:pt>
                <c:pt idx="6775">
                  <c:v>32.804760699760401</c:v>
                </c:pt>
                <c:pt idx="6776">
                  <c:v>32.805267413307099</c:v>
                </c:pt>
                <c:pt idx="6777">
                  <c:v>32.805774007101299</c:v>
                </c:pt>
                <c:pt idx="6778">
                  <c:v>32.806280481171797</c:v>
                </c:pt>
                <c:pt idx="6779">
                  <c:v>32.806786835547001</c:v>
                </c:pt>
                <c:pt idx="6780">
                  <c:v>32.807293070255703</c:v>
                </c:pt>
                <c:pt idx="6781">
                  <c:v>32.807799185326303</c:v>
                </c:pt>
                <c:pt idx="6782">
                  <c:v>32.808305180787499</c:v>
                </c:pt>
                <c:pt idx="6783">
                  <c:v>32.808811056667899</c:v>
                </c:pt>
                <c:pt idx="6784">
                  <c:v>32.809316812995903</c:v>
                </c:pt>
                <c:pt idx="6785">
                  <c:v>32.809822449800301</c:v>
                </c:pt>
                <c:pt idx="6786">
                  <c:v>32.810327967109401</c:v>
                </c:pt>
                <c:pt idx="6787">
                  <c:v>32.810833364952003</c:v>
                </c:pt>
                <c:pt idx="6788">
                  <c:v>32.8113386433565</c:v>
                </c:pt>
                <c:pt idx="6789">
                  <c:v>32.811843802351397</c:v>
                </c:pt>
                <c:pt idx="6790">
                  <c:v>32.812348841965303</c:v>
                </c:pt>
                <c:pt idx="6791">
                  <c:v>32.812853762226702</c:v>
                </c:pt>
                <c:pt idx="6792">
                  <c:v>32.813358563164101</c:v>
                </c:pt>
                <c:pt idx="6793">
                  <c:v>32.8138632448061</c:v>
                </c:pt>
                <c:pt idx="6794">
                  <c:v>32.8143678071811</c:v>
                </c:pt>
                <c:pt idx="6795">
                  <c:v>32.814872250317599</c:v>
                </c:pt>
                <c:pt idx="6796">
                  <c:v>32.815376574243999</c:v>
                </c:pt>
                <c:pt idx="6797">
                  <c:v>32.815880778988998</c:v>
                </c:pt>
                <c:pt idx="6798">
                  <c:v>32.816384864581003</c:v>
                </c:pt>
                <c:pt idx="6799">
                  <c:v>32.816888831048303</c:v>
                </c:pt>
                <c:pt idx="6800">
                  <c:v>32.817392678419601</c:v>
                </c:pt>
                <c:pt idx="6801">
                  <c:v>32.8178964067232</c:v>
                </c:pt>
                <c:pt idx="6802">
                  <c:v>32.8184000159875</c:v>
                </c:pt>
                <c:pt idx="6803">
                  <c:v>32.818903506241099</c:v>
                </c:pt>
                <c:pt idx="6804">
                  <c:v>32.819406877512399</c:v>
                </c:pt>
                <c:pt idx="6805">
                  <c:v>32.819910129829701</c:v>
                </c:pt>
                <c:pt idx="6806">
                  <c:v>32.820413263221504</c:v>
                </c:pt>
                <c:pt idx="6807">
                  <c:v>32.820916277716201</c:v>
                </c:pt>
                <c:pt idx="6808">
                  <c:v>32.821419173342299</c:v>
                </c:pt>
                <c:pt idx="6809">
                  <c:v>32.8219219501281</c:v>
                </c:pt>
                <c:pt idx="6810">
                  <c:v>32.822424608101898</c:v>
                </c:pt>
                <c:pt idx="6811">
                  <c:v>32.822927147292297</c:v>
                </c:pt>
                <c:pt idx="6812">
                  <c:v>32.823429567727501</c:v>
                </c:pt>
                <c:pt idx="6813">
                  <c:v>32.823931869436002</c:v>
                </c:pt>
                <c:pt idx="6814">
                  <c:v>32.824434052446101</c:v>
                </c:pt>
                <c:pt idx="6815">
                  <c:v>32.824936116786098</c:v>
                </c:pt>
                <c:pt idx="6816">
                  <c:v>32.825438062484501</c:v>
                </c:pt>
                <c:pt idx="6817">
                  <c:v>32.825939889569497</c:v>
                </c:pt>
                <c:pt idx="6818">
                  <c:v>32.826441598069501</c:v>
                </c:pt>
                <c:pt idx="6819">
                  <c:v>32.826943188012798</c:v>
                </c:pt>
                <c:pt idx="6820">
                  <c:v>32.827444659427798</c:v>
                </c:pt>
                <c:pt idx="6821">
                  <c:v>32.8279460123428</c:v>
                </c:pt>
                <c:pt idx="6822">
                  <c:v>32.828447246785998</c:v>
                </c:pt>
                <c:pt idx="6823">
                  <c:v>32.828948362785802</c:v>
                </c:pt>
                <c:pt idx="6824">
                  <c:v>32.829449360370504</c:v>
                </c:pt>
                <c:pt idx="6825">
                  <c:v>32.829950239568298</c:v>
                </c:pt>
                <c:pt idx="6826">
                  <c:v>32.830451000407699</c:v>
                </c:pt>
                <c:pt idx="6827">
                  <c:v>32.830951642916702</c:v>
                </c:pt>
                <c:pt idx="6828">
                  <c:v>32.8314521671237</c:v>
                </c:pt>
                <c:pt idx="6829">
                  <c:v>32.831952573057002</c:v>
                </c:pt>
                <c:pt idx="6830">
                  <c:v>32.832452860744802</c:v>
                </c:pt>
                <c:pt idx="6831">
                  <c:v>32.8329530302154</c:v>
                </c:pt>
                <c:pt idx="6832">
                  <c:v>32.833453081496998</c:v>
                </c:pt>
                <c:pt idx="6833">
                  <c:v>32.833953014617897</c:v>
                </c:pt>
                <c:pt idx="6834">
                  <c:v>32.834452829606199</c:v>
                </c:pt>
                <c:pt idx="6835">
                  <c:v>32.834952526490198</c:v>
                </c:pt>
                <c:pt idx="6836">
                  <c:v>32.835452105298103</c:v>
                </c:pt>
                <c:pt idx="6837">
                  <c:v>32.835951566058199</c:v>
                </c:pt>
                <c:pt idx="6838">
                  <c:v>32.836450908798597</c:v>
                </c:pt>
                <c:pt idx="6839">
                  <c:v>32.836950133547496</c:v>
                </c:pt>
                <c:pt idx="6840">
                  <c:v>32.8374492403331</c:v>
                </c:pt>
                <c:pt idx="6841">
                  <c:v>32.837948229183603</c:v>
                </c:pt>
                <c:pt idx="6842">
                  <c:v>32.838447100127098</c:v>
                </c:pt>
                <c:pt idx="6843">
                  <c:v>32.838945853191902</c:v>
                </c:pt>
                <c:pt idx="6844">
                  <c:v>32.839444488406102</c:v>
                </c:pt>
                <c:pt idx="6845">
                  <c:v>32.839943005797899</c:v>
                </c:pt>
                <c:pt idx="6846">
                  <c:v>32.840441405395303</c:v>
                </c:pt>
                <c:pt idx="6847">
                  <c:v>32.840939687226602</c:v>
                </c:pt>
                <c:pt idx="6848">
                  <c:v>32.841437851319903</c:v>
                </c:pt>
                <c:pt idx="6849">
                  <c:v>32.841935897703301</c:v>
                </c:pt>
                <c:pt idx="6850">
                  <c:v>32.8424338264049</c:v>
                </c:pt>
                <c:pt idx="6851">
                  <c:v>32.8429316374528</c:v>
                </c:pt>
                <c:pt idx="6852">
                  <c:v>32.843429330875203</c:v>
                </c:pt>
                <c:pt idx="6853">
                  <c:v>32.843926906700197</c:v>
                </c:pt>
                <c:pt idx="6854">
                  <c:v>32.844424364955799</c:v>
                </c:pt>
                <c:pt idx="6855">
                  <c:v>32.844921705670103</c:v>
                </c:pt>
                <c:pt idx="6856">
                  <c:v>32.845418928871297</c:v>
                </c:pt>
                <c:pt idx="6857">
                  <c:v>32.845916034587297</c:v>
                </c:pt>
                <c:pt idx="6858">
                  <c:v>32.846413022846299</c:v>
                </c:pt>
                <c:pt idx="6859">
                  <c:v>32.846909893676298</c:v>
                </c:pt>
                <c:pt idx="6860">
                  <c:v>32.847406647105402</c:v>
                </c:pt>
                <c:pt idx="6861">
                  <c:v>32.8479032831616</c:v>
                </c:pt>
                <c:pt idx="6862">
                  <c:v>32.848399801873001</c:v>
                </c:pt>
                <c:pt idx="6863">
                  <c:v>32.8488962032676</c:v>
                </c:pt>
                <c:pt idx="6864">
                  <c:v>32.8493924873734</c:v>
                </c:pt>
                <c:pt idx="6865">
                  <c:v>32.849888654218397</c:v>
                </c:pt>
                <c:pt idx="6866">
                  <c:v>32.850384703830699</c:v>
                </c:pt>
                <c:pt idx="6867">
                  <c:v>32.850880636238301</c:v>
                </c:pt>
                <c:pt idx="6868">
                  <c:v>32.8513764514691</c:v>
                </c:pt>
                <c:pt idx="6869">
                  <c:v>32.851872149551198</c:v>
                </c:pt>
                <c:pt idx="6870">
                  <c:v>32.852367730512498</c:v>
                </c:pt>
                <c:pt idx="6871">
                  <c:v>32.852863194381101</c:v>
                </c:pt>
                <c:pt idx="6872">
                  <c:v>32.853358541184797</c:v>
                </c:pt>
                <c:pt idx="6873">
                  <c:v>32.853853770951702</c:v>
                </c:pt>
                <c:pt idx="6874">
                  <c:v>32.854348883709797</c:v>
                </c:pt>
                <c:pt idx="6875">
                  <c:v>32.8548438794869</c:v>
                </c:pt>
                <c:pt idx="6876">
                  <c:v>32.855338758311099</c:v>
                </c:pt>
                <c:pt idx="6877">
                  <c:v>32.855833520210297</c:v>
                </c:pt>
                <c:pt idx="6878">
                  <c:v>32.856328165212297</c:v>
                </c:pt>
                <c:pt idx="6879">
                  <c:v>32.856822693345201</c:v>
                </c:pt>
                <c:pt idx="6880">
                  <c:v>32.857317104636799</c:v>
                </c:pt>
                <c:pt idx="6881">
                  <c:v>32.8578113991151</c:v>
                </c:pt>
                <c:pt idx="6882">
                  <c:v>32.858305576808</c:v>
                </c:pt>
                <c:pt idx="6883">
                  <c:v>32.858799637743303</c:v>
                </c:pt>
                <c:pt idx="6884">
                  <c:v>32.859293581948997</c:v>
                </c:pt>
                <c:pt idx="6885">
                  <c:v>32.859787409452998</c:v>
                </c:pt>
                <c:pt idx="6886">
                  <c:v>32.860281120283098</c:v>
                </c:pt>
                <c:pt idx="6887">
                  <c:v>32.860774714467198</c:v>
                </c:pt>
                <c:pt idx="6888">
                  <c:v>32.861268192033201</c:v>
                </c:pt>
                <c:pt idx="6889">
                  <c:v>32.861761553008897</c:v>
                </c:pt>
                <c:pt idx="6890">
                  <c:v>32.862254797422203</c:v>
                </c:pt>
                <c:pt idx="6891">
                  <c:v>32.862747925300901</c:v>
                </c:pt>
                <c:pt idx="6892">
                  <c:v>32.863240936672902</c:v>
                </c:pt>
                <c:pt idx="6893">
                  <c:v>32.863733831566002</c:v>
                </c:pt>
                <c:pt idx="6894">
                  <c:v>32.864226610008103</c:v>
                </c:pt>
                <c:pt idx="6895">
                  <c:v>32.864719272026903</c:v>
                </c:pt>
                <c:pt idx="6896">
                  <c:v>32.865211817650298</c:v>
                </c:pt>
                <c:pt idx="6897">
                  <c:v>32.865704246905999</c:v>
                </c:pt>
                <c:pt idx="6898">
                  <c:v>32.866196559821901</c:v>
                </c:pt>
                <c:pt idx="6899">
                  <c:v>32.866688756425802</c:v>
                </c:pt>
                <c:pt idx="6900">
                  <c:v>32.867180836745497</c:v>
                </c:pt>
                <c:pt idx="6901">
                  <c:v>32.867672800808698</c:v>
                </c:pt>
                <c:pt idx="6902">
                  <c:v>32.868164648643202</c:v>
                </c:pt>
                <c:pt idx="6903">
                  <c:v>32.868656380276803</c:v>
                </c:pt>
                <c:pt idx="6904">
                  <c:v>32.869147995737201</c:v>
                </c:pt>
                <c:pt idx="6905">
                  <c:v>32.869639495052198</c:v>
                </c:pt>
                <c:pt idx="6906">
                  <c:v>32.870130878249597</c:v>
                </c:pt>
                <c:pt idx="6907">
                  <c:v>32.870622145356997</c:v>
                </c:pt>
                <c:pt idx="6908">
                  <c:v>32.8711132964022</c:v>
                </c:pt>
                <c:pt idx="6909">
                  <c:v>32.871604331413003</c:v>
                </c:pt>
                <c:pt idx="6910">
                  <c:v>32.872095250417097</c:v>
                </c:pt>
                <c:pt idx="6911">
                  <c:v>32.872586053442099</c:v>
                </c:pt>
                <c:pt idx="6912">
                  <c:v>32.873076740515799</c:v>
                </c:pt>
                <c:pt idx="6913">
                  <c:v>32.873567311665902</c:v>
                </c:pt>
                <c:pt idx="6914">
                  <c:v>32.874057766919996</c:v>
                </c:pt>
                <c:pt idx="6915">
                  <c:v>32.874548106306001</c:v>
                </c:pt>
                <c:pt idx="6916">
                  <c:v>32.8750383298513</c:v>
                </c:pt>
                <c:pt idx="6917">
                  <c:v>32.875528437583803</c:v>
                </c:pt>
                <c:pt idx="6918">
                  <c:v>32.876018429531101</c:v>
                </c:pt>
                <c:pt idx="6919">
                  <c:v>32.876508305720797</c:v>
                </c:pt>
                <c:pt idx="6920">
                  <c:v>32.876998066180597</c:v>
                </c:pt>
                <c:pt idx="6921">
                  <c:v>32.877487710938198</c:v>
                </c:pt>
                <c:pt idx="6922">
                  <c:v>32.877977240021202</c:v>
                </c:pt>
                <c:pt idx="6923">
                  <c:v>32.878466653457103</c:v>
                </c:pt>
                <c:pt idx="6924">
                  <c:v>32.878955951273802</c:v>
                </c:pt>
                <c:pt idx="6925">
                  <c:v>32.879445133498699</c:v>
                </c:pt>
                <c:pt idx="6926">
                  <c:v>32.879934200159497</c:v>
                </c:pt>
                <c:pt idx="6927">
                  <c:v>32.880423151283701</c:v>
                </c:pt>
                <c:pt idx="6928">
                  <c:v>32.8809119868991</c:v>
                </c:pt>
                <c:pt idx="6929">
                  <c:v>32.881400707033201</c:v>
                </c:pt>
                <c:pt idx="6930">
                  <c:v>32.8818893117135</c:v>
                </c:pt>
                <c:pt idx="6931">
                  <c:v>32.882377800967703</c:v>
                </c:pt>
                <c:pt idx="6932">
                  <c:v>32.882866174823398</c:v>
                </c:pt>
                <c:pt idx="6933">
                  <c:v>32.883354433308</c:v>
                </c:pt>
                <c:pt idx="6934">
                  <c:v>32.883842576449197</c:v>
                </c:pt>
                <c:pt idx="6935">
                  <c:v>32.884330604274503</c:v>
                </c:pt>
                <c:pt idx="6936">
                  <c:v>32.884818516811499</c:v>
                </c:pt>
                <c:pt idx="6937">
                  <c:v>32.8853063140877</c:v>
                </c:pt>
                <c:pt idx="6938">
                  <c:v>32.885793996130602</c:v>
                </c:pt>
                <c:pt idx="6939">
                  <c:v>32.886281562967802</c:v>
                </c:pt>
                <c:pt idx="6940">
                  <c:v>32.8867690146268</c:v>
                </c:pt>
                <c:pt idx="6941">
                  <c:v>32.8872563511351</c:v>
                </c:pt>
                <c:pt idx="6942">
                  <c:v>32.8877435725203</c:v>
                </c:pt>
                <c:pt idx="6943">
                  <c:v>32.888230678809698</c:v>
                </c:pt>
                <c:pt idx="6944">
                  <c:v>32.888717670030999</c:v>
                </c:pt>
                <c:pt idx="6945">
                  <c:v>32.889204546211502</c:v>
                </c:pt>
                <c:pt idx="6946">
                  <c:v>32.889691307378897</c:v>
                </c:pt>
                <c:pt idx="6947">
                  <c:v>32.890177953560503</c:v>
                </c:pt>
                <c:pt idx="6948">
                  <c:v>32.890664484783798</c:v>
                </c:pt>
                <c:pt idx="6949">
                  <c:v>32.891150901076301</c:v>
                </c:pt>
                <c:pt idx="6950">
                  <c:v>32.891637202465503</c:v>
                </c:pt>
                <c:pt idx="6951">
                  <c:v>32.892123388978803</c:v>
                </c:pt>
                <c:pt idx="6952">
                  <c:v>32.892609460643598</c:v>
                </c:pt>
                <c:pt idx="6953">
                  <c:v>32.893095417487402</c:v>
                </c:pt>
                <c:pt idx="6954">
                  <c:v>32.893581259537598</c:v>
                </c:pt>
                <c:pt idx="6955">
                  <c:v>32.894066986821599</c:v>
                </c:pt>
                <c:pt idx="6956">
                  <c:v>32.894552599366897</c:v>
                </c:pt>
                <c:pt idx="6957">
                  <c:v>32.895038097200903</c:v>
                </c:pt>
                <c:pt idx="6958">
                  <c:v>32.895523480350903</c:v>
                </c:pt>
                <c:pt idx="6959">
                  <c:v>32.896008748844302</c:v>
                </c:pt>
                <c:pt idx="6960">
                  <c:v>32.896493902708599</c:v>
                </c:pt>
                <c:pt idx="6961">
                  <c:v>32.896978941971099</c:v>
                </c:pt>
                <c:pt idx="6962">
                  <c:v>32.897463866659301</c:v>
                </c:pt>
                <c:pt idx="6963">
                  <c:v>32.897948676800397</c:v>
                </c:pt>
                <c:pt idx="6964">
                  <c:v>32.898433372421799</c:v>
                </c:pt>
                <c:pt idx="6965">
                  <c:v>32.898917953550999</c:v>
                </c:pt>
                <c:pt idx="6966">
                  <c:v>32.899402420215203</c:v>
                </c:pt>
                <c:pt idx="6967">
                  <c:v>32.899886772441803</c:v>
                </c:pt>
                <c:pt idx="6968">
                  <c:v>32.900371010258098</c:v>
                </c:pt>
                <c:pt idx="6969">
                  <c:v>32.9008551336915</c:v>
                </c:pt>
                <c:pt idx="6970">
                  <c:v>32.901339142769302</c:v>
                </c:pt>
                <c:pt idx="6971">
                  <c:v>32.901823037518703</c:v>
                </c:pt>
                <c:pt idx="6972">
                  <c:v>32.9023068179673</c:v>
                </c:pt>
                <c:pt idx="6973">
                  <c:v>32.902790484142102</c:v>
                </c:pt>
                <c:pt idx="6974">
                  <c:v>32.903274036070499</c:v>
                </c:pt>
                <c:pt idx="6975">
                  <c:v>32.903757473779898</c:v>
                </c:pt>
                <c:pt idx="6976">
                  <c:v>32.904240797297398</c:v>
                </c:pt>
                <c:pt idx="6977">
                  <c:v>32.904724006650397</c:v>
                </c:pt>
                <c:pt idx="6978">
                  <c:v>32.905207101866203</c:v>
                </c:pt>
                <c:pt idx="6979">
                  <c:v>32.905690082972001</c:v>
                </c:pt>
                <c:pt idx="6980">
                  <c:v>32.906172949995003</c:v>
                </c:pt>
                <c:pt idx="6981">
                  <c:v>32.906655702962603</c:v>
                </c:pt>
                <c:pt idx="6982">
                  <c:v>32.907138341901899</c:v>
                </c:pt>
                <c:pt idx="6983">
                  <c:v>32.907620866840297</c:v>
                </c:pt>
                <c:pt idx="6984">
                  <c:v>32.908103277804898</c:v>
                </c:pt>
                <c:pt idx="6985">
                  <c:v>32.908585574823</c:v>
                </c:pt>
                <c:pt idx="6986">
                  <c:v>32.909067757921697</c:v>
                </c:pt>
                <c:pt idx="6987">
                  <c:v>32.909549827128401</c:v>
                </c:pt>
                <c:pt idx="6988">
                  <c:v>32.910031782470099</c:v>
                </c:pt>
                <c:pt idx="6989">
                  <c:v>32.910513623974197</c:v>
                </c:pt>
                <c:pt idx="6990">
                  <c:v>32.9109953516678</c:v>
                </c:pt>
                <c:pt idx="6991">
                  <c:v>32.911476965577997</c:v>
                </c:pt>
                <c:pt idx="6992">
                  <c:v>32.911958465732198</c:v>
                </c:pt>
                <c:pt idx="6993">
                  <c:v>32.912439852157398</c:v>
                </c:pt>
                <c:pt idx="6994">
                  <c:v>32.912921124880803</c:v>
                </c:pt>
                <c:pt idx="6995">
                  <c:v>32.9134022839295</c:v>
                </c:pt>
                <c:pt idx="6996">
                  <c:v>32.913883329330801</c:v>
                </c:pt>
                <c:pt idx="6997">
                  <c:v>32.9143642611118</c:v>
                </c:pt>
                <c:pt idx="6998">
                  <c:v>32.914845079299603</c:v>
                </c:pt>
                <c:pt idx="6999">
                  <c:v>32.915325783921297</c:v>
                </c:pt>
                <c:pt idx="7000">
                  <c:v>32.915806375004102</c:v>
                </c:pt>
                <c:pt idx="7001">
                  <c:v>32.916286852575098</c:v>
                </c:pt>
                <c:pt idx="7002">
                  <c:v>32.916767216661498</c:v>
                </c:pt>
                <c:pt idx="7003">
                  <c:v>32.917247467290203</c:v>
                </c:pt>
                <c:pt idx="7004">
                  <c:v>32.917727604488498</c:v>
                </c:pt>
                <c:pt idx="7005">
                  <c:v>32.918207628283398</c:v>
                </c:pt>
                <c:pt idx="7006">
                  <c:v>32.918687538702102</c:v>
                </c:pt>
                <c:pt idx="7007">
                  <c:v>32.919167335771498</c:v>
                </c:pt>
                <c:pt idx="7008">
                  <c:v>32.919647019518798</c:v>
                </c:pt>
                <c:pt idx="7009">
                  <c:v>32.920126589971098</c:v>
                </c:pt>
                <c:pt idx="7010">
                  <c:v>32.920606047155303</c:v>
                </c:pt>
                <c:pt idx="7011">
                  <c:v>32.9210853910986</c:v>
                </c:pt>
                <c:pt idx="7012">
                  <c:v>32.921564621828097</c:v>
                </c:pt>
                <c:pt idx="7013">
                  <c:v>32.922043739370601</c:v>
                </c:pt>
                <c:pt idx="7014">
                  <c:v>32.922522743753397</c:v>
                </c:pt>
                <c:pt idx="7015">
                  <c:v>32.923001635003402</c:v>
                </c:pt>
                <c:pt idx="7016">
                  <c:v>32.923480413147701</c:v>
                </c:pt>
                <c:pt idx="7017">
                  <c:v>32.923959078213201</c:v>
                </c:pt>
                <c:pt idx="7018">
                  <c:v>32.924437630227096</c:v>
                </c:pt>
                <c:pt idx="7019">
                  <c:v>32.924916069216103</c:v>
                </c:pt>
                <c:pt idx="7020">
                  <c:v>32.925394395207498</c:v>
                </c:pt>
                <c:pt idx="7021">
                  <c:v>32.925872608228197</c:v>
                </c:pt>
                <c:pt idx="7022">
                  <c:v>32.926350708305101</c:v>
                </c:pt>
                <c:pt idx="7023">
                  <c:v>32.926828695465304</c:v>
                </c:pt>
                <c:pt idx="7024">
                  <c:v>32.927306569735599</c:v>
                </c:pt>
                <c:pt idx="7025">
                  <c:v>32.927784331143201</c:v>
                </c:pt>
                <c:pt idx="7026">
                  <c:v>32.928261979714897</c:v>
                </c:pt>
                <c:pt idx="7027">
                  <c:v>32.928739515477602</c:v>
                </c:pt>
                <c:pt idx="7028">
                  <c:v>32.929216938458502</c:v>
                </c:pt>
                <c:pt idx="7029">
                  <c:v>32.929694248684299</c:v>
                </c:pt>
                <c:pt idx="7030">
                  <c:v>32.930171446182001</c:v>
                </c:pt>
                <c:pt idx="7031">
                  <c:v>32.930648530978502</c:v>
                </c:pt>
                <c:pt idx="7032">
                  <c:v>32.931125503100802</c:v>
                </c:pt>
                <c:pt idx="7033">
                  <c:v>32.931602362575802</c:v>
                </c:pt>
                <c:pt idx="7034">
                  <c:v>32.932079109430397</c:v>
                </c:pt>
                <c:pt idx="7035">
                  <c:v>32.932555743691402</c:v>
                </c:pt>
                <c:pt idx="7036">
                  <c:v>32.933032265385798</c:v>
                </c:pt>
                <c:pt idx="7037">
                  <c:v>32.933508674540498</c:v>
                </c:pt>
                <c:pt idx="7038">
                  <c:v>32.933984971182397</c:v>
                </c:pt>
                <c:pt idx="7039">
                  <c:v>32.934461155338198</c:v>
                </c:pt>
                <c:pt idx="7040">
                  <c:v>32.934937227035</c:v>
                </c:pt>
                <c:pt idx="7041">
                  <c:v>32.935413186299499</c:v>
                </c:pt>
                <c:pt idx="7042">
                  <c:v>32.935889033158603</c:v>
                </c:pt>
                <c:pt idx="7043">
                  <c:v>32.936364767639198</c:v>
                </c:pt>
                <c:pt idx="7044">
                  <c:v>32.936840389768101</c:v>
                </c:pt>
                <c:pt idx="7045">
                  <c:v>32.937315899572098</c:v>
                </c:pt>
                <c:pt idx="7046">
                  <c:v>32.9377912970781</c:v>
                </c:pt>
                <c:pt idx="7047">
                  <c:v>32.938266582312899</c:v>
                </c:pt>
                <c:pt idx="7048">
                  <c:v>32.938741755303298</c:v>
                </c:pt>
                <c:pt idx="7049">
                  <c:v>32.939216816076097</c:v>
                </c:pt>
                <c:pt idx="7050">
                  <c:v>32.9396917646582</c:v>
                </c:pt>
                <c:pt idx="7051">
                  <c:v>32.940166601076299</c:v>
                </c:pt>
                <c:pt idx="7052">
                  <c:v>32.940641325357198</c:v>
                </c:pt>
                <c:pt idx="7053">
                  <c:v>32.941115937527698</c:v>
                </c:pt>
                <c:pt idx="7054">
                  <c:v>32.9415904376146</c:v>
                </c:pt>
                <c:pt idx="7055">
                  <c:v>32.9420648256446</c:v>
                </c:pt>
                <c:pt idx="7056">
                  <c:v>32.942539101644599</c:v>
                </c:pt>
                <c:pt idx="7057">
                  <c:v>32.943013265641298</c:v>
                </c:pt>
                <c:pt idx="7058">
                  <c:v>32.943487317661301</c:v>
                </c:pt>
                <c:pt idx="7059">
                  <c:v>32.943961257731601</c:v>
                </c:pt>
                <c:pt idx="7060">
                  <c:v>32.944435085878801</c:v>
                </c:pt>
                <c:pt idx="7061">
                  <c:v>32.944908802129603</c:v>
                </c:pt>
                <c:pt idx="7062">
                  <c:v>32.945382406510802</c:v>
                </c:pt>
                <c:pt idx="7063">
                  <c:v>32.9458558990491</c:v>
                </c:pt>
                <c:pt idx="7064">
                  <c:v>32.946329279771298</c:v>
                </c:pt>
                <c:pt idx="7065">
                  <c:v>32.9468025487039</c:v>
                </c:pt>
                <c:pt idx="7066">
                  <c:v>32.9472757058738</c:v>
                </c:pt>
                <c:pt idx="7067">
                  <c:v>32.9477487513076</c:v>
                </c:pt>
                <c:pt idx="7068">
                  <c:v>32.948221685032003</c:v>
                </c:pt>
                <c:pt idx="7069">
                  <c:v>32.948694507073697</c:v>
                </c:pt>
                <c:pt idx="7070">
                  <c:v>32.949167217459397</c:v>
                </c:pt>
                <c:pt idx="7071">
                  <c:v>32.949639816215701</c:v>
                </c:pt>
                <c:pt idx="7072">
                  <c:v>32.950112303369302</c:v>
                </c:pt>
                <c:pt idx="7073">
                  <c:v>32.950584678946903</c:v>
                </c:pt>
                <c:pt idx="7074">
                  <c:v>32.951056942975001</c:v>
                </c:pt>
                <c:pt idx="7075">
                  <c:v>32.951529095480502</c:v>
                </c:pt>
                <c:pt idx="7076">
                  <c:v>32.952001136489798</c:v>
                </c:pt>
                <c:pt idx="7077">
                  <c:v>32.952473066029597</c:v>
                </c:pt>
                <c:pt idx="7078">
                  <c:v>32.952944884126602</c:v>
                </c:pt>
                <c:pt idx="7079">
                  <c:v>32.953416590807301</c:v>
                </c:pt>
                <c:pt idx="7080">
                  <c:v>32.953888186098403</c:v>
                </c:pt>
                <c:pt idx="7081">
                  <c:v>32.954359670026498</c:v>
                </c:pt>
                <c:pt idx="7082">
                  <c:v>32.954831042618203</c:v>
                </c:pt>
                <c:pt idx="7083">
                  <c:v>32.955302303900098</c:v>
                </c:pt>
                <c:pt idx="7084">
                  <c:v>32.955773453898701</c:v>
                </c:pt>
                <c:pt idx="7085">
                  <c:v>32.9562444926406</c:v>
                </c:pt>
                <c:pt idx="7086">
                  <c:v>32.956715420152499</c:v>
                </c:pt>
                <c:pt idx="7087">
                  <c:v>32.957186236460799</c:v>
                </c:pt>
                <c:pt idx="7088">
                  <c:v>32.957656941592198</c:v>
                </c:pt>
                <c:pt idx="7089">
                  <c:v>32.958127535573198</c:v>
                </c:pt>
                <c:pt idx="7090">
                  <c:v>32.958598018430301</c:v>
                </c:pt>
                <c:pt idx="7091">
                  <c:v>32.959068390190097</c:v>
                </c:pt>
                <c:pt idx="7092">
                  <c:v>32.959538650879097</c:v>
                </c:pt>
                <c:pt idx="7093">
                  <c:v>32.960008800523902</c:v>
                </c:pt>
                <c:pt idx="7094">
                  <c:v>32.960478839150902</c:v>
                </c:pt>
                <c:pt idx="7095">
                  <c:v>32.9609487667867</c:v>
                </c:pt>
                <c:pt idx="7096">
                  <c:v>32.9614185834578</c:v>
                </c:pt>
                <c:pt idx="7097">
                  <c:v>32.961888289190703</c:v>
                </c:pt>
                <c:pt idx="7098">
                  <c:v>32.962357884011901</c:v>
                </c:pt>
                <c:pt idx="7099">
                  <c:v>32.962827367947902</c:v>
                </c:pt>
                <c:pt idx="7100">
                  <c:v>32.963296741025196</c:v>
                </c:pt>
                <c:pt idx="7101">
                  <c:v>32.963766003270202</c:v>
                </c:pt>
                <c:pt idx="7102">
                  <c:v>32.964235154709399</c:v>
                </c:pt>
                <c:pt idx="7103">
                  <c:v>32.964704195369301</c:v>
                </c:pt>
                <c:pt idx="7104">
                  <c:v>32.965173125276401</c:v>
                </c:pt>
                <c:pt idx="7105">
                  <c:v>32.965641944457097</c:v>
                </c:pt>
                <c:pt idx="7106">
                  <c:v>32.966110652937701</c:v>
                </c:pt>
                <c:pt idx="7107">
                  <c:v>32.9665792507449</c:v>
                </c:pt>
                <c:pt idx="7108">
                  <c:v>32.967047737904998</c:v>
                </c:pt>
                <c:pt idx="7109">
                  <c:v>32.9675161144444</c:v>
                </c:pt>
                <c:pt idx="7110">
                  <c:v>32.967984380389602</c:v>
                </c:pt>
                <c:pt idx="7111">
                  <c:v>32.968452535767</c:v>
                </c:pt>
                <c:pt idx="7112">
                  <c:v>32.968920580602997</c:v>
                </c:pt>
                <c:pt idx="7113">
                  <c:v>32.969388514923899</c:v>
                </c:pt>
                <c:pt idx="7114">
                  <c:v>32.969856338756202</c:v>
                </c:pt>
                <c:pt idx="7115">
                  <c:v>32.970324052126301</c:v>
                </c:pt>
                <c:pt idx="7116">
                  <c:v>32.970791655060502</c:v>
                </c:pt>
                <c:pt idx="7117">
                  <c:v>32.9712591475853</c:v>
                </c:pt>
                <c:pt idx="7118">
                  <c:v>32.971726529726901</c:v>
                </c:pt>
                <c:pt idx="7119">
                  <c:v>32.972193801511899</c:v>
                </c:pt>
                <c:pt idx="7120">
                  <c:v>32.972660962966401</c:v>
                </c:pt>
                <c:pt idx="7121">
                  <c:v>32.973128014116902</c:v>
                </c:pt>
                <c:pt idx="7122">
                  <c:v>32.9735949549897</c:v>
                </c:pt>
                <c:pt idx="7123">
                  <c:v>32.974061785611198</c:v>
                </c:pt>
                <c:pt idx="7124">
                  <c:v>32.974528506007601</c:v>
                </c:pt>
                <c:pt idx="7125">
                  <c:v>32.974995116205399</c:v>
                </c:pt>
                <c:pt idx="7126">
                  <c:v>32.975461616230703</c:v>
                </c:pt>
                <c:pt idx="7127">
                  <c:v>32.975928006110102</c:v>
                </c:pt>
                <c:pt idx="7128">
                  <c:v>32.976394285869603</c:v>
                </c:pt>
                <c:pt idx="7129">
                  <c:v>32.9768604555357</c:v>
                </c:pt>
                <c:pt idx="7130">
                  <c:v>32.977326515134699</c:v>
                </c:pt>
                <c:pt idx="7131">
                  <c:v>32.977792464692698</c:v>
                </c:pt>
                <c:pt idx="7132">
                  <c:v>32.978258304236199</c:v>
                </c:pt>
                <c:pt idx="7133">
                  <c:v>32.978724033791401</c:v>
                </c:pt>
                <c:pt idx="7134">
                  <c:v>32.979189653384402</c:v>
                </c:pt>
                <c:pt idx="7135">
                  <c:v>32.979655163041798</c:v>
                </c:pt>
                <c:pt idx="7136">
                  <c:v>32.980120562789502</c:v>
                </c:pt>
                <c:pt idx="7137">
                  <c:v>32.980585852654002</c:v>
                </c:pt>
                <c:pt idx="7138">
                  <c:v>32.981051032661497</c:v>
                </c:pt>
                <c:pt idx="7139">
                  <c:v>32.9815161028381</c:v>
                </c:pt>
                <c:pt idx="7140">
                  <c:v>32.981981063210199</c:v>
                </c:pt>
                <c:pt idx="7141">
                  <c:v>32.9824459138039</c:v>
                </c:pt>
                <c:pt idx="7142">
                  <c:v>32.982910654645501</c:v>
                </c:pt>
                <c:pt idx="7143">
                  <c:v>32.983375285761198</c:v>
                </c:pt>
                <c:pt idx="7144">
                  <c:v>32.983839807177198</c:v>
                </c:pt>
                <c:pt idx="7145">
                  <c:v>32.984304218919597</c:v>
                </c:pt>
                <c:pt idx="7146">
                  <c:v>32.984768521014701</c:v>
                </c:pt>
                <c:pt idx="7147">
                  <c:v>32.985232713488699</c:v>
                </c:pt>
                <c:pt idx="7148">
                  <c:v>32.985696796367698</c:v>
                </c:pt>
                <c:pt idx="7149">
                  <c:v>32.986160769677902</c:v>
                </c:pt>
                <c:pt idx="7150">
                  <c:v>32.986624633445601</c:v>
                </c:pt>
                <c:pt idx="7151">
                  <c:v>32.987088387696701</c:v>
                </c:pt>
                <c:pt idx="7152">
                  <c:v>32.9875520324576</c:v>
                </c:pt>
                <c:pt idx="7153">
                  <c:v>32.988015567754303</c:v>
                </c:pt>
                <c:pt idx="7154">
                  <c:v>32.988478993613001</c:v>
                </c:pt>
                <c:pt idx="7155">
                  <c:v>32.988942310059798</c:v>
                </c:pt>
                <c:pt idx="7156">
                  <c:v>32.9894055171209</c:v>
                </c:pt>
                <c:pt idx="7157">
                  <c:v>32.989868614822299</c:v>
                </c:pt>
                <c:pt idx="7158">
                  <c:v>32.990331603190199</c:v>
                </c:pt>
                <c:pt idx="7159">
                  <c:v>32.990794482250799</c:v>
                </c:pt>
                <c:pt idx="7160">
                  <c:v>32.991257252030003</c:v>
                </c:pt>
                <c:pt idx="7161">
                  <c:v>32.991719912554103</c:v>
                </c:pt>
                <c:pt idx="7162">
                  <c:v>32.992182463849097</c:v>
                </c:pt>
                <c:pt idx="7163">
                  <c:v>32.992644905940999</c:v>
                </c:pt>
                <c:pt idx="7164">
                  <c:v>32.993107238855998</c:v>
                </c:pt>
                <c:pt idx="7165">
                  <c:v>32.993569462620201</c:v>
                </c:pt>
                <c:pt idx="7166">
                  <c:v>32.994031577259499</c:v>
                </c:pt>
                <c:pt idx="7167">
                  <c:v>32.994493582800096</c:v>
                </c:pt>
                <c:pt idx="7168">
                  <c:v>32.994955479268</c:v>
                </c:pt>
                <c:pt idx="7169">
                  <c:v>32.995417266689302</c:v>
                </c:pt>
                <c:pt idx="7170">
                  <c:v>32.995878945089999</c:v>
                </c:pt>
                <c:pt idx="7171">
                  <c:v>32.996340514496197</c:v>
                </c:pt>
                <c:pt idx="7172">
                  <c:v>32.996801974933803</c:v>
                </c:pt>
                <c:pt idx="7173">
                  <c:v>32.9972633264289</c:v>
                </c:pt>
                <c:pt idx="7174">
                  <c:v>32.997724569007502</c:v>
                </c:pt>
                <c:pt idx="7175">
                  <c:v>32.998185702695601</c:v>
                </c:pt>
                <c:pt idx="7176">
                  <c:v>32.998646727519301</c:v>
                </c:pt>
                <c:pt idx="7177">
                  <c:v>32.999107643504502</c:v>
                </c:pt>
                <c:pt idx="7178">
                  <c:v>32.999568450677202</c:v>
                </c:pt>
                <c:pt idx="7179">
                  <c:v>33.000029149063401</c:v>
                </c:pt>
                <c:pt idx="7180">
                  <c:v>33.000489738688998</c:v>
                </c:pt>
                <c:pt idx="7181">
                  <c:v>33.000950219580197</c:v>
                </c:pt>
                <c:pt idx="7182">
                  <c:v>33.001410591762699</c:v>
                </c:pt>
                <c:pt idx="7183">
                  <c:v>33.001870855262602</c:v>
                </c:pt>
                <c:pt idx="7184">
                  <c:v>33.002331010105898</c:v>
                </c:pt>
                <c:pt idx="7185">
                  <c:v>33.002791056318401</c:v>
                </c:pt>
                <c:pt idx="7186">
                  <c:v>33.003250993926102</c:v>
                </c:pt>
                <c:pt idx="7187">
                  <c:v>33.003710822955</c:v>
                </c:pt>
                <c:pt idx="7188">
                  <c:v>33.004170543431002</c:v>
                </c:pt>
                <c:pt idx="7189">
                  <c:v>33.004630155379999</c:v>
                </c:pt>
                <c:pt idx="7190">
                  <c:v>33.005089658827899</c:v>
                </c:pt>
                <c:pt idx="7191">
                  <c:v>33.0055490538006</c:v>
                </c:pt>
                <c:pt idx="7192">
                  <c:v>33.006008340324101</c:v>
                </c:pt>
                <c:pt idx="7193">
                  <c:v>33.006467518424202</c:v>
                </c:pt>
                <c:pt idx="7194">
                  <c:v>33.006926588126802</c:v>
                </c:pt>
                <c:pt idx="7195">
                  <c:v>33.007385549457801</c:v>
                </c:pt>
                <c:pt idx="7196">
                  <c:v>33.007844402443098</c:v>
                </c:pt>
                <c:pt idx="7197">
                  <c:v>33.008303147108599</c:v>
                </c:pt>
                <c:pt idx="7198">
                  <c:v>33.008761783480097</c:v>
                </c:pt>
                <c:pt idx="7199">
                  <c:v>33.009220311583498</c:v>
                </c:pt>
                <c:pt idx="7200">
                  <c:v>33.009678731444701</c:v>
                </c:pt>
                <c:pt idx="7201">
                  <c:v>33.010137043089401</c:v>
                </c:pt>
                <c:pt idx="7202">
                  <c:v>33.010595246543602</c:v>
                </c:pt>
                <c:pt idx="7203">
                  <c:v>33.011053341832998</c:v>
                </c:pt>
                <c:pt idx="7204">
                  <c:v>33.011511328983502</c:v>
                </c:pt>
                <c:pt idx="7205">
                  <c:v>33.011969208021</c:v>
                </c:pt>
                <c:pt idx="7206">
                  <c:v>33.012426978971099</c:v>
                </c:pt>
                <c:pt idx="7207">
                  <c:v>33.012884641859799</c:v>
                </c:pt>
                <c:pt idx="7208">
                  <c:v>33.013342196712898</c:v>
                </c:pt>
                <c:pt idx="7209">
                  <c:v>33.013799643556098</c:v>
                </c:pt>
                <c:pt idx="7210">
                  <c:v>33.014256982415297</c:v>
                </c:pt>
                <c:pt idx="7211">
                  <c:v>33.014714213316203</c:v>
                </c:pt>
                <c:pt idx="7212">
                  <c:v>33.015171336284503</c:v>
                </c:pt>
                <c:pt idx="7213">
                  <c:v>33.015628351346201</c:v>
                </c:pt>
                <c:pt idx="7214">
                  <c:v>33.0160852585269</c:v>
                </c:pt>
                <c:pt idx="7215">
                  <c:v>33.016542057852398</c:v>
                </c:pt>
                <c:pt idx="7216">
                  <c:v>33.016998749348502</c:v>
                </c:pt>
                <c:pt idx="7217">
                  <c:v>33.0174553330408</c:v>
                </c:pt>
                <c:pt idx="7218">
                  <c:v>33.017911808955198</c:v>
                </c:pt>
                <c:pt idx="7219">
                  <c:v>33.018368177117402</c:v>
                </c:pt>
                <c:pt idx="7220">
                  <c:v>33.018824437553199</c:v>
                </c:pt>
                <c:pt idx="7221">
                  <c:v>33.019280590288098</c:v>
                </c:pt>
                <c:pt idx="7222">
                  <c:v>33.019736635348004</c:v>
                </c:pt>
                <c:pt idx="7223">
                  <c:v>33.020192572758603</c:v>
                </c:pt>
                <c:pt idx="7224">
                  <c:v>33.020648402545497</c:v>
                </c:pt>
                <c:pt idx="7225">
                  <c:v>33.021104124734499</c:v>
                </c:pt>
                <c:pt idx="7226">
                  <c:v>33.021559739351297</c:v>
                </c:pt>
                <c:pt idx="7227">
                  <c:v>33.022015246421503</c:v>
                </c:pt>
                <c:pt idx="7228">
                  <c:v>33.022470645970898</c:v>
                </c:pt>
                <c:pt idx="7229">
                  <c:v>33.022925938024997</c:v>
                </c:pt>
                <c:pt idx="7230">
                  <c:v>33.023381122609599</c:v>
                </c:pt>
                <c:pt idx="7231">
                  <c:v>33.023836199750399</c:v>
                </c:pt>
                <c:pt idx="7232">
                  <c:v>33.024291169472903</c:v>
                </c:pt>
                <c:pt idx="7233">
                  <c:v>33.024746031802898</c:v>
                </c:pt>
                <c:pt idx="7234">
                  <c:v>33.0252007867659</c:v>
                </c:pt>
                <c:pt idx="7235">
                  <c:v>33.025655434387701</c:v>
                </c:pt>
                <c:pt idx="7236">
                  <c:v>33.026109974693803</c:v>
                </c:pt>
                <c:pt idx="7237">
                  <c:v>33.026564407709799</c:v>
                </c:pt>
                <c:pt idx="7238">
                  <c:v>33.027018733461503</c:v>
                </c:pt>
                <c:pt idx="7239">
                  <c:v>33.027472951974303</c:v>
                </c:pt>
                <c:pt idx="7240">
                  <c:v>33.027927063273999</c:v>
                </c:pt>
                <c:pt idx="7241">
                  <c:v>33.028381067386</c:v>
                </c:pt>
                <c:pt idx="7242">
                  <c:v>33.028834964336099</c:v>
                </c:pt>
                <c:pt idx="7243">
                  <c:v>33.029288754149697</c:v>
                </c:pt>
                <c:pt idx="7244">
                  <c:v>33.029742436852601</c:v>
                </c:pt>
                <c:pt idx="7245">
                  <c:v>33.0301960124701</c:v>
                </c:pt>
                <c:pt idx="7246">
                  <c:v>33.030649481028</c:v>
                </c:pt>
                <c:pt idx="7247">
                  <c:v>33.031102842551697</c:v>
                </c:pt>
                <c:pt idx="7248">
                  <c:v>33.031556097066897</c:v>
                </c:pt>
                <c:pt idx="7249">
                  <c:v>33.032009244599003</c:v>
                </c:pt>
                <c:pt idx="7250">
                  <c:v>33.0324622851737</c:v>
                </c:pt>
                <c:pt idx="7251">
                  <c:v>33.032915218816399</c:v>
                </c:pt>
                <c:pt idx="7252">
                  <c:v>33.033368045552798</c:v>
                </c:pt>
                <c:pt idx="7253">
                  <c:v>33.033820765408201</c:v>
                </c:pt>
                <c:pt idx="7254">
                  <c:v>33.034273378408301</c:v>
                </c:pt>
                <c:pt idx="7255">
                  <c:v>33.034725884578499</c:v>
                </c:pt>
                <c:pt idx="7256">
                  <c:v>33.035178283944397</c:v>
                </c:pt>
                <c:pt idx="7257">
                  <c:v>33.035630576531403</c:v>
                </c:pt>
                <c:pt idx="7258">
                  <c:v>33.036082762365098</c:v>
                </c:pt>
                <c:pt idx="7259">
                  <c:v>33.036534841471003</c:v>
                </c:pt>
                <c:pt idx="7260">
                  <c:v>33.036986813874499</c:v>
                </c:pt>
                <c:pt idx="7261">
                  <c:v>33.037438679601003</c:v>
                </c:pt>
                <c:pt idx="7262">
                  <c:v>33.0378904386762</c:v>
                </c:pt>
                <c:pt idx="7263">
                  <c:v>33.038342091125401</c:v>
                </c:pt>
                <c:pt idx="7264">
                  <c:v>33.038793636973999</c:v>
                </c:pt>
                <c:pt idx="7265">
                  <c:v>33.039245076247703</c:v>
                </c:pt>
                <c:pt idx="7266">
                  <c:v>33.0396964089717</c:v>
                </c:pt>
                <c:pt idx="7267">
                  <c:v>33.0401476351715</c:v>
                </c:pt>
                <c:pt idx="7268">
                  <c:v>33.040598754872597</c:v>
                </c:pt>
                <c:pt idx="7269">
                  <c:v>33.0410497681004</c:v>
                </c:pt>
                <c:pt idx="7270">
                  <c:v>33.041500674880403</c:v>
                </c:pt>
                <c:pt idx="7271">
                  <c:v>33.041951475237802</c:v>
                </c:pt>
                <c:pt idx="7272">
                  <c:v>33.042402169198198</c:v>
                </c:pt>
                <c:pt idx="7273">
                  <c:v>33.0428527567869</c:v>
                </c:pt>
                <c:pt idx="7274">
                  <c:v>33.043303238029402</c:v>
                </c:pt>
                <c:pt idx="7275">
                  <c:v>33.043753612951001</c:v>
                </c:pt>
                <c:pt idx="7276">
                  <c:v>33.044203881577097</c:v>
                </c:pt>
                <c:pt idx="7277">
                  <c:v>33.0446540439331</c:v>
                </c:pt>
                <c:pt idx="7278">
                  <c:v>33.045104100044298</c:v>
                </c:pt>
                <c:pt idx="7279">
                  <c:v>33.0455540499362</c:v>
                </c:pt>
                <c:pt idx="7280">
                  <c:v>33.046003893634101</c:v>
                </c:pt>
                <c:pt idx="7281">
                  <c:v>33.046453631163303</c:v>
                </c:pt>
                <c:pt idx="7282">
                  <c:v>33.046903262549201</c:v>
                </c:pt>
                <c:pt idx="7283">
                  <c:v>33.047352787817097</c:v>
                </c:pt>
                <c:pt idx="7284">
                  <c:v>33.047802206992401</c:v>
                </c:pt>
                <c:pt idx="7285">
                  <c:v>33.048251520100401</c:v>
                </c:pt>
                <c:pt idx="7286">
                  <c:v>33.048700727166398</c:v>
                </c:pt>
                <c:pt idx="7287">
                  <c:v>33.049149828215803</c:v>
                </c:pt>
                <c:pt idx="7288">
                  <c:v>33.049598823273797</c:v>
                </c:pt>
                <c:pt idx="7289">
                  <c:v>33.050047712365703</c:v>
                </c:pt>
                <c:pt idx="7290">
                  <c:v>33.050496495516903</c:v>
                </c:pt>
                <c:pt idx="7291">
                  <c:v>33.050945172752698</c:v>
                </c:pt>
                <c:pt idx="7292">
                  <c:v>33.051393744098299</c:v>
                </c:pt>
                <c:pt idx="7293">
                  <c:v>33.051842209578901</c:v>
                </c:pt>
                <c:pt idx="7294">
                  <c:v>33.052290569219998</c:v>
                </c:pt>
                <c:pt idx="7295">
                  <c:v>33.052738823046703</c:v>
                </c:pt>
                <c:pt idx="7296">
                  <c:v>33.053186971084401</c:v>
                </c:pt>
                <c:pt idx="7297">
                  <c:v>33.053635013358203</c:v>
                </c:pt>
                <c:pt idx="7298">
                  <c:v>33.054082949893399</c:v>
                </c:pt>
                <c:pt idx="7299">
                  <c:v>33.054530780715297</c:v>
                </c:pt>
                <c:pt idx="7300">
                  <c:v>33.0549785058491</c:v>
                </c:pt>
                <c:pt idx="7301">
                  <c:v>33.055426125319997</c:v>
                </c:pt>
                <c:pt idx="7302">
                  <c:v>33.055873639153297</c:v>
                </c:pt>
                <c:pt idx="7303">
                  <c:v>33.056321047374198</c:v>
                </c:pt>
                <c:pt idx="7304">
                  <c:v>33.0567683500079</c:v>
                </c:pt>
                <c:pt idx="7305">
                  <c:v>33.057215547079501</c:v>
                </c:pt>
                <c:pt idx="7306">
                  <c:v>33.057662638614403</c:v>
                </c:pt>
                <c:pt idx="7307">
                  <c:v>33.058109624637702</c:v>
                </c:pt>
                <c:pt idx="7308">
                  <c:v>33.058556505174501</c:v>
                </c:pt>
                <c:pt idx="7309">
                  <c:v>33.059003280250103</c:v>
                </c:pt>
                <c:pt idx="7310">
                  <c:v>33.059449949889697</c:v>
                </c:pt>
                <c:pt idx="7311">
                  <c:v>33.0598965141184</c:v>
                </c:pt>
                <c:pt idx="7312">
                  <c:v>33.060342972961401</c:v>
                </c:pt>
                <c:pt idx="7313">
                  <c:v>33.060789326443803</c:v>
                </c:pt>
                <c:pt idx="7314">
                  <c:v>33.061235574590803</c:v>
                </c:pt>
                <c:pt idx="7315">
                  <c:v>33.061681717427497</c:v>
                </c:pt>
                <c:pt idx="7316">
                  <c:v>33.062127754979102</c:v>
                </c:pt>
                <c:pt idx="7317">
                  <c:v>33.062573687270799</c:v>
                </c:pt>
                <c:pt idx="7318">
                  <c:v>33.0630195143275</c:v>
                </c:pt>
                <c:pt idx="7319">
                  <c:v>33.063465236174601</c:v>
                </c:pt>
                <c:pt idx="7320">
                  <c:v>33.063910852836997</c:v>
                </c:pt>
                <c:pt idx="7321">
                  <c:v>33.064356364339901</c:v>
                </c:pt>
                <c:pt idx="7322">
                  <c:v>33.064801770708399</c:v>
                </c:pt>
                <c:pt idx="7323">
                  <c:v>33.065247071967597</c:v>
                </c:pt>
                <c:pt idx="7324">
                  <c:v>33.065692268142598</c:v>
                </c:pt>
                <c:pt idx="7325">
                  <c:v>33.066137359258498</c:v>
                </c:pt>
                <c:pt idx="7326">
                  <c:v>33.066582345340301</c:v>
                </c:pt>
                <c:pt idx="7327">
                  <c:v>33.067027226413103</c:v>
                </c:pt>
                <c:pt idx="7328">
                  <c:v>33.067472002502001</c:v>
                </c:pt>
                <c:pt idx="7329">
                  <c:v>33.067916673632098</c:v>
                </c:pt>
                <c:pt idx="7330">
                  <c:v>33.068361239828398</c:v>
                </c:pt>
                <c:pt idx="7331">
                  <c:v>33.068805701115998</c:v>
                </c:pt>
                <c:pt idx="7332">
                  <c:v>33.069250057519803</c:v>
                </c:pt>
                <c:pt idx="7333">
                  <c:v>33.069694309065</c:v>
                </c:pt>
                <c:pt idx="7334">
                  <c:v>33.0701384557766</c:v>
                </c:pt>
                <c:pt idx="7335">
                  <c:v>33.070582497679602</c:v>
                </c:pt>
                <c:pt idx="7336">
                  <c:v>33.071026434799002</c:v>
                </c:pt>
                <c:pt idx="7337">
                  <c:v>33.071470267159803</c:v>
                </c:pt>
                <c:pt idx="7338">
                  <c:v>33.071913994787003</c:v>
                </c:pt>
                <c:pt idx="7339">
                  <c:v>33.072357617705698</c:v>
                </c:pt>
                <c:pt idx="7340">
                  <c:v>33.0728011359409</c:v>
                </c:pt>
                <c:pt idx="7341">
                  <c:v>33.073244549517398</c:v>
                </c:pt>
                <c:pt idx="7342">
                  <c:v>33.073687858460403</c:v>
                </c:pt>
                <c:pt idx="7343">
                  <c:v>33.074131062794699</c:v>
                </c:pt>
                <c:pt idx="7344">
                  <c:v>33.074574162545403</c:v>
                </c:pt>
                <c:pt idx="7345">
                  <c:v>33.075017157737399</c:v>
                </c:pt>
                <c:pt idx="7346">
                  <c:v>33.075460048395698</c:v>
                </c:pt>
                <c:pt idx="7347">
                  <c:v>33.075902834545197</c:v>
                </c:pt>
                <c:pt idx="7348">
                  <c:v>33.076345516210999</c:v>
                </c:pt>
                <c:pt idx="7349">
                  <c:v>33.076788093417797</c:v>
                </c:pt>
                <c:pt idx="7350">
                  <c:v>33.0772305661907</c:v>
                </c:pt>
                <c:pt idx="7351">
                  <c:v>33.077672934554499</c:v>
                </c:pt>
                <c:pt idx="7352">
                  <c:v>33.078115198534299</c:v>
                </c:pt>
                <c:pt idx="7353">
                  <c:v>33.078557358154903</c:v>
                </c:pt>
                <c:pt idx="7354">
                  <c:v>33.078999413441203</c:v>
                </c:pt>
                <c:pt idx="7355">
                  <c:v>33.079441364418201</c:v>
                </c:pt>
                <c:pt idx="7356">
                  <c:v>33.079883211110698</c:v>
                </c:pt>
                <c:pt idx="7357">
                  <c:v>33.080324953543702</c:v>
                </c:pt>
                <c:pt idx="7358">
                  <c:v>33.080766591741899</c:v>
                </c:pt>
                <c:pt idx="7359">
                  <c:v>33.081208125730399</c:v>
                </c:pt>
                <c:pt idx="7360">
                  <c:v>33.0816495555339</c:v>
                </c:pt>
                <c:pt idx="7361">
                  <c:v>33.0820908811774</c:v>
                </c:pt>
                <c:pt idx="7362">
                  <c:v>33.082532102685697</c:v>
                </c:pt>
                <c:pt idx="7363">
                  <c:v>33.082973220083602</c:v>
                </c:pt>
                <c:pt idx="7364">
                  <c:v>33.083414233395999</c:v>
                </c:pt>
                <c:pt idx="7365">
                  <c:v>33.083855142647799</c:v>
                </c:pt>
                <c:pt idx="7366">
                  <c:v>33.0842959478639</c:v>
                </c:pt>
                <c:pt idx="7367">
                  <c:v>33.084736649068901</c:v>
                </c:pt>
                <c:pt idx="7368">
                  <c:v>33.085177246287799</c:v>
                </c:pt>
                <c:pt idx="7369">
                  <c:v>33.085617739545299</c:v>
                </c:pt>
                <c:pt idx="7370">
                  <c:v>33.086058128866398</c:v>
                </c:pt>
                <c:pt idx="7371">
                  <c:v>33.086498414275702</c:v>
                </c:pt>
                <c:pt idx="7372">
                  <c:v>33.086938595798202</c:v>
                </c:pt>
                <c:pt idx="7373">
                  <c:v>33.087378673458602</c:v>
                </c:pt>
                <c:pt idx="7374">
                  <c:v>33.087818647281601</c:v>
                </c:pt>
                <c:pt idx="7375">
                  <c:v>33.088258517292097</c:v>
                </c:pt>
                <c:pt idx="7376">
                  <c:v>33.088698283514901</c:v>
                </c:pt>
                <c:pt idx="7377">
                  <c:v>33.089137945974699</c:v>
                </c:pt>
                <c:pt idx="7378">
                  <c:v>33.089577504696301</c:v>
                </c:pt>
                <c:pt idx="7379">
                  <c:v>33.0900169597044</c:v>
                </c:pt>
                <c:pt idx="7380">
                  <c:v>33.0904563110239</c:v>
                </c:pt>
                <c:pt idx="7381">
                  <c:v>33.090895558679399</c:v>
                </c:pt>
                <c:pt idx="7382">
                  <c:v>33.091334702695697</c:v>
                </c:pt>
                <c:pt idx="7383">
                  <c:v>33.091773743097598</c:v>
                </c:pt>
                <c:pt idx="7384">
                  <c:v>33.0922126799097</c:v>
                </c:pt>
                <c:pt idx="7385">
                  <c:v>33.092651513156802</c:v>
                </c:pt>
                <c:pt idx="7386">
                  <c:v>33.093090242863703</c:v>
                </c:pt>
                <c:pt idx="7387">
                  <c:v>33.0935288690549</c:v>
                </c:pt>
                <c:pt idx="7388">
                  <c:v>33.093967391755299</c:v>
                </c:pt>
                <c:pt idx="7389">
                  <c:v>33.0944058109895</c:v>
                </c:pt>
                <c:pt idx="7390">
                  <c:v>33.094844126782299</c:v>
                </c:pt>
                <c:pt idx="7391">
                  <c:v>33.095282339158203</c:v>
                </c:pt>
                <c:pt idx="7392">
                  <c:v>33.095720448142103</c:v>
                </c:pt>
                <c:pt idx="7393">
                  <c:v>33.096158453758598</c:v>
                </c:pt>
                <c:pt idx="7394">
                  <c:v>33.0965963560323</c:v>
                </c:pt>
                <c:pt idx="7395">
                  <c:v>33.097034154987902</c:v>
                </c:pt>
                <c:pt idx="7396">
                  <c:v>33.097471850650102</c:v>
                </c:pt>
                <c:pt idx="7397">
                  <c:v>33.097909443043498</c:v>
                </c:pt>
                <c:pt idx="7398">
                  <c:v>33.098346932192797</c:v>
                </c:pt>
                <c:pt idx="7399">
                  <c:v>33.098784318122597</c:v>
                </c:pt>
                <c:pt idx="7400">
                  <c:v>33.099221600857597</c:v>
                </c:pt>
                <c:pt idx="7401">
                  <c:v>33.099658780422303</c:v>
                </c:pt>
                <c:pt idx="7402">
                  <c:v>33.100095856841499</c:v>
                </c:pt>
                <c:pt idx="7403">
                  <c:v>33.100532830139699</c:v>
                </c:pt>
                <c:pt idx="7404">
                  <c:v>33.100969700341501</c:v>
                </c:pt>
                <c:pt idx="7405">
                  <c:v>33.101406467471598</c:v>
                </c:pt>
                <c:pt idx="7406">
                  <c:v>33.101843131554503</c:v>
                </c:pt>
                <c:pt idx="7407">
                  <c:v>33.1022796926148</c:v>
                </c:pt>
                <c:pt idx="7408">
                  <c:v>33.102716150677097</c:v>
                </c:pt>
                <c:pt idx="7409">
                  <c:v>33.103152505766097</c:v>
                </c:pt>
                <c:pt idx="7410">
                  <c:v>33.103588757906302</c:v>
                </c:pt>
                <c:pt idx="7411">
                  <c:v>33.104024907122202</c:v>
                </c:pt>
                <c:pt idx="7412">
                  <c:v>33.104460953438398</c:v>
                </c:pt>
                <c:pt idx="7413">
                  <c:v>33.104896896879403</c:v>
                </c:pt>
                <c:pt idx="7414">
                  <c:v>33.10533273747</c:v>
                </c:pt>
                <c:pt idx="7415">
                  <c:v>33.105768475234399</c:v>
                </c:pt>
                <c:pt idx="7416">
                  <c:v>33.106204110197403</c:v>
                </c:pt>
                <c:pt idx="7417">
                  <c:v>33.106639642383499</c:v>
                </c:pt>
                <c:pt idx="7418">
                  <c:v>33.1070750718171</c:v>
                </c:pt>
                <c:pt idx="7419">
                  <c:v>33.107510398522798</c:v>
                </c:pt>
                <c:pt idx="7420">
                  <c:v>33.1079456225252</c:v>
                </c:pt>
                <c:pt idx="7421">
                  <c:v>33.108380743848599</c:v>
                </c:pt>
                <c:pt idx="7422">
                  <c:v>33.1088157625177</c:v>
                </c:pt>
                <c:pt idx="7423">
                  <c:v>33.109250678556897</c:v>
                </c:pt>
                <c:pt idx="7424">
                  <c:v>33.109685491990803</c:v>
                </c:pt>
                <c:pt idx="7425">
                  <c:v>33.110120202843703</c:v>
                </c:pt>
                <c:pt idx="7426">
                  <c:v>33.110554811140297</c:v>
                </c:pt>
                <c:pt idx="7427">
                  <c:v>33.110989316904899</c:v>
                </c:pt>
                <c:pt idx="7428">
                  <c:v>33.111423720162001</c:v>
                </c:pt>
                <c:pt idx="7429">
                  <c:v>33.111858020936197</c:v>
                </c:pt>
                <c:pt idx="7430">
                  <c:v>33.112292219251799</c:v>
                </c:pt>
                <c:pt idx="7431">
                  <c:v>33.112726315133301</c:v>
                </c:pt>
                <c:pt idx="7432">
                  <c:v>33.113160308605202</c:v>
                </c:pt>
                <c:pt idx="7433">
                  <c:v>33.113594199691903</c:v>
                </c:pt>
                <c:pt idx="7434">
                  <c:v>33.114027988417803</c:v>
                </c:pt>
                <c:pt idx="7435">
                  <c:v>33.114461674807302</c:v>
                </c:pt>
                <c:pt idx="7436">
                  <c:v>33.114895258884999</c:v>
                </c:pt>
                <c:pt idx="7437">
                  <c:v>33.115328740675103</c:v>
                </c:pt>
                <c:pt idx="7438">
                  <c:v>33.115762120202099</c:v>
                </c:pt>
                <c:pt idx="7439">
                  <c:v>33.1161953974905</c:v>
                </c:pt>
                <c:pt idx="7440">
                  <c:v>33.116628572564501</c:v>
                </c:pt>
                <c:pt idx="7441">
                  <c:v>33.1170616454487</c:v>
                </c:pt>
                <c:pt idx="7442">
                  <c:v>33.117494616167299</c:v>
                </c:pt>
                <c:pt idx="7443">
                  <c:v>33.117927484744797</c:v>
                </c:pt>
                <c:pt idx="7444">
                  <c:v>33.118360251205601</c:v>
                </c:pt>
                <c:pt idx="7445">
                  <c:v>33.118792915573998</c:v>
                </c:pt>
                <c:pt idx="7446">
                  <c:v>33.119225477874302</c:v>
                </c:pt>
                <c:pt idx="7447">
                  <c:v>33.119657938130999</c:v>
                </c:pt>
                <c:pt idx="7448">
                  <c:v>33.120090296368403</c:v>
                </c:pt>
                <c:pt idx="7449">
                  <c:v>33.120522552610701</c:v>
                </c:pt>
                <c:pt idx="7450">
                  <c:v>33.1209547068825</c:v>
                </c:pt>
                <c:pt idx="7451">
                  <c:v>33.121386759208001</c:v>
                </c:pt>
                <c:pt idx="7452">
                  <c:v>33.121818709611503</c:v>
                </c:pt>
                <c:pt idx="7453">
                  <c:v>33.122250558117301</c:v>
                </c:pt>
                <c:pt idx="7454">
                  <c:v>33.122682304749802</c:v>
                </c:pt>
                <c:pt idx="7455">
                  <c:v>33.123113949533298</c:v>
                </c:pt>
                <c:pt idx="7456">
                  <c:v>33.123545492492099</c:v>
                </c:pt>
                <c:pt idx="7457">
                  <c:v>33.123976933650503</c:v>
                </c:pt>
                <c:pt idx="7458">
                  <c:v>33.124408273032699</c:v>
                </c:pt>
                <c:pt idx="7459">
                  <c:v>33.124839510663101</c:v>
                </c:pt>
                <c:pt idx="7460">
                  <c:v>33.125270646565902</c:v>
                </c:pt>
                <c:pt idx="7461">
                  <c:v>33.125701680765502</c:v>
                </c:pt>
                <c:pt idx="7462">
                  <c:v>33.126132613286103</c:v>
                </c:pt>
                <c:pt idx="7463">
                  <c:v>33.126563444151799</c:v>
                </c:pt>
                <c:pt idx="7464">
                  <c:v>33.126994173387097</c:v>
                </c:pt>
                <c:pt idx="7465">
                  <c:v>33.127424801016197</c:v>
                </c:pt>
                <c:pt idx="7466">
                  <c:v>33.127855327063301</c:v>
                </c:pt>
                <c:pt idx="7467">
                  <c:v>33.128285751552603</c:v>
                </c:pt>
                <c:pt idx="7468">
                  <c:v>33.128716074508397</c:v>
                </c:pt>
                <c:pt idx="7469">
                  <c:v>33.129146295954897</c:v>
                </c:pt>
                <c:pt idx="7470">
                  <c:v>33.129576415916297</c:v>
                </c:pt>
                <c:pt idx="7471">
                  <c:v>33.130006434416799</c:v>
                </c:pt>
                <c:pt idx="7472">
                  <c:v>33.130436351480803</c:v>
                </c:pt>
                <c:pt idx="7473">
                  <c:v>33.130866167132197</c:v>
                </c:pt>
                <c:pt idx="7474">
                  <c:v>33.131295881395502</c:v>
                </c:pt>
                <c:pt idx="7475">
                  <c:v>33.131725494294699</c:v>
                </c:pt>
                <c:pt idx="7476">
                  <c:v>33.132155005854003</c:v>
                </c:pt>
                <c:pt idx="7477">
                  <c:v>33.1325844160976</c:v>
                </c:pt>
                <c:pt idx="7478">
                  <c:v>33.1330137250498</c:v>
                </c:pt>
                <c:pt idx="7479">
                  <c:v>33.133442932734603</c:v>
                </c:pt>
                <c:pt idx="7480">
                  <c:v>33.133872039176197</c:v>
                </c:pt>
                <c:pt idx="7481">
                  <c:v>33.134301044398804</c:v>
                </c:pt>
                <c:pt idx="7482">
                  <c:v>33.134729948426603</c:v>
                </c:pt>
                <c:pt idx="7483">
                  <c:v>33.135158751283598</c:v>
                </c:pt>
                <c:pt idx="7484">
                  <c:v>33.135587452994102</c:v>
                </c:pt>
                <c:pt idx="7485">
                  <c:v>33.136016053582097</c:v>
                </c:pt>
                <c:pt idx="7486">
                  <c:v>33.136444553071797</c:v>
                </c:pt>
                <c:pt idx="7487">
                  <c:v>33.136872951487398</c:v>
                </c:pt>
                <c:pt idx="7488">
                  <c:v>33.1373012488528</c:v>
                </c:pt>
                <c:pt idx="7489">
                  <c:v>33.137729445192299</c:v>
                </c:pt>
                <c:pt idx="7490">
                  <c:v>33.138157540529903</c:v>
                </c:pt>
                <c:pt idx="7491">
                  <c:v>33.138585534889799</c:v>
                </c:pt>
                <c:pt idx="7492">
                  <c:v>33.139013428296003</c:v>
                </c:pt>
                <c:pt idx="7493">
                  <c:v>33.139441220772603</c:v>
                </c:pt>
                <c:pt idx="7494">
                  <c:v>33.1398689123438</c:v>
                </c:pt>
                <c:pt idx="7495">
                  <c:v>33.140296503033497</c:v>
                </c:pt>
                <c:pt idx="7496">
                  <c:v>33.140723992865901</c:v>
                </c:pt>
                <c:pt idx="7497">
                  <c:v>33.141151381865001</c:v>
                </c:pt>
                <c:pt idx="7498">
                  <c:v>33.141578670054898</c:v>
                </c:pt>
                <c:pt idx="7499">
                  <c:v>33.142005857459601</c:v>
                </c:pt>
                <c:pt idx="7500">
                  <c:v>33.142432944103099</c:v>
                </c:pt>
                <c:pt idx="7501">
                  <c:v>33.1428599300096</c:v>
                </c:pt>
                <c:pt idx="7502">
                  <c:v>33.143286815203098</c:v>
                </c:pt>
                <c:pt idx="7503">
                  <c:v>33.143713599707503</c:v>
                </c:pt>
                <c:pt idx="7504">
                  <c:v>33.144140283547003</c:v>
                </c:pt>
                <c:pt idx="7505">
                  <c:v>33.1445668667454</c:v>
                </c:pt>
                <c:pt idx="7506">
                  <c:v>33.144993349326903</c:v>
                </c:pt>
                <c:pt idx="7507">
                  <c:v>33.145419731315499</c:v>
                </c:pt>
                <c:pt idx="7508">
                  <c:v>33.145846012735099</c:v>
                </c:pt>
                <c:pt idx="7509">
                  <c:v>33.146272193609697</c:v>
                </c:pt>
                <c:pt idx="7510">
                  <c:v>33.146698273963302</c:v>
                </c:pt>
                <c:pt idx="7511">
                  <c:v>33.147124253820003</c:v>
                </c:pt>
                <c:pt idx="7512">
                  <c:v>33.147550133203701</c:v>
                </c:pt>
                <c:pt idx="7513">
                  <c:v>33.1479759121383</c:v>
                </c:pt>
                <c:pt idx="7514">
                  <c:v>33.148401590647801</c:v>
                </c:pt>
                <c:pt idx="7515">
                  <c:v>33.148827168756299</c:v>
                </c:pt>
                <c:pt idx="7516">
                  <c:v>33.149252646487497</c:v>
                </c:pt>
                <c:pt idx="7517">
                  <c:v>33.149678023865597</c:v>
                </c:pt>
                <c:pt idx="7518">
                  <c:v>33.150103300914402</c:v>
                </c:pt>
                <c:pt idx="7519">
                  <c:v>33.150528477657801</c:v>
                </c:pt>
                <c:pt idx="7520">
                  <c:v>33.150953554119901</c:v>
                </c:pt>
                <c:pt idx="7521">
                  <c:v>33.1513785303245</c:v>
                </c:pt>
                <c:pt idx="7522">
                  <c:v>33.1518034062955</c:v>
                </c:pt>
                <c:pt idx="7523">
                  <c:v>33.152228182056902</c:v>
                </c:pt>
                <c:pt idx="7524">
                  <c:v>33.152652857632503</c:v>
                </c:pt>
                <c:pt idx="7525">
                  <c:v>33.153077433046299</c:v>
                </c:pt>
                <c:pt idx="7526">
                  <c:v>33.153501908322198</c:v>
                </c:pt>
                <c:pt idx="7527">
                  <c:v>33.153926283484097</c:v>
                </c:pt>
                <c:pt idx="7528">
                  <c:v>33.154350558555699</c:v>
                </c:pt>
                <c:pt idx="7529">
                  <c:v>33.154774733561098</c:v>
                </c:pt>
                <c:pt idx="7530">
                  <c:v>33.155198808524098</c:v>
                </c:pt>
                <c:pt idx="7531">
                  <c:v>33.155622783468502</c:v>
                </c:pt>
                <c:pt idx="7532">
                  <c:v>33.156046658418298</c:v>
                </c:pt>
                <c:pt idx="7533">
                  <c:v>33.156470433397203</c:v>
                </c:pt>
                <c:pt idx="7534">
                  <c:v>33.156894108429199</c:v>
                </c:pt>
                <c:pt idx="7535">
                  <c:v>33.157317683537997</c:v>
                </c:pt>
                <c:pt idx="7536">
                  <c:v>33.157741158747598</c:v>
                </c:pt>
                <c:pt idx="7537">
                  <c:v>33.158164534081699</c:v>
                </c:pt>
                <c:pt idx="7538">
                  <c:v>33.158587809564096</c:v>
                </c:pt>
                <c:pt idx="7539">
                  <c:v>33.159010985218799</c:v>
                </c:pt>
                <c:pt idx="7540">
                  <c:v>33.159434061069398</c:v>
                </c:pt>
                <c:pt idx="7541">
                  <c:v>33.159857037139901</c:v>
                </c:pt>
                <c:pt idx="7542">
                  <c:v>33.160279913453998</c:v>
                </c:pt>
                <c:pt idx="7543">
                  <c:v>33.1607026900355</c:v>
                </c:pt>
                <c:pt idx="7544">
                  <c:v>33.161125366908202</c:v>
                </c:pt>
                <c:pt idx="7545">
                  <c:v>33.161547944095901</c:v>
                </c:pt>
                <c:pt idx="7546">
                  <c:v>33.161970421622399</c:v>
                </c:pt>
                <c:pt idx="7547">
                  <c:v>33.162392799511402</c:v>
                </c:pt>
                <c:pt idx="7548">
                  <c:v>33.162815077786803</c:v>
                </c:pt>
                <c:pt idx="7549">
                  <c:v>33.1632372564722</c:v>
                </c:pt>
                <c:pt idx="7550">
                  <c:v>33.163659335591497</c:v>
                </c:pt>
                <c:pt idx="7551">
                  <c:v>33.164081315168403</c:v>
                </c:pt>
                <c:pt idx="7552">
                  <c:v>33.1645031952267</c:v>
                </c:pt>
                <c:pt idx="7553">
                  <c:v>33.164924975790001</c:v>
                </c:pt>
                <c:pt idx="7554">
                  <c:v>33.1653466568821</c:v>
                </c:pt>
                <c:pt idx="7555">
                  <c:v>33.165768238526802</c:v>
                </c:pt>
                <c:pt idx="7556">
                  <c:v>33.166189720747802</c:v>
                </c:pt>
                <c:pt idx="7557">
                  <c:v>33.166611103568798</c:v>
                </c:pt>
                <c:pt idx="7558">
                  <c:v>33.1670323870134</c:v>
                </c:pt>
                <c:pt idx="7559">
                  <c:v>33.167453571105497</c:v>
                </c:pt>
                <c:pt idx="7560">
                  <c:v>33.167874655868602</c:v>
                </c:pt>
                <c:pt idx="7561">
                  <c:v>33.168295641326601</c:v>
                </c:pt>
                <c:pt idx="7562">
                  <c:v>33.168716527503101</c:v>
                </c:pt>
                <c:pt idx="7563">
                  <c:v>33.169137314421697</c:v>
                </c:pt>
                <c:pt idx="7564">
                  <c:v>33.1695580021062</c:v>
                </c:pt>
                <c:pt idx="7565">
                  <c:v>33.1699785905802</c:v>
                </c:pt>
                <c:pt idx="7566">
                  <c:v>33.170399079867401</c:v>
                </c:pt>
                <c:pt idx="7567">
                  <c:v>33.1708194699915</c:v>
                </c:pt>
                <c:pt idx="7568">
                  <c:v>33.1712397609761</c:v>
                </c:pt>
                <c:pt idx="7569">
                  <c:v>33.171659952844799</c:v>
                </c:pt>
                <c:pt idx="7570">
                  <c:v>33.1720800456213</c:v>
                </c:pt>
                <c:pt idx="7571">
                  <c:v>33.1725000393293</c:v>
                </c:pt>
                <c:pt idx="7572">
                  <c:v>33.172919933992297</c:v>
                </c:pt>
                <c:pt idx="7573">
                  <c:v>33.173339729634101</c:v>
                </c:pt>
                <c:pt idx="7574">
                  <c:v>33.173759426278103</c:v>
                </c:pt>
                <c:pt idx="7575">
                  <c:v>33.174179023948099</c:v>
                </c:pt>
                <c:pt idx="7576">
                  <c:v>33.174598522667601</c:v>
                </c:pt>
                <c:pt idx="7577">
                  <c:v>33.175017922460199</c:v>
                </c:pt>
                <c:pt idx="7578">
                  <c:v>33.175437223349597</c:v>
                </c:pt>
                <c:pt idx="7579">
                  <c:v>33.175856425359299</c:v>
                </c:pt>
                <c:pt idx="7580">
                  <c:v>33.176275528513003</c:v>
                </c:pt>
                <c:pt idx="7581">
                  <c:v>33.176694532834098</c:v>
                </c:pt>
                <c:pt idx="7582">
                  <c:v>33.177113438346296</c:v>
                </c:pt>
                <c:pt idx="7583">
                  <c:v>33.177532245073202</c:v>
                </c:pt>
                <c:pt idx="7584">
                  <c:v>33.177950953038199</c:v>
                </c:pt>
                <c:pt idx="7585">
                  <c:v>33.178369562264997</c:v>
                </c:pt>
                <c:pt idx="7586">
                  <c:v>33.178788072777202</c:v>
                </c:pt>
                <c:pt idx="7587">
                  <c:v>33.179206484598197</c:v>
                </c:pt>
                <c:pt idx="7588">
                  <c:v>33.1796247977516</c:v>
                </c:pt>
                <c:pt idx="7589">
                  <c:v>33.180043012260903</c:v>
                </c:pt>
                <c:pt idx="7590">
                  <c:v>33.180461128149702</c:v>
                </c:pt>
                <c:pt idx="7591">
                  <c:v>33.180879145441502</c:v>
                </c:pt>
                <c:pt idx="7592">
                  <c:v>33.1812970641598</c:v>
                </c:pt>
                <c:pt idx="7593">
                  <c:v>33.181714884328102</c:v>
                </c:pt>
                <c:pt idx="7594">
                  <c:v>33.182132605969898</c:v>
                </c:pt>
                <c:pt idx="7595">
                  <c:v>33.182550229108799</c:v>
                </c:pt>
                <c:pt idx="7596">
                  <c:v>33.182967753768096</c:v>
                </c:pt>
                <c:pt idx="7597">
                  <c:v>33.183385179971502</c:v>
                </c:pt>
                <c:pt idx="7598">
                  <c:v>33.183802507742399</c:v>
                </c:pt>
                <c:pt idx="7599">
                  <c:v>33.1842197371043</c:v>
                </c:pt>
                <c:pt idx="7600">
                  <c:v>33.184636868080602</c:v>
                </c:pt>
                <c:pt idx="7601">
                  <c:v>33.185053900694797</c:v>
                </c:pt>
                <c:pt idx="7602">
                  <c:v>33.185470834970303</c:v>
                </c:pt>
                <c:pt idx="7603">
                  <c:v>33.185887670930697</c:v>
                </c:pt>
                <c:pt idx="7604">
                  <c:v>33.186304408599398</c:v>
                </c:pt>
                <c:pt idx="7605">
                  <c:v>33.186721047999796</c:v>
                </c:pt>
                <c:pt idx="7606">
                  <c:v>33.187137589155398</c:v>
                </c:pt>
                <c:pt idx="7607">
                  <c:v>33.187554032089501</c:v>
                </c:pt>
                <c:pt idx="7608">
                  <c:v>33.187970376825703</c:v>
                </c:pt>
                <c:pt idx="7609">
                  <c:v>33.188386623387302</c:v>
                </c:pt>
                <c:pt idx="7610">
                  <c:v>33.188802771797697</c:v>
                </c:pt>
                <c:pt idx="7611">
                  <c:v>33.189218822080399</c:v>
                </c:pt>
                <c:pt idx="7612">
                  <c:v>33.189634774258799</c:v>
                </c:pt>
                <c:pt idx="7613">
                  <c:v>33.190050628356303</c:v>
                </c:pt>
                <c:pt idx="7614">
                  <c:v>33.190466384396203</c:v>
                </c:pt>
                <c:pt idx="7615">
                  <c:v>33.190882042401903</c:v>
                </c:pt>
                <c:pt idx="7616">
                  <c:v>33.191297602396901</c:v>
                </c:pt>
                <c:pt idx="7617">
                  <c:v>33.191713064404503</c:v>
                </c:pt>
                <c:pt idx="7618">
                  <c:v>33.192128428448001</c:v>
                </c:pt>
                <c:pt idx="7619">
                  <c:v>33.192543694550899</c:v>
                </c:pt>
                <c:pt idx="7620">
                  <c:v>33.192958862736504</c:v>
                </c:pt>
                <c:pt idx="7621">
                  <c:v>33.193373933028198</c:v>
                </c:pt>
                <c:pt idx="7622">
                  <c:v>33.193788905449203</c:v>
                </c:pt>
                <c:pt idx="7623">
                  <c:v>33.194203780023003</c:v>
                </c:pt>
                <c:pt idx="7624">
                  <c:v>33.194618556772802</c:v>
                </c:pt>
                <c:pt idx="7625">
                  <c:v>33.1950332357221</c:v>
                </c:pt>
                <c:pt idx="7626">
                  <c:v>33.195447816894102</c:v>
                </c:pt>
                <c:pt idx="7627">
                  <c:v>33.1958623003122</c:v>
                </c:pt>
                <c:pt idx="7628">
                  <c:v>33.196276685999599</c:v>
                </c:pt>
                <c:pt idx="7629">
                  <c:v>33.196690973979599</c:v>
                </c:pt>
                <c:pt idx="7630">
                  <c:v>33.197105164275698</c:v>
                </c:pt>
                <c:pt idx="7631">
                  <c:v>33.197519256911001</c:v>
                </c:pt>
                <c:pt idx="7632">
                  <c:v>33.1979332519089</c:v>
                </c:pt>
                <c:pt idx="7633">
                  <c:v>33.198347149292701</c:v>
                </c:pt>
                <c:pt idx="7634">
                  <c:v>33.198760949085496</c:v>
                </c:pt>
                <c:pt idx="7635">
                  <c:v>33.199174651310798</c:v>
                </c:pt>
                <c:pt idx="7636">
                  <c:v>33.199588255991799</c:v>
                </c:pt>
                <c:pt idx="7637">
                  <c:v>33.200001763151597</c:v>
                </c:pt>
                <c:pt idx="7638">
                  <c:v>33.200415172813699</c:v>
                </c:pt>
                <c:pt idx="7639">
                  <c:v>33.200828485001203</c:v>
                </c:pt>
                <c:pt idx="7640">
                  <c:v>33.201241699737402</c:v>
                </c:pt>
                <c:pt idx="7641">
                  <c:v>33.201654817045501</c:v>
                </c:pt>
                <c:pt idx="7642">
                  <c:v>33.2020678369488</c:v>
                </c:pt>
                <c:pt idx="7643">
                  <c:v>33.202480759470497</c:v>
                </c:pt>
                <c:pt idx="7644">
                  <c:v>33.202893584633799</c:v>
                </c:pt>
                <c:pt idx="7645">
                  <c:v>33.203306312461997</c:v>
                </c:pt>
                <c:pt idx="7646">
                  <c:v>33.203718942978199</c:v>
                </c:pt>
                <c:pt idx="7647">
                  <c:v>33.204131476205603</c:v>
                </c:pt>
                <c:pt idx="7648">
                  <c:v>33.204543912167502</c:v>
                </c:pt>
                <c:pt idx="7649">
                  <c:v>33.204956250887101</c:v>
                </c:pt>
                <c:pt idx="7650">
                  <c:v>33.2053684923874</c:v>
                </c:pt>
                <c:pt idx="7651">
                  <c:v>33.205780636691898</c:v>
                </c:pt>
                <c:pt idx="7652">
                  <c:v>33.206192683823502</c:v>
                </c:pt>
                <c:pt idx="7653">
                  <c:v>33.206604633805497</c:v>
                </c:pt>
                <c:pt idx="7654">
                  <c:v>33.207016486660997</c:v>
                </c:pt>
                <c:pt idx="7655">
                  <c:v>33.207428242413201</c:v>
                </c:pt>
                <c:pt idx="7656">
                  <c:v>33.2078399010854</c:v>
                </c:pt>
                <c:pt idx="7657">
                  <c:v>33.208251462700503</c:v>
                </c:pt>
                <c:pt idx="7658">
                  <c:v>33.208662927281701</c:v>
                </c:pt>
                <c:pt idx="7659">
                  <c:v>33.2090742948523</c:v>
                </c:pt>
                <c:pt idx="7660">
                  <c:v>33.209485565435301</c:v>
                </c:pt>
                <c:pt idx="7661">
                  <c:v>33.209896739053903</c:v>
                </c:pt>
                <c:pt idx="7662">
                  <c:v>33.210307815731099</c:v>
                </c:pt>
                <c:pt idx="7663">
                  <c:v>33.210718795490202</c:v>
                </c:pt>
                <c:pt idx="7664">
                  <c:v>33.211129678354098</c:v>
                </c:pt>
                <c:pt idx="7665">
                  <c:v>33.211540464346101</c:v>
                </c:pt>
                <c:pt idx="7666">
                  <c:v>33.211951153489203</c:v>
                </c:pt>
                <c:pt idx="7667">
                  <c:v>33.212361745806497</c:v>
                </c:pt>
                <c:pt idx="7668">
                  <c:v>33.212772241321098</c:v>
                </c:pt>
                <c:pt idx="7669">
                  <c:v>33.213182640055997</c:v>
                </c:pt>
                <c:pt idx="7670">
                  <c:v>33.213592942034502</c:v>
                </c:pt>
                <c:pt idx="7671">
                  <c:v>33.214003147279399</c:v>
                </c:pt>
                <c:pt idx="7672">
                  <c:v>33.214413255814002</c:v>
                </c:pt>
                <c:pt idx="7673">
                  <c:v>33.214823267661203</c:v>
                </c:pt>
                <c:pt idx="7674">
                  <c:v>33.215233182844202</c:v>
                </c:pt>
                <c:pt idx="7675">
                  <c:v>33.215643001385899</c:v>
                </c:pt>
                <c:pt idx="7676">
                  <c:v>33.216052723309403</c:v>
                </c:pt>
                <c:pt idx="7677">
                  <c:v>33.216462348637798</c:v>
                </c:pt>
                <c:pt idx="7678">
                  <c:v>33.216871877393999</c:v>
                </c:pt>
                <c:pt idx="7679">
                  <c:v>33.217281309601198</c:v>
                </c:pt>
                <c:pt idx="7680">
                  <c:v>33.217690645282303</c:v>
                </c:pt>
                <c:pt idx="7681">
                  <c:v>33.218099884460301</c:v>
                </c:pt>
                <c:pt idx="7682">
                  <c:v>33.218509027158298</c:v>
                </c:pt>
                <c:pt idx="7683">
                  <c:v>33.218918073399301</c:v>
                </c:pt>
                <c:pt idx="7684">
                  <c:v>33.219327023206198</c:v>
                </c:pt>
                <c:pt idx="7685">
                  <c:v>33.219735876602101</c:v>
                </c:pt>
                <c:pt idx="7686">
                  <c:v>33.220144633609898</c:v>
                </c:pt>
                <c:pt idx="7687">
                  <c:v>33.220553294252703</c:v>
                </c:pt>
                <c:pt idx="7688">
                  <c:v>33.220961858553402</c:v>
                </c:pt>
                <c:pt idx="7689">
                  <c:v>33.221370326534903</c:v>
                </c:pt>
                <c:pt idx="7690">
                  <c:v>33.221778698220298</c:v>
                </c:pt>
                <c:pt idx="7691">
                  <c:v>33.222186973632503</c:v>
                </c:pt>
                <c:pt idx="7692">
                  <c:v>33.222595152794497</c:v>
                </c:pt>
                <c:pt idx="7693">
                  <c:v>33.223003235729202</c:v>
                </c:pt>
                <c:pt idx="7694">
                  <c:v>33.223411222459497</c:v>
                </c:pt>
                <c:pt idx="7695">
                  <c:v>33.223819113008403</c:v>
                </c:pt>
                <c:pt idx="7696">
                  <c:v>33.224226907398901</c:v>
                </c:pt>
                <c:pt idx="7697">
                  <c:v>33.224634605653797</c:v>
                </c:pt>
                <c:pt idx="7698">
                  <c:v>33.225042207796101</c:v>
                </c:pt>
                <c:pt idx="7699">
                  <c:v>33.225449713848697</c:v>
                </c:pt>
                <c:pt idx="7700">
                  <c:v>33.225857123834501</c:v>
                </c:pt>
                <c:pt idx="7701">
                  <c:v>33.226264437776301</c:v>
                </c:pt>
                <c:pt idx="7702">
                  <c:v>33.226671655697203</c:v>
                </c:pt>
                <c:pt idx="7703">
                  <c:v>33.227078777620001</c:v>
                </c:pt>
                <c:pt idx="7704">
                  <c:v>33.227485803567603</c:v>
                </c:pt>
                <c:pt idx="7705">
                  <c:v>33.227892733562904</c:v>
                </c:pt>
                <c:pt idx="7706">
                  <c:v>33.228299567628703</c:v>
                </c:pt>
                <c:pt idx="7707">
                  <c:v>33.228706305788002</c:v>
                </c:pt>
                <c:pt idx="7708">
                  <c:v>33.229112948063502</c:v>
                </c:pt>
                <c:pt idx="7709">
                  <c:v>33.229519494478197</c:v>
                </c:pt>
                <c:pt idx="7710">
                  <c:v>33.229925945054902</c:v>
                </c:pt>
                <c:pt idx="7711">
                  <c:v>33.230332299816403</c:v>
                </c:pt>
                <c:pt idx="7712">
                  <c:v>33.230738558785703</c:v>
                </c:pt>
                <c:pt idx="7713">
                  <c:v>33.231144721985501</c:v>
                </c:pt>
                <c:pt idx="7714">
                  <c:v>33.2315507894387</c:v>
                </c:pt>
                <c:pt idx="7715">
                  <c:v>33.231956761168</c:v>
                </c:pt>
                <c:pt idx="7716">
                  <c:v>33.232362637196402</c:v>
                </c:pt>
                <c:pt idx="7717">
                  <c:v>33.232768417546602</c:v>
                </c:pt>
                <c:pt idx="7718">
                  <c:v>33.233174102241499</c:v>
                </c:pt>
                <c:pt idx="7719">
                  <c:v>33.233579691303802</c:v>
                </c:pt>
                <c:pt idx="7720">
                  <c:v>33.233985184756399</c:v>
                </c:pt>
                <c:pt idx="7721">
                  <c:v>33.234390582622098</c:v>
                </c:pt>
                <c:pt idx="7722">
                  <c:v>33.234795884923599</c:v>
                </c:pt>
                <c:pt idx="7723">
                  <c:v>33.235201091683699</c:v>
                </c:pt>
                <c:pt idx="7724">
                  <c:v>33.235606202925197</c:v>
                </c:pt>
                <c:pt idx="7725">
                  <c:v>33.236011218670903</c:v>
                </c:pt>
                <c:pt idx="7726">
                  <c:v>33.236416138943497</c:v>
                </c:pt>
                <c:pt idx="7727">
                  <c:v>33.236820963765801</c:v>
                </c:pt>
                <c:pt idx="7728">
                  <c:v>33.237225693160603</c:v>
                </c:pt>
                <c:pt idx="7729">
                  <c:v>33.237630327150598</c:v>
                </c:pt>
                <c:pt idx="7730">
                  <c:v>33.2380348657585</c:v>
                </c:pt>
                <c:pt idx="7731">
                  <c:v>33.238439309007198</c:v>
                </c:pt>
                <c:pt idx="7732">
                  <c:v>33.238843656919201</c:v>
                </c:pt>
                <c:pt idx="7733">
                  <c:v>33.239247909517502</c:v>
                </c:pt>
                <c:pt idx="7734">
                  <c:v>33.239652066824597</c:v>
                </c:pt>
                <c:pt idx="7735">
                  <c:v>33.240056128863301</c:v>
                </c:pt>
                <c:pt idx="7736">
                  <c:v>33.240460095656303</c:v>
                </c:pt>
                <c:pt idx="7737">
                  <c:v>33.240863967226304</c:v>
                </c:pt>
                <c:pt idx="7738">
                  <c:v>33.241267743595998</c:v>
                </c:pt>
                <c:pt idx="7739">
                  <c:v>33.241671424788201</c:v>
                </c:pt>
                <c:pt idx="7740">
                  <c:v>33.242075010825403</c:v>
                </c:pt>
                <c:pt idx="7741">
                  <c:v>33.242478501730503</c:v>
                </c:pt>
                <c:pt idx="7742">
                  <c:v>33.242881897525997</c:v>
                </c:pt>
                <c:pt idx="7743">
                  <c:v>33.243285198234602</c:v>
                </c:pt>
                <c:pt idx="7744">
                  <c:v>33.243688403879098</c:v>
                </c:pt>
                <c:pt idx="7745">
                  <c:v>33.244091514482001</c:v>
                </c:pt>
                <c:pt idx="7746">
                  <c:v>33.244494530066</c:v>
                </c:pt>
                <c:pt idx="7747">
                  <c:v>33.244897450653802</c:v>
                </c:pt>
                <c:pt idx="7748">
                  <c:v>33.245300276267997</c:v>
                </c:pt>
                <c:pt idx="7749">
                  <c:v>33.245703006931301</c:v>
                </c:pt>
                <c:pt idx="7750">
                  <c:v>33.246105642666301</c:v>
                </c:pt>
                <c:pt idx="7751">
                  <c:v>33.246508183495699</c:v>
                </c:pt>
                <c:pt idx="7752">
                  <c:v>33.246910629441899</c:v>
                </c:pt>
                <c:pt idx="7753">
                  <c:v>33.247312980527802</c:v>
                </c:pt>
                <c:pt idx="7754">
                  <c:v>33.247715236775797</c:v>
                </c:pt>
                <c:pt idx="7755">
                  <c:v>33.248117398208599</c:v>
                </c:pt>
                <c:pt idx="7756">
                  <c:v>33.248519464848897</c:v>
                </c:pt>
                <c:pt idx="7757">
                  <c:v>33.248921436719101</c:v>
                </c:pt>
                <c:pt idx="7758">
                  <c:v>33.249323313841899</c:v>
                </c:pt>
                <c:pt idx="7759">
                  <c:v>33.2497250962398</c:v>
                </c:pt>
                <c:pt idx="7760">
                  <c:v>33.250126783935499</c:v>
                </c:pt>
                <c:pt idx="7761">
                  <c:v>33.2505283769515</c:v>
                </c:pt>
                <c:pt idx="7762">
                  <c:v>33.250929875310398</c:v>
                </c:pt>
                <c:pt idx="7763">
                  <c:v>33.251331279034801</c:v>
                </c:pt>
                <c:pt idx="7764">
                  <c:v>33.251732588147199</c:v>
                </c:pt>
                <c:pt idx="7765">
                  <c:v>33.252133802670102</c:v>
                </c:pt>
                <c:pt idx="7766">
                  <c:v>33.252534922626197</c:v>
                </c:pt>
                <c:pt idx="7767">
                  <c:v>33.252935948037901</c:v>
                </c:pt>
                <c:pt idx="7768">
                  <c:v>33.253336878927797</c:v>
                </c:pt>
                <c:pt idx="7769">
                  <c:v>33.253737715318501</c:v>
                </c:pt>
                <c:pt idx="7770">
                  <c:v>33.254138457232401</c:v>
                </c:pt>
                <c:pt idx="7771">
                  <c:v>33.254539104692</c:v>
                </c:pt>
                <c:pt idx="7772">
                  <c:v>33.254939657720001</c:v>
                </c:pt>
                <c:pt idx="7773">
                  <c:v>33.255340116338701</c:v>
                </c:pt>
                <c:pt idx="7774">
                  <c:v>33.255740480570701</c:v>
                </c:pt>
                <c:pt idx="7775">
                  <c:v>33.256140750438597</c:v>
                </c:pt>
                <c:pt idx="7776">
                  <c:v>33.2565409259647</c:v>
                </c:pt>
                <c:pt idx="7777">
                  <c:v>33.256941007171598</c:v>
                </c:pt>
                <c:pt idx="7778">
                  <c:v>33.257340994081702</c:v>
                </c:pt>
                <c:pt idx="7779">
                  <c:v>33.257740886717599</c:v>
                </c:pt>
                <c:pt idx="7780">
                  <c:v>33.258140685101701</c:v>
                </c:pt>
                <c:pt idx="7781">
                  <c:v>33.258540389256503</c:v>
                </c:pt>
                <c:pt idx="7782">
                  <c:v>33.258939999204401</c:v>
                </c:pt>
                <c:pt idx="7783">
                  <c:v>33.259339514967898</c:v>
                </c:pt>
                <c:pt idx="7784">
                  <c:v>33.259738936569399</c:v>
                </c:pt>
                <c:pt idx="7785">
                  <c:v>33.260138264031397</c:v>
                </c:pt>
                <c:pt idx="7786">
                  <c:v>33.260537497376397</c:v>
                </c:pt>
                <c:pt idx="7787">
                  <c:v>33.260936636626603</c:v>
                </c:pt>
                <c:pt idx="7788">
                  <c:v>33.261335681804702</c:v>
                </c:pt>
                <c:pt idx="7789">
                  <c:v>33.2617346329329</c:v>
                </c:pt>
                <c:pt idx="7790">
                  <c:v>33.262133490033797</c:v>
                </c:pt>
                <c:pt idx="7791">
                  <c:v>33.262532253129699</c:v>
                </c:pt>
                <c:pt idx="7792">
                  <c:v>33.2629309222431</c:v>
                </c:pt>
                <c:pt idx="7793">
                  <c:v>33.263329497396299</c:v>
                </c:pt>
                <c:pt idx="7794">
                  <c:v>33.263727978611698</c:v>
                </c:pt>
                <c:pt idx="7795">
                  <c:v>33.2641263659117</c:v>
                </c:pt>
                <c:pt idx="7796">
                  <c:v>33.264524659318802</c:v>
                </c:pt>
                <c:pt idx="7797">
                  <c:v>33.264922858855201</c:v>
                </c:pt>
                <c:pt idx="7798">
                  <c:v>33.265320964543399</c:v>
                </c:pt>
                <c:pt idx="7799">
                  <c:v>33.265718976405701</c:v>
                </c:pt>
                <c:pt idx="7800">
                  <c:v>33.266116894464503</c:v>
                </c:pt>
                <c:pt idx="7801">
                  <c:v>33.266514718742101</c:v>
                </c:pt>
                <c:pt idx="7802">
                  <c:v>33.266912449261</c:v>
                </c:pt>
                <c:pt idx="7803">
                  <c:v>33.267310086043402</c:v>
                </c:pt>
                <c:pt idx="7804">
                  <c:v>33.267707629111598</c:v>
                </c:pt>
                <c:pt idx="7805">
                  <c:v>33.268105078488098</c:v>
                </c:pt>
                <c:pt idx="7806">
                  <c:v>33.268502434195199</c:v>
                </c:pt>
                <c:pt idx="7807">
                  <c:v>33.268899696255097</c:v>
                </c:pt>
                <c:pt idx="7808">
                  <c:v>33.269296864690197</c:v>
                </c:pt>
                <c:pt idx="7809">
                  <c:v>33.269693939522803</c:v>
                </c:pt>
                <c:pt idx="7810">
                  <c:v>33.270090920775203</c:v>
                </c:pt>
                <c:pt idx="7811">
                  <c:v>33.270487808469802</c:v>
                </c:pt>
                <c:pt idx="7812">
                  <c:v>33.270884602628797</c:v>
                </c:pt>
                <c:pt idx="7813">
                  <c:v>33.271281303274499</c:v>
                </c:pt>
                <c:pt idx="7814">
                  <c:v>33.271677910429098</c:v>
                </c:pt>
                <c:pt idx="7815">
                  <c:v>33.272074424115097</c:v>
                </c:pt>
                <c:pt idx="7816">
                  <c:v>33.272470844354601</c:v>
                </c:pt>
                <c:pt idx="7817">
                  <c:v>33.272867171169899</c:v>
                </c:pt>
                <c:pt idx="7818">
                  <c:v>33.273263404583297</c:v>
                </c:pt>
                <c:pt idx="7819">
                  <c:v>33.273659544617097</c:v>
                </c:pt>
                <c:pt idx="7820">
                  <c:v>33.274055591293497</c:v>
                </c:pt>
                <c:pt idx="7821">
                  <c:v>33.274451544634701</c:v>
                </c:pt>
                <c:pt idx="7822">
                  <c:v>33.274847404663099</c:v>
                </c:pt>
                <c:pt idx="7823">
                  <c:v>33.275243171400703</c:v>
                </c:pt>
                <c:pt idx="7824">
                  <c:v>33.275638844870002</c:v>
                </c:pt>
                <c:pt idx="7825">
                  <c:v>33.276034425093002</c:v>
                </c:pt>
                <c:pt idx="7826">
                  <c:v>33.276429912091999</c:v>
                </c:pt>
                <c:pt idx="7827">
                  <c:v>33.276825305889297</c:v>
                </c:pt>
                <c:pt idx="7828">
                  <c:v>33.277220606507001</c:v>
                </c:pt>
                <c:pt idx="7829">
                  <c:v>33.277615813967401</c:v>
                </c:pt>
                <c:pt idx="7830">
                  <c:v>33.278010928292602</c:v>
                </c:pt>
                <c:pt idx="7831">
                  <c:v>33.278405949504901</c:v>
                </c:pt>
                <c:pt idx="7832">
                  <c:v>33.278800877626402</c:v>
                </c:pt>
                <c:pt idx="7833">
                  <c:v>33.279195712679403</c:v>
                </c:pt>
                <c:pt idx="7834">
                  <c:v>33.279590454685902</c:v>
                </c:pt>
                <c:pt idx="7835">
                  <c:v>33.279985103668203</c:v>
                </c:pt>
                <c:pt idx="7836">
                  <c:v>33.280379659648503</c:v>
                </c:pt>
                <c:pt idx="7837">
                  <c:v>33.2807741226489</c:v>
                </c:pt>
                <c:pt idx="7838">
                  <c:v>33.281168492691499</c:v>
                </c:pt>
                <c:pt idx="7839">
                  <c:v>33.281562769798498</c:v>
                </c:pt>
                <c:pt idx="7840">
                  <c:v>33.281956953992101</c:v>
                </c:pt>
                <c:pt idx="7841">
                  <c:v>33.282351045294497</c:v>
                </c:pt>
                <c:pt idx="7842">
                  <c:v>33.282745043727601</c:v>
                </c:pt>
                <c:pt idx="7843">
                  <c:v>33.283138949313702</c:v>
                </c:pt>
                <c:pt idx="7844">
                  <c:v>33.283532762074998</c:v>
                </c:pt>
                <c:pt idx="7845">
                  <c:v>33.283926482033401</c:v>
                </c:pt>
                <c:pt idx="7846">
                  <c:v>33.284320109211201</c:v>
                </c:pt>
                <c:pt idx="7847">
                  <c:v>33.284713643630397</c:v>
                </c:pt>
                <c:pt idx="7848">
                  <c:v>33.2851070853132</c:v>
                </c:pt>
                <c:pt idx="7849">
                  <c:v>33.285500434281602</c:v>
                </c:pt>
                <c:pt idx="7850">
                  <c:v>33.2858936905577</c:v>
                </c:pt>
                <c:pt idx="7851">
                  <c:v>33.286286854163698</c:v>
                </c:pt>
                <c:pt idx="7852">
                  <c:v>33.286679925121597</c:v>
                </c:pt>
                <c:pt idx="7853">
                  <c:v>33.287072903453399</c:v>
                </c:pt>
                <c:pt idx="7854">
                  <c:v>33.287465789181397</c:v>
                </c:pt>
                <c:pt idx="7855">
                  <c:v>33.287858582327402</c:v>
                </c:pt>
                <c:pt idx="7856">
                  <c:v>33.288251282913599</c:v>
                </c:pt>
                <c:pt idx="7857">
                  <c:v>33.288643890962099</c:v>
                </c:pt>
                <c:pt idx="7858">
                  <c:v>33.289036406494901</c:v>
                </c:pt>
                <c:pt idx="7859">
                  <c:v>33.289428829534003</c:v>
                </c:pt>
                <c:pt idx="7860">
                  <c:v>33.289821160101503</c:v>
                </c:pt>
                <c:pt idx="7861">
                  <c:v>33.290213398219301</c:v>
                </c:pt>
                <c:pt idx="7862">
                  <c:v>33.290605543909699</c:v>
                </c:pt>
                <c:pt idx="7863">
                  <c:v>33.290997597194497</c:v>
                </c:pt>
                <c:pt idx="7864">
                  <c:v>33.291389558095702</c:v>
                </c:pt>
                <c:pt idx="7865">
                  <c:v>33.291781426635502</c:v>
                </c:pt>
                <c:pt idx="7866">
                  <c:v>33.292173202835798</c:v>
                </c:pt>
                <c:pt idx="7867">
                  <c:v>33.292564886718601</c:v>
                </c:pt>
                <c:pt idx="7868">
                  <c:v>33.292956478305904</c:v>
                </c:pt>
                <c:pt idx="7869">
                  <c:v>33.293347977619703</c:v>
                </c:pt>
                <c:pt idx="7870">
                  <c:v>33.293739384681899</c:v>
                </c:pt>
                <c:pt idx="7871">
                  <c:v>33.294130699514596</c:v>
                </c:pt>
                <c:pt idx="7872">
                  <c:v>33.294521922139801</c:v>
                </c:pt>
                <c:pt idx="7873">
                  <c:v>33.294913052579403</c:v>
                </c:pt>
                <c:pt idx="7874">
                  <c:v>33.295304090855403</c:v>
                </c:pt>
                <c:pt idx="7875">
                  <c:v>33.295695036989599</c:v>
                </c:pt>
                <c:pt idx="7876">
                  <c:v>33.296085891004203</c:v>
                </c:pt>
                <c:pt idx="7877">
                  <c:v>33.296476652921001</c:v>
                </c:pt>
                <c:pt idx="7878">
                  <c:v>33.296867322761997</c:v>
                </c:pt>
                <c:pt idx="7879">
                  <c:v>33.297257900549198</c:v>
                </c:pt>
                <c:pt idx="7880">
                  <c:v>33.297648386304303</c:v>
                </c:pt>
                <c:pt idx="7881">
                  <c:v>33.298038780049502</c:v>
                </c:pt>
                <c:pt idx="7882">
                  <c:v>33.298429081806603</c:v>
                </c:pt>
                <c:pt idx="7883">
                  <c:v>33.298819291597397</c:v>
                </c:pt>
                <c:pt idx="7884">
                  <c:v>33.299209409444103</c:v>
                </c:pt>
                <c:pt idx="7885">
                  <c:v>33.2995994353683</c:v>
                </c:pt>
                <c:pt idx="7886">
                  <c:v>33.299989369392101</c:v>
                </c:pt>
                <c:pt idx="7887">
                  <c:v>33.300379211537397</c:v>
                </c:pt>
                <c:pt idx="7888">
                  <c:v>33.300768961826002</c:v>
                </c:pt>
                <c:pt idx="7889">
                  <c:v>33.301158620279701</c:v>
                </c:pt>
                <c:pt idx="7890">
                  <c:v>33.301548186920598</c:v>
                </c:pt>
                <c:pt idx="7891">
                  <c:v>33.301937661770502</c:v>
                </c:pt>
                <c:pt idx="7892">
                  <c:v>33.302327044851197</c:v>
                </c:pt>
                <c:pt idx="7893">
                  <c:v>33.302716336184602</c:v>
                </c:pt>
                <c:pt idx="7894">
                  <c:v>33.303105535792596</c:v>
                </c:pt>
                <c:pt idx="7895">
                  <c:v>33.303494643697</c:v>
                </c:pt>
                <c:pt idx="7896">
                  <c:v>33.303883659919599</c:v>
                </c:pt>
                <c:pt idx="7897">
                  <c:v>33.304272584482398</c:v>
                </c:pt>
                <c:pt idx="7898">
                  <c:v>33.304661417407097</c:v>
                </c:pt>
                <c:pt idx="7899">
                  <c:v>33.305050158715602</c:v>
                </c:pt>
                <c:pt idx="7900">
                  <c:v>33.305438808429699</c:v>
                </c:pt>
                <c:pt idx="7901">
                  <c:v>33.305827366571201</c:v>
                </c:pt>
                <c:pt idx="7902">
                  <c:v>33.306215833162</c:v>
                </c:pt>
                <c:pt idx="7903">
                  <c:v>33.306604208223803</c:v>
                </c:pt>
                <c:pt idx="7904">
                  <c:v>33.306992491778502</c:v>
                </c:pt>
                <c:pt idx="7905">
                  <c:v>33.307380683847803</c:v>
                </c:pt>
                <c:pt idx="7906">
                  <c:v>33.3077687844537</c:v>
                </c:pt>
                <c:pt idx="7907">
                  <c:v>33.308156793617698</c:v>
                </c:pt>
                <c:pt idx="7908">
                  <c:v>33.308544711361797</c:v>
                </c:pt>
                <c:pt idx="7909">
                  <c:v>33.308932537707697</c:v>
                </c:pt>
                <c:pt idx="7910">
                  <c:v>33.309320272677297</c:v>
                </c:pt>
                <c:pt idx="7911">
                  <c:v>33.309707916292098</c:v>
                </c:pt>
                <c:pt idx="7912">
                  <c:v>33.310095468574097</c:v>
                </c:pt>
                <c:pt idx="7913">
                  <c:v>33.310482929545003</c:v>
                </c:pt>
                <c:pt idx="7914">
                  <c:v>33.310870299226501</c:v>
                </c:pt>
                <c:pt idx="7915">
                  <c:v>33.311257577640397</c:v>
                </c:pt>
                <c:pt idx="7916">
                  <c:v>33.311644764808399</c:v>
                </c:pt>
                <c:pt idx="7917">
                  <c:v>33.312031860752299</c:v>
                </c:pt>
                <c:pt idx="7918">
                  <c:v>33.312418865493697</c:v>
                </c:pt>
                <c:pt idx="7919">
                  <c:v>33.3128057790545</c:v>
                </c:pt>
                <c:pt idx="7920">
                  <c:v>33.3131926014564</c:v>
                </c:pt>
                <c:pt idx="7921">
                  <c:v>33.313579332720998</c:v>
                </c:pt>
                <c:pt idx="7922">
                  <c:v>33.313965972870101</c:v>
                </c:pt>
                <c:pt idx="7923">
                  <c:v>33.314352521925301</c:v>
                </c:pt>
                <c:pt idx="7924">
                  <c:v>33.314738979908498</c:v>
                </c:pt>
                <c:pt idx="7925">
                  <c:v>33.315125346841199</c:v>
                </c:pt>
                <c:pt idx="7926">
                  <c:v>33.315511622745099</c:v>
                </c:pt>
                <c:pt idx="7927">
                  <c:v>33.315897807642102</c:v>
                </c:pt>
                <c:pt idx="7928">
                  <c:v>33.316283901553597</c:v>
                </c:pt>
                <c:pt idx="7929">
                  <c:v>33.316669904501502</c:v>
                </c:pt>
                <c:pt idx="7930">
                  <c:v>33.317055816507299</c:v>
                </c:pt>
                <c:pt idx="7931">
                  <c:v>33.3174416375928</c:v>
                </c:pt>
                <c:pt idx="7932">
                  <c:v>33.3178273677795</c:v>
                </c:pt>
                <c:pt idx="7933">
                  <c:v>33.318213007089199</c:v>
                </c:pt>
                <c:pt idx="7934">
                  <c:v>33.318598555543502</c:v>
                </c:pt>
                <c:pt idx="7935">
                  <c:v>33.318984013164098</c:v>
                </c:pt>
                <c:pt idx="7936">
                  <c:v>33.3193693799725</c:v>
                </c:pt>
                <c:pt idx="7937">
                  <c:v>33.319754655990501</c:v>
                </c:pt>
                <c:pt idx="7938">
                  <c:v>33.320139841239502</c:v>
                </c:pt>
                <c:pt idx="7939">
                  <c:v>33.320524935741403</c:v>
                </c:pt>
                <c:pt idx="7940">
                  <c:v>33.320909939517598</c:v>
                </c:pt>
                <c:pt idx="7941">
                  <c:v>33.321294852589801</c:v>
                </c:pt>
                <c:pt idx="7942">
                  <c:v>33.321679674979599</c:v>
                </c:pt>
                <c:pt idx="7943">
                  <c:v>33.322064406708598</c:v>
                </c:pt>
                <c:pt idx="7944">
                  <c:v>33.322449047798401</c:v>
                </c:pt>
                <c:pt idx="7945">
                  <c:v>33.322833598270599</c:v>
                </c:pt>
                <c:pt idx="7946">
                  <c:v>33.323218058146701</c:v>
                </c:pt>
                <c:pt idx="7947">
                  <c:v>33.3236024274484</c:v>
                </c:pt>
                <c:pt idx="7948">
                  <c:v>33.323986706197203</c:v>
                </c:pt>
                <c:pt idx="7949">
                  <c:v>33.324370894414699</c:v>
                </c:pt>
                <c:pt idx="7950">
                  <c:v>33.3247549921225</c:v>
                </c:pt>
                <c:pt idx="7951">
                  <c:v>33.325138999342002</c:v>
                </c:pt>
                <c:pt idx="7952">
                  <c:v>33.325522916094997</c:v>
                </c:pt>
                <c:pt idx="7953">
                  <c:v>33.3259067424028</c:v>
                </c:pt>
                <c:pt idx="7954">
                  <c:v>33.326290478287198</c:v>
                </c:pt>
                <c:pt idx="7955">
                  <c:v>33.3266741237695</c:v>
                </c:pt>
                <c:pt idx="7956">
                  <c:v>33.327057678871398</c:v>
                </c:pt>
                <c:pt idx="7957">
                  <c:v>33.327441143614301</c:v>
                </c:pt>
                <c:pt idx="7958">
                  <c:v>33.327824518019803</c:v>
                </c:pt>
                <c:pt idx="7959">
                  <c:v>33.328207802109397</c:v>
                </c:pt>
                <c:pt idx="7960">
                  <c:v>33.328590995904598</c:v>
                </c:pt>
                <c:pt idx="7961">
                  <c:v>33.328974099427001</c:v>
                </c:pt>
                <c:pt idx="7962">
                  <c:v>33.329357112697998</c:v>
                </c:pt>
                <c:pt idx="7963">
                  <c:v>33.329740035739</c:v>
                </c:pt>
                <c:pt idx="7964">
                  <c:v>33.330122868571699</c:v>
                </c:pt>
                <c:pt idx="7965">
                  <c:v>33.330505611217497</c:v>
                </c:pt>
                <c:pt idx="7966">
                  <c:v>33.330888263697901</c:v>
                </c:pt>
                <c:pt idx="7967">
                  <c:v>33.331270826034398</c:v>
                </c:pt>
                <c:pt idx="7968">
                  <c:v>33.331653298248298</c:v>
                </c:pt>
                <c:pt idx="7969">
                  <c:v>33.332035680361301</c:v>
                </c:pt>
                <c:pt idx="7970">
                  <c:v>33.332417972394701</c:v>
                </c:pt>
                <c:pt idx="7971">
                  <c:v>33.33280017437</c:v>
                </c:pt>
                <c:pt idx="7972">
                  <c:v>33.333182286308698</c:v>
                </c:pt>
                <c:pt idx="7973">
                  <c:v>33.333564308232098</c:v>
                </c:pt>
                <c:pt idx="7974">
                  <c:v>33.333946240161801</c:v>
                </c:pt>
                <c:pt idx="7975">
                  <c:v>33.3343280821192</c:v>
                </c:pt>
                <c:pt idx="7976">
                  <c:v>33.334709834125697</c:v>
                </c:pt>
                <c:pt idx="7977">
                  <c:v>33.335091496202701</c:v>
                </c:pt>
                <c:pt idx="7978">
                  <c:v>33.335473068371698</c:v>
                </c:pt>
                <c:pt idx="7979">
                  <c:v>33.335854550653998</c:v>
                </c:pt>
                <c:pt idx="7980">
                  <c:v>33.336235943071102</c:v>
                </c:pt>
                <c:pt idx="7981">
                  <c:v>33.336617245644298</c:v>
                </c:pt>
                <c:pt idx="7982">
                  <c:v>33.3369984583952</c:v>
                </c:pt>
                <c:pt idx="7983">
                  <c:v>33.337379581344898</c:v>
                </c:pt>
                <c:pt idx="7984">
                  <c:v>33.337760614515098</c:v>
                </c:pt>
                <c:pt idx="7985">
                  <c:v>33.338141557926903</c:v>
                </c:pt>
                <c:pt idx="7986">
                  <c:v>33.3385224116019</c:v>
                </c:pt>
                <c:pt idx="7987">
                  <c:v>33.338903175561398</c:v>
                </c:pt>
                <c:pt idx="7988">
                  <c:v>33.3392838498267</c:v>
                </c:pt>
                <c:pt idx="7989">
                  <c:v>33.339664434419198</c:v>
                </c:pt>
                <c:pt idx="7990">
                  <c:v>33.340044929360303</c:v>
                </c:pt>
                <c:pt idx="7991">
                  <c:v>33.340425334671302</c:v>
                </c:pt>
                <c:pt idx="7992">
                  <c:v>33.340805650373497</c:v>
                </c:pt>
                <c:pt idx="7993">
                  <c:v>33.341185876488403</c:v>
                </c:pt>
                <c:pt idx="7994">
                  <c:v>33.341566013037202</c:v>
                </c:pt>
                <c:pt idx="7995">
                  <c:v>33.341946060041202</c:v>
                </c:pt>
                <c:pt idx="7996">
                  <c:v>33.342326017521899</c:v>
                </c:pt>
                <c:pt idx="7997">
                  <c:v>33.3427058855005</c:v>
                </c:pt>
                <c:pt idx="7998">
                  <c:v>33.343085663998302</c:v>
                </c:pt>
                <c:pt idx="7999">
                  <c:v>33.343465353036699</c:v>
                </c:pt>
                <c:pt idx="8000">
                  <c:v>33.3438449526369</c:v>
                </c:pt>
                <c:pt idx="8001">
                  <c:v>33.3442244628202</c:v>
                </c:pt>
                <c:pt idx="8002">
                  <c:v>33.344603883608002</c:v>
                </c:pt>
                <c:pt idx="8003">
                  <c:v>33.3449832150215</c:v>
                </c:pt>
                <c:pt idx="8004">
                  <c:v>33.345362457081997</c:v>
                </c:pt>
                <c:pt idx="8005">
                  <c:v>33.345741609810901</c:v>
                </c:pt>
                <c:pt idx="8006">
                  <c:v>33.346120673229201</c:v>
                </c:pt>
                <c:pt idx="8007">
                  <c:v>33.346499647358499</c:v>
                </c:pt>
                <c:pt idx="8008">
                  <c:v>33.346878532219797</c:v>
                </c:pt>
                <c:pt idx="8009">
                  <c:v>33.347257327834498</c:v>
                </c:pt>
                <c:pt idx="8010">
                  <c:v>33.347636034223797</c:v>
                </c:pt>
                <c:pt idx="8011">
                  <c:v>33.348014651408903</c:v>
                </c:pt>
                <c:pt idx="8012">
                  <c:v>33.348393179411197</c:v>
                </c:pt>
                <c:pt idx="8013">
                  <c:v>33.348771618251703</c:v>
                </c:pt>
                <c:pt idx="8014">
                  <c:v>33.349149967951902</c:v>
                </c:pt>
                <c:pt idx="8015">
                  <c:v>33.349528228532897</c:v>
                </c:pt>
                <c:pt idx="8016">
                  <c:v>33.349906400015897</c:v>
                </c:pt>
                <c:pt idx="8017">
                  <c:v>33.350284482422097</c:v>
                </c:pt>
                <c:pt idx="8018">
                  <c:v>33.350662475772701</c:v>
                </c:pt>
                <c:pt idx="8019">
                  <c:v>33.351040380089103</c:v>
                </c:pt>
                <c:pt idx="8020">
                  <c:v>33.351418195392299</c:v>
                </c:pt>
                <c:pt idx="8021">
                  <c:v>33.351795921703498</c:v>
                </c:pt>
                <c:pt idx="8022">
                  <c:v>33.352173559043997</c:v>
                </c:pt>
                <c:pt idx="8023">
                  <c:v>33.352551107434898</c:v>
                </c:pt>
                <c:pt idx="8024">
                  <c:v>33.352928566897504</c:v>
                </c:pt>
                <c:pt idx="8025">
                  <c:v>33.353305937452802</c:v>
                </c:pt>
                <c:pt idx="8026">
                  <c:v>33.353683219122097</c:v>
                </c:pt>
                <c:pt idx="8027">
                  <c:v>33.354060411926497</c:v>
                </c:pt>
                <c:pt idx="8028">
                  <c:v>33.354437515887199</c:v>
                </c:pt>
                <c:pt idx="8029">
                  <c:v>33.354814531025397</c:v>
                </c:pt>
                <c:pt idx="8030">
                  <c:v>33.355191457362103</c:v>
                </c:pt>
                <c:pt idx="8031">
                  <c:v>33.355568294918697</c:v>
                </c:pt>
                <c:pt idx="8032">
                  <c:v>33.355945043715998</c:v>
                </c:pt>
                <c:pt idx="8033">
                  <c:v>33.3563217037754</c:v>
                </c:pt>
                <c:pt idx="8034">
                  <c:v>33.3566982751179</c:v>
                </c:pt>
                <c:pt idx="8035">
                  <c:v>33.357074757764799</c:v>
                </c:pt>
                <c:pt idx="8036">
                  <c:v>33.357451151737003</c:v>
                </c:pt>
                <c:pt idx="8037">
                  <c:v>33.357827457055699</c:v>
                </c:pt>
                <c:pt idx="8038">
                  <c:v>33.358203673741997</c:v>
                </c:pt>
                <c:pt idx="8039">
                  <c:v>33.358579801817001</c:v>
                </c:pt>
                <c:pt idx="8040">
                  <c:v>33.358955841301899</c:v>
                </c:pt>
                <c:pt idx="8041">
                  <c:v>33.359331792217702</c:v>
                </c:pt>
                <c:pt idx="8042">
                  <c:v>33.359707654585399</c:v>
                </c:pt>
                <c:pt idx="8043">
                  <c:v>33.3600834284263</c:v>
                </c:pt>
                <c:pt idx="8044">
                  <c:v>33.360459113761301</c:v>
                </c:pt>
                <c:pt idx="8045">
                  <c:v>33.360834710611599</c:v>
                </c:pt>
                <c:pt idx="8046">
                  <c:v>33.361210218998202</c:v>
                </c:pt>
                <c:pt idx="8047">
                  <c:v>33.361585638942103</c:v>
                </c:pt>
                <c:pt idx="8048">
                  <c:v>33.361960970464501</c:v>
                </c:pt>
                <c:pt idx="8049">
                  <c:v>33.362336213586303</c:v>
                </c:pt>
                <c:pt idx="8050">
                  <c:v>33.362711368328704</c:v>
                </c:pt>
                <c:pt idx="8051">
                  <c:v>33.363086434712699</c:v>
                </c:pt>
                <c:pt idx="8052">
                  <c:v>33.3634614127592</c:v>
                </c:pt>
                <c:pt idx="8053">
                  <c:v>33.363836302489503</c:v>
                </c:pt>
                <c:pt idx="8054">
                  <c:v>33.364211103924298</c:v>
                </c:pt>
                <c:pt idx="8055">
                  <c:v>33.364585817084901</c:v>
                </c:pt>
                <c:pt idx="8056">
                  <c:v>33.364960441992203</c:v>
                </c:pt>
                <c:pt idx="8057">
                  <c:v>33.365334978667299</c:v>
                </c:pt>
                <c:pt idx="8058">
                  <c:v>33.365709427131002</c:v>
                </c:pt>
                <c:pt idx="8059">
                  <c:v>33.366083787404499</c:v>
                </c:pt>
                <c:pt idx="8060">
                  <c:v>33.366458059508702</c:v>
                </c:pt>
                <c:pt idx="8061">
                  <c:v>33.3668322434647</c:v>
                </c:pt>
                <c:pt idx="8062">
                  <c:v>33.367206339293404</c:v>
                </c:pt>
                <c:pt idx="8063">
                  <c:v>33.367580347015704</c:v>
                </c:pt>
                <c:pt idx="8064">
                  <c:v>33.367954266652703</c:v>
                </c:pt>
                <c:pt idx="8065">
                  <c:v>33.368328098225398</c:v>
                </c:pt>
                <c:pt idx="8066">
                  <c:v>33.368701841754699</c:v>
                </c:pt>
                <c:pt idx="8067">
                  <c:v>33.369075497261598</c:v>
                </c:pt>
                <c:pt idx="8068">
                  <c:v>33.369449064766897</c:v>
                </c:pt>
                <c:pt idx="8069">
                  <c:v>33.3698225442918</c:v>
                </c:pt>
                <c:pt idx="8070">
                  <c:v>33.370195935857097</c:v>
                </c:pt>
                <c:pt idx="8071">
                  <c:v>33.3705692394838</c:v>
                </c:pt>
                <c:pt idx="8072">
                  <c:v>33.370942455192697</c:v>
                </c:pt>
                <c:pt idx="8073">
                  <c:v>33.3713155830049</c:v>
                </c:pt>
                <c:pt idx="8074">
                  <c:v>33.371688622941299</c:v>
                </c:pt>
                <c:pt idx="8075">
                  <c:v>33.372061575022698</c:v>
                </c:pt>
                <c:pt idx="8076">
                  <c:v>33.372434439270201</c:v>
                </c:pt>
                <c:pt idx="8077">
                  <c:v>33.372807215704498</c:v>
                </c:pt>
                <c:pt idx="8078">
                  <c:v>33.373179904346699</c:v>
                </c:pt>
                <c:pt idx="8079">
                  <c:v>33.373552505217603</c:v>
                </c:pt>
                <c:pt idx="8080">
                  <c:v>33.373925018338099</c:v>
                </c:pt>
                <c:pt idx="8081">
                  <c:v>33.374297443729098</c:v>
                </c:pt>
                <c:pt idx="8082">
                  <c:v>33.374669781411498</c:v>
                </c:pt>
                <c:pt idx="8083">
                  <c:v>33.375042031406103</c:v>
                </c:pt>
                <c:pt idx="8084">
                  <c:v>33.375414193733903</c:v>
                </c:pt>
                <c:pt idx="8085">
                  <c:v>33.375786268415801</c:v>
                </c:pt>
                <c:pt idx="8086">
                  <c:v>33.376158255472497</c:v>
                </c:pt>
                <c:pt idx="8087">
                  <c:v>33.3765301549249</c:v>
                </c:pt>
                <c:pt idx="8088">
                  <c:v>33.376901966794001</c:v>
                </c:pt>
                <c:pt idx="8089">
                  <c:v>33.377273691100498</c:v>
                </c:pt>
                <c:pt idx="8090">
                  <c:v>33.377645327865203</c:v>
                </c:pt>
                <c:pt idx="8091">
                  <c:v>33.378016877109197</c:v>
                </c:pt>
                <c:pt idx="8092">
                  <c:v>33.378388338853</c:v>
                </c:pt>
                <c:pt idx="8093">
                  <c:v>33.378759713117702</c:v>
                </c:pt>
                <c:pt idx="8094">
                  <c:v>33.379130999924001</c:v>
                </c:pt>
                <c:pt idx="8095">
                  <c:v>33.379502199292801</c:v>
                </c:pt>
                <c:pt idx="8096">
                  <c:v>33.379873311244801</c:v>
                </c:pt>
                <c:pt idx="8097">
                  <c:v>33.380244335800903</c:v>
                </c:pt>
                <c:pt idx="8098">
                  <c:v>33.3806152729818</c:v>
                </c:pt>
                <c:pt idx="8099">
                  <c:v>33.380986122808402</c:v>
                </c:pt>
                <c:pt idx="8100">
                  <c:v>33.3813568853015</c:v>
                </c:pt>
                <c:pt idx="8101">
                  <c:v>33.381727560481899</c:v>
                </c:pt>
                <c:pt idx="8102">
                  <c:v>33.382098148370197</c:v>
                </c:pt>
                <c:pt idx="8103">
                  <c:v>33.382468648987498</c:v>
                </c:pt>
                <c:pt idx="8104">
                  <c:v>33.3828390623543</c:v>
                </c:pt>
                <c:pt idx="8105">
                  <c:v>33.383209388491402</c:v>
                </c:pt>
                <c:pt idx="8106">
                  <c:v>33.383579627419699</c:v>
                </c:pt>
                <c:pt idx="8107">
                  <c:v>33.383949779159899</c:v>
                </c:pt>
                <c:pt idx="8108">
                  <c:v>33.384319843732797</c:v>
                </c:pt>
                <c:pt idx="8109">
                  <c:v>33.384689821159</c:v>
                </c:pt>
                <c:pt idx="8110">
                  <c:v>33.385059711459398</c:v>
                </c:pt>
                <c:pt idx="8111">
                  <c:v>33.385429514654597</c:v>
                </c:pt>
                <c:pt idx="8112">
                  <c:v>33.3857992307655</c:v>
                </c:pt>
                <c:pt idx="8113">
                  <c:v>33.386168859812699</c:v>
                </c:pt>
                <c:pt idx="8114">
                  <c:v>33.3865384018169</c:v>
                </c:pt>
                <c:pt idx="8115">
                  <c:v>33.386907856798999</c:v>
                </c:pt>
                <c:pt idx="8116">
                  <c:v>33.387277224779503</c:v>
                </c:pt>
                <c:pt idx="8117">
                  <c:v>33.387646505779301</c:v>
                </c:pt>
                <c:pt idx="8118">
                  <c:v>33.388015699819</c:v>
                </c:pt>
                <c:pt idx="8119">
                  <c:v>33.388384806919298</c:v>
                </c:pt>
                <c:pt idx="8120">
                  <c:v>33.388753827100899</c:v>
                </c:pt>
                <c:pt idx="8121">
                  <c:v>33.389122760384403</c:v>
                </c:pt>
                <c:pt idx="8122">
                  <c:v>33.389491606790699</c:v>
                </c:pt>
                <c:pt idx="8123">
                  <c:v>33.389860366340301</c:v>
                </c:pt>
                <c:pt idx="8124">
                  <c:v>33.390229039053999</c:v>
                </c:pt>
                <c:pt idx="8125">
                  <c:v>33.390597624952399</c:v>
                </c:pt>
                <c:pt idx="8126">
                  <c:v>33.390966124056099</c:v>
                </c:pt>
                <c:pt idx="8127">
                  <c:v>33.391334536385898</c:v>
                </c:pt>
                <c:pt idx="8128">
                  <c:v>33.391702861962301</c:v>
                </c:pt>
                <c:pt idx="8129">
                  <c:v>33.392071100806099</c:v>
                </c:pt>
                <c:pt idx="8130">
                  <c:v>33.392439252937798</c:v>
                </c:pt>
                <c:pt idx="8131">
                  <c:v>33.392807318378203</c:v>
                </c:pt>
                <c:pt idx="8132">
                  <c:v>33.393175297147799</c:v>
                </c:pt>
                <c:pt idx="8133">
                  <c:v>33.393543189267298</c:v>
                </c:pt>
                <c:pt idx="8134">
                  <c:v>33.393910994757299</c:v>
                </c:pt>
                <c:pt idx="8135">
                  <c:v>33.3942787136384</c:v>
                </c:pt>
                <c:pt idx="8136">
                  <c:v>33.3946463459312</c:v>
                </c:pt>
                <c:pt idx="8137">
                  <c:v>33.395013891656397</c:v>
                </c:pt>
                <c:pt idx="8138">
                  <c:v>33.395381350834597</c:v>
                </c:pt>
                <c:pt idx="8139">
                  <c:v>33.3957487234862</c:v>
                </c:pt>
                <c:pt idx="8140">
                  <c:v>33.396116009632102</c:v>
                </c:pt>
                <c:pt idx="8141">
                  <c:v>33.396483209292597</c:v>
                </c:pt>
                <c:pt idx="8142">
                  <c:v>33.396850322488497</c:v>
                </c:pt>
                <c:pt idx="8143">
                  <c:v>33.397217349240201</c:v>
                </c:pt>
                <c:pt idx="8144">
                  <c:v>33.397584289568499</c:v>
                </c:pt>
                <c:pt idx="8145">
                  <c:v>33.3979511434937</c:v>
                </c:pt>
                <c:pt idx="8146">
                  <c:v>33.3983179110366</c:v>
                </c:pt>
                <c:pt idx="8147">
                  <c:v>33.398684592217698</c:v>
                </c:pt>
                <c:pt idx="8148">
                  <c:v>33.399051187057403</c:v>
                </c:pt>
                <c:pt idx="8149">
                  <c:v>33.399417695576403</c:v>
                </c:pt>
                <c:pt idx="8150">
                  <c:v>33.3997841177952</c:v>
                </c:pt>
                <c:pt idx="8151">
                  <c:v>33.400150453734398</c:v>
                </c:pt>
                <c:pt idx="8152">
                  <c:v>33.400516703414503</c:v>
                </c:pt>
                <c:pt idx="8153">
                  <c:v>33.400882866855902</c:v>
                </c:pt>
                <c:pt idx="8154">
                  <c:v>33.401248944079299</c:v>
                </c:pt>
                <c:pt idx="8155">
                  <c:v>33.401614935105201</c:v>
                </c:pt>
                <c:pt idx="8156">
                  <c:v>33.401980839954099</c:v>
                </c:pt>
                <c:pt idx="8157">
                  <c:v>33.402346658646401</c:v>
                </c:pt>
                <c:pt idx="8158">
                  <c:v>33.402712391202698</c:v>
                </c:pt>
                <c:pt idx="8159">
                  <c:v>33.403078037643503</c:v>
                </c:pt>
                <c:pt idx="8160">
                  <c:v>33.403443597989202</c:v>
                </c:pt>
                <c:pt idx="8161">
                  <c:v>33.403809072260501</c:v>
                </c:pt>
                <c:pt idx="8162">
                  <c:v>33.404174460477698</c:v>
                </c:pt>
                <c:pt idx="8163">
                  <c:v>33.404539762661301</c:v>
                </c:pt>
                <c:pt idx="8164">
                  <c:v>33.404904978831802</c:v>
                </c:pt>
                <c:pt idx="8165">
                  <c:v>33.405270109009699</c:v>
                </c:pt>
                <c:pt idx="8166">
                  <c:v>33.405635153215499</c:v>
                </c:pt>
                <c:pt idx="8167">
                  <c:v>33.406000111469602</c:v>
                </c:pt>
                <c:pt idx="8168">
                  <c:v>33.4063649837924</c:v>
                </c:pt>
                <c:pt idx="8169">
                  <c:v>33.4067297702044</c:v>
                </c:pt>
                <c:pt idx="8170">
                  <c:v>33.407094470726101</c:v>
                </c:pt>
                <c:pt idx="8171">
                  <c:v>33.407459085377901</c:v>
                </c:pt>
                <c:pt idx="8172">
                  <c:v>33.407823614180202</c:v>
                </c:pt>
                <c:pt idx="8173">
                  <c:v>33.408188057153502</c:v>
                </c:pt>
                <c:pt idx="8174">
                  <c:v>33.408552414318102</c:v>
                </c:pt>
                <c:pt idx="8175">
                  <c:v>33.408916685694599</c:v>
                </c:pt>
                <c:pt idx="8176">
                  <c:v>33.409280871303302</c:v>
                </c:pt>
                <c:pt idx="8177">
                  <c:v>33.409644971164603</c:v>
                </c:pt>
                <c:pt idx="8178">
                  <c:v>33.410008985298902</c:v>
                </c:pt>
                <c:pt idx="8179">
                  <c:v>33.410372913726697</c:v>
                </c:pt>
                <c:pt idx="8180">
                  <c:v>33.410736756468403</c:v>
                </c:pt>
                <c:pt idx="8181">
                  <c:v>33.411100513544199</c:v>
                </c:pt>
                <c:pt idx="8182">
                  <c:v>33.411464184974697</c:v>
                </c:pt>
                <c:pt idx="8183">
                  <c:v>33.4118277707801</c:v>
                </c:pt>
                <c:pt idx="8184">
                  <c:v>33.412191270980898</c:v>
                </c:pt>
                <c:pt idx="8185">
                  <c:v>33.412554685597499</c:v>
                </c:pt>
                <c:pt idx="8186">
                  <c:v>33.412918014650103</c:v>
                </c:pt>
                <c:pt idx="8187">
                  <c:v>33.413281258159202</c:v>
                </c:pt>
                <c:pt idx="8188">
                  <c:v>33.413644416145203</c:v>
                </c:pt>
                <c:pt idx="8189">
                  <c:v>33.4140074886283</c:v>
                </c:pt>
                <c:pt idx="8190">
                  <c:v>33.4143704756289</c:v>
                </c:pt>
                <c:pt idx="8191">
                  <c:v>33.414733377167401</c:v>
                </c:pt>
                <c:pt idx="8192">
                  <c:v>33.415096193264098</c:v>
                </c:pt>
                <c:pt idx="8193">
                  <c:v>33.415458923939298</c:v>
                </c:pt>
                <c:pt idx="8194">
                  <c:v>33.415821569213399</c:v>
                </c:pt>
                <c:pt idx="8195">
                  <c:v>33.416184129106597</c:v>
                </c:pt>
                <c:pt idx="8196">
                  <c:v>33.416546603639297</c:v>
                </c:pt>
                <c:pt idx="8197">
                  <c:v>33.4169089928319</c:v>
                </c:pt>
                <c:pt idx="8198">
                  <c:v>33.417271296704499</c:v>
                </c:pt>
                <c:pt idx="8199">
                  <c:v>33.417633515277601</c:v>
                </c:pt>
                <c:pt idx="8200">
                  <c:v>33.417995648571299</c:v>
                </c:pt>
                <c:pt idx="8201">
                  <c:v>33.418357696606101</c:v>
                </c:pt>
                <c:pt idx="8202">
                  <c:v>33.4187196594022</c:v>
                </c:pt>
                <c:pt idx="8203">
                  <c:v>33.419081536979803</c:v>
                </c:pt>
                <c:pt idx="8204">
                  <c:v>33.419443329359297</c:v>
                </c:pt>
                <c:pt idx="8205">
                  <c:v>33.419805036560902</c:v>
                </c:pt>
                <c:pt idx="8206">
                  <c:v>33.420166658604899</c:v>
                </c:pt>
                <c:pt idx="8207">
                  <c:v>33.420528195511501</c:v>
                </c:pt>
                <c:pt idx="8208">
                  <c:v>33.420889647301102</c:v>
                </c:pt>
                <c:pt idx="8209">
                  <c:v>33.421251013993803</c:v>
                </c:pt>
                <c:pt idx="8210">
                  <c:v>33.421612295609897</c:v>
                </c:pt>
                <c:pt idx="8211">
                  <c:v>33.421973492169698</c:v>
                </c:pt>
                <c:pt idx="8212">
                  <c:v>33.4223346036934</c:v>
                </c:pt>
                <c:pt idx="8213">
                  <c:v>33.422695630201197</c:v>
                </c:pt>
                <c:pt idx="8214">
                  <c:v>33.423056571713303</c:v>
                </c:pt>
                <c:pt idx="8215">
                  <c:v>33.423417428250097</c:v>
                </c:pt>
                <c:pt idx="8216">
                  <c:v>33.423778199831602</c:v>
                </c:pt>
                <c:pt idx="8217">
                  <c:v>33.424138886478097</c:v>
                </c:pt>
                <c:pt idx="8218">
                  <c:v>33.424499488209896</c:v>
                </c:pt>
                <c:pt idx="8219">
                  <c:v>33.424860005047002</c:v>
                </c:pt>
                <c:pt idx="8220">
                  <c:v>33.425220437009799</c:v>
                </c:pt>
                <c:pt idx="8221">
                  <c:v>33.425580784118402</c:v>
                </c:pt>
                <c:pt idx="8222">
                  <c:v>33.425941046393</c:v>
                </c:pt>
                <c:pt idx="8223">
                  <c:v>33.426301223853798</c:v>
                </c:pt>
                <c:pt idx="8224">
                  <c:v>33.426661316520999</c:v>
                </c:pt>
                <c:pt idx="8225">
                  <c:v>33.427021324414703</c:v>
                </c:pt>
                <c:pt idx="8226">
                  <c:v>33.427381247555097</c:v>
                </c:pt>
                <c:pt idx="8227">
                  <c:v>33.427741085962403</c:v>
                </c:pt>
                <c:pt idx="8228">
                  <c:v>33.4281008396567</c:v>
                </c:pt>
                <c:pt idx="8229">
                  <c:v>33.428460508658198</c:v>
                </c:pt>
                <c:pt idx="8230">
                  <c:v>33.428820092987102</c:v>
                </c:pt>
                <c:pt idx="8231">
                  <c:v>33.429179592663402</c:v>
                </c:pt>
                <c:pt idx="8232">
                  <c:v>33.429539007707398</c:v>
                </c:pt>
                <c:pt idx="8233">
                  <c:v>33.429898338139097</c:v>
                </c:pt>
                <c:pt idx="8234">
                  <c:v>33.430257583978701</c:v>
                </c:pt>
                <c:pt idx="8235">
                  <c:v>33.430616745246397</c:v>
                </c:pt>
                <c:pt idx="8236">
                  <c:v>33.4309758219622</c:v>
                </c:pt>
                <c:pt idx="8237">
                  <c:v>33.431334814146197</c:v>
                </c:pt>
                <c:pt idx="8238">
                  <c:v>33.431693721818597</c:v>
                </c:pt>
                <c:pt idx="8239">
                  <c:v>33.4320525449995</c:v>
                </c:pt>
                <c:pt idx="8240">
                  <c:v>33.432411283708902</c:v>
                </c:pt>
                <c:pt idx="8241">
                  <c:v>33.432769937967002</c:v>
                </c:pt>
                <c:pt idx="8242">
                  <c:v>33.433128507793903</c:v>
                </c:pt>
                <c:pt idx="8243">
                  <c:v>33.433486993209598</c:v>
                </c:pt>
                <c:pt idx="8244">
                  <c:v>33.433845394234297</c:v>
                </c:pt>
                <c:pt idx="8245">
                  <c:v>33.434203710887999</c:v>
                </c:pt>
                <c:pt idx="8246">
                  <c:v>33.434561943190701</c:v>
                </c:pt>
                <c:pt idx="8247">
                  <c:v>33.434920091162603</c:v>
                </c:pt>
                <c:pt idx="8248">
                  <c:v>33.435278154823699</c:v>
                </c:pt>
                <c:pt idx="8249">
                  <c:v>33.435636134194098</c:v>
                </c:pt>
                <c:pt idx="8250">
                  <c:v>33.435994029293703</c:v>
                </c:pt>
                <c:pt idx="8251">
                  <c:v>33.436351840142798</c:v>
                </c:pt>
                <c:pt idx="8252">
                  <c:v>33.436709566761301</c:v>
                </c:pt>
                <c:pt idx="8253">
                  <c:v>33.4370672091692</c:v>
                </c:pt>
                <c:pt idx="8254">
                  <c:v>33.437424767386602</c:v>
                </c:pt>
                <c:pt idx="8255">
                  <c:v>33.437782241433503</c:v>
                </c:pt>
                <c:pt idx="8256">
                  <c:v>33.438139631329904</c:v>
                </c:pt>
                <c:pt idx="8257">
                  <c:v>33.438496937095898</c:v>
                </c:pt>
                <c:pt idx="8258">
                  <c:v>33.438854158751496</c:v>
                </c:pt>
                <c:pt idx="8259">
                  <c:v>33.4392112963166</c:v>
                </c:pt>
                <c:pt idx="8260">
                  <c:v>33.439568349811303</c:v>
                </c:pt>
                <c:pt idx="8261">
                  <c:v>33.4399253192556</c:v>
                </c:pt>
                <c:pt idx="8262">
                  <c:v>33.440282204669401</c:v>
                </c:pt>
                <c:pt idx="8263">
                  <c:v>33.4406390060729</c:v>
                </c:pt>
                <c:pt idx="8264">
                  <c:v>33.440995723485798</c:v>
                </c:pt>
                <c:pt idx="8265">
                  <c:v>33.441352356928299</c:v>
                </c:pt>
                <c:pt idx="8266">
                  <c:v>33.441708906420303</c:v>
                </c:pt>
                <c:pt idx="8267">
                  <c:v>33.442065371981798</c:v>
                </c:pt>
                <c:pt idx="8268">
                  <c:v>33.442421753632701</c:v>
                </c:pt>
                <c:pt idx="8269">
                  <c:v>33.442778051392999</c:v>
                </c:pt>
                <c:pt idx="8270">
                  <c:v>33.443134265282701</c:v>
                </c:pt>
                <c:pt idx="8271">
                  <c:v>33.443490395321703</c:v>
                </c:pt>
                <c:pt idx="8272">
                  <c:v>33.443846441529899</c:v>
                </c:pt>
                <c:pt idx="8273">
                  <c:v>33.444202403927299</c:v>
                </c:pt>
                <c:pt idx="8274">
                  <c:v>33.444558282533897</c:v>
                </c:pt>
                <c:pt idx="8275">
                  <c:v>33.444914077369504</c:v>
                </c:pt>
                <c:pt idx="8276">
                  <c:v>33.445269788454098</c:v>
                </c:pt>
                <c:pt idx="8277">
                  <c:v>33.445625415807598</c:v>
                </c:pt>
                <c:pt idx="8278">
                  <c:v>33.445980959449898</c:v>
                </c:pt>
                <c:pt idx="8279">
                  <c:v>33.446336419401</c:v>
                </c:pt>
                <c:pt idx="8280">
                  <c:v>33.446691795680699</c:v>
                </c:pt>
                <c:pt idx="8281">
                  <c:v>33.447047088308999</c:v>
                </c:pt>
                <c:pt idx="8282">
                  <c:v>33.4474022973057</c:v>
                </c:pt>
                <c:pt idx="8283">
                  <c:v>33.4477574226907</c:v>
                </c:pt>
                <c:pt idx="8284">
                  <c:v>33.448112464483998</c:v>
                </c:pt>
                <c:pt idx="8285">
                  <c:v>33.448467422705399</c:v>
                </c:pt>
                <c:pt idx="8286">
                  <c:v>33.448822297374797</c:v>
                </c:pt>
                <c:pt idx="8287">
                  <c:v>33.449177088512101</c:v>
                </c:pt>
                <c:pt idx="8288">
                  <c:v>33.449531796137101</c:v>
                </c:pt>
                <c:pt idx="8289">
                  <c:v>33.449886420269699</c:v>
                </c:pt>
                <c:pt idx="8290">
                  <c:v>33.450240960929698</c:v>
                </c:pt>
                <c:pt idx="8291">
                  <c:v>33.450595418137098</c:v>
                </c:pt>
                <c:pt idx="8292">
                  <c:v>33.450949791911597</c:v>
                </c:pt>
                <c:pt idx="8293">
                  <c:v>33.451304082273097</c:v>
                </c:pt>
                <c:pt idx="8294">
                  <c:v>33.4516582892415</c:v>
                </c:pt>
                <c:pt idx="8295">
                  <c:v>33.452012412836602</c:v>
                </c:pt>
                <c:pt idx="8296">
                  <c:v>33.452366453078199</c:v>
                </c:pt>
                <c:pt idx="8297">
                  <c:v>33.4527204099861</c:v>
                </c:pt>
                <c:pt idx="8298">
                  <c:v>33.453074283580101</c:v>
                </c:pt>
                <c:pt idx="8299">
                  <c:v>33.453428073880197</c:v>
                </c:pt>
                <c:pt idx="8300">
                  <c:v>33.453781780905999</c:v>
                </c:pt>
                <c:pt idx="8301">
                  <c:v>33.454135404677402</c:v>
                </c:pt>
                <c:pt idx="8302">
                  <c:v>33.454488945214301</c:v>
                </c:pt>
                <c:pt idx="8303">
                  <c:v>33.4548424025363</c:v>
                </c:pt>
                <c:pt idx="8304">
                  <c:v>33.455195776663302</c:v>
                </c:pt>
                <c:pt idx="8305">
                  <c:v>33.455549067615003</c:v>
                </c:pt>
                <c:pt idx="8306">
                  <c:v>33.455902275411397</c:v>
                </c:pt>
                <c:pt idx="8307">
                  <c:v>33.456255400072003</c:v>
                </c:pt>
                <c:pt idx="8308">
                  <c:v>33.456608441616801</c:v>
                </c:pt>
                <c:pt idx="8309">
                  <c:v>33.456961400065403</c:v>
                </c:pt>
                <c:pt idx="8310">
                  <c:v>33.457314275437703</c:v>
                </c:pt>
                <c:pt idx="8311">
                  <c:v>33.457667067753299</c:v>
                </c:pt>
                <c:pt idx="8312">
                  <c:v>33.458019777032099</c:v>
                </c:pt>
                <c:pt idx="8313">
                  <c:v>33.458372403293801</c:v>
                </c:pt>
                <c:pt idx="8314">
                  <c:v>33.458724946558199</c:v>
                </c:pt>
                <c:pt idx="8315">
                  <c:v>33.459077406844898</c:v>
                </c:pt>
                <c:pt idx="8316">
                  <c:v>33.4594297841738</c:v>
                </c:pt>
                <c:pt idx="8317">
                  <c:v>33.459782078564501</c:v>
                </c:pt>
                <c:pt idx="8318">
                  <c:v>33.460134290036699</c:v>
                </c:pt>
                <c:pt idx="8319">
                  <c:v>33.460486418610301</c:v>
                </c:pt>
                <c:pt idx="8320">
                  <c:v>33.460838464304899</c:v>
                </c:pt>
                <c:pt idx="8321">
                  <c:v>33.461190427140103</c:v>
                </c:pt>
                <c:pt idx="8322">
                  <c:v>33.461542307135801</c:v>
                </c:pt>
                <c:pt idx="8323">
                  <c:v>33.461894104311703</c:v>
                </c:pt>
                <c:pt idx="8324">
                  <c:v>33.4622458186873</c:v>
                </c:pt>
                <c:pt idx="8325">
                  <c:v>33.462597450282502</c:v>
                </c:pt>
                <c:pt idx="8326">
                  <c:v>33.462948999116897</c:v>
                </c:pt>
                <c:pt idx="8327">
                  <c:v>33.463300465210096</c:v>
                </c:pt>
                <c:pt idx="8328">
                  <c:v>33.463651848581897</c:v>
                </c:pt>
                <c:pt idx="8329">
                  <c:v>33.464003149252001</c:v>
                </c:pt>
                <c:pt idx="8330">
                  <c:v>33.464354367239899</c:v>
                </c:pt>
                <c:pt idx="8331">
                  <c:v>33.464705502565401</c:v>
                </c:pt>
                <c:pt idx="8332">
                  <c:v>33.465056555248196</c:v>
                </c:pt>
                <c:pt idx="8333">
                  <c:v>33.465407525307803</c:v>
                </c:pt>
                <c:pt idx="8334">
                  <c:v>33.465758412763897</c:v>
                </c:pt>
                <c:pt idx="8335">
                  <c:v>33.466109217636202</c:v>
                </c:pt>
                <c:pt idx="8336">
                  <c:v>33.466459939944301</c:v>
                </c:pt>
                <c:pt idx="8337">
                  <c:v>33.466810579707897</c:v>
                </c:pt>
                <c:pt idx="8338">
                  <c:v>33.467161136946501</c:v>
                </c:pt>
                <c:pt idx="8339">
                  <c:v>33.467511611679797</c:v>
                </c:pt>
                <c:pt idx="8340">
                  <c:v>33.4678620039275</c:v>
                </c:pt>
                <c:pt idx="8341">
                  <c:v>33.468212313709003</c:v>
                </c:pt>
                <c:pt idx="8342">
                  <c:v>33.4685625410442</c:v>
                </c:pt>
                <c:pt idx="8343">
                  <c:v>33.468912685952397</c:v>
                </c:pt>
                <c:pt idx="8344">
                  <c:v>33.469262748453502</c:v>
                </c:pt>
                <c:pt idx="8345">
                  <c:v>33.469612728566801</c:v>
                </c:pt>
                <c:pt idx="8346">
                  <c:v>33.469962626312103</c:v>
                </c:pt>
                <c:pt idx="8347">
                  <c:v>33.470312441708998</c:v>
                </c:pt>
                <c:pt idx="8348">
                  <c:v>33.470662174776898</c:v>
                </c:pt>
                <c:pt idx="8349">
                  <c:v>33.471011825535598</c:v>
                </c:pt>
                <c:pt idx="8350">
                  <c:v>33.471361394004497</c:v>
                </c:pt>
                <c:pt idx="8351">
                  <c:v>33.471710880203197</c:v>
                </c:pt>
                <c:pt idx="8352">
                  <c:v>33.472060284151297</c:v>
                </c:pt>
                <c:pt idx="8353">
                  <c:v>33.4724096058684</c:v>
                </c:pt>
                <c:pt idx="8354">
                  <c:v>33.472758845374003</c:v>
                </c:pt>
                <c:pt idx="8355">
                  <c:v>33.473108002687603</c:v>
                </c:pt>
                <c:pt idx="8356">
                  <c:v>33.473457077828797</c:v>
                </c:pt>
                <c:pt idx="8357">
                  <c:v>33.473806070817197</c:v>
                </c:pt>
                <c:pt idx="8358">
                  <c:v>33.4741549816722</c:v>
                </c:pt>
                <c:pt idx="8359">
                  <c:v>33.474503810413403</c:v>
                </c:pt>
                <c:pt idx="8360">
                  <c:v>33.474852557060402</c:v>
                </c:pt>
                <c:pt idx="8361">
                  <c:v>33.475201221632602</c:v>
                </c:pt>
                <c:pt idx="8362">
                  <c:v>33.475549804149601</c:v>
                </c:pt>
                <c:pt idx="8363">
                  <c:v>33.475898304630903</c:v>
                </c:pt>
                <c:pt idx="8364">
                  <c:v>33.476246723095898</c:v>
                </c:pt>
                <c:pt idx="8365">
                  <c:v>33.476595059564197</c:v>
                </c:pt>
                <c:pt idx="8366">
                  <c:v>33.476943314055397</c:v>
                </c:pt>
                <c:pt idx="8367">
                  <c:v>33.477291486588697</c:v>
                </c:pt>
                <c:pt idx="8368">
                  <c:v>33.477639577183901</c:v>
                </c:pt>
                <c:pt idx="8369">
                  <c:v>33.477987585860298</c:v>
                </c:pt>
                <c:pt idx="8370">
                  <c:v>33.4783355126374</c:v>
                </c:pt>
                <c:pt idx="8371">
                  <c:v>33.478683357534699</c:v>
                </c:pt>
                <c:pt idx="8372">
                  <c:v>33.479031120571697</c:v>
                </c:pt>
                <c:pt idx="8373">
                  <c:v>33.479378801767801</c:v>
                </c:pt>
                <c:pt idx="8374">
                  <c:v>33.4797264011425</c:v>
                </c:pt>
                <c:pt idx="8375">
                  <c:v>33.480073918715298</c:v>
                </c:pt>
                <c:pt idx="8376">
                  <c:v>33.480421354505502</c:v>
                </c:pt>
                <c:pt idx="8377">
                  <c:v>33.4807687085327</c:v>
                </c:pt>
                <c:pt idx="8378">
                  <c:v>33.481115980816298</c:v>
                </c:pt>
                <c:pt idx="8379">
                  <c:v>33.481463171375701</c:v>
                </c:pt>
                <c:pt idx="8380">
                  <c:v>33.481810280230299</c:v>
                </c:pt>
                <c:pt idx="8381">
                  <c:v>33.482157307399603</c:v>
                </c:pt>
                <c:pt idx="8382">
                  <c:v>33.482504252902999</c:v>
                </c:pt>
                <c:pt idx="8383">
                  <c:v>33.482851116759903</c:v>
                </c:pt>
                <c:pt idx="8384">
                  <c:v>33.4831978989898</c:v>
                </c:pt>
                <c:pt idx="8385">
                  <c:v>33.483544599611903</c:v>
                </c:pt>
                <c:pt idx="8386">
                  <c:v>33.483891218645901</c:v>
                </c:pt>
                <c:pt idx="8387">
                  <c:v>33.4842377561109</c:v>
                </c:pt>
                <c:pt idx="8388">
                  <c:v>33.484584212026498</c:v>
                </c:pt>
                <c:pt idx="8389">
                  <c:v>33.484930586411998</c:v>
                </c:pt>
                <c:pt idx="8390">
                  <c:v>33.485276879286801</c:v>
                </c:pt>
                <c:pt idx="8391">
                  <c:v>33.485623090670302</c:v>
                </c:pt>
                <c:pt idx="8392">
                  <c:v>33.485969220581801</c:v>
                </c:pt>
                <c:pt idx="8393">
                  <c:v>33.486315269040702</c:v>
                </c:pt>
                <c:pt idx="8394">
                  <c:v>33.486661236066503</c:v>
                </c:pt>
                <c:pt idx="8395">
                  <c:v>33.487007121678403</c:v>
                </c:pt>
                <c:pt idx="8396">
                  <c:v>33.487352925895799</c:v>
                </c:pt>
                <c:pt idx="8397">
                  <c:v>33.487698648738103</c:v>
                </c:pt>
                <c:pt idx="8398">
                  <c:v>33.4880442902246</c:v>
                </c:pt>
                <c:pt idx="8399">
                  <c:v>33.488389850374602</c:v>
                </c:pt>
                <c:pt idx="8400">
                  <c:v>33.488735329207501</c:v>
                </c:pt>
                <c:pt idx="8401">
                  <c:v>33.489080726742699</c:v>
                </c:pt>
                <c:pt idx="8402">
                  <c:v>33.489426042999298</c:v>
                </c:pt>
                <c:pt idx="8403">
                  <c:v>33.489771277996901</c:v>
                </c:pt>
                <c:pt idx="8404">
                  <c:v>33.490116431754601</c:v>
                </c:pt>
                <c:pt idx="8405">
                  <c:v>33.4904615042919</c:v>
                </c:pt>
                <c:pt idx="8406">
                  <c:v>33.490806495627901</c:v>
                </c:pt>
                <c:pt idx="8407">
                  <c:v>33.491151405782098</c:v>
                </c:pt>
                <c:pt idx="8408">
                  <c:v>33.491496234773699</c:v>
                </c:pt>
                <c:pt idx="8409">
                  <c:v>33.491840982622001</c:v>
                </c:pt>
                <c:pt idx="8410">
                  <c:v>33.492185649346297</c:v>
                </c:pt>
                <c:pt idx="8411">
                  <c:v>33.492530234965898</c:v>
                </c:pt>
                <c:pt idx="8412">
                  <c:v>33.492874739500003</c:v>
                </c:pt>
                <c:pt idx="8413">
                  <c:v>33.493219162968003</c:v>
                </c:pt>
                <c:pt idx="8414">
                  <c:v>33.493563505389098</c:v>
                </c:pt>
                <c:pt idx="8415">
                  <c:v>33.493907766782598</c:v>
                </c:pt>
                <c:pt idx="8416">
                  <c:v>33.494251947167797</c:v>
                </c:pt>
                <c:pt idx="8417">
                  <c:v>33.494596046563899</c:v>
                </c:pt>
                <c:pt idx="8418">
                  <c:v>33.494940064990097</c:v>
                </c:pt>
                <c:pt idx="8419">
                  <c:v>33.495284002465702</c:v>
                </c:pt>
                <c:pt idx="8420">
                  <c:v>33.49562785901</c:v>
                </c:pt>
                <c:pt idx="8421">
                  <c:v>33.495971634642203</c:v>
                </c:pt>
                <c:pt idx="8422">
                  <c:v>33.496315329381403</c:v>
                </c:pt>
                <c:pt idx="8423">
                  <c:v>33.496658943247098</c:v>
                </c:pt>
                <c:pt idx="8424">
                  <c:v>33.497002476258302</c:v>
                </c:pt>
                <c:pt idx="8425">
                  <c:v>33.497345928434399</c:v>
                </c:pt>
                <c:pt idx="8426">
                  <c:v>33.497689299794402</c:v>
                </c:pt>
                <c:pt idx="8427">
                  <c:v>33.498032590357703</c:v>
                </c:pt>
                <c:pt idx="8428">
                  <c:v>33.4983758001434</c:v>
                </c:pt>
                <c:pt idx="8429">
                  <c:v>33.4987189291707</c:v>
                </c:pt>
                <c:pt idx="8430">
                  <c:v>33.499061977458901</c:v>
                </c:pt>
                <c:pt idx="8431">
                  <c:v>33.499404945027102</c:v>
                </c:pt>
                <c:pt idx="8432">
                  <c:v>33.499747831894503</c:v>
                </c:pt>
                <c:pt idx="8433">
                  <c:v>33.500090638080401</c:v>
                </c:pt>
                <c:pt idx="8434">
                  <c:v>33.500433363603797</c:v>
                </c:pt>
                <c:pt idx="8435">
                  <c:v>33.500776008483903</c:v>
                </c:pt>
                <c:pt idx="8436">
                  <c:v>33.501118572739998</c:v>
                </c:pt>
                <c:pt idx="8437">
                  <c:v>33.5014610563912</c:v>
                </c:pt>
                <c:pt idx="8438">
                  <c:v>33.501803459456603</c:v>
                </c:pt>
                <c:pt idx="8439">
                  <c:v>33.502145781955399</c:v>
                </c:pt>
                <c:pt idx="8440">
                  <c:v>33.5024880239068</c:v>
                </c:pt>
                <c:pt idx="8441">
                  <c:v>33.502830185329799</c:v>
                </c:pt>
                <c:pt idx="8442">
                  <c:v>33.503172266243702</c:v>
                </c:pt>
                <c:pt idx="8443">
                  <c:v>33.503514266667601</c:v>
                </c:pt>
                <c:pt idx="8444">
                  <c:v>33.503856186620602</c:v>
                </c:pt>
                <c:pt idx="8445">
                  <c:v>33.504198026121799</c:v>
                </c:pt>
                <c:pt idx="8446">
                  <c:v>33.504539785190403</c:v>
                </c:pt>
                <c:pt idx="8447">
                  <c:v>33.5048814638455</c:v>
                </c:pt>
                <c:pt idx="8448">
                  <c:v>33.505223062106197</c:v>
                </c:pt>
                <c:pt idx="8449">
                  <c:v>33.505564579991599</c:v>
                </c:pt>
                <c:pt idx="8450">
                  <c:v>33.505906017520701</c:v>
                </c:pt>
                <c:pt idx="8451">
                  <c:v>33.5062473747128</c:v>
                </c:pt>
                <c:pt idx="8452">
                  <c:v>33.506588651586902</c:v>
                </c:pt>
                <c:pt idx="8453">
                  <c:v>33.506929848162102</c:v>
                </c:pt>
                <c:pt idx="8454">
                  <c:v>33.507270964457497</c:v>
                </c:pt>
                <c:pt idx="8455">
                  <c:v>33.507612000492102</c:v>
                </c:pt>
                <c:pt idx="8456">
                  <c:v>33.507952956285102</c:v>
                </c:pt>
                <c:pt idx="8457">
                  <c:v>33.508293831855497</c:v>
                </c:pt>
                <c:pt idx="8458">
                  <c:v>33.5086346272223</c:v>
                </c:pt>
                <c:pt idx="8459">
                  <c:v>33.508975342404703</c:v>
                </c:pt>
                <c:pt idx="8460">
                  <c:v>33.509315977421799</c:v>
                </c:pt>
                <c:pt idx="8461">
                  <c:v>33.509656532292396</c:v>
                </c:pt>
                <c:pt idx="8462">
                  <c:v>33.5099970070358</c:v>
                </c:pt>
                <c:pt idx="8463">
                  <c:v>33.510337401670903</c:v>
                </c:pt>
                <c:pt idx="8464">
                  <c:v>33.510677716216797</c:v>
                </c:pt>
                <c:pt idx="8465">
                  <c:v>33.511017950692498</c:v>
                </c:pt>
                <c:pt idx="8466">
                  <c:v>33.511358105117097</c:v>
                </c:pt>
                <c:pt idx="8467">
                  <c:v>33.511698179509601</c:v>
                </c:pt>
                <c:pt idx="8468">
                  <c:v>33.512038173888897</c:v>
                </c:pt>
                <c:pt idx="8469">
                  <c:v>33.512378088274197</c:v>
                </c:pt>
                <c:pt idx="8470">
                  <c:v>33.512717922684402</c:v>
                </c:pt>
                <c:pt idx="8471">
                  <c:v>33.513057677138598</c:v>
                </c:pt>
                <c:pt idx="8472">
                  <c:v>33.513397351655698</c:v>
                </c:pt>
                <c:pt idx="8473">
                  <c:v>33.513736946254802</c:v>
                </c:pt>
                <c:pt idx="8474">
                  <c:v>33.514076460954698</c:v>
                </c:pt>
                <c:pt idx="8475">
                  <c:v>33.514415895774697</c:v>
                </c:pt>
                <c:pt idx="8476">
                  <c:v>33.514755250733501</c:v>
                </c:pt>
                <c:pt idx="8477">
                  <c:v>33.515094525850202</c:v>
                </c:pt>
                <c:pt idx="8478">
                  <c:v>33.5154337211438</c:v>
                </c:pt>
                <c:pt idx="8479">
                  <c:v>33.515772836633197</c:v>
                </c:pt>
                <c:pt idx="8480">
                  <c:v>33.516111872337397</c:v>
                </c:pt>
                <c:pt idx="8481">
                  <c:v>33.516450828275403</c:v>
                </c:pt>
                <c:pt idx="8482">
                  <c:v>33.516789704466099</c:v>
                </c:pt>
                <c:pt idx="8483">
                  <c:v>33.517128500928401</c:v>
                </c:pt>
                <c:pt idx="8484">
                  <c:v>33.5174672176814</c:v>
                </c:pt>
                <c:pt idx="8485">
                  <c:v>33.517805854743997</c:v>
                </c:pt>
                <c:pt idx="8486">
                  <c:v>33.518144412135101</c:v>
                </c:pt>
                <c:pt idx="8487">
                  <c:v>33.518482889873603</c:v>
                </c:pt>
                <c:pt idx="8488">
                  <c:v>33.518821287978497</c:v>
                </c:pt>
                <c:pt idx="8489">
                  <c:v>33.519159606468698</c:v>
                </c:pt>
                <c:pt idx="8490">
                  <c:v>33.519497845363098</c:v>
                </c:pt>
                <c:pt idx="8491">
                  <c:v>33.519836004680599</c:v>
                </c:pt>
                <c:pt idx="8492">
                  <c:v>33.5201740844402</c:v>
                </c:pt>
                <c:pt idx="8493">
                  <c:v>33.520512084660702</c:v>
                </c:pt>
                <c:pt idx="8494">
                  <c:v>33.520850005361098</c:v>
                </c:pt>
                <c:pt idx="8495">
                  <c:v>33.521187846560203</c:v>
                </c:pt>
                <c:pt idx="8496">
                  <c:v>33.521525608277003</c:v>
                </c:pt>
                <c:pt idx="8497">
                  <c:v>33.521863290530298</c:v>
                </c:pt>
                <c:pt idx="8498">
                  <c:v>33.522200893338997</c:v>
                </c:pt>
                <c:pt idx="8499">
                  <c:v>33.522538416722</c:v>
                </c:pt>
                <c:pt idx="8500">
                  <c:v>33.5228758606982</c:v>
                </c:pt>
                <c:pt idx="8501">
                  <c:v>33.523213225286398</c:v>
                </c:pt>
                <c:pt idx="8502">
                  <c:v>33.523550510505501</c:v>
                </c:pt>
                <c:pt idx="8503">
                  <c:v>33.523887716374396</c:v>
                </c:pt>
                <c:pt idx="8504">
                  <c:v>33.524224842911998</c:v>
                </c:pt>
                <c:pt idx="8505">
                  <c:v>33.524561890137001</c:v>
                </c:pt>
                <c:pt idx="8506">
                  <c:v>33.524898858068298</c:v>
                </c:pt>
                <c:pt idx="8507">
                  <c:v>33.525235746724803</c:v>
                </c:pt>
                <c:pt idx="8508">
                  <c:v>33.525572556125297</c:v>
                </c:pt>
                <c:pt idx="8509">
                  <c:v>33.525909286288602</c:v>
                </c:pt>
                <c:pt idx="8510">
                  <c:v>33.526245937233597</c:v>
                </c:pt>
                <c:pt idx="8511">
                  <c:v>33.526582508979097</c:v>
                </c:pt>
                <c:pt idx="8512">
                  <c:v>33.526919001543902</c:v>
                </c:pt>
                <c:pt idx="8513">
                  <c:v>33.527255414946801</c:v>
                </c:pt>
                <c:pt idx="8514">
                  <c:v>33.527591749206699</c:v>
                </c:pt>
                <c:pt idx="8515">
                  <c:v>33.5279280043423</c:v>
                </c:pt>
                <c:pt idx="8516">
                  <c:v>33.528264180372503</c:v>
                </c:pt>
                <c:pt idx="8517">
                  <c:v>33.528600277316002</c:v>
                </c:pt>
                <c:pt idx="8518">
                  <c:v>33.528936295191599</c:v>
                </c:pt>
                <c:pt idx="8519">
                  <c:v>33.529272234018201</c:v>
                </c:pt>
                <c:pt idx="8520">
                  <c:v>33.529608093814502</c:v>
                </c:pt>
                <c:pt idx="8521">
                  <c:v>33.529943874599297</c:v>
                </c:pt>
                <c:pt idx="8522">
                  <c:v>33.530279576391301</c:v>
                </c:pt>
                <c:pt idx="8523">
                  <c:v>33.5306151992094</c:v>
                </c:pt>
                <c:pt idx="8524">
                  <c:v>33.530950743072303</c:v>
                </c:pt>
                <c:pt idx="8525">
                  <c:v>33.531286207998697</c:v>
                </c:pt>
                <c:pt idx="8526">
                  <c:v>33.531621594007397</c:v>
                </c:pt>
                <c:pt idx="8527">
                  <c:v>33.531956901117198</c:v>
                </c:pt>
                <c:pt idx="8528">
                  <c:v>33.532292129346899</c:v>
                </c:pt>
                <c:pt idx="8529">
                  <c:v>33.532627278715097</c:v>
                </c:pt>
                <c:pt idx="8530">
                  <c:v>33.532962349240599</c:v>
                </c:pt>
                <c:pt idx="8531">
                  <c:v>33.533297340942099</c:v>
                </c:pt>
                <c:pt idx="8532">
                  <c:v>33.533632253838398</c:v>
                </c:pt>
                <c:pt idx="8533">
                  <c:v>33.533967087948099</c:v>
                </c:pt>
                <c:pt idx="8534">
                  <c:v>33.534301843290102</c:v>
                </c:pt>
                <c:pt idx="8535">
                  <c:v>33.534636519883001</c:v>
                </c:pt>
                <c:pt idx="8536">
                  <c:v>33.534971117745499</c:v>
                </c:pt>
                <c:pt idx="8537">
                  <c:v>33.535305636896403</c:v>
                </c:pt>
                <c:pt idx="8538">
                  <c:v>33.535640077354302</c:v>
                </c:pt>
                <c:pt idx="8539">
                  <c:v>33.535974439137902</c:v>
                </c:pt>
                <c:pt idx="8540">
                  <c:v>33.536308722266</c:v>
                </c:pt>
                <c:pt idx="8541">
                  <c:v>33.536642926757203</c:v>
                </c:pt>
                <c:pt idx="8542">
                  <c:v>33.536977052630199</c:v>
                </c:pt>
                <c:pt idx="8543">
                  <c:v>33.537311099903697</c:v>
                </c:pt>
                <c:pt idx="8544">
                  <c:v>33.537645068596298</c:v>
                </c:pt>
                <c:pt idx="8545">
                  <c:v>33.537978958726796</c:v>
                </c:pt>
                <c:pt idx="8546">
                  <c:v>33.538312770313702</c:v>
                </c:pt>
                <c:pt idx="8547">
                  <c:v>33.538646503375801</c:v>
                </c:pt>
                <c:pt idx="8548">
                  <c:v>33.538980157931803</c:v>
                </c:pt>
                <c:pt idx="8549">
                  <c:v>33.539313734000103</c:v>
                </c:pt>
                <c:pt idx="8550">
                  <c:v>33.539647231599702</c:v>
                </c:pt>
                <c:pt idx="8551">
                  <c:v>33.539980650748902</c:v>
                </c:pt>
                <c:pt idx="8552">
                  <c:v>33.540313991466597</c:v>
                </c:pt>
                <c:pt idx="8553">
                  <c:v>33.540647253771297</c:v>
                </c:pt>
                <c:pt idx="8554">
                  <c:v>33.540980437681597</c:v>
                </c:pt>
                <c:pt idx="8555">
                  <c:v>33.541313543216297</c:v>
                </c:pt>
                <c:pt idx="8556">
                  <c:v>33.541646570393802</c:v>
                </c:pt>
                <c:pt idx="8557">
                  <c:v>33.541979519232903</c:v>
                </c:pt>
                <c:pt idx="8558">
                  <c:v>33.542312389752098</c:v>
                </c:pt>
                <c:pt idx="8559">
                  <c:v>33.542645181970002</c:v>
                </c:pt>
                <c:pt idx="8560">
                  <c:v>33.542977895905302</c:v>
                </c:pt>
                <c:pt idx="8561">
                  <c:v>33.543310531576502</c:v>
                </c:pt>
                <c:pt idx="8562">
                  <c:v>33.543643089002202</c:v>
                </c:pt>
                <c:pt idx="8563">
                  <c:v>33.543975568201098</c:v>
                </c:pt>
                <c:pt idx="8564">
                  <c:v>33.544307969191699</c:v>
                </c:pt>
                <c:pt idx="8565">
                  <c:v>33.5446402919926</c:v>
                </c:pt>
                <c:pt idx="8566">
                  <c:v>33.544972536622303</c:v>
                </c:pt>
                <c:pt idx="8567">
                  <c:v>33.545304703099497</c:v>
                </c:pt>
                <c:pt idx="8568">
                  <c:v>33.545636791442703</c:v>
                </c:pt>
                <c:pt idx="8569">
                  <c:v>33.545968801670497</c:v>
                </c:pt>
                <c:pt idx="8570">
                  <c:v>33.546300733801303</c:v>
                </c:pt>
                <c:pt idx="8571">
                  <c:v>33.5466325878539</c:v>
                </c:pt>
                <c:pt idx="8572">
                  <c:v>33.546964363846698</c:v>
                </c:pt>
                <c:pt idx="8573">
                  <c:v>33.5472960617982</c:v>
                </c:pt>
                <c:pt idx="8574">
                  <c:v>33.5476276817271</c:v>
                </c:pt>
                <c:pt idx="8575">
                  <c:v>33.547959223651802</c:v>
                </c:pt>
                <c:pt idx="8576">
                  <c:v>33.548290687590899</c:v>
                </c:pt>
                <c:pt idx="8577">
                  <c:v>33.548622073562903</c:v>
                </c:pt>
                <c:pt idx="8578">
                  <c:v>33.548953381586301</c:v>
                </c:pt>
                <c:pt idx="8579">
                  <c:v>33.549284611679703</c:v>
                </c:pt>
                <c:pt idx="8580">
                  <c:v>33.549615763861503</c:v>
                </c:pt>
                <c:pt idx="8581">
                  <c:v>33.549946838150298</c:v>
                </c:pt>
                <c:pt idx="8582">
                  <c:v>33.550277834564497</c:v>
                </c:pt>
                <c:pt idx="8583">
                  <c:v>33.550608753122702</c:v>
                </c:pt>
                <c:pt idx="8584">
                  <c:v>33.550939593843403</c:v>
                </c:pt>
                <c:pt idx="8585">
                  <c:v>33.551270356745</c:v>
                </c:pt>
                <c:pt idx="8586">
                  <c:v>33.551601041846098</c:v>
                </c:pt>
                <c:pt idx="8587">
                  <c:v>33.551931649165098</c:v>
                </c:pt>
                <c:pt idx="8588">
                  <c:v>33.552262178720497</c:v>
                </c:pt>
                <c:pt idx="8589">
                  <c:v>33.552592630530803</c:v>
                </c:pt>
                <c:pt idx="8590">
                  <c:v>33.552923004614399</c:v>
                </c:pt>
                <c:pt idx="8591">
                  <c:v>33.553253300989802</c:v>
                </c:pt>
                <c:pt idx="8592">
                  <c:v>33.553583519675399</c:v>
                </c:pt>
                <c:pt idx="8593">
                  <c:v>33.553913660689801</c:v>
                </c:pt>
                <c:pt idx="8594">
                  <c:v>33.554243724051403</c:v>
                </c:pt>
                <c:pt idx="8595">
                  <c:v>33.554573709778502</c:v>
                </c:pt>
                <c:pt idx="8596">
                  <c:v>33.554903617889799</c:v>
                </c:pt>
                <c:pt idx="8597">
                  <c:v>33.555233448403499</c:v>
                </c:pt>
                <c:pt idx="8598">
                  <c:v>33.555563201338103</c:v>
                </c:pt>
                <c:pt idx="8599">
                  <c:v>33.5558928767121</c:v>
                </c:pt>
                <c:pt idx="8600">
                  <c:v>33.556222474543901</c:v>
                </c:pt>
                <c:pt idx="8601">
                  <c:v>33.556551994851802</c:v>
                </c:pt>
                <c:pt idx="8602">
                  <c:v>33.556881437654397</c:v>
                </c:pt>
                <c:pt idx="8603">
                  <c:v>33.557210802969998</c:v>
                </c:pt>
                <c:pt idx="8604">
                  <c:v>33.557540090817</c:v>
                </c:pt>
                <c:pt idx="8605">
                  <c:v>33.557869301213898</c:v>
                </c:pt>
                <c:pt idx="8606">
                  <c:v>33.558198434178998</c:v>
                </c:pt>
                <c:pt idx="8607">
                  <c:v>33.5585274897307</c:v>
                </c:pt>
                <c:pt idx="8608">
                  <c:v>33.558856467887303</c:v>
                </c:pt>
                <c:pt idx="8609">
                  <c:v>33.5591853686674</c:v>
                </c:pt>
                <c:pt idx="8610">
                  <c:v>33.559514192089303</c:v>
                </c:pt>
                <c:pt idx="8611">
                  <c:v>33.5598429381713</c:v>
                </c:pt>
                <c:pt idx="8612">
                  <c:v>33.560171606931803</c:v>
                </c:pt>
                <c:pt idx="8613">
                  <c:v>33.5605001983892</c:v>
                </c:pt>
                <c:pt idx="8614">
                  <c:v>33.560828712561801</c:v>
                </c:pt>
                <c:pt idx="8615">
                  <c:v>33.561157149468002</c:v>
                </c:pt>
                <c:pt idx="8616">
                  <c:v>33.5614855091262</c:v>
                </c:pt>
                <c:pt idx="8617">
                  <c:v>33.561813791554698</c:v>
                </c:pt>
                <c:pt idx="8618">
                  <c:v>33.5621419967718</c:v>
                </c:pt>
                <c:pt idx="8619">
                  <c:v>33.562470124795901</c:v>
                </c:pt>
                <c:pt idx="8620">
                  <c:v>33.562798175645298</c:v>
                </c:pt>
                <c:pt idx="8621">
                  <c:v>33.563126149338302</c:v>
                </c:pt>
                <c:pt idx="8622">
                  <c:v>33.563454045893401</c:v>
                </c:pt>
                <c:pt idx="8623">
                  <c:v>33.5637818653287</c:v>
                </c:pt>
                <c:pt idx="8624">
                  <c:v>33.564109607662601</c:v>
                </c:pt>
                <c:pt idx="8625">
                  <c:v>33.564437272913402</c:v>
                </c:pt>
                <c:pt idx="8626">
                  <c:v>33.564764861099498</c:v>
                </c:pt>
                <c:pt idx="8627">
                  <c:v>33.5650923722391</c:v>
                </c:pt>
                <c:pt idx="8628">
                  <c:v>33.565419806350597</c:v>
                </c:pt>
                <c:pt idx="8629">
                  <c:v>33.565747163452102</c:v>
                </c:pt>
                <c:pt idx="8630">
                  <c:v>33.566074443562101</c:v>
                </c:pt>
                <c:pt idx="8631">
                  <c:v>33.5664016466988</c:v>
                </c:pt>
                <c:pt idx="8632">
                  <c:v>33.566728772880502</c:v>
                </c:pt>
                <c:pt idx="8633">
                  <c:v>33.567055822125504</c:v>
                </c:pt>
                <c:pt idx="8634">
                  <c:v>33.567382794451902</c:v>
                </c:pt>
                <c:pt idx="8635">
                  <c:v>33.5677096898782</c:v>
                </c:pt>
                <c:pt idx="8636">
                  <c:v>33.568036508422502</c:v>
                </c:pt>
                <c:pt idx="8637">
                  <c:v>33.568363250103197</c:v>
                </c:pt>
                <c:pt idx="8638">
                  <c:v>33.568689914938503</c:v>
                </c:pt>
                <c:pt idx="8639">
                  <c:v>33.569016502946603</c:v>
                </c:pt>
                <c:pt idx="8640">
                  <c:v>33.569343014145701</c:v>
                </c:pt>
                <c:pt idx="8641">
                  <c:v>33.569669448554201</c:v>
                </c:pt>
                <c:pt idx="8642">
                  <c:v>33.569995806190299</c:v>
                </c:pt>
                <c:pt idx="8643">
                  <c:v>33.5703220870721</c:v>
                </c:pt>
                <c:pt idx="8644">
                  <c:v>33.570648291217999</c:v>
                </c:pt>
                <c:pt idx="8645">
                  <c:v>33.570974418646102</c:v>
                </c:pt>
                <c:pt idx="8646">
                  <c:v>33.571300469374599</c:v>
                </c:pt>
                <c:pt idx="8647">
                  <c:v>33.571626443421899</c:v>
                </c:pt>
                <c:pt idx="8648">
                  <c:v>33.571952340806</c:v>
                </c:pt>
                <c:pt idx="8649">
                  <c:v>33.572278161545199</c:v>
                </c:pt>
                <c:pt idx="8650">
                  <c:v>33.5726039056578</c:v>
                </c:pt>
                <c:pt idx="8651">
                  <c:v>33.572929573161801</c:v>
                </c:pt>
                <c:pt idx="8652">
                  <c:v>33.573255164075498</c:v>
                </c:pt>
                <c:pt idx="8653">
                  <c:v>33.573580678417102</c:v>
                </c:pt>
                <c:pt idx="8654">
                  <c:v>33.573906116204803</c:v>
                </c:pt>
                <c:pt idx="8655">
                  <c:v>33.574231477456699</c:v>
                </c:pt>
                <c:pt idx="8656">
                  <c:v>33.574556762191001</c:v>
                </c:pt>
                <c:pt idx="8657">
                  <c:v>33.574881970425899</c:v>
                </c:pt>
                <c:pt idx="8658">
                  <c:v>33.575207102179597</c:v>
                </c:pt>
                <c:pt idx="8659">
                  <c:v>33.575532157470199</c:v>
                </c:pt>
                <c:pt idx="8660">
                  <c:v>33.575857136315797</c:v>
                </c:pt>
                <c:pt idx="8661">
                  <c:v>33.5761820387347</c:v>
                </c:pt>
                <c:pt idx="8662">
                  <c:v>33.576506864744999</c:v>
                </c:pt>
                <c:pt idx="8663">
                  <c:v>33.576831614364799</c:v>
                </c:pt>
                <c:pt idx="8664">
                  <c:v>33.577156287612297</c:v>
                </c:pt>
                <c:pt idx="8665">
                  <c:v>33.577480884505597</c:v>
                </c:pt>
                <c:pt idx="8666">
                  <c:v>33.577805405062797</c:v>
                </c:pt>
                <c:pt idx="8667">
                  <c:v>33.578129849302101</c:v>
                </c:pt>
                <c:pt idx="8668">
                  <c:v>33.5784542172415</c:v>
                </c:pt>
                <c:pt idx="8669">
                  <c:v>33.578778508899298</c:v>
                </c:pt>
                <c:pt idx="8670">
                  <c:v>33.579102724293499</c:v>
                </c:pt>
                <c:pt idx="8671">
                  <c:v>33.579426863442201</c:v>
                </c:pt>
                <c:pt idx="8672">
                  <c:v>33.579750926363502</c:v>
                </c:pt>
                <c:pt idx="8673">
                  <c:v>33.580074913075599</c:v>
                </c:pt>
                <c:pt idx="8674">
                  <c:v>33.580398823596497</c:v>
                </c:pt>
                <c:pt idx="8675">
                  <c:v>33.580722657944399</c:v>
                </c:pt>
                <c:pt idx="8676">
                  <c:v>33.581046416137198</c:v>
                </c:pt>
                <c:pt idx="8677">
                  <c:v>33.581370098193197</c:v>
                </c:pt>
                <c:pt idx="8678">
                  <c:v>33.581693704130302</c:v>
                </c:pt>
                <c:pt idx="8679">
                  <c:v>33.582017233966702</c:v>
                </c:pt>
                <c:pt idx="8680">
                  <c:v>33.582340687720396</c:v>
                </c:pt>
                <c:pt idx="8681">
                  <c:v>33.582664065409503</c:v>
                </c:pt>
                <c:pt idx="8682">
                  <c:v>33.582987367051999</c:v>
                </c:pt>
                <c:pt idx="8683">
                  <c:v>33.583310592666102</c:v>
                </c:pt>
                <c:pt idx="8684">
                  <c:v>33.583633742269697</c:v>
                </c:pt>
                <c:pt idx="8685">
                  <c:v>33.583956815880903</c:v>
                </c:pt>
                <c:pt idx="8686">
                  <c:v>33.584279813517703</c:v>
                </c:pt>
                <c:pt idx="8687">
                  <c:v>33.584602735198303</c:v>
                </c:pt>
                <c:pt idx="8688">
                  <c:v>33.584925580940599</c:v>
                </c:pt>
                <c:pt idx="8689">
                  <c:v>33.585248350762598</c:v>
                </c:pt>
                <c:pt idx="8690">
                  <c:v>33.585571044682403</c:v>
                </c:pt>
                <c:pt idx="8691">
                  <c:v>33.5858936627181</c:v>
                </c:pt>
                <c:pt idx="8692">
                  <c:v>33.586216204887499</c:v>
                </c:pt>
                <c:pt idx="8693">
                  <c:v>33.5865386712088</c:v>
                </c:pt>
                <c:pt idx="8694">
                  <c:v>33.586861061699999</c:v>
                </c:pt>
                <c:pt idx="8695">
                  <c:v>33.587183376379002</c:v>
                </c:pt>
                <c:pt idx="8696">
                  <c:v>33.5875056152639</c:v>
                </c:pt>
                <c:pt idx="8697">
                  <c:v>33.587827778372599</c:v>
                </c:pt>
                <c:pt idx="8698">
                  <c:v>33.588149865723203</c:v>
                </c:pt>
                <c:pt idx="8699">
                  <c:v>33.588471877333603</c:v>
                </c:pt>
                <c:pt idx="8700">
                  <c:v>33.588793813221798</c:v>
                </c:pt>
                <c:pt idx="8701">
                  <c:v>33.5891156734058</c:v>
                </c:pt>
                <c:pt idx="8702">
                  <c:v>33.5894374579036</c:v>
                </c:pt>
                <c:pt idx="8703">
                  <c:v>33.589759166733103</c:v>
                </c:pt>
                <c:pt idx="8704">
                  <c:v>33.5900807999124</c:v>
                </c:pt>
                <c:pt idx="8705">
                  <c:v>33.590402357459297</c:v>
                </c:pt>
                <c:pt idx="8706">
                  <c:v>33.590723839391799</c:v>
                </c:pt>
                <c:pt idx="8707">
                  <c:v>33.591045245727898</c:v>
                </c:pt>
                <c:pt idx="8708">
                  <c:v>33.591366576485498</c:v>
                </c:pt>
                <c:pt idx="8709">
                  <c:v>33.591687831682599</c:v>
                </c:pt>
                <c:pt idx="8710">
                  <c:v>33.592009011337097</c:v>
                </c:pt>
                <c:pt idx="8711">
                  <c:v>33.592330115467</c:v>
                </c:pt>
                <c:pt idx="8712">
                  <c:v>33.592651144090098</c:v>
                </c:pt>
                <c:pt idx="8713">
                  <c:v>33.592972097224497</c:v>
                </c:pt>
                <c:pt idx="8714">
                  <c:v>33.593292974887902</c:v>
                </c:pt>
                <c:pt idx="8715">
                  <c:v>33.593613777098398</c:v>
                </c:pt>
                <c:pt idx="8716">
                  <c:v>33.593934503873903</c:v>
                </c:pt>
                <c:pt idx="8717">
                  <c:v>33.594255155232297</c:v>
                </c:pt>
                <c:pt idx="8718">
                  <c:v>33.594575731191398</c:v>
                </c:pt>
                <c:pt idx="8719">
                  <c:v>33.594896231769198</c:v>
                </c:pt>
                <c:pt idx="8720">
                  <c:v>33.595216656983503</c:v>
                </c:pt>
                <c:pt idx="8721">
                  <c:v>33.595537006852403</c:v>
                </c:pt>
                <c:pt idx="8722">
                  <c:v>33.595857281393599</c:v>
                </c:pt>
                <c:pt idx="8723">
                  <c:v>33.596177480625002</c:v>
                </c:pt>
                <c:pt idx="8724">
                  <c:v>33.596497604564497</c:v>
                </c:pt>
                <c:pt idx="8725">
                  <c:v>33.596817653229998</c:v>
                </c:pt>
                <c:pt idx="8726">
                  <c:v>33.597137626639402</c:v>
                </c:pt>
                <c:pt idx="8727">
                  <c:v>33.597457524810501</c:v>
                </c:pt>
                <c:pt idx="8728">
                  <c:v>33.597777347761301</c:v>
                </c:pt>
                <c:pt idx="8729">
                  <c:v>33.598097095509402</c:v>
                </c:pt>
                <c:pt idx="8730">
                  <c:v>33.598416768072902</c:v>
                </c:pt>
                <c:pt idx="8731">
                  <c:v>33.598736365469499</c:v>
                </c:pt>
                <c:pt idx="8732">
                  <c:v>33.5990558877171</c:v>
                </c:pt>
                <c:pt idx="8733">
                  <c:v>33.599375334833503</c:v>
                </c:pt>
                <c:pt idx="8734">
                  <c:v>33.599694706836601</c:v>
                </c:pt>
                <c:pt idx="8735">
                  <c:v>33.600014003744199</c:v>
                </c:pt>
                <c:pt idx="8736">
                  <c:v>33.600333225574197</c:v>
                </c:pt>
                <c:pt idx="8737">
                  <c:v>33.6006523723442</c:v>
                </c:pt>
                <c:pt idx="8738">
                  <c:v>33.6009714440723</c:v>
                </c:pt>
                <c:pt idx="8739">
                  <c:v>33.601290440776197</c:v>
                </c:pt>
                <c:pt idx="8740">
                  <c:v>33.601609362473603</c:v>
                </c:pt>
                <c:pt idx="8741">
                  <c:v>33.601928209182503</c:v>
                </c:pt>
                <c:pt idx="8742">
                  <c:v>33.602246980920498</c:v>
                </c:pt>
                <c:pt idx="8743">
                  <c:v>33.602565677705599</c:v>
                </c:pt>
                <c:pt idx="8744">
                  <c:v>33.602884299555399</c:v>
                </c:pt>
                <c:pt idx="8745">
                  <c:v>33.603202846487903</c:v>
                </c:pt>
                <c:pt idx="8746">
                  <c:v>33.603521318520698</c:v>
                </c:pt>
                <c:pt idx="8747">
                  <c:v>33.603839715671697</c:v>
                </c:pt>
                <c:pt idx="8748">
                  <c:v>33.604158037958598</c:v>
                </c:pt>
                <c:pt idx="8749">
                  <c:v>33.604476285399102</c:v>
                </c:pt>
                <c:pt idx="8750">
                  <c:v>33.604794458011199</c:v>
                </c:pt>
                <c:pt idx="8751">
                  <c:v>33.605112555812497</c:v>
                </c:pt>
                <c:pt idx="8752">
                  <c:v>33.605430578820702</c:v>
                </c:pt>
                <c:pt idx="8753">
                  <c:v>33.605748527053699</c:v>
                </c:pt>
                <c:pt idx="8754">
                  <c:v>33.606066400529201</c:v>
                </c:pt>
                <c:pt idx="8755">
                  <c:v>33.606384199264902</c:v>
                </c:pt>
                <c:pt idx="8756">
                  <c:v>33.606701923278699</c:v>
                </c:pt>
                <c:pt idx="8757">
                  <c:v>33.607019572588101</c:v>
                </c:pt>
                <c:pt idx="8758">
                  <c:v>33.607337147210899</c:v>
                </c:pt>
                <c:pt idx="8759">
                  <c:v>33.607654647164999</c:v>
                </c:pt>
                <c:pt idx="8760">
                  <c:v>33.607972072467902</c:v>
                </c:pt>
                <c:pt idx="8761">
                  <c:v>33.608289423137499</c:v>
                </c:pt>
                <c:pt idx="8762">
                  <c:v>33.608606699191398</c:v>
                </c:pt>
                <c:pt idx="8763">
                  <c:v>33.608923900647397</c:v>
                </c:pt>
                <c:pt idx="8764">
                  <c:v>33.609241027523098</c:v>
                </c:pt>
                <c:pt idx="8765">
                  <c:v>33.609558079836297</c:v>
                </c:pt>
                <c:pt idx="8766">
                  <c:v>33.609875057604597</c:v>
                </c:pt>
                <c:pt idx="8767">
                  <c:v>33.610191960845803</c:v>
                </c:pt>
                <c:pt idx="8768">
                  <c:v>33.610508789577501</c:v>
                </c:pt>
                <c:pt idx="8769">
                  <c:v>33.610825543817398</c:v>
                </c:pt>
                <c:pt idx="8770">
                  <c:v>33.6111422235833</c:v>
                </c:pt>
                <c:pt idx="8771">
                  <c:v>33.611458828892701</c:v>
                </c:pt>
                <c:pt idx="8772">
                  <c:v>33.611775359763399</c:v>
                </c:pt>
                <c:pt idx="8773">
                  <c:v>33.612091816213102</c:v>
                </c:pt>
                <c:pt idx="8774">
                  <c:v>33.612408198259303</c:v>
                </c:pt>
                <c:pt idx="8775">
                  <c:v>33.6127245059198</c:v>
                </c:pt>
                <c:pt idx="8776">
                  <c:v>33.613040739212202</c:v>
                </c:pt>
                <c:pt idx="8777">
                  <c:v>33.613356898154102</c:v>
                </c:pt>
                <c:pt idx="8778">
                  <c:v>33.613672982763298</c:v>
                </c:pt>
                <c:pt idx="8779">
                  <c:v>33.613988993057298</c:v>
                </c:pt>
                <c:pt idx="8780">
                  <c:v>33.614304929053802</c:v>
                </c:pt>
                <c:pt idx="8781">
                  <c:v>33.614620790770502</c:v>
                </c:pt>
                <c:pt idx="8782">
                  <c:v>33.6149365782248</c:v>
                </c:pt>
                <c:pt idx="8783">
                  <c:v>33.615252291434601</c:v>
                </c:pt>
                <c:pt idx="8784">
                  <c:v>33.615567930417399</c:v>
                </c:pt>
                <c:pt idx="8785">
                  <c:v>33.615883495190801</c:v>
                </c:pt>
                <c:pt idx="8786">
                  <c:v>33.6161989857724</c:v>
                </c:pt>
                <c:pt idx="8787">
                  <c:v>33.616514402179902</c:v>
                </c:pt>
                <c:pt idx="8788">
                  <c:v>33.616829744430802</c:v>
                </c:pt>
                <c:pt idx="8789">
                  <c:v>33.6171450125428</c:v>
                </c:pt>
                <c:pt idx="8790">
                  <c:v>33.617460206533401</c:v>
                </c:pt>
                <c:pt idx="8791">
                  <c:v>33.617775326420301</c:v>
                </c:pt>
                <c:pt idx="8792">
                  <c:v>33.618090372220998</c:v>
                </c:pt>
                <c:pt idx="8793">
                  <c:v>33.6184053439531</c:v>
                </c:pt>
                <c:pt idx="8794">
                  <c:v>33.618720241634101</c:v>
                </c:pt>
                <c:pt idx="8795">
                  <c:v>33.6190350652818</c:v>
                </c:pt>
                <c:pt idx="8796">
                  <c:v>33.619349814913598</c:v>
                </c:pt>
                <c:pt idx="8797">
                  <c:v>33.619664490547002</c:v>
                </c:pt>
                <c:pt idx="8798">
                  <c:v>33.619979092199799</c:v>
                </c:pt>
                <c:pt idx="8799">
                  <c:v>33.620293619889402</c:v>
                </c:pt>
                <c:pt idx="8800">
                  <c:v>33.620608073633299</c:v>
                </c:pt>
                <c:pt idx="8801">
                  <c:v>33.620922453449197</c:v>
                </c:pt>
                <c:pt idx="8802">
                  <c:v>33.621236759354503</c:v>
                </c:pt>
                <c:pt idx="8803">
                  <c:v>33.621550991366902</c:v>
                </c:pt>
                <c:pt idx="8804">
                  <c:v>33.621865149503797</c:v>
                </c:pt>
                <c:pt idx="8805">
                  <c:v>33.622179233782703</c:v>
                </c:pt>
                <c:pt idx="8806">
                  <c:v>33.622493244221303</c:v>
                </c:pt>
                <c:pt idx="8807">
                  <c:v>33.6228071808371</c:v>
                </c:pt>
                <c:pt idx="8808">
                  <c:v>33.623121043647501</c:v>
                </c:pt>
                <c:pt idx="8809">
                  <c:v>33.62343483267</c:v>
                </c:pt>
                <c:pt idx="8810">
                  <c:v>33.623748547922197</c:v>
                </c:pt>
                <c:pt idx="8811">
                  <c:v>33.6240621894217</c:v>
                </c:pt>
                <c:pt idx="8812">
                  <c:v>33.624375757185803</c:v>
                </c:pt>
                <c:pt idx="8813">
                  <c:v>33.624689251232098</c:v>
                </c:pt>
                <c:pt idx="8814">
                  <c:v>33.625002671578102</c:v>
                </c:pt>
                <c:pt idx="8815">
                  <c:v>33.6253160182412</c:v>
                </c:pt>
                <c:pt idx="8816">
                  <c:v>33.6256292912391</c:v>
                </c:pt>
                <c:pt idx="8817">
                  <c:v>33.625942490588997</c:v>
                </c:pt>
                <c:pt idx="8818">
                  <c:v>33.626255616308597</c:v>
                </c:pt>
                <c:pt idx="8819">
                  <c:v>33.626568668415302</c:v>
                </c:pt>
                <c:pt idx="8820">
                  <c:v>33.626881646926499</c:v>
                </c:pt>
                <c:pt idx="8821">
                  <c:v>33.627194551859802</c:v>
                </c:pt>
                <c:pt idx="8822">
                  <c:v>33.627507383232597</c:v>
                </c:pt>
                <c:pt idx="8823">
                  <c:v>33.627820141062301</c:v>
                </c:pt>
                <c:pt idx="8824">
                  <c:v>33.6281328253664</c:v>
                </c:pt>
                <c:pt idx="8825">
                  <c:v>33.628445436162401</c:v>
                </c:pt>
                <c:pt idx="8826">
                  <c:v>33.6287579734676</c:v>
                </c:pt>
                <c:pt idx="8827">
                  <c:v>33.629070437299603</c:v>
                </c:pt>
                <c:pt idx="8828">
                  <c:v>33.629382827675698</c:v>
                </c:pt>
                <c:pt idx="8829">
                  <c:v>33.6296951446135</c:v>
                </c:pt>
                <c:pt idx="8830">
                  <c:v>33.630007388130203</c:v>
                </c:pt>
                <c:pt idx="8831">
                  <c:v>33.6303195582435</c:v>
                </c:pt>
                <c:pt idx="8832">
                  <c:v>33.6306316549705</c:v>
                </c:pt>
                <c:pt idx="8833">
                  <c:v>33.630943678328897</c:v>
                </c:pt>
                <c:pt idx="8834">
                  <c:v>33.6312556283359</c:v>
                </c:pt>
                <c:pt idx="8835">
                  <c:v>33.631567505009102</c:v>
                </c:pt>
                <c:pt idx="8836">
                  <c:v>33.631879308365697</c:v>
                </c:pt>
                <c:pt idx="8837">
                  <c:v>33.632191038423301</c:v>
                </c:pt>
                <c:pt idx="8838">
                  <c:v>33.632502695199101</c:v>
                </c:pt>
                <c:pt idx="8839">
                  <c:v>33.632814278710597</c:v>
                </c:pt>
                <c:pt idx="8840">
                  <c:v>33.6331257889752</c:v>
                </c:pt>
                <c:pt idx="8841">
                  <c:v>33.633437226010201</c:v>
                </c:pt>
                <c:pt idx="8842">
                  <c:v>33.633748589832997</c:v>
                </c:pt>
                <c:pt idx="8843">
                  <c:v>33.634059880461102</c:v>
                </c:pt>
                <c:pt idx="8844">
                  <c:v>33.634371097911703</c:v>
                </c:pt>
                <c:pt idx="8845">
                  <c:v>33.634682242202203</c:v>
                </c:pt>
                <c:pt idx="8846">
                  <c:v>33.634993313350002</c:v>
                </c:pt>
                <c:pt idx="8847">
                  <c:v>33.635304311372401</c:v>
                </c:pt>
                <c:pt idx="8848">
                  <c:v>33.635615236286903</c:v>
                </c:pt>
                <c:pt idx="8849">
                  <c:v>33.635926088110601</c:v>
                </c:pt>
                <c:pt idx="8850">
                  <c:v>33.636236866861097</c:v>
                </c:pt>
                <c:pt idx="8851">
                  <c:v>33.6365475725556</c:v>
                </c:pt>
                <c:pt idx="8852">
                  <c:v>33.636858205211396</c:v>
                </c:pt>
                <c:pt idx="8853">
                  <c:v>33.637168764845903</c:v>
                </c:pt>
                <c:pt idx="8854">
                  <c:v>33.637479251476499</c:v>
                </c:pt>
                <c:pt idx="8855">
                  <c:v>33.637789665120302</c:v>
                </c:pt>
                <c:pt idx="8856">
                  <c:v>33.638100005794897</c:v>
                </c:pt>
                <c:pt idx="8857">
                  <c:v>33.638410273517401</c:v>
                </c:pt>
                <c:pt idx="8858">
                  <c:v>33.638720468305102</c:v>
                </c:pt>
                <c:pt idx="8859">
                  <c:v>33.639030590175501</c:v>
                </c:pt>
                <c:pt idx="8860">
                  <c:v>33.639340639145701</c:v>
                </c:pt>
                <c:pt idx="8861">
                  <c:v>33.639650615233101</c:v>
                </c:pt>
                <c:pt idx="8862">
                  <c:v>33.639960518454998</c:v>
                </c:pt>
                <c:pt idx="8863">
                  <c:v>33.6402703488287</c:v>
                </c:pt>
                <c:pt idx="8864">
                  <c:v>33.640580106371402</c:v>
                </c:pt>
                <c:pt idx="8865">
                  <c:v>33.640889791100399</c:v>
                </c:pt>
                <c:pt idx="8866">
                  <c:v>33.641199403032999</c:v>
                </c:pt>
                <c:pt idx="8867">
                  <c:v>33.641508942186498</c:v>
                </c:pt>
                <c:pt idx="8868">
                  <c:v>33.641818408578096</c:v>
                </c:pt>
                <c:pt idx="8869">
                  <c:v>33.642127802225197</c:v>
                </c:pt>
                <c:pt idx="8870">
                  <c:v>33.642437123144902</c:v>
                </c:pt>
                <c:pt idx="8871">
                  <c:v>33.642746371354498</c:v>
                </c:pt>
                <c:pt idx="8872">
                  <c:v>33.643055546871402</c:v>
                </c:pt>
                <c:pt idx="8873">
                  <c:v>33.643364649712602</c:v>
                </c:pt>
                <c:pt idx="8874">
                  <c:v>33.6436736798955</c:v>
                </c:pt>
                <c:pt idx="8875">
                  <c:v>33.643982637437297</c:v>
                </c:pt>
                <c:pt idx="8876">
                  <c:v>33.644291522355203</c:v>
                </c:pt>
                <c:pt idx="8877">
                  <c:v>33.644600334666499</c:v>
                </c:pt>
                <c:pt idx="8878">
                  <c:v>33.644909074388401</c:v>
                </c:pt>
                <c:pt idx="8879">
                  <c:v>33.645217741537998</c:v>
                </c:pt>
                <c:pt idx="8880">
                  <c:v>33.645526336132797</c:v>
                </c:pt>
                <c:pt idx="8881">
                  <c:v>33.645834858189701</c:v>
                </c:pt>
                <c:pt idx="8882">
                  <c:v>33.646143307726199</c:v>
                </c:pt>
                <c:pt idx="8883">
                  <c:v>33.646451684759299</c:v>
                </c:pt>
                <c:pt idx="8884">
                  <c:v>33.646759989306197</c:v>
                </c:pt>
                <c:pt idx="8885">
                  <c:v>33.647068221384203</c:v>
                </c:pt>
                <c:pt idx="8886">
                  <c:v>33.647376381010403</c:v>
                </c:pt>
                <c:pt idx="8887">
                  <c:v>33.647684468202101</c:v>
                </c:pt>
                <c:pt idx="8888">
                  <c:v>33.647992482976498</c:v>
                </c:pt>
                <c:pt idx="8889">
                  <c:v>33.648300425350598</c:v>
                </c:pt>
                <c:pt idx="8890">
                  <c:v>33.648608295341703</c:v>
                </c:pt>
                <c:pt idx="8891">
                  <c:v>33.6489160929669</c:v>
                </c:pt>
                <c:pt idx="8892">
                  <c:v>33.649223818243499</c:v>
                </c:pt>
                <c:pt idx="8893">
                  <c:v>33.649531471188602</c:v>
                </c:pt>
                <c:pt idx="8894">
                  <c:v>33.649839051819299</c:v>
                </c:pt>
                <c:pt idx="8895">
                  <c:v>33.650146560152798</c:v>
                </c:pt>
                <c:pt idx="8896">
                  <c:v>33.650453996206203</c:v>
                </c:pt>
                <c:pt idx="8897">
                  <c:v>33.6507613599968</c:v>
                </c:pt>
                <c:pt idx="8898">
                  <c:v>33.6510686515416</c:v>
                </c:pt>
                <c:pt idx="8899">
                  <c:v>33.651375870857798</c:v>
                </c:pt>
                <c:pt idx="8900">
                  <c:v>33.651683017962498</c:v>
                </c:pt>
                <c:pt idx="8901">
                  <c:v>33.651990092872801</c:v>
                </c:pt>
                <c:pt idx="8902">
                  <c:v>33.652297095605903</c:v>
                </c:pt>
                <c:pt idx="8903">
                  <c:v>33.652604026178999</c:v>
                </c:pt>
                <c:pt idx="8904">
                  <c:v>33.652910884609</c:v>
                </c:pt>
                <c:pt idx="8905">
                  <c:v>33.653217670913101</c:v>
                </c:pt>
                <c:pt idx="8906">
                  <c:v>33.653524385108497</c:v>
                </c:pt>
                <c:pt idx="8907">
                  <c:v>33.653831027212298</c:v>
                </c:pt>
                <c:pt idx="8908">
                  <c:v>33.654137597241402</c:v>
                </c:pt>
                <c:pt idx="8909">
                  <c:v>33.654444095213201</c:v>
                </c:pt>
                <c:pt idx="8910">
                  <c:v>33.6547505211445</c:v>
                </c:pt>
                <c:pt idx="8911">
                  <c:v>33.655056875052601</c:v>
                </c:pt>
                <c:pt idx="8912">
                  <c:v>33.6553631569545</c:v>
                </c:pt>
                <c:pt idx="8913">
                  <c:v>33.655669366867301</c:v>
                </c:pt>
                <c:pt idx="8914">
                  <c:v>33.655975504807998</c:v>
                </c:pt>
                <c:pt idx="8915">
                  <c:v>33.656281570793801</c:v>
                </c:pt>
                <c:pt idx="8916">
                  <c:v>33.6565875648418</c:v>
                </c:pt>
                <c:pt idx="8917">
                  <c:v>33.656893486968798</c:v>
                </c:pt>
                <c:pt idx="8918">
                  <c:v>33.657199337192203</c:v>
                </c:pt>
                <c:pt idx="8919">
                  <c:v>33.657505115528799</c:v>
                </c:pt>
                <c:pt idx="8920">
                  <c:v>33.657810821995703</c:v>
                </c:pt>
                <c:pt idx="8921">
                  <c:v>33.658116456610102</c:v>
                </c:pt>
                <c:pt idx="8922">
                  <c:v>33.658422019388901</c:v>
                </c:pt>
                <c:pt idx="8923">
                  <c:v>33.658727510349202</c:v>
                </c:pt>
                <c:pt idx="8924">
                  <c:v>33.659032929507902</c:v>
                </c:pt>
                <c:pt idx="8925">
                  <c:v>33.659338276882302</c:v>
                </c:pt>
                <c:pt idx="8926">
                  <c:v>33.6596435524892</c:v>
                </c:pt>
                <c:pt idx="8927">
                  <c:v>33.659948756345699</c:v>
                </c:pt>
                <c:pt idx="8928">
                  <c:v>33.660253888468802</c:v>
                </c:pt>
                <c:pt idx="8929">
                  <c:v>33.660558948875497</c:v>
                </c:pt>
                <c:pt idx="8930">
                  <c:v>33.660863937582903</c:v>
                </c:pt>
                <c:pt idx="8931">
                  <c:v>33.661168854607901</c:v>
                </c:pt>
                <c:pt idx="8932">
                  <c:v>33.661473699967601</c:v>
                </c:pt>
                <c:pt idx="8933">
                  <c:v>33.661778473678901</c:v>
                </c:pt>
                <c:pt idx="8934">
                  <c:v>33.662083175758902</c:v>
                </c:pt>
                <c:pt idx="8935">
                  <c:v>33.662387806224501</c:v>
                </c:pt>
                <c:pt idx="8936">
                  <c:v>33.662692365092802</c:v>
                </c:pt>
                <c:pt idx="8937">
                  <c:v>33.662996852380601</c:v>
                </c:pt>
                <c:pt idx="8938">
                  <c:v>33.663301268105002</c:v>
                </c:pt>
                <c:pt idx="8939">
                  <c:v>33.663605612283</c:v>
                </c:pt>
                <c:pt idx="8940">
                  <c:v>33.663909884931499</c:v>
                </c:pt>
                <c:pt idx="8941">
                  <c:v>33.664214086067503</c:v>
                </c:pt>
                <c:pt idx="8942">
                  <c:v>33.664518215708</c:v>
                </c:pt>
                <c:pt idx="8943">
                  <c:v>33.664822273869802</c:v>
                </c:pt>
                <c:pt idx="8944">
                  <c:v>33.665126260570098</c:v>
                </c:pt>
                <c:pt idx="8945">
                  <c:v>33.665430175825598</c:v>
                </c:pt>
                <c:pt idx="8946">
                  <c:v>33.665734019653399</c:v>
                </c:pt>
                <c:pt idx="8947">
                  <c:v>33.666037792070398</c:v>
                </c:pt>
                <c:pt idx="8948">
                  <c:v>33.666341493093597</c:v>
                </c:pt>
                <c:pt idx="8949">
                  <c:v>33.666645122739801</c:v>
                </c:pt>
                <c:pt idx="8950">
                  <c:v>33.666948681026099</c:v>
                </c:pt>
                <c:pt idx="8951">
                  <c:v>33.667252167969203</c:v>
                </c:pt>
                <c:pt idx="8952">
                  <c:v>33.6675555835862</c:v>
                </c:pt>
                <c:pt idx="8953">
                  <c:v>33.667858927894002</c:v>
                </c:pt>
                <c:pt idx="8954">
                  <c:v>33.668162200909499</c:v>
                </c:pt>
                <c:pt idx="8955">
                  <c:v>33.668465402649502</c:v>
                </c:pt>
                <c:pt idx="8956">
                  <c:v>33.668768533131001</c:v>
                </c:pt>
                <c:pt idx="8957">
                  <c:v>33.669071592370997</c:v>
                </c:pt>
                <c:pt idx="8958">
                  <c:v>33.669374580386197</c:v>
                </c:pt>
                <c:pt idx="8959">
                  <c:v>33.669677497193597</c:v>
                </c:pt>
                <c:pt idx="8960">
                  <c:v>33.66998034281</c:v>
                </c:pt>
                <c:pt idx="8961">
                  <c:v>33.670283117252502</c:v>
                </c:pt>
                <c:pt idx="8962">
                  <c:v>33.670585820537703</c:v>
                </c:pt>
                <c:pt idx="8963">
                  <c:v>33.670888452682703</c:v>
                </c:pt>
                <c:pt idx="8964">
                  <c:v>33.671191013704203</c:v>
                </c:pt>
                <c:pt idx="8965">
                  <c:v>33.671493503619203</c:v>
                </c:pt>
                <c:pt idx="8966">
                  <c:v>33.671795922444602</c:v>
                </c:pt>
                <c:pt idx="8967">
                  <c:v>33.672098270197097</c:v>
                </c:pt>
                <c:pt idx="8968">
                  <c:v>33.672400546893599</c:v>
                </c:pt>
                <c:pt idx="8969">
                  <c:v>33.672702752550997</c:v>
                </c:pt>
                <c:pt idx="8970">
                  <c:v>33.673004887186103</c:v>
                </c:pt>
                <c:pt idx="8971">
                  <c:v>33.6733069508158</c:v>
                </c:pt>
                <c:pt idx="8972">
                  <c:v>33.673608943456998</c:v>
                </c:pt>
                <c:pt idx="8973">
                  <c:v>33.673910865126302</c:v>
                </c:pt>
                <c:pt idx="8974">
                  <c:v>33.674212715840802</c:v>
                </c:pt>
                <c:pt idx="8975">
                  <c:v>33.674514495617103</c:v>
                </c:pt>
                <c:pt idx="8976">
                  <c:v>33.674816204472201</c:v>
                </c:pt>
                <c:pt idx="8977">
                  <c:v>33.6751178424229</c:v>
                </c:pt>
                <c:pt idx="8978">
                  <c:v>33.675419409485897</c:v>
                </c:pt>
                <c:pt idx="8979">
                  <c:v>33.675720905677998</c:v>
                </c:pt>
                <c:pt idx="8980">
                  <c:v>33.676022331016199</c:v>
                </c:pt>
                <c:pt idx="8981">
                  <c:v>33.676323685517197</c:v>
                </c:pt>
                <c:pt idx="8982">
                  <c:v>33.676624969197697</c:v>
                </c:pt>
                <c:pt idx="8983">
                  <c:v>33.676926182074602</c:v>
                </c:pt>
                <c:pt idx="8984">
                  <c:v>33.677227324164697</c:v>
                </c:pt>
                <c:pt idx="8985">
                  <c:v>33.6775283954847</c:v>
                </c:pt>
                <c:pt idx="8986">
                  <c:v>33.6778293960515</c:v>
                </c:pt>
                <c:pt idx="8987">
                  <c:v>33.678130325881803</c:v>
                </c:pt>
                <c:pt idx="8988">
                  <c:v>33.678431184992398</c:v>
                </c:pt>
                <c:pt idx="8989">
                  <c:v>33.678731973399998</c:v>
                </c:pt>
                <c:pt idx="8990">
                  <c:v>33.679032691121499</c:v>
                </c:pt>
                <c:pt idx="8991">
                  <c:v>33.679333338173599</c:v>
                </c:pt>
                <c:pt idx="8992">
                  <c:v>33.679633914573003</c:v>
                </c:pt>
                <c:pt idx="8993">
                  <c:v>33.679934420336501</c:v>
                </c:pt>
                <c:pt idx="8994">
                  <c:v>33.680234855480897</c:v>
                </c:pt>
                <c:pt idx="8995">
                  <c:v>33.680535220022897</c:v>
                </c:pt>
                <c:pt idx="8996">
                  <c:v>33.680835513979197</c:v>
                </c:pt>
                <c:pt idx="8997">
                  <c:v>33.681135737366603</c:v>
                </c:pt>
                <c:pt idx="8998">
                  <c:v>33.681435890201797</c:v>
                </c:pt>
                <c:pt idx="8999">
                  <c:v>33.681735972501599</c:v>
                </c:pt>
                <c:pt idx="9000">
                  <c:v>33.682035984282699</c:v>
                </c:pt>
                <c:pt idx="9001">
                  <c:v>33.682335925561702</c:v>
                </c:pt>
                <c:pt idx="9002">
                  <c:v>33.682635796355399</c:v>
                </c:pt>
                <c:pt idx="9003">
                  <c:v>33.682935596680601</c:v>
                </c:pt>
                <c:pt idx="9004">
                  <c:v>33.683235326553898</c:v>
                </c:pt>
                <c:pt idx="9005">
                  <c:v>33.683534985992097</c:v>
                </c:pt>
                <c:pt idx="9006">
                  <c:v>33.683834575011801</c:v>
                </c:pt>
                <c:pt idx="9007">
                  <c:v>33.684134093629702</c:v>
                </c:pt>
                <c:pt idx="9008">
                  <c:v>33.684433541862603</c:v>
                </c:pt>
                <c:pt idx="9009">
                  <c:v>33.684732919727097</c:v>
                </c:pt>
                <c:pt idx="9010">
                  <c:v>33.685032227239901</c:v>
                </c:pt>
                <c:pt idx="9011">
                  <c:v>33.6853314644177</c:v>
                </c:pt>
                <c:pt idx="9012">
                  <c:v>33.685630631277199</c:v>
                </c:pt>
                <c:pt idx="9013">
                  <c:v>33.685929727835003</c:v>
                </c:pt>
                <c:pt idx="9014">
                  <c:v>33.686228754107802</c:v>
                </c:pt>
                <c:pt idx="9015">
                  <c:v>33.686527710112301</c:v>
                </c:pt>
                <c:pt idx="9016">
                  <c:v>33.686826595865199</c:v>
                </c:pt>
                <c:pt idx="9017">
                  <c:v>33.687125411383001</c:v>
                </c:pt>
                <c:pt idx="9018">
                  <c:v>33.687424156682503</c:v>
                </c:pt>
                <c:pt idx="9019">
                  <c:v>33.687722831780299</c:v>
                </c:pt>
                <c:pt idx="9020">
                  <c:v>33.688021436693099</c:v>
                </c:pt>
                <c:pt idx="9021">
                  <c:v>33.688319971437402</c:v>
                </c:pt>
                <c:pt idx="9022">
                  <c:v>33.688618436029998</c:v>
                </c:pt>
                <c:pt idx="9023">
                  <c:v>33.6889168304874</c:v>
                </c:pt>
                <c:pt idx="9024">
                  <c:v>33.6892151548263</c:v>
                </c:pt>
                <c:pt idx="9025">
                  <c:v>33.689513409063302</c:v>
                </c:pt>
                <c:pt idx="9026">
                  <c:v>33.689811593215097</c:v>
                </c:pt>
                <c:pt idx="9027">
                  <c:v>33.690109707298198</c:v>
                </c:pt>
                <c:pt idx="9028">
                  <c:v>33.690407751329303</c:v>
                </c:pt>
                <c:pt idx="9029">
                  <c:v>33.690705725324896</c:v>
                </c:pt>
                <c:pt idx="9030">
                  <c:v>33.691003629301797</c:v>
                </c:pt>
                <c:pt idx="9031">
                  <c:v>33.691301463276403</c:v>
                </c:pt>
                <c:pt idx="9032">
                  <c:v>33.691599227265399</c:v>
                </c:pt>
                <c:pt idx="9033">
                  <c:v>33.691896921285398</c:v>
                </c:pt>
                <c:pt idx="9034">
                  <c:v>33.692194545352898</c:v>
                </c:pt>
                <c:pt idx="9035">
                  <c:v>33.692492099484603</c:v>
                </c:pt>
                <c:pt idx="9036">
                  <c:v>33.692789583697</c:v>
                </c:pt>
                <c:pt idx="9037">
                  <c:v>33.693086998006699</c:v>
                </c:pt>
                <c:pt idx="9038">
                  <c:v>33.693384342430299</c:v>
                </c:pt>
                <c:pt idx="9039">
                  <c:v>33.6936816169843</c:v>
                </c:pt>
                <c:pt idx="9040">
                  <c:v>33.693978821685398</c:v>
                </c:pt>
                <c:pt idx="9041">
                  <c:v>33.694275956550001</c:v>
                </c:pt>
                <c:pt idx="9042">
                  <c:v>33.694573021594799</c:v>
                </c:pt>
                <c:pt idx="9043">
                  <c:v>33.694870016836298</c:v>
                </c:pt>
                <c:pt idx="9044">
                  <c:v>33.695166942290903</c:v>
                </c:pt>
                <c:pt idx="9045">
                  <c:v>33.6954637979754</c:v>
                </c:pt>
                <c:pt idx="9046">
                  <c:v>33.6957605839062</c:v>
                </c:pt>
                <c:pt idx="9047">
                  <c:v>33.696057300099902</c:v>
                </c:pt>
                <c:pt idx="9048">
                  <c:v>33.696353946572899</c:v>
                </c:pt>
                <c:pt idx="9049">
                  <c:v>33.696650523341901</c:v>
                </c:pt>
                <c:pt idx="9050">
                  <c:v>33.696947030423303</c:v>
                </c:pt>
                <c:pt idx="9051">
                  <c:v>33.697243467833701</c:v>
                </c:pt>
                <c:pt idx="9052">
                  <c:v>33.697539835589602</c:v>
                </c:pt>
                <c:pt idx="9053">
                  <c:v>33.697836133707497</c:v>
                </c:pt>
                <c:pt idx="9054">
                  <c:v>33.6981323622039</c:v>
                </c:pt>
                <c:pt idx="9055">
                  <c:v>33.698428521095302</c:v>
                </c:pt>
                <c:pt idx="9056">
                  <c:v>33.698724610398202</c:v>
                </c:pt>
                <c:pt idx="9057">
                  <c:v>33.699020630129098</c:v>
                </c:pt>
                <c:pt idx="9058">
                  <c:v>33.699316580304597</c:v>
                </c:pt>
                <c:pt idx="9059">
                  <c:v>33.699612460940997</c:v>
                </c:pt>
                <c:pt idx="9060">
                  <c:v>33.699908272054898</c:v>
                </c:pt>
                <c:pt idx="9061">
                  <c:v>33.700204013662798</c:v>
                </c:pt>
                <c:pt idx="9062">
                  <c:v>33.700499685781203</c:v>
                </c:pt>
                <c:pt idx="9063">
                  <c:v>33.700795288426399</c:v>
                </c:pt>
                <c:pt idx="9064">
                  <c:v>33.701090821615097</c:v>
                </c:pt>
                <c:pt idx="9065">
                  <c:v>33.701386285363597</c:v>
                </c:pt>
                <c:pt idx="9066">
                  <c:v>33.701681679688399</c:v>
                </c:pt>
                <c:pt idx="9067">
                  <c:v>33.701977004605901</c:v>
                </c:pt>
                <c:pt idx="9068">
                  <c:v>33.702272260132702</c:v>
                </c:pt>
                <c:pt idx="9069">
                  <c:v>33.702567446285201</c:v>
                </c:pt>
                <c:pt idx="9070">
                  <c:v>33.702862563079798</c:v>
                </c:pt>
                <c:pt idx="9071">
                  <c:v>33.703157610532998</c:v>
                </c:pt>
                <c:pt idx="9072">
                  <c:v>33.703452588661101</c:v>
                </c:pt>
                <c:pt idx="9073">
                  <c:v>33.703747497480698</c:v>
                </c:pt>
                <c:pt idx="9074">
                  <c:v>33.704042337008197</c:v>
                </c:pt>
                <c:pt idx="9075">
                  <c:v>33.704337107259903</c:v>
                </c:pt>
                <c:pt idx="9076">
                  <c:v>33.704631808252401</c:v>
                </c:pt>
                <c:pt idx="9077">
                  <c:v>33.704926440001998</c:v>
                </c:pt>
                <c:pt idx="9078">
                  <c:v>33.7052210025251</c:v>
                </c:pt>
                <c:pt idx="9079">
                  <c:v>33.705515495838199</c:v>
                </c:pt>
                <c:pt idx="9080">
                  <c:v>33.705809919957701</c:v>
                </c:pt>
                <c:pt idx="9081">
                  <c:v>33.7061042748999</c:v>
                </c:pt>
                <c:pt idx="9082">
                  <c:v>33.706398560681301</c:v>
                </c:pt>
                <c:pt idx="9083">
                  <c:v>33.706692777318203</c:v>
                </c:pt>
                <c:pt idx="9084">
                  <c:v>33.706986924827099</c:v>
                </c:pt>
                <c:pt idx="9085">
                  <c:v>33.707281003224303</c:v>
                </c:pt>
                <c:pt idx="9086">
                  <c:v>33.707575012526199</c:v>
                </c:pt>
                <c:pt idx="9087">
                  <c:v>33.707868952749202</c:v>
                </c:pt>
                <c:pt idx="9088">
                  <c:v>33.708162823909703</c:v>
                </c:pt>
                <c:pt idx="9089">
                  <c:v>33.708456626024102</c:v>
                </c:pt>
                <c:pt idx="9090">
                  <c:v>33.708750359108599</c:v>
                </c:pt>
                <c:pt idx="9091">
                  <c:v>33.7090440231797</c:v>
                </c:pt>
                <c:pt idx="9092">
                  <c:v>33.709337618253798</c:v>
                </c:pt>
                <c:pt idx="9093">
                  <c:v>33.7096311443471</c:v>
                </c:pt>
                <c:pt idx="9094">
                  <c:v>33.709924601475997</c:v>
                </c:pt>
                <c:pt idx="9095">
                  <c:v>33.710217989656996</c:v>
                </c:pt>
                <c:pt idx="9096">
                  <c:v>33.710511308906199</c:v>
                </c:pt>
                <c:pt idx="9097">
                  <c:v>33.710804559240103</c:v>
                </c:pt>
                <c:pt idx="9098">
                  <c:v>33.7110977406751</c:v>
                </c:pt>
                <c:pt idx="9099">
                  <c:v>33.7113908532273</c:v>
                </c:pt>
                <c:pt idx="9100">
                  <c:v>33.7116838969132</c:v>
                </c:pt>
                <c:pt idx="9101">
                  <c:v>33.711976871749101</c:v>
                </c:pt>
                <c:pt idx="9102">
                  <c:v>33.712269777751303</c:v>
                </c:pt>
                <c:pt idx="9103">
                  <c:v>33.712562614936097</c:v>
                </c:pt>
                <c:pt idx="9104">
                  <c:v>33.712855383319798</c:v>
                </c:pt>
                <c:pt idx="9105">
                  <c:v>33.713148082918799</c:v>
                </c:pt>
                <c:pt idx="9106">
                  <c:v>33.7134407137492</c:v>
                </c:pt>
                <c:pt idx="9107">
                  <c:v>33.7137332758276</c:v>
                </c:pt>
                <c:pt idx="9108">
                  <c:v>33.71402576917</c:v>
                </c:pt>
                <c:pt idx="9109">
                  <c:v>33.714318193792899</c:v>
                </c:pt>
                <c:pt idx="9110">
                  <c:v>33.714610549712503</c:v>
                </c:pt>
                <c:pt idx="9111">
                  <c:v>33.7149028369451</c:v>
                </c:pt>
                <c:pt idx="9112">
                  <c:v>33.715195055507003</c:v>
                </c:pt>
                <c:pt idx="9113">
                  <c:v>33.715487205414398</c:v>
                </c:pt>
                <c:pt idx="9114">
                  <c:v>33.715779286683699</c:v>
                </c:pt>
                <c:pt idx="9115">
                  <c:v>33.716071299330999</c:v>
                </c:pt>
                <c:pt idx="9116">
                  <c:v>33.716363243372697</c:v>
                </c:pt>
                <c:pt idx="9117">
                  <c:v>33.716655118825003</c:v>
                </c:pt>
                <c:pt idx="9118">
                  <c:v>33.7169469257042</c:v>
                </c:pt>
                <c:pt idx="9119">
                  <c:v>33.717238664026503</c:v>
                </c:pt>
                <c:pt idx="9120">
                  <c:v>33.717530333808199</c:v>
                </c:pt>
                <c:pt idx="9121">
                  <c:v>33.717821935065501</c:v>
                </c:pt>
                <c:pt idx="9122">
                  <c:v>33.718113467814703</c:v>
                </c:pt>
                <c:pt idx="9123">
                  <c:v>33.718404932071998</c:v>
                </c:pt>
                <c:pt idx="9124">
                  <c:v>33.7186963278536</c:v>
                </c:pt>
                <c:pt idx="9125">
                  <c:v>33.718987655175702</c:v>
                </c:pt>
                <c:pt idx="9126">
                  <c:v>33.719278914054698</c:v>
                </c:pt>
                <c:pt idx="9127">
                  <c:v>33.719570104506602</c:v>
                </c:pt>
                <c:pt idx="9128">
                  <c:v>33.719861226547799</c:v>
                </c:pt>
                <c:pt idx="9129">
                  <c:v>33.720152280194398</c:v>
                </c:pt>
                <c:pt idx="9130">
                  <c:v>33.720443265462698</c:v>
                </c:pt>
                <c:pt idx="9131">
                  <c:v>33.720734182368801</c:v>
                </c:pt>
                <c:pt idx="9132">
                  <c:v>33.721025030928999</c:v>
                </c:pt>
                <c:pt idx="9133">
                  <c:v>33.7213158111594</c:v>
                </c:pt>
                <c:pt idx="9134">
                  <c:v>33.721606523076296</c:v>
                </c:pt>
                <c:pt idx="9135">
                  <c:v>33.721897166695797</c:v>
                </c:pt>
                <c:pt idx="9136">
                  <c:v>33.722187742034102</c:v>
                </c:pt>
                <c:pt idx="9137">
                  <c:v>33.722478249107397</c:v>
                </c:pt>
                <c:pt idx="9138">
                  <c:v>33.722768687931897</c:v>
                </c:pt>
                <c:pt idx="9139">
                  <c:v>33.723059058523802</c:v>
                </c:pt>
                <c:pt idx="9140">
                  <c:v>33.723349360899199</c:v>
                </c:pt>
                <c:pt idx="9141">
                  <c:v>33.723639595074303</c:v>
                </c:pt>
                <c:pt idx="9142">
                  <c:v>33.7239297610653</c:v>
                </c:pt>
                <c:pt idx="9143">
                  <c:v>33.724219858888198</c:v>
                </c:pt>
                <c:pt idx="9144">
                  <c:v>33.724509888559297</c:v>
                </c:pt>
                <c:pt idx="9145">
                  <c:v>33.724799850094797</c:v>
                </c:pt>
                <c:pt idx="9146">
                  <c:v>33.725089743510701</c:v>
                </c:pt>
                <c:pt idx="9147">
                  <c:v>33.7253795688233</c:v>
                </c:pt>
                <c:pt idx="9148">
                  <c:v>33.725669326048497</c:v>
                </c:pt>
                <c:pt idx="9149">
                  <c:v>33.725959015202697</c:v>
                </c:pt>
                <c:pt idx="9150">
                  <c:v>33.726248636301897</c:v>
                </c:pt>
                <c:pt idx="9151">
                  <c:v>33.726538189362202</c:v>
                </c:pt>
                <c:pt idx="9152">
                  <c:v>33.7268276743999</c:v>
                </c:pt>
                <c:pt idx="9153">
                  <c:v>33.727117091430799</c:v>
                </c:pt>
                <c:pt idx="9154">
                  <c:v>33.727406440471398</c:v>
                </c:pt>
                <c:pt idx="9155">
                  <c:v>33.727695721537501</c:v>
                </c:pt>
                <c:pt idx="9156">
                  <c:v>33.727984934645299</c:v>
                </c:pt>
                <c:pt idx="9157">
                  <c:v>33.728274079811001</c:v>
                </c:pt>
                <c:pt idx="9158">
                  <c:v>33.728563157050601</c:v>
                </c:pt>
                <c:pt idx="9159">
                  <c:v>33.7288521663802</c:v>
                </c:pt>
                <c:pt idx="9160">
                  <c:v>33.729141107815998</c:v>
                </c:pt>
                <c:pt idx="9161">
                  <c:v>33.729429981373897</c:v>
                </c:pt>
                <c:pt idx="9162">
                  <c:v>33.729718787070198</c:v>
                </c:pt>
                <c:pt idx="9163">
                  <c:v>33.730007524920801</c:v>
                </c:pt>
                <c:pt idx="9164">
                  <c:v>33.7302961949419</c:v>
                </c:pt>
                <c:pt idx="9165">
                  <c:v>33.730584797149497</c:v>
                </c:pt>
                <c:pt idx="9166">
                  <c:v>33.7308733315597</c:v>
                </c:pt>
                <c:pt idx="9167">
                  <c:v>33.731161798188502</c:v>
                </c:pt>
                <c:pt idx="9168">
                  <c:v>33.731450197052098</c:v>
                </c:pt>
                <c:pt idx="9169">
                  <c:v>33.731738528166403</c:v>
                </c:pt>
                <c:pt idx="9170">
                  <c:v>33.732026791547597</c:v>
                </c:pt>
                <c:pt idx="9171">
                  <c:v>33.732314987211701</c:v>
                </c:pt>
                <c:pt idx="9172">
                  <c:v>33.732603115174697</c:v>
                </c:pt>
                <c:pt idx="9173">
                  <c:v>33.7328911754527</c:v>
                </c:pt>
                <c:pt idx="9174">
                  <c:v>33.733179168061604</c:v>
                </c:pt>
                <c:pt idx="9175">
                  <c:v>33.733467093017701</c:v>
                </c:pt>
                <c:pt idx="9176">
                  <c:v>33.733754950336802</c:v>
                </c:pt>
                <c:pt idx="9177">
                  <c:v>33.734042740035001</c:v>
                </c:pt>
                <c:pt idx="9178">
                  <c:v>33.734330462128298</c:v>
                </c:pt>
                <c:pt idx="9179">
                  <c:v>33.734618116632802</c:v>
                </c:pt>
                <c:pt idx="9180">
                  <c:v>33.734905703564401</c:v>
                </c:pt>
                <c:pt idx="9181">
                  <c:v>33.735193222939202</c:v>
                </c:pt>
                <c:pt idx="9182">
                  <c:v>33.7354806747732</c:v>
                </c:pt>
                <c:pt idx="9183">
                  <c:v>33.735768059082297</c:v>
                </c:pt>
                <c:pt idx="9184">
                  <c:v>33.7360553758827</c:v>
                </c:pt>
                <c:pt idx="9185">
                  <c:v>33.736342625190197</c:v>
                </c:pt>
                <c:pt idx="9186">
                  <c:v>33.736629807020897</c:v>
                </c:pt>
                <c:pt idx="9187">
                  <c:v>33.736916921390701</c:v>
                </c:pt>
                <c:pt idx="9188">
                  <c:v>33.737203968315697</c:v>
                </c:pt>
                <c:pt idx="9189">
                  <c:v>33.7374909478118</c:v>
                </c:pt>
                <c:pt idx="9190">
                  <c:v>33.737777859894997</c:v>
                </c:pt>
                <c:pt idx="9191">
                  <c:v>33.738064704581298</c:v>
                </c:pt>
                <c:pt idx="9192">
                  <c:v>33.738351481886703</c:v>
                </c:pt>
                <c:pt idx="9193">
                  <c:v>33.738638191827</c:v>
                </c:pt>
                <c:pt idx="9194">
                  <c:v>33.738924834418299</c:v>
                </c:pt>
                <c:pt idx="9195">
                  <c:v>33.7392114096765</c:v>
                </c:pt>
                <c:pt idx="9196">
                  <c:v>33.739497917617598</c:v>
                </c:pt>
                <c:pt idx="9197">
                  <c:v>33.739784358257602</c:v>
                </c:pt>
                <c:pt idx="9198">
                  <c:v>33.740070731612299</c:v>
                </c:pt>
                <c:pt idx="9199">
                  <c:v>33.740357037697699</c:v>
                </c:pt>
                <c:pt idx="9200">
                  <c:v>33.740643276529802</c:v>
                </c:pt>
                <c:pt idx="9201">
                  <c:v>33.740929448124398</c:v>
                </c:pt>
                <c:pt idx="9202">
                  <c:v>33.7412155524976</c:v>
                </c:pt>
                <c:pt idx="9203">
                  <c:v>33.741501589665297</c:v>
                </c:pt>
                <c:pt idx="9204">
                  <c:v>33.741787559643299</c:v>
                </c:pt>
                <c:pt idx="9205">
                  <c:v>33.7420734624476</c:v>
                </c:pt>
                <c:pt idx="9206">
                  <c:v>33.742359298094001</c:v>
                </c:pt>
                <c:pt idx="9207">
                  <c:v>33.742645066598698</c:v>
                </c:pt>
                <c:pt idx="9208">
                  <c:v>33.742930767977299</c:v>
                </c:pt>
                <c:pt idx="9209">
                  <c:v>33.743216402245899</c:v>
                </c:pt>
                <c:pt idx="9210">
                  <c:v>33.743501969420201</c:v>
                </c:pt>
                <c:pt idx="9211">
                  <c:v>33.743787469516299</c:v>
                </c:pt>
                <c:pt idx="9212">
                  <c:v>33.744072902550101</c:v>
                </c:pt>
                <c:pt idx="9213">
                  <c:v>33.744358268537297</c:v>
                </c:pt>
                <c:pt idx="9214">
                  <c:v>33.744643567493902</c:v>
                </c:pt>
                <c:pt idx="9215">
                  <c:v>33.744928799435797</c:v>
                </c:pt>
                <c:pt idx="9216">
                  <c:v>33.745213964378799</c:v>
                </c:pt>
                <c:pt idx="9217">
                  <c:v>33.745499062338801</c:v>
                </c:pt>
                <c:pt idx="9218">
                  <c:v>33.7457840933317</c:v>
                </c:pt>
                <c:pt idx="9219">
                  <c:v>33.746069057373397</c:v>
                </c:pt>
                <c:pt idx="9220">
                  <c:v>33.746353954479702</c:v>
                </c:pt>
                <c:pt idx="9221">
                  <c:v>33.746638784666501</c:v>
                </c:pt>
                <c:pt idx="9222">
                  <c:v>33.746923547949599</c:v>
                </c:pt>
                <c:pt idx="9223">
                  <c:v>33.747208244344797</c:v>
                </c:pt>
                <c:pt idx="9224">
                  <c:v>33.747492873868097</c:v>
                </c:pt>
                <c:pt idx="9225">
                  <c:v>33.747777436535202</c:v>
                </c:pt>
                <c:pt idx="9226">
                  <c:v>33.748061932362099</c:v>
                </c:pt>
                <c:pt idx="9227">
                  <c:v>33.748346361364497</c:v>
                </c:pt>
                <c:pt idx="9228">
                  <c:v>33.7486307235582</c:v>
                </c:pt>
                <c:pt idx="9229">
                  <c:v>33.748915018959202</c:v>
                </c:pt>
                <c:pt idx="9230">
                  <c:v>33.749199247583199</c:v>
                </c:pt>
                <c:pt idx="9231">
                  <c:v>33.749483409446</c:v>
                </c:pt>
                <c:pt idx="9232">
                  <c:v>33.749767504563401</c:v>
                </c:pt>
                <c:pt idx="9233">
                  <c:v>33.750051532951296</c:v>
                </c:pt>
                <c:pt idx="9234">
                  <c:v>33.750335494625503</c:v>
                </c:pt>
                <c:pt idx="9235">
                  <c:v>33.750619389601802</c:v>
                </c:pt>
                <c:pt idx="9236">
                  <c:v>33.750903217896003</c:v>
                </c:pt>
                <c:pt idx="9237">
                  <c:v>33.751186979523801</c:v>
                </c:pt>
                <c:pt idx="9238">
                  <c:v>33.7514706745011</c:v>
                </c:pt>
                <c:pt idx="9239">
                  <c:v>33.7517543028437</c:v>
                </c:pt>
                <c:pt idx="9240">
                  <c:v>33.752037864567299</c:v>
                </c:pt>
                <c:pt idx="9241">
                  <c:v>33.752321359687699</c:v>
                </c:pt>
                <c:pt idx="9242">
                  <c:v>33.752604788220701</c:v>
                </c:pt>
                <c:pt idx="9243">
                  <c:v>33.752888150182102</c:v>
                </c:pt>
                <c:pt idx="9244">
                  <c:v>33.753171445587697</c:v>
                </c:pt>
                <c:pt idx="9245">
                  <c:v>33.753454674453103</c:v>
                </c:pt>
                <c:pt idx="9246">
                  <c:v>33.753737836794301</c:v>
                </c:pt>
                <c:pt idx="9247">
                  <c:v>33.754020932626901</c:v>
                </c:pt>
                <c:pt idx="9248">
                  <c:v>33.754303961966599</c:v>
                </c:pt>
                <c:pt idx="9249">
                  <c:v>33.754586924829297</c:v>
                </c:pt>
                <c:pt idx="9250">
                  <c:v>33.754869821230699</c:v>
                </c:pt>
                <c:pt idx="9251">
                  <c:v>33.755152651186499</c:v>
                </c:pt>
                <c:pt idx="9252">
                  <c:v>33.755435414712501</c:v>
                </c:pt>
                <c:pt idx="9253">
                  <c:v>33.7557181118244</c:v>
                </c:pt>
                <c:pt idx="9254">
                  <c:v>33.7560007425379</c:v>
                </c:pt>
                <c:pt idx="9255">
                  <c:v>33.756283306868802</c:v>
                </c:pt>
                <c:pt idx="9256">
                  <c:v>33.756565804832803</c:v>
                </c:pt>
                <c:pt idx="9257">
                  <c:v>33.756848236445599</c:v>
                </c:pt>
                <c:pt idx="9258">
                  <c:v>33.757130601722899</c:v>
                </c:pt>
                <c:pt idx="9259">
                  <c:v>33.7574129006804</c:v>
                </c:pt>
                <c:pt idx="9260">
                  <c:v>33.757695133333897</c:v>
                </c:pt>
                <c:pt idx="9261">
                  <c:v>33.7579772996991</c:v>
                </c:pt>
                <c:pt idx="9262">
                  <c:v>33.758259399791598</c:v>
                </c:pt>
                <c:pt idx="9263">
                  <c:v>33.758541433627201</c:v>
                </c:pt>
                <c:pt idx="9264">
                  <c:v>33.758823401221598</c:v>
                </c:pt>
                <c:pt idx="9265">
                  <c:v>33.759105302590299</c:v>
                </c:pt>
                <c:pt idx="9266">
                  <c:v>33.759387137749201</c:v>
                </c:pt>
                <c:pt idx="9267">
                  <c:v>33.759668906713898</c:v>
                </c:pt>
                <c:pt idx="9268">
                  <c:v>33.759950609500102</c:v>
                </c:pt>
                <c:pt idx="9269">
                  <c:v>33.7602322461235</c:v>
                </c:pt>
                <c:pt idx="9270">
                  <c:v>33.760513816599698</c:v>
                </c:pt>
                <c:pt idx="9271">
                  <c:v>33.760795320944403</c:v>
                </c:pt>
                <c:pt idx="9272">
                  <c:v>33.761076759173299</c:v>
                </c:pt>
                <c:pt idx="9273">
                  <c:v>33.761358131302003</c:v>
                </c:pt>
                <c:pt idx="9274">
                  <c:v>33.761639437346197</c:v>
                </c:pt>
                <c:pt idx="9275">
                  <c:v>33.761920677321498</c:v>
                </c:pt>
                <c:pt idx="9276">
                  <c:v>33.762201851243603</c:v>
                </c:pt>
                <c:pt idx="9277">
                  <c:v>33.7624829591281</c:v>
                </c:pt>
                <c:pt idx="9278">
                  <c:v>33.7627640009907</c:v>
                </c:pt>
                <c:pt idx="9279">
                  <c:v>33.763044976847098</c:v>
                </c:pt>
                <c:pt idx="9280">
                  <c:v>33.7633258867127</c:v>
                </c:pt>
                <c:pt idx="9281">
                  <c:v>33.763606730603399</c:v>
                </c:pt>
                <c:pt idx="9282">
                  <c:v>33.763887508534602</c:v>
                </c:pt>
                <c:pt idx="9283">
                  <c:v>33.764168220522102</c:v>
                </c:pt>
                <c:pt idx="9284">
                  <c:v>33.764448866581397</c:v>
                </c:pt>
                <c:pt idx="9285">
                  <c:v>33.764729446728097</c:v>
                </c:pt>
                <c:pt idx="9286">
                  <c:v>33.765009960977899</c:v>
                </c:pt>
                <c:pt idx="9287">
                  <c:v>33.765290409346498</c:v>
                </c:pt>
                <c:pt idx="9288">
                  <c:v>33.7655707918492</c:v>
                </c:pt>
                <c:pt idx="9289">
                  <c:v>33.765851108501899</c:v>
                </c:pt>
                <c:pt idx="9290">
                  <c:v>33.766131359319999</c:v>
                </c:pt>
                <c:pt idx="9291">
                  <c:v>33.766411544319197</c:v>
                </c:pt>
                <c:pt idx="9292">
                  <c:v>33.766691663515097</c:v>
                </c:pt>
                <c:pt idx="9293">
                  <c:v>33.766971716923202</c:v>
                </c:pt>
                <c:pt idx="9294">
                  <c:v>33.767251704559101</c:v>
                </c:pt>
                <c:pt idx="9295">
                  <c:v>33.767531626438497</c:v>
                </c:pt>
                <c:pt idx="9296">
                  <c:v>33.767811482576803</c:v>
                </c:pt>
                <c:pt idx="9297">
                  <c:v>33.768091272989601</c:v>
                </c:pt>
                <c:pt idx="9298">
                  <c:v>33.7683709976926</c:v>
                </c:pt>
                <c:pt idx="9299">
                  <c:v>33.768650656701197</c:v>
                </c:pt>
                <c:pt idx="9300">
                  <c:v>33.768930250030998</c:v>
                </c:pt>
                <c:pt idx="9301">
                  <c:v>33.769209777697696</c:v>
                </c:pt>
                <c:pt idx="9302">
                  <c:v>33.769489239716698</c:v>
                </c:pt>
                <c:pt idx="9303">
                  <c:v>33.7697686361035</c:v>
                </c:pt>
                <c:pt idx="9304">
                  <c:v>33.770047966873797</c:v>
                </c:pt>
                <c:pt idx="9305">
                  <c:v>33.770327232043101</c:v>
                </c:pt>
                <c:pt idx="9306">
                  <c:v>33.770606431626803</c:v>
                </c:pt>
                <c:pt idx="9307">
                  <c:v>33.770885565640597</c:v>
                </c:pt>
                <c:pt idx="9308">
                  <c:v>33.771164634100003</c:v>
                </c:pt>
                <c:pt idx="9309">
                  <c:v>33.771443637020496</c:v>
                </c:pt>
                <c:pt idx="9310">
                  <c:v>33.771722574417502</c:v>
                </c:pt>
                <c:pt idx="9311">
                  <c:v>33.772001446306703</c:v>
                </c:pt>
                <c:pt idx="9312">
                  <c:v>33.772280252703602</c:v>
                </c:pt>
                <c:pt idx="9313">
                  <c:v>33.772558993623598</c:v>
                </c:pt>
                <c:pt idx="9314">
                  <c:v>33.7728376690822</c:v>
                </c:pt>
                <c:pt idx="9315">
                  <c:v>33.773116279094999</c:v>
                </c:pt>
                <c:pt idx="9316">
                  <c:v>33.773394823677499</c:v>
                </c:pt>
                <c:pt idx="9317">
                  <c:v>33.773673302845097</c:v>
                </c:pt>
                <c:pt idx="9318">
                  <c:v>33.773951716613396</c:v>
                </c:pt>
                <c:pt idx="9319">
                  <c:v>33.774230064997802</c:v>
                </c:pt>
                <c:pt idx="9320">
                  <c:v>33.774508348013804</c:v>
                </c:pt>
                <c:pt idx="9321">
                  <c:v>33.774786565676997</c:v>
                </c:pt>
                <c:pt idx="9322">
                  <c:v>33.775064718002703</c:v>
                </c:pt>
                <c:pt idx="9323">
                  <c:v>33.775342805006403</c:v>
                </c:pt>
                <c:pt idx="9324">
                  <c:v>33.775620826703701</c:v>
                </c:pt>
                <c:pt idx="9325">
                  <c:v>33.775898783110001</c:v>
                </c:pt>
                <c:pt idx="9326">
                  <c:v>33.776176674240602</c:v>
                </c:pt>
                <c:pt idx="9327">
                  <c:v>33.7764545001112</c:v>
                </c:pt>
                <c:pt idx="9328">
                  <c:v>33.776732260737198</c:v>
                </c:pt>
                <c:pt idx="9329">
                  <c:v>33.777009956133902</c:v>
                </c:pt>
                <c:pt idx="9330">
                  <c:v>33.777287586317001</c:v>
                </c:pt>
                <c:pt idx="9331">
                  <c:v>33.777565151301701</c:v>
                </c:pt>
                <c:pt idx="9332">
                  <c:v>33.777842651103498</c:v>
                </c:pt>
                <c:pt idx="9333">
                  <c:v>33.778120085737903</c:v>
                </c:pt>
                <c:pt idx="9334">
                  <c:v>33.778397455220301</c:v>
                </c:pt>
                <c:pt idx="9335">
                  <c:v>33.778674759566201</c:v>
                </c:pt>
                <c:pt idx="9336">
                  <c:v>33.778951998790902</c:v>
                </c:pt>
                <c:pt idx="9337">
                  <c:v>33.779229172909801</c:v>
                </c:pt>
                <c:pt idx="9338">
                  <c:v>33.779506281938502</c:v>
                </c:pt>
                <c:pt idx="9339">
                  <c:v>33.779783325892303</c:v>
                </c:pt>
                <c:pt idx="9340">
                  <c:v>33.780060304786502</c:v>
                </c:pt>
                <c:pt idx="9341">
                  <c:v>33.780337218636703</c:v>
                </c:pt>
                <c:pt idx="9342">
                  <c:v>33.780614067458202</c:v>
                </c:pt>
                <c:pt idx="9343">
                  <c:v>33.780890851266498</c:v>
                </c:pt>
                <c:pt idx="9344">
                  <c:v>33.781167570076803</c:v>
                </c:pt>
                <c:pt idx="9345">
                  <c:v>33.7814442239047</c:v>
                </c:pt>
                <c:pt idx="9346">
                  <c:v>33.781720812765499</c:v>
                </c:pt>
                <c:pt idx="9347">
                  <c:v>33.7819973366745</c:v>
                </c:pt>
                <c:pt idx="9348">
                  <c:v>33.7822737956472</c:v>
                </c:pt>
                <c:pt idx="9349">
                  <c:v>33.782550189698902</c:v>
                </c:pt>
                <c:pt idx="9350">
                  <c:v>33.782826518844999</c:v>
                </c:pt>
                <c:pt idx="9351">
                  <c:v>33.783102783100901</c:v>
                </c:pt>
                <c:pt idx="9352">
                  <c:v>33.783378982481999</c:v>
                </c:pt>
                <c:pt idx="9353">
                  <c:v>33.783655117003498</c:v>
                </c:pt>
                <c:pt idx="9354">
                  <c:v>33.783931186680903</c:v>
                </c:pt>
                <c:pt idx="9355">
                  <c:v>33.784207191529497</c:v>
                </c:pt>
                <c:pt idx="9356">
                  <c:v>33.784483131564699</c:v>
                </c:pt>
                <c:pt idx="9357">
                  <c:v>33.784759006801799</c:v>
                </c:pt>
                <c:pt idx="9358">
                  <c:v>33.785034817256097</c:v>
                </c:pt>
                <c:pt idx="9359">
                  <c:v>33.785310562943003</c:v>
                </c:pt>
                <c:pt idx="9360">
                  <c:v>33.785586243877901</c:v>
                </c:pt>
                <c:pt idx="9361">
                  <c:v>33.785861860075997</c:v>
                </c:pt>
                <c:pt idx="9362">
                  <c:v>33.786137411552602</c:v>
                </c:pt>
                <c:pt idx="9363">
                  <c:v>33.786412898323199</c:v>
                </c:pt>
                <c:pt idx="9364">
                  <c:v>33.786688320403101</c:v>
                </c:pt>
                <c:pt idx="9365">
                  <c:v>33.786963677807499</c:v>
                </c:pt>
                <c:pt idx="9366">
                  <c:v>33.787238970551698</c:v>
                </c:pt>
                <c:pt idx="9367">
                  <c:v>33.787514198651103</c:v>
                </c:pt>
                <c:pt idx="9368">
                  <c:v>33.787789362121003</c:v>
                </c:pt>
                <c:pt idx="9369">
                  <c:v>33.788064460976599</c:v>
                </c:pt>
                <c:pt idx="9370">
                  <c:v>33.788339495233402</c:v>
                </c:pt>
                <c:pt idx="9371">
                  <c:v>33.788614464906502</c:v>
                </c:pt>
                <c:pt idx="9372">
                  <c:v>33.788889370011297</c:v>
                </c:pt>
                <c:pt idx="9373">
                  <c:v>33.789164210563001</c:v>
                </c:pt>
                <c:pt idx="9374">
                  <c:v>33.789438986576897</c:v>
                </c:pt>
                <c:pt idx="9375">
                  <c:v>33.789713698068397</c:v>
                </c:pt>
                <c:pt idx="9376">
                  <c:v>33.789988345052699</c:v>
                </c:pt>
                <c:pt idx="9377">
                  <c:v>33.790262927545001</c:v>
                </c:pt>
                <c:pt idx="9378">
                  <c:v>33.790537445560602</c:v>
                </c:pt>
                <c:pt idx="9379">
                  <c:v>33.7908118991149</c:v>
                </c:pt>
                <c:pt idx="9380">
                  <c:v>33.791086288222999</c:v>
                </c:pt>
                <c:pt idx="9381">
                  <c:v>33.791360612900199</c:v>
                </c:pt>
                <c:pt idx="9382">
                  <c:v>33.791634873161797</c:v>
                </c:pt>
                <c:pt idx="9383">
                  <c:v>33.791909069023099</c:v>
                </c:pt>
                <c:pt idx="9384">
                  <c:v>33.792183200499203</c:v>
                </c:pt>
                <c:pt idx="9385">
                  <c:v>33.7924572676054</c:v>
                </c:pt>
                <c:pt idx="9386">
                  <c:v>33.792731270356903</c:v>
                </c:pt>
                <c:pt idx="9387">
                  <c:v>33.793005208769102</c:v>
                </c:pt>
                <c:pt idx="9388">
                  <c:v>33.793279082857097</c:v>
                </c:pt>
                <c:pt idx="9389">
                  <c:v>33.7935528926361</c:v>
                </c:pt>
                <c:pt idx="9390">
                  <c:v>33.793826638121402</c:v>
                </c:pt>
                <c:pt idx="9391">
                  <c:v>33.794100319328201</c:v>
                </c:pt>
                <c:pt idx="9392">
                  <c:v>33.794373936271697</c:v>
                </c:pt>
                <c:pt idx="9393">
                  <c:v>33.794647488967101</c:v>
                </c:pt>
                <c:pt idx="9394">
                  <c:v>33.794920977429697</c:v>
                </c:pt>
                <c:pt idx="9395">
                  <c:v>33.7951944016746</c:v>
                </c:pt>
                <c:pt idx="9396">
                  <c:v>33.795467761717099</c:v>
                </c:pt>
                <c:pt idx="9397">
                  <c:v>33.7957410575723</c:v>
                </c:pt>
                <c:pt idx="9398">
                  <c:v>33.796014289255503</c:v>
                </c:pt>
                <c:pt idx="9399">
                  <c:v>33.796287456781798</c:v>
                </c:pt>
                <c:pt idx="9400">
                  <c:v>33.796560560166398</c:v>
                </c:pt>
                <c:pt idx="9401">
                  <c:v>33.796833599424502</c:v>
                </c:pt>
                <c:pt idx="9402">
                  <c:v>33.797106574571302</c:v>
                </c:pt>
                <c:pt idx="9403">
                  <c:v>33.797379485622002</c:v>
                </c:pt>
                <c:pt idx="9404">
                  <c:v>33.797652332591703</c:v>
                </c:pt>
                <c:pt idx="9405">
                  <c:v>33.797925115495701</c:v>
                </c:pt>
                <c:pt idx="9406">
                  <c:v>33.798197834348997</c:v>
                </c:pt>
                <c:pt idx="9407">
                  <c:v>33.798470489166803</c:v>
                </c:pt>
                <c:pt idx="9408">
                  <c:v>33.798743079964403</c:v>
                </c:pt>
                <c:pt idx="9409">
                  <c:v>33.799015606756797</c:v>
                </c:pt>
                <c:pt idx="9410">
                  <c:v>33.799288069559204</c:v>
                </c:pt>
                <c:pt idx="9411">
                  <c:v>33.799560468386801</c:v>
                </c:pt>
                <c:pt idx="9412">
                  <c:v>33.799832803254702</c:v>
                </c:pt>
                <c:pt idx="9413">
                  <c:v>33.800105074177999</c:v>
                </c:pt>
                <c:pt idx="9414">
                  <c:v>33.800377281171897</c:v>
                </c:pt>
                <c:pt idx="9415">
                  <c:v>33.800649424251503</c:v>
                </c:pt>
                <c:pt idx="9416">
                  <c:v>33.800921503431901</c:v>
                </c:pt>
                <c:pt idx="9417">
                  <c:v>33.801193518728297</c:v>
                </c:pt>
                <c:pt idx="9418">
                  <c:v>33.801465470155797</c:v>
                </c:pt>
                <c:pt idx="9419">
                  <c:v>33.8017373577296</c:v>
                </c:pt>
                <c:pt idx="9420">
                  <c:v>33.802009181464598</c:v>
                </c:pt>
                <c:pt idx="9421">
                  <c:v>33.802280941376097</c:v>
                </c:pt>
                <c:pt idx="9422">
                  <c:v>33.802552637479103</c:v>
                </c:pt>
                <c:pt idx="9423">
                  <c:v>33.8028242697888</c:v>
                </c:pt>
                <c:pt idx="9424">
                  <c:v>33.803095838320203</c:v>
                </c:pt>
                <c:pt idx="9425">
                  <c:v>33.803367343088503</c:v>
                </c:pt>
                <c:pt idx="9426">
                  <c:v>33.803638784108699</c:v>
                </c:pt>
                <c:pt idx="9427">
                  <c:v>33.803910161395898</c:v>
                </c:pt>
                <c:pt idx="9428">
                  <c:v>33.804181474965297</c:v>
                </c:pt>
                <c:pt idx="9429">
                  <c:v>33.804452724831897</c:v>
                </c:pt>
                <c:pt idx="9430">
                  <c:v>33.804723911010697</c:v>
                </c:pt>
                <c:pt idx="9431">
                  <c:v>33.804995033516903</c:v>
                </c:pt>
                <c:pt idx="9432">
                  <c:v>33.805266092365599</c:v>
                </c:pt>
                <c:pt idx="9433">
                  <c:v>33.8055370875717</c:v>
                </c:pt>
                <c:pt idx="9434">
                  <c:v>33.805808019150398</c:v>
                </c:pt>
                <c:pt idx="9435">
                  <c:v>33.806078887116698</c:v>
                </c:pt>
                <c:pt idx="9436">
                  <c:v>33.8063496914857</c:v>
                </c:pt>
                <c:pt idx="9437">
                  <c:v>33.806620432272403</c:v>
                </c:pt>
                <c:pt idx="9438">
                  <c:v>33.8068911094919</c:v>
                </c:pt>
                <c:pt idx="9439">
                  <c:v>33.807161723159197</c:v>
                </c:pt>
                <c:pt idx="9440">
                  <c:v>33.8074322732894</c:v>
                </c:pt>
                <c:pt idx="9441">
                  <c:v>33.807702759897502</c:v>
                </c:pt>
                <c:pt idx="9442">
                  <c:v>33.807973182998602</c:v>
                </c:pt>
                <c:pt idx="9443">
                  <c:v>33.808243542607599</c:v>
                </c:pt>
                <c:pt idx="9444">
                  <c:v>33.8085138387397</c:v>
                </c:pt>
                <c:pt idx="9445">
                  <c:v>33.808784071409796</c:v>
                </c:pt>
                <c:pt idx="9446">
                  <c:v>33.809054240632904</c:v>
                </c:pt>
                <c:pt idx="9447">
                  <c:v>33.809324346424098</c:v>
                </c:pt>
                <c:pt idx="9448">
                  <c:v>33.809594388798402</c:v>
                </c:pt>
                <c:pt idx="9449">
                  <c:v>33.8098643677708</c:v>
                </c:pt>
                <c:pt idx="9450">
                  <c:v>33.810134283356199</c:v>
                </c:pt>
                <c:pt idx="9451">
                  <c:v>33.810404135569797</c:v>
                </c:pt>
                <c:pt idx="9452">
                  <c:v>33.810673924426503</c:v>
                </c:pt>
                <c:pt idx="9453">
                  <c:v>33.810943649941301</c:v>
                </c:pt>
                <c:pt idx="9454">
                  <c:v>33.811213312129198</c:v>
                </c:pt>
                <c:pt idx="9455">
                  <c:v>33.8114829110052</c:v>
                </c:pt>
                <c:pt idx="9456">
                  <c:v>33.811752446584201</c:v>
                </c:pt>
                <c:pt idx="9457">
                  <c:v>33.8120219188813</c:v>
                </c:pt>
                <c:pt idx="9458">
                  <c:v>33.812291327911403</c:v>
                </c:pt>
                <c:pt idx="9459">
                  <c:v>33.812560673689497</c:v>
                </c:pt>
                <c:pt idx="9460">
                  <c:v>33.812829956230601</c:v>
                </c:pt>
                <c:pt idx="9461">
                  <c:v>33.813099175549603</c:v>
                </c:pt>
                <c:pt idx="9462">
                  <c:v>33.813368331661501</c:v>
                </c:pt>
                <c:pt idx="9463">
                  <c:v>33.813637424581202</c:v>
                </c:pt>
                <c:pt idx="9464">
                  <c:v>33.813906454323799</c:v>
                </c:pt>
                <c:pt idx="9465">
                  <c:v>33.814175420904199</c:v>
                </c:pt>
                <c:pt idx="9466">
                  <c:v>33.814444324337302</c:v>
                </c:pt>
                <c:pt idx="9467">
                  <c:v>33.814713164638</c:v>
                </c:pt>
                <c:pt idx="9468">
                  <c:v>33.814981941821301</c:v>
                </c:pt>
                <c:pt idx="9469">
                  <c:v>33.815250655902197</c:v>
                </c:pt>
                <c:pt idx="9470">
                  <c:v>33.815519306895602</c:v>
                </c:pt>
                <c:pt idx="9471">
                  <c:v>33.815787894816403</c:v>
                </c:pt>
                <c:pt idx="9472">
                  <c:v>33.816056419679498</c:v>
                </c:pt>
                <c:pt idx="9473">
                  <c:v>33.816324881499902</c:v>
                </c:pt>
                <c:pt idx="9474">
                  <c:v>33.816593280292402</c:v>
                </c:pt>
                <c:pt idx="9475">
                  <c:v>33.816861616072103</c:v>
                </c:pt>
                <c:pt idx="9476">
                  <c:v>33.8171298888537</c:v>
                </c:pt>
                <c:pt idx="9477">
                  <c:v>33.817398098652298</c:v>
                </c:pt>
                <c:pt idx="9478">
                  <c:v>33.817666245482698</c:v>
                </c:pt>
                <c:pt idx="9479">
                  <c:v>33.817934329359801</c:v>
                </c:pt>
                <c:pt idx="9480">
                  <c:v>33.818202350298598</c:v>
                </c:pt>
                <c:pt idx="9481">
                  <c:v>33.818470308313898</c:v>
                </c:pt>
                <c:pt idx="9482">
                  <c:v>33.818738203420601</c:v>
                </c:pt>
                <c:pt idx="9483">
                  <c:v>33.819006035633599</c:v>
                </c:pt>
                <c:pt idx="9484">
                  <c:v>33.8192738049678</c:v>
                </c:pt>
                <c:pt idx="9485">
                  <c:v>33.819541511437997</c:v>
                </c:pt>
                <c:pt idx="9486">
                  <c:v>33.819809155059197</c:v>
                </c:pt>
                <c:pt idx="9487">
                  <c:v>33.8200767358462</c:v>
                </c:pt>
                <c:pt idx="9488">
                  <c:v>33.820344253814</c:v>
                </c:pt>
                <c:pt idx="9489">
                  <c:v>33.820611708977196</c:v>
                </c:pt>
                <c:pt idx="9490">
                  <c:v>33.820879101350897</c:v>
                </c:pt>
                <c:pt idx="9491">
                  <c:v>33.821146430949803</c:v>
                </c:pt>
                <c:pt idx="9492">
                  <c:v>33.821413697788898</c:v>
                </c:pt>
                <c:pt idx="9493">
                  <c:v>33.821680901882999</c:v>
                </c:pt>
                <c:pt idx="9494">
                  <c:v>33.821948043246898</c:v>
                </c:pt>
                <c:pt idx="9495">
                  <c:v>33.822215121895503</c:v>
                </c:pt>
                <c:pt idx="9496">
                  <c:v>33.8224821378436</c:v>
                </c:pt>
                <c:pt idx="9497">
                  <c:v>33.822749091105997</c:v>
                </c:pt>
                <c:pt idx="9498">
                  <c:v>33.823015981697701</c:v>
                </c:pt>
                <c:pt idx="9499">
                  <c:v>33.823282809633398</c:v>
                </c:pt>
                <c:pt idx="9500">
                  <c:v>33.823549574927902</c:v>
                </c:pt>
                <c:pt idx="9501">
                  <c:v>33.823816277596102</c:v>
                </c:pt>
                <c:pt idx="9502">
                  <c:v>33.824082917652802</c:v>
                </c:pt>
                <c:pt idx="9503">
                  <c:v>33.824349495112799</c:v>
                </c:pt>
                <c:pt idx="9504">
                  <c:v>33.824616009990898</c:v>
                </c:pt>
                <c:pt idx="9505">
                  <c:v>33.824882462302</c:v>
                </c:pt>
                <c:pt idx="9506">
                  <c:v>33.825148852060799</c:v>
                </c:pt>
                <c:pt idx="9507">
                  <c:v>33.825415179282103</c:v>
                </c:pt>
                <c:pt idx="9508">
                  <c:v>33.825681443980798</c:v>
                </c:pt>
                <c:pt idx="9509">
                  <c:v>33.825947646171599</c:v>
                </c:pt>
                <c:pt idx="9510">
                  <c:v>33.826213785869299</c:v>
                </c:pt>
                <c:pt idx="9511">
                  <c:v>33.8264798630888</c:v>
                </c:pt>
                <c:pt idx="9512">
                  <c:v>33.826745877844701</c:v>
                </c:pt>
                <c:pt idx="9513">
                  <c:v>33.827011830152003</c:v>
                </c:pt>
                <c:pt idx="9514">
                  <c:v>33.8272777200253</c:v>
                </c:pt>
                <c:pt idx="9515">
                  <c:v>33.827543547479401</c:v>
                </c:pt>
                <c:pt idx="9516">
                  <c:v>33.827809312529098</c:v>
                </c:pt>
                <c:pt idx="9517">
                  <c:v>33.828075015189199</c:v>
                </c:pt>
                <c:pt idx="9518">
                  <c:v>33.828340655474399</c:v>
                </c:pt>
                <c:pt idx="9519">
                  <c:v>33.828606233399498</c:v>
                </c:pt>
                <c:pt idx="9520">
                  <c:v>33.828871748979303</c:v>
                </c:pt>
                <c:pt idx="9521">
                  <c:v>33.829137202228402</c:v>
                </c:pt>
                <c:pt idx="9522">
                  <c:v>33.829402593161703</c:v>
                </c:pt>
                <c:pt idx="9523">
                  <c:v>33.829667921793899</c:v>
                </c:pt>
                <c:pt idx="9524">
                  <c:v>33.829933188139798</c:v>
                </c:pt>
                <c:pt idx="9525">
                  <c:v>33.830198392214001</c:v>
                </c:pt>
                <c:pt idx="9526">
                  <c:v>33.830463534031303</c:v>
                </c:pt>
                <c:pt idx="9527">
                  <c:v>33.830728613606396</c:v>
                </c:pt>
                <c:pt idx="9528">
                  <c:v>33.830993630954197</c:v>
                </c:pt>
                <c:pt idx="9529">
                  <c:v>33.831258586089199</c:v>
                </c:pt>
                <c:pt idx="9530">
                  <c:v>33.831523479026202</c:v>
                </c:pt>
                <c:pt idx="9531">
                  <c:v>33.831788309779903</c:v>
                </c:pt>
                <c:pt idx="9532">
                  <c:v>33.832053078365099</c:v>
                </c:pt>
                <c:pt idx="9533">
                  <c:v>33.832317784796501</c:v>
                </c:pt>
                <c:pt idx="9534">
                  <c:v>33.832582429088703</c:v>
                </c:pt>
                <c:pt idx="9535">
                  <c:v>33.832847011256497</c:v>
                </c:pt>
                <c:pt idx="9536">
                  <c:v>33.833111531314501</c:v>
                </c:pt>
                <c:pt idx="9537">
                  <c:v>33.833375989277499</c:v>
                </c:pt>
                <c:pt idx="9538">
                  <c:v>33.833640385160102</c:v>
                </c:pt>
                <c:pt idx="9539">
                  <c:v>33.833904718977102</c:v>
                </c:pt>
                <c:pt idx="9540">
                  <c:v>33.834168990743102</c:v>
                </c:pt>
                <c:pt idx="9541">
                  <c:v>33.834433200472802</c:v>
                </c:pt>
                <c:pt idx="9542">
                  <c:v>33.834697348180804</c:v>
                </c:pt>
                <c:pt idx="9543">
                  <c:v>33.834961433882</c:v>
                </c:pt>
                <c:pt idx="9544">
                  <c:v>33.835225457590802</c:v>
                </c:pt>
                <c:pt idx="9545">
                  <c:v>33.835489419322101</c:v>
                </c:pt>
                <c:pt idx="9546">
                  <c:v>33.835753319090401</c:v>
                </c:pt>
                <c:pt idx="9547">
                  <c:v>33.836017156910501</c:v>
                </c:pt>
                <c:pt idx="9548">
                  <c:v>33.836280932796903</c:v>
                </c:pt>
                <c:pt idx="9549">
                  <c:v>33.836544646764303</c:v>
                </c:pt>
                <c:pt idx="9550">
                  <c:v>33.836808298827499</c:v>
                </c:pt>
                <c:pt idx="9551">
                  <c:v>33.837071889000903</c:v>
                </c:pt>
                <c:pt idx="9552">
                  <c:v>33.8373354172994</c:v>
                </c:pt>
                <c:pt idx="9553">
                  <c:v>33.8375988837374</c:v>
                </c:pt>
                <c:pt idx="9554">
                  <c:v>33.837862288329703</c:v>
                </c:pt>
                <c:pt idx="9555">
                  <c:v>33.838125631090897</c:v>
                </c:pt>
                <c:pt idx="9556">
                  <c:v>33.838388912035498</c:v>
                </c:pt>
                <c:pt idx="9557">
                  <c:v>33.8386521311783</c:v>
                </c:pt>
                <c:pt idx="9558">
                  <c:v>33.838915288533897</c:v>
                </c:pt>
                <c:pt idx="9559">
                  <c:v>33.839178384116799</c:v>
                </c:pt>
                <c:pt idx="9560">
                  <c:v>33.8394414179417</c:v>
                </c:pt>
                <c:pt idx="9561">
                  <c:v>33.839704390023201</c:v>
                </c:pt>
                <c:pt idx="9562">
                  <c:v>33.839967300376003</c:v>
                </c:pt>
                <c:pt idx="9563">
                  <c:v>33.840230149014502</c:v>
                </c:pt>
                <c:pt idx="9564">
                  <c:v>33.840492935953399</c:v>
                </c:pt>
                <c:pt idx="9565">
                  <c:v>33.840755661207403</c:v>
                </c:pt>
                <c:pt idx="9566">
                  <c:v>33.841018324790902</c:v>
                </c:pt>
                <c:pt idx="9567">
                  <c:v>33.841280926718603</c:v>
                </c:pt>
                <c:pt idx="9568">
                  <c:v>33.841543467005103</c:v>
                </c:pt>
                <c:pt idx="9569">
                  <c:v>33.841805945665001</c:v>
                </c:pt>
                <c:pt idx="9570">
                  <c:v>33.842068362712801</c:v>
                </c:pt>
                <c:pt idx="9571">
                  <c:v>33.842330718163197</c:v>
                </c:pt>
                <c:pt idx="9572">
                  <c:v>33.842593012030598</c:v>
                </c:pt>
                <c:pt idx="9573">
                  <c:v>33.842855244329698</c:v>
                </c:pt>
                <c:pt idx="9574">
                  <c:v>33.843117415075</c:v>
                </c:pt>
                <c:pt idx="9575">
                  <c:v>33.843379524281097</c:v>
                </c:pt>
                <c:pt idx="9576">
                  <c:v>33.8436415719625</c:v>
                </c:pt>
                <c:pt idx="9577">
                  <c:v>33.843903558133903</c:v>
                </c:pt>
                <c:pt idx="9578">
                  <c:v>33.8441654828097</c:v>
                </c:pt>
                <c:pt idx="9579">
                  <c:v>33.844427346004402</c:v>
                </c:pt>
                <c:pt idx="9580">
                  <c:v>33.844689147732801</c:v>
                </c:pt>
                <c:pt idx="9581">
                  <c:v>33.844950888009201</c:v>
                </c:pt>
                <c:pt idx="9582">
                  <c:v>33.845212566848303</c:v>
                </c:pt>
                <c:pt idx="9583">
                  <c:v>33.845474184264503</c:v>
                </c:pt>
                <c:pt idx="9584">
                  <c:v>33.845735740272303</c:v>
                </c:pt>
                <c:pt idx="9585">
                  <c:v>33.845997234886397</c:v>
                </c:pt>
                <c:pt idx="9586">
                  <c:v>33.846258668121301</c:v>
                </c:pt>
                <c:pt idx="9587">
                  <c:v>33.846520039991397</c:v>
                </c:pt>
                <c:pt idx="9588">
                  <c:v>33.8467813505113</c:v>
                </c:pt>
                <c:pt idx="9589">
                  <c:v>33.847042599695399</c:v>
                </c:pt>
                <c:pt idx="9590">
                  <c:v>33.847303787558403</c:v>
                </c:pt>
                <c:pt idx="9591">
                  <c:v>33.847564914114699</c:v>
                </c:pt>
                <c:pt idx="9592">
                  <c:v>33.847825979378698</c:v>
                </c:pt>
                <c:pt idx="9593">
                  <c:v>33.8480869833651</c:v>
                </c:pt>
                <c:pt idx="9594">
                  <c:v>33.848347926088302</c:v>
                </c:pt>
                <c:pt idx="9595">
                  <c:v>33.848608807562798</c:v>
                </c:pt>
                <c:pt idx="9596">
                  <c:v>33.848869627802998</c:v>
                </c:pt>
                <c:pt idx="9597">
                  <c:v>33.849130386823603</c:v>
                </c:pt>
                <c:pt idx="9598">
                  <c:v>33.849391084638803</c:v>
                </c:pt>
                <c:pt idx="9599">
                  <c:v>33.849651721263299</c:v>
                </c:pt>
                <c:pt idx="9600">
                  <c:v>33.849912296711601</c:v>
                </c:pt>
                <c:pt idx="9601">
                  <c:v>33.850172810997996</c:v>
                </c:pt>
                <c:pt idx="9602">
                  <c:v>33.850433264137003</c:v>
                </c:pt>
                <c:pt idx="9603">
                  <c:v>33.8506936561431</c:v>
                </c:pt>
                <c:pt idx="9604">
                  <c:v>33.850953987030799</c:v>
                </c:pt>
                <c:pt idx="9605">
                  <c:v>33.851214256814501</c:v>
                </c:pt>
                <c:pt idx="9606">
                  <c:v>33.851474465508701</c:v>
                </c:pt>
                <c:pt idx="9607">
                  <c:v>33.851734613127903</c:v>
                </c:pt>
                <c:pt idx="9608">
                  <c:v>33.851994699686401</c:v>
                </c:pt>
                <c:pt idx="9609">
                  <c:v>33.852254725198698</c:v>
                </c:pt>
                <c:pt idx="9610">
                  <c:v>33.852514689679303</c:v>
                </c:pt>
                <c:pt idx="9611">
                  <c:v>33.852774593142598</c:v>
                </c:pt>
                <c:pt idx="9612">
                  <c:v>33.853034435603</c:v>
                </c:pt>
                <c:pt idx="9613">
                  <c:v>33.853294217075003</c:v>
                </c:pt>
                <c:pt idx="9614">
                  <c:v>33.853553937572997</c:v>
                </c:pt>
                <c:pt idx="9615">
                  <c:v>33.853813597111397</c:v>
                </c:pt>
                <c:pt idx="9616">
                  <c:v>33.854073195704601</c:v>
                </c:pt>
                <c:pt idx="9617">
                  <c:v>33.854332733367002</c:v>
                </c:pt>
                <c:pt idx="9618">
                  <c:v>33.854592210113097</c:v>
                </c:pt>
                <c:pt idx="9619">
                  <c:v>33.854851625957302</c:v>
                </c:pt>
                <c:pt idx="9620">
                  <c:v>33.855110980913899</c:v>
                </c:pt>
                <c:pt idx="9621">
                  <c:v>33.855370274997497</c:v>
                </c:pt>
                <c:pt idx="9622">
                  <c:v>33.855629508222201</c:v>
                </c:pt>
                <c:pt idx="9623">
                  <c:v>33.855888680602703</c:v>
                </c:pt>
                <c:pt idx="9624">
                  <c:v>33.856147792153202</c:v>
                </c:pt>
                <c:pt idx="9625">
                  <c:v>33.856406842888099</c:v>
                </c:pt>
                <c:pt idx="9626">
                  <c:v>33.856665832821903</c:v>
                </c:pt>
                <c:pt idx="9627">
                  <c:v>33.856924761968898</c:v>
                </c:pt>
                <c:pt idx="9628">
                  <c:v>33.857183630343499</c:v>
                </c:pt>
                <c:pt idx="9629">
                  <c:v>33.857442437960003</c:v>
                </c:pt>
                <c:pt idx="9630">
                  <c:v>33.857701184832898</c:v>
                </c:pt>
                <c:pt idx="9631">
                  <c:v>33.857959870976501</c:v>
                </c:pt>
                <c:pt idx="9632">
                  <c:v>33.858218496405101</c:v>
                </c:pt>
                <c:pt idx="9633">
                  <c:v>33.8584770611332</c:v>
                </c:pt>
                <c:pt idx="9634">
                  <c:v>33.858735565175103</c:v>
                </c:pt>
                <c:pt idx="9635">
                  <c:v>33.858994008545103</c:v>
                </c:pt>
                <c:pt idx="9636">
                  <c:v>33.859252391257499</c:v>
                </c:pt>
                <c:pt idx="9637">
                  <c:v>33.859510713326799</c:v>
                </c:pt>
                <c:pt idx="9638">
                  <c:v>33.859768974767299</c:v>
                </c:pt>
                <c:pt idx="9639">
                  <c:v>33.860027175593302</c:v>
                </c:pt>
                <c:pt idx="9640">
                  <c:v>33.860285315819198</c:v>
                </c:pt>
                <c:pt idx="9641">
                  <c:v>33.860543395459203</c:v>
                </c:pt>
                <c:pt idx="9642">
                  <c:v>33.8608014145277</c:v>
                </c:pt>
                <c:pt idx="9643">
                  <c:v>33.861059373039097</c:v>
                </c:pt>
                <c:pt idx="9644">
                  <c:v>33.8613172710077</c:v>
                </c:pt>
                <c:pt idx="9645">
                  <c:v>33.861575108447703</c:v>
                </c:pt>
                <c:pt idx="9646">
                  <c:v>33.861832885373602</c:v>
                </c:pt>
                <c:pt idx="9647">
                  <c:v>33.862090601799501</c:v>
                </c:pt>
                <c:pt idx="9648">
                  <c:v>33.862348257739903</c:v>
                </c:pt>
                <c:pt idx="9649">
                  <c:v>33.862605853208898</c:v>
                </c:pt>
                <c:pt idx="9650">
                  <c:v>33.862863388221101</c:v>
                </c:pt>
                <c:pt idx="9651">
                  <c:v>33.863120862790502</c:v>
                </c:pt>
                <c:pt idx="9652">
                  <c:v>33.863378276931499</c:v>
                </c:pt>
                <c:pt idx="9653">
                  <c:v>33.8636356306585</c:v>
                </c:pt>
                <c:pt idx="9654">
                  <c:v>33.863892923985702</c:v>
                </c:pt>
                <c:pt idx="9655">
                  <c:v>33.864150156927302</c:v>
                </c:pt>
                <c:pt idx="9656">
                  <c:v>33.864407329497702</c:v>
                </c:pt>
                <c:pt idx="9657">
                  <c:v>33.864664441711199</c:v>
                </c:pt>
                <c:pt idx="9658">
                  <c:v>33.864921493581903</c:v>
                </c:pt>
                <c:pt idx="9659">
                  <c:v>33.865178485124297</c:v>
                </c:pt>
                <c:pt idx="9660">
                  <c:v>33.865435416352497</c:v>
                </c:pt>
                <c:pt idx="9661">
                  <c:v>33.865692287280901</c:v>
                </c:pt>
                <c:pt idx="9662">
                  <c:v>33.865949097923597</c:v>
                </c:pt>
                <c:pt idx="9663">
                  <c:v>33.866205848294904</c:v>
                </c:pt>
                <c:pt idx="9664">
                  <c:v>33.866462538409202</c:v>
                </c:pt>
                <c:pt idx="9665">
                  <c:v>33.866719168280497</c:v>
                </c:pt>
                <c:pt idx="9666">
                  <c:v>33.866975737923298</c:v>
                </c:pt>
                <c:pt idx="9667">
                  <c:v>33.867232247351701</c:v>
                </c:pt>
                <c:pt idx="9668">
                  <c:v>33.867488696579997</c:v>
                </c:pt>
                <c:pt idx="9669">
                  <c:v>33.867745085622403</c:v>
                </c:pt>
                <c:pt idx="9670">
                  <c:v>33.868001414493101</c:v>
                </c:pt>
                <c:pt idx="9671">
                  <c:v>33.868257683206402</c:v>
                </c:pt>
                <c:pt idx="9672">
                  <c:v>33.868513891776502</c:v>
                </c:pt>
                <c:pt idx="9673">
                  <c:v>33.868770040217697</c:v>
                </c:pt>
                <c:pt idx="9674">
                  <c:v>33.869026128544</c:v>
                </c:pt>
                <c:pt idx="9675">
                  <c:v>33.869282156769799</c:v>
                </c:pt>
                <c:pt idx="9676">
                  <c:v>33.869538124909297</c:v>
                </c:pt>
                <c:pt idx="9677">
                  <c:v>33.869794032976699</c:v>
                </c:pt>
                <c:pt idx="9678">
                  <c:v>33.870049880986201</c:v>
                </c:pt>
                <c:pt idx="9679">
                  <c:v>33.8703056689519</c:v>
                </c:pt>
                <c:pt idx="9680">
                  <c:v>33.870561396888199</c:v>
                </c:pt>
                <c:pt idx="9681">
                  <c:v>33.870817064809103</c:v>
                </c:pt>
                <c:pt idx="9682">
                  <c:v>33.8710726727289</c:v>
                </c:pt>
                <c:pt idx="9683">
                  <c:v>33.871328220661702</c:v>
                </c:pt>
                <c:pt idx="9684">
                  <c:v>33.871583708621799</c:v>
                </c:pt>
                <c:pt idx="9685">
                  <c:v>33.8718391366234</c:v>
                </c:pt>
                <c:pt idx="9686">
                  <c:v>33.872094504680497</c:v>
                </c:pt>
                <c:pt idx="9687">
                  <c:v>33.872349812807499</c:v>
                </c:pt>
                <c:pt idx="9688">
                  <c:v>33.872605061018398</c:v>
                </c:pt>
                <c:pt idx="9689">
                  <c:v>33.872860249327402</c:v>
                </c:pt>
                <c:pt idx="9690">
                  <c:v>33.873115377748697</c:v>
                </c:pt>
                <c:pt idx="9691">
                  <c:v>33.873370446296498</c:v>
                </c:pt>
                <c:pt idx="9692">
                  <c:v>33.873625454984797</c:v>
                </c:pt>
                <c:pt idx="9693">
                  <c:v>33.873880403827997</c:v>
                </c:pt>
                <c:pt idx="9694">
                  <c:v>33.874135292840002</c:v>
                </c:pt>
                <c:pt idx="9695">
                  <c:v>33.874390122035202</c:v>
                </c:pt>
                <c:pt idx="9696">
                  <c:v>33.874644891427501</c:v>
                </c:pt>
                <c:pt idx="9697">
                  <c:v>33.874899601031203</c:v>
                </c:pt>
                <c:pt idx="9698">
                  <c:v>33.875154250860398</c:v>
                </c:pt>
                <c:pt idx="9699">
                  <c:v>33.875408840929197</c:v>
                </c:pt>
                <c:pt idx="9700">
                  <c:v>33.875663371251697</c:v>
                </c:pt>
                <c:pt idx="9701">
                  <c:v>33.875917841842202</c:v>
                </c:pt>
                <c:pt idx="9702">
                  <c:v>33.876172252714603</c:v>
                </c:pt>
                <c:pt idx="9703">
                  <c:v>33.876426603883203</c:v>
                </c:pt>
                <c:pt idx="9704">
                  <c:v>33.876680895362</c:v>
                </c:pt>
                <c:pt idx="9705">
                  <c:v>33.876935127165197</c:v>
                </c:pt>
                <c:pt idx="9706">
                  <c:v>33.877189299306799</c:v>
                </c:pt>
                <c:pt idx="9707">
                  <c:v>33.877443411801003</c:v>
                </c:pt>
                <c:pt idx="9708">
                  <c:v>33.8776974646619</c:v>
                </c:pt>
                <c:pt idx="9709">
                  <c:v>33.877951457903599</c:v>
                </c:pt>
                <c:pt idx="9710">
                  <c:v>33.878205391540199</c:v>
                </c:pt>
                <c:pt idx="9711">
                  <c:v>33.878459265585697</c:v>
                </c:pt>
                <c:pt idx="9712">
                  <c:v>33.878713080054297</c:v>
                </c:pt>
                <c:pt idx="9713">
                  <c:v>33.878966834960103</c:v>
                </c:pt>
                <c:pt idx="9714">
                  <c:v>33.879220530317099</c:v>
                </c:pt>
                <c:pt idx="9715">
                  <c:v>33.879474166139403</c:v>
                </c:pt>
                <c:pt idx="9716">
                  <c:v>33.879727742441098</c:v>
                </c:pt>
                <c:pt idx="9717">
                  <c:v>33.879981259236203</c:v>
                </c:pt>
                <c:pt idx="9718">
                  <c:v>33.880234716538901</c:v>
                </c:pt>
                <c:pt idx="9719">
                  <c:v>33.880488114363203</c:v>
                </c:pt>
                <c:pt idx="9720">
                  <c:v>33.8807414527231</c:v>
                </c:pt>
                <c:pt idx="9721">
                  <c:v>33.880994731632804</c:v>
                </c:pt>
                <c:pt idx="9722">
                  <c:v>33.881247951106197</c:v>
                </c:pt>
                <c:pt idx="9723">
                  <c:v>33.881501111157498</c:v>
                </c:pt>
                <c:pt idx="9724">
                  <c:v>33.881754211800697</c:v>
                </c:pt>
                <c:pt idx="9725">
                  <c:v>33.8820072530498</c:v>
                </c:pt>
                <c:pt idx="9726">
                  <c:v>33.882260234918903</c:v>
                </c:pt>
                <c:pt idx="9727">
                  <c:v>33.882513157421997</c:v>
                </c:pt>
                <c:pt idx="9728">
                  <c:v>33.882766020573101</c:v>
                </c:pt>
                <c:pt idx="9729">
                  <c:v>33.883018824386298</c:v>
                </c:pt>
                <c:pt idx="9730">
                  <c:v>33.883271568875699</c:v>
                </c:pt>
                <c:pt idx="9731">
                  <c:v>33.883524254055096</c:v>
                </c:pt>
                <c:pt idx="9732">
                  <c:v>33.8837768799388</c:v>
                </c:pt>
                <c:pt idx="9733">
                  <c:v>33.884029446540602</c:v>
                </c:pt>
                <c:pt idx="9734">
                  <c:v>33.884281953874599</c:v>
                </c:pt>
                <c:pt idx="9735">
                  <c:v>33.884534401954802</c:v>
                </c:pt>
                <c:pt idx="9736">
                  <c:v>33.884786790795197</c:v>
                </c:pt>
                <c:pt idx="9737">
                  <c:v>33.8850391204099</c:v>
                </c:pt>
                <c:pt idx="9738">
                  <c:v>33.885291390812696</c:v>
                </c:pt>
                <c:pt idx="9739">
                  <c:v>33.885543602017897</c:v>
                </c:pt>
                <c:pt idx="9740">
                  <c:v>33.885795754039201</c:v>
                </c:pt>
                <c:pt idx="9741">
                  <c:v>33.886047846890698</c:v>
                </c:pt>
                <c:pt idx="9742">
                  <c:v>33.886299880586499</c:v>
                </c:pt>
                <c:pt idx="9743">
                  <c:v>33.886551855140397</c:v>
                </c:pt>
                <c:pt idx="9744">
                  <c:v>33.886803770566502</c:v>
                </c:pt>
                <c:pt idx="9745">
                  <c:v>33.887055626878798</c:v>
                </c:pt>
                <c:pt idx="9746">
                  <c:v>33.887307424091198</c:v>
                </c:pt>
                <c:pt idx="9747">
                  <c:v>33.887559162217599</c:v>
                </c:pt>
                <c:pt idx="9748">
                  <c:v>33.887810841272199</c:v>
                </c:pt>
                <c:pt idx="9749">
                  <c:v>33.888062461268802</c:v>
                </c:pt>
                <c:pt idx="9750">
                  <c:v>33.888314022221401</c:v>
                </c:pt>
                <c:pt idx="9751">
                  <c:v>33.8885655241439</c:v>
                </c:pt>
                <c:pt idx="9752">
                  <c:v>33.888816967050403</c:v>
                </c:pt>
                <c:pt idx="9753">
                  <c:v>33.889068350954702</c:v>
                </c:pt>
                <c:pt idx="9754">
                  <c:v>33.889319675870802</c:v>
                </c:pt>
                <c:pt idx="9755">
                  <c:v>33.8895709418127</c:v>
                </c:pt>
                <c:pt idx="9756">
                  <c:v>33.889822148794302</c:v>
                </c:pt>
                <c:pt idx="9757">
                  <c:v>33.890073296829499</c:v>
                </c:pt>
                <c:pt idx="9758">
                  <c:v>33.890324385932303</c:v>
                </c:pt>
                <c:pt idx="9759">
                  <c:v>33.890575416116597</c:v>
                </c:pt>
                <c:pt idx="9760">
                  <c:v>33.890826387396302</c:v>
                </c:pt>
                <c:pt idx="9761">
                  <c:v>33.891077299785401</c:v>
                </c:pt>
                <c:pt idx="9762">
                  <c:v>33.891328153297799</c:v>
                </c:pt>
                <c:pt idx="9763">
                  <c:v>33.891578947947401</c:v>
                </c:pt>
                <c:pt idx="9764">
                  <c:v>33.891829683748099</c:v>
                </c:pt>
                <c:pt idx="9765">
                  <c:v>33.892080360713798</c:v>
                </c:pt>
                <c:pt idx="9766">
                  <c:v>33.892330978858503</c:v>
                </c:pt>
                <c:pt idx="9767">
                  <c:v>33.892581538195998</c:v>
                </c:pt>
                <c:pt idx="9768">
                  <c:v>33.892832038740202</c:v>
                </c:pt>
                <c:pt idx="9769">
                  <c:v>33.8930824805051</c:v>
                </c:pt>
                <c:pt idx="9770">
                  <c:v>33.893332863504597</c:v>
                </c:pt>
                <c:pt idx="9771">
                  <c:v>33.893583187752498</c:v>
                </c:pt>
                <c:pt idx="9772">
                  <c:v>33.893833453262602</c:v>
                </c:pt>
                <c:pt idx="9773">
                  <c:v>33.894083660048999</c:v>
                </c:pt>
                <c:pt idx="9774">
                  <c:v>33.894333808125502</c:v>
                </c:pt>
                <c:pt idx="9775">
                  <c:v>33.894583897506003</c:v>
                </c:pt>
                <c:pt idx="9776">
                  <c:v>33.894833928204299</c:v>
                </c:pt>
                <c:pt idx="9777">
                  <c:v>33.895083900234297</c:v>
                </c:pt>
                <c:pt idx="9778">
                  <c:v>33.895333813609902</c:v>
                </c:pt>
                <c:pt idx="9779">
                  <c:v>33.895583668344898</c:v>
                </c:pt>
                <c:pt idx="9780">
                  <c:v>33.895833464453297</c:v>
                </c:pt>
                <c:pt idx="9781">
                  <c:v>33.896083201948798</c:v>
                </c:pt>
                <c:pt idx="9782">
                  <c:v>33.8963328808453</c:v>
                </c:pt>
                <c:pt idx="9783">
                  <c:v>33.8965825011568</c:v>
                </c:pt>
                <c:pt idx="9784">
                  <c:v>33.896832062896898</c:v>
                </c:pt>
                <c:pt idx="9785">
                  <c:v>33.897081566079599</c:v>
                </c:pt>
                <c:pt idx="9786">
                  <c:v>33.897331010718702</c:v>
                </c:pt>
                <c:pt idx="9787">
                  <c:v>33.897580396828097</c:v>
                </c:pt>
                <c:pt idx="9788">
                  <c:v>33.897829724421598</c:v>
                </c:pt>
                <c:pt idx="9789">
                  <c:v>33.898078993513003</c:v>
                </c:pt>
                <c:pt idx="9790">
                  <c:v>33.898328204116098</c:v>
                </c:pt>
                <c:pt idx="9791">
                  <c:v>33.8985773562448</c:v>
                </c:pt>
                <c:pt idx="9792">
                  <c:v>33.898826449912903</c:v>
                </c:pt>
                <c:pt idx="9793">
                  <c:v>33.899075485134297</c:v>
                </c:pt>
                <c:pt idx="9794">
                  <c:v>33.899324461922603</c:v>
                </c:pt>
                <c:pt idx="9795">
                  <c:v>33.899573380291798</c:v>
                </c:pt>
                <c:pt idx="9796">
                  <c:v>33.899822240255702</c:v>
                </c:pt>
                <c:pt idx="9797">
                  <c:v>33.900071041827999</c:v>
                </c:pt>
                <c:pt idx="9798">
                  <c:v>33.900319785022504</c:v>
                </c:pt>
                <c:pt idx="9799">
                  <c:v>33.900568469853098</c:v>
                </c:pt>
                <c:pt idx="9800">
                  <c:v>33.900817096333597</c:v>
                </c:pt>
                <c:pt idx="9801">
                  <c:v>33.901065664477699</c:v>
                </c:pt>
                <c:pt idx="9802">
                  <c:v>33.901314174299301</c:v>
                </c:pt>
                <c:pt idx="9803">
                  <c:v>33.901562625812097</c:v>
                </c:pt>
                <c:pt idx="9804">
                  <c:v>33.9018110190299</c:v>
                </c:pt>
                <c:pt idx="9805">
                  <c:v>33.902059353966401</c:v>
                </c:pt>
                <c:pt idx="9806">
                  <c:v>33.902307630635597</c:v>
                </c:pt>
                <c:pt idx="9807">
                  <c:v>33.902555849050998</c:v>
                </c:pt>
                <c:pt idx="9808">
                  <c:v>33.9028040092266</c:v>
                </c:pt>
                <c:pt idx="9809">
                  <c:v>33.903052111176002</c:v>
                </c:pt>
                <c:pt idx="9810">
                  <c:v>33.903300154912998</c:v>
                </c:pt>
                <c:pt idx="9811">
                  <c:v>33.903548140451498</c:v>
                </c:pt>
                <c:pt idx="9812">
                  <c:v>33.903796067805096</c:v>
                </c:pt>
                <c:pt idx="9813">
                  <c:v>33.904043936987499</c:v>
                </c:pt>
                <c:pt idx="9814">
                  <c:v>33.904291748012703</c:v>
                </c:pt>
                <c:pt idx="9815">
                  <c:v>33.904539500894202</c:v>
                </c:pt>
                <c:pt idx="9816">
                  <c:v>33.904787195645802</c:v>
                </c:pt>
                <c:pt idx="9817">
                  <c:v>33.905034832281402</c:v>
                </c:pt>
                <c:pt idx="9818">
                  <c:v>33.9052824108145</c:v>
                </c:pt>
                <c:pt idx="9819">
                  <c:v>33.905529931258997</c:v>
                </c:pt>
                <c:pt idx="9820">
                  <c:v>33.905777393628597</c:v>
                </c:pt>
                <c:pt idx="9821">
                  <c:v>33.906024797936901</c:v>
                </c:pt>
                <c:pt idx="9822">
                  <c:v>33.9062721441978</c:v>
                </c:pt>
                <c:pt idx="9823">
                  <c:v>33.906519432424901</c:v>
                </c:pt>
                <c:pt idx="9824">
                  <c:v>33.906766662632002</c:v>
                </c:pt>
                <c:pt idx="9825">
                  <c:v>33.907013834832703</c:v>
                </c:pt>
                <c:pt idx="9826">
                  <c:v>33.907260949040896</c:v>
                </c:pt>
                <c:pt idx="9827">
                  <c:v>33.907508005270103</c:v>
                </c:pt>
                <c:pt idx="9828">
                  <c:v>33.907755003534099</c:v>
                </c:pt>
                <c:pt idx="9829">
                  <c:v>33.9080019438466</c:v>
                </c:pt>
                <c:pt idx="9830">
                  <c:v>33.908248826221303</c:v>
                </c:pt>
                <c:pt idx="9831">
                  <c:v>33.908495650671902</c:v>
                </c:pt>
                <c:pt idx="9832">
                  <c:v>33.908742417211997</c:v>
                </c:pt>
                <c:pt idx="9833">
                  <c:v>33.908989125855399</c:v>
                </c:pt>
                <c:pt idx="9834">
                  <c:v>33.909235776615702</c:v>
                </c:pt>
                <c:pt idx="9835">
                  <c:v>33.909482369506698</c:v>
                </c:pt>
                <c:pt idx="9836">
                  <c:v>33.909728904542</c:v>
                </c:pt>
                <c:pt idx="9837">
                  <c:v>33.909975381735201</c:v>
                </c:pt>
                <c:pt idx="9838">
                  <c:v>33.9102218011001</c:v>
                </c:pt>
                <c:pt idx="9839">
                  <c:v>33.910468162650297</c:v>
                </c:pt>
                <c:pt idx="9840">
                  <c:v>33.910714466399398</c:v>
                </c:pt>
                <c:pt idx="9841">
                  <c:v>33.910960712361202</c:v>
                </c:pt>
                <c:pt idx="9842">
                  <c:v>33.911206900549303</c:v>
                </c:pt>
                <c:pt idx="9843">
                  <c:v>33.911453030977398</c:v>
                </c:pt>
                <c:pt idx="9844">
                  <c:v>33.911699103658997</c:v>
                </c:pt>
                <c:pt idx="9845">
                  <c:v>33.911945118607797</c:v>
                </c:pt>
                <c:pt idx="9846">
                  <c:v>33.912191075837598</c:v>
                </c:pt>
                <c:pt idx="9847">
                  <c:v>33.912436975361899</c:v>
                </c:pt>
                <c:pt idx="9848">
                  <c:v>33.912682817194302</c:v>
                </c:pt>
                <c:pt idx="9849">
                  <c:v>33.912928601348597</c:v>
                </c:pt>
                <c:pt idx="9850">
                  <c:v>33.913174327838298</c:v>
                </c:pt>
                <c:pt idx="9851">
                  <c:v>33.913419996677</c:v>
                </c:pt>
                <c:pt idx="9852">
                  <c:v>33.913665607878499</c:v>
                </c:pt>
                <c:pt idx="9853">
                  <c:v>33.913911161456198</c:v>
                </c:pt>
                <c:pt idx="9854">
                  <c:v>33.914156657423902</c:v>
                </c:pt>
                <c:pt idx="9855">
                  <c:v>33.914402095795097</c:v>
                </c:pt>
                <c:pt idx="9856">
                  <c:v>33.914647476583397</c:v>
                </c:pt>
                <c:pt idx="9857">
                  <c:v>33.914892799802502</c:v>
                </c:pt>
                <c:pt idx="9858">
                  <c:v>33.915138065466003</c:v>
                </c:pt>
                <c:pt idx="9859">
                  <c:v>33.915383273587402</c:v>
                </c:pt>
                <c:pt idx="9860">
                  <c:v>33.915628424180397</c:v>
                </c:pt>
                <c:pt idx="9861">
                  <c:v>33.915873517258603</c:v>
                </c:pt>
                <c:pt idx="9862">
                  <c:v>33.916118552835499</c:v>
                </c:pt>
                <c:pt idx="9863">
                  <c:v>33.916363530924698</c:v>
                </c:pt>
                <c:pt idx="9864">
                  <c:v>33.916608451539901</c:v>
                </c:pt>
                <c:pt idx="9865">
                  <c:v>33.916853314694499</c:v>
                </c:pt>
                <c:pt idx="9866">
                  <c:v>33.917098120402301</c:v>
                </c:pt>
                <c:pt idx="9867">
                  <c:v>33.917342868676698</c:v>
                </c:pt>
                <c:pt idx="9868">
                  <c:v>33.917587559531299</c:v>
                </c:pt>
                <c:pt idx="9869">
                  <c:v>33.917832192979802</c:v>
                </c:pt>
                <c:pt idx="9870">
                  <c:v>33.918076769035601</c:v>
                </c:pt>
                <c:pt idx="9871">
                  <c:v>33.918321287712303</c:v>
                </c:pt>
                <c:pt idx="9872">
                  <c:v>33.9185657490235</c:v>
                </c:pt>
                <c:pt idx="9873">
                  <c:v>33.9188101529828</c:v>
                </c:pt>
                <c:pt idx="9874">
                  <c:v>33.919054499603703</c:v>
                </c:pt>
                <c:pt idx="9875">
                  <c:v>33.919298788899702</c:v>
                </c:pt>
                <c:pt idx="9876">
                  <c:v>33.919543020884397</c:v>
                </c:pt>
                <c:pt idx="9877">
                  <c:v>33.919787195571402</c:v>
                </c:pt>
                <c:pt idx="9878">
                  <c:v>33.920031312974103</c:v>
                </c:pt>
                <c:pt idx="9879">
                  <c:v>33.920275373106101</c:v>
                </c:pt>
                <c:pt idx="9880">
                  <c:v>33.920519375981002</c:v>
                </c:pt>
                <c:pt idx="9881">
                  <c:v>33.920763321612199</c:v>
                </c:pt>
                <c:pt idx="9882">
                  <c:v>33.9210072100134</c:v>
                </c:pt>
                <c:pt idx="9883">
                  <c:v>33.921251041197998</c:v>
                </c:pt>
                <c:pt idx="9884">
                  <c:v>33.9214948151795</c:v>
                </c:pt>
                <c:pt idx="9885">
                  <c:v>33.921738531971499</c:v>
                </c:pt>
                <c:pt idx="9886">
                  <c:v>33.921982191587503</c:v>
                </c:pt>
                <c:pt idx="9887">
                  <c:v>33.922225794040997</c:v>
                </c:pt>
                <c:pt idx="9888">
                  <c:v>33.922469339345398</c:v>
                </c:pt>
                <c:pt idx="9889">
                  <c:v>33.922712827514403</c:v>
                </c:pt>
                <c:pt idx="9890">
                  <c:v>33.9229562585613</c:v>
                </c:pt>
                <c:pt idx="9891">
                  <c:v>33.923199632499802</c:v>
                </c:pt>
                <c:pt idx="9892">
                  <c:v>33.923442949343197</c:v>
                </c:pt>
                <c:pt idx="9893">
                  <c:v>33.923686209105099</c:v>
                </c:pt>
                <c:pt idx="9894">
                  <c:v>33.923929411799001</c:v>
                </c:pt>
                <c:pt idx="9895">
                  <c:v>33.924172557438403</c:v>
                </c:pt>
                <c:pt idx="9896">
                  <c:v>33.924415646036699</c:v>
                </c:pt>
                <c:pt idx="9897">
                  <c:v>33.924658677607397</c:v>
                </c:pt>
                <c:pt idx="9898">
                  <c:v>33.924901652164003</c:v>
                </c:pt>
                <c:pt idx="9899">
                  <c:v>33.925144569719897</c:v>
                </c:pt>
                <c:pt idx="9900">
                  <c:v>33.925387430288701</c:v>
                </c:pt>
                <c:pt idx="9901">
                  <c:v>33.925630233883801</c:v>
                </c:pt>
                <c:pt idx="9902">
                  <c:v>33.925872980518598</c:v>
                </c:pt>
                <c:pt idx="9903">
                  <c:v>33.926115670206698</c:v>
                </c:pt>
                <c:pt idx="9904">
                  <c:v>33.926358302961397</c:v>
                </c:pt>
                <c:pt idx="9905">
                  <c:v>33.926600878796201</c:v>
                </c:pt>
                <c:pt idx="9906">
                  <c:v>33.926843397724703</c:v>
                </c:pt>
                <c:pt idx="9907">
                  <c:v>33.927085859760098</c:v>
                </c:pt>
                <c:pt idx="9908">
                  <c:v>33.927328264916</c:v>
                </c:pt>
                <c:pt idx="9909">
                  <c:v>33.927570613205802</c:v>
                </c:pt>
                <c:pt idx="9910">
                  <c:v>33.927812904642998</c:v>
                </c:pt>
                <c:pt idx="9911">
                  <c:v>33.928055139240897</c:v>
                </c:pt>
                <c:pt idx="9912">
                  <c:v>33.928297317012998</c:v>
                </c:pt>
                <c:pt idx="9913">
                  <c:v>33.928539437972702</c:v>
                </c:pt>
                <c:pt idx="9914">
                  <c:v>33.928781502133504</c:v>
                </c:pt>
                <c:pt idx="9915">
                  <c:v>33.929023509508802</c:v>
                </c:pt>
                <c:pt idx="9916">
                  <c:v>33.9292654601119</c:v>
                </c:pt>
                <c:pt idx="9917">
                  <c:v>33.929507353956403</c:v>
                </c:pt>
                <c:pt idx="9918">
                  <c:v>33.9297491910555</c:v>
                </c:pt>
                <c:pt idx="9919">
                  <c:v>33.929990971422797</c:v>
                </c:pt>
                <c:pt idx="9920">
                  <c:v>33.930232695071602</c:v>
                </c:pt>
                <c:pt idx="9921">
                  <c:v>33.930474362015303</c:v>
                </c:pt>
                <c:pt idx="9922">
                  <c:v>33.930715972267301</c:v>
                </c:pt>
                <c:pt idx="9923">
                  <c:v>33.930957525841102</c:v>
                </c:pt>
                <c:pt idx="9924">
                  <c:v>33.931199022749901</c:v>
                </c:pt>
                <c:pt idx="9925">
                  <c:v>33.931440463007299</c:v>
                </c:pt>
                <c:pt idx="9926">
                  <c:v>33.931681846626503</c:v>
                </c:pt>
                <c:pt idx="9927">
                  <c:v>33.931923173621001</c:v>
                </c:pt>
                <c:pt idx="9928">
                  <c:v>33.932164444004101</c:v>
                </c:pt>
                <c:pt idx="9929">
                  <c:v>33.932405657789303</c:v>
                </c:pt>
                <c:pt idx="9930">
                  <c:v>33.932646814989802</c:v>
                </c:pt>
                <c:pt idx="9931">
                  <c:v>33.932887915619098</c:v>
                </c:pt>
                <c:pt idx="9932">
                  <c:v>33.933128959690499</c:v>
                </c:pt>
                <c:pt idx="9933">
                  <c:v>33.9333699472174</c:v>
                </c:pt>
                <c:pt idx="9934">
                  <c:v>33.933610878213102</c:v>
                </c:pt>
                <c:pt idx="9935">
                  <c:v>33.933851752690998</c:v>
                </c:pt>
                <c:pt idx="9936">
                  <c:v>33.934092570664497</c:v>
                </c:pt>
                <c:pt idx="9937">
                  <c:v>33.934333332146799</c:v>
                </c:pt>
                <c:pt idx="9938">
                  <c:v>33.934574037151499</c:v>
                </c:pt>
                <c:pt idx="9939">
                  <c:v>33.934814685691599</c:v>
                </c:pt>
                <c:pt idx="9940">
                  <c:v>33.935055277780798</c:v>
                </c:pt>
                <c:pt idx="9941">
                  <c:v>33.935295813432198</c:v>
                </c:pt>
                <c:pt idx="9942">
                  <c:v>33.935536292659101</c:v>
                </c:pt>
                <c:pt idx="9943">
                  <c:v>33.9357767154751</c:v>
                </c:pt>
                <c:pt idx="9944">
                  <c:v>33.936017081893198</c:v>
                </c:pt>
                <c:pt idx="9945">
                  <c:v>33.936257391927001</c:v>
                </c:pt>
                <c:pt idx="9946">
                  <c:v>33.936497645589597</c:v>
                </c:pt>
                <c:pt idx="9947">
                  <c:v>33.936737842894502</c:v>
                </c:pt>
                <c:pt idx="9948">
                  <c:v>33.936977983854902</c:v>
                </c:pt>
                <c:pt idx="9949">
                  <c:v>33.9372180684841</c:v>
                </c:pt>
                <c:pt idx="9950">
                  <c:v>33.937458096795503</c:v>
                </c:pt>
                <c:pt idx="9951">
                  <c:v>33.937698068802298</c:v>
                </c:pt>
                <c:pt idx="9952">
                  <c:v>33.937937984517902</c:v>
                </c:pt>
                <c:pt idx="9953">
                  <c:v>33.9381778439556</c:v>
                </c:pt>
                <c:pt idx="9954">
                  <c:v>33.938417647128603</c:v>
                </c:pt>
                <c:pt idx="9955">
                  <c:v>33.938657394050203</c:v>
                </c:pt>
                <c:pt idx="9956">
                  <c:v>33.938897084733803</c:v>
                </c:pt>
                <c:pt idx="9957">
                  <c:v>33.939136719192597</c:v>
                </c:pt>
                <c:pt idx="9958">
                  <c:v>33.9393762974399</c:v>
                </c:pt>
                <c:pt idx="9959">
                  <c:v>33.9396158194889</c:v>
                </c:pt>
                <c:pt idx="9960">
                  <c:v>33.939855285353097</c:v>
                </c:pt>
                <c:pt idx="9961">
                  <c:v>33.940094695045502</c:v>
                </c:pt>
                <c:pt idx="9962">
                  <c:v>33.940334048579501</c:v>
                </c:pt>
                <c:pt idx="9963">
                  <c:v>33.940573345968403</c:v>
                </c:pt>
                <c:pt idx="9964">
                  <c:v>33.940812587225501</c:v>
                </c:pt>
                <c:pt idx="9965">
                  <c:v>33.941051772363899</c:v>
                </c:pt>
                <c:pt idx="9966">
                  <c:v>33.941290901396897</c:v>
                </c:pt>
                <c:pt idx="9967">
                  <c:v>33.941529974337897</c:v>
                </c:pt>
                <c:pt idx="9968">
                  <c:v>33.9417689912</c:v>
                </c:pt>
                <c:pt idx="9969">
                  <c:v>33.942007951996402</c:v>
                </c:pt>
                <c:pt idx="9970">
                  <c:v>33.942246856740603</c:v>
                </c:pt>
                <c:pt idx="9971">
                  <c:v>33.942485705445598</c:v>
                </c:pt>
                <c:pt idx="9972">
                  <c:v>33.942724498124697</c:v>
                </c:pt>
                <c:pt idx="9973">
                  <c:v>33.9429632347912</c:v>
                </c:pt>
                <c:pt idx="9974">
                  <c:v>33.943201915458197</c:v>
                </c:pt>
                <c:pt idx="9975">
                  <c:v>33.9434405401391</c:v>
                </c:pt>
                <c:pt idx="9976">
                  <c:v>33.943679108847</c:v>
                </c:pt>
                <c:pt idx="9977">
                  <c:v>33.943917621595197</c:v>
                </c:pt>
                <c:pt idx="9978">
                  <c:v>33.944156078396801</c:v>
                </c:pt>
                <c:pt idx="9979">
                  <c:v>33.9443944792651</c:v>
                </c:pt>
                <c:pt idx="9980">
                  <c:v>33.9446328242134</c:v>
                </c:pt>
                <c:pt idx="9981">
                  <c:v>33.944871113254699</c:v>
                </c:pt>
                <c:pt idx="9982">
                  <c:v>33.945109346402397</c:v>
                </c:pt>
                <c:pt idx="9983">
                  <c:v>33.945347523669597</c:v>
                </c:pt>
                <c:pt idx="9984">
                  <c:v>33.945585645069499</c:v>
                </c:pt>
                <c:pt idx="9985">
                  <c:v>33.9458237106154</c:v>
                </c:pt>
                <c:pt idx="9986">
                  <c:v>33.946061720320301</c:v>
                </c:pt>
                <c:pt idx="9987">
                  <c:v>33.946299674197597</c:v>
                </c:pt>
                <c:pt idx="9988">
                  <c:v>33.946537572260297</c:v>
                </c:pt>
                <c:pt idx="9989">
                  <c:v>33.946775414521802</c:v>
                </c:pt>
                <c:pt idx="9990">
                  <c:v>33.947013200995002</c:v>
                </c:pt>
                <c:pt idx="9991">
                  <c:v>33.947250931693397</c:v>
                </c:pt>
                <c:pt idx="9992">
                  <c:v>33.947488606629904</c:v>
                </c:pt>
                <c:pt idx="9993">
                  <c:v>33.947726225817803</c:v>
                </c:pt>
                <c:pt idx="9994">
                  <c:v>33.947963789270197</c:v>
                </c:pt>
                <c:pt idx="9995">
                  <c:v>33.948201297000402</c:v>
                </c:pt>
                <c:pt idx="9996">
                  <c:v>33.948438749021399</c:v>
                </c:pt>
                <c:pt idx="9997">
                  <c:v>33.948676145346496</c:v>
                </c:pt>
                <c:pt idx="9998">
                  <c:v>33.948913485988697</c:v>
                </c:pt>
                <c:pt idx="9999">
                  <c:v>33.949150770961303</c:v>
                </c:pt>
                <c:pt idx="10000">
                  <c:v>33.949388000277402</c:v>
                </c:pt>
                <c:pt idx="10001">
                  <c:v>33.949625173950103</c:v>
                </c:pt>
                <c:pt idx="10002">
                  <c:v>33.949862291992602</c:v>
                </c:pt>
                <c:pt idx="10003">
                  <c:v>33.9500993544181</c:v>
                </c:pt>
                <c:pt idx="10004">
                  <c:v>33.950336361239501</c:v>
                </c:pt>
                <c:pt idx="10005">
                  <c:v>33.950573312470198</c:v>
                </c:pt>
                <c:pt idx="10006">
                  <c:v>33.950810208123201</c:v>
                </c:pt>
                <c:pt idx="10007">
                  <c:v>33.951047048211599</c:v>
                </c:pt>
                <c:pt idx="10008">
                  <c:v>33.951283832748601</c:v>
                </c:pt>
                <c:pt idx="10009">
                  <c:v>33.951520561747301</c:v>
                </c:pt>
                <c:pt idx="10010">
                  <c:v>33.951757235220803</c:v>
                </c:pt>
                <c:pt idx="10011">
                  <c:v>33.951993853182302</c:v>
                </c:pt>
                <c:pt idx="10012">
                  <c:v>33.952230415644699</c:v>
                </c:pt>
                <c:pt idx="10013">
                  <c:v>33.952466922621298</c:v>
                </c:pt>
                <c:pt idx="10014">
                  <c:v>33.9527033741252</c:v>
                </c:pt>
                <c:pt idx="10015">
                  <c:v>33.952939770169401</c:v>
                </c:pt>
                <c:pt idx="10016">
                  <c:v>33.953176110766996</c:v>
                </c:pt>
                <c:pt idx="10017">
                  <c:v>33.953412395931203</c:v>
                </c:pt>
                <c:pt idx="10018">
                  <c:v>33.9536486256751</c:v>
                </c:pt>
                <c:pt idx="10019">
                  <c:v>33.9538848000116</c:v>
                </c:pt>
                <c:pt idx="10020">
                  <c:v>33.954120918953997</c:v>
                </c:pt>
                <c:pt idx="10021">
                  <c:v>33.9543569825153</c:v>
                </c:pt>
                <c:pt idx="10022">
                  <c:v>33.954592990708598</c:v>
                </c:pt>
                <c:pt idx="10023">
                  <c:v>33.9548289435469</c:v>
                </c:pt>
                <c:pt idx="10024">
                  <c:v>33.955064841043303</c:v>
                </c:pt>
                <c:pt idx="10025">
                  <c:v>33.955300683210901</c:v>
                </c:pt>
                <c:pt idx="10026">
                  <c:v>33.955536470062803</c:v>
                </c:pt>
                <c:pt idx="10027">
                  <c:v>33.955772201612099</c:v>
                </c:pt>
                <c:pt idx="10028">
                  <c:v>33.956007877871698</c:v>
                </c:pt>
                <c:pt idx="10029">
                  <c:v>33.956243498854803</c:v>
                </c:pt>
                <c:pt idx="10030">
                  <c:v>33.956479064574303</c:v>
                </c:pt>
                <c:pt idx="10031">
                  <c:v>33.956714575043499</c:v>
                </c:pt>
                <c:pt idx="10032">
                  <c:v>33.956950030275202</c:v>
                </c:pt>
                <c:pt idx="10033">
                  <c:v>33.9571854302826</c:v>
                </c:pt>
                <c:pt idx="10034">
                  <c:v>33.957420775078702</c:v>
                </c:pt>
                <c:pt idx="10035">
                  <c:v>33.957656064676499</c:v>
                </c:pt>
                <c:pt idx="10036">
                  <c:v>33.957891299089098</c:v>
                </c:pt>
                <c:pt idx="10037">
                  <c:v>33.958126478329497</c:v>
                </c:pt>
                <c:pt idx="10038">
                  <c:v>33.958361602410697</c:v>
                </c:pt>
                <c:pt idx="10039">
                  <c:v>33.958596671345703</c:v>
                </c:pt>
                <c:pt idx="10040">
                  <c:v>33.9588316851477</c:v>
                </c:pt>
                <c:pt idx="10041">
                  <c:v>33.959066643829601</c:v>
                </c:pt>
                <c:pt idx="10042">
                  <c:v>33.959301547404401</c:v>
                </c:pt>
                <c:pt idx="10043">
                  <c:v>33.959536395885102</c:v>
                </c:pt>
                <c:pt idx="10044">
                  <c:v>33.959771189284702</c:v>
                </c:pt>
                <c:pt idx="10045">
                  <c:v>33.9600059276164</c:v>
                </c:pt>
                <c:pt idx="10046">
                  <c:v>33.960240610892903</c:v>
                </c:pt>
                <c:pt idx="10047">
                  <c:v>33.960475239127497</c:v>
                </c:pt>
                <c:pt idx="10048">
                  <c:v>33.960709812333</c:v>
                </c:pt>
                <c:pt idx="10049">
                  <c:v>33.960944330522402</c:v>
                </c:pt>
                <c:pt idx="10050">
                  <c:v>33.961178793708903</c:v>
                </c:pt>
                <c:pt idx="10051">
                  <c:v>33.961413201905202</c:v>
                </c:pt>
                <c:pt idx="10052">
                  <c:v>33.9616475551245</c:v>
                </c:pt>
                <c:pt idx="10053">
                  <c:v>33.961881853379602</c:v>
                </c:pt>
                <c:pt idx="10054">
                  <c:v>33.962116096683701</c:v>
                </c:pt>
                <c:pt idx="10055">
                  <c:v>33.962350285049602</c:v>
                </c:pt>
                <c:pt idx="10056">
                  <c:v>33.962584418490401</c:v>
                </c:pt>
                <c:pt idx="10057">
                  <c:v>33.962818497019001</c:v>
                </c:pt>
                <c:pt idx="10058">
                  <c:v>33.963052520648297</c:v>
                </c:pt>
                <c:pt idx="10059">
                  <c:v>33.9632864893914</c:v>
                </c:pt>
                <c:pt idx="10060">
                  <c:v>33.963520403261199</c:v>
                </c:pt>
                <c:pt idx="10061">
                  <c:v>33.963754262270697</c:v>
                </c:pt>
                <c:pt idx="10062">
                  <c:v>33.963988066432798</c:v>
                </c:pt>
                <c:pt idx="10063">
                  <c:v>33.964221815760403</c:v>
                </c:pt>
                <c:pt idx="10064">
                  <c:v>33.964455510266603</c:v>
                </c:pt>
                <c:pt idx="10065">
                  <c:v>33.964689149964201</c:v>
                </c:pt>
                <c:pt idx="10066">
                  <c:v>33.9649227348662</c:v>
                </c:pt>
                <c:pt idx="10067">
                  <c:v>33.965156264985602</c:v>
                </c:pt>
                <c:pt idx="10068">
                  <c:v>33.965389740335297</c:v>
                </c:pt>
                <c:pt idx="10069">
                  <c:v>33.965623160928097</c:v>
                </c:pt>
                <c:pt idx="10070">
                  <c:v>33.965856526777102</c:v>
                </c:pt>
                <c:pt idx="10071">
                  <c:v>33.966089837895296</c:v>
                </c:pt>
                <c:pt idx="10072">
                  <c:v>33.966323094295298</c:v>
                </c:pt>
                <c:pt idx="10073">
                  <c:v>33.966556295990401</c:v>
                </c:pt>
                <c:pt idx="10074">
                  <c:v>33.966789442993203</c:v>
                </c:pt>
                <c:pt idx="10075">
                  <c:v>33.967022535316801</c:v>
                </c:pt>
                <c:pt idx="10076">
                  <c:v>33.967255572974103</c:v>
                </c:pt>
                <c:pt idx="10077">
                  <c:v>33.967488555977901</c:v>
                </c:pt>
                <c:pt idx="10078">
                  <c:v>33.967721484341197</c:v>
                </c:pt>
                <c:pt idx="10079">
                  <c:v>33.967954358076902</c:v>
                </c:pt>
                <c:pt idx="10080">
                  <c:v>33.968187177197898</c:v>
                </c:pt>
                <c:pt idx="10081">
                  <c:v>33.968419941717102</c:v>
                </c:pt>
                <c:pt idx="10082">
                  <c:v>33.968652651647297</c:v>
                </c:pt>
                <c:pt idx="10083">
                  <c:v>33.9688853070015</c:v>
                </c:pt>
                <c:pt idx="10084">
                  <c:v>33.969117907792501</c:v>
                </c:pt>
                <c:pt idx="10085">
                  <c:v>33.969350454033297</c:v>
                </c:pt>
                <c:pt idx="10086">
                  <c:v>33.969582945736697</c:v>
                </c:pt>
                <c:pt idx="10087">
                  <c:v>33.969815382915499</c:v>
                </c:pt>
                <c:pt idx="10088">
                  <c:v>33.970047765582798</c:v>
                </c:pt>
                <c:pt idx="10089">
                  <c:v>33.970280093751299</c:v>
                </c:pt>
                <c:pt idx="10090">
                  <c:v>33.970512367433798</c:v>
                </c:pt>
                <c:pt idx="10091">
                  <c:v>33.970744586643399</c:v>
                </c:pt>
                <c:pt idx="10092">
                  <c:v>33.970976751392797</c:v>
                </c:pt>
                <c:pt idx="10093">
                  <c:v>33.971208861694798</c:v>
                </c:pt>
                <c:pt idx="10094">
                  <c:v>33.971440917562397</c:v>
                </c:pt>
                <c:pt idx="10095">
                  <c:v>33.971672919008498</c:v>
                </c:pt>
                <c:pt idx="10096">
                  <c:v>33.971904866045698</c:v>
                </c:pt>
                <c:pt idx="10097">
                  <c:v>33.9721367586871</c:v>
                </c:pt>
                <c:pt idx="10098">
                  <c:v>33.972368596945401</c:v>
                </c:pt>
                <c:pt idx="10099">
                  <c:v>33.972600380833498</c:v>
                </c:pt>
                <c:pt idx="10100">
                  <c:v>33.972832110364301</c:v>
                </c:pt>
                <c:pt idx="10101">
                  <c:v>33.973063785550401</c:v>
                </c:pt>
                <c:pt idx="10102">
                  <c:v>33.973295406404901</c:v>
                </c:pt>
                <c:pt idx="10103">
                  <c:v>33.973526972940498</c:v>
                </c:pt>
                <c:pt idx="10104">
                  <c:v>33.973758485170002</c:v>
                </c:pt>
                <c:pt idx="10105">
                  <c:v>33.973989943106297</c:v>
                </c:pt>
                <c:pt idx="10106">
                  <c:v>33.974221346762199</c:v>
                </c:pt>
                <c:pt idx="10107">
                  <c:v>33.974452696150401</c:v>
                </c:pt>
                <c:pt idx="10108">
                  <c:v>33.974683991283896</c:v>
                </c:pt>
                <c:pt idx="10109">
                  <c:v>33.974915232175398</c:v>
                </c:pt>
                <c:pt idx="10110">
                  <c:v>33.975146418837802</c:v>
                </c:pt>
                <c:pt idx="10111">
                  <c:v>33.975377551283799</c:v>
                </c:pt>
                <c:pt idx="10112">
                  <c:v>33.975608629526199</c:v>
                </c:pt>
                <c:pt idx="10113">
                  <c:v>33.9758396535778</c:v>
                </c:pt>
                <c:pt idx="10114">
                  <c:v>33.976070623451498</c:v>
                </c:pt>
                <c:pt idx="10115">
                  <c:v>33.976301539159998</c:v>
                </c:pt>
                <c:pt idx="10116">
                  <c:v>33.976532400716103</c:v>
                </c:pt>
                <c:pt idx="10117">
                  <c:v>33.976763208132603</c:v>
                </c:pt>
                <c:pt idx="10118">
                  <c:v>33.976993961422203</c:v>
                </c:pt>
                <c:pt idx="10119">
                  <c:v>33.977224660597898</c:v>
                </c:pt>
                <c:pt idx="10120">
                  <c:v>33.977455305672201</c:v>
                </c:pt>
                <c:pt idx="10121">
                  <c:v>33.977685896658102</c:v>
                </c:pt>
                <c:pt idx="10122">
                  <c:v>33.977916433568197</c:v>
                </c:pt>
                <c:pt idx="10123">
                  <c:v>33.978146916415398</c:v>
                </c:pt>
                <c:pt idx="10124">
                  <c:v>33.978377345212401</c:v>
                </c:pt>
                <c:pt idx="10125">
                  <c:v>33.978607719971997</c:v>
                </c:pt>
                <c:pt idx="10126">
                  <c:v>33.978838040706798</c:v>
                </c:pt>
                <c:pt idx="10127">
                  <c:v>33.979068307429799</c:v>
                </c:pt>
                <c:pt idx="10128">
                  <c:v>33.979298520153598</c:v>
                </c:pt>
                <c:pt idx="10129">
                  <c:v>33.979528678891</c:v>
                </c:pt>
                <c:pt idx="10130">
                  <c:v>33.979758783654702</c:v>
                </c:pt>
                <c:pt idx="10131">
                  <c:v>33.979988834457501</c:v>
                </c:pt>
                <c:pt idx="10132">
                  <c:v>33.980218831312101</c:v>
                </c:pt>
                <c:pt idx="10133">
                  <c:v>33.980448774231199</c:v>
                </c:pt>
                <c:pt idx="10134">
                  <c:v>33.9806786632276</c:v>
                </c:pt>
                <c:pt idx="10135">
                  <c:v>33.980908498314101</c:v>
                </c:pt>
                <c:pt idx="10136">
                  <c:v>33.981138279503199</c:v>
                </c:pt>
                <c:pt idx="10137">
                  <c:v>33.981368006807898</c:v>
                </c:pt>
                <c:pt idx="10138">
                  <c:v>33.981597680240696</c:v>
                </c:pt>
                <c:pt idx="10139">
                  <c:v>33.981827299814398</c:v>
                </c:pt>
                <c:pt idx="10140">
                  <c:v>33.9820568655418</c:v>
                </c:pt>
                <c:pt idx="10141">
                  <c:v>33.9822863774354</c:v>
                </c:pt>
                <c:pt idx="10142">
                  <c:v>33.982515835508202</c:v>
                </c:pt>
                <c:pt idx="10143">
                  <c:v>33.982745239772598</c:v>
                </c:pt>
                <c:pt idx="10144">
                  <c:v>33.982974590241497</c:v>
                </c:pt>
                <c:pt idx="10145">
                  <c:v>33.983203886927598</c:v>
                </c:pt>
                <c:pt idx="10146">
                  <c:v>33.983433129843498</c:v>
                </c:pt>
                <c:pt idx="10147">
                  <c:v>33.983662319002001</c:v>
                </c:pt>
                <c:pt idx="10148">
                  <c:v>33.983891454415598</c:v>
                </c:pt>
                <c:pt idx="10149">
                  <c:v>33.984120536097201</c:v>
                </c:pt>
                <c:pt idx="10150">
                  <c:v>33.9843495640594</c:v>
                </c:pt>
                <c:pt idx="10151">
                  <c:v>33.984578538314899</c:v>
                </c:pt>
                <c:pt idx="10152">
                  <c:v>33.984807458876404</c:v>
                </c:pt>
                <c:pt idx="10153">
                  <c:v>33.985036325756496</c:v>
                </c:pt>
                <c:pt idx="10154">
                  <c:v>33.985265138967897</c:v>
                </c:pt>
                <c:pt idx="10155">
                  <c:v>33.985493898523302</c:v>
                </c:pt>
                <c:pt idx="10156">
                  <c:v>33.985722604435402</c:v>
                </c:pt>
                <c:pt idx="10157">
                  <c:v>33.985951256716703</c:v>
                </c:pt>
                <c:pt idx="10158">
                  <c:v>33.986179855380101</c:v>
                </c:pt>
                <c:pt idx="10159">
                  <c:v>33.986408400438002</c:v>
                </c:pt>
                <c:pt idx="10160">
                  <c:v>33.986636891903302</c:v>
                </c:pt>
                <c:pt idx="10161">
                  <c:v>33.9868653297885</c:v>
                </c:pt>
                <c:pt idx="10162">
                  <c:v>33.987093714106301</c:v>
                </c:pt>
                <c:pt idx="10163">
                  <c:v>33.987322044869302</c:v>
                </c:pt>
                <c:pt idx="10164">
                  <c:v>33.9875503220902</c:v>
                </c:pt>
                <c:pt idx="10165">
                  <c:v>33.987778545781602</c:v>
                </c:pt>
                <c:pt idx="10166">
                  <c:v>33.988006715956097</c:v>
                </c:pt>
                <c:pt idx="10167">
                  <c:v>33.988234832626503</c:v>
                </c:pt>
                <c:pt idx="10168">
                  <c:v>33.988462895805199</c:v>
                </c:pt>
                <c:pt idx="10169">
                  <c:v>33.988690905505003</c:v>
                </c:pt>
                <c:pt idx="10170">
                  <c:v>33.988918861738497</c:v>
                </c:pt>
                <c:pt idx="10171">
                  <c:v>33.989146764518203</c:v>
                </c:pt>
                <c:pt idx="10172">
                  <c:v>33.989374613856903</c:v>
                </c:pt>
                <c:pt idx="10173">
                  <c:v>33.989602409767002</c:v>
                </c:pt>
                <c:pt idx="10174">
                  <c:v>33.989830152261298</c:v>
                </c:pt>
                <c:pt idx="10175">
                  <c:v>33.990057841352403</c:v>
                </c:pt>
                <c:pt idx="10176">
                  <c:v>33.990285477052801</c:v>
                </c:pt>
                <c:pt idx="10177">
                  <c:v>33.990513059375203</c:v>
                </c:pt>
                <c:pt idx="10178">
                  <c:v>33.990740588332002</c:v>
                </c:pt>
                <c:pt idx="10179">
                  <c:v>33.990968063936101</c:v>
                </c:pt>
                <c:pt idx="10180">
                  <c:v>33.991195486199899</c:v>
                </c:pt>
                <c:pt idx="10181">
                  <c:v>33.991422855136001</c:v>
                </c:pt>
                <c:pt idx="10182">
                  <c:v>33.991650170757097</c:v>
                </c:pt>
                <c:pt idx="10183">
                  <c:v>33.991877433075601</c:v>
                </c:pt>
                <c:pt idx="10184">
                  <c:v>33.992104642104302</c:v>
                </c:pt>
                <c:pt idx="10185">
                  <c:v>33.992331797855599</c:v>
                </c:pt>
                <c:pt idx="10186">
                  <c:v>33.992558900342097</c:v>
                </c:pt>
                <c:pt idx="10187">
                  <c:v>33.992785949576501</c:v>
                </c:pt>
                <c:pt idx="10188">
                  <c:v>33.993012945571301</c:v>
                </c:pt>
                <c:pt idx="10189">
                  <c:v>33.993239888338998</c:v>
                </c:pt>
                <c:pt idx="10190">
                  <c:v>33.993466777892202</c:v>
                </c:pt>
                <c:pt idx="10191">
                  <c:v>33.993693614243497</c:v>
                </c:pt>
                <c:pt idx="10192">
                  <c:v>33.993920397405503</c:v>
                </c:pt>
                <c:pt idx="10193">
                  <c:v>33.994147127390598</c:v>
                </c:pt>
                <c:pt idx="10194">
                  <c:v>33.994373804211499</c:v>
                </c:pt>
                <c:pt idx="10195">
                  <c:v>33.994600427880698</c:v>
                </c:pt>
                <c:pt idx="10196">
                  <c:v>33.994826998410701</c:v>
                </c:pt>
                <c:pt idx="10197">
                  <c:v>33.995053515814099</c:v>
                </c:pt>
                <c:pt idx="10198">
                  <c:v>33.995279980103398</c:v>
                </c:pt>
                <c:pt idx="10199">
                  <c:v>33.995506391291201</c:v>
                </c:pt>
                <c:pt idx="10200">
                  <c:v>33.995732749389902</c:v>
                </c:pt>
                <c:pt idx="10201">
                  <c:v>33.995959054412197</c:v>
                </c:pt>
                <c:pt idx="10202">
                  <c:v>33.996185306370599</c:v>
                </c:pt>
                <c:pt idx="10203">
                  <c:v>33.9964115052775</c:v>
                </c:pt>
                <c:pt idx="10204">
                  <c:v>33.996637651145498</c:v>
                </c:pt>
                <c:pt idx="10205">
                  <c:v>33.996863743987099</c:v>
                </c:pt>
                <c:pt idx="10206">
                  <c:v>33.9970897838149</c:v>
                </c:pt>
                <c:pt idx="10207">
                  <c:v>33.997315770641301</c:v>
                </c:pt>
                <c:pt idx="10208">
                  <c:v>33.997541704478898</c:v>
                </c:pt>
                <c:pt idx="10209">
                  <c:v>33.9977675853401</c:v>
                </c:pt>
                <c:pt idx="10210">
                  <c:v>33.997993413237502</c:v>
                </c:pt>
                <c:pt idx="10211">
                  <c:v>33.998219188183597</c:v>
                </c:pt>
                <c:pt idx="10212">
                  <c:v>33.998444910190798</c:v>
                </c:pt>
                <c:pt idx="10213">
                  <c:v>33.998670579271703</c:v>
                </c:pt>
                <c:pt idx="10214">
                  <c:v>33.998896195438697</c:v>
                </c:pt>
                <c:pt idx="10215">
                  <c:v>33.999121758704398</c:v>
                </c:pt>
                <c:pt idx="10216">
                  <c:v>33.999347269081198</c:v>
                </c:pt>
                <c:pt idx="10217">
                  <c:v>33.999572726581597</c:v>
                </c:pt>
                <c:pt idx="10218">
                  <c:v>33.9997981312181</c:v>
                </c:pt>
                <c:pt idx="10219">
                  <c:v>34.000023483003197</c:v>
                </c:pt>
                <c:pt idx="10220">
                  <c:v>34.000248781949303</c:v>
                </c:pt>
                <c:pt idx="10221">
                  <c:v>34.000474028068901</c:v>
                </c:pt>
                <c:pt idx="10222">
                  <c:v>34.000699221374497</c:v>
                </c:pt>
                <c:pt idx="10223">
                  <c:v>34.000924361878603</c:v>
                </c:pt>
                <c:pt idx="10224">
                  <c:v>34.001149449593598</c:v>
                </c:pt>
                <c:pt idx="10225">
                  <c:v>34.001374484531901</c:v>
                </c:pt>
                <c:pt idx="10226">
                  <c:v>34.001599466705997</c:v>
                </c:pt>
                <c:pt idx="10227">
                  <c:v>34.001824396128498</c:v>
                </c:pt>
                <c:pt idx="10228">
                  <c:v>34.002049272811597</c:v>
                </c:pt>
                <c:pt idx="10229">
                  <c:v>34.002274096767898</c:v>
                </c:pt>
                <c:pt idx="10230">
                  <c:v>34.002498868009901</c:v>
                </c:pt>
                <c:pt idx="10231">
                  <c:v>34.002723586549898</c:v>
                </c:pt>
                <c:pt idx="10232">
                  <c:v>34.002948252400401</c:v>
                </c:pt>
                <c:pt idx="10233">
                  <c:v>34.003172865573802</c:v>
                </c:pt>
                <c:pt idx="10234">
                  <c:v>34.0033974260826</c:v>
                </c:pt>
                <c:pt idx="10235">
                  <c:v>34.003621933939201</c:v>
                </c:pt>
                <c:pt idx="10236">
                  <c:v>34.003846389156003</c:v>
                </c:pt>
                <c:pt idx="10237">
                  <c:v>34.004070791745498</c:v>
                </c:pt>
                <c:pt idx="10238">
                  <c:v>34.00429514172</c:v>
                </c:pt>
                <c:pt idx="10239">
                  <c:v>34.004519439092</c:v>
                </c:pt>
                <c:pt idx="10240">
                  <c:v>34.004743683873897</c:v>
                </c:pt>
                <c:pt idx="10241">
                  <c:v>34.004967876078098</c:v>
                </c:pt>
                <c:pt idx="10242">
                  <c:v>34.005192015717</c:v>
                </c:pt>
                <c:pt idx="10243">
                  <c:v>34.005416102802997</c:v>
                </c:pt>
                <c:pt idx="10244">
                  <c:v>34.0056401373486</c:v>
                </c:pt>
                <c:pt idx="10245">
                  <c:v>34.005864119366002</c:v>
                </c:pt>
                <c:pt idx="10246">
                  <c:v>34.006088048867802</c:v>
                </c:pt>
                <c:pt idx="10247">
                  <c:v>34.006311925866399</c:v>
                </c:pt>
                <c:pt idx="10248">
                  <c:v>34.006535750373999</c:v>
                </c:pt>
                <c:pt idx="10249">
                  <c:v>34.006759522403101</c:v>
                </c:pt>
                <c:pt idx="10250">
                  <c:v>34.006983241966097</c:v>
                </c:pt>
                <c:pt idx="10251">
                  <c:v>34.0072069090753</c:v>
                </c:pt>
                <c:pt idx="10252">
                  <c:v>34.007430523743203</c:v>
                </c:pt>
                <c:pt idx="10253">
                  <c:v>34.007654085982097</c:v>
                </c:pt>
                <c:pt idx="10254">
                  <c:v>34.007877595804402</c:v>
                </c:pt>
                <c:pt idx="10255">
                  <c:v>34.008101053222397</c:v>
                </c:pt>
                <c:pt idx="10256">
                  <c:v>34.008324458248602</c:v>
                </c:pt>
                <c:pt idx="10257">
                  <c:v>34.008547810895202</c:v>
                </c:pt>
                <c:pt idx="10258">
                  <c:v>34.008771111174703</c:v>
                </c:pt>
                <c:pt idx="10259">
                  <c:v>34.008994359099503</c:v>
                </c:pt>
                <c:pt idx="10260">
                  <c:v>34.009217554681697</c:v>
                </c:pt>
                <c:pt idx="10261">
                  <c:v>34.009440697933897</c:v>
                </c:pt>
                <c:pt idx="10262">
                  <c:v>34.009663788868302</c:v>
                </c:pt>
                <c:pt idx="10263">
                  <c:v>34.009886827497397</c:v>
                </c:pt>
                <c:pt idx="10264">
                  <c:v>34.010109813833402</c:v>
                </c:pt>
                <c:pt idx="10265">
                  <c:v>34.010332747888697</c:v>
                </c:pt>
                <c:pt idx="10266">
                  <c:v>34.010555629675601</c:v>
                </c:pt>
                <c:pt idx="10267">
                  <c:v>34.010778459206499</c:v>
                </c:pt>
                <c:pt idx="10268">
                  <c:v>34.011001236493698</c:v>
                </c:pt>
                <c:pt idx="10269">
                  <c:v>34.011223961549497</c:v>
                </c:pt>
                <c:pt idx="10270">
                  <c:v>34.011446634386303</c:v>
                </c:pt>
                <c:pt idx="10271">
                  <c:v>34.011669255016301</c:v>
                </c:pt>
                <c:pt idx="10272">
                  <c:v>34.011891823451897</c:v>
                </c:pt>
                <c:pt idx="10273">
                  <c:v>34.012114339705498</c:v>
                </c:pt>
                <c:pt idx="10274">
                  <c:v>34.012336803789204</c:v>
                </c:pt>
                <c:pt idx="10275">
                  <c:v>34.012559215715498</c:v>
                </c:pt>
                <c:pt idx="10276">
                  <c:v>34.012781575496703</c:v>
                </c:pt>
                <c:pt idx="10277">
                  <c:v>34.013003883144897</c:v>
                </c:pt>
                <c:pt idx="10278">
                  <c:v>34.0132261386727</c:v>
                </c:pt>
                <c:pt idx="10279">
                  <c:v>34.013448342092197</c:v>
                </c:pt>
                <c:pt idx="10280">
                  <c:v>34.013670493415702</c:v>
                </c:pt>
                <c:pt idx="10281">
                  <c:v>34.013892592655502</c:v>
                </c:pt>
                <c:pt idx="10282">
                  <c:v>34.014114639824001</c:v>
                </c:pt>
                <c:pt idx="10283">
                  <c:v>34.0143366349334</c:v>
                </c:pt>
                <c:pt idx="10284">
                  <c:v>34.014558577995999</c:v>
                </c:pt>
                <c:pt idx="10285">
                  <c:v>34.014780469024103</c:v>
                </c:pt>
                <c:pt idx="10286">
                  <c:v>34.015002308029999</c:v>
                </c:pt>
                <c:pt idx="10287">
                  <c:v>34.0152240950258</c:v>
                </c:pt>
                <c:pt idx="10288">
                  <c:v>34.015445830023999</c:v>
                </c:pt>
                <c:pt idx="10289">
                  <c:v>34.015667513036803</c:v>
                </c:pt>
                <c:pt idx="10290">
                  <c:v>34.015889144076397</c:v>
                </c:pt>
                <c:pt idx="10291">
                  <c:v>34.016110723155101</c:v>
                </c:pt>
                <c:pt idx="10292">
                  <c:v>34.016332250285203</c:v>
                </c:pt>
                <c:pt idx="10293">
                  <c:v>34.0165537254789</c:v>
                </c:pt>
                <c:pt idx="10294">
                  <c:v>34.016775148748501</c:v>
                </c:pt>
                <c:pt idx="10295">
                  <c:v>34.016996520106197</c:v>
                </c:pt>
                <c:pt idx="10296">
                  <c:v>34.017217839564303</c:v>
                </c:pt>
                <c:pt idx="10297">
                  <c:v>34.017439107135097</c:v>
                </c:pt>
                <c:pt idx="10298">
                  <c:v>34.0176603228307</c:v>
                </c:pt>
                <c:pt idx="10299">
                  <c:v>34.017881486663399</c:v>
                </c:pt>
                <c:pt idx="10300">
                  <c:v>34.018102598645498</c:v>
                </c:pt>
                <c:pt idx="10301">
                  <c:v>34.0183236587891</c:v>
                </c:pt>
                <c:pt idx="10302">
                  <c:v>34.018544667106603</c:v>
                </c:pt>
                <c:pt idx="10303">
                  <c:v>34.018765623610101</c:v>
                </c:pt>
                <c:pt idx="10304">
                  <c:v>34.018986528311899</c:v>
                </c:pt>
                <c:pt idx="10305">
                  <c:v>34.019207381224199</c:v>
                </c:pt>
                <c:pt idx="10306">
                  <c:v>34.019428182359199</c:v>
                </c:pt>
                <c:pt idx="10307">
                  <c:v>34.019648931729101</c:v>
                </c:pt>
                <c:pt idx="10308">
                  <c:v>34.019869629346204</c:v>
                </c:pt>
                <c:pt idx="10309">
                  <c:v>34.0200902752226</c:v>
                </c:pt>
                <c:pt idx="10310">
                  <c:v>34.020310869370597</c:v>
                </c:pt>
                <c:pt idx="10311">
                  <c:v>34.020531411802303</c:v>
                </c:pt>
                <c:pt idx="10312">
                  <c:v>34.020751902530101</c:v>
                </c:pt>
                <c:pt idx="10313">
                  <c:v>34.020972341566001</c:v>
                </c:pt>
                <c:pt idx="10314">
                  <c:v>34.021192728922202</c:v>
                </c:pt>
                <c:pt idx="10315">
                  <c:v>34.021413064611103</c:v>
                </c:pt>
                <c:pt idx="10316">
                  <c:v>34.021633348644599</c:v>
                </c:pt>
                <c:pt idx="10317">
                  <c:v>34.021853581035103</c:v>
                </c:pt>
                <c:pt idx="10318">
                  <c:v>34.0220737617948</c:v>
                </c:pt>
                <c:pt idx="10319">
                  <c:v>34.0222938909357</c:v>
                </c:pt>
                <c:pt idx="10320">
                  <c:v>34.0225139684702</c:v>
                </c:pt>
                <c:pt idx="10321">
                  <c:v>34.022733994410203</c:v>
                </c:pt>
                <c:pt idx="10322">
                  <c:v>34.022953968768199</c:v>
                </c:pt>
                <c:pt idx="10323">
                  <c:v>34.023173891556098</c:v>
                </c:pt>
                <c:pt idx="10324">
                  <c:v>34.023393762786199</c:v>
                </c:pt>
                <c:pt idx="10325">
                  <c:v>34.023613582470603</c:v>
                </c:pt>
                <c:pt idx="10326">
                  <c:v>34.023833350621601</c:v>
                </c:pt>
                <c:pt idx="10327">
                  <c:v>34.024053067251103</c:v>
                </c:pt>
                <c:pt idx="10328">
                  <c:v>34.0242727323715</c:v>
                </c:pt>
                <c:pt idx="10329">
                  <c:v>34.024492345994901</c:v>
                </c:pt>
                <c:pt idx="10330">
                  <c:v>34.024711908133398</c:v>
                </c:pt>
                <c:pt idx="10331">
                  <c:v>34.024931418799099</c:v>
                </c:pt>
                <c:pt idx="10332">
                  <c:v>34.025150878004297</c:v>
                </c:pt>
                <c:pt idx="10333">
                  <c:v>34.025370285760999</c:v>
                </c:pt>
                <c:pt idx="10334">
                  <c:v>34.0255896420813</c:v>
                </c:pt>
                <c:pt idx="10335">
                  <c:v>34.025808946977499</c:v>
                </c:pt>
                <c:pt idx="10336">
                  <c:v>34.026028200461703</c:v>
                </c:pt>
                <c:pt idx="10337">
                  <c:v>34.026247402545899</c:v>
                </c:pt>
                <c:pt idx="10338">
                  <c:v>34.0264665532424</c:v>
                </c:pt>
                <c:pt idx="10339">
                  <c:v>34.026685652563103</c:v>
                </c:pt>
                <c:pt idx="10340">
                  <c:v>34.026904700520397</c:v>
                </c:pt>
                <c:pt idx="10341">
                  <c:v>34.0271236971262</c:v>
                </c:pt>
                <c:pt idx="10342">
                  <c:v>34.027342642392703</c:v>
                </c:pt>
                <c:pt idx="10343">
                  <c:v>34.027561536331902</c:v>
                </c:pt>
                <c:pt idx="10344">
                  <c:v>34.027780378956102</c:v>
                </c:pt>
                <c:pt idx="10345">
                  <c:v>34.027999170277297</c:v>
                </c:pt>
                <c:pt idx="10346">
                  <c:v>34.028217910307703</c:v>
                </c:pt>
                <c:pt idx="10347">
                  <c:v>34.028436599059198</c:v>
                </c:pt>
                <c:pt idx="10348">
                  <c:v>34.028655236544097</c:v>
                </c:pt>
                <c:pt idx="10349">
                  <c:v>34.028873822774301</c:v>
                </c:pt>
                <c:pt idx="10350">
                  <c:v>34.029092357762103</c:v>
                </c:pt>
                <c:pt idx="10351">
                  <c:v>34.029310841519496</c:v>
                </c:pt>
                <c:pt idx="10352">
                  <c:v>34.029529274058497</c:v>
                </c:pt>
                <c:pt idx="10353">
                  <c:v>34.029747655391297</c:v>
                </c:pt>
                <c:pt idx="10354">
                  <c:v>34.029965985529998</c:v>
                </c:pt>
                <c:pt idx="10355">
                  <c:v>34.0301842644865</c:v>
                </c:pt>
                <c:pt idx="10356">
                  <c:v>34.030402492273097</c:v>
                </c:pt>
                <c:pt idx="10357">
                  <c:v>34.030620668901697</c:v>
                </c:pt>
                <c:pt idx="10358">
                  <c:v>34.030838794384501</c:v>
                </c:pt>
                <c:pt idx="10359">
                  <c:v>34.031056868733401</c:v>
                </c:pt>
                <c:pt idx="10360">
                  <c:v>34.031274891960699</c:v>
                </c:pt>
                <c:pt idx="10361">
                  <c:v>34.031492864078203</c:v>
                </c:pt>
                <c:pt idx="10362">
                  <c:v>34.031710785098099</c:v>
                </c:pt>
                <c:pt idx="10363">
                  <c:v>34.031928655032502</c:v>
                </c:pt>
                <c:pt idx="10364">
                  <c:v>34.032146473893299</c:v>
                </c:pt>
                <c:pt idx="10365">
                  <c:v>34.032364241692697</c:v>
                </c:pt>
                <c:pt idx="10366">
                  <c:v>34.032581958442698</c:v>
                </c:pt>
                <c:pt idx="10367">
                  <c:v>34.032799624155302</c:v>
                </c:pt>
                <c:pt idx="10368">
                  <c:v>34.033017238842497</c:v>
                </c:pt>
                <c:pt idx="10369">
                  <c:v>34.033234802516503</c:v>
                </c:pt>
                <c:pt idx="10370">
                  <c:v>34.033452315189102</c:v>
                </c:pt>
                <c:pt idx="10371">
                  <c:v>34.0336697768726</c:v>
                </c:pt>
                <c:pt idx="10372">
                  <c:v>34.033887187578799</c:v>
                </c:pt>
                <c:pt idx="10373">
                  <c:v>34.034104547319899</c:v>
                </c:pt>
                <c:pt idx="10374">
                  <c:v>34.034321856107802</c:v>
                </c:pt>
                <c:pt idx="10375">
                  <c:v>34.034539113954501</c:v>
                </c:pt>
                <c:pt idx="10376">
                  <c:v>34.034756320872198</c:v>
                </c:pt>
                <c:pt idx="10377">
                  <c:v>34.0349734768727</c:v>
                </c:pt>
                <c:pt idx="10378">
                  <c:v>34.035190581968202</c:v>
                </c:pt>
                <c:pt idx="10379">
                  <c:v>34.035407636170497</c:v>
                </c:pt>
                <c:pt idx="10380">
                  <c:v>34.0356246394918</c:v>
                </c:pt>
                <c:pt idx="10381">
                  <c:v>34.035841591943999</c:v>
                </c:pt>
                <c:pt idx="10382">
                  <c:v>34.036058493539102</c:v>
                </c:pt>
                <c:pt idx="10383">
                  <c:v>34.036275344289102</c:v>
                </c:pt>
                <c:pt idx="10384">
                  <c:v>34.0364921442061</c:v>
                </c:pt>
                <c:pt idx="10385">
                  <c:v>34.036708893301899</c:v>
                </c:pt>
                <c:pt idx="10386">
                  <c:v>34.036925591588599</c:v>
                </c:pt>
                <c:pt idx="10387">
                  <c:v>34.0371422390782</c:v>
                </c:pt>
                <c:pt idx="10388">
                  <c:v>34.037358835782697</c:v>
                </c:pt>
                <c:pt idx="10389">
                  <c:v>34.037575381713999</c:v>
                </c:pt>
                <c:pt idx="10390">
                  <c:v>34.0377918768841</c:v>
                </c:pt>
                <c:pt idx="10391">
                  <c:v>34.038008321305</c:v>
                </c:pt>
                <c:pt idx="10392">
                  <c:v>34.038224714988701</c:v>
                </c:pt>
                <c:pt idx="10393">
                  <c:v>34.038441057947097</c:v>
                </c:pt>
                <c:pt idx="10394">
                  <c:v>34.038657350192203</c:v>
                </c:pt>
                <c:pt idx="10395">
                  <c:v>34.0388735917359</c:v>
                </c:pt>
                <c:pt idx="10396">
                  <c:v>34.039089782590302</c:v>
                </c:pt>
                <c:pt idx="10397">
                  <c:v>34.039305922767198</c:v>
                </c:pt>
                <c:pt idx="10398">
                  <c:v>34.039522012278702</c:v>
                </c:pt>
                <c:pt idx="10399">
                  <c:v>34.039738051136602</c:v>
                </c:pt>
                <c:pt idx="10400">
                  <c:v>34.039954039352899</c:v>
                </c:pt>
                <c:pt idx="10401">
                  <c:v>34.040169976939701</c:v>
                </c:pt>
                <c:pt idx="10402">
                  <c:v>34.040385863908703</c:v>
                </c:pt>
                <c:pt idx="10403">
                  <c:v>34.040601700271999</c:v>
                </c:pt>
                <c:pt idx="10404">
                  <c:v>34.040817486041497</c:v>
                </c:pt>
                <c:pt idx="10405">
                  <c:v>34.0410332212291</c:v>
                </c:pt>
                <c:pt idx="10406">
                  <c:v>34.0412489058467</c:v>
                </c:pt>
                <c:pt idx="10407">
                  <c:v>34.041464539906301</c:v>
                </c:pt>
                <c:pt idx="10408">
                  <c:v>34.041680123419901</c:v>
                </c:pt>
                <c:pt idx="10409">
                  <c:v>34.041895656399298</c:v>
                </c:pt>
                <c:pt idx="10410">
                  <c:v>34.042111138856399</c:v>
                </c:pt>
                <c:pt idx="10411">
                  <c:v>34.042326570803198</c:v>
                </c:pt>
                <c:pt idx="10412">
                  <c:v>34.042541952251497</c:v>
                </c:pt>
                <c:pt idx="10413">
                  <c:v>34.042757283213398</c:v>
                </c:pt>
                <c:pt idx="10414">
                  <c:v>34.042972563700602</c:v>
                </c:pt>
                <c:pt idx="10415">
                  <c:v>34.043187793725203</c:v>
                </c:pt>
                <c:pt idx="10416">
                  <c:v>34.043402973299003</c:v>
                </c:pt>
                <c:pt idx="10417">
                  <c:v>34.043618102433797</c:v>
                </c:pt>
                <c:pt idx="10418">
                  <c:v>34.0438331811417</c:v>
                </c:pt>
                <c:pt idx="10419">
                  <c:v>34.0440482094345</c:v>
                </c:pt>
                <c:pt idx="10420">
                  <c:v>34.044263187323999</c:v>
                </c:pt>
                <c:pt idx="10421">
                  <c:v>34.044478114822297</c:v>
                </c:pt>
                <c:pt idx="10422">
                  <c:v>34.044692991941098</c:v>
                </c:pt>
                <c:pt idx="10423">
                  <c:v>34.044907818692302</c:v>
                </c:pt>
                <c:pt idx="10424">
                  <c:v>34.045122595087904</c:v>
                </c:pt>
                <c:pt idx="10425">
                  <c:v>34.045337321139598</c:v>
                </c:pt>
                <c:pt idx="10426">
                  <c:v>34.045551996859501</c:v>
                </c:pt>
                <c:pt idx="10427">
                  <c:v>34.045766622259301</c:v>
                </c:pt>
                <c:pt idx="10428">
                  <c:v>34.045981197350898</c:v>
                </c:pt>
                <c:pt idx="10429">
                  <c:v>34.046195722146201</c:v>
                </c:pt>
                <c:pt idx="10430">
                  <c:v>34.046410196657</c:v>
                </c:pt>
                <c:pt idx="10431">
                  <c:v>34.046624620895201</c:v>
                </c:pt>
                <c:pt idx="10432">
                  <c:v>34.046838994872701</c:v>
                </c:pt>
                <c:pt idx="10433">
                  <c:v>34.0470533186013</c:v>
                </c:pt>
                <c:pt idx="10434">
                  <c:v>34.047267592092901</c:v>
                </c:pt>
                <c:pt idx="10435">
                  <c:v>34.047481815359298</c:v>
                </c:pt>
                <c:pt idx="10436">
                  <c:v>34.0476959884124</c:v>
                </c:pt>
                <c:pt idx="10437">
                  <c:v>34.047910111263903</c:v>
                </c:pt>
                <c:pt idx="10438">
                  <c:v>34.0481241839258</c:v>
                </c:pt>
                <c:pt idx="10439">
                  <c:v>34.048338206409902</c:v>
                </c:pt>
                <c:pt idx="10440">
                  <c:v>34.048552178728002</c:v>
                </c:pt>
                <c:pt idx="10441">
                  <c:v>34.048766100891903</c:v>
                </c:pt>
                <c:pt idx="10442">
                  <c:v>34.0489799729135</c:v>
                </c:pt>
                <c:pt idx="10443">
                  <c:v>34.049193794804602</c:v>
                </c:pt>
                <c:pt idx="10444">
                  <c:v>34.049407566577102</c:v>
                </c:pt>
                <c:pt idx="10445">
                  <c:v>34.049621288242697</c:v>
                </c:pt>
                <c:pt idx="10446">
                  <c:v>34.049834959813197</c:v>
                </c:pt>
                <c:pt idx="10447">
                  <c:v>34.050048581300501</c:v>
                </c:pt>
                <c:pt idx="10448">
                  <c:v>34.0502621527164</c:v>
                </c:pt>
                <c:pt idx="10449">
                  <c:v>34.0504756740727</c:v>
                </c:pt>
                <c:pt idx="10450">
                  <c:v>34.050689145381298</c:v>
                </c:pt>
                <c:pt idx="10451">
                  <c:v>34.050902566653797</c:v>
                </c:pt>
                <c:pt idx="10452">
                  <c:v>34.051115937902097</c:v>
                </c:pt>
                <c:pt idx="10453">
                  <c:v>34.051329259138001</c:v>
                </c:pt>
                <c:pt idx="10454">
                  <c:v>34.051542530373403</c:v>
                </c:pt>
                <c:pt idx="10455">
                  <c:v>34.051755751619901</c:v>
                </c:pt>
                <c:pt idx="10456">
                  <c:v>34.051968922889401</c:v>
                </c:pt>
                <c:pt idx="10457">
                  <c:v>34.0521820441936</c:v>
                </c:pt>
                <c:pt idx="10458">
                  <c:v>34.052395115544499</c:v>
                </c:pt>
                <c:pt idx="10459">
                  <c:v>34.052608136953602</c:v>
                </c:pt>
                <c:pt idx="10460">
                  <c:v>34.052821108432902</c:v>
                </c:pt>
                <c:pt idx="10461">
                  <c:v>34.053034029994002</c:v>
                </c:pt>
                <c:pt idx="10462">
                  <c:v>34.053246901648798</c:v>
                </c:pt>
                <c:pt idx="10463">
                  <c:v>34.053459723409098</c:v>
                </c:pt>
                <c:pt idx="10464">
                  <c:v>34.053672495286499</c:v>
                </c:pt>
                <c:pt idx="10465">
                  <c:v>34.053885217292901</c:v>
                </c:pt>
                <c:pt idx="10466">
                  <c:v>34.054097889440001</c:v>
                </c:pt>
                <c:pt idx="10467">
                  <c:v>34.054310511739601</c:v>
                </c:pt>
                <c:pt idx="10468">
                  <c:v>34.054523084203403</c:v>
                </c:pt>
                <c:pt idx="10469">
                  <c:v>34.054735606843202</c:v>
                </c:pt>
                <c:pt idx="10470">
                  <c:v>34.054948079670702</c:v>
                </c:pt>
                <c:pt idx="10471">
                  <c:v>34.055160502697703</c:v>
                </c:pt>
                <c:pt idx="10472">
                  <c:v>34.055372875935902</c:v>
                </c:pt>
                <c:pt idx="10473">
                  <c:v>34.0555851993971</c:v>
                </c:pt>
                <c:pt idx="10474">
                  <c:v>34.055797473093001</c:v>
                </c:pt>
                <c:pt idx="10475">
                  <c:v>34.0560096970354</c:v>
                </c:pt>
                <c:pt idx="10476">
                  <c:v>34.056221871235898</c:v>
                </c:pt>
                <c:pt idx="10477">
                  <c:v>34.0564339957063</c:v>
                </c:pt>
                <c:pt idx="10478">
                  <c:v>34.056646070458399</c:v>
                </c:pt>
                <c:pt idx="10479">
                  <c:v>34.056858095503799</c:v>
                </c:pt>
                <c:pt idx="10480">
                  <c:v>34.057070070854301</c:v>
                </c:pt>
                <c:pt idx="10481">
                  <c:v>34.057281996521603</c:v>
                </c:pt>
                <c:pt idx="10482">
                  <c:v>34.057493872517398</c:v>
                </c:pt>
                <c:pt idx="10483">
                  <c:v>34.057705698853503</c:v>
                </c:pt>
                <c:pt idx="10484">
                  <c:v>34.057917475541402</c:v>
                </c:pt>
                <c:pt idx="10485">
                  <c:v>34.058129202593001</c:v>
                </c:pt>
                <c:pt idx="10486">
                  <c:v>34.058340880019998</c:v>
                </c:pt>
                <c:pt idx="10487">
                  <c:v>34.058552507834001</c:v>
                </c:pt>
                <c:pt idx="10488">
                  <c:v>34.0587640860468</c:v>
                </c:pt>
                <c:pt idx="10489">
                  <c:v>34.058975614669997</c:v>
                </c:pt>
                <c:pt idx="10490">
                  <c:v>34.059187093715401</c:v>
                </c:pt>
                <c:pt idx="10491">
                  <c:v>34.059398523194602</c:v>
                </c:pt>
                <c:pt idx="10492">
                  <c:v>34.059609903119302</c:v>
                </c:pt>
                <c:pt idx="10493">
                  <c:v>34.059821233501197</c:v>
                </c:pt>
                <c:pt idx="10494">
                  <c:v>34.060032514352102</c:v>
                </c:pt>
                <c:pt idx="10495">
                  <c:v>34.060243745683401</c:v>
                </c:pt>
                <c:pt idx="10496">
                  <c:v>34.060454927507102</c:v>
                </c:pt>
                <c:pt idx="10497">
                  <c:v>34.060666059834602</c:v>
                </c:pt>
                <c:pt idx="10498">
                  <c:v>34.060877142677803</c:v>
                </c:pt>
                <c:pt idx="10499">
                  <c:v>34.061088176048202</c:v>
                </c:pt>
                <c:pt idx="10500">
                  <c:v>34.0612991599575</c:v>
                </c:pt>
                <c:pt idx="10501">
                  <c:v>34.0615100944174</c:v>
                </c:pt>
                <c:pt idx="10502">
                  <c:v>34.061720979439599</c:v>
                </c:pt>
                <c:pt idx="10503">
                  <c:v>34.061931815035699</c:v>
                </c:pt>
                <c:pt idx="10504">
                  <c:v>34.062142601217303</c:v>
                </c:pt>
                <c:pt idx="10505">
                  <c:v>34.0623533379962</c:v>
                </c:pt>
                <c:pt idx="10506">
                  <c:v>34.062564025383899</c:v>
                </c:pt>
                <c:pt idx="10507">
                  <c:v>34.062774663392098</c:v>
                </c:pt>
                <c:pt idx="10508">
                  <c:v>34.062985252032497</c:v>
                </c:pt>
                <c:pt idx="10509">
                  <c:v>34.063195791316701</c:v>
                </c:pt>
                <c:pt idx="10510">
                  <c:v>34.063406281256299</c:v>
                </c:pt>
                <c:pt idx="10511">
                  <c:v>34.063616721862999</c:v>
                </c:pt>
                <c:pt idx="10512">
                  <c:v>34.063827113148299</c:v>
                </c:pt>
                <c:pt idx="10513">
                  <c:v>34.064037455124001</c:v>
                </c:pt>
                <c:pt idx="10514">
                  <c:v>34.064247747801701</c:v>
                </c:pt>
                <c:pt idx="10515">
                  <c:v>34.064457991193002</c:v>
                </c:pt>
                <c:pt idx="10516">
                  <c:v>34.064668185309401</c:v>
                </c:pt>
                <c:pt idx="10517">
                  <c:v>34.064878330162699</c:v>
                </c:pt>
                <c:pt idx="10518">
                  <c:v>34.065088425764401</c:v>
                </c:pt>
                <c:pt idx="10519">
                  <c:v>34.065298472126102</c:v>
                </c:pt>
                <c:pt idx="10520">
                  <c:v>34.065508469259498</c:v>
                </c:pt>
                <c:pt idx="10521">
                  <c:v>34.0657184171762</c:v>
                </c:pt>
                <c:pt idx="10522">
                  <c:v>34.065928315887803</c:v>
                </c:pt>
                <c:pt idx="10523">
                  <c:v>34.066138165405803</c:v>
                </c:pt>
                <c:pt idx="10524">
                  <c:v>34.066347965741897</c:v>
                </c:pt>
                <c:pt idx="10525">
                  <c:v>34.066557716907603</c:v>
                </c:pt>
                <c:pt idx="10526">
                  <c:v>34.066767418914701</c:v>
                </c:pt>
                <c:pt idx="10527">
                  <c:v>34.066977071774602</c:v>
                </c:pt>
                <c:pt idx="10528">
                  <c:v>34.067186675498903</c:v>
                </c:pt>
                <c:pt idx="10529">
                  <c:v>34.067396230099199</c:v>
                </c:pt>
                <c:pt idx="10530">
                  <c:v>34.0676057355872</c:v>
                </c:pt>
                <c:pt idx="10531">
                  <c:v>34.067815191974397</c:v>
                </c:pt>
                <c:pt idx="10532">
                  <c:v>34.068024599272299</c:v>
                </c:pt>
                <c:pt idx="10533">
                  <c:v>34.068233957492502</c:v>
                </c:pt>
                <c:pt idx="10534">
                  <c:v>34.068443266646703</c:v>
                </c:pt>
                <c:pt idx="10535">
                  <c:v>34.068652526746398</c:v>
                </c:pt>
                <c:pt idx="10536">
                  <c:v>34.068861737803097</c:v>
                </c:pt>
                <c:pt idx="10537">
                  <c:v>34.069070899828397</c:v>
                </c:pt>
                <c:pt idx="10538">
                  <c:v>34.069280012833801</c:v>
                </c:pt>
                <c:pt idx="10539">
                  <c:v>34.069489076831097</c:v>
                </c:pt>
                <c:pt idx="10540">
                  <c:v>34.069698091831498</c:v>
                </c:pt>
                <c:pt idx="10541">
                  <c:v>34.069907057846898</c:v>
                </c:pt>
                <c:pt idx="10542">
                  <c:v>34.070115974888601</c:v>
                </c:pt>
                <c:pt idx="10543">
                  <c:v>34.070324842968198</c:v>
                </c:pt>
                <c:pt idx="10544">
                  <c:v>34.070533662097297</c:v>
                </c:pt>
                <c:pt idx="10545">
                  <c:v>34.070742432287503</c:v>
                </c:pt>
                <c:pt idx="10546">
                  <c:v>34.070951153550197</c:v>
                </c:pt>
                <c:pt idx="10547">
                  <c:v>34.071159825896899</c:v>
                </c:pt>
                <c:pt idx="10548">
                  <c:v>34.071368449339303</c:v>
                </c:pt>
                <c:pt idx="10549">
                  <c:v>34.071577023888899</c:v>
                </c:pt>
                <c:pt idx="10550">
                  <c:v>34.071785549557099</c:v>
                </c:pt>
                <c:pt idx="10551">
                  <c:v>34.071994026355597</c:v>
                </c:pt>
                <c:pt idx="10552">
                  <c:v>34.072202454295699</c:v>
                </c:pt>
                <c:pt idx="10553">
                  <c:v>34.0724108333891</c:v>
                </c:pt>
                <c:pt idx="10554">
                  <c:v>34.072619163647303</c:v>
                </c:pt>
                <c:pt idx="10555">
                  <c:v>34.072827445081799</c:v>
                </c:pt>
                <c:pt idx="10556">
                  <c:v>34.073035677703999</c:v>
                </c:pt>
                <c:pt idx="10557">
                  <c:v>34.073243861525498</c:v>
                </c:pt>
                <c:pt idx="10558">
                  <c:v>34.0734519965579</c:v>
                </c:pt>
                <c:pt idx="10559">
                  <c:v>34.073660082812502</c:v>
                </c:pt>
                <c:pt idx="10560">
                  <c:v>34.073868120300901</c:v>
                </c:pt>
                <c:pt idx="10561">
                  <c:v>34.074076109034699</c:v>
                </c:pt>
                <c:pt idx="10562">
                  <c:v>34.074284049025202</c:v>
                </c:pt>
                <c:pt idx="10563">
                  <c:v>34.074491940283998</c:v>
                </c:pt>
                <c:pt idx="10564">
                  <c:v>34.074699782822599</c:v>
                </c:pt>
                <c:pt idx="10565">
                  <c:v>34.0749075766524</c:v>
                </c:pt>
                <c:pt idx="10566">
                  <c:v>34.075115321784999</c:v>
                </c:pt>
                <c:pt idx="10567">
                  <c:v>34.075323018231799</c:v>
                </c:pt>
                <c:pt idx="10568">
                  <c:v>34.075530666004397</c:v>
                </c:pt>
                <c:pt idx="10569">
                  <c:v>34.075738265114097</c:v>
                </c:pt>
                <c:pt idx="10570">
                  <c:v>34.075945815572403</c:v>
                </c:pt>
                <c:pt idx="10571">
                  <c:v>34.076153317390897</c:v>
                </c:pt>
                <c:pt idx="10572">
                  <c:v>34.076360770580898</c:v>
                </c:pt>
                <c:pt idx="10573">
                  <c:v>34.076568175154001</c:v>
                </c:pt>
                <c:pt idx="10574">
                  <c:v>34.076775531121598</c:v>
                </c:pt>
                <c:pt idx="10575">
                  <c:v>34.076982838495198</c:v>
                </c:pt>
                <c:pt idx="10576">
                  <c:v>34.077190097286199</c:v>
                </c:pt>
                <c:pt idx="10577">
                  <c:v>34.077397307506097</c:v>
                </c:pt>
                <c:pt idx="10578">
                  <c:v>34.077604469166303</c:v>
                </c:pt>
                <c:pt idx="10579">
                  <c:v>34.077811582278301</c:v>
                </c:pt>
                <c:pt idx="10580">
                  <c:v>34.078018646853501</c:v>
                </c:pt>
                <c:pt idx="10581">
                  <c:v>34.078225662903399</c:v>
                </c:pt>
                <c:pt idx="10582">
                  <c:v>34.078432630439401</c:v>
                </c:pt>
                <c:pt idx="10583">
                  <c:v>34.078639549472904</c:v>
                </c:pt>
                <c:pt idx="10584">
                  <c:v>34.078846420015402</c:v>
                </c:pt>
                <c:pt idx="10585">
                  <c:v>34.079053242078302</c:v>
                </c:pt>
                <c:pt idx="10586">
                  <c:v>34.0792600156731</c:v>
                </c:pt>
                <c:pt idx="10587">
                  <c:v>34.0794667408111</c:v>
                </c:pt>
                <c:pt idx="10588">
                  <c:v>34.079673417503699</c:v>
                </c:pt>
                <c:pt idx="10589">
                  <c:v>34.079880045762501</c:v>
                </c:pt>
                <c:pt idx="10590">
                  <c:v>34.080086625598803</c:v>
                </c:pt>
                <c:pt idx="10591">
                  <c:v>34.080293157024101</c:v>
                </c:pt>
                <c:pt idx="10592">
                  <c:v>34.080499640049702</c:v>
                </c:pt>
                <c:pt idx="10593">
                  <c:v>34.0807060746871</c:v>
                </c:pt>
                <c:pt idx="10594">
                  <c:v>34.080912460947602</c:v>
                </c:pt>
                <c:pt idx="10595">
                  <c:v>34.081118798842702</c:v>
                </c:pt>
                <c:pt idx="10596">
                  <c:v>34.081325088383799</c:v>
                </c:pt>
                <c:pt idx="10597">
                  <c:v>34.081531329582198</c:v>
                </c:pt>
                <c:pt idx="10598">
                  <c:v>34.081737522449401</c:v>
                </c:pt>
                <c:pt idx="10599">
                  <c:v>34.0819436669968</c:v>
                </c:pt>
                <c:pt idx="10600">
                  <c:v>34.082149763235698</c:v>
                </c:pt>
                <c:pt idx="10601">
                  <c:v>34.0823558111775</c:v>
                </c:pt>
                <c:pt idx="10602">
                  <c:v>34.082561810833703</c:v>
                </c:pt>
                <c:pt idx="10603">
                  <c:v>34.082767762215603</c:v>
                </c:pt>
                <c:pt idx="10604">
                  <c:v>34.082973665334499</c:v>
                </c:pt>
                <c:pt idx="10605">
                  <c:v>34.083179520202002</c:v>
                </c:pt>
                <c:pt idx="10606">
                  <c:v>34.083385326829202</c:v>
                </c:pt>
                <c:pt idx="10607">
                  <c:v>34.083591085227702</c:v>
                </c:pt>
                <c:pt idx="10608">
                  <c:v>34.083796795408702</c:v>
                </c:pt>
                <c:pt idx="10609">
                  <c:v>34.084002457383697</c:v>
                </c:pt>
                <c:pt idx="10610">
                  <c:v>34.084208071163999</c:v>
                </c:pt>
                <c:pt idx="10611">
                  <c:v>34.0844136367609</c:v>
                </c:pt>
                <c:pt idx="10612">
                  <c:v>34.084619154185901</c:v>
                </c:pt>
                <c:pt idx="10613">
                  <c:v>34.084824623450203</c:v>
                </c:pt>
                <c:pt idx="10614">
                  <c:v>34.0850300445653</c:v>
                </c:pt>
                <c:pt idx="10615">
                  <c:v>34.085235417542499</c:v>
                </c:pt>
                <c:pt idx="10616">
                  <c:v>34.085440742393097</c:v>
                </c:pt>
                <c:pt idx="10617">
                  <c:v>34.085646019128397</c:v>
                </c:pt>
                <c:pt idx="10618">
                  <c:v>34.085851247759898</c:v>
                </c:pt>
                <c:pt idx="10619">
                  <c:v>34.086056428298797</c:v>
                </c:pt>
                <c:pt idx="10620">
                  <c:v>34.086261560756498</c:v>
                </c:pt>
                <c:pt idx="10621">
                  <c:v>34.086466645144398</c:v>
                </c:pt>
                <c:pt idx="10622">
                  <c:v>34.086671681473597</c:v>
                </c:pt>
                <c:pt idx="10623">
                  <c:v>34.086876669755704</c:v>
                </c:pt>
                <c:pt idx="10624">
                  <c:v>34.087081610001903</c:v>
                </c:pt>
                <c:pt idx="10625">
                  <c:v>34.087286502223499</c:v>
                </c:pt>
                <c:pt idx="10626">
                  <c:v>34.087491346431797</c:v>
                </c:pt>
                <c:pt idx="10627">
                  <c:v>34.087696142638301</c:v>
                </c:pt>
                <c:pt idx="10628">
                  <c:v>34.087900890854002</c:v>
                </c:pt>
                <c:pt idx="10629">
                  <c:v>34.088105591090503</c:v>
                </c:pt>
                <c:pt idx="10630">
                  <c:v>34.088310243358997</c:v>
                </c:pt>
                <c:pt idx="10631">
                  <c:v>34.088514847670801</c:v>
                </c:pt>
                <c:pt idx="10632">
                  <c:v>34.088719404037199</c:v>
                </c:pt>
                <c:pt idx="10633">
                  <c:v>34.088923912469603</c:v>
                </c:pt>
                <c:pt idx="10634">
                  <c:v>34.089128372979097</c:v>
                </c:pt>
                <c:pt idx="10635">
                  <c:v>34.089332785577099</c:v>
                </c:pt>
                <c:pt idx="10636">
                  <c:v>34.089537150275</c:v>
                </c:pt>
                <c:pt idx="10637">
                  <c:v>34.089741467083897</c:v>
                </c:pt>
                <c:pt idx="10638">
                  <c:v>34.089945736015203</c:v>
                </c:pt>
                <c:pt idx="10639">
                  <c:v>34.0901499570802</c:v>
                </c:pt>
                <c:pt idx="10640">
                  <c:v>34.090354130290102</c:v>
                </c:pt>
                <c:pt idx="10641">
                  <c:v>34.090558255656198</c:v>
                </c:pt>
                <c:pt idx="10642">
                  <c:v>34.090762333189801</c:v>
                </c:pt>
                <c:pt idx="10643">
                  <c:v>34.090966362902201</c:v>
                </c:pt>
                <c:pt idx="10644">
                  <c:v>34.091170344804702</c:v>
                </c:pt>
                <c:pt idx="10645">
                  <c:v>34.091374278908503</c:v>
                </c:pt>
                <c:pt idx="10646">
                  <c:v>34.091578165224803</c:v>
                </c:pt>
                <c:pt idx="10647">
                  <c:v>34.091782003764997</c:v>
                </c:pt>
                <c:pt idx="10648">
                  <c:v>34.0919857945403</c:v>
                </c:pt>
                <c:pt idx="10649">
                  <c:v>34.092189537562</c:v>
                </c:pt>
                <c:pt idx="10650">
                  <c:v>34.092393232841196</c:v>
                </c:pt>
                <c:pt idx="10651">
                  <c:v>34.092596880389401</c:v>
                </c:pt>
                <c:pt idx="10652">
                  <c:v>34.092800480217697</c:v>
                </c:pt>
                <c:pt idx="10653">
                  <c:v>34.093004032337298</c:v>
                </c:pt>
                <c:pt idx="10654">
                  <c:v>34.0932075367595</c:v>
                </c:pt>
                <c:pt idx="10655">
                  <c:v>34.093410993495603</c:v>
                </c:pt>
                <c:pt idx="10656">
                  <c:v>34.093614402556803</c:v>
                </c:pt>
                <c:pt idx="10657">
                  <c:v>34.093817763954398</c:v>
                </c:pt>
                <c:pt idx="10658">
                  <c:v>34.094021077699402</c:v>
                </c:pt>
                <c:pt idx="10659">
                  <c:v>34.094224343803297</c:v>
                </c:pt>
                <c:pt idx="10660">
                  <c:v>34.094427562277197</c:v>
                </c:pt>
                <c:pt idx="10661">
                  <c:v>34.094630733132398</c:v>
                </c:pt>
                <c:pt idx="10662">
                  <c:v>34.094833856379999</c:v>
                </c:pt>
                <c:pt idx="10663">
                  <c:v>34.095036932031299</c:v>
                </c:pt>
                <c:pt idx="10664">
                  <c:v>34.095239960097501</c:v>
                </c:pt>
                <c:pt idx="10665">
                  <c:v>34.095442940589898</c:v>
                </c:pt>
                <c:pt idx="10666">
                  <c:v>34.095645873519601</c:v>
                </c:pt>
                <c:pt idx="10667">
                  <c:v>34.095848758897802</c:v>
                </c:pt>
                <c:pt idx="10668">
                  <c:v>34.096051596735798</c:v>
                </c:pt>
                <c:pt idx="10669">
                  <c:v>34.096254387044802</c:v>
                </c:pt>
                <c:pt idx="10670">
                  <c:v>34.096457129835898</c:v>
                </c:pt>
                <c:pt idx="10671">
                  <c:v>34.096659825120298</c:v>
                </c:pt>
                <c:pt idx="10672">
                  <c:v>34.096862472909301</c:v>
                </c:pt>
                <c:pt idx="10673">
                  <c:v>34.097065073214097</c:v>
                </c:pt>
                <c:pt idx="10674">
                  <c:v>34.097267626045799</c:v>
                </c:pt>
                <c:pt idx="10675">
                  <c:v>34.097470131415697</c:v>
                </c:pt>
                <c:pt idx="10676">
                  <c:v>34.097672589334799</c:v>
                </c:pt>
                <c:pt idx="10677">
                  <c:v>34.097874999814401</c:v>
                </c:pt>
                <c:pt idx="10678">
                  <c:v>34.098077362865801</c:v>
                </c:pt>
                <c:pt idx="10679">
                  <c:v>34.0982796784999</c:v>
                </c:pt>
                <c:pt idx="10680">
                  <c:v>34.0984819467281</c:v>
                </c:pt>
                <c:pt idx="10681">
                  <c:v>34.098684167561601</c:v>
                </c:pt>
                <c:pt idx="10682">
                  <c:v>34.098886341011301</c:v>
                </c:pt>
                <c:pt idx="10683">
                  <c:v>34.099088467088599</c:v>
                </c:pt>
                <c:pt idx="10684">
                  <c:v>34.099290545804699</c:v>
                </c:pt>
                <c:pt idx="10685">
                  <c:v>34.099492577170501</c:v>
                </c:pt>
                <c:pt idx="10686">
                  <c:v>34.099694561197403</c:v>
                </c:pt>
                <c:pt idx="10687">
                  <c:v>34.099896497896502</c:v>
                </c:pt>
                <c:pt idx="10688">
                  <c:v>34.100098387278898</c:v>
                </c:pt>
                <c:pt idx="10689">
                  <c:v>34.100300229355803</c:v>
                </c:pt>
                <c:pt idx="10690">
                  <c:v>34.1005020241384</c:v>
                </c:pt>
                <c:pt idx="10691">
                  <c:v>34.100703771637697</c:v>
                </c:pt>
                <c:pt idx="10692">
                  <c:v>34.100905471864898</c:v>
                </c:pt>
                <c:pt idx="10693">
                  <c:v>34.101107124831202</c:v>
                </c:pt>
                <c:pt idx="10694">
                  <c:v>34.1013087305477</c:v>
                </c:pt>
                <c:pt idx="10695">
                  <c:v>34.101510289025498</c:v>
                </c:pt>
                <c:pt idx="10696">
                  <c:v>34.101711800275801</c:v>
                </c:pt>
                <c:pt idx="10697">
                  <c:v>34.101913264309601</c:v>
                </c:pt>
                <c:pt idx="10698">
                  <c:v>34.102114681138197</c:v>
                </c:pt>
                <c:pt idx="10699">
                  <c:v>34.1023160507727</c:v>
                </c:pt>
                <c:pt idx="10700">
                  <c:v>34.102517373224103</c:v>
                </c:pt>
                <c:pt idx="10701">
                  <c:v>34.102718648503597</c:v>
                </c:pt>
                <c:pt idx="10702">
                  <c:v>34.102919876622302</c:v>
                </c:pt>
                <c:pt idx="10703">
                  <c:v>34.103121057591302</c:v>
                </c:pt>
                <c:pt idx="10704">
                  <c:v>34.103322191421803</c:v>
                </c:pt>
                <c:pt idx="10705">
                  <c:v>34.103523278124797</c:v>
                </c:pt>
                <c:pt idx="10706">
                  <c:v>34.103724317711396</c:v>
                </c:pt>
                <c:pt idx="10707">
                  <c:v>34.1039253101928</c:v>
                </c:pt>
                <c:pt idx="10708">
                  <c:v>34.104126255579999</c:v>
                </c:pt>
                <c:pt idx="10709">
                  <c:v>34.104327153884199</c:v>
                </c:pt>
                <c:pt idx="10710">
                  <c:v>34.1045280051164</c:v>
                </c:pt>
                <c:pt idx="10711">
                  <c:v>34.1047288092877</c:v>
                </c:pt>
                <c:pt idx="10712">
                  <c:v>34.104929566409297</c:v>
                </c:pt>
                <c:pt idx="10713">
                  <c:v>34.105130276492197</c:v>
                </c:pt>
                <c:pt idx="10714">
                  <c:v>34.1053309395474</c:v>
                </c:pt>
                <c:pt idx="10715">
                  <c:v>34.105531555586197</c:v>
                </c:pt>
                <c:pt idx="10716">
                  <c:v>34.1057321246195</c:v>
                </c:pt>
                <c:pt idx="10717">
                  <c:v>34.105932646658403</c:v>
                </c:pt>
                <c:pt idx="10718">
                  <c:v>34.106133121714002</c:v>
                </c:pt>
                <c:pt idx="10719">
                  <c:v>34.106333549797498</c:v>
                </c:pt>
                <c:pt idx="10720">
                  <c:v>34.106533930919703</c:v>
                </c:pt>
                <c:pt idx="10721">
                  <c:v>34.106734265091902</c:v>
                </c:pt>
                <c:pt idx="10722">
                  <c:v>34.106934552325001</c:v>
                </c:pt>
                <c:pt idx="10723">
                  <c:v>34.107134792630198</c:v>
                </c:pt>
                <c:pt idx="10724">
                  <c:v>34.1073349860185</c:v>
                </c:pt>
                <c:pt idx="10725">
                  <c:v>34.1075351325009</c:v>
                </c:pt>
                <c:pt idx="10726">
                  <c:v>34.107735232088501</c:v>
                </c:pt>
                <c:pt idx="10727">
                  <c:v>34.107935284792397</c:v>
                </c:pt>
                <c:pt idx="10728">
                  <c:v>34.108135290623601</c:v>
                </c:pt>
                <c:pt idx="10729">
                  <c:v>34.108335249593097</c:v>
                </c:pt>
                <c:pt idx="10730">
                  <c:v>34.108535161712098</c:v>
                </c:pt>
                <c:pt idx="10731">
                  <c:v>34.108735026991397</c:v>
                </c:pt>
                <c:pt idx="10732">
                  <c:v>34.108934845442199</c:v>
                </c:pt>
                <c:pt idx="10733">
                  <c:v>34.109134617075497</c:v>
                </c:pt>
                <c:pt idx="10734">
                  <c:v>34.109334341902397</c:v>
                </c:pt>
                <c:pt idx="10735">
                  <c:v>34.109534019933797</c:v>
                </c:pt>
                <c:pt idx="10736">
                  <c:v>34.109733651180797</c:v>
                </c:pt>
                <c:pt idx="10737">
                  <c:v>34.109933235654402</c:v>
                </c:pt>
                <c:pt idx="10738">
                  <c:v>34.110132773365599</c:v>
                </c:pt>
                <c:pt idx="10739">
                  <c:v>34.1103322643255</c:v>
                </c:pt>
                <c:pt idx="10740">
                  <c:v>34.110531708544997</c:v>
                </c:pt>
                <c:pt idx="10741">
                  <c:v>34.110731106035203</c:v>
                </c:pt>
                <c:pt idx="10742">
                  <c:v>34.110930456807203</c:v>
                </c:pt>
                <c:pt idx="10743">
                  <c:v>34.111129760871798</c:v>
                </c:pt>
                <c:pt idx="10744">
                  <c:v>34.111329018240099</c:v>
                </c:pt>
                <c:pt idx="10745">
                  <c:v>34.111528228923099</c:v>
                </c:pt>
                <c:pt idx="10746">
                  <c:v>34.111727392931897</c:v>
                </c:pt>
                <c:pt idx="10747">
                  <c:v>34.1119265102773</c:v>
                </c:pt>
                <c:pt idx="10748">
                  <c:v>34.112125580970499</c:v>
                </c:pt>
                <c:pt idx="10749">
                  <c:v>34.112324605022302</c:v>
                </c:pt>
                <c:pt idx="10750">
                  <c:v>34.112523582443799</c:v>
                </c:pt>
                <c:pt idx="10751">
                  <c:v>34.112722513245998</c:v>
                </c:pt>
                <c:pt idx="10752">
                  <c:v>34.112921397439898</c:v>
                </c:pt>
                <c:pt idx="10753">
                  <c:v>34.113120235036398</c:v>
                </c:pt>
                <c:pt idx="10754">
                  <c:v>34.113319026046497</c:v>
                </c:pt>
                <c:pt idx="10755">
                  <c:v>34.113517770481103</c:v>
                </c:pt>
                <c:pt idx="10756">
                  <c:v>34.113716468351399</c:v>
                </c:pt>
                <c:pt idx="10757">
                  <c:v>34.113915119668199</c:v>
                </c:pt>
                <c:pt idx="10758">
                  <c:v>34.114113724442497</c:v>
                </c:pt>
                <c:pt idx="10759">
                  <c:v>34.114312282685297</c:v>
                </c:pt>
                <c:pt idx="10760">
                  <c:v>34.114510794407501</c:v>
                </c:pt>
                <c:pt idx="10761">
                  <c:v>34.114709259620099</c:v>
                </c:pt>
                <c:pt idx="10762">
                  <c:v>34.114907678334099</c:v>
                </c:pt>
                <c:pt idx="10763">
                  <c:v>34.1151060505603</c:v>
                </c:pt>
                <c:pt idx="10764">
                  <c:v>34.115304376309901</c:v>
                </c:pt>
                <c:pt idx="10765">
                  <c:v>34.115502655593602</c:v>
                </c:pt>
                <c:pt idx="10766">
                  <c:v>34.115700888422602</c:v>
                </c:pt>
                <c:pt idx="10767">
                  <c:v>34.115899074807601</c:v>
                </c:pt>
                <c:pt idx="10768">
                  <c:v>34.116097214759698</c:v>
                </c:pt>
                <c:pt idx="10769">
                  <c:v>34.1162953082897</c:v>
                </c:pt>
                <c:pt idx="10770">
                  <c:v>34.1164933554087</c:v>
                </c:pt>
                <c:pt idx="10771">
                  <c:v>34.116691356127603</c:v>
                </c:pt>
                <c:pt idx="10772">
                  <c:v>34.116889310457204</c:v>
                </c:pt>
                <c:pt idx="10773">
                  <c:v>34.117087218408599</c:v>
                </c:pt>
                <c:pt idx="10774">
                  <c:v>34.117285079992698</c:v>
                </c:pt>
                <c:pt idx="10775">
                  <c:v>34.117482895220299</c:v>
                </c:pt>
                <c:pt idx="10776">
                  <c:v>34.117680664102402</c:v>
                </c:pt>
                <c:pt idx="10777">
                  <c:v>34.117878386649899</c:v>
                </c:pt>
                <c:pt idx="10778">
                  <c:v>34.118076062873797</c:v>
                </c:pt>
                <c:pt idx="10779">
                  <c:v>34.118273692784904</c:v>
                </c:pt>
                <c:pt idx="10780">
                  <c:v>34.118471276394203</c:v>
                </c:pt>
                <c:pt idx="10781">
                  <c:v>34.118668813712503</c:v>
                </c:pt>
                <c:pt idx="10782">
                  <c:v>34.118866304750803</c:v>
                </c:pt>
                <c:pt idx="10783">
                  <c:v>34.119063749520002</c:v>
                </c:pt>
                <c:pt idx="10784">
                  <c:v>34.119261148031001</c:v>
                </c:pt>
                <c:pt idx="10785">
                  <c:v>34.119458500294598</c:v>
                </c:pt>
                <c:pt idx="10786">
                  <c:v>34.119655806321902</c:v>
                </c:pt>
                <c:pt idx="10787">
                  <c:v>34.119853066123497</c:v>
                </c:pt>
                <c:pt idx="10788">
                  <c:v>34.120050279710597</c:v>
                </c:pt>
                <c:pt idx="10789">
                  <c:v>34.120247447093902</c:v>
                </c:pt>
                <c:pt idx="10790">
                  <c:v>34.120444568284299</c:v>
                </c:pt>
                <c:pt idx="10791">
                  <c:v>34.1206416432927</c:v>
                </c:pt>
                <c:pt idx="10792">
                  <c:v>34.120838672130098</c:v>
                </c:pt>
                <c:pt idx="10793">
                  <c:v>34.121035654807201</c:v>
                </c:pt>
                <c:pt idx="10794">
                  <c:v>34.121232591334902</c:v>
                </c:pt>
                <c:pt idx="10795">
                  <c:v>34.121429481724199</c:v>
                </c:pt>
                <c:pt idx="10796">
                  <c:v>34.121626325985801</c:v>
                </c:pt>
                <c:pt idx="10797">
                  <c:v>34.121823124130799</c:v>
                </c:pt>
                <c:pt idx="10798">
                  <c:v>34.122019876169801</c:v>
                </c:pt>
                <c:pt idx="10799">
                  <c:v>34.122216582113801</c:v>
                </c:pt>
                <c:pt idx="10800">
                  <c:v>34.122413241973703</c:v>
                </c:pt>
                <c:pt idx="10801">
                  <c:v>34.122609855760203</c:v>
                </c:pt>
                <c:pt idx="10802">
                  <c:v>34.122806423484299</c:v>
                </c:pt>
                <c:pt idx="10803">
                  <c:v>34.123002945156799</c:v>
                </c:pt>
                <c:pt idx="10804">
                  <c:v>34.123199420788602</c:v>
                </c:pt>
                <c:pt idx="10805">
                  <c:v>34.123395850390501</c:v>
                </c:pt>
                <c:pt idx="10806">
                  <c:v>34.123592233973298</c:v>
                </c:pt>
                <c:pt idx="10807">
                  <c:v>34.123788571547898</c:v>
                </c:pt>
                <c:pt idx="10808">
                  <c:v>34.123984863125102</c:v>
                </c:pt>
                <c:pt idx="10809">
                  <c:v>34.124181108715803</c:v>
                </c:pt>
                <c:pt idx="10810">
                  <c:v>34.1243773083308</c:v>
                </c:pt>
                <c:pt idx="10811">
                  <c:v>34.124573461980901</c:v>
                </c:pt>
                <c:pt idx="10812">
                  <c:v>34.1247695696769</c:v>
                </c:pt>
                <c:pt idx="10813">
                  <c:v>34.124965631429703</c:v>
                </c:pt>
                <c:pt idx="10814">
                  <c:v>34.125161647250202</c:v>
                </c:pt>
                <c:pt idx="10815">
                  <c:v>34.125357617149099</c:v>
                </c:pt>
                <c:pt idx="10816">
                  <c:v>34.125553541137101</c:v>
                </c:pt>
                <c:pt idx="10817">
                  <c:v>34.125749419225301</c:v>
                </c:pt>
                <c:pt idx="10818">
                  <c:v>34.125945251424298</c:v>
                </c:pt>
                <c:pt idx="10819">
                  <c:v>34.126141037745001</c:v>
                </c:pt>
                <c:pt idx="10820">
                  <c:v>34.126336778198201</c:v>
                </c:pt>
                <c:pt idx="10821">
                  <c:v>34.1265324727947</c:v>
                </c:pt>
                <c:pt idx="10822">
                  <c:v>34.126728121545298</c:v>
                </c:pt>
                <c:pt idx="10823">
                  <c:v>34.126923724460802</c:v>
                </c:pt>
                <c:pt idx="10824">
                  <c:v>34.127119281551998</c:v>
                </c:pt>
                <c:pt idx="10825">
                  <c:v>34.127314792829601</c:v>
                </c:pt>
                <c:pt idx="10826">
                  <c:v>34.127510258304603</c:v>
                </c:pt>
                <c:pt idx="10827">
                  <c:v>34.127705677987599</c:v>
                </c:pt>
                <c:pt idx="10828">
                  <c:v>34.127901051889502</c:v>
                </c:pt>
                <c:pt idx="10829">
                  <c:v>34.128096380020999</c:v>
                </c:pt>
                <c:pt idx="10830">
                  <c:v>34.128291662392897</c:v>
                </c:pt>
                <c:pt idx="10831">
                  <c:v>34.128486899016103</c:v>
                </c:pt>
                <c:pt idx="10832">
                  <c:v>34.128682089901197</c:v>
                </c:pt>
                <c:pt idx="10833">
                  <c:v>34.1288772350591</c:v>
                </c:pt>
                <c:pt idx="10834">
                  <c:v>34.129072334500499</c:v>
                </c:pt>
                <c:pt idx="10835">
                  <c:v>34.129267388236201</c:v>
                </c:pt>
                <c:pt idx="10836">
                  <c:v>34.129462396276899</c:v>
                </c:pt>
                <c:pt idx="10837">
                  <c:v>34.129657358633501</c:v>
                </c:pt>
                <c:pt idx="10838">
                  <c:v>34.129852275316701</c:v>
                </c:pt>
                <c:pt idx="10839">
                  <c:v>34.130047146337198</c:v>
                </c:pt>
                <c:pt idx="10840">
                  <c:v>34.1302419717058</c:v>
                </c:pt>
                <c:pt idx="10841">
                  <c:v>34.130436751433301</c:v>
                </c:pt>
                <c:pt idx="10842">
                  <c:v>34.130631485530401</c:v>
                </c:pt>
                <c:pt idx="10843">
                  <c:v>34.130826174007801</c:v>
                </c:pt>
                <c:pt idx="10844">
                  <c:v>34.131020816876401</c:v>
                </c:pt>
                <c:pt idx="10845">
                  <c:v>34.131215414146801</c:v>
                </c:pt>
                <c:pt idx="10846">
                  <c:v>34.131409965829803</c:v>
                </c:pt>
                <c:pt idx="10847">
                  <c:v>34.1316044719361</c:v>
                </c:pt>
                <c:pt idx="10848">
                  <c:v>34.1317989324764</c:v>
                </c:pt>
                <c:pt idx="10849">
                  <c:v>34.131993347461602</c:v>
                </c:pt>
                <c:pt idx="10850">
                  <c:v>34.132187716902301</c:v>
                </c:pt>
                <c:pt idx="10851">
                  <c:v>34.132382040809198</c:v>
                </c:pt>
                <c:pt idx="10852">
                  <c:v>34.132576319193099</c:v>
                </c:pt>
                <c:pt idx="10853">
                  <c:v>34.132770552064798</c:v>
                </c:pt>
                <c:pt idx="10854">
                  <c:v>34.132964739434797</c:v>
                </c:pt>
                <c:pt idx="10855">
                  <c:v>34.133158881314003</c:v>
                </c:pt>
                <c:pt idx="10856">
                  <c:v>34.133352977713002</c:v>
                </c:pt>
                <c:pt idx="10857">
                  <c:v>34.133547028642703</c:v>
                </c:pt>
                <c:pt idx="10858">
                  <c:v>34.133741034113498</c:v>
                </c:pt>
                <c:pt idx="10859">
                  <c:v>34.133934994136403</c:v>
                </c:pt>
                <c:pt idx="10860">
                  <c:v>34.134128908721998</c:v>
                </c:pt>
                <c:pt idx="10861">
                  <c:v>34.134322777881003</c:v>
                </c:pt>
                <c:pt idx="10862">
                  <c:v>34.134516601624</c:v>
                </c:pt>
                <c:pt idx="10863">
                  <c:v>34.134710379961902</c:v>
                </c:pt>
                <c:pt idx="10864">
                  <c:v>34.134904112905197</c:v>
                </c:pt>
                <c:pt idx="10865">
                  <c:v>34.135097800464699</c:v>
                </c:pt>
                <c:pt idx="10866">
                  <c:v>34.135291442651102</c:v>
                </c:pt>
                <c:pt idx="10867">
                  <c:v>34.1354850394751</c:v>
                </c:pt>
                <c:pt idx="10868">
                  <c:v>34.1356785909473</c:v>
                </c:pt>
                <c:pt idx="10869">
                  <c:v>34.135872097078398</c:v>
                </c:pt>
                <c:pt idx="10870">
                  <c:v>34.1360655578791</c:v>
                </c:pt>
                <c:pt idx="10871">
                  <c:v>34.1362589733601</c:v>
                </c:pt>
                <c:pt idx="10872">
                  <c:v>34.136452343532</c:v>
                </c:pt>
                <c:pt idx="10873">
                  <c:v>34.136645668405599</c:v>
                </c:pt>
                <c:pt idx="10874">
                  <c:v>34.1368389479915</c:v>
                </c:pt>
                <c:pt idx="10875">
                  <c:v>34.137032182300302</c:v>
                </c:pt>
                <c:pt idx="10876">
                  <c:v>34.137225371342801</c:v>
                </c:pt>
                <c:pt idx="10877">
                  <c:v>34.137418515129497</c:v>
                </c:pt>
                <c:pt idx="10878">
                  <c:v>34.137611613671197</c:v>
                </c:pt>
                <c:pt idx="10879">
                  <c:v>34.137804666978496</c:v>
                </c:pt>
                <c:pt idx="10880">
                  <c:v>34.137997675062103</c:v>
                </c:pt>
                <c:pt idx="10881">
                  <c:v>34.138190637932603</c:v>
                </c:pt>
                <c:pt idx="10882">
                  <c:v>34.138383555600598</c:v>
                </c:pt>
                <c:pt idx="10883">
                  <c:v>34.138576428076902</c:v>
                </c:pt>
                <c:pt idx="10884">
                  <c:v>34.138769255371997</c:v>
                </c:pt>
                <c:pt idx="10885">
                  <c:v>34.138962037496597</c:v>
                </c:pt>
                <c:pt idx="10886">
                  <c:v>34.139154774461304</c:v>
                </c:pt>
                <c:pt idx="10887">
                  <c:v>34.139347466276803</c:v>
                </c:pt>
                <c:pt idx="10888">
                  <c:v>34.139540112953703</c:v>
                </c:pt>
                <c:pt idx="10889">
                  <c:v>34.1397327145026</c:v>
                </c:pt>
                <c:pt idx="10890">
                  <c:v>34.139925270934199</c:v>
                </c:pt>
                <c:pt idx="10891">
                  <c:v>34.140117782259097</c:v>
                </c:pt>
                <c:pt idx="10892">
                  <c:v>34.1403102484879</c:v>
                </c:pt>
                <c:pt idx="10893">
                  <c:v>34.140502669631204</c:v>
                </c:pt>
                <c:pt idx="10894">
                  <c:v>34.140695045699701</c:v>
                </c:pt>
                <c:pt idx="10895">
                  <c:v>34.140887376704001</c:v>
                </c:pt>
                <c:pt idx="10896">
                  <c:v>34.141079662654597</c:v>
                </c:pt>
                <c:pt idx="10897">
                  <c:v>34.141271903562199</c:v>
                </c:pt>
                <c:pt idx="10898">
                  <c:v>34.141464099437499</c:v>
                </c:pt>
                <c:pt idx="10899">
                  <c:v>34.1416562502909</c:v>
                </c:pt>
                <c:pt idx="10900">
                  <c:v>34.141848356133202</c:v>
                </c:pt>
                <c:pt idx="10901">
                  <c:v>34.142040416974801</c:v>
                </c:pt>
                <c:pt idx="10902">
                  <c:v>34.142232432826503</c:v>
                </c:pt>
                <c:pt idx="10903">
                  <c:v>34.142424403698797</c:v>
                </c:pt>
                <c:pt idx="10904">
                  <c:v>34.142616329602298</c:v>
                </c:pt>
                <c:pt idx="10905">
                  <c:v>34.1428082105475</c:v>
                </c:pt>
                <c:pt idx="10906">
                  <c:v>34.143000046545197</c:v>
                </c:pt>
                <c:pt idx="10907">
                  <c:v>34.143191837605798</c:v>
                </c:pt>
                <c:pt idx="10908">
                  <c:v>34.143383583739997</c:v>
                </c:pt>
                <c:pt idx="10909">
                  <c:v>34.143575284958303</c:v>
                </c:pt>
                <c:pt idx="10910">
                  <c:v>34.143766941271302</c:v>
                </c:pt>
                <c:pt idx="10911">
                  <c:v>34.143958552689597</c:v>
                </c:pt>
                <c:pt idx="10912">
                  <c:v>34.144150119223802</c:v>
                </c:pt>
                <c:pt idx="10913">
                  <c:v>34.144341640884399</c:v>
                </c:pt>
                <c:pt idx="10914">
                  <c:v>34.144533117681902</c:v>
                </c:pt>
                <c:pt idx="10915">
                  <c:v>34.144724549627099</c:v>
                </c:pt>
                <c:pt idx="10916">
                  <c:v>34.1449159367303</c:v>
                </c:pt>
                <c:pt idx="10917">
                  <c:v>34.145107279002303</c:v>
                </c:pt>
                <c:pt idx="10918">
                  <c:v>34.145298576453499</c:v>
                </c:pt>
                <c:pt idx="10919">
                  <c:v>34.145489829094501</c:v>
                </c:pt>
                <c:pt idx="10920">
                  <c:v>34.145681036935798</c:v>
                </c:pt>
                <c:pt idx="10921">
                  <c:v>34.145872199988098</c:v>
                </c:pt>
                <c:pt idx="10922">
                  <c:v>34.146063318261803</c:v>
                </c:pt>
                <c:pt idx="10923">
                  <c:v>34.146254391767499</c:v>
                </c:pt>
                <c:pt idx="10924">
                  <c:v>34.146445420515803</c:v>
                </c:pt>
                <c:pt idx="10925">
                  <c:v>34.146636404517103</c:v>
                </c:pt>
                <c:pt idx="10926">
                  <c:v>34.146827343782</c:v>
                </c:pt>
                <c:pt idx="10927">
                  <c:v>34.147018238321103</c:v>
                </c:pt>
                <c:pt idx="10928">
                  <c:v>34.147209088144898</c:v>
                </c:pt>
                <c:pt idx="10929">
                  <c:v>34.147399893263902</c:v>
                </c:pt>
                <c:pt idx="10930">
                  <c:v>34.147590653688702</c:v>
                </c:pt>
                <c:pt idx="10931">
                  <c:v>34.147781369429701</c:v>
                </c:pt>
                <c:pt idx="10932">
                  <c:v>34.1479720404975</c:v>
                </c:pt>
                <c:pt idx="10933">
                  <c:v>34.1481626669026</c:v>
                </c:pt>
                <c:pt idx="10934">
                  <c:v>34.148353248655603</c:v>
                </c:pt>
                <c:pt idx="10935">
                  <c:v>34.148543785766897</c:v>
                </c:pt>
                <c:pt idx="10936">
                  <c:v>34.148734278247098</c:v>
                </c:pt>
                <c:pt idx="10937">
                  <c:v>34.1489247261066</c:v>
                </c:pt>
                <c:pt idx="10938">
                  <c:v>34.149115129355998</c:v>
                </c:pt>
                <c:pt idx="10939">
                  <c:v>34.149305488005901</c:v>
                </c:pt>
                <c:pt idx="10940">
                  <c:v>34.149495802066497</c:v>
                </c:pt>
                <c:pt idx="10941">
                  <c:v>34.149686071548601</c:v>
                </c:pt>
                <c:pt idx="10942">
                  <c:v>34.149876296462601</c:v>
                </c:pt>
                <c:pt idx="10943">
                  <c:v>34.150066476818999</c:v>
                </c:pt>
                <c:pt idx="10944">
                  <c:v>34.150256612628198</c:v>
                </c:pt>
                <c:pt idx="10945">
                  <c:v>34.150446703900798</c:v>
                </c:pt>
                <c:pt idx="10946">
                  <c:v>34.150636750647202</c:v>
                </c:pt>
                <c:pt idx="10947">
                  <c:v>34.150826752877997</c:v>
                </c:pt>
                <c:pt idx="10948">
                  <c:v>34.151016710603599</c:v>
                </c:pt>
                <c:pt idx="10949">
                  <c:v>34.151206623834497</c:v>
                </c:pt>
                <c:pt idx="10950">
                  <c:v>34.151396492581199</c:v>
                </c:pt>
                <c:pt idx="10951">
                  <c:v>34.1515863168542</c:v>
                </c:pt>
                <c:pt idx="10952">
                  <c:v>34.151776096663802</c:v>
                </c:pt>
                <c:pt idx="10953">
                  <c:v>34.1519658320207</c:v>
                </c:pt>
                <c:pt idx="10954">
                  <c:v>34.152155522935203</c:v>
                </c:pt>
                <c:pt idx="10955">
                  <c:v>34.152345169417899</c:v>
                </c:pt>
                <c:pt idx="10956">
                  <c:v>34.152534771479203</c:v>
                </c:pt>
                <c:pt idx="10957">
                  <c:v>34.152724329129498</c:v>
                </c:pt>
                <c:pt idx="10958">
                  <c:v>34.152913842379299</c:v>
                </c:pt>
                <c:pt idx="10959">
                  <c:v>34.1531033112391</c:v>
                </c:pt>
                <c:pt idx="10960">
                  <c:v>34.153292735719297</c:v>
                </c:pt>
                <c:pt idx="10961">
                  <c:v>34.1534821158304</c:v>
                </c:pt>
                <c:pt idx="10962">
                  <c:v>34.153671451582802</c:v>
                </c:pt>
                <c:pt idx="10963">
                  <c:v>34.153860742987</c:v>
                </c:pt>
                <c:pt idx="10964">
                  <c:v>34.154049990053402</c:v>
                </c:pt>
                <c:pt idx="10965">
                  <c:v>34.154239192792403</c:v>
                </c:pt>
                <c:pt idx="10966">
                  <c:v>34.154428351214499</c:v>
                </c:pt>
                <c:pt idx="10967">
                  <c:v>34.154617465330197</c:v>
                </c:pt>
                <c:pt idx="10968">
                  <c:v>34.154806535149802</c:v>
                </c:pt>
                <c:pt idx="10969">
                  <c:v>34.154995560683801</c:v>
                </c:pt>
                <c:pt idx="10970">
                  <c:v>34.155184541942603</c:v>
                </c:pt>
                <c:pt idx="10971">
                  <c:v>34.155373478936603</c:v>
                </c:pt>
                <c:pt idx="10972">
                  <c:v>34.155562371676297</c:v>
                </c:pt>
                <c:pt idx="10973">
                  <c:v>34.1557512201721</c:v>
                </c:pt>
                <c:pt idx="10974">
                  <c:v>34.1559400244344</c:v>
                </c:pt>
                <c:pt idx="10975">
                  <c:v>34.156128784473601</c:v>
                </c:pt>
                <c:pt idx="10976">
                  <c:v>34.156317500300098</c:v>
                </c:pt>
                <c:pt idx="10977">
                  <c:v>34.156506171924399</c:v>
                </c:pt>
                <c:pt idx="10978">
                  <c:v>34.156694799356799</c:v>
                </c:pt>
                <c:pt idx="10979">
                  <c:v>34.156883382607802</c:v>
                </c:pt>
                <c:pt idx="10980">
                  <c:v>34.157071921687802</c:v>
                </c:pt>
                <c:pt idx="10981">
                  <c:v>34.157260416607102</c:v>
                </c:pt>
                <c:pt idx="10982">
                  <c:v>34.157448867376097</c:v>
                </c:pt>
                <c:pt idx="10983">
                  <c:v>34.157637274005303</c:v>
                </c:pt>
                <c:pt idx="10984">
                  <c:v>34.157825636505102</c:v>
                </c:pt>
                <c:pt idx="10985">
                  <c:v>34.158013954885803</c:v>
                </c:pt>
                <c:pt idx="10986">
                  <c:v>34.158202229157801</c:v>
                </c:pt>
                <c:pt idx="10987">
                  <c:v>34.158390459331599</c:v>
                </c:pt>
                <c:pt idx="10988">
                  <c:v>34.1585786454174</c:v>
                </c:pt>
                <c:pt idx="10989">
                  <c:v>34.158766787425698</c:v>
                </c:pt>
                <c:pt idx="10990">
                  <c:v>34.158954885366903</c:v>
                </c:pt>
                <c:pt idx="10991">
                  <c:v>34.159142939251304</c:v>
                </c:pt>
                <c:pt idx="10992">
                  <c:v>34.159330949089302</c:v>
                </c:pt>
                <c:pt idx="10993">
                  <c:v>34.159518914891301</c:v>
                </c:pt>
                <c:pt idx="10994">
                  <c:v>34.159706836667603</c:v>
                </c:pt>
                <c:pt idx="10995">
                  <c:v>34.159894714428603</c:v>
                </c:pt>
                <c:pt idx="10996">
                  <c:v>34.160082548184697</c:v>
                </c:pt>
                <c:pt idx="10997">
                  <c:v>34.160270337946301</c:v>
                </c:pt>
                <c:pt idx="10998">
                  <c:v>34.160458083723597</c:v>
                </c:pt>
                <c:pt idx="10999">
                  <c:v>34.160645785527102</c:v>
                </c:pt>
                <c:pt idx="11000">
                  <c:v>34.160833443367103</c:v>
                </c:pt>
                <c:pt idx="11001">
                  <c:v>34.161021057253997</c:v>
                </c:pt>
                <c:pt idx="11002">
                  <c:v>34.161208627198</c:v>
                </c:pt>
                <c:pt idx="11003">
                  <c:v>34.161396153209601</c:v>
                </c:pt>
                <c:pt idx="11004">
                  <c:v>34.161583635299102</c:v>
                </c:pt>
                <c:pt idx="11005">
                  <c:v>34.161771073476899</c:v>
                </c:pt>
                <c:pt idx="11006">
                  <c:v>34.161958467753202</c:v>
                </c:pt>
                <c:pt idx="11007">
                  <c:v>34.162145818138399</c:v>
                </c:pt>
                <c:pt idx="11008">
                  <c:v>34.162333124642899</c:v>
                </c:pt>
                <c:pt idx="11009">
                  <c:v>34.162520387276899</c:v>
                </c:pt>
                <c:pt idx="11010">
                  <c:v>34.162707606050901</c:v>
                </c:pt>
                <c:pt idx="11011">
                  <c:v>34.162894780975101</c:v>
                </c:pt>
                <c:pt idx="11012">
                  <c:v>34.163081912059802</c:v>
                </c:pt>
                <c:pt idx="11013">
                  <c:v>34.163268999315399</c:v>
                </c:pt>
                <c:pt idx="11014">
                  <c:v>34.163456042752301</c:v>
                </c:pt>
                <c:pt idx="11015">
                  <c:v>34.163643042380599</c:v>
                </c:pt>
                <c:pt idx="11016">
                  <c:v>34.163829998210801</c:v>
                </c:pt>
                <c:pt idx="11017">
                  <c:v>34.164016910253103</c:v>
                </c:pt>
                <c:pt idx="11018">
                  <c:v>34.164203778517901</c:v>
                </c:pt>
                <c:pt idx="11019">
                  <c:v>34.164390603015399</c:v>
                </c:pt>
                <c:pt idx="11020">
                  <c:v>34.164577383755997</c:v>
                </c:pt>
                <c:pt idx="11021">
                  <c:v>34.16476412075</c:v>
                </c:pt>
                <c:pt idx="11022">
                  <c:v>34.164950814007597</c:v>
                </c:pt>
                <c:pt idx="11023">
                  <c:v>34.165137463539203</c:v>
                </c:pt>
                <c:pt idx="11024">
                  <c:v>34.165324069355002</c:v>
                </c:pt>
                <c:pt idx="11025">
                  <c:v>34.165510631465402</c:v>
                </c:pt>
                <c:pt idx="11026">
                  <c:v>34.1656971498807</c:v>
                </c:pt>
                <c:pt idx="11027">
                  <c:v>34.165883624610998</c:v>
                </c:pt>
                <c:pt idx="11028">
                  <c:v>34.1660700556668</c:v>
                </c:pt>
                <c:pt idx="11029">
                  <c:v>34.166256443058302</c:v>
                </c:pt>
                <c:pt idx="11030">
                  <c:v>34.166442786795699</c:v>
                </c:pt>
                <c:pt idx="11031">
                  <c:v>34.166629086889401</c:v>
                </c:pt>
                <c:pt idx="11032">
                  <c:v>34.166815343349597</c:v>
                </c:pt>
                <c:pt idx="11033">
                  <c:v>34.167001556186698</c:v>
                </c:pt>
                <c:pt idx="11034">
                  <c:v>34.167187725410798</c:v>
                </c:pt>
                <c:pt idx="11035">
                  <c:v>34.167373851032202</c:v>
                </c:pt>
                <c:pt idx="11036">
                  <c:v>34.167559933061199</c:v>
                </c:pt>
                <c:pt idx="11037">
                  <c:v>34.167745971508097</c:v>
                </c:pt>
                <c:pt idx="11038">
                  <c:v>34.1679319663832</c:v>
                </c:pt>
                <c:pt idx="11039">
                  <c:v>34.168117917696598</c:v>
                </c:pt>
                <c:pt idx="11040">
                  <c:v>34.168303825458601</c:v>
                </c:pt>
                <c:pt idx="11041">
                  <c:v>34.168489689679603</c:v>
                </c:pt>
                <c:pt idx="11042">
                  <c:v>34.168675510369702</c:v>
                </c:pt>
                <c:pt idx="11043">
                  <c:v>34.168861287539201</c:v>
                </c:pt>
                <c:pt idx="11044">
                  <c:v>34.169047021198303</c:v>
                </c:pt>
                <c:pt idx="11045">
                  <c:v>34.169232711357303</c:v>
                </c:pt>
                <c:pt idx="11046">
                  <c:v>34.169418358026498</c:v>
                </c:pt>
                <c:pt idx="11047">
                  <c:v>34.169603961215898</c:v>
                </c:pt>
                <c:pt idx="11048">
                  <c:v>34.169789520936</c:v>
                </c:pt>
                <c:pt idx="11049">
                  <c:v>34.169975037196998</c:v>
                </c:pt>
                <c:pt idx="11050">
                  <c:v>34.170160510008998</c:v>
                </c:pt>
                <c:pt idx="11051">
                  <c:v>34.170345939382202</c:v>
                </c:pt>
                <c:pt idx="11052">
                  <c:v>34.170531325326998</c:v>
                </c:pt>
                <c:pt idx="11053">
                  <c:v>34.170716667853597</c:v>
                </c:pt>
                <c:pt idx="11054">
                  <c:v>34.170901966972103</c:v>
                </c:pt>
                <c:pt idx="11055">
                  <c:v>34.171087222692798</c:v>
                </c:pt>
                <c:pt idx="11056">
                  <c:v>34.171272435025898</c:v>
                </c:pt>
                <c:pt idx="11057">
                  <c:v>34.171457603981601</c:v>
                </c:pt>
                <c:pt idx="11058">
                  <c:v>34.171642729570102</c:v>
                </c:pt>
                <c:pt idx="11059">
                  <c:v>34.171827811801599</c:v>
                </c:pt>
                <c:pt idx="11060">
                  <c:v>34.1720128506864</c:v>
                </c:pt>
                <c:pt idx="11061">
                  <c:v>34.172197846234702</c:v>
                </c:pt>
                <c:pt idx="11062">
                  <c:v>34.172382798456603</c:v>
                </c:pt>
                <c:pt idx="11063">
                  <c:v>34.172567707362298</c:v>
                </c:pt>
                <c:pt idx="11064">
                  <c:v>34.172752572962096</c:v>
                </c:pt>
                <c:pt idx="11065">
                  <c:v>34.172937395266104</c:v>
                </c:pt>
                <c:pt idx="11066">
                  <c:v>34.1731221742846</c:v>
                </c:pt>
                <c:pt idx="11067">
                  <c:v>34.173306910027698</c:v>
                </c:pt>
                <c:pt idx="11068">
                  <c:v>34.173491602505599</c:v>
                </c:pt>
                <c:pt idx="11069">
                  <c:v>34.173676251728402</c:v>
                </c:pt>
                <c:pt idx="11070">
                  <c:v>34.173860857706501</c:v>
                </c:pt>
                <c:pt idx="11071">
                  <c:v>34.1740454204499</c:v>
                </c:pt>
                <c:pt idx="11072">
                  <c:v>34.174229939968797</c:v>
                </c:pt>
                <c:pt idx="11073">
                  <c:v>34.1744144162735</c:v>
                </c:pt>
                <c:pt idx="11074">
                  <c:v>34.174598849374</c:v>
                </c:pt>
                <c:pt idx="11075">
                  <c:v>34.1747832392806</c:v>
                </c:pt>
                <c:pt idx="11076">
                  <c:v>34.174967586003497</c:v>
                </c:pt>
                <c:pt idx="11077">
                  <c:v>34.175151889552602</c:v>
                </c:pt>
                <c:pt idx="11078">
                  <c:v>34.175336149938403</c:v>
                </c:pt>
                <c:pt idx="11079">
                  <c:v>34.175520367170897</c:v>
                </c:pt>
                <c:pt idx="11080">
                  <c:v>34.175704541260203</c:v>
                </c:pt>
                <c:pt idx="11081">
                  <c:v>34.175888672216502</c:v>
                </c:pt>
                <c:pt idx="11082">
                  <c:v>34.176072760050097</c:v>
                </c:pt>
                <c:pt idx="11083">
                  <c:v>34.176256804770901</c:v>
                </c:pt>
                <c:pt idx="11084">
                  <c:v>34.176440806389301</c:v>
                </c:pt>
                <c:pt idx="11085">
                  <c:v>34.176624764915303</c:v>
                </c:pt>
                <c:pt idx="11086">
                  <c:v>34.176808680359002</c:v>
                </c:pt>
                <c:pt idx="11087">
                  <c:v>34.176992552730603</c:v>
                </c:pt>
                <c:pt idx="11088">
                  <c:v>34.177176382040301</c:v>
                </c:pt>
                <c:pt idx="11089">
                  <c:v>34.1773601682982</c:v>
                </c:pt>
                <c:pt idx="11090">
                  <c:v>34.177543911514398</c:v>
                </c:pt>
                <c:pt idx="11091">
                  <c:v>34.177727611699098</c:v>
                </c:pt>
                <c:pt idx="11092">
                  <c:v>34.177911268862303</c:v>
                </c:pt>
                <c:pt idx="11093">
                  <c:v>34.178094883014197</c:v>
                </c:pt>
                <c:pt idx="11094">
                  <c:v>34.178278454165003</c:v>
                </c:pt>
                <c:pt idx="11095">
                  <c:v>34.178461982324698</c:v>
                </c:pt>
                <c:pt idx="11096">
                  <c:v>34.1786454675035</c:v>
                </c:pt>
                <c:pt idx="11097">
                  <c:v>34.178828909711498</c:v>
                </c:pt>
                <c:pt idx="11098">
                  <c:v>34.179012308958796</c:v>
                </c:pt>
                <c:pt idx="11099">
                  <c:v>34.179195665255598</c:v>
                </c:pt>
                <c:pt idx="11100">
                  <c:v>34.179378978611801</c:v>
                </c:pt>
                <c:pt idx="11101">
                  <c:v>34.179562249037701</c:v>
                </c:pt>
                <c:pt idx="11102">
                  <c:v>34.179745476543303</c:v>
                </c:pt>
                <c:pt idx="11103">
                  <c:v>34.179928661138803</c:v>
                </c:pt>
                <c:pt idx="11104">
                  <c:v>34.180111802834197</c:v>
                </c:pt>
                <c:pt idx="11105">
                  <c:v>34.180294901639698</c:v>
                </c:pt>
                <c:pt idx="11106">
                  <c:v>34.180477957565301</c:v>
                </c:pt>
                <c:pt idx="11107">
                  <c:v>34.180660970621098</c:v>
                </c:pt>
                <c:pt idx="11108">
                  <c:v>34.180843940817297</c:v>
                </c:pt>
                <c:pt idx="11109">
                  <c:v>34.181026868163798</c:v>
                </c:pt>
                <c:pt idx="11110">
                  <c:v>34.181209752670902</c:v>
                </c:pt>
                <c:pt idx="11111">
                  <c:v>34.181392594348601</c:v>
                </c:pt>
                <c:pt idx="11112">
                  <c:v>34.181575393206899</c:v>
                </c:pt>
                <c:pt idx="11113">
                  <c:v>34.181758149255899</c:v>
                </c:pt>
                <c:pt idx="11114">
                  <c:v>34.181940862505797</c:v>
                </c:pt>
                <c:pt idx="11115">
                  <c:v>34.1821235329666</c:v>
                </c:pt>
                <c:pt idx="11116">
                  <c:v>34.182306160648302</c:v>
                </c:pt>
                <c:pt idx="11117">
                  <c:v>34.182488745561102</c:v>
                </c:pt>
                <c:pt idx="11118">
                  <c:v>34.182671287714903</c:v>
                </c:pt>
                <c:pt idx="11119">
                  <c:v>34.182853787120003</c:v>
                </c:pt>
                <c:pt idx="11120">
                  <c:v>34.183036243786198</c:v>
                </c:pt>
                <c:pt idx="11121">
                  <c:v>34.183218657723799</c:v>
                </c:pt>
                <c:pt idx="11122">
                  <c:v>34.183401028942697</c:v>
                </c:pt>
                <c:pt idx="11123">
                  <c:v>34.183583357452903</c:v>
                </c:pt>
                <c:pt idx="11124">
                  <c:v>34.183765643264699</c:v>
                </c:pt>
                <c:pt idx="11125">
                  <c:v>34.183947886387898</c:v>
                </c:pt>
                <c:pt idx="11126">
                  <c:v>34.184130086832702</c:v>
                </c:pt>
                <c:pt idx="11127">
                  <c:v>34.184312244609103</c:v>
                </c:pt>
                <c:pt idx="11128">
                  <c:v>34.184494359727097</c:v>
                </c:pt>
                <c:pt idx="11129">
                  <c:v>34.184676432196802</c:v>
                </c:pt>
                <c:pt idx="11130">
                  <c:v>34.184858462028203</c:v>
                </c:pt>
                <c:pt idx="11131">
                  <c:v>34.185040449231401</c:v>
                </c:pt>
                <c:pt idx="11132">
                  <c:v>34.185222393816296</c:v>
                </c:pt>
                <c:pt idx="11133">
                  <c:v>34.185404295793099</c:v>
                </c:pt>
                <c:pt idx="11134">
                  <c:v>34.185586155171698</c:v>
                </c:pt>
                <c:pt idx="11135">
                  <c:v>34.1857679719622</c:v>
                </c:pt>
                <c:pt idx="11136">
                  <c:v>34.1859497461746</c:v>
                </c:pt>
                <c:pt idx="11137">
                  <c:v>34.186131477818897</c:v>
                </c:pt>
                <c:pt idx="11138">
                  <c:v>34.186313166905101</c:v>
                </c:pt>
                <c:pt idx="11139">
                  <c:v>34.186494813443304</c:v>
                </c:pt>
                <c:pt idx="11140">
                  <c:v>34.186676417443401</c:v>
                </c:pt>
                <c:pt idx="11141">
                  <c:v>34.186857978915498</c:v>
                </c:pt>
                <c:pt idx="11142">
                  <c:v>34.187039497869598</c:v>
                </c:pt>
                <c:pt idx="11143">
                  <c:v>34.1872209743157</c:v>
                </c:pt>
                <c:pt idx="11144">
                  <c:v>34.1874024082638</c:v>
                </c:pt>
                <c:pt idx="11145">
                  <c:v>34.187583799724003</c:v>
                </c:pt>
                <c:pt idx="11146">
                  <c:v>34.187765148706099</c:v>
                </c:pt>
                <c:pt idx="11147">
                  <c:v>34.187946455220199</c:v>
                </c:pt>
                <c:pt idx="11148">
                  <c:v>34.188127719276302</c:v>
                </c:pt>
                <c:pt idx="11149">
                  <c:v>34.188308940884397</c:v>
                </c:pt>
                <c:pt idx="11150">
                  <c:v>34.188490120054396</c:v>
                </c:pt>
                <c:pt idx="11151">
                  <c:v>34.188671256796503</c:v>
                </c:pt>
                <c:pt idx="11152">
                  <c:v>34.188852351120403</c:v>
                </c:pt>
                <c:pt idx="11153">
                  <c:v>34.189033403036397</c:v>
                </c:pt>
                <c:pt idx="11154">
                  <c:v>34.1892144125542</c:v>
                </c:pt>
                <c:pt idx="11155">
                  <c:v>34.189395379683901</c:v>
                </c:pt>
                <c:pt idx="11156">
                  <c:v>34.189576304435498</c:v>
                </c:pt>
                <c:pt idx="11157">
                  <c:v>34.189757186819001</c:v>
                </c:pt>
                <c:pt idx="11158">
                  <c:v>34.189938026844203</c:v>
                </c:pt>
                <c:pt idx="11159">
                  <c:v>34.190118824521299</c:v>
                </c:pt>
                <c:pt idx="11160">
                  <c:v>34.190299579860103</c:v>
                </c:pt>
                <c:pt idx="11161">
                  <c:v>34.190480292870603</c:v>
                </c:pt>
                <c:pt idx="11162">
                  <c:v>34.190660963562799</c:v>
                </c:pt>
                <c:pt idx="11163">
                  <c:v>34.190841591946601</c:v>
                </c:pt>
                <c:pt idx="11164">
                  <c:v>34.191022178032</c:v>
                </c:pt>
                <c:pt idx="11165">
                  <c:v>34.191202721829001</c:v>
                </c:pt>
                <c:pt idx="11166">
                  <c:v>34.191383223347501</c:v>
                </c:pt>
                <c:pt idx="11167">
                  <c:v>34.191563682597398</c:v>
                </c:pt>
                <c:pt idx="11168">
                  <c:v>34.191744099588703</c:v>
                </c:pt>
                <c:pt idx="11169">
                  <c:v>34.191924474331401</c:v>
                </c:pt>
                <c:pt idx="11170">
                  <c:v>34.192104806835403</c:v>
                </c:pt>
                <c:pt idx="11171">
                  <c:v>34.192285097110599</c:v>
                </c:pt>
                <c:pt idx="11172">
                  <c:v>34.192465345166902</c:v>
                </c:pt>
                <c:pt idx="11173">
                  <c:v>34.192645551014401</c:v>
                </c:pt>
                <c:pt idx="11174">
                  <c:v>34.192825714662902</c:v>
                </c:pt>
                <c:pt idx="11175">
                  <c:v>34.193005836122303</c:v>
                </c:pt>
                <c:pt idx="11176">
                  <c:v>34.193185915402701</c:v>
                </c:pt>
                <c:pt idx="11177">
                  <c:v>34.193365952513901</c:v>
                </c:pt>
                <c:pt idx="11178">
                  <c:v>34.1935459474658</c:v>
                </c:pt>
                <c:pt idx="11179">
                  <c:v>34.193725900268397</c:v>
                </c:pt>
                <c:pt idx="11180">
                  <c:v>34.193905810931597</c:v>
                </c:pt>
                <c:pt idx="11181">
                  <c:v>34.194085679465303</c:v>
                </c:pt>
                <c:pt idx="11182">
                  <c:v>34.1942655058795</c:v>
                </c:pt>
                <c:pt idx="11183">
                  <c:v>34.1944452901839</c:v>
                </c:pt>
                <c:pt idx="11184">
                  <c:v>34.194625032388601</c:v>
                </c:pt>
                <c:pt idx="11185">
                  <c:v>34.1948047325034</c:v>
                </c:pt>
                <c:pt idx="11186">
                  <c:v>34.194984390538302</c:v>
                </c:pt>
                <c:pt idx="11187">
                  <c:v>34.195164006503198</c:v>
                </c:pt>
                <c:pt idx="11188">
                  <c:v>34.195343580407901</c:v>
                </c:pt>
                <c:pt idx="11189">
                  <c:v>34.1955231122624</c:v>
                </c:pt>
                <c:pt idx="11190">
                  <c:v>34.195702602076501</c:v>
                </c:pt>
                <c:pt idx="11191">
                  <c:v>34.195882049860202</c:v>
                </c:pt>
                <c:pt idx="11192">
                  <c:v>34.196061455623301</c:v>
                </c:pt>
                <c:pt idx="11193">
                  <c:v>34.196240819375703</c:v>
                </c:pt>
                <c:pt idx="11194">
                  <c:v>34.196420141127398</c:v>
                </c:pt>
                <c:pt idx="11195">
                  <c:v>34.196599420888099</c:v>
                </c:pt>
                <c:pt idx="11196">
                  <c:v>34.196778658667803</c:v>
                </c:pt>
                <c:pt idx="11197">
                  <c:v>34.196957854476402</c:v>
                </c:pt>
                <c:pt idx="11198">
                  <c:v>34.197137008323701</c:v>
                </c:pt>
                <c:pt idx="11199">
                  <c:v>34.197316120219597</c:v>
                </c:pt>
                <c:pt idx="11200">
                  <c:v>34.197495190174003</c:v>
                </c:pt>
                <c:pt idx="11201">
                  <c:v>34.197674218196802</c:v>
                </c:pt>
                <c:pt idx="11202">
                  <c:v>34.1978532042978</c:v>
                </c:pt>
                <c:pt idx="11203">
                  <c:v>34.198032148486803</c:v>
                </c:pt>
                <c:pt idx="11204">
                  <c:v>34.1982110507738</c:v>
                </c:pt>
                <c:pt idx="11205">
                  <c:v>34.198389911168597</c:v>
                </c:pt>
                <c:pt idx="11206">
                  <c:v>34.198568729681099</c:v>
                </c:pt>
                <c:pt idx="11207">
                  <c:v>34.198747506321098</c:v>
                </c:pt>
                <c:pt idx="11208">
                  <c:v>34.198926241098498</c:v>
                </c:pt>
                <c:pt idx="11209">
                  <c:v>34.199104934023097</c:v>
                </c:pt>
                <c:pt idx="11210">
                  <c:v>34.199283585104702</c:v>
                </c:pt>
                <c:pt idx="11211">
                  <c:v>34.199462194353302</c:v>
                </c:pt>
                <c:pt idx="11212">
                  <c:v>34.199640761778703</c:v>
                </c:pt>
                <c:pt idx="11213">
                  <c:v>34.199819287390703</c:v>
                </c:pt>
                <c:pt idx="11214">
                  <c:v>34.199997771199101</c:v>
                </c:pt>
                <c:pt idx="11215">
                  <c:v>34.200176213213801</c:v>
                </c:pt>
                <c:pt idx="11216">
                  <c:v>34.200354613444603</c:v>
                </c:pt>
                <c:pt idx="11217">
                  <c:v>34.200532971901403</c:v>
                </c:pt>
                <c:pt idx="11218">
                  <c:v>34.200711288593901</c:v>
                </c:pt>
                <c:pt idx="11219">
                  <c:v>34.200889563532101</c:v>
                </c:pt>
                <c:pt idx="11220">
                  <c:v>34.201067796725603</c:v>
                </c:pt>
                <c:pt idx="11221">
                  <c:v>34.201245988184503</c:v>
                </c:pt>
                <c:pt idx="11222">
                  <c:v>34.201424137918401</c:v>
                </c:pt>
                <c:pt idx="11223">
                  <c:v>34.201602245937202</c:v>
                </c:pt>
                <c:pt idx="11224">
                  <c:v>34.201780312250797</c:v>
                </c:pt>
                <c:pt idx="11225">
                  <c:v>34.201958336868799</c:v>
                </c:pt>
                <c:pt idx="11226">
                  <c:v>34.202136319801198</c:v>
                </c:pt>
                <c:pt idx="11227">
                  <c:v>34.202314261057701</c:v>
                </c:pt>
                <c:pt idx="11228">
                  <c:v>34.202492160648198</c:v>
                </c:pt>
                <c:pt idx="11229">
                  <c:v>34.202670018582502</c:v>
                </c:pt>
                <c:pt idx="11230">
                  <c:v>34.202847834870298</c:v>
                </c:pt>
                <c:pt idx="11231">
                  <c:v>34.203025609521497</c:v>
                </c:pt>
                <c:pt idx="11232">
                  <c:v>34.203203342545798</c:v>
                </c:pt>
                <c:pt idx="11233">
                  <c:v>34.2033810339531</c:v>
                </c:pt>
                <c:pt idx="11234">
                  <c:v>34.203558683753101</c:v>
                </c:pt>
                <c:pt idx="11235">
                  <c:v>34.2037362919557</c:v>
                </c:pt>
                <c:pt idx="11236">
                  <c:v>34.203913858570502</c:v>
                </c:pt>
                <c:pt idx="11237">
                  <c:v>34.204091383607498</c:v>
                </c:pt>
                <c:pt idx="11238">
                  <c:v>34.204268867076401</c:v>
                </c:pt>
                <c:pt idx="11239">
                  <c:v>34.204446308987002</c:v>
                </c:pt>
                <c:pt idx="11240">
                  <c:v>34.204623709349001</c:v>
                </c:pt>
                <c:pt idx="11241">
                  <c:v>34.204801068172202</c:v>
                </c:pt>
                <c:pt idx="11242">
                  <c:v>34.204978385466397</c:v>
                </c:pt>
                <c:pt idx="11243">
                  <c:v>34.205155661241498</c:v>
                </c:pt>
                <c:pt idx="11244">
                  <c:v>34.205332895506999</c:v>
                </c:pt>
                <c:pt idx="11245">
                  <c:v>34.205510088272902</c:v>
                </c:pt>
                <c:pt idx="11246">
                  <c:v>34.205687239548801</c:v>
                </c:pt>
                <c:pt idx="11247">
                  <c:v>34.205864349344601</c:v>
                </c:pt>
                <c:pt idx="11248">
                  <c:v>34.206041417670001</c:v>
                </c:pt>
                <c:pt idx="11249">
                  <c:v>34.206218444534699</c:v>
                </c:pt>
                <c:pt idx="11250">
                  <c:v>34.2063954299485</c:v>
                </c:pt>
                <c:pt idx="11251">
                  <c:v>34.206572373921198</c:v>
                </c:pt>
                <c:pt idx="11252">
                  <c:v>34.206749276462602</c:v>
                </c:pt>
                <c:pt idx="11253">
                  <c:v>34.206926137582201</c:v>
                </c:pt>
                <c:pt idx="11254">
                  <c:v>34.207102957289997</c:v>
                </c:pt>
                <c:pt idx="11255">
                  <c:v>34.207279735595698</c:v>
                </c:pt>
                <c:pt idx="11256">
                  <c:v>34.207456472508902</c:v>
                </c:pt>
                <c:pt idx="11257">
                  <c:v>34.2076331680395</c:v>
                </c:pt>
                <c:pt idx="11258">
                  <c:v>34.207809822197198</c:v>
                </c:pt>
                <c:pt idx="11259">
                  <c:v>34.207986434991597</c:v>
                </c:pt>
                <c:pt idx="11260">
                  <c:v>34.208163006432599</c:v>
                </c:pt>
                <c:pt idx="11261">
                  <c:v>34.208339536529898</c:v>
                </c:pt>
                <c:pt idx="11262">
                  <c:v>34.2085160252932</c:v>
                </c:pt>
                <c:pt idx="11263">
                  <c:v>34.208692472732103</c:v>
                </c:pt>
                <c:pt idx="11264">
                  <c:v>34.208868878856599</c:v>
                </c:pt>
                <c:pt idx="11265">
                  <c:v>34.209045243676201</c:v>
                </c:pt>
                <c:pt idx="11266">
                  <c:v>34.209221567200601</c:v>
                </c:pt>
                <c:pt idx="11267">
                  <c:v>34.209397849439704</c:v>
                </c:pt>
                <c:pt idx="11268">
                  <c:v>34.209574090403102</c:v>
                </c:pt>
                <c:pt idx="11269">
                  <c:v>34.209750290100502</c:v>
                </c:pt>
                <c:pt idx="11270">
                  <c:v>34.209926448541701</c:v>
                </c:pt>
                <c:pt idx="11271">
                  <c:v>34.2101025657363</c:v>
                </c:pt>
                <c:pt idx="11272">
                  <c:v>34.210278641694003</c:v>
                </c:pt>
                <c:pt idx="11273">
                  <c:v>34.210454676424597</c:v>
                </c:pt>
                <c:pt idx="11274">
                  <c:v>34.2106306699378</c:v>
                </c:pt>
                <c:pt idx="11275">
                  <c:v>34.210806622243197</c:v>
                </c:pt>
                <c:pt idx="11276">
                  <c:v>34.210982533350503</c:v>
                </c:pt>
                <c:pt idx="11277">
                  <c:v>34.211158403269401</c:v>
                </c:pt>
                <c:pt idx="11278">
                  <c:v>34.211334232009698</c:v>
                </c:pt>
                <c:pt idx="11279">
                  <c:v>34.211510019580999</c:v>
                </c:pt>
                <c:pt idx="11280">
                  <c:v>34.211685765993003</c:v>
                </c:pt>
                <c:pt idx="11281">
                  <c:v>34.211861471255403</c:v>
                </c:pt>
                <c:pt idx="11282">
                  <c:v>34.212037135377898</c:v>
                </c:pt>
                <c:pt idx="11283">
                  <c:v>34.2122127583701</c:v>
                </c:pt>
                <c:pt idx="11284">
                  <c:v>34.212388340241702</c:v>
                </c:pt>
                <c:pt idx="11285">
                  <c:v>34.212563881002403</c:v>
                </c:pt>
                <c:pt idx="11286">
                  <c:v>34.212739380661901</c:v>
                </c:pt>
                <c:pt idx="11287">
                  <c:v>34.212914839229803</c:v>
                </c:pt>
                <c:pt idx="11288">
                  <c:v>34.213090256715802</c:v>
                </c:pt>
                <c:pt idx="11289">
                  <c:v>34.213265633129602</c:v>
                </c:pt>
                <c:pt idx="11290">
                  <c:v>34.213440968480903</c:v>
                </c:pt>
                <c:pt idx="11291">
                  <c:v>34.213616262779198</c:v>
                </c:pt>
                <c:pt idx="11292">
                  <c:v>34.213791516034298</c:v>
                </c:pt>
                <c:pt idx="11293">
                  <c:v>34.213966728255798</c:v>
                </c:pt>
                <c:pt idx="11294">
                  <c:v>34.214141899453303</c:v>
                </c:pt>
                <c:pt idx="11295">
                  <c:v>34.214317029636597</c:v>
                </c:pt>
                <c:pt idx="11296">
                  <c:v>34.214492118815201</c:v>
                </c:pt>
                <c:pt idx="11297">
                  <c:v>34.2146671669989</c:v>
                </c:pt>
                <c:pt idx="11298">
                  <c:v>34.214842174197202</c:v>
                </c:pt>
                <c:pt idx="11299">
                  <c:v>34.215017140419803</c:v>
                </c:pt>
                <c:pt idx="11300">
                  <c:v>34.215192065676398</c:v>
                </c:pt>
                <c:pt idx="11301">
                  <c:v>34.215366949976499</c:v>
                </c:pt>
                <c:pt idx="11302">
                  <c:v>34.215541793329798</c:v>
                </c:pt>
                <c:pt idx="11303">
                  <c:v>34.215716595746002</c:v>
                </c:pt>
                <c:pt idx="11304">
                  <c:v>34.215891357234703</c:v>
                </c:pt>
                <c:pt idx="11305">
                  <c:v>34.216066077805401</c:v>
                </c:pt>
                <c:pt idx="11306">
                  <c:v>34.216240757467901</c:v>
                </c:pt>
                <c:pt idx="11307">
                  <c:v>34.216415396231803</c:v>
                </c:pt>
                <c:pt idx="11308">
                  <c:v>34.216589994106599</c:v>
                </c:pt>
                <c:pt idx="11309">
                  <c:v>34.216764551102003</c:v>
                </c:pt>
                <c:pt idx="11310">
                  <c:v>34.216939067227699</c:v>
                </c:pt>
                <c:pt idx="11311">
                  <c:v>34.217113542493202</c:v>
                </c:pt>
                <c:pt idx="11312">
                  <c:v>34.217287976908104</c:v>
                </c:pt>
                <c:pt idx="11313">
                  <c:v>34.217462370482103</c:v>
                </c:pt>
                <c:pt idx="11314">
                  <c:v>34.2176367232247</c:v>
                </c:pt>
                <c:pt idx="11315">
                  <c:v>34.217811035145601</c:v>
                </c:pt>
                <c:pt idx="11316">
                  <c:v>34.217985306254398</c:v>
                </c:pt>
                <c:pt idx="11317">
                  <c:v>34.218159536560599</c:v>
                </c:pt>
                <c:pt idx="11318">
                  <c:v>34.218333726073901</c:v>
                </c:pt>
                <c:pt idx="11319">
                  <c:v>34.218507874803898</c:v>
                </c:pt>
                <c:pt idx="11320">
                  <c:v>34.218681982760103</c:v>
                </c:pt>
                <c:pt idx="11321">
                  <c:v>34.218856049952201</c:v>
                </c:pt>
                <c:pt idx="11322">
                  <c:v>34.219030076389799</c:v>
                </c:pt>
                <c:pt idx="11323">
                  <c:v>34.219204062082397</c:v>
                </c:pt>
                <c:pt idx="11324">
                  <c:v>34.219378007039602</c:v>
                </c:pt>
                <c:pt idx="11325">
                  <c:v>34.219551911270898</c:v>
                </c:pt>
                <c:pt idx="11326">
                  <c:v>34.219725774786099</c:v>
                </c:pt>
                <c:pt idx="11327">
                  <c:v>34.219899597594598</c:v>
                </c:pt>
                <c:pt idx="11328">
                  <c:v>34.220073379706101</c:v>
                </c:pt>
                <c:pt idx="11329">
                  <c:v>34.2202471211301</c:v>
                </c:pt>
                <c:pt idx="11330">
                  <c:v>34.220420821876097</c:v>
                </c:pt>
                <c:pt idx="11331">
                  <c:v>34.220594481953803</c:v>
                </c:pt>
                <c:pt idx="11332">
                  <c:v>34.220768101372798</c:v>
                </c:pt>
                <c:pt idx="11333">
                  <c:v>34.220941680142502</c:v>
                </c:pt>
                <c:pt idx="11334">
                  <c:v>34.221115218272502</c:v>
                </c:pt>
                <c:pt idx="11335">
                  <c:v>34.221288715772502</c:v>
                </c:pt>
                <c:pt idx="11336">
                  <c:v>34.221462172651897</c:v>
                </c:pt>
                <c:pt idx="11337">
                  <c:v>34.2216355889203</c:v>
                </c:pt>
                <c:pt idx="11338">
                  <c:v>34.221808964587296</c:v>
                </c:pt>
                <c:pt idx="11339">
                  <c:v>34.2219822996625</c:v>
                </c:pt>
                <c:pt idx="11340">
                  <c:v>34.222155594155304</c:v>
                </c:pt>
                <c:pt idx="11341">
                  <c:v>34.2223288480753</c:v>
                </c:pt>
                <c:pt idx="11342">
                  <c:v>34.222502061432102</c:v>
                </c:pt>
                <c:pt idx="11343">
                  <c:v>34.222675234235098</c:v>
                </c:pt>
                <c:pt idx="11344">
                  <c:v>34.222848366494098</c:v>
                </c:pt>
                <c:pt idx="11345">
                  <c:v>34.223021458218398</c:v>
                </c:pt>
                <c:pt idx="11346">
                  <c:v>34.223194509417603</c:v>
                </c:pt>
                <c:pt idx="11347">
                  <c:v>34.223367520101299</c:v>
                </c:pt>
                <c:pt idx="11348">
                  <c:v>34.223540490278999</c:v>
                </c:pt>
                <c:pt idx="11349">
                  <c:v>34.223713419960099</c:v>
                </c:pt>
                <c:pt idx="11350">
                  <c:v>34.223886309154302</c:v>
                </c:pt>
                <c:pt idx="11351">
                  <c:v>34.224059157871103</c:v>
                </c:pt>
                <c:pt idx="11352">
                  <c:v>34.224231966120001</c:v>
                </c:pt>
                <c:pt idx="11353">
                  <c:v>34.224404733910397</c:v>
                </c:pt>
                <c:pt idx="11354">
                  <c:v>34.224577461251997</c:v>
                </c:pt>
                <c:pt idx="11355">
                  <c:v>34.2247501481542</c:v>
                </c:pt>
                <c:pt idx="11356">
                  <c:v>34.224922794626501</c:v>
                </c:pt>
                <c:pt idx="11357">
                  <c:v>34.225095400678498</c:v>
                </c:pt>
                <c:pt idx="11358">
                  <c:v>34.225267966319699</c:v>
                </c:pt>
                <c:pt idx="11359">
                  <c:v>34.225440491559503</c:v>
                </c:pt>
                <c:pt idx="11360">
                  <c:v>34.225612976407497</c:v>
                </c:pt>
                <c:pt idx="11361">
                  <c:v>34.225785420873201</c:v>
                </c:pt>
                <c:pt idx="11362">
                  <c:v>34.225957824966102</c:v>
                </c:pt>
                <c:pt idx="11363">
                  <c:v>34.226130188695599</c:v>
                </c:pt>
                <c:pt idx="11364">
                  <c:v>34.2263025120713</c:v>
                </c:pt>
                <c:pt idx="11365">
                  <c:v>34.226474795102703</c:v>
                </c:pt>
                <c:pt idx="11366">
                  <c:v>34.226647037799196</c:v>
                </c:pt>
                <c:pt idx="11367">
                  <c:v>34.2268192401703</c:v>
                </c:pt>
                <c:pt idx="11368">
                  <c:v>34.2269914022256</c:v>
                </c:pt>
                <c:pt idx="11369">
                  <c:v>34.227163523974397</c:v>
                </c:pt>
                <c:pt idx="11370">
                  <c:v>34.227335605426397</c:v>
                </c:pt>
                <c:pt idx="11371">
                  <c:v>34.227507646590901</c:v>
                </c:pt>
                <c:pt idx="11372">
                  <c:v>34.227679647477402</c:v>
                </c:pt>
                <c:pt idx="11373">
                  <c:v>34.227851608095499</c:v>
                </c:pt>
                <c:pt idx="11374">
                  <c:v>34.2280235284545</c:v>
                </c:pt>
                <c:pt idx="11375">
                  <c:v>34.228195408563998</c:v>
                </c:pt>
                <c:pt idx="11376">
                  <c:v>34.2283672484335</c:v>
                </c:pt>
                <c:pt idx="11377">
                  <c:v>34.2285390480723</c:v>
                </c:pt>
                <c:pt idx="11378">
                  <c:v>34.228710807490003</c:v>
                </c:pt>
                <c:pt idx="11379">
                  <c:v>34.228882526695998</c:v>
                </c:pt>
                <c:pt idx="11380">
                  <c:v>34.229054205699697</c:v>
                </c:pt>
                <c:pt idx="11381">
                  <c:v>34.229225844510701</c:v>
                </c:pt>
                <c:pt idx="11382">
                  <c:v>34.229397443138403</c:v>
                </c:pt>
                <c:pt idx="11383">
                  <c:v>34.229569001592203</c:v>
                </c:pt>
                <c:pt idx="11384">
                  <c:v>34.229740519881503</c:v>
                </c:pt>
                <c:pt idx="11385">
                  <c:v>34.229911998016</c:v>
                </c:pt>
                <c:pt idx="11386">
                  <c:v>34.230083436004797</c:v>
                </c:pt>
                <c:pt idx="11387">
                  <c:v>34.2302548338576</c:v>
                </c:pt>
                <c:pt idx="11388">
                  <c:v>34.230426191583803</c:v>
                </c:pt>
                <c:pt idx="11389">
                  <c:v>34.230597509192798</c:v>
                </c:pt>
                <c:pt idx="11390">
                  <c:v>34.230768786694</c:v>
                </c:pt>
                <c:pt idx="11391">
                  <c:v>34.230940024096803</c:v>
                </c:pt>
                <c:pt idx="11392">
                  <c:v>34.231111221410799</c:v>
                </c:pt>
                <c:pt idx="11393">
                  <c:v>34.231282378645297</c:v>
                </c:pt>
                <c:pt idx="11394">
                  <c:v>34.231453495809703</c:v>
                </c:pt>
                <c:pt idx="11395">
                  <c:v>34.231624572913503</c:v>
                </c:pt>
                <c:pt idx="11396">
                  <c:v>34.231795609966099</c:v>
                </c:pt>
                <c:pt idx="11397">
                  <c:v>34.231966606976997</c:v>
                </c:pt>
                <c:pt idx="11398">
                  <c:v>34.232137563955497</c:v>
                </c:pt>
                <c:pt idx="11399">
                  <c:v>34.232308480911001</c:v>
                </c:pt>
                <c:pt idx="11400">
                  <c:v>34.232479357853002</c:v>
                </c:pt>
                <c:pt idx="11401">
                  <c:v>34.232650194790899</c:v>
                </c:pt>
                <c:pt idx="11402">
                  <c:v>34.232820991734101</c:v>
                </c:pt>
                <c:pt idx="11403">
                  <c:v>34.232991748691902</c:v>
                </c:pt>
                <c:pt idx="11404">
                  <c:v>34.2331624656739</c:v>
                </c:pt>
                <c:pt idx="11405">
                  <c:v>34.233333142689403</c:v>
                </c:pt>
                <c:pt idx="11406">
                  <c:v>34.233503779747799</c:v>
                </c:pt>
                <c:pt idx="11407">
                  <c:v>34.233674376858502</c:v>
                </c:pt>
                <c:pt idx="11408">
                  <c:v>34.233844934030898</c:v>
                </c:pt>
                <c:pt idx="11409">
                  <c:v>34.234015451274303</c:v>
                </c:pt>
                <c:pt idx="11410">
                  <c:v>34.234185928598301</c:v>
                </c:pt>
                <c:pt idx="11411">
                  <c:v>34.234356366012101</c:v>
                </c:pt>
                <c:pt idx="11412">
                  <c:v>34.234526763525203</c:v>
                </c:pt>
                <c:pt idx="11413">
                  <c:v>34.234697121147001</c:v>
                </c:pt>
                <c:pt idx="11414">
                  <c:v>34.234867438886702</c:v>
                </c:pt>
                <c:pt idx="11415">
                  <c:v>34.235037716753901</c:v>
                </c:pt>
                <c:pt idx="11416">
                  <c:v>34.235207954757897</c:v>
                </c:pt>
                <c:pt idx="11417">
                  <c:v>34.235378152907998</c:v>
                </c:pt>
                <c:pt idx="11418">
                  <c:v>34.235548311213599</c:v>
                </c:pt>
                <c:pt idx="11419">
                  <c:v>34.235718429684198</c:v>
                </c:pt>
                <c:pt idx="11420">
                  <c:v>34.235888508328998</c:v>
                </c:pt>
                <c:pt idx="11421">
                  <c:v>34.236058547157498</c:v>
                </c:pt>
                <c:pt idx="11422">
                  <c:v>34.2362285461789</c:v>
                </c:pt>
                <c:pt idx="11423">
                  <c:v>34.236398505402803</c:v>
                </c:pt>
                <c:pt idx="11424">
                  <c:v>34.236568424838303</c:v>
                </c:pt>
                <c:pt idx="11425">
                  <c:v>34.236738304494999</c:v>
                </c:pt>
                <c:pt idx="11426">
                  <c:v>34.236908144382099</c:v>
                </c:pt>
                <c:pt idx="11427">
                  <c:v>34.237077944508897</c:v>
                </c:pt>
                <c:pt idx="11428">
                  <c:v>34.237247704885</c:v>
                </c:pt>
                <c:pt idx="11429">
                  <c:v>34.237417425519503</c:v>
                </c:pt>
                <c:pt idx="11430">
                  <c:v>34.237587106421799</c:v>
                </c:pt>
                <c:pt idx="11431">
                  <c:v>34.237756747601402</c:v>
                </c:pt>
                <c:pt idx="11432">
                  <c:v>34.237926349067401</c:v>
                </c:pt>
                <c:pt idx="11433">
                  <c:v>34.238095910829401</c:v>
                </c:pt>
                <c:pt idx="11434">
                  <c:v>34.238265432896497</c:v>
                </c:pt>
                <c:pt idx="11435">
                  <c:v>34.238434915278198</c:v>
                </c:pt>
                <c:pt idx="11436">
                  <c:v>34.238604357983803</c:v>
                </c:pt>
                <c:pt idx="11437">
                  <c:v>34.2387737610225</c:v>
                </c:pt>
                <c:pt idx="11438">
                  <c:v>34.238943124403797</c:v>
                </c:pt>
                <c:pt idx="11439">
                  <c:v>34.239112448137</c:v>
                </c:pt>
                <c:pt idx="11440">
                  <c:v>34.239281732231298</c:v>
                </c:pt>
                <c:pt idx="11441">
                  <c:v>34.239450976696197</c:v>
                </c:pt>
                <c:pt idx="11442">
                  <c:v>34.2396201815409</c:v>
                </c:pt>
                <c:pt idx="11443">
                  <c:v>34.2397893467747</c:v>
                </c:pt>
                <c:pt idx="11444">
                  <c:v>34.239958472406997</c:v>
                </c:pt>
                <c:pt idx="11445">
                  <c:v>34.240127558447099</c:v>
                </c:pt>
                <c:pt idx="11446">
                  <c:v>34.240296604904202</c:v>
                </c:pt>
                <c:pt idx="11447">
                  <c:v>34.240465611787798</c:v>
                </c:pt>
                <c:pt idx="11448">
                  <c:v>34.240634579107002</c:v>
                </c:pt>
                <c:pt idx="11449">
                  <c:v>34.240803506871302</c:v>
                </c:pt>
                <c:pt idx="11450">
                  <c:v>34.240972395089898</c:v>
                </c:pt>
                <c:pt idx="11451">
                  <c:v>34.241141243771999</c:v>
                </c:pt>
                <c:pt idx="11452">
                  <c:v>34.241310052927098</c:v>
                </c:pt>
                <c:pt idx="11453">
                  <c:v>34.241478822564403</c:v>
                </c:pt>
                <c:pt idx="11454">
                  <c:v>34.241647552693202</c:v>
                </c:pt>
                <c:pt idx="11455">
                  <c:v>34.241816243322802</c:v>
                </c:pt>
                <c:pt idx="11456">
                  <c:v>34.241984894462398</c:v>
                </c:pt>
                <c:pt idx="11457">
                  <c:v>34.242153506121397</c:v>
                </c:pt>
                <c:pt idx="11458">
                  <c:v>34.242322078309101</c:v>
                </c:pt>
                <c:pt idx="11459">
                  <c:v>34.242490611034697</c:v>
                </c:pt>
                <c:pt idx="11460">
                  <c:v>34.242659104307499</c:v>
                </c:pt>
                <c:pt idx="11461">
                  <c:v>34.242827558136803</c:v>
                </c:pt>
                <c:pt idx="11462">
                  <c:v>34.242995972531901</c:v>
                </c:pt>
                <c:pt idx="11463">
                  <c:v>34.243164347502002</c:v>
                </c:pt>
                <c:pt idx="11464">
                  <c:v>34.243332683056401</c:v>
                </c:pt>
                <c:pt idx="11465">
                  <c:v>34.243500979204399</c:v>
                </c:pt>
                <c:pt idx="11466">
                  <c:v>34.243669235955203</c:v>
                </c:pt>
                <c:pt idx="11467">
                  <c:v>34.2438374533182</c:v>
                </c:pt>
                <c:pt idx="11468">
                  <c:v>34.2440056313025</c:v>
                </c:pt>
                <c:pt idx="11469">
                  <c:v>34.244173769917502</c:v>
                </c:pt>
                <c:pt idx="11470">
                  <c:v>34.244341869172402</c:v>
                </c:pt>
                <c:pt idx="11471">
                  <c:v>34.244509929076401</c:v>
                </c:pt>
                <c:pt idx="11472">
                  <c:v>34.244677949638799</c:v>
                </c:pt>
                <c:pt idx="11473">
                  <c:v>34.244845930868898</c:v>
                </c:pt>
                <c:pt idx="11474">
                  <c:v>34.2450138727759</c:v>
                </c:pt>
                <c:pt idx="11475">
                  <c:v>34.245181775368998</c:v>
                </c:pt>
                <c:pt idx="11476">
                  <c:v>34.245349638657501</c:v>
                </c:pt>
                <c:pt idx="11477">
                  <c:v>34.245517462650703</c:v>
                </c:pt>
                <c:pt idx="11478">
                  <c:v>34.245685247357798</c:v>
                </c:pt>
                <c:pt idx="11479">
                  <c:v>34.245852992787903</c:v>
                </c:pt>
                <c:pt idx="11480">
                  <c:v>34.246020698950403</c:v>
                </c:pt>
                <c:pt idx="11481">
                  <c:v>34.2461883658546</c:v>
                </c:pt>
                <c:pt idx="11482">
                  <c:v>34.246355993509503</c:v>
                </c:pt>
                <c:pt idx="11483">
                  <c:v>34.2465235819245</c:v>
                </c:pt>
                <c:pt idx="11484">
                  <c:v>34.246691131108797</c:v>
                </c:pt>
                <c:pt idx="11485">
                  <c:v>34.246858641071597</c:v>
                </c:pt>
                <c:pt idx="11486">
                  <c:v>34.247026111822102</c:v>
                </c:pt>
                <c:pt idx="11487">
                  <c:v>34.247193543369498</c:v>
                </c:pt>
                <c:pt idx="11488">
                  <c:v>34.247360935723201</c:v>
                </c:pt>
                <c:pt idx="11489">
                  <c:v>34.247528288892198</c:v>
                </c:pt>
                <c:pt idx="11490">
                  <c:v>34.247695602885798</c:v>
                </c:pt>
                <c:pt idx="11491">
                  <c:v>34.247862877713203</c:v>
                </c:pt>
                <c:pt idx="11492">
                  <c:v>34.248030113383599</c:v>
                </c:pt>
                <c:pt idx="11493">
                  <c:v>34.248197309906303</c:v>
                </c:pt>
                <c:pt idx="11494">
                  <c:v>34.248364467290401</c:v>
                </c:pt>
                <c:pt idx="11495">
                  <c:v>34.248531585545201</c:v>
                </c:pt>
                <c:pt idx="11496">
                  <c:v>34.248698664679701</c:v>
                </c:pt>
                <c:pt idx="11497">
                  <c:v>34.248865704703398</c:v>
                </c:pt>
                <c:pt idx="11498">
                  <c:v>34.249032705625197</c:v>
                </c:pt>
                <c:pt idx="11499">
                  <c:v>34.249199667454498</c:v>
                </c:pt>
                <c:pt idx="11500">
                  <c:v>34.249366590200403</c:v>
                </c:pt>
                <c:pt idx="11501">
                  <c:v>34.249533473872198</c:v>
                </c:pt>
                <c:pt idx="11502">
                  <c:v>34.249700318478901</c:v>
                </c:pt>
                <c:pt idx="11503">
                  <c:v>34.249867124029798</c:v>
                </c:pt>
                <c:pt idx="11504">
                  <c:v>34.250033890534098</c:v>
                </c:pt>
                <c:pt idx="11505">
                  <c:v>34.250200618000903</c:v>
                </c:pt>
                <c:pt idx="11506">
                  <c:v>34.2503673064395</c:v>
                </c:pt>
                <c:pt idx="11507">
                  <c:v>34.250533955858998</c:v>
                </c:pt>
                <c:pt idx="11508">
                  <c:v>34.250700566268499</c:v>
                </c:pt>
                <c:pt idx="11509">
                  <c:v>34.250867137677297</c:v>
                </c:pt>
                <c:pt idx="11510">
                  <c:v>34.2510336700946</c:v>
                </c:pt>
                <c:pt idx="11511">
                  <c:v>34.251200163529397</c:v>
                </c:pt>
                <c:pt idx="11512">
                  <c:v>34.251366617991003</c:v>
                </c:pt>
                <c:pt idx="11513">
                  <c:v>34.251533033488599</c:v>
                </c:pt>
                <c:pt idx="11514">
                  <c:v>34.2516994100312</c:v>
                </c:pt>
                <c:pt idx="11515">
                  <c:v>34.251865747628102</c:v>
                </c:pt>
                <c:pt idx="11516">
                  <c:v>34.252032046288399</c:v>
                </c:pt>
                <c:pt idx="11517">
                  <c:v>34.252198306021199</c:v>
                </c:pt>
                <c:pt idx="11518">
                  <c:v>34.252364526835798</c:v>
                </c:pt>
                <c:pt idx="11519">
                  <c:v>34.252530708741197</c:v>
                </c:pt>
                <c:pt idx="11520">
                  <c:v>34.252696851746599</c:v>
                </c:pt>
                <c:pt idx="11521">
                  <c:v>34.252862955861197</c:v>
                </c:pt>
                <c:pt idx="11522">
                  <c:v>34.2530290210941</c:v>
                </c:pt>
                <c:pt idx="11523">
                  <c:v>34.253195047454497</c:v>
                </c:pt>
                <c:pt idx="11524">
                  <c:v>34.253361034951503</c:v>
                </c:pt>
                <c:pt idx="11525">
                  <c:v>34.253526983594099</c:v>
                </c:pt>
                <c:pt idx="11526">
                  <c:v>34.253692893391701</c:v>
                </c:pt>
                <c:pt idx="11527">
                  <c:v>34.253858764353197</c:v>
                </c:pt>
                <c:pt idx="11528">
                  <c:v>34.254024596487902</c:v>
                </c:pt>
                <c:pt idx="11529">
                  <c:v>34.254190389804798</c:v>
                </c:pt>
                <c:pt idx="11530">
                  <c:v>34.2543561443131</c:v>
                </c:pt>
                <c:pt idx="11531">
                  <c:v>34.254521860021903</c:v>
                </c:pt>
                <c:pt idx="11532">
                  <c:v>34.254687536940402</c:v>
                </c:pt>
                <c:pt idx="11533">
                  <c:v>34.254853175077599</c:v>
                </c:pt>
                <c:pt idx="11534">
                  <c:v>34.255018774442703</c:v>
                </c:pt>
                <c:pt idx="11535">
                  <c:v>34.255184335044802</c:v>
                </c:pt>
                <c:pt idx="11536">
                  <c:v>34.255349856892998</c:v>
                </c:pt>
                <c:pt idx="11537">
                  <c:v>34.2555153399964</c:v>
                </c:pt>
                <c:pt idx="11538">
                  <c:v>34.255680784364102</c:v>
                </c:pt>
                <c:pt idx="11539">
                  <c:v>34.255846190005201</c:v>
                </c:pt>
                <c:pt idx="11540">
                  <c:v>34.256011556928897</c:v>
                </c:pt>
                <c:pt idx="11541">
                  <c:v>34.256176885144299</c:v>
                </c:pt>
                <c:pt idx="11542">
                  <c:v>34.256342174660297</c:v>
                </c:pt>
                <c:pt idx="11543">
                  <c:v>34.256507425486298</c:v>
                </c:pt>
                <c:pt idx="11544">
                  <c:v>34.256672637631098</c:v>
                </c:pt>
                <c:pt idx="11545">
                  <c:v>34.256837811103999</c:v>
                </c:pt>
                <c:pt idx="11546">
                  <c:v>34.257002945914003</c:v>
                </c:pt>
                <c:pt idx="11547">
                  <c:v>34.257168042070298</c:v>
                </c:pt>
                <c:pt idx="11548">
                  <c:v>34.2573330995818</c:v>
                </c:pt>
                <c:pt idx="11549">
                  <c:v>34.257498118457796</c:v>
                </c:pt>
                <c:pt idx="11550">
                  <c:v>34.257663098707198</c:v>
                </c:pt>
                <c:pt idx="11551">
                  <c:v>34.257828040339199</c:v>
                </c:pt>
                <c:pt idx="11552">
                  <c:v>34.257992943362801</c:v>
                </c:pt>
                <c:pt idx="11553">
                  <c:v>34.2581578077871</c:v>
                </c:pt>
                <c:pt idx="11554">
                  <c:v>34.258322633621198</c:v>
                </c:pt>
                <c:pt idx="11555">
                  <c:v>34.258487420874197</c:v>
                </c:pt>
                <c:pt idx="11556">
                  <c:v>34.258652169555099</c:v>
                </c:pt>
                <c:pt idx="11557">
                  <c:v>34.258816879673098</c:v>
                </c:pt>
                <c:pt idx="11558">
                  <c:v>34.258981551237099</c:v>
                </c:pt>
                <c:pt idx="11559">
                  <c:v>34.259146184256203</c:v>
                </c:pt>
                <c:pt idx="11560">
                  <c:v>34.259310778739497</c:v>
                </c:pt>
                <c:pt idx="11561">
                  <c:v>34.259475334696099</c:v>
                </c:pt>
                <c:pt idx="11562">
                  <c:v>34.259639852135003</c:v>
                </c:pt>
                <c:pt idx="11563">
                  <c:v>34.259804331065297</c:v>
                </c:pt>
                <c:pt idx="11564">
                  <c:v>34.259968771495998</c:v>
                </c:pt>
                <c:pt idx="11565">
                  <c:v>34.260133173436103</c:v>
                </c:pt>
                <c:pt idx="11566">
                  <c:v>34.260297536894797</c:v>
                </c:pt>
                <c:pt idx="11567">
                  <c:v>34.260461861881097</c:v>
                </c:pt>
                <c:pt idx="11568">
                  <c:v>34.260626148404</c:v>
                </c:pt>
                <c:pt idx="11569">
                  <c:v>34.260790396472601</c:v>
                </c:pt>
                <c:pt idx="11570">
                  <c:v>34.260954606095801</c:v>
                </c:pt>
                <c:pt idx="11571">
                  <c:v>34.261118777282803</c:v>
                </c:pt>
                <c:pt idx="11572">
                  <c:v>34.261282910042603</c:v>
                </c:pt>
                <c:pt idx="11573">
                  <c:v>34.261447004384202</c:v>
                </c:pt>
                <c:pt idx="11574">
                  <c:v>34.261611060316703</c:v>
                </c:pt>
                <c:pt idx="11575">
                  <c:v>34.261775077849002</c:v>
                </c:pt>
                <c:pt idx="11576">
                  <c:v>34.261939056990201</c:v>
                </c:pt>
                <c:pt idx="11577">
                  <c:v>34.262102997749402</c:v>
                </c:pt>
                <c:pt idx="11578">
                  <c:v>34.262266900135501</c:v>
                </c:pt>
                <c:pt idx="11579">
                  <c:v>34.2624307641576</c:v>
                </c:pt>
                <c:pt idx="11580">
                  <c:v>34.262594589824602</c:v>
                </c:pt>
                <c:pt idx="11581">
                  <c:v>34.262758377145701</c:v>
                </c:pt>
                <c:pt idx="11582">
                  <c:v>34.262922126129901</c:v>
                </c:pt>
                <c:pt idx="11583">
                  <c:v>34.263085836785997</c:v>
                </c:pt>
                <c:pt idx="11584">
                  <c:v>34.263249509123199</c:v>
                </c:pt>
                <c:pt idx="11585">
                  <c:v>34.263413143150501</c:v>
                </c:pt>
                <c:pt idx="11586">
                  <c:v>34.2635767388768</c:v>
                </c:pt>
                <c:pt idx="11587">
                  <c:v>34.263740296311298</c:v>
                </c:pt>
                <c:pt idx="11588">
                  <c:v>34.263903815462797</c:v>
                </c:pt>
                <c:pt idx="11589">
                  <c:v>34.264067296340301</c:v>
                </c:pt>
                <c:pt idx="11590">
                  <c:v>34.264230738952897</c:v>
                </c:pt>
                <c:pt idx="11591">
                  <c:v>34.264394143309602</c:v>
                </c:pt>
                <c:pt idx="11592">
                  <c:v>34.264557509419397</c:v>
                </c:pt>
                <c:pt idx="11593">
                  <c:v>34.2647208372912</c:v>
                </c:pt>
                <c:pt idx="11594">
                  <c:v>34.264884126934099</c:v>
                </c:pt>
                <c:pt idx="11595">
                  <c:v>34.265047378357004</c:v>
                </c:pt>
                <c:pt idx="11596">
                  <c:v>34.265210591568902</c:v>
                </c:pt>
                <c:pt idx="11597">
                  <c:v>34.265373766578797</c:v>
                </c:pt>
                <c:pt idx="11598">
                  <c:v>34.265536903395699</c:v>
                </c:pt>
                <c:pt idx="11599">
                  <c:v>34.265700002028503</c:v>
                </c:pt>
                <c:pt idx="11600">
                  <c:v>34.265863062486297</c:v>
                </c:pt>
                <c:pt idx="11601">
                  <c:v>34.266026084777998</c:v>
                </c:pt>
                <c:pt idx="11602">
                  <c:v>34.266189068912603</c:v>
                </c:pt>
                <c:pt idx="11603">
                  <c:v>34.266352014898999</c:v>
                </c:pt>
                <c:pt idx="11604">
                  <c:v>34.266514922746303</c:v>
                </c:pt>
                <c:pt idx="11605">
                  <c:v>34.266677792463298</c:v>
                </c:pt>
                <c:pt idx="11606">
                  <c:v>34.2668406240591</c:v>
                </c:pt>
                <c:pt idx="11607">
                  <c:v>34.267003417542597</c:v>
                </c:pt>
                <c:pt idx="11608">
                  <c:v>34.267166172922799</c:v>
                </c:pt>
                <c:pt idx="11609">
                  <c:v>34.267328890208603</c:v>
                </c:pt>
                <c:pt idx="11610">
                  <c:v>34.267491569409003</c:v>
                </c:pt>
                <c:pt idx="11611">
                  <c:v>34.267654210532903</c:v>
                </c:pt>
                <c:pt idx="11612">
                  <c:v>34.267816813589299</c:v>
                </c:pt>
                <c:pt idx="11613">
                  <c:v>34.267979378587199</c:v>
                </c:pt>
                <c:pt idx="11614">
                  <c:v>34.268141905535401</c:v>
                </c:pt>
                <c:pt idx="11615">
                  <c:v>34.268304394443</c:v>
                </c:pt>
                <c:pt idx="11616">
                  <c:v>34.268466845318898</c:v>
                </c:pt>
                <c:pt idx="11617">
                  <c:v>34.268629258171899</c:v>
                </c:pt>
                <c:pt idx="11618">
                  <c:v>34.268791633011197</c:v>
                </c:pt>
                <c:pt idx="11619">
                  <c:v>34.268953969845498</c:v>
                </c:pt>
                <c:pt idx="11620">
                  <c:v>34.269116268683803</c:v>
                </c:pt>
                <c:pt idx="11621">
                  <c:v>34.2692785295351</c:v>
                </c:pt>
                <c:pt idx="11622">
                  <c:v>34.2694407524083</c:v>
                </c:pt>
                <c:pt idx="11623">
                  <c:v>34.2696029373123</c:v>
                </c:pt>
                <c:pt idx="11624">
                  <c:v>34.269765084256001</c:v>
                </c:pt>
                <c:pt idx="11625">
                  <c:v>34.2699271932484</c:v>
                </c:pt>
                <c:pt idx="11626">
                  <c:v>34.270089264298399</c:v>
                </c:pt>
                <c:pt idx="11627">
                  <c:v>34.270251297414902</c:v>
                </c:pt>
                <c:pt idx="11628">
                  <c:v>34.270413292606797</c:v>
                </c:pt>
                <c:pt idx="11629">
                  <c:v>34.270575249883102</c:v>
                </c:pt>
                <c:pt idx="11630">
                  <c:v>34.270737169252598</c:v>
                </c:pt>
                <c:pt idx="11631">
                  <c:v>34.270899050724204</c:v>
                </c:pt>
                <c:pt idx="11632">
                  <c:v>34.271060894306899</c:v>
                </c:pt>
                <c:pt idx="11633">
                  <c:v>34.271222700009602</c:v>
                </c:pt>
                <c:pt idx="11634">
                  <c:v>34.271384467841202</c:v>
                </c:pt>
                <c:pt idx="11635">
                  <c:v>34.271546197810601</c:v>
                </c:pt>
                <c:pt idx="11636">
                  <c:v>34.271707889926603</c:v>
                </c:pt>
                <c:pt idx="11637">
                  <c:v>34.271869544198303</c:v>
                </c:pt>
                <c:pt idx="11638">
                  <c:v>34.272031160634398</c:v>
                </c:pt>
                <c:pt idx="11639">
                  <c:v>34.272192739243899</c:v>
                </c:pt>
                <c:pt idx="11640">
                  <c:v>34.2723542800356</c:v>
                </c:pt>
                <c:pt idx="11641">
                  <c:v>34.272515783018498</c:v>
                </c:pt>
                <c:pt idx="11642">
                  <c:v>34.272677248201397</c:v>
                </c:pt>
                <c:pt idx="11643">
                  <c:v>34.272838675593299</c:v>
                </c:pt>
                <c:pt idx="11644">
                  <c:v>34.273000065203</c:v>
                </c:pt>
                <c:pt idx="11645">
                  <c:v>34.273161417039297</c:v>
                </c:pt>
                <c:pt idx="11646">
                  <c:v>34.2733227311113</c:v>
                </c:pt>
                <c:pt idx="11647">
                  <c:v>34.273484007427697</c:v>
                </c:pt>
                <c:pt idx="11648">
                  <c:v>34.2736452459974</c:v>
                </c:pt>
                <c:pt idx="11649">
                  <c:v>34.273806446829298</c:v>
                </c:pt>
                <c:pt idx="11650">
                  <c:v>34.273967609932299</c:v>
                </c:pt>
                <c:pt idx="11651">
                  <c:v>34.274128735315202</c:v>
                </c:pt>
                <c:pt idx="11652">
                  <c:v>34.274289822986901</c:v>
                </c:pt>
                <c:pt idx="11653">
                  <c:v>34.274450872956201</c:v>
                </c:pt>
                <c:pt idx="11654">
                  <c:v>34.274611885232098</c:v>
                </c:pt>
                <c:pt idx="11655">
                  <c:v>34.2747728598234</c:v>
                </c:pt>
                <c:pt idx="11656">
                  <c:v>34.274933796738999</c:v>
                </c:pt>
                <c:pt idx="11657">
                  <c:v>34.275094695987598</c:v>
                </c:pt>
                <c:pt idx="11658">
                  <c:v>34.275255557578198</c:v>
                </c:pt>
                <c:pt idx="11659">
                  <c:v>34.275416381519598</c:v>
                </c:pt>
                <c:pt idx="11660">
                  <c:v>34.2755771678207</c:v>
                </c:pt>
                <c:pt idx="11661">
                  <c:v>34.2757379164903</c:v>
                </c:pt>
                <c:pt idx="11662">
                  <c:v>34.275898627537202</c:v>
                </c:pt>
                <c:pt idx="11663">
                  <c:v>34.276059300970303</c:v>
                </c:pt>
                <c:pt idx="11664">
                  <c:v>34.276219936798498</c:v>
                </c:pt>
                <c:pt idx="11665">
                  <c:v>34.276380535030498</c:v>
                </c:pt>
                <c:pt idx="11666">
                  <c:v>34.276541095675299</c:v>
                </c:pt>
                <c:pt idx="11667">
                  <c:v>34.276701618741598</c:v>
                </c:pt>
                <c:pt idx="11668">
                  <c:v>34.276862104238297</c:v>
                </c:pt>
                <c:pt idx="11669">
                  <c:v>34.277022552174202</c:v>
                </c:pt>
                <c:pt idx="11670">
                  <c:v>34.277182962558101</c:v>
                </c:pt>
                <c:pt idx="11671">
                  <c:v>34.277343335398903</c:v>
                </c:pt>
                <c:pt idx="11672">
                  <c:v>34.2775036707054</c:v>
                </c:pt>
                <c:pt idx="11673">
                  <c:v>34.277663968486401</c:v>
                </c:pt>
                <c:pt idx="11674">
                  <c:v>34.277824228750703</c:v>
                </c:pt>
                <c:pt idx="11675">
                  <c:v>34.277984451507201</c:v>
                </c:pt>
                <c:pt idx="11676">
                  <c:v>34.278144636764701</c:v>
                </c:pt>
                <c:pt idx="11677">
                  <c:v>34.278304784531997</c:v>
                </c:pt>
                <c:pt idx="11678">
                  <c:v>34.278464894817802</c:v>
                </c:pt>
                <c:pt idx="11679">
                  <c:v>34.278624967631103</c:v>
                </c:pt>
                <c:pt idx="11680">
                  <c:v>34.278785002980598</c:v>
                </c:pt>
                <c:pt idx="11681">
                  <c:v>34.278945000874998</c:v>
                </c:pt>
                <c:pt idx="11682">
                  <c:v>34.279104961323398</c:v>
                </c:pt>
                <c:pt idx="11683">
                  <c:v>34.279264884334303</c:v>
                </c:pt>
                <c:pt idx="11684">
                  <c:v>34.279424769916702</c:v>
                </c:pt>
                <c:pt idx="11685">
                  <c:v>34.279584618079198</c:v>
                </c:pt>
                <c:pt idx="11686">
                  <c:v>34.279744428830803</c:v>
                </c:pt>
                <c:pt idx="11687">
                  <c:v>34.279904202180298</c:v>
                </c:pt>
                <c:pt idx="11688">
                  <c:v>34.280063938136301</c:v>
                </c:pt>
                <c:pt idx="11689">
                  <c:v>34.280223636707703</c:v>
                </c:pt>
                <c:pt idx="11690">
                  <c:v>34.280383297903299</c:v>
                </c:pt>
                <c:pt idx="11691">
                  <c:v>34.280542921731801</c:v>
                </c:pt>
                <c:pt idx="11692">
                  <c:v>34.280702508202097</c:v>
                </c:pt>
                <c:pt idx="11693">
                  <c:v>34.280862057322899</c:v>
                </c:pt>
                <c:pt idx="11694">
                  <c:v>34.281021569102997</c:v>
                </c:pt>
                <c:pt idx="11695">
                  <c:v>34.2811810435512</c:v>
                </c:pt>
                <c:pt idx="11696">
                  <c:v>34.281340480676299</c:v>
                </c:pt>
                <c:pt idx="11697">
                  <c:v>34.281499880486997</c:v>
                </c:pt>
                <c:pt idx="11698">
                  <c:v>34.281659242992099</c:v>
                </c:pt>
                <c:pt idx="11699">
                  <c:v>34.2818185682003</c:v>
                </c:pt>
                <c:pt idx="11700">
                  <c:v>34.281977856120498</c:v>
                </c:pt>
                <c:pt idx="11701">
                  <c:v>34.282137106761397</c:v>
                </c:pt>
                <c:pt idx="11702">
                  <c:v>34.282296320131699</c:v>
                </c:pt>
                <c:pt idx="11703">
                  <c:v>34.282455496240303</c:v>
                </c:pt>
                <c:pt idx="11704">
                  <c:v>34.282614635095797</c:v>
                </c:pt>
                <c:pt idx="11705">
                  <c:v>34.282773736707099</c:v>
                </c:pt>
                <c:pt idx="11706">
                  <c:v>34.2829328010829</c:v>
                </c:pt>
                <c:pt idx="11707">
                  <c:v>34.283091828231797</c:v>
                </c:pt>
                <c:pt idx="11708">
                  <c:v>34.283250818162799</c:v>
                </c:pt>
                <c:pt idx="11709">
                  <c:v>34.283409770884496</c:v>
                </c:pt>
                <c:pt idx="11710">
                  <c:v>34.283568686405701</c:v>
                </c:pt>
                <c:pt idx="11711">
                  <c:v>34.283727564735102</c:v>
                </c:pt>
                <c:pt idx="11712">
                  <c:v>34.283886405881503</c:v>
                </c:pt>
                <c:pt idx="11713">
                  <c:v>34.284045209853602</c:v>
                </c:pt>
                <c:pt idx="11714">
                  <c:v>34.284203976660102</c:v>
                </c:pt>
                <c:pt idx="11715">
                  <c:v>34.2843627063098</c:v>
                </c:pt>
                <c:pt idx="11716">
                  <c:v>34.284521398811499</c:v>
                </c:pt>
                <c:pt idx="11717">
                  <c:v>34.284680054173698</c:v>
                </c:pt>
                <c:pt idx="11718">
                  <c:v>34.2848386724053</c:v>
                </c:pt>
                <c:pt idx="11719">
                  <c:v>34.284997253515002</c:v>
                </c:pt>
                <c:pt idx="11720">
                  <c:v>34.285155797511599</c:v>
                </c:pt>
                <c:pt idx="11721">
                  <c:v>34.285314304403599</c:v>
                </c:pt>
                <c:pt idx="11722">
                  <c:v>34.285472774200002</c:v>
                </c:pt>
                <c:pt idx="11723">
                  <c:v>34.285631206909301</c:v>
                </c:pt>
                <c:pt idx="11724">
                  <c:v>34.285789602540298</c:v>
                </c:pt>
                <c:pt idx="11725">
                  <c:v>34.285947961101698</c:v>
                </c:pt>
                <c:pt idx="11726">
                  <c:v>34.286106282602297</c:v>
                </c:pt>
                <c:pt idx="11727">
                  <c:v>34.286264567050701</c:v>
                </c:pt>
                <c:pt idx="11728">
                  <c:v>34.286422814455598</c:v>
                </c:pt>
                <c:pt idx="11729">
                  <c:v>34.286581024825701</c:v>
                </c:pt>
                <c:pt idx="11730">
                  <c:v>34.286739198169897</c:v>
                </c:pt>
                <c:pt idx="11731">
                  <c:v>34.2868973344967</c:v>
                </c:pt>
                <c:pt idx="11732">
                  <c:v>34.2870554338148</c:v>
                </c:pt>
                <c:pt idx="11733">
                  <c:v>34.287213496132999</c:v>
                </c:pt>
                <c:pt idx="11734">
                  <c:v>34.287371521459903</c:v>
                </c:pt>
                <c:pt idx="11735">
                  <c:v>34.287529509804301</c:v>
                </c:pt>
                <c:pt idx="11736">
                  <c:v>34.287687461174798</c:v>
                </c:pt>
                <c:pt idx="11737">
                  <c:v>34.287845375580098</c:v>
                </c:pt>
                <c:pt idx="11738">
                  <c:v>34.288003253028897</c:v>
                </c:pt>
                <c:pt idx="11739">
                  <c:v>34.28816109353</c:v>
                </c:pt>
                <c:pt idx="11740">
                  <c:v>34.288318897091898</c:v>
                </c:pt>
                <c:pt idx="11741">
                  <c:v>34.288476663723301</c:v>
                </c:pt>
                <c:pt idx="11742">
                  <c:v>34.288634393433</c:v>
                </c:pt>
                <c:pt idx="11743">
                  <c:v>34.288792086229698</c:v>
                </c:pt>
                <c:pt idx="11744">
                  <c:v>34.2889497421219</c:v>
                </c:pt>
                <c:pt idx="11745">
                  <c:v>34.289107361118397</c:v>
                </c:pt>
                <c:pt idx="11746">
                  <c:v>34.289264943227799</c:v>
                </c:pt>
                <c:pt idx="11747">
                  <c:v>34.289422488458797</c:v>
                </c:pt>
                <c:pt idx="11748">
                  <c:v>34.289579996820002</c:v>
                </c:pt>
                <c:pt idx="11749">
                  <c:v>34.289737468320297</c:v>
                </c:pt>
                <c:pt idx="11750">
                  <c:v>34.289894902968101</c:v>
                </c:pt>
                <c:pt idx="11751">
                  <c:v>34.290052300772203</c:v>
                </c:pt>
                <c:pt idx="11752">
                  <c:v>34.290209661741102</c:v>
                </c:pt>
                <c:pt idx="11753">
                  <c:v>34.290366985883701</c:v>
                </c:pt>
                <c:pt idx="11754">
                  <c:v>34.290524273208497</c:v>
                </c:pt>
                <c:pt idx="11755">
                  <c:v>34.290681523724203</c:v>
                </c:pt>
                <c:pt idx="11756">
                  <c:v>34.290838737439401</c:v>
                </c:pt>
                <c:pt idx="11757">
                  <c:v>34.290995914362803</c:v>
                </c:pt>
                <c:pt idx="11758">
                  <c:v>34.291153054502999</c:v>
                </c:pt>
                <c:pt idx="11759">
                  <c:v>34.291310157868701</c:v>
                </c:pt>
                <c:pt idx="11760">
                  <c:v>34.291467224468498</c:v>
                </c:pt>
                <c:pt idx="11761">
                  <c:v>34.291624254311003</c:v>
                </c:pt>
                <c:pt idx="11762">
                  <c:v>34.291781247404899</c:v>
                </c:pt>
                <c:pt idx="11763">
                  <c:v>34.291938203758903</c:v>
                </c:pt>
                <c:pt idx="11764">
                  <c:v>34.2920951233815</c:v>
                </c:pt>
                <c:pt idx="11765">
                  <c:v>34.292252006281402</c:v>
                </c:pt>
                <c:pt idx="11766">
                  <c:v>34.292408852467297</c:v>
                </c:pt>
                <c:pt idx="11767">
                  <c:v>34.292565661947599</c:v>
                </c:pt>
                <c:pt idx="11768">
                  <c:v>34.292722434731203</c:v>
                </c:pt>
                <c:pt idx="11769">
                  <c:v>34.292879170826602</c:v>
                </c:pt>
                <c:pt idx="11770">
                  <c:v>34.293035870242399</c:v>
                </c:pt>
                <c:pt idx="11771">
                  <c:v>34.293192532987199</c:v>
                </c:pt>
                <c:pt idx="11772">
                  <c:v>34.293349159069699</c:v>
                </c:pt>
                <c:pt idx="11773">
                  <c:v>34.293505748498397</c:v>
                </c:pt>
                <c:pt idx="11774">
                  <c:v>34.293662301282097</c:v>
                </c:pt>
                <c:pt idx="11775">
                  <c:v>34.293818817429198</c:v>
                </c:pt>
                <c:pt idx="11776">
                  <c:v>34.293975296948503</c:v>
                </c:pt>
                <c:pt idx="11777">
                  <c:v>34.294131739848403</c:v>
                </c:pt>
                <c:pt idx="11778">
                  <c:v>34.294288146137703</c:v>
                </c:pt>
                <c:pt idx="11779">
                  <c:v>34.294444515824999</c:v>
                </c:pt>
                <c:pt idx="11780">
                  <c:v>34.294600848918698</c:v>
                </c:pt>
                <c:pt idx="11781">
                  <c:v>34.294757145427603</c:v>
                </c:pt>
                <c:pt idx="11782">
                  <c:v>34.294913405360198</c:v>
                </c:pt>
                <c:pt idx="11783">
                  <c:v>34.295069628725102</c:v>
                </c:pt>
                <c:pt idx="11784">
                  <c:v>34.295225815530898</c:v>
                </c:pt>
                <c:pt idx="11785">
                  <c:v>34.295381965786198</c:v>
                </c:pt>
                <c:pt idx="11786">
                  <c:v>34.2955380794996</c:v>
                </c:pt>
                <c:pt idx="11787">
                  <c:v>34.295694156679701</c:v>
                </c:pt>
                <c:pt idx="11788">
                  <c:v>34.295850197335099</c:v>
                </c:pt>
                <c:pt idx="11789">
                  <c:v>34.296006201474299</c:v>
                </c:pt>
                <c:pt idx="11790">
                  <c:v>34.296162169105898</c:v>
                </c:pt>
                <c:pt idx="11791">
                  <c:v>34.296318100238501</c:v>
                </c:pt>
                <c:pt idx="11792">
                  <c:v>34.296473994880799</c:v>
                </c:pt>
                <c:pt idx="11793">
                  <c:v>34.296629853041097</c:v>
                </c:pt>
                <c:pt idx="11794">
                  <c:v>34.296785674728199</c:v>
                </c:pt>
                <c:pt idx="11795">
                  <c:v>34.296941459950602</c:v>
                </c:pt>
                <c:pt idx="11796">
                  <c:v>34.297097208716899</c:v>
                </c:pt>
                <c:pt idx="11797">
                  <c:v>34.2972529210356</c:v>
                </c:pt>
                <c:pt idx="11798">
                  <c:v>34.297408596915297</c:v>
                </c:pt>
                <c:pt idx="11799">
                  <c:v>34.2975642363646</c:v>
                </c:pt>
                <c:pt idx="11800">
                  <c:v>34.297719839392002</c:v>
                </c:pt>
                <c:pt idx="11801">
                  <c:v>34.297875406006099</c:v>
                </c:pt>
                <c:pt idx="11802">
                  <c:v>34.298030936215397</c:v>
                </c:pt>
                <c:pt idx="11803">
                  <c:v>34.298186430028601</c:v>
                </c:pt>
                <c:pt idx="11804">
                  <c:v>34.298341887454001</c:v>
                </c:pt>
                <c:pt idx="11805">
                  <c:v>34.298497308500401</c:v>
                </c:pt>
                <c:pt idx="11806">
                  <c:v>34.298652693176201</c:v>
                </c:pt>
                <c:pt idx="11807">
                  <c:v>34.298808041489998</c:v>
                </c:pt>
                <c:pt idx="11808">
                  <c:v>34.298963353450297</c:v>
                </c:pt>
                <c:pt idx="11809">
                  <c:v>34.299118629065703</c:v>
                </c:pt>
                <c:pt idx="11810">
                  <c:v>34.299273868344798</c:v>
                </c:pt>
                <c:pt idx="11811">
                  <c:v>34.299429071295997</c:v>
                </c:pt>
                <c:pt idx="11812">
                  <c:v>34.299584237927803</c:v>
                </c:pt>
                <c:pt idx="11813">
                  <c:v>34.2997393682489</c:v>
                </c:pt>
                <c:pt idx="11814">
                  <c:v>34.299894462267801</c:v>
                </c:pt>
                <c:pt idx="11815">
                  <c:v>34.300049519993003</c:v>
                </c:pt>
                <c:pt idx="11816">
                  <c:v>34.300204541432898</c:v>
                </c:pt>
                <c:pt idx="11817">
                  <c:v>34.300359526596203</c:v>
                </c:pt>
                <c:pt idx="11818">
                  <c:v>34.300514475491397</c:v>
                </c:pt>
                <c:pt idx="11819">
                  <c:v>34.300669388126998</c:v>
                </c:pt>
                <c:pt idx="11820">
                  <c:v>34.300824264511498</c:v>
                </c:pt>
                <c:pt idx="11821">
                  <c:v>34.3009791046534</c:v>
                </c:pt>
                <c:pt idx="11822">
                  <c:v>34.301133908561297</c:v>
                </c:pt>
                <c:pt idx="11823">
                  <c:v>34.301288676243601</c:v>
                </c:pt>
                <c:pt idx="11824">
                  <c:v>34.301443407708902</c:v>
                </c:pt>
                <c:pt idx="11825">
                  <c:v>34.301598102965599</c:v>
                </c:pt>
                <c:pt idx="11826">
                  <c:v>34.301752762022403</c:v>
                </c:pt>
                <c:pt idx="11827">
                  <c:v>34.301907384887599</c:v>
                </c:pt>
                <c:pt idx="11828">
                  <c:v>34.302061971569898</c:v>
                </c:pt>
                <c:pt idx="11829">
                  <c:v>34.3022165220776</c:v>
                </c:pt>
                <c:pt idx="11830">
                  <c:v>34.302371036419402</c:v>
                </c:pt>
                <c:pt idx="11831">
                  <c:v>34.302525514603602</c:v>
                </c:pt>
                <c:pt idx="11832">
                  <c:v>34.302679956638798</c:v>
                </c:pt>
                <c:pt idx="11833">
                  <c:v>34.302834362533503</c:v>
                </c:pt>
                <c:pt idx="11834">
                  <c:v>34.3029887322962</c:v>
                </c:pt>
                <c:pt idx="11835">
                  <c:v>34.303143065935402</c:v>
                </c:pt>
                <c:pt idx="11836">
                  <c:v>34.3032973634595</c:v>
                </c:pt>
                <c:pt idx="11837">
                  <c:v>34.303451624877098</c:v>
                </c:pt>
                <c:pt idx="11838">
                  <c:v>34.303605850196597</c:v>
                </c:pt>
                <c:pt idx="11839">
                  <c:v>34.3037600394265</c:v>
                </c:pt>
                <c:pt idx="11840">
                  <c:v>34.303914192575299</c:v>
                </c:pt>
                <c:pt idx="11841">
                  <c:v>34.304068309651399</c:v>
                </c:pt>
                <c:pt idx="11842">
                  <c:v>34.304222390663398</c:v>
                </c:pt>
                <c:pt idx="11843">
                  <c:v>34.304376435619702</c:v>
                </c:pt>
                <c:pt idx="11844">
                  <c:v>34.304530444528801</c:v>
                </c:pt>
                <c:pt idx="11845">
                  <c:v>34.304684417399201</c:v>
                </c:pt>
                <c:pt idx="11846">
                  <c:v>34.304838354239202</c:v>
                </c:pt>
                <c:pt idx="11847">
                  <c:v>34.304992255057499</c:v>
                </c:pt>
                <c:pt idx="11848">
                  <c:v>34.3051461198624</c:v>
                </c:pt>
                <c:pt idx="11849">
                  <c:v>34.305299948662402</c:v>
                </c:pt>
                <c:pt idx="11850">
                  <c:v>34.305453741466003</c:v>
                </c:pt>
                <c:pt idx="11851">
                  <c:v>34.305607498281702</c:v>
                </c:pt>
                <c:pt idx="11852">
                  <c:v>34.305761219117798</c:v>
                </c:pt>
                <c:pt idx="11853">
                  <c:v>34.305914903982902</c:v>
                </c:pt>
                <c:pt idx="11854">
                  <c:v>34.3060685528853</c:v>
                </c:pt>
                <c:pt idx="11855">
                  <c:v>34.306222165833603</c:v>
                </c:pt>
                <c:pt idx="11856">
                  <c:v>34.306375742836202</c:v>
                </c:pt>
                <c:pt idx="11857">
                  <c:v>34.306529283901497</c:v>
                </c:pt>
                <c:pt idx="11858">
                  <c:v>34.306682789038</c:v>
                </c:pt>
                <c:pt idx="11859">
                  <c:v>34.306836258254101</c:v>
                </c:pt>
                <c:pt idx="11860">
                  <c:v>34.3069896915583</c:v>
                </c:pt>
                <c:pt idx="11861">
                  <c:v>34.307143088959002</c:v>
                </c:pt>
                <c:pt idx="11862">
                  <c:v>34.307296450464598</c:v>
                </c:pt>
                <c:pt idx="11863">
                  <c:v>34.307449776083601</c:v>
                </c:pt>
                <c:pt idx="11864">
                  <c:v>34.307603065824402</c:v>
                </c:pt>
                <c:pt idx="11865">
                  <c:v>34.3077563196954</c:v>
                </c:pt>
                <c:pt idx="11866">
                  <c:v>34.307909537705001</c:v>
                </c:pt>
                <c:pt idx="11867">
                  <c:v>34.308062719861802</c:v>
                </c:pt>
                <c:pt idx="11868">
                  <c:v>34.308215866174002</c:v>
                </c:pt>
                <c:pt idx="11869">
                  <c:v>34.3083689766502</c:v>
                </c:pt>
                <c:pt idx="11870">
                  <c:v>34.308522051298702</c:v>
                </c:pt>
                <c:pt idx="11871">
                  <c:v>34.308675090127998</c:v>
                </c:pt>
                <c:pt idx="11872">
                  <c:v>34.308828093146502</c:v>
                </c:pt>
                <c:pt idx="11873">
                  <c:v>34.308981060362498</c:v>
                </c:pt>
                <c:pt idx="11874">
                  <c:v>34.309133991784599</c:v>
                </c:pt>
                <c:pt idx="11875">
                  <c:v>34.309286887421102</c:v>
                </c:pt>
                <c:pt idx="11876">
                  <c:v>34.3094397472804</c:v>
                </c:pt>
                <c:pt idx="11877">
                  <c:v>34.309592571370899</c:v>
                </c:pt>
                <c:pt idx="11878">
                  <c:v>34.309745359701097</c:v>
                </c:pt>
                <c:pt idx="11879">
                  <c:v>34.309898112279299</c:v>
                </c:pt>
                <c:pt idx="11880">
                  <c:v>34.310050829113898</c:v>
                </c:pt>
                <c:pt idx="11881">
                  <c:v>34.310203510213299</c:v>
                </c:pt>
                <c:pt idx="11882">
                  <c:v>34.310356155586</c:v>
                </c:pt>
                <c:pt idx="11883">
                  <c:v>34.3105087652403</c:v>
                </c:pt>
                <c:pt idx="11884">
                  <c:v>34.310661339184598</c:v>
                </c:pt>
                <c:pt idx="11885">
                  <c:v>34.3108138774273</c:v>
                </c:pt>
                <c:pt idx="11886">
                  <c:v>34.310966379976797</c:v>
                </c:pt>
                <c:pt idx="11887">
                  <c:v>34.311118846841502</c:v>
                </c:pt>
                <c:pt idx="11888">
                  <c:v>34.3112712780297</c:v>
                </c:pt>
                <c:pt idx="11889">
                  <c:v>34.311423673549903</c:v>
                </c:pt>
                <c:pt idx="11890">
                  <c:v>34.311576033410397</c:v>
                </c:pt>
                <c:pt idx="11891">
                  <c:v>34.3117283576196</c:v>
                </c:pt>
                <c:pt idx="11892">
                  <c:v>34.311880646185898</c:v>
                </c:pt>
                <c:pt idx="11893">
                  <c:v>34.312032899117597</c:v>
                </c:pt>
                <c:pt idx="11894">
                  <c:v>34.312185116423102</c:v>
                </c:pt>
                <c:pt idx="11895">
                  <c:v>34.312337298110798</c:v>
                </c:pt>
                <c:pt idx="11896">
                  <c:v>34.312489444189097</c:v>
                </c:pt>
                <c:pt idx="11897">
                  <c:v>34.3126415546663</c:v>
                </c:pt>
                <c:pt idx="11898">
                  <c:v>34.312793629550796</c:v>
                </c:pt>
                <c:pt idx="11899">
                  <c:v>34.312945668850901</c:v>
                </c:pt>
                <c:pt idx="11900">
                  <c:v>34.313097672574997</c:v>
                </c:pt>
                <c:pt idx="11901">
                  <c:v>34.313249640731499</c:v>
                </c:pt>
                <c:pt idx="11902">
                  <c:v>34.313401573328797</c:v>
                </c:pt>
                <c:pt idx="11903">
                  <c:v>34.313553470375098</c:v>
                </c:pt>
                <c:pt idx="11904">
                  <c:v>34.313705331878801</c:v>
                </c:pt>
                <c:pt idx="11905">
                  <c:v>34.313857157848297</c:v>
                </c:pt>
                <c:pt idx="11906">
                  <c:v>34.314008948291999</c:v>
                </c:pt>
                <c:pt idx="11907">
                  <c:v>34.3141607032181</c:v>
                </c:pt>
                <c:pt idx="11908">
                  <c:v>34.314312422634998</c:v>
                </c:pt>
                <c:pt idx="11909">
                  <c:v>34.3144641065511</c:v>
                </c:pt>
                <c:pt idx="11910">
                  <c:v>34.314615754974703</c:v>
                </c:pt>
                <c:pt idx="11911">
                  <c:v>34.314767367914101</c:v>
                </c:pt>
                <c:pt idx="11912">
                  <c:v>34.314918945377698</c:v>
                </c:pt>
                <c:pt idx="11913">
                  <c:v>34.315070487373802</c:v>
                </c:pt>
                <c:pt idx="11914">
                  <c:v>34.315221993910697</c:v>
                </c:pt>
                <c:pt idx="11915">
                  <c:v>34.315373464996803</c:v>
                </c:pt>
                <c:pt idx="11916">
                  <c:v>34.315524900640398</c:v>
                </c:pt>
                <c:pt idx="11917">
                  <c:v>34.315676300849802</c:v>
                </c:pt>
                <c:pt idx="11918">
                  <c:v>34.3158276656334</c:v>
                </c:pt>
                <c:pt idx="11919">
                  <c:v>34.315978994999497</c:v>
                </c:pt>
                <c:pt idx="11920">
                  <c:v>34.316130288956302</c:v>
                </c:pt>
                <c:pt idx="11921">
                  <c:v>34.316281547512297</c:v>
                </c:pt>
                <c:pt idx="11922">
                  <c:v>34.316432770675597</c:v>
                </c:pt>
                <c:pt idx="11923">
                  <c:v>34.3165839584548</c:v>
                </c:pt>
                <c:pt idx="11924">
                  <c:v>34.316735110857898</c:v>
                </c:pt>
                <c:pt idx="11925">
                  <c:v>34.316886227893498</c:v>
                </c:pt>
                <c:pt idx="11926">
                  <c:v>34.317037309569699</c:v>
                </c:pt>
                <c:pt idx="11927">
                  <c:v>34.3171883558948</c:v>
                </c:pt>
                <c:pt idx="11928">
                  <c:v>34.317339366877299</c:v>
                </c:pt>
                <c:pt idx="11929">
                  <c:v>34.317490342525403</c:v>
                </c:pt>
                <c:pt idx="11930">
                  <c:v>34.317641282847298</c:v>
                </c:pt>
                <c:pt idx="11931">
                  <c:v>34.317792187851403</c:v>
                </c:pt>
                <c:pt idx="11932">
                  <c:v>34.317943057546003</c:v>
                </c:pt>
                <c:pt idx="11933">
                  <c:v>34.318093891939398</c:v>
                </c:pt>
                <c:pt idx="11934">
                  <c:v>34.318244691039901</c:v>
                </c:pt>
                <c:pt idx="11935">
                  <c:v>34.318395454855697</c:v>
                </c:pt>
                <c:pt idx="11936">
                  <c:v>34.3185461833951</c:v>
                </c:pt>
                <c:pt idx="11937">
                  <c:v>34.3186968766665</c:v>
                </c:pt>
                <c:pt idx="11938">
                  <c:v>34.318847534678198</c:v>
                </c:pt>
                <c:pt idx="11939">
                  <c:v>34.318998157438301</c:v>
                </c:pt>
                <c:pt idx="11940">
                  <c:v>34.3191487449552</c:v>
                </c:pt>
                <c:pt idx="11941">
                  <c:v>34.319299297237102</c:v>
                </c:pt>
                <c:pt idx="11942">
                  <c:v>34.319449814292497</c:v>
                </c:pt>
                <c:pt idx="11943">
                  <c:v>34.319600296129401</c:v>
                </c:pt>
                <c:pt idx="11944">
                  <c:v>34.319750742756199</c:v>
                </c:pt>
                <c:pt idx="11945">
                  <c:v>34.319901154181203</c:v>
                </c:pt>
                <c:pt idx="11946">
                  <c:v>34.320051530412599</c:v>
                </c:pt>
                <c:pt idx="11947">
                  <c:v>34.3202018714587</c:v>
                </c:pt>
                <c:pt idx="11948">
                  <c:v>34.320352177327798</c:v>
                </c:pt>
                <c:pt idx="11949">
                  <c:v>34.320502448028002</c:v>
                </c:pt>
                <c:pt idx="11950">
                  <c:v>34.320652683567801</c:v>
                </c:pt>
                <c:pt idx="11951">
                  <c:v>34.320802883955302</c:v>
                </c:pt>
                <c:pt idx="11952">
                  <c:v>34.320953049198899</c:v>
                </c:pt>
                <c:pt idx="11953">
                  <c:v>34.321103179306697</c:v>
                </c:pt>
                <c:pt idx="11954">
                  <c:v>34.321253274287002</c:v>
                </c:pt>
                <c:pt idx="11955">
                  <c:v>34.321403334148002</c:v>
                </c:pt>
                <c:pt idx="11956">
                  <c:v>34.3215533588981</c:v>
                </c:pt>
                <c:pt idx="11957">
                  <c:v>34.321703348545498</c:v>
                </c:pt>
                <c:pt idx="11958">
                  <c:v>34.321853303098301</c:v>
                </c:pt>
                <c:pt idx="11959">
                  <c:v>34.322003222564902</c:v>
                </c:pt>
                <c:pt idx="11960">
                  <c:v>34.3221531069535</c:v>
                </c:pt>
                <c:pt idx="11961">
                  <c:v>34.322302956272303</c:v>
                </c:pt>
                <c:pt idx="11962">
                  <c:v>34.322452770529601</c:v>
                </c:pt>
                <c:pt idx="11963">
                  <c:v>34.322602549733702</c:v>
                </c:pt>
                <c:pt idx="11964">
                  <c:v>34.322752293892599</c:v>
                </c:pt>
                <c:pt idx="11965">
                  <c:v>34.322902003014697</c:v>
                </c:pt>
                <c:pt idx="11966">
                  <c:v>34.323051677108303</c:v>
                </c:pt>
                <c:pt idx="11967">
                  <c:v>34.323201316181397</c:v>
                </c:pt>
                <c:pt idx="11968">
                  <c:v>34.323350920242397</c:v>
                </c:pt>
                <c:pt idx="11969">
                  <c:v>34.323500489299498</c:v>
                </c:pt>
                <c:pt idx="11970">
                  <c:v>34.323650023360898</c:v>
                </c:pt>
                <c:pt idx="11971">
                  <c:v>34.323799522434904</c:v>
                </c:pt>
                <c:pt idx="11972">
                  <c:v>34.323948986529501</c:v>
                </c:pt>
                <c:pt idx="11973">
                  <c:v>34.324098415653197</c:v>
                </c:pt>
                <c:pt idx="11974">
                  <c:v>34.324247809813997</c:v>
                </c:pt>
                <c:pt idx="11975">
                  <c:v>34.324397169020202</c:v>
                </c:pt>
                <c:pt idx="11976">
                  <c:v>34.324546493280003</c:v>
                </c:pt>
                <c:pt idx="11977">
                  <c:v>34.324695782601601</c:v>
                </c:pt>
                <c:pt idx="11978">
                  <c:v>34.324845036993203</c:v>
                </c:pt>
                <c:pt idx="11979">
                  <c:v>34.324994256463</c:v>
                </c:pt>
                <c:pt idx="11980">
                  <c:v>34.3251434410193</c:v>
                </c:pt>
                <c:pt idx="11981">
                  <c:v>34.325292590670102</c:v>
                </c:pt>
                <c:pt idx="11982">
                  <c:v>34.325441705423799</c:v>
                </c:pt>
                <c:pt idx="11983">
                  <c:v>34.325590785288497</c:v>
                </c:pt>
                <c:pt idx="11984">
                  <c:v>34.325739830272497</c:v>
                </c:pt>
                <c:pt idx="11985">
                  <c:v>34.325888840383797</c:v>
                </c:pt>
                <c:pt idx="11986">
                  <c:v>34.326037815630698</c:v>
                </c:pt>
                <c:pt idx="11987">
                  <c:v>34.3261867560214</c:v>
                </c:pt>
                <c:pt idx="11988">
                  <c:v>34.326335661564102</c:v>
                </c:pt>
                <c:pt idx="11989">
                  <c:v>34.326484532267003</c:v>
                </c:pt>
                <c:pt idx="11990">
                  <c:v>34.326633368138197</c:v>
                </c:pt>
                <c:pt idx="11991">
                  <c:v>34.326782169185897</c:v>
                </c:pt>
                <c:pt idx="11992">
                  <c:v>34.326930935418297</c:v>
                </c:pt>
                <c:pt idx="11993">
                  <c:v>34.327079666843602</c:v>
                </c:pt>
                <c:pt idx="11994">
                  <c:v>34.327228363469899</c:v>
                </c:pt>
                <c:pt idx="11995">
                  <c:v>34.327377025305502</c:v>
                </c:pt>
                <c:pt idx="11996">
                  <c:v>34.327525652358503</c:v>
                </c:pt>
                <c:pt idx="11997">
                  <c:v>34.327674244637102</c:v>
                </c:pt>
                <c:pt idx="11998">
                  <c:v>34.327822802149399</c:v>
                </c:pt>
                <c:pt idx="11999">
                  <c:v>34.327971324903601</c:v>
                </c:pt>
                <c:pt idx="12000">
                  <c:v>34.328119812907801</c:v>
                </c:pt>
                <c:pt idx="12001">
                  <c:v>34.328268266170298</c:v>
                </c:pt>
                <c:pt idx="12002">
                  <c:v>34.328416684699199</c:v>
                </c:pt>
                <c:pt idx="12003">
                  <c:v>34.328565068502698</c:v>
                </c:pt>
                <c:pt idx="12004">
                  <c:v>34.328713417588801</c:v>
                </c:pt>
                <c:pt idx="12005">
                  <c:v>34.328861731965901</c:v>
                </c:pt>
                <c:pt idx="12006">
                  <c:v>34.329010011641898</c:v>
                </c:pt>
                <c:pt idx="12007">
                  <c:v>34.329158256625099</c:v>
                </c:pt>
                <c:pt idx="12008">
                  <c:v>34.329306466923597</c:v>
                </c:pt>
                <c:pt idx="12009">
                  <c:v>34.329454642545599</c:v>
                </c:pt>
                <c:pt idx="12010">
                  <c:v>34.329602783499197</c:v>
                </c:pt>
                <c:pt idx="12011">
                  <c:v>34.3297508897925</c:v>
                </c:pt>
                <c:pt idx="12012">
                  <c:v>34.329898961433699</c:v>
                </c:pt>
                <c:pt idx="12013">
                  <c:v>34.330046998430902</c:v>
                </c:pt>
                <c:pt idx="12014">
                  <c:v>34.330195000792401</c:v>
                </c:pt>
                <c:pt idx="12015">
                  <c:v>34.330342968526097</c:v>
                </c:pt>
                <c:pt idx="12016">
                  <c:v>34.330490901640196</c:v>
                </c:pt>
                <c:pt idx="12017">
                  <c:v>34.3306388001429</c:v>
                </c:pt>
                <c:pt idx="12018">
                  <c:v>34.3307866640423</c:v>
                </c:pt>
                <c:pt idx="12019">
                  <c:v>34.330934493346497</c:v>
                </c:pt>
                <c:pt idx="12020">
                  <c:v>34.331082288063698</c:v>
                </c:pt>
                <c:pt idx="12021">
                  <c:v>34.331230048201903</c:v>
                </c:pt>
                <c:pt idx="12022">
                  <c:v>34.331377773769297</c:v>
                </c:pt>
                <c:pt idx="12023">
                  <c:v>34.331525464774103</c:v>
                </c:pt>
                <c:pt idx="12024">
                  <c:v>34.331673121224199</c:v>
                </c:pt>
                <c:pt idx="12025">
                  <c:v>34.331820743127899</c:v>
                </c:pt>
                <c:pt idx="12026">
                  <c:v>34.331968330493297</c:v>
                </c:pt>
                <c:pt idx="12027">
                  <c:v>34.332115883328399</c:v>
                </c:pt>
                <c:pt idx="12028">
                  <c:v>34.332263401641399</c:v>
                </c:pt>
                <c:pt idx="12029">
                  <c:v>34.332410885440403</c:v>
                </c:pt>
                <c:pt idx="12030">
                  <c:v>34.332558334733498</c:v>
                </c:pt>
                <c:pt idx="12031">
                  <c:v>34.332705749528799</c:v>
                </c:pt>
                <c:pt idx="12032">
                  <c:v>34.332853129834398</c:v>
                </c:pt>
                <c:pt idx="12033">
                  <c:v>34.333000475658402</c:v>
                </c:pt>
                <c:pt idx="12034">
                  <c:v>34.333147787008897</c:v>
                </c:pt>
                <c:pt idx="12035">
                  <c:v>34.333295063893999</c:v>
                </c:pt>
                <c:pt idx="12036">
                  <c:v>34.3334423063218</c:v>
                </c:pt>
                <c:pt idx="12037">
                  <c:v>34.3335895143004</c:v>
                </c:pt>
                <c:pt idx="12038">
                  <c:v>34.333736687837899</c:v>
                </c:pt>
                <c:pt idx="12039">
                  <c:v>34.333883826942298</c:v>
                </c:pt>
                <c:pt idx="12040">
                  <c:v>34.334030931621697</c:v>
                </c:pt>
                <c:pt idx="12041">
                  <c:v>34.334178001884297</c:v>
                </c:pt>
                <c:pt idx="12042">
                  <c:v>34.334325037738203</c:v>
                </c:pt>
                <c:pt idx="12043">
                  <c:v>34.334472039191297</c:v>
                </c:pt>
                <c:pt idx="12044">
                  <c:v>34.334619006251799</c:v>
                </c:pt>
                <c:pt idx="12045">
                  <c:v>34.334765938927802</c:v>
                </c:pt>
                <c:pt idx="12046">
                  <c:v>34.3349128372273</c:v>
                </c:pt>
                <c:pt idx="12047">
                  <c:v>34.3350597011584</c:v>
                </c:pt>
                <c:pt idx="12048">
                  <c:v>34.335206530729103</c:v>
                </c:pt>
                <c:pt idx="12049">
                  <c:v>34.3353533259477</c:v>
                </c:pt>
                <c:pt idx="12050">
                  <c:v>34.335500086822002</c:v>
                </c:pt>
                <c:pt idx="12051">
                  <c:v>34.335646813360199</c:v>
                </c:pt>
                <c:pt idx="12052">
                  <c:v>34.3357935055704</c:v>
                </c:pt>
                <c:pt idx="12053">
                  <c:v>34.335940163460599</c:v>
                </c:pt>
                <c:pt idx="12054">
                  <c:v>34.336086787038901</c:v>
                </c:pt>
                <c:pt idx="12055">
                  <c:v>34.336233376313203</c:v>
                </c:pt>
                <c:pt idx="12056">
                  <c:v>34.336379931291802</c:v>
                </c:pt>
                <c:pt idx="12057">
                  <c:v>34.3365264519826</c:v>
                </c:pt>
                <c:pt idx="12058">
                  <c:v>34.336672938393697</c:v>
                </c:pt>
                <c:pt idx="12059">
                  <c:v>34.336819390533201</c:v>
                </c:pt>
                <c:pt idx="12060">
                  <c:v>34.336965808408998</c:v>
                </c:pt>
                <c:pt idx="12061">
                  <c:v>34.337112192029203</c:v>
                </c:pt>
                <c:pt idx="12062">
                  <c:v>34.337258541402001</c:v>
                </c:pt>
                <c:pt idx="12063">
                  <c:v>34.337404856535301</c:v>
                </c:pt>
                <c:pt idx="12064">
                  <c:v>34.337551137437103</c:v>
                </c:pt>
                <c:pt idx="12065">
                  <c:v>34.3376973841156</c:v>
                </c:pt>
                <c:pt idx="12066">
                  <c:v>34.337843596578601</c:v>
                </c:pt>
                <c:pt idx="12067">
                  <c:v>34.337989774834398</c:v>
                </c:pt>
                <c:pt idx="12068">
                  <c:v>34.338135918890899</c:v>
                </c:pt>
                <c:pt idx="12069">
                  <c:v>34.338282028756097</c:v>
                </c:pt>
                <c:pt idx="12070">
                  <c:v>34.338428104438101</c:v>
                </c:pt>
                <c:pt idx="12071">
                  <c:v>34.338574145944897</c:v>
                </c:pt>
                <c:pt idx="12072">
                  <c:v>34.338720153284598</c:v>
                </c:pt>
                <c:pt idx="12073">
                  <c:v>34.338866126465</c:v>
                </c:pt>
                <c:pt idx="12074">
                  <c:v>34.339012065494401</c:v>
                </c:pt>
                <c:pt idx="12075">
                  <c:v>34.339157970380597</c:v>
                </c:pt>
                <c:pt idx="12076">
                  <c:v>34.339303841131802</c:v>
                </c:pt>
                <c:pt idx="12077">
                  <c:v>34.339449677755901</c:v>
                </c:pt>
                <c:pt idx="12078">
                  <c:v>34.339595480260897</c:v>
                </c:pt>
                <c:pt idx="12079">
                  <c:v>34.339741248654903</c:v>
                </c:pt>
                <c:pt idx="12080">
                  <c:v>34.339886982945899</c:v>
                </c:pt>
                <c:pt idx="12081">
                  <c:v>34.3400326831418</c:v>
                </c:pt>
                <c:pt idx="12082">
                  <c:v>34.340178349250699</c:v>
                </c:pt>
                <c:pt idx="12083">
                  <c:v>34.340323981280598</c:v>
                </c:pt>
                <c:pt idx="12084">
                  <c:v>34.340469579239503</c:v>
                </c:pt>
                <c:pt idx="12085">
                  <c:v>34.340615143135402</c:v>
                </c:pt>
                <c:pt idx="12086">
                  <c:v>34.340760672976302</c:v>
                </c:pt>
                <c:pt idx="12087">
                  <c:v>34.340906168770204</c:v>
                </c:pt>
                <c:pt idx="12088">
                  <c:v>34.341051630525001</c:v>
                </c:pt>
                <c:pt idx="12089">
                  <c:v>34.341197058248802</c:v>
                </c:pt>
                <c:pt idx="12090">
                  <c:v>34.3413424519496</c:v>
                </c:pt>
                <c:pt idx="12091">
                  <c:v>34.341487811635403</c:v>
                </c:pt>
                <c:pt idx="12092">
                  <c:v>34.341633137314098</c:v>
                </c:pt>
                <c:pt idx="12093">
                  <c:v>34.341778428993699</c:v>
                </c:pt>
                <c:pt idx="12094">
                  <c:v>34.3419236866823</c:v>
                </c:pt>
                <c:pt idx="12095">
                  <c:v>34.342068910387802</c:v>
                </c:pt>
                <c:pt idx="12096">
                  <c:v>34.342214100118099</c:v>
                </c:pt>
                <c:pt idx="12097">
                  <c:v>34.342359255881298</c:v>
                </c:pt>
                <c:pt idx="12098">
                  <c:v>34.342504377685302</c:v>
                </c:pt>
                <c:pt idx="12099">
                  <c:v>34.342649465538202</c:v>
                </c:pt>
                <c:pt idx="12100">
                  <c:v>34.3427945194478</c:v>
                </c:pt>
                <c:pt idx="12101">
                  <c:v>34.342939539422197</c:v>
                </c:pt>
                <c:pt idx="12102">
                  <c:v>34.343084525469301</c:v>
                </c:pt>
                <c:pt idx="12103">
                  <c:v>34.343229477597099</c:v>
                </c:pt>
                <c:pt idx="12104">
                  <c:v>34.343374395813598</c:v>
                </c:pt>
                <c:pt idx="12105">
                  <c:v>34.343519280126699</c:v>
                </c:pt>
                <c:pt idx="12106">
                  <c:v>34.343664130544298</c:v>
                </c:pt>
                <c:pt idx="12107">
                  <c:v>34.3438089470745</c:v>
                </c:pt>
                <c:pt idx="12108">
                  <c:v>34.3439537297252</c:v>
                </c:pt>
                <c:pt idx="12109">
                  <c:v>34.344098478504399</c:v>
                </c:pt>
                <c:pt idx="12110">
                  <c:v>34.344243193419999</c:v>
                </c:pt>
                <c:pt idx="12111">
                  <c:v>34.344387874479899</c:v>
                </c:pt>
                <c:pt idx="12112">
                  <c:v>34.344532521692102</c:v>
                </c:pt>
                <c:pt idx="12113">
                  <c:v>34.3446771350646</c:v>
                </c:pt>
                <c:pt idx="12114">
                  <c:v>34.344821714605402</c:v>
                </c:pt>
                <c:pt idx="12115">
                  <c:v>34.344966260322202</c:v>
                </c:pt>
                <c:pt idx="12116">
                  <c:v>34.345110772223201</c:v>
                </c:pt>
                <c:pt idx="12117">
                  <c:v>34.3452552503162</c:v>
                </c:pt>
                <c:pt idx="12118">
                  <c:v>34.3453996946091</c:v>
                </c:pt>
                <c:pt idx="12119">
                  <c:v>34.345544105110001</c:v>
                </c:pt>
                <c:pt idx="12120">
                  <c:v>34.345688481826699</c:v>
                </c:pt>
                <c:pt idx="12121">
                  <c:v>34.3458328247672</c:v>
                </c:pt>
                <c:pt idx="12122">
                  <c:v>34.3459771339394</c:v>
                </c:pt>
                <c:pt idx="12123">
                  <c:v>34.346121409351298</c:v>
                </c:pt>
                <c:pt idx="12124">
                  <c:v>34.346265651010697</c:v>
                </c:pt>
                <c:pt idx="12125">
                  <c:v>34.346409858925597</c:v>
                </c:pt>
                <c:pt idx="12126">
                  <c:v>34.346554033103899</c:v>
                </c:pt>
                <c:pt idx="12127">
                  <c:v>34.346698173553598</c:v>
                </c:pt>
                <c:pt idx="12128">
                  <c:v>34.346842280282502</c:v>
                </c:pt>
                <c:pt idx="12129">
                  <c:v>34.346986353298597</c:v>
                </c:pt>
                <c:pt idx="12130">
                  <c:v>34.347130392609799</c:v>
                </c:pt>
                <c:pt idx="12131">
                  <c:v>34.347274398224002</c:v>
                </c:pt>
                <c:pt idx="12132">
                  <c:v>34.3474183701492</c:v>
                </c:pt>
                <c:pt idx="12133">
                  <c:v>34.347562308393101</c:v>
                </c:pt>
                <c:pt idx="12134">
                  <c:v>34.3477062129638</c:v>
                </c:pt>
                <c:pt idx="12135">
                  <c:v>34.347850083869197</c:v>
                </c:pt>
                <c:pt idx="12136">
                  <c:v>34.347993921117101</c:v>
                </c:pt>
                <c:pt idx="12137">
                  <c:v>34.3481377247154</c:v>
                </c:pt>
                <c:pt idx="12138">
                  <c:v>34.3482814946722</c:v>
                </c:pt>
                <c:pt idx="12139">
                  <c:v>34.348425230995197</c:v>
                </c:pt>
                <c:pt idx="12140">
                  <c:v>34.348568933692299</c:v>
                </c:pt>
                <c:pt idx="12141">
                  <c:v>34.348712602771499</c:v>
                </c:pt>
                <c:pt idx="12142">
                  <c:v>34.3488562382406</c:v>
                </c:pt>
                <c:pt idx="12143">
                  <c:v>34.348999840107602</c:v>
                </c:pt>
                <c:pt idx="12144">
                  <c:v>34.3491434083803</c:v>
                </c:pt>
                <c:pt idx="12145">
                  <c:v>34.349286943066602</c:v>
                </c:pt>
                <c:pt idx="12146">
                  <c:v>34.349430444174402</c:v>
                </c:pt>
                <c:pt idx="12147">
                  <c:v>34.349573911711602</c:v>
                </c:pt>
                <c:pt idx="12148">
                  <c:v>34.349717345686102</c:v>
                </c:pt>
                <c:pt idx="12149">
                  <c:v>34.349860746105698</c:v>
                </c:pt>
                <c:pt idx="12150">
                  <c:v>34.350004112978397</c:v>
                </c:pt>
                <c:pt idx="12151">
                  <c:v>34.350147446312</c:v>
                </c:pt>
                <c:pt idx="12152">
                  <c:v>34.350290746114297</c:v>
                </c:pt>
                <c:pt idx="12153">
                  <c:v>34.350434012393301</c:v>
                </c:pt>
                <c:pt idx="12154">
                  <c:v>34.350577245156899</c:v>
                </c:pt>
                <c:pt idx="12155">
                  <c:v>34.350720444412801</c:v>
                </c:pt>
                <c:pt idx="12156">
                  <c:v>34.350863610169</c:v>
                </c:pt>
                <c:pt idx="12157">
                  <c:v>34.351006742433299</c:v>
                </c:pt>
                <c:pt idx="12158">
                  <c:v>34.351149841213598</c:v>
                </c:pt>
                <c:pt idx="12159">
                  <c:v>34.351292906517799</c:v>
                </c:pt>
                <c:pt idx="12160">
                  <c:v>34.351435938353703</c:v>
                </c:pt>
                <c:pt idx="12161">
                  <c:v>34.351578936729197</c:v>
                </c:pt>
                <c:pt idx="12162">
                  <c:v>34.351721901652098</c:v>
                </c:pt>
                <c:pt idx="12163">
                  <c:v>34.3518648331303</c:v>
                </c:pt>
                <c:pt idx="12164">
                  <c:v>34.352007731171597</c:v>
                </c:pt>
                <c:pt idx="12165">
                  <c:v>34.352150595783897</c:v>
                </c:pt>
                <c:pt idx="12166">
                  <c:v>34.352293426975102</c:v>
                </c:pt>
                <c:pt idx="12167">
                  <c:v>34.3524362247529</c:v>
                </c:pt>
                <c:pt idx="12168">
                  <c:v>34.352578989125298</c:v>
                </c:pt>
                <c:pt idx="12169">
                  <c:v>34.352721720100099</c:v>
                </c:pt>
                <c:pt idx="12170">
                  <c:v>34.352864417685097</c:v>
                </c:pt>
                <c:pt idx="12171">
                  <c:v>34.353007081888101</c:v>
                </c:pt>
                <c:pt idx="12172">
                  <c:v>34.353149712717098</c:v>
                </c:pt>
                <c:pt idx="12173">
                  <c:v>34.353292310179697</c:v>
                </c:pt>
                <c:pt idx="12174">
                  <c:v>34.353434874283998</c:v>
                </c:pt>
                <c:pt idx="12175">
                  <c:v>34.353577405037598</c:v>
                </c:pt>
                <c:pt idx="12176">
                  <c:v>34.353719902448503</c:v>
                </c:pt>
                <c:pt idx="12177">
                  <c:v>34.353862366524403</c:v>
                </c:pt>
                <c:pt idx="12178">
                  <c:v>34.354004797273198</c:v>
                </c:pt>
                <c:pt idx="12179">
                  <c:v>34.354147194702797</c:v>
                </c:pt>
                <c:pt idx="12180">
                  <c:v>34.354289558820803</c:v>
                </c:pt>
                <c:pt idx="12181">
                  <c:v>34.3544318896353</c:v>
                </c:pt>
                <c:pt idx="12182">
                  <c:v>34.354574187153901</c:v>
                </c:pt>
                <c:pt idx="12183">
                  <c:v>34.354716451384498</c:v>
                </c:pt>
                <c:pt idx="12184">
                  <c:v>34.3548586823349</c:v>
                </c:pt>
                <c:pt idx="12185">
                  <c:v>34.355000880012902</c:v>
                </c:pt>
                <c:pt idx="12186">
                  <c:v>34.355143044426299</c:v>
                </c:pt>
                <c:pt idx="12187">
                  <c:v>34.355285175583099</c:v>
                </c:pt>
                <c:pt idx="12188">
                  <c:v>34.355427273490797</c:v>
                </c:pt>
                <c:pt idx="12189">
                  <c:v>34.355569338157402</c:v>
                </c:pt>
                <c:pt idx="12190">
                  <c:v>34.355711369590701</c:v>
                </c:pt>
                <c:pt idx="12191">
                  <c:v>34.355853367798503</c:v>
                </c:pt>
                <c:pt idx="12192">
                  <c:v>34.355995332788503</c:v>
                </c:pt>
                <c:pt idx="12193">
                  <c:v>34.356137264568602</c:v>
                </c:pt>
                <c:pt idx="12194">
                  <c:v>34.356279163146603</c:v>
                </c:pt>
                <c:pt idx="12195">
                  <c:v>34.3564210285302</c:v>
                </c:pt>
                <c:pt idx="12196">
                  <c:v>34.356562860727301</c:v>
                </c:pt>
                <c:pt idx="12197">
                  <c:v>34.356704659745603</c:v>
                </c:pt>
                <c:pt idx="12198">
                  <c:v>34.356846425592899</c:v>
                </c:pt>
                <c:pt idx="12199">
                  <c:v>34.356988158277098</c:v>
                </c:pt>
                <c:pt idx="12200">
                  <c:v>34.357129857805901</c:v>
                </c:pt>
                <c:pt idx="12201">
                  <c:v>34.357271524187098</c:v>
                </c:pt>
                <c:pt idx="12202">
                  <c:v>34.357413157428503</c:v>
                </c:pt>
                <c:pt idx="12203">
                  <c:v>34.357554757537798</c:v>
                </c:pt>
                <c:pt idx="12204">
                  <c:v>34.357696324522898</c:v>
                </c:pt>
                <c:pt idx="12205">
                  <c:v>34.357837858391498</c:v>
                </c:pt>
                <c:pt idx="12206">
                  <c:v>34.357979359151301</c:v>
                </c:pt>
                <c:pt idx="12207">
                  <c:v>34.3581208268103</c:v>
                </c:pt>
                <c:pt idx="12208">
                  <c:v>34.358262261375998</c:v>
                </c:pt>
                <c:pt idx="12209">
                  <c:v>34.358403662856396</c:v>
                </c:pt>
                <c:pt idx="12210">
                  <c:v>34.358545031259197</c:v>
                </c:pt>
                <c:pt idx="12211">
                  <c:v>34.358686366592003</c:v>
                </c:pt>
                <c:pt idx="12212">
                  <c:v>34.358827668862801</c:v>
                </c:pt>
                <c:pt idx="12213">
                  <c:v>34.3589689380793</c:v>
                </c:pt>
                <c:pt idx="12214">
                  <c:v>34.359110174249203</c:v>
                </c:pt>
                <c:pt idx="12215">
                  <c:v>34.359251377380197</c:v>
                </c:pt>
                <c:pt idx="12216">
                  <c:v>34.359392547480198</c:v>
                </c:pt>
                <c:pt idx="12217">
                  <c:v>34.359533684557</c:v>
                </c:pt>
                <c:pt idx="12218">
                  <c:v>34.359674788618101</c:v>
                </c:pt>
                <c:pt idx="12219">
                  <c:v>34.3598158596715</c:v>
                </c:pt>
                <c:pt idx="12220">
                  <c:v>34.3599568977248</c:v>
                </c:pt>
                <c:pt idx="12221">
                  <c:v>34.360097902785803</c:v>
                </c:pt>
                <c:pt idx="12222">
                  <c:v>34.360238874862198</c:v>
                </c:pt>
                <c:pt idx="12223">
                  <c:v>34.360379813961799</c:v>
                </c:pt>
                <c:pt idx="12224">
                  <c:v>34.360520720092403</c:v>
                </c:pt>
                <c:pt idx="12225">
                  <c:v>34.360661593261597</c:v>
                </c:pt>
                <c:pt idx="12226">
                  <c:v>34.360802433477303</c:v>
                </c:pt>
                <c:pt idx="12227">
                  <c:v>34.360943240747098</c:v>
                </c:pt>
                <c:pt idx="12228">
                  <c:v>34.361084015078703</c:v>
                </c:pt>
                <c:pt idx="12229">
                  <c:v>34.361224756479999</c:v>
                </c:pt>
                <c:pt idx="12230">
                  <c:v>34.361365464958602</c:v>
                </c:pt>
                <c:pt idx="12231">
                  <c:v>34.361506140522302</c:v>
                </c:pt>
                <c:pt idx="12232">
                  <c:v>34.361646783178799</c:v>
                </c:pt>
                <c:pt idx="12233">
                  <c:v>34.361787392935902</c:v>
                </c:pt>
                <c:pt idx="12234">
                  <c:v>34.361927969801101</c:v>
                </c:pt>
                <c:pt idx="12235">
                  <c:v>34.362068513782397</c:v>
                </c:pt>
                <c:pt idx="12236">
                  <c:v>34.362209024887299</c:v>
                </c:pt>
                <c:pt idx="12237">
                  <c:v>34.362349503123703</c:v>
                </c:pt>
                <c:pt idx="12238">
                  <c:v>34.362489948499203</c:v>
                </c:pt>
                <c:pt idx="12239">
                  <c:v>34.362630361021502</c:v>
                </c:pt>
                <c:pt idx="12240">
                  <c:v>34.362770740698302</c:v>
                </c:pt>
                <c:pt idx="12241">
                  <c:v>34.362911087537498</c:v>
                </c:pt>
                <c:pt idx="12242">
                  <c:v>34.363051401546599</c:v>
                </c:pt>
                <c:pt idx="12243">
                  <c:v>34.363191682733401</c:v>
                </c:pt>
                <c:pt idx="12244">
                  <c:v>34.363331931105598</c:v>
                </c:pt>
                <c:pt idx="12245">
                  <c:v>34.363472146670901</c:v>
                </c:pt>
                <c:pt idx="12246">
                  <c:v>34.363612329436997</c:v>
                </c:pt>
                <c:pt idx="12247">
                  <c:v>34.363752479411502</c:v>
                </c:pt>
                <c:pt idx="12248">
                  <c:v>34.363892596602298</c:v>
                </c:pt>
                <c:pt idx="12249">
                  <c:v>34.364032681016901</c:v>
                </c:pt>
                <c:pt idx="12250">
                  <c:v>34.364172732663199</c:v>
                </c:pt>
                <c:pt idx="12251">
                  <c:v>34.364312751548702</c:v>
                </c:pt>
                <c:pt idx="12252">
                  <c:v>34.364452737681198</c:v>
                </c:pt>
                <c:pt idx="12253">
                  <c:v>34.364592691068303</c:v>
                </c:pt>
                <c:pt idx="12254">
                  <c:v>34.364732611717798</c:v>
                </c:pt>
                <c:pt idx="12255">
                  <c:v>34.364872499637301</c:v>
                </c:pt>
                <c:pt idx="12256">
                  <c:v>34.365012354834498</c:v>
                </c:pt>
                <c:pt idx="12257">
                  <c:v>34.3651521773171</c:v>
                </c:pt>
                <c:pt idx="12258">
                  <c:v>34.365291967092801</c:v>
                </c:pt>
                <c:pt idx="12259">
                  <c:v>34.365431724169298</c:v>
                </c:pt>
                <c:pt idx="12260">
                  <c:v>34.365571448554199</c:v>
                </c:pt>
                <c:pt idx="12261">
                  <c:v>34.365711140255101</c:v>
                </c:pt>
                <c:pt idx="12262">
                  <c:v>34.365850799279897</c:v>
                </c:pt>
                <c:pt idx="12263">
                  <c:v>34.365990425636099</c:v>
                </c:pt>
                <c:pt idx="12264">
                  <c:v>34.366130019331401</c:v>
                </c:pt>
                <c:pt idx="12265">
                  <c:v>34.366269580373498</c:v>
                </c:pt>
                <c:pt idx="12266">
                  <c:v>34.3664091087701</c:v>
                </c:pt>
                <c:pt idx="12267">
                  <c:v>34.366548604528802</c:v>
                </c:pt>
                <c:pt idx="12268">
                  <c:v>34.366688067657201</c:v>
                </c:pt>
                <c:pt idx="12269">
                  <c:v>34.366827498163097</c:v>
                </c:pt>
                <c:pt idx="12270">
                  <c:v>34.366966896054102</c:v>
                </c:pt>
                <c:pt idx="12271">
                  <c:v>34.367106261337803</c:v>
                </c:pt>
                <c:pt idx="12272">
                  <c:v>34.367245594021902</c:v>
                </c:pt>
                <c:pt idx="12273">
                  <c:v>34.367384894114103</c:v>
                </c:pt>
                <c:pt idx="12274">
                  <c:v>34.367524161622001</c:v>
                </c:pt>
                <c:pt idx="12275">
                  <c:v>34.367663396553297</c:v>
                </c:pt>
                <c:pt idx="12276">
                  <c:v>34.367802598915603</c:v>
                </c:pt>
                <c:pt idx="12277">
                  <c:v>34.367941768716499</c:v>
                </c:pt>
                <c:pt idx="12278">
                  <c:v>34.368080905963701</c:v>
                </c:pt>
                <c:pt idx="12279">
                  <c:v>34.368220010664899</c:v>
                </c:pt>
                <c:pt idx="12280">
                  <c:v>34.368359082827602</c:v>
                </c:pt>
                <c:pt idx="12281">
                  <c:v>34.368498122459499</c:v>
                </c:pt>
                <c:pt idx="12282">
                  <c:v>34.368637129568299</c:v>
                </c:pt>
                <c:pt idx="12283">
                  <c:v>34.368776104161597</c:v>
                </c:pt>
                <c:pt idx="12284">
                  <c:v>34.368915046246997</c:v>
                </c:pt>
                <c:pt idx="12285">
                  <c:v>34.3690539558322</c:v>
                </c:pt>
                <c:pt idx="12286">
                  <c:v>34.369192832924703</c:v>
                </c:pt>
                <c:pt idx="12287">
                  <c:v>34.369331677532301</c:v>
                </c:pt>
                <c:pt idx="12288">
                  <c:v>34.369470489662497</c:v>
                </c:pt>
                <c:pt idx="12289">
                  <c:v>34.369609269322901</c:v>
                </c:pt>
                <c:pt idx="12290">
                  <c:v>34.3697480165212</c:v>
                </c:pt>
                <c:pt idx="12291">
                  <c:v>34.369886731265098</c:v>
                </c:pt>
                <c:pt idx="12292">
                  <c:v>34.370025413561997</c:v>
                </c:pt>
                <c:pt idx="12293">
                  <c:v>34.370164063419701</c:v>
                </c:pt>
                <c:pt idx="12294">
                  <c:v>34.370302680845697</c:v>
                </c:pt>
                <c:pt idx="12295">
                  <c:v>34.370441265847703</c:v>
                </c:pt>
                <c:pt idx="12296">
                  <c:v>34.370579818433299</c:v>
                </c:pt>
                <c:pt idx="12297">
                  <c:v>34.370718338609997</c:v>
                </c:pt>
                <c:pt idx="12298">
                  <c:v>34.370856826385598</c:v>
                </c:pt>
                <c:pt idx="12299">
                  <c:v>34.370995281767499</c:v>
                </c:pt>
                <c:pt idx="12300">
                  <c:v>34.371133704763402</c:v>
                </c:pt>
                <c:pt idx="12301">
                  <c:v>34.371272095381002</c:v>
                </c:pt>
                <c:pt idx="12302">
                  <c:v>34.371410453627703</c:v>
                </c:pt>
                <c:pt idx="12303">
                  <c:v>34.371548779511301</c:v>
                </c:pt>
                <c:pt idx="12304">
                  <c:v>34.371687073039297</c:v>
                </c:pt>
                <c:pt idx="12305">
                  <c:v>34.371825334219203</c:v>
                </c:pt>
                <c:pt idx="12306">
                  <c:v>34.371963563058699</c:v>
                </c:pt>
                <c:pt idx="12307">
                  <c:v>34.372101759565503</c:v>
                </c:pt>
                <c:pt idx="12308">
                  <c:v>34.372239923747003</c:v>
                </c:pt>
                <c:pt idx="12309">
                  <c:v>34.372378055610803</c:v>
                </c:pt>
                <c:pt idx="12310">
                  <c:v>34.372516155164597</c:v>
                </c:pt>
                <c:pt idx="12311">
                  <c:v>34.372654222415903</c:v>
                </c:pt>
                <c:pt idx="12312">
                  <c:v>34.372792257372403</c:v>
                </c:pt>
                <c:pt idx="12313">
                  <c:v>34.3729302600415</c:v>
                </c:pt>
                <c:pt idx="12314">
                  <c:v>34.373068230430903</c:v>
                </c:pt>
                <c:pt idx="12315">
                  <c:v>34.373206168548101</c:v>
                </c:pt>
                <c:pt idx="12316">
                  <c:v>34.373344074400798</c:v>
                </c:pt>
                <c:pt idx="12317">
                  <c:v>34.373481947996503</c:v>
                </c:pt>
                <c:pt idx="12318">
                  <c:v>34.373619789342698</c:v>
                </c:pt>
                <c:pt idx="12319">
                  <c:v>34.373757598447099</c:v>
                </c:pt>
                <c:pt idx="12320">
                  <c:v>34.373895375317197</c:v>
                </c:pt>
                <c:pt idx="12321">
                  <c:v>34.374033119960501</c:v>
                </c:pt>
                <c:pt idx="12322">
                  <c:v>34.374170832384699</c:v>
                </c:pt>
                <c:pt idx="12323">
                  <c:v>34.374308512597302</c:v>
                </c:pt>
                <c:pt idx="12324">
                  <c:v>34.374446160605899</c:v>
                </c:pt>
                <c:pt idx="12325">
                  <c:v>34.374583776418</c:v>
                </c:pt>
                <c:pt idx="12326">
                  <c:v>34.3747213600411</c:v>
                </c:pt>
                <c:pt idx="12327">
                  <c:v>34.374858911482903</c:v>
                </c:pt>
                <c:pt idx="12328">
                  <c:v>34.374996430750898</c:v>
                </c:pt>
                <c:pt idx="12329">
                  <c:v>34.375133917852601</c:v>
                </c:pt>
                <c:pt idx="12330">
                  <c:v>34.375271372795602</c:v>
                </c:pt>
                <c:pt idx="12331">
                  <c:v>34.375408795587397</c:v>
                </c:pt>
                <c:pt idx="12332">
                  <c:v>34.375546186235702</c:v>
                </c:pt>
                <c:pt idx="12333">
                  <c:v>34.375683544747801</c:v>
                </c:pt>
                <c:pt idx="12334">
                  <c:v>34.375820871131502</c:v>
                </c:pt>
                <c:pt idx="12335">
                  <c:v>34.375958165394103</c:v>
                </c:pt>
                <c:pt idx="12336">
                  <c:v>34.376095427543298</c:v>
                </c:pt>
                <c:pt idx="12337">
                  <c:v>34.376232657586598</c:v>
                </c:pt>
                <c:pt idx="12338">
                  <c:v>34.3763698555316</c:v>
                </c:pt>
                <c:pt idx="12339">
                  <c:v>34.376507021385699</c:v>
                </c:pt>
                <c:pt idx="12340">
                  <c:v>34.376644155156399</c:v>
                </c:pt>
                <c:pt idx="12341">
                  <c:v>34.376781256851501</c:v>
                </c:pt>
                <c:pt idx="12342">
                  <c:v>34.376918326478197</c:v>
                </c:pt>
                <c:pt idx="12343">
                  <c:v>34.377055364044303</c:v>
                </c:pt>
                <c:pt idx="12344">
                  <c:v>34.3771923695571</c:v>
                </c:pt>
                <c:pt idx="12345">
                  <c:v>34.3773293430243</c:v>
                </c:pt>
                <c:pt idx="12346">
                  <c:v>34.377466284453398</c:v>
                </c:pt>
                <c:pt idx="12347">
                  <c:v>34.377603193851797</c:v>
                </c:pt>
                <c:pt idx="12348">
                  <c:v>34.377740071227102</c:v>
                </c:pt>
                <c:pt idx="12349">
                  <c:v>34.3778769165868</c:v>
                </c:pt>
                <c:pt idx="12350">
                  <c:v>34.378013729938402</c:v>
                </c:pt>
                <c:pt idx="12351">
                  <c:v>34.378150511289498</c:v>
                </c:pt>
                <c:pt idx="12352">
                  <c:v>34.378287260647497</c:v>
                </c:pt>
                <c:pt idx="12353">
                  <c:v>34.378423978020002</c:v>
                </c:pt>
                <c:pt idx="12354">
                  <c:v>34.378560663414397</c:v>
                </c:pt>
                <c:pt idx="12355">
                  <c:v>34.378697316838299</c:v>
                </c:pt>
                <c:pt idx="12356">
                  <c:v>34.378833938299202</c:v>
                </c:pt>
                <c:pt idx="12357">
                  <c:v>34.378970527804498</c:v>
                </c:pt>
                <c:pt idx="12358">
                  <c:v>34.379107085361802</c:v>
                </c:pt>
                <c:pt idx="12359">
                  <c:v>34.379243610978598</c:v>
                </c:pt>
                <c:pt idx="12360">
                  <c:v>34.379380104662403</c:v>
                </c:pt>
                <c:pt idx="12361">
                  <c:v>34.379516566420598</c:v>
                </c:pt>
                <c:pt idx="12362">
                  <c:v>34.379652996260802</c:v>
                </c:pt>
                <c:pt idx="12363">
                  <c:v>34.379789394190396</c:v>
                </c:pt>
                <c:pt idx="12364">
                  <c:v>34.379925760216999</c:v>
                </c:pt>
                <c:pt idx="12365">
                  <c:v>34.380062094347998</c:v>
                </c:pt>
                <c:pt idx="12366">
                  <c:v>34.380198396590998</c:v>
                </c:pt>
                <c:pt idx="12367">
                  <c:v>34.380334666953303</c:v>
                </c:pt>
                <c:pt idx="12368">
                  <c:v>34.3804709054425</c:v>
                </c:pt>
                <c:pt idx="12369">
                  <c:v>34.380607112066102</c:v>
                </c:pt>
                <c:pt idx="12370">
                  <c:v>34.380743286831503</c:v>
                </c:pt>
                <c:pt idx="12371">
                  <c:v>34.380879429746201</c:v>
                </c:pt>
                <c:pt idx="12372">
                  <c:v>34.3810155408177</c:v>
                </c:pt>
                <c:pt idx="12373">
                  <c:v>34.381151620053501</c:v>
                </c:pt>
                <c:pt idx="12374">
                  <c:v>34.381287667461102</c:v>
                </c:pt>
                <c:pt idx="12375">
                  <c:v>34.381423683047799</c:v>
                </c:pt>
                <c:pt idx="12376">
                  <c:v>34.381559666821197</c:v>
                </c:pt>
                <c:pt idx="12377">
                  <c:v>34.381695618788797</c:v>
                </c:pt>
                <c:pt idx="12378">
                  <c:v>34.381831538957996</c:v>
                </c:pt>
                <c:pt idx="12379">
                  <c:v>34.381967427336299</c:v>
                </c:pt>
                <c:pt idx="12380">
                  <c:v>34.382103283931002</c:v>
                </c:pt>
                <c:pt idx="12381">
                  <c:v>34.3822391087498</c:v>
                </c:pt>
                <c:pt idx="12382">
                  <c:v>34.382374901800098</c:v>
                </c:pt>
                <c:pt idx="12383">
                  <c:v>34.382510663089199</c:v>
                </c:pt>
                <c:pt idx="12384">
                  <c:v>34.3826463926248</c:v>
                </c:pt>
                <c:pt idx="12385">
                  <c:v>34.382782090414103</c:v>
                </c:pt>
                <c:pt idx="12386">
                  <c:v>34.3829177564647</c:v>
                </c:pt>
                <c:pt idx="12387">
                  <c:v>34.383053390783999</c:v>
                </c:pt>
                <c:pt idx="12388">
                  <c:v>34.383188993379498</c:v>
                </c:pt>
                <c:pt idx="12389">
                  <c:v>34.383324564258601</c:v>
                </c:pt>
                <c:pt idx="12390">
                  <c:v>34.383460103428803</c:v>
                </c:pt>
                <c:pt idx="12391">
                  <c:v>34.383595610897402</c:v>
                </c:pt>
                <c:pt idx="12392">
                  <c:v>34.383731086672</c:v>
                </c:pt>
                <c:pt idx="12393">
                  <c:v>34.383866530760002</c:v>
                </c:pt>
                <c:pt idx="12394">
                  <c:v>34.384001943168798</c:v>
                </c:pt>
                <c:pt idx="12395">
                  <c:v>34.384137323905797</c:v>
                </c:pt>
                <c:pt idx="12396">
                  <c:v>34.384272672978497</c:v>
                </c:pt>
                <c:pt idx="12397">
                  <c:v>34.384407990394301</c:v>
                </c:pt>
                <c:pt idx="12398">
                  <c:v>34.384543276160699</c:v>
                </c:pt>
                <c:pt idx="12399">
                  <c:v>34.384678530285001</c:v>
                </c:pt>
                <c:pt idx="12400">
                  <c:v>34.384813752774697</c:v>
                </c:pt>
                <c:pt idx="12401">
                  <c:v>34.384948943637298</c:v>
                </c:pt>
                <c:pt idx="12402">
                  <c:v>34.385084102880001</c:v>
                </c:pt>
                <c:pt idx="12403">
                  <c:v>34.385219230510501</c:v>
                </c:pt>
                <c:pt idx="12404">
                  <c:v>34.385354326536003</c:v>
                </c:pt>
                <c:pt idx="12405">
                  <c:v>34.385489390964104</c:v>
                </c:pt>
                <c:pt idx="12406">
                  <c:v>34.385624423802</c:v>
                </c:pt>
                <c:pt idx="12407">
                  <c:v>34.385759425057302</c:v>
                </c:pt>
                <c:pt idx="12408">
                  <c:v>34.385894394737299</c:v>
                </c:pt>
                <c:pt idx="12409">
                  <c:v>34.386029332849503</c:v>
                </c:pt>
                <c:pt idx="12410">
                  <c:v>34.386164239401303</c:v>
                </c:pt>
                <c:pt idx="12411">
                  <c:v>34.386299114400003</c:v>
                </c:pt>
                <c:pt idx="12412">
                  <c:v>34.3864339578531</c:v>
                </c:pt>
                <c:pt idx="12413">
                  <c:v>34.386568769767997</c:v>
                </c:pt>
                <c:pt idx="12414">
                  <c:v>34.386703550151999</c:v>
                </c:pt>
                <c:pt idx="12415">
                  <c:v>34.386838299012602</c:v>
                </c:pt>
                <c:pt idx="12416">
                  <c:v>34.386973016357203</c:v>
                </c:pt>
                <c:pt idx="12417">
                  <c:v>34.387107702193198</c:v>
                </c:pt>
                <c:pt idx="12418">
                  <c:v>34.387242356527999</c:v>
                </c:pt>
                <c:pt idx="12419">
                  <c:v>34.387376979368902</c:v>
                </c:pt>
                <c:pt idx="12420">
                  <c:v>34.387511570723298</c:v>
                </c:pt>
                <c:pt idx="12421">
                  <c:v>34.387646130598696</c:v>
                </c:pt>
                <c:pt idx="12422">
                  <c:v>34.387780659002502</c:v>
                </c:pt>
                <c:pt idx="12423">
                  <c:v>34.387915155941897</c:v>
                </c:pt>
                <c:pt idx="12424">
                  <c:v>34.3880496214245</c:v>
                </c:pt>
                <c:pt idx="12425">
                  <c:v>34.388184055457501</c:v>
                </c:pt>
                <c:pt idx="12426">
                  <c:v>34.388318458048403</c:v>
                </c:pt>
                <c:pt idx="12427">
                  <c:v>34.388452829204503</c:v>
                </c:pt>
                <c:pt idx="12428">
                  <c:v>34.388587168933299</c:v>
                </c:pt>
                <c:pt idx="12429">
                  <c:v>34.3887214772421</c:v>
                </c:pt>
                <c:pt idx="12430">
                  <c:v>34.388855754138199</c:v>
                </c:pt>
                <c:pt idx="12431">
                  <c:v>34.388989999629104</c:v>
                </c:pt>
                <c:pt idx="12432">
                  <c:v>34.389124213722098</c:v>
                </c:pt>
                <c:pt idx="12433">
                  <c:v>34.389258396424502</c:v>
                </c:pt>
                <c:pt idx="12434">
                  <c:v>34.389392547743803</c:v>
                </c:pt>
                <c:pt idx="12435">
                  <c:v>34.389526667687299</c:v>
                </c:pt>
                <c:pt idx="12436">
                  <c:v>34.389660756262401</c:v>
                </c:pt>
                <c:pt idx="12437">
                  <c:v>34.389794813476499</c:v>
                </c:pt>
                <c:pt idx="12438">
                  <c:v>34.389928839336797</c:v>
                </c:pt>
                <c:pt idx="12439">
                  <c:v>34.390062833850799</c:v>
                </c:pt>
                <c:pt idx="12440">
                  <c:v>34.390196797025801</c:v>
                </c:pt>
                <c:pt idx="12441">
                  <c:v>34.390330728869102</c:v>
                </c:pt>
                <c:pt idx="12442">
                  <c:v>34.390464629388198</c:v>
                </c:pt>
                <c:pt idx="12443">
                  <c:v>34.3905984985904</c:v>
                </c:pt>
                <c:pt idx="12444">
                  <c:v>34.390732336482898</c:v>
                </c:pt>
                <c:pt idx="12445">
                  <c:v>34.390866143073303</c:v>
                </c:pt>
                <c:pt idx="12446">
                  <c:v>34.390999918368699</c:v>
                </c:pt>
                <c:pt idx="12447">
                  <c:v>34.391133662376603</c:v>
                </c:pt>
                <c:pt idx="12448">
                  <c:v>34.391267375104299</c:v>
                </c:pt>
                <c:pt idx="12449">
                  <c:v>34.391401056559197</c:v>
                </c:pt>
                <c:pt idx="12450">
                  <c:v>34.391534706748502</c:v>
                </c:pt>
                <c:pt idx="12451">
                  <c:v>34.391668325679603</c:v>
                </c:pt>
                <c:pt idx="12452">
                  <c:v>34.391801913359899</c:v>
                </c:pt>
                <c:pt idx="12453">
                  <c:v>34.391935469796699</c:v>
                </c:pt>
                <c:pt idx="12454">
                  <c:v>34.392068994997302</c:v>
                </c:pt>
                <c:pt idx="12455">
                  <c:v>34.392202488968998</c:v>
                </c:pt>
                <c:pt idx="12456">
                  <c:v>34.392335951719197</c:v>
                </c:pt>
                <c:pt idx="12457">
                  <c:v>34.392469383255197</c:v>
                </c:pt>
                <c:pt idx="12458">
                  <c:v>34.392602783584401</c:v>
                </c:pt>
                <c:pt idx="12459">
                  <c:v>34.392736152714001</c:v>
                </c:pt>
                <c:pt idx="12460">
                  <c:v>34.3928694906513</c:v>
                </c:pt>
                <c:pt idx="12461">
                  <c:v>34.393002797403803</c:v>
                </c:pt>
                <c:pt idx="12462">
                  <c:v>34.393136072978599</c:v>
                </c:pt>
                <c:pt idx="12463">
                  <c:v>34.393269317383201</c:v>
                </c:pt>
                <c:pt idx="12464">
                  <c:v>34.393402530624897</c:v>
                </c:pt>
                <c:pt idx="12465">
                  <c:v>34.3935357127109</c:v>
                </c:pt>
                <c:pt idx="12466">
                  <c:v>34.3936688636485</c:v>
                </c:pt>
                <c:pt idx="12467">
                  <c:v>34.393801983445201</c:v>
                </c:pt>
                <c:pt idx="12468">
                  <c:v>34.3939350721081</c:v>
                </c:pt>
                <c:pt idx="12469">
                  <c:v>34.394068129644602</c:v>
                </c:pt>
                <c:pt idx="12470">
                  <c:v>34.394201156062003</c:v>
                </c:pt>
                <c:pt idx="12471">
                  <c:v>34.394334151367602</c:v>
                </c:pt>
                <c:pt idx="12472">
                  <c:v>34.394467115568702</c:v>
                </c:pt>
                <c:pt idx="12473">
                  <c:v>34.394600048672601</c:v>
                </c:pt>
                <c:pt idx="12474">
                  <c:v>34.394732950686503</c:v>
                </c:pt>
                <c:pt idx="12475">
                  <c:v>34.394865821617898</c:v>
                </c:pt>
                <c:pt idx="12476">
                  <c:v>34.394998661473998</c:v>
                </c:pt>
                <c:pt idx="12477">
                  <c:v>34.395131470262001</c:v>
                </c:pt>
                <c:pt idx="12478">
                  <c:v>34.395264247989303</c:v>
                </c:pt>
                <c:pt idx="12479">
                  <c:v>34.395396994663201</c:v>
                </c:pt>
                <c:pt idx="12480">
                  <c:v>34.395529710290901</c:v>
                </c:pt>
                <c:pt idx="12481">
                  <c:v>34.3956623948797</c:v>
                </c:pt>
                <c:pt idx="12482">
                  <c:v>34.395795048436902</c:v>
                </c:pt>
                <c:pt idx="12483">
                  <c:v>34.395927670969797</c:v>
                </c:pt>
                <c:pt idx="12484">
                  <c:v>34.396060262485697</c:v>
                </c:pt>
                <c:pt idx="12485">
                  <c:v>34.3961928229919</c:v>
                </c:pt>
                <c:pt idx="12486">
                  <c:v>34.396325352495502</c:v>
                </c:pt>
                <c:pt idx="12487">
                  <c:v>34.396457851004001</c:v>
                </c:pt>
                <c:pt idx="12488">
                  <c:v>34.396590318524602</c:v>
                </c:pt>
                <c:pt idx="12489">
                  <c:v>34.396722755064502</c:v>
                </c:pt>
                <c:pt idx="12490">
                  <c:v>34.396855160630999</c:v>
                </c:pt>
                <c:pt idx="12491">
                  <c:v>34.396987535231403</c:v>
                </c:pt>
                <c:pt idx="12492">
                  <c:v>34.397119878872999</c:v>
                </c:pt>
                <c:pt idx="12493">
                  <c:v>34.397252191562998</c:v>
                </c:pt>
                <c:pt idx="12494">
                  <c:v>34.397384473308598</c:v>
                </c:pt>
                <c:pt idx="12495">
                  <c:v>34.397516724117203</c:v>
                </c:pt>
                <c:pt idx="12496">
                  <c:v>34.397648943996003</c:v>
                </c:pt>
                <c:pt idx="12497">
                  <c:v>34.397781132952304</c:v>
                </c:pt>
                <c:pt idx="12498">
                  <c:v>34.397913290993202</c:v>
                </c:pt>
                <c:pt idx="12499">
                  <c:v>34.398045418126202</c:v>
                </c:pt>
                <c:pt idx="12500">
                  <c:v>34.398177514358302</c:v>
                </c:pt>
                <c:pt idx="12501">
                  <c:v>34.3983095796969</c:v>
                </c:pt>
                <c:pt idx="12502">
                  <c:v>34.398441614149299</c:v>
                </c:pt>
                <c:pt idx="12503">
                  <c:v>34.398573617722597</c:v>
                </c:pt>
                <c:pt idx="12504">
                  <c:v>34.3987055904242</c:v>
                </c:pt>
                <c:pt idx="12505">
                  <c:v>34.398837532261197</c:v>
                </c:pt>
                <c:pt idx="12506">
                  <c:v>34.398969443240901</c:v>
                </c:pt>
                <c:pt idx="12507">
                  <c:v>34.399101323370502</c:v>
                </c:pt>
                <c:pt idx="12508">
                  <c:v>34.399233172657297</c:v>
                </c:pt>
                <c:pt idx="12509">
                  <c:v>34.399364991108598</c:v>
                </c:pt>
                <c:pt idx="12510">
                  <c:v>34.399496778731503</c:v>
                </c:pt>
                <c:pt idx="12511">
                  <c:v>34.399628535533203</c:v>
                </c:pt>
                <c:pt idx="12512">
                  <c:v>34.399760261521102</c:v>
                </c:pt>
                <c:pt idx="12513">
                  <c:v>34.399891956702398</c:v>
                </c:pt>
                <c:pt idx="12514">
                  <c:v>34.400023621084202</c:v>
                </c:pt>
                <c:pt idx="12515">
                  <c:v>34.400155254673898</c:v>
                </c:pt>
                <c:pt idx="12516">
                  <c:v>34.400286857478498</c:v>
                </c:pt>
                <c:pt idx="12517">
                  <c:v>34.4004184295055</c:v>
                </c:pt>
                <c:pt idx="12518">
                  <c:v>34.400549970761901</c:v>
                </c:pt>
                <c:pt idx="12519">
                  <c:v>34.400681481254999</c:v>
                </c:pt>
                <c:pt idx="12520">
                  <c:v>34.400812960991999</c:v>
                </c:pt>
                <c:pt idx="12521">
                  <c:v>34.400944409980099</c:v>
                </c:pt>
                <c:pt idx="12522">
                  <c:v>34.401075828226602</c:v>
                </c:pt>
                <c:pt idx="12523">
                  <c:v>34.401207215738701</c:v>
                </c:pt>
                <c:pt idx="12524">
                  <c:v>34.4013385725235</c:v>
                </c:pt>
                <c:pt idx="12525">
                  <c:v>34.401469898588303</c:v>
                </c:pt>
                <c:pt idx="12526">
                  <c:v>34.401601193940301</c:v>
                </c:pt>
                <c:pt idx="12527">
                  <c:v>34.4017324585867</c:v>
                </c:pt>
                <c:pt idx="12528">
                  <c:v>34.401863692534697</c:v>
                </c:pt>
                <c:pt idx="12529">
                  <c:v>34.401994895791503</c:v>
                </c:pt>
                <c:pt idx="12530">
                  <c:v>34.402126068364304</c:v>
                </c:pt>
                <c:pt idx="12531">
                  <c:v>34.402257210260302</c:v>
                </c:pt>
                <c:pt idx="12532">
                  <c:v>34.402388321486697</c:v>
                </c:pt>
                <c:pt idx="12533">
                  <c:v>34.4025194020507</c:v>
                </c:pt>
                <c:pt idx="12534">
                  <c:v>34.402650451959502</c:v>
                </c:pt>
                <c:pt idx="12535">
                  <c:v>34.402781471220301</c:v>
                </c:pt>
                <c:pt idx="12536">
                  <c:v>34.402912459840302</c:v>
                </c:pt>
                <c:pt idx="12537">
                  <c:v>34.403043417826701</c:v>
                </c:pt>
                <c:pt idx="12538">
                  <c:v>34.403174345186599</c:v>
                </c:pt>
                <c:pt idx="12539">
                  <c:v>34.4033052419272</c:v>
                </c:pt>
                <c:pt idx="12540">
                  <c:v>34.4034361080558</c:v>
                </c:pt>
                <c:pt idx="12541">
                  <c:v>34.403566943579399</c:v>
                </c:pt>
                <c:pt idx="12542">
                  <c:v>34.403697748505401</c:v>
                </c:pt>
                <c:pt idx="12543">
                  <c:v>34.403828522840897</c:v>
                </c:pt>
                <c:pt idx="12544">
                  <c:v>34.403959266592899</c:v>
                </c:pt>
                <c:pt idx="12545">
                  <c:v>34.404089979768798</c:v>
                </c:pt>
                <c:pt idx="12546">
                  <c:v>34.4042206623757</c:v>
                </c:pt>
                <c:pt idx="12547">
                  <c:v>34.404351314420801</c:v>
                </c:pt>
                <c:pt idx="12548">
                  <c:v>34.4044819359112</c:v>
                </c:pt>
                <c:pt idx="12549">
                  <c:v>34.404612526854102</c:v>
                </c:pt>
                <c:pt idx="12550">
                  <c:v>34.404743087256698</c:v>
                </c:pt>
                <c:pt idx="12551">
                  <c:v>34.404873617126199</c:v>
                </c:pt>
                <c:pt idx="12552">
                  <c:v>34.405004116469598</c:v>
                </c:pt>
                <c:pt idx="12553">
                  <c:v>34.405134585294299</c:v>
                </c:pt>
                <c:pt idx="12554">
                  <c:v>34.4052650236072</c:v>
                </c:pt>
                <c:pt idx="12555">
                  <c:v>34.405395431415599</c:v>
                </c:pt>
                <c:pt idx="12556">
                  <c:v>34.405525808726701</c:v>
                </c:pt>
                <c:pt idx="12557">
                  <c:v>34.405656155547597</c:v>
                </c:pt>
                <c:pt idx="12558">
                  <c:v>34.405786471885399</c:v>
                </c:pt>
                <c:pt idx="12559">
                  <c:v>34.405916757747399</c:v>
                </c:pt>
                <c:pt idx="12560">
                  <c:v>34.406047013140601</c:v>
                </c:pt>
                <c:pt idx="12561">
                  <c:v>34.406177238072203</c:v>
                </c:pt>
                <c:pt idx="12562">
                  <c:v>34.406307432549397</c:v>
                </c:pt>
                <c:pt idx="12563">
                  <c:v>34.406437596579202</c:v>
                </c:pt>
                <c:pt idx="12564">
                  <c:v>34.406567730168902</c:v>
                </c:pt>
                <c:pt idx="12565">
                  <c:v>34.406697833325602</c:v>
                </c:pt>
                <c:pt idx="12566">
                  <c:v>34.406827906056499</c:v>
                </c:pt>
                <c:pt idx="12567">
                  <c:v>34.4069579483685</c:v>
                </c:pt>
                <c:pt idx="12568">
                  <c:v>34.407087960269003</c:v>
                </c:pt>
                <c:pt idx="12569">
                  <c:v>34.407217941764998</c:v>
                </c:pt>
                <c:pt idx="12570">
                  <c:v>34.407347892863697</c:v>
                </c:pt>
                <c:pt idx="12571">
                  <c:v>34.4074778135722</c:v>
                </c:pt>
                <c:pt idx="12572">
                  <c:v>34.407607703897597</c:v>
                </c:pt>
                <c:pt idx="12573">
                  <c:v>34.4077375638471</c:v>
                </c:pt>
                <c:pt idx="12574">
                  <c:v>34.4078673934278</c:v>
                </c:pt>
                <c:pt idx="12575">
                  <c:v>34.407997192646803</c:v>
                </c:pt>
                <c:pt idx="12576">
                  <c:v>34.408126961511201</c:v>
                </c:pt>
                <c:pt idx="12577">
                  <c:v>34.408256700028197</c:v>
                </c:pt>
                <c:pt idx="12578">
                  <c:v>34.408386408204898</c:v>
                </c:pt>
                <c:pt idx="12579">
                  <c:v>34.408516086048301</c:v>
                </c:pt>
                <c:pt idx="12580">
                  <c:v>34.408645733565699</c:v>
                </c:pt>
                <c:pt idx="12581">
                  <c:v>34.408775350764103</c:v>
                </c:pt>
                <c:pt idx="12582">
                  <c:v>34.408904937650597</c:v>
                </c:pt>
                <c:pt idx="12583">
                  <c:v>34.409034494232401</c:v>
                </c:pt>
                <c:pt idx="12584">
                  <c:v>34.409164020516599</c:v>
                </c:pt>
                <c:pt idx="12585">
                  <c:v>34.409293516510203</c:v>
                </c:pt>
                <c:pt idx="12586">
                  <c:v>34.409422982220399</c:v>
                </c:pt>
                <c:pt idx="12587">
                  <c:v>34.409552417654297</c:v>
                </c:pt>
                <c:pt idx="12588">
                  <c:v>34.409681822819003</c:v>
                </c:pt>
                <c:pt idx="12589">
                  <c:v>34.409811197721503</c:v>
                </c:pt>
                <c:pt idx="12590">
                  <c:v>34.4099405423691</c:v>
                </c:pt>
                <c:pt idx="12591">
                  <c:v>34.4100698567687</c:v>
                </c:pt>
                <c:pt idx="12592">
                  <c:v>34.410199140927602</c:v>
                </c:pt>
                <c:pt idx="12593">
                  <c:v>34.410328394852698</c:v>
                </c:pt>
                <c:pt idx="12594">
                  <c:v>34.410457618551099</c:v>
                </c:pt>
                <c:pt idx="12595">
                  <c:v>34.410586812030097</c:v>
                </c:pt>
                <c:pt idx="12596">
                  <c:v>34.410715975296597</c:v>
                </c:pt>
                <c:pt idx="12597">
                  <c:v>34.410845108357698</c:v>
                </c:pt>
                <c:pt idx="12598">
                  <c:v>34.410974211220598</c:v>
                </c:pt>
                <c:pt idx="12599">
                  <c:v>34.411103283892203</c:v>
                </c:pt>
                <c:pt idx="12600">
                  <c:v>34.411232326379803</c:v>
                </c:pt>
                <c:pt idx="12601">
                  <c:v>34.411361338690398</c:v>
                </c:pt>
                <c:pt idx="12602">
                  <c:v>34.411490320831</c:v>
                </c:pt>
                <c:pt idx="12603">
                  <c:v>34.4116192728087</c:v>
                </c:pt>
                <c:pt idx="12604">
                  <c:v>34.411748194630697</c:v>
                </c:pt>
                <c:pt idx="12605">
                  <c:v>34.411877086303903</c:v>
                </c:pt>
                <c:pt idx="12606">
                  <c:v>34.412005947835503</c:v>
                </c:pt>
                <c:pt idx="12607">
                  <c:v>34.412134779232503</c:v>
                </c:pt>
                <c:pt idx="12608">
                  <c:v>34.412263580502099</c:v>
                </c:pt>
                <c:pt idx="12609">
                  <c:v>34.412392351651199</c:v>
                </c:pt>
                <c:pt idx="12610">
                  <c:v>34.412521092686902</c:v>
                </c:pt>
                <c:pt idx="12611">
                  <c:v>34.412649803616397</c:v>
                </c:pt>
                <c:pt idx="12612">
                  <c:v>34.412778484446598</c:v>
                </c:pt>
                <c:pt idx="12613">
                  <c:v>34.412907135184597</c:v>
                </c:pt>
                <c:pt idx="12614">
                  <c:v>34.413035755837498</c:v>
                </c:pt>
                <c:pt idx="12615">
                  <c:v>34.413164346412401</c:v>
                </c:pt>
                <c:pt idx="12616">
                  <c:v>34.413292906916197</c:v>
                </c:pt>
                <c:pt idx="12617">
                  <c:v>34.413421437356099</c:v>
                </c:pt>
                <c:pt idx="12618">
                  <c:v>34.413549937739099</c:v>
                </c:pt>
                <c:pt idx="12619">
                  <c:v>34.4136784080723</c:v>
                </c:pt>
                <c:pt idx="12620">
                  <c:v>34.413806848362697</c:v>
                </c:pt>
                <c:pt idx="12621">
                  <c:v>34.4139352586173</c:v>
                </c:pt>
                <c:pt idx="12622">
                  <c:v>34.414063638843302</c:v>
                </c:pt>
                <c:pt idx="12623">
                  <c:v>34.414191989047602</c:v>
                </c:pt>
                <c:pt idx="12624">
                  <c:v>34.414320309237297</c:v>
                </c:pt>
                <c:pt idx="12625">
                  <c:v>34.414448599419401</c:v>
                </c:pt>
                <c:pt idx="12626">
                  <c:v>34.414576859600999</c:v>
                </c:pt>
                <c:pt idx="12627">
                  <c:v>34.414705089789102</c:v>
                </c:pt>
                <c:pt idx="12628">
                  <c:v>34.414833289990703</c:v>
                </c:pt>
                <c:pt idx="12629">
                  <c:v>34.414961460213</c:v>
                </c:pt>
                <c:pt idx="12630">
                  <c:v>34.4150896004628</c:v>
                </c:pt>
                <c:pt idx="12631">
                  <c:v>34.415217710747299</c:v>
                </c:pt>
                <c:pt idx="12632">
                  <c:v>34.415345791073499</c:v>
                </c:pt>
                <c:pt idx="12633">
                  <c:v>34.415473841448403</c:v>
                </c:pt>
                <c:pt idx="12634">
                  <c:v>34.415601861878997</c:v>
                </c:pt>
                <c:pt idx="12635">
                  <c:v>34.415729852372301</c:v>
                </c:pt>
                <c:pt idx="12636">
                  <c:v>34.415857812935499</c:v>
                </c:pt>
                <c:pt idx="12637">
                  <c:v>34.415985743575398</c:v>
                </c:pt>
                <c:pt idx="12638">
                  <c:v>34.416113644299202</c:v>
                </c:pt>
                <c:pt idx="12639">
                  <c:v>34.416241515113803</c:v>
                </c:pt>
                <c:pt idx="12640">
                  <c:v>34.416369356026202</c:v>
                </c:pt>
                <c:pt idx="12641">
                  <c:v>34.416497167043502</c:v>
                </c:pt>
                <c:pt idx="12642">
                  <c:v>34.416624948172803</c:v>
                </c:pt>
                <c:pt idx="12643">
                  <c:v>34.416752699420897</c:v>
                </c:pt>
                <c:pt idx="12644">
                  <c:v>34.416880420794897</c:v>
                </c:pt>
                <c:pt idx="12645">
                  <c:v>34.417008112301801</c:v>
                </c:pt>
                <c:pt idx="12646">
                  <c:v>34.417135773948601</c:v>
                </c:pt>
                <c:pt idx="12647">
                  <c:v>34.417263405742403</c:v>
                </c:pt>
                <c:pt idx="12648">
                  <c:v>34.4173910076901</c:v>
                </c:pt>
                <c:pt idx="12649">
                  <c:v>34.417518579798703</c:v>
                </c:pt>
                <c:pt idx="12650">
                  <c:v>34.417646122075297</c:v>
                </c:pt>
                <c:pt idx="12651">
                  <c:v>34.417773634526696</c:v>
                </c:pt>
                <c:pt idx="12652">
                  <c:v>34.417901117160199</c:v>
                </c:pt>
                <c:pt idx="12653">
                  <c:v>34.418028569982503</c:v>
                </c:pt>
                <c:pt idx="12654">
                  <c:v>34.418155993000703</c:v>
                </c:pt>
                <c:pt idx="12655">
                  <c:v>34.418283386221901</c:v>
                </c:pt>
                <c:pt idx="12656">
                  <c:v>34.418410749652899</c:v>
                </c:pt>
                <c:pt idx="12657">
                  <c:v>34.418538083300803</c:v>
                </c:pt>
                <c:pt idx="12658">
                  <c:v>34.418665387172602</c:v>
                </c:pt>
                <c:pt idx="12659">
                  <c:v>34.418792661275198</c:v>
                </c:pt>
                <c:pt idx="12660">
                  <c:v>34.418919905615702</c:v>
                </c:pt>
                <c:pt idx="12661">
                  <c:v>34.419047120201</c:v>
                </c:pt>
                <c:pt idx="12662">
                  <c:v>34.419174305038098</c:v>
                </c:pt>
                <c:pt idx="12663">
                  <c:v>34.419301460134001</c:v>
                </c:pt>
                <c:pt idx="12664">
                  <c:v>34.419428585495602</c:v>
                </c:pt>
                <c:pt idx="12665">
                  <c:v>34.419555681129999</c:v>
                </c:pt>
                <c:pt idx="12666">
                  <c:v>34.419682747044099</c:v>
                </c:pt>
                <c:pt idx="12667">
                  <c:v>34.419809783244801</c:v>
                </c:pt>
                <c:pt idx="12668">
                  <c:v>34.419936789739197</c:v>
                </c:pt>
                <c:pt idx="12669">
                  <c:v>34.420063766534199</c:v>
                </c:pt>
                <c:pt idx="12670">
                  <c:v>34.420190713636799</c:v>
                </c:pt>
                <c:pt idx="12671">
                  <c:v>34.420317631053997</c:v>
                </c:pt>
                <c:pt idx="12672">
                  <c:v>34.4204445187926</c:v>
                </c:pt>
                <c:pt idx="12673">
                  <c:v>34.420571376859698</c:v>
                </c:pt>
                <c:pt idx="12674">
                  <c:v>34.420698205262298</c:v>
                </c:pt>
                <c:pt idx="12675">
                  <c:v>34.420825004007199</c:v>
                </c:pt>
                <c:pt idx="12676">
                  <c:v>34.4209517731015</c:v>
                </c:pt>
                <c:pt idx="12677">
                  <c:v>34.4210785125521</c:v>
                </c:pt>
                <c:pt idx="12678">
                  <c:v>34.421205222365998</c:v>
                </c:pt>
                <c:pt idx="12679">
                  <c:v>34.421331902550101</c:v>
                </c:pt>
                <c:pt idx="12680">
                  <c:v>34.4214585531113</c:v>
                </c:pt>
                <c:pt idx="12681">
                  <c:v>34.421585174056602</c:v>
                </c:pt>
                <c:pt idx="12682">
                  <c:v>34.421711765392999</c:v>
                </c:pt>
                <c:pt idx="12683">
                  <c:v>34.421838327127404</c:v>
                </c:pt>
                <c:pt idx="12684">
                  <c:v>34.421964859266801</c:v>
                </c:pt>
                <c:pt idx="12685">
                  <c:v>34.422091361817998</c:v>
                </c:pt>
                <c:pt idx="12686">
                  <c:v>34.4222178347881</c:v>
                </c:pt>
                <c:pt idx="12687">
                  <c:v>34.4223442781839</c:v>
                </c:pt>
                <c:pt idx="12688">
                  <c:v>34.422470692012503</c:v>
                </c:pt>
                <c:pt idx="12689">
                  <c:v>34.422597076280702</c:v>
                </c:pt>
                <c:pt idx="12690">
                  <c:v>34.422723430995397</c:v>
                </c:pt>
                <c:pt idx="12691">
                  <c:v>34.4228497561637</c:v>
                </c:pt>
                <c:pt idx="12692">
                  <c:v>34.422976051792403</c:v>
                </c:pt>
                <c:pt idx="12693">
                  <c:v>34.4231023178885</c:v>
                </c:pt>
                <c:pt idx="12694">
                  <c:v>34.423228554458802</c:v>
                </c:pt>
                <c:pt idx="12695">
                  <c:v>34.423354761510403</c:v>
                </c:pt>
                <c:pt idx="12696">
                  <c:v>34.423480939050201</c:v>
                </c:pt>
                <c:pt idx="12697">
                  <c:v>34.423607087085003</c:v>
                </c:pt>
                <c:pt idx="12698">
                  <c:v>34.423733205621801</c:v>
                </c:pt>
                <c:pt idx="12699">
                  <c:v>34.423859294667501</c:v>
                </c:pt>
                <c:pt idx="12700">
                  <c:v>34.423985354229004</c:v>
                </c:pt>
                <c:pt idx="12701">
                  <c:v>34.424111384313299</c:v>
                </c:pt>
                <c:pt idx="12702">
                  <c:v>34.424237384927302</c:v>
                </c:pt>
                <c:pt idx="12703">
                  <c:v>34.424363356077798</c:v>
                </c:pt>
                <c:pt idx="12704">
                  <c:v>34.4244892977718</c:v>
                </c:pt>
                <c:pt idx="12705">
                  <c:v>34.4246152100161</c:v>
                </c:pt>
                <c:pt idx="12706">
                  <c:v>34.424741092817797</c:v>
                </c:pt>
                <c:pt idx="12707">
                  <c:v>34.424866946183698</c:v>
                </c:pt>
                <c:pt idx="12708">
                  <c:v>34.424992770120703</c:v>
                </c:pt>
                <c:pt idx="12709">
                  <c:v>34.425118564635703</c:v>
                </c:pt>
                <c:pt idx="12710">
                  <c:v>34.425244329735598</c:v>
                </c:pt>
                <c:pt idx="12711">
                  <c:v>34.425370065427401</c:v>
                </c:pt>
                <c:pt idx="12712">
                  <c:v>34.425495771717799</c:v>
                </c:pt>
                <c:pt idx="12713">
                  <c:v>34.425621448613903</c:v>
                </c:pt>
                <c:pt idx="12714">
                  <c:v>34.4257470961225</c:v>
                </c:pt>
                <c:pt idx="12715">
                  <c:v>34.425872714250403</c:v>
                </c:pt>
                <c:pt idx="12716">
                  <c:v>34.425998303004697</c:v>
                </c:pt>
                <c:pt idx="12717">
                  <c:v>34.426123862392103</c:v>
                </c:pt>
                <c:pt idx="12718">
                  <c:v>34.426249392419599</c:v>
                </c:pt>
                <c:pt idx="12719">
                  <c:v>34.426374893094099</c:v>
                </c:pt>
                <c:pt idx="12720">
                  <c:v>34.426500364422402</c:v>
                </c:pt>
                <c:pt idx="12721">
                  <c:v>34.426625806411401</c:v>
                </c:pt>
                <c:pt idx="12722">
                  <c:v>34.426751219068002</c:v>
                </c:pt>
                <c:pt idx="12723">
                  <c:v>34.426876602399098</c:v>
                </c:pt>
                <c:pt idx="12724">
                  <c:v>34.427001956411601</c:v>
                </c:pt>
                <c:pt idx="12725">
                  <c:v>34.427127281112298</c:v>
                </c:pt>
                <c:pt idx="12726">
                  <c:v>34.427252576508103</c:v>
                </c:pt>
                <c:pt idx="12727">
                  <c:v>34.4273778426059</c:v>
                </c:pt>
                <c:pt idx="12728">
                  <c:v>34.427503079412602</c:v>
                </c:pt>
                <c:pt idx="12729">
                  <c:v>34.427628286934997</c:v>
                </c:pt>
                <c:pt idx="12730">
                  <c:v>34.427753465179997</c:v>
                </c:pt>
                <c:pt idx="12731">
                  <c:v>34.427878614154501</c:v>
                </c:pt>
                <c:pt idx="12732">
                  <c:v>34.428003733865303</c:v>
                </c:pt>
                <c:pt idx="12733">
                  <c:v>34.428128824319302</c:v>
                </c:pt>
                <c:pt idx="12734">
                  <c:v>34.428253885523397</c:v>
                </c:pt>
                <c:pt idx="12735">
                  <c:v>34.428378917484402</c:v>
                </c:pt>
                <c:pt idx="12736">
                  <c:v>34.428503920209202</c:v>
                </c:pt>
                <c:pt idx="12737">
                  <c:v>34.428628893704598</c:v>
                </c:pt>
                <c:pt idx="12738">
                  <c:v>34.428753837977503</c:v>
                </c:pt>
                <c:pt idx="12739">
                  <c:v>34.428878753034702</c:v>
                </c:pt>
                <c:pt idx="12740">
                  <c:v>34.429003638883202</c:v>
                </c:pt>
                <c:pt idx="12741">
                  <c:v>34.429128495529703</c:v>
                </c:pt>
                <c:pt idx="12742">
                  <c:v>34.429253322981097</c:v>
                </c:pt>
                <c:pt idx="12743">
                  <c:v>34.429378121244298</c:v>
                </c:pt>
                <c:pt idx="12744">
                  <c:v>34.429502890325999</c:v>
                </c:pt>
                <c:pt idx="12745">
                  <c:v>34.429627630233199</c:v>
                </c:pt>
                <c:pt idx="12746">
                  <c:v>34.429752340972698</c:v>
                </c:pt>
                <c:pt idx="12747">
                  <c:v>34.429877022551302</c:v>
                </c:pt>
                <c:pt idx="12748">
                  <c:v>34.430001674975799</c:v>
                </c:pt>
                <c:pt idx="12749">
                  <c:v>34.430126298253199</c:v>
                </c:pt>
                <c:pt idx="12750">
                  <c:v>34.430250892390198</c:v>
                </c:pt>
                <c:pt idx="12751">
                  <c:v>34.430375457393701</c:v>
                </c:pt>
                <c:pt idx="12752">
                  <c:v>34.430499993270502</c:v>
                </c:pt>
                <c:pt idx="12753">
                  <c:v>34.430624500027399</c:v>
                </c:pt>
                <c:pt idx="12754">
                  <c:v>34.4307489776713</c:v>
                </c:pt>
                <c:pt idx="12755">
                  <c:v>34.430873426208997</c:v>
                </c:pt>
                <c:pt idx="12756">
                  <c:v>34.430997845647298</c:v>
                </c:pt>
                <c:pt idx="12757">
                  <c:v>34.431122235993101</c:v>
                </c:pt>
                <c:pt idx="12758">
                  <c:v>34.4312465972531</c:v>
                </c:pt>
                <c:pt idx="12759">
                  <c:v>34.431370929434202</c:v>
                </c:pt>
                <c:pt idx="12760">
                  <c:v>34.431495232543298</c:v>
                </c:pt>
                <c:pt idx="12761">
                  <c:v>34.431619506586998</c:v>
                </c:pt>
                <c:pt idx="12762">
                  <c:v>34.431743751572398</c:v>
                </c:pt>
                <c:pt idx="12763">
                  <c:v>34.431867967506101</c:v>
                </c:pt>
                <c:pt idx="12764">
                  <c:v>34.431992154394898</c:v>
                </c:pt>
                <c:pt idx="12765">
                  <c:v>34.432116312245803</c:v>
                </c:pt>
                <c:pt idx="12766">
                  <c:v>34.432240441065503</c:v>
                </c:pt>
                <c:pt idx="12767">
                  <c:v>34.432364540860704</c:v>
                </c:pt>
                <c:pt idx="12768">
                  <c:v>34.432488611638398</c:v>
                </c:pt>
                <c:pt idx="12769">
                  <c:v>34.4326126534054</c:v>
                </c:pt>
                <c:pt idx="12770">
                  <c:v>34.432736666168303</c:v>
                </c:pt>
                <c:pt idx="12771">
                  <c:v>34.432860649934099</c:v>
                </c:pt>
                <c:pt idx="12772">
                  <c:v>34.432984604709503</c:v>
                </c:pt>
                <c:pt idx="12773">
                  <c:v>34.4331085305014</c:v>
                </c:pt>
                <c:pt idx="12774">
                  <c:v>34.433232427316497</c:v>
                </c:pt>
                <c:pt idx="12775">
                  <c:v>34.433356295161602</c:v>
                </c:pt>
                <c:pt idx="12776">
                  <c:v>34.433480134043499</c:v>
                </c:pt>
                <c:pt idx="12777">
                  <c:v>34.433603943969104</c:v>
                </c:pt>
                <c:pt idx="12778">
                  <c:v>34.433727724945001</c:v>
                </c:pt>
                <c:pt idx="12779">
                  <c:v>34.433851476978198</c:v>
                </c:pt>
                <c:pt idx="12780">
                  <c:v>34.433975200075302</c:v>
                </c:pt>
                <c:pt idx="12781">
                  <c:v>34.434098894243199</c:v>
                </c:pt>
                <c:pt idx="12782">
                  <c:v>34.434222559488703</c:v>
                </c:pt>
                <c:pt idx="12783">
                  <c:v>34.434346195818499</c:v>
                </c:pt>
                <c:pt idx="12784">
                  <c:v>34.434469803239402</c:v>
                </c:pt>
                <c:pt idx="12785">
                  <c:v>34.434593381758297</c:v>
                </c:pt>
                <c:pt idx="12786">
                  <c:v>34.4347169313818</c:v>
                </c:pt>
                <c:pt idx="12787">
                  <c:v>34.434840452116703</c:v>
                </c:pt>
                <c:pt idx="12788">
                  <c:v>34.434963943969898</c:v>
                </c:pt>
                <c:pt idx="12789">
                  <c:v>34.435087406948099</c:v>
                </c:pt>
                <c:pt idx="12790">
                  <c:v>34.435210841058101</c:v>
                </c:pt>
                <c:pt idx="12791">
                  <c:v>34.435334246306603</c:v>
                </c:pt>
                <c:pt idx="12792">
                  <c:v>34.435457622700497</c:v>
                </c:pt>
                <c:pt idx="12793">
                  <c:v>34.435580970246399</c:v>
                </c:pt>
                <c:pt idx="12794">
                  <c:v>34.4357042889512</c:v>
                </c:pt>
                <c:pt idx="12795">
                  <c:v>34.435827578821602</c:v>
                </c:pt>
                <c:pt idx="12796">
                  <c:v>34.435950839864397</c:v>
                </c:pt>
                <c:pt idx="12797">
                  <c:v>34.436074072086299</c:v>
                </c:pt>
                <c:pt idx="12798">
                  <c:v>34.436197275494102</c:v>
                </c:pt>
                <c:pt idx="12799">
                  <c:v>34.436320450094598</c:v>
                </c:pt>
                <c:pt idx="12800">
                  <c:v>34.436443595894502</c:v>
                </c:pt>
                <c:pt idx="12801">
                  <c:v>34.4365667129005</c:v>
                </c:pt>
                <c:pt idx="12802">
                  <c:v>34.436689801119499</c:v>
                </c:pt>
                <c:pt idx="12803">
                  <c:v>34.436812860558099</c:v>
                </c:pt>
                <c:pt idx="12804">
                  <c:v>34.4369358912232</c:v>
                </c:pt>
                <c:pt idx="12805">
                  <c:v>34.437058893121403</c:v>
                </c:pt>
                <c:pt idx="12806">
                  <c:v>34.4371818662596</c:v>
                </c:pt>
                <c:pt idx="12807">
                  <c:v>34.437304810644399</c:v>
                </c:pt>
                <c:pt idx="12808">
                  <c:v>34.4374277262826</c:v>
                </c:pt>
                <c:pt idx="12809">
                  <c:v>34.437550613181003</c:v>
                </c:pt>
                <c:pt idx="12810">
                  <c:v>34.437673471346201</c:v>
                </c:pt>
                <c:pt idx="12811">
                  <c:v>34.437796300785102</c:v>
                </c:pt>
                <c:pt idx="12812">
                  <c:v>34.437919101504299</c:v>
                </c:pt>
                <c:pt idx="12813">
                  <c:v>34.438041873510699</c:v>
                </c:pt>
                <c:pt idx="12814">
                  <c:v>34.438164616810802</c:v>
                </c:pt>
                <c:pt idx="12815">
                  <c:v>34.438287331411601</c:v>
                </c:pt>
                <c:pt idx="12816">
                  <c:v>34.438410017319598</c:v>
                </c:pt>
                <c:pt idx="12817">
                  <c:v>34.438532674541598</c:v>
                </c:pt>
                <c:pt idx="12818">
                  <c:v>34.438655303084403</c:v>
                </c:pt>
                <c:pt idx="12819">
                  <c:v>34.438777902954698</c:v>
                </c:pt>
                <c:pt idx="12820">
                  <c:v>34.438900474159198</c:v>
                </c:pt>
                <c:pt idx="12821">
                  <c:v>34.439023016704603</c:v>
                </c:pt>
                <c:pt idx="12822">
                  <c:v>34.439145530597699</c:v>
                </c:pt>
                <c:pt idx="12823">
                  <c:v>34.439268015845101</c:v>
                </c:pt>
                <c:pt idx="12824">
                  <c:v>34.439390472453603</c:v>
                </c:pt>
                <c:pt idx="12825">
                  <c:v>34.439512900429897</c:v>
                </c:pt>
                <c:pt idx="12826">
                  <c:v>34.439635299780697</c:v>
                </c:pt>
                <c:pt idx="12827">
                  <c:v>34.439757670512797</c:v>
                </c:pt>
                <c:pt idx="12828">
                  <c:v>34.439880012632798</c:v>
                </c:pt>
                <c:pt idx="12829">
                  <c:v>34.4400023261474</c:v>
                </c:pt>
                <c:pt idx="12830">
                  <c:v>34.440124611063403</c:v>
                </c:pt>
                <c:pt idx="12831">
                  <c:v>34.440246867387501</c:v>
                </c:pt>
                <c:pt idx="12832">
                  <c:v>34.4403690951263</c:v>
                </c:pt>
                <c:pt idx="12833">
                  <c:v>34.440491294286602</c:v>
                </c:pt>
                <c:pt idx="12834">
                  <c:v>34.440613464875099</c:v>
                </c:pt>
                <c:pt idx="12835">
                  <c:v>34.4407356068985</c:v>
                </c:pt>
                <c:pt idx="12836">
                  <c:v>34.440857720363397</c:v>
                </c:pt>
                <c:pt idx="12837">
                  <c:v>34.440979805276598</c:v>
                </c:pt>
                <c:pt idx="12838">
                  <c:v>34.441101861644803</c:v>
                </c:pt>
                <c:pt idx="12839">
                  <c:v>34.441223889474699</c:v>
                </c:pt>
                <c:pt idx="12840">
                  <c:v>34.441345888772901</c:v>
                </c:pt>
                <c:pt idx="12841">
                  <c:v>34.441467859546101</c:v>
                </c:pt>
                <c:pt idx="12842">
                  <c:v>34.441589801801101</c:v>
                </c:pt>
                <c:pt idx="12843">
                  <c:v>34.441711715544599</c:v>
                </c:pt>
                <c:pt idx="12844">
                  <c:v>34.441833600783099</c:v>
                </c:pt>
                <c:pt idx="12845">
                  <c:v>34.441955457523399</c:v>
                </c:pt>
                <c:pt idx="12846">
                  <c:v>34.4420772857722</c:v>
                </c:pt>
                <c:pt idx="12847">
                  <c:v>34.442199085536203</c:v>
                </c:pt>
                <c:pt idx="12848">
                  <c:v>34.442320856822001</c:v>
                </c:pt>
                <c:pt idx="12849">
                  <c:v>34.442442599636301</c:v>
                </c:pt>
                <c:pt idx="12850">
                  <c:v>34.442564313985898</c:v>
                </c:pt>
                <c:pt idx="12851">
                  <c:v>34.442685999877298</c:v>
                </c:pt>
                <c:pt idx="12852">
                  <c:v>34.442807657317204</c:v>
                </c:pt>
                <c:pt idx="12853">
                  <c:v>34.442929286312399</c:v>
                </c:pt>
                <c:pt idx="12854">
                  <c:v>34.443050886869401</c:v>
                </c:pt>
                <c:pt idx="12855">
                  <c:v>34.443172458995001</c:v>
                </c:pt>
                <c:pt idx="12856">
                  <c:v>34.4432940026959</c:v>
                </c:pt>
                <c:pt idx="12857">
                  <c:v>34.4434155179786</c:v>
                </c:pt>
                <c:pt idx="12858">
                  <c:v>34.443537004849901</c:v>
                </c:pt>
                <c:pt idx="12859">
                  <c:v>34.443658463316403</c:v>
                </c:pt>
                <c:pt idx="12860">
                  <c:v>34.4437798933848</c:v>
                </c:pt>
                <c:pt idx="12861">
                  <c:v>34.4439012950617</c:v>
                </c:pt>
                <c:pt idx="12862">
                  <c:v>34.444022668353803</c:v>
                </c:pt>
                <c:pt idx="12863">
                  <c:v>34.444144013267803</c:v>
                </c:pt>
                <c:pt idx="12864">
                  <c:v>34.4442653298103</c:v>
                </c:pt>
                <c:pt idx="12865">
                  <c:v>34.444386617987902</c:v>
                </c:pt>
                <c:pt idx="12866">
                  <c:v>34.444507877807403</c:v>
                </c:pt>
                <c:pt idx="12867">
                  <c:v>34.444629109275297</c:v>
                </c:pt>
                <c:pt idx="12868">
                  <c:v>34.444750312398298</c:v>
                </c:pt>
                <c:pt idx="12869">
                  <c:v>34.4448714871831</c:v>
                </c:pt>
                <c:pt idx="12870">
                  <c:v>34.444992633636303</c:v>
                </c:pt>
                <c:pt idx="12871">
                  <c:v>34.445113751764502</c:v>
                </c:pt>
                <c:pt idx="12872">
                  <c:v>34.445234841574504</c:v>
                </c:pt>
                <c:pt idx="12873">
                  <c:v>34.445355903072702</c:v>
                </c:pt>
                <c:pt idx="12874">
                  <c:v>34.445476936265997</c:v>
                </c:pt>
                <c:pt idx="12875">
                  <c:v>34.445597941160798</c:v>
                </c:pt>
                <c:pt idx="12876">
                  <c:v>34.445718917763898</c:v>
                </c:pt>
                <c:pt idx="12877">
                  <c:v>34.445839866081798</c:v>
                </c:pt>
                <c:pt idx="12878">
                  <c:v>34.445960786121297</c:v>
                </c:pt>
                <c:pt idx="12879">
                  <c:v>34.446081677888898</c:v>
                </c:pt>
                <c:pt idx="12880">
                  <c:v>34.446202541391301</c:v>
                </c:pt>
                <c:pt idx="12881">
                  <c:v>34.4463233766351</c:v>
                </c:pt>
                <c:pt idx="12882">
                  <c:v>34.446444183626902</c:v>
                </c:pt>
                <c:pt idx="12883">
                  <c:v>34.446564962373401</c:v>
                </c:pt>
                <c:pt idx="12884">
                  <c:v>34.446685712881198</c:v>
                </c:pt>
                <c:pt idx="12885">
                  <c:v>34.446806435156802</c:v>
                </c:pt>
                <c:pt idx="12886">
                  <c:v>34.446927129206998</c:v>
                </c:pt>
                <c:pt idx="12887">
                  <c:v>34.447047795038301</c:v>
                </c:pt>
                <c:pt idx="12888">
                  <c:v>34.4471684326573</c:v>
                </c:pt>
                <c:pt idx="12889">
                  <c:v>34.4472890420708</c:v>
                </c:pt>
                <c:pt idx="12890">
                  <c:v>34.447409623285203</c:v>
                </c:pt>
                <c:pt idx="12891">
                  <c:v>34.447530176307197</c:v>
                </c:pt>
                <c:pt idx="12892">
                  <c:v>34.447650701143402</c:v>
                </c:pt>
                <c:pt idx="12893">
                  <c:v>34.4477711978004</c:v>
                </c:pt>
                <c:pt idx="12894">
                  <c:v>34.447891666284903</c:v>
                </c:pt>
                <c:pt idx="12895">
                  <c:v>34.4480121066034</c:v>
                </c:pt>
                <c:pt idx="12896">
                  <c:v>34.448132518762499</c:v>
                </c:pt>
                <c:pt idx="12897">
                  <c:v>34.4482529027689</c:v>
                </c:pt>
                <c:pt idx="12898">
                  <c:v>34.448373258629097</c:v>
                </c:pt>
                <c:pt idx="12899">
                  <c:v>34.448493586349699</c:v>
                </c:pt>
                <c:pt idx="12900">
                  <c:v>34.448613885937398</c:v>
                </c:pt>
                <c:pt idx="12901">
                  <c:v>34.448734157398697</c:v>
                </c:pt>
                <c:pt idx="12902">
                  <c:v>34.448854400740302</c:v>
                </c:pt>
                <c:pt idx="12903">
                  <c:v>34.448974615968702</c:v>
                </c:pt>
                <c:pt idx="12904">
                  <c:v>34.449094803090503</c:v>
                </c:pt>
                <c:pt idx="12905">
                  <c:v>34.4492149621123</c:v>
                </c:pt>
                <c:pt idx="12906">
                  <c:v>34.449335093040702</c:v>
                </c:pt>
                <c:pt idx="12907">
                  <c:v>34.449455195882301</c:v>
                </c:pt>
                <c:pt idx="12908">
                  <c:v>34.449575270643599</c:v>
                </c:pt>
                <c:pt idx="12909">
                  <c:v>34.449695317331397</c:v>
                </c:pt>
                <c:pt idx="12910">
                  <c:v>34.449815335952003</c:v>
                </c:pt>
                <c:pt idx="12911">
                  <c:v>34.449935326512197</c:v>
                </c:pt>
                <c:pt idx="12912">
                  <c:v>34.450055289018501</c:v>
                </c:pt>
                <c:pt idx="12913">
                  <c:v>34.450175223477402</c:v>
                </c:pt>
                <c:pt idx="12914">
                  <c:v>34.4502951298957</c:v>
                </c:pt>
                <c:pt idx="12915">
                  <c:v>34.450415008279698</c:v>
                </c:pt>
                <c:pt idx="12916">
                  <c:v>34.450534858636097</c:v>
                </c:pt>
                <c:pt idx="12917">
                  <c:v>34.450654680971603</c:v>
                </c:pt>
                <c:pt idx="12918">
                  <c:v>34.450774475292597</c:v>
                </c:pt>
                <c:pt idx="12919">
                  <c:v>34.450894241605702</c:v>
                </c:pt>
                <c:pt idx="12920">
                  <c:v>34.451013979917398</c:v>
                </c:pt>
                <c:pt idx="12921">
                  <c:v>34.451133690234499</c:v>
                </c:pt>
                <c:pt idx="12922">
                  <c:v>34.451253372563301</c:v>
                </c:pt>
                <c:pt idx="12923">
                  <c:v>34.451373026910503</c:v>
                </c:pt>
                <c:pt idx="12924">
                  <c:v>34.451492653282699</c:v>
                </c:pt>
                <c:pt idx="12925">
                  <c:v>34.451612251686299</c:v>
                </c:pt>
                <c:pt idx="12926">
                  <c:v>34.451731822127996</c:v>
                </c:pt>
                <c:pt idx="12927">
                  <c:v>34.451851364614299</c:v>
                </c:pt>
                <c:pt idx="12928">
                  <c:v>34.451970879151801</c:v>
                </c:pt>
                <c:pt idx="12929">
                  <c:v>34.452090365746997</c:v>
                </c:pt>
                <c:pt idx="12930">
                  <c:v>34.452209824406502</c:v>
                </c:pt>
                <c:pt idx="12931">
                  <c:v>34.452329255136803</c:v>
                </c:pt>
                <c:pt idx="12932">
                  <c:v>34.452448657944501</c:v>
                </c:pt>
                <c:pt idx="12933">
                  <c:v>34.452568032836098</c:v>
                </c:pt>
                <c:pt idx="12934">
                  <c:v>34.452687379818201</c:v>
                </c:pt>
                <c:pt idx="12935">
                  <c:v>34.452806698897199</c:v>
                </c:pt>
                <c:pt idx="12936">
                  <c:v>34.452925990079898</c:v>
                </c:pt>
                <c:pt idx="12937">
                  <c:v>34.453045253372601</c:v>
                </c:pt>
                <c:pt idx="12938">
                  <c:v>34.453164488781901</c:v>
                </c:pt>
                <c:pt idx="12939">
                  <c:v>34.453283696314401</c:v>
                </c:pt>
                <c:pt idx="12940">
                  <c:v>34.4534028759767</c:v>
                </c:pt>
                <c:pt idx="12941">
                  <c:v>34.453522027775101</c:v>
                </c:pt>
                <c:pt idx="12942">
                  <c:v>34.453641151716397</c:v>
                </c:pt>
                <c:pt idx="12943">
                  <c:v>34.453760247806898</c:v>
                </c:pt>
                <c:pt idx="12944">
                  <c:v>34.453879316053303</c:v>
                </c:pt>
                <c:pt idx="12945">
                  <c:v>34.453998356462101</c:v>
                </c:pt>
                <c:pt idx="12946">
                  <c:v>34.4541173690397</c:v>
                </c:pt>
                <c:pt idx="12947">
                  <c:v>34.454236353792801</c:v>
                </c:pt>
                <c:pt idx="12948">
                  <c:v>34.454355310727799</c:v>
                </c:pt>
                <c:pt idx="12949">
                  <c:v>34.454474239851301</c:v>
                </c:pt>
                <c:pt idx="12950">
                  <c:v>34.454593141169802</c:v>
                </c:pt>
                <c:pt idx="12951">
                  <c:v>34.454712014689697</c:v>
                </c:pt>
                <c:pt idx="12952">
                  <c:v>34.454830860417701</c:v>
                </c:pt>
                <c:pt idx="12953">
                  <c:v>34.4549496783603</c:v>
                </c:pt>
                <c:pt idx="12954">
                  <c:v>34.455068468523898</c:v>
                </c:pt>
                <c:pt idx="12955">
                  <c:v>34.455187230915101</c:v>
                </c:pt>
                <c:pt idx="12956">
                  <c:v>34.455305965540298</c:v>
                </c:pt>
                <c:pt idx="12957">
                  <c:v>34.455424672406103</c:v>
                </c:pt>
                <c:pt idx="12958">
                  <c:v>34.455543351519097</c:v>
                </c:pt>
                <c:pt idx="12959">
                  <c:v>34.455662002885603</c:v>
                </c:pt>
                <c:pt idx="12960">
                  <c:v>34.455780626512301</c:v>
                </c:pt>
                <c:pt idx="12961">
                  <c:v>34.455899222405598</c:v>
                </c:pt>
                <c:pt idx="12962">
                  <c:v>34.456017790571998</c:v>
                </c:pt>
                <c:pt idx="12963">
                  <c:v>34.456136331018001</c:v>
                </c:pt>
                <c:pt idx="12964">
                  <c:v>34.456254843750202</c:v>
                </c:pt>
                <c:pt idx="12965">
                  <c:v>34.456373328775001</c:v>
                </c:pt>
                <c:pt idx="12966">
                  <c:v>34.456491786098802</c:v>
                </c:pt>
                <c:pt idx="12967">
                  <c:v>34.456610215728297</c:v>
                </c:pt>
                <c:pt idx="12968">
                  <c:v>34.456728617669903</c:v>
                </c:pt>
                <c:pt idx="12969">
                  <c:v>34.456846991930099</c:v>
                </c:pt>
                <c:pt idx="12970">
                  <c:v>34.456965338515403</c:v>
                </c:pt>
                <c:pt idx="12971">
                  <c:v>34.4570836574323</c:v>
                </c:pt>
                <c:pt idx="12972">
                  <c:v>34.457201948687199</c:v>
                </c:pt>
                <c:pt idx="12973">
                  <c:v>34.457320212286703</c:v>
                </c:pt>
                <c:pt idx="12974">
                  <c:v>34.457438448237198</c:v>
                </c:pt>
                <c:pt idx="12975">
                  <c:v>34.457556656545201</c:v>
                </c:pt>
                <c:pt idx="12976">
                  <c:v>34.457674837217198</c:v>
                </c:pt>
                <c:pt idx="12977">
                  <c:v>34.457792990259698</c:v>
                </c:pt>
                <c:pt idx="12978">
                  <c:v>34.457911115679103</c:v>
                </c:pt>
                <c:pt idx="12979">
                  <c:v>34.458029213482</c:v>
                </c:pt>
                <c:pt idx="12980">
                  <c:v>34.458147283674798</c:v>
                </c:pt>
                <c:pt idx="12981">
                  <c:v>34.458265326263998</c:v>
                </c:pt>
                <c:pt idx="12982">
                  <c:v>34.458383341256003</c:v>
                </c:pt>
                <c:pt idx="12983">
                  <c:v>34.458501328657299</c:v>
                </c:pt>
                <c:pt idx="12984">
                  <c:v>34.458619288474402</c:v>
                </c:pt>
                <c:pt idx="12985">
                  <c:v>34.4587372207138</c:v>
                </c:pt>
                <c:pt idx="12986">
                  <c:v>34.458855125381902</c:v>
                </c:pt>
                <c:pt idx="12987">
                  <c:v>34.458973002485202</c:v>
                </c:pt>
                <c:pt idx="12988">
                  <c:v>34.459090852030201</c:v>
                </c:pt>
                <c:pt idx="12989">
                  <c:v>34.459208674023202</c:v>
                </c:pt>
                <c:pt idx="12990">
                  <c:v>34.459326468470898</c:v>
                </c:pt>
                <c:pt idx="12991">
                  <c:v>34.4594442353796</c:v>
                </c:pt>
                <c:pt idx="12992">
                  <c:v>34.459561974755701</c:v>
                </c:pt>
                <c:pt idx="12993">
                  <c:v>34.459679686605803</c:v>
                </c:pt>
                <c:pt idx="12994">
                  <c:v>34.4597973709363</c:v>
                </c:pt>
                <c:pt idx="12995">
                  <c:v>34.459915027753702</c:v>
                </c:pt>
                <c:pt idx="12996">
                  <c:v>34.460032657064303</c:v>
                </c:pt>
                <c:pt idx="12997">
                  <c:v>34.460150258874698</c:v>
                </c:pt>
                <c:pt idx="12998">
                  <c:v>34.460267833191303</c:v>
                </c:pt>
                <c:pt idx="12999">
                  <c:v>34.460385380020497</c:v>
                </c:pt>
                <c:pt idx="13000">
                  <c:v>34.460502899368798</c:v>
                </c:pt>
                <c:pt idx="13001">
                  <c:v>34.460620391242699</c:v>
                </c:pt>
                <c:pt idx="13002">
                  <c:v>34.460737855648503</c:v>
                </c:pt>
                <c:pt idx="13003">
                  <c:v>34.460855292592697</c:v>
                </c:pt>
                <c:pt idx="13004">
                  <c:v>34.460972702081797</c:v>
                </c:pt>
                <c:pt idx="13005">
                  <c:v>34.461090084122198</c:v>
                </c:pt>
                <c:pt idx="13006">
                  <c:v>34.461207438720301</c:v>
                </c:pt>
                <c:pt idx="13007">
                  <c:v>34.461324765882502</c:v>
                </c:pt>
                <c:pt idx="13008">
                  <c:v>34.461442065615401</c:v>
                </c:pt>
                <c:pt idx="13009">
                  <c:v>34.461559337925202</c:v>
                </c:pt>
                <c:pt idx="13010">
                  <c:v>34.461676582818598</c:v>
                </c:pt>
                <c:pt idx="13011">
                  <c:v>34.461793800301699</c:v>
                </c:pt>
                <c:pt idx="13012">
                  <c:v>34.461910990381199</c:v>
                </c:pt>
                <c:pt idx="13013">
                  <c:v>34.4620281530634</c:v>
                </c:pt>
                <c:pt idx="13014">
                  <c:v>34.462145288354797</c:v>
                </c:pt>
                <c:pt idx="13015">
                  <c:v>34.462262396261799</c:v>
                </c:pt>
                <c:pt idx="13016">
                  <c:v>34.462379476790701</c:v>
                </c:pt>
                <c:pt idx="13017">
                  <c:v>34.462496529948098</c:v>
                </c:pt>
                <c:pt idx="13018">
                  <c:v>34.462613555740198</c:v>
                </c:pt>
                <c:pt idx="13019">
                  <c:v>34.462730554173703</c:v>
                </c:pt>
                <c:pt idx="13020">
                  <c:v>34.462847525254702</c:v>
                </c:pt>
                <c:pt idx="13021">
                  <c:v>34.462964468989902</c:v>
                </c:pt>
                <c:pt idx="13022">
                  <c:v>34.4630813853855</c:v>
                </c:pt>
                <c:pt idx="13023">
                  <c:v>34.463198274448096</c:v>
                </c:pt>
                <c:pt idx="13024">
                  <c:v>34.463315136183901</c:v>
                </c:pt>
                <c:pt idx="13025">
                  <c:v>34.463431970599402</c:v>
                </c:pt>
                <c:pt idx="13026">
                  <c:v>34.463548777701099</c:v>
                </c:pt>
                <c:pt idx="13027">
                  <c:v>34.463665557495297</c:v>
                </c:pt>
                <c:pt idx="13028">
                  <c:v>34.463782309988403</c:v>
                </c:pt>
                <c:pt idx="13029">
                  <c:v>34.463899035186799</c:v>
                </c:pt>
                <c:pt idx="13030">
                  <c:v>34.4640157330969</c:v>
                </c:pt>
                <c:pt idx="13031">
                  <c:v>34.464132403725102</c:v>
                </c:pt>
                <c:pt idx="13032">
                  <c:v>34.464249047077899</c:v>
                </c:pt>
                <c:pt idx="13033">
                  <c:v>34.464365663161601</c:v>
                </c:pt>
                <c:pt idx="13034">
                  <c:v>34.464482251982503</c:v>
                </c:pt>
                <c:pt idx="13035">
                  <c:v>34.464598813547198</c:v>
                </c:pt>
                <c:pt idx="13036">
                  <c:v>34.464715347861897</c:v>
                </c:pt>
                <c:pt idx="13037">
                  <c:v>34.464831854933102</c:v>
                </c:pt>
                <c:pt idx="13038">
                  <c:v>34.4649483347672</c:v>
                </c:pt>
                <c:pt idx="13039">
                  <c:v>34.465064787370501</c:v>
                </c:pt>
                <c:pt idx="13040">
                  <c:v>34.465181212749499</c:v>
                </c:pt>
                <c:pt idx="13041">
                  <c:v>34.465297610910397</c:v>
                </c:pt>
                <c:pt idx="13042">
                  <c:v>34.465413981859697</c:v>
                </c:pt>
                <c:pt idx="13043">
                  <c:v>34.465530325603801</c:v>
                </c:pt>
                <c:pt idx="13044">
                  <c:v>34.465646642149103</c:v>
                </c:pt>
                <c:pt idx="13045">
                  <c:v>34.465762931501899</c:v>
                </c:pt>
                <c:pt idx="13046">
                  <c:v>34.465879193668499</c:v>
                </c:pt>
                <c:pt idx="13047">
                  <c:v>34.465995428655503</c:v>
                </c:pt>
                <c:pt idx="13048">
                  <c:v>34.466111636469101</c:v>
                </c:pt>
                <c:pt idx="13049">
                  <c:v>34.466227817115701</c:v>
                </c:pt>
                <c:pt idx="13050">
                  <c:v>34.466343970601699</c:v>
                </c:pt>
                <c:pt idx="13051">
                  <c:v>34.466460096933403</c:v>
                </c:pt>
                <c:pt idx="13052">
                  <c:v>34.466576196117302</c:v>
                </c:pt>
                <c:pt idx="13053">
                  <c:v>34.466692268159598</c:v>
                </c:pt>
                <c:pt idx="13054">
                  <c:v>34.466808313066799</c:v>
                </c:pt>
                <c:pt idx="13055">
                  <c:v>34.466924330845202</c:v>
                </c:pt>
                <c:pt idx="13056">
                  <c:v>34.467040321501202</c:v>
                </c:pt>
                <c:pt idx="13057">
                  <c:v>34.467156285041099</c:v>
                </c:pt>
                <c:pt idx="13058">
                  <c:v>34.467272221471198</c:v>
                </c:pt>
                <c:pt idx="13059">
                  <c:v>34.467388130798</c:v>
                </c:pt>
                <c:pt idx="13060">
                  <c:v>34.467504013027799</c:v>
                </c:pt>
                <c:pt idx="13061">
                  <c:v>34.467619868166999</c:v>
                </c:pt>
                <c:pt idx="13062">
                  <c:v>34.467735696221801</c:v>
                </c:pt>
                <c:pt idx="13063">
                  <c:v>34.467851497198701</c:v>
                </c:pt>
                <c:pt idx="13064">
                  <c:v>34.467967271103902</c:v>
                </c:pt>
                <c:pt idx="13065">
                  <c:v>34.468083017943997</c:v>
                </c:pt>
                <c:pt idx="13066">
                  <c:v>34.468198737724997</c:v>
                </c:pt>
                <c:pt idx="13067">
                  <c:v>34.468314430453603</c:v>
                </c:pt>
                <c:pt idx="13068">
                  <c:v>34.468430096135897</c:v>
                </c:pt>
                <c:pt idx="13069">
                  <c:v>34.468545734778203</c:v>
                </c:pt>
                <c:pt idx="13070">
                  <c:v>34.468661346387101</c:v>
                </c:pt>
                <c:pt idx="13071">
                  <c:v>34.468776930968701</c:v>
                </c:pt>
                <c:pt idx="13072">
                  <c:v>34.468892488529498</c:v>
                </c:pt>
                <c:pt idx="13073">
                  <c:v>34.469008019075702</c:v>
                </c:pt>
                <c:pt idx="13074">
                  <c:v>34.4691235226137</c:v>
                </c:pt>
                <c:pt idx="13075">
                  <c:v>34.469238999149802</c:v>
                </c:pt>
                <c:pt idx="13076">
                  <c:v>34.469354448690403</c:v>
                </c:pt>
                <c:pt idx="13077">
                  <c:v>34.469469871241699</c:v>
                </c:pt>
                <c:pt idx="13078">
                  <c:v>34.469585266810199</c:v>
                </c:pt>
                <c:pt idx="13079">
                  <c:v>34.469700635402098</c:v>
                </c:pt>
                <c:pt idx="13080">
                  <c:v>34.4698159770237</c:v>
                </c:pt>
                <c:pt idx="13081">
                  <c:v>34.469931291681398</c:v>
                </c:pt>
                <c:pt idx="13082">
                  <c:v>34.470046579381503</c:v>
                </c:pt>
                <c:pt idx="13083">
                  <c:v>34.470161840130402</c:v>
                </c:pt>
                <c:pt idx="13084">
                  <c:v>34.470277073934298</c:v>
                </c:pt>
                <c:pt idx="13085">
                  <c:v>34.470392280799501</c:v>
                </c:pt>
                <c:pt idx="13086">
                  <c:v>34.470507460732399</c:v>
                </c:pt>
                <c:pt idx="13087">
                  <c:v>34.470622613739302</c:v>
                </c:pt>
                <c:pt idx="13088">
                  <c:v>34.470737739826397</c:v>
                </c:pt>
                <c:pt idx="13089">
                  <c:v>34.470852839000202</c:v>
                </c:pt>
                <c:pt idx="13090">
                  <c:v>34.470967911266897</c:v>
                </c:pt>
                <c:pt idx="13091">
                  <c:v>34.471082956632799</c:v>
                </c:pt>
                <c:pt idx="13092">
                  <c:v>34.471197975104303</c:v>
                </c:pt>
                <c:pt idx="13093">
                  <c:v>34.471312966687599</c:v>
                </c:pt>
                <c:pt idx="13094">
                  <c:v>34.471427931389002</c:v>
                </c:pt>
                <c:pt idx="13095">
                  <c:v>34.471542869214801</c:v>
                </c:pt>
                <c:pt idx="13096">
                  <c:v>34.471657780171398</c:v>
                </c:pt>
                <c:pt idx="13097">
                  <c:v>34.471772664265004</c:v>
                </c:pt>
                <c:pt idx="13098">
                  <c:v>34.471887521501998</c:v>
                </c:pt>
                <c:pt idx="13099">
                  <c:v>34.472002351888598</c:v>
                </c:pt>
                <c:pt idx="13100">
                  <c:v>34.4721171554311</c:v>
                </c:pt>
                <c:pt idx="13101">
                  <c:v>34.472231932135799</c:v>
                </c:pt>
                <c:pt idx="13102">
                  <c:v>34.472346682009103</c:v>
                </c:pt>
                <c:pt idx="13103">
                  <c:v>34.472461405057103</c:v>
                </c:pt>
                <c:pt idx="13104">
                  <c:v>34.472576101286201</c:v>
                </c:pt>
                <c:pt idx="13105">
                  <c:v>34.472690770702698</c:v>
                </c:pt>
                <c:pt idx="13106">
                  <c:v>34.472805413312898</c:v>
                </c:pt>
                <c:pt idx="13107">
                  <c:v>34.472920029122903</c:v>
                </c:pt>
                <c:pt idx="13108">
                  <c:v>34.473034618139302</c:v>
                </c:pt>
                <c:pt idx="13109">
                  <c:v>34.473149180368097</c:v>
                </c:pt>
                <c:pt idx="13110">
                  <c:v>34.473263715815698</c:v>
                </c:pt>
                <c:pt idx="13111">
                  <c:v>34.4733782244884</c:v>
                </c:pt>
                <c:pt idx="13112">
                  <c:v>34.473492706392399</c:v>
                </c:pt>
                <c:pt idx="13113">
                  <c:v>34.473607161533998</c:v>
                </c:pt>
                <c:pt idx="13114">
                  <c:v>34.473721589919499</c:v>
                </c:pt>
                <c:pt idx="13115">
                  <c:v>34.473835991555198</c:v>
                </c:pt>
                <c:pt idx="13116">
                  <c:v>34.473950366447298</c:v>
                </c:pt>
                <c:pt idx="13117">
                  <c:v>34.4740647146021</c:v>
                </c:pt>
                <c:pt idx="13118">
                  <c:v>34.474179036025802</c:v>
                </c:pt>
                <c:pt idx="13119">
                  <c:v>34.474293330724798</c:v>
                </c:pt>
                <c:pt idx="13120">
                  <c:v>34.474407598705298</c:v>
                </c:pt>
                <c:pt idx="13121">
                  <c:v>34.474521839973598</c:v>
                </c:pt>
                <c:pt idx="13122">
                  <c:v>34.4746360545359</c:v>
                </c:pt>
                <c:pt idx="13123">
                  <c:v>34.4747502423984</c:v>
                </c:pt>
                <c:pt idx="13124">
                  <c:v>34.474864403567501</c:v>
                </c:pt>
                <c:pt idx="13125">
                  <c:v>34.474978538049399</c:v>
                </c:pt>
                <c:pt idx="13126">
                  <c:v>34.475092645850403</c:v>
                </c:pt>
                <c:pt idx="13127">
                  <c:v>34.475206726976701</c:v>
                </c:pt>
                <c:pt idx="13128">
                  <c:v>34.475320781434498</c:v>
                </c:pt>
                <c:pt idx="13129">
                  <c:v>34.475434809230102</c:v>
                </c:pt>
                <c:pt idx="13130">
                  <c:v>34.475548810369801</c:v>
                </c:pt>
                <c:pt idx="13131">
                  <c:v>34.4756627848598</c:v>
                </c:pt>
                <c:pt idx="13132">
                  <c:v>34.4757767327064</c:v>
                </c:pt>
                <c:pt idx="13133">
                  <c:v>34.475890653915798</c:v>
                </c:pt>
                <c:pt idx="13134">
                  <c:v>34.476004548494203</c:v>
                </c:pt>
                <c:pt idx="13135">
                  <c:v>34.476118416447903</c:v>
                </c:pt>
                <c:pt idx="13136">
                  <c:v>34.476232257783202</c:v>
                </c:pt>
                <c:pt idx="13137">
                  <c:v>34.476346072506203</c:v>
                </c:pt>
                <c:pt idx="13138">
                  <c:v>34.476459860623201</c:v>
                </c:pt>
                <c:pt idx="13139">
                  <c:v>34.476573622140499</c:v>
                </c:pt>
                <c:pt idx="13140">
                  <c:v>34.476687357064201</c:v>
                </c:pt>
                <c:pt idx="13141">
                  <c:v>34.4768010654007</c:v>
                </c:pt>
                <c:pt idx="13142">
                  <c:v>34.476914747156101</c:v>
                </c:pt>
                <c:pt idx="13143">
                  <c:v>34.4770284023367</c:v>
                </c:pt>
                <c:pt idx="13144">
                  <c:v>34.477142030948599</c:v>
                </c:pt>
                <c:pt idx="13145">
                  <c:v>34.4772556329983</c:v>
                </c:pt>
                <c:pt idx="13146">
                  <c:v>34.477369208491702</c:v>
                </c:pt>
                <c:pt idx="13147">
                  <c:v>34.477482757435297</c:v>
                </c:pt>
                <c:pt idx="13148">
                  <c:v>34.477596279835197</c:v>
                </c:pt>
                <c:pt idx="13149">
                  <c:v>34.477709775697598</c:v>
                </c:pt>
                <c:pt idx="13150">
                  <c:v>34.477823245028802</c:v>
                </c:pt>
                <c:pt idx="13151">
                  <c:v>34.477936687834898</c:v>
                </c:pt>
                <c:pt idx="13152">
                  <c:v>34.478050104122197</c:v>
                </c:pt>
                <c:pt idx="13153">
                  <c:v>34.478163493896901</c:v>
                </c:pt>
                <c:pt idx="13154">
                  <c:v>34.478276857165298</c:v>
                </c:pt>
                <c:pt idx="13155">
                  <c:v>34.4783901939334</c:v>
                </c:pt>
                <c:pt idx="13156">
                  <c:v>34.478503504207602</c:v>
                </c:pt>
                <c:pt idx="13157">
                  <c:v>34.478616787994099</c:v>
                </c:pt>
                <c:pt idx="13158">
                  <c:v>34.478730045299002</c:v>
                </c:pt>
                <c:pt idx="13159">
                  <c:v>34.4788432761286</c:v>
                </c:pt>
                <c:pt idx="13160">
                  <c:v>34.478956480489103</c:v>
                </c:pt>
                <c:pt idx="13161">
                  <c:v>34.479069658386599</c:v>
                </c:pt>
                <c:pt idx="13162">
                  <c:v>34.479182809827499</c:v>
                </c:pt>
                <c:pt idx="13163">
                  <c:v>34.479295934817799</c:v>
                </c:pt>
                <c:pt idx="13164">
                  <c:v>34.479409033363801</c:v>
                </c:pt>
                <c:pt idx="13165">
                  <c:v>34.479522105471602</c:v>
                </c:pt>
                <c:pt idx="13166">
                  <c:v>34.479635151147598</c:v>
                </c:pt>
                <c:pt idx="13167">
                  <c:v>34.479748170397798</c:v>
                </c:pt>
                <c:pt idx="13168">
                  <c:v>34.479861163228499</c:v>
                </c:pt>
                <c:pt idx="13169">
                  <c:v>34.479974129645903</c:v>
                </c:pt>
                <c:pt idx="13170">
                  <c:v>34.480087069656101</c:v>
                </c:pt>
                <c:pt idx="13171">
                  <c:v>34.480199983265301</c:v>
                </c:pt>
                <c:pt idx="13172">
                  <c:v>34.4803128704798</c:v>
                </c:pt>
                <c:pt idx="13173">
                  <c:v>34.480425731305701</c:v>
                </c:pt>
                <c:pt idx="13174">
                  <c:v>34.4805385657492</c:v>
                </c:pt>
                <c:pt idx="13175">
                  <c:v>34.480651373816499</c:v>
                </c:pt>
                <c:pt idx="13176">
                  <c:v>34.480764155513803</c:v>
                </c:pt>
                <c:pt idx="13177">
                  <c:v>34.480876910847201</c:v>
                </c:pt>
                <c:pt idx="13178">
                  <c:v>34.480989639822901</c:v>
                </c:pt>
                <c:pt idx="13179">
                  <c:v>34.481102342447102</c:v>
                </c:pt>
                <c:pt idx="13180">
                  <c:v>34.481215018726097</c:v>
                </c:pt>
                <c:pt idx="13181">
                  <c:v>34.481327668665799</c:v>
                </c:pt>
                <c:pt idx="13182">
                  <c:v>34.481440292272701</c:v>
                </c:pt>
                <c:pt idx="13183">
                  <c:v>34.481552889552702</c:v>
                </c:pt>
                <c:pt idx="13184">
                  <c:v>34.481665460512097</c:v>
                </c:pt>
                <c:pt idx="13185">
                  <c:v>34.481778005156997</c:v>
                </c:pt>
                <c:pt idx="13186">
                  <c:v>34.481890523493703</c:v>
                </c:pt>
                <c:pt idx="13187">
                  <c:v>34.4820030155282</c:v>
                </c:pt>
                <c:pt idx="13188">
                  <c:v>34.482115481266703</c:v>
                </c:pt>
                <c:pt idx="13189">
                  <c:v>34.482227920715502</c:v>
                </c:pt>
                <c:pt idx="13190">
                  <c:v>34.4823403338807</c:v>
                </c:pt>
                <c:pt idx="13191">
                  <c:v>34.4824527207684</c:v>
                </c:pt>
                <c:pt idx="13192">
                  <c:v>34.482565081384699</c:v>
                </c:pt>
                <c:pt idx="13193">
                  <c:v>34.4826774157359</c:v>
                </c:pt>
                <c:pt idx="13194">
                  <c:v>34.482789723828098</c:v>
                </c:pt>
                <c:pt idx="13195">
                  <c:v>34.482902005667498</c:v>
                </c:pt>
                <c:pt idx="13196">
                  <c:v>34.483014261260202</c:v>
                </c:pt>
                <c:pt idx="13197">
                  <c:v>34.4831264906123</c:v>
                </c:pt>
                <c:pt idx="13198">
                  <c:v>34.483238693730101</c:v>
                </c:pt>
                <c:pt idx="13199">
                  <c:v>34.483350870619603</c:v>
                </c:pt>
                <c:pt idx="13200">
                  <c:v>34.483463021287101</c:v>
                </c:pt>
                <c:pt idx="13201">
                  <c:v>34.483575145738499</c:v>
                </c:pt>
                <c:pt idx="13202">
                  <c:v>34.483687243980199</c:v>
                </c:pt>
                <c:pt idx="13203">
                  <c:v>34.483799316018299</c:v>
                </c:pt>
                <c:pt idx="13204">
                  <c:v>34.483911361858802</c:v>
                </c:pt>
                <c:pt idx="13205">
                  <c:v>34.484023381507903</c:v>
                </c:pt>
                <c:pt idx="13206">
                  <c:v>34.4841353749718</c:v>
                </c:pt>
                <c:pt idx="13207">
                  <c:v>34.484247342256602</c:v>
                </c:pt>
                <c:pt idx="13208">
                  <c:v>34.484359283368498</c:v>
                </c:pt>
                <c:pt idx="13209">
                  <c:v>34.4844711983135</c:v>
                </c:pt>
                <c:pt idx="13210">
                  <c:v>34.484583087097803</c:v>
                </c:pt>
                <c:pt idx="13211">
                  <c:v>34.484694949727597</c:v>
                </c:pt>
                <c:pt idx="13212">
                  <c:v>34.4848067862089</c:v>
                </c:pt>
                <c:pt idx="13213">
                  <c:v>34.484918596547899</c:v>
                </c:pt>
                <c:pt idx="13214">
                  <c:v>34.4850303807507</c:v>
                </c:pt>
                <c:pt idx="13215">
                  <c:v>34.485142138823498</c:v>
                </c:pt>
                <c:pt idx="13216">
                  <c:v>34.485253870772397</c:v>
                </c:pt>
                <c:pt idx="13217">
                  <c:v>34.4853655766034</c:v>
                </c:pt>
                <c:pt idx="13218">
                  <c:v>34.485477256322802</c:v>
                </c:pt>
                <c:pt idx="13219">
                  <c:v>34.485588909936602</c:v>
                </c:pt>
                <c:pt idx="13220">
                  <c:v>34.485700537451002</c:v>
                </c:pt>
                <c:pt idx="13221">
                  <c:v>34.485812138871999</c:v>
                </c:pt>
                <c:pt idx="13222">
                  <c:v>34.485923714205803</c:v>
                </c:pt>
                <c:pt idx="13223">
                  <c:v>34.486035263458596</c:v>
                </c:pt>
                <c:pt idx="13224">
                  <c:v>34.486146786636297</c:v>
                </c:pt>
                <c:pt idx="13225">
                  <c:v>34.486258283745201</c:v>
                </c:pt>
                <c:pt idx="13226">
                  <c:v>34.486369754791298</c:v>
                </c:pt>
                <c:pt idx="13227">
                  <c:v>34.486481199780798</c:v>
                </c:pt>
                <c:pt idx="13228">
                  <c:v>34.486592618719698</c:v>
                </c:pt>
                <c:pt idx="13229">
                  <c:v>34.486704011614101</c:v>
                </c:pt>
                <c:pt idx="13230">
                  <c:v>34.486815378470197</c:v>
                </c:pt>
                <c:pt idx="13231">
                  <c:v>34.486926719294097</c:v>
                </c:pt>
                <c:pt idx="13232">
                  <c:v>34.487038034091903</c:v>
                </c:pt>
                <c:pt idx="13233">
                  <c:v>34.487149322869598</c:v>
                </c:pt>
                <c:pt idx="13234">
                  <c:v>34.4872605856334</c:v>
                </c:pt>
                <c:pt idx="13235">
                  <c:v>34.487371822389299</c:v>
                </c:pt>
                <c:pt idx="13236">
                  <c:v>34.487483033143498</c:v>
                </c:pt>
                <c:pt idx="13237">
                  <c:v>34.4875942179021</c:v>
                </c:pt>
                <c:pt idx="13238">
                  <c:v>34.487705376671101</c:v>
                </c:pt>
                <c:pt idx="13239">
                  <c:v>34.4878165094566</c:v>
                </c:pt>
                <c:pt idx="13240">
                  <c:v>34.487927616264798</c:v>
                </c:pt>
                <c:pt idx="13241">
                  <c:v>34.488038697101601</c:v>
                </c:pt>
                <c:pt idx="13242">
                  <c:v>34.488149751973303</c:v>
                </c:pt>
                <c:pt idx="13243">
                  <c:v>34.488260780885902</c:v>
                </c:pt>
                <c:pt idx="13244">
                  <c:v>34.488371783845402</c:v>
                </c:pt>
                <c:pt idx="13245">
                  <c:v>34.488482760857998</c:v>
                </c:pt>
                <c:pt idx="13246">
                  <c:v>34.488593711929703</c:v>
                </c:pt>
                <c:pt idx="13247">
                  <c:v>34.488704637066597</c:v>
                </c:pt>
                <c:pt idx="13248">
                  <c:v>34.488815536274799</c:v>
                </c:pt>
                <c:pt idx="13249">
                  <c:v>34.488926409560399</c:v>
                </c:pt>
                <c:pt idx="13250">
                  <c:v>34.4890372569294</c:v>
                </c:pt>
                <c:pt idx="13251">
                  <c:v>34.489148078387998</c:v>
                </c:pt>
                <c:pt idx="13252">
                  <c:v>34.489258873942099</c:v>
                </c:pt>
                <c:pt idx="13253">
                  <c:v>34.489369643597897</c:v>
                </c:pt>
                <c:pt idx="13254">
                  <c:v>34.489480387361397</c:v>
                </c:pt>
                <c:pt idx="13255">
                  <c:v>34.489591105238702</c:v>
                </c:pt>
                <c:pt idx="13256">
                  <c:v>34.489701797235902</c:v>
                </c:pt>
                <c:pt idx="13257">
                  <c:v>34.489812463359002</c:v>
                </c:pt>
                <c:pt idx="13258">
                  <c:v>34.489923103614103</c:v>
                </c:pt>
                <c:pt idx="13259">
                  <c:v>34.490033718007297</c:v>
                </c:pt>
                <c:pt idx="13260">
                  <c:v>34.4901443065446</c:v>
                </c:pt>
                <c:pt idx="13261">
                  <c:v>34.490254869232103</c:v>
                </c:pt>
                <c:pt idx="13262">
                  <c:v>34.490365406075803</c:v>
                </c:pt>
                <c:pt idx="13263">
                  <c:v>34.490475917081802</c:v>
                </c:pt>
                <c:pt idx="13264">
                  <c:v>34.490586402256099</c:v>
                </c:pt>
                <c:pt idx="13265">
                  <c:v>34.490696861604903</c:v>
                </c:pt>
                <c:pt idx="13266">
                  <c:v>34.490807295134097</c:v>
                </c:pt>
                <c:pt idx="13267">
                  <c:v>34.490917702849799</c:v>
                </c:pt>
                <c:pt idx="13268">
                  <c:v>34.491028084758099</c:v>
                </c:pt>
                <c:pt idx="13269">
                  <c:v>34.491138440864901</c:v>
                </c:pt>
                <c:pt idx="13270">
                  <c:v>34.491248771176501</c:v>
                </c:pt>
                <c:pt idx="13271">
                  <c:v>34.491359075698703</c:v>
                </c:pt>
                <c:pt idx="13272">
                  <c:v>34.491469354437697</c:v>
                </c:pt>
                <c:pt idx="13273">
                  <c:v>34.491579607399402</c:v>
                </c:pt>
                <c:pt idx="13274">
                  <c:v>34.491689834589998</c:v>
                </c:pt>
                <c:pt idx="13275">
                  <c:v>34.491800036015398</c:v>
                </c:pt>
                <c:pt idx="13276">
                  <c:v>34.491910211681798</c:v>
                </c:pt>
                <c:pt idx="13277">
                  <c:v>34.492020361595003</c:v>
                </c:pt>
                <c:pt idx="13278">
                  <c:v>34.492130485761301</c:v>
                </c:pt>
                <c:pt idx="13279">
                  <c:v>34.492240584186597</c:v>
                </c:pt>
                <c:pt idx="13280">
                  <c:v>34.492350656876901</c:v>
                </c:pt>
                <c:pt idx="13281">
                  <c:v>34.492460703838198</c:v>
                </c:pt>
                <c:pt idx="13282">
                  <c:v>34.492570725076703</c:v>
                </c:pt>
                <c:pt idx="13283">
                  <c:v>34.492680720598301</c:v>
                </c:pt>
                <c:pt idx="13284">
                  <c:v>34.492790690409102</c:v>
                </c:pt>
                <c:pt idx="13285">
                  <c:v>34.492900634515102</c:v>
                </c:pt>
                <c:pt idx="13286">
                  <c:v>34.4930105529222</c:v>
                </c:pt>
                <c:pt idx="13287">
                  <c:v>34.493120445636599</c:v>
                </c:pt>
                <c:pt idx="13288">
                  <c:v>34.493230312664203</c:v>
                </c:pt>
                <c:pt idx="13289">
                  <c:v>34.4933401540112</c:v>
                </c:pt>
                <c:pt idx="13290">
                  <c:v>34.493449969683397</c:v>
                </c:pt>
                <c:pt idx="13291">
                  <c:v>34.493559759686903</c:v>
                </c:pt>
                <c:pt idx="13292">
                  <c:v>34.493669524027702</c:v>
                </c:pt>
                <c:pt idx="13293">
                  <c:v>34.493779262711897</c:v>
                </c:pt>
                <c:pt idx="13294">
                  <c:v>34.493888975745399</c:v>
                </c:pt>
                <c:pt idx="13295">
                  <c:v>34.493998663134299</c:v>
                </c:pt>
                <c:pt idx="13296">
                  <c:v>34.4941083248845</c:v>
                </c:pt>
                <c:pt idx="13297">
                  <c:v>34.4942179610021</c:v>
                </c:pt>
                <c:pt idx="13298">
                  <c:v>34.494327571493102</c:v>
                </c:pt>
                <c:pt idx="13299">
                  <c:v>34.494437156363603</c:v>
                </c:pt>
                <c:pt idx="13300">
                  <c:v>34.4945467156193</c:v>
                </c:pt>
                <c:pt idx="13301">
                  <c:v>34.494656249266498</c:v>
                </c:pt>
                <c:pt idx="13302">
                  <c:v>34.4947657573111</c:v>
                </c:pt>
                <c:pt idx="13303">
                  <c:v>34.494875239759097</c:v>
                </c:pt>
                <c:pt idx="13304">
                  <c:v>34.494984696616498</c:v>
                </c:pt>
                <c:pt idx="13305">
                  <c:v>34.495094127889303</c:v>
                </c:pt>
                <c:pt idx="13306">
                  <c:v>34.495203533583499</c:v>
                </c:pt>
                <c:pt idx="13307">
                  <c:v>34.495312913705099</c:v>
                </c:pt>
                <c:pt idx="13308">
                  <c:v>34.49542226826</c:v>
                </c:pt>
                <c:pt idx="13309">
                  <c:v>34.495531597254299</c:v>
                </c:pt>
                <c:pt idx="13310">
                  <c:v>34.495640900693999</c:v>
                </c:pt>
                <c:pt idx="13311">
                  <c:v>34.495750178584998</c:v>
                </c:pt>
                <c:pt idx="13312">
                  <c:v>34.4958594309334</c:v>
                </c:pt>
                <c:pt idx="13313">
                  <c:v>34.495968657745102</c:v>
                </c:pt>
                <c:pt idx="13314">
                  <c:v>34.496077859026002</c:v>
                </c:pt>
                <c:pt idx="13315">
                  <c:v>34.496187034782302</c:v>
                </c:pt>
                <c:pt idx="13316">
                  <c:v>34.496296185019901</c:v>
                </c:pt>
                <c:pt idx="13317">
                  <c:v>34.496405309744702</c:v>
                </c:pt>
                <c:pt idx="13318">
                  <c:v>34.496514408962703</c:v>
                </c:pt>
                <c:pt idx="13319">
                  <c:v>34.496623482679901</c:v>
                </c:pt>
                <c:pt idx="13320">
                  <c:v>34.4967325309023</c:v>
                </c:pt>
                <c:pt idx="13321">
                  <c:v>34.496841553635903</c:v>
                </c:pt>
                <c:pt idx="13322">
                  <c:v>34.496950550886602</c:v>
                </c:pt>
                <c:pt idx="13323">
                  <c:v>34.4970595226604</c:v>
                </c:pt>
                <c:pt idx="13324">
                  <c:v>34.497168468963302</c:v>
                </c:pt>
                <c:pt idx="13325">
                  <c:v>34.497277389801198</c:v>
                </c:pt>
                <c:pt idx="13326">
                  <c:v>34.497386285180198</c:v>
                </c:pt>
                <c:pt idx="13327">
                  <c:v>34.497495155106101</c:v>
                </c:pt>
                <c:pt idx="13328">
                  <c:v>34.497603999584904</c:v>
                </c:pt>
                <c:pt idx="13329">
                  <c:v>34.497712818622702</c:v>
                </c:pt>
                <c:pt idx="13330">
                  <c:v>34.497821612225302</c:v>
                </c:pt>
                <c:pt idx="13331">
                  <c:v>34.497930380398699</c:v>
                </c:pt>
                <c:pt idx="13332">
                  <c:v>34.498039123148899</c:v>
                </c:pt>
                <c:pt idx="13333">
                  <c:v>34.498147840481899</c:v>
                </c:pt>
                <c:pt idx="13334">
                  <c:v>34.498256532403602</c:v>
                </c:pt>
                <c:pt idx="13335">
                  <c:v>34.498365198919899</c:v>
                </c:pt>
                <c:pt idx="13336">
                  <c:v>34.498473840036802</c:v>
                </c:pt>
                <c:pt idx="13337">
                  <c:v>34.4985824557603</c:v>
                </c:pt>
                <c:pt idx="13338">
                  <c:v>34.498691046096297</c:v>
                </c:pt>
                <c:pt idx="13339">
                  <c:v>34.498799611050799</c:v>
                </c:pt>
                <c:pt idx="13340">
                  <c:v>34.498908150629603</c:v>
                </c:pt>
                <c:pt idx="13341">
                  <c:v>34.499016664838898</c:v>
                </c:pt>
                <c:pt idx="13342">
                  <c:v>34.499125153684403</c:v>
                </c:pt>
                <c:pt idx="13343">
                  <c:v>34.499233617172102</c:v>
                </c:pt>
                <c:pt idx="13344">
                  <c:v>34.499342055308098</c:v>
                </c:pt>
                <c:pt idx="13345">
                  <c:v>34.499450468098097</c:v>
                </c:pt>
                <c:pt idx="13346">
                  <c:v>34.499558855548301</c:v>
                </c:pt>
                <c:pt idx="13347">
                  <c:v>34.499667217664403</c:v>
                </c:pt>
                <c:pt idx="13348">
                  <c:v>34.499775554452498</c:v>
                </c:pt>
                <c:pt idx="13349">
                  <c:v>34.499883865918399</c:v>
                </c:pt>
                <c:pt idx="13350">
                  <c:v>34.499992152068202</c:v>
                </c:pt>
                <c:pt idx="13351">
                  <c:v>34.500100412907699</c:v>
                </c:pt>
                <c:pt idx="13352">
                  <c:v>34.5002086484429</c:v>
                </c:pt>
                <c:pt idx="13353">
                  <c:v>34.500316858679703</c:v>
                </c:pt>
                <c:pt idx="13354">
                  <c:v>34.500425043623999</c:v>
                </c:pt>
                <c:pt idx="13355">
                  <c:v>34.500533203281698</c:v>
                </c:pt>
                <c:pt idx="13356">
                  <c:v>34.500641337658898</c:v>
                </c:pt>
                <c:pt idx="13357">
                  <c:v>34.500749446761297</c:v>
                </c:pt>
                <c:pt idx="13358">
                  <c:v>34.500857530594999</c:v>
                </c:pt>
                <c:pt idx="13359">
                  <c:v>34.500965589165801</c:v>
                </c:pt>
                <c:pt idx="13360">
                  <c:v>34.501073622479701</c:v>
                </c:pt>
                <c:pt idx="13361">
                  <c:v>34.501181630542597</c:v>
                </c:pt>
                <c:pt idx="13362">
                  <c:v>34.501289613360399</c:v>
                </c:pt>
                <c:pt idx="13363">
                  <c:v>34.501397570938998</c:v>
                </c:pt>
                <c:pt idx="13364">
                  <c:v>34.501505503284399</c:v>
                </c:pt>
                <c:pt idx="13365">
                  <c:v>34.501613410402399</c:v>
                </c:pt>
                <c:pt idx="13366">
                  <c:v>34.501721292298903</c:v>
                </c:pt>
                <c:pt idx="13367">
                  <c:v>34.501829148979901</c:v>
                </c:pt>
                <c:pt idx="13368">
                  <c:v>34.501936980451397</c:v>
                </c:pt>
                <c:pt idx="13369">
                  <c:v>34.502044786719097</c:v>
                </c:pt>
                <c:pt idx="13370">
                  <c:v>34.502152567788897</c:v>
                </c:pt>
                <c:pt idx="13371">
                  <c:v>34.502260323666903</c:v>
                </c:pt>
                <c:pt idx="13372">
                  <c:v>34.502368054358897</c:v>
                </c:pt>
                <c:pt idx="13373">
                  <c:v>34.502475759870798</c:v>
                </c:pt>
                <c:pt idx="13374">
                  <c:v>34.502583440208497</c:v>
                </c:pt>
                <c:pt idx="13375">
                  <c:v>34.502691095377898</c:v>
                </c:pt>
                <c:pt idx="13376">
                  <c:v>34.502798725384899</c:v>
                </c:pt>
                <c:pt idx="13377">
                  <c:v>34.502906330235298</c:v>
                </c:pt>
                <c:pt idx="13378">
                  <c:v>34.503013909935198</c:v>
                </c:pt>
                <c:pt idx="13379">
                  <c:v>34.503121464490398</c:v>
                </c:pt>
                <c:pt idx="13380">
                  <c:v>34.503228993906703</c:v>
                </c:pt>
                <c:pt idx="13381">
                  <c:v>34.503336498190102</c:v>
                </c:pt>
                <c:pt idx="13382">
                  <c:v>34.5034439773464</c:v>
                </c:pt>
                <c:pt idx="13383">
                  <c:v>34.503551431381602</c:v>
                </c:pt>
                <c:pt idx="13384">
                  <c:v>34.503658860301599</c:v>
                </c:pt>
                <c:pt idx="13385">
                  <c:v>34.503766264112102</c:v>
                </c:pt>
                <c:pt idx="13386">
                  <c:v>34.503873642819102</c:v>
                </c:pt>
                <c:pt idx="13387">
                  <c:v>34.503980996428602</c:v>
                </c:pt>
                <c:pt idx="13388">
                  <c:v>34.504088324946203</c:v>
                </c:pt>
                <c:pt idx="13389">
                  <c:v>34.504195628378099</c:v>
                </c:pt>
                <c:pt idx="13390">
                  <c:v>34.504302906729897</c:v>
                </c:pt>
                <c:pt idx="13391">
                  <c:v>34.504410160007602</c:v>
                </c:pt>
                <c:pt idx="13392">
                  <c:v>34.504517388217103</c:v>
                </c:pt>
                <c:pt idx="13393">
                  <c:v>34.504624591364298</c:v>
                </c:pt>
                <c:pt idx="13394">
                  <c:v>34.504731769454899</c:v>
                </c:pt>
                <c:pt idx="13395">
                  <c:v>34.504838922494997</c:v>
                </c:pt>
                <c:pt idx="13396">
                  <c:v>34.504946050490297</c:v>
                </c:pt>
                <c:pt idx="13397">
                  <c:v>34.505053153446802</c:v>
                </c:pt>
                <c:pt idx="13398">
                  <c:v>34.505160231370198</c:v>
                </c:pt>
                <c:pt idx="13399">
                  <c:v>34.505267284266502</c:v>
                </c:pt>
                <c:pt idx="13400">
                  <c:v>34.505374312141498</c:v>
                </c:pt>
                <c:pt idx="13401">
                  <c:v>34.505481315001099</c:v>
                </c:pt>
                <c:pt idx="13402">
                  <c:v>34.505588292851201</c:v>
                </c:pt>
                <c:pt idx="13403">
                  <c:v>34.505695245697602</c:v>
                </c:pt>
                <c:pt idx="13404">
                  <c:v>34.505802173546101</c:v>
                </c:pt>
                <c:pt idx="13405">
                  <c:v>34.505909076402702</c:v>
                </c:pt>
                <c:pt idx="13406">
                  <c:v>34.506015954273103</c:v>
                </c:pt>
                <c:pt idx="13407">
                  <c:v>34.506122807163301</c:v>
                </c:pt>
                <c:pt idx="13408">
                  <c:v>34.506229635079102</c:v>
                </c:pt>
                <c:pt idx="13409">
                  <c:v>34.506336438026302</c:v>
                </c:pt>
                <c:pt idx="13410">
                  <c:v>34.506443216010801</c:v>
                </c:pt>
                <c:pt idx="13411">
                  <c:v>34.506549969038403</c:v>
                </c:pt>
                <c:pt idx="13412">
                  <c:v>34.506656697115098</c:v>
                </c:pt>
                <c:pt idx="13413">
                  <c:v>34.506763400246498</c:v>
                </c:pt>
                <c:pt idx="13414">
                  <c:v>34.506870078438702</c:v>
                </c:pt>
                <c:pt idx="13415">
                  <c:v>34.5069767316973</c:v>
                </c:pt>
                <c:pt idx="13416">
                  <c:v>34.507083360028403</c:v>
                </c:pt>
                <c:pt idx="13417">
                  <c:v>34.507189963437597</c:v>
                </c:pt>
                <c:pt idx="13418">
                  <c:v>34.507296541930899</c:v>
                </c:pt>
                <c:pt idx="13419">
                  <c:v>34.5074030955141</c:v>
                </c:pt>
                <c:pt idx="13420">
                  <c:v>34.507509624192998</c:v>
                </c:pt>
                <c:pt idx="13421">
                  <c:v>34.5076161279734</c:v>
                </c:pt>
                <c:pt idx="13422">
                  <c:v>34.5077226068613</c:v>
                </c:pt>
                <c:pt idx="13423">
                  <c:v>34.507829060862299</c:v>
                </c:pt>
                <c:pt idx="13424">
                  <c:v>34.507935489982501</c:v>
                </c:pt>
                <c:pt idx="13425">
                  <c:v>34.508041894227503</c:v>
                </c:pt>
                <c:pt idx="13426">
                  <c:v>34.508148273603197</c:v>
                </c:pt>
                <c:pt idx="13427">
                  <c:v>34.508254628115402</c:v>
                </c:pt>
                <c:pt idx="13428">
                  <c:v>34.508360957770101</c:v>
                </c:pt>
                <c:pt idx="13429">
                  <c:v>34.5084672625729</c:v>
                </c:pt>
                <c:pt idx="13430">
                  <c:v>34.508573542529703</c:v>
                </c:pt>
                <c:pt idx="13431">
                  <c:v>34.508679797646302</c:v>
                </c:pt>
                <c:pt idx="13432">
                  <c:v>34.5087860279287</c:v>
                </c:pt>
                <c:pt idx="13433">
                  <c:v>34.508892233382497</c:v>
                </c:pt>
                <c:pt idx="13434">
                  <c:v>34.508998414013497</c:v>
                </c:pt>
                <c:pt idx="13435">
                  <c:v>34.509104569827699</c:v>
                </c:pt>
                <c:pt idx="13436">
                  <c:v>34.509210700830799</c:v>
                </c:pt>
                <c:pt idx="13437">
                  <c:v>34.509316807028704</c:v>
                </c:pt>
                <c:pt idx="13438">
                  <c:v>34.509422888426997</c:v>
                </c:pt>
                <c:pt idx="13439">
                  <c:v>34.509528945031803</c:v>
                </c:pt>
                <c:pt idx="13440">
                  <c:v>34.509634976848702</c:v>
                </c:pt>
                <c:pt idx="13441">
                  <c:v>34.509740983883603</c:v>
                </c:pt>
                <c:pt idx="13442">
                  <c:v>34.509846966142298</c:v>
                </c:pt>
                <c:pt idx="13443">
                  <c:v>34.5099529236305</c:v>
                </c:pt>
                <c:pt idx="13444">
                  <c:v>34.510058856354199</c:v>
                </c:pt>
                <c:pt idx="13445">
                  <c:v>34.510164764319001</c:v>
                </c:pt>
                <c:pt idx="13446">
                  <c:v>34.510270647530902</c:v>
                </c:pt>
                <c:pt idx="13447">
                  <c:v>34.510376505995502</c:v>
                </c:pt>
                <c:pt idx="13448">
                  <c:v>34.510482339718699</c:v>
                </c:pt>
                <c:pt idx="13449">
                  <c:v>34.510588148706297</c:v>
                </c:pt>
                <c:pt idx="13450">
                  <c:v>34.510693932964102</c:v>
                </c:pt>
                <c:pt idx="13451">
                  <c:v>34.510799692497898</c:v>
                </c:pt>
                <c:pt idx="13452">
                  <c:v>34.510905427313503</c:v>
                </c:pt>
                <c:pt idx="13453">
                  <c:v>34.511011137416602</c:v>
                </c:pt>
                <c:pt idx="13454">
                  <c:v>34.511116822813001</c:v>
                </c:pt>
                <c:pt idx="13455">
                  <c:v>34.511222483508703</c:v>
                </c:pt>
                <c:pt idx="13456">
                  <c:v>34.511328119509201</c:v>
                </c:pt>
                <c:pt idx="13457">
                  <c:v>34.511433730820499</c:v>
                </c:pt>
                <c:pt idx="13458">
                  <c:v>34.511539317448197</c:v>
                </c:pt>
                <c:pt idx="13459">
                  <c:v>34.511644879398297</c:v>
                </c:pt>
                <c:pt idx="13460">
                  <c:v>34.511750416676399</c:v>
                </c:pt>
                <c:pt idx="13461">
                  <c:v>34.511855929288302</c:v>
                </c:pt>
                <c:pt idx="13462">
                  <c:v>34.511961417239903</c:v>
                </c:pt>
                <c:pt idx="13463">
                  <c:v>34.512066880536899</c:v>
                </c:pt>
                <c:pt idx="13464">
                  <c:v>34.512172319184998</c:v>
                </c:pt>
                <c:pt idx="13465">
                  <c:v>34.512277733190203</c:v>
                </c:pt>
                <c:pt idx="13466">
                  <c:v>34.512383122557999</c:v>
                </c:pt>
                <c:pt idx="13467">
                  <c:v>34.512488487294398</c:v>
                </c:pt>
                <c:pt idx="13468">
                  <c:v>34.512593827404999</c:v>
                </c:pt>
                <c:pt idx="13469">
                  <c:v>34.512699142895698</c:v>
                </c:pt>
                <c:pt idx="13470">
                  <c:v>34.512804433772097</c:v>
                </c:pt>
                <c:pt idx="13471">
                  <c:v>34.512909700040197</c:v>
                </c:pt>
                <c:pt idx="13472">
                  <c:v>34.513014941705599</c:v>
                </c:pt>
                <c:pt idx="13473">
                  <c:v>34.5131201587741</c:v>
                </c:pt>
                <c:pt idx="13474">
                  <c:v>34.513225351251499</c:v>
                </c:pt>
                <c:pt idx="13475">
                  <c:v>34.513330519143501</c:v>
                </c:pt>
                <c:pt idx="13476">
                  <c:v>34.513435662455898</c:v>
                </c:pt>
                <c:pt idx="13477">
                  <c:v>34.513540781194401</c:v>
                </c:pt>
                <c:pt idx="13478">
                  <c:v>34.513645875364901</c:v>
                </c:pt>
                <c:pt idx="13479">
                  <c:v>34.513750944972998</c:v>
                </c:pt>
                <c:pt idx="13480">
                  <c:v>34.513855990024503</c:v>
                </c:pt>
                <c:pt idx="13481">
                  <c:v>34.5139610105253</c:v>
                </c:pt>
                <c:pt idx="13482">
                  <c:v>34.514066006480903</c:v>
                </c:pt>
                <c:pt idx="13483">
                  <c:v>34.514170977897201</c:v>
                </c:pt>
                <c:pt idx="13484">
                  <c:v>34.514275924780002</c:v>
                </c:pt>
                <c:pt idx="13485">
                  <c:v>34.514380847134902</c:v>
                </c:pt>
                <c:pt idx="13486">
                  <c:v>34.5144857449677</c:v>
                </c:pt>
                <c:pt idx="13487">
                  <c:v>34.514590618284203</c:v>
                </c:pt>
                <c:pt idx="13488">
                  <c:v>34.5146954670901</c:v>
                </c:pt>
                <c:pt idx="13489">
                  <c:v>34.514800291391197</c:v>
                </c:pt>
                <c:pt idx="13490">
                  <c:v>34.514905091193199</c:v>
                </c:pt>
                <c:pt idx="13491">
                  <c:v>34.515009866501799</c:v>
                </c:pt>
                <c:pt idx="13492">
                  <c:v>34.515114617322702</c:v>
                </c:pt>
                <c:pt idx="13493">
                  <c:v>34.515219343661798</c:v>
                </c:pt>
                <c:pt idx="13494">
                  <c:v>34.5153240455247</c:v>
                </c:pt>
                <c:pt idx="13495">
                  <c:v>34.5154287229172</c:v>
                </c:pt>
                <c:pt idx="13496">
                  <c:v>34.515533375845003</c:v>
                </c:pt>
                <c:pt idx="13497">
                  <c:v>34.5156380043138</c:v>
                </c:pt>
                <c:pt idx="13498">
                  <c:v>34.515742608329496</c:v>
                </c:pt>
                <c:pt idx="13499">
                  <c:v>34.515847187897599</c:v>
                </c:pt>
                <c:pt idx="13500">
                  <c:v>34.515951743023898</c:v>
                </c:pt>
                <c:pt idx="13501">
                  <c:v>34.516056273714298</c:v>
                </c:pt>
                <c:pt idx="13502">
                  <c:v>34.5161607799743</c:v>
                </c:pt>
                <c:pt idx="13503">
                  <c:v>34.5162652618097</c:v>
                </c:pt>
                <c:pt idx="13504">
                  <c:v>34.516369719226198</c:v>
                </c:pt>
                <c:pt idx="13505">
                  <c:v>34.516474152229598</c:v>
                </c:pt>
                <c:pt idx="13506">
                  <c:v>34.516578560825501</c:v>
                </c:pt>
                <c:pt idx="13507">
                  <c:v>34.516682945019703</c:v>
                </c:pt>
                <c:pt idx="13508">
                  <c:v>34.516787304818003</c:v>
                </c:pt>
                <c:pt idx="13509">
                  <c:v>34.5168916402259</c:v>
                </c:pt>
                <c:pt idx="13510">
                  <c:v>34.516995951249299</c:v>
                </c:pt>
                <c:pt idx="13511">
                  <c:v>34.517100237893899</c:v>
                </c:pt>
                <c:pt idx="13512">
                  <c:v>34.517204500165299</c:v>
                </c:pt>
                <c:pt idx="13513">
                  <c:v>34.517308738069303</c:v>
                </c:pt>
                <c:pt idx="13514">
                  <c:v>34.517412951611497</c:v>
                </c:pt>
                <c:pt idx="13515">
                  <c:v>34.5175171407977</c:v>
                </c:pt>
                <c:pt idx="13516">
                  <c:v>34.517621305633597</c:v>
                </c:pt>
                <c:pt idx="13517">
                  <c:v>34.517725446124999</c:v>
                </c:pt>
                <c:pt idx="13518">
                  <c:v>34.517829562277399</c:v>
                </c:pt>
                <c:pt idx="13519">
                  <c:v>34.517933654096602</c:v>
                </c:pt>
                <c:pt idx="13520">
                  <c:v>34.5180377215883</c:v>
                </c:pt>
                <c:pt idx="13521">
                  <c:v>34.518141764758198</c:v>
                </c:pt>
                <c:pt idx="13522">
                  <c:v>34.518245783612002</c:v>
                </c:pt>
                <c:pt idx="13523">
                  <c:v>34.518349778155503</c:v>
                </c:pt>
                <c:pt idx="13524">
                  <c:v>34.518453748394201</c:v>
                </c:pt>
                <c:pt idx="13525">
                  <c:v>34.5185576943339</c:v>
                </c:pt>
                <c:pt idx="13526">
                  <c:v>34.518661615980299</c:v>
                </c:pt>
                <c:pt idx="13527">
                  <c:v>34.518765513338998</c:v>
                </c:pt>
                <c:pt idx="13528">
                  <c:v>34.518869386415801</c:v>
                </c:pt>
                <c:pt idx="13529">
                  <c:v>34.5189732352164</c:v>
                </c:pt>
                <c:pt idx="13530">
                  <c:v>34.519077059746301</c:v>
                </c:pt>
                <c:pt idx="13531">
                  <c:v>34.519180860011502</c:v>
                </c:pt>
                <c:pt idx="13532">
                  <c:v>34.519284636017403</c:v>
                </c:pt>
                <c:pt idx="13533">
                  <c:v>34.519388387769801</c:v>
                </c:pt>
                <c:pt idx="13534">
                  <c:v>34.519492115274403</c:v>
                </c:pt>
                <c:pt idx="13535">
                  <c:v>34.5195958185368</c:v>
                </c:pt>
                <c:pt idx="13536">
                  <c:v>34.519699497562797</c:v>
                </c:pt>
                <c:pt idx="13537">
                  <c:v>34.519803152358001</c:v>
                </c:pt>
                <c:pt idx="13538">
                  <c:v>34.519906782927997</c:v>
                </c:pt>
                <c:pt idx="13539">
                  <c:v>34.520010389278603</c:v>
                </c:pt>
                <c:pt idx="13540">
                  <c:v>34.520113971415498</c:v>
                </c:pt>
                <c:pt idx="13541">
                  <c:v>34.520217529344301</c:v>
                </c:pt>
                <c:pt idx="13542">
                  <c:v>34.520321063070597</c:v>
                </c:pt>
                <c:pt idx="13543">
                  <c:v>34.520424572600298</c:v>
                </c:pt>
                <c:pt idx="13544">
                  <c:v>34.520528057938797</c:v>
                </c:pt>
                <c:pt idx="13545">
                  <c:v>34.5206315190919</c:v>
                </c:pt>
                <c:pt idx="13546">
                  <c:v>34.520734956065198</c:v>
                </c:pt>
                <c:pt idx="13547">
                  <c:v>34.520838368864503</c:v>
                </c:pt>
                <c:pt idx="13548">
                  <c:v>34.5209417574954</c:v>
                </c:pt>
                <c:pt idx="13549">
                  <c:v>34.521045121963503</c:v>
                </c:pt>
                <c:pt idx="13550">
                  <c:v>34.521148462274503</c:v>
                </c:pt>
                <c:pt idx="13551">
                  <c:v>34.521251778434099</c:v>
                </c:pt>
                <c:pt idx="13552">
                  <c:v>34.521355070447797</c:v>
                </c:pt>
                <c:pt idx="13553">
                  <c:v>34.521458338321501</c:v>
                </c:pt>
                <c:pt idx="13554">
                  <c:v>34.521561582060698</c:v>
                </c:pt>
                <c:pt idx="13555">
                  <c:v>34.521664801671101</c:v>
                </c:pt>
                <c:pt idx="13556">
                  <c:v>34.5217679971583</c:v>
                </c:pt>
                <c:pt idx="13557">
                  <c:v>34.521871168528001</c:v>
                </c:pt>
                <c:pt idx="13558">
                  <c:v>34.521974315785897</c:v>
                </c:pt>
                <c:pt idx="13559">
                  <c:v>34.522077438937501</c:v>
                </c:pt>
                <c:pt idx="13560">
                  <c:v>34.522180537988604</c:v>
                </c:pt>
                <c:pt idx="13561">
                  <c:v>34.522283612944697</c:v>
                </c:pt>
                <c:pt idx="13562">
                  <c:v>34.522386663811602</c:v>
                </c:pt>
                <c:pt idx="13563">
                  <c:v>34.522489690594902</c:v>
                </c:pt>
                <c:pt idx="13564">
                  <c:v>34.522592693300098</c:v>
                </c:pt>
                <c:pt idx="13565">
                  <c:v>34.522695671933</c:v>
                </c:pt>
                <c:pt idx="13566">
                  <c:v>34.522798626499302</c:v>
                </c:pt>
                <c:pt idx="13567">
                  <c:v>34.522901557004403</c:v>
                </c:pt>
                <c:pt idx="13568">
                  <c:v>34.5230044634541</c:v>
                </c:pt>
                <c:pt idx="13569">
                  <c:v>34.523107345854001</c:v>
                </c:pt>
                <c:pt idx="13570">
                  <c:v>34.523210204209697</c:v>
                </c:pt>
                <c:pt idx="13571">
                  <c:v>34.523313038527</c:v>
                </c:pt>
                <c:pt idx="13572">
                  <c:v>34.523415848811297</c:v>
                </c:pt>
                <c:pt idx="13573">
                  <c:v>34.523518635068299</c:v>
                </c:pt>
                <c:pt idx="13574">
                  <c:v>34.5236213973037</c:v>
                </c:pt>
                <c:pt idx="13575">
                  <c:v>34.523724135523103</c:v>
                </c:pt>
                <c:pt idx="13576">
                  <c:v>34.523826849732103</c:v>
                </c:pt>
                <c:pt idx="13577">
                  <c:v>34.523929539936297</c:v>
                </c:pt>
                <c:pt idx="13578">
                  <c:v>34.524032206141399</c:v>
                </c:pt>
                <c:pt idx="13579">
                  <c:v>34.524134848353</c:v>
                </c:pt>
                <c:pt idx="13580">
                  <c:v>34.5242374665767</c:v>
                </c:pt>
                <c:pt idx="13581">
                  <c:v>34.524340060818098</c:v>
                </c:pt>
                <c:pt idx="13582">
                  <c:v>34.524442631082799</c:v>
                </c:pt>
                <c:pt idx="13583">
                  <c:v>34.524545177376503</c:v>
                </c:pt>
                <c:pt idx="13584">
                  <c:v>34.524647699704801</c:v>
                </c:pt>
                <c:pt idx="13585">
                  <c:v>34.524750198073299</c:v>
                </c:pt>
                <c:pt idx="13586">
                  <c:v>34.524852672487498</c:v>
                </c:pt>
                <c:pt idx="13587">
                  <c:v>34.524955122953202</c:v>
                </c:pt>
                <c:pt idx="13588">
                  <c:v>34.525057549475903</c:v>
                </c:pt>
                <c:pt idx="13589">
                  <c:v>34.525159952061202</c:v>
                </c:pt>
                <c:pt idx="13590">
                  <c:v>34.525262330714803</c:v>
                </c:pt>
                <c:pt idx="13591">
                  <c:v>34.525364685442199</c:v>
                </c:pt>
                <c:pt idx="13592">
                  <c:v>34.525467016249003</c:v>
                </c:pt>
                <c:pt idx="13593">
                  <c:v>34.5255693231409</c:v>
                </c:pt>
                <c:pt idx="13594">
                  <c:v>34.525671606123502</c:v>
                </c:pt>
                <c:pt idx="13595">
                  <c:v>34.525773865202297</c:v>
                </c:pt>
                <c:pt idx="13596">
                  <c:v>34.525876100383002</c:v>
                </c:pt>
                <c:pt idx="13597">
                  <c:v>34.525978311671103</c:v>
                </c:pt>
                <c:pt idx="13598">
                  <c:v>34.5260804990723</c:v>
                </c:pt>
                <c:pt idx="13599">
                  <c:v>34.526182662592099</c:v>
                </c:pt>
                <c:pt idx="13600">
                  <c:v>34.526284802236198</c:v>
                </c:pt>
                <c:pt idx="13601">
                  <c:v>34.526386918010097</c:v>
                </c:pt>
                <c:pt idx="13602">
                  <c:v>34.526489009919402</c:v>
                </c:pt>
                <c:pt idx="13603">
                  <c:v>34.526591077969798</c:v>
                </c:pt>
                <c:pt idx="13604">
                  <c:v>34.526693122166698</c:v>
                </c:pt>
                <c:pt idx="13605">
                  <c:v>34.526795142515802</c:v>
                </c:pt>
                <c:pt idx="13606">
                  <c:v>34.5268971390228</c:v>
                </c:pt>
                <c:pt idx="13607">
                  <c:v>34.526999111693002</c:v>
                </c:pt>
                <c:pt idx="13608">
                  <c:v>34.527101060532303</c:v>
                </c:pt>
                <c:pt idx="13609">
                  <c:v>34.527202985545998</c:v>
                </c:pt>
                <c:pt idx="13610">
                  <c:v>34.527304886739898</c:v>
                </c:pt>
                <c:pt idx="13611">
                  <c:v>34.527406764119497</c:v>
                </c:pt>
                <c:pt idx="13612">
                  <c:v>34.527508617690302</c:v>
                </c:pt>
                <c:pt idx="13613">
                  <c:v>34.527610447458002</c:v>
                </c:pt>
                <c:pt idx="13614">
                  <c:v>34.527712253428099</c:v>
                </c:pt>
                <c:pt idx="13615">
                  <c:v>34.527814035606198</c:v>
                </c:pt>
                <c:pt idx="13616">
                  <c:v>34.527915793997899</c:v>
                </c:pt>
                <c:pt idx="13617">
                  <c:v>34.5280175286087</c:v>
                </c:pt>
                <c:pt idx="13618">
                  <c:v>34.528119239444202</c:v>
                </c:pt>
                <c:pt idx="13619">
                  <c:v>34.528220926510002</c:v>
                </c:pt>
                <c:pt idx="13620">
                  <c:v>34.528322589811701</c:v>
                </c:pt>
                <c:pt idx="13621">
                  <c:v>34.528424229354798</c:v>
                </c:pt>
                <c:pt idx="13622">
                  <c:v>34.528525845144799</c:v>
                </c:pt>
                <c:pt idx="13623">
                  <c:v>34.528627437187502</c:v>
                </c:pt>
                <c:pt idx="13624">
                  <c:v>34.528729005488202</c:v>
                </c:pt>
                <c:pt idx="13625">
                  <c:v>34.528830550052596</c:v>
                </c:pt>
                <c:pt idx="13626">
                  <c:v>34.528932070886199</c:v>
                </c:pt>
                <c:pt idx="13627">
                  <c:v>34.529033567994603</c:v>
                </c:pt>
                <c:pt idx="13628">
                  <c:v>34.529135041383398</c:v>
                </c:pt>
                <c:pt idx="13629">
                  <c:v>34.5292364910581</c:v>
                </c:pt>
                <c:pt idx="13630">
                  <c:v>34.529337917024201</c:v>
                </c:pt>
                <c:pt idx="13631">
                  <c:v>34.529439319287299</c:v>
                </c:pt>
                <c:pt idx="13632">
                  <c:v>34.529540697853101</c:v>
                </c:pt>
                <c:pt idx="13633">
                  <c:v>34.529642052726899</c:v>
                </c:pt>
                <c:pt idx="13634">
                  <c:v>34.529743383914401</c:v>
                </c:pt>
                <c:pt idx="13635">
                  <c:v>34.529844691421097</c:v>
                </c:pt>
                <c:pt idx="13636">
                  <c:v>34.529945975252602</c:v>
                </c:pt>
                <c:pt idx="13637">
                  <c:v>34.530047235414301</c:v>
                </c:pt>
                <c:pt idx="13638">
                  <c:v>34.530148471912</c:v>
                </c:pt>
                <c:pt idx="13639">
                  <c:v>34.530249684750999</c:v>
                </c:pt>
                <c:pt idx="13640">
                  <c:v>34.530350873937003</c:v>
                </c:pt>
                <c:pt idx="13641">
                  <c:v>34.530452039475399</c:v>
                </c:pt>
                <c:pt idx="13642">
                  <c:v>34.5305531813719</c:v>
                </c:pt>
                <c:pt idx="13643">
                  <c:v>34.530654299631898</c:v>
                </c:pt>
                <c:pt idx="13644">
                  <c:v>34.530755394261</c:v>
                </c:pt>
                <c:pt idx="13645">
                  <c:v>34.530856465264698</c:v>
                </c:pt>
                <c:pt idx="13646">
                  <c:v>34.530957512648598</c:v>
                </c:pt>
                <c:pt idx="13647">
                  <c:v>34.5310585364182</c:v>
                </c:pt>
                <c:pt idx="13648">
                  <c:v>34.531159536578997</c:v>
                </c:pt>
                <c:pt idx="13649">
                  <c:v>34.531260513136601</c:v>
                </c:pt>
                <c:pt idx="13650">
                  <c:v>34.531361466096399</c:v>
                </c:pt>
                <c:pt idx="13651">
                  <c:v>34.531462395464096</c:v>
                </c:pt>
                <c:pt idx="13652">
                  <c:v>34.5315633012451</c:v>
                </c:pt>
                <c:pt idx="13653">
                  <c:v>34.531664183444903</c:v>
                </c:pt>
                <c:pt idx="13654">
                  <c:v>34.531765042069203</c:v>
                </c:pt>
                <c:pt idx="13655">
                  <c:v>34.531865877123401</c:v>
                </c:pt>
                <c:pt idx="13656">
                  <c:v>34.531966688612997</c:v>
                </c:pt>
                <c:pt idx="13657">
                  <c:v>34.532067476543503</c:v>
                </c:pt>
                <c:pt idx="13658">
                  <c:v>34.532168240920498</c:v>
                </c:pt>
                <c:pt idx="13659">
                  <c:v>34.532268981749503</c:v>
                </c:pt>
                <c:pt idx="13660">
                  <c:v>34.532369699036003</c:v>
                </c:pt>
                <c:pt idx="13661">
                  <c:v>34.532470392785498</c:v>
                </c:pt>
                <c:pt idx="13662">
                  <c:v>34.532571063003502</c:v>
                </c:pt>
                <c:pt idx="13663">
                  <c:v>34.532671709695599</c:v>
                </c:pt>
                <c:pt idx="13664">
                  <c:v>34.532772332867196</c:v>
                </c:pt>
                <c:pt idx="13665">
                  <c:v>34.532872932523901</c:v>
                </c:pt>
                <c:pt idx="13666">
                  <c:v>34.532973508671198</c:v>
                </c:pt>
                <c:pt idx="13667">
                  <c:v>34.533074061314501</c:v>
                </c:pt>
                <c:pt idx="13668">
                  <c:v>34.533174590459403</c:v>
                </c:pt>
                <c:pt idx="13669">
                  <c:v>34.533275096111403</c:v>
                </c:pt>
                <c:pt idx="13670">
                  <c:v>34.533375578276001</c:v>
                </c:pt>
                <c:pt idx="13671">
                  <c:v>34.533476036958703</c:v>
                </c:pt>
                <c:pt idx="13672">
                  <c:v>34.533576472165002</c:v>
                </c:pt>
                <c:pt idx="13673">
                  <c:v>34.533676883900398</c:v>
                </c:pt>
                <c:pt idx="13674">
                  <c:v>34.533777272170298</c:v>
                </c:pt>
                <c:pt idx="13675">
                  <c:v>34.5338776369803</c:v>
                </c:pt>
                <c:pt idx="13676">
                  <c:v>34.533977978335898</c:v>
                </c:pt>
                <c:pt idx="13677">
                  <c:v>34.534078296242598</c:v>
                </c:pt>
                <c:pt idx="13678">
                  <c:v>34.5341785907058</c:v>
                </c:pt>
                <c:pt idx="13679">
                  <c:v>34.534278861731103</c:v>
                </c:pt>
                <c:pt idx="13680">
                  <c:v>34.534379109324</c:v>
                </c:pt>
                <c:pt idx="13681">
                  <c:v>34.534479333489898</c:v>
                </c:pt>
                <c:pt idx="13682">
                  <c:v>34.534579534234197</c:v>
                </c:pt>
                <c:pt idx="13683">
                  <c:v>34.534679711562603</c:v>
                </c:pt>
                <c:pt idx="13684">
                  <c:v>34.534779865480502</c:v>
                </c:pt>
                <c:pt idx="13685">
                  <c:v>34.5348799959934</c:v>
                </c:pt>
                <c:pt idx="13686">
                  <c:v>34.534980103106797</c:v>
                </c:pt>
                <c:pt idx="13687">
                  <c:v>34.535080186826001</c:v>
                </c:pt>
                <c:pt idx="13688">
                  <c:v>34.535180247156703</c:v>
                </c:pt>
                <c:pt idx="13689">
                  <c:v>34.535280284104303</c:v>
                </c:pt>
                <c:pt idx="13690">
                  <c:v>34.535380297674202</c:v>
                </c:pt>
                <c:pt idx="13691">
                  <c:v>34.535480287871998</c:v>
                </c:pt>
                <c:pt idx="13692">
                  <c:v>34.535580254703198</c:v>
                </c:pt>
                <c:pt idx="13693">
                  <c:v>34.535680198173097</c:v>
                </c:pt>
                <c:pt idx="13694">
                  <c:v>34.535780118287299</c:v>
                </c:pt>
                <c:pt idx="13695">
                  <c:v>34.535880015051198</c:v>
                </c:pt>
                <c:pt idx="13696">
                  <c:v>34.535979888470401</c:v>
                </c:pt>
                <c:pt idx="13697">
                  <c:v>34.5360797385502</c:v>
                </c:pt>
                <c:pt idx="13698">
                  <c:v>34.536179565296102</c:v>
                </c:pt>
                <c:pt idx="13699">
                  <c:v>34.5362793687137</c:v>
                </c:pt>
                <c:pt idx="13700">
                  <c:v>34.536379148808301</c:v>
                </c:pt>
                <c:pt idx="13701">
                  <c:v>34.536478905585497</c:v>
                </c:pt>
                <c:pt idx="13702">
                  <c:v>34.536578639050703</c:v>
                </c:pt>
                <c:pt idx="13703">
                  <c:v>34.536678349209303</c:v>
                </c:pt>
                <c:pt idx="13704">
                  <c:v>34.536778036066799</c:v>
                </c:pt>
                <c:pt idx="13705">
                  <c:v>34.536877699628803</c:v>
                </c:pt>
                <c:pt idx="13706">
                  <c:v>34.536977339900503</c:v>
                </c:pt>
                <c:pt idx="13707">
                  <c:v>34.537076956887503</c:v>
                </c:pt>
                <c:pt idx="13708">
                  <c:v>34.537176550595298</c:v>
                </c:pt>
                <c:pt idx="13709">
                  <c:v>34.537276121029301</c:v>
                </c:pt>
                <c:pt idx="13710">
                  <c:v>34.537375668194898</c:v>
                </c:pt>
                <c:pt idx="13711">
                  <c:v>34.537475192097602</c:v>
                </c:pt>
                <c:pt idx="13712">
                  <c:v>34.537574692742801</c:v>
                </c:pt>
                <c:pt idx="13713">
                  <c:v>34.537674170136</c:v>
                </c:pt>
                <c:pt idx="13714">
                  <c:v>34.5377736242827</c:v>
                </c:pt>
                <c:pt idx="13715">
                  <c:v>34.5378730551883</c:v>
                </c:pt>
                <c:pt idx="13716">
                  <c:v>34.5379724628581</c:v>
                </c:pt>
                <c:pt idx="13717">
                  <c:v>34.5380718472978</c:v>
                </c:pt>
                <c:pt idx="13718">
                  <c:v>34.538171208512601</c:v>
                </c:pt>
                <c:pt idx="13719">
                  <c:v>34.538270546508102</c:v>
                </c:pt>
                <c:pt idx="13720">
                  <c:v>34.538369861289603</c:v>
                </c:pt>
                <c:pt idx="13721">
                  <c:v>34.538469152862703</c:v>
                </c:pt>
                <c:pt idx="13722">
                  <c:v>34.538568421232803</c:v>
                </c:pt>
                <c:pt idx="13723">
                  <c:v>34.538667666405203</c:v>
                </c:pt>
                <c:pt idx="13724">
                  <c:v>34.538766888385503</c:v>
                </c:pt>
                <c:pt idx="13725">
                  <c:v>34.538866087179002</c:v>
                </c:pt>
                <c:pt idx="13726">
                  <c:v>34.538965262791201</c:v>
                </c:pt>
                <c:pt idx="13727">
                  <c:v>34.5390644152276</c:v>
                </c:pt>
                <c:pt idx="13728">
                  <c:v>34.539163544493398</c:v>
                </c:pt>
                <c:pt idx="13729">
                  <c:v>34.539262650594303</c:v>
                </c:pt>
                <c:pt idx="13730">
                  <c:v>34.5393617335355</c:v>
                </c:pt>
                <c:pt idx="13731">
                  <c:v>34.539460793322597</c:v>
                </c:pt>
                <c:pt idx="13732">
                  <c:v>34.539559829960901</c:v>
                </c:pt>
                <c:pt idx="13733">
                  <c:v>34.539658843455904</c:v>
                </c:pt>
                <c:pt idx="13734">
                  <c:v>34.539757833812999</c:v>
                </c:pt>
                <c:pt idx="13735">
                  <c:v>34.539856801037601</c:v>
                </c:pt>
                <c:pt idx="13736">
                  <c:v>34.539955745135103</c:v>
                </c:pt>
                <c:pt idx="13737">
                  <c:v>34.540054666110898</c:v>
                </c:pt>
                <c:pt idx="13738">
                  <c:v>34.540153563970499</c:v>
                </c:pt>
                <c:pt idx="13739">
                  <c:v>34.5402524387193</c:v>
                </c:pt>
                <c:pt idx="13740">
                  <c:v>34.5403512903627</c:v>
                </c:pt>
                <c:pt idx="13741">
                  <c:v>34.540450118906101</c:v>
                </c:pt>
                <c:pt idx="13742">
                  <c:v>34.540548924354802</c:v>
                </c:pt>
                <c:pt idx="13743">
                  <c:v>34.540647706714402</c:v>
                </c:pt>
                <c:pt idx="13744">
                  <c:v>34.540746465990203</c:v>
                </c:pt>
                <c:pt idx="13745">
                  <c:v>34.540845202187697</c:v>
                </c:pt>
                <c:pt idx="13746">
                  <c:v>34.540943915312099</c:v>
                </c:pt>
                <c:pt idx="13747">
                  <c:v>34.541042605369</c:v>
                </c:pt>
                <c:pt idx="13748">
                  <c:v>34.541141272363802</c:v>
                </c:pt>
                <c:pt idx="13749">
                  <c:v>34.541239916301798</c:v>
                </c:pt>
                <c:pt idx="13750">
                  <c:v>34.541338537188402</c:v>
                </c:pt>
                <c:pt idx="13751">
                  <c:v>34.541437135029099</c:v>
                </c:pt>
                <c:pt idx="13752">
                  <c:v>34.541535709829297</c:v>
                </c:pt>
                <c:pt idx="13753">
                  <c:v>34.541634261594197</c:v>
                </c:pt>
                <c:pt idx="13754">
                  <c:v>34.541732790329398</c:v>
                </c:pt>
                <c:pt idx="13755">
                  <c:v>34.541831296040201</c:v>
                </c:pt>
                <c:pt idx="13756">
                  <c:v>34.541929778732097</c:v>
                </c:pt>
                <c:pt idx="13757">
                  <c:v>34.542028238410303</c:v>
                </c:pt>
                <c:pt idx="13758">
                  <c:v>34.542126675080397</c:v>
                </c:pt>
                <c:pt idx="13759">
                  <c:v>34.5422250887476</c:v>
                </c:pt>
                <c:pt idx="13760">
                  <c:v>34.542323479417398</c:v>
                </c:pt>
                <c:pt idx="13761">
                  <c:v>34.542421847095198</c:v>
                </c:pt>
                <c:pt idx="13762">
                  <c:v>34.542520191786302</c:v>
                </c:pt>
                <c:pt idx="13763">
                  <c:v>34.542618513496102</c:v>
                </c:pt>
                <c:pt idx="13764">
                  <c:v>34.542716812230097</c:v>
                </c:pt>
                <c:pt idx="13765">
                  <c:v>34.542815087993503</c:v>
                </c:pt>
                <c:pt idx="13766">
                  <c:v>34.542913340791898</c:v>
                </c:pt>
                <c:pt idx="13767">
                  <c:v>34.543011570630497</c:v>
                </c:pt>
                <c:pt idx="13768">
                  <c:v>34.543109777514701</c:v>
                </c:pt>
                <c:pt idx="13769">
                  <c:v>34.543207961449902</c:v>
                </c:pt>
                <c:pt idx="13770">
                  <c:v>34.5433061224415</c:v>
                </c:pt>
                <c:pt idx="13771">
                  <c:v>34.543404260494803</c:v>
                </c:pt>
                <c:pt idx="13772">
                  <c:v>34.543502375615297</c:v>
                </c:pt>
                <c:pt idx="13773">
                  <c:v>34.543600467808297</c:v>
                </c:pt>
                <c:pt idx="13774">
                  <c:v>34.543698537079102</c:v>
                </c:pt>
                <c:pt idx="13775">
                  <c:v>34.543796583433199</c:v>
                </c:pt>
                <c:pt idx="13776">
                  <c:v>34.543894606875803</c:v>
                </c:pt>
                <c:pt idx="13777">
                  <c:v>34.543992607412498</c:v>
                </c:pt>
                <c:pt idx="13778">
                  <c:v>34.544090585048401</c:v>
                </c:pt>
                <c:pt idx="13779">
                  <c:v>34.544188539789097</c:v>
                </c:pt>
                <c:pt idx="13780">
                  <c:v>34.544286471639801</c:v>
                </c:pt>
                <c:pt idx="13781">
                  <c:v>34.544384380605997</c:v>
                </c:pt>
                <c:pt idx="13782">
                  <c:v>34.544482266692903</c:v>
                </c:pt>
                <c:pt idx="13783">
                  <c:v>34.544580129906002</c:v>
                </c:pt>
                <c:pt idx="13784">
                  <c:v>34.544677970250497</c:v>
                </c:pt>
                <c:pt idx="13785">
                  <c:v>34.544775787731901</c:v>
                </c:pt>
                <c:pt idx="13786">
                  <c:v>34.5448735823555</c:v>
                </c:pt>
                <c:pt idx="13787">
                  <c:v>34.544971354126702</c:v>
                </c:pt>
                <c:pt idx="13788">
                  <c:v>34.5450691030508</c:v>
                </c:pt>
                <c:pt idx="13789">
                  <c:v>34.545166829133102</c:v>
                </c:pt>
                <c:pt idx="13790">
                  <c:v>34.5452645323791</c:v>
                </c:pt>
                <c:pt idx="13791">
                  <c:v>34.545362212793997</c:v>
                </c:pt>
                <c:pt idx="13792">
                  <c:v>34.545459870383198</c:v>
                </c:pt>
                <c:pt idx="13793">
                  <c:v>34.545557505152097</c:v>
                </c:pt>
                <c:pt idx="13794">
                  <c:v>34.545655117105902</c:v>
                </c:pt>
                <c:pt idx="13795">
                  <c:v>34.545752706250099</c:v>
                </c:pt>
                <c:pt idx="13796">
                  <c:v>34.545850272590002</c:v>
                </c:pt>
                <c:pt idx="13797">
                  <c:v>34.545947816130898</c:v>
                </c:pt>
                <c:pt idx="13798">
                  <c:v>34.546045336878201</c:v>
                </c:pt>
                <c:pt idx="13799">
                  <c:v>34.546142834837099</c:v>
                </c:pt>
                <c:pt idx="13800">
                  <c:v>34.546240310013097</c:v>
                </c:pt>
                <c:pt idx="13801">
                  <c:v>34.546337762411497</c:v>
                </c:pt>
                <c:pt idx="13802">
                  <c:v>34.546435192037599</c:v>
                </c:pt>
                <c:pt idx="13803">
                  <c:v>34.546532598896697</c:v>
                </c:pt>
                <c:pt idx="13804">
                  <c:v>34.546629982994197</c:v>
                </c:pt>
                <c:pt idx="13805">
                  <c:v>34.546727344335402</c:v>
                </c:pt>
                <c:pt idx="13806">
                  <c:v>34.546824682925603</c:v>
                </c:pt>
                <c:pt idx="13807">
                  <c:v>34.546921998770202</c:v>
                </c:pt>
                <c:pt idx="13808">
                  <c:v>34.547019291874399</c:v>
                </c:pt>
                <c:pt idx="13809">
                  <c:v>34.547116562243701</c:v>
                </c:pt>
                <c:pt idx="13810">
                  <c:v>34.547213809883303</c:v>
                </c:pt>
                <c:pt idx="13811">
                  <c:v>34.547311034798597</c:v>
                </c:pt>
                <c:pt idx="13812">
                  <c:v>34.547408236994897</c:v>
                </c:pt>
                <c:pt idx="13813">
                  <c:v>34.547505416477399</c:v>
                </c:pt>
                <c:pt idx="13814">
                  <c:v>34.547602573251602</c:v>
                </c:pt>
                <c:pt idx="13815">
                  <c:v>34.547699707322799</c:v>
                </c:pt>
                <c:pt idx="13816">
                  <c:v>34.547796818696099</c:v>
                </c:pt>
                <c:pt idx="13817">
                  <c:v>34.547893907377102</c:v>
                </c:pt>
                <c:pt idx="13818">
                  <c:v>34.547990973370901</c:v>
                </c:pt>
                <c:pt idx="13819">
                  <c:v>34.548088016683003</c:v>
                </c:pt>
                <c:pt idx="13820">
                  <c:v>34.548185037318497</c:v>
                </c:pt>
                <c:pt idx="13821">
                  <c:v>34.548282035282902</c:v>
                </c:pt>
                <c:pt idx="13822">
                  <c:v>34.548379010581399</c:v>
                </c:pt>
                <c:pt idx="13823">
                  <c:v>34.548475963219303</c:v>
                </c:pt>
                <c:pt idx="13824">
                  <c:v>34.548572893202</c:v>
                </c:pt>
                <c:pt idx="13825">
                  <c:v>34.548669800534803</c:v>
                </c:pt>
                <c:pt idx="13826">
                  <c:v>34.548766685222901</c:v>
                </c:pt>
                <c:pt idx="13827">
                  <c:v>34.548863547271601</c:v>
                </c:pt>
                <c:pt idx="13828">
                  <c:v>34.548960386686403</c:v>
                </c:pt>
                <c:pt idx="13829">
                  <c:v>34.549057203472302</c:v>
                </c:pt>
                <c:pt idx="13830">
                  <c:v>34.549153997634903</c:v>
                </c:pt>
                <c:pt idx="13831">
                  <c:v>34.549250769179302</c:v>
                </c:pt>
                <c:pt idx="13832">
                  <c:v>34.549347518110899</c:v>
                </c:pt>
                <c:pt idx="13833">
                  <c:v>34.549444244434902</c:v>
                </c:pt>
                <c:pt idx="13834">
                  <c:v>34.549540948156597</c:v>
                </c:pt>
                <c:pt idx="13835">
                  <c:v>34.549637629281399</c:v>
                </c:pt>
                <c:pt idx="13836">
                  <c:v>34.549734287814601</c:v>
                </c:pt>
                <c:pt idx="13837">
                  <c:v>34.549830923761299</c:v>
                </c:pt>
                <c:pt idx="13838">
                  <c:v>34.549927537126997</c:v>
                </c:pt>
                <c:pt idx="13839">
                  <c:v>34.550024127916899</c:v>
                </c:pt>
                <c:pt idx="13840">
                  <c:v>34.550120696136197</c:v>
                </c:pt>
                <c:pt idx="13841">
                  <c:v>34.5502172417903</c:v>
                </c:pt>
                <c:pt idx="13842">
                  <c:v>34.5503137648845</c:v>
                </c:pt>
                <c:pt idx="13843">
                  <c:v>34.550410265424098</c:v>
                </c:pt>
                <c:pt idx="13844">
                  <c:v>34.550506743414203</c:v>
                </c:pt>
                <c:pt idx="13845">
                  <c:v>34.550603198860301</c:v>
                </c:pt>
                <c:pt idx="13846">
                  <c:v>34.5506996317675</c:v>
                </c:pt>
                <c:pt idx="13847">
                  <c:v>34.550796042141201</c:v>
                </c:pt>
                <c:pt idx="13848">
                  <c:v>34.550892429986597</c:v>
                </c:pt>
                <c:pt idx="13849">
                  <c:v>34.550988795309102</c:v>
                </c:pt>
                <c:pt idx="13850">
                  <c:v>34.551085138113798</c:v>
                </c:pt>
                <c:pt idx="13851">
                  <c:v>34.551181458406099</c:v>
                </c:pt>
                <c:pt idx="13852">
                  <c:v>34.551277756191197</c:v>
                </c:pt>
                <c:pt idx="13853">
                  <c:v>34.551374031474502</c:v>
                </c:pt>
                <c:pt idx="13854">
                  <c:v>34.5514702842611</c:v>
                </c:pt>
                <c:pt idx="13855">
                  <c:v>34.551566514556299</c:v>
                </c:pt>
                <c:pt idx="13856">
                  <c:v>34.551662722365499</c:v>
                </c:pt>
                <c:pt idx="13857">
                  <c:v>34.551758907693802</c:v>
                </c:pt>
                <c:pt idx="13858">
                  <c:v>34.551855070546601</c:v>
                </c:pt>
                <c:pt idx="13859">
                  <c:v>34.551951210928998</c:v>
                </c:pt>
                <c:pt idx="13860">
                  <c:v>34.552047328846498</c:v>
                </c:pt>
                <c:pt idx="13861">
                  <c:v>34.552143424304099</c:v>
                </c:pt>
                <c:pt idx="13862">
                  <c:v>34.552239497307298</c:v>
                </c:pt>
                <c:pt idx="13863">
                  <c:v>34.552335547861198</c:v>
                </c:pt>
                <c:pt idx="13864">
                  <c:v>34.552431575971099</c:v>
                </c:pt>
                <c:pt idx="13865">
                  <c:v>34.552527581642202</c:v>
                </c:pt>
                <c:pt idx="13866">
                  <c:v>34.552623564879902</c:v>
                </c:pt>
                <c:pt idx="13867">
                  <c:v>34.552719525689298</c:v>
                </c:pt>
                <c:pt idx="13868">
                  <c:v>34.552815464075699</c:v>
                </c:pt>
                <c:pt idx="13869">
                  <c:v>34.552911380044399</c:v>
                </c:pt>
                <c:pt idx="13870">
                  <c:v>34.553007273600699</c:v>
                </c:pt>
                <c:pt idx="13871">
                  <c:v>34.553103144749699</c:v>
                </c:pt>
                <c:pt idx="13872">
                  <c:v>34.5531989934967</c:v>
                </c:pt>
                <c:pt idx="13873">
                  <c:v>34.553294819846897</c:v>
                </c:pt>
                <c:pt idx="13874">
                  <c:v>34.553390623805697</c:v>
                </c:pt>
                <c:pt idx="13875">
                  <c:v>34.553486405378202</c:v>
                </c:pt>
                <c:pt idx="13876">
                  <c:v>34.553582164569697</c:v>
                </c:pt>
                <c:pt idx="13877">
                  <c:v>34.553677901385399</c:v>
                </c:pt>
                <c:pt idx="13878">
                  <c:v>34.5537736158307</c:v>
                </c:pt>
                <c:pt idx="13879">
                  <c:v>34.553869307910603</c:v>
                </c:pt>
                <c:pt idx="13880">
                  <c:v>34.5539649776304</c:v>
                </c:pt>
                <c:pt idx="13881">
                  <c:v>34.5540606249955</c:v>
                </c:pt>
                <c:pt idx="13882">
                  <c:v>34.554156250010898</c:v>
                </c:pt>
                <c:pt idx="13883">
                  <c:v>34.554251852682</c:v>
                </c:pt>
                <c:pt idx="13884">
                  <c:v>34.554347433014001</c:v>
                </c:pt>
                <c:pt idx="13885">
                  <c:v>34.554442991012202</c:v>
                </c:pt>
                <c:pt idx="13886">
                  <c:v>34.554538526681597</c:v>
                </c:pt>
                <c:pt idx="13887">
                  <c:v>34.554634040027601</c:v>
                </c:pt>
                <c:pt idx="13888">
                  <c:v>34.5547295310555</c:v>
                </c:pt>
                <c:pt idx="13889">
                  <c:v>34.554824999770297</c:v>
                </c:pt>
                <c:pt idx="13890">
                  <c:v>34.554920446177498</c:v>
                </c:pt>
                <c:pt idx="13891">
                  <c:v>34.555015870281999</c:v>
                </c:pt>
                <c:pt idx="13892">
                  <c:v>34.555111272089299</c:v>
                </c:pt>
                <c:pt idx="13893">
                  <c:v>34.5552066516045</c:v>
                </c:pt>
                <c:pt idx="13894">
                  <c:v>34.555302008832903</c:v>
                </c:pt>
                <c:pt idx="13895">
                  <c:v>34.555397343779603</c:v>
                </c:pt>
                <c:pt idx="13896">
                  <c:v>34.5554926564499</c:v>
                </c:pt>
                <c:pt idx="13897">
                  <c:v>34.555587946849002</c:v>
                </c:pt>
                <c:pt idx="13898">
                  <c:v>34.555683214981997</c:v>
                </c:pt>
                <c:pt idx="13899">
                  <c:v>34.555778460854398</c:v>
                </c:pt>
                <c:pt idx="13900">
                  <c:v>34.555873684471102</c:v>
                </c:pt>
                <c:pt idx="13901">
                  <c:v>34.555968885837501</c:v>
                </c:pt>
                <c:pt idx="13902">
                  <c:v>34.556064064958697</c:v>
                </c:pt>
                <c:pt idx="13903">
                  <c:v>34.556159221840097</c:v>
                </c:pt>
                <c:pt idx="13904">
                  <c:v>34.556254356486697</c:v>
                </c:pt>
                <c:pt idx="13905">
                  <c:v>34.556349468903697</c:v>
                </c:pt>
                <c:pt idx="13906">
                  <c:v>34.556444559096498</c:v>
                </c:pt>
                <c:pt idx="13907">
                  <c:v>34.556539627070102</c:v>
                </c:pt>
                <c:pt idx="13908">
                  <c:v>34.556634672829901</c:v>
                </c:pt>
                <c:pt idx="13909">
                  <c:v>34.556729696380899</c:v>
                </c:pt>
                <c:pt idx="13910">
                  <c:v>34.556824697728501</c:v>
                </c:pt>
                <c:pt idx="13911">
                  <c:v>34.556919676877698</c:v>
                </c:pt>
                <c:pt idx="13912">
                  <c:v>34.557014633833802</c:v>
                </c:pt>
                <c:pt idx="13913">
                  <c:v>34.557109568602002</c:v>
                </c:pt>
                <c:pt idx="13914">
                  <c:v>34.557204481187497</c:v>
                </c:pt>
                <c:pt idx="13915">
                  <c:v>34.557299371595498</c:v>
                </c:pt>
                <c:pt idx="13916">
                  <c:v>34.557394239831197</c:v>
                </c:pt>
                <c:pt idx="13917">
                  <c:v>34.557489085899697</c:v>
                </c:pt>
                <c:pt idx="13918">
                  <c:v>34.557583909806297</c:v>
                </c:pt>
                <c:pt idx="13919">
                  <c:v>34.5576787115561</c:v>
                </c:pt>
                <c:pt idx="13920">
                  <c:v>34.5577734911543</c:v>
                </c:pt>
                <c:pt idx="13921">
                  <c:v>34.557868248606198</c:v>
                </c:pt>
                <c:pt idx="13922">
                  <c:v>34.557962983916902</c:v>
                </c:pt>
                <c:pt idx="13923">
                  <c:v>34.558057697091598</c:v>
                </c:pt>
                <c:pt idx="13924">
                  <c:v>34.558152388135397</c:v>
                </c:pt>
                <c:pt idx="13925">
                  <c:v>34.558247057053599</c:v>
                </c:pt>
                <c:pt idx="13926">
                  <c:v>34.558341703851397</c:v>
                </c:pt>
                <c:pt idx="13927">
                  <c:v>34.558436328533801</c:v>
                </c:pt>
                <c:pt idx="13928">
                  <c:v>34.558530931106198</c:v>
                </c:pt>
                <c:pt idx="13929">
                  <c:v>34.558625511573602</c:v>
                </c:pt>
                <c:pt idx="13930">
                  <c:v>34.558720069941302</c:v>
                </c:pt>
                <c:pt idx="13931">
                  <c:v>34.558814606214398</c:v>
                </c:pt>
                <c:pt idx="13932">
                  <c:v>34.558909120398098</c:v>
                </c:pt>
                <c:pt idx="13933">
                  <c:v>34.559003612497598</c:v>
                </c:pt>
                <c:pt idx="13934">
                  <c:v>34.559098082517998</c:v>
                </c:pt>
                <c:pt idx="13935">
                  <c:v>34.5591925304645</c:v>
                </c:pt>
                <c:pt idx="13936">
                  <c:v>34.559286956342298</c:v>
                </c:pt>
                <c:pt idx="13937">
                  <c:v>34.5593813601566</c:v>
                </c:pt>
                <c:pt idx="13938">
                  <c:v>34.5594757419125</c:v>
                </c:pt>
                <c:pt idx="13939">
                  <c:v>34.559570101615101</c:v>
                </c:pt>
                <c:pt idx="13940">
                  <c:v>34.559664439269703</c:v>
                </c:pt>
                <c:pt idx="13941">
                  <c:v>34.5597587548814</c:v>
                </c:pt>
                <c:pt idx="13942">
                  <c:v>34.559853048455402</c:v>
                </c:pt>
                <c:pt idx="13943">
                  <c:v>34.559947319996802</c:v>
                </c:pt>
                <c:pt idx="13944">
                  <c:v>34.560041569510801</c:v>
                </c:pt>
                <c:pt idx="13945">
                  <c:v>34.560135797002502</c:v>
                </c:pt>
                <c:pt idx="13946">
                  <c:v>34.560230002477098</c:v>
                </c:pt>
                <c:pt idx="13947">
                  <c:v>34.560324185939798</c:v>
                </c:pt>
                <c:pt idx="13948">
                  <c:v>34.560418347395697</c:v>
                </c:pt>
                <c:pt idx="13949">
                  <c:v>34.560512486850001</c:v>
                </c:pt>
                <c:pt idx="13950">
                  <c:v>34.5606066043078</c:v>
                </c:pt>
                <c:pt idx="13951">
                  <c:v>34.560700699774202</c:v>
                </c:pt>
                <c:pt idx="13952">
                  <c:v>34.5607947732545</c:v>
                </c:pt>
                <c:pt idx="13953">
                  <c:v>34.560888824753697</c:v>
                </c:pt>
                <c:pt idx="13954">
                  <c:v>34.560982854277</c:v>
                </c:pt>
                <c:pt idx="13955">
                  <c:v>34.561076861829598</c:v>
                </c:pt>
                <c:pt idx="13956">
                  <c:v>34.561170847416598</c:v>
                </c:pt>
                <c:pt idx="13957">
                  <c:v>34.561264811043202</c:v>
                </c:pt>
                <c:pt idx="13958">
                  <c:v>34.561358752714398</c:v>
                </c:pt>
                <c:pt idx="13959">
                  <c:v>34.5614526724355</c:v>
                </c:pt>
                <c:pt idx="13960">
                  <c:v>34.561546570211497</c:v>
                </c:pt>
                <c:pt idx="13961">
                  <c:v>34.561640446047598</c:v>
                </c:pt>
                <c:pt idx="13962">
                  <c:v>34.561734299949002</c:v>
                </c:pt>
                <c:pt idx="13963">
                  <c:v>34.561828131920798</c:v>
                </c:pt>
                <c:pt idx="13964">
                  <c:v>34.561921941968002</c:v>
                </c:pt>
                <c:pt idx="13965">
                  <c:v>34.562015730096</c:v>
                </c:pt>
                <c:pt idx="13966">
                  <c:v>34.562109496309702</c:v>
                </c:pt>
                <c:pt idx="13967">
                  <c:v>34.562203240614302</c:v>
                </c:pt>
                <c:pt idx="13968">
                  <c:v>34.562296963014902</c:v>
                </c:pt>
                <c:pt idx="13969">
                  <c:v>34.562390663516702</c:v>
                </c:pt>
                <c:pt idx="13970">
                  <c:v>34.562484342124897</c:v>
                </c:pt>
                <c:pt idx="13971">
                  <c:v>34.562577998844397</c:v>
                </c:pt>
                <c:pt idx="13972">
                  <c:v>34.562671633680502</c:v>
                </c:pt>
                <c:pt idx="13973">
                  <c:v>34.5627652466383</c:v>
                </c:pt>
                <c:pt idx="13974">
                  <c:v>34.5628588377228</c:v>
                </c:pt>
                <c:pt idx="13975">
                  <c:v>34.562952406939303</c:v>
                </c:pt>
                <c:pt idx="13976">
                  <c:v>34.563045954292797</c:v>
                </c:pt>
                <c:pt idx="13977">
                  <c:v>34.563139479788497</c:v>
                </c:pt>
                <c:pt idx="13978">
                  <c:v>34.563232983431398</c:v>
                </c:pt>
                <c:pt idx="13979">
                  <c:v>34.563326465226801</c:v>
                </c:pt>
                <c:pt idx="13980">
                  <c:v>34.563419925179602</c:v>
                </c:pt>
                <c:pt idx="13981">
                  <c:v>34.563513363295101</c:v>
                </c:pt>
                <c:pt idx="13982">
                  <c:v>34.563606779578301</c:v>
                </c:pt>
                <c:pt idx="13983">
                  <c:v>34.563700174034402</c:v>
                </c:pt>
                <c:pt idx="13984">
                  <c:v>34.5637935466684</c:v>
                </c:pt>
                <c:pt idx="13985">
                  <c:v>34.563886897485403</c:v>
                </c:pt>
                <c:pt idx="13986">
                  <c:v>34.563980226490699</c:v>
                </c:pt>
                <c:pt idx="13987">
                  <c:v>34.564073533689204</c:v>
                </c:pt>
                <c:pt idx="13988">
                  <c:v>34.564166819086203</c:v>
                </c:pt>
                <c:pt idx="13989">
                  <c:v>34.564260082686602</c:v>
                </c:pt>
                <c:pt idx="13990">
                  <c:v>34.564353324495599</c:v>
                </c:pt>
                <c:pt idx="13991">
                  <c:v>34.564446544518297</c:v>
                </c:pt>
                <c:pt idx="13992">
                  <c:v>34.564539742759798</c:v>
                </c:pt>
                <c:pt idx="13993">
                  <c:v>34.564632919225303</c:v>
                </c:pt>
                <c:pt idx="13994">
                  <c:v>34.564726073919701</c:v>
                </c:pt>
                <c:pt idx="13995">
                  <c:v>34.564819206848199</c:v>
                </c:pt>
                <c:pt idx="13996">
                  <c:v>34.564912318015899</c:v>
                </c:pt>
                <c:pt idx="13997">
                  <c:v>34.565005407427897</c:v>
                </c:pt>
                <c:pt idx="13998">
                  <c:v>34.565098475089201</c:v>
                </c:pt>
                <c:pt idx="13999">
                  <c:v>34.565191521005097</c:v>
                </c:pt>
                <c:pt idx="14000">
                  <c:v>34.565284545180504</c:v>
                </c:pt>
                <c:pt idx="14001">
                  <c:v>34.565377547620599</c:v>
                </c:pt>
                <c:pt idx="14002">
                  <c:v>34.565470528330401</c:v>
                </c:pt>
                <c:pt idx="14003">
                  <c:v>34.565563487315003</c:v>
                </c:pt>
                <c:pt idx="14004">
                  <c:v>34.565656424579601</c:v>
                </c:pt>
                <c:pt idx="14005">
                  <c:v>34.565749340129202</c:v>
                </c:pt>
                <c:pt idx="14006">
                  <c:v>34.565842233968802</c:v>
                </c:pt>
                <c:pt idx="14007">
                  <c:v>34.565935106103701</c:v>
                </c:pt>
                <c:pt idx="14008">
                  <c:v>34.566027956538797</c:v>
                </c:pt>
                <c:pt idx="14009">
                  <c:v>34.566120785279203</c:v>
                </c:pt>
                <c:pt idx="14010">
                  <c:v>34.566213592330101</c:v>
                </c:pt>
                <c:pt idx="14011">
                  <c:v>34.566306377696399</c:v>
                </c:pt>
                <c:pt idx="14012">
                  <c:v>34.5663991413833</c:v>
                </c:pt>
                <c:pt idx="14013">
                  <c:v>34.566491883395898</c:v>
                </c:pt>
                <c:pt idx="14014">
                  <c:v>34.566584603739102</c:v>
                </c:pt>
                <c:pt idx="14015">
                  <c:v>34.566677302418199</c:v>
                </c:pt>
                <c:pt idx="14016">
                  <c:v>34.566769979438199</c:v>
                </c:pt>
                <c:pt idx="14017">
                  <c:v>34.566862634803996</c:v>
                </c:pt>
                <c:pt idx="14018">
                  <c:v>34.5669552685209</c:v>
                </c:pt>
                <c:pt idx="14019">
                  <c:v>34.567047880593897</c:v>
                </c:pt>
                <c:pt idx="14020">
                  <c:v>34.567140471027997</c:v>
                </c:pt>
                <c:pt idx="14021">
                  <c:v>34.567233039828302</c:v>
                </c:pt>
                <c:pt idx="14022">
                  <c:v>34.5673255869999</c:v>
                </c:pt>
                <c:pt idx="14023">
                  <c:v>34.567418112547898</c:v>
                </c:pt>
                <c:pt idx="14024">
                  <c:v>34.5675106164772</c:v>
                </c:pt>
                <c:pt idx="14025">
                  <c:v>34.567603098793001</c:v>
                </c:pt>
                <c:pt idx="14026">
                  <c:v>34.5676955595004</c:v>
                </c:pt>
                <c:pt idx="14027">
                  <c:v>34.567787998604302</c:v>
                </c:pt>
                <c:pt idx="14028">
                  <c:v>34.567880416109901</c:v>
                </c:pt>
                <c:pt idx="14029">
                  <c:v>34.567972812022099</c:v>
                </c:pt>
                <c:pt idx="14030">
                  <c:v>34.568065186346203</c:v>
                </c:pt>
                <c:pt idx="14031">
                  <c:v>34.568157539086997</c:v>
                </c:pt>
                <c:pt idx="14032">
                  <c:v>34.568249870249701</c:v>
                </c:pt>
                <c:pt idx="14033">
                  <c:v>34.568342179839298</c:v>
                </c:pt>
                <c:pt idx="14034">
                  <c:v>34.568434467860897</c:v>
                </c:pt>
                <c:pt idx="14035">
                  <c:v>34.568526734319498</c:v>
                </c:pt>
                <c:pt idx="14036">
                  <c:v>34.568618979220197</c:v>
                </c:pt>
                <c:pt idx="14037">
                  <c:v>34.568711202567997</c:v>
                </c:pt>
                <c:pt idx="14038">
                  <c:v>34.568803404367898</c:v>
                </c:pt>
                <c:pt idx="14039">
                  <c:v>34.568895584624997</c:v>
                </c:pt>
                <c:pt idx="14040">
                  <c:v>34.568987743344401</c:v>
                </c:pt>
                <c:pt idx="14041">
                  <c:v>34.569079880531099</c:v>
                </c:pt>
                <c:pt idx="14042">
                  <c:v>34.5691719961901</c:v>
                </c:pt>
                <c:pt idx="14043">
                  <c:v>34.569264090326499</c:v>
                </c:pt>
                <c:pt idx="14044">
                  <c:v>34.569356162945297</c:v>
                </c:pt>
                <c:pt idx="14045">
                  <c:v>34.569448214051498</c:v>
                </c:pt>
                <c:pt idx="14046">
                  <c:v>34.569540243650302</c:v>
                </c:pt>
                <c:pt idx="14047">
                  <c:v>34.569632251746498</c:v>
                </c:pt>
                <c:pt idx="14048">
                  <c:v>34.569724238345302</c:v>
                </c:pt>
                <c:pt idx="14049">
                  <c:v>34.569816203451701</c:v>
                </c:pt>
                <c:pt idx="14050">
                  <c:v>34.569908147070699</c:v>
                </c:pt>
                <c:pt idx="14051">
                  <c:v>34.570000069207403</c:v>
                </c:pt>
                <c:pt idx="14052">
                  <c:v>34.570091969866702</c:v>
                </c:pt>
                <c:pt idx="14053">
                  <c:v>34.570183849053798</c:v>
                </c:pt>
                <c:pt idx="14054">
                  <c:v>34.5702757067736</c:v>
                </c:pt>
                <c:pt idx="14055">
                  <c:v>34.570367543031203</c:v>
                </c:pt>
                <c:pt idx="14056">
                  <c:v>34.570459357831503</c:v>
                </c:pt>
                <c:pt idx="14057">
                  <c:v>34.5705511511797</c:v>
                </c:pt>
                <c:pt idx="14058">
                  <c:v>34.570642923080698</c:v>
                </c:pt>
                <c:pt idx="14059">
                  <c:v>34.570734673539498</c:v>
                </c:pt>
                <c:pt idx="14060">
                  <c:v>34.570826402561202</c:v>
                </c:pt>
                <c:pt idx="14061">
                  <c:v>34.570918110150899</c:v>
                </c:pt>
                <c:pt idx="14062">
                  <c:v>34.571009796313398</c:v>
                </c:pt>
                <c:pt idx="14063">
                  <c:v>34.5711014610539</c:v>
                </c:pt>
                <c:pt idx="14064">
                  <c:v>34.571193104377301</c:v>
                </c:pt>
                <c:pt idx="14065">
                  <c:v>34.571284726288603</c:v>
                </c:pt>
                <c:pt idx="14066">
                  <c:v>34.571376326793001</c:v>
                </c:pt>
                <c:pt idx="14067">
                  <c:v>34.571467905895297</c:v>
                </c:pt>
                <c:pt idx="14068">
                  <c:v>34.5715594636006</c:v>
                </c:pt>
                <c:pt idx="14069">
                  <c:v>34.571650999913899</c:v>
                </c:pt>
                <c:pt idx="14070">
                  <c:v>34.571742514840203</c:v>
                </c:pt>
                <c:pt idx="14071">
                  <c:v>34.571834008384599</c:v>
                </c:pt>
                <c:pt idx="14072">
                  <c:v>34.571925480551997</c:v>
                </c:pt>
                <c:pt idx="14073">
                  <c:v>34.572016931347399</c:v>
                </c:pt>
                <c:pt idx="14074">
                  <c:v>34.5721083607758</c:v>
                </c:pt>
                <c:pt idx="14075">
                  <c:v>34.572199768842303</c:v>
                </c:pt>
                <c:pt idx="14076">
                  <c:v>34.572291155551802</c:v>
                </c:pt>
                <c:pt idx="14077">
                  <c:v>34.572382520909301</c:v>
                </c:pt>
                <c:pt idx="14078">
                  <c:v>34.5724738649199</c:v>
                </c:pt>
                <c:pt idx="14079">
                  <c:v>34.572565187588602</c:v>
                </c:pt>
                <c:pt idx="14080">
                  <c:v>34.572656488920202</c:v>
                </c:pt>
                <c:pt idx="14081">
                  <c:v>34.572747768919903</c:v>
                </c:pt>
                <c:pt idx="14082">
                  <c:v>34.5728390275926</c:v>
                </c:pt>
                <c:pt idx="14083">
                  <c:v>34.572930264943302</c:v>
                </c:pt>
                <c:pt idx="14084">
                  <c:v>34.573021480976998</c:v>
                </c:pt>
                <c:pt idx="14085">
                  <c:v>34.573112675698702</c:v>
                </c:pt>
                <c:pt idx="14086">
                  <c:v>34.573203849113398</c:v>
                </c:pt>
                <c:pt idx="14087">
                  <c:v>34.5732950012261</c:v>
                </c:pt>
                <c:pt idx="14088">
                  <c:v>34.573386132041797</c:v>
                </c:pt>
                <c:pt idx="14089">
                  <c:v>34.5734772415653</c:v>
                </c:pt>
                <c:pt idx="14090">
                  <c:v>34.573568329801802</c:v>
                </c:pt>
                <c:pt idx="14091">
                  <c:v>34.573659396756298</c:v>
                </c:pt>
                <c:pt idx="14092">
                  <c:v>34.5737504424336</c:v>
                </c:pt>
                <c:pt idx="14093">
                  <c:v>34.5738414668388</c:v>
                </c:pt>
                <c:pt idx="14094">
                  <c:v>34.573932469976903</c:v>
                </c:pt>
                <c:pt idx="14095">
                  <c:v>34.574023451852803</c:v>
                </c:pt>
                <c:pt idx="14096">
                  <c:v>34.574114412471502</c:v>
                </c:pt>
                <c:pt idx="14097">
                  <c:v>34.574205351838003</c:v>
                </c:pt>
                <c:pt idx="14098">
                  <c:v>34.574296269957301</c:v>
                </c:pt>
                <c:pt idx="14099">
                  <c:v>34.574387166834398</c:v>
                </c:pt>
                <c:pt idx="14100">
                  <c:v>34.574478042474098</c:v>
                </c:pt>
                <c:pt idx="14101">
                  <c:v>34.574568896881601</c:v>
                </c:pt>
                <c:pt idx="14102">
                  <c:v>34.574659730061697</c:v>
                </c:pt>
                <c:pt idx="14103">
                  <c:v>34.574750542019402</c:v>
                </c:pt>
                <c:pt idx="14104">
                  <c:v>34.574841332759704</c:v>
                </c:pt>
                <c:pt idx="14105">
                  <c:v>34.574932102287598</c:v>
                </c:pt>
                <c:pt idx="14106">
                  <c:v>34.575022850608001</c:v>
                </c:pt>
                <c:pt idx="14107">
                  <c:v>34.575113577725901</c:v>
                </c:pt>
                <c:pt idx="14108">
                  <c:v>34.5752042836463</c:v>
                </c:pt>
                <c:pt idx="14109">
                  <c:v>34.575294968374102</c:v>
                </c:pt>
                <c:pt idx="14110">
                  <c:v>34.575385631914202</c:v>
                </c:pt>
                <c:pt idx="14111">
                  <c:v>34.5754762742718</c:v>
                </c:pt>
                <c:pt idx="14112">
                  <c:v>34.575566895451601</c:v>
                </c:pt>
                <c:pt idx="14113">
                  <c:v>34.575657495458699</c:v>
                </c:pt>
                <c:pt idx="14114">
                  <c:v>34.575748074297998</c:v>
                </c:pt>
                <c:pt idx="14115">
                  <c:v>34.575838631974399</c:v>
                </c:pt>
                <c:pt idx="14116">
                  <c:v>34.575929168492998</c:v>
                </c:pt>
                <c:pt idx="14117">
                  <c:v>34.576019683858704</c:v>
                </c:pt>
                <c:pt idx="14118">
                  <c:v>34.576110178076398</c:v>
                </c:pt>
                <c:pt idx="14119">
                  <c:v>34.576200651151098</c:v>
                </c:pt>
                <c:pt idx="14120">
                  <c:v>34.576291103087797</c:v>
                </c:pt>
                <c:pt idx="14121">
                  <c:v>34.576381533891301</c:v>
                </c:pt>
                <c:pt idx="14122">
                  <c:v>34.576471943566602</c:v>
                </c:pt>
                <c:pt idx="14123">
                  <c:v>34.576562332118698</c:v>
                </c:pt>
                <c:pt idx="14124">
                  <c:v>34.576652699552596</c:v>
                </c:pt>
                <c:pt idx="14125">
                  <c:v>34.576743045873101</c:v>
                </c:pt>
                <c:pt idx="14126">
                  <c:v>34.5768333710852</c:v>
                </c:pt>
                <c:pt idx="14127">
                  <c:v>34.576923675193903</c:v>
                </c:pt>
                <c:pt idx="14128">
                  <c:v>34.577013958203999</c:v>
                </c:pt>
                <c:pt idx="14129">
                  <c:v>34.577104220120603</c:v>
                </c:pt>
                <c:pt idx="14130">
                  <c:v>34.577194460948498</c:v>
                </c:pt>
                <c:pt idx="14131">
                  <c:v>34.577284680692799</c:v>
                </c:pt>
                <c:pt idx="14132">
                  <c:v>34.577374879358302</c:v>
                </c:pt>
                <c:pt idx="14133">
                  <c:v>34.577465056949997</c:v>
                </c:pt>
                <c:pt idx="14134">
                  <c:v>34.577555213472699</c:v>
                </c:pt>
                <c:pt idx="14135">
                  <c:v>34.577645348931597</c:v>
                </c:pt>
                <c:pt idx="14136">
                  <c:v>34.577735463331301</c:v>
                </c:pt>
                <c:pt idx="14137">
                  <c:v>34.577825556676999</c:v>
                </c:pt>
                <c:pt idx="14138">
                  <c:v>34.577915628973599</c:v>
                </c:pt>
                <c:pt idx="14139">
                  <c:v>34.5780056802258</c:v>
                </c:pt>
                <c:pt idx="14140">
                  <c:v>34.578095710438802</c:v>
                </c:pt>
                <c:pt idx="14141">
                  <c:v>34.578185719617402</c:v>
                </c:pt>
                <c:pt idx="14142">
                  <c:v>34.578275707766501</c:v>
                </c:pt>
                <c:pt idx="14143">
                  <c:v>34.578365674891103</c:v>
                </c:pt>
                <c:pt idx="14144">
                  <c:v>34.578455620996003</c:v>
                </c:pt>
                <c:pt idx="14145">
                  <c:v>34.578545546086303</c:v>
                </c:pt>
                <c:pt idx="14146">
                  <c:v>34.578635450166701</c:v>
                </c:pt>
                <c:pt idx="14147">
                  <c:v>34.578725333242303</c:v>
                </c:pt>
                <c:pt idx="14148">
                  <c:v>34.578815195318001</c:v>
                </c:pt>
                <c:pt idx="14149">
                  <c:v>34.578905036398602</c:v>
                </c:pt>
                <c:pt idx="14150">
                  <c:v>34.578994856489203</c:v>
                </c:pt>
                <c:pt idx="14151">
                  <c:v>34.5790846555945</c:v>
                </c:pt>
                <c:pt idx="14152">
                  <c:v>34.579174433719501</c:v>
                </c:pt>
                <c:pt idx="14153">
                  <c:v>34.579264190869203</c:v>
                </c:pt>
                <c:pt idx="14154">
                  <c:v>34.579353927048402</c:v>
                </c:pt>
                <c:pt idx="14155">
                  <c:v>34.579443642262</c:v>
                </c:pt>
                <c:pt idx="14156">
                  <c:v>34.579533336514999</c:v>
                </c:pt>
                <c:pt idx="14157">
                  <c:v>34.579623009812302</c:v>
                </c:pt>
                <c:pt idx="14158">
                  <c:v>34.579712662158698</c:v>
                </c:pt>
                <c:pt idx="14159">
                  <c:v>34.579802293559197</c:v>
                </c:pt>
                <c:pt idx="14160">
                  <c:v>34.579891904018702</c:v>
                </c:pt>
                <c:pt idx="14161">
                  <c:v>34.579981493542</c:v>
                </c:pt>
                <c:pt idx="14162">
                  <c:v>34.580071062134103</c:v>
                </c:pt>
                <c:pt idx="14163">
                  <c:v>34.580160609799897</c:v>
                </c:pt>
                <c:pt idx="14164">
                  <c:v>34.580250136544301</c:v>
                </c:pt>
                <c:pt idx="14165">
                  <c:v>34.580339642372103</c:v>
                </c:pt>
                <c:pt idx="14166">
                  <c:v>34.580429127288298</c:v>
                </c:pt>
                <c:pt idx="14167">
                  <c:v>34.580518591297803</c:v>
                </c:pt>
                <c:pt idx="14168">
                  <c:v>34.580608034405401</c:v>
                </c:pt>
                <c:pt idx="14169">
                  <c:v>34.5806974566161</c:v>
                </c:pt>
                <c:pt idx="14170">
                  <c:v>34.580786857934797</c:v>
                </c:pt>
                <c:pt idx="14171">
                  <c:v>34.580876238366201</c:v>
                </c:pt>
                <c:pt idx="14172">
                  <c:v>34.580965597915402</c:v>
                </c:pt>
                <c:pt idx="14173">
                  <c:v>34.581054936587201</c:v>
                </c:pt>
                <c:pt idx="14174">
                  <c:v>34.581144254386501</c:v>
                </c:pt>
                <c:pt idx="14175">
                  <c:v>34.581233551318199</c:v>
                </c:pt>
                <c:pt idx="14176">
                  <c:v>34.581322827387197</c:v>
                </c:pt>
                <c:pt idx="14177">
                  <c:v>34.581412082598298</c:v>
                </c:pt>
                <c:pt idx="14178">
                  <c:v>34.581501316956498</c:v>
                </c:pt>
                <c:pt idx="14179">
                  <c:v>34.581590530466499</c:v>
                </c:pt>
                <c:pt idx="14180">
                  <c:v>34.581679723133398</c:v>
                </c:pt>
                <c:pt idx="14181">
                  <c:v>34.581768894962003</c:v>
                </c:pt>
                <c:pt idx="14182">
                  <c:v>34.581858045957098</c:v>
                </c:pt>
                <c:pt idx="14183">
                  <c:v>34.581947176123599</c:v>
                </c:pt>
                <c:pt idx="14184">
                  <c:v>34.582036285466501</c:v>
                </c:pt>
                <c:pt idx="14185">
                  <c:v>34.5821253739905</c:v>
                </c:pt>
                <c:pt idx="14186">
                  <c:v>34.5822144417006</c:v>
                </c:pt>
                <c:pt idx="14187">
                  <c:v>34.582303488601703</c:v>
                </c:pt>
                <c:pt idx="14188">
                  <c:v>34.582392514698498</c:v>
                </c:pt>
                <c:pt idx="14189">
                  <c:v>34.582481519996001</c:v>
                </c:pt>
                <c:pt idx="14190">
                  <c:v>34.582570504499103</c:v>
                </c:pt>
                <c:pt idx="14191">
                  <c:v>34.582659468212498</c:v>
                </c:pt>
                <c:pt idx="14192">
                  <c:v>34.582748411141303</c:v>
                </c:pt>
                <c:pt idx="14193">
                  <c:v>34.582837333290101</c:v>
                </c:pt>
                <c:pt idx="14194">
                  <c:v>34.582926234664001</c:v>
                </c:pt>
                <c:pt idx="14195">
                  <c:v>34.583015115267798</c:v>
                </c:pt>
                <c:pt idx="14196">
                  <c:v>34.583103975106198</c:v>
                </c:pt>
                <c:pt idx="14197">
                  <c:v>34.583192814184301</c:v>
                </c:pt>
                <c:pt idx="14198">
                  <c:v>34.583281632506797</c:v>
                </c:pt>
                <c:pt idx="14199">
                  <c:v>34.583370430078702</c:v>
                </c:pt>
                <c:pt idx="14200">
                  <c:v>34.583459206904699</c:v>
                </c:pt>
                <c:pt idx="14201">
                  <c:v>34.583547962989698</c:v>
                </c:pt>
                <c:pt idx="14202">
                  <c:v>34.583636698338601</c:v>
                </c:pt>
                <c:pt idx="14203">
                  <c:v>34.583725412956198</c:v>
                </c:pt>
                <c:pt idx="14204">
                  <c:v>34.583814106847498</c:v>
                </c:pt>
                <c:pt idx="14205">
                  <c:v>34.583902780017098</c:v>
                </c:pt>
                <c:pt idx="14206">
                  <c:v>34.5839914324701</c:v>
                </c:pt>
                <c:pt idx="14207">
                  <c:v>34.5840800642112</c:v>
                </c:pt>
                <c:pt idx="14208">
                  <c:v>34.584168675245202</c:v>
                </c:pt>
                <c:pt idx="14209">
                  <c:v>34.584257265577101</c:v>
                </c:pt>
                <c:pt idx="14210">
                  <c:v>34.5843458352117</c:v>
                </c:pt>
                <c:pt idx="14211">
                  <c:v>34.584434384153901</c:v>
                </c:pt>
                <c:pt idx="14212">
                  <c:v>34.584522912408303</c:v>
                </c:pt>
                <c:pt idx="14213">
                  <c:v>34.58461141998</c:v>
                </c:pt>
                <c:pt idx="14214">
                  <c:v>34.584699906873801</c:v>
                </c:pt>
                <c:pt idx="14215">
                  <c:v>34.584788373094398</c:v>
                </c:pt>
                <c:pt idx="14216">
                  <c:v>34.584876818646798</c:v>
                </c:pt>
                <c:pt idx="14217">
                  <c:v>34.584965243535798</c:v>
                </c:pt>
                <c:pt idx="14218">
                  <c:v>34.585053647766102</c:v>
                </c:pt>
                <c:pt idx="14219">
                  <c:v>34.585142031342698</c:v>
                </c:pt>
                <c:pt idx="14220">
                  <c:v>34.585230394270397</c:v>
                </c:pt>
                <c:pt idx="14221">
                  <c:v>34.585318736554001</c:v>
                </c:pt>
                <c:pt idx="14222">
                  <c:v>34.5854070581983</c:v>
                </c:pt>
                <c:pt idx="14223">
                  <c:v>34.585495359208203</c:v>
                </c:pt>
                <c:pt idx="14224">
                  <c:v>34.585583639588499</c:v>
                </c:pt>
                <c:pt idx="14225">
                  <c:v>34.585671899344099</c:v>
                </c:pt>
                <c:pt idx="14226">
                  <c:v>34.585760138479699</c:v>
                </c:pt>
                <c:pt idx="14227">
                  <c:v>34.585848357000202</c:v>
                </c:pt>
                <c:pt idx="14228">
                  <c:v>34.585936554910397</c:v>
                </c:pt>
                <c:pt idx="14229">
                  <c:v>34.586024732215201</c:v>
                </c:pt>
                <c:pt idx="14230">
                  <c:v>34.586112888919303</c:v>
                </c:pt>
                <c:pt idx="14231">
                  <c:v>34.586201025027599</c:v>
                </c:pt>
                <c:pt idx="14232">
                  <c:v>34.586289140544999</c:v>
                </c:pt>
                <c:pt idx="14233">
                  <c:v>34.5863772354761</c:v>
                </c:pt>
                <c:pt idx="14234">
                  <c:v>34.586465309825897</c:v>
                </c:pt>
                <c:pt idx="14235">
                  <c:v>34.586553363599101</c:v>
                </c:pt>
                <c:pt idx="14236">
                  <c:v>34.586641396800701</c:v>
                </c:pt>
                <c:pt idx="14237">
                  <c:v>34.5867294094353</c:v>
                </c:pt>
                <c:pt idx="14238">
                  <c:v>34.586817401507801</c:v>
                </c:pt>
                <c:pt idx="14239">
                  <c:v>34.5869053730231</c:v>
                </c:pt>
                <c:pt idx="14240">
                  <c:v>34.586993323985901</c:v>
                </c:pt>
                <c:pt idx="14241">
                  <c:v>34.587081254400999</c:v>
                </c:pt>
                <c:pt idx="14242">
                  <c:v>34.587169164273298</c:v>
                </c:pt>
                <c:pt idx="14243">
                  <c:v>34.587257053607601</c:v>
                </c:pt>
                <c:pt idx="14244">
                  <c:v>34.587344922408597</c:v>
                </c:pt>
                <c:pt idx="14245">
                  <c:v>34.587432770681197</c:v>
                </c:pt>
                <c:pt idx="14246">
                  <c:v>34.587520598430203</c:v>
                </c:pt>
                <c:pt idx="14247">
                  <c:v>34.587608405660397</c:v>
                </c:pt>
                <c:pt idx="14248">
                  <c:v>34.587696192376498</c:v>
                </c:pt>
                <c:pt idx="14249">
                  <c:v>34.587783958583501</c:v>
                </c:pt>
                <c:pt idx="14250">
                  <c:v>34.587871704286002</c:v>
                </c:pt>
                <c:pt idx="14251">
                  <c:v>34.587959429488997</c:v>
                </c:pt>
                <c:pt idx="14252">
                  <c:v>34.588047134197097</c:v>
                </c:pt>
                <c:pt idx="14253">
                  <c:v>34.588134818415199</c:v>
                </c:pt>
                <c:pt idx="14254">
                  <c:v>34.588222482148197</c:v>
                </c:pt>
                <c:pt idx="14255">
                  <c:v>34.588310125400596</c:v>
                </c:pt>
                <c:pt idx="14256">
                  <c:v>34.588397748177499</c:v>
                </c:pt>
                <c:pt idx="14257">
                  <c:v>34.588485350483502</c:v>
                </c:pt>
                <c:pt idx="14258">
                  <c:v>34.588572932323501</c:v>
                </c:pt>
                <c:pt idx="14259">
                  <c:v>34.5886604937022</c:v>
                </c:pt>
                <c:pt idx="14260">
                  <c:v>34.588748034624501</c:v>
                </c:pt>
                <c:pt idx="14261">
                  <c:v>34.588835555095102</c:v>
                </c:pt>
                <c:pt idx="14262">
                  <c:v>34.588923055118798</c:v>
                </c:pt>
                <c:pt idx="14263">
                  <c:v>34.5890105347004</c:v>
                </c:pt>
                <c:pt idx="14264">
                  <c:v>34.589097993844703</c:v>
                </c:pt>
                <c:pt idx="14265">
                  <c:v>34.589185432556498</c:v>
                </c:pt>
                <c:pt idx="14266">
                  <c:v>34.589272850840501</c:v>
                </c:pt>
                <c:pt idx="14267">
                  <c:v>34.589360248701503</c:v>
                </c:pt>
                <c:pt idx="14268">
                  <c:v>34.589447626144398</c:v>
                </c:pt>
                <c:pt idx="14269">
                  <c:v>34.589534983173898</c:v>
                </c:pt>
                <c:pt idx="14270">
                  <c:v>34.589622319794699</c:v>
                </c:pt>
                <c:pt idx="14271">
                  <c:v>34.589709636011698</c:v>
                </c:pt>
                <c:pt idx="14272">
                  <c:v>34.589796931829603</c:v>
                </c:pt>
                <c:pt idx="14273">
                  <c:v>34.589884207253199</c:v>
                </c:pt>
                <c:pt idx="14274">
                  <c:v>34.589971462287203</c:v>
                </c:pt>
                <c:pt idx="14275">
                  <c:v>34.590058696936502</c:v>
                </c:pt>
                <c:pt idx="14276">
                  <c:v>34.590145911205902</c:v>
                </c:pt>
                <c:pt idx="14277">
                  <c:v>34.590233105099998</c:v>
                </c:pt>
                <c:pt idx="14278">
                  <c:v>34.590320278623601</c:v>
                </c:pt>
                <c:pt idx="14279">
                  <c:v>34.5904074317816</c:v>
                </c:pt>
                <c:pt idx="14280">
                  <c:v>34.590494564578698</c:v>
                </c:pt>
                <c:pt idx="14281">
                  <c:v>34.590581677019699</c:v>
                </c:pt>
                <c:pt idx="14282">
                  <c:v>34.5906687691092</c:v>
                </c:pt>
                <c:pt idx="14283">
                  <c:v>34.590755840852196</c:v>
                </c:pt>
                <c:pt idx="14284">
                  <c:v>34.590842892253299</c:v>
                </c:pt>
                <c:pt idx="14285">
                  <c:v>34.590929923317297</c:v>
                </c:pt>
                <c:pt idx="14286">
                  <c:v>34.591016934048902</c:v>
                </c:pt>
                <c:pt idx="14287">
                  <c:v>34.591103924453002</c:v>
                </c:pt>
                <c:pt idx="14288">
                  <c:v>34.5911908945343</c:v>
                </c:pt>
                <c:pt idx="14289">
                  <c:v>34.591277844297601</c:v>
                </c:pt>
                <c:pt idx="14290">
                  <c:v>34.5913647737475</c:v>
                </c:pt>
                <c:pt idx="14291">
                  <c:v>34.591451682888902</c:v>
                </c:pt>
                <c:pt idx="14292">
                  <c:v>34.591538571726502</c:v>
                </c:pt>
                <c:pt idx="14293">
                  <c:v>34.591625440264998</c:v>
                </c:pt>
                <c:pt idx="14294">
                  <c:v>34.591712288509299</c:v>
                </c:pt>
                <c:pt idx="14295">
                  <c:v>34.591799116464003</c:v>
                </c:pt>
                <c:pt idx="14296">
                  <c:v>34.591885924133997</c:v>
                </c:pt>
                <c:pt idx="14297">
                  <c:v>34.591972711523901</c:v>
                </c:pt>
                <c:pt idx="14298">
                  <c:v>34.592059478638497</c:v>
                </c:pt>
                <c:pt idx="14299">
                  <c:v>34.592146225482502</c:v>
                </c:pt>
                <c:pt idx="14300">
                  <c:v>34.592232952060698</c:v>
                </c:pt>
                <c:pt idx="14301">
                  <c:v>34.592319658377903</c:v>
                </c:pt>
                <c:pt idx="14302">
                  <c:v>34.5924063444388</c:v>
                </c:pt>
                <c:pt idx="14303">
                  <c:v>34.592493010248099</c:v>
                </c:pt>
                <c:pt idx="14304">
                  <c:v>34.592579655810503</c:v>
                </c:pt>
                <c:pt idx="14305">
                  <c:v>34.592666281130903</c:v>
                </c:pt>
                <c:pt idx="14306">
                  <c:v>34.592752886213901</c:v>
                </c:pt>
                <c:pt idx="14307">
                  <c:v>34.592839471064302</c:v>
                </c:pt>
                <c:pt idx="14308">
                  <c:v>34.592926035686702</c:v>
                </c:pt>
                <c:pt idx="14309">
                  <c:v>34.593012580086103</c:v>
                </c:pt>
                <c:pt idx="14310">
                  <c:v>34.593099104266997</c:v>
                </c:pt>
                <c:pt idx="14311">
                  <c:v>34.593185608234201</c:v>
                </c:pt>
                <c:pt idx="14312">
                  <c:v>34.593272091992503</c:v>
                </c:pt>
                <c:pt idx="14313">
                  <c:v>34.593358555546502</c:v>
                </c:pt>
                <c:pt idx="14314">
                  <c:v>34.593444998901099</c:v>
                </c:pt>
                <c:pt idx="14315">
                  <c:v>34.593531422060799</c:v>
                </c:pt>
                <c:pt idx="14316">
                  <c:v>34.593617825030599</c:v>
                </c:pt>
                <c:pt idx="14317">
                  <c:v>34.593704207815001</c:v>
                </c:pt>
                <c:pt idx="14318">
                  <c:v>34.593790570418797</c:v>
                </c:pt>
                <c:pt idx="14319">
                  <c:v>34.593876912846802</c:v>
                </c:pt>
                <c:pt idx="14320">
                  <c:v>34.593963235103601</c:v>
                </c:pt>
                <c:pt idx="14321">
                  <c:v>34.594049537194003</c:v>
                </c:pt>
                <c:pt idx="14322">
                  <c:v>34.594135819122698</c:v>
                </c:pt>
                <c:pt idx="14323">
                  <c:v>34.594222080894397</c:v>
                </c:pt>
                <c:pt idx="14324">
                  <c:v>34.594308322513797</c:v>
                </c:pt>
                <c:pt idx="14325">
                  <c:v>34.5943945439857</c:v>
                </c:pt>
                <c:pt idx="14326">
                  <c:v>34.594480745314698</c:v>
                </c:pt>
                <c:pt idx="14327">
                  <c:v>34.5945669265056</c:v>
                </c:pt>
                <c:pt idx="14328">
                  <c:v>34.594653087563103</c:v>
                </c:pt>
                <c:pt idx="14329">
                  <c:v>34.594739228492003</c:v>
                </c:pt>
                <c:pt idx="14330">
                  <c:v>34.594825349296798</c:v>
                </c:pt>
                <c:pt idx="14331">
                  <c:v>34.594911449982398</c:v>
                </c:pt>
                <c:pt idx="14332">
                  <c:v>34.5949975305534</c:v>
                </c:pt>
                <c:pt idx="14333">
                  <c:v>34.5950835910145</c:v>
                </c:pt>
                <c:pt idx="14334">
                  <c:v>34.595169631370503</c:v>
                </c:pt>
                <c:pt idx="14335">
                  <c:v>34.595255651626097</c:v>
                </c:pt>
                <c:pt idx="14336">
                  <c:v>34.595341651785901</c:v>
                </c:pt>
                <c:pt idx="14337">
                  <c:v>34.595427631854598</c:v>
                </c:pt>
                <c:pt idx="14338">
                  <c:v>34.595513591837097</c:v>
                </c:pt>
                <c:pt idx="14339">
                  <c:v>34.595599531737903</c:v>
                </c:pt>
                <c:pt idx="14340">
                  <c:v>34.595685451561799</c:v>
                </c:pt>
                <c:pt idx="14341">
                  <c:v>34.595771351313402</c:v>
                </c:pt>
                <c:pt idx="14342">
                  <c:v>34.595857230997503</c:v>
                </c:pt>
                <c:pt idx="14343">
                  <c:v>34.595943090618803</c:v>
                </c:pt>
                <c:pt idx="14344">
                  <c:v>34.596028930181902</c:v>
                </c:pt>
                <c:pt idx="14345">
                  <c:v>34.596114749691601</c:v>
                </c:pt>
                <c:pt idx="14346">
                  <c:v>34.596200549152599</c:v>
                </c:pt>
                <c:pt idx="14347">
                  <c:v>34.596286328569398</c:v>
                </c:pt>
                <c:pt idx="14348">
                  <c:v>34.596372087946897</c:v>
                </c:pt>
                <c:pt idx="14349">
                  <c:v>34.596457827289797</c:v>
                </c:pt>
                <c:pt idx="14350">
                  <c:v>34.596543546602597</c:v>
                </c:pt>
                <c:pt idx="14351">
                  <c:v>34.596629245890099</c:v>
                </c:pt>
                <c:pt idx="14352">
                  <c:v>34.596714925157002</c:v>
                </c:pt>
                <c:pt idx="14353">
                  <c:v>34.596800584408001</c:v>
                </c:pt>
                <c:pt idx="14354">
                  <c:v>34.596886223647701</c:v>
                </c:pt>
                <c:pt idx="14355">
                  <c:v>34.596971842880897</c:v>
                </c:pt>
                <c:pt idx="14356">
                  <c:v>34.597057442112202</c:v>
                </c:pt>
                <c:pt idx="14357">
                  <c:v>34.597143021346298</c:v>
                </c:pt>
                <c:pt idx="14358">
                  <c:v>34.597228580587903</c:v>
                </c:pt>
                <c:pt idx="14359">
                  <c:v>34.597314119841698</c:v>
                </c:pt>
                <c:pt idx="14360">
                  <c:v>34.597399639112297</c:v>
                </c:pt>
                <c:pt idx="14361">
                  <c:v>34.597485138404402</c:v>
                </c:pt>
                <c:pt idx="14362">
                  <c:v>34.597570617722702</c:v>
                </c:pt>
                <c:pt idx="14363">
                  <c:v>34.597656077071797</c:v>
                </c:pt>
                <c:pt idx="14364">
                  <c:v>34.597741516456502</c:v>
                </c:pt>
                <c:pt idx="14365">
                  <c:v>34.5978269358815</c:v>
                </c:pt>
                <c:pt idx="14366">
                  <c:v>34.597912335351303</c:v>
                </c:pt>
                <c:pt idx="14367">
                  <c:v>34.597997714870601</c:v>
                </c:pt>
                <c:pt idx="14368">
                  <c:v>34.598083074444297</c:v>
                </c:pt>
                <c:pt idx="14369">
                  <c:v>34.598168414076703</c:v>
                </c:pt>
                <c:pt idx="14370">
                  <c:v>34.5982537337728</c:v>
                </c:pt>
                <c:pt idx="14371">
                  <c:v>34.598339033537101</c:v>
                </c:pt>
                <c:pt idx="14372">
                  <c:v>34.598424313374203</c:v>
                </c:pt>
                <c:pt idx="14373">
                  <c:v>34.598509573289</c:v>
                </c:pt>
                <c:pt idx="14374">
                  <c:v>34.598594813285899</c:v>
                </c:pt>
                <c:pt idx="14375">
                  <c:v>34.598680033369803</c:v>
                </c:pt>
                <c:pt idx="14376">
                  <c:v>34.598765233545102</c:v>
                </c:pt>
                <c:pt idx="14377">
                  <c:v>34.598850413816699</c:v>
                </c:pt>
                <c:pt idx="14378">
                  <c:v>34.598935574189099</c:v>
                </c:pt>
                <c:pt idx="14379">
                  <c:v>34.599020714667098</c:v>
                </c:pt>
                <c:pt idx="14380">
                  <c:v>34.599105835255202</c:v>
                </c:pt>
                <c:pt idx="14381">
                  <c:v>34.599190935958198</c:v>
                </c:pt>
                <c:pt idx="14382">
                  <c:v>34.5992760167806</c:v>
                </c:pt>
                <c:pt idx="14383">
                  <c:v>34.599361077727202</c:v>
                </c:pt>
                <c:pt idx="14384">
                  <c:v>34.599446118802497</c:v>
                </c:pt>
                <c:pt idx="14385">
                  <c:v>34.599531140011301</c:v>
                </c:pt>
                <c:pt idx="14386">
                  <c:v>34.599616141358197</c:v>
                </c:pt>
                <c:pt idx="14387">
                  <c:v>34.599701122847797</c:v>
                </c:pt>
                <c:pt idx="14388">
                  <c:v>34.599786084484798</c:v>
                </c:pt>
                <c:pt idx="14389">
                  <c:v>34.599871026273902</c:v>
                </c:pt>
                <c:pt idx="14390">
                  <c:v>34.599955948219602</c:v>
                </c:pt>
                <c:pt idx="14391">
                  <c:v>34.6000408503266</c:v>
                </c:pt>
                <c:pt idx="14392">
                  <c:v>34.600125732599601</c:v>
                </c:pt>
                <c:pt idx="14393">
                  <c:v>34.600210595043201</c:v>
                </c:pt>
                <c:pt idx="14394">
                  <c:v>34.600295437661998</c:v>
                </c:pt>
                <c:pt idx="14395">
                  <c:v>34.600380260460703</c:v>
                </c:pt>
                <c:pt idx="14396">
                  <c:v>34.600465063443998</c:v>
                </c:pt>
                <c:pt idx="14397">
                  <c:v>34.600549846616403</c:v>
                </c:pt>
                <c:pt idx="14398">
                  <c:v>34.600634609982599</c:v>
                </c:pt>
                <c:pt idx="14399">
                  <c:v>34.600719353547298</c:v>
                </c:pt>
                <c:pt idx="14400">
                  <c:v>34.600804077314997</c:v>
                </c:pt>
                <c:pt idx="14401">
                  <c:v>34.600888781290401</c:v>
                </c:pt>
                <c:pt idx="14402">
                  <c:v>34.600973465478098</c:v>
                </c:pt>
                <c:pt idx="14403">
                  <c:v>34.601058129882801</c:v>
                </c:pt>
                <c:pt idx="14404">
                  <c:v>34.6011427745091</c:v>
                </c:pt>
                <c:pt idx="14405">
                  <c:v>34.601227399361598</c:v>
                </c:pt>
                <c:pt idx="14406">
                  <c:v>34.601312004444999</c:v>
                </c:pt>
                <c:pt idx="14407">
                  <c:v>34.601396589763901</c:v>
                </c:pt>
                <c:pt idx="14408">
                  <c:v>34.601481155322801</c:v>
                </c:pt>
                <c:pt idx="14409">
                  <c:v>34.601565701126503</c:v>
                </c:pt>
                <c:pt idx="14410">
                  <c:v>34.601650227179597</c:v>
                </c:pt>
                <c:pt idx="14411">
                  <c:v>34.601734733486602</c:v>
                </c:pt>
                <c:pt idx="14412">
                  <c:v>34.601819220052199</c:v>
                </c:pt>
                <c:pt idx="14413">
                  <c:v>34.601903686881002</c:v>
                </c:pt>
                <c:pt idx="14414">
                  <c:v>34.601988133977699</c:v>
                </c:pt>
                <c:pt idx="14415">
                  <c:v>34.602072561346802</c:v>
                </c:pt>
                <c:pt idx="14416">
                  <c:v>34.602156968992901</c:v>
                </c:pt>
                <c:pt idx="14417">
                  <c:v>34.6022413569208</c:v>
                </c:pt>
                <c:pt idx="14418">
                  <c:v>34.602325725135003</c:v>
                </c:pt>
                <c:pt idx="14419">
                  <c:v>34.602410073640101</c:v>
                </c:pt>
                <c:pt idx="14420">
                  <c:v>34.602494402440698</c:v>
                </c:pt>
                <c:pt idx="14421">
                  <c:v>34.602578711541398</c:v>
                </c:pt>
                <c:pt idx="14422">
                  <c:v>34.602663000946897</c:v>
                </c:pt>
                <c:pt idx="14423">
                  <c:v>34.602747270661801</c:v>
                </c:pt>
                <c:pt idx="14424">
                  <c:v>34.6028315206906</c:v>
                </c:pt>
                <c:pt idx="14425">
                  <c:v>34.602915751037997</c:v>
                </c:pt>
                <c:pt idx="14426">
                  <c:v>34.602999961708498</c:v>
                </c:pt>
                <c:pt idx="14427">
                  <c:v>34.603084152706899</c:v>
                </c:pt>
                <c:pt idx="14428">
                  <c:v>34.603168324037703</c:v>
                </c:pt>
                <c:pt idx="14429">
                  <c:v>34.603252475705403</c:v>
                </c:pt>
                <c:pt idx="14430">
                  <c:v>34.603336607714702</c:v>
                </c:pt>
                <c:pt idx="14431">
                  <c:v>34.603420720070297</c:v>
                </c:pt>
                <c:pt idx="14432">
                  <c:v>34.603504812776599</c:v>
                </c:pt>
                <c:pt idx="14433">
                  <c:v>34.603588885838299</c:v>
                </c:pt>
                <c:pt idx="14434">
                  <c:v>34.603672939260001</c:v>
                </c:pt>
                <c:pt idx="14435">
                  <c:v>34.603756973046302</c:v>
                </c:pt>
                <c:pt idx="14436">
                  <c:v>34.6038409872017</c:v>
                </c:pt>
                <c:pt idx="14437">
                  <c:v>34.603924981730998</c:v>
                </c:pt>
                <c:pt idx="14438">
                  <c:v>34.604008956638602</c:v>
                </c:pt>
                <c:pt idx="14439">
                  <c:v>34.6040929119292</c:v>
                </c:pt>
                <c:pt idx="14440">
                  <c:v>34.604176847607299</c:v>
                </c:pt>
                <c:pt idx="14441">
                  <c:v>34.604260763677601</c:v>
                </c:pt>
                <c:pt idx="14442">
                  <c:v>34.604344660144598</c:v>
                </c:pt>
                <c:pt idx="14443">
                  <c:v>34.6044285370129</c:v>
                </c:pt>
                <c:pt idx="14444">
                  <c:v>34.604512394287099</c:v>
                </c:pt>
                <c:pt idx="14445">
                  <c:v>34.604596231971897</c:v>
                </c:pt>
                <c:pt idx="14446">
                  <c:v>34.6046800500716</c:v>
                </c:pt>
                <c:pt idx="14447">
                  <c:v>34.604763848591098</c:v>
                </c:pt>
                <c:pt idx="14448">
                  <c:v>34.604847627534802</c:v>
                </c:pt>
                <c:pt idx="14449">
                  <c:v>34.604931386907303</c:v>
                </c:pt>
                <c:pt idx="14450">
                  <c:v>34.605015126713198</c:v>
                </c:pt>
                <c:pt idx="14451">
                  <c:v>34.605098846957098</c:v>
                </c:pt>
                <c:pt idx="14452">
                  <c:v>34.605182547643601</c:v>
                </c:pt>
                <c:pt idx="14453">
                  <c:v>34.605266228777197</c:v>
                </c:pt>
                <c:pt idx="14454">
                  <c:v>34.605349890362497</c:v>
                </c:pt>
                <c:pt idx="14455">
                  <c:v>34.605433532404099</c:v>
                </c:pt>
                <c:pt idx="14456">
                  <c:v>34.605517154906501</c:v>
                </c:pt>
                <c:pt idx="14457">
                  <c:v>34.605600757874399</c:v>
                </c:pt>
                <c:pt idx="14458">
                  <c:v>34.605684341312298</c:v>
                </c:pt>
                <c:pt idx="14459">
                  <c:v>34.605767905224802</c:v>
                </c:pt>
                <c:pt idx="14460">
                  <c:v>34.605851449616402</c:v>
                </c:pt>
                <c:pt idx="14461">
                  <c:v>34.605934974491703</c:v>
                </c:pt>
                <c:pt idx="14462">
                  <c:v>34.6060184798554</c:v>
                </c:pt>
                <c:pt idx="14463">
                  <c:v>34.606101965711801</c:v>
                </c:pt>
                <c:pt idx="14464">
                  <c:v>34.606185432065701</c:v>
                </c:pt>
                <c:pt idx="14465">
                  <c:v>34.606268878921597</c:v>
                </c:pt>
                <c:pt idx="14466">
                  <c:v>34.606352306284002</c:v>
                </c:pt>
                <c:pt idx="14467">
                  <c:v>34.606435714157499</c:v>
                </c:pt>
                <c:pt idx="14468">
                  <c:v>34.606519102546599</c:v>
                </c:pt>
                <c:pt idx="14469">
                  <c:v>34.606602471456</c:v>
                </c:pt>
                <c:pt idx="14470">
                  <c:v>34.606685820890199</c:v>
                </c:pt>
                <c:pt idx="14471">
                  <c:v>34.606769150853701</c:v>
                </c:pt>
                <c:pt idx="14472">
                  <c:v>34.606852461351103</c:v>
                </c:pt>
                <c:pt idx="14473">
                  <c:v>34.606935752386903</c:v>
                </c:pt>
                <c:pt idx="14474">
                  <c:v>34.607019023965798</c:v>
                </c:pt>
                <c:pt idx="14475">
                  <c:v>34.607102276092199</c:v>
                </c:pt>
                <c:pt idx="14476">
                  <c:v>34.607185508770698</c:v>
                </c:pt>
                <c:pt idx="14477">
                  <c:v>34.607268722005898</c:v>
                </c:pt>
                <c:pt idx="14478">
                  <c:v>34.607351915802298</c:v>
                </c:pt>
                <c:pt idx="14479">
                  <c:v>34.607435090164401</c:v>
                </c:pt>
                <c:pt idx="14480">
                  <c:v>34.607518245096898</c:v>
                </c:pt>
                <c:pt idx="14481">
                  <c:v>34.607601380604201</c:v>
                </c:pt>
                <c:pt idx="14482">
                  <c:v>34.607684496691</c:v>
                </c:pt>
                <c:pt idx="14483">
                  <c:v>34.607767593361601</c:v>
                </c:pt>
                <c:pt idx="14484">
                  <c:v>34.607850670620799</c:v>
                </c:pt>
                <c:pt idx="14485">
                  <c:v>34.607933728473</c:v>
                </c:pt>
                <c:pt idx="14486">
                  <c:v>34.608016766922802</c:v>
                </c:pt>
                <c:pt idx="14487">
                  <c:v>34.608099785974701</c:v>
                </c:pt>
                <c:pt idx="14488">
                  <c:v>34.608182785633304</c:v>
                </c:pt>
                <c:pt idx="14489">
                  <c:v>34.608265765902999</c:v>
                </c:pt>
                <c:pt idx="14490">
                  <c:v>34.608348726788499</c:v>
                </c:pt>
                <c:pt idx="14491">
                  <c:v>34.608431668294202</c:v>
                </c:pt>
                <c:pt idx="14492">
                  <c:v>34.608514590424797</c:v>
                </c:pt>
                <c:pt idx="14493">
                  <c:v>34.608597493184703</c:v>
                </c:pt>
                <c:pt idx="14494">
                  <c:v>34.608680376578398</c:v>
                </c:pt>
                <c:pt idx="14495">
                  <c:v>34.6087632406106</c:v>
                </c:pt>
                <c:pt idx="14496">
                  <c:v>34.608846085285698</c:v>
                </c:pt>
                <c:pt idx="14497">
                  <c:v>34.608928910608199</c:v>
                </c:pt>
                <c:pt idx="14498">
                  <c:v>34.609011716582799</c:v>
                </c:pt>
                <c:pt idx="14499">
                  <c:v>34.609094503213797</c:v>
                </c:pt>
                <c:pt idx="14500">
                  <c:v>34.609177270505903</c:v>
                </c:pt>
                <c:pt idx="14501">
                  <c:v>34.609260018463601</c:v>
                </c:pt>
                <c:pt idx="14502">
                  <c:v>34.609342747091397</c:v>
                </c:pt>
                <c:pt idx="14503">
                  <c:v>34.609425456393801</c:v>
                </c:pt>
                <c:pt idx="14504">
                  <c:v>34.609508146375298</c:v>
                </c:pt>
                <c:pt idx="14505">
                  <c:v>34.609590817040598</c:v>
                </c:pt>
                <c:pt idx="14506">
                  <c:v>34.6096734683939</c:v>
                </c:pt>
                <c:pt idx="14507">
                  <c:v>34.609756100440002</c:v>
                </c:pt>
                <c:pt idx="14508">
                  <c:v>34.6098387131834</c:v>
                </c:pt>
                <c:pt idx="14509">
                  <c:v>34.609921306628401</c:v>
                </c:pt>
                <c:pt idx="14510">
                  <c:v>34.610003880779701</c:v>
                </c:pt>
                <c:pt idx="14511">
                  <c:v>34.610086435641797</c:v>
                </c:pt>
                <c:pt idx="14512">
                  <c:v>34.610168971219203</c:v>
                </c:pt>
                <c:pt idx="14513">
                  <c:v>34.610251487516301</c:v>
                </c:pt>
                <c:pt idx="14514">
                  <c:v>34.610333984537803</c:v>
                </c:pt>
                <c:pt idx="14515">
                  <c:v>34.6104164622881</c:v>
                </c:pt>
                <c:pt idx="14516">
                  <c:v>34.610498920771697</c:v>
                </c:pt>
                <c:pt idx="14517">
                  <c:v>34.610581359993198</c:v>
                </c:pt>
                <c:pt idx="14518">
                  <c:v>34.610663779957001</c:v>
                </c:pt>
                <c:pt idx="14519">
                  <c:v>34.610746180667597</c:v>
                </c:pt>
                <c:pt idx="14520">
                  <c:v>34.610828562129697</c:v>
                </c:pt>
                <c:pt idx="14521">
                  <c:v>34.6109109243475</c:v>
                </c:pt>
                <c:pt idx="14522">
                  <c:v>34.610993267325803</c:v>
                </c:pt>
                <c:pt idx="14523">
                  <c:v>34.611075591068897</c:v>
                </c:pt>
                <c:pt idx="14524">
                  <c:v>34.6111578955814</c:v>
                </c:pt>
                <c:pt idx="14525">
                  <c:v>34.611240180867703</c:v>
                </c:pt>
                <c:pt idx="14526">
                  <c:v>34.611322446932398</c:v>
                </c:pt>
                <c:pt idx="14527">
                  <c:v>34.611404693780003</c:v>
                </c:pt>
                <c:pt idx="14528">
                  <c:v>34.611486921414901</c:v>
                </c:pt>
                <c:pt idx="14529">
                  <c:v>34.611569129841698</c:v>
                </c:pt>
                <c:pt idx="14530">
                  <c:v>34.611651319064897</c:v>
                </c:pt>
                <c:pt idx="14531">
                  <c:v>34.611733489088898</c:v>
                </c:pt>
                <c:pt idx="14532">
                  <c:v>34.611815639918198</c:v>
                </c:pt>
                <c:pt idx="14533">
                  <c:v>34.611897771557402</c:v>
                </c:pt>
                <c:pt idx="14534">
                  <c:v>34.6119798840109</c:v>
                </c:pt>
                <c:pt idx="14535">
                  <c:v>34.612061977283197</c:v>
                </c:pt>
                <c:pt idx="14536">
                  <c:v>34.612144051378898</c:v>
                </c:pt>
                <c:pt idx="14537">
                  <c:v>34.612226106302302</c:v>
                </c:pt>
                <c:pt idx="14538">
                  <c:v>34.612308142057898</c:v>
                </c:pt>
                <c:pt idx="14539">
                  <c:v>34.612390158650399</c:v>
                </c:pt>
                <c:pt idx="14540">
                  <c:v>34.612472156084102</c:v>
                </c:pt>
                <c:pt idx="14541">
                  <c:v>34.612554134363499</c:v>
                </c:pt>
                <c:pt idx="14542">
                  <c:v>34.612636093493101</c:v>
                </c:pt>
                <c:pt idx="14543">
                  <c:v>34.6127180334774</c:v>
                </c:pt>
                <c:pt idx="14544">
                  <c:v>34.612799954320899</c:v>
                </c:pt>
                <c:pt idx="14545">
                  <c:v>34.612881856028103</c:v>
                </c:pt>
                <c:pt idx="14546">
                  <c:v>34.612963738603298</c:v>
                </c:pt>
                <c:pt idx="14547">
                  <c:v>34.613045602051201</c:v>
                </c:pt>
                <c:pt idx="14548">
                  <c:v>34.613127446376197</c:v>
                </c:pt>
                <c:pt idx="14549">
                  <c:v>34.613209271582697</c:v>
                </c:pt>
                <c:pt idx="14550">
                  <c:v>34.6132910776752</c:v>
                </c:pt>
                <c:pt idx="14551">
                  <c:v>34.613372864658302</c:v>
                </c:pt>
                <c:pt idx="14552">
                  <c:v>34.613454632536303</c:v>
                </c:pt>
                <c:pt idx="14553">
                  <c:v>34.6135363813138</c:v>
                </c:pt>
                <c:pt idx="14554">
                  <c:v>34.613618110995098</c:v>
                </c:pt>
                <c:pt idx="14555">
                  <c:v>34.613699821584902</c:v>
                </c:pt>
                <c:pt idx="14556">
                  <c:v>34.613781513087503</c:v>
                </c:pt>
                <c:pt idx="14557">
                  <c:v>34.613863185507498</c:v>
                </c:pt>
                <c:pt idx="14558">
                  <c:v>34.6139448388492</c:v>
                </c:pt>
                <c:pt idx="14559">
                  <c:v>34.6140264731172</c:v>
                </c:pt>
                <c:pt idx="14560">
                  <c:v>34.614108088315803</c:v>
                </c:pt>
                <c:pt idx="14561">
                  <c:v>34.614189684449698</c:v>
                </c:pt>
                <c:pt idx="14562">
                  <c:v>34.6142712615232</c:v>
                </c:pt>
                <c:pt idx="14563">
                  <c:v>34.614352819540798</c:v>
                </c:pt>
                <c:pt idx="14564">
                  <c:v>34.614434358506898</c:v>
                </c:pt>
                <c:pt idx="14565">
                  <c:v>34.614515878426097</c:v>
                </c:pt>
                <c:pt idx="14566">
                  <c:v>34.614597379302701</c:v>
                </c:pt>
                <c:pt idx="14567">
                  <c:v>34.614678861141201</c:v>
                </c:pt>
                <c:pt idx="14568">
                  <c:v>34.614760323946101</c:v>
                </c:pt>
                <c:pt idx="14569">
                  <c:v>34.614841767721899</c:v>
                </c:pt>
                <c:pt idx="14570">
                  <c:v>34.614923192473</c:v>
                </c:pt>
                <c:pt idx="14571">
                  <c:v>34.615004598203697</c:v>
                </c:pt>
                <c:pt idx="14572">
                  <c:v>34.6150859849187</c:v>
                </c:pt>
                <c:pt idx="14573">
                  <c:v>34.615167352622301</c:v>
                </c:pt>
                <c:pt idx="14574">
                  <c:v>34.615248701318997</c:v>
                </c:pt>
                <c:pt idx="14575">
                  <c:v>34.615330031013301</c:v>
                </c:pt>
                <c:pt idx="14576">
                  <c:v>34.615411341709503</c:v>
                </c:pt>
                <c:pt idx="14577">
                  <c:v>34.615492633412103</c:v>
                </c:pt>
                <c:pt idx="14578">
                  <c:v>34.615573906125597</c:v>
                </c:pt>
                <c:pt idx="14579">
                  <c:v>34.615655159854498</c:v>
                </c:pt>
                <c:pt idx="14580">
                  <c:v>34.615736394603097</c:v>
                </c:pt>
                <c:pt idx="14581">
                  <c:v>34.6158176103758</c:v>
                </c:pt>
                <c:pt idx="14582">
                  <c:v>34.615898807177302</c:v>
                </c:pt>
                <c:pt idx="14583">
                  <c:v>34.615979985011798</c:v>
                </c:pt>
                <c:pt idx="14584">
                  <c:v>34.616061143883798</c:v>
                </c:pt>
                <c:pt idx="14585">
                  <c:v>34.616142283797799</c:v>
                </c:pt>
                <c:pt idx="14586">
                  <c:v>34.616223404758202</c:v>
                </c:pt>
                <c:pt idx="14587">
                  <c:v>34.616304506769303</c:v>
                </c:pt>
                <c:pt idx="14588">
                  <c:v>34.616385589835801</c:v>
                </c:pt>
                <c:pt idx="14589">
                  <c:v>34.616466653962</c:v>
                </c:pt>
                <c:pt idx="14590">
                  <c:v>34.6165476991522</c:v>
                </c:pt>
                <c:pt idx="14591">
                  <c:v>34.616628725411097</c:v>
                </c:pt>
                <c:pt idx="14592">
                  <c:v>34.616709732742898</c:v>
                </c:pt>
                <c:pt idx="14593">
                  <c:v>34.6167907211521</c:v>
                </c:pt>
                <c:pt idx="14594">
                  <c:v>34.616871690643201</c:v>
                </c:pt>
                <c:pt idx="14595">
                  <c:v>34.6169526412205</c:v>
                </c:pt>
                <c:pt idx="14596">
                  <c:v>34.617033572888502</c:v>
                </c:pt>
                <c:pt idx="14597">
                  <c:v>34.617114485651697</c:v>
                </c:pt>
                <c:pt idx="14598">
                  <c:v>34.617195379514399</c:v>
                </c:pt>
                <c:pt idx="14599">
                  <c:v>34.617276254480998</c:v>
                </c:pt>
                <c:pt idx="14600">
                  <c:v>34.6173571105561</c:v>
                </c:pt>
                <c:pt idx="14601">
                  <c:v>34.617437947743902</c:v>
                </c:pt>
                <c:pt idx="14602">
                  <c:v>34.617518766049002</c:v>
                </c:pt>
                <c:pt idx="14603">
                  <c:v>34.6175995654757</c:v>
                </c:pt>
                <c:pt idx="14604">
                  <c:v>34.6176803460285</c:v>
                </c:pt>
                <c:pt idx="14605">
                  <c:v>34.6177611077118</c:v>
                </c:pt>
                <c:pt idx="14606">
                  <c:v>34.617841850529899</c:v>
                </c:pt>
                <c:pt idx="14607">
                  <c:v>34.617922574487402</c:v>
                </c:pt>
                <c:pt idx="14608">
                  <c:v>34.618003279588599</c:v>
                </c:pt>
                <c:pt idx="14609">
                  <c:v>34.618083965837897</c:v>
                </c:pt>
                <c:pt idx="14610">
                  <c:v>34.6181646332398</c:v>
                </c:pt>
                <c:pt idx="14611">
                  <c:v>34.6182452817986</c:v>
                </c:pt>
                <c:pt idx="14612">
                  <c:v>34.618325911518802</c:v>
                </c:pt>
                <c:pt idx="14613">
                  <c:v>34.618406522404797</c:v>
                </c:pt>
                <c:pt idx="14614">
                  <c:v>34.618487114460898</c:v>
                </c:pt>
                <c:pt idx="14615">
                  <c:v>34.618567687691602</c:v>
                </c:pt>
                <c:pt idx="14616">
                  <c:v>34.618648242101401</c:v>
                </c:pt>
                <c:pt idx="14617">
                  <c:v>34.6187287776945</c:v>
                </c:pt>
                <c:pt idx="14618">
                  <c:v>34.618809294475398</c:v>
                </c:pt>
                <c:pt idx="14619">
                  <c:v>34.618889792448499</c:v>
                </c:pt>
                <c:pt idx="14620">
                  <c:v>34.618970271618203</c:v>
                </c:pt>
                <c:pt idx="14621">
                  <c:v>34.619050731988899</c:v>
                </c:pt>
                <c:pt idx="14622">
                  <c:v>34.619131173565002</c:v>
                </c:pt>
                <c:pt idx="14623">
                  <c:v>34.619211596351001</c:v>
                </c:pt>
                <c:pt idx="14624">
                  <c:v>34.619292000351102</c:v>
                </c:pt>
                <c:pt idx="14625">
                  <c:v>34.619372385569697</c:v>
                </c:pt>
                <c:pt idx="14626">
                  <c:v>34.619452752011398</c:v>
                </c:pt>
                <c:pt idx="14627">
                  <c:v>34.619533099680503</c:v>
                </c:pt>
                <c:pt idx="14628">
                  <c:v>34.619613428581303</c:v>
                </c:pt>
                <c:pt idx="14629">
                  <c:v>34.619693738718297</c:v>
                </c:pt>
                <c:pt idx="14630">
                  <c:v>34.619774030095797</c:v>
                </c:pt>
                <c:pt idx="14631">
                  <c:v>34.619854302718302</c:v>
                </c:pt>
                <c:pt idx="14632">
                  <c:v>34.619934556590103</c:v>
                </c:pt>
                <c:pt idx="14633">
                  <c:v>34.620014791715597</c:v>
                </c:pt>
                <c:pt idx="14634">
                  <c:v>34.620095008099298</c:v>
                </c:pt>
                <c:pt idx="14635">
                  <c:v>34.620175205745397</c:v>
                </c:pt>
                <c:pt idx="14636">
                  <c:v>34.6202553846584</c:v>
                </c:pt>
                <c:pt idx="14637">
                  <c:v>34.620335544842597</c:v>
                </c:pt>
                <c:pt idx="14638">
                  <c:v>34.620415686302501</c:v>
                </c:pt>
                <c:pt idx="14639">
                  <c:v>34.620495809042403</c:v>
                </c:pt>
                <c:pt idx="14640">
                  <c:v>34.620575913066702</c:v>
                </c:pt>
                <c:pt idx="14641">
                  <c:v>34.620655998379803</c:v>
                </c:pt>
                <c:pt idx="14642">
                  <c:v>34.620736064986097</c:v>
                </c:pt>
                <c:pt idx="14643">
                  <c:v>34.620816112889798</c:v>
                </c:pt>
                <c:pt idx="14644">
                  <c:v>34.620896142095503</c:v>
                </c:pt>
                <c:pt idx="14645">
                  <c:v>34.620976152607497</c:v>
                </c:pt>
                <c:pt idx="14646">
                  <c:v>34.621056144430199</c:v>
                </c:pt>
                <c:pt idx="14647">
                  <c:v>34.621136117567801</c:v>
                </c:pt>
                <c:pt idx="14648">
                  <c:v>34.6212160720249</c:v>
                </c:pt>
                <c:pt idx="14649">
                  <c:v>34.621296007805697</c:v>
                </c:pt>
                <c:pt idx="14650">
                  <c:v>34.621375924914702</c:v>
                </c:pt>
                <c:pt idx="14651">
                  <c:v>34.6214558233563</c:v>
                </c:pt>
                <c:pt idx="14652">
                  <c:v>34.621535703134697</c:v>
                </c:pt>
                <c:pt idx="14653">
                  <c:v>34.621615564254299</c:v>
                </c:pt>
                <c:pt idx="14654">
                  <c:v>34.621695406719603</c:v>
                </c:pt>
                <c:pt idx="14655">
                  <c:v>34.621775230534801</c:v>
                </c:pt>
                <c:pt idx="14656">
                  <c:v>34.621855035704399</c:v>
                </c:pt>
                <c:pt idx="14657">
                  <c:v>34.621934822232703</c:v>
                </c:pt>
                <c:pt idx="14658">
                  <c:v>34.622014590124003</c:v>
                </c:pt>
                <c:pt idx="14659">
                  <c:v>34.622094339382798</c:v>
                </c:pt>
                <c:pt idx="14660">
                  <c:v>34.622174070013401</c:v>
                </c:pt>
                <c:pt idx="14661">
                  <c:v>34.622253782020103</c:v>
                </c:pt>
                <c:pt idx="14662">
                  <c:v>34.622333475407402</c:v>
                </c:pt>
                <c:pt idx="14663">
                  <c:v>34.622413150179497</c:v>
                </c:pt>
                <c:pt idx="14664">
                  <c:v>34.622492806340802</c:v>
                </c:pt>
                <c:pt idx="14665">
                  <c:v>34.622572443895699</c:v>
                </c:pt>
                <c:pt idx="14666">
                  <c:v>34.622652062848502</c:v>
                </c:pt>
                <c:pt idx="14667">
                  <c:v>34.622731663203503</c:v>
                </c:pt>
                <c:pt idx="14668">
                  <c:v>34.622811244965298</c:v>
                </c:pt>
                <c:pt idx="14669">
                  <c:v>34.622890808138003</c:v>
                </c:pt>
                <c:pt idx="14670">
                  <c:v>34.622970352726</c:v>
                </c:pt>
                <c:pt idx="14671">
                  <c:v>34.623049878733703</c:v>
                </c:pt>
                <c:pt idx="14672">
                  <c:v>34.623129386165402</c:v>
                </c:pt>
                <c:pt idx="14673">
                  <c:v>34.623208875025497</c:v>
                </c:pt>
                <c:pt idx="14674">
                  <c:v>34.623288345318301</c:v>
                </c:pt>
                <c:pt idx="14675">
                  <c:v>34.623367797048203</c:v>
                </c:pt>
                <c:pt idx="14676">
                  <c:v>34.623447230219497</c:v>
                </c:pt>
                <c:pt idx="14677">
                  <c:v>34.623526644836502</c:v>
                </c:pt>
                <c:pt idx="14678">
                  <c:v>34.623606040903603</c:v>
                </c:pt>
                <c:pt idx="14679">
                  <c:v>34.623685418425197</c:v>
                </c:pt>
                <c:pt idx="14680">
                  <c:v>34.623764777405498</c:v>
                </c:pt>
                <c:pt idx="14681">
                  <c:v>34.623844117848897</c:v>
                </c:pt>
                <c:pt idx="14682">
                  <c:v>34.6239234397598</c:v>
                </c:pt>
                <c:pt idx="14683">
                  <c:v>34.624002743142398</c:v>
                </c:pt>
                <c:pt idx="14684">
                  <c:v>34.624082028001197</c:v>
                </c:pt>
                <c:pt idx="14685">
                  <c:v>34.624161294340396</c:v>
                </c:pt>
                <c:pt idx="14686">
                  <c:v>34.624240542164301</c:v>
                </c:pt>
                <c:pt idx="14687">
                  <c:v>34.624319771477403</c:v>
                </c:pt>
                <c:pt idx="14688">
                  <c:v>34.624398982283999</c:v>
                </c:pt>
                <c:pt idx="14689">
                  <c:v>34.624478174588297</c:v>
                </c:pt>
                <c:pt idx="14690">
                  <c:v>34.624557348394703</c:v>
                </c:pt>
                <c:pt idx="14691">
                  <c:v>34.624636503707599</c:v>
                </c:pt>
                <c:pt idx="14692">
                  <c:v>34.6247156405312</c:v>
                </c:pt>
                <c:pt idx="14693">
                  <c:v>34.624794758869903</c:v>
                </c:pt>
                <c:pt idx="14694">
                  <c:v>34.624873858728002</c:v>
                </c:pt>
                <c:pt idx="14695">
                  <c:v>34.6249529401098</c:v>
                </c:pt>
                <c:pt idx="14696">
                  <c:v>34.625032003019697</c:v>
                </c:pt>
                <c:pt idx="14697">
                  <c:v>34.625111047461999</c:v>
                </c:pt>
                <c:pt idx="14698">
                  <c:v>34.625190073440997</c:v>
                </c:pt>
                <c:pt idx="14699">
                  <c:v>34.625269080960997</c:v>
                </c:pt>
                <c:pt idx="14700">
                  <c:v>34.625348070026298</c:v>
                </c:pt>
                <c:pt idx="14701">
                  <c:v>34.625427040641299</c:v>
                </c:pt>
                <c:pt idx="14702">
                  <c:v>34.625505992810297</c:v>
                </c:pt>
                <c:pt idx="14703">
                  <c:v>34.625584926537499</c:v>
                </c:pt>
                <c:pt idx="14704">
                  <c:v>34.625663841827397</c:v>
                </c:pt>
                <c:pt idx="14705">
                  <c:v>34.625742738684202</c:v>
                </c:pt>
                <c:pt idx="14706">
                  <c:v>34.625821617112202</c:v>
                </c:pt>
                <c:pt idx="14707">
                  <c:v>34.6259004771157</c:v>
                </c:pt>
                <c:pt idx="14708">
                  <c:v>34.625979318699102</c:v>
                </c:pt>
                <c:pt idx="14709">
                  <c:v>34.6260581418667</c:v>
                </c:pt>
                <c:pt idx="14710">
                  <c:v>34.626136946622701</c:v>
                </c:pt>
                <c:pt idx="14711">
                  <c:v>34.626215732971502</c:v>
                </c:pt>
                <c:pt idx="14712">
                  <c:v>34.626294500917403</c:v>
                </c:pt>
                <c:pt idx="14713">
                  <c:v>34.626373250464702</c:v>
                </c:pt>
                <c:pt idx="14714">
                  <c:v>34.626451981617699</c:v>
                </c:pt>
                <c:pt idx="14715">
                  <c:v>34.626530694380698</c:v>
                </c:pt>
                <c:pt idx="14716">
                  <c:v>34.626609388757998</c:v>
                </c:pt>
                <c:pt idx="14717">
                  <c:v>34.6266880647539</c:v>
                </c:pt>
                <c:pt idx="14718">
                  <c:v>34.6267667223727</c:v>
                </c:pt>
                <c:pt idx="14719">
                  <c:v>34.626845361618699</c:v>
                </c:pt>
                <c:pt idx="14720">
                  <c:v>34.626923982496201</c:v>
                </c:pt>
                <c:pt idx="14721">
                  <c:v>34.627002585009599</c:v>
                </c:pt>
                <c:pt idx="14722">
                  <c:v>34.627081169162999</c:v>
                </c:pt>
                <c:pt idx="14723">
                  <c:v>34.627159734960799</c:v>
                </c:pt>
                <c:pt idx="14724">
                  <c:v>34.627238282407298</c:v>
                </c:pt>
                <c:pt idx="14725">
                  <c:v>34.627316811506702</c:v>
                </c:pt>
                <c:pt idx="14726">
                  <c:v>34.627395322263503</c:v>
                </c:pt>
                <c:pt idx="14727">
                  <c:v>34.6274738146818</c:v>
                </c:pt>
                <c:pt idx="14728">
                  <c:v>34.627552288765997</c:v>
                </c:pt>
                <c:pt idx="14729">
                  <c:v>34.627630744520303</c:v>
                </c:pt>
                <c:pt idx="14730">
                  <c:v>34.627709181949101</c:v>
                </c:pt>
                <c:pt idx="14731">
                  <c:v>34.627787601056603</c:v>
                </c:pt>
                <c:pt idx="14732">
                  <c:v>34.627866001847003</c:v>
                </c:pt>
                <c:pt idx="14733">
                  <c:v>34.627944384324799</c:v>
                </c:pt>
                <c:pt idx="14734">
                  <c:v>34.628022748494203</c:v>
                </c:pt>
                <c:pt idx="14735">
                  <c:v>34.628101094359401</c:v>
                </c:pt>
                <c:pt idx="14736">
                  <c:v>34.628179421924798</c:v>
                </c:pt>
                <c:pt idx="14737">
                  <c:v>34.628257731194601</c:v>
                </c:pt>
                <c:pt idx="14738">
                  <c:v>34.628336022173102</c:v>
                </c:pt>
                <c:pt idx="14739">
                  <c:v>34.628414294864598</c:v>
                </c:pt>
                <c:pt idx="14740">
                  <c:v>34.628492549273297</c:v>
                </c:pt>
                <c:pt idx="14741">
                  <c:v>34.628570785403603</c:v>
                </c:pt>
                <c:pt idx="14742">
                  <c:v>34.628649003259703</c:v>
                </c:pt>
                <c:pt idx="14743">
                  <c:v>34.628727202846001</c:v>
                </c:pt>
                <c:pt idx="14744">
                  <c:v>34.628805384166498</c:v>
                </c:pt>
                <c:pt idx="14745">
                  <c:v>34.628883547225797</c:v>
                </c:pt>
                <c:pt idx="14746">
                  <c:v>34.6289616920279</c:v>
                </c:pt>
                <c:pt idx="14747">
                  <c:v>34.629039818577198</c:v>
                </c:pt>
                <c:pt idx="14748">
                  <c:v>34.629117926878003</c:v>
                </c:pt>
                <c:pt idx="14749">
                  <c:v>34.6291960169345</c:v>
                </c:pt>
                <c:pt idx="14750">
                  <c:v>34.629274088751004</c:v>
                </c:pt>
                <c:pt idx="14751">
                  <c:v>34.629352142331797</c:v>
                </c:pt>
                <c:pt idx="14752">
                  <c:v>34.629430177681101</c:v>
                </c:pt>
                <c:pt idx="14753">
                  <c:v>34.629508194803201</c:v>
                </c:pt>
                <c:pt idx="14754">
                  <c:v>34.629586193702302</c:v>
                </c:pt>
                <c:pt idx="14755">
                  <c:v>34.629664174382803</c:v>
                </c:pt>
                <c:pt idx="14756">
                  <c:v>34.629742136848797</c:v>
                </c:pt>
                <c:pt idx="14757">
                  <c:v>34.629820081104697</c:v>
                </c:pt>
                <c:pt idx="14758">
                  <c:v>34.629898007154701</c:v>
                </c:pt>
                <c:pt idx="14759">
                  <c:v>34.629975915003101</c:v>
                </c:pt>
                <c:pt idx="14760">
                  <c:v>34.630053804654104</c:v>
                </c:pt>
                <c:pt idx="14761">
                  <c:v>34.630131676112001</c:v>
                </c:pt>
                <c:pt idx="14762">
                  <c:v>34.630209529380998</c:v>
                </c:pt>
                <c:pt idx="14763">
                  <c:v>34.630287364465403</c:v>
                </c:pt>
                <c:pt idx="14764">
                  <c:v>34.630365181369498</c:v>
                </c:pt>
                <c:pt idx="14765">
                  <c:v>34.630442980097499</c:v>
                </c:pt>
                <c:pt idx="14766">
                  <c:v>34.630520760653603</c:v>
                </c:pt>
                <c:pt idx="14767">
                  <c:v>34.630598523042103</c:v>
                </c:pt>
                <c:pt idx="14768">
                  <c:v>34.630676267267297</c:v>
                </c:pt>
                <c:pt idx="14769">
                  <c:v>34.6307539933333</c:v>
                </c:pt>
                <c:pt idx="14770">
                  <c:v>34.630831701244603</c:v>
                </c:pt>
                <c:pt idx="14771">
                  <c:v>34.630909391005197</c:v>
                </c:pt>
                <c:pt idx="14772">
                  <c:v>34.630987062619504</c:v>
                </c:pt>
                <c:pt idx="14773">
                  <c:v>34.6310647160917</c:v>
                </c:pt>
                <c:pt idx="14774">
                  <c:v>34.631142351426</c:v>
                </c:pt>
                <c:pt idx="14775">
                  <c:v>34.631219968626702</c:v>
                </c:pt>
                <c:pt idx="14776">
                  <c:v>34.631297567697999</c:v>
                </c:pt>
                <c:pt idx="14777">
                  <c:v>34.631375148644203</c:v>
                </c:pt>
                <c:pt idx="14778">
                  <c:v>34.6314527114695</c:v>
                </c:pt>
                <c:pt idx="14779">
                  <c:v>34.631530256178202</c:v>
                </c:pt>
                <c:pt idx="14780">
                  <c:v>34.631607782774402</c:v>
                </c:pt>
                <c:pt idx="14781">
                  <c:v>34.6316852912624</c:v>
                </c:pt>
                <c:pt idx="14782">
                  <c:v>34.631762781646501</c:v>
                </c:pt>
                <c:pt idx="14783">
                  <c:v>34.631840253930903</c:v>
                </c:pt>
                <c:pt idx="14784">
                  <c:v>34.6319177081199</c:v>
                </c:pt>
                <c:pt idx="14785">
                  <c:v>34.631995144217598</c:v>
                </c:pt>
                <c:pt idx="14786">
                  <c:v>34.632072562228203</c:v>
                </c:pt>
                <c:pt idx="14787">
                  <c:v>34.632149962156099</c:v>
                </c:pt>
                <c:pt idx="14788">
                  <c:v>34.6322273440055</c:v>
                </c:pt>
                <c:pt idx="14789">
                  <c:v>34.632304707780598</c:v>
                </c:pt>
                <c:pt idx="14790">
                  <c:v>34.6323820534855</c:v>
                </c:pt>
                <c:pt idx="14791">
                  <c:v>34.632459381124598</c:v>
                </c:pt>
                <c:pt idx="14792">
                  <c:v>34.632536690702103</c:v>
                </c:pt>
                <c:pt idx="14793">
                  <c:v>34.632613982222203</c:v>
                </c:pt>
                <c:pt idx="14794">
                  <c:v>34.632691255688997</c:v>
                </c:pt>
                <c:pt idx="14795">
                  <c:v>34.632768511107002</c:v>
                </c:pt>
                <c:pt idx="14796">
                  <c:v>34.6328457484802</c:v>
                </c:pt>
                <c:pt idx="14797">
                  <c:v>34.632922967812803</c:v>
                </c:pt>
                <c:pt idx="14798">
                  <c:v>34.633000169109202</c:v>
                </c:pt>
                <c:pt idx="14799">
                  <c:v>34.633077352373498</c:v>
                </c:pt>
                <c:pt idx="14800">
                  <c:v>34.633154517610002</c:v>
                </c:pt>
                <c:pt idx="14801">
                  <c:v>34.633231664822802</c:v>
                </c:pt>
                <c:pt idx="14802">
                  <c:v>34.633308794016202</c:v>
                </c:pt>
                <c:pt idx="14803">
                  <c:v>34.633385905194402</c:v>
                </c:pt>
                <c:pt idx="14804">
                  <c:v>34.633462998361601</c:v>
                </c:pt>
                <c:pt idx="14805">
                  <c:v>34.633540073521999</c:v>
                </c:pt>
                <c:pt idx="14806">
                  <c:v>34.633617130679902</c:v>
                </c:pt>
                <c:pt idx="14807">
                  <c:v>34.633694169839401</c:v>
                </c:pt>
                <c:pt idx="14808">
                  <c:v>34.633771191004698</c:v>
                </c:pt>
                <c:pt idx="14809">
                  <c:v>34.633848194180203</c:v>
                </c:pt>
                <c:pt idx="14810">
                  <c:v>34.633925179369903</c:v>
                </c:pt>
                <c:pt idx="14811">
                  <c:v>34.634002146578098</c:v>
                </c:pt>
                <c:pt idx="14812">
                  <c:v>34.634079095809</c:v>
                </c:pt>
                <c:pt idx="14813">
                  <c:v>34.634156027066702</c:v>
                </c:pt>
                <c:pt idx="14814">
                  <c:v>34.634232940355602</c:v>
                </c:pt>
                <c:pt idx="14815">
                  <c:v>34.634309835679801</c:v>
                </c:pt>
                <c:pt idx="14816">
                  <c:v>34.634386713043497</c:v>
                </c:pt>
                <c:pt idx="14817">
                  <c:v>34.634463572450898</c:v>
                </c:pt>
                <c:pt idx="14818">
                  <c:v>34.634540413906301</c:v>
                </c:pt>
                <c:pt idx="14819">
                  <c:v>34.6346172374137</c:v>
                </c:pt>
                <c:pt idx="14820">
                  <c:v>34.634694042977401</c:v>
                </c:pt>
                <c:pt idx="14821">
                  <c:v>34.634770830601703</c:v>
                </c:pt>
                <c:pt idx="14822">
                  <c:v>34.634847600290598</c:v>
                </c:pt>
                <c:pt idx="14823">
                  <c:v>34.6349243520485</c:v>
                </c:pt>
                <c:pt idx="14824">
                  <c:v>34.635001085879402</c:v>
                </c:pt>
                <c:pt idx="14825">
                  <c:v>34.635077801787702</c:v>
                </c:pt>
                <c:pt idx="14826">
                  <c:v>34.6351544997774</c:v>
                </c:pt>
                <c:pt idx="14827">
                  <c:v>34.635231179852802</c:v>
                </c:pt>
                <c:pt idx="14828">
                  <c:v>34.635307842018101</c:v>
                </c:pt>
                <c:pt idx="14829">
                  <c:v>34.635384486277403</c:v>
                </c:pt>
                <c:pt idx="14830">
                  <c:v>34.6354611126349</c:v>
                </c:pt>
                <c:pt idx="14831">
                  <c:v>34.635537721094899</c:v>
                </c:pt>
                <c:pt idx="14832">
                  <c:v>34.635614311661598</c:v>
                </c:pt>
                <c:pt idx="14833">
                  <c:v>34.635690884338999</c:v>
                </c:pt>
                <c:pt idx="14834">
                  <c:v>34.635767439131399</c:v>
                </c:pt>
                <c:pt idx="14835">
                  <c:v>34.635843976042999</c:v>
                </c:pt>
                <c:pt idx="14836">
                  <c:v>34.635920495077897</c:v>
                </c:pt>
                <c:pt idx="14837">
                  <c:v>34.635996996240401</c:v>
                </c:pt>
                <c:pt idx="14838">
                  <c:v>34.636073479534602</c:v>
                </c:pt>
                <c:pt idx="14839">
                  <c:v>34.6361499449647</c:v>
                </c:pt>
                <c:pt idx="14840">
                  <c:v>34.636226392534901</c:v>
                </c:pt>
                <c:pt idx="14841">
                  <c:v>34.636302822249299</c:v>
                </c:pt>
                <c:pt idx="14842">
                  <c:v>34.636379234112198</c:v>
                </c:pt>
                <c:pt idx="14843">
                  <c:v>34.636455628127699</c:v>
                </c:pt>
                <c:pt idx="14844">
                  <c:v>34.636532004300001</c:v>
                </c:pt>
                <c:pt idx="14845">
                  <c:v>34.636608362633197</c:v>
                </c:pt>
                <c:pt idx="14846">
                  <c:v>34.6366847031316</c:v>
                </c:pt>
                <c:pt idx="14847">
                  <c:v>34.636761025799302</c:v>
                </c:pt>
                <c:pt idx="14848">
                  <c:v>34.636837330640397</c:v>
                </c:pt>
                <c:pt idx="14849">
                  <c:v>34.636913617659197</c:v>
                </c:pt>
                <c:pt idx="14850">
                  <c:v>34.636989886859901</c:v>
                </c:pt>
                <c:pt idx="14851">
                  <c:v>34.637066138246503</c:v>
                </c:pt>
                <c:pt idx="14852">
                  <c:v>34.637142371823202</c:v>
                </c:pt>
                <c:pt idx="14853">
                  <c:v>34.637218587594298</c:v>
                </c:pt>
                <c:pt idx="14854">
                  <c:v>34.637294785563903</c:v>
                </c:pt>
                <c:pt idx="14855">
                  <c:v>34.637370965736103</c:v>
                </c:pt>
                <c:pt idx="14856">
                  <c:v>34.637447128115099</c:v>
                </c:pt>
                <c:pt idx="14857">
                  <c:v>34.637523272705202</c:v>
                </c:pt>
                <c:pt idx="14858">
                  <c:v>34.6375993995103</c:v>
                </c:pt>
                <c:pt idx="14859">
                  <c:v>34.637675508534798</c:v>
                </c:pt>
                <c:pt idx="14860">
                  <c:v>34.637751599782703</c:v>
                </c:pt>
                <c:pt idx="14861">
                  <c:v>34.637827673258201</c:v>
                </c:pt>
                <c:pt idx="14862">
                  <c:v>34.637903728965497</c:v>
                </c:pt>
                <c:pt idx="14863">
                  <c:v>34.6379797669087</c:v>
                </c:pt>
                <c:pt idx="14864">
                  <c:v>34.638055787092</c:v>
                </c:pt>
                <c:pt idx="14865">
                  <c:v>34.638131789519598</c:v>
                </c:pt>
                <c:pt idx="14866">
                  <c:v>34.6382077741956</c:v>
                </c:pt>
                <c:pt idx="14867">
                  <c:v>34.638283741124098</c:v>
                </c:pt>
                <c:pt idx="14868">
                  <c:v>34.638359690309301</c:v>
                </c:pt>
                <c:pt idx="14869">
                  <c:v>34.638435621755299</c:v>
                </c:pt>
                <c:pt idx="14870">
                  <c:v>34.638511535466399</c:v>
                </c:pt>
                <c:pt idx="14871">
                  <c:v>34.638587431446602</c:v>
                </c:pt>
                <c:pt idx="14872">
                  <c:v>34.6386633097001</c:v>
                </c:pt>
                <c:pt idx="14873">
                  <c:v>34.638739170230998</c:v>
                </c:pt>
                <c:pt idx="14874">
                  <c:v>34.638815013043597</c:v>
                </c:pt>
                <c:pt idx="14875">
                  <c:v>34.638890838141798</c:v>
                </c:pt>
                <c:pt idx="14876">
                  <c:v>34.638966645529997</c:v>
                </c:pt>
                <c:pt idx="14877">
                  <c:v>34.639042435212097</c:v>
                </c:pt>
                <c:pt idx="14878">
                  <c:v>34.639118207192503</c:v>
                </c:pt>
                <c:pt idx="14879">
                  <c:v>34.639193961475101</c:v>
                </c:pt>
                <c:pt idx="14880">
                  <c:v>34.639269698064197</c:v>
                </c:pt>
                <c:pt idx="14881">
                  <c:v>34.639345416963899</c:v>
                </c:pt>
                <c:pt idx="14882">
                  <c:v>34.639421118178298</c:v>
                </c:pt>
                <c:pt idx="14883">
                  <c:v>34.639496801711502</c:v>
                </c:pt>
                <c:pt idx="14884">
                  <c:v>34.639572467567803</c:v>
                </c:pt>
                <c:pt idx="14885">
                  <c:v>34.6396481157511</c:v>
                </c:pt>
                <c:pt idx="14886">
                  <c:v>34.639723746265801</c:v>
                </c:pt>
                <c:pt idx="14887">
                  <c:v>34.639799359115798</c:v>
                </c:pt>
                <c:pt idx="14888">
                  <c:v>34.639874954305398</c:v>
                </c:pt>
                <c:pt idx="14889">
                  <c:v>34.6399505318387</c:v>
                </c:pt>
                <c:pt idx="14890">
                  <c:v>34.640026091719697</c:v>
                </c:pt>
                <c:pt idx="14891">
                  <c:v>34.640101633952597</c:v>
                </c:pt>
                <c:pt idx="14892">
                  <c:v>34.640177158541597</c:v>
                </c:pt>
                <c:pt idx="14893">
                  <c:v>34.640252665490799</c:v>
                </c:pt>
                <c:pt idx="14894">
                  <c:v>34.640328154804301</c:v>
                </c:pt>
                <c:pt idx="14895">
                  <c:v>34.640403626486197</c:v>
                </c:pt>
                <c:pt idx="14896">
                  <c:v>34.6404790805407</c:v>
                </c:pt>
                <c:pt idx="14897">
                  <c:v>34.640554516971903</c:v>
                </c:pt>
                <c:pt idx="14898">
                  <c:v>34.640629935783799</c:v>
                </c:pt>
                <c:pt idx="14899">
                  <c:v>34.640705336980702</c:v>
                </c:pt>
                <c:pt idx="14900">
                  <c:v>34.640780720566603</c:v>
                </c:pt>
                <c:pt idx="14901">
                  <c:v>34.640856086545703</c:v>
                </c:pt>
                <c:pt idx="14902">
                  <c:v>34.640931434922102</c:v>
                </c:pt>
                <c:pt idx="14903">
                  <c:v>34.6410067656998</c:v>
                </c:pt>
                <c:pt idx="14904">
                  <c:v>34.641082078883102</c:v>
                </c:pt>
                <c:pt idx="14905">
                  <c:v>34.641157374476002</c:v>
                </c:pt>
                <c:pt idx="14906">
                  <c:v>34.641232652482699</c:v>
                </c:pt>
                <c:pt idx="14907">
                  <c:v>34.641307912907202</c:v>
                </c:pt>
                <c:pt idx="14908">
                  <c:v>34.641383155753701</c:v>
                </c:pt>
                <c:pt idx="14909">
                  <c:v>34.641458381026297</c:v>
                </c:pt>
                <c:pt idx="14910">
                  <c:v>34.641533588729096</c:v>
                </c:pt>
                <c:pt idx="14911">
                  <c:v>34.6416087788662</c:v>
                </c:pt>
                <c:pt idx="14912">
                  <c:v>34.641683951441699</c:v>
                </c:pt>
                <c:pt idx="14913">
                  <c:v>34.641759106459702</c:v>
                </c:pt>
                <c:pt idx="14914">
                  <c:v>34.6418342439244</c:v>
                </c:pt>
                <c:pt idx="14915">
                  <c:v>34.641909363839801</c:v>
                </c:pt>
                <c:pt idx="14916">
                  <c:v>34.641984466209998</c:v>
                </c:pt>
                <c:pt idx="14917">
                  <c:v>34.642059551039203</c:v>
                </c:pt>
                <c:pt idx="14918">
                  <c:v>34.642134618331497</c:v>
                </c:pt>
                <c:pt idx="14919">
                  <c:v>34.642209668090899</c:v>
                </c:pt>
                <c:pt idx="14920">
                  <c:v>34.642284700321603</c:v>
                </c:pt>
                <c:pt idx="14921">
                  <c:v>34.642359715027602</c:v>
                </c:pt>
                <c:pt idx="14922">
                  <c:v>34.642434712213003</c:v>
                </c:pt>
                <c:pt idx="14923">
                  <c:v>34.642509691882097</c:v>
                </c:pt>
                <c:pt idx="14924">
                  <c:v>34.6425846540387</c:v>
                </c:pt>
                <c:pt idx="14925">
                  <c:v>34.642659598687104</c:v>
                </c:pt>
                <c:pt idx="14926">
                  <c:v>34.642734525831401</c:v>
                </c:pt>
                <c:pt idx="14927">
                  <c:v>34.642809435475598</c:v>
                </c:pt>
                <c:pt idx="14928">
                  <c:v>34.642884327623797</c:v>
                </c:pt>
                <c:pt idx="14929">
                  <c:v>34.642959202280203</c:v>
                </c:pt>
                <c:pt idx="14930">
                  <c:v>34.643034059448802</c:v>
                </c:pt>
                <c:pt idx="14931">
                  <c:v>34.643108899133601</c:v>
                </c:pt>
                <c:pt idx="14932">
                  <c:v>34.6431837213389</c:v>
                </c:pt>
                <c:pt idx="14933">
                  <c:v>34.643258526068699</c:v>
                </c:pt>
                <c:pt idx="14934">
                  <c:v>34.643333313326998</c:v>
                </c:pt>
                <c:pt idx="14935">
                  <c:v>34.643408083117997</c:v>
                </c:pt>
                <c:pt idx="14936">
                  <c:v>34.643482835445802</c:v>
                </c:pt>
                <c:pt idx="14937">
                  <c:v>34.6435575703143</c:v>
                </c:pt>
                <c:pt idx="14938">
                  <c:v>34.643632287727797</c:v>
                </c:pt>
                <c:pt idx="14939">
                  <c:v>34.643706987690301</c:v>
                </c:pt>
                <c:pt idx="14940">
                  <c:v>34.643781670205897</c:v>
                </c:pt>
                <c:pt idx="14941">
                  <c:v>34.643856335278599</c:v>
                </c:pt>
                <c:pt idx="14942">
                  <c:v>34.6439309829126</c:v>
                </c:pt>
                <c:pt idx="14943">
                  <c:v>34.644005613111901</c:v>
                </c:pt>
                <c:pt idx="14944">
                  <c:v>34.6440802258806</c:v>
                </c:pt>
                <c:pt idx="14945">
                  <c:v>34.644154821222799</c:v>
                </c:pt>
                <c:pt idx="14946">
                  <c:v>34.644229399142503</c:v>
                </c:pt>
                <c:pt idx="14947">
                  <c:v>34.644303959643899</c:v>
                </c:pt>
                <c:pt idx="14948">
                  <c:v>34.644378502730902</c:v>
                </c:pt>
                <c:pt idx="14949">
                  <c:v>34.644453028407803</c:v>
                </c:pt>
                <c:pt idx="14950">
                  <c:v>34.644527536678503</c:v>
                </c:pt>
                <c:pt idx="14951">
                  <c:v>34.644602027547101</c:v>
                </c:pt>
                <c:pt idx="14952">
                  <c:v>34.644676501017699</c:v>
                </c:pt>
                <c:pt idx="14953">
                  <c:v>34.644750957094402</c:v>
                </c:pt>
                <c:pt idx="14954">
                  <c:v>34.644825395781197</c:v>
                </c:pt>
                <c:pt idx="14955">
                  <c:v>34.644899817082198</c:v>
                </c:pt>
                <c:pt idx="14956">
                  <c:v>34.644974221001398</c:v>
                </c:pt>
                <c:pt idx="14957">
                  <c:v>34.645048607543004</c:v>
                </c:pt>
                <c:pt idx="14958">
                  <c:v>34.645122976711001</c:v>
                </c:pt>
                <c:pt idx="14959">
                  <c:v>34.645197328509497</c:v>
                </c:pt>
                <c:pt idx="14960">
                  <c:v>34.645271662942498</c:v>
                </c:pt>
                <c:pt idx="14961">
                  <c:v>34.645345980014</c:v>
                </c:pt>
                <c:pt idx="14962">
                  <c:v>34.645420279728299</c:v>
                </c:pt>
                <c:pt idx="14963">
                  <c:v>34.645494562089198</c:v>
                </c:pt>
                <c:pt idx="14964">
                  <c:v>34.645568827100902</c:v>
                </c:pt>
                <c:pt idx="14965">
                  <c:v>34.645643074767399</c:v>
                </c:pt>
                <c:pt idx="14966">
                  <c:v>34.645717305092802</c:v>
                </c:pt>
                <c:pt idx="14967">
                  <c:v>34.645791518081097</c:v>
                </c:pt>
                <c:pt idx="14968">
                  <c:v>34.645865713736399</c:v>
                </c:pt>
                <c:pt idx="14969">
                  <c:v>34.645939892062799</c:v>
                </c:pt>
                <c:pt idx="14970">
                  <c:v>34.646014053064299</c:v>
                </c:pt>
                <c:pt idx="14971">
                  <c:v>34.646088196744898</c:v>
                </c:pt>
                <c:pt idx="14972">
                  <c:v>34.646162323108797</c:v>
                </c:pt>
                <c:pt idx="14973">
                  <c:v>34.646236432159903</c:v>
                </c:pt>
                <c:pt idx="14974">
                  <c:v>34.646310523902301</c:v>
                </c:pt>
                <c:pt idx="14975">
                  <c:v>34.646384598339999</c:v>
                </c:pt>
                <c:pt idx="14976">
                  <c:v>34.646458655477197</c:v>
                </c:pt>
                <c:pt idx="14977">
                  <c:v>34.646532695317802</c:v>
                </c:pt>
                <c:pt idx="14978">
                  <c:v>34.6466067178659</c:v>
                </c:pt>
                <c:pt idx="14979">
                  <c:v>34.646680723125598</c:v>
                </c:pt>
                <c:pt idx="14980">
                  <c:v>34.646754711100797</c:v>
                </c:pt>
                <c:pt idx="14981">
                  <c:v>34.646828681795697</c:v>
                </c:pt>
                <c:pt idx="14982">
                  <c:v>34.646902635214197</c:v>
                </c:pt>
                <c:pt idx="14983">
                  <c:v>34.646976571360497</c:v>
                </c:pt>
                <c:pt idx="14984">
                  <c:v>34.647050490238499</c:v>
                </c:pt>
                <c:pt idx="14985">
                  <c:v>34.647124391852302</c:v>
                </c:pt>
                <c:pt idx="14986">
                  <c:v>34.647198276205899</c:v>
                </c:pt>
                <c:pt idx="14987">
                  <c:v>34.647272143303397</c:v>
                </c:pt>
                <c:pt idx="14988">
                  <c:v>34.647345993148797</c:v>
                </c:pt>
                <c:pt idx="14989">
                  <c:v>34.647419825746098</c:v>
                </c:pt>
                <c:pt idx="14990">
                  <c:v>34.647493641099402</c:v>
                </c:pt>
                <c:pt idx="14991">
                  <c:v>34.6475674392127</c:v>
                </c:pt>
                <c:pt idx="14992">
                  <c:v>34.647641220090101</c:v>
                </c:pt>
                <c:pt idx="14993">
                  <c:v>34.647714983735497</c:v>
                </c:pt>
                <c:pt idx="14994">
                  <c:v>34.647788730153003</c:v>
                </c:pt>
                <c:pt idx="14995">
                  <c:v>34.647862459346698</c:v>
                </c:pt>
                <c:pt idx="14996">
                  <c:v>34.647936171320502</c:v>
                </c:pt>
                <c:pt idx="14997">
                  <c:v>34.648009866078503</c:v>
                </c:pt>
                <c:pt idx="14998">
                  <c:v>34.648083543624701</c:v>
                </c:pt>
                <c:pt idx="14999">
                  <c:v>34.648157203963201</c:v>
                </c:pt>
                <c:pt idx="15000">
                  <c:v>34.648230847097899</c:v>
                </c:pt>
                <c:pt idx="15001">
                  <c:v>34.648304473032901</c:v>
                </c:pt>
                <c:pt idx="15002">
                  <c:v>34.648378081772201</c:v>
                </c:pt>
                <c:pt idx="15003">
                  <c:v>34.648451673319897</c:v>
                </c:pt>
                <c:pt idx="15004">
                  <c:v>34.648525247679899</c:v>
                </c:pt>
                <c:pt idx="15005">
                  <c:v>34.648598804856299</c:v>
                </c:pt>
                <c:pt idx="15006">
                  <c:v>34.648672344853097</c:v>
                </c:pt>
                <c:pt idx="15007">
                  <c:v>34.6487458676744</c:v>
                </c:pt>
                <c:pt idx="15008">
                  <c:v>34.648819373324002</c:v>
                </c:pt>
                <c:pt idx="15009">
                  <c:v>34.648892861806097</c:v>
                </c:pt>
                <c:pt idx="15010">
                  <c:v>34.648966333124697</c:v>
                </c:pt>
                <c:pt idx="15011">
                  <c:v>34.649039787283698</c:v>
                </c:pt>
                <c:pt idx="15012">
                  <c:v>34.649113224287298</c:v>
                </c:pt>
                <c:pt idx="15013">
                  <c:v>34.649186644139299</c:v>
                </c:pt>
                <c:pt idx="15014">
                  <c:v>34.649260046843899</c:v>
                </c:pt>
                <c:pt idx="15015">
                  <c:v>34.649333432405001</c:v>
                </c:pt>
                <c:pt idx="15016">
                  <c:v>34.649406800826597</c:v>
                </c:pt>
                <c:pt idx="15017">
                  <c:v>34.649480152112801</c:v>
                </c:pt>
                <c:pt idx="15018">
                  <c:v>34.6495534862676</c:v>
                </c:pt>
                <c:pt idx="15019">
                  <c:v>34.6496268032949</c:v>
                </c:pt>
                <c:pt idx="15020">
                  <c:v>34.649700103198803</c:v>
                </c:pt>
                <c:pt idx="15021">
                  <c:v>34.649773385983202</c:v>
                </c:pt>
                <c:pt idx="15022">
                  <c:v>34.649846651652197</c:v>
                </c:pt>
                <c:pt idx="15023">
                  <c:v>34.649919900209902</c:v>
                </c:pt>
                <c:pt idx="15024">
                  <c:v>34.649993131660104</c:v>
                </c:pt>
                <c:pt idx="15025">
                  <c:v>34.650066346006803</c:v>
                </c:pt>
                <c:pt idx="15026">
                  <c:v>34.650139543254198</c:v>
                </c:pt>
                <c:pt idx="15027">
                  <c:v>34.650212723406199</c:v>
                </c:pt>
                <c:pt idx="15028">
                  <c:v>34.650285886466797</c:v>
                </c:pt>
                <c:pt idx="15029">
                  <c:v>34.650359032439901</c:v>
                </c:pt>
                <c:pt idx="15030">
                  <c:v>34.650432161329597</c:v>
                </c:pt>
                <c:pt idx="15031">
                  <c:v>34.650505273139899</c:v>
                </c:pt>
                <c:pt idx="15032">
                  <c:v>34.6505783678748</c:v>
                </c:pt>
                <c:pt idx="15033">
                  <c:v>34.650651445538202</c:v>
                </c:pt>
                <c:pt idx="15034">
                  <c:v>34.650724506134203</c:v>
                </c:pt>
                <c:pt idx="15035">
                  <c:v>34.650797549666699</c:v>
                </c:pt>
                <c:pt idx="15036">
                  <c:v>34.650870576139802</c:v>
                </c:pt>
                <c:pt idx="15037">
                  <c:v>34.6509435855574</c:v>
                </c:pt>
                <c:pt idx="15038">
                  <c:v>34.651016577923599</c:v>
                </c:pt>
                <c:pt idx="15039">
                  <c:v>34.651089553242201</c:v>
                </c:pt>
                <c:pt idx="15040">
                  <c:v>34.651162511517299</c:v>
                </c:pt>
                <c:pt idx="15041">
                  <c:v>34.651235452752999</c:v>
                </c:pt>
                <c:pt idx="15042">
                  <c:v>34.651308376953097</c:v>
                </c:pt>
                <c:pt idx="15043">
                  <c:v>34.651381284121598</c:v>
                </c:pt>
                <c:pt idx="15044">
                  <c:v>34.651454174262597</c:v>
                </c:pt>
                <c:pt idx="15045">
                  <c:v>34.65152704738</c:v>
                </c:pt>
                <c:pt idx="15046">
                  <c:v>34.651599903477802</c:v>
                </c:pt>
                <c:pt idx="15047">
                  <c:v>34.651672742560002</c:v>
                </c:pt>
                <c:pt idx="15048">
                  <c:v>34.651745564630602</c:v>
                </c:pt>
                <c:pt idx="15049">
                  <c:v>34.651818369693501</c:v>
                </c:pt>
                <c:pt idx="15050">
                  <c:v>34.651891157752701</c:v>
                </c:pt>
                <c:pt idx="15051">
                  <c:v>34.6519639288123</c:v>
                </c:pt>
                <c:pt idx="15052">
                  <c:v>34.652036682876101</c:v>
                </c:pt>
                <c:pt idx="15053">
                  <c:v>34.652109419948097</c:v>
                </c:pt>
                <c:pt idx="15054">
                  <c:v>34.652182140032401</c:v>
                </c:pt>
                <c:pt idx="15055">
                  <c:v>34.652254843132901</c:v>
                </c:pt>
                <c:pt idx="15056">
                  <c:v>34.652327529253498</c:v>
                </c:pt>
                <c:pt idx="15057">
                  <c:v>34.652400198398297</c:v>
                </c:pt>
                <c:pt idx="15058">
                  <c:v>34.652472850571201</c:v>
                </c:pt>
                <c:pt idx="15059">
                  <c:v>34.652545485776201</c:v>
                </c:pt>
                <c:pt idx="15060">
                  <c:v>34.652618104017201</c:v>
                </c:pt>
                <c:pt idx="15061">
                  <c:v>34.652690705298198</c:v>
                </c:pt>
                <c:pt idx="15062">
                  <c:v>34.652763289623302</c:v>
                </c:pt>
                <c:pt idx="15063">
                  <c:v>34.652835856996198</c:v>
                </c:pt>
                <c:pt idx="15064">
                  <c:v>34.652908407421101</c:v>
                </c:pt>
                <c:pt idx="15065">
                  <c:v>34.652980940901898</c:v>
                </c:pt>
                <c:pt idx="15066">
                  <c:v>34.653053457442503</c:v>
                </c:pt>
                <c:pt idx="15067">
                  <c:v>34.653125957047003</c:v>
                </c:pt>
                <c:pt idx="15068">
                  <c:v>34.653198439719198</c:v>
                </c:pt>
                <c:pt idx="15069">
                  <c:v>34.653270905463103</c:v>
                </c:pt>
                <c:pt idx="15070">
                  <c:v>34.653343354282697</c:v>
                </c:pt>
                <c:pt idx="15071">
                  <c:v>34.653415786181903</c:v>
                </c:pt>
                <c:pt idx="15072">
                  <c:v>34.653488201164798</c:v>
                </c:pt>
                <c:pt idx="15073">
                  <c:v>34.653560599235199</c:v>
                </c:pt>
                <c:pt idx="15074">
                  <c:v>34.653632980397198</c:v>
                </c:pt>
                <c:pt idx="15075">
                  <c:v>34.653705344654597</c:v>
                </c:pt>
                <c:pt idx="15076">
                  <c:v>34.653777692011403</c:v>
                </c:pt>
                <c:pt idx="15077">
                  <c:v>34.653850022471602</c:v>
                </c:pt>
                <c:pt idx="15078">
                  <c:v>34.653922336039201</c:v>
                </c:pt>
                <c:pt idx="15079">
                  <c:v>34.653994632718003</c:v>
                </c:pt>
                <c:pt idx="15080">
                  <c:v>34.654066912512</c:v>
                </c:pt>
                <c:pt idx="15081">
                  <c:v>34.6541391754253</c:v>
                </c:pt>
                <c:pt idx="15082">
                  <c:v>34.654211421461603</c:v>
                </c:pt>
                <c:pt idx="15083">
                  <c:v>34.654283650625104</c:v>
                </c:pt>
                <c:pt idx="15084">
                  <c:v>34.654355862919502</c:v>
                </c:pt>
                <c:pt idx="15085">
                  <c:v>34.654428058348898</c:v>
                </c:pt>
                <c:pt idx="15086">
                  <c:v>34.654500236917301</c:v>
                </c:pt>
                <c:pt idx="15087">
                  <c:v>34.654572398628503</c:v>
                </c:pt>
                <c:pt idx="15088">
                  <c:v>34.654644543486498</c:v>
                </c:pt>
                <c:pt idx="15089">
                  <c:v>34.654716671495201</c:v>
                </c:pt>
                <c:pt idx="15090">
                  <c:v>34.654788782658599</c:v>
                </c:pt>
                <c:pt idx="15091">
                  <c:v>34.654860876980699</c:v>
                </c:pt>
                <c:pt idx="15092">
                  <c:v>34.654932954465302</c:v>
                </c:pt>
                <c:pt idx="15093">
                  <c:v>34.655005015116402</c:v>
                </c:pt>
                <c:pt idx="15094">
                  <c:v>34.655077058937898</c:v>
                </c:pt>
                <c:pt idx="15095">
                  <c:v>34.6551490859338</c:v>
                </c:pt>
                <c:pt idx="15096">
                  <c:v>34.655221096108001</c:v>
                </c:pt>
                <c:pt idx="15097">
                  <c:v>34.6552930894645</c:v>
                </c:pt>
                <c:pt idx="15098">
                  <c:v>34.6553650660071</c:v>
                </c:pt>
                <c:pt idx="15099">
                  <c:v>34.6554370257399</c:v>
                </c:pt>
                <c:pt idx="15100">
                  <c:v>34.655508968666702</c:v>
                </c:pt>
                <c:pt idx="15101">
                  <c:v>34.655580894791399</c:v>
                </c:pt>
                <c:pt idx="15102">
                  <c:v>34.655652804118098</c:v>
                </c:pt>
                <c:pt idx="15103">
                  <c:v>34.655724696650601</c:v>
                </c:pt>
                <c:pt idx="15104">
                  <c:v>34.655796572392802</c:v>
                </c:pt>
                <c:pt idx="15105">
                  <c:v>34.655868431348701</c:v>
                </c:pt>
                <c:pt idx="15106">
                  <c:v>34.655940273522297</c:v>
                </c:pt>
                <c:pt idx="15107">
                  <c:v>34.656012098917401</c:v>
                </c:pt>
                <c:pt idx="15108">
                  <c:v>34.656083907537898</c:v>
                </c:pt>
                <c:pt idx="15109">
                  <c:v>34.656155699387803</c:v>
                </c:pt>
                <c:pt idx="15110">
                  <c:v>34.656227474471102</c:v>
                </c:pt>
                <c:pt idx="15111">
                  <c:v>34.656299232791497</c:v>
                </c:pt>
                <c:pt idx="15112">
                  <c:v>34.656370974353102</c:v>
                </c:pt>
                <c:pt idx="15113">
                  <c:v>34.656442699159797</c:v>
                </c:pt>
                <c:pt idx="15114">
                  <c:v>34.656514407215496</c:v>
                </c:pt>
                <c:pt idx="15115">
                  <c:v>34.656586098524002</c:v>
                </c:pt>
                <c:pt idx="15116">
                  <c:v>34.6566577730894</c:v>
                </c:pt>
                <c:pt idx="15117">
                  <c:v>34.656729430915597</c:v>
                </c:pt>
                <c:pt idx="15118">
                  <c:v>34.656801072006303</c:v>
                </c:pt>
                <c:pt idx="15119">
                  <c:v>34.656872696365703</c:v>
                </c:pt>
                <c:pt idx="15120">
                  <c:v>34.656944303997498</c:v>
                </c:pt>
                <c:pt idx="15121">
                  <c:v>34.657015894905797</c:v>
                </c:pt>
                <c:pt idx="15122">
                  <c:v>34.6570874690943</c:v>
                </c:pt>
                <c:pt idx="15123">
                  <c:v>34.657159026567001</c:v>
                </c:pt>
                <c:pt idx="15124">
                  <c:v>34.6572305673279</c:v>
                </c:pt>
                <c:pt idx="15125">
                  <c:v>34.657302091380799</c:v>
                </c:pt>
                <c:pt idx="15126">
                  <c:v>34.657373598729599</c:v>
                </c:pt>
                <c:pt idx="15127">
                  <c:v>34.657445089378299</c:v>
                </c:pt>
                <c:pt idx="15128">
                  <c:v>34.657516563330802</c:v>
                </c:pt>
                <c:pt idx="15129">
                  <c:v>34.6575880205909</c:v>
                </c:pt>
                <c:pt idx="15130">
                  <c:v>34.657659461162602</c:v>
                </c:pt>
                <c:pt idx="15131">
                  <c:v>34.657730885049702</c:v>
                </c:pt>
                <c:pt idx="15132">
                  <c:v>34.6578022922562</c:v>
                </c:pt>
                <c:pt idx="15133">
                  <c:v>34.657873682785997</c:v>
                </c:pt>
                <c:pt idx="15134">
                  <c:v>34.657945056642902</c:v>
                </c:pt>
                <c:pt idx="15135">
                  <c:v>34.6580164138309</c:v>
                </c:pt>
                <c:pt idx="15136">
                  <c:v>34.6580877543539</c:v>
                </c:pt>
                <c:pt idx="15137">
                  <c:v>34.658159078215803</c:v>
                </c:pt>
                <c:pt idx="15138">
                  <c:v>34.658230385420403</c:v>
                </c:pt>
                <c:pt idx="15139">
                  <c:v>34.6583016759717</c:v>
                </c:pt>
                <c:pt idx="15140">
                  <c:v>34.658372949873502</c:v>
                </c:pt>
                <c:pt idx="15141">
                  <c:v>34.658444207129797</c:v>
                </c:pt>
                <c:pt idx="15142">
                  <c:v>34.658515447744399</c:v>
                </c:pt>
                <c:pt idx="15143">
                  <c:v>34.658586671721203</c:v>
                </c:pt>
                <c:pt idx="15144">
                  <c:v>34.658657879064201</c:v>
                </c:pt>
                <c:pt idx="15145">
                  <c:v>34.658729069777202</c:v>
                </c:pt>
                <c:pt idx="15146">
                  <c:v>34.6588002438641</c:v>
                </c:pt>
                <c:pt idx="15147">
                  <c:v>34.658871401328703</c:v>
                </c:pt>
                <c:pt idx="15148">
                  <c:v>34.658942542175097</c:v>
                </c:pt>
                <c:pt idx="15149">
                  <c:v>34.659013666407098</c:v>
                </c:pt>
                <c:pt idx="15150">
                  <c:v>34.6590847740284</c:v>
                </c:pt>
                <c:pt idx="15151">
                  <c:v>34.659155865043203</c:v>
                </c:pt>
                <c:pt idx="15152">
                  <c:v>34.659226939455102</c:v>
                </c:pt>
                <c:pt idx="15153">
                  <c:v>34.659297997268197</c:v>
                </c:pt>
                <c:pt idx="15154">
                  <c:v>34.659369038486197</c:v>
                </c:pt>
                <c:pt idx="15155">
                  <c:v>34.659440063113102</c:v>
                </c:pt>
                <c:pt idx="15156">
                  <c:v>34.659511071152799</c:v>
                </c:pt>
                <c:pt idx="15157">
                  <c:v>34.659582062608997</c:v>
                </c:pt>
                <c:pt idx="15158">
                  <c:v>34.659653037485803</c:v>
                </c:pt>
                <c:pt idx="15159">
                  <c:v>34.659723995786997</c:v>
                </c:pt>
                <c:pt idx="15160">
                  <c:v>34.659794937516402</c:v>
                </c:pt>
                <c:pt idx="15161">
                  <c:v>34.659865862677997</c:v>
                </c:pt>
                <c:pt idx="15162">
                  <c:v>34.659936771275603</c:v>
                </c:pt>
                <c:pt idx="15163">
                  <c:v>34.660007663313102</c:v>
                </c:pt>
                <c:pt idx="15164">
                  <c:v>34.660078538794302</c:v>
                </c:pt>
                <c:pt idx="15165">
                  <c:v>34.660149397723202</c:v>
                </c:pt>
                <c:pt idx="15166">
                  <c:v>34.660220240103499</c:v>
                </c:pt>
                <c:pt idx="15167">
                  <c:v>34.660291065939298</c:v>
                </c:pt>
                <c:pt idx="15168">
                  <c:v>34.660361875234202</c:v>
                </c:pt>
                <c:pt idx="15169">
                  <c:v>34.660432667992303</c:v>
                </c:pt>
                <c:pt idx="15170">
                  <c:v>34.660503444217397</c:v>
                </c:pt>
                <c:pt idx="15171">
                  <c:v>34.660574203913299</c:v>
                </c:pt>
                <c:pt idx="15172">
                  <c:v>34.660644947083902</c:v>
                </c:pt>
                <c:pt idx="15173">
                  <c:v>34.660715673733101</c:v>
                </c:pt>
                <c:pt idx="15174">
                  <c:v>34.660786383864803</c:v>
                </c:pt>
                <c:pt idx="15175">
                  <c:v>34.660857077482703</c:v>
                </c:pt>
                <c:pt idx="15176">
                  <c:v>34.660927754590801</c:v>
                </c:pt>
                <c:pt idx="15177">
                  <c:v>34.660998415192999</c:v>
                </c:pt>
                <c:pt idx="15178">
                  <c:v>34.661069059292998</c:v>
                </c:pt>
                <c:pt idx="15179">
                  <c:v>34.661139686894799</c:v>
                </c:pt>
                <c:pt idx="15180">
                  <c:v>34.661210298002104</c:v>
                </c:pt>
                <c:pt idx="15181">
                  <c:v>34.661280892618997</c:v>
                </c:pt>
                <c:pt idx="15182">
                  <c:v>34.661351470749103</c:v>
                </c:pt>
                <c:pt idx="15183">
                  <c:v>34.661422032396402</c:v>
                </c:pt>
                <c:pt idx="15184">
                  <c:v>34.6614925775648</c:v>
                </c:pt>
                <c:pt idx="15185">
                  <c:v>34.661563106258001</c:v>
                </c:pt>
                <c:pt idx="15186">
                  <c:v>34.661633618480003</c:v>
                </c:pt>
                <c:pt idx="15187">
                  <c:v>34.661704114234603</c:v>
                </c:pt>
                <c:pt idx="15188">
                  <c:v>34.6617745935256</c:v>
                </c:pt>
                <c:pt idx="15189">
                  <c:v>34.661845056356903</c:v>
                </c:pt>
                <c:pt idx="15190">
                  <c:v>34.661915502732299</c:v>
                </c:pt>
                <c:pt idx="15191">
                  <c:v>34.661985932655803</c:v>
                </c:pt>
                <c:pt idx="15192">
                  <c:v>34.662056346131003</c:v>
                </c:pt>
                <c:pt idx="15193">
                  <c:v>34.662126743161998</c:v>
                </c:pt>
                <c:pt idx="15194">
                  <c:v>34.662197123752499</c:v>
                </c:pt>
                <c:pt idx="15195">
                  <c:v>34.662267487906298</c:v>
                </c:pt>
                <c:pt idx="15196">
                  <c:v>34.662337835627397</c:v>
                </c:pt>
                <c:pt idx="15197">
                  <c:v>34.662408166919498</c:v>
                </c:pt>
                <c:pt idx="15198">
                  <c:v>34.662478481786501</c:v>
                </c:pt>
                <c:pt idx="15199">
                  <c:v>34.662548780232299</c:v>
                </c:pt>
                <c:pt idx="15200">
                  <c:v>34.662619062260703</c:v>
                </c:pt>
                <c:pt idx="15201">
                  <c:v>34.662689327875498</c:v>
                </c:pt>
                <c:pt idx="15202">
                  <c:v>34.6627595770806</c:v>
                </c:pt>
                <c:pt idx="15203">
                  <c:v>34.662829809879703</c:v>
                </c:pt>
                <c:pt idx="15204">
                  <c:v>34.662900026276802</c:v>
                </c:pt>
                <c:pt idx="15205">
                  <c:v>34.662970226275696</c:v>
                </c:pt>
                <c:pt idx="15206">
                  <c:v>34.663040409880203</c:v>
                </c:pt>
                <c:pt idx="15207">
                  <c:v>34.663110577094102</c:v>
                </c:pt>
                <c:pt idx="15208">
                  <c:v>34.663180727921301</c:v>
                </c:pt>
                <c:pt idx="15209">
                  <c:v>34.663250862365601</c:v>
                </c:pt>
                <c:pt idx="15210">
                  <c:v>34.663320980430903</c:v>
                </c:pt>
                <c:pt idx="15211">
                  <c:v>34.663391082120903</c:v>
                </c:pt>
                <c:pt idx="15212">
                  <c:v>34.6634611674395</c:v>
                </c:pt>
                <c:pt idx="15213">
                  <c:v>34.663531236390597</c:v>
                </c:pt>
                <c:pt idx="15214">
                  <c:v>34.663601288977901</c:v>
                </c:pt>
                <c:pt idx="15215">
                  <c:v>34.6636713252053</c:v>
                </c:pt>
                <c:pt idx="15216">
                  <c:v>34.663741345076701</c:v>
                </c:pt>
                <c:pt idx="15217">
                  <c:v>34.663811348595701</c:v>
                </c:pt>
                <c:pt idx="15218">
                  <c:v>34.663881335766298</c:v>
                </c:pt>
                <c:pt idx="15219">
                  <c:v>34.663951306592303</c:v>
                </c:pt>
                <c:pt idx="15220">
                  <c:v>34.664021261077501</c:v>
                </c:pt>
                <c:pt idx="15221">
                  <c:v>34.664091199225801</c:v>
                </c:pt>
                <c:pt idx="15222">
                  <c:v>34.664161121040799</c:v>
                </c:pt>
                <c:pt idx="15223">
                  <c:v>34.6642310265266</c:v>
                </c:pt>
                <c:pt idx="15224">
                  <c:v>34.664300915686802</c:v>
                </c:pt>
                <c:pt idx="15225">
                  <c:v>34.664370788525403</c:v>
                </c:pt>
                <c:pt idx="15226">
                  <c:v>34.664440645046</c:v>
                </c:pt>
                <c:pt idx="15227">
                  <c:v>34.664510485252599</c:v>
                </c:pt>
                <c:pt idx="15228">
                  <c:v>34.664580309149002</c:v>
                </c:pt>
                <c:pt idx="15229">
                  <c:v>34.664650116738898</c:v>
                </c:pt>
                <c:pt idx="15230">
                  <c:v>34.6647199080262</c:v>
                </c:pt>
                <c:pt idx="15231">
                  <c:v>34.664789683014803</c:v>
                </c:pt>
                <c:pt idx="15232">
                  <c:v>34.664859441708302</c:v>
                </c:pt>
                <c:pt idx="15233">
                  <c:v>34.664929184110598</c:v>
                </c:pt>
                <c:pt idx="15234">
                  <c:v>34.664998910225599</c:v>
                </c:pt>
                <c:pt idx="15235">
                  <c:v>34.665068620056999</c:v>
                </c:pt>
                <c:pt idx="15236">
                  <c:v>34.665138313608601</c:v>
                </c:pt>
                <c:pt idx="15237">
                  <c:v>34.665207990884298</c:v>
                </c:pt>
                <c:pt idx="15238">
                  <c:v>34.665277651887799</c:v>
                </c:pt>
                <c:pt idx="15239">
                  <c:v>34.665347296623104</c:v>
                </c:pt>
                <c:pt idx="15240">
                  <c:v>34.665416925093702</c:v>
                </c:pt>
                <c:pt idx="15241">
                  <c:v>34.6654865373037</c:v>
                </c:pt>
                <c:pt idx="15242">
                  <c:v>34.6655561332567</c:v>
                </c:pt>
                <c:pt idx="15243">
                  <c:v>34.665625712956697</c:v>
                </c:pt>
                <c:pt idx="15244">
                  <c:v>34.665695276407199</c:v>
                </c:pt>
                <c:pt idx="15245">
                  <c:v>34.665764823612299</c:v>
                </c:pt>
                <c:pt idx="15246">
                  <c:v>34.665834354575601</c:v>
                </c:pt>
                <c:pt idx="15247">
                  <c:v>34.665903869301097</c:v>
                </c:pt>
                <c:pt idx="15248">
                  <c:v>34.665973367792397</c:v>
                </c:pt>
                <c:pt idx="15249">
                  <c:v>34.666042850053302</c:v>
                </c:pt>
                <c:pt idx="15250">
                  <c:v>34.666112316087798</c:v>
                </c:pt>
                <c:pt idx="15251">
                  <c:v>34.666181765899402</c:v>
                </c:pt>
                <c:pt idx="15252">
                  <c:v>34.666251199492201</c:v>
                </c:pt>
                <c:pt idx="15253">
                  <c:v>34.666320616869797</c:v>
                </c:pt>
                <c:pt idx="15254">
                  <c:v>34.666390018035997</c:v>
                </c:pt>
                <c:pt idx="15255">
                  <c:v>34.666459402994697</c:v>
                </c:pt>
                <c:pt idx="15256">
                  <c:v>34.666528771749597</c:v>
                </c:pt>
                <c:pt idx="15257">
                  <c:v>34.6665981243045</c:v>
                </c:pt>
                <c:pt idx="15258">
                  <c:v>34.666667460663199</c:v>
                </c:pt>
                <c:pt idx="15259">
                  <c:v>34.666736780829403</c:v>
                </c:pt>
                <c:pt idx="15260">
                  <c:v>34.666806084807099</c:v>
                </c:pt>
                <c:pt idx="15261">
                  <c:v>34.666875372599897</c:v>
                </c:pt>
                <c:pt idx="15262">
                  <c:v>34.666944644211704</c:v>
                </c:pt>
                <c:pt idx="15263">
                  <c:v>34.6670138996462</c:v>
                </c:pt>
                <c:pt idx="15264">
                  <c:v>34.667083138907103</c:v>
                </c:pt>
                <c:pt idx="15265">
                  <c:v>34.667152361998397</c:v>
                </c:pt>
                <c:pt idx="15266">
                  <c:v>34.6672215689238</c:v>
                </c:pt>
                <c:pt idx="15267">
                  <c:v>34.667290759686999</c:v>
                </c:pt>
                <c:pt idx="15268">
                  <c:v>34.667359934291902</c:v>
                </c:pt>
                <c:pt idx="15269">
                  <c:v>34.667429092742204</c:v>
                </c:pt>
                <c:pt idx="15270">
                  <c:v>34.667498235041599</c:v>
                </c:pt>
                <c:pt idx="15271">
                  <c:v>34.667567361194102</c:v>
                </c:pt>
                <c:pt idx="15272">
                  <c:v>34.667636471203302</c:v>
                </c:pt>
                <c:pt idx="15273">
                  <c:v>34.667705565073</c:v>
                </c:pt>
                <c:pt idx="15274">
                  <c:v>34.667774642806997</c:v>
                </c:pt>
                <c:pt idx="15275">
                  <c:v>34.667843704409002</c:v>
                </c:pt>
                <c:pt idx="15276">
                  <c:v>34.667912749882902</c:v>
                </c:pt>
                <c:pt idx="15277">
                  <c:v>34.667981779232498</c:v>
                </c:pt>
                <c:pt idx="15278">
                  <c:v>34.668050792461401</c:v>
                </c:pt>
                <c:pt idx="15279">
                  <c:v>34.668119789573403</c:v>
                </c:pt>
                <c:pt idx="15280">
                  <c:v>34.668188770572399</c:v>
                </c:pt>
                <c:pt idx="15281">
                  <c:v>34.668257735462099</c:v>
                </c:pt>
                <c:pt idx="15282">
                  <c:v>34.668326684246203</c:v>
                </c:pt>
                <c:pt idx="15283">
                  <c:v>34.668395616928599</c:v>
                </c:pt>
                <c:pt idx="15284">
                  <c:v>34.668464533512903</c:v>
                </c:pt>
                <c:pt idx="15285">
                  <c:v>34.668533434003102</c:v>
                </c:pt>
                <c:pt idx="15286">
                  <c:v>34.668602318402698</c:v>
                </c:pt>
                <c:pt idx="15287">
                  <c:v>34.668671186715599</c:v>
                </c:pt>
                <c:pt idx="15288">
                  <c:v>34.668740038945501</c:v>
                </c:pt>
                <c:pt idx="15289">
                  <c:v>34.668808875096303</c:v>
                </c:pt>
                <c:pt idx="15290">
                  <c:v>34.668877695171602</c:v>
                </c:pt>
                <c:pt idx="15291">
                  <c:v>34.668946499175298</c:v>
                </c:pt>
                <c:pt idx="15292">
                  <c:v>34.669015287111002</c:v>
                </c:pt>
                <c:pt idx="15293">
                  <c:v>34.669084058982598</c:v>
                </c:pt>
                <c:pt idx="15294">
                  <c:v>34.669152814793698</c:v>
                </c:pt>
                <c:pt idx="15295">
                  <c:v>34.669221554548301</c:v>
                </c:pt>
                <c:pt idx="15296">
                  <c:v>34.669290278249903</c:v>
                </c:pt>
                <c:pt idx="15297">
                  <c:v>34.669358985902399</c:v>
                </c:pt>
                <c:pt idx="15298">
                  <c:v>34.669427677509503</c:v>
                </c:pt>
                <c:pt idx="15299">
                  <c:v>34.669496353074898</c:v>
                </c:pt>
                <c:pt idx="15300">
                  <c:v>34.669565012602497</c:v>
                </c:pt>
                <c:pt idx="15301">
                  <c:v>34.669633656096003</c:v>
                </c:pt>
                <c:pt idx="15302">
                  <c:v>34.669702283559097</c:v>
                </c:pt>
                <c:pt idx="15303">
                  <c:v>34.669770894995501</c:v>
                </c:pt>
                <c:pt idx="15304">
                  <c:v>34.669839490409103</c:v>
                </c:pt>
                <c:pt idx="15305">
                  <c:v>34.669908069803498</c:v>
                </c:pt>
                <c:pt idx="15306">
                  <c:v>34.6699766331825</c:v>
                </c:pt>
                <c:pt idx="15307">
                  <c:v>34.670045180549899</c:v>
                </c:pt>
                <c:pt idx="15308">
                  <c:v>34.670113711909401</c:v>
                </c:pt>
                <c:pt idx="15309">
                  <c:v>34.670182227264803</c:v>
                </c:pt>
                <c:pt idx="15310">
                  <c:v>34.670250726619699</c:v>
                </c:pt>
                <c:pt idx="15311">
                  <c:v>34.670319209977897</c:v>
                </c:pt>
                <c:pt idx="15312">
                  <c:v>34.6703876773432</c:v>
                </c:pt>
                <c:pt idx="15313">
                  <c:v>34.670456128719302</c:v>
                </c:pt>
                <c:pt idx="15314">
                  <c:v>34.670524564110003</c:v>
                </c:pt>
                <c:pt idx="15315">
                  <c:v>34.670592983518901</c:v>
                </c:pt>
                <c:pt idx="15316">
                  <c:v>34.670661386949902</c:v>
                </c:pt>
                <c:pt idx="15317">
                  <c:v>34.670729774406603</c:v>
                </c:pt>
                <c:pt idx="15318">
                  <c:v>34.670798145892903</c:v>
                </c:pt>
                <c:pt idx="15319">
                  <c:v>34.670866501412299</c:v>
                </c:pt>
                <c:pt idx="15320">
                  <c:v>34.670934840968698</c:v>
                </c:pt>
                <c:pt idx="15321">
                  <c:v>34.671003164565803</c:v>
                </c:pt>
                <c:pt idx="15322">
                  <c:v>34.671071472207402</c:v>
                </c:pt>
                <c:pt idx="15323">
                  <c:v>34.671139763897003</c:v>
                </c:pt>
                <c:pt idx="15324">
                  <c:v>34.6712080396386</c:v>
                </c:pt>
                <c:pt idx="15325">
                  <c:v>34.671276299435803</c:v>
                </c:pt>
                <c:pt idx="15326">
                  <c:v>34.671344543292399</c:v>
                </c:pt>
                <c:pt idx="15327">
                  <c:v>34.671412771211997</c:v>
                </c:pt>
                <c:pt idx="15328">
                  <c:v>34.6714809831984</c:v>
                </c:pt>
                <c:pt idx="15329">
                  <c:v>34.6715491792554</c:v>
                </c:pt>
                <c:pt idx="15330">
                  <c:v>34.671617359386602</c:v>
                </c:pt>
                <c:pt idx="15331">
                  <c:v>34.671685523595798</c:v>
                </c:pt>
                <c:pt idx="15332">
                  <c:v>34.671753671886698</c:v>
                </c:pt>
                <c:pt idx="15333">
                  <c:v>34.671821804262997</c:v>
                </c:pt>
                <c:pt idx="15334">
                  <c:v>34.671889920728397</c:v>
                </c:pt>
                <c:pt idx="15335">
                  <c:v>34.671958021286798</c:v>
                </c:pt>
                <c:pt idx="15336">
                  <c:v>34.672026105941697</c:v>
                </c:pt>
                <c:pt idx="15337">
                  <c:v>34.672094174696902</c:v>
                </c:pt>
                <c:pt idx="15338">
                  <c:v>34.6721622275561</c:v>
                </c:pt>
                <c:pt idx="15339">
                  <c:v>34.672230264523101</c:v>
                </c:pt>
                <c:pt idx="15340">
                  <c:v>34.672298285601499</c:v>
                </c:pt>
                <c:pt idx="15341">
                  <c:v>34.672366290795097</c:v>
                </c:pt>
                <c:pt idx="15342">
                  <c:v>34.672434280107602</c:v>
                </c:pt>
                <c:pt idx="15343">
                  <c:v>34.672502253542703</c:v>
                </c:pt>
                <c:pt idx="15344">
                  <c:v>34.672570211104102</c:v>
                </c:pt>
                <c:pt idx="15345">
                  <c:v>34.6726381527955</c:v>
                </c:pt>
                <c:pt idx="15346">
                  <c:v>34.6727060786206</c:v>
                </c:pt>
                <c:pt idx="15347">
                  <c:v>34.672773988583202</c:v>
                </c:pt>
                <c:pt idx="15348">
                  <c:v>34.672841882687003</c:v>
                </c:pt>
                <c:pt idx="15349">
                  <c:v>34.672909760935603</c:v>
                </c:pt>
                <c:pt idx="15350">
                  <c:v>34.672977623332798</c:v>
                </c:pt>
                <c:pt idx="15351">
                  <c:v>34.673045469882297</c:v>
                </c:pt>
                <c:pt idx="15352">
                  <c:v>34.673113300587701</c:v>
                </c:pt>
                <c:pt idx="15353">
                  <c:v>34.673181115452898</c:v>
                </c:pt>
                <c:pt idx="15354">
                  <c:v>34.673248914481398</c:v>
                </c:pt>
                <c:pt idx="15355">
                  <c:v>34.673316697677102</c:v>
                </c:pt>
                <c:pt idx="15356">
                  <c:v>34.673384465043497</c:v>
                </c:pt>
                <c:pt idx="15357">
                  <c:v>34.673452216584401</c:v>
                </c:pt>
                <c:pt idx="15358">
                  <c:v>34.6735199523036</c:v>
                </c:pt>
                <c:pt idx="15359">
                  <c:v>34.673587672204597</c:v>
                </c:pt>
                <c:pt idx="15360">
                  <c:v>34.673655376291201</c:v>
                </c:pt>
                <c:pt idx="15361">
                  <c:v>34.673723064567199</c:v>
                </c:pt>
                <c:pt idx="15362">
                  <c:v>34.6737907370361</c:v>
                </c:pt>
                <c:pt idx="15363">
                  <c:v>34.673858393701799</c:v>
                </c:pt>
                <c:pt idx="15364">
                  <c:v>34.673926034567799</c:v>
                </c:pt>
                <c:pt idx="15365">
                  <c:v>34.673993659637901</c:v>
                </c:pt>
                <c:pt idx="15366">
                  <c:v>34.6740612689157</c:v>
                </c:pt>
                <c:pt idx="15367">
                  <c:v>34.674128862405098</c:v>
                </c:pt>
                <c:pt idx="15368">
                  <c:v>34.674196440109597</c:v>
                </c:pt>
                <c:pt idx="15369">
                  <c:v>34.674264002032899</c:v>
                </c:pt>
                <c:pt idx="15370">
                  <c:v>34.674331548178799</c:v>
                </c:pt>
                <c:pt idx="15371">
                  <c:v>34.674399078550998</c:v>
                </c:pt>
                <c:pt idx="15372">
                  <c:v>34.674466593152999</c:v>
                </c:pt>
                <c:pt idx="15373">
                  <c:v>34.674534091988697</c:v>
                </c:pt>
                <c:pt idx="15374">
                  <c:v>34.674601575061601</c:v>
                </c:pt>
                <c:pt idx="15375">
                  <c:v>34.674669042375598</c:v>
                </c:pt>
                <c:pt idx="15376">
                  <c:v>34.674736493934198</c:v>
                </c:pt>
                <c:pt idx="15377">
                  <c:v>34.674803929741103</c:v>
                </c:pt>
                <c:pt idx="15378">
                  <c:v>34.6748713498001</c:v>
                </c:pt>
                <c:pt idx="15379">
                  <c:v>34.674938754114798</c:v>
                </c:pt>
                <c:pt idx="15380">
                  <c:v>34.6750061426889</c:v>
                </c:pt>
                <c:pt idx="15381">
                  <c:v>34.675073515526101</c:v>
                </c:pt>
                <c:pt idx="15382">
                  <c:v>34.675140872630003</c:v>
                </c:pt>
                <c:pt idx="15383">
                  <c:v>34.6752082140044</c:v>
                </c:pt>
                <c:pt idx="15384">
                  <c:v>34.675275539652901</c:v>
                </c:pt>
                <c:pt idx="15385">
                  <c:v>34.675342849579202</c:v>
                </c:pt>
                <c:pt idx="15386">
                  <c:v>34.675410143786898</c:v>
                </c:pt>
                <c:pt idx="15387">
                  <c:v>34.675477422279798</c:v>
                </c:pt>
                <c:pt idx="15388">
                  <c:v>34.675544685061503</c:v>
                </c:pt>
                <c:pt idx="15389">
                  <c:v>34.675611932135801</c:v>
                </c:pt>
                <c:pt idx="15390">
                  <c:v>34.675679163506103</c:v>
                </c:pt>
                <c:pt idx="15391">
                  <c:v>34.675746379176402</c:v>
                </c:pt>
                <c:pt idx="15392">
                  <c:v>34.675813579150102</c:v>
                </c:pt>
                <c:pt idx="15393">
                  <c:v>34.675880763431003</c:v>
                </c:pt>
                <c:pt idx="15394">
                  <c:v>34.675947932022801</c:v>
                </c:pt>
                <c:pt idx="15395">
                  <c:v>34.676015084929098</c:v>
                </c:pt>
                <c:pt idx="15396">
                  <c:v>34.676082222153497</c:v>
                </c:pt>
                <c:pt idx="15397">
                  <c:v>34.676149343699798</c:v>
                </c:pt>
                <c:pt idx="15398">
                  <c:v>34.676216449571697</c:v>
                </c:pt>
                <c:pt idx="15399">
                  <c:v>34.676283539772697</c:v>
                </c:pt>
                <c:pt idx="15400">
                  <c:v>34.6763506143066</c:v>
                </c:pt>
                <c:pt idx="15401">
                  <c:v>34.676417673176999</c:v>
                </c:pt>
                <c:pt idx="15402">
                  <c:v>34.676484716387598</c:v>
                </c:pt>
                <c:pt idx="15403">
                  <c:v>34.676551743941999</c:v>
                </c:pt>
                <c:pt idx="15404">
                  <c:v>34.676618755843897</c:v>
                </c:pt>
                <c:pt idx="15405">
                  <c:v>34.676685752096901</c:v>
                </c:pt>
                <c:pt idx="15406">
                  <c:v>34.676752732704799</c:v>
                </c:pt>
                <c:pt idx="15407">
                  <c:v>34.676819697671199</c:v>
                </c:pt>
                <c:pt idx="15408">
                  <c:v>34.676886646999698</c:v>
                </c:pt>
                <c:pt idx="15409">
                  <c:v>34.676953580693898</c:v>
                </c:pt>
                <c:pt idx="15410">
                  <c:v>34.677020498757699</c:v>
                </c:pt>
                <c:pt idx="15411">
                  <c:v>34.677087401194498</c:v>
                </c:pt>
                <c:pt idx="15412">
                  <c:v>34.677154288008097</c:v>
                </c:pt>
                <c:pt idx="15413">
                  <c:v>34.677221159202098</c:v>
                </c:pt>
                <c:pt idx="15414">
                  <c:v>34.677288014780203</c:v>
                </c:pt>
                <c:pt idx="15415">
                  <c:v>34.6773548547459</c:v>
                </c:pt>
                <c:pt idx="15416">
                  <c:v>34.677421679103098</c:v>
                </c:pt>
                <c:pt idx="15417">
                  <c:v>34.6774884878552</c:v>
                </c:pt>
                <c:pt idx="15418">
                  <c:v>34.677555281006001</c:v>
                </c:pt>
                <c:pt idx="15419">
                  <c:v>34.677622058559201</c:v>
                </c:pt>
                <c:pt idx="15420">
                  <c:v>34.677688820518298</c:v>
                </c:pt>
                <c:pt idx="15421">
                  <c:v>34.677755566886901</c:v>
                </c:pt>
                <c:pt idx="15422">
                  <c:v>34.677822297668897</c:v>
                </c:pt>
                <c:pt idx="15423">
                  <c:v>34.677889012867702</c:v>
                </c:pt>
                <c:pt idx="15424">
                  <c:v>34.677955712487098</c:v>
                </c:pt>
                <c:pt idx="15425">
                  <c:v>34.678022396530601</c:v>
                </c:pt>
                <c:pt idx="15426">
                  <c:v>34.678089065001998</c:v>
                </c:pt>
                <c:pt idx="15427">
                  <c:v>34.6781557179049</c:v>
                </c:pt>
                <c:pt idx="15428">
                  <c:v>34.678222355242802</c:v>
                </c:pt>
                <c:pt idx="15429">
                  <c:v>34.678288977019498</c:v>
                </c:pt>
                <c:pt idx="15430">
                  <c:v>34.678355583238599</c:v>
                </c:pt>
                <c:pt idx="15431">
                  <c:v>34.678422173903698</c:v>
                </c:pt>
                <c:pt idx="15432">
                  <c:v>34.678488749018399</c:v>
                </c:pt>
                <c:pt idx="15433">
                  <c:v>34.678555308586503</c:v>
                </c:pt>
                <c:pt idx="15434">
                  <c:v>34.678621852611499</c:v>
                </c:pt>
                <c:pt idx="15435">
                  <c:v>34.678688381096997</c:v>
                </c:pt>
                <c:pt idx="15436">
                  <c:v>34.678754894046797</c:v>
                </c:pt>
                <c:pt idx="15437">
                  <c:v>34.678821391464297</c:v>
                </c:pt>
                <c:pt idx="15438">
                  <c:v>34.678887873353403</c:v>
                </c:pt>
                <c:pt idx="15439">
                  <c:v>34.6789543397175</c:v>
                </c:pt>
                <c:pt idx="15440">
                  <c:v>34.679020790560401</c:v>
                </c:pt>
                <c:pt idx="15441">
                  <c:v>34.679087225885603</c:v>
                </c:pt>
                <c:pt idx="15442">
                  <c:v>34.6791536456968</c:v>
                </c:pt>
                <c:pt idx="15443">
                  <c:v>34.679220049997603</c:v>
                </c:pt>
                <c:pt idx="15444">
                  <c:v>34.6792864387916</c:v>
                </c:pt>
                <c:pt idx="15445">
                  <c:v>34.679352812082499</c:v>
                </c:pt>
                <c:pt idx="15446">
                  <c:v>34.679419169873903</c:v>
                </c:pt>
                <c:pt idx="15447">
                  <c:v>34.6794855121694</c:v>
                </c:pt>
                <c:pt idx="15448">
                  <c:v>34.6795518389726</c:v>
                </c:pt>
                <c:pt idx="15449">
                  <c:v>34.679618150287197</c:v>
                </c:pt>
                <c:pt idx="15450">
                  <c:v>34.679684446116802</c:v>
                </c:pt>
                <c:pt idx="15451">
                  <c:v>34.679750726465002</c:v>
                </c:pt>
                <c:pt idx="15452">
                  <c:v>34.6798169913354</c:v>
                </c:pt>
                <c:pt idx="15453">
                  <c:v>34.679883240731598</c:v>
                </c:pt>
                <c:pt idx="15454">
                  <c:v>34.679949474657299</c:v>
                </c:pt>
                <c:pt idx="15455">
                  <c:v>34.680015693115998</c:v>
                </c:pt>
                <c:pt idx="15456">
                  <c:v>34.680081896111503</c:v>
                </c:pt>
                <c:pt idx="15457">
                  <c:v>34.680148083647303</c:v>
                </c:pt>
                <c:pt idx="15458">
                  <c:v>34.680214255726902</c:v>
                </c:pt>
                <c:pt idx="15459">
                  <c:v>34.6802804123542</c:v>
                </c:pt>
                <c:pt idx="15460">
                  <c:v>34.680346553532502</c:v>
                </c:pt>
                <c:pt idx="15461">
                  <c:v>34.6804126792657</c:v>
                </c:pt>
                <c:pt idx="15462">
                  <c:v>34.680478789557199</c:v>
                </c:pt>
                <c:pt idx="15463">
                  <c:v>34.6805448844107</c:v>
                </c:pt>
                <c:pt idx="15464">
                  <c:v>34.6806109638297</c:v>
                </c:pt>
                <c:pt idx="15465">
                  <c:v>34.680677027818</c:v>
                </c:pt>
                <c:pt idx="15466">
                  <c:v>34.680743076379102</c:v>
                </c:pt>
                <c:pt idx="15467">
                  <c:v>34.680809109516602</c:v>
                </c:pt>
                <c:pt idx="15468">
                  <c:v>34.680875127234202</c:v>
                </c:pt>
                <c:pt idx="15469">
                  <c:v>34.680941129535299</c:v>
                </c:pt>
                <c:pt idx="15470">
                  <c:v>34.6810071164237</c:v>
                </c:pt>
                <c:pt idx="15471">
                  <c:v>34.681073087903002</c:v>
                </c:pt>
                <c:pt idx="15472">
                  <c:v>34.6811390439767</c:v>
                </c:pt>
                <c:pt idx="15473">
                  <c:v>34.681204984648403</c:v>
                </c:pt>
                <c:pt idx="15474">
                  <c:v>34.6812709099218</c:v>
                </c:pt>
                <c:pt idx="15475">
                  <c:v>34.6813368198004</c:v>
                </c:pt>
                <c:pt idx="15476">
                  <c:v>34.681402714287898</c:v>
                </c:pt>
                <c:pt idx="15477">
                  <c:v>34.681468593387798</c:v>
                </c:pt>
                <c:pt idx="15478">
                  <c:v>34.681534457103702</c:v>
                </c:pt>
                <c:pt idx="15479">
                  <c:v>34.681600305439297</c:v>
                </c:pt>
                <c:pt idx="15480">
                  <c:v>34.6816661383981</c:v>
                </c:pt>
                <c:pt idx="15481">
                  <c:v>34.6817319559838</c:v>
                </c:pt>
                <c:pt idx="15482">
                  <c:v>34.681797758199899</c:v>
                </c:pt>
                <c:pt idx="15483">
                  <c:v>34.68186354505</c:v>
                </c:pt>
                <c:pt idx="15484">
                  <c:v>34.681929316537698</c:v>
                </c:pt>
                <c:pt idx="15485">
                  <c:v>34.681995072666602</c:v>
                </c:pt>
                <c:pt idx="15486">
                  <c:v>34.682060813440302</c:v>
                </c:pt>
                <c:pt idx="15487">
                  <c:v>34.682126538862498</c:v>
                </c:pt>
                <c:pt idx="15488">
                  <c:v>34.682192248936502</c:v>
                </c:pt>
                <c:pt idx="15489">
                  <c:v>34.682257943666201</c:v>
                </c:pt>
                <c:pt idx="15490">
                  <c:v>34.682323623054998</c:v>
                </c:pt>
                <c:pt idx="15491">
                  <c:v>34.682389287106503</c:v>
                </c:pt>
                <c:pt idx="15492">
                  <c:v>34.682454935824403</c:v>
                </c:pt>
                <c:pt idx="15493">
                  <c:v>34.682520569212102</c:v>
                </c:pt>
                <c:pt idx="15494">
                  <c:v>34.682586187273401</c:v>
                </c:pt>
                <c:pt idx="15495">
                  <c:v>34.682651790011803</c:v>
                </c:pt>
                <c:pt idx="15496">
                  <c:v>34.682717377430798</c:v>
                </c:pt>
                <c:pt idx="15497">
                  <c:v>34.682782949534001</c:v>
                </c:pt>
                <c:pt idx="15498">
                  <c:v>34.682848506325101</c:v>
                </c:pt>
                <c:pt idx="15499">
                  <c:v>34.6829140478076</c:v>
                </c:pt>
                <c:pt idx="15500">
                  <c:v>34.682979573985001</c:v>
                </c:pt>
                <c:pt idx="15501">
                  <c:v>34.683045084861099</c:v>
                </c:pt>
                <c:pt idx="15502">
                  <c:v>34.683110580439298</c:v>
                </c:pt>
                <c:pt idx="15503">
                  <c:v>34.683176060723099</c:v>
                </c:pt>
                <c:pt idx="15504">
                  <c:v>34.683241525716298</c:v>
                </c:pt>
                <c:pt idx="15505">
                  <c:v>34.683306975422397</c:v>
                </c:pt>
                <c:pt idx="15506">
                  <c:v>34.6833724098449</c:v>
                </c:pt>
                <c:pt idx="15507">
                  <c:v>34.683437828987401</c:v>
                </c:pt>
                <c:pt idx="15508">
                  <c:v>34.683503232853496</c:v>
                </c:pt>
                <c:pt idx="15509">
                  <c:v>34.683568621446803</c:v>
                </c:pt>
                <c:pt idx="15510">
                  <c:v>34.683633994770801</c:v>
                </c:pt>
                <c:pt idx="15511">
                  <c:v>34.683699352829102</c:v>
                </c:pt>
                <c:pt idx="15512">
                  <c:v>34.6837646956253</c:v>
                </c:pt>
                <c:pt idx="15513">
                  <c:v>34.683830023162898</c:v>
                </c:pt>
                <c:pt idx="15514">
                  <c:v>34.683895335445499</c:v>
                </c:pt>
                <c:pt idx="15515">
                  <c:v>34.683960632476698</c:v>
                </c:pt>
                <c:pt idx="15516">
                  <c:v>34.684025914260097</c:v>
                </c:pt>
                <c:pt idx="15517">
                  <c:v>34.684091180799101</c:v>
                </c:pt>
                <c:pt idx="15518">
                  <c:v>34.684156432097403</c:v>
                </c:pt>
                <c:pt idx="15519">
                  <c:v>34.6842216681586</c:v>
                </c:pt>
                <c:pt idx="15520">
                  <c:v>34.684286888986101</c:v>
                </c:pt>
                <c:pt idx="15521">
                  <c:v>34.684352094583701</c:v>
                </c:pt>
                <c:pt idx="15522">
                  <c:v>34.684417284954698</c:v>
                </c:pt>
                <c:pt idx="15523">
                  <c:v>34.684482460102799</c:v>
                </c:pt>
                <c:pt idx="15524">
                  <c:v>34.684547620031601</c:v>
                </c:pt>
                <c:pt idx="15525">
                  <c:v>34.6846127647445</c:v>
                </c:pt>
                <c:pt idx="15526">
                  <c:v>34.684677894245297</c:v>
                </c:pt>
                <c:pt idx="15527">
                  <c:v>34.684743008537303</c:v>
                </c:pt>
                <c:pt idx="15528">
                  <c:v>34.6848081076242</c:v>
                </c:pt>
                <c:pt idx="15529">
                  <c:v>34.684873191509503</c:v>
                </c:pt>
                <c:pt idx="15530">
                  <c:v>34.684938260196802</c:v>
                </c:pt>
                <c:pt idx="15531">
                  <c:v>34.685003313689698</c:v>
                </c:pt>
                <c:pt idx="15532">
                  <c:v>34.685068351991603</c:v>
                </c:pt>
                <c:pt idx="15533">
                  <c:v>34.685133375106098</c:v>
                </c:pt>
                <c:pt idx="15534">
                  <c:v>34.685198383036898</c:v>
                </c:pt>
                <c:pt idx="15535">
                  <c:v>34.6852633757874</c:v>
                </c:pt>
                <c:pt idx="15536">
                  <c:v>34.685328353361101</c:v>
                </c:pt>
                <c:pt idx="15537">
                  <c:v>34.685393315761701</c:v>
                </c:pt>
                <c:pt idx="15538">
                  <c:v>34.685458262992697</c:v>
                </c:pt>
                <c:pt idx="15539">
                  <c:v>34.685523195057698</c:v>
                </c:pt>
                <c:pt idx="15540">
                  <c:v>34.685588111960101</c:v>
                </c:pt>
                <c:pt idx="15541">
                  <c:v>34.685653013703501</c:v>
                </c:pt>
                <c:pt idx="15542">
                  <c:v>34.6857179002915</c:v>
                </c:pt>
                <c:pt idx="15543">
                  <c:v>34.685782771727602</c:v>
                </c:pt>
                <c:pt idx="15544">
                  <c:v>34.685847628015303</c:v>
                </c:pt>
                <c:pt idx="15545">
                  <c:v>34.685912469158303</c:v>
                </c:pt>
                <c:pt idx="15546">
                  <c:v>34.685977295159901</c:v>
                </c:pt>
                <c:pt idx="15547">
                  <c:v>34.686042106023898</c:v>
                </c:pt>
                <c:pt idx="15548">
                  <c:v>34.686106901753703</c:v>
                </c:pt>
                <c:pt idx="15549">
                  <c:v>34.6861716823528</c:v>
                </c:pt>
                <c:pt idx="15550">
                  <c:v>34.686236447824797</c:v>
                </c:pt>
                <c:pt idx="15551">
                  <c:v>34.686301198173297</c:v>
                </c:pt>
                <c:pt idx="15552">
                  <c:v>34.686365933401703</c:v>
                </c:pt>
                <c:pt idx="15553">
                  <c:v>34.686430653513597</c:v>
                </c:pt>
                <c:pt idx="15554">
                  <c:v>34.686495358512502</c:v>
                </c:pt>
                <c:pt idx="15555">
                  <c:v>34.686560048402001</c:v>
                </c:pt>
                <c:pt idx="15556">
                  <c:v>34.686624723185702</c:v>
                </c:pt>
                <c:pt idx="15557">
                  <c:v>34.686689382866902</c:v>
                </c:pt>
                <c:pt idx="15558">
                  <c:v>34.686754027449297</c:v>
                </c:pt>
                <c:pt idx="15559">
                  <c:v>34.686818656936403</c:v>
                </c:pt>
                <c:pt idx="15560">
                  <c:v>34.686883271331702</c:v>
                </c:pt>
                <c:pt idx="15561">
                  <c:v>34.686947870638797</c:v>
                </c:pt>
                <c:pt idx="15562">
                  <c:v>34.687012454861197</c:v>
                </c:pt>
                <c:pt idx="15563">
                  <c:v>34.687077024002299</c:v>
                </c:pt>
                <c:pt idx="15564">
                  <c:v>34.687141578065798</c:v>
                </c:pt>
                <c:pt idx="15565">
                  <c:v>34.687206117055197</c:v>
                </c:pt>
                <c:pt idx="15566">
                  <c:v>34.6872706409739</c:v>
                </c:pt>
                <c:pt idx="15567">
                  <c:v>34.6873351498256</c:v>
                </c:pt>
                <c:pt idx="15568">
                  <c:v>34.687399643613603</c:v>
                </c:pt>
                <c:pt idx="15569">
                  <c:v>34.687464122341702</c:v>
                </c:pt>
                <c:pt idx="15570">
                  <c:v>34.687528586013102</c:v>
                </c:pt>
                <c:pt idx="15571">
                  <c:v>34.687593034631597</c:v>
                </c:pt>
                <c:pt idx="15572">
                  <c:v>34.687657468200598</c:v>
                </c:pt>
                <c:pt idx="15573">
                  <c:v>34.6877218867237</c:v>
                </c:pt>
                <c:pt idx="15574">
                  <c:v>34.687786290204201</c:v>
                </c:pt>
                <c:pt idx="15575">
                  <c:v>34.687850678645901</c:v>
                </c:pt>
                <c:pt idx="15576">
                  <c:v>34.687915052052098</c:v>
                </c:pt>
                <c:pt idx="15577">
                  <c:v>34.687979410426401</c:v>
                </c:pt>
                <c:pt idx="15578">
                  <c:v>34.688043753772398</c:v>
                </c:pt>
                <c:pt idx="15579">
                  <c:v>34.6881080820934</c:v>
                </c:pt>
                <c:pt idx="15580">
                  <c:v>34.688172395393103</c:v>
                </c:pt>
                <c:pt idx="15581">
                  <c:v>34.688236693675002</c:v>
                </c:pt>
                <c:pt idx="15582">
                  <c:v>34.6883009769425</c:v>
                </c:pt>
                <c:pt idx="15583">
                  <c:v>34.688365245199201</c:v>
                </c:pt>
                <c:pt idx="15584">
                  <c:v>34.6884294984485</c:v>
                </c:pt>
                <c:pt idx="15585">
                  <c:v>34.688493736694099</c:v>
                </c:pt>
                <c:pt idx="15586">
                  <c:v>34.688557959939303</c:v>
                </c:pt>
                <c:pt idx="15587">
                  <c:v>34.688622168187798</c:v>
                </c:pt>
                <c:pt idx="15588">
                  <c:v>34.688686361442997</c:v>
                </c:pt>
                <c:pt idx="15589">
                  <c:v>34.688750539708302</c:v>
                </c:pt>
                <c:pt idx="15590">
                  <c:v>34.6888147029875</c:v>
                </c:pt>
                <c:pt idx="15591">
                  <c:v>34.688878851283803</c:v>
                </c:pt>
                <c:pt idx="15592">
                  <c:v>34.688942984600899</c:v>
                </c:pt>
                <c:pt idx="15593">
                  <c:v>34.689007102942199</c:v>
                </c:pt>
                <c:pt idx="15594">
                  <c:v>34.689071206311198</c:v>
                </c:pt>
                <c:pt idx="15595">
                  <c:v>34.689135294711399</c:v>
                </c:pt>
                <c:pt idx="15596">
                  <c:v>34.689199368146397</c:v>
                </c:pt>
                <c:pt idx="15597">
                  <c:v>34.689263426619704</c:v>
                </c:pt>
                <c:pt idx="15598">
                  <c:v>34.6893274701346</c:v>
                </c:pt>
                <c:pt idx="15599">
                  <c:v>34.689391498694803</c:v>
                </c:pt>
                <c:pt idx="15600">
                  <c:v>34.689455512303702</c:v>
                </c:pt>
                <c:pt idx="15601">
                  <c:v>34.6895195109648</c:v>
                </c:pt>
                <c:pt idx="15602">
                  <c:v>34.689583494681699</c:v>
                </c:pt>
                <c:pt idx="15603">
                  <c:v>34.689647463457703</c:v>
                </c:pt>
                <c:pt idx="15604">
                  <c:v>34.6897114172965</c:v>
                </c:pt>
                <c:pt idx="15605">
                  <c:v>34.689775356201501</c:v>
                </c:pt>
                <c:pt idx="15606">
                  <c:v>34.689839280176102</c:v>
                </c:pt>
                <c:pt idx="15607">
                  <c:v>34.689903189223898</c:v>
                </c:pt>
                <c:pt idx="15608">
                  <c:v>34.6899670833484</c:v>
                </c:pt>
                <c:pt idx="15609">
                  <c:v>34.690030962553003</c:v>
                </c:pt>
                <c:pt idx="15610">
                  <c:v>34.690094826841303</c:v>
                </c:pt>
                <c:pt idx="15611">
                  <c:v>34.690158676216697</c:v>
                </c:pt>
                <c:pt idx="15612">
                  <c:v>34.690222510682702</c:v>
                </c:pt>
                <c:pt idx="15613">
                  <c:v>34.690286330242898</c:v>
                </c:pt>
                <c:pt idx="15614">
                  <c:v>34.690350134900598</c:v>
                </c:pt>
                <c:pt idx="15615">
                  <c:v>34.690413924659403</c:v>
                </c:pt>
                <c:pt idx="15616">
                  <c:v>34.690477699522702</c:v>
                </c:pt>
                <c:pt idx="15617">
                  <c:v>34.690541459494099</c:v>
                </c:pt>
                <c:pt idx="15618">
                  <c:v>34.690605204576997</c:v>
                </c:pt>
                <c:pt idx="15619">
                  <c:v>34.690668934774898</c:v>
                </c:pt>
                <c:pt idx="15620">
                  <c:v>34.690732650091299</c:v>
                </c:pt>
                <c:pt idx="15621">
                  <c:v>34.690796350529702</c:v>
                </c:pt>
                <c:pt idx="15622">
                  <c:v>34.690860036093497</c:v>
                </c:pt>
                <c:pt idx="15623">
                  <c:v>34.690923706786201</c:v>
                </c:pt>
                <c:pt idx="15624">
                  <c:v>34.690987362611303</c:v>
                </c:pt>
                <c:pt idx="15625">
                  <c:v>34.691051003572198</c:v>
                </c:pt>
                <c:pt idx="15626">
                  <c:v>34.691114629672597</c:v>
                </c:pt>
                <c:pt idx="15627">
                  <c:v>34.691178240915697</c:v>
                </c:pt>
                <c:pt idx="15628">
                  <c:v>34.6912418373051</c:v>
                </c:pt>
                <c:pt idx="15629">
                  <c:v>34.691305418844301</c:v>
                </c:pt>
                <c:pt idx="15630">
                  <c:v>34.691368985536798</c:v>
                </c:pt>
                <c:pt idx="15631">
                  <c:v>34.6914325373859</c:v>
                </c:pt>
                <c:pt idx="15632">
                  <c:v>34.691496074395197</c:v>
                </c:pt>
                <c:pt idx="15633">
                  <c:v>34.691559596568197</c:v>
                </c:pt>
                <c:pt idx="15634">
                  <c:v>34.691623103908299</c:v>
                </c:pt>
                <c:pt idx="15635">
                  <c:v>34.691686596418997</c:v>
                </c:pt>
                <c:pt idx="15636">
                  <c:v>34.691750074103702</c:v>
                </c:pt>
                <c:pt idx="15637">
                  <c:v>34.691813536966002</c:v>
                </c:pt>
                <c:pt idx="15638">
                  <c:v>34.691876985009202</c:v>
                </c:pt>
                <c:pt idx="15639">
                  <c:v>34.691940418236896</c:v>
                </c:pt>
                <c:pt idx="15640">
                  <c:v>34.692003836652503</c:v>
                </c:pt>
                <c:pt idx="15641">
                  <c:v>34.692067240259497</c:v>
                </c:pt>
                <c:pt idx="15642">
                  <c:v>34.692130629061303</c:v>
                </c:pt>
                <c:pt idx="15643">
                  <c:v>34.692194003061402</c:v>
                </c:pt>
                <c:pt idx="15644">
                  <c:v>34.692257362263298</c:v>
                </c:pt>
                <c:pt idx="15645">
                  <c:v>34.692320706670301</c:v>
                </c:pt>
                <c:pt idx="15646">
                  <c:v>34.6923840362861</c:v>
                </c:pt>
                <c:pt idx="15647">
                  <c:v>34.692447351113998</c:v>
                </c:pt>
                <c:pt idx="15648">
                  <c:v>34.692510651157498</c:v>
                </c:pt>
                <c:pt idx="15649">
                  <c:v>34.692573936420096</c:v>
                </c:pt>
                <c:pt idx="15650">
                  <c:v>34.692637206905097</c:v>
                </c:pt>
                <c:pt idx="15651">
                  <c:v>34.692700462616102</c:v>
                </c:pt>
                <c:pt idx="15652">
                  <c:v>34.692763703556601</c:v>
                </c:pt>
                <c:pt idx="15653">
                  <c:v>34.692826929729897</c:v>
                </c:pt>
                <c:pt idx="15654">
                  <c:v>34.6928901411395</c:v>
                </c:pt>
                <c:pt idx="15655">
                  <c:v>34.6929533377889</c:v>
                </c:pt>
                <c:pt idx="15656">
                  <c:v>34.6930165196815</c:v>
                </c:pt>
                <c:pt idx="15657">
                  <c:v>34.693079686820802</c:v>
                </c:pt>
                <c:pt idx="15658">
                  <c:v>34.693142839210303</c:v>
                </c:pt>
                <c:pt idx="15659">
                  <c:v>34.693205976853299</c:v>
                </c:pt>
                <c:pt idx="15660">
                  <c:v>34.693269099753302</c:v>
                </c:pt>
                <c:pt idx="15661">
                  <c:v>34.693332207913798</c:v>
                </c:pt>
                <c:pt idx="15662">
                  <c:v>34.6933953013381</c:v>
                </c:pt>
                <c:pt idx="15663">
                  <c:v>34.693458380029902</c:v>
                </c:pt>
                <c:pt idx="15664">
                  <c:v>34.693521443992402</c:v>
                </c:pt>
                <c:pt idx="15665">
                  <c:v>34.693584493229203</c:v>
                </c:pt>
                <c:pt idx="15666">
                  <c:v>34.6936475277437</c:v>
                </c:pt>
                <c:pt idx="15667">
                  <c:v>34.693710547539403</c:v>
                </c:pt>
                <c:pt idx="15668">
                  <c:v>34.693773552619497</c:v>
                </c:pt>
                <c:pt idx="15669">
                  <c:v>34.693836542987697</c:v>
                </c:pt>
                <c:pt idx="15670">
                  <c:v>34.693899518647399</c:v>
                </c:pt>
                <c:pt idx="15671">
                  <c:v>34.6939624796019</c:v>
                </c:pt>
                <c:pt idx="15672">
                  <c:v>34.694025425854797</c:v>
                </c:pt>
                <c:pt idx="15673">
                  <c:v>34.694088357409399</c:v>
                </c:pt>
                <c:pt idx="15674">
                  <c:v>34.694151274269302</c:v>
                </c:pt>
                <c:pt idx="15675">
                  <c:v>34.694214176437697</c:v>
                </c:pt>
                <c:pt idx="15676">
                  <c:v>34.6942770639183</c:v>
                </c:pt>
                <c:pt idx="15677">
                  <c:v>34.6943399367143</c:v>
                </c:pt>
                <c:pt idx="15678">
                  <c:v>34.694402794829301</c:v>
                </c:pt>
                <c:pt idx="15679">
                  <c:v>34.694465638266699</c:v>
                </c:pt>
                <c:pt idx="15680">
                  <c:v>34.694528467029897</c:v>
                </c:pt>
                <c:pt idx="15681">
                  <c:v>34.6945912811222</c:v>
                </c:pt>
                <c:pt idx="15682">
                  <c:v>34.694654080547302</c:v>
                </c:pt>
                <c:pt idx="15683">
                  <c:v>34.6947168653085</c:v>
                </c:pt>
                <c:pt idx="15684">
                  <c:v>34.694779635409098</c:v>
                </c:pt>
                <c:pt idx="15685">
                  <c:v>34.694842390852699</c:v>
                </c:pt>
                <c:pt idx="15686">
                  <c:v>34.694905131642699</c:v>
                </c:pt>
                <c:pt idx="15687">
                  <c:v>34.694967857782501</c:v>
                </c:pt>
                <c:pt idx="15688">
                  <c:v>34.695030569275502</c:v>
                </c:pt>
                <c:pt idx="15689">
                  <c:v>34.695093266125198</c:v>
                </c:pt>
                <c:pt idx="15690">
                  <c:v>34.695155948335</c:v>
                </c:pt>
                <c:pt idx="15691">
                  <c:v>34.695218615908203</c:v>
                </c:pt>
                <c:pt idx="15692">
                  <c:v>34.695281268848397</c:v>
                </c:pt>
                <c:pt idx="15693">
                  <c:v>34.6953439071589</c:v>
                </c:pt>
                <c:pt idx="15694">
                  <c:v>34.695406530843101</c:v>
                </c:pt>
                <c:pt idx="15695">
                  <c:v>34.695469139904503</c:v>
                </c:pt>
                <c:pt idx="15696">
                  <c:v>34.695531734346602</c:v>
                </c:pt>
                <c:pt idx="15697">
                  <c:v>34.695594314172602</c:v>
                </c:pt>
                <c:pt idx="15698">
                  <c:v>34.6956568793861</c:v>
                </c:pt>
                <c:pt idx="15699">
                  <c:v>34.695719429990397</c:v>
                </c:pt>
                <c:pt idx="15700">
                  <c:v>34.695781965988999</c:v>
                </c:pt>
                <c:pt idx="15701">
                  <c:v>34.695844487385301</c:v>
                </c:pt>
                <c:pt idx="15702">
                  <c:v>34.6959069941826</c:v>
                </c:pt>
                <c:pt idx="15703">
                  <c:v>34.695969486384499</c:v>
                </c:pt>
                <c:pt idx="15704">
                  <c:v>34.696031963994301</c:v>
                </c:pt>
                <c:pt idx="15705">
                  <c:v>34.696094427015403</c:v>
                </c:pt>
                <c:pt idx="15706">
                  <c:v>34.696156875451202</c:v>
                </c:pt>
                <c:pt idx="15707">
                  <c:v>34.696219309305299</c:v>
                </c:pt>
                <c:pt idx="15708">
                  <c:v>34.6962817285808</c:v>
                </c:pt>
                <c:pt idx="15709">
                  <c:v>34.696344133281301</c:v>
                </c:pt>
                <c:pt idx="15710">
                  <c:v>34.696406523410197</c:v>
                </c:pt>
                <c:pt idx="15711">
                  <c:v>34.696468898970899</c:v>
                </c:pt>
                <c:pt idx="15712">
                  <c:v>34.696531259966797</c:v>
                </c:pt>
                <c:pt idx="15713">
                  <c:v>34.696593606401201</c:v>
                </c:pt>
                <c:pt idx="15714">
                  <c:v>34.696655938277701</c:v>
                </c:pt>
                <c:pt idx="15715">
                  <c:v>34.696718255599599</c:v>
                </c:pt>
                <c:pt idx="15716">
                  <c:v>34.6967805583702</c:v>
                </c:pt>
                <c:pt idx="15717">
                  <c:v>34.6968428465931</c:v>
                </c:pt>
                <c:pt idx="15718">
                  <c:v>34.696905120271502</c:v>
                </c:pt>
                <c:pt idx="15719">
                  <c:v>34.696967379409003</c:v>
                </c:pt>
                <c:pt idx="15720">
                  <c:v>34.697029624008898</c:v>
                </c:pt>
                <c:pt idx="15721">
                  <c:v>34.6970918540746</c:v>
                </c:pt>
                <c:pt idx="15722">
                  <c:v>34.697154069609397</c:v>
                </c:pt>
                <c:pt idx="15723">
                  <c:v>34.697216270616899</c:v>
                </c:pt>
                <c:pt idx="15724">
                  <c:v>34.697278457100403</c:v>
                </c:pt>
                <c:pt idx="15725">
                  <c:v>34.697340629063298</c:v>
                </c:pt>
                <c:pt idx="15726">
                  <c:v>34.697402786508903</c:v>
                </c:pt>
                <c:pt idx="15727">
                  <c:v>34.697464929440699</c:v>
                </c:pt>
                <c:pt idx="15728">
                  <c:v>34.697527057862096</c:v>
                </c:pt>
                <c:pt idx="15729">
                  <c:v>34.697589171776499</c:v>
                </c:pt>
                <c:pt idx="15730">
                  <c:v>34.697651271187198</c:v>
                </c:pt>
                <c:pt idx="15731">
                  <c:v>34.697713356097701</c:v>
                </c:pt>
                <c:pt idx="15732">
                  <c:v>34.697775426511299</c:v>
                </c:pt>
                <c:pt idx="15733">
                  <c:v>34.697837482431403</c:v>
                </c:pt>
                <c:pt idx="15734">
                  <c:v>34.697899523861402</c:v>
                </c:pt>
                <c:pt idx="15735">
                  <c:v>34.697961550804798</c:v>
                </c:pt>
                <c:pt idx="15736">
                  <c:v>34.698023563264798</c:v>
                </c:pt>
                <c:pt idx="15737">
                  <c:v>34.698085561244902</c:v>
                </c:pt>
                <c:pt idx="15738">
                  <c:v>34.698147544748501</c:v>
                </c:pt>
                <c:pt idx="15739">
                  <c:v>34.698209513778899</c:v>
                </c:pt>
                <c:pt idx="15740">
                  <c:v>34.698271468339499</c:v>
                </c:pt>
                <c:pt idx="15741">
                  <c:v>34.698333408433697</c:v>
                </c:pt>
                <c:pt idx="15742">
                  <c:v>34.698395334064998</c:v>
                </c:pt>
                <c:pt idx="15743">
                  <c:v>34.698457245236597</c:v>
                </c:pt>
                <c:pt idx="15744">
                  <c:v>34.698519141951898</c:v>
                </c:pt>
                <c:pt idx="15745">
                  <c:v>34.698581024214398</c:v>
                </c:pt>
                <c:pt idx="15746">
                  <c:v>34.698642892027401</c:v>
                </c:pt>
                <c:pt idx="15747">
                  <c:v>34.698704745394302</c:v>
                </c:pt>
                <c:pt idx="15748">
                  <c:v>34.698766584318498</c:v>
                </c:pt>
                <c:pt idx="15749">
                  <c:v>34.698828408803301</c:v>
                </c:pt>
                <c:pt idx="15750">
                  <c:v>34.6988902188521</c:v>
                </c:pt>
                <c:pt idx="15751">
                  <c:v>34.698952014468297</c:v>
                </c:pt>
                <c:pt idx="15752">
                  <c:v>34.699013795655297</c:v>
                </c:pt>
                <c:pt idx="15753">
                  <c:v>34.699075562416397</c:v>
                </c:pt>
                <c:pt idx="15754">
                  <c:v>34.699137314755099</c:v>
                </c:pt>
                <c:pt idx="15755">
                  <c:v>34.699199052674601</c:v>
                </c:pt>
                <c:pt idx="15756">
                  <c:v>34.699260776178399</c:v>
                </c:pt>
                <c:pt idx="15757">
                  <c:v>34.699322485269803</c:v>
                </c:pt>
                <c:pt idx="15758">
                  <c:v>34.699384179952098</c:v>
                </c:pt>
                <c:pt idx="15759">
                  <c:v>34.699445860228899</c:v>
                </c:pt>
                <c:pt idx="15760">
                  <c:v>34.699507526103403</c:v>
                </c:pt>
                <c:pt idx="15761">
                  <c:v>34.699569177579001</c:v>
                </c:pt>
                <c:pt idx="15762">
                  <c:v>34.699630814659002</c:v>
                </c:pt>
                <c:pt idx="15763">
                  <c:v>34.699692437346897</c:v>
                </c:pt>
                <c:pt idx="15764">
                  <c:v>34.699754045646003</c:v>
                </c:pt>
                <c:pt idx="15765">
                  <c:v>34.699815639559603</c:v>
                </c:pt>
                <c:pt idx="15766">
                  <c:v>34.699877219091199</c:v>
                </c:pt>
                <c:pt idx="15767">
                  <c:v>34.699938784244097</c:v>
                </c:pt>
                <c:pt idx="15768">
                  <c:v>34.7000003350215</c:v>
                </c:pt>
                <c:pt idx="15769">
                  <c:v>34.700061871427003</c:v>
                </c:pt>
                <c:pt idx="15770">
                  <c:v>34.700123393463898</c:v>
                </c:pt>
                <c:pt idx="15771">
                  <c:v>34.700184901135501</c:v>
                </c:pt>
                <c:pt idx="15772">
                  <c:v>34.700246394445202</c:v>
                </c:pt>
                <c:pt idx="15773">
                  <c:v>34.700307873396298</c:v>
                </c:pt>
                <c:pt idx="15774">
                  <c:v>34.7003693379922</c:v>
                </c:pt>
                <c:pt idx="15775">
                  <c:v>34.700430788236197</c:v>
                </c:pt>
                <c:pt idx="15776">
                  <c:v>34.7004922241318</c:v>
                </c:pt>
                <c:pt idx="15777">
                  <c:v>34.700553645682199</c:v>
                </c:pt>
                <c:pt idx="15778">
                  <c:v>34.700615052890903</c:v>
                </c:pt>
                <c:pt idx="15779">
                  <c:v>34.700676445761097</c:v>
                </c:pt>
                <c:pt idx="15780">
                  <c:v>34.700737824296198</c:v>
                </c:pt>
                <c:pt idx="15781">
                  <c:v>34.700799188499602</c:v>
                </c:pt>
                <c:pt idx="15782">
                  <c:v>34.700860538374599</c:v>
                </c:pt>
                <c:pt idx="15783">
                  <c:v>34.700921873924599</c:v>
                </c:pt>
                <c:pt idx="15784">
                  <c:v>34.700983195153</c:v>
                </c:pt>
                <c:pt idx="15785">
                  <c:v>34.701044502062999</c:v>
                </c:pt>
                <c:pt idx="15786">
                  <c:v>34.701105794657998</c:v>
                </c:pt>
                <c:pt idx="15787">
                  <c:v>34.701167072941303</c:v>
                </c:pt>
                <c:pt idx="15788">
                  <c:v>34.701228336916401</c:v>
                </c:pt>
                <c:pt idx="15789">
                  <c:v>34.701289586586498</c:v>
                </c:pt>
                <c:pt idx="15790">
                  <c:v>34.701350821955003</c:v>
                </c:pt>
                <c:pt idx="15791">
                  <c:v>34.7014120430253</c:v>
                </c:pt>
                <c:pt idx="15792">
                  <c:v>34.701473249800699</c:v>
                </c:pt>
                <c:pt idx="15793">
                  <c:v>34.701534442284398</c:v>
                </c:pt>
                <c:pt idx="15794">
                  <c:v>34.701595620479999</c:v>
                </c:pt>
                <c:pt idx="15795">
                  <c:v>34.7016567843906</c:v>
                </c:pt>
                <c:pt idx="15796">
                  <c:v>34.701717934019698</c:v>
                </c:pt>
                <c:pt idx="15797">
                  <c:v>34.701779069370602</c:v>
                </c:pt>
                <c:pt idx="15798">
                  <c:v>34.701840190446603</c:v>
                </c:pt>
                <c:pt idx="15799">
                  <c:v>34.701901297250998</c:v>
                </c:pt>
                <c:pt idx="15800">
                  <c:v>34.701962389787298</c:v>
                </c:pt>
                <c:pt idx="15801">
                  <c:v>34.702023468058698</c:v>
                </c:pt>
                <c:pt idx="15802">
                  <c:v>34.702084532068497</c:v>
                </c:pt>
                <c:pt idx="15803">
                  <c:v>34.702145581820197</c:v>
                </c:pt>
                <c:pt idx="15804">
                  <c:v>34.702206617316897</c:v>
                </c:pt>
                <c:pt idx="15805">
                  <c:v>34.702267638562198</c:v>
                </c:pt>
                <c:pt idx="15806">
                  <c:v>34.702328645559199</c:v>
                </c:pt>
                <c:pt idx="15807">
                  <c:v>34.702389638311402</c:v>
                </c:pt>
                <c:pt idx="15808">
                  <c:v>34.702450616821999</c:v>
                </c:pt>
                <c:pt idx="15809">
                  <c:v>34.702511581094399</c:v>
                </c:pt>
                <c:pt idx="15810">
                  <c:v>34.702572531131999</c:v>
                </c:pt>
                <c:pt idx="15811">
                  <c:v>34.702633466937897</c:v>
                </c:pt>
                <c:pt idx="15812">
                  <c:v>34.702694388515702</c:v>
                </c:pt>
                <c:pt idx="15813">
                  <c:v>34.702755295868499</c:v>
                </c:pt>
                <c:pt idx="15814">
                  <c:v>34.702816188999797</c:v>
                </c:pt>
                <c:pt idx="15815">
                  <c:v>34.702877067912802</c:v>
                </c:pt>
                <c:pt idx="15816">
                  <c:v>34.702937932610801</c:v>
                </c:pt>
                <c:pt idx="15817">
                  <c:v>34.7029987830973</c:v>
                </c:pt>
                <c:pt idx="15818">
                  <c:v>34.703059619375502</c:v>
                </c:pt>
                <c:pt idx="15819">
                  <c:v>34.703120441448696</c:v>
                </c:pt>
                <c:pt idx="15820">
                  <c:v>34.703181249320302</c:v>
                </c:pt>
                <c:pt idx="15821">
                  <c:v>34.703242042993502</c:v>
                </c:pt>
                <c:pt idx="15822">
                  <c:v>34.703302822471798</c:v>
                </c:pt>
                <c:pt idx="15823">
                  <c:v>34.703363587758297</c:v>
                </c:pt>
                <c:pt idx="15824">
                  <c:v>34.7034243388565</c:v>
                </c:pt>
                <c:pt idx="15825">
                  <c:v>34.703485075769699</c:v>
                </c:pt>
                <c:pt idx="15826">
                  <c:v>34.703545798501104</c:v>
                </c:pt>
                <c:pt idx="15827">
                  <c:v>34.703606507054097</c:v>
                </c:pt>
                <c:pt idx="15828">
                  <c:v>34.703667201431898</c:v>
                </c:pt>
                <c:pt idx="15829">
                  <c:v>34.703727881638002</c:v>
                </c:pt>
                <c:pt idx="15830">
                  <c:v>34.7037885476756</c:v>
                </c:pt>
                <c:pt idx="15831">
                  <c:v>34.703849199548102</c:v>
                </c:pt>
                <c:pt idx="15832">
                  <c:v>34.703909837258699</c:v>
                </c:pt>
                <c:pt idx="15833">
                  <c:v>34.703970460810702</c:v>
                </c:pt>
                <c:pt idx="15834">
                  <c:v>34.704031070207499</c:v>
                </c:pt>
                <c:pt idx="15835">
                  <c:v>34.704091665452403</c:v>
                </c:pt>
                <c:pt idx="15836">
                  <c:v>34.704152246548702</c:v>
                </c:pt>
                <c:pt idx="15837">
                  <c:v>34.704212813499602</c:v>
                </c:pt>
                <c:pt idx="15838">
                  <c:v>34.704273366308598</c:v>
                </c:pt>
                <c:pt idx="15839">
                  <c:v>34.704333904978803</c:v>
                </c:pt>
                <c:pt idx="15840">
                  <c:v>34.704394429513698</c:v>
                </c:pt>
                <c:pt idx="15841">
                  <c:v>34.704454939916502</c:v>
                </c:pt>
                <c:pt idx="15842">
                  <c:v>34.704515436190498</c:v>
                </c:pt>
                <c:pt idx="15843">
                  <c:v>34.704575918339003</c:v>
                </c:pt>
                <c:pt idx="15844">
                  <c:v>34.704636386365301</c:v>
                </c:pt>
                <c:pt idx="15845">
                  <c:v>34.704696840272703</c:v>
                </c:pt>
                <c:pt idx="15846">
                  <c:v>34.704757280064598</c:v>
                </c:pt>
                <c:pt idx="15847">
                  <c:v>34.704817705744198</c:v>
                </c:pt>
                <c:pt idx="15848">
                  <c:v>34.704878117314799</c:v>
                </c:pt>
                <c:pt idx="15849">
                  <c:v>34.704938514779798</c:v>
                </c:pt>
                <c:pt idx="15850">
                  <c:v>34.7049988981423</c:v>
                </c:pt>
                <c:pt idx="15851">
                  <c:v>34.705059267405801</c:v>
                </c:pt>
                <c:pt idx="15852">
                  <c:v>34.705119622573498</c:v>
                </c:pt>
                <c:pt idx="15853">
                  <c:v>34.705179963648597</c:v>
                </c:pt>
                <c:pt idx="15854">
                  <c:v>34.705240290634599</c:v>
                </c:pt>
                <c:pt idx="15855">
                  <c:v>34.705300603534702</c:v>
                </c:pt>
                <c:pt idx="15856">
                  <c:v>34.705360902352098</c:v>
                </c:pt>
                <c:pt idx="15857">
                  <c:v>34.705421187090302</c:v>
                </c:pt>
                <c:pt idx="15858">
                  <c:v>34.705481457752299</c:v>
                </c:pt>
                <c:pt idx="15859">
                  <c:v>34.705541714341699</c:v>
                </c:pt>
                <c:pt idx="15860">
                  <c:v>34.705601956861599</c:v>
                </c:pt>
                <c:pt idx="15861">
                  <c:v>34.705662185315298</c:v>
                </c:pt>
                <c:pt idx="15862">
                  <c:v>34.705722399706197</c:v>
                </c:pt>
                <c:pt idx="15863">
                  <c:v>34.705782600037502</c:v>
                </c:pt>
                <c:pt idx="15864">
                  <c:v>34.705842786312502</c:v>
                </c:pt>
                <c:pt idx="15865">
                  <c:v>34.705902958534402</c:v>
                </c:pt>
                <c:pt idx="15866">
                  <c:v>34.705963116706698</c:v>
                </c:pt>
                <c:pt idx="15867">
                  <c:v>34.706023260832403</c:v>
                </c:pt>
                <c:pt idx="15868">
                  <c:v>34.706083390915097</c:v>
                </c:pt>
                <c:pt idx="15869">
                  <c:v>34.706143506957801</c:v>
                </c:pt>
                <c:pt idx="15870">
                  <c:v>34.706203608964003</c:v>
                </c:pt>
                <c:pt idx="15871">
                  <c:v>34.706263696936801</c:v>
                </c:pt>
                <c:pt idx="15872">
                  <c:v>34.7063237708796</c:v>
                </c:pt>
                <c:pt idx="15873">
                  <c:v>34.706383830795602</c:v>
                </c:pt>
                <c:pt idx="15874">
                  <c:v>34.706443876688198</c:v>
                </c:pt>
                <c:pt idx="15875">
                  <c:v>34.706503908560599</c:v>
                </c:pt>
                <c:pt idx="15876">
                  <c:v>34.706563926416003</c:v>
                </c:pt>
                <c:pt idx="15877">
                  <c:v>34.706623930257798</c:v>
                </c:pt>
                <c:pt idx="15878">
                  <c:v>34.706683920089198</c:v>
                </c:pt>
                <c:pt idx="15879">
                  <c:v>34.706743895913597</c:v>
                </c:pt>
                <c:pt idx="15880">
                  <c:v>34.706803857734101</c:v>
                </c:pt>
                <c:pt idx="15881">
                  <c:v>34.706863805554001</c:v>
                </c:pt>
                <c:pt idx="15882">
                  <c:v>34.706923739376698</c:v>
                </c:pt>
                <c:pt idx="15883">
                  <c:v>34.706983659205399</c:v>
                </c:pt>
                <c:pt idx="15884">
                  <c:v>34.707043565043399</c:v>
                </c:pt>
                <c:pt idx="15885">
                  <c:v>34.707103456893897</c:v>
                </c:pt>
                <c:pt idx="15886">
                  <c:v>34.707163334760203</c:v>
                </c:pt>
                <c:pt idx="15887">
                  <c:v>34.7072231986456</c:v>
                </c:pt>
                <c:pt idx="15888">
                  <c:v>34.7072830485533</c:v>
                </c:pt>
                <c:pt idx="15889">
                  <c:v>34.7073428844867</c:v>
                </c:pt>
                <c:pt idx="15890">
                  <c:v>34.707402706448903</c:v>
                </c:pt>
                <c:pt idx="15891">
                  <c:v>34.7074625144433</c:v>
                </c:pt>
                <c:pt idx="15892">
                  <c:v>34.707522308473102</c:v>
                </c:pt>
                <c:pt idx="15893">
                  <c:v>34.707582088541599</c:v>
                </c:pt>
                <c:pt idx="15894">
                  <c:v>34.707641854652003</c:v>
                </c:pt>
                <c:pt idx="15895">
                  <c:v>34.707701606807603</c:v>
                </c:pt>
                <c:pt idx="15896">
                  <c:v>34.707761345011697</c:v>
                </c:pt>
                <c:pt idx="15897">
                  <c:v>34.707821069267503</c:v>
                </c:pt>
                <c:pt idx="15898">
                  <c:v>34.707880779578304</c:v>
                </c:pt>
                <c:pt idx="15899">
                  <c:v>34.707940475947296</c:v>
                </c:pt>
                <c:pt idx="15900">
                  <c:v>34.7080001583778</c:v>
                </c:pt>
                <c:pt idx="15901">
                  <c:v>34.708059826873097</c:v>
                </c:pt>
                <c:pt idx="15902">
                  <c:v>34.708119481436498</c:v>
                </c:pt>
                <c:pt idx="15903">
                  <c:v>34.708179122071101</c:v>
                </c:pt>
                <c:pt idx="15904">
                  <c:v>34.708238748780197</c:v>
                </c:pt>
                <c:pt idx="15905">
                  <c:v>34.708298361567103</c:v>
                </c:pt>
                <c:pt idx="15906">
                  <c:v>34.708357960435102</c:v>
                </c:pt>
                <c:pt idx="15907">
                  <c:v>34.708417545387398</c:v>
                </c:pt>
                <c:pt idx="15908">
                  <c:v>34.708477116427197</c:v>
                </c:pt>
                <c:pt idx="15909">
                  <c:v>34.708536673557802</c:v>
                </c:pt>
                <c:pt idx="15910">
                  <c:v>34.708596216782503</c:v>
                </c:pt>
                <c:pt idx="15911">
                  <c:v>34.708655746104498</c:v>
                </c:pt>
                <c:pt idx="15912">
                  <c:v>34.708715261526997</c:v>
                </c:pt>
                <c:pt idx="15913">
                  <c:v>34.708774763053299</c:v>
                </c:pt>
                <c:pt idx="15914">
                  <c:v>34.708834250686699</c:v>
                </c:pt>
                <c:pt idx="15915">
                  <c:v>34.708893724430403</c:v>
                </c:pt>
                <c:pt idx="15916">
                  <c:v>34.708953184287601</c:v>
                </c:pt>
                <c:pt idx="15917">
                  <c:v>34.709012630261597</c:v>
                </c:pt>
                <c:pt idx="15918">
                  <c:v>34.709072062355702</c:v>
                </c:pt>
                <c:pt idx="15919">
                  <c:v>34.709131480572999</c:v>
                </c:pt>
                <c:pt idx="15920">
                  <c:v>34.7091908849169</c:v>
                </c:pt>
                <c:pt idx="15921">
                  <c:v>34.709250275390502</c:v>
                </c:pt>
                <c:pt idx="15922">
                  <c:v>34.709309651997103</c:v>
                </c:pt>
                <c:pt idx="15923">
                  <c:v>34.709369014739998</c:v>
                </c:pt>
                <c:pt idx="15924">
                  <c:v>34.709428363622401</c:v>
                </c:pt>
                <c:pt idx="15925">
                  <c:v>34.7094876986475</c:v>
                </c:pt>
                <c:pt idx="15926">
                  <c:v>34.709547019818601</c:v>
                </c:pt>
                <c:pt idx="15927">
                  <c:v>34.7096063271389</c:v>
                </c:pt>
                <c:pt idx="15928">
                  <c:v>34.709665620611602</c:v>
                </c:pt>
                <c:pt idx="15929">
                  <c:v>34.709724900240097</c:v>
                </c:pt>
                <c:pt idx="15930">
                  <c:v>34.709784166027397</c:v>
                </c:pt>
                <c:pt idx="15931">
                  <c:v>34.709843417976899</c:v>
                </c:pt>
                <c:pt idx="15932">
                  <c:v>34.709902656091799</c:v>
                </c:pt>
                <c:pt idx="15933">
                  <c:v>34.709961880375303</c:v>
                </c:pt>
                <c:pt idx="15934">
                  <c:v>34.710021090830701</c:v>
                </c:pt>
                <c:pt idx="15935">
                  <c:v>34.710080287461203</c:v>
                </c:pt>
                <c:pt idx="15936">
                  <c:v>34.710139470270001</c:v>
                </c:pt>
                <c:pt idx="15937">
                  <c:v>34.710198639260298</c:v>
                </c:pt>
                <c:pt idx="15938">
                  <c:v>34.7102577944354</c:v>
                </c:pt>
                <c:pt idx="15939">
                  <c:v>34.710316935798602</c:v>
                </c:pt>
                <c:pt idx="15940">
                  <c:v>34.710376063353003</c:v>
                </c:pt>
                <c:pt idx="15941">
                  <c:v>34.7104351771018</c:v>
                </c:pt>
                <c:pt idx="15942">
                  <c:v>34.710494277048298</c:v>
                </c:pt>
                <c:pt idx="15943">
                  <c:v>34.7105533631958</c:v>
                </c:pt>
                <c:pt idx="15944">
                  <c:v>34.710612435547397</c:v>
                </c:pt>
                <c:pt idx="15945">
                  <c:v>34.7106714941064</c:v>
                </c:pt>
                <c:pt idx="15946">
                  <c:v>34.710730538876</c:v>
                </c:pt>
                <c:pt idx="15947">
                  <c:v>34.710789569859401</c:v>
                </c:pt>
                <c:pt idx="15948">
                  <c:v>34.7108485870598</c:v>
                </c:pt>
                <c:pt idx="15949">
                  <c:v>34.710907590480502</c:v>
                </c:pt>
                <c:pt idx="15950">
                  <c:v>34.710966580124698</c:v>
                </c:pt>
                <c:pt idx="15951">
                  <c:v>34.711025555995597</c:v>
                </c:pt>
                <c:pt idx="15952">
                  <c:v>34.711084518096399</c:v>
                </c:pt>
                <c:pt idx="15953">
                  <c:v>34.7111434664303</c:v>
                </c:pt>
                <c:pt idx="15954">
                  <c:v>34.711202401000698</c:v>
                </c:pt>
                <c:pt idx="15955">
                  <c:v>34.711261321810603</c:v>
                </c:pt>
                <c:pt idx="15956">
                  <c:v>34.711320228863201</c:v>
                </c:pt>
                <c:pt idx="15957">
                  <c:v>34.711379122161901</c:v>
                </c:pt>
                <c:pt idx="15958">
                  <c:v>34.711438001709901</c:v>
                </c:pt>
                <c:pt idx="15959">
                  <c:v>34.711496867510199</c:v>
                </c:pt>
                <c:pt idx="15960">
                  <c:v>34.711555719566299</c:v>
                </c:pt>
                <c:pt idx="15961">
                  <c:v>34.711614557881099</c:v>
                </c:pt>
                <c:pt idx="15962">
                  <c:v>34.711673382458102</c:v>
                </c:pt>
                <c:pt idx="15963">
                  <c:v>34.711732193300399</c:v>
                </c:pt>
                <c:pt idx="15964">
                  <c:v>34.711790990411103</c:v>
                </c:pt>
                <c:pt idx="15965">
                  <c:v>34.711849773793602</c:v>
                </c:pt>
                <c:pt idx="15966">
                  <c:v>34.711908543450903</c:v>
                </c:pt>
                <c:pt idx="15967">
                  <c:v>34.711967299386501</c:v>
                </c:pt>
                <c:pt idx="15968">
                  <c:v>34.712026041603302</c:v>
                </c:pt>
                <c:pt idx="15969">
                  <c:v>34.712084770104703</c:v>
                </c:pt>
                <c:pt idx="15970">
                  <c:v>34.712143484893801</c:v>
                </c:pt>
                <c:pt idx="15971">
                  <c:v>34.712202185973901</c:v>
                </c:pt>
                <c:pt idx="15972">
                  <c:v>34.7122608733481</c:v>
                </c:pt>
                <c:pt idx="15973">
                  <c:v>34.712319547019703</c:v>
                </c:pt>
                <c:pt idx="15974">
                  <c:v>34.7123782069919</c:v>
                </c:pt>
                <c:pt idx="15975">
                  <c:v>34.712436853267803</c:v>
                </c:pt>
                <c:pt idx="15976">
                  <c:v>34.712495485850702</c:v>
                </c:pt>
                <c:pt idx="15977">
                  <c:v>34.712554104743703</c:v>
                </c:pt>
                <c:pt idx="15978">
                  <c:v>34.712612709950101</c:v>
                </c:pt>
                <c:pt idx="15979">
                  <c:v>34.712671301473101</c:v>
                </c:pt>
                <c:pt idx="15980">
                  <c:v>34.712729879315901</c:v>
                </c:pt>
                <c:pt idx="15981">
                  <c:v>34.7127884434816</c:v>
                </c:pt>
                <c:pt idx="15982">
                  <c:v>34.7128469939735</c:v>
                </c:pt>
                <c:pt idx="15983">
                  <c:v>34.7129055307947</c:v>
                </c:pt>
                <c:pt idx="15984">
                  <c:v>34.712964053948497</c:v>
                </c:pt>
                <c:pt idx="15985">
                  <c:v>34.713022563438003</c:v>
                </c:pt>
                <c:pt idx="15986">
                  <c:v>34.7130810592665</c:v>
                </c:pt>
                <c:pt idx="15987">
                  <c:v>34.713139541437101</c:v>
                </c:pt>
                <c:pt idx="15988">
                  <c:v>34.713198009952997</c:v>
                </c:pt>
                <c:pt idx="15989">
                  <c:v>34.713256464817498</c:v>
                </c:pt>
                <c:pt idx="15990">
                  <c:v>34.713314906033602</c:v>
                </c:pt>
                <c:pt idx="15991">
                  <c:v>34.7133733336047</c:v>
                </c:pt>
                <c:pt idx="15992">
                  <c:v>34.713431747533797</c:v>
                </c:pt>
                <c:pt idx="15993">
                  <c:v>34.713490147824203</c:v>
                </c:pt>
                <c:pt idx="15994">
                  <c:v>34.713548534479102</c:v>
                </c:pt>
                <c:pt idx="15995">
                  <c:v>34.7136069075016</c:v>
                </c:pt>
                <c:pt idx="15996">
                  <c:v>34.713665266894999</c:v>
                </c:pt>
                <c:pt idx="15997">
                  <c:v>34.713723612662399</c:v>
                </c:pt>
                <c:pt idx="15998">
                  <c:v>34.713781944807003</c:v>
                </c:pt>
                <c:pt idx="15999">
                  <c:v>34.713840263331903</c:v>
                </c:pt>
                <c:pt idx="16000">
                  <c:v>34.713898568240502</c:v>
                </c:pt>
                <c:pt idx="16001">
                  <c:v>34.713956859535799</c:v>
                </c:pt>
                <c:pt idx="16002">
                  <c:v>34.714015137221097</c:v>
                </c:pt>
                <c:pt idx="16003">
                  <c:v>34.714073401299501</c:v>
                </c:pt>
                <c:pt idx="16004">
                  <c:v>34.714131651774203</c:v>
                </c:pt>
                <c:pt idx="16005">
                  <c:v>34.714189888648399</c:v>
                </c:pt>
                <c:pt idx="16006">
                  <c:v>34.714248111925201</c:v>
                </c:pt>
                <c:pt idx="16007">
                  <c:v>34.7143063216079</c:v>
                </c:pt>
                <c:pt idx="16008">
                  <c:v>34.7143645176996</c:v>
                </c:pt>
                <c:pt idx="16009">
                  <c:v>34.7144227002035</c:v>
                </c:pt>
                <c:pt idx="16010">
                  <c:v>34.714480869122703</c:v>
                </c:pt>
                <c:pt idx="16011">
                  <c:v>34.7145390244605</c:v>
                </c:pt>
                <c:pt idx="16012">
                  <c:v>34.714597166220003</c:v>
                </c:pt>
                <c:pt idx="16013">
                  <c:v>34.714655294404501</c:v>
                </c:pt>
                <c:pt idx="16014">
                  <c:v>34.714713409016902</c:v>
                </c:pt>
                <c:pt idx="16015">
                  <c:v>34.7147715100607</c:v>
                </c:pt>
                <c:pt idx="16016">
                  <c:v>34.714829597538802</c:v>
                </c:pt>
                <c:pt idx="16017">
                  <c:v>34.714887671454498</c:v>
                </c:pt>
                <c:pt idx="16018">
                  <c:v>34.714945731811</c:v>
                </c:pt>
                <c:pt idx="16019">
                  <c:v>34.715003778611397</c:v>
                </c:pt>
                <c:pt idx="16020">
                  <c:v>34.715061811858902</c:v>
                </c:pt>
                <c:pt idx="16021">
                  <c:v>34.715119831556599</c:v>
                </c:pt>
                <c:pt idx="16022">
                  <c:v>34.715177837707799</c:v>
                </c:pt>
                <c:pt idx="16023">
                  <c:v>34.7152358303155</c:v>
                </c:pt>
                <c:pt idx="16024">
                  <c:v>34.715293809382999</c:v>
                </c:pt>
                <c:pt idx="16025">
                  <c:v>34.715351774913401</c:v>
                </c:pt>
                <c:pt idx="16026">
                  <c:v>34.715409726910003</c:v>
                </c:pt>
                <c:pt idx="16027">
                  <c:v>34.715467665375698</c:v>
                </c:pt>
                <c:pt idx="16028">
                  <c:v>34.715525590313902</c:v>
                </c:pt>
                <c:pt idx="16029">
                  <c:v>34.7155835017277</c:v>
                </c:pt>
                <c:pt idx="16030">
                  <c:v>34.715641399620097</c:v>
                </c:pt>
                <c:pt idx="16031">
                  <c:v>34.715699283994503</c:v>
                </c:pt>
                <c:pt idx="16032">
                  <c:v>34.715757154854003</c:v>
                </c:pt>
                <c:pt idx="16033">
                  <c:v>34.715815012201602</c:v>
                </c:pt>
                <c:pt idx="16034">
                  <c:v>34.715872856040598</c:v>
                </c:pt>
                <c:pt idx="16035">
                  <c:v>34.7159306863742</c:v>
                </c:pt>
                <c:pt idx="16036">
                  <c:v>34.715988503205402</c:v>
                </c:pt>
                <c:pt idx="16037">
                  <c:v>34.7160463065375</c:v>
                </c:pt>
                <c:pt idx="16038">
                  <c:v>34.716104096373599</c:v>
                </c:pt>
                <c:pt idx="16039">
                  <c:v>34.716161872716803</c:v>
                </c:pt>
                <c:pt idx="16040">
                  <c:v>34.716219635570297</c:v>
                </c:pt>
                <c:pt idx="16041">
                  <c:v>34.7162773849373</c:v>
                </c:pt>
                <c:pt idx="16042">
                  <c:v>34.716335120820901</c:v>
                </c:pt>
                <c:pt idx="16043">
                  <c:v>34.716392843224298</c:v>
                </c:pt>
                <c:pt idx="16044">
                  <c:v>34.716450552150597</c:v>
                </c:pt>
                <c:pt idx="16045">
                  <c:v>34.716508247602903</c:v>
                </c:pt>
                <c:pt idx="16046">
                  <c:v>34.716565929584497</c:v>
                </c:pt>
                <c:pt idx="16047">
                  <c:v>34.716623598098401</c:v>
                </c:pt>
                <c:pt idx="16048">
                  <c:v>34.716681253147797</c:v>
                </c:pt>
                <c:pt idx="16049">
                  <c:v>34.716738894735897</c:v>
                </c:pt>
                <c:pt idx="16050">
                  <c:v>34.716796522865799</c:v>
                </c:pt>
                <c:pt idx="16051">
                  <c:v>34.716854137540601</c:v>
                </c:pt>
                <c:pt idx="16052">
                  <c:v>34.716911738763599</c:v>
                </c:pt>
                <c:pt idx="16053">
                  <c:v>34.716969326537701</c:v>
                </c:pt>
                <c:pt idx="16054">
                  <c:v>34.717026900866301</c:v>
                </c:pt>
                <c:pt idx="16055">
                  <c:v>34.7170844617524</c:v>
                </c:pt>
                <c:pt idx="16056">
                  <c:v>34.717142009199101</c:v>
                </c:pt>
                <c:pt idx="16057">
                  <c:v>34.717199543209702</c:v>
                </c:pt>
                <c:pt idx="16058">
                  <c:v>34.717257063787201</c:v>
                </c:pt>
                <c:pt idx="16059">
                  <c:v>34.717314570934697</c:v>
                </c:pt>
                <c:pt idx="16060">
                  <c:v>34.7173720646555</c:v>
                </c:pt>
                <c:pt idx="16061">
                  <c:v>34.717429544952701</c:v>
                </c:pt>
                <c:pt idx="16062">
                  <c:v>34.717487011829398</c:v>
                </c:pt>
                <c:pt idx="16063">
                  <c:v>34.717544465288697</c:v>
                </c:pt>
                <c:pt idx="16064">
                  <c:v>34.717601905333801</c:v>
                </c:pt>
                <c:pt idx="16065">
                  <c:v>34.717659331967802</c:v>
                </c:pt>
                <c:pt idx="16066">
                  <c:v>34.717716745193897</c:v>
                </c:pt>
                <c:pt idx="16067">
                  <c:v>34.717774145015099</c:v>
                </c:pt>
                <c:pt idx="16068">
                  <c:v>34.717831531434598</c:v>
                </c:pt>
                <c:pt idx="16069">
                  <c:v>34.717888904455599</c:v>
                </c:pt>
                <c:pt idx="16070">
                  <c:v>34.717946264081199</c:v>
                </c:pt>
                <c:pt idx="16071">
                  <c:v>34.718003610314398</c:v>
                </c:pt>
                <c:pt idx="16072">
                  <c:v>34.718060943158498</c:v>
                </c:pt>
                <c:pt idx="16073">
                  <c:v>34.718118262616599</c:v>
                </c:pt>
                <c:pt idx="16074">
                  <c:v>34.718175568691798</c:v>
                </c:pt>
                <c:pt idx="16075">
                  <c:v>34.7182328613872</c:v>
                </c:pt>
                <c:pt idx="16076">
                  <c:v>34.718290140705903</c:v>
                </c:pt>
                <c:pt idx="16077">
                  <c:v>34.718347406651098</c:v>
                </c:pt>
                <c:pt idx="16078">
                  <c:v>34.718404659225897</c:v>
                </c:pt>
                <c:pt idx="16079">
                  <c:v>34.718461898433503</c:v>
                </c:pt>
                <c:pt idx="16080">
                  <c:v>34.718519124276902</c:v>
                </c:pt>
                <c:pt idx="16081">
                  <c:v>34.718576336759298</c:v>
                </c:pt>
                <c:pt idx="16082">
                  <c:v>34.718633535883797</c:v>
                </c:pt>
                <c:pt idx="16083">
                  <c:v>34.718690721653502</c:v>
                </c:pt>
                <c:pt idx="16084">
                  <c:v>34.718747894071498</c:v>
                </c:pt>
                <c:pt idx="16085">
                  <c:v>34.718805053140997</c:v>
                </c:pt>
                <c:pt idx="16086">
                  <c:v>34.718862198865097</c:v>
                </c:pt>
                <c:pt idx="16087">
                  <c:v>34.718919331246902</c:v>
                </c:pt>
                <c:pt idx="16088">
                  <c:v>34.718976450289503</c:v>
                </c:pt>
                <c:pt idx="16089">
                  <c:v>34.719033555996099</c:v>
                </c:pt>
                <c:pt idx="16090">
                  <c:v>34.719090648369701</c:v>
                </c:pt>
                <c:pt idx="16091">
                  <c:v>34.7191477274135</c:v>
                </c:pt>
                <c:pt idx="16092">
                  <c:v>34.719204793130501</c:v>
                </c:pt>
                <c:pt idx="16093">
                  <c:v>34.719261845524002</c:v>
                </c:pt>
                <c:pt idx="16094">
                  <c:v>34.719318884597001</c:v>
                </c:pt>
                <c:pt idx="16095">
                  <c:v>34.719375910352603</c:v>
                </c:pt>
                <c:pt idx="16096">
                  <c:v>34.719432922793999</c:v>
                </c:pt>
                <c:pt idx="16097">
                  <c:v>34.7194899219242</c:v>
                </c:pt>
                <c:pt idx="16098">
                  <c:v>34.719546907746398</c:v>
                </c:pt>
                <c:pt idx="16099">
                  <c:v>34.719603880263698</c:v>
                </c:pt>
                <c:pt idx="16100">
                  <c:v>34.719660839479097</c:v>
                </c:pt>
                <c:pt idx="16101">
                  <c:v>34.7197177853959</c:v>
                </c:pt>
                <c:pt idx="16102">
                  <c:v>34.719774718017</c:v>
                </c:pt>
                <c:pt idx="16103">
                  <c:v>34.719831637345699</c:v>
                </c:pt>
                <c:pt idx="16104">
                  <c:v>34.719888543384997</c:v>
                </c:pt>
                <c:pt idx="16105">
                  <c:v>34.719945436137998</c:v>
                </c:pt>
                <c:pt idx="16106">
                  <c:v>34.7200023156078</c:v>
                </c:pt>
                <c:pt idx="16107">
                  <c:v>34.720059181797602</c:v>
                </c:pt>
                <c:pt idx="16108">
                  <c:v>34.720116034710401</c:v>
                </c:pt>
                <c:pt idx="16109">
                  <c:v>34.720172874349302</c:v>
                </c:pt>
                <c:pt idx="16110">
                  <c:v>34.720229700717503</c:v>
                </c:pt>
                <c:pt idx="16111">
                  <c:v>34.720286513818003</c:v>
                </c:pt>
                <c:pt idx="16112">
                  <c:v>34.720343313653999</c:v>
                </c:pt>
                <c:pt idx="16113">
                  <c:v>34.720400100228602</c:v>
                </c:pt>
                <c:pt idx="16114">
                  <c:v>34.720456873544698</c:v>
                </c:pt>
                <c:pt idx="16115">
                  <c:v>34.720513633605599</c:v>
                </c:pt>
                <c:pt idx="16116">
                  <c:v>34.720570380414401</c:v>
                </c:pt>
                <c:pt idx="16117">
                  <c:v>34.720627113974103</c:v>
                </c:pt>
                <c:pt idx="16118">
                  <c:v>34.720683834287897</c:v>
                </c:pt>
                <c:pt idx="16119">
                  <c:v>34.720740541358701</c:v>
                </c:pt>
                <c:pt idx="16120">
                  <c:v>34.720797235189799</c:v>
                </c:pt>
                <c:pt idx="16121">
                  <c:v>34.720853915784303</c:v>
                </c:pt>
                <c:pt idx="16122">
                  <c:v>34.720910583145098</c:v>
                </c:pt>
                <c:pt idx="16123">
                  <c:v>34.720967237275502</c:v>
                </c:pt>
                <c:pt idx="16124">
                  <c:v>34.7210238781784</c:v>
                </c:pt>
                <c:pt idx="16125">
                  <c:v>34.721080505857103</c:v>
                </c:pt>
                <c:pt idx="16126">
                  <c:v>34.721137120314502</c:v>
                </c:pt>
                <c:pt idx="16127">
                  <c:v>34.721193721553803</c:v>
                </c:pt>
                <c:pt idx="16128">
                  <c:v>34.721250309578103</c:v>
                </c:pt>
                <c:pt idx="16129">
                  <c:v>34.721306884390401</c:v>
                </c:pt>
                <c:pt idx="16130">
                  <c:v>34.721363445993902</c:v>
                </c:pt>
                <c:pt idx="16131">
                  <c:v>34.721419994391603</c:v>
                </c:pt>
                <c:pt idx="16132">
                  <c:v>34.721476529586603</c:v>
                </c:pt>
                <c:pt idx="16133">
                  <c:v>34.721533051582</c:v>
                </c:pt>
                <c:pt idx="16134">
                  <c:v>34.721589560380899</c:v>
                </c:pt>
                <c:pt idx="16135">
                  <c:v>34.721646055986298</c:v>
                </c:pt>
                <c:pt idx="16136">
                  <c:v>34.721702538401402</c:v>
                </c:pt>
                <c:pt idx="16137">
                  <c:v>34.721759007629302</c:v>
                </c:pt>
                <c:pt idx="16138">
                  <c:v>34.721815463673003</c:v>
                </c:pt>
                <c:pt idx="16139">
                  <c:v>34.721871906535497</c:v>
                </c:pt>
                <c:pt idx="16140">
                  <c:v>34.721928336220103</c:v>
                </c:pt>
                <c:pt idx="16141">
                  <c:v>34.721984752729703</c:v>
                </c:pt>
                <c:pt idx="16142">
                  <c:v>34.722041156067498</c:v>
                </c:pt>
                <c:pt idx="16143">
                  <c:v>34.722097546236398</c:v>
                </c:pt>
                <c:pt idx="16144">
                  <c:v>34.722153923239702</c:v>
                </c:pt>
                <c:pt idx="16145">
                  <c:v>34.722210287080301</c:v>
                </c:pt>
                <c:pt idx="16146">
                  <c:v>34.7222666377614</c:v>
                </c:pt>
                <c:pt idx="16147">
                  <c:v>34.722322975285998</c:v>
                </c:pt>
                <c:pt idx="16148">
                  <c:v>34.722379299657199</c:v>
                </c:pt>
                <c:pt idx="16149">
                  <c:v>34.722435610878101</c:v>
                </c:pt>
                <c:pt idx="16150">
                  <c:v>34.722491908951802</c:v>
                </c:pt>
                <c:pt idx="16151">
                  <c:v>34.722548193881202</c:v>
                </c:pt>
                <c:pt idx="16152">
                  <c:v>34.722604465669598</c:v>
                </c:pt>
                <c:pt idx="16153">
                  <c:v>34.722660724319901</c:v>
                </c:pt>
                <c:pt idx="16154">
                  <c:v>34.722716969835197</c:v>
                </c:pt>
                <c:pt idx="16155">
                  <c:v>34.722773202218697</c:v>
                </c:pt>
                <c:pt idx="16156">
                  <c:v>34.7228294214733</c:v>
                </c:pt>
                <c:pt idx="16157">
                  <c:v>34.722885627602203</c:v>
                </c:pt>
                <c:pt idx="16158">
                  <c:v>34.722941820608398</c:v>
                </c:pt>
                <c:pt idx="16159">
                  <c:v>34.722998000494897</c:v>
                </c:pt>
                <c:pt idx="16160">
                  <c:v>34.723054167264898</c:v>
                </c:pt>
                <c:pt idx="16161">
                  <c:v>34.7231103209214</c:v>
                </c:pt>
                <c:pt idx="16162">
                  <c:v>34.7231664614675</c:v>
                </c:pt>
                <c:pt idx="16163">
                  <c:v>34.723222588906197</c:v>
                </c:pt>
                <c:pt idx="16164">
                  <c:v>34.723278703240702</c:v>
                </c:pt>
                <c:pt idx="16165">
                  <c:v>34.7233348044739</c:v>
                </c:pt>
                <c:pt idx="16166">
                  <c:v>34.723390892608897</c:v>
                </c:pt>
                <c:pt idx="16167">
                  <c:v>34.723446967648798</c:v>
                </c:pt>
                <c:pt idx="16168">
                  <c:v>34.7235030295966</c:v>
                </c:pt>
                <c:pt idx="16169">
                  <c:v>34.723559078455501</c:v>
                </c:pt>
                <c:pt idx="16170">
                  <c:v>34.723615114228402</c:v>
                </c:pt>
                <c:pt idx="16171">
                  <c:v>34.723671136918497</c:v>
                </c:pt>
                <c:pt idx="16172">
                  <c:v>34.723727146528702</c:v>
                </c:pt>
                <c:pt idx="16173">
                  <c:v>34.723783143062199</c:v>
                </c:pt>
                <c:pt idx="16174">
                  <c:v>34.723839126522002</c:v>
                </c:pt>
                <c:pt idx="16175">
                  <c:v>34.7238950969111</c:v>
                </c:pt>
                <c:pt idx="16176">
                  <c:v>34.7239510542327</c:v>
                </c:pt>
                <c:pt idx="16177">
                  <c:v>34.7240069984896</c:v>
                </c:pt>
                <c:pt idx="16178">
                  <c:v>34.724062929685203</c:v>
                </c:pt>
                <c:pt idx="16179">
                  <c:v>34.724118847822197</c:v>
                </c:pt>
                <c:pt idx="16180">
                  <c:v>34.724174752903899</c:v>
                </c:pt>
                <c:pt idx="16181">
                  <c:v>34.7242306449333</c:v>
                </c:pt>
                <c:pt idx="16182">
                  <c:v>34.724286523913399</c:v>
                </c:pt>
                <c:pt idx="16183">
                  <c:v>34.724342389847301</c:v>
                </c:pt>
                <c:pt idx="16184">
                  <c:v>34.724398242737898</c:v>
                </c:pt>
                <c:pt idx="16185">
                  <c:v>34.724454082588501</c:v>
                </c:pt>
                <c:pt idx="16186">
                  <c:v>34.724509909402002</c:v>
                </c:pt>
                <c:pt idx="16187">
                  <c:v>34.724565723181399</c:v>
                </c:pt>
                <c:pt idx="16188">
                  <c:v>34.724621523929798</c:v>
                </c:pt>
                <c:pt idx="16189">
                  <c:v>34.724677311650296</c:v>
                </c:pt>
                <c:pt idx="16190">
                  <c:v>34.7247330863459</c:v>
                </c:pt>
                <c:pt idx="16191">
                  <c:v>34.724788848019699</c:v>
                </c:pt>
                <c:pt idx="16192">
                  <c:v>34.7248445966746</c:v>
                </c:pt>
                <c:pt idx="16193">
                  <c:v>34.724900332313801</c:v>
                </c:pt>
                <c:pt idx="16194">
                  <c:v>34.724956054940201</c:v>
                </c:pt>
                <c:pt idx="16195">
                  <c:v>34.725011764556903</c:v>
                </c:pt>
                <c:pt idx="16196">
                  <c:v>34.725067461167001</c:v>
                </c:pt>
                <c:pt idx="16197">
                  <c:v>34.725123144773498</c:v>
                </c:pt>
                <c:pt idx="16198">
                  <c:v>34.725178815379401</c:v>
                </c:pt>
                <c:pt idx="16199">
                  <c:v>34.7252344729878</c:v>
                </c:pt>
                <c:pt idx="16200">
                  <c:v>34.725290117601801</c:v>
                </c:pt>
                <c:pt idx="16201">
                  <c:v>34.725345749224203</c:v>
                </c:pt>
                <c:pt idx="16202">
                  <c:v>34.725401367858197</c:v>
                </c:pt>
                <c:pt idx="16203">
                  <c:v>34.725456973506901</c:v>
                </c:pt>
                <c:pt idx="16204">
                  <c:v>34.725512566173201</c:v>
                </c:pt>
                <c:pt idx="16205">
                  <c:v>34.725568145860201</c:v>
                </c:pt>
                <c:pt idx="16206">
                  <c:v>34.725623712570901</c:v>
                </c:pt>
                <c:pt idx="16207">
                  <c:v>34.725679266308397</c:v>
                </c:pt>
                <c:pt idx="16208">
                  <c:v>34.725734807075597</c:v>
                </c:pt>
                <c:pt idx="16209">
                  <c:v>34.725790334875697</c:v>
                </c:pt>
                <c:pt idx="16210">
                  <c:v>34.725845849711597</c:v>
                </c:pt>
                <c:pt idx="16211">
                  <c:v>34.725901351586401</c:v>
                </c:pt>
                <c:pt idx="16212">
                  <c:v>34.725956840503102</c:v>
                </c:pt>
                <c:pt idx="16213">
                  <c:v>34.726012316464796</c:v>
                </c:pt>
                <c:pt idx="16214">
                  <c:v>34.726067779474398</c:v>
                </c:pt>
                <c:pt idx="16215">
                  <c:v>34.726123229534998</c:v>
                </c:pt>
                <c:pt idx="16216">
                  <c:v>34.726178666649602</c:v>
                </c:pt>
                <c:pt idx="16217">
                  <c:v>34.726234090821201</c:v>
                </c:pt>
                <c:pt idx="16218">
                  <c:v>34.7262895020529</c:v>
                </c:pt>
                <c:pt idx="16219">
                  <c:v>34.726344900347698</c:v>
                </c:pt>
                <c:pt idx="16220">
                  <c:v>34.726400285708699</c:v>
                </c:pt>
                <c:pt idx="16221">
                  <c:v>34.726455658138697</c:v>
                </c:pt>
                <c:pt idx="16222">
                  <c:v>34.726511017640902</c:v>
                </c:pt>
                <c:pt idx="16223">
                  <c:v>34.7265663642183</c:v>
                </c:pt>
                <c:pt idx="16224">
                  <c:v>34.726621697873902</c:v>
                </c:pt>
                <c:pt idx="16225">
                  <c:v>34.726677018610701</c:v>
                </c:pt>
                <c:pt idx="16226">
                  <c:v>34.726732326431801</c:v>
                </c:pt>
                <c:pt idx="16227">
                  <c:v>34.726787621340101</c:v>
                </c:pt>
                <c:pt idx="16228">
                  <c:v>34.726842903338699</c:v>
                </c:pt>
                <c:pt idx="16229">
                  <c:v>34.726898172430602</c:v>
                </c:pt>
                <c:pt idx="16230">
                  <c:v>34.726953428618799</c:v>
                </c:pt>
                <c:pt idx="16231">
                  <c:v>34.727008671906397</c:v>
                </c:pt>
                <c:pt idx="16232">
                  <c:v>34.727063902296202</c:v>
                </c:pt>
                <c:pt idx="16233">
                  <c:v>34.727119119791404</c:v>
                </c:pt>
                <c:pt idx="16234">
                  <c:v>34.727174324395001</c:v>
                </c:pt>
                <c:pt idx="16235">
                  <c:v>34.72722951611</c:v>
                </c:pt>
                <c:pt idx="16236">
                  <c:v>34.727284694939399</c:v>
                </c:pt>
                <c:pt idx="16237">
                  <c:v>34.727339860886197</c:v>
                </c:pt>
                <c:pt idx="16238">
                  <c:v>34.727395013953398</c:v>
                </c:pt>
                <c:pt idx="16239">
                  <c:v>34.727450154144002</c:v>
                </c:pt>
                <c:pt idx="16240">
                  <c:v>34.727505281460999</c:v>
                </c:pt>
                <c:pt idx="16241">
                  <c:v>34.727560395907602</c:v>
                </c:pt>
                <c:pt idx="16242">
                  <c:v>34.727615497486497</c:v>
                </c:pt>
                <c:pt idx="16243">
                  <c:v>34.727670586200901</c:v>
                </c:pt>
                <c:pt idx="16244">
                  <c:v>34.7277256620538</c:v>
                </c:pt>
                <c:pt idx="16245">
                  <c:v>34.727780725048198</c:v>
                </c:pt>
                <c:pt idx="16246">
                  <c:v>34.727835775187003</c:v>
                </c:pt>
                <c:pt idx="16247">
                  <c:v>34.727890812473298</c:v>
                </c:pt>
                <c:pt idx="16248">
                  <c:v>34.727945836910102</c:v>
                </c:pt>
                <c:pt idx="16249">
                  <c:v>34.7280008485004</c:v>
                </c:pt>
                <c:pt idx="16250">
                  <c:v>34.728055847247198</c:v>
                </c:pt>
                <c:pt idx="16251">
                  <c:v>34.728110833153501</c:v>
                </c:pt>
                <c:pt idx="16252">
                  <c:v>34.728165806222201</c:v>
                </c:pt>
                <c:pt idx="16253">
                  <c:v>34.728220766456502</c:v>
                </c:pt>
                <c:pt idx="16254">
                  <c:v>34.728275713859297</c:v>
                </c:pt>
                <c:pt idx="16255">
                  <c:v>34.728330648433499</c:v>
                </c:pt>
                <c:pt idx="16256">
                  <c:v>34.728385570182297</c:v>
                </c:pt>
                <c:pt idx="16257">
                  <c:v>34.7284404791085</c:v>
                </c:pt>
                <c:pt idx="16258">
                  <c:v>34.728495375215203</c:v>
                </c:pt>
                <c:pt idx="16259">
                  <c:v>34.7285502585054</c:v>
                </c:pt>
                <c:pt idx="16260">
                  <c:v>34.728605128982103</c:v>
                </c:pt>
                <c:pt idx="16261">
                  <c:v>34.728659986648204</c:v>
                </c:pt>
                <c:pt idx="16262">
                  <c:v>34.728714831506799</c:v>
                </c:pt>
                <c:pt idx="16263">
                  <c:v>34.728769663560897</c:v>
                </c:pt>
                <c:pt idx="16264">
                  <c:v>34.728824482813401</c:v>
                </c:pt>
                <c:pt idx="16265">
                  <c:v>34.728879289267297</c:v>
                </c:pt>
                <c:pt idx="16266">
                  <c:v>34.728934082925697</c:v>
                </c:pt>
                <c:pt idx="16267">
                  <c:v>34.7289888637915</c:v>
                </c:pt>
                <c:pt idx="16268">
                  <c:v>34.729043631867803</c:v>
                </c:pt>
                <c:pt idx="16269">
                  <c:v>34.7290983871574</c:v>
                </c:pt>
                <c:pt idx="16270">
                  <c:v>34.729153129663402</c:v>
                </c:pt>
                <c:pt idx="16271">
                  <c:v>34.729207859388801</c:v>
                </c:pt>
                <c:pt idx="16272">
                  <c:v>34.729262576336602</c:v>
                </c:pt>
                <c:pt idx="16273">
                  <c:v>34.729317280509697</c:v>
                </c:pt>
                <c:pt idx="16274">
                  <c:v>34.7293719719111</c:v>
                </c:pt>
                <c:pt idx="16275">
                  <c:v>34.7294266505439</c:v>
                </c:pt>
                <c:pt idx="16276">
                  <c:v>34.729481316410997</c:v>
                </c:pt>
                <c:pt idx="16277">
                  <c:v>34.729535969515403</c:v>
                </c:pt>
                <c:pt idx="16278">
                  <c:v>34.729590609859997</c:v>
                </c:pt>
                <c:pt idx="16279">
                  <c:v>34.729645237447897</c:v>
                </c:pt>
                <c:pt idx="16280">
                  <c:v>34.729699852282003</c:v>
                </c:pt>
                <c:pt idx="16281">
                  <c:v>34.729754454365398</c:v>
                </c:pt>
                <c:pt idx="16282">
                  <c:v>34.729809043700897</c:v>
                </c:pt>
                <c:pt idx="16283">
                  <c:v>34.729863620291603</c:v>
                </c:pt>
                <c:pt idx="16284">
                  <c:v>34.729918184140502</c:v>
                </c:pt>
                <c:pt idx="16285">
                  <c:v>34.729972735250499</c:v>
                </c:pt>
                <c:pt idx="16286">
                  <c:v>34.7300272736246</c:v>
                </c:pt>
                <c:pt idx="16287">
                  <c:v>34.730081799265797</c:v>
                </c:pt>
                <c:pt idx="16288">
                  <c:v>34.730136312177002</c:v>
                </c:pt>
                <c:pt idx="16289">
                  <c:v>34.7301908123613</c:v>
                </c:pt>
                <c:pt idx="16290">
                  <c:v>34.730245299821597</c:v>
                </c:pt>
                <c:pt idx="16291">
                  <c:v>34.730299774560898</c:v>
                </c:pt>
                <c:pt idx="16292">
                  <c:v>34.730354236582102</c:v>
                </c:pt>
                <c:pt idx="16293">
                  <c:v>34.7304086858883</c:v>
                </c:pt>
                <c:pt idx="16294">
                  <c:v>34.730463122482398</c:v>
                </c:pt>
                <c:pt idx="16295">
                  <c:v>34.730517546367302</c:v>
                </c:pt>
                <c:pt idx="16296">
                  <c:v>34.730571957546097</c:v>
                </c:pt>
                <c:pt idx="16297">
                  <c:v>34.730626356021702</c:v>
                </c:pt>
                <c:pt idx="16298">
                  <c:v>34.730680741797002</c:v>
                </c:pt>
                <c:pt idx="16299">
                  <c:v>34.730735114875202</c:v>
                </c:pt>
                <c:pt idx="16300">
                  <c:v>34.730789475259002</c:v>
                </c:pt>
                <c:pt idx="16301">
                  <c:v>34.730843822951499</c:v>
                </c:pt>
                <c:pt idx="16302">
                  <c:v>34.7308981579557</c:v>
                </c:pt>
                <c:pt idx="16303">
                  <c:v>34.730952480274397</c:v>
                </c:pt>
                <c:pt idx="16304">
                  <c:v>34.731006789910801</c:v>
                </c:pt>
                <c:pt idx="16305">
                  <c:v>34.731061086867697</c:v>
                </c:pt>
                <c:pt idx="16306">
                  <c:v>34.7311153711481</c:v>
                </c:pt>
                <c:pt idx="16307">
                  <c:v>34.731169642754899</c:v>
                </c:pt>
                <c:pt idx="16308">
                  <c:v>34.731223901691202</c:v>
                </c:pt>
                <c:pt idx="16309">
                  <c:v>34.731278147959898</c:v>
                </c:pt>
                <c:pt idx="16310">
                  <c:v>34.731332381564002</c:v>
                </c:pt>
                <c:pt idx="16311">
                  <c:v>34.731386602506298</c:v>
                </c:pt>
                <c:pt idx="16312">
                  <c:v>34.731440810789898</c:v>
                </c:pt>
                <c:pt idx="16313">
                  <c:v>34.731495006417802</c:v>
                </c:pt>
                <c:pt idx="16314">
                  <c:v>34.731549189392801</c:v>
                </c:pt>
                <c:pt idx="16315">
                  <c:v>34.731603359717901</c:v>
                </c:pt>
                <c:pt idx="16316">
                  <c:v>34.731657517396201</c:v>
                </c:pt>
                <c:pt idx="16317">
                  <c:v>34.731711662430499</c:v>
                </c:pt>
                <c:pt idx="16318">
                  <c:v>34.7317657948239</c:v>
                </c:pt>
                <c:pt idx="16319">
                  <c:v>34.731819914579198</c:v>
                </c:pt>
                <c:pt idx="16320">
                  <c:v>34.731874021699397</c:v>
                </c:pt>
                <c:pt idx="16321">
                  <c:v>34.731928116187397</c:v>
                </c:pt>
                <c:pt idx="16322">
                  <c:v>34.731982198046303</c:v>
                </c:pt>
                <c:pt idx="16323">
                  <c:v>34.732036267279</c:v>
                </c:pt>
                <c:pt idx="16324">
                  <c:v>34.7320903238884</c:v>
                </c:pt>
                <c:pt idx="16325">
                  <c:v>34.732144367877503</c:v>
                </c:pt>
                <c:pt idx="16326">
                  <c:v>34.732198399249199</c:v>
                </c:pt>
                <c:pt idx="16327">
                  <c:v>34.732252418006397</c:v>
                </c:pt>
                <c:pt idx="16328">
                  <c:v>34.732306424152199</c:v>
                </c:pt>
                <c:pt idx="16329">
                  <c:v>34.732360417689499</c:v>
                </c:pt>
                <c:pt idx="16330">
                  <c:v>34.732414398621103</c:v>
                </c:pt>
                <c:pt idx="16331">
                  <c:v>34.732468366950201</c:v>
                </c:pt>
                <c:pt idx="16332">
                  <c:v>34.7325223226795</c:v>
                </c:pt>
                <c:pt idx="16333">
                  <c:v>34.732576265812099</c:v>
                </c:pt>
                <c:pt idx="16334">
                  <c:v>34.732630196350897</c:v>
                </c:pt>
                <c:pt idx="16335">
                  <c:v>34.732684114298799</c:v>
                </c:pt>
                <c:pt idx="16336">
                  <c:v>34.732738019658697</c:v>
                </c:pt>
                <c:pt idx="16337">
                  <c:v>34.732791912433797</c:v>
                </c:pt>
                <c:pt idx="16338">
                  <c:v>34.732845792626698</c:v>
                </c:pt>
                <c:pt idx="16339">
                  <c:v>34.732899660240598</c:v>
                </c:pt>
                <c:pt idx="16340">
                  <c:v>34.732953515278297</c:v>
                </c:pt>
                <c:pt idx="16341">
                  <c:v>34.7330073577428</c:v>
                </c:pt>
                <c:pt idx="16342">
                  <c:v>34.733061187636999</c:v>
                </c:pt>
                <c:pt idx="16343">
                  <c:v>34.733115004963899</c:v>
                </c:pt>
                <c:pt idx="16344">
                  <c:v>34.733168809726301</c:v>
                </c:pt>
                <c:pt idx="16345">
                  <c:v>34.733222601927302</c:v>
                </c:pt>
                <c:pt idx="16346">
                  <c:v>34.733276381569802</c:v>
                </c:pt>
                <c:pt idx="16347">
                  <c:v>34.733330148656599</c:v>
                </c:pt>
                <c:pt idx="16348">
                  <c:v>34.733383903190798</c:v>
                </c:pt>
                <c:pt idx="16349">
                  <c:v>34.7334376451753</c:v>
                </c:pt>
                <c:pt idx="16350">
                  <c:v>34.733491374612903</c:v>
                </c:pt>
                <c:pt idx="16351">
                  <c:v>34.733545091506699</c:v>
                </c:pt>
                <c:pt idx="16352">
                  <c:v>34.733598795859599</c:v>
                </c:pt>
                <c:pt idx="16353">
                  <c:v>34.733652487674398</c:v>
                </c:pt>
                <c:pt idx="16354">
                  <c:v>34.7337061669542</c:v>
                </c:pt>
                <c:pt idx="16355">
                  <c:v>34.733759833701797</c:v>
                </c:pt>
                <c:pt idx="16356">
                  <c:v>34.733813487920301</c:v>
                </c:pt>
                <c:pt idx="16357">
                  <c:v>34.733867129612399</c:v>
                </c:pt>
                <c:pt idx="16358">
                  <c:v>34.733920758781103</c:v>
                </c:pt>
                <c:pt idx="16359">
                  <c:v>34.733974375429497</c:v>
                </c:pt>
                <c:pt idx="16360">
                  <c:v>34.734027979560302</c:v>
                </c:pt>
                <c:pt idx="16361">
                  <c:v>34.734081571176503</c:v>
                </c:pt>
                <c:pt idx="16362">
                  <c:v>34.734135150281098</c:v>
                </c:pt>
                <c:pt idx="16363">
                  <c:v>34.734188716876901</c:v>
                </c:pt>
                <c:pt idx="16364">
                  <c:v>34.734242270967002</c:v>
                </c:pt>
                <c:pt idx="16365">
                  <c:v>34.734295812554102</c:v>
                </c:pt>
                <c:pt idx="16366">
                  <c:v>34.734349341641298</c:v>
                </c:pt>
                <c:pt idx="16367">
                  <c:v>34.734402858231398</c:v>
                </c:pt>
                <c:pt idx="16368">
                  <c:v>34.7344563623274</c:v>
                </c:pt>
                <c:pt idx="16369">
                  <c:v>34.734509853932202</c:v>
                </c:pt>
                <c:pt idx="16370">
                  <c:v>34.734563333048698</c:v>
                </c:pt>
                <c:pt idx="16371">
                  <c:v>34.734616799679799</c:v>
                </c:pt>
                <c:pt idx="16372">
                  <c:v>34.734670253828497</c:v>
                </c:pt>
                <c:pt idx="16373">
                  <c:v>34.734723695497699</c:v>
                </c:pt>
                <c:pt idx="16374">
                  <c:v>34.734777124690197</c:v>
                </c:pt>
                <c:pt idx="16375">
                  <c:v>34.734830541409004</c:v>
                </c:pt>
                <c:pt idx="16376">
                  <c:v>34.734883945657103</c:v>
                </c:pt>
                <c:pt idx="16377">
                  <c:v>34.734937337437302</c:v>
                </c:pt>
                <c:pt idx="16378">
                  <c:v>34.734990716752499</c:v>
                </c:pt>
                <c:pt idx="16379">
                  <c:v>34.735044083605601</c:v>
                </c:pt>
                <c:pt idx="16380">
                  <c:v>34.735097437999698</c:v>
                </c:pt>
                <c:pt idx="16381">
                  <c:v>34.735150779937499</c:v>
                </c:pt>
                <c:pt idx="16382">
                  <c:v>34.735204109422</c:v>
                </c:pt>
                <c:pt idx="16383">
                  <c:v>34.735257426456101</c:v>
                </c:pt>
                <c:pt idx="16384">
                  <c:v>34.735310731042702</c:v>
                </c:pt>
                <c:pt idx="16385">
                  <c:v>34.735364023184701</c:v>
                </c:pt>
                <c:pt idx="16386">
                  <c:v>34.735417302885097</c:v>
                </c:pt>
                <c:pt idx="16387">
                  <c:v>34.735470570146703</c:v>
                </c:pt>
                <c:pt idx="16388">
                  <c:v>34.735523824972397</c:v>
                </c:pt>
                <c:pt idx="16389">
                  <c:v>34.735577067365199</c:v>
                </c:pt>
                <c:pt idx="16390">
                  <c:v>34.735630297327901</c:v>
                </c:pt>
                <c:pt idx="16391">
                  <c:v>34.735683514863503</c:v>
                </c:pt>
                <c:pt idx="16392">
                  <c:v>34.735736719974803</c:v>
                </c:pt>
                <c:pt idx="16393">
                  <c:v>34.735789912664799</c:v>
                </c:pt>
                <c:pt idx="16394">
                  <c:v>34.735843092936399</c:v>
                </c:pt>
                <c:pt idx="16395">
                  <c:v>34.735896260792401</c:v>
                </c:pt>
                <c:pt idx="16396">
                  <c:v>34.735949416235798</c:v>
                </c:pt>
                <c:pt idx="16397">
                  <c:v>34.736002559269501</c:v>
                </c:pt>
                <c:pt idx="16398">
                  <c:v>34.736055689896403</c:v>
                </c:pt>
                <c:pt idx="16399">
                  <c:v>34.736108808119297</c:v>
                </c:pt>
                <c:pt idx="16400">
                  <c:v>34.736161913941203</c:v>
                </c:pt>
                <c:pt idx="16401">
                  <c:v>34.736215007364898</c:v>
                </c:pt>
                <c:pt idx="16402">
                  <c:v>34.736268088393402</c:v>
                </c:pt>
                <c:pt idx="16403">
                  <c:v>34.7363211570296</c:v>
                </c:pt>
                <c:pt idx="16404">
                  <c:v>34.736374213276399</c:v>
                </c:pt>
                <c:pt idx="16405">
                  <c:v>34.736427257136498</c:v>
                </c:pt>
                <c:pt idx="16406">
                  <c:v>34.736480288613102</c:v>
                </c:pt>
                <c:pt idx="16407">
                  <c:v>34.736533307708903</c:v>
                </c:pt>
                <c:pt idx="16408">
                  <c:v>34.736586314426802</c:v>
                </c:pt>
                <c:pt idx="16409">
                  <c:v>34.736639308769703</c:v>
                </c:pt>
                <c:pt idx="16410">
                  <c:v>34.736692290740599</c:v>
                </c:pt>
                <c:pt idx="16411">
                  <c:v>34.736745260342197</c:v>
                </c:pt>
                <c:pt idx="16412">
                  <c:v>34.736798217577601</c:v>
                </c:pt>
                <c:pt idx="16413">
                  <c:v>34.736851162449597</c:v>
                </c:pt>
                <c:pt idx="16414">
                  <c:v>34.736904094960998</c:v>
                </c:pt>
                <c:pt idx="16415">
                  <c:v>34.736957015114797</c:v>
                </c:pt>
                <c:pt idx="16416">
                  <c:v>34.737009922913799</c:v>
                </c:pt>
                <c:pt idx="16417">
                  <c:v>34.737062818360997</c:v>
                </c:pt>
                <c:pt idx="16418">
                  <c:v>34.737115701459302</c:v>
                </c:pt>
                <c:pt idx="16419">
                  <c:v>34.737168572211402</c:v>
                </c:pt>
                <c:pt idx="16420">
                  <c:v>34.737221430620302</c:v>
                </c:pt>
                <c:pt idx="16421">
                  <c:v>34.737274276689</c:v>
                </c:pt>
                <c:pt idx="16422">
                  <c:v>34.737327110420203</c:v>
                </c:pt>
                <c:pt idx="16423">
                  <c:v>34.737379931816797</c:v>
                </c:pt>
                <c:pt idx="16424">
                  <c:v>34.7374327408818</c:v>
                </c:pt>
                <c:pt idx="16425">
                  <c:v>34.737485537617999</c:v>
                </c:pt>
                <c:pt idx="16426">
                  <c:v>34.7375383220283</c:v>
                </c:pt>
                <c:pt idx="16427">
                  <c:v>34.737591094115501</c:v>
                </c:pt>
                <c:pt idx="16428">
                  <c:v>34.737643853882702</c:v>
                </c:pt>
                <c:pt idx="16429">
                  <c:v>34.737696601332502</c:v>
                </c:pt>
                <c:pt idx="16430">
                  <c:v>34.737749336467999</c:v>
                </c:pt>
                <c:pt idx="16431">
                  <c:v>34.737802059292001</c:v>
                </c:pt>
                <c:pt idx="16432">
                  <c:v>34.737854769807299</c:v>
                </c:pt>
                <c:pt idx="16433">
                  <c:v>34.7379074680169</c:v>
                </c:pt>
                <c:pt idx="16434">
                  <c:v>34.737960153923602</c:v>
                </c:pt>
                <c:pt idx="16435">
                  <c:v>34.738012827530298</c:v>
                </c:pt>
                <c:pt idx="16436">
                  <c:v>34.738065488839801</c:v>
                </c:pt>
                <c:pt idx="16437">
                  <c:v>34.738118137855103</c:v>
                </c:pt>
                <c:pt idx="16438">
                  <c:v>34.738170774579103</c:v>
                </c:pt>
                <c:pt idx="16439">
                  <c:v>34.738223399014501</c:v>
                </c:pt>
                <c:pt idx="16440">
                  <c:v>34.738276011164203</c:v>
                </c:pt>
                <c:pt idx="16441">
                  <c:v>34.7383286110312</c:v>
                </c:pt>
                <c:pt idx="16442">
                  <c:v>34.738381198618299</c:v>
                </c:pt>
                <c:pt idx="16443">
                  <c:v>34.738433773928399</c:v>
                </c:pt>
                <c:pt idx="16444">
                  <c:v>34.7384863369643</c:v>
                </c:pt>
                <c:pt idx="16445">
                  <c:v>34.7385388877289</c:v>
                </c:pt>
                <c:pt idx="16446">
                  <c:v>34.738591426225099</c:v>
                </c:pt>
                <c:pt idx="16447">
                  <c:v>34.738643952455803</c:v>
                </c:pt>
                <c:pt idx="16448">
                  <c:v>34.738696466423697</c:v>
                </c:pt>
                <c:pt idx="16449">
                  <c:v>34.738748968131901</c:v>
                </c:pt>
                <c:pt idx="16450">
                  <c:v>34.738801457583001</c:v>
                </c:pt>
                <c:pt idx="16451">
                  <c:v>34.738853934780103</c:v>
                </c:pt>
                <c:pt idx="16452">
                  <c:v>34.738906399725899</c:v>
                </c:pt>
                <c:pt idx="16453">
                  <c:v>34.738958852423401</c:v>
                </c:pt>
                <c:pt idx="16454">
                  <c:v>34.739011292875396</c:v>
                </c:pt>
                <c:pt idx="16455">
                  <c:v>34.739063721084698</c:v>
                </c:pt>
                <c:pt idx="16456">
                  <c:v>34.739116137054197</c:v>
                </c:pt>
                <c:pt idx="16457">
                  <c:v>34.7391685407868</c:v>
                </c:pt>
                <c:pt idx="16458">
                  <c:v>34.739220932285399</c:v>
                </c:pt>
                <c:pt idx="16459">
                  <c:v>34.739273311552701</c:v>
                </c:pt>
                <c:pt idx="16460">
                  <c:v>34.739325678591698</c:v>
                </c:pt>
                <c:pt idx="16461">
                  <c:v>34.739378033405202</c:v>
                </c:pt>
                <c:pt idx="16462">
                  <c:v>34.739430375996001</c:v>
                </c:pt>
                <c:pt idx="16463">
                  <c:v>34.739482706367099</c:v>
                </c:pt>
                <c:pt idx="16464">
                  <c:v>34.739535024521302</c:v>
                </c:pt>
                <c:pt idx="16465">
                  <c:v>34.739587330461397</c:v>
                </c:pt>
                <c:pt idx="16466">
                  <c:v>34.739639624190197</c:v>
                </c:pt>
                <c:pt idx="16467">
                  <c:v>34.739691905710799</c:v>
                </c:pt>
                <c:pt idx="16468">
                  <c:v>34.739744175025798</c:v>
                </c:pt>
                <c:pt idx="16469">
                  <c:v>34.7397964321381</c:v>
                </c:pt>
                <c:pt idx="16470">
                  <c:v>34.739848677050702</c:v>
                </c:pt>
                <c:pt idx="16471">
                  <c:v>34.739900909766298</c:v>
                </c:pt>
                <c:pt idx="16472">
                  <c:v>34.739953130287802</c:v>
                </c:pt>
                <c:pt idx="16473">
                  <c:v>34.740005338618097</c:v>
                </c:pt>
                <c:pt idx="16474">
                  <c:v>34.740057534759899</c:v>
                </c:pt>
                <c:pt idx="16475">
                  <c:v>34.740109718716198</c:v>
                </c:pt>
                <c:pt idx="16476">
                  <c:v>34.740161890489802</c:v>
                </c:pt>
                <c:pt idx="16477">
                  <c:v>34.740214050083502</c:v>
                </c:pt>
                <c:pt idx="16478">
                  <c:v>34.740266197500198</c:v>
                </c:pt>
                <c:pt idx="16479">
                  <c:v>34.740318332742802</c:v>
                </c:pt>
                <c:pt idx="16480">
                  <c:v>34.740370455814002</c:v>
                </c:pt>
                <c:pt idx="16481">
                  <c:v>34.740422566716703</c:v>
                </c:pt>
                <c:pt idx="16482">
                  <c:v>34.740474665453803</c:v>
                </c:pt>
                <c:pt idx="16483">
                  <c:v>34.740526752028103</c:v>
                </c:pt>
                <c:pt idx="16484">
                  <c:v>34.740578826442501</c:v>
                </c:pt>
                <c:pt idx="16485">
                  <c:v>34.740630888699698</c:v>
                </c:pt>
                <c:pt idx="16486">
                  <c:v>34.740682938802699</c:v>
                </c:pt>
                <c:pt idx="16487">
                  <c:v>34.740734976754297</c:v>
                </c:pt>
                <c:pt idx="16488">
                  <c:v>34.740787002557198</c:v>
                </c:pt>
                <c:pt idx="16489">
                  <c:v>34.740839016214402</c:v>
                </c:pt>
                <c:pt idx="16490">
                  <c:v>34.7408910177287</c:v>
                </c:pt>
                <c:pt idx="16491">
                  <c:v>34.740943007102899</c:v>
                </c:pt>
                <c:pt idx="16492">
                  <c:v>34.740994984339899</c:v>
                </c:pt>
                <c:pt idx="16493">
                  <c:v>34.741046949442499</c:v>
                </c:pt>
                <c:pt idx="16494">
                  <c:v>34.741098902413498</c:v>
                </c:pt>
                <c:pt idx="16495">
                  <c:v>34.741150843255802</c:v>
                </c:pt>
                <c:pt idx="16496">
                  <c:v>34.741202771972198</c:v>
                </c:pt>
                <c:pt idx="16497">
                  <c:v>34.741254688565498</c:v>
                </c:pt>
                <c:pt idx="16498">
                  <c:v>34.741306593038601</c:v>
                </c:pt>
                <c:pt idx="16499">
                  <c:v>34.741358485394301</c:v>
                </c:pt>
                <c:pt idx="16500">
                  <c:v>34.741410365635403</c:v>
                </c:pt>
                <c:pt idx="16501">
                  <c:v>34.7414622337648</c:v>
                </c:pt>
                <c:pt idx="16502">
                  <c:v>34.741514089785298</c:v>
                </c:pt>
                <c:pt idx="16503">
                  <c:v>34.741565933699697</c:v>
                </c:pt>
                <c:pt idx="16504">
                  <c:v>34.741617765510803</c:v>
                </c:pt>
                <c:pt idx="16505">
                  <c:v>34.741669585221601</c:v>
                </c:pt>
                <c:pt idx="16506">
                  <c:v>34.741721392834698</c:v>
                </c:pt>
                <c:pt idx="16507">
                  <c:v>34.7417731883531</c:v>
                </c:pt>
                <c:pt idx="16508">
                  <c:v>34.741824971779501</c:v>
                </c:pt>
                <c:pt idx="16509">
                  <c:v>34.741876743116897</c:v>
                </c:pt>
                <c:pt idx="16510">
                  <c:v>34.741928502367898</c:v>
                </c:pt>
                <c:pt idx="16511">
                  <c:v>34.741980249535501</c:v>
                </c:pt>
                <c:pt idx="16512">
                  <c:v>34.7420319846224</c:v>
                </c:pt>
                <c:pt idx="16513">
                  <c:v>34.742083707631501</c:v>
                </c:pt>
                <c:pt idx="16514">
                  <c:v>34.742135418565702</c:v>
                </c:pt>
                <c:pt idx="16515">
                  <c:v>34.742187117427598</c:v>
                </c:pt>
                <c:pt idx="16516">
                  <c:v>34.7422388042202</c:v>
                </c:pt>
                <c:pt idx="16517">
                  <c:v>34.742290478946302</c:v>
                </c:pt>
                <c:pt idx="16518">
                  <c:v>34.742342141608702</c:v>
                </c:pt>
                <c:pt idx="16519">
                  <c:v>34.742393792210102</c:v>
                </c:pt>
                <c:pt idx="16520">
                  <c:v>34.742445430753499</c:v>
                </c:pt>
                <c:pt idx="16521">
                  <c:v>34.7424970572416</c:v>
                </c:pt>
                <c:pt idx="16522">
                  <c:v>34.742548671677298</c:v>
                </c:pt>
                <c:pt idx="16523">
                  <c:v>34.742600274063399</c:v>
                </c:pt>
                <c:pt idx="16524">
                  <c:v>34.742651864402703</c:v>
                </c:pt>
                <c:pt idx="16525">
                  <c:v>34.742703442697902</c:v>
                </c:pt>
                <c:pt idx="16526">
                  <c:v>34.742755008952003</c:v>
                </c:pt>
                <c:pt idx="16527">
                  <c:v>34.742806563167697</c:v>
                </c:pt>
                <c:pt idx="16528">
                  <c:v>34.742858105347899</c:v>
                </c:pt>
                <c:pt idx="16529">
                  <c:v>34.742909635495302</c:v>
                </c:pt>
                <c:pt idx="16530">
                  <c:v>34.742961153612796</c:v>
                </c:pt>
                <c:pt idx="16531">
                  <c:v>34.743012659703197</c:v>
                </c:pt>
                <c:pt idx="16532">
                  <c:v>34.743064153769303</c:v>
                </c:pt>
                <c:pt idx="16533">
                  <c:v>34.743115635813901</c:v>
                </c:pt>
                <c:pt idx="16534">
                  <c:v>34.743167105839802</c:v>
                </c:pt>
                <c:pt idx="16535">
                  <c:v>34.743218563849801</c:v>
                </c:pt>
                <c:pt idx="16536">
                  <c:v>34.743270009846697</c:v>
                </c:pt>
                <c:pt idx="16537">
                  <c:v>34.743321443833402</c:v>
                </c:pt>
                <c:pt idx="16538">
                  <c:v>34.743372865812603</c:v>
                </c:pt>
                <c:pt idx="16539">
                  <c:v>34.743424275787198</c:v>
                </c:pt>
                <c:pt idx="16540">
                  <c:v>34.743475673759903</c:v>
                </c:pt>
                <c:pt idx="16541">
                  <c:v>34.743527059733601</c:v>
                </c:pt>
                <c:pt idx="16542">
                  <c:v>34.743578433711001</c:v>
                </c:pt>
                <c:pt idx="16543">
                  <c:v>34.743629795695</c:v>
                </c:pt>
                <c:pt idx="16544">
                  <c:v>34.743681145688399</c:v>
                </c:pt>
                <c:pt idx="16545">
                  <c:v>34.743732483693996</c:v>
                </c:pt>
                <c:pt idx="16546">
                  <c:v>34.7437838097145</c:v>
                </c:pt>
                <c:pt idx="16547">
                  <c:v>34.743835123752703</c:v>
                </c:pt>
                <c:pt idx="16548">
                  <c:v>34.743886425811603</c:v>
                </c:pt>
                <c:pt idx="16549">
                  <c:v>34.7439377158938</c:v>
                </c:pt>
                <c:pt idx="16550">
                  <c:v>34.743988994002201</c:v>
                </c:pt>
                <c:pt idx="16551">
                  <c:v>34.744040260139599</c:v>
                </c:pt>
                <c:pt idx="16552">
                  <c:v>34.7440915143087</c:v>
                </c:pt>
                <c:pt idx="16553">
                  <c:v>34.744142756512403</c:v>
                </c:pt>
                <c:pt idx="16554">
                  <c:v>34.744193986753402</c:v>
                </c:pt>
                <c:pt idx="16555">
                  <c:v>34.744245205034602</c:v>
                </c:pt>
                <c:pt idx="16556">
                  <c:v>34.744296411358697</c:v>
                </c:pt>
                <c:pt idx="16557">
                  <c:v>34.744347605728599</c:v>
                </c:pt>
                <c:pt idx="16558">
                  <c:v>34.744398788147002</c:v>
                </c:pt>
                <c:pt idx="16559">
                  <c:v>34.744449958616698</c:v>
                </c:pt>
                <c:pt idx="16560">
                  <c:v>34.744501117140601</c:v>
                </c:pt>
                <c:pt idx="16561">
                  <c:v>34.744552263721403</c:v>
                </c:pt>
                <c:pt idx="16562">
                  <c:v>34.744603398361797</c:v>
                </c:pt>
                <c:pt idx="16563">
                  <c:v>34.744654521064803</c:v>
                </c:pt>
                <c:pt idx="16564">
                  <c:v>34.744705631833</c:v>
                </c:pt>
                <c:pt idx="16565">
                  <c:v>34.744756730669302</c:v>
                </c:pt>
                <c:pt idx="16566">
                  <c:v>34.7448078175765</c:v>
                </c:pt>
                <c:pt idx="16567">
                  <c:v>34.744858892557303</c:v>
                </c:pt>
                <c:pt idx="16568">
                  <c:v>34.744909955614503</c:v>
                </c:pt>
                <c:pt idx="16569">
                  <c:v>34.744961006750898</c:v>
                </c:pt>
                <c:pt idx="16570">
                  <c:v>34.745012045969403</c:v>
                </c:pt>
                <c:pt idx="16571">
                  <c:v>34.745063073272597</c:v>
                </c:pt>
                <c:pt idx="16572">
                  <c:v>34.745114088663399</c:v>
                </c:pt>
                <c:pt idx="16573">
                  <c:v>34.745165092144603</c:v>
                </c:pt>
                <c:pt idx="16574">
                  <c:v>34.745216083718901</c:v>
                </c:pt>
                <c:pt idx="16575">
                  <c:v>34.7452670633891</c:v>
                </c:pt>
                <c:pt idx="16576">
                  <c:v>34.745318031158099</c:v>
                </c:pt>
                <c:pt idx="16577">
                  <c:v>34.745368987028499</c:v>
                </c:pt>
                <c:pt idx="16578">
                  <c:v>34.745419931003198</c:v>
                </c:pt>
                <c:pt idx="16579">
                  <c:v>34.745470863084897</c:v>
                </c:pt>
                <c:pt idx="16580">
                  <c:v>34.745521783276402</c:v>
                </c:pt>
                <c:pt idx="16581">
                  <c:v>34.745572691580598</c:v>
                </c:pt>
                <c:pt idx="16582">
                  <c:v>34.7456235880001</c:v>
                </c:pt>
                <c:pt idx="16583">
                  <c:v>34.745674472537701</c:v>
                </c:pt>
                <c:pt idx="16584">
                  <c:v>34.745725345196398</c:v>
                </c:pt>
                <c:pt idx="16585">
                  <c:v>34.7457762059787</c:v>
                </c:pt>
                <c:pt idx="16586">
                  <c:v>34.7458270548874</c:v>
                </c:pt>
                <c:pt idx="16587">
                  <c:v>34.745877891925502</c:v>
                </c:pt>
                <c:pt idx="16588">
                  <c:v>34.745928717095602</c:v>
                </c:pt>
                <c:pt idx="16589">
                  <c:v>34.745979530400497</c:v>
                </c:pt>
                <c:pt idx="16590">
                  <c:v>34.746030331842903</c:v>
                </c:pt>
                <c:pt idx="16591">
                  <c:v>34.746081121425703</c:v>
                </c:pt>
                <c:pt idx="16592">
                  <c:v>34.746131899151699</c:v>
                </c:pt>
                <c:pt idx="16593">
                  <c:v>34.746182665023497</c:v>
                </c:pt>
                <c:pt idx="16594">
                  <c:v>34.746233419044003</c:v>
                </c:pt>
                <c:pt idx="16595">
                  <c:v>34.746284161215897</c:v>
                </c:pt>
                <c:pt idx="16596">
                  <c:v>34.746334891541999</c:v>
                </c:pt>
                <c:pt idx="16597">
                  <c:v>34.746385610025001</c:v>
                </c:pt>
                <c:pt idx="16598">
                  <c:v>34.746436316667797</c:v>
                </c:pt>
                <c:pt idx="16599">
                  <c:v>34.7464870114731</c:v>
                </c:pt>
                <c:pt idx="16600">
                  <c:v>34.746537694443703</c:v>
                </c:pt>
                <c:pt idx="16601">
                  <c:v>34.746588365582298</c:v>
                </c:pt>
                <c:pt idx="16602">
                  <c:v>34.746639024891699</c:v>
                </c:pt>
                <c:pt idx="16603">
                  <c:v>34.7466896723746</c:v>
                </c:pt>
                <c:pt idx="16604">
                  <c:v>34.7467403080339</c:v>
                </c:pt>
                <c:pt idx="16605">
                  <c:v>34.746790931872297</c:v>
                </c:pt>
                <c:pt idx="16606">
                  <c:v>34.746841543892501</c:v>
                </c:pt>
                <c:pt idx="16607">
                  <c:v>34.746892144097302</c:v>
                </c:pt>
                <c:pt idx="16608">
                  <c:v>34.746942732489501</c:v>
                </c:pt>
                <c:pt idx="16609">
                  <c:v>34.746993309071797</c:v>
                </c:pt>
                <c:pt idx="16610">
                  <c:v>34.747043873846998</c:v>
                </c:pt>
                <c:pt idx="16611">
                  <c:v>34.747094426817903</c:v>
                </c:pt>
                <c:pt idx="16612">
                  <c:v>34.747144967987097</c:v>
                </c:pt>
                <c:pt idx="16613">
                  <c:v>34.747195497357602</c:v>
                </c:pt>
                <c:pt idx="16614">
                  <c:v>34.747246014931903</c:v>
                </c:pt>
                <c:pt idx="16615">
                  <c:v>34.747296520712901</c:v>
                </c:pt>
                <c:pt idx="16616">
                  <c:v>34.747347014703401</c:v>
                </c:pt>
                <c:pt idx="16617">
                  <c:v>34.747397496905997</c:v>
                </c:pt>
                <c:pt idx="16618">
                  <c:v>34.747447967323602</c:v>
                </c:pt>
                <c:pt idx="16619">
                  <c:v>34.747498425958902</c:v>
                </c:pt>
                <c:pt idx="16620">
                  <c:v>34.747548872814697</c:v>
                </c:pt>
                <c:pt idx="16621">
                  <c:v>34.747599307893601</c:v>
                </c:pt>
                <c:pt idx="16622">
                  <c:v>34.7476497311985</c:v>
                </c:pt>
                <c:pt idx="16623">
                  <c:v>34.7477001427321</c:v>
                </c:pt>
                <c:pt idx="16624">
                  <c:v>34.747750542497101</c:v>
                </c:pt>
                <c:pt idx="16625">
                  <c:v>34.747800930496403</c:v>
                </c:pt>
                <c:pt idx="16626">
                  <c:v>34.747851306732599</c:v>
                </c:pt>
                <c:pt idx="16627">
                  <c:v>34.747901671208503</c:v>
                </c:pt>
                <c:pt idx="16628">
                  <c:v>34.747952023926899</c:v>
                </c:pt>
                <c:pt idx="16629">
                  <c:v>34.748002364890503</c:v>
                </c:pt>
                <c:pt idx="16630">
                  <c:v>34.748052694102</c:v>
                </c:pt>
                <c:pt idx="16631">
                  <c:v>34.748103011564197</c:v>
                </c:pt>
                <c:pt idx="16632">
                  <c:v>34.748153317279801</c:v>
                </c:pt>
                <c:pt idx="16633">
                  <c:v>34.748203611251597</c:v>
                </c:pt>
                <c:pt idx="16634">
                  <c:v>34.748253893482399</c:v>
                </c:pt>
                <c:pt idx="16635">
                  <c:v>34.748304163974801</c:v>
                </c:pt>
                <c:pt idx="16636">
                  <c:v>34.748354422731602</c:v>
                </c:pt>
                <c:pt idx="16637">
                  <c:v>34.748404669755601</c:v>
                </c:pt>
                <c:pt idx="16638">
                  <c:v>34.748454905049499</c:v>
                </c:pt>
                <c:pt idx="16639">
                  <c:v>34.748505128616003</c:v>
                </c:pt>
                <c:pt idx="16640">
                  <c:v>34.748555340457898</c:v>
                </c:pt>
                <c:pt idx="16641">
                  <c:v>34.748605540577898</c:v>
                </c:pt>
                <c:pt idx="16642">
                  <c:v>34.748655728978697</c:v>
                </c:pt>
                <c:pt idx="16643">
                  <c:v>34.748705905663201</c:v>
                </c:pt>
                <c:pt idx="16644">
                  <c:v>34.748756070633902</c:v>
                </c:pt>
                <c:pt idx="16645">
                  <c:v>34.748806223893801</c:v>
                </c:pt>
                <c:pt idx="16646">
                  <c:v>34.748856365445398</c:v>
                </c:pt>
                <c:pt idx="16647">
                  <c:v>34.7489064952916</c:v>
                </c:pt>
                <c:pt idx="16648">
                  <c:v>34.748956613435098</c:v>
                </c:pt>
                <c:pt idx="16649">
                  <c:v>34.749006719878601</c:v>
                </c:pt>
                <c:pt idx="16650">
                  <c:v>34.749056814624801</c:v>
                </c:pt>
                <c:pt idx="16651">
                  <c:v>34.749106897676498</c:v>
                </c:pt>
                <c:pt idx="16652">
                  <c:v>34.749156969036399</c:v>
                </c:pt>
                <c:pt idx="16653">
                  <c:v>34.749207028707197</c:v>
                </c:pt>
                <c:pt idx="16654">
                  <c:v>34.749257076691698</c:v>
                </c:pt>
                <c:pt idx="16655">
                  <c:v>34.749307112992597</c:v>
                </c:pt>
                <c:pt idx="16656">
                  <c:v>34.749357137612698</c:v>
                </c:pt>
                <c:pt idx="16657">
                  <c:v>34.749407150554603</c:v>
                </c:pt>
                <c:pt idx="16658">
                  <c:v>34.749457151821098</c:v>
                </c:pt>
                <c:pt idx="16659">
                  <c:v>34.749507141414902</c:v>
                </c:pt>
                <c:pt idx="16660">
                  <c:v>34.749557119338803</c:v>
                </c:pt>
                <c:pt idx="16661">
                  <c:v>34.7496070855954</c:v>
                </c:pt>
                <c:pt idx="16662">
                  <c:v>34.7496570401876</c:v>
                </c:pt>
                <c:pt idx="16663">
                  <c:v>34.749706983117903</c:v>
                </c:pt>
                <c:pt idx="16664">
                  <c:v>34.749756914389202</c:v>
                </c:pt>
                <c:pt idx="16665">
                  <c:v>34.749806834004197</c:v>
                </c:pt>
                <c:pt idx="16666">
                  <c:v>34.749856741965601</c:v>
                </c:pt>
                <c:pt idx="16667">
                  <c:v>34.749906638276101</c:v>
                </c:pt>
                <c:pt idx="16668">
                  <c:v>34.749956522938497</c:v>
                </c:pt>
                <c:pt idx="16669">
                  <c:v>34.750006395955403</c:v>
                </c:pt>
                <c:pt idx="16670">
                  <c:v>34.750056257329497</c:v>
                </c:pt>
                <c:pt idx="16671">
                  <c:v>34.750106107063701</c:v>
                </c:pt>
                <c:pt idx="16672">
                  <c:v>34.750155945160699</c:v>
                </c:pt>
                <c:pt idx="16673">
                  <c:v>34.750205771623001</c:v>
                </c:pt>
                <c:pt idx="16674">
                  <c:v>34.750255586453598</c:v>
                </c:pt>
                <c:pt idx="16675">
                  <c:v>34.750305389654997</c:v>
                </c:pt>
                <c:pt idx="16676">
                  <c:v>34.750355181229999</c:v>
                </c:pt>
                <c:pt idx="16677">
                  <c:v>34.750404961181303</c:v>
                </c:pt>
                <c:pt idx="16678">
                  <c:v>34.750454729511603</c:v>
                </c:pt>
                <c:pt idx="16679">
                  <c:v>34.750504486223697</c:v>
                </c:pt>
                <c:pt idx="16680">
                  <c:v>34.750554231320301</c:v>
                </c:pt>
                <c:pt idx="16681">
                  <c:v>34.750603964804</c:v>
                </c:pt>
                <c:pt idx="16682">
                  <c:v>34.750653686677602</c:v>
                </c:pt>
                <c:pt idx="16683">
                  <c:v>34.750703396943898</c:v>
                </c:pt>
                <c:pt idx="16684">
                  <c:v>34.750753095605397</c:v>
                </c:pt>
                <c:pt idx="16685">
                  <c:v>34.750802782664898</c:v>
                </c:pt>
                <c:pt idx="16686">
                  <c:v>34.750852458125202</c:v>
                </c:pt>
                <c:pt idx="16687">
                  <c:v>34.750902121989</c:v>
                </c:pt>
                <c:pt idx="16688">
                  <c:v>34.750951774258901</c:v>
                </c:pt>
                <c:pt idx="16689">
                  <c:v>34.751001414937598</c:v>
                </c:pt>
                <c:pt idx="16690">
                  <c:v>34.751051044027903</c:v>
                </c:pt>
                <c:pt idx="16691">
                  <c:v>34.751100661532497</c:v>
                </c:pt>
                <c:pt idx="16692">
                  <c:v>34.751150267454101</c:v>
                </c:pt>
                <c:pt idx="16693">
                  <c:v>34.751199861795399</c:v>
                </c:pt>
                <c:pt idx="16694">
                  <c:v>34.7512494445591</c:v>
                </c:pt>
                <c:pt idx="16695">
                  <c:v>34.751299015747897</c:v>
                </c:pt>
                <c:pt idx="16696">
                  <c:v>34.751348575364503</c:v>
                </c:pt>
                <c:pt idx="16697">
                  <c:v>34.751398123411597</c:v>
                </c:pt>
                <c:pt idx="16698">
                  <c:v>34.751447659891902</c:v>
                </c:pt>
                <c:pt idx="16699">
                  <c:v>34.751497184808102</c:v>
                </c:pt>
                <c:pt idx="16700">
                  <c:v>34.751546698162997</c:v>
                </c:pt>
                <c:pt idx="16701">
                  <c:v>34.751596199959202</c:v>
                </c:pt>
                <c:pt idx="16702">
                  <c:v>34.751645690199403</c:v>
                </c:pt>
                <c:pt idx="16703">
                  <c:v>34.7516951688863</c:v>
                </c:pt>
                <c:pt idx="16704">
                  <c:v>34.7517446360227</c:v>
                </c:pt>
                <c:pt idx="16705">
                  <c:v>34.751794091611103</c:v>
                </c:pt>
                <c:pt idx="16706">
                  <c:v>34.751843535654402</c:v>
                </c:pt>
                <c:pt idx="16707">
                  <c:v>34.751892968155197</c:v>
                </c:pt>
                <c:pt idx="16708">
                  <c:v>34.751942389116202</c:v>
                </c:pt>
                <c:pt idx="16709">
                  <c:v>34.751991798540203</c:v>
                </c:pt>
                <c:pt idx="16710">
                  <c:v>34.752041196429701</c:v>
                </c:pt>
                <c:pt idx="16711">
                  <c:v>34.752090582787503</c:v>
                </c:pt>
                <c:pt idx="16712">
                  <c:v>34.7521399576164</c:v>
                </c:pt>
                <c:pt idx="16713">
                  <c:v>34.752189320918902</c:v>
                </c:pt>
                <c:pt idx="16714">
                  <c:v>34.7522386726978</c:v>
                </c:pt>
                <c:pt idx="16715">
                  <c:v>34.752288012955802</c:v>
                </c:pt>
                <c:pt idx="16716">
                  <c:v>34.752337341695501</c:v>
                </c:pt>
                <c:pt idx="16717">
                  <c:v>34.752386658919697</c:v>
                </c:pt>
                <c:pt idx="16718">
                  <c:v>34.752435964631097</c:v>
                </c:pt>
                <c:pt idx="16719">
                  <c:v>34.752485258832202</c:v>
                </c:pt>
                <c:pt idx="16720">
                  <c:v>34.752534541525897</c:v>
                </c:pt>
                <c:pt idx="16721">
                  <c:v>34.752583812714903</c:v>
                </c:pt>
                <c:pt idx="16722">
                  <c:v>34.7526330724017</c:v>
                </c:pt>
                <c:pt idx="16723">
                  <c:v>34.752682320589102</c:v>
                </c:pt>
                <c:pt idx="16724">
                  <c:v>34.752731557279802</c:v>
                </c:pt>
                <c:pt idx="16725">
                  <c:v>34.752780782476499</c:v>
                </c:pt>
                <c:pt idx="16726">
                  <c:v>34.752829996181802</c:v>
                </c:pt>
                <c:pt idx="16727">
                  <c:v>34.752879198398396</c:v>
                </c:pt>
                <c:pt idx="16728">
                  <c:v>34.752928389129103</c:v>
                </c:pt>
                <c:pt idx="16729">
                  <c:v>34.752977568376501</c:v>
                </c:pt>
                <c:pt idx="16730">
                  <c:v>34.753026736143198</c:v>
                </c:pt>
                <c:pt idx="16731">
                  <c:v>34.753075892432101</c:v>
                </c:pt>
                <c:pt idx="16732">
                  <c:v>34.753125037245603</c:v>
                </c:pt>
                <c:pt idx="16733">
                  <c:v>34.753174170586703</c:v>
                </c:pt>
                <c:pt idx="16734">
                  <c:v>34.753223292457797</c:v>
                </c:pt>
                <c:pt idx="16735">
                  <c:v>34.753272402861697</c:v>
                </c:pt>
                <c:pt idx="16736">
                  <c:v>34.753321501801103</c:v>
                </c:pt>
                <c:pt idx="16737">
                  <c:v>34.753370589278603</c:v>
                </c:pt>
                <c:pt idx="16738">
                  <c:v>34.753419665297002</c:v>
                </c:pt>
                <c:pt idx="16739">
                  <c:v>34.753468729858803</c:v>
                </c:pt>
                <c:pt idx="16740">
                  <c:v>34.753517782966902</c:v>
                </c:pt>
                <c:pt idx="16741">
                  <c:v>34.753566824623803</c:v>
                </c:pt>
                <c:pt idx="16742">
                  <c:v>34.753615854832297</c:v>
                </c:pt>
                <c:pt idx="16743">
                  <c:v>34.7536648735949</c:v>
                </c:pt>
                <c:pt idx="16744">
                  <c:v>34.753713880914397</c:v>
                </c:pt>
                <c:pt idx="16745">
                  <c:v>34.753762876793502</c:v>
                </c:pt>
                <c:pt idx="16746">
                  <c:v>34.753811861234901</c:v>
                </c:pt>
                <c:pt idx="16747">
                  <c:v>34.753860834241102</c:v>
                </c:pt>
                <c:pt idx="16748">
                  <c:v>34.753909795814899</c:v>
                </c:pt>
                <c:pt idx="16749">
                  <c:v>34.753958745958897</c:v>
                </c:pt>
                <c:pt idx="16750">
                  <c:v>34.754007684675898</c:v>
                </c:pt>
                <c:pt idx="16751">
                  <c:v>34.754056611968402</c:v>
                </c:pt>
                <c:pt idx="16752">
                  <c:v>34.754105527839201</c:v>
                </c:pt>
                <c:pt idx="16753">
                  <c:v>34.754154432291003</c:v>
                </c:pt>
                <c:pt idx="16754">
                  <c:v>34.754203325326301</c:v>
                </c:pt>
                <c:pt idx="16755">
                  <c:v>34.754252206947903</c:v>
                </c:pt>
                <c:pt idx="16756">
                  <c:v>34.754301077158402</c:v>
                </c:pt>
                <c:pt idx="16757">
                  <c:v>34.754349935960398</c:v>
                </c:pt>
                <c:pt idx="16758">
                  <c:v>34.754398783356798</c:v>
                </c:pt>
                <c:pt idx="16759">
                  <c:v>34.754447619350103</c:v>
                </c:pt>
                <c:pt idx="16760">
                  <c:v>34.754496443942898</c:v>
                </c:pt>
                <c:pt idx="16761">
                  <c:v>34.754545257137998</c:v>
                </c:pt>
                <c:pt idx="16762">
                  <c:v>34.754594058938103</c:v>
                </c:pt>
                <c:pt idx="16763">
                  <c:v>34.7546428493457</c:v>
                </c:pt>
                <c:pt idx="16764">
                  <c:v>34.754691628363503</c:v>
                </c:pt>
                <c:pt idx="16765">
                  <c:v>34.754740395994297</c:v>
                </c:pt>
                <c:pt idx="16766">
                  <c:v>34.754789152240498</c:v>
                </c:pt>
                <c:pt idx="16767">
                  <c:v>34.754837897105098</c:v>
                </c:pt>
                <c:pt idx="16768">
                  <c:v>34.754886630590498</c:v>
                </c:pt>
                <c:pt idx="16769">
                  <c:v>34.754935352699398</c:v>
                </c:pt>
                <c:pt idx="16770">
                  <c:v>34.754984063434499</c:v>
                </c:pt>
                <c:pt idx="16771">
                  <c:v>34.7550327627985</c:v>
                </c:pt>
                <c:pt idx="16772">
                  <c:v>34.755081450794002</c:v>
                </c:pt>
                <c:pt idx="16773">
                  <c:v>34.755130127423598</c:v>
                </c:pt>
                <c:pt idx="16774">
                  <c:v>34.755178792690103</c:v>
                </c:pt>
                <c:pt idx="16775">
                  <c:v>34.755227446596102</c:v>
                </c:pt>
                <c:pt idx="16776">
                  <c:v>34.755276089144203</c:v>
                </c:pt>
                <c:pt idx="16777">
                  <c:v>34.755324720337001</c:v>
                </c:pt>
                <c:pt idx="16778">
                  <c:v>34.7553733401773</c:v>
                </c:pt>
                <c:pt idx="16779">
                  <c:v>34.755421948667703</c:v>
                </c:pt>
                <c:pt idx="16780">
                  <c:v>34.755470545810901</c:v>
                </c:pt>
                <c:pt idx="16781">
                  <c:v>34.755519131609397</c:v>
                </c:pt>
                <c:pt idx="16782">
                  <c:v>34.755567706066003</c:v>
                </c:pt>
                <c:pt idx="16783">
                  <c:v>34.7556162691832</c:v>
                </c:pt>
                <c:pt idx="16784">
                  <c:v>34.755664820963801</c:v>
                </c:pt>
                <c:pt idx="16785">
                  <c:v>34.7557133614105</c:v>
                </c:pt>
                <c:pt idx="16786">
                  <c:v>34.755761890525697</c:v>
                </c:pt>
                <c:pt idx="16787">
                  <c:v>34.7558104083122</c:v>
                </c:pt>
                <c:pt idx="16788">
                  <c:v>34.755858914772702</c:v>
                </c:pt>
                <c:pt idx="16789">
                  <c:v>34.755907409909703</c:v>
                </c:pt>
                <c:pt idx="16790">
                  <c:v>34.755955893725996</c:v>
                </c:pt>
                <c:pt idx="16791">
                  <c:v>34.756004366224097</c:v>
                </c:pt>
                <c:pt idx="16792">
                  <c:v>34.756052827406798</c:v>
                </c:pt>
                <c:pt idx="16793">
                  <c:v>34.756101277276599</c:v>
                </c:pt>
                <c:pt idx="16794">
                  <c:v>34.756149715836202</c:v>
                </c:pt>
                <c:pt idx="16795">
                  <c:v>34.756198143088298</c:v>
                </c:pt>
                <c:pt idx="16796">
                  <c:v>34.756246559035397</c:v>
                </c:pt>
                <c:pt idx="16797">
                  <c:v>34.756294963680297</c:v>
                </c:pt>
                <c:pt idx="16798">
                  <c:v>34.7563433570256</c:v>
                </c:pt>
                <c:pt idx="16799">
                  <c:v>34.756391739073798</c:v>
                </c:pt>
                <c:pt idx="16800">
                  <c:v>34.7564401098277</c:v>
                </c:pt>
                <c:pt idx="16801">
                  <c:v>34.756488469289899</c:v>
                </c:pt>
                <c:pt idx="16802">
                  <c:v>34.756536817463001</c:v>
                </c:pt>
                <c:pt idx="16803">
                  <c:v>34.7565851543497</c:v>
                </c:pt>
                <c:pt idx="16804">
                  <c:v>34.756633479952598</c:v>
                </c:pt>
                <c:pt idx="16805">
                  <c:v>34.7566817942743</c:v>
                </c:pt>
                <c:pt idx="16806">
                  <c:v>34.756730097317501</c:v>
                </c:pt>
                <c:pt idx="16807">
                  <c:v>34.756778389084801</c:v>
                </c:pt>
                <c:pt idx="16808">
                  <c:v>34.7568266695788</c:v>
                </c:pt>
                <c:pt idx="16809">
                  <c:v>34.756874938802298</c:v>
                </c:pt>
                <c:pt idx="16810">
                  <c:v>34.756923196757697</c:v>
                </c:pt>
                <c:pt idx="16811">
                  <c:v>34.756971443447704</c:v>
                </c:pt>
                <c:pt idx="16812">
                  <c:v>34.757019678875103</c:v>
                </c:pt>
                <c:pt idx="16813">
                  <c:v>34.757067903042298</c:v>
                </c:pt>
                <c:pt idx="16814">
                  <c:v>34.757116115952101</c:v>
                </c:pt>
                <c:pt idx="16815">
                  <c:v>34.757164317607</c:v>
                </c:pt>
                <c:pt idx="16816">
                  <c:v>34.7572125080098</c:v>
                </c:pt>
                <c:pt idx="16817">
                  <c:v>34.757260687162898</c:v>
                </c:pt>
                <c:pt idx="16818">
                  <c:v>34.757308855069098</c:v>
                </c:pt>
                <c:pt idx="16819">
                  <c:v>34.757357011731003</c:v>
                </c:pt>
                <c:pt idx="16820">
                  <c:v>34.757405157151197</c:v>
                </c:pt>
                <c:pt idx="16821">
                  <c:v>34.757453291332403</c:v>
                </c:pt>
                <c:pt idx="16822">
                  <c:v>34.757501414277101</c:v>
                </c:pt>
                <c:pt idx="16823">
                  <c:v>34.757549525987997</c:v>
                </c:pt>
                <c:pt idx="16824">
                  <c:v>34.7575976264677</c:v>
                </c:pt>
                <c:pt idx="16825">
                  <c:v>34.757645715718802</c:v>
                </c:pt>
                <c:pt idx="16826">
                  <c:v>34.757693793743996</c:v>
                </c:pt>
                <c:pt idx="16827">
                  <c:v>34.757741860545799</c:v>
                </c:pt>
                <c:pt idx="16828">
                  <c:v>34.757789916127003</c:v>
                </c:pt>
                <c:pt idx="16829">
                  <c:v>34.7578379604901</c:v>
                </c:pt>
                <c:pt idx="16830">
                  <c:v>34.7578859936378</c:v>
                </c:pt>
                <c:pt idx="16831">
                  <c:v>34.757934015572602</c:v>
                </c:pt>
                <c:pt idx="16832">
                  <c:v>34.7579820262971</c:v>
                </c:pt>
                <c:pt idx="16833">
                  <c:v>34.758030025814101</c:v>
                </c:pt>
                <c:pt idx="16834">
                  <c:v>34.758078014126198</c:v>
                </c:pt>
                <c:pt idx="16835">
                  <c:v>34.758125991235801</c:v>
                </c:pt>
                <c:pt idx="16836">
                  <c:v>34.758173957145701</c:v>
                </c:pt>
                <c:pt idx="16837">
                  <c:v>34.758221911858499</c:v>
                </c:pt>
                <c:pt idx="16838">
                  <c:v>34.758269855376803</c:v>
                </c:pt>
                <c:pt idx="16839">
                  <c:v>34.758317787703199</c:v>
                </c:pt>
                <c:pt idx="16840">
                  <c:v>34.758365708840302</c:v>
                </c:pt>
                <c:pt idx="16841">
                  <c:v>34.758413618790698</c:v>
                </c:pt>
                <c:pt idx="16842">
                  <c:v>34.758461517557102</c:v>
                </c:pt>
                <c:pt idx="16843">
                  <c:v>34.7585094051421</c:v>
                </c:pt>
                <c:pt idx="16844">
                  <c:v>34.7585572815482</c:v>
                </c:pt>
                <c:pt idx="16845">
                  <c:v>34.758605146778102</c:v>
                </c:pt>
                <c:pt idx="16846">
                  <c:v>34.7586530008344</c:v>
                </c:pt>
                <c:pt idx="16847">
                  <c:v>34.758700843719801</c:v>
                </c:pt>
                <c:pt idx="16848">
                  <c:v>34.758748675436699</c:v>
                </c:pt>
                <c:pt idx="16849">
                  <c:v>34.758796495987902</c:v>
                </c:pt>
                <c:pt idx="16850">
                  <c:v>34.758844305375902</c:v>
                </c:pt>
                <c:pt idx="16851">
                  <c:v>34.758892103603301</c:v>
                </c:pt>
                <c:pt idx="16852">
                  <c:v>34.758939890672799</c:v>
                </c:pt>
                <c:pt idx="16853">
                  <c:v>34.758987666586997</c:v>
                </c:pt>
                <c:pt idx="16854">
                  <c:v>34.759035431348401</c:v>
                </c:pt>
                <c:pt idx="16855">
                  <c:v>34.7590831849597</c:v>
                </c:pt>
                <c:pt idx="16856">
                  <c:v>34.759130927423499</c:v>
                </c:pt>
                <c:pt idx="16857">
                  <c:v>34.7591786587423</c:v>
                </c:pt>
                <c:pt idx="16858">
                  <c:v>34.759226378918797</c:v>
                </c:pt>
                <c:pt idx="16859">
                  <c:v>34.759274087955603</c:v>
                </c:pt>
                <c:pt idx="16860">
                  <c:v>34.759321785855398</c:v>
                </c:pt>
                <c:pt idx="16861">
                  <c:v>34.759369472620499</c:v>
                </c:pt>
                <c:pt idx="16862">
                  <c:v>34.759417148253803</c:v>
                </c:pt>
                <c:pt idx="16863">
                  <c:v>34.759464812757798</c:v>
                </c:pt>
                <c:pt idx="16864">
                  <c:v>34.759512466135099</c:v>
                </c:pt>
                <c:pt idx="16865">
                  <c:v>34.7595601083883</c:v>
                </c:pt>
                <c:pt idx="16866">
                  <c:v>34.7596077395199</c:v>
                </c:pt>
                <c:pt idx="16867">
                  <c:v>34.759655359532701</c:v>
                </c:pt>
                <c:pt idx="16868">
                  <c:v>34.759702968429103</c:v>
                </c:pt>
                <c:pt idx="16869">
                  <c:v>34.759750566211899</c:v>
                </c:pt>
                <c:pt idx="16870">
                  <c:v>34.759798152883498</c:v>
                </c:pt>
                <c:pt idx="16871">
                  <c:v>34.759845728446599</c:v>
                </c:pt>
                <c:pt idx="16872">
                  <c:v>34.759893292903797</c:v>
                </c:pt>
                <c:pt idx="16873">
                  <c:v>34.759940846257599</c:v>
                </c:pt>
                <c:pt idx="16874">
                  <c:v>34.759988388510699</c:v>
                </c:pt>
                <c:pt idx="16875">
                  <c:v>34.760035919665697</c:v>
                </c:pt>
                <c:pt idx="16876">
                  <c:v>34.760083439725001</c:v>
                </c:pt>
                <c:pt idx="16877">
                  <c:v>34.760130948691497</c:v>
                </c:pt>
                <c:pt idx="16878">
                  <c:v>34.7601784465676</c:v>
                </c:pt>
                <c:pt idx="16879">
                  <c:v>34.760225933355898</c:v>
                </c:pt>
                <c:pt idx="16880">
                  <c:v>34.760273409059003</c:v>
                </c:pt>
                <c:pt idx="16881">
                  <c:v>34.760320873679497</c:v>
                </c:pt>
                <c:pt idx="16882">
                  <c:v>34.76036832722</c:v>
                </c:pt>
                <c:pt idx="16883">
                  <c:v>34.7604157696831</c:v>
                </c:pt>
                <c:pt idx="16884">
                  <c:v>34.760463201071403</c:v>
                </c:pt>
                <c:pt idx="16885">
                  <c:v>34.760510621387397</c:v>
                </c:pt>
                <c:pt idx="16886">
                  <c:v>34.760558030633803</c:v>
                </c:pt>
                <c:pt idx="16887">
                  <c:v>34.760605428813101</c:v>
                </c:pt>
                <c:pt idx="16888">
                  <c:v>34.760652815927898</c:v>
                </c:pt>
                <c:pt idx="16889">
                  <c:v>34.760700191980803</c:v>
                </c:pt>
                <c:pt idx="16890">
                  <c:v>34.760747556974401</c:v>
                </c:pt>
                <c:pt idx="16891">
                  <c:v>34.760794910911301</c:v>
                </c:pt>
                <c:pt idx="16892">
                  <c:v>34.760842253794003</c:v>
                </c:pt>
                <c:pt idx="16893">
                  <c:v>34.7608895856252</c:v>
                </c:pt>
                <c:pt idx="16894">
                  <c:v>34.760936906407402</c:v>
                </c:pt>
                <c:pt idx="16895">
                  <c:v>34.7609842161431</c:v>
                </c:pt>
                <c:pt idx="16896">
                  <c:v>34.761031514835103</c:v>
                </c:pt>
                <c:pt idx="16897">
                  <c:v>34.761078802485798</c:v>
                </c:pt>
                <c:pt idx="16898">
                  <c:v>34.761126079097899</c:v>
                </c:pt>
                <c:pt idx="16899">
                  <c:v>34.7611733446738</c:v>
                </c:pt>
                <c:pt idx="16900">
                  <c:v>34.761220599216301</c:v>
                </c:pt>
                <c:pt idx="16901">
                  <c:v>34.761267842727896</c:v>
                </c:pt>
                <c:pt idx="16902">
                  <c:v>34.761315075211101</c:v>
                </c:pt>
                <c:pt idx="16903">
                  <c:v>34.761362296668501</c:v>
                </c:pt>
                <c:pt idx="16904">
                  <c:v>34.761409507102698</c:v>
                </c:pt>
                <c:pt idx="16905">
                  <c:v>34.761456706516299</c:v>
                </c:pt>
                <c:pt idx="16906">
                  <c:v>34.761503894911897</c:v>
                </c:pt>
                <c:pt idx="16907">
                  <c:v>34.761551072292001</c:v>
                </c:pt>
                <c:pt idx="16908">
                  <c:v>34.761598238659197</c:v>
                </c:pt>
                <c:pt idx="16909">
                  <c:v>34.761645394016099</c:v>
                </c:pt>
                <c:pt idx="16910">
                  <c:v>34.761692538365203</c:v>
                </c:pt>
                <c:pt idx="16911">
                  <c:v>34.761739671709101</c:v>
                </c:pt>
                <c:pt idx="16912">
                  <c:v>34.761786794050401</c:v>
                </c:pt>
                <c:pt idx="16913">
                  <c:v>34.761833905391697</c:v>
                </c:pt>
                <c:pt idx="16914">
                  <c:v>34.761881005735503</c:v>
                </c:pt>
                <c:pt idx="16915">
                  <c:v>34.7619280950845</c:v>
                </c:pt>
                <c:pt idx="16916">
                  <c:v>34.761975173441101</c:v>
                </c:pt>
                <c:pt idx="16917">
                  <c:v>34.762022240807902</c:v>
                </c:pt>
                <c:pt idx="16918">
                  <c:v>34.762069297187502</c:v>
                </c:pt>
                <c:pt idx="16919">
                  <c:v>34.762116342582502</c:v>
                </c:pt>
                <c:pt idx="16920">
                  <c:v>34.762163376995403</c:v>
                </c:pt>
                <c:pt idx="16921">
                  <c:v>34.762210400428899</c:v>
                </c:pt>
                <c:pt idx="16922">
                  <c:v>34.762257412885397</c:v>
                </c:pt>
                <c:pt idx="16923">
                  <c:v>34.762304414367499</c:v>
                </c:pt>
                <c:pt idx="16924">
                  <c:v>34.762351404877897</c:v>
                </c:pt>
                <c:pt idx="16925">
                  <c:v>34.762398384419001</c:v>
                </c:pt>
                <c:pt idx="16926">
                  <c:v>34.762445352993403</c:v>
                </c:pt>
                <c:pt idx="16927">
                  <c:v>34.762492310603697</c:v>
                </c:pt>
                <c:pt idx="16928">
                  <c:v>34.762539257252499</c:v>
                </c:pt>
                <c:pt idx="16929">
                  <c:v>34.762586192942202</c:v>
                </c:pt>
                <c:pt idx="16930">
                  <c:v>34.762633117675499</c:v>
                </c:pt>
                <c:pt idx="16931">
                  <c:v>34.762680031454998</c:v>
                </c:pt>
                <c:pt idx="16932">
                  <c:v>34.762726934283101</c:v>
                </c:pt>
                <c:pt idx="16933">
                  <c:v>34.762773826162501</c:v>
                </c:pt>
                <c:pt idx="16934">
                  <c:v>34.762820707095699</c:v>
                </c:pt>
                <c:pt idx="16935">
                  <c:v>34.762867577085302</c:v>
                </c:pt>
                <c:pt idx="16936">
                  <c:v>34.762914436133698</c:v>
                </c:pt>
                <c:pt idx="16937">
                  <c:v>34.762961284243701</c:v>
                </c:pt>
                <c:pt idx="16938">
                  <c:v>34.763008121417698</c:v>
                </c:pt>
                <c:pt idx="16939">
                  <c:v>34.763054947658198</c:v>
                </c:pt>
                <c:pt idx="16940">
                  <c:v>34.763101762967899</c:v>
                </c:pt>
                <c:pt idx="16941">
                  <c:v>34.763148567349297</c:v>
                </c:pt>
                <c:pt idx="16942">
                  <c:v>34.7631953608049</c:v>
                </c:pt>
                <c:pt idx="16943">
                  <c:v>34.763242143337401</c:v>
                </c:pt>
                <c:pt idx="16944">
                  <c:v>34.763288914949101</c:v>
                </c:pt>
                <c:pt idx="16945">
                  <c:v>34.7633356756428</c:v>
                </c:pt>
                <c:pt idx="16946">
                  <c:v>34.7633824254209</c:v>
                </c:pt>
                <c:pt idx="16947">
                  <c:v>34.763429164286102</c:v>
                </c:pt>
                <c:pt idx="16948">
                  <c:v>34.763475892240798</c:v>
                </c:pt>
                <c:pt idx="16949">
                  <c:v>34.763522609287499</c:v>
                </c:pt>
                <c:pt idx="16950">
                  <c:v>34.763569315429002</c:v>
                </c:pt>
                <c:pt idx="16951">
                  <c:v>34.763616010667597</c:v>
                </c:pt>
                <c:pt idx="16952">
                  <c:v>34.763662695005998</c:v>
                </c:pt>
                <c:pt idx="16953">
                  <c:v>34.763709368446598</c:v>
                </c:pt>
                <c:pt idx="16954">
                  <c:v>34.763756030992099</c:v>
                </c:pt>
                <c:pt idx="16955">
                  <c:v>34.763802682645</c:v>
                </c:pt>
                <c:pt idx="16956">
                  <c:v>34.763849323407797</c:v>
                </c:pt>
                <c:pt idx="16957">
                  <c:v>34.763895953283097</c:v>
                </c:pt>
                <c:pt idx="16958">
                  <c:v>34.7639425722734</c:v>
                </c:pt>
                <c:pt idx="16959">
                  <c:v>34.763989180381202</c:v>
                </c:pt>
                <c:pt idx="16960">
                  <c:v>34.764035777609202</c:v>
                </c:pt>
                <c:pt idx="16961">
                  <c:v>34.764082363959801</c:v>
                </c:pt>
                <c:pt idx="16962">
                  <c:v>34.764128939435501</c:v>
                </c:pt>
                <c:pt idx="16963">
                  <c:v>34.764175504039002</c:v>
                </c:pt>
                <c:pt idx="16964">
                  <c:v>34.764222057772798</c:v>
                </c:pt>
                <c:pt idx="16965">
                  <c:v>34.764268600639397</c:v>
                </c:pt>
                <c:pt idx="16966">
                  <c:v>34.7643151326413</c:v>
                </c:pt>
                <c:pt idx="16967">
                  <c:v>34.764361653781002</c:v>
                </c:pt>
                <c:pt idx="16968">
                  <c:v>34.764408164061201</c:v>
                </c:pt>
                <c:pt idx="16969">
                  <c:v>34.7644546634844</c:v>
                </c:pt>
                <c:pt idx="16970">
                  <c:v>34.764501152053001</c:v>
                </c:pt>
                <c:pt idx="16971">
                  <c:v>34.764547629769702</c:v>
                </c:pt>
                <c:pt idx="16972">
                  <c:v>34.764594096636898</c:v>
                </c:pt>
                <c:pt idx="16973">
                  <c:v>34.764640552657298</c:v>
                </c:pt>
                <c:pt idx="16974">
                  <c:v>34.764686997833202</c:v>
                </c:pt>
                <c:pt idx="16975">
                  <c:v>34.764733432167297</c:v>
                </c:pt>
                <c:pt idx="16976">
                  <c:v>34.764779855662198</c:v>
                </c:pt>
                <c:pt idx="16977">
                  <c:v>34.764826268320199</c:v>
                </c:pt>
                <c:pt idx="16978">
                  <c:v>34.764872670144001</c:v>
                </c:pt>
                <c:pt idx="16979">
                  <c:v>34.764919061136098</c:v>
                </c:pt>
                <c:pt idx="16980">
                  <c:v>34.764965441299097</c:v>
                </c:pt>
                <c:pt idx="16981">
                  <c:v>34.765011810635301</c:v>
                </c:pt>
                <c:pt idx="16982">
                  <c:v>34.765058169147501</c:v>
                </c:pt>
                <c:pt idx="16983">
                  <c:v>34.7651045168381</c:v>
                </c:pt>
                <c:pt idx="16984">
                  <c:v>34.765150853709599</c:v>
                </c:pt>
                <c:pt idx="16985">
                  <c:v>34.765197179764598</c:v>
                </c:pt>
                <c:pt idx="16986">
                  <c:v>34.7652434950055</c:v>
                </c:pt>
                <c:pt idx="16987">
                  <c:v>34.765289799435003</c:v>
                </c:pt>
                <c:pt idx="16988">
                  <c:v>34.765336093055602</c:v>
                </c:pt>
                <c:pt idx="16989">
                  <c:v>34.765382375869699</c:v>
                </c:pt>
                <c:pt idx="16990">
                  <c:v>34.765428647879901</c:v>
                </c:pt>
                <c:pt idx="16991">
                  <c:v>34.765474909088702</c:v>
                </c:pt>
                <c:pt idx="16992">
                  <c:v>34.765521159498697</c:v>
                </c:pt>
                <c:pt idx="16993">
                  <c:v>34.7655673991123</c:v>
                </c:pt>
                <c:pt idx="16994">
                  <c:v>34.765613627932098</c:v>
                </c:pt>
                <c:pt idx="16995">
                  <c:v>34.765659845960698</c:v>
                </c:pt>
                <c:pt idx="16996">
                  <c:v>34.765706053200397</c:v>
                </c:pt>
                <c:pt idx="16997">
                  <c:v>34.7657522496539</c:v>
                </c:pt>
                <c:pt idx="16998">
                  <c:v>34.765798435323703</c:v>
                </c:pt>
                <c:pt idx="16999">
                  <c:v>34.765844610212298</c:v>
                </c:pt>
                <c:pt idx="17000">
                  <c:v>34.765890774322202</c:v>
                </c:pt>
                <c:pt idx="17001">
                  <c:v>34.7659369276559</c:v>
                </c:pt>
                <c:pt idx="17002">
                  <c:v>34.765983070215903</c:v>
                </c:pt>
                <c:pt idx="17003">
                  <c:v>34.766029202004901</c:v>
                </c:pt>
                <c:pt idx="17004">
                  <c:v>34.766075323025198</c:v>
                </c:pt>
                <c:pt idx="17005">
                  <c:v>34.766121433279302</c:v>
                </c:pt>
                <c:pt idx="17006">
                  <c:v>34.766167532769899</c:v>
                </c:pt>
                <c:pt idx="17007">
                  <c:v>34.766213621499503</c:v>
                </c:pt>
                <c:pt idx="17008">
                  <c:v>34.766259699470403</c:v>
                </c:pt>
                <c:pt idx="17009">
                  <c:v>34.766305766685299</c:v>
                </c:pt>
                <c:pt idx="17010">
                  <c:v>34.766351823146699</c:v>
                </c:pt>
                <c:pt idx="17011">
                  <c:v>34.766397868857098</c:v>
                </c:pt>
                <c:pt idx="17012">
                  <c:v>34.766443903818903</c:v>
                </c:pt>
                <c:pt idx="17013">
                  <c:v>34.766489928034702</c:v>
                </c:pt>
                <c:pt idx="17014">
                  <c:v>34.766535941507101</c:v>
                </c:pt>
                <c:pt idx="17015">
                  <c:v>34.766581944238503</c:v>
                </c:pt>
                <c:pt idx="17016">
                  <c:v>34.766627936231302</c:v>
                </c:pt>
                <c:pt idx="17017">
                  <c:v>34.766673917488298</c:v>
                </c:pt>
                <c:pt idx="17018">
                  <c:v>34.766719888011799</c:v>
                </c:pt>
                <c:pt idx="17019">
                  <c:v>34.766765847804301</c:v>
                </c:pt>
                <c:pt idx="17020">
                  <c:v>34.766811796868403</c:v>
                </c:pt>
                <c:pt idx="17021">
                  <c:v>34.7668577352065</c:v>
                </c:pt>
                <c:pt idx="17022">
                  <c:v>34.766903662821299</c:v>
                </c:pt>
                <c:pt idx="17023">
                  <c:v>34.766949579715103</c:v>
                </c:pt>
                <c:pt idx="17024">
                  <c:v>34.766995485890497</c:v>
                </c:pt>
                <c:pt idx="17025">
                  <c:v>34.767041381349898</c:v>
                </c:pt>
                <c:pt idx="17026">
                  <c:v>34.767087266095999</c:v>
                </c:pt>
                <c:pt idx="17027">
                  <c:v>34.767133140131101</c:v>
                </c:pt>
                <c:pt idx="17028">
                  <c:v>34.767179003457898</c:v>
                </c:pt>
                <c:pt idx="17029">
                  <c:v>34.767224856078698</c:v>
                </c:pt>
                <c:pt idx="17030">
                  <c:v>34.767270697996203</c:v>
                </c:pt>
                <c:pt idx="17031">
                  <c:v>34.7673165292127</c:v>
                </c:pt>
                <c:pt idx="17032">
                  <c:v>34.767362349730803</c:v>
                </c:pt>
                <c:pt idx="17033">
                  <c:v>34.767408159553099</c:v>
                </c:pt>
                <c:pt idx="17034">
                  <c:v>34.767453958681898</c:v>
                </c:pt>
                <c:pt idx="17035">
                  <c:v>34.7674997471198</c:v>
                </c:pt>
                <c:pt idx="17036">
                  <c:v>34.767545524869298</c:v>
                </c:pt>
                <c:pt idx="17037">
                  <c:v>34.767591291932902</c:v>
                </c:pt>
                <c:pt idx="17038">
                  <c:v>34.767637048313098</c:v>
                </c:pt>
                <c:pt idx="17039">
                  <c:v>34.767682794012401</c:v>
                </c:pt>
                <c:pt idx="17040">
                  <c:v>34.767728529033199</c:v>
                </c:pt>
                <c:pt idx="17041">
                  <c:v>34.767774253378199</c:v>
                </c:pt>
                <c:pt idx="17042">
                  <c:v>34.767819967049597</c:v>
                </c:pt>
                <c:pt idx="17043">
                  <c:v>34.767865670050199</c:v>
                </c:pt>
                <c:pt idx="17044">
                  <c:v>34.7679113623822</c:v>
                </c:pt>
                <c:pt idx="17045">
                  <c:v>34.767957044048401</c:v>
                </c:pt>
                <c:pt idx="17046">
                  <c:v>34.768002715050997</c:v>
                </c:pt>
                <c:pt idx="17047">
                  <c:v>34.768048375392702</c:v>
                </c:pt>
                <c:pt idx="17048">
                  <c:v>34.768094025075897</c:v>
                </c:pt>
                <c:pt idx="17049">
                  <c:v>34.768139664103103</c:v>
                </c:pt>
                <c:pt idx="17050">
                  <c:v>34.7681852924769</c:v>
                </c:pt>
                <c:pt idx="17051">
                  <c:v>34.768230910199499</c:v>
                </c:pt>
                <c:pt idx="17052">
                  <c:v>34.768276517273698</c:v>
                </c:pt>
                <c:pt idx="17053">
                  <c:v>34.768322113701799</c:v>
                </c:pt>
                <c:pt idx="17054">
                  <c:v>34.768367699486397</c:v>
                </c:pt>
                <c:pt idx="17055">
                  <c:v>34.7684132746299</c:v>
                </c:pt>
                <c:pt idx="17056">
                  <c:v>34.768458839134802</c:v>
                </c:pt>
                <c:pt idx="17057">
                  <c:v>34.768504393003703</c:v>
                </c:pt>
                <c:pt idx="17058">
                  <c:v>34.768549936238898</c:v>
                </c:pt>
                <c:pt idx="17059">
                  <c:v>34.768595468843003</c:v>
                </c:pt>
                <c:pt idx="17060">
                  <c:v>34.768640990818497</c:v>
                </c:pt>
                <c:pt idx="17061">
                  <c:v>34.768686502167803</c:v>
                </c:pt>
                <c:pt idx="17062">
                  <c:v>34.768732002893401</c:v>
                </c:pt>
                <c:pt idx="17063">
                  <c:v>34.768777492997799</c:v>
                </c:pt>
                <c:pt idx="17064">
                  <c:v>34.768822972483498</c:v>
                </c:pt>
                <c:pt idx="17065">
                  <c:v>34.768868441353</c:v>
                </c:pt>
                <c:pt idx="17066">
                  <c:v>34.768913899608698</c:v>
                </c:pt>
                <c:pt idx="17067">
                  <c:v>34.768959347253201</c:v>
                </c:pt>
                <c:pt idx="17068">
                  <c:v>34.769004784288803</c:v>
                </c:pt>
                <c:pt idx="17069">
                  <c:v>34.769050210718198</c:v>
                </c:pt>
                <c:pt idx="17070">
                  <c:v>34.769095626543702</c:v>
                </c:pt>
                <c:pt idx="17071">
                  <c:v>34.769141031767802</c:v>
                </c:pt>
                <c:pt idx="17072">
                  <c:v>34.769186426393098</c:v>
                </c:pt>
                <c:pt idx="17073">
                  <c:v>34.7692318104219</c:v>
                </c:pt>
                <c:pt idx="17074">
                  <c:v>34.769277183856801</c:v>
                </c:pt>
                <c:pt idx="17075">
                  <c:v>34.769322546700302</c:v>
                </c:pt>
                <c:pt idx="17076">
                  <c:v>34.769367898954798</c:v>
                </c:pt>
                <c:pt idx="17077">
                  <c:v>34.769413240622697</c:v>
                </c:pt>
                <c:pt idx="17078">
                  <c:v>34.7694585717067</c:v>
                </c:pt>
                <c:pt idx="17079">
                  <c:v>34.769503892209002</c:v>
                </c:pt>
                <c:pt idx="17080">
                  <c:v>34.769549202132303</c:v>
                </c:pt>
                <c:pt idx="17081">
                  <c:v>34.769594501478998</c:v>
                </c:pt>
                <c:pt idx="17082">
                  <c:v>34.769639790251503</c:v>
                </c:pt>
                <c:pt idx="17083">
                  <c:v>34.769685068452297</c:v>
                </c:pt>
                <c:pt idx="17084">
                  <c:v>34.769730336083903</c:v>
                </c:pt>
                <c:pt idx="17085">
                  <c:v>34.7697755931488</c:v>
                </c:pt>
                <c:pt idx="17086">
                  <c:v>34.769820839649398</c:v>
                </c:pt>
                <c:pt idx="17087">
                  <c:v>34.769866075588197</c:v>
                </c:pt>
                <c:pt idx="17088">
                  <c:v>34.7699113009676</c:v>
                </c:pt>
                <c:pt idx="17089">
                  <c:v>34.769956515790199</c:v>
                </c:pt>
                <c:pt idx="17090">
                  <c:v>34.770001720058403</c:v>
                </c:pt>
                <c:pt idx="17091">
                  <c:v>34.7700469137746</c:v>
                </c:pt>
                <c:pt idx="17092">
                  <c:v>34.770092096941397</c:v>
                </c:pt>
                <c:pt idx="17093">
                  <c:v>34.770137269561097</c:v>
                </c:pt>
                <c:pt idx="17094">
                  <c:v>34.7701824316363</c:v>
                </c:pt>
                <c:pt idx="17095">
                  <c:v>34.7702275831695</c:v>
                </c:pt>
                <c:pt idx="17096">
                  <c:v>34.770272724163</c:v>
                </c:pt>
                <c:pt idx="17097">
                  <c:v>34.7703178546193</c:v>
                </c:pt>
                <c:pt idx="17098">
                  <c:v>34.770362974541001</c:v>
                </c:pt>
                <c:pt idx="17099">
                  <c:v>34.770408083930398</c:v>
                </c:pt>
                <c:pt idx="17100">
                  <c:v>34.770453182790099</c:v>
                </c:pt>
                <c:pt idx="17101">
                  <c:v>34.770498271122399</c:v>
                </c:pt>
                <c:pt idx="17102">
                  <c:v>34.770543348929898</c:v>
                </c:pt>
                <c:pt idx="17103">
                  <c:v>34.770588416214999</c:v>
                </c:pt>
                <c:pt idx="17104">
                  <c:v>34.770633472980101</c:v>
                </c:pt>
                <c:pt idx="17105">
                  <c:v>34.770678519227801</c:v>
                </c:pt>
                <c:pt idx="17106">
                  <c:v>34.770723554960398</c:v>
                </c:pt>
                <c:pt idx="17107">
                  <c:v>34.770768580180501</c:v>
                </c:pt>
                <c:pt idx="17108">
                  <c:v>34.770813594890498</c:v>
                </c:pt>
                <c:pt idx="17109">
                  <c:v>34.770858599092797</c:v>
                </c:pt>
                <c:pt idx="17110">
                  <c:v>34.7709035927899</c:v>
                </c:pt>
                <c:pt idx="17111">
                  <c:v>34.770948575984299</c:v>
                </c:pt>
                <c:pt idx="17112">
                  <c:v>34.770993548678298</c:v>
                </c:pt>
                <c:pt idx="17113">
                  <c:v>34.771038510874497</c:v>
                </c:pt>
                <c:pt idx="17114">
                  <c:v>34.771083462575398</c:v>
                </c:pt>
                <c:pt idx="17115">
                  <c:v>34.771128403783301</c:v>
                </c:pt>
                <c:pt idx="17116">
                  <c:v>34.771173334500702</c:v>
                </c:pt>
                <c:pt idx="17117">
                  <c:v>34.771218254730101</c:v>
                </c:pt>
                <c:pt idx="17118">
                  <c:v>34.771263164473901</c:v>
                </c:pt>
                <c:pt idx="17119">
                  <c:v>34.771308063734502</c:v>
                </c:pt>
                <c:pt idx="17120">
                  <c:v>34.771352952514498</c:v>
                </c:pt>
                <c:pt idx="17121">
                  <c:v>34.771397830816298</c:v>
                </c:pt>
                <c:pt idx="17122">
                  <c:v>34.771442698642197</c:v>
                </c:pt>
                <c:pt idx="17123">
                  <c:v>34.771487555994803</c:v>
                </c:pt>
                <c:pt idx="17124">
                  <c:v>34.771532402876502</c:v>
                </c:pt>
                <c:pt idx="17125">
                  <c:v>34.771577239289797</c:v>
                </c:pt>
                <c:pt idx="17126">
                  <c:v>34.771622065236997</c:v>
                </c:pt>
                <c:pt idx="17127">
                  <c:v>34.771666880720701</c:v>
                </c:pt>
                <c:pt idx="17128">
                  <c:v>34.771711685743298</c:v>
                </c:pt>
                <c:pt idx="17129">
                  <c:v>34.771756480307197</c:v>
                </c:pt>
                <c:pt idx="17130">
                  <c:v>34.771801264414897</c:v>
                </c:pt>
                <c:pt idx="17131">
                  <c:v>34.771846038068801</c:v>
                </c:pt>
                <c:pt idx="17132">
                  <c:v>34.771890801271297</c:v>
                </c:pt>
                <c:pt idx="17133">
                  <c:v>34.771935554024999</c:v>
                </c:pt>
                <c:pt idx="17134">
                  <c:v>34.771980296332202</c:v>
                </c:pt>
                <c:pt idx="17135">
                  <c:v>34.772025028195401</c:v>
                </c:pt>
                <c:pt idx="17136">
                  <c:v>34.772069749616897</c:v>
                </c:pt>
                <c:pt idx="17137">
                  <c:v>34.772114460599397</c:v>
                </c:pt>
                <c:pt idx="17138">
                  <c:v>34.772159161145098</c:v>
                </c:pt>
                <c:pt idx="17139">
                  <c:v>34.772203851256599</c:v>
                </c:pt>
                <c:pt idx="17140">
                  <c:v>34.772248530936302</c:v>
                </c:pt>
                <c:pt idx="17141">
                  <c:v>34.772293200186503</c:v>
                </c:pt>
                <c:pt idx="17142">
                  <c:v>34.772337859009802</c:v>
                </c:pt>
                <c:pt idx="17143">
                  <c:v>34.772382507408601</c:v>
                </c:pt>
                <c:pt idx="17144">
                  <c:v>34.772427145385301</c:v>
                </c:pt>
                <c:pt idx="17145">
                  <c:v>34.772471772942403</c:v>
                </c:pt>
                <c:pt idx="17146">
                  <c:v>34.772516390082203</c:v>
                </c:pt>
                <c:pt idx="17147">
                  <c:v>34.7725609968073</c:v>
                </c:pt>
                <c:pt idx="17148">
                  <c:v>34.772605593119998</c:v>
                </c:pt>
                <c:pt idx="17149">
                  <c:v>34.772650179022797</c:v>
                </c:pt>
                <c:pt idx="17150">
                  <c:v>34.772694754518099</c:v>
                </c:pt>
                <c:pt idx="17151">
                  <c:v>34.772739319608398</c:v>
                </c:pt>
                <c:pt idx="17152">
                  <c:v>34.772783874296003</c:v>
                </c:pt>
                <c:pt idx="17153">
                  <c:v>34.772828418583501</c:v>
                </c:pt>
                <c:pt idx="17154">
                  <c:v>34.772872952473101</c:v>
                </c:pt>
                <c:pt idx="17155">
                  <c:v>34.772917475967503</c:v>
                </c:pt>
                <c:pt idx="17156">
                  <c:v>34.772961989068897</c:v>
                </c:pt>
                <c:pt idx="17157">
                  <c:v>34.773006491779903</c:v>
                </c:pt>
                <c:pt idx="17158">
                  <c:v>34.773050984102802</c:v>
                </c:pt>
                <c:pt idx="17159">
                  <c:v>34.773095466040097</c:v>
                </c:pt>
                <c:pt idx="17160">
                  <c:v>34.773139937594202</c:v>
                </c:pt>
                <c:pt idx="17161">
                  <c:v>34.773184398767597</c:v>
                </c:pt>
                <c:pt idx="17162">
                  <c:v>34.773228849562599</c:v>
                </c:pt>
                <c:pt idx="17163">
                  <c:v>34.773273289981603</c:v>
                </c:pt>
                <c:pt idx="17164">
                  <c:v>34.773317720027201</c:v>
                </c:pt>
                <c:pt idx="17165">
                  <c:v>34.773362139701703</c:v>
                </c:pt>
                <c:pt idx="17166">
                  <c:v>34.773406549007497</c:v>
                </c:pt>
                <c:pt idx="17167">
                  <c:v>34.773450947947097</c:v>
                </c:pt>
                <c:pt idx="17168">
                  <c:v>34.773495336522899</c:v>
                </c:pt>
                <c:pt idx="17169">
                  <c:v>34.773539714737304</c:v>
                </c:pt>
                <c:pt idx="17170">
                  <c:v>34.773584082592798</c:v>
                </c:pt>
                <c:pt idx="17171">
                  <c:v>34.773628440091699</c:v>
                </c:pt>
                <c:pt idx="17172">
                  <c:v>34.773672787236499</c:v>
                </c:pt>
                <c:pt idx="17173">
                  <c:v>34.773717124029503</c:v>
                </c:pt>
                <c:pt idx="17174">
                  <c:v>34.773761450473302</c:v>
                </c:pt>
                <c:pt idx="17175">
                  <c:v>34.773805766570199</c:v>
                </c:pt>
                <c:pt idx="17176">
                  <c:v>34.773850072322603</c:v>
                </c:pt>
                <c:pt idx="17177">
                  <c:v>34.773894367733</c:v>
                </c:pt>
                <c:pt idx="17178">
                  <c:v>34.7739386528038</c:v>
                </c:pt>
                <c:pt idx="17179">
                  <c:v>34.773982927537403</c:v>
                </c:pt>
                <c:pt idx="17180">
                  <c:v>34.774027191936199</c:v>
                </c:pt>
                <c:pt idx="17181">
                  <c:v>34.774071446002601</c:v>
                </c:pt>
                <c:pt idx="17182">
                  <c:v>34.774115689738998</c:v>
                </c:pt>
                <c:pt idx="17183">
                  <c:v>34.774159923147899</c:v>
                </c:pt>
                <c:pt idx="17184">
                  <c:v>34.774204146231597</c:v>
                </c:pt>
                <c:pt idx="17185">
                  <c:v>34.774248358992601</c:v>
                </c:pt>
                <c:pt idx="17186">
                  <c:v>34.774292561433299</c:v>
                </c:pt>
                <c:pt idx="17187">
                  <c:v>34.774336753556099</c:v>
                </c:pt>
                <c:pt idx="17188">
                  <c:v>34.774380935363403</c:v>
                </c:pt>
                <c:pt idx="17189">
                  <c:v>34.774425106857599</c:v>
                </c:pt>
                <c:pt idx="17190">
                  <c:v>34.774469268041202</c:v>
                </c:pt>
                <c:pt idx="17191">
                  <c:v>34.774513418916399</c:v>
                </c:pt>
                <c:pt idx="17192">
                  <c:v>34.7745575594858</c:v>
                </c:pt>
                <c:pt idx="17193">
                  <c:v>34.774601689751798</c:v>
                </c:pt>
                <c:pt idx="17194">
                  <c:v>34.774645809716702</c:v>
                </c:pt>
                <c:pt idx="17195">
                  <c:v>34.774689919383</c:v>
                </c:pt>
                <c:pt idx="17196">
                  <c:v>34.774734018753001</c:v>
                </c:pt>
                <c:pt idx="17197">
                  <c:v>34.774778107829199</c:v>
                </c:pt>
                <c:pt idx="17198">
                  <c:v>34.774822186614003</c:v>
                </c:pt>
                <c:pt idx="17199">
                  <c:v>34.774866255109799</c:v>
                </c:pt>
                <c:pt idx="17200">
                  <c:v>34.774910313318898</c:v>
                </c:pt>
                <c:pt idx="17201">
                  <c:v>34.7749543612438</c:v>
                </c:pt>
                <c:pt idx="17202">
                  <c:v>34.774998398887</c:v>
                </c:pt>
                <c:pt idx="17203">
                  <c:v>34.7750424262507</c:v>
                </c:pt>
                <c:pt idx="17204">
                  <c:v>34.775086443337401</c:v>
                </c:pt>
                <c:pt idx="17205">
                  <c:v>34.775130450149497</c:v>
                </c:pt>
                <c:pt idx="17206">
                  <c:v>34.775174446689398</c:v>
                </c:pt>
                <c:pt idx="17207">
                  <c:v>34.775218432959498</c:v>
                </c:pt>
                <c:pt idx="17208">
                  <c:v>34.775262408962199</c:v>
                </c:pt>
                <c:pt idx="17209">
                  <c:v>34.775306374699802</c:v>
                </c:pt>
                <c:pt idx="17210">
                  <c:v>34.775350330174902</c:v>
                </c:pt>
                <c:pt idx="17211">
                  <c:v>34.775394275389701</c:v>
                </c:pt>
                <c:pt idx="17212">
                  <c:v>34.775438210346799</c:v>
                </c:pt>
                <c:pt idx="17213">
                  <c:v>34.775482135048399</c:v>
                </c:pt>
                <c:pt idx="17214">
                  <c:v>34.775526049496897</c:v>
                </c:pt>
                <c:pt idx="17215">
                  <c:v>34.775569953694898</c:v>
                </c:pt>
                <c:pt idx="17216">
                  <c:v>34.7756138476446</c:v>
                </c:pt>
                <c:pt idx="17217">
                  <c:v>34.775657731348502</c:v>
                </c:pt>
                <c:pt idx="17218">
                  <c:v>34.775701604808901</c:v>
                </c:pt>
                <c:pt idx="17219">
                  <c:v>34.775745468028298</c:v>
                </c:pt>
                <c:pt idx="17220">
                  <c:v>34.775789321008901</c:v>
                </c:pt>
                <c:pt idx="17221">
                  <c:v>34.775833163753397</c:v>
                </c:pt>
                <c:pt idx="17222">
                  <c:v>34.775876996263897</c:v>
                </c:pt>
                <c:pt idx="17223">
                  <c:v>34.775920818543</c:v>
                </c:pt>
                <c:pt idx="17224">
                  <c:v>34.775964630592902</c:v>
                </c:pt>
                <c:pt idx="17225">
                  <c:v>34.776008432416198</c:v>
                </c:pt>
                <c:pt idx="17226">
                  <c:v>34.776052224015103</c:v>
                </c:pt>
                <c:pt idx="17227">
                  <c:v>34.776096005392098</c:v>
                </c:pt>
                <c:pt idx="17228">
                  <c:v>34.776139776549599</c:v>
                </c:pt>
                <c:pt idx="17229">
                  <c:v>34.7761835374898</c:v>
                </c:pt>
                <c:pt idx="17230">
                  <c:v>34.776227288215402</c:v>
                </c:pt>
                <c:pt idx="17231">
                  <c:v>34.776271028728502</c:v>
                </c:pt>
                <c:pt idx="17232">
                  <c:v>34.7763147590316</c:v>
                </c:pt>
                <c:pt idx="17233">
                  <c:v>34.776358479127097</c:v>
                </c:pt>
                <c:pt idx="17234">
                  <c:v>34.776402189017404</c:v>
                </c:pt>
                <c:pt idx="17235">
                  <c:v>34.776445888704899</c:v>
                </c:pt>
                <c:pt idx="17236">
                  <c:v>34.7764895781918</c:v>
                </c:pt>
                <c:pt idx="17237">
                  <c:v>34.7765332574807</c:v>
                </c:pt>
                <c:pt idx="17238">
                  <c:v>34.776576926573902</c:v>
                </c:pt>
                <c:pt idx="17239">
                  <c:v>34.7766205854738</c:v>
                </c:pt>
                <c:pt idx="17240">
                  <c:v>34.776664234182803</c:v>
                </c:pt>
                <c:pt idx="17241">
                  <c:v>34.776707872703199</c:v>
                </c:pt>
                <c:pt idx="17242">
                  <c:v>34.776751501037403</c:v>
                </c:pt>
                <c:pt idx="17243">
                  <c:v>34.776795119187803</c:v>
                </c:pt>
                <c:pt idx="17244">
                  <c:v>34.7768387271568</c:v>
                </c:pt>
                <c:pt idx="17245">
                  <c:v>34.776882324946797</c:v>
                </c:pt>
                <c:pt idx="17246">
                  <c:v>34.776925912560102</c:v>
                </c:pt>
                <c:pt idx="17247">
                  <c:v>34.776969489999097</c:v>
                </c:pt>
                <c:pt idx="17248">
                  <c:v>34.777013057266203</c:v>
                </c:pt>
                <c:pt idx="17249">
                  <c:v>34.777056614363801</c:v>
                </c:pt>
                <c:pt idx="17250">
                  <c:v>34.7771001612943</c:v>
                </c:pt>
                <c:pt idx="17251">
                  <c:v>34.777143698059902</c:v>
                </c:pt>
                <c:pt idx="17252">
                  <c:v>34.777187224663201</c:v>
                </c:pt>
                <c:pt idx="17253">
                  <c:v>34.777230741106401</c:v>
                </c:pt>
                <c:pt idx="17254">
                  <c:v>34.777274247392</c:v>
                </c:pt>
                <c:pt idx="17255">
                  <c:v>34.777317743522197</c:v>
                </c:pt>
                <c:pt idx="17256">
                  <c:v>34.777361229499597</c:v>
                </c:pt>
                <c:pt idx="17257">
                  <c:v>34.777404705326397</c:v>
                </c:pt>
                <c:pt idx="17258">
                  <c:v>34.777448171005098</c:v>
                </c:pt>
                <c:pt idx="17259">
                  <c:v>34.777491626537902</c:v>
                </c:pt>
                <c:pt idx="17260">
                  <c:v>34.777535071927304</c:v>
                </c:pt>
                <c:pt idx="17261">
                  <c:v>34.777578507175697</c:v>
                </c:pt>
                <c:pt idx="17262">
                  <c:v>34.777621932285399</c:v>
                </c:pt>
                <c:pt idx="17263">
                  <c:v>34.777665347258697</c:v>
                </c:pt>
                <c:pt idx="17264">
                  <c:v>34.7777087520981</c:v>
                </c:pt>
                <c:pt idx="17265">
                  <c:v>34.777752146805902</c:v>
                </c:pt>
                <c:pt idx="17266">
                  <c:v>34.777795531384498</c:v>
                </c:pt>
              </c:numCache>
            </c:numRef>
          </c:yVal>
          <c:smooth val="1"/>
          <c:extLst>
            <c:ext xmlns:c16="http://schemas.microsoft.com/office/drawing/2014/chart" uri="{C3380CC4-5D6E-409C-BE32-E72D297353CC}">
              <c16:uniqueId val="{00000002-5104-834C-A65F-E35DD9AC09F5}"/>
            </c:ext>
          </c:extLst>
        </c:ser>
        <c:ser>
          <c:idx val="3"/>
          <c:order val="3"/>
          <c:tx>
            <c:v>Temperature 3C original</c:v>
          </c:tx>
          <c:spPr>
            <a:ln w="19050" cap="rnd">
              <a:solidFill>
                <a:schemeClr val="accent2"/>
              </a:solidFill>
              <a:prstDash val="dash"/>
              <a:round/>
            </a:ln>
            <a:effectLst/>
          </c:spPr>
          <c:marker>
            <c:symbol val="none"/>
          </c:marker>
          <c:xVal>
            <c:numRef>
              <c:f>'T evolution h250'!$A$2:$A$17268</c:f>
              <c:numCache>
                <c:formatCode>General</c:formatCode>
                <c:ptCount val="17267"/>
                <c:pt idx="0">
                  <c:v>0</c:v>
                </c:pt>
                <c:pt idx="1">
                  <c:v>6.3710770022294597E-2</c:v>
                </c:pt>
                <c:pt idx="2">
                  <c:v>0.127421540044589</c:v>
                </c:pt>
                <c:pt idx="3">
                  <c:v>0.191132310066884</c:v>
                </c:pt>
                <c:pt idx="4">
                  <c:v>0.254843080089179</c:v>
                </c:pt>
                <c:pt idx="5">
                  <c:v>0.31855385011147302</c:v>
                </c:pt>
                <c:pt idx="6">
                  <c:v>0.382264620133768</c:v>
                </c:pt>
                <c:pt idx="7">
                  <c:v>0.44597539015606202</c:v>
                </c:pt>
                <c:pt idx="8">
                  <c:v>0.509686160178357</c:v>
                </c:pt>
                <c:pt idx="9">
                  <c:v>0.57339693020065197</c:v>
                </c:pt>
                <c:pt idx="10">
                  <c:v>0.63710770022294605</c:v>
                </c:pt>
                <c:pt idx="11">
                  <c:v>0.70081847024524102</c:v>
                </c:pt>
                <c:pt idx="12">
                  <c:v>0.76452924026753599</c:v>
                </c:pt>
                <c:pt idx="13">
                  <c:v>0.82824001028982996</c:v>
                </c:pt>
                <c:pt idx="14">
                  <c:v>0.89195078031212505</c:v>
                </c:pt>
                <c:pt idx="15">
                  <c:v>0.95566155033442002</c:v>
                </c:pt>
                <c:pt idx="16">
                  <c:v>1.01937232035671</c:v>
                </c:pt>
                <c:pt idx="17">
                  <c:v>1.0830830903790101</c:v>
                </c:pt>
                <c:pt idx="18">
                  <c:v>1.1467938604012999</c:v>
                </c:pt>
                <c:pt idx="19">
                  <c:v>1.2105046304236</c:v>
                </c:pt>
                <c:pt idx="20">
                  <c:v>1.2742154004458901</c:v>
                </c:pt>
                <c:pt idx="21">
                  <c:v>1.33792617046819</c:v>
                </c:pt>
                <c:pt idx="22">
                  <c:v>1.40163694049048</c:v>
                </c:pt>
                <c:pt idx="23">
                  <c:v>1.4653477105127799</c:v>
                </c:pt>
                <c:pt idx="24">
                  <c:v>1.52905848053507</c:v>
                </c:pt>
                <c:pt idx="25">
                  <c:v>1.5927692505573701</c:v>
                </c:pt>
                <c:pt idx="26">
                  <c:v>1.6564800205796599</c:v>
                </c:pt>
                <c:pt idx="27">
                  <c:v>1.72019079060196</c:v>
                </c:pt>
                <c:pt idx="28">
                  <c:v>1.7839015606242501</c:v>
                </c:pt>
                <c:pt idx="29">
                  <c:v>1.8476123306465499</c:v>
                </c:pt>
                <c:pt idx="30">
                  <c:v>1.91132310066884</c:v>
                </c:pt>
                <c:pt idx="31">
                  <c:v>1.9750338706911399</c:v>
                </c:pt>
                <c:pt idx="32">
                  <c:v>2.0387446407134302</c:v>
                </c:pt>
                <c:pt idx="33">
                  <c:v>2.1024554107357298</c:v>
                </c:pt>
                <c:pt idx="34">
                  <c:v>2.1661661807580201</c:v>
                </c:pt>
                <c:pt idx="35">
                  <c:v>2.22987695078031</c:v>
                </c:pt>
                <c:pt idx="36">
                  <c:v>2.2935877208026101</c:v>
                </c:pt>
                <c:pt idx="37">
                  <c:v>2.3572984908249</c:v>
                </c:pt>
                <c:pt idx="38">
                  <c:v>2.4210092608472</c:v>
                </c:pt>
                <c:pt idx="39">
                  <c:v>2.4847200308694899</c:v>
                </c:pt>
                <c:pt idx="40">
                  <c:v>2.54843080089179</c:v>
                </c:pt>
                <c:pt idx="41">
                  <c:v>2.6121415709140798</c:v>
                </c:pt>
                <c:pt idx="42">
                  <c:v>2.6758523409363799</c:v>
                </c:pt>
                <c:pt idx="43">
                  <c:v>2.7395631109586698</c:v>
                </c:pt>
                <c:pt idx="44">
                  <c:v>2.8032738809809699</c:v>
                </c:pt>
                <c:pt idx="45">
                  <c:v>2.8669846510032602</c:v>
                </c:pt>
                <c:pt idx="46">
                  <c:v>2.9306954210255598</c:v>
                </c:pt>
                <c:pt idx="47">
                  <c:v>2.9944061910478501</c:v>
                </c:pt>
                <c:pt idx="48">
                  <c:v>3.0581169610701502</c:v>
                </c:pt>
                <c:pt idx="49">
                  <c:v>3.1218277310924401</c:v>
                </c:pt>
                <c:pt idx="50">
                  <c:v>3.1855385011147401</c:v>
                </c:pt>
                <c:pt idx="51">
                  <c:v>3.24924927113703</c:v>
                </c:pt>
                <c:pt idx="52">
                  <c:v>3.3129600411593301</c:v>
                </c:pt>
                <c:pt idx="53">
                  <c:v>3.3766708111816199</c:v>
                </c:pt>
                <c:pt idx="54">
                  <c:v>3.4403815812039098</c:v>
                </c:pt>
                <c:pt idx="55">
                  <c:v>3.5040923512262099</c:v>
                </c:pt>
                <c:pt idx="56">
                  <c:v>3.5678031212485002</c:v>
                </c:pt>
                <c:pt idx="57">
                  <c:v>3.6315138912707998</c:v>
                </c:pt>
                <c:pt idx="58">
                  <c:v>3.6952246612930901</c:v>
                </c:pt>
                <c:pt idx="59">
                  <c:v>3.7589354313153902</c:v>
                </c:pt>
                <c:pt idx="60">
                  <c:v>3.8226462013376801</c:v>
                </c:pt>
                <c:pt idx="61">
                  <c:v>3.8863569713599802</c:v>
                </c:pt>
                <c:pt idx="62">
                  <c:v>3.95006774138227</c:v>
                </c:pt>
                <c:pt idx="63">
                  <c:v>4.0137785114045696</c:v>
                </c:pt>
                <c:pt idx="64">
                  <c:v>4.0774892814268604</c:v>
                </c:pt>
                <c:pt idx="65">
                  <c:v>4.14120005144916</c:v>
                </c:pt>
                <c:pt idx="66">
                  <c:v>4.2049108214714499</c:v>
                </c:pt>
                <c:pt idx="67">
                  <c:v>4.2686215914937398</c:v>
                </c:pt>
                <c:pt idx="68">
                  <c:v>4.3323323615160403</c:v>
                </c:pt>
                <c:pt idx="69">
                  <c:v>4.3960431315383302</c:v>
                </c:pt>
                <c:pt idx="70">
                  <c:v>4.4597539015606298</c:v>
                </c:pt>
                <c:pt idx="71">
                  <c:v>4.5234646715829196</c:v>
                </c:pt>
                <c:pt idx="72">
                  <c:v>4.5871754416052202</c:v>
                </c:pt>
                <c:pt idx="73">
                  <c:v>4.65088621162751</c:v>
                </c:pt>
                <c:pt idx="74">
                  <c:v>4.7145969816497999</c:v>
                </c:pt>
                <c:pt idx="75">
                  <c:v>4.7783077516721004</c:v>
                </c:pt>
                <c:pt idx="76">
                  <c:v>4.8420185216943903</c:v>
                </c:pt>
                <c:pt idx="77">
                  <c:v>4.9057292917166899</c:v>
                </c:pt>
                <c:pt idx="78">
                  <c:v>4.9694400617389798</c:v>
                </c:pt>
                <c:pt idx="79">
                  <c:v>5.0331508317612803</c:v>
                </c:pt>
                <c:pt idx="80">
                  <c:v>5.0968616017835702</c:v>
                </c:pt>
                <c:pt idx="81">
                  <c:v>5.16057237180586</c:v>
                </c:pt>
                <c:pt idx="82">
                  <c:v>5.2242831418281597</c:v>
                </c:pt>
                <c:pt idx="83">
                  <c:v>5.2879939118504504</c:v>
                </c:pt>
                <c:pt idx="84">
                  <c:v>5.3517046818727501</c:v>
                </c:pt>
                <c:pt idx="85">
                  <c:v>5.4154154518950399</c:v>
                </c:pt>
                <c:pt idx="86">
                  <c:v>5.4791262219173396</c:v>
                </c:pt>
                <c:pt idx="87">
                  <c:v>5.5428369919396303</c:v>
                </c:pt>
                <c:pt idx="88">
                  <c:v>5.6065477619619299</c:v>
                </c:pt>
                <c:pt idx="89">
                  <c:v>5.6702585319842198</c:v>
                </c:pt>
                <c:pt idx="90">
                  <c:v>5.7339693020065097</c:v>
                </c:pt>
                <c:pt idx="91">
                  <c:v>5.7976800720288102</c:v>
                </c:pt>
                <c:pt idx="92">
                  <c:v>5.8613908420511001</c:v>
                </c:pt>
                <c:pt idx="93">
                  <c:v>5.9251016120733997</c:v>
                </c:pt>
                <c:pt idx="94">
                  <c:v>5.9888123820956896</c:v>
                </c:pt>
                <c:pt idx="95">
                  <c:v>6.0525231521179901</c:v>
                </c:pt>
                <c:pt idx="96">
                  <c:v>6.1162339221402799</c:v>
                </c:pt>
                <c:pt idx="97">
                  <c:v>6.1799446921625698</c:v>
                </c:pt>
                <c:pt idx="98">
                  <c:v>6.2436554621848703</c:v>
                </c:pt>
                <c:pt idx="99">
                  <c:v>6.3073662322071602</c:v>
                </c:pt>
                <c:pt idx="100">
                  <c:v>6.3710770022294598</c:v>
                </c:pt>
                <c:pt idx="101">
                  <c:v>6.4347877722517497</c:v>
                </c:pt>
                <c:pt idx="102">
                  <c:v>6.4984985422740502</c:v>
                </c:pt>
                <c:pt idx="103">
                  <c:v>6.5622093122963401</c:v>
                </c:pt>
                <c:pt idx="104">
                  <c:v>6.6259200823186299</c:v>
                </c:pt>
                <c:pt idx="105">
                  <c:v>6.6896308523409296</c:v>
                </c:pt>
                <c:pt idx="106">
                  <c:v>6.7533416223632203</c:v>
                </c:pt>
                <c:pt idx="107">
                  <c:v>6.81705239238552</c:v>
                </c:pt>
                <c:pt idx="108">
                  <c:v>6.8807631624078098</c:v>
                </c:pt>
                <c:pt idx="109">
                  <c:v>6.9444739324301104</c:v>
                </c:pt>
                <c:pt idx="110">
                  <c:v>7.0081847024524002</c:v>
                </c:pt>
                <c:pt idx="111">
                  <c:v>7.0718954724746901</c:v>
                </c:pt>
                <c:pt idx="112">
                  <c:v>7.1356062424969897</c:v>
                </c:pt>
                <c:pt idx="113">
                  <c:v>7.1993170125192796</c:v>
                </c:pt>
                <c:pt idx="114">
                  <c:v>7.2630277825415801</c:v>
                </c:pt>
                <c:pt idx="115">
                  <c:v>7.32673855256387</c:v>
                </c:pt>
                <c:pt idx="116">
                  <c:v>7.3904493225861696</c:v>
                </c:pt>
                <c:pt idx="117">
                  <c:v>7.4541600926084604</c:v>
                </c:pt>
                <c:pt idx="118">
                  <c:v>7.5178708626307502</c:v>
                </c:pt>
                <c:pt idx="119">
                  <c:v>7.5815816326530499</c:v>
                </c:pt>
                <c:pt idx="120">
                  <c:v>7.6452924026753397</c:v>
                </c:pt>
                <c:pt idx="121">
                  <c:v>7.7090031726976402</c:v>
                </c:pt>
                <c:pt idx="122">
                  <c:v>7.7727139427199301</c:v>
                </c:pt>
                <c:pt idx="123">
                  <c:v>7.8364247127422297</c:v>
                </c:pt>
                <c:pt idx="124">
                  <c:v>7.9001354827645196</c:v>
                </c:pt>
                <c:pt idx="125">
                  <c:v>7.9638462527868104</c:v>
                </c:pt>
                <c:pt idx="126">
                  <c:v>8.0275570228091109</c:v>
                </c:pt>
                <c:pt idx="127">
                  <c:v>8.0912677928314007</c:v>
                </c:pt>
                <c:pt idx="128">
                  <c:v>8.1549785628536995</c:v>
                </c:pt>
                <c:pt idx="129">
                  <c:v>8.218689332876</c:v>
                </c:pt>
                <c:pt idx="130">
                  <c:v>8.2824001028982899</c:v>
                </c:pt>
                <c:pt idx="131">
                  <c:v>8.3461108729205904</c:v>
                </c:pt>
                <c:pt idx="132">
                  <c:v>8.4098216429428803</c:v>
                </c:pt>
                <c:pt idx="133">
                  <c:v>8.4735324129651808</c:v>
                </c:pt>
                <c:pt idx="134">
                  <c:v>8.5372431829874706</c:v>
                </c:pt>
                <c:pt idx="135">
                  <c:v>8.6009539530097694</c:v>
                </c:pt>
                <c:pt idx="136">
                  <c:v>8.6646647230320593</c:v>
                </c:pt>
                <c:pt idx="137">
                  <c:v>8.7283754930543598</c:v>
                </c:pt>
                <c:pt idx="138">
                  <c:v>8.7920862630766496</c:v>
                </c:pt>
                <c:pt idx="139">
                  <c:v>8.8557970330989502</c:v>
                </c:pt>
                <c:pt idx="140">
                  <c:v>8.91950780312124</c:v>
                </c:pt>
                <c:pt idx="141">
                  <c:v>8.9832185731435406</c:v>
                </c:pt>
                <c:pt idx="142">
                  <c:v>9.0469293431658304</c:v>
                </c:pt>
                <c:pt idx="143">
                  <c:v>9.1106401131881292</c:v>
                </c:pt>
                <c:pt idx="144">
                  <c:v>9.1743508832104208</c:v>
                </c:pt>
                <c:pt idx="145">
                  <c:v>9.2380616532327196</c:v>
                </c:pt>
                <c:pt idx="146">
                  <c:v>9.3017724232550094</c:v>
                </c:pt>
                <c:pt idx="147">
                  <c:v>9.3654831932773099</c:v>
                </c:pt>
                <c:pt idx="148">
                  <c:v>9.4291939632995998</c:v>
                </c:pt>
                <c:pt idx="149">
                  <c:v>9.4929047333219003</c:v>
                </c:pt>
                <c:pt idx="150">
                  <c:v>9.5566155033441902</c:v>
                </c:pt>
                <c:pt idx="151">
                  <c:v>9.6203262733664907</c:v>
                </c:pt>
                <c:pt idx="152">
                  <c:v>9.6840370433887806</c:v>
                </c:pt>
                <c:pt idx="153">
                  <c:v>9.7477478134110793</c:v>
                </c:pt>
                <c:pt idx="154">
                  <c:v>9.8114585834333798</c:v>
                </c:pt>
                <c:pt idx="155">
                  <c:v>9.8751693534556697</c:v>
                </c:pt>
                <c:pt idx="156">
                  <c:v>9.9388801234779702</c:v>
                </c:pt>
                <c:pt idx="157">
                  <c:v>10.002590893500299</c:v>
                </c:pt>
                <c:pt idx="158">
                  <c:v>10.0663016635226</c:v>
                </c:pt>
                <c:pt idx="159">
                  <c:v>10.1300124335449</c:v>
                </c:pt>
                <c:pt idx="160">
                  <c:v>10.193723203567099</c:v>
                </c:pt>
                <c:pt idx="161">
                  <c:v>10.2574339735894</c:v>
                </c:pt>
                <c:pt idx="162">
                  <c:v>10.321144743611701</c:v>
                </c:pt>
                <c:pt idx="163">
                  <c:v>10.384855513633999</c:v>
                </c:pt>
                <c:pt idx="164">
                  <c:v>10.4485662836563</c:v>
                </c:pt>
                <c:pt idx="165">
                  <c:v>10.5122770536786</c:v>
                </c:pt>
                <c:pt idx="166">
                  <c:v>10.575987823700901</c:v>
                </c:pt>
                <c:pt idx="167">
                  <c:v>10.6396985937232</c:v>
                </c:pt>
                <c:pt idx="168">
                  <c:v>10.7034093637455</c:v>
                </c:pt>
                <c:pt idx="169">
                  <c:v>10.767120133767801</c:v>
                </c:pt>
                <c:pt idx="170">
                  <c:v>10.830830903790099</c:v>
                </c:pt>
                <c:pt idx="171">
                  <c:v>10.8945416738124</c:v>
                </c:pt>
                <c:pt idx="172">
                  <c:v>10.9582524438347</c:v>
                </c:pt>
                <c:pt idx="173">
                  <c:v>11.021963213856999</c:v>
                </c:pt>
                <c:pt idx="174">
                  <c:v>11.0856739838793</c:v>
                </c:pt>
                <c:pt idx="175">
                  <c:v>11.1493847539016</c:v>
                </c:pt>
                <c:pt idx="176">
                  <c:v>11.213095523923901</c:v>
                </c:pt>
                <c:pt idx="177">
                  <c:v>11.276806293946199</c:v>
                </c:pt>
                <c:pt idx="178">
                  <c:v>11.3405170639685</c:v>
                </c:pt>
                <c:pt idx="179">
                  <c:v>11.404227833990801</c:v>
                </c:pt>
                <c:pt idx="180">
                  <c:v>11.467938604013099</c:v>
                </c:pt>
                <c:pt idx="181">
                  <c:v>11.5316493740353</c:v>
                </c:pt>
                <c:pt idx="182">
                  <c:v>11.595360144057601</c:v>
                </c:pt>
                <c:pt idx="183">
                  <c:v>11.6590709140799</c:v>
                </c:pt>
                <c:pt idx="184">
                  <c:v>11.7227816841022</c:v>
                </c:pt>
                <c:pt idx="185">
                  <c:v>11.786492454124501</c:v>
                </c:pt>
                <c:pt idx="186">
                  <c:v>11.850203224146799</c:v>
                </c:pt>
                <c:pt idx="187">
                  <c:v>11.9139139941691</c:v>
                </c:pt>
                <c:pt idx="188">
                  <c:v>11.9776247641914</c:v>
                </c:pt>
                <c:pt idx="189">
                  <c:v>12.041335534213699</c:v>
                </c:pt>
                <c:pt idx="190">
                  <c:v>12.105046304236</c:v>
                </c:pt>
                <c:pt idx="191">
                  <c:v>12.1687570742583</c:v>
                </c:pt>
                <c:pt idx="192">
                  <c:v>12.232467844280601</c:v>
                </c:pt>
                <c:pt idx="193">
                  <c:v>12.296178614302899</c:v>
                </c:pt>
                <c:pt idx="194">
                  <c:v>12.3598893843252</c:v>
                </c:pt>
                <c:pt idx="195">
                  <c:v>12.423600154347501</c:v>
                </c:pt>
                <c:pt idx="196">
                  <c:v>12.487310924369799</c:v>
                </c:pt>
                <c:pt idx="197">
                  <c:v>12.5510216943921</c:v>
                </c:pt>
                <c:pt idx="198">
                  <c:v>12.6147324644144</c:v>
                </c:pt>
                <c:pt idx="199">
                  <c:v>12.678443234436701</c:v>
                </c:pt>
                <c:pt idx="200">
                  <c:v>12.742154004459</c:v>
                </c:pt>
                <c:pt idx="201">
                  <c:v>12.805864774481201</c:v>
                </c:pt>
                <c:pt idx="202">
                  <c:v>12.869575544503499</c:v>
                </c:pt>
                <c:pt idx="203">
                  <c:v>12.9332863145258</c:v>
                </c:pt>
                <c:pt idx="204">
                  <c:v>12.9969970845481</c:v>
                </c:pt>
                <c:pt idx="205">
                  <c:v>13.060707854570399</c:v>
                </c:pt>
                <c:pt idx="206">
                  <c:v>13.1244186245927</c:v>
                </c:pt>
                <c:pt idx="207">
                  <c:v>13.188129394615</c:v>
                </c:pt>
                <c:pt idx="208">
                  <c:v>13.251840164637301</c:v>
                </c:pt>
                <c:pt idx="209">
                  <c:v>13.315550934659599</c:v>
                </c:pt>
                <c:pt idx="210">
                  <c:v>13.3792617046819</c:v>
                </c:pt>
                <c:pt idx="211">
                  <c:v>13.442972474704201</c:v>
                </c:pt>
                <c:pt idx="212">
                  <c:v>13.506683244726499</c:v>
                </c:pt>
                <c:pt idx="213">
                  <c:v>13.5703940147488</c:v>
                </c:pt>
                <c:pt idx="214">
                  <c:v>13.6341047847711</c:v>
                </c:pt>
                <c:pt idx="215">
                  <c:v>13.697815554793401</c:v>
                </c:pt>
                <c:pt idx="216">
                  <c:v>13.7615263248157</c:v>
                </c:pt>
                <c:pt idx="217">
                  <c:v>13.825237094838</c:v>
                </c:pt>
                <c:pt idx="218">
                  <c:v>13.888947864860301</c:v>
                </c:pt>
                <c:pt idx="219">
                  <c:v>13.952658634882599</c:v>
                </c:pt>
                <c:pt idx="220">
                  <c:v>14.0163694049049</c:v>
                </c:pt>
                <c:pt idx="221">
                  <c:v>14.0800801749272</c:v>
                </c:pt>
                <c:pt idx="222">
                  <c:v>14.1437909449494</c:v>
                </c:pt>
                <c:pt idx="223">
                  <c:v>14.2075017149717</c:v>
                </c:pt>
                <c:pt idx="224">
                  <c:v>14.271212484994001</c:v>
                </c:pt>
                <c:pt idx="225">
                  <c:v>14.334923255016299</c:v>
                </c:pt>
                <c:pt idx="226">
                  <c:v>14.3986340250386</c:v>
                </c:pt>
                <c:pt idx="227">
                  <c:v>14.462344795060901</c:v>
                </c:pt>
                <c:pt idx="228">
                  <c:v>14.526055565083199</c:v>
                </c:pt>
                <c:pt idx="229">
                  <c:v>14.5897663351055</c:v>
                </c:pt>
                <c:pt idx="230">
                  <c:v>14.6534771051278</c:v>
                </c:pt>
                <c:pt idx="231">
                  <c:v>14.717187875150101</c:v>
                </c:pt>
                <c:pt idx="232">
                  <c:v>14.7808986451724</c:v>
                </c:pt>
                <c:pt idx="233">
                  <c:v>14.8446094151947</c:v>
                </c:pt>
                <c:pt idx="234">
                  <c:v>14.908320185217001</c:v>
                </c:pt>
                <c:pt idx="235">
                  <c:v>14.972030955239299</c:v>
                </c:pt>
                <c:pt idx="236">
                  <c:v>15.0357417252616</c:v>
                </c:pt>
                <c:pt idx="237">
                  <c:v>15.0994524952839</c:v>
                </c:pt>
                <c:pt idx="238">
                  <c:v>15.163163265306199</c:v>
                </c:pt>
                <c:pt idx="239">
                  <c:v>15.2268740353285</c:v>
                </c:pt>
                <c:pt idx="240">
                  <c:v>15.2905848053508</c:v>
                </c:pt>
                <c:pt idx="241">
                  <c:v>15.354295575373101</c:v>
                </c:pt>
                <c:pt idx="242">
                  <c:v>15.418006345395399</c:v>
                </c:pt>
                <c:pt idx="243">
                  <c:v>15.481717115417601</c:v>
                </c:pt>
                <c:pt idx="244">
                  <c:v>15.545427885439899</c:v>
                </c:pt>
                <c:pt idx="245">
                  <c:v>15.6091386554622</c:v>
                </c:pt>
                <c:pt idx="246">
                  <c:v>15.6728494254845</c:v>
                </c:pt>
                <c:pt idx="247">
                  <c:v>15.736560195506801</c:v>
                </c:pt>
                <c:pt idx="248">
                  <c:v>15.8002709655291</c:v>
                </c:pt>
                <c:pt idx="249">
                  <c:v>15.8639817355514</c:v>
                </c:pt>
                <c:pt idx="250">
                  <c:v>15.927692505573701</c:v>
                </c:pt>
                <c:pt idx="251">
                  <c:v>15.991403275595999</c:v>
                </c:pt>
                <c:pt idx="252">
                  <c:v>16.0551140456183</c:v>
                </c:pt>
                <c:pt idx="253">
                  <c:v>16.1188248156406</c:v>
                </c:pt>
                <c:pt idx="254">
                  <c:v>16.182535585662901</c:v>
                </c:pt>
                <c:pt idx="255">
                  <c:v>16.246246355685201</c:v>
                </c:pt>
                <c:pt idx="256">
                  <c:v>16.309957125707498</c:v>
                </c:pt>
                <c:pt idx="257">
                  <c:v>16.373667895729799</c:v>
                </c:pt>
                <c:pt idx="258">
                  <c:v>16.437378665752099</c:v>
                </c:pt>
                <c:pt idx="259">
                  <c:v>16.5010894357744</c:v>
                </c:pt>
                <c:pt idx="260">
                  <c:v>16.564800205796701</c:v>
                </c:pt>
                <c:pt idx="261">
                  <c:v>16.628510975818902</c:v>
                </c:pt>
                <c:pt idx="262">
                  <c:v>16.692221745841199</c:v>
                </c:pt>
                <c:pt idx="263">
                  <c:v>16.755932515863499</c:v>
                </c:pt>
                <c:pt idx="264">
                  <c:v>16.8196432858858</c:v>
                </c:pt>
                <c:pt idx="265">
                  <c:v>16.8833540559081</c:v>
                </c:pt>
                <c:pt idx="266">
                  <c:v>16.947064825930401</c:v>
                </c:pt>
                <c:pt idx="267">
                  <c:v>17.010775595952701</c:v>
                </c:pt>
                <c:pt idx="268">
                  <c:v>17.074486365975002</c:v>
                </c:pt>
                <c:pt idx="269">
                  <c:v>17.138197135997299</c:v>
                </c:pt>
                <c:pt idx="270">
                  <c:v>17.201907906019599</c:v>
                </c:pt>
                <c:pt idx="271">
                  <c:v>17.2656186760419</c:v>
                </c:pt>
                <c:pt idx="272">
                  <c:v>17.3293294460642</c:v>
                </c:pt>
                <c:pt idx="273">
                  <c:v>17.393040216086501</c:v>
                </c:pt>
                <c:pt idx="274">
                  <c:v>17.456750986108801</c:v>
                </c:pt>
                <c:pt idx="275">
                  <c:v>17.520461756131098</c:v>
                </c:pt>
                <c:pt idx="276">
                  <c:v>17.584172526153299</c:v>
                </c:pt>
                <c:pt idx="277">
                  <c:v>17.6478832961756</c:v>
                </c:pt>
                <c:pt idx="278">
                  <c:v>17.7115940661979</c:v>
                </c:pt>
                <c:pt idx="279">
                  <c:v>17.775304836220201</c:v>
                </c:pt>
                <c:pt idx="280">
                  <c:v>17.839015606242501</c:v>
                </c:pt>
                <c:pt idx="281">
                  <c:v>17.902726376264798</c:v>
                </c:pt>
                <c:pt idx="282">
                  <c:v>17.966437146287099</c:v>
                </c:pt>
                <c:pt idx="283">
                  <c:v>18.030147916309399</c:v>
                </c:pt>
                <c:pt idx="284">
                  <c:v>18.0938586863317</c:v>
                </c:pt>
                <c:pt idx="285">
                  <c:v>18.157569456354</c:v>
                </c:pt>
                <c:pt idx="286">
                  <c:v>18.221280226376301</c:v>
                </c:pt>
                <c:pt idx="287">
                  <c:v>18.284990996398601</c:v>
                </c:pt>
                <c:pt idx="288">
                  <c:v>18.348701766420898</c:v>
                </c:pt>
                <c:pt idx="289">
                  <c:v>18.412412536443199</c:v>
                </c:pt>
                <c:pt idx="290">
                  <c:v>18.476123306465499</c:v>
                </c:pt>
                <c:pt idx="291">
                  <c:v>18.539834076487701</c:v>
                </c:pt>
                <c:pt idx="292">
                  <c:v>18.603544846510001</c:v>
                </c:pt>
                <c:pt idx="293">
                  <c:v>18.667255616532302</c:v>
                </c:pt>
                <c:pt idx="294">
                  <c:v>18.730966386554599</c:v>
                </c:pt>
                <c:pt idx="295">
                  <c:v>18.794677156576899</c:v>
                </c:pt>
                <c:pt idx="296">
                  <c:v>18.8583879265992</c:v>
                </c:pt>
                <c:pt idx="297">
                  <c:v>18.9220986966215</c:v>
                </c:pt>
                <c:pt idx="298">
                  <c:v>18.985809466643801</c:v>
                </c:pt>
                <c:pt idx="299">
                  <c:v>19.049520236666101</c:v>
                </c:pt>
                <c:pt idx="300">
                  <c:v>19.113231006688402</c:v>
                </c:pt>
                <c:pt idx="301">
                  <c:v>19.176941776710699</c:v>
                </c:pt>
                <c:pt idx="302">
                  <c:v>19.240652546732999</c:v>
                </c:pt>
                <c:pt idx="303">
                  <c:v>19.3043633167553</c:v>
                </c:pt>
                <c:pt idx="304">
                  <c:v>19.3680740867776</c:v>
                </c:pt>
                <c:pt idx="305">
                  <c:v>19.431784856799901</c:v>
                </c:pt>
                <c:pt idx="306">
                  <c:v>19.495495626822098</c:v>
                </c:pt>
                <c:pt idx="307">
                  <c:v>19.559206396844399</c:v>
                </c:pt>
                <c:pt idx="308">
                  <c:v>19.622917166866699</c:v>
                </c:pt>
                <c:pt idx="309">
                  <c:v>19.686627936889</c:v>
                </c:pt>
                <c:pt idx="310">
                  <c:v>19.7503387069113</c:v>
                </c:pt>
                <c:pt idx="311">
                  <c:v>19.814049476933601</c:v>
                </c:pt>
                <c:pt idx="312">
                  <c:v>19.877760246955901</c:v>
                </c:pt>
                <c:pt idx="313">
                  <c:v>19.941471016978198</c:v>
                </c:pt>
                <c:pt idx="314">
                  <c:v>20.005181787000499</c:v>
                </c:pt>
                <c:pt idx="315">
                  <c:v>20.068892557022799</c:v>
                </c:pt>
                <c:pt idx="316">
                  <c:v>20.1326033270451</c:v>
                </c:pt>
                <c:pt idx="317">
                  <c:v>20.1963140970674</c:v>
                </c:pt>
                <c:pt idx="318">
                  <c:v>20.260024867089701</c:v>
                </c:pt>
                <c:pt idx="319">
                  <c:v>20.323735637112001</c:v>
                </c:pt>
                <c:pt idx="320">
                  <c:v>20.387446407134298</c:v>
                </c:pt>
                <c:pt idx="321">
                  <c:v>20.451157177156599</c:v>
                </c:pt>
                <c:pt idx="322">
                  <c:v>20.5148679471788</c:v>
                </c:pt>
                <c:pt idx="323">
                  <c:v>20.578578717201101</c:v>
                </c:pt>
                <c:pt idx="324">
                  <c:v>20.642289487223401</c:v>
                </c:pt>
                <c:pt idx="325">
                  <c:v>20.706000257245702</c:v>
                </c:pt>
                <c:pt idx="326">
                  <c:v>20.769711027267999</c:v>
                </c:pt>
                <c:pt idx="327">
                  <c:v>20.833421797290299</c:v>
                </c:pt>
                <c:pt idx="328">
                  <c:v>20.8971325673126</c:v>
                </c:pt>
                <c:pt idx="329">
                  <c:v>20.9608433373349</c:v>
                </c:pt>
                <c:pt idx="330">
                  <c:v>21.024554107357201</c:v>
                </c:pt>
                <c:pt idx="331">
                  <c:v>21.088264877379501</c:v>
                </c:pt>
                <c:pt idx="332">
                  <c:v>21.151975647401802</c:v>
                </c:pt>
                <c:pt idx="333">
                  <c:v>21.215686417424099</c:v>
                </c:pt>
                <c:pt idx="334">
                  <c:v>21.279397187446399</c:v>
                </c:pt>
                <c:pt idx="335">
                  <c:v>21.3431079574687</c:v>
                </c:pt>
                <c:pt idx="336">
                  <c:v>21.406818727491</c:v>
                </c:pt>
                <c:pt idx="337">
                  <c:v>21.470529497513201</c:v>
                </c:pt>
                <c:pt idx="338">
                  <c:v>21.534240267535498</c:v>
                </c:pt>
                <c:pt idx="339">
                  <c:v>21.597951037557799</c:v>
                </c:pt>
                <c:pt idx="340">
                  <c:v>21.661661807580099</c:v>
                </c:pt>
                <c:pt idx="341">
                  <c:v>21.7253725776024</c:v>
                </c:pt>
                <c:pt idx="342">
                  <c:v>21.7890833476247</c:v>
                </c:pt>
                <c:pt idx="343">
                  <c:v>21.852794117647001</c:v>
                </c:pt>
                <c:pt idx="344">
                  <c:v>21.916504887669301</c:v>
                </c:pt>
                <c:pt idx="345">
                  <c:v>21.980215657691598</c:v>
                </c:pt>
                <c:pt idx="346">
                  <c:v>22.043926427713899</c:v>
                </c:pt>
                <c:pt idx="347">
                  <c:v>22.107637197736199</c:v>
                </c:pt>
                <c:pt idx="348">
                  <c:v>22.1713479677585</c:v>
                </c:pt>
                <c:pt idx="349">
                  <c:v>22.2350587377808</c:v>
                </c:pt>
                <c:pt idx="350">
                  <c:v>22.298769507803101</c:v>
                </c:pt>
                <c:pt idx="351">
                  <c:v>22.362480277825401</c:v>
                </c:pt>
                <c:pt idx="352">
                  <c:v>22.426191047847599</c:v>
                </c:pt>
                <c:pt idx="353">
                  <c:v>22.4899018178699</c:v>
                </c:pt>
                <c:pt idx="354">
                  <c:v>22.5536125878922</c:v>
                </c:pt>
                <c:pt idx="355">
                  <c:v>22.617323357914501</c:v>
                </c:pt>
                <c:pt idx="356">
                  <c:v>22.681034127936801</c:v>
                </c:pt>
                <c:pt idx="357">
                  <c:v>22.744744897959102</c:v>
                </c:pt>
                <c:pt idx="358">
                  <c:v>22.808455667981399</c:v>
                </c:pt>
                <c:pt idx="359">
                  <c:v>22.872166438003699</c:v>
                </c:pt>
                <c:pt idx="360">
                  <c:v>22.935877208026</c:v>
                </c:pt>
                <c:pt idx="361">
                  <c:v>22.9995879780483</c:v>
                </c:pt>
                <c:pt idx="362">
                  <c:v>23.063298748070601</c:v>
                </c:pt>
                <c:pt idx="363">
                  <c:v>23.127009518092901</c:v>
                </c:pt>
                <c:pt idx="364">
                  <c:v>23.190720288115202</c:v>
                </c:pt>
                <c:pt idx="365">
                  <c:v>23.254431058137499</c:v>
                </c:pt>
                <c:pt idx="366">
                  <c:v>23.318141828159799</c:v>
                </c:pt>
                <c:pt idx="367">
                  <c:v>23.381852598182</c:v>
                </c:pt>
                <c:pt idx="368">
                  <c:v>23.445563368204301</c:v>
                </c:pt>
                <c:pt idx="369">
                  <c:v>23.509274138226601</c:v>
                </c:pt>
                <c:pt idx="370">
                  <c:v>23.572984908248898</c:v>
                </c:pt>
                <c:pt idx="371">
                  <c:v>23.636695678271199</c:v>
                </c:pt>
                <c:pt idx="372">
                  <c:v>23.700406448293499</c:v>
                </c:pt>
                <c:pt idx="373">
                  <c:v>23.7641172183158</c:v>
                </c:pt>
                <c:pt idx="374">
                  <c:v>23.8278279883381</c:v>
                </c:pt>
                <c:pt idx="375">
                  <c:v>23.891538758360401</c:v>
                </c:pt>
                <c:pt idx="376">
                  <c:v>23.955249528382701</c:v>
                </c:pt>
                <c:pt idx="377">
                  <c:v>24.018960298404998</c:v>
                </c:pt>
                <c:pt idx="378">
                  <c:v>24.082671068427299</c:v>
                </c:pt>
                <c:pt idx="379">
                  <c:v>24.146381838449599</c:v>
                </c:pt>
                <c:pt idx="380">
                  <c:v>24.2100926084719</c:v>
                </c:pt>
                <c:pt idx="381">
                  <c:v>24.2738033784942</c:v>
                </c:pt>
                <c:pt idx="382">
                  <c:v>24.337514148516401</c:v>
                </c:pt>
                <c:pt idx="383">
                  <c:v>24.401224918538698</c:v>
                </c:pt>
                <c:pt idx="384">
                  <c:v>24.464935688560999</c:v>
                </c:pt>
                <c:pt idx="385">
                  <c:v>24.5286464585833</c:v>
                </c:pt>
                <c:pt idx="386">
                  <c:v>24.5923572286056</c:v>
                </c:pt>
                <c:pt idx="387">
                  <c:v>24.656067998627901</c:v>
                </c:pt>
                <c:pt idx="388">
                  <c:v>24.719778768650201</c:v>
                </c:pt>
                <c:pt idx="389">
                  <c:v>24.783489538672502</c:v>
                </c:pt>
                <c:pt idx="390">
                  <c:v>24.847200308694799</c:v>
                </c:pt>
                <c:pt idx="391">
                  <c:v>24.910911078717099</c:v>
                </c:pt>
                <c:pt idx="392">
                  <c:v>24.9746218487394</c:v>
                </c:pt>
                <c:pt idx="393">
                  <c:v>25.0383326187617</c:v>
                </c:pt>
                <c:pt idx="394">
                  <c:v>25.102043388784001</c:v>
                </c:pt>
                <c:pt idx="395">
                  <c:v>25.165754158806301</c:v>
                </c:pt>
                <c:pt idx="396">
                  <c:v>25.229464928828602</c:v>
                </c:pt>
                <c:pt idx="397">
                  <c:v>25.293175698850899</c:v>
                </c:pt>
                <c:pt idx="398">
                  <c:v>25.3568864688731</c:v>
                </c:pt>
                <c:pt idx="399">
                  <c:v>25.4205972388954</c:v>
                </c:pt>
                <c:pt idx="400">
                  <c:v>25.484308008917701</c:v>
                </c:pt>
                <c:pt idx="401">
                  <c:v>25.548018778940001</c:v>
                </c:pt>
                <c:pt idx="402">
                  <c:v>25.611729548962298</c:v>
                </c:pt>
                <c:pt idx="403">
                  <c:v>25.675440318984599</c:v>
                </c:pt>
                <c:pt idx="404">
                  <c:v>25.739151089006899</c:v>
                </c:pt>
                <c:pt idx="405">
                  <c:v>25.8028618590292</c:v>
                </c:pt>
                <c:pt idx="406">
                  <c:v>25.8665726290515</c:v>
                </c:pt>
                <c:pt idx="407">
                  <c:v>25.930283399073801</c:v>
                </c:pt>
                <c:pt idx="408">
                  <c:v>25.993994169096101</c:v>
                </c:pt>
                <c:pt idx="409">
                  <c:v>26.057704939118398</c:v>
                </c:pt>
                <c:pt idx="410">
                  <c:v>26.121415709140699</c:v>
                </c:pt>
                <c:pt idx="411">
                  <c:v>26.185126479162999</c:v>
                </c:pt>
                <c:pt idx="412">
                  <c:v>26.2488372491853</c:v>
                </c:pt>
                <c:pt idx="413">
                  <c:v>26.312548019207501</c:v>
                </c:pt>
                <c:pt idx="414">
                  <c:v>26.376258789229801</c:v>
                </c:pt>
                <c:pt idx="415">
                  <c:v>26.439969559252098</c:v>
                </c:pt>
                <c:pt idx="416">
                  <c:v>26.503680329274399</c:v>
                </c:pt>
                <c:pt idx="417">
                  <c:v>26.5673910992967</c:v>
                </c:pt>
                <c:pt idx="418">
                  <c:v>26.631101869319</c:v>
                </c:pt>
                <c:pt idx="419">
                  <c:v>26.694812639341301</c:v>
                </c:pt>
                <c:pt idx="420">
                  <c:v>26.758523409363601</c:v>
                </c:pt>
                <c:pt idx="421">
                  <c:v>26.822234179385902</c:v>
                </c:pt>
                <c:pt idx="422">
                  <c:v>26.885944949408199</c:v>
                </c:pt>
                <c:pt idx="423">
                  <c:v>26.949655719430499</c:v>
                </c:pt>
                <c:pt idx="424">
                  <c:v>27.0133664894528</c:v>
                </c:pt>
                <c:pt idx="425">
                  <c:v>27.0770772594751</c:v>
                </c:pt>
                <c:pt idx="426">
                  <c:v>27.140788029497401</c:v>
                </c:pt>
                <c:pt idx="427">
                  <c:v>27.204498799519701</c:v>
                </c:pt>
                <c:pt idx="428">
                  <c:v>27.268209569541899</c:v>
                </c:pt>
                <c:pt idx="429">
                  <c:v>27.331920339564199</c:v>
                </c:pt>
                <c:pt idx="430">
                  <c:v>27.3956311095865</c:v>
                </c:pt>
                <c:pt idx="431">
                  <c:v>27.4593418796088</c:v>
                </c:pt>
                <c:pt idx="432">
                  <c:v>27.523052649631101</c:v>
                </c:pt>
                <c:pt idx="433">
                  <c:v>27.586763419653401</c:v>
                </c:pt>
                <c:pt idx="434">
                  <c:v>27.650474189675698</c:v>
                </c:pt>
                <c:pt idx="435">
                  <c:v>27.714184959697999</c:v>
                </c:pt>
                <c:pt idx="436">
                  <c:v>27.777895729720299</c:v>
                </c:pt>
                <c:pt idx="437">
                  <c:v>27.8416064997426</c:v>
                </c:pt>
                <c:pt idx="438">
                  <c:v>27.9053172697649</c:v>
                </c:pt>
                <c:pt idx="439">
                  <c:v>27.969028039787201</c:v>
                </c:pt>
                <c:pt idx="440">
                  <c:v>28.032738809809501</c:v>
                </c:pt>
                <c:pt idx="441">
                  <c:v>28.096449579831798</c:v>
                </c:pt>
                <c:pt idx="442">
                  <c:v>28.160160349854099</c:v>
                </c:pt>
                <c:pt idx="443">
                  <c:v>28.2238711198763</c:v>
                </c:pt>
                <c:pt idx="444">
                  <c:v>28.2875818898986</c:v>
                </c:pt>
                <c:pt idx="445">
                  <c:v>28.351292659920901</c:v>
                </c:pt>
                <c:pt idx="446">
                  <c:v>28.415003429943201</c:v>
                </c:pt>
                <c:pt idx="447">
                  <c:v>28.478714199965498</c:v>
                </c:pt>
                <c:pt idx="448">
                  <c:v>28.542424969987799</c:v>
                </c:pt>
                <c:pt idx="449">
                  <c:v>28.6061357400101</c:v>
                </c:pt>
                <c:pt idx="450">
                  <c:v>28.6698465100324</c:v>
                </c:pt>
                <c:pt idx="451">
                  <c:v>28.733557280054701</c:v>
                </c:pt>
                <c:pt idx="452">
                  <c:v>28.797268050077001</c:v>
                </c:pt>
                <c:pt idx="453">
                  <c:v>28.860978820099302</c:v>
                </c:pt>
                <c:pt idx="454">
                  <c:v>28.924689590121599</c:v>
                </c:pt>
                <c:pt idx="455">
                  <c:v>28.988400360143899</c:v>
                </c:pt>
                <c:pt idx="456">
                  <c:v>29.0521111301662</c:v>
                </c:pt>
                <c:pt idx="457">
                  <c:v>29.1158219001885</c:v>
                </c:pt>
                <c:pt idx="458">
                  <c:v>29.179532670210701</c:v>
                </c:pt>
                <c:pt idx="459">
                  <c:v>29.243243440233002</c:v>
                </c:pt>
                <c:pt idx="460">
                  <c:v>29.306954210255299</c:v>
                </c:pt>
                <c:pt idx="461">
                  <c:v>29.370664980277599</c:v>
                </c:pt>
                <c:pt idx="462">
                  <c:v>29.4343757502999</c:v>
                </c:pt>
                <c:pt idx="463">
                  <c:v>29.4980865203222</c:v>
                </c:pt>
                <c:pt idx="464">
                  <c:v>29.561797290344501</c:v>
                </c:pt>
                <c:pt idx="465">
                  <c:v>29.625508060366801</c:v>
                </c:pt>
                <c:pt idx="466">
                  <c:v>29.689218830389098</c:v>
                </c:pt>
                <c:pt idx="467">
                  <c:v>29.752929600411399</c:v>
                </c:pt>
                <c:pt idx="468">
                  <c:v>29.816640370433699</c:v>
                </c:pt>
                <c:pt idx="469">
                  <c:v>29.880351140456</c:v>
                </c:pt>
                <c:pt idx="470">
                  <c:v>29.9440619104783</c:v>
                </c:pt>
                <c:pt idx="471">
                  <c:v>30.007772680500601</c:v>
                </c:pt>
                <c:pt idx="472">
                  <c:v>30.071483450522901</c:v>
                </c:pt>
                <c:pt idx="473">
                  <c:v>30.135194220545198</c:v>
                </c:pt>
                <c:pt idx="474">
                  <c:v>30.198904990567399</c:v>
                </c:pt>
                <c:pt idx="475">
                  <c:v>30.2626157605897</c:v>
                </c:pt>
                <c:pt idx="476">
                  <c:v>30.326326530612</c:v>
                </c:pt>
                <c:pt idx="477">
                  <c:v>30.390037300634301</c:v>
                </c:pt>
                <c:pt idx="478">
                  <c:v>30.453748070656601</c:v>
                </c:pt>
                <c:pt idx="479">
                  <c:v>30.517458840678898</c:v>
                </c:pt>
                <c:pt idx="480">
                  <c:v>30.581169610701199</c:v>
                </c:pt>
                <c:pt idx="481">
                  <c:v>30.6448803807235</c:v>
                </c:pt>
                <c:pt idx="482">
                  <c:v>30.7085911507458</c:v>
                </c:pt>
                <c:pt idx="483">
                  <c:v>30.772301920768101</c:v>
                </c:pt>
                <c:pt idx="484">
                  <c:v>30.836012690790401</c:v>
                </c:pt>
                <c:pt idx="485">
                  <c:v>30.899723460812702</c:v>
                </c:pt>
                <c:pt idx="486">
                  <c:v>30.963434230834999</c:v>
                </c:pt>
                <c:pt idx="487">
                  <c:v>31.027145000857299</c:v>
                </c:pt>
                <c:pt idx="488">
                  <c:v>31.0908557708796</c:v>
                </c:pt>
                <c:pt idx="489">
                  <c:v>31.154566540901801</c:v>
                </c:pt>
                <c:pt idx="490">
                  <c:v>31.218277310924101</c:v>
                </c:pt>
                <c:pt idx="491">
                  <c:v>31.281988080946402</c:v>
                </c:pt>
                <c:pt idx="492">
                  <c:v>31.345698850968699</c:v>
                </c:pt>
                <c:pt idx="493">
                  <c:v>31.409409620990999</c:v>
                </c:pt>
                <c:pt idx="494">
                  <c:v>31.4731203910133</c:v>
                </c:pt>
                <c:pt idx="495">
                  <c:v>31.5368311610356</c:v>
                </c:pt>
                <c:pt idx="496">
                  <c:v>31.600541931057901</c:v>
                </c:pt>
                <c:pt idx="497">
                  <c:v>31.664252701080201</c:v>
                </c:pt>
                <c:pt idx="498">
                  <c:v>31.727963471102498</c:v>
                </c:pt>
                <c:pt idx="499">
                  <c:v>31.791674241124799</c:v>
                </c:pt>
                <c:pt idx="500">
                  <c:v>31.855385011147099</c:v>
                </c:pt>
                <c:pt idx="501">
                  <c:v>31.9190957811694</c:v>
                </c:pt>
                <c:pt idx="502">
                  <c:v>31.9828065511917</c:v>
                </c:pt>
                <c:pt idx="503">
                  <c:v>32.046517321213997</c:v>
                </c:pt>
                <c:pt idx="504">
                  <c:v>32.110228091236301</c:v>
                </c:pt>
                <c:pt idx="505">
                  <c:v>32.173938861258598</c:v>
                </c:pt>
                <c:pt idx="506">
                  <c:v>32.237649631280803</c:v>
                </c:pt>
                <c:pt idx="507">
                  <c:v>32.3013604013031</c:v>
                </c:pt>
                <c:pt idx="508">
                  <c:v>32.365071171325397</c:v>
                </c:pt>
                <c:pt idx="509">
                  <c:v>32.428781941347701</c:v>
                </c:pt>
                <c:pt idx="510">
                  <c:v>32.492492711369998</c:v>
                </c:pt>
                <c:pt idx="511">
                  <c:v>32.556203481392302</c:v>
                </c:pt>
                <c:pt idx="512">
                  <c:v>32.619914251414599</c:v>
                </c:pt>
                <c:pt idx="513">
                  <c:v>32.683625021436903</c:v>
                </c:pt>
                <c:pt idx="514">
                  <c:v>32.7473357914592</c:v>
                </c:pt>
                <c:pt idx="515">
                  <c:v>32.811046561481497</c:v>
                </c:pt>
                <c:pt idx="516">
                  <c:v>32.874757331503801</c:v>
                </c:pt>
                <c:pt idx="517">
                  <c:v>32.938468101526098</c:v>
                </c:pt>
                <c:pt idx="518">
                  <c:v>33.002178871548402</c:v>
                </c:pt>
                <c:pt idx="519">
                  <c:v>33.065889641570699</c:v>
                </c:pt>
                <c:pt idx="520">
                  <c:v>33.129600411593003</c:v>
                </c:pt>
                <c:pt idx="521">
                  <c:v>33.1933111816153</c:v>
                </c:pt>
                <c:pt idx="522">
                  <c:v>33.257021951637597</c:v>
                </c:pt>
                <c:pt idx="523">
                  <c:v>33.320732721659901</c:v>
                </c:pt>
                <c:pt idx="524">
                  <c:v>33.384443491682198</c:v>
                </c:pt>
                <c:pt idx="525">
                  <c:v>33.448154261704502</c:v>
                </c:pt>
                <c:pt idx="526">
                  <c:v>33.511865031726799</c:v>
                </c:pt>
                <c:pt idx="527">
                  <c:v>33.575575801749103</c:v>
                </c:pt>
                <c:pt idx="528">
                  <c:v>33.6392865717714</c:v>
                </c:pt>
                <c:pt idx="529">
                  <c:v>33.702997341793697</c:v>
                </c:pt>
                <c:pt idx="530">
                  <c:v>33.766708111816001</c:v>
                </c:pt>
                <c:pt idx="531">
                  <c:v>33.830418881838298</c:v>
                </c:pt>
                <c:pt idx="532">
                  <c:v>33.894129651860602</c:v>
                </c:pt>
                <c:pt idx="533">
                  <c:v>33.957840421882899</c:v>
                </c:pt>
                <c:pt idx="534">
                  <c:v>34.021551191905203</c:v>
                </c:pt>
                <c:pt idx="535">
                  <c:v>34.0852619619275</c:v>
                </c:pt>
                <c:pt idx="536">
                  <c:v>34.148972731949797</c:v>
                </c:pt>
                <c:pt idx="537">
                  <c:v>34.212683501972101</c:v>
                </c:pt>
                <c:pt idx="538">
                  <c:v>34.276394271994398</c:v>
                </c:pt>
                <c:pt idx="539">
                  <c:v>34.340105042016603</c:v>
                </c:pt>
                <c:pt idx="540">
                  <c:v>34.4038158120389</c:v>
                </c:pt>
                <c:pt idx="541">
                  <c:v>34.467526582061197</c:v>
                </c:pt>
                <c:pt idx="542">
                  <c:v>34.531237352083501</c:v>
                </c:pt>
                <c:pt idx="543">
                  <c:v>34.594948122105798</c:v>
                </c:pt>
                <c:pt idx="544">
                  <c:v>34.658658892128102</c:v>
                </c:pt>
                <c:pt idx="545">
                  <c:v>34.722369662150399</c:v>
                </c:pt>
                <c:pt idx="546">
                  <c:v>34.786080432172703</c:v>
                </c:pt>
                <c:pt idx="547">
                  <c:v>34.849791202195</c:v>
                </c:pt>
                <c:pt idx="548">
                  <c:v>34.913501972217297</c:v>
                </c:pt>
                <c:pt idx="549">
                  <c:v>34.977212742239601</c:v>
                </c:pt>
                <c:pt idx="550">
                  <c:v>35.040923512261898</c:v>
                </c:pt>
                <c:pt idx="551">
                  <c:v>35.104634282284202</c:v>
                </c:pt>
                <c:pt idx="552">
                  <c:v>35.168345052306499</c:v>
                </c:pt>
                <c:pt idx="553">
                  <c:v>35.232055822328803</c:v>
                </c:pt>
                <c:pt idx="554">
                  <c:v>35.2957665923511</c:v>
                </c:pt>
                <c:pt idx="555">
                  <c:v>35.359477362373397</c:v>
                </c:pt>
                <c:pt idx="556">
                  <c:v>35.423188132395701</c:v>
                </c:pt>
                <c:pt idx="557">
                  <c:v>35.486898902417998</c:v>
                </c:pt>
                <c:pt idx="558">
                  <c:v>35.550609672440302</c:v>
                </c:pt>
                <c:pt idx="559">
                  <c:v>35.614320442462599</c:v>
                </c:pt>
                <c:pt idx="560">
                  <c:v>35.678031212484903</c:v>
                </c:pt>
                <c:pt idx="561">
                  <c:v>35.7417419825072</c:v>
                </c:pt>
                <c:pt idx="562">
                  <c:v>35.805452752529497</c:v>
                </c:pt>
                <c:pt idx="563">
                  <c:v>35.869163522551801</c:v>
                </c:pt>
                <c:pt idx="564">
                  <c:v>35.932874292574098</c:v>
                </c:pt>
                <c:pt idx="565">
                  <c:v>35.996585062596402</c:v>
                </c:pt>
                <c:pt idx="566">
                  <c:v>36.060295832618699</c:v>
                </c:pt>
                <c:pt idx="567">
                  <c:v>36.124006602641003</c:v>
                </c:pt>
                <c:pt idx="568">
                  <c:v>36.1877173726633</c:v>
                </c:pt>
                <c:pt idx="569">
                  <c:v>36.251428142685597</c:v>
                </c:pt>
                <c:pt idx="570">
                  <c:v>36.315138912707901</c:v>
                </c:pt>
                <c:pt idx="571">
                  <c:v>36.378849682730198</c:v>
                </c:pt>
                <c:pt idx="572">
                  <c:v>36.442560452752403</c:v>
                </c:pt>
                <c:pt idx="573">
                  <c:v>36.5062712227747</c:v>
                </c:pt>
                <c:pt idx="574">
                  <c:v>36.569981992796997</c:v>
                </c:pt>
                <c:pt idx="575">
                  <c:v>36.633692762819301</c:v>
                </c:pt>
                <c:pt idx="576">
                  <c:v>36.697403532841598</c:v>
                </c:pt>
                <c:pt idx="577">
                  <c:v>36.761114302863902</c:v>
                </c:pt>
                <c:pt idx="578">
                  <c:v>36.824825072886199</c:v>
                </c:pt>
                <c:pt idx="579">
                  <c:v>36.888535842908503</c:v>
                </c:pt>
                <c:pt idx="580">
                  <c:v>36.9522466129308</c:v>
                </c:pt>
                <c:pt idx="581">
                  <c:v>37.015957382953097</c:v>
                </c:pt>
                <c:pt idx="582">
                  <c:v>37.079668152975401</c:v>
                </c:pt>
                <c:pt idx="583">
                  <c:v>37.143378922997698</c:v>
                </c:pt>
                <c:pt idx="584">
                  <c:v>37.207089693020002</c:v>
                </c:pt>
                <c:pt idx="585">
                  <c:v>37.270800463042299</c:v>
                </c:pt>
                <c:pt idx="586">
                  <c:v>37.334511233064603</c:v>
                </c:pt>
                <c:pt idx="587">
                  <c:v>37.3982220030869</c:v>
                </c:pt>
                <c:pt idx="588">
                  <c:v>37.461932773109197</c:v>
                </c:pt>
                <c:pt idx="589">
                  <c:v>37.525643543131501</c:v>
                </c:pt>
                <c:pt idx="590">
                  <c:v>37.589354313153798</c:v>
                </c:pt>
                <c:pt idx="591">
                  <c:v>37.653065083176102</c:v>
                </c:pt>
                <c:pt idx="592">
                  <c:v>37.716775853198399</c:v>
                </c:pt>
                <c:pt idx="593">
                  <c:v>37.780486623220703</c:v>
                </c:pt>
                <c:pt idx="594">
                  <c:v>37.844197393243</c:v>
                </c:pt>
                <c:pt idx="595">
                  <c:v>37.907908163265297</c:v>
                </c:pt>
                <c:pt idx="596">
                  <c:v>37.971618933287601</c:v>
                </c:pt>
                <c:pt idx="597">
                  <c:v>38.035329703309898</c:v>
                </c:pt>
                <c:pt idx="598">
                  <c:v>38.099040473332202</c:v>
                </c:pt>
                <c:pt idx="599">
                  <c:v>38.162751243354499</c:v>
                </c:pt>
                <c:pt idx="600">
                  <c:v>38.226462013376803</c:v>
                </c:pt>
                <c:pt idx="601">
                  <c:v>38.2901727833991</c:v>
                </c:pt>
                <c:pt idx="602">
                  <c:v>38.353883553421397</c:v>
                </c:pt>
                <c:pt idx="603">
                  <c:v>38.417594323443701</c:v>
                </c:pt>
                <c:pt idx="604">
                  <c:v>38.481305093465998</c:v>
                </c:pt>
                <c:pt idx="605">
                  <c:v>38.545015863488203</c:v>
                </c:pt>
                <c:pt idx="606">
                  <c:v>38.6087266335105</c:v>
                </c:pt>
                <c:pt idx="607">
                  <c:v>38.672437403532797</c:v>
                </c:pt>
                <c:pt idx="608">
                  <c:v>38.736148173555101</c:v>
                </c:pt>
                <c:pt idx="609">
                  <c:v>38.799858943577398</c:v>
                </c:pt>
                <c:pt idx="610">
                  <c:v>38.863569713599702</c:v>
                </c:pt>
                <c:pt idx="611">
                  <c:v>38.927280483621999</c:v>
                </c:pt>
                <c:pt idx="612">
                  <c:v>38.990991253644303</c:v>
                </c:pt>
                <c:pt idx="613">
                  <c:v>39.0547020236666</c:v>
                </c:pt>
                <c:pt idx="614">
                  <c:v>39.118412793688897</c:v>
                </c:pt>
                <c:pt idx="615">
                  <c:v>39.182123563711201</c:v>
                </c:pt>
                <c:pt idx="616">
                  <c:v>39.245834333733498</c:v>
                </c:pt>
                <c:pt idx="617">
                  <c:v>39.309545103755802</c:v>
                </c:pt>
                <c:pt idx="618">
                  <c:v>39.373255873778099</c:v>
                </c:pt>
                <c:pt idx="619">
                  <c:v>39.436966643800403</c:v>
                </c:pt>
                <c:pt idx="620">
                  <c:v>39.5006774138227</c:v>
                </c:pt>
                <c:pt idx="621">
                  <c:v>39.564388183844997</c:v>
                </c:pt>
                <c:pt idx="622">
                  <c:v>39.628098953867301</c:v>
                </c:pt>
                <c:pt idx="623">
                  <c:v>39.691809723889598</c:v>
                </c:pt>
                <c:pt idx="624">
                  <c:v>39.755520493911902</c:v>
                </c:pt>
                <c:pt idx="625">
                  <c:v>39.819231263934199</c:v>
                </c:pt>
                <c:pt idx="626">
                  <c:v>39.882942033956503</c:v>
                </c:pt>
                <c:pt idx="627">
                  <c:v>39.9466528039788</c:v>
                </c:pt>
                <c:pt idx="628">
                  <c:v>40.010363574001097</c:v>
                </c:pt>
                <c:pt idx="629">
                  <c:v>40.074074344023401</c:v>
                </c:pt>
                <c:pt idx="630">
                  <c:v>40.137785114045698</c:v>
                </c:pt>
                <c:pt idx="631">
                  <c:v>40.201495884068002</c:v>
                </c:pt>
                <c:pt idx="632">
                  <c:v>40.265206654090299</c:v>
                </c:pt>
                <c:pt idx="633">
                  <c:v>40.328917424112603</c:v>
                </c:pt>
                <c:pt idx="634">
                  <c:v>40.3926281941349</c:v>
                </c:pt>
                <c:pt idx="635">
                  <c:v>40.456338964157197</c:v>
                </c:pt>
                <c:pt idx="636">
                  <c:v>40.520049734179501</c:v>
                </c:pt>
                <c:pt idx="637">
                  <c:v>40.583760504201798</c:v>
                </c:pt>
                <c:pt idx="638">
                  <c:v>40.647471274224003</c:v>
                </c:pt>
                <c:pt idx="639">
                  <c:v>40.7111820442463</c:v>
                </c:pt>
                <c:pt idx="640">
                  <c:v>40.774892814268597</c:v>
                </c:pt>
                <c:pt idx="641">
                  <c:v>40.838603584290901</c:v>
                </c:pt>
                <c:pt idx="642">
                  <c:v>40.902314354313198</c:v>
                </c:pt>
                <c:pt idx="643">
                  <c:v>40.966025124335502</c:v>
                </c:pt>
                <c:pt idx="644">
                  <c:v>41.029735894357799</c:v>
                </c:pt>
                <c:pt idx="645">
                  <c:v>41.093446664380103</c:v>
                </c:pt>
                <c:pt idx="646">
                  <c:v>41.1571574344024</c:v>
                </c:pt>
                <c:pt idx="647">
                  <c:v>41.220868204424697</c:v>
                </c:pt>
                <c:pt idx="648">
                  <c:v>41.284578974447001</c:v>
                </c:pt>
                <c:pt idx="649">
                  <c:v>41.348289744469298</c:v>
                </c:pt>
                <c:pt idx="650">
                  <c:v>41.412000514491602</c:v>
                </c:pt>
                <c:pt idx="651">
                  <c:v>41.475711284513899</c:v>
                </c:pt>
                <c:pt idx="652">
                  <c:v>41.539422054536203</c:v>
                </c:pt>
                <c:pt idx="653">
                  <c:v>41.6031328245585</c:v>
                </c:pt>
                <c:pt idx="654">
                  <c:v>41.666843594580797</c:v>
                </c:pt>
                <c:pt idx="655">
                  <c:v>41.730554364603101</c:v>
                </c:pt>
                <c:pt idx="656">
                  <c:v>41.794265134625398</c:v>
                </c:pt>
                <c:pt idx="657">
                  <c:v>41.857975904647702</c:v>
                </c:pt>
                <c:pt idx="658">
                  <c:v>41.921686674669999</c:v>
                </c:pt>
                <c:pt idx="659">
                  <c:v>41.985397444692303</c:v>
                </c:pt>
                <c:pt idx="660">
                  <c:v>42.0491082147146</c:v>
                </c:pt>
                <c:pt idx="661">
                  <c:v>42.112818984736897</c:v>
                </c:pt>
                <c:pt idx="662">
                  <c:v>42.176529754759201</c:v>
                </c:pt>
                <c:pt idx="663">
                  <c:v>42.240240524781498</c:v>
                </c:pt>
                <c:pt idx="664">
                  <c:v>42.303951294803802</c:v>
                </c:pt>
                <c:pt idx="665">
                  <c:v>42.367662064826099</c:v>
                </c:pt>
                <c:pt idx="666">
                  <c:v>42.431372834848403</c:v>
                </c:pt>
                <c:pt idx="667">
                  <c:v>42.4950836048707</c:v>
                </c:pt>
                <c:pt idx="668">
                  <c:v>42.558794374892997</c:v>
                </c:pt>
                <c:pt idx="669">
                  <c:v>42.622505144915301</c:v>
                </c:pt>
                <c:pt idx="670">
                  <c:v>42.686215914937598</c:v>
                </c:pt>
                <c:pt idx="671">
                  <c:v>42.749926684959803</c:v>
                </c:pt>
                <c:pt idx="672">
                  <c:v>42.8136374549821</c:v>
                </c:pt>
                <c:pt idx="673">
                  <c:v>42.877348225004397</c:v>
                </c:pt>
                <c:pt idx="674">
                  <c:v>42.941058995026701</c:v>
                </c:pt>
                <c:pt idx="675">
                  <c:v>43.004769765048998</c:v>
                </c:pt>
                <c:pt idx="676">
                  <c:v>43.068480535071302</c:v>
                </c:pt>
                <c:pt idx="677">
                  <c:v>43.132191305093599</c:v>
                </c:pt>
                <c:pt idx="678">
                  <c:v>43.195902075115903</c:v>
                </c:pt>
                <c:pt idx="679">
                  <c:v>43.2596128451382</c:v>
                </c:pt>
                <c:pt idx="680">
                  <c:v>43.323323615160497</c:v>
                </c:pt>
                <c:pt idx="681">
                  <c:v>43.387034385182801</c:v>
                </c:pt>
                <c:pt idx="682">
                  <c:v>43.450745155205098</c:v>
                </c:pt>
                <c:pt idx="683">
                  <c:v>43.514455925227402</c:v>
                </c:pt>
                <c:pt idx="684">
                  <c:v>43.578166695249699</c:v>
                </c:pt>
                <c:pt idx="685">
                  <c:v>43.641877465272003</c:v>
                </c:pt>
                <c:pt idx="686">
                  <c:v>43.7055882352943</c:v>
                </c:pt>
                <c:pt idx="687">
                  <c:v>43.769299005316597</c:v>
                </c:pt>
                <c:pt idx="688">
                  <c:v>43.833009775338901</c:v>
                </c:pt>
                <c:pt idx="689">
                  <c:v>43.896720545361198</c:v>
                </c:pt>
                <c:pt idx="690">
                  <c:v>43.960431315383502</c:v>
                </c:pt>
                <c:pt idx="691">
                  <c:v>44.024142085405799</c:v>
                </c:pt>
                <c:pt idx="692">
                  <c:v>44.087852855428103</c:v>
                </c:pt>
                <c:pt idx="693">
                  <c:v>44.1515636254504</c:v>
                </c:pt>
                <c:pt idx="694">
                  <c:v>44.215274395472697</c:v>
                </c:pt>
                <c:pt idx="695">
                  <c:v>44.278985165495001</c:v>
                </c:pt>
                <c:pt idx="696">
                  <c:v>44.342695935517298</c:v>
                </c:pt>
                <c:pt idx="697">
                  <c:v>44.406406705539602</c:v>
                </c:pt>
                <c:pt idx="698">
                  <c:v>44.470117475561899</c:v>
                </c:pt>
                <c:pt idx="699">
                  <c:v>44.533828245584203</c:v>
                </c:pt>
                <c:pt idx="700">
                  <c:v>44.5975390156065</c:v>
                </c:pt>
                <c:pt idx="701">
                  <c:v>44.661249785628797</c:v>
                </c:pt>
                <c:pt idx="702">
                  <c:v>44.724960555651101</c:v>
                </c:pt>
                <c:pt idx="703">
                  <c:v>44.788671325673398</c:v>
                </c:pt>
                <c:pt idx="704">
                  <c:v>44.852382095695603</c:v>
                </c:pt>
                <c:pt idx="705">
                  <c:v>44.9160928657179</c:v>
                </c:pt>
                <c:pt idx="706">
                  <c:v>44.979803635740197</c:v>
                </c:pt>
                <c:pt idx="707">
                  <c:v>45.043514405762501</c:v>
                </c:pt>
                <c:pt idx="708">
                  <c:v>45.107225175784798</c:v>
                </c:pt>
                <c:pt idx="709">
                  <c:v>45.170935945807102</c:v>
                </c:pt>
                <c:pt idx="710">
                  <c:v>45.234646715829399</c:v>
                </c:pt>
                <c:pt idx="711">
                  <c:v>45.298357485851703</c:v>
                </c:pt>
                <c:pt idx="712">
                  <c:v>45.362068255874</c:v>
                </c:pt>
                <c:pt idx="713">
                  <c:v>45.425779025896297</c:v>
                </c:pt>
                <c:pt idx="714">
                  <c:v>45.489489795918601</c:v>
                </c:pt>
                <c:pt idx="715">
                  <c:v>45.553200565940898</c:v>
                </c:pt>
                <c:pt idx="716">
                  <c:v>45.616911335963202</c:v>
                </c:pt>
                <c:pt idx="717">
                  <c:v>45.680622105985499</c:v>
                </c:pt>
                <c:pt idx="718">
                  <c:v>45.744332876007803</c:v>
                </c:pt>
                <c:pt idx="719">
                  <c:v>45.8080436460301</c:v>
                </c:pt>
                <c:pt idx="720">
                  <c:v>45.871754416052397</c:v>
                </c:pt>
                <c:pt idx="721">
                  <c:v>45.935465186074701</c:v>
                </c:pt>
                <c:pt idx="722">
                  <c:v>45.999175956096998</c:v>
                </c:pt>
                <c:pt idx="723">
                  <c:v>46.062886726119302</c:v>
                </c:pt>
                <c:pt idx="724">
                  <c:v>46.126597496141599</c:v>
                </c:pt>
                <c:pt idx="725">
                  <c:v>46.190308266163903</c:v>
                </c:pt>
                <c:pt idx="726">
                  <c:v>46.2540190361862</c:v>
                </c:pt>
                <c:pt idx="727">
                  <c:v>46.317729806208497</c:v>
                </c:pt>
                <c:pt idx="728">
                  <c:v>46.381440576230801</c:v>
                </c:pt>
                <c:pt idx="729">
                  <c:v>46.445151346253098</c:v>
                </c:pt>
                <c:pt idx="730">
                  <c:v>46.508862116275402</c:v>
                </c:pt>
                <c:pt idx="731">
                  <c:v>46.572572886297699</c:v>
                </c:pt>
                <c:pt idx="732">
                  <c:v>46.636283656320003</c:v>
                </c:pt>
                <c:pt idx="733">
                  <c:v>46.6999944263423</c:v>
                </c:pt>
                <c:pt idx="734">
                  <c:v>46.763705196364597</c:v>
                </c:pt>
                <c:pt idx="735">
                  <c:v>46.827415966386901</c:v>
                </c:pt>
                <c:pt idx="736">
                  <c:v>46.891126736409198</c:v>
                </c:pt>
                <c:pt idx="737">
                  <c:v>46.954837506431403</c:v>
                </c:pt>
                <c:pt idx="738">
                  <c:v>47.0185482764537</c:v>
                </c:pt>
                <c:pt idx="739">
                  <c:v>47.082259046475997</c:v>
                </c:pt>
                <c:pt idx="740">
                  <c:v>47.145969816498301</c:v>
                </c:pt>
                <c:pt idx="741">
                  <c:v>47.209680586520598</c:v>
                </c:pt>
                <c:pt idx="742">
                  <c:v>47.273391356542902</c:v>
                </c:pt>
                <c:pt idx="743">
                  <c:v>47.337102126565199</c:v>
                </c:pt>
                <c:pt idx="744">
                  <c:v>47.400812896587503</c:v>
                </c:pt>
                <c:pt idx="745">
                  <c:v>47.4645236666098</c:v>
                </c:pt>
                <c:pt idx="746">
                  <c:v>47.528234436632097</c:v>
                </c:pt>
                <c:pt idx="747">
                  <c:v>47.591945206654401</c:v>
                </c:pt>
                <c:pt idx="748">
                  <c:v>47.655655976676698</c:v>
                </c:pt>
                <c:pt idx="749">
                  <c:v>47.719366746699002</c:v>
                </c:pt>
                <c:pt idx="750">
                  <c:v>47.783077516721299</c:v>
                </c:pt>
                <c:pt idx="751">
                  <c:v>47.846788286743603</c:v>
                </c:pt>
                <c:pt idx="752">
                  <c:v>47.9104990567659</c:v>
                </c:pt>
                <c:pt idx="753">
                  <c:v>47.974209826788197</c:v>
                </c:pt>
                <c:pt idx="754">
                  <c:v>48.037920596810501</c:v>
                </c:pt>
                <c:pt idx="755">
                  <c:v>48.101631366832798</c:v>
                </c:pt>
                <c:pt idx="756">
                  <c:v>48.165342136855102</c:v>
                </c:pt>
                <c:pt idx="757">
                  <c:v>48.229052906877399</c:v>
                </c:pt>
                <c:pt idx="758">
                  <c:v>48.292763676899703</c:v>
                </c:pt>
                <c:pt idx="759">
                  <c:v>48.356474446922</c:v>
                </c:pt>
                <c:pt idx="760">
                  <c:v>48.420185216944297</c:v>
                </c:pt>
                <c:pt idx="761">
                  <c:v>48.483895986966601</c:v>
                </c:pt>
                <c:pt idx="762">
                  <c:v>48.547606756988898</c:v>
                </c:pt>
                <c:pt idx="763">
                  <c:v>48.611317527011202</c:v>
                </c:pt>
                <c:pt idx="764">
                  <c:v>48.675028297033499</c:v>
                </c:pt>
                <c:pt idx="765">
                  <c:v>48.738739067055803</c:v>
                </c:pt>
                <c:pt idx="766">
                  <c:v>48.8024498370781</c:v>
                </c:pt>
                <c:pt idx="767">
                  <c:v>48.866160607100397</c:v>
                </c:pt>
                <c:pt idx="768">
                  <c:v>48.929871377122701</c:v>
                </c:pt>
                <c:pt idx="769">
                  <c:v>48.993582147144998</c:v>
                </c:pt>
                <c:pt idx="770">
                  <c:v>49.057292917167203</c:v>
                </c:pt>
                <c:pt idx="771">
                  <c:v>49.1210036871895</c:v>
                </c:pt>
                <c:pt idx="772">
                  <c:v>49.184714457211797</c:v>
                </c:pt>
                <c:pt idx="773">
                  <c:v>49.248425227234101</c:v>
                </c:pt>
                <c:pt idx="774">
                  <c:v>49.312135997256398</c:v>
                </c:pt>
                <c:pt idx="775">
                  <c:v>49.375846767278702</c:v>
                </c:pt>
                <c:pt idx="776">
                  <c:v>49.439557537300999</c:v>
                </c:pt>
                <c:pt idx="777">
                  <c:v>49.503268307323303</c:v>
                </c:pt>
                <c:pt idx="778">
                  <c:v>49.5669790773456</c:v>
                </c:pt>
                <c:pt idx="779">
                  <c:v>49.630689847367897</c:v>
                </c:pt>
                <c:pt idx="780">
                  <c:v>49.694400617390201</c:v>
                </c:pt>
                <c:pt idx="781">
                  <c:v>49.758111387412498</c:v>
                </c:pt>
                <c:pt idx="782">
                  <c:v>49.821822157434802</c:v>
                </c:pt>
                <c:pt idx="783">
                  <c:v>49.885532927457099</c:v>
                </c:pt>
                <c:pt idx="784">
                  <c:v>49.949243697479403</c:v>
                </c:pt>
                <c:pt idx="785">
                  <c:v>50.0129544675017</c:v>
                </c:pt>
                <c:pt idx="786">
                  <c:v>50.076665237523997</c:v>
                </c:pt>
                <c:pt idx="787">
                  <c:v>50.140376007546301</c:v>
                </c:pt>
                <c:pt idx="788">
                  <c:v>50.204086777568598</c:v>
                </c:pt>
                <c:pt idx="789">
                  <c:v>50.267797547590902</c:v>
                </c:pt>
                <c:pt idx="790">
                  <c:v>50.331508317613199</c:v>
                </c:pt>
                <c:pt idx="791">
                  <c:v>50.395219087635503</c:v>
                </c:pt>
                <c:pt idx="792">
                  <c:v>50.4589298576578</c:v>
                </c:pt>
                <c:pt idx="793">
                  <c:v>50.522640627680097</c:v>
                </c:pt>
                <c:pt idx="794">
                  <c:v>50.586351397702401</c:v>
                </c:pt>
                <c:pt idx="795">
                  <c:v>50.650062167724698</c:v>
                </c:pt>
                <c:pt idx="796">
                  <c:v>50.713772937747002</c:v>
                </c:pt>
                <c:pt idx="797">
                  <c:v>50.777483707769299</c:v>
                </c:pt>
                <c:pt idx="798">
                  <c:v>50.841194477791603</c:v>
                </c:pt>
                <c:pt idx="799">
                  <c:v>50.9049052478139</c:v>
                </c:pt>
                <c:pt idx="800">
                  <c:v>50.968616017836197</c:v>
                </c:pt>
                <c:pt idx="801">
                  <c:v>51.032326787858501</c:v>
                </c:pt>
                <c:pt idx="802">
                  <c:v>51.096037557880798</c:v>
                </c:pt>
                <c:pt idx="803">
                  <c:v>51.159748327903003</c:v>
                </c:pt>
                <c:pt idx="804">
                  <c:v>51.2234590979253</c:v>
                </c:pt>
                <c:pt idx="805">
                  <c:v>51.287169867947597</c:v>
                </c:pt>
                <c:pt idx="806">
                  <c:v>51.350880637969901</c:v>
                </c:pt>
                <c:pt idx="807">
                  <c:v>51.414591407992198</c:v>
                </c:pt>
                <c:pt idx="808">
                  <c:v>51.478302178014502</c:v>
                </c:pt>
                <c:pt idx="809">
                  <c:v>51.542012948036799</c:v>
                </c:pt>
                <c:pt idx="810">
                  <c:v>51.605723718059103</c:v>
                </c:pt>
                <c:pt idx="811">
                  <c:v>51.6694344880814</c:v>
                </c:pt>
                <c:pt idx="812">
                  <c:v>51.733145258103697</c:v>
                </c:pt>
                <c:pt idx="813">
                  <c:v>51.796856028126001</c:v>
                </c:pt>
                <c:pt idx="814">
                  <c:v>51.860566798148298</c:v>
                </c:pt>
                <c:pt idx="815">
                  <c:v>51.924277568170602</c:v>
                </c:pt>
                <c:pt idx="816">
                  <c:v>51.987988338192899</c:v>
                </c:pt>
                <c:pt idx="817">
                  <c:v>52.051699108215203</c:v>
                </c:pt>
                <c:pt idx="818">
                  <c:v>52.1154098782375</c:v>
                </c:pt>
                <c:pt idx="819">
                  <c:v>52.179120648259797</c:v>
                </c:pt>
                <c:pt idx="820">
                  <c:v>52.242831418282101</c:v>
                </c:pt>
                <c:pt idx="821">
                  <c:v>52.306542188304398</c:v>
                </c:pt>
                <c:pt idx="822">
                  <c:v>52.370252958326702</c:v>
                </c:pt>
                <c:pt idx="823">
                  <c:v>52.433963728348999</c:v>
                </c:pt>
                <c:pt idx="824">
                  <c:v>52.497674498371303</c:v>
                </c:pt>
                <c:pt idx="825">
                  <c:v>52.5613852683936</c:v>
                </c:pt>
                <c:pt idx="826">
                  <c:v>52.625096038415897</c:v>
                </c:pt>
                <c:pt idx="827">
                  <c:v>52.688806808438201</c:v>
                </c:pt>
                <c:pt idx="828">
                  <c:v>52.752517578460498</c:v>
                </c:pt>
                <c:pt idx="829">
                  <c:v>52.816228348482802</c:v>
                </c:pt>
                <c:pt idx="830">
                  <c:v>52.879939118505099</c:v>
                </c:pt>
                <c:pt idx="831">
                  <c:v>52.943649888527403</c:v>
                </c:pt>
                <c:pt idx="832">
                  <c:v>53.0073606585497</c:v>
                </c:pt>
                <c:pt idx="833">
                  <c:v>53.071071428571997</c:v>
                </c:pt>
                <c:pt idx="834">
                  <c:v>53.134782198594301</c:v>
                </c:pt>
                <c:pt idx="835">
                  <c:v>53.198492968616598</c:v>
                </c:pt>
                <c:pt idx="836">
                  <c:v>53.262203738638803</c:v>
                </c:pt>
                <c:pt idx="837">
                  <c:v>53.3259145086611</c:v>
                </c:pt>
                <c:pt idx="838">
                  <c:v>53.389625278683397</c:v>
                </c:pt>
                <c:pt idx="839">
                  <c:v>53.453336048705701</c:v>
                </c:pt>
                <c:pt idx="840">
                  <c:v>53.517046818727998</c:v>
                </c:pt>
                <c:pt idx="841">
                  <c:v>53.580757588750302</c:v>
                </c:pt>
                <c:pt idx="842">
                  <c:v>53.644468358772599</c:v>
                </c:pt>
                <c:pt idx="843">
                  <c:v>53.708179128794903</c:v>
                </c:pt>
                <c:pt idx="844">
                  <c:v>53.7718898988172</c:v>
                </c:pt>
                <c:pt idx="845">
                  <c:v>53.835600668839497</c:v>
                </c:pt>
                <c:pt idx="846">
                  <c:v>53.899311438861801</c:v>
                </c:pt>
                <c:pt idx="847">
                  <c:v>53.963022208884098</c:v>
                </c:pt>
                <c:pt idx="848">
                  <c:v>54.026732978906402</c:v>
                </c:pt>
                <c:pt idx="849">
                  <c:v>54.090443748928699</c:v>
                </c:pt>
                <c:pt idx="850">
                  <c:v>54.154154518951003</c:v>
                </c:pt>
                <c:pt idx="851">
                  <c:v>54.2178652889733</c:v>
                </c:pt>
                <c:pt idx="852">
                  <c:v>54.281576058995597</c:v>
                </c:pt>
                <c:pt idx="853">
                  <c:v>54.345286829017901</c:v>
                </c:pt>
                <c:pt idx="854">
                  <c:v>54.408997599040198</c:v>
                </c:pt>
                <c:pt idx="855">
                  <c:v>54.472708369062502</c:v>
                </c:pt>
                <c:pt idx="856">
                  <c:v>54.536419139084799</c:v>
                </c:pt>
                <c:pt idx="857">
                  <c:v>54.600129909107103</c:v>
                </c:pt>
                <c:pt idx="858">
                  <c:v>54.6638406791294</c:v>
                </c:pt>
                <c:pt idx="859">
                  <c:v>54.727551449151697</c:v>
                </c:pt>
                <c:pt idx="860">
                  <c:v>54.791262219174001</c:v>
                </c:pt>
                <c:pt idx="861">
                  <c:v>54.854972989196298</c:v>
                </c:pt>
                <c:pt idx="862">
                  <c:v>54.918683759218602</c:v>
                </c:pt>
                <c:pt idx="863">
                  <c:v>54.982394529240899</c:v>
                </c:pt>
                <c:pt idx="864">
                  <c:v>55.046105299263203</c:v>
                </c:pt>
                <c:pt idx="865">
                  <c:v>55.1098160692855</c:v>
                </c:pt>
                <c:pt idx="866">
                  <c:v>55.173526839307797</c:v>
                </c:pt>
                <c:pt idx="867">
                  <c:v>55.237237609330101</c:v>
                </c:pt>
                <c:pt idx="868">
                  <c:v>55.300948379352398</c:v>
                </c:pt>
                <c:pt idx="869">
                  <c:v>55.364659149374603</c:v>
                </c:pt>
                <c:pt idx="870">
                  <c:v>55.4283699193969</c:v>
                </c:pt>
                <c:pt idx="871">
                  <c:v>55.492080689419197</c:v>
                </c:pt>
                <c:pt idx="872">
                  <c:v>55.555791459441501</c:v>
                </c:pt>
                <c:pt idx="873">
                  <c:v>55.619502229463798</c:v>
                </c:pt>
                <c:pt idx="874">
                  <c:v>55.683212999486102</c:v>
                </c:pt>
                <c:pt idx="875">
                  <c:v>55.746923769508399</c:v>
                </c:pt>
                <c:pt idx="876">
                  <c:v>55.810634539530703</c:v>
                </c:pt>
                <c:pt idx="877">
                  <c:v>55.874345309553</c:v>
                </c:pt>
                <c:pt idx="878">
                  <c:v>55.938056079575297</c:v>
                </c:pt>
                <c:pt idx="879">
                  <c:v>56.001766849597601</c:v>
                </c:pt>
                <c:pt idx="880">
                  <c:v>56.065477619619898</c:v>
                </c:pt>
                <c:pt idx="881">
                  <c:v>56.129188389642202</c:v>
                </c:pt>
                <c:pt idx="882">
                  <c:v>56.192899159664499</c:v>
                </c:pt>
                <c:pt idx="883">
                  <c:v>56.256609929686803</c:v>
                </c:pt>
                <c:pt idx="884">
                  <c:v>56.3203206997091</c:v>
                </c:pt>
                <c:pt idx="885">
                  <c:v>56.384031469731397</c:v>
                </c:pt>
                <c:pt idx="886">
                  <c:v>56.447742239753701</c:v>
                </c:pt>
                <c:pt idx="887">
                  <c:v>56.511453009775998</c:v>
                </c:pt>
                <c:pt idx="888">
                  <c:v>56.575163779798302</c:v>
                </c:pt>
                <c:pt idx="889">
                  <c:v>56.638874549820599</c:v>
                </c:pt>
                <c:pt idx="890">
                  <c:v>56.702585319842903</c:v>
                </c:pt>
                <c:pt idx="891">
                  <c:v>56.7662960898652</c:v>
                </c:pt>
                <c:pt idx="892">
                  <c:v>56.830006859887497</c:v>
                </c:pt>
                <c:pt idx="893">
                  <c:v>56.893717629909801</c:v>
                </c:pt>
                <c:pt idx="894">
                  <c:v>56.957428399932098</c:v>
                </c:pt>
                <c:pt idx="895">
                  <c:v>57.021139169954402</c:v>
                </c:pt>
                <c:pt idx="896">
                  <c:v>57.084849939976699</c:v>
                </c:pt>
                <c:pt idx="897">
                  <c:v>57.148560709999003</c:v>
                </c:pt>
                <c:pt idx="898">
                  <c:v>57.2122714800213</c:v>
                </c:pt>
                <c:pt idx="899">
                  <c:v>57.275982250043597</c:v>
                </c:pt>
                <c:pt idx="900">
                  <c:v>57.339693020065901</c:v>
                </c:pt>
                <c:pt idx="901">
                  <c:v>57.403403790088198</c:v>
                </c:pt>
                <c:pt idx="902">
                  <c:v>57.467114560110403</c:v>
                </c:pt>
                <c:pt idx="903">
                  <c:v>57.5308253301327</c:v>
                </c:pt>
                <c:pt idx="904">
                  <c:v>57.594536100154997</c:v>
                </c:pt>
                <c:pt idx="905">
                  <c:v>57.658246870177301</c:v>
                </c:pt>
                <c:pt idx="906">
                  <c:v>57.721957640199598</c:v>
                </c:pt>
                <c:pt idx="907">
                  <c:v>57.785668410221902</c:v>
                </c:pt>
                <c:pt idx="908">
                  <c:v>57.849379180244199</c:v>
                </c:pt>
                <c:pt idx="909">
                  <c:v>57.913089950266503</c:v>
                </c:pt>
                <c:pt idx="910">
                  <c:v>57.9768007202888</c:v>
                </c:pt>
                <c:pt idx="911">
                  <c:v>58.040511490311097</c:v>
                </c:pt>
                <c:pt idx="912">
                  <c:v>58.104222260333401</c:v>
                </c:pt>
                <c:pt idx="913">
                  <c:v>58.167933030355698</c:v>
                </c:pt>
                <c:pt idx="914">
                  <c:v>58.231643800378002</c:v>
                </c:pt>
                <c:pt idx="915">
                  <c:v>58.295354570400299</c:v>
                </c:pt>
                <c:pt idx="916">
                  <c:v>58.359065340422603</c:v>
                </c:pt>
                <c:pt idx="917">
                  <c:v>58.4227761104449</c:v>
                </c:pt>
                <c:pt idx="918">
                  <c:v>58.486486880467197</c:v>
                </c:pt>
                <c:pt idx="919">
                  <c:v>58.550197650489501</c:v>
                </c:pt>
                <c:pt idx="920">
                  <c:v>58.613908420511798</c:v>
                </c:pt>
                <c:pt idx="921">
                  <c:v>58.677619190534102</c:v>
                </c:pt>
                <c:pt idx="922">
                  <c:v>58.741329960556399</c:v>
                </c:pt>
                <c:pt idx="923">
                  <c:v>58.805040730578703</c:v>
                </c:pt>
                <c:pt idx="924">
                  <c:v>58.868751500601</c:v>
                </c:pt>
                <c:pt idx="925">
                  <c:v>58.932462270623297</c:v>
                </c:pt>
                <c:pt idx="926">
                  <c:v>58.996173040645601</c:v>
                </c:pt>
                <c:pt idx="927">
                  <c:v>59.059883810667898</c:v>
                </c:pt>
                <c:pt idx="928">
                  <c:v>59.123594580690202</c:v>
                </c:pt>
                <c:pt idx="929">
                  <c:v>59.187305350712499</c:v>
                </c:pt>
                <c:pt idx="930">
                  <c:v>59.251016120734803</c:v>
                </c:pt>
                <c:pt idx="931">
                  <c:v>59.3147268907571</c:v>
                </c:pt>
                <c:pt idx="932">
                  <c:v>59.378437660779397</c:v>
                </c:pt>
                <c:pt idx="933">
                  <c:v>59.442148430801701</c:v>
                </c:pt>
                <c:pt idx="934">
                  <c:v>59.505859200823998</c:v>
                </c:pt>
                <c:pt idx="935">
                  <c:v>59.569569970846203</c:v>
                </c:pt>
                <c:pt idx="936">
                  <c:v>59.6332807408685</c:v>
                </c:pt>
                <c:pt idx="937">
                  <c:v>59.696991510890797</c:v>
                </c:pt>
                <c:pt idx="938">
                  <c:v>59.760702280913101</c:v>
                </c:pt>
                <c:pt idx="939">
                  <c:v>59.824413050935398</c:v>
                </c:pt>
                <c:pt idx="940">
                  <c:v>59.888123820957702</c:v>
                </c:pt>
                <c:pt idx="941">
                  <c:v>59.951834590979999</c:v>
                </c:pt>
                <c:pt idx="942">
                  <c:v>60.015545361002303</c:v>
                </c:pt>
                <c:pt idx="943">
                  <c:v>60.0792561310246</c:v>
                </c:pt>
                <c:pt idx="944">
                  <c:v>60.142966901046897</c:v>
                </c:pt>
                <c:pt idx="945">
                  <c:v>60.206677671069201</c:v>
                </c:pt>
                <c:pt idx="946">
                  <c:v>60.270388441091498</c:v>
                </c:pt>
                <c:pt idx="947">
                  <c:v>60.334099211113802</c:v>
                </c:pt>
                <c:pt idx="948">
                  <c:v>60.397809981136099</c:v>
                </c:pt>
                <c:pt idx="949">
                  <c:v>60.461520751158403</c:v>
                </c:pt>
                <c:pt idx="950">
                  <c:v>60.5252315211807</c:v>
                </c:pt>
                <c:pt idx="951">
                  <c:v>60.588942291202997</c:v>
                </c:pt>
                <c:pt idx="952">
                  <c:v>60.652653061225301</c:v>
                </c:pt>
                <c:pt idx="953">
                  <c:v>60.716363831247598</c:v>
                </c:pt>
                <c:pt idx="954">
                  <c:v>60.780074601269902</c:v>
                </c:pt>
                <c:pt idx="955">
                  <c:v>60.843785371292199</c:v>
                </c:pt>
                <c:pt idx="956">
                  <c:v>60.907496141314503</c:v>
                </c:pt>
                <c:pt idx="957">
                  <c:v>60.9712069113368</c:v>
                </c:pt>
                <c:pt idx="958">
                  <c:v>61.034917681359097</c:v>
                </c:pt>
                <c:pt idx="959">
                  <c:v>61.098628451381401</c:v>
                </c:pt>
                <c:pt idx="960">
                  <c:v>61.162339221403698</c:v>
                </c:pt>
                <c:pt idx="961">
                  <c:v>61.226049991426002</c:v>
                </c:pt>
                <c:pt idx="962">
                  <c:v>61.289760761448299</c:v>
                </c:pt>
                <c:pt idx="963">
                  <c:v>61.353471531470603</c:v>
                </c:pt>
                <c:pt idx="964">
                  <c:v>61.4171823014929</c:v>
                </c:pt>
                <c:pt idx="965">
                  <c:v>61.480893071515197</c:v>
                </c:pt>
                <c:pt idx="966">
                  <c:v>61.544603841537501</c:v>
                </c:pt>
                <c:pt idx="967">
                  <c:v>61.608314611559798</c:v>
                </c:pt>
                <c:pt idx="968">
                  <c:v>61.672025381582003</c:v>
                </c:pt>
                <c:pt idx="969">
                  <c:v>61.7357361516043</c:v>
                </c:pt>
                <c:pt idx="970">
                  <c:v>61.799446921626597</c:v>
                </c:pt>
                <c:pt idx="971">
                  <c:v>61.863157691648901</c:v>
                </c:pt>
                <c:pt idx="972">
                  <c:v>61.926868461671198</c:v>
                </c:pt>
                <c:pt idx="973">
                  <c:v>61.990579231693502</c:v>
                </c:pt>
                <c:pt idx="974">
                  <c:v>62.054290001715799</c:v>
                </c:pt>
                <c:pt idx="975">
                  <c:v>62.118000771738103</c:v>
                </c:pt>
                <c:pt idx="976">
                  <c:v>62.1817115417604</c:v>
                </c:pt>
                <c:pt idx="977">
                  <c:v>62.245422311782697</c:v>
                </c:pt>
                <c:pt idx="978">
                  <c:v>62.309133081805001</c:v>
                </c:pt>
                <c:pt idx="979">
                  <c:v>62.372843851827298</c:v>
                </c:pt>
                <c:pt idx="980">
                  <c:v>62.436554621849602</c:v>
                </c:pt>
                <c:pt idx="981">
                  <c:v>62.500265391871899</c:v>
                </c:pt>
                <c:pt idx="982">
                  <c:v>62.563976161894203</c:v>
                </c:pt>
                <c:pt idx="983">
                  <c:v>62.6276869319165</c:v>
                </c:pt>
                <c:pt idx="984">
                  <c:v>62.691397701938797</c:v>
                </c:pt>
                <c:pt idx="985">
                  <c:v>62.755108471961101</c:v>
                </c:pt>
                <c:pt idx="986">
                  <c:v>62.818819241983398</c:v>
                </c:pt>
                <c:pt idx="987">
                  <c:v>62.882530012005702</c:v>
                </c:pt>
                <c:pt idx="988">
                  <c:v>62.946240782027999</c:v>
                </c:pt>
                <c:pt idx="989">
                  <c:v>63.009951552050303</c:v>
                </c:pt>
                <c:pt idx="990">
                  <c:v>63.0736623220726</c:v>
                </c:pt>
                <c:pt idx="991">
                  <c:v>63.137373092094897</c:v>
                </c:pt>
                <c:pt idx="992">
                  <c:v>63.201083862117201</c:v>
                </c:pt>
                <c:pt idx="993">
                  <c:v>63.264794632139498</c:v>
                </c:pt>
                <c:pt idx="994">
                  <c:v>63.328505402161802</c:v>
                </c:pt>
                <c:pt idx="995">
                  <c:v>63.392216172184099</c:v>
                </c:pt>
                <c:pt idx="996">
                  <c:v>63.455926942206403</c:v>
                </c:pt>
                <c:pt idx="997">
                  <c:v>63.5196377122287</c:v>
                </c:pt>
                <c:pt idx="998">
                  <c:v>63.583348482250997</c:v>
                </c:pt>
                <c:pt idx="999">
                  <c:v>63.647059252273301</c:v>
                </c:pt>
                <c:pt idx="1000">
                  <c:v>63.710770022295598</c:v>
                </c:pt>
                <c:pt idx="1001">
                  <c:v>63.774480792317803</c:v>
                </c:pt>
                <c:pt idx="1002">
                  <c:v>63.8381915623401</c:v>
                </c:pt>
                <c:pt idx="1003">
                  <c:v>63.901902332362397</c:v>
                </c:pt>
                <c:pt idx="1004">
                  <c:v>63.965613102384701</c:v>
                </c:pt>
                <c:pt idx="1005">
                  <c:v>64.029323872407005</c:v>
                </c:pt>
                <c:pt idx="1006">
                  <c:v>64.093034642429302</c:v>
                </c:pt>
                <c:pt idx="1007">
                  <c:v>64.156745412451599</c:v>
                </c:pt>
                <c:pt idx="1008">
                  <c:v>64.220456182473896</c:v>
                </c:pt>
                <c:pt idx="1009">
                  <c:v>64.284166952496193</c:v>
                </c:pt>
                <c:pt idx="1010">
                  <c:v>64.347877722518504</c:v>
                </c:pt>
                <c:pt idx="1011">
                  <c:v>64.411588492540801</c:v>
                </c:pt>
                <c:pt idx="1012">
                  <c:v>64.475299262563098</c:v>
                </c:pt>
                <c:pt idx="1013">
                  <c:v>64.539010032585395</c:v>
                </c:pt>
                <c:pt idx="1014">
                  <c:v>64.602720802607706</c:v>
                </c:pt>
                <c:pt idx="1015">
                  <c:v>64.666431572630003</c:v>
                </c:pt>
                <c:pt idx="1016">
                  <c:v>64.7301423426523</c:v>
                </c:pt>
                <c:pt idx="1017">
                  <c:v>64.793853112674597</c:v>
                </c:pt>
                <c:pt idx="1018">
                  <c:v>64.857563882696894</c:v>
                </c:pt>
                <c:pt idx="1019">
                  <c:v>64.921274652719205</c:v>
                </c:pt>
                <c:pt idx="1020">
                  <c:v>64.984985422741502</c:v>
                </c:pt>
                <c:pt idx="1021">
                  <c:v>65.048696192763799</c:v>
                </c:pt>
                <c:pt idx="1022">
                  <c:v>65.112406962786096</c:v>
                </c:pt>
                <c:pt idx="1023">
                  <c:v>65.176117732808393</c:v>
                </c:pt>
                <c:pt idx="1024">
                  <c:v>65.239828502830704</c:v>
                </c:pt>
                <c:pt idx="1025">
                  <c:v>65.303539272853001</c:v>
                </c:pt>
                <c:pt idx="1026">
                  <c:v>65.367250042875298</c:v>
                </c:pt>
                <c:pt idx="1027">
                  <c:v>65.430960812897595</c:v>
                </c:pt>
                <c:pt idx="1028">
                  <c:v>65.494671582919906</c:v>
                </c:pt>
                <c:pt idx="1029">
                  <c:v>65.558382352942203</c:v>
                </c:pt>
                <c:pt idx="1030">
                  <c:v>65.6220931229645</c:v>
                </c:pt>
                <c:pt idx="1031">
                  <c:v>65.685803892986797</c:v>
                </c:pt>
                <c:pt idx="1032">
                  <c:v>65.749514663009094</c:v>
                </c:pt>
                <c:pt idx="1033">
                  <c:v>65.813225433031405</c:v>
                </c:pt>
                <c:pt idx="1034">
                  <c:v>65.876936203053702</c:v>
                </c:pt>
                <c:pt idx="1035">
                  <c:v>65.9406469730759</c:v>
                </c:pt>
                <c:pt idx="1036">
                  <c:v>66.004357743098197</c:v>
                </c:pt>
                <c:pt idx="1037">
                  <c:v>66.068068513120494</c:v>
                </c:pt>
                <c:pt idx="1038">
                  <c:v>66.131779283142805</c:v>
                </c:pt>
                <c:pt idx="1039">
                  <c:v>66.195490053165102</c:v>
                </c:pt>
                <c:pt idx="1040">
                  <c:v>66.259200823187399</c:v>
                </c:pt>
                <c:pt idx="1041">
                  <c:v>66.322911593209696</c:v>
                </c:pt>
                <c:pt idx="1042">
                  <c:v>66.386622363231993</c:v>
                </c:pt>
                <c:pt idx="1043">
                  <c:v>66.450333133254304</c:v>
                </c:pt>
                <c:pt idx="1044">
                  <c:v>66.514043903276601</c:v>
                </c:pt>
                <c:pt idx="1045">
                  <c:v>66.577754673298898</c:v>
                </c:pt>
                <c:pt idx="1046">
                  <c:v>66.641465443321195</c:v>
                </c:pt>
                <c:pt idx="1047">
                  <c:v>66.705176213343506</c:v>
                </c:pt>
                <c:pt idx="1048">
                  <c:v>66.768886983365803</c:v>
                </c:pt>
                <c:pt idx="1049">
                  <c:v>66.8325977533881</c:v>
                </c:pt>
                <c:pt idx="1050">
                  <c:v>66.896308523410397</c:v>
                </c:pt>
                <c:pt idx="1051">
                  <c:v>66.960019293432694</c:v>
                </c:pt>
                <c:pt idx="1052">
                  <c:v>67.023730063455005</c:v>
                </c:pt>
                <c:pt idx="1053">
                  <c:v>67.087440833477302</c:v>
                </c:pt>
                <c:pt idx="1054">
                  <c:v>67.151151603499599</c:v>
                </c:pt>
                <c:pt idx="1055">
                  <c:v>67.214862373521896</c:v>
                </c:pt>
                <c:pt idx="1056">
                  <c:v>67.278573143544193</c:v>
                </c:pt>
                <c:pt idx="1057">
                  <c:v>67.342283913566504</c:v>
                </c:pt>
                <c:pt idx="1058">
                  <c:v>67.405994683588801</c:v>
                </c:pt>
                <c:pt idx="1059">
                  <c:v>67.469705453611098</c:v>
                </c:pt>
                <c:pt idx="1060">
                  <c:v>67.533416223633395</c:v>
                </c:pt>
                <c:pt idx="1061">
                  <c:v>67.597126993655706</c:v>
                </c:pt>
                <c:pt idx="1062">
                  <c:v>67.660837763678003</c:v>
                </c:pt>
                <c:pt idx="1063">
                  <c:v>67.7245485337003</c:v>
                </c:pt>
                <c:pt idx="1064">
                  <c:v>67.788259303722597</c:v>
                </c:pt>
                <c:pt idx="1065">
                  <c:v>67.851970073744894</c:v>
                </c:pt>
                <c:pt idx="1066">
                  <c:v>67.915680843767205</c:v>
                </c:pt>
                <c:pt idx="1067">
                  <c:v>67.979391613789502</c:v>
                </c:pt>
                <c:pt idx="1068">
                  <c:v>68.0431023838117</c:v>
                </c:pt>
                <c:pt idx="1069">
                  <c:v>68.106813153833997</c:v>
                </c:pt>
                <c:pt idx="1070">
                  <c:v>68.170523923856294</c:v>
                </c:pt>
                <c:pt idx="1071">
                  <c:v>68.234234693878605</c:v>
                </c:pt>
                <c:pt idx="1072">
                  <c:v>68.297945463900902</c:v>
                </c:pt>
                <c:pt idx="1073">
                  <c:v>68.361656233923199</c:v>
                </c:pt>
                <c:pt idx="1074">
                  <c:v>68.425367003945496</c:v>
                </c:pt>
                <c:pt idx="1075">
                  <c:v>68.489077773967793</c:v>
                </c:pt>
                <c:pt idx="1076">
                  <c:v>68.552788543990104</c:v>
                </c:pt>
                <c:pt idx="1077">
                  <c:v>68.616499314012401</c:v>
                </c:pt>
                <c:pt idx="1078">
                  <c:v>68.680210084034698</c:v>
                </c:pt>
                <c:pt idx="1079">
                  <c:v>68.743920854056995</c:v>
                </c:pt>
                <c:pt idx="1080">
                  <c:v>68.807631624079306</c:v>
                </c:pt>
                <c:pt idx="1081">
                  <c:v>68.871342394101603</c:v>
                </c:pt>
                <c:pt idx="1082">
                  <c:v>68.9350531641239</c:v>
                </c:pt>
                <c:pt idx="1083">
                  <c:v>68.998763934146197</c:v>
                </c:pt>
                <c:pt idx="1084">
                  <c:v>69.062474704168494</c:v>
                </c:pt>
                <c:pt idx="1085">
                  <c:v>69.126185474190805</c:v>
                </c:pt>
                <c:pt idx="1086">
                  <c:v>69.189896244213102</c:v>
                </c:pt>
                <c:pt idx="1087">
                  <c:v>69.253607014235399</c:v>
                </c:pt>
                <c:pt idx="1088">
                  <c:v>69.317317784257696</c:v>
                </c:pt>
                <c:pt idx="1089">
                  <c:v>69.381028554279993</c:v>
                </c:pt>
                <c:pt idx="1090">
                  <c:v>69.444739324302304</c:v>
                </c:pt>
                <c:pt idx="1091">
                  <c:v>69.508450094324601</c:v>
                </c:pt>
                <c:pt idx="1092">
                  <c:v>69.572160864346898</c:v>
                </c:pt>
                <c:pt idx="1093">
                  <c:v>69.635871634369195</c:v>
                </c:pt>
                <c:pt idx="1094">
                  <c:v>69.699582404391506</c:v>
                </c:pt>
                <c:pt idx="1095">
                  <c:v>69.763293174413803</c:v>
                </c:pt>
                <c:pt idx="1096">
                  <c:v>69.8270039444361</c:v>
                </c:pt>
                <c:pt idx="1097">
                  <c:v>69.890714714458397</c:v>
                </c:pt>
                <c:pt idx="1098">
                  <c:v>69.954425484480694</c:v>
                </c:pt>
                <c:pt idx="1099">
                  <c:v>70.018136254503005</c:v>
                </c:pt>
                <c:pt idx="1100">
                  <c:v>70.081847024525302</c:v>
                </c:pt>
                <c:pt idx="1101">
                  <c:v>70.1455577945475</c:v>
                </c:pt>
                <c:pt idx="1102">
                  <c:v>70.209268564569797</c:v>
                </c:pt>
                <c:pt idx="1103">
                  <c:v>70.272979334592094</c:v>
                </c:pt>
                <c:pt idx="1104">
                  <c:v>70.336690104614405</c:v>
                </c:pt>
                <c:pt idx="1105">
                  <c:v>70.400400874636702</c:v>
                </c:pt>
                <c:pt idx="1106">
                  <c:v>70.464111644658999</c:v>
                </c:pt>
                <c:pt idx="1107">
                  <c:v>70.527822414681296</c:v>
                </c:pt>
                <c:pt idx="1108">
                  <c:v>70.591533184703593</c:v>
                </c:pt>
                <c:pt idx="1109">
                  <c:v>70.655243954725904</c:v>
                </c:pt>
                <c:pt idx="1110">
                  <c:v>70.718954724748201</c:v>
                </c:pt>
                <c:pt idx="1111">
                  <c:v>70.782665494770498</c:v>
                </c:pt>
                <c:pt idx="1112">
                  <c:v>70.846376264792795</c:v>
                </c:pt>
                <c:pt idx="1113">
                  <c:v>70.910087034815106</c:v>
                </c:pt>
                <c:pt idx="1114">
                  <c:v>70.973797804837403</c:v>
                </c:pt>
                <c:pt idx="1115">
                  <c:v>71.0375085748597</c:v>
                </c:pt>
                <c:pt idx="1116">
                  <c:v>71.101219344881997</c:v>
                </c:pt>
                <c:pt idx="1117">
                  <c:v>71.164930114904294</c:v>
                </c:pt>
                <c:pt idx="1118">
                  <c:v>71.228640884926605</c:v>
                </c:pt>
                <c:pt idx="1119">
                  <c:v>71.292351654948902</c:v>
                </c:pt>
                <c:pt idx="1120">
                  <c:v>71.356062424971199</c:v>
                </c:pt>
                <c:pt idx="1121">
                  <c:v>71.419773194993496</c:v>
                </c:pt>
                <c:pt idx="1122">
                  <c:v>71.483483965015793</c:v>
                </c:pt>
                <c:pt idx="1123">
                  <c:v>71.547194735038104</c:v>
                </c:pt>
                <c:pt idx="1124">
                  <c:v>71.610905505060401</c:v>
                </c:pt>
                <c:pt idx="1125">
                  <c:v>71.674616275082698</c:v>
                </c:pt>
                <c:pt idx="1126">
                  <c:v>71.738327045104995</c:v>
                </c:pt>
                <c:pt idx="1127">
                  <c:v>71.802037815127306</c:v>
                </c:pt>
                <c:pt idx="1128">
                  <c:v>71.865748585149603</c:v>
                </c:pt>
                <c:pt idx="1129">
                  <c:v>71.9294593551719</c:v>
                </c:pt>
                <c:pt idx="1130">
                  <c:v>71.993170125194197</c:v>
                </c:pt>
                <c:pt idx="1131">
                  <c:v>72.056880895216494</c:v>
                </c:pt>
                <c:pt idx="1132">
                  <c:v>72.120591665238805</c:v>
                </c:pt>
                <c:pt idx="1133">
                  <c:v>72.184302435261102</c:v>
                </c:pt>
                <c:pt idx="1134">
                  <c:v>72.2480132052833</c:v>
                </c:pt>
                <c:pt idx="1135">
                  <c:v>72.311723975305597</c:v>
                </c:pt>
                <c:pt idx="1136">
                  <c:v>72.375434745327894</c:v>
                </c:pt>
                <c:pt idx="1137">
                  <c:v>72.439145515350205</c:v>
                </c:pt>
                <c:pt idx="1138">
                  <c:v>72.502856285372502</c:v>
                </c:pt>
                <c:pt idx="1139">
                  <c:v>72.566567055394799</c:v>
                </c:pt>
                <c:pt idx="1140">
                  <c:v>72.630277825417096</c:v>
                </c:pt>
                <c:pt idx="1141">
                  <c:v>72.693988595439393</c:v>
                </c:pt>
                <c:pt idx="1142">
                  <c:v>72.757699365461704</c:v>
                </c:pt>
                <c:pt idx="1143">
                  <c:v>72.821410135484001</c:v>
                </c:pt>
                <c:pt idx="1144">
                  <c:v>72.885120905506298</c:v>
                </c:pt>
                <c:pt idx="1145">
                  <c:v>72.948831675528595</c:v>
                </c:pt>
                <c:pt idx="1146">
                  <c:v>73.012542445550906</c:v>
                </c:pt>
                <c:pt idx="1147">
                  <c:v>73.076253215573203</c:v>
                </c:pt>
                <c:pt idx="1148">
                  <c:v>73.1399639855955</c:v>
                </c:pt>
                <c:pt idx="1149">
                  <c:v>73.203674755617797</c:v>
                </c:pt>
                <c:pt idx="1150">
                  <c:v>73.267385525640094</c:v>
                </c:pt>
                <c:pt idx="1151">
                  <c:v>73.331096295662405</c:v>
                </c:pt>
                <c:pt idx="1152">
                  <c:v>73.394807065684702</c:v>
                </c:pt>
                <c:pt idx="1153">
                  <c:v>73.458517835706999</c:v>
                </c:pt>
                <c:pt idx="1154">
                  <c:v>73.522228605729296</c:v>
                </c:pt>
                <c:pt idx="1155">
                  <c:v>73.585939375751593</c:v>
                </c:pt>
                <c:pt idx="1156">
                  <c:v>73.649650145773904</c:v>
                </c:pt>
                <c:pt idx="1157">
                  <c:v>73.713360915796201</c:v>
                </c:pt>
                <c:pt idx="1158">
                  <c:v>73.777071685818498</c:v>
                </c:pt>
                <c:pt idx="1159">
                  <c:v>73.840782455840795</c:v>
                </c:pt>
                <c:pt idx="1160">
                  <c:v>73.904493225863106</c:v>
                </c:pt>
                <c:pt idx="1161">
                  <c:v>73.968203995885403</c:v>
                </c:pt>
                <c:pt idx="1162">
                  <c:v>74.0319147659077</c:v>
                </c:pt>
                <c:pt idx="1163">
                  <c:v>74.095625535929997</c:v>
                </c:pt>
                <c:pt idx="1164">
                  <c:v>74.159336305952294</c:v>
                </c:pt>
                <c:pt idx="1165">
                  <c:v>74.223047075974605</c:v>
                </c:pt>
                <c:pt idx="1166">
                  <c:v>74.286757845996902</c:v>
                </c:pt>
                <c:pt idx="1167">
                  <c:v>74.3504686160191</c:v>
                </c:pt>
                <c:pt idx="1168">
                  <c:v>74.414179386041397</c:v>
                </c:pt>
                <c:pt idx="1169">
                  <c:v>74.477890156063694</c:v>
                </c:pt>
                <c:pt idx="1170">
                  <c:v>74.541600926086005</c:v>
                </c:pt>
                <c:pt idx="1171">
                  <c:v>74.605311696108302</c:v>
                </c:pt>
                <c:pt idx="1172">
                  <c:v>74.669022466130599</c:v>
                </c:pt>
                <c:pt idx="1173">
                  <c:v>74.732733236152896</c:v>
                </c:pt>
                <c:pt idx="1174">
                  <c:v>74.796444006175193</c:v>
                </c:pt>
                <c:pt idx="1175">
                  <c:v>74.860154776197504</c:v>
                </c:pt>
                <c:pt idx="1176">
                  <c:v>74.923865546219801</c:v>
                </c:pt>
                <c:pt idx="1177">
                  <c:v>74.987576316242098</c:v>
                </c:pt>
                <c:pt idx="1178">
                  <c:v>75.051287086264395</c:v>
                </c:pt>
                <c:pt idx="1179">
                  <c:v>75.114997856286706</c:v>
                </c:pt>
                <c:pt idx="1180">
                  <c:v>75.178708626309003</c:v>
                </c:pt>
                <c:pt idx="1181">
                  <c:v>75.2424193963313</c:v>
                </c:pt>
                <c:pt idx="1182">
                  <c:v>75.306130166353597</c:v>
                </c:pt>
                <c:pt idx="1183">
                  <c:v>75.369840936375894</c:v>
                </c:pt>
                <c:pt idx="1184">
                  <c:v>75.433551706398205</c:v>
                </c:pt>
                <c:pt idx="1185">
                  <c:v>75.497262476420502</c:v>
                </c:pt>
                <c:pt idx="1186">
                  <c:v>75.560973246442799</c:v>
                </c:pt>
                <c:pt idx="1187">
                  <c:v>75.624684016465096</c:v>
                </c:pt>
                <c:pt idx="1188">
                  <c:v>75.688394786487393</c:v>
                </c:pt>
                <c:pt idx="1189">
                  <c:v>75.752105556509704</c:v>
                </c:pt>
                <c:pt idx="1190">
                  <c:v>75.815816326532001</c:v>
                </c:pt>
                <c:pt idx="1191">
                  <c:v>75.879527096554298</c:v>
                </c:pt>
                <c:pt idx="1192">
                  <c:v>75.943237866576595</c:v>
                </c:pt>
                <c:pt idx="1193">
                  <c:v>76.006948636598906</c:v>
                </c:pt>
                <c:pt idx="1194">
                  <c:v>76.070659406621203</c:v>
                </c:pt>
                <c:pt idx="1195">
                  <c:v>76.1343701766435</c:v>
                </c:pt>
                <c:pt idx="1196">
                  <c:v>76.198080946665797</c:v>
                </c:pt>
                <c:pt idx="1197">
                  <c:v>76.261791716688094</c:v>
                </c:pt>
                <c:pt idx="1198">
                  <c:v>76.325502486710405</c:v>
                </c:pt>
                <c:pt idx="1199">
                  <c:v>76.389213256732702</c:v>
                </c:pt>
                <c:pt idx="1200">
                  <c:v>76.4529240267549</c:v>
                </c:pt>
                <c:pt idx="1201">
                  <c:v>76.516634796777197</c:v>
                </c:pt>
                <c:pt idx="1202">
                  <c:v>76.580345566799494</c:v>
                </c:pt>
                <c:pt idx="1203">
                  <c:v>76.644056336821805</c:v>
                </c:pt>
                <c:pt idx="1204">
                  <c:v>76.707767106844102</c:v>
                </c:pt>
                <c:pt idx="1205">
                  <c:v>76.771477876866399</c:v>
                </c:pt>
                <c:pt idx="1206">
                  <c:v>76.835188646888696</c:v>
                </c:pt>
                <c:pt idx="1207">
                  <c:v>76.898899416910993</c:v>
                </c:pt>
                <c:pt idx="1208">
                  <c:v>76.962610186933304</c:v>
                </c:pt>
                <c:pt idx="1209">
                  <c:v>77.026320956955601</c:v>
                </c:pt>
                <c:pt idx="1210">
                  <c:v>77.090031726977898</c:v>
                </c:pt>
                <c:pt idx="1211">
                  <c:v>77.153742497000195</c:v>
                </c:pt>
                <c:pt idx="1212">
                  <c:v>77.217453267022506</c:v>
                </c:pt>
                <c:pt idx="1213">
                  <c:v>77.281164037044803</c:v>
                </c:pt>
                <c:pt idx="1214">
                  <c:v>77.3448748070671</c:v>
                </c:pt>
                <c:pt idx="1215">
                  <c:v>77.408585577089397</c:v>
                </c:pt>
                <c:pt idx="1216">
                  <c:v>77.472296347111694</c:v>
                </c:pt>
                <c:pt idx="1217">
                  <c:v>77.536007117134005</c:v>
                </c:pt>
                <c:pt idx="1218">
                  <c:v>77.599717887156302</c:v>
                </c:pt>
                <c:pt idx="1219">
                  <c:v>77.663428657178599</c:v>
                </c:pt>
                <c:pt idx="1220">
                  <c:v>77.727139427200896</c:v>
                </c:pt>
                <c:pt idx="1221">
                  <c:v>77.790850197223193</c:v>
                </c:pt>
                <c:pt idx="1222">
                  <c:v>77.854560967245504</c:v>
                </c:pt>
                <c:pt idx="1223">
                  <c:v>77.918271737267801</c:v>
                </c:pt>
                <c:pt idx="1224">
                  <c:v>77.981982507290098</c:v>
                </c:pt>
                <c:pt idx="1225">
                  <c:v>78.045693277312395</c:v>
                </c:pt>
                <c:pt idx="1226">
                  <c:v>78.109404047334706</c:v>
                </c:pt>
                <c:pt idx="1227">
                  <c:v>78.173114817357003</c:v>
                </c:pt>
                <c:pt idx="1228">
                  <c:v>78.2368255873793</c:v>
                </c:pt>
                <c:pt idx="1229">
                  <c:v>78.300536357401597</c:v>
                </c:pt>
                <c:pt idx="1230">
                  <c:v>78.364247127423894</c:v>
                </c:pt>
                <c:pt idx="1231">
                  <c:v>78.427957897446205</c:v>
                </c:pt>
                <c:pt idx="1232">
                  <c:v>78.491668667468502</c:v>
                </c:pt>
                <c:pt idx="1233">
                  <c:v>78.5553794374907</c:v>
                </c:pt>
                <c:pt idx="1234">
                  <c:v>78.619090207512997</c:v>
                </c:pt>
                <c:pt idx="1235">
                  <c:v>78.682800977535294</c:v>
                </c:pt>
                <c:pt idx="1236">
                  <c:v>78.746511747557605</c:v>
                </c:pt>
                <c:pt idx="1237">
                  <c:v>78.810222517579902</c:v>
                </c:pt>
                <c:pt idx="1238">
                  <c:v>78.873933287602199</c:v>
                </c:pt>
                <c:pt idx="1239">
                  <c:v>78.937644057624496</c:v>
                </c:pt>
                <c:pt idx="1240">
                  <c:v>79.001354827646793</c:v>
                </c:pt>
                <c:pt idx="1241">
                  <c:v>79.065065597669104</c:v>
                </c:pt>
                <c:pt idx="1242">
                  <c:v>79.128776367691401</c:v>
                </c:pt>
                <c:pt idx="1243">
                  <c:v>79.192487137713698</c:v>
                </c:pt>
                <c:pt idx="1244">
                  <c:v>79.256197907735995</c:v>
                </c:pt>
                <c:pt idx="1245">
                  <c:v>79.319908677758306</c:v>
                </c:pt>
                <c:pt idx="1246">
                  <c:v>79.383619447780603</c:v>
                </c:pt>
                <c:pt idx="1247">
                  <c:v>79.4473302178029</c:v>
                </c:pt>
                <c:pt idx="1248">
                  <c:v>79.511040987825197</c:v>
                </c:pt>
                <c:pt idx="1249">
                  <c:v>79.574751757847494</c:v>
                </c:pt>
                <c:pt idx="1250">
                  <c:v>79.638462527869805</c:v>
                </c:pt>
                <c:pt idx="1251">
                  <c:v>79.702173297892102</c:v>
                </c:pt>
                <c:pt idx="1252">
                  <c:v>79.765884067914399</c:v>
                </c:pt>
                <c:pt idx="1253">
                  <c:v>79.829594837936696</c:v>
                </c:pt>
                <c:pt idx="1254">
                  <c:v>79.893305607958993</c:v>
                </c:pt>
                <c:pt idx="1255">
                  <c:v>79.957016377981304</c:v>
                </c:pt>
                <c:pt idx="1256">
                  <c:v>80.020727148003601</c:v>
                </c:pt>
                <c:pt idx="1257">
                  <c:v>80.084437918025898</c:v>
                </c:pt>
                <c:pt idx="1258">
                  <c:v>80.148148688048195</c:v>
                </c:pt>
                <c:pt idx="1259">
                  <c:v>80.211859458070506</c:v>
                </c:pt>
                <c:pt idx="1260">
                  <c:v>80.275570228092803</c:v>
                </c:pt>
                <c:pt idx="1261">
                  <c:v>80.3392809981151</c:v>
                </c:pt>
                <c:pt idx="1262">
                  <c:v>80.402991768137397</c:v>
                </c:pt>
                <c:pt idx="1263">
                  <c:v>80.466702538159694</c:v>
                </c:pt>
                <c:pt idx="1264">
                  <c:v>80.530413308182005</c:v>
                </c:pt>
                <c:pt idx="1265">
                  <c:v>80.594124078204302</c:v>
                </c:pt>
                <c:pt idx="1266">
                  <c:v>80.6578348482265</c:v>
                </c:pt>
                <c:pt idx="1267">
                  <c:v>80.721545618248797</c:v>
                </c:pt>
                <c:pt idx="1268">
                  <c:v>80.785256388271094</c:v>
                </c:pt>
                <c:pt idx="1269">
                  <c:v>80.848967158293405</c:v>
                </c:pt>
                <c:pt idx="1270">
                  <c:v>80.912677928315702</c:v>
                </c:pt>
                <c:pt idx="1271">
                  <c:v>80.976388698337999</c:v>
                </c:pt>
                <c:pt idx="1272">
                  <c:v>81.040099468360296</c:v>
                </c:pt>
                <c:pt idx="1273">
                  <c:v>81.103810238382593</c:v>
                </c:pt>
                <c:pt idx="1274">
                  <c:v>81.167521008404904</c:v>
                </c:pt>
                <c:pt idx="1275">
                  <c:v>81.231231778427201</c:v>
                </c:pt>
                <c:pt idx="1276">
                  <c:v>81.294942548449498</c:v>
                </c:pt>
                <c:pt idx="1277">
                  <c:v>81.358653318471795</c:v>
                </c:pt>
                <c:pt idx="1278">
                  <c:v>81.422364088494106</c:v>
                </c:pt>
                <c:pt idx="1279">
                  <c:v>81.486074858516403</c:v>
                </c:pt>
                <c:pt idx="1280">
                  <c:v>81.5497856285387</c:v>
                </c:pt>
                <c:pt idx="1281">
                  <c:v>81.613496398560997</c:v>
                </c:pt>
                <c:pt idx="1282">
                  <c:v>81.677207168583294</c:v>
                </c:pt>
                <c:pt idx="1283">
                  <c:v>81.740917938605605</c:v>
                </c:pt>
                <c:pt idx="1284">
                  <c:v>81.804628708627902</c:v>
                </c:pt>
                <c:pt idx="1285">
                  <c:v>81.868339478650199</c:v>
                </c:pt>
                <c:pt idx="1286">
                  <c:v>81.932050248672496</c:v>
                </c:pt>
                <c:pt idx="1287">
                  <c:v>81.995761018694793</c:v>
                </c:pt>
                <c:pt idx="1288">
                  <c:v>82.059471788717104</c:v>
                </c:pt>
                <c:pt idx="1289">
                  <c:v>82.123182558739401</c:v>
                </c:pt>
                <c:pt idx="1290">
                  <c:v>82.186893328761698</c:v>
                </c:pt>
                <c:pt idx="1291">
                  <c:v>82.250604098783995</c:v>
                </c:pt>
                <c:pt idx="1292">
                  <c:v>82.314314868806306</c:v>
                </c:pt>
                <c:pt idx="1293">
                  <c:v>82.378025638828603</c:v>
                </c:pt>
                <c:pt idx="1294">
                  <c:v>82.4417364088509</c:v>
                </c:pt>
                <c:pt idx="1295">
                  <c:v>82.505447178873197</c:v>
                </c:pt>
                <c:pt idx="1296">
                  <c:v>82.569157948895494</c:v>
                </c:pt>
                <c:pt idx="1297">
                  <c:v>82.632868718917805</c:v>
                </c:pt>
                <c:pt idx="1298">
                  <c:v>82.696579488940102</c:v>
                </c:pt>
                <c:pt idx="1299">
                  <c:v>82.7602902589623</c:v>
                </c:pt>
                <c:pt idx="1300">
                  <c:v>82.824001028984597</c:v>
                </c:pt>
                <c:pt idx="1301">
                  <c:v>82.887711799006894</c:v>
                </c:pt>
                <c:pt idx="1302">
                  <c:v>82.951422569029205</c:v>
                </c:pt>
                <c:pt idx="1303">
                  <c:v>83.015133339051502</c:v>
                </c:pt>
                <c:pt idx="1304">
                  <c:v>83.078844109073799</c:v>
                </c:pt>
                <c:pt idx="1305">
                  <c:v>83.142554879096096</c:v>
                </c:pt>
                <c:pt idx="1306">
                  <c:v>83.206265649118393</c:v>
                </c:pt>
                <c:pt idx="1307">
                  <c:v>83.269976419140704</c:v>
                </c:pt>
                <c:pt idx="1308">
                  <c:v>83.333687189163001</c:v>
                </c:pt>
                <c:pt idx="1309">
                  <c:v>83.397397959185298</c:v>
                </c:pt>
                <c:pt idx="1310">
                  <c:v>83.461108729207595</c:v>
                </c:pt>
                <c:pt idx="1311">
                  <c:v>83.524819499229906</c:v>
                </c:pt>
                <c:pt idx="1312">
                  <c:v>83.588530269252203</c:v>
                </c:pt>
                <c:pt idx="1313">
                  <c:v>83.6522410392745</c:v>
                </c:pt>
                <c:pt idx="1314">
                  <c:v>83.715951809296797</c:v>
                </c:pt>
                <c:pt idx="1315">
                  <c:v>83.779662579319094</c:v>
                </c:pt>
                <c:pt idx="1316">
                  <c:v>83.843373349341405</c:v>
                </c:pt>
                <c:pt idx="1317">
                  <c:v>83.907084119363702</c:v>
                </c:pt>
                <c:pt idx="1318">
                  <c:v>83.970794889385999</c:v>
                </c:pt>
                <c:pt idx="1319">
                  <c:v>84.034505659408296</c:v>
                </c:pt>
                <c:pt idx="1320">
                  <c:v>84.098216429430593</c:v>
                </c:pt>
                <c:pt idx="1321">
                  <c:v>84.161927199452904</c:v>
                </c:pt>
                <c:pt idx="1322">
                  <c:v>84.225637969475201</c:v>
                </c:pt>
                <c:pt idx="1323">
                  <c:v>84.289348739497498</c:v>
                </c:pt>
                <c:pt idx="1324">
                  <c:v>84.353059509519795</c:v>
                </c:pt>
                <c:pt idx="1325">
                  <c:v>84.416770279542106</c:v>
                </c:pt>
                <c:pt idx="1326">
                  <c:v>84.480481049564403</c:v>
                </c:pt>
                <c:pt idx="1327">
                  <c:v>84.5441918195867</c:v>
                </c:pt>
                <c:pt idx="1328">
                  <c:v>84.607902589608997</c:v>
                </c:pt>
                <c:pt idx="1329">
                  <c:v>84.671613359631294</c:v>
                </c:pt>
                <c:pt idx="1330">
                  <c:v>84.735324129653605</c:v>
                </c:pt>
                <c:pt idx="1331">
                  <c:v>84.799034899675902</c:v>
                </c:pt>
                <c:pt idx="1332">
                  <c:v>84.8627456696981</c:v>
                </c:pt>
                <c:pt idx="1333">
                  <c:v>84.926456439720397</c:v>
                </c:pt>
                <c:pt idx="1334">
                  <c:v>84.990167209742694</c:v>
                </c:pt>
                <c:pt idx="1335">
                  <c:v>85.053877979765005</c:v>
                </c:pt>
                <c:pt idx="1336">
                  <c:v>85.117588749787302</c:v>
                </c:pt>
                <c:pt idx="1337">
                  <c:v>85.181299519809599</c:v>
                </c:pt>
                <c:pt idx="1338">
                  <c:v>85.245010289831896</c:v>
                </c:pt>
                <c:pt idx="1339">
                  <c:v>85.308721059854193</c:v>
                </c:pt>
                <c:pt idx="1340">
                  <c:v>85.372431829876504</c:v>
                </c:pt>
                <c:pt idx="1341">
                  <c:v>85.436142599898801</c:v>
                </c:pt>
                <c:pt idx="1342">
                  <c:v>85.499853369921098</c:v>
                </c:pt>
                <c:pt idx="1343">
                  <c:v>85.563564139943395</c:v>
                </c:pt>
                <c:pt idx="1344">
                  <c:v>85.627274909965706</c:v>
                </c:pt>
                <c:pt idx="1345">
                  <c:v>85.690985679988003</c:v>
                </c:pt>
                <c:pt idx="1346">
                  <c:v>85.7546964500103</c:v>
                </c:pt>
                <c:pt idx="1347">
                  <c:v>85.818407220032597</c:v>
                </c:pt>
                <c:pt idx="1348">
                  <c:v>85.882117990054894</c:v>
                </c:pt>
                <c:pt idx="1349">
                  <c:v>85.945828760077205</c:v>
                </c:pt>
                <c:pt idx="1350">
                  <c:v>86.009539530099502</c:v>
                </c:pt>
                <c:pt idx="1351">
                  <c:v>86.073250300121799</c:v>
                </c:pt>
                <c:pt idx="1352">
                  <c:v>86.136961070144096</c:v>
                </c:pt>
                <c:pt idx="1353">
                  <c:v>86.200671840166393</c:v>
                </c:pt>
                <c:pt idx="1354">
                  <c:v>86.264382610188704</c:v>
                </c:pt>
                <c:pt idx="1355">
                  <c:v>86.328093380211001</c:v>
                </c:pt>
                <c:pt idx="1356">
                  <c:v>86.391804150233298</c:v>
                </c:pt>
                <c:pt idx="1357">
                  <c:v>86.455514920255595</c:v>
                </c:pt>
                <c:pt idx="1358">
                  <c:v>86.519225690277906</c:v>
                </c:pt>
                <c:pt idx="1359">
                  <c:v>86.582936460300203</c:v>
                </c:pt>
                <c:pt idx="1360">
                  <c:v>86.6466472303225</c:v>
                </c:pt>
                <c:pt idx="1361">
                  <c:v>86.710358000344797</c:v>
                </c:pt>
                <c:pt idx="1362">
                  <c:v>86.774068770367094</c:v>
                </c:pt>
                <c:pt idx="1363">
                  <c:v>86.837779540389405</c:v>
                </c:pt>
                <c:pt idx="1364">
                  <c:v>86.901490310411702</c:v>
                </c:pt>
                <c:pt idx="1365">
                  <c:v>86.9652010804339</c:v>
                </c:pt>
                <c:pt idx="1366">
                  <c:v>87.028911850456197</c:v>
                </c:pt>
                <c:pt idx="1367">
                  <c:v>87.092622620478494</c:v>
                </c:pt>
                <c:pt idx="1368">
                  <c:v>87.156333390500805</c:v>
                </c:pt>
                <c:pt idx="1369">
                  <c:v>87.220044160523102</c:v>
                </c:pt>
                <c:pt idx="1370">
                  <c:v>87.283754930545399</c:v>
                </c:pt>
                <c:pt idx="1371">
                  <c:v>87.347465700567696</c:v>
                </c:pt>
                <c:pt idx="1372">
                  <c:v>87.411176470589993</c:v>
                </c:pt>
                <c:pt idx="1373">
                  <c:v>87.474887240612304</c:v>
                </c:pt>
                <c:pt idx="1374">
                  <c:v>87.538598010634601</c:v>
                </c:pt>
                <c:pt idx="1375">
                  <c:v>87.602308780656898</c:v>
                </c:pt>
                <c:pt idx="1376">
                  <c:v>87.666019550679195</c:v>
                </c:pt>
                <c:pt idx="1377">
                  <c:v>87.729730320701506</c:v>
                </c:pt>
                <c:pt idx="1378">
                  <c:v>87.793441090723803</c:v>
                </c:pt>
                <c:pt idx="1379">
                  <c:v>87.8571518607461</c:v>
                </c:pt>
                <c:pt idx="1380">
                  <c:v>87.920862630768397</c:v>
                </c:pt>
                <c:pt idx="1381">
                  <c:v>87.984573400790694</c:v>
                </c:pt>
                <c:pt idx="1382">
                  <c:v>88.048284170813005</c:v>
                </c:pt>
                <c:pt idx="1383">
                  <c:v>88.111994940835302</c:v>
                </c:pt>
                <c:pt idx="1384">
                  <c:v>88.175705710857599</c:v>
                </c:pt>
                <c:pt idx="1385">
                  <c:v>88.239416480879896</c:v>
                </c:pt>
                <c:pt idx="1386">
                  <c:v>88.303127250902193</c:v>
                </c:pt>
                <c:pt idx="1387">
                  <c:v>88.366838020924504</c:v>
                </c:pt>
                <c:pt idx="1388">
                  <c:v>88.430548790946801</c:v>
                </c:pt>
                <c:pt idx="1389">
                  <c:v>88.494259560969098</c:v>
                </c:pt>
                <c:pt idx="1390">
                  <c:v>88.557970330991395</c:v>
                </c:pt>
                <c:pt idx="1391">
                  <c:v>88.621681101013706</c:v>
                </c:pt>
                <c:pt idx="1392">
                  <c:v>88.685391871036003</c:v>
                </c:pt>
                <c:pt idx="1393">
                  <c:v>88.7491026410583</c:v>
                </c:pt>
                <c:pt idx="1394">
                  <c:v>88.812813411080597</c:v>
                </c:pt>
                <c:pt idx="1395">
                  <c:v>88.876524181102894</c:v>
                </c:pt>
                <c:pt idx="1396">
                  <c:v>88.940234951125205</c:v>
                </c:pt>
                <c:pt idx="1397">
                  <c:v>89.003945721147502</c:v>
                </c:pt>
                <c:pt idx="1398">
                  <c:v>89.0676564911697</c:v>
                </c:pt>
                <c:pt idx="1399">
                  <c:v>89.131367261191997</c:v>
                </c:pt>
                <c:pt idx="1400">
                  <c:v>89.195078031214294</c:v>
                </c:pt>
                <c:pt idx="1401">
                  <c:v>89.258788801236605</c:v>
                </c:pt>
                <c:pt idx="1402">
                  <c:v>89.322499571258902</c:v>
                </c:pt>
                <c:pt idx="1403">
                  <c:v>89.386210341281199</c:v>
                </c:pt>
                <c:pt idx="1404">
                  <c:v>89.449921111303496</c:v>
                </c:pt>
                <c:pt idx="1405">
                  <c:v>89.513631881325793</c:v>
                </c:pt>
                <c:pt idx="1406">
                  <c:v>89.577342651348104</c:v>
                </c:pt>
                <c:pt idx="1407">
                  <c:v>89.641053421370401</c:v>
                </c:pt>
                <c:pt idx="1408">
                  <c:v>89.704764191392698</c:v>
                </c:pt>
                <c:pt idx="1409">
                  <c:v>89.768474961414995</c:v>
                </c:pt>
                <c:pt idx="1410">
                  <c:v>89.832185731437306</c:v>
                </c:pt>
                <c:pt idx="1411">
                  <c:v>89.895896501459603</c:v>
                </c:pt>
                <c:pt idx="1412">
                  <c:v>89.9596072714819</c:v>
                </c:pt>
                <c:pt idx="1413">
                  <c:v>90.023318041504197</c:v>
                </c:pt>
                <c:pt idx="1414">
                  <c:v>90.087028811526494</c:v>
                </c:pt>
                <c:pt idx="1415">
                  <c:v>90.150739581548805</c:v>
                </c:pt>
                <c:pt idx="1416">
                  <c:v>90.214450351571102</c:v>
                </c:pt>
                <c:pt idx="1417">
                  <c:v>90.278161121593399</c:v>
                </c:pt>
                <c:pt idx="1418">
                  <c:v>90.341871891615696</c:v>
                </c:pt>
                <c:pt idx="1419">
                  <c:v>90.405582661637993</c:v>
                </c:pt>
                <c:pt idx="1420">
                  <c:v>90.469293431660304</c:v>
                </c:pt>
                <c:pt idx="1421">
                  <c:v>90.533004201682601</c:v>
                </c:pt>
                <c:pt idx="1422">
                  <c:v>90.596714971704898</c:v>
                </c:pt>
                <c:pt idx="1423">
                  <c:v>90.660425741727195</c:v>
                </c:pt>
                <c:pt idx="1424">
                  <c:v>90.724136511749506</c:v>
                </c:pt>
                <c:pt idx="1425">
                  <c:v>90.787847281771803</c:v>
                </c:pt>
                <c:pt idx="1426">
                  <c:v>90.8515580517941</c:v>
                </c:pt>
                <c:pt idx="1427">
                  <c:v>90.915268821816397</c:v>
                </c:pt>
                <c:pt idx="1428">
                  <c:v>90.978979591838694</c:v>
                </c:pt>
                <c:pt idx="1429">
                  <c:v>91.042690361861005</c:v>
                </c:pt>
                <c:pt idx="1430">
                  <c:v>91.106401131883302</c:v>
                </c:pt>
                <c:pt idx="1431">
                  <c:v>91.1701119019055</c:v>
                </c:pt>
                <c:pt idx="1432">
                  <c:v>91.233822671927797</c:v>
                </c:pt>
                <c:pt idx="1433">
                  <c:v>91.297533441950094</c:v>
                </c:pt>
                <c:pt idx="1434">
                  <c:v>91.361244211972405</c:v>
                </c:pt>
                <c:pt idx="1435">
                  <c:v>91.424954981994702</c:v>
                </c:pt>
                <c:pt idx="1436">
                  <c:v>91.488665752016999</c:v>
                </c:pt>
                <c:pt idx="1437">
                  <c:v>91.552376522039296</c:v>
                </c:pt>
                <c:pt idx="1438">
                  <c:v>91.616087292061593</c:v>
                </c:pt>
                <c:pt idx="1439">
                  <c:v>91.679798062083904</c:v>
                </c:pt>
                <c:pt idx="1440">
                  <c:v>91.743508832106201</c:v>
                </c:pt>
                <c:pt idx="1441">
                  <c:v>91.807219602128498</c:v>
                </c:pt>
                <c:pt idx="1442">
                  <c:v>91.870930372150795</c:v>
                </c:pt>
                <c:pt idx="1443">
                  <c:v>91.934641142173106</c:v>
                </c:pt>
                <c:pt idx="1444">
                  <c:v>91.998351912195403</c:v>
                </c:pt>
                <c:pt idx="1445">
                  <c:v>92.0620626822177</c:v>
                </c:pt>
                <c:pt idx="1446">
                  <c:v>92.125773452239997</c:v>
                </c:pt>
                <c:pt idx="1447">
                  <c:v>92.189484222262294</c:v>
                </c:pt>
                <c:pt idx="1448">
                  <c:v>92.253194992284605</c:v>
                </c:pt>
                <c:pt idx="1449">
                  <c:v>92.316905762306902</c:v>
                </c:pt>
                <c:pt idx="1450">
                  <c:v>92.380616532329199</c:v>
                </c:pt>
                <c:pt idx="1451">
                  <c:v>92.444327302351496</c:v>
                </c:pt>
                <c:pt idx="1452">
                  <c:v>92.508038072373793</c:v>
                </c:pt>
                <c:pt idx="1453">
                  <c:v>92.571748842396104</c:v>
                </c:pt>
                <c:pt idx="1454">
                  <c:v>92.635459612418401</c:v>
                </c:pt>
                <c:pt idx="1455">
                  <c:v>92.699170382440698</c:v>
                </c:pt>
                <c:pt idx="1456">
                  <c:v>92.762881152462995</c:v>
                </c:pt>
                <c:pt idx="1457">
                  <c:v>92.826591922485306</c:v>
                </c:pt>
                <c:pt idx="1458">
                  <c:v>92.890302692507603</c:v>
                </c:pt>
                <c:pt idx="1459">
                  <c:v>92.9540134625299</c:v>
                </c:pt>
                <c:pt idx="1460">
                  <c:v>93.017724232552197</c:v>
                </c:pt>
                <c:pt idx="1461">
                  <c:v>93.081435002574494</c:v>
                </c:pt>
                <c:pt idx="1462">
                  <c:v>93.145145772596806</c:v>
                </c:pt>
                <c:pt idx="1463">
                  <c:v>93.208856542619102</c:v>
                </c:pt>
                <c:pt idx="1464">
                  <c:v>93.2725673126413</c:v>
                </c:pt>
                <c:pt idx="1465">
                  <c:v>93.336278082663597</c:v>
                </c:pt>
                <c:pt idx="1466">
                  <c:v>93.399988852685894</c:v>
                </c:pt>
                <c:pt idx="1467">
                  <c:v>93.463699622708205</c:v>
                </c:pt>
                <c:pt idx="1468">
                  <c:v>93.527410392730502</c:v>
                </c:pt>
                <c:pt idx="1469">
                  <c:v>93.591121162752799</c:v>
                </c:pt>
                <c:pt idx="1470">
                  <c:v>93.654831932775096</c:v>
                </c:pt>
                <c:pt idx="1471">
                  <c:v>93.718542702797393</c:v>
                </c:pt>
                <c:pt idx="1472">
                  <c:v>93.782253472819704</c:v>
                </c:pt>
                <c:pt idx="1473">
                  <c:v>93.845964242842001</c:v>
                </c:pt>
                <c:pt idx="1474">
                  <c:v>93.909675012864298</c:v>
                </c:pt>
                <c:pt idx="1475">
                  <c:v>93.973385782886595</c:v>
                </c:pt>
                <c:pt idx="1476">
                  <c:v>94.037096552908906</c:v>
                </c:pt>
                <c:pt idx="1477">
                  <c:v>94.100807322931203</c:v>
                </c:pt>
                <c:pt idx="1478">
                  <c:v>94.1645180929535</c:v>
                </c:pt>
                <c:pt idx="1479">
                  <c:v>94.228228862975797</c:v>
                </c:pt>
                <c:pt idx="1480">
                  <c:v>94.291939632998094</c:v>
                </c:pt>
                <c:pt idx="1481">
                  <c:v>94.355650403020405</c:v>
                </c:pt>
                <c:pt idx="1482">
                  <c:v>94.419361173042702</c:v>
                </c:pt>
                <c:pt idx="1483">
                  <c:v>94.483071943064999</c:v>
                </c:pt>
                <c:pt idx="1484">
                  <c:v>94.546782713087296</c:v>
                </c:pt>
                <c:pt idx="1485">
                  <c:v>94.610493483109593</c:v>
                </c:pt>
                <c:pt idx="1486">
                  <c:v>94.674204253131904</c:v>
                </c:pt>
                <c:pt idx="1487">
                  <c:v>94.737915023154201</c:v>
                </c:pt>
                <c:pt idx="1488">
                  <c:v>94.801625793176498</c:v>
                </c:pt>
                <c:pt idx="1489">
                  <c:v>94.865336563198795</c:v>
                </c:pt>
                <c:pt idx="1490">
                  <c:v>94.929047333221106</c:v>
                </c:pt>
                <c:pt idx="1491">
                  <c:v>94.992758103243403</c:v>
                </c:pt>
                <c:pt idx="1492">
                  <c:v>95.0564688732657</c:v>
                </c:pt>
                <c:pt idx="1493">
                  <c:v>95.120179643287997</c:v>
                </c:pt>
                <c:pt idx="1494">
                  <c:v>95.183890413310294</c:v>
                </c:pt>
                <c:pt idx="1495">
                  <c:v>95.247601183332606</c:v>
                </c:pt>
                <c:pt idx="1496">
                  <c:v>95.311311953354902</c:v>
                </c:pt>
                <c:pt idx="1497">
                  <c:v>95.3750227233771</c:v>
                </c:pt>
                <c:pt idx="1498">
                  <c:v>95.438733493399397</c:v>
                </c:pt>
                <c:pt idx="1499">
                  <c:v>95.502444263421694</c:v>
                </c:pt>
                <c:pt idx="1500">
                  <c:v>95.566155033444005</c:v>
                </c:pt>
                <c:pt idx="1501">
                  <c:v>95.629865803466302</c:v>
                </c:pt>
                <c:pt idx="1502">
                  <c:v>95.693576573488599</c:v>
                </c:pt>
                <c:pt idx="1503">
                  <c:v>95.757287343510896</c:v>
                </c:pt>
                <c:pt idx="1504">
                  <c:v>95.820998113533193</c:v>
                </c:pt>
                <c:pt idx="1505">
                  <c:v>95.884708883555504</c:v>
                </c:pt>
                <c:pt idx="1506">
                  <c:v>95.948419653577801</c:v>
                </c:pt>
                <c:pt idx="1507">
                  <c:v>96.012130423600098</c:v>
                </c:pt>
                <c:pt idx="1508">
                  <c:v>96.075841193622395</c:v>
                </c:pt>
                <c:pt idx="1509">
                  <c:v>96.139551963644706</c:v>
                </c:pt>
                <c:pt idx="1510">
                  <c:v>96.203262733667003</c:v>
                </c:pt>
                <c:pt idx="1511">
                  <c:v>96.2669735036893</c:v>
                </c:pt>
                <c:pt idx="1512">
                  <c:v>96.330684273711597</c:v>
                </c:pt>
                <c:pt idx="1513">
                  <c:v>96.394395043733894</c:v>
                </c:pt>
                <c:pt idx="1514">
                  <c:v>96.458105813756205</c:v>
                </c:pt>
                <c:pt idx="1515">
                  <c:v>96.521816583778502</c:v>
                </c:pt>
                <c:pt idx="1516">
                  <c:v>96.585527353800799</c:v>
                </c:pt>
                <c:pt idx="1517">
                  <c:v>96.649238123823096</c:v>
                </c:pt>
                <c:pt idx="1518">
                  <c:v>96.712948893845393</c:v>
                </c:pt>
                <c:pt idx="1519">
                  <c:v>96.776659663867704</c:v>
                </c:pt>
                <c:pt idx="1520">
                  <c:v>96.840370433890001</c:v>
                </c:pt>
                <c:pt idx="1521">
                  <c:v>96.904081203912298</c:v>
                </c:pt>
                <c:pt idx="1522">
                  <c:v>96.967791973934595</c:v>
                </c:pt>
                <c:pt idx="1523">
                  <c:v>97.031502743956906</c:v>
                </c:pt>
                <c:pt idx="1524">
                  <c:v>97.095213513979203</c:v>
                </c:pt>
                <c:pt idx="1525">
                  <c:v>97.1589242840015</c:v>
                </c:pt>
                <c:pt idx="1526">
                  <c:v>97.222635054023797</c:v>
                </c:pt>
                <c:pt idx="1527">
                  <c:v>97.286345824046094</c:v>
                </c:pt>
                <c:pt idx="1528">
                  <c:v>97.350056594068406</c:v>
                </c:pt>
                <c:pt idx="1529">
                  <c:v>97.413767364090702</c:v>
                </c:pt>
                <c:pt idx="1530">
                  <c:v>97.4774781341129</c:v>
                </c:pt>
                <c:pt idx="1531">
                  <c:v>97.541188904135197</c:v>
                </c:pt>
                <c:pt idx="1532">
                  <c:v>97.604899674157494</c:v>
                </c:pt>
                <c:pt idx="1533">
                  <c:v>97.668610444179805</c:v>
                </c:pt>
                <c:pt idx="1534">
                  <c:v>97.732321214202102</c:v>
                </c:pt>
                <c:pt idx="1535">
                  <c:v>97.796031984224399</c:v>
                </c:pt>
                <c:pt idx="1536">
                  <c:v>97.859742754246696</c:v>
                </c:pt>
                <c:pt idx="1537">
                  <c:v>97.923453524268993</c:v>
                </c:pt>
                <c:pt idx="1538">
                  <c:v>97.987164294291304</c:v>
                </c:pt>
                <c:pt idx="1539">
                  <c:v>98.050875064313601</c:v>
                </c:pt>
                <c:pt idx="1540">
                  <c:v>98.114585834335898</c:v>
                </c:pt>
                <c:pt idx="1541">
                  <c:v>98.178296604358195</c:v>
                </c:pt>
                <c:pt idx="1542">
                  <c:v>98.242007374380506</c:v>
                </c:pt>
                <c:pt idx="1543">
                  <c:v>98.305718144402803</c:v>
                </c:pt>
                <c:pt idx="1544">
                  <c:v>98.3694289144251</c:v>
                </c:pt>
                <c:pt idx="1545">
                  <c:v>98.433139684447397</c:v>
                </c:pt>
                <c:pt idx="1546">
                  <c:v>98.496850454469694</c:v>
                </c:pt>
                <c:pt idx="1547">
                  <c:v>98.560561224492005</c:v>
                </c:pt>
                <c:pt idx="1548">
                  <c:v>98.624271994514302</c:v>
                </c:pt>
                <c:pt idx="1549">
                  <c:v>98.687982764536599</c:v>
                </c:pt>
                <c:pt idx="1550">
                  <c:v>98.751693534558896</c:v>
                </c:pt>
                <c:pt idx="1551">
                  <c:v>98.815404304581193</c:v>
                </c:pt>
                <c:pt idx="1552">
                  <c:v>98.879115074603504</c:v>
                </c:pt>
                <c:pt idx="1553">
                  <c:v>98.942825844625801</c:v>
                </c:pt>
                <c:pt idx="1554">
                  <c:v>99.006536614648098</c:v>
                </c:pt>
                <c:pt idx="1555">
                  <c:v>99.070247384670395</c:v>
                </c:pt>
                <c:pt idx="1556">
                  <c:v>99.133958154692706</c:v>
                </c:pt>
                <c:pt idx="1557">
                  <c:v>99.197668924715003</c:v>
                </c:pt>
                <c:pt idx="1558">
                  <c:v>99.2613796947373</c:v>
                </c:pt>
                <c:pt idx="1559">
                  <c:v>99.325090464759597</c:v>
                </c:pt>
                <c:pt idx="1560">
                  <c:v>99.388801234781894</c:v>
                </c:pt>
                <c:pt idx="1561">
                  <c:v>99.452512004804206</c:v>
                </c:pt>
                <c:pt idx="1562">
                  <c:v>99.516222774826502</c:v>
                </c:pt>
                <c:pt idx="1563">
                  <c:v>99.5799335448487</c:v>
                </c:pt>
                <c:pt idx="1564">
                  <c:v>99.643644314870997</c:v>
                </c:pt>
                <c:pt idx="1565">
                  <c:v>99.707355084893294</c:v>
                </c:pt>
                <c:pt idx="1566">
                  <c:v>99.771065854915605</c:v>
                </c:pt>
                <c:pt idx="1567">
                  <c:v>99.834776624937902</c:v>
                </c:pt>
                <c:pt idx="1568">
                  <c:v>99.898487394960199</c:v>
                </c:pt>
                <c:pt idx="1569">
                  <c:v>99.962198164982496</c:v>
                </c:pt>
                <c:pt idx="1570">
                  <c:v>100.02590893500501</c:v>
                </c:pt>
                <c:pt idx="1571">
                  <c:v>100.089619705027</c:v>
                </c:pt>
                <c:pt idx="1572">
                  <c:v>100.153330475049</c:v>
                </c:pt>
                <c:pt idx="1573">
                  <c:v>100.217041245072</c:v>
                </c:pt>
                <c:pt idx="1574">
                  <c:v>100.280752015094</c:v>
                </c:pt>
                <c:pt idx="1575">
                  <c:v>100.34446278511599</c:v>
                </c:pt>
                <c:pt idx="1576">
                  <c:v>100.408173555139</c:v>
                </c:pt>
                <c:pt idx="1577">
                  <c:v>100.471884325161</c:v>
                </c:pt>
                <c:pt idx="1578">
                  <c:v>100.535595095183</c:v>
                </c:pt>
                <c:pt idx="1579">
                  <c:v>100.59930586520601</c:v>
                </c:pt>
                <c:pt idx="1580">
                  <c:v>100.663016635228</c:v>
                </c:pt>
                <c:pt idx="1581">
                  <c:v>100.72672740525</c:v>
                </c:pt>
                <c:pt idx="1582">
                  <c:v>100.790438175272</c:v>
                </c:pt>
                <c:pt idx="1583">
                  <c:v>100.85414894529499</c:v>
                </c:pt>
                <c:pt idx="1584">
                  <c:v>100.91785971531699</c:v>
                </c:pt>
                <c:pt idx="1585">
                  <c:v>100.98157048533901</c:v>
                </c:pt>
                <c:pt idx="1586">
                  <c:v>101.045281255362</c:v>
                </c:pt>
                <c:pt idx="1587">
                  <c:v>101.108992025384</c:v>
                </c:pt>
                <c:pt idx="1588">
                  <c:v>101.172702795406</c:v>
                </c:pt>
                <c:pt idx="1589">
                  <c:v>101.23641356542799</c:v>
                </c:pt>
                <c:pt idx="1590">
                  <c:v>101.300124335451</c:v>
                </c:pt>
                <c:pt idx="1591">
                  <c:v>101.363835105473</c:v>
                </c:pt>
                <c:pt idx="1592">
                  <c:v>101.427545875495</c:v>
                </c:pt>
                <c:pt idx="1593">
                  <c:v>101.49125664551801</c:v>
                </c:pt>
                <c:pt idx="1594">
                  <c:v>101.55496741554001</c:v>
                </c:pt>
                <c:pt idx="1595">
                  <c:v>101.618678185562</c:v>
                </c:pt>
                <c:pt idx="1596">
                  <c:v>101.682388955585</c:v>
                </c:pt>
                <c:pt idx="1597">
                  <c:v>101.746099725607</c:v>
                </c:pt>
                <c:pt idx="1598">
                  <c:v>101.80981049562899</c:v>
                </c:pt>
                <c:pt idx="1599">
                  <c:v>101.87352126565099</c:v>
                </c:pt>
                <c:pt idx="1600">
                  <c:v>101.937232035674</c:v>
                </c:pt>
                <c:pt idx="1601">
                  <c:v>102.000942805696</c:v>
                </c:pt>
                <c:pt idx="1602">
                  <c:v>102.064653575718</c:v>
                </c:pt>
                <c:pt idx="1603">
                  <c:v>102.12836434574101</c:v>
                </c:pt>
                <c:pt idx="1604">
                  <c:v>102.192075115763</c:v>
                </c:pt>
                <c:pt idx="1605">
                  <c:v>102.255785885785</c:v>
                </c:pt>
                <c:pt idx="1606">
                  <c:v>102.319496655808</c:v>
                </c:pt>
                <c:pt idx="1607">
                  <c:v>102.38320742582999</c:v>
                </c:pt>
                <c:pt idx="1608">
                  <c:v>102.44691819585201</c:v>
                </c:pt>
                <c:pt idx="1609">
                  <c:v>102.51062896587401</c:v>
                </c:pt>
                <c:pt idx="1610">
                  <c:v>102.574339735897</c:v>
                </c:pt>
                <c:pt idx="1611">
                  <c:v>102.638050505919</c:v>
                </c:pt>
                <c:pt idx="1612">
                  <c:v>102.701761275941</c:v>
                </c:pt>
                <c:pt idx="1613">
                  <c:v>102.765472045964</c:v>
                </c:pt>
                <c:pt idx="1614">
                  <c:v>102.829182815986</c:v>
                </c:pt>
                <c:pt idx="1615">
                  <c:v>102.892893586008</c:v>
                </c:pt>
                <c:pt idx="1616">
                  <c:v>102.95660435603</c:v>
                </c:pt>
                <c:pt idx="1617">
                  <c:v>103.02031512605301</c:v>
                </c:pt>
                <c:pt idx="1618">
                  <c:v>103.084025896075</c:v>
                </c:pt>
                <c:pt idx="1619">
                  <c:v>103.147736666097</c:v>
                </c:pt>
                <c:pt idx="1620">
                  <c:v>103.21144743612</c:v>
                </c:pt>
                <c:pt idx="1621">
                  <c:v>103.275158206142</c:v>
                </c:pt>
                <c:pt idx="1622">
                  <c:v>103.33886897616399</c:v>
                </c:pt>
                <c:pt idx="1623">
                  <c:v>103.402579746187</c:v>
                </c:pt>
                <c:pt idx="1624">
                  <c:v>103.466290516209</c:v>
                </c:pt>
                <c:pt idx="1625">
                  <c:v>103.530001286231</c:v>
                </c:pt>
                <c:pt idx="1626">
                  <c:v>103.593712056253</c:v>
                </c:pt>
                <c:pt idx="1627">
                  <c:v>103.657422826276</c:v>
                </c:pt>
                <c:pt idx="1628">
                  <c:v>103.721133596298</c:v>
                </c:pt>
                <c:pt idx="1629">
                  <c:v>103.78484436632</c:v>
                </c:pt>
                <c:pt idx="1630">
                  <c:v>103.84855513634299</c:v>
                </c:pt>
                <c:pt idx="1631">
                  <c:v>103.91226590636499</c:v>
                </c:pt>
                <c:pt idx="1632">
                  <c:v>103.97597667638701</c:v>
                </c:pt>
                <c:pt idx="1633">
                  <c:v>104.03968744641</c:v>
                </c:pt>
                <c:pt idx="1634">
                  <c:v>104.103398216432</c:v>
                </c:pt>
                <c:pt idx="1635">
                  <c:v>104.167108986454</c:v>
                </c:pt>
                <c:pt idx="1636">
                  <c:v>104.230819756476</c:v>
                </c:pt>
                <c:pt idx="1637">
                  <c:v>104.294530526499</c:v>
                </c:pt>
                <c:pt idx="1638">
                  <c:v>104.358241296521</c:v>
                </c:pt>
                <c:pt idx="1639">
                  <c:v>104.421952066543</c:v>
                </c:pt>
                <c:pt idx="1640">
                  <c:v>104.48566283656599</c:v>
                </c:pt>
                <c:pt idx="1641">
                  <c:v>104.54937360658801</c:v>
                </c:pt>
                <c:pt idx="1642">
                  <c:v>104.61308437661</c:v>
                </c:pt>
                <c:pt idx="1643">
                  <c:v>104.676795146633</c:v>
                </c:pt>
                <c:pt idx="1644">
                  <c:v>104.740505916655</c:v>
                </c:pt>
                <c:pt idx="1645">
                  <c:v>104.80421668667699</c:v>
                </c:pt>
                <c:pt idx="1646">
                  <c:v>104.86792745669899</c:v>
                </c:pt>
                <c:pt idx="1647">
                  <c:v>104.931638226722</c:v>
                </c:pt>
                <c:pt idx="1648">
                  <c:v>104.995348996744</c:v>
                </c:pt>
                <c:pt idx="1649">
                  <c:v>105.059059766766</c:v>
                </c:pt>
                <c:pt idx="1650">
                  <c:v>105.12277053678901</c:v>
                </c:pt>
                <c:pt idx="1651">
                  <c:v>105.186481306811</c:v>
                </c:pt>
                <c:pt idx="1652">
                  <c:v>105.250192076833</c:v>
                </c:pt>
                <c:pt idx="1653">
                  <c:v>105.313902846855</c:v>
                </c:pt>
                <c:pt idx="1654">
                  <c:v>105.37761361687799</c:v>
                </c:pt>
                <c:pt idx="1655">
                  <c:v>105.44132438690001</c:v>
                </c:pt>
                <c:pt idx="1656">
                  <c:v>105.50503515692201</c:v>
                </c:pt>
                <c:pt idx="1657">
                  <c:v>105.568745926945</c:v>
                </c:pt>
                <c:pt idx="1658">
                  <c:v>105.632456696967</c:v>
                </c:pt>
                <c:pt idx="1659">
                  <c:v>105.696167466989</c:v>
                </c:pt>
                <c:pt idx="1660">
                  <c:v>105.759878237012</c:v>
                </c:pt>
                <c:pt idx="1661">
                  <c:v>105.823589007034</c:v>
                </c:pt>
                <c:pt idx="1662">
                  <c:v>105.887299777056</c:v>
                </c:pt>
                <c:pt idx="1663">
                  <c:v>105.951010547078</c:v>
                </c:pt>
                <c:pt idx="1664">
                  <c:v>106.01472131710101</c:v>
                </c:pt>
                <c:pt idx="1665">
                  <c:v>106.07843208712301</c:v>
                </c:pt>
                <c:pt idx="1666">
                  <c:v>106.142142857145</c:v>
                </c:pt>
                <c:pt idx="1667">
                  <c:v>106.205853627168</c:v>
                </c:pt>
                <c:pt idx="1668">
                  <c:v>106.26956439719</c:v>
                </c:pt>
                <c:pt idx="1669">
                  <c:v>106.33327516721199</c:v>
                </c:pt>
                <c:pt idx="1670">
                  <c:v>106.396985937235</c:v>
                </c:pt>
                <c:pt idx="1671">
                  <c:v>106.460696707257</c:v>
                </c:pt>
                <c:pt idx="1672">
                  <c:v>106.524407477279</c:v>
                </c:pt>
                <c:pt idx="1673">
                  <c:v>106.588118247301</c:v>
                </c:pt>
                <c:pt idx="1674">
                  <c:v>106.651829017324</c:v>
                </c:pt>
                <c:pt idx="1675">
                  <c:v>106.715539787346</c:v>
                </c:pt>
                <c:pt idx="1676">
                  <c:v>106.779250557368</c:v>
                </c:pt>
                <c:pt idx="1677">
                  <c:v>106.842961327391</c:v>
                </c:pt>
                <c:pt idx="1678">
                  <c:v>106.90667209741299</c:v>
                </c:pt>
                <c:pt idx="1679">
                  <c:v>106.97038286743501</c:v>
                </c:pt>
                <c:pt idx="1680">
                  <c:v>107.034093637457</c:v>
                </c:pt>
                <c:pt idx="1681">
                  <c:v>107.09780440748</c:v>
                </c:pt>
                <c:pt idx="1682">
                  <c:v>107.161515177502</c:v>
                </c:pt>
                <c:pt idx="1683">
                  <c:v>107.225225947524</c:v>
                </c:pt>
                <c:pt idx="1684">
                  <c:v>107.288936717547</c:v>
                </c:pt>
                <c:pt idx="1685">
                  <c:v>107.352647487569</c:v>
                </c:pt>
                <c:pt idx="1686">
                  <c:v>107.416358257591</c:v>
                </c:pt>
                <c:pt idx="1687">
                  <c:v>107.48006902761399</c:v>
                </c:pt>
                <c:pt idx="1688">
                  <c:v>107.54377979763601</c:v>
                </c:pt>
                <c:pt idx="1689">
                  <c:v>107.607490567658</c:v>
                </c:pt>
                <c:pt idx="1690">
                  <c:v>107.67120133768</c:v>
                </c:pt>
                <c:pt idx="1691">
                  <c:v>107.734912107703</c:v>
                </c:pt>
                <c:pt idx="1692">
                  <c:v>107.79862287772499</c:v>
                </c:pt>
                <c:pt idx="1693">
                  <c:v>107.86233364774699</c:v>
                </c:pt>
                <c:pt idx="1694">
                  <c:v>107.92604441777</c:v>
                </c:pt>
                <c:pt idx="1695">
                  <c:v>107.989755187792</c:v>
                </c:pt>
                <c:pt idx="1696">
                  <c:v>108.053465957814</c:v>
                </c:pt>
                <c:pt idx="1697">
                  <c:v>108.11717672783701</c:v>
                </c:pt>
                <c:pt idx="1698">
                  <c:v>108.180887497859</c:v>
                </c:pt>
                <c:pt idx="1699">
                  <c:v>108.244598267881</c:v>
                </c:pt>
                <c:pt idx="1700">
                  <c:v>108.308309037903</c:v>
                </c:pt>
                <c:pt idx="1701">
                  <c:v>108.37201980792599</c:v>
                </c:pt>
                <c:pt idx="1702">
                  <c:v>108.43573057794799</c:v>
                </c:pt>
                <c:pt idx="1703">
                  <c:v>108.49944134797001</c:v>
                </c:pt>
                <c:pt idx="1704">
                  <c:v>108.563152117993</c:v>
                </c:pt>
                <c:pt idx="1705">
                  <c:v>108.626862888015</c:v>
                </c:pt>
                <c:pt idx="1706">
                  <c:v>108.690573658037</c:v>
                </c:pt>
                <c:pt idx="1707">
                  <c:v>108.75428442806</c:v>
                </c:pt>
                <c:pt idx="1708">
                  <c:v>108.817995198082</c:v>
                </c:pt>
                <c:pt idx="1709">
                  <c:v>108.881705968104</c:v>
                </c:pt>
                <c:pt idx="1710">
                  <c:v>108.945416738126</c:v>
                </c:pt>
                <c:pt idx="1711">
                  <c:v>109.00912750814901</c:v>
                </c:pt>
                <c:pt idx="1712">
                  <c:v>109.07283827817101</c:v>
                </c:pt>
                <c:pt idx="1713">
                  <c:v>109.136549048193</c:v>
                </c:pt>
                <c:pt idx="1714">
                  <c:v>109.200259818216</c:v>
                </c:pt>
                <c:pt idx="1715">
                  <c:v>109.263970588238</c:v>
                </c:pt>
                <c:pt idx="1716">
                  <c:v>109.32768135825999</c:v>
                </c:pt>
                <c:pt idx="1717">
                  <c:v>109.39139212828201</c:v>
                </c:pt>
                <c:pt idx="1718">
                  <c:v>109.455102898305</c:v>
                </c:pt>
                <c:pt idx="1719">
                  <c:v>109.518813668327</c:v>
                </c:pt>
                <c:pt idx="1720">
                  <c:v>109.582524438349</c:v>
                </c:pt>
                <c:pt idx="1721">
                  <c:v>109.646235208372</c:v>
                </c:pt>
                <c:pt idx="1722">
                  <c:v>109.709945978394</c:v>
                </c:pt>
                <c:pt idx="1723">
                  <c:v>109.773656748416</c:v>
                </c:pt>
                <c:pt idx="1724">
                  <c:v>109.837367518439</c:v>
                </c:pt>
                <c:pt idx="1725">
                  <c:v>109.90107828846099</c:v>
                </c:pt>
                <c:pt idx="1726">
                  <c:v>109.96478905848301</c:v>
                </c:pt>
                <c:pt idx="1727">
                  <c:v>110.02849982850501</c:v>
                </c:pt>
                <c:pt idx="1728">
                  <c:v>110.092210598528</c:v>
                </c:pt>
                <c:pt idx="1729">
                  <c:v>110.15592136855</c:v>
                </c:pt>
                <c:pt idx="1730">
                  <c:v>110.219632138572</c:v>
                </c:pt>
                <c:pt idx="1731">
                  <c:v>110.283342908595</c:v>
                </c:pt>
                <c:pt idx="1732">
                  <c:v>110.347053678617</c:v>
                </c:pt>
                <c:pt idx="1733">
                  <c:v>110.410764448639</c:v>
                </c:pt>
                <c:pt idx="1734">
                  <c:v>110.47447521866199</c:v>
                </c:pt>
                <c:pt idx="1735">
                  <c:v>110.53818598868401</c:v>
                </c:pt>
                <c:pt idx="1736">
                  <c:v>110.601896758706</c:v>
                </c:pt>
                <c:pt idx="1737">
                  <c:v>110.665607528728</c:v>
                </c:pt>
                <c:pt idx="1738">
                  <c:v>110.729318298751</c:v>
                </c:pt>
                <c:pt idx="1739">
                  <c:v>110.793029068773</c:v>
                </c:pt>
                <c:pt idx="1740">
                  <c:v>110.85673983879499</c:v>
                </c:pt>
                <c:pt idx="1741">
                  <c:v>110.920450608818</c:v>
                </c:pt>
                <c:pt idx="1742">
                  <c:v>110.98416137884</c:v>
                </c:pt>
                <c:pt idx="1743">
                  <c:v>111.047872148862</c:v>
                </c:pt>
                <c:pt idx="1744">
                  <c:v>111.11158291888501</c:v>
                </c:pt>
                <c:pt idx="1745">
                  <c:v>111.175293688907</c:v>
                </c:pt>
                <c:pt idx="1746">
                  <c:v>111.239004458929</c:v>
                </c:pt>
                <c:pt idx="1747">
                  <c:v>111.302715228951</c:v>
                </c:pt>
                <c:pt idx="1748">
                  <c:v>111.36642599897399</c:v>
                </c:pt>
                <c:pt idx="1749">
                  <c:v>111.43013676899599</c:v>
                </c:pt>
                <c:pt idx="1750">
                  <c:v>111.49384753901801</c:v>
                </c:pt>
                <c:pt idx="1751">
                  <c:v>111.557558309041</c:v>
                </c:pt>
                <c:pt idx="1752">
                  <c:v>111.621269079063</c:v>
                </c:pt>
                <c:pt idx="1753">
                  <c:v>111.684979849085</c:v>
                </c:pt>
                <c:pt idx="1754">
                  <c:v>111.74869061910699</c:v>
                </c:pt>
                <c:pt idx="1755">
                  <c:v>111.81240138913</c:v>
                </c:pt>
                <c:pt idx="1756">
                  <c:v>111.876112159152</c:v>
                </c:pt>
                <c:pt idx="1757">
                  <c:v>111.939822929174</c:v>
                </c:pt>
                <c:pt idx="1758">
                  <c:v>112.00353369919701</c:v>
                </c:pt>
                <c:pt idx="1759">
                  <c:v>112.06724446921901</c:v>
                </c:pt>
                <c:pt idx="1760">
                  <c:v>112.130955239241</c:v>
                </c:pt>
                <c:pt idx="1761">
                  <c:v>112.194666009264</c:v>
                </c:pt>
                <c:pt idx="1762">
                  <c:v>112.258376779286</c:v>
                </c:pt>
                <c:pt idx="1763">
                  <c:v>112.32208754930799</c:v>
                </c:pt>
                <c:pt idx="1764">
                  <c:v>112.38579831932999</c:v>
                </c:pt>
                <c:pt idx="1765">
                  <c:v>112.449509089353</c:v>
                </c:pt>
                <c:pt idx="1766">
                  <c:v>112.513219859375</c:v>
                </c:pt>
                <c:pt idx="1767">
                  <c:v>112.576930629397</c:v>
                </c:pt>
                <c:pt idx="1768">
                  <c:v>112.64064139942001</c:v>
                </c:pt>
                <c:pt idx="1769">
                  <c:v>112.704352169442</c:v>
                </c:pt>
                <c:pt idx="1770">
                  <c:v>112.768062939464</c:v>
                </c:pt>
                <c:pt idx="1771">
                  <c:v>112.831773709487</c:v>
                </c:pt>
                <c:pt idx="1772">
                  <c:v>112.89548447950899</c:v>
                </c:pt>
                <c:pt idx="1773">
                  <c:v>112.95919524953101</c:v>
                </c:pt>
                <c:pt idx="1774">
                  <c:v>113.02290601955301</c:v>
                </c:pt>
                <c:pt idx="1775">
                  <c:v>113.086616789576</c:v>
                </c:pt>
                <c:pt idx="1776">
                  <c:v>113.150327559598</c:v>
                </c:pt>
                <c:pt idx="1777">
                  <c:v>113.21403832962</c:v>
                </c:pt>
                <c:pt idx="1778">
                  <c:v>113.277749099643</c:v>
                </c:pt>
                <c:pt idx="1779">
                  <c:v>113.341459869665</c:v>
                </c:pt>
                <c:pt idx="1780">
                  <c:v>113.405170639687</c:v>
                </c:pt>
                <c:pt idx="1781">
                  <c:v>113.468881409709</c:v>
                </c:pt>
                <c:pt idx="1782">
                  <c:v>113.53259217973201</c:v>
                </c:pt>
                <c:pt idx="1783">
                  <c:v>113.596302949754</c:v>
                </c:pt>
                <c:pt idx="1784">
                  <c:v>113.660013719776</c:v>
                </c:pt>
                <c:pt idx="1785">
                  <c:v>113.723724489799</c:v>
                </c:pt>
                <c:pt idx="1786">
                  <c:v>113.787435259821</c:v>
                </c:pt>
                <c:pt idx="1787">
                  <c:v>113.85114602984299</c:v>
                </c:pt>
                <c:pt idx="1788">
                  <c:v>113.914856799866</c:v>
                </c:pt>
                <c:pt idx="1789">
                  <c:v>113.978567569888</c:v>
                </c:pt>
                <c:pt idx="1790">
                  <c:v>114.04227833991</c:v>
                </c:pt>
                <c:pt idx="1791">
                  <c:v>114.105989109932</c:v>
                </c:pt>
                <c:pt idx="1792">
                  <c:v>114.169699879955</c:v>
                </c:pt>
                <c:pt idx="1793">
                  <c:v>114.233410649977</c:v>
                </c:pt>
                <c:pt idx="1794">
                  <c:v>114.297121419999</c:v>
                </c:pt>
                <c:pt idx="1795">
                  <c:v>114.36083219002199</c:v>
                </c:pt>
                <c:pt idx="1796">
                  <c:v>114.42454296004399</c:v>
                </c:pt>
                <c:pt idx="1797">
                  <c:v>114.48825373006601</c:v>
                </c:pt>
                <c:pt idx="1798">
                  <c:v>114.551964500089</c:v>
                </c:pt>
                <c:pt idx="1799">
                  <c:v>114.615675270111</c:v>
                </c:pt>
                <c:pt idx="1800">
                  <c:v>114.679386040133</c:v>
                </c:pt>
                <c:pt idx="1801">
                  <c:v>114.743096810155</c:v>
                </c:pt>
                <c:pt idx="1802">
                  <c:v>114.806807580178</c:v>
                </c:pt>
                <c:pt idx="1803">
                  <c:v>114.8705183502</c:v>
                </c:pt>
                <c:pt idx="1804">
                  <c:v>114.934229120222</c:v>
                </c:pt>
                <c:pt idx="1805">
                  <c:v>114.99793989024499</c:v>
                </c:pt>
                <c:pt idx="1806">
                  <c:v>115.06165066026701</c:v>
                </c:pt>
                <c:pt idx="1807">
                  <c:v>115.125361430289</c:v>
                </c:pt>
                <c:pt idx="1808">
                  <c:v>115.189072200312</c:v>
                </c:pt>
                <c:pt idx="1809">
                  <c:v>115.252782970334</c:v>
                </c:pt>
                <c:pt idx="1810">
                  <c:v>115.31649374035599</c:v>
                </c:pt>
                <c:pt idx="1811">
                  <c:v>115.38020451037799</c:v>
                </c:pt>
                <c:pt idx="1812">
                  <c:v>115.443915280401</c:v>
                </c:pt>
                <c:pt idx="1813">
                  <c:v>115.507626050423</c:v>
                </c:pt>
                <c:pt idx="1814">
                  <c:v>115.571336820445</c:v>
                </c:pt>
                <c:pt idx="1815">
                  <c:v>115.63504759046801</c:v>
                </c:pt>
                <c:pt idx="1816">
                  <c:v>115.69875836049</c:v>
                </c:pt>
                <c:pt idx="1817">
                  <c:v>115.762469130512</c:v>
                </c:pt>
                <c:pt idx="1818">
                  <c:v>115.826179900534</c:v>
                </c:pt>
                <c:pt idx="1819">
                  <c:v>115.88989067055699</c:v>
                </c:pt>
                <c:pt idx="1820">
                  <c:v>115.95360144057901</c:v>
                </c:pt>
                <c:pt idx="1821">
                  <c:v>116.01731221060101</c:v>
                </c:pt>
                <c:pt idx="1822">
                  <c:v>116.081022980624</c:v>
                </c:pt>
                <c:pt idx="1823">
                  <c:v>116.144733750646</c:v>
                </c:pt>
                <c:pt idx="1824">
                  <c:v>116.208444520668</c:v>
                </c:pt>
                <c:pt idx="1825">
                  <c:v>116.272155290691</c:v>
                </c:pt>
                <c:pt idx="1826">
                  <c:v>116.335866060713</c:v>
                </c:pt>
                <c:pt idx="1827">
                  <c:v>116.399576830735</c:v>
                </c:pt>
                <c:pt idx="1828">
                  <c:v>116.463287600757</c:v>
                </c:pt>
                <c:pt idx="1829">
                  <c:v>116.52699837078001</c:v>
                </c:pt>
                <c:pt idx="1830">
                  <c:v>116.59070914080201</c:v>
                </c:pt>
                <c:pt idx="1831">
                  <c:v>116.654419910824</c:v>
                </c:pt>
                <c:pt idx="1832">
                  <c:v>116.718130680847</c:v>
                </c:pt>
                <c:pt idx="1833">
                  <c:v>116.781841450869</c:v>
                </c:pt>
                <c:pt idx="1834">
                  <c:v>116.84555222089099</c:v>
                </c:pt>
                <c:pt idx="1835">
                  <c:v>116.909262990914</c:v>
                </c:pt>
                <c:pt idx="1836">
                  <c:v>116.972973760936</c:v>
                </c:pt>
                <c:pt idx="1837">
                  <c:v>117.036684530958</c:v>
                </c:pt>
                <c:pt idx="1838">
                  <c:v>117.10039530098</c:v>
                </c:pt>
                <c:pt idx="1839">
                  <c:v>117.164106071003</c:v>
                </c:pt>
                <c:pt idx="1840">
                  <c:v>117.227816841025</c:v>
                </c:pt>
                <c:pt idx="1841">
                  <c:v>117.291527611047</c:v>
                </c:pt>
                <c:pt idx="1842">
                  <c:v>117.35523838107</c:v>
                </c:pt>
                <c:pt idx="1843">
                  <c:v>117.41894915109199</c:v>
                </c:pt>
                <c:pt idx="1844">
                  <c:v>117.48265992111401</c:v>
                </c:pt>
                <c:pt idx="1845">
                  <c:v>117.546370691136</c:v>
                </c:pt>
                <c:pt idx="1846">
                  <c:v>117.610081461159</c:v>
                </c:pt>
                <c:pt idx="1847">
                  <c:v>117.673792231181</c:v>
                </c:pt>
                <c:pt idx="1848">
                  <c:v>117.737503001203</c:v>
                </c:pt>
                <c:pt idx="1849">
                  <c:v>117.801213771226</c:v>
                </c:pt>
                <c:pt idx="1850">
                  <c:v>117.864924541248</c:v>
                </c:pt>
                <c:pt idx="1851">
                  <c:v>117.92863531127</c:v>
                </c:pt>
                <c:pt idx="1852">
                  <c:v>117.99234608129299</c:v>
                </c:pt>
                <c:pt idx="1853">
                  <c:v>118.05605685131501</c:v>
                </c:pt>
                <c:pt idx="1854">
                  <c:v>118.119767621337</c:v>
                </c:pt>
                <c:pt idx="1855">
                  <c:v>118.183478391359</c:v>
                </c:pt>
                <c:pt idx="1856">
                  <c:v>118.247189161382</c:v>
                </c:pt>
                <c:pt idx="1857">
                  <c:v>118.31089993140399</c:v>
                </c:pt>
                <c:pt idx="1858">
                  <c:v>118.37461070142599</c:v>
                </c:pt>
                <c:pt idx="1859">
                  <c:v>118.438321471449</c:v>
                </c:pt>
                <c:pt idx="1860">
                  <c:v>118.502032241471</c:v>
                </c:pt>
                <c:pt idx="1861">
                  <c:v>118.565743011493</c:v>
                </c:pt>
                <c:pt idx="1862">
                  <c:v>118.62945378151601</c:v>
                </c:pt>
                <c:pt idx="1863">
                  <c:v>118.693164551538</c:v>
                </c:pt>
                <c:pt idx="1864">
                  <c:v>118.75687532156</c:v>
                </c:pt>
                <c:pt idx="1865">
                  <c:v>118.820586091582</c:v>
                </c:pt>
                <c:pt idx="1866">
                  <c:v>118.88429686160499</c:v>
                </c:pt>
                <c:pt idx="1867">
                  <c:v>118.94800763162699</c:v>
                </c:pt>
                <c:pt idx="1868">
                  <c:v>119.01171840164901</c:v>
                </c:pt>
                <c:pt idx="1869">
                  <c:v>119.075429171672</c:v>
                </c:pt>
                <c:pt idx="1870">
                  <c:v>119.139139941694</c:v>
                </c:pt>
                <c:pt idx="1871">
                  <c:v>119.202850711716</c:v>
                </c:pt>
                <c:pt idx="1872">
                  <c:v>119.266561481739</c:v>
                </c:pt>
                <c:pt idx="1873">
                  <c:v>119.330272251761</c:v>
                </c:pt>
                <c:pt idx="1874">
                  <c:v>119.393983021783</c:v>
                </c:pt>
                <c:pt idx="1875">
                  <c:v>119.457693791805</c:v>
                </c:pt>
                <c:pt idx="1876">
                  <c:v>119.52140456182801</c:v>
                </c:pt>
                <c:pt idx="1877">
                  <c:v>119.58511533185001</c:v>
                </c:pt>
                <c:pt idx="1878">
                  <c:v>119.648826101872</c:v>
                </c:pt>
                <c:pt idx="1879">
                  <c:v>119.712536871895</c:v>
                </c:pt>
                <c:pt idx="1880">
                  <c:v>119.776247641917</c:v>
                </c:pt>
                <c:pt idx="1881">
                  <c:v>119.83995841193899</c:v>
                </c:pt>
                <c:pt idx="1882">
                  <c:v>119.90366918196101</c:v>
                </c:pt>
                <c:pt idx="1883">
                  <c:v>119.967379951984</c:v>
                </c:pt>
                <c:pt idx="1884">
                  <c:v>120.031090722006</c:v>
                </c:pt>
                <c:pt idx="1885">
                  <c:v>120.094801492028</c:v>
                </c:pt>
                <c:pt idx="1886">
                  <c:v>120.158512262051</c:v>
                </c:pt>
                <c:pt idx="1887">
                  <c:v>120.222223032073</c:v>
                </c:pt>
                <c:pt idx="1888">
                  <c:v>120.285933802095</c:v>
                </c:pt>
                <c:pt idx="1889">
                  <c:v>120.349644572118</c:v>
                </c:pt>
                <c:pt idx="1890">
                  <c:v>120.41335534213999</c:v>
                </c:pt>
                <c:pt idx="1891">
                  <c:v>120.47706611216201</c:v>
                </c:pt>
                <c:pt idx="1892">
                  <c:v>120.54077688218401</c:v>
                </c:pt>
                <c:pt idx="1893">
                  <c:v>120.604487652207</c:v>
                </c:pt>
                <c:pt idx="1894">
                  <c:v>120.668198422229</c:v>
                </c:pt>
                <c:pt idx="1895">
                  <c:v>120.731909192251</c:v>
                </c:pt>
                <c:pt idx="1896">
                  <c:v>120.795619962274</c:v>
                </c:pt>
                <c:pt idx="1897">
                  <c:v>120.859330732296</c:v>
                </c:pt>
                <c:pt idx="1898">
                  <c:v>120.923041502318</c:v>
                </c:pt>
                <c:pt idx="1899">
                  <c:v>120.98675227234099</c:v>
                </c:pt>
                <c:pt idx="1900">
                  <c:v>121.05046304236301</c:v>
                </c:pt>
                <c:pt idx="1901">
                  <c:v>121.114173812385</c:v>
                </c:pt>
                <c:pt idx="1902">
                  <c:v>121.177884582407</c:v>
                </c:pt>
                <c:pt idx="1903">
                  <c:v>121.24159535243</c:v>
                </c:pt>
                <c:pt idx="1904">
                  <c:v>121.305306122452</c:v>
                </c:pt>
                <c:pt idx="1905">
                  <c:v>121.36901689247399</c:v>
                </c:pt>
                <c:pt idx="1906">
                  <c:v>121.432727662497</c:v>
                </c:pt>
                <c:pt idx="1907">
                  <c:v>121.496438432519</c:v>
                </c:pt>
                <c:pt idx="1908">
                  <c:v>121.560149202541</c:v>
                </c:pt>
                <c:pt idx="1909">
                  <c:v>121.62385997256401</c:v>
                </c:pt>
                <c:pt idx="1910">
                  <c:v>121.687570742586</c:v>
                </c:pt>
                <c:pt idx="1911">
                  <c:v>121.751281512608</c:v>
                </c:pt>
                <c:pt idx="1912">
                  <c:v>121.81499228263</c:v>
                </c:pt>
                <c:pt idx="1913">
                  <c:v>121.87870305265299</c:v>
                </c:pt>
                <c:pt idx="1914">
                  <c:v>121.94241382267499</c:v>
                </c:pt>
                <c:pt idx="1915">
                  <c:v>122.00612459269701</c:v>
                </c:pt>
                <c:pt idx="1916">
                  <c:v>122.06983536272</c:v>
                </c:pt>
                <c:pt idx="1917">
                  <c:v>122.133546132742</c:v>
                </c:pt>
                <c:pt idx="1918">
                  <c:v>122.197256902764</c:v>
                </c:pt>
                <c:pt idx="1919">
                  <c:v>122.26096767278599</c:v>
                </c:pt>
                <c:pt idx="1920">
                  <c:v>122.324678442809</c:v>
                </c:pt>
                <c:pt idx="1921">
                  <c:v>122.388389212831</c:v>
                </c:pt>
                <c:pt idx="1922">
                  <c:v>122.452099982853</c:v>
                </c:pt>
                <c:pt idx="1923">
                  <c:v>122.51581075287601</c:v>
                </c:pt>
                <c:pt idx="1924">
                  <c:v>122.57952152289801</c:v>
                </c:pt>
                <c:pt idx="1925">
                  <c:v>122.64323229292</c:v>
                </c:pt>
                <c:pt idx="1926">
                  <c:v>122.706943062943</c:v>
                </c:pt>
                <c:pt idx="1927">
                  <c:v>122.770653832965</c:v>
                </c:pt>
                <c:pt idx="1928">
                  <c:v>122.83436460298699</c:v>
                </c:pt>
                <c:pt idx="1929">
                  <c:v>122.89807537300899</c:v>
                </c:pt>
                <c:pt idx="1930">
                  <c:v>122.961786143032</c:v>
                </c:pt>
                <c:pt idx="1931">
                  <c:v>123.025496913054</c:v>
                </c:pt>
                <c:pt idx="1932">
                  <c:v>123.089207683076</c:v>
                </c:pt>
                <c:pt idx="1933">
                  <c:v>123.15291845309901</c:v>
                </c:pt>
                <c:pt idx="1934">
                  <c:v>123.216629223121</c:v>
                </c:pt>
                <c:pt idx="1935">
                  <c:v>123.280339993143</c:v>
                </c:pt>
                <c:pt idx="1936">
                  <c:v>123.344050763166</c:v>
                </c:pt>
                <c:pt idx="1937">
                  <c:v>123.40776153318799</c:v>
                </c:pt>
                <c:pt idx="1938">
                  <c:v>123.47147230321001</c:v>
                </c:pt>
                <c:pt idx="1939">
                  <c:v>123.53518307323201</c:v>
                </c:pt>
                <c:pt idx="1940">
                  <c:v>123.598893843255</c:v>
                </c:pt>
                <c:pt idx="1941">
                  <c:v>123.662604613277</c:v>
                </c:pt>
                <c:pt idx="1942">
                  <c:v>123.726315383299</c:v>
                </c:pt>
                <c:pt idx="1943">
                  <c:v>123.790026153322</c:v>
                </c:pt>
                <c:pt idx="1944">
                  <c:v>123.853736923344</c:v>
                </c:pt>
                <c:pt idx="1945">
                  <c:v>123.917447693366</c:v>
                </c:pt>
                <c:pt idx="1946">
                  <c:v>123.981158463388</c:v>
                </c:pt>
                <c:pt idx="1947">
                  <c:v>124.04486923341101</c:v>
                </c:pt>
                <c:pt idx="1948">
                  <c:v>124.108580003433</c:v>
                </c:pt>
                <c:pt idx="1949">
                  <c:v>124.172290773455</c:v>
                </c:pt>
                <c:pt idx="1950">
                  <c:v>124.236001543478</c:v>
                </c:pt>
                <c:pt idx="1951">
                  <c:v>124.2997123135</c:v>
                </c:pt>
                <c:pt idx="1952">
                  <c:v>124.36342308352199</c:v>
                </c:pt>
                <c:pt idx="1953">
                  <c:v>124.427133853545</c:v>
                </c:pt>
                <c:pt idx="1954">
                  <c:v>124.490844623567</c:v>
                </c:pt>
                <c:pt idx="1955">
                  <c:v>124.554555393589</c:v>
                </c:pt>
                <c:pt idx="1956">
                  <c:v>124.618266163611</c:v>
                </c:pt>
                <c:pt idx="1957">
                  <c:v>124.681976933634</c:v>
                </c:pt>
                <c:pt idx="1958">
                  <c:v>124.745687703656</c:v>
                </c:pt>
                <c:pt idx="1959">
                  <c:v>124.809398473678</c:v>
                </c:pt>
                <c:pt idx="1960">
                  <c:v>124.87310924370099</c:v>
                </c:pt>
                <c:pt idx="1961">
                  <c:v>124.93682001372299</c:v>
                </c:pt>
                <c:pt idx="1962">
                  <c:v>125.00053078374501</c:v>
                </c:pt>
                <c:pt idx="1963">
                  <c:v>125.064241553768</c:v>
                </c:pt>
                <c:pt idx="1964">
                  <c:v>125.12795232379</c:v>
                </c:pt>
                <c:pt idx="1965">
                  <c:v>125.191663093812</c:v>
                </c:pt>
                <c:pt idx="1966">
                  <c:v>125.255373863834</c:v>
                </c:pt>
                <c:pt idx="1967">
                  <c:v>125.319084633857</c:v>
                </c:pt>
                <c:pt idx="1968">
                  <c:v>125.382795403879</c:v>
                </c:pt>
                <c:pt idx="1969">
                  <c:v>125.446506173901</c:v>
                </c:pt>
                <c:pt idx="1970">
                  <c:v>125.51021694392399</c:v>
                </c:pt>
                <c:pt idx="1971">
                  <c:v>125.57392771394601</c:v>
                </c:pt>
                <c:pt idx="1972">
                  <c:v>125.637638483968</c:v>
                </c:pt>
                <c:pt idx="1973">
                  <c:v>125.701349253991</c:v>
                </c:pt>
                <c:pt idx="1974">
                  <c:v>125.765060024013</c:v>
                </c:pt>
                <c:pt idx="1975">
                  <c:v>125.82877079403499</c:v>
                </c:pt>
                <c:pt idx="1976">
                  <c:v>125.89248156405699</c:v>
                </c:pt>
                <c:pt idx="1977">
                  <c:v>125.95619233408</c:v>
                </c:pt>
                <c:pt idx="1978">
                  <c:v>126.019903104102</c:v>
                </c:pt>
                <c:pt idx="1979">
                  <c:v>126.083613874124</c:v>
                </c:pt>
                <c:pt idx="1980">
                  <c:v>126.14732464414701</c:v>
                </c:pt>
                <c:pt idx="1981">
                  <c:v>126.211035414169</c:v>
                </c:pt>
                <c:pt idx="1982">
                  <c:v>126.274746184191</c:v>
                </c:pt>
                <c:pt idx="1983">
                  <c:v>126.338456954213</c:v>
                </c:pt>
                <c:pt idx="1984">
                  <c:v>126.40216772423599</c:v>
                </c:pt>
                <c:pt idx="1985">
                  <c:v>126.46587849425801</c:v>
                </c:pt>
                <c:pt idx="1986">
                  <c:v>126.52958926428001</c:v>
                </c:pt>
                <c:pt idx="1987">
                  <c:v>126.593300034303</c:v>
                </c:pt>
                <c:pt idx="1988">
                  <c:v>126.657010804325</c:v>
                </c:pt>
                <c:pt idx="1989">
                  <c:v>126.720721574347</c:v>
                </c:pt>
                <c:pt idx="1990">
                  <c:v>126.78443234437</c:v>
                </c:pt>
                <c:pt idx="1991">
                  <c:v>126.848143114392</c:v>
                </c:pt>
                <c:pt idx="1992">
                  <c:v>126.911853884414</c:v>
                </c:pt>
                <c:pt idx="1993">
                  <c:v>126.975564654436</c:v>
                </c:pt>
                <c:pt idx="1994">
                  <c:v>127.03927542445901</c:v>
                </c:pt>
                <c:pt idx="1995">
                  <c:v>127.10298619448101</c:v>
                </c:pt>
                <c:pt idx="1996">
                  <c:v>127.166696964503</c:v>
                </c:pt>
                <c:pt idx="1997">
                  <c:v>127.230407734526</c:v>
                </c:pt>
                <c:pt idx="1998">
                  <c:v>127.294118504548</c:v>
                </c:pt>
                <c:pt idx="1999">
                  <c:v>127.35782927456999</c:v>
                </c:pt>
                <c:pt idx="2000">
                  <c:v>127.421540044593</c:v>
                </c:pt>
                <c:pt idx="2001">
                  <c:v>127.485250814615</c:v>
                </c:pt>
                <c:pt idx="2002">
                  <c:v>127.548961584637</c:v>
                </c:pt>
                <c:pt idx="2003">
                  <c:v>127.612672354659</c:v>
                </c:pt>
                <c:pt idx="2004">
                  <c:v>127.676383124682</c:v>
                </c:pt>
                <c:pt idx="2005">
                  <c:v>127.740093894704</c:v>
                </c:pt>
                <c:pt idx="2006">
                  <c:v>127.803804664726</c:v>
                </c:pt>
                <c:pt idx="2007">
                  <c:v>127.867515434749</c:v>
                </c:pt>
                <c:pt idx="2008">
                  <c:v>127.93122620477099</c:v>
                </c:pt>
                <c:pt idx="2009">
                  <c:v>127.99493697479301</c:v>
                </c:pt>
                <c:pt idx="2010">
                  <c:v>128.058647744816</c:v>
                </c:pt>
                <c:pt idx="2011">
                  <c:v>128.122358514838</c:v>
                </c:pt>
                <c:pt idx="2012">
                  <c:v>128.18606928486</c:v>
                </c:pt>
                <c:pt idx="2013">
                  <c:v>128.249780054882</c:v>
                </c:pt>
                <c:pt idx="2014">
                  <c:v>128.31349082490499</c:v>
                </c:pt>
                <c:pt idx="2015">
                  <c:v>128.37720159492699</c:v>
                </c:pt>
                <c:pt idx="2016">
                  <c:v>128.44091236494901</c:v>
                </c:pt>
                <c:pt idx="2017">
                  <c:v>128.50462313497101</c:v>
                </c:pt>
                <c:pt idx="2018">
                  <c:v>128.56833390499401</c:v>
                </c:pt>
                <c:pt idx="2019">
                  <c:v>128.632044675016</c:v>
                </c:pt>
                <c:pt idx="2020">
                  <c:v>128.695755445038</c:v>
                </c:pt>
                <c:pt idx="2021">
                  <c:v>128.759466215061</c:v>
                </c:pt>
                <c:pt idx="2022">
                  <c:v>128.82317698508299</c:v>
                </c:pt>
                <c:pt idx="2023">
                  <c:v>128.88688775510499</c:v>
                </c:pt>
                <c:pt idx="2024">
                  <c:v>128.95059852512699</c:v>
                </c:pt>
                <c:pt idx="2025">
                  <c:v>129.01430929515001</c:v>
                </c:pt>
                <c:pt idx="2026">
                  <c:v>129.07802006517201</c:v>
                </c:pt>
                <c:pt idx="2027">
                  <c:v>129.14173083519401</c:v>
                </c:pt>
                <c:pt idx="2028">
                  <c:v>129.205441605217</c:v>
                </c:pt>
                <c:pt idx="2029">
                  <c:v>129.269152375239</c:v>
                </c:pt>
                <c:pt idx="2030">
                  <c:v>129.332863145261</c:v>
                </c:pt>
                <c:pt idx="2031">
                  <c:v>129.396573915283</c:v>
                </c:pt>
                <c:pt idx="2032">
                  <c:v>129.46028468530599</c:v>
                </c:pt>
                <c:pt idx="2033">
                  <c:v>129.52399545532799</c:v>
                </c:pt>
                <c:pt idx="2034">
                  <c:v>129.58770622534999</c:v>
                </c:pt>
                <c:pt idx="2035">
                  <c:v>129.65141699537301</c:v>
                </c:pt>
                <c:pt idx="2036">
                  <c:v>129.71512776539501</c:v>
                </c:pt>
                <c:pt idx="2037">
                  <c:v>129.77883853541701</c:v>
                </c:pt>
                <c:pt idx="2038">
                  <c:v>129.84254930543901</c:v>
                </c:pt>
                <c:pt idx="2039">
                  <c:v>129.906260075462</c:v>
                </c:pt>
                <c:pt idx="2040">
                  <c:v>129.969970845484</c:v>
                </c:pt>
                <c:pt idx="2041">
                  <c:v>130.033681615506</c:v>
                </c:pt>
                <c:pt idx="2042">
                  <c:v>130.09739238552899</c:v>
                </c:pt>
                <c:pt idx="2043">
                  <c:v>130.16110315555099</c:v>
                </c:pt>
                <c:pt idx="2044">
                  <c:v>130.22481392557299</c:v>
                </c:pt>
                <c:pt idx="2045">
                  <c:v>130.28852469559499</c:v>
                </c:pt>
                <c:pt idx="2046">
                  <c:v>130.35223546561801</c:v>
                </c:pt>
                <c:pt idx="2047">
                  <c:v>130.41594623564001</c:v>
                </c:pt>
                <c:pt idx="2048">
                  <c:v>130.47965700566201</c:v>
                </c:pt>
                <c:pt idx="2049">
                  <c:v>130.543367775685</c:v>
                </c:pt>
                <c:pt idx="2050">
                  <c:v>130.607078545707</c:v>
                </c:pt>
                <c:pt idx="2051">
                  <c:v>130.670789315729</c:v>
                </c:pt>
                <c:pt idx="2052">
                  <c:v>130.73450008575099</c:v>
                </c:pt>
                <c:pt idx="2053">
                  <c:v>130.79821085577399</c:v>
                </c:pt>
                <c:pt idx="2054">
                  <c:v>130.86192162579599</c:v>
                </c:pt>
                <c:pt idx="2055">
                  <c:v>130.92563239581801</c:v>
                </c:pt>
                <c:pt idx="2056">
                  <c:v>130.98934316584101</c:v>
                </c:pt>
                <c:pt idx="2057">
                  <c:v>131.05305393586301</c:v>
                </c:pt>
                <c:pt idx="2058">
                  <c:v>131.116764705885</c:v>
                </c:pt>
                <c:pt idx="2059">
                  <c:v>131.180475475907</c:v>
                </c:pt>
                <c:pt idx="2060">
                  <c:v>131.24418624593</c:v>
                </c:pt>
                <c:pt idx="2061">
                  <c:v>131.30789701595199</c:v>
                </c:pt>
                <c:pt idx="2062">
                  <c:v>131.37160778597399</c:v>
                </c:pt>
                <c:pt idx="2063">
                  <c:v>131.43531855599599</c:v>
                </c:pt>
                <c:pt idx="2064">
                  <c:v>131.49902932601901</c:v>
                </c:pt>
                <c:pt idx="2065">
                  <c:v>131.56274009604101</c:v>
                </c:pt>
                <c:pt idx="2066">
                  <c:v>131.62645086606301</c:v>
                </c:pt>
                <c:pt idx="2067">
                  <c:v>131.690161636086</c:v>
                </c:pt>
                <c:pt idx="2068">
                  <c:v>131.753872406108</c:v>
                </c:pt>
                <c:pt idx="2069">
                  <c:v>131.81758317613</c:v>
                </c:pt>
                <c:pt idx="2070">
                  <c:v>131.881293946152</c:v>
                </c:pt>
                <c:pt idx="2071">
                  <c:v>131.94500471617499</c:v>
                </c:pt>
                <c:pt idx="2072">
                  <c:v>132.00871548619699</c:v>
                </c:pt>
                <c:pt idx="2073">
                  <c:v>132.07242625621899</c:v>
                </c:pt>
                <c:pt idx="2074">
                  <c:v>132.13613702624201</c:v>
                </c:pt>
                <c:pt idx="2075">
                  <c:v>132.19984779626401</c:v>
                </c:pt>
                <c:pt idx="2076">
                  <c:v>132.26355856628601</c:v>
                </c:pt>
                <c:pt idx="2077">
                  <c:v>132.32726933630801</c:v>
                </c:pt>
                <c:pt idx="2078">
                  <c:v>132.390980106331</c:v>
                </c:pt>
                <c:pt idx="2079">
                  <c:v>132.454690876353</c:v>
                </c:pt>
                <c:pt idx="2080">
                  <c:v>132.518401646375</c:v>
                </c:pt>
                <c:pt idx="2081">
                  <c:v>132.58211241639799</c:v>
                </c:pt>
                <c:pt idx="2082">
                  <c:v>132.64582318641999</c:v>
                </c:pt>
                <c:pt idx="2083">
                  <c:v>132.70953395644199</c:v>
                </c:pt>
                <c:pt idx="2084">
                  <c:v>132.77324472646399</c:v>
                </c:pt>
                <c:pt idx="2085">
                  <c:v>132.83695549648701</c:v>
                </c:pt>
                <c:pt idx="2086">
                  <c:v>132.90066626650901</c:v>
                </c:pt>
                <c:pt idx="2087">
                  <c:v>132.964377036531</c:v>
                </c:pt>
                <c:pt idx="2088">
                  <c:v>133.028087806554</c:v>
                </c:pt>
                <c:pt idx="2089">
                  <c:v>133.091798576576</c:v>
                </c:pt>
                <c:pt idx="2090">
                  <c:v>133.155509346598</c:v>
                </c:pt>
                <c:pt idx="2091">
                  <c:v>133.21922011661999</c:v>
                </c:pt>
                <c:pt idx="2092">
                  <c:v>133.28293088664299</c:v>
                </c:pt>
                <c:pt idx="2093">
                  <c:v>133.34664165666501</c:v>
                </c:pt>
                <c:pt idx="2094">
                  <c:v>133.41035242668701</c:v>
                </c:pt>
                <c:pt idx="2095">
                  <c:v>133.47406319671001</c:v>
                </c:pt>
                <c:pt idx="2096">
                  <c:v>133.537773966732</c:v>
                </c:pt>
                <c:pt idx="2097">
                  <c:v>133.601484736754</c:v>
                </c:pt>
                <c:pt idx="2098">
                  <c:v>133.665195506776</c:v>
                </c:pt>
                <c:pt idx="2099">
                  <c:v>133.72890627679899</c:v>
                </c:pt>
                <c:pt idx="2100">
                  <c:v>133.79261704682099</c:v>
                </c:pt>
                <c:pt idx="2101">
                  <c:v>133.85632781684299</c:v>
                </c:pt>
                <c:pt idx="2102">
                  <c:v>133.92003858686601</c:v>
                </c:pt>
                <c:pt idx="2103">
                  <c:v>133.98374935688801</c:v>
                </c:pt>
                <c:pt idx="2104">
                  <c:v>134.04746012691001</c:v>
                </c:pt>
                <c:pt idx="2105">
                  <c:v>134.11117089693201</c:v>
                </c:pt>
                <c:pt idx="2106">
                  <c:v>134.174881666955</c:v>
                </c:pt>
                <c:pt idx="2107">
                  <c:v>134.238592436977</c:v>
                </c:pt>
                <c:pt idx="2108">
                  <c:v>134.302303206999</c:v>
                </c:pt>
                <c:pt idx="2109">
                  <c:v>134.366013977021</c:v>
                </c:pt>
                <c:pt idx="2110">
                  <c:v>134.42972474704399</c:v>
                </c:pt>
                <c:pt idx="2111">
                  <c:v>134.49343551706599</c:v>
                </c:pt>
                <c:pt idx="2112">
                  <c:v>134.55714628708799</c:v>
                </c:pt>
                <c:pt idx="2113">
                  <c:v>134.62085705711101</c:v>
                </c:pt>
                <c:pt idx="2114">
                  <c:v>134.68456782713301</c:v>
                </c:pt>
                <c:pt idx="2115">
                  <c:v>134.74827859715501</c:v>
                </c:pt>
                <c:pt idx="2116">
                  <c:v>134.81198936717701</c:v>
                </c:pt>
                <c:pt idx="2117">
                  <c:v>134.8757001372</c:v>
                </c:pt>
                <c:pt idx="2118">
                  <c:v>134.939410907222</c:v>
                </c:pt>
                <c:pt idx="2119">
                  <c:v>135.003121677244</c:v>
                </c:pt>
                <c:pt idx="2120">
                  <c:v>135.06683244726699</c:v>
                </c:pt>
                <c:pt idx="2121">
                  <c:v>135.13054321728899</c:v>
                </c:pt>
                <c:pt idx="2122">
                  <c:v>135.19425398731099</c:v>
                </c:pt>
                <c:pt idx="2123">
                  <c:v>135.25796475733301</c:v>
                </c:pt>
                <c:pt idx="2124">
                  <c:v>135.32167552735601</c:v>
                </c:pt>
                <c:pt idx="2125">
                  <c:v>135.38538629737801</c:v>
                </c:pt>
                <c:pt idx="2126">
                  <c:v>135.4490970674</c:v>
                </c:pt>
                <c:pt idx="2127">
                  <c:v>135.512807837423</c:v>
                </c:pt>
                <c:pt idx="2128">
                  <c:v>135.576518607445</c:v>
                </c:pt>
                <c:pt idx="2129">
                  <c:v>135.64022937746699</c:v>
                </c:pt>
                <c:pt idx="2130">
                  <c:v>135.70394014748899</c:v>
                </c:pt>
                <c:pt idx="2131">
                  <c:v>135.76765091751199</c:v>
                </c:pt>
                <c:pt idx="2132">
                  <c:v>135.83136168753401</c:v>
                </c:pt>
                <c:pt idx="2133">
                  <c:v>135.89507245755601</c:v>
                </c:pt>
                <c:pt idx="2134">
                  <c:v>135.958783227579</c:v>
                </c:pt>
                <c:pt idx="2135">
                  <c:v>136.022493997601</c:v>
                </c:pt>
                <c:pt idx="2136">
                  <c:v>136.086204767623</c:v>
                </c:pt>
                <c:pt idx="2137">
                  <c:v>136.149915537645</c:v>
                </c:pt>
                <c:pt idx="2138">
                  <c:v>136.21362630766799</c:v>
                </c:pt>
                <c:pt idx="2139">
                  <c:v>136.27733707768999</c:v>
                </c:pt>
                <c:pt idx="2140">
                  <c:v>136.34104784771199</c:v>
                </c:pt>
                <c:pt idx="2141">
                  <c:v>136.40475861773501</c:v>
                </c:pt>
                <c:pt idx="2142">
                  <c:v>136.46846938775701</c:v>
                </c:pt>
                <c:pt idx="2143">
                  <c:v>136.53218015777901</c:v>
                </c:pt>
                <c:pt idx="2144">
                  <c:v>136.59589092780101</c:v>
                </c:pt>
                <c:pt idx="2145">
                  <c:v>136.659601697824</c:v>
                </c:pt>
                <c:pt idx="2146">
                  <c:v>136.723312467846</c:v>
                </c:pt>
                <c:pt idx="2147">
                  <c:v>136.787023237868</c:v>
                </c:pt>
                <c:pt idx="2148">
                  <c:v>136.85073400789099</c:v>
                </c:pt>
                <c:pt idx="2149">
                  <c:v>136.91444477791299</c:v>
                </c:pt>
                <c:pt idx="2150">
                  <c:v>136.97815554793499</c:v>
                </c:pt>
                <c:pt idx="2151">
                  <c:v>137.04186631795699</c:v>
                </c:pt>
                <c:pt idx="2152">
                  <c:v>137.10557708798001</c:v>
                </c:pt>
                <c:pt idx="2153">
                  <c:v>137.16928785800201</c:v>
                </c:pt>
                <c:pt idx="2154">
                  <c:v>137.23299862802401</c:v>
                </c:pt>
                <c:pt idx="2155">
                  <c:v>137.296709398047</c:v>
                </c:pt>
                <c:pt idx="2156">
                  <c:v>137.360420168069</c:v>
                </c:pt>
                <c:pt idx="2157">
                  <c:v>137.424130938091</c:v>
                </c:pt>
                <c:pt idx="2158">
                  <c:v>137.487841708113</c:v>
                </c:pt>
                <c:pt idx="2159">
                  <c:v>137.55155247813599</c:v>
                </c:pt>
                <c:pt idx="2160">
                  <c:v>137.61526324815799</c:v>
                </c:pt>
                <c:pt idx="2161">
                  <c:v>137.67897401818001</c:v>
                </c:pt>
                <c:pt idx="2162">
                  <c:v>137.74268478820201</c:v>
                </c:pt>
                <c:pt idx="2163">
                  <c:v>137.80639555822501</c:v>
                </c:pt>
                <c:pt idx="2164">
                  <c:v>137.870106328247</c:v>
                </c:pt>
                <c:pt idx="2165">
                  <c:v>137.933817098269</c:v>
                </c:pt>
                <c:pt idx="2166">
                  <c:v>137.997527868292</c:v>
                </c:pt>
                <c:pt idx="2167">
                  <c:v>138.06123863831399</c:v>
                </c:pt>
                <c:pt idx="2168">
                  <c:v>138.12494940833599</c:v>
                </c:pt>
                <c:pt idx="2169">
                  <c:v>138.18866017835799</c:v>
                </c:pt>
                <c:pt idx="2170">
                  <c:v>138.25237094838101</c:v>
                </c:pt>
                <c:pt idx="2171">
                  <c:v>138.31608171840301</c:v>
                </c:pt>
                <c:pt idx="2172">
                  <c:v>138.37979248842501</c:v>
                </c:pt>
                <c:pt idx="2173">
                  <c:v>138.443503258448</c:v>
                </c:pt>
                <c:pt idx="2174">
                  <c:v>138.50721402847</c:v>
                </c:pt>
                <c:pt idx="2175">
                  <c:v>138.570924798492</c:v>
                </c:pt>
                <c:pt idx="2176">
                  <c:v>138.634635568514</c:v>
                </c:pt>
                <c:pt idx="2177">
                  <c:v>138.69834633853699</c:v>
                </c:pt>
                <c:pt idx="2178">
                  <c:v>138.76205710855899</c:v>
                </c:pt>
                <c:pt idx="2179">
                  <c:v>138.82576787858099</c:v>
                </c:pt>
                <c:pt idx="2180">
                  <c:v>138.88947864860401</c:v>
                </c:pt>
                <c:pt idx="2181">
                  <c:v>138.95318941862601</c:v>
                </c:pt>
                <c:pt idx="2182">
                  <c:v>139.01690018864801</c:v>
                </c:pt>
                <c:pt idx="2183">
                  <c:v>139.08061095867001</c:v>
                </c:pt>
                <c:pt idx="2184">
                  <c:v>139.144321728693</c:v>
                </c:pt>
                <c:pt idx="2185">
                  <c:v>139.208032498715</c:v>
                </c:pt>
                <c:pt idx="2186">
                  <c:v>139.271743268737</c:v>
                </c:pt>
                <c:pt idx="2187">
                  <c:v>139.33545403875999</c:v>
                </c:pt>
                <c:pt idx="2188">
                  <c:v>139.39916480878199</c:v>
                </c:pt>
                <c:pt idx="2189">
                  <c:v>139.46287557880399</c:v>
                </c:pt>
                <c:pt idx="2190">
                  <c:v>139.52658634882599</c:v>
                </c:pt>
                <c:pt idx="2191">
                  <c:v>139.59029711884901</c:v>
                </c:pt>
                <c:pt idx="2192">
                  <c:v>139.65400788887101</c:v>
                </c:pt>
                <c:pt idx="2193">
                  <c:v>139.71771865889301</c:v>
                </c:pt>
                <c:pt idx="2194">
                  <c:v>139.781429428916</c:v>
                </c:pt>
                <c:pt idx="2195">
                  <c:v>139.845140198938</c:v>
                </c:pt>
                <c:pt idx="2196">
                  <c:v>139.90885096896</c:v>
                </c:pt>
                <c:pt idx="2197">
                  <c:v>139.97256173898199</c:v>
                </c:pt>
                <c:pt idx="2198">
                  <c:v>140.03627250900499</c:v>
                </c:pt>
                <c:pt idx="2199">
                  <c:v>140.09998327902699</c:v>
                </c:pt>
                <c:pt idx="2200">
                  <c:v>140.16369404904901</c:v>
                </c:pt>
                <c:pt idx="2201">
                  <c:v>140.22740481907201</c:v>
                </c:pt>
                <c:pt idx="2202">
                  <c:v>140.29111558909401</c:v>
                </c:pt>
                <c:pt idx="2203">
                  <c:v>140.354826359116</c:v>
                </c:pt>
                <c:pt idx="2204">
                  <c:v>140.418537129138</c:v>
                </c:pt>
                <c:pt idx="2205">
                  <c:v>140.482247899161</c:v>
                </c:pt>
                <c:pt idx="2206">
                  <c:v>140.54595866918299</c:v>
                </c:pt>
                <c:pt idx="2207">
                  <c:v>140.60966943920499</c:v>
                </c:pt>
                <c:pt idx="2208">
                  <c:v>140.67338020922699</c:v>
                </c:pt>
                <c:pt idx="2209">
                  <c:v>140.73709097925001</c:v>
                </c:pt>
                <c:pt idx="2210">
                  <c:v>140.80080174927201</c:v>
                </c:pt>
                <c:pt idx="2211">
                  <c:v>140.86451251929401</c:v>
                </c:pt>
                <c:pt idx="2212">
                  <c:v>140.928223289317</c:v>
                </c:pt>
                <c:pt idx="2213">
                  <c:v>140.991934059339</c:v>
                </c:pt>
                <c:pt idx="2214">
                  <c:v>141.055644829361</c:v>
                </c:pt>
                <c:pt idx="2215">
                  <c:v>141.119355599383</c:v>
                </c:pt>
                <c:pt idx="2216">
                  <c:v>141.18306636940599</c:v>
                </c:pt>
                <c:pt idx="2217">
                  <c:v>141.24677713942799</c:v>
                </c:pt>
                <c:pt idx="2218">
                  <c:v>141.31048790944999</c:v>
                </c:pt>
                <c:pt idx="2219">
                  <c:v>141.37419867947301</c:v>
                </c:pt>
                <c:pt idx="2220">
                  <c:v>141.43790944949501</c:v>
                </c:pt>
                <c:pt idx="2221">
                  <c:v>141.50162021951701</c:v>
                </c:pt>
                <c:pt idx="2222">
                  <c:v>141.56533098953901</c:v>
                </c:pt>
                <c:pt idx="2223">
                  <c:v>141.629041759562</c:v>
                </c:pt>
                <c:pt idx="2224">
                  <c:v>141.692752529584</c:v>
                </c:pt>
                <c:pt idx="2225">
                  <c:v>141.756463299606</c:v>
                </c:pt>
                <c:pt idx="2226">
                  <c:v>141.82017406962899</c:v>
                </c:pt>
                <c:pt idx="2227">
                  <c:v>141.88388483965099</c:v>
                </c:pt>
                <c:pt idx="2228">
                  <c:v>141.94759560967299</c:v>
                </c:pt>
                <c:pt idx="2229">
                  <c:v>142.01130637969499</c:v>
                </c:pt>
                <c:pt idx="2230">
                  <c:v>142.07501714971801</c:v>
                </c:pt>
                <c:pt idx="2231">
                  <c:v>142.13872791974001</c:v>
                </c:pt>
                <c:pt idx="2232">
                  <c:v>142.202438689762</c:v>
                </c:pt>
                <c:pt idx="2233">
                  <c:v>142.266149459785</c:v>
                </c:pt>
                <c:pt idx="2234">
                  <c:v>142.329860229807</c:v>
                </c:pt>
                <c:pt idx="2235">
                  <c:v>142.393570999829</c:v>
                </c:pt>
                <c:pt idx="2236">
                  <c:v>142.45728176985099</c:v>
                </c:pt>
                <c:pt idx="2237">
                  <c:v>142.52099253987399</c:v>
                </c:pt>
                <c:pt idx="2238">
                  <c:v>142.58470330989601</c:v>
                </c:pt>
                <c:pt idx="2239">
                  <c:v>142.64841407991801</c:v>
                </c:pt>
                <c:pt idx="2240">
                  <c:v>142.71212484994101</c:v>
                </c:pt>
                <c:pt idx="2241">
                  <c:v>142.775835619963</c:v>
                </c:pt>
                <c:pt idx="2242">
                  <c:v>142.839546389985</c:v>
                </c:pt>
                <c:pt idx="2243">
                  <c:v>142.903257160007</c:v>
                </c:pt>
                <c:pt idx="2244">
                  <c:v>142.96696793002999</c:v>
                </c:pt>
                <c:pt idx="2245">
                  <c:v>143.03067870005199</c:v>
                </c:pt>
                <c:pt idx="2246">
                  <c:v>143.09438947007399</c:v>
                </c:pt>
                <c:pt idx="2247">
                  <c:v>143.15810024009701</c:v>
                </c:pt>
                <c:pt idx="2248">
                  <c:v>143.22181101011901</c:v>
                </c:pt>
                <c:pt idx="2249">
                  <c:v>143.28552178014101</c:v>
                </c:pt>
                <c:pt idx="2250">
                  <c:v>143.34923255016301</c:v>
                </c:pt>
                <c:pt idx="2251">
                  <c:v>143.412943320186</c:v>
                </c:pt>
                <c:pt idx="2252">
                  <c:v>143.476654090208</c:v>
                </c:pt>
                <c:pt idx="2253">
                  <c:v>143.54036486023</c:v>
                </c:pt>
                <c:pt idx="2254">
                  <c:v>143.604075630252</c:v>
                </c:pt>
                <c:pt idx="2255">
                  <c:v>143.66778640027499</c:v>
                </c:pt>
                <c:pt idx="2256">
                  <c:v>143.73149717029699</c:v>
                </c:pt>
                <c:pt idx="2257">
                  <c:v>143.79520794031899</c:v>
                </c:pt>
                <c:pt idx="2258">
                  <c:v>143.85891871034201</c:v>
                </c:pt>
                <c:pt idx="2259">
                  <c:v>143.92262948036401</c:v>
                </c:pt>
                <c:pt idx="2260">
                  <c:v>143.98634025038601</c:v>
                </c:pt>
                <c:pt idx="2261">
                  <c:v>144.05005102040801</c:v>
                </c:pt>
                <c:pt idx="2262">
                  <c:v>144.113761790431</c:v>
                </c:pt>
                <c:pt idx="2263">
                  <c:v>144.177472560453</c:v>
                </c:pt>
                <c:pt idx="2264">
                  <c:v>144.241183330475</c:v>
                </c:pt>
                <c:pt idx="2265">
                  <c:v>144.30489410049799</c:v>
                </c:pt>
                <c:pt idx="2266">
                  <c:v>144.36860487051999</c:v>
                </c:pt>
                <c:pt idx="2267">
                  <c:v>144.43231564054199</c:v>
                </c:pt>
                <c:pt idx="2268">
                  <c:v>144.49602641056401</c:v>
                </c:pt>
                <c:pt idx="2269">
                  <c:v>144.55973718058701</c:v>
                </c:pt>
                <c:pt idx="2270">
                  <c:v>144.62344795060901</c:v>
                </c:pt>
                <c:pt idx="2271">
                  <c:v>144.687158720631</c:v>
                </c:pt>
                <c:pt idx="2272">
                  <c:v>144.750869490654</c:v>
                </c:pt>
                <c:pt idx="2273">
                  <c:v>144.814580260676</c:v>
                </c:pt>
                <c:pt idx="2274">
                  <c:v>144.87829103069799</c:v>
                </c:pt>
                <c:pt idx="2275">
                  <c:v>144.94200180071999</c:v>
                </c:pt>
                <c:pt idx="2276">
                  <c:v>145.00571257074299</c:v>
                </c:pt>
                <c:pt idx="2277">
                  <c:v>145.06942334076501</c:v>
                </c:pt>
                <c:pt idx="2278">
                  <c:v>145.13313411078701</c:v>
                </c:pt>
                <c:pt idx="2279">
                  <c:v>145.19684488081</c:v>
                </c:pt>
                <c:pt idx="2280">
                  <c:v>145.260555650832</c:v>
                </c:pt>
                <c:pt idx="2281">
                  <c:v>145.324266420854</c:v>
                </c:pt>
                <c:pt idx="2282">
                  <c:v>145.387977190876</c:v>
                </c:pt>
                <c:pt idx="2283">
                  <c:v>145.45168796089899</c:v>
                </c:pt>
                <c:pt idx="2284">
                  <c:v>145.51539873092099</c:v>
                </c:pt>
                <c:pt idx="2285">
                  <c:v>145.57910950094299</c:v>
                </c:pt>
                <c:pt idx="2286">
                  <c:v>145.64282027096601</c:v>
                </c:pt>
                <c:pt idx="2287">
                  <c:v>145.70653104098801</c:v>
                </c:pt>
                <c:pt idx="2288">
                  <c:v>145.77024181101001</c:v>
                </c:pt>
                <c:pt idx="2289">
                  <c:v>145.83395258103201</c:v>
                </c:pt>
                <c:pt idx="2290">
                  <c:v>145.897663351055</c:v>
                </c:pt>
                <c:pt idx="2291">
                  <c:v>145.961374121077</c:v>
                </c:pt>
                <c:pt idx="2292">
                  <c:v>146.025084891099</c:v>
                </c:pt>
                <c:pt idx="2293">
                  <c:v>146.08879566112199</c:v>
                </c:pt>
                <c:pt idx="2294">
                  <c:v>146.15250643114399</c:v>
                </c:pt>
                <c:pt idx="2295">
                  <c:v>146.21621720116599</c:v>
                </c:pt>
                <c:pt idx="2296">
                  <c:v>146.27992797118799</c:v>
                </c:pt>
                <c:pt idx="2297">
                  <c:v>146.34363874121101</c:v>
                </c:pt>
                <c:pt idx="2298">
                  <c:v>146.40734951123301</c:v>
                </c:pt>
                <c:pt idx="2299">
                  <c:v>146.47106028125501</c:v>
                </c:pt>
                <c:pt idx="2300">
                  <c:v>146.534771051278</c:v>
                </c:pt>
                <c:pt idx="2301">
                  <c:v>146.5984818213</c:v>
                </c:pt>
                <c:pt idx="2302">
                  <c:v>146.662192591322</c:v>
                </c:pt>
                <c:pt idx="2303">
                  <c:v>146.725903361344</c:v>
                </c:pt>
                <c:pt idx="2304">
                  <c:v>146.78961413136699</c:v>
                </c:pt>
                <c:pt idx="2305">
                  <c:v>146.85332490138899</c:v>
                </c:pt>
                <c:pt idx="2306">
                  <c:v>146.91703567141101</c:v>
                </c:pt>
                <c:pt idx="2307">
                  <c:v>146.98074644143301</c:v>
                </c:pt>
                <c:pt idx="2308">
                  <c:v>147.04445721145601</c:v>
                </c:pt>
                <c:pt idx="2309">
                  <c:v>147.108167981478</c:v>
                </c:pt>
                <c:pt idx="2310">
                  <c:v>147.1718787515</c:v>
                </c:pt>
                <c:pt idx="2311">
                  <c:v>147.235589521523</c:v>
                </c:pt>
                <c:pt idx="2312">
                  <c:v>147.29930029154499</c:v>
                </c:pt>
                <c:pt idx="2313">
                  <c:v>147.36301106156699</c:v>
                </c:pt>
                <c:pt idx="2314">
                  <c:v>147.42672183158899</c:v>
                </c:pt>
                <c:pt idx="2315">
                  <c:v>147.49043260161201</c:v>
                </c:pt>
                <c:pt idx="2316">
                  <c:v>147.55414337163401</c:v>
                </c:pt>
                <c:pt idx="2317">
                  <c:v>147.61785414165601</c:v>
                </c:pt>
                <c:pt idx="2318">
                  <c:v>147.681564911679</c:v>
                </c:pt>
                <c:pt idx="2319">
                  <c:v>147.745275681701</c:v>
                </c:pt>
                <c:pt idx="2320">
                  <c:v>147.808986451723</c:v>
                </c:pt>
                <c:pt idx="2321">
                  <c:v>147.872697221745</c:v>
                </c:pt>
                <c:pt idx="2322">
                  <c:v>147.93640799176799</c:v>
                </c:pt>
                <c:pt idx="2323">
                  <c:v>148.00011876178999</c:v>
                </c:pt>
                <c:pt idx="2324">
                  <c:v>148.06382953181199</c:v>
                </c:pt>
                <c:pt idx="2325">
                  <c:v>148.12754030183501</c:v>
                </c:pt>
                <c:pt idx="2326">
                  <c:v>148.19125107185701</c:v>
                </c:pt>
                <c:pt idx="2327">
                  <c:v>148.25496184187901</c:v>
                </c:pt>
                <c:pt idx="2328">
                  <c:v>148.31867261190101</c:v>
                </c:pt>
                <c:pt idx="2329">
                  <c:v>148.382383381924</c:v>
                </c:pt>
                <c:pt idx="2330">
                  <c:v>148.446094151946</c:v>
                </c:pt>
                <c:pt idx="2331">
                  <c:v>148.509804921968</c:v>
                </c:pt>
                <c:pt idx="2332">
                  <c:v>148.57351569199099</c:v>
                </c:pt>
                <c:pt idx="2333">
                  <c:v>148.63722646201299</c:v>
                </c:pt>
                <c:pt idx="2334">
                  <c:v>148.70093723203499</c:v>
                </c:pt>
                <c:pt idx="2335">
                  <c:v>148.76464800205699</c:v>
                </c:pt>
                <c:pt idx="2336">
                  <c:v>148.82835877208001</c:v>
                </c:pt>
                <c:pt idx="2337">
                  <c:v>148.89206954210201</c:v>
                </c:pt>
                <c:pt idx="2338">
                  <c:v>148.95578031212401</c:v>
                </c:pt>
                <c:pt idx="2339">
                  <c:v>149.019491082147</c:v>
                </c:pt>
                <c:pt idx="2340">
                  <c:v>149.083201852169</c:v>
                </c:pt>
                <c:pt idx="2341">
                  <c:v>149.146912622191</c:v>
                </c:pt>
                <c:pt idx="2342">
                  <c:v>149.21062339221299</c:v>
                </c:pt>
                <c:pt idx="2343">
                  <c:v>149.27433416223599</c:v>
                </c:pt>
                <c:pt idx="2344">
                  <c:v>149.33804493225799</c:v>
                </c:pt>
                <c:pt idx="2345">
                  <c:v>149.40175570228001</c:v>
                </c:pt>
                <c:pt idx="2346">
                  <c:v>149.46546647230301</c:v>
                </c:pt>
                <c:pt idx="2347">
                  <c:v>149.52917724232501</c:v>
                </c:pt>
                <c:pt idx="2348">
                  <c:v>149.592888012347</c:v>
                </c:pt>
                <c:pt idx="2349">
                  <c:v>149.656598782369</c:v>
                </c:pt>
                <c:pt idx="2350">
                  <c:v>149.720309552392</c:v>
                </c:pt>
                <c:pt idx="2351">
                  <c:v>149.78402032241399</c:v>
                </c:pt>
                <c:pt idx="2352">
                  <c:v>149.84773109243599</c:v>
                </c:pt>
                <c:pt idx="2353">
                  <c:v>149.91144186245799</c:v>
                </c:pt>
                <c:pt idx="2354">
                  <c:v>149.97515263248101</c:v>
                </c:pt>
                <c:pt idx="2355">
                  <c:v>150.03886340250301</c:v>
                </c:pt>
                <c:pt idx="2356">
                  <c:v>150.10257417252501</c:v>
                </c:pt>
                <c:pt idx="2357">
                  <c:v>150.166284942548</c:v>
                </c:pt>
                <c:pt idx="2358">
                  <c:v>150.22999571257</c:v>
                </c:pt>
                <c:pt idx="2359">
                  <c:v>150.293706482592</c:v>
                </c:pt>
                <c:pt idx="2360">
                  <c:v>150.357417252614</c:v>
                </c:pt>
                <c:pt idx="2361">
                  <c:v>150.42112802263699</c:v>
                </c:pt>
                <c:pt idx="2362">
                  <c:v>150.48483879265899</c:v>
                </c:pt>
                <c:pt idx="2363">
                  <c:v>150.54854956268099</c:v>
                </c:pt>
                <c:pt idx="2364">
                  <c:v>150.61226033270401</c:v>
                </c:pt>
                <c:pt idx="2365">
                  <c:v>150.67597110272601</c:v>
                </c:pt>
                <c:pt idx="2366">
                  <c:v>150.73968187274801</c:v>
                </c:pt>
                <c:pt idx="2367">
                  <c:v>150.80339264277001</c:v>
                </c:pt>
                <c:pt idx="2368">
                  <c:v>150.867103412793</c:v>
                </c:pt>
                <c:pt idx="2369">
                  <c:v>150.930814182815</c:v>
                </c:pt>
                <c:pt idx="2370">
                  <c:v>150.994524952837</c:v>
                </c:pt>
                <c:pt idx="2371">
                  <c:v>151.05823572285999</c:v>
                </c:pt>
                <c:pt idx="2372">
                  <c:v>151.12194649288199</c:v>
                </c:pt>
                <c:pt idx="2373">
                  <c:v>151.18565726290399</c:v>
                </c:pt>
                <c:pt idx="2374">
                  <c:v>151.24936803292599</c:v>
                </c:pt>
                <c:pt idx="2375">
                  <c:v>151.31307880294901</c:v>
                </c:pt>
                <c:pt idx="2376">
                  <c:v>151.37678957297101</c:v>
                </c:pt>
                <c:pt idx="2377">
                  <c:v>151.440500342993</c:v>
                </c:pt>
                <c:pt idx="2378">
                  <c:v>151.504211113016</c:v>
                </c:pt>
                <c:pt idx="2379">
                  <c:v>151.567921883038</c:v>
                </c:pt>
                <c:pt idx="2380">
                  <c:v>151.63163265306</c:v>
                </c:pt>
                <c:pt idx="2381">
                  <c:v>151.69534342308199</c:v>
                </c:pt>
                <c:pt idx="2382">
                  <c:v>151.75905419310499</c:v>
                </c:pt>
                <c:pt idx="2383">
                  <c:v>151.82276496312701</c:v>
                </c:pt>
                <c:pt idx="2384">
                  <c:v>151.88647573314901</c:v>
                </c:pt>
                <c:pt idx="2385">
                  <c:v>151.95018650317201</c:v>
                </c:pt>
                <c:pt idx="2386">
                  <c:v>152.013897273194</c:v>
                </c:pt>
                <c:pt idx="2387">
                  <c:v>152.077608043216</c:v>
                </c:pt>
                <c:pt idx="2388">
                  <c:v>152.141318813238</c:v>
                </c:pt>
                <c:pt idx="2389">
                  <c:v>152.20502958326099</c:v>
                </c:pt>
                <c:pt idx="2390">
                  <c:v>152.26874035328299</c:v>
                </c:pt>
                <c:pt idx="2391">
                  <c:v>152.33245112330499</c:v>
                </c:pt>
                <c:pt idx="2392">
                  <c:v>152.39616189332801</c:v>
                </c:pt>
                <c:pt idx="2393">
                  <c:v>152.45987266335001</c:v>
                </c:pt>
                <c:pt idx="2394">
                  <c:v>152.52358343337201</c:v>
                </c:pt>
                <c:pt idx="2395">
                  <c:v>152.58729420339401</c:v>
                </c:pt>
                <c:pt idx="2396">
                  <c:v>152.651004973417</c:v>
                </c:pt>
                <c:pt idx="2397">
                  <c:v>152.714715743439</c:v>
                </c:pt>
                <c:pt idx="2398">
                  <c:v>152.778426513461</c:v>
                </c:pt>
                <c:pt idx="2399">
                  <c:v>152.842137283483</c:v>
                </c:pt>
                <c:pt idx="2400">
                  <c:v>152.90584805350599</c:v>
                </c:pt>
                <c:pt idx="2401">
                  <c:v>152.96955882352799</c:v>
                </c:pt>
                <c:pt idx="2402">
                  <c:v>153.03326959354999</c:v>
                </c:pt>
                <c:pt idx="2403">
                  <c:v>153.09698036357301</c:v>
                </c:pt>
                <c:pt idx="2404">
                  <c:v>153.16069113359501</c:v>
                </c:pt>
                <c:pt idx="2405">
                  <c:v>153.22440190361701</c:v>
                </c:pt>
                <c:pt idx="2406">
                  <c:v>153.28811267363901</c:v>
                </c:pt>
                <c:pt idx="2407">
                  <c:v>153.351823443662</c:v>
                </c:pt>
                <c:pt idx="2408">
                  <c:v>153.415534213684</c:v>
                </c:pt>
                <c:pt idx="2409">
                  <c:v>153.479244983706</c:v>
                </c:pt>
                <c:pt idx="2410">
                  <c:v>153.54295575372899</c:v>
                </c:pt>
                <c:pt idx="2411">
                  <c:v>153.60666652375099</c:v>
                </c:pt>
                <c:pt idx="2412">
                  <c:v>153.67037729377299</c:v>
                </c:pt>
                <c:pt idx="2413">
                  <c:v>153.73408806379501</c:v>
                </c:pt>
                <c:pt idx="2414">
                  <c:v>153.79779883381801</c:v>
                </c:pt>
                <c:pt idx="2415">
                  <c:v>153.86150960384001</c:v>
                </c:pt>
                <c:pt idx="2416">
                  <c:v>153.925220373862</c:v>
                </c:pt>
                <c:pt idx="2417">
                  <c:v>153.988931143885</c:v>
                </c:pt>
                <c:pt idx="2418">
                  <c:v>154.052641913907</c:v>
                </c:pt>
                <c:pt idx="2419">
                  <c:v>154.11635268392899</c:v>
                </c:pt>
                <c:pt idx="2420">
                  <c:v>154.18006345395099</c:v>
                </c:pt>
                <c:pt idx="2421">
                  <c:v>154.24377422397399</c:v>
                </c:pt>
                <c:pt idx="2422">
                  <c:v>154.30748499399601</c:v>
                </c:pt>
                <c:pt idx="2423">
                  <c:v>154.37119576401801</c:v>
                </c:pt>
                <c:pt idx="2424">
                  <c:v>154.434906534041</c:v>
                </c:pt>
                <c:pt idx="2425">
                  <c:v>154.498617304063</c:v>
                </c:pt>
                <c:pt idx="2426">
                  <c:v>154.562328074085</c:v>
                </c:pt>
                <c:pt idx="2427">
                  <c:v>154.626038844107</c:v>
                </c:pt>
                <c:pt idx="2428">
                  <c:v>154.68974961412999</c:v>
                </c:pt>
                <c:pt idx="2429">
                  <c:v>154.75346038415199</c:v>
                </c:pt>
                <c:pt idx="2430">
                  <c:v>154.81717115417399</c:v>
                </c:pt>
                <c:pt idx="2431">
                  <c:v>154.88088192419701</c:v>
                </c:pt>
                <c:pt idx="2432">
                  <c:v>154.94459269421901</c:v>
                </c:pt>
                <c:pt idx="2433">
                  <c:v>155.00830346424101</c:v>
                </c:pt>
                <c:pt idx="2434">
                  <c:v>155.07201423426301</c:v>
                </c:pt>
                <c:pt idx="2435">
                  <c:v>155.135725004286</c:v>
                </c:pt>
                <c:pt idx="2436">
                  <c:v>155.199435774308</c:v>
                </c:pt>
                <c:pt idx="2437">
                  <c:v>155.26314654433</c:v>
                </c:pt>
                <c:pt idx="2438">
                  <c:v>155.32685731435299</c:v>
                </c:pt>
                <c:pt idx="2439">
                  <c:v>155.39056808437499</c:v>
                </c:pt>
                <c:pt idx="2440">
                  <c:v>155.45427885439699</c:v>
                </c:pt>
                <c:pt idx="2441">
                  <c:v>155.51798962441899</c:v>
                </c:pt>
                <c:pt idx="2442">
                  <c:v>155.58170039444201</c:v>
                </c:pt>
                <c:pt idx="2443">
                  <c:v>155.64541116446401</c:v>
                </c:pt>
                <c:pt idx="2444">
                  <c:v>155.70912193448601</c:v>
                </c:pt>
                <c:pt idx="2445">
                  <c:v>155.772832704509</c:v>
                </c:pt>
                <c:pt idx="2446">
                  <c:v>155.836543474531</c:v>
                </c:pt>
                <c:pt idx="2447">
                  <c:v>155.900254244553</c:v>
                </c:pt>
                <c:pt idx="2448">
                  <c:v>155.963965014575</c:v>
                </c:pt>
                <c:pt idx="2449">
                  <c:v>156.02767578459799</c:v>
                </c:pt>
                <c:pt idx="2450">
                  <c:v>156.09138655461999</c:v>
                </c:pt>
                <c:pt idx="2451">
                  <c:v>156.15509732464201</c:v>
                </c:pt>
                <c:pt idx="2452">
                  <c:v>156.21880809466401</c:v>
                </c:pt>
                <c:pt idx="2453">
                  <c:v>156.28251886468701</c:v>
                </c:pt>
                <c:pt idx="2454">
                  <c:v>156.346229634709</c:v>
                </c:pt>
                <c:pt idx="2455">
                  <c:v>156.409940404731</c:v>
                </c:pt>
                <c:pt idx="2456">
                  <c:v>156.473651174754</c:v>
                </c:pt>
                <c:pt idx="2457">
                  <c:v>156.53736194477599</c:v>
                </c:pt>
                <c:pt idx="2458">
                  <c:v>156.60107271479799</c:v>
                </c:pt>
                <c:pt idx="2459">
                  <c:v>156.66478348481999</c:v>
                </c:pt>
                <c:pt idx="2460">
                  <c:v>156.72849425484301</c:v>
                </c:pt>
                <c:pt idx="2461">
                  <c:v>156.79220502486501</c:v>
                </c:pt>
                <c:pt idx="2462">
                  <c:v>156.85591579488701</c:v>
                </c:pt>
                <c:pt idx="2463">
                  <c:v>156.91962656491</c:v>
                </c:pt>
                <c:pt idx="2464">
                  <c:v>156.983337334932</c:v>
                </c:pt>
                <c:pt idx="2465">
                  <c:v>157.047048104954</c:v>
                </c:pt>
                <c:pt idx="2466">
                  <c:v>157.110758874976</c:v>
                </c:pt>
                <c:pt idx="2467">
                  <c:v>157.17446964499899</c:v>
                </c:pt>
                <c:pt idx="2468">
                  <c:v>157.23818041502099</c:v>
                </c:pt>
                <c:pt idx="2469">
                  <c:v>157.30189118504299</c:v>
                </c:pt>
                <c:pt idx="2470">
                  <c:v>157.36560195506601</c:v>
                </c:pt>
                <c:pt idx="2471">
                  <c:v>157.42931272508801</c:v>
                </c:pt>
                <c:pt idx="2472">
                  <c:v>157.49302349511001</c:v>
                </c:pt>
                <c:pt idx="2473">
                  <c:v>157.55673426513201</c:v>
                </c:pt>
                <c:pt idx="2474">
                  <c:v>157.620445035155</c:v>
                </c:pt>
                <c:pt idx="2475">
                  <c:v>157.684155805177</c:v>
                </c:pt>
                <c:pt idx="2476">
                  <c:v>157.747866575199</c:v>
                </c:pt>
                <c:pt idx="2477">
                  <c:v>157.81157734522199</c:v>
                </c:pt>
                <c:pt idx="2478">
                  <c:v>157.87528811524399</c:v>
                </c:pt>
                <c:pt idx="2479">
                  <c:v>157.93899888526599</c:v>
                </c:pt>
                <c:pt idx="2480">
                  <c:v>158.00270965528799</c:v>
                </c:pt>
                <c:pt idx="2481">
                  <c:v>158.06642042531101</c:v>
                </c:pt>
                <c:pt idx="2482">
                  <c:v>158.13013119533301</c:v>
                </c:pt>
                <c:pt idx="2483">
                  <c:v>158.19384196535501</c:v>
                </c:pt>
                <c:pt idx="2484">
                  <c:v>158.257552735378</c:v>
                </c:pt>
                <c:pt idx="2485">
                  <c:v>158.3212635054</c:v>
                </c:pt>
                <c:pt idx="2486">
                  <c:v>158.384974275422</c:v>
                </c:pt>
                <c:pt idx="2487">
                  <c:v>158.44868504544399</c:v>
                </c:pt>
                <c:pt idx="2488">
                  <c:v>158.51239581546699</c:v>
                </c:pt>
                <c:pt idx="2489">
                  <c:v>158.57610658548899</c:v>
                </c:pt>
                <c:pt idx="2490">
                  <c:v>158.63981735551101</c:v>
                </c:pt>
                <c:pt idx="2491">
                  <c:v>158.70352812553401</c:v>
                </c:pt>
                <c:pt idx="2492">
                  <c:v>158.76723889555601</c:v>
                </c:pt>
                <c:pt idx="2493">
                  <c:v>158.830949665578</c:v>
                </c:pt>
                <c:pt idx="2494">
                  <c:v>158.8946604356</c:v>
                </c:pt>
                <c:pt idx="2495">
                  <c:v>158.958371205623</c:v>
                </c:pt>
                <c:pt idx="2496">
                  <c:v>159.02208197564499</c:v>
                </c:pt>
                <c:pt idx="2497">
                  <c:v>159.08579274566699</c:v>
                </c:pt>
                <c:pt idx="2498">
                  <c:v>159.14950351568899</c:v>
                </c:pt>
                <c:pt idx="2499">
                  <c:v>159.21321428571201</c:v>
                </c:pt>
                <c:pt idx="2500">
                  <c:v>159.27692505573401</c:v>
                </c:pt>
                <c:pt idx="2501">
                  <c:v>159.34063582575601</c:v>
                </c:pt>
                <c:pt idx="2502">
                  <c:v>159.404346595779</c:v>
                </c:pt>
                <c:pt idx="2503">
                  <c:v>159.468057365801</c:v>
                </c:pt>
                <c:pt idx="2504">
                  <c:v>159.531768135823</c:v>
                </c:pt>
                <c:pt idx="2505">
                  <c:v>159.595478905845</c:v>
                </c:pt>
                <c:pt idx="2506">
                  <c:v>159.65918967586799</c:v>
                </c:pt>
                <c:pt idx="2507">
                  <c:v>159.72290044588999</c:v>
                </c:pt>
                <c:pt idx="2508">
                  <c:v>159.78661121591199</c:v>
                </c:pt>
                <c:pt idx="2509">
                  <c:v>159.85032198593501</c:v>
                </c:pt>
                <c:pt idx="2510">
                  <c:v>159.91403275595701</c:v>
                </c:pt>
                <c:pt idx="2511">
                  <c:v>159.97774352597901</c:v>
                </c:pt>
                <c:pt idx="2512">
                  <c:v>160.04145429600101</c:v>
                </c:pt>
                <c:pt idx="2513">
                  <c:v>160.105165066024</c:v>
                </c:pt>
                <c:pt idx="2514">
                  <c:v>160.168875836046</c:v>
                </c:pt>
                <c:pt idx="2515">
                  <c:v>160.232586606068</c:v>
                </c:pt>
                <c:pt idx="2516">
                  <c:v>160.29629737609099</c:v>
                </c:pt>
                <c:pt idx="2517">
                  <c:v>160.36000814611299</c:v>
                </c:pt>
                <c:pt idx="2518">
                  <c:v>160.42371891613499</c:v>
                </c:pt>
                <c:pt idx="2519">
                  <c:v>160.48742968615699</c:v>
                </c:pt>
                <c:pt idx="2520">
                  <c:v>160.55114045618001</c:v>
                </c:pt>
                <c:pt idx="2521">
                  <c:v>160.61485122620201</c:v>
                </c:pt>
                <c:pt idx="2522">
                  <c:v>160.678561996224</c:v>
                </c:pt>
                <c:pt idx="2523">
                  <c:v>160.742272766247</c:v>
                </c:pt>
                <c:pt idx="2524">
                  <c:v>160.805983536269</c:v>
                </c:pt>
                <c:pt idx="2525">
                  <c:v>160.869694306291</c:v>
                </c:pt>
                <c:pt idx="2526">
                  <c:v>160.93340507631299</c:v>
                </c:pt>
                <c:pt idx="2527">
                  <c:v>160.99711584633599</c:v>
                </c:pt>
                <c:pt idx="2528">
                  <c:v>161.06082661635801</c:v>
                </c:pt>
                <c:pt idx="2529">
                  <c:v>161.12453738638001</c:v>
                </c:pt>
                <c:pt idx="2530">
                  <c:v>161.18824815640301</c:v>
                </c:pt>
                <c:pt idx="2531">
                  <c:v>161.251958926425</c:v>
                </c:pt>
                <c:pt idx="2532">
                  <c:v>161.315669696447</c:v>
                </c:pt>
                <c:pt idx="2533">
                  <c:v>161.379380466469</c:v>
                </c:pt>
                <c:pt idx="2534">
                  <c:v>161.44309123649199</c:v>
                </c:pt>
                <c:pt idx="2535">
                  <c:v>161.50680200651399</c:v>
                </c:pt>
                <c:pt idx="2536">
                  <c:v>161.57051277653599</c:v>
                </c:pt>
                <c:pt idx="2537">
                  <c:v>161.63422354655901</c:v>
                </c:pt>
                <c:pt idx="2538">
                  <c:v>161.69793431658101</c:v>
                </c:pt>
                <c:pt idx="2539">
                  <c:v>161.76164508660301</c:v>
                </c:pt>
                <c:pt idx="2540">
                  <c:v>161.82535585662501</c:v>
                </c:pt>
                <c:pt idx="2541">
                  <c:v>161.889066626648</c:v>
                </c:pt>
                <c:pt idx="2542">
                  <c:v>161.95277739667</c:v>
                </c:pt>
                <c:pt idx="2543">
                  <c:v>162.016488166692</c:v>
                </c:pt>
                <c:pt idx="2544">
                  <c:v>162.080198936714</c:v>
                </c:pt>
                <c:pt idx="2545">
                  <c:v>162.14390970673699</c:v>
                </c:pt>
                <c:pt idx="2546">
                  <c:v>162.20762047675899</c:v>
                </c:pt>
                <c:pt idx="2547">
                  <c:v>162.27133124678099</c:v>
                </c:pt>
                <c:pt idx="2548">
                  <c:v>162.33504201680401</c:v>
                </c:pt>
                <c:pt idx="2549">
                  <c:v>162.39875278682601</c:v>
                </c:pt>
                <c:pt idx="2550">
                  <c:v>162.46246355684801</c:v>
                </c:pt>
                <c:pt idx="2551">
                  <c:v>162.52617432687001</c:v>
                </c:pt>
                <c:pt idx="2552">
                  <c:v>162.589885096893</c:v>
                </c:pt>
                <c:pt idx="2553">
                  <c:v>162.653595866915</c:v>
                </c:pt>
                <c:pt idx="2554">
                  <c:v>162.717306636937</c:v>
                </c:pt>
                <c:pt idx="2555">
                  <c:v>162.78101740695999</c:v>
                </c:pt>
                <c:pt idx="2556">
                  <c:v>162.84472817698199</c:v>
                </c:pt>
                <c:pt idx="2557">
                  <c:v>162.90843894700399</c:v>
                </c:pt>
                <c:pt idx="2558">
                  <c:v>162.97214971702601</c:v>
                </c:pt>
                <c:pt idx="2559">
                  <c:v>163.03586048704901</c:v>
                </c:pt>
                <c:pt idx="2560">
                  <c:v>163.09957125707101</c:v>
                </c:pt>
                <c:pt idx="2561">
                  <c:v>163.163282027093</c:v>
                </c:pt>
                <c:pt idx="2562">
                  <c:v>163.226992797116</c:v>
                </c:pt>
                <c:pt idx="2563">
                  <c:v>163.290703567138</c:v>
                </c:pt>
                <c:pt idx="2564">
                  <c:v>163.35441433715999</c:v>
                </c:pt>
                <c:pt idx="2565">
                  <c:v>163.41812510718199</c:v>
                </c:pt>
                <c:pt idx="2566">
                  <c:v>163.48183587720499</c:v>
                </c:pt>
                <c:pt idx="2567">
                  <c:v>163.54554664722701</c:v>
                </c:pt>
                <c:pt idx="2568">
                  <c:v>163.60925741724901</c:v>
                </c:pt>
                <c:pt idx="2569">
                  <c:v>163.67296818727201</c:v>
                </c:pt>
                <c:pt idx="2570">
                  <c:v>163.736678957294</c:v>
                </c:pt>
                <c:pt idx="2571">
                  <c:v>163.800389727316</c:v>
                </c:pt>
                <c:pt idx="2572">
                  <c:v>163.864100497338</c:v>
                </c:pt>
                <c:pt idx="2573">
                  <c:v>163.92781126736099</c:v>
                </c:pt>
                <c:pt idx="2574">
                  <c:v>163.99152203738299</c:v>
                </c:pt>
                <c:pt idx="2575">
                  <c:v>164.05523280740499</c:v>
                </c:pt>
                <c:pt idx="2576">
                  <c:v>164.11894357742801</c:v>
                </c:pt>
                <c:pt idx="2577">
                  <c:v>164.18265434745001</c:v>
                </c:pt>
                <c:pt idx="2578">
                  <c:v>164.24636511747201</c:v>
                </c:pt>
                <c:pt idx="2579">
                  <c:v>164.31007588749401</c:v>
                </c:pt>
                <c:pt idx="2580">
                  <c:v>164.373786657517</c:v>
                </c:pt>
                <c:pt idx="2581">
                  <c:v>164.437497427539</c:v>
                </c:pt>
                <c:pt idx="2582">
                  <c:v>164.501208197561</c:v>
                </c:pt>
                <c:pt idx="2583">
                  <c:v>164.56491896758399</c:v>
                </c:pt>
                <c:pt idx="2584">
                  <c:v>164.62862973760599</c:v>
                </c:pt>
                <c:pt idx="2585">
                  <c:v>164.69234050762799</c:v>
                </c:pt>
                <c:pt idx="2586">
                  <c:v>164.75605127764999</c:v>
                </c:pt>
                <c:pt idx="2587">
                  <c:v>164.81976204767301</c:v>
                </c:pt>
                <c:pt idx="2588">
                  <c:v>164.88347281769501</c:v>
                </c:pt>
                <c:pt idx="2589">
                  <c:v>164.94718358771701</c:v>
                </c:pt>
                <c:pt idx="2590">
                  <c:v>165.01089435774</c:v>
                </c:pt>
                <c:pt idx="2591">
                  <c:v>165.074605127762</c:v>
                </c:pt>
                <c:pt idx="2592">
                  <c:v>165.138315897784</c:v>
                </c:pt>
                <c:pt idx="2593">
                  <c:v>165.202026667806</c:v>
                </c:pt>
                <c:pt idx="2594">
                  <c:v>165.26573743782899</c:v>
                </c:pt>
                <c:pt idx="2595">
                  <c:v>165.32944820785099</c:v>
                </c:pt>
                <c:pt idx="2596">
                  <c:v>165.39315897787299</c:v>
                </c:pt>
                <c:pt idx="2597">
                  <c:v>165.45686974789501</c:v>
                </c:pt>
                <c:pt idx="2598">
                  <c:v>165.52058051791801</c:v>
                </c:pt>
                <c:pt idx="2599">
                  <c:v>165.58429128794</c:v>
                </c:pt>
                <c:pt idx="2600">
                  <c:v>165.648002057962</c:v>
                </c:pt>
                <c:pt idx="2601">
                  <c:v>165.711712827985</c:v>
                </c:pt>
                <c:pt idx="2602">
                  <c:v>165.775423598007</c:v>
                </c:pt>
                <c:pt idx="2603">
                  <c:v>165.83913436802899</c:v>
                </c:pt>
                <c:pt idx="2604">
                  <c:v>165.90284513805099</c:v>
                </c:pt>
                <c:pt idx="2605">
                  <c:v>165.96655590807401</c:v>
                </c:pt>
                <c:pt idx="2606">
                  <c:v>166.03026667809601</c:v>
                </c:pt>
                <c:pt idx="2607">
                  <c:v>166.09397744811801</c:v>
                </c:pt>
                <c:pt idx="2608">
                  <c:v>166.157688218141</c:v>
                </c:pt>
                <c:pt idx="2609">
                  <c:v>166.221398988163</c:v>
                </c:pt>
                <c:pt idx="2610">
                  <c:v>166.285109758185</c:v>
                </c:pt>
                <c:pt idx="2611">
                  <c:v>166.348820528207</c:v>
                </c:pt>
                <c:pt idx="2612">
                  <c:v>166.41253129822999</c:v>
                </c:pt>
                <c:pt idx="2613">
                  <c:v>166.47624206825199</c:v>
                </c:pt>
                <c:pt idx="2614">
                  <c:v>166.53995283827399</c:v>
                </c:pt>
                <c:pt idx="2615">
                  <c:v>166.60366360829701</c:v>
                </c:pt>
                <c:pt idx="2616">
                  <c:v>166.66737437831901</c:v>
                </c:pt>
                <c:pt idx="2617">
                  <c:v>166.73108514834101</c:v>
                </c:pt>
                <c:pt idx="2618">
                  <c:v>166.79479591836301</c:v>
                </c:pt>
                <c:pt idx="2619">
                  <c:v>166.858506688386</c:v>
                </c:pt>
                <c:pt idx="2620">
                  <c:v>166.922217458408</c:v>
                </c:pt>
                <c:pt idx="2621">
                  <c:v>166.98592822843</c:v>
                </c:pt>
                <c:pt idx="2622">
                  <c:v>167.04963899845299</c:v>
                </c:pt>
                <c:pt idx="2623">
                  <c:v>167.11334976847499</c:v>
                </c:pt>
                <c:pt idx="2624">
                  <c:v>167.17706053849699</c:v>
                </c:pt>
                <c:pt idx="2625">
                  <c:v>167.24077130851899</c:v>
                </c:pt>
                <c:pt idx="2626">
                  <c:v>167.30448207854201</c:v>
                </c:pt>
                <c:pt idx="2627">
                  <c:v>167.36819284856401</c:v>
                </c:pt>
                <c:pt idx="2628">
                  <c:v>167.43190361858601</c:v>
                </c:pt>
                <c:pt idx="2629">
                  <c:v>167.495614388609</c:v>
                </c:pt>
                <c:pt idx="2630">
                  <c:v>167.559325158631</c:v>
                </c:pt>
                <c:pt idx="2631">
                  <c:v>167.623035928653</c:v>
                </c:pt>
                <c:pt idx="2632">
                  <c:v>167.68674669867499</c:v>
                </c:pt>
                <c:pt idx="2633">
                  <c:v>167.75045746869799</c:v>
                </c:pt>
                <c:pt idx="2634">
                  <c:v>167.81416823871999</c:v>
                </c:pt>
                <c:pt idx="2635">
                  <c:v>167.87787900874201</c:v>
                </c:pt>
                <c:pt idx="2636">
                  <c:v>167.94158977876501</c:v>
                </c:pt>
                <c:pt idx="2637">
                  <c:v>168.00530054878701</c:v>
                </c:pt>
                <c:pt idx="2638">
                  <c:v>168.069011318809</c:v>
                </c:pt>
                <c:pt idx="2639">
                  <c:v>168.132722088831</c:v>
                </c:pt>
                <c:pt idx="2640">
                  <c:v>168.196432858854</c:v>
                </c:pt>
                <c:pt idx="2641">
                  <c:v>168.26014362887599</c:v>
                </c:pt>
                <c:pt idx="2642">
                  <c:v>168.32385439889799</c:v>
                </c:pt>
                <c:pt idx="2643">
                  <c:v>168.38756516891999</c:v>
                </c:pt>
                <c:pt idx="2644">
                  <c:v>168.45127593894301</c:v>
                </c:pt>
                <c:pt idx="2645">
                  <c:v>168.51498670896501</c:v>
                </c:pt>
                <c:pt idx="2646">
                  <c:v>168.57869747898701</c:v>
                </c:pt>
                <c:pt idx="2647">
                  <c:v>168.64240824901</c:v>
                </c:pt>
                <c:pt idx="2648">
                  <c:v>168.706119019032</c:v>
                </c:pt>
                <c:pt idx="2649">
                  <c:v>168.769829789054</c:v>
                </c:pt>
                <c:pt idx="2650">
                  <c:v>168.833540559076</c:v>
                </c:pt>
                <c:pt idx="2651">
                  <c:v>168.89725132909899</c:v>
                </c:pt>
                <c:pt idx="2652">
                  <c:v>168.96096209912099</c:v>
                </c:pt>
                <c:pt idx="2653">
                  <c:v>169.02467286914299</c:v>
                </c:pt>
                <c:pt idx="2654">
                  <c:v>169.08838363916601</c:v>
                </c:pt>
                <c:pt idx="2655">
                  <c:v>169.15209440918801</c:v>
                </c:pt>
                <c:pt idx="2656">
                  <c:v>169.21580517921001</c:v>
                </c:pt>
                <c:pt idx="2657">
                  <c:v>169.27951594923201</c:v>
                </c:pt>
                <c:pt idx="2658">
                  <c:v>169.343226719255</c:v>
                </c:pt>
                <c:pt idx="2659">
                  <c:v>169.406937489277</c:v>
                </c:pt>
                <c:pt idx="2660">
                  <c:v>169.470648259299</c:v>
                </c:pt>
                <c:pt idx="2661">
                  <c:v>169.53435902932199</c:v>
                </c:pt>
                <c:pt idx="2662">
                  <c:v>169.59806979934399</c:v>
                </c:pt>
                <c:pt idx="2663">
                  <c:v>169.66178056936599</c:v>
                </c:pt>
                <c:pt idx="2664">
                  <c:v>169.72549133938799</c:v>
                </c:pt>
                <c:pt idx="2665">
                  <c:v>169.78920210941101</c:v>
                </c:pt>
                <c:pt idx="2666">
                  <c:v>169.85291287943301</c:v>
                </c:pt>
                <c:pt idx="2667">
                  <c:v>169.916623649455</c:v>
                </c:pt>
                <c:pt idx="2668">
                  <c:v>169.980334419478</c:v>
                </c:pt>
                <c:pt idx="2669">
                  <c:v>170.0440451895</c:v>
                </c:pt>
                <c:pt idx="2670">
                  <c:v>170.107755959522</c:v>
                </c:pt>
                <c:pt idx="2671">
                  <c:v>170.17146672954399</c:v>
                </c:pt>
                <c:pt idx="2672">
                  <c:v>170.23517749956699</c:v>
                </c:pt>
                <c:pt idx="2673">
                  <c:v>170.29888826958901</c:v>
                </c:pt>
                <c:pt idx="2674">
                  <c:v>170.36259903961101</c:v>
                </c:pt>
                <c:pt idx="2675">
                  <c:v>170.42630980963401</c:v>
                </c:pt>
                <c:pt idx="2676">
                  <c:v>170.490020579656</c:v>
                </c:pt>
                <c:pt idx="2677">
                  <c:v>170.553731349678</c:v>
                </c:pt>
                <c:pt idx="2678">
                  <c:v>170.6174421197</c:v>
                </c:pt>
                <c:pt idx="2679">
                  <c:v>170.68115288972299</c:v>
                </c:pt>
                <c:pt idx="2680">
                  <c:v>170.74486365974499</c:v>
                </c:pt>
                <c:pt idx="2681">
                  <c:v>170.80857442976699</c:v>
                </c:pt>
                <c:pt idx="2682">
                  <c:v>170.87228519979001</c:v>
                </c:pt>
                <c:pt idx="2683">
                  <c:v>170.93599596981201</c:v>
                </c:pt>
                <c:pt idx="2684">
                  <c:v>170.99970673983401</c:v>
                </c:pt>
                <c:pt idx="2685">
                  <c:v>171.06341750985601</c:v>
                </c:pt>
                <c:pt idx="2686">
                  <c:v>171.127128279879</c:v>
                </c:pt>
                <c:pt idx="2687">
                  <c:v>171.190839049901</c:v>
                </c:pt>
                <c:pt idx="2688">
                  <c:v>171.254549819923</c:v>
                </c:pt>
                <c:pt idx="2689">
                  <c:v>171.318260589945</c:v>
                </c:pt>
                <c:pt idx="2690">
                  <c:v>171.38197135996799</c:v>
                </c:pt>
                <c:pt idx="2691">
                  <c:v>171.44568212998999</c:v>
                </c:pt>
                <c:pt idx="2692">
                  <c:v>171.50939290001199</c:v>
                </c:pt>
                <c:pt idx="2693">
                  <c:v>171.57310367003501</c:v>
                </c:pt>
                <c:pt idx="2694">
                  <c:v>171.63681444005701</c:v>
                </c:pt>
                <c:pt idx="2695">
                  <c:v>171.70052521007901</c:v>
                </c:pt>
                <c:pt idx="2696">
                  <c:v>171.76423598010101</c:v>
                </c:pt>
                <c:pt idx="2697">
                  <c:v>171.827946750124</c:v>
                </c:pt>
                <c:pt idx="2698">
                  <c:v>171.891657520146</c:v>
                </c:pt>
                <c:pt idx="2699">
                  <c:v>171.955368290168</c:v>
                </c:pt>
                <c:pt idx="2700">
                  <c:v>172.01907906019099</c:v>
                </c:pt>
                <c:pt idx="2701">
                  <c:v>172.08278983021299</c:v>
                </c:pt>
                <c:pt idx="2702">
                  <c:v>172.14650060023499</c:v>
                </c:pt>
                <c:pt idx="2703">
                  <c:v>172.21021137025701</c:v>
                </c:pt>
                <c:pt idx="2704">
                  <c:v>172.27392214028001</c:v>
                </c:pt>
                <c:pt idx="2705">
                  <c:v>172.33763291030201</c:v>
                </c:pt>
                <c:pt idx="2706">
                  <c:v>172.401343680324</c:v>
                </c:pt>
                <c:pt idx="2707">
                  <c:v>172.465054450347</c:v>
                </c:pt>
                <c:pt idx="2708">
                  <c:v>172.528765220369</c:v>
                </c:pt>
                <c:pt idx="2709">
                  <c:v>172.59247599039099</c:v>
                </c:pt>
                <c:pt idx="2710">
                  <c:v>172.65618676041299</c:v>
                </c:pt>
                <c:pt idx="2711">
                  <c:v>172.71989753043599</c:v>
                </c:pt>
                <c:pt idx="2712">
                  <c:v>172.78360830045801</c:v>
                </c:pt>
                <c:pt idx="2713">
                  <c:v>172.84731907048001</c:v>
                </c:pt>
                <c:pt idx="2714">
                  <c:v>172.91102984050301</c:v>
                </c:pt>
                <c:pt idx="2715">
                  <c:v>172.974740610525</c:v>
                </c:pt>
                <c:pt idx="2716">
                  <c:v>173.038451380547</c:v>
                </c:pt>
                <c:pt idx="2717">
                  <c:v>173.102162150569</c:v>
                </c:pt>
                <c:pt idx="2718">
                  <c:v>173.16587292059199</c:v>
                </c:pt>
                <c:pt idx="2719">
                  <c:v>173.22958369061399</c:v>
                </c:pt>
                <c:pt idx="2720">
                  <c:v>173.29329446063599</c:v>
                </c:pt>
                <c:pt idx="2721">
                  <c:v>173.35700523065901</c:v>
                </c:pt>
                <c:pt idx="2722">
                  <c:v>173.42071600068101</c:v>
                </c:pt>
                <c:pt idx="2723">
                  <c:v>173.48442677070301</c:v>
                </c:pt>
                <c:pt idx="2724">
                  <c:v>173.54813754072501</c:v>
                </c:pt>
                <c:pt idx="2725">
                  <c:v>173.611848310748</c:v>
                </c:pt>
                <c:pt idx="2726">
                  <c:v>173.67555908077</c:v>
                </c:pt>
                <c:pt idx="2727">
                  <c:v>173.739269850792</c:v>
                </c:pt>
                <c:pt idx="2728">
                  <c:v>173.80298062081499</c:v>
                </c:pt>
                <c:pt idx="2729">
                  <c:v>173.86669139083699</c:v>
                </c:pt>
                <c:pt idx="2730">
                  <c:v>173.93040216085899</c:v>
                </c:pt>
                <c:pt idx="2731">
                  <c:v>173.99411293088099</c:v>
                </c:pt>
                <c:pt idx="2732">
                  <c:v>174.05782370090401</c:v>
                </c:pt>
                <c:pt idx="2733">
                  <c:v>174.12153447092601</c:v>
                </c:pt>
                <c:pt idx="2734">
                  <c:v>174.18524524094801</c:v>
                </c:pt>
                <c:pt idx="2735">
                  <c:v>174.248956010971</c:v>
                </c:pt>
                <c:pt idx="2736">
                  <c:v>174.312666780993</c:v>
                </c:pt>
                <c:pt idx="2737">
                  <c:v>174.376377551015</c:v>
                </c:pt>
                <c:pt idx="2738">
                  <c:v>174.440088321037</c:v>
                </c:pt>
                <c:pt idx="2739">
                  <c:v>174.50379909105999</c:v>
                </c:pt>
                <c:pt idx="2740">
                  <c:v>174.56750986108199</c:v>
                </c:pt>
                <c:pt idx="2741">
                  <c:v>174.63122063110399</c:v>
                </c:pt>
                <c:pt idx="2742">
                  <c:v>174.69493140112601</c:v>
                </c:pt>
                <c:pt idx="2743">
                  <c:v>174.75864217114901</c:v>
                </c:pt>
                <c:pt idx="2744">
                  <c:v>174.822352941171</c:v>
                </c:pt>
                <c:pt idx="2745">
                  <c:v>174.886063711193</c:v>
                </c:pt>
                <c:pt idx="2746">
                  <c:v>174.949774481216</c:v>
                </c:pt>
                <c:pt idx="2747">
                  <c:v>175.013485251238</c:v>
                </c:pt>
                <c:pt idx="2748">
                  <c:v>175.07719602125999</c:v>
                </c:pt>
                <c:pt idx="2749">
                  <c:v>175.14090679128199</c:v>
                </c:pt>
                <c:pt idx="2750">
                  <c:v>175.20461756130501</c:v>
                </c:pt>
                <c:pt idx="2751">
                  <c:v>175.26832833132701</c:v>
                </c:pt>
                <c:pt idx="2752">
                  <c:v>175.33203910134901</c:v>
                </c:pt>
                <c:pt idx="2753">
                  <c:v>175.395749871372</c:v>
                </c:pt>
                <c:pt idx="2754">
                  <c:v>175.459460641394</c:v>
                </c:pt>
                <c:pt idx="2755">
                  <c:v>175.523171411416</c:v>
                </c:pt>
                <c:pt idx="2756">
                  <c:v>175.586882181438</c:v>
                </c:pt>
                <c:pt idx="2757">
                  <c:v>175.65059295146099</c:v>
                </c:pt>
                <c:pt idx="2758">
                  <c:v>175.71430372148299</c:v>
                </c:pt>
                <c:pt idx="2759">
                  <c:v>175.77801449150499</c:v>
                </c:pt>
                <c:pt idx="2760">
                  <c:v>175.84172526152801</c:v>
                </c:pt>
                <c:pt idx="2761">
                  <c:v>175.90543603155001</c:v>
                </c:pt>
                <c:pt idx="2762">
                  <c:v>175.96914680157201</c:v>
                </c:pt>
                <c:pt idx="2763">
                  <c:v>176.03285757159401</c:v>
                </c:pt>
                <c:pt idx="2764">
                  <c:v>176.096568341617</c:v>
                </c:pt>
                <c:pt idx="2765">
                  <c:v>176.160279111639</c:v>
                </c:pt>
                <c:pt idx="2766">
                  <c:v>176.223989881661</c:v>
                </c:pt>
                <c:pt idx="2767">
                  <c:v>176.28770065168399</c:v>
                </c:pt>
                <c:pt idx="2768">
                  <c:v>176.35141142170599</c:v>
                </c:pt>
                <c:pt idx="2769">
                  <c:v>176.41512219172799</c:v>
                </c:pt>
                <c:pt idx="2770">
                  <c:v>176.47883296174999</c:v>
                </c:pt>
                <c:pt idx="2771">
                  <c:v>176.54254373177301</c:v>
                </c:pt>
                <c:pt idx="2772">
                  <c:v>176.60625450179501</c:v>
                </c:pt>
                <c:pt idx="2773">
                  <c:v>176.66996527181701</c:v>
                </c:pt>
                <c:pt idx="2774">
                  <c:v>176.73367604184</c:v>
                </c:pt>
                <c:pt idx="2775">
                  <c:v>176.797386811862</c:v>
                </c:pt>
                <c:pt idx="2776">
                  <c:v>176.861097581884</c:v>
                </c:pt>
                <c:pt idx="2777">
                  <c:v>176.92480835190599</c:v>
                </c:pt>
                <c:pt idx="2778">
                  <c:v>176.98851912192899</c:v>
                </c:pt>
                <c:pt idx="2779">
                  <c:v>177.05222989195099</c:v>
                </c:pt>
                <c:pt idx="2780">
                  <c:v>177.11594066197301</c:v>
                </c:pt>
                <c:pt idx="2781">
                  <c:v>177.17965143199601</c:v>
                </c:pt>
                <c:pt idx="2782">
                  <c:v>177.24336220201801</c:v>
                </c:pt>
                <c:pt idx="2783">
                  <c:v>177.30707297204</c:v>
                </c:pt>
                <c:pt idx="2784">
                  <c:v>177.370783742062</c:v>
                </c:pt>
                <c:pt idx="2785">
                  <c:v>177.434494512085</c:v>
                </c:pt>
                <c:pt idx="2786">
                  <c:v>177.49820528210699</c:v>
                </c:pt>
                <c:pt idx="2787">
                  <c:v>177.56191605212899</c:v>
                </c:pt>
                <c:pt idx="2788">
                  <c:v>177.62562682215099</c:v>
                </c:pt>
                <c:pt idx="2789">
                  <c:v>177.68933759217401</c:v>
                </c:pt>
                <c:pt idx="2790">
                  <c:v>177.75304836219601</c:v>
                </c:pt>
                <c:pt idx="2791">
                  <c:v>177.81675913221801</c:v>
                </c:pt>
                <c:pt idx="2792">
                  <c:v>177.880469902241</c:v>
                </c:pt>
                <c:pt idx="2793">
                  <c:v>177.944180672263</c:v>
                </c:pt>
                <c:pt idx="2794">
                  <c:v>178.007891442285</c:v>
                </c:pt>
                <c:pt idx="2795">
                  <c:v>178.071602212307</c:v>
                </c:pt>
                <c:pt idx="2796">
                  <c:v>178.13531298232999</c:v>
                </c:pt>
                <c:pt idx="2797">
                  <c:v>178.19902375235199</c:v>
                </c:pt>
                <c:pt idx="2798">
                  <c:v>178.26273452237399</c:v>
                </c:pt>
                <c:pt idx="2799">
                  <c:v>178.32644529239701</c:v>
                </c:pt>
                <c:pt idx="2800">
                  <c:v>178.39015606241901</c:v>
                </c:pt>
                <c:pt idx="2801">
                  <c:v>178.45386683244101</c:v>
                </c:pt>
                <c:pt idx="2802">
                  <c:v>178.51757760246301</c:v>
                </c:pt>
                <c:pt idx="2803">
                  <c:v>178.581288372486</c:v>
                </c:pt>
                <c:pt idx="2804">
                  <c:v>178.644999142508</c:v>
                </c:pt>
                <c:pt idx="2805">
                  <c:v>178.70870991253</c:v>
                </c:pt>
                <c:pt idx="2806">
                  <c:v>178.77242068255299</c:v>
                </c:pt>
                <c:pt idx="2807">
                  <c:v>178.83613145257499</c:v>
                </c:pt>
                <c:pt idx="2808">
                  <c:v>178.89984222259699</c:v>
                </c:pt>
                <c:pt idx="2809">
                  <c:v>178.96355299261899</c:v>
                </c:pt>
                <c:pt idx="2810">
                  <c:v>179.02726376264201</c:v>
                </c:pt>
                <c:pt idx="2811">
                  <c:v>179.09097453266401</c:v>
                </c:pt>
                <c:pt idx="2812">
                  <c:v>179.154685302686</c:v>
                </c:pt>
                <c:pt idx="2813">
                  <c:v>179.218396072709</c:v>
                </c:pt>
                <c:pt idx="2814">
                  <c:v>179.282106842731</c:v>
                </c:pt>
                <c:pt idx="2815">
                  <c:v>179.345817612753</c:v>
                </c:pt>
                <c:pt idx="2816">
                  <c:v>179.40952838277499</c:v>
                </c:pt>
                <c:pt idx="2817">
                  <c:v>179.47323915279799</c:v>
                </c:pt>
                <c:pt idx="2818">
                  <c:v>179.53694992282001</c:v>
                </c:pt>
                <c:pt idx="2819">
                  <c:v>179.60066069284201</c:v>
                </c:pt>
                <c:pt idx="2820">
                  <c:v>179.66437146286501</c:v>
                </c:pt>
                <c:pt idx="2821">
                  <c:v>179.728082232887</c:v>
                </c:pt>
                <c:pt idx="2822">
                  <c:v>179.791793002909</c:v>
                </c:pt>
                <c:pt idx="2823">
                  <c:v>179.855503772931</c:v>
                </c:pt>
                <c:pt idx="2824">
                  <c:v>179.91921454295399</c:v>
                </c:pt>
                <c:pt idx="2825">
                  <c:v>179.98292531297599</c:v>
                </c:pt>
                <c:pt idx="2826">
                  <c:v>180.04663608299799</c:v>
                </c:pt>
                <c:pt idx="2827">
                  <c:v>180.11034685302101</c:v>
                </c:pt>
                <c:pt idx="2828">
                  <c:v>180.17405762304301</c:v>
                </c:pt>
                <c:pt idx="2829">
                  <c:v>180.23776839306501</c:v>
                </c:pt>
                <c:pt idx="2830">
                  <c:v>180.30147916308701</c:v>
                </c:pt>
                <c:pt idx="2831">
                  <c:v>180.36518993311</c:v>
                </c:pt>
                <c:pt idx="2832">
                  <c:v>180.428900703132</c:v>
                </c:pt>
                <c:pt idx="2833">
                  <c:v>180.492611473154</c:v>
                </c:pt>
                <c:pt idx="2834">
                  <c:v>180.556322243176</c:v>
                </c:pt>
                <c:pt idx="2835">
                  <c:v>180.62003301319899</c:v>
                </c:pt>
                <c:pt idx="2836">
                  <c:v>180.68374378322099</c:v>
                </c:pt>
                <c:pt idx="2837">
                  <c:v>180.74745455324299</c:v>
                </c:pt>
                <c:pt idx="2838">
                  <c:v>180.81116532326601</c:v>
                </c:pt>
                <c:pt idx="2839">
                  <c:v>180.87487609328801</c:v>
                </c:pt>
                <c:pt idx="2840">
                  <c:v>180.93858686331001</c:v>
                </c:pt>
                <c:pt idx="2841">
                  <c:v>181.00229763333201</c:v>
                </c:pt>
                <c:pt idx="2842">
                  <c:v>181.066008403355</c:v>
                </c:pt>
                <c:pt idx="2843">
                  <c:v>181.129719173377</c:v>
                </c:pt>
                <c:pt idx="2844">
                  <c:v>181.193429943399</c:v>
                </c:pt>
                <c:pt idx="2845">
                  <c:v>181.25714071342199</c:v>
                </c:pt>
                <c:pt idx="2846">
                  <c:v>181.32085148344399</c:v>
                </c:pt>
                <c:pt idx="2847">
                  <c:v>181.38456225346599</c:v>
                </c:pt>
                <c:pt idx="2848">
                  <c:v>181.44827302348801</c:v>
                </c:pt>
                <c:pt idx="2849">
                  <c:v>181.51198379351101</c:v>
                </c:pt>
                <c:pt idx="2850">
                  <c:v>181.57569456353301</c:v>
                </c:pt>
                <c:pt idx="2851">
                  <c:v>181.639405333555</c:v>
                </c:pt>
                <c:pt idx="2852">
                  <c:v>181.703116103578</c:v>
                </c:pt>
                <c:pt idx="2853">
                  <c:v>181.7668268736</c:v>
                </c:pt>
                <c:pt idx="2854">
                  <c:v>181.83053764362199</c:v>
                </c:pt>
                <c:pt idx="2855">
                  <c:v>181.89424841364399</c:v>
                </c:pt>
                <c:pt idx="2856">
                  <c:v>181.95795918366699</c:v>
                </c:pt>
                <c:pt idx="2857">
                  <c:v>182.02166995368901</c:v>
                </c:pt>
                <c:pt idx="2858">
                  <c:v>182.08538072371101</c:v>
                </c:pt>
                <c:pt idx="2859">
                  <c:v>182.14909149373401</c:v>
                </c:pt>
                <c:pt idx="2860">
                  <c:v>182.212802263756</c:v>
                </c:pt>
                <c:pt idx="2861">
                  <c:v>182.276513033778</c:v>
                </c:pt>
                <c:pt idx="2862">
                  <c:v>182.3402238038</c:v>
                </c:pt>
                <c:pt idx="2863">
                  <c:v>182.40393457382299</c:v>
                </c:pt>
                <c:pt idx="2864">
                  <c:v>182.46764534384499</c:v>
                </c:pt>
                <c:pt idx="2865">
                  <c:v>182.53135611386699</c:v>
                </c:pt>
                <c:pt idx="2866">
                  <c:v>182.59506688389001</c:v>
                </c:pt>
                <c:pt idx="2867">
                  <c:v>182.65877765391201</c:v>
                </c:pt>
                <c:pt idx="2868">
                  <c:v>182.72248842393401</c:v>
                </c:pt>
                <c:pt idx="2869">
                  <c:v>182.78619919395601</c:v>
                </c:pt>
                <c:pt idx="2870">
                  <c:v>182.849909963979</c:v>
                </c:pt>
                <c:pt idx="2871">
                  <c:v>182.913620734001</c:v>
                </c:pt>
                <c:pt idx="2872">
                  <c:v>182.977331504023</c:v>
                </c:pt>
                <c:pt idx="2873">
                  <c:v>183.04104227404599</c:v>
                </c:pt>
                <c:pt idx="2874">
                  <c:v>183.10475304406799</c:v>
                </c:pt>
                <c:pt idx="2875">
                  <c:v>183.16846381408999</c:v>
                </c:pt>
                <c:pt idx="2876">
                  <c:v>183.23217458411199</c:v>
                </c:pt>
                <c:pt idx="2877">
                  <c:v>183.29588535413501</c:v>
                </c:pt>
                <c:pt idx="2878">
                  <c:v>183.35959612415701</c:v>
                </c:pt>
                <c:pt idx="2879">
                  <c:v>183.42330689417901</c:v>
                </c:pt>
                <c:pt idx="2880">
                  <c:v>183.487017664202</c:v>
                </c:pt>
                <c:pt idx="2881">
                  <c:v>183.550728434224</c:v>
                </c:pt>
                <c:pt idx="2882">
                  <c:v>183.614439204246</c:v>
                </c:pt>
                <c:pt idx="2883">
                  <c:v>183.678149974268</c:v>
                </c:pt>
                <c:pt idx="2884">
                  <c:v>183.74186074429099</c:v>
                </c:pt>
                <c:pt idx="2885">
                  <c:v>183.80557151431299</c:v>
                </c:pt>
                <c:pt idx="2886">
                  <c:v>183.86928228433499</c:v>
                </c:pt>
                <c:pt idx="2887">
                  <c:v>183.93299305435701</c:v>
                </c:pt>
                <c:pt idx="2888">
                  <c:v>183.99670382438001</c:v>
                </c:pt>
                <c:pt idx="2889">
                  <c:v>184.060414594402</c:v>
                </c:pt>
                <c:pt idx="2890">
                  <c:v>184.124125364424</c:v>
                </c:pt>
                <c:pt idx="2891">
                  <c:v>184.187836134447</c:v>
                </c:pt>
                <c:pt idx="2892">
                  <c:v>184.251546904469</c:v>
                </c:pt>
                <c:pt idx="2893">
                  <c:v>184.31525767449099</c:v>
                </c:pt>
                <c:pt idx="2894">
                  <c:v>184.37896844451299</c:v>
                </c:pt>
                <c:pt idx="2895">
                  <c:v>184.44267921453601</c:v>
                </c:pt>
                <c:pt idx="2896">
                  <c:v>184.50638998455801</c:v>
                </c:pt>
                <c:pt idx="2897">
                  <c:v>184.57010075458001</c:v>
                </c:pt>
                <c:pt idx="2898">
                  <c:v>184.633811524603</c:v>
                </c:pt>
                <c:pt idx="2899">
                  <c:v>184.697522294625</c:v>
                </c:pt>
                <c:pt idx="2900">
                  <c:v>184.761233064647</c:v>
                </c:pt>
                <c:pt idx="2901">
                  <c:v>184.824943834669</c:v>
                </c:pt>
                <c:pt idx="2902">
                  <c:v>184.88865460469199</c:v>
                </c:pt>
                <c:pt idx="2903">
                  <c:v>184.95236537471399</c:v>
                </c:pt>
                <c:pt idx="2904">
                  <c:v>185.01607614473599</c:v>
                </c:pt>
                <c:pt idx="2905">
                  <c:v>185.07978691475901</c:v>
                </c:pt>
                <c:pt idx="2906">
                  <c:v>185.14349768478101</c:v>
                </c:pt>
                <c:pt idx="2907">
                  <c:v>185.20720845480301</c:v>
                </c:pt>
                <c:pt idx="2908">
                  <c:v>185.27091922482501</c:v>
                </c:pt>
                <c:pt idx="2909">
                  <c:v>185.334629994848</c:v>
                </c:pt>
                <c:pt idx="2910">
                  <c:v>185.39834076487</c:v>
                </c:pt>
                <c:pt idx="2911">
                  <c:v>185.462051534892</c:v>
                </c:pt>
                <c:pt idx="2912">
                  <c:v>185.52576230491499</c:v>
                </c:pt>
                <c:pt idx="2913">
                  <c:v>185.58947307493699</c:v>
                </c:pt>
                <c:pt idx="2914">
                  <c:v>185.65318384495899</c:v>
                </c:pt>
                <c:pt idx="2915">
                  <c:v>185.71689461498099</c:v>
                </c:pt>
                <c:pt idx="2916">
                  <c:v>185.78060538500401</c:v>
                </c:pt>
                <c:pt idx="2917">
                  <c:v>185.84431615502601</c:v>
                </c:pt>
                <c:pt idx="2918">
                  <c:v>185.90802692504801</c:v>
                </c:pt>
                <c:pt idx="2919">
                  <c:v>185.971737695071</c:v>
                </c:pt>
                <c:pt idx="2920">
                  <c:v>186.035448465093</c:v>
                </c:pt>
                <c:pt idx="2921">
                  <c:v>186.099159235115</c:v>
                </c:pt>
                <c:pt idx="2922">
                  <c:v>186.16287000513699</c:v>
                </c:pt>
                <c:pt idx="2923">
                  <c:v>186.22658077515999</c:v>
                </c:pt>
                <c:pt idx="2924">
                  <c:v>186.29029154518199</c:v>
                </c:pt>
                <c:pt idx="2925">
                  <c:v>186.35400231520401</c:v>
                </c:pt>
                <c:pt idx="2926">
                  <c:v>186.41771308522701</c:v>
                </c:pt>
                <c:pt idx="2927">
                  <c:v>186.48142385524901</c:v>
                </c:pt>
                <c:pt idx="2928">
                  <c:v>186.545134625271</c:v>
                </c:pt>
                <c:pt idx="2929">
                  <c:v>186.608845395293</c:v>
                </c:pt>
                <c:pt idx="2930">
                  <c:v>186.672556165316</c:v>
                </c:pt>
                <c:pt idx="2931">
                  <c:v>186.73626693533799</c:v>
                </c:pt>
                <c:pt idx="2932">
                  <c:v>186.79997770535999</c:v>
                </c:pt>
                <c:pt idx="2933">
                  <c:v>186.86368847538199</c:v>
                </c:pt>
                <c:pt idx="2934">
                  <c:v>186.92739924540501</c:v>
                </c:pt>
                <c:pt idx="2935">
                  <c:v>186.99111001542701</c:v>
                </c:pt>
                <c:pt idx="2936">
                  <c:v>187.05482078544901</c:v>
                </c:pt>
                <c:pt idx="2937">
                  <c:v>187.118531555472</c:v>
                </c:pt>
                <c:pt idx="2938">
                  <c:v>187.182242325494</c:v>
                </c:pt>
                <c:pt idx="2939">
                  <c:v>187.245953095516</c:v>
                </c:pt>
                <c:pt idx="2940">
                  <c:v>187.309663865538</c:v>
                </c:pt>
                <c:pt idx="2941">
                  <c:v>187.37337463556099</c:v>
                </c:pt>
                <c:pt idx="2942">
                  <c:v>187.43708540558299</c:v>
                </c:pt>
                <c:pt idx="2943">
                  <c:v>187.50079617560499</c:v>
                </c:pt>
                <c:pt idx="2944">
                  <c:v>187.56450694562801</c:v>
                </c:pt>
                <c:pt idx="2945">
                  <c:v>187.62821771565001</c:v>
                </c:pt>
                <c:pt idx="2946">
                  <c:v>187.69192848567201</c:v>
                </c:pt>
                <c:pt idx="2947">
                  <c:v>187.75563925569401</c:v>
                </c:pt>
                <c:pt idx="2948">
                  <c:v>187.819350025717</c:v>
                </c:pt>
                <c:pt idx="2949">
                  <c:v>187.883060795739</c:v>
                </c:pt>
                <c:pt idx="2950">
                  <c:v>187.946771565761</c:v>
                </c:pt>
                <c:pt idx="2951">
                  <c:v>188.01048233578399</c:v>
                </c:pt>
                <c:pt idx="2952">
                  <c:v>188.07419310580599</c:v>
                </c:pt>
                <c:pt idx="2953">
                  <c:v>188.13790387582799</c:v>
                </c:pt>
                <c:pt idx="2954">
                  <c:v>188.20161464584999</c:v>
                </c:pt>
                <c:pt idx="2955">
                  <c:v>188.26532541587301</c:v>
                </c:pt>
                <c:pt idx="2956">
                  <c:v>188.32903618589501</c:v>
                </c:pt>
                <c:pt idx="2957">
                  <c:v>188.392746955917</c:v>
                </c:pt>
                <c:pt idx="2958">
                  <c:v>188.45645772594</c:v>
                </c:pt>
                <c:pt idx="2959">
                  <c:v>188.520168495962</c:v>
                </c:pt>
                <c:pt idx="2960">
                  <c:v>188.583879265984</c:v>
                </c:pt>
                <c:pt idx="2961">
                  <c:v>188.64759003600599</c:v>
                </c:pt>
                <c:pt idx="2962">
                  <c:v>188.71130080602899</c:v>
                </c:pt>
                <c:pt idx="2963">
                  <c:v>188.77501157605101</c:v>
                </c:pt>
                <c:pt idx="2964">
                  <c:v>188.83872234607301</c:v>
                </c:pt>
                <c:pt idx="2965">
                  <c:v>188.90243311609601</c:v>
                </c:pt>
                <c:pt idx="2966">
                  <c:v>188.966143886118</c:v>
                </c:pt>
                <c:pt idx="2967">
                  <c:v>189.02985465614</c:v>
                </c:pt>
                <c:pt idx="2968">
                  <c:v>189.093565426162</c:v>
                </c:pt>
                <c:pt idx="2969">
                  <c:v>189.15727619618499</c:v>
                </c:pt>
                <c:pt idx="2970">
                  <c:v>189.22098696620699</c:v>
                </c:pt>
                <c:pt idx="2971">
                  <c:v>189.28469773622899</c:v>
                </c:pt>
                <c:pt idx="2972">
                  <c:v>189.34840850625201</c:v>
                </c:pt>
                <c:pt idx="2973">
                  <c:v>189.41211927627401</c:v>
                </c:pt>
                <c:pt idx="2974">
                  <c:v>189.47583004629601</c:v>
                </c:pt>
                <c:pt idx="2975">
                  <c:v>189.53954081631801</c:v>
                </c:pt>
                <c:pt idx="2976">
                  <c:v>189.603251586341</c:v>
                </c:pt>
                <c:pt idx="2977">
                  <c:v>189.666962356363</c:v>
                </c:pt>
                <c:pt idx="2978">
                  <c:v>189.730673126385</c:v>
                </c:pt>
                <c:pt idx="2979">
                  <c:v>189.794383896407</c:v>
                </c:pt>
                <c:pt idx="2980">
                  <c:v>189.85809466642999</c:v>
                </c:pt>
                <c:pt idx="2981">
                  <c:v>189.92180543645199</c:v>
                </c:pt>
                <c:pt idx="2982">
                  <c:v>189.98551620647399</c:v>
                </c:pt>
                <c:pt idx="2983">
                  <c:v>190.04922697649701</c:v>
                </c:pt>
                <c:pt idx="2984">
                  <c:v>190.11293774651901</c:v>
                </c:pt>
                <c:pt idx="2985">
                  <c:v>190.17664851654101</c:v>
                </c:pt>
                <c:pt idx="2986">
                  <c:v>190.24035928656301</c:v>
                </c:pt>
                <c:pt idx="2987">
                  <c:v>190.304070056586</c:v>
                </c:pt>
                <c:pt idx="2988">
                  <c:v>190.367780826608</c:v>
                </c:pt>
                <c:pt idx="2989">
                  <c:v>190.43149159663</c:v>
                </c:pt>
                <c:pt idx="2990">
                  <c:v>190.49520236665299</c:v>
                </c:pt>
                <c:pt idx="2991">
                  <c:v>190.55891313667499</c:v>
                </c:pt>
                <c:pt idx="2992">
                  <c:v>190.62262390669699</c:v>
                </c:pt>
                <c:pt idx="2993">
                  <c:v>190.68633467671901</c:v>
                </c:pt>
                <c:pt idx="2994">
                  <c:v>190.75004544674201</c:v>
                </c:pt>
                <c:pt idx="2995">
                  <c:v>190.81375621676401</c:v>
                </c:pt>
                <c:pt idx="2996">
                  <c:v>190.877466986786</c:v>
                </c:pt>
                <c:pt idx="2997">
                  <c:v>190.941177756809</c:v>
                </c:pt>
                <c:pt idx="2998">
                  <c:v>191.004888526831</c:v>
                </c:pt>
                <c:pt idx="2999">
                  <c:v>191.06859929685299</c:v>
                </c:pt>
                <c:pt idx="3000">
                  <c:v>191.13231006687499</c:v>
                </c:pt>
                <c:pt idx="3001">
                  <c:v>191.19602083689799</c:v>
                </c:pt>
                <c:pt idx="3002">
                  <c:v>191.25973160692001</c:v>
                </c:pt>
                <c:pt idx="3003">
                  <c:v>191.32344237694201</c:v>
                </c:pt>
                <c:pt idx="3004">
                  <c:v>191.38715314696501</c:v>
                </c:pt>
                <c:pt idx="3005">
                  <c:v>191.450863916987</c:v>
                </c:pt>
                <c:pt idx="3006">
                  <c:v>191.514574687009</c:v>
                </c:pt>
                <c:pt idx="3007">
                  <c:v>191.578285457031</c:v>
                </c:pt>
                <c:pt idx="3008">
                  <c:v>191.64199622705399</c:v>
                </c:pt>
                <c:pt idx="3009">
                  <c:v>191.70570699707599</c:v>
                </c:pt>
                <c:pt idx="3010">
                  <c:v>191.76941776709799</c:v>
                </c:pt>
                <c:pt idx="3011">
                  <c:v>191.83312853712101</c:v>
                </c:pt>
                <c:pt idx="3012">
                  <c:v>191.89683930714301</c:v>
                </c:pt>
                <c:pt idx="3013">
                  <c:v>191.96055007716501</c:v>
                </c:pt>
                <c:pt idx="3014">
                  <c:v>192.02426084718701</c:v>
                </c:pt>
                <c:pt idx="3015">
                  <c:v>192.08797161721</c:v>
                </c:pt>
                <c:pt idx="3016">
                  <c:v>192.151682387232</c:v>
                </c:pt>
                <c:pt idx="3017">
                  <c:v>192.215393157254</c:v>
                </c:pt>
                <c:pt idx="3018">
                  <c:v>192.27910392727699</c:v>
                </c:pt>
                <c:pt idx="3019">
                  <c:v>192.34281469729899</c:v>
                </c:pt>
                <c:pt idx="3020">
                  <c:v>192.40652546732099</c:v>
                </c:pt>
                <c:pt idx="3021">
                  <c:v>192.47023623734299</c:v>
                </c:pt>
                <c:pt idx="3022">
                  <c:v>192.53394700736601</c:v>
                </c:pt>
                <c:pt idx="3023">
                  <c:v>192.59765777738801</c:v>
                </c:pt>
                <c:pt idx="3024">
                  <c:v>192.66136854741001</c:v>
                </c:pt>
                <c:pt idx="3025">
                  <c:v>192.725079317433</c:v>
                </c:pt>
                <c:pt idx="3026">
                  <c:v>192.788790087455</c:v>
                </c:pt>
                <c:pt idx="3027">
                  <c:v>192.852500857477</c:v>
                </c:pt>
                <c:pt idx="3028">
                  <c:v>192.916211627499</c:v>
                </c:pt>
                <c:pt idx="3029">
                  <c:v>192.97992239752199</c:v>
                </c:pt>
                <c:pt idx="3030">
                  <c:v>193.04363316754399</c:v>
                </c:pt>
                <c:pt idx="3031">
                  <c:v>193.10734393756599</c:v>
                </c:pt>
                <c:pt idx="3032">
                  <c:v>193.17105470758801</c:v>
                </c:pt>
                <c:pt idx="3033">
                  <c:v>193.23476547761101</c:v>
                </c:pt>
                <c:pt idx="3034">
                  <c:v>193.298476247633</c:v>
                </c:pt>
                <c:pt idx="3035">
                  <c:v>193.362187017655</c:v>
                </c:pt>
                <c:pt idx="3036">
                  <c:v>193.425897787678</c:v>
                </c:pt>
                <c:pt idx="3037">
                  <c:v>193.4896085577</c:v>
                </c:pt>
                <c:pt idx="3038">
                  <c:v>193.55331932772199</c:v>
                </c:pt>
                <c:pt idx="3039">
                  <c:v>193.61703009774399</c:v>
                </c:pt>
                <c:pt idx="3040">
                  <c:v>193.68074086776701</c:v>
                </c:pt>
                <c:pt idx="3041">
                  <c:v>193.74445163778901</c:v>
                </c:pt>
                <c:pt idx="3042">
                  <c:v>193.80816240781101</c:v>
                </c:pt>
                <c:pt idx="3043">
                  <c:v>193.871873177834</c:v>
                </c:pt>
                <c:pt idx="3044">
                  <c:v>193.935583947856</c:v>
                </c:pt>
                <c:pt idx="3045">
                  <c:v>193.999294717878</c:v>
                </c:pt>
                <c:pt idx="3046">
                  <c:v>194.0630054879</c:v>
                </c:pt>
                <c:pt idx="3047">
                  <c:v>194.12671625792299</c:v>
                </c:pt>
                <c:pt idx="3048">
                  <c:v>194.19042702794499</c:v>
                </c:pt>
                <c:pt idx="3049">
                  <c:v>194.25413779796699</c:v>
                </c:pt>
                <c:pt idx="3050">
                  <c:v>194.31784856799001</c:v>
                </c:pt>
                <c:pt idx="3051">
                  <c:v>194.38155933801201</c:v>
                </c:pt>
                <c:pt idx="3052">
                  <c:v>194.44527010803401</c:v>
                </c:pt>
                <c:pt idx="3053">
                  <c:v>194.50898087805601</c:v>
                </c:pt>
                <c:pt idx="3054">
                  <c:v>194.572691648079</c:v>
                </c:pt>
                <c:pt idx="3055">
                  <c:v>194.636402418101</c:v>
                </c:pt>
                <c:pt idx="3056">
                  <c:v>194.700113188123</c:v>
                </c:pt>
                <c:pt idx="3057">
                  <c:v>194.76382395814599</c:v>
                </c:pt>
                <c:pt idx="3058">
                  <c:v>194.82753472816799</c:v>
                </c:pt>
                <c:pt idx="3059">
                  <c:v>194.89124549818999</c:v>
                </c:pt>
                <c:pt idx="3060">
                  <c:v>194.95495626821199</c:v>
                </c:pt>
                <c:pt idx="3061">
                  <c:v>195.01866703823501</c:v>
                </c:pt>
                <c:pt idx="3062">
                  <c:v>195.08237780825701</c:v>
                </c:pt>
                <c:pt idx="3063">
                  <c:v>195.14608857827901</c:v>
                </c:pt>
                <c:pt idx="3064">
                  <c:v>195.209799348302</c:v>
                </c:pt>
                <c:pt idx="3065">
                  <c:v>195.273510118324</c:v>
                </c:pt>
                <c:pt idx="3066">
                  <c:v>195.337220888346</c:v>
                </c:pt>
                <c:pt idx="3067">
                  <c:v>195.40093165836799</c:v>
                </c:pt>
                <c:pt idx="3068">
                  <c:v>195.46464242839099</c:v>
                </c:pt>
                <c:pt idx="3069">
                  <c:v>195.52835319841299</c:v>
                </c:pt>
                <c:pt idx="3070">
                  <c:v>195.59206396843501</c:v>
                </c:pt>
                <c:pt idx="3071">
                  <c:v>195.65577473845801</c:v>
                </c:pt>
                <c:pt idx="3072">
                  <c:v>195.71948550848001</c:v>
                </c:pt>
                <c:pt idx="3073">
                  <c:v>195.783196278502</c:v>
                </c:pt>
                <c:pt idx="3074">
                  <c:v>195.846907048524</c:v>
                </c:pt>
                <c:pt idx="3075">
                  <c:v>195.910617818547</c:v>
                </c:pt>
                <c:pt idx="3076">
                  <c:v>195.97432858856899</c:v>
                </c:pt>
                <c:pt idx="3077">
                  <c:v>196.03803935859099</c:v>
                </c:pt>
                <c:pt idx="3078">
                  <c:v>196.10175012861299</c:v>
                </c:pt>
                <c:pt idx="3079">
                  <c:v>196.16546089863601</c:v>
                </c:pt>
                <c:pt idx="3080">
                  <c:v>196.22917166865801</c:v>
                </c:pt>
                <c:pt idx="3081">
                  <c:v>196.29288243868001</c:v>
                </c:pt>
                <c:pt idx="3082">
                  <c:v>196.356593208703</c:v>
                </c:pt>
                <c:pt idx="3083">
                  <c:v>196.420303978725</c:v>
                </c:pt>
                <c:pt idx="3084">
                  <c:v>196.484014748747</c:v>
                </c:pt>
                <c:pt idx="3085">
                  <c:v>196.547725518769</c:v>
                </c:pt>
                <c:pt idx="3086">
                  <c:v>196.61143628879199</c:v>
                </c:pt>
                <c:pt idx="3087">
                  <c:v>196.67514705881399</c:v>
                </c:pt>
                <c:pt idx="3088">
                  <c:v>196.73885782883599</c:v>
                </c:pt>
                <c:pt idx="3089">
                  <c:v>196.80256859885901</c:v>
                </c:pt>
                <c:pt idx="3090">
                  <c:v>196.86627936888101</c:v>
                </c:pt>
                <c:pt idx="3091">
                  <c:v>196.92999013890301</c:v>
                </c:pt>
                <c:pt idx="3092">
                  <c:v>196.99370090892501</c:v>
                </c:pt>
                <c:pt idx="3093">
                  <c:v>197.057411678948</c:v>
                </c:pt>
                <c:pt idx="3094">
                  <c:v>197.12112244897</c:v>
                </c:pt>
                <c:pt idx="3095">
                  <c:v>197.184833218992</c:v>
                </c:pt>
                <c:pt idx="3096">
                  <c:v>197.24854398901499</c:v>
                </c:pt>
                <c:pt idx="3097">
                  <c:v>197.31225475903699</c:v>
                </c:pt>
                <c:pt idx="3098">
                  <c:v>197.37596552905899</c:v>
                </c:pt>
                <c:pt idx="3099">
                  <c:v>197.43967629908099</c:v>
                </c:pt>
                <c:pt idx="3100">
                  <c:v>197.50338706910401</c:v>
                </c:pt>
                <c:pt idx="3101">
                  <c:v>197.56709783912601</c:v>
                </c:pt>
                <c:pt idx="3102">
                  <c:v>197.630808609148</c:v>
                </c:pt>
                <c:pt idx="3103">
                  <c:v>197.694519379171</c:v>
                </c:pt>
                <c:pt idx="3104">
                  <c:v>197.758230149193</c:v>
                </c:pt>
                <c:pt idx="3105">
                  <c:v>197.821940919215</c:v>
                </c:pt>
                <c:pt idx="3106">
                  <c:v>197.88565168923699</c:v>
                </c:pt>
                <c:pt idx="3107">
                  <c:v>197.94936245925999</c:v>
                </c:pt>
                <c:pt idx="3108">
                  <c:v>198.01307322928201</c:v>
                </c:pt>
                <c:pt idx="3109">
                  <c:v>198.07678399930401</c:v>
                </c:pt>
                <c:pt idx="3110">
                  <c:v>198.14049476932701</c:v>
                </c:pt>
                <c:pt idx="3111">
                  <c:v>198.204205539349</c:v>
                </c:pt>
                <c:pt idx="3112">
                  <c:v>198.267916309371</c:v>
                </c:pt>
                <c:pt idx="3113">
                  <c:v>198.331627079393</c:v>
                </c:pt>
                <c:pt idx="3114">
                  <c:v>198.39533784941599</c:v>
                </c:pt>
                <c:pt idx="3115">
                  <c:v>198.45904861943799</c:v>
                </c:pt>
                <c:pt idx="3116">
                  <c:v>198.52275938945999</c:v>
                </c:pt>
                <c:pt idx="3117">
                  <c:v>198.58647015948301</c:v>
                </c:pt>
                <c:pt idx="3118">
                  <c:v>198.65018092950501</c:v>
                </c:pt>
                <c:pt idx="3119">
                  <c:v>198.71389169952701</c:v>
                </c:pt>
                <c:pt idx="3120">
                  <c:v>198.77760246954901</c:v>
                </c:pt>
                <c:pt idx="3121">
                  <c:v>198.841313239572</c:v>
                </c:pt>
                <c:pt idx="3122">
                  <c:v>198.905024009594</c:v>
                </c:pt>
                <c:pt idx="3123">
                  <c:v>198.968734779616</c:v>
                </c:pt>
                <c:pt idx="3124">
                  <c:v>199.032445549638</c:v>
                </c:pt>
                <c:pt idx="3125">
                  <c:v>199.09615631966099</c:v>
                </c:pt>
                <c:pt idx="3126">
                  <c:v>199.15986708968299</c:v>
                </c:pt>
                <c:pt idx="3127">
                  <c:v>199.22357785970499</c:v>
                </c:pt>
                <c:pt idx="3128">
                  <c:v>199.28728862972801</c:v>
                </c:pt>
                <c:pt idx="3129">
                  <c:v>199.35099939975001</c:v>
                </c:pt>
                <c:pt idx="3130">
                  <c:v>199.41471016977201</c:v>
                </c:pt>
                <c:pt idx="3131">
                  <c:v>199.47842093979401</c:v>
                </c:pt>
                <c:pt idx="3132">
                  <c:v>199.542131709817</c:v>
                </c:pt>
                <c:pt idx="3133">
                  <c:v>199.605842479839</c:v>
                </c:pt>
                <c:pt idx="3134">
                  <c:v>199.669553249861</c:v>
                </c:pt>
                <c:pt idx="3135">
                  <c:v>199.73326401988399</c:v>
                </c:pt>
                <c:pt idx="3136">
                  <c:v>199.79697478990599</c:v>
                </c:pt>
                <c:pt idx="3137">
                  <c:v>199.86068555992799</c:v>
                </c:pt>
                <c:pt idx="3138">
                  <c:v>199.92439632995001</c:v>
                </c:pt>
                <c:pt idx="3139">
                  <c:v>199.98810709997301</c:v>
                </c:pt>
                <c:pt idx="3140">
                  <c:v>200.05181786999501</c:v>
                </c:pt>
                <c:pt idx="3141">
                  <c:v>200.115528640017</c:v>
                </c:pt>
                <c:pt idx="3142">
                  <c:v>200.17923941004</c:v>
                </c:pt>
                <c:pt idx="3143">
                  <c:v>200.242950180062</c:v>
                </c:pt>
                <c:pt idx="3144">
                  <c:v>200.30666095008399</c:v>
                </c:pt>
                <c:pt idx="3145">
                  <c:v>200.37037172010599</c:v>
                </c:pt>
                <c:pt idx="3146">
                  <c:v>200.43408249012899</c:v>
                </c:pt>
                <c:pt idx="3147">
                  <c:v>200.49779326015101</c:v>
                </c:pt>
                <c:pt idx="3148">
                  <c:v>200.56150403017301</c:v>
                </c:pt>
                <c:pt idx="3149">
                  <c:v>200.62521480019601</c:v>
                </c:pt>
                <c:pt idx="3150">
                  <c:v>200.688925570218</c:v>
                </c:pt>
                <c:pt idx="3151">
                  <c:v>200.75263634024</c:v>
                </c:pt>
                <c:pt idx="3152">
                  <c:v>200.816347110262</c:v>
                </c:pt>
                <c:pt idx="3153">
                  <c:v>200.88005788028499</c:v>
                </c:pt>
                <c:pt idx="3154">
                  <c:v>200.94376865030699</c:v>
                </c:pt>
                <c:pt idx="3155">
                  <c:v>201.00747942032899</c:v>
                </c:pt>
                <c:pt idx="3156">
                  <c:v>201.07119019035201</c:v>
                </c:pt>
                <c:pt idx="3157">
                  <c:v>201.13490096037401</c:v>
                </c:pt>
                <c:pt idx="3158">
                  <c:v>201.19861173039601</c:v>
                </c:pt>
                <c:pt idx="3159">
                  <c:v>201.26232250041801</c:v>
                </c:pt>
                <c:pt idx="3160">
                  <c:v>201.326033270441</c:v>
                </c:pt>
                <c:pt idx="3161">
                  <c:v>201.389744040463</c:v>
                </c:pt>
                <c:pt idx="3162">
                  <c:v>201.453454810485</c:v>
                </c:pt>
                <c:pt idx="3163">
                  <c:v>201.51716558050799</c:v>
                </c:pt>
                <c:pt idx="3164">
                  <c:v>201.58087635052999</c:v>
                </c:pt>
                <c:pt idx="3165">
                  <c:v>201.64458712055199</c:v>
                </c:pt>
                <c:pt idx="3166">
                  <c:v>201.70829789057399</c:v>
                </c:pt>
                <c:pt idx="3167">
                  <c:v>201.77200866059701</c:v>
                </c:pt>
                <c:pt idx="3168">
                  <c:v>201.83571943061901</c:v>
                </c:pt>
                <c:pt idx="3169">
                  <c:v>201.89943020064101</c:v>
                </c:pt>
                <c:pt idx="3170">
                  <c:v>201.963140970664</c:v>
                </c:pt>
                <c:pt idx="3171">
                  <c:v>202.026851740686</c:v>
                </c:pt>
                <c:pt idx="3172">
                  <c:v>202.090562510708</c:v>
                </c:pt>
                <c:pt idx="3173">
                  <c:v>202.15427328073</c:v>
                </c:pt>
                <c:pt idx="3174">
                  <c:v>202.21798405075299</c:v>
                </c:pt>
                <c:pt idx="3175">
                  <c:v>202.28169482077499</c:v>
                </c:pt>
                <c:pt idx="3176">
                  <c:v>202.34540559079699</c:v>
                </c:pt>
                <c:pt idx="3177">
                  <c:v>202.40911636081901</c:v>
                </c:pt>
                <c:pt idx="3178">
                  <c:v>202.47282713084201</c:v>
                </c:pt>
                <c:pt idx="3179">
                  <c:v>202.536537900864</c:v>
                </c:pt>
                <c:pt idx="3180">
                  <c:v>202.600248670886</c:v>
                </c:pt>
                <c:pt idx="3181">
                  <c:v>202.663959440909</c:v>
                </c:pt>
                <c:pt idx="3182">
                  <c:v>202.727670210931</c:v>
                </c:pt>
                <c:pt idx="3183">
                  <c:v>202.79138098095299</c:v>
                </c:pt>
                <c:pt idx="3184">
                  <c:v>202.85509175097499</c:v>
                </c:pt>
                <c:pt idx="3185">
                  <c:v>202.91880252099801</c:v>
                </c:pt>
                <c:pt idx="3186">
                  <c:v>202.98251329102001</c:v>
                </c:pt>
                <c:pt idx="3187">
                  <c:v>203.04622406104201</c:v>
                </c:pt>
                <c:pt idx="3188">
                  <c:v>203.109934831065</c:v>
                </c:pt>
                <c:pt idx="3189">
                  <c:v>203.173645601087</c:v>
                </c:pt>
                <c:pt idx="3190">
                  <c:v>203.237356371109</c:v>
                </c:pt>
                <c:pt idx="3191">
                  <c:v>203.301067141131</c:v>
                </c:pt>
                <c:pt idx="3192">
                  <c:v>203.36477791115399</c:v>
                </c:pt>
                <c:pt idx="3193">
                  <c:v>203.42848868117599</c:v>
                </c:pt>
                <c:pt idx="3194">
                  <c:v>203.49219945119799</c:v>
                </c:pt>
                <c:pt idx="3195">
                  <c:v>203.55591022122101</c:v>
                </c:pt>
                <c:pt idx="3196">
                  <c:v>203.61962099124301</c:v>
                </c:pt>
                <c:pt idx="3197">
                  <c:v>203.68333176126501</c:v>
                </c:pt>
                <c:pt idx="3198">
                  <c:v>203.74704253128701</c:v>
                </c:pt>
                <c:pt idx="3199">
                  <c:v>203.81075330131</c:v>
                </c:pt>
                <c:pt idx="3200">
                  <c:v>203.874464071332</c:v>
                </c:pt>
                <c:pt idx="3201">
                  <c:v>203.938174841354</c:v>
                </c:pt>
                <c:pt idx="3202">
                  <c:v>204.00188561137699</c:v>
                </c:pt>
                <c:pt idx="3203">
                  <c:v>204.06559638139899</c:v>
                </c:pt>
                <c:pt idx="3204">
                  <c:v>204.12930715142099</c:v>
                </c:pt>
                <c:pt idx="3205">
                  <c:v>204.19301792144299</c:v>
                </c:pt>
                <c:pt idx="3206">
                  <c:v>204.25672869146601</c:v>
                </c:pt>
                <c:pt idx="3207">
                  <c:v>204.32043946148801</c:v>
                </c:pt>
                <c:pt idx="3208">
                  <c:v>204.38415023151001</c:v>
                </c:pt>
                <c:pt idx="3209">
                  <c:v>204.447861001533</c:v>
                </c:pt>
                <c:pt idx="3210">
                  <c:v>204.511571771555</c:v>
                </c:pt>
                <c:pt idx="3211">
                  <c:v>204.575282541577</c:v>
                </c:pt>
                <c:pt idx="3212">
                  <c:v>204.63899331159899</c:v>
                </c:pt>
                <c:pt idx="3213">
                  <c:v>204.70270408162199</c:v>
                </c:pt>
                <c:pt idx="3214">
                  <c:v>204.76641485164399</c:v>
                </c:pt>
                <c:pt idx="3215">
                  <c:v>204.83012562166601</c:v>
                </c:pt>
                <c:pt idx="3216">
                  <c:v>204.89383639168901</c:v>
                </c:pt>
                <c:pt idx="3217">
                  <c:v>204.95754716171101</c:v>
                </c:pt>
                <c:pt idx="3218">
                  <c:v>205.021257931733</c:v>
                </c:pt>
                <c:pt idx="3219">
                  <c:v>205.084968701755</c:v>
                </c:pt>
                <c:pt idx="3220">
                  <c:v>205.148679471778</c:v>
                </c:pt>
                <c:pt idx="3221">
                  <c:v>205.21239024179999</c:v>
                </c:pt>
                <c:pt idx="3222">
                  <c:v>205.27610101182199</c:v>
                </c:pt>
                <c:pt idx="3223">
                  <c:v>205.33981178184399</c:v>
                </c:pt>
                <c:pt idx="3224">
                  <c:v>205.40352255186701</c:v>
                </c:pt>
                <c:pt idx="3225">
                  <c:v>205.46723332188901</c:v>
                </c:pt>
                <c:pt idx="3226">
                  <c:v>205.53094409191101</c:v>
                </c:pt>
                <c:pt idx="3227">
                  <c:v>205.594654861934</c:v>
                </c:pt>
                <c:pt idx="3228">
                  <c:v>205.658365631956</c:v>
                </c:pt>
                <c:pt idx="3229">
                  <c:v>205.722076401978</c:v>
                </c:pt>
                <c:pt idx="3230">
                  <c:v>205.785787172</c:v>
                </c:pt>
                <c:pt idx="3231">
                  <c:v>205.84949794202299</c:v>
                </c:pt>
                <c:pt idx="3232">
                  <c:v>205.91320871204499</c:v>
                </c:pt>
                <c:pt idx="3233">
                  <c:v>205.97691948206699</c:v>
                </c:pt>
                <c:pt idx="3234">
                  <c:v>206.04063025209001</c:v>
                </c:pt>
                <c:pt idx="3235">
                  <c:v>206.10434102211201</c:v>
                </c:pt>
                <c:pt idx="3236">
                  <c:v>206.16805179213401</c:v>
                </c:pt>
                <c:pt idx="3237">
                  <c:v>206.23176256215601</c:v>
                </c:pt>
                <c:pt idx="3238">
                  <c:v>206.295473332179</c:v>
                </c:pt>
                <c:pt idx="3239">
                  <c:v>206.359184102201</c:v>
                </c:pt>
                <c:pt idx="3240">
                  <c:v>206.422894872223</c:v>
                </c:pt>
                <c:pt idx="3241">
                  <c:v>206.48660564224599</c:v>
                </c:pt>
                <c:pt idx="3242">
                  <c:v>206.55031641226799</c:v>
                </c:pt>
                <c:pt idx="3243">
                  <c:v>206.61402718228999</c:v>
                </c:pt>
                <c:pt idx="3244">
                  <c:v>206.67773795231199</c:v>
                </c:pt>
                <c:pt idx="3245">
                  <c:v>206.74144872233501</c:v>
                </c:pt>
                <c:pt idx="3246">
                  <c:v>206.80515949235701</c:v>
                </c:pt>
                <c:pt idx="3247">
                  <c:v>206.868870262379</c:v>
                </c:pt>
                <c:pt idx="3248">
                  <c:v>206.932581032402</c:v>
                </c:pt>
                <c:pt idx="3249">
                  <c:v>206.996291802424</c:v>
                </c:pt>
                <c:pt idx="3250">
                  <c:v>207.060002572446</c:v>
                </c:pt>
                <c:pt idx="3251">
                  <c:v>207.12371334246799</c:v>
                </c:pt>
                <c:pt idx="3252">
                  <c:v>207.18742411249099</c:v>
                </c:pt>
                <c:pt idx="3253">
                  <c:v>207.25113488251301</c:v>
                </c:pt>
                <c:pt idx="3254">
                  <c:v>207.31484565253501</c:v>
                </c:pt>
                <c:pt idx="3255">
                  <c:v>207.37855642255801</c:v>
                </c:pt>
                <c:pt idx="3256">
                  <c:v>207.44226719258</c:v>
                </c:pt>
                <c:pt idx="3257">
                  <c:v>207.505977962602</c:v>
                </c:pt>
                <c:pt idx="3258">
                  <c:v>207.569688732624</c:v>
                </c:pt>
                <c:pt idx="3259">
                  <c:v>207.63339950264699</c:v>
                </c:pt>
                <c:pt idx="3260">
                  <c:v>207.69711027266899</c:v>
                </c:pt>
                <c:pt idx="3261">
                  <c:v>207.76082104269099</c:v>
                </c:pt>
                <c:pt idx="3262">
                  <c:v>207.82453181271401</c:v>
                </c:pt>
                <c:pt idx="3263">
                  <c:v>207.88824258273601</c:v>
                </c:pt>
                <c:pt idx="3264">
                  <c:v>207.95195335275801</c:v>
                </c:pt>
                <c:pt idx="3265">
                  <c:v>208.01566412278001</c:v>
                </c:pt>
                <c:pt idx="3266">
                  <c:v>208.079374892803</c:v>
                </c:pt>
                <c:pt idx="3267">
                  <c:v>208.143085662825</c:v>
                </c:pt>
                <c:pt idx="3268">
                  <c:v>208.206796432847</c:v>
                </c:pt>
                <c:pt idx="3269">
                  <c:v>208.270507202869</c:v>
                </c:pt>
                <c:pt idx="3270">
                  <c:v>208.33421797289199</c:v>
                </c:pt>
                <c:pt idx="3271">
                  <c:v>208.39792874291399</c:v>
                </c:pt>
                <c:pt idx="3272">
                  <c:v>208.46163951293599</c:v>
                </c:pt>
                <c:pt idx="3273">
                  <c:v>208.52535028295901</c:v>
                </c:pt>
                <c:pt idx="3274">
                  <c:v>208.58906105298101</c:v>
                </c:pt>
                <c:pt idx="3275">
                  <c:v>208.65277182300301</c:v>
                </c:pt>
                <c:pt idx="3276">
                  <c:v>208.71648259302501</c:v>
                </c:pt>
                <c:pt idx="3277">
                  <c:v>208.780193363048</c:v>
                </c:pt>
                <c:pt idx="3278">
                  <c:v>208.84390413307</c:v>
                </c:pt>
                <c:pt idx="3279">
                  <c:v>208.907614903092</c:v>
                </c:pt>
                <c:pt idx="3280">
                  <c:v>208.97132567311499</c:v>
                </c:pt>
                <c:pt idx="3281">
                  <c:v>209.03503644313699</c:v>
                </c:pt>
                <c:pt idx="3282">
                  <c:v>209.09874721315899</c:v>
                </c:pt>
                <c:pt idx="3283">
                  <c:v>209.16245798318101</c:v>
                </c:pt>
                <c:pt idx="3284">
                  <c:v>209.22616875320401</c:v>
                </c:pt>
                <c:pt idx="3285">
                  <c:v>209.28987952322601</c:v>
                </c:pt>
                <c:pt idx="3286">
                  <c:v>209.353590293248</c:v>
                </c:pt>
                <c:pt idx="3287">
                  <c:v>209.417301063271</c:v>
                </c:pt>
                <c:pt idx="3288">
                  <c:v>209.481011833293</c:v>
                </c:pt>
                <c:pt idx="3289">
                  <c:v>209.54472260331499</c:v>
                </c:pt>
                <c:pt idx="3290">
                  <c:v>209.60843337333699</c:v>
                </c:pt>
                <c:pt idx="3291">
                  <c:v>209.67214414335999</c:v>
                </c:pt>
                <c:pt idx="3292">
                  <c:v>209.73585491338201</c:v>
                </c:pt>
                <c:pt idx="3293">
                  <c:v>209.79956568340401</c:v>
                </c:pt>
                <c:pt idx="3294">
                  <c:v>209.86327645342701</c:v>
                </c:pt>
                <c:pt idx="3295">
                  <c:v>209.926987223449</c:v>
                </c:pt>
                <c:pt idx="3296">
                  <c:v>209.990697993471</c:v>
                </c:pt>
                <c:pt idx="3297">
                  <c:v>210.054408763493</c:v>
                </c:pt>
                <c:pt idx="3298">
                  <c:v>210.11811953351599</c:v>
                </c:pt>
                <c:pt idx="3299">
                  <c:v>210.18183030353799</c:v>
                </c:pt>
                <c:pt idx="3300">
                  <c:v>210.24554107355999</c:v>
                </c:pt>
                <c:pt idx="3301">
                  <c:v>210.30925184358301</c:v>
                </c:pt>
                <c:pt idx="3302">
                  <c:v>210.37296261360501</c:v>
                </c:pt>
                <c:pt idx="3303">
                  <c:v>210.43667338362701</c:v>
                </c:pt>
                <c:pt idx="3304">
                  <c:v>210.50038415364901</c:v>
                </c:pt>
                <c:pt idx="3305">
                  <c:v>210.564094923672</c:v>
                </c:pt>
                <c:pt idx="3306">
                  <c:v>210.627805693694</c:v>
                </c:pt>
                <c:pt idx="3307">
                  <c:v>210.691516463716</c:v>
                </c:pt>
                <c:pt idx="3308">
                  <c:v>210.75522723373899</c:v>
                </c:pt>
                <c:pt idx="3309">
                  <c:v>210.81893800376099</c:v>
                </c:pt>
                <c:pt idx="3310">
                  <c:v>210.88264877378299</c:v>
                </c:pt>
                <c:pt idx="3311">
                  <c:v>210.94635954380499</c:v>
                </c:pt>
                <c:pt idx="3312">
                  <c:v>211.01007031382801</c:v>
                </c:pt>
                <c:pt idx="3313">
                  <c:v>211.07378108385001</c:v>
                </c:pt>
                <c:pt idx="3314">
                  <c:v>211.13749185387201</c:v>
                </c:pt>
                <c:pt idx="3315">
                  <c:v>211.201202623895</c:v>
                </c:pt>
                <c:pt idx="3316">
                  <c:v>211.264913393917</c:v>
                </c:pt>
                <c:pt idx="3317">
                  <c:v>211.328624163939</c:v>
                </c:pt>
                <c:pt idx="3318">
                  <c:v>211.392334933961</c:v>
                </c:pt>
                <c:pt idx="3319">
                  <c:v>211.45604570398399</c:v>
                </c:pt>
                <c:pt idx="3320">
                  <c:v>211.51975647400599</c:v>
                </c:pt>
                <c:pt idx="3321">
                  <c:v>211.58346724402799</c:v>
                </c:pt>
                <c:pt idx="3322">
                  <c:v>211.64717801405001</c:v>
                </c:pt>
                <c:pt idx="3323">
                  <c:v>211.71088878407301</c:v>
                </c:pt>
                <c:pt idx="3324">
                  <c:v>211.774599554095</c:v>
                </c:pt>
                <c:pt idx="3325">
                  <c:v>211.838310324117</c:v>
                </c:pt>
                <c:pt idx="3326">
                  <c:v>211.90202109414</c:v>
                </c:pt>
                <c:pt idx="3327">
                  <c:v>211.965731864162</c:v>
                </c:pt>
                <c:pt idx="3328">
                  <c:v>212.02944263418399</c:v>
                </c:pt>
                <c:pt idx="3329">
                  <c:v>212.09315340420599</c:v>
                </c:pt>
                <c:pt idx="3330">
                  <c:v>212.15686417422901</c:v>
                </c:pt>
                <c:pt idx="3331">
                  <c:v>212.22057494425101</c:v>
                </c:pt>
                <c:pt idx="3332">
                  <c:v>212.28428571427301</c:v>
                </c:pt>
                <c:pt idx="3333">
                  <c:v>212.347996484296</c:v>
                </c:pt>
                <c:pt idx="3334">
                  <c:v>212.411707254318</c:v>
                </c:pt>
                <c:pt idx="3335">
                  <c:v>212.47541802434</c:v>
                </c:pt>
                <c:pt idx="3336">
                  <c:v>212.539128794362</c:v>
                </c:pt>
                <c:pt idx="3337">
                  <c:v>212.60283956438499</c:v>
                </c:pt>
                <c:pt idx="3338">
                  <c:v>212.66655033440699</c:v>
                </c:pt>
                <c:pt idx="3339">
                  <c:v>212.73026110442899</c:v>
                </c:pt>
                <c:pt idx="3340">
                  <c:v>212.79397187445201</c:v>
                </c:pt>
                <c:pt idx="3341">
                  <c:v>212.85768264447401</c:v>
                </c:pt>
                <c:pt idx="3342">
                  <c:v>212.92139341449601</c:v>
                </c:pt>
                <c:pt idx="3343">
                  <c:v>212.98510418451801</c:v>
                </c:pt>
                <c:pt idx="3344">
                  <c:v>213.048814954541</c:v>
                </c:pt>
                <c:pt idx="3345">
                  <c:v>213.112525724563</c:v>
                </c:pt>
                <c:pt idx="3346">
                  <c:v>213.176236494585</c:v>
                </c:pt>
                <c:pt idx="3347">
                  <c:v>213.23994726460799</c:v>
                </c:pt>
                <c:pt idx="3348">
                  <c:v>213.30365803462999</c:v>
                </c:pt>
                <c:pt idx="3349">
                  <c:v>213.36736880465199</c:v>
                </c:pt>
                <c:pt idx="3350">
                  <c:v>213.43107957467399</c:v>
                </c:pt>
                <c:pt idx="3351">
                  <c:v>213.49479034469701</c:v>
                </c:pt>
                <c:pt idx="3352">
                  <c:v>213.55850111471901</c:v>
                </c:pt>
                <c:pt idx="3353">
                  <c:v>213.62221188474101</c:v>
                </c:pt>
                <c:pt idx="3354">
                  <c:v>213.685922654764</c:v>
                </c:pt>
                <c:pt idx="3355">
                  <c:v>213.749633424786</c:v>
                </c:pt>
                <c:pt idx="3356">
                  <c:v>213.813344194808</c:v>
                </c:pt>
                <c:pt idx="3357">
                  <c:v>213.87705496482999</c:v>
                </c:pt>
                <c:pt idx="3358">
                  <c:v>213.94076573485299</c:v>
                </c:pt>
                <c:pt idx="3359">
                  <c:v>214.00447650487499</c:v>
                </c:pt>
                <c:pt idx="3360">
                  <c:v>214.06818727489701</c:v>
                </c:pt>
                <c:pt idx="3361">
                  <c:v>214.13189804492001</c:v>
                </c:pt>
                <c:pt idx="3362">
                  <c:v>214.19560881494201</c:v>
                </c:pt>
                <c:pt idx="3363">
                  <c:v>214.259319584964</c:v>
                </c:pt>
                <c:pt idx="3364">
                  <c:v>214.323030354986</c:v>
                </c:pt>
                <c:pt idx="3365">
                  <c:v>214.386741125009</c:v>
                </c:pt>
                <c:pt idx="3366">
                  <c:v>214.45045189503099</c:v>
                </c:pt>
                <c:pt idx="3367">
                  <c:v>214.51416266505299</c:v>
                </c:pt>
                <c:pt idx="3368">
                  <c:v>214.57787343507499</c:v>
                </c:pt>
                <c:pt idx="3369">
                  <c:v>214.64158420509801</c:v>
                </c:pt>
                <c:pt idx="3370">
                  <c:v>214.70529497512001</c:v>
                </c:pt>
                <c:pt idx="3371">
                  <c:v>214.76900574514201</c:v>
                </c:pt>
                <c:pt idx="3372">
                  <c:v>214.832716515165</c:v>
                </c:pt>
                <c:pt idx="3373">
                  <c:v>214.896427285187</c:v>
                </c:pt>
                <c:pt idx="3374">
                  <c:v>214.960138055209</c:v>
                </c:pt>
                <c:pt idx="3375">
                  <c:v>215.023848825231</c:v>
                </c:pt>
                <c:pt idx="3376">
                  <c:v>215.08755959525399</c:v>
                </c:pt>
                <c:pt idx="3377">
                  <c:v>215.15127036527599</c:v>
                </c:pt>
                <c:pt idx="3378">
                  <c:v>215.21498113529799</c:v>
                </c:pt>
                <c:pt idx="3379">
                  <c:v>215.27869190532101</c:v>
                </c:pt>
                <c:pt idx="3380">
                  <c:v>215.34240267534301</c:v>
                </c:pt>
                <c:pt idx="3381">
                  <c:v>215.40611344536501</c:v>
                </c:pt>
                <c:pt idx="3382">
                  <c:v>215.46982421538701</c:v>
                </c:pt>
                <c:pt idx="3383">
                  <c:v>215.53353498541</c:v>
                </c:pt>
                <c:pt idx="3384">
                  <c:v>215.597245755432</c:v>
                </c:pt>
                <c:pt idx="3385">
                  <c:v>215.660956525454</c:v>
                </c:pt>
                <c:pt idx="3386">
                  <c:v>215.72466729547699</c:v>
                </c:pt>
                <c:pt idx="3387">
                  <c:v>215.78837806549899</c:v>
                </c:pt>
                <c:pt idx="3388">
                  <c:v>215.85208883552099</c:v>
                </c:pt>
                <c:pt idx="3389">
                  <c:v>215.91579960554299</c:v>
                </c:pt>
                <c:pt idx="3390">
                  <c:v>215.97951037556601</c:v>
                </c:pt>
                <c:pt idx="3391">
                  <c:v>216.04322114558801</c:v>
                </c:pt>
                <c:pt idx="3392">
                  <c:v>216.10693191561001</c:v>
                </c:pt>
                <c:pt idx="3393">
                  <c:v>216.170642685633</c:v>
                </c:pt>
                <c:pt idx="3394">
                  <c:v>216.234353455655</c:v>
                </c:pt>
                <c:pt idx="3395">
                  <c:v>216.298064225677</c:v>
                </c:pt>
                <c:pt idx="3396">
                  <c:v>216.36177499569899</c:v>
                </c:pt>
                <c:pt idx="3397">
                  <c:v>216.42548576572199</c:v>
                </c:pt>
                <c:pt idx="3398">
                  <c:v>216.48919653574399</c:v>
                </c:pt>
                <c:pt idx="3399">
                  <c:v>216.55290730576601</c:v>
                </c:pt>
                <c:pt idx="3400">
                  <c:v>216.61661807578901</c:v>
                </c:pt>
                <c:pt idx="3401">
                  <c:v>216.680328845811</c:v>
                </c:pt>
                <c:pt idx="3402">
                  <c:v>216.744039615833</c:v>
                </c:pt>
                <c:pt idx="3403">
                  <c:v>216.807750385855</c:v>
                </c:pt>
                <c:pt idx="3404">
                  <c:v>216.87146115587799</c:v>
                </c:pt>
                <c:pt idx="3405">
                  <c:v>216.93517192589999</c:v>
                </c:pt>
                <c:pt idx="3406">
                  <c:v>216.99888269592199</c:v>
                </c:pt>
                <c:pt idx="3407">
                  <c:v>217.06259346594501</c:v>
                </c:pt>
                <c:pt idx="3408">
                  <c:v>217.12630423596701</c:v>
                </c:pt>
                <c:pt idx="3409">
                  <c:v>217.19001500598901</c:v>
                </c:pt>
                <c:pt idx="3410">
                  <c:v>217.25372577601101</c:v>
                </c:pt>
                <c:pt idx="3411">
                  <c:v>217.317436546034</c:v>
                </c:pt>
                <c:pt idx="3412">
                  <c:v>217.381147316056</c:v>
                </c:pt>
                <c:pt idx="3413">
                  <c:v>217.444858086078</c:v>
                </c:pt>
                <c:pt idx="3414">
                  <c:v>217.5085688561</c:v>
                </c:pt>
                <c:pt idx="3415">
                  <c:v>217.57227962612299</c:v>
                </c:pt>
                <c:pt idx="3416">
                  <c:v>217.63599039614499</c:v>
                </c:pt>
                <c:pt idx="3417">
                  <c:v>217.69970116616699</c:v>
                </c:pt>
                <c:pt idx="3418">
                  <c:v>217.76341193619001</c:v>
                </c:pt>
                <c:pt idx="3419">
                  <c:v>217.82712270621201</c:v>
                </c:pt>
                <c:pt idx="3420">
                  <c:v>217.89083347623401</c:v>
                </c:pt>
                <c:pt idx="3421">
                  <c:v>217.95454424625601</c:v>
                </c:pt>
                <c:pt idx="3422">
                  <c:v>218.018255016279</c:v>
                </c:pt>
                <c:pt idx="3423">
                  <c:v>218.081965786301</c:v>
                </c:pt>
                <c:pt idx="3424">
                  <c:v>218.145676556323</c:v>
                </c:pt>
                <c:pt idx="3425">
                  <c:v>218.20938732634599</c:v>
                </c:pt>
                <c:pt idx="3426">
                  <c:v>218.27309809636799</c:v>
                </c:pt>
                <c:pt idx="3427">
                  <c:v>218.33680886638999</c:v>
                </c:pt>
                <c:pt idx="3428">
                  <c:v>218.40051963641201</c:v>
                </c:pt>
                <c:pt idx="3429">
                  <c:v>218.46423040643501</c:v>
                </c:pt>
                <c:pt idx="3430">
                  <c:v>218.52794117645701</c:v>
                </c:pt>
                <c:pt idx="3431">
                  <c:v>218.591651946479</c:v>
                </c:pt>
                <c:pt idx="3432">
                  <c:v>218.655362716502</c:v>
                </c:pt>
                <c:pt idx="3433">
                  <c:v>218.719073486524</c:v>
                </c:pt>
                <c:pt idx="3434">
                  <c:v>218.78278425654599</c:v>
                </c:pt>
                <c:pt idx="3435">
                  <c:v>218.84649502656799</c:v>
                </c:pt>
                <c:pt idx="3436">
                  <c:v>218.91020579659099</c:v>
                </c:pt>
                <c:pt idx="3437">
                  <c:v>218.97391656661301</c:v>
                </c:pt>
                <c:pt idx="3438">
                  <c:v>219.03762733663501</c:v>
                </c:pt>
                <c:pt idx="3439">
                  <c:v>219.10133810665801</c:v>
                </c:pt>
                <c:pt idx="3440">
                  <c:v>219.16504887668</c:v>
                </c:pt>
                <c:pt idx="3441">
                  <c:v>219.228759646702</c:v>
                </c:pt>
                <c:pt idx="3442">
                  <c:v>219.292470416724</c:v>
                </c:pt>
                <c:pt idx="3443">
                  <c:v>219.35618118674699</c:v>
                </c:pt>
                <c:pt idx="3444">
                  <c:v>219.41989195676899</c:v>
                </c:pt>
                <c:pt idx="3445">
                  <c:v>219.48360272679099</c:v>
                </c:pt>
                <c:pt idx="3446">
                  <c:v>219.54731349681401</c:v>
                </c:pt>
                <c:pt idx="3447">
                  <c:v>219.61102426683601</c:v>
                </c:pt>
                <c:pt idx="3448">
                  <c:v>219.67473503685801</c:v>
                </c:pt>
                <c:pt idx="3449">
                  <c:v>219.73844580688001</c:v>
                </c:pt>
                <c:pt idx="3450">
                  <c:v>219.802156576903</c:v>
                </c:pt>
                <c:pt idx="3451">
                  <c:v>219.865867346925</c:v>
                </c:pt>
                <c:pt idx="3452">
                  <c:v>219.929578116947</c:v>
                </c:pt>
                <c:pt idx="3453">
                  <c:v>219.99328888696999</c:v>
                </c:pt>
                <c:pt idx="3454">
                  <c:v>220.05699965699199</c:v>
                </c:pt>
                <c:pt idx="3455">
                  <c:v>220.12071042701399</c:v>
                </c:pt>
                <c:pt idx="3456">
                  <c:v>220.18442119703599</c:v>
                </c:pt>
                <c:pt idx="3457">
                  <c:v>220.24813196705901</c:v>
                </c:pt>
                <c:pt idx="3458">
                  <c:v>220.31184273708101</c:v>
                </c:pt>
                <c:pt idx="3459">
                  <c:v>220.37555350710301</c:v>
                </c:pt>
                <c:pt idx="3460">
                  <c:v>220.439264277126</c:v>
                </c:pt>
                <c:pt idx="3461">
                  <c:v>220.502975047148</c:v>
                </c:pt>
                <c:pt idx="3462">
                  <c:v>220.56668581717</c:v>
                </c:pt>
                <c:pt idx="3463">
                  <c:v>220.630396587192</c:v>
                </c:pt>
                <c:pt idx="3464">
                  <c:v>220.69410735721499</c:v>
                </c:pt>
                <c:pt idx="3465">
                  <c:v>220.75781812723699</c:v>
                </c:pt>
                <c:pt idx="3466">
                  <c:v>220.82152889725899</c:v>
                </c:pt>
                <c:pt idx="3467">
                  <c:v>220.88523966728101</c:v>
                </c:pt>
                <c:pt idx="3468">
                  <c:v>220.94895043730401</c:v>
                </c:pt>
                <c:pt idx="3469">
                  <c:v>221.012661207326</c:v>
                </c:pt>
                <c:pt idx="3470">
                  <c:v>221.076371977348</c:v>
                </c:pt>
                <c:pt idx="3471">
                  <c:v>221.140082747371</c:v>
                </c:pt>
                <c:pt idx="3472">
                  <c:v>221.203793517393</c:v>
                </c:pt>
                <c:pt idx="3473">
                  <c:v>221.26750428741499</c:v>
                </c:pt>
                <c:pt idx="3474">
                  <c:v>221.33121505743699</c:v>
                </c:pt>
                <c:pt idx="3475">
                  <c:v>221.39492582746001</c:v>
                </c:pt>
                <c:pt idx="3476">
                  <c:v>221.45863659748201</c:v>
                </c:pt>
                <c:pt idx="3477">
                  <c:v>221.52234736750401</c:v>
                </c:pt>
                <c:pt idx="3478">
                  <c:v>221.586058137527</c:v>
                </c:pt>
                <c:pt idx="3479">
                  <c:v>221.649768907549</c:v>
                </c:pt>
                <c:pt idx="3480">
                  <c:v>221.713479677571</c:v>
                </c:pt>
                <c:pt idx="3481">
                  <c:v>221.777190447593</c:v>
                </c:pt>
                <c:pt idx="3482">
                  <c:v>221.84090121761599</c:v>
                </c:pt>
                <c:pt idx="3483">
                  <c:v>221.90461198763799</c:v>
                </c:pt>
                <c:pt idx="3484">
                  <c:v>221.96832275765999</c:v>
                </c:pt>
                <c:pt idx="3485">
                  <c:v>222.03203352768301</c:v>
                </c:pt>
                <c:pt idx="3486">
                  <c:v>222.09574429770501</c:v>
                </c:pt>
                <c:pt idx="3487">
                  <c:v>222.15945506772701</c:v>
                </c:pt>
                <c:pt idx="3488">
                  <c:v>222.22316583774901</c:v>
                </c:pt>
                <c:pt idx="3489">
                  <c:v>222.286876607772</c:v>
                </c:pt>
                <c:pt idx="3490">
                  <c:v>222.350587377794</c:v>
                </c:pt>
                <c:pt idx="3491">
                  <c:v>222.414298147816</c:v>
                </c:pt>
                <c:pt idx="3492">
                  <c:v>222.47800891783899</c:v>
                </c:pt>
                <c:pt idx="3493">
                  <c:v>222.54171968786099</c:v>
                </c:pt>
                <c:pt idx="3494">
                  <c:v>222.60543045788299</c:v>
                </c:pt>
                <c:pt idx="3495">
                  <c:v>222.66914122790499</c:v>
                </c:pt>
                <c:pt idx="3496">
                  <c:v>222.73285199792801</c:v>
                </c:pt>
                <c:pt idx="3497">
                  <c:v>222.79656276795001</c:v>
                </c:pt>
                <c:pt idx="3498">
                  <c:v>222.86027353797201</c:v>
                </c:pt>
                <c:pt idx="3499">
                  <c:v>222.923984307995</c:v>
                </c:pt>
                <c:pt idx="3500">
                  <c:v>222.987695078017</c:v>
                </c:pt>
                <c:pt idx="3501">
                  <c:v>223.051405848039</c:v>
                </c:pt>
                <c:pt idx="3502">
                  <c:v>223.11511661806099</c:v>
                </c:pt>
                <c:pt idx="3503">
                  <c:v>223.17882738808399</c:v>
                </c:pt>
                <c:pt idx="3504">
                  <c:v>223.24253815810599</c:v>
                </c:pt>
                <c:pt idx="3505">
                  <c:v>223.30624892812801</c:v>
                </c:pt>
                <c:pt idx="3506">
                  <c:v>223.36995969815101</c:v>
                </c:pt>
                <c:pt idx="3507">
                  <c:v>223.43367046817301</c:v>
                </c:pt>
                <c:pt idx="3508">
                  <c:v>223.497381238195</c:v>
                </c:pt>
                <c:pt idx="3509">
                  <c:v>223.561092008217</c:v>
                </c:pt>
                <c:pt idx="3510">
                  <c:v>223.62480277824</c:v>
                </c:pt>
                <c:pt idx="3511">
                  <c:v>223.68851354826199</c:v>
                </c:pt>
                <c:pt idx="3512">
                  <c:v>223.75222431828399</c:v>
                </c:pt>
                <c:pt idx="3513">
                  <c:v>223.81593508830599</c:v>
                </c:pt>
                <c:pt idx="3514">
                  <c:v>223.87964585832901</c:v>
                </c:pt>
                <c:pt idx="3515">
                  <c:v>223.94335662835101</c:v>
                </c:pt>
                <c:pt idx="3516">
                  <c:v>224.00706739837301</c:v>
                </c:pt>
                <c:pt idx="3517">
                  <c:v>224.070778168396</c:v>
                </c:pt>
                <c:pt idx="3518">
                  <c:v>224.134488938418</c:v>
                </c:pt>
                <c:pt idx="3519">
                  <c:v>224.19819970844</c:v>
                </c:pt>
                <c:pt idx="3520">
                  <c:v>224.261910478462</c:v>
                </c:pt>
                <c:pt idx="3521">
                  <c:v>224.32562124848499</c:v>
                </c:pt>
                <c:pt idx="3522">
                  <c:v>224.38933201850699</c:v>
                </c:pt>
                <c:pt idx="3523">
                  <c:v>224.45304278852899</c:v>
                </c:pt>
                <c:pt idx="3524">
                  <c:v>224.51675355855201</c:v>
                </c:pt>
                <c:pt idx="3525">
                  <c:v>224.58046432857401</c:v>
                </c:pt>
                <c:pt idx="3526">
                  <c:v>224.64417509859601</c:v>
                </c:pt>
                <c:pt idx="3527">
                  <c:v>224.70788586861801</c:v>
                </c:pt>
                <c:pt idx="3528">
                  <c:v>224.771596638641</c:v>
                </c:pt>
                <c:pt idx="3529">
                  <c:v>224.835307408663</c:v>
                </c:pt>
                <c:pt idx="3530">
                  <c:v>224.899018178685</c:v>
                </c:pt>
                <c:pt idx="3531">
                  <c:v>224.96272894870799</c:v>
                </c:pt>
                <c:pt idx="3532">
                  <c:v>225.02643971872999</c:v>
                </c:pt>
                <c:pt idx="3533">
                  <c:v>225.09015048875199</c:v>
                </c:pt>
                <c:pt idx="3534">
                  <c:v>225.15386125877399</c:v>
                </c:pt>
                <c:pt idx="3535">
                  <c:v>225.21757202879701</c:v>
                </c:pt>
                <c:pt idx="3536">
                  <c:v>225.28128279881901</c:v>
                </c:pt>
                <c:pt idx="3537">
                  <c:v>225.34499356884101</c:v>
                </c:pt>
                <c:pt idx="3538">
                  <c:v>225.408704338864</c:v>
                </c:pt>
                <c:pt idx="3539">
                  <c:v>225.472415108886</c:v>
                </c:pt>
                <c:pt idx="3540">
                  <c:v>225.536125878908</c:v>
                </c:pt>
                <c:pt idx="3541">
                  <c:v>225.59983664892999</c:v>
                </c:pt>
                <c:pt idx="3542">
                  <c:v>225.66354741895299</c:v>
                </c:pt>
                <c:pt idx="3543">
                  <c:v>225.72725818897499</c:v>
                </c:pt>
                <c:pt idx="3544">
                  <c:v>225.79096895899701</c:v>
                </c:pt>
                <c:pt idx="3545">
                  <c:v>225.85467972902001</c:v>
                </c:pt>
                <c:pt idx="3546">
                  <c:v>225.918390499042</c:v>
                </c:pt>
                <c:pt idx="3547">
                  <c:v>225.982101269064</c:v>
                </c:pt>
                <c:pt idx="3548">
                  <c:v>226.045812039086</c:v>
                </c:pt>
                <c:pt idx="3549">
                  <c:v>226.109522809109</c:v>
                </c:pt>
                <c:pt idx="3550">
                  <c:v>226.17323357913099</c:v>
                </c:pt>
                <c:pt idx="3551">
                  <c:v>226.23694434915299</c:v>
                </c:pt>
                <c:pt idx="3552">
                  <c:v>226.30065511917601</c:v>
                </c:pt>
                <c:pt idx="3553">
                  <c:v>226.36436588919801</c:v>
                </c:pt>
                <c:pt idx="3554">
                  <c:v>226.42807665922001</c:v>
                </c:pt>
                <c:pt idx="3555">
                  <c:v>226.49178742924201</c:v>
                </c:pt>
                <c:pt idx="3556">
                  <c:v>226.555498199265</c:v>
                </c:pt>
                <c:pt idx="3557">
                  <c:v>226.619208969287</c:v>
                </c:pt>
                <c:pt idx="3558">
                  <c:v>226.682919739309</c:v>
                </c:pt>
                <c:pt idx="3559">
                  <c:v>226.746630509331</c:v>
                </c:pt>
                <c:pt idx="3560">
                  <c:v>226.81034127935399</c:v>
                </c:pt>
                <c:pt idx="3561">
                  <c:v>226.87405204937599</c:v>
                </c:pt>
                <c:pt idx="3562">
                  <c:v>226.93776281939799</c:v>
                </c:pt>
                <c:pt idx="3563">
                  <c:v>227.00147358942101</c:v>
                </c:pt>
                <c:pt idx="3564">
                  <c:v>227.06518435944301</c:v>
                </c:pt>
                <c:pt idx="3565">
                  <c:v>227.12889512946501</c:v>
                </c:pt>
                <c:pt idx="3566">
                  <c:v>227.19260589948701</c:v>
                </c:pt>
                <c:pt idx="3567">
                  <c:v>227.25631666951</c:v>
                </c:pt>
                <c:pt idx="3568">
                  <c:v>227.320027439532</c:v>
                </c:pt>
                <c:pt idx="3569">
                  <c:v>227.383738209554</c:v>
                </c:pt>
                <c:pt idx="3570">
                  <c:v>227.44744897957699</c:v>
                </c:pt>
                <c:pt idx="3571">
                  <c:v>227.51115974959899</c:v>
                </c:pt>
                <c:pt idx="3572">
                  <c:v>227.57487051962099</c:v>
                </c:pt>
                <c:pt idx="3573">
                  <c:v>227.63858128964301</c:v>
                </c:pt>
                <c:pt idx="3574">
                  <c:v>227.70229205966601</c:v>
                </c:pt>
                <c:pt idx="3575">
                  <c:v>227.76600282968801</c:v>
                </c:pt>
                <c:pt idx="3576">
                  <c:v>227.82971359971</c:v>
                </c:pt>
                <c:pt idx="3577">
                  <c:v>227.893424369733</c:v>
                </c:pt>
                <c:pt idx="3578">
                  <c:v>227.957135139755</c:v>
                </c:pt>
                <c:pt idx="3579">
                  <c:v>228.02084590977699</c:v>
                </c:pt>
                <c:pt idx="3580">
                  <c:v>228.08455667979899</c:v>
                </c:pt>
                <c:pt idx="3581">
                  <c:v>228.14826744982199</c:v>
                </c:pt>
                <c:pt idx="3582">
                  <c:v>228.21197821984401</c:v>
                </c:pt>
                <c:pt idx="3583">
                  <c:v>228.27568898986601</c:v>
                </c:pt>
                <c:pt idx="3584">
                  <c:v>228.33939975988901</c:v>
                </c:pt>
                <c:pt idx="3585">
                  <c:v>228.403110529911</c:v>
                </c:pt>
                <c:pt idx="3586">
                  <c:v>228.466821299933</c:v>
                </c:pt>
                <c:pt idx="3587">
                  <c:v>228.530532069955</c:v>
                </c:pt>
                <c:pt idx="3588">
                  <c:v>228.59424283997799</c:v>
                </c:pt>
                <c:pt idx="3589">
                  <c:v>228.65795360999999</c:v>
                </c:pt>
                <c:pt idx="3590">
                  <c:v>228.72166438002199</c:v>
                </c:pt>
                <c:pt idx="3591">
                  <c:v>228.78537515004501</c:v>
                </c:pt>
                <c:pt idx="3592">
                  <c:v>228.84908592006701</c:v>
                </c:pt>
                <c:pt idx="3593">
                  <c:v>228.91279669008901</c:v>
                </c:pt>
                <c:pt idx="3594">
                  <c:v>228.97650746011101</c:v>
                </c:pt>
                <c:pt idx="3595">
                  <c:v>229.040218230134</c:v>
                </c:pt>
                <c:pt idx="3596">
                  <c:v>229.103929000156</c:v>
                </c:pt>
                <c:pt idx="3597">
                  <c:v>229.167639770178</c:v>
                </c:pt>
                <c:pt idx="3598">
                  <c:v>229.23135054020099</c:v>
                </c:pt>
                <c:pt idx="3599">
                  <c:v>229.29506131022299</c:v>
                </c:pt>
                <c:pt idx="3600">
                  <c:v>229.35877208024499</c:v>
                </c:pt>
                <c:pt idx="3601">
                  <c:v>229.42248285026699</c:v>
                </c:pt>
                <c:pt idx="3602">
                  <c:v>229.48619362029001</c:v>
                </c:pt>
                <c:pt idx="3603">
                  <c:v>229.54990439031201</c:v>
                </c:pt>
                <c:pt idx="3604">
                  <c:v>229.61361516033401</c:v>
                </c:pt>
                <c:pt idx="3605">
                  <c:v>229.677325930357</c:v>
                </c:pt>
                <c:pt idx="3606">
                  <c:v>229.741036700379</c:v>
                </c:pt>
                <c:pt idx="3607">
                  <c:v>229.804747470401</c:v>
                </c:pt>
                <c:pt idx="3608">
                  <c:v>229.868458240423</c:v>
                </c:pt>
                <c:pt idx="3609">
                  <c:v>229.93216901044599</c:v>
                </c:pt>
                <c:pt idx="3610">
                  <c:v>229.99587978046799</c:v>
                </c:pt>
                <c:pt idx="3611">
                  <c:v>230.05959055048999</c:v>
                </c:pt>
                <c:pt idx="3612">
                  <c:v>230.12330132051201</c:v>
                </c:pt>
                <c:pt idx="3613">
                  <c:v>230.18701209053501</c:v>
                </c:pt>
                <c:pt idx="3614">
                  <c:v>230.250722860557</c:v>
                </c:pt>
                <c:pt idx="3615">
                  <c:v>230.314433630579</c:v>
                </c:pt>
                <c:pt idx="3616">
                  <c:v>230.378144400602</c:v>
                </c:pt>
                <c:pt idx="3617">
                  <c:v>230.441855170624</c:v>
                </c:pt>
                <c:pt idx="3618">
                  <c:v>230.50556594064599</c:v>
                </c:pt>
                <c:pt idx="3619">
                  <c:v>230.56927671066799</c:v>
                </c:pt>
                <c:pt idx="3620">
                  <c:v>230.63298748069101</c:v>
                </c:pt>
                <c:pt idx="3621">
                  <c:v>230.69669825071301</c:v>
                </c:pt>
                <c:pt idx="3622">
                  <c:v>230.76040902073501</c:v>
                </c:pt>
                <c:pt idx="3623">
                  <c:v>230.824119790758</c:v>
                </c:pt>
                <c:pt idx="3624">
                  <c:v>230.88783056078</c:v>
                </c:pt>
                <c:pt idx="3625">
                  <c:v>230.951541330802</c:v>
                </c:pt>
                <c:pt idx="3626">
                  <c:v>231.015252100824</c:v>
                </c:pt>
                <c:pt idx="3627">
                  <c:v>231.07896287084699</c:v>
                </c:pt>
                <c:pt idx="3628">
                  <c:v>231.14267364086899</c:v>
                </c:pt>
                <c:pt idx="3629">
                  <c:v>231.20638441089099</c:v>
                </c:pt>
                <c:pt idx="3630">
                  <c:v>231.27009518091401</c:v>
                </c:pt>
                <c:pt idx="3631">
                  <c:v>231.33380595093601</c:v>
                </c:pt>
                <c:pt idx="3632">
                  <c:v>231.39751672095801</c:v>
                </c:pt>
                <c:pt idx="3633">
                  <c:v>231.46122749098001</c:v>
                </c:pt>
                <c:pt idx="3634">
                  <c:v>231.524938261003</c:v>
                </c:pt>
                <c:pt idx="3635">
                  <c:v>231.588649031025</c:v>
                </c:pt>
                <c:pt idx="3636">
                  <c:v>231.652359801047</c:v>
                </c:pt>
                <c:pt idx="3637">
                  <c:v>231.71607057106999</c:v>
                </c:pt>
                <c:pt idx="3638">
                  <c:v>231.77978134109199</c:v>
                </c:pt>
                <c:pt idx="3639">
                  <c:v>231.84349211111399</c:v>
                </c:pt>
                <c:pt idx="3640">
                  <c:v>231.90720288113599</c:v>
                </c:pt>
                <c:pt idx="3641">
                  <c:v>231.97091365115901</c:v>
                </c:pt>
                <c:pt idx="3642">
                  <c:v>232.03462442118101</c:v>
                </c:pt>
                <c:pt idx="3643">
                  <c:v>232.09833519120301</c:v>
                </c:pt>
                <c:pt idx="3644">
                  <c:v>232.162045961226</c:v>
                </c:pt>
                <c:pt idx="3645">
                  <c:v>232.225756731248</c:v>
                </c:pt>
                <c:pt idx="3646">
                  <c:v>232.28946750127</c:v>
                </c:pt>
                <c:pt idx="3647">
                  <c:v>232.35317827129199</c:v>
                </c:pt>
                <c:pt idx="3648">
                  <c:v>232.41688904131499</c:v>
                </c:pt>
                <c:pt idx="3649">
                  <c:v>232.48059981133699</c:v>
                </c:pt>
                <c:pt idx="3650">
                  <c:v>232.54431058135901</c:v>
                </c:pt>
                <c:pt idx="3651">
                  <c:v>232.60802135138201</c:v>
                </c:pt>
                <c:pt idx="3652">
                  <c:v>232.67173212140401</c:v>
                </c:pt>
                <c:pt idx="3653">
                  <c:v>232.735442891426</c:v>
                </c:pt>
                <c:pt idx="3654">
                  <c:v>232.799153661448</c:v>
                </c:pt>
                <c:pt idx="3655">
                  <c:v>232.862864431471</c:v>
                </c:pt>
                <c:pt idx="3656">
                  <c:v>232.92657520149299</c:v>
                </c:pt>
                <c:pt idx="3657">
                  <c:v>232.99028597151499</c:v>
                </c:pt>
                <c:pt idx="3658">
                  <c:v>233.05399674153699</c:v>
                </c:pt>
                <c:pt idx="3659">
                  <c:v>233.11770751156001</c:v>
                </c:pt>
                <c:pt idx="3660">
                  <c:v>233.18141828158201</c:v>
                </c:pt>
                <c:pt idx="3661">
                  <c:v>233.24512905160401</c:v>
                </c:pt>
                <c:pt idx="3662">
                  <c:v>233.308839821627</c:v>
                </c:pt>
                <c:pt idx="3663">
                  <c:v>233.372550591649</c:v>
                </c:pt>
                <c:pt idx="3664">
                  <c:v>233.436261361671</c:v>
                </c:pt>
                <c:pt idx="3665">
                  <c:v>233.499972131693</c:v>
                </c:pt>
                <c:pt idx="3666">
                  <c:v>233.56368290171599</c:v>
                </c:pt>
                <c:pt idx="3667">
                  <c:v>233.62739367173799</c:v>
                </c:pt>
                <c:pt idx="3668">
                  <c:v>233.69110444175999</c:v>
                </c:pt>
                <c:pt idx="3669">
                  <c:v>233.75481521178301</c:v>
                </c:pt>
                <c:pt idx="3670">
                  <c:v>233.81852598180501</c:v>
                </c:pt>
                <c:pt idx="3671">
                  <c:v>233.88223675182701</c:v>
                </c:pt>
                <c:pt idx="3672">
                  <c:v>233.94594752184901</c:v>
                </c:pt>
                <c:pt idx="3673">
                  <c:v>234.009658291872</c:v>
                </c:pt>
                <c:pt idx="3674">
                  <c:v>234.073369061894</c:v>
                </c:pt>
                <c:pt idx="3675">
                  <c:v>234.137079831916</c:v>
                </c:pt>
                <c:pt idx="3676">
                  <c:v>234.20079060193899</c:v>
                </c:pt>
                <c:pt idx="3677">
                  <c:v>234.26450137196099</c:v>
                </c:pt>
                <c:pt idx="3678">
                  <c:v>234.32821214198299</c:v>
                </c:pt>
                <c:pt idx="3679">
                  <c:v>234.39192291200499</c:v>
                </c:pt>
                <c:pt idx="3680">
                  <c:v>234.45563368202801</c:v>
                </c:pt>
                <c:pt idx="3681">
                  <c:v>234.51934445205001</c:v>
                </c:pt>
                <c:pt idx="3682">
                  <c:v>234.58305522207201</c:v>
                </c:pt>
                <c:pt idx="3683">
                  <c:v>234.646765992095</c:v>
                </c:pt>
                <c:pt idx="3684">
                  <c:v>234.710476762117</c:v>
                </c:pt>
                <c:pt idx="3685">
                  <c:v>234.774187532139</c:v>
                </c:pt>
                <c:pt idx="3686">
                  <c:v>234.83789830216099</c:v>
                </c:pt>
                <c:pt idx="3687">
                  <c:v>234.90160907218399</c:v>
                </c:pt>
                <c:pt idx="3688">
                  <c:v>234.96531984220599</c:v>
                </c:pt>
                <c:pt idx="3689">
                  <c:v>235.02903061222801</c:v>
                </c:pt>
                <c:pt idx="3690">
                  <c:v>235.09274138225101</c:v>
                </c:pt>
                <c:pt idx="3691">
                  <c:v>235.156452152273</c:v>
                </c:pt>
                <c:pt idx="3692">
                  <c:v>235.220162922295</c:v>
                </c:pt>
                <c:pt idx="3693">
                  <c:v>235.283873692317</c:v>
                </c:pt>
                <c:pt idx="3694">
                  <c:v>235.34758446234</c:v>
                </c:pt>
                <c:pt idx="3695">
                  <c:v>235.41129523236199</c:v>
                </c:pt>
                <c:pt idx="3696">
                  <c:v>235.47500600238399</c:v>
                </c:pt>
                <c:pt idx="3697">
                  <c:v>235.53871677240701</c:v>
                </c:pt>
                <c:pt idx="3698">
                  <c:v>235.60242754242901</c:v>
                </c:pt>
                <c:pt idx="3699">
                  <c:v>235.66613831245101</c:v>
                </c:pt>
                <c:pt idx="3700">
                  <c:v>235.72984908247301</c:v>
                </c:pt>
                <c:pt idx="3701">
                  <c:v>235.793559852496</c:v>
                </c:pt>
                <c:pt idx="3702">
                  <c:v>235.857270622518</c:v>
                </c:pt>
                <c:pt idx="3703">
                  <c:v>235.92098139254</c:v>
                </c:pt>
                <c:pt idx="3704">
                  <c:v>235.984692162562</c:v>
                </c:pt>
                <c:pt idx="3705">
                  <c:v>236.04840293258499</c:v>
                </c:pt>
                <c:pt idx="3706">
                  <c:v>236.11211370260699</c:v>
                </c:pt>
                <c:pt idx="3707">
                  <c:v>236.17582447262899</c:v>
                </c:pt>
                <c:pt idx="3708">
                  <c:v>236.23953524265201</c:v>
                </c:pt>
                <c:pt idx="3709">
                  <c:v>236.30324601267401</c:v>
                </c:pt>
                <c:pt idx="3710">
                  <c:v>236.36695678269601</c:v>
                </c:pt>
                <c:pt idx="3711">
                  <c:v>236.43066755271801</c:v>
                </c:pt>
                <c:pt idx="3712">
                  <c:v>236.494378322741</c:v>
                </c:pt>
                <c:pt idx="3713">
                  <c:v>236.558089092763</c:v>
                </c:pt>
                <c:pt idx="3714">
                  <c:v>236.621799862785</c:v>
                </c:pt>
                <c:pt idx="3715">
                  <c:v>236.68551063280799</c:v>
                </c:pt>
                <c:pt idx="3716">
                  <c:v>236.74922140282999</c:v>
                </c:pt>
                <c:pt idx="3717">
                  <c:v>236.81293217285199</c:v>
                </c:pt>
                <c:pt idx="3718">
                  <c:v>236.87664294287401</c:v>
                </c:pt>
                <c:pt idx="3719">
                  <c:v>236.94035371289701</c:v>
                </c:pt>
                <c:pt idx="3720">
                  <c:v>237.00406448291901</c:v>
                </c:pt>
                <c:pt idx="3721">
                  <c:v>237.067775252941</c:v>
                </c:pt>
                <c:pt idx="3722">
                  <c:v>237.131486022964</c:v>
                </c:pt>
                <c:pt idx="3723">
                  <c:v>237.195196792986</c:v>
                </c:pt>
                <c:pt idx="3724">
                  <c:v>237.25890756300799</c:v>
                </c:pt>
                <c:pt idx="3725">
                  <c:v>237.32261833302999</c:v>
                </c:pt>
                <c:pt idx="3726">
                  <c:v>237.38632910305299</c:v>
                </c:pt>
                <c:pt idx="3727">
                  <c:v>237.45003987307501</c:v>
                </c:pt>
                <c:pt idx="3728">
                  <c:v>237.51375064309701</c:v>
                </c:pt>
                <c:pt idx="3729">
                  <c:v>237.57746141312001</c:v>
                </c:pt>
                <c:pt idx="3730">
                  <c:v>237.641172183142</c:v>
                </c:pt>
                <c:pt idx="3731">
                  <c:v>237.704882953164</c:v>
                </c:pt>
                <c:pt idx="3732">
                  <c:v>237.768593723186</c:v>
                </c:pt>
                <c:pt idx="3733">
                  <c:v>237.83230449320899</c:v>
                </c:pt>
                <c:pt idx="3734">
                  <c:v>237.89601526323099</c:v>
                </c:pt>
                <c:pt idx="3735">
                  <c:v>237.95972603325299</c:v>
                </c:pt>
                <c:pt idx="3736">
                  <c:v>238.02343680327601</c:v>
                </c:pt>
                <c:pt idx="3737">
                  <c:v>238.08714757329801</c:v>
                </c:pt>
                <c:pt idx="3738">
                  <c:v>238.15085834332001</c:v>
                </c:pt>
                <c:pt idx="3739">
                  <c:v>238.21456911334201</c:v>
                </c:pt>
                <c:pt idx="3740">
                  <c:v>238.278279883365</c:v>
                </c:pt>
                <c:pt idx="3741">
                  <c:v>238.341990653387</c:v>
                </c:pt>
                <c:pt idx="3742">
                  <c:v>238.405701423409</c:v>
                </c:pt>
                <c:pt idx="3743">
                  <c:v>238.46941219343199</c:v>
                </c:pt>
                <c:pt idx="3744">
                  <c:v>238.53312296345399</c:v>
                </c:pt>
                <c:pt idx="3745">
                  <c:v>238.59683373347599</c:v>
                </c:pt>
                <c:pt idx="3746">
                  <c:v>238.66054450349799</c:v>
                </c:pt>
                <c:pt idx="3747">
                  <c:v>238.72425527352101</c:v>
                </c:pt>
                <c:pt idx="3748">
                  <c:v>238.78796604354301</c:v>
                </c:pt>
                <c:pt idx="3749">
                  <c:v>238.85167681356501</c:v>
                </c:pt>
                <c:pt idx="3750">
                  <c:v>238.915387583588</c:v>
                </c:pt>
                <c:pt idx="3751">
                  <c:v>238.97909835361</c:v>
                </c:pt>
                <c:pt idx="3752">
                  <c:v>239.042809123632</c:v>
                </c:pt>
                <c:pt idx="3753">
                  <c:v>239.106519893654</c:v>
                </c:pt>
                <c:pt idx="3754">
                  <c:v>239.17023066367699</c:v>
                </c:pt>
                <c:pt idx="3755">
                  <c:v>239.23394143369899</c:v>
                </c:pt>
                <c:pt idx="3756">
                  <c:v>239.29765220372099</c:v>
                </c:pt>
                <c:pt idx="3757">
                  <c:v>239.36136297374301</c:v>
                </c:pt>
                <c:pt idx="3758">
                  <c:v>239.42507374376601</c:v>
                </c:pt>
                <c:pt idx="3759">
                  <c:v>239.488784513788</c:v>
                </c:pt>
                <c:pt idx="3760">
                  <c:v>239.55249528381</c:v>
                </c:pt>
                <c:pt idx="3761">
                  <c:v>239.616206053833</c:v>
                </c:pt>
                <c:pt idx="3762">
                  <c:v>239.679916823855</c:v>
                </c:pt>
                <c:pt idx="3763">
                  <c:v>239.74362759387699</c:v>
                </c:pt>
                <c:pt idx="3764">
                  <c:v>239.80733836389899</c:v>
                </c:pt>
                <c:pt idx="3765">
                  <c:v>239.87104913392201</c:v>
                </c:pt>
                <c:pt idx="3766">
                  <c:v>239.93475990394401</c:v>
                </c:pt>
                <c:pt idx="3767">
                  <c:v>239.99847067396601</c:v>
                </c:pt>
                <c:pt idx="3768">
                  <c:v>240.062181443989</c:v>
                </c:pt>
                <c:pt idx="3769">
                  <c:v>240.125892214011</c:v>
                </c:pt>
                <c:pt idx="3770">
                  <c:v>240.189602984033</c:v>
                </c:pt>
                <c:pt idx="3771">
                  <c:v>240.253313754055</c:v>
                </c:pt>
                <c:pt idx="3772">
                  <c:v>240.31702452407799</c:v>
                </c:pt>
                <c:pt idx="3773">
                  <c:v>240.38073529409999</c:v>
                </c:pt>
                <c:pt idx="3774">
                  <c:v>240.44444606412199</c:v>
                </c:pt>
                <c:pt idx="3775">
                  <c:v>240.50815683414501</c:v>
                </c:pt>
                <c:pt idx="3776">
                  <c:v>240.57186760416701</c:v>
                </c:pt>
                <c:pt idx="3777">
                  <c:v>240.63557837418901</c:v>
                </c:pt>
                <c:pt idx="3778">
                  <c:v>240.69928914421101</c:v>
                </c:pt>
                <c:pt idx="3779">
                  <c:v>240.762999914234</c:v>
                </c:pt>
                <c:pt idx="3780">
                  <c:v>240.826710684256</c:v>
                </c:pt>
                <c:pt idx="3781">
                  <c:v>240.890421454278</c:v>
                </c:pt>
                <c:pt idx="3782">
                  <c:v>240.95413222430099</c:v>
                </c:pt>
                <c:pt idx="3783">
                  <c:v>241.01784299432299</c:v>
                </c:pt>
                <c:pt idx="3784">
                  <c:v>241.08155376434499</c:v>
                </c:pt>
                <c:pt idx="3785">
                  <c:v>241.14526453436699</c:v>
                </c:pt>
                <c:pt idx="3786">
                  <c:v>241.20897530439001</c:v>
                </c:pt>
                <c:pt idx="3787">
                  <c:v>241.27268607441201</c:v>
                </c:pt>
                <c:pt idx="3788">
                  <c:v>241.33639684443401</c:v>
                </c:pt>
                <c:pt idx="3789">
                  <c:v>241.400107614457</c:v>
                </c:pt>
                <c:pt idx="3790">
                  <c:v>241.463818384479</c:v>
                </c:pt>
                <c:pt idx="3791">
                  <c:v>241.527529154501</c:v>
                </c:pt>
                <c:pt idx="3792">
                  <c:v>241.59123992452299</c:v>
                </c:pt>
                <c:pt idx="3793">
                  <c:v>241.65495069454599</c:v>
                </c:pt>
                <c:pt idx="3794">
                  <c:v>241.71866146456799</c:v>
                </c:pt>
                <c:pt idx="3795">
                  <c:v>241.78237223459001</c:v>
                </c:pt>
                <c:pt idx="3796">
                  <c:v>241.84608300461301</c:v>
                </c:pt>
                <c:pt idx="3797">
                  <c:v>241.90979377463501</c:v>
                </c:pt>
                <c:pt idx="3798">
                  <c:v>241.973504544657</c:v>
                </c:pt>
                <c:pt idx="3799">
                  <c:v>242.037215314679</c:v>
                </c:pt>
                <c:pt idx="3800">
                  <c:v>242.100926084702</c:v>
                </c:pt>
                <c:pt idx="3801">
                  <c:v>242.16463685472399</c:v>
                </c:pt>
                <c:pt idx="3802">
                  <c:v>242.22834762474599</c:v>
                </c:pt>
                <c:pt idx="3803">
                  <c:v>242.29205839476799</c:v>
                </c:pt>
                <c:pt idx="3804">
                  <c:v>242.35576916479101</c:v>
                </c:pt>
                <c:pt idx="3805">
                  <c:v>242.41947993481301</c:v>
                </c:pt>
                <c:pt idx="3806">
                  <c:v>242.48319070483501</c:v>
                </c:pt>
                <c:pt idx="3807">
                  <c:v>242.546901474858</c:v>
                </c:pt>
                <c:pt idx="3808">
                  <c:v>242.61061224488</c:v>
                </c:pt>
                <c:pt idx="3809">
                  <c:v>242.674323014902</c:v>
                </c:pt>
                <c:pt idx="3810">
                  <c:v>242.738033784924</c:v>
                </c:pt>
                <c:pt idx="3811">
                  <c:v>242.80174455494699</c:v>
                </c:pt>
                <c:pt idx="3812">
                  <c:v>242.86545532496899</c:v>
                </c:pt>
                <c:pt idx="3813">
                  <c:v>242.92916609499099</c:v>
                </c:pt>
                <c:pt idx="3814">
                  <c:v>242.99287686501401</c:v>
                </c:pt>
                <c:pt idx="3815">
                  <c:v>243.05658763503601</c:v>
                </c:pt>
                <c:pt idx="3816">
                  <c:v>243.12029840505801</c:v>
                </c:pt>
                <c:pt idx="3817">
                  <c:v>243.18400917508001</c:v>
                </c:pt>
                <c:pt idx="3818">
                  <c:v>243.247719945103</c:v>
                </c:pt>
                <c:pt idx="3819">
                  <c:v>243.311430715125</c:v>
                </c:pt>
                <c:pt idx="3820">
                  <c:v>243.375141485147</c:v>
                </c:pt>
                <c:pt idx="3821">
                  <c:v>243.43885225516999</c:v>
                </c:pt>
                <c:pt idx="3822">
                  <c:v>243.50256302519199</c:v>
                </c:pt>
                <c:pt idx="3823">
                  <c:v>243.56627379521399</c:v>
                </c:pt>
                <c:pt idx="3824">
                  <c:v>243.62998456523599</c:v>
                </c:pt>
                <c:pt idx="3825">
                  <c:v>243.69369533525901</c:v>
                </c:pt>
                <c:pt idx="3826">
                  <c:v>243.75740610528101</c:v>
                </c:pt>
                <c:pt idx="3827">
                  <c:v>243.82111687530301</c:v>
                </c:pt>
                <c:pt idx="3828">
                  <c:v>243.884827645326</c:v>
                </c:pt>
                <c:pt idx="3829">
                  <c:v>243.948538415348</c:v>
                </c:pt>
                <c:pt idx="3830">
                  <c:v>244.01224918537</c:v>
                </c:pt>
                <c:pt idx="3831">
                  <c:v>244.07595995539199</c:v>
                </c:pt>
                <c:pt idx="3832">
                  <c:v>244.13967072541499</c:v>
                </c:pt>
                <c:pt idx="3833">
                  <c:v>244.20338149543699</c:v>
                </c:pt>
                <c:pt idx="3834">
                  <c:v>244.26709226545901</c:v>
                </c:pt>
                <c:pt idx="3835">
                  <c:v>244.33080303548201</c:v>
                </c:pt>
                <c:pt idx="3836">
                  <c:v>244.394513805504</c:v>
                </c:pt>
                <c:pt idx="3837">
                  <c:v>244.458224575526</c:v>
                </c:pt>
                <c:pt idx="3838">
                  <c:v>244.521935345548</c:v>
                </c:pt>
                <c:pt idx="3839">
                  <c:v>244.585646115571</c:v>
                </c:pt>
                <c:pt idx="3840">
                  <c:v>244.64935688559299</c:v>
                </c:pt>
                <c:pt idx="3841">
                  <c:v>244.71306765561499</c:v>
                </c:pt>
                <c:pt idx="3842">
                  <c:v>244.77677842563801</c:v>
                </c:pt>
                <c:pt idx="3843">
                  <c:v>244.84048919566001</c:v>
                </c:pt>
                <c:pt idx="3844">
                  <c:v>244.90419996568201</c:v>
                </c:pt>
                <c:pt idx="3845">
                  <c:v>244.96791073570401</c:v>
                </c:pt>
                <c:pt idx="3846">
                  <c:v>245.031621505727</c:v>
                </c:pt>
                <c:pt idx="3847">
                  <c:v>245.095332275749</c:v>
                </c:pt>
                <c:pt idx="3848">
                  <c:v>245.159043045771</c:v>
                </c:pt>
                <c:pt idx="3849">
                  <c:v>245.222753815793</c:v>
                </c:pt>
                <c:pt idx="3850">
                  <c:v>245.28646458581599</c:v>
                </c:pt>
                <c:pt idx="3851">
                  <c:v>245.35017535583799</c:v>
                </c:pt>
                <c:pt idx="3852">
                  <c:v>245.41388612585999</c:v>
                </c:pt>
                <c:pt idx="3853">
                  <c:v>245.47759689588301</c:v>
                </c:pt>
                <c:pt idx="3854">
                  <c:v>245.54130766590501</c:v>
                </c:pt>
                <c:pt idx="3855">
                  <c:v>245.60501843592701</c:v>
                </c:pt>
                <c:pt idx="3856">
                  <c:v>245.66872920594901</c:v>
                </c:pt>
                <c:pt idx="3857">
                  <c:v>245.732439975972</c:v>
                </c:pt>
                <c:pt idx="3858">
                  <c:v>245.796150745994</c:v>
                </c:pt>
                <c:pt idx="3859">
                  <c:v>245.859861516016</c:v>
                </c:pt>
                <c:pt idx="3860">
                  <c:v>245.92357228603899</c:v>
                </c:pt>
                <c:pt idx="3861">
                  <c:v>245.98728305606099</c:v>
                </c:pt>
                <c:pt idx="3862">
                  <c:v>246.05099382608299</c:v>
                </c:pt>
                <c:pt idx="3863">
                  <c:v>246.11470459610501</c:v>
                </c:pt>
                <c:pt idx="3864">
                  <c:v>246.17841536612801</c:v>
                </c:pt>
                <c:pt idx="3865">
                  <c:v>246.24212613615001</c:v>
                </c:pt>
                <c:pt idx="3866">
                  <c:v>246.305836906172</c:v>
                </c:pt>
                <c:pt idx="3867">
                  <c:v>246.369547676195</c:v>
                </c:pt>
                <c:pt idx="3868">
                  <c:v>246.433258446217</c:v>
                </c:pt>
                <c:pt idx="3869">
                  <c:v>246.49696921623899</c:v>
                </c:pt>
                <c:pt idx="3870">
                  <c:v>246.56067998626099</c:v>
                </c:pt>
                <c:pt idx="3871">
                  <c:v>246.62439075628399</c:v>
                </c:pt>
                <c:pt idx="3872">
                  <c:v>246.68810152630601</c:v>
                </c:pt>
                <c:pt idx="3873">
                  <c:v>246.75181229632801</c:v>
                </c:pt>
                <c:pt idx="3874">
                  <c:v>246.81552306635101</c:v>
                </c:pt>
                <c:pt idx="3875">
                  <c:v>246.879233836373</c:v>
                </c:pt>
                <c:pt idx="3876">
                  <c:v>246.942944606395</c:v>
                </c:pt>
                <c:pt idx="3877">
                  <c:v>247.006655376417</c:v>
                </c:pt>
                <c:pt idx="3878">
                  <c:v>247.07036614643999</c:v>
                </c:pt>
                <c:pt idx="3879">
                  <c:v>247.13407691646199</c:v>
                </c:pt>
                <c:pt idx="3880">
                  <c:v>247.19778768648399</c:v>
                </c:pt>
                <c:pt idx="3881">
                  <c:v>247.26149845650701</c:v>
                </c:pt>
                <c:pt idx="3882">
                  <c:v>247.32520922652901</c:v>
                </c:pt>
                <c:pt idx="3883">
                  <c:v>247.38891999655101</c:v>
                </c:pt>
                <c:pt idx="3884">
                  <c:v>247.45263076657301</c:v>
                </c:pt>
                <c:pt idx="3885">
                  <c:v>247.516341536596</c:v>
                </c:pt>
                <c:pt idx="3886">
                  <c:v>247.580052306618</c:v>
                </c:pt>
                <c:pt idx="3887">
                  <c:v>247.64376307664</c:v>
                </c:pt>
                <c:pt idx="3888">
                  <c:v>247.70747384666299</c:v>
                </c:pt>
                <c:pt idx="3889">
                  <c:v>247.77118461668499</c:v>
                </c:pt>
                <c:pt idx="3890">
                  <c:v>247.83489538670699</c:v>
                </c:pt>
                <c:pt idx="3891">
                  <c:v>247.89860615672899</c:v>
                </c:pt>
                <c:pt idx="3892">
                  <c:v>247.96231692675201</c:v>
                </c:pt>
                <c:pt idx="3893">
                  <c:v>248.02602769677401</c:v>
                </c:pt>
                <c:pt idx="3894">
                  <c:v>248.08973846679601</c:v>
                </c:pt>
                <c:pt idx="3895">
                  <c:v>248.153449236819</c:v>
                </c:pt>
                <c:pt idx="3896">
                  <c:v>248.217160006841</c:v>
                </c:pt>
                <c:pt idx="3897">
                  <c:v>248.280870776863</c:v>
                </c:pt>
                <c:pt idx="3898">
                  <c:v>248.344581546885</c:v>
                </c:pt>
                <c:pt idx="3899">
                  <c:v>248.40829231690799</c:v>
                </c:pt>
                <c:pt idx="3900">
                  <c:v>248.47200308692999</c:v>
                </c:pt>
                <c:pt idx="3901">
                  <c:v>248.53571385695199</c:v>
                </c:pt>
                <c:pt idx="3902">
                  <c:v>248.59942462697401</c:v>
                </c:pt>
                <c:pt idx="3903">
                  <c:v>248.66313539699701</c:v>
                </c:pt>
                <c:pt idx="3904">
                  <c:v>248.726846167019</c:v>
                </c:pt>
                <c:pt idx="3905">
                  <c:v>248.790556937041</c:v>
                </c:pt>
                <c:pt idx="3906">
                  <c:v>248.854267707064</c:v>
                </c:pt>
                <c:pt idx="3907">
                  <c:v>248.917978477086</c:v>
                </c:pt>
                <c:pt idx="3908">
                  <c:v>248.98168924710799</c:v>
                </c:pt>
                <c:pt idx="3909">
                  <c:v>249.04540001712999</c:v>
                </c:pt>
                <c:pt idx="3910">
                  <c:v>249.10911078715301</c:v>
                </c:pt>
                <c:pt idx="3911">
                  <c:v>249.17282155717501</c:v>
                </c:pt>
                <c:pt idx="3912">
                  <c:v>249.23653232719701</c:v>
                </c:pt>
                <c:pt idx="3913">
                  <c:v>249.30024309722</c:v>
                </c:pt>
                <c:pt idx="3914">
                  <c:v>249.363953867242</c:v>
                </c:pt>
                <c:pt idx="3915">
                  <c:v>249.427664637264</c:v>
                </c:pt>
                <c:pt idx="3916">
                  <c:v>249.491375407286</c:v>
                </c:pt>
                <c:pt idx="3917">
                  <c:v>249.55508617730899</c:v>
                </c:pt>
                <c:pt idx="3918">
                  <c:v>249.61879694733099</c:v>
                </c:pt>
                <c:pt idx="3919">
                  <c:v>249.68250771735299</c:v>
                </c:pt>
                <c:pt idx="3920">
                  <c:v>249.74621848737601</c:v>
                </c:pt>
                <c:pt idx="3921">
                  <c:v>249.80992925739801</c:v>
                </c:pt>
                <c:pt idx="3922">
                  <c:v>249.87364002742001</c:v>
                </c:pt>
                <c:pt idx="3923">
                  <c:v>249.93735079744201</c:v>
                </c:pt>
                <c:pt idx="3924">
                  <c:v>250.001061567465</c:v>
                </c:pt>
                <c:pt idx="3925">
                  <c:v>250.064772337487</c:v>
                </c:pt>
                <c:pt idx="3926">
                  <c:v>250.128483107509</c:v>
                </c:pt>
                <c:pt idx="3927">
                  <c:v>250.19219387753199</c:v>
                </c:pt>
                <c:pt idx="3928">
                  <c:v>250.25590464755399</c:v>
                </c:pt>
                <c:pt idx="3929">
                  <c:v>250.31961541757599</c:v>
                </c:pt>
                <c:pt idx="3930">
                  <c:v>250.38332618759799</c:v>
                </c:pt>
                <c:pt idx="3931">
                  <c:v>250.44703695762101</c:v>
                </c:pt>
                <c:pt idx="3932">
                  <c:v>250.51074772764301</c:v>
                </c:pt>
                <c:pt idx="3933">
                  <c:v>250.57445849766501</c:v>
                </c:pt>
                <c:pt idx="3934">
                  <c:v>250.638169267688</c:v>
                </c:pt>
                <c:pt idx="3935">
                  <c:v>250.70188003771</c:v>
                </c:pt>
                <c:pt idx="3936">
                  <c:v>250.765590807732</c:v>
                </c:pt>
                <c:pt idx="3937">
                  <c:v>250.82930157775399</c:v>
                </c:pt>
                <c:pt idx="3938">
                  <c:v>250.89301234777699</c:v>
                </c:pt>
                <c:pt idx="3939">
                  <c:v>250.95672311779899</c:v>
                </c:pt>
                <c:pt idx="3940">
                  <c:v>251.02043388782101</c:v>
                </c:pt>
                <c:pt idx="3941">
                  <c:v>251.08414465784401</c:v>
                </c:pt>
                <c:pt idx="3942">
                  <c:v>251.14785542786601</c:v>
                </c:pt>
                <c:pt idx="3943">
                  <c:v>251.211566197888</c:v>
                </c:pt>
                <c:pt idx="3944">
                  <c:v>251.27527696791</c:v>
                </c:pt>
                <c:pt idx="3945">
                  <c:v>251.338987737933</c:v>
                </c:pt>
                <c:pt idx="3946">
                  <c:v>251.40269850795499</c:v>
                </c:pt>
                <c:pt idx="3947">
                  <c:v>251.46640927797699</c:v>
                </c:pt>
                <c:pt idx="3948">
                  <c:v>251.53012004799899</c:v>
                </c:pt>
                <c:pt idx="3949">
                  <c:v>251.59383081802201</c:v>
                </c:pt>
                <c:pt idx="3950">
                  <c:v>251.65754158804401</c:v>
                </c:pt>
                <c:pt idx="3951">
                  <c:v>251.72125235806601</c:v>
                </c:pt>
                <c:pt idx="3952">
                  <c:v>251.784963128089</c:v>
                </c:pt>
                <c:pt idx="3953">
                  <c:v>251.848673898111</c:v>
                </c:pt>
                <c:pt idx="3954">
                  <c:v>251.912384668133</c:v>
                </c:pt>
                <c:pt idx="3955">
                  <c:v>251.976095438155</c:v>
                </c:pt>
                <c:pt idx="3956">
                  <c:v>252.03980620817799</c:v>
                </c:pt>
                <c:pt idx="3957">
                  <c:v>252.10351697819999</c:v>
                </c:pt>
                <c:pt idx="3958">
                  <c:v>252.16722774822199</c:v>
                </c:pt>
                <c:pt idx="3959">
                  <c:v>252.23093851824501</c:v>
                </c:pt>
                <c:pt idx="3960">
                  <c:v>252.29464928826701</c:v>
                </c:pt>
                <c:pt idx="3961">
                  <c:v>252.35836005828901</c:v>
                </c:pt>
                <c:pt idx="3962">
                  <c:v>252.42207082831101</c:v>
                </c:pt>
                <c:pt idx="3963">
                  <c:v>252.485781598334</c:v>
                </c:pt>
                <c:pt idx="3964">
                  <c:v>252.549492368356</c:v>
                </c:pt>
                <c:pt idx="3965">
                  <c:v>252.613203138378</c:v>
                </c:pt>
                <c:pt idx="3966">
                  <c:v>252.67691390840099</c:v>
                </c:pt>
                <c:pt idx="3967">
                  <c:v>252.74062467842299</c:v>
                </c:pt>
                <c:pt idx="3968">
                  <c:v>252.80433544844499</c:v>
                </c:pt>
                <c:pt idx="3969">
                  <c:v>252.86804621846699</c:v>
                </c:pt>
                <c:pt idx="3970">
                  <c:v>252.93175698849001</c:v>
                </c:pt>
                <c:pt idx="3971">
                  <c:v>252.99546775851201</c:v>
                </c:pt>
                <c:pt idx="3972">
                  <c:v>253.05917852853401</c:v>
                </c:pt>
                <c:pt idx="3973">
                  <c:v>253.122889298557</c:v>
                </c:pt>
                <c:pt idx="3974">
                  <c:v>253.186600068579</c:v>
                </c:pt>
                <c:pt idx="3975">
                  <c:v>253.250310838601</c:v>
                </c:pt>
                <c:pt idx="3976">
                  <c:v>253.31402160862299</c:v>
                </c:pt>
                <c:pt idx="3977">
                  <c:v>253.37773237864599</c:v>
                </c:pt>
                <c:pt idx="3978">
                  <c:v>253.44144314866799</c:v>
                </c:pt>
                <c:pt idx="3979">
                  <c:v>253.50515391869001</c:v>
                </c:pt>
                <c:pt idx="3980">
                  <c:v>253.56886468871301</c:v>
                </c:pt>
                <c:pt idx="3981">
                  <c:v>253.632575458735</c:v>
                </c:pt>
                <c:pt idx="3982">
                  <c:v>253.696286228757</c:v>
                </c:pt>
                <c:pt idx="3983">
                  <c:v>253.759996998779</c:v>
                </c:pt>
                <c:pt idx="3984">
                  <c:v>253.823707768802</c:v>
                </c:pt>
                <c:pt idx="3985">
                  <c:v>253.88741853882399</c:v>
                </c:pt>
                <c:pt idx="3986">
                  <c:v>253.95112930884599</c:v>
                </c:pt>
                <c:pt idx="3987">
                  <c:v>254.01484007886901</c:v>
                </c:pt>
                <c:pt idx="3988">
                  <c:v>254.07855084889101</c:v>
                </c:pt>
                <c:pt idx="3989">
                  <c:v>254.14226161891301</c:v>
                </c:pt>
                <c:pt idx="3990">
                  <c:v>254.20597238893501</c:v>
                </c:pt>
                <c:pt idx="3991">
                  <c:v>254.269683158958</c:v>
                </c:pt>
                <c:pt idx="3992">
                  <c:v>254.33339392898</c:v>
                </c:pt>
                <c:pt idx="3993">
                  <c:v>254.397104699002</c:v>
                </c:pt>
                <c:pt idx="3994">
                  <c:v>254.460815469024</c:v>
                </c:pt>
                <c:pt idx="3995">
                  <c:v>254.52452623904699</c:v>
                </c:pt>
                <c:pt idx="3996">
                  <c:v>254.58823700906899</c:v>
                </c:pt>
                <c:pt idx="3997">
                  <c:v>254.65194777909099</c:v>
                </c:pt>
                <c:pt idx="3998">
                  <c:v>254.71565854911401</c:v>
                </c:pt>
                <c:pt idx="3999">
                  <c:v>254.77936931913601</c:v>
                </c:pt>
                <c:pt idx="4000">
                  <c:v>254.84308008915801</c:v>
                </c:pt>
                <c:pt idx="4001">
                  <c:v>254.90679085918001</c:v>
                </c:pt>
                <c:pt idx="4002">
                  <c:v>254.970501629203</c:v>
                </c:pt>
                <c:pt idx="4003">
                  <c:v>255.034212399225</c:v>
                </c:pt>
                <c:pt idx="4004">
                  <c:v>255.097923169247</c:v>
                </c:pt>
                <c:pt idx="4005">
                  <c:v>255.16163393926999</c:v>
                </c:pt>
                <c:pt idx="4006">
                  <c:v>255.22534470929199</c:v>
                </c:pt>
                <c:pt idx="4007">
                  <c:v>255.28905547931399</c:v>
                </c:pt>
                <c:pt idx="4008">
                  <c:v>255.35276624933601</c:v>
                </c:pt>
                <c:pt idx="4009">
                  <c:v>255.41647701935901</c:v>
                </c:pt>
                <c:pt idx="4010">
                  <c:v>255.48018778938101</c:v>
                </c:pt>
                <c:pt idx="4011">
                  <c:v>255.543898559403</c:v>
                </c:pt>
                <c:pt idx="4012">
                  <c:v>255.607609329426</c:v>
                </c:pt>
                <c:pt idx="4013">
                  <c:v>255.671320099448</c:v>
                </c:pt>
                <c:pt idx="4014">
                  <c:v>255.73503086946999</c:v>
                </c:pt>
                <c:pt idx="4015">
                  <c:v>255.79874163949199</c:v>
                </c:pt>
                <c:pt idx="4016">
                  <c:v>255.86245240951499</c:v>
                </c:pt>
                <c:pt idx="4017">
                  <c:v>255.92616317953701</c:v>
                </c:pt>
                <c:pt idx="4018">
                  <c:v>255.98987394955901</c:v>
                </c:pt>
                <c:pt idx="4019">
                  <c:v>256.05358471958198</c:v>
                </c:pt>
                <c:pt idx="4020">
                  <c:v>256.11729548960398</c:v>
                </c:pt>
                <c:pt idx="4021">
                  <c:v>256.18100625962597</c:v>
                </c:pt>
                <c:pt idx="4022">
                  <c:v>256.24471702964797</c:v>
                </c:pt>
                <c:pt idx="4023">
                  <c:v>256.30842779967099</c:v>
                </c:pt>
                <c:pt idx="4024">
                  <c:v>256.37213856969299</c:v>
                </c:pt>
                <c:pt idx="4025">
                  <c:v>256.43584933971499</c:v>
                </c:pt>
                <c:pt idx="4026">
                  <c:v>256.49956010973801</c:v>
                </c:pt>
                <c:pt idx="4027">
                  <c:v>256.56327087976001</c:v>
                </c:pt>
                <c:pt idx="4028">
                  <c:v>256.62698164978201</c:v>
                </c:pt>
                <c:pt idx="4029">
                  <c:v>256.69069241980401</c:v>
                </c:pt>
                <c:pt idx="4030">
                  <c:v>256.75440318982697</c:v>
                </c:pt>
                <c:pt idx="4031">
                  <c:v>256.81811395984897</c:v>
                </c:pt>
                <c:pt idx="4032">
                  <c:v>256.88182472987103</c:v>
                </c:pt>
                <c:pt idx="4033">
                  <c:v>256.94553549989399</c:v>
                </c:pt>
                <c:pt idx="4034">
                  <c:v>257.00924626991599</c:v>
                </c:pt>
                <c:pt idx="4035">
                  <c:v>257.07295703993799</c:v>
                </c:pt>
                <c:pt idx="4036">
                  <c:v>257.13666780995999</c:v>
                </c:pt>
                <c:pt idx="4037">
                  <c:v>257.20037857998301</c:v>
                </c:pt>
                <c:pt idx="4038">
                  <c:v>257.26408935000501</c:v>
                </c:pt>
                <c:pt idx="4039">
                  <c:v>257.32780012002701</c:v>
                </c:pt>
                <c:pt idx="4040">
                  <c:v>257.39151089004997</c:v>
                </c:pt>
                <c:pt idx="4041">
                  <c:v>257.45522166007203</c:v>
                </c:pt>
                <c:pt idx="4042">
                  <c:v>257.51893243009403</c:v>
                </c:pt>
                <c:pt idx="4043">
                  <c:v>257.58264320011602</c:v>
                </c:pt>
                <c:pt idx="4044">
                  <c:v>257.64635397013899</c:v>
                </c:pt>
                <c:pt idx="4045">
                  <c:v>257.71006474016099</c:v>
                </c:pt>
                <c:pt idx="4046">
                  <c:v>257.77377551018299</c:v>
                </c:pt>
                <c:pt idx="4047">
                  <c:v>257.83748628020601</c:v>
                </c:pt>
                <c:pt idx="4048">
                  <c:v>257.90119705022801</c:v>
                </c:pt>
                <c:pt idx="4049">
                  <c:v>257.96490782025</c:v>
                </c:pt>
                <c:pt idx="4050">
                  <c:v>258.028618590272</c:v>
                </c:pt>
                <c:pt idx="4051">
                  <c:v>258.09232936029503</c:v>
                </c:pt>
                <c:pt idx="4052">
                  <c:v>258.15604013031702</c:v>
                </c:pt>
                <c:pt idx="4053">
                  <c:v>258.21975090033902</c:v>
                </c:pt>
                <c:pt idx="4054">
                  <c:v>258.28346167036199</c:v>
                </c:pt>
                <c:pt idx="4055">
                  <c:v>258.34717244038399</c:v>
                </c:pt>
                <c:pt idx="4056">
                  <c:v>258.41088321040598</c:v>
                </c:pt>
                <c:pt idx="4057">
                  <c:v>258.47459398042798</c:v>
                </c:pt>
                <c:pt idx="4058">
                  <c:v>258.538304750451</c:v>
                </c:pt>
                <c:pt idx="4059">
                  <c:v>258.602015520473</c:v>
                </c:pt>
                <c:pt idx="4060">
                  <c:v>258.665726290495</c:v>
                </c:pt>
                <c:pt idx="4061">
                  <c:v>258.729437060517</c:v>
                </c:pt>
                <c:pt idx="4062">
                  <c:v>258.79314783054002</c:v>
                </c:pt>
                <c:pt idx="4063">
                  <c:v>258.85685860056202</c:v>
                </c:pt>
                <c:pt idx="4064">
                  <c:v>258.92056937058402</c:v>
                </c:pt>
                <c:pt idx="4065">
                  <c:v>258.98428014060698</c:v>
                </c:pt>
                <c:pt idx="4066">
                  <c:v>259.04799091062898</c:v>
                </c:pt>
                <c:pt idx="4067">
                  <c:v>259.11170168065098</c:v>
                </c:pt>
                <c:pt idx="4068">
                  <c:v>259.17541245067298</c:v>
                </c:pt>
                <c:pt idx="4069">
                  <c:v>259.239123220696</c:v>
                </c:pt>
                <c:pt idx="4070">
                  <c:v>259.302833990718</c:v>
                </c:pt>
                <c:pt idx="4071">
                  <c:v>259.36654476074</c:v>
                </c:pt>
                <c:pt idx="4072">
                  <c:v>259.43025553076302</c:v>
                </c:pt>
                <c:pt idx="4073">
                  <c:v>259.49396630078502</c:v>
                </c:pt>
                <c:pt idx="4074">
                  <c:v>259.55767707080702</c:v>
                </c:pt>
                <c:pt idx="4075">
                  <c:v>259.62138784082902</c:v>
                </c:pt>
                <c:pt idx="4076">
                  <c:v>259.68509861085198</c:v>
                </c:pt>
                <c:pt idx="4077">
                  <c:v>259.74880938087398</c:v>
                </c:pt>
                <c:pt idx="4078">
                  <c:v>259.81252015089598</c:v>
                </c:pt>
                <c:pt idx="4079">
                  <c:v>259.876230920919</c:v>
                </c:pt>
                <c:pt idx="4080">
                  <c:v>259.939941690941</c:v>
                </c:pt>
                <c:pt idx="4081">
                  <c:v>260.003652460963</c:v>
                </c:pt>
                <c:pt idx="4082">
                  <c:v>260.06736323098499</c:v>
                </c:pt>
                <c:pt idx="4083">
                  <c:v>260.13107400100802</c:v>
                </c:pt>
                <c:pt idx="4084">
                  <c:v>260.19478477103002</c:v>
                </c:pt>
                <c:pt idx="4085">
                  <c:v>260.25849554105201</c:v>
                </c:pt>
                <c:pt idx="4086">
                  <c:v>260.32220631107498</c:v>
                </c:pt>
                <c:pt idx="4087">
                  <c:v>260.38591708109698</c:v>
                </c:pt>
                <c:pt idx="4088">
                  <c:v>260.44962785111898</c:v>
                </c:pt>
                <c:pt idx="4089">
                  <c:v>260.51333862114097</c:v>
                </c:pt>
                <c:pt idx="4090">
                  <c:v>260.577049391164</c:v>
                </c:pt>
                <c:pt idx="4091">
                  <c:v>260.64076016118599</c:v>
                </c:pt>
                <c:pt idx="4092">
                  <c:v>260.70447093120799</c:v>
                </c:pt>
                <c:pt idx="4093">
                  <c:v>260.76818170123101</c:v>
                </c:pt>
                <c:pt idx="4094">
                  <c:v>260.83189247125301</c:v>
                </c:pt>
                <c:pt idx="4095">
                  <c:v>260.89560324127501</c:v>
                </c:pt>
                <c:pt idx="4096">
                  <c:v>260.95931401129701</c:v>
                </c:pt>
                <c:pt idx="4097">
                  <c:v>261.02302478131998</c:v>
                </c:pt>
                <c:pt idx="4098">
                  <c:v>261.08673555134197</c:v>
                </c:pt>
                <c:pt idx="4099">
                  <c:v>261.15044632136397</c:v>
                </c:pt>
                <c:pt idx="4100">
                  <c:v>261.21415709138699</c:v>
                </c:pt>
                <c:pt idx="4101">
                  <c:v>261.27786786140899</c:v>
                </c:pt>
                <c:pt idx="4102">
                  <c:v>261.34157863143099</c:v>
                </c:pt>
                <c:pt idx="4103">
                  <c:v>261.40528940145299</c:v>
                </c:pt>
                <c:pt idx="4104">
                  <c:v>261.46900017147601</c:v>
                </c:pt>
                <c:pt idx="4105">
                  <c:v>261.53271094149801</c:v>
                </c:pt>
                <c:pt idx="4106">
                  <c:v>261.59642171152001</c:v>
                </c:pt>
                <c:pt idx="4107">
                  <c:v>261.66013248154201</c:v>
                </c:pt>
                <c:pt idx="4108">
                  <c:v>261.72384325156497</c:v>
                </c:pt>
                <c:pt idx="4109">
                  <c:v>261.78755402158703</c:v>
                </c:pt>
                <c:pt idx="4110">
                  <c:v>261.85126479160903</c:v>
                </c:pt>
                <c:pt idx="4111">
                  <c:v>261.91497556163199</c:v>
                </c:pt>
                <c:pt idx="4112">
                  <c:v>261.97868633165399</c:v>
                </c:pt>
                <c:pt idx="4113">
                  <c:v>262.04239710167599</c:v>
                </c:pt>
                <c:pt idx="4114">
                  <c:v>262.10610787169799</c:v>
                </c:pt>
                <c:pt idx="4115">
                  <c:v>262.16981864172101</c:v>
                </c:pt>
                <c:pt idx="4116">
                  <c:v>262.23352941174301</c:v>
                </c:pt>
                <c:pt idx="4117">
                  <c:v>262.29724018176501</c:v>
                </c:pt>
                <c:pt idx="4118">
                  <c:v>262.36095095178803</c:v>
                </c:pt>
                <c:pt idx="4119">
                  <c:v>262.42466172181003</c:v>
                </c:pt>
                <c:pt idx="4120">
                  <c:v>262.48837249183202</c:v>
                </c:pt>
                <c:pt idx="4121">
                  <c:v>262.55208326185402</c:v>
                </c:pt>
                <c:pt idx="4122">
                  <c:v>262.61579403187699</c:v>
                </c:pt>
                <c:pt idx="4123">
                  <c:v>262.67950480189899</c:v>
                </c:pt>
                <c:pt idx="4124">
                  <c:v>262.74321557192098</c:v>
                </c:pt>
                <c:pt idx="4125">
                  <c:v>262.80692634194401</c:v>
                </c:pt>
                <c:pt idx="4126">
                  <c:v>262.870637111966</c:v>
                </c:pt>
                <c:pt idx="4127">
                  <c:v>262.934347881988</c:v>
                </c:pt>
                <c:pt idx="4128">
                  <c:v>262.99805865201</c:v>
                </c:pt>
                <c:pt idx="4129">
                  <c:v>263.06176942203302</c:v>
                </c:pt>
                <c:pt idx="4130">
                  <c:v>263.12548019205502</c:v>
                </c:pt>
                <c:pt idx="4131">
                  <c:v>263.18919096207702</c:v>
                </c:pt>
                <c:pt idx="4132">
                  <c:v>263.25290173209999</c:v>
                </c:pt>
                <c:pt idx="4133">
                  <c:v>263.31661250212198</c:v>
                </c:pt>
                <c:pt idx="4134">
                  <c:v>263.38032327214398</c:v>
                </c:pt>
                <c:pt idx="4135">
                  <c:v>263.44403404216598</c:v>
                </c:pt>
                <c:pt idx="4136">
                  <c:v>263.507744812189</c:v>
                </c:pt>
                <c:pt idx="4137">
                  <c:v>263.571455582211</c:v>
                </c:pt>
                <c:pt idx="4138">
                  <c:v>263.635166352233</c:v>
                </c:pt>
                <c:pt idx="4139">
                  <c:v>263.69887712225602</c:v>
                </c:pt>
                <c:pt idx="4140">
                  <c:v>263.76258789227802</c:v>
                </c:pt>
                <c:pt idx="4141">
                  <c:v>263.82629866230002</c:v>
                </c:pt>
                <c:pt idx="4142">
                  <c:v>263.89000943232202</c:v>
                </c:pt>
                <c:pt idx="4143">
                  <c:v>263.95372020234498</c:v>
                </c:pt>
                <c:pt idx="4144">
                  <c:v>264.01743097236698</c:v>
                </c:pt>
                <c:pt idx="4145">
                  <c:v>264.08114174238898</c:v>
                </c:pt>
                <c:pt idx="4146">
                  <c:v>264.144852512412</c:v>
                </c:pt>
                <c:pt idx="4147">
                  <c:v>264.208563282434</c:v>
                </c:pt>
                <c:pt idx="4148">
                  <c:v>264.272274052456</c:v>
                </c:pt>
                <c:pt idx="4149">
                  <c:v>264.335984822478</c:v>
                </c:pt>
                <c:pt idx="4150">
                  <c:v>264.39969559250102</c:v>
                </c:pt>
                <c:pt idx="4151">
                  <c:v>264.46340636252302</c:v>
                </c:pt>
                <c:pt idx="4152">
                  <c:v>264.52711713254502</c:v>
                </c:pt>
                <c:pt idx="4153">
                  <c:v>264.59082790256701</c:v>
                </c:pt>
                <c:pt idx="4154">
                  <c:v>264.65453867258998</c:v>
                </c:pt>
                <c:pt idx="4155">
                  <c:v>264.71824944261198</c:v>
                </c:pt>
                <c:pt idx="4156">
                  <c:v>264.78196021263398</c:v>
                </c:pt>
                <c:pt idx="4157">
                  <c:v>264.845670982657</c:v>
                </c:pt>
                <c:pt idx="4158">
                  <c:v>264.909381752679</c:v>
                </c:pt>
                <c:pt idx="4159">
                  <c:v>264.97309252270099</c:v>
                </c:pt>
                <c:pt idx="4160">
                  <c:v>265.03680329272299</c:v>
                </c:pt>
                <c:pt idx="4161">
                  <c:v>265.10051406274602</c:v>
                </c:pt>
                <c:pt idx="4162">
                  <c:v>265.16422483276801</c:v>
                </c:pt>
                <c:pt idx="4163">
                  <c:v>265.22793560279001</c:v>
                </c:pt>
                <c:pt idx="4164">
                  <c:v>265.29164637281298</c:v>
                </c:pt>
                <c:pt idx="4165">
                  <c:v>265.35535714283498</c:v>
                </c:pt>
                <c:pt idx="4166">
                  <c:v>265.41906791285697</c:v>
                </c:pt>
                <c:pt idx="4167">
                  <c:v>265.48277868287897</c:v>
                </c:pt>
                <c:pt idx="4168">
                  <c:v>265.54648945290199</c:v>
                </c:pt>
                <c:pt idx="4169">
                  <c:v>265.61020022292399</c:v>
                </c:pt>
                <c:pt idx="4170">
                  <c:v>265.67391099294599</c:v>
                </c:pt>
                <c:pt idx="4171">
                  <c:v>265.73762176296901</c:v>
                </c:pt>
                <c:pt idx="4172">
                  <c:v>265.80133253299101</c:v>
                </c:pt>
                <c:pt idx="4173">
                  <c:v>265.86504330301301</c:v>
                </c:pt>
                <c:pt idx="4174">
                  <c:v>265.92875407303501</c:v>
                </c:pt>
                <c:pt idx="4175">
                  <c:v>265.99246484305797</c:v>
                </c:pt>
                <c:pt idx="4176">
                  <c:v>266.05617561307997</c:v>
                </c:pt>
                <c:pt idx="4177">
                  <c:v>266.11988638310203</c:v>
                </c:pt>
                <c:pt idx="4178">
                  <c:v>266.18359715312499</c:v>
                </c:pt>
                <c:pt idx="4179">
                  <c:v>266.24730792314699</c:v>
                </c:pt>
                <c:pt idx="4180">
                  <c:v>266.31101869316899</c:v>
                </c:pt>
                <c:pt idx="4181">
                  <c:v>266.37472946319099</c:v>
                </c:pt>
                <c:pt idx="4182">
                  <c:v>266.43844023321401</c:v>
                </c:pt>
                <c:pt idx="4183">
                  <c:v>266.50215100323601</c:v>
                </c:pt>
                <c:pt idx="4184">
                  <c:v>266.56586177325801</c:v>
                </c:pt>
                <c:pt idx="4185">
                  <c:v>266.62957254328097</c:v>
                </c:pt>
                <c:pt idx="4186">
                  <c:v>266.69328331330303</c:v>
                </c:pt>
                <c:pt idx="4187">
                  <c:v>266.75699408332503</c:v>
                </c:pt>
                <c:pt idx="4188">
                  <c:v>266.82070485334702</c:v>
                </c:pt>
                <c:pt idx="4189">
                  <c:v>266.88441562336999</c:v>
                </c:pt>
                <c:pt idx="4190">
                  <c:v>266.94812639339199</c:v>
                </c:pt>
                <c:pt idx="4191">
                  <c:v>267.01183716341399</c:v>
                </c:pt>
                <c:pt idx="4192">
                  <c:v>267.07554793343701</c:v>
                </c:pt>
                <c:pt idx="4193">
                  <c:v>267.13925870345901</c:v>
                </c:pt>
                <c:pt idx="4194">
                  <c:v>267.20296947348101</c:v>
                </c:pt>
                <c:pt idx="4195">
                  <c:v>267.266680243503</c:v>
                </c:pt>
                <c:pt idx="4196">
                  <c:v>267.33039101352603</c:v>
                </c:pt>
                <c:pt idx="4197">
                  <c:v>267.39410178354802</c:v>
                </c:pt>
                <c:pt idx="4198">
                  <c:v>267.45781255357002</c:v>
                </c:pt>
                <c:pt idx="4199">
                  <c:v>267.52152332359299</c:v>
                </c:pt>
                <c:pt idx="4200">
                  <c:v>267.58523409361499</c:v>
                </c:pt>
                <c:pt idx="4201">
                  <c:v>267.64894486363698</c:v>
                </c:pt>
                <c:pt idx="4202">
                  <c:v>267.71265563365898</c:v>
                </c:pt>
                <c:pt idx="4203">
                  <c:v>267.776366403682</c:v>
                </c:pt>
                <c:pt idx="4204">
                  <c:v>267.840077173704</c:v>
                </c:pt>
                <c:pt idx="4205">
                  <c:v>267.903787943726</c:v>
                </c:pt>
                <c:pt idx="4206">
                  <c:v>267.967498713748</c:v>
                </c:pt>
                <c:pt idx="4207">
                  <c:v>268.03120948377102</c:v>
                </c:pt>
                <c:pt idx="4208">
                  <c:v>268.09492025379302</c:v>
                </c:pt>
                <c:pt idx="4209">
                  <c:v>268.15863102381502</c:v>
                </c:pt>
                <c:pt idx="4210">
                  <c:v>268.22234179383798</c:v>
                </c:pt>
                <c:pt idx="4211">
                  <c:v>268.28605256385998</c:v>
                </c:pt>
                <c:pt idx="4212">
                  <c:v>268.34976333388198</c:v>
                </c:pt>
                <c:pt idx="4213">
                  <c:v>268.41347410390398</c:v>
                </c:pt>
                <c:pt idx="4214">
                  <c:v>268.477184873927</c:v>
                </c:pt>
                <c:pt idx="4215">
                  <c:v>268.540895643949</c:v>
                </c:pt>
                <c:pt idx="4216">
                  <c:v>268.604606413971</c:v>
                </c:pt>
                <c:pt idx="4217">
                  <c:v>268.66831718399402</c:v>
                </c:pt>
                <c:pt idx="4218">
                  <c:v>268.73202795401602</c:v>
                </c:pt>
                <c:pt idx="4219">
                  <c:v>268.79573872403802</c:v>
                </c:pt>
                <c:pt idx="4220">
                  <c:v>268.85944949406002</c:v>
                </c:pt>
                <c:pt idx="4221">
                  <c:v>268.92316026408298</c:v>
                </c:pt>
                <c:pt idx="4222">
                  <c:v>268.98687103410498</c:v>
                </c:pt>
                <c:pt idx="4223">
                  <c:v>269.05058180412698</c:v>
                </c:pt>
                <c:pt idx="4224">
                  <c:v>269.11429257415</c:v>
                </c:pt>
                <c:pt idx="4225">
                  <c:v>269.178003344172</c:v>
                </c:pt>
                <c:pt idx="4226">
                  <c:v>269.241714114194</c:v>
                </c:pt>
                <c:pt idx="4227">
                  <c:v>269.305424884216</c:v>
                </c:pt>
                <c:pt idx="4228">
                  <c:v>269.36913565423902</c:v>
                </c:pt>
                <c:pt idx="4229">
                  <c:v>269.43284642426102</c:v>
                </c:pt>
                <c:pt idx="4230">
                  <c:v>269.49655719428301</c:v>
                </c:pt>
                <c:pt idx="4231">
                  <c:v>269.56026796430598</c:v>
                </c:pt>
                <c:pt idx="4232">
                  <c:v>269.62397873432798</c:v>
                </c:pt>
                <c:pt idx="4233">
                  <c:v>269.68768950434998</c:v>
                </c:pt>
                <c:pt idx="4234">
                  <c:v>269.75140027437197</c:v>
                </c:pt>
                <c:pt idx="4235">
                  <c:v>269.815111044395</c:v>
                </c:pt>
                <c:pt idx="4236">
                  <c:v>269.87882181441699</c:v>
                </c:pt>
                <c:pt idx="4237">
                  <c:v>269.94253258443899</c:v>
                </c:pt>
                <c:pt idx="4238">
                  <c:v>270.00624335446201</c:v>
                </c:pt>
                <c:pt idx="4239">
                  <c:v>270.06995412448401</c:v>
                </c:pt>
                <c:pt idx="4240">
                  <c:v>270.13366489450601</c:v>
                </c:pt>
                <c:pt idx="4241">
                  <c:v>270.19737566452801</c:v>
                </c:pt>
                <c:pt idx="4242">
                  <c:v>270.26108643455098</c:v>
                </c:pt>
                <c:pt idx="4243">
                  <c:v>270.32479720457297</c:v>
                </c:pt>
                <c:pt idx="4244">
                  <c:v>270.38850797459497</c:v>
                </c:pt>
                <c:pt idx="4245">
                  <c:v>270.45221874461799</c:v>
                </c:pt>
                <c:pt idx="4246">
                  <c:v>270.51592951463999</c:v>
                </c:pt>
                <c:pt idx="4247">
                  <c:v>270.57964028466199</c:v>
                </c:pt>
                <c:pt idx="4248">
                  <c:v>270.64335105468399</c:v>
                </c:pt>
                <c:pt idx="4249">
                  <c:v>270.70706182470701</c:v>
                </c:pt>
                <c:pt idx="4250">
                  <c:v>270.77077259472901</c:v>
                </c:pt>
                <c:pt idx="4251">
                  <c:v>270.83448336475101</c:v>
                </c:pt>
                <c:pt idx="4252">
                  <c:v>270.89819413477301</c:v>
                </c:pt>
                <c:pt idx="4253">
                  <c:v>270.96190490479597</c:v>
                </c:pt>
                <c:pt idx="4254">
                  <c:v>271.02561567481803</c:v>
                </c:pt>
                <c:pt idx="4255">
                  <c:v>271.08932644484003</c:v>
                </c:pt>
                <c:pt idx="4256">
                  <c:v>271.15303721486299</c:v>
                </c:pt>
                <c:pt idx="4257">
                  <c:v>271.21674798488499</c:v>
                </c:pt>
                <c:pt idx="4258">
                  <c:v>271.28045875490699</c:v>
                </c:pt>
                <c:pt idx="4259">
                  <c:v>271.34416952492899</c:v>
                </c:pt>
                <c:pt idx="4260">
                  <c:v>271.40788029495201</c:v>
                </c:pt>
                <c:pt idx="4261">
                  <c:v>271.47159106497401</c:v>
                </c:pt>
                <c:pt idx="4262">
                  <c:v>271.53530183499601</c:v>
                </c:pt>
                <c:pt idx="4263">
                  <c:v>271.59901260501903</c:v>
                </c:pt>
                <c:pt idx="4264">
                  <c:v>271.66272337504103</c:v>
                </c:pt>
                <c:pt idx="4265">
                  <c:v>271.72643414506302</c:v>
                </c:pt>
                <c:pt idx="4266">
                  <c:v>271.79014491508502</c:v>
                </c:pt>
                <c:pt idx="4267">
                  <c:v>271.85385568510799</c:v>
                </c:pt>
                <c:pt idx="4268">
                  <c:v>271.91756645512999</c:v>
                </c:pt>
                <c:pt idx="4269">
                  <c:v>271.98127722515198</c:v>
                </c:pt>
                <c:pt idx="4270">
                  <c:v>272.04498799517501</c:v>
                </c:pt>
                <c:pt idx="4271">
                  <c:v>272.108698765197</c:v>
                </c:pt>
                <c:pt idx="4272">
                  <c:v>272.172409535219</c:v>
                </c:pt>
                <c:pt idx="4273">
                  <c:v>272.236120305241</c:v>
                </c:pt>
                <c:pt idx="4274">
                  <c:v>272.29983107526402</c:v>
                </c:pt>
                <c:pt idx="4275">
                  <c:v>272.36354184528602</c:v>
                </c:pt>
                <c:pt idx="4276">
                  <c:v>272.42725261530802</c:v>
                </c:pt>
                <c:pt idx="4277">
                  <c:v>272.49096338533099</c:v>
                </c:pt>
                <c:pt idx="4278">
                  <c:v>272.55467415535298</c:v>
                </c:pt>
                <c:pt idx="4279">
                  <c:v>272.61838492537498</c:v>
                </c:pt>
                <c:pt idx="4280">
                  <c:v>272.68209569539698</c:v>
                </c:pt>
                <c:pt idx="4281">
                  <c:v>272.74580646542</c:v>
                </c:pt>
                <c:pt idx="4282">
                  <c:v>272.809517235442</c:v>
                </c:pt>
                <c:pt idx="4283">
                  <c:v>272.873228005464</c:v>
                </c:pt>
                <c:pt idx="4284">
                  <c:v>272.93693877548702</c:v>
                </c:pt>
                <c:pt idx="4285">
                  <c:v>273.00064954550902</c:v>
                </c:pt>
                <c:pt idx="4286">
                  <c:v>273.06436031553102</c:v>
                </c:pt>
                <c:pt idx="4287">
                  <c:v>273.12807108555302</c:v>
                </c:pt>
                <c:pt idx="4288">
                  <c:v>273.19178185557598</c:v>
                </c:pt>
                <c:pt idx="4289">
                  <c:v>273.25549262559798</c:v>
                </c:pt>
                <c:pt idx="4290">
                  <c:v>273.31920339561998</c:v>
                </c:pt>
                <c:pt idx="4291">
                  <c:v>273.382914165643</c:v>
                </c:pt>
                <c:pt idx="4292">
                  <c:v>273.446624935665</c:v>
                </c:pt>
                <c:pt idx="4293">
                  <c:v>273.510335705687</c:v>
                </c:pt>
                <c:pt idx="4294">
                  <c:v>273.574046475709</c:v>
                </c:pt>
                <c:pt idx="4295">
                  <c:v>273.63775724573202</c:v>
                </c:pt>
                <c:pt idx="4296">
                  <c:v>273.70146801575402</c:v>
                </c:pt>
                <c:pt idx="4297">
                  <c:v>273.76517878577602</c:v>
                </c:pt>
                <c:pt idx="4298">
                  <c:v>273.82888955579801</c:v>
                </c:pt>
                <c:pt idx="4299">
                  <c:v>273.89260032582098</c:v>
                </c:pt>
                <c:pt idx="4300">
                  <c:v>273.95631109584298</c:v>
                </c:pt>
                <c:pt idx="4301">
                  <c:v>274.02002186586498</c:v>
                </c:pt>
                <c:pt idx="4302">
                  <c:v>274.083732635888</c:v>
                </c:pt>
                <c:pt idx="4303">
                  <c:v>274.14744340591</c:v>
                </c:pt>
                <c:pt idx="4304">
                  <c:v>274.21115417593199</c:v>
                </c:pt>
                <c:pt idx="4305">
                  <c:v>274.27486494595399</c:v>
                </c:pt>
                <c:pt idx="4306">
                  <c:v>274.33857571597702</c:v>
                </c:pt>
                <c:pt idx="4307">
                  <c:v>274.40228648599901</c:v>
                </c:pt>
                <c:pt idx="4308">
                  <c:v>274.46599725602101</c:v>
                </c:pt>
                <c:pt idx="4309">
                  <c:v>274.52970802604398</c:v>
                </c:pt>
                <c:pt idx="4310">
                  <c:v>274.59341879606598</c:v>
                </c:pt>
                <c:pt idx="4311">
                  <c:v>274.65712956608797</c:v>
                </c:pt>
                <c:pt idx="4312">
                  <c:v>274.72084033610997</c:v>
                </c:pt>
                <c:pt idx="4313">
                  <c:v>274.78455110613299</c:v>
                </c:pt>
                <c:pt idx="4314">
                  <c:v>274.84826187615499</c:v>
                </c:pt>
                <c:pt idx="4315">
                  <c:v>274.91197264617699</c:v>
                </c:pt>
                <c:pt idx="4316">
                  <c:v>274.97568341620001</c:v>
                </c:pt>
                <c:pt idx="4317">
                  <c:v>275.03939418622201</c:v>
                </c:pt>
                <c:pt idx="4318">
                  <c:v>275.10310495624401</c:v>
                </c:pt>
                <c:pt idx="4319">
                  <c:v>275.16681572626601</c:v>
                </c:pt>
                <c:pt idx="4320">
                  <c:v>275.23052649628897</c:v>
                </c:pt>
                <c:pt idx="4321">
                  <c:v>275.29423726631097</c:v>
                </c:pt>
                <c:pt idx="4322">
                  <c:v>275.35794803633303</c:v>
                </c:pt>
                <c:pt idx="4323">
                  <c:v>275.42165880635599</c:v>
                </c:pt>
                <c:pt idx="4324">
                  <c:v>275.48536957637799</c:v>
                </c:pt>
                <c:pt idx="4325">
                  <c:v>275.54908034639999</c:v>
                </c:pt>
                <c:pt idx="4326">
                  <c:v>275.61279111642199</c:v>
                </c:pt>
                <c:pt idx="4327">
                  <c:v>275.67650188644501</c:v>
                </c:pt>
                <c:pt idx="4328">
                  <c:v>275.74021265646701</c:v>
                </c:pt>
                <c:pt idx="4329">
                  <c:v>275.80392342648901</c:v>
                </c:pt>
                <c:pt idx="4330">
                  <c:v>275.86763419651197</c:v>
                </c:pt>
                <c:pt idx="4331">
                  <c:v>275.93134496653403</c:v>
                </c:pt>
                <c:pt idx="4332">
                  <c:v>275.99505573655603</c:v>
                </c:pt>
                <c:pt idx="4333">
                  <c:v>276.05876650657802</c:v>
                </c:pt>
                <c:pt idx="4334">
                  <c:v>276.12247727660099</c:v>
                </c:pt>
                <c:pt idx="4335">
                  <c:v>276.18618804662299</c:v>
                </c:pt>
                <c:pt idx="4336">
                  <c:v>276.24989881664499</c:v>
                </c:pt>
                <c:pt idx="4337">
                  <c:v>276.31360958666801</c:v>
                </c:pt>
                <c:pt idx="4338">
                  <c:v>276.37732035669001</c:v>
                </c:pt>
                <c:pt idx="4339">
                  <c:v>276.44103112671201</c:v>
                </c:pt>
                <c:pt idx="4340">
                  <c:v>276.504741896734</c:v>
                </c:pt>
                <c:pt idx="4341">
                  <c:v>276.56845266675703</c:v>
                </c:pt>
                <c:pt idx="4342">
                  <c:v>276.63216343677902</c:v>
                </c:pt>
                <c:pt idx="4343">
                  <c:v>276.69587420680102</c:v>
                </c:pt>
                <c:pt idx="4344">
                  <c:v>276.75958497682399</c:v>
                </c:pt>
                <c:pt idx="4345">
                  <c:v>276.82329574684599</c:v>
                </c:pt>
                <c:pt idx="4346">
                  <c:v>276.88700651686798</c:v>
                </c:pt>
                <c:pt idx="4347">
                  <c:v>276.95071728688998</c:v>
                </c:pt>
                <c:pt idx="4348">
                  <c:v>277.014428056913</c:v>
                </c:pt>
                <c:pt idx="4349">
                  <c:v>277.078138826935</c:v>
                </c:pt>
                <c:pt idx="4350">
                  <c:v>277.141849596957</c:v>
                </c:pt>
                <c:pt idx="4351">
                  <c:v>277.205560366979</c:v>
                </c:pt>
                <c:pt idx="4352">
                  <c:v>277.26927113700202</c:v>
                </c:pt>
                <c:pt idx="4353">
                  <c:v>277.33298190702402</c:v>
                </c:pt>
                <c:pt idx="4354">
                  <c:v>277.39669267704602</c:v>
                </c:pt>
                <c:pt idx="4355">
                  <c:v>277.46040344706898</c:v>
                </c:pt>
                <c:pt idx="4356">
                  <c:v>277.52411421709098</c:v>
                </c:pt>
                <c:pt idx="4357">
                  <c:v>277.58782498711298</c:v>
                </c:pt>
                <c:pt idx="4358">
                  <c:v>277.65153575713498</c:v>
                </c:pt>
                <c:pt idx="4359">
                  <c:v>277.715246527158</c:v>
                </c:pt>
                <c:pt idx="4360">
                  <c:v>277.77895729718</c:v>
                </c:pt>
                <c:pt idx="4361">
                  <c:v>277.842668067202</c:v>
                </c:pt>
                <c:pt idx="4362">
                  <c:v>277.90637883722502</c:v>
                </c:pt>
                <c:pt idx="4363">
                  <c:v>277.97008960724702</c:v>
                </c:pt>
                <c:pt idx="4364">
                  <c:v>278.03380037726902</c:v>
                </c:pt>
                <c:pt idx="4365">
                  <c:v>278.09751114729102</c:v>
                </c:pt>
                <c:pt idx="4366">
                  <c:v>278.16122191731398</c:v>
                </c:pt>
                <c:pt idx="4367">
                  <c:v>278.22493268733598</c:v>
                </c:pt>
                <c:pt idx="4368">
                  <c:v>278.28864345735798</c:v>
                </c:pt>
                <c:pt idx="4369">
                  <c:v>278.352354227381</c:v>
                </c:pt>
                <c:pt idx="4370">
                  <c:v>278.416064997403</c:v>
                </c:pt>
                <c:pt idx="4371">
                  <c:v>278.479775767425</c:v>
                </c:pt>
                <c:pt idx="4372">
                  <c:v>278.543486537447</c:v>
                </c:pt>
                <c:pt idx="4373">
                  <c:v>278.60719730747002</c:v>
                </c:pt>
                <c:pt idx="4374">
                  <c:v>278.67090807749202</c:v>
                </c:pt>
                <c:pt idx="4375">
                  <c:v>278.73461884751401</c:v>
                </c:pt>
                <c:pt idx="4376">
                  <c:v>278.79832961753698</c:v>
                </c:pt>
                <c:pt idx="4377">
                  <c:v>278.86204038755898</c:v>
                </c:pt>
                <c:pt idx="4378">
                  <c:v>278.92575115758098</c:v>
                </c:pt>
                <c:pt idx="4379">
                  <c:v>278.98946192760297</c:v>
                </c:pt>
                <c:pt idx="4380">
                  <c:v>279.053172697626</c:v>
                </c:pt>
                <c:pt idx="4381">
                  <c:v>279.11688346764799</c:v>
                </c:pt>
                <c:pt idx="4382">
                  <c:v>279.18059423766999</c:v>
                </c:pt>
                <c:pt idx="4383">
                  <c:v>279.24430500769301</c:v>
                </c:pt>
                <c:pt idx="4384">
                  <c:v>279.30801577771501</c:v>
                </c:pt>
                <c:pt idx="4385">
                  <c:v>279.37172654773701</c:v>
                </c:pt>
                <c:pt idx="4386">
                  <c:v>279.43543731775901</c:v>
                </c:pt>
                <c:pt idx="4387">
                  <c:v>279.49914808778198</c:v>
                </c:pt>
                <c:pt idx="4388">
                  <c:v>279.56285885780397</c:v>
                </c:pt>
                <c:pt idx="4389">
                  <c:v>279.62656962782597</c:v>
                </c:pt>
                <c:pt idx="4390">
                  <c:v>279.69028039784899</c:v>
                </c:pt>
                <c:pt idx="4391">
                  <c:v>279.75399116787099</c:v>
                </c:pt>
                <c:pt idx="4392">
                  <c:v>279.81770193789299</c:v>
                </c:pt>
                <c:pt idx="4393">
                  <c:v>279.88141270791499</c:v>
                </c:pt>
                <c:pt idx="4394">
                  <c:v>279.94512347793801</c:v>
                </c:pt>
                <c:pt idx="4395">
                  <c:v>280.00883424796001</c:v>
                </c:pt>
                <c:pt idx="4396">
                  <c:v>280.07254501798201</c:v>
                </c:pt>
                <c:pt idx="4397">
                  <c:v>280.13625578800401</c:v>
                </c:pt>
                <c:pt idx="4398">
                  <c:v>280.19996655802697</c:v>
                </c:pt>
                <c:pt idx="4399">
                  <c:v>280.26367732804903</c:v>
                </c:pt>
                <c:pt idx="4400">
                  <c:v>280.32738809807103</c:v>
                </c:pt>
                <c:pt idx="4401">
                  <c:v>280.39109886809399</c:v>
                </c:pt>
                <c:pt idx="4402">
                  <c:v>280.45480963811599</c:v>
                </c:pt>
                <c:pt idx="4403">
                  <c:v>280.51852040813799</c:v>
                </c:pt>
                <c:pt idx="4404">
                  <c:v>280.58223117815999</c:v>
                </c:pt>
                <c:pt idx="4405">
                  <c:v>280.64594194818301</c:v>
                </c:pt>
                <c:pt idx="4406">
                  <c:v>280.70965271820501</c:v>
                </c:pt>
                <c:pt idx="4407">
                  <c:v>280.77336348822701</c:v>
                </c:pt>
                <c:pt idx="4408">
                  <c:v>280.83707425825003</c:v>
                </c:pt>
                <c:pt idx="4409">
                  <c:v>280.90078502827203</c:v>
                </c:pt>
                <c:pt idx="4410">
                  <c:v>280.96449579829402</c:v>
                </c:pt>
                <c:pt idx="4411">
                  <c:v>281.02820656831602</c:v>
                </c:pt>
                <c:pt idx="4412">
                  <c:v>281.09191733833899</c:v>
                </c:pt>
                <c:pt idx="4413">
                  <c:v>281.15562810836099</c:v>
                </c:pt>
                <c:pt idx="4414">
                  <c:v>281.21933887838298</c:v>
                </c:pt>
                <c:pt idx="4415">
                  <c:v>281.28304964840601</c:v>
                </c:pt>
                <c:pt idx="4416">
                  <c:v>281.346760418428</c:v>
                </c:pt>
                <c:pt idx="4417">
                  <c:v>281.41047118845</c:v>
                </c:pt>
                <c:pt idx="4418">
                  <c:v>281.474181958472</c:v>
                </c:pt>
                <c:pt idx="4419">
                  <c:v>281.53789272849502</c:v>
                </c:pt>
                <c:pt idx="4420">
                  <c:v>281.60160349851702</c:v>
                </c:pt>
                <c:pt idx="4421">
                  <c:v>281.66531426853902</c:v>
                </c:pt>
                <c:pt idx="4422">
                  <c:v>281.72902503856199</c:v>
                </c:pt>
                <c:pt idx="4423">
                  <c:v>281.79273580858398</c:v>
                </c:pt>
                <c:pt idx="4424">
                  <c:v>281.85644657860598</c:v>
                </c:pt>
                <c:pt idx="4425">
                  <c:v>281.92015734862798</c:v>
                </c:pt>
                <c:pt idx="4426">
                  <c:v>281.983868118651</c:v>
                </c:pt>
                <c:pt idx="4427">
                  <c:v>282.047578888673</c:v>
                </c:pt>
                <c:pt idx="4428">
                  <c:v>282.111289658695</c:v>
                </c:pt>
                <c:pt idx="4429">
                  <c:v>282.17500042871802</c:v>
                </c:pt>
                <c:pt idx="4430">
                  <c:v>282.23871119874002</c:v>
                </c:pt>
                <c:pt idx="4431">
                  <c:v>282.30242196876202</c:v>
                </c:pt>
                <c:pt idx="4432">
                  <c:v>282.36613273878402</c:v>
                </c:pt>
                <c:pt idx="4433">
                  <c:v>282.42984350880698</c:v>
                </c:pt>
                <c:pt idx="4434">
                  <c:v>282.49355427882898</c:v>
                </c:pt>
                <c:pt idx="4435">
                  <c:v>282.55726504885098</c:v>
                </c:pt>
                <c:pt idx="4436">
                  <c:v>282.620975818874</c:v>
                </c:pt>
                <c:pt idx="4437">
                  <c:v>282.684686588896</c:v>
                </c:pt>
                <c:pt idx="4438">
                  <c:v>282.748397358918</c:v>
                </c:pt>
                <c:pt idx="4439">
                  <c:v>282.81210812894</c:v>
                </c:pt>
                <c:pt idx="4440">
                  <c:v>282.87581889896302</c:v>
                </c:pt>
                <c:pt idx="4441">
                  <c:v>282.93952966898502</c:v>
                </c:pt>
                <c:pt idx="4442">
                  <c:v>283.00324043900702</c:v>
                </c:pt>
                <c:pt idx="4443">
                  <c:v>283.06695120902901</c:v>
                </c:pt>
                <c:pt idx="4444">
                  <c:v>283.13066197905198</c:v>
                </c:pt>
                <c:pt idx="4445">
                  <c:v>283.19437274907398</c:v>
                </c:pt>
                <c:pt idx="4446">
                  <c:v>283.25808351909598</c:v>
                </c:pt>
                <c:pt idx="4447">
                  <c:v>283.321794289119</c:v>
                </c:pt>
                <c:pt idx="4448">
                  <c:v>283.385505059141</c:v>
                </c:pt>
                <c:pt idx="4449">
                  <c:v>283.44921582916299</c:v>
                </c:pt>
                <c:pt idx="4450">
                  <c:v>283.51292659918499</c:v>
                </c:pt>
                <c:pt idx="4451">
                  <c:v>283.57663736920802</c:v>
                </c:pt>
                <c:pt idx="4452">
                  <c:v>283.64034813923001</c:v>
                </c:pt>
                <c:pt idx="4453">
                  <c:v>283.70405890925201</c:v>
                </c:pt>
                <c:pt idx="4454">
                  <c:v>283.76776967927498</c:v>
                </c:pt>
                <c:pt idx="4455">
                  <c:v>283.83148044929698</c:v>
                </c:pt>
                <c:pt idx="4456">
                  <c:v>283.89519121931897</c:v>
                </c:pt>
                <c:pt idx="4457">
                  <c:v>283.95890198934097</c:v>
                </c:pt>
                <c:pt idx="4458">
                  <c:v>284.02261275936399</c:v>
                </c:pt>
                <c:pt idx="4459">
                  <c:v>284.08632352938599</c:v>
                </c:pt>
                <c:pt idx="4460">
                  <c:v>284.15003429940799</c:v>
                </c:pt>
                <c:pt idx="4461">
                  <c:v>284.21374506943101</c:v>
                </c:pt>
                <c:pt idx="4462">
                  <c:v>284.27745583945301</c:v>
                </c:pt>
                <c:pt idx="4463">
                  <c:v>284.34116660947501</c:v>
                </c:pt>
                <c:pt idx="4464">
                  <c:v>284.40487737949701</c:v>
                </c:pt>
                <c:pt idx="4465">
                  <c:v>284.46858814951997</c:v>
                </c:pt>
                <c:pt idx="4466">
                  <c:v>284.53229891954197</c:v>
                </c:pt>
                <c:pt idx="4467">
                  <c:v>284.59600968956403</c:v>
                </c:pt>
                <c:pt idx="4468">
                  <c:v>284.65972045958699</c:v>
                </c:pt>
                <c:pt idx="4469">
                  <c:v>284.72343122960899</c:v>
                </c:pt>
                <c:pt idx="4470">
                  <c:v>284.78714199963099</c:v>
                </c:pt>
                <c:pt idx="4471">
                  <c:v>284.85085276965299</c:v>
                </c:pt>
                <c:pt idx="4472">
                  <c:v>284.91456353967601</c:v>
                </c:pt>
                <c:pt idx="4473">
                  <c:v>284.97827430969801</c:v>
                </c:pt>
                <c:pt idx="4474">
                  <c:v>285.04198507972001</c:v>
                </c:pt>
                <c:pt idx="4475">
                  <c:v>285.10569584974297</c:v>
                </c:pt>
                <c:pt idx="4476">
                  <c:v>285.16940661976503</c:v>
                </c:pt>
                <c:pt idx="4477">
                  <c:v>285.23311738978703</c:v>
                </c:pt>
                <c:pt idx="4478">
                  <c:v>285.29682815980902</c:v>
                </c:pt>
                <c:pt idx="4479">
                  <c:v>285.36053892983199</c:v>
                </c:pt>
                <c:pt idx="4480">
                  <c:v>285.42424969985399</c:v>
                </c:pt>
                <c:pt idx="4481">
                  <c:v>285.48796046987599</c:v>
                </c:pt>
                <c:pt idx="4482">
                  <c:v>285.55167123989901</c:v>
                </c:pt>
                <c:pt idx="4483">
                  <c:v>285.61538200992101</c:v>
                </c:pt>
                <c:pt idx="4484">
                  <c:v>285.67909277994301</c:v>
                </c:pt>
                <c:pt idx="4485">
                  <c:v>285.742803549965</c:v>
                </c:pt>
                <c:pt idx="4486">
                  <c:v>285.80651431998803</c:v>
                </c:pt>
                <c:pt idx="4487">
                  <c:v>285.87022509001002</c:v>
                </c:pt>
                <c:pt idx="4488">
                  <c:v>285.93393586003202</c:v>
                </c:pt>
                <c:pt idx="4489">
                  <c:v>285.99764663005499</c:v>
                </c:pt>
                <c:pt idx="4490">
                  <c:v>286.06135740007699</c:v>
                </c:pt>
                <c:pt idx="4491">
                  <c:v>286.12506817009898</c:v>
                </c:pt>
                <c:pt idx="4492">
                  <c:v>286.18877894012098</c:v>
                </c:pt>
                <c:pt idx="4493">
                  <c:v>286.252489710144</c:v>
                </c:pt>
                <c:pt idx="4494">
                  <c:v>286.316200480166</c:v>
                </c:pt>
                <c:pt idx="4495">
                  <c:v>286.379911250188</c:v>
                </c:pt>
                <c:pt idx="4496">
                  <c:v>286.44362202021</c:v>
                </c:pt>
                <c:pt idx="4497">
                  <c:v>286.50733279023302</c:v>
                </c:pt>
                <c:pt idx="4498">
                  <c:v>286.57104356025502</c:v>
                </c:pt>
                <c:pt idx="4499">
                  <c:v>286.63475433027702</c:v>
                </c:pt>
                <c:pt idx="4500">
                  <c:v>286.69846510029998</c:v>
                </c:pt>
                <c:pt idx="4501">
                  <c:v>286.76217587032198</c:v>
                </c:pt>
                <c:pt idx="4502">
                  <c:v>286.82588664034398</c:v>
                </c:pt>
                <c:pt idx="4503">
                  <c:v>286.88959741036598</c:v>
                </c:pt>
                <c:pt idx="4504">
                  <c:v>286.953308180389</c:v>
                </c:pt>
                <c:pt idx="4505">
                  <c:v>287.017018950411</c:v>
                </c:pt>
                <c:pt idx="4506">
                  <c:v>287.080729720433</c:v>
                </c:pt>
                <c:pt idx="4507">
                  <c:v>287.14444049045602</c:v>
                </c:pt>
                <c:pt idx="4508">
                  <c:v>287.20815126047802</c:v>
                </c:pt>
                <c:pt idx="4509">
                  <c:v>287.27186203050002</c:v>
                </c:pt>
                <c:pt idx="4510">
                  <c:v>287.33557280052202</c:v>
                </c:pt>
                <c:pt idx="4511">
                  <c:v>287.39928357054498</c:v>
                </c:pt>
                <c:pt idx="4512">
                  <c:v>287.46299434056698</c:v>
                </c:pt>
                <c:pt idx="4513">
                  <c:v>287.52670511058898</c:v>
                </c:pt>
                <c:pt idx="4514">
                  <c:v>287.590415880612</c:v>
                </c:pt>
                <c:pt idx="4515">
                  <c:v>287.654126650634</c:v>
                </c:pt>
                <c:pt idx="4516">
                  <c:v>287.717837420656</c:v>
                </c:pt>
                <c:pt idx="4517">
                  <c:v>287.781548190678</c:v>
                </c:pt>
                <c:pt idx="4518">
                  <c:v>287.84525896070102</c:v>
                </c:pt>
                <c:pt idx="4519">
                  <c:v>287.90896973072302</c:v>
                </c:pt>
                <c:pt idx="4520">
                  <c:v>287.97268050074501</c:v>
                </c:pt>
                <c:pt idx="4521">
                  <c:v>288.03639127076798</c:v>
                </c:pt>
                <c:pt idx="4522">
                  <c:v>288.10010204078998</c:v>
                </c:pt>
                <c:pt idx="4523">
                  <c:v>288.16381281081198</c:v>
                </c:pt>
                <c:pt idx="4524">
                  <c:v>288.22752358083397</c:v>
                </c:pt>
                <c:pt idx="4525">
                  <c:v>288.291234350857</c:v>
                </c:pt>
                <c:pt idx="4526">
                  <c:v>288.35494512087899</c:v>
                </c:pt>
                <c:pt idx="4527">
                  <c:v>288.41865589090099</c:v>
                </c:pt>
                <c:pt idx="4528">
                  <c:v>288.48236666092401</c:v>
                </c:pt>
                <c:pt idx="4529">
                  <c:v>288.54607743094601</c:v>
                </c:pt>
                <c:pt idx="4530">
                  <c:v>288.60978820096801</c:v>
                </c:pt>
                <c:pt idx="4531">
                  <c:v>288.67349897099001</c:v>
                </c:pt>
                <c:pt idx="4532">
                  <c:v>288.73720974101298</c:v>
                </c:pt>
                <c:pt idx="4533">
                  <c:v>288.80092051103497</c:v>
                </c:pt>
                <c:pt idx="4534">
                  <c:v>288.86463128105697</c:v>
                </c:pt>
                <c:pt idx="4535">
                  <c:v>288.92834205107999</c:v>
                </c:pt>
                <c:pt idx="4536">
                  <c:v>288.99205282110199</c:v>
                </c:pt>
                <c:pt idx="4537">
                  <c:v>289.05576359112399</c:v>
                </c:pt>
                <c:pt idx="4538">
                  <c:v>289.11947436114599</c:v>
                </c:pt>
                <c:pt idx="4539">
                  <c:v>289.18318513116901</c:v>
                </c:pt>
                <c:pt idx="4540">
                  <c:v>289.24689590119101</c:v>
                </c:pt>
                <c:pt idx="4541">
                  <c:v>289.31060667121301</c:v>
                </c:pt>
                <c:pt idx="4542">
                  <c:v>289.37431744123501</c:v>
                </c:pt>
                <c:pt idx="4543">
                  <c:v>289.43802821125797</c:v>
                </c:pt>
                <c:pt idx="4544">
                  <c:v>289.50173898128003</c:v>
                </c:pt>
                <c:pt idx="4545">
                  <c:v>289.56544975130203</c:v>
                </c:pt>
                <c:pt idx="4546">
                  <c:v>289.62916052132499</c:v>
                </c:pt>
                <c:pt idx="4547">
                  <c:v>289.69287129134699</c:v>
                </c:pt>
                <c:pt idx="4548">
                  <c:v>289.75658206136899</c:v>
                </c:pt>
                <c:pt idx="4549">
                  <c:v>289.82029283139099</c:v>
                </c:pt>
                <c:pt idx="4550">
                  <c:v>289.88400360141401</c:v>
                </c:pt>
                <c:pt idx="4551">
                  <c:v>289.94771437143601</c:v>
                </c:pt>
                <c:pt idx="4552">
                  <c:v>290.01142514145801</c:v>
                </c:pt>
                <c:pt idx="4553">
                  <c:v>290.07513591148103</c:v>
                </c:pt>
                <c:pt idx="4554">
                  <c:v>290.13884668150303</c:v>
                </c:pt>
                <c:pt idx="4555">
                  <c:v>290.20255745152502</c:v>
                </c:pt>
                <c:pt idx="4556">
                  <c:v>290.26626822154702</c:v>
                </c:pt>
                <c:pt idx="4557">
                  <c:v>290.32997899156999</c:v>
                </c:pt>
                <c:pt idx="4558">
                  <c:v>290.39368976159199</c:v>
                </c:pt>
                <c:pt idx="4559">
                  <c:v>290.45740053161398</c:v>
                </c:pt>
                <c:pt idx="4560">
                  <c:v>290.52111130163701</c:v>
                </c:pt>
                <c:pt idx="4561">
                  <c:v>290.584822071659</c:v>
                </c:pt>
                <c:pt idx="4562">
                  <c:v>290.648532841681</c:v>
                </c:pt>
                <c:pt idx="4563">
                  <c:v>290.712243611703</c:v>
                </c:pt>
                <c:pt idx="4564">
                  <c:v>290.77595438172602</c:v>
                </c:pt>
                <c:pt idx="4565">
                  <c:v>290.83966515174802</c:v>
                </c:pt>
                <c:pt idx="4566">
                  <c:v>290.90337592177002</c:v>
                </c:pt>
                <c:pt idx="4567">
                  <c:v>290.96708669179299</c:v>
                </c:pt>
                <c:pt idx="4568">
                  <c:v>291.03079746181498</c:v>
                </c:pt>
                <c:pt idx="4569">
                  <c:v>291.09450823183698</c:v>
                </c:pt>
                <c:pt idx="4570">
                  <c:v>291.15821900185898</c:v>
                </c:pt>
                <c:pt idx="4571">
                  <c:v>291.221929771882</c:v>
                </c:pt>
                <c:pt idx="4572">
                  <c:v>291.285640541904</c:v>
                </c:pt>
                <c:pt idx="4573">
                  <c:v>291.349351311926</c:v>
                </c:pt>
                <c:pt idx="4574">
                  <c:v>291.41306208194902</c:v>
                </c:pt>
                <c:pt idx="4575">
                  <c:v>291.47677285197102</c:v>
                </c:pt>
                <c:pt idx="4576">
                  <c:v>291.54048362199302</c:v>
                </c:pt>
                <c:pt idx="4577">
                  <c:v>291.60419439201502</c:v>
                </c:pt>
                <c:pt idx="4578">
                  <c:v>291.66790516203798</c:v>
                </c:pt>
                <c:pt idx="4579">
                  <c:v>291.73161593205998</c:v>
                </c:pt>
                <c:pt idx="4580">
                  <c:v>291.79532670208198</c:v>
                </c:pt>
                <c:pt idx="4581">
                  <c:v>291.859037472105</c:v>
                </c:pt>
                <c:pt idx="4582">
                  <c:v>291.922748242127</c:v>
                </c:pt>
                <c:pt idx="4583">
                  <c:v>291.986459012149</c:v>
                </c:pt>
                <c:pt idx="4584">
                  <c:v>292.050169782171</c:v>
                </c:pt>
                <c:pt idx="4585">
                  <c:v>292.11388055219402</c:v>
                </c:pt>
                <c:pt idx="4586">
                  <c:v>292.17759132221602</c:v>
                </c:pt>
                <c:pt idx="4587">
                  <c:v>292.24130209223802</c:v>
                </c:pt>
                <c:pt idx="4588">
                  <c:v>292.30501286226001</c:v>
                </c:pt>
                <c:pt idx="4589">
                  <c:v>292.36872363228298</c:v>
                </c:pt>
                <c:pt idx="4590">
                  <c:v>292.43243440230498</c:v>
                </c:pt>
                <c:pt idx="4591">
                  <c:v>292.49614517232698</c:v>
                </c:pt>
                <c:pt idx="4592">
                  <c:v>292.55985594235</c:v>
                </c:pt>
                <c:pt idx="4593">
                  <c:v>292.623566712372</c:v>
                </c:pt>
                <c:pt idx="4594">
                  <c:v>292.68727748239399</c:v>
                </c:pt>
                <c:pt idx="4595">
                  <c:v>292.75098825241599</c:v>
                </c:pt>
                <c:pt idx="4596">
                  <c:v>292.81469902243902</c:v>
                </c:pt>
                <c:pt idx="4597">
                  <c:v>292.87840979246101</c:v>
                </c:pt>
                <c:pt idx="4598">
                  <c:v>292.94212056248301</c:v>
                </c:pt>
                <c:pt idx="4599">
                  <c:v>293.00583133250598</c:v>
                </c:pt>
                <c:pt idx="4600">
                  <c:v>293.06954210252798</c:v>
                </c:pt>
                <c:pt idx="4601">
                  <c:v>293.13325287254997</c:v>
                </c:pt>
                <c:pt idx="4602">
                  <c:v>293.19696364257197</c:v>
                </c:pt>
                <c:pt idx="4603">
                  <c:v>293.26067441259499</c:v>
                </c:pt>
                <c:pt idx="4604">
                  <c:v>293.32438518261699</c:v>
                </c:pt>
                <c:pt idx="4605">
                  <c:v>293.38809595263899</c:v>
                </c:pt>
                <c:pt idx="4606">
                  <c:v>293.45180672266201</c:v>
                </c:pt>
                <c:pt idx="4607">
                  <c:v>293.51551749268401</c:v>
                </c:pt>
                <c:pt idx="4608">
                  <c:v>293.57922826270601</c:v>
                </c:pt>
                <c:pt idx="4609">
                  <c:v>293.64293903272801</c:v>
                </c:pt>
                <c:pt idx="4610">
                  <c:v>293.70664980275097</c:v>
                </c:pt>
                <c:pt idx="4611">
                  <c:v>293.77036057277297</c:v>
                </c:pt>
                <c:pt idx="4612">
                  <c:v>293.83407134279503</c:v>
                </c:pt>
                <c:pt idx="4613">
                  <c:v>293.89778211281799</c:v>
                </c:pt>
                <c:pt idx="4614">
                  <c:v>293.96149288283999</c:v>
                </c:pt>
                <c:pt idx="4615">
                  <c:v>294.02520365286199</c:v>
                </c:pt>
                <c:pt idx="4616">
                  <c:v>294.08891442288399</c:v>
                </c:pt>
                <c:pt idx="4617">
                  <c:v>294.15262519290701</c:v>
                </c:pt>
                <c:pt idx="4618">
                  <c:v>294.21633596292901</c:v>
                </c:pt>
                <c:pt idx="4619">
                  <c:v>294.28004673295101</c:v>
                </c:pt>
                <c:pt idx="4620">
                  <c:v>294.34375750297397</c:v>
                </c:pt>
                <c:pt idx="4621">
                  <c:v>294.40746827299603</c:v>
                </c:pt>
                <c:pt idx="4622">
                  <c:v>294.47117904301803</c:v>
                </c:pt>
                <c:pt idx="4623">
                  <c:v>294.53488981304002</c:v>
                </c:pt>
                <c:pt idx="4624">
                  <c:v>294.59860058306299</c:v>
                </c:pt>
                <c:pt idx="4625">
                  <c:v>294.66231135308499</c:v>
                </c:pt>
                <c:pt idx="4626">
                  <c:v>294.72602212310699</c:v>
                </c:pt>
                <c:pt idx="4627">
                  <c:v>294.78973289313001</c:v>
                </c:pt>
                <c:pt idx="4628">
                  <c:v>294.85344366315201</c:v>
                </c:pt>
                <c:pt idx="4629">
                  <c:v>294.91715443317401</c:v>
                </c:pt>
                <c:pt idx="4630">
                  <c:v>294.980865203196</c:v>
                </c:pt>
                <c:pt idx="4631">
                  <c:v>295.04457597321903</c:v>
                </c:pt>
                <c:pt idx="4632">
                  <c:v>295.10828674324102</c:v>
                </c:pt>
                <c:pt idx="4633">
                  <c:v>295.17199751326302</c:v>
                </c:pt>
                <c:pt idx="4634">
                  <c:v>295.23570828328599</c:v>
                </c:pt>
                <c:pt idx="4635">
                  <c:v>295.29941905330799</c:v>
                </c:pt>
                <c:pt idx="4636">
                  <c:v>295.36312982332998</c:v>
                </c:pt>
                <c:pt idx="4637">
                  <c:v>295.42684059335198</c:v>
                </c:pt>
                <c:pt idx="4638">
                  <c:v>295.490551363375</c:v>
                </c:pt>
                <c:pt idx="4639">
                  <c:v>295.554262133397</c:v>
                </c:pt>
                <c:pt idx="4640">
                  <c:v>295.617972903419</c:v>
                </c:pt>
                <c:pt idx="4641">
                  <c:v>295.681683673441</c:v>
                </c:pt>
                <c:pt idx="4642">
                  <c:v>295.74539444346402</c:v>
                </c:pt>
                <c:pt idx="4643">
                  <c:v>295.80910521348602</c:v>
                </c:pt>
                <c:pt idx="4644">
                  <c:v>295.87281598350802</c:v>
                </c:pt>
                <c:pt idx="4645">
                  <c:v>295.93652675353098</c:v>
                </c:pt>
                <c:pt idx="4646">
                  <c:v>296.00023752355298</c:v>
                </c:pt>
                <c:pt idx="4647">
                  <c:v>296.06394829357498</c:v>
                </c:pt>
                <c:pt idx="4648">
                  <c:v>296.12765906359698</c:v>
                </c:pt>
                <c:pt idx="4649">
                  <c:v>296.19136983362</c:v>
                </c:pt>
                <c:pt idx="4650">
                  <c:v>296.255080603642</c:v>
                </c:pt>
                <c:pt idx="4651">
                  <c:v>296.318791373664</c:v>
                </c:pt>
                <c:pt idx="4652">
                  <c:v>296.38250214368702</c:v>
                </c:pt>
                <c:pt idx="4653">
                  <c:v>296.44621291370902</c:v>
                </c:pt>
                <c:pt idx="4654">
                  <c:v>296.50992368373102</c:v>
                </c:pt>
                <c:pt idx="4655">
                  <c:v>296.57363445375302</c:v>
                </c:pt>
                <c:pt idx="4656">
                  <c:v>296.63734522377598</c:v>
                </c:pt>
                <c:pt idx="4657">
                  <c:v>296.70105599379798</c:v>
                </c:pt>
                <c:pt idx="4658">
                  <c:v>296.76476676381998</c:v>
                </c:pt>
                <c:pt idx="4659">
                  <c:v>296.828477533843</c:v>
                </c:pt>
                <c:pt idx="4660">
                  <c:v>296.892188303865</c:v>
                </c:pt>
                <c:pt idx="4661">
                  <c:v>296.955899073887</c:v>
                </c:pt>
                <c:pt idx="4662">
                  <c:v>297.019609843909</c:v>
                </c:pt>
                <c:pt idx="4663">
                  <c:v>297.08332061393202</c:v>
                </c:pt>
                <c:pt idx="4664">
                  <c:v>297.14703138395402</c:v>
                </c:pt>
                <c:pt idx="4665">
                  <c:v>297.21074215397601</c:v>
                </c:pt>
                <c:pt idx="4666">
                  <c:v>297.27445292399898</c:v>
                </c:pt>
                <c:pt idx="4667">
                  <c:v>297.33816369402098</c:v>
                </c:pt>
                <c:pt idx="4668">
                  <c:v>297.40187446404298</c:v>
                </c:pt>
                <c:pt idx="4669">
                  <c:v>297.46558523406497</c:v>
                </c:pt>
                <c:pt idx="4670">
                  <c:v>297.529296004088</c:v>
                </c:pt>
                <c:pt idx="4671">
                  <c:v>297.59300677410999</c:v>
                </c:pt>
                <c:pt idx="4672">
                  <c:v>297.65671754413199</c:v>
                </c:pt>
                <c:pt idx="4673">
                  <c:v>297.72042831415501</c:v>
                </c:pt>
                <c:pt idx="4674">
                  <c:v>297.78413908417701</c:v>
                </c:pt>
                <c:pt idx="4675">
                  <c:v>297.84784985419901</c:v>
                </c:pt>
                <c:pt idx="4676">
                  <c:v>297.91156062422101</c:v>
                </c:pt>
                <c:pt idx="4677">
                  <c:v>297.97527139424398</c:v>
                </c:pt>
                <c:pt idx="4678">
                  <c:v>298.03898216426597</c:v>
                </c:pt>
                <c:pt idx="4679">
                  <c:v>298.10269293428797</c:v>
                </c:pt>
                <c:pt idx="4680">
                  <c:v>298.16640370431099</c:v>
                </c:pt>
                <c:pt idx="4681">
                  <c:v>298.23011447433299</c:v>
                </c:pt>
                <c:pt idx="4682">
                  <c:v>298.29382524435499</c:v>
                </c:pt>
                <c:pt idx="4683">
                  <c:v>298.35753601437699</c:v>
                </c:pt>
                <c:pt idx="4684">
                  <c:v>298.42124678440001</c:v>
                </c:pt>
                <c:pt idx="4685">
                  <c:v>298.48495755442201</c:v>
                </c:pt>
                <c:pt idx="4686">
                  <c:v>298.54866832444401</c:v>
                </c:pt>
                <c:pt idx="4687">
                  <c:v>298.61237909446601</c:v>
                </c:pt>
                <c:pt idx="4688">
                  <c:v>298.67608986448897</c:v>
                </c:pt>
                <c:pt idx="4689">
                  <c:v>298.73980063451103</c:v>
                </c:pt>
                <c:pt idx="4690">
                  <c:v>298.80351140453303</c:v>
                </c:pt>
                <c:pt idx="4691">
                  <c:v>298.86722217455599</c:v>
                </c:pt>
                <c:pt idx="4692">
                  <c:v>298.93093294457799</c:v>
                </c:pt>
                <c:pt idx="4693">
                  <c:v>298.99464371459999</c:v>
                </c:pt>
                <c:pt idx="4694">
                  <c:v>299.05835448462199</c:v>
                </c:pt>
                <c:pt idx="4695">
                  <c:v>299.12206525464501</c:v>
                </c:pt>
                <c:pt idx="4696">
                  <c:v>299.18577602466701</c:v>
                </c:pt>
                <c:pt idx="4697">
                  <c:v>299.24948679468901</c:v>
                </c:pt>
                <c:pt idx="4698">
                  <c:v>299.31319756471203</c:v>
                </c:pt>
                <c:pt idx="4699">
                  <c:v>299.37690833473403</c:v>
                </c:pt>
                <c:pt idx="4700">
                  <c:v>299.44061910475602</c:v>
                </c:pt>
                <c:pt idx="4701">
                  <c:v>299.50432987477802</c:v>
                </c:pt>
                <c:pt idx="4702">
                  <c:v>299.56804064480099</c:v>
                </c:pt>
                <c:pt idx="4703">
                  <c:v>299.63175141482299</c:v>
                </c:pt>
                <c:pt idx="4704">
                  <c:v>299.69546218484498</c:v>
                </c:pt>
                <c:pt idx="4705">
                  <c:v>299.75917295486801</c:v>
                </c:pt>
                <c:pt idx="4706">
                  <c:v>299.82288372489</c:v>
                </c:pt>
                <c:pt idx="4707">
                  <c:v>299.886594494912</c:v>
                </c:pt>
                <c:pt idx="4708">
                  <c:v>299.950305264934</c:v>
                </c:pt>
                <c:pt idx="4709">
                  <c:v>300.01401603495702</c:v>
                </c:pt>
                <c:pt idx="4710">
                  <c:v>300.07772680497902</c:v>
                </c:pt>
                <c:pt idx="4711">
                  <c:v>300.14143757500102</c:v>
                </c:pt>
                <c:pt idx="4712">
                  <c:v>300.20514834502399</c:v>
                </c:pt>
                <c:pt idx="4713">
                  <c:v>300.26885911504598</c:v>
                </c:pt>
                <c:pt idx="4714">
                  <c:v>300.33256988506798</c:v>
                </c:pt>
                <c:pt idx="4715">
                  <c:v>300.39628065508998</c:v>
                </c:pt>
                <c:pt idx="4716">
                  <c:v>300.459991425113</c:v>
                </c:pt>
                <c:pt idx="4717">
                  <c:v>300.523702195135</c:v>
                </c:pt>
                <c:pt idx="4718">
                  <c:v>300.587412965157</c:v>
                </c:pt>
                <c:pt idx="4719">
                  <c:v>300.65112373518002</c:v>
                </c:pt>
                <c:pt idx="4720">
                  <c:v>300.71483450520202</c:v>
                </c:pt>
                <c:pt idx="4721">
                  <c:v>300.77854527522402</c:v>
                </c:pt>
                <c:pt idx="4722">
                  <c:v>300.84225604524602</c:v>
                </c:pt>
                <c:pt idx="4723">
                  <c:v>300.90596681526898</c:v>
                </c:pt>
                <c:pt idx="4724">
                  <c:v>300.96967758529098</c:v>
                </c:pt>
                <c:pt idx="4725">
                  <c:v>301.03338835531298</c:v>
                </c:pt>
                <c:pt idx="4726">
                  <c:v>301.097099125336</c:v>
                </c:pt>
                <c:pt idx="4727">
                  <c:v>301.160809895358</c:v>
                </c:pt>
                <c:pt idx="4728">
                  <c:v>301.22452066538</c:v>
                </c:pt>
                <c:pt idx="4729">
                  <c:v>301.288231435402</c:v>
                </c:pt>
                <c:pt idx="4730">
                  <c:v>301.35194220542502</c:v>
                </c:pt>
                <c:pt idx="4731">
                  <c:v>301.41565297544702</c:v>
                </c:pt>
                <c:pt idx="4732">
                  <c:v>301.47936374546902</c:v>
                </c:pt>
                <c:pt idx="4733">
                  <c:v>301.54307451549101</c:v>
                </c:pt>
                <c:pt idx="4734">
                  <c:v>301.60678528551398</c:v>
                </c:pt>
                <c:pt idx="4735">
                  <c:v>301.67049605553598</c:v>
                </c:pt>
                <c:pt idx="4736">
                  <c:v>301.73420682555798</c:v>
                </c:pt>
                <c:pt idx="4737">
                  <c:v>301.797917595581</c:v>
                </c:pt>
                <c:pt idx="4738">
                  <c:v>301.861628365603</c:v>
                </c:pt>
                <c:pt idx="4739">
                  <c:v>301.92533913562499</c:v>
                </c:pt>
                <c:pt idx="4740">
                  <c:v>301.98904990564699</c:v>
                </c:pt>
                <c:pt idx="4741">
                  <c:v>302.05276067567002</c:v>
                </c:pt>
                <c:pt idx="4742">
                  <c:v>302.11647144569201</c:v>
                </c:pt>
                <c:pt idx="4743">
                  <c:v>302.18018221571401</c:v>
                </c:pt>
                <c:pt idx="4744">
                  <c:v>302.24389298573698</c:v>
                </c:pt>
                <c:pt idx="4745">
                  <c:v>302.30760375575898</c:v>
                </c:pt>
                <c:pt idx="4746">
                  <c:v>302.37131452578097</c:v>
                </c:pt>
                <c:pt idx="4747">
                  <c:v>302.43502529580297</c:v>
                </c:pt>
                <c:pt idx="4748">
                  <c:v>302.49873606582599</c:v>
                </c:pt>
                <c:pt idx="4749">
                  <c:v>302.56244683584799</c:v>
                </c:pt>
                <c:pt idx="4750">
                  <c:v>302.62615760586999</c:v>
                </c:pt>
                <c:pt idx="4751">
                  <c:v>302.68986837589301</c:v>
                </c:pt>
                <c:pt idx="4752">
                  <c:v>302.75357914591501</c:v>
                </c:pt>
                <c:pt idx="4753">
                  <c:v>302.81728991593701</c:v>
                </c:pt>
                <c:pt idx="4754">
                  <c:v>302.88100068595901</c:v>
                </c:pt>
                <c:pt idx="4755">
                  <c:v>302.94471145598197</c:v>
                </c:pt>
                <c:pt idx="4756">
                  <c:v>303.00842222600397</c:v>
                </c:pt>
                <c:pt idx="4757">
                  <c:v>303.07213299602603</c:v>
                </c:pt>
                <c:pt idx="4758">
                  <c:v>303.13584376604899</c:v>
                </c:pt>
                <c:pt idx="4759">
                  <c:v>303.19955453607099</c:v>
                </c:pt>
                <c:pt idx="4760">
                  <c:v>303.26326530609299</c:v>
                </c:pt>
                <c:pt idx="4761">
                  <c:v>303.32697607611499</c:v>
                </c:pt>
                <c:pt idx="4762">
                  <c:v>303.39068684613801</c:v>
                </c:pt>
                <c:pt idx="4763">
                  <c:v>303.45439761616001</c:v>
                </c:pt>
                <c:pt idx="4764">
                  <c:v>303.51810838618201</c:v>
                </c:pt>
                <c:pt idx="4765">
                  <c:v>303.58181915620497</c:v>
                </c:pt>
                <c:pt idx="4766">
                  <c:v>303.64552992622703</c:v>
                </c:pt>
                <c:pt idx="4767">
                  <c:v>303.70924069624903</c:v>
                </c:pt>
                <c:pt idx="4768">
                  <c:v>303.77295146627102</c:v>
                </c:pt>
                <c:pt idx="4769">
                  <c:v>303.83666223629399</c:v>
                </c:pt>
                <c:pt idx="4770">
                  <c:v>303.90037300631599</c:v>
                </c:pt>
                <c:pt idx="4771">
                  <c:v>303.96408377633799</c:v>
                </c:pt>
                <c:pt idx="4772">
                  <c:v>304.02779454636101</c:v>
                </c:pt>
                <c:pt idx="4773">
                  <c:v>304.09150531638301</c:v>
                </c:pt>
                <c:pt idx="4774">
                  <c:v>304.15521608640501</c:v>
                </c:pt>
                <c:pt idx="4775">
                  <c:v>304.218926856427</c:v>
                </c:pt>
                <c:pt idx="4776">
                  <c:v>304.28263762645003</c:v>
                </c:pt>
                <c:pt idx="4777">
                  <c:v>304.34634839647202</c:v>
                </c:pt>
                <c:pt idx="4778">
                  <c:v>304.41005916649402</c:v>
                </c:pt>
                <c:pt idx="4779">
                  <c:v>304.47376993651699</c:v>
                </c:pt>
                <c:pt idx="4780">
                  <c:v>304.53748070653899</c:v>
                </c:pt>
                <c:pt idx="4781">
                  <c:v>304.60119147656098</c:v>
                </c:pt>
                <c:pt idx="4782">
                  <c:v>304.66490224658298</c:v>
                </c:pt>
                <c:pt idx="4783">
                  <c:v>304.728613016606</c:v>
                </c:pt>
                <c:pt idx="4784">
                  <c:v>304.792323786628</c:v>
                </c:pt>
                <c:pt idx="4785">
                  <c:v>304.85603455665</c:v>
                </c:pt>
                <c:pt idx="4786">
                  <c:v>304.919745326672</c:v>
                </c:pt>
                <c:pt idx="4787">
                  <c:v>304.98345609669502</c:v>
                </c:pt>
                <c:pt idx="4788">
                  <c:v>305.04716686671702</c:v>
                </c:pt>
                <c:pt idx="4789">
                  <c:v>305.11087763673902</c:v>
                </c:pt>
                <c:pt idx="4790">
                  <c:v>305.17458840676198</c:v>
                </c:pt>
                <c:pt idx="4791">
                  <c:v>305.23829917678398</c:v>
                </c:pt>
                <c:pt idx="4792">
                  <c:v>305.30200994680598</c:v>
                </c:pt>
                <c:pt idx="4793">
                  <c:v>305.36572071682798</c:v>
                </c:pt>
                <c:pt idx="4794">
                  <c:v>305.429431486851</c:v>
                </c:pt>
                <c:pt idx="4795">
                  <c:v>305.493142256873</c:v>
                </c:pt>
                <c:pt idx="4796">
                  <c:v>305.556853026895</c:v>
                </c:pt>
                <c:pt idx="4797">
                  <c:v>305.62056379691802</c:v>
                </c:pt>
                <c:pt idx="4798">
                  <c:v>305.68427456694002</c:v>
                </c:pt>
                <c:pt idx="4799">
                  <c:v>305.74798533696202</c:v>
                </c:pt>
                <c:pt idx="4800">
                  <c:v>305.81169610698402</c:v>
                </c:pt>
                <c:pt idx="4801">
                  <c:v>305.87540687700698</c:v>
                </c:pt>
                <c:pt idx="4802">
                  <c:v>305.93911764702898</c:v>
                </c:pt>
                <c:pt idx="4803">
                  <c:v>306.00282841705098</c:v>
                </c:pt>
                <c:pt idx="4804">
                  <c:v>306.066539187074</c:v>
                </c:pt>
                <c:pt idx="4805">
                  <c:v>306.130249957096</c:v>
                </c:pt>
                <c:pt idx="4806">
                  <c:v>306.193960727118</c:v>
                </c:pt>
                <c:pt idx="4807">
                  <c:v>306.25767149714</c:v>
                </c:pt>
                <c:pt idx="4808">
                  <c:v>306.32138226716302</c:v>
                </c:pt>
                <c:pt idx="4809">
                  <c:v>306.38509303718502</c:v>
                </c:pt>
                <c:pt idx="4810">
                  <c:v>306.44880380720701</c:v>
                </c:pt>
                <c:pt idx="4811">
                  <c:v>306.51251457722998</c:v>
                </c:pt>
                <c:pt idx="4812">
                  <c:v>306.57622534725198</c:v>
                </c:pt>
                <c:pt idx="4813">
                  <c:v>306.63993611727398</c:v>
                </c:pt>
                <c:pt idx="4814">
                  <c:v>306.70364688729597</c:v>
                </c:pt>
                <c:pt idx="4815">
                  <c:v>306.767357657319</c:v>
                </c:pt>
                <c:pt idx="4816">
                  <c:v>306.83106842734099</c:v>
                </c:pt>
                <c:pt idx="4817">
                  <c:v>306.89477919736299</c:v>
                </c:pt>
                <c:pt idx="4818">
                  <c:v>306.95848996738601</c:v>
                </c:pt>
                <c:pt idx="4819">
                  <c:v>307.02220073740801</c:v>
                </c:pt>
                <c:pt idx="4820">
                  <c:v>307.08591150743001</c:v>
                </c:pt>
                <c:pt idx="4821">
                  <c:v>307.14962227745201</c:v>
                </c:pt>
                <c:pt idx="4822">
                  <c:v>307.21333304747498</c:v>
                </c:pt>
                <c:pt idx="4823">
                  <c:v>307.27704381749697</c:v>
                </c:pt>
                <c:pt idx="4824">
                  <c:v>307.34075458751897</c:v>
                </c:pt>
                <c:pt idx="4825">
                  <c:v>307.40446535754199</c:v>
                </c:pt>
                <c:pt idx="4826">
                  <c:v>307.46817612756399</c:v>
                </c:pt>
                <c:pt idx="4827">
                  <c:v>307.53188689758599</c:v>
                </c:pt>
                <c:pt idx="4828">
                  <c:v>307.59559766760799</c:v>
                </c:pt>
                <c:pt idx="4829">
                  <c:v>307.65930843763101</c:v>
                </c:pt>
                <c:pt idx="4830">
                  <c:v>307.72301920765301</c:v>
                </c:pt>
                <c:pt idx="4831">
                  <c:v>307.78672997767501</c:v>
                </c:pt>
                <c:pt idx="4832">
                  <c:v>307.85044074769701</c:v>
                </c:pt>
                <c:pt idx="4833">
                  <c:v>307.91415151771997</c:v>
                </c:pt>
                <c:pt idx="4834">
                  <c:v>307.97786228774203</c:v>
                </c:pt>
                <c:pt idx="4835">
                  <c:v>308.04157305776403</c:v>
                </c:pt>
                <c:pt idx="4836">
                  <c:v>308.10528382778699</c:v>
                </c:pt>
                <c:pt idx="4837">
                  <c:v>308.16899459780899</c:v>
                </c:pt>
                <c:pt idx="4838">
                  <c:v>308.23270536783099</c:v>
                </c:pt>
                <c:pt idx="4839">
                  <c:v>308.29641613785299</c:v>
                </c:pt>
                <c:pt idx="4840">
                  <c:v>308.36012690787601</c:v>
                </c:pt>
                <c:pt idx="4841">
                  <c:v>308.42383767789801</c:v>
                </c:pt>
                <c:pt idx="4842">
                  <c:v>308.48754844792001</c:v>
                </c:pt>
                <c:pt idx="4843">
                  <c:v>308.55125921794303</c:v>
                </c:pt>
                <c:pt idx="4844">
                  <c:v>308.61496998796503</c:v>
                </c:pt>
                <c:pt idx="4845">
                  <c:v>308.67868075798702</c:v>
                </c:pt>
                <c:pt idx="4846">
                  <c:v>308.74239152800902</c:v>
                </c:pt>
                <c:pt idx="4847">
                  <c:v>308.80610229803199</c:v>
                </c:pt>
                <c:pt idx="4848">
                  <c:v>308.86981306805399</c:v>
                </c:pt>
                <c:pt idx="4849">
                  <c:v>308.93352383807598</c:v>
                </c:pt>
                <c:pt idx="4850">
                  <c:v>308.99723460809901</c:v>
                </c:pt>
                <c:pt idx="4851">
                  <c:v>309.060945378121</c:v>
                </c:pt>
                <c:pt idx="4852">
                  <c:v>309.124656148143</c:v>
                </c:pt>
                <c:pt idx="4853">
                  <c:v>309.188366918165</c:v>
                </c:pt>
                <c:pt idx="4854">
                  <c:v>309.25207768818802</c:v>
                </c:pt>
                <c:pt idx="4855">
                  <c:v>309.31578845821002</c:v>
                </c:pt>
                <c:pt idx="4856">
                  <c:v>309.37949922823202</c:v>
                </c:pt>
                <c:pt idx="4857">
                  <c:v>309.44320999825499</c:v>
                </c:pt>
                <c:pt idx="4858">
                  <c:v>309.50692076827698</c:v>
                </c:pt>
                <c:pt idx="4859">
                  <c:v>309.57063153829898</c:v>
                </c:pt>
                <c:pt idx="4860">
                  <c:v>309.63434230832098</c:v>
                </c:pt>
                <c:pt idx="4861">
                  <c:v>309.698053078344</c:v>
                </c:pt>
                <c:pt idx="4862">
                  <c:v>309.761763848366</c:v>
                </c:pt>
                <c:pt idx="4863">
                  <c:v>309.825474618388</c:v>
                </c:pt>
                <c:pt idx="4864">
                  <c:v>309.88918538841102</c:v>
                </c:pt>
                <c:pt idx="4865">
                  <c:v>309.95289615843302</c:v>
                </c:pt>
                <c:pt idx="4866">
                  <c:v>310.01660692845502</c:v>
                </c:pt>
                <c:pt idx="4867">
                  <c:v>310.08031769847702</c:v>
                </c:pt>
                <c:pt idx="4868">
                  <c:v>310.14402846849998</c:v>
                </c:pt>
                <c:pt idx="4869">
                  <c:v>310.20773923852198</c:v>
                </c:pt>
                <c:pt idx="4870">
                  <c:v>310.27145000854398</c:v>
                </c:pt>
                <c:pt idx="4871">
                  <c:v>310.335160778567</c:v>
                </c:pt>
                <c:pt idx="4872">
                  <c:v>310.398871548589</c:v>
                </c:pt>
                <c:pt idx="4873">
                  <c:v>310.462582318611</c:v>
                </c:pt>
                <c:pt idx="4874">
                  <c:v>310.526293088633</c:v>
                </c:pt>
                <c:pt idx="4875">
                  <c:v>310.59000385865602</c:v>
                </c:pt>
                <c:pt idx="4876">
                  <c:v>310.65371462867802</c:v>
                </c:pt>
                <c:pt idx="4877">
                  <c:v>310.71742539870002</c:v>
                </c:pt>
                <c:pt idx="4878">
                  <c:v>310.78113616872201</c:v>
                </c:pt>
                <c:pt idx="4879">
                  <c:v>310.84484693874498</c:v>
                </c:pt>
                <c:pt idx="4880">
                  <c:v>310.90855770876698</c:v>
                </c:pt>
                <c:pt idx="4881">
                  <c:v>310.97226847878898</c:v>
                </c:pt>
                <c:pt idx="4882">
                  <c:v>311.035979248812</c:v>
                </c:pt>
                <c:pt idx="4883">
                  <c:v>311.099690018834</c:v>
                </c:pt>
                <c:pt idx="4884">
                  <c:v>311.16340078885599</c:v>
                </c:pt>
                <c:pt idx="4885">
                  <c:v>311.22711155887799</c:v>
                </c:pt>
                <c:pt idx="4886">
                  <c:v>311.29082232890102</c:v>
                </c:pt>
                <c:pt idx="4887">
                  <c:v>311.35453309892301</c:v>
                </c:pt>
                <c:pt idx="4888">
                  <c:v>311.41824386894501</c:v>
                </c:pt>
                <c:pt idx="4889">
                  <c:v>311.48195463896798</c:v>
                </c:pt>
                <c:pt idx="4890">
                  <c:v>311.54566540898998</c:v>
                </c:pt>
                <c:pt idx="4891">
                  <c:v>311.60937617901197</c:v>
                </c:pt>
                <c:pt idx="4892">
                  <c:v>311.67308694903397</c:v>
                </c:pt>
                <c:pt idx="4893">
                  <c:v>311.73679771905699</c:v>
                </c:pt>
                <c:pt idx="4894">
                  <c:v>311.80050848907899</c:v>
                </c:pt>
                <c:pt idx="4895">
                  <c:v>311.86421925910099</c:v>
                </c:pt>
                <c:pt idx="4896">
                  <c:v>311.92793002912401</c:v>
                </c:pt>
                <c:pt idx="4897">
                  <c:v>311.99164079914601</c:v>
                </c:pt>
                <c:pt idx="4898">
                  <c:v>312.05535156916801</c:v>
                </c:pt>
                <c:pt idx="4899">
                  <c:v>312.11906233919001</c:v>
                </c:pt>
                <c:pt idx="4900">
                  <c:v>312.18277310921297</c:v>
                </c:pt>
                <c:pt idx="4901">
                  <c:v>312.24648387923497</c:v>
                </c:pt>
                <c:pt idx="4902">
                  <c:v>312.31019464925703</c:v>
                </c:pt>
                <c:pt idx="4903">
                  <c:v>312.37390541927999</c:v>
                </c:pt>
                <c:pt idx="4904">
                  <c:v>312.43761618930199</c:v>
                </c:pt>
                <c:pt idx="4905">
                  <c:v>312.50132695932399</c:v>
                </c:pt>
                <c:pt idx="4906">
                  <c:v>312.56503772934599</c:v>
                </c:pt>
                <c:pt idx="4907">
                  <c:v>312.62874849936901</c:v>
                </c:pt>
                <c:pt idx="4908">
                  <c:v>312.69245926939101</c:v>
                </c:pt>
                <c:pt idx="4909">
                  <c:v>312.75617003941301</c:v>
                </c:pt>
                <c:pt idx="4910">
                  <c:v>312.81988080943597</c:v>
                </c:pt>
                <c:pt idx="4911">
                  <c:v>312.88359157945803</c:v>
                </c:pt>
                <c:pt idx="4912">
                  <c:v>312.94730234948003</c:v>
                </c:pt>
                <c:pt idx="4913">
                  <c:v>313.01101311950202</c:v>
                </c:pt>
                <c:pt idx="4914">
                  <c:v>313.07472388952499</c:v>
                </c:pt>
                <c:pt idx="4915">
                  <c:v>313.13843465954699</c:v>
                </c:pt>
                <c:pt idx="4916">
                  <c:v>313.20214542956899</c:v>
                </c:pt>
                <c:pt idx="4917">
                  <c:v>313.26585619959201</c:v>
                </c:pt>
                <c:pt idx="4918">
                  <c:v>313.32956696961401</c:v>
                </c:pt>
                <c:pt idx="4919">
                  <c:v>313.39327773963601</c:v>
                </c:pt>
                <c:pt idx="4920">
                  <c:v>313.456988509658</c:v>
                </c:pt>
                <c:pt idx="4921">
                  <c:v>313.52069927968103</c:v>
                </c:pt>
                <c:pt idx="4922">
                  <c:v>313.58441004970302</c:v>
                </c:pt>
                <c:pt idx="4923">
                  <c:v>313.64812081972502</c:v>
                </c:pt>
                <c:pt idx="4924">
                  <c:v>313.71183158974799</c:v>
                </c:pt>
                <c:pt idx="4925">
                  <c:v>313.77554235976999</c:v>
                </c:pt>
                <c:pt idx="4926">
                  <c:v>313.83925312979198</c:v>
                </c:pt>
                <c:pt idx="4927">
                  <c:v>313.90296389981398</c:v>
                </c:pt>
                <c:pt idx="4928">
                  <c:v>313.966674669837</c:v>
                </c:pt>
                <c:pt idx="4929">
                  <c:v>314.030385439859</c:v>
                </c:pt>
                <c:pt idx="4930">
                  <c:v>314.094096209881</c:v>
                </c:pt>
                <c:pt idx="4931">
                  <c:v>314.157806979903</c:v>
                </c:pt>
                <c:pt idx="4932">
                  <c:v>314.22151774992602</c:v>
                </c:pt>
                <c:pt idx="4933">
                  <c:v>314.28522851994802</c:v>
                </c:pt>
                <c:pt idx="4934">
                  <c:v>314.34893928997002</c:v>
                </c:pt>
                <c:pt idx="4935">
                  <c:v>314.41265005999298</c:v>
                </c:pt>
                <c:pt idx="4936">
                  <c:v>314.47636083001498</c:v>
                </c:pt>
                <c:pt idx="4937">
                  <c:v>314.54007160003698</c:v>
                </c:pt>
                <c:pt idx="4938">
                  <c:v>314.60378237005898</c:v>
                </c:pt>
                <c:pt idx="4939">
                  <c:v>314.667493140082</c:v>
                </c:pt>
                <c:pt idx="4940">
                  <c:v>314.731203910104</c:v>
                </c:pt>
                <c:pt idx="4941">
                  <c:v>314.794914680126</c:v>
                </c:pt>
                <c:pt idx="4942">
                  <c:v>314.85862545014902</c:v>
                </c:pt>
                <c:pt idx="4943">
                  <c:v>314.92233622017102</c:v>
                </c:pt>
                <c:pt idx="4944">
                  <c:v>314.98604699019302</c:v>
                </c:pt>
                <c:pt idx="4945">
                  <c:v>315.04975776021502</c:v>
                </c:pt>
                <c:pt idx="4946">
                  <c:v>315.11346853023798</c:v>
                </c:pt>
                <c:pt idx="4947">
                  <c:v>315.17717930025998</c:v>
                </c:pt>
                <c:pt idx="4948">
                  <c:v>315.24089007028198</c:v>
                </c:pt>
                <c:pt idx="4949">
                  <c:v>315.304600840305</c:v>
                </c:pt>
                <c:pt idx="4950">
                  <c:v>315.368311610327</c:v>
                </c:pt>
                <c:pt idx="4951">
                  <c:v>315.432022380349</c:v>
                </c:pt>
                <c:pt idx="4952">
                  <c:v>315.495733150371</c:v>
                </c:pt>
                <c:pt idx="4953">
                  <c:v>315.55944392039402</c:v>
                </c:pt>
                <c:pt idx="4954">
                  <c:v>315.62315469041602</c:v>
                </c:pt>
                <c:pt idx="4955">
                  <c:v>315.68686546043801</c:v>
                </c:pt>
                <c:pt idx="4956">
                  <c:v>315.75057623046098</c:v>
                </c:pt>
                <c:pt idx="4957">
                  <c:v>315.81428700048298</c:v>
                </c:pt>
                <c:pt idx="4958">
                  <c:v>315.87799777050498</c:v>
                </c:pt>
                <c:pt idx="4959">
                  <c:v>315.94170854052697</c:v>
                </c:pt>
                <c:pt idx="4960">
                  <c:v>316.00541931055</c:v>
                </c:pt>
                <c:pt idx="4961">
                  <c:v>316.06913008057199</c:v>
                </c:pt>
                <c:pt idx="4962">
                  <c:v>316.13284085059399</c:v>
                </c:pt>
                <c:pt idx="4963">
                  <c:v>316.19655162061702</c:v>
                </c:pt>
                <c:pt idx="4964">
                  <c:v>316.26026239063901</c:v>
                </c:pt>
                <c:pt idx="4965">
                  <c:v>316.32397316066101</c:v>
                </c:pt>
                <c:pt idx="4966">
                  <c:v>316.38768393068301</c:v>
                </c:pt>
                <c:pt idx="4967">
                  <c:v>316.45139470070598</c:v>
                </c:pt>
                <c:pt idx="4968">
                  <c:v>316.51510547072797</c:v>
                </c:pt>
                <c:pt idx="4969">
                  <c:v>316.57881624074997</c:v>
                </c:pt>
                <c:pt idx="4970">
                  <c:v>316.64252701077299</c:v>
                </c:pt>
                <c:pt idx="4971">
                  <c:v>316.70623778079499</c:v>
                </c:pt>
                <c:pt idx="4972">
                  <c:v>316.76994855081699</c:v>
                </c:pt>
                <c:pt idx="4973">
                  <c:v>316.83365932083899</c:v>
                </c:pt>
                <c:pt idx="4974">
                  <c:v>316.89737009086201</c:v>
                </c:pt>
                <c:pt idx="4975">
                  <c:v>316.96108086088401</c:v>
                </c:pt>
                <c:pt idx="4976">
                  <c:v>317.02479163090601</c:v>
                </c:pt>
                <c:pt idx="4977">
                  <c:v>317.08850240092801</c:v>
                </c:pt>
                <c:pt idx="4978">
                  <c:v>317.15221317095097</c:v>
                </c:pt>
                <c:pt idx="4979">
                  <c:v>317.21592394097303</c:v>
                </c:pt>
                <c:pt idx="4980">
                  <c:v>317.27963471099503</c:v>
                </c:pt>
                <c:pt idx="4981">
                  <c:v>317.34334548101799</c:v>
                </c:pt>
                <c:pt idx="4982">
                  <c:v>317.40705625103999</c:v>
                </c:pt>
                <c:pt idx="4983">
                  <c:v>317.47076702106199</c:v>
                </c:pt>
                <c:pt idx="4984">
                  <c:v>317.53447779108399</c:v>
                </c:pt>
                <c:pt idx="4985">
                  <c:v>317.59818856110701</c:v>
                </c:pt>
                <c:pt idx="4986">
                  <c:v>317.66189933112901</c:v>
                </c:pt>
                <c:pt idx="4987">
                  <c:v>317.72561010115101</c:v>
                </c:pt>
                <c:pt idx="4988">
                  <c:v>317.78932087117403</c:v>
                </c:pt>
                <c:pt idx="4989">
                  <c:v>317.85303164119603</c:v>
                </c:pt>
                <c:pt idx="4990">
                  <c:v>317.91674241121802</c:v>
                </c:pt>
                <c:pt idx="4991">
                  <c:v>317.98045318124002</c:v>
                </c:pt>
                <c:pt idx="4992">
                  <c:v>318.04416395126299</c:v>
                </c:pt>
                <c:pt idx="4993">
                  <c:v>318.10787472128499</c:v>
                </c:pt>
                <c:pt idx="4994">
                  <c:v>318.17158549130698</c:v>
                </c:pt>
                <c:pt idx="4995">
                  <c:v>318.23529626133001</c:v>
                </c:pt>
                <c:pt idx="4996">
                  <c:v>318.29900703135201</c:v>
                </c:pt>
                <c:pt idx="4997">
                  <c:v>318.362717801374</c:v>
                </c:pt>
                <c:pt idx="4998">
                  <c:v>318.426428571396</c:v>
                </c:pt>
                <c:pt idx="4999">
                  <c:v>318.49013934141902</c:v>
                </c:pt>
                <c:pt idx="5000">
                  <c:v>318.55385011144102</c:v>
                </c:pt>
                <c:pt idx="5001">
                  <c:v>318.61756088146302</c:v>
                </c:pt>
                <c:pt idx="5002">
                  <c:v>318.68127165148599</c:v>
                </c:pt>
                <c:pt idx="5003">
                  <c:v>318.74498242150798</c:v>
                </c:pt>
                <c:pt idx="5004">
                  <c:v>318.80869319152998</c:v>
                </c:pt>
                <c:pt idx="5005">
                  <c:v>318.87240396155198</c:v>
                </c:pt>
                <c:pt idx="5006">
                  <c:v>318.936114731575</c:v>
                </c:pt>
                <c:pt idx="5007">
                  <c:v>318.999825501597</c:v>
                </c:pt>
                <c:pt idx="5008">
                  <c:v>319.063536271619</c:v>
                </c:pt>
                <c:pt idx="5009">
                  <c:v>319.12724704164202</c:v>
                </c:pt>
                <c:pt idx="5010">
                  <c:v>319.19095781166402</c:v>
                </c:pt>
                <c:pt idx="5011">
                  <c:v>319.25466858168602</c:v>
                </c:pt>
                <c:pt idx="5012">
                  <c:v>319.31837935170802</c:v>
                </c:pt>
                <c:pt idx="5013">
                  <c:v>319.38209012173098</c:v>
                </c:pt>
                <c:pt idx="5014">
                  <c:v>319.44580089175298</c:v>
                </c:pt>
                <c:pt idx="5015">
                  <c:v>319.50951166177498</c:v>
                </c:pt>
                <c:pt idx="5016">
                  <c:v>319.573222431798</c:v>
                </c:pt>
                <c:pt idx="5017">
                  <c:v>319.63693320182</c:v>
                </c:pt>
                <c:pt idx="5018">
                  <c:v>319.700643971842</c:v>
                </c:pt>
                <c:pt idx="5019">
                  <c:v>319.764354741864</c:v>
                </c:pt>
                <c:pt idx="5020">
                  <c:v>319.82806551188702</c:v>
                </c:pt>
                <c:pt idx="5021">
                  <c:v>319.89177628190902</c:v>
                </c:pt>
                <c:pt idx="5022">
                  <c:v>319.95548705193102</c:v>
                </c:pt>
                <c:pt idx="5023">
                  <c:v>320.01919782195301</c:v>
                </c:pt>
                <c:pt idx="5024">
                  <c:v>320.08290859197598</c:v>
                </c:pt>
                <c:pt idx="5025">
                  <c:v>320.14661936199798</c:v>
                </c:pt>
                <c:pt idx="5026">
                  <c:v>320.21033013201998</c:v>
                </c:pt>
                <c:pt idx="5027">
                  <c:v>320.274040902043</c:v>
                </c:pt>
                <c:pt idx="5028">
                  <c:v>320.337751672065</c:v>
                </c:pt>
                <c:pt idx="5029">
                  <c:v>320.40146244208699</c:v>
                </c:pt>
                <c:pt idx="5030">
                  <c:v>320.46517321210899</c:v>
                </c:pt>
                <c:pt idx="5031">
                  <c:v>320.52888398213202</c:v>
                </c:pt>
                <c:pt idx="5032">
                  <c:v>320.59259475215401</c:v>
                </c:pt>
                <c:pt idx="5033">
                  <c:v>320.65630552217601</c:v>
                </c:pt>
                <c:pt idx="5034">
                  <c:v>320.72001629219898</c:v>
                </c:pt>
                <c:pt idx="5035">
                  <c:v>320.78372706222098</c:v>
                </c:pt>
                <c:pt idx="5036">
                  <c:v>320.84743783224297</c:v>
                </c:pt>
                <c:pt idx="5037">
                  <c:v>320.91114860226497</c:v>
                </c:pt>
                <c:pt idx="5038">
                  <c:v>320.97485937228799</c:v>
                </c:pt>
                <c:pt idx="5039">
                  <c:v>321.03857014230999</c:v>
                </c:pt>
                <c:pt idx="5040">
                  <c:v>321.10228091233199</c:v>
                </c:pt>
                <c:pt idx="5041">
                  <c:v>321.16599168235501</c:v>
                </c:pt>
                <c:pt idx="5042">
                  <c:v>321.22970245237701</c:v>
                </c:pt>
                <c:pt idx="5043">
                  <c:v>321.29341322239901</c:v>
                </c:pt>
                <c:pt idx="5044">
                  <c:v>321.35712399242101</c:v>
                </c:pt>
                <c:pt idx="5045">
                  <c:v>321.42083476244397</c:v>
                </c:pt>
                <c:pt idx="5046">
                  <c:v>321.48454553246597</c:v>
                </c:pt>
                <c:pt idx="5047">
                  <c:v>321.54825630248803</c:v>
                </c:pt>
                <c:pt idx="5048">
                  <c:v>321.61196707251099</c:v>
                </c:pt>
                <c:pt idx="5049">
                  <c:v>321.67567784253299</c:v>
                </c:pt>
                <c:pt idx="5050">
                  <c:v>321.73938861255499</c:v>
                </c:pt>
                <c:pt idx="5051">
                  <c:v>321.80309938257699</c:v>
                </c:pt>
                <c:pt idx="5052">
                  <c:v>321.86681015260001</c:v>
                </c:pt>
                <c:pt idx="5053">
                  <c:v>321.93052092262201</c:v>
                </c:pt>
                <c:pt idx="5054">
                  <c:v>321.99423169264401</c:v>
                </c:pt>
                <c:pt idx="5055">
                  <c:v>322.05794246266697</c:v>
                </c:pt>
                <c:pt idx="5056">
                  <c:v>322.12165323268903</c:v>
                </c:pt>
                <c:pt idx="5057">
                  <c:v>322.18536400271103</c:v>
                </c:pt>
                <c:pt idx="5058">
                  <c:v>322.24907477273302</c:v>
                </c:pt>
                <c:pt idx="5059">
                  <c:v>322.31278554275599</c:v>
                </c:pt>
                <c:pt idx="5060">
                  <c:v>322.37649631277799</c:v>
                </c:pt>
                <c:pt idx="5061">
                  <c:v>322.44020708279999</c:v>
                </c:pt>
                <c:pt idx="5062">
                  <c:v>322.50391785282301</c:v>
                </c:pt>
                <c:pt idx="5063">
                  <c:v>322.56762862284501</c:v>
                </c:pt>
                <c:pt idx="5064">
                  <c:v>322.63133939286701</c:v>
                </c:pt>
                <c:pt idx="5065">
                  <c:v>322.695050162889</c:v>
                </c:pt>
                <c:pt idx="5066">
                  <c:v>322.75876093291203</c:v>
                </c:pt>
                <c:pt idx="5067">
                  <c:v>322.82247170293402</c:v>
                </c:pt>
                <c:pt idx="5068">
                  <c:v>322.88618247295602</c:v>
                </c:pt>
                <c:pt idx="5069">
                  <c:v>322.94989324297899</c:v>
                </c:pt>
                <c:pt idx="5070">
                  <c:v>323.01360401300099</c:v>
                </c:pt>
                <c:pt idx="5071">
                  <c:v>323.07731478302298</c:v>
                </c:pt>
                <c:pt idx="5072">
                  <c:v>323.14102555304498</c:v>
                </c:pt>
                <c:pt idx="5073">
                  <c:v>323.204736323068</c:v>
                </c:pt>
                <c:pt idx="5074">
                  <c:v>323.26844709309</c:v>
                </c:pt>
                <c:pt idx="5075">
                  <c:v>323.332157863112</c:v>
                </c:pt>
                <c:pt idx="5076">
                  <c:v>323.395868633134</c:v>
                </c:pt>
                <c:pt idx="5077">
                  <c:v>323.45957940315702</c:v>
                </c:pt>
                <c:pt idx="5078">
                  <c:v>323.52329017317902</c:v>
                </c:pt>
                <c:pt idx="5079">
                  <c:v>323.58700094320102</c:v>
                </c:pt>
                <c:pt idx="5080">
                  <c:v>323.65071171322398</c:v>
                </c:pt>
                <c:pt idx="5081">
                  <c:v>323.71442248324598</c:v>
                </c:pt>
                <c:pt idx="5082">
                  <c:v>323.77813325326798</c:v>
                </c:pt>
                <c:pt idx="5083">
                  <c:v>323.84184402328998</c:v>
                </c:pt>
                <c:pt idx="5084">
                  <c:v>323.905554793313</c:v>
                </c:pt>
                <c:pt idx="5085">
                  <c:v>323.969265563335</c:v>
                </c:pt>
                <c:pt idx="5086">
                  <c:v>324.032976333357</c:v>
                </c:pt>
                <c:pt idx="5087">
                  <c:v>324.09668710338002</c:v>
                </c:pt>
                <c:pt idx="5088">
                  <c:v>324.16039787340202</c:v>
                </c:pt>
                <c:pt idx="5089">
                  <c:v>324.22410864342402</c:v>
                </c:pt>
                <c:pt idx="5090">
                  <c:v>324.28781941344602</c:v>
                </c:pt>
                <c:pt idx="5091">
                  <c:v>324.35153018346898</c:v>
                </c:pt>
                <c:pt idx="5092">
                  <c:v>324.41524095349098</c:v>
                </c:pt>
                <c:pt idx="5093">
                  <c:v>324.47895172351298</c:v>
                </c:pt>
                <c:pt idx="5094">
                  <c:v>324.542662493536</c:v>
                </c:pt>
                <c:pt idx="5095">
                  <c:v>324.606373263558</c:v>
                </c:pt>
                <c:pt idx="5096">
                  <c:v>324.67008403358</c:v>
                </c:pt>
                <c:pt idx="5097">
                  <c:v>324.733794803602</c:v>
                </c:pt>
                <c:pt idx="5098">
                  <c:v>324.79750557362502</c:v>
                </c:pt>
                <c:pt idx="5099">
                  <c:v>324.86121634364702</c:v>
                </c:pt>
                <c:pt idx="5100">
                  <c:v>324.92492711366901</c:v>
                </c:pt>
                <c:pt idx="5101">
                  <c:v>324.98863788369198</c:v>
                </c:pt>
                <c:pt idx="5102">
                  <c:v>325.05234865371398</c:v>
                </c:pt>
                <c:pt idx="5103">
                  <c:v>325.11605942373598</c:v>
                </c:pt>
                <c:pt idx="5104">
                  <c:v>325.17977019375797</c:v>
                </c:pt>
                <c:pt idx="5105">
                  <c:v>325.243480963781</c:v>
                </c:pt>
                <c:pt idx="5106">
                  <c:v>325.30719173380299</c:v>
                </c:pt>
                <c:pt idx="5107">
                  <c:v>325.37090250382499</c:v>
                </c:pt>
                <c:pt idx="5108">
                  <c:v>325.43461327384802</c:v>
                </c:pt>
                <c:pt idx="5109">
                  <c:v>325.49832404387001</c:v>
                </c:pt>
                <c:pt idx="5110">
                  <c:v>325.56203481389201</c:v>
                </c:pt>
                <c:pt idx="5111">
                  <c:v>325.62574558391401</c:v>
                </c:pt>
                <c:pt idx="5112">
                  <c:v>325.68945635393698</c:v>
                </c:pt>
                <c:pt idx="5113">
                  <c:v>325.75316712395897</c:v>
                </c:pt>
                <c:pt idx="5114">
                  <c:v>325.81687789398097</c:v>
                </c:pt>
                <c:pt idx="5115">
                  <c:v>325.88058866400399</c:v>
                </c:pt>
                <c:pt idx="5116">
                  <c:v>325.94429943402599</c:v>
                </c:pt>
                <c:pt idx="5117">
                  <c:v>326.00801020404799</c:v>
                </c:pt>
                <c:pt idx="5118">
                  <c:v>326.07172097406999</c:v>
                </c:pt>
                <c:pt idx="5119">
                  <c:v>326.13543174409301</c:v>
                </c:pt>
                <c:pt idx="5120">
                  <c:v>326.19914251411501</c:v>
                </c:pt>
                <c:pt idx="5121">
                  <c:v>326.26285328413701</c:v>
                </c:pt>
                <c:pt idx="5122">
                  <c:v>326.32656405415901</c:v>
                </c:pt>
                <c:pt idx="5123">
                  <c:v>326.39027482418197</c:v>
                </c:pt>
                <c:pt idx="5124">
                  <c:v>326.45398559420403</c:v>
                </c:pt>
                <c:pt idx="5125">
                  <c:v>326.51769636422603</c:v>
                </c:pt>
                <c:pt idx="5126">
                  <c:v>326.58140713424899</c:v>
                </c:pt>
                <c:pt idx="5127">
                  <c:v>326.64511790427099</c:v>
                </c:pt>
                <c:pt idx="5128">
                  <c:v>326.70882867429299</c:v>
                </c:pt>
                <c:pt idx="5129">
                  <c:v>326.77253944431499</c:v>
                </c:pt>
                <c:pt idx="5130">
                  <c:v>326.83625021433801</c:v>
                </c:pt>
                <c:pt idx="5131">
                  <c:v>326.89996098436001</c:v>
                </c:pt>
                <c:pt idx="5132">
                  <c:v>326.96367175438201</c:v>
                </c:pt>
                <c:pt idx="5133">
                  <c:v>327.02738252440503</c:v>
                </c:pt>
                <c:pt idx="5134">
                  <c:v>327.09109329442703</c:v>
                </c:pt>
                <c:pt idx="5135">
                  <c:v>327.15480406444902</c:v>
                </c:pt>
                <c:pt idx="5136">
                  <c:v>327.21851483447102</c:v>
                </c:pt>
                <c:pt idx="5137">
                  <c:v>327.28222560449399</c:v>
                </c:pt>
                <c:pt idx="5138">
                  <c:v>327.34593637451599</c:v>
                </c:pt>
                <c:pt idx="5139">
                  <c:v>327.40964714453798</c:v>
                </c:pt>
                <c:pt idx="5140">
                  <c:v>327.47335791456101</c:v>
                </c:pt>
                <c:pt idx="5141">
                  <c:v>327.53706868458301</c:v>
                </c:pt>
                <c:pt idx="5142">
                  <c:v>327.600779454605</c:v>
                </c:pt>
                <c:pt idx="5143">
                  <c:v>327.664490224627</c:v>
                </c:pt>
                <c:pt idx="5144">
                  <c:v>327.72820099465002</c:v>
                </c:pt>
                <c:pt idx="5145">
                  <c:v>327.79191176467202</c:v>
                </c:pt>
                <c:pt idx="5146">
                  <c:v>327.85562253469402</c:v>
                </c:pt>
                <c:pt idx="5147">
                  <c:v>327.91933330471699</c:v>
                </c:pt>
                <c:pt idx="5148">
                  <c:v>327.98304407473898</c:v>
                </c:pt>
                <c:pt idx="5149">
                  <c:v>328.04675484476098</c:v>
                </c:pt>
                <c:pt idx="5150">
                  <c:v>328.11046561478298</c:v>
                </c:pt>
                <c:pt idx="5151">
                  <c:v>328.174176384806</c:v>
                </c:pt>
                <c:pt idx="5152">
                  <c:v>328.237887154828</c:v>
                </c:pt>
                <c:pt idx="5153">
                  <c:v>328.30159792485</c:v>
                </c:pt>
                <c:pt idx="5154">
                  <c:v>328.36530869487302</c:v>
                </c:pt>
                <c:pt idx="5155">
                  <c:v>328.42901946489502</c:v>
                </c:pt>
                <c:pt idx="5156">
                  <c:v>328.49273023491702</c:v>
                </c:pt>
                <c:pt idx="5157">
                  <c:v>328.55644100493902</c:v>
                </c:pt>
                <c:pt idx="5158">
                  <c:v>328.62015177496198</c:v>
                </c:pt>
                <c:pt idx="5159">
                  <c:v>328.68386254498398</c:v>
                </c:pt>
                <c:pt idx="5160">
                  <c:v>328.74757331500598</c:v>
                </c:pt>
                <c:pt idx="5161">
                  <c:v>328.811284085029</c:v>
                </c:pt>
                <c:pt idx="5162">
                  <c:v>328.874994855051</c:v>
                </c:pt>
                <c:pt idx="5163">
                  <c:v>328.938705625073</c:v>
                </c:pt>
                <c:pt idx="5164">
                  <c:v>329.002416395095</c:v>
                </c:pt>
                <c:pt idx="5165">
                  <c:v>329.06612716511802</c:v>
                </c:pt>
                <c:pt idx="5166">
                  <c:v>329.12983793514002</c:v>
                </c:pt>
                <c:pt idx="5167">
                  <c:v>329.19354870516202</c:v>
                </c:pt>
                <c:pt idx="5168">
                  <c:v>329.25725947518401</c:v>
                </c:pt>
                <c:pt idx="5169">
                  <c:v>329.32097024520698</c:v>
                </c:pt>
                <c:pt idx="5170">
                  <c:v>329.38468101522898</c:v>
                </c:pt>
                <c:pt idx="5171">
                  <c:v>329.44839178525098</c:v>
                </c:pt>
                <c:pt idx="5172">
                  <c:v>329.512102555274</c:v>
                </c:pt>
                <c:pt idx="5173">
                  <c:v>329.575813325296</c:v>
                </c:pt>
                <c:pt idx="5174">
                  <c:v>329.639524095318</c:v>
                </c:pt>
                <c:pt idx="5175">
                  <c:v>329.70323486533999</c:v>
                </c:pt>
                <c:pt idx="5176">
                  <c:v>329.76694563536302</c:v>
                </c:pt>
                <c:pt idx="5177">
                  <c:v>329.83065640538501</c:v>
                </c:pt>
                <c:pt idx="5178">
                  <c:v>329.89436717540701</c:v>
                </c:pt>
                <c:pt idx="5179">
                  <c:v>329.95807794542998</c:v>
                </c:pt>
                <c:pt idx="5180">
                  <c:v>330.02178871545198</c:v>
                </c:pt>
                <c:pt idx="5181">
                  <c:v>330.08549948547397</c:v>
                </c:pt>
                <c:pt idx="5182">
                  <c:v>330.14921025549597</c:v>
                </c:pt>
                <c:pt idx="5183">
                  <c:v>330.21292102551899</c:v>
                </c:pt>
                <c:pt idx="5184">
                  <c:v>330.27663179554099</c:v>
                </c:pt>
                <c:pt idx="5185">
                  <c:v>330.34034256556299</c:v>
                </c:pt>
                <c:pt idx="5186">
                  <c:v>330.40405333558601</c:v>
                </c:pt>
                <c:pt idx="5187">
                  <c:v>330.46776410560801</c:v>
                </c:pt>
                <c:pt idx="5188">
                  <c:v>330.53147487563001</c:v>
                </c:pt>
                <c:pt idx="5189">
                  <c:v>330.59518564565201</c:v>
                </c:pt>
                <c:pt idx="5190">
                  <c:v>330.65889641567497</c:v>
                </c:pt>
                <c:pt idx="5191">
                  <c:v>330.72260718569697</c:v>
                </c:pt>
                <c:pt idx="5192">
                  <c:v>330.78631795571903</c:v>
                </c:pt>
                <c:pt idx="5193">
                  <c:v>330.85002872574199</c:v>
                </c:pt>
                <c:pt idx="5194">
                  <c:v>330.91373949576399</c:v>
                </c:pt>
                <c:pt idx="5195">
                  <c:v>330.97745026578599</c:v>
                </c:pt>
                <c:pt idx="5196">
                  <c:v>331.04116103580799</c:v>
                </c:pt>
                <c:pt idx="5197">
                  <c:v>331.10487180583101</c:v>
                </c:pt>
                <c:pt idx="5198">
                  <c:v>331.16858257585301</c:v>
                </c:pt>
                <c:pt idx="5199">
                  <c:v>331.23229334587501</c:v>
                </c:pt>
                <c:pt idx="5200">
                  <c:v>331.29600411589797</c:v>
                </c:pt>
                <c:pt idx="5201">
                  <c:v>331.35971488592003</c:v>
                </c:pt>
                <c:pt idx="5202">
                  <c:v>331.42342565594203</c:v>
                </c:pt>
                <c:pt idx="5203">
                  <c:v>331.48713642596402</c:v>
                </c:pt>
                <c:pt idx="5204">
                  <c:v>331.55084719598699</c:v>
                </c:pt>
                <c:pt idx="5205">
                  <c:v>331.61455796600899</c:v>
                </c:pt>
                <c:pt idx="5206">
                  <c:v>331.67826873603099</c:v>
                </c:pt>
                <c:pt idx="5207">
                  <c:v>331.74197950605401</c:v>
                </c:pt>
                <c:pt idx="5208">
                  <c:v>331.80569027607601</c:v>
                </c:pt>
                <c:pt idx="5209">
                  <c:v>331.86940104609801</c:v>
                </c:pt>
                <c:pt idx="5210">
                  <c:v>331.93311181612</c:v>
                </c:pt>
                <c:pt idx="5211">
                  <c:v>331.99682258614303</c:v>
                </c:pt>
                <c:pt idx="5212">
                  <c:v>332.06053335616502</c:v>
                </c:pt>
                <c:pt idx="5213">
                  <c:v>332.12424412618702</c:v>
                </c:pt>
                <c:pt idx="5214">
                  <c:v>332.18795489620999</c:v>
                </c:pt>
                <c:pt idx="5215">
                  <c:v>332.25166566623199</c:v>
                </c:pt>
                <c:pt idx="5216">
                  <c:v>332.31537643625398</c:v>
                </c:pt>
                <c:pt idx="5217">
                  <c:v>332.37908720627598</c:v>
                </c:pt>
                <c:pt idx="5218">
                  <c:v>332.442797976299</c:v>
                </c:pt>
                <c:pt idx="5219">
                  <c:v>332.506508746321</c:v>
                </c:pt>
                <c:pt idx="5220">
                  <c:v>332.570219516343</c:v>
                </c:pt>
                <c:pt idx="5221">
                  <c:v>332.633930286365</c:v>
                </c:pt>
                <c:pt idx="5222">
                  <c:v>332.69764105638802</c:v>
                </c:pt>
                <c:pt idx="5223">
                  <c:v>332.76135182641002</c:v>
                </c:pt>
                <c:pt idx="5224">
                  <c:v>332.82506259643202</c:v>
                </c:pt>
                <c:pt idx="5225">
                  <c:v>332.88877336645498</c:v>
                </c:pt>
                <c:pt idx="5226">
                  <c:v>332.95248413647698</c:v>
                </c:pt>
                <c:pt idx="5227">
                  <c:v>333.01619490649898</c:v>
                </c:pt>
                <c:pt idx="5228">
                  <c:v>333.07990567652098</c:v>
                </c:pt>
                <c:pt idx="5229">
                  <c:v>333.143616446544</c:v>
                </c:pt>
                <c:pt idx="5230">
                  <c:v>333.207327216566</c:v>
                </c:pt>
                <c:pt idx="5231">
                  <c:v>333.271037986588</c:v>
                </c:pt>
                <c:pt idx="5232">
                  <c:v>333.33474875661102</c:v>
                </c:pt>
                <c:pt idx="5233">
                  <c:v>333.39845952663302</c:v>
                </c:pt>
                <c:pt idx="5234">
                  <c:v>333.46217029665502</c:v>
                </c:pt>
                <c:pt idx="5235">
                  <c:v>333.52588106667702</c:v>
                </c:pt>
                <c:pt idx="5236">
                  <c:v>333.58959183669998</c:v>
                </c:pt>
                <c:pt idx="5237">
                  <c:v>333.65330260672198</c:v>
                </c:pt>
                <c:pt idx="5238">
                  <c:v>333.71701337674398</c:v>
                </c:pt>
                <c:pt idx="5239">
                  <c:v>333.780724146767</c:v>
                </c:pt>
                <c:pt idx="5240">
                  <c:v>333.844434916789</c:v>
                </c:pt>
                <c:pt idx="5241">
                  <c:v>333.908145686811</c:v>
                </c:pt>
                <c:pt idx="5242">
                  <c:v>333.971856456833</c:v>
                </c:pt>
                <c:pt idx="5243">
                  <c:v>334.03556722685602</c:v>
                </c:pt>
                <c:pt idx="5244">
                  <c:v>334.09927799687802</c:v>
                </c:pt>
                <c:pt idx="5245">
                  <c:v>334.16298876690001</c:v>
                </c:pt>
                <c:pt idx="5246">
                  <c:v>334.22669953692298</c:v>
                </c:pt>
                <c:pt idx="5247">
                  <c:v>334.29041030694498</c:v>
                </c:pt>
                <c:pt idx="5248">
                  <c:v>334.35412107696698</c:v>
                </c:pt>
                <c:pt idx="5249">
                  <c:v>334.41783184698897</c:v>
                </c:pt>
                <c:pt idx="5250">
                  <c:v>334.481542617012</c:v>
                </c:pt>
                <c:pt idx="5251">
                  <c:v>334.54525338703399</c:v>
                </c:pt>
                <c:pt idx="5252">
                  <c:v>334.60896415705599</c:v>
                </c:pt>
                <c:pt idx="5253">
                  <c:v>334.67267492707902</c:v>
                </c:pt>
                <c:pt idx="5254">
                  <c:v>334.73638569710101</c:v>
                </c:pt>
                <c:pt idx="5255">
                  <c:v>334.80009646712301</c:v>
                </c:pt>
                <c:pt idx="5256">
                  <c:v>334.86380723714501</c:v>
                </c:pt>
                <c:pt idx="5257">
                  <c:v>334.92751800716798</c:v>
                </c:pt>
                <c:pt idx="5258">
                  <c:v>334.99122877718997</c:v>
                </c:pt>
                <c:pt idx="5259">
                  <c:v>335.05493954721197</c:v>
                </c:pt>
                <c:pt idx="5260">
                  <c:v>335.11865031723499</c:v>
                </c:pt>
                <c:pt idx="5261">
                  <c:v>335.18236108725699</c:v>
                </c:pt>
                <c:pt idx="5262">
                  <c:v>335.24607185727899</c:v>
                </c:pt>
                <c:pt idx="5263">
                  <c:v>335.30978262730099</c:v>
                </c:pt>
                <c:pt idx="5264">
                  <c:v>335.37349339732401</c:v>
                </c:pt>
                <c:pt idx="5265">
                  <c:v>335.43720416734601</c:v>
                </c:pt>
                <c:pt idx="5266">
                  <c:v>335.50091493736801</c:v>
                </c:pt>
                <c:pt idx="5267">
                  <c:v>335.56462570739001</c:v>
                </c:pt>
                <c:pt idx="5268">
                  <c:v>335.62833647741297</c:v>
                </c:pt>
                <c:pt idx="5269">
                  <c:v>335.69204724743503</c:v>
                </c:pt>
                <c:pt idx="5270">
                  <c:v>335.75575801745703</c:v>
                </c:pt>
                <c:pt idx="5271">
                  <c:v>335.81946878747999</c:v>
                </c:pt>
                <c:pt idx="5272">
                  <c:v>335.88317955750199</c:v>
                </c:pt>
                <c:pt idx="5273">
                  <c:v>335.94689032752399</c:v>
                </c:pt>
                <c:pt idx="5274">
                  <c:v>336.01060109754599</c:v>
                </c:pt>
                <c:pt idx="5275">
                  <c:v>336.07431186756901</c:v>
                </c:pt>
                <c:pt idx="5276">
                  <c:v>336.13802263759101</c:v>
                </c:pt>
                <c:pt idx="5277">
                  <c:v>336.20173340761301</c:v>
                </c:pt>
                <c:pt idx="5278">
                  <c:v>336.26544417763603</c:v>
                </c:pt>
                <c:pt idx="5279">
                  <c:v>336.32915494765803</c:v>
                </c:pt>
                <c:pt idx="5280">
                  <c:v>336.39286571768002</c:v>
                </c:pt>
                <c:pt idx="5281">
                  <c:v>336.45657648770202</c:v>
                </c:pt>
                <c:pt idx="5282">
                  <c:v>336.52028725772499</c:v>
                </c:pt>
                <c:pt idx="5283">
                  <c:v>336.58399802774699</c:v>
                </c:pt>
                <c:pt idx="5284">
                  <c:v>336.64770879776898</c:v>
                </c:pt>
                <c:pt idx="5285">
                  <c:v>336.71141956779201</c:v>
                </c:pt>
                <c:pt idx="5286">
                  <c:v>336.77513033781401</c:v>
                </c:pt>
                <c:pt idx="5287">
                  <c:v>336.838841107836</c:v>
                </c:pt>
                <c:pt idx="5288">
                  <c:v>336.902551877858</c:v>
                </c:pt>
                <c:pt idx="5289">
                  <c:v>336.96626264788102</c:v>
                </c:pt>
                <c:pt idx="5290">
                  <c:v>337.02997341790302</c:v>
                </c:pt>
                <c:pt idx="5291">
                  <c:v>337.09368418792502</c:v>
                </c:pt>
                <c:pt idx="5292">
                  <c:v>337.15739495794799</c:v>
                </c:pt>
                <c:pt idx="5293">
                  <c:v>337.22110572796998</c:v>
                </c:pt>
                <c:pt idx="5294">
                  <c:v>337.28481649799198</c:v>
                </c:pt>
                <c:pt idx="5295">
                  <c:v>337.34852726801398</c:v>
                </c:pt>
                <c:pt idx="5296">
                  <c:v>337.412238038037</c:v>
                </c:pt>
                <c:pt idx="5297">
                  <c:v>337.475948808059</c:v>
                </c:pt>
                <c:pt idx="5298">
                  <c:v>337.539659578081</c:v>
                </c:pt>
                <c:pt idx="5299">
                  <c:v>337.60337034810402</c:v>
                </c:pt>
                <c:pt idx="5300">
                  <c:v>337.66708111812602</c:v>
                </c:pt>
                <c:pt idx="5301">
                  <c:v>337.73079188814802</c:v>
                </c:pt>
                <c:pt idx="5302">
                  <c:v>337.79450265817002</c:v>
                </c:pt>
                <c:pt idx="5303">
                  <c:v>337.85821342819298</c:v>
                </c:pt>
                <c:pt idx="5304">
                  <c:v>337.92192419821498</c:v>
                </c:pt>
                <c:pt idx="5305">
                  <c:v>337.98563496823698</c:v>
                </c:pt>
                <c:pt idx="5306">
                  <c:v>338.04934573826</c:v>
                </c:pt>
                <c:pt idx="5307">
                  <c:v>338.113056508282</c:v>
                </c:pt>
                <c:pt idx="5308">
                  <c:v>338.176767278304</c:v>
                </c:pt>
                <c:pt idx="5309">
                  <c:v>338.240478048326</c:v>
                </c:pt>
                <c:pt idx="5310">
                  <c:v>338.30418881834902</c:v>
                </c:pt>
                <c:pt idx="5311">
                  <c:v>338.36789958837102</c:v>
                </c:pt>
                <c:pt idx="5312">
                  <c:v>338.43161035839302</c:v>
                </c:pt>
                <c:pt idx="5313">
                  <c:v>338.49532112841501</c:v>
                </c:pt>
                <c:pt idx="5314">
                  <c:v>338.55903189843798</c:v>
                </c:pt>
                <c:pt idx="5315">
                  <c:v>338.62274266845998</c:v>
                </c:pt>
                <c:pt idx="5316">
                  <c:v>338.68645343848198</c:v>
                </c:pt>
                <c:pt idx="5317">
                  <c:v>338.750164208505</c:v>
                </c:pt>
                <c:pt idx="5318">
                  <c:v>338.813874978527</c:v>
                </c:pt>
                <c:pt idx="5319">
                  <c:v>338.877585748549</c:v>
                </c:pt>
                <c:pt idx="5320">
                  <c:v>338.94129651857099</c:v>
                </c:pt>
                <c:pt idx="5321">
                  <c:v>339.00500728859402</c:v>
                </c:pt>
                <c:pt idx="5322">
                  <c:v>339.06871805861601</c:v>
                </c:pt>
                <c:pt idx="5323">
                  <c:v>339.13242882863801</c:v>
                </c:pt>
                <c:pt idx="5324">
                  <c:v>339.19613959866098</c:v>
                </c:pt>
                <c:pt idx="5325">
                  <c:v>339.25985036868298</c:v>
                </c:pt>
                <c:pt idx="5326">
                  <c:v>339.32356113870497</c:v>
                </c:pt>
                <c:pt idx="5327">
                  <c:v>339.38727190872697</c:v>
                </c:pt>
                <c:pt idx="5328">
                  <c:v>339.45098267874999</c:v>
                </c:pt>
                <c:pt idx="5329">
                  <c:v>339.51469344877199</c:v>
                </c:pt>
                <c:pt idx="5330">
                  <c:v>339.57840421879399</c:v>
                </c:pt>
                <c:pt idx="5331">
                  <c:v>339.64211498881701</c:v>
                </c:pt>
                <c:pt idx="5332">
                  <c:v>339.70582575883901</c:v>
                </c:pt>
                <c:pt idx="5333">
                  <c:v>339.76953652886101</c:v>
                </c:pt>
                <c:pt idx="5334">
                  <c:v>339.83324729888301</c:v>
                </c:pt>
                <c:pt idx="5335">
                  <c:v>339.89695806890597</c:v>
                </c:pt>
                <c:pt idx="5336">
                  <c:v>339.96066883892797</c:v>
                </c:pt>
                <c:pt idx="5337">
                  <c:v>340.02437960895003</c:v>
                </c:pt>
                <c:pt idx="5338">
                  <c:v>340.08809037897299</c:v>
                </c:pt>
                <c:pt idx="5339">
                  <c:v>340.15180114899499</c:v>
                </c:pt>
                <c:pt idx="5340">
                  <c:v>340.21551191901699</c:v>
                </c:pt>
                <c:pt idx="5341">
                  <c:v>340.27922268903899</c:v>
                </c:pt>
                <c:pt idx="5342">
                  <c:v>340.34293345906201</c:v>
                </c:pt>
                <c:pt idx="5343">
                  <c:v>340.40664422908401</c:v>
                </c:pt>
                <c:pt idx="5344">
                  <c:v>340.47035499910601</c:v>
                </c:pt>
                <c:pt idx="5345">
                  <c:v>340.53406576912897</c:v>
                </c:pt>
                <c:pt idx="5346">
                  <c:v>340.59777653915103</c:v>
                </c:pt>
                <c:pt idx="5347">
                  <c:v>340.66148730917303</c:v>
                </c:pt>
                <c:pt idx="5348">
                  <c:v>340.72519807919502</c:v>
                </c:pt>
                <c:pt idx="5349">
                  <c:v>340.78890884921799</c:v>
                </c:pt>
                <c:pt idx="5350">
                  <c:v>340.85261961923999</c:v>
                </c:pt>
                <c:pt idx="5351">
                  <c:v>340.91633038926199</c:v>
                </c:pt>
                <c:pt idx="5352">
                  <c:v>340.98004115928501</c:v>
                </c:pt>
                <c:pt idx="5353">
                  <c:v>341.04375192930701</c:v>
                </c:pt>
                <c:pt idx="5354">
                  <c:v>341.10746269932901</c:v>
                </c:pt>
                <c:pt idx="5355">
                  <c:v>341.171173469351</c:v>
                </c:pt>
                <c:pt idx="5356">
                  <c:v>341.23488423937403</c:v>
                </c:pt>
                <c:pt idx="5357">
                  <c:v>341.29859500939602</c:v>
                </c:pt>
                <c:pt idx="5358">
                  <c:v>341.36230577941802</c:v>
                </c:pt>
                <c:pt idx="5359">
                  <c:v>341.42601654944099</c:v>
                </c:pt>
                <c:pt idx="5360">
                  <c:v>341.48972731946299</c:v>
                </c:pt>
                <c:pt idx="5361">
                  <c:v>341.55343808948498</c:v>
                </c:pt>
                <c:pt idx="5362">
                  <c:v>341.61714885950698</c:v>
                </c:pt>
                <c:pt idx="5363">
                  <c:v>341.68085962953</c:v>
                </c:pt>
                <c:pt idx="5364">
                  <c:v>341.744570399552</c:v>
                </c:pt>
                <c:pt idx="5365">
                  <c:v>341.808281169574</c:v>
                </c:pt>
                <c:pt idx="5366">
                  <c:v>341.871991939596</c:v>
                </c:pt>
                <c:pt idx="5367">
                  <c:v>341.93570270961902</c:v>
                </c:pt>
                <c:pt idx="5368">
                  <c:v>341.99941347964102</c:v>
                </c:pt>
                <c:pt idx="5369">
                  <c:v>342.06312424966302</c:v>
                </c:pt>
                <c:pt idx="5370">
                  <c:v>342.12683501968598</c:v>
                </c:pt>
                <c:pt idx="5371">
                  <c:v>342.19054578970798</c:v>
                </c:pt>
                <c:pt idx="5372">
                  <c:v>342.25425655972998</c:v>
                </c:pt>
                <c:pt idx="5373">
                  <c:v>342.31796732975198</c:v>
                </c:pt>
                <c:pt idx="5374">
                  <c:v>342.381678099775</c:v>
                </c:pt>
                <c:pt idx="5375">
                  <c:v>342.445388869797</c:v>
                </c:pt>
                <c:pt idx="5376">
                  <c:v>342.509099639819</c:v>
                </c:pt>
                <c:pt idx="5377">
                  <c:v>342.57281040984202</c:v>
                </c:pt>
                <c:pt idx="5378">
                  <c:v>342.63652117986402</c:v>
                </c:pt>
                <c:pt idx="5379">
                  <c:v>342.70023194988602</c:v>
                </c:pt>
                <c:pt idx="5380">
                  <c:v>342.76394271990802</c:v>
                </c:pt>
                <c:pt idx="5381">
                  <c:v>342.82765348993098</c:v>
                </c:pt>
                <c:pt idx="5382">
                  <c:v>342.89136425995298</c:v>
                </c:pt>
                <c:pt idx="5383">
                  <c:v>342.95507502997498</c:v>
                </c:pt>
                <c:pt idx="5384">
                  <c:v>343.018785799998</c:v>
                </c:pt>
                <c:pt idx="5385">
                  <c:v>343.08249657002</c:v>
                </c:pt>
                <c:pt idx="5386">
                  <c:v>343.146207340042</c:v>
                </c:pt>
                <c:pt idx="5387">
                  <c:v>343.209918110064</c:v>
                </c:pt>
                <c:pt idx="5388">
                  <c:v>343.27362888008702</c:v>
                </c:pt>
                <c:pt idx="5389">
                  <c:v>343.33733965010902</c:v>
                </c:pt>
                <c:pt idx="5390">
                  <c:v>343.40105042013101</c:v>
                </c:pt>
                <c:pt idx="5391">
                  <c:v>343.46476119015398</c:v>
                </c:pt>
                <c:pt idx="5392">
                  <c:v>343.52847196017598</c:v>
                </c:pt>
                <c:pt idx="5393">
                  <c:v>343.59218273019798</c:v>
                </c:pt>
                <c:pt idx="5394">
                  <c:v>343.65589350021997</c:v>
                </c:pt>
                <c:pt idx="5395">
                  <c:v>343.719604270243</c:v>
                </c:pt>
                <c:pt idx="5396">
                  <c:v>343.78331504026499</c:v>
                </c:pt>
                <c:pt idx="5397">
                  <c:v>343.84702581028699</c:v>
                </c:pt>
                <c:pt idx="5398">
                  <c:v>343.91073658031002</c:v>
                </c:pt>
                <c:pt idx="5399">
                  <c:v>343.97444735033201</c:v>
                </c:pt>
                <c:pt idx="5400">
                  <c:v>344.03815812035401</c:v>
                </c:pt>
                <c:pt idx="5401">
                  <c:v>344.10186889037601</c:v>
                </c:pt>
                <c:pt idx="5402">
                  <c:v>344.16557966039898</c:v>
                </c:pt>
                <c:pt idx="5403">
                  <c:v>344.22929043042097</c:v>
                </c:pt>
                <c:pt idx="5404">
                  <c:v>344.29300120044297</c:v>
                </c:pt>
                <c:pt idx="5405">
                  <c:v>344.35671197046599</c:v>
                </c:pt>
                <c:pt idx="5406">
                  <c:v>344.42042274048799</c:v>
                </c:pt>
                <c:pt idx="5407">
                  <c:v>344.48413351050999</c:v>
                </c:pt>
                <c:pt idx="5408">
                  <c:v>344.54784428053199</c:v>
                </c:pt>
                <c:pt idx="5409">
                  <c:v>344.61155505055501</c:v>
                </c:pt>
                <c:pt idx="5410">
                  <c:v>344.67526582057701</c:v>
                </c:pt>
                <c:pt idx="5411">
                  <c:v>344.73897659059901</c:v>
                </c:pt>
                <c:pt idx="5412">
                  <c:v>344.80268736062101</c:v>
                </c:pt>
                <c:pt idx="5413">
                  <c:v>344.86639813064397</c:v>
                </c:pt>
                <c:pt idx="5414">
                  <c:v>344.93010890066603</c:v>
                </c:pt>
                <c:pt idx="5415">
                  <c:v>344.99381967068803</c:v>
                </c:pt>
                <c:pt idx="5416">
                  <c:v>345.05753044071099</c:v>
                </c:pt>
                <c:pt idx="5417">
                  <c:v>345.12124121073299</c:v>
                </c:pt>
                <c:pt idx="5418">
                  <c:v>345.18495198075499</c:v>
                </c:pt>
                <c:pt idx="5419">
                  <c:v>345.24866275077699</c:v>
                </c:pt>
                <c:pt idx="5420">
                  <c:v>345.31237352080001</c:v>
                </c:pt>
                <c:pt idx="5421">
                  <c:v>345.37608429082201</c:v>
                </c:pt>
                <c:pt idx="5422">
                  <c:v>345.43979506084401</c:v>
                </c:pt>
                <c:pt idx="5423">
                  <c:v>345.50350583086703</c:v>
                </c:pt>
                <c:pt idx="5424">
                  <c:v>345.56721660088903</c:v>
                </c:pt>
                <c:pt idx="5425">
                  <c:v>345.63092737091102</c:v>
                </c:pt>
                <c:pt idx="5426">
                  <c:v>345.69463814093302</c:v>
                </c:pt>
                <c:pt idx="5427">
                  <c:v>345.75834891095599</c:v>
                </c:pt>
                <c:pt idx="5428">
                  <c:v>345.82205968097799</c:v>
                </c:pt>
                <c:pt idx="5429">
                  <c:v>345.88577045099998</c:v>
                </c:pt>
                <c:pt idx="5430">
                  <c:v>345.94948122102301</c:v>
                </c:pt>
                <c:pt idx="5431">
                  <c:v>346.01319199104501</c:v>
                </c:pt>
                <c:pt idx="5432">
                  <c:v>346.076902761067</c:v>
                </c:pt>
                <c:pt idx="5433">
                  <c:v>346.140613531089</c:v>
                </c:pt>
                <c:pt idx="5434">
                  <c:v>346.20432430111202</c:v>
                </c:pt>
                <c:pt idx="5435">
                  <c:v>346.26803507113402</c:v>
                </c:pt>
                <c:pt idx="5436">
                  <c:v>346.33174584115602</c:v>
                </c:pt>
                <c:pt idx="5437">
                  <c:v>346.39545661117899</c:v>
                </c:pt>
                <c:pt idx="5438">
                  <c:v>346.45916738120098</c:v>
                </c:pt>
                <c:pt idx="5439">
                  <c:v>346.52287815122298</c:v>
                </c:pt>
                <c:pt idx="5440">
                  <c:v>346.58658892124498</c:v>
                </c:pt>
                <c:pt idx="5441">
                  <c:v>346.650299691268</c:v>
                </c:pt>
                <c:pt idx="5442">
                  <c:v>346.71401046129</c:v>
                </c:pt>
                <c:pt idx="5443">
                  <c:v>346.777721231312</c:v>
                </c:pt>
                <c:pt idx="5444">
                  <c:v>346.84143200133502</c:v>
                </c:pt>
                <c:pt idx="5445">
                  <c:v>346.90514277135702</c:v>
                </c:pt>
                <c:pt idx="5446">
                  <c:v>346.96885354137902</c:v>
                </c:pt>
                <c:pt idx="5447">
                  <c:v>347.03256431140102</c:v>
                </c:pt>
                <c:pt idx="5448">
                  <c:v>347.09627508142398</c:v>
                </c:pt>
                <c:pt idx="5449">
                  <c:v>347.15998585144598</c:v>
                </c:pt>
                <c:pt idx="5450">
                  <c:v>347.22369662146798</c:v>
                </c:pt>
                <c:pt idx="5451">
                  <c:v>347.287407391491</c:v>
                </c:pt>
                <c:pt idx="5452">
                  <c:v>347.351118161513</c:v>
                </c:pt>
                <c:pt idx="5453">
                  <c:v>347.414828931535</c:v>
                </c:pt>
                <c:pt idx="5454">
                  <c:v>347.478539701557</c:v>
                </c:pt>
                <c:pt idx="5455">
                  <c:v>347.54225047158002</c:v>
                </c:pt>
                <c:pt idx="5456">
                  <c:v>347.60596124160202</c:v>
                </c:pt>
                <c:pt idx="5457">
                  <c:v>347.66967201162402</c:v>
                </c:pt>
                <c:pt idx="5458">
                  <c:v>347.73338278164601</c:v>
                </c:pt>
                <c:pt idx="5459">
                  <c:v>347.79709355166898</c:v>
                </c:pt>
                <c:pt idx="5460">
                  <c:v>347.86080432169098</c:v>
                </c:pt>
                <c:pt idx="5461">
                  <c:v>347.92451509171298</c:v>
                </c:pt>
                <c:pt idx="5462">
                  <c:v>347.988225861736</c:v>
                </c:pt>
                <c:pt idx="5463">
                  <c:v>348.051936631758</c:v>
                </c:pt>
                <c:pt idx="5464">
                  <c:v>348.11564740178</c:v>
                </c:pt>
                <c:pt idx="5465">
                  <c:v>348.17935817180199</c:v>
                </c:pt>
                <c:pt idx="5466">
                  <c:v>348.24306894182502</c:v>
                </c:pt>
                <c:pt idx="5467">
                  <c:v>348.30677971184701</c:v>
                </c:pt>
                <c:pt idx="5468">
                  <c:v>348.37049048186901</c:v>
                </c:pt>
                <c:pt idx="5469">
                  <c:v>348.43420125189198</c:v>
                </c:pt>
                <c:pt idx="5470">
                  <c:v>348.49791202191398</c:v>
                </c:pt>
                <c:pt idx="5471">
                  <c:v>348.56162279193597</c:v>
                </c:pt>
                <c:pt idx="5472">
                  <c:v>348.62533356195797</c:v>
                </c:pt>
                <c:pt idx="5473">
                  <c:v>348.68904433198099</c:v>
                </c:pt>
                <c:pt idx="5474">
                  <c:v>348.75275510200299</c:v>
                </c:pt>
                <c:pt idx="5475">
                  <c:v>348.81646587202499</c:v>
                </c:pt>
                <c:pt idx="5476">
                  <c:v>348.88017664204801</c:v>
                </c:pt>
                <c:pt idx="5477">
                  <c:v>348.94388741207001</c:v>
                </c:pt>
                <c:pt idx="5478">
                  <c:v>349.00759818209201</c:v>
                </c:pt>
                <c:pt idx="5479">
                  <c:v>349.07130895211401</c:v>
                </c:pt>
                <c:pt idx="5480">
                  <c:v>349.13501972213697</c:v>
                </c:pt>
                <c:pt idx="5481">
                  <c:v>349.19873049215897</c:v>
                </c:pt>
                <c:pt idx="5482">
                  <c:v>349.26244126218103</c:v>
                </c:pt>
                <c:pt idx="5483">
                  <c:v>349.32615203220399</c:v>
                </c:pt>
                <c:pt idx="5484">
                  <c:v>349.38986280222599</c:v>
                </c:pt>
                <c:pt idx="5485">
                  <c:v>349.45357357224799</c:v>
                </c:pt>
                <c:pt idx="5486">
                  <c:v>349.51728434226999</c:v>
                </c:pt>
                <c:pt idx="5487">
                  <c:v>349.58099511229301</c:v>
                </c:pt>
                <c:pt idx="5488">
                  <c:v>349.64470588231501</c:v>
                </c:pt>
                <c:pt idx="5489">
                  <c:v>349.70841665233701</c:v>
                </c:pt>
                <c:pt idx="5490">
                  <c:v>349.77212742235997</c:v>
                </c:pt>
                <c:pt idx="5491">
                  <c:v>349.83583819238203</c:v>
                </c:pt>
                <c:pt idx="5492">
                  <c:v>349.89954896240403</c:v>
                </c:pt>
                <c:pt idx="5493">
                  <c:v>349.96325973242602</c:v>
                </c:pt>
                <c:pt idx="5494">
                  <c:v>350.02697050244899</c:v>
                </c:pt>
                <c:pt idx="5495">
                  <c:v>350.09068127247099</c:v>
                </c:pt>
                <c:pt idx="5496">
                  <c:v>350.15439204249299</c:v>
                </c:pt>
                <c:pt idx="5497">
                  <c:v>350.21810281251601</c:v>
                </c:pt>
                <c:pt idx="5498">
                  <c:v>350.28181358253801</c:v>
                </c:pt>
                <c:pt idx="5499">
                  <c:v>350.34552435256001</c:v>
                </c:pt>
                <c:pt idx="5500">
                  <c:v>350.409235122582</c:v>
                </c:pt>
                <c:pt idx="5501">
                  <c:v>350.47294589260503</c:v>
                </c:pt>
                <c:pt idx="5502">
                  <c:v>350.53665666262702</c:v>
                </c:pt>
                <c:pt idx="5503">
                  <c:v>350.60036743264902</c:v>
                </c:pt>
                <c:pt idx="5504">
                  <c:v>350.66407820267199</c:v>
                </c:pt>
                <c:pt idx="5505">
                  <c:v>350.72778897269399</c:v>
                </c:pt>
                <c:pt idx="5506">
                  <c:v>350.79149974271598</c:v>
                </c:pt>
                <c:pt idx="5507">
                  <c:v>350.85521051273798</c:v>
                </c:pt>
                <c:pt idx="5508">
                  <c:v>350.918921282761</c:v>
                </c:pt>
                <c:pt idx="5509">
                  <c:v>350.982632052783</c:v>
                </c:pt>
                <c:pt idx="5510">
                  <c:v>351.046342822805</c:v>
                </c:pt>
                <c:pt idx="5511">
                  <c:v>351.110053592827</c:v>
                </c:pt>
                <c:pt idx="5512">
                  <c:v>351.17376436285002</c:v>
                </c:pt>
                <c:pt idx="5513">
                  <c:v>351.23747513287202</c:v>
                </c:pt>
                <c:pt idx="5514">
                  <c:v>351.30118590289402</c:v>
                </c:pt>
                <c:pt idx="5515">
                  <c:v>351.36489667291698</c:v>
                </c:pt>
                <c:pt idx="5516">
                  <c:v>351.42860744293898</c:v>
                </c:pt>
                <c:pt idx="5517">
                  <c:v>351.49231821296098</c:v>
                </c:pt>
                <c:pt idx="5518">
                  <c:v>351.55602898298298</c:v>
                </c:pt>
                <c:pt idx="5519">
                  <c:v>351.619739753006</c:v>
                </c:pt>
                <c:pt idx="5520">
                  <c:v>351.683450523028</c:v>
                </c:pt>
                <c:pt idx="5521">
                  <c:v>351.74716129305</c:v>
                </c:pt>
                <c:pt idx="5522">
                  <c:v>351.81087206307302</c:v>
                </c:pt>
                <c:pt idx="5523">
                  <c:v>351.87458283309502</c:v>
                </c:pt>
                <c:pt idx="5524">
                  <c:v>351.93829360311702</c:v>
                </c:pt>
                <c:pt idx="5525">
                  <c:v>352.00200437313902</c:v>
                </c:pt>
                <c:pt idx="5526">
                  <c:v>352.06571514316198</c:v>
                </c:pt>
                <c:pt idx="5527">
                  <c:v>352.12942591318398</c:v>
                </c:pt>
                <c:pt idx="5528">
                  <c:v>352.19313668320598</c:v>
                </c:pt>
                <c:pt idx="5529">
                  <c:v>352.256847453229</c:v>
                </c:pt>
                <c:pt idx="5530">
                  <c:v>352.320558223251</c:v>
                </c:pt>
                <c:pt idx="5531">
                  <c:v>352.384268993273</c:v>
                </c:pt>
                <c:pt idx="5532">
                  <c:v>352.447979763295</c:v>
                </c:pt>
                <c:pt idx="5533">
                  <c:v>352.51169053331802</c:v>
                </c:pt>
                <c:pt idx="5534">
                  <c:v>352.57540130334002</c:v>
                </c:pt>
                <c:pt idx="5535">
                  <c:v>352.63911207336201</c:v>
                </c:pt>
                <c:pt idx="5536">
                  <c:v>352.70282284338498</c:v>
                </c:pt>
                <c:pt idx="5537">
                  <c:v>352.76653361340698</c:v>
                </c:pt>
                <c:pt idx="5538">
                  <c:v>352.83024438342898</c:v>
                </c:pt>
                <c:pt idx="5539">
                  <c:v>352.89395515345097</c:v>
                </c:pt>
                <c:pt idx="5540">
                  <c:v>352.957665923474</c:v>
                </c:pt>
                <c:pt idx="5541">
                  <c:v>353.02137669349599</c:v>
                </c:pt>
                <c:pt idx="5542">
                  <c:v>353.08508746351799</c:v>
                </c:pt>
                <c:pt idx="5543">
                  <c:v>353.14879823354102</c:v>
                </c:pt>
                <c:pt idx="5544">
                  <c:v>353.21250900356301</c:v>
                </c:pt>
                <c:pt idx="5545">
                  <c:v>353.27621977358501</c:v>
                </c:pt>
                <c:pt idx="5546">
                  <c:v>353.33993054360701</c:v>
                </c:pt>
                <c:pt idx="5547">
                  <c:v>353.40364131362998</c:v>
                </c:pt>
                <c:pt idx="5548">
                  <c:v>353.46735208365197</c:v>
                </c:pt>
                <c:pt idx="5549">
                  <c:v>353.53106285367397</c:v>
                </c:pt>
                <c:pt idx="5550">
                  <c:v>353.59477362369699</c:v>
                </c:pt>
                <c:pt idx="5551">
                  <c:v>353.65848439371899</c:v>
                </c:pt>
                <c:pt idx="5552">
                  <c:v>353.72219516374099</c:v>
                </c:pt>
                <c:pt idx="5553">
                  <c:v>353.78590593376299</c:v>
                </c:pt>
                <c:pt idx="5554">
                  <c:v>353.84961670378601</c:v>
                </c:pt>
                <c:pt idx="5555">
                  <c:v>353.91332747380801</c:v>
                </c:pt>
                <c:pt idx="5556">
                  <c:v>353.97703824383001</c:v>
                </c:pt>
                <c:pt idx="5557">
                  <c:v>354.04074901385201</c:v>
                </c:pt>
                <c:pt idx="5558">
                  <c:v>354.10445978387497</c:v>
                </c:pt>
                <c:pt idx="5559">
                  <c:v>354.16817055389703</c:v>
                </c:pt>
                <c:pt idx="5560">
                  <c:v>354.23188132391903</c:v>
                </c:pt>
                <c:pt idx="5561">
                  <c:v>354.29559209394199</c:v>
                </c:pt>
                <c:pt idx="5562">
                  <c:v>354.35930286396399</c:v>
                </c:pt>
                <c:pt idx="5563">
                  <c:v>354.42301363398599</c:v>
                </c:pt>
                <c:pt idx="5564">
                  <c:v>354.48672440400799</c:v>
                </c:pt>
                <c:pt idx="5565">
                  <c:v>354.55043517403101</c:v>
                </c:pt>
                <c:pt idx="5566">
                  <c:v>354.61414594405301</c:v>
                </c:pt>
                <c:pt idx="5567">
                  <c:v>354.67785671407501</c:v>
                </c:pt>
                <c:pt idx="5568">
                  <c:v>354.74156748409803</c:v>
                </c:pt>
                <c:pt idx="5569">
                  <c:v>354.80527825412003</c:v>
                </c:pt>
                <c:pt idx="5570">
                  <c:v>354.86898902414202</c:v>
                </c:pt>
                <c:pt idx="5571">
                  <c:v>354.93269979416402</c:v>
                </c:pt>
                <c:pt idx="5572">
                  <c:v>354.99641056418699</c:v>
                </c:pt>
                <c:pt idx="5573">
                  <c:v>355.06012133420899</c:v>
                </c:pt>
                <c:pt idx="5574">
                  <c:v>355.12383210423098</c:v>
                </c:pt>
                <c:pt idx="5575">
                  <c:v>355.18754287425401</c:v>
                </c:pt>
                <c:pt idx="5576">
                  <c:v>355.25125364427601</c:v>
                </c:pt>
                <c:pt idx="5577">
                  <c:v>355.314964414298</c:v>
                </c:pt>
                <c:pt idx="5578">
                  <c:v>355.37867518432</c:v>
                </c:pt>
                <c:pt idx="5579">
                  <c:v>355.44238595434302</c:v>
                </c:pt>
                <c:pt idx="5580">
                  <c:v>355.50609672436502</c:v>
                </c:pt>
                <c:pt idx="5581">
                  <c:v>355.56980749438702</c:v>
                </c:pt>
                <c:pt idx="5582">
                  <c:v>355.63351826440999</c:v>
                </c:pt>
                <c:pt idx="5583">
                  <c:v>355.69722903443198</c:v>
                </c:pt>
                <c:pt idx="5584">
                  <c:v>355.76093980445398</c:v>
                </c:pt>
                <c:pt idx="5585">
                  <c:v>355.82465057447598</c:v>
                </c:pt>
                <c:pt idx="5586">
                  <c:v>355.888361344499</c:v>
                </c:pt>
                <c:pt idx="5587">
                  <c:v>355.952072114521</c:v>
                </c:pt>
                <c:pt idx="5588">
                  <c:v>356.015782884543</c:v>
                </c:pt>
                <c:pt idx="5589">
                  <c:v>356.07949365456602</c:v>
                </c:pt>
                <c:pt idx="5590">
                  <c:v>356.14320442458802</c:v>
                </c:pt>
                <c:pt idx="5591">
                  <c:v>356.20691519461002</c:v>
                </c:pt>
                <c:pt idx="5592">
                  <c:v>356.27062596463202</c:v>
                </c:pt>
                <c:pt idx="5593">
                  <c:v>356.33433673465498</c:v>
                </c:pt>
                <c:pt idx="5594">
                  <c:v>356.39804750467698</c:v>
                </c:pt>
                <c:pt idx="5595">
                  <c:v>356.46175827469898</c:v>
                </c:pt>
                <c:pt idx="5596">
                  <c:v>356.525469044722</c:v>
                </c:pt>
                <c:pt idx="5597">
                  <c:v>356.589179814744</c:v>
                </c:pt>
                <c:pt idx="5598">
                  <c:v>356.652890584766</c:v>
                </c:pt>
                <c:pt idx="5599">
                  <c:v>356.716601354788</c:v>
                </c:pt>
                <c:pt idx="5600">
                  <c:v>356.78031212481102</c:v>
                </c:pt>
                <c:pt idx="5601">
                  <c:v>356.84402289483302</c:v>
                </c:pt>
                <c:pt idx="5602">
                  <c:v>356.90773366485502</c:v>
                </c:pt>
                <c:pt idx="5603">
                  <c:v>356.97144443487701</c:v>
                </c:pt>
                <c:pt idx="5604">
                  <c:v>357.03515520489998</c:v>
                </c:pt>
                <c:pt idx="5605">
                  <c:v>357.09886597492198</c:v>
                </c:pt>
                <c:pt idx="5606">
                  <c:v>357.16257674494398</c:v>
                </c:pt>
                <c:pt idx="5607">
                  <c:v>357.226287514967</c:v>
                </c:pt>
                <c:pt idx="5608">
                  <c:v>357.289998284989</c:v>
                </c:pt>
                <c:pt idx="5609">
                  <c:v>357.353709055011</c:v>
                </c:pt>
                <c:pt idx="5610">
                  <c:v>357.41741982503299</c:v>
                </c:pt>
                <c:pt idx="5611">
                  <c:v>357.48113059505602</c:v>
                </c:pt>
                <c:pt idx="5612">
                  <c:v>357.54484136507801</c:v>
                </c:pt>
                <c:pt idx="5613">
                  <c:v>357.60855213510001</c:v>
                </c:pt>
                <c:pt idx="5614">
                  <c:v>357.67226290512298</c:v>
                </c:pt>
                <c:pt idx="5615">
                  <c:v>357.73597367514498</c:v>
                </c:pt>
                <c:pt idx="5616">
                  <c:v>357.79968444516697</c:v>
                </c:pt>
                <c:pt idx="5617">
                  <c:v>357.86339521518897</c:v>
                </c:pt>
                <c:pt idx="5618">
                  <c:v>357.92710598521199</c:v>
                </c:pt>
                <c:pt idx="5619">
                  <c:v>357.99081675523399</c:v>
                </c:pt>
                <c:pt idx="5620">
                  <c:v>358.05452752525599</c:v>
                </c:pt>
                <c:pt idx="5621">
                  <c:v>358.11823829527901</c:v>
                </c:pt>
                <c:pt idx="5622">
                  <c:v>358.18194906530101</c:v>
                </c:pt>
                <c:pt idx="5623">
                  <c:v>358.24565983532301</c:v>
                </c:pt>
                <c:pt idx="5624">
                  <c:v>358.30937060534501</c:v>
                </c:pt>
                <c:pt idx="5625">
                  <c:v>358.37308137536797</c:v>
                </c:pt>
                <c:pt idx="5626">
                  <c:v>358.43679214538997</c:v>
                </c:pt>
                <c:pt idx="5627">
                  <c:v>358.50050291541203</c:v>
                </c:pt>
                <c:pt idx="5628">
                  <c:v>358.56421368543499</c:v>
                </c:pt>
                <c:pt idx="5629">
                  <c:v>358.62792445545699</c:v>
                </c:pt>
                <c:pt idx="5630">
                  <c:v>358.69163522547899</c:v>
                </c:pt>
                <c:pt idx="5631">
                  <c:v>358.75534599550099</c:v>
                </c:pt>
                <c:pt idx="5632">
                  <c:v>358.81905676552401</c:v>
                </c:pt>
                <c:pt idx="5633">
                  <c:v>358.88276753554601</c:v>
                </c:pt>
                <c:pt idx="5634">
                  <c:v>358.94647830556801</c:v>
                </c:pt>
                <c:pt idx="5635">
                  <c:v>359.01018907559097</c:v>
                </c:pt>
                <c:pt idx="5636">
                  <c:v>359.07389984561303</c:v>
                </c:pt>
                <c:pt idx="5637">
                  <c:v>359.13761061563503</c:v>
                </c:pt>
                <c:pt idx="5638">
                  <c:v>359.20132138565702</c:v>
                </c:pt>
                <c:pt idx="5639">
                  <c:v>359.26503215567999</c:v>
                </c:pt>
                <c:pt idx="5640">
                  <c:v>359.32874292570199</c:v>
                </c:pt>
                <c:pt idx="5641">
                  <c:v>359.39245369572399</c:v>
                </c:pt>
                <c:pt idx="5642">
                  <c:v>359.45616446574701</c:v>
                </c:pt>
                <c:pt idx="5643">
                  <c:v>359.51987523576901</c:v>
                </c:pt>
                <c:pt idx="5644">
                  <c:v>359.58358600579101</c:v>
                </c:pt>
                <c:pt idx="5645">
                  <c:v>359.647296775813</c:v>
                </c:pt>
                <c:pt idx="5646">
                  <c:v>359.71100754583603</c:v>
                </c:pt>
                <c:pt idx="5647">
                  <c:v>359.77471831585802</c:v>
                </c:pt>
                <c:pt idx="5648">
                  <c:v>359.83842908588002</c:v>
                </c:pt>
                <c:pt idx="5649">
                  <c:v>359.90213985590299</c:v>
                </c:pt>
                <c:pt idx="5650">
                  <c:v>359.96585062592499</c:v>
                </c:pt>
                <c:pt idx="5651">
                  <c:v>360.02956139594698</c:v>
                </c:pt>
                <c:pt idx="5652">
                  <c:v>360.09327216596898</c:v>
                </c:pt>
                <c:pt idx="5653">
                  <c:v>360.156982935992</c:v>
                </c:pt>
                <c:pt idx="5654">
                  <c:v>360.220693706014</c:v>
                </c:pt>
                <c:pt idx="5655">
                  <c:v>360.284404476036</c:v>
                </c:pt>
                <c:pt idx="5656">
                  <c:v>360.348115246058</c:v>
                </c:pt>
                <c:pt idx="5657">
                  <c:v>360.41182601608102</c:v>
                </c:pt>
                <c:pt idx="5658">
                  <c:v>360.47553678610302</c:v>
                </c:pt>
                <c:pt idx="5659">
                  <c:v>360.53924755612502</c:v>
                </c:pt>
                <c:pt idx="5660">
                  <c:v>360.60295832614798</c:v>
                </c:pt>
                <c:pt idx="5661">
                  <c:v>360.66666909616998</c:v>
                </c:pt>
                <c:pt idx="5662">
                  <c:v>360.73037986619198</c:v>
                </c:pt>
                <c:pt idx="5663">
                  <c:v>360.79409063621398</c:v>
                </c:pt>
                <c:pt idx="5664">
                  <c:v>360.857801406237</c:v>
                </c:pt>
                <c:pt idx="5665">
                  <c:v>360.921512176259</c:v>
                </c:pt>
                <c:pt idx="5666">
                  <c:v>360.985222946281</c:v>
                </c:pt>
                <c:pt idx="5667">
                  <c:v>361.04893371630402</c:v>
                </c:pt>
                <c:pt idx="5668">
                  <c:v>361.11264448632602</c:v>
                </c:pt>
                <c:pt idx="5669">
                  <c:v>361.17635525634802</c:v>
                </c:pt>
                <c:pt idx="5670">
                  <c:v>361.24006602637002</c:v>
                </c:pt>
                <c:pt idx="5671">
                  <c:v>361.30377679639298</c:v>
                </c:pt>
                <c:pt idx="5672">
                  <c:v>361.36748756641498</c:v>
                </c:pt>
                <c:pt idx="5673">
                  <c:v>361.43119833643698</c:v>
                </c:pt>
                <c:pt idx="5674">
                  <c:v>361.49490910646</c:v>
                </c:pt>
                <c:pt idx="5675">
                  <c:v>361.558619876482</c:v>
                </c:pt>
                <c:pt idx="5676">
                  <c:v>361.622330646504</c:v>
                </c:pt>
                <c:pt idx="5677">
                  <c:v>361.686041416526</c:v>
                </c:pt>
                <c:pt idx="5678">
                  <c:v>361.74975218654902</c:v>
                </c:pt>
                <c:pt idx="5679">
                  <c:v>361.81346295657102</c:v>
                </c:pt>
                <c:pt idx="5680">
                  <c:v>361.87717372659301</c:v>
                </c:pt>
                <c:pt idx="5681">
                  <c:v>361.94088449661598</c:v>
                </c:pt>
                <c:pt idx="5682">
                  <c:v>362.00459526663798</c:v>
                </c:pt>
                <c:pt idx="5683">
                  <c:v>362.06830603665998</c:v>
                </c:pt>
                <c:pt idx="5684">
                  <c:v>362.13201680668197</c:v>
                </c:pt>
                <c:pt idx="5685">
                  <c:v>362.195727576705</c:v>
                </c:pt>
                <c:pt idx="5686">
                  <c:v>362.25943834672699</c:v>
                </c:pt>
                <c:pt idx="5687">
                  <c:v>362.32314911674899</c:v>
                </c:pt>
                <c:pt idx="5688">
                  <c:v>362.38685988677202</c:v>
                </c:pt>
                <c:pt idx="5689">
                  <c:v>362.45057065679401</c:v>
                </c:pt>
                <c:pt idx="5690">
                  <c:v>362.51428142681601</c:v>
                </c:pt>
                <c:pt idx="5691">
                  <c:v>362.57799219683801</c:v>
                </c:pt>
                <c:pt idx="5692">
                  <c:v>362.64170296686098</c:v>
                </c:pt>
                <c:pt idx="5693">
                  <c:v>362.70541373688297</c:v>
                </c:pt>
                <c:pt idx="5694">
                  <c:v>362.76912450690497</c:v>
                </c:pt>
                <c:pt idx="5695">
                  <c:v>362.83283527692799</c:v>
                </c:pt>
                <c:pt idx="5696">
                  <c:v>362.89654604694999</c:v>
                </c:pt>
                <c:pt idx="5697">
                  <c:v>362.96025681697199</c:v>
                </c:pt>
                <c:pt idx="5698">
                  <c:v>363.02396758699399</c:v>
                </c:pt>
                <c:pt idx="5699">
                  <c:v>363.08767835701701</c:v>
                </c:pt>
                <c:pt idx="5700">
                  <c:v>363.15138912703901</c:v>
                </c:pt>
                <c:pt idx="5701">
                  <c:v>363.21509989706101</c:v>
                </c:pt>
                <c:pt idx="5702">
                  <c:v>363.27881066708301</c:v>
                </c:pt>
                <c:pt idx="5703">
                  <c:v>363.34252143710597</c:v>
                </c:pt>
                <c:pt idx="5704">
                  <c:v>363.40623220712803</c:v>
                </c:pt>
                <c:pt idx="5705">
                  <c:v>363.46994297715003</c:v>
                </c:pt>
                <c:pt idx="5706">
                  <c:v>363.53365374717299</c:v>
                </c:pt>
                <c:pt idx="5707">
                  <c:v>363.59736451719499</c:v>
                </c:pt>
                <c:pt idx="5708">
                  <c:v>363.66107528721699</c:v>
                </c:pt>
                <c:pt idx="5709">
                  <c:v>363.72478605723899</c:v>
                </c:pt>
                <c:pt idx="5710">
                  <c:v>363.78849682726201</c:v>
                </c:pt>
                <c:pt idx="5711">
                  <c:v>363.85220759728401</c:v>
                </c:pt>
                <c:pt idx="5712">
                  <c:v>363.91591836730601</c:v>
                </c:pt>
                <c:pt idx="5713">
                  <c:v>363.97962913732903</c:v>
                </c:pt>
                <c:pt idx="5714">
                  <c:v>364.04333990735103</c:v>
                </c:pt>
                <c:pt idx="5715">
                  <c:v>364.10705067737302</c:v>
                </c:pt>
                <c:pt idx="5716">
                  <c:v>364.17076144739502</c:v>
                </c:pt>
                <c:pt idx="5717">
                  <c:v>364.23447221741799</c:v>
                </c:pt>
                <c:pt idx="5718">
                  <c:v>364.29818298743999</c:v>
                </c:pt>
                <c:pt idx="5719">
                  <c:v>364.36189375746198</c:v>
                </c:pt>
                <c:pt idx="5720">
                  <c:v>364.42560452748501</c:v>
                </c:pt>
                <c:pt idx="5721">
                  <c:v>364.48931529750701</c:v>
                </c:pt>
                <c:pt idx="5722">
                  <c:v>364.553026067529</c:v>
                </c:pt>
                <c:pt idx="5723">
                  <c:v>364.616736837551</c:v>
                </c:pt>
                <c:pt idx="5724">
                  <c:v>364.68044760757402</c:v>
                </c:pt>
                <c:pt idx="5725">
                  <c:v>364.74415837759602</c:v>
                </c:pt>
                <c:pt idx="5726">
                  <c:v>364.80786914761802</c:v>
                </c:pt>
                <c:pt idx="5727">
                  <c:v>364.87157991764099</c:v>
                </c:pt>
                <c:pt idx="5728">
                  <c:v>364.93529068766298</c:v>
                </c:pt>
                <c:pt idx="5729">
                  <c:v>364.99900145768498</c:v>
                </c:pt>
                <c:pt idx="5730">
                  <c:v>365.06271222770698</c:v>
                </c:pt>
                <c:pt idx="5731">
                  <c:v>365.12642299773</c:v>
                </c:pt>
                <c:pt idx="5732">
                  <c:v>365.190133767752</c:v>
                </c:pt>
                <c:pt idx="5733">
                  <c:v>365.253844537774</c:v>
                </c:pt>
                <c:pt idx="5734">
                  <c:v>365.31755530779702</c:v>
                </c:pt>
                <c:pt idx="5735">
                  <c:v>365.38126607781902</c:v>
                </c:pt>
                <c:pt idx="5736">
                  <c:v>365.44497684784102</c:v>
                </c:pt>
                <c:pt idx="5737">
                  <c:v>365.50868761786302</c:v>
                </c:pt>
                <c:pt idx="5738">
                  <c:v>365.57239838788598</c:v>
                </c:pt>
                <c:pt idx="5739">
                  <c:v>365.63610915790798</c:v>
                </c:pt>
                <c:pt idx="5740">
                  <c:v>365.69981992792998</c:v>
                </c:pt>
                <c:pt idx="5741">
                  <c:v>365.763530697953</c:v>
                </c:pt>
                <c:pt idx="5742">
                  <c:v>365.827241467975</c:v>
                </c:pt>
                <c:pt idx="5743">
                  <c:v>365.890952237997</c:v>
                </c:pt>
                <c:pt idx="5744">
                  <c:v>365.954663008019</c:v>
                </c:pt>
                <c:pt idx="5745">
                  <c:v>366.01837377804202</c:v>
                </c:pt>
                <c:pt idx="5746">
                  <c:v>366.08208454806402</c:v>
                </c:pt>
                <c:pt idx="5747">
                  <c:v>366.14579531808602</c:v>
                </c:pt>
                <c:pt idx="5748">
                  <c:v>366.20950608810801</c:v>
                </c:pt>
                <c:pt idx="5749">
                  <c:v>366.27321685813098</c:v>
                </c:pt>
                <c:pt idx="5750">
                  <c:v>366.33692762815298</c:v>
                </c:pt>
                <c:pt idx="5751">
                  <c:v>366.40063839817498</c:v>
                </c:pt>
                <c:pt idx="5752">
                  <c:v>366.464349168198</c:v>
                </c:pt>
                <c:pt idx="5753">
                  <c:v>366.52805993822</c:v>
                </c:pt>
                <c:pt idx="5754">
                  <c:v>366.591770708242</c:v>
                </c:pt>
                <c:pt idx="5755">
                  <c:v>366.65548147826399</c:v>
                </c:pt>
                <c:pt idx="5756">
                  <c:v>366.71919224828702</c:v>
                </c:pt>
                <c:pt idx="5757">
                  <c:v>366.78290301830901</c:v>
                </c:pt>
                <c:pt idx="5758">
                  <c:v>366.84661378833101</c:v>
                </c:pt>
                <c:pt idx="5759">
                  <c:v>366.91032455835398</c:v>
                </c:pt>
                <c:pt idx="5760">
                  <c:v>366.97403532837598</c:v>
                </c:pt>
                <c:pt idx="5761">
                  <c:v>367.03774609839797</c:v>
                </c:pt>
                <c:pt idx="5762">
                  <c:v>367.10145686841997</c:v>
                </c:pt>
                <c:pt idx="5763">
                  <c:v>367.16516763844299</c:v>
                </c:pt>
                <c:pt idx="5764">
                  <c:v>367.22887840846499</c:v>
                </c:pt>
                <c:pt idx="5765">
                  <c:v>367.29258917848699</c:v>
                </c:pt>
                <c:pt idx="5766">
                  <c:v>367.35629994851001</c:v>
                </c:pt>
                <c:pt idx="5767">
                  <c:v>367.42001071853201</c:v>
                </c:pt>
                <c:pt idx="5768">
                  <c:v>367.48372148855401</c:v>
                </c:pt>
                <c:pt idx="5769">
                  <c:v>367.54743225857601</c:v>
                </c:pt>
                <c:pt idx="5770">
                  <c:v>367.61114302859897</c:v>
                </c:pt>
                <c:pt idx="5771">
                  <c:v>367.67485379862097</c:v>
                </c:pt>
                <c:pt idx="5772">
                  <c:v>367.73856456864303</c:v>
                </c:pt>
                <c:pt idx="5773">
                  <c:v>367.80227533866599</c:v>
                </c:pt>
                <c:pt idx="5774">
                  <c:v>367.86598610868799</c:v>
                </c:pt>
                <c:pt idx="5775">
                  <c:v>367.92969687870999</c:v>
                </c:pt>
                <c:pt idx="5776">
                  <c:v>367.99340764873199</c:v>
                </c:pt>
                <c:pt idx="5777">
                  <c:v>368.05711841875501</c:v>
                </c:pt>
                <c:pt idx="5778">
                  <c:v>368.12082918877701</c:v>
                </c:pt>
                <c:pt idx="5779">
                  <c:v>368.18453995879901</c:v>
                </c:pt>
                <c:pt idx="5780">
                  <c:v>368.24825072882197</c:v>
                </c:pt>
                <c:pt idx="5781">
                  <c:v>368.31196149884403</c:v>
                </c:pt>
                <c:pt idx="5782">
                  <c:v>368.37567226886603</c:v>
                </c:pt>
                <c:pt idx="5783">
                  <c:v>368.43938303888802</c:v>
                </c:pt>
                <c:pt idx="5784">
                  <c:v>368.50309380891099</c:v>
                </c:pt>
                <c:pt idx="5785">
                  <c:v>368.56680457893299</c:v>
                </c:pt>
                <c:pt idx="5786">
                  <c:v>368.63051534895499</c:v>
                </c:pt>
                <c:pt idx="5787">
                  <c:v>368.69422611897801</c:v>
                </c:pt>
                <c:pt idx="5788">
                  <c:v>368.75793688900001</c:v>
                </c:pt>
                <c:pt idx="5789">
                  <c:v>368.82164765902201</c:v>
                </c:pt>
                <c:pt idx="5790">
                  <c:v>368.885358429044</c:v>
                </c:pt>
                <c:pt idx="5791">
                  <c:v>368.94906919906703</c:v>
                </c:pt>
                <c:pt idx="5792">
                  <c:v>369.01277996908902</c:v>
                </c:pt>
                <c:pt idx="5793">
                  <c:v>369.07649073911102</c:v>
                </c:pt>
                <c:pt idx="5794">
                  <c:v>369.14020150913399</c:v>
                </c:pt>
                <c:pt idx="5795">
                  <c:v>369.20391227915599</c:v>
                </c:pt>
                <c:pt idx="5796">
                  <c:v>369.26762304917798</c:v>
                </c:pt>
                <c:pt idx="5797">
                  <c:v>369.33133381919998</c:v>
                </c:pt>
                <c:pt idx="5798">
                  <c:v>369.39504458922301</c:v>
                </c:pt>
                <c:pt idx="5799">
                  <c:v>369.458755359245</c:v>
                </c:pt>
                <c:pt idx="5800">
                  <c:v>369.522466129267</c:v>
                </c:pt>
                <c:pt idx="5801">
                  <c:v>369.586176899289</c:v>
                </c:pt>
                <c:pt idx="5802">
                  <c:v>369.64988766931202</c:v>
                </c:pt>
                <c:pt idx="5803">
                  <c:v>369.71359843933402</c:v>
                </c:pt>
                <c:pt idx="5804">
                  <c:v>369.77730920935602</c:v>
                </c:pt>
                <c:pt idx="5805">
                  <c:v>369.84101997937898</c:v>
                </c:pt>
                <c:pt idx="5806">
                  <c:v>369.90473074940098</c:v>
                </c:pt>
                <c:pt idx="5807">
                  <c:v>369.96844151942298</c:v>
                </c:pt>
                <c:pt idx="5808">
                  <c:v>370.03215228944498</c:v>
                </c:pt>
                <c:pt idx="5809">
                  <c:v>370.095863059468</c:v>
                </c:pt>
                <c:pt idx="5810">
                  <c:v>370.15957382949</c:v>
                </c:pt>
                <c:pt idx="5811">
                  <c:v>370.223284599512</c:v>
                </c:pt>
                <c:pt idx="5812">
                  <c:v>370.28699536953502</c:v>
                </c:pt>
                <c:pt idx="5813">
                  <c:v>370.35070613955702</c:v>
                </c:pt>
                <c:pt idx="5814">
                  <c:v>370.41441690957902</c:v>
                </c:pt>
                <c:pt idx="5815">
                  <c:v>370.47812767960102</c:v>
                </c:pt>
                <c:pt idx="5816">
                  <c:v>370.54183844962398</c:v>
                </c:pt>
                <c:pt idx="5817">
                  <c:v>370.60554921964598</c:v>
                </c:pt>
                <c:pt idx="5818">
                  <c:v>370.66925998966798</c:v>
                </c:pt>
                <c:pt idx="5819">
                  <c:v>370.732970759691</c:v>
                </c:pt>
                <c:pt idx="5820">
                  <c:v>370.796681529713</c:v>
                </c:pt>
                <c:pt idx="5821">
                  <c:v>370.860392299735</c:v>
                </c:pt>
                <c:pt idx="5822">
                  <c:v>370.924103069757</c:v>
                </c:pt>
                <c:pt idx="5823">
                  <c:v>370.98781383978002</c:v>
                </c:pt>
                <c:pt idx="5824">
                  <c:v>371.05152460980202</c:v>
                </c:pt>
                <c:pt idx="5825">
                  <c:v>371.11523537982401</c:v>
                </c:pt>
                <c:pt idx="5826">
                  <c:v>371.17894614984698</c:v>
                </c:pt>
                <c:pt idx="5827">
                  <c:v>371.24265691986898</c:v>
                </c:pt>
                <c:pt idx="5828">
                  <c:v>371.30636768989098</c:v>
                </c:pt>
                <c:pt idx="5829">
                  <c:v>371.37007845991297</c:v>
                </c:pt>
                <c:pt idx="5830">
                  <c:v>371.433789229936</c:v>
                </c:pt>
                <c:pt idx="5831">
                  <c:v>371.49749999995799</c:v>
                </c:pt>
                <c:pt idx="5832">
                  <c:v>371.56121076997999</c:v>
                </c:pt>
                <c:pt idx="5833">
                  <c:v>371.62492154000302</c:v>
                </c:pt>
                <c:pt idx="5834">
                  <c:v>371.68863231002501</c:v>
                </c:pt>
                <c:pt idx="5835">
                  <c:v>371.75234308004701</c:v>
                </c:pt>
                <c:pt idx="5836">
                  <c:v>371.81605385006901</c:v>
                </c:pt>
                <c:pt idx="5837">
                  <c:v>371.87976462009198</c:v>
                </c:pt>
                <c:pt idx="5838">
                  <c:v>371.94347539011397</c:v>
                </c:pt>
                <c:pt idx="5839">
                  <c:v>372.00718616013597</c:v>
                </c:pt>
                <c:pt idx="5840">
                  <c:v>372.07089693015899</c:v>
                </c:pt>
                <c:pt idx="5841">
                  <c:v>372.13460770018099</c:v>
                </c:pt>
                <c:pt idx="5842">
                  <c:v>372.19831847020299</c:v>
                </c:pt>
                <c:pt idx="5843">
                  <c:v>372.26202924022499</c:v>
                </c:pt>
                <c:pt idx="5844">
                  <c:v>372.32574001024801</c:v>
                </c:pt>
                <c:pt idx="5845">
                  <c:v>372.38945078027001</c:v>
                </c:pt>
                <c:pt idx="5846">
                  <c:v>372.45316155029201</c:v>
                </c:pt>
                <c:pt idx="5847">
                  <c:v>372.51687232031401</c:v>
                </c:pt>
                <c:pt idx="5848">
                  <c:v>372.58058309033697</c:v>
                </c:pt>
                <c:pt idx="5849">
                  <c:v>372.64429386035903</c:v>
                </c:pt>
                <c:pt idx="5850">
                  <c:v>372.70800463038103</c:v>
                </c:pt>
                <c:pt idx="5851">
                  <c:v>372.77171540040399</c:v>
                </c:pt>
                <c:pt idx="5852">
                  <c:v>372.83542617042599</c:v>
                </c:pt>
                <c:pt idx="5853">
                  <c:v>372.89913694044799</c:v>
                </c:pt>
                <c:pt idx="5854">
                  <c:v>372.96284771046999</c:v>
                </c:pt>
                <c:pt idx="5855">
                  <c:v>373.02655848049301</c:v>
                </c:pt>
                <c:pt idx="5856">
                  <c:v>373.09026925051501</c:v>
                </c:pt>
                <c:pt idx="5857">
                  <c:v>373.15398002053701</c:v>
                </c:pt>
                <c:pt idx="5858">
                  <c:v>373.21769079056003</c:v>
                </c:pt>
                <c:pt idx="5859">
                  <c:v>373.28140156058203</c:v>
                </c:pt>
                <c:pt idx="5860">
                  <c:v>373.34511233060402</c:v>
                </c:pt>
                <c:pt idx="5861">
                  <c:v>373.40882310062602</c:v>
                </c:pt>
                <c:pt idx="5862">
                  <c:v>373.47253387064899</c:v>
                </c:pt>
                <c:pt idx="5863">
                  <c:v>373.53624464067099</c:v>
                </c:pt>
                <c:pt idx="5864">
                  <c:v>373.59995541069298</c:v>
                </c:pt>
                <c:pt idx="5865">
                  <c:v>373.66366618071601</c:v>
                </c:pt>
                <c:pt idx="5866">
                  <c:v>373.72737695073801</c:v>
                </c:pt>
                <c:pt idx="5867">
                  <c:v>373.79108772076</c:v>
                </c:pt>
                <c:pt idx="5868">
                  <c:v>373.854798490782</c:v>
                </c:pt>
                <c:pt idx="5869">
                  <c:v>373.91850926080502</c:v>
                </c:pt>
                <c:pt idx="5870">
                  <c:v>373.98222003082702</c:v>
                </c:pt>
                <c:pt idx="5871">
                  <c:v>374.04593080084902</c:v>
                </c:pt>
                <c:pt idx="5872">
                  <c:v>374.10964157087199</c:v>
                </c:pt>
                <c:pt idx="5873">
                  <c:v>374.17335234089398</c:v>
                </c:pt>
                <c:pt idx="5874">
                  <c:v>374.23706311091598</c:v>
                </c:pt>
                <c:pt idx="5875">
                  <c:v>374.30077388093798</c:v>
                </c:pt>
                <c:pt idx="5876">
                  <c:v>374.364484650961</c:v>
                </c:pt>
                <c:pt idx="5877">
                  <c:v>374.428195420983</c:v>
                </c:pt>
                <c:pt idx="5878">
                  <c:v>374.491906191005</c:v>
                </c:pt>
                <c:pt idx="5879">
                  <c:v>374.55561696102802</c:v>
                </c:pt>
                <c:pt idx="5880">
                  <c:v>374.61932773105002</c:v>
                </c:pt>
                <c:pt idx="5881">
                  <c:v>374.68303850107202</c:v>
                </c:pt>
                <c:pt idx="5882">
                  <c:v>374.74674927109402</c:v>
                </c:pt>
                <c:pt idx="5883">
                  <c:v>374.81046004111698</c:v>
                </c:pt>
                <c:pt idx="5884">
                  <c:v>374.87417081113898</c:v>
                </c:pt>
                <c:pt idx="5885">
                  <c:v>374.93788158116098</c:v>
                </c:pt>
                <c:pt idx="5886">
                  <c:v>375.001592351184</c:v>
                </c:pt>
                <c:pt idx="5887">
                  <c:v>375.065303121206</c:v>
                </c:pt>
                <c:pt idx="5888">
                  <c:v>375.129013891228</c:v>
                </c:pt>
                <c:pt idx="5889">
                  <c:v>375.19272466125</c:v>
                </c:pt>
                <c:pt idx="5890">
                  <c:v>375.25643543127302</c:v>
                </c:pt>
                <c:pt idx="5891">
                  <c:v>375.32014620129502</c:v>
                </c:pt>
                <c:pt idx="5892">
                  <c:v>375.38385697131702</c:v>
                </c:pt>
                <c:pt idx="5893">
                  <c:v>375.44756774133901</c:v>
                </c:pt>
                <c:pt idx="5894">
                  <c:v>375.51127851136198</c:v>
                </c:pt>
                <c:pt idx="5895">
                  <c:v>375.57498928138398</c:v>
                </c:pt>
                <c:pt idx="5896">
                  <c:v>375.63870005140598</c:v>
                </c:pt>
                <c:pt idx="5897">
                  <c:v>375.702410821429</c:v>
                </c:pt>
                <c:pt idx="5898">
                  <c:v>375.766121591451</c:v>
                </c:pt>
                <c:pt idx="5899">
                  <c:v>375.829832361473</c:v>
                </c:pt>
                <c:pt idx="5900">
                  <c:v>375.89354313149499</c:v>
                </c:pt>
                <c:pt idx="5901">
                  <c:v>375.95725390151802</c:v>
                </c:pt>
                <c:pt idx="5902">
                  <c:v>376.02096467154001</c:v>
                </c:pt>
                <c:pt idx="5903">
                  <c:v>376.08467544156201</c:v>
                </c:pt>
                <c:pt idx="5904">
                  <c:v>376.14838621158498</c:v>
                </c:pt>
                <c:pt idx="5905">
                  <c:v>376.21209698160698</c:v>
                </c:pt>
                <c:pt idx="5906">
                  <c:v>376.27580775162897</c:v>
                </c:pt>
                <c:pt idx="5907">
                  <c:v>376.33951852165097</c:v>
                </c:pt>
                <c:pt idx="5908">
                  <c:v>376.40322929167399</c:v>
                </c:pt>
                <c:pt idx="5909">
                  <c:v>376.46694006169599</c:v>
                </c:pt>
                <c:pt idx="5910">
                  <c:v>376.53065083171799</c:v>
                </c:pt>
                <c:pt idx="5911">
                  <c:v>376.59436160174101</c:v>
                </c:pt>
                <c:pt idx="5912">
                  <c:v>376.65807237176301</c:v>
                </c:pt>
                <c:pt idx="5913">
                  <c:v>376.72178314178501</c:v>
                </c:pt>
                <c:pt idx="5914">
                  <c:v>376.78549391180701</c:v>
                </c:pt>
                <c:pt idx="5915">
                  <c:v>376.84920468182997</c:v>
                </c:pt>
                <c:pt idx="5916">
                  <c:v>376.91291545185197</c:v>
                </c:pt>
                <c:pt idx="5917">
                  <c:v>376.97662622187403</c:v>
                </c:pt>
                <c:pt idx="5918">
                  <c:v>377.04033699189699</c:v>
                </c:pt>
                <c:pt idx="5919">
                  <c:v>377.10404776191899</c:v>
                </c:pt>
                <c:pt idx="5920">
                  <c:v>377.16775853194099</c:v>
                </c:pt>
                <c:pt idx="5921">
                  <c:v>377.23146930196299</c:v>
                </c:pt>
                <c:pt idx="5922">
                  <c:v>377.29518007198601</c:v>
                </c:pt>
                <c:pt idx="5923">
                  <c:v>377.35889084200801</c:v>
                </c:pt>
                <c:pt idx="5924">
                  <c:v>377.42260161203001</c:v>
                </c:pt>
                <c:pt idx="5925">
                  <c:v>377.48631238205297</c:v>
                </c:pt>
                <c:pt idx="5926">
                  <c:v>377.55002315207503</c:v>
                </c:pt>
                <c:pt idx="5927">
                  <c:v>377.61373392209703</c:v>
                </c:pt>
                <c:pt idx="5928">
                  <c:v>377.67744469211902</c:v>
                </c:pt>
                <c:pt idx="5929">
                  <c:v>377.74115546214199</c:v>
                </c:pt>
                <c:pt idx="5930">
                  <c:v>377.80486623216399</c:v>
                </c:pt>
                <c:pt idx="5931">
                  <c:v>377.86857700218599</c:v>
                </c:pt>
                <c:pt idx="5932">
                  <c:v>377.93228777220901</c:v>
                </c:pt>
                <c:pt idx="5933">
                  <c:v>377.99599854223101</c:v>
                </c:pt>
                <c:pt idx="5934">
                  <c:v>378.05970931225301</c:v>
                </c:pt>
                <c:pt idx="5935">
                  <c:v>378.123420082275</c:v>
                </c:pt>
                <c:pt idx="5936">
                  <c:v>378.18713085229803</c:v>
                </c:pt>
                <c:pt idx="5937">
                  <c:v>378.25084162232002</c:v>
                </c:pt>
                <c:pt idx="5938">
                  <c:v>378.31455239234202</c:v>
                </c:pt>
                <c:pt idx="5939">
                  <c:v>378.37826316236499</c:v>
                </c:pt>
                <c:pt idx="5940">
                  <c:v>378.44197393238699</c:v>
                </c:pt>
                <c:pt idx="5941">
                  <c:v>378.50568470240898</c:v>
                </c:pt>
                <c:pt idx="5942">
                  <c:v>378.56939547243098</c:v>
                </c:pt>
                <c:pt idx="5943">
                  <c:v>378.63310624245401</c:v>
                </c:pt>
                <c:pt idx="5944">
                  <c:v>378.696817012476</c:v>
                </c:pt>
                <c:pt idx="5945">
                  <c:v>378.760527782498</c:v>
                </c:pt>
                <c:pt idx="5946">
                  <c:v>378.82423855252</c:v>
                </c:pt>
                <c:pt idx="5947">
                  <c:v>378.88794932254302</c:v>
                </c:pt>
                <c:pt idx="5948">
                  <c:v>378.95166009256502</c:v>
                </c:pt>
                <c:pt idx="5949">
                  <c:v>379.01537086258702</c:v>
                </c:pt>
                <c:pt idx="5950">
                  <c:v>379.07908163260998</c:v>
                </c:pt>
                <c:pt idx="5951">
                  <c:v>379.14279240263198</c:v>
                </c:pt>
                <c:pt idx="5952">
                  <c:v>379.20650317265398</c:v>
                </c:pt>
                <c:pt idx="5953">
                  <c:v>379.27021394267598</c:v>
                </c:pt>
                <c:pt idx="5954">
                  <c:v>379.333924712699</c:v>
                </c:pt>
                <c:pt idx="5955">
                  <c:v>379.397635482721</c:v>
                </c:pt>
                <c:pt idx="5956">
                  <c:v>379.461346252743</c:v>
                </c:pt>
                <c:pt idx="5957">
                  <c:v>379.52505702276602</c:v>
                </c:pt>
                <c:pt idx="5958">
                  <c:v>379.58876779278802</c:v>
                </c:pt>
                <c:pt idx="5959">
                  <c:v>379.65247856281002</c:v>
                </c:pt>
                <c:pt idx="5960">
                  <c:v>379.71618933283202</c:v>
                </c:pt>
                <c:pt idx="5961">
                  <c:v>379.77990010285498</c:v>
                </c:pt>
                <c:pt idx="5962">
                  <c:v>379.84361087287698</c:v>
                </c:pt>
                <c:pt idx="5963">
                  <c:v>379.90732164289898</c:v>
                </c:pt>
                <c:pt idx="5964">
                  <c:v>379.971032412922</c:v>
                </c:pt>
                <c:pt idx="5965">
                  <c:v>380.034743182944</c:v>
                </c:pt>
                <c:pt idx="5966">
                  <c:v>380.098453952966</c:v>
                </c:pt>
                <c:pt idx="5967">
                  <c:v>380.162164722988</c:v>
                </c:pt>
                <c:pt idx="5968">
                  <c:v>380.22587549301102</c:v>
                </c:pt>
                <c:pt idx="5969">
                  <c:v>380.28958626303302</c:v>
                </c:pt>
                <c:pt idx="5970">
                  <c:v>380.35329703305501</c:v>
                </c:pt>
                <c:pt idx="5971">
                  <c:v>380.41700780307798</c:v>
                </c:pt>
                <c:pt idx="5972">
                  <c:v>380.48071857309998</c:v>
                </c:pt>
                <c:pt idx="5973">
                  <c:v>380.54442934312198</c:v>
                </c:pt>
                <c:pt idx="5974">
                  <c:v>380.60814011314397</c:v>
                </c:pt>
                <c:pt idx="5975">
                  <c:v>380.671850883167</c:v>
                </c:pt>
                <c:pt idx="5976">
                  <c:v>380.735561653189</c:v>
                </c:pt>
                <c:pt idx="5977">
                  <c:v>380.79927242321099</c:v>
                </c:pt>
                <c:pt idx="5978">
                  <c:v>380.86298319323402</c:v>
                </c:pt>
                <c:pt idx="5979">
                  <c:v>380.92669396325601</c:v>
                </c:pt>
                <c:pt idx="5980">
                  <c:v>380.99040473327801</c:v>
                </c:pt>
                <c:pt idx="5981">
                  <c:v>381.05411550330001</c:v>
                </c:pt>
                <c:pt idx="5982">
                  <c:v>381.11782627332298</c:v>
                </c:pt>
                <c:pt idx="5983">
                  <c:v>381.18153704334497</c:v>
                </c:pt>
                <c:pt idx="5984">
                  <c:v>381.24524781336697</c:v>
                </c:pt>
                <c:pt idx="5985">
                  <c:v>381.30895858338999</c:v>
                </c:pt>
                <c:pt idx="5986">
                  <c:v>381.37266935341199</c:v>
                </c:pt>
                <c:pt idx="5987">
                  <c:v>381.43638012343399</c:v>
                </c:pt>
                <c:pt idx="5988">
                  <c:v>381.50009089345599</c:v>
                </c:pt>
                <c:pt idx="5989">
                  <c:v>381.56380166347901</c:v>
                </c:pt>
                <c:pt idx="5990">
                  <c:v>381.62751243350101</c:v>
                </c:pt>
                <c:pt idx="5991">
                  <c:v>381.69122320352301</c:v>
                </c:pt>
                <c:pt idx="5992">
                  <c:v>381.75493397354501</c:v>
                </c:pt>
                <c:pt idx="5993">
                  <c:v>381.81864474356797</c:v>
                </c:pt>
                <c:pt idx="5994">
                  <c:v>381.88235551359003</c:v>
                </c:pt>
                <c:pt idx="5995">
                  <c:v>381.94606628361203</c:v>
                </c:pt>
                <c:pt idx="5996">
                  <c:v>382.00977705363499</c:v>
                </c:pt>
                <c:pt idx="5997">
                  <c:v>382.07348782365699</c:v>
                </c:pt>
                <c:pt idx="5998">
                  <c:v>382.13719859367899</c:v>
                </c:pt>
                <c:pt idx="5999">
                  <c:v>382.20090936370099</c:v>
                </c:pt>
                <c:pt idx="6000">
                  <c:v>382.26462013372401</c:v>
                </c:pt>
                <c:pt idx="6001">
                  <c:v>382.32833090374601</c:v>
                </c:pt>
                <c:pt idx="6002">
                  <c:v>382.39204167376801</c:v>
                </c:pt>
                <c:pt idx="6003">
                  <c:v>382.45575244379103</c:v>
                </c:pt>
                <c:pt idx="6004">
                  <c:v>382.51946321381303</c:v>
                </c:pt>
                <c:pt idx="6005">
                  <c:v>382.58317398383502</c:v>
                </c:pt>
                <c:pt idx="6006">
                  <c:v>382.64688475385702</c:v>
                </c:pt>
                <c:pt idx="6007">
                  <c:v>382.71059552387999</c:v>
                </c:pt>
                <c:pt idx="6008">
                  <c:v>382.77430629390199</c:v>
                </c:pt>
                <c:pt idx="6009">
                  <c:v>382.83801706392399</c:v>
                </c:pt>
                <c:pt idx="6010">
                  <c:v>382.90172783394701</c:v>
                </c:pt>
                <c:pt idx="6011">
                  <c:v>382.96543860396901</c:v>
                </c:pt>
                <c:pt idx="6012">
                  <c:v>383.029149373991</c:v>
                </c:pt>
                <c:pt idx="6013">
                  <c:v>383.092860144013</c:v>
                </c:pt>
                <c:pt idx="6014">
                  <c:v>383.15657091403602</c:v>
                </c:pt>
                <c:pt idx="6015">
                  <c:v>383.22028168405802</c:v>
                </c:pt>
                <c:pt idx="6016">
                  <c:v>383.28399245408002</c:v>
                </c:pt>
                <c:pt idx="6017">
                  <c:v>383.34770322410299</c:v>
                </c:pt>
                <c:pt idx="6018">
                  <c:v>383.41141399412498</c:v>
                </c:pt>
                <c:pt idx="6019">
                  <c:v>383.47512476414698</c:v>
                </c:pt>
                <c:pt idx="6020">
                  <c:v>383.53883553416898</c:v>
                </c:pt>
                <c:pt idx="6021">
                  <c:v>383.602546304192</c:v>
                </c:pt>
                <c:pt idx="6022">
                  <c:v>383.666257074214</c:v>
                </c:pt>
                <c:pt idx="6023">
                  <c:v>383.729967844236</c:v>
                </c:pt>
                <c:pt idx="6024">
                  <c:v>383.79367861425902</c:v>
                </c:pt>
                <c:pt idx="6025">
                  <c:v>383.85738938428102</c:v>
                </c:pt>
                <c:pt idx="6026">
                  <c:v>383.92110015430302</c:v>
                </c:pt>
                <c:pt idx="6027">
                  <c:v>383.98481092432502</c:v>
                </c:pt>
                <c:pt idx="6028">
                  <c:v>384.04852169434798</c:v>
                </c:pt>
                <c:pt idx="6029">
                  <c:v>384.11223246436998</c:v>
                </c:pt>
                <c:pt idx="6030">
                  <c:v>384.17594323439198</c:v>
                </c:pt>
                <c:pt idx="6031">
                  <c:v>384.239654004415</c:v>
                </c:pt>
                <c:pt idx="6032">
                  <c:v>384.303364774437</c:v>
                </c:pt>
                <c:pt idx="6033">
                  <c:v>384.367075544459</c:v>
                </c:pt>
                <c:pt idx="6034">
                  <c:v>384.430786314481</c:v>
                </c:pt>
                <c:pt idx="6035">
                  <c:v>384.49449708450402</c:v>
                </c:pt>
                <c:pt idx="6036">
                  <c:v>384.55820785452602</c:v>
                </c:pt>
                <c:pt idx="6037">
                  <c:v>384.62191862454802</c:v>
                </c:pt>
                <c:pt idx="6038">
                  <c:v>384.68562939457001</c:v>
                </c:pt>
                <c:pt idx="6039">
                  <c:v>384.74934016459298</c:v>
                </c:pt>
                <c:pt idx="6040">
                  <c:v>384.81305093461498</c:v>
                </c:pt>
                <c:pt idx="6041">
                  <c:v>384.87676170463698</c:v>
                </c:pt>
                <c:pt idx="6042">
                  <c:v>384.94047247466</c:v>
                </c:pt>
                <c:pt idx="6043">
                  <c:v>385.004183244682</c:v>
                </c:pt>
                <c:pt idx="6044">
                  <c:v>385.067894014704</c:v>
                </c:pt>
                <c:pt idx="6045">
                  <c:v>385.13160478472599</c:v>
                </c:pt>
                <c:pt idx="6046">
                  <c:v>385.19531555474902</c:v>
                </c:pt>
                <c:pt idx="6047">
                  <c:v>385.25902632477101</c:v>
                </c:pt>
                <c:pt idx="6048">
                  <c:v>385.32273709479301</c:v>
                </c:pt>
                <c:pt idx="6049">
                  <c:v>385.38644786481598</c:v>
                </c:pt>
                <c:pt idx="6050">
                  <c:v>385.45015863483798</c:v>
                </c:pt>
                <c:pt idx="6051">
                  <c:v>385.51386940485997</c:v>
                </c:pt>
                <c:pt idx="6052">
                  <c:v>385.57758017488197</c:v>
                </c:pt>
                <c:pt idx="6053">
                  <c:v>385.64129094490499</c:v>
                </c:pt>
                <c:pt idx="6054">
                  <c:v>385.70500171492699</c:v>
                </c:pt>
                <c:pt idx="6055">
                  <c:v>385.76871248494899</c:v>
                </c:pt>
                <c:pt idx="6056">
                  <c:v>385.83242325497201</c:v>
                </c:pt>
                <c:pt idx="6057">
                  <c:v>385.89613402499401</c:v>
                </c:pt>
                <c:pt idx="6058">
                  <c:v>385.95984479501601</c:v>
                </c:pt>
                <c:pt idx="6059">
                  <c:v>386.02355556503801</c:v>
                </c:pt>
                <c:pt idx="6060">
                  <c:v>386.08726633506097</c:v>
                </c:pt>
                <c:pt idx="6061">
                  <c:v>386.15097710508297</c:v>
                </c:pt>
                <c:pt idx="6062">
                  <c:v>386.21468787510503</c:v>
                </c:pt>
                <c:pt idx="6063">
                  <c:v>386.27839864512799</c:v>
                </c:pt>
                <c:pt idx="6064">
                  <c:v>386.34210941514999</c:v>
                </c:pt>
                <c:pt idx="6065">
                  <c:v>386.40582018517199</c:v>
                </c:pt>
                <c:pt idx="6066">
                  <c:v>386.46953095519399</c:v>
                </c:pt>
                <c:pt idx="6067">
                  <c:v>386.53324172521701</c:v>
                </c:pt>
                <c:pt idx="6068">
                  <c:v>386.59695249523901</c:v>
                </c:pt>
                <c:pt idx="6069">
                  <c:v>386.66066326526101</c:v>
                </c:pt>
                <c:pt idx="6070">
                  <c:v>386.72437403528397</c:v>
                </c:pt>
                <c:pt idx="6071">
                  <c:v>386.78808480530603</c:v>
                </c:pt>
                <c:pt idx="6072">
                  <c:v>386.85179557532803</c:v>
                </c:pt>
                <c:pt idx="6073">
                  <c:v>386.91550634535002</c:v>
                </c:pt>
                <c:pt idx="6074">
                  <c:v>386.97921711537299</c:v>
                </c:pt>
                <c:pt idx="6075">
                  <c:v>387.04292788539499</c:v>
                </c:pt>
                <c:pt idx="6076">
                  <c:v>387.10663865541699</c:v>
                </c:pt>
                <c:pt idx="6077">
                  <c:v>387.17034942544001</c:v>
                </c:pt>
                <c:pt idx="6078">
                  <c:v>387.23406019546201</c:v>
                </c:pt>
                <c:pt idx="6079">
                  <c:v>387.29777096548401</c:v>
                </c:pt>
                <c:pt idx="6080">
                  <c:v>387.361481735506</c:v>
                </c:pt>
                <c:pt idx="6081">
                  <c:v>387.42519250552903</c:v>
                </c:pt>
                <c:pt idx="6082">
                  <c:v>387.48890327555102</c:v>
                </c:pt>
                <c:pt idx="6083">
                  <c:v>387.55261404557302</c:v>
                </c:pt>
                <c:pt idx="6084">
                  <c:v>387.61632481559599</c:v>
                </c:pt>
                <c:pt idx="6085">
                  <c:v>387.68003558561799</c:v>
                </c:pt>
                <c:pt idx="6086">
                  <c:v>387.74374635563998</c:v>
                </c:pt>
                <c:pt idx="6087">
                  <c:v>387.80745712566198</c:v>
                </c:pt>
                <c:pt idx="6088">
                  <c:v>387.87116789568501</c:v>
                </c:pt>
                <c:pt idx="6089">
                  <c:v>387.934878665707</c:v>
                </c:pt>
                <c:pt idx="6090">
                  <c:v>387.998589435729</c:v>
                </c:pt>
                <c:pt idx="6091">
                  <c:v>388.062300205751</c:v>
                </c:pt>
                <c:pt idx="6092">
                  <c:v>388.12601097577402</c:v>
                </c:pt>
                <c:pt idx="6093">
                  <c:v>388.18972174579602</c:v>
                </c:pt>
                <c:pt idx="6094">
                  <c:v>388.25343251581802</c:v>
                </c:pt>
                <c:pt idx="6095">
                  <c:v>388.31714328584098</c:v>
                </c:pt>
                <c:pt idx="6096">
                  <c:v>388.38085405586298</c:v>
                </c:pt>
                <c:pt idx="6097">
                  <c:v>388.44456482588498</c:v>
                </c:pt>
                <c:pt idx="6098">
                  <c:v>388.50827559590698</c:v>
                </c:pt>
                <c:pt idx="6099">
                  <c:v>388.57198636593</c:v>
                </c:pt>
                <c:pt idx="6100">
                  <c:v>388.635697135952</c:v>
                </c:pt>
                <c:pt idx="6101">
                  <c:v>388.699407905974</c:v>
                </c:pt>
                <c:pt idx="6102">
                  <c:v>388.76311867599702</c:v>
                </c:pt>
                <c:pt idx="6103">
                  <c:v>388.82682944601902</c:v>
                </c:pt>
                <c:pt idx="6104">
                  <c:v>388.89054021604102</c:v>
                </c:pt>
                <c:pt idx="6105">
                  <c:v>388.95425098606302</c:v>
                </c:pt>
                <c:pt idx="6106">
                  <c:v>389.01796175608598</c:v>
                </c:pt>
                <c:pt idx="6107">
                  <c:v>389.08167252610798</c:v>
                </c:pt>
                <c:pt idx="6108">
                  <c:v>389.14538329612998</c:v>
                </c:pt>
                <c:pt idx="6109">
                  <c:v>389.209094066153</c:v>
                </c:pt>
                <c:pt idx="6110">
                  <c:v>389.272804836175</c:v>
                </c:pt>
                <c:pt idx="6111">
                  <c:v>389.336515606197</c:v>
                </c:pt>
                <c:pt idx="6112">
                  <c:v>389.400226376219</c:v>
                </c:pt>
                <c:pt idx="6113">
                  <c:v>389.46393714624202</c:v>
                </c:pt>
                <c:pt idx="6114">
                  <c:v>389.52764791626402</c:v>
                </c:pt>
                <c:pt idx="6115">
                  <c:v>389.59135868628601</c:v>
                </c:pt>
                <c:pt idx="6116">
                  <c:v>389.65506945630898</c:v>
                </c:pt>
                <c:pt idx="6117">
                  <c:v>389.71878022633098</c:v>
                </c:pt>
                <c:pt idx="6118">
                  <c:v>389.78249099635298</c:v>
                </c:pt>
                <c:pt idx="6119">
                  <c:v>389.84620176637497</c:v>
                </c:pt>
                <c:pt idx="6120">
                  <c:v>389.909912536398</c:v>
                </c:pt>
                <c:pt idx="6121">
                  <c:v>389.97362330642</c:v>
                </c:pt>
                <c:pt idx="6122">
                  <c:v>390.03733407644199</c:v>
                </c:pt>
                <c:pt idx="6123">
                  <c:v>390.10104484646502</c:v>
                </c:pt>
                <c:pt idx="6124">
                  <c:v>390.16475561648701</c:v>
                </c:pt>
                <c:pt idx="6125">
                  <c:v>390.22846638650901</c:v>
                </c:pt>
                <c:pt idx="6126">
                  <c:v>390.29217715653101</c:v>
                </c:pt>
                <c:pt idx="6127">
                  <c:v>390.35588792655398</c:v>
                </c:pt>
                <c:pt idx="6128">
                  <c:v>390.41959869657597</c:v>
                </c:pt>
                <c:pt idx="6129">
                  <c:v>390.48330946659797</c:v>
                </c:pt>
                <c:pt idx="6130">
                  <c:v>390.54702023662099</c:v>
                </c:pt>
                <c:pt idx="6131">
                  <c:v>390.61073100664299</c:v>
                </c:pt>
                <c:pt idx="6132">
                  <c:v>390.67444177666499</c:v>
                </c:pt>
                <c:pt idx="6133">
                  <c:v>390.73815254668699</c:v>
                </c:pt>
                <c:pt idx="6134">
                  <c:v>390.80186331671001</c:v>
                </c:pt>
                <c:pt idx="6135">
                  <c:v>390.86557408673201</c:v>
                </c:pt>
                <c:pt idx="6136">
                  <c:v>390.92928485675401</c:v>
                </c:pt>
                <c:pt idx="6137">
                  <c:v>390.99299562677601</c:v>
                </c:pt>
                <c:pt idx="6138">
                  <c:v>391.05670639679897</c:v>
                </c:pt>
                <c:pt idx="6139">
                  <c:v>391.12041716682103</c:v>
                </c:pt>
                <c:pt idx="6140">
                  <c:v>391.18412793684303</c:v>
                </c:pt>
                <c:pt idx="6141">
                  <c:v>391.24783870686599</c:v>
                </c:pt>
                <c:pt idx="6142">
                  <c:v>391.31154947688799</c:v>
                </c:pt>
                <c:pt idx="6143">
                  <c:v>391.37526024690999</c:v>
                </c:pt>
                <c:pt idx="6144">
                  <c:v>391.43897101693199</c:v>
                </c:pt>
                <c:pt idx="6145">
                  <c:v>391.50268178695501</c:v>
                </c:pt>
                <c:pt idx="6146">
                  <c:v>391.56639255697701</c:v>
                </c:pt>
                <c:pt idx="6147">
                  <c:v>391.63010332699901</c:v>
                </c:pt>
                <c:pt idx="6148">
                  <c:v>391.69381409702203</c:v>
                </c:pt>
                <c:pt idx="6149">
                  <c:v>391.75752486704403</c:v>
                </c:pt>
                <c:pt idx="6150">
                  <c:v>391.82123563706602</c:v>
                </c:pt>
                <c:pt idx="6151">
                  <c:v>391.88494640708802</c:v>
                </c:pt>
                <c:pt idx="6152">
                  <c:v>391.94865717711099</c:v>
                </c:pt>
                <c:pt idx="6153">
                  <c:v>392.01236794713299</c:v>
                </c:pt>
                <c:pt idx="6154">
                  <c:v>392.07607871715499</c:v>
                </c:pt>
                <c:pt idx="6155">
                  <c:v>392.13978948717801</c:v>
                </c:pt>
                <c:pt idx="6156">
                  <c:v>392.20350025720001</c:v>
                </c:pt>
                <c:pt idx="6157">
                  <c:v>392.267211027222</c:v>
                </c:pt>
                <c:pt idx="6158">
                  <c:v>392.330921797244</c:v>
                </c:pt>
                <c:pt idx="6159">
                  <c:v>392.39463256726702</c:v>
                </c:pt>
                <c:pt idx="6160">
                  <c:v>392.45834333728902</c:v>
                </c:pt>
                <c:pt idx="6161">
                  <c:v>392.52205410731102</c:v>
                </c:pt>
                <c:pt idx="6162">
                  <c:v>392.58576487733399</c:v>
                </c:pt>
                <c:pt idx="6163">
                  <c:v>392.64947564735598</c:v>
                </c:pt>
                <c:pt idx="6164">
                  <c:v>392.71318641737798</c:v>
                </c:pt>
                <c:pt idx="6165">
                  <c:v>392.77689718739998</c:v>
                </c:pt>
                <c:pt idx="6166">
                  <c:v>392.840607957423</c:v>
                </c:pt>
                <c:pt idx="6167">
                  <c:v>392.904318727445</c:v>
                </c:pt>
                <c:pt idx="6168">
                  <c:v>392.968029497467</c:v>
                </c:pt>
                <c:pt idx="6169">
                  <c:v>393.03174026749002</c:v>
                </c:pt>
                <c:pt idx="6170">
                  <c:v>393.09545103751202</c:v>
                </c:pt>
                <c:pt idx="6171">
                  <c:v>393.15916180753402</c:v>
                </c:pt>
                <c:pt idx="6172">
                  <c:v>393.22287257755602</c:v>
                </c:pt>
                <c:pt idx="6173">
                  <c:v>393.28658334757898</c:v>
                </c:pt>
                <c:pt idx="6174">
                  <c:v>393.35029411760098</c:v>
                </c:pt>
                <c:pt idx="6175">
                  <c:v>393.41400488762298</c:v>
                </c:pt>
                <c:pt idx="6176">
                  <c:v>393.477715657646</c:v>
                </c:pt>
                <c:pt idx="6177">
                  <c:v>393.541426427668</c:v>
                </c:pt>
                <c:pt idx="6178">
                  <c:v>393.60513719769</c:v>
                </c:pt>
                <c:pt idx="6179">
                  <c:v>393.668847967712</c:v>
                </c:pt>
                <c:pt idx="6180">
                  <c:v>393.73255873773502</c:v>
                </c:pt>
                <c:pt idx="6181">
                  <c:v>393.79626950775702</c:v>
                </c:pt>
                <c:pt idx="6182">
                  <c:v>393.85998027777902</c:v>
                </c:pt>
                <c:pt idx="6183">
                  <c:v>393.92369104780101</c:v>
                </c:pt>
                <c:pt idx="6184">
                  <c:v>393.98740181782398</c:v>
                </c:pt>
                <c:pt idx="6185">
                  <c:v>394.05111258784598</c:v>
                </c:pt>
                <c:pt idx="6186">
                  <c:v>394.11482335786798</c:v>
                </c:pt>
                <c:pt idx="6187">
                  <c:v>394.178534127891</c:v>
                </c:pt>
                <c:pt idx="6188">
                  <c:v>394.242244897913</c:v>
                </c:pt>
                <c:pt idx="6189">
                  <c:v>394.305955667935</c:v>
                </c:pt>
                <c:pt idx="6190">
                  <c:v>394.36966643795699</c:v>
                </c:pt>
                <c:pt idx="6191">
                  <c:v>394.43337720798002</c:v>
                </c:pt>
                <c:pt idx="6192">
                  <c:v>394.49708797800201</c:v>
                </c:pt>
                <c:pt idx="6193">
                  <c:v>394.56079874802401</c:v>
                </c:pt>
                <c:pt idx="6194">
                  <c:v>394.62450951804698</c:v>
                </c:pt>
                <c:pt idx="6195">
                  <c:v>394.68822028806898</c:v>
                </c:pt>
                <c:pt idx="6196">
                  <c:v>394.75193105809097</c:v>
                </c:pt>
                <c:pt idx="6197">
                  <c:v>394.81564182811297</c:v>
                </c:pt>
                <c:pt idx="6198">
                  <c:v>394.87935259813599</c:v>
                </c:pt>
                <c:pt idx="6199">
                  <c:v>394.94306336815799</c:v>
                </c:pt>
                <c:pt idx="6200">
                  <c:v>395.00677413817999</c:v>
                </c:pt>
                <c:pt idx="6201">
                  <c:v>395.07048490820301</c:v>
                </c:pt>
                <c:pt idx="6202">
                  <c:v>395.13419567822501</c:v>
                </c:pt>
                <c:pt idx="6203">
                  <c:v>395.19790644824701</c:v>
                </c:pt>
                <c:pt idx="6204">
                  <c:v>395.26161721826901</c:v>
                </c:pt>
                <c:pt idx="6205">
                  <c:v>395.32532798829197</c:v>
                </c:pt>
                <c:pt idx="6206">
                  <c:v>395.38903875831397</c:v>
                </c:pt>
                <c:pt idx="6207">
                  <c:v>395.45274952833603</c:v>
                </c:pt>
                <c:pt idx="6208">
                  <c:v>395.51646029835899</c:v>
                </c:pt>
                <c:pt idx="6209">
                  <c:v>395.58017106838099</c:v>
                </c:pt>
                <c:pt idx="6210">
                  <c:v>395.64388183840299</c:v>
                </c:pt>
                <c:pt idx="6211">
                  <c:v>395.70759260842499</c:v>
                </c:pt>
                <c:pt idx="6212">
                  <c:v>395.77130337844801</c:v>
                </c:pt>
                <c:pt idx="6213">
                  <c:v>395.83501414847001</c:v>
                </c:pt>
                <c:pt idx="6214">
                  <c:v>395.89872491849201</c:v>
                </c:pt>
                <c:pt idx="6215">
                  <c:v>395.96243568851497</c:v>
                </c:pt>
                <c:pt idx="6216">
                  <c:v>396.02614645853703</c:v>
                </c:pt>
                <c:pt idx="6217">
                  <c:v>396.08985722855903</c:v>
                </c:pt>
                <c:pt idx="6218">
                  <c:v>396.15356799858102</c:v>
                </c:pt>
                <c:pt idx="6219">
                  <c:v>396.21727876860399</c:v>
                </c:pt>
                <c:pt idx="6220">
                  <c:v>396.28098953862599</c:v>
                </c:pt>
                <c:pt idx="6221">
                  <c:v>396.34470030864799</c:v>
                </c:pt>
                <c:pt idx="6222">
                  <c:v>396.40841107867101</c:v>
                </c:pt>
                <c:pt idx="6223">
                  <c:v>396.47212184869301</c:v>
                </c:pt>
                <c:pt idx="6224">
                  <c:v>396.53583261871501</c:v>
                </c:pt>
                <c:pt idx="6225">
                  <c:v>396.599543388737</c:v>
                </c:pt>
                <c:pt idx="6226">
                  <c:v>396.66325415876003</c:v>
                </c:pt>
                <c:pt idx="6227">
                  <c:v>396.72696492878202</c:v>
                </c:pt>
                <c:pt idx="6228">
                  <c:v>396.79067569880402</c:v>
                </c:pt>
                <c:pt idx="6229">
                  <c:v>396.85438646882699</c:v>
                </c:pt>
                <c:pt idx="6230">
                  <c:v>396.91809723884899</c:v>
                </c:pt>
                <c:pt idx="6231">
                  <c:v>396.98180800887098</c:v>
                </c:pt>
                <c:pt idx="6232">
                  <c:v>397.04551877889298</c:v>
                </c:pt>
                <c:pt idx="6233">
                  <c:v>397.10922954891601</c:v>
                </c:pt>
                <c:pt idx="6234">
                  <c:v>397.172940318938</c:v>
                </c:pt>
                <c:pt idx="6235">
                  <c:v>397.23665108896</c:v>
                </c:pt>
                <c:pt idx="6236">
                  <c:v>397.300361858982</c:v>
                </c:pt>
                <c:pt idx="6237">
                  <c:v>397.36407262900502</c:v>
                </c:pt>
                <c:pt idx="6238">
                  <c:v>397.42778339902702</c:v>
                </c:pt>
                <c:pt idx="6239">
                  <c:v>397.49149416904902</c:v>
                </c:pt>
                <c:pt idx="6240">
                  <c:v>397.55520493907198</c:v>
                </c:pt>
                <c:pt idx="6241">
                  <c:v>397.61891570909398</c:v>
                </c:pt>
                <c:pt idx="6242">
                  <c:v>397.68262647911598</c:v>
                </c:pt>
                <c:pt idx="6243">
                  <c:v>397.74633724913798</c:v>
                </c:pt>
                <c:pt idx="6244">
                  <c:v>397.810048019161</c:v>
                </c:pt>
                <c:pt idx="6245">
                  <c:v>397.873758789183</c:v>
                </c:pt>
                <c:pt idx="6246">
                  <c:v>397.937469559205</c:v>
                </c:pt>
                <c:pt idx="6247">
                  <c:v>398.00118032922802</c:v>
                </c:pt>
                <c:pt idx="6248">
                  <c:v>398.06489109925002</c:v>
                </c:pt>
                <c:pt idx="6249">
                  <c:v>398.12860186927202</c:v>
                </c:pt>
                <c:pt idx="6250">
                  <c:v>398.19231263929402</c:v>
                </c:pt>
                <c:pt idx="6251">
                  <c:v>398.25602340931698</c:v>
                </c:pt>
                <c:pt idx="6252">
                  <c:v>398.31973417933898</c:v>
                </c:pt>
                <c:pt idx="6253">
                  <c:v>398.38344494936098</c:v>
                </c:pt>
                <c:pt idx="6254">
                  <c:v>398.447155719384</c:v>
                </c:pt>
                <c:pt idx="6255">
                  <c:v>398.510866489406</c:v>
                </c:pt>
                <c:pt idx="6256">
                  <c:v>398.574577259428</c:v>
                </c:pt>
                <c:pt idx="6257">
                  <c:v>398.63828802945</c:v>
                </c:pt>
                <c:pt idx="6258">
                  <c:v>398.70199879947302</c:v>
                </c:pt>
                <c:pt idx="6259">
                  <c:v>398.76570956949502</c:v>
                </c:pt>
                <c:pt idx="6260">
                  <c:v>398.82942033951701</c:v>
                </c:pt>
                <c:pt idx="6261">
                  <c:v>398.89313110953998</c:v>
                </c:pt>
                <c:pt idx="6262">
                  <c:v>398.95684187956198</c:v>
                </c:pt>
                <c:pt idx="6263">
                  <c:v>399.02055264958398</c:v>
                </c:pt>
                <c:pt idx="6264">
                  <c:v>399.08426341960597</c:v>
                </c:pt>
                <c:pt idx="6265">
                  <c:v>399.147974189629</c:v>
                </c:pt>
                <c:pt idx="6266">
                  <c:v>399.211684959651</c:v>
                </c:pt>
                <c:pt idx="6267">
                  <c:v>399.27539572967299</c:v>
                </c:pt>
                <c:pt idx="6268">
                  <c:v>399.33910649969602</c:v>
                </c:pt>
                <c:pt idx="6269">
                  <c:v>399.40281726971801</c:v>
                </c:pt>
                <c:pt idx="6270">
                  <c:v>399.46652803974001</c:v>
                </c:pt>
                <c:pt idx="6271">
                  <c:v>399.53023880976201</c:v>
                </c:pt>
                <c:pt idx="6272">
                  <c:v>399.59394957978498</c:v>
                </c:pt>
                <c:pt idx="6273">
                  <c:v>399.65766034980697</c:v>
                </c:pt>
                <c:pt idx="6274">
                  <c:v>399.72137111982897</c:v>
                </c:pt>
                <c:pt idx="6275">
                  <c:v>399.78508188985199</c:v>
                </c:pt>
                <c:pt idx="6276">
                  <c:v>399.84879265987399</c:v>
                </c:pt>
                <c:pt idx="6277">
                  <c:v>399.91250342989599</c:v>
                </c:pt>
                <c:pt idx="6278">
                  <c:v>399.97621419991799</c:v>
                </c:pt>
                <c:pt idx="6279">
                  <c:v>400.03992496994101</c:v>
                </c:pt>
                <c:pt idx="6280">
                  <c:v>400.10363573996301</c:v>
                </c:pt>
                <c:pt idx="6281">
                  <c:v>400.16734650998501</c:v>
                </c:pt>
                <c:pt idx="6282">
                  <c:v>400.23105728000701</c:v>
                </c:pt>
                <c:pt idx="6283">
                  <c:v>400.29476805002997</c:v>
                </c:pt>
                <c:pt idx="6284">
                  <c:v>400.35847882005203</c:v>
                </c:pt>
                <c:pt idx="6285">
                  <c:v>400.42218959007403</c:v>
                </c:pt>
                <c:pt idx="6286">
                  <c:v>400.48590036009699</c:v>
                </c:pt>
                <c:pt idx="6287">
                  <c:v>400.54961113011899</c:v>
                </c:pt>
                <c:pt idx="6288">
                  <c:v>400.61332190014099</c:v>
                </c:pt>
                <c:pt idx="6289">
                  <c:v>400.67703267016299</c:v>
                </c:pt>
                <c:pt idx="6290">
                  <c:v>400.74074344018601</c:v>
                </c:pt>
                <c:pt idx="6291">
                  <c:v>400.80445421020801</c:v>
                </c:pt>
                <c:pt idx="6292">
                  <c:v>400.86816498023001</c:v>
                </c:pt>
                <c:pt idx="6293">
                  <c:v>400.93187575025303</c:v>
                </c:pt>
                <c:pt idx="6294">
                  <c:v>400.99558652027503</c:v>
                </c:pt>
                <c:pt idx="6295">
                  <c:v>401.05929729029702</c:v>
                </c:pt>
                <c:pt idx="6296">
                  <c:v>401.12300806031902</c:v>
                </c:pt>
                <c:pt idx="6297">
                  <c:v>401.18671883034199</c:v>
                </c:pt>
                <c:pt idx="6298">
                  <c:v>401.25042960036399</c:v>
                </c:pt>
                <c:pt idx="6299">
                  <c:v>401.31414037038599</c:v>
                </c:pt>
                <c:pt idx="6300">
                  <c:v>401.37785114040901</c:v>
                </c:pt>
                <c:pt idx="6301">
                  <c:v>401.44156191043101</c:v>
                </c:pt>
                <c:pt idx="6302">
                  <c:v>401.505272680453</c:v>
                </c:pt>
                <c:pt idx="6303">
                  <c:v>401.568983450475</c:v>
                </c:pt>
                <c:pt idx="6304">
                  <c:v>401.63269422049802</c:v>
                </c:pt>
                <c:pt idx="6305">
                  <c:v>401.69640499052002</c:v>
                </c:pt>
                <c:pt idx="6306">
                  <c:v>401.76011576054202</c:v>
                </c:pt>
                <c:pt idx="6307">
                  <c:v>401.82382653056499</c:v>
                </c:pt>
                <c:pt idx="6308">
                  <c:v>401.88753730058698</c:v>
                </c:pt>
                <c:pt idx="6309">
                  <c:v>401.95124807060898</c:v>
                </c:pt>
                <c:pt idx="6310">
                  <c:v>402.01495884063098</c:v>
                </c:pt>
                <c:pt idx="6311">
                  <c:v>402.078669610654</c:v>
                </c:pt>
                <c:pt idx="6312">
                  <c:v>402.142380380676</c:v>
                </c:pt>
                <c:pt idx="6313">
                  <c:v>402.206091150698</c:v>
                </c:pt>
                <c:pt idx="6314">
                  <c:v>402.26980192072102</c:v>
                </c:pt>
                <c:pt idx="6315">
                  <c:v>402.33351269074302</c:v>
                </c:pt>
                <c:pt idx="6316">
                  <c:v>402.39722346076502</c:v>
                </c:pt>
                <c:pt idx="6317">
                  <c:v>402.46093423078702</c:v>
                </c:pt>
                <c:pt idx="6318">
                  <c:v>402.52464500080998</c:v>
                </c:pt>
                <c:pt idx="6319">
                  <c:v>402.58835577083198</c:v>
                </c:pt>
                <c:pt idx="6320">
                  <c:v>402.65206654085398</c:v>
                </c:pt>
                <c:pt idx="6321">
                  <c:v>402.715777310877</c:v>
                </c:pt>
                <c:pt idx="6322">
                  <c:v>402.779488080899</c:v>
                </c:pt>
                <c:pt idx="6323">
                  <c:v>402.843198850921</c:v>
                </c:pt>
                <c:pt idx="6324">
                  <c:v>402.906909620943</c:v>
                </c:pt>
                <c:pt idx="6325">
                  <c:v>402.97062039096602</c:v>
                </c:pt>
                <c:pt idx="6326">
                  <c:v>403.03433116098802</c:v>
                </c:pt>
                <c:pt idx="6327">
                  <c:v>403.09804193101002</c:v>
                </c:pt>
                <c:pt idx="6328">
                  <c:v>403.16175270103201</c:v>
                </c:pt>
                <c:pt idx="6329">
                  <c:v>403.22546347105498</c:v>
                </c:pt>
                <c:pt idx="6330">
                  <c:v>403.28917424107698</c:v>
                </c:pt>
                <c:pt idx="6331">
                  <c:v>403.35288501109898</c:v>
                </c:pt>
                <c:pt idx="6332">
                  <c:v>403.416595781122</c:v>
                </c:pt>
                <c:pt idx="6333">
                  <c:v>403.480306551144</c:v>
                </c:pt>
                <c:pt idx="6334">
                  <c:v>403.544017321166</c:v>
                </c:pt>
                <c:pt idx="6335">
                  <c:v>403.60772809118799</c:v>
                </c:pt>
                <c:pt idx="6336">
                  <c:v>403.67143886121102</c:v>
                </c:pt>
                <c:pt idx="6337">
                  <c:v>403.73514963123301</c:v>
                </c:pt>
                <c:pt idx="6338">
                  <c:v>403.79886040125501</c:v>
                </c:pt>
                <c:pt idx="6339">
                  <c:v>403.86257117127798</c:v>
                </c:pt>
                <c:pt idx="6340">
                  <c:v>403.92628194129998</c:v>
                </c:pt>
                <c:pt idx="6341">
                  <c:v>403.98999271132197</c:v>
                </c:pt>
                <c:pt idx="6342">
                  <c:v>404.05370348134397</c:v>
                </c:pt>
                <c:pt idx="6343">
                  <c:v>404.11741425136699</c:v>
                </c:pt>
                <c:pt idx="6344">
                  <c:v>404.18112502138899</c:v>
                </c:pt>
                <c:pt idx="6345">
                  <c:v>404.24483579141099</c:v>
                </c:pt>
                <c:pt idx="6346">
                  <c:v>404.30854656143401</c:v>
                </c:pt>
                <c:pt idx="6347">
                  <c:v>404.37225733145601</c:v>
                </c:pt>
                <c:pt idx="6348">
                  <c:v>404.43596810147801</c:v>
                </c:pt>
                <c:pt idx="6349">
                  <c:v>404.49967887150001</c:v>
                </c:pt>
                <c:pt idx="6350">
                  <c:v>404.56338964152297</c:v>
                </c:pt>
                <c:pt idx="6351">
                  <c:v>404.62710041154497</c:v>
                </c:pt>
                <c:pt idx="6352">
                  <c:v>404.69081118156703</c:v>
                </c:pt>
                <c:pt idx="6353">
                  <c:v>404.75452195158999</c:v>
                </c:pt>
                <c:pt idx="6354">
                  <c:v>404.81823272161199</c:v>
                </c:pt>
                <c:pt idx="6355">
                  <c:v>404.88194349163399</c:v>
                </c:pt>
                <c:pt idx="6356">
                  <c:v>404.94565426165599</c:v>
                </c:pt>
                <c:pt idx="6357">
                  <c:v>405.00936503167901</c:v>
                </c:pt>
                <c:pt idx="6358">
                  <c:v>405.07307580170101</c:v>
                </c:pt>
                <c:pt idx="6359">
                  <c:v>405.13678657172301</c:v>
                </c:pt>
                <c:pt idx="6360">
                  <c:v>405.20049734174597</c:v>
                </c:pt>
                <c:pt idx="6361">
                  <c:v>405.26420811176803</c:v>
                </c:pt>
                <c:pt idx="6362">
                  <c:v>405.32791888179003</c:v>
                </c:pt>
                <c:pt idx="6363">
                  <c:v>405.39162965181202</c:v>
                </c:pt>
                <c:pt idx="6364">
                  <c:v>405.45534042183499</c:v>
                </c:pt>
                <c:pt idx="6365">
                  <c:v>405.51905119185699</c:v>
                </c:pt>
                <c:pt idx="6366">
                  <c:v>405.58276196187899</c:v>
                </c:pt>
                <c:pt idx="6367">
                  <c:v>405.64647273190201</c:v>
                </c:pt>
                <c:pt idx="6368">
                  <c:v>405.71018350192401</c:v>
                </c:pt>
                <c:pt idx="6369">
                  <c:v>405.77389427194601</c:v>
                </c:pt>
                <c:pt idx="6370">
                  <c:v>405.837605041968</c:v>
                </c:pt>
                <c:pt idx="6371">
                  <c:v>405.90131581199103</c:v>
                </c:pt>
                <c:pt idx="6372">
                  <c:v>405.96502658201302</c:v>
                </c:pt>
                <c:pt idx="6373">
                  <c:v>406.02873735203502</c:v>
                </c:pt>
                <c:pt idx="6374">
                  <c:v>406.09244812205799</c:v>
                </c:pt>
                <c:pt idx="6375">
                  <c:v>406.15615889207999</c:v>
                </c:pt>
                <c:pt idx="6376">
                  <c:v>406.21986966210198</c:v>
                </c:pt>
                <c:pt idx="6377">
                  <c:v>406.28358043212398</c:v>
                </c:pt>
                <c:pt idx="6378">
                  <c:v>406.34729120214701</c:v>
                </c:pt>
                <c:pt idx="6379">
                  <c:v>406.411001972169</c:v>
                </c:pt>
                <c:pt idx="6380">
                  <c:v>406.474712742191</c:v>
                </c:pt>
                <c:pt idx="6381">
                  <c:v>406.538423512213</c:v>
                </c:pt>
                <c:pt idx="6382">
                  <c:v>406.60213428223602</c:v>
                </c:pt>
                <c:pt idx="6383">
                  <c:v>406.66584505225802</c:v>
                </c:pt>
                <c:pt idx="6384">
                  <c:v>406.72955582228002</c:v>
                </c:pt>
                <c:pt idx="6385">
                  <c:v>406.79326659230298</c:v>
                </c:pt>
                <c:pt idx="6386">
                  <c:v>406.85697736232498</c:v>
                </c:pt>
                <c:pt idx="6387">
                  <c:v>406.92068813234698</c:v>
                </c:pt>
                <c:pt idx="6388">
                  <c:v>406.98439890236898</c:v>
                </c:pt>
                <c:pt idx="6389">
                  <c:v>407.048109672392</c:v>
                </c:pt>
                <c:pt idx="6390">
                  <c:v>407.111820442414</c:v>
                </c:pt>
                <c:pt idx="6391">
                  <c:v>407.175531212436</c:v>
                </c:pt>
                <c:pt idx="6392">
                  <c:v>407.23924198245902</c:v>
                </c:pt>
                <c:pt idx="6393">
                  <c:v>407.30295275248102</c:v>
                </c:pt>
                <c:pt idx="6394">
                  <c:v>407.36666352250302</c:v>
                </c:pt>
                <c:pt idx="6395">
                  <c:v>407.43037429252502</c:v>
                </c:pt>
                <c:pt idx="6396">
                  <c:v>407.49408506254798</c:v>
                </c:pt>
                <c:pt idx="6397">
                  <c:v>407.55779583256998</c:v>
                </c:pt>
                <c:pt idx="6398">
                  <c:v>407.62150660259198</c:v>
                </c:pt>
                <c:pt idx="6399">
                  <c:v>407.685217372615</c:v>
                </c:pt>
                <c:pt idx="6400">
                  <c:v>407.748928142637</c:v>
                </c:pt>
                <c:pt idx="6401">
                  <c:v>407.812638912659</c:v>
                </c:pt>
                <c:pt idx="6402">
                  <c:v>407.876349682681</c:v>
                </c:pt>
                <c:pt idx="6403">
                  <c:v>407.94006045270402</c:v>
                </c:pt>
                <c:pt idx="6404">
                  <c:v>408.00377122272602</c:v>
                </c:pt>
                <c:pt idx="6405">
                  <c:v>408.06748199274801</c:v>
                </c:pt>
                <c:pt idx="6406">
                  <c:v>408.13119276277098</c:v>
                </c:pt>
                <c:pt idx="6407">
                  <c:v>408.19490353279298</c:v>
                </c:pt>
                <c:pt idx="6408">
                  <c:v>408.25861430281498</c:v>
                </c:pt>
                <c:pt idx="6409">
                  <c:v>408.32232507283697</c:v>
                </c:pt>
                <c:pt idx="6410">
                  <c:v>408.38603584286</c:v>
                </c:pt>
                <c:pt idx="6411">
                  <c:v>408.449746612882</c:v>
                </c:pt>
                <c:pt idx="6412">
                  <c:v>408.51345738290399</c:v>
                </c:pt>
                <c:pt idx="6413">
                  <c:v>408.57716815292702</c:v>
                </c:pt>
                <c:pt idx="6414">
                  <c:v>408.64087892294901</c:v>
                </c:pt>
                <c:pt idx="6415">
                  <c:v>408.70458969297101</c:v>
                </c:pt>
                <c:pt idx="6416">
                  <c:v>408.76830046299301</c:v>
                </c:pt>
                <c:pt idx="6417">
                  <c:v>408.83201123301598</c:v>
                </c:pt>
                <c:pt idx="6418">
                  <c:v>408.89572200303797</c:v>
                </c:pt>
                <c:pt idx="6419">
                  <c:v>408.95943277305997</c:v>
                </c:pt>
                <c:pt idx="6420">
                  <c:v>409.02314354308299</c:v>
                </c:pt>
                <c:pt idx="6421">
                  <c:v>409.08685431310499</c:v>
                </c:pt>
                <c:pt idx="6422">
                  <c:v>409.15056508312699</c:v>
                </c:pt>
                <c:pt idx="6423">
                  <c:v>409.21427585314899</c:v>
                </c:pt>
                <c:pt idx="6424">
                  <c:v>409.27798662317201</c:v>
                </c:pt>
                <c:pt idx="6425">
                  <c:v>409.34169739319401</c:v>
                </c:pt>
                <c:pt idx="6426">
                  <c:v>409.40540816321601</c:v>
                </c:pt>
                <c:pt idx="6427">
                  <c:v>409.46911893323801</c:v>
                </c:pt>
                <c:pt idx="6428">
                  <c:v>409.53282970326097</c:v>
                </c:pt>
                <c:pt idx="6429">
                  <c:v>409.59654047328303</c:v>
                </c:pt>
                <c:pt idx="6430">
                  <c:v>409.66025124330503</c:v>
                </c:pt>
                <c:pt idx="6431">
                  <c:v>409.72396201332799</c:v>
                </c:pt>
                <c:pt idx="6432">
                  <c:v>409.78767278334999</c:v>
                </c:pt>
                <c:pt idx="6433">
                  <c:v>409.85138355337199</c:v>
                </c:pt>
                <c:pt idx="6434">
                  <c:v>409.91509432339399</c:v>
                </c:pt>
                <c:pt idx="6435">
                  <c:v>409.97880509341701</c:v>
                </c:pt>
                <c:pt idx="6436">
                  <c:v>410.04251586343901</c:v>
                </c:pt>
                <c:pt idx="6437">
                  <c:v>410.10622663346101</c:v>
                </c:pt>
                <c:pt idx="6438">
                  <c:v>410.16993740348403</c:v>
                </c:pt>
                <c:pt idx="6439">
                  <c:v>410.23364817350603</c:v>
                </c:pt>
                <c:pt idx="6440">
                  <c:v>410.29735894352802</c:v>
                </c:pt>
                <c:pt idx="6441">
                  <c:v>410.36106971355002</c:v>
                </c:pt>
                <c:pt idx="6442">
                  <c:v>410.42478048357299</c:v>
                </c:pt>
                <c:pt idx="6443">
                  <c:v>410.48849125359499</c:v>
                </c:pt>
                <c:pt idx="6444">
                  <c:v>410.55220202361699</c:v>
                </c:pt>
                <c:pt idx="6445">
                  <c:v>410.61591279364001</c:v>
                </c:pt>
                <c:pt idx="6446">
                  <c:v>410.67962356366201</c:v>
                </c:pt>
                <c:pt idx="6447">
                  <c:v>410.743334333684</c:v>
                </c:pt>
                <c:pt idx="6448">
                  <c:v>410.807045103706</c:v>
                </c:pt>
                <c:pt idx="6449">
                  <c:v>410.87075587372902</c:v>
                </c:pt>
                <c:pt idx="6450">
                  <c:v>410.93446664375102</c:v>
                </c:pt>
                <c:pt idx="6451">
                  <c:v>410.99817741377302</c:v>
                </c:pt>
                <c:pt idx="6452">
                  <c:v>411.06188818379599</c:v>
                </c:pt>
                <c:pt idx="6453">
                  <c:v>411.12559895381798</c:v>
                </c:pt>
                <c:pt idx="6454">
                  <c:v>411.18930972383998</c:v>
                </c:pt>
                <c:pt idx="6455">
                  <c:v>411.25302049386198</c:v>
                </c:pt>
                <c:pt idx="6456">
                  <c:v>411.316731263885</c:v>
                </c:pt>
                <c:pt idx="6457">
                  <c:v>411.380442033907</c:v>
                </c:pt>
                <c:pt idx="6458">
                  <c:v>411.444152803929</c:v>
                </c:pt>
                <c:pt idx="6459">
                  <c:v>411.50786357395202</c:v>
                </c:pt>
                <c:pt idx="6460">
                  <c:v>411.57157434397402</c:v>
                </c:pt>
                <c:pt idx="6461">
                  <c:v>411.63528511399602</c:v>
                </c:pt>
                <c:pt idx="6462">
                  <c:v>411.69899588401802</c:v>
                </c:pt>
                <c:pt idx="6463">
                  <c:v>411.76270665404098</c:v>
                </c:pt>
                <c:pt idx="6464">
                  <c:v>411.82641742406298</c:v>
                </c:pt>
                <c:pt idx="6465">
                  <c:v>411.89012819408498</c:v>
                </c:pt>
                <c:pt idx="6466">
                  <c:v>411.953838964108</c:v>
                </c:pt>
                <c:pt idx="6467">
                  <c:v>412.01754973413</c:v>
                </c:pt>
                <c:pt idx="6468">
                  <c:v>412.081260504152</c:v>
                </c:pt>
                <c:pt idx="6469">
                  <c:v>412.144971274174</c:v>
                </c:pt>
                <c:pt idx="6470">
                  <c:v>412.20868204419702</c:v>
                </c:pt>
                <c:pt idx="6471">
                  <c:v>412.27239281421902</c:v>
                </c:pt>
                <c:pt idx="6472">
                  <c:v>412.33610358424102</c:v>
                </c:pt>
                <c:pt idx="6473">
                  <c:v>412.39981435426301</c:v>
                </c:pt>
                <c:pt idx="6474">
                  <c:v>412.46352512428598</c:v>
                </c:pt>
                <c:pt idx="6475">
                  <c:v>412.52723589430798</c:v>
                </c:pt>
                <c:pt idx="6476">
                  <c:v>412.59094666432998</c:v>
                </c:pt>
                <c:pt idx="6477">
                  <c:v>412.654657434353</c:v>
                </c:pt>
                <c:pt idx="6478">
                  <c:v>412.718368204375</c:v>
                </c:pt>
                <c:pt idx="6479">
                  <c:v>412.782078974397</c:v>
                </c:pt>
                <c:pt idx="6480">
                  <c:v>412.84578974441899</c:v>
                </c:pt>
                <c:pt idx="6481">
                  <c:v>412.90950051444202</c:v>
                </c:pt>
                <c:pt idx="6482">
                  <c:v>412.97321128446401</c:v>
                </c:pt>
                <c:pt idx="6483">
                  <c:v>413.03692205448601</c:v>
                </c:pt>
                <c:pt idx="6484">
                  <c:v>413.10063282450898</c:v>
                </c:pt>
                <c:pt idx="6485">
                  <c:v>413.16434359453098</c:v>
                </c:pt>
                <c:pt idx="6486">
                  <c:v>413.22805436455297</c:v>
                </c:pt>
                <c:pt idx="6487">
                  <c:v>413.29176513457497</c:v>
                </c:pt>
                <c:pt idx="6488">
                  <c:v>413.35547590459799</c:v>
                </c:pt>
                <c:pt idx="6489">
                  <c:v>413.41918667461999</c:v>
                </c:pt>
                <c:pt idx="6490">
                  <c:v>413.48289744464199</c:v>
                </c:pt>
                <c:pt idx="6491">
                  <c:v>413.54660821466501</c:v>
                </c:pt>
                <c:pt idx="6492">
                  <c:v>413.61031898468701</c:v>
                </c:pt>
                <c:pt idx="6493">
                  <c:v>413.67402975470901</c:v>
                </c:pt>
                <c:pt idx="6494">
                  <c:v>413.73774052473101</c:v>
                </c:pt>
                <c:pt idx="6495">
                  <c:v>413.80145129475397</c:v>
                </c:pt>
                <c:pt idx="6496">
                  <c:v>413.86516206477597</c:v>
                </c:pt>
                <c:pt idx="6497">
                  <c:v>413.92887283479803</c:v>
                </c:pt>
                <c:pt idx="6498">
                  <c:v>413.99258360482099</c:v>
                </c:pt>
                <c:pt idx="6499">
                  <c:v>414.05629437484299</c:v>
                </c:pt>
                <c:pt idx="6500">
                  <c:v>414.12000514486499</c:v>
                </c:pt>
                <c:pt idx="6501">
                  <c:v>414.18371591488699</c:v>
                </c:pt>
                <c:pt idx="6502">
                  <c:v>414.24742668491001</c:v>
                </c:pt>
                <c:pt idx="6503">
                  <c:v>414.31113745493201</c:v>
                </c:pt>
                <c:pt idx="6504">
                  <c:v>414.37484822495401</c:v>
                </c:pt>
                <c:pt idx="6505">
                  <c:v>414.43855899497697</c:v>
                </c:pt>
                <c:pt idx="6506">
                  <c:v>414.50226976499903</c:v>
                </c:pt>
                <c:pt idx="6507">
                  <c:v>414.56598053502103</c:v>
                </c:pt>
                <c:pt idx="6508">
                  <c:v>414.62969130504302</c:v>
                </c:pt>
                <c:pt idx="6509">
                  <c:v>414.69340207506599</c:v>
                </c:pt>
                <c:pt idx="6510">
                  <c:v>414.75711284508799</c:v>
                </c:pt>
                <c:pt idx="6511">
                  <c:v>414.82082361510999</c:v>
                </c:pt>
                <c:pt idx="6512">
                  <c:v>414.88453438513301</c:v>
                </c:pt>
                <c:pt idx="6513">
                  <c:v>414.94824515515501</c:v>
                </c:pt>
                <c:pt idx="6514">
                  <c:v>415.01195592517701</c:v>
                </c:pt>
                <c:pt idx="6515">
                  <c:v>415.075666695199</c:v>
                </c:pt>
                <c:pt idx="6516">
                  <c:v>415.13937746522203</c:v>
                </c:pt>
                <c:pt idx="6517">
                  <c:v>415.20308823524402</c:v>
                </c:pt>
                <c:pt idx="6518">
                  <c:v>415.26679900526602</c:v>
                </c:pt>
                <c:pt idx="6519">
                  <c:v>415.33050977528899</c:v>
                </c:pt>
                <c:pt idx="6520">
                  <c:v>415.39422054531099</c:v>
                </c:pt>
                <c:pt idx="6521">
                  <c:v>415.45793131533298</c:v>
                </c:pt>
                <c:pt idx="6522">
                  <c:v>415.52164208535498</c:v>
                </c:pt>
                <c:pt idx="6523">
                  <c:v>415.58535285537801</c:v>
                </c:pt>
                <c:pt idx="6524">
                  <c:v>415.6490636254</c:v>
                </c:pt>
                <c:pt idx="6525">
                  <c:v>415.712774395422</c:v>
                </c:pt>
                <c:pt idx="6526">
                  <c:v>415.776485165444</c:v>
                </c:pt>
                <c:pt idx="6527">
                  <c:v>415.84019593546702</c:v>
                </c:pt>
                <c:pt idx="6528">
                  <c:v>415.90390670548902</c:v>
                </c:pt>
                <c:pt idx="6529">
                  <c:v>415.96761747551102</c:v>
                </c:pt>
                <c:pt idx="6530">
                  <c:v>416.03132824553398</c:v>
                </c:pt>
                <c:pt idx="6531">
                  <c:v>416.09503901555598</c:v>
                </c:pt>
                <c:pt idx="6532">
                  <c:v>416.15874978557798</c:v>
                </c:pt>
                <c:pt idx="6533">
                  <c:v>416.22246055559998</c:v>
                </c:pt>
                <c:pt idx="6534">
                  <c:v>416.286171325623</c:v>
                </c:pt>
                <c:pt idx="6535">
                  <c:v>416.349882095645</c:v>
                </c:pt>
                <c:pt idx="6536">
                  <c:v>416.413592865667</c:v>
                </c:pt>
                <c:pt idx="6537">
                  <c:v>416.47730363569002</c:v>
                </c:pt>
                <c:pt idx="6538">
                  <c:v>416.54101440571202</c:v>
                </c:pt>
                <c:pt idx="6539">
                  <c:v>416.60472517573402</c:v>
                </c:pt>
                <c:pt idx="6540">
                  <c:v>416.66843594575602</c:v>
                </c:pt>
                <c:pt idx="6541">
                  <c:v>416.73214671577898</c:v>
                </c:pt>
                <c:pt idx="6542">
                  <c:v>416.79585748580098</c:v>
                </c:pt>
                <c:pt idx="6543">
                  <c:v>416.85956825582298</c:v>
                </c:pt>
                <c:pt idx="6544">
                  <c:v>416.923279025846</c:v>
                </c:pt>
                <c:pt idx="6545">
                  <c:v>416.986989795868</c:v>
                </c:pt>
                <c:pt idx="6546">
                  <c:v>417.05070056589</c:v>
                </c:pt>
                <c:pt idx="6547">
                  <c:v>417.114411335912</c:v>
                </c:pt>
                <c:pt idx="6548">
                  <c:v>417.17812210593502</c:v>
                </c:pt>
                <c:pt idx="6549">
                  <c:v>417.24183287595702</c:v>
                </c:pt>
                <c:pt idx="6550">
                  <c:v>417.30554364597901</c:v>
                </c:pt>
                <c:pt idx="6551">
                  <c:v>417.36925441600198</c:v>
                </c:pt>
                <c:pt idx="6552">
                  <c:v>417.43296518602398</c:v>
                </c:pt>
                <c:pt idx="6553">
                  <c:v>417.49667595604598</c:v>
                </c:pt>
                <c:pt idx="6554">
                  <c:v>417.56038672606797</c:v>
                </c:pt>
                <c:pt idx="6555">
                  <c:v>417.624097496091</c:v>
                </c:pt>
                <c:pt idx="6556">
                  <c:v>417.687808266113</c:v>
                </c:pt>
                <c:pt idx="6557">
                  <c:v>417.75151903613499</c:v>
                </c:pt>
                <c:pt idx="6558">
                  <c:v>417.81522980615802</c:v>
                </c:pt>
                <c:pt idx="6559">
                  <c:v>417.87894057618001</c:v>
                </c:pt>
                <c:pt idx="6560">
                  <c:v>417.94265134620201</c:v>
                </c:pt>
                <c:pt idx="6561">
                  <c:v>418.00636211622401</c:v>
                </c:pt>
                <c:pt idx="6562">
                  <c:v>418.07007288624698</c:v>
                </c:pt>
                <c:pt idx="6563">
                  <c:v>418.13378365626897</c:v>
                </c:pt>
                <c:pt idx="6564">
                  <c:v>418.19749442629097</c:v>
                </c:pt>
                <c:pt idx="6565">
                  <c:v>418.26120519631399</c:v>
                </c:pt>
                <c:pt idx="6566">
                  <c:v>418.32491596633599</c:v>
                </c:pt>
                <c:pt idx="6567">
                  <c:v>418.38862673635799</c:v>
                </c:pt>
                <c:pt idx="6568">
                  <c:v>418.45233750637999</c:v>
                </c:pt>
                <c:pt idx="6569">
                  <c:v>418.51604827640301</c:v>
                </c:pt>
                <c:pt idx="6570">
                  <c:v>418.57975904642501</c:v>
                </c:pt>
                <c:pt idx="6571">
                  <c:v>418.64346981644701</c:v>
                </c:pt>
                <c:pt idx="6572">
                  <c:v>418.70718058646901</c:v>
                </c:pt>
                <c:pt idx="6573">
                  <c:v>418.77089135649197</c:v>
                </c:pt>
                <c:pt idx="6574">
                  <c:v>418.83460212651403</c:v>
                </c:pt>
                <c:pt idx="6575">
                  <c:v>418.89831289653603</c:v>
                </c:pt>
                <c:pt idx="6576">
                  <c:v>418.96202366655899</c:v>
                </c:pt>
                <c:pt idx="6577">
                  <c:v>419.02573443658099</c:v>
                </c:pt>
                <c:pt idx="6578">
                  <c:v>419.08944520660299</c:v>
                </c:pt>
                <c:pt idx="6579">
                  <c:v>419.15315597662499</c:v>
                </c:pt>
                <c:pt idx="6580">
                  <c:v>419.21686674664801</c:v>
                </c:pt>
                <c:pt idx="6581">
                  <c:v>419.28057751667001</c:v>
                </c:pt>
                <c:pt idx="6582">
                  <c:v>419.34428828669201</c:v>
                </c:pt>
                <c:pt idx="6583">
                  <c:v>419.40799905671503</c:v>
                </c:pt>
                <c:pt idx="6584">
                  <c:v>419.47170982673703</c:v>
                </c:pt>
                <c:pt idx="6585">
                  <c:v>419.53542059675902</c:v>
                </c:pt>
                <c:pt idx="6586">
                  <c:v>419.59913136678102</c:v>
                </c:pt>
                <c:pt idx="6587">
                  <c:v>419.66284213680399</c:v>
                </c:pt>
                <c:pt idx="6588">
                  <c:v>419.72655290682599</c:v>
                </c:pt>
                <c:pt idx="6589">
                  <c:v>419.79026367684799</c:v>
                </c:pt>
                <c:pt idx="6590">
                  <c:v>419.85397444687101</c:v>
                </c:pt>
                <c:pt idx="6591">
                  <c:v>419.91768521689301</c:v>
                </c:pt>
                <c:pt idx="6592">
                  <c:v>419.981395986915</c:v>
                </c:pt>
                <c:pt idx="6593">
                  <c:v>420.045106756937</c:v>
                </c:pt>
                <c:pt idx="6594">
                  <c:v>420.10881752696002</c:v>
                </c:pt>
                <c:pt idx="6595">
                  <c:v>420.17252829698202</c:v>
                </c:pt>
                <c:pt idx="6596">
                  <c:v>420.23623906700402</c:v>
                </c:pt>
                <c:pt idx="6597">
                  <c:v>420.29994983702699</c:v>
                </c:pt>
                <c:pt idx="6598">
                  <c:v>420.36366060704898</c:v>
                </c:pt>
                <c:pt idx="6599">
                  <c:v>420.42737137707098</c:v>
                </c:pt>
                <c:pt idx="6600">
                  <c:v>420.49108214709298</c:v>
                </c:pt>
                <c:pt idx="6601">
                  <c:v>420.554792917116</c:v>
                </c:pt>
                <c:pt idx="6602">
                  <c:v>420.618503687138</c:v>
                </c:pt>
                <c:pt idx="6603">
                  <c:v>420.68221445716</c:v>
                </c:pt>
                <c:pt idx="6604">
                  <c:v>420.74592522718302</c:v>
                </c:pt>
                <c:pt idx="6605">
                  <c:v>420.80963599720502</c:v>
                </c:pt>
                <c:pt idx="6606">
                  <c:v>420.87334676722702</c:v>
                </c:pt>
                <c:pt idx="6607">
                  <c:v>420.93705753724902</c:v>
                </c:pt>
                <c:pt idx="6608">
                  <c:v>421.00076830727198</c:v>
                </c:pt>
                <c:pt idx="6609">
                  <c:v>421.06447907729398</c:v>
                </c:pt>
                <c:pt idx="6610">
                  <c:v>421.12818984731598</c:v>
                </c:pt>
                <c:pt idx="6611">
                  <c:v>421.191900617339</c:v>
                </c:pt>
                <c:pt idx="6612">
                  <c:v>421.255611387361</c:v>
                </c:pt>
                <c:pt idx="6613">
                  <c:v>421.319322157383</c:v>
                </c:pt>
                <c:pt idx="6614">
                  <c:v>421.383032927405</c:v>
                </c:pt>
                <c:pt idx="6615">
                  <c:v>421.44674369742802</c:v>
                </c:pt>
                <c:pt idx="6616">
                  <c:v>421.51045446745002</c:v>
                </c:pt>
                <c:pt idx="6617">
                  <c:v>421.57416523747202</c:v>
                </c:pt>
                <c:pt idx="6618">
                  <c:v>421.63787600749401</c:v>
                </c:pt>
                <c:pt idx="6619">
                  <c:v>421.70158677751698</c:v>
                </c:pt>
                <c:pt idx="6620">
                  <c:v>421.76529754753898</c:v>
                </c:pt>
                <c:pt idx="6621">
                  <c:v>421.82900831756098</c:v>
                </c:pt>
                <c:pt idx="6622">
                  <c:v>421.892719087584</c:v>
                </c:pt>
                <c:pt idx="6623">
                  <c:v>421.956429857606</c:v>
                </c:pt>
                <c:pt idx="6624">
                  <c:v>422.020140627628</c:v>
                </c:pt>
                <c:pt idx="6625">
                  <c:v>422.08385139764999</c:v>
                </c:pt>
                <c:pt idx="6626">
                  <c:v>422.14756216767302</c:v>
                </c:pt>
                <c:pt idx="6627">
                  <c:v>422.21127293769501</c:v>
                </c:pt>
                <c:pt idx="6628">
                  <c:v>422.27498370771701</c:v>
                </c:pt>
                <c:pt idx="6629">
                  <c:v>422.33869447773998</c:v>
                </c:pt>
                <c:pt idx="6630">
                  <c:v>422.40240524776198</c:v>
                </c:pt>
                <c:pt idx="6631">
                  <c:v>422.46611601778397</c:v>
                </c:pt>
                <c:pt idx="6632">
                  <c:v>422.52982678780597</c:v>
                </c:pt>
                <c:pt idx="6633">
                  <c:v>422.59353755782899</c:v>
                </c:pt>
                <c:pt idx="6634">
                  <c:v>422.65724832785099</c:v>
                </c:pt>
                <c:pt idx="6635">
                  <c:v>422.72095909787299</c:v>
                </c:pt>
                <c:pt idx="6636">
                  <c:v>422.78466986789601</c:v>
                </c:pt>
                <c:pt idx="6637">
                  <c:v>422.84838063791801</c:v>
                </c:pt>
                <c:pt idx="6638">
                  <c:v>422.91209140794001</c:v>
                </c:pt>
                <c:pt idx="6639">
                  <c:v>422.97580217796201</c:v>
                </c:pt>
                <c:pt idx="6640">
                  <c:v>423.03951294798497</c:v>
                </c:pt>
                <c:pt idx="6641">
                  <c:v>423.10322371800697</c:v>
                </c:pt>
                <c:pt idx="6642">
                  <c:v>423.16693448802903</c:v>
                </c:pt>
                <c:pt idx="6643">
                  <c:v>423.23064525805199</c:v>
                </c:pt>
                <c:pt idx="6644">
                  <c:v>423.29435602807399</c:v>
                </c:pt>
                <c:pt idx="6645">
                  <c:v>423.35806679809599</c:v>
                </c:pt>
                <c:pt idx="6646">
                  <c:v>423.42177756811799</c:v>
                </c:pt>
                <c:pt idx="6647">
                  <c:v>423.48548833814101</c:v>
                </c:pt>
                <c:pt idx="6648">
                  <c:v>423.54919910816301</c:v>
                </c:pt>
                <c:pt idx="6649">
                  <c:v>423.61290987818501</c:v>
                </c:pt>
                <c:pt idx="6650">
                  <c:v>423.67662064820797</c:v>
                </c:pt>
                <c:pt idx="6651">
                  <c:v>423.74033141823003</c:v>
                </c:pt>
                <c:pt idx="6652">
                  <c:v>423.80404218825203</c:v>
                </c:pt>
                <c:pt idx="6653">
                  <c:v>423.86775295827402</c:v>
                </c:pt>
                <c:pt idx="6654">
                  <c:v>423.93146372829699</c:v>
                </c:pt>
                <c:pt idx="6655">
                  <c:v>423.99517449831899</c:v>
                </c:pt>
                <c:pt idx="6656">
                  <c:v>424.05888526834099</c:v>
                </c:pt>
                <c:pt idx="6657">
                  <c:v>424.12259603836401</c:v>
                </c:pt>
                <c:pt idx="6658">
                  <c:v>424.18630680838601</c:v>
                </c:pt>
                <c:pt idx="6659">
                  <c:v>424.25001757840801</c:v>
                </c:pt>
                <c:pt idx="6660">
                  <c:v>424.31372834843</c:v>
                </c:pt>
                <c:pt idx="6661">
                  <c:v>424.37743911845303</c:v>
                </c:pt>
                <c:pt idx="6662">
                  <c:v>424.44114988847502</c:v>
                </c:pt>
                <c:pt idx="6663">
                  <c:v>424.50486065849702</c:v>
                </c:pt>
                <c:pt idx="6664">
                  <c:v>424.56857142851999</c:v>
                </c:pt>
                <c:pt idx="6665">
                  <c:v>424.63228219854199</c:v>
                </c:pt>
                <c:pt idx="6666">
                  <c:v>424.69599296856398</c:v>
                </c:pt>
                <c:pt idx="6667">
                  <c:v>424.75970373858598</c:v>
                </c:pt>
                <c:pt idx="6668">
                  <c:v>424.82341450860901</c:v>
                </c:pt>
                <c:pt idx="6669">
                  <c:v>424.887125278631</c:v>
                </c:pt>
                <c:pt idx="6670">
                  <c:v>424.950836048653</c:v>
                </c:pt>
                <c:pt idx="6671">
                  <c:v>425.014546818675</c:v>
                </c:pt>
                <c:pt idx="6672">
                  <c:v>425.07825758869802</c:v>
                </c:pt>
                <c:pt idx="6673">
                  <c:v>425.14196835872002</c:v>
                </c:pt>
                <c:pt idx="6674">
                  <c:v>425.20567912874202</c:v>
                </c:pt>
                <c:pt idx="6675">
                  <c:v>425.26938989876498</c:v>
                </c:pt>
                <c:pt idx="6676">
                  <c:v>425.33310066878698</c:v>
                </c:pt>
                <c:pt idx="6677">
                  <c:v>425.39681143880898</c:v>
                </c:pt>
                <c:pt idx="6678">
                  <c:v>425.46052220883098</c:v>
                </c:pt>
                <c:pt idx="6679">
                  <c:v>425.524232978854</c:v>
                </c:pt>
                <c:pt idx="6680">
                  <c:v>425.587943748876</c:v>
                </c:pt>
                <c:pt idx="6681">
                  <c:v>425.651654518898</c:v>
                </c:pt>
                <c:pt idx="6682">
                  <c:v>425.71536528892102</c:v>
                </c:pt>
                <c:pt idx="6683">
                  <c:v>425.77907605894302</c:v>
                </c:pt>
                <c:pt idx="6684">
                  <c:v>425.84278682896502</c:v>
                </c:pt>
                <c:pt idx="6685">
                  <c:v>425.90649759898702</c:v>
                </c:pt>
                <c:pt idx="6686">
                  <c:v>425.97020836900998</c:v>
                </c:pt>
                <c:pt idx="6687">
                  <c:v>426.03391913903198</c:v>
                </c:pt>
                <c:pt idx="6688">
                  <c:v>426.09762990905398</c:v>
                </c:pt>
                <c:pt idx="6689">
                  <c:v>426.161340679077</c:v>
                </c:pt>
                <c:pt idx="6690">
                  <c:v>426.225051449099</c:v>
                </c:pt>
                <c:pt idx="6691">
                  <c:v>426.288762219121</c:v>
                </c:pt>
                <c:pt idx="6692">
                  <c:v>426.352472989143</c:v>
                </c:pt>
                <c:pt idx="6693">
                  <c:v>426.41618375916602</c:v>
                </c:pt>
                <c:pt idx="6694">
                  <c:v>426.47989452918802</c:v>
                </c:pt>
                <c:pt idx="6695">
                  <c:v>426.54360529921001</c:v>
                </c:pt>
                <c:pt idx="6696">
                  <c:v>426.60731606923298</c:v>
                </c:pt>
                <c:pt idx="6697">
                  <c:v>426.67102683925498</c:v>
                </c:pt>
                <c:pt idx="6698">
                  <c:v>426.73473760927698</c:v>
                </c:pt>
                <c:pt idx="6699">
                  <c:v>426.79844837929897</c:v>
                </c:pt>
                <c:pt idx="6700">
                  <c:v>426.862159149322</c:v>
                </c:pt>
                <c:pt idx="6701">
                  <c:v>426.925869919344</c:v>
                </c:pt>
                <c:pt idx="6702">
                  <c:v>426.98958068936599</c:v>
                </c:pt>
                <c:pt idx="6703">
                  <c:v>427.05329145938902</c:v>
                </c:pt>
                <c:pt idx="6704">
                  <c:v>427.11700222941101</c:v>
                </c:pt>
                <c:pt idx="6705">
                  <c:v>427.18071299943301</c:v>
                </c:pt>
                <c:pt idx="6706">
                  <c:v>427.24442376945501</c:v>
                </c:pt>
                <c:pt idx="6707">
                  <c:v>427.30813453947798</c:v>
                </c:pt>
                <c:pt idx="6708">
                  <c:v>427.37184530949997</c:v>
                </c:pt>
                <c:pt idx="6709">
                  <c:v>427.43555607952197</c:v>
                </c:pt>
                <c:pt idx="6710">
                  <c:v>427.49926684954499</c:v>
                </c:pt>
                <c:pt idx="6711">
                  <c:v>427.56297761956699</c:v>
                </c:pt>
                <c:pt idx="6712">
                  <c:v>427.62668838958899</c:v>
                </c:pt>
                <c:pt idx="6713">
                  <c:v>427.69039915961099</c:v>
                </c:pt>
                <c:pt idx="6714">
                  <c:v>427.75410992963401</c:v>
                </c:pt>
                <c:pt idx="6715">
                  <c:v>427.81782069965601</c:v>
                </c:pt>
                <c:pt idx="6716">
                  <c:v>427.88153146967801</c:v>
                </c:pt>
                <c:pt idx="6717">
                  <c:v>427.94524223970001</c:v>
                </c:pt>
                <c:pt idx="6718">
                  <c:v>428.00895300972297</c:v>
                </c:pt>
                <c:pt idx="6719">
                  <c:v>428.07266377974503</c:v>
                </c:pt>
                <c:pt idx="6720">
                  <c:v>428.13637454976703</c:v>
                </c:pt>
                <c:pt idx="6721">
                  <c:v>428.20008531978999</c:v>
                </c:pt>
                <c:pt idx="6722">
                  <c:v>428.26379608981199</c:v>
                </c:pt>
                <c:pt idx="6723">
                  <c:v>428.32750685983399</c:v>
                </c:pt>
                <c:pt idx="6724">
                  <c:v>428.39121762985599</c:v>
                </c:pt>
                <c:pt idx="6725">
                  <c:v>428.45492839987901</c:v>
                </c:pt>
                <c:pt idx="6726">
                  <c:v>428.51863916990101</c:v>
                </c:pt>
                <c:pt idx="6727">
                  <c:v>428.58234993992301</c:v>
                </c:pt>
                <c:pt idx="6728">
                  <c:v>428.64606070994603</c:v>
                </c:pt>
                <c:pt idx="6729">
                  <c:v>428.70977147996803</c:v>
                </c:pt>
                <c:pt idx="6730">
                  <c:v>428.77348224999002</c:v>
                </c:pt>
                <c:pt idx="6731">
                  <c:v>428.83719302001202</c:v>
                </c:pt>
                <c:pt idx="6732">
                  <c:v>428.90090379003499</c:v>
                </c:pt>
                <c:pt idx="6733">
                  <c:v>428.96461456005699</c:v>
                </c:pt>
                <c:pt idx="6734">
                  <c:v>429.02832533007899</c:v>
                </c:pt>
                <c:pt idx="6735">
                  <c:v>429.09203610010201</c:v>
                </c:pt>
                <c:pt idx="6736">
                  <c:v>429.15574687012401</c:v>
                </c:pt>
                <c:pt idx="6737">
                  <c:v>429.219457640146</c:v>
                </c:pt>
                <c:pt idx="6738">
                  <c:v>429.283168410168</c:v>
                </c:pt>
                <c:pt idx="6739">
                  <c:v>429.34687918019102</c:v>
                </c:pt>
                <c:pt idx="6740">
                  <c:v>429.41058995021302</c:v>
                </c:pt>
                <c:pt idx="6741">
                  <c:v>429.47430072023502</c:v>
                </c:pt>
                <c:pt idx="6742">
                  <c:v>429.53801149025799</c:v>
                </c:pt>
                <c:pt idx="6743">
                  <c:v>429.60172226027998</c:v>
                </c:pt>
                <c:pt idx="6744">
                  <c:v>429.66543303030198</c:v>
                </c:pt>
                <c:pt idx="6745">
                  <c:v>429.72914380032398</c:v>
                </c:pt>
                <c:pt idx="6746">
                  <c:v>429.792854570347</c:v>
                </c:pt>
                <c:pt idx="6747">
                  <c:v>429.856565340369</c:v>
                </c:pt>
                <c:pt idx="6748">
                  <c:v>429.920276110391</c:v>
                </c:pt>
                <c:pt idx="6749">
                  <c:v>429.98398688041402</c:v>
                </c:pt>
                <c:pt idx="6750">
                  <c:v>430.04769765043602</c:v>
                </c:pt>
                <c:pt idx="6751">
                  <c:v>430.11140842045802</c:v>
                </c:pt>
                <c:pt idx="6752">
                  <c:v>430.17511919048002</c:v>
                </c:pt>
                <c:pt idx="6753">
                  <c:v>430.23882996050298</c:v>
                </c:pt>
                <c:pt idx="6754">
                  <c:v>430.30254073052498</c:v>
                </c:pt>
                <c:pt idx="6755">
                  <c:v>430.36625150054698</c:v>
                </c:pt>
                <c:pt idx="6756">
                  <c:v>430.42996227057</c:v>
                </c:pt>
                <c:pt idx="6757">
                  <c:v>430.493673040592</c:v>
                </c:pt>
                <c:pt idx="6758">
                  <c:v>430.557383810614</c:v>
                </c:pt>
                <c:pt idx="6759">
                  <c:v>430.621094580636</c:v>
                </c:pt>
                <c:pt idx="6760">
                  <c:v>430.68480535065902</c:v>
                </c:pt>
                <c:pt idx="6761">
                  <c:v>430.74851612068102</c:v>
                </c:pt>
                <c:pt idx="6762">
                  <c:v>430.81222689070302</c:v>
                </c:pt>
                <c:pt idx="6763">
                  <c:v>430.87593766072501</c:v>
                </c:pt>
                <c:pt idx="6764">
                  <c:v>430.93964843074798</c:v>
                </c:pt>
                <c:pt idx="6765">
                  <c:v>431.00335920076998</c:v>
                </c:pt>
                <c:pt idx="6766">
                  <c:v>431.06706997079198</c:v>
                </c:pt>
                <c:pt idx="6767">
                  <c:v>431.130780740815</c:v>
                </c:pt>
                <c:pt idx="6768">
                  <c:v>431.194491510837</c:v>
                </c:pt>
                <c:pt idx="6769">
                  <c:v>431.258202280859</c:v>
                </c:pt>
                <c:pt idx="6770">
                  <c:v>431.32191305088099</c:v>
                </c:pt>
                <c:pt idx="6771">
                  <c:v>431.38562382090402</c:v>
                </c:pt>
                <c:pt idx="6772">
                  <c:v>431.44933459092601</c:v>
                </c:pt>
                <c:pt idx="6773">
                  <c:v>431.51304536094801</c:v>
                </c:pt>
                <c:pt idx="6774">
                  <c:v>431.57675613097098</c:v>
                </c:pt>
                <c:pt idx="6775">
                  <c:v>431.64046690099298</c:v>
                </c:pt>
                <c:pt idx="6776">
                  <c:v>431.70417767101497</c:v>
                </c:pt>
                <c:pt idx="6777">
                  <c:v>431.76788844103697</c:v>
                </c:pt>
                <c:pt idx="6778">
                  <c:v>431.83159921106</c:v>
                </c:pt>
                <c:pt idx="6779">
                  <c:v>431.89530998108199</c:v>
                </c:pt>
                <c:pt idx="6780">
                  <c:v>431.95902075110399</c:v>
                </c:pt>
                <c:pt idx="6781">
                  <c:v>432.02273152112701</c:v>
                </c:pt>
                <c:pt idx="6782">
                  <c:v>432.08644229114901</c:v>
                </c:pt>
                <c:pt idx="6783">
                  <c:v>432.15015306117101</c:v>
                </c:pt>
                <c:pt idx="6784">
                  <c:v>432.21386383119301</c:v>
                </c:pt>
                <c:pt idx="6785">
                  <c:v>432.27757460121597</c:v>
                </c:pt>
                <c:pt idx="6786">
                  <c:v>432.34128537123797</c:v>
                </c:pt>
                <c:pt idx="6787">
                  <c:v>432.40499614126003</c:v>
                </c:pt>
                <c:pt idx="6788">
                  <c:v>432.46870691128299</c:v>
                </c:pt>
                <c:pt idx="6789">
                  <c:v>432.53241768130499</c:v>
                </c:pt>
                <c:pt idx="6790">
                  <c:v>432.59612845132699</c:v>
                </c:pt>
                <c:pt idx="6791">
                  <c:v>432.65983922134899</c:v>
                </c:pt>
                <c:pt idx="6792">
                  <c:v>432.72354999137201</c:v>
                </c:pt>
                <c:pt idx="6793">
                  <c:v>432.78726076139401</c:v>
                </c:pt>
                <c:pt idx="6794">
                  <c:v>432.85097153141601</c:v>
                </c:pt>
                <c:pt idx="6795">
                  <c:v>432.91468230143897</c:v>
                </c:pt>
                <c:pt idx="6796">
                  <c:v>432.97839307146103</c:v>
                </c:pt>
                <c:pt idx="6797">
                  <c:v>433.04210384148303</c:v>
                </c:pt>
                <c:pt idx="6798">
                  <c:v>433.10581461150502</c:v>
                </c:pt>
                <c:pt idx="6799">
                  <c:v>433.16952538152799</c:v>
                </c:pt>
                <c:pt idx="6800">
                  <c:v>433.23323615154999</c:v>
                </c:pt>
                <c:pt idx="6801">
                  <c:v>433.29694692157199</c:v>
                </c:pt>
                <c:pt idx="6802">
                  <c:v>433.36065769159501</c:v>
                </c:pt>
                <c:pt idx="6803">
                  <c:v>433.42436846161701</c:v>
                </c:pt>
                <c:pt idx="6804">
                  <c:v>433.48807923163901</c:v>
                </c:pt>
                <c:pt idx="6805">
                  <c:v>433.551790001661</c:v>
                </c:pt>
                <c:pt idx="6806">
                  <c:v>433.61550077168403</c:v>
                </c:pt>
                <c:pt idx="6807">
                  <c:v>433.67921154170602</c:v>
                </c:pt>
                <c:pt idx="6808">
                  <c:v>433.74292231172802</c:v>
                </c:pt>
                <c:pt idx="6809">
                  <c:v>433.80663308175099</c:v>
                </c:pt>
                <c:pt idx="6810">
                  <c:v>433.87034385177299</c:v>
                </c:pt>
                <c:pt idx="6811">
                  <c:v>433.93405462179498</c:v>
                </c:pt>
                <c:pt idx="6812">
                  <c:v>433.99776539181698</c:v>
                </c:pt>
                <c:pt idx="6813">
                  <c:v>434.06147616184001</c:v>
                </c:pt>
                <c:pt idx="6814">
                  <c:v>434.125186931862</c:v>
                </c:pt>
                <c:pt idx="6815">
                  <c:v>434.188897701884</c:v>
                </c:pt>
                <c:pt idx="6816">
                  <c:v>434.252608471906</c:v>
                </c:pt>
                <c:pt idx="6817">
                  <c:v>434.31631924192902</c:v>
                </c:pt>
                <c:pt idx="6818">
                  <c:v>434.38003001195102</c:v>
                </c:pt>
                <c:pt idx="6819">
                  <c:v>434.44374078197302</c:v>
                </c:pt>
                <c:pt idx="6820">
                  <c:v>434.50745155199598</c:v>
                </c:pt>
                <c:pt idx="6821">
                  <c:v>434.57116232201798</c:v>
                </c:pt>
                <c:pt idx="6822">
                  <c:v>434.63487309203998</c:v>
                </c:pt>
                <c:pt idx="6823">
                  <c:v>434.69858386206198</c:v>
                </c:pt>
                <c:pt idx="6824">
                  <c:v>434.762294632085</c:v>
                </c:pt>
                <c:pt idx="6825">
                  <c:v>434.826005402107</c:v>
                </c:pt>
                <c:pt idx="6826">
                  <c:v>434.889716172129</c:v>
                </c:pt>
                <c:pt idx="6827">
                  <c:v>434.95342694215202</c:v>
                </c:pt>
                <c:pt idx="6828">
                  <c:v>435.01713771217402</c:v>
                </c:pt>
                <c:pt idx="6829">
                  <c:v>435.08084848219602</c:v>
                </c:pt>
                <c:pt idx="6830">
                  <c:v>435.14455925221802</c:v>
                </c:pt>
                <c:pt idx="6831">
                  <c:v>435.20827002224098</c:v>
                </c:pt>
                <c:pt idx="6832">
                  <c:v>435.27198079226298</c:v>
                </c:pt>
                <c:pt idx="6833">
                  <c:v>435.33569156228498</c:v>
                </c:pt>
                <c:pt idx="6834">
                  <c:v>435.399402332308</c:v>
                </c:pt>
                <c:pt idx="6835">
                  <c:v>435.46311310233</c:v>
                </c:pt>
                <c:pt idx="6836">
                  <c:v>435.526823872352</c:v>
                </c:pt>
                <c:pt idx="6837">
                  <c:v>435.590534642374</c:v>
                </c:pt>
                <c:pt idx="6838">
                  <c:v>435.65424541239702</c:v>
                </c:pt>
                <c:pt idx="6839">
                  <c:v>435.71795618241902</c:v>
                </c:pt>
                <c:pt idx="6840">
                  <c:v>435.78166695244101</c:v>
                </c:pt>
                <c:pt idx="6841">
                  <c:v>435.84537772246398</c:v>
                </c:pt>
                <c:pt idx="6842">
                  <c:v>435.90908849248598</c:v>
                </c:pt>
                <c:pt idx="6843">
                  <c:v>435.97279926250798</c:v>
                </c:pt>
                <c:pt idx="6844">
                  <c:v>436.03651003252997</c:v>
                </c:pt>
                <c:pt idx="6845">
                  <c:v>436.100220802553</c:v>
                </c:pt>
                <c:pt idx="6846">
                  <c:v>436.163931572575</c:v>
                </c:pt>
                <c:pt idx="6847">
                  <c:v>436.22764234259699</c:v>
                </c:pt>
                <c:pt idx="6848">
                  <c:v>436.29135311262002</c:v>
                </c:pt>
                <c:pt idx="6849">
                  <c:v>436.35506388264201</c:v>
                </c:pt>
                <c:pt idx="6850">
                  <c:v>436.41877465266401</c:v>
                </c:pt>
                <c:pt idx="6851">
                  <c:v>436.48248542268601</c:v>
                </c:pt>
                <c:pt idx="6852">
                  <c:v>436.54619619270898</c:v>
                </c:pt>
                <c:pt idx="6853">
                  <c:v>436.60990696273097</c:v>
                </c:pt>
                <c:pt idx="6854">
                  <c:v>436.67361773275297</c:v>
                </c:pt>
                <c:pt idx="6855">
                  <c:v>436.73732850277599</c:v>
                </c:pt>
                <c:pt idx="6856">
                  <c:v>436.80103927279799</c:v>
                </c:pt>
                <c:pt idx="6857">
                  <c:v>436.86475004281999</c:v>
                </c:pt>
                <c:pt idx="6858">
                  <c:v>436.92846081284199</c:v>
                </c:pt>
                <c:pt idx="6859">
                  <c:v>436.99217158286501</c:v>
                </c:pt>
                <c:pt idx="6860">
                  <c:v>437.05588235288701</c:v>
                </c:pt>
                <c:pt idx="6861">
                  <c:v>437.11959312290901</c:v>
                </c:pt>
                <c:pt idx="6862">
                  <c:v>437.18330389293101</c:v>
                </c:pt>
                <c:pt idx="6863">
                  <c:v>437.24701466295397</c:v>
                </c:pt>
                <c:pt idx="6864">
                  <c:v>437.31072543297603</c:v>
                </c:pt>
                <c:pt idx="6865">
                  <c:v>437.37443620299803</c:v>
                </c:pt>
                <c:pt idx="6866">
                  <c:v>437.43814697302099</c:v>
                </c:pt>
                <c:pt idx="6867">
                  <c:v>437.50185774304299</c:v>
                </c:pt>
                <c:pt idx="6868">
                  <c:v>437.56556851306499</c:v>
                </c:pt>
                <c:pt idx="6869">
                  <c:v>437.62927928308699</c:v>
                </c:pt>
                <c:pt idx="6870">
                  <c:v>437.69299005311001</c:v>
                </c:pt>
                <c:pt idx="6871">
                  <c:v>437.75670082313201</c:v>
                </c:pt>
                <c:pt idx="6872">
                  <c:v>437.82041159315401</c:v>
                </c:pt>
                <c:pt idx="6873">
                  <c:v>437.88412236317703</c:v>
                </c:pt>
                <c:pt idx="6874">
                  <c:v>437.94783313319903</c:v>
                </c:pt>
                <c:pt idx="6875">
                  <c:v>438.01154390322102</c:v>
                </c:pt>
                <c:pt idx="6876">
                  <c:v>438.07525467324302</c:v>
                </c:pt>
                <c:pt idx="6877">
                  <c:v>438.13896544326599</c:v>
                </c:pt>
                <c:pt idx="6878">
                  <c:v>438.20267621328799</c:v>
                </c:pt>
                <c:pt idx="6879">
                  <c:v>438.26638698330999</c:v>
                </c:pt>
                <c:pt idx="6880">
                  <c:v>438.33009775333301</c:v>
                </c:pt>
                <c:pt idx="6881">
                  <c:v>438.39380852335501</c:v>
                </c:pt>
                <c:pt idx="6882">
                  <c:v>438.457519293377</c:v>
                </c:pt>
                <c:pt idx="6883">
                  <c:v>438.521230063399</c:v>
                </c:pt>
                <c:pt idx="6884">
                  <c:v>438.58494083342202</c:v>
                </c:pt>
                <c:pt idx="6885">
                  <c:v>438.64865160344402</c:v>
                </c:pt>
                <c:pt idx="6886">
                  <c:v>438.71236237346602</c:v>
                </c:pt>
                <c:pt idx="6887">
                  <c:v>438.77607314348899</c:v>
                </c:pt>
                <c:pt idx="6888">
                  <c:v>438.83978391351098</c:v>
                </c:pt>
                <c:pt idx="6889">
                  <c:v>438.90349468353298</c:v>
                </c:pt>
                <c:pt idx="6890">
                  <c:v>438.96720545355498</c:v>
                </c:pt>
                <c:pt idx="6891">
                  <c:v>439.030916223578</c:v>
                </c:pt>
                <c:pt idx="6892">
                  <c:v>439.0946269936</c:v>
                </c:pt>
                <c:pt idx="6893">
                  <c:v>439.158337763622</c:v>
                </c:pt>
                <c:pt idx="6894">
                  <c:v>439.22204853364502</c:v>
                </c:pt>
                <c:pt idx="6895">
                  <c:v>439.28575930366702</c:v>
                </c:pt>
                <c:pt idx="6896">
                  <c:v>439.34947007368902</c:v>
                </c:pt>
                <c:pt idx="6897">
                  <c:v>439.41318084371102</c:v>
                </c:pt>
                <c:pt idx="6898">
                  <c:v>439.47689161373398</c:v>
                </c:pt>
                <c:pt idx="6899">
                  <c:v>439.54060238375598</c:v>
                </c:pt>
                <c:pt idx="6900">
                  <c:v>439.60431315377798</c:v>
                </c:pt>
                <c:pt idx="6901">
                  <c:v>439.668023923801</c:v>
                </c:pt>
                <c:pt idx="6902">
                  <c:v>439.731734693823</c:v>
                </c:pt>
                <c:pt idx="6903">
                  <c:v>439.795445463845</c:v>
                </c:pt>
                <c:pt idx="6904">
                  <c:v>439.859156233867</c:v>
                </c:pt>
                <c:pt idx="6905">
                  <c:v>439.92286700389002</c:v>
                </c:pt>
                <c:pt idx="6906">
                  <c:v>439.98657777391202</c:v>
                </c:pt>
                <c:pt idx="6907">
                  <c:v>440.05028854393402</c:v>
                </c:pt>
                <c:pt idx="6908">
                  <c:v>440.11399931395601</c:v>
                </c:pt>
                <c:pt idx="6909">
                  <c:v>440.17771008397898</c:v>
                </c:pt>
                <c:pt idx="6910">
                  <c:v>440.24142085400098</c:v>
                </c:pt>
                <c:pt idx="6911">
                  <c:v>440.30513162402298</c:v>
                </c:pt>
                <c:pt idx="6912">
                  <c:v>440.368842394046</c:v>
                </c:pt>
                <c:pt idx="6913">
                  <c:v>440.432553164068</c:v>
                </c:pt>
                <c:pt idx="6914">
                  <c:v>440.49626393409</c:v>
                </c:pt>
                <c:pt idx="6915">
                  <c:v>440.55997470411199</c:v>
                </c:pt>
                <c:pt idx="6916">
                  <c:v>440.62368547413502</c:v>
                </c:pt>
                <c:pt idx="6917">
                  <c:v>440.68739624415701</c:v>
                </c:pt>
                <c:pt idx="6918">
                  <c:v>440.75110701417901</c:v>
                </c:pt>
                <c:pt idx="6919">
                  <c:v>440.81481778420198</c:v>
                </c:pt>
                <c:pt idx="6920">
                  <c:v>440.87852855422398</c:v>
                </c:pt>
                <c:pt idx="6921">
                  <c:v>440.94223932424597</c:v>
                </c:pt>
                <c:pt idx="6922">
                  <c:v>441.00595009426797</c:v>
                </c:pt>
                <c:pt idx="6923">
                  <c:v>441.069660864291</c:v>
                </c:pt>
                <c:pt idx="6924">
                  <c:v>441.13337163431299</c:v>
                </c:pt>
                <c:pt idx="6925">
                  <c:v>441.19708240433499</c:v>
                </c:pt>
                <c:pt idx="6926">
                  <c:v>441.26079317435801</c:v>
                </c:pt>
                <c:pt idx="6927">
                  <c:v>441.32450394438001</c:v>
                </c:pt>
                <c:pt idx="6928">
                  <c:v>441.38821471440201</c:v>
                </c:pt>
                <c:pt idx="6929">
                  <c:v>441.45192548442401</c:v>
                </c:pt>
                <c:pt idx="6930">
                  <c:v>441.51563625444697</c:v>
                </c:pt>
                <c:pt idx="6931">
                  <c:v>441.57934702446897</c:v>
                </c:pt>
                <c:pt idx="6932">
                  <c:v>441.64305779449103</c:v>
                </c:pt>
                <c:pt idx="6933">
                  <c:v>441.70676856451399</c:v>
                </c:pt>
                <c:pt idx="6934">
                  <c:v>441.77047933453599</c:v>
                </c:pt>
                <c:pt idx="6935">
                  <c:v>441.83419010455799</c:v>
                </c:pt>
                <c:pt idx="6936">
                  <c:v>441.89790087457999</c:v>
                </c:pt>
                <c:pt idx="6937">
                  <c:v>441.96161164460301</c:v>
                </c:pt>
                <c:pt idx="6938">
                  <c:v>442.02532241462501</c:v>
                </c:pt>
                <c:pt idx="6939">
                  <c:v>442.08903318464701</c:v>
                </c:pt>
                <c:pt idx="6940">
                  <c:v>442.15274395466997</c:v>
                </c:pt>
                <c:pt idx="6941">
                  <c:v>442.21645472469203</c:v>
                </c:pt>
                <c:pt idx="6942">
                  <c:v>442.28016549471403</c:v>
                </c:pt>
                <c:pt idx="6943">
                  <c:v>442.34387626473602</c:v>
                </c:pt>
                <c:pt idx="6944">
                  <c:v>442.40758703475899</c:v>
                </c:pt>
                <c:pt idx="6945">
                  <c:v>442.47129780478099</c:v>
                </c:pt>
                <c:pt idx="6946">
                  <c:v>442.53500857480299</c:v>
                </c:pt>
                <c:pt idx="6947">
                  <c:v>442.59871934482601</c:v>
                </c:pt>
                <c:pt idx="6948">
                  <c:v>442.66243011484801</c:v>
                </c:pt>
                <c:pt idx="6949">
                  <c:v>442.72614088487001</c:v>
                </c:pt>
                <c:pt idx="6950">
                  <c:v>442.789851654892</c:v>
                </c:pt>
                <c:pt idx="6951">
                  <c:v>442.85356242491503</c:v>
                </c:pt>
                <c:pt idx="6952">
                  <c:v>442.91727319493702</c:v>
                </c:pt>
                <c:pt idx="6953">
                  <c:v>442.98098396495902</c:v>
                </c:pt>
                <c:pt idx="6954">
                  <c:v>443.04469473498199</c:v>
                </c:pt>
                <c:pt idx="6955">
                  <c:v>443.10840550500399</c:v>
                </c:pt>
                <c:pt idx="6956">
                  <c:v>443.17211627502599</c:v>
                </c:pt>
                <c:pt idx="6957">
                  <c:v>443.23582704504798</c:v>
                </c:pt>
                <c:pt idx="6958">
                  <c:v>443.29953781507101</c:v>
                </c:pt>
                <c:pt idx="6959">
                  <c:v>443.363248585093</c:v>
                </c:pt>
                <c:pt idx="6960">
                  <c:v>443.426959355115</c:v>
                </c:pt>
                <c:pt idx="6961">
                  <c:v>443.490670125137</c:v>
                </c:pt>
                <c:pt idx="6962">
                  <c:v>443.55438089516002</c:v>
                </c:pt>
                <c:pt idx="6963">
                  <c:v>443.61809166518202</c:v>
                </c:pt>
                <c:pt idx="6964">
                  <c:v>443.68180243520402</c:v>
                </c:pt>
                <c:pt idx="6965">
                  <c:v>443.74551320522698</c:v>
                </c:pt>
                <c:pt idx="6966">
                  <c:v>443.80922397524898</c:v>
                </c:pt>
                <c:pt idx="6967">
                  <c:v>443.87293474527098</c:v>
                </c:pt>
                <c:pt idx="6968">
                  <c:v>443.93664551529298</c:v>
                </c:pt>
                <c:pt idx="6969">
                  <c:v>444.000356285316</c:v>
                </c:pt>
                <c:pt idx="6970">
                  <c:v>444.064067055338</c:v>
                </c:pt>
                <c:pt idx="6971">
                  <c:v>444.12777782536</c:v>
                </c:pt>
                <c:pt idx="6972">
                  <c:v>444.19148859538302</c:v>
                </c:pt>
                <c:pt idx="6973">
                  <c:v>444.25519936540502</c:v>
                </c:pt>
                <c:pt idx="6974">
                  <c:v>444.31891013542702</c:v>
                </c:pt>
                <c:pt idx="6975">
                  <c:v>444.38262090544902</c:v>
                </c:pt>
                <c:pt idx="6976">
                  <c:v>444.44633167547198</c:v>
                </c:pt>
                <c:pt idx="6977">
                  <c:v>444.51004244549398</c:v>
                </c:pt>
                <c:pt idx="6978">
                  <c:v>444.57375321551598</c:v>
                </c:pt>
                <c:pt idx="6979">
                  <c:v>444.637463985539</c:v>
                </c:pt>
                <c:pt idx="6980">
                  <c:v>444.701174755561</c:v>
                </c:pt>
                <c:pt idx="6981">
                  <c:v>444.764885525583</c:v>
                </c:pt>
                <c:pt idx="6982">
                  <c:v>444.828596295605</c:v>
                </c:pt>
                <c:pt idx="6983">
                  <c:v>444.89230706562802</c:v>
                </c:pt>
                <c:pt idx="6984">
                  <c:v>444.95601783565002</c:v>
                </c:pt>
                <c:pt idx="6985">
                  <c:v>445.01972860567201</c:v>
                </c:pt>
                <c:pt idx="6986">
                  <c:v>445.08343937569498</c:v>
                </c:pt>
                <c:pt idx="6987">
                  <c:v>445.14715014571698</c:v>
                </c:pt>
                <c:pt idx="6988">
                  <c:v>445.21086091573898</c:v>
                </c:pt>
                <c:pt idx="6989">
                  <c:v>445.27457168576098</c:v>
                </c:pt>
                <c:pt idx="6990">
                  <c:v>445.338282455784</c:v>
                </c:pt>
                <c:pt idx="6991">
                  <c:v>445.401993225806</c:v>
                </c:pt>
                <c:pt idx="6992">
                  <c:v>445.46570399582799</c:v>
                </c:pt>
                <c:pt idx="6993">
                  <c:v>445.52941476585102</c:v>
                </c:pt>
                <c:pt idx="6994">
                  <c:v>445.59312553587301</c:v>
                </c:pt>
                <c:pt idx="6995">
                  <c:v>445.65683630589501</c:v>
                </c:pt>
                <c:pt idx="6996">
                  <c:v>445.72054707591701</c:v>
                </c:pt>
                <c:pt idx="6997">
                  <c:v>445.78425784593998</c:v>
                </c:pt>
                <c:pt idx="6998">
                  <c:v>445.84796861596197</c:v>
                </c:pt>
                <c:pt idx="6999">
                  <c:v>445.91167938598397</c:v>
                </c:pt>
                <c:pt idx="7000">
                  <c:v>445.97539015600699</c:v>
                </c:pt>
                <c:pt idx="7001">
                  <c:v>446.03910092602899</c:v>
                </c:pt>
                <c:pt idx="7002">
                  <c:v>446.10281169605099</c:v>
                </c:pt>
                <c:pt idx="7003">
                  <c:v>446.16652246607299</c:v>
                </c:pt>
                <c:pt idx="7004">
                  <c:v>446.23023323609601</c:v>
                </c:pt>
                <c:pt idx="7005">
                  <c:v>446.29394400611801</c:v>
                </c:pt>
                <c:pt idx="7006">
                  <c:v>446.35765477614001</c:v>
                </c:pt>
                <c:pt idx="7007">
                  <c:v>446.42136554616201</c:v>
                </c:pt>
                <c:pt idx="7008">
                  <c:v>446.48507631618497</c:v>
                </c:pt>
                <c:pt idx="7009">
                  <c:v>446.54878708620703</c:v>
                </c:pt>
                <c:pt idx="7010">
                  <c:v>446.61249785622903</c:v>
                </c:pt>
                <c:pt idx="7011">
                  <c:v>446.67620862625199</c:v>
                </c:pt>
                <c:pt idx="7012">
                  <c:v>446.73991939627399</c:v>
                </c:pt>
                <c:pt idx="7013">
                  <c:v>446.80363016629599</c:v>
                </c:pt>
                <c:pt idx="7014">
                  <c:v>446.86734093631799</c:v>
                </c:pt>
                <c:pt idx="7015">
                  <c:v>446.93105170634101</c:v>
                </c:pt>
                <c:pt idx="7016">
                  <c:v>446.99476247636301</c:v>
                </c:pt>
                <c:pt idx="7017">
                  <c:v>447.05847324638501</c:v>
                </c:pt>
                <c:pt idx="7018">
                  <c:v>447.12218401640803</c:v>
                </c:pt>
                <c:pt idx="7019">
                  <c:v>447.18589478643003</c:v>
                </c:pt>
                <c:pt idx="7020">
                  <c:v>447.24960555645202</c:v>
                </c:pt>
                <c:pt idx="7021">
                  <c:v>447.31331632647402</c:v>
                </c:pt>
                <c:pt idx="7022">
                  <c:v>447.37702709649699</c:v>
                </c:pt>
                <c:pt idx="7023">
                  <c:v>447.44073786651899</c:v>
                </c:pt>
                <c:pt idx="7024">
                  <c:v>447.50444863654099</c:v>
                </c:pt>
                <c:pt idx="7025">
                  <c:v>447.56815940656401</c:v>
                </c:pt>
                <c:pt idx="7026">
                  <c:v>447.63187017658601</c:v>
                </c:pt>
                <c:pt idx="7027">
                  <c:v>447.695580946608</c:v>
                </c:pt>
                <c:pt idx="7028">
                  <c:v>447.75929171663</c:v>
                </c:pt>
                <c:pt idx="7029">
                  <c:v>447.82300248665302</c:v>
                </c:pt>
                <c:pt idx="7030">
                  <c:v>447.88671325667502</c:v>
                </c:pt>
                <c:pt idx="7031">
                  <c:v>447.95042402669702</c:v>
                </c:pt>
                <c:pt idx="7032">
                  <c:v>448.01413479671999</c:v>
                </c:pt>
                <c:pt idx="7033">
                  <c:v>448.07784556674198</c:v>
                </c:pt>
                <c:pt idx="7034">
                  <c:v>448.14155633676398</c:v>
                </c:pt>
                <c:pt idx="7035">
                  <c:v>448.20526710678598</c:v>
                </c:pt>
                <c:pt idx="7036">
                  <c:v>448.268977876809</c:v>
                </c:pt>
                <c:pt idx="7037">
                  <c:v>448.332688646831</c:v>
                </c:pt>
                <c:pt idx="7038">
                  <c:v>448.396399416853</c:v>
                </c:pt>
                <c:pt idx="7039">
                  <c:v>448.46011018687602</c:v>
                </c:pt>
                <c:pt idx="7040">
                  <c:v>448.52382095689802</c:v>
                </c:pt>
                <c:pt idx="7041">
                  <c:v>448.58753172692002</c:v>
                </c:pt>
                <c:pt idx="7042">
                  <c:v>448.65124249694202</c:v>
                </c:pt>
                <c:pt idx="7043">
                  <c:v>448.71495326696498</c:v>
                </c:pt>
                <c:pt idx="7044">
                  <c:v>448.77866403698698</c:v>
                </c:pt>
                <c:pt idx="7045">
                  <c:v>448.84237480700898</c:v>
                </c:pt>
                <c:pt idx="7046">
                  <c:v>448.906085577032</c:v>
                </c:pt>
                <c:pt idx="7047">
                  <c:v>448.969796347054</c:v>
                </c:pt>
                <c:pt idx="7048">
                  <c:v>449.033507117076</c:v>
                </c:pt>
                <c:pt idx="7049">
                  <c:v>449.097217887098</c:v>
                </c:pt>
                <c:pt idx="7050">
                  <c:v>449.16092865712102</c:v>
                </c:pt>
                <c:pt idx="7051">
                  <c:v>449.22463942714302</c:v>
                </c:pt>
                <c:pt idx="7052">
                  <c:v>449.28835019716502</c:v>
                </c:pt>
                <c:pt idx="7053">
                  <c:v>449.35206096718701</c:v>
                </c:pt>
                <c:pt idx="7054">
                  <c:v>449.41577173720998</c:v>
                </c:pt>
                <c:pt idx="7055">
                  <c:v>449.47948250723198</c:v>
                </c:pt>
                <c:pt idx="7056">
                  <c:v>449.54319327725398</c:v>
                </c:pt>
                <c:pt idx="7057">
                  <c:v>449.606904047277</c:v>
                </c:pt>
                <c:pt idx="7058">
                  <c:v>449.670614817299</c:v>
                </c:pt>
                <c:pt idx="7059">
                  <c:v>449.734325587321</c:v>
                </c:pt>
                <c:pt idx="7060">
                  <c:v>449.79803635734299</c:v>
                </c:pt>
                <c:pt idx="7061">
                  <c:v>449.86174712736602</c:v>
                </c:pt>
                <c:pt idx="7062">
                  <c:v>449.92545789738801</c:v>
                </c:pt>
                <c:pt idx="7063">
                  <c:v>449.98916866741001</c:v>
                </c:pt>
                <c:pt idx="7064">
                  <c:v>450.05287943743298</c:v>
                </c:pt>
                <c:pt idx="7065">
                  <c:v>450.11659020745498</c:v>
                </c:pt>
                <c:pt idx="7066">
                  <c:v>450.18030097747697</c:v>
                </c:pt>
                <c:pt idx="7067">
                  <c:v>450.24401174749897</c:v>
                </c:pt>
                <c:pt idx="7068">
                  <c:v>450.307722517522</c:v>
                </c:pt>
                <c:pt idx="7069">
                  <c:v>450.37143328754399</c:v>
                </c:pt>
                <c:pt idx="7070">
                  <c:v>450.43514405756599</c:v>
                </c:pt>
                <c:pt idx="7071">
                  <c:v>450.49885482758901</c:v>
                </c:pt>
                <c:pt idx="7072">
                  <c:v>450.56256559761101</c:v>
                </c:pt>
                <c:pt idx="7073">
                  <c:v>450.62627636763301</c:v>
                </c:pt>
                <c:pt idx="7074">
                  <c:v>450.68998713765501</c:v>
                </c:pt>
                <c:pt idx="7075">
                  <c:v>450.75369790767797</c:v>
                </c:pt>
                <c:pt idx="7076">
                  <c:v>450.81740867769997</c:v>
                </c:pt>
                <c:pt idx="7077">
                  <c:v>450.88111944772203</c:v>
                </c:pt>
                <c:pt idx="7078">
                  <c:v>450.94483021774499</c:v>
                </c:pt>
                <c:pt idx="7079">
                  <c:v>451.00854098776699</c:v>
                </c:pt>
                <c:pt idx="7080">
                  <c:v>451.07225175778899</c:v>
                </c:pt>
                <c:pt idx="7081">
                  <c:v>451.13596252781099</c:v>
                </c:pt>
                <c:pt idx="7082">
                  <c:v>451.19967329783401</c:v>
                </c:pt>
                <c:pt idx="7083">
                  <c:v>451.26338406785601</c:v>
                </c:pt>
                <c:pt idx="7084">
                  <c:v>451.32709483787801</c:v>
                </c:pt>
                <c:pt idx="7085">
                  <c:v>451.39080560790097</c:v>
                </c:pt>
                <c:pt idx="7086">
                  <c:v>451.45451637792303</c:v>
                </c:pt>
                <c:pt idx="7087">
                  <c:v>451.51822714794503</c:v>
                </c:pt>
                <c:pt idx="7088">
                  <c:v>451.58193791796702</c:v>
                </c:pt>
                <c:pt idx="7089">
                  <c:v>451.64564868798999</c:v>
                </c:pt>
                <c:pt idx="7090">
                  <c:v>451.70935945801199</c:v>
                </c:pt>
                <c:pt idx="7091">
                  <c:v>451.77307022803399</c:v>
                </c:pt>
                <c:pt idx="7092">
                  <c:v>451.83678099805701</c:v>
                </c:pt>
                <c:pt idx="7093">
                  <c:v>451.90049176807901</c:v>
                </c:pt>
                <c:pt idx="7094">
                  <c:v>451.96420253810101</c:v>
                </c:pt>
                <c:pt idx="7095">
                  <c:v>452.027913308123</c:v>
                </c:pt>
                <c:pt idx="7096">
                  <c:v>452.09162407814603</c:v>
                </c:pt>
                <c:pt idx="7097">
                  <c:v>452.15533484816802</c:v>
                </c:pt>
                <c:pt idx="7098">
                  <c:v>452.21904561819002</c:v>
                </c:pt>
                <c:pt idx="7099">
                  <c:v>452.28275638821299</c:v>
                </c:pt>
                <c:pt idx="7100">
                  <c:v>452.34646715823499</c:v>
                </c:pt>
                <c:pt idx="7101">
                  <c:v>452.41017792825699</c:v>
                </c:pt>
                <c:pt idx="7102">
                  <c:v>452.47388869827898</c:v>
                </c:pt>
                <c:pt idx="7103">
                  <c:v>452.53759946830201</c:v>
                </c:pt>
                <c:pt idx="7104">
                  <c:v>452.601310238324</c:v>
                </c:pt>
                <c:pt idx="7105">
                  <c:v>452.665021008346</c:v>
                </c:pt>
                <c:pt idx="7106">
                  <c:v>452.728731778368</c:v>
                </c:pt>
                <c:pt idx="7107">
                  <c:v>452.79244254839102</c:v>
                </c:pt>
                <c:pt idx="7108">
                  <c:v>452.85615331841302</c:v>
                </c:pt>
                <c:pt idx="7109">
                  <c:v>452.91986408843502</c:v>
                </c:pt>
                <c:pt idx="7110">
                  <c:v>452.98357485845798</c:v>
                </c:pt>
                <c:pt idx="7111">
                  <c:v>453.04728562847998</c:v>
                </c:pt>
                <c:pt idx="7112">
                  <c:v>453.11099639850198</c:v>
                </c:pt>
                <c:pt idx="7113">
                  <c:v>453.17470716852398</c:v>
                </c:pt>
                <c:pt idx="7114">
                  <c:v>453.238417938547</c:v>
                </c:pt>
                <c:pt idx="7115">
                  <c:v>453.302128708569</c:v>
                </c:pt>
                <c:pt idx="7116">
                  <c:v>453.365839478591</c:v>
                </c:pt>
                <c:pt idx="7117">
                  <c:v>453.42955024861402</c:v>
                </c:pt>
                <c:pt idx="7118">
                  <c:v>453.49326101863602</c:v>
                </c:pt>
                <c:pt idx="7119">
                  <c:v>453.55697178865802</c:v>
                </c:pt>
                <c:pt idx="7120">
                  <c:v>453.62068255868002</c:v>
                </c:pt>
                <c:pt idx="7121">
                  <c:v>453.68439332870298</c:v>
                </c:pt>
                <c:pt idx="7122">
                  <c:v>453.74810409872498</c:v>
                </c:pt>
                <c:pt idx="7123">
                  <c:v>453.81181486874698</c:v>
                </c:pt>
                <c:pt idx="7124">
                  <c:v>453.87552563877</c:v>
                </c:pt>
                <c:pt idx="7125">
                  <c:v>453.939236408792</c:v>
                </c:pt>
                <c:pt idx="7126">
                  <c:v>454.002947178814</c:v>
                </c:pt>
                <c:pt idx="7127">
                  <c:v>454.066657948836</c:v>
                </c:pt>
                <c:pt idx="7128">
                  <c:v>454.13036871885902</c:v>
                </c:pt>
                <c:pt idx="7129">
                  <c:v>454.19407948888102</c:v>
                </c:pt>
                <c:pt idx="7130">
                  <c:v>454.25779025890301</c:v>
                </c:pt>
                <c:pt idx="7131">
                  <c:v>454.32150102892598</c:v>
                </c:pt>
                <c:pt idx="7132">
                  <c:v>454.38521179894798</c:v>
                </c:pt>
                <c:pt idx="7133">
                  <c:v>454.44892256896998</c:v>
                </c:pt>
                <c:pt idx="7134">
                  <c:v>454.51263333899198</c:v>
                </c:pt>
                <c:pt idx="7135">
                  <c:v>454.576344109015</c:v>
                </c:pt>
                <c:pt idx="7136">
                  <c:v>454.640054879037</c:v>
                </c:pt>
                <c:pt idx="7137">
                  <c:v>454.70376564905899</c:v>
                </c:pt>
                <c:pt idx="7138">
                  <c:v>454.76747641908202</c:v>
                </c:pt>
                <c:pt idx="7139">
                  <c:v>454.83118718910401</c:v>
                </c:pt>
                <c:pt idx="7140">
                  <c:v>454.89489795912601</c:v>
                </c:pt>
                <c:pt idx="7141">
                  <c:v>454.95860872914801</c:v>
                </c:pt>
                <c:pt idx="7142">
                  <c:v>455.02231949917098</c:v>
                </c:pt>
                <c:pt idx="7143">
                  <c:v>455.08603026919297</c:v>
                </c:pt>
                <c:pt idx="7144">
                  <c:v>455.14974103921497</c:v>
                </c:pt>
                <c:pt idx="7145">
                  <c:v>455.21345180923799</c:v>
                </c:pt>
                <c:pt idx="7146">
                  <c:v>455.27716257925999</c:v>
                </c:pt>
                <c:pt idx="7147">
                  <c:v>455.34087334928199</c:v>
                </c:pt>
                <c:pt idx="7148">
                  <c:v>455.40458411930399</c:v>
                </c:pt>
                <c:pt idx="7149">
                  <c:v>455.46829488932701</c:v>
                </c:pt>
                <c:pt idx="7150">
                  <c:v>455.53200565934901</c:v>
                </c:pt>
                <c:pt idx="7151">
                  <c:v>455.59571642937101</c:v>
                </c:pt>
                <c:pt idx="7152">
                  <c:v>455.65942719939301</c:v>
                </c:pt>
                <c:pt idx="7153">
                  <c:v>455.72313796941597</c:v>
                </c:pt>
                <c:pt idx="7154">
                  <c:v>455.78684873943803</c:v>
                </c:pt>
                <c:pt idx="7155">
                  <c:v>455.85055950946003</c:v>
                </c:pt>
                <c:pt idx="7156">
                  <c:v>455.91427027948299</c:v>
                </c:pt>
                <c:pt idx="7157">
                  <c:v>455.97798104950499</c:v>
                </c:pt>
                <c:pt idx="7158">
                  <c:v>456.04169181952699</c:v>
                </c:pt>
                <c:pt idx="7159">
                  <c:v>456.10540258954899</c:v>
                </c:pt>
                <c:pt idx="7160">
                  <c:v>456.16911335957201</c:v>
                </c:pt>
                <c:pt idx="7161">
                  <c:v>456.23282412959401</c:v>
                </c:pt>
                <c:pt idx="7162">
                  <c:v>456.29653489961601</c:v>
                </c:pt>
                <c:pt idx="7163">
                  <c:v>456.36024566963903</c:v>
                </c:pt>
                <c:pt idx="7164">
                  <c:v>456.42395643966103</c:v>
                </c:pt>
                <c:pt idx="7165">
                  <c:v>456.48766720968302</c:v>
                </c:pt>
                <c:pt idx="7166">
                  <c:v>456.55137797970502</c:v>
                </c:pt>
                <c:pt idx="7167">
                  <c:v>456.61508874972799</c:v>
                </c:pt>
                <c:pt idx="7168">
                  <c:v>456.67879951974999</c:v>
                </c:pt>
                <c:pt idx="7169">
                  <c:v>456.74251028977199</c:v>
                </c:pt>
                <c:pt idx="7170">
                  <c:v>456.80622105979501</c:v>
                </c:pt>
                <c:pt idx="7171">
                  <c:v>456.86993182981701</c:v>
                </c:pt>
                <c:pt idx="7172">
                  <c:v>456.933642599839</c:v>
                </c:pt>
                <c:pt idx="7173">
                  <c:v>456.997353369861</c:v>
                </c:pt>
                <c:pt idx="7174">
                  <c:v>457.06106413988402</c:v>
                </c:pt>
                <c:pt idx="7175">
                  <c:v>457.12477490990602</c:v>
                </c:pt>
                <c:pt idx="7176">
                  <c:v>457.18848567992802</c:v>
                </c:pt>
                <c:pt idx="7177">
                  <c:v>457.25219644995099</c:v>
                </c:pt>
                <c:pt idx="7178">
                  <c:v>457.31590721997298</c:v>
                </c:pt>
                <c:pt idx="7179">
                  <c:v>457.37961798999498</c:v>
                </c:pt>
                <c:pt idx="7180">
                  <c:v>457.44332876001698</c:v>
                </c:pt>
                <c:pt idx="7181">
                  <c:v>457.50703953004</c:v>
                </c:pt>
                <c:pt idx="7182">
                  <c:v>457.570750300062</c:v>
                </c:pt>
                <c:pt idx="7183">
                  <c:v>457.634461070084</c:v>
                </c:pt>
                <c:pt idx="7184">
                  <c:v>457.69817184010702</c:v>
                </c:pt>
                <c:pt idx="7185">
                  <c:v>457.76188261012902</c:v>
                </c:pt>
                <c:pt idx="7186">
                  <c:v>457.82559338015102</c:v>
                </c:pt>
                <c:pt idx="7187">
                  <c:v>457.88930415017302</c:v>
                </c:pt>
                <c:pt idx="7188">
                  <c:v>457.95301492019598</c:v>
                </c:pt>
                <c:pt idx="7189">
                  <c:v>458.01672569021798</c:v>
                </c:pt>
                <c:pt idx="7190">
                  <c:v>458.08043646023998</c:v>
                </c:pt>
                <c:pt idx="7191">
                  <c:v>458.144147230263</c:v>
                </c:pt>
                <c:pt idx="7192">
                  <c:v>458.207858000285</c:v>
                </c:pt>
                <c:pt idx="7193">
                  <c:v>458.271568770307</c:v>
                </c:pt>
                <c:pt idx="7194">
                  <c:v>458.335279540329</c:v>
                </c:pt>
                <c:pt idx="7195">
                  <c:v>458.39899031035202</c:v>
                </c:pt>
                <c:pt idx="7196">
                  <c:v>458.46270108037402</c:v>
                </c:pt>
                <c:pt idx="7197">
                  <c:v>458.52641185039602</c:v>
                </c:pt>
                <c:pt idx="7198">
                  <c:v>458.59012262041801</c:v>
                </c:pt>
                <c:pt idx="7199">
                  <c:v>458.65383339044098</c:v>
                </c:pt>
                <c:pt idx="7200">
                  <c:v>458.71754416046298</c:v>
                </c:pt>
                <c:pt idx="7201">
                  <c:v>458.78125493048498</c:v>
                </c:pt>
                <c:pt idx="7202">
                  <c:v>458.844965700508</c:v>
                </c:pt>
                <c:pt idx="7203">
                  <c:v>458.90867647053</c:v>
                </c:pt>
                <c:pt idx="7204">
                  <c:v>458.972387240552</c:v>
                </c:pt>
                <c:pt idx="7205">
                  <c:v>459.03609801057399</c:v>
                </c:pt>
                <c:pt idx="7206">
                  <c:v>459.09980878059702</c:v>
                </c:pt>
                <c:pt idx="7207">
                  <c:v>459.16351955061901</c:v>
                </c:pt>
                <c:pt idx="7208">
                  <c:v>459.22723032064101</c:v>
                </c:pt>
                <c:pt idx="7209">
                  <c:v>459.29094109066398</c:v>
                </c:pt>
                <c:pt idx="7210">
                  <c:v>459.35465186068598</c:v>
                </c:pt>
                <c:pt idx="7211">
                  <c:v>459.41836263070797</c:v>
                </c:pt>
                <c:pt idx="7212">
                  <c:v>459.48207340072997</c:v>
                </c:pt>
                <c:pt idx="7213">
                  <c:v>459.545784170753</c:v>
                </c:pt>
                <c:pt idx="7214">
                  <c:v>459.60949494077499</c:v>
                </c:pt>
                <c:pt idx="7215">
                  <c:v>459.67320571079699</c:v>
                </c:pt>
                <c:pt idx="7216">
                  <c:v>459.73691648082001</c:v>
                </c:pt>
                <c:pt idx="7217">
                  <c:v>459.80062725084201</c:v>
                </c:pt>
                <c:pt idx="7218">
                  <c:v>459.86433802086401</c:v>
                </c:pt>
                <c:pt idx="7219">
                  <c:v>459.92804879088601</c:v>
                </c:pt>
                <c:pt idx="7220">
                  <c:v>459.99175956090897</c:v>
                </c:pt>
                <c:pt idx="7221">
                  <c:v>460.05547033093097</c:v>
                </c:pt>
                <c:pt idx="7222">
                  <c:v>460.11918110095303</c:v>
                </c:pt>
                <c:pt idx="7223">
                  <c:v>460.18289187097599</c:v>
                </c:pt>
                <c:pt idx="7224">
                  <c:v>460.24660264099799</c:v>
                </c:pt>
                <c:pt idx="7225">
                  <c:v>460.31031341101999</c:v>
                </c:pt>
                <c:pt idx="7226">
                  <c:v>460.37402418104199</c:v>
                </c:pt>
                <c:pt idx="7227">
                  <c:v>460.43773495106501</c:v>
                </c:pt>
                <c:pt idx="7228">
                  <c:v>460.50144572108701</c:v>
                </c:pt>
                <c:pt idx="7229">
                  <c:v>460.56515649110901</c:v>
                </c:pt>
                <c:pt idx="7230">
                  <c:v>460.62886726113197</c:v>
                </c:pt>
                <c:pt idx="7231">
                  <c:v>460.69257803115403</c:v>
                </c:pt>
                <c:pt idx="7232">
                  <c:v>460.75628880117603</c:v>
                </c:pt>
                <c:pt idx="7233">
                  <c:v>460.81999957119803</c:v>
                </c:pt>
                <c:pt idx="7234">
                  <c:v>460.88371034122099</c:v>
                </c:pt>
                <c:pt idx="7235">
                  <c:v>460.94742111124299</c:v>
                </c:pt>
                <c:pt idx="7236">
                  <c:v>461.01113188126499</c:v>
                </c:pt>
                <c:pt idx="7237">
                  <c:v>461.07484265128801</c:v>
                </c:pt>
                <c:pt idx="7238">
                  <c:v>461.13855342131001</c:v>
                </c:pt>
                <c:pt idx="7239">
                  <c:v>461.20226419133201</c:v>
                </c:pt>
                <c:pt idx="7240">
                  <c:v>461.265974961354</c:v>
                </c:pt>
                <c:pt idx="7241">
                  <c:v>461.32968573137703</c:v>
                </c:pt>
                <c:pt idx="7242">
                  <c:v>461.39339650139902</c:v>
                </c:pt>
                <c:pt idx="7243">
                  <c:v>461.45710727142102</c:v>
                </c:pt>
                <c:pt idx="7244">
                  <c:v>461.52081804144399</c:v>
                </c:pt>
                <c:pt idx="7245">
                  <c:v>461.58452881146599</c:v>
                </c:pt>
                <c:pt idx="7246">
                  <c:v>461.64823958148799</c:v>
                </c:pt>
                <c:pt idx="7247">
                  <c:v>461.71195035150998</c:v>
                </c:pt>
                <c:pt idx="7248">
                  <c:v>461.77566112153301</c:v>
                </c:pt>
                <c:pt idx="7249">
                  <c:v>461.839371891555</c:v>
                </c:pt>
                <c:pt idx="7250">
                  <c:v>461.903082661577</c:v>
                </c:pt>
                <c:pt idx="7251">
                  <c:v>461.966793431599</c:v>
                </c:pt>
                <c:pt idx="7252">
                  <c:v>462.03050420162202</c:v>
                </c:pt>
                <c:pt idx="7253">
                  <c:v>462.09421497164402</c:v>
                </c:pt>
                <c:pt idx="7254">
                  <c:v>462.15792574166602</c:v>
                </c:pt>
                <c:pt idx="7255">
                  <c:v>462.22163651168898</c:v>
                </c:pt>
                <c:pt idx="7256">
                  <c:v>462.28534728171098</c:v>
                </c:pt>
                <c:pt idx="7257">
                  <c:v>462.34905805173298</c:v>
                </c:pt>
                <c:pt idx="7258">
                  <c:v>462.41276882175498</c:v>
                </c:pt>
                <c:pt idx="7259">
                  <c:v>462.476479591778</c:v>
                </c:pt>
                <c:pt idx="7260">
                  <c:v>462.5401903618</c:v>
                </c:pt>
                <c:pt idx="7261">
                  <c:v>462.603901131822</c:v>
                </c:pt>
                <c:pt idx="7262">
                  <c:v>462.66761190184502</c:v>
                </c:pt>
                <c:pt idx="7263">
                  <c:v>462.73132267186702</c:v>
                </c:pt>
                <c:pt idx="7264">
                  <c:v>462.79503344188902</c:v>
                </c:pt>
                <c:pt idx="7265">
                  <c:v>462.85874421191102</c:v>
                </c:pt>
                <c:pt idx="7266">
                  <c:v>462.92245498193398</c:v>
                </c:pt>
                <c:pt idx="7267">
                  <c:v>462.98616575195598</c:v>
                </c:pt>
                <c:pt idx="7268">
                  <c:v>463.04987652197798</c:v>
                </c:pt>
                <c:pt idx="7269">
                  <c:v>463.113587292001</c:v>
                </c:pt>
                <c:pt idx="7270">
                  <c:v>463.177298062023</c:v>
                </c:pt>
                <c:pt idx="7271">
                  <c:v>463.241008832045</c:v>
                </c:pt>
                <c:pt idx="7272">
                  <c:v>463.304719602067</c:v>
                </c:pt>
                <c:pt idx="7273">
                  <c:v>463.36843037209002</c:v>
                </c:pt>
                <c:pt idx="7274">
                  <c:v>463.43214114211202</c:v>
                </c:pt>
                <c:pt idx="7275">
                  <c:v>463.49585191213401</c:v>
                </c:pt>
                <c:pt idx="7276">
                  <c:v>463.55956268215698</c:v>
                </c:pt>
                <c:pt idx="7277">
                  <c:v>463.62327345217898</c:v>
                </c:pt>
                <c:pt idx="7278">
                  <c:v>463.68698422220098</c:v>
                </c:pt>
                <c:pt idx="7279">
                  <c:v>463.75069499222298</c:v>
                </c:pt>
                <c:pt idx="7280">
                  <c:v>463.814405762246</c:v>
                </c:pt>
                <c:pt idx="7281">
                  <c:v>463.878116532268</c:v>
                </c:pt>
                <c:pt idx="7282">
                  <c:v>463.94182730228999</c:v>
                </c:pt>
                <c:pt idx="7283">
                  <c:v>464.00553807231302</c:v>
                </c:pt>
                <c:pt idx="7284">
                  <c:v>464.06924884233501</c:v>
                </c:pt>
                <c:pt idx="7285">
                  <c:v>464.13295961235701</c:v>
                </c:pt>
                <c:pt idx="7286">
                  <c:v>464.19667038237901</c:v>
                </c:pt>
                <c:pt idx="7287">
                  <c:v>464.26038115240198</c:v>
                </c:pt>
                <c:pt idx="7288">
                  <c:v>464.32409192242397</c:v>
                </c:pt>
                <c:pt idx="7289">
                  <c:v>464.38780269244597</c:v>
                </c:pt>
                <c:pt idx="7290">
                  <c:v>464.45151346246899</c:v>
                </c:pt>
                <c:pt idx="7291">
                  <c:v>464.51522423249099</c:v>
                </c:pt>
                <c:pt idx="7292">
                  <c:v>464.57893500251299</c:v>
                </c:pt>
                <c:pt idx="7293">
                  <c:v>464.64264577253499</c:v>
                </c:pt>
                <c:pt idx="7294">
                  <c:v>464.70635654255801</c:v>
                </c:pt>
                <c:pt idx="7295">
                  <c:v>464.77006731258001</c:v>
                </c:pt>
                <c:pt idx="7296">
                  <c:v>464.83377808260201</c:v>
                </c:pt>
                <c:pt idx="7297">
                  <c:v>464.89748885262401</c:v>
                </c:pt>
                <c:pt idx="7298">
                  <c:v>464.96119962264697</c:v>
                </c:pt>
                <c:pt idx="7299">
                  <c:v>465.02491039266903</c:v>
                </c:pt>
                <c:pt idx="7300">
                  <c:v>465.08862116269103</c:v>
                </c:pt>
                <c:pt idx="7301">
                  <c:v>465.15233193271399</c:v>
                </c:pt>
                <c:pt idx="7302">
                  <c:v>465.21604270273599</c:v>
                </c:pt>
                <c:pt idx="7303">
                  <c:v>465.27975347275799</c:v>
                </c:pt>
                <c:pt idx="7304">
                  <c:v>465.34346424277999</c:v>
                </c:pt>
                <c:pt idx="7305">
                  <c:v>465.40717501280301</c:v>
                </c:pt>
                <c:pt idx="7306">
                  <c:v>465.47088578282501</c:v>
                </c:pt>
                <c:pt idx="7307">
                  <c:v>465.53459655284701</c:v>
                </c:pt>
                <c:pt idx="7308">
                  <c:v>465.59830732287003</c:v>
                </c:pt>
                <c:pt idx="7309">
                  <c:v>465.66201809289203</c:v>
                </c:pt>
                <c:pt idx="7310">
                  <c:v>465.72572886291402</c:v>
                </c:pt>
                <c:pt idx="7311">
                  <c:v>465.78943963293602</c:v>
                </c:pt>
                <c:pt idx="7312">
                  <c:v>465.85315040295899</c:v>
                </c:pt>
                <c:pt idx="7313">
                  <c:v>465.91686117298099</c:v>
                </c:pt>
                <c:pt idx="7314">
                  <c:v>465.98057194300299</c:v>
                </c:pt>
                <c:pt idx="7315">
                  <c:v>466.04428271302601</c:v>
                </c:pt>
                <c:pt idx="7316">
                  <c:v>466.10799348304801</c:v>
                </c:pt>
                <c:pt idx="7317">
                  <c:v>466.17170425307</c:v>
                </c:pt>
                <c:pt idx="7318">
                  <c:v>466.235415023092</c:v>
                </c:pt>
                <c:pt idx="7319">
                  <c:v>466.29912579311502</c:v>
                </c:pt>
                <c:pt idx="7320">
                  <c:v>466.36283656313702</c:v>
                </c:pt>
                <c:pt idx="7321">
                  <c:v>466.42654733315902</c:v>
                </c:pt>
                <c:pt idx="7322">
                  <c:v>466.49025810318199</c:v>
                </c:pt>
                <c:pt idx="7323">
                  <c:v>466.55396887320398</c:v>
                </c:pt>
                <c:pt idx="7324">
                  <c:v>466.61767964322598</c:v>
                </c:pt>
                <c:pt idx="7325">
                  <c:v>466.68139041324798</c:v>
                </c:pt>
                <c:pt idx="7326">
                  <c:v>466.745101183271</c:v>
                </c:pt>
                <c:pt idx="7327">
                  <c:v>466.808811953293</c:v>
                </c:pt>
                <c:pt idx="7328">
                  <c:v>466.872522723315</c:v>
                </c:pt>
                <c:pt idx="7329">
                  <c:v>466.93623349333802</c:v>
                </c:pt>
                <c:pt idx="7330">
                  <c:v>466.99994426336002</c:v>
                </c:pt>
                <c:pt idx="7331">
                  <c:v>467.06365503338202</c:v>
                </c:pt>
                <c:pt idx="7332">
                  <c:v>467.12736580340402</c:v>
                </c:pt>
                <c:pt idx="7333">
                  <c:v>467.19107657342698</c:v>
                </c:pt>
                <c:pt idx="7334">
                  <c:v>467.25478734344898</c:v>
                </c:pt>
                <c:pt idx="7335">
                  <c:v>467.31849811347098</c:v>
                </c:pt>
                <c:pt idx="7336">
                  <c:v>467.382208883494</c:v>
                </c:pt>
                <c:pt idx="7337">
                  <c:v>467.445919653516</c:v>
                </c:pt>
                <c:pt idx="7338">
                  <c:v>467.509630423538</c:v>
                </c:pt>
                <c:pt idx="7339">
                  <c:v>467.57334119356</c:v>
                </c:pt>
                <c:pt idx="7340">
                  <c:v>467.63705196358302</c:v>
                </c:pt>
                <c:pt idx="7341">
                  <c:v>467.70076273360502</c:v>
                </c:pt>
                <c:pt idx="7342">
                  <c:v>467.76447350362702</c:v>
                </c:pt>
                <c:pt idx="7343">
                  <c:v>467.82818427364901</c:v>
                </c:pt>
                <c:pt idx="7344">
                  <c:v>467.89189504367198</c:v>
                </c:pt>
                <c:pt idx="7345">
                  <c:v>467.95560581369398</c:v>
                </c:pt>
                <c:pt idx="7346">
                  <c:v>468.01931658371598</c:v>
                </c:pt>
                <c:pt idx="7347">
                  <c:v>468.083027353739</c:v>
                </c:pt>
                <c:pt idx="7348">
                  <c:v>468.146738123761</c:v>
                </c:pt>
                <c:pt idx="7349">
                  <c:v>468.210448893783</c:v>
                </c:pt>
                <c:pt idx="7350">
                  <c:v>468.27415966380499</c:v>
                </c:pt>
                <c:pt idx="7351">
                  <c:v>468.33787043382802</c:v>
                </c:pt>
                <c:pt idx="7352">
                  <c:v>468.40158120385001</c:v>
                </c:pt>
                <c:pt idx="7353">
                  <c:v>468.46529197387201</c:v>
                </c:pt>
                <c:pt idx="7354">
                  <c:v>468.52900274389498</c:v>
                </c:pt>
                <c:pt idx="7355">
                  <c:v>468.59271351391698</c:v>
                </c:pt>
                <c:pt idx="7356">
                  <c:v>468.65642428393897</c:v>
                </c:pt>
                <c:pt idx="7357">
                  <c:v>468.72013505396097</c:v>
                </c:pt>
                <c:pt idx="7358">
                  <c:v>468.783845823984</c:v>
                </c:pt>
                <c:pt idx="7359">
                  <c:v>468.84755659400599</c:v>
                </c:pt>
                <c:pt idx="7360">
                  <c:v>468.91126736402799</c:v>
                </c:pt>
                <c:pt idx="7361">
                  <c:v>468.97497813405101</c:v>
                </c:pt>
                <c:pt idx="7362">
                  <c:v>469.03868890407301</c:v>
                </c:pt>
                <c:pt idx="7363">
                  <c:v>469.10239967409501</c:v>
                </c:pt>
                <c:pt idx="7364">
                  <c:v>469.16611044411701</c:v>
                </c:pt>
                <c:pt idx="7365">
                  <c:v>469.22982121413997</c:v>
                </c:pt>
                <c:pt idx="7366">
                  <c:v>469.29353198416197</c:v>
                </c:pt>
                <c:pt idx="7367">
                  <c:v>469.35724275418403</c:v>
                </c:pt>
                <c:pt idx="7368">
                  <c:v>469.42095352420699</c:v>
                </c:pt>
                <c:pt idx="7369">
                  <c:v>469.48466429422899</c:v>
                </c:pt>
                <c:pt idx="7370">
                  <c:v>469.54837506425099</c:v>
                </c:pt>
                <c:pt idx="7371">
                  <c:v>469.61208583427299</c:v>
                </c:pt>
                <c:pt idx="7372">
                  <c:v>469.67579660429601</c:v>
                </c:pt>
                <c:pt idx="7373">
                  <c:v>469.73950737431801</c:v>
                </c:pt>
                <c:pt idx="7374">
                  <c:v>469.80321814434001</c:v>
                </c:pt>
                <c:pt idx="7375">
                  <c:v>469.86692891436297</c:v>
                </c:pt>
                <c:pt idx="7376">
                  <c:v>469.93063968438503</c:v>
                </c:pt>
                <c:pt idx="7377">
                  <c:v>469.99435045440703</c:v>
                </c:pt>
                <c:pt idx="7378">
                  <c:v>470.05806122442903</c:v>
                </c:pt>
                <c:pt idx="7379">
                  <c:v>470.12177199445199</c:v>
                </c:pt>
                <c:pt idx="7380">
                  <c:v>470.18548276447399</c:v>
                </c:pt>
                <c:pt idx="7381">
                  <c:v>470.24919353449599</c:v>
                </c:pt>
                <c:pt idx="7382">
                  <c:v>470.31290430451901</c:v>
                </c:pt>
                <c:pt idx="7383">
                  <c:v>470.37661507454101</c:v>
                </c:pt>
                <c:pt idx="7384">
                  <c:v>470.44032584456301</c:v>
                </c:pt>
                <c:pt idx="7385">
                  <c:v>470.504036614585</c:v>
                </c:pt>
                <c:pt idx="7386">
                  <c:v>470.56774738460803</c:v>
                </c:pt>
                <c:pt idx="7387">
                  <c:v>470.63145815463002</c:v>
                </c:pt>
                <c:pt idx="7388">
                  <c:v>470.69516892465202</c:v>
                </c:pt>
                <c:pt idx="7389">
                  <c:v>470.75887969467499</c:v>
                </c:pt>
                <c:pt idx="7390">
                  <c:v>470.82259046469699</c:v>
                </c:pt>
                <c:pt idx="7391">
                  <c:v>470.88630123471899</c:v>
                </c:pt>
                <c:pt idx="7392">
                  <c:v>470.95001200474098</c:v>
                </c:pt>
                <c:pt idx="7393">
                  <c:v>471.01372277476401</c:v>
                </c:pt>
                <c:pt idx="7394">
                  <c:v>471.077433544786</c:v>
                </c:pt>
                <c:pt idx="7395">
                  <c:v>471.141144314808</c:v>
                </c:pt>
                <c:pt idx="7396">
                  <c:v>471.20485508483</c:v>
                </c:pt>
                <c:pt idx="7397">
                  <c:v>471.26856585485302</c:v>
                </c:pt>
                <c:pt idx="7398">
                  <c:v>471.33227662487502</c:v>
                </c:pt>
                <c:pt idx="7399">
                  <c:v>471.39598739489702</c:v>
                </c:pt>
                <c:pt idx="7400">
                  <c:v>471.45969816491998</c:v>
                </c:pt>
                <c:pt idx="7401">
                  <c:v>471.52340893494198</c:v>
                </c:pt>
                <c:pt idx="7402">
                  <c:v>471.58711970496398</c:v>
                </c:pt>
                <c:pt idx="7403">
                  <c:v>471.65083047498598</c:v>
                </c:pt>
                <c:pt idx="7404">
                  <c:v>471.714541245009</c:v>
                </c:pt>
                <c:pt idx="7405">
                  <c:v>471.778252015031</c:v>
                </c:pt>
                <c:pt idx="7406">
                  <c:v>471.841962785053</c:v>
                </c:pt>
                <c:pt idx="7407">
                  <c:v>471.90567355507602</c:v>
                </c:pt>
                <c:pt idx="7408">
                  <c:v>471.96938432509802</c:v>
                </c:pt>
                <c:pt idx="7409">
                  <c:v>472.03309509512002</c:v>
                </c:pt>
                <c:pt idx="7410">
                  <c:v>472.09680586514202</c:v>
                </c:pt>
                <c:pt idx="7411">
                  <c:v>472.16051663516498</c:v>
                </c:pt>
                <c:pt idx="7412">
                  <c:v>472.22422740518698</c:v>
                </c:pt>
                <c:pt idx="7413">
                  <c:v>472.28793817520898</c:v>
                </c:pt>
                <c:pt idx="7414">
                  <c:v>472.351648945232</c:v>
                </c:pt>
                <c:pt idx="7415">
                  <c:v>472.415359715254</c:v>
                </c:pt>
                <c:pt idx="7416">
                  <c:v>472.479070485276</c:v>
                </c:pt>
                <c:pt idx="7417">
                  <c:v>472.542781255298</c:v>
                </c:pt>
                <c:pt idx="7418">
                  <c:v>472.60649202532102</c:v>
                </c:pt>
                <c:pt idx="7419">
                  <c:v>472.67020279534302</c:v>
                </c:pt>
                <c:pt idx="7420">
                  <c:v>472.73391356536501</c:v>
                </c:pt>
                <c:pt idx="7421">
                  <c:v>472.79762433538798</c:v>
                </c:pt>
                <c:pt idx="7422">
                  <c:v>472.86133510540998</c:v>
                </c:pt>
                <c:pt idx="7423">
                  <c:v>472.92504587543198</c:v>
                </c:pt>
                <c:pt idx="7424">
                  <c:v>472.98875664545398</c:v>
                </c:pt>
                <c:pt idx="7425">
                  <c:v>473.052467415477</c:v>
                </c:pt>
                <c:pt idx="7426">
                  <c:v>473.116178185499</c:v>
                </c:pt>
                <c:pt idx="7427">
                  <c:v>473.17988895552099</c:v>
                </c:pt>
                <c:pt idx="7428">
                  <c:v>473.24359972554402</c:v>
                </c:pt>
                <c:pt idx="7429">
                  <c:v>473.30731049556601</c:v>
                </c:pt>
                <c:pt idx="7430">
                  <c:v>473.37102126558801</c:v>
                </c:pt>
                <c:pt idx="7431">
                  <c:v>473.43473203561001</c:v>
                </c:pt>
                <c:pt idx="7432">
                  <c:v>473.49844280563298</c:v>
                </c:pt>
                <c:pt idx="7433">
                  <c:v>473.56215357565497</c:v>
                </c:pt>
                <c:pt idx="7434">
                  <c:v>473.62586434567697</c:v>
                </c:pt>
                <c:pt idx="7435">
                  <c:v>473.68957511569999</c:v>
                </c:pt>
                <c:pt idx="7436">
                  <c:v>473.75328588572199</c:v>
                </c:pt>
                <c:pt idx="7437">
                  <c:v>473.81699665574399</c:v>
                </c:pt>
                <c:pt idx="7438">
                  <c:v>473.88070742576599</c:v>
                </c:pt>
                <c:pt idx="7439">
                  <c:v>473.94441819578901</c:v>
                </c:pt>
                <c:pt idx="7440">
                  <c:v>474.00812896581101</c:v>
                </c:pt>
                <c:pt idx="7441">
                  <c:v>474.07183973583301</c:v>
                </c:pt>
                <c:pt idx="7442">
                  <c:v>474.13555050585501</c:v>
                </c:pt>
                <c:pt idx="7443">
                  <c:v>474.19926127587797</c:v>
                </c:pt>
                <c:pt idx="7444">
                  <c:v>474.26297204590003</c:v>
                </c:pt>
                <c:pt idx="7445">
                  <c:v>474.32668281592203</c:v>
                </c:pt>
                <c:pt idx="7446">
                  <c:v>474.39039358594499</c:v>
                </c:pt>
                <c:pt idx="7447">
                  <c:v>474.45410435596699</c:v>
                </c:pt>
                <c:pt idx="7448">
                  <c:v>474.51781512598899</c:v>
                </c:pt>
                <c:pt idx="7449">
                  <c:v>474.58152589601099</c:v>
                </c:pt>
                <c:pt idx="7450">
                  <c:v>474.64523666603401</c:v>
                </c:pt>
                <c:pt idx="7451">
                  <c:v>474.70894743605601</c:v>
                </c:pt>
                <c:pt idx="7452">
                  <c:v>474.77265820607801</c:v>
                </c:pt>
                <c:pt idx="7453">
                  <c:v>474.83636897610103</c:v>
                </c:pt>
                <c:pt idx="7454">
                  <c:v>474.90007974612303</c:v>
                </c:pt>
                <c:pt idx="7455">
                  <c:v>474.96379051614502</c:v>
                </c:pt>
                <c:pt idx="7456">
                  <c:v>475.02750128616702</c:v>
                </c:pt>
                <c:pt idx="7457">
                  <c:v>475.09121205618999</c:v>
                </c:pt>
                <c:pt idx="7458">
                  <c:v>475.15492282621199</c:v>
                </c:pt>
                <c:pt idx="7459">
                  <c:v>475.21863359623399</c:v>
                </c:pt>
                <c:pt idx="7460">
                  <c:v>475.28234436625701</c:v>
                </c:pt>
                <c:pt idx="7461">
                  <c:v>475.34605513627901</c:v>
                </c:pt>
                <c:pt idx="7462">
                  <c:v>475.409765906301</c:v>
                </c:pt>
                <c:pt idx="7463">
                  <c:v>475.473476676323</c:v>
                </c:pt>
                <c:pt idx="7464">
                  <c:v>475.53718744634602</c:v>
                </c:pt>
                <c:pt idx="7465">
                  <c:v>475.60089821636802</c:v>
                </c:pt>
                <c:pt idx="7466">
                  <c:v>475.66460898639002</c:v>
                </c:pt>
                <c:pt idx="7467">
                  <c:v>475.72831975641299</c:v>
                </c:pt>
                <c:pt idx="7468">
                  <c:v>475.79203052643498</c:v>
                </c:pt>
                <c:pt idx="7469">
                  <c:v>475.85574129645698</c:v>
                </c:pt>
                <c:pt idx="7470">
                  <c:v>475.91945206647898</c:v>
                </c:pt>
                <c:pt idx="7471">
                  <c:v>475.983162836502</c:v>
                </c:pt>
                <c:pt idx="7472">
                  <c:v>476.046873606524</c:v>
                </c:pt>
                <c:pt idx="7473">
                  <c:v>476.110584376546</c:v>
                </c:pt>
                <c:pt idx="7474">
                  <c:v>476.17429514656902</c:v>
                </c:pt>
                <c:pt idx="7475">
                  <c:v>476.23800591659102</c:v>
                </c:pt>
                <c:pt idx="7476">
                  <c:v>476.30171668661302</c:v>
                </c:pt>
                <c:pt idx="7477">
                  <c:v>476.36542745663502</c:v>
                </c:pt>
                <c:pt idx="7478">
                  <c:v>476.42913822665798</c:v>
                </c:pt>
                <c:pt idx="7479">
                  <c:v>476.49284899667998</c:v>
                </c:pt>
                <c:pt idx="7480">
                  <c:v>476.55655976670198</c:v>
                </c:pt>
                <c:pt idx="7481">
                  <c:v>476.620270536725</c:v>
                </c:pt>
                <c:pt idx="7482">
                  <c:v>476.683981306747</c:v>
                </c:pt>
                <c:pt idx="7483">
                  <c:v>476.747692076769</c:v>
                </c:pt>
                <c:pt idx="7484">
                  <c:v>476.811402846791</c:v>
                </c:pt>
                <c:pt idx="7485">
                  <c:v>476.87511361681402</c:v>
                </c:pt>
                <c:pt idx="7486">
                  <c:v>476.93882438683602</c:v>
                </c:pt>
                <c:pt idx="7487">
                  <c:v>477.00253515685802</c:v>
                </c:pt>
                <c:pt idx="7488">
                  <c:v>477.06624592688001</c:v>
                </c:pt>
                <c:pt idx="7489">
                  <c:v>477.12995669690298</c:v>
                </c:pt>
                <c:pt idx="7490">
                  <c:v>477.19366746692498</c:v>
                </c:pt>
                <c:pt idx="7491">
                  <c:v>477.25737823694698</c:v>
                </c:pt>
                <c:pt idx="7492">
                  <c:v>477.32108900697</c:v>
                </c:pt>
                <c:pt idx="7493">
                  <c:v>477.384799776992</c:v>
                </c:pt>
                <c:pt idx="7494">
                  <c:v>477.448510547014</c:v>
                </c:pt>
                <c:pt idx="7495">
                  <c:v>477.51222131703599</c:v>
                </c:pt>
                <c:pt idx="7496">
                  <c:v>477.57593208705902</c:v>
                </c:pt>
                <c:pt idx="7497">
                  <c:v>477.63964285708101</c:v>
                </c:pt>
                <c:pt idx="7498">
                  <c:v>477.70335362710301</c:v>
                </c:pt>
                <c:pt idx="7499">
                  <c:v>477.76706439712598</c:v>
                </c:pt>
                <c:pt idx="7500">
                  <c:v>477.83077516714798</c:v>
                </c:pt>
                <c:pt idx="7501">
                  <c:v>477.89448593716997</c:v>
                </c:pt>
                <c:pt idx="7502">
                  <c:v>477.95819670719197</c:v>
                </c:pt>
                <c:pt idx="7503">
                  <c:v>478.021907477215</c:v>
                </c:pt>
                <c:pt idx="7504">
                  <c:v>478.08561824723699</c:v>
                </c:pt>
                <c:pt idx="7505">
                  <c:v>478.14932901725899</c:v>
                </c:pt>
                <c:pt idx="7506">
                  <c:v>478.21303978728201</c:v>
                </c:pt>
                <c:pt idx="7507">
                  <c:v>478.27675055730401</c:v>
                </c:pt>
                <c:pt idx="7508">
                  <c:v>478.34046132732601</c:v>
                </c:pt>
                <c:pt idx="7509">
                  <c:v>478.40417209734801</c:v>
                </c:pt>
                <c:pt idx="7510">
                  <c:v>478.46788286737097</c:v>
                </c:pt>
                <c:pt idx="7511">
                  <c:v>478.53159363739297</c:v>
                </c:pt>
                <c:pt idx="7512">
                  <c:v>478.59530440741503</c:v>
                </c:pt>
                <c:pt idx="7513">
                  <c:v>478.65901517743799</c:v>
                </c:pt>
                <c:pt idx="7514">
                  <c:v>478.72272594745999</c:v>
                </c:pt>
                <c:pt idx="7515">
                  <c:v>478.78643671748199</c:v>
                </c:pt>
                <c:pt idx="7516">
                  <c:v>478.85014748750399</c:v>
                </c:pt>
                <c:pt idx="7517">
                  <c:v>478.91385825752701</c:v>
                </c:pt>
                <c:pt idx="7518">
                  <c:v>478.97756902754901</c:v>
                </c:pt>
                <c:pt idx="7519">
                  <c:v>479.04127979757101</c:v>
                </c:pt>
                <c:pt idx="7520">
                  <c:v>479.10499056759397</c:v>
                </c:pt>
                <c:pt idx="7521">
                  <c:v>479.16870133761603</c:v>
                </c:pt>
                <c:pt idx="7522">
                  <c:v>479.23241210763803</c:v>
                </c:pt>
                <c:pt idx="7523">
                  <c:v>479.29612287766003</c:v>
                </c:pt>
                <c:pt idx="7524">
                  <c:v>479.35983364768299</c:v>
                </c:pt>
                <c:pt idx="7525">
                  <c:v>479.42354441770499</c:v>
                </c:pt>
                <c:pt idx="7526">
                  <c:v>479.48725518772699</c:v>
                </c:pt>
                <c:pt idx="7527">
                  <c:v>479.55096595775001</c:v>
                </c:pt>
                <c:pt idx="7528">
                  <c:v>479.61467672777201</c:v>
                </c:pt>
                <c:pt idx="7529">
                  <c:v>479.67838749779401</c:v>
                </c:pt>
                <c:pt idx="7530">
                  <c:v>479.742098267816</c:v>
                </c:pt>
                <c:pt idx="7531">
                  <c:v>479.80580903783903</c:v>
                </c:pt>
                <c:pt idx="7532">
                  <c:v>479.86951980786102</c:v>
                </c:pt>
                <c:pt idx="7533">
                  <c:v>479.93323057788302</c:v>
                </c:pt>
                <c:pt idx="7534">
                  <c:v>479.99694134790599</c:v>
                </c:pt>
                <c:pt idx="7535">
                  <c:v>480.06065211792799</c:v>
                </c:pt>
                <c:pt idx="7536">
                  <c:v>480.12436288794999</c:v>
                </c:pt>
                <c:pt idx="7537">
                  <c:v>480.18807365797198</c:v>
                </c:pt>
                <c:pt idx="7538">
                  <c:v>480.25178442799501</c:v>
                </c:pt>
                <c:pt idx="7539">
                  <c:v>480.315495198017</c:v>
                </c:pt>
                <c:pt idx="7540">
                  <c:v>480.379205968039</c:v>
                </c:pt>
                <c:pt idx="7541">
                  <c:v>480.442916738061</c:v>
                </c:pt>
                <c:pt idx="7542">
                  <c:v>480.50662750808402</c:v>
                </c:pt>
                <c:pt idx="7543">
                  <c:v>480.57033827810602</c:v>
                </c:pt>
                <c:pt idx="7544">
                  <c:v>480.63404904812802</c:v>
                </c:pt>
                <c:pt idx="7545">
                  <c:v>480.69775981815098</c:v>
                </c:pt>
                <c:pt idx="7546">
                  <c:v>480.76147058817298</c:v>
                </c:pt>
                <c:pt idx="7547">
                  <c:v>480.82518135819498</c:v>
                </c:pt>
                <c:pt idx="7548">
                  <c:v>480.88889212821698</c:v>
                </c:pt>
                <c:pt idx="7549">
                  <c:v>480.95260289824</c:v>
                </c:pt>
                <c:pt idx="7550">
                  <c:v>481.016313668262</c:v>
                </c:pt>
                <c:pt idx="7551">
                  <c:v>481.080024438284</c:v>
                </c:pt>
                <c:pt idx="7552">
                  <c:v>481.14373520830702</c:v>
                </c:pt>
                <c:pt idx="7553">
                  <c:v>481.20744597832902</c:v>
                </c:pt>
                <c:pt idx="7554">
                  <c:v>481.27115674835102</c:v>
                </c:pt>
                <c:pt idx="7555">
                  <c:v>481.33486751837302</c:v>
                </c:pt>
                <c:pt idx="7556">
                  <c:v>481.39857828839598</c:v>
                </c:pt>
                <c:pt idx="7557">
                  <c:v>481.46228905841798</c:v>
                </c:pt>
                <c:pt idx="7558">
                  <c:v>481.52599982843998</c:v>
                </c:pt>
                <c:pt idx="7559">
                  <c:v>481.589710598463</c:v>
                </c:pt>
                <c:pt idx="7560">
                  <c:v>481.653421368485</c:v>
                </c:pt>
                <c:pt idx="7561">
                  <c:v>481.717132138507</c:v>
                </c:pt>
                <c:pt idx="7562">
                  <c:v>481.780842908529</c:v>
                </c:pt>
                <c:pt idx="7563">
                  <c:v>481.84455367855202</c:v>
                </c:pt>
                <c:pt idx="7564">
                  <c:v>481.90826444857402</c:v>
                </c:pt>
                <c:pt idx="7565">
                  <c:v>481.97197521859601</c:v>
                </c:pt>
                <c:pt idx="7566">
                  <c:v>482.03568598861898</c:v>
                </c:pt>
                <c:pt idx="7567">
                  <c:v>482.09939675864098</c:v>
                </c:pt>
                <c:pt idx="7568">
                  <c:v>482.16310752866298</c:v>
                </c:pt>
                <c:pt idx="7569">
                  <c:v>482.22681829868498</c:v>
                </c:pt>
                <c:pt idx="7570">
                  <c:v>482.290529068708</c:v>
                </c:pt>
                <c:pt idx="7571">
                  <c:v>482.35423983873</c:v>
                </c:pt>
                <c:pt idx="7572">
                  <c:v>482.41795060875199</c:v>
                </c:pt>
                <c:pt idx="7573">
                  <c:v>482.48166137877502</c:v>
                </c:pt>
                <c:pt idx="7574">
                  <c:v>482.54537214879701</c:v>
                </c:pt>
                <c:pt idx="7575">
                  <c:v>482.60908291881901</c:v>
                </c:pt>
                <c:pt idx="7576">
                  <c:v>482.67279368884101</c:v>
                </c:pt>
                <c:pt idx="7577">
                  <c:v>482.73650445886398</c:v>
                </c:pt>
                <c:pt idx="7578">
                  <c:v>482.80021522888597</c:v>
                </c:pt>
                <c:pt idx="7579">
                  <c:v>482.86392599890797</c:v>
                </c:pt>
                <c:pt idx="7580">
                  <c:v>482.927636768931</c:v>
                </c:pt>
                <c:pt idx="7581">
                  <c:v>482.99134753895299</c:v>
                </c:pt>
                <c:pt idx="7582">
                  <c:v>483.05505830897499</c:v>
                </c:pt>
                <c:pt idx="7583">
                  <c:v>483.11876907899699</c:v>
                </c:pt>
                <c:pt idx="7584">
                  <c:v>483.18247984902001</c:v>
                </c:pt>
                <c:pt idx="7585">
                  <c:v>483.24619061904201</c:v>
                </c:pt>
                <c:pt idx="7586">
                  <c:v>483.30990138906401</c:v>
                </c:pt>
                <c:pt idx="7587">
                  <c:v>483.37361215908601</c:v>
                </c:pt>
                <c:pt idx="7588">
                  <c:v>483.43732292910897</c:v>
                </c:pt>
                <c:pt idx="7589">
                  <c:v>483.50103369913103</c:v>
                </c:pt>
                <c:pt idx="7590">
                  <c:v>483.56474446915303</c:v>
                </c:pt>
                <c:pt idx="7591">
                  <c:v>483.62845523917599</c:v>
                </c:pt>
                <c:pt idx="7592">
                  <c:v>483.69216600919799</c:v>
                </c:pt>
                <c:pt idx="7593">
                  <c:v>483.75587677921999</c:v>
                </c:pt>
                <c:pt idx="7594">
                  <c:v>483.81958754924199</c:v>
                </c:pt>
                <c:pt idx="7595">
                  <c:v>483.88329831926501</c:v>
                </c:pt>
                <c:pt idx="7596">
                  <c:v>483.94700908928701</c:v>
                </c:pt>
                <c:pt idx="7597">
                  <c:v>484.01071985930901</c:v>
                </c:pt>
                <c:pt idx="7598">
                  <c:v>484.07443062933203</c:v>
                </c:pt>
                <c:pt idx="7599">
                  <c:v>484.13814139935403</c:v>
                </c:pt>
                <c:pt idx="7600">
                  <c:v>484.20185216937602</c:v>
                </c:pt>
                <c:pt idx="7601">
                  <c:v>484.26556293939802</c:v>
                </c:pt>
                <c:pt idx="7602">
                  <c:v>484.32927370942099</c:v>
                </c:pt>
                <c:pt idx="7603">
                  <c:v>484.39298447944299</c:v>
                </c:pt>
                <c:pt idx="7604">
                  <c:v>484.45669524946499</c:v>
                </c:pt>
                <c:pt idx="7605">
                  <c:v>484.52040601948801</c:v>
                </c:pt>
                <c:pt idx="7606">
                  <c:v>484.58411678951001</c:v>
                </c:pt>
                <c:pt idx="7607">
                  <c:v>484.647827559532</c:v>
                </c:pt>
                <c:pt idx="7608">
                  <c:v>484.711538329554</c:v>
                </c:pt>
                <c:pt idx="7609">
                  <c:v>484.77524909957702</c:v>
                </c:pt>
                <c:pt idx="7610">
                  <c:v>484.83895986959902</c:v>
                </c:pt>
                <c:pt idx="7611">
                  <c:v>484.90267063962102</c:v>
                </c:pt>
                <c:pt idx="7612">
                  <c:v>484.96638140964399</c:v>
                </c:pt>
                <c:pt idx="7613">
                  <c:v>485.03009217966598</c:v>
                </c:pt>
                <c:pt idx="7614">
                  <c:v>485.09380294968798</c:v>
                </c:pt>
                <c:pt idx="7615">
                  <c:v>485.15751371970998</c:v>
                </c:pt>
                <c:pt idx="7616">
                  <c:v>485.221224489733</c:v>
                </c:pt>
                <c:pt idx="7617">
                  <c:v>485.284935259755</c:v>
                </c:pt>
                <c:pt idx="7618">
                  <c:v>485.348646029777</c:v>
                </c:pt>
                <c:pt idx="7619">
                  <c:v>485.41235679980002</c:v>
                </c:pt>
                <c:pt idx="7620">
                  <c:v>485.47606756982202</c:v>
                </c:pt>
                <c:pt idx="7621">
                  <c:v>485.53977833984402</c:v>
                </c:pt>
                <c:pt idx="7622">
                  <c:v>485.60348910986602</c:v>
                </c:pt>
                <c:pt idx="7623">
                  <c:v>485.66719987988898</c:v>
                </c:pt>
                <c:pt idx="7624">
                  <c:v>485.73091064991098</c:v>
                </c:pt>
                <c:pt idx="7625">
                  <c:v>485.79462141993298</c:v>
                </c:pt>
                <c:pt idx="7626">
                  <c:v>485.858332189956</c:v>
                </c:pt>
                <c:pt idx="7627">
                  <c:v>485.922042959978</c:v>
                </c:pt>
                <c:pt idx="7628">
                  <c:v>485.98575373</c:v>
                </c:pt>
                <c:pt idx="7629">
                  <c:v>486.049464500022</c:v>
                </c:pt>
                <c:pt idx="7630">
                  <c:v>486.11317527004502</c:v>
                </c:pt>
                <c:pt idx="7631">
                  <c:v>486.17688604006702</c:v>
                </c:pt>
                <c:pt idx="7632">
                  <c:v>486.24059681008902</c:v>
                </c:pt>
                <c:pt idx="7633">
                  <c:v>486.30430758011101</c:v>
                </c:pt>
                <c:pt idx="7634">
                  <c:v>486.36801835013398</c:v>
                </c:pt>
                <c:pt idx="7635">
                  <c:v>486.43172912015598</c:v>
                </c:pt>
                <c:pt idx="7636">
                  <c:v>486.49543989017798</c:v>
                </c:pt>
                <c:pt idx="7637">
                  <c:v>486.559150660201</c:v>
                </c:pt>
                <c:pt idx="7638">
                  <c:v>486.622861430223</c:v>
                </c:pt>
                <c:pt idx="7639">
                  <c:v>486.686572200245</c:v>
                </c:pt>
                <c:pt idx="7640">
                  <c:v>486.75028297026699</c:v>
                </c:pt>
                <c:pt idx="7641">
                  <c:v>486.81399374029002</c:v>
                </c:pt>
                <c:pt idx="7642">
                  <c:v>486.87770451031201</c:v>
                </c:pt>
                <c:pt idx="7643">
                  <c:v>486.94141528033401</c:v>
                </c:pt>
                <c:pt idx="7644">
                  <c:v>487.00512605035698</c:v>
                </c:pt>
                <c:pt idx="7645">
                  <c:v>487.06883682037898</c:v>
                </c:pt>
                <c:pt idx="7646">
                  <c:v>487.13254759040097</c:v>
                </c:pt>
                <c:pt idx="7647">
                  <c:v>487.19625836042297</c:v>
                </c:pt>
                <c:pt idx="7648">
                  <c:v>487.259969130446</c:v>
                </c:pt>
                <c:pt idx="7649">
                  <c:v>487.32367990046799</c:v>
                </c:pt>
                <c:pt idx="7650">
                  <c:v>487.38739067048999</c:v>
                </c:pt>
                <c:pt idx="7651">
                  <c:v>487.45110144051301</c:v>
                </c:pt>
                <c:pt idx="7652">
                  <c:v>487.51481221053501</c:v>
                </c:pt>
                <c:pt idx="7653">
                  <c:v>487.57852298055701</c:v>
                </c:pt>
                <c:pt idx="7654">
                  <c:v>487.64223375057901</c:v>
                </c:pt>
                <c:pt idx="7655">
                  <c:v>487.70594452060197</c:v>
                </c:pt>
                <c:pt idx="7656">
                  <c:v>487.76965529062397</c:v>
                </c:pt>
                <c:pt idx="7657">
                  <c:v>487.83336606064597</c:v>
                </c:pt>
                <c:pt idx="7658">
                  <c:v>487.89707683066899</c:v>
                </c:pt>
                <c:pt idx="7659">
                  <c:v>487.96078760069099</c:v>
                </c:pt>
                <c:pt idx="7660">
                  <c:v>488.02449837071299</c:v>
                </c:pt>
                <c:pt idx="7661">
                  <c:v>488.08820914073499</c:v>
                </c:pt>
                <c:pt idx="7662">
                  <c:v>488.15191991075801</c:v>
                </c:pt>
                <c:pt idx="7663">
                  <c:v>488.21563068078001</c:v>
                </c:pt>
                <c:pt idx="7664">
                  <c:v>488.27934145080201</c:v>
                </c:pt>
                <c:pt idx="7665">
                  <c:v>488.34305222082497</c:v>
                </c:pt>
                <c:pt idx="7666">
                  <c:v>488.40676299084703</c:v>
                </c:pt>
                <c:pt idx="7667">
                  <c:v>488.47047376086903</c:v>
                </c:pt>
                <c:pt idx="7668">
                  <c:v>488.53418453089103</c:v>
                </c:pt>
                <c:pt idx="7669">
                  <c:v>488.59789530091399</c:v>
                </c:pt>
                <c:pt idx="7670">
                  <c:v>488.66160607093599</c:v>
                </c:pt>
                <c:pt idx="7671">
                  <c:v>488.72531684095799</c:v>
                </c:pt>
                <c:pt idx="7672">
                  <c:v>488.78902761098101</c:v>
                </c:pt>
                <c:pt idx="7673">
                  <c:v>488.85273838100301</c:v>
                </c:pt>
                <c:pt idx="7674">
                  <c:v>488.91644915102501</c:v>
                </c:pt>
                <c:pt idx="7675">
                  <c:v>488.980159921047</c:v>
                </c:pt>
                <c:pt idx="7676">
                  <c:v>489.04387069107003</c:v>
                </c:pt>
                <c:pt idx="7677">
                  <c:v>489.10758146109202</c:v>
                </c:pt>
                <c:pt idx="7678">
                  <c:v>489.17129223111402</c:v>
                </c:pt>
                <c:pt idx="7679">
                  <c:v>489.23500300113699</c:v>
                </c:pt>
                <c:pt idx="7680">
                  <c:v>489.29871377115899</c:v>
                </c:pt>
                <c:pt idx="7681">
                  <c:v>489.36242454118099</c:v>
                </c:pt>
                <c:pt idx="7682">
                  <c:v>489.42613531120298</c:v>
                </c:pt>
                <c:pt idx="7683">
                  <c:v>489.48984608122601</c:v>
                </c:pt>
                <c:pt idx="7684">
                  <c:v>489.553556851248</c:v>
                </c:pt>
                <c:pt idx="7685">
                  <c:v>489.61726762127</c:v>
                </c:pt>
                <c:pt idx="7686">
                  <c:v>489.680978391292</c:v>
                </c:pt>
                <c:pt idx="7687">
                  <c:v>489.74468916131502</c:v>
                </c:pt>
                <c:pt idx="7688">
                  <c:v>489.80839993133702</c:v>
                </c:pt>
                <c:pt idx="7689">
                  <c:v>489.87211070135902</c:v>
                </c:pt>
                <c:pt idx="7690">
                  <c:v>489.93582147138198</c:v>
                </c:pt>
                <c:pt idx="7691">
                  <c:v>489.99953224140398</c:v>
                </c:pt>
                <c:pt idx="7692">
                  <c:v>490.06324301142598</c:v>
                </c:pt>
                <c:pt idx="7693">
                  <c:v>490.12695378144798</c:v>
                </c:pt>
                <c:pt idx="7694">
                  <c:v>490.190664551471</c:v>
                </c:pt>
                <c:pt idx="7695">
                  <c:v>490.254375321493</c:v>
                </c:pt>
                <c:pt idx="7696">
                  <c:v>490.318086091515</c:v>
                </c:pt>
                <c:pt idx="7697">
                  <c:v>490.38179686153802</c:v>
                </c:pt>
                <c:pt idx="7698">
                  <c:v>490.44550763156002</c:v>
                </c:pt>
                <c:pt idx="7699">
                  <c:v>490.50921840158202</c:v>
                </c:pt>
                <c:pt idx="7700">
                  <c:v>490.57292917160402</c:v>
                </c:pt>
                <c:pt idx="7701">
                  <c:v>490.63663994162698</c:v>
                </c:pt>
                <c:pt idx="7702">
                  <c:v>490.70035071164898</c:v>
                </c:pt>
                <c:pt idx="7703">
                  <c:v>490.76406148167098</c:v>
                </c:pt>
                <c:pt idx="7704">
                  <c:v>490.827772251694</c:v>
                </c:pt>
                <c:pt idx="7705">
                  <c:v>490.891483021716</c:v>
                </c:pt>
                <c:pt idx="7706">
                  <c:v>490.955193791738</c:v>
                </c:pt>
                <c:pt idx="7707">
                  <c:v>491.01890456176</c:v>
                </c:pt>
                <c:pt idx="7708">
                  <c:v>491.08261533178302</c:v>
                </c:pt>
                <c:pt idx="7709">
                  <c:v>491.14632610180502</c:v>
                </c:pt>
                <c:pt idx="7710">
                  <c:v>491.21003687182701</c:v>
                </c:pt>
                <c:pt idx="7711">
                  <c:v>491.27374764184998</c:v>
                </c:pt>
                <c:pt idx="7712">
                  <c:v>491.33745841187198</c:v>
                </c:pt>
                <c:pt idx="7713">
                  <c:v>491.40116918189398</c:v>
                </c:pt>
                <c:pt idx="7714">
                  <c:v>491.46487995191598</c:v>
                </c:pt>
                <c:pt idx="7715">
                  <c:v>491.528590721939</c:v>
                </c:pt>
                <c:pt idx="7716">
                  <c:v>491.592301491961</c:v>
                </c:pt>
                <c:pt idx="7717">
                  <c:v>491.65601226198299</c:v>
                </c:pt>
                <c:pt idx="7718">
                  <c:v>491.71972303200602</c:v>
                </c:pt>
                <c:pt idx="7719">
                  <c:v>491.78343380202801</c:v>
                </c:pt>
                <c:pt idx="7720">
                  <c:v>491.84714457205001</c:v>
                </c:pt>
                <c:pt idx="7721">
                  <c:v>491.91085534207201</c:v>
                </c:pt>
                <c:pt idx="7722">
                  <c:v>491.97456611209498</c:v>
                </c:pt>
                <c:pt idx="7723">
                  <c:v>492.03827688211697</c:v>
                </c:pt>
                <c:pt idx="7724">
                  <c:v>492.10198765213897</c:v>
                </c:pt>
                <c:pt idx="7725">
                  <c:v>492.165698422162</c:v>
                </c:pt>
                <c:pt idx="7726">
                  <c:v>492.22940919218399</c:v>
                </c:pt>
                <c:pt idx="7727">
                  <c:v>492.29311996220599</c:v>
                </c:pt>
                <c:pt idx="7728">
                  <c:v>492.35683073222799</c:v>
                </c:pt>
                <c:pt idx="7729">
                  <c:v>492.42054150225101</c:v>
                </c:pt>
                <c:pt idx="7730">
                  <c:v>492.48425227227301</c:v>
                </c:pt>
                <c:pt idx="7731">
                  <c:v>492.54796304229501</c:v>
                </c:pt>
                <c:pt idx="7732">
                  <c:v>492.61167381231701</c:v>
                </c:pt>
                <c:pt idx="7733">
                  <c:v>492.67538458233997</c:v>
                </c:pt>
                <c:pt idx="7734">
                  <c:v>492.73909535236203</c:v>
                </c:pt>
                <c:pt idx="7735">
                  <c:v>492.80280612238403</c:v>
                </c:pt>
                <c:pt idx="7736">
                  <c:v>492.86651689240699</c:v>
                </c:pt>
                <c:pt idx="7737">
                  <c:v>492.93022766242899</c:v>
                </c:pt>
                <c:pt idx="7738">
                  <c:v>492.99393843245099</c:v>
                </c:pt>
                <c:pt idx="7739">
                  <c:v>493.05764920247299</c:v>
                </c:pt>
                <c:pt idx="7740">
                  <c:v>493.12135997249601</c:v>
                </c:pt>
                <c:pt idx="7741">
                  <c:v>493.18507074251801</c:v>
                </c:pt>
                <c:pt idx="7742">
                  <c:v>493.24878151254001</c:v>
                </c:pt>
                <c:pt idx="7743">
                  <c:v>493.31249228256303</c:v>
                </c:pt>
                <c:pt idx="7744">
                  <c:v>493.37620305258503</c:v>
                </c:pt>
                <c:pt idx="7745">
                  <c:v>493.43991382260702</c:v>
                </c:pt>
                <c:pt idx="7746">
                  <c:v>493.50362459262902</c:v>
                </c:pt>
                <c:pt idx="7747">
                  <c:v>493.56733536265199</c:v>
                </c:pt>
                <c:pt idx="7748">
                  <c:v>493.63104613267399</c:v>
                </c:pt>
                <c:pt idx="7749">
                  <c:v>493.69475690269599</c:v>
                </c:pt>
                <c:pt idx="7750">
                  <c:v>493.75846767271901</c:v>
                </c:pt>
                <c:pt idx="7751">
                  <c:v>493.82217844274101</c:v>
                </c:pt>
                <c:pt idx="7752">
                  <c:v>493.885889212763</c:v>
                </c:pt>
                <c:pt idx="7753">
                  <c:v>493.949599982785</c:v>
                </c:pt>
                <c:pt idx="7754">
                  <c:v>494.01331075280802</c:v>
                </c:pt>
                <c:pt idx="7755">
                  <c:v>494.07702152283002</c:v>
                </c:pt>
                <c:pt idx="7756">
                  <c:v>494.14073229285202</c:v>
                </c:pt>
                <c:pt idx="7757">
                  <c:v>494.20444306287499</c:v>
                </c:pt>
                <c:pt idx="7758">
                  <c:v>494.26815383289699</c:v>
                </c:pt>
                <c:pt idx="7759">
                  <c:v>494.33186460291898</c:v>
                </c:pt>
                <c:pt idx="7760">
                  <c:v>494.39557537294098</c:v>
                </c:pt>
                <c:pt idx="7761">
                  <c:v>494.459286142964</c:v>
                </c:pt>
                <c:pt idx="7762">
                  <c:v>494.522996912986</c:v>
                </c:pt>
                <c:pt idx="7763">
                  <c:v>494.586707683008</c:v>
                </c:pt>
                <c:pt idx="7764">
                  <c:v>494.65041845303102</c:v>
                </c:pt>
                <c:pt idx="7765">
                  <c:v>494.71412922305302</c:v>
                </c:pt>
                <c:pt idx="7766">
                  <c:v>494.77783999307502</c:v>
                </c:pt>
                <c:pt idx="7767">
                  <c:v>494.84155076309702</c:v>
                </c:pt>
                <c:pt idx="7768">
                  <c:v>494.90526153311998</c:v>
                </c:pt>
                <c:pt idx="7769">
                  <c:v>494.96897230314198</c:v>
                </c:pt>
                <c:pt idx="7770">
                  <c:v>495.03268307316398</c:v>
                </c:pt>
                <c:pt idx="7771">
                  <c:v>495.096393843187</c:v>
                </c:pt>
                <c:pt idx="7772">
                  <c:v>495.160104613209</c:v>
                </c:pt>
                <c:pt idx="7773">
                  <c:v>495.223815383231</c:v>
                </c:pt>
                <c:pt idx="7774">
                  <c:v>495.287526153253</c:v>
                </c:pt>
                <c:pt idx="7775">
                  <c:v>495.35123692327602</c:v>
                </c:pt>
                <c:pt idx="7776">
                  <c:v>495.41494769329802</c:v>
                </c:pt>
                <c:pt idx="7777">
                  <c:v>495.47865846332002</c:v>
                </c:pt>
                <c:pt idx="7778">
                  <c:v>495.54236923334201</c:v>
                </c:pt>
                <c:pt idx="7779">
                  <c:v>495.60608000336498</c:v>
                </c:pt>
                <c:pt idx="7780">
                  <c:v>495.66979077338698</c:v>
                </c:pt>
                <c:pt idx="7781">
                  <c:v>495.73350154340898</c:v>
                </c:pt>
                <c:pt idx="7782">
                  <c:v>495.797212313432</c:v>
                </c:pt>
                <c:pt idx="7783">
                  <c:v>495.860923083454</c:v>
                </c:pt>
                <c:pt idx="7784">
                  <c:v>495.924633853476</c:v>
                </c:pt>
                <c:pt idx="7785">
                  <c:v>495.98834462349799</c:v>
                </c:pt>
                <c:pt idx="7786">
                  <c:v>496.05205539352102</c:v>
                </c:pt>
                <c:pt idx="7787">
                  <c:v>496.11576616354301</c:v>
                </c:pt>
                <c:pt idx="7788">
                  <c:v>496.17947693356501</c:v>
                </c:pt>
                <c:pt idx="7789">
                  <c:v>496.24318770358798</c:v>
                </c:pt>
                <c:pt idx="7790">
                  <c:v>496.30689847360998</c:v>
                </c:pt>
                <c:pt idx="7791">
                  <c:v>496.37060924363198</c:v>
                </c:pt>
                <c:pt idx="7792">
                  <c:v>496.43432001365397</c:v>
                </c:pt>
                <c:pt idx="7793">
                  <c:v>496.498030783677</c:v>
                </c:pt>
                <c:pt idx="7794">
                  <c:v>496.56174155369899</c:v>
                </c:pt>
                <c:pt idx="7795">
                  <c:v>496.62545232372099</c:v>
                </c:pt>
                <c:pt idx="7796">
                  <c:v>496.68916309374401</c:v>
                </c:pt>
                <c:pt idx="7797">
                  <c:v>496.75287386376601</c:v>
                </c:pt>
                <c:pt idx="7798">
                  <c:v>496.81658463378801</c:v>
                </c:pt>
                <c:pt idx="7799">
                  <c:v>496.88029540381001</c:v>
                </c:pt>
                <c:pt idx="7800">
                  <c:v>496.94400617383297</c:v>
                </c:pt>
                <c:pt idx="7801">
                  <c:v>497.00771694385497</c:v>
                </c:pt>
                <c:pt idx="7802">
                  <c:v>497.07142771387697</c:v>
                </c:pt>
                <c:pt idx="7803">
                  <c:v>497.13513848389999</c:v>
                </c:pt>
                <c:pt idx="7804">
                  <c:v>497.19884925392199</c:v>
                </c:pt>
                <c:pt idx="7805">
                  <c:v>497.26256002394399</c:v>
                </c:pt>
                <c:pt idx="7806">
                  <c:v>497.32627079396599</c:v>
                </c:pt>
                <c:pt idx="7807">
                  <c:v>497.38998156398901</c:v>
                </c:pt>
                <c:pt idx="7808">
                  <c:v>497.45369233401101</c:v>
                </c:pt>
                <c:pt idx="7809">
                  <c:v>497.51740310403301</c:v>
                </c:pt>
                <c:pt idx="7810">
                  <c:v>497.58111387405597</c:v>
                </c:pt>
                <c:pt idx="7811">
                  <c:v>497.64482464407803</c:v>
                </c:pt>
                <c:pt idx="7812">
                  <c:v>497.70853541410003</c:v>
                </c:pt>
                <c:pt idx="7813">
                  <c:v>497.77224618412203</c:v>
                </c:pt>
                <c:pt idx="7814">
                  <c:v>497.83595695414499</c:v>
                </c:pt>
                <c:pt idx="7815">
                  <c:v>497.89966772416699</c:v>
                </c:pt>
                <c:pt idx="7816">
                  <c:v>497.96337849418899</c:v>
                </c:pt>
                <c:pt idx="7817">
                  <c:v>498.02708926421201</c:v>
                </c:pt>
                <c:pt idx="7818">
                  <c:v>498.09080003423401</c:v>
                </c:pt>
                <c:pt idx="7819">
                  <c:v>498.15451080425601</c:v>
                </c:pt>
                <c:pt idx="7820">
                  <c:v>498.218221574278</c:v>
                </c:pt>
                <c:pt idx="7821">
                  <c:v>498.28193234430103</c:v>
                </c:pt>
                <c:pt idx="7822">
                  <c:v>498.34564311432302</c:v>
                </c:pt>
                <c:pt idx="7823">
                  <c:v>498.40935388434502</c:v>
                </c:pt>
                <c:pt idx="7824">
                  <c:v>498.47306465436799</c:v>
                </c:pt>
                <c:pt idx="7825">
                  <c:v>498.53677542438999</c:v>
                </c:pt>
                <c:pt idx="7826">
                  <c:v>498.60048619441199</c:v>
                </c:pt>
                <c:pt idx="7827">
                  <c:v>498.66419696443398</c:v>
                </c:pt>
                <c:pt idx="7828">
                  <c:v>498.72790773445701</c:v>
                </c:pt>
                <c:pt idx="7829">
                  <c:v>498.791618504479</c:v>
                </c:pt>
                <c:pt idx="7830">
                  <c:v>498.855329274501</c:v>
                </c:pt>
                <c:pt idx="7831">
                  <c:v>498.919040044523</c:v>
                </c:pt>
                <c:pt idx="7832">
                  <c:v>498.98275081454602</c:v>
                </c:pt>
                <c:pt idx="7833">
                  <c:v>499.04646158456802</c:v>
                </c:pt>
                <c:pt idx="7834">
                  <c:v>499.11017235459002</c:v>
                </c:pt>
                <c:pt idx="7835">
                  <c:v>499.17388312461298</c:v>
                </c:pt>
                <c:pt idx="7836">
                  <c:v>499.23759389463498</c:v>
                </c:pt>
                <c:pt idx="7837">
                  <c:v>499.30130466465698</c:v>
                </c:pt>
                <c:pt idx="7838">
                  <c:v>499.36501543467898</c:v>
                </c:pt>
                <c:pt idx="7839">
                  <c:v>499.428726204702</c:v>
                </c:pt>
                <c:pt idx="7840">
                  <c:v>499.492436974724</c:v>
                </c:pt>
                <c:pt idx="7841">
                  <c:v>499.556147744746</c:v>
                </c:pt>
                <c:pt idx="7842">
                  <c:v>499.61985851476902</c:v>
                </c:pt>
                <c:pt idx="7843">
                  <c:v>499.68356928479102</c:v>
                </c:pt>
                <c:pt idx="7844">
                  <c:v>499.74728005481302</c:v>
                </c:pt>
                <c:pt idx="7845">
                  <c:v>499.81099082483502</c:v>
                </c:pt>
                <c:pt idx="7846">
                  <c:v>499.87470159485798</c:v>
                </c:pt>
                <c:pt idx="7847">
                  <c:v>499.93841236487998</c:v>
                </c:pt>
                <c:pt idx="7848">
                  <c:v>500.00212313490198</c:v>
                </c:pt>
                <c:pt idx="7849">
                  <c:v>500.065833904925</c:v>
                </c:pt>
                <c:pt idx="7850">
                  <c:v>500.129544674947</c:v>
                </c:pt>
                <c:pt idx="7851">
                  <c:v>500.193255444969</c:v>
                </c:pt>
                <c:pt idx="7852">
                  <c:v>500.256966214991</c:v>
                </c:pt>
                <c:pt idx="7853">
                  <c:v>500.32067698501402</c:v>
                </c:pt>
                <c:pt idx="7854">
                  <c:v>500.38438775503602</c:v>
                </c:pt>
                <c:pt idx="7855">
                  <c:v>500.44809852505801</c:v>
                </c:pt>
                <c:pt idx="7856">
                  <c:v>500.51180929508098</c:v>
                </c:pt>
                <c:pt idx="7857">
                  <c:v>500.57552006510298</c:v>
                </c:pt>
                <c:pt idx="7858">
                  <c:v>500.63923083512498</c:v>
                </c:pt>
                <c:pt idx="7859">
                  <c:v>500.70294160514698</c:v>
                </c:pt>
                <c:pt idx="7860">
                  <c:v>500.76665237517</c:v>
                </c:pt>
                <c:pt idx="7861">
                  <c:v>500.830363145192</c:v>
                </c:pt>
                <c:pt idx="7862">
                  <c:v>500.89407391521399</c:v>
                </c:pt>
                <c:pt idx="7863">
                  <c:v>500.95778468523702</c:v>
                </c:pt>
                <c:pt idx="7864">
                  <c:v>501.02149545525901</c:v>
                </c:pt>
                <c:pt idx="7865">
                  <c:v>501.08520622528101</c:v>
                </c:pt>
                <c:pt idx="7866">
                  <c:v>501.14891699530301</c:v>
                </c:pt>
                <c:pt idx="7867">
                  <c:v>501.21262776532598</c:v>
                </c:pt>
                <c:pt idx="7868">
                  <c:v>501.27633853534797</c:v>
                </c:pt>
                <c:pt idx="7869">
                  <c:v>501.34004930536997</c:v>
                </c:pt>
                <c:pt idx="7870">
                  <c:v>501.403760075393</c:v>
                </c:pt>
                <c:pt idx="7871">
                  <c:v>501.46747084541499</c:v>
                </c:pt>
                <c:pt idx="7872">
                  <c:v>501.53118161543699</c:v>
                </c:pt>
                <c:pt idx="7873">
                  <c:v>501.59489238545899</c:v>
                </c:pt>
                <c:pt idx="7874">
                  <c:v>501.65860315548201</c:v>
                </c:pt>
                <c:pt idx="7875">
                  <c:v>501.72231392550401</c:v>
                </c:pt>
                <c:pt idx="7876">
                  <c:v>501.78602469552601</c:v>
                </c:pt>
                <c:pt idx="7877">
                  <c:v>501.84973546554801</c:v>
                </c:pt>
                <c:pt idx="7878">
                  <c:v>501.91344623557097</c:v>
                </c:pt>
                <c:pt idx="7879">
                  <c:v>501.97715700559303</c:v>
                </c:pt>
                <c:pt idx="7880">
                  <c:v>502.04086777561503</c:v>
                </c:pt>
                <c:pt idx="7881">
                  <c:v>502.10457854563799</c:v>
                </c:pt>
                <c:pt idx="7882">
                  <c:v>502.16828931565999</c:v>
                </c:pt>
                <c:pt idx="7883">
                  <c:v>502.23200008568199</c:v>
                </c:pt>
                <c:pt idx="7884">
                  <c:v>502.29571085570399</c:v>
                </c:pt>
                <c:pt idx="7885">
                  <c:v>502.35942162572701</c:v>
                </c:pt>
                <c:pt idx="7886">
                  <c:v>502.42313239574901</c:v>
                </c:pt>
                <c:pt idx="7887">
                  <c:v>502.48684316577101</c:v>
                </c:pt>
                <c:pt idx="7888">
                  <c:v>502.55055393579403</c:v>
                </c:pt>
                <c:pt idx="7889">
                  <c:v>502.61426470581603</c:v>
                </c:pt>
                <c:pt idx="7890">
                  <c:v>502.67797547583802</c:v>
                </c:pt>
                <c:pt idx="7891">
                  <c:v>502.74168624586002</c:v>
                </c:pt>
                <c:pt idx="7892">
                  <c:v>502.80539701588299</c:v>
                </c:pt>
                <c:pt idx="7893">
                  <c:v>502.86910778590499</c:v>
                </c:pt>
                <c:pt idx="7894">
                  <c:v>502.93281855592699</c:v>
                </c:pt>
                <c:pt idx="7895">
                  <c:v>502.99652932595001</c:v>
                </c:pt>
                <c:pt idx="7896">
                  <c:v>503.06024009597201</c:v>
                </c:pt>
                <c:pt idx="7897">
                  <c:v>503.123950865994</c:v>
                </c:pt>
                <c:pt idx="7898">
                  <c:v>503.187661636016</c:v>
                </c:pt>
                <c:pt idx="7899">
                  <c:v>503.25137240603902</c:v>
                </c:pt>
                <c:pt idx="7900">
                  <c:v>503.31508317606102</c:v>
                </c:pt>
                <c:pt idx="7901">
                  <c:v>503.37879394608302</c:v>
                </c:pt>
                <c:pt idx="7902">
                  <c:v>503.44250471610599</c:v>
                </c:pt>
                <c:pt idx="7903">
                  <c:v>503.50621548612799</c:v>
                </c:pt>
                <c:pt idx="7904">
                  <c:v>503.56992625614998</c:v>
                </c:pt>
                <c:pt idx="7905">
                  <c:v>503.63363702617198</c:v>
                </c:pt>
                <c:pt idx="7906">
                  <c:v>503.697347796195</c:v>
                </c:pt>
                <c:pt idx="7907">
                  <c:v>503.761058566217</c:v>
                </c:pt>
                <c:pt idx="7908">
                  <c:v>503.824769336239</c:v>
                </c:pt>
                <c:pt idx="7909">
                  <c:v>503.88848010626202</c:v>
                </c:pt>
                <c:pt idx="7910">
                  <c:v>503.95219087628402</c:v>
                </c:pt>
                <c:pt idx="7911">
                  <c:v>504.01590164630602</c:v>
                </c:pt>
                <c:pt idx="7912">
                  <c:v>504.07961241632802</c:v>
                </c:pt>
                <c:pt idx="7913">
                  <c:v>504.14332318635098</c:v>
                </c:pt>
                <c:pt idx="7914">
                  <c:v>504.20703395637298</c:v>
                </c:pt>
                <c:pt idx="7915">
                  <c:v>504.27074472639498</c:v>
                </c:pt>
                <c:pt idx="7916">
                  <c:v>504.334455496418</c:v>
                </c:pt>
                <c:pt idx="7917">
                  <c:v>504.39816626644</c:v>
                </c:pt>
                <c:pt idx="7918">
                  <c:v>504.461877036462</c:v>
                </c:pt>
                <c:pt idx="7919">
                  <c:v>504.525587806484</c:v>
                </c:pt>
                <c:pt idx="7920">
                  <c:v>504.58929857650702</c:v>
                </c:pt>
                <c:pt idx="7921">
                  <c:v>504.65300934652902</c:v>
                </c:pt>
                <c:pt idx="7922">
                  <c:v>504.71672011655102</c:v>
                </c:pt>
                <c:pt idx="7923">
                  <c:v>504.78043088657301</c:v>
                </c:pt>
                <c:pt idx="7924">
                  <c:v>504.84414165659598</c:v>
                </c:pt>
                <c:pt idx="7925">
                  <c:v>504.90785242661798</c:v>
                </c:pt>
                <c:pt idx="7926">
                  <c:v>504.97156319663998</c:v>
                </c:pt>
                <c:pt idx="7927">
                  <c:v>505.035273966663</c:v>
                </c:pt>
                <c:pt idx="7928">
                  <c:v>505.098984736685</c:v>
                </c:pt>
                <c:pt idx="7929">
                  <c:v>505.162695506707</c:v>
                </c:pt>
                <c:pt idx="7930">
                  <c:v>505.22640627672899</c:v>
                </c:pt>
                <c:pt idx="7931">
                  <c:v>505.29011704675202</c:v>
                </c:pt>
                <c:pt idx="7932">
                  <c:v>505.35382781677401</c:v>
                </c:pt>
                <c:pt idx="7933">
                  <c:v>505.41753858679601</c:v>
                </c:pt>
                <c:pt idx="7934">
                  <c:v>505.48124935681898</c:v>
                </c:pt>
                <c:pt idx="7935">
                  <c:v>505.54496012684098</c:v>
                </c:pt>
                <c:pt idx="7936">
                  <c:v>505.60867089686298</c:v>
                </c:pt>
                <c:pt idx="7937">
                  <c:v>505.67238166688497</c:v>
                </c:pt>
                <c:pt idx="7938">
                  <c:v>505.736092436908</c:v>
                </c:pt>
                <c:pt idx="7939">
                  <c:v>505.79980320692999</c:v>
                </c:pt>
                <c:pt idx="7940">
                  <c:v>505.86351397695199</c:v>
                </c:pt>
                <c:pt idx="7941">
                  <c:v>505.92722474697501</c:v>
                </c:pt>
                <c:pt idx="7942">
                  <c:v>505.99093551699701</c:v>
                </c:pt>
                <c:pt idx="7943">
                  <c:v>506.05464628701901</c:v>
                </c:pt>
                <c:pt idx="7944">
                  <c:v>506.11835705704101</c:v>
                </c:pt>
                <c:pt idx="7945">
                  <c:v>506.18206782706397</c:v>
                </c:pt>
                <c:pt idx="7946">
                  <c:v>506.24577859708597</c:v>
                </c:pt>
                <c:pt idx="7947">
                  <c:v>506.30948936710797</c:v>
                </c:pt>
                <c:pt idx="7948">
                  <c:v>506.37320013713099</c:v>
                </c:pt>
                <c:pt idx="7949">
                  <c:v>506.43691090715299</c:v>
                </c:pt>
                <c:pt idx="7950">
                  <c:v>506.50062167717499</c:v>
                </c:pt>
                <c:pt idx="7951">
                  <c:v>506.56433244719699</c:v>
                </c:pt>
                <c:pt idx="7952">
                  <c:v>506.62804321722001</c:v>
                </c:pt>
                <c:pt idx="7953">
                  <c:v>506.69175398724201</c:v>
                </c:pt>
                <c:pt idx="7954">
                  <c:v>506.75546475726401</c:v>
                </c:pt>
                <c:pt idx="7955">
                  <c:v>506.81917552728697</c:v>
                </c:pt>
                <c:pt idx="7956">
                  <c:v>506.88288629730903</c:v>
                </c:pt>
                <c:pt idx="7957">
                  <c:v>506.94659706733103</c:v>
                </c:pt>
                <c:pt idx="7958">
                  <c:v>507.01030783735303</c:v>
                </c:pt>
                <c:pt idx="7959">
                  <c:v>507.07401860737599</c:v>
                </c:pt>
                <c:pt idx="7960">
                  <c:v>507.13772937739799</c:v>
                </c:pt>
                <c:pt idx="7961">
                  <c:v>507.20144014741999</c:v>
                </c:pt>
                <c:pt idx="7962">
                  <c:v>507.26515091744301</c:v>
                </c:pt>
                <c:pt idx="7963">
                  <c:v>507.32886168746501</c:v>
                </c:pt>
                <c:pt idx="7964">
                  <c:v>507.39257245748701</c:v>
                </c:pt>
                <c:pt idx="7965">
                  <c:v>507.456283227509</c:v>
                </c:pt>
                <c:pt idx="7966">
                  <c:v>507.51999399753203</c:v>
                </c:pt>
                <c:pt idx="7967">
                  <c:v>507.58370476755402</c:v>
                </c:pt>
                <c:pt idx="7968">
                  <c:v>507.64741553757602</c:v>
                </c:pt>
                <c:pt idx="7969">
                  <c:v>507.71112630759899</c:v>
                </c:pt>
                <c:pt idx="7970">
                  <c:v>507.77483707762099</c:v>
                </c:pt>
                <c:pt idx="7971">
                  <c:v>507.83854784764299</c:v>
                </c:pt>
                <c:pt idx="7972">
                  <c:v>507.90225861766498</c:v>
                </c:pt>
                <c:pt idx="7973">
                  <c:v>507.96596938768801</c:v>
                </c:pt>
                <c:pt idx="7974">
                  <c:v>508.02968015771</c:v>
                </c:pt>
                <c:pt idx="7975">
                  <c:v>508.093390927732</c:v>
                </c:pt>
                <c:pt idx="7976">
                  <c:v>508.157101697754</c:v>
                </c:pt>
                <c:pt idx="7977">
                  <c:v>508.22081246777702</c:v>
                </c:pt>
                <c:pt idx="7978">
                  <c:v>508.28452323779902</c:v>
                </c:pt>
                <c:pt idx="7979">
                  <c:v>508.34823400782102</c:v>
                </c:pt>
                <c:pt idx="7980">
                  <c:v>508.41194477784398</c:v>
                </c:pt>
                <c:pt idx="7981">
                  <c:v>508.47565554786598</c:v>
                </c:pt>
                <c:pt idx="7982">
                  <c:v>508.53936631788798</c:v>
                </c:pt>
                <c:pt idx="7983">
                  <c:v>508.60307708790998</c:v>
                </c:pt>
                <c:pt idx="7984">
                  <c:v>508.666787857933</c:v>
                </c:pt>
                <c:pt idx="7985">
                  <c:v>508.730498627955</c:v>
                </c:pt>
                <c:pt idx="7986">
                  <c:v>508.794209397977</c:v>
                </c:pt>
                <c:pt idx="7987">
                  <c:v>508.85792016800002</c:v>
                </c:pt>
                <c:pt idx="7988">
                  <c:v>508.92163093802202</c:v>
                </c:pt>
                <c:pt idx="7989">
                  <c:v>508.98534170804402</c:v>
                </c:pt>
                <c:pt idx="7990">
                  <c:v>509.04905247806602</c:v>
                </c:pt>
                <c:pt idx="7991">
                  <c:v>509.11276324808898</c:v>
                </c:pt>
                <c:pt idx="7992">
                  <c:v>509.17647401811098</c:v>
                </c:pt>
                <c:pt idx="7993">
                  <c:v>509.24018478813298</c:v>
                </c:pt>
                <c:pt idx="7994">
                  <c:v>509.303895558156</c:v>
                </c:pt>
                <c:pt idx="7995">
                  <c:v>509.367606328178</c:v>
                </c:pt>
                <c:pt idx="7996">
                  <c:v>509.4313170982</c:v>
                </c:pt>
                <c:pt idx="7997">
                  <c:v>509.495027868222</c:v>
                </c:pt>
                <c:pt idx="7998">
                  <c:v>509.55873863824502</c:v>
                </c:pt>
                <c:pt idx="7999">
                  <c:v>509.62244940826702</c:v>
                </c:pt>
                <c:pt idx="8000">
                  <c:v>509.68616017828901</c:v>
                </c:pt>
                <c:pt idx="8001">
                  <c:v>509.74987094831198</c:v>
                </c:pt>
                <c:pt idx="8002">
                  <c:v>509.81358171833398</c:v>
                </c:pt>
                <c:pt idx="8003">
                  <c:v>509.87729248835598</c:v>
                </c:pt>
                <c:pt idx="8004">
                  <c:v>509.94100325837798</c:v>
                </c:pt>
                <c:pt idx="8005">
                  <c:v>510.004714028401</c:v>
                </c:pt>
                <c:pt idx="8006">
                  <c:v>510.068424798423</c:v>
                </c:pt>
                <c:pt idx="8007">
                  <c:v>510.13213556844499</c:v>
                </c:pt>
                <c:pt idx="8008">
                  <c:v>510.19584633846802</c:v>
                </c:pt>
                <c:pt idx="8009">
                  <c:v>510.25955710849001</c:v>
                </c:pt>
                <c:pt idx="8010">
                  <c:v>510.32326787851201</c:v>
                </c:pt>
                <c:pt idx="8011">
                  <c:v>510.38697864853401</c:v>
                </c:pt>
                <c:pt idx="8012">
                  <c:v>510.45068941855698</c:v>
                </c:pt>
                <c:pt idx="8013">
                  <c:v>510.51440018857897</c:v>
                </c:pt>
                <c:pt idx="8014">
                  <c:v>510.57811095860097</c:v>
                </c:pt>
                <c:pt idx="8015">
                  <c:v>510.641821728624</c:v>
                </c:pt>
                <c:pt idx="8016">
                  <c:v>510.70553249864599</c:v>
                </c:pt>
                <c:pt idx="8017">
                  <c:v>510.76924326866799</c:v>
                </c:pt>
                <c:pt idx="8018">
                  <c:v>510.83295403868999</c:v>
                </c:pt>
                <c:pt idx="8019">
                  <c:v>510.89666480871301</c:v>
                </c:pt>
                <c:pt idx="8020">
                  <c:v>510.96037557873501</c:v>
                </c:pt>
                <c:pt idx="8021">
                  <c:v>511.02408634875701</c:v>
                </c:pt>
                <c:pt idx="8022">
                  <c:v>511.08779711877901</c:v>
                </c:pt>
                <c:pt idx="8023">
                  <c:v>511.15150788880197</c:v>
                </c:pt>
                <c:pt idx="8024">
                  <c:v>511.21521865882403</c:v>
                </c:pt>
                <c:pt idx="8025">
                  <c:v>511.27892942884603</c:v>
                </c:pt>
                <c:pt idx="8026">
                  <c:v>511.34264019886899</c:v>
                </c:pt>
                <c:pt idx="8027">
                  <c:v>511.40635096889099</c:v>
                </c:pt>
                <c:pt idx="8028">
                  <c:v>511.47006173891299</c:v>
                </c:pt>
                <c:pt idx="8029">
                  <c:v>511.53377250893499</c:v>
                </c:pt>
                <c:pt idx="8030">
                  <c:v>511.59748327895801</c:v>
                </c:pt>
                <c:pt idx="8031">
                  <c:v>511.66119404898001</c:v>
                </c:pt>
                <c:pt idx="8032">
                  <c:v>511.72490481900201</c:v>
                </c:pt>
                <c:pt idx="8033">
                  <c:v>511.78861558902503</c:v>
                </c:pt>
                <c:pt idx="8034">
                  <c:v>511.85232635904703</c:v>
                </c:pt>
                <c:pt idx="8035">
                  <c:v>511.91603712906903</c:v>
                </c:pt>
                <c:pt idx="8036">
                  <c:v>511.97974789909102</c:v>
                </c:pt>
                <c:pt idx="8037">
                  <c:v>512.04345866911399</c:v>
                </c:pt>
                <c:pt idx="8038">
                  <c:v>512.10716943913599</c:v>
                </c:pt>
                <c:pt idx="8039">
                  <c:v>512.17088020915799</c:v>
                </c:pt>
                <c:pt idx="8040">
                  <c:v>512.23459097918101</c:v>
                </c:pt>
                <c:pt idx="8041">
                  <c:v>512.29830174920301</c:v>
                </c:pt>
                <c:pt idx="8042">
                  <c:v>512.36201251922603</c:v>
                </c:pt>
                <c:pt idx="8043">
                  <c:v>512.42572328924803</c:v>
                </c:pt>
                <c:pt idx="8044">
                  <c:v>512.48943405927002</c:v>
                </c:pt>
                <c:pt idx="8045">
                  <c:v>512.55314482929305</c:v>
                </c:pt>
                <c:pt idx="8046">
                  <c:v>512.61685559931504</c:v>
                </c:pt>
                <c:pt idx="8047">
                  <c:v>512.68056636933704</c:v>
                </c:pt>
                <c:pt idx="8048">
                  <c:v>512.74427713935995</c:v>
                </c:pt>
                <c:pt idx="8049">
                  <c:v>512.80798790938195</c:v>
                </c:pt>
                <c:pt idx="8050">
                  <c:v>512.87169867940395</c:v>
                </c:pt>
                <c:pt idx="8051">
                  <c:v>512.93540944942697</c:v>
                </c:pt>
                <c:pt idx="8052">
                  <c:v>512.99912021944897</c:v>
                </c:pt>
                <c:pt idx="8053">
                  <c:v>513.06283098947097</c:v>
                </c:pt>
                <c:pt idx="8054">
                  <c:v>513.12654175949399</c:v>
                </c:pt>
                <c:pt idx="8055">
                  <c:v>513.19025252951599</c:v>
                </c:pt>
                <c:pt idx="8056">
                  <c:v>513.25396329953799</c:v>
                </c:pt>
                <c:pt idx="8057">
                  <c:v>513.31767406956101</c:v>
                </c:pt>
                <c:pt idx="8058">
                  <c:v>513.38138483958301</c:v>
                </c:pt>
                <c:pt idx="8059">
                  <c:v>513.445095609605</c:v>
                </c:pt>
                <c:pt idx="8060">
                  <c:v>513.50880637962803</c:v>
                </c:pt>
                <c:pt idx="8061">
                  <c:v>513.57251714965003</c:v>
                </c:pt>
                <c:pt idx="8062">
                  <c:v>513.63622791967202</c:v>
                </c:pt>
                <c:pt idx="8063">
                  <c:v>513.69993868969505</c:v>
                </c:pt>
                <c:pt idx="8064">
                  <c:v>513.76364945971704</c:v>
                </c:pt>
                <c:pt idx="8065">
                  <c:v>513.82736022973904</c:v>
                </c:pt>
                <c:pt idx="8066">
                  <c:v>513.89107099976195</c:v>
                </c:pt>
                <c:pt idx="8067">
                  <c:v>513.95478176978395</c:v>
                </c:pt>
                <c:pt idx="8068">
                  <c:v>514.01849253980595</c:v>
                </c:pt>
                <c:pt idx="8069">
                  <c:v>514.08220330982897</c:v>
                </c:pt>
                <c:pt idx="8070">
                  <c:v>514.14591407985097</c:v>
                </c:pt>
                <c:pt idx="8071">
                  <c:v>514.20962484987297</c:v>
                </c:pt>
                <c:pt idx="8072">
                  <c:v>514.27333561989599</c:v>
                </c:pt>
                <c:pt idx="8073">
                  <c:v>514.33704638991799</c:v>
                </c:pt>
                <c:pt idx="8074">
                  <c:v>514.40075715993999</c:v>
                </c:pt>
                <c:pt idx="8075">
                  <c:v>514.46446792996301</c:v>
                </c:pt>
                <c:pt idx="8076">
                  <c:v>514.52817869998501</c:v>
                </c:pt>
                <c:pt idx="8077">
                  <c:v>514.591889470007</c:v>
                </c:pt>
                <c:pt idx="8078">
                  <c:v>514.65560024003003</c:v>
                </c:pt>
                <c:pt idx="8079">
                  <c:v>514.71931101005202</c:v>
                </c:pt>
                <c:pt idx="8080">
                  <c:v>514.78302178007402</c:v>
                </c:pt>
                <c:pt idx="8081">
                  <c:v>514.84673255009704</c:v>
                </c:pt>
                <c:pt idx="8082">
                  <c:v>514.91044332011904</c:v>
                </c:pt>
                <c:pt idx="8083">
                  <c:v>514.97415409014104</c:v>
                </c:pt>
                <c:pt idx="8084">
                  <c:v>515.03786486016395</c:v>
                </c:pt>
                <c:pt idx="8085">
                  <c:v>515.10157563018595</c:v>
                </c:pt>
                <c:pt idx="8086">
                  <c:v>515.16528640020795</c:v>
                </c:pt>
                <c:pt idx="8087">
                  <c:v>515.22899717023097</c:v>
                </c:pt>
                <c:pt idx="8088">
                  <c:v>515.29270794025297</c:v>
                </c:pt>
                <c:pt idx="8089">
                  <c:v>515.35641871027497</c:v>
                </c:pt>
                <c:pt idx="8090">
                  <c:v>515.42012948029799</c:v>
                </c:pt>
                <c:pt idx="8091">
                  <c:v>515.48384025031999</c:v>
                </c:pt>
                <c:pt idx="8092">
                  <c:v>515.54755102034198</c:v>
                </c:pt>
                <c:pt idx="8093">
                  <c:v>515.61126179036501</c:v>
                </c:pt>
                <c:pt idx="8094">
                  <c:v>515.674972560387</c:v>
                </c:pt>
                <c:pt idx="8095">
                  <c:v>515.73868333041003</c:v>
                </c:pt>
                <c:pt idx="8096">
                  <c:v>515.80239410043202</c:v>
                </c:pt>
                <c:pt idx="8097">
                  <c:v>515.86610487045402</c:v>
                </c:pt>
                <c:pt idx="8098">
                  <c:v>515.92981564047705</c:v>
                </c:pt>
                <c:pt idx="8099">
                  <c:v>515.99352641049904</c:v>
                </c:pt>
                <c:pt idx="8100">
                  <c:v>516.05723718052104</c:v>
                </c:pt>
                <c:pt idx="8101">
                  <c:v>516.12094795054395</c:v>
                </c:pt>
                <c:pt idx="8102">
                  <c:v>516.18465872056595</c:v>
                </c:pt>
                <c:pt idx="8103">
                  <c:v>516.24836949058795</c:v>
                </c:pt>
                <c:pt idx="8104">
                  <c:v>516.31208026061097</c:v>
                </c:pt>
                <c:pt idx="8105">
                  <c:v>516.37579103063297</c:v>
                </c:pt>
                <c:pt idx="8106">
                  <c:v>516.43950180065497</c:v>
                </c:pt>
                <c:pt idx="8107">
                  <c:v>516.50321257067799</c:v>
                </c:pt>
                <c:pt idx="8108">
                  <c:v>516.56692334069999</c:v>
                </c:pt>
                <c:pt idx="8109">
                  <c:v>516.63063411072199</c:v>
                </c:pt>
                <c:pt idx="8110">
                  <c:v>516.69434488074501</c:v>
                </c:pt>
                <c:pt idx="8111">
                  <c:v>516.75805565076701</c:v>
                </c:pt>
                <c:pt idx="8112">
                  <c:v>516.821766420789</c:v>
                </c:pt>
                <c:pt idx="8113">
                  <c:v>516.88547719081203</c:v>
                </c:pt>
                <c:pt idx="8114">
                  <c:v>516.94918796083402</c:v>
                </c:pt>
                <c:pt idx="8115">
                  <c:v>517.01289873085602</c:v>
                </c:pt>
                <c:pt idx="8116">
                  <c:v>517.07660950087904</c:v>
                </c:pt>
                <c:pt idx="8117">
                  <c:v>517.14032027090104</c:v>
                </c:pt>
                <c:pt idx="8118">
                  <c:v>517.20403104092304</c:v>
                </c:pt>
                <c:pt idx="8119">
                  <c:v>517.26774181094595</c:v>
                </c:pt>
                <c:pt idx="8120">
                  <c:v>517.33145258096795</c:v>
                </c:pt>
                <c:pt idx="8121">
                  <c:v>517.39516335098995</c:v>
                </c:pt>
                <c:pt idx="8122">
                  <c:v>517.45887412101297</c:v>
                </c:pt>
                <c:pt idx="8123">
                  <c:v>517.52258489103497</c:v>
                </c:pt>
                <c:pt idx="8124">
                  <c:v>517.58629566105697</c:v>
                </c:pt>
                <c:pt idx="8125">
                  <c:v>517.65000643107999</c:v>
                </c:pt>
                <c:pt idx="8126">
                  <c:v>517.71371720110199</c:v>
                </c:pt>
                <c:pt idx="8127">
                  <c:v>517.77742797112398</c:v>
                </c:pt>
                <c:pt idx="8128">
                  <c:v>517.84113874114701</c:v>
                </c:pt>
                <c:pt idx="8129">
                  <c:v>517.904849511169</c:v>
                </c:pt>
                <c:pt idx="8130">
                  <c:v>517.968560281191</c:v>
                </c:pt>
                <c:pt idx="8131">
                  <c:v>518.03227105121402</c:v>
                </c:pt>
                <c:pt idx="8132">
                  <c:v>518.09598182123602</c:v>
                </c:pt>
                <c:pt idx="8133">
                  <c:v>518.15969259125802</c:v>
                </c:pt>
                <c:pt idx="8134">
                  <c:v>518.22340336128104</c:v>
                </c:pt>
                <c:pt idx="8135">
                  <c:v>518.28711413130304</c:v>
                </c:pt>
                <c:pt idx="8136">
                  <c:v>518.35082490132504</c:v>
                </c:pt>
                <c:pt idx="8137">
                  <c:v>518.41453567134795</c:v>
                </c:pt>
                <c:pt idx="8138">
                  <c:v>518.47824644136995</c:v>
                </c:pt>
                <c:pt idx="8139">
                  <c:v>518.54195721139195</c:v>
                </c:pt>
                <c:pt idx="8140">
                  <c:v>518.60566798141497</c:v>
                </c:pt>
                <c:pt idx="8141">
                  <c:v>518.66937875143697</c:v>
                </c:pt>
                <c:pt idx="8142">
                  <c:v>518.73308952145896</c:v>
                </c:pt>
                <c:pt idx="8143">
                  <c:v>518.79680029148199</c:v>
                </c:pt>
                <c:pt idx="8144">
                  <c:v>518.86051106150398</c:v>
                </c:pt>
                <c:pt idx="8145">
                  <c:v>518.92422183152598</c:v>
                </c:pt>
                <c:pt idx="8146">
                  <c:v>518.98793260154901</c:v>
                </c:pt>
                <c:pt idx="8147">
                  <c:v>519.051643371571</c:v>
                </c:pt>
                <c:pt idx="8148">
                  <c:v>519.11535414159403</c:v>
                </c:pt>
                <c:pt idx="8149">
                  <c:v>519.17906491161602</c:v>
                </c:pt>
                <c:pt idx="8150">
                  <c:v>519.24277568163802</c:v>
                </c:pt>
                <c:pt idx="8151">
                  <c:v>519.30648645166104</c:v>
                </c:pt>
                <c:pt idx="8152">
                  <c:v>519.37019722168304</c:v>
                </c:pt>
                <c:pt idx="8153">
                  <c:v>519.43390799170504</c:v>
                </c:pt>
                <c:pt idx="8154">
                  <c:v>519.49761876172795</c:v>
                </c:pt>
                <c:pt idx="8155">
                  <c:v>519.56132953174995</c:v>
                </c:pt>
                <c:pt idx="8156">
                  <c:v>519.62504030177195</c:v>
                </c:pt>
                <c:pt idx="8157">
                  <c:v>519.68875107179497</c:v>
                </c:pt>
                <c:pt idx="8158">
                  <c:v>519.75246184181697</c:v>
                </c:pt>
                <c:pt idx="8159">
                  <c:v>519.81617261183897</c:v>
                </c:pt>
                <c:pt idx="8160">
                  <c:v>519.87988338186199</c:v>
                </c:pt>
                <c:pt idx="8161">
                  <c:v>519.94359415188399</c:v>
                </c:pt>
                <c:pt idx="8162">
                  <c:v>520.00730492190598</c:v>
                </c:pt>
                <c:pt idx="8163">
                  <c:v>520.07101569192901</c:v>
                </c:pt>
                <c:pt idx="8164">
                  <c:v>520.134726461951</c:v>
                </c:pt>
                <c:pt idx="8165">
                  <c:v>520.198437231973</c:v>
                </c:pt>
                <c:pt idx="8166">
                  <c:v>520.26214800199602</c:v>
                </c:pt>
                <c:pt idx="8167">
                  <c:v>520.32585877201802</c:v>
                </c:pt>
                <c:pt idx="8168">
                  <c:v>520.38956954204002</c:v>
                </c:pt>
                <c:pt idx="8169">
                  <c:v>520.45328031206304</c:v>
                </c:pt>
                <c:pt idx="8170">
                  <c:v>520.51699108208504</c:v>
                </c:pt>
                <c:pt idx="8171">
                  <c:v>520.58070185210704</c:v>
                </c:pt>
                <c:pt idx="8172">
                  <c:v>520.64441262212995</c:v>
                </c:pt>
                <c:pt idx="8173">
                  <c:v>520.70812339215195</c:v>
                </c:pt>
                <c:pt idx="8174">
                  <c:v>520.77183416217395</c:v>
                </c:pt>
                <c:pt idx="8175">
                  <c:v>520.83554493219697</c:v>
                </c:pt>
                <c:pt idx="8176">
                  <c:v>520.89925570221897</c:v>
                </c:pt>
                <c:pt idx="8177">
                  <c:v>520.96296647224096</c:v>
                </c:pt>
                <c:pt idx="8178">
                  <c:v>521.02667724226399</c:v>
                </c:pt>
                <c:pt idx="8179">
                  <c:v>521.09038801228598</c:v>
                </c:pt>
                <c:pt idx="8180">
                  <c:v>521.15409878230798</c:v>
                </c:pt>
                <c:pt idx="8181">
                  <c:v>521.217809552331</c:v>
                </c:pt>
                <c:pt idx="8182">
                  <c:v>521.281520322353</c:v>
                </c:pt>
                <c:pt idx="8183">
                  <c:v>521.345231092375</c:v>
                </c:pt>
                <c:pt idx="8184">
                  <c:v>521.40894186239802</c:v>
                </c:pt>
                <c:pt idx="8185">
                  <c:v>521.47265263242002</c:v>
                </c:pt>
                <c:pt idx="8186">
                  <c:v>521.53636340244202</c:v>
                </c:pt>
                <c:pt idx="8187">
                  <c:v>521.60007417246504</c:v>
                </c:pt>
                <c:pt idx="8188">
                  <c:v>521.66378494248704</c:v>
                </c:pt>
                <c:pt idx="8189">
                  <c:v>521.72749571250904</c:v>
                </c:pt>
                <c:pt idx="8190">
                  <c:v>521.79120648253195</c:v>
                </c:pt>
                <c:pt idx="8191">
                  <c:v>521.85491725255395</c:v>
                </c:pt>
                <c:pt idx="8192">
                  <c:v>521.91862802257594</c:v>
                </c:pt>
                <c:pt idx="8193">
                  <c:v>521.98233879259897</c:v>
                </c:pt>
                <c:pt idx="8194">
                  <c:v>522.04604956262096</c:v>
                </c:pt>
                <c:pt idx="8195">
                  <c:v>522.10976033264296</c:v>
                </c:pt>
                <c:pt idx="8196">
                  <c:v>522.17347110266599</c:v>
                </c:pt>
                <c:pt idx="8197">
                  <c:v>522.23718187268798</c:v>
                </c:pt>
                <c:pt idx="8198">
                  <c:v>522.30089264270998</c:v>
                </c:pt>
                <c:pt idx="8199">
                  <c:v>522.364603412733</c:v>
                </c:pt>
                <c:pt idx="8200">
                  <c:v>522.428314182755</c:v>
                </c:pt>
                <c:pt idx="8201">
                  <c:v>522.49202495277802</c:v>
                </c:pt>
                <c:pt idx="8202">
                  <c:v>522.55573572280002</c:v>
                </c:pt>
                <c:pt idx="8203">
                  <c:v>522.61944649282202</c:v>
                </c:pt>
                <c:pt idx="8204">
                  <c:v>522.68315726284504</c:v>
                </c:pt>
                <c:pt idx="8205">
                  <c:v>522.74686803286704</c:v>
                </c:pt>
                <c:pt idx="8206">
                  <c:v>522.81057880288904</c:v>
                </c:pt>
                <c:pt idx="8207">
                  <c:v>522.87428957291195</c:v>
                </c:pt>
                <c:pt idx="8208">
                  <c:v>522.93800034293395</c:v>
                </c:pt>
                <c:pt idx="8209">
                  <c:v>523.00171111295595</c:v>
                </c:pt>
                <c:pt idx="8210">
                  <c:v>523.06542188297897</c:v>
                </c:pt>
                <c:pt idx="8211">
                  <c:v>523.12913265300097</c:v>
                </c:pt>
                <c:pt idx="8212">
                  <c:v>523.19284342302296</c:v>
                </c:pt>
                <c:pt idx="8213">
                  <c:v>523.25655419304599</c:v>
                </c:pt>
                <c:pt idx="8214">
                  <c:v>523.32026496306798</c:v>
                </c:pt>
                <c:pt idx="8215">
                  <c:v>523.38397573308998</c:v>
                </c:pt>
                <c:pt idx="8216">
                  <c:v>523.447686503113</c:v>
                </c:pt>
                <c:pt idx="8217">
                  <c:v>523.511397273135</c:v>
                </c:pt>
                <c:pt idx="8218">
                  <c:v>523.575108043157</c:v>
                </c:pt>
                <c:pt idx="8219">
                  <c:v>523.63881881318002</c:v>
                </c:pt>
                <c:pt idx="8220">
                  <c:v>523.70252958320202</c:v>
                </c:pt>
                <c:pt idx="8221">
                  <c:v>523.76624035322402</c:v>
                </c:pt>
                <c:pt idx="8222">
                  <c:v>523.82995112324704</c:v>
                </c:pt>
                <c:pt idx="8223">
                  <c:v>523.89366189326904</c:v>
                </c:pt>
                <c:pt idx="8224">
                  <c:v>523.95737266329104</c:v>
                </c:pt>
                <c:pt idx="8225">
                  <c:v>524.02108343331395</c:v>
                </c:pt>
                <c:pt idx="8226">
                  <c:v>524.08479420333595</c:v>
                </c:pt>
                <c:pt idx="8227">
                  <c:v>524.14850497335794</c:v>
                </c:pt>
                <c:pt idx="8228">
                  <c:v>524.21221574338097</c:v>
                </c:pt>
                <c:pt idx="8229">
                  <c:v>524.27592651340296</c:v>
                </c:pt>
                <c:pt idx="8230">
                  <c:v>524.33963728342496</c:v>
                </c:pt>
                <c:pt idx="8231">
                  <c:v>524.40334805344798</c:v>
                </c:pt>
                <c:pt idx="8232">
                  <c:v>524.46705882346998</c:v>
                </c:pt>
                <c:pt idx="8233">
                  <c:v>524.53076959349198</c:v>
                </c:pt>
                <c:pt idx="8234">
                  <c:v>524.594480363515</c:v>
                </c:pt>
                <c:pt idx="8235">
                  <c:v>524.658191133537</c:v>
                </c:pt>
                <c:pt idx="8236">
                  <c:v>524.721901903559</c:v>
                </c:pt>
                <c:pt idx="8237">
                  <c:v>524.78561267358202</c:v>
                </c:pt>
                <c:pt idx="8238">
                  <c:v>524.84932344360402</c:v>
                </c:pt>
                <c:pt idx="8239">
                  <c:v>524.91303421362602</c:v>
                </c:pt>
                <c:pt idx="8240">
                  <c:v>524.97674498364904</c:v>
                </c:pt>
                <c:pt idx="8241">
                  <c:v>525.04045575367104</c:v>
                </c:pt>
                <c:pt idx="8242">
                  <c:v>525.10416652369304</c:v>
                </c:pt>
                <c:pt idx="8243">
                  <c:v>525.16787729371595</c:v>
                </c:pt>
                <c:pt idx="8244">
                  <c:v>525.23158806373795</c:v>
                </c:pt>
                <c:pt idx="8245">
                  <c:v>525.29529883375994</c:v>
                </c:pt>
                <c:pt idx="8246">
                  <c:v>525.35900960378297</c:v>
                </c:pt>
                <c:pt idx="8247">
                  <c:v>525.42272037380496</c:v>
                </c:pt>
                <c:pt idx="8248">
                  <c:v>525.48643114382696</c:v>
                </c:pt>
                <c:pt idx="8249">
                  <c:v>525.55014191384998</c:v>
                </c:pt>
                <c:pt idx="8250">
                  <c:v>525.61385268387198</c:v>
                </c:pt>
                <c:pt idx="8251">
                  <c:v>525.67756345389398</c:v>
                </c:pt>
                <c:pt idx="8252">
                  <c:v>525.741274223917</c:v>
                </c:pt>
                <c:pt idx="8253">
                  <c:v>525.804984993939</c:v>
                </c:pt>
                <c:pt idx="8254">
                  <c:v>525.86869576396202</c:v>
                </c:pt>
                <c:pt idx="8255">
                  <c:v>525.93240653398402</c:v>
                </c:pt>
                <c:pt idx="8256">
                  <c:v>525.99611730400602</c:v>
                </c:pt>
                <c:pt idx="8257">
                  <c:v>526.05982807402904</c:v>
                </c:pt>
                <c:pt idx="8258">
                  <c:v>526.12353884405104</c:v>
                </c:pt>
                <c:pt idx="8259">
                  <c:v>526.18724961407304</c:v>
                </c:pt>
                <c:pt idx="8260">
                  <c:v>526.25096038409595</c:v>
                </c:pt>
                <c:pt idx="8261">
                  <c:v>526.31467115411795</c:v>
                </c:pt>
                <c:pt idx="8262">
                  <c:v>526.37838192413994</c:v>
                </c:pt>
                <c:pt idx="8263">
                  <c:v>526.44209269416297</c:v>
                </c:pt>
                <c:pt idx="8264">
                  <c:v>526.50580346418496</c:v>
                </c:pt>
                <c:pt idx="8265">
                  <c:v>526.56951423420696</c:v>
                </c:pt>
                <c:pt idx="8266">
                  <c:v>526.63322500422998</c:v>
                </c:pt>
                <c:pt idx="8267">
                  <c:v>526.69693577425198</c:v>
                </c:pt>
                <c:pt idx="8268">
                  <c:v>526.76064654427398</c:v>
                </c:pt>
                <c:pt idx="8269">
                  <c:v>526.824357314297</c:v>
                </c:pt>
                <c:pt idx="8270">
                  <c:v>526.888068084319</c:v>
                </c:pt>
                <c:pt idx="8271">
                  <c:v>526.951778854341</c:v>
                </c:pt>
                <c:pt idx="8272">
                  <c:v>527.01548962436402</c:v>
                </c:pt>
                <c:pt idx="8273">
                  <c:v>527.07920039438602</c:v>
                </c:pt>
                <c:pt idx="8274">
                  <c:v>527.14291116440802</c:v>
                </c:pt>
                <c:pt idx="8275">
                  <c:v>527.20662193443104</c:v>
                </c:pt>
                <c:pt idx="8276">
                  <c:v>527.27033270445304</c:v>
                </c:pt>
                <c:pt idx="8277">
                  <c:v>527.33404347447504</c:v>
                </c:pt>
                <c:pt idx="8278">
                  <c:v>527.39775424449795</c:v>
                </c:pt>
                <c:pt idx="8279">
                  <c:v>527.46146501451994</c:v>
                </c:pt>
                <c:pt idx="8280">
                  <c:v>527.52517578454194</c:v>
                </c:pt>
                <c:pt idx="8281">
                  <c:v>527.58888655456497</c:v>
                </c:pt>
                <c:pt idx="8282">
                  <c:v>527.65259732458696</c:v>
                </c:pt>
                <c:pt idx="8283">
                  <c:v>527.71630809460896</c:v>
                </c:pt>
                <c:pt idx="8284">
                  <c:v>527.78001886463198</c:v>
                </c:pt>
                <c:pt idx="8285">
                  <c:v>527.84372963465398</c:v>
                </c:pt>
                <c:pt idx="8286">
                  <c:v>527.90744040467598</c:v>
                </c:pt>
                <c:pt idx="8287">
                  <c:v>527.971151174699</c:v>
                </c:pt>
                <c:pt idx="8288">
                  <c:v>528.034861944721</c:v>
                </c:pt>
                <c:pt idx="8289">
                  <c:v>528.098572714743</c:v>
                </c:pt>
                <c:pt idx="8290">
                  <c:v>528.16228348476602</c:v>
                </c:pt>
                <c:pt idx="8291">
                  <c:v>528.22599425478802</c:v>
                </c:pt>
                <c:pt idx="8292">
                  <c:v>528.28970502481002</c:v>
                </c:pt>
                <c:pt idx="8293">
                  <c:v>528.35341579483304</c:v>
                </c:pt>
                <c:pt idx="8294">
                  <c:v>528.41712656485504</c:v>
                </c:pt>
                <c:pt idx="8295">
                  <c:v>528.48083733487704</c:v>
                </c:pt>
                <c:pt idx="8296">
                  <c:v>528.54454810489995</c:v>
                </c:pt>
                <c:pt idx="8297">
                  <c:v>528.60825887492194</c:v>
                </c:pt>
                <c:pt idx="8298">
                  <c:v>528.67196964494406</c:v>
                </c:pt>
                <c:pt idx="8299">
                  <c:v>528.73568041496696</c:v>
                </c:pt>
                <c:pt idx="8300">
                  <c:v>528.79939118498896</c:v>
                </c:pt>
                <c:pt idx="8301">
                  <c:v>528.86310195501096</c:v>
                </c:pt>
                <c:pt idx="8302">
                  <c:v>528.92681272503398</c:v>
                </c:pt>
                <c:pt idx="8303">
                  <c:v>528.99052349505598</c:v>
                </c:pt>
                <c:pt idx="8304">
                  <c:v>529.05423426507798</c:v>
                </c:pt>
                <c:pt idx="8305">
                  <c:v>529.117945035101</c:v>
                </c:pt>
                <c:pt idx="8306">
                  <c:v>529.181655805123</c:v>
                </c:pt>
                <c:pt idx="8307">
                  <c:v>529.24536657514602</c:v>
                </c:pt>
                <c:pt idx="8308">
                  <c:v>529.30907734516802</c:v>
                </c:pt>
                <c:pt idx="8309">
                  <c:v>529.37278811519002</c:v>
                </c:pt>
                <c:pt idx="8310">
                  <c:v>529.43649888521304</c:v>
                </c:pt>
                <c:pt idx="8311">
                  <c:v>529.50020965523504</c:v>
                </c:pt>
                <c:pt idx="8312">
                  <c:v>529.56392042525704</c:v>
                </c:pt>
                <c:pt idx="8313">
                  <c:v>529.62763119527995</c:v>
                </c:pt>
                <c:pt idx="8314">
                  <c:v>529.69134196530194</c:v>
                </c:pt>
                <c:pt idx="8315">
                  <c:v>529.75505273532406</c:v>
                </c:pt>
                <c:pt idx="8316">
                  <c:v>529.81876350534696</c:v>
                </c:pt>
                <c:pt idx="8317">
                  <c:v>529.88247427536896</c:v>
                </c:pt>
                <c:pt idx="8318">
                  <c:v>529.94618504539096</c:v>
                </c:pt>
                <c:pt idx="8319">
                  <c:v>530.00989581541398</c:v>
                </c:pt>
                <c:pt idx="8320">
                  <c:v>530.07360658543598</c:v>
                </c:pt>
                <c:pt idx="8321">
                  <c:v>530.13731735545798</c:v>
                </c:pt>
                <c:pt idx="8322">
                  <c:v>530.201028125481</c:v>
                </c:pt>
                <c:pt idx="8323">
                  <c:v>530.264738895503</c:v>
                </c:pt>
                <c:pt idx="8324">
                  <c:v>530.328449665525</c:v>
                </c:pt>
                <c:pt idx="8325">
                  <c:v>530.39216043554802</c:v>
                </c:pt>
                <c:pt idx="8326">
                  <c:v>530.45587120557002</c:v>
                </c:pt>
                <c:pt idx="8327">
                  <c:v>530.51958197559202</c:v>
                </c:pt>
                <c:pt idx="8328">
                  <c:v>530.58329274561504</c:v>
                </c:pt>
                <c:pt idx="8329">
                  <c:v>530.64700351563704</c:v>
                </c:pt>
                <c:pt idx="8330">
                  <c:v>530.71071428565904</c:v>
                </c:pt>
                <c:pt idx="8331">
                  <c:v>530.77442505568195</c:v>
                </c:pt>
                <c:pt idx="8332">
                  <c:v>530.83813582570394</c:v>
                </c:pt>
                <c:pt idx="8333">
                  <c:v>530.90184659572606</c:v>
                </c:pt>
                <c:pt idx="8334">
                  <c:v>530.96555736574896</c:v>
                </c:pt>
                <c:pt idx="8335">
                  <c:v>531.02926813577096</c:v>
                </c:pt>
                <c:pt idx="8336">
                  <c:v>531.09297890579296</c:v>
                </c:pt>
                <c:pt idx="8337">
                  <c:v>531.15668967581598</c:v>
                </c:pt>
                <c:pt idx="8338">
                  <c:v>531.22040044583798</c:v>
                </c:pt>
                <c:pt idx="8339">
                  <c:v>531.28411121585998</c:v>
                </c:pt>
                <c:pt idx="8340">
                  <c:v>531.347821985883</c:v>
                </c:pt>
                <c:pt idx="8341">
                  <c:v>531.411532755905</c:v>
                </c:pt>
                <c:pt idx="8342">
                  <c:v>531.475243525927</c:v>
                </c:pt>
                <c:pt idx="8343">
                  <c:v>531.53895429595002</c:v>
                </c:pt>
                <c:pt idx="8344">
                  <c:v>531.60266506597202</c:v>
                </c:pt>
                <c:pt idx="8345">
                  <c:v>531.66637583599402</c:v>
                </c:pt>
                <c:pt idx="8346">
                  <c:v>531.73008660601704</c:v>
                </c:pt>
                <c:pt idx="8347">
                  <c:v>531.79379737603904</c:v>
                </c:pt>
                <c:pt idx="8348">
                  <c:v>531.85750814606104</c:v>
                </c:pt>
                <c:pt idx="8349">
                  <c:v>531.92121891608394</c:v>
                </c:pt>
                <c:pt idx="8350">
                  <c:v>531.98492968610606</c:v>
                </c:pt>
                <c:pt idx="8351">
                  <c:v>532.04864045612806</c:v>
                </c:pt>
                <c:pt idx="8352">
                  <c:v>532.11235122615096</c:v>
                </c:pt>
                <c:pt idx="8353">
                  <c:v>532.17606199617296</c:v>
                </c:pt>
                <c:pt idx="8354">
                  <c:v>532.23977276619496</c:v>
                </c:pt>
                <c:pt idx="8355">
                  <c:v>532.30348353621798</c:v>
                </c:pt>
                <c:pt idx="8356">
                  <c:v>532.36719430623998</c:v>
                </c:pt>
                <c:pt idx="8357">
                  <c:v>532.43090507626198</c:v>
                </c:pt>
                <c:pt idx="8358">
                  <c:v>532.494615846285</c:v>
                </c:pt>
                <c:pt idx="8359">
                  <c:v>532.558326616307</c:v>
                </c:pt>
                <c:pt idx="8360">
                  <c:v>532.62203738633002</c:v>
                </c:pt>
                <c:pt idx="8361">
                  <c:v>532.68574815635202</c:v>
                </c:pt>
                <c:pt idx="8362">
                  <c:v>532.74945892637402</c:v>
                </c:pt>
                <c:pt idx="8363">
                  <c:v>532.81316969639704</c:v>
                </c:pt>
                <c:pt idx="8364">
                  <c:v>532.87688046641904</c:v>
                </c:pt>
                <c:pt idx="8365">
                  <c:v>532.94059123644104</c:v>
                </c:pt>
                <c:pt idx="8366">
                  <c:v>533.00430200646394</c:v>
                </c:pt>
                <c:pt idx="8367">
                  <c:v>533.06801277648594</c:v>
                </c:pt>
                <c:pt idx="8368">
                  <c:v>533.13172354650806</c:v>
                </c:pt>
                <c:pt idx="8369">
                  <c:v>533.19543431653096</c:v>
                </c:pt>
                <c:pt idx="8370">
                  <c:v>533.25914508655296</c:v>
                </c:pt>
                <c:pt idx="8371">
                  <c:v>533.32285585657496</c:v>
                </c:pt>
                <c:pt idx="8372">
                  <c:v>533.38656662659798</c:v>
                </c:pt>
                <c:pt idx="8373">
                  <c:v>533.45027739661998</c:v>
                </c:pt>
                <c:pt idx="8374">
                  <c:v>533.51398816664198</c:v>
                </c:pt>
                <c:pt idx="8375">
                  <c:v>533.577698936665</c:v>
                </c:pt>
                <c:pt idx="8376">
                  <c:v>533.641409706687</c:v>
                </c:pt>
                <c:pt idx="8377">
                  <c:v>533.705120476709</c:v>
                </c:pt>
                <c:pt idx="8378">
                  <c:v>533.76883124673202</c:v>
                </c:pt>
                <c:pt idx="8379">
                  <c:v>533.83254201675402</c:v>
                </c:pt>
                <c:pt idx="8380">
                  <c:v>533.89625278677602</c:v>
                </c:pt>
                <c:pt idx="8381">
                  <c:v>533.95996355679904</c:v>
                </c:pt>
                <c:pt idx="8382">
                  <c:v>534.02367432682104</c:v>
                </c:pt>
                <c:pt idx="8383">
                  <c:v>534.08738509684304</c:v>
                </c:pt>
                <c:pt idx="8384">
                  <c:v>534.15109586686594</c:v>
                </c:pt>
                <c:pt idx="8385">
                  <c:v>534.21480663688806</c:v>
                </c:pt>
                <c:pt idx="8386">
                  <c:v>534.27851740691005</c:v>
                </c:pt>
                <c:pt idx="8387">
                  <c:v>534.34222817693296</c:v>
                </c:pt>
                <c:pt idx="8388">
                  <c:v>534.40593894695496</c:v>
                </c:pt>
                <c:pt idx="8389">
                  <c:v>534.46964971697696</c:v>
                </c:pt>
                <c:pt idx="8390">
                  <c:v>534.53336048699998</c:v>
                </c:pt>
                <c:pt idx="8391">
                  <c:v>534.59707125702198</c:v>
                </c:pt>
                <c:pt idx="8392">
                  <c:v>534.66078202704398</c:v>
                </c:pt>
                <c:pt idx="8393">
                  <c:v>534.724492797067</c:v>
                </c:pt>
                <c:pt idx="8394">
                  <c:v>534.788203567089</c:v>
                </c:pt>
                <c:pt idx="8395">
                  <c:v>534.851914337111</c:v>
                </c:pt>
                <c:pt idx="8396">
                  <c:v>534.91562510713402</c:v>
                </c:pt>
                <c:pt idx="8397">
                  <c:v>534.97933587715602</c:v>
                </c:pt>
                <c:pt idx="8398">
                  <c:v>535.04304664717802</c:v>
                </c:pt>
                <c:pt idx="8399">
                  <c:v>535.10675741720104</c:v>
                </c:pt>
                <c:pt idx="8400">
                  <c:v>535.17046818722304</c:v>
                </c:pt>
                <c:pt idx="8401">
                  <c:v>535.23417895724504</c:v>
                </c:pt>
                <c:pt idx="8402">
                  <c:v>535.29788972726794</c:v>
                </c:pt>
                <c:pt idx="8403">
                  <c:v>535.36160049729006</c:v>
                </c:pt>
                <c:pt idx="8404">
                  <c:v>535.42531126731205</c:v>
                </c:pt>
                <c:pt idx="8405">
                  <c:v>535.48902203733496</c:v>
                </c:pt>
                <c:pt idx="8406">
                  <c:v>535.55273280735696</c:v>
                </c:pt>
                <c:pt idx="8407">
                  <c:v>535.61644357737896</c:v>
                </c:pt>
                <c:pt idx="8408">
                  <c:v>535.68015434740198</c:v>
                </c:pt>
                <c:pt idx="8409">
                  <c:v>535.74386511742398</c:v>
                </c:pt>
                <c:pt idx="8410">
                  <c:v>535.80757588744598</c:v>
                </c:pt>
                <c:pt idx="8411">
                  <c:v>535.871286657469</c:v>
                </c:pt>
                <c:pt idx="8412">
                  <c:v>535.934997427491</c:v>
                </c:pt>
                <c:pt idx="8413">
                  <c:v>535.99870819751402</c:v>
                </c:pt>
                <c:pt idx="8414">
                  <c:v>536.06241896753602</c:v>
                </c:pt>
                <c:pt idx="8415">
                  <c:v>536.12612973755802</c:v>
                </c:pt>
                <c:pt idx="8416">
                  <c:v>536.18984050758104</c:v>
                </c:pt>
                <c:pt idx="8417">
                  <c:v>536.25355127760304</c:v>
                </c:pt>
                <c:pt idx="8418">
                  <c:v>536.31726204762504</c:v>
                </c:pt>
                <c:pt idx="8419">
                  <c:v>536.38097281764794</c:v>
                </c:pt>
                <c:pt idx="8420">
                  <c:v>536.44468358767006</c:v>
                </c:pt>
                <c:pt idx="8421">
                  <c:v>536.50839435769205</c:v>
                </c:pt>
                <c:pt idx="8422">
                  <c:v>536.57210512771496</c:v>
                </c:pt>
                <c:pt idx="8423">
                  <c:v>536.63581589773696</c:v>
                </c:pt>
                <c:pt idx="8424">
                  <c:v>536.69952666775896</c:v>
                </c:pt>
                <c:pt idx="8425">
                  <c:v>536.76323743778198</c:v>
                </c:pt>
                <c:pt idx="8426">
                  <c:v>536.82694820780398</c:v>
                </c:pt>
                <c:pt idx="8427">
                  <c:v>536.89065897782598</c:v>
                </c:pt>
                <c:pt idx="8428">
                  <c:v>536.954369747849</c:v>
                </c:pt>
                <c:pt idx="8429">
                  <c:v>537.018080517871</c:v>
                </c:pt>
                <c:pt idx="8430">
                  <c:v>537.081791287893</c:v>
                </c:pt>
                <c:pt idx="8431">
                  <c:v>537.14550205791602</c:v>
                </c:pt>
                <c:pt idx="8432">
                  <c:v>537.20921282793802</c:v>
                </c:pt>
                <c:pt idx="8433">
                  <c:v>537.27292359796002</c:v>
                </c:pt>
                <c:pt idx="8434">
                  <c:v>537.33663436798304</c:v>
                </c:pt>
                <c:pt idx="8435">
                  <c:v>537.40034513800504</c:v>
                </c:pt>
                <c:pt idx="8436">
                  <c:v>537.46405590802704</c:v>
                </c:pt>
                <c:pt idx="8437">
                  <c:v>537.52776667805006</c:v>
                </c:pt>
                <c:pt idx="8438">
                  <c:v>537.59147744807206</c:v>
                </c:pt>
                <c:pt idx="8439">
                  <c:v>537.65518821809405</c:v>
                </c:pt>
                <c:pt idx="8440">
                  <c:v>537.71889898811696</c:v>
                </c:pt>
                <c:pt idx="8441">
                  <c:v>537.78260975813896</c:v>
                </c:pt>
                <c:pt idx="8442">
                  <c:v>537.84632052816096</c:v>
                </c:pt>
                <c:pt idx="8443">
                  <c:v>537.91003129818398</c:v>
                </c:pt>
                <c:pt idx="8444">
                  <c:v>537.97374206820598</c:v>
                </c:pt>
                <c:pt idx="8445">
                  <c:v>538.03745283822798</c:v>
                </c:pt>
                <c:pt idx="8446">
                  <c:v>538.101163608251</c:v>
                </c:pt>
                <c:pt idx="8447">
                  <c:v>538.164874378273</c:v>
                </c:pt>
                <c:pt idx="8448">
                  <c:v>538.228585148295</c:v>
                </c:pt>
                <c:pt idx="8449">
                  <c:v>538.29229591831802</c:v>
                </c:pt>
                <c:pt idx="8450">
                  <c:v>538.35600668834002</c:v>
                </c:pt>
                <c:pt idx="8451">
                  <c:v>538.41971745836202</c:v>
                </c:pt>
                <c:pt idx="8452">
                  <c:v>538.48342822838504</c:v>
                </c:pt>
                <c:pt idx="8453">
                  <c:v>538.54713899840704</c:v>
                </c:pt>
                <c:pt idx="8454">
                  <c:v>538.61084976842903</c:v>
                </c:pt>
                <c:pt idx="8455">
                  <c:v>538.67456053845206</c:v>
                </c:pt>
                <c:pt idx="8456">
                  <c:v>538.73827130847405</c:v>
                </c:pt>
                <c:pt idx="8457">
                  <c:v>538.80198207849605</c:v>
                </c:pt>
                <c:pt idx="8458">
                  <c:v>538.86569284851896</c:v>
                </c:pt>
                <c:pt idx="8459">
                  <c:v>538.92940361854096</c:v>
                </c:pt>
                <c:pt idx="8460">
                  <c:v>538.99311438856296</c:v>
                </c:pt>
                <c:pt idx="8461">
                  <c:v>539.05682515858598</c:v>
                </c:pt>
                <c:pt idx="8462">
                  <c:v>539.12053592860798</c:v>
                </c:pt>
                <c:pt idx="8463">
                  <c:v>539.18424669862998</c:v>
                </c:pt>
                <c:pt idx="8464">
                  <c:v>539.247957468653</c:v>
                </c:pt>
                <c:pt idx="8465">
                  <c:v>539.311668238675</c:v>
                </c:pt>
                <c:pt idx="8466">
                  <c:v>539.37537900869802</c:v>
                </c:pt>
                <c:pt idx="8467">
                  <c:v>539.43908977872002</c:v>
                </c:pt>
                <c:pt idx="8468">
                  <c:v>539.50280054874202</c:v>
                </c:pt>
                <c:pt idx="8469">
                  <c:v>539.56651131876504</c:v>
                </c:pt>
                <c:pt idx="8470">
                  <c:v>539.63022208878704</c:v>
                </c:pt>
                <c:pt idx="8471">
                  <c:v>539.69393285880903</c:v>
                </c:pt>
                <c:pt idx="8472">
                  <c:v>539.75764362883206</c:v>
                </c:pt>
                <c:pt idx="8473">
                  <c:v>539.82135439885406</c:v>
                </c:pt>
                <c:pt idx="8474">
                  <c:v>539.88506516887605</c:v>
                </c:pt>
                <c:pt idx="8475">
                  <c:v>539.94877593889896</c:v>
                </c:pt>
                <c:pt idx="8476">
                  <c:v>540.01248670892096</c:v>
                </c:pt>
                <c:pt idx="8477">
                  <c:v>540.07619747894296</c:v>
                </c:pt>
                <c:pt idx="8478">
                  <c:v>540.13990824896598</c:v>
                </c:pt>
                <c:pt idx="8479">
                  <c:v>540.20361901898798</c:v>
                </c:pt>
                <c:pt idx="8480">
                  <c:v>540.26732978900998</c:v>
                </c:pt>
                <c:pt idx="8481">
                  <c:v>540.331040559033</c:v>
                </c:pt>
                <c:pt idx="8482">
                  <c:v>540.394751329055</c:v>
                </c:pt>
                <c:pt idx="8483">
                  <c:v>540.458462099077</c:v>
                </c:pt>
                <c:pt idx="8484">
                  <c:v>540.52217286910002</c:v>
                </c:pt>
                <c:pt idx="8485">
                  <c:v>540.58588363912202</c:v>
                </c:pt>
                <c:pt idx="8486">
                  <c:v>540.64959440914402</c:v>
                </c:pt>
                <c:pt idx="8487">
                  <c:v>540.71330517916704</c:v>
                </c:pt>
                <c:pt idx="8488">
                  <c:v>540.77701594918904</c:v>
                </c:pt>
                <c:pt idx="8489">
                  <c:v>540.84072671921103</c:v>
                </c:pt>
                <c:pt idx="8490">
                  <c:v>540.90443748923406</c:v>
                </c:pt>
                <c:pt idx="8491">
                  <c:v>540.96814825925605</c:v>
                </c:pt>
                <c:pt idx="8492">
                  <c:v>541.03185902927805</c:v>
                </c:pt>
                <c:pt idx="8493">
                  <c:v>541.09556979930096</c:v>
                </c:pt>
                <c:pt idx="8494">
                  <c:v>541.15928056932296</c:v>
                </c:pt>
                <c:pt idx="8495">
                  <c:v>541.22299133934496</c:v>
                </c:pt>
                <c:pt idx="8496">
                  <c:v>541.28670210936798</c:v>
                </c:pt>
                <c:pt idx="8497">
                  <c:v>541.35041287938998</c:v>
                </c:pt>
                <c:pt idx="8498">
                  <c:v>541.41412364941198</c:v>
                </c:pt>
                <c:pt idx="8499">
                  <c:v>541.477834419435</c:v>
                </c:pt>
                <c:pt idx="8500">
                  <c:v>541.541545189457</c:v>
                </c:pt>
                <c:pt idx="8501">
                  <c:v>541.605255959479</c:v>
                </c:pt>
                <c:pt idx="8502">
                  <c:v>541.66896672950202</c:v>
                </c:pt>
                <c:pt idx="8503">
                  <c:v>541.73267749952402</c:v>
                </c:pt>
                <c:pt idx="8504">
                  <c:v>541.79638826954601</c:v>
                </c:pt>
                <c:pt idx="8505">
                  <c:v>541.86009903956904</c:v>
                </c:pt>
                <c:pt idx="8506">
                  <c:v>541.92380980959103</c:v>
                </c:pt>
                <c:pt idx="8507">
                  <c:v>541.98752057961303</c:v>
                </c:pt>
                <c:pt idx="8508">
                  <c:v>542.05123134963605</c:v>
                </c:pt>
                <c:pt idx="8509">
                  <c:v>542.11494211965805</c:v>
                </c:pt>
                <c:pt idx="8510">
                  <c:v>542.17865288968005</c:v>
                </c:pt>
                <c:pt idx="8511">
                  <c:v>542.24236365970296</c:v>
                </c:pt>
                <c:pt idx="8512">
                  <c:v>542.30607442972496</c:v>
                </c:pt>
                <c:pt idx="8513">
                  <c:v>542.36978519974696</c:v>
                </c:pt>
                <c:pt idx="8514">
                  <c:v>542.43349596976998</c:v>
                </c:pt>
                <c:pt idx="8515">
                  <c:v>542.49720673979198</c:v>
                </c:pt>
                <c:pt idx="8516">
                  <c:v>542.56091750981398</c:v>
                </c:pt>
                <c:pt idx="8517">
                  <c:v>542.624628279837</c:v>
                </c:pt>
                <c:pt idx="8518">
                  <c:v>542.688339049859</c:v>
                </c:pt>
                <c:pt idx="8519">
                  <c:v>542.75204981988099</c:v>
                </c:pt>
                <c:pt idx="8520">
                  <c:v>542.81576058990402</c:v>
                </c:pt>
                <c:pt idx="8521">
                  <c:v>542.87947135992601</c:v>
                </c:pt>
                <c:pt idx="8522">
                  <c:v>542.94318212994904</c:v>
                </c:pt>
                <c:pt idx="8523">
                  <c:v>543.00689289997104</c:v>
                </c:pt>
                <c:pt idx="8524">
                  <c:v>543.07060366999303</c:v>
                </c:pt>
                <c:pt idx="8525">
                  <c:v>543.13431444001606</c:v>
                </c:pt>
                <c:pt idx="8526">
                  <c:v>543.19802521003805</c:v>
                </c:pt>
                <c:pt idx="8527">
                  <c:v>543.26173598006005</c:v>
                </c:pt>
                <c:pt idx="8528">
                  <c:v>543.32544675008296</c:v>
                </c:pt>
                <c:pt idx="8529">
                  <c:v>543.38915752010496</c:v>
                </c:pt>
                <c:pt idx="8530">
                  <c:v>543.45286829012696</c:v>
                </c:pt>
                <c:pt idx="8531">
                  <c:v>543.51657906014998</c:v>
                </c:pt>
                <c:pt idx="8532">
                  <c:v>543.58028983017198</c:v>
                </c:pt>
                <c:pt idx="8533">
                  <c:v>543.64400060019398</c:v>
                </c:pt>
                <c:pt idx="8534">
                  <c:v>543.707711370217</c:v>
                </c:pt>
                <c:pt idx="8535">
                  <c:v>543.771422140239</c:v>
                </c:pt>
                <c:pt idx="8536">
                  <c:v>543.835132910261</c:v>
                </c:pt>
                <c:pt idx="8537">
                  <c:v>543.89884368028402</c:v>
                </c:pt>
                <c:pt idx="8538">
                  <c:v>543.96255445030602</c:v>
                </c:pt>
                <c:pt idx="8539">
                  <c:v>544.02626522032801</c:v>
                </c:pt>
                <c:pt idx="8540">
                  <c:v>544.08997599035104</c:v>
                </c:pt>
                <c:pt idx="8541">
                  <c:v>544.15368676037303</c:v>
                </c:pt>
                <c:pt idx="8542">
                  <c:v>544.21739753039503</c:v>
                </c:pt>
                <c:pt idx="8543">
                  <c:v>544.28110830041805</c:v>
                </c:pt>
                <c:pt idx="8544">
                  <c:v>544.34481907044005</c:v>
                </c:pt>
                <c:pt idx="8545">
                  <c:v>544.40852984046205</c:v>
                </c:pt>
                <c:pt idx="8546">
                  <c:v>544.47224061048496</c:v>
                </c:pt>
                <c:pt idx="8547">
                  <c:v>544.53595138050696</c:v>
                </c:pt>
                <c:pt idx="8548">
                  <c:v>544.59966215052896</c:v>
                </c:pt>
                <c:pt idx="8549">
                  <c:v>544.66337292055198</c:v>
                </c:pt>
                <c:pt idx="8550">
                  <c:v>544.72708369057398</c:v>
                </c:pt>
                <c:pt idx="8551">
                  <c:v>544.79079446059598</c:v>
                </c:pt>
                <c:pt idx="8552">
                  <c:v>544.854505230619</c:v>
                </c:pt>
                <c:pt idx="8553">
                  <c:v>544.918216000641</c:v>
                </c:pt>
                <c:pt idx="8554">
                  <c:v>544.98192677066299</c:v>
                </c:pt>
                <c:pt idx="8555">
                  <c:v>545.04563754068602</c:v>
                </c:pt>
                <c:pt idx="8556">
                  <c:v>545.10934831070801</c:v>
                </c:pt>
                <c:pt idx="8557">
                  <c:v>545.17305908073001</c:v>
                </c:pt>
                <c:pt idx="8558">
                  <c:v>545.23676985075303</c:v>
                </c:pt>
                <c:pt idx="8559">
                  <c:v>545.30048062077503</c:v>
                </c:pt>
                <c:pt idx="8560">
                  <c:v>545.36419139079703</c:v>
                </c:pt>
                <c:pt idx="8561">
                  <c:v>545.42790216082005</c:v>
                </c:pt>
                <c:pt idx="8562">
                  <c:v>545.49161293084205</c:v>
                </c:pt>
                <c:pt idx="8563">
                  <c:v>545.55532370086405</c:v>
                </c:pt>
                <c:pt idx="8564">
                  <c:v>545.61903447088696</c:v>
                </c:pt>
                <c:pt idx="8565">
                  <c:v>545.68274524090896</c:v>
                </c:pt>
                <c:pt idx="8566">
                  <c:v>545.74645601093096</c:v>
                </c:pt>
                <c:pt idx="8567">
                  <c:v>545.81016678095398</c:v>
                </c:pt>
                <c:pt idx="8568">
                  <c:v>545.87387755097598</c:v>
                </c:pt>
                <c:pt idx="8569">
                  <c:v>545.93758832099797</c:v>
                </c:pt>
                <c:pt idx="8570">
                  <c:v>546.001299091021</c:v>
                </c:pt>
                <c:pt idx="8571">
                  <c:v>546.06500986104299</c:v>
                </c:pt>
                <c:pt idx="8572">
                  <c:v>546.12872063106499</c:v>
                </c:pt>
                <c:pt idx="8573">
                  <c:v>546.19243140108802</c:v>
                </c:pt>
                <c:pt idx="8574">
                  <c:v>546.25614217111001</c:v>
                </c:pt>
                <c:pt idx="8575">
                  <c:v>546.31985294113304</c:v>
                </c:pt>
                <c:pt idx="8576">
                  <c:v>546.38356371115503</c:v>
                </c:pt>
                <c:pt idx="8577">
                  <c:v>546.44727448117703</c:v>
                </c:pt>
                <c:pt idx="8578">
                  <c:v>546.51098525120005</c:v>
                </c:pt>
                <c:pt idx="8579">
                  <c:v>546.57469602122205</c:v>
                </c:pt>
                <c:pt idx="8580">
                  <c:v>546.63840679124405</c:v>
                </c:pt>
                <c:pt idx="8581">
                  <c:v>546.70211756126696</c:v>
                </c:pt>
                <c:pt idx="8582">
                  <c:v>546.76582833128896</c:v>
                </c:pt>
                <c:pt idx="8583">
                  <c:v>546.82953910131096</c:v>
                </c:pt>
                <c:pt idx="8584">
                  <c:v>546.89324987133398</c:v>
                </c:pt>
                <c:pt idx="8585">
                  <c:v>546.95696064135598</c:v>
                </c:pt>
                <c:pt idx="8586">
                  <c:v>547.02067141137798</c:v>
                </c:pt>
                <c:pt idx="8587">
                  <c:v>547.084382181401</c:v>
                </c:pt>
                <c:pt idx="8588">
                  <c:v>547.148092951423</c:v>
                </c:pt>
                <c:pt idx="8589">
                  <c:v>547.21180372144499</c:v>
                </c:pt>
                <c:pt idx="8590">
                  <c:v>547.27551449146802</c:v>
                </c:pt>
                <c:pt idx="8591">
                  <c:v>547.33922526149001</c:v>
                </c:pt>
                <c:pt idx="8592">
                  <c:v>547.40293603151201</c:v>
                </c:pt>
                <c:pt idx="8593">
                  <c:v>547.46664680153503</c:v>
                </c:pt>
                <c:pt idx="8594">
                  <c:v>547.53035757155703</c:v>
                </c:pt>
                <c:pt idx="8595">
                  <c:v>547.59406834157903</c:v>
                </c:pt>
                <c:pt idx="8596">
                  <c:v>547.65777911160205</c:v>
                </c:pt>
                <c:pt idx="8597">
                  <c:v>547.72148988162405</c:v>
                </c:pt>
                <c:pt idx="8598">
                  <c:v>547.78520065164605</c:v>
                </c:pt>
                <c:pt idx="8599">
                  <c:v>547.84891142166896</c:v>
                </c:pt>
                <c:pt idx="8600">
                  <c:v>547.91262219169096</c:v>
                </c:pt>
                <c:pt idx="8601">
                  <c:v>547.97633296171296</c:v>
                </c:pt>
                <c:pt idx="8602">
                  <c:v>548.04004373173598</c:v>
                </c:pt>
                <c:pt idx="8603">
                  <c:v>548.10375450175798</c:v>
                </c:pt>
                <c:pt idx="8604">
                  <c:v>548.16746527177997</c:v>
                </c:pt>
                <c:pt idx="8605">
                  <c:v>548.231176041803</c:v>
                </c:pt>
                <c:pt idx="8606">
                  <c:v>548.29488681182499</c:v>
                </c:pt>
                <c:pt idx="8607">
                  <c:v>548.35859758184699</c:v>
                </c:pt>
                <c:pt idx="8608">
                  <c:v>548.42230835187002</c:v>
                </c:pt>
                <c:pt idx="8609">
                  <c:v>548.48601912189201</c:v>
                </c:pt>
                <c:pt idx="8610">
                  <c:v>548.54972989191401</c:v>
                </c:pt>
                <c:pt idx="8611">
                  <c:v>548.61344066193703</c:v>
                </c:pt>
                <c:pt idx="8612">
                  <c:v>548.67715143195903</c:v>
                </c:pt>
                <c:pt idx="8613">
                  <c:v>548.74086220198103</c:v>
                </c:pt>
                <c:pt idx="8614">
                  <c:v>548.80457297200405</c:v>
                </c:pt>
                <c:pt idx="8615">
                  <c:v>548.86828374202605</c:v>
                </c:pt>
                <c:pt idx="8616">
                  <c:v>548.93199451204805</c:v>
                </c:pt>
                <c:pt idx="8617">
                  <c:v>548.99570528207096</c:v>
                </c:pt>
                <c:pt idx="8618">
                  <c:v>549.05941605209296</c:v>
                </c:pt>
                <c:pt idx="8619">
                  <c:v>549.12312682211495</c:v>
                </c:pt>
                <c:pt idx="8620">
                  <c:v>549.18683759213798</c:v>
                </c:pt>
                <c:pt idx="8621">
                  <c:v>549.25054836215998</c:v>
                </c:pt>
                <c:pt idx="8622">
                  <c:v>549.31425913218197</c:v>
                </c:pt>
                <c:pt idx="8623">
                  <c:v>549.377969902205</c:v>
                </c:pt>
                <c:pt idx="8624">
                  <c:v>549.44168067222699</c:v>
                </c:pt>
                <c:pt idx="8625">
                  <c:v>549.50539144224899</c:v>
                </c:pt>
                <c:pt idx="8626">
                  <c:v>549.56910221227201</c:v>
                </c:pt>
                <c:pt idx="8627">
                  <c:v>549.63281298229401</c:v>
                </c:pt>
                <c:pt idx="8628">
                  <c:v>549.69652375231703</c:v>
                </c:pt>
                <c:pt idx="8629">
                  <c:v>549.76023452233903</c:v>
                </c:pt>
                <c:pt idx="8630">
                  <c:v>549.82394529236103</c:v>
                </c:pt>
                <c:pt idx="8631">
                  <c:v>549.88765606238405</c:v>
                </c:pt>
                <c:pt idx="8632">
                  <c:v>549.95136683240605</c:v>
                </c:pt>
                <c:pt idx="8633">
                  <c:v>550.01507760242805</c:v>
                </c:pt>
                <c:pt idx="8634">
                  <c:v>550.07878837245096</c:v>
                </c:pt>
                <c:pt idx="8635">
                  <c:v>550.14249914247296</c:v>
                </c:pt>
                <c:pt idx="8636">
                  <c:v>550.20620991249496</c:v>
                </c:pt>
                <c:pt idx="8637">
                  <c:v>550.26992068251798</c:v>
                </c:pt>
                <c:pt idx="8638">
                  <c:v>550.33363145253998</c:v>
                </c:pt>
                <c:pt idx="8639">
                  <c:v>550.39734222256197</c:v>
                </c:pt>
                <c:pt idx="8640">
                  <c:v>550.461052992585</c:v>
                </c:pt>
                <c:pt idx="8641">
                  <c:v>550.52476376260699</c:v>
                </c:pt>
                <c:pt idx="8642">
                  <c:v>550.58847453262899</c:v>
                </c:pt>
                <c:pt idx="8643">
                  <c:v>550.65218530265201</c:v>
                </c:pt>
                <c:pt idx="8644">
                  <c:v>550.71589607267401</c:v>
                </c:pt>
                <c:pt idx="8645">
                  <c:v>550.77960684269601</c:v>
                </c:pt>
                <c:pt idx="8646">
                  <c:v>550.84331761271903</c:v>
                </c:pt>
                <c:pt idx="8647">
                  <c:v>550.90702838274103</c:v>
                </c:pt>
                <c:pt idx="8648">
                  <c:v>550.97073915276303</c:v>
                </c:pt>
                <c:pt idx="8649">
                  <c:v>551.03444992278605</c:v>
                </c:pt>
                <c:pt idx="8650">
                  <c:v>551.09816069280805</c:v>
                </c:pt>
                <c:pt idx="8651">
                  <c:v>551.16187146283005</c:v>
                </c:pt>
                <c:pt idx="8652">
                  <c:v>551.22558223285296</c:v>
                </c:pt>
                <c:pt idx="8653">
                  <c:v>551.28929300287496</c:v>
                </c:pt>
                <c:pt idx="8654">
                  <c:v>551.35300377289695</c:v>
                </c:pt>
                <c:pt idx="8655">
                  <c:v>551.41671454291998</c:v>
                </c:pt>
                <c:pt idx="8656">
                  <c:v>551.48042531294197</c:v>
                </c:pt>
                <c:pt idx="8657">
                  <c:v>551.54413608296397</c:v>
                </c:pt>
                <c:pt idx="8658">
                  <c:v>551.607846852987</c:v>
                </c:pt>
                <c:pt idx="8659">
                  <c:v>551.67155762300899</c:v>
                </c:pt>
                <c:pt idx="8660">
                  <c:v>551.73526839303099</c:v>
                </c:pt>
                <c:pt idx="8661">
                  <c:v>551.79897916305401</c:v>
                </c:pt>
                <c:pt idx="8662">
                  <c:v>551.86268993307601</c:v>
                </c:pt>
                <c:pt idx="8663">
                  <c:v>551.92640070309801</c:v>
                </c:pt>
                <c:pt idx="8664">
                  <c:v>551.99011147312103</c:v>
                </c:pt>
                <c:pt idx="8665">
                  <c:v>552.05382224314303</c:v>
                </c:pt>
                <c:pt idx="8666">
                  <c:v>552.11753301316503</c:v>
                </c:pt>
                <c:pt idx="8667">
                  <c:v>552.18124378318805</c:v>
                </c:pt>
                <c:pt idx="8668">
                  <c:v>552.24495455321005</c:v>
                </c:pt>
                <c:pt idx="8669">
                  <c:v>552.30866532323205</c:v>
                </c:pt>
                <c:pt idx="8670">
                  <c:v>552.37237609325496</c:v>
                </c:pt>
                <c:pt idx="8671">
                  <c:v>552.43608686327696</c:v>
                </c:pt>
                <c:pt idx="8672">
                  <c:v>552.49979763329895</c:v>
                </c:pt>
                <c:pt idx="8673">
                  <c:v>552.56350840332198</c:v>
                </c:pt>
                <c:pt idx="8674">
                  <c:v>552.62721917334397</c:v>
                </c:pt>
                <c:pt idx="8675">
                  <c:v>552.69092994336597</c:v>
                </c:pt>
                <c:pt idx="8676">
                  <c:v>552.75464071338899</c:v>
                </c:pt>
                <c:pt idx="8677">
                  <c:v>552.81835148341099</c:v>
                </c:pt>
                <c:pt idx="8678">
                  <c:v>552.88206225343299</c:v>
                </c:pt>
                <c:pt idx="8679">
                  <c:v>552.94577302345601</c:v>
                </c:pt>
                <c:pt idx="8680">
                  <c:v>553.00948379347801</c:v>
                </c:pt>
                <c:pt idx="8681">
                  <c:v>553.07319456350103</c:v>
                </c:pt>
                <c:pt idx="8682">
                  <c:v>553.13690533352303</c:v>
                </c:pt>
                <c:pt idx="8683">
                  <c:v>553.20061610354503</c:v>
                </c:pt>
                <c:pt idx="8684">
                  <c:v>553.26432687356805</c:v>
                </c:pt>
                <c:pt idx="8685">
                  <c:v>553.32803764359005</c:v>
                </c:pt>
                <c:pt idx="8686">
                  <c:v>553.39174841361205</c:v>
                </c:pt>
                <c:pt idx="8687">
                  <c:v>553.45545918363496</c:v>
                </c:pt>
                <c:pt idx="8688">
                  <c:v>553.51916995365696</c:v>
                </c:pt>
                <c:pt idx="8689">
                  <c:v>553.58288072367895</c:v>
                </c:pt>
                <c:pt idx="8690">
                  <c:v>553.64659149370198</c:v>
                </c:pt>
                <c:pt idx="8691">
                  <c:v>553.71030226372397</c:v>
                </c:pt>
                <c:pt idx="8692">
                  <c:v>553.77401303374597</c:v>
                </c:pt>
                <c:pt idx="8693">
                  <c:v>553.83772380376899</c:v>
                </c:pt>
                <c:pt idx="8694">
                  <c:v>553.90143457379099</c:v>
                </c:pt>
                <c:pt idx="8695">
                  <c:v>553.96514534381299</c:v>
                </c:pt>
                <c:pt idx="8696">
                  <c:v>554.02885611383601</c:v>
                </c:pt>
                <c:pt idx="8697">
                  <c:v>554.09256688385801</c:v>
                </c:pt>
                <c:pt idx="8698">
                  <c:v>554.15627765388001</c:v>
                </c:pt>
                <c:pt idx="8699">
                  <c:v>554.21998842390303</c:v>
                </c:pt>
                <c:pt idx="8700">
                  <c:v>554.28369919392503</c:v>
                </c:pt>
                <c:pt idx="8701">
                  <c:v>554.34740996394703</c:v>
                </c:pt>
                <c:pt idx="8702">
                  <c:v>554.41112073397005</c:v>
                </c:pt>
                <c:pt idx="8703">
                  <c:v>554.47483150399205</c:v>
                </c:pt>
                <c:pt idx="8704">
                  <c:v>554.53854227401405</c:v>
                </c:pt>
                <c:pt idx="8705">
                  <c:v>554.60225304403696</c:v>
                </c:pt>
                <c:pt idx="8706">
                  <c:v>554.66596381405895</c:v>
                </c:pt>
                <c:pt idx="8707">
                  <c:v>554.72967458408095</c:v>
                </c:pt>
                <c:pt idx="8708">
                  <c:v>554.79338535410398</c:v>
                </c:pt>
                <c:pt idx="8709">
                  <c:v>554.85709612412597</c:v>
                </c:pt>
                <c:pt idx="8710">
                  <c:v>554.92080689414797</c:v>
                </c:pt>
                <c:pt idx="8711">
                  <c:v>554.98451766417099</c:v>
                </c:pt>
                <c:pt idx="8712">
                  <c:v>555.04822843419299</c:v>
                </c:pt>
                <c:pt idx="8713">
                  <c:v>555.11193920421499</c:v>
                </c:pt>
                <c:pt idx="8714">
                  <c:v>555.17564997423801</c:v>
                </c:pt>
                <c:pt idx="8715">
                  <c:v>555.23936074426001</c:v>
                </c:pt>
                <c:pt idx="8716">
                  <c:v>555.30307151428201</c:v>
                </c:pt>
                <c:pt idx="8717">
                  <c:v>555.36678228430503</c:v>
                </c:pt>
                <c:pt idx="8718">
                  <c:v>555.43049305432703</c:v>
                </c:pt>
                <c:pt idx="8719">
                  <c:v>555.49420382434903</c:v>
                </c:pt>
                <c:pt idx="8720">
                  <c:v>555.55791459437205</c:v>
                </c:pt>
                <c:pt idx="8721">
                  <c:v>555.62162536439405</c:v>
                </c:pt>
                <c:pt idx="8722">
                  <c:v>555.68533613441605</c:v>
                </c:pt>
                <c:pt idx="8723">
                  <c:v>555.74904690443896</c:v>
                </c:pt>
                <c:pt idx="8724">
                  <c:v>555.81275767446095</c:v>
                </c:pt>
                <c:pt idx="8725">
                  <c:v>555.87646844448295</c:v>
                </c:pt>
                <c:pt idx="8726">
                  <c:v>555.94017921450597</c:v>
                </c:pt>
                <c:pt idx="8727">
                  <c:v>556.00388998452797</c:v>
                </c:pt>
                <c:pt idx="8728">
                  <c:v>556.06760075454997</c:v>
                </c:pt>
                <c:pt idx="8729">
                  <c:v>556.13131152457299</c:v>
                </c:pt>
                <c:pt idx="8730">
                  <c:v>556.19502229459499</c:v>
                </c:pt>
                <c:pt idx="8731">
                  <c:v>556.25873306461699</c:v>
                </c:pt>
                <c:pt idx="8732">
                  <c:v>556.32244383464001</c:v>
                </c:pt>
                <c:pt idx="8733">
                  <c:v>556.38615460466201</c:v>
                </c:pt>
                <c:pt idx="8734">
                  <c:v>556.44986537468503</c:v>
                </c:pt>
                <c:pt idx="8735">
                  <c:v>556.51357614470703</c:v>
                </c:pt>
                <c:pt idx="8736">
                  <c:v>556.57728691472903</c:v>
                </c:pt>
                <c:pt idx="8737">
                  <c:v>556.64099768475205</c:v>
                </c:pt>
                <c:pt idx="8738">
                  <c:v>556.70470845477405</c:v>
                </c:pt>
                <c:pt idx="8739">
                  <c:v>556.76841922479605</c:v>
                </c:pt>
                <c:pt idx="8740">
                  <c:v>556.83212999481896</c:v>
                </c:pt>
                <c:pt idx="8741">
                  <c:v>556.89584076484095</c:v>
                </c:pt>
                <c:pt idx="8742">
                  <c:v>556.95955153486295</c:v>
                </c:pt>
                <c:pt idx="8743">
                  <c:v>557.02326230488598</c:v>
                </c:pt>
                <c:pt idx="8744">
                  <c:v>557.08697307490797</c:v>
                </c:pt>
                <c:pt idx="8745">
                  <c:v>557.15068384492997</c:v>
                </c:pt>
                <c:pt idx="8746">
                  <c:v>557.21439461495299</c:v>
                </c:pt>
                <c:pt idx="8747">
                  <c:v>557.27810538497499</c:v>
                </c:pt>
                <c:pt idx="8748">
                  <c:v>557.34181615499699</c:v>
                </c:pt>
                <c:pt idx="8749">
                  <c:v>557.40552692502001</c:v>
                </c:pt>
                <c:pt idx="8750">
                  <c:v>557.46923769504201</c:v>
                </c:pt>
                <c:pt idx="8751">
                  <c:v>557.53294846506401</c:v>
                </c:pt>
                <c:pt idx="8752">
                  <c:v>557.59665923508703</c:v>
                </c:pt>
                <c:pt idx="8753">
                  <c:v>557.66037000510903</c:v>
                </c:pt>
                <c:pt idx="8754">
                  <c:v>557.72408077513103</c:v>
                </c:pt>
                <c:pt idx="8755">
                  <c:v>557.78779154515405</c:v>
                </c:pt>
                <c:pt idx="8756">
                  <c:v>557.85150231517605</c:v>
                </c:pt>
                <c:pt idx="8757">
                  <c:v>557.91521308519805</c:v>
                </c:pt>
                <c:pt idx="8758">
                  <c:v>557.97892385522096</c:v>
                </c:pt>
                <c:pt idx="8759">
                  <c:v>558.04263462524295</c:v>
                </c:pt>
                <c:pt idx="8760">
                  <c:v>558.10634539526495</c:v>
                </c:pt>
                <c:pt idx="8761">
                  <c:v>558.17005616528797</c:v>
                </c:pt>
                <c:pt idx="8762">
                  <c:v>558.23376693530997</c:v>
                </c:pt>
                <c:pt idx="8763">
                  <c:v>558.29747770533197</c:v>
                </c:pt>
                <c:pt idx="8764">
                  <c:v>558.36118847535499</c:v>
                </c:pt>
                <c:pt idx="8765">
                  <c:v>558.42489924537699</c:v>
                </c:pt>
                <c:pt idx="8766">
                  <c:v>558.48861001539899</c:v>
                </c:pt>
                <c:pt idx="8767">
                  <c:v>558.55232078542201</c:v>
                </c:pt>
                <c:pt idx="8768">
                  <c:v>558.61603155544401</c:v>
                </c:pt>
                <c:pt idx="8769">
                  <c:v>558.67974232546601</c:v>
                </c:pt>
                <c:pt idx="8770">
                  <c:v>558.74345309548903</c:v>
                </c:pt>
                <c:pt idx="8771">
                  <c:v>558.80716386551103</c:v>
                </c:pt>
                <c:pt idx="8772">
                  <c:v>558.87087463553303</c:v>
                </c:pt>
                <c:pt idx="8773">
                  <c:v>558.93458540555605</c:v>
                </c:pt>
                <c:pt idx="8774">
                  <c:v>558.99829617557805</c:v>
                </c:pt>
                <c:pt idx="8775">
                  <c:v>559.06200694560005</c:v>
                </c:pt>
                <c:pt idx="8776">
                  <c:v>559.12571771562295</c:v>
                </c:pt>
                <c:pt idx="8777">
                  <c:v>559.18942848564495</c:v>
                </c:pt>
                <c:pt idx="8778">
                  <c:v>559.25313925566695</c:v>
                </c:pt>
                <c:pt idx="8779">
                  <c:v>559.31685002568997</c:v>
                </c:pt>
                <c:pt idx="8780">
                  <c:v>559.38056079571197</c:v>
                </c:pt>
                <c:pt idx="8781">
                  <c:v>559.44427156573397</c:v>
                </c:pt>
                <c:pt idx="8782">
                  <c:v>559.50798233575699</c:v>
                </c:pt>
                <c:pt idx="8783">
                  <c:v>559.57169310577899</c:v>
                </c:pt>
                <c:pt idx="8784">
                  <c:v>559.63540387580099</c:v>
                </c:pt>
                <c:pt idx="8785">
                  <c:v>559.69911464582401</c:v>
                </c:pt>
                <c:pt idx="8786">
                  <c:v>559.76282541584601</c:v>
                </c:pt>
                <c:pt idx="8787">
                  <c:v>559.82653618586903</c:v>
                </c:pt>
                <c:pt idx="8788">
                  <c:v>559.89024695589103</c:v>
                </c:pt>
                <c:pt idx="8789">
                  <c:v>559.95395772591303</c:v>
                </c:pt>
                <c:pt idx="8790">
                  <c:v>560.01766849593605</c:v>
                </c:pt>
                <c:pt idx="8791">
                  <c:v>560.08137926595805</c:v>
                </c:pt>
                <c:pt idx="8792">
                  <c:v>560.14509003598005</c:v>
                </c:pt>
                <c:pt idx="8793">
                  <c:v>560.20880080600296</c:v>
                </c:pt>
                <c:pt idx="8794">
                  <c:v>560.27251157602495</c:v>
                </c:pt>
                <c:pt idx="8795">
                  <c:v>560.33622234604695</c:v>
                </c:pt>
                <c:pt idx="8796">
                  <c:v>560.39993311606997</c:v>
                </c:pt>
                <c:pt idx="8797">
                  <c:v>560.46364388609197</c:v>
                </c:pt>
                <c:pt idx="8798">
                  <c:v>560.52735465611397</c:v>
                </c:pt>
                <c:pt idx="8799">
                  <c:v>560.59106542613699</c:v>
                </c:pt>
                <c:pt idx="8800">
                  <c:v>560.65477619615899</c:v>
                </c:pt>
                <c:pt idx="8801">
                  <c:v>560.71848696618099</c:v>
                </c:pt>
                <c:pt idx="8802">
                  <c:v>560.78219773620401</c:v>
                </c:pt>
                <c:pt idx="8803">
                  <c:v>560.84590850622601</c:v>
                </c:pt>
                <c:pt idx="8804">
                  <c:v>560.90961927624801</c:v>
                </c:pt>
                <c:pt idx="8805">
                  <c:v>560.97333004627103</c:v>
                </c:pt>
                <c:pt idx="8806">
                  <c:v>561.03704081629303</c:v>
                </c:pt>
                <c:pt idx="8807">
                  <c:v>561.10075158631503</c:v>
                </c:pt>
                <c:pt idx="8808">
                  <c:v>561.16446235633805</c:v>
                </c:pt>
                <c:pt idx="8809">
                  <c:v>561.22817312636005</c:v>
                </c:pt>
                <c:pt idx="8810">
                  <c:v>561.29188389638205</c:v>
                </c:pt>
                <c:pt idx="8811">
                  <c:v>561.35559466640495</c:v>
                </c:pt>
                <c:pt idx="8812">
                  <c:v>561.41930543642695</c:v>
                </c:pt>
                <c:pt idx="8813">
                  <c:v>561.48301620644895</c:v>
                </c:pt>
                <c:pt idx="8814">
                  <c:v>561.54672697647197</c:v>
                </c:pt>
                <c:pt idx="8815">
                  <c:v>561.61043774649397</c:v>
                </c:pt>
                <c:pt idx="8816">
                  <c:v>561.67414851651597</c:v>
                </c:pt>
                <c:pt idx="8817">
                  <c:v>561.73785928653899</c:v>
                </c:pt>
                <c:pt idx="8818">
                  <c:v>561.80157005656099</c:v>
                </c:pt>
                <c:pt idx="8819">
                  <c:v>561.86528082658299</c:v>
                </c:pt>
                <c:pt idx="8820">
                  <c:v>561.92899159660601</c:v>
                </c:pt>
                <c:pt idx="8821">
                  <c:v>561.99270236662801</c:v>
                </c:pt>
                <c:pt idx="8822">
                  <c:v>562.05641313665001</c:v>
                </c:pt>
                <c:pt idx="8823">
                  <c:v>562.12012390667303</c:v>
                </c:pt>
                <c:pt idx="8824">
                  <c:v>562.18383467669503</c:v>
                </c:pt>
                <c:pt idx="8825">
                  <c:v>562.24754544671703</c:v>
                </c:pt>
                <c:pt idx="8826">
                  <c:v>562.31125621674005</c:v>
                </c:pt>
                <c:pt idx="8827">
                  <c:v>562.37496698676205</c:v>
                </c:pt>
                <c:pt idx="8828">
                  <c:v>562.43867775678405</c:v>
                </c:pt>
                <c:pt idx="8829">
                  <c:v>562.50238852680695</c:v>
                </c:pt>
                <c:pt idx="8830">
                  <c:v>562.56609929682895</c:v>
                </c:pt>
                <c:pt idx="8831">
                  <c:v>562.62981006685095</c:v>
                </c:pt>
                <c:pt idx="8832">
                  <c:v>562.69352083687397</c:v>
                </c:pt>
                <c:pt idx="8833">
                  <c:v>562.75723160689597</c:v>
                </c:pt>
                <c:pt idx="8834">
                  <c:v>562.82094237691797</c:v>
                </c:pt>
                <c:pt idx="8835">
                  <c:v>562.88465314694099</c:v>
                </c:pt>
                <c:pt idx="8836">
                  <c:v>562.94836391696299</c:v>
                </c:pt>
                <c:pt idx="8837">
                  <c:v>563.01207468698499</c:v>
                </c:pt>
                <c:pt idx="8838">
                  <c:v>563.07578545700801</c:v>
                </c:pt>
                <c:pt idx="8839">
                  <c:v>563.13949622703001</c:v>
                </c:pt>
                <c:pt idx="8840">
                  <c:v>563.20320699705303</c:v>
                </c:pt>
                <c:pt idx="8841">
                  <c:v>563.26691776707503</c:v>
                </c:pt>
                <c:pt idx="8842">
                  <c:v>563.33062853709703</c:v>
                </c:pt>
                <c:pt idx="8843">
                  <c:v>563.39433930712005</c:v>
                </c:pt>
                <c:pt idx="8844">
                  <c:v>563.45805007714205</c:v>
                </c:pt>
                <c:pt idx="8845">
                  <c:v>563.52176084716405</c:v>
                </c:pt>
                <c:pt idx="8846">
                  <c:v>563.58547161718695</c:v>
                </c:pt>
                <c:pt idx="8847">
                  <c:v>563.64918238720895</c:v>
                </c:pt>
                <c:pt idx="8848">
                  <c:v>563.71289315723095</c:v>
                </c:pt>
                <c:pt idx="8849">
                  <c:v>563.77660392725397</c:v>
                </c:pt>
                <c:pt idx="8850">
                  <c:v>563.84031469727597</c:v>
                </c:pt>
                <c:pt idx="8851">
                  <c:v>563.90402546729797</c:v>
                </c:pt>
                <c:pt idx="8852">
                  <c:v>563.96773623732099</c:v>
                </c:pt>
                <c:pt idx="8853">
                  <c:v>564.03144700734299</c:v>
                </c:pt>
                <c:pt idx="8854">
                  <c:v>564.09515777736499</c:v>
                </c:pt>
                <c:pt idx="8855">
                  <c:v>564.15886854738801</c:v>
                </c:pt>
                <c:pt idx="8856">
                  <c:v>564.22257931741001</c:v>
                </c:pt>
                <c:pt idx="8857">
                  <c:v>564.28629008743201</c:v>
                </c:pt>
                <c:pt idx="8858">
                  <c:v>564.35000085745503</c:v>
                </c:pt>
                <c:pt idx="8859">
                  <c:v>564.41371162747703</c:v>
                </c:pt>
                <c:pt idx="8860">
                  <c:v>564.47742239749903</c:v>
                </c:pt>
                <c:pt idx="8861">
                  <c:v>564.54113316752205</c:v>
                </c:pt>
                <c:pt idx="8862">
                  <c:v>564.60484393754405</c:v>
                </c:pt>
                <c:pt idx="8863">
                  <c:v>564.66855470756605</c:v>
                </c:pt>
                <c:pt idx="8864">
                  <c:v>564.73226547758895</c:v>
                </c:pt>
                <c:pt idx="8865">
                  <c:v>564.79597624761095</c:v>
                </c:pt>
                <c:pt idx="8866">
                  <c:v>564.85968701763295</c:v>
                </c:pt>
                <c:pt idx="8867">
                  <c:v>564.92339778765597</c:v>
                </c:pt>
                <c:pt idx="8868">
                  <c:v>564.98710855767797</c:v>
                </c:pt>
                <c:pt idx="8869">
                  <c:v>565.05081932769997</c:v>
                </c:pt>
                <c:pt idx="8870">
                  <c:v>565.11453009772299</c:v>
                </c:pt>
                <c:pt idx="8871">
                  <c:v>565.17824086774499</c:v>
                </c:pt>
                <c:pt idx="8872">
                  <c:v>565.24195163776699</c:v>
                </c:pt>
                <c:pt idx="8873">
                  <c:v>565.30566240779001</c:v>
                </c:pt>
                <c:pt idx="8874">
                  <c:v>565.36937317781201</c:v>
                </c:pt>
                <c:pt idx="8875">
                  <c:v>565.43308394783401</c:v>
                </c:pt>
                <c:pt idx="8876">
                  <c:v>565.49679471785703</c:v>
                </c:pt>
                <c:pt idx="8877">
                  <c:v>565.56050548787903</c:v>
                </c:pt>
                <c:pt idx="8878">
                  <c:v>565.62421625790103</c:v>
                </c:pt>
                <c:pt idx="8879">
                  <c:v>565.68792702792405</c:v>
                </c:pt>
                <c:pt idx="8880">
                  <c:v>565.75163779794605</c:v>
                </c:pt>
                <c:pt idx="8881">
                  <c:v>565.81534856796804</c:v>
                </c:pt>
                <c:pt idx="8882">
                  <c:v>565.87905933799095</c:v>
                </c:pt>
                <c:pt idx="8883">
                  <c:v>565.94277010801295</c:v>
                </c:pt>
                <c:pt idx="8884">
                  <c:v>566.00648087803495</c:v>
                </c:pt>
                <c:pt idx="8885">
                  <c:v>566.07019164805797</c:v>
                </c:pt>
                <c:pt idx="8886">
                  <c:v>566.13390241807997</c:v>
                </c:pt>
                <c:pt idx="8887">
                  <c:v>566.19761318810197</c:v>
                </c:pt>
                <c:pt idx="8888">
                  <c:v>566.26132395812499</c:v>
                </c:pt>
                <c:pt idx="8889">
                  <c:v>566.32503472814699</c:v>
                </c:pt>
                <c:pt idx="8890">
                  <c:v>566.38874549816899</c:v>
                </c:pt>
                <c:pt idx="8891">
                  <c:v>566.45245626819201</c:v>
                </c:pt>
                <c:pt idx="8892">
                  <c:v>566.51616703821401</c:v>
                </c:pt>
                <c:pt idx="8893">
                  <c:v>566.57987780823703</c:v>
                </c:pt>
                <c:pt idx="8894">
                  <c:v>566.64358857825903</c:v>
                </c:pt>
                <c:pt idx="8895">
                  <c:v>566.70729934828103</c:v>
                </c:pt>
                <c:pt idx="8896">
                  <c:v>566.77101011830405</c:v>
                </c:pt>
                <c:pt idx="8897">
                  <c:v>566.83472088832605</c:v>
                </c:pt>
                <c:pt idx="8898">
                  <c:v>566.89843165834804</c:v>
                </c:pt>
                <c:pt idx="8899">
                  <c:v>566.96214242837095</c:v>
                </c:pt>
                <c:pt idx="8900">
                  <c:v>567.02585319839295</c:v>
                </c:pt>
                <c:pt idx="8901">
                  <c:v>567.08956396841495</c:v>
                </c:pt>
                <c:pt idx="8902">
                  <c:v>567.15327473843797</c:v>
                </c:pt>
                <c:pt idx="8903">
                  <c:v>567.21698550845997</c:v>
                </c:pt>
                <c:pt idx="8904">
                  <c:v>567.28069627848197</c:v>
                </c:pt>
                <c:pt idx="8905">
                  <c:v>567.34440704850499</c:v>
                </c:pt>
                <c:pt idx="8906">
                  <c:v>567.40811781852699</c:v>
                </c:pt>
                <c:pt idx="8907">
                  <c:v>567.47182858854899</c:v>
                </c:pt>
                <c:pt idx="8908">
                  <c:v>567.53553935857201</c:v>
                </c:pt>
                <c:pt idx="8909">
                  <c:v>567.59925012859401</c:v>
                </c:pt>
                <c:pt idx="8910">
                  <c:v>567.66296089861601</c:v>
                </c:pt>
                <c:pt idx="8911">
                  <c:v>567.72667166863903</c:v>
                </c:pt>
                <c:pt idx="8912">
                  <c:v>567.79038243866103</c:v>
                </c:pt>
                <c:pt idx="8913">
                  <c:v>567.85409320868303</c:v>
                </c:pt>
                <c:pt idx="8914">
                  <c:v>567.91780397870605</c:v>
                </c:pt>
                <c:pt idx="8915">
                  <c:v>567.98151474872805</c:v>
                </c:pt>
                <c:pt idx="8916">
                  <c:v>568.04522551875004</c:v>
                </c:pt>
                <c:pt idx="8917">
                  <c:v>568.10893628877295</c:v>
                </c:pt>
                <c:pt idx="8918">
                  <c:v>568.17264705879495</c:v>
                </c:pt>
                <c:pt idx="8919">
                  <c:v>568.23635782881695</c:v>
                </c:pt>
                <c:pt idx="8920">
                  <c:v>568.30006859883997</c:v>
                </c:pt>
                <c:pt idx="8921">
                  <c:v>568.36377936886197</c:v>
                </c:pt>
                <c:pt idx="8922">
                  <c:v>568.42749013888397</c:v>
                </c:pt>
                <c:pt idx="8923">
                  <c:v>568.49120090890699</c:v>
                </c:pt>
                <c:pt idx="8924">
                  <c:v>568.55491167892899</c:v>
                </c:pt>
                <c:pt idx="8925">
                  <c:v>568.61862244895099</c:v>
                </c:pt>
                <c:pt idx="8926">
                  <c:v>568.68233321897401</c:v>
                </c:pt>
                <c:pt idx="8927">
                  <c:v>568.74604398899601</c:v>
                </c:pt>
                <c:pt idx="8928">
                  <c:v>568.80975475901801</c:v>
                </c:pt>
                <c:pt idx="8929">
                  <c:v>568.87346552904103</c:v>
                </c:pt>
                <c:pt idx="8930">
                  <c:v>568.93717629906303</c:v>
                </c:pt>
                <c:pt idx="8931">
                  <c:v>569.00088706908502</c:v>
                </c:pt>
                <c:pt idx="8932">
                  <c:v>569.06459783910805</c:v>
                </c:pt>
                <c:pt idx="8933">
                  <c:v>569.12830860913004</c:v>
                </c:pt>
                <c:pt idx="8934">
                  <c:v>569.19201937915204</c:v>
                </c:pt>
                <c:pt idx="8935">
                  <c:v>569.25573014917495</c:v>
                </c:pt>
                <c:pt idx="8936">
                  <c:v>569.31944091919695</c:v>
                </c:pt>
                <c:pt idx="8937">
                  <c:v>569.38315168921895</c:v>
                </c:pt>
                <c:pt idx="8938">
                  <c:v>569.44686245924197</c:v>
                </c:pt>
                <c:pt idx="8939">
                  <c:v>569.51057322926397</c:v>
                </c:pt>
                <c:pt idx="8940">
                  <c:v>569.57428399928597</c:v>
                </c:pt>
                <c:pt idx="8941">
                  <c:v>569.63799476930899</c:v>
                </c:pt>
                <c:pt idx="8942">
                  <c:v>569.70170553933099</c:v>
                </c:pt>
                <c:pt idx="8943">
                  <c:v>569.76541630935299</c:v>
                </c:pt>
                <c:pt idx="8944">
                  <c:v>569.82912707937601</c:v>
                </c:pt>
                <c:pt idx="8945">
                  <c:v>569.89283784939801</c:v>
                </c:pt>
                <c:pt idx="8946">
                  <c:v>569.95654861942103</c:v>
                </c:pt>
                <c:pt idx="8947">
                  <c:v>570.02025938944303</c:v>
                </c:pt>
                <c:pt idx="8948">
                  <c:v>570.08397015946503</c:v>
                </c:pt>
                <c:pt idx="8949">
                  <c:v>570.14768092948805</c:v>
                </c:pt>
                <c:pt idx="8950">
                  <c:v>570.21139169951005</c:v>
                </c:pt>
                <c:pt idx="8951">
                  <c:v>570.27510246953204</c:v>
                </c:pt>
                <c:pt idx="8952">
                  <c:v>570.33881323955495</c:v>
                </c:pt>
                <c:pt idx="8953">
                  <c:v>570.40252400957695</c:v>
                </c:pt>
                <c:pt idx="8954">
                  <c:v>570.46623477959895</c:v>
                </c:pt>
                <c:pt idx="8955">
                  <c:v>570.52994554962197</c:v>
                </c:pt>
                <c:pt idx="8956">
                  <c:v>570.59365631964397</c:v>
                </c:pt>
                <c:pt idx="8957">
                  <c:v>570.65736708966597</c:v>
                </c:pt>
                <c:pt idx="8958">
                  <c:v>570.72107785968899</c:v>
                </c:pt>
                <c:pt idx="8959">
                  <c:v>570.78478862971099</c:v>
                </c:pt>
                <c:pt idx="8960">
                  <c:v>570.84849939973299</c:v>
                </c:pt>
                <c:pt idx="8961">
                  <c:v>570.91221016975601</c:v>
                </c:pt>
                <c:pt idx="8962">
                  <c:v>570.97592093977801</c:v>
                </c:pt>
                <c:pt idx="8963">
                  <c:v>571.03963170980001</c:v>
                </c:pt>
                <c:pt idx="8964">
                  <c:v>571.10334247982303</c:v>
                </c:pt>
                <c:pt idx="8965">
                  <c:v>571.16705324984503</c:v>
                </c:pt>
                <c:pt idx="8966">
                  <c:v>571.23076401986702</c:v>
                </c:pt>
                <c:pt idx="8967">
                  <c:v>571.29447478989005</c:v>
                </c:pt>
                <c:pt idx="8968">
                  <c:v>571.35818555991204</c:v>
                </c:pt>
                <c:pt idx="8969">
                  <c:v>571.42189632993404</c:v>
                </c:pt>
                <c:pt idx="8970">
                  <c:v>571.48560709995695</c:v>
                </c:pt>
                <c:pt idx="8971">
                  <c:v>571.54931786997895</c:v>
                </c:pt>
                <c:pt idx="8972">
                  <c:v>571.61302864000095</c:v>
                </c:pt>
                <c:pt idx="8973">
                  <c:v>571.67673941002397</c:v>
                </c:pt>
                <c:pt idx="8974">
                  <c:v>571.74045018004597</c:v>
                </c:pt>
                <c:pt idx="8975">
                  <c:v>571.80416095006797</c:v>
                </c:pt>
                <c:pt idx="8976">
                  <c:v>571.86787172009099</c:v>
                </c:pt>
                <c:pt idx="8977">
                  <c:v>571.93158249011299</c:v>
                </c:pt>
                <c:pt idx="8978">
                  <c:v>571.99529326013499</c:v>
                </c:pt>
                <c:pt idx="8979">
                  <c:v>572.05900403015801</c:v>
                </c:pt>
                <c:pt idx="8980">
                  <c:v>572.12271480018001</c:v>
                </c:pt>
                <c:pt idx="8981">
                  <c:v>572.186425570202</c:v>
                </c:pt>
                <c:pt idx="8982">
                  <c:v>572.25013634022503</c:v>
                </c:pt>
                <c:pt idx="8983">
                  <c:v>572.31384711024702</c:v>
                </c:pt>
                <c:pt idx="8984">
                  <c:v>572.37755788026902</c:v>
                </c:pt>
                <c:pt idx="8985">
                  <c:v>572.44126865029205</c:v>
                </c:pt>
                <c:pt idx="8986">
                  <c:v>572.50497942031404</c:v>
                </c:pt>
                <c:pt idx="8987">
                  <c:v>572.56869019033604</c:v>
                </c:pt>
                <c:pt idx="8988">
                  <c:v>572.63240096035895</c:v>
                </c:pt>
                <c:pt idx="8989">
                  <c:v>572.69611173038095</c:v>
                </c:pt>
                <c:pt idx="8990">
                  <c:v>572.75982250040295</c:v>
                </c:pt>
                <c:pt idx="8991">
                  <c:v>572.82353327042597</c:v>
                </c:pt>
                <c:pt idx="8992">
                  <c:v>572.88724404044797</c:v>
                </c:pt>
                <c:pt idx="8993">
                  <c:v>572.95095481046997</c:v>
                </c:pt>
                <c:pt idx="8994">
                  <c:v>573.01466558049299</c:v>
                </c:pt>
                <c:pt idx="8995">
                  <c:v>573.07837635051499</c:v>
                </c:pt>
                <c:pt idx="8996">
                  <c:v>573.14208712053698</c:v>
                </c:pt>
                <c:pt idx="8997">
                  <c:v>573.20579789056001</c:v>
                </c:pt>
                <c:pt idx="8998">
                  <c:v>573.26950866058201</c:v>
                </c:pt>
                <c:pt idx="8999">
                  <c:v>573.33321943060503</c:v>
                </c:pt>
                <c:pt idx="9000">
                  <c:v>573.39693020062703</c:v>
                </c:pt>
                <c:pt idx="9001">
                  <c:v>573.46064097064902</c:v>
                </c:pt>
                <c:pt idx="9002">
                  <c:v>573.52435174067205</c:v>
                </c:pt>
                <c:pt idx="9003">
                  <c:v>573.58806251069404</c:v>
                </c:pt>
                <c:pt idx="9004">
                  <c:v>573.65177328071604</c:v>
                </c:pt>
                <c:pt idx="9005">
                  <c:v>573.71548405073895</c:v>
                </c:pt>
                <c:pt idx="9006">
                  <c:v>573.77919482076095</c:v>
                </c:pt>
                <c:pt idx="9007">
                  <c:v>573.84290559078295</c:v>
                </c:pt>
                <c:pt idx="9008">
                  <c:v>573.90661636080597</c:v>
                </c:pt>
                <c:pt idx="9009">
                  <c:v>573.97032713082797</c:v>
                </c:pt>
                <c:pt idx="9010">
                  <c:v>574.03403790084997</c:v>
                </c:pt>
                <c:pt idx="9011">
                  <c:v>574.09774867087299</c:v>
                </c:pt>
                <c:pt idx="9012">
                  <c:v>574.16145944089499</c:v>
                </c:pt>
                <c:pt idx="9013">
                  <c:v>574.22517021091699</c:v>
                </c:pt>
                <c:pt idx="9014">
                  <c:v>574.28888098094001</c:v>
                </c:pt>
                <c:pt idx="9015">
                  <c:v>574.35259175096201</c:v>
                </c:pt>
                <c:pt idx="9016">
                  <c:v>574.416302520984</c:v>
                </c:pt>
                <c:pt idx="9017">
                  <c:v>574.48001329100703</c:v>
                </c:pt>
                <c:pt idx="9018">
                  <c:v>574.54372406102902</c:v>
                </c:pt>
                <c:pt idx="9019">
                  <c:v>574.60743483105102</c:v>
                </c:pt>
                <c:pt idx="9020">
                  <c:v>574.67114560107404</c:v>
                </c:pt>
                <c:pt idx="9021">
                  <c:v>574.73485637109604</c:v>
                </c:pt>
                <c:pt idx="9022">
                  <c:v>574.79856714111804</c:v>
                </c:pt>
                <c:pt idx="9023">
                  <c:v>574.86227791114095</c:v>
                </c:pt>
                <c:pt idx="9024">
                  <c:v>574.92598868116295</c:v>
                </c:pt>
                <c:pt idx="9025">
                  <c:v>574.98969945118495</c:v>
                </c:pt>
                <c:pt idx="9026">
                  <c:v>575.05341022120797</c:v>
                </c:pt>
                <c:pt idx="9027">
                  <c:v>575.11712099122997</c:v>
                </c:pt>
                <c:pt idx="9028">
                  <c:v>575.18083176125197</c:v>
                </c:pt>
                <c:pt idx="9029">
                  <c:v>575.24454253127499</c:v>
                </c:pt>
                <c:pt idx="9030">
                  <c:v>575.30825330129699</c:v>
                </c:pt>
                <c:pt idx="9031">
                  <c:v>575.37196407131898</c:v>
                </c:pt>
                <c:pt idx="9032">
                  <c:v>575.43567484134201</c:v>
                </c:pt>
                <c:pt idx="9033">
                  <c:v>575.499385611364</c:v>
                </c:pt>
                <c:pt idx="9034">
                  <c:v>575.563096381386</c:v>
                </c:pt>
                <c:pt idx="9035">
                  <c:v>575.62680715140903</c:v>
                </c:pt>
                <c:pt idx="9036">
                  <c:v>575.69051792143102</c:v>
                </c:pt>
                <c:pt idx="9037">
                  <c:v>575.75422869145302</c:v>
                </c:pt>
                <c:pt idx="9038">
                  <c:v>575.81793946147604</c:v>
                </c:pt>
                <c:pt idx="9039">
                  <c:v>575.88165023149804</c:v>
                </c:pt>
                <c:pt idx="9040">
                  <c:v>575.94536100152004</c:v>
                </c:pt>
                <c:pt idx="9041">
                  <c:v>576.00907177154295</c:v>
                </c:pt>
                <c:pt idx="9042">
                  <c:v>576.07278254156495</c:v>
                </c:pt>
                <c:pt idx="9043">
                  <c:v>576.13649331158695</c:v>
                </c:pt>
                <c:pt idx="9044">
                  <c:v>576.20020408160997</c:v>
                </c:pt>
                <c:pt idx="9045">
                  <c:v>576.26391485163197</c:v>
                </c:pt>
                <c:pt idx="9046">
                  <c:v>576.32762562165397</c:v>
                </c:pt>
                <c:pt idx="9047">
                  <c:v>576.39133639167699</c:v>
                </c:pt>
                <c:pt idx="9048">
                  <c:v>576.45504716169899</c:v>
                </c:pt>
                <c:pt idx="9049">
                  <c:v>576.51875793172098</c:v>
                </c:pt>
                <c:pt idx="9050">
                  <c:v>576.58246870174401</c:v>
                </c:pt>
                <c:pt idx="9051">
                  <c:v>576.646179471766</c:v>
                </c:pt>
                <c:pt idx="9052">
                  <c:v>576.70989024178903</c:v>
                </c:pt>
                <c:pt idx="9053">
                  <c:v>576.77360101181102</c:v>
                </c:pt>
                <c:pt idx="9054">
                  <c:v>576.83731178183302</c:v>
                </c:pt>
                <c:pt idx="9055">
                  <c:v>576.90102255185604</c:v>
                </c:pt>
                <c:pt idx="9056">
                  <c:v>576.96473332187804</c:v>
                </c:pt>
                <c:pt idx="9057">
                  <c:v>577.02844409190004</c:v>
                </c:pt>
                <c:pt idx="9058">
                  <c:v>577.09215486192295</c:v>
                </c:pt>
                <c:pt idx="9059">
                  <c:v>577.15586563194495</c:v>
                </c:pt>
                <c:pt idx="9060">
                  <c:v>577.21957640196695</c:v>
                </c:pt>
                <c:pt idx="9061">
                  <c:v>577.28328717198997</c:v>
                </c:pt>
                <c:pt idx="9062">
                  <c:v>577.34699794201197</c:v>
                </c:pt>
                <c:pt idx="9063">
                  <c:v>577.41070871203397</c:v>
                </c:pt>
                <c:pt idx="9064">
                  <c:v>577.47441948205699</c:v>
                </c:pt>
                <c:pt idx="9065">
                  <c:v>577.53813025207899</c:v>
                </c:pt>
                <c:pt idx="9066">
                  <c:v>577.60184102210098</c:v>
                </c:pt>
                <c:pt idx="9067">
                  <c:v>577.66555179212401</c:v>
                </c:pt>
                <c:pt idx="9068">
                  <c:v>577.729262562146</c:v>
                </c:pt>
                <c:pt idx="9069">
                  <c:v>577.792973332168</c:v>
                </c:pt>
                <c:pt idx="9070">
                  <c:v>577.85668410219102</c:v>
                </c:pt>
                <c:pt idx="9071">
                  <c:v>577.92039487221302</c:v>
                </c:pt>
                <c:pt idx="9072">
                  <c:v>577.98410564223502</c:v>
                </c:pt>
                <c:pt idx="9073">
                  <c:v>578.04781641225804</c:v>
                </c:pt>
                <c:pt idx="9074">
                  <c:v>578.11152718228004</c:v>
                </c:pt>
                <c:pt idx="9075">
                  <c:v>578.17523795230204</c:v>
                </c:pt>
                <c:pt idx="9076">
                  <c:v>578.23894872232495</c:v>
                </c:pt>
                <c:pt idx="9077">
                  <c:v>578.30265949234695</c:v>
                </c:pt>
                <c:pt idx="9078">
                  <c:v>578.36637026236895</c:v>
                </c:pt>
                <c:pt idx="9079">
                  <c:v>578.43008103239197</c:v>
                </c:pt>
                <c:pt idx="9080">
                  <c:v>578.49379180241397</c:v>
                </c:pt>
                <c:pt idx="9081">
                  <c:v>578.55750257243596</c:v>
                </c:pt>
                <c:pt idx="9082">
                  <c:v>578.62121334245899</c:v>
                </c:pt>
                <c:pt idx="9083">
                  <c:v>578.68492411248099</c:v>
                </c:pt>
                <c:pt idx="9084">
                  <c:v>578.74863488250298</c:v>
                </c:pt>
                <c:pt idx="9085">
                  <c:v>578.81234565252601</c:v>
                </c:pt>
                <c:pt idx="9086">
                  <c:v>578.876056422548</c:v>
                </c:pt>
                <c:pt idx="9087">
                  <c:v>578.93976719257</c:v>
                </c:pt>
                <c:pt idx="9088">
                  <c:v>579.00347796259302</c:v>
                </c:pt>
                <c:pt idx="9089">
                  <c:v>579.06718873261502</c:v>
                </c:pt>
                <c:pt idx="9090">
                  <c:v>579.13089950263702</c:v>
                </c:pt>
                <c:pt idx="9091">
                  <c:v>579.19461027266004</c:v>
                </c:pt>
                <c:pt idx="9092">
                  <c:v>579.25832104268204</c:v>
                </c:pt>
                <c:pt idx="9093">
                  <c:v>579.32203181270404</c:v>
                </c:pt>
                <c:pt idx="9094">
                  <c:v>579.38574258272695</c:v>
                </c:pt>
                <c:pt idx="9095">
                  <c:v>579.44945335274895</c:v>
                </c:pt>
                <c:pt idx="9096">
                  <c:v>579.51316412277095</c:v>
                </c:pt>
                <c:pt idx="9097">
                  <c:v>579.57687489279397</c:v>
                </c:pt>
                <c:pt idx="9098">
                  <c:v>579.64058566281597</c:v>
                </c:pt>
                <c:pt idx="9099">
                  <c:v>579.70429643283796</c:v>
                </c:pt>
                <c:pt idx="9100">
                  <c:v>579.76800720286099</c:v>
                </c:pt>
                <c:pt idx="9101">
                  <c:v>579.83171797288298</c:v>
                </c:pt>
                <c:pt idx="9102">
                  <c:v>579.89542874290498</c:v>
                </c:pt>
                <c:pt idx="9103">
                  <c:v>579.959139512928</c:v>
                </c:pt>
                <c:pt idx="9104">
                  <c:v>580.02285028295</c:v>
                </c:pt>
                <c:pt idx="9105">
                  <c:v>580.08656105297302</c:v>
                </c:pt>
                <c:pt idx="9106">
                  <c:v>580.15027182299502</c:v>
                </c:pt>
                <c:pt idx="9107">
                  <c:v>580.21398259301702</c:v>
                </c:pt>
                <c:pt idx="9108">
                  <c:v>580.27769336304004</c:v>
                </c:pt>
                <c:pt idx="9109">
                  <c:v>580.34140413306204</c:v>
                </c:pt>
                <c:pt idx="9110">
                  <c:v>580.40511490308404</c:v>
                </c:pt>
                <c:pt idx="9111">
                  <c:v>580.46882567310695</c:v>
                </c:pt>
                <c:pt idx="9112">
                  <c:v>580.53253644312895</c:v>
                </c:pt>
                <c:pt idx="9113">
                  <c:v>580.59624721315095</c:v>
                </c:pt>
                <c:pt idx="9114">
                  <c:v>580.65995798317397</c:v>
                </c:pt>
                <c:pt idx="9115">
                  <c:v>580.72366875319597</c:v>
                </c:pt>
                <c:pt idx="9116">
                  <c:v>580.78737952321796</c:v>
                </c:pt>
                <c:pt idx="9117">
                  <c:v>580.85109029324099</c:v>
                </c:pt>
                <c:pt idx="9118">
                  <c:v>580.91480106326298</c:v>
                </c:pt>
                <c:pt idx="9119">
                  <c:v>580.97851183328498</c:v>
                </c:pt>
                <c:pt idx="9120">
                  <c:v>581.04222260330801</c:v>
                </c:pt>
                <c:pt idx="9121">
                  <c:v>581.10593337333</c:v>
                </c:pt>
                <c:pt idx="9122">
                  <c:v>581.169644143352</c:v>
                </c:pt>
                <c:pt idx="9123">
                  <c:v>581.23335491337502</c:v>
                </c:pt>
                <c:pt idx="9124">
                  <c:v>581.29706568339702</c:v>
                </c:pt>
                <c:pt idx="9125">
                  <c:v>581.36077645341902</c:v>
                </c:pt>
                <c:pt idx="9126">
                  <c:v>581.42448722344204</c:v>
                </c:pt>
                <c:pt idx="9127">
                  <c:v>581.48819799346404</c:v>
                </c:pt>
                <c:pt idx="9128">
                  <c:v>581.55190876348604</c:v>
                </c:pt>
                <c:pt idx="9129">
                  <c:v>581.61561953350895</c:v>
                </c:pt>
                <c:pt idx="9130">
                  <c:v>581.67933030353095</c:v>
                </c:pt>
                <c:pt idx="9131">
                  <c:v>581.74304107355294</c:v>
                </c:pt>
                <c:pt idx="9132">
                  <c:v>581.80675184357597</c:v>
                </c:pt>
                <c:pt idx="9133">
                  <c:v>581.87046261359797</c:v>
                </c:pt>
                <c:pt idx="9134">
                  <c:v>581.93417338361996</c:v>
                </c:pt>
                <c:pt idx="9135">
                  <c:v>581.99788415364299</c:v>
                </c:pt>
                <c:pt idx="9136">
                  <c:v>582.06159492366498</c:v>
                </c:pt>
                <c:pt idx="9137">
                  <c:v>582.12530569368698</c:v>
                </c:pt>
                <c:pt idx="9138">
                  <c:v>582.18901646371</c:v>
                </c:pt>
                <c:pt idx="9139">
                  <c:v>582.252727233732</c:v>
                </c:pt>
                <c:pt idx="9140">
                  <c:v>582.316438003754</c:v>
                </c:pt>
                <c:pt idx="9141">
                  <c:v>582.38014877377702</c:v>
                </c:pt>
                <c:pt idx="9142">
                  <c:v>582.44385954379902</c:v>
                </c:pt>
                <c:pt idx="9143">
                  <c:v>582.50757031382102</c:v>
                </c:pt>
                <c:pt idx="9144">
                  <c:v>582.57128108384404</c:v>
                </c:pt>
                <c:pt idx="9145">
                  <c:v>582.63499185386604</c:v>
                </c:pt>
                <c:pt idx="9146">
                  <c:v>582.69870262388804</c:v>
                </c:pt>
                <c:pt idx="9147">
                  <c:v>582.76241339391095</c:v>
                </c:pt>
                <c:pt idx="9148">
                  <c:v>582.82612416393295</c:v>
                </c:pt>
                <c:pt idx="9149">
                  <c:v>582.88983493395494</c:v>
                </c:pt>
                <c:pt idx="9150">
                  <c:v>582.95354570397797</c:v>
                </c:pt>
                <c:pt idx="9151">
                  <c:v>583.01725647399996</c:v>
                </c:pt>
                <c:pt idx="9152">
                  <c:v>583.08096724402196</c:v>
                </c:pt>
                <c:pt idx="9153">
                  <c:v>583.14467801404498</c:v>
                </c:pt>
                <c:pt idx="9154">
                  <c:v>583.20838878406698</c:v>
                </c:pt>
                <c:pt idx="9155">
                  <c:v>583.27209955408898</c:v>
                </c:pt>
                <c:pt idx="9156">
                  <c:v>583.335810324112</c:v>
                </c:pt>
                <c:pt idx="9157">
                  <c:v>583.399521094134</c:v>
                </c:pt>
                <c:pt idx="9158">
                  <c:v>583.46323186415702</c:v>
                </c:pt>
                <c:pt idx="9159">
                  <c:v>583.52694263417902</c:v>
                </c:pt>
                <c:pt idx="9160">
                  <c:v>583.59065340420102</c:v>
                </c:pt>
                <c:pt idx="9161">
                  <c:v>583.65436417422404</c:v>
                </c:pt>
                <c:pt idx="9162">
                  <c:v>583.71807494424604</c:v>
                </c:pt>
                <c:pt idx="9163">
                  <c:v>583.78178571426804</c:v>
                </c:pt>
                <c:pt idx="9164">
                  <c:v>583.84549648429095</c:v>
                </c:pt>
                <c:pt idx="9165">
                  <c:v>583.90920725431295</c:v>
                </c:pt>
                <c:pt idx="9166">
                  <c:v>583.97291802433494</c:v>
                </c:pt>
                <c:pt idx="9167">
                  <c:v>584.03662879435797</c:v>
                </c:pt>
                <c:pt idx="9168">
                  <c:v>584.10033956437996</c:v>
                </c:pt>
                <c:pt idx="9169">
                  <c:v>584.16405033440196</c:v>
                </c:pt>
                <c:pt idx="9170">
                  <c:v>584.22776110442499</c:v>
                </c:pt>
                <c:pt idx="9171">
                  <c:v>584.29147187444698</c:v>
                </c:pt>
                <c:pt idx="9172">
                  <c:v>584.35518264446898</c:v>
                </c:pt>
                <c:pt idx="9173">
                  <c:v>584.418893414492</c:v>
                </c:pt>
                <c:pt idx="9174">
                  <c:v>584.482604184514</c:v>
                </c:pt>
                <c:pt idx="9175">
                  <c:v>584.546314954536</c:v>
                </c:pt>
                <c:pt idx="9176">
                  <c:v>584.61002572455902</c:v>
                </c:pt>
                <c:pt idx="9177">
                  <c:v>584.67373649458102</c:v>
                </c:pt>
                <c:pt idx="9178">
                  <c:v>584.73744726460302</c:v>
                </c:pt>
                <c:pt idx="9179">
                  <c:v>584.80115803462604</c:v>
                </c:pt>
                <c:pt idx="9180">
                  <c:v>584.86486880464804</c:v>
                </c:pt>
                <c:pt idx="9181">
                  <c:v>584.92857957467004</c:v>
                </c:pt>
                <c:pt idx="9182">
                  <c:v>584.99229034469295</c:v>
                </c:pt>
                <c:pt idx="9183">
                  <c:v>585.05600111471495</c:v>
                </c:pt>
                <c:pt idx="9184">
                  <c:v>585.11971188473694</c:v>
                </c:pt>
                <c:pt idx="9185">
                  <c:v>585.18342265475997</c:v>
                </c:pt>
                <c:pt idx="9186">
                  <c:v>585.24713342478196</c:v>
                </c:pt>
                <c:pt idx="9187">
                  <c:v>585.31084419480396</c:v>
                </c:pt>
                <c:pt idx="9188">
                  <c:v>585.37455496482698</c:v>
                </c:pt>
                <c:pt idx="9189">
                  <c:v>585.43826573484898</c:v>
                </c:pt>
                <c:pt idx="9190">
                  <c:v>585.50197650487098</c:v>
                </c:pt>
                <c:pt idx="9191">
                  <c:v>585.565687274894</c:v>
                </c:pt>
                <c:pt idx="9192">
                  <c:v>585.629398044916</c:v>
                </c:pt>
                <c:pt idx="9193">
                  <c:v>585.693108814938</c:v>
                </c:pt>
                <c:pt idx="9194">
                  <c:v>585.75681958496102</c:v>
                </c:pt>
                <c:pt idx="9195">
                  <c:v>585.82053035498302</c:v>
                </c:pt>
                <c:pt idx="9196">
                  <c:v>585.88424112500502</c:v>
                </c:pt>
                <c:pt idx="9197">
                  <c:v>585.94795189502804</c:v>
                </c:pt>
                <c:pt idx="9198">
                  <c:v>586.01166266505004</c:v>
                </c:pt>
                <c:pt idx="9199">
                  <c:v>586.07537343507204</c:v>
                </c:pt>
                <c:pt idx="9200">
                  <c:v>586.13908420509495</c:v>
                </c:pt>
                <c:pt idx="9201">
                  <c:v>586.20279497511694</c:v>
                </c:pt>
                <c:pt idx="9202">
                  <c:v>586.26650574513906</c:v>
                </c:pt>
                <c:pt idx="9203">
                  <c:v>586.33021651516196</c:v>
                </c:pt>
                <c:pt idx="9204">
                  <c:v>586.39392728518396</c:v>
                </c:pt>
                <c:pt idx="9205">
                  <c:v>586.45763805520596</c:v>
                </c:pt>
                <c:pt idx="9206">
                  <c:v>586.52134882522898</c:v>
                </c:pt>
                <c:pt idx="9207">
                  <c:v>586.58505959525098</c:v>
                </c:pt>
                <c:pt idx="9208">
                  <c:v>586.64877036527298</c:v>
                </c:pt>
                <c:pt idx="9209">
                  <c:v>586.712481135296</c:v>
                </c:pt>
                <c:pt idx="9210">
                  <c:v>586.776191905318</c:v>
                </c:pt>
                <c:pt idx="9211">
                  <c:v>586.83990267534102</c:v>
                </c:pt>
                <c:pt idx="9212">
                  <c:v>586.90361344536302</c:v>
                </c:pt>
                <c:pt idx="9213">
                  <c:v>586.96732421538502</c:v>
                </c:pt>
                <c:pt idx="9214">
                  <c:v>587.03103498540804</c:v>
                </c:pt>
                <c:pt idx="9215">
                  <c:v>587.09474575543004</c:v>
                </c:pt>
                <c:pt idx="9216">
                  <c:v>587.15845652545204</c:v>
                </c:pt>
                <c:pt idx="9217">
                  <c:v>587.22216729547495</c:v>
                </c:pt>
                <c:pt idx="9218">
                  <c:v>587.28587806549695</c:v>
                </c:pt>
                <c:pt idx="9219">
                  <c:v>587.34958883551894</c:v>
                </c:pt>
                <c:pt idx="9220">
                  <c:v>587.41329960554197</c:v>
                </c:pt>
                <c:pt idx="9221">
                  <c:v>587.47701037556396</c:v>
                </c:pt>
                <c:pt idx="9222">
                  <c:v>587.54072114558596</c:v>
                </c:pt>
                <c:pt idx="9223">
                  <c:v>587.60443191560898</c:v>
                </c:pt>
                <c:pt idx="9224">
                  <c:v>587.66814268563098</c:v>
                </c:pt>
                <c:pt idx="9225">
                  <c:v>587.73185345565298</c:v>
                </c:pt>
                <c:pt idx="9226">
                  <c:v>587.795564225676</c:v>
                </c:pt>
                <c:pt idx="9227">
                  <c:v>587.859274995698</c:v>
                </c:pt>
                <c:pt idx="9228">
                  <c:v>587.92298576572</c:v>
                </c:pt>
                <c:pt idx="9229">
                  <c:v>587.98669653574302</c:v>
                </c:pt>
                <c:pt idx="9230">
                  <c:v>588.05040730576502</c:v>
                </c:pt>
                <c:pt idx="9231">
                  <c:v>588.11411807578702</c:v>
                </c:pt>
                <c:pt idx="9232">
                  <c:v>588.17782884581004</c:v>
                </c:pt>
                <c:pt idx="9233">
                  <c:v>588.24153961583204</c:v>
                </c:pt>
                <c:pt idx="9234">
                  <c:v>588.30525038585404</c:v>
                </c:pt>
                <c:pt idx="9235">
                  <c:v>588.36896115587695</c:v>
                </c:pt>
                <c:pt idx="9236">
                  <c:v>588.43267192589894</c:v>
                </c:pt>
                <c:pt idx="9237">
                  <c:v>588.49638269592106</c:v>
                </c:pt>
                <c:pt idx="9238">
                  <c:v>588.56009346594396</c:v>
                </c:pt>
                <c:pt idx="9239">
                  <c:v>588.62380423596596</c:v>
                </c:pt>
                <c:pt idx="9240">
                  <c:v>588.68751500598796</c:v>
                </c:pt>
                <c:pt idx="9241">
                  <c:v>588.75122577601098</c:v>
                </c:pt>
                <c:pt idx="9242">
                  <c:v>588.81493654603298</c:v>
                </c:pt>
                <c:pt idx="9243">
                  <c:v>588.87864731605498</c:v>
                </c:pt>
                <c:pt idx="9244">
                  <c:v>588.942358086078</c:v>
                </c:pt>
                <c:pt idx="9245">
                  <c:v>589.0060688561</c:v>
                </c:pt>
                <c:pt idx="9246">
                  <c:v>589.069779626122</c:v>
                </c:pt>
                <c:pt idx="9247">
                  <c:v>589.13349039614502</c:v>
                </c:pt>
                <c:pt idx="9248">
                  <c:v>589.19720116616702</c:v>
                </c:pt>
                <c:pt idx="9249">
                  <c:v>589.26091193618902</c:v>
                </c:pt>
                <c:pt idx="9250">
                  <c:v>589.32462270621204</c:v>
                </c:pt>
                <c:pt idx="9251">
                  <c:v>589.38833347623404</c:v>
                </c:pt>
                <c:pt idx="9252">
                  <c:v>589.45204424625604</c:v>
                </c:pt>
                <c:pt idx="9253">
                  <c:v>589.51575501627894</c:v>
                </c:pt>
                <c:pt idx="9254">
                  <c:v>589.57946578630094</c:v>
                </c:pt>
                <c:pt idx="9255">
                  <c:v>589.64317655632306</c:v>
                </c:pt>
                <c:pt idx="9256">
                  <c:v>589.70688732634596</c:v>
                </c:pt>
                <c:pt idx="9257">
                  <c:v>589.77059809636796</c:v>
                </c:pt>
                <c:pt idx="9258">
                  <c:v>589.83430886638996</c:v>
                </c:pt>
                <c:pt idx="9259">
                  <c:v>589.89801963641298</c:v>
                </c:pt>
                <c:pt idx="9260">
                  <c:v>589.96173040643498</c:v>
                </c:pt>
                <c:pt idx="9261">
                  <c:v>590.02544117645698</c:v>
                </c:pt>
                <c:pt idx="9262">
                  <c:v>590.08915194648</c:v>
                </c:pt>
                <c:pt idx="9263">
                  <c:v>590.152862716502</c:v>
                </c:pt>
                <c:pt idx="9264">
                  <c:v>590.21657348652502</c:v>
                </c:pt>
                <c:pt idx="9265">
                  <c:v>590.28028425654702</c:v>
                </c:pt>
                <c:pt idx="9266">
                  <c:v>590.34399502656902</c:v>
                </c:pt>
                <c:pt idx="9267">
                  <c:v>590.40770579659204</c:v>
                </c:pt>
                <c:pt idx="9268">
                  <c:v>590.47141656661404</c:v>
                </c:pt>
                <c:pt idx="9269">
                  <c:v>590.53512733663604</c:v>
                </c:pt>
                <c:pt idx="9270">
                  <c:v>590.59883810665895</c:v>
                </c:pt>
                <c:pt idx="9271">
                  <c:v>590.66254887668094</c:v>
                </c:pt>
                <c:pt idx="9272">
                  <c:v>590.72625964670306</c:v>
                </c:pt>
                <c:pt idx="9273">
                  <c:v>590.78997041672596</c:v>
                </c:pt>
                <c:pt idx="9274">
                  <c:v>590.85368118674796</c:v>
                </c:pt>
                <c:pt idx="9275">
                  <c:v>590.91739195676996</c:v>
                </c:pt>
                <c:pt idx="9276">
                  <c:v>590.98110272679298</c:v>
                </c:pt>
                <c:pt idx="9277">
                  <c:v>591.04481349681498</c:v>
                </c:pt>
                <c:pt idx="9278">
                  <c:v>591.10852426683698</c:v>
                </c:pt>
                <c:pt idx="9279">
                  <c:v>591.17223503686</c:v>
                </c:pt>
                <c:pt idx="9280">
                  <c:v>591.235945806882</c:v>
                </c:pt>
                <c:pt idx="9281">
                  <c:v>591.299656576904</c:v>
                </c:pt>
                <c:pt idx="9282">
                  <c:v>591.36336734692702</c:v>
                </c:pt>
                <c:pt idx="9283">
                  <c:v>591.42707811694902</c:v>
                </c:pt>
                <c:pt idx="9284">
                  <c:v>591.49078888697102</c:v>
                </c:pt>
                <c:pt idx="9285">
                  <c:v>591.55449965699404</c:v>
                </c:pt>
                <c:pt idx="9286">
                  <c:v>591.61821042701604</c:v>
                </c:pt>
                <c:pt idx="9287">
                  <c:v>591.68192119703804</c:v>
                </c:pt>
                <c:pt idx="9288">
                  <c:v>591.74563196706094</c:v>
                </c:pt>
                <c:pt idx="9289">
                  <c:v>591.80934273708294</c:v>
                </c:pt>
                <c:pt idx="9290">
                  <c:v>591.87305350710506</c:v>
                </c:pt>
                <c:pt idx="9291">
                  <c:v>591.93676427712796</c:v>
                </c:pt>
                <c:pt idx="9292">
                  <c:v>592.00047504714996</c:v>
                </c:pt>
                <c:pt idx="9293">
                  <c:v>592.06418581717196</c:v>
                </c:pt>
                <c:pt idx="9294">
                  <c:v>592.12789658719498</c:v>
                </c:pt>
                <c:pt idx="9295">
                  <c:v>592.19160735721698</c:v>
                </c:pt>
                <c:pt idx="9296">
                  <c:v>592.25531812723898</c:v>
                </c:pt>
                <c:pt idx="9297">
                  <c:v>592.319028897262</c:v>
                </c:pt>
                <c:pt idx="9298">
                  <c:v>592.382739667284</c:v>
                </c:pt>
                <c:pt idx="9299">
                  <c:v>592.446450437306</c:v>
                </c:pt>
                <c:pt idx="9300">
                  <c:v>592.51016120732902</c:v>
                </c:pt>
                <c:pt idx="9301">
                  <c:v>592.57387197735102</c:v>
                </c:pt>
                <c:pt idx="9302">
                  <c:v>592.63758274737302</c:v>
                </c:pt>
                <c:pt idx="9303">
                  <c:v>592.70129351739604</c:v>
                </c:pt>
                <c:pt idx="9304">
                  <c:v>592.76500428741804</c:v>
                </c:pt>
                <c:pt idx="9305">
                  <c:v>592.82871505744004</c:v>
                </c:pt>
                <c:pt idx="9306">
                  <c:v>592.89242582746294</c:v>
                </c:pt>
                <c:pt idx="9307">
                  <c:v>592.95613659748506</c:v>
                </c:pt>
                <c:pt idx="9308">
                  <c:v>593.01984736750705</c:v>
                </c:pt>
                <c:pt idx="9309">
                  <c:v>593.08355813752996</c:v>
                </c:pt>
                <c:pt idx="9310">
                  <c:v>593.14726890755196</c:v>
                </c:pt>
                <c:pt idx="9311">
                  <c:v>593.21097967757396</c:v>
                </c:pt>
                <c:pt idx="9312">
                  <c:v>593.27469044759698</c:v>
                </c:pt>
                <c:pt idx="9313">
                  <c:v>593.33840121761898</c:v>
                </c:pt>
                <c:pt idx="9314">
                  <c:v>593.40211198764098</c:v>
                </c:pt>
                <c:pt idx="9315">
                  <c:v>593.465822757664</c:v>
                </c:pt>
                <c:pt idx="9316">
                  <c:v>593.529533527686</c:v>
                </c:pt>
                <c:pt idx="9317">
                  <c:v>593.59324429770902</c:v>
                </c:pt>
                <c:pt idx="9318">
                  <c:v>593.65695506773102</c:v>
                </c:pt>
                <c:pt idx="9319">
                  <c:v>593.72066583775302</c:v>
                </c:pt>
                <c:pt idx="9320">
                  <c:v>593.78437660777604</c:v>
                </c:pt>
                <c:pt idx="9321">
                  <c:v>593.84808737779804</c:v>
                </c:pt>
                <c:pt idx="9322">
                  <c:v>593.91179814782004</c:v>
                </c:pt>
                <c:pt idx="9323">
                  <c:v>593.97550891784294</c:v>
                </c:pt>
                <c:pt idx="9324">
                  <c:v>594.03921968786506</c:v>
                </c:pt>
                <c:pt idx="9325">
                  <c:v>594.10293045788706</c:v>
                </c:pt>
                <c:pt idx="9326">
                  <c:v>594.16664122790996</c:v>
                </c:pt>
                <c:pt idx="9327">
                  <c:v>594.23035199793196</c:v>
                </c:pt>
                <c:pt idx="9328">
                  <c:v>594.29406276795396</c:v>
                </c:pt>
                <c:pt idx="9329">
                  <c:v>594.35777353797698</c:v>
                </c:pt>
                <c:pt idx="9330">
                  <c:v>594.42148430799898</c:v>
                </c:pt>
                <c:pt idx="9331">
                  <c:v>594.48519507802098</c:v>
                </c:pt>
                <c:pt idx="9332">
                  <c:v>594.548905848044</c:v>
                </c:pt>
                <c:pt idx="9333">
                  <c:v>594.612616618066</c:v>
                </c:pt>
                <c:pt idx="9334">
                  <c:v>594.676327388088</c:v>
                </c:pt>
                <c:pt idx="9335">
                  <c:v>594.74003815811102</c:v>
                </c:pt>
                <c:pt idx="9336">
                  <c:v>594.80374892813302</c:v>
                </c:pt>
                <c:pt idx="9337">
                  <c:v>594.86745969815502</c:v>
                </c:pt>
                <c:pt idx="9338">
                  <c:v>594.93117046817804</c:v>
                </c:pt>
                <c:pt idx="9339">
                  <c:v>594.99488123820004</c:v>
                </c:pt>
                <c:pt idx="9340">
                  <c:v>595.05859200822204</c:v>
                </c:pt>
                <c:pt idx="9341">
                  <c:v>595.12230277824494</c:v>
                </c:pt>
                <c:pt idx="9342">
                  <c:v>595.18601354826706</c:v>
                </c:pt>
                <c:pt idx="9343">
                  <c:v>595.24972431828905</c:v>
                </c:pt>
                <c:pt idx="9344">
                  <c:v>595.31343508831196</c:v>
                </c:pt>
                <c:pt idx="9345">
                  <c:v>595.37714585833396</c:v>
                </c:pt>
                <c:pt idx="9346">
                  <c:v>595.44085662835596</c:v>
                </c:pt>
                <c:pt idx="9347">
                  <c:v>595.50456739837898</c:v>
                </c:pt>
                <c:pt idx="9348">
                  <c:v>595.56827816840098</c:v>
                </c:pt>
                <c:pt idx="9349">
                  <c:v>595.63198893842298</c:v>
                </c:pt>
                <c:pt idx="9350">
                  <c:v>595.695699708446</c:v>
                </c:pt>
                <c:pt idx="9351">
                  <c:v>595.759410478468</c:v>
                </c:pt>
                <c:pt idx="9352">
                  <c:v>595.82312124849</c:v>
                </c:pt>
                <c:pt idx="9353">
                  <c:v>595.88683201851302</c:v>
                </c:pt>
                <c:pt idx="9354">
                  <c:v>595.95054278853502</c:v>
                </c:pt>
                <c:pt idx="9355">
                  <c:v>596.01425355855702</c:v>
                </c:pt>
                <c:pt idx="9356">
                  <c:v>596.07796432858004</c:v>
                </c:pt>
                <c:pt idx="9357">
                  <c:v>596.14167509860204</c:v>
                </c:pt>
                <c:pt idx="9358">
                  <c:v>596.20538586862403</c:v>
                </c:pt>
                <c:pt idx="9359">
                  <c:v>596.26909663864706</c:v>
                </c:pt>
                <c:pt idx="9360">
                  <c:v>596.33280740866905</c:v>
                </c:pt>
                <c:pt idx="9361">
                  <c:v>596.39651817869105</c:v>
                </c:pt>
                <c:pt idx="9362">
                  <c:v>596.46022894871396</c:v>
                </c:pt>
                <c:pt idx="9363">
                  <c:v>596.52393971873596</c:v>
                </c:pt>
                <c:pt idx="9364">
                  <c:v>596.58765048875796</c:v>
                </c:pt>
                <c:pt idx="9365">
                  <c:v>596.65136125878098</c:v>
                </c:pt>
                <c:pt idx="9366">
                  <c:v>596.71507202880298</c:v>
                </c:pt>
                <c:pt idx="9367">
                  <c:v>596.77878279882498</c:v>
                </c:pt>
                <c:pt idx="9368">
                  <c:v>596.842493568848</c:v>
                </c:pt>
                <c:pt idx="9369">
                  <c:v>596.90620433887</c:v>
                </c:pt>
                <c:pt idx="9370">
                  <c:v>596.96991510889302</c:v>
                </c:pt>
                <c:pt idx="9371">
                  <c:v>597.03362587891502</c:v>
                </c:pt>
                <c:pt idx="9372">
                  <c:v>597.09733664893702</c:v>
                </c:pt>
                <c:pt idx="9373">
                  <c:v>597.16104741896004</c:v>
                </c:pt>
                <c:pt idx="9374">
                  <c:v>597.22475818898204</c:v>
                </c:pt>
                <c:pt idx="9375">
                  <c:v>597.28846895900404</c:v>
                </c:pt>
                <c:pt idx="9376">
                  <c:v>597.35217972902694</c:v>
                </c:pt>
                <c:pt idx="9377">
                  <c:v>597.41589049904906</c:v>
                </c:pt>
                <c:pt idx="9378">
                  <c:v>597.47960126907105</c:v>
                </c:pt>
                <c:pt idx="9379">
                  <c:v>597.54331203909396</c:v>
                </c:pt>
                <c:pt idx="9380">
                  <c:v>597.60702280911596</c:v>
                </c:pt>
                <c:pt idx="9381">
                  <c:v>597.67073357913796</c:v>
                </c:pt>
                <c:pt idx="9382">
                  <c:v>597.73444434916098</c:v>
                </c:pt>
                <c:pt idx="9383">
                  <c:v>597.79815511918298</c:v>
                </c:pt>
                <c:pt idx="9384">
                  <c:v>597.86186588920498</c:v>
                </c:pt>
                <c:pt idx="9385">
                  <c:v>597.925576659228</c:v>
                </c:pt>
                <c:pt idx="9386">
                  <c:v>597.98928742925</c:v>
                </c:pt>
                <c:pt idx="9387">
                  <c:v>598.052998199272</c:v>
                </c:pt>
                <c:pt idx="9388">
                  <c:v>598.11670896929502</c:v>
                </c:pt>
                <c:pt idx="9389">
                  <c:v>598.18041973931702</c:v>
                </c:pt>
                <c:pt idx="9390">
                  <c:v>598.24413050933902</c:v>
                </c:pt>
                <c:pt idx="9391">
                  <c:v>598.30784127936204</c:v>
                </c:pt>
                <c:pt idx="9392">
                  <c:v>598.37155204938404</c:v>
                </c:pt>
                <c:pt idx="9393">
                  <c:v>598.43526281940603</c:v>
                </c:pt>
                <c:pt idx="9394">
                  <c:v>598.49897358942906</c:v>
                </c:pt>
                <c:pt idx="9395">
                  <c:v>598.56268435945105</c:v>
                </c:pt>
                <c:pt idx="9396">
                  <c:v>598.62639512947305</c:v>
                </c:pt>
                <c:pt idx="9397">
                  <c:v>598.69010589949596</c:v>
                </c:pt>
                <c:pt idx="9398">
                  <c:v>598.75381666951796</c:v>
                </c:pt>
                <c:pt idx="9399">
                  <c:v>598.81752743953996</c:v>
                </c:pt>
                <c:pt idx="9400">
                  <c:v>598.88123820956298</c:v>
                </c:pt>
                <c:pt idx="9401">
                  <c:v>598.94494897958498</c:v>
                </c:pt>
                <c:pt idx="9402">
                  <c:v>599.00865974960698</c:v>
                </c:pt>
                <c:pt idx="9403">
                  <c:v>599.07237051963</c:v>
                </c:pt>
                <c:pt idx="9404">
                  <c:v>599.136081289652</c:v>
                </c:pt>
                <c:pt idx="9405">
                  <c:v>599.199792059674</c:v>
                </c:pt>
                <c:pt idx="9406">
                  <c:v>599.26350282969702</c:v>
                </c:pt>
                <c:pt idx="9407">
                  <c:v>599.32721359971902</c:v>
                </c:pt>
                <c:pt idx="9408">
                  <c:v>599.39092436974101</c:v>
                </c:pt>
                <c:pt idx="9409">
                  <c:v>599.45463513976404</c:v>
                </c:pt>
                <c:pt idx="9410">
                  <c:v>599.51834590978604</c:v>
                </c:pt>
                <c:pt idx="9411">
                  <c:v>599.58205667980803</c:v>
                </c:pt>
                <c:pt idx="9412">
                  <c:v>599.64576744983106</c:v>
                </c:pt>
                <c:pt idx="9413">
                  <c:v>599.70947821985305</c:v>
                </c:pt>
                <c:pt idx="9414">
                  <c:v>599.77318898987505</c:v>
                </c:pt>
                <c:pt idx="9415">
                  <c:v>599.83689975989796</c:v>
                </c:pt>
                <c:pt idx="9416">
                  <c:v>599.90061052991996</c:v>
                </c:pt>
                <c:pt idx="9417">
                  <c:v>599.96432129994196</c:v>
                </c:pt>
                <c:pt idx="9418">
                  <c:v>600.02803206996498</c:v>
                </c:pt>
                <c:pt idx="9419">
                  <c:v>600.09174283998698</c:v>
                </c:pt>
                <c:pt idx="9420">
                  <c:v>600.15545361000898</c:v>
                </c:pt>
                <c:pt idx="9421">
                  <c:v>600.219164380032</c:v>
                </c:pt>
                <c:pt idx="9422">
                  <c:v>600.282875150054</c:v>
                </c:pt>
                <c:pt idx="9423">
                  <c:v>600.346585920076</c:v>
                </c:pt>
                <c:pt idx="9424">
                  <c:v>600.41029669009902</c:v>
                </c:pt>
                <c:pt idx="9425">
                  <c:v>600.47400746012102</c:v>
                </c:pt>
                <c:pt idx="9426">
                  <c:v>600.53771823014404</c:v>
                </c:pt>
                <c:pt idx="9427">
                  <c:v>600.60142900016604</c:v>
                </c:pt>
                <c:pt idx="9428">
                  <c:v>600.66513977018803</c:v>
                </c:pt>
                <c:pt idx="9429">
                  <c:v>600.72885054021106</c:v>
                </c:pt>
                <c:pt idx="9430">
                  <c:v>600.79256131023305</c:v>
                </c:pt>
                <c:pt idx="9431">
                  <c:v>600.85627208025505</c:v>
                </c:pt>
                <c:pt idx="9432">
                  <c:v>600.91998285027796</c:v>
                </c:pt>
                <c:pt idx="9433">
                  <c:v>600.98369362029996</c:v>
                </c:pt>
                <c:pt idx="9434">
                  <c:v>601.04740439032196</c:v>
                </c:pt>
                <c:pt idx="9435">
                  <c:v>601.11111516034498</c:v>
                </c:pt>
                <c:pt idx="9436">
                  <c:v>601.17482593036698</c:v>
                </c:pt>
                <c:pt idx="9437">
                  <c:v>601.23853670038898</c:v>
                </c:pt>
                <c:pt idx="9438">
                  <c:v>601.302247470412</c:v>
                </c:pt>
                <c:pt idx="9439">
                  <c:v>601.365958240434</c:v>
                </c:pt>
                <c:pt idx="9440">
                  <c:v>601.429669010456</c:v>
                </c:pt>
                <c:pt idx="9441">
                  <c:v>601.49337978047902</c:v>
                </c:pt>
                <c:pt idx="9442">
                  <c:v>601.55709055050102</c:v>
                </c:pt>
                <c:pt idx="9443">
                  <c:v>601.62080132052301</c:v>
                </c:pt>
                <c:pt idx="9444">
                  <c:v>601.68451209054604</c:v>
                </c:pt>
                <c:pt idx="9445">
                  <c:v>601.74822286056803</c:v>
                </c:pt>
                <c:pt idx="9446">
                  <c:v>601.81193363059003</c:v>
                </c:pt>
                <c:pt idx="9447">
                  <c:v>601.87564440061306</c:v>
                </c:pt>
                <c:pt idx="9448">
                  <c:v>601.93935517063505</c:v>
                </c:pt>
                <c:pt idx="9449">
                  <c:v>602.00306594065705</c:v>
                </c:pt>
                <c:pt idx="9450">
                  <c:v>602.06677671067996</c:v>
                </c:pt>
                <c:pt idx="9451">
                  <c:v>602.13048748070196</c:v>
                </c:pt>
                <c:pt idx="9452">
                  <c:v>602.19419825072396</c:v>
                </c:pt>
                <c:pt idx="9453">
                  <c:v>602.25790902074698</c:v>
                </c:pt>
                <c:pt idx="9454">
                  <c:v>602.32161979076898</c:v>
                </c:pt>
                <c:pt idx="9455">
                  <c:v>602.38533056079098</c:v>
                </c:pt>
                <c:pt idx="9456">
                  <c:v>602.449041330814</c:v>
                </c:pt>
                <c:pt idx="9457">
                  <c:v>602.512752100836</c:v>
                </c:pt>
                <c:pt idx="9458">
                  <c:v>602.57646287085799</c:v>
                </c:pt>
                <c:pt idx="9459">
                  <c:v>602.64017364088102</c:v>
                </c:pt>
                <c:pt idx="9460">
                  <c:v>602.70388441090302</c:v>
                </c:pt>
                <c:pt idx="9461">
                  <c:v>602.76759518092501</c:v>
                </c:pt>
                <c:pt idx="9462">
                  <c:v>602.83130595094804</c:v>
                </c:pt>
                <c:pt idx="9463">
                  <c:v>602.89501672097003</c:v>
                </c:pt>
                <c:pt idx="9464">
                  <c:v>602.95872749099203</c:v>
                </c:pt>
                <c:pt idx="9465">
                  <c:v>603.02243826101505</c:v>
                </c:pt>
                <c:pt idx="9466">
                  <c:v>603.08614903103705</c:v>
                </c:pt>
                <c:pt idx="9467">
                  <c:v>603.14985980105905</c:v>
                </c:pt>
                <c:pt idx="9468">
                  <c:v>603.21357057108196</c:v>
                </c:pt>
                <c:pt idx="9469">
                  <c:v>603.27728134110396</c:v>
                </c:pt>
                <c:pt idx="9470">
                  <c:v>603.34099211112596</c:v>
                </c:pt>
                <c:pt idx="9471">
                  <c:v>603.40470288114898</c:v>
                </c:pt>
                <c:pt idx="9472">
                  <c:v>603.46841365117098</c:v>
                </c:pt>
                <c:pt idx="9473">
                  <c:v>603.53212442119298</c:v>
                </c:pt>
                <c:pt idx="9474">
                  <c:v>603.595835191216</c:v>
                </c:pt>
                <c:pt idx="9475">
                  <c:v>603.659545961238</c:v>
                </c:pt>
                <c:pt idx="9476">
                  <c:v>603.72325673125999</c:v>
                </c:pt>
                <c:pt idx="9477">
                  <c:v>603.78696750128302</c:v>
                </c:pt>
                <c:pt idx="9478">
                  <c:v>603.85067827130501</c:v>
                </c:pt>
                <c:pt idx="9479">
                  <c:v>603.91438904132804</c:v>
                </c:pt>
                <c:pt idx="9480">
                  <c:v>603.97809981135003</c:v>
                </c:pt>
                <c:pt idx="9481">
                  <c:v>604.04181058137203</c:v>
                </c:pt>
                <c:pt idx="9482">
                  <c:v>604.10552135139505</c:v>
                </c:pt>
                <c:pt idx="9483">
                  <c:v>604.16923212141705</c:v>
                </c:pt>
                <c:pt idx="9484">
                  <c:v>604.23294289143905</c:v>
                </c:pt>
                <c:pt idx="9485">
                  <c:v>604.29665366146196</c:v>
                </c:pt>
                <c:pt idx="9486">
                  <c:v>604.36036443148396</c:v>
                </c:pt>
                <c:pt idx="9487">
                  <c:v>604.42407520150596</c:v>
                </c:pt>
                <c:pt idx="9488">
                  <c:v>604.48778597152898</c:v>
                </c:pt>
                <c:pt idx="9489">
                  <c:v>604.55149674155098</c:v>
                </c:pt>
                <c:pt idx="9490">
                  <c:v>604.61520751157298</c:v>
                </c:pt>
                <c:pt idx="9491">
                  <c:v>604.678918281596</c:v>
                </c:pt>
                <c:pt idx="9492">
                  <c:v>604.742629051618</c:v>
                </c:pt>
                <c:pt idx="9493">
                  <c:v>604.80633982163999</c:v>
                </c:pt>
                <c:pt idx="9494">
                  <c:v>604.87005059166302</c:v>
                </c:pt>
                <c:pt idx="9495">
                  <c:v>604.93376136168501</c:v>
                </c:pt>
                <c:pt idx="9496">
                  <c:v>604.99747213170701</c:v>
                </c:pt>
                <c:pt idx="9497">
                  <c:v>605.06118290173004</c:v>
                </c:pt>
                <c:pt idx="9498">
                  <c:v>605.12489367175203</c:v>
                </c:pt>
                <c:pt idx="9499">
                  <c:v>605.18860444177403</c:v>
                </c:pt>
                <c:pt idx="9500">
                  <c:v>605.25231521179705</c:v>
                </c:pt>
                <c:pt idx="9501">
                  <c:v>605.31602598181905</c:v>
                </c:pt>
                <c:pt idx="9502">
                  <c:v>605.37973675184105</c:v>
                </c:pt>
                <c:pt idx="9503">
                  <c:v>605.44344752186396</c:v>
                </c:pt>
                <c:pt idx="9504">
                  <c:v>605.50715829188596</c:v>
                </c:pt>
                <c:pt idx="9505">
                  <c:v>605.57086906190796</c:v>
                </c:pt>
                <c:pt idx="9506">
                  <c:v>605.63457983193098</c:v>
                </c:pt>
                <c:pt idx="9507">
                  <c:v>605.69829060195298</c:v>
                </c:pt>
                <c:pt idx="9508">
                  <c:v>605.76200137197497</c:v>
                </c:pt>
                <c:pt idx="9509">
                  <c:v>605.825712141998</c:v>
                </c:pt>
                <c:pt idx="9510">
                  <c:v>605.88942291202</c:v>
                </c:pt>
                <c:pt idx="9511">
                  <c:v>605.95313368204199</c:v>
                </c:pt>
                <c:pt idx="9512">
                  <c:v>606.01684445206502</c:v>
                </c:pt>
                <c:pt idx="9513">
                  <c:v>606.08055522208701</c:v>
                </c:pt>
                <c:pt idx="9514">
                  <c:v>606.14426599210901</c:v>
                </c:pt>
                <c:pt idx="9515">
                  <c:v>606.20797676213203</c:v>
                </c:pt>
                <c:pt idx="9516">
                  <c:v>606.27168753215403</c:v>
                </c:pt>
                <c:pt idx="9517">
                  <c:v>606.33539830217603</c:v>
                </c:pt>
                <c:pt idx="9518">
                  <c:v>606.39910907219905</c:v>
                </c:pt>
                <c:pt idx="9519">
                  <c:v>606.46281984222105</c:v>
                </c:pt>
                <c:pt idx="9520">
                  <c:v>606.52653061224305</c:v>
                </c:pt>
                <c:pt idx="9521">
                  <c:v>606.59024138226596</c:v>
                </c:pt>
                <c:pt idx="9522">
                  <c:v>606.65395215228796</c:v>
                </c:pt>
                <c:pt idx="9523">
                  <c:v>606.71766292230996</c:v>
                </c:pt>
                <c:pt idx="9524">
                  <c:v>606.78137369233298</c:v>
                </c:pt>
                <c:pt idx="9525">
                  <c:v>606.84508446235498</c:v>
                </c:pt>
                <c:pt idx="9526">
                  <c:v>606.90879523237697</c:v>
                </c:pt>
                <c:pt idx="9527">
                  <c:v>606.9725060024</c:v>
                </c:pt>
                <c:pt idx="9528">
                  <c:v>607.03621677242199</c:v>
                </c:pt>
                <c:pt idx="9529">
                  <c:v>607.09992754244399</c:v>
                </c:pt>
                <c:pt idx="9530">
                  <c:v>607.16363831246701</c:v>
                </c:pt>
                <c:pt idx="9531">
                  <c:v>607.22734908248901</c:v>
                </c:pt>
                <c:pt idx="9532">
                  <c:v>607.29105985251203</c:v>
                </c:pt>
                <c:pt idx="9533">
                  <c:v>607.35477062253403</c:v>
                </c:pt>
                <c:pt idx="9534">
                  <c:v>607.41848139255603</c:v>
                </c:pt>
                <c:pt idx="9535">
                  <c:v>607.48219216257905</c:v>
                </c:pt>
                <c:pt idx="9536">
                  <c:v>607.54590293260105</c:v>
                </c:pt>
                <c:pt idx="9537">
                  <c:v>607.60961370262305</c:v>
                </c:pt>
                <c:pt idx="9538">
                  <c:v>607.67332447264596</c:v>
                </c:pt>
                <c:pt idx="9539">
                  <c:v>607.73703524266796</c:v>
                </c:pt>
                <c:pt idx="9540">
                  <c:v>607.80074601268996</c:v>
                </c:pt>
                <c:pt idx="9541">
                  <c:v>607.86445678271298</c:v>
                </c:pt>
                <c:pt idx="9542">
                  <c:v>607.92816755273498</c:v>
                </c:pt>
                <c:pt idx="9543">
                  <c:v>607.99187832275697</c:v>
                </c:pt>
                <c:pt idx="9544">
                  <c:v>608.05558909278</c:v>
                </c:pt>
                <c:pt idx="9545">
                  <c:v>608.119299862802</c:v>
                </c:pt>
                <c:pt idx="9546">
                  <c:v>608.18301063282399</c:v>
                </c:pt>
                <c:pt idx="9547">
                  <c:v>608.24672140284702</c:v>
                </c:pt>
                <c:pt idx="9548">
                  <c:v>608.31043217286901</c:v>
                </c:pt>
                <c:pt idx="9549">
                  <c:v>608.37414294289101</c:v>
                </c:pt>
                <c:pt idx="9550">
                  <c:v>608.43785371291403</c:v>
                </c:pt>
                <c:pt idx="9551">
                  <c:v>608.50156448293603</c:v>
                </c:pt>
                <c:pt idx="9552">
                  <c:v>608.56527525295803</c:v>
                </c:pt>
                <c:pt idx="9553">
                  <c:v>608.62898602298105</c:v>
                </c:pt>
                <c:pt idx="9554">
                  <c:v>608.69269679300305</c:v>
                </c:pt>
                <c:pt idx="9555">
                  <c:v>608.75640756302505</c:v>
                </c:pt>
                <c:pt idx="9556">
                  <c:v>608.82011833304796</c:v>
                </c:pt>
                <c:pt idx="9557">
                  <c:v>608.88382910306996</c:v>
                </c:pt>
                <c:pt idx="9558">
                  <c:v>608.94753987309196</c:v>
                </c:pt>
                <c:pt idx="9559">
                  <c:v>609.01125064311498</c:v>
                </c:pt>
                <c:pt idx="9560">
                  <c:v>609.07496141313698</c:v>
                </c:pt>
                <c:pt idx="9561">
                  <c:v>609.13867218315897</c:v>
                </c:pt>
                <c:pt idx="9562">
                  <c:v>609.202382953182</c:v>
                </c:pt>
                <c:pt idx="9563">
                  <c:v>609.26609372320399</c:v>
                </c:pt>
                <c:pt idx="9564">
                  <c:v>609.32980449322599</c:v>
                </c:pt>
                <c:pt idx="9565">
                  <c:v>609.39351526324901</c:v>
                </c:pt>
                <c:pt idx="9566">
                  <c:v>609.45722603327101</c:v>
                </c:pt>
                <c:pt idx="9567">
                  <c:v>609.52093680329301</c:v>
                </c:pt>
                <c:pt idx="9568">
                  <c:v>609.58464757331603</c:v>
                </c:pt>
                <c:pt idx="9569">
                  <c:v>609.64835834333803</c:v>
                </c:pt>
                <c:pt idx="9570">
                  <c:v>609.71206911336003</c:v>
                </c:pt>
                <c:pt idx="9571">
                  <c:v>609.77577988338305</c:v>
                </c:pt>
                <c:pt idx="9572">
                  <c:v>609.83949065340505</c:v>
                </c:pt>
                <c:pt idx="9573">
                  <c:v>609.90320142342705</c:v>
                </c:pt>
                <c:pt idx="9574">
                  <c:v>609.96691219344996</c:v>
                </c:pt>
                <c:pt idx="9575">
                  <c:v>610.03062296347196</c:v>
                </c:pt>
                <c:pt idx="9576">
                  <c:v>610.09433373349395</c:v>
                </c:pt>
                <c:pt idx="9577">
                  <c:v>610.15804450351698</c:v>
                </c:pt>
                <c:pt idx="9578">
                  <c:v>610.22175527353897</c:v>
                </c:pt>
                <c:pt idx="9579">
                  <c:v>610.28546604356097</c:v>
                </c:pt>
                <c:pt idx="9580">
                  <c:v>610.34917681358399</c:v>
                </c:pt>
                <c:pt idx="9581">
                  <c:v>610.41288758360599</c:v>
                </c:pt>
                <c:pt idx="9582">
                  <c:v>610.47659835362799</c:v>
                </c:pt>
                <c:pt idx="9583">
                  <c:v>610.54030912365101</c:v>
                </c:pt>
                <c:pt idx="9584">
                  <c:v>610.60401989367301</c:v>
                </c:pt>
                <c:pt idx="9585">
                  <c:v>610.66773066369603</c:v>
                </c:pt>
                <c:pt idx="9586">
                  <c:v>610.73144143371803</c:v>
                </c:pt>
                <c:pt idx="9587">
                  <c:v>610.79515220374003</c:v>
                </c:pt>
                <c:pt idx="9588">
                  <c:v>610.85886297376305</c:v>
                </c:pt>
                <c:pt idx="9589">
                  <c:v>610.92257374378505</c:v>
                </c:pt>
                <c:pt idx="9590">
                  <c:v>610.98628451380705</c:v>
                </c:pt>
                <c:pt idx="9591">
                  <c:v>611.04999528382996</c:v>
                </c:pt>
                <c:pt idx="9592">
                  <c:v>611.11370605385196</c:v>
                </c:pt>
                <c:pt idx="9593">
                  <c:v>611.17741682387395</c:v>
                </c:pt>
                <c:pt idx="9594">
                  <c:v>611.24112759389698</c:v>
                </c:pt>
                <c:pt idx="9595">
                  <c:v>611.30483836391898</c:v>
                </c:pt>
                <c:pt idx="9596">
                  <c:v>611.36854913394097</c:v>
                </c:pt>
                <c:pt idx="9597">
                  <c:v>611.432259903964</c:v>
                </c:pt>
                <c:pt idx="9598">
                  <c:v>611.49597067398599</c:v>
                </c:pt>
                <c:pt idx="9599">
                  <c:v>611.55968144400799</c:v>
                </c:pt>
                <c:pt idx="9600">
                  <c:v>611.62339221403101</c:v>
                </c:pt>
                <c:pt idx="9601">
                  <c:v>611.68710298405301</c:v>
                </c:pt>
                <c:pt idx="9602">
                  <c:v>611.75081375407501</c:v>
                </c:pt>
                <c:pt idx="9603">
                  <c:v>611.81452452409803</c:v>
                </c:pt>
                <c:pt idx="9604">
                  <c:v>611.87823529412003</c:v>
                </c:pt>
                <c:pt idx="9605">
                  <c:v>611.94194606414203</c:v>
                </c:pt>
                <c:pt idx="9606">
                  <c:v>612.00565683416505</c:v>
                </c:pt>
                <c:pt idx="9607">
                  <c:v>612.06936760418705</c:v>
                </c:pt>
                <c:pt idx="9608">
                  <c:v>612.13307837420905</c:v>
                </c:pt>
                <c:pt idx="9609">
                  <c:v>612.19678914423196</c:v>
                </c:pt>
                <c:pt idx="9610">
                  <c:v>612.26049991425396</c:v>
                </c:pt>
                <c:pt idx="9611">
                  <c:v>612.32421068427595</c:v>
                </c:pt>
                <c:pt idx="9612">
                  <c:v>612.38792145429898</c:v>
                </c:pt>
                <c:pt idx="9613">
                  <c:v>612.45163222432097</c:v>
                </c:pt>
                <c:pt idx="9614">
                  <c:v>612.51534299434297</c:v>
                </c:pt>
                <c:pt idx="9615">
                  <c:v>612.57905376436599</c:v>
                </c:pt>
                <c:pt idx="9616">
                  <c:v>612.64276453438799</c:v>
                </c:pt>
                <c:pt idx="9617">
                  <c:v>612.70647530440999</c:v>
                </c:pt>
                <c:pt idx="9618">
                  <c:v>612.77018607443301</c:v>
                </c:pt>
                <c:pt idx="9619">
                  <c:v>612.83389684445501</c:v>
                </c:pt>
                <c:pt idx="9620">
                  <c:v>612.89760761447701</c:v>
                </c:pt>
                <c:pt idx="9621">
                  <c:v>612.96131838450003</c:v>
                </c:pt>
                <c:pt idx="9622">
                  <c:v>613.02502915452203</c:v>
                </c:pt>
                <c:pt idx="9623">
                  <c:v>613.08873992454403</c:v>
                </c:pt>
                <c:pt idx="9624">
                  <c:v>613.15245069456705</c:v>
                </c:pt>
                <c:pt idx="9625">
                  <c:v>613.21616146458905</c:v>
                </c:pt>
                <c:pt idx="9626">
                  <c:v>613.27987223461105</c:v>
                </c:pt>
                <c:pt idx="9627">
                  <c:v>613.34358300463396</c:v>
                </c:pt>
                <c:pt idx="9628">
                  <c:v>613.40729377465595</c:v>
                </c:pt>
                <c:pt idx="9629">
                  <c:v>613.47100454467795</c:v>
                </c:pt>
                <c:pt idx="9630">
                  <c:v>613.53471531470097</c:v>
                </c:pt>
                <c:pt idx="9631">
                  <c:v>613.59842608472297</c:v>
                </c:pt>
                <c:pt idx="9632">
                  <c:v>613.66213685474497</c:v>
                </c:pt>
                <c:pt idx="9633">
                  <c:v>613.72584762476799</c:v>
                </c:pt>
                <c:pt idx="9634">
                  <c:v>613.78955839478999</c:v>
                </c:pt>
                <c:pt idx="9635">
                  <c:v>613.85326916481199</c:v>
                </c:pt>
                <c:pt idx="9636">
                  <c:v>613.91697993483501</c:v>
                </c:pt>
                <c:pt idx="9637">
                  <c:v>613.98069070485701</c:v>
                </c:pt>
                <c:pt idx="9638">
                  <c:v>614.04440147488003</c:v>
                </c:pt>
                <c:pt idx="9639">
                  <c:v>614.10811224490203</c:v>
                </c:pt>
                <c:pt idx="9640">
                  <c:v>614.17182301492403</c:v>
                </c:pt>
                <c:pt idx="9641">
                  <c:v>614.23553378494705</c:v>
                </c:pt>
                <c:pt idx="9642">
                  <c:v>614.29924455496905</c:v>
                </c:pt>
                <c:pt idx="9643">
                  <c:v>614.36295532499105</c:v>
                </c:pt>
                <c:pt idx="9644">
                  <c:v>614.42666609501396</c:v>
                </c:pt>
                <c:pt idx="9645">
                  <c:v>614.49037686503596</c:v>
                </c:pt>
                <c:pt idx="9646">
                  <c:v>614.55408763505795</c:v>
                </c:pt>
                <c:pt idx="9647">
                  <c:v>614.61779840508098</c:v>
                </c:pt>
                <c:pt idx="9648">
                  <c:v>614.68150917510297</c:v>
                </c:pt>
                <c:pt idx="9649">
                  <c:v>614.74521994512497</c:v>
                </c:pt>
                <c:pt idx="9650">
                  <c:v>614.80893071514799</c:v>
                </c:pt>
                <c:pt idx="9651">
                  <c:v>614.87264148516999</c:v>
                </c:pt>
                <c:pt idx="9652">
                  <c:v>614.93635225519199</c:v>
                </c:pt>
                <c:pt idx="9653">
                  <c:v>615.00006302521501</c:v>
                </c:pt>
                <c:pt idx="9654">
                  <c:v>615.06377379523701</c:v>
                </c:pt>
                <c:pt idx="9655">
                  <c:v>615.12748456525901</c:v>
                </c:pt>
                <c:pt idx="9656">
                  <c:v>615.19119533528203</c:v>
                </c:pt>
                <c:pt idx="9657">
                  <c:v>615.25490610530403</c:v>
                </c:pt>
                <c:pt idx="9658">
                  <c:v>615.31861687532603</c:v>
                </c:pt>
                <c:pt idx="9659">
                  <c:v>615.38232764534905</c:v>
                </c:pt>
                <c:pt idx="9660">
                  <c:v>615.44603841537105</c:v>
                </c:pt>
                <c:pt idx="9661">
                  <c:v>615.50974918539305</c:v>
                </c:pt>
                <c:pt idx="9662">
                  <c:v>615.57345995541596</c:v>
                </c:pt>
                <c:pt idx="9663">
                  <c:v>615.63717072543795</c:v>
                </c:pt>
                <c:pt idx="9664">
                  <c:v>615.70088149545995</c:v>
                </c:pt>
                <c:pt idx="9665">
                  <c:v>615.76459226548297</c:v>
                </c:pt>
                <c:pt idx="9666">
                  <c:v>615.82830303550497</c:v>
                </c:pt>
                <c:pt idx="9667">
                  <c:v>615.89201380552697</c:v>
                </c:pt>
                <c:pt idx="9668">
                  <c:v>615.95572457554999</c:v>
                </c:pt>
                <c:pt idx="9669">
                  <c:v>616.01943534557199</c:v>
                </c:pt>
                <c:pt idx="9670">
                  <c:v>616.08314611559399</c:v>
                </c:pt>
                <c:pt idx="9671">
                  <c:v>616.14685688561701</c:v>
                </c:pt>
                <c:pt idx="9672">
                  <c:v>616.21056765563901</c:v>
                </c:pt>
                <c:pt idx="9673">
                  <c:v>616.27427842566101</c:v>
                </c:pt>
                <c:pt idx="9674">
                  <c:v>616.33798919568403</c:v>
                </c:pt>
                <c:pt idx="9675">
                  <c:v>616.40169996570603</c:v>
                </c:pt>
                <c:pt idx="9676">
                  <c:v>616.46541073572803</c:v>
                </c:pt>
                <c:pt idx="9677">
                  <c:v>616.52912150575105</c:v>
                </c:pt>
                <c:pt idx="9678">
                  <c:v>616.59283227577305</c:v>
                </c:pt>
                <c:pt idx="9679">
                  <c:v>616.65654304579505</c:v>
                </c:pt>
                <c:pt idx="9680">
                  <c:v>616.72025381581796</c:v>
                </c:pt>
                <c:pt idx="9681">
                  <c:v>616.78396458583995</c:v>
                </c:pt>
                <c:pt idx="9682">
                  <c:v>616.84767535586195</c:v>
                </c:pt>
                <c:pt idx="9683">
                  <c:v>616.91138612588497</c:v>
                </c:pt>
                <c:pt idx="9684">
                  <c:v>616.97509689590697</c:v>
                </c:pt>
                <c:pt idx="9685">
                  <c:v>617.03880766592897</c:v>
                </c:pt>
                <c:pt idx="9686">
                  <c:v>617.10251843595199</c:v>
                </c:pt>
                <c:pt idx="9687">
                  <c:v>617.16622920597399</c:v>
                </c:pt>
                <c:pt idx="9688">
                  <c:v>617.22993997599599</c:v>
                </c:pt>
                <c:pt idx="9689">
                  <c:v>617.29365074601901</c:v>
                </c:pt>
                <c:pt idx="9690">
                  <c:v>617.35736151604101</c:v>
                </c:pt>
                <c:pt idx="9691">
                  <c:v>617.42107228606403</c:v>
                </c:pt>
                <c:pt idx="9692">
                  <c:v>617.48478305608603</c:v>
                </c:pt>
                <c:pt idx="9693">
                  <c:v>617.54849382610803</c:v>
                </c:pt>
                <c:pt idx="9694">
                  <c:v>617.61220459613105</c:v>
                </c:pt>
                <c:pt idx="9695">
                  <c:v>617.67591536615305</c:v>
                </c:pt>
                <c:pt idx="9696">
                  <c:v>617.73962613617505</c:v>
                </c:pt>
                <c:pt idx="9697">
                  <c:v>617.80333690619796</c:v>
                </c:pt>
                <c:pt idx="9698">
                  <c:v>617.86704767621995</c:v>
                </c:pt>
                <c:pt idx="9699">
                  <c:v>617.93075844624195</c:v>
                </c:pt>
                <c:pt idx="9700">
                  <c:v>617.99446921626497</c:v>
                </c:pt>
                <c:pt idx="9701">
                  <c:v>618.05817998628697</c:v>
                </c:pt>
                <c:pt idx="9702">
                  <c:v>618.12189075630897</c:v>
                </c:pt>
                <c:pt idx="9703">
                  <c:v>618.18560152633199</c:v>
                </c:pt>
                <c:pt idx="9704">
                  <c:v>618.24931229635399</c:v>
                </c:pt>
                <c:pt idx="9705">
                  <c:v>618.31302306637599</c:v>
                </c:pt>
                <c:pt idx="9706">
                  <c:v>618.37673383639901</c:v>
                </c:pt>
                <c:pt idx="9707">
                  <c:v>618.44044460642101</c:v>
                </c:pt>
                <c:pt idx="9708">
                  <c:v>618.50415537644301</c:v>
                </c:pt>
                <c:pt idx="9709">
                  <c:v>618.56786614646603</c:v>
                </c:pt>
                <c:pt idx="9710">
                  <c:v>618.63157691648803</c:v>
                </c:pt>
                <c:pt idx="9711">
                  <c:v>618.69528768651003</c:v>
                </c:pt>
                <c:pt idx="9712">
                  <c:v>618.75899845653305</c:v>
                </c:pt>
                <c:pt idx="9713">
                  <c:v>618.82270922655505</c:v>
                </c:pt>
                <c:pt idx="9714">
                  <c:v>618.88641999657705</c:v>
                </c:pt>
                <c:pt idx="9715">
                  <c:v>618.95013076659995</c:v>
                </c:pt>
                <c:pt idx="9716">
                  <c:v>619.01384153662195</c:v>
                </c:pt>
                <c:pt idx="9717">
                  <c:v>619.07755230664395</c:v>
                </c:pt>
                <c:pt idx="9718">
                  <c:v>619.14126307666697</c:v>
                </c:pt>
                <c:pt idx="9719">
                  <c:v>619.20497384668897</c:v>
                </c:pt>
                <c:pt idx="9720">
                  <c:v>619.26868461671097</c:v>
                </c:pt>
                <c:pt idx="9721">
                  <c:v>619.33239538673399</c:v>
                </c:pt>
                <c:pt idx="9722">
                  <c:v>619.39610615675599</c:v>
                </c:pt>
                <c:pt idx="9723">
                  <c:v>619.45981692677799</c:v>
                </c:pt>
                <c:pt idx="9724">
                  <c:v>619.52352769680101</c:v>
                </c:pt>
                <c:pt idx="9725">
                  <c:v>619.58723846682301</c:v>
                </c:pt>
                <c:pt idx="9726">
                  <c:v>619.65094923684501</c:v>
                </c:pt>
                <c:pt idx="9727">
                  <c:v>619.71466000686803</c:v>
                </c:pt>
                <c:pt idx="9728">
                  <c:v>619.77837077689003</c:v>
                </c:pt>
                <c:pt idx="9729">
                  <c:v>619.84208154691203</c:v>
                </c:pt>
                <c:pt idx="9730">
                  <c:v>619.90579231693505</c:v>
                </c:pt>
                <c:pt idx="9731">
                  <c:v>619.96950308695705</c:v>
                </c:pt>
                <c:pt idx="9732">
                  <c:v>620.03321385697905</c:v>
                </c:pt>
                <c:pt idx="9733">
                  <c:v>620.09692462700195</c:v>
                </c:pt>
                <c:pt idx="9734">
                  <c:v>620.16063539702395</c:v>
                </c:pt>
                <c:pt idx="9735">
                  <c:v>620.22434616704595</c:v>
                </c:pt>
                <c:pt idx="9736">
                  <c:v>620.28805693706897</c:v>
                </c:pt>
                <c:pt idx="9737">
                  <c:v>620.35176770709097</c:v>
                </c:pt>
                <c:pt idx="9738">
                  <c:v>620.41547847711297</c:v>
                </c:pt>
                <c:pt idx="9739">
                  <c:v>620.47918924713599</c:v>
                </c:pt>
                <c:pt idx="9740">
                  <c:v>620.54290001715799</c:v>
                </c:pt>
                <c:pt idx="9741">
                  <c:v>620.60661078717999</c:v>
                </c:pt>
                <c:pt idx="9742">
                  <c:v>620.67032155720301</c:v>
                </c:pt>
                <c:pt idx="9743">
                  <c:v>620.73403232722501</c:v>
                </c:pt>
                <c:pt idx="9744">
                  <c:v>620.79774309724803</c:v>
                </c:pt>
                <c:pt idx="9745">
                  <c:v>620.86145386727003</c:v>
                </c:pt>
                <c:pt idx="9746">
                  <c:v>620.92516463729203</c:v>
                </c:pt>
                <c:pt idx="9747">
                  <c:v>620.98887540731505</c:v>
                </c:pt>
                <c:pt idx="9748">
                  <c:v>621.05258617733705</c:v>
                </c:pt>
                <c:pt idx="9749">
                  <c:v>621.11629694735905</c:v>
                </c:pt>
                <c:pt idx="9750">
                  <c:v>621.18000771738195</c:v>
                </c:pt>
                <c:pt idx="9751">
                  <c:v>621.24371848740395</c:v>
                </c:pt>
                <c:pt idx="9752">
                  <c:v>621.30742925742595</c:v>
                </c:pt>
                <c:pt idx="9753">
                  <c:v>621.37114002744897</c:v>
                </c:pt>
                <c:pt idx="9754">
                  <c:v>621.43485079747097</c:v>
                </c:pt>
                <c:pt idx="9755">
                  <c:v>621.49856156749297</c:v>
                </c:pt>
                <c:pt idx="9756">
                  <c:v>621.56227233751599</c:v>
                </c:pt>
                <c:pt idx="9757">
                  <c:v>621.62598310753799</c:v>
                </c:pt>
                <c:pt idx="9758">
                  <c:v>621.68969387755999</c:v>
                </c:pt>
                <c:pt idx="9759">
                  <c:v>621.75340464758301</c:v>
                </c:pt>
                <c:pt idx="9760">
                  <c:v>621.81711541760501</c:v>
                </c:pt>
                <c:pt idx="9761">
                  <c:v>621.88082618762701</c:v>
                </c:pt>
                <c:pt idx="9762">
                  <c:v>621.94453695765003</c:v>
                </c:pt>
                <c:pt idx="9763">
                  <c:v>622.00824772767203</c:v>
                </c:pt>
                <c:pt idx="9764">
                  <c:v>622.07195849769403</c:v>
                </c:pt>
                <c:pt idx="9765">
                  <c:v>622.13566926771705</c:v>
                </c:pt>
                <c:pt idx="9766">
                  <c:v>622.19938003773905</c:v>
                </c:pt>
                <c:pt idx="9767">
                  <c:v>622.26309080776105</c:v>
                </c:pt>
                <c:pt idx="9768">
                  <c:v>622.32680157778395</c:v>
                </c:pt>
                <c:pt idx="9769">
                  <c:v>622.39051234780595</c:v>
                </c:pt>
                <c:pt idx="9770">
                  <c:v>622.45422311782795</c:v>
                </c:pt>
                <c:pt idx="9771">
                  <c:v>622.51793388785097</c:v>
                </c:pt>
                <c:pt idx="9772">
                  <c:v>622.58164465787297</c:v>
                </c:pt>
                <c:pt idx="9773">
                  <c:v>622.64535542789497</c:v>
                </c:pt>
                <c:pt idx="9774">
                  <c:v>622.70906619791799</c:v>
                </c:pt>
                <c:pt idx="9775">
                  <c:v>622.77277696793999</c:v>
                </c:pt>
                <c:pt idx="9776">
                  <c:v>622.83648773796199</c:v>
                </c:pt>
                <c:pt idx="9777">
                  <c:v>622.90019850798501</c:v>
                </c:pt>
                <c:pt idx="9778">
                  <c:v>622.96390927800701</c:v>
                </c:pt>
                <c:pt idx="9779">
                  <c:v>623.02762004802901</c:v>
                </c:pt>
                <c:pt idx="9780">
                  <c:v>623.09133081805203</c:v>
                </c:pt>
                <c:pt idx="9781">
                  <c:v>623.15504158807403</c:v>
                </c:pt>
                <c:pt idx="9782">
                  <c:v>623.21875235809603</c:v>
                </c:pt>
                <c:pt idx="9783">
                  <c:v>623.28246312811905</c:v>
                </c:pt>
                <c:pt idx="9784">
                  <c:v>623.34617389814105</c:v>
                </c:pt>
                <c:pt idx="9785">
                  <c:v>623.40988466816304</c:v>
                </c:pt>
                <c:pt idx="9786">
                  <c:v>623.47359543818595</c:v>
                </c:pt>
                <c:pt idx="9787">
                  <c:v>623.53730620820795</c:v>
                </c:pt>
                <c:pt idx="9788">
                  <c:v>623.60101697822995</c:v>
                </c:pt>
                <c:pt idx="9789">
                  <c:v>623.66472774825297</c:v>
                </c:pt>
                <c:pt idx="9790">
                  <c:v>623.72843851827497</c:v>
                </c:pt>
                <c:pt idx="9791">
                  <c:v>623.79214928829697</c:v>
                </c:pt>
                <c:pt idx="9792">
                  <c:v>623.85586005831999</c:v>
                </c:pt>
                <c:pt idx="9793">
                  <c:v>623.91957082834199</c:v>
                </c:pt>
                <c:pt idx="9794">
                  <c:v>623.98328159836399</c:v>
                </c:pt>
                <c:pt idx="9795">
                  <c:v>624.04699236838701</c:v>
                </c:pt>
                <c:pt idx="9796">
                  <c:v>624.11070313840901</c:v>
                </c:pt>
                <c:pt idx="9797">
                  <c:v>624.17441390843203</c:v>
                </c:pt>
                <c:pt idx="9798">
                  <c:v>624.23812467845403</c:v>
                </c:pt>
                <c:pt idx="9799">
                  <c:v>624.30183544847603</c:v>
                </c:pt>
                <c:pt idx="9800">
                  <c:v>624.36554621849905</c:v>
                </c:pt>
                <c:pt idx="9801">
                  <c:v>624.42925698852105</c:v>
                </c:pt>
                <c:pt idx="9802">
                  <c:v>624.49296775854305</c:v>
                </c:pt>
                <c:pt idx="9803">
                  <c:v>624.55667852856595</c:v>
                </c:pt>
                <c:pt idx="9804">
                  <c:v>624.62038929858795</c:v>
                </c:pt>
                <c:pt idx="9805">
                  <c:v>624.68410006860995</c:v>
                </c:pt>
                <c:pt idx="9806">
                  <c:v>624.74781083863297</c:v>
                </c:pt>
                <c:pt idx="9807">
                  <c:v>624.81152160865497</c:v>
                </c:pt>
                <c:pt idx="9808">
                  <c:v>624.87523237867697</c:v>
                </c:pt>
                <c:pt idx="9809">
                  <c:v>624.93894314869999</c:v>
                </c:pt>
                <c:pt idx="9810">
                  <c:v>625.00265391872199</c:v>
                </c:pt>
                <c:pt idx="9811">
                  <c:v>625.06636468874399</c:v>
                </c:pt>
                <c:pt idx="9812">
                  <c:v>625.13007545876701</c:v>
                </c:pt>
                <c:pt idx="9813">
                  <c:v>625.19378622878901</c:v>
                </c:pt>
                <c:pt idx="9814">
                  <c:v>625.25749699881101</c:v>
                </c:pt>
                <c:pt idx="9815">
                  <c:v>625.32120776883403</c:v>
                </c:pt>
                <c:pt idx="9816">
                  <c:v>625.38491853885603</c:v>
                </c:pt>
                <c:pt idx="9817">
                  <c:v>625.44862930887803</c:v>
                </c:pt>
                <c:pt idx="9818">
                  <c:v>625.51234007890105</c:v>
                </c:pt>
                <c:pt idx="9819">
                  <c:v>625.57605084892305</c:v>
                </c:pt>
                <c:pt idx="9820">
                  <c:v>625.63976161894504</c:v>
                </c:pt>
                <c:pt idx="9821">
                  <c:v>625.70347238896795</c:v>
                </c:pt>
                <c:pt idx="9822">
                  <c:v>625.76718315898995</c:v>
                </c:pt>
                <c:pt idx="9823">
                  <c:v>625.83089392901195</c:v>
                </c:pt>
                <c:pt idx="9824">
                  <c:v>625.89460469903497</c:v>
                </c:pt>
                <c:pt idx="9825">
                  <c:v>625.95831546905697</c:v>
                </c:pt>
                <c:pt idx="9826">
                  <c:v>626.02202623907897</c:v>
                </c:pt>
                <c:pt idx="9827">
                  <c:v>626.08573700910199</c:v>
                </c:pt>
                <c:pt idx="9828">
                  <c:v>626.14944777912399</c:v>
                </c:pt>
                <c:pt idx="9829">
                  <c:v>626.21315854914599</c:v>
                </c:pt>
                <c:pt idx="9830">
                  <c:v>626.27686931916901</c:v>
                </c:pt>
                <c:pt idx="9831">
                  <c:v>626.34058008919101</c:v>
                </c:pt>
                <c:pt idx="9832">
                  <c:v>626.40429085921301</c:v>
                </c:pt>
                <c:pt idx="9833">
                  <c:v>626.46800162923603</c:v>
                </c:pt>
                <c:pt idx="9834">
                  <c:v>626.53171239925803</c:v>
                </c:pt>
                <c:pt idx="9835">
                  <c:v>626.59542316928002</c:v>
                </c:pt>
                <c:pt idx="9836">
                  <c:v>626.65913393930305</c:v>
                </c:pt>
                <c:pt idx="9837">
                  <c:v>626.72284470932505</c:v>
                </c:pt>
                <c:pt idx="9838">
                  <c:v>626.78655547934704</c:v>
                </c:pt>
                <c:pt idx="9839">
                  <c:v>626.85026624936995</c:v>
                </c:pt>
                <c:pt idx="9840">
                  <c:v>626.91397701939195</c:v>
                </c:pt>
                <c:pt idx="9841">
                  <c:v>626.97768778941395</c:v>
                </c:pt>
                <c:pt idx="9842">
                  <c:v>627.04139855943697</c:v>
                </c:pt>
                <c:pt idx="9843">
                  <c:v>627.10510932945897</c:v>
                </c:pt>
                <c:pt idx="9844">
                  <c:v>627.16882009948097</c:v>
                </c:pt>
                <c:pt idx="9845">
                  <c:v>627.23253086950399</c:v>
                </c:pt>
                <c:pt idx="9846">
                  <c:v>627.29624163952599</c:v>
                </c:pt>
                <c:pt idx="9847">
                  <c:v>627.35995240954799</c:v>
                </c:pt>
                <c:pt idx="9848">
                  <c:v>627.42366317957101</c:v>
                </c:pt>
                <c:pt idx="9849">
                  <c:v>627.48737394959301</c:v>
                </c:pt>
                <c:pt idx="9850">
                  <c:v>627.55108471961603</c:v>
                </c:pt>
                <c:pt idx="9851">
                  <c:v>627.61479548963803</c:v>
                </c:pt>
                <c:pt idx="9852">
                  <c:v>627.67850625966003</c:v>
                </c:pt>
                <c:pt idx="9853">
                  <c:v>627.74221702968305</c:v>
                </c:pt>
                <c:pt idx="9854">
                  <c:v>627.80592779970505</c:v>
                </c:pt>
                <c:pt idx="9855">
                  <c:v>627.86963856972704</c:v>
                </c:pt>
                <c:pt idx="9856">
                  <c:v>627.93334933974995</c:v>
                </c:pt>
                <c:pt idx="9857">
                  <c:v>627.99706010977195</c:v>
                </c:pt>
                <c:pt idx="9858">
                  <c:v>628.06077087979395</c:v>
                </c:pt>
                <c:pt idx="9859">
                  <c:v>628.12448164981697</c:v>
                </c:pt>
                <c:pt idx="9860">
                  <c:v>628.18819241983897</c:v>
                </c:pt>
                <c:pt idx="9861">
                  <c:v>628.25190318986097</c:v>
                </c:pt>
                <c:pt idx="9862">
                  <c:v>628.31561395988399</c:v>
                </c:pt>
                <c:pt idx="9863">
                  <c:v>628.37932472990599</c:v>
                </c:pt>
                <c:pt idx="9864">
                  <c:v>628.44303549992799</c:v>
                </c:pt>
                <c:pt idx="9865">
                  <c:v>628.50674626995101</c:v>
                </c:pt>
                <c:pt idx="9866">
                  <c:v>628.57045703997301</c:v>
                </c:pt>
                <c:pt idx="9867">
                  <c:v>628.63416780999501</c:v>
                </c:pt>
                <c:pt idx="9868">
                  <c:v>628.69787858001803</c:v>
                </c:pt>
                <c:pt idx="9869">
                  <c:v>628.76158935004003</c:v>
                </c:pt>
                <c:pt idx="9870">
                  <c:v>628.82530012006202</c:v>
                </c:pt>
                <c:pt idx="9871">
                  <c:v>628.88901089008505</c:v>
                </c:pt>
                <c:pt idx="9872">
                  <c:v>628.95272166010704</c:v>
                </c:pt>
                <c:pt idx="9873">
                  <c:v>629.01643243012904</c:v>
                </c:pt>
                <c:pt idx="9874">
                  <c:v>629.08014320015195</c:v>
                </c:pt>
                <c:pt idx="9875">
                  <c:v>629.14385397017395</c:v>
                </c:pt>
                <c:pt idx="9876">
                  <c:v>629.20756474019595</c:v>
                </c:pt>
                <c:pt idx="9877">
                  <c:v>629.27127551021897</c:v>
                </c:pt>
                <c:pt idx="9878">
                  <c:v>629.33498628024097</c:v>
                </c:pt>
                <c:pt idx="9879">
                  <c:v>629.39869705026297</c:v>
                </c:pt>
                <c:pt idx="9880">
                  <c:v>629.46240782028599</c:v>
                </c:pt>
                <c:pt idx="9881">
                  <c:v>629.52611859030799</c:v>
                </c:pt>
                <c:pt idx="9882">
                  <c:v>629.58982936032999</c:v>
                </c:pt>
                <c:pt idx="9883">
                  <c:v>629.65354013035301</c:v>
                </c:pt>
                <c:pt idx="9884">
                  <c:v>629.71725090037501</c:v>
                </c:pt>
                <c:pt idx="9885">
                  <c:v>629.78096167039701</c:v>
                </c:pt>
                <c:pt idx="9886">
                  <c:v>629.84467244042003</c:v>
                </c:pt>
                <c:pt idx="9887">
                  <c:v>629.90838321044203</c:v>
                </c:pt>
                <c:pt idx="9888">
                  <c:v>629.97209398046402</c:v>
                </c:pt>
                <c:pt idx="9889">
                  <c:v>630.03580475048705</c:v>
                </c:pt>
                <c:pt idx="9890">
                  <c:v>630.09951552050904</c:v>
                </c:pt>
                <c:pt idx="9891">
                  <c:v>630.16322629053104</c:v>
                </c:pt>
                <c:pt idx="9892">
                  <c:v>630.22693706055395</c:v>
                </c:pt>
                <c:pt idx="9893">
                  <c:v>630.29064783057595</c:v>
                </c:pt>
                <c:pt idx="9894">
                  <c:v>630.35435860059795</c:v>
                </c:pt>
                <c:pt idx="9895">
                  <c:v>630.41806937062097</c:v>
                </c:pt>
                <c:pt idx="9896">
                  <c:v>630.48178014064297</c:v>
                </c:pt>
                <c:pt idx="9897">
                  <c:v>630.54549091066497</c:v>
                </c:pt>
                <c:pt idx="9898">
                  <c:v>630.60920168068799</c:v>
                </c:pt>
                <c:pt idx="9899">
                  <c:v>630.67291245070999</c:v>
                </c:pt>
                <c:pt idx="9900">
                  <c:v>630.73662322073199</c:v>
                </c:pt>
                <c:pt idx="9901">
                  <c:v>630.80033399075501</c:v>
                </c:pt>
                <c:pt idx="9902">
                  <c:v>630.86404476077701</c:v>
                </c:pt>
                <c:pt idx="9903">
                  <c:v>630.92775553080003</c:v>
                </c:pt>
                <c:pt idx="9904">
                  <c:v>630.99146630082203</c:v>
                </c:pt>
                <c:pt idx="9905">
                  <c:v>631.05517707084402</c:v>
                </c:pt>
                <c:pt idx="9906">
                  <c:v>631.11888784086705</c:v>
                </c:pt>
                <c:pt idx="9907">
                  <c:v>631.18259861088904</c:v>
                </c:pt>
                <c:pt idx="9908">
                  <c:v>631.24630938091104</c:v>
                </c:pt>
                <c:pt idx="9909">
                  <c:v>631.31002015093395</c:v>
                </c:pt>
                <c:pt idx="9910">
                  <c:v>631.37373092095595</c:v>
                </c:pt>
                <c:pt idx="9911">
                  <c:v>631.43744169097795</c:v>
                </c:pt>
                <c:pt idx="9912">
                  <c:v>631.50115246100097</c:v>
                </c:pt>
                <c:pt idx="9913">
                  <c:v>631.56486323102297</c:v>
                </c:pt>
                <c:pt idx="9914">
                  <c:v>631.62857400104497</c:v>
                </c:pt>
                <c:pt idx="9915">
                  <c:v>631.69228477106799</c:v>
                </c:pt>
                <c:pt idx="9916">
                  <c:v>631.75599554108999</c:v>
                </c:pt>
                <c:pt idx="9917">
                  <c:v>631.81970631111199</c:v>
                </c:pt>
                <c:pt idx="9918">
                  <c:v>631.88341708113501</c:v>
                </c:pt>
                <c:pt idx="9919">
                  <c:v>631.94712785115701</c:v>
                </c:pt>
                <c:pt idx="9920">
                  <c:v>632.010838621179</c:v>
                </c:pt>
                <c:pt idx="9921">
                  <c:v>632.07454939120203</c:v>
                </c:pt>
                <c:pt idx="9922">
                  <c:v>632.13826016122403</c:v>
                </c:pt>
                <c:pt idx="9923">
                  <c:v>632.20197093124602</c:v>
                </c:pt>
                <c:pt idx="9924">
                  <c:v>632.26568170126905</c:v>
                </c:pt>
                <c:pt idx="9925">
                  <c:v>632.32939247129104</c:v>
                </c:pt>
                <c:pt idx="9926">
                  <c:v>632.39310324131304</c:v>
                </c:pt>
                <c:pt idx="9927">
                  <c:v>632.45681401133595</c:v>
                </c:pt>
                <c:pt idx="9928">
                  <c:v>632.52052478135795</c:v>
                </c:pt>
                <c:pt idx="9929">
                  <c:v>632.58423555137995</c:v>
                </c:pt>
                <c:pt idx="9930">
                  <c:v>632.64794632140297</c:v>
                </c:pt>
                <c:pt idx="9931">
                  <c:v>632.71165709142497</c:v>
                </c:pt>
                <c:pt idx="9932">
                  <c:v>632.77536786144697</c:v>
                </c:pt>
                <c:pt idx="9933">
                  <c:v>632.83907863146999</c:v>
                </c:pt>
                <c:pt idx="9934">
                  <c:v>632.90278940149199</c:v>
                </c:pt>
                <c:pt idx="9935">
                  <c:v>632.96650017151399</c:v>
                </c:pt>
                <c:pt idx="9936">
                  <c:v>633.03021094153701</c:v>
                </c:pt>
                <c:pt idx="9937">
                  <c:v>633.09392171155901</c:v>
                </c:pt>
                <c:pt idx="9938">
                  <c:v>633.157632481581</c:v>
                </c:pt>
                <c:pt idx="9939">
                  <c:v>633.22134325160403</c:v>
                </c:pt>
                <c:pt idx="9940">
                  <c:v>633.28505402162602</c:v>
                </c:pt>
                <c:pt idx="9941">
                  <c:v>633.34876479164802</c:v>
                </c:pt>
                <c:pt idx="9942">
                  <c:v>633.41247556167104</c:v>
                </c:pt>
                <c:pt idx="9943">
                  <c:v>633.47618633169304</c:v>
                </c:pt>
                <c:pt idx="9944">
                  <c:v>633.53989710171504</c:v>
                </c:pt>
                <c:pt idx="9945">
                  <c:v>633.60360787173795</c:v>
                </c:pt>
                <c:pt idx="9946">
                  <c:v>633.66731864175995</c:v>
                </c:pt>
                <c:pt idx="9947">
                  <c:v>633.73102941178195</c:v>
                </c:pt>
                <c:pt idx="9948">
                  <c:v>633.79474018180497</c:v>
                </c:pt>
                <c:pt idx="9949">
                  <c:v>633.85845095182697</c:v>
                </c:pt>
                <c:pt idx="9950">
                  <c:v>633.92216172184897</c:v>
                </c:pt>
                <c:pt idx="9951">
                  <c:v>633.98587249187199</c:v>
                </c:pt>
                <c:pt idx="9952">
                  <c:v>634.04958326189399</c:v>
                </c:pt>
                <c:pt idx="9953">
                  <c:v>634.11329403191598</c:v>
                </c:pt>
                <c:pt idx="9954">
                  <c:v>634.17700480193901</c:v>
                </c:pt>
                <c:pt idx="9955">
                  <c:v>634.240715571961</c:v>
                </c:pt>
                <c:pt idx="9956">
                  <c:v>634.30442634198403</c:v>
                </c:pt>
                <c:pt idx="9957">
                  <c:v>634.36813711200602</c:v>
                </c:pt>
                <c:pt idx="9958">
                  <c:v>634.43184788202802</c:v>
                </c:pt>
                <c:pt idx="9959">
                  <c:v>634.49555865205105</c:v>
                </c:pt>
                <c:pt idx="9960">
                  <c:v>634.55926942207304</c:v>
                </c:pt>
                <c:pt idx="9961">
                  <c:v>634.62298019209504</c:v>
                </c:pt>
                <c:pt idx="9962">
                  <c:v>634.68669096211795</c:v>
                </c:pt>
                <c:pt idx="9963">
                  <c:v>634.75040173213995</c:v>
                </c:pt>
                <c:pt idx="9964">
                  <c:v>634.81411250216195</c:v>
                </c:pt>
                <c:pt idx="9965">
                  <c:v>634.87782327218497</c:v>
                </c:pt>
                <c:pt idx="9966">
                  <c:v>634.94153404220697</c:v>
                </c:pt>
                <c:pt idx="9967">
                  <c:v>635.00524481222897</c:v>
                </c:pt>
                <c:pt idx="9968">
                  <c:v>635.06895558225199</c:v>
                </c:pt>
                <c:pt idx="9969">
                  <c:v>635.13266635227399</c:v>
                </c:pt>
                <c:pt idx="9970">
                  <c:v>635.19637712229598</c:v>
                </c:pt>
                <c:pt idx="9971">
                  <c:v>635.26008789231901</c:v>
                </c:pt>
                <c:pt idx="9972">
                  <c:v>635.32379866234101</c:v>
                </c:pt>
                <c:pt idx="9973">
                  <c:v>635.387509432363</c:v>
                </c:pt>
                <c:pt idx="9974">
                  <c:v>635.45122020238603</c:v>
                </c:pt>
                <c:pt idx="9975">
                  <c:v>635.51493097240802</c:v>
                </c:pt>
                <c:pt idx="9976">
                  <c:v>635.57864174243002</c:v>
                </c:pt>
                <c:pt idx="9977">
                  <c:v>635.64235251245304</c:v>
                </c:pt>
                <c:pt idx="9978">
                  <c:v>635.70606328247504</c:v>
                </c:pt>
                <c:pt idx="9979">
                  <c:v>635.76977405249704</c:v>
                </c:pt>
                <c:pt idx="9980">
                  <c:v>635.83348482251995</c:v>
                </c:pt>
                <c:pt idx="9981">
                  <c:v>635.89719559254195</c:v>
                </c:pt>
                <c:pt idx="9982">
                  <c:v>635.96090636256395</c:v>
                </c:pt>
                <c:pt idx="9983">
                  <c:v>636.02461713258697</c:v>
                </c:pt>
                <c:pt idx="9984">
                  <c:v>636.08832790260897</c:v>
                </c:pt>
                <c:pt idx="9985">
                  <c:v>636.15203867263097</c:v>
                </c:pt>
                <c:pt idx="9986">
                  <c:v>636.21574944265399</c:v>
                </c:pt>
                <c:pt idx="9987">
                  <c:v>636.27946021267599</c:v>
                </c:pt>
                <c:pt idx="9988">
                  <c:v>636.34317098269798</c:v>
                </c:pt>
                <c:pt idx="9989">
                  <c:v>636.40688175272101</c:v>
                </c:pt>
                <c:pt idx="9990">
                  <c:v>636.470592522743</c:v>
                </c:pt>
                <c:pt idx="9991">
                  <c:v>636.534303292765</c:v>
                </c:pt>
                <c:pt idx="9992">
                  <c:v>636.59801406278802</c:v>
                </c:pt>
                <c:pt idx="9993">
                  <c:v>636.66172483281002</c:v>
                </c:pt>
                <c:pt idx="9994">
                  <c:v>636.72543560283202</c:v>
                </c:pt>
                <c:pt idx="9995">
                  <c:v>636.78914637285504</c:v>
                </c:pt>
                <c:pt idx="9996">
                  <c:v>636.85285714287704</c:v>
                </c:pt>
                <c:pt idx="9997">
                  <c:v>636.91656791289904</c:v>
                </c:pt>
                <c:pt idx="9998">
                  <c:v>636.98027868292195</c:v>
                </c:pt>
                <c:pt idx="9999">
                  <c:v>637.04398945294395</c:v>
                </c:pt>
                <c:pt idx="10000">
                  <c:v>637.10770022296595</c:v>
                </c:pt>
                <c:pt idx="10001">
                  <c:v>637.17141099298897</c:v>
                </c:pt>
                <c:pt idx="10002">
                  <c:v>637.23512176301097</c:v>
                </c:pt>
                <c:pt idx="10003">
                  <c:v>637.29883253303296</c:v>
                </c:pt>
                <c:pt idx="10004">
                  <c:v>637.36254330305599</c:v>
                </c:pt>
                <c:pt idx="10005">
                  <c:v>637.42625407307798</c:v>
                </c:pt>
                <c:pt idx="10006">
                  <c:v>637.48996484309998</c:v>
                </c:pt>
                <c:pt idx="10007">
                  <c:v>637.553675613123</c:v>
                </c:pt>
                <c:pt idx="10008">
                  <c:v>637.617386383145</c:v>
                </c:pt>
                <c:pt idx="10009">
                  <c:v>637.68109715316803</c:v>
                </c:pt>
                <c:pt idx="10010">
                  <c:v>637.74480792319002</c:v>
                </c:pt>
                <c:pt idx="10011">
                  <c:v>637.80851869321202</c:v>
                </c:pt>
                <c:pt idx="10012">
                  <c:v>637.87222946323504</c:v>
                </c:pt>
                <c:pt idx="10013">
                  <c:v>637.93594023325704</c:v>
                </c:pt>
                <c:pt idx="10014">
                  <c:v>637.99965100327904</c:v>
                </c:pt>
                <c:pt idx="10015">
                  <c:v>638.06336177330195</c:v>
                </c:pt>
                <c:pt idx="10016">
                  <c:v>638.12707254332395</c:v>
                </c:pt>
                <c:pt idx="10017">
                  <c:v>638.19078331334595</c:v>
                </c:pt>
                <c:pt idx="10018">
                  <c:v>638.25449408336897</c:v>
                </c:pt>
                <c:pt idx="10019">
                  <c:v>638.31820485339097</c:v>
                </c:pt>
                <c:pt idx="10020">
                  <c:v>638.38191562341297</c:v>
                </c:pt>
                <c:pt idx="10021">
                  <c:v>638.44562639343599</c:v>
                </c:pt>
                <c:pt idx="10022">
                  <c:v>638.50933716345799</c:v>
                </c:pt>
                <c:pt idx="10023">
                  <c:v>638.57304793347998</c:v>
                </c:pt>
                <c:pt idx="10024">
                  <c:v>638.63675870350301</c:v>
                </c:pt>
                <c:pt idx="10025">
                  <c:v>638.700469473525</c:v>
                </c:pt>
                <c:pt idx="10026">
                  <c:v>638.764180243547</c:v>
                </c:pt>
                <c:pt idx="10027">
                  <c:v>638.82789101357002</c:v>
                </c:pt>
                <c:pt idx="10028">
                  <c:v>638.89160178359202</c:v>
                </c:pt>
                <c:pt idx="10029">
                  <c:v>638.95531255361402</c:v>
                </c:pt>
                <c:pt idx="10030">
                  <c:v>639.01902332363704</c:v>
                </c:pt>
                <c:pt idx="10031">
                  <c:v>639.08273409365904</c:v>
                </c:pt>
                <c:pt idx="10032">
                  <c:v>639.14644486368104</c:v>
                </c:pt>
                <c:pt idx="10033">
                  <c:v>639.21015563370395</c:v>
                </c:pt>
                <c:pt idx="10034">
                  <c:v>639.27386640372595</c:v>
                </c:pt>
                <c:pt idx="10035">
                  <c:v>639.33757717374795</c:v>
                </c:pt>
                <c:pt idx="10036">
                  <c:v>639.40128794377097</c:v>
                </c:pt>
                <c:pt idx="10037">
                  <c:v>639.46499871379297</c:v>
                </c:pt>
                <c:pt idx="10038">
                  <c:v>639.52870948381496</c:v>
                </c:pt>
                <c:pt idx="10039">
                  <c:v>639.59242025383799</c:v>
                </c:pt>
                <c:pt idx="10040">
                  <c:v>639.65613102385998</c:v>
                </c:pt>
                <c:pt idx="10041">
                  <c:v>639.71984179388198</c:v>
                </c:pt>
                <c:pt idx="10042">
                  <c:v>639.783552563905</c:v>
                </c:pt>
                <c:pt idx="10043">
                  <c:v>639.847263333927</c:v>
                </c:pt>
                <c:pt idx="10044">
                  <c:v>639.910974103949</c:v>
                </c:pt>
                <c:pt idx="10045">
                  <c:v>639.97468487397202</c:v>
                </c:pt>
                <c:pt idx="10046">
                  <c:v>640.03839564399402</c:v>
                </c:pt>
                <c:pt idx="10047">
                  <c:v>640.10210641401602</c:v>
                </c:pt>
                <c:pt idx="10048">
                  <c:v>640.16581718403904</c:v>
                </c:pt>
                <c:pt idx="10049">
                  <c:v>640.22952795406104</c:v>
                </c:pt>
                <c:pt idx="10050">
                  <c:v>640.29323872408304</c:v>
                </c:pt>
                <c:pt idx="10051">
                  <c:v>640.35694949410595</c:v>
                </c:pt>
                <c:pt idx="10052">
                  <c:v>640.42066026412795</c:v>
                </c:pt>
                <c:pt idx="10053">
                  <c:v>640.48437103414994</c:v>
                </c:pt>
                <c:pt idx="10054">
                  <c:v>640.54808180417297</c:v>
                </c:pt>
                <c:pt idx="10055">
                  <c:v>640.61179257419496</c:v>
                </c:pt>
                <c:pt idx="10056">
                  <c:v>640.67550334421696</c:v>
                </c:pt>
                <c:pt idx="10057">
                  <c:v>640.73921411423999</c:v>
                </c:pt>
                <c:pt idx="10058">
                  <c:v>640.80292488426198</c:v>
                </c:pt>
                <c:pt idx="10059">
                  <c:v>640.86663565428398</c:v>
                </c:pt>
                <c:pt idx="10060">
                  <c:v>640.930346424307</c:v>
                </c:pt>
                <c:pt idx="10061">
                  <c:v>640.994057194329</c:v>
                </c:pt>
                <c:pt idx="10062">
                  <c:v>641.05776796435202</c:v>
                </c:pt>
                <c:pt idx="10063">
                  <c:v>641.12147873437402</c:v>
                </c:pt>
                <c:pt idx="10064">
                  <c:v>641.18518950439602</c:v>
                </c:pt>
                <c:pt idx="10065">
                  <c:v>641.24890027441904</c:v>
                </c:pt>
                <c:pt idx="10066">
                  <c:v>641.31261104444104</c:v>
                </c:pt>
                <c:pt idx="10067">
                  <c:v>641.37632181446304</c:v>
                </c:pt>
                <c:pt idx="10068">
                  <c:v>641.44003258448595</c:v>
                </c:pt>
                <c:pt idx="10069">
                  <c:v>641.50374335450795</c:v>
                </c:pt>
                <c:pt idx="10070">
                  <c:v>641.56745412452995</c:v>
                </c:pt>
                <c:pt idx="10071">
                  <c:v>641.63116489455297</c:v>
                </c:pt>
                <c:pt idx="10072">
                  <c:v>641.69487566457497</c:v>
                </c:pt>
                <c:pt idx="10073">
                  <c:v>641.75858643459696</c:v>
                </c:pt>
                <c:pt idx="10074">
                  <c:v>641.82229720461999</c:v>
                </c:pt>
                <c:pt idx="10075">
                  <c:v>641.88600797464198</c:v>
                </c:pt>
                <c:pt idx="10076">
                  <c:v>641.94971874466398</c:v>
                </c:pt>
                <c:pt idx="10077">
                  <c:v>642.013429514687</c:v>
                </c:pt>
                <c:pt idx="10078">
                  <c:v>642.077140284709</c:v>
                </c:pt>
                <c:pt idx="10079">
                  <c:v>642.140851054731</c:v>
                </c:pt>
                <c:pt idx="10080">
                  <c:v>642.20456182475402</c:v>
                </c:pt>
                <c:pt idx="10081">
                  <c:v>642.26827259477602</c:v>
                </c:pt>
                <c:pt idx="10082">
                  <c:v>642.33198336479802</c:v>
                </c:pt>
                <c:pt idx="10083">
                  <c:v>642.39569413482104</c:v>
                </c:pt>
                <c:pt idx="10084">
                  <c:v>642.45940490484304</c:v>
                </c:pt>
                <c:pt idx="10085">
                  <c:v>642.52311567486504</c:v>
                </c:pt>
                <c:pt idx="10086">
                  <c:v>642.58682644488795</c:v>
                </c:pt>
                <c:pt idx="10087">
                  <c:v>642.65053721490995</c:v>
                </c:pt>
                <c:pt idx="10088">
                  <c:v>642.71424798493194</c:v>
                </c:pt>
                <c:pt idx="10089">
                  <c:v>642.77795875495497</c:v>
                </c:pt>
                <c:pt idx="10090">
                  <c:v>642.84166952497696</c:v>
                </c:pt>
                <c:pt idx="10091">
                  <c:v>642.90538029499896</c:v>
                </c:pt>
                <c:pt idx="10092">
                  <c:v>642.96909106502198</c:v>
                </c:pt>
                <c:pt idx="10093">
                  <c:v>643.03280183504398</c:v>
                </c:pt>
                <c:pt idx="10094">
                  <c:v>643.09651260506598</c:v>
                </c:pt>
                <c:pt idx="10095">
                  <c:v>643.160223375089</c:v>
                </c:pt>
                <c:pt idx="10096">
                  <c:v>643.223934145111</c:v>
                </c:pt>
                <c:pt idx="10097">
                  <c:v>643.287644915133</c:v>
                </c:pt>
                <c:pt idx="10098">
                  <c:v>643.35135568515602</c:v>
                </c:pt>
                <c:pt idx="10099">
                  <c:v>643.41506645517802</c:v>
                </c:pt>
                <c:pt idx="10100">
                  <c:v>643.47877722520002</c:v>
                </c:pt>
                <c:pt idx="10101">
                  <c:v>643.54248799522304</c:v>
                </c:pt>
                <c:pt idx="10102">
                  <c:v>643.60619876524504</c:v>
                </c:pt>
                <c:pt idx="10103">
                  <c:v>643.66990953526704</c:v>
                </c:pt>
                <c:pt idx="10104">
                  <c:v>643.73362030528995</c:v>
                </c:pt>
                <c:pt idx="10105">
                  <c:v>643.79733107531194</c:v>
                </c:pt>
                <c:pt idx="10106">
                  <c:v>643.86104184533394</c:v>
                </c:pt>
                <c:pt idx="10107">
                  <c:v>643.92475261535697</c:v>
                </c:pt>
                <c:pt idx="10108">
                  <c:v>643.98846338537896</c:v>
                </c:pt>
                <c:pt idx="10109">
                  <c:v>644.05217415540096</c:v>
                </c:pt>
                <c:pt idx="10110">
                  <c:v>644.11588492542398</c:v>
                </c:pt>
                <c:pt idx="10111">
                  <c:v>644.17959569544598</c:v>
                </c:pt>
                <c:pt idx="10112">
                  <c:v>644.24330646546798</c:v>
                </c:pt>
                <c:pt idx="10113">
                  <c:v>644.307017235491</c:v>
                </c:pt>
                <c:pt idx="10114">
                  <c:v>644.370728005513</c:v>
                </c:pt>
                <c:pt idx="10115">
                  <c:v>644.43443877553602</c:v>
                </c:pt>
                <c:pt idx="10116">
                  <c:v>644.49814954555802</c:v>
                </c:pt>
                <c:pt idx="10117">
                  <c:v>644.56186031558002</c:v>
                </c:pt>
                <c:pt idx="10118">
                  <c:v>644.62557108560304</c:v>
                </c:pt>
                <c:pt idx="10119">
                  <c:v>644.68928185562504</c:v>
                </c:pt>
                <c:pt idx="10120">
                  <c:v>644.75299262564704</c:v>
                </c:pt>
                <c:pt idx="10121">
                  <c:v>644.81670339566995</c:v>
                </c:pt>
                <c:pt idx="10122">
                  <c:v>644.88041416569195</c:v>
                </c:pt>
                <c:pt idx="10123">
                  <c:v>644.94412493571394</c:v>
                </c:pt>
                <c:pt idx="10124">
                  <c:v>645.00783570573697</c:v>
                </c:pt>
                <c:pt idx="10125">
                  <c:v>645.07154647575896</c:v>
                </c:pt>
                <c:pt idx="10126">
                  <c:v>645.13525724578096</c:v>
                </c:pt>
                <c:pt idx="10127">
                  <c:v>645.19896801580398</c:v>
                </c:pt>
                <c:pt idx="10128">
                  <c:v>645.26267878582598</c:v>
                </c:pt>
                <c:pt idx="10129">
                  <c:v>645.32638955584798</c:v>
                </c:pt>
                <c:pt idx="10130">
                  <c:v>645.390100325871</c:v>
                </c:pt>
                <c:pt idx="10131">
                  <c:v>645.453811095893</c:v>
                </c:pt>
                <c:pt idx="10132">
                  <c:v>645.517521865915</c:v>
                </c:pt>
                <c:pt idx="10133">
                  <c:v>645.58123263593802</c:v>
                </c:pt>
                <c:pt idx="10134">
                  <c:v>645.64494340596002</c:v>
                </c:pt>
                <c:pt idx="10135">
                  <c:v>645.70865417598202</c:v>
                </c:pt>
                <c:pt idx="10136">
                  <c:v>645.77236494600504</c:v>
                </c:pt>
                <c:pt idx="10137">
                  <c:v>645.83607571602704</c:v>
                </c:pt>
                <c:pt idx="10138">
                  <c:v>645.89978648604904</c:v>
                </c:pt>
                <c:pt idx="10139">
                  <c:v>645.96349725607195</c:v>
                </c:pt>
                <c:pt idx="10140">
                  <c:v>646.02720802609394</c:v>
                </c:pt>
                <c:pt idx="10141">
                  <c:v>646.09091879611594</c:v>
                </c:pt>
                <c:pt idx="10142">
                  <c:v>646.15462956613896</c:v>
                </c:pt>
                <c:pt idx="10143">
                  <c:v>646.21834033616096</c:v>
                </c:pt>
                <c:pt idx="10144">
                  <c:v>646.28205110618296</c:v>
                </c:pt>
                <c:pt idx="10145">
                  <c:v>646.34576187620598</c:v>
                </c:pt>
                <c:pt idx="10146">
                  <c:v>646.40947264622798</c:v>
                </c:pt>
                <c:pt idx="10147">
                  <c:v>646.47318341624998</c:v>
                </c:pt>
                <c:pt idx="10148">
                  <c:v>646.536894186273</c:v>
                </c:pt>
                <c:pt idx="10149">
                  <c:v>646.600604956295</c:v>
                </c:pt>
                <c:pt idx="10150">
                  <c:v>646.664315726317</c:v>
                </c:pt>
                <c:pt idx="10151">
                  <c:v>646.72802649634002</c:v>
                </c:pt>
                <c:pt idx="10152">
                  <c:v>646.79173726636202</c:v>
                </c:pt>
                <c:pt idx="10153">
                  <c:v>646.85544803638402</c:v>
                </c:pt>
                <c:pt idx="10154">
                  <c:v>646.91915880640704</c:v>
                </c:pt>
                <c:pt idx="10155">
                  <c:v>646.98286957642904</c:v>
                </c:pt>
                <c:pt idx="10156">
                  <c:v>647.04658034645104</c:v>
                </c:pt>
                <c:pt idx="10157">
                  <c:v>647.11029111647395</c:v>
                </c:pt>
                <c:pt idx="10158">
                  <c:v>647.17400188649594</c:v>
                </c:pt>
                <c:pt idx="10159">
                  <c:v>647.23771265651806</c:v>
                </c:pt>
                <c:pt idx="10160">
                  <c:v>647.30142342654096</c:v>
                </c:pt>
                <c:pt idx="10161">
                  <c:v>647.36513419656296</c:v>
                </c:pt>
                <c:pt idx="10162">
                  <c:v>647.42884496658496</c:v>
                </c:pt>
                <c:pt idx="10163">
                  <c:v>647.49255573660798</c:v>
                </c:pt>
                <c:pt idx="10164">
                  <c:v>647.55626650662998</c:v>
                </c:pt>
                <c:pt idx="10165">
                  <c:v>647.61997727665198</c:v>
                </c:pt>
                <c:pt idx="10166">
                  <c:v>647.683688046675</c:v>
                </c:pt>
                <c:pt idx="10167">
                  <c:v>647.747398816697</c:v>
                </c:pt>
                <c:pt idx="10168">
                  <c:v>647.81110958672002</c:v>
                </c:pt>
                <c:pt idx="10169">
                  <c:v>647.87482035674202</c:v>
                </c:pt>
                <c:pt idx="10170">
                  <c:v>647.93853112676402</c:v>
                </c:pt>
                <c:pt idx="10171">
                  <c:v>648.00224189678704</c:v>
                </c:pt>
                <c:pt idx="10172">
                  <c:v>648.06595266680904</c:v>
                </c:pt>
                <c:pt idx="10173">
                  <c:v>648.12966343683104</c:v>
                </c:pt>
                <c:pt idx="10174">
                  <c:v>648.19337420685395</c:v>
                </c:pt>
                <c:pt idx="10175">
                  <c:v>648.25708497687594</c:v>
                </c:pt>
                <c:pt idx="10176">
                  <c:v>648.32079574689806</c:v>
                </c:pt>
                <c:pt idx="10177">
                  <c:v>648.38450651692096</c:v>
                </c:pt>
                <c:pt idx="10178">
                  <c:v>648.44821728694296</c:v>
                </c:pt>
                <c:pt idx="10179">
                  <c:v>648.51192805696496</c:v>
                </c:pt>
                <c:pt idx="10180">
                  <c:v>648.57563882698798</c:v>
                </c:pt>
                <c:pt idx="10181">
                  <c:v>648.63934959700998</c:v>
                </c:pt>
                <c:pt idx="10182">
                  <c:v>648.70306036703198</c:v>
                </c:pt>
                <c:pt idx="10183">
                  <c:v>648.766771137055</c:v>
                </c:pt>
                <c:pt idx="10184">
                  <c:v>648.830481907077</c:v>
                </c:pt>
                <c:pt idx="10185">
                  <c:v>648.894192677099</c:v>
                </c:pt>
                <c:pt idx="10186">
                  <c:v>648.95790344712202</c:v>
                </c:pt>
                <c:pt idx="10187">
                  <c:v>649.02161421714402</c:v>
                </c:pt>
                <c:pt idx="10188">
                  <c:v>649.08532498716602</c:v>
                </c:pt>
                <c:pt idx="10189">
                  <c:v>649.14903575718904</c:v>
                </c:pt>
                <c:pt idx="10190">
                  <c:v>649.21274652721104</c:v>
                </c:pt>
                <c:pt idx="10191">
                  <c:v>649.27645729723304</c:v>
                </c:pt>
                <c:pt idx="10192">
                  <c:v>649.34016806725595</c:v>
                </c:pt>
                <c:pt idx="10193">
                  <c:v>649.40387883727794</c:v>
                </c:pt>
                <c:pt idx="10194">
                  <c:v>649.46758960730006</c:v>
                </c:pt>
                <c:pt idx="10195">
                  <c:v>649.53130037732296</c:v>
                </c:pt>
                <c:pt idx="10196">
                  <c:v>649.59501114734496</c:v>
                </c:pt>
                <c:pt idx="10197">
                  <c:v>649.65872191736696</c:v>
                </c:pt>
                <c:pt idx="10198">
                  <c:v>649.72243268738998</c:v>
                </c:pt>
                <c:pt idx="10199">
                  <c:v>649.78614345741198</c:v>
                </c:pt>
                <c:pt idx="10200">
                  <c:v>649.84985422743398</c:v>
                </c:pt>
                <c:pt idx="10201">
                  <c:v>649.913564997457</c:v>
                </c:pt>
                <c:pt idx="10202">
                  <c:v>649.977275767479</c:v>
                </c:pt>
                <c:pt idx="10203">
                  <c:v>650.040986537501</c:v>
                </c:pt>
                <c:pt idx="10204">
                  <c:v>650.10469730752402</c:v>
                </c:pt>
                <c:pt idx="10205">
                  <c:v>650.16840807754602</c:v>
                </c:pt>
                <c:pt idx="10206">
                  <c:v>650.23211884756802</c:v>
                </c:pt>
                <c:pt idx="10207">
                  <c:v>650.29582961759104</c:v>
                </c:pt>
                <c:pt idx="10208">
                  <c:v>650.35954038761304</c:v>
                </c:pt>
                <c:pt idx="10209">
                  <c:v>650.42325115763504</c:v>
                </c:pt>
                <c:pt idx="10210">
                  <c:v>650.48696192765794</c:v>
                </c:pt>
                <c:pt idx="10211">
                  <c:v>650.55067269768006</c:v>
                </c:pt>
                <c:pt idx="10212">
                  <c:v>650.61438346770205</c:v>
                </c:pt>
                <c:pt idx="10213">
                  <c:v>650.67809423772496</c:v>
                </c:pt>
                <c:pt idx="10214">
                  <c:v>650.74180500774696</c:v>
                </c:pt>
                <c:pt idx="10215">
                  <c:v>650.80551577776896</c:v>
                </c:pt>
                <c:pt idx="10216">
                  <c:v>650.86922654779198</c:v>
                </c:pt>
                <c:pt idx="10217">
                  <c:v>650.93293731781398</c:v>
                </c:pt>
                <c:pt idx="10218">
                  <c:v>650.99664808783598</c:v>
                </c:pt>
                <c:pt idx="10219">
                  <c:v>651.060358857859</c:v>
                </c:pt>
                <c:pt idx="10220">
                  <c:v>651.124069627881</c:v>
                </c:pt>
                <c:pt idx="10221">
                  <c:v>651.18778039790402</c:v>
                </c:pt>
                <c:pt idx="10222">
                  <c:v>651.25149116792602</c:v>
                </c:pt>
                <c:pt idx="10223">
                  <c:v>651.31520193794802</c:v>
                </c:pt>
                <c:pt idx="10224">
                  <c:v>651.37891270797104</c:v>
                </c:pt>
                <c:pt idx="10225">
                  <c:v>651.44262347799304</c:v>
                </c:pt>
                <c:pt idx="10226">
                  <c:v>651.50633424801504</c:v>
                </c:pt>
                <c:pt idx="10227">
                  <c:v>651.57004501803794</c:v>
                </c:pt>
                <c:pt idx="10228">
                  <c:v>651.63375578805994</c:v>
                </c:pt>
                <c:pt idx="10229">
                  <c:v>651.69746655808206</c:v>
                </c:pt>
                <c:pt idx="10230">
                  <c:v>651.76117732810496</c:v>
                </c:pt>
                <c:pt idx="10231">
                  <c:v>651.82488809812696</c:v>
                </c:pt>
                <c:pt idx="10232">
                  <c:v>651.88859886814896</c:v>
                </c:pt>
                <c:pt idx="10233">
                  <c:v>651.95230963817198</c:v>
                </c:pt>
                <c:pt idx="10234">
                  <c:v>652.01602040819398</c:v>
                </c:pt>
                <c:pt idx="10235">
                  <c:v>652.07973117821598</c:v>
                </c:pt>
                <c:pt idx="10236">
                  <c:v>652.143441948239</c:v>
                </c:pt>
                <c:pt idx="10237">
                  <c:v>652.207152718261</c:v>
                </c:pt>
                <c:pt idx="10238">
                  <c:v>652.270863488283</c:v>
                </c:pt>
                <c:pt idx="10239">
                  <c:v>652.33457425830602</c:v>
                </c:pt>
                <c:pt idx="10240">
                  <c:v>652.39828502832802</c:v>
                </c:pt>
                <c:pt idx="10241">
                  <c:v>652.46199579835002</c:v>
                </c:pt>
                <c:pt idx="10242">
                  <c:v>652.52570656837304</c:v>
                </c:pt>
                <c:pt idx="10243">
                  <c:v>652.58941733839504</c:v>
                </c:pt>
                <c:pt idx="10244">
                  <c:v>652.65312810841704</c:v>
                </c:pt>
                <c:pt idx="10245">
                  <c:v>652.71683887843994</c:v>
                </c:pt>
                <c:pt idx="10246">
                  <c:v>652.78054964846206</c:v>
                </c:pt>
                <c:pt idx="10247">
                  <c:v>652.84426041848405</c:v>
                </c:pt>
                <c:pt idx="10248">
                  <c:v>652.90797118850696</c:v>
                </c:pt>
                <c:pt idx="10249">
                  <c:v>652.97168195852896</c:v>
                </c:pt>
                <c:pt idx="10250">
                  <c:v>653.03539272855096</c:v>
                </c:pt>
                <c:pt idx="10251">
                  <c:v>653.09910349857398</c:v>
                </c:pt>
                <c:pt idx="10252">
                  <c:v>653.16281426859598</c:v>
                </c:pt>
                <c:pt idx="10253">
                  <c:v>653.22652503861798</c:v>
                </c:pt>
                <c:pt idx="10254">
                  <c:v>653.290235808641</c:v>
                </c:pt>
                <c:pt idx="10255">
                  <c:v>653.353946578663</c:v>
                </c:pt>
                <c:pt idx="10256">
                  <c:v>653.417657348685</c:v>
                </c:pt>
                <c:pt idx="10257">
                  <c:v>653.48136811870802</c:v>
                </c:pt>
                <c:pt idx="10258">
                  <c:v>653.54507888873002</c:v>
                </c:pt>
                <c:pt idx="10259">
                  <c:v>653.60878965875202</c:v>
                </c:pt>
                <c:pt idx="10260">
                  <c:v>653.67250042877504</c:v>
                </c:pt>
                <c:pt idx="10261">
                  <c:v>653.73621119879704</c:v>
                </c:pt>
                <c:pt idx="10262">
                  <c:v>653.79992196881904</c:v>
                </c:pt>
                <c:pt idx="10263">
                  <c:v>653.86363273884194</c:v>
                </c:pt>
                <c:pt idx="10264">
                  <c:v>653.92734350886406</c:v>
                </c:pt>
                <c:pt idx="10265">
                  <c:v>653.99105427888605</c:v>
                </c:pt>
                <c:pt idx="10266">
                  <c:v>654.05476504890896</c:v>
                </c:pt>
                <c:pt idx="10267">
                  <c:v>654.11847581893096</c:v>
                </c:pt>
                <c:pt idx="10268">
                  <c:v>654.18218658895296</c:v>
                </c:pt>
                <c:pt idx="10269">
                  <c:v>654.24589735897598</c:v>
                </c:pt>
                <c:pt idx="10270">
                  <c:v>654.30960812899798</c:v>
                </c:pt>
                <c:pt idx="10271">
                  <c:v>654.37331889901998</c:v>
                </c:pt>
                <c:pt idx="10272">
                  <c:v>654.437029669043</c:v>
                </c:pt>
                <c:pt idx="10273">
                  <c:v>654.500740439065</c:v>
                </c:pt>
                <c:pt idx="10274">
                  <c:v>654.56445120908802</c:v>
                </c:pt>
                <c:pt idx="10275">
                  <c:v>654.62816197911002</c:v>
                </c:pt>
                <c:pt idx="10276">
                  <c:v>654.69187274913202</c:v>
                </c:pt>
                <c:pt idx="10277">
                  <c:v>654.75558351915504</c:v>
                </c:pt>
                <c:pt idx="10278">
                  <c:v>654.81929428917704</c:v>
                </c:pt>
                <c:pt idx="10279">
                  <c:v>654.88300505919904</c:v>
                </c:pt>
                <c:pt idx="10280">
                  <c:v>654.94671582922194</c:v>
                </c:pt>
                <c:pt idx="10281">
                  <c:v>655.01042659924406</c:v>
                </c:pt>
                <c:pt idx="10282">
                  <c:v>655.07413736926605</c:v>
                </c:pt>
                <c:pt idx="10283">
                  <c:v>655.13784813928896</c:v>
                </c:pt>
                <c:pt idx="10284">
                  <c:v>655.20155890931096</c:v>
                </c:pt>
                <c:pt idx="10285">
                  <c:v>655.26526967933296</c:v>
                </c:pt>
                <c:pt idx="10286">
                  <c:v>655.32898044935598</c:v>
                </c:pt>
                <c:pt idx="10287">
                  <c:v>655.39269121937798</c:v>
                </c:pt>
                <c:pt idx="10288">
                  <c:v>655.45640198939998</c:v>
                </c:pt>
                <c:pt idx="10289">
                  <c:v>655.520112759423</c:v>
                </c:pt>
                <c:pt idx="10290">
                  <c:v>655.583823529445</c:v>
                </c:pt>
                <c:pt idx="10291">
                  <c:v>655.647534299467</c:v>
                </c:pt>
                <c:pt idx="10292">
                  <c:v>655.71124506949002</c:v>
                </c:pt>
                <c:pt idx="10293">
                  <c:v>655.77495583951202</c:v>
                </c:pt>
                <c:pt idx="10294">
                  <c:v>655.83866660953402</c:v>
                </c:pt>
                <c:pt idx="10295">
                  <c:v>655.90237737955704</c:v>
                </c:pt>
                <c:pt idx="10296">
                  <c:v>655.96608814957904</c:v>
                </c:pt>
                <c:pt idx="10297">
                  <c:v>656.02979891960103</c:v>
                </c:pt>
                <c:pt idx="10298">
                  <c:v>656.09350968962406</c:v>
                </c:pt>
                <c:pt idx="10299">
                  <c:v>656.15722045964606</c:v>
                </c:pt>
                <c:pt idx="10300">
                  <c:v>656.22093122966805</c:v>
                </c:pt>
                <c:pt idx="10301">
                  <c:v>656.28464199969096</c:v>
                </c:pt>
                <c:pt idx="10302">
                  <c:v>656.34835276971296</c:v>
                </c:pt>
                <c:pt idx="10303">
                  <c:v>656.41206353973496</c:v>
                </c:pt>
                <c:pt idx="10304">
                  <c:v>656.47577430975798</c:v>
                </c:pt>
                <c:pt idx="10305">
                  <c:v>656.53948507977998</c:v>
                </c:pt>
                <c:pt idx="10306">
                  <c:v>656.60319584980198</c:v>
                </c:pt>
                <c:pt idx="10307">
                  <c:v>656.666906619825</c:v>
                </c:pt>
                <c:pt idx="10308">
                  <c:v>656.730617389847</c:v>
                </c:pt>
                <c:pt idx="10309">
                  <c:v>656.794328159869</c:v>
                </c:pt>
                <c:pt idx="10310">
                  <c:v>656.85803892989202</c:v>
                </c:pt>
                <c:pt idx="10311">
                  <c:v>656.92174969991402</c:v>
                </c:pt>
                <c:pt idx="10312">
                  <c:v>656.98546046993602</c:v>
                </c:pt>
                <c:pt idx="10313">
                  <c:v>657.04917123995904</c:v>
                </c:pt>
                <c:pt idx="10314">
                  <c:v>657.11288200998104</c:v>
                </c:pt>
                <c:pt idx="10315">
                  <c:v>657.17659278000303</c:v>
                </c:pt>
                <c:pt idx="10316">
                  <c:v>657.24030355002606</c:v>
                </c:pt>
                <c:pt idx="10317">
                  <c:v>657.30401432004805</c:v>
                </c:pt>
                <c:pt idx="10318">
                  <c:v>657.36772509007005</c:v>
                </c:pt>
                <c:pt idx="10319">
                  <c:v>657.43143586009296</c:v>
                </c:pt>
                <c:pt idx="10320">
                  <c:v>657.49514663011496</c:v>
                </c:pt>
                <c:pt idx="10321">
                  <c:v>657.55885740013696</c:v>
                </c:pt>
                <c:pt idx="10322">
                  <c:v>657.62256817015998</c:v>
                </c:pt>
                <c:pt idx="10323">
                  <c:v>657.68627894018198</c:v>
                </c:pt>
                <c:pt idx="10324">
                  <c:v>657.74998971020398</c:v>
                </c:pt>
                <c:pt idx="10325">
                  <c:v>657.813700480227</c:v>
                </c:pt>
                <c:pt idx="10326">
                  <c:v>657.877411250249</c:v>
                </c:pt>
                <c:pt idx="10327">
                  <c:v>657.94112202027202</c:v>
                </c:pt>
                <c:pt idx="10328">
                  <c:v>658.00483279029402</c:v>
                </c:pt>
                <c:pt idx="10329">
                  <c:v>658.06854356031602</c:v>
                </c:pt>
                <c:pt idx="10330">
                  <c:v>658.13225433033904</c:v>
                </c:pt>
                <c:pt idx="10331">
                  <c:v>658.19596510036104</c:v>
                </c:pt>
                <c:pt idx="10332">
                  <c:v>658.25967587038303</c:v>
                </c:pt>
                <c:pt idx="10333">
                  <c:v>658.32338664040606</c:v>
                </c:pt>
                <c:pt idx="10334">
                  <c:v>658.38709741042805</c:v>
                </c:pt>
                <c:pt idx="10335">
                  <c:v>658.45080818045005</c:v>
                </c:pt>
                <c:pt idx="10336">
                  <c:v>658.51451895047296</c:v>
                </c:pt>
                <c:pt idx="10337">
                  <c:v>658.57822972049496</c:v>
                </c:pt>
                <c:pt idx="10338">
                  <c:v>658.64194049051696</c:v>
                </c:pt>
                <c:pt idx="10339">
                  <c:v>658.70565126053998</c:v>
                </c:pt>
                <c:pt idx="10340">
                  <c:v>658.76936203056198</c:v>
                </c:pt>
                <c:pt idx="10341">
                  <c:v>658.83307280058398</c:v>
                </c:pt>
                <c:pt idx="10342">
                  <c:v>658.896783570607</c:v>
                </c:pt>
                <c:pt idx="10343">
                  <c:v>658.960494340629</c:v>
                </c:pt>
                <c:pt idx="10344">
                  <c:v>659.024205110651</c:v>
                </c:pt>
                <c:pt idx="10345">
                  <c:v>659.08791588067402</c:v>
                </c:pt>
                <c:pt idx="10346">
                  <c:v>659.15162665069602</c:v>
                </c:pt>
                <c:pt idx="10347">
                  <c:v>659.21533742071801</c:v>
                </c:pt>
                <c:pt idx="10348">
                  <c:v>659.27904819074104</c:v>
                </c:pt>
                <c:pt idx="10349">
                  <c:v>659.34275896076304</c:v>
                </c:pt>
                <c:pt idx="10350">
                  <c:v>659.40646973078503</c:v>
                </c:pt>
                <c:pt idx="10351">
                  <c:v>659.47018050080806</c:v>
                </c:pt>
                <c:pt idx="10352">
                  <c:v>659.53389127083005</c:v>
                </c:pt>
                <c:pt idx="10353">
                  <c:v>659.59760204085205</c:v>
                </c:pt>
                <c:pt idx="10354">
                  <c:v>659.66131281087496</c:v>
                </c:pt>
                <c:pt idx="10355">
                  <c:v>659.72502358089696</c:v>
                </c:pt>
                <c:pt idx="10356">
                  <c:v>659.78873435091896</c:v>
                </c:pt>
                <c:pt idx="10357">
                  <c:v>659.85244512094198</c:v>
                </c:pt>
                <c:pt idx="10358">
                  <c:v>659.91615589096398</c:v>
                </c:pt>
                <c:pt idx="10359">
                  <c:v>659.97986666098598</c:v>
                </c:pt>
                <c:pt idx="10360">
                  <c:v>660.043577431009</c:v>
                </c:pt>
                <c:pt idx="10361">
                  <c:v>660.107288201031</c:v>
                </c:pt>
                <c:pt idx="10362">
                  <c:v>660.170998971053</c:v>
                </c:pt>
                <c:pt idx="10363">
                  <c:v>660.23470974107602</c:v>
                </c:pt>
                <c:pt idx="10364">
                  <c:v>660.29842051109802</c:v>
                </c:pt>
                <c:pt idx="10365">
                  <c:v>660.36213128112001</c:v>
                </c:pt>
                <c:pt idx="10366">
                  <c:v>660.42584205114304</c:v>
                </c:pt>
                <c:pt idx="10367">
                  <c:v>660.48955282116503</c:v>
                </c:pt>
                <c:pt idx="10368">
                  <c:v>660.55326359118703</c:v>
                </c:pt>
                <c:pt idx="10369">
                  <c:v>660.61697436121005</c:v>
                </c:pt>
                <c:pt idx="10370">
                  <c:v>660.68068513123205</c:v>
                </c:pt>
                <c:pt idx="10371">
                  <c:v>660.74439590125405</c:v>
                </c:pt>
                <c:pt idx="10372">
                  <c:v>660.80810667127696</c:v>
                </c:pt>
                <c:pt idx="10373">
                  <c:v>660.87181744129896</c:v>
                </c:pt>
                <c:pt idx="10374">
                  <c:v>660.93552821132096</c:v>
                </c:pt>
                <c:pt idx="10375">
                  <c:v>660.99923898134398</c:v>
                </c:pt>
                <c:pt idx="10376">
                  <c:v>661.06294975136598</c:v>
                </c:pt>
                <c:pt idx="10377">
                  <c:v>661.12666052138798</c:v>
                </c:pt>
                <c:pt idx="10378">
                  <c:v>661.190371291411</c:v>
                </c:pt>
                <c:pt idx="10379">
                  <c:v>661.254082061433</c:v>
                </c:pt>
                <c:pt idx="10380">
                  <c:v>661.31779283145499</c:v>
                </c:pt>
                <c:pt idx="10381">
                  <c:v>661.38150360147802</c:v>
                </c:pt>
                <c:pt idx="10382">
                  <c:v>661.44521437150001</c:v>
                </c:pt>
                <c:pt idx="10383">
                  <c:v>661.50892514152304</c:v>
                </c:pt>
                <c:pt idx="10384">
                  <c:v>661.57263591154504</c:v>
                </c:pt>
                <c:pt idx="10385">
                  <c:v>661.63634668156703</c:v>
                </c:pt>
                <c:pt idx="10386">
                  <c:v>661.70005745159006</c:v>
                </c:pt>
                <c:pt idx="10387">
                  <c:v>661.76376822161205</c:v>
                </c:pt>
                <c:pt idx="10388">
                  <c:v>661.82747899163405</c:v>
                </c:pt>
                <c:pt idx="10389">
                  <c:v>661.89118976165696</c:v>
                </c:pt>
                <c:pt idx="10390">
                  <c:v>661.95490053167896</c:v>
                </c:pt>
                <c:pt idx="10391">
                  <c:v>662.01861130170096</c:v>
                </c:pt>
                <c:pt idx="10392">
                  <c:v>662.08232207172398</c:v>
                </c:pt>
                <c:pt idx="10393">
                  <c:v>662.14603284174598</c:v>
                </c:pt>
                <c:pt idx="10394">
                  <c:v>662.20974361176798</c:v>
                </c:pt>
                <c:pt idx="10395">
                  <c:v>662.273454381791</c:v>
                </c:pt>
                <c:pt idx="10396">
                  <c:v>662.337165151813</c:v>
                </c:pt>
                <c:pt idx="10397">
                  <c:v>662.400875921835</c:v>
                </c:pt>
                <c:pt idx="10398">
                  <c:v>662.46458669185802</c:v>
                </c:pt>
                <c:pt idx="10399">
                  <c:v>662.52829746188002</c:v>
                </c:pt>
                <c:pt idx="10400">
                  <c:v>662.59200823190201</c:v>
                </c:pt>
                <c:pt idx="10401">
                  <c:v>662.65571900192504</c:v>
                </c:pt>
                <c:pt idx="10402">
                  <c:v>662.71942977194703</c:v>
                </c:pt>
                <c:pt idx="10403">
                  <c:v>662.78314054196903</c:v>
                </c:pt>
                <c:pt idx="10404">
                  <c:v>662.84685131199205</c:v>
                </c:pt>
                <c:pt idx="10405">
                  <c:v>662.91056208201405</c:v>
                </c:pt>
                <c:pt idx="10406">
                  <c:v>662.97427285203605</c:v>
                </c:pt>
                <c:pt idx="10407">
                  <c:v>663.03798362205896</c:v>
                </c:pt>
                <c:pt idx="10408">
                  <c:v>663.10169439208096</c:v>
                </c:pt>
                <c:pt idx="10409">
                  <c:v>663.16540516210296</c:v>
                </c:pt>
                <c:pt idx="10410">
                  <c:v>663.22911593212598</c:v>
                </c:pt>
                <c:pt idx="10411">
                  <c:v>663.29282670214798</c:v>
                </c:pt>
                <c:pt idx="10412">
                  <c:v>663.35653747216998</c:v>
                </c:pt>
                <c:pt idx="10413">
                  <c:v>663.420248242193</c:v>
                </c:pt>
                <c:pt idx="10414">
                  <c:v>663.483959012215</c:v>
                </c:pt>
                <c:pt idx="10415">
                  <c:v>663.54766978223699</c:v>
                </c:pt>
                <c:pt idx="10416">
                  <c:v>663.61138055226002</c:v>
                </c:pt>
                <c:pt idx="10417">
                  <c:v>663.67509132228201</c:v>
                </c:pt>
                <c:pt idx="10418">
                  <c:v>663.73880209230401</c:v>
                </c:pt>
                <c:pt idx="10419">
                  <c:v>663.80251286232703</c:v>
                </c:pt>
                <c:pt idx="10420">
                  <c:v>663.86622363234903</c:v>
                </c:pt>
                <c:pt idx="10421">
                  <c:v>663.92993440237103</c:v>
                </c:pt>
                <c:pt idx="10422">
                  <c:v>663.99364517239405</c:v>
                </c:pt>
                <c:pt idx="10423">
                  <c:v>664.05735594241605</c:v>
                </c:pt>
                <c:pt idx="10424">
                  <c:v>664.12106671243805</c:v>
                </c:pt>
                <c:pt idx="10425">
                  <c:v>664.18477748246096</c:v>
                </c:pt>
                <c:pt idx="10426">
                  <c:v>664.24848825248296</c:v>
                </c:pt>
                <c:pt idx="10427">
                  <c:v>664.31219902250496</c:v>
                </c:pt>
                <c:pt idx="10428">
                  <c:v>664.37590979252798</c:v>
                </c:pt>
                <c:pt idx="10429">
                  <c:v>664.43962056254998</c:v>
                </c:pt>
                <c:pt idx="10430">
                  <c:v>664.50333133257197</c:v>
                </c:pt>
                <c:pt idx="10431">
                  <c:v>664.567042102595</c:v>
                </c:pt>
                <c:pt idx="10432">
                  <c:v>664.63075287261699</c:v>
                </c:pt>
                <c:pt idx="10433">
                  <c:v>664.69446364263899</c:v>
                </c:pt>
                <c:pt idx="10434">
                  <c:v>664.75817441266202</c:v>
                </c:pt>
                <c:pt idx="10435">
                  <c:v>664.82188518268401</c:v>
                </c:pt>
                <c:pt idx="10436">
                  <c:v>664.88559595270704</c:v>
                </c:pt>
                <c:pt idx="10437">
                  <c:v>664.94930672272903</c:v>
                </c:pt>
                <c:pt idx="10438">
                  <c:v>665.01301749275103</c:v>
                </c:pt>
                <c:pt idx="10439">
                  <c:v>665.07672826277405</c:v>
                </c:pt>
                <c:pt idx="10440">
                  <c:v>665.14043903279605</c:v>
                </c:pt>
                <c:pt idx="10441">
                  <c:v>665.20414980281805</c:v>
                </c:pt>
                <c:pt idx="10442">
                  <c:v>665.26786057284096</c:v>
                </c:pt>
                <c:pt idx="10443">
                  <c:v>665.33157134286296</c:v>
                </c:pt>
                <c:pt idx="10444">
                  <c:v>665.39528211288496</c:v>
                </c:pt>
                <c:pt idx="10445">
                  <c:v>665.45899288290798</c:v>
                </c:pt>
                <c:pt idx="10446">
                  <c:v>665.52270365292998</c:v>
                </c:pt>
                <c:pt idx="10447">
                  <c:v>665.58641442295198</c:v>
                </c:pt>
                <c:pt idx="10448">
                  <c:v>665.650125192975</c:v>
                </c:pt>
                <c:pt idx="10449">
                  <c:v>665.713835962997</c:v>
                </c:pt>
                <c:pt idx="10450">
                  <c:v>665.77754673301899</c:v>
                </c:pt>
                <c:pt idx="10451">
                  <c:v>665.84125750304202</c:v>
                </c:pt>
                <c:pt idx="10452">
                  <c:v>665.90496827306401</c:v>
                </c:pt>
                <c:pt idx="10453">
                  <c:v>665.96867904308601</c:v>
                </c:pt>
                <c:pt idx="10454">
                  <c:v>666.03238981310903</c:v>
                </c:pt>
                <c:pt idx="10455">
                  <c:v>666.09610058313103</c:v>
                </c:pt>
                <c:pt idx="10456">
                  <c:v>666.15981135315303</c:v>
                </c:pt>
                <c:pt idx="10457">
                  <c:v>666.22352212317605</c:v>
                </c:pt>
                <c:pt idx="10458">
                  <c:v>666.28723289319805</c:v>
                </c:pt>
                <c:pt idx="10459">
                  <c:v>666.35094366322005</c:v>
                </c:pt>
                <c:pt idx="10460">
                  <c:v>666.41465443324296</c:v>
                </c:pt>
                <c:pt idx="10461">
                  <c:v>666.47836520326496</c:v>
                </c:pt>
                <c:pt idx="10462">
                  <c:v>666.54207597328696</c:v>
                </c:pt>
                <c:pt idx="10463">
                  <c:v>666.60578674330998</c:v>
                </c:pt>
                <c:pt idx="10464">
                  <c:v>666.66949751333198</c:v>
                </c:pt>
                <c:pt idx="10465">
                  <c:v>666.73320828335397</c:v>
                </c:pt>
                <c:pt idx="10466">
                  <c:v>666.796919053377</c:v>
                </c:pt>
                <c:pt idx="10467">
                  <c:v>666.86062982339899</c:v>
                </c:pt>
                <c:pt idx="10468">
                  <c:v>666.92434059342099</c:v>
                </c:pt>
                <c:pt idx="10469">
                  <c:v>666.98805136344401</c:v>
                </c:pt>
                <c:pt idx="10470">
                  <c:v>667.05176213346601</c:v>
                </c:pt>
                <c:pt idx="10471">
                  <c:v>667.11547290348801</c:v>
                </c:pt>
                <c:pt idx="10472">
                  <c:v>667.17918367351103</c:v>
                </c:pt>
                <c:pt idx="10473">
                  <c:v>667.24289444353303</c:v>
                </c:pt>
                <c:pt idx="10474">
                  <c:v>667.30660521355503</c:v>
                </c:pt>
                <c:pt idx="10475">
                  <c:v>667.37031598357805</c:v>
                </c:pt>
                <c:pt idx="10476">
                  <c:v>667.43402675360005</c:v>
                </c:pt>
                <c:pt idx="10477">
                  <c:v>667.49773752362205</c:v>
                </c:pt>
                <c:pt idx="10478">
                  <c:v>667.56144829364496</c:v>
                </c:pt>
                <c:pt idx="10479">
                  <c:v>667.62515906366696</c:v>
                </c:pt>
                <c:pt idx="10480">
                  <c:v>667.68886983368895</c:v>
                </c:pt>
                <c:pt idx="10481">
                  <c:v>667.75258060371198</c:v>
                </c:pt>
                <c:pt idx="10482">
                  <c:v>667.81629137373397</c:v>
                </c:pt>
                <c:pt idx="10483">
                  <c:v>667.88000214375597</c:v>
                </c:pt>
                <c:pt idx="10484">
                  <c:v>667.943712913779</c:v>
                </c:pt>
                <c:pt idx="10485">
                  <c:v>668.00742368380099</c:v>
                </c:pt>
                <c:pt idx="10486">
                  <c:v>668.07113445382299</c:v>
                </c:pt>
                <c:pt idx="10487">
                  <c:v>668.13484522384601</c:v>
                </c:pt>
                <c:pt idx="10488">
                  <c:v>668.19855599386801</c:v>
                </c:pt>
                <c:pt idx="10489">
                  <c:v>668.26226676389103</c:v>
                </c:pt>
                <c:pt idx="10490">
                  <c:v>668.32597753391303</c:v>
                </c:pt>
                <c:pt idx="10491">
                  <c:v>668.38968830393503</c:v>
                </c:pt>
                <c:pt idx="10492">
                  <c:v>668.45339907395805</c:v>
                </c:pt>
                <c:pt idx="10493">
                  <c:v>668.51710984398005</c:v>
                </c:pt>
                <c:pt idx="10494">
                  <c:v>668.58082061400205</c:v>
                </c:pt>
                <c:pt idx="10495">
                  <c:v>668.64453138402496</c:v>
                </c:pt>
                <c:pt idx="10496">
                  <c:v>668.70824215404696</c:v>
                </c:pt>
                <c:pt idx="10497">
                  <c:v>668.77195292406896</c:v>
                </c:pt>
                <c:pt idx="10498">
                  <c:v>668.83566369409198</c:v>
                </c:pt>
                <c:pt idx="10499">
                  <c:v>668.89937446411398</c:v>
                </c:pt>
                <c:pt idx="10500">
                  <c:v>668.96308523413597</c:v>
                </c:pt>
                <c:pt idx="10501">
                  <c:v>669.026796004159</c:v>
                </c:pt>
                <c:pt idx="10502">
                  <c:v>669.09050677418099</c:v>
                </c:pt>
                <c:pt idx="10503">
                  <c:v>669.15421754420299</c:v>
                </c:pt>
                <c:pt idx="10504">
                  <c:v>669.21792831422601</c:v>
                </c:pt>
                <c:pt idx="10505">
                  <c:v>669.28163908424801</c:v>
                </c:pt>
                <c:pt idx="10506">
                  <c:v>669.34534985427001</c:v>
                </c:pt>
                <c:pt idx="10507">
                  <c:v>669.40906062429303</c:v>
                </c:pt>
                <c:pt idx="10508">
                  <c:v>669.47277139431503</c:v>
                </c:pt>
                <c:pt idx="10509">
                  <c:v>669.53648216433703</c:v>
                </c:pt>
                <c:pt idx="10510">
                  <c:v>669.60019293436005</c:v>
                </c:pt>
                <c:pt idx="10511">
                  <c:v>669.66390370438205</c:v>
                </c:pt>
                <c:pt idx="10512">
                  <c:v>669.72761447440405</c:v>
                </c:pt>
                <c:pt idx="10513">
                  <c:v>669.79132524442696</c:v>
                </c:pt>
                <c:pt idx="10514">
                  <c:v>669.85503601444896</c:v>
                </c:pt>
                <c:pt idx="10515">
                  <c:v>669.91874678447095</c:v>
                </c:pt>
                <c:pt idx="10516">
                  <c:v>669.98245755449398</c:v>
                </c:pt>
                <c:pt idx="10517">
                  <c:v>670.04616832451597</c:v>
                </c:pt>
                <c:pt idx="10518">
                  <c:v>670.10987909453797</c:v>
                </c:pt>
                <c:pt idx="10519">
                  <c:v>670.173589864561</c:v>
                </c:pt>
                <c:pt idx="10520">
                  <c:v>670.23730063458299</c:v>
                </c:pt>
                <c:pt idx="10521">
                  <c:v>670.30101140460499</c:v>
                </c:pt>
                <c:pt idx="10522">
                  <c:v>670.36472217462801</c:v>
                </c:pt>
                <c:pt idx="10523">
                  <c:v>670.42843294465001</c:v>
                </c:pt>
                <c:pt idx="10524">
                  <c:v>670.49214371467201</c:v>
                </c:pt>
                <c:pt idx="10525">
                  <c:v>670.55585448469503</c:v>
                </c:pt>
                <c:pt idx="10526">
                  <c:v>670.61956525471703</c:v>
                </c:pt>
                <c:pt idx="10527">
                  <c:v>670.68327602473903</c:v>
                </c:pt>
                <c:pt idx="10528">
                  <c:v>670.74698679476205</c:v>
                </c:pt>
                <c:pt idx="10529">
                  <c:v>670.81069756478405</c:v>
                </c:pt>
                <c:pt idx="10530">
                  <c:v>670.87440833480605</c:v>
                </c:pt>
                <c:pt idx="10531">
                  <c:v>670.93811910482896</c:v>
                </c:pt>
                <c:pt idx="10532">
                  <c:v>671.00182987485096</c:v>
                </c:pt>
                <c:pt idx="10533">
                  <c:v>671.06554064487295</c:v>
                </c:pt>
                <c:pt idx="10534">
                  <c:v>671.12925141489598</c:v>
                </c:pt>
                <c:pt idx="10535">
                  <c:v>671.19296218491797</c:v>
                </c:pt>
                <c:pt idx="10536">
                  <c:v>671.25667295493997</c:v>
                </c:pt>
                <c:pt idx="10537">
                  <c:v>671.32038372496299</c:v>
                </c:pt>
                <c:pt idx="10538">
                  <c:v>671.38409449498499</c:v>
                </c:pt>
                <c:pt idx="10539">
                  <c:v>671.44780526500699</c:v>
                </c:pt>
                <c:pt idx="10540">
                  <c:v>671.51151603503001</c:v>
                </c:pt>
                <c:pt idx="10541">
                  <c:v>671.57522680505201</c:v>
                </c:pt>
                <c:pt idx="10542">
                  <c:v>671.63893757507503</c:v>
                </c:pt>
                <c:pt idx="10543">
                  <c:v>671.70264834509703</c:v>
                </c:pt>
                <c:pt idx="10544">
                  <c:v>671.76635911511903</c:v>
                </c:pt>
                <c:pt idx="10545">
                  <c:v>671.83006988514205</c:v>
                </c:pt>
                <c:pt idx="10546">
                  <c:v>671.89378065516405</c:v>
                </c:pt>
                <c:pt idx="10547">
                  <c:v>671.95749142518605</c:v>
                </c:pt>
                <c:pt idx="10548">
                  <c:v>672.02120219520896</c:v>
                </c:pt>
                <c:pt idx="10549">
                  <c:v>672.08491296523096</c:v>
                </c:pt>
                <c:pt idx="10550">
                  <c:v>672.14862373525295</c:v>
                </c:pt>
                <c:pt idx="10551">
                  <c:v>672.21233450527598</c:v>
                </c:pt>
                <c:pt idx="10552">
                  <c:v>672.27604527529797</c:v>
                </c:pt>
                <c:pt idx="10553">
                  <c:v>672.33975604531997</c:v>
                </c:pt>
                <c:pt idx="10554">
                  <c:v>672.40346681534299</c:v>
                </c:pt>
                <c:pt idx="10555">
                  <c:v>672.46717758536499</c:v>
                </c:pt>
                <c:pt idx="10556">
                  <c:v>672.53088835538699</c:v>
                </c:pt>
                <c:pt idx="10557">
                  <c:v>672.59459912541001</c:v>
                </c:pt>
                <c:pt idx="10558">
                  <c:v>672.65830989543201</c:v>
                </c:pt>
                <c:pt idx="10559">
                  <c:v>672.72202066545401</c:v>
                </c:pt>
                <c:pt idx="10560">
                  <c:v>672.78573143547703</c:v>
                </c:pt>
                <c:pt idx="10561">
                  <c:v>672.84944220549903</c:v>
                </c:pt>
                <c:pt idx="10562">
                  <c:v>672.91315297552103</c:v>
                </c:pt>
                <c:pt idx="10563">
                  <c:v>672.97686374554405</c:v>
                </c:pt>
                <c:pt idx="10564">
                  <c:v>673.04057451556605</c:v>
                </c:pt>
                <c:pt idx="10565">
                  <c:v>673.10428528558805</c:v>
                </c:pt>
                <c:pt idx="10566">
                  <c:v>673.16799605561096</c:v>
                </c:pt>
                <c:pt idx="10567">
                  <c:v>673.23170682563295</c:v>
                </c:pt>
                <c:pt idx="10568">
                  <c:v>673.29541759565495</c:v>
                </c:pt>
                <c:pt idx="10569">
                  <c:v>673.35912836567798</c:v>
                </c:pt>
                <c:pt idx="10570">
                  <c:v>673.42283913569997</c:v>
                </c:pt>
                <c:pt idx="10571">
                  <c:v>673.48654990572197</c:v>
                </c:pt>
                <c:pt idx="10572">
                  <c:v>673.55026067574499</c:v>
                </c:pt>
                <c:pt idx="10573">
                  <c:v>673.61397144576699</c:v>
                </c:pt>
                <c:pt idx="10574">
                  <c:v>673.67768221578899</c:v>
                </c:pt>
                <c:pt idx="10575">
                  <c:v>673.74139298581201</c:v>
                </c:pt>
                <c:pt idx="10576">
                  <c:v>673.80510375583401</c:v>
                </c:pt>
                <c:pt idx="10577">
                  <c:v>673.86881452585601</c:v>
                </c:pt>
                <c:pt idx="10578">
                  <c:v>673.93252529587903</c:v>
                </c:pt>
                <c:pt idx="10579">
                  <c:v>673.99623606590103</c:v>
                </c:pt>
                <c:pt idx="10580">
                  <c:v>674.05994683592303</c:v>
                </c:pt>
                <c:pt idx="10581">
                  <c:v>674.12365760594605</c:v>
                </c:pt>
                <c:pt idx="10582">
                  <c:v>674.18736837596805</c:v>
                </c:pt>
                <c:pt idx="10583">
                  <c:v>674.25107914599005</c:v>
                </c:pt>
                <c:pt idx="10584">
                  <c:v>674.31478991601296</c:v>
                </c:pt>
                <c:pt idx="10585">
                  <c:v>674.37850068603495</c:v>
                </c:pt>
                <c:pt idx="10586">
                  <c:v>674.44221145605695</c:v>
                </c:pt>
                <c:pt idx="10587">
                  <c:v>674.50592222607997</c:v>
                </c:pt>
                <c:pt idx="10588">
                  <c:v>674.56963299610197</c:v>
                </c:pt>
                <c:pt idx="10589">
                  <c:v>674.63334376612397</c:v>
                </c:pt>
                <c:pt idx="10590">
                  <c:v>674.69705453614699</c:v>
                </c:pt>
                <c:pt idx="10591">
                  <c:v>674.76076530616899</c:v>
                </c:pt>
                <c:pt idx="10592">
                  <c:v>674.82447607619099</c:v>
                </c:pt>
                <c:pt idx="10593">
                  <c:v>674.88818684621401</c:v>
                </c:pt>
                <c:pt idx="10594">
                  <c:v>674.95189761623601</c:v>
                </c:pt>
                <c:pt idx="10595">
                  <c:v>675.01560838625903</c:v>
                </c:pt>
                <c:pt idx="10596">
                  <c:v>675.07931915628103</c:v>
                </c:pt>
                <c:pt idx="10597">
                  <c:v>675.14302992630303</c:v>
                </c:pt>
                <c:pt idx="10598">
                  <c:v>675.20674069632605</c:v>
                </c:pt>
                <c:pt idx="10599">
                  <c:v>675.27045146634805</c:v>
                </c:pt>
                <c:pt idx="10600">
                  <c:v>675.33416223637005</c:v>
                </c:pt>
                <c:pt idx="10601">
                  <c:v>675.39787300639296</c:v>
                </c:pt>
                <c:pt idx="10602">
                  <c:v>675.46158377641495</c:v>
                </c:pt>
                <c:pt idx="10603">
                  <c:v>675.52529454643695</c:v>
                </c:pt>
                <c:pt idx="10604">
                  <c:v>675.58900531645997</c:v>
                </c:pt>
                <c:pt idx="10605">
                  <c:v>675.65271608648197</c:v>
                </c:pt>
                <c:pt idx="10606">
                  <c:v>675.71642685650397</c:v>
                </c:pt>
                <c:pt idx="10607">
                  <c:v>675.78013762652699</c:v>
                </c:pt>
                <c:pt idx="10608">
                  <c:v>675.84384839654899</c:v>
                </c:pt>
                <c:pt idx="10609">
                  <c:v>675.90755916657099</c:v>
                </c:pt>
                <c:pt idx="10610">
                  <c:v>675.97126993659401</c:v>
                </c:pt>
                <c:pt idx="10611">
                  <c:v>676.03498070661601</c:v>
                </c:pt>
                <c:pt idx="10612">
                  <c:v>676.09869147663801</c:v>
                </c:pt>
                <c:pt idx="10613">
                  <c:v>676.16240224666103</c:v>
                </c:pt>
                <c:pt idx="10614">
                  <c:v>676.22611301668303</c:v>
                </c:pt>
                <c:pt idx="10615">
                  <c:v>676.28982378670503</c:v>
                </c:pt>
                <c:pt idx="10616">
                  <c:v>676.35353455672805</c:v>
                </c:pt>
                <c:pt idx="10617">
                  <c:v>676.41724532675005</c:v>
                </c:pt>
                <c:pt idx="10618">
                  <c:v>676.48095609677205</c:v>
                </c:pt>
                <c:pt idx="10619">
                  <c:v>676.54466686679496</c:v>
                </c:pt>
                <c:pt idx="10620">
                  <c:v>676.60837763681695</c:v>
                </c:pt>
                <c:pt idx="10621">
                  <c:v>676.67208840683895</c:v>
                </c:pt>
                <c:pt idx="10622">
                  <c:v>676.73579917686197</c:v>
                </c:pt>
                <c:pt idx="10623">
                  <c:v>676.79950994688397</c:v>
                </c:pt>
                <c:pt idx="10624">
                  <c:v>676.86322071690597</c:v>
                </c:pt>
                <c:pt idx="10625">
                  <c:v>676.92693148692899</c:v>
                </c:pt>
                <c:pt idx="10626">
                  <c:v>676.99064225695099</c:v>
                </c:pt>
                <c:pt idx="10627">
                  <c:v>677.05435302697299</c:v>
                </c:pt>
                <c:pt idx="10628">
                  <c:v>677.11806379699601</c:v>
                </c:pt>
                <c:pt idx="10629">
                  <c:v>677.18177456701801</c:v>
                </c:pt>
                <c:pt idx="10630">
                  <c:v>677.24548533704001</c:v>
                </c:pt>
                <c:pt idx="10631">
                  <c:v>677.30919610706303</c:v>
                </c:pt>
                <c:pt idx="10632">
                  <c:v>677.37290687708503</c:v>
                </c:pt>
                <c:pt idx="10633">
                  <c:v>677.43661764710703</c:v>
                </c:pt>
                <c:pt idx="10634">
                  <c:v>677.50032841713005</c:v>
                </c:pt>
                <c:pt idx="10635">
                  <c:v>677.56403918715205</c:v>
                </c:pt>
                <c:pt idx="10636">
                  <c:v>677.62774995717405</c:v>
                </c:pt>
                <c:pt idx="10637">
                  <c:v>677.69146072719695</c:v>
                </c:pt>
                <c:pt idx="10638">
                  <c:v>677.75517149721895</c:v>
                </c:pt>
                <c:pt idx="10639">
                  <c:v>677.81888226724095</c:v>
                </c:pt>
                <c:pt idx="10640">
                  <c:v>677.88259303726397</c:v>
                </c:pt>
                <c:pt idx="10641">
                  <c:v>677.94630380728597</c:v>
                </c:pt>
                <c:pt idx="10642">
                  <c:v>678.01001457730797</c:v>
                </c:pt>
                <c:pt idx="10643">
                  <c:v>678.07372534733099</c:v>
                </c:pt>
                <c:pt idx="10644">
                  <c:v>678.13743611735299</c:v>
                </c:pt>
                <c:pt idx="10645">
                  <c:v>678.20114688737499</c:v>
                </c:pt>
                <c:pt idx="10646">
                  <c:v>678.26485765739801</c:v>
                </c:pt>
                <c:pt idx="10647">
                  <c:v>678.32856842742001</c:v>
                </c:pt>
                <c:pt idx="10648">
                  <c:v>678.39227919744303</c:v>
                </c:pt>
                <c:pt idx="10649">
                  <c:v>678.45598996746503</c:v>
                </c:pt>
                <c:pt idx="10650">
                  <c:v>678.51970073748703</c:v>
                </c:pt>
                <c:pt idx="10651">
                  <c:v>678.58341150751005</c:v>
                </c:pt>
                <c:pt idx="10652">
                  <c:v>678.64712227753205</c:v>
                </c:pt>
                <c:pt idx="10653">
                  <c:v>678.71083304755405</c:v>
                </c:pt>
                <c:pt idx="10654">
                  <c:v>678.77454381757696</c:v>
                </c:pt>
                <c:pt idx="10655">
                  <c:v>678.83825458759895</c:v>
                </c:pt>
                <c:pt idx="10656">
                  <c:v>678.90196535762095</c:v>
                </c:pt>
                <c:pt idx="10657">
                  <c:v>678.96567612764397</c:v>
                </c:pt>
                <c:pt idx="10658">
                  <c:v>679.02938689766597</c:v>
                </c:pt>
                <c:pt idx="10659">
                  <c:v>679.09309766768797</c:v>
                </c:pt>
                <c:pt idx="10660">
                  <c:v>679.15680843771099</c:v>
                </c:pt>
                <c:pt idx="10661">
                  <c:v>679.22051920773299</c:v>
                </c:pt>
                <c:pt idx="10662">
                  <c:v>679.28422997775499</c:v>
                </c:pt>
                <c:pt idx="10663">
                  <c:v>679.34794074777801</c:v>
                </c:pt>
                <c:pt idx="10664">
                  <c:v>679.41165151780001</c:v>
                </c:pt>
                <c:pt idx="10665">
                  <c:v>679.47536228782201</c:v>
                </c:pt>
                <c:pt idx="10666">
                  <c:v>679.53907305784503</c:v>
                </c:pt>
                <c:pt idx="10667">
                  <c:v>679.60278382786703</c:v>
                </c:pt>
                <c:pt idx="10668">
                  <c:v>679.66649459788903</c:v>
                </c:pt>
                <c:pt idx="10669">
                  <c:v>679.73020536791205</c:v>
                </c:pt>
                <c:pt idx="10670">
                  <c:v>679.79391613793405</c:v>
                </c:pt>
                <c:pt idx="10671">
                  <c:v>679.85762690795605</c:v>
                </c:pt>
                <c:pt idx="10672">
                  <c:v>679.92133767797895</c:v>
                </c:pt>
                <c:pt idx="10673">
                  <c:v>679.98504844800095</c:v>
                </c:pt>
                <c:pt idx="10674">
                  <c:v>680.04875921802295</c:v>
                </c:pt>
                <c:pt idx="10675">
                  <c:v>680.11246998804597</c:v>
                </c:pt>
                <c:pt idx="10676">
                  <c:v>680.17618075806797</c:v>
                </c:pt>
                <c:pt idx="10677">
                  <c:v>680.23989152808997</c:v>
                </c:pt>
                <c:pt idx="10678">
                  <c:v>680.30360229811299</c:v>
                </c:pt>
                <c:pt idx="10679">
                  <c:v>680.36731306813499</c:v>
                </c:pt>
                <c:pt idx="10680">
                  <c:v>680.43102383815699</c:v>
                </c:pt>
                <c:pt idx="10681">
                  <c:v>680.49473460818001</c:v>
                </c:pt>
                <c:pt idx="10682">
                  <c:v>680.55844537820201</c:v>
                </c:pt>
                <c:pt idx="10683">
                  <c:v>680.62215614822401</c:v>
                </c:pt>
                <c:pt idx="10684">
                  <c:v>680.68586691824703</c:v>
                </c:pt>
                <c:pt idx="10685">
                  <c:v>680.74957768826903</c:v>
                </c:pt>
                <c:pt idx="10686">
                  <c:v>680.81328845829103</c:v>
                </c:pt>
                <c:pt idx="10687">
                  <c:v>680.87699922831405</c:v>
                </c:pt>
                <c:pt idx="10688">
                  <c:v>680.94070999833605</c:v>
                </c:pt>
                <c:pt idx="10689">
                  <c:v>681.00442076835805</c:v>
                </c:pt>
                <c:pt idx="10690">
                  <c:v>681.06813153838095</c:v>
                </c:pt>
                <c:pt idx="10691">
                  <c:v>681.13184230840295</c:v>
                </c:pt>
                <c:pt idx="10692">
                  <c:v>681.19555307842495</c:v>
                </c:pt>
                <c:pt idx="10693">
                  <c:v>681.25926384844797</c:v>
                </c:pt>
                <c:pt idx="10694">
                  <c:v>681.32297461846997</c:v>
                </c:pt>
                <c:pt idx="10695">
                  <c:v>681.38668538849197</c:v>
                </c:pt>
                <c:pt idx="10696">
                  <c:v>681.45039615851499</c:v>
                </c:pt>
                <c:pt idx="10697">
                  <c:v>681.51410692853699</c:v>
                </c:pt>
                <c:pt idx="10698">
                  <c:v>681.57781769855899</c:v>
                </c:pt>
                <c:pt idx="10699">
                  <c:v>681.64152846858201</c:v>
                </c:pt>
                <c:pt idx="10700">
                  <c:v>681.70523923860401</c:v>
                </c:pt>
                <c:pt idx="10701">
                  <c:v>681.76895000862703</c:v>
                </c:pt>
                <c:pt idx="10702">
                  <c:v>681.83266077864903</c:v>
                </c:pt>
                <c:pt idx="10703">
                  <c:v>681.89637154867103</c:v>
                </c:pt>
                <c:pt idx="10704">
                  <c:v>681.96008231869405</c:v>
                </c:pt>
                <c:pt idx="10705">
                  <c:v>682.02379308871605</c:v>
                </c:pt>
                <c:pt idx="10706">
                  <c:v>682.08750385873805</c:v>
                </c:pt>
                <c:pt idx="10707">
                  <c:v>682.15121462876095</c:v>
                </c:pt>
                <c:pt idx="10708">
                  <c:v>682.21492539878295</c:v>
                </c:pt>
                <c:pt idx="10709">
                  <c:v>682.27863616880495</c:v>
                </c:pt>
                <c:pt idx="10710">
                  <c:v>682.34234693882797</c:v>
                </c:pt>
                <c:pt idx="10711">
                  <c:v>682.40605770884997</c:v>
                </c:pt>
                <c:pt idx="10712">
                  <c:v>682.46976847887197</c:v>
                </c:pt>
                <c:pt idx="10713">
                  <c:v>682.53347924889499</c:v>
                </c:pt>
                <c:pt idx="10714">
                  <c:v>682.59719001891699</c:v>
                </c:pt>
                <c:pt idx="10715">
                  <c:v>682.66090078893899</c:v>
                </c:pt>
                <c:pt idx="10716">
                  <c:v>682.72461155896201</c:v>
                </c:pt>
                <c:pt idx="10717">
                  <c:v>682.78832232898401</c:v>
                </c:pt>
                <c:pt idx="10718">
                  <c:v>682.85203309900601</c:v>
                </c:pt>
                <c:pt idx="10719">
                  <c:v>682.91574386902903</c:v>
                </c:pt>
                <c:pt idx="10720">
                  <c:v>682.97945463905103</c:v>
                </c:pt>
                <c:pt idx="10721">
                  <c:v>683.04316540907303</c:v>
                </c:pt>
                <c:pt idx="10722">
                  <c:v>683.10687617909605</c:v>
                </c:pt>
                <c:pt idx="10723">
                  <c:v>683.17058694911805</c:v>
                </c:pt>
                <c:pt idx="10724">
                  <c:v>683.23429771914005</c:v>
                </c:pt>
                <c:pt idx="10725">
                  <c:v>683.29800848916295</c:v>
                </c:pt>
                <c:pt idx="10726">
                  <c:v>683.36171925918495</c:v>
                </c:pt>
                <c:pt idx="10727">
                  <c:v>683.42543002920695</c:v>
                </c:pt>
                <c:pt idx="10728">
                  <c:v>683.48914079922997</c:v>
                </c:pt>
                <c:pt idx="10729">
                  <c:v>683.55285156925197</c:v>
                </c:pt>
                <c:pt idx="10730">
                  <c:v>683.61656233927397</c:v>
                </c:pt>
                <c:pt idx="10731">
                  <c:v>683.68027310929699</c:v>
                </c:pt>
                <c:pt idx="10732">
                  <c:v>683.74398387931899</c:v>
                </c:pt>
                <c:pt idx="10733">
                  <c:v>683.80769464934099</c:v>
                </c:pt>
                <c:pt idx="10734">
                  <c:v>683.87140541936401</c:v>
                </c:pt>
                <c:pt idx="10735">
                  <c:v>683.93511618938601</c:v>
                </c:pt>
                <c:pt idx="10736">
                  <c:v>683.99882695940801</c:v>
                </c:pt>
                <c:pt idx="10737">
                  <c:v>684.06253772943103</c:v>
                </c:pt>
                <c:pt idx="10738">
                  <c:v>684.12624849945303</c:v>
                </c:pt>
                <c:pt idx="10739">
                  <c:v>684.18995926947503</c:v>
                </c:pt>
                <c:pt idx="10740">
                  <c:v>684.25367003949805</c:v>
                </c:pt>
                <c:pt idx="10741">
                  <c:v>684.31738080952005</c:v>
                </c:pt>
                <c:pt idx="10742">
                  <c:v>684.38109157954204</c:v>
                </c:pt>
                <c:pt idx="10743">
                  <c:v>684.44480234956495</c:v>
                </c:pt>
                <c:pt idx="10744">
                  <c:v>684.50851311958695</c:v>
                </c:pt>
                <c:pt idx="10745">
                  <c:v>684.57222388960895</c:v>
                </c:pt>
                <c:pt idx="10746">
                  <c:v>684.63593465963197</c:v>
                </c:pt>
                <c:pt idx="10747">
                  <c:v>684.69964542965397</c:v>
                </c:pt>
                <c:pt idx="10748">
                  <c:v>684.76335619967597</c:v>
                </c:pt>
                <c:pt idx="10749">
                  <c:v>684.82706696969899</c:v>
                </c:pt>
                <c:pt idx="10750">
                  <c:v>684.89077773972099</c:v>
                </c:pt>
                <c:pt idx="10751">
                  <c:v>684.95448850974299</c:v>
                </c:pt>
                <c:pt idx="10752">
                  <c:v>685.01819927976601</c:v>
                </c:pt>
                <c:pt idx="10753">
                  <c:v>685.08191004978801</c:v>
                </c:pt>
                <c:pt idx="10754">
                  <c:v>685.14562081981103</c:v>
                </c:pt>
                <c:pt idx="10755">
                  <c:v>685.20933158983303</c:v>
                </c:pt>
                <c:pt idx="10756">
                  <c:v>685.27304235985503</c:v>
                </c:pt>
                <c:pt idx="10757">
                  <c:v>685.33675312987805</c:v>
                </c:pt>
                <c:pt idx="10758">
                  <c:v>685.40046389990005</c:v>
                </c:pt>
                <c:pt idx="10759">
                  <c:v>685.46417466992204</c:v>
                </c:pt>
                <c:pt idx="10760">
                  <c:v>685.52788543994495</c:v>
                </c:pt>
                <c:pt idx="10761">
                  <c:v>685.59159620996695</c:v>
                </c:pt>
                <c:pt idx="10762">
                  <c:v>685.65530697998895</c:v>
                </c:pt>
                <c:pt idx="10763">
                  <c:v>685.71901775001197</c:v>
                </c:pt>
                <c:pt idx="10764">
                  <c:v>685.78272852003397</c:v>
                </c:pt>
                <c:pt idx="10765">
                  <c:v>685.84643929005597</c:v>
                </c:pt>
                <c:pt idx="10766">
                  <c:v>685.91015006007899</c:v>
                </c:pt>
                <c:pt idx="10767">
                  <c:v>685.97386083010099</c:v>
                </c:pt>
                <c:pt idx="10768">
                  <c:v>686.03757160012299</c:v>
                </c:pt>
                <c:pt idx="10769">
                  <c:v>686.10128237014601</c:v>
                </c:pt>
                <c:pt idx="10770">
                  <c:v>686.16499314016801</c:v>
                </c:pt>
                <c:pt idx="10771">
                  <c:v>686.22870391019001</c:v>
                </c:pt>
                <c:pt idx="10772">
                  <c:v>686.29241468021303</c:v>
                </c:pt>
                <c:pt idx="10773">
                  <c:v>686.35612545023503</c:v>
                </c:pt>
                <c:pt idx="10774">
                  <c:v>686.41983622025703</c:v>
                </c:pt>
                <c:pt idx="10775">
                  <c:v>686.48354699028005</c:v>
                </c:pt>
                <c:pt idx="10776">
                  <c:v>686.54725776030205</c:v>
                </c:pt>
                <c:pt idx="10777">
                  <c:v>686.61096853032404</c:v>
                </c:pt>
                <c:pt idx="10778">
                  <c:v>686.67467930034695</c:v>
                </c:pt>
                <c:pt idx="10779">
                  <c:v>686.73839007036895</c:v>
                </c:pt>
                <c:pt idx="10780">
                  <c:v>686.80210084039095</c:v>
                </c:pt>
                <c:pt idx="10781">
                  <c:v>686.86581161041397</c:v>
                </c:pt>
                <c:pt idx="10782">
                  <c:v>686.92952238043597</c:v>
                </c:pt>
                <c:pt idx="10783">
                  <c:v>686.99323315045797</c:v>
                </c:pt>
                <c:pt idx="10784">
                  <c:v>687.05694392048099</c:v>
                </c:pt>
                <c:pt idx="10785">
                  <c:v>687.12065469050299</c:v>
                </c:pt>
                <c:pt idx="10786">
                  <c:v>687.18436546052499</c:v>
                </c:pt>
                <c:pt idx="10787">
                  <c:v>687.24807623054801</c:v>
                </c:pt>
                <c:pt idx="10788">
                  <c:v>687.31178700057001</c:v>
                </c:pt>
                <c:pt idx="10789">
                  <c:v>687.37549777059201</c:v>
                </c:pt>
                <c:pt idx="10790">
                  <c:v>687.43920854061503</c:v>
                </c:pt>
                <c:pt idx="10791">
                  <c:v>687.50291931063703</c:v>
                </c:pt>
                <c:pt idx="10792">
                  <c:v>687.56663008065902</c:v>
                </c:pt>
                <c:pt idx="10793">
                  <c:v>687.63034085068205</c:v>
                </c:pt>
                <c:pt idx="10794">
                  <c:v>687.69405162070404</c:v>
                </c:pt>
                <c:pt idx="10795">
                  <c:v>687.75776239072604</c:v>
                </c:pt>
                <c:pt idx="10796">
                  <c:v>687.82147316074895</c:v>
                </c:pt>
                <c:pt idx="10797">
                  <c:v>687.88518393077095</c:v>
                </c:pt>
                <c:pt idx="10798">
                  <c:v>687.94889470079295</c:v>
                </c:pt>
                <c:pt idx="10799">
                  <c:v>688.01260547081597</c:v>
                </c:pt>
                <c:pt idx="10800">
                  <c:v>688.07631624083797</c:v>
                </c:pt>
                <c:pt idx="10801">
                  <c:v>688.14002701085997</c:v>
                </c:pt>
                <c:pt idx="10802">
                  <c:v>688.20373778088299</c:v>
                </c:pt>
                <c:pt idx="10803">
                  <c:v>688.26744855090499</c:v>
                </c:pt>
                <c:pt idx="10804">
                  <c:v>688.33115932092699</c:v>
                </c:pt>
                <c:pt idx="10805">
                  <c:v>688.39487009095001</c:v>
                </c:pt>
                <c:pt idx="10806">
                  <c:v>688.45858086097201</c:v>
                </c:pt>
                <c:pt idx="10807">
                  <c:v>688.52229163099503</c:v>
                </c:pt>
                <c:pt idx="10808">
                  <c:v>688.58600240101703</c:v>
                </c:pt>
                <c:pt idx="10809">
                  <c:v>688.64971317103902</c:v>
                </c:pt>
                <c:pt idx="10810">
                  <c:v>688.71342394106205</c:v>
                </c:pt>
                <c:pt idx="10811">
                  <c:v>688.77713471108405</c:v>
                </c:pt>
                <c:pt idx="10812">
                  <c:v>688.84084548110604</c:v>
                </c:pt>
                <c:pt idx="10813">
                  <c:v>688.90455625112895</c:v>
                </c:pt>
                <c:pt idx="10814">
                  <c:v>688.96826702115095</c:v>
                </c:pt>
                <c:pt idx="10815">
                  <c:v>689.03197779117295</c:v>
                </c:pt>
                <c:pt idx="10816">
                  <c:v>689.09568856119597</c:v>
                </c:pt>
                <c:pt idx="10817">
                  <c:v>689.15939933121797</c:v>
                </c:pt>
                <c:pt idx="10818">
                  <c:v>689.22311010123997</c:v>
                </c:pt>
                <c:pt idx="10819">
                  <c:v>689.28682087126299</c:v>
                </c:pt>
                <c:pt idx="10820">
                  <c:v>689.35053164128499</c:v>
                </c:pt>
                <c:pt idx="10821">
                  <c:v>689.41424241130699</c:v>
                </c:pt>
                <c:pt idx="10822">
                  <c:v>689.47795318133001</c:v>
                </c:pt>
                <c:pt idx="10823">
                  <c:v>689.54166395135201</c:v>
                </c:pt>
                <c:pt idx="10824">
                  <c:v>689.60537472137401</c:v>
                </c:pt>
                <c:pt idx="10825">
                  <c:v>689.66908549139703</c:v>
                </c:pt>
                <c:pt idx="10826">
                  <c:v>689.73279626141903</c:v>
                </c:pt>
                <c:pt idx="10827">
                  <c:v>689.79650703144102</c:v>
                </c:pt>
                <c:pt idx="10828">
                  <c:v>689.86021780146405</c:v>
                </c:pt>
                <c:pt idx="10829">
                  <c:v>689.92392857148604</c:v>
                </c:pt>
                <c:pt idx="10830">
                  <c:v>689.98763934150804</c:v>
                </c:pt>
                <c:pt idx="10831">
                  <c:v>690.05135011153095</c:v>
                </c:pt>
                <c:pt idx="10832">
                  <c:v>690.11506088155295</c:v>
                </c:pt>
                <c:pt idx="10833">
                  <c:v>690.17877165157495</c:v>
                </c:pt>
                <c:pt idx="10834">
                  <c:v>690.24248242159797</c:v>
                </c:pt>
                <c:pt idx="10835">
                  <c:v>690.30619319161997</c:v>
                </c:pt>
                <c:pt idx="10836">
                  <c:v>690.36990396164197</c:v>
                </c:pt>
                <c:pt idx="10837">
                  <c:v>690.43361473166499</c:v>
                </c:pt>
                <c:pt idx="10838">
                  <c:v>690.49732550168699</c:v>
                </c:pt>
                <c:pt idx="10839">
                  <c:v>690.56103627170899</c:v>
                </c:pt>
                <c:pt idx="10840">
                  <c:v>690.62474704173201</c:v>
                </c:pt>
                <c:pt idx="10841">
                  <c:v>690.68845781175401</c:v>
                </c:pt>
                <c:pt idx="10842">
                  <c:v>690.752168581776</c:v>
                </c:pt>
                <c:pt idx="10843">
                  <c:v>690.81587935179903</c:v>
                </c:pt>
                <c:pt idx="10844">
                  <c:v>690.87959012182102</c:v>
                </c:pt>
                <c:pt idx="10845">
                  <c:v>690.94330089184302</c:v>
                </c:pt>
                <c:pt idx="10846">
                  <c:v>691.00701166186604</c:v>
                </c:pt>
                <c:pt idx="10847">
                  <c:v>691.07072243188804</c:v>
                </c:pt>
                <c:pt idx="10848">
                  <c:v>691.13443320191004</c:v>
                </c:pt>
                <c:pt idx="10849">
                  <c:v>691.19814397193295</c:v>
                </c:pt>
                <c:pt idx="10850">
                  <c:v>691.26185474195495</c:v>
                </c:pt>
                <c:pt idx="10851">
                  <c:v>691.32556551197695</c:v>
                </c:pt>
                <c:pt idx="10852">
                  <c:v>691.38927628199997</c:v>
                </c:pt>
                <c:pt idx="10853">
                  <c:v>691.45298705202197</c:v>
                </c:pt>
                <c:pt idx="10854">
                  <c:v>691.51669782204397</c:v>
                </c:pt>
                <c:pt idx="10855">
                  <c:v>691.58040859206699</c:v>
                </c:pt>
                <c:pt idx="10856">
                  <c:v>691.64411936208899</c:v>
                </c:pt>
                <c:pt idx="10857">
                  <c:v>691.70783013211098</c:v>
                </c:pt>
                <c:pt idx="10858">
                  <c:v>691.77154090213401</c:v>
                </c:pt>
                <c:pt idx="10859">
                  <c:v>691.83525167215601</c:v>
                </c:pt>
                <c:pt idx="10860">
                  <c:v>691.89896244217903</c:v>
                </c:pt>
                <c:pt idx="10861">
                  <c:v>691.96267321220103</c:v>
                </c:pt>
                <c:pt idx="10862">
                  <c:v>692.02638398222302</c:v>
                </c:pt>
                <c:pt idx="10863">
                  <c:v>692.09009475224605</c:v>
                </c:pt>
                <c:pt idx="10864">
                  <c:v>692.15380552226804</c:v>
                </c:pt>
                <c:pt idx="10865">
                  <c:v>692.21751629229004</c:v>
                </c:pt>
                <c:pt idx="10866">
                  <c:v>692.28122706231295</c:v>
                </c:pt>
                <c:pt idx="10867">
                  <c:v>692.34493783233495</c:v>
                </c:pt>
                <c:pt idx="10868">
                  <c:v>692.40864860235695</c:v>
                </c:pt>
                <c:pt idx="10869">
                  <c:v>692.47235937237997</c:v>
                </c:pt>
                <c:pt idx="10870">
                  <c:v>692.53607014240197</c:v>
                </c:pt>
                <c:pt idx="10871">
                  <c:v>692.59978091242397</c:v>
                </c:pt>
                <c:pt idx="10872">
                  <c:v>692.66349168244699</c:v>
                </c:pt>
                <c:pt idx="10873">
                  <c:v>692.72720245246899</c:v>
                </c:pt>
                <c:pt idx="10874">
                  <c:v>692.79091322249099</c:v>
                </c:pt>
                <c:pt idx="10875">
                  <c:v>692.85462399251401</c:v>
                </c:pt>
                <c:pt idx="10876">
                  <c:v>692.91833476253601</c:v>
                </c:pt>
                <c:pt idx="10877">
                  <c:v>692.982045532558</c:v>
                </c:pt>
                <c:pt idx="10878">
                  <c:v>693.04575630258103</c:v>
                </c:pt>
                <c:pt idx="10879">
                  <c:v>693.10946707260302</c:v>
                </c:pt>
                <c:pt idx="10880">
                  <c:v>693.17317784262502</c:v>
                </c:pt>
                <c:pt idx="10881">
                  <c:v>693.23688861264804</c:v>
                </c:pt>
                <c:pt idx="10882">
                  <c:v>693.30059938267004</c:v>
                </c:pt>
                <c:pt idx="10883">
                  <c:v>693.36431015269204</c:v>
                </c:pt>
                <c:pt idx="10884">
                  <c:v>693.42802092271495</c:v>
                </c:pt>
                <c:pt idx="10885">
                  <c:v>693.49173169273695</c:v>
                </c:pt>
                <c:pt idx="10886">
                  <c:v>693.55544246275895</c:v>
                </c:pt>
                <c:pt idx="10887">
                  <c:v>693.61915323278197</c:v>
                </c:pt>
                <c:pt idx="10888">
                  <c:v>693.68286400280397</c:v>
                </c:pt>
                <c:pt idx="10889">
                  <c:v>693.74657477282597</c:v>
                </c:pt>
                <c:pt idx="10890">
                  <c:v>693.81028554284899</c:v>
                </c:pt>
                <c:pt idx="10891">
                  <c:v>693.87399631287099</c:v>
                </c:pt>
                <c:pt idx="10892">
                  <c:v>693.93770708289298</c:v>
                </c:pt>
                <c:pt idx="10893">
                  <c:v>694.00141785291601</c:v>
                </c:pt>
                <c:pt idx="10894">
                  <c:v>694.065128622938</c:v>
                </c:pt>
                <c:pt idx="10895">
                  <c:v>694.12883939296</c:v>
                </c:pt>
                <c:pt idx="10896">
                  <c:v>694.19255016298303</c:v>
                </c:pt>
                <c:pt idx="10897">
                  <c:v>694.25626093300502</c:v>
                </c:pt>
                <c:pt idx="10898">
                  <c:v>694.31997170302702</c:v>
                </c:pt>
                <c:pt idx="10899">
                  <c:v>694.38368247305004</c:v>
                </c:pt>
                <c:pt idx="10900">
                  <c:v>694.44739324307204</c:v>
                </c:pt>
                <c:pt idx="10901">
                  <c:v>694.51110401309404</c:v>
                </c:pt>
                <c:pt idx="10902">
                  <c:v>694.57481478311695</c:v>
                </c:pt>
                <c:pt idx="10903">
                  <c:v>694.63852555313895</c:v>
                </c:pt>
                <c:pt idx="10904">
                  <c:v>694.70223632316095</c:v>
                </c:pt>
                <c:pt idx="10905">
                  <c:v>694.76594709318397</c:v>
                </c:pt>
                <c:pt idx="10906">
                  <c:v>694.82965786320597</c:v>
                </c:pt>
                <c:pt idx="10907">
                  <c:v>694.89336863322796</c:v>
                </c:pt>
                <c:pt idx="10908">
                  <c:v>694.95707940325099</c:v>
                </c:pt>
                <c:pt idx="10909">
                  <c:v>695.02079017327299</c:v>
                </c:pt>
                <c:pt idx="10910">
                  <c:v>695.08450094329498</c:v>
                </c:pt>
                <c:pt idx="10911">
                  <c:v>695.14821171331801</c:v>
                </c:pt>
                <c:pt idx="10912">
                  <c:v>695.21192248334</c:v>
                </c:pt>
                <c:pt idx="10913">
                  <c:v>695.27563325336303</c:v>
                </c:pt>
                <c:pt idx="10914">
                  <c:v>695.33934402338502</c:v>
                </c:pt>
                <c:pt idx="10915">
                  <c:v>695.40305479340702</c:v>
                </c:pt>
                <c:pt idx="10916">
                  <c:v>695.46676556343004</c:v>
                </c:pt>
                <c:pt idx="10917">
                  <c:v>695.53047633345204</c:v>
                </c:pt>
                <c:pt idx="10918">
                  <c:v>695.59418710347404</c:v>
                </c:pt>
                <c:pt idx="10919">
                  <c:v>695.65789787349695</c:v>
                </c:pt>
                <c:pt idx="10920">
                  <c:v>695.72160864351895</c:v>
                </c:pt>
                <c:pt idx="10921">
                  <c:v>695.78531941354095</c:v>
                </c:pt>
                <c:pt idx="10922">
                  <c:v>695.84903018356397</c:v>
                </c:pt>
                <c:pt idx="10923">
                  <c:v>695.91274095358597</c:v>
                </c:pt>
                <c:pt idx="10924">
                  <c:v>695.97645172360797</c:v>
                </c:pt>
                <c:pt idx="10925">
                  <c:v>696.04016249363099</c:v>
                </c:pt>
                <c:pt idx="10926">
                  <c:v>696.10387326365299</c:v>
                </c:pt>
                <c:pt idx="10927">
                  <c:v>696.16758403367498</c:v>
                </c:pt>
                <c:pt idx="10928">
                  <c:v>696.23129480369801</c:v>
                </c:pt>
                <c:pt idx="10929">
                  <c:v>696.29500557372</c:v>
                </c:pt>
                <c:pt idx="10930">
                  <c:v>696.358716343742</c:v>
                </c:pt>
                <c:pt idx="10931">
                  <c:v>696.42242711376502</c:v>
                </c:pt>
                <c:pt idx="10932">
                  <c:v>696.48613788378702</c:v>
                </c:pt>
                <c:pt idx="10933">
                  <c:v>696.54984865380902</c:v>
                </c:pt>
                <c:pt idx="10934">
                  <c:v>696.61355942383204</c:v>
                </c:pt>
                <c:pt idx="10935">
                  <c:v>696.67727019385404</c:v>
                </c:pt>
                <c:pt idx="10936">
                  <c:v>696.74098096387604</c:v>
                </c:pt>
                <c:pt idx="10937">
                  <c:v>696.80469173389895</c:v>
                </c:pt>
                <c:pt idx="10938">
                  <c:v>696.86840250392095</c:v>
                </c:pt>
                <c:pt idx="10939">
                  <c:v>696.93211327394295</c:v>
                </c:pt>
                <c:pt idx="10940">
                  <c:v>696.99582404396597</c:v>
                </c:pt>
                <c:pt idx="10941">
                  <c:v>697.05953481398797</c:v>
                </c:pt>
                <c:pt idx="10942">
                  <c:v>697.12324558400996</c:v>
                </c:pt>
                <c:pt idx="10943">
                  <c:v>697.18695635403299</c:v>
                </c:pt>
                <c:pt idx="10944">
                  <c:v>697.25066712405498</c:v>
                </c:pt>
                <c:pt idx="10945">
                  <c:v>697.31437789407698</c:v>
                </c:pt>
                <c:pt idx="10946">
                  <c:v>697.37808866410001</c:v>
                </c:pt>
                <c:pt idx="10947">
                  <c:v>697.441799434122</c:v>
                </c:pt>
                <c:pt idx="10948">
                  <c:v>697.505510204144</c:v>
                </c:pt>
                <c:pt idx="10949">
                  <c:v>697.56922097416702</c:v>
                </c:pt>
                <c:pt idx="10950">
                  <c:v>697.63293174418902</c:v>
                </c:pt>
                <c:pt idx="10951">
                  <c:v>697.69664251421102</c:v>
                </c:pt>
                <c:pt idx="10952">
                  <c:v>697.76035328423404</c:v>
                </c:pt>
                <c:pt idx="10953">
                  <c:v>697.82406405425604</c:v>
                </c:pt>
                <c:pt idx="10954">
                  <c:v>697.88777482427804</c:v>
                </c:pt>
                <c:pt idx="10955">
                  <c:v>697.95148559430095</c:v>
                </c:pt>
                <c:pt idx="10956">
                  <c:v>698.01519636432295</c:v>
                </c:pt>
                <c:pt idx="10957">
                  <c:v>698.07890713434495</c:v>
                </c:pt>
                <c:pt idx="10958">
                  <c:v>698.14261790436797</c:v>
                </c:pt>
                <c:pt idx="10959">
                  <c:v>698.20632867438997</c:v>
                </c:pt>
                <c:pt idx="10960">
                  <c:v>698.27003944441196</c:v>
                </c:pt>
                <c:pt idx="10961">
                  <c:v>698.33375021443499</c:v>
                </c:pt>
                <c:pt idx="10962">
                  <c:v>698.39746098445698</c:v>
                </c:pt>
                <c:pt idx="10963">
                  <c:v>698.46117175447898</c:v>
                </c:pt>
                <c:pt idx="10964">
                  <c:v>698.524882524502</c:v>
                </c:pt>
                <c:pt idx="10965">
                  <c:v>698.588593294524</c:v>
                </c:pt>
                <c:pt idx="10966">
                  <c:v>698.65230406454702</c:v>
                </c:pt>
                <c:pt idx="10967">
                  <c:v>698.71601483456902</c:v>
                </c:pt>
                <c:pt idx="10968">
                  <c:v>698.77972560459102</c:v>
                </c:pt>
                <c:pt idx="10969">
                  <c:v>698.84343637461404</c:v>
                </c:pt>
                <c:pt idx="10970">
                  <c:v>698.90714714463604</c:v>
                </c:pt>
                <c:pt idx="10971">
                  <c:v>698.97085791465804</c:v>
                </c:pt>
                <c:pt idx="10972">
                  <c:v>699.03456868468095</c:v>
                </c:pt>
                <c:pt idx="10973">
                  <c:v>699.09827945470295</c:v>
                </c:pt>
                <c:pt idx="10974">
                  <c:v>699.16199022472495</c:v>
                </c:pt>
                <c:pt idx="10975">
                  <c:v>699.22570099474797</c:v>
                </c:pt>
                <c:pt idx="10976">
                  <c:v>699.28941176476997</c:v>
                </c:pt>
                <c:pt idx="10977">
                  <c:v>699.35312253479196</c:v>
                </c:pt>
                <c:pt idx="10978">
                  <c:v>699.41683330481499</c:v>
                </c:pt>
                <c:pt idx="10979">
                  <c:v>699.48054407483698</c:v>
                </c:pt>
                <c:pt idx="10980">
                  <c:v>699.54425484485898</c:v>
                </c:pt>
                <c:pt idx="10981">
                  <c:v>699.607965614882</c:v>
                </c:pt>
                <c:pt idx="10982">
                  <c:v>699.671676384904</c:v>
                </c:pt>
                <c:pt idx="10983">
                  <c:v>699.735387154926</c:v>
                </c:pt>
                <c:pt idx="10984">
                  <c:v>699.79909792494902</c:v>
                </c:pt>
                <c:pt idx="10985">
                  <c:v>699.86280869497102</c:v>
                </c:pt>
                <c:pt idx="10986">
                  <c:v>699.92651946499302</c:v>
                </c:pt>
                <c:pt idx="10987">
                  <c:v>699.99023023501604</c:v>
                </c:pt>
                <c:pt idx="10988">
                  <c:v>700.05394100503804</c:v>
                </c:pt>
                <c:pt idx="10989">
                  <c:v>700.11765177506004</c:v>
                </c:pt>
                <c:pt idx="10990">
                  <c:v>700.18136254508295</c:v>
                </c:pt>
                <c:pt idx="10991">
                  <c:v>700.24507331510495</c:v>
                </c:pt>
                <c:pt idx="10992">
                  <c:v>700.30878408512694</c:v>
                </c:pt>
                <c:pt idx="10993">
                  <c:v>700.37249485514997</c:v>
                </c:pt>
                <c:pt idx="10994">
                  <c:v>700.43620562517197</c:v>
                </c:pt>
                <c:pt idx="10995">
                  <c:v>700.49991639519396</c:v>
                </c:pt>
                <c:pt idx="10996">
                  <c:v>700.56362716521699</c:v>
                </c:pt>
                <c:pt idx="10997">
                  <c:v>700.62733793523898</c:v>
                </c:pt>
                <c:pt idx="10998">
                  <c:v>700.69104870526098</c:v>
                </c:pt>
                <c:pt idx="10999">
                  <c:v>700.754759475284</c:v>
                </c:pt>
                <c:pt idx="11000">
                  <c:v>700.818470245306</c:v>
                </c:pt>
                <c:pt idx="11001">
                  <c:v>700.882181015328</c:v>
                </c:pt>
                <c:pt idx="11002">
                  <c:v>700.94589178535102</c:v>
                </c:pt>
                <c:pt idx="11003">
                  <c:v>701.00960255537302</c:v>
                </c:pt>
                <c:pt idx="11004">
                  <c:v>701.07331332539502</c:v>
                </c:pt>
                <c:pt idx="11005">
                  <c:v>701.13702409541804</c:v>
                </c:pt>
                <c:pt idx="11006">
                  <c:v>701.20073486544004</c:v>
                </c:pt>
                <c:pt idx="11007">
                  <c:v>701.26444563546204</c:v>
                </c:pt>
                <c:pt idx="11008">
                  <c:v>701.32815640548495</c:v>
                </c:pt>
                <c:pt idx="11009">
                  <c:v>701.39186717550695</c:v>
                </c:pt>
                <c:pt idx="11010">
                  <c:v>701.45557794552894</c:v>
                </c:pt>
                <c:pt idx="11011">
                  <c:v>701.51928871555197</c:v>
                </c:pt>
                <c:pt idx="11012">
                  <c:v>701.58299948557396</c:v>
                </c:pt>
                <c:pt idx="11013">
                  <c:v>701.64671025559596</c:v>
                </c:pt>
                <c:pt idx="11014">
                  <c:v>701.71042102561898</c:v>
                </c:pt>
                <c:pt idx="11015">
                  <c:v>701.77413179564098</c:v>
                </c:pt>
                <c:pt idx="11016">
                  <c:v>701.83784256566298</c:v>
                </c:pt>
                <c:pt idx="11017">
                  <c:v>701.901553335686</c:v>
                </c:pt>
                <c:pt idx="11018">
                  <c:v>701.965264105708</c:v>
                </c:pt>
                <c:pt idx="11019">
                  <c:v>702.02897487573102</c:v>
                </c:pt>
                <c:pt idx="11020">
                  <c:v>702.09268564575302</c:v>
                </c:pt>
                <c:pt idx="11021">
                  <c:v>702.15639641577502</c:v>
                </c:pt>
                <c:pt idx="11022">
                  <c:v>702.22010718579804</c:v>
                </c:pt>
                <c:pt idx="11023">
                  <c:v>702.28381795582004</c:v>
                </c:pt>
                <c:pt idx="11024">
                  <c:v>702.34752872584204</c:v>
                </c:pt>
                <c:pt idx="11025">
                  <c:v>702.41123949586495</c:v>
                </c:pt>
                <c:pt idx="11026">
                  <c:v>702.47495026588695</c:v>
                </c:pt>
                <c:pt idx="11027">
                  <c:v>702.53866103590894</c:v>
                </c:pt>
                <c:pt idx="11028">
                  <c:v>702.60237180593197</c:v>
                </c:pt>
                <c:pt idx="11029">
                  <c:v>702.66608257595396</c:v>
                </c:pt>
                <c:pt idx="11030">
                  <c:v>702.72979334597596</c:v>
                </c:pt>
                <c:pt idx="11031">
                  <c:v>702.79350411599899</c:v>
                </c:pt>
                <c:pt idx="11032">
                  <c:v>702.85721488602098</c:v>
                </c:pt>
                <c:pt idx="11033">
                  <c:v>702.92092565604298</c:v>
                </c:pt>
                <c:pt idx="11034">
                  <c:v>702.984636426066</c:v>
                </c:pt>
                <c:pt idx="11035">
                  <c:v>703.048347196088</c:v>
                </c:pt>
                <c:pt idx="11036">
                  <c:v>703.11205796611</c:v>
                </c:pt>
                <c:pt idx="11037">
                  <c:v>703.17576873613302</c:v>
                </c:pt>
                <c:pt idx="11038">
                  <c:v>703.23947950615502</c:v>
                </c:pt>
                <c:pt idx="11039">
                  <c:v>703.30319027617702</c:v>
                </c:pt>
                <c:pt idx="11040">
                  <c:v>703.36690104620004</c:v>
                </c:pt>
                <c:pt idx="11041">
                  <c:v>703.43061181622204</c:v>
                </c:pt>
                <c:pt idx="11042">
                  <c:v>703.49432258624404</c:v>
                </c:pt>
                <c:pt idx="11043">
                  <c:v>703.55803335626695</c:v>
                </c:pt>
                <c:pt idx="11044">
                  <c:v>703.62174412628895</c:v>
                </c:pt>
                <c:pt idx="11045">
                  <c:v>703.68545489631094</c:v>
                </c:pt>
                <c:pt idx="11046">
                  <c:v>703.74916566633397</c:v>
                </c:pt>
                <c:pt idx="11047">
                  <c:v>703.81287643635596</c:v>
                </c:pt>
                <c:pt idx="11048">
                  <c:v>703.87658720637796</c:v>
                </c:pt>
                <c:pt idx="11049">
                  <c:v>703.94029797640098</c:v>
                </c:pt>
                <c:pt idx="11050">
                  <c:v>704.00400874642298</c:v>
                </c:pt>
                <c:pt idx="11051">
                  <c:v>704.06771951644498</c:v>
                </c:pt>
                <c:pt idx="11052">
                  <c:v>704.131430286468</c:v>
                </c:pt>
                <c:pt idx="11053">
                  <c:v>704.19514105649</c:v>
                </c:pt>
                <c:pt idx="11054">
                  <c:v>704.258851826512</c:v>
                </c:pt>
                <c:pt idx="11055">
                  <c:v>704.32256259653502</c:v>
                </c:pt>
                <c:pt idx="11056">
                  <c:v>704.38627336655702</c:v>
                </c:pt>
                <c:pt idx="11057">
                  <c:v>704.44998413657902</c:v>
                </c:pt>
                <c:pt idx="11058">
                  <c:v>704.51369490660204</c:v>
                </c:pt>
                <c:pt idx="11059">
                  <c:v>704.57740567662404</c:v>
                </c:pt>
                <c:pt idx="11060">
                  <c:v>704.64111644664604</c:v>
                </c:pt>
                <c:pt idx="11061">
                  <c:v>704.70482721666895</c:v>
                </c:pt>
                <c:pt idx="11062">
                  <c:v>704.76853798669094</c:v>
                </c:pt>
                <c:pt idx="11063">
                  <c:v>704.83224875671306</c:v>
                </c:pt>
                <c:pt idx="11064">
                  <c:v>704.89595952673596</c:v>
                </c:pt>
                <c:pt idx="11065">
                  <c:v>704.95967029675796</c:v>
                </c:pt>
                <c:pt idx="11066">
                  <c:v>705.02338106677996</c:v>
                </c:pt>
                <c:pt idx="11067">
                  <c:v>705.08709183680298</c:v>
                </c:pt>
                <c:pt idx="11068">
                  <c:v>705.15080260682498</c:v>
                </c:pt>
                <c:pt idx="11069">
                  <c:v>705.21451337684698</c:v>
                </c:pt>
                <c:pt idx="11070">
                  <c:v>705.27822414687</c:v>
                </c:pt>
                <c:pt idx="11071">
                  <c:v>705.341934916892</c:v>
                </c:pt>
                <c:pt idx="11072">
                  <c:v>705.40564568691502</c:v>
                </c:pt>
                <c:pt idx="11073">
                  <c:v>705.46935645693702</c:v>
                </c:pt>
                <c:pt idx="11074">
                  <c:v>705.53306722695902</c:v>
                </c:pt>
                <c:pt idx="11075">
                  <c:v>705.59677799698204</c:v>
                </c:pt>
                <c:pt idx="11076">
                  <c:v>705.66048876700404</c:v>
                </c:pt>
                <c:pt idx="11077">
                  <c:v>705.72419953702604</c:v>
                </c:pt>
                <c:pt idx="11078">
                  <c:v>705.78791030704895</c:v>
                </c:pt>
                <c:pt idx="11079">
                  <c:v>705.85162107707094</c:v>
                </c:pt>
                <c:pt idx="11080">
                  <c:v>705.91533184709294</c:v>
                </c:pt>
                <c:pt idx="11081">
                  <c:v>705.97904261711597</c:v>
                </c:pt>
                <c:pt idx="11082">
                  <c:v>706.04275338713796</c:v>
                </c:pt>
                <c:pt idx="11083">
                  <c:v>706.10646415715996</c:v>
                </c:pt>
                <c:pt idx="11084">
                  <c:v>706.17017492718298</c:v>
                </c:pt>
                <c:pt idx="11085">
                  <c:v>706.23388569720498</c:v>
                </c:pt>
                <c:pt idx="11086">
                  <c:v>706.29759646722698</c:v>
                </c:pt>
                <c:pt idx="11087">
                  <c:v>706.36130723725</c:v>
                </c:pt>
                <c:pt idx="11088">
                  <c:v>706.425018007272</c:v>
                </c:pt>
                <c:pt idx="11089">
                  <c:v>706.488728777294</c:v>
                </c:pt>
                <c:pt idx="11090">
                  <c:v>706.55243954731702</c:v>
                </c:pt>
                <c:pt idx="11091">
                  <c:v>706.61615031733902</c:v>
                </c:pt>
                <c:pt idx="11092">
                  <c:v>706.67986108736102</c:v>
                </c:pt>
                <c:pt idx="11093">
                  <c:v>706.74357185738404</c:v>
                </c:pt>
                <c:pt idx="11094">
                  <c:v>706.80728262740604</c:v>
                </c:pt>
                <c:pt idx="11095">
                  <c:v>706.87099339742804</c:v>
                </c:pt>
                <c:pt idx="11096">
                  <c:v>706.93470416745095</c:v>
                </c:pt>
                <c:pt idx="11097">
                  <c:v>706.99841493747294</c:v>
                </c:pt>
                <c:pt idx="11098">
                  <c:v>707.06212570749506</c:v>
                </c:pt>
                <c:pt idx="11099">
                  <c:v>707.12583647751796</c:v>
                </c:pt>
                <c:pt idx="11100">
                  <c:v>707.18954724753996</c:v>
                </c:pt>
                <c:pt idx="11101">
                  <c:v>707.25325801756196</c:v>
                </c:pt>
                <c:pt idx="11102">
                  <c:v>707.31696878758498</c:v>
                </c:pt>
                <c:pt idx="11103">
                  <c:v>707.38067955760698</c:v>
                </c:pt>
                <c:pt idx="11104">
                  <c:v>707.44439032762898</c:v>
                </c:pt>
                <c:pt idx="11105">
                  <c:v>707.508101097652</c:v>
                </c:pt>
                <c:pt idx="11106">
                  <c:v>707.571811867674</c:v>
                </c:pt>
                <c:pt idx="11107">
                  <c:v>707.635522637696</c:v>
                </c:pt>
                <c:pt idx="11108">
                  <c:v>707.69923340771902</c:v>
                </c:pt>
                <c:pt idx="11109">
                  <c:v>707.76294417774102</c:v>
                </c:pt>
                <c:pt idx="11110">
                  <c:v>707.82665494776302</c:v>
                </c:pt>
                <c:pt idx="11111">
                  <c:v>707.89036571778604</c:v>
                </c:pt>
                <c:pt idx="11112">
                  <c:v>707.95407648780804</c:v>
                </c:pt>
                <c:pt idx="11113">
                  <c:v>708.01778725783004</c:v>
                </c:pt>
                <c:pt idx="11114">
                  <c:v>708.08149802785294</c:v>
                </c:pt>
                <c:pt idx="11115">
                  <c:v>708.14520879787494</c:v>
                </c:pt>
                <c:pt idx="11116">
                  <c:v>708.20891956789706</c:v>
                </c:pt>
                <c:pt idx="11117">
                  <c:v>708.27263033791996</c:v>
                </c:pt>
                <c:pt idx="11118">
                  <c:v>708.33634110794196</c:v>
                </c:pt>
                <c:pt idx="11119">
                  <c:v>708.40005187796396</c:v>
                </c:pt>
                <c:pt idx="11120">
                  <c:v>708.46376264798698</c:v>
                </c:pt>
                <c:pt idx="11121">
                  <c:v>708.52747341800898</c:v>
                </c:pt>
                <c:pt idx="11122">
                  <c:v>708.59118418803098</c:v>
                </c:pt>
                <c:pt idx="11123">
                  <c:v>708.654894958054</c:v>
                </c:pt>
                <c:pt idx="11124">
                  <c:v>708.718605728076</c:v>
                </c:pt>
                <c:pt idx="11125">
                  <c:v>708.78231649809902</c:v>
                </c:pt>
                <c:pt idx="11126">
                  <c:v>708.84602726812102</c:v>
                </c:pt>
                <c:pt idx="11127">
                  <c:v>708.90973803814302</c:v>
                </c:pt>
                <c:pt idx="11128">
                  <c:v>708.97344880816604</c:v>
                </c:pt>
                <c:pt idx="11129">
                  <c:v>709.03715957818804</c:v>
                </c:pt>
                <c:pt idx="11130">
                  <c:v>709.10087034821004</c:v>
                </c:pt>
                <c:pt idx="11131">
                  <c:v>709.16458111823295</c:v>
                </c:pt>
                <c:pt idx="11132">
                  <c:v>709.22829188825494</c:v>
                </c:pt>
                <c:pt idx="11133">
                  <c:v>709.29200265827706</c:v>
                </c:pt>
                <c:pt idx="11134">
                  <c:v>709.35571342829996</c:v>
                </c:pt>
                <c:pt idx="11135">
                  <c:v>709.41942419832196</c:v>
                </c:pt>
                <c:pt idx="11136">
                  <c:v>709.48313496834396</c:v>
                </c:pt>
                <c:pt idx="11137">
                  <c:v>709.54684573836698</c:v>
                </c:pt>
                <c:pt idx="11138">
                  <c:v>709.61055650838898</c:v>
                </c:pt>
                <c:pt idx="11139">
                  <c:v>709.67426727841098</c:v>
                </c:pt>
                <c:pt idx="11140">
                  <c:v>709.737978048434</c:v>
                </c:pt>
                <c:pt idx="11141">
                  <c:v>709.801688818456</c:v>
                </c:pt>
                <c:pt idx="11142">
                  <c:v>709.865399588478</c:v>
                </c:pt>
                <c:pt idx="11143">
                  <c:v>709.92911035850102</c:v>
                </c:pt>
                <c:pt idx="11144">
                  <c:v>709.99282112852302</c:v>
                </c:pt>
                <c:pt idx="11145">
                  <c:v>710.05653189854502</c:v>
                </c:pt>
                <c:pt idx="11146">
                  <c:v>710.12024266856804</c:v>
                </c:pt>
                <c:pt idx="11147">
                  <c:v>710.18395343859004</c:v>
                </c:pt>
                <c:pt idx="11148">
                  <c:v>710.24766420861204</c:v>
                </c:pt>
                <c:pt idx="11149">
                  <c:v>710.31137497863494</c:v>
                </c:pt>
                <c:pt idx="11150">
                  <c:v>710.37508574865706</c:v>
                </c:pt>
                <c:pt idx="11151">
                  <c:v>710.43879651867906</c:v>
                </c:pt>
                <c:pt idx="11152">
                  <c:v>710.50250728870196</c:v>
                </c:pt>
                <c:pt idx="11153">
                  <c:v>710.56621805872396</c:v>
                </c:pt>
                <c:pt idx="11154">
                  <c:v>710.62992882874596</c:v>
                </c:pt>
                <c:pt idx="11155">
                  <c:v>710.69363959876898</c:v>
                </c:pt>
                <c:pt idx="11156">
                  <c:v>710.75735036879098</c:v>
                </c:pt>
                <c:pt idx="11157">
                  <c:v>710.82106113881298</c:v>
                </c:pt>
                <c:pt idx="11158">
                  <c:v>710.884771908836</c:v>
                </c:pt>
                <c:pt idx="11159">
                  <c:v>710.948482678858</c:v>
                </c:pt>
                <c:pt idx="11160">
                  <c:v>711.01219344888</c:v>
                </c:pt>
                <c:pt idx="11161">
                  <c:v>711.07590421890302</c:v>
                </c:pt>
                <c:pt idx="11162">
                  <c:v>711.13961498892502</c:v>
                </c:pt>
                <c:pt idx="11163">
                  <c:v>711.20332575894702</c:v>
                </c:pt>
                <c:pt idx="11164">
                  <c:v>711.26703652897004</c:v>
                </c:pt>
                <c:pt idx="11165">
                  <c:v>711.33074729899204</c:v>
                </c:pt>
                <c:pt idx="11166">
                  <c:v>711.39445806901404</c:v>
                </c:pt>
                <c:pt idx="11167">
                  <c:v>711.45816883903694</c:v>
                </c:pt>
                <c:pt idx="11168">
                  <c:v>711.52187960905906</c:v>
                </c:pt>
                <c:pt idx="11169">
                  <c:v>711.58559037908105</c:v>
                </c:pt>
                <c:pt idx="11170">
                  <c:v>711.64930114910396</c:v>
                </c:pt>
                <c:pt idx="11171">
                  <c:v>711.71301191912596</c:v>
                </c:pt>
                <c:pt idx="11172">
                  <c:v>711.77672268914796</c:v>
                </c:pt>
                <c:pt idx="11173">
                  <c:v>711.84043345917098</c:v>
                </c:pt>
                <c:pt idx="11174">
                  <c:v>711.90414422919298</c:v>
                </c:pt>
                <c:pt idx="11175">
                  <c:v>711.96785499921498</c:v>
                </c:pt>
                <c:pt idx="11176">
                  <c:v>712.031565769238</c:v>
                </c:pt>
                <c:pt idx="11177">
                  <c:v>712.09527653926</c:v>
                </c:pt>
                <c:pt idx="11178">
                  <c:v>712.15898730928302</c:v>
                </c:pt>
                <c:pt idx="11179">
                  <c:v>712.22269807930502</c:v>
                </c:pt>
                <c:pt idx="11180">
                  <c:v>712.28640884932702</c:v>
                </c:pt>
                <c:pt idx="11181">
                  <c:v>712.35011961935004</c:v>
                </c:pt>
                <c:pt idx="11182">
                  <c:v>712.41383038937204</c:v>
                </c:pt>
                <c:pt idx="11183">
                  <c:v>712.47754115939404</c:v>
                </c:pt>
                <c:pt idx="11184">
                  <c:v>712.54125192941694</c:v>
                </c:pt>
                <c:pt idx="11185">
                  <c:v>712.60496269943906</c:v>
                </c:pt>
                <c:pt idx="11186">
                  <c:v>712.66867346946105</c:v>
                </c:pt>
                <c:pt idx="11187">
                  <c:v>712.73238423948396</c:v>
                </c:pt>
                <c:pt idx="11188">
                  <c:v>712.79609500950596</c:v>
                </c:pt>
                <c:pt idx="11189">
                  <c:v>712.85980577952796</c:v>
                </c:pt>
                <c:pt idx="11190">
                  <c:v>712.92351654955098</c:v>
                </c:pt>
                <c:pt idx="11191">
                  <c:v>712.98722731957298</c:v>
                </c:pt>
                <c:pt idx="11192">
                  <c:v>713.05093808959498</c:v>
                </c:pt>
                <c:pt idx="11193">
                  <c:v>713.114648859618</c:v>
                </c:pt>
                <c:pt idx="11194">
                  <c:v>713.17835962964</c:v>
                </c:pt>
                <c:pt idx="11195">
                  <c:v>713.242070399662</c:v>
                </c:pt>
                <c:pt idx="11196">
                  <c:v>713.30578116968502</c:v>
                </c:pt>
                <c:pt idx="11197">
                  <c:v>713.36949193970702</c:v>
                </c:pt>
                <c:pt idx="11198">
                  <c:v>713.43320270972902</c:v>
                </c:pt>
                <c:pt idx="11199">
                  <c:v>713.49691347975204</c:v>
                </c:pt>
                <c:pt idx="11200">
                  <c:v>713.56062424977404</c:v>
                </c:pt>
                <c:pt idx="11201">
                  <c:v>713.62433501979604</c:v>
                </c:pt>
                <c:pt idx="11202">
                  <c:v>713.68804578981894</c:v>
                </c:pt>
                <c:pt idx="11203">
                  <c:v>713.75175655984106</c:v>
                </c:pt>
                <c:pt idx="11204">
                  <c:v>713.81546732986305</c:v>
                </c:pt>
                <c:pt idx="11205">
                  <c:v>713.87917809988596</c:v>
                </c:pt>
                <c:pt idx="11206">
                  <c:v>713.94288886990796</c:v>
                </c:pt>
                <c:pt idx="11207">
                  <c:v>714.00659963992996</c:v>
                </c:pt>
                <c:pt idx="11208">
                  <c:v>714.07031040995298</c:v>
                </c:pt>
                <c:pt idx="11209">
                  <c:v>714.13402117997498</c:v>
                </c:pt>
                <c:pt idx="11210">
                  <c:v>714.19773194999698</c:v>
                </c:pt>
                <c:pt idx="11211">
                  <c:v>714.26144272002</c:v>
                </c:pt>
                <c:pt idx="11212">
                  <c:v>714.325153490042</c:v>
                </c:pt>
                <c:pt idx="11213">
                  <c:v>714.388864260064</c:v>
                </c:pt>
                <c:pt idx="11214">
                  <c:v>714.45257503008702</c:v>
                </c:pt>
                <c:pt idx="11215">
                  <c:v>714.51628580010902</c:v>
                </c:pt>
                <c:pt idx="11216">
                  <c:v>714.57999657013102</c:v>
                </c:pt>
                <c:pt idx="11217">
                  <c:v>714.64370734015404</c:v>
                </c:pt>
                <c:pt idx="11218">
                  <c:v>714.70741811017604</c:v>
                </c:pt>
                <c:pt idx="11219">
                  <c:v>714.77112888019803</c:v>
                </c:pt>
                <c:pt idx="11220">
                  <c:v>714.83483965022106</c:v>
                </c:pt>
                <c:pt idx="11221">
                  <c:v>714.89855042024305</c:v>
                </c:pt>
                <c:pt idx="11222">
                  <c:v>714.96226119026505</c:v>
                </c:pt>
                <c:pt idx="11223">
                  <c:v>715.02597196028796</c:v>
                </c:pt>
                <c:pt idx="11224">
                  <c:v>715.08968273030996</c:v>
                </c:pt>
                <c:pt idx="11225">
                  <c:v>715.15339350033196</c:v>
                </c:pt>
                <c:pt idx="11226">
                  <c:v>715.21710427035498</c:v>
                </c:pt>
                <c:pt idx="11227">
                  <c:v>715.28081504037698</c:v>
                </c:pt>
                <c:pt idx="11228">
                  <c:v>715.34452581039898</c:v>
                </c:pt>
                <c:pt idx="11229">
                  <c:v>715.408236580422</c:v>
                </c:pt>
                <c:pt idx="11230">
                  <c:v>715.471947350444</c:v>
                </c:pt>
                <c:pt idx="11231">
                  <c:v>715.53565812046702</c:v>
                </c:pt>
                <c:pt idx="11232">
                  <c:v>715.59936889048902</c:v>
                </c:pt>
                <c:pt idx="11233">
                  <c:v>715.66307966051102</c:v>
                </c:pt>
                <c:pt idx="11234">
                  <c:v>715.72679043053404</c:v>
                </c:pt>
                <c:pt idx="11235">
                  <c:v>715.79050120055604</c:v>
                </c:pt>
                <c:pt idx="11236">
                  <c:v>715.85421197057804</c:v>
                </c:pt>
                <c:pt idx="11237">
                  <c:v>715.91792274060094</c:v>
                </c:pt>
                <c:pt idx="11238">
                  <c:v>715.98163351062306</c:v>
                </c:pt>
                <c:pt idx="11239">
                  <c:v>716.04534428064505</c:v>
                </c:pt>
                <c:pt idx="11240">
                  <c:v>716.10905505066796</c:v>
                </c:pt>
                <c:pt idx="11241">
                  <c:v>716.17276582068996</c:v>
                </c:pt>
                <c:pt idx="11242">
                  <c:v>716.23647659071196</c:v>
                </c:pt>
                <c:pt idx="11243">
                  <c:v>716.30018736073498</c:v>
                </c:pt>
                <c:pt idx="11244">
                  <c:v>716.36389813075698</c:v>
                </c:pt>
                <c:pt idx="11245">
                  <c:v>716.42760890077898</c:v>
                </c:pt>
                <c:pt idx="11246">
                  <c:v>716.491319670802</c:v>
                </c:pt>
                <c:pt idx="11247">
                  <c:v>716.555030440824</c:v>
                </c:pt>
                <c:pt idx="11248">
                  <c:v>716.618741210846</c:v>
                </c:pt>
                <c:pt idx="11249">
                  <c:v>716.68245198086902</c:v>
                </c:pt>
                <c:pt idx="11250">
                  <c:v>716.74616275089102</c:v>
                </c:pt>
                <c:pt idx="11251">
                  <c:v>716.80987352091302</c:v>
                </c:pt>
                <c:pt idx="11252">
                  <c:v>716.87358429093604</c:v>
                </c:pt>
                <c:pt idx="11253">
                  <c:v>716.93729506095804</c:v>
                </c:pt>
                <c:pt idx="11254">
                  <c:v>717.00100583098003</c:v>
                </c:pt>
                <c:pt idx="11255">
                  <c:v>717.06471660100306</c:v>
                </c:pt>
                <c:pt idx="11256">
                  <c:v>717.12842737102505</c:v>
                </c:pt>
                <c:pt idx="11257">
                  <c:v>717.19213814104705</c:v>
                </c:pt>
                <c:pt idx="11258">
                  <c:v>717.25584891106996</c:v>
                </c:pt>
                <c:pt idx="11259">
                  <c:v>717.31955968109196</c:v>
                </c:pt>
                <c:pt idx="11260">
                  <c:v>717.38327045111396</c:v>
                </c:pt>
                <c:pt idx="11261">
                  <c:v>717.44698122113698</c:v>
                </c:pt>
                <c:pt idx="11262">
                  <c:v>717.51069199115898</c:v>
                </c:pt>
                <c:pt idx="11263">
                  <c:v>717.57440276118098</c:v>
                </c:pt>
                <c:pt idx="11264">
                  <c:v>717.638113531204</c:v>
                </c:pt>
                <c:pt idx="11265">
                  <c:v>717.701824301226</c:v>
                </c:pt>
                <c:pt idx="11266">
                  <c:v>717.765535071248</c:v>
                </c:pt>
                <c:pt idx="11267">
                  <c:v>717.82924584127102</c:v>
                </c:pt>
                <c:pt idx="11268">
                  <c:v>717.89295661129302</c:v>
                </c:pt>
                <c:pt idx="11269">
                  <c:v>717.95666738131501</c:v>
                </c:pt>
                <c:pt idx="11270">
                  <c:v>718.02037815133804</c:v>
                </c:pt>
                <c:pt idx="11271">
                  <c:v>718.08408892136003</c:v>
                </c:pt>
                <c:pt idx="11272">
                  <c:v>718.14779969138203</c:v>
                </c:pt>
                <c:pt idx="11273">
                  <c:v>718.21151046140506</c:v>
                </c:pt>
                <c:pt idx="11274">
                  <c:v>718.27522123142705</c:v>
                </c:pt>
                <c:pt idx="11275">
                  <c:v>718.33893200144905</c:v>
                </c:pt>
                <c:pt idx="11276">
                  <c:v>718.40264277147196</c:v>
                </c:pt>
                <c:pt idx="11277">
                  <c:v>718.46635354149396</c:v>
                </c:pt>
                <c:pt idx="11278">
                  <c:v>718.53006431151596</c:v>
                </c:pt>
                <c:pt idx="11279">
                  <c:v>718.59377508153898</c:v>
                </c:pt>
                <c:pt idx="11280">
                  <c:v>718.65748585156098</c:v>
                </c:pt>
                <c:pt idx="11281">
                  <c:v>718.72119662158298</c:v>
                </c:pt>
                <c:pt idx="11282">
                  <c:v>718.784907391606</c:v>
                </c:pt>
                <c:pt idx="11283">
                  <c:v>718.848618161628</c:v>
                </c:pt>
                <c:pt idx="11284">
                  <c:v>718.91232893164999</c:v>
                </c:pt>
                <c:pt idx="11285">
                  <c:v>718.97603970167302</c:v>
                </c:pt>
                <c:pt idx="11286">
                  <c:v>719.03975047169502</c:v>
                </c:pt>
                <c:pt idx="11287">
                  <c:v>719.10346124171804</c:v>
                </c:pt>
                <c:pt idx="11288">
                  <c:v>719.16717201174004</c:v>
                </c:pt>
                <c:pt idx="11289">
                  <c:v>719.23088278176203</c:v>
                </c:pt>
                <c:pt idx="11290">
                  <c:v>719.29459355178506</c:v>
                </c:pt>
                <c:pt idx="11291">
                  <c:v>719.35830432180705</c:v>
                </c:pt>
                <c:pt idx="11292">
                  <c:v>719.42201509182905</c:v>
                </c:pt>
                <c:pt idx="11293">
                  <c:v>719.48572586185196</c:v>
                </c:pt>
                <c:pt idx="11294">
                  <c:v>719.54943663187396</c:v>
                </c:pt>
                <c:pt idx="11295">
                  <c:v>719.61314740189596</c:v>
                </c:pt>
                <c:pt idx="11296">
                  <c:v>719.67685817191898</c:v>
                </c:pt>
                <c:pt idx="11297">
                  <c:v>719.74056894194098</c:v>
                </c:pt>
                <c:pt idx="11298">
                  <c:v>719.80427971196298</c:v>
                </c:pt>
                <c:pt idx="11299">
                  <c:v>719.867990481986</c:v>
                </c:pt>
                <c:pt idx="11300">
                  <c:v>719.931701252008</c:v>
                </c:pt>
                <c:pt idx="11301">
                  <c:v>719.99541202203</c:v>
                </c:pt>
                <c:pt idx="11302">
                  <c:v>720.05912279205302</c:v>
                </c:pt>
                <c:pt idx="11303">
                  <c:v>720.12283356207502</c:v>
                </c:pt>
                <c:pt idx="11304">
                  <c:v>720.18654433209701</c:v>
                </c:pt>
                <c:pt idx="11305">
                  <c:v>720.25025510212004</c:v>
                </c:pt>
                <c:pt idx="11306">
                  <c:v>720.31396587214203</c:v>
                </c:pt>
                <c:pt idx="11307">
                  <c:v>720.37767664216403</c:v>
                </c:pt>
                <c:pt idx="11308">
                  <c:v>720.44138741218705</c:v>
                </c:pt>
                <c:pt idx="11309">
                  <c:v>720.50509818220905</c:v>
                </c:pt>
                <c:pt idx="11310">
                  <c:v>720.56880895223105</c:v>
                </c:pt>
                <c:pt idx="11311">
                  <c:v>720.63251972225396</c:v>
                </c:pt>
                <c:pt idx="11312">
                  <c:v>720.69623049227596</c:v>
                </c:pt>
                <c:pt idx="11313">
                  <c:v>720.75994126229796</c:v>
                </c:pt>
                <c:pt idx="11314">
                  <c:v>720.82365203232098</c:v>
                </c:pt>
                <c:pt idx="11315">
                  <c:v>720.88736280234298</c:v>
                </c:pt>
                <c:pt idx="11316">
                  <c:v>720.95107357236498</c:v>
                </c:pt>
                <c:pt idx="11317">
                  <c:v>721.014784342388</c:v>
                </c:pt>
                <c:pt idx="11318">
                  <c:v>721.07849511241</c:v>
                </c:pt>
                <c:pt idx="11319">
                  <c:v>721.14220588243199</c:v>
                </c:pt>
                <c:pt idx="11320">
                  <c:v>721.20591665245502</c:v>
                </c:pt>
                <c:pt idx="11321">
                  <c:v>721.26962742247701</c:v>
                </c:pt>
                <c:pt idx="11322">
                  <c:v>721.33333819249901</c:v>
                </c:pt>
                <c:pt idx="11323">
                  <c:v>721.39704896252204</c:v>
                </c:pt>
                <c:pt idx="11324">
                  <c:v>721.46075973254403</c:v>
                </c:pt>
                <c:pt idx="11325">
                  <c:v>721.52447050256603</c:v>
                </c:pt>
                <c:pt idx="11326">
                  <c:v>721.58818127258905</c:v>
                </c:pt>
                <c:pt idx="11327">
                  <c:v>721.65189204261105</c:v>
                </c:pt>
                <c:pt idx="11328">
                  <c:v>721.71560281263305</c:v>
                </c:pt>
                <c:pt idx="11329">
                  <c:v>721.77931358265596</c:v>
                </c:pt>
                <c:pt idx="11330">
                  <c:v>721.84302435267796</c:v>
                </c:pt>
                <c:pt idx="11331">
                  <c:v>721.90673512269996</c:v>
                </c:pt>
                <c:pt idx="11332">
                  <c:v>721.97044589272298</c:v>
                </c:pt>
                <c:pt idx="11333">
                  <c:v>722.03415666274498</c:v>
                </c:pt>
                <c:pt idx="11334">
                  <c:v>722.09786743276698</c:v>
                </c:pt>
                <c:pt idx="11335">
                  <c:v>722.16157820279</c:v>
                </c:pt>
                <c:pt idx="11336">
                  <c:v>722.225288972812</c:v>
                </c:pt>
                <c:pt idx="11337">
                  <c:v>722.28899974283399</c:v>
                </c:pt>
                <c:pt idx="11338">
                  <c:v>722.35271051285702</c:v>
                </c:pt>
                <c:pt idx="11339">
                  <c:v>722.41642128287901</c:v>
                </c:pt>
                <c:pt idx="11340">
                  <c:v>722.48013205290204</c:v>
                </c:pt>
                <c:pt idx="11341">
                  <c:v>722.54384282292403</c:v>
                </c:pt>
                <c:pt idx="11342">
                  <c:v>722.60755359294603</c:v>
                </c:pt>
                <c:pt idx="11343">
                  <c:v>722.67126436296905</c:v>
                </c:pt>
                <c:pt idx="11344">
                  <c:v>722.73497513299105</c:v>
                </c:pt>
                <c:pt idx="11345">
                  <c:v>722.79868590301305</c:v>
                </c:pt>
                <c:pt idx="11346">
                  <c:v>722.86239667303596</c:v>
                </c:pt>
                <c:pt idx="11347">
                  <c:v>722.92610744305796</c:v>
                </c:pt>
                <c:pt idx="11348">
                  <c:v>722.98981821307996</c:v>
                </c:pt>
                <c:pt idx="11349">
                  <c:v>723.05352898310298</c:v>
                </c:pt>
                <c:pt idx="11350">
                  <c:v>723.11723975312498</c:v>
                </c:pt>
                <c:pt idx="11351">
                  <c:v>723.18095052314698</c:v>
                </c:pt>
                <c:pt idx="11352">
                  <c:v>723.24466129317</c:v>
                </c:pt>
                <c:pt idx="11353">
                  <c:v>723.308372063192</c:v>
                </c:pt>
                <c:pt idx="11354">
                  <c:v>723.37208283321399</c:v>
                </c:pt>
                <c:pt idx="11355">
                  <c:v>723.43579360323702</c:v>
                </c:pt>
                <c:pt idx="11356">
                  <c:v>723.49950437325901</c:v>
                </c:pt>
                <c:pt idx="11357">
                  <c:v>723.56321514328101</c:v>
                </c:pt>
                <c:pt idx="11358">
                  <c:v>723.62692591330404</c:v>
                </c:pt>
                <c:pt idx="11359">
                  <c:v>723.69063668332603</c:v>
                </c:pt>
                <c:pt idx="11360">
                  <c:v>723.75434745334803</c:v>
                </c:pt>
                <c:pt idx="11361">
                  <c:v>723.81805822337105</c:v>
                </c:pt>
                <c:pt idx="11362">
                  <c:v>723.88176899339305</c:v>
                </c:pt>
                <c:pt idx="11363">
                  <c:v>723.94547976341505</c:v>
                </c:pt>
                <c:pt idx="11364">
                  <c:v>724.00919053343796</c:v>
                </c:pt>
                <c:pt idx="11365">
                  <c:v>724.07290130345996</c:v>
                </c:pt>
                <c:pt idx="11366">
                  <c:v>724.13661207348196</c:v>
                </c:pt>
                <c:pt idx="11367">
                  <c:v>724.20032284350498</c:v>
                </c:pt>
                <c:pt idx="11368">
                  <c:v>724.26403361352698</c:v>
                </c:pt>
                <c:pt idx="11369">
                  <c:v>724.32774438354897</c:v>
                </c:pt>
                <c:pt idx="11370">
                  <c:v>724.391455153572</c:v>
                </c:pt>
                <c:pt idx="11371">
                  <c:v>724.455165923594</c:v>
                </c:pt>
                <c:pt idx="11372">
                  <c:v>724.51887669361599</c:v>
                </c:pt>
                <c:pt idx="11373">
                  <c:v>724.58258746363902</c:v>
                </c:pt>
                <c:pt idx="11374">
                  <c:v>724.64629823366101</c:v>
                </c:pt>
                <c:pt idx="11375">
                  <c:v>724.71000900368301</c:v>
                </c:pt>
                <c:pt idx="11376">
                  <c:v>724.77371977370603</c:v>
                </c:pt>
                <c:pt idx="11377">
                  <c:v>724.83743054372803</c:v>
                </c:pt>
                <c:pt idx="11378">
                  <c:v>724.90114131375003</c:v>
                </c:pt>
                <c:pt idx="11379">
                  <c:v>724.96485208377305</c:v>
                </c:pt>
                <c:pt idx="11380">
                  <c:v>725.02856285379505</c:v>
                </c:pt>
                <c:pt idx="11381">
                  <c:v>725.09227362381705</c:v>
                </c:pt>
                <c:pt idx="11382">
                  <c:v>725.15598439383996</c:v>
                </c:pt>
                <c:pt idx="11383">
                  <c:v>725.21969516386196</c:v>
                </c:pt>
                <c:pt idx="11384">
                  <c:v>725.28340593388396</c:v>
                </c:pt>
                <c:pt idx="11385">
                  <c:v>725.34711670390698</c:v>
                </c:pt>
                <c:pt idx="11386">
                  <c:v>725.41082747392898</c:v>
                </c:pt>
                <c:pt idx="11387">
                  <c:v>725.47453824395097</c:v>
                </c:pt>
                <c:pt idx="11388">
                  <c:v>725.538249013974</c:v>
                </c:pt>
                <c:pt idx="11389">
                  <c:v>725.60195978399599</c:v>
                </c:pt>
                <c:pt idx="11390">
                  <c:v>725.66567055401799</c:v>
                </c:pt>
                <c:pt idx="11391">
                  <c:v>725.72938132404101</c:v>
                </c:pt>
                <c:pt idx="11392">
                  <c:v>725.79309209406301</c:v>
                </c:pt>
                <c:pt idx="11393">
                  <c:v>725.85680286408603</c:v>
                </c:pt>
                <c:pt idx="11394">
                  <c:v>725.92051363410803</c:v>
                </c:pt>
                <c:pt idx="11395">
                  <c:v>725.98422440413003</c:v>
                </c:pt>
                <c:pt idx="11396">
                  <c:v>726.04793517415305</c:v>
                </c:pt>
                <c:pt idx="11397">
                  <c:v>726.11164594417505</c:v>
                </c:pt>
                <c:pt idx="11398">
                  <c:v>726.17535671419705</c:v>
                </c:pt>
                <c:pt idx="11399">
                  <c:v>726.23906748421996</c:v>
                </c:pt>
                <c:pt idx="11400">
                  <c:v>726.30277825424196</c:v>
                </c:pt>
                <c:pt idx="11401">
                  <c:v>726.36648902426396</c:v>
                </c:pt>
                <c:pt idx="11402">
                  <c:v>726.43019979428698</c:v>
                </c:pt>
                <c:pt idx="11403">
                  <c:v>726.49391056430898</c:v>
                </c:pt>
                <c:pt idx="11404">
                  <c:v>726.55762133433097</c:v>
                </c:pt>
                <c:pt idx="11405">
                  <c:v>726.621332104354</c:v>
                </c:pt>
                <c:pt idx="11406">
                  <c:v>726.68504287437599</c:v>
                </c:pt>
                <c:pt idx="11407">
                  <c:v>726.74875364439799</c:v>
                </c:pt>
                <c:pt idx="11408">
                  <c:v>726.81246441442102</c:v>
                </c:pt>
                <c:pt idx="11409">
                  <c:v>726.87617518444301</c:v>
                </c:pt>
                <c:pt idx="11410">
                  <c:v>726.93988595446501</c:v>
                </c:pt>
                <c:pt idx="11411">
                  <c:v>727.00359672448803</c:v>
                </c:pt>
                <c:pt idx="11412">
                  <c:v>727.06730749451003</c:v>
                </c:pt>
                <c:pt idx="11413">
                  <c:v>727.13101826453203</c:v>
                </c:pt>
                <c:pt idx="11414">
                  <c:v>727.19472903455505</c:v>
                </c:pt>
                <c:pt idx="11415">
                  <c:v>727.25843980457705</c:v>
                </c:pt>
                <c:pt idx="11416">
                  <c:v>727.32215057459905</c:v>
                </c:pt>
                <c:pt idx="11417">
                  <c:v>727.38586134462196</c:v>
                </c:pt>
                <c:pt idx="11418">
                  <c:v>727.44957211464396</c:v>
                </c:pt>
                <c:pt idx="11419">
                  <c:v>727.51328288466595</c:v>
                </c:pt>
                <c:pt idx="11420">
                  <c:v>727.57699365468898</c:v>
                </c:pt>
                <c:pt idx="11421">
                  <c:v>727.64070442471098</c:v>
                </c:pt>
                <c:pt idx="11422">
                  <c:v>727.70441519473297</c:v>
                </c:pt>
                <c:pt idx="11423">
                  <c:v>727.768125964756</c:v>
                </c:pt>
                <c:pt idx="11424">
                  <c:v>727.83183673477799</c:v>
                </c:pt>
                <c:pt idx="11425">
                  <c:v>727.89554750479999</c:v>
                </c:pt>
                <c:pt idx="11426">
                  <c:v>727.95925827482301</c:v>
                </c:pt>
                <c:pt idx="11427">
                  <c:v>728.02296904484501</c:v>
                </c:pt>
                <c:pt idx="11428">
                  <c:v>728.08667981486701</c:v>
                </c:pt>
                <c:pt idx="11429">
                  <c:v>728.15039058489003</c:v>
                </c:pt>
                <c:pt idx="11430">
                  <c:v>728.21410135491203</c:v>
                </c:pt>
                <c:pt idx="11431">
                  <c:v>728.27781212493403</c:v>
                </c:pt>
                <c:pt idx="11432">
                  <c:v>728.34152289495705</c:v>
                </c:pt>
                <c:pt idx="11433">
                  <c:v>728.40523366497905</c:v>
                </c:pt>
                <c:pt idx="11434">
                  <c:v>728.46894443500105</c:v>
                </c:pt>
                <c:pt idx="11435">
                  <c:v>728.53265520502396</c:v>
                </c:pt>
                <c:pt idx="11436">
                  <c:v>728.59636597504596</c:v>
                </c:pt>
                <c:pt idx="11437">
                  <c:v>728.66007674506795</c:v>
                </c:pt>
                <c:pt idx="11438">
                  <c:v>728.72378751509098</c:v>
                </c:pt>
                <c:pt idx="11439">
                  <c:v>728.78749828511297</c:v>
                </c:pt>
                <c:pt idx="11440">
                  <c:v>728.85120905513497</c:v>
                </c:pt>
                <c:pt idx="11441">
                  <c:v>728.91491982515799</c:v>
                </c:pt>
                <c:pt idx="11442">
                  <c:v>728.97863059517999</c:v>
                </c:pt>
                <c:pt idx="11443">
                  <c:v>729.04234136520199</c:v>
                </c:pt>
                <c:pt idx="11444">
                  <c:v>729.10605213522501</c:v>
                </c:pt>
                <c:pt idx="11445">
                  <c:v>729.16976290524701</c:v>
                </c:pt>
                <c:pt idx="11446">
                  <c:v>729.23347367527003</c:v>
                </c:pt>
                <c:pt idx="11447">
                  <c:v>729.29718444529203</c:v>
                </c:pt>
                <c:pt idx="11448">
                  <c:v>729.36089521531403</c:v>
                </c:pt>
                <c:pt idx="11449">
                  <c:v>729.42460598533705</c:v>
                </c:pt>
                <c:pt idx="11450">
                  <c:v>729.48831675535905</c:v>
                </c:pt>
                <c:pt idx="11451">
                  <c:v>729.55202752538105</c:v>
                </c:pt>
                <c:pt idx="11452">
                  <c:v>729.61573829540396</c:v>
                </c:pt>
                <c:pt idx="11453">
                  <c:v>729.67944906542596</c:v>
                </c:pt>
                <c:pt idx="11454">
                  <c:v>729.74315983544795</c:v>
                </c:pt>
                <c:pt idx="11455">
                  <c:v>729.80687060547098</c:v>
                </c:pt>
                <c:pt idx="11456">
                  <c:v>729.87058137549297</c:v>
                </c:pt>
                <c:pt idx="11457">
                  <c:v>729.93429214551497</c:v>
                </c:pt>
                <c:pt idx="11458">
                  <c:v>729.998002915538</c:v>
                </c:pt>
                <c:pt idx="11459">
                  <c:v>730.06171368555999</c:v>
                </c:pt>
                <c:pt idx="11460">
                  <c:v>730.12542445558199</c:v>
                </c:pt>
                <c:pt idx="11461">
                  <c:v>730.18913522560501</c:v>
                </c:pt>
                <c:pt idx="11462">
                  <c:v>730.25284599562701</c:v>
                </c:pt>
                <c:pt idx="11463">
                  <c:v>730.31655676564901</c:v>
                </c:pt>
                <c:pt idx="11464">
                  <c:v>730.38026753567203</c:v>
                </c:pt>
                <c:pt idx="11465">
                  <c:v>730.44397830569403</c:v>
                </c:pt>
                <c:pt idx="11466">
                  <c:v>730.50768907571603</c:v>
                </c:pt>
                <c:pt idx="11467">
                  <c:v>730.57139984573905</c:v>
                </c:pt>
                <c:pt idx="11468">
                  <c:v>730.63511061576105</c:v>
                </c:pt>
                <c:pt idx="11469">
                  <c:v>730.69882138578305</c:v>
                </c:pt>
                <c:pt idx="11470">
                  <c:v>730.76253215580596</c:v>
                </c:pt>
                <c:pt idx="11471">
                  <c:v>730.82624292582796</c:v>
                </c:pt>
                <c:pt idx="11472">
                  <c:v>730.88995369584995</c:v>
                </c:pt>
                <c:pt idx="11473">
                  <c:v>730.95366446587298</c:v>
                </c:pt>
                <c:pt idx="11474">
                  <c:v>731.01737523589497</c:v>
                </c:pt>
                <c:pt idx="11475">
                  <c:v>731.08108600591697</c:v>
                </c:pt>
                <c:pt idx="11476">
                  <c:v>731.14479677593999</c:v>
                </c:pt>
                <c:pt idx="11477">
                  <c:v>731.20850754596199</c:v>
                </c:pt>
                <c:pt idx="11478">
                  <c:v>731.27221831598399</c:v>
                </c:pt>
                <c:pt idx="11479">
                  <c:v>731.33592908600701</c:v>
                </c:pt>
                <c:pt idx="11480">
                  <c:v>731.39963985602901</c:v>
                </c:pt>
                <c:pt idx="11481">
                  <c:v>731.46335062605101</c:v>
                </c:pt>
                <c:pt idx="11482">
                  <c:v>731.52706139607403</c:v>
                </c:pt>
                <c:pt idx="11483">
                  <c:v>731.59077216609603</c:v>
                </c:pt>
                <c:pt idx="11484">
                  <c:v>731.65448293611803</c:v>
                </c:pt>
                <c:pt idx="11485">
                  <c:v>731.71819370614105</c:v>
                </c:pt>
                <c:pt idx="11486">
                  <c:v>731.78190447616305</c:v>
                </c:pt>
                <c:pt idx="11487">
                  <c:v>731.84561524618505</c:v>
                </c:pt>
                <c:pt idx="11488">
                  <c:v>731.90932601620796</c:v>
                </c:pt>
                <c:pt idx="11489">
                  <c:v>731.97303678622995</c:v>
                </c:pt>
                <c:pt idx="11490">
                  <c:v>732.03674755625195</c:v>
                </c:pt>
                <c:pt idx="11491">
                  <c:v>732.10045832627497</c:v>
                </c:pt>
                <c:pt idx="11492">
                  <c:v>732.16416909629697</c:v>
                </c:pt>
                <c:pt idx="11493">
                  <c:v>732.22787986631897</c:v>
                </c:pt>
                <c:pt idx="11494">
                  <c:v>732.29159063634199</c:v>
                </c:pt>
                <c:pt idx="11495">
                  <c:v>732.35530140636399</c:v>
                </c:pt>
                <c:pt idx="11496">
                  <c:v>732.41901217638599</c:v>
                </c:pt>
                <c:pt idx="11497">
                  <c:v>732.48272294640901</c:v>
                </c:pt>
                <c:pt idx="11498">
                  <c:v>732.54643371643101</c:v>
                </c:pt>
                <c:pt idx="11499">
                  <c:v>732.61014448645403</c:v>
                </c:pt>
                <c:pt idx="11500">
                  <c:v>732.67385525647603</c:v>
                </c:pt>
                <c:pt idx="11501">
                  <c:v>732.73756602649803</c:v>
                </c:pt>
                <c:pt idx="11502">
                  <c:v>732.80127679652105</c:v>
                </c:pt>
                <c:pt idx="11503">
                  <c:v>732.86498756654305</c:v>
                </c:pt>
                <c:pt idx="11504">
                  <c:v>732.92869833656505</c:v>
                </c:pt>
                <c:pt idx="11505">
                  <c:v>732.99240910658796</c:v>
                </c:pt>
                <c:pt idx="11506">
                  <c:v>733.05611987660996</c:v>
                </c:pt>
                <c:pt idx="11507">
                  <c:v>733.11983064663195</c:v>
                </c:pt>
                <c:pt idx="11508">
                  <c:v>733.18354141665498</c:v>
                </c:pt>
                <c:pt idx="11509">
                  <c:v>733.24725218667697</c:v>
                </c:pt>
                <c:pt idx="11510">
                  <c:v>733.31096295669897</c:v>
                </c:pt>
                <c:pt idx="11511">
                  <c:v>733.37467372672199</c:v>
                </c:pt>
                <c:pt idx="11512">
                  <c:v>733.43838449674399</c:v>
                </c:pt>
                <c:pt idx="11513">
                  <c:v>733.50209526676599</c:v>
                </c:pt>
                <c:pt idx="11514">
                  <c:v>733.56580603678901</c:v>
                </c:pt>
                <c:pt idx="11515">
                  <c:v>733.62951680681101</c:v>
                </c:pt>
                <c:pt idx="11516">
                  <c:v>733.69322757683301</c:v>
                </c:pt>
                <c:pt idx="11517">
                  <c:v>733.75693834685603</c:v>
                </c:pt>
                <c:pt idx="11518">
                  <c:v>733.82064911687803</c:v>
                </c:pt>
                <c:pt idx="11519">
                  <c:v>733.88435988690003</c:v>
                </c:pt>
                <c:pt idx="11520">
                  <c:v>733.94807065692305</c:v>
                </c:pt>
                <c:pt idx="11521">
                  <c:v>734.01178142694505</c:v>
                </c:pt>
                <c:pt idx="11522">
                  <c:v>734.07549219696705</c:v>
                </c:pt>
                <c:pt idx="11523">
                  <c:v>734.13920296698996</c:v>
                </c:pt>
                <c:pt idx="11524">
                  <c:v>734.20291373701195</c:v>
                </c:pt>
                <c:pt idx="11525">
                  <c:v>734.26662450703395</c:v>
                </c:pt>
                <c:pt idx="11526">
                  <c:v>734.33033527705697</c:v>
                </c:pt>
                <c:pt idx="11527">
                  <c:v>734.39404604707897</c:v>
                </c:pt>
                <c:pt idx="11528">
                  <c:v>734.45775681710097</c:v>
                </c:pt>
                <c:pt idx="11529">
                  <c:v>734.52146758712399</c:v>
                </c:pt>
                <c:pt idx="11530">
                  <c:v>734.58517835714599</c:v>
                </c:pt>
                <c:pt idx="11531">
                  <c:v>734.64888912716799</c:v>
                </c:pt>
                <c:pt idx="11532">
                  <c:v>734.71259989719101</c:v>
                </c:pt>
                <c:pt idx="11533">
                  <c:v>734.77631066721301</c:v>
                </c:pt>
                <c:pt idx="11534">
                  <c:v>734.84002143723501</c:v>
                </c:pt>
                <c:pt idx="11535">
                  <c:v>734.90373220725803</c:v>
                </c:pt>
                <c:pt idx="11536">
                  <c:v>734.96744297728003</c:v>
                </c:pt>
                <c:pt idx="11537">
                  <c:v>735.03115374730203</c:v>
                </c:pt>
                <c:pt idx="11538">
                  <c:v>735.09486451732505</c:v>
                </c:pt>
                <c:pt idx="11539">
                  <c:v>735.15857528734705</c:v>
                </c:pt>
                <c:pt idx="11540">
                  <c:v>735.22228605736905</c:v>
                </c:pt>
                <c:pt idx="11541">
                  <c:v>735.28599682739195</c:v>
                </c:pt>
                <c:pt idx="11542">
                  <c:v>735.34970759741395</c:v>
                </c:pt>
                <c:pt idx="11543">
                  <c:v>735.41341836743595</c:v>
                </c:pt>
                <c:pt idx="11544">
                  <c:v>735.47712913745897</c:v>
                </c:pt>
                <c:pt idx="11545">
                  <c:v>735.54083990748097</c:v>
                </c:pt>
                <c:pt idx="11546">
                  <c:v>735.60455067750297</c:v>
                </c:pt>
                <c:pt idx="11547">
                  <c:v>735.66826144752599</c:v>
                </c:pt>
                <c:pt idx="11548">
                  <c:v>735.73197221754799</c:v>
                </c:pt>
                <c:pt idx="11549">
                  <c:v>735.79568298756999</c:v>
                </c:pt>
                <c:pt idx="11550">
                  <c:v>735.85939375759301</c:v>
                </c:pt>
                <c:pt idx="11551">
                  <c:v>735.92310452761501</c:v>
                </c:pt>
                <c:pt idx="11552">
                  <c:v>735.98681529763803</c:v>
                </c:pt>
                <c:pt idx="11553">
                  <c:v>736.05052606766003</c:v>
                </c:pt>
                <c:pt idx="11554">
                  <c:v>736.11423683768203</c:v>
                </c:pt>
                <c:pt idx="11555">
                  <c:v>736.17794760770505</c:v>
                </c:pt>
                <c:pt idx="11556">
                  <c:v>736.24165837772705</c:v>
                </c:pt>
                <c:pt idx="11557">
                  <c:v>736.30536914774905</c:v>
                </c:pt>
                <c:pt idx="11558">
                  <c:v>736.36907991777196</c:v>
                </c:pt>
                <c:pt idx="11559">
                  <c:v>736.43279068779395</c:v>
                </c:pt>
                <c:pt idx="11560">
                  <c:v>736.49650145781595</c:v>
                </c:pt>
                <c:pt idx="11561">
                  <c:v>736.56021222783897</c:v>
                </c:pt>
                <c:pt idx="11562">
                  <c:v>736.62392299786097</c:v>
                </c:pt>
                <c:pt idx="11563">
                  <c:v>736.68763376788297</c:v>
                </c:pt>
                <c:pt idx="11564">
                  <c:v>736.75134453790599</c:v>
                </c:pt>
                <c:pt idx="11565">
                  <c:v>736.81505530792799</c:v>
                </c:pt>
                <c:pt idx="11566">
                  <c:v>736.87876607794999</c:v>
                </c:pt>
                <c:pt idx="11567">
                  <c:v>736.94247684797301</c:v>
                </c:pt>
                <c:pt idx="11568">
                  <c:v>737.00618761799501</c:v>
                </c:pt>
                <c:pt idx="11569">
                  <c:v>737.06989838801701</c:v>
                </c:pt>
                <c:pt idx="11570">
                  <c:v>737.13360915804003</c:v>
                </c:pt>
                <c:pt idx="11571">
                  <c:v>737.19731992806203</c:v>
                </c:pt>
                <c:pt idx="11572">
                  <c:v>737.26103069808403</c:v>
                </c:pt>
                <c:pt idx="11573">
                  <c:v>737.32474146810705</c:v>
                </c:pt>
                <c:pt idx="11574">
                  <c:v>737.38845223812905</c:v>
                </c:pt>
                <c:pt idx="11575">
                  <c:v>737.45216300815105</c:v>
                </c:pt>
                <c:pt idx="11576">
                  <c:v>737.51587377817395</c:v>
                </c:pt>
                <c:pt idx="11577">
                  <c:v>737.57958454819595</c:v>
                </c:pt>
                <c:pt idx="11578">
                  <c:v>737.64329531821795</c:v>
                </c:pt>
                <c:pt idx="11579">
                  <c:v>737.70700608824097</c:v>
                </c:pt>
                <c:pt idx="11580">
                  <c:v>737.77071685826297</c:v>
                </c:pt>
                <c:pt idx="11581">
                  <c:v>737.83442762828497</c:v>
                </c:pt>
                <c:pt idx="11582">
                  <c:v>737.89813839830799</c:v>
                </c:pt>
                <c:pt idx="11583">
                  <c:v>737.96184916832999</c:v>
                </c:pt>
                <c:pt idx="11584">
                  <c:v>738.02555993835199</c:v>
                </c:pt>
                <c:pt idx="11585">
                  <c:v>738.08927070837501</c:v>
                </c:pt>
                <c:pt idx="11586">
                  <c:v>738.15298147839701</c:v>
                </c:pt>
                <c:pt idx="11587">
                  <c:v>738.21669224841901</c:v>
                </c:pt>
                <c:pt idx="11588">
                  <c:v>738.28040301844203</c:v>
                </c:pt>
                <c:pt idx="11589">
                  <c:v>738.34411378846403</c:v>
                </c:pt>
                <c:pt idx="11590">
                  <c:v>738.40782455848603</c:v>
                </c:pt>
                <c:pt idx="11591">
                  <c:v>738.47153532850905</c:v>
                </c:pt>
                <c:pt idx="11592">
                  <c:v>738.53524609853105</c:v>
                </c:pt>
                <c:pt idx="11593">
                  <c:v>738.59895686855305</c:v>
                </c:pt>
                <c:pt idx="11594">
                  <c:v>738.66266763857595</c:v>
                </c:pt>
                <c:pt idx="11595">
                  <c:v>738.72637840859795</c:v>
                </c:pt>
                <c:pt idx="11596">
                  <c:v>738.79008917861995</c:v>
                </c:pt>
                <c:pt idx="11597">
                  <c:v>738.85379994864297</c:v>
                </c:pt>
                <c:pt idx="11598">
                  <c:v>738.91751071866497</c:v>
                </c:pt>
                <c:pt idx="11599">
                  <c:v>738.98122148868697</c:v>
                </c:pt>
                <c:pt idx="11600">
                  <c:v>739.04493225870999</c:v>
                </c:pt>
                <c:pt idx="11601">
                  <c:v>739.10864302873199</c:v>
                </c:pt>
                <c:pt idx="11602">
                  <c:v>739.17235379875399</c:v>
                </c:pt>
                <c:pt idx="11603">
                  <c:v>739.23606456877701</c:v>
                </c:pt>
                <c:pt idx="11604">
                  <c:v>739.29977533879901</c:v>
                </c:pt>
                <c:pt idx="11605">
                  <c:v>739.36348610882203</c:v>
                </c:pt>
                <c:pt idx="11606">
                  <c:v>739.42719687884403</c:v>
                </c:pt>
                <c:pt idx="11607">
                  <c:v>739.49090764886603</c:v>
                </c:pt>
                <c:pt idx="11608">
                  <c:v>739.55461841888905</c:v>
                </c:pt>
                <c:pt idx="11609">
                  <c:v>739.61832918891105</c:v>
                </c:pt>
                <c:pt idx="11610">
                  <c:v>739.68203995893305</c:v>
                </c:pt>
                <c:pt idx="11611">
                  <c:v>739.74575072895595</c:v>
                </c:pt>
                <c:pt idx="11612">
                  <c:v>739.80946149897795</c:v>
                </c:pt>
                <c:pt idx="11613">
                  <c:v>739.87317226899995</c:v>
                </c:pt>
                <c:pt idx="11614">
                  <c:v>739.93688303902297</c:v>
                </c:pt>
                <c:pt idx="11615">
                  <c:v>740.00059380904497</c:v>
                </c:pt>
                <c:pt idx="11616">
                  <c:v>740.06430457906697</c:v>
                </c:pt>
                <c:pt idx="11617">
                  <c:v>740.12801534908999</c:v>
                </c:pt>
                <c:pt idx="11618">
                  <c:v>740.19172611911199</c:v>
                </c:pt>
                <c:pt idx="11619">
                  <c:v>740.25543688913399</c:v>
                </c:pt>
                <c:pt idx="11620">
                  <c:v>740.31914765915701</c:v>
                </c:pt>
                <c:pt idx="11621">
                  <c:v>740.38285842917901</c:v>
                </c:pt>
                <c:pt idx="11622">
                  <c:v>740.44656919920101</c:v>
                </c:pt>
                <c:pt idx="11623">
                  <c:v>740.51027996922403</c:v>
                </c:pt>
                <c:pt idx="11624">
                  <c:v>740.57399073924603</c:v>
                </c:pt>
                <c:pt idx="11625">
                  <c:v>740.63770150926803</c:v>
                </c:pt>
                <c:pt idx="11626">
                  <c:v>740.70141227929105</c:v>
                </c:pt>
                <c:pt idx="11627">
                  <c:v>740.76512304931305</c:v>
                </c:pt>
                <c:pt idx="11628">
                  <c:v>740.82883381933505</c:v>
                </c:pt>
                <c:pt idx="11629">
                  <c:v>740.89254458935795</c:v>
                </c:pt>
                <c:pt idx="11630">
                  <c:v>740.95625535937995</c:v>
                </c:pt>
                <c:pt idx="11631">
                  <c:v>741.01996612940195</c:v>
                </c:pt>
                <c:pt idx="11632">
                  <c:v>741.08367689942497</c:v>
                </c:pt>
                <c:pt idx="11633">
                  <c:v>741.14738766944697</c:v>
                </c:pt>
                <c:pt idx="11634">
                  <c:v>741.21109843946897</c:v>
                </c:pt>
                <c:pt idx="11635">
                  <c:v>741.27480920949199</c:v>
                </c:pt>
                <c:pt idx="11636">
                  <c:v>741.33851997951399</c:v>
                </c:pt>
                <c:pt idx="11637">
                  <c:v>741.40223074953599</c:v>
                </c:pt>
                <c:pt idx="11638">
                  <c:v>741.46594151955901</c:v>
                </c:pt>
                <c:pt idx="11639">
                  <c:v>741.52965228958101</c:v>
                </c:pt>
                <c:pt idx="11640">
                  <c:v>741.59336305960301</c:v>
                </c:pt>
                <c:pt idx="11641">
                  <c:v>741.65707382962603</c:v>
                </c:pt>
                <c:pt idx="11642">
                  <c:v>741.72078459964803</c:v>
                </c:pt>
                <c:pt idx="11643">
                  <c:v>741.78449536967003</c:v>
                </c:pt>
                <c:pt idx="11644">
                  <c:v>741.84820613969305</c:v>
                </c:pt>
                <c:pt idx="11645">
                  <c:v>741.91191690971505</c:v>
                </c:pt>
                <c:pt idx="11646">
                  <c:v>741.97562767973704</c:v>
                </c:pt>
                <c:pt idx="11647">
                  <c:v>742.03933844975995</c:v>
                </c:pt>
                <c:pt idx="11648">
                  <c:v>742.10304921978195</c:v>
                </c:pt>
                <c:pt idx="11649">
                  <c:v>742.16675998980395</c:v>
                </c:pt>
                <c:pt idx="11650">
                  <c:v>742.23047075982697</c:v>
                </c:pt>
                <c:pt idx="11651">
                  <c:v>742.29418152984897</c:v>
                </c:pt>
                <c:pt idx="11652">
                  <c:v>742.35789229987097</c:v>
                </c:pt>
                <c:pt idx="11653">
                  <c:v>742.42160306989399</c:v>
                </c:pt>
                <c:pt idx="11654">
                  <c:v>742.48531383991599</c:v>
                </c:pt>
                <c:pt idx="11655">
                  <c:v>742.54902460993799</c:v>
                </c:pt>
                <c:pt idx="11656">
                  <c:v>742.61273537996101</c:v>
                </c:pt>
                <c:pt idx="11657">
                  <c:v>742.67644614998301</c:v>
                </c:pt>
                <c:pt idx="11658">
                  <c:v>742.74015692000603</c:v>
                </c:pt>
                <c:pt idx="11659">
                  <c:v>742.80386769002803</c:v>
                </c:pt>
                <c:pt idx="11660">
                  <c:v>742.86757846005003</c:v>
                </c:pt>
                <c:pt idx="11661">
                  <c:v>742.93128923007305</c:v>
                </c:pt>
                <c:pt idx="11662">
                  <c:v>742.99500000009505</c:v>
                </c:pt>
                <c:pt idx="11663">
                  <c:v>743.05871077011705</c:v>
                </c:pt>
                <c:pt idx="11664">
                  <c:v>743.12242154013995</c:v>
                </c:pt>
                <c:pt idx="11665">
                  <c:v>743.18613231016195</c:v>
                </c:pt>
                <c:pt idx="11666">
                  <c:v>743.24984308018395</c:v>
                </c:pt>
                <c:pt idx="11667">
                  <c:v>743.31355385020697</c:v>
                </c:pt>
                <c:pt idx="11668">
                  <c:v>743.37726462022897</c:v>
                </c:pt>
                <c:pt idx="11669">
                  <c:v>743.44097539025097</c:v>
                </c:pt>
                <c:pt idx="11670">
                  <c:v>743.50468616027399</c:v>
                </c:pt>
                <c:pt idx="11671">
                  <c:v>743.56839693029599</c:v>
                </c:pt>
                <c:pt idx="11672">
                  <c:v>743.63210770031799</c:v>
                </c:pt>
                <c:pt idx="11673">
                  <c:v>743.69581847034101</c:v>
                </c:pt>
                <c:pt idx="11674">
                  <c:v>743.75952924036301</c:v>
                </c:pt>
                <c:pt idx="11675">
                  <c:v>743.82324001038501</c:v>
                </c:pt>
                <c:pt idx="11676">
                  <c:v>743.88695078040803</c:v>
                </c:pt>
                <c:pt idx="11677">
                  <c:v>743.95066155043003</c:v>
                </c:pt>
                <c:pt idx="11678">
                  <c:v>744.01437232045203</c:v>
                </c:pt>
                <c:pt idx="11679">
                  <c:v>744.07808309047505</c:v>
                </c:pt>
                <c:pt idx="11680">
                  <c:v>744.14179386049705</c:v>
                </c:pt>
                <c:pt idx="11681">
                  <c:v>744.20550463051904</c:v>
                </c:pt>
                <c:pt idx="11682">
                  <c:v>744.26921540054195</c:v>
                </c:pt>
                <c:pt idx="11683">
                  <c:v>744.33292617056395</c:v>
                </c:pt>
                <c:pt idx="11684">
                  <c:v>744.39663694058595</c:v>
                </c:pt>
                <c:pt idx="11685">
                  <c:v>744.46034771060897</c:v>
                </c:pt>
                <c:pt idx="11686">
                  <c:v>744.52405848063097</c:v>
                </c:pt>
                <c:pt idx="11687">
                  <c:v>744.58776925065297</c:v>
                </c:pt>
                <c:pt idx="11688">
                  <c:v>744.65148002067599</c:v>
                </c:pt>
                <c:pt idx="11689">
                  <c:v>744.71519079069799</c:v>
                </c:pt>
                <c:pt idx="11690">
                  <c:v>744.77890156071999</c:v>
                </c:pt>
                <c:pt idx="11691">
                  <c:v>744.84261233074301</c:v>
                </c:pt>
                <c:pt idx="11692">
                  <c:v>744.90632310076501</c:v>
                </c:pt>
                <c:pt idx="11693">
                  <c:v>744.97003387078701</c:v>
                </c:pt>
                <c:pt idx="11694">
                  <c:v>745.03374464081003</c:v>
                </c:pt>
                <c:pt idx="11695">
                  <c:v>745.09745541083203</c:v>
                </c:pt>
                <c:pt idx="11696">
                  <c:v>745.16116618085402</c:v>
                </c:pt>
                <c:pt idx="11697">
                  <c:v>745.22487695087705</c:v>
                </c:pt>
                <c:pt idx="11698">
                  <c:v>745.28858772089905</c:v>
                </c:pt>
                <c:pt idx="11699">
                  <c:v>745.35229849092104</c:v>
                </c:pt>
                <c:pt idx="11700">
                  <c:v>745.41600926094395</c:v>
                </c:pt>
                <c:pt idx="11701">
                  <c:v>745.47972003096595</c:v>
                </c:pt>
                <c:pt idx="11702">
                  <c:v>745.54343080098795</c:v>
                </c:pt>
                <c:pt idx="11703">
                  <c:v>745.60714157101097</c:v>
                </c:pt>
                <c:pt idx="11704">
                  <c:v>745.67085234103297</c:v>
                </c:pt>
                <c:pt idx="11705">
                  <c:v>745.73456311105497</c:v>
                </c:pt>
                <c:pt idx="11706">
                  <c:v>745.79827388107799</c:v>
                </c:pt>
                <c:pt idx="11707">
                  <c:v>745.86198465109999</c:v>
                </c:pt>
                <c:pt idx="11708">
                  <c:v>745.92569542112199</c:v>
                </c:pt>
                <c:pt idx="11709">
                  <c:v>745.98940619114501</c:v>
                </c:pt>
                <c:pt idx="11710">
                  <c:v>746.05311696116701</c:v>
                </c:pt>
                <c:pt idx="11711">
                  <c:v>746.11682773119003</c:v>
                </c:pt>
                <c:pt idx="11712">
                  <c:v>746.18053850121203</c:v>
                </c:pt>
                <c:pt idx="11713">
                  <c:v>746.24424927123403</c:v>
                </c:pt>
                <c:pt idx="11714">
                  <c:v>746.30796004125705</c:v>
                </c:pt>
                <c:pt idx="11715">
                  <c:v>746.37167081127905</c:v>
                </c:pt>
                <c:pt idx="11716">
                  <c:v>746.43538158130104</c:v>
                </c:pt>
                <c:pt idx="11717">
                  <c:v>746.49909235132395</c:v>
                </c:pt>
                <c:pt idx="11718">
                  <c:v>746.56280312134595</c:v>
                </c:pt>
                <c:pt idx="11719">
                  <c:v>746.62651389136795</c:v>
                </c:pt>
                <c:pt idx="11720">
                  <c:v>746.69022466139097</c:v>
                </c:pt>
                <c:pt idx="11721">
                  <c:v>746.75393543141297</c:v>
                </c:pt>
                <c:pt idx="11722">
                  <c:v>746.81764620143497</c:v>
                </c:pt>
                <c:pt idx="11723">
                  <c:v>746.88135697145799</c:v>
                </c:pt>
                <c:pt idx="11724">
                  <c:v>746.94506774147999</c:v>
                </c:pt>
                <c:pt idx="11725">
                  <c:v>747.00877851150199</c:v>
                </c:pt>
                <c:pt idx="11726">
                  <c:v>747.07248928152501</c:v>
                </c:pt>
                <c:pt idx="11727">
                  <c:v>747.13620005154701</c:v>
                </c:pt>
                <c:pt idx="11728">
                  <c:v>747.19991082156901</c:v>
                </c:pt>
                <c:pt idx="11729">
                  <c:v>747.26362159159203</c:v>
                </c:pt>
                <c:pt idx="11730">
                  <c:v>747.32733236161403</c:v>
                </c:pt>
                <c:pt idx="11731">
                  <c:v>747.39104313163602</c:v>
                </c:pt>
                <c:pt idx="11732">
                  <c:v>747.45475390165905</c:v>
                </c:pt>
                <c:pt idx="11733">
                  <c:v>747.51846467168104</c:v>
                </c:pt>
                <c:pt idx="11734">
                  <c:v>747.58217544170304</c:v>
                </c:pt>
                <c:pt idx="11735">
                  <c:v>747.64588621172595</c:v>
                </c:pt>
                <c:pt idx="11736">
                  <c:v>747.70959698174795</c:v>
                </c:pt>
                <c:pt idx="11737">
                  <c:v>747.77330775176995</c:v>
                </c:pt>
                <c:pt idx="11738">
                  <c:v>747.83701852179297</c:v>
                </c:pt>
                <c:pt idx="11739">
                  <c:v>747.90072929181497</c:v>
                </c:pt>
                <c:pt idx="11740">
                  <c:v>747.96444006183697</c:v>
                </c:pt>
                <c:pt idx="11741">
                  <c:v>748.02815083185999</c:v>
                </c:pt>
                <c:pt idx="11742">
                  <c:v>748.09186160188199</c:v>
                </c:pt>
                <c:pt idx="11743">
                  <c:v>748.15557237190399</c:v>
                </c:pt>
                <c:pt idx="11744">
                  <c:v>748.21928314192701</c:v>
                </c:pt>
                <c:pt idx="11745">
                  <c:v>748.28299391194901</c:v>
                </c:pt>
                <c:pt idx="11746">
                  <c:v>748.346704681971</c:v>
                </c:pt>
                <c:pt idx="11747">
                  <c:v>748.41041545199403</c:v>
                </c:pt>
                <c:pt idx="11748">
                  <c:v>748.47412622201603</c:v>
                </c:pt>
                <c:pt idx="11749">
                  <c:v>748.53783699203802</c:v>
                </c:pt>
                <c:pt idx="11750">
                  <c:v>748.60154776206105</c:v>
                </c:pt>
                <c:pt idx="11751">
                  <c:v>748.66525853208304</c:v>
                </c:pt>
                <c:pt idx="11752">
                  <c:v>748.72896930210504</c:v>
                </c:pt>
                <c:pt idx="11753">
                  <c:v>748.79268007212795</c:v>
                </c:pt>
                <c:pt idx="11754">
                  <c:v>748.85639084214995</c:v>
                </c:pt>
                <c:pt idx="11755">
                  <c:v>748.92010161217195</c:v>
                </c:pt>
                <c:pt idx="11756">
                  <c:v>748.98381238219497</c:v>
                </c:pt>
                <c:pt idx="11757">
                  <c:v>749.04752315221697</c:v>
                </c:pt>
                <c:pt idx="11758">
                  <c:v>749.11123392223897</c:v>
                </c:pt>
                <c:pt idx="11759">
                  <c:v>749.17494469226199</c:v>
                </c:pt>
                <c:pt idx="11760">
                  <c:v>749.23865546228399</c:v>
                </c:pt>
                <c:pt idx="11761">
                  <c:v>749.30236623230599</c:v>
                </c:pt>
                <c:pt idx="11762">
                  <c:v>749.36607700232901</c:v>
                </c:pt>
                <c:pt idx="11763">
                  <c:v>749.42978777235101</c:v>
                </c:pt>
                <c:pt idx="11764">
                  <c:v>749.49349854237403</c:v>
                </c:pt>
                <c:pt idx="11765">
                  <c:v>749.55720931239603</c:v>
                </c:pt>
                <c:pt idx="11766">
                  <c:v>749.62092008241802</c:v>
                </c:pt>
                <c:pt idx="11767">
                  <c:v>749.68463085244105</c:v>
                </c:pt>
                <c:pt idx="11768">
                  <c:v>749.74834162246304</c:v>
                </c:pt>
                <c:pt idx="11769">
                  <c:v>749.81205239248504</c:v>
                </c:pt>
                <c:pt idx="11770">
                  <c:v>749.87576316250795</c:v>
                </c:pt>
                <c:pt idx="11771">
                  <c:v>749.93947393252995</c:v>
                </c:pt>
                <c:pt idx="11772">
                  <c:v>750.00318470255195</c:v>
                </c:pt>
                <c:pt idx="11773">
                  <c:v>750.06689547257497</c:v>
                </c:pt>
                <c:pt idx="11774">
                  <c:v>750.13060624259697</c:v>
                </c:pt>
                <c:pt idx="11775">
                  <c:v>750.19431701261897</c:v>
                </c:pt>
                <c:pt idx="11776">
                  <c:v>750.25802778264199</c:v>
                </c:pt>
                <c:pt idx="11777">
                  <c:v>750.32173855266399</c:v>
                </c:pt>
                <c:pt idx="11778">
                  <c:v>750.38544932268599</c:v>
                </c:pt>
                <c:pt idx="11779">
                  <c:v>750.44916009270901</c:v>
                </c:pt>
                <c:pt idx="11780">
                  <c:v>750.51287086273101</c:v>
                </c:pt>
                <c:pt idx="11781">
                  <c:v>750.576581632753</c:v>
                </c:pt>
                <c:pt idx="11782">
                  <c:v>750.64029240277603</c:v>
                </c:pt>
                <c:pt idx="11783">
                  <c:v>750.70400317279802</c:v>
                </c:pt>
                <c:pt idx="11784">
                  <c:v>750.76771394282002</c:v>
                </c:pt>
                <c:pt idx="11785">
                  <c:v>750.83142471284305</c:v>
                </c:pt>
                <c:pt idx="11786">
                  <c:v>750.89513548286504</c:v>
                </c:pt>
                <c:pt idx="11787">
                  <c:v>750.95884625288704</c:v>
                </c:pt>
                <c:pt idx="11788">
                  <c:v>751.02255702290995</c:v>
                </c:pt>
                <c:pt idx="11789">
                  <c:v>751.08626779293195</c:v>
                </c:pt>
                <c:pt idx="11790">
                  <c:v>751.14997856295395</c:v>
                </c:pt>
                <c:pt idx="11791">
                  <c:v>751.21368933297697</c:v>
                </c:pt>
                <c:pt idx="11792">
                  <c:v>751.27740010299897</c:v>
                </c:pt>
                <c:pt idx="11793">
                  <c:v>751.34111087302097</c:v>
                </c:pt>
                <c:pt idx="11794">
                  <c:v>751.40482164304399</c:v>
                </c:pt>
                <c:pt idx="11795">
                  <c:v>751.46853241306599</c:v>
                </c:pt>
                <c:pt idx="11796">
                  <c:v>751.53224318308799</c:v>
                </c:pt>
                <c:pt idx="11797">
                  <c:v>751.59595395311101</c:v>
                </c:pt>
                <c:pt idx="11798">
                  <c:v>751.65966472313301</c:v>
                </c:pt>
                <c:pt idx="11799">
                  <c:v>751.723375493155</c:v>
                </c:pt>
                <c:pt idx="11800">
                  <c:v>751.78708626317803</c:v>
                </c:pt>
                <c:pt idx="11801">
                  <c:v>751.85079703320002</c:v>
                </c:pt>
                <c:pt idx="11802">
                  <c:v>751.91450780322202</c:v>
                </c:pt>
                <c:pt idx="11803">
                  <c:v>751.97821857324504</c:v>
                </c:pt>
                <c:pt idx="11804">
                  <c:v>752.04192934326704</c:v>
                </c:pt>
                <c:pt idx="11805">
                  <c:v>752.10564011328904</c:v>
                </c:pt>
                <c:pt idx="11806">
                  <c:v>752.16935088331195</c:v>
                </c:pt>
                <c:pt idx="11807">
                  <c:v>752.23306165333395</c:v>
                </c:pt>
                <c:pt idx="11808">
                  <c:v>752.29677242335595</c:v>
                </c:pt>
                <c:pt idx="11809">
                  <c:v>752.36048319337897</c:v>
                </c:pt>
                <c:pt idx="11810">
                  <c:v>752.42419396340097</c:v>
                </c:pt>
                <c:pt idx="11811">
                  <c:v>752.48790473342297</c:v>
                </c:pt>
                <c:pt idx="11812">
                  <c:v>752.55161550344599</c:v>
                </c:pt>
                <c:pt idx="11813">
                  <c:v>752.61532627346799</c:v>
                </c:pt>
                <c:pt idx="11814">
                  <c:v>752.67903704348998</c:v>
                </c:pt>
                <c:pt idx="11815">
                  <c:v>752.74274781351301</c:v>
                </c:pt>
                <c:pt idx="11816">
                  <c:v>752.806458583535</c:v>
                </c:pt>
                <c:pt idx="11817">
                  <c:v>752.87016935355803</c:v>
                </c:pt>
                <c:pt idx="11818">
                  <c:v>752.93388012358002</c:v>
                </c:pt>
                <c:pt idx="11819">
                  <c:v>752.99759089360202</c:v>
                </c:pt>
                <c:pt idx="11820">
                  <c:v>753.06130166362504</c:v>
                </c:pt>
                <c:pt idx="11821">
                  <c:v>753.12501243364704</c:v>
                </c:pt>
                <c:pt idx="11822">
                  <c:v>753.18872320366904</c:v>
                </c:pt>
                <c:pt idx="11823">
                  <c:v>753.25243397369195</c:v>
                </c:pt>
                <c:pt idx="11824">
                  <c:v>753.31614474371395</c:v>
                </c:pt>
                <c:pt idx="11825">
                  <c:v>753.37985551373595</c:v>
                </c:pt>
                <c:pt idx="11826">
                  <c:v>753.44356628375897</c:v>
                </c:pt>
                <c:pt idx="11827">
                  <c:v>753.50727705378097</c:v>
                </c:pt>
                <c:pt idx="11828">
                  <c:v>753.57098782380297</c:v>
                </c:pt>
                <c:pt idx="11829">
                  <c:v>753.63469859382599</c:v>
                </c:pt>
                <c:pt idx="11830">
                  <c:v>753.69840936384799</c:v>
                </c:pt>
                <c:pt idx="11831">
                  <c:v>753.76212013386998</c:v>
                </c:pt>
                <c:pt idx="11832">
                  <c:v>753.82583090389301</c:v>
                </c:pt>
                <c:pt idx="11833">
                  <c:v>753.88954167391501</c:v>
                </c:pt>
                <c:pt idx="11834">
                  <c:v>753.953252443937</c:v>
                </c:pt>
                <c:pt idx="11835">
                  <c:v>754.01696321396003</c:v>
                </c:pt>
                <c:pt idx="11836">
                  <c:v>754.08067398398202</c:v>
                </c:pt>
                <c:pt idx="11837">
                  <c:v>754.14438475400402</c:v>
                </c:pt>
                <c:pt idx="11838">
                  <c:v>754.20809552402704</c:v>
                </c:pt>
                <c:pt idx="11839">
                  <c:v>754.27180629404904</c:v>
                </c:pt>
                <c:pt idx="11840">
                  <c:v>754.33551706407104</c:v>
                </c:pt>
                <c:pt idx="11841">
                  <c:v>754.39922783409395</c:v>
                </c:pt>
                <c:pt idx="11842">
                  <c:v>754.46293860411595</c:v>
                </c:pt>
                <c:pt idx="11843">
                  <c:v>754.52664937413795</c:v>
                </c:pt>
                <c:pt idx="11844">
                  <c:v>754.59036014416097</c:v>
                </c:pt>
                <c:pt idx="11845">
                  <c:v>754.65407091418297</c:v>
                </c:pt>
                <c:pt idx="11846">
                  <c:v>754.71778168420497</c:v>
                </c:pt>
                <c:pt idx="11847">
                  <c:v>754.78149245422799</c:v>
                </c:pt>
                <c:pt idx="11848">
                  <c:v>754.84520322424999</c:v>
                </c:pt>
                <c:pt idx="11849">
                  <c:v>754.90891399427198</c:v>
                </c:pt>
                <c:pt idx="11850">
                  <c:v>754.97262476429501</c:v>
                </c:pt>
                <c:pt idx="11851">
                  <c:v>755.036335534317</c:v>
                </c:pt>
                <c:pt idx="11852">
                  <c:v>755.100046304339</c:v>
                </c:pt>
                <c:pt idx="11853">
                  <c:v>755.16375707436202</c:v>
                </c:pt>
                <c:pt idx="11854">
                  <c:v>755.22746784438402</c:v>
                </c:pt>
                <c:pt idx="11855">
                  <c:v>755.29117861440602</c:v>
                </c:pt>
                <c:pt idx="11856">
                  <c:v>755.35488938442904</c:v>
                </c:pt>
                <c:pt idx="11857">
                  <c:v>755.41860015445104</c:v>
                </c:pt>
                <c:pt idx="11858">
                  <c:v>755.48231092447304</c:v>
                </c:pt>
                <c:pt idx="11859">
                  <c:v>755.54602169449595</c:v>
                </c:pt>
                <c:pt idx="11860">
                  <c:v>755.60973246451795</c:v>
                </c:pt>
                <c:pt idx="11861">
                  <c:v>755.67344323453995</c:v>
                </c:pt>
                <c:pt idx="11862">
                  <c:v>755.73715400456297</c:v>
                </c:pt>
                <c:pt idx="11863">
                  <c:v>755.80086477458497</c:v>
                </c:pt>
                <c:pt idx="11864">
                  <c:v>755.86457554460696</c:v>
                </c:pt>
                <c:pt idx="11865">
                  <c:v>755.92828631462999</c:v>
                </c:pt>
                <c:pt idx="11866">
                  <c:v>755.99199708465198</c:v>
                </c:pt>
                <c:pt idx="11867">
                  <c:v>756.05570785467398</c:v>
                </c:pt>
                <c:pt idx="11868">
                  <c:v>756.119418624697</c:v>
                </c:pt>
                <c:pt idx="11869">
                  <c:v>756.183129394719</c:v>
                </c:pt>
                <c:pt idx="11870">
                  <c:v>756.24684016474203</c:v>
                </c:pt>
                <c:pt idx="11871">
                  <c:v>756.31055093476402</c:v>
                </c:pt>
                <c:pt idx="11872">
                  <c:v>756.37426170478602</c:v>
                </c:pt>
                <c:pt idx="11873">
                  <c:v>756.43797247480904</c:v>
                </c:pt>
                <c:pt idx="11874">
                  <c:v>756.50168324483104</c:v>
                </c:pt>
                <c:pt idx="11875">
                  <c:v>756.56539401485304</c:v>
                </c:pt>
                <c:pt idx="11876">
                  <c:v>756.62910478487595</c:v>
                </c:pt>
                <c:pt idx="11877">
                  <c:v>756.69281555489795</c:v>
                </c:pt>
                <c:pt idx="11878">
                  <c:v>756.75652632491995</c:v>
                </c:pt>
                <c:pt idx="11879">
                  <c:v>756.82023709494297</c:v>
                </c:pt>
                <c:pt idx="11880">
                  <c:v>756.88394786496497</c:v>
                </c:pt>
                <c:pt idx="11881">
                  <c:v>756.94765863498696</c:v>
                </c:pt>
                <c:pt idx="11882">
                  <c:v>757.01136940500999</c:v>
                </c:pt>
                <c:pt idx="11883">
                  <c:v>757.07508017503199</c:v>
                </c:pt>
                <c:pt idx="11884">
                  <c:v>757.13879094505398</c:v>
                </c:pt>
                <c:pt idx="11885">
                  <c:v>757.20250171507701</c:v>
                </c:pt>
                <c:pt idx="11886">
                  <c:v>757.266212485099</c:v>
                </c:pt>
                <c:pt idx="11887">
                  <c:v>757.329923255121</c:v>
                </c:pt>
                <c:pt idx="11888">
                  <c:v>757.39363402514402</c:v>
                </c:pt>
                <c:pt idx="11889">
                  <c:v>757.45734479516602</c:v>
                </c:pt>
                <c:pt idx="11890">
                  <c:v>757.52105556518802</c:v>
                </c:pt>
                <c:pt idx="11891">
                  <c:v>757.58476633521104</c:v>
                </c:pt>
                <c:pt idx="11892">
                  <c:v>757.64847710523304</c:v>
                </c:pt>
                <c:pt idx="11893">
                  <c:v>757.71218787525504</c:v>
                </c:pt>
                <c:pt idx="11894">
                  <c:v>757.77589864527795</c:v>
                </c:pt>
                <c:pt idx="11895">
                  <c:v>757.83960941529995</c:v>
                </c:pt>
                <c:pt idx="11896">
                  <c:v>757.90332018532195</c:v>
                </c:pt>
                <c:pt idx="11897">
                  <c:v>757.96703095534497</c:v>
                </c:pt>
                <c:pt idx="11898">
                  <c:v>758.03074172536697</c:v>
                </c:pt>
                <c:pt idx="11899">
                  <c:v>758.09445249538896</c:v>
                </c:pt>
                <c:pt idx="11900">
                  <c:v>758.15816326541199</c:v>
                </c:pt>
                <c:pt idx="11901">
                  <c:v>758.22187403543398</c:v>
                </c:pt>
                <c:pt idx="11902">
                  <c:v>758.28558480545598</c:v>
                </c:pt>
                <c:pt idx="11903">
                  <c:v>758.349295575479</c:v>
                </c:pt>
                <c:pt idx="11904">
                  <c:v>758.413006345501</c:v>
                </c:pt>
                <c:pt idx="11905">
                  <c:v>758.476717115523</c:v>
                </c:pt>
                <c:pt idx="11906">
                  <c:v>758.54042788554602</c:v>
                </c:pt>
                <c:pt idx="11907">
                  <c:v>758.60413865556802</c:v>
                </c:pt>
                <c:pt idx="11908">
                  <c:v>758.66784942559002</c:v>
                </c:pt>
                <c:pt idx="11909">
                  <c:v>758.73156019561304</c:v>
                </c:pt>
                <c:pt idx="11910">
                  <c:v>758.79527096563504</c:v>
                </c:pt>
                <c:pt idx="11911">
                  <c:v>758.85898173565704</c:v>
                </c:pt>
                <c:pt idx="11912">
                  <c:v>758.92269250567995</c:v>
                </c:pt>
                <c:pt idx="11913">
                  <c:v>758.98640327570195</c:v>
                </c:pt>
                <c:pt idx="11914">
                  <c:v>759.05011404572394</c:v>
                </c:pt>
                <c:pt idx="11915">
                  <c:v>759.11382481574697</c:v>
                </c:pt>
                <c:pt idx="11916">
                  <c:v>759.17753558576896</c:v>
                </c:pt>
                <c:pt idx="11917">
                  <c:v>759.24124635579096</c:v>
                </c:pt>
                <c:pt idx="11918">
                  <c:v>759.30495712581398</c:v>
                </c:pt>
                <c:pt idx="11919">
                  <c:v>759.36866789583598</c:v>
                </c:pt>
                <c:pt idx="11920">
                  <c:v>759.43237866585798</c:v>
                </c:pt>
                <c:pt idx="11921">
                  <c:v>759.496089435881</c:v>
                </c:pt>
                <c:pt idx="11922">
                  <c:v>759.559800205903</c:v>
                </c:pt>
                <c:pt idx="11923">
                  <c:v>759.62351097592602</c:v>
                </c:pt>
                <c:pt idx="11924">
                  <c:v>759.68722174594802</c:v>
                </c:pt>
                <c:pt idx="11925">
                  <c:v>759.75093251597002</c:v>
                </c:pt>
                <c:pt idx="11926">
                  <c:v>759.81464328599304</c:v>
                </c:pt>
                <c:pt idx="11927">
                  <c:v>759.87835405601504</c:v>
                </c:pt>
                <c:pt idx="11928">
                  <c:v>759.94206482603704</c:v>
                </c:pt>
                <c:pt idx="11929">
                  <c:v>760.00577559605995</c:v>
                </c:pt>
                <c:pt idx="11930">
                  <c:v>760.06948636608195</c:v>
                </c:pt>
                <c:pt idx="11931">
                  <c:v>760.13319713610395</c:v>
                </c:pt>
                <c:pt idx="11932">
                  <c:v>760.19690790612697</c:v>
                </c:pt>
                <c:pt idx="11933">
                  <c:v>760.26061867614897</c:v>
                </c:pt>
                <c:pt idx="11934">
                  <c:v>760.32432944617096</c:v>
                </c:pt>
                <c:pt idx="11935">
                  <c:v>760.38804021619399</c:v>
                </c:pt>
                <c:pt idx="11936">
                  <c:v>760.45175098621598</c:v>
                </c:pt>
                <c:pt idx="11937">
                  <c:v>760.51546175623798</c:v>
                </c:pt>
                <c:pt idx="11938">
                  <c:v>760.579172526261</c:v>
                </c:pt>
                <c:pt idx="11939">
                  <c:v>760.642883296283</c:v>
                </c:pt>
                <c:pt idx="11940">
                  <c:v>760.706594066305</c:v>
                </c:pt>
                <c:pt idx="11941">
                  <c:v>760.77030483632802</c:v>
                </c:pt>
                <c:pt idx="11942">
                  <c:v>760.83401560635002</c:v>
                </c:pt>
                <c:pt idx="11943">
                  <c:v>760.89772637637202</c:v>
                </c:pt>
                <c:pt idx="11944">
                  <c:v>760.96143714639504</c:v>
                </c:pt>
                <c:pt idx="11945">
                  <c:v>761.02514791641704</c:v>
                </c:pt>
                <c:pt idx="11946">
                  <c:v>761.08885868643904</c:v>
                </c:pt>
                <c:pt idx="11947">
                  <c:v>761.15256945646195</c:v>
                </c:pt>
                <c:pt idx="11948">
                  <c:v>761.21628022648395</c:v>
                </c:pt>
                <c:pt idx="11949">
                  <c:v>761.27999099650594</c:v>
                </c:pt>
                <c:pt idx="11950">
                  <c:v>761.34370176652897</c:v>
                </c:pt>
                <c:pt idx="11951">
                  <c:v>761.40741253655096</c:v>
                </c:pt>
                <c:pt idx="11952">
                  <c:v>761.47112330657296</c:v>
                </c:pt>
                <c:pt idx="11953">
                  <c:v>761.53483407659598</c:v>
                </c:pt>
                <c:pt idx="11954">
                  <c:v>761.59854484661798</c:v>
                </c:pt>
                <c:pt idx="11955">
                  <c:v>761.66225561663998</c:v>
                </c:pt>
                <c:pt idx="11956">
                  <c:v>761.725966386663</c:v>
                </c:pt>
                <c:pt idx="11957">
                  <c:v>761.789677156685</c:v>
                </c:pt>
                <c:pt idx="11958">
                  <c:v>761.853387926707</c:v>
                </c:pt>
                <c:pt idx="11959">
                  <c:v>761.91709869673002</c:v>
                </c:pt>
                <c:pt idx="11960">
                  <c:v>761.98080946675202</c:v>
                </c:pt>
                <c:pt idx="11961">
                  <c:v>762.04452023677402</c:v>
                </c:pt>
                <c:pt idx="11962">
                  <c:v>762.10823100679704</c:v>
                </c:pt>
                <c:pt idx="11963">
                  <c:v>762.17194177681904</c:v>
                </c:pt>
                <c:pt idx="11964">
                  <c:v>762.23565254684104</c:v>
                </c:pt>
                <c:pt idx="11965">
                  <c:v>762.29936331686395</c:v>
                </c:pt>
                <c:pt idx="11966">
                  <c:v>762.36307408688594</c:v>
                </c:pt>
                <c:pt idx="11967">
                  <c:v>762.42678485690794</c:v>
                </c:pt>
                <c:pt idx="11968">
                  <c:v>762.49049562693097</c:v>
                </c:pt>
                <c:pt idx="11969">
                  <c:v>762.55420639695296</c:v>
                </c:pt>
                <c:pt idx="11970">
                  <c:v>762.61791716697496</c:v>
                </c:pt>
                <c:pt idx="11971">
                  <c:v>762.68162793699798</c:v>
                </c:pt>
                <c:pt idx="11972">
                  <c:v>762.74533870701998</c:v>
                </c:pt>
                <c:pt idx="11973">
                  <c:v>762.80904947704198</c:v>
                </c:pt>
                <c:pt idx="11974">
                  <c:v>762.872760247065</c:v>
                </c:pt>
                <c:pt idx="11975">
                  <c:v>762.936471017087</c:v>
                </c:pt>
                <c:pt idx="11976">
                  <c:v>763.00018178711002</c:v>
                </c:pt>
                <c:pt idx="11977">
                  <c:v>763.06389255713202</c:v>
                </c:pt>
                <c:pt idx="11978">
                  <c:v>763.12760332715402</c:v>
                </c:pt>
                <c:pt idx="11979">
                  <c:v>763.19131409717704</c:v>
                </c:pt>
                <c:pt idx="11980">
                  <c:v>763.25502486719904</c:v>
                </c:pt>
                <c:pt idx="11981">
                  <c:v>763.31873563722104</c:v>
                </c:pt>
                <c:pt idx="11982">
                  <c:v>763.38244640724395</c:v>
                </c:pt>
                <c:pt idx="11983">
                  <c:v>763.44615717726595</c:v>
                </c:pt>
                <c:pt idx="11984">
                  <c:v>763.50986794728794</c:v>
                </c:pt>
                <c:pt idx="11985">
                  <c:v>763.57357871731097</c:v>
                </c:pt>
                <c:pt idx="11986">
                  <c:v>763.63728948733296</c:v>
                </c:pt>
                <c:pt idx="11987">
                  <c:v>763.70100025735496</c:v>
                </c:pt>
                <c:pt idx="11988">
                  <c:v>763.76471102737798</c:v>
                </c:pt>
                <c:pt idx="11989">
                  <c:v>763.82842179739998</c:v>
                </c:pt>
                <c:pt idx="11990">
                  <c:v>763.89213256742198</c:v>
                </c:pt>
                <c:pt idx="11991">
                  <c:v>763.955843337445</c:v>
                </c:pt>
                <c:pt idx="11992">
                  <c:v>764.019554107467</c:v>
                </c:pt>
                <c:pt idx="11993">
                  <c:v>764.083264877489</c:v>
                </c:pt>
                <c:pt idx="11994">
                  <c:v>764.14697564751202</c:v>
                </c:pt>
                <c:pt idx="11995">
                  <c:v>764.21068641753402</c:v>
                </c:pt>
                <c:pt idx="11996">
                  <c:v>764.27439718755602</c:v>
                </c:pt>
                <c:pt idx="11997">
                  <c:v>764.33810795757904</c:v>
                </c:pt>
                <c:pt idx="11998">
                  <c:v>764.40181872760104</c:v>
                </c:pt>
                <c:pt idx="11999">
                  <c:v>764.46552949762304</c:v>
                </c:pt>
                <c:pt idx="12000">
                  <c:v>764.52924026764595</c:v>
                </c:pt>
                <c:pt idx="12001">
                  <c:v>764.59295103766794</c:v>
                </c:pt>
                <c:pt idx="12002">
                  <c:v>764.65666180769006</c:v>
                </c:pt>
                <c:pt idx="12003">
                  <c:v>764.72037257771296</c:v>
                </c:pt>
                <c:pt idx="12004">
                  <c:v>764.78408334773496</c:v>
                </c:pt>
                <c:pt idx="12005">
                  <c:v>764.84779411775696</c:v>
                </c:pt>
                <c:pt idx="12006">
                  <c:v>764.91150488777998</c:v>
                </c:pt>
                <c:pt idx="12007">
                  <c:v>764.97521565780198</c:v>
                </c:pt>
                <c:pt idx="12008">
                  <c:v>765.03892642782398</c:v>
                </c:pt>
                <c:pt idx="12009">
                  <c:v>765.102637197847</c:v>
                </c:pt>
                <c:pt idx="12010">
                  <c:v>765.166347967869</c:v>
                </c:pt>
                <c:pt idx="12011">
                  <c:v>765.230058737891</c:v>
                </c:pt>
                <c:pt idx="12012">
                  <c:v>765.29376950791402</c:v>
                </c:pt>
                <c:pt idx="12013">
                  <c:v>765.35748027793602</c:v>
                </c:pt>
                <c:pt idx="12014">
                  <c:v>765.42119104795802</c:v>
                </c:pt>
                <c:pt idx="12015">
                  <c:v>765.48490181798104</c:v>
                </c:pt>
                <c:pt idx="12016">
                  <c:v>765.54861258800304</c:v>
                </c:pt>
                <c:pt idx="12017">
                  <c:v>765.61232335802504</c:v>
                </c:pt>
                <c:pt idx="12018">
                  <c:v>765.67603412804795</c:v>
                </c:pt>
                <c:pt idx="12019">
                  <c:v>765.73974489806994</c:v>
                </c:pt>
                <c:pt idx="12020">
                  <c:v>765.80345566809206</c:v>
                </c:pt>
                <c:pt idx="12021">
                  <c:v>765.86716643811496</c:v>
                </c:pt>
                <c:pt idx="12022">
                  <c:v>765.93087720813696</c:v>
                </c:pt>
                <c:pt idx="12023">
                  <c:v>765.99458797815896</c:v>
                </c:pt>
                <c:pt idx="12024">
                  <c:v>766.05829874818198</c:v>
                </c:pt>
                <c:pt idx="12025">
                  <c:v>766.12200951820398</c:v>
                </c:pt>
                <c:pt idx="12026">
                  <c:v>766.18572028822598</c:v>
                </c:pt>
                <c:pt idx="12027">
                  <c:v>766.249431058249</c:v>
                </c:pt>
                <c:pt idx="12028">
                  <c:v>766.313141828271</c:v>
                </c:pt>
                <c:pt idx="12029">
                  <c:v>766.37685259829402</c:v>
                </c:pt>
                <c:pt idx="12030">
                  <c:v>766.44056336831602</c:v>
                </c:pt>
                <c:pt idx="12031">
                  <c:v>766.50427413833802</c:v>
                </c:pt>
                <c:pt idx="12032">
                  <c:v>766.56798490836104</c:v>
                </c:pt>
                <c:pt idx="12033">
                  <c:v>766.63169567838304</c:v>
                </c:pt>
                <c:pt idx="12034">
                  <c:v>766.69540644840504</c:v>
                </c:pt>
                <c:pt idx="12035">
                  <c:v>766.75911721842795</c:v>
                </c:pt>
                <c:pt idx="12036">
                  <c:v>766.82282798844994</c:v>
                </c:pt>
                <c:pt idx="12037">
                  <c:v>766.88653875847206</c:v>
                </c:pt>
                <c:pt idx="12038">
                  <c:v>766.95024952849496</c:v>
                </c:pt>
                <c:pt idx="12039">
                  <c:v>767.01396029851696</c:v>
                </c:pt>
                <c:pt idx="12040">
                  <c:v>767.07767106853896</c:v>
                </c:pt>
                <c:pt idx="12041">
                  <c:v>767.14138183856198</c:v>
                </c:pt>
                <c:pt idx="12042">
                  <c:v>767.20509260858398</c:v>
                </c:pt>
                <c:pt idx="12043">
                  <c:v>767.26880337860598</c:v>
                </c:pt>
                <c:pt idx="12044">
                  <c:v>767.332514148629</c:v>
                </c:pt>
                <c:pt idx="12045">
                  <c:v>767.396224918651</c:v>
                </c:pt>
                <c:pt idx="12046">
                  <c:v>767.459935688673</c:v>
                </c:pt>
                <c:pt idx="12047">
                  <c:v>767.52364645869602</c:v>
                </c:pt>
                <c:pt idx="12048">
                  <c:v>767.58735722871802</c:v>
                </c:pt>
                <c:pt idx="12049">
                  <c:v>767.65106799874002</c:v>
                </c:pt>
                <c:pt idx="12050">
                  <c:v>767.71477876876304</c:v>
                </c:pt>
                <c:pt idx="12051">
                  <c:v>767.77848953878504</c:v>
                </c:pt>
                <c:pt idx="12052">
                  <c:v>767.84220030880704</c:v>
                </c:pt>
                <c:pt idx="12053">
                  <c:v>767.90591107882994</c:v>
                </c:pt>
                <c:pt idx="12054">
                  <c:v>767.96962184885194</c:v>
                </c:pt>
                <c:pt idx="12055">
                  <c:v>768.03333261887406</c:v>
                </c:pt>
                <c:pt idx="12056">
                  <c:v>768.09704338889696</c:v>
                </c:pt>
                <c:pt idx="12057">
                  <c:v>768.16075415891896</c:v>
                </c:pt>
                <c:pt idx="12058">
                  <c:v>768.22446492894096</c:v>
                </c:pt>
                <c:pt idx="12059">
                  <c:v>768.28817569896398</c:v>
                </c:pt>
                <c:pt idx="12060">
                  <c:v>768.35188646898598</c:v>
                </c:pt>
                <c:pt idx="12061">
                  <c:v>768.41559723900798</c:v>
                </c:pt>
                <c:pt idx="12062">
                  <c:v>768.479308009031</c:v>
                </c:pt>
                <c:pt idx="12063">
                  <c:v>768.543018779053</c:v>
                </c:pt>
                <c:pt idx="12064">
                  <c:v>768.606729549075</c:v>
                </c:pt>
                <c:pt idx="12065">
                  <c:v>768.67044031909802</c:v>
                </c:pt>
                <c:pt idx="12066">
                  <c:v>768.73415108912002</c:v>
                </c:pt>
                <c:pt idx="12067">
                  <c:v>768.79786185914202</c:v>
                </c:pt>
                <c:pt idx="12068">
                  <c:v>768.86157262916504</c:v>
                </c:pt>
                <c:pt idx="12069">
                  <c:v>768.92528339918704</c:v>
                </c:pt>
                <c:pt idx="12070">
                  <c:v>768.98899416920904</c:v>
                </c:pt>
                <c:pt idx="12071">
                  <c:v>769.05270493923194</c:v>
                </c:pt>
                <c:pt idx="12072">
                  <c:v>769.11641570925406</c:v>
                </c:pt>
                <c:pt idx="12073">
                  <c:v>769.18012647927605</c:v>
                </c:pt>
                <c:pt idx="12074">
                  <c:v>769.24383724929896</c:v>
                </c:pt>
                <c:pt idx="12075">
                  <c:v>769.30754801932096</c:v>
                </c:pt>
                <c:pt idx="12076">
                  <c:v>769.37125878934296</c:v>
                </c:pt>
                <c:pt idx="12077">
                  <c:v>769.43496955936598</c:v>
                </c:pt>
                <c:pt idx="12078">
                  <c:v>769.49868032938798</c:v>
                </c:pt>
                <c:pt idx="12079">
                  <c:v>769.56239109940998</c:v>
                </c:pt>
                <c:pt idx="12080">
                  <c:v>769.626101869433</c:v>
                </c:pt>
                <c:pt idx="12081">
                  <c:v>769.689812639455</c:v>
                </c:pt>
                <c:pt idx="12082">
                  <c:v>769.75352340947802</c:v>
                </c:pt>
                <c:pt idx="12083">
                  <c:v>769.81723417950002</c:v>
                </c:pt>
                <c:pt idx="12084">
                  <c:v>769.88094494952202</c:v>
                </c:pt>
                <c:pt idx="12085">
                  <c:v>769.94465571954504</c:v>
                </c:pt>
                <c:pt idx="12086">
                  <c:v>770.00836648956704</c:v>
                </c:pt>
                <c:pt idx="12087">
                  <c:v>770.07207725958904</c:v>
                </c:pt>
                <c:pt idx="12088">
                  <c:v>770.13578802961194</c:v>
                </c:pt>
                <c:pt idx="12089">
                  <c:v>770.19949879963394</c:v>
                </c:pt>
                <c:pt idx="12090">
                  <c:v>770.26320956965606</c:v>
                </c:pt>
                <c:pt idx="12091">
                  <c:v>770.32692033967896</c:v>
                </c:pt>
                <c:pt idx="12092">
                  <c:v>770.39063110970096</c:v>
                </c:pt>
                <c:pt idx="12093">
                  <c:v>770.45434187972296</c:v>
                </c:pt>
                <c:pt idx="12094">
                  <c:v>770.51805264974598</c:v>
                </c:pt>
                <c:pt idx="12095">
                  <c:v>770.58176341976798</c:v>
                </c:pt>
                <c:pt idx="12096">
                  <c:v>770.64547418978998</c:v>
                </c:pt>
                <c:pt idx="12097">
                  <c:v>770.709184959813</c:v>
                </c:pt>
                <c:pt idx="12098">
                  <c:v>770.772895729835</c:v>
                </c:pt>
                <c:pt idx="12099">
                  <c:v>770.836606499857</c:v>
                </c:pt>
                <c:pt idx="12100">
                  <c:v>770.90031726988002</c:v>
                </c:pt>
                <c:pt idx="12101">
                  <c:v>770.96402803990202</c:v>
                </c:pt>
                <c:pt idx="12102">
                  <c:v>771.02773880992402</c:v>
                </c:pt>
                <c:pt idx="12103">
                  <c:v>771.09144957994704</c:v>
                </c:pt>
                <c:pt idx="12104">
                  <c:v>771.15516034996904</c:v>
                </c:pt>
                <c:pt idx="12105">
                  <c:v>771.21887111999104</c:v>
                </c:pt>
                <c:pt idx="12106">
                  <c:v>771.28258189001394</c:v>
                </c:pt>
                <c:pt idx="12107">
                  <c:v>771.34629266003606</c:v>
                </c:pt>
                <c:pt idx="12108">
                  <c:v>771.41000343005805</c:v>
                </c:pt>
                <c:pt idx="12109">
                  <c:v>771.47371420008096</c:v>
                </c:pt>
                <c:pt idx="12110">
                  <c:v>771.53742497010296</c:v>
                </c:pt>
                <c:pt idx="12111">
                  <c:v>771.60113574012496</c:v>
                </c:pt>
                <c:pt idx="12112">
                  <c:v>771.66484651014798</c:v>
                </c:pt>
                <c:pt idx="12113">
                  <c:v>771.72855728016998</c:v>
                </c:pt>
                <c:pt idx="12114">
                  <c:v>771.79226805019198</c:v>
                </c:pt>
                <c:pt idx="12115">
                  <c:v>771.855978820215</c:v>
                </c:pt>
                <c:pt idx="12116">
                  <c:v>771.919689590237</c:v>
                </c:pt>
                <c:pt idx="12117">
                  <c:v>771.983400360259</c:v>
                </c:pt>
                <c:pt idx="12118">
                  <c:v>772.04711113028202</c:v>
                </c:pt>
                <c:pt idx="12119">
                  <c:v>772.11082190030402</c:v>
                </c:pt>
                <c:pt idx="12120">
                  <c:v>772.17453267032602</c:v>
                </c:pt>
                <c:pt idx="12121">
                  <c:v>772.23824344034904</c:v>
                </c:pt>
                <c:pt idx="12122">
                  <c:v>772.30195421037104</c:v>
                </c:pt>
                <c:pt idx="12123">
                  <c:v>772.36566498039303</c:v>
                </c:pt>
                <c:pt idx="12124">
                  <c:v>772.42937575041606</c:v>
                </c:pt>
                <c:pt idx="12125">
                  <c:v>772.49308652043806</c:v>
                </c:pt>
                <c:pt idx="12126">
                  <c:v>772.55679729046005</c:v>
                </c:pt>
                <c:pt idx="12127">
                  <c:v>772.62050806048296</c:v>
                </c:pt>
                <c:pt idx="12128">
                  <c:v>772.68421883050496</c:v>
                </c:pt>
                <c:pt idx="12129">
                  <c:v>772.74792960052696</c:v>
                </c:pt>
                <c:pt idx="12130">
                  <c:v>772.81164037054998</c:v>
                </c:pt>
                <c:pt idx="12131">
                  <c:v>772.87535114057198</c:v>
                </c:pt>
                <c:pt idx="12132">
                  <c:v>772.93906191059398</c:v>
                </c:pt>
                <c:pt idx="12133">
                  <c:v>773.002772680617</c:v>
                </c:pt>
                <c:pt idx="12134">
                  <c:v>773.066483450639</c:v>
                </c:pt>
                <c:pt idx="12135">
                  <c:v>773.13019422066202</c:v>
                </c:pt>
                <c:pt idx="12136">
                  <c:v>773.19390499068402</c:v>
                </c:pt>
                <c:pt idx="12137">
                  <c:v>773.25761576070602</c:v>
                </c:pt>
                <c:pt idx="12138">
                  <c:v>773.32132653072904</c:v>
                </c:pt>
                <c:pt idx="12139">
                  <c:v>773.38503730075104</c:v>
                </c:pt>
                <c:pt idx="12140">
                  <c:v>773.44874807077304</c:v>
                </c:pt>
                <c:pt idx="12141">
                  <c:v>773.51245884079594</c:v>
                </c:pt>
                <c:pt idx="12142">
                  <c:v>773.57616961081806</c:v>
                </c:pt>
                <c:pt idx="12143">
                  <c:v>773.63988038084005</c:v>
                </c:pt>
                <c:pt idx="12144">
                  <c:v>773.70359115086296</c:v>
                </c:pt>
                <c:pt idx="12145">
                  <c:v>773.76730192088496</c:v>
                </c:pt>
                <c:pt idx="12146">
                  <c:v>773.83101269090696</c:v>
                </c:pt>
                <c:pt idx="12147">
                  <c:v>773.89472346092998</c:v>
                </c:pt>
                <c:pt idx="12148">
                  <c:v>773.95843423095198</c:v>
                </c:pt>
                <c:pt idx="12149">
                  <c:v>774.02214500097398</c:v>
                </c:pt>
                <c:pt idx="12150">
                  <c:v>774.085855770997</c:v>
                </c:pt>
                <c:pt idx="12151">
                  <c:v>774.149566541019</c:v>
                </c:pt>
                <c:pt idx="12152">
                  <c:v>774.213277311041</c:v>
                </c:pt>
                <c:pt idx="12153">
                  <c:v>774.27698808106402</c:v>
                </c:pt>
                <c:pt idx="12154">
                  <c:v>774.34069885108602</c:v>
                </c:pt>
                <c:pt idx="12155">
                  <c:v>774.40440962110802</c:v>
                </c:pt>
                <c:pt idx="12156">
                  <c:v>774.46812039113104</c:v>
                </c:pt>
                <c:pt idx="12157">
                  <c:v>774.53183116115304</c:v>
                </c:pt>
                <c:pt idx="12158">
                  <c:v>774.59554193117503</c:v>
                </c:pt>
                <c:pt idx="12159">
                  <c:v>774.65925270119806</c:v>
                </c:pt>
                <c:pt idx="12160">
                  <c:v>774.72296347122005</c:v>
                </c:pt>
                <c:pt idx="12161">
                  <c:v>774.78667424124205</c:v>
                </c:pt>
                <c:pt idx="12162">
                  <c:v>774.85038501126496</c:v>
                </c:pt>
                <c:pt idx="12163">
                  <c:v>774.91409578128696</c:v>
                </c:pt>
                <c:pt idx="12164">
                  <c:v>774.97780655130896</c:v>
                </c:pt>
                <c:pt idx="12165">
                  <c:v>775.04151732133198</c:v>
                </c:pt>
                <c:pt idx="12166">
                  <c:v>775.10522809135398</c:v>
                </c:pt>
                <c:pt idx="12167">
                  <c:v>775.16893886137598</c:v>
                </c:pt>
                <c:pt idx="12168">
                  <c:v>775.232649631399</c:v>
                </c:pt>
                <c:pt idx="12169">
                  <c:v>775.296360401421</c:v>
                </c:pt>
                <c:pt idx="12170">
                  <c:v>775.360071171443</c:v>
                </c:pt>
                <c:pt idx="12171">
                  <c:v>775.42378194146602</c:v>
                </c:pt>
                <c:pt idx="12172">
                  <c:v>775.48749271148802</c:v>
                </c:pt>
                <c:pt idx="12173">
                  <c:v>775.55120348151002</c:v>
                </c:pt>
                <c:pt idx="12174">
                  <c:v>775.61491425153304</c:v>
                </c:pt>
                <c:pt idx="12175">
                  <c:v>775.67862502155504</c:v>
                </c:pt>
                <c:pt idx="12176">
                  <c:v>775.74233579157703</c:v>
                </c:pt>
                <c:pt idx="12177">
                  <c:v>775.80604656160006</c:v>
                </c:pt>
                <c:pt idx="12178">
                  <c:v>775.86975733162205</c:v>
                </c:pt>
                <c:pt idx="12179">
                  <c:v>775.93346810164405</c:v>
                </c:pt>
                <c:pt idx="12180">
                  <c:v>775.99717887166696</c:v>
                </c:pt>
                <c:pt idx="12181">
                  <c:v>776.06088964168896</c:v>
                </c:pt>
                <c:pt idx="12182">
                  <c:v>776.12460041171096</c:v>
                </c:pt>
                <c:pt idx="12183">
                  <c:v>776.18831118173398</c:v>
                </c:pt>
                <c:pt idx="12184">
                  <c:v>776.25202195175598</c:v>
                </c:pt>
                <c:pt idx="12185">
                  <c:v>776.31573272177798</c:v>
                </c:pt>
                <c:pt idx="12186">
                  <c:v>776.379443491801</c:v>
                </c:pt>
                <c:pt idx="12187">
                  <c:v>776.443154261823</c:v>
                </c:pt>
                <c:pt idx="12188">
                  <c:v>776.50686503184602</c:v>
                </c:pt>
                <c:pt idx="12189">
                  <c:v>776.57057580186802</c:v>
                </c:pt>
                <c:pt idx="12190">
                  <c:v>776.63428657189002</c:v>
                </c:pt>
                <c:pt idx="12191">
                  <c:v>776.69799734191304</c:v>
                </c:pt>
                <c:pt idx="12192">
                  <c:v>776.76170811193504</c:v>
                </c:pt>
                <c:pt idx="12193">
                  <c:v>776.82541888195703</c:v>
                </c:pt>
                <c:pt idx="12194">
                  <c:v>776.88912965198006</c:v>
                </c:pt>
                <c:pt idx="12195">
                  <c:v>776.95284042200205</c:v>
                </c:pt>
                <c:pt idx="12196">
                  <c:v>777.01655119202405</c:v>
                </c:pt>
                <c:pt idx="12197">
                  <c:v>777.08026196204696</c:v>
                </c:pt>
                <c:pt idx="12198">
                  <c:v>777.14397273206896</c:v>
                </c:pt>
                <c:pt idx="12199">
                  <c:v>777.20768350209096</c:v>
                </c:pt>
                <c:pt idx="12200">
                  <c:v>777.27139427211398</c:v>
                </c:pt>
                <c:pt idx="12201">
                  <c:v>777.33510504213598</c:v>
                </c:pt>
                <c:pt idx="12202">
                  <c:v>777.39881581215798</c:v>
                </c:pt>
                <c:pt idx="12203">
                  <c:v>777.462526582181</c:v>
                </c:pt>
                <c:pt idx="12204">
                  <c:v>777.526237352203</c:v>
                </c:pt>
                <c:pt idx="12205">
                  <c:v>777.589948122225</c:v>
                </c:pt>
                <c:pt idx="12206">
                  <c:v>777.65365889224802</c:v>
                </c:pt>
                <c:pt idx="12207">
                  <c:v>777.71736966227002</c:v>
                </c:pt>
                <c:pt idx="12208">
                  <c:v>777.78108043229201</c:v>
                </c:pt>
                <c:pt idx="12209">
                  <c:v>777.84479120231504</c:v>
                </c:pt>
                <c:pt idx="12210">
                  <c:v>777.90850197233704</c:v>
                </c:pt>
                <c:pt idx="12211">
                  <c:v>777.97221274235903</c:v>
                </c:pt>
                <c:pt idx="12212">
                  <c:v>778.03592351238206</c:v>
                </c:pt>
                <c:pt idx="12213">
                  <c:v>778.09963428240405</c:v>
                </c:pt>
                <c:pt idx="12214">
                  <c:v>778.16334505242605</c:v>
                </c:pt>
                <c:pt idx="12215">
                  <c:v>778.22705582244896</c:v>
                </c:pt>
                <c:pt idx="12216">
                  <c:v>778.29076659247096</c:v>
                </c:pt>
                <c:pt idx="12217">
                  <c:v>778.35447736249296</c:v>
                </c:pt>
                <c:pt idx="12218">
                  <c:v>778.41818813251598</c:v>
                </c:pt>
                <c:pt idx="12219">
                  <c:v>778.48189890253798</c:v>
                </c:pt>
                <c:pt idx="12220">
                  <c:v>778.54560967255998</c:v>
                </c:pt>
                <c:pt idx="12221">
                  <c:v>778.609320442583</c:v>
                </c:pt>
                <c:pt idx="12222">
                  <c:v>778.673031212605</c:v>
                </c:pt>
                <c:pt idx="12223">
                  <c:v>778.736741982627</c:v>
                </c:pt>
                <c:pt idx="12224">
                  <c:v>778.80045275265002</c:v>
                </c:pt>
                <c:pt idx="12225">
                  <c:v>778.86416352267202</c:v>
                </c:pt>
                <c:pt idx="12226">
                  <c:v>778.92787429269401</c:v>
                </c:pt>
                <c:pt idx="12227">
                  <c:v>778.99158506271704</c:v>
                </c:pt>
                <c:pt idx="12228">
                  <c:v>779.05529583273903</c:v>
                </c:pt>
                <c:pt idx="12229">
                  <c:v>779.11900660276103</c:v>
                </c:pt>
                <c:pt idx="12230">
                  <c:v>779.18271737278405</c:v>
                </c:pt>
                <c:pt idx="12231">
                  <c:v>779.24642814280605</c:v>
                </c:pt>
                <c:pt idx="12232">
                  <c:v>779.31013891282805</c:v>
                </c:pt>
                <c:pt idx="12233">
                  <c:v>779.37384968285096</c:v>
                </c:pt>
                <c:pt idx="12234">
                  <c:v>779.43756045287296</c:v>
                </c:pt>
                <c:pt idx="12235">
                  <c:v>779.50127122289496</c:v>
                </c:pt>
                <c:pt idx="12236">
                  <c:v>779.56498199291798</c:v>
                </c:pt>
                <c:pt idx="12237">
                  <c:v>779.62869276293998</c:v>
                </c:pt>
                <c:pt idx="12238">
                  <c:v>779.69240353296198</c:v>
                </c:pt>
                <c:pt idx="12239">
                  <c:v>779.756114302985</c:v>
                </c:pt>
                <c:pt idx="12240">
                  <c:v>779.819825073007</c:v>
                </c:pt>
                <c:pt idx="12241">
                  <c:v>779.88353584302899</c:v>
                </c:pt>
                <c:pt idx="12242">
                  <c:v>779.94724661305202</c:v>
                </c:pt>
                <c:pt idx="12243">
                  <c:v>780.01095738307401</c:v>
                </c:pt>
                <c:pt idx="12244">
                  <c:v>780.07466815309704</c:v>
                </c:pt>
                <c:pt idx="12245">
                  <c:v>780.13837892311903</c:v>
                </c:pt>
                <c:pt idx="12246">
                  <c:v>780.20208969314103</c:v>
                </c:pt>
                <c:pt idx="12247">
                  <c:v>780.26580046316406</c:v>
                </c:pt>
                <c:pt idx="12248">
                  <c:v>780.32951123318605</c:v>
                </c:pt>
                <c:pt idx="12249">
                  <c:v>780.39322200320805</c:v>
                </c:pt>
                <c:pt idx="12250">
                  <c:v>780.45693277323096</c:v>
                </c:pt>
                <c:pt idx="12251">
                  <c:v>780.52064354325296</c:v>
                </c:pt>
                <c:pt idx="12252">
                  <c:v>780.58435431327496</c:v>
                </c:pt>
                <c:pt idx="12253">
                  <c:v>780.64806508329798</c:v>
                </c:pt>
                <c:pt idx="12254">
                  <c:v>780.71177585331998</c:v>
                </c:pt>
                <c:pt idx="12255">
                  <c:v>780.77548662334198</c:v>
                </c:pt>
                <c:pt idx="12256">
                  <c:v>780.839197393365</c:v>
                </c:pt>
                <c:pt idx="12257">
                  <c:v>780.902908163387</c:v>
                </c:pt>
                <c:pt idx="12258">
                  <c:v>780.96661893340899</c:v>
                </c:pt>
                <c:pt idx="12259">
                  <c:v>781.03032970343202</c:v>
                </c:pt>
                <c:pt idx="12260">
                  <c:v>781.09404047345402</c:v>
                </c:pt>
                <c:pt idx="12261">
                  <c:v>781.15775124347601</c:v>
                </c:pt>
                <c:pt idx="12262">
                  <c:v>781.22146201349904</c:v>
                </c:pt>
                <c:pt idx="12263">
                  <c:v>781.28517278352103</c:v>
                </c:pt>
                <c:pt idx="12264">
                  <c:v>781.34888355354303</c:v>
                </c:pt>
                <c:pt idx="12265">
                  <c:v>781.41259432356605</c:v>
                </c:pt>
                <c:pt idx="12266">
                  <c:v>781.47630509358805</c:v>
                </c:pt>
                <c:pt idx="12267">
                  <c:v>781.54001586361005</c:v>
                </c:pt>
                <c:pt idx="12268">
                  <c:v>781.60372663363296</c:v>
                </c:pt>
                <c:pt idx="12269">
                  <c:v>781.66743740365496</c:v>
                </c:pt>
                <c:pt idx="12270">
                  <c:v>781.73114817367696</c:v>
                </c:pt>
                <c:pt idx="12271">
                  <c:v>781.79485894369998</c:v>
                </c:pt>
                <c:pt idx="12272">
                  <c:v>781.85856971372198</c:v>
                </c:pt>
                <c:pt idx="12273">
                  <c:v>781.92228048374398</c:v>
                </c:pt>
                <c:pt idx="12274">
                  <c:v>781.985991253767</c:v>
                </c:pt>
                <c:pt idx="12275">
                  <c:v>782.049702023789</c:v>
                </c:pt>
                <c:pt idx="12276">
                  <c:v>782.11341279381099</c:v>
                </c:pt>
                <c:pt idx="12277">
                  <c:v>782.17712356383402</c:v>
                </c:pt>
                <c:pt idx="12278">
                  <c:v>782.24083433385601</c:v>
                </c:pt>
                <c:pt idx="12279">
                  <c:v>782.30454510387801</c:v>
                </c:pt>
                <c:pt idx="12280">
                  <c:v>782.36825587390103</c:v>
                </c:pt>
                <c:pt idx="12281">
                  <c:v>782.43196664392303</c:v>
                </c:pt>
                <c:pt idx="12282">
                  <c:v>782.49567741394503</c:v>
                </c:pt>
                <c:pt idx="12283">
                  <c:v>782.55938818396805</c:v>
                </c:pt>
                <c:pt idx="12284">
                  <c:v>782.62309895399005</c:v>
                </c:pt>
                <c:pt idx="12285">
                  <c:v>782.68680972401205</c:v>
                </c:pt>
                <c:pt idx="12286">
                  <c:v>782.75052049403496</c:v>
                </c:pt>
                <c:pt idx="12287">
                  <c:v>782.81423126405696</c:v>
                </c:pt>
                <c:pt idx="12288">
                  <c:v>782.87794203407896</c:v>
                </c:pt>
                <c:pt idx="12289">
                  <c:v>782.94165280410198</c:v>
                </c:pt>
                <c:pt idx="12290">
                  <c:v>783.00536357412398</c:v>
                </c:pt>
                <c:pt idx="12291">
                  <c:v>783.06907434414597</c:v>
                </c:pt>
                <c:pt idx="12292">
                  <c:v>783.132785114169</c:v>
                </c:pt>
                <c:pt idx="12293">
                  <c:v>783.19649588419099</c:v>
                </c:pt>
                <c:pt idx="12294">
                  <c:v>783.26020665421299</c:v>
                </c:pt>
                <c:pt idx="12295">
                  <c:v>783.32391742423601</c:v>
                </c:pt>
                <c:pt idx="12296">
                  <c:v>783.38762819425801</c:v>
                </c:pt>
                <c:pt idx="12297">
                  <c:v>783.45133896428104</c:v>
                </c:pt>
                <c:pt idx="12298">
                  <c:v>783.51504973430303</c:v>
                </c:pt>
                <c:pt idx="12299">
                  <c:v>783.57876050432503</c:v>
                </c:pt>
                <c:pt idx="12300">
                  <c:v>783.64247127434805</c:v>
                </c:pt>
                <c:pt idx="12301">
                  <c:v>783.70618204437005</c:v>
                </c:pt>
                <c:pt idx="12302">
                  <c:v>783.76989281439205</c:v>
                </c:pt>
                <c:pt idx="12303">
                  <c:v>783.83360358441496</c:v>
                </c:pt>
                <c:pt idx="12304">
                  <c:v>783.89731435443696</c:v>
                </c:pt>
                <c:pt idx="12305">
                  <c:v>783.96102512445896</c:v>
                </c:pt>
                <c:pt idx="12306">
                  <c:v>784.02473589448198</c:v>
                </c:pt>
                <c:pt idx="12307">
                  <c:v>784.08844666450398</c:v>
                </c:pt>
                <c:pt idx="12308">
                  <c:v>784.15215743452598</c:v>
                </c:pt>
                <c:pt idx="12309">
                  <c:v>784.215868204549</c:v>
                </c:pt>
                <c:pt idx="12310">
                  <c:v>784.279578974571</c:v>
                </c:pt>
                <c:pt idx="12311">
                  <c:v>784.34328974459299</c:v>
                </c:pt>
                <c:pt idx="12312">
                  <c:v>784.40700051461602</c:v>
                </c:pt>
                <c:pt idx="12313">
                  <c:v>784.47071128463801</c:v>
                </c:pt>
                <c:pt idx="12314">
                  <c:v>784.53442205466001</c:v>
                </c:pt>
                <c:pt idx="12315">
                  <c:v>784.59813282468303</c:v>
                </c:pt>
                <c:pt idx="12316">
                  <c:v>784.66184359470503</c:v>
                </c:pt>
                <c:pt idx="12317">
                  <c:v>784.72555436472703</c:v>
                </c:pt>
                <c:pt idx="12318">
                  <c:v>784.78926513475005</c:v>
                </c:pt>
                <c:pt idx="12319">
                  <c:v>784.85297590477205</c:v>
                </c:pt>
                <c:pt idx="12320">
                  <c:v>784.91668667479405</c:v>
                </c:pt>
                <c:pt idx="12321">
                  <c:v>784.98039744481696</c:v>
                </c:pt>
                <c:pt idx="12322">
                  <c:v>785.04410821483896</c:v>
                </c:pt>
                <c:pt idx="12323">
                  <c:v>785.10781898486096</c:v>
                </c:pt>
                <c:pt idx="12324">
                  <c:v>785.17152975488398</c:v>
                </c:pt>
                <c:pt idx="12325">
                  <c:v>785.23524052490598</c:v>
                </c:pt>
                <c:pt idx="12326">
                  <c:v>785.29895129492797</c:v>
                </c:pt>
                <c:pt idx="12327">
                  <c:v>785.362662064951</c:v>
                </c:pt>
                <c:pt idx="12328">
                  <c:v>785.42637283497299</c:v>
                </c:pt>
                <c:pt idx="12329">
                  <c:v>785.49008360499499</c:v>
                </c:pt>
                <c:pt idx="12330">
                  <c:v>785.55379437501801</c:v>
                </c:pt>
                <c:pt idx="12331">
                  <c:v>785.61750514504001</c:v>
                </c:pt>
                <c:pt idx="12332">
                  <c:v>785.68121591506201</c:v>
                </c:pt>
                <c:pt idx="12333">
                  <c:v>785.74492668508503</c:v>
                </c:pt>
                <c:pt idx="12334">
                  <c:v>785.80863745510703</c:v>
                </c:pt>
                <c:pt idx="12335">
                  <c:v>785.87234822512903</c:v>
                </c:pt>
                <c:pt idx="12336">
                  <c:v>785.93605899515205</c:v>
                </c:pt>
                <c:pt idx="12337">
                  <c:v>785.99976976517405</c:v>
                </c:pt>
                <c:pt idx="12338">
                  <c:v>786.06348053519605</c:v>
                </c:pt>
                <c:pt idx="12339">
                  <c:v>786.12719130521896</c:v>
                </c:pt>
                <c:pt idx="12340">
                  <c:v>786.19090207524096</c:v>
                </c:pt>
                <c:pt idx="12341">
                  <c:v>786.25461284526295</c:v>
                </c:pt>
                <c:pt idx="12342">
                  <c:v>786.31832361528598</c:v>
                </c:pt>
                <c:pt idx="12343">
                  <c:v>786.38203438530797</c:v>
                </c:pt>
                <c:pt idx="12344">
                  <c:v>786.44574515532997</c:v>
                </c:pt>
                <c:pt idx="12345">
                  <c:v>786.509455925353</c:v>
                </c:pt>
                <c:pt idx="12346">
                  <c:v>786.57316669537499</c:v>
                </c:pt>
                <c:pt idx="12347">
                  <c:v>786.63687746539699</c:v>
                </c:pt>
                <c:pt idx="12348">
                  <c:v>786.70058823542001</c:v>
                </c:pt>
                <c:pt idx="12349">
                  <c:v>786.76429900544201</c:v>
                </c:pt>
                <c:pt idx="12350">
                  <c:v>786.82800977546503</c:v>
                </c:pt>
                <c:pt idx="12351">
                  <c:v>786.89172054548703</c:v>
                </c:pt>
                <c:pt idx="12352">
                  <c:v>786.95543131550903</c:v>
                </c:pt>
                <c:pt idx="12353">
                  <c:v>787.01914208553205</c:v>
                </c:pt>
                <c:pt idx="12354">
                  <c:v>787.08285285555405</c:v>
                </c:pt>
                <c:pt idx="12355">
                  <c:v>787.14656362557605</c:v>
                </c:pt>
                <c:pt idx="12356">
                  <c:v>787.21027439559896</c:v>
                </c:pt>
                <c:pt idx="12357">
                  <c:v>787.27398516562096</c:v>
                </c:pt>
                <c:pt idx="12358">
                  <c:v>787.33769593564296</c:v>
                </c:pt>
                <c:pt idx="12359">
                  <c:v>787.40140670566598</c:v>
                </c:pt>
                <c:pt idx="12360">
                  <c:v>787.46511747568798</c:v>
                </c:pt>
                <c:pt idx="12361">
                  <c:v>787.52882824570997</c:v>
                </c:pt>
                <c:pt idx="12362">
                  <c:v>787.592539015733</c:v>
                </c:pt>
                <c:pt idx="12363">
                  <c:v>787.65624978575499</c:v>
                </c:pt>
                <c:pt idx="12364">
                  <c:v>787.71996055577699</c:v>
                </c:pt>
                <c:pt idx="12365">
                  <c:v>787.78367132580001</c:v>
                </c:pt>
                <c:pt idx="12366">
                  <c:v>787.84738209582201</c:v>
                </c:pt>
                <c:pt idx="12367">
                  <c:v>787.91109286584401</c:v>
                </c:pt>
                <c:pt idx="12368">
                  <c:v>787.97480363586703</c:v>
                </c:pt>
                <c:pt idx="12369">
                  <c:v>788.03851440588903</c:v>
                </c:pt>
                <c:pt idx="12370">
                  <c:v>788.10222517591103</c:v>
                </c:pt>
                <c:pt idx="12371">
                  <c:v>788.16593594593405</c:v>
                </c:pt>
                <c:pt idx="12372">
                  <c:v>788.22964671595605</c:v>
                </c:pt>
                <c:pt idx="12373">
                  <c:v>788.29335748597805</c:v>
                </c:pt>
                <c:pt idx="12374">
                  <c:v>788.35706825600096</c:v>
                </c:pt>
                <c:pt idx="12375">
                  <c:v>788.42077902602296</c:v>
                </c:pt>
                <c:pt idx="12376">
                  <c:v>788.48448979604495</c:v>
                </c:pt>
                <c:pt idx="12377">
                  <c:v>788.54820056606798</c:v>
                </c:pt>
                <c:pt idx="12378">
                  <c:v>788.61191133608997</c:v>
                </c:pt>
                <c:pt idx="12379">
                  <c:v>788.67562210611197</c:v>
                </c:pt>
                <c:pt idx="12380">
                  <c:v>788.73933287613499</c:v>
                </c:pt>
                <c:pt idx="12381">
                  <c:v>788.80304364615699</c:v>
                </c:pt>
                <c:pt idx="12382">
                  <c:v>788.86675441617899</c:v>
                </c:pt>
                <c:pt idx="12383">
                  <c:v>788.93046518620201</c:v>
                </c:pt>
                <c:pt idx="12384">
                  <c:v>788.99417595622401</c:v>
                </c:pt>
                <c:pt idx="12385">
                  <c:v>789.05788672624601</c:v>
                </c:pt>
                <c:pt idx="12386">
                  <c:v>789.12159749626903</c:v>
                </c:pt>
                <c:pt idx="12387">
                  <c:v>789.18530826629103</c:v>
                </c:pt>
                <c:pt idx="12388">
                  <c:v>789.24901903631303</c:v>
                </c:pt>
                <c:pt idx="12389">
                  <c:v>789.31272980633605</c:v>
                </c:pt>
                <c:pt idx="12390">
                  <c:v>789.37644057635805</c:v>
                </c:pt>
                <c:pt idx="12391">
                  <c:v>789.44015134638005</c:v>
                </c:pt>
                <c:pt idx="12392">
                  <c:v>789.50386211640296</c:v>
                </c:pt>
                <c:pt idx="12393">
                  <c:v>789.56757288642495</c:v>
                </c:pt>
                <c:pt idx="12394">
                  <c:v>789.63128365644695</c:v>
                </c:pt>
                <c:pt idx="12395">
                  <c:v>789.69499442646998</c:v>
                </c:pt>
                <c:pt idx="12396">
                  <c:v>789.75870519649197</c:v>
                </c:pt>
                <c:pt idx="12397">
                  <c:v>789.82241596651397</c:v>
                </c:pt>
                <c:pt idx="12398">
                  <c:v>789.88612673653699</c:v>
                </c:pt>
                <c:pt idx="12399">
                  <c:v>789.94983750655899</c:v>
                </c:pt>
                <c:pt idx="12400">
                  <c:v>790.01354827658099</c:v>
                </c:pt>
                <c:pt idx="12401">
                  <c:v>790.07725904660401</c:v>
                </c:pt>
                <c:pt idx="12402">
                  <c:v>790.14096981662601</c:v>
                </c:pt>
                <c:pt idx="12403">
                  <c:v>790.20468058664903</c:v>
                </c:pt>
                <c:pt idx="12404">
                  <c:v>790.26839135667103</c:v>
                </c:pt>
                <c:pt idx="12405">
                  <c:v>790.33210212669303</c:v>
                </c:pt>
                <c:pt idx="12406">
                  <c:v>790.39581289671605</c:v>
                </c:pt>
                <c:pt idx="12407">
                  <c:v>790.45952366673805</c:v>
                </c:pt>
                <c:pt idx="12408">
                  <c:v>790.52323443676005</c:v>
                </c:pt>
                <c:pt idx="12409">
                  <c:v>790.58694520678296</c:v>
                </c:pt>
                <c:pt idx="12410">
                  <c:v>790.65065597680496</c:v>
                </c:pt>
                <c:pt idx="12411">
                  <c:v>790.71436674682695</c:v>
                </c:pt>
                <c:pt idx="12412">
                  <c:v>790.77807751684998</c:v>
                </c:pt>
                <c:pt idx="12413">
                  <c:v>790.84178828687197</c:v>
                </c:pt>
                <c:pt idx="12414">
                  <c:v>790.90549905689397</c:v>
                </c:pt>
                <c:pt idx="12415">
                  <c:v>790.96920982691699</c:v>
                </c:pt>
                <c:pt idx="12416">
                  <c:v>791.03292059693899</c:v>
                </c:pt>
                <c:pt idx="12417">
                  <c:v>791.09663136696099</c:v>
                </c:pt>
                <c:pt idx="12418">
                  <c:v>791.16034213698401</c:v>
                </c:pt>
                <c:pt idx="12419">
                  <c:v>791.22405290700601</c:v>
                </c:pt>
                <c:pt idx="12420">
                  <c:v>791.28776367702801</c:v>
                </c:pt>
                <c:pt idx="12421">
                  <c:v>791.35147444705103</c:v>
                </c:pt>
                <c:pt idx="12422">
                  <c:v>791.41518521707303</c:v>
                </c:pt>
                <c:pt idx="12423">
                  <c:v>791.47889598709503</c:v>
                </c:pt>
                <c:pt idx="12424">
                  <c:v>791.54260675711805</c:v>
                </c:pt>
                <c:pt idx="12425">
                  <c:v>791.60631752714005</c:v>
                </c:pt>
                <c:pt idx="12426">
                  <c:v>791.67002829716205</c:v>
                </c:pt>
                <c:pt idx="12427">
                  <c:v>791.73373906718496</c:v>
                </c:pt>
                <c:pt idx="12428">
                  <c:v>791.79744983720695</c:v>
                </c:pt>
                <c:pt idx="12429">
                  <c:v>791.86116060722895</c:v>
                </c:pt>
                <c:pt idx="12430">
                  <c:v>791.92487137725197</c:v>
                </c:pt>
                <c:pt idx="12431">
                  <c:v>791.98858214727397</c:v>
                </c:pt>
                <c:pt idx="12432">
                  <c:v>792.05229291729597</c:v>
                </c:pt>
                <c:pt idx="12433">
                  <c:v>792.11600368731899</c:v>
                </c:pt>
                <c:pt idx="12434">
                  <c:v>792.17971445734099</c:v>
                </c:pt>
                <c:pt idx="12435">
                  <c:v>792.24342522736299</c:v>
                </c:pt>
                <c:pt idx="12436">
                  <c:v>792.30713599738601</c:v>
                </c:pt>
                <c:pt idx="12437">
                  <c:v>792.37084676740801</c:v>
                </c:pt>
                <c:pt idx="12438">
                  <c:v>792.43455753743001</c:v>
                </c:pt>
                <c:pt idx="12439">
                  <c:v>792.49826830745303</c:v>
                </c:pt>
                <c:pt idx="12440">
                  <c:v>792.56197907747503</c:v>
                </c:pt>
                <c:pt idx="12441">
                  <c:v>792.62568984749703</c:v>
                </c:pt>
                <c:pt idx="12442">
                  <c:v>792.68940061752005</c:v>
                </c:pt>
                <c:pt idx="12443">
                  <c:v>792.75311138754205</c:v>
                </c:pt>
                <c:pt idx="12444">
                  <c:v>792.81682215756405</c:v>
                </c:pt>
                <c:pt idx="12445">
                  <c:v>792.88053292758696</c:v>
                </c:pt>
                <c:pt idx="12446">
                  <c:v>792.94424369760895</c:v>
                </c:pt>
                <c:pt idx="12447">
                  <c:v>793.00795446763095</c:v>
                </c:pt>
                <c:pt idx="12448">
                  <c:v>793.07166523765397</c:v>
                </c:pt>
                <c:pt idx="12449">
                  <c:v>793.13537600767597</c:v>
                </c:pt>
                <c:pt idx="12450">
                  <c:v>793.19908677769797</c:v>
                </c:pt>
                <c:pt idx="12451">
                  <c:v>793.26279754772099</c:v>
                </c:pt>
                <c:pt idx="12452">
                  <c:v>793.32650831774299</c:v>
                </c:pt>
                <c:pt idx="12453">
                  <c:v>793.39021908776499</c:v>
                </c:pt>
                <c:pt idx="12454">
                  <c:v>793.45392985778801</c:v>
                </c:pt>
                <c:pt idx="12455">
                  <c:v>793.51764062781001</c:v>
                </c:pt>
                <c:pt idx="12456">
                  <c:v>793.58135139783303</c:v>
                </c:pt>
                <c:pt idx="12457">
                  <c:v>793.64506216785503</c:v>
                </c:pt>
                <c:pt idx="12458">
                  <c:v>793.70877293787703</c:v>
                </c:pt>
                <c:pt idx="12459">
                  <c:v>793.77248370790005</c:v>
                </c:pt>
                <c:pt idx="12460">
                  <c:v>793.83619447792205</c:v>
                </c:pt>
                <c:pt idx="12461">
                  <c:v>793.89990524794405</c:v>
                </c:pt>
                <c:pt idx="12462">
                  <c:v>793.96361601796696</c:v>
                </c:pt>
                <c:pt idx="12463">
                  <c:v>794.02732678798895</c:v>
                </c:pt>
                <c:pt idx="12464">
                  <c:v>794.09103755801095</c:v>
                </c:pt>
                <c:pt idx="12465">
                  <c:v>794.15474832803397</c:v>
                </c:pt>
                <c:pt idx="12466">
                  <c:v>794.21845909805597</c:v>
                </c:pt>
                <c:pt idx="12467">
                  <c:v>794.28216986807797</c:v>
                </c:pt>
                <c:pt idx="12468">
                  <c:v>794.34588063810099</c:v>
                </c:pt>
                <c:pt idx="12469">
                  <c:v>794.40959140812299</c:v>
                </c:pt>
                <c:pt idx="12470">
                  <c:v>794.47330217814499</c:v>
                </c:pt>
                <c:pt idx="12471">
                  <c:v>794.53701294816801</c:v>
                </c:pt>
                <c:pt idx="12472">
                  <c:v>794.60072371819001</c:v>
                </c:pt>
                <c:pt idx="12473">
                  <c:v>794.66443448821201</c:v>
                </c:pt>
                <c:pt idx="12474">
                  <c:v>794.72814525823503</c:v>
                </c:pt>
                <c:pt idx="12475">
                  <c:v>794.79185602825703</c:v>
                </c:pt>
                <c:pt idx="12476">
                  <c:v>794.85556679827903</c:v>
                </c:pt>
                <c:pt idx="12477">
                  <c:v>794.91927756830205</c:v>
                </c:pt>
                <c:pt idx="12478">
                  <c:v>794.98298833832405</c:v>
                </c:pt>
                <c:pt idx="12479">
                  <c:v>795.04669910834605</c:v>
                </c:pt>
                <c:pt idx="12480">
                  <c:v>795.11040987836896</c:v>
                </c:pt>
                <c:pt idx="12481">
                  <c:v>795.17412064839095</c:v>
                </c:pt>
                <c:pt idx="12482">
                  <c:v>795.23783141841295</c:v>
                </c:pt>
                <c:pt idx="12483">
                  <c:v>795.30154218843597</c:v>
                </c:pt>
                <c:pt idx="12484">
                  <c:v>795.36525295845797</c:v>
                </c:pt>
                <c:pt idx="12485">
                  <c:v>795.42896372847997</c:v>
                </c:pt>
                <c:pt idx="12486">
                  <c:v>795.49267449850299</c:v>
                </c:pt>
                <c:pt idx="12487">
                  <c:v>795.55638526852499</c:v>
                </c:pt>
                <c:pt idx="12488">
                  <c:v>795.62009603854699</c:v>
                </c:pt>
                <c:pt idx="12489">
                  <c:v>795.68380680857001</c:v>
                </c:pt>
                <c:pt idx="12490">
                  <c:v>795.74751757859201</c:v>
                </c:pt>
                <c:pt idx="12491">
                  <c:v>795.81122834861401</c:v>
                </c:pt>
                <c:pt idx="12492">
                  <c:v>795.87493911863703</c:v>
                </c:pt>
                <c:pt idx="12493">
                  <c:v>795.93864988865903</c:v>
                </c:pt>
                <c:pt idx="12494">
                  <c:v>796.00236065868103</c:v>
                </c:pt>
                <c:pt idx="12495">
                  <c:v>796.06607142870405</c:v>
                </c:pt>
                <c:pt idx="12496">
                  <c:v>796.12978219872605</c:v>
                </c:pt>
                <c:pt idx="12497">
                  <c:v>796.19349296874805</c:v>
                </c:pt>
                <c:pt idx="12498">
                  <c:v>796.25720373877095</c:v>
                </c:pt>
                <c:pt idx="12499">
                  <c:v>796.32091450879295</c:v>
                </c:pt>
                <c:pt idx="12500">
                  <c:v>796.38462527881495</c:v>
                </c:pt>
                <c:pt idx="12501">
                  <c:v>796.44833604883797</c:v>
                </c:pt>
                <c:pt idx="12502">
                  <c:v>796.51204681885997</c:v>
                </c:pt>
                <c:pt idx="12503">
                  <c:v>796.57575758888197</c:v>
                </c:pt>
                <c:pt idx="12504">
                  <c:v>796.63946835890499</c:v>
                </c:pt>
                <c:pt idx="12505">
                  <c:v>796.70317912892699</c:v>
                </c:pt>
                <c:pt idx="12506">
                  <c:v>796.76688989894899</c:v>
                </c:pt>
                <c:pt idx="12507">
                  <c:v>796.83060066897201</c:v>
                </c:pt>
                <c:pt idx="12508">
                  <c:v>796.89431143899401</c:v>
                </c:pt>
                <c:pt idx="12509">
                  <c:v>796.95802220901703</c:v>
                </c:pt>
                <c:pt idx="12510">
                  <c:v>797.02173297903903</c:v>
                </c:pt>
                <c:pt idx="12511">
                  <c:v>797.08544374906103</c:v>
                </c:pt>
                <c:pt idx="12512">
                  <c:v>797.14915451908405</c:v>
                </c:pt>
                <c:pt idx="12513">
                  <c:v>797.21286528910605</c:v>
                </c:pt>
                <c:pt idx="12514">
                  <c:v>797.27657605912805</c:v>
                </c:pt>
                <c:pt idx="12515">
                  <c:v>797.34028682915095</c:v>
                </c:pt>
                <c:pt idx="12516">
                  <c:v>797.40399759917295</c:v>
                </c:pt>
                <c:pt idx="12517">
                  <c:v>797.46770836919495</c:v>
                </c:pt>
                <c:pt idx="12518">
                  <c:v>797.53141913921797</c:v>
                </c:pt>
                <c:pt idx="12519">
                  <c:v>797.59512990923997</c:v>
                </c:pt>
                <c:pt idx="12520">
                  <c:v>797.65884067926197</c:v>
                </c:pt>
                <c:pt idx="12521">
                  <c:v>797.72255144928499</c:v>
                </c:pt>
                <c:pt idx="12522">
                  <c:v>797.78626221930699</c:v>
                </c:pt>
                <c:pt idx="12523">
                  <c:v>797.84997298932899</c:v>
                </c:pt>
                <c:pt idx="12524">
                  <c:v>797.91368375935201</c:v>
                </c:pt>
                <c:pt idx="12525">
                  <c:v>797.97739452937401</c:v>
                </c:pt>
                <c:pt idx="12526">
                  <c:v>798.04110529939601</c:v>
                </c:pt>
                <c:pt idx="12527">
                  <c:v>798.10481606941903</c:v>
                </c:pt>
                <c:pt idx="12528">
                  <c:v>798.16852683944103</c:v>
                </c:pt>
                <c:pt idx="12529">
                  <c:v>798.23223760946303</c:v>
                </c:pt>
                <c:pt idx="12530">
                  <c:v>798.29594837948605</c:v>
                </c:pt>
                <c:pt idx="12531">
                  <c:v>798.35965914950805</c:v>
                </c:pt>
                <c:pt idx="12532">
                  <c:v>798.42336991953005</c:v>
                </c:pt>
                <c:pt idx="12533">
                  <c:v>798.48708068955295</c:v>
                </c:pt>
                <c:pt idx="12534">
                  <c:v>798.55079145957495</c:v>
                </c:pt>
                <c:pt idx="12535">
                  <c:v>798.61450222959695</c:v>
                </c:pt>
                <c:pt idx="12536">
                  <c:v>798.67821299961997</c:v>
                </c:pt>
                <c:pt idx="12537">
                  <c:v>798.74192376964197</c:v>
                </c:pt>
                <c:pt idx="12538">
                  <c:v>798.80563453966397</c:v>
                </c:pt>
                <c:pt idx="12539">
                  <c:v>798.86934530968699</c:v>
                </c:pt>
                <c:pt idx="12540">
                  <c:v>798.93305607970899</c:v>
                </c:pt>
                <c:pt idx="12541">
                  <c:v>798.99676684973099</c:v>
                </c:pt>
                <c:pt idx="12542">
                  <c:v>799.06047761975401</c:v>
                </c:pt>
                <c:pt idx="12543">
                  <c:v>799.12418838977601</c:v>
                </c:pt>
                <c:pt idx="12544">
                  <c:v>799.18789915979801</c:v>
                </c:pt>
                <c:pt idx="12545">
                  <c:v>799.25160992982103</c:v>
                </c:pt>
                <c:pt idx="12546">
                  <c:v>799.31532069984303</c:v>
                </c:pt>
                <c:pt idx="12547">
                  <c:v>799.37903146986503</c:v>
                </c:pt>
                <c:pt idx="12548">
                  <c:v>799.44274223988805</c:v>
                </c:pt>
                <c:pt idx="12549">
                  <c:v>799.50645300991005</c:v>
                </c:pt>
                <c:pt idx="12550">
                  <c:v>799.57016377993205</c:v>
                </c:pt>
                <c:pt idx="12551">
                  <c:v>799.63387454995495</c:v>
                </c:pt>
                <c:pt idx="12552">
                  <c:v>799.69758531997695</c:v>
                </c:pt>
                <c:pt idx="12553">
                  <c:v>799.76129608999895</c:v>
                </c:pt>
                <c:pt idx="12554">
                  <c:v>799.82500686002197</c:v>
                </c:pt>
                <c:pt idx="12555">
                  <c:v>799.88871763004397</c:v>
                </c:pt>
                <c:pt idx="12556">
                  <c:v>799.95242840006597</c:v>
                </c:pt>
                <c:pt idx="12557">
                  <c:v>800.01613917008899</c:v>
                </c:pt>
                <c:pt idx="12558">
                  <c:v>800.07984994011099</c:v>
                </c:pt>
                <c:pt idx="12559">
                  <c:v>800.14356071013299</c:v>
                </c:pt>
                <c:pt idx="12560">
                  <c:v>800.20727148015601</c:v>
                </c:pt>
                <c:pt idx="12561">
                  <c:v>800.27098225017801</c:v>
                </c:pt>
                <c:pt idx="12562">
                  <c:v>800.33469302020103</c:v>
                </c:pt>
                <c:pt idx="12563">
                  <c:v>800.39840379022303</c:v>
                </c:pt>
                <c:pt idx="12564">
                  <c:v>800.46211456024503</c:v>
                </c:pt>
                <c:pt idx="12565">
                  <c:v>800.52582533026805</c:v>
                </c:pt>
                <c:pt idx="12566">
                  <c:v>800.58953610029005</c:v>
                </c:pt>
                <c:pt idx="12567">
                  <c:v>800.65324687031205</c:v>
                </c:pt>
                <c:pt idx="12568">
                  <c:v>800.71695764033495</c:v>
                </c:pt>
                <c:pt idx="12569">
                  <c:v>800.78066841035695</c:v>
                </c:pt>
                <c:pt idx="12570">
                  <c:v>800.84437918037895</c:v>
                </c:pt>
                <c:pt idx="12571">
                  <c:v>800.90808995040197</c:v>
                </c:pt>
                <c:pt idx="12572">
                  <c:v>800.97180072042397</c:v>
                </c:pt>
                <c:pt idx="12573">
                  <c:v>801.03551149044597</c:v>
                </c:pt>
                <c:pt idx="12574">
                  <c:v>801.09922226046899</c:v>
                </c:pt>
                <c:pt idx="12575">
                  <c:v>801.16293303049099</c:v>
                </c:pt>
                <c:pt idx="12576">
                  <c:v>801.22664380051299</c:v>
                </c:pt>
                <c:pt idx="12577">
                  <c:v>801.29035457053601</c:v>
                </c:pt>
                <c:pt idx="12578">
                  <c:v>801.35406534055801</c:v>
                </c:pt>
                <c:pt idx="12579">
                  <c:v>801.41777611058001</c:v>
                </c:pt>
                <c:pt idx="12580">
                  <c:v>801.48148688060303</c:v>
                </c:pt>
                <c:pt idx="12581">
                  <c:v>801.54519765062503</c:v>
                </c:pt>
                <c:pt idx="12582">
                  <c:v>801.60890842064703</c:v>
                </c:pt>
                <c:pt idx="12583">
                  <c:v>801.67261919067005</c:v>
                </c:pt>
                <c:pt idx="12584">
                  <c:v>801.73632996069205</c:v>
                </c:pt>
                <c:pt idx="12585">
                  <c:v>801.80004073071404</c:v>
                </c:pt>
                <c:pt idx="12586">
                  <c:v>801.86375150073695</c:v>
                </c:pt>
                <c:pt idx="12587">
                  <c:v>801.92746227075895</c:v>
                </c:pt>
                <c:pt idx="12588">
                  <c:v>801.99117304078095</c:v>
                </c:pt>
                <c:pt idx="12589">
                  <c:v>802.05488381080397</c:v>
                </c:pt>
                <c:pt idx="12590">
                  <c:v>802.11859458082597</c:v>
                </c:pt>
                <c:pt idx="12591">
                  <c:v>802.18230535084797</c:v>
                </c:pt>
                <c:pt idx="12592">
                  <c:v>802.24601612087099</c:v>
                </c:pt>
                <c:pt idx="12593">
                  <c:v>802.30972689089299</c:v>
                </c:pt>
                <c:pt idx="12594">
                  <c:v>802.37343766091499</c:v>
                </c:pt>
                <c:pt idx="12595">
                  <c:v>802.43714843093801</c:v>
                </c:pt>
                <c:pt idx="12596">
                  <c:v>802.50085920096001</c:v>
                </c:pt>
                <c:pt idx="12597">
                  <c:v>802.56456997098201</c:v>
                </c:pt>
                <c:pt idx="12598">
                  <c:v>802.62828074100503</c:v>
                </c:pt>
                <c:pt idx="12599">
                  <c:v>802.69199151102703</c:v>
                </c:pt>
                <c:pt idx="12600">
                  <c:v>802.75570228104903</c:v>
                </c:pt>
                <c:pt idx="12601">
                  <c:v>802.81941305107205</c:v>
                </c:pt>
                <c:pt idx="12602">
                  <c:v>802.88312382109405</c:v>
                </c:pt>
                <c:pt idx="12603">
                  <c:v>802.94683459111604</c:v>
                </c:pt>
                <c:pt idx="12604">
                  <c:v>803.01054536113895</c:v>
                </c:pt>
                <c:pt idx="12605">
                  <c:v>803.07425613116095</c:v>
                </c:pt>
                <c:pt idx="12606">
                  <c:v>803.13796690118295</c:v>
                </c:pt>
                <c:pt idx="12607">
                  <c:v>803.20167767120597</c:v>
                </c:pt>
                <c:pt idx="12608">
                  <c:v>803.26538844122797</c:v>
                </c:pt>
                <c:pt idx="12609">
                  <c:v>803.32909921124997</c:v>
                </c:pt>
                <c:pt idx="12610">
                  <c:v>803.39280998127299</c:v>
                </c:pt>
                <c:pt idx="12611">
                  <c:v>803.45652075129499</c:v>
                </c:pt>
                <c:pt idx="12612">
                  <c:v>803.52023152131699</c:v>
                </c:pt>
                <c:pt idx="12613">
                  <c:v>803.58394229134001</c:v>
                </c:pt>
                <c:pt idx="12614">
                  <c:v>803.64765306136201</c:v>
                </c:pt>
                <c:pt idx="12615">
                  <c:v>803.71136383138503</c:v>
                </c:pt>
                <c:pt idx="12616">
                  <c:v>803.77507460140703</c:v>
                </c:pt>
                <c:pt idx="12617">
                  <c:v>803.83878537142903</c:v>
                </c:pt>
                <c:pt idx="12618">
                  <c:v>803.90249614145205</c:v>
                </c:pt>
                <c:pt idx="12619">
                  <c:v>803.96620691147405</c:v>
                </c:pt>
                <c:pt idx="12620">
                  <c:v>804.02991768149604</c:v>
                </c:pt>
                <c:pt idx="12621">
                  <c:v>804.09362845151895</c:v>
                </c:pt>
                <c:pt idx="12622">
                  <c:v>804.15733922154095</c:v>
                </c:pt>
                <c:pt idx="12623">
                  <c:v>804.22104999156295</c:v>
                </c:pt>
                <c:pt idx="12624">
                  <c:v>804.28476076158597</c:v>
                </c:pt>
                <c:pt idx="12625">
                  <c:v>804.34847153160797</c:v>
                </c:pt>
                <c:pt idx="12626">
                  <c:v>804.41218230162997</c:v>
                </c:pt>
                <c:pt idx="12627">
                  <c:v>804.47589307165299</c:v>
                </c:pt>
                <c:pt idx="12628">
                  <c:v>804.53960384167499</c:v>
                </c:pt>
                <c:pt idx="12629">
                  <c:v>804.60331461169699</c:v>
                </c:pt>
                <c:pt idx="12630">
                  <c:v>804.66702538172001</c:v>
                </c:pt>
                <c:pt idx="12631">
                  <c:v>804.73073615174201</c:v>
                </c:pt>
                <c:pt idx="12632">
                  <c:v>804.79444692176401</c:v>
                </c:pt>
                <c:pt idx="12633">
                  <c:v>804.85815769178703</c:v>
                </c:pt>
                <c:pt idx="12634">
                  <c:v>804.92186846180903</c:v>
                </c:pt>
                <c:pt idx="12635">
                  <c:v>804.98557923183103</c:v>
                </c:pt>
                <c:pt idx="12636">
                  <c:v>805.04929000185405</c:v>
                </c:pt>
                <c:pt idx="12637">
                  <c:v>805.11300077187605</c:v>
                </c:pt>
                <c:pt idx="12638">
                  <c:v>805.17671154189804</c:v>
                </c:pt>
                <c:pt idx="12639">
                  <c:v>805.24042231192095</c:v>
                </c:pt>
                <c:pt idx="12640">
                  <c:v>805.30413308194295</c:v>
                </c:pt>
                <c:pt idx="12641">
                  <c:v>805.36784385196495</c:v>
                </c:pt>
                <c:pt idx="12642">
                  <c:v>805.43155462198797</c:v>
                </c:pt>
                <c:pt idx="12643">
                  <c:v>805.49526539200997</c:v>
                </c:pt>
                <c:pt idx="12644">
                  <c:v>805.55897616203197</c:v>
                </c:pt>
                <c:pt idx="12645">
                  <c:v>805.62268693205499</c:v>
                </c:pt>
                <c:pt idx="12646">
                  <c:v>805.68639770207699</c:v>
                </c:pt>
                <c:pt idx="12647">
                  <c:v>805.75010847209899</c:v>
                </c:pt>
                <c:pt idx="12648">
                  <c:v>805.81381924212201</c:v>
                </c:pt>
                <c:pt idx="12649">
                  <c:v>805.87753001214401</c:v>
                </c:pt>
                <c:pt idx="12650">
                  <c:v>805.94124078216601</c:v>
                </c:pt>
                <c:pt idx="12651">
                  <c:v>806.00495155218903</c:v>
                </c:pt>
                <c:pt idx="12652">
                  <c:v>806.06866232221103</c:v>
                </c:pt>
                <c:pt idx="12653">
                  <c:v>806.13237309223302</c:v>
                </c:pt>
                <c:pt idx="12654">
                  <c:v>806.19608386225605</c:v>
                </c:pt>
                <c:pt idx="12655">
                  <c:v>806.25979463227804</c:v>
                </c:pt>
                <c:pt idx="12656">
                  <c:v>806.32350540230004</c:v>
                </c:pt>
                <c:pt idx="12657">
                  <c:v>806.38721617232295</c:v>
                </c:pt>
                <c:pt idx="12658">
                  <c:v>806.45092694234495</c:v>
                </c:pt>
                <c:pt idx="12659">
                  <c:v>806.51463771236695</c:v>
                </c:pt>
                <c:pt idx="12660">
                  <c:v>806.57834848238997</c:v>
                </c:pt>
                <c:pt idx="12661">
                  <c:v>806.64205925241197</c:v>
                </c:pt>
                <c:pt idx="12662">
                  <c:v>806.70577002243397</c:v>
                </c:pt>
                <c:pt idx="12663">
                  <c:v>806.76948079245699</c:v>
                </c:pt>
                <c:pt idx="12664">
                  <c:v>806.83319156247899</c:v>
                </c:pt>
                <c:pt idx="12665">
                  <c:v>806.89690233250099</c:v>
                </c:pt>
                <c:pt idx="12666">
                  <c:v>806.96061310252401</c:v>
                </c:pt>
                <c:pt idx="12667">
                  <c:v>807.02432387254601</c:v>
                </c:pt>
                <c:pt idx="12668">
                  <c:v>807.08803464256903</c:v>
                </c:pt>
                <c:pt idx="12669">
                  <c:v>807.15174541259103</c:v>
                </c:pt>
                <c:pt idx="12670">
                  <c:v>807.21545618261302</c:v>
                </c:pt>
                <c:pt idx="12671">
                  <c:v>807.27916695263605</c:v>
                </c:pt>
                <c:pt idx="12672">
                  <c:v>807.34287772265805</c:v>
                </c:pt>
                <c:pt idx="12673">
                  <c:v>807.40658849268004</c:v>
                </c:pt>
                <c:pt idx="12674">
                  <c:v>807.47029926270295</c:v>
                </c:pt>
                <c:pt idx="12675">
                  <c:v>807.53401003272495</c:v>
                </c:pt>
                <c:pt idx="12676">
                  <c:v>807.59772080274695</c:v>
                </c:pt>
                <c:pt idx="12677">
                  <c:v>807.66143157276997</c:v>
                </c:pt>
                <c:pt idx="12678">
                  <c:v>807.72514234279197</c:v>
                </c:pt>
                <c:pt idx="12679">
                  <c:v>807.78885311281397</c:v>
                </c:pt>
                <c:pt idx="12680">
                  <c:v>807.85256388283699</c:v>
                </c:pt>
                <c:pt idx="12681">
                  <c:v>807.91627465285899</c:v>
                </c:pt>
                <c:pt idx="12682">
                  <c:v>807.97998542288099</c:v>
                </c:pt>
                <c:pt idx="12683">
                  <c:v>808.04369619290401</c:v>
                </c:pt>
                <c:pt idx="12684">
                  <c:v>808.10740696292601</c:v>
                </c:pt>
                <c:pt idx="12685">
                  <c:v>808.17111773294801</c:v>
                </c:pt>
                <c:pt idx="12686">
                  <c:v>808.23482850297103</c:v>
                </c:pt>
                <c:pt idx="12687">
                  <c:v>808.29853927299303</c:v>
                </c:pt>
                <c:pt idx="12688">
                  <c:v>808.36225004301502</c:v>
                </c:pt>
                <c:pt idx="12689">
                  <c:v>808.42596081303805</c:v>
                </c:pt>
                <c:pt idx="12690">
                  <c:v>808.48967158306004</c:v>
                </c:pt>
                <c:pt idx="12691">
                  <c:v>808.55338235308204</c:v>
                </c:pt>
                <c:pt idx="12692">
                  <c:v>808.61709312310495</c:v>
                </c:pt>
                <c:pt idx="12693">
                  <c:v>808.68080389312695</c:v>
                </c:pt>
                <c:pt idx="12694">
                  <c:v>808.74451466314895</c:v>
                </c:pt>
                <c:pt idx="12695">
                  <c:v>808.80822543317197</c:v>
                </c:pt>
                <c:pt idx="12696">
                  <c:v>808.87193620319397</c:v>
                </c:pt>
                <c:pt idx="12697">
                  <c:v>808.93564697321597</c:v>
                </c:pt>
                <c:pt idx="12698">
                  <c:v>808.99935774323899</c:v>
                </c:pt>
                <c:pt idx="12699">
                  <c:v>809.06306851326099</c:v>
                </c:pt>
                <c:pt idx="12700">
                  <c:v>809.12677928328299</c:v>
                </c:pt>
                <c:pt idx="12701">
                  <c:v>809.19049005330601</c:v>
                </c:pt>
                <c:pt idx="12702">
                  <c:v>809.25420082332801</c:v>
                </c:pt>
                <c:pt idx="12703">
                  <c:v>809.31791159335</c:v>
                </c:pt>
                <c:pt idx="12704">
                  <c:v>809.38162236337303</c:v>
                </c:pt>
                <c:pt idx="12705">
                  <c:v>809.44533313339502</c:v>
                </c:pt>
                <c:pt idx="12706">
                  <c:v>809.50904390341702</c:v>
                </c:pt>
                <c:pt idx="12707">
                  <c:v>809.57275467344004</c:v>
                </c:pt>
                <c:pt idx="12708">
                  <c:v>809.63646544346204</c:v>
                </c:pt>
                <c:pt idx="12709">
                  <c:v>809.70017621348404</c:v>
                </c:pt>
                <c:pt idx="12710">
                  <c:v>809.76388698350695</c:v>
                </c:pt>
                <c:pt idx="12711">
                  <c:v>809.82759775352895</c:v>
                </c:pt>
                <c:pt idx="12712">
                  <c:v>809.89130852355095</c:v>
                </c:pt>
                <c:pt idx="12713">
                  <c:v>809.95501929357397</c:v>
                </c:pt>
                <c:pt idx="12714">
                  <c:v>810.01873006359597</c:v>
                </c:pt>
                <c:pt idx="12715">
                  <c:v>810.08244083361797</c:v>
                </c:pt>
                <c:pt idx="12716">
                  <c:v>810.14615160364099</c:v>
                </c:pt>
                <c:pt idx="12717">
                  <c:v>810.20986237366299</c:v>
                </c:pt>
                <c:pt idx="12718">
                  <c:v>810.27357314368498</c:v>
                </c:pt>
                <c:pt idx="12719">
                  <c:v>810.33728391370801</c:v>
                </c:pt>
                <c:pt idx="12720">
                  <c:v>810.40099468373</c:v>
                </c:pt>
                <c:pt idx="12721">
                  <c:v>810.46470545375303</c:v>
                </c:pt>
                <c:pt idx="12722">
                  <c:v>810.52841622377503</c:v>
                </c:pt>
                <c:pt idx="12723">
                  <c:v>810.59212699379702</c:v>
                </c:pt>
                <c:pt idx="12724">
                  <c:v>810.65583776382005</c:v>
                </c:pt>
                <c:pt idx="12725">
                  <c:v>810.71954853384204</c:v>
                </c:pt>
                <c:pt idx="12726">
                  <c:v>810.78325930386404</c:v>
                </c:pt>
                <c:pt idx="12727">
                  <c:v>810.84697007388695</c:v>
                </c:pt>
                <c:pt idx="12728">
                  <c:v>810.91068084390895</c:v>
                </c:pt>
                <c:pt idx="12729">
                  <c:v>810.97439161393095</c:v>
                </c:pt>
                <c:pt idx="12730">
                  <c:v>811.03810238395397</c:v>
                </c:pt>
                <c:pt idx="12731">
                  <c:v>811.10181315397597</c:v>
                </c:pt>
                <c:pt idx="12732">
                  <c:v>811.16552392399797</c:v>
                </c:pt>
                <c:pt idx="12733">
                  <c:v>811.22923469402099</c:v>
                </c:pt>
                <c:pt idx="12734">
                  <c:v>811.29294546404299</c:v>
                </c:pt>
                <c:pt idx="12735">
                  <c:v>811.35665623406499</c:v>
                </c:pt>
                <c:pt idx="12736">
                  <c:v>811.42036700408801</c:v>
                </c:pt>
                <c:pt idx="12737">
                  <c:v>811.48407777411001</c:v>
                </c:pt>
                <c:pt idx="12738">
                  <c:v>811.547788544132</c:v>
                </c:pt>
                <c:pt idx="12739">
                  <c:v>811.61149931415503</c:v>
                </c:pt>
                <c:pt idx="12740">
                  <c:v>811.67521008417702</c:v>
                </c:pt>
                <c:pt idx="12741">
                  <c:v>811.73892085419902</c:v>
                </c:pt>
                <c:pt idx="12742">
                  <c:v>811.80263162422204</c:v>
                </c:pt>
                <c:pt idx="12743">
                  <c:v>811.86634239424404</c:v>
                </c:pt>
                <c:pt idx="12744">
                  <c:v>811.93005316426604</c:v>
                </c:pt>
                <c:pt idx="12745">
                  <c:v>811.99376393428895</c:v>
                </c:pt>
                <c:pt idx="12746">
                  <c:v>812.05747470431095</c:v>
                </c:pt>
                <c:pt idx="12747">
                  <c:v>812.12118547433295</c:v>
                </c:pt>
                <c:pt idx="12748">
                  <c:v>812.18489624435597</c:v>
                </c:pt>
                <c:pt idx="12749">
                  <c:v>812.24860701437797</c:v>
                </c:pt>
                <c:pt idx="12750">
                  <c:v>812.31231778439997</c:v>
                </c:pt>
                <c:pt idx="12751">
                  <c:v>812.37602855442299</c:v>
                </c:pt>
                <c:pt idx="12752">
                  <c:v>812.43973932444499</c:v>
                </c:pt>
                <c:pt idx="12753">
                  <c:v>812.50345009446698</c:v>
                </c:pt>
                <c:pt idx="12754">
                  <c:v>812.56716086449001</c:v>
                </c:pt>
                <c:pt idx="12755">
                  <c:v>812.630871634512</c:v>
                </c:pt>
                <c:pt idx="12756">
                  <c:v>812.694582404534</c:v>
                </c:pt>
                <c:pt idx="12757">
                  <c:v>812.75829317455702</c:v>
                </c:pt>
                <c:pt idx="12758">
                  <c:v>812.82200394457902</c:v>
                </c:pt>
                <c:pt idx="12759">
                  <c:v>812.88571471460102</c:v>
                </c:pt>
                <c:pt idx="12760">
                  <c:v>812.94942548462404</c:v>
                </c:pt>
                <c:pt idx="12761">
                  <c:v>813.01313625464604</c:v>
                </c:pt>
                <c:pt idx="12762">
                  <c:v>813.07684702466804</c:v>
                </c:pt>
                <c:pt idx="12763">
                  <c:v>813.14055779469095</c:v>
                </c:pt>
                <c:pt idx="12764">
                  <c:v>813.20426856471295</c:v>
                </c:pt>
                <c:pt idx="12765">
                  <c:v>813.26797933473495</c:v>
                </c:pt>
                <c:pt idx="12766">
                  <c:v>813.33169010475797</c:v>
                </c:pt>
                <c:pt idx="12767">
                  <c:v>813.39540087477997</c:v>
                </c:pt>
                <c:pt idx="12768">
                  <c:v>813.45911164480196</c:v>
                </c:pt>
                <c:pt idx="12769">
                  <c:v>813.52282241482499</c:v>
                </c:pt>
                <c:pt idx="12770">
                  <c:v>813.58653318484699</c:v>
                </c:pt>
                <c:pt idx="12771">
                  <c:v>813.65024395486898</c:v>
                </c:pt>
                <c:pt idx="12772">
                  <c:v>813.71395472489201</c:v>
                </c:pt>
                <c:pt idx="12773">
                  <c:v>813.777665494914</c:v>
                </c:pt>
                <c:pt idx="12774">
                  <c:v>813.84137626493703</c:v>
                </c:pt>
                <c:pt idx="12775">
                  <c:v>813.90508703495902</c:v>
                </c:pt>
                <c:pt idx="12776">
                  <c:v>813.96879780498102</c:v>
                </c:pt>
                <c:pt idx="12777">
                  <c:v>814.03250857500404</c:v>
                </c:pt>
                <c:pt idx="12778">
                  <c:v>814.09621934502604</c:v>
                </c:pt>
                <c:pt idx="12779">
                  <c:v>814.15993011504804</c:v>
                </c:pt>
                <c:pt idx="12780">
                  <c:v>814.22364088507095</c:v>
                </c:pt>
                <c:pt idx="12781">
                  <c:v>814.28735165509295</c:v>
                </c:pt>
                <c:pt idx="12782">
                  <c:v>814.35106242511495</c:v>
                </c:pt>
                <c:pt idx="12783">
                  <c:v>814.41477319513797</c:v>
                </c:pt>
                <c:pt idx="12784">
                  <c:v>814.47848396515997</c:v>
                </c:pt>
                <c:pt idx="12785">
                  <c:v>814.54219473518197</c:v>
                </c:pt>
                <c:pt idx="12786">
                  <c:v>814.60590550520499</c:v>
                </c:pt>
                <c:pt idx="12787">
                  <c:v>814.66961627522699</c:v>
                </c:pt>
                <c:pt idx="12788">
                  <c:v>814.73332704524898</c:v>
                </c:pt>
                <c:pt idx="12789">
                  <c:v>814.79703781527201</c:v>
                </c:pt>
                <c:pt idx="12790">
                  <c:v>814.860748585294</c:v>
                </c:pt>
                <c:pt idx="12791">
                  <c:v>814.924459355316</c:v>
                </c:pt>
                <c:pt idx="12792">
                  <c:v>814.98817012533902</c:v>
                </c:pt>
                <c:pt idx="12793">
                  <c:v>815.05188089536102</c:v>
                </c:pt>
                <c:pt idx="12794">
                  <c:v>815.11559166538302</c:v>
                </c:pt>
                <c:pt idx="12795">
                  <c:v>815.17930243540604</c:v>
                </c:pt>
                <c:pt idx="12796">
                  <c:v>815.24301320542804</c:v>
                </c:pt>
                <c:pt idx="12797">
                  <c:v>815.30672397545004</c:v>
                </c:pt>
                <c:pt idx="12798">
                  <c:v>815.37043474547295</c:v>
                </c:pt>
                <c:pt idx="12799">
                  <c:v>815.43414551549495</c:v>
                </c:pt>
                <c:pt idx="12800">
                  <c:v>815.49785628551695</c:v>
                </c:pt>
                <c:pt idx="12801">
                  <c:v>815.56156705553997</c:v>
                </c:pt>
                <c:pt idx="12802">
                  <c:v>815.62527782556197</c:v>
                </c:pt>
                <c:pt idx="12803">
                  <c:v>815.68898859558396</c:v>
                </c:pt>
                <c:pt idx="12804">
                  <c:v>815.75269936560699</c:v>
                </c:pt>
                <c:pt idx="12805">
                  <c:v>815.81641013562898</c:v>
                </c:pt>
                <c:pt idx="12806">
                  <c:v>815.88012090565098</c:v>
                </c:pt>
                <c:pt idx="12807">
                  <c:v>815.94383167567401</c:v>
                </c:pt>
                <c:pt idx="12808">
                  <c:v>816.007542445696</c:v>
                </c:pt>
                <c:pt idx="12809">
                  <c:v>816.071253215718</c:v>
                </c:pt>
                <c:pt idx="12810">
                  <c:v>816.13496398574102</c:v>
                </c:pt>
                <c:pt idx="12811">
                  <c:v>816.19867475576302</c:v>
                </c:pt>
                <c:pt idx="12812">
                  <c:v>816.26238552578502</c:v>
                </c:pt>
                <c:pt idx="12813">
                  <c:v>816.32609629580804</c:v>
                </c:pt>
                <c:pt idx="12814">
                  <c:v>816.38980706583004</c:v>
                </c:pt>
                <c:pt idx="12815">
                  <c:v>816.45351783585204</c:v>
                </c:pt>
                <c:pt idx="12816">
                  <c:v>816.51722860587495</c:v>
                </c:pt>
                <c:pt idx="12817">
                  <c:v>816.58093937589695</c:v>
                </c:pt>
                <c:pt idx="12818">
                  <c:v>816.64465014591894</c:v>
                </c:pt>
                <c:pt idx="12819">
                  <c:v>816.70836091594197</c:v>
                </c:pt>
                <c:pt idx="12820">
                  <c:v>816.77207168596397</c:v>
                </c:pt>
                <c:pt idx="12821">
                  <c:v>816.83578245598596</c:v>
                </c:pt>
                <c:pt idx="12822">
                  <c:v>816.89949322600899</c:v>
                </c:pt>
                <c:pt idx="12823">
                  <c:v>816.96320399603098</c:v>
                </c:pt>
                <c:pt idx="12824">
                  <c:v>817.02691476605298</c:v>
                </c:pt>
                <c:pt idx="12825">
                  <c:v>817.090625536076</c:v>
                </c:pt>
                <c:pt idx="12826">
                  <c:v>817.154336306098</c:v>
                </c:pt>
                <c:pt idx="12827">
                  <c:v>817.21804707612102</c:v>
                </c:pt>
                <c:pt idx="12828">
                  <c:v>817.28175784614302</c:v>
                </c:pt>
                <c:pt idx="12829">
                  <c:v>817.34546861616502</c:v>
                </c:pt>
                <c:pt idx="12830">
                  <c:v>817.40917938618804</c:v>
                </c:pt>
                <c:pt idx="12831">
                  <c:v>817.47289015621004</c:v>
                </c:pt>
                <c:pt idx="12832">
                  <c:v>817.53660092623204</c:v>
                </c:pt>
                <c:pt idx="12833">
                  <c:v>817.60031169625495</c:v>
                </c:pt>
                <c:pt idx="12834">
                  <c:v>817.66402246627695</c:v>
                </c:pt>
                <c:pt idx="12835">
                  <c:v>817.72773323629895</c:v>
                </c:pt>
                <c:pt idx="12836">
                  <c:v>817.79144400632197</c:v>
                </c:pt>
                <c:pt idx="12837">
                  <c:v>817.85515477634397</c:v>
                </c:pt>
                <c:pt idx="12838">
                  <c:v>817.91886554636596</c:v>
                </c:pt>
                <c:pt idx="12839">
                  <c:v>817.98257631638899</c:v>
                </c:pt>
                <c:pt idx="12840">
                  <c:v>818.04628708641098</c:v>
                </c:pt>
                <c:pt idx="12841">
                  <c:v>818.10999785643298</c:v>
                </c:pt>
                <c:pt idx="12842">
                  <c:v>818.173708626456</c:v>
                </c:pt>
                <c:pt idx="12843">
                  <c:v>818.237419396478</c:v>
                </c:pt>
                <c:pt idx="12844">
                  <c:v>818.3011301665</c:v>
                </c:pt>
                <c:pt idx="12845">
                  <c:v>818.36484093652302</c:v>
                </c:pt>
                <c:pt idx="12846">
                  <c:v>818.42855170654502</c:v>
                </c:pt>
                <c:pt idx="12847">
                  <c:v>818.49226247656702</c:v>
                </c:pt>
                <c:pt idx="12848">
                  <c:v>818.55597324659004</c:v>
                </c:pt>
                <c:pt idx="12849">
                  <c:v>818.61968401661204</c:v>
                </c:pt>
                <c:pt idx="12850">
                  <c:v>818.68339478663404</c:v>
                </c:pt>
                <c:pt idx="12851">
                  <c:v>818.74710555665695</c:v>
                </c:pt>
                <c:pt idx="12852">
                  <c:v>818.81081632667895</c:v>
                </c:pt>
                <c:pt idx="12853">
                  <c:v>818.87452709670094</c:v>
                </c:pt>
                <c:pt idx="12854">
                  <c:v>818.93823786672397</c:v>
                </c:pt>
                <c:pt idx="12855">
                  <c:v>819.00194863674596</c:v>
                </c:pt>
                <c:pt idx="12856">
                  <c:v>819.06565940676796</c:v>
                </c:pt>
                <c:pt idx="12857">
                  <c:v>819.12937017679099</c:v>
                </c:pt>
                <c:pt idx="12858">
                  <c:v>819.19308094681298</c:v>
                </c:pt>
                <c:pt idx="12859">
                  <c:v>819.25679171683498</c:v>
                </c:pt>
                <c:pt idx="12860">
                  <c:v>819.320502486858</c:v>
                </c:pt>
                <c:pt idx="12861">
                  <c:v>819.38421325688</c:v>
                </c:pt>
                <c:pt idx="12862">
                  <c:v>819.447924026902</c:v>
                </c:pt>
                <c:pt idx="12863">
                  <c:v>819.51163479692502</c:v>
                </c:pt>
                <c:pt idx="12864">
                  <c:v>819.57534556694702</c:v>
                </c:pt>
                <c:pt idx="12865">
                  <c:v>819.63905633696902</c:v>
                </c:pt>
                <c:pt idx="12866">
                  <c:v>819.70276710699204</c:v>
                </c:pt>
                <c:pt idx="12867">
                  <c:v>819.76647787701404</c:v>
                </c:pt>
                <c:pt idx="12868">
                  <c:v>819.83018864703604</c:v>
                </c:pt>
                <c:pt idx="12869">
                  <c:v>819.89389941705895</c:v>
                </c:pt>
                <c:pt idx="12870">
                  <c:v>819.95761018708095</c:v>
                </c:pt>
                <c:pt idx="12871">
                  <c:v>820.02132095710294</c:v>
                </c:pt>
                <c:pt idx="12872">
                  <c:v>820.08503172712597</c:v>
                </c:pt>
                <c:pt idx="12873">
                  <c:v>820.14874249714796</c:v>
                </c:pt>
                <c:pt idx="12874">
                  <c:v>820.21245326716996</c:v>
                </c:pt>
                <c:pt idx="12875">
                  <c:v>820.27616403719298</c:v>
                </c:pt>
                <c:pt idx="12876">
                  <c:v>820.33987480721498</c:v>
                </c:pt>
                <c:pt idx="12877">
                  <c:v>820.40358557723698</c:v>
                </c:pt>
                <c:pt idx="12878">
                  <c:v>820.46729634726</c:v>
                </c:pt>
                <c:pt idx="12879">
                  <c:v>820.531007117282</c:v>
                </c:pt>
                <c:pt idx="12880">
                  <c:v>820.59471788730502</c:v>
                </c:pt>
                <c:pt idx="12881">
                  <c:v>820.65842865732702</c:v>
                </c:pt>
                <c:pt idx="12882">
                  <c:v>820.72213942734902</c:v>
                </c:pt>
                <c:pt idx="12883">
                  <c:v>820.78585019737204</c:v>
                </c:pt>
                <c:pt idx="12884">
                  <c:v>820.84956096739404</c:v>
                </c:pt>
                <c:pt idx="12885">
                  <c:v>820.91327173741604</c:v>
                </c:pt>
                <c:pt idx="12886">
                  <c:v>820.97698250743895</c:v>
                </c:pt>
                <c:pt idx="12887">
                  <c:v>821.04069327746095</c:v>
                </c:pt>
                <c:pt idx="12888">
                  <c:v>821.10440404748294</c:v>
                </c:pt>
                <c:pt idx="12889">
                  <c:v>821.16811481750597</c:v>
                </c:pt>
                <c:pt idx="12890">
                  <c:v>821.23182558752796</c:v>
                </c:pt>
                <c:pt idx="12891">
                  <c:v>821.29553635754996</c:v>
                </c:pt>
                <c:pt idx="12892">
                  <c:v>821.35924712757298</c:v>
                </c:pt>
                <c:pt idx="12893">
                  <c:v>821.42295789759498</c:v>
                </c:pt>
                <c:pt idx="12894">
                  <c:v>821.48666866761698</c:v>
                </c:pt>
                <c:pt idx="12895">
                  <c:v>821.55037943764</c:v>
                </c:pt>
                <c:pt idx="12896">
                  <c:v>821.614090207662</c:v>
                </c:pt>
                <c:pt idx="12897">
                  <c:v>821.677800977684</c:v>
                </c:pt>
                <c:pt idx="12898">
                  <c:v>821.74151174770702</c:v>
                </c:pt>
                <c:pt idx="12899">
                  <c:v>821.80522251772902</c:v>
                </c:pt>
                <c:pt idx="12900">
                  <c:v>821.86893328775102</c:v>
                </c:pt>
                <c:pt idx="12901">
                  <c:v>821.93264405777404</c:v>
                </c:pt>
                <c:pt idx="12902">
                  <c:v>821.99635482779604</c:v>
                </c:pt>
                <c:pt idx="12903">
                  <c:v>822.06006559781804</c:v>
                </c:pt>
                <c:pt idx="12904">
                  <c:v>822.12377636784095</c:v>
                </c:pt>
                <c:pt idx="12905">
                  <c:v>822.18748713786295</c:v>
                </c:pt>
                <c:pt idx="12906">
                  <c:v>822.25119790788494</c:v>
                </c:pt>
                <c:pt idx="12907">
                  <c:v>822.31490867790797</c:v>
                </c:pt>
                <c:pt idx="12908">
                  <c:v>822.37861944792996</c:v>
                </c:pt>
                <c:pt idx="12909">
                  <c:v>822.44233021795196</c:v>
                </c:pt>
                <c:pt idx="12910">
                  <c:v>822.50604098797498</c:v>
                </c:pt>
                <c:pt idx="12911">
                  <c:v>822.56975175799698</c:v>
                </c:pt>
                <c:pt idx="12912">
                  <c:v>822.63346252801898</c:v>
                </c:pt>
                <c:pt idx="12913">
                  <c:v>822.697173298042</c:v>
                </c:pt>
                <c:pt idx="12914">
                  <c:v>822.760884068064</c:v>
                </c:pt>
                <c:pt idx="12915">
                  <c:v>822.824594838086</c:v>
                </c:pt>
                <c:pt idx="12916">
                  <c:v>822.88830560810902</c:v>
                </c:pt>
                <c:pt idx="12917">
                  <c:v>822.95201637813102</c:v>
                </c:pt>
                <c:pt idx="12918">
                  <c:v>823.01572714815302</c:v>
                </c:pt>
                <c:pt idx="12919">
                  <c:v>823.07943791817604</c:v>
                </c:pt>
                <c:pt idx="12920">
                  <c:v>823.14314868819804</c:v>
                </c:pt>
                <c:pt idx="12921">
                  <c:v>823.20685945822004</c:v>
                </c:pt>
                <c:pt idx="12922">
                  <c:v>823.27057022824295</c:v>
                </c:pt>
                <c:pt idx="12923">
                  <c:v>823.33428099826494</c:v>
                </c:pt>
                <c:pt idx="12924">
                  <c:v>823.39799176828706</c:v>
                </c:pt>
                <c:pt idx="12925">
                  <c:v>823.46170253830996</c:v>
                </c:pt>
                <c:pt idx="12926">
                  <c:v>823.52541330833196</c:v>
                </c:pt>
                <c:pt idx="12927">
                  <c:v>823.58912407835396</c:v>
                </c:pt>
                <c:pt idx="12928">
                  <c:v>823.65283484837698</c:v>
                </c:pt>
                <c:pt idx="12929">
                  <c:v>823.71654561839898</c:v>
                </c:pt>
                <c:pt idx="12930">
                  <c:v>823.78025638842098</c:v>
                </c:pt>
                <c:pt idx="12931">
                  <c:v>823.843967158444</c:v>
                </c:pt>
                <c:pt idx="12932">
                  <c:v>823.907677928466</c:v>
                </c:pt>
                <c:pt idx="12933">
                  <c:v>823.97138869848902</c:v>
                </c:pt>
                <c:pt idx="12934">
                  <c:v>824.03509946851102</c:v>
                </c:pt>
                <c:pt idx="12935">
                  <c:v>824.09881023853302</c:v>
                </c:pt>
                <c:pt idx="12936">
                  <c:v>824.16252100855604</c:v>
                </c:pt>
                <c:pt idx="12937">
                  <c:v>824.22623177857804</c:v>
                </c:pt>
                <c:pt idx="12938">
                  <c:v>824.28994254860004</c:v>
                </c:pt>
                <c:pt idx="12939">
                  <c:v>824.35365331862295</c:v>
                </c:pt>
                <c:pt idx="12940">
                  <c:v>824.41736408864494</c:v>
                </c:pt>
                <c:pt idx="12941">
                  <c:v>824.48107485866694</c:v>
                </c:pt>
                <c:pt idx="12942">
                  <c:v>824.54478562868997</c:v>
                </c:pt>
                <c:pt idx="12943">
                  <c:v>824.60849639871196</c:v>
                </c:pt>
                <c:pt idx="12944">
                  <c:v>824.67220716873396</c:v>
                </c:pt>
                <c:pt idx="12945">
                  <c:v>824.73591793875698</c:v>
                </c:pt>
                <c:pt idx="12946">
                  <c:v>824.79962870877898</c:v>
                </c:pt>
                <c:pt idx="12947">
                  <c:v>824.86333947880098</c:v>
                </c:pt>
                <c:pt idx="12948">
                  <c:v>824.927050248824</c:v>
                </c:pt>
                <c:pt idx="12949">
                  <c:v>824.990761018846</c:v>
                </c:pt>
                <c:pt idx="12950">
                  <c:v>825.054471788868</c:v>
                </c:pt>
                <c:pt idx="12951">
                  <c:v>825.11818255889102</c:v>
                </c:pt>
                <c:pt idx="12952">
                  <c:v>825.18189332891302</c:v>
                </c:pt>
                <c:pt idx="12953">
                  <c:v>825.24560409893502</c:v>
                </c:pt>
                <c:pt idx="12954">
                  <c:v>825.30931486895804</c:v>
                </c:pt>
                <c:pt idx="12955">
                  <c:v>825.37302563898004</c:v>
                </c:pt>
                <c:pt idx="12956">
                  <c:v>825.43673640900204</c:v>
                </c:pt>
                <c:pt idx="12957">
                  <c:v>825.50044717902495</c:v>
                </c:pt>
                <c:pt idx="12958">
                  <c:v>825.56415794904694</c:v>
                </c:pt>
                <c:pt idx="12959">
                  <c:v>825.62786871906906</c:v>
                </c:pt>
                <c:pt idx="12960">
                  <c:v>825.69157948909196</c:v>
                </c:pt>
                <c:pt idx="12961">
                  <c:v>825.75529025911396</c:v>
                </c:pt>
                <c:pt idx="12962">
                  <c:v>825.81900102913596</c:v>
                </c:pt>
                <c:pt idx="12963">
                  <c:v>825.88271179915898</c:v>
                </c:pt>
                <c:pt idx="12964">
                  <c:v>825.94642256918098</c:v>
                </c:pt>
                <c:pt idx="12965">
                  <c:v>826.01013333920298</c:v>
                </c:pt>
                <c:pt idx="12966">
                  <c:v>826.073844109226</c:v>
                </c:pt>
                <c:pt idx="12967">
                  <c:v>826.137554879248</c:v>
                </c:pt>
                <c:pt idx="12968">
                  <c:v>826.20126564927</c:v>
                </c:pt>
                <c:pt idx="12969">
                  <c:v>826.26497641929302</c:v>
                </c:pt>
                <c:pt idx="12970">
                  <c:v>826.32868718931502</c:v>
                </c:pt>
                <c:pt idx="12971">
                  <c:v>826.39239795933702</c:v>
                </c:pt>
                <c:pt idx="12972">
                  <c:v>826.45610872936004</c:v>
                </c:pt>
                <c:pt idx="12973">
                  <c:v>826.51981949938204</c:v>
                </c:pt>
                <c:pt idx="12974">
                  <c:v>826.58353026940404</c:v>
                </c:pt>
                <c:pt idx="12975">
                  <c:v>826.64724103942694</c:v>
                </c:pt>
                <c:pt idx="12976">
                  <c:v>826.71095180944906</c:v>
                </c:pt>
                <c:pt idx="12977">
                  <c:v>826.77466257947106</c:v>
                </c:pt>
                <c:pt idx="12978">
                  <c:v>826.83837334949396</c:v>
                </c:pt>
                <c:pt idx="12979">
                  <c:v>826.90208411951596</c:v>
                </c:pt>
                <c:pt idx="12980">
                  <c:v>826.96579488953796</c:v>
                </c:pt>
                <c:pt idx="12981">
                  <c:v>827.02950565956098</c:v>
                </c:pt>
                <c:pt idx="12982">
                  <c:v>827.09321642958298</c:v>
                </c:pt>
                <c:pt idx="12983">
                  <c:v>827.15692719960498</c:v>
                </c:pt>
                <c:pt idx="12984">
                  <c:v>827.220637969628</c:v>
                </c:pt>
                <c:pt idx="12985">
                  <c:v>827.28434873965</c:v>
                </c:pt>
                <c:pt idx="12986">
                  <c:v>827.34805950967302</c:v>
                </c:pt>
                <c:pt idx="12987">
                  <c:v>827.41177027969502</c:v>
                </c:pt>
                <c:pt idx="12988">
                  <c:v>827.47548104971702</c:v>
                </c:pt>
                <c:pt idx="12989">
                  <c:v>827.53919181974004</c:v>
                </c:pt>
                <c:pt idx="12990">
                  <c:v>827.60290258976204</c:v>
                </c:pt>
                <c:pt idx="12991">
                  <c:v>827.66661335978404</c:v>
                </c:pt>
                <c:pt idx="12992">
                  <c:v>827.73032412980695</c:v>
                </c:pt>
                <c:pt idx="12993">
                  <c:v>827.79403489982894</c:v>
                </c:pt>
                <c:pt idx="12994">
                  <c:v>827.85774566985106</c:v>
                </c:pt>
                <c:pt idx="12995">
                  <c:v>827.92145643987396</c:v>
                </c:pt>
                <c:pt idx="12996">
                  <c:v>827.98516720989596</c:v>
                </c:pt>
                <c:pt idx="12997">
                  <c:v>828.04887797991796</c:v>
                </c:pt>
                <c:pt idx="12998">
                  <c:v>828.11258874994098</c:v>
                </c:pt>
                <c:pt idx="12999">
                  <c:v>828.17629951996298</c:v>
                </c:pt>
                <c:pt idx="13000">
                  <c:v>828.24001028998498</c:v>
                </c:pt>
                <c:pt idx="13001">
                  <c:v>828.303721060008</c:v>
                </c:pt>
                <c:pt idx="13002">
                  <c:v>828.36743183003</c:v>
                </c:pt>
                <c:pt idx="13003">
                  <c:v>828.431142600052</c:v>
                </c:pt>
                <c:pt idx="13004">
                  <c:v>828.49485337007502</c:v>
                </c:pt>
                <c:pt idx="13005">
                  <c:v>828.55856414009702</c:v>
                </c:pt>
                <c:pt idx="13006">
                  <c:v>828.62227491011902</c:v>
                </c:pt>
                <c:pt idx="13007">
                  <c:v>828.68598568014204</c:v>
                </c:pt>
                <c:pt idx="13008">
                  <c:v>828.74969645016404</c:v>
                </c:pt>
                <c:pt idx="13009">
                  <c:v>828.81340722018604</c:v>
                </c:pt>
                <c:pt idx="13010">
                  <c:v>828.87711799020894</c:v>
                </c:pt>
                <c:pt idx="13011">
                  <c:v>828.94082876023106</c:v>
                </c:pt>
                <c:pt idx="13012">
                  <c:v>829.00453953025306</c:v>
                </c:pt>
                <c:pt idx="13013">
                  <c:v>829.06825030027596</c:v>
                </c:pt>
                <c:pt idx="13014">
                  <c:v>829.13196107029796</c:v>
                </c:pt>
                <c:pt idx="13015">
                  <c:v>829.19567184031996</c:v>
                </c:pt>
                <c:pt idx="13016">
                  <c:v>829.25938261034298</c:v>
                </c:pt>
                <c:pt idx="13017">
                  <c:v>829.32309338036498</c:v>
                </c:pt>
                <c:pt idx="13018">
                  <c:v>829.38680415038698</c:v>
                </c:pt>
                <c:pt idx="13019">
                  <c:v>829.45051492041</c:v>
                </c:pt>
                <c:pt idx="13020">
                  <c:v>829.514225690432</c:v>
                </c:pt>
                <c:pt idx="13021">
                  <c:v>829.577936460454</c:v>
                </c:pt>
                <c:pt idx="13022">
                  <c:v>829.64164723047702</c:v>
                </c:pt>
                <c:pt idx="13023">
                  <c:v>829.70535800049902</c:v>
                </c:pt>
                <c:pt idx="13024">
                  <c:v>829.76906877052102</c:v>
                </c:pt>
                <c:pt idx="13025">
                  <c:v>829.83277954054404</c:v>
                </c:pt>
                <c:pt idx="13026">
                  <c:v>829.89649031056604</c:v>
                </c:pt>
                <c:pt idx="13027">
                  <c:v>829.96020108058804</c:v>
                </c:pt>
                <c:pt idx="13028">
                  <c:v>830.02391185061094</c:v>
                </c:pt>
                <c:pt idx="13029">
                  <c:v>830.08762262063306</c:v>
                </c:pt>
                <c:pt idx="13030">
                  <c:v>830.15133339065505</c:v>
                </c:pt>
                <c:pt idx="13031">
                  <c:v>830.21504416067796</c:v>
                </c:pt>
                <c:pt idx="13032">
                  <c:v>830.27875493069996</c:v>
                </c:pt>
                <c:pt idx="13033">
                  <c:v>830.34246570072196</c:v>
                </c:pt>
                <c:pt idx="13034">
                  <c:v>830.40617647074498</c:v>
                </c:pt>
                <c:pt idx="13035">
                  <c:v>830.46988724076698</c:v>
                </c:pt>
                <c:pt idx="13036">
                  <c:v>830.53359801078898</c:v>
                </c:pt>
                <c:pt idx="13037">
                  <c:v>830.597308780812</c:v>
                </c:pt>
                <c:pt idx="13038">
                  <c:v>830.661019550834</c:v>
                </c:pt>
                <c:pt idx="13039">
                  <c:v>830.72473032085702</c:v>
                </c:pt>
                <c:pt idx="13040">
                  <c:v>830.78844109087902</c:v>
                </c:pt>
                <c:pt idx="13041">
                  <c:v>830.85215186090102</c:v>
                </c:pt>
                <c:pt idx="13042">
                  <c:v>830.91586263092404</c:v>
                </c:pt>
                <c:pt idx="13043">
                  <c:v>830.97957340094604</c:v>
                </c:pt>
                <c:pt idx="13044">
                  <c:v>831.04328417096804</c:v>
                </c:pt>
                <c:pt idx="13045">
                  <c:v>831.10699494099094</c:v>
                </c:pt>
                <c:pt idx="13046">
                  <c:v>831.17070571101306</c:v>
                </c:pt>
                <c:pt idx="13047">
                  <c:v>831.23441648103505</c:v>
                </c:pt>
                <c:pt idx="13048">
                  <c:v>831.29812725105796</c:v>
                </c:pt>
                <c:pt idx="13049">
                  <c:v>831.36183802107996</c:v>
                </c:pt>
                <c:pt idx="13050">
                  <c:v>831.42554879110196</c:v>
                </c:pt>
                <c:pt idx="13051">
                  <c:v>831.48925956112498</c:v>
                </c:pt>
                <c:pt idx="13052">
                  <c:v>831.55297033114698</c:v>
                </c:pt>
                <c:pt idx="13053">
                  <c:v>831.61668110116898</c:v>
                </c:pt>
                <c:pt idx="13054">
                  <c:v>831.680391871192</c:v>
                </c:pt>
                <c:pt idx="13055">
                  <c:v>831.744102641214</c:v>
                </c:pt>
                <c:pt idx="13056">
                  <c:v>831.807813411236</c:v>
                </c:pt>
                <c:pt idx="13057">
                  <c:v>831.87152418125902</c:v>
                </c:pt>
                <c:pt idx="13058">
                  <c:v>831.93523495128102</c:v>
                </c:pt>
                <c:pt idx="13059">
                  <c:v>831.99894572130302</c:v>
                </c:pt>
                <c:pt idx="13060">
                  <c:v>832.06265649132604</c:v>
                </c:pt>
                <c:pt idx="13061">
                  <c:v>832.12636726134804</c:v>
                </c:pt>
                <c:pt idx="13062">
                  <c:v>832.19007803137004</c:v>
                </c:pt>
                <c:pt idx="13063">
                  <c:v>832.25378880139294</c:v>
                </c:pt>
                <c:pt idx="13064">
                  <c:v>832.31749957141506</c:v>
                </c:pt>
                <c:pt idx="13065">
                  <c:v>832.38121034143705</c:v>
                </c:pt>
                <c:pt idx="13066">
                  <c:v>832.44492111145996</c:v>
                </c:pt>
                <c:pt idx="13067">
                  <c:v>832.50863188148196</c:v>
                </c:pt>
                <c:pt idx="13068">
                  <c:v>832.57234265150396</c:v>
                </c:pt>
                <c:pt idx="13069">
                  <c:v>832.63605342152698</c:v>
                </c:pt>
                <c:pt idx="13070">
                  <c:v>832.69976419154898</c:v>
                </c:pt>
                <c:pt idx="13071">
                  <c:v>832.76347496157098</c:v>
                </c:pt>
                <c:pt idx="13072">
                  <c:v>832.827185731594</c:v>
                </c:pt>
                <c:pt idx="13073">
                  <c:v>832.890896501616</c:v>
                </c:pt>
                <c:pt idx="13074">
                  <c:v>832.954607271638</c:v>
                </c:pt>
                <c:pt idx="13075">
                  <c:v>833.01831804166102</c:v>
                </c:pt>
                <c:pt idx="13076">
                  <c:v>833.08202881168302</c:v>
                </c:pt>
                <c:pt idx="13077">
                  <c:v>833.14573958170502</c:v>
                </c:pt>
                <c:pt idx="13078">
                  <c:v>833.20945035172804</c:v>
                </c:pt>
                <c:pt idx="13079">
                  <c:v>833.27316112175004</c:v>
                </c:pt>
                <c:pt idx="13080">
                  <c:v>833.33687189177203</c:v>
                </c:pt>
                <c:pt idx="13081">
                  <c:v>833.40058266179506</c:v>
                </c:pt>
                <c:pt idx="13082">
                  <c:v>833.46429343181705</c:v>
                </c:pt>
                <c:pt idx="13083">
                  <c:v>833.52800420183905</c:v>
                </c:pt>
                <c:pt idx="13084">
                  <c:v>833.59171497186196</c:v>
                </c:pt>
                <c:pt idx="13085">
                  <c:v>833.65542574188396</c:v>
                </c:pt>
                <c:pt idx="13086">
                  <c:v>833.71913651190596</c:v>
                </c:pt>
                <c:pt idx="13087">
                  <c:v>833.78284728192898</c:v>
                </c:pt>
                <c:pt idx="13088">
                  <c:v>833.84655805195098</c:v>
                </c:pt>
                <c:pt idx="13089">
                  <c:v>833.91026882197298</c:v>
                </c:pt>
                <c:pt idx="13090">
                  <c:v>833.973979591996</c:v>
                </c:pt>
                <c:pt idx="13091">
                  <c:v>834.037690362018</c:v>
                </c:pt>
                <c:pt idx="13092">
                  <c:v>834.10140113204102</c:v>
                </c:pt>
                <c:pt idx="13093">
                  <c:v>834.16511190206302</c:v>
                </c:pt>
                <c:pt idx="13094">
                  <c:v>834.22882267208502</c:v>
                </c:pt>
                <c:pt idx="13095">
                  <c:v>834.29253344210804</c:v>
                </c:pt>
                <c:pt idx="13096">
                  <c:v>834.35624421213004</c:v>
                </c:pt>
                <c:pt idx="13097">
                  <c:v>834.41995498215203</c:v>
                </c:pt>
                <c:pt idx="13098">
                  <c:v>834.48366575217506</c:v>
                </c:pt>
                <c:pt idx="13099">
                  <c:v>834.54737652219706</c:v>
                </c:pt>
                <c:pt idx="13100">
                  <c:v>834.61108729221905</c:v>
                </c:pt>
                <c:pt idx="13101">
                  <c:v>834.67479806224196</c:v>
                </c:pt>
                <c:pt idx="13102">
                  <c:v>834.73850883226396</c:v>
                </c:pt>
                <c:pt idx="13103">
                  <c:v>834.80221960228596</c:v>
                </c:pt>
                <c:pt idx="13104">
                  <c:v>834.86593037230898</c:v>
                </c:pt>
                <c:pt idx="13105">
                  <c:v>834.92964114233098</c:v>
                </c:pt>
                <c:pt idx="13106">
                  <c:v>834.99335191235298</c:v>
                </c:pt>
                <c:pt idx="13107">
                  <c:v>835.057062682376</c:v>
                </c:pt>
                <c:pt idx="13108">
                  <c:v>835.120773452398</c:v>
                </c:pt>
                <c:pt idx="13109">
                  <c:v>835.18448422242</c:v>
                </c:pt>
                <c:pt idx="13110">
                  <c:v>835.24819499244302</c:v>
                </c:pt>
                <c:pt idx="13111">
                  <c:v>835.31190576246502</c:v>
                </c:pt>
                <c:pt idx="13112">
                  <c:v>835.37561653248702</c:v>
                </c:pt>
                <c:pt idx="13113">
                  <c:v>835.43932730251004</c:v>
                </c:pt>
                <c:pt idx="13114">
                  <c:v>835.50303807253204</c:v>
                </c:pt>
                <c:pt idx="13115">
                  <c:v>835.56674884255403</c:v>
                </c:pt>
                <c:pt idx="13116">
                  <c:v>835.63045961257706</c:v>
                </c:pt>
                <c:pt idx="13117">
                  <c:v>835.69417038259905</c:v>
                </c:pt>
                <c:pt idx="13118">
                  <c:v>835.75788115262105</c:v>
                </c:pt>
                <c:pt idx="13119">
                  <c:v>835.82159192264396</c:v>
                </c:pt>
                <c:pt idx="13120">
                  <c:v>835.88530269266596</c:v>
                </c:pt>
                <c:pt idx="13121">
                  <c:v>835.94901346268796</c:v>
                </c:pt>
                <c:pt idx="13122">
                  <c:v>836.01272423271098</c:v>
                </c:pt>
                <c:pt idx="13123">
                  <c:v>836.07643500273298</c:v>
                </c:pt>
                <c:pt idx="13124">
                  <c:v>836.14014577275498</c:v>
                </c:pt>
                <c:pt idx="13125">
                  <c:v>836.203856542778</c:v>
                </c:pt>
                <c:pt idx="13126">
                  <c:v>836.2675673128</c:v>
                </c:pt>
                <c:pt idx="13127">
                  <c:v>836.331278082822</c:v>
                </c:pt>
                <c:pt idx="13128">
                  <c:v>836.39498885284502</c:v>
                </c:pt>
                <c:pt idx="13129">
                  <c:v>836.45869962286702</c:v>
                </c:pt>
                <c:pt idx="13130">
                  <c:v>836.52241039288901</c:v>
                </c:pt>
                <c:pt idx="13131">
                  <c:v>836.58612116291204</c:v>
                </c:pt>
                <c:pt idx="13132">
                  <c:v>836.64983193293403</c:v>
                </c:pt>
                <c:pt idx="13133">
                  <c:v>836.71354270295603</c:v>
                </c:pt>
                <c:pt idx="13134">
                  <c:v>836.77725347297906</c:v>
                </c:pt>
                <c:pt idx="13135">
                  <c:v>836.84096424300105</c:v>
                </c:pt>
                <c:pt idx="13136">
                  <c:v>836.90467501302305</c:v>
                </c:pt>
                <c:pt idx="13137">
                  <c:v>836.96838578304596</c:v>
                </c:pt>
                <c:pt idx="13138">
                  <c:v>837.03209655306796</c:v>
                </c:pt>
                <c:pt idx="13139">
                  <c:v>837.09580732308996</c:v>
                </c:pt>
                <c:pt idx="13140">
                  <c:v>837.15951809311298</c:v>
                </c:pt>
                <c:pt idx="13141">
                  <c:v>837.22322886313498</c:v>
                </c:pt>
                <c:pt idx="13142">
                  <c:v>837.28693963315698</c:v>
                </c:pt>
                <c:pt idx="13143">
                  <c:v>837.35065040318</c:v>
                </c:pt>
                <c:pt idx="13144">
                  <c:v>837.414361173202</c:v>
                </c:pt>
                <c:pt idx="13145">
                  <c:v>837.47807194322399</c:v>
                </c:pt>
                <c:pt idx="13146">
                  <c:v>837.54178271324702</c:v>
                </c:pt>
                <c:pt idx="13147">
                  <c:v>837.60549348326902</c:v>
                </c:pt>
                <c:pt idx="13148">
                  <c:v>837.66920425329204</c:v>
                </c:pt>
                <c:pt idx="13149">
                  <c:v>837.73291502331404</c:v>
                </c:pt>
                <c:pt idx="13150">
                  <c:v>837.79662579333603</c:v>
                </c:pt>
                <c:pt idx="13151">
                  <c:v>837.86033656335906</c:v>
                </c:pt>
                <c:pt idx="13152">
                  <c:v>837.92404733338105</c:v>
                </c:pt>
                <c:pt idx="13153">
                  <c:v>837.98775810340305</c:v>
                </c:pt>
                <c:pt idx="13154">
                  <c:v>838.05146887342596</c:v>
                </c:pt>
                <c:pt idx="13155">
                  <c:v>838.11517964344796</c:v>
                </c:pt>
                <c:pt idx="13156">
                  <c:v>838.17889041346996</c:v>
                </c:pt>
                <c:pt idx="13157">
                  <c:v>838.24260118349298</c:v>
                </c:pt>
                <c:pt idx="13158">
                  <c:v>838.30631195351498</c:v>
                </c:pt>
                <c:pt idx="13159">
                  <c:v>838.37002272353698</c:v>
                </c:pt>
                <c:pt idx="13160">
                  <c:v>838.43373349356</c:v>
                </c:pt>
                <c:pt idx="13161">
                  <c:v>838.497444263582</c:v>
                </c:pt>
                <c:pt idx="13162">
                  <c:v>838.561155033604</c:v>
                </c:pt>
                <c:pt idx="13163">
                  <c:v>838.62486580362702</c:v>
                </c:pt>
                <c:pt idx="13164">
                  <c:v>838.68857657364902</c:v>
                </c:pt>
                <c:pt idx="13165">
                  <c:v>838.75228734367101</c:v>
                </c:pt>
                <c:pt idx="13166">
                  <c:v>838.81599811369404</c:v>
                </c:pt>
                <c:pt idx="13167">
                  <c:v>838.87970888371603</c:v>
                </c:pt>
                <c:pt idx="13168">
                  <c:v>838.94341965373803</c:v>
                </c:pt>
                <c:pt idx="13169">
                  <c:v>839.00713042376105</c:v>
                </c:pt>
                <c:pt idx="13170">
                  <c:v>839.07084119378305</c:v>
                </c:pt>
                <c:pt idx="13171">
                  <c:v>839.13455196380505</c:v>
                </c:pt>
                <c:pt idx="13172">
                  <c:v>839.19826273382796</c:v>
                </c:pt>
                <c:pt idx="13173">
                  <c:v>839.26197350384996</c:v>
                </c:pt>
                <c:pt idx="13174">
                  <c:v>839.32568427387196</c:v>
                </c:pt>
                <c:pt idx="13175">
                  <c:v>839.38939504389498</c:v>
                </c:pt>
                <c:pt idx="13176">
                  <c:v>839.45310581391698</c:v>
                </c:pt>
                <c:pt idx="13177">
                  <c:v>839.51681658393898</c:v>
                </c:pt>
                <c:pt idx="13178">
                  <c:v>839.580527353962</c:v>
                </c:pt>
                <c:pt idx="13179">
                  <c:v>839.644238123984</c:v>
                </c:pt>
                <c:pt idx="13180">
                  <c:v>839.70794889400599</c:v>
                </c:pt>
                <c:pt idx="13181">
                  <c:v>839.77165966402902</c:v>
                </c:pt>
                <c:pt idx="13182">
                  <c:v>839.83537043405101</c:v>
                </c:pt>
                <c:pt idx="13183">
                  <c:v>839.89908120407301</c:v>
                </c:pt>
                <c:pt idx="13184">
                  <c:v>839.96279197409604</c:v>
                </c:pt>
                <c:pt idx="13185">
                  <c:v>840.02650274411803</c:v>
                </c:pt>
                <c:pt idx="13186">
                  <c:v>840.09021351414003</c:v>
                </c:pt>
                <c:pt idx="13187">
                  <c:v>840.15392428416305</c:v>
                </c:pt>
                <c:pt idx="13188">
                  <c:v>840.21763505418505</c:v>
                </c:pt>
                <c:pt idx="13189">
                  <c:v>840.28134582420705</c:v>
                </c:pt>
                <c:pt idx="13190">
                  <c:v>840.34505659422996</c:v>
                </c:pt>
                <c:pt idx="13191">
                  <c:v>840.40876736425196</c:v>
                </c:pt>
                <c:pt idx="13192">
                  <c:v>840.47247813427396</c:v>
                </c:pt>
                <c:pt idx="13193">
                  <c:v>840.53618890429698</c:v>
                </c:pt>
                <c:pt idx="13194">
                  <c:v>840.59989967431898</c:v>
                </c:pt>
                <c:pt idx="13195">
                  <c:v>840.66361044434097</c:v>
                </c:pt>
                <c:pt idx="13196">
                  <c:v>840.727321214364</c:v>
                </c:pt>
                <c:pt idx="13197">
                  <c:v>840.791031984386</c:v>
                </c:pt>
                <c:pt idx="13198">
                  <c:v>840.85474275440799</c:v>
                </c:pt>
                <c:pt idx="13199">
                  <c:v>840.91845352443102</c:v>
                </c:pt>
                <c:pt idx="13200">
                  <c:v>840.98216429445301</c:v>
                </c:pt>
                <c:pt idx="13201">
                  <c:v>841.04587506447604</c:v>
                </c:pt>
                <c:pt idx="13202">
                  <c:v>841.10958583449803</c:v>
                </c:pt>
                <c:pt idx="13203">
                  <c:v>841.17329660452003</c:v>
                </c:pt>
                <c:pt idx="13204">
                  <c:v>841.23700737454305</c:v>
                </c:pt>
                <c:pt idx="13205">
                  <c:v>841.30071814456505</c:v>
                </c:pt>
                <c:pt idx="13206">
                  <c:v>841.36442891458705</c:v>
                </c:pt>
                <c:pt idx="13207">
                  <c:v>841.42813968460996</c:v>
                </c:pt>
                <c:pt idx="13208">
                  <c:v>841.49185045463196</c:v>
                </c:pt>
                <c:pt idx="13209">
                  <c:v>841.55556122465396</c:v>
                </c:pt>
                <c:pt idx="13210">
                  <c:v>841.61927199467698</c:v>
                </c:pt>
                <c:pt idx="13211">
                  <c:v>841.68298276469898</c:v>
                </c:pt>
                <c:pt idx="13212">
                  <c:v>841.74669353472098</c:v>
                </c:pt>
                <c:pt idx="13213">
                  <c:v>841.810404304744</c:v>
                </c:pt>
                <c:pt idx="13214">
                  <c:v>841.874115074766</c:v>
                </c:pt>
                <c:pt idx="13215">
                  <c:v>841.93782584478799</c:v>
                </c:pt>
                <c:pt idx="13216">
                  <c:v>842.00153661481102</c:v>
                </c:pt>
                <c:pt idx="13217">
                  <c:v>842.06524738483301</c:v>
                </c:pt>
                <c:pt idx="13218">
                  <c:v>842.12895815485501</c:v>
                </c:pt>
                <c:pt idx="13219">
                  <c:v>842.19266892487803</c:v>
                </c:pt>
                <c:pt idx="13220">
                  <c:v>842.25637969490003</c:v>
                </c:pt>
                <c:pt idx="13221">
                  <c:v>842.32009046492203</c:v>
                </c:pt>
                <c:pt idx="13222">
                  <c:v>842.38380123494505</c:v>
                </c:pt>
                <c:pt idx="13223">
                  <c:v>842.44751200496705</c:v>
                </c:pt>
                <c:pt idx="13224">
                  <c:v>842.51122277498905</c:v>
                </c:pt>
                <c:pt idx="13225">
                  <c:v>842.57493354501196</c:v>
                </c:pt>
                <c:pt idx="13226">
                  <c:v>842.63864431503396</c:v>
                </c:pt>
                <c:pt idx="13227">
                  <c:v>842.70235508505596</c:v>
                </c:pt>
                <c:pt idx="13228">
                  <c:v>842.76606585507898</c:v>
                </c:pt>
                <c:pt idx="13229">
                  <c:v>842.82977662510098</c:v>
                </c:pt>
                <c:pt idx="13230">
                  <c:v>842.89348739512297</c:v>
                </c:pt>
                <c:pt idx="13231">
                  <c:v>842.957198165146</c:v>
                </c:pt>
                <c:pt idx="13232">
                  <c:v>843.02090893516799</c:v>
                </c:pt>
                <c:pt idx="13233">
                  <c:v>843.08461970518999</c:v>
                </c:pt>
                <c:pt idx="13234">
                  <c:v>843.14833047521302</c:v>
                </c:pt>
                <c:pt idx="13235">
                  <c:v>843.21204124523501</c:v>
                </c:pt>
                <c:pt idx="13236">
                  <c:v>843.27575201525701</c:v>
                </c:pt>
                <c:pt idx="13237">
                  <c:v>843.33946278528003</c:v>
                </c:pt>
                <c:pt idx="13238">
                  <c:v>843.40317355530203</c:v>
                </c:pt>
                <c:pt idx="13239">
                  <c:v>843.46688432532403</c:v>
                </c:pt>
                <c:pt idx="13240">
                  <c:v>843.53059509534705</c:v>
                </c:pt>
                <c:pt idx="13241">
                  <c:v>843.59430586536905</c:v>
                </c:pt>
                <c:pt idx="13242">
                  <c:v>843.65801663539105</c:v>
                </c:pt>
                <c:pt idx="13243">
                  <c:v>843.72172740541396</c:v>
                </c:pt>
                <c:pt idx="13244">
                  <c:v>843.78543817543596</c:v>
                </c:pt>
                <c:pt idx="13245">
                  <c:v>843.84914894545796</c:v>
                </c:pt>
                <c:pt idx="13246">
                  <c:v>843.91285971548098</c:v>
                </c:pt>
                <c:pt idx="13247">
                  <c:v>843.97657048550298</c:v>
                </c:pt>
                <c:pt idx="13248">
                  <c:v>844.04028125552497</c:v>
                </c:pt>
                <c:pt idx="13249">
                  <c:v>844.103992025548</c:v>
                </c:pt>
                <c:pt idx="13250">
                  <c:v>844.16770279556999</c:v>
                </c:pt>
                <c:pt idx="13251">
                  <c:v>844.23141356559199</c:v>
                </c:pt>
                <c:pt idx="13252">
                  <c:v>844.29512433561501</c:v>
                </c:pt>
                <c:pt idx="13253">
                  <c:v>844.35883510563701</c:v>
                </c:pt>
                <c:pt idx="13254">
                  <c:v>844.42254587566003</c:v>
                </c:pt>
                <c:pt idx="13255">
                  <c:v>844.48625664568203</c:v>
                </c:pt>
                <c:pt idx="13256">
                  <c:v>844.54996741570403</c:v>
                </c:pt>
                <c:pt idx="13257">
                  <c:v>844.61367818572705</c:v>
                </c:pt>
                <c:pt idx="13258">
                  <c:v>844.67738895574905</c:v>
                </c:pt>
                <c:pt idx="13259">
                  <c:v>844.74109972577105</c:v>
                </c:pt>
                <c:pt idx="13260">
                  <c:v>844.80481049579396</c:v>
                </c:pt>
                <c:pt idx="13261">
                  <c:v>844.86852126581596</c:v>
                </c:pt>
                <c:pt idx="13262">
                  <c:v>844.93223203583796</c:v>
                </c:pt>
                <c:pt idx="13263">
                  <c:v>844.99594280586098</c:v>
                </c:pt>
                <c:pt idx="13264">
                  <c:v>845.05965357588298</c:v>
                </c:pt>
                <c:pt idx="13265">
                  <c:v>845.12336434590497</c:v>
                </c:pt>
                <c:pt idx="13266">
                  <c:v>845.187075115928</c:v>
                </c:pt>
                <c:pt idx="13267">
                  <c:v>845.25078588594999</c:v>
                </c:pt>
                <c:pt idx="13268">
                  <c:v>845.31449665597199</c:v>
                </c:pt>
                <c:pt idx="13269">
                  <c:v>845.37820742599502</c:v>
                </c:pt>
                <c:pt idx="13270">
                  <c:v>845.44191819601701</c:v>
                </c:pt>
                <c:pt idx="13271">
                  <c:v>845.50562896603901</c:v>
                </c:pt>
                <c:pt idx="13272">
                  <c:v>845.56933973606203</c:v>
                </c:pt>
                <c:pt idx="13273">
                  <c:v>845.63305050608403</c:v>
                </c:pt>
                <c:pt idx="13274">
                  <c:v>845.69676127610603</c:v>
                </c:pt>
                <c:pt idx="13275">
                  <c:v>845.76047204612905</c:v>
                </c:pt>
                <c:pt idx="13276">
                  <c:v>845.82418281615105</c:v>
                </c:pt>
                <c:pt idx="13277">
                  <c:v>845.88789358617305</c:v>
                </c:pt>
                <c:pt idx="13278">
                  <c:v>845.95160435619596</c:v>
                </c:pt>
                <c:pt idx="13279">
                  <c:v>846.01531512621796</c:v>
                </c:pt>
                <c:pt idx="13280">
                  <c:v>846.07902589623995</c:v>
                </c:pt>
                <c:pt idx="13281">
                  <c:v>846.14273666626298</c:v>
                </c:pt>
                <c:pt idx="13282">
                  <c:v>846.20644743628498</c:v>
                </c:pt>
                <c:pt idx="13283">
                  <c:v>846.27015820630697</c:v>
                </c:pt>
                <c:pt idx="13284">
                  <c:v>846.33386897633</c:v>
                </c:pt>
                <c:pt idx="13285">
                  <c:v>846.39757974635199</c:v>
                </c:pt>
                <c:pt idx="13286">
                  <c:v>846.46129051637399</c:v>
                </c:pt>
                <c:pt idx="13287">
                  <c:v>846.52500128639701</c:v>
                </c:pt>
                <c:pt idx="13288">
                  <c:v>846.58871205641901</c:v>
                </c:pt>
                <c:pt idx="13289">
                  <c:v>846.65242282644101</c:v>
                </c:pt>
                <c:pt idx="13290">
                  <c:v>846.71613359646403</c:v>
                </c:pt>
                <c:pt idx="13291">
                  <c:v>846.77984436648603</c:v>
                </c:pt>
                <c:pt idx="13292">
                  <c:v>846.84355513650803</c:v>
                </c:pt>
                <c:pt idx="13293">
                  <c:v>846.90726590653105</c:v>
                </c:pt>
                <c:pt idx="13294">
                  <c:v>846.97097667655305</c:v>
                </c:pt>
                <c:pt idx="13295">
                  <c:v>847.03468744657505</c:v>
                </c:pt>
                <c:pt idx="13296">
                  <c:v>847.09839821659796</c:v>
                </c:pt>
                <c:pt idx="13297">
                  <c:v>847.16210898661996</c:v>
                </c:pt>
                <c:pt idx="13298">
                  <c:v>847.22581975664195</c:v>
                </c:pt>
                <c:pt idx="13299">
                  <c:v>847.28953052666498</c:v>
                </c:pt>
                <c:pt idx="13300">
                  <c:v>847.35324129668697</c:v>
                </c:pt>
                <c:pt idx="13301">
                  <c:v>847.41695206670897</c:v>
                </c:pt>
                <c:pt idx="13302">
                  <c:v>847.48066283673199</c:v>
                </c:pt>
                <c:pt idx="13303">
                  <c:v>847.54437360675399</c:v>
                </c:pt>
                <c:pt idx="13304">
                  <c:v>847.60808437677599</c:v>
                </c:pt>
                <c:pt idx="13305">
                  <c:v>847.67179514679901</c:v>
                </c:pt>
                <c:pt idx="13306">
                  <c:v>847.73550591682101</c:v>
                </c:pt>
                <c:pt idx="13307">
                  <c:v>847.79921668684403</c:v>
                </c:pt>
                <c:pt idx="13308">
                  <c:v>847.86292745686603</c:v>
                </c:pt>
                <c:pt idx="13309">
                  <c:v>847.92663822688803</c:v>
                </c:pt>
                <c:pt idx="13310">
                  <c:v>847.99034899691105</c:v>
                </c:pt>
                <c:pt idx="13311">
                  <c:v>848.05405976693305</c:v>
                </c:pt>
                <c:pt idx="13312">
                  <c:v>848.11777053695505</c:v>
                </c:pt>
                <c:pt idx="13313">
                  <c:v>848.18148130697796</c:v>
                </c:pt>
                <c:pt idx="13314">
                  <c:v>848.24519207699996</c:v>
                </c:pt>
                <c:pt idx="13315">
                  <c:v>848.30890284702195</c:v>
                </c:pt>
                <c:pt idx="13316">
                  <c:v>848.37261361704498</c:v>
                </c:pt>
                <c:pt idx="13317">
                  <c:v>848.43632438706697</c:v>
                </c:pt>
                <c:pt idx="13318">
                  <c:v>848.50003515708897</c:v>
                </c:pt>
                <c:pt idx="13319">
                  <c:v>848.563745927112</c:v>
                </c:pt>
                <c:pt idx="13320">
                  <c:v>848.62745669713399</c:v>
                </c:pt>
                <c:pt idx="13321">
                  <c:v>848.69116746715599</c:v>
                </c:pt>
                <c:pt idx="13322">
                  <c:v>848.75487823717901</c:v>
                </c:pt>
                <c:pt idx="13323">
                  <c:v>848.81858900720101</c:v>
                </c:pt>
                <c:pt idx="13324">
                  <c:v>848.88229977722301</c:v>
                </c:pt>
                <c:pt idx="13325">
                  <c:v>848.94601054724603</c:v>
                </c:pt>
                <c:pt idx="13326">
                  <c:v>849.00972131726803</c:v>
                </c:pt>
                <c:pt idx="13327">
                  <c:v>849.07343208729003</c:v>
                </c:pt>
                <c:pt idx="13328">
                  <c:v>849.13714285731305</c:v>
                </c:pt>
                <c:pt idx="13329">
                  <c:v>849.20085362733505</c:v>
                </c:pt>
                <c:pt idx="13330">
                  <c:v>849.26456439735705</c:v>
                </c:pt>
                <c:pt idx="13331">
                  <c:v>849.32827516737996</c:v>
                </c:pt>
                <c:pt idx="13332">
                  <c:v>849.39198593740196</c:v>
                </c:pt>
                <c:pt idx="13333">
                  <c:v>849.45569670742395</c:v>
                </c:pt>
                <c:pt idx="13334">
                  <c:v>849.51940747744698</c:v>
                </c:pt>
                <c:pt idx="13335">
                  <c:v>849.58311824746897</c:v>
                </c:pt>
                <c:pt idx="13336">
                  <c:v>849.64682901749097</c:v>
                </c:pt>
                <c:pt idx="13337">
                  <c:v>849.71053978751399</c:v>
                </c:pt>
                <c:pt idx="13338">
                  <c:v>849.77425055753599</c:v>
                </c:pt>
                <c:pt idx="13339">
                  <c:v>849.83796132755799</c:v>
                </c:pt>
                <c:pt idx="13340">
                  <c:v>849.90167209758101</c:v>
                </c:pt>
                <c:pt idx="13341">
                  <c:v>849.96538286760301</c:v>
                </c:pt>
                <c:pt idx="13342">
                  <c:v>850.02909363762501</c:v>
                </c:pt>
                <c:pt idx="13343">
                  <c:v>850.09280440764803</c:v>
                </c:pt>
                <c:pt idx="13344">
                  <c:v>850.15651517767003</c:v>
                </c:pt>
                <c:pt idx="13345">
                  <c:v>850.22022594769203</c:v>
                </c:pt>
                <c:pt idx="13346">
                  <c:v>850.28393671771505</c:v>
                </c:pt>
                <c:pt idx="13347">
                  <c:v>850.34764748773705</c:v>
                </c:pt>
                <c:pt idx="13348">
                  <c:v>850.41135825775905</c:v>
                </c:pt>
                <c:pt idx="13349">
                  <c:v>850.47506902778196</c:v>
                </c:pt>
                <c:pt idx="13350">
                  <c:v>850.53877979780395</c:v>
                </c:pt>
                <c:pt idx="13351">
                  <c:v>850.60249056782595</c:v>
                </c:pt>
                <c:pt idx="13352">
                  <c:v>850.66620133784897</c:v>
                </c:pt>
                <c:pt idx="13353">
                  <c:v>850.72991210787097</c:v>
                </c:pt>
                <c:pt idx="13354">
                  <c:v>850.79362287789297</c:v>
                </c:pt>
                <c:pt idx="13355">
                  <c:v>850.85733364791599</c:v>
                </c:pt>
                <c:pt idx="13356">
                  <c:v>850.92104441793799</c:v>
                </c:pt>
                <c:pt idx="13357">
                  <c:v>850.98475518795999</c:v>
                </c:pt>
                <c:pt idx="13358">
                  <c:v>851.04846595798301</c:v>
                </c:pt>
                <c:pt idx="13359">
                  <c:v>851.11217672800501</c:v>
                </c:pt>
                <c:pt idx="13360">
                  <c:v>851.17588749802803</c:v>
                </c:pt>
                <c:pt idx="13361">
                  <c:v>851.23959826805003</c:v>
                </c:pt>
                <c:pt idx="13362">
                  <c:v>851.30330903807203</c:v>
                </c:pt>
                <c:pt idx="13363">
                  <c:v>851.36701980809505</c:v>
                </c:pt>
                <c:pt idx="13364">
                  <c:v>851.43073057811705</c:v>
                </c:pt>
                <c:pt idx="13365">
                  <c:v>851.49444134813905</c:v>
                </c:pt>
                <c:pt idx="13366">
                  <c:v>851.55815211816196</c:v>
                </c:pt>
                <c:pt idx="13367">
                  <c:v>851.62186288818395</c:v>
                </c:pt>
                <c:pt idx="13368">
                  <c:v>851.68557365820595</c:v>
                </c:pt>
                <c:pt idx="13369">
                  <c:v>851.74928442822898</c:v>
                </c:pt>
                <c:pt idx="13370">
                  <c:v>851.81299519825097</c:v>
                </c:pt>
                <c:pt idx="13371">
                  <c:v>851.87670596827297</c:v>
                </c:pt>
                <c:pt idx="13372">
                  <c:v>851.94041673829599</c:v>
                </c:pt>
                <c:pt idx="13373">
                  <c:v>852.00412750831799</c:v>
                </c:pt>
                <c:pt idx="13374">
                  <c:v>852.06783827833999</c:v>
                </c:pt>
                <c:pt idx="13375">
                  <c:v>852.13154904836301</c:v>
                </c:pt>
                <c:pt idx="13376">
                  <c:v>852.19525981838501</c:v>
                </c:pt>
                <c:pt idx="13377">
                  <c:v>852.25897058840701</c:v>
                </c:pt>
                <c:pt idx="13378">
                  <c:v>852.32268135843003</c:v>
                </c:pt>
                <c:pt idx="13379">
                  <c:v>852.38639212845203</c:v>
                </c:pt>
                <c:pt idx="13380">
                  <c:v>852.45010289847403</c:v>
                </c:pt>
                <c:pt idx="13381">
                  <c:v>852.51381366849705</c:v>
                </c:pt>
                <c:pt idx="13382">
                  <c:v>852.57752443851905</c:v>
                </c:pt>
                <c:pt idx="13383">
                  <c:v>852.64123520854105</c:v>
                </c:pt>
                <c:pt idx="13384">
                  <c:v>852.70494597856396</c:v>
                </c:pt>
                <c:pt idx="13385">
                  <c:v>852.76865674858595</c:v>
                </c:pt>
                <c:pt idx="13386">
                  <c:v>852.83236751860795</c:v>
                </c:pt>
                <c:pt idx="13387">
                  <c:v>852.89607828863097</c:v>
                </c:pt>
                <c:pt idx="13388">
                  <c:v>852.95978905865297</c:v>
                </c:pt>
                <c:pt idx="13389">
                  <c:v>853.02349982867497</c:v>
                </c:pt>
                <c:pt idx="13390">
                  <c:v>853.08721059869799</c:v>
                </c:pt>
                <c:pt idx="13391">
                  <c:v>853.15092136871999</c:v>
                </c:pt>
                <c:pt idx="13392">
                  <c:v>853.21463213874199</c:v>
                </c:pt>
                <c:pt idx="13393">
                  <c:v>853.27834290876501</c:v>
                </c:pt>
                <c:pt idx="13394">
                  <c:v>853.34205367878701</c:v>
                </c:pt>
                <c:pt idx="13395">
                  <c:v>853.40576444880901</c:v>
                </c:pt>
                <c:pt idx="13396">
                  <c:v>853.46947521883203</c:v>
                </c:pt>
                <c:pt idx="13397">
                  <c:v>853.53318598885403</c:v>
                </c:pt>
                <c:pt idx="13398">
                  <c:v>853.59689675887603</c:v>
                </c:pt>
                <c:pt idx="13399">
                  <c:v>853.66060752889905</c:v>
                </c:pt>
                <c:pt idx="13400">
                  <c:v>853.72431829892105</c:v>
                </c:pt>
                <c:pt idx="13401">
                  <c:v>853.78802906894305</c:v>
                </c:pt>
                <c:pt idx="13402">
                  <c:v>853.85173983896595</c:v>
                </c:pt>
                <c:pt idx="13403">
                  <c:v>853.91545060898795</c:v>
                </c:pt>
                <c:pt idx="13404">
                  <c:v>853.97916137900995</c:v>
                </c:pt>
                <c:pt idx="13405">
                  <c:v>854.04287214903297</c:v>
                </c:pt>
                <c:pt idx="13406">
                  <c:v>854.10658291905497</c:v>
                </c:pt>
                <c:pt idx="13407">
                  <c:v>854.17029368907697</c:v>
                </c:pt>
                <c:pt idx="13408">
                  <c:v>854.23400445909999</c:v>
                </c:pt>
                <c:pt idx="13409">
                  <c:v>854.29771522912199</c:v>
                </c:pt>
                <c:pt idx="13410">
                  <c:v>854.36142599914399</c:v>
                </c:pt>
                <c:pt idx="13411">
                  <c:v>854.42513676916701</c:v>
                </c:pt>
                <c:pt idx="13412">
                  <c:v>854.48884753918901</c:v>
                </c:pt>
                <c:pt idx="13413">
                  <c:v>854.55255830921203</c:v>
                </c:pt>
                <c:pt idx="13414">
                  <c:v>854.61626907923403</c:v>
                </c:pt>
                <c:pt idx="13415">
                  <c:v>854.67997984925603</c:v>
                </c:pt>
                <c:pt idx="13416">
                  <c:v>854.74369061927905</c:v>
                </c:pt>
                <c:pt idx="13417">
                  <c:v>854.80740138930105</c:v>
                </c:pt>
                <c:pt idx="13418">
                  <c:v>854.87111215932305</c:v>
                </c:pt>
                <c:pt idx="13419">
                  <c:v>854.93482292934596</c:v>
                </c:pt>
                <c:pt idx="13420">
                  <c:v>854.99853369936795</c:v>
                </c:pt>
                <c:pt idx="13421">
                  <c:v>855.06224446938995</c:v>
                </c:pt>
                <c:pt idx="13422">
                  <c:v>855.12595523941297</c:v>
                </c:pt>
                <c:pt idx="13423">
                  <c:v>855.18966600943497</c:v>
                </c:pt>
                <c:pt idx="13424">
                  <c:v>855.25337677945697</c:v>
                </c:pt>
                <c:pt idx="13425">
                  <c:v>855.31708754947999</c:v>
                </c:pt>
                <c:pt idx="13426">
                  <c:v>855.38079831950199</c:v>
                </c:pt>
                <c:pt idx="13427">
                  <c:v>855.44450908952399</c:v>
                </c:pt>
                <c:pt idx="13428">
                  <c:v>855.50821985954701</c:v>
                </c:pt>
                <c:pt idx="13429">
                  <c:v>855.57193062956901</c:v>
                </c:pt>
                <c:pt idx="13430">
                  <c:v>855.63564139959101</c:v>
                </c:pt>
                <c:pt idx="13431">
                  <c:v>855.69935216961403</c:v>
                </c:pt>
                <c:pt idx="13432">
                  <c:v>855.76306293963603</c:v>
                </c:pt>
                <c:pt idx="13433">
                  <c:v>855.82677370965803</c:v>
                </c:pt>
                <c:pt idx="13434">
                  <c:v>855.89048447968105</c:v>
                </c:pt>
                <c:pt idx="13435">
                  <c:v>855.95419524970305</c:v>
                </c:pt>
                <c:pt idx="13436">
                  <c:v>856.01790601972505</c:v>
                </c:pt>
                <c:pt idx="13437">
                  <c:v>856.08161678974795</c:v>
                </c:pt>
                <c:pt idx="13438">
                  <c:v>856.14532755976995</c:v>
                </c:pt>
                <c:pt idx="13439">
                  <c:v>856.20903832979195</c:v>
                </c:pt>
                <c:pt idx="13440">
                  <c:v>856.27274909981497</c:v>
                </c:pt>
                <c:pt idx="13441">
                  <c:v>856.33645986983697</c:v>
                </c:pt>
                <c:pt idx="13442">
                  <c:v>856.40017063985897</c:v>
                </c:pt>
                <c:pt idx="13443">
                  <c:v>856.46388140988199</c:v>
                </c:pt>
                <c:pt idx="13444">
                  <c:v>856.52759217990399</c:v>
                </c:pt>
                <c:pt idx="13445">
                  <c:v>856.59130294992599</c:v>
                </c:pt>
                <c:pt idx="13446">
                  <c:v>856.65501371994901</c:v>
                </c:pt>
                <c:pt idx="13447">
                  <c:v>856.71872448997101</c:v>
                </c:pt>
                <c:pt idx="13448">
                  <c:v>856.78243525999301</c:v>
                </c:pt>
                <c:pt idx="13449">
                  <c:v>856.84614603001603</c:v>
                </c:pt>
                <c:pt idx="13450">
                  <c:v>856.90985680003803</c:v>
                </c:pt>
                <c:pt idx="13451">
                  <c:v>856.97356757006003</c:v>
                </c:pt>
                <c:pt idx="13452">
                  <c:v>857.03727834008305</c:v>
                </c:pt>
                <c:pt idx="13453">
                  <c:v>857.10098911010505</c:v>
                </c:pt>
                <c:pt idx="13454">
                  <c:v>857.16469988012705</c:v>
                </c:pt>
                <c:pt idx="13455">
                  <c:v>857.22841065014995</c:v>
                </c:pt>
                <c:pt idx="13456">
                  <c:v>857.29212142017195</c:v>
                </c:pt>
                <c:pt idx="13457">
                  <c:v>857.35583219019395</c:v>
                </c:pt>
                <c:pt idx="13458">
                  <c:v>857.41954296021697</c:v>
                </c:pt>
                <c:pt idx="13459">
                  <c:v>857.48325373023897</c:v>
                </c:pt>
                <c:pt idx="13460">
                  <c:v>857.54696450026097</c:v>
                </c:pt>
                <c:pt idx="13461">
                  <c:v>857.61067527028399</c:v>
                </c:pt>
                <c:pt idx="13462">
                  <c:v>857.67438604030599</c:v>
                </c:pt>
                <c:pt idx="13463">
                  <c:v>857.73809681032799</c:v>
                </c:pt>
                <c:pt idx="13464">
                  <c:v>857.80180758035101</c:v>
                </c:pt>
                <c:pt idx="13465">
                  <c:v>857.86551835037301</c:v>
                </c:pt>
                <c:pt idx="13466">
                  <c:v>857.92922912039603</c:v>
                </c:pt>
                <c:pt idx="13467">
                  <c:v>857.99293989041803</c:v>
                </c:pt>
                <c:pt idx="13468">
                  <c:v>858.05665066044003</c:v>
                </c:pt>
                <c:pt idx="13469">
                  <c:v>858.12036143046305</c:v>
                </c:pt>
                <c:pt idx="13470">
                  <c:v>858.18407220048505</c:v>
                </c:pt>
                <c:pt idx="13471">
                  <c:v>858.24778297050705</c:v>
                </c:pt>
                <c:pt idx="13472">
                  <c:v>858.31149374052995</c:v>
                </c:pt>
                <c:pt idx="13473">
                  <c:v>858.37520451055195</c:v>
                </c:pt>
                <c:pt idx="13474">
                  <c:v>858.43891528057395</c:v>
                </c:pt>
                <c:pt idx="13475">
                  <c:v>858.50262605059697</c:v>
                </c:pt>
                <c:pt idx="13476">
                  <c:v>858.56633682061897</c:v>
                </c:pt>
                <c:pt idx="13477">
                  <c:v>858.63004759064097</c:v>
                </c:pt>
                <c:pt idx="13478">
                  <c:v>858.69375836066399</c:v>
                </c:pt>
                <c:pt idx="13479">
                  <c:v>858.75746913068599</c:v>
                </c:pt>
                <c:pt idx="13480">
                  <c:v>858.82117990070799</c:v>
                </c:pt>
                <c:pt idx="13481">
                  <c:v>858.88489067073101</c:v>
                </c:pt>
                <c:pt idx="13482">
                  <c:v>858.94860144075301</c:v>
                </c:pt>
                <c:pt idx="13483">
                  <c:v>859.01231221077501</c:v>
                </c:pt>
                <c:pt idx="13484">
                  <c:v>859.07602298079803</c:v>
                </c:pt>
                <c:pt idx="13485">
                  <c:v>859.13973375082003</c:v>
                </c:pt>
                <c:pt idx="13486">
                  <c:v>859.20344452084203</c:v>
                </c:pt>
                <c:pt idx="13487">
                  <c:v>859.26715529086505</c:v>
                </c:pt>
                <c:pt idx="13488">
                  <c:v>859.33086606088705</c:v>
                </c:pt>
                <c:pt idx="13489">
                  <c:v>859.39457683090905</c:v>
                </c:pt>
                <c:pt idx="13490">
                  <c:v>859.45828760093195</c:v>
                </c:pt>
                <c:pt idx="13491">
                  <c:v>859.52199837095395</c:v>
                </c:pt>
                <c:pt idx="13492">
                  <c:v>859.58570914097595</c:v>
                </c:pt>
                <c:pt idx="13493">
                  <c:v>859.64941991099897</c:v>
                </c:pt>
                <c:pt idx="13494">
                  <c:v>859.71313068102097</c:v>
                </c:pt>
                <c:pt idx="13495">
                  <c:v>859.77684145104297</c:v>
                </c:pt>
                <c:pt idx="13496">
                  <c:v>859.84055222106599</c:v>
                </c:pt>
                <c:pt idx="13497">
                  <c:v>859.90426299108799</c:v>
                </c:pt>
                <c:pt idx="13498">
                  <c:v>859.96797376110999</c:v>
                </c:pt>
                <c:pt idx="13499">
                  <c:v>860.03168453113301</c:v>
                </c:pt>
                <c:pt idx="13500">
                  <c:v>860.09539530115501</c:v>
                </c:pt>
                <c:pt idx="13501">
                  <c:v>860.15910607117701</c:v>
                </c:pt>
                <c:pt idx="13502">
                  <c:v>860.22281684120003</c:v>
                </c:pt>
                <c:pt idx="13503">
                  <c:v>860.28652761122203</c:v>
                </c:pt>
                <c:pt idx="13504">
                  <c:v>860.35023838124403</c:v>
                </c:pt>
                <c:pt idx="13505">
                  <c:v>860.41394915126705</c:v>
                </c:pt>
                <c:pt idx="13506">
                  <c:v>860.47765992128905</c:v>
                </c:pt>
                <c:pt idx="13507">
                  <c:v>860.54137069131104</c:v>
                </c:pt>
                <c:pt idx="13508">
                  <c:v>860.60508146133395</c:v>
                </c:pt>
                <c:pt idx="13509">
                  <c:v>860.66879223135595</c:v>
                </c:pt>
                <c:pt idx="13510">
                  <c:v>860.73250300137795</c:v>
                </c:pt>
                <c:pt idx="13511">
                  <c:v>860.79621377140097</c:v>
                </c:pt>
                <c:pt idx="13512">
                  <c:v>860.85992454142297</c:v>
                </c:pt>
                <c:pt idx="13513">
                  <c:v>860.92363531144497</c:v>
                </c:pt>
                <c:pt idx="13514">
                  <c:v>860.98734608146799</c:v>
                </c:pt>
                <c:pt idx="13515">
                  <c:v>861.05105685148999</c:v>
                </c:pt>
                <c:pt idx="13516">
                  <c:v>861.11476762151199</c:v>
                </c:pt>
                <c:pt idx="13517">
                  <c:v>861.17847839153501</c:v>
                </c:pt>
                <c:pt idx="13518">
                  <c:v>861.24218916155701</c:v>
                </c:pt>
                <c:pt idx="13519">
                  <c:v>861.30589993158003</c:v>
                </c:pt>
                <c:pt idx="13520">
                  <c:v>861.36961070160203</c:v>
                </c:pt>
                <c:pt idx="13521">
                  <c:v>861.43332147162403</c:v>
                </c:pt>
                <c:pt idx="13522">
                  <c:v>861.49703224164705</c:v>
                </c:pt>
                <c:pt idx="13523">
                  <c:v>861.56074301166905</c:v>
                </c:pt>
                <c:pt idx="13524">
                  <c:v>861.62445378169105</c:v>
                </c:pt>
                <c:pt idx="13525">
                  <c:v>861.68816455171395</c:v>
                </c:pt>
                <c:pt idx="13526">
                  <c:v>861.75187532173595</c:v>
                </c:pt>
                <c:pt idx="13527">
                  <c:v>861.81558609175795</c:v>
                </c:pt>
                <c:pt idx="13528">
                  <c:v>861.87929686178097</c:v>
                </c:pt>
                <c:pt idx="13529">
                  <c:v>861.94300763180297</c:v>
                </c:pt>
                <c:pt idx="13530">
                  <c:v>862.00671840182497</c:v>
                </c:pt>
                <c:pt idx="13531">
                  <c:v>862.07042917184799</c:v>
                </c:pt>
                <c:pt idx="13532">
                  <c:v>862.13413994186999</c:v>
                </c:pt>
                <c:pt idx="13533">
                  <c:v>862.19785071189199</c:v>
                </c:pt>
                <c:pt idx="13534">
                  <c:v>862.26156148191501</c:v>
                </c:pt>
                <c:pt idx="13535">
                  <c:v>862.32527225193701</c:v>
                </c:pt>
                <c:pt idx="13536">
                  <c:v>862.38898302195901</c:v>
                </c:pt>
                <c:pt idx="13537">
                  <c:v>862.45269379198203</c:v>
                </c:pt>
                <c:pt idx="13538">
                  <c:v>862.51640456200403</c:v>
                </c:pt>
                <c:pt idx="13539">
                  <c:v>862.58011533202603</c:v>
                </c:pt>
                <c:pt idx="13540">
                  <c:v>862.64382610204905</c:v>
                </c:pt>
                <c:pt idx="13541">
                  <c:v>862.70753687207105</c:v>
                </c:pt>
                <c:pt idx="13542">
                  <c:v>862.77124764209304</c:v>
                </c:pt>
                <c:pt idx="13543">
                  <c:v>862.83495841211595</c:v>
                </c:pt>
                <c:pt idx="13544">
                  <c:v>862.89866918213795</c:v>
                </c:pt>
                <c:pt idx="13545">
                  <c:v>862.96237995215995</c:v>
                </c:pt>
                <c:pt idx="13546">
                  <c:v>863.02609072218297</c:v>
                </c:pt>
                <c:pt idx="13547">
                  <c:v>863.08980149220497</c:v>
                </c:pt>
                <c:pt idx="13548">
                  <c:v>863.15351226222697</c:v>
                </c:pt>
                <c:pt idx="13549">
                  <c:v>863.21722303224999</c:v>
                </c:pt>
                <c:pt idx="13550">
                  <c:v>863.28093380227199</c:v>
                </c:pt>
                <c:pt idx="13551">
                  <c:v>863.34464457229399</c:v>
                </c:pt>
                <c:pt idx="13552">
                  <c:v>863.40835534231701</c:v>
                </c:pt>
                <c:pt idx="13553">
                  <c:v>863.47206611233901</c:v>
                </c:pt>
                <c:pt idx="13554">
                  <c:v>863.53577688236101</c:v>
                </c:pt>
                <c:pt idx="13555">
                  <c:v>863.59948765238403</c:v>
                </c:pt>
                <c:pt idx="13556">
                  <c:v>863.66319842240603</c:v>
                </c:pt>
                <c:pt idx="13557">
                  <c:v>863.72690919242802</c:v>
                </c:pt>
                <c:pt idx="13558">
                  <c:v>863.79061996245105</c:v>
                </c:pt>
                <c:pt idx="13559">
                  <c:v>863.85433073247304</c:v>
                </c:pt>
                <c:pt idx="13560">
                  <c:v>863.91804150249504</c:v>
                </c:pt>
                <c:pt idx="13561">
                  <c:v>863.98175227251795</c:v>
                </c:pt>
                <c:pt idx="13562">
                  <c:v>864.04546304253995</c:v>
                </c:pt>
                <c:pt idx="13563">
                  <c:v>864.10917381256195</c:v>
                </c:pt>
                <c:pt idx="13564">
                  <c:v>864.17288458258497</c:v>
                </c:pt>
                <c:pt idx="13565">
                  <c:v>864.23659535260697</c:v>
                </c:pt>
                <c:pt idx="13566">
                  <c:v>864.30030612262897</c:v>
                </c:pt>
                <c:pt idx="13567">
                  <c:v>864.36401689265199</c:v>
                </c:pt>
                <c:pt idx="13568">
                  <c:v>864.42772766267399</c:v>
                </c:pt>
                <c:pt idx="13569">
                  <c:v>864.49143843269599</c:v>
                </c:pt>
                <c:pt idx="13570">
                  <c:v>864.55514920271901</c:v>
                </c:pt>
                <c:pt idx="13571">
                  <c:v>864.61885997274101</c:v>
                </c:pt>
                <c:pt idx="13572">
                  <c:v>864.68257074276403</c:v>
                </c:pt>
                <c:pt idx="13573">
                  <c:v>864.74628151278603</c:v>
                </c:pt>
                <c:pt idx="13574">
                  <c:v>864.80999228280803</c:v>
                </c:pt>
                <c:pt idx="13575">
                  <c:v>864.87370305283105</c:v>
                </c:pt>
                <c:pt idx="13576">
                  <c:v>864.93741382285305</c:v>
                </c:pt>
                <c:pt idx="13577">
                  <c:v>865.00112459287504</c:v>
                </c:pt>
                <c:pt idx="13578">
                  <c:v>865.06483536289795</c:v>
                </c:pt>
                <c:pt idx="13579">
                  <c:v>865.12854613291995</c:v>
                </c:pt>
                <c:pt idx="13580">
                  <c:v>865.19225690294195</c:v>
                </c:pt>
                <c:pt idx="13581">
                  <c:v>865.25596767296497</c:v>
                </c:pt>
                <c:pt idx="13582">
                  <c:v>865.31967844298697</c:v>
                </c:pt>
                <c:pt idx="13583">
                  <c:v>865.38338921300897</c:v>
                </c:pt>
                <c:pt idx="13584">
                  <c:v>865.44709998303199</c:v>
                </c:pt>
                <c:pt idx="13585">
                  <c:v>865.51081075305399</c:v>
                </c:pt>
                <c:pt idx="13586">
                  <c:v>865.57452152307599</c:v>
                </c:pt>
                <c:pt idx="13587">
                  <c:v>865.63823229309901</c:v>
                </c:pt>
                <c:pt idx="13588">
                  <c:v>865.70194306312101</c:v>
                </c:pt>
                <c:pt idx="13589">
                  <c:v>865.76565383314301</c:v>
                </c:pt>
                <c:pt idx="13590">
                  <c:v>865.82936460316603</c:v>
                </c:pt>
                <c:pt idx="13591">
                  <c:v>865.89307537318803</c:v>
                </c:pt>
                <c:pt idx="13592">
                  <c:v>865.95678614321002</c:v>
                </c:pt>
                <c:pt idx="13593">
                  <c:v>866.02049691323305</c:v>
                </c:pt>
                <c:pt idx="13594">
                  <c:v>866.08420768325504</c:v>
                </c:pt>
                <c:pt idx="13595">
                  <c:v>866.14791845327704</c:v>
                </c:pt>
                <c:pt idx="13596">
                  <c:v>866.21162922329995</c:v>
                </c:pt>
                <c:pt idx="13597">
                  <c:v>866.27533999332195</c:v>
                </c:pt>
                <c:pt idx="13598">
                  <c:v>866.33905076334395</c:v>
                </c:pt>
                <c:pt idx="13599">
                  <c:v>866.40276153336697</c:v>
                </c:pt>
                <c:pt idx="13600">
                  <c:v>866.46647230338897</c:v>
                </c:pt>
                <c:pt idx="13601">
                  <c:v>866.53018307341097</c:v>
                </c:pt>
                <c:pt idx="13602">
                  <c:v>866.59389384343399</c:v>
                </c:pt>
                <c:pt idx="13603">
                  <c:v>866.65760461345599</c:v>
                </c:pt>
                <c:pt idx="13604">
                  <c:v>866.72131538347799</c:v>
                </c:pt>
                <c:pt idx="13605">
                  <c:v>866.78502615350101</c:v>
                </c:pt>
                <c:pt idx="13606">
                  <c:v>866.84873692352301</c:v>
                </c:pt>
                <c:pt idx="13607">
                  <c:v>866.912447693545</c:v>
                </c:pt>
                <c:pt idx="13608">
                  <c:v>866.97615846356803</c:v>
                </c:pt>
                <c:pt idx="13609">
                  <c:v>867.03986923359003</c:v>
                </c:pt>
                <c:pt idx="13610">
                  <c:v>867.10358000361202</c:v>
                </c:pt>
                <c:pt idx="13611">
                  <c:v>867.16729077363505</c:v>
                </c:pt>
                <c:pt idx="13612">
                  <c:v>867.23100154365704</c:v>
                </c:pt>
                <c:pt idx="13613">
                  <c:v>867.29471231367904</c:v>
                </c:pt>
                <c:pt idx="13614">
                  <c:v>867.35842308370195</c:v>
                </c:pt>
                <c:pt idx="13615">
                  <c:v>867.42213385372395</c:v>
                </c:pt>
                <c:pt idx="13616">
                  <c:v>867.48584462374595</c:v>
                </c:pt>
                <c:pt idx="13617">
                  <c:v>867.54955539376897</c:v>
                </c:pt>
                <c:pt idx="13618">
                  <c:v>867.61326616379097</c:v>
                </c:pt>
                <c:pt idx="13619">
                  <c:v>867.67697693381297</c:v>
                </c:pt>
                <c:pt idx="13620">
                  <c:v>867.74068770383599</c:v>
                </c:pt>
                <c:pt idx="13621">
                  <c:v>867.80439847385799</c:v>
                </c:pt>
                <c:pt idx="13622">
                  <c:v>867.86810924387999</c:v>
                </c:pt>
                <c:pt idx="13623">
                  <c:v>867.93182001390301</c:v>
                </c:pt>
                <c:pt idx="13624">
                  <c:v>867.99553078392501</c:v>
                </c:pt>
                <c:pt idx="13625">
                  <c:v>868.05924155394803</c:v>
                </c:pt>
                <c:pt idx="13626">
                  <c:v>868.12295232397003</c:v>
                </c:pt>
                <c:pt idx="13627">
                  <c:v>868.18666309399202</c:v>
                </c:pt>
                <c:pt idx="13628">
                  <c:v>868.25037386401505</c:v>
                </c:pt>
                <c:pt idx="13629">
                  <c:v>868.31408463403704</c:v>
                </c:pt>
                <c:pt idx="13630">
                  <c:v>868.37779540405904</c:v>
                </c:pt>
                <c:pt idx="13631">
                  <c:v>868.44150617408195</c:v>
                </c:pt>
                <c:pt idx="13632">
                  <c:v>868.50521694410395</c:v>
                </c:pt>
                <c:pt idx="13633">
                  <c:v>868.56892771412595</c:v>
                </c:pt>
                <c:pt idx="13634">
                  <c:v>868.63263848414897</c:v>
                </c:pt>
                <c:pt idx="13635">
                  <c:v>868.69634925417097</c:v>
                </c:pt>
                <c:pt idx="13636">
                  <c:v>868.76006002419297</c:v>
                </c:pt>
                <c:pt idx="13637">
                  <c:v>868.82377079421599</c:v>
                </c:pt>
                <c:pt idx="13638">
                  <c:v>868.88748156423799</c:v>
                </c:pt>
                <c:pt idx="13639">
                  <c:v>868.95119233425999</c:v>
                </c:pt>
                <c:pt idx="13640">
                  <c:v>869.01490310428301</c:v>
                </c:pt>
                <c:pt idx="13641">
                  <c:v>869.07861387430501</c:v>
                </c:pt>
                <c:pt idx="13642">
                  <c:v>869.142324644327</c:v>
                </c:pt>
                <c:pt idx="13643">
                  <c:v>869.20603541435003</c:v>
                </c:pt>
                <c:pt idx="13644">
                  <c:v>869.26974618437202</c:v>
                </c:pt>
                <c:pt idx="13645">
                  <c:v>869.33345695439402</c:v>
                </c:pt>
                <c:pt idx="13646">
                  <c:v>869.39716772441705</c:v>
                </c:pt>
                <c:pt idx="13647">
                  <c:v>869.46087849443904</c:v>
                </c:pt>
                <c:pt idx="13648">
                  <c:v>869.52458926446104</c:v>
                </c:pt>
                <c:pt idx="13649">
                  <c:v>869.58830003448395</c:v>
                </c:pt>
                <c:pt idx="13650">
                  <c:v>869.65201080450595</c:v>
                </c:pt>
                <c:pt idx="13651">
                  <c:v>869.71572157452795</c:v>
                </c:pt>
                <c:pt idx="13652">
                  <c:v>869.77943234455097</c:v>
                </c:pt>
                <c:pt idx="13653">
                  <c:v>869.84314311457297</c:v>
                </c:pt>
                <c:pt idx="13654">
                  <c:v>869.90685388459497</c:v>
                </c:pt>
                <c:pt idx="13655">
                  <c:v>869.97056465461799</c:v>
                </c:pt>
                <c:pt idx="13656">
                  <c:v>870.03427542463999</c:v>
                </c:pt>
                <c:pt idx="13657">
                  <c:v>870.09798619466198</c:v>
                </c:pt>
                <c:pt idx="13658">
                  <c:v>870.16169696468501</c:v>
                </c:pt>
                <c:pt idx="13659">
                  <c:v>870.22540773470701</c:v>
                </c:pt>
                <c:pt idx="13660">
                  <c:v>870.289118504729</c:v>
                </c:pt>
                <c:pt idx="13661">
                  <c:v>870.35282927475203</c:v>
                </c:pt>
                <c:pt idx="13662">
                  <c:v>870.41654004477402</c:v>
                </c:pt>
                <c:pt idx="13663">
                  <c:v>870.48025081479602</c:v>
                </c:pt>
                <c:pt idx="13664">
                  <c:v>870.54396158481904</c:v>
                </c:pt>
                <c:pt idx="13665">
                  <c:v>870.60767235484104</c:v>
                </c:pt>
                <c:pt idx="13666">
                  <c:v>870.67138312486304</c:v>
                </c:pt>
                <c:pt idx="13667">
                  <c:v>870.73509389488595</c:v>
                </c:pt>
                <c:pt idx="13668">
                  <c:v>870.79880466490795</c:v>
                </c:pt>
                <c:pt idx="13669">
                  <c:v>870.86251543492995</c:v>
                </c:pt>
                <c:pt idx="13670">
                  <c:v>870.92622620495297</c:v>
                </c:pt>
                <c:pt idx="13671">
                  <c:v>870.98993697497497</c:v>
                </c:pt>
                <c:pt idx="13672">
                  <c:v>871.05364774499697</c:v>
                </c:pt>
                <c:pt idx="13673">
                  <c:v>871.11735851501999</c:v>
                </c:pt>
                <c:pt idx="13674">
                  <c:v>871.18106928504199</c:v>
                </c:pt>
                <c:pt idx="13675">
                  <c:v>871.24478005506398</c:v>
                </c:pt>
                <c:pt idx="13676">
                  <c:v>871.30849082508701</c:v>
                </c:pt>
                <c:pt idx="13677">
                  <c:v>871.372201595109</c:v>
                </c:pt>
                <c:pt idx="13678">
                  <c:v>871.43591236513203</c:v>
                </c:pt>
                <c:pt idx="13679">
                  <c:v>871.49962313515402</c:v>
                </c:pt>
                <c:pt idx="13680">
                  <c:v>871.56333390517602</c:v>
                </c:pt>
                <c:pt idx="13681">
                  <c:v>871.62704467519904</c:v>
                </c:pt>
                <c:pt idx="13682">
                  <c:v>871.69075544522104</c:v>
                </c:pt>
                <c:pt idx="13683">
                  <c:v>871.75446621524304</c:v>
                </c:pt>
                <c:pt idx="13684">
                  <c:v>871.81817698526595</c:v>
                </c:pt>
                <c:pt idx="13685">
                  <c:v>871.88188775528795</c:v>
                </c:pt>
                <c:pt idx="13686">
                  <c:v>871.94559852530995</c:v>
                </c:pt>
                <c:pt idx="13687">
                  <c:v>872.00930929533297</c:v>
                </c:pt>
                <c:pt idx="13688">
                  <c:v>872.07302006535497</c:v>
                </c:pt>
                <c:pt idx="13689">
                  <c:v>872.13673083537697</c:v>
                </c:pt>
                <c:pt idx="13690">
                  <c:v>872.20044160539999</c:v>
                </c:pt>
                <c:pt idx="13691">
                  <c:v>872.26415237542199</c:v>
                </c:pt>
                <c:pt idx="13692">
                  <c:v>872.32786314544398</c:v>
                </c:pt>
                <c:pt idx="13693">
                  <c:v>872.39157391546701</c:v>
                </c:pt>
                <c:pt idx="13694">
                  <c:v>872.455284685489</c:v>
                </c:pt>
                <c:pt idx="13695">
                  <c:v>872.518995455511</c:v>
                </c:pt>
                <c:pt idx="13696">
                  <c:v>872.58270622553403</c:v>
                </c:pt>
                <c:pt idx="13697">
                  <c:v>872.64641699555602</c:v>
                </c:pt>
                <c:pt idx="13698">
                  <c:v>872.71012776557802</c:v>
                </c:pt>
                <c:pt idx="13699">
                  <c:v>872.77383853560104</c:v>
                </c:pt>
                <c:pt idx="13700">
                  <c:v>872.83754930562304</c:v>
                </c:pt>
                <c:pt idx="13701">
                  <c:v>872.90126007564504</c:v>
                </c:pt>
                <c:pt idx="13702">
                  <c:v>872.96497084566795</c:v>
                </c:pt>
                <c:pt idx="13703">
                  <c:v>873.02868161568995</c:v>
                </c:pt>
                <c:pt idx="13704">
                  <c:v>873.09239238571195</c:v>
                </c:pt>
                <c:pt idx="13705">
                  <c:v>873.15610315573497</c:v>
                </c:pt>
                <c:pt idx="13706">
                  <c:v>873.21981392575697</c:v>
                </c:pt>
                <c:pt idx="13707">
                  <c:v>873.28352469577896</c:v>
                </c:pt>
                <c:pt idx="13708">
                  <c:v>873.34723546580199</c:v>
                </c:pt>
                <c:pt idx="13709">
                  <c:v>873.41094623582399</c:v>
                </c:pt>
                <c:pt idx="13710">
                  <c:v>873.47465700584598</c:v>
                </c:pt>
                <c:pt idx="13711">
                  <c:v>873.53836777586901</c:v>
                </c:pt>
                <c:pt idx="13712">
                  <c:v>873.602078545891</c:v>
                </c:pt>
                <c:pt idx="13713">
                  <c:v>873.665789315913</c:v>
                </c:pt>
                <c:pt idx="13714">
                  <c:v>873.72950008593602</c:v>
                </c:pt>
                <c:pt idx="13715">
                  <c:v>873.79321085595802</c:v>
                </c:pt>
                <c:pt idx="13716">
                  <c:v>873.85692162598002</c:v>
                </c:pt>
                <c:pt idx="13717">
                  <c:v>873.92063239600304</c:v>
                </c:pt>
                <c:pt idx="13718">
                  <c:v>873.98434316602504</c:v>
                </c:pt>
                <c:pt idx="13719">
                  <c:v>874.04805393604704</c:v>
                </c:pt>
                <c:pt idx="13720">
                  <c:v>874.11176470606995</c:v>
                </c:pt>
                <c:pt idx="13721">
                  <c:v>874.17547547609195</c:v>
                </c:pt>
                <c:pt idx="13722">
                  <c:v>874.23918624611395</c:v>
                </c:pt>
                <c:pt idx="13723">
                  <c:v>874.30289701613697</c:v>
                </c:pt>
                <c:pt idx="13724">
                  <c:v>874.36660778615897</c:v>
                </c:pt>
                <c:pt idx="13725">
                  <c:v>874.43031855618096</c:v>
                </c:pt>
                <c:pt idx="13726">
                  <c:v>874.49402932620399</c:v>
                </c:pt>
                <c:pt idx="13727">
                  <c:v>874.55774009622598</c:v>
                </c:pt>
                <c:pt idx="13728">
                  <c:v>874.62145086624798</c:v>
                </c:pt>
                <c:pt idx="13729">
                  <c:v>874.685161636271</c:v>
                </c:pt>
                <c:pt idx="13730">
                  <c:v>874.748872406293</c:v>
                </c:pt>
                <c:pt idx="13731">
                  <c:v>874.81258317631602</c:v>
                </c:pt>
                <c:pt idx="13732">
                  <c:v>874.87629394633802</c:v>
                </c:pt>
                <c:pt idx="13733">
                  <c:v>874.94000471636002</c:v>
                </c:pt>
                <c:pt idx="13734">
                  <c:v>875.00371548638304</c:v>
                </c:pt>
                <c:pt idx="13735">
                  <c:v>875.06742625640504</c:v>
                </c:pt>
                <c:pt idx="13736">
                  <c:v>875.13113702642704</c:v>
                </c:pt>
                <c:pt idx="13737">
                  <c:v>875.19484779644995</c:v>
                </c:pt>
                <c:pt idx="13738">
                  <c:v>875.25855856647195</c:v>
                </c:pt>
                <c:pt idx="13739">
                  <c:v>875.32226933649395</c:v>
                </c:pt>
                <c:pt idx="13740">
                  <c:v>875.38598010651697</c:v>
                </c:pt>
                <c:pt idx="13741">
                  <c:v>875.44969087653897</c:v>
                </c:pt>
                <c:pt idx="13742">
                  <c:v>875.51340164656096</c:v>
                </c:pt>
                <c:pt idx="13743">
                  <c:v>875.57711241658399</c:v>
                </c:pt>
                <c:pt idx="13744">
                  <c:v>875.64082318660599</c:v>
                </c:pt>
                <c:pt idx="13745">
                  <c:v>875.70453395662798</c:v>
                </c:pt>
                <c:pt idx="13746">
                  <c:v>875.76824472665101</c:v>
                </c:pt>
                <c:pt idx="13747">
                  <c:v>875.831955496673</c:v>
                </c:pt>
                <c:pt idx="13748">
                  <c:v>875.895666266695</c:v>
                </c:pt>
                <c:pt idx="13749">
                  <c:v>875.95937703671802</c:v>
                </c:pt>
                <c:pt idx="13750">
                  <c:v>876.02308780674002</c:v>
                </c:pt>
                <c:pt idx="13751">
                  <c:v>876.08679857676202</c:v>
                </c:pt>
                <c:pt idx="13752">
                  <c:v>876.15050934678504</c:v>
                </c:pt>
                <c:pt idx="13753">
                  <c:v>876.21422011680704</c:v>
                </c:pt>
                <c:pt idx="13754">
                  <c:v>876.27793088682904</c:v>
                </c:pt>
                <c:pt idx="13755">
                  <c:v>876.34164165685195</c:v>
                </c:pt>
                <c:pt idx="13756">
                  <c:v>876.40535242687395</c:v>
                </c:pt>
                <c:pt idx="13757">
                  <c:v>876.46906319689595</c:v>
                </c:pt>
                <c:pt idx="13758">
                  <c:v>876.53277396691897</c:v>
                </c:pt>
                <c:pt idx="13759">
                  <c:v>876.59648473694097</c:v>
                </c:pt>
                <c:pt idx="13760">
                  <c:v>876.66019550696296</c:v>
                </c:pt>
                <c:pt idx="13761">
                  <c:v>876.72390627698599</c:v>
                </c:pt>
                <c:pt idx="13762">
                  <c:v>876.78761704700798</c:v>
                </c:pt>
                <c:pt idx="13763">
                  <c:v>876.85132781702998</c:v>
                </c:pt>
                <c:pt idx="13764">
                  <c:v>876.915038587053</c:v>
                </c:pt>
                <c:pt idx="13765">
                  <c:v>876.978749357075</c:v>
                </c:pt>
                <c:pt idx="13766">
                  <c:v>877.042460127097</c:v>
                </c:pt>
                <c:pt idx="13767">
                  <c:v>877.10617089712002</c:v>
                </c:pt>
                <c:pt idx="13768">
                  <c:v>877.16988166714202</c:v>
                </c:pt>
                <c:pt idx="13769">
                  <c:v>877.23359243716402</c:v>
                </c:pt>
                <c:pt idx="13770">
                  <c:v>877.29730320718704</c:v>
                </c:pt>
                <c:pt idx="13771">
                  <c:v>877.36101397720904</c:v>
                </c:pt>
                <c:pt idx="13772">
                  <c:v>877.42472474723104</c:v>
                </c:pt>
                <c:pt idx="13773">
                  <c:v>877.48843551725395</c:v>
                </c:pt>
                <c:pt idx="13774">
                  <c:v>877.55214628727595</c:v>
                </c:pt>
                <c:pt idx="13775">
                  <c:v>877.61585705729794</c:v>
                </c:pt>
                <c:pt idx="13776">
                  <c:v>877.67956782732097</c:v>
                </c:pt>
                <c:pt idx="13777">
                  <c:v>877.74327859734296</c:v>
                </c:pt>
                <c:pt idx="13778">
                  <c:v>877.80698936736496</c:v>
                </c:pt>
                <c:pt idx="13779">
                  <c:v>877.87070013738798</c:v>
                </c:pt>
                <c:pt idx="13780">
                  <c:v>877.93441090740998</c:v>
                </c:pt>
                <c:pt idx="13781">
                  <c:v>877.99812167743198</c:v>
                </c:pt>
                <c:pt idx="13782">
                  <c:v>878.061832447455</c:v>
                </c:pt>
                <c:pt idx="13783">
                  <c:v>878.125543217477</c:v>
                </c:pt>
                <c:pt idx="13784">
                  <c:v>878.18925398750002</c:v>
                </c:pt>
                <c:pt idx="13785">
                  <c:v>878.25296475752202</c:v>
                </c:pt>
                <c:pt idx="13786">
                  <c:v>878.31667552754402</c:v>
                </c:pt>
                <c:pt idx="13787">
                  <c:v>878.38038629756704</c:v>
                </c:pt>
                <c:pt idx="13788">
                  <c:v>878.44409706758904</c:v>
                </c:pt>
                <c:pt idx="13789">
                  <c:v>878.50780783761104</c:v>
                </c:pt>
                <c:pt idx="13790">
                  <c:v>878.57151860763395</c:v>
                </c:pt>
                <c:pt idx="13791">
                  <c:v>878.63522937765595</c:v>
                </c:pt>
                <c:pt idx="13792">
                  <c:v>878.69894014767794</c:v>
                </c:pt>
                <c:pt idx="13793">
                  <c:v>878.76265091770097</c:v>
                </c:pt>
                <c:pt idx="13794">
                  <c:v>878.82636168772297</c:v>
                </c:pt>
                <c:pt idx="13795">
                  <c:v>878.89007245774496</c:v>
                </c:pt>
                <c:pt idx="13796">
                  <c:v>878.95378322776799</c:v>
                </c:pt>
                <c:pt idx="13797">
                  <c:v>879.01749399778998</c:v>
                </c:pt>
                <c:pt idx="13798">
                  <c:v>879.08120476781198</c:v>
                </c:pt>
                <c:pt idx="13799">
                  <c:v>879.144915537835</c:v>
                </c:pt>
                <c:pt idx="13800">
                  <c:v>879.208626307857</c:v>
                </c:pt>
                <c:pt idx="13801">
                  <c:v>879.272337077879</c:v>
                </c:pt>
                <c:pt idx="13802">
                  <c:v>879.33604784790202</c:v>
                </c:pt>
                <c:pt idx="13803">
                  <c:v>879.39975861792402</c:v>
                </c:pt>
                <c:pt idx="13804">
                  <c:v>879.46346938794602</c:v>
                </c:pt>
                <c:pt idx="13805">
                  <c:v>879.52718015796904</c:v>
                </c:pt>
                <c:pt idx="13806">
                  <c:v>879.59089092799104</c:v>
                </c:pt>
                <c:pt idx="13807">
                  <c:v>879.65460169801304</c:v>
                </c:pt>
                <c:pt idx="13808">
                  <c:v>879.71831246803595</c:v>
                </c:pt>
                <c:pt idx="13809">
                  <c:v>879.78202323805795</c:v>
                </c:pt>
                <c:pt idx="13810">
                  <c:v>879.84573400807994</c:v>
                </c:pt>
                <c:pt idx="13811">
                  <c:v>879.90944477810297</c:v>
                </c:pt>
                <c:pt idx="13812">
                  <c:v>879.97315554812496</c:v>
                </c:pt>
                <c:pt idx="13813">
                  <c:v>880.03686631814696</c:v>
                </c:pt>
                <c:pt idx="13814">
                  <c:v>880.10057708816998</c:v>
                </c:pt>
                <c:pt idx="13815">
                  <c:v>880.16428785819198</c:v>
                </c:pt>
                <c:pt idx="13816">
                  <c:v>880.22799862821398</c:v>
                </c:pt>
                <c:pt idx="13817">
                  <c:v>880.291709398237</c:v>
                </c:pt>
                <c:pt idx="13818">
                  <c:v>880.355420168259</c:v>
                </c:pt>
                <c:pt idx="13819">
                  <c:v>880.419130938281</c:v>
                </c:pt>
                <c:pt idx="13820">
                  <c:v>880.48284170830402</c:v>
                </c:pt>
                <c:pt idx="13821">
                  <c:v>880.54655247832602</c:v>
                </c:pt>
                <c:pt idx="13822">
                  <c:v>880.61026324834802</c:v>
                </c:pt>
                <c:pt idx="13823">
                  <c:v>880.67397401837104</c:v>
                </c:pt>
                <c:pt idx="13824">
                  <c:v>880.73768478839304</c:v>
                </c:pt>
                <c:pt idx="13825">
                  <c:v>880.80139555841504</c:v>
                </c:pt>
                <c:pt idx="13826">
                  <c:v>880.86510632843795</c:v>
                </c:pt>
                <c:pt idx="13827">
                  <c:v>880.92881709845994</c:v>
                </c:pt>
                <c:pt idx="13828">
                  <c:v>880.99252786848194</c:v>
                </c:pt>
                <c:pt idx="13829">
                  <c:v>881.05623863850496</c:v>
                </c:pt>
                <c:pt idx="13830">
                  <c:v>881.11994940852696</c:v>
                </c:pt>
                <c:pt idx="13831">
                  <c:v>881.18366017854896</c:v>
                </c:pt>
                <c:pt idx="13832">
                  <c:v>881.24737094857198</c:v>
                </c:pt>
                <c:pt idx="13833">
                  <c:v>881.31108171859398</c:v>
                </c:pt>
                <c:pt idx="13834">
                  <c:v>881.37479248861598</c:v>
                </c:pt>
                <c:pt idx="13835">
                  <c:v>881.438503258639</c:v>
                </c:pt>
                <c:pt idx="13836">
                  <c:v>881.502214028661</c:v>
                </c:pt>
                <c:pt idx="13837">
                  <c:v>881.56592479868402</c:v>
                </c:pt>
                <c:pt idx="13838">
                  <c:v>881.62963556870602</c:v>
                </c:pt>
                <c:pt idx="13839">
                  <c:v>881.69334633872802</c:v>
                </c:pt>
                <c:pt idx="13840">
                  <c:v>881.75705710875104</c:v>
                </c:pt>
                <c:pt idx="13841">
                  <c:v>881.82076787877304</c:v>
                </c:pt>
                <c:pt idx="13842">
                  <c:v>881.88447864879504</c:v>
                </c:pt>
                <c:pt idx="13843">
                  <c:v>881.94818941881795</c:v>
                </c:pt>
                <c:pt idx="13844">
                  <c:v>882.01190018883995</c:v>
                </c:pt>
                <c:pt idx="13845">
                  <c:v>882.07561095886194</c:v>
                </c:pt>
                <c:pt idx="13846">
                  <c:v>882.13932172888497</c:v>
                </c:pt>
                <c:pt idx="13847">
                  <c:v>882.20303249890696</c:v>
                </c:pt>
                <c:pt idx="13848">
                  <c:v>882.26674326892896</c:v>
                </c:pt>
                <c:pt idx="13849">
                  <c:v>882.33045403895198</c:v>
                </c:pt>
                <c:pt idx="13850">
                  <c:v>882.39416480897398</c:v>
                </c:pt>
                <c:pt idx="13851">
                  <c:v>882.45787557899598</c:v>
                </c:pt>
                <c:pt idx="13852">
                  <c:v>882.521586349019</c:v>
                </c:pt>
                <c:pt idx="13853">
                  <c:v>882.585297119041</c:v>
                </c:pt>
                <c:pt idx="13854">
                  <c:v>882.649007889063</c:v>
                </c:pt>
                <c:pt idx="13855">
                  <c:v>882.71271865908602</c:v>
                </c:pt>
                <c:pt idx="13856">
                  <c:v>882.77642942910802</c:v>
                </c:pt>
                <c:pt idx="13857">
                  <c:v>882.84014019913002</c:v>
                </c:pt>
                <c:pt idx="13858">
                  <c:v>882.90385096915304</c:v>
                </c:pt>
                <c:pt idx="13859">
                  <c:v>882.96756173917504</c:v>
                </c:pt>
                <c:pt idx="13860">
                  <c:v>883.03127250919704</c:v>
                </c:pt>
                <c:pt idx="13861">
                  <c:v>883.09498327921995</c:v>
                </c:pt>
                <c:pt idx="13862">
                  <c:v>883.15869404924194</c:v>
                </c:pt>
                <c:pt idx="13863">
                  <c:v>883.22240481926406</c:v>
                </c:pt>
                <c:pt idx="13864">
                  <c:v>883.28611558928696</c:v>
                </c:pt>
                <c:pt idx="13865">
                  <c:v>883.34982635930896</c:v>
                </c:pt>
                <c:pt idx="13866">
                  <c:v>883.41353712933096</c:v>
                </c:pt>
                <c:pt idx="13867">
                  <c:v>883.47724789935398</c:v>
                </c:pt>
                <c:pt idx="13868">
                  <c:v>883.54095866937598</c:v>
                </c:pt>
                <c:pt idx="13869">
                  <c:v>883.60466943939798</c:v>
                </c:pt>
                <c:pt idx="13870">
                  <c:v>883.668380209421</c:v>
                </c:pt>
                <c:pt idx="13871">
                  <c:v>883.732090979443</c:v>
                </c:pt>
                <c:pt idx="13872">
                  <c:v>883.795801749465</c:v>
                </c:pt>
                <c:pt idx="13873">
                  <c:v>883.85951251948802</c:v>
                </c:pt>
                <c:pt idx="13874">
                  <c:v>883.92322328951002</c:v>
                </c:pt>
                <c:pt idx="13875">
                  <c:v>883.98693405953202</c:v>
                </c:pt>
                <c:pt idx="13876">
                  <c:v>884.05064482955504</c:v>
                </c:pt>
                <c:pt idx="13877">
                  <c:v>884.11435559957704</c:v>
                </c:pt>
                <c:pt idx="13878">
                  <c:v>884.17806636959904</c:v>
                </c:pt>
                <c:pt idx="13879">
                  <c:v>884.24177713962195</c:v>
                </c:pt>
                <c:pt idx="13880">
                  <c:v>884.30548790964394</c:v>
                </c:pt>
                <c:pt idx="13881">
                  <c:v>884.36919867966606</c:v>
                </c:pt>
                <c:pt idx="13882">
                  <c:v>884.43290944968896</c:v>
                </c:pt>
                <c:pt idx="13883">
                  <c:v>884.49662021971096</c:v>
                </c:pt>
                <c:pt idx="13884">
                  <c:v>884.56033098973296</c:v>
                </c:pt>
                <c:pt idx="13885">
                  <c:v>884.62404175975598</c:v>
                </c:pt>
                <c:pt idx="13886">
                  <c:v>884.68775252977798</c:v>
                </c:pt>
                <c:pt idx="13887">
                  <c:v>884.75146329979998</c:v>
                </c:pt>
                <c:pt idx="13888">
                  <c:v>884.815174069823</c:v>
                </c:pt>
                <c:pt idx="13889">
                  <c:v>884.878884839845</c:v>
                </c:pt>
                <c:pt idx="13890">
                  <c:v>884.94259560986802</c:v>
                </c:pt>
                <c:pt idx="13891">
                  <c:v>885.00630637989002</c:v>
                </c:pt>
                <c:pt idx="13892">
                  <c:v>885.07001714991202</c:v>
                </c:pt>
                <c:pt idx="13893">
                  <c:v>885.13372791993504</c:v>
                </c:pt>
                <c:pt idx="13894">
                  <c:v>885.19743868995704</c:v>
                </c:pt>
                <c:pt idx="13895">
                  <c:v>885.26114945997904</c:v>
                </c:pt>
                <c:pt idx="13896">
                  <c:v>885.32486023000195</c:v>
                </c:pt>
                <c:pt idx="13897">
                  <c:v>885.38857100002394</c:v>
                </c:pt>
                <c:pt idx="13898">
                  <c:v>885.45228177004606</c:v>
                </c:pt>
                <c:pt idx="13899">
                  <c:v>885.51599254006896</c:v>
                </c:pt>
                <c:pt idx="13900">
                  <c:v>885.57970331009096</c:v>
                </c:pt>
                <c:pt idx="13901">
                  <c:v>885.64341408011296</c:v>
                </c:pt>
                <c:pt idx="13902">
                  <c:v>885.70712485013598</c:v>
                </c:pt>
                <c:pt idx="13903">
                  <c:v>885.77083562015798</c:v>
                </c:pt>
                <c:pt idx="13904">
                  <c:v>885.83454639017998</c:v>
                </c:pt>
                <c:pt idx="13905">
                  <c:v>885.898257160203</c:v>
                </c:pt>
                <c:pt idx="13906">
                  <c:v>885.961967930225</c:v>
                </c:pt>
                <c:pt idx="13907">
                  <c:v>886.025678700247</c:v>
                </c:pt>
                <c:pt idx="13908">
                  <c:v>886.08938947027002</c:v>
                </c:pt>
                <c:pt idx="13909">
                  <c:v>886.15310024029202</c:v>
                </c:pt>
                <c:pt idx="13910">
                  <c:v>886.21681101031402</c:v>
                </c:pt>
                <c:pt idx="13911">
                  <c:v>886.28052178033704</c:v>
                </c:pt>
                <c:pt idx="13912">
                  <c:v>886.34423255035904</c:v>
                </c:pt>
                <c:pt idx="13913">
                  <c:v>886.40794332038104</c:v>
                </c:pt>
                <c:pt idx="13914">
                  <c:v>886.47165409040394</c:v>
                </c:pt>
                <c:pt idx="13915">
                  <c:v>886.53536486042594</c:v>
                </c:pt>
                <c:pt idx="13916">
                  <c:v>886.59907563044806</c:v>
                </c:pt>
                <c:pt idx="13917">
                  <c:v>886.66278640047096</c:v>
                </c:pt>
                <c:pt idx="13918">
                  <c:v>886.72649717049296</c:v>
                </c:pt>
                <c:pt idx="13919">
                  <c:v>886.79020794051496</c:v>
                </c:pt>
                <c:pt idx="13920">
                  <c:v>886.85391871053798</c:v>
                </c:pt>
                <c:pt idx="13921">
                  <c:v>886.91762948055998</c:v>
                </c:pt>
                <c:pt idx="13922">
                  <c:v>886.98134025058198</c:v>
                </c:pt>
                <c:pt idx="13923">
                  <c:v>887.045051020605</c:v>
                </c:pt>
                <c:pt idx="13924">
                  <c:v>887.108761790627</c:v>
                </c:pt>
                <c:pt idx="13925">
                  <c:v>887.172472560649</c:v>
                </c:pt>
                <c:pt idx="13926">
                  <c:v>887.23618333067202</c:v>
                </c:pt>
                <c:pt idx="13927">
                  <c:v>887.29989410069402</c:v>
                </c:pt>
                <c:pt idx="13928">
                  <c:v>887.36360487071602</c:v>
                </c:pt>
                <c:pt idx="13929">
                  <c:v>887.42731564073904</c:v>
                </c:pt>
                <c:pt idx="13930">
                  <c:v>887.49102641076104</c:v>
                </c:pt>
                <c:pt idx="13931">
                  <c:v>887.55473718078304</c:v>
                </c:pt>
                <c:pt idx="13932">
                  <c:v>887.61844795080594</c:v>
                </c:pt>
                <c:pt idx="13933">
                  <c:v>887.68215872082806</c:v>
                </c:pt>
                <c:pt idx="13934">
                  <c:v>887.74586949085005</c:v>
                </c:pt>
                <c:pt idx="13935">
                  <c:v>887.80958026087296</c:v>
                </c:pt>
                <c:pt idx="13936">
                  <c:v>887.87329103089496</c:v>
                </c:pt>
                <c:pt idx="13937">
                  <c:v>887.93700180091696</c:v>
                </c:pt>
                <c:pt idx="13938">
                  <c:v>888.00071257093998</c:v>
                </c:pt>
                <c:pt idx="13939">
                  <c:v>888.06442334096198</c:v>
                </c:pt>
                <c:pt idx="13940">
                  <c:v>888.12813411098398</c:v>
                </c:pt>
                <c:pt idx="13941">
                  <c:v>888.191844881007</c:v>
                </c:pt>
                <c:pt idx="13942">
                  <c:v>888.255555651029</c:v>
                </c:pt>
                <c:pt idx="13943">
                  <c:v>888.31926642105202</c:v>
                </c:pt>
                <c:pt idx="13944">
                  <c:v>888.38297719107402</c:v>
                </c:pt>
                <c:pt idx="13945">
                  <c:v>888.44668796109602</c:v>
                </c:pt>
                <c:pt idx="13946">
                  <c:v>888.51039873111904</c:v>
                </c:pt>
                <c:pt idx="13947">
                  <c:v>888.57410950114104</c:v>
                </c:pt>
                <c:pt idx="13948">
                  <c:v>888.63782027116304</c:v>
                </c:pt>
                <c:pt idx="13949">
                  <c:v>888.70153104118594</c:v>
                </c:pt>
                <c:pt idx="13950">
                  <c:v>888.76524181120806</c:v>
                </c:pt>
                <c:pt idx="13951">
                  <c:v>888.82895258123006</c:v>
                </c:pt>
                <c:pt idx="13952">
                  <c:v>888.89266335125296</c:v>
                </c:pt>
                <c:pt idx="13953">
                  <c:v>888.95637412127496</c:v>
                </c:pt>
                <c:pt idx="13954">
                  <c:v>889.02008489129696</c:v>
                </c:pt>
                <c:pt idx="13955">
                  <c:v>889.08379566131998</c:v>
                </c:pt>
                <c:pt idx="13956">
                  <c:v>889.14750643134198</c:v>
                </c:pt>
                <c:pt idx="13957">
                  <c:v>889.21121720136398</c:v>
                </c:pt>
                <c:pt idx="13958">
                  <c:v>889.274927971387</c:v>
                </c:pt>
                <c:pt idx="13959">
                  <c:v>889.338638741409</c:v>
                </c:pt>
                <c:pt idx="13960">
                  <c:v>889.402349511431</c:v>
                </c:pt>
                <c:pt idx="13961">
                  <c:v>889.46606028145402</c:v>
                </c:pt>
                <c:pt idx="13962">
                  <c:v>889.52977105147602</c:v>
                </c:pt>
                <c:pt idx="13963">
                  <c:v>889.59348182149802</c:v>
                </c:pt>
                <c:pt idx="13964">
                  <c:v>889.65719259152104</c:v>
                </c:pt>
                <c:pt idx="13965">
                  <c:v>889.72090336154304</c:v>
                </c:pt>
                <c:pt idx="13966">
                  <c:v>889.78461413156504</c:v>
                </c:pt>
                <c:pt idx="13967">
                  <c:v>889.84832490158794</c:v>
                </c:pt>
                <c:pt idx="13968">
                  <c:v>889.91203567161006</c:v>
                </c:pt>
                <c:pt idx="13969">
                  <c:v>889.97574644163205</c:v>
                </c:pt>
                <c:pt idx="13970">
                  <c:v>890.03945721165496</c:v>
                </c:pt>
                <c:pt idx="13971">
                  <c:v>890.10316798167696</c:v>
                </c:pt>
                <c:pt idx="13972">
                  <c:v>890.16687875169896</c:v>
                </c:pt>
                <c:pt idx="13973">
                  <c:v>890.23058952172198</c:v>
                </c:pt>
                <c:pt idx="13974">
                  <c:v>890.29430029174398</c:v>
                </c:pt>
                <c:pt idx="13975">
                  <c:v>890.35801106176598</c:v>
                </c:pt>
                <c:pt idx="13976">
                  <c:v>890.421721831789</c:v>
                </c:pt>
                <c:pt idx="13977">
                  <c:v>890.485432601811</c:v>
                </c:pt>
                <c:pt idx="13978">
                  <c:v>890.549143371833</c:v>
                </c:pt>
                <c:pt idx="13979">
                  <c:v>890.61285414185602</c:v>
                </c:pt>
                <c:pt idx="13980">
                  <c:v>890.67656491187802</c:v>
                </c:pt>
                <c:pt idx="13981">
                  <c:v>890.74027568190002</c:v>
                </c:pt>
                <c:pt idx="13982">
                  <c:v>890.80398645192304</c:v>
                </c:pt>
                <c:pt idx="13983">
                  <c:v>890.86769722194504</c:v>
                </c:pt>
                <c:pt idx="13984">
                  <c:v>890.93140799196703</c:v>
                </c:pt>
                <c:pt idx="13985">
                  <c:v>890.99511876199006</c:v>
                </c:pt>
                <c:pt idx="13986">
                  <c:v>891.05882953201206</c:v>
                </c:pt>
                <c:pt idx="13987">
                  <c:v>891.12254030203405</c:v>
                </c:pt>
                <c:pt idx="13988">
                  <c:v>891.18625107205696</c:v>
                </c:pt>
                <c:pt idx="13989">
                  <c:v>891.24996184207896</c:v>
                </c:pt>
                <c:pt idx="13990">
                  <c:v>891.31367261210096</c:v>
                </c:pt>
                <c:pt idx="13991">
                  <c:v>891.37738338212398</c:v>
                </c:pt>
                <c:pt idx="13992">
                  <c:v>891.44109415214598</c:v>
                </c:pt>
                <c:pt idx="13993">
                  <c:v>891.50480492216798</c:v>
                </c:pt>
                <c:pt idx="13994">
                  <c:v>891.568515692191</c:v>
                </c:pt>
                <c:pt idx="13995">
                  <c:v>891.632226462213</c:v>
                </c:pt>
                <c:pt idx="13996">
                  <c:v>891.69593723223602</c:v>
                </c:pt>
                <c:pt idx="13997">
                  <c:v>891.75964800225802</c:v>
                </c:pt>
                <c:pt idx="13998">
                  <c:v>891.82335877228002</c:v>
                </c:pt>
                <c:pt idx="13999">
                  <c:v>891.88706954230304</c:v>
                </c:pt>
                <c:pt idx="14000">
                  <c:v>891.95078031232504</c:v>
                </c:pt>
                <c:pt idx="14001">
                  <c:v>892.01449108234704</c:v>
                </c:pt>
                <c:pt idx="14002">
                  <c:v>892.07820185236994</c:v>
                </c:pt>
                <c:pt idx="14003">
                  <c:v>892.14191262239206</c:v>
                </c:pt>
                <c:pt idx="14004">
                  <c:v>892.20562339241405</c:v>
                </c:pt>
                <c:pt idx="14005">
                  <c:v>892.26933416243696</c:v>
                </c:pt>
                <c:pt idx="14006">
                  <c:v>892.33304493245896</c:v>
                </c:pt>
                <c:pt idx="14007">
                  <c:v>892.39675570248096</c:v>
                </c:pt>
                <c:pt idx="14008">
                  <c:v>892.46046647250398</c:v>
                </c:pt>
                <c:pt idx="14009">
                  <c:v>892.52417724252598</c:v>
                </c:pt>
                <c:pt idx="14010">
                  <c:v>892.58788801254798</c:v>
                </c:pt>
                <c:pt idx="14011">
                  <c:v>892.651598782571</c:v>
                </c:pt>
                <c:pt idx="14012">
                  <c:v>892.715309552593</c:v>
                </c:pt>
                <c:pt idx="14013">
                  <c:v>892.779020322615</c:v>
                </c:pt>
                <c:pt idx="14014">
                  <c:v>892.84273109263802</c:v>
                </c:pt>
                <c:pt idx="14015">
                  <c:v>892.90644186266002</c:v>
                </c:pt>
                <c:pt idx="14016">
                  <c:v>892.97015263268202</c:v>
                </c:pt>
                <c:pt idx="14017">
                  <c:v>893.03386340270504</c:v>
                </c:pt>
                <c:pt idx="14018">
                  <c:v>893.09757417272704</c:v>
                </c:pt>
                <c:pt idx="14019">
                  <c:v>893.16128494274903</c:v>
                </c:pt>
                <c:pt idx="14020">
                  <c:v>893.22499571277206</c:v>
                </c:pt>
                <c:pt idx="14021">
                  <c:v>893.28870648279405</c:v>
                </c:pt>
                <c:pt idx="14022">
                  <c:v>893.35241725281605</c:v>
                </c:pt>
                <c:pt idx="14023">
                  <c:v>893.41612802283896</c:v>
                </c:pt>
                <c:pt idx="14024">
                  <c:v>893.47983879286096</c:v>
                </c:pt>
                <c:pt idx="14025">
                  <c:v>893.54354956288296</c:v>
                </c:pt>
                <c:pt idx="14026">
                  <c:v>893.60726033290598</c:v>
                </c:pt>
                <c:pt idx="14027">
                  <c:v>893.67097110292798</c:v>
                </c:pt>
                <c:pt idx="14028">
                  <c:v>893.73468187294998</c:v>
                </c:pt>
                <c:pt idx="14029">
                  <c:v>893.798392642973</c:v>
                </c:pt>
                <c:pt idx="14030">
                  <c:v>893.862103412995</c:v>
                </c:pt>
                <c:pt idx="14031">
                  <c:v>893.925814183017</c:v>
                </c:pt>
                <c:pt idx="14032">
                  <c:v>893.98952495304002</c:v>
                </c:pt>
                <c:pt idx="14033">
                  <c:v>894.05323572306202</c:v>
                </c:pt>
                <c:pt idx="14034">
                  <c:v>894.11694649308401</c:v>
                </c:pt>
                <c:pt idx="14035">
                  <c:v>894.18065726310704</c:v>
                </c:pt>
                <c:pt idx="14036">
                  <c:v>894.24436803312904</c:v>
                </c:pt>
                <c:pt idx="14037">
                  <c:v>894.30807880315103</c:v>
                </c:pt>
                <c:pt idx="14038">
                  <c:v>894.37178957317406</c:v>
                </c:pt>
                <c:pt idx="14039">
                  <c:v>894.43550034319605</c:v>
                </c:pt>
                <c:pt idx="14040">
                  <c:v>894.49921111321805</c:v>
                </c:pt>
                <c:pt idx="14041">
                  <c:v>894.56292188324096</c:v>
                </c:pt>
                <c:pt idx="14042">
                  <c:v>894.62663265326296</c:v>
                </c:pt>
                <c:pt idx="14043">
                  <c:v>894.69034342328496</c:v>
                </c:pt>
                <c:pt idx="14044">
                  <c:v>894.75405419330798</c:v>
                </c:pt>
                <c:pt idx="14045">
                  <c:v>894.81776496332998</c:v>
                </c:pt>
                <c:pt idx="14046">
                  <c:v>894.88147573335198</c:v>
                </c:pt>
                <c:pt idx="14047">
                  <c:v>894.945186503375</c:v>
                </c:pt>
                <c:pt idx="14048">
                  <c:v>895.008897273397</c:v>
                </c:pt>
                <c:pt idx="14049">
                  <c:v>895.07260804342002</c:v>
                </c:pt>
                <c:pt idx="14050">
                  <c:v>895.13631881344202</c:v>
                </c:pt>
                <c:pt idx="14051">
                  <c:v>895.20002958346402</c:v>
                </c:pt>
                <c:pt idx="14052">
                  <c:v>895.26374035348704</c:v>
                </c:pt>
                <c:pt idx="14053">
                  <c:v>895.32745112350904</c:v>
                </c:pt>
                <c:pt idx="14054">
                  <c:v>895.39116189353103</c:v>
                </c:pt>
                <c:pt idx="14055">
                  <c:v>895.45487266355406</c:v>
                </c:pt>
                <c:pt idx="14056">
                  <c:v>895.51858343357605</c:v>
                </c:pt>
                <c:pt idx="14057">
                  <c:v>895.58229420359805</c:v>
                </c:pt>
                <c:pt idx="14058">
                  <c:v>895.64600497362096</c:v>
                </c:pt>
                <c:pt idx="14059">
                  <c:v>895.70971574364296</c:v>
                </c:pt>
                <c:pt idx="14060">
                  <c:v>895.77342651366496</c:v>
                </c:pt>
                <c:pt idx="14061">
                  <c:v>895.83713728368798</c:v>
                </c:pt>
                <c:pt idx="14062">
                  <c:v>895.90084805370998</c:v>
                </c:pt>
                <c:pt idx="14063">
                  <c:v>895.96455882373198</c:v>
                </c:pt>
                <c:pt idx="14064">
                  <c:v>896.028269593755</c:v>
                </c:pt>
                <c:pt idx="14065">
                  <c:v>896.091980363777</c:v>
                </c:pt>
                <c:pt idx="14066">
                  <c:v>896.155691133799</c:v>
                </c:pt>
                <c:pt idx="14067">
                  <c:v>896.21940190382202</c:v>
                </c:pt>
                <c:pt idx="14068">
                  <c:v>896.28311267384402</c:v>
                </c:pt>
                <c:pt idx="14069">
                  <c:v>896.34682344386601</c:v>
                </c:pt>
                <c:pt idx="14070">
                  <c:v>896.41053421388904</c:v>
                </c:pt>
                <c:pt idx="14071">
                  <c:v>896.47424498391103</c:v>
                </c:pt>
                <c:pt idx="14072">
                  <c:v>896.53795575393303</c:v>
                </c:pt>
                <c:pt idx="14073">
                  <c:v>896.60166652395606</c:v>
                </c:pt>
                <c:pt idx="14074">
                  <c:v>896.66537729397805</c:v>
                </c:pt>
                <c:pt idx="14075">
                  <c:v>896.72908806400005</c:v>
                </c:pt>
                <c:pt idx="14076">
                  <c:v>896.79279883402296</c:v>
                </c:pt>
                <c:pt idx="14077">
                  <c:v>896.85650960404496</c:v>
                </c:pt>
                <c:pt idx="14078">
                  <c:v>896.92022037406696</c:v>
                </c:pt>
                <c:pt idx="14079">
                  <c:v>896.98393114408998</c:v>
                </c:pt>
                <c:pt idx="14080">
                  <c:v>897.04764191411198</c:v>
                </c:pt>
                <c:pt idx="14081">
                  <c:v>897.11135268413398</c:v>
                </c:pt>
                <c:pt idx="14082">
                  <c:v>897.175063454157</c:v>
                </c:pt>
                <c:pt idx="14083">
                  <c:v>897.238774224179</c:v>
                </c:pt>
                <c:pt idx="14084">
                  <c:v>897.302484994201</c:v>
                </c:pt>
                <c:pt idx="14085">
                  <c:v>897.36619576422402</c:v>
                </c:pt>
                <c:pt idx="14086">
                  <c:v>897.42990653424602</c:v>
                </c:pt>
                <c:pt idx="14087">
                  <c:v>897.49361730426801</c:v>
                </c:pt>
                <c:pt idx="14088">
                  <c:v>897.55732807429104</c:v>
                </c:pt>
                <c:pt idx="14089">
                  <c:v>897.62103884431303</c:v>
                </c:pt>
                <c:pt idx="14090">
                  <c:v>897.68474961433503</c:v>
                </c:pt>
                <c:pt idx="14091">
                  <c:v>897.74846038435805</c:v>
                </c:pt>
                <c:pt idx="14092">
                  <c:v>897.81217115438005</c:v>
                </c:pt>
                <c:pt idx="14093">
                  <c:v>897.87588192440205</c:v>
                </c:pt>
                <c:pt idx="14094">
                  <c:v>897.93959269442496</c:v>
                </c:pt>
                <c:pt idx="14095">
                  <c:v>898.00330346444696</c:v>
                </c:pt>
                <c:pt idx="14096">
                  <c:v>898.06701423446896</c:v>
                </c:pt>
                <c:pt idx="14097">
                  <c:v>898.13072500449198</c:v>
                </c:pt>
                <c:pt idx="14098">
                  <c:v>898.19443577451398</c:v>
                </c:pt>
                <c:pt idx="14099">
                  <c:v>898.25814654453598</c:v>
                </c:pt>
                <c:pt idx="14100">
                  <c:v>898.321857314559</c:v>
                </c:pt>
                <c:pt idx="14101">
                  <c:v>898.385568084581</c:v>
                </c:pt>
                <c:pt idx="14102">
                  <c:v>898.44927885460299</c:v>
                </c:pt>
                <c:pt idx="14103">
                  <c:v>898.51298962462602</c:v>
                </c:pt>
                <c:pt idx="14104">
                  <c:v>898.57670039464801</c:v>
                </c:pt>
                <c:pt idx="14105">
                  <c:v>898.64041116467104</c:v>
                </c:pt>
                <c:pt idx="14106">
                  <c:v>898.70412193469303</c:v>
                </c:pt>
                <c:pt idx="14107">
                  <c:v>898.76783270471503</c:v>
                </c:pt>
                <c:pt idx="14108">
                  <c:v>898.83154347473806</c:v>
                </c:pt>
                <c:pt idx="14109">
                  <c:v>898.89525424476005</c:v>
                </c:pt>
                <c:pt idx="14110">
                  <c:v>898.95896501478205</c:v>
                </c:pt>
                <c:pt idx="14111">
                  <c:v>899.02267578480496</c:v>
                </c:pt>
                <c:pt idx="14112">
                  <c:v>899.08638655482696</c:v>
                </c:pt>
                <c:pt idx="14113">
                  <c:v>899.15009732484896</c:v>
                </c:pt>
                <c:pt idx="14114">
                  <c:v>899.21380809487198</c:v>
                </c:pt>
                <c:pt idx="14115">
                  <c:v>899.27751886489398</c:v>
                </c:pt>
                <c:pt idx="14116">
                  <c:v>899.34122963491598</c:v>
                </c:pt>
                <c:pt idx="14117">
                  <c:v>899.404940404939</c:v>
                </c:pt>
                <c:pt idx="14118">
                  <c:v>899.468651174961</c:v>
                </c:pt>
                <c:pt idx="14119">
                  <c:v>899.53236194498299</c:v>
                </c:pt>
                <c:pt idx="14120">
                  <c:v>899.59607271500602</c:v>
                </c:pt>
                <c:pt idx="14121">
                  <c:v>899.65978348502802</c:v>
                </c:pt>
                <c:pt idx="14122">
                  <c:v>899.72349425505001</c:v>
                </c:pt>
                <c:pt idx="14123">
                  <c:v>899.78720502507304</c:v>
                </c:pt>
                <c:pt idx="14124">
                  <c:v>899.85091579509503</c:v>
                </c:pt>
                <c:pt idx="14125">
                  <c:v>899.91462656511703</c:v>
                </c:pt>
                <c:pt idx="14126">
                  <c:v>899.97833733514005</c:v>
                </c:pt>
                <c:pt idx="14127">
                  <c:v>900.04204810516205</c:v>
                </c:pt>
                <c:pt idx="14128">
                  <c:v>900.10575887518405</c:v>
                </c:pt>
                <c:pt idx="14129">
                  <c:v>900.16946964520696</c:v>
                </c:pt>
                <c:pt idx="14130">
                  <c:v>900.23318041522896</c:v>
                </c:pt>
                <c:pt idx="14131">
                  <c:v>900.29689118525096</c:v>
                </c:pt>
                <c:pt idx="14132">
                  <c:v>900.36060195527398</c:v>
                </c:pt>
                <c:pt idx="14133">
                  <c:v>900.42431272529598</c:v>
                </c:pt>
                <c:pt idx="14134">
                  <c:v>900.48802349531798</c:v>
                </c:pt>
                <c:pt idx="14135">
                  <c:v>900.551734265341</c:v>
                </c:pt>
                <c:pt idx="14136">
                  <c:v>900.615445035363</c:v>
                </c:pt>
                <c:pt idx="14137">
                  <c:v>900.67915580538499</c:v>
                </c:pt>
                <c:pt idx="14138">
                  <c:v>900.74286657540802</c:v>
                </c:pt>
                <c:pt idx="14139">
                  <c:v>900.80657734543001</c:v>
                </c:pt>
                <c:pt idx="14140">
                  <c:v>900.87028811545201</c:v>
                </c:pt>
                <c:pt idx="14141">
                  <c:v>900.93399888547503</c:v>
                </c:pt>
                <c:pt idx="14142">
                  <c:v>900.99770965549703</c:v>
                </c:pt>
                <c:pt idx="14143">
                  <c:v>901.06142042551903</c:v>
                </c:pt>
                <c:pt idx="14144">
                  <c:v>901.12513119554205</c:v>
                </c:pt>
                <c:pt idx="14145">
                  <c:v>901.18884196556405</c:v>
                </c:pt>
                <c:pt idx="14146">
                  <c:v>901.25255273558605</c:v>
                </c:pt>
                <c:pt idx="14147">
                  <c:v>901.31626350560896</c:v>
                </c:pt>
                <c:pt idx="14148">
                  <c:v>901.37997427563096</c:v>
                </c:pt>
                <c:pt idx="14149">
                  <c:v>901.44368504565296</c:v>
                </c:pt>
                <c:pt idx="14150">
                  <c:v>901.50739581567598</c:v>
                </c:pt>
                <c:pt idx="14151">
                  <c:v>901.57110658569798</c:v>
                </c:pt>
                <c:pt idx="14152">
                  <c:v>901.63481735571997</c:v>
                </c:pt>
                <c:pt idx="14153">
                  <c:v>901.698528125743</c:v>
                </c:pt>
                <c:pt idx="14154">
                  <c:v>901.76223889576499</c:v>
                </c:pt>
                <c:pt idx="14155">
                  <c:v>901.82594966578699</c:v>
                </c:pt>
                <c:pt idx="14156">
                  <c:v>901.88966043581001</c:v>
                </c:pt>
                <c:pt idx="14157">
                  <c:v>901.95337120583201</c:v>
                </c:pt>
                <c:pt idx="14158">
                  <c:v>902.01708197585504</c:v>
                </c:pt>
                <c:pt idx="14159">
                  <c:v>902.08079274587703</c:v>
                </c:pt>
                <c:pt idx="14160">
                  <c:v>902.14450351589903</c:v>
                </c:pt>
                <c:pt idx="14161">
                  <c:v>902.20821428592205</c:v>
                </c:pt>
                <c:pt idx="14162">
                  <c:v>902.27192505594405</c:v>
                </c:pt>
                <c:pt idx="14163">
                  <c:v>902.33563582596605</c:v>
                </c:pt>
                <c:pt idx="14164">
                  <c:v>902.39934659598896</c:v>
                </c:pt>
                <c:pt idx="14165">
                  <c:v>902.46305736601096</c:v>
                </c:pt>
                <c:pt idx="14166">
                  <c:v>902.52676813603296</c:v>
                </c:pt>
                <c:pt idx="14167">
                  <c:v>902.59047890605598</c:v>
                </c:pt>
                <c:pt idx="14168">
                  <c:v>902.65418967607798</c:v>
                </c:pt>
                <c:pt idx="14169">
                  <c:v>902.71790044609997</c:v>
                </c:pt>
                <c:pt idx="14170">
                  <c:v>902.781611216123</c:v>
                </c:pt>
                <c:pt idx="14171">
                  <c:v>902.845321986145</c:v>
                </c:pt>
                <c:pt idx="14172">
                  <c:v>902.90903275616699</c:v>
                </c:pt>
                <c:pt idx="14173">
                  <c:v>902.97274352619002</c:v>
                </c:pt>
                <c:pt idx="14174">
                  <c:v>903.03645429621201</c:v>
                </c:pt>
                <c:pt idx="14175">
                  <c:v>903.10016506623401</c:v>
                </c:pt>
                <c:pt idx="14176">
                  <c:v>903.16387583625703</c:v>
                </c:pt>
                <c:pt idx="14177">
                  <c:v>903.22758660627903</c:v>
                </c:pt>
                <c:pt idx="14178">
                  <c:v>903.29129737630103</c:v>
                </c:pt>
                <c:pt idx="14179">
                  <c:v>903.35500814632405</c:v>
                </c:pt>
                <c:pt idx="14180">
                  <c:v>903.41871891634605</c:v>
                </c:pt>
                <c:pt idx="14181">
                  <c:v>903.48242968636805</c:v>
                </c:pt>
                <c:pt idx="14182">
                  <c:v>903.54614045639096</c:v>
                </c:pt>
                <c:pt idx="14183">
                  <c:v>903.60985122641296</c:v>
                </c:pt>
                <c:pt idx="14184">
                  <c:v>903.67356199643496</c:v>
                </c:pt>
                <c:pt idx="14185">
                  <c:v>903.73727276645798</c:v>
                </c:pt>
                <c:pt idx="14186">
                  <c:v>903.80098353647998</c:v>
                </c:pt>
                <c:pt idx="14187">
                  <c:v>903.86469430650197</c:v>
                </c:pt>
                <c:pt idx="14188">
                  <c:v>903.928405076525</c:v>
                </c:pt>
                <c:pt idx="14189">
                  <c:v>903.99211584654699</c:v>
                </c:pt>
                <c:pt idx="14190">
                  <c:v>904.05582661656899</c:v>
                </c:pt>
                <c:pt idx="14191">
                  <c:v>904.11953738659201</c:v>
                </c:pt>
                <c:pt idx="14192">
                  <c:v>904.18324815661401</c:v>
                </c:pt>
                <c:pt idx="14193">
                  <c:v>904.24695892663601</c:v>
                </c:pt>
                <c:pt idx="14194">
                  <c:v>904.31066969665903</c:v>
                </c:pt>
                <c:pt idx="14195">
                  <c:v>904.37438046668103</c:v>
                </c:pt>
                <c:pt idx="14196">
                  <c:v>904.43809123670303</c:v>
                </c:pt>
                <c:pt idx="14197">
                  <c:v>904.50180200672605</c:v>
                </c:pt>
                <c:pt idx="14198">
                  <c:v>904.56551277674805</c:v>
                </c:pt>
                <c:pt idx="14199">
                  <c:v>904.62922354677005</c:v>
                </c:pt>
                <c:pt idx="14200">
                  <c:v>904.69293431679296</c:v>
                </c:pt>
                <c:pt idx="14201">
                  <c:v>904.75664508681496</c:v>
                </c:pt>
                <c:pt idx="14202">
                  <c:v>904.82035585683695</c:v>
                </c:pt>
                <c:pt idx="14203">
                  <c:v>904.88406662685998</c:v>
                </c:pt>
                <c:pt idx="14204">
                  <c:v>904.94777739688197</c:v>
                </c:pt>
                <c:pt idx="14205">
                  <c:v>905.01148816690397</c:v>
                </c:pt>
                <c:pt idx="14206">
                  <c:v>905.07519893692699</c:v>
                </c:pt>
                <c:pt idx="14207">
                  <c:v>905.13890970694899</c:v>
                </c:pt>
                <c:pt idx="14208">
                  <c:v>905.20262047697099</c:v>
                </c:pt>
                <c:pt idx="14209">
                  <c:v>905.26633124699401</c:v>
                </c:pt>
                <c:pt idx="14210">
                  <c:v>905.33004201701601</c:v>
                </c:pt>
                <c:pt idx="14211">
                  <c:v>905.39375278703903</c:v>
                </c:pt>
                <c:pt idx="14212">
                  <c:v>905.45746355706103</c:v>
                </c:pt>
                <c:pt idx="14213">
                  <c:v>905.52117432708303</c:v>
                </c:pt>
                <c:pt idx="14214">
                  <c:v>905.58488509710605</c:v>
                </c:pt>
                <c:pt idx="14215">
                  <c:v>905.64859586712805</c:v>
                </c:pt>
                <c:pt idx="14216">
                  <c:v>905.71230663715005</c:v>
                </c:pt>
                <c:pt idx="14217">
                  <c:v>905.77601740717296</c:v>
                </c:pt>
                <c:pt idx="14218">
                  <c:v>905.83972817719496</c:v>
                </c:pt>
                <c:pt idx="14219">
                  <c:v>905.90343894721696</c:v>
                </c:pt>
                <c:pt idx="14220">
                  <c:v>905.96714971723998</c:v>
                </c:pt>
                <c:pt idx="14221">
                  <c:v>906.03086048726198</c:v>
                </c:pt>
                <c:pt idx="14222">
                  <c:v>906.09457125728397</c:v>
                </c:pt>
                <c:pt idx="14223">
                  <c:v>906.158282027307</c:v>
                </c:pt>
                <c:pt idx="14224">
                  <c:v>906.22199279732899</c:v>
                </c:pt>
                <c:pt idx="14225">
                  <c:v>906.28570356735099</c:v>
                </c:pt>
                <c:pt idx="14226">
                  <c:v>906.34941433737401</c:v>
                </c:pt>
                <c:pt idx="14227">
                  <c:v>906.41312510739601</c:v>
                </c:pt>
                <c:pt idx="14228">
                  <c:v>906.47683587741801</c:v>
                </c:pt>
                <c:pt idx="14229">
                  <c:v>906.54054664744103</c:v>
                </c:pt>
                <c:pt idx="14230">
                  <c:v>906.60425741746303</c:v>
                </c:pt>
                <c:pt idx="14231">
                  <c:v>906.66796818748503</c:v>
                </c:pt>
                <c:pt idx="14232">
                  <c:v>906.73167895750805</c:v>
                </c:pt>
                <c:pt idx="14233">
                  <c:v>906.79538972753005</c:v>
                </c:pt>
                <c:pt idx="14234">
                  <c:v>906.85910049755205</c:v>
                </c:pt>
                <c:pt idx="14235">
                  <c:v>906.92281126757496</c:v>
                </c:pt>
                <c:pt idx="14236">
                  <c:v>906.98652203759696</c:v>
                </c:pt>
                <c:pt idx="14237">
                  <c:v>907.05023280761895</c:v>
                </c:pt>
                <c:pt idx="14238">
                  <c:v>907.11394357764198</c:v>
                </c:pt>
                <c:pt idx="14239">
                  <c:v>907.17765434766397</c:v>
                </c:pt>
                <c:pt idx="14240">
                  <c:v>907.24136511768597</c:v>
                </c:pt>
                <c:pt idx="14241">
                  <c:v>907.30507588770899</c:v>
                </c:pt>
                <c:pt idx="14242">
                  <c:v>907.36878665773099</c:v>
                </c:pt>
                <c:pt idx="14243">
                  <c:v>907.43249742775299</c:v>
                </c:pt>
                <c:pt idx="14244">
                  <c:v>907.49620819777601</c:v>
                </c:pt>
                <c:pt idx="14245">
                  <c:v>907.55991896779801</c:v>
                </c:pt>
                <c:pt idx="14246">
                  <c:v>907.62362973782001</c:v>
                </c:pt>
                <c:pt idx="14247">
                  <c:v>907.68734050784303</c:v>
                </c:pt>
                <c:pt idx="14248">
                  <c:v>907.75105127786503</c:v>
                </c:pt>
                <c:pt idx="14249">
                  <c:v>907.81476204788703</c:v>
                </c:pt>
                <c:pt idx="14250">
                  <c:v>907.87847281791005</c:v>
                </c:pt>
                <c:pt idx="14251">
                  <c:v>907.94218358793205</c:v>
                </c:pt>
                <c:pt idx="14252">
                  <c:v>908.00589435795405</c:v>
                </c:pt>
                <c:pt idx="14253">
                  <c:v>908.06960512797696</c:v>
                </c:pt>
                <c:pt idx="14254">
                  <c:v>908.13331589799895</c:v>
                </c:pt>
                <c:pt idx="14255">
                  <c:v>908.19702666802095</c:v>
                </c:pt>
                <c:pt idx="14256">
                  <c:v>908.26073743804398</c:v>
                </c:pt>
                <c:pt idx="14257">
                  <c:v>908.32444820806597</c:v>
                </c:pt>
                <c:pt idx="14258">
                  <c:v>908.38815897808797</c:v>
                </c:pt>
                <c:pt idx="14259">
                  <c:v>908.45186974811099</c:v>
                </c:pt>
                <c:pt idx="14260">
                  <c:v>908.51558051813299</c:v>
                </c:pt>
                <c:pt idx="14261">
                  <c:v>908.57929128815499</c:v>
                </c:pt>
                <c:pt idx="14262">
                  <c:v>908.64300205817801</c:v>
                </c:pt>
                <c:pt idx="14263">
                  <c:v>908.70671282820001</c:v>
                </c:pt>
                <c:pt idx="14264">
                  <c:v>908.77042359822303</c:v>
                </c:pt>
                <c:pt idx="14265">
                  <c:v>908.83413436824503</c:v>
                </c:pt>
                <c:pt idx="14266">
                  <c:v>908.89784513826703</c:v>
                </c:pt>
                <c:pt idx="14267">
                  <c:v>908.96155590829005</c:v>
                </c:pt>
                <c:pt idx="14268">
                  <c:v>909.02526667831205</c:v>
                </c:pt>
                <c:pt idx="14269">
                  <c:v>909.08897744833405</c:v>
                </c:pt>
                <c:pt idx="14270">
                  <c:v>909.15268821835696</c:v>
                </c:pt>
                <c:pt idx="14271">
                  <c:v>909.21639898837896</c:v>
                </c:pt>
                <c:pt idx="14272">
                  <c:v>909.28010975840095</c:v>
                </c:pt>
                <c:pt idx="14273">
                  <c:v>909.34382052842398</c:v>
                </c:pt>
                <c:pt idx="14274">
                  <c:v>909.40753129844597</c:v>
                </c:pt>
                <c:pt idx="14275">
                  <c:v>909.47124206846797</c:v>
                </c:pt>
                <c:pt idx="14276">
                  <c:v>909.53495283849099</c:v>
                </c:pt>
                <c:pt idx="14277">
                  <c:v>909.59866360851299</c:v>
                </c:pt>
                <c:pt idx="14278">
                  <c:v>909.66237437853499</c:v>
                </c:pt>
                <c:pt idx="14279">
                  <c:v>909.72608514855801</c:v>
                </c:pt>
                <c:pt idx="14280">
                  <c:v>909.78979591858001</c:v>
                </c:pt>
                <c:pt idx="14281">
                  <c:v>909.85350668860201</c:v>
                </c:pt>
                <c:pt idx="14282">
                  <c:v>909.91721745862503</c:v>
                </c:pt>
                <c:pt idx="14283">
                  <c:v>909.98092822864703</c:v>
                </c:pt>
                <c:pt idx="14284">
                  <c:v>910.04463899866903</c:v>
                </c:pt>
                <c:pt idx="14285">
                  <c:v>910.10834976869205</c:v>
                </c:pt>
                <c:pt idx="14286">
                  <c:v>910.17206053871405</c:v>
                </c:pt>
                <c:pt idx="14287">
                  <c:v>910.23577130873605</c:v>
                </c:pt>
                <c:pt idx="14288">
                  <c:v>910.29948207875896</c:v>
                </c:pt>
                <c:pt idx="14289">
                  <c:v>910.36319284878095</c:v>
                </c:pt>
                <c:pt idx="14290">
                  <c:v>910.42690361880295</c:v>
                </c:pt>
                <c:pt idx="14291">
                  <c:v>910.49061438882597</c:v>
                </c:pt>
                <c:pt idx="14292">
                  <c:v>910.55432515884797</c:v>
                </c:pt>
                <c:pt idx="14293">
                  <c:v>910.61803592886997</c:v>
                </c:pt>
                <c:pt idx="14294">
                  <c:v>910.68174669889299</c:v>
                </c:pt>
                <c:pt idx="14295">
                  <c:v>910.74545746891499</c:v>
                </c:pt>
                <c:pt idx="14296">
                  <c:v>910.80916823893699</c:v>
                </c:pt>
                <c:pt idx="14297">
                  <c:v>910.87287900896001</c:v>
                </c:pt>
                <c:pt idx="14298">
                  <c:v>910.93658977898201</c:v>
                </c:pt>
                <c:pt idx="14299">
                  <c:v>911.00030054900401</c:v>
                </c:pt>
                <c:pt idx="14300">
                  <c:v>911.06401131902703</c:v>
                </c:pt>
                <c:pt idx="14301">
                  <c:v>911.12772208904903</c:v>
                </c:pt>
                <c:pt idx="14302">
                  <c:v>911.19143285907103</c:v>
                </c:pt>
                <c:pt idx="14303">
                  <c:v>911.25514362909405</c:v>
                </c:pt>
                <c:pt idx="14304">
                  <c:v>911.31885439911605</c:v>
                </c:pt>
                <c:pt idx="14305">
                  <c:v>911.38256516913805</c:v>
                </c:pt>
                <c:pt idx="14306">
                  <c:v>911.44627593916096</c:v>
                </c:pt>
                <c:pt idx="14307">
                  <c:v>911.50998670918295</c:v>
                </c:pt>
                <c:pt idx="14308">
                  <c:v>911.57369747920495</c:v>
                </c:pt>
                <c:pt idx="14309">
                  <c:v>911.63740824922797</c:v>
                </c:pt>
                <c:pt idx="14310">
                  <c:v>911.70111901924997</c:v>
                </c:pt>
                <c:pt idx="14311">
                  <c:v>911.76482978927197</c:v>
                </c:pt>
                <c:pt idx="14312">
                  <c:v>911.82854055929499</c:v>
                </c:pt>
                <c:pt idx="14313">
                  <c:v>911.89225132931699</c:v>
                </c:pt>
                <c:pt idx="14314">
                  <c:v>911.95596209933899</c:v>
                </c:pt>
                <c:pt idx="14315">
                  <c:v>912.01967286936201</c:v>
                </c:pt>
                <c:pt idx="14316">
                  <c:v>912.08338363938401</c:v>
                </c:pt>
                <c:pt idx="14317">
                  <c:v>912.14709440940703</c:v>
                </c:pt>
                <c:pt idx="14318">
                  <c:v>912.21080517942903</c:v>
                </c:pt>
                <c:pt idx="14319">
                  <c:v>912.27451594945103</c:v>
                </c:pt>
                <c:pt idx="14320">
                  <c:v>912.33822671947405</c:v>
                </c:pt>
                <c:pt idx="14321">
                  <c:v>912.40193748949605</c:v>
                </c:pt>
                <c:pt idx="14322">
                  <c:v>912.46564825951805</c:v>
                </c:pt>
                <c:pt idx="14323">
                  <c:v>912.52935902954096</c:v>
                </c:pt>
                <c:pt idx="14324">
                  <c:v>912.59306979956295</c:v>
                </c:pt>
                <c:pt idx="14325">
                  <c:v>912.65678056958495</c:v>
                </c:pt>
                <c:pt idx="14326">
                  <c:v>912.72049133960797</c:v>
                </c:pt>
                <c:pt idx="14327">
                  <c:v>912.78420210962997</c:v>
                </c:pt>
                <c:pt idx="14328">
                  <c:v>912.84791287965197</c:v>
                </c:pt>
                <c:pt idx="14329">
                  <c:v>912.91162364967499</c:v>
                </c:pt>
                <c:pt idx="14330">
                  <c:v>912.97533441969699</c:v>
                </c:pt>
                <c:pt idx="14331">
                  <c:v>913.03904518971899</c:v>
                </c:pt>
                <c:pt idx="14332">
                  <c:v>913.10275595974201</c:v>
                </c:pt>
                <c:pt idx="14333">
                  <c:v>913.16646672976401</c:v>
                </c:pt>
                <c:pt idx="14334">
                  <c:v>913.23017749978601</c:v>
                </c:pt>
                <c:pt idx="14335">
                  <c:v>913.29388826980903</c:v>
                </c:pt>
                <c:pt idx="14336">
                  <c:v>913.35759903983103</c:v>
                </c:pt>
                <c:pt idx="14337">
                  <c:v>913.42130980985303</c:v>
                </c:pt>
                <c:pt idx="14338">
                  <c:v>913.48502057987605</c:v>
                </c:pt>
                <c:pt idx="14339">
                  <c:v>913.54873134989805</c:v>
                </c:pt>
                <c:pt idx="14340">
                  <c:v>913.61244211992005</c:v>
                </c:pt>
                <c:pt idx="14341">
                  <c:v>913.67615288994295</c:v>
                </c:pt>
                <c:pt idx="14342">
                  <c:v>913.73986365996495</c:v>
                </c:pt>
                <c:pt idx="14343">
                  <c:v>913.80357442998695</c:v>
                </c:pt>
                <c:pt idx="14344">
                  <c:v>913.86728520000997</c:v>
                </c:pt>
                <c:pt idx="14345">
                  <c:v>913.93099597003197</c:v>
                </c:pt>
                <c:pt idx="14346">
                  <c:v>913.99470674005397</c:v>
                </c:pt>
                <c:pt idx="14347">
                  <c:v>914.05841751007699</c:v>
                </c:pt>
                <c:pt idx="14348">
                  <c:v>914.12212828009899</c:v>
                </c:pt>
                <c:pt idx="14349">
                  <c:v>914.18583905012099</c:v>
                </c:pt>
                <c:pt idx="14350">
                  <c:v>914.24954982014401</c:v>
                </c:pt>
                <c:pt idx="14351">
                  <c:v>914.31326059016601</c:v>
                </c:pt>
                <c:pt idx="14352">
                  <c:v>914.37697136018801</c:v>
                </c:pt>
                <c:pt idx="14353">
                  <c:v>914.44068213021103</c:v>
                </c:pt>
                <c:pt idx="14354">
                  <c:v>914.50439290023303</c:v>
                </c:pt>
                <c:pt idx="14355">
                  <c:v>914.56810367025503</c:v>
                </c:pt>
                <c:pt idx="14356">
                  <c:v>914.63181444027805</c:v>
                </c:pt>
                <c:pt idx="14357">
                  <c:v>914.69552521030005</c:v>
                </c:pt>
                <c:pt idx="14358">
                  <c:v>914.75923598032205</c:v>
                </c:pt>
                <c:pt idx="14359">
                  <c:v>914.82294675034495</c:v>
                </c:pt>
                <c:pt idx="14360">
                  <c:v>914.88665752036695</c:v>
                </c:pt>
                <c:pt idx="14361">
                  <c:v>914.95036829038895</c:v>
                </c:pt>
                <c:pt idx="14362">
                  <c:v>915.01407906041197</c:v>
                </c:pt>
                <c:pt idx="14363">
                  <c:v>915.07778983043397</c:v>
                </c:pt>
                <c:pt idx="14364">
                  <c:v>915.14150060045597</c:v>
                </c:pt>
                <c:pt idx="14365">
                  <c:v>915.20521137047899</c:v>
                </c:pt>
                <c:pt idx="14366">
                  <c:v>915.26892214050099</c:v>
                </c:pt>
                <c:pt idx="14367">
                  <c:v>915.33263291052299</c:v>
                </c:pt>
                <c:pt idx="14368">
                  <c:v>915.39634368054601</c:v>
                </c:pt>
                <c:pt idx="14369">
                  <c:v>915.46005445056801</c:v>
                </c:pt>
                <c:pt idx="14370">
                  <c:v>915.52376522059103</c:v>
                </c:pt>
                <c:pt idx="14371">
                  <c:v>915.58747599061303</c:v>
                </c:pt>
                <c:pt idx="14372">
                  <c:v>915.65118676063503</c:v>
                </c:pt>
                <c:pt idx="14373">
                  <c:v>915.71489753065805</c:v>
                </c:pt>
                <c:pt idx="14374">
                  <c:v>915.77860830068005</c:v>
                </c:pt>
                <c:pt idx="14375">
                  <c:v>915.84231907070205</c:v>
                </c:pt>
                <c:pt idx="14376">
                  <c:v>915.90602984072495</c:v>
                </c:pt>
                <c:pt idx="14377">
                  <c:v>915.96974061074695</c:v>
                </c:pt>
                <c:pt idx="14378">
                  <c:v>916.03345138076895</c:v>
                </c:pt>
                <c:pt idx="14379">
                  <c:v>916.09716215079197</c:v>
                </c:pt>
                <c:pt idx="14380">
                  <c:v>916.16087292081397</c:v>
                </c:pt>
                <c:pt idx="14381">
                  <c:v>916.22458369083597</c:v>
                </c:pt>
                <c:pt idx="14382">
                  <c:v>916.28829446085899</c:v>
                </c:pt>
                <c:pt idx="14383">
                  <c:v>916.35200523088099</c:v>
                </c:pt>
                <c:pt idx="14384">
                  <c:v>916.41571600090299</c:v>
                </c:pt>
                <c:pt idx="14385">
                  <c:v>916.47942677092601</c:v>
                </c:pt>
                <c:pt idx="14386">
                  <c:v>916.54313754094801</c:v>
                </c:pt>
                <c:pt idx="14387">
                  <c:v>916.60684831097001</c:v>
                </c:pt>
                <c:pt idx="14388">
                  <c:v>916.67055908099303</c:v>
                </c:pt>
                <c:pt idx="14389">
                  <c:v>916.73426985101503</c:v>
                </c:pt>
                <c:pt idx="14390">
                  <c:v>916.79798062103703</c:v>
                </c:pt>
                <c:pt idx="14391">
                  <c:v>916.86169139106005</c:v>
                </c:pt>
                <c:pt idx="14392">
                  <c:v>916.92540216108205</c:v>
                </c:pt>
                <c:pt idx="14393">
                  <c:v>916.98911293110405</c:v>
                </c:pt>
                <c:pt idx="14394">
                  <c:v>917.05282370112695</c:v>
                </c:pt>
                <c:pt idx="14395">
                  <c:v>917.11653447114895</c:v>
                </c:pt>
                <c:pt idx="14396">
                  <c:v>917.18024524117095</c:v>
                </c:pt>
                <c:pt idx="14397">
                  <c:v>917.24395601119397</c:v>
                </c:pt>
                <c:pt idx="14398">
                  <c:v>917.30766678121597</c:v>
                </c:pt>
                <c:pt idx="14399">
                  <c:v>917.37137755123797</c:v>
                </c:pt>
                <c:pt idx="14400">
                  <c:v>917.43508832126099</c:v>
                </c:pt>
                <c:pt idx="14401">
                  <c:v>917.49879909128299</c:v>
                </c:pt>
                <c:pt idx="14402">
                  <c:v>917.56250986130499</c:v>
                </c:pt>
                <c:pt idx="14403">
                  <c:v>917.62622063132801</c:v>
                </c:pt>
                <c:pt idx="14404">
                  <c:v>917.68993140135001</c:v>
                </c:pt>
                <c:pt idx="14405">
                  <c:v>917.75364217137201</c:v>
                </c:pt>
                <c:pt idx="14406">
                  <c:v>917.81735294139503</c:v>
                </c:pt>
                <c:pt idx="14407">
                  <c:v>917.88106371141703</c:v>
                </c:pt>
                <c:pt idx="14408">
                  <c:v>917.94477448143903</c:v>
                </c:pt>
                <c:pt idx="14409">
                  <c:v>918.00848525146205</c:v>
                </c:pt>
                <c:pt idx="14410">
                  <c:v>918.07219602148405</c:v>
                </c:pt>
                <c:pt idx="14411">
                  <c:v>918.13590679150605</c:v>
                </c:pt>
                <c:pt idx="14412">
                  <c:v>918.19961756152895</c:v>
                </c:pt>
                <c:pt idx="14413">
                  <c:v>918.26332833155095</c:v>
                </c:pt>
                <c:pt idx="14414">
                  <c:v>918.32703910157295</c:v>
                </c:pt>
                <c:pt idx="14415">
                  <c:v>918.39074987159597</c:v>
                </c:pt>
                <c:pt idx="14416">
                  <c:v>918.45446064161797</c:v>
                </c:pt>
                <c:pt idx="14417">
                  <c:v>918.51817141163997</c:v>
                </c:pt>
                <c:pt idx="14418">
                  <c:v>918.58188218166299</c:v>
                </c:pt>
                <c:pt idx="14419">
                  <c:v>918.64559295168499</c:v>
                </c:pt>
                <c:pt idx="14420">
                  <c:v>918.70930372170699</c:v>
                </c:pt>
                <c:pt idx="14421">
                  <c:v>918.77301449173001</c:v>
                </c:pt>
                <c:pt idx="14422">
                  <c:v>918.83672526175201</c:v>
                </c:pt>
                <c:pt idx="14423">
                  <c:v>918.90043603177503</c:v>
                </c:pt>
                <c:pt idx="14424">
                  <c:v>918.96414680179703</c:v>
                </c:pt>
                <c:pt idx="14425">
                  <c:v>919.02785757181903</c:v>
                </c:pt>
                <c:pt idx="14426">
                  <c:v>919.09156834184205</c:v>
                </c:pt>
                <c:pt idx="14427">
                  <c:v>919.15527911186405</c:v>
                </c:pt>
                <c:pt idx="14428">
                  <c:v>919.21898988188605</c:v>
                </c:pt>
                <c:pt idx="14429">
                  <c:v>919.28270065190895</c:v>
                </c:pt>
                <c:pt idx="14430">
                  <c:v>919.34641142193095</c:v>
                </c:pt>
                <c:pt idx="14431">
                  <c:v>919.41012219195295</c:v>
                </c:pt>
                <c:pt idx="14432">
                  <c:v>919.47383296197597</c:v>
                </c:pt>
                <c:pt idx="14433">
                  <c:v>919.53754373199797</c:v>
                </c:pt>
                <c:pt idx="14434">
                  <c:v>919.60125450201997</c:v>
                </c:pt>
                <c:pt idx="14435">
                  <c:v>919.66496527204299</c:v>
                </c:pt>
                <c:pt idx="14436">
                  <c:v>919.72867604206499</c:v>
                </c:pt>
                <c:pt idx="14437">
                  <c:v>919.79238681208699</c:v>
                </c:pt>
                <c:pt idx="14438">
                  <c:v>919.85609758211001</c:v>
                </c:pt>
                <c:pt idx="14439">
                  <c:v>919.91980835213201</c:v>
                </c:pt>
                <c:pt idx="14440">
                  <c:v>919.98351912215401</c:v>
                </c:pt>
                <c:pt idx="14441">
                  <c:v>920.04722989217703</c:v>
                </c:pt>
                <c:pt idx="14442">
                  <c:v>920.11094066219903</c:v>
                </c:pt>
                <c:pt idx="14443">
                  <c:v>920.17465143222103</c:v>
                </c:pt>
                <c:pt idx="14444">
                  <c:v>920.23836220224405</c:v>
                </c:pt>
                <c:pt idx="14445">
                  <c:v>920.30207297226605</c:v>
                </c:pt>
                <c:pt idx="14446">
                  <c:v>920.36578374228804</c:v>
                </c:pt>
                <c:pt idx="14447">
                  <c:v>920.42949451231095</c:v>
                </c:pt>
                <c:pt idx="14448">
                  <c:v>920.49320528233295</c:v>
                </c:pt>
                <c:pt idx="14449">
                  <c:v>920.55691605235495</c:v>
                </c:pt>
                <c:pt idx="14450">
                  <c:v>920.62062682237797</c:v>
                </c:pt>
                <c:pt idx="14451">
                  <c:v>920.68433759239997</c:v>
                </c:pt>
                <c:pt idx="14452">
                  <c:v>920.74804836242197</c:v>
                </c:pt>
                <c:pt idx="14453">
                  <c:v>920.81175913244499</c:v>
                </c:pt>
                <c:pt idx="14454">
                  <c:v>920.87546990246699</c:v>
                </c:pt>
                <c:pt idx="14455">
                  <c:v>920.93918067248899</c:v>
                </c:pt>
                <c:pt idx="14456">
                  <c:v>921.00289144251201</c:v>
                </c:pt>
                <c:pt idx="14457">
                  <c:v>921.06660221253401</c:v>
                </c:pt>
                <c:pt idx="14458">
                  <c:v>921.13031298255601</c:v>
                </c:pt>
                <c:pt idx="14459">
                  <c:v>921.19402375257903</c:v>
                </c:pt>
                <c:pt idx="14460">
                  <c:v>921.25773452260103</c:v>
                </c:pt>
                <c:pt idx="14461">
                  <c:v>921.32144529262303</c:v>
                </c:pt>
                <c:pt idx="14462">
                  <c:v>921.38515606264605</c:v>
                </c:pt>
                <c:pt idx="14463">
                  <c:v>921.44886683266805</c:v>
                </c:pt>
                <c:pt idx="14464">
                  <c:v>921.51257760269004</c:v>
                </c:pt>
                <c:pt idx="14465">
                  <c:v>921.57628837271295</c:v>
                </c:pt>
                <c:pt idx="14466">
                  <c:v>921.63999914273495</c:v>
                </c:pt>
                <c:pt idx="14467">
                  <c:v>921.70370991275695</c:v>
                </c:pt>
                <c:pt idx="14468">
                  <c:v>921.76742068277997</c:v>
                </c:pt>
                <c:pt idx="14469">
                  <c:v>921.83113145280197</c:v>
                </c:pt>
                <c:pt idx="14470">
                  <c:v>921.89484222282397</c:v>
                </c:pt>
                <c:pt idx="14471">
                  <c:v>921.95855299284699</c:v>
                </c:pt>
                <c:pt idx="14472">
                  <c:v>922.02226376286899</c:v>
                </c:pt>
                <c:pt idx="14473">
                  <c:v>922.08597453289099</c:v>
                </c:pt>
                <c:pt idx="14474">
                  <c:v>922.14968530291401</c:v>
                </c:pt>
                <c:pt idx="14475">
                  <c:v>922.21339607293601</c:v>
                </c:pt>
                <c:pt idx="14476">
                  <c:v>922.27710684295903</c:v>
                </c:pt>
                <c:pt idx="14477">
                  <c:v>922.34081761298103</c:v>
                </c:pt>
                <c:pt idx="14478">
                  <c:v>922.40452838300303</c:v>
                </c:pt>
                <c:pt idx="14479">
                  <c:v>922.46823915302605</c:v>
                </c:pt>
                <c:pt idx="14480">
                  <c:v>922.53194992304805</c:v>
                </c:pt>
                <c:pt idx="14481">
                  <c:v>922.59566069307004</c:v>
                </c:pt>
                <c:pt idx="14482">
                  <c:v>922.65937146309295</c:v>
                </c:pt>
                <c:pt idx="14483">
                  <c:v>922.72308223311495</c:v>
                </c:pt>
                <c:pt idx="14484">
                  <c:v>922.78679300313695</c:v>
                </c:pt>
                <c:pt idx="14485">
                  <c:v>922.85050377315997</c:v>
                </c:pt>
                <c:pt idx="14486">
                  <c:v>922.91421454318197</c:v>
                </c:pt>
                <c:pt idx="14487">
                  <c:v>922.97792531320397</c:v>
                </c:pt>
                <c:pt idx="14488">
                  <c:v>923.04163608322699</c:v>
                </c:pt>
                <c:pt idx="14489">
                  <c:v>923.10534685324899</c:v>
                </c:pt>
                <c:pt idx="14490">
                  <c:v>923.16905762327099</c:v>
                </c:pt>
                <c:pt idx="14491">
                  <c:v>923.23276839329401</c:v>
                </c:pt>
                <c:pt idx="14492">
                  <c:v>923.29647916331601</c:v>
                </c:pt>
                <c:pt idx="14493">
                  <c:v>923.36018993333801</c:v>
                </c:pt>
                <c:pt idx="14494">
                  <c:v>923.42390070336103</c:v>
                </c:pt>
                <c:pt idx="14495">
                  <c:v>923.48761147338303</c:v>
                </c:pt>
                <c:pt idx="14496">
                  <c:v>923.55132224340502</c:v>
                </c:pt>
                <c:pt idx="14497">
                  <c:v>923.61503301342805</c:v>
                </c:pt>
                <c:pt idx="14498">
                  <c:v>923.67874378345005</c:v>
                </c:pt>
                <c:pt idx="14499">
                  <c:v>923.74245455347204</c:v>
                </c:pt>
                <c:pt idx="14500">
                  <c:v>923.80616532349495</c:v>
                </c:pt>
                <c:pt idx="14501">
                  <c:v>923.86987609351695</c:v>
                </c:pt>
                <c:pt idx="14502">
                  <c:v>923.93358686353895</c:v>
                </c:pt>
                <c:pt idx="14503">
                  <c:v>923.99729763356197</c:v>
                </c:pt>
                <c:pt idx="14504">
                  <c:v>924.06100840358397</c:v>
                </c:pt>
                <c:pt idx="14505">
                  <c:v>924.12471917360597</c:v>
                </c:pt>
                <c:pt idx="14506">
                  <c:v>924.18842994362899</c:v>
                </c:pt>
                <c:pt idx="14507">
                  <c:v>924.25214071365099</c:v>
                </c:pt>
                <c:pt idx="14508">
                  <c:v>924.31585148367299</c:v>
                </c:pt>
                <c:pt idx="14509">
                  <c:v>924.37956225369601</c:v>
                </c:pt>
                <c:pt idx="14510">
                  <c:v>924.44327302371801</c:v>
                </c:pt>
                <c:pt idx="14511">
                  <c:v>924.50698379374001</c:v>
                </c:pt>
                <c:pt idx="14512">
                  <c:v>924.57069456376303</c:v>
                </c:pt>
                <c:pt idx="14513">
                  <c:v>924.63440533378503</c:v>
                </c:pt>
                <c:pt idx="14514">
                  <c:v>924.69811610380702</c:v>
                </c:pt>
                <c:pt idx="14515">
                  <c:v>924.76182687383005</c:v>
                </c:pt>
                <c:pt idx="14516">
                  <c:v>924.82553764385204</c:v>
                </c:pt>
                <c:pt idx="14517">
                  <c:v>924.88924841387404</c:v>
                </c:pt>
                <c:pt idx="14518">
                  <c:v>924.95295918389695</c:v>
                </c:pt>
                <c:pt idx="14519">
                  <c:v>925.01666995391895</c:v>
                </c:pt>
                <c:pt idx="14520">
                  <c:v>925.08038072394095</c:v>
                </c:pt>
                <c:pt idx="14521">
                  <c:v>925.14409149396397</c:v>
                </c:pt>
                <c:pt idx="14522">
                  <c:v>925.20780226398597</c:v>
                </c:pt>
                <c:pt idx="14523">
                  <c:v>925.27151303400797</c:v>
                </c:pt>
                <c:pt idx="14524">
                  <c:v>925.33522380403099</c:v>
                </c:pt>
                <c:pt idx="14525">
                  <c:v>925.39893457405299</c:v>
                </c:pt>
                <c:pt idx="14526">
                  <c:v>925.46264534407499</c:v>
                </c:pt>
                <c:pt idx="14527">
                  <c:v>925.52635611409801</c:v>
                </c:pt>
                <c:pt idx="14528">
                  <c:v>925.59006688412001</c:v>
                </c:pt>
                <c:pt idx="14529">
                  <c:v>925.65377765414303</c:v>
                </c:pt>
                <c:pt idx="14530">
                  <c:v>925.71748842416503</c:v>
                </c:pt>
                <c:pt idx="14531">
                  <c:v>925.78119919418702</c:v>
                </c:pt>
                <c:pt idx="14532">
                  <c:v>925.84490996421005</c:v>
                </c:pt>
                <c:pt idx="14533">
                  <c:v>925.90862073423204</c:v>
                </c:pt>
                <c:pt idx="14534">
                  <c:v>925.97233150425404</c:v>
                </c:pt>
                <c:pt idx="14535">
                  <c:v>926.03604227427695</c:v>
                </c:pt>
                <c:pt idx="14536">
                  <c:v>926.09975304429895</c:v>
                </c:pt>
                <c:pt idx="14537">
                  <c:v>926.16346381432095</c:v>
                </c:pt>
                <c:pt idx="14538">
                  <c:v>926.22717458434397</c:v>
                </c:pt>
                <c:pt idx="14539">
                  <c:v>926.29088535436597</c:v>
                </c:pt>
                <c:pt idx="14540">
                  <c:v>926.35459612438797</c:v>
                </c:pt>
                <c:pt idx="14541">
                  <c:v>926.41830689441099</c:v>
                </c:pt>
                <c:pt idx="14542">
                  <c:v>926.48201766443299</c:v>
                </c:pt>
                <c:pt idx="14543">
                  <c:v>926.54572843445499</c:v>
                </c:pt>
                <c:pt idx="14544">
                  <c:v>926.60943920447801</c:v>
                </c:pt>
                <c:pt idx="14545">
                  <c:v>926.67314997450001</c:v>
                </c:pt>
                <c:pt idx="14546">
                  <c:v>926.73686074452201</c:v>
                </c:pt>
                <c:pt idx="14547">
                  <c:v>926.80057151454503</c:v>
                </c:pt>
                <c:pt idx="14548">
                  <c:v>926.86428228456703</c:v>
                </c:pt>
                <c:pt idx="14549">
                  <c:v>926.92799305458902</c:v>
                </c:pt>
                <c:pt idx="14550">
                  <c:v>926.99170382461205</c:v>
                </c:pt>
                <c:pt idx="14551">
                  <c:v>927.05541459463404</c:v>
                </c:pt>
                <c:pt idx="14552">
                  <c:v>927.11912536465604</c:v>
                </c:pt>
                <c:pt idx="14553">
                  <c:v>927.18283613467895</c:v>
                </c:pt>
                <c:pt idx="14554">
                  <c:v>927.24654690470095</c:v>
                </c:pt>
                <c:pt idx="14555">
                  <c:v>927.31025767472295</c:v>
                </c:pt>
                <c:pt idx="14556">
                  <c:v>927.37396844474597</c:v>
                </c:pt>
                <c:pt idx="14557">
                  <c:v>927.43767921476797</c:v>
                </c:pt>
                <c:pt idx="14558">
                  <c:v>927.50138998478997</c:v>
                </c:pt>
                <c:pt idx="14559">
                  <c:v>927.56510075481299</c:v>
                </c:pt>
                <c:pt idx="14560">
                  <c:v>927.62881152483499</c:v>
                </c:pt>
                <c:pt idx="14561">
                  <c:v>927.69252229485699</c:v>
                </c:pt>
                <c:pt idx="14562">
                  <c:v>927.75623306488001</c:v>
                </c:pt>
                <c:pt idx="14563">
                  <c:v>927.81994383490201</c:v>
                </c:pt>
                <c:pt idx="14564">
                  <c:v>927.883654604924</c:v>
                </c:pt>
                <c:pt idx="14565">
                  <c:v>927.94736537494703</c:v>
                </c:pt>
                <c:pt idx="14566">
                  <c:v>928.01107614496902</c:v>
                </c:pt>
                <c:pt idx="14567">
                  <c:v>928.07478691499102</c:v>
                </c:pt>
                <c:pt idx="14568">
                  <c:v>928.13849768501404</c:v>
                </c:pt>
                <c:pt idx="14569">
                  <c:v>928.20220845503604</c:v>
                </c:pt>
                <c:pt idx="14570">
                  <c:v>928.26591922505804</c:v>
                </c:pt>
                <c:pt idx="14571">
                  <c:v>928.32962999508095</c:v>
                </c:pt>
                <c:pt idx="14572">
                  <c:v>928.39334076510295</c:v>
                </c:pt>
                <c:pt idx="14573">
                  <c:v>928.45705153512495</c:v>
                </c:pt>
                <c:pt idx="14574">
                  <c:v>928.52076230514797</c:v>
                </c:pt>
                <c:pt idx="14575">
                  <c:v>928.58447307516997</c:v>
                </c:pt>
                <c:pt idx="14576">
                  <c:v>928.64818384519197</c:v>
                </c:pt>
                <c:pt idx="14577">
                  <c:v>928.71189461521499</c:v>
                </c:pt>
                <c:pt idx="14578">
                  <c:v>928.77560538523699</c:v>
                </c:pt>
                <c:pt idx="14579">
                  <c:v>928.83931615525898</c:v>
                </c:pt>
                <c:pt idx="14580">
                  <c:v>928.90302692528201</c:v>
                </c:pt>
                <c:pt idx="14581">
                  <c:v>928.966737695304</c:v>
                </c:pt>
                <c:pt idx="14582">
                  <c:v>929.03044846532703</c:v>
                </c:pt>
                <c:pt idx="14583">
                  <c:v>929.09415923534903</c:v>
                </c:pt>
                <c:pt idx="14584">
                  <c:v>929.15787000537102</c:v>
                </c:pt>
                <c:pt idx="14585">
                  <c:v>929.22158077539405</c:v>
                </c:pt>
                <c:pt idx="14586">
                  <c:v>929.28529154541604</c:v>
                </c:pt>
                <c:pt idx="14587">
                  <c:v>929.34900231543804</c:v>
                </c:pt>
                <c:pt idx="14588">
                  <c:v>929.41271308546095</c:v>
                </c:pt>
                <c:pt idx="14589">
                  <c:v>929.47642385548295</c:v>
                </c:pt>
                <c:pt idx="14590">
                  <c:v>929.54013462550495</c:v>
                </c:pt>
                <c:pt idx="14591">
                  <c:v>929.60384539552797</c:v>
                </c:pt>
                <c:pt idx="14592">
                  <c:v>929.66755616554997</c:v>
                </c:pt>
                <c:pt idx="14593">
                  <c:v>929.73126693557197</c:v>
                </c:pt>
                <c:pt idx="14594">
                  <c:v>929.79497770559499</c:v>
                </c:pt>
                <c:pt idx="14595">
                  <c:v>929.85868847561699</c:v>
                </c:pt>
                <c:pt idx="14596">
                  <c:v>929.92239924563899</c:v>
                </c:pt>
                <c:pt idx="14597">
                  <c:v>929.98611001566201</c:v>
                </c:pt>
                <c:pt idx="14598">
                  <c:v>930.04982078568401</c:v>
                </c:pt>
                <c:pt idx="14599">
                  <c:v>930.113531555706</c:v>
                </c:pt>
                <c:pt idx="14600">
                  <c:v>930.17724232572903</c:v>
                </c:pt>
                <c:pt idx="14601">
                  <c:v>930.24095309575102</c:v>
                </c:pt>
                <c:pt idx="14602">
                  <c:v>930.30466386577302</c:v>
                </c:pt>
                <c:pt idx="14603">
                  <c:v>930.36837463579604</c:v>
                </c:pt>
                <c:pt idx="14604">
                  <c:v>930.43208540581804</c:v>
                </c:pt>
                <c:pt idx="14605">
                  <c:v>930.49579617584004</c:v>
                </c:pt>
                <c:pt idx="14606">
                  <c:v>930.55950694586295</c:v>
                </c:pt>
                <c:pt idx="14607">
                  <c:v>930.62321771588495</c:v>
                </c:pt>
                <c:pt idx="14608">
                  <c:v>930.68692848590695</c:v>
                </c:pt>
                <c:pt idx="14609">
                  <c:v>930.75063925592997</c:v>
                </c:pt>
                <c:pt idx="14610">
                  <c:v>930.81435002595197</c:v>
                </c:pt>
                <c:pt idx="14611">
                  <c:v>930.87806079597397</c:v>
                </c:pt>
                <c:pt idx="14612">
                  <c:v>930.94177156599699</c:v>
                </c:pt>
                <c:pt idx="14613">
                  <c:v>931.00548233601899</c:v>
                </c:pt>
                <c:pt idx="14614">
                  <c:v>931.06919310604098</c:v>
                </c:pt>
                <c:pt idx="14615">
                  <c:v>931.13290387606401</c:v>
                </c:pt>
                <c:pt idx="14616">
                  <c:v>931.196614646086</c:v>
                </c:pt>
                <c:pt idx="14617">
                  <c:v>931.260325416108</c:v>
                </c:pt>
                <c:pt idx="14618">
                  <c:v>931.32403618613102</c:v>
                </c:pt>
                <c:pt idx="14619">
                  <c:v>931.38774695615302</c:v>
                </c:pt>
                <c:pt idx="14620">
                  <c:v>931.45145772617502</c:v>
                </c:pt>
                <c:pt idx="14621">
                  <c:v>931.51516849619804</c:v>
                </c:pt>
                <c:pt idx="14622">
                  <c:v>931.57887926622004</c:v>
                </c:pt>
                <c:pt idx="14623">
                  <c:v>931.64259003624204</c:v>
                </c:pt>
                <c:pt idx="14624">
                  <c:v>931.70630080626495</c:v>
                </c:pt>
                <c:pt idx="14625">
                  <c:v>931.77001157628695</c:v>
                </c:pt>
                <c:pt idx="14626">
                  <c:v>931.83372234630895</c:v>
                </c:pt>
                <c:pt idx="14627">
                  <c:v>931.89743311633197</c:v>
                </c:pt>
                <c:pt idx="14628">
                  <c:v>931.96114388635397</c:v>
                </c:pt>
                <c:pt idx="14629">
                  <c:v>932.02485465637596</c:v>
                </c:pt>
                <c:pt idx="14630">
                  <c:v>932.08856542639899</c:v>
                </c:pt>
                <c:pt idx="14631">
                  <c:v>932.15227619642098</c:v>
                </c:pt>
                <c:pt idx="14632">
                  <c:v>932.21598696644298</c:v>
                </c:pt>
                <c:pt idx="14633">
                  <c:v>932.27969773646601</c:v>
                </c:pt>
                <c:pt idx="14634">
                  <c:v>932.343408506488</c:v>
                </c:pt>
                <c:pt idx="14635">
                  <c:v>932.40711927651103</c:v>
                </c:pt>
                <c:pt idx="14636">
                  <c:v>932.47083004653302</c:v>
                </c:pt>
                <c:pt idx="14637">
                  <c:v>932.53454081655502</c:v>
                </c:pt>
                <c:pt idx="14638">
                  <c:v>932.59825158657804</c:v>
                </c:pt>
                <c:pt idx="14639">
                  <c:v>932.66196235660004</c:v>
                </c:pt>
                <c:pt idx="14640">
                  <c:v>932.72567312662204</c:v>
                </c:pt>
                <c:pt idx="14641">
                  <c:v>932.78938389664495</c:v>
                </c:pt>
                <c:pt idx="14642">
                  <c:v>932.85309466666695</c:v>
                </c:pt>
                <c:pt idx="14643">
                  <c:v>932.91680543668895</c:v>
                </c:pt>
                <c:pt idx="14644">
                  <c:v>932.98051620671197</c:v>
                </c:pt>
                <c:pt idx="14645">
                  <c:v>933.04422697673397</c:v>
                </c:pt>
                <c:pt idx="14646">
                  <c:v>933.10793774675597</c:v>
                </c:pt>
                <c:pt idx="14647">
                  <c:v>933.17164851677899</c:v>
                </c:pt>
                <c:pt idx="14648">
                  <c:v>933.23535928680099</c:v>
                </c:pt>
                <c:pt idx="14649">
                  <c:v>933.29907005682298</c:v>
                </c:pt>
                <c:pt idx="14650">
                  <c:v>933.36278082684601</c:v>
                </c:pt>
                <c:pt idx="14651">
                  <c:v>933.426491596868</c:v>
                </c:pt>
                <c:pt idx="14652">
                  <c:v>933.49020236689</c:v>
                </c:pt>
                <c:pt idx="14653">
                  <c:v>933.55391313691302</c:v>
                </c:pt>
                <c:pt idx="14654">
                  <c:v>933.61762390693502</c:v>
                </c:pt>
                <c:pt idx="14655">
                  <c:v>933.68133467695702</c:v>
                </c:pt>
                <c:pt idx="14656">
                  <c:v>933.74504544698004</c:v>
                </c:pt>
                <c:pt idx="14657">
                  <c:v>933.80875621700204</c:v>
                </c:pt>
                <c:pt idx="14658">
                  <c:v>933.87246698702404</c:v>
                </c:pt>
                <c:pt idx="14659">
                  <c:v>933.93617775704695</c:v>
                </c:pt>
                <c:pt idx="14660">
                  <c:v>933.99988852706895</c:v>
                </c:pt>
                <c:pt idx="14661">
                  <c:v>934.06359929709095</c:v>
                </c:pt>
                <c:pt idx="14662">
                  <c:v>934.12731006711397</c:v>
                </c:pt>
                <c:pt idx="14663">
                  <c:v>934.19102083713597</c:v>
                </c:pt>
                <c:pt idx="14664">
                  <c:v>934.25473160715796</c:v>
                </c:pt>
                <c:pt idx="14665">
                  <c:v>934.31844237718099</c:v>
                </c:pt>
                <c:pt idx="14666">
                  <c:v>934.38215314720298</c:v>
                </c:pt>
                <c:pt idx="14667">
                  <c:v>934.44586391722498</c:v>
                </c:pt>
                <c:pt idx="14668">
                  <c:v>934.509574687248</c:v>
                </c:pt>
                <c:pt idx="14669">
                  <c:v>934.57328545727</c:v>
                </c:pt>
                <c:pt idx="14670">
                  <c:v>934.636996227292</c:v>
                </c:pt>
                <c:pt idx="14671">
                  <c:v>934.70070699731502</c:v>
                </c:pt>
                <c:pt idx="14672">
                  <c:v>934.76441776733702</c:v>
                </c:pt>
                <c:pt idx="14673">
                  <c:v>934.82812853735902</c:v>
                </c:pt>
                <c:pt idx="14674">
                  <c:v>934.89183930738204</c:v>
                </c:pt>
                <c:pt idx="14675">
                  <c:v>934.95555007740404</c:v>
                </c:pt>
                <c:pt idx="14676">
                  <c:v>935.01926084742604</c:v>
                </c:pt>
                <c:pt idx="14677">
                  <c:v>935.08297161744895</c:v>
                </c:pt>
                <c:pt idx="14678">
                  <c:v>935.14668238747095</c:v>
                </c:pt>
                <c:pt idx="14679">
                  <c:v>935.21039315749294</c:v>
                </c:pt>
                <c:pt idx="14680">
                  <c:v>935.27410392751597</c:v>
                </c:pt>
                <c:pt idx="14681">
                  <c:v>935.33781469753797</c:v>
                </c:pt>
                <c:pt idx="14682">
                  <c:v>935.40152546755996</c:v>
                </c:pt>
                <c:pt idx="14683">
                  <c:v>935.46523623758299</c:v>
                </c:pt>
                <c:pt idx="14684">
                  <c:v>935.52894700760498</c:v>
                </c:pt>
                <c:pt idx="14685">
                  <c:v>935.59265777762698</c:v>
                </c:pt>
                <c:pt idx="14686">
                  <c:v>935.65636854765</c:v>
                </c:pt>
                <c:pt idx="14687">
                  <c:v>935.720079317672</c:v>
                </c:pt>
                <c:pt idx="14688">
                  <c:v>935.78379008769502</c:v>
                </c:pt>
                <c:pt idx="14689">
                  <c:v>935.84750085771702</c:v>
                </c:pt>
                <c:pt idx="14690">
                  <c:v>935.91121162773902</c:v>
                </c:pt>
                <c:pt idx="14691">
                  <c:v>935.97492239776204</c:v>
                </c:pt>
                <c:pt idx="14692">
                  <c:v>936.03863316778404</c:v>
                </c:pt>
                <c:pt idx="14693">
                  <c:v>936.10234393780604</c:v>
                </c:pt>
                <c:pt idx="14694">
                  <c:v>936.16605470782895</c:v>
                </c:pt>
                <c:pt idx="14695">
                  <c:v>936.22976547785095</c:v>
                </c:pt>
                <c:pt idx="14696">
                  <c:v>936.29347624787295</c:v>
                </c:pt>
                <c:pt idx="14697">
                  <c:v>936.35718701789597</c:v>
                </c:pt>
                <c:pt idx="14698">
                  <c:v>936.42089778791797</c:v>
                </c:pt>
                <c:pt idx="14699">
                  <c:v>936.48460855793996</c:v>
                </c:pt>
                <c:pt idx="14700">
                  <c:v>936.54831932796299</c:v>
                </c:pt>
                <c:pt idx="14701">
                  <c:v>936.61203009798498</c:v>
                </c:pt>
                <c:pt idx="14702">
                  <c:v>936.67574086800698</c:v>
                </c:pt>
                <c:pt idx="14703">
                  <c:v>936.73945163803</c:v>
                </c:pt>
                <c:pt idx="14704">
                  <c:v>936.803162408052</c:v>
                </c:pt>
                <c:pt idx="14705">
                  <c:v>936.866873178074</c:v>
                </c:pt>
                <c:pt idx="14706">
                  <c:v>936.93058394809702</c:v>
                </c:pt>
                <c:pt idx="14707">
                  <c:v>936.99429471811902</c:v>
                </c:pt>
                <c:pt idx="14708">
                  <c:v>937.05800548814102</c:v>
                </c:pt>
                <c:pt idx="14709">
                  <c:v>937.12171625816404</c:v>
                </c:pt>
                <c:pt idx="14710">
                  <c:v>937.18542702818604</c:v>
                </c:pt>
                <c:pt idx="14711">
                  <c:v>937.24913779820804</c:v>
                </c:pt>
                <c:pt idx="14712">
                  <c:v>937.31284856823095</c:v>
                </c:pt>
                <c:pt idx="14713">
                  <c:v>937.37655933825295</c:v>
                </c:pt>
                <c:pt idx="14714">
                  <c:v>937.44027010827494</c:v>
                </c:pt>
                <c:pt idx="14715">
                  <c:v>937.50398087829797</c:v>
                </c:pt>
                <c:pt idx="14716">
                  <c:v>937.56769164831996</c:v>
                </c:pt>
                <c:pt idx="14717">
                  <c:v>937.63140241834196</c:v>
                </c:pt>
                <c:pt idx="14718">
                  <c:v>937.69511318836499</c:v>
                </c:pt>
                <c:pt idx="14719">
                  <c:v>937.75882395838698</c:v>
                </c:pt>
                <c:pt idx="14720">
                  <c:v>937.82253472840898</c:v>
                </c:pt>
                <c:pt idx="14721">
                  <c:v>937.886245498432</c:v>
                </c:pt>
                <c:pt idx="14722">
                  <c:v>937.949956268454</c:v>
                </c:pt>
                <c:pt idx="14723">
                  <c:v>938.013667038476</c:v>
                </c:pt>
                <c:pt idx="14724">
                  <c:v>938.07737780849902</c:v>
                </c:pt>
                <c:pt idx="14725">
                  <c:v>938.14108857852102</c:v>
                </c:pt>
                <c:pt idx="14726">
                  <c:v>938.20479934854302</c:v>
                </c:pt>
                <c:pt idx="14727">
                  <c:v>938.26851011856604</c:v>
                </c:pt>
                <c:pt idx="14728">
                  <c:v>938.33222088858804</c:v>
                </c:pt>
                <c:pt idx="14729">
                  <c:v>938.39593165861004</c:v>
                </c:pt>
                <c:pt idx="14730">
                  <c:v>938.45964242863295</c:v>
                </c:pt>
                <c:pt idx="14731">
                  <c:v>938.52335319865495</c:v>
                </c:pt>
                <c:pt idx="14732">
                  <c:v>938.58706396867694</c:v>
                </c:pt>
                <c:pt idx="14733">
                  <c:v>938.65077473869997</c:v>
                </c:pt>
                <c:pt idx="14734">
                  <c:v>938.71448550872196</c:v>
                </c:pt>
                <c:pt idx="14735">
                  <c:v>938.77819627874396</c:v>
                </c:pt>
                <c:pt idx="14736">
                  <c:v>938.84190704876698</c:v>
                </c:pt>
                <c:pt idx="14737">
                  <c:v>938.90561781878898</c:v>
                </c:pt>
                <c:pt idx="14738">
                  <c:v>938.96932858881098</c:v>
                </c:pt>
                <c:pt idx="14739">
                  <c:v>939.033039358834</c:v>
                </c:pt>
                <c:pt idx="14740">
                  <c:v>939.096750128856</c:v>
                </c:pt>
                <c:pt idx="14741">
                  <c:v>939.16046089887902</c:v>
                </c:pt>
                <c:pt idx="14742">
                  <c:v>939.22417166890102</c:v>
                </c:pt>
                <c:pt idx="14743">
                  <c:v>939.28788243892302</c:v>
                </c:pt>
                <c:pt idx="14744">
                  <c:v>939.35159320894604</c:v>
                </c:pt>
                <c:pt idx="14745">
                  <c:v>939.41530397896804</c:v>
                </c:pt>
                <c:pt idx="14746">
                  <c:v>939.47901474899004</c:v>
                </c:pt>
                <c:pt idx="14747">
                  <c:v>939.54272551901295</c:v>
                </c:pt>
                <c:pt idx="14748">
                  <c:v>939.60643628903495</c:v>
                </c:pt>
                <c:pt idx="14749">
                  <c:v>939.67014705905694</c:v>
                </c:pt>
                <c:pt idx="14750">
                  <c:v>939.73385782907997</c:v>
                </c:pt>
                <c:pt idx="14751">
                  <c:v>939.79756859910196</c:v>
                </c:pt>
                <c:pt idx="14752">
                  <c:v>939.86127936912396</c:v>
                </c:pt>
                <c:pt idx="14753">
                  <c:v>939.92499013914698</c:v>
                </c:pt>
                <c:pt idx="14754">
                  <c:v>939.98870090916898</c:v>
                </c:pt>
                <c:pt idx="14755">
                  <c:v>940.05241167919098</c:v>
                </c:pt>
                <c:pt idx="14756">
                  <c:v>940.116122449214</c:v>
                </c:pt>
                <c:pt idx="14757">
                  <c:v>940.179833219236</c:v>
                </c:pt>
                <c:pt idx="14758">
                  <c:v>940.243543989258</c:v>
                </c:pt>
                <c:pt idx="14759">
                  <c:v>940.30725475928102</c:v>
                </c:pt>
                <c:pt idx="14760">
                  <c:v>940.37096552930302</c:v>
                </c:pt>
                <c:pt idx="14761">
                  <c:v>940.43467629932502</c:v>
                </c:pt>
                <c:pt idx="14762">
                  <c:v>940.49838706934804</c:v>
                </c:pt>
                <c:pt idx="14763">
                  <c:v>940.56209783937004</c:v>
                </c:pt>
                <c:pt idx="14764">
                  <c:v>940.62580860939204</c:v>
                </c:pt>
                <c:pt idx="14765">
                  <c:v>940.68951937941495</c:v>
                </c:pt>
                <c:pt idx="14766">
                  <c:v>940.75323014943694</c:v>
                </c:pt>
                <c:pt idx="14767">
                  <c:v>940.81694091945894</c:v>
                </c:pt>
                <c:pt idx="14768">
                  <c:v>940.88065168948197</c:v>
                </c:pt>
                <c:pt idx="14769">
                  <c:v>940.94436245950396</c:v>
                </c:pt>
                <c:pt idx="14770">
                  <c:v>941.00807322952596</c:v>
                </c:pt>
                <c:pt idx="14771">
                  <c:v>941.07178399954898</c:v>
                </c:pt>
                <c:pt idx="14772">
                  <c:v>941.13549476957098</c:v>
                </c:pt>
                <c:pt idx="14773">
                  <c:v>941.19920553959298</c:v>
                </c:pt>
                <c:pt idx="14774">
                  <c:v>941.262916309616</c:v>
                </c:pt>
                <c:pt idx="14775">
                  <c:v>941.326627079638</c:v>
                </c:pt>
                <c:pt idx="14776">
                  <c:v>941.39033784966</c:v>
                </c:pt>
                <c:pt idx="14777">
                  <c:v>941.45404861968302</c:v>
                </c:pt>
                <c:pt idx="14778">
                  <c:v>941.51775938970502</c:v>
                </c:pt>
                <c:pt idx="14779">
                  <c:v>941.58147015972702</c:v>
                </c:pt>
                <c:pt idx="14780">
                  <c:v>941.64518092975004</c:v>
                </c:pt>
                <c:pt idx="14781">
                  <c:v>941.70889169977204</c:v>
                </c:pt>
                <c:pt idx="14782">
                  <c:v>941.77260246979404</c:v>
                </c:pt>
                <c:pt idx="14783">
                  <c:v>941.83631323981695</c:v>
                </c:pt>
                <c:pt idx="14784">
                  <c:v>941.90002400983894</c:v>
                </c:pt>
                <c:pt idx="14785">
                  <c:v>941.96373477986106</c:v>
                </c:pt>
                <c:pt idx="14786">
                  <c:v>942.02744554988396</c:v>
                </c:pt>
                <c:pt idx="14787">
                  <c:v>942.09115631990596</c:v>
                </c:pt>
                <c:pt idx="14788">
                  <c:v>942.15486708992796</c:v>
                </c:pt>
                <c:pt idx="14789">
                  <c:v>942.21857785995098</c:v>
                </c:pt>
                <c:pt idx="14790">
                  <c:v>942.28228862997298</c:v>
                </c:pt>
                <c:pt idx="14791">
                  <c:v>942.34599939999498</c:v>
                </c:pt>
                <c:pt idx="14792">
                  <c:v>942.409710170018</c:v>
                </c:pt>
                <c:pt idx="14793">
                  <c:v>942.47342094004</c:v>
                </c:pt>
                <c:pt idx="14794">
                  <c:v>942.53713171006302</c:v>
                </c:pt>
                <c:pt idx="14795">
                  <c:v>942.60084248008502</c:v>
                </c:pt>
                <c:pt idx="14796">
                  <c:v>942.66455325010702</c:v>
                </c:pt>
                <c:pt idx="14797">
                  <c:v>942.72826402013004</c:v>
                </c:pt>
                <c:pt idx="14798">
                  <c:v>942.79197479015204</c:v>
                </c:pt>
                <c:pt idx="14799">
                  <c:v>942.85568556017404</c:v>
                </c:pt>
                <c:pt idx="14800">
                  <c:v>942.91939633019695</c:v>
                </c:pt>
                <c:pt idx="14801">
                  <c:v>942.98310710021894</c:v>
                </c:pt>
                <c:pt idx="14802">
                  <c:v>943.04681787024094</c:v>
                </c:pt>
                <c:pt idx="14803">
                  <c:v>943.11052864026396</c:v>
                </c:pt>
                <c:pt idx="14804">
                  <c:v>943.17423941028596</c:v>
                </c:pt>
                <c:pt idx="14805">
                  <c:v>943.23795018030796</c:v>
                </c:pt>
                <c:pt idx="14806">
                  <c:v>943.30166095033098</c:v>
                </c:pt>
                <c:pt idx="14807">
                  <c:v>943.36537172035298</c:v>
                </c:pt>
                <c:pt idx="14808">
                  <c:v>943.42908249037498</c:v>
                </c:pt>
                <c:pt idx="14809">
                  <c:v>943.492793260398</c:v>
                </c:pt>
                <c:pt idx="14810">
                  <c:v>943.55650403042</c:v>
                </c:pt>
                <c:pt idx="14811">
                  <c:v>943.620214800442</c:v>
                </c:pt>
                <c:pt idx="14812">
                  <c:v>943.68392557046502</c:v>
                </c:pt>
                <c:pt idx="14813">
                  <c:v>943.74763634048702</c:v>
                </c:pt>
                <c:pt idx="14814">
                  <c:v>943.81134711050902</c:v>
                </c:pt>
                <c:pt idx="14815">
                  <c:v>943.87505788053204</c:v>
                </c:pt>
                <c:pt idx="14816">
                  <c:v>943.93876865055404</c:v>
                </c:pt>
                <c:pt idx="14817">
                  <c:v>944.00247942057604</c:v>
                </c:pt>
                <c:pt idx="14818">
                  <c:v>944.06619019059895</c:v>
                </c:pt>
                <c:pt idx="14819">
                  <c:v>944.12990096062094</c:v>
                </c:pt>
                <c:pt idx="14820">
                  <c:v>944.19361173064306</c:v>
                </c:pt>
                <c:pt idx="14821">
                  <c:v>944.25732250066596</c:v>
                </c:pt>
                <c:pt idx="14822">
                  <c:v>944.32103327068796</c:v>
                </c:pt>
                <c:pt idx="14823">
                  <c:v>944.38474404070996</c:v>
                </c:pt>
                <c:pt idx="14824">
                  <c:v>944.44845481073298</c:v>
                </c:pt>
                <c:pt idx="14825">
                  <c:v>944.51216558075498</c:v>
                </c:pt>
                <c:pt idx="14826">
                  <c:v>944.57587635077698</c:v>
                </c:pt>
                <c:pt idx="14827">
                  <c:v>944.6395871208</c:v>
                </c:pt>
                <c:pt idx="14828">
                  <c:v>944.703297890822</c:v>
                </c:pt>
                <c:pt idx="14829">
                  <c:v>944.767008660844</c:v>
                </c:pt>
                <c:pt idx="14830">
                  <c:v>944.83071943086702</c:v>
                </c:pt>
                <c:pt idx="14831">
                  <c:v>944.89443020088902</c:v>
                </c:pt>
                <c:pt idx="14832">
                  <c:v>944.95814097091102</c:v>
                </c:pt>
                <c:pt idx="14833">
                  <c:v>945.02185174093404</c:v>
                </c:pt>
                <c:pt idx="14834">
                  <c:v>945.08556251095604</c:v>
                </c:pt>
                <c:pt idx="14835">
                  <c:v>945.14927328097804</c:v>
                </c:pt>
                <c:pt idx="14836">
                  <c:v>945.21298405100094</c:v>
                </c:pt>
                <c:pt idx="14837">
                  <c:v>945.27669482102306</c:v>
                </c:pt>
                <c:pt idx="14838">
                  <c:v>945.34040559104506</c:v>
                </c:pt>
                <c:pt idx="14839">
                  <c:v>945.40411636106796</c:v>
                </c:pt>
                <c:pt idx="14840">
                  <c:v>945.46782713108996</c:v>
                </c:pt>
                <c:pt idx="14841">
                  <c:v>945.53153790111196</c:v>
                </c:pt>
                <c:pt idx="14842">
                  <c:v>945.59524867113498</c:v>
                </c:pt>
                <c:pt idx="14843">
                  <c:v>945.65895944115698</c:v>
                </c:pt>
                <c:pt idx="14844">
                  <c:v>945.72267021117898</c:v>
                </c:pt>
                <c:pt idx="14845">
                  <c:v>945.786380981202</c:v>
                </c:pt>
                <c:pt idx="14846">
                  <c:v>945.850091751224</c:v>
                </c:pt>
                <c:pt idx="14847">
                  <c:v>945.91380252124702</c:v>
                </c:pt>
                <c:pt idx="14848">
                  <c:v>945.97751329126902</c:v>
                </c:pt>
                <c:pt idx="14849">
                  <c:v>946.04122406129102</c:v>
                </c:pt>
                <c:pt idx="14850">
                  <c:v>946.10493483131404</c:v>
                </c:pt>
                <c:pt idx="14851">
                  <c:v>946.16864560133604</c:v>
                </c:pt>
                <c:pt idx="14852">
                  <c:v>946.23235637135804</c:v>
                </c:pt>
                <c:pt idx="14853">
                  <c:v>946.29606714138095</c:v>
                </c:pt>
                <c:pt idx="14854">
                  <c:v>946.35977791140294</c:v>
                </c:pt>
                <c:pt idx="14855">
                  <c:v>946.42348868142506</c:v>
                </c:pt>
                <c:pt idx="14856">
                  <c:v>946.48719945144796</c:v>
                </c:pt>
                <c:pt idx="14857">
                  <c:v>946.55091022146996</c:v>
                </c:pt>
                <c:pt idx="14858">
                  <c:v>946.61462099149196</c:v>
                </c:pt>
                <c:pt idx="14859">
                  <c:v>946.67833176151498</c:v>
                </c:pt>
                <c:pt idx="14860">
                  <c:v>946.74204253153698</c:v>
                </c:pt>
                <c:pt idx="14861">
                  <c:v>946.80575330155898</c:v>
                </c:pt>
                <c:pt idx="14862">
                  <c:v>946.869464071582</c:v>
                </c:pt>
                <c:pt idx="14863">
                  <c:v>946.933174841604</c:v>
                </c:pt>
                <c:pt idx="14864">
                  <c:v>946.996885611626</c:v>
                </c:pt>
                <c:pt idx="14865">
                  <c:v>947.06059638164902</c:v>
                </c:pt>
                <c:pt idx="14866">
                  <c:v>947.12430715167102</c:v>
                </c:pt>
                <c:pt idx="14867">
                  <c:v>947.18801792169302</c:v>
                </c:pt>
                <c:pt idx="14868">
                  <c:v>947.25172869171604</c:v>
                </c:pt>
                <c:pt idx="14869">
                  <c:v>947.31543946173804</c:v>
                </c:pt>
                <c:pt idx="14870">
                  <c:v>947.37915023176004</c:v>
                </c:pt>
                <c:pt idx="14871">
                  <c:v>947.44286100178294</c:v>
                </c:pt>
                <c:pt idx="14872">
                  <c:v>947.50657177180506</c:v>
                </c:pt>
                <c:pt idx="14873">
                  <c:v>947.57028254182705</c:v>
                </c:pt>
                <c:pt idx="14874">
                  <c:v>947.63399331184996</c:v>
                </c:pt>
                <c:pt idx="14875">
                  <c:v>947.69770408187196</c:v>
                </c:pt>
                <c:pt idx="14876">
                  <c:v>947.76141485189396</c:v>
                </c:pt>
                <c:pt idx="14877">
                  <c:v>947.82512562191698</c:v>
                </c:pt>
                <c:pt idx="14878">
                  <c:v>947.88883639193898</c:v>
                </c:pt>
                <c:pt idx="14879">
                  <c:v>947.95254716196098</c:v>
                </c:pt>
                <c:pt idx="14880">
                  <c:v>948.016257931984</c:v>
                </c:pt>
                <c:pt idx="14881">
                  <c:v>948.079968702006</c:v>
                </c:pt>
                <c:pt idx="14882">
                  <c:v>948.143679472028</c:v>
                </c:pt>
                <c:pt idx="14883">
                  <c:v>948.20739024205102</c:v>
                </c:pt>
                <c:pt idx="14884">
                  <c:v>948.27110101207302</c:v>
                </c:pt>
                <c:pt idx="14885">
                  <c:v>948.33481178209502</c:v>
                </c:pt>
                <c:pt idx="14886">
                  <c:v>948.39852255211804</c:v>
                </c:pt>
                <c:pt idx="14887">
                  <c:v>948.46223332214004</c:v>
                </c:pt>
                <c:pt idx="14888">
                  <c:v>948.52594409216204</c:v>
                </c:pt>
                <c:pt idx="14889">
                  <c:v>948.58965486218494</c:v>
                </c:pt>
                <c:pt idx="14890">
                  <c:v>948.65336563220706</c:v>
                </c:pt>
                <c:pt idx="14891">
                  <c:v>948.71707640222905</c:v>
                </c:pt>
                <c:pt idx="14892">
                  <c:v>948.78078717225196</c:v>
                </c:pt>
                <c:pt idx="14893">
                  <c:v>948.84449794227396</c:v>
                </c:pt>
                <c:pt idx="14894">
                  <c:v>948.90820871229596</c:v>
                </c:pt>
                <c:pt idx="14895">
                  <c:v>948.97191948231898</c:v>
                </c:pt>
                <c:pt idx="14896">
                  <c:v>949.03563025234098</c:v>
                </c:pt>
                <c:pt idx="14897">
                  <c:v>949.09934102236298</c:v>
                </c:pt>
                <c:pt idx="14898">
                  <c:v>949.163051792386</c:v>
                </c:pt>
                <c:pt idx="14899">
                  <c:v>949.226762562408</c:v>
                </c:pt>
                <c:pt idx="14900">
                  <c:v>949.29047333243102</c:v>
                </c:pt>
                <c:pt idx="14901">
                  <c:v>949.35418410245302</c:v>
                </c:pt>
                <c:pt idx="14902">
                  <c:v>949.41789487247502</c:v>
                </c:pt>
                <c:pt idx="14903">
                  <c:v>949.48160564249804</c:v>
                </c:pt>
                <c:pt idx="14904">
                  <c:v>949.54531641252004</c:v>
                </c:pt>
                <c:pt idx="14905">
                  <c:v>949.60902718254204</c:v>
                </c:pt>
                <c:pt idx="14906">
                  <c:v>949.67273795256494</c:v>
                </c:pt>
                <c:pt idx="14907">
                  <c:v>949.73644872258706</c:v>
                </c:pt>
                <c:pt idx="14908">
                  <c:v>949.80015949260905</c:v>
                </c:pt>
                <c:pt idx="14909">
                  <c:v>949.86387026263196</c:v>
                </c:pt>
                <c:pt idx="14910">
                  <c:v>949.92758103265396</c:v>
                </c:pt>
                <c:pt idx="14911">
                  <c:v>949.99129180267596</c:v>
                </c:pt>
                <c:pt idx="14912">
                  <c:v>950.05500257269898</c:v>
                </c:pt>
                <c:pt idx="14913">
                  <c:v>950.11871334272098</c:v>
                </c:pt>
                <c:pt idx="14914">
                  <c:v>950.18242411274298</c:v>
                </c:pt>
                <c:pt idx="14915">
                  <c:v>950.246134882766</c:v>
                </c:pt>
                <c:pt idx="14916">
                  <c:v>950.309845652788</c:v>
                </c:pt>
                <c:pt idx="14917">
                  <c:v>950.37355642281</c:v>
                </c:pt>
                <c:pt idx="14918">
                  <c:v>950.43726719283302</c:v>
                </c:pt>
                <c:pt idx="14919">
                  <c:v>950.50097796285502</c:v>
                </c:pt>
                <c:pt idx="14920">
                  <c:v>950.56468873287702</c:v>
                </c:pt>
                <c:pt idx="14921">
                  <c:v>950.62839950290004</c:v>
                </c:pt>
                <c:pt idx="14922">
                  <c:v>950.69211027292204</c:v>
                </c:pt>
                <c:pt idx="14923">
                  <c:v>950.75582104294404</c:v>
                </c:pt>
                <c:pt idx="14924">
                  <c:v>950.81953181296706</c:v>
                </c:pt>
                <c:pt idx="14925">
                  <c:v>950.88324258298906</c:v>
                </c:pt>
                <c:pt idx="14926">
                  <c:v>950.94695335301105</c:v>
                </c:pt>
                <c:pt idx="14927">
                  <c:v>951.01066412303396</c:v>
                </c:pt>
                <c:pt idx="14928">
                  <c:v>951.07437489305596</c:v>
                </c:pt>
                <c:pt idx="14929">
                  <c:v>951.13808566307796</c:v>
                </c:pt>
                <c:pt idx="14930">
                  <c:v>951.20179643310098</c:v>
                </c:pt>
                <c:pt idx="14931">
                  <c:v>951.26550720312298</c:v>
                </c:pt>
                <c:pt idx="14932">
                  <c:v>951.32921797314498</c:v>
                </c:pt>
                <c:pt idx="14933">
                  <c:v>951.392928743168</c:v>
                </c:pt>
                <c:pt idx="14934">
                  <c:v>951.45663951319</c:v>
                </c:pt>
                <c:pt idx="14935">
                  <c:v>951.520350283212</c:v>
                </c:pt>
                <c:pt idx="14936">
                  <c:v>951.58406105323502</c:v>
                </c:pt>
                <c:pt idx="14937">
                  <c:v>951.64777182325702</c:v>
                </c:pt>
                <c:pt idx="14938">
                  <c:v>951.71148259327902</c:v>
                </c:pt>
                <c:pt idx="14939">
                  <c:v>951.77519336330204</c:v>
                </c:pt>
                <c:pt idx="14940">
                  <c:v>951.83890413332404</c:v>
                </c:pt>
                <c:pt idx="14941">
                  <c:v>951.90261490334603</c:v>
                </c:pt>
                <c:pt idx="14942">
                  <c:v>951.96632567336906</c:v>
                </c:pt>
                <c:pt idx="14943">
                  <c:v>952.03003644339105</c:v>
                </c:pt>
                <c:pt idx="14944">
                  <c:v>952.09374721341305</c:v>
                </c:pt>
                <c:pt idx="14945">
                  <c:v>952.15745798343596</c:v>
                </c:pt>
                <c:pt idx="14946">
                  <c:v>952.22116875345796</c:v>
                </c:pt>
                <c:pt idx="14947">
                  <c:v>952.28487952347996</c:v>
                </c:pt>
                <c:pt idx="14948">
                  <c:v>952.34859029350298</c:v>
                </c:pt>
                <c:pt idx="14949">
                  <c:v>952.41230106352498</c:v>
                </c:pt>
                <c:pt idx="14950">
                  <c:v>952.47601183354698</c:v>
                </c:pt>
                <c:pt idx="14951">
                  <c:v>952.53972260357</c:v>
                </c:pt>
                <c:pt idx="14952">
                  <c:v>952.603433373592</c:v>
                </c:pt>
                <c:pt idx="14953">
                  <c:v>952.66714414361502</c:v>
                </c:pt>
                <c:pt idx="14954">
                  <c:v>952.73085491363702</c:v>
                </c:pt>
                <c:pt idx="14955">
                  <c:v>952.79456568365902</c:v>
                </c:pt>
                <c:pt idx="14956">
                  <c:v>952.85827645368204</c:v>
                </c:pt>
                <c:pt idx="14957">
                  <c:v>952.92198722370404</c:v>
                </c:pt>
                <c:pt idx="14958">
                  <c:v>952.98569799372603</c:v>
                </c:pt>
                <c:pt idx="14959">
                  <c:v>953.04940876374906</c:v>
                </c:pt>
                <c:pt idx="14960">
                  <c:v>953.11311953377106</c:v>
                </c:pt>
                <c:pt idx="14961">
                  <c:v>953.17683030379305</c:v>
                </c:pt>
                <c:pt idx="14962">
                  <c:v>953.24054107381596</c:v>
                </c:pt>
                <c:pt idx="14963">
                  <c:v>953.30425184383796</c:v>
                </c:pt>
                <c:pt idx="14964">
                  <c:v>953.36796261385996</c:v>
                </c:pt>
                <c:pt idx="14965">
                  <c:v>953.43167338388298</c:v>
                </c:pt>
                <c:pt idx="14966">
                  <c:v>953.49538415390498</c:v>
                </c:pt>
                <c:pt idx="14967">
                  <c:v>953.55909492392698</c:v>
                </c:pt>
                <c:pt idx="14968">
                  <c:v>953.62280569395</c:v>
                </c:pt>
                <c:pt idx="14969">
                  <c:v>953.686516463972</c:v>
                </c:pt>
                <c:pt idx="14970">
                  <c:v>953.750227233994</c:v>
                </c:pt>
                <c:pt idx="14971">
                  <c:v>953.81393800401702</c:v>
                </c:pt>
                <c:pt idx="14972">
                  <c:v>953.87764877403902</c:v>
                </c:pt>
                <c:pt idx="14973">
                  <c:v>953.94135954406102</c:v>
                </c:pt>
                <c:pt idx="14974">
                  <c:v>954.00507031408404</c:v>
                </c:pt>
                <c:pt idx="14975">
                  <c:v>954.06878108410604</c:v>
                </c:pt>
                <c:pt idx="14976">
                  <c:v>954.13249185412803</c:v>
                </c:pt>
                <c:pt idx="14977">
                  <c:v>954.19620262415106</c:v>
                </c:pt>
                <c:pt idx="14978">
                  <c:v>954.25991339417305</c:v>
                </c:pt>
                <c:pt idx="14979">
                  <c:v>954.32362416419505</c:v>
                </c:pt>
                <c:pt idx="14980">
                  <c:v>954.38733493421796</c:v>
                </c:pt>
                <c:pt idx="14981">
                  <c:v>954.45104570423996</c:v>
                </c:pt>
                <c:pt idx="14982">
                  <c:v>954.51475647426196</c:v>
                </c:pt>
                <c:pt idx="14983">
                  <c:v>954.57846724428498</c:v>
                </c:pt>
                <c:pt idx="14984">
                  <c:v>954.64217801430698</c:v>
                </c:pt>
                <c:pt idx="14985">
                  <c:v>954.70588878432898</c:v>
                </c:pt>
                <c:pt idx="14986">
                  <c:v>954.769599554352</c:v>
                </c:pt>
                <c:pt idx="14987">
                  <c:v>954.833310324374</c:v>
                </c:pt>
                <c:pt idx="14988">
                  <c:v>954.897021094396</c:v>
                </c:pt>
                <c:pt idx="14989">
                  <c:v>954.96073186441902</c:v>
                </c:pt>
                <c:pt idx="14990">
                  <c:v>955.02444263444102</c:v>
                </c:pt>
                <c:pt idx="14991">
                  <c:v>955.08815340446301</c:v>
                </c:pt>
                <c:pt idx="14992">
                  <c:v>955.15186417448604</c:v>
                </c:pt>
                <c:pt idx="14993">
                  <c:v>955.21557494450803</c:v>
                </c:pt>
                <c:pt idx="14994">
                  <c:v>955.27928571453003</c:v>
                </c:pt>
                <c:pt idx="14995">
                  <c:v>955.34299648455305</c:v>
                </c:pt>
                <c:pt idx="14996">
                  <c:v>955.40670725457505</c:v>
                </c:pt>
                <c:pt idx="14997">
                  <c:v>955.47041802459705</c:v>
                </c:pt>
                <c:pt idx="14998">
                  <c:v>955.53412879461996</c:v>
                </c:pt>
                <c:pt idx="14999">
                  <c:v>955.59783956464196</c:v>
                </c:pt>
                <c:pt idx="15000">
                  <c:v>955.66155033466396</c:v>
                </c:pt>
                <c:pt idx="15001">
                  <c:v>955.72526110468698</c:v>
                </c:pt>
                <c:pt idx="15002">
                  <c:v>955.78897187470898</c:v>
                </c:pt>
                <c:pt idx="15003">
                  <c:v>955.85268264473098</c:v>
                </c:pt>
                <c:pt idx="15004">
                  <c:v>955.916393414754</c:v>
                </c:pt>
                <c:pt idx="15005">
                  <c:v>955.980104184776</c:v>
                </c:pt>
                <c:pt idx="15006">
                  <c:v>956.04381495479799</c:v>
                </c:pt>
                <c:pt idx="15007">
                  <c:v>956.10752572482102</c:v>
                </c:pt>
                <c:pt idx="15008">
                  <c:v>956.17123649484301</c:v>
                </c:pt>
                <c:pt idx="15009">
                  <c:v>956.23494726486604</c:v>
                </c:pt>
                <c:pt idx="15010">
                  <c:v>956.29865803488804</c:v>
                </c:pt>
                <c:pt idx="15011">
                  <c:v>956.36236880491003</c:v>
                </c:pt>
                <c:pt idx="15012">
                  <c:v>956.42607957493306</c:v>
                </c:pt>
                <c:pt idx="15013">
                  <c:v>956.48979034495505</c:v>
                </c:pt>
                <c:pt idx="15014">
                  <c:v>956.55350111497705</c:v>
                </c:pt>
                <c:pt idx="15015">
                  <c:v>956.61721188499996</c:v>
                </c:pt>
                <c:pt idx="15016">
                  <c:v>956.68092265502196</c:v>
                </c:pt>
                <c:pt idx="15017">
                  <c:v>956.74463342504396</c:v>
                </c:pt>
                <c:pt idx="15018">
                  <c:v>956.80834419506698</c:v>
                </c:pt>
                <c:pt idx="15019">
                  <c:v>956.87205496508898</c:v>
                </c:pt>
                <c:pt idx="15020">
                  <c:v>956.93576573511098</c:v>
                </c:pt>
                <c:pt idx="15021">
                  <c:v>956.999476505134</c:v>
                </c:pt>
                <c:pt idx="15022">
                  <c:v>957.063187275156</c:v>
                </c:pt>
                <c:pt idx="15023">
                  <c:v>957.126898045178</c:v>
                </c:pt>
                <c:pt idx="15024">
                  <c:v>957.19060881520102</c:v>
                </c:pt>
                <c:pt idx="15025">
                  <c:v>957.25431958522302</c:v>
                </c:pt>
                <c:pt idx="15026">
                  <c:v>957.31803035524501</c:v>
                </c:pt>
                <c:pt idx="15027">
                  <c:v>957.38174112526804</c:v>
                </c:pt>
                <c:pt idx="15028">
                  <c:v>957.44545189529003</c:v>
                </c:pt>
                <c:pt idx="15029">
                  <c:v>957.50916266531203</c:v>
                </c:pt>
                <c:pt idx="15030">
                  <c:v>957.57287343533505</c:v>
                </c:pt>
                <c:pt idx="15031">
                  <c:v>957.63658420535705</c:v>
                </c:pt>
                <c:pt idx="15032">
                  <c:v>957.70029497537905</c:v>
                </c:pt>
                <c:pt idx="15033">
                  <c:v>957.76400574540196</c:v>
                </c:pt>
                <c:pt idx="15034">
                  <c:v>957.82771651542396</c:v>
                </c:pt>
                <c:pt idx="15035">
                  <c:v>957.89142728544596</c:v>
                </c:pt>
                <c:pt idx="15036">
                  <c:v>957.95513805546898</c:v>
                </c:pt>
                <c:pt idx="15037">
                  <c:v>958.01884882549098</c:v>
                </c:pt>
                <c:pt idx="15038">
                  <c:v>958.08255959551298</c:v>
                </c:pt>
                <c:pt idx="15039">
                  <c:v>958.146270365536</c:v>
                </c:pt>
                <c:pt idx="15040">
                  <c:v>958.209981135558</c:v>
                </c:pt>
                <c:pt idx="15041">
                  <c:v>958.27369190557999</c:v>
                </c:pt>
                <c:pt idx="15042">
                  <c:v>958.33740267560302</c:v>
                </c:pt>
                <c:pt idx="15043">
                  <c:v>958.40111344562501</c:v>
                </c:pt>
                <c:pt idx="15044">
                  <c:v>958.46482421564701</c:v>
                </c:pt>
                <c:pt idx="15045">
                  <c:v>958.52853498567003</c:v>
                </c:pt>
                <c:pt idx="15046">
                  <c:v>958.59224575569203</c:v>
                </c:pt>
                <c:pt idx="15047">
                  <c:v>958.65595652571403</c:v>
                </c:pt>
                <c:pt idx="15048">
                  <c:v>958.71966729573705</c:v>
                </c:pt>
                <c:pt idx="15049">
                  <c:v>958.78337806575905</c:v>
                </c:pt>
                <c:pt idx="15050">
                  <c:v>958.84708883578105</c:v>
                </c:pt>
                <c:pt idx="15051">
                  <c:v>958.91079960580396</c:v>
                </c:pt>
                <c:pt idx="15052">
                  <c:v>958.97451037582596</c:v>
                </c:pt>
                <c:pt idx="15053">
                  <c:v>959.03822114584796</c:v>
                </c:pt>
                <c:pt idx="15054">
                  <c:v>959.10193191587098</c:v>
                </c:pt>
                <c:pt idx="15055">
                  <c:v>959.16564268589298</c:v>
                </c:pt>
                <c:pt idx="15056">
                  <c:v>959.22935345591497</c:v>
                </c:pt>
                <c:pt idx="15057">
                  <c:v>959.293064225938</c:v>
                </c:pt>
                <c:pt idx="15058">
                  <c:v>959.35677499596</c:v>
                </c:pt>
                <c:pt idx="15059">
                  <c:v>959.42048576598199</c:v>
                </c:pt>
                <c:pt idx="15060">
                  <c:v>959.48419653600502</c:v>
                </c:pt>
                <c:pt idx="15061">
                  <c:v>959.54790730602701</c:v>
                </c:pt>
                <c:pt idx="15062">
                  <c:v>959.61161807605004</c:v>
                </c:pt>
                <c:pt idx="15063">
                  <c:v>959.67532884607203</c:v>
                </c:pt>
                <c:pt idx="15064">
                  <c:v>959.73903961609403</c:v>
                </c:pt>
                <c:pt idx="15065">
                  <c:v>959.80275038611705</c:v>
                </c:pt>
                <c:pt idx="15066">
                  <c:v>959.86646115613905</c:v>
                </c:pt>
                <c:pt idx="15067">
                  <c:v>959.93017192616105</c:v>
                </c:pt>
                <c:pt idx="15068">
                  <c:v>959.99388269618396</c:v>
                </c:pt>
                <c:pt idx="15069">
                  <c:v>960.05759346620596</c:v>
                </c:pt>
                <c:pt idx="15070">
                  <c:v>960.12130423622796</c:v>
                </c:pt>
                <c:pt idx="15071">
                  <c:v>960.18501500625098</c:v>
                </c:pt>
                <c:pt idx="15072">
                  <c:v>960.24872577627298</c:v>
                </c:pt>
                <c:pt idx="15073">
                  <c:v>960.31243654629498</c:v>
                </c:pt>
                <c:pt idx="15074">
                  <c:v>960.376147316318</c:v>
                </c:pt>
                <c:pt idx="15075">
                  <c:v>960.43985808634</c:v>
                </c:pt>
                <c:pt idx="15076">
                  <c:v>960.50356885636199</c:v>
                </c:pt>
                <c:pt idx="15077">
                  <c:v>960.56727962638502</c:v>
                </c:pt>
                <c:pt idx="15078">
                  <c:v>960.63099039640701</c:v>
                </c:pt>
                <c:pt idx="15079">
                  <c:v>960.69470116642901</c:v>
                </c:pt>
                <c:pt idx="15080">
                  <c:v>960.75841193645203</c:v>
                </c:pt>
                <c:pt idx="15081">
                  <c:v>960.82212270647403</c:v>
                </c:pt>
                <c:pt idx="15082">
                  <c:v>960.88583347649603</c:v>
                </c:pt>
                <c:pt idx="15083">
                  <c:v>960.94954424651905</c:v>
                </c:pt>
                <c:pt idx="15084">
                  <c:v>961.01325501654105</c:v>
                </c:pt>
                <c:pt idx="15085">
                  <c:v>961.07696578656305</c:v>
                </c:pt>
                <c:pt idx="15086">
                  <c:v>961.14067655658596</c:v>
                </c:pt>
                <c:pt idx="15087">
                  <c:v>961.20438732660796</c:v>
                </c:pt>
                <c:pt idx="15088">
                  <c:v>961.26809809662996</c:v>
                </c:pt>
                <c:pt idx="15089">
                  <c:v>961.33180886665298</c:v>
                </c:pt>
                <c:pt idx="15090">
                  <c:v>961.39551963667498</c:v>
                </c:pt>
                <c:pt idx="15091">
                  <c:v>961.45923040669697</c:v>
                </c:pt>
                <c:pt idx="15092">
                  <c:v>961.52294117672</c:v>
                </c:pt>
                <c:pt idx="15093">
                  <c:v>961.58665194674199</c:v>
                </c:pt>
                <c:pt idx="15094">
                  <c:v>961.65036271676399</c:v>
                </c:pt>
                <c:pt idx="15095">
                  <c:v>961.71407348678702</c:v>
                </c:pt>
                <c:pt idx="15096">
                  <c:v>961.77778425680901</c:v>
                </c:pt>
                <c:pt idx="15097">
                  <c:v>961.84149502683101</c:v>
                </c:pt>
                <c:pt idx="15098">
                  <c:v>961.90520579685403</c:v>
                </c:pt>
                <c:pt idx="15099">
                  <c:v>961.96891656687603</c:v>
                </c:pt>
                <c:pt idx="15100">
                  <c:v>962.03262733689803</c:v>
                </c:pt>
                <c:pt idx="15101">
                  <c:v>962.09633810692105</c:v>
                </c:pt>
                <c:pt idx="15102">
                  <c:v>962.16004887694305</c:v>
                </c:pt>
                <c:pt idx="15103">
                  <c:v>962.22375964696505</c:v>
                </c:pt>
                <c:pt idx="15104">
                  <c:v>962.28747041698796</c:v>
                </c:pt>
                <c:pt idx="15105">
                  <c:v>962.35118118700996</c:v>
                </c:pt>
                <c:pt idx="15106">
                  <c:v>962.41489195703195</c:v>
                </c:pt>
                <c:pt idx="15107">
                  <c:v>962.47860272705498</c:v>
                </c:pt>
                <c:pt idx="15108">
                  <c:v>962.54231349707698</c:v>
                </c:pt>
                <c:pt idx="15109">
                  <c:v>962.60602426709897</c:v>
                </c:pt>
                <c:pt idx="15110">
                  <c:v>962.669735037122</c:v>
                </c:pt>
                <c:pt idx="15111">
                  <c:v>962.73344580714399</c:v>
                </c:pt>
                <c:pt idx="15112">
                  <c:v>962.79715657716599</c:v>
                </c:pt>
                <c:pt idx="15113">
                  <c:v>962.86086734718901</c:v>
                </c:pt>
                <c:pt idx="15114">
                  <c:v>962.92457811721101</c:v>
                </c:pt>
                <c:pt idx="15115">
                  <c:v>962.98828888723403</c:v>
                </c:pt>
                <c:pt idx="15116">
                  <c:v>963.05199965725603</c:v>
                </c:pt>
                <c:pt idx="15117">
                  <c:v>963.11571042727803</c:v>
                </c:pt>
                <c:pt idx="15118">
                  <c:v>963.17942119730105</c:v>
                </c:pt>
                <c:pt idx="15119">
                  <c:v>963.24313196732305</c:v>
                </c:pt>
                <c:pt idx="15120">
                  <c:v>963.30684273734505</c:v>
                </c:pt>
                <c:pt idx="15121">
                  <c:v>963.37055350736796</c:v>
                </c:pt>
                <c:pt idx="15122">
                  <c:v>963.43426427738996</c:v>
                </c:pt>
                <c:pt idx="15123">
                  <c:v>963.49797504741196</c:v>
                </c:pt>
                <c:pt idx="15124">
                  <c:v>963.56168581743498</c:v>
                </c:pt>
                <c:pt idx="15125">
                  <c:v>963.62539658745698</c:v>
                </c:pt>
                <c:pt idx="15126">
                  <c:v>963.68910735747897</c:v>
                </c:pt>
                <c:pt idx="15127">
                  <c:v>963.752818127502</c:v>
                </c:pt>
                <c:pt idx="15128">
                  <c:v>963.81652889752399</c:v>
                </c:pt>
                <c:pt idx="15129">
                  <c:v>963.88023966754599</c:v>
                </c:pt>
                <c:pt idx="15130">
                  <c:v>963.94395043756901</c:v>
                </c:pt>
                <c:pt idx="15131">
                  <c:v>964.00766120759101</c:v>
                </c:pt>
                <c:pt idx="15132">
                  <c:v>964.07137197761301</c:v>
                </c:pt>
                <c:pt idx="15133">
                  <c:v>964.13508274763603</c:v>
                </c:pt>
                <c:pt idx="15134">
                  <c:v>964.19879351765803</c:v>
                </c:pt>
                <c:pt idx="15135">
                  <c:v>964.26250428768003</c:v>
                </c:pt>
                <c:pt idx="15136">
                  <c:v>964.32621505770305</c:v>
                </c:pt>
                <c:pt idx="15137">
                  <c:v>964.38992582772505</c:v>
                </c:pt>
                <c:pt idx="15138">
                  <c:v>964.45363659774705</c:v>
                </c:pt>
                <c:pt idx="15139">
                  <c:v>964.51734736776996</c:v>
                </c:pt>
                <c:pt idx="15140">
                  <c:v>964.58105813779196</c:v>
                </c:pt>
                <c:pt idx="15141">
                  <c:v>964.64476890781395</c:v>
                </c:pt>
                <c:pt idx="15142">
                  <c:v>964.70847967783698</c:v>
                </c:pt>
                <c:pt idx="15143">
                  <c:v>964.77219044785897</c:v>
                </c:pt>
                <c:pt idx="15144">
                  <c:v>964.83590121788097</c:v>
                </c:pt>
                <c:pt idx="15145">
                  <c:v>964.899611987904</c:v>
                </c:pt>
                <c:pt idx="15146">
                  <c:v>964.96332275792599</c:v>
                </c:pt>
                <c:pt idx="15147">
                  <c:v>965.02703352794799</c:v>
                </c:pt>
                <c:pt idx="15148">
                  <c:v>965.09074429797101</c:v>
                </c:pt>
                <c:pt idx="15149">
                  <c:v>965.15445506799301</c:v>
                </c:pt>
                <c:pt idx="15150">
                  <c:v>965.21816583801501</c:v>
                </c:pt>
                <c:pt idx="15151">
                  <c:v>965.28187660803803</c:v>
                </c:pt>
                <c:pt idx="15152">
                  <c:v>965.34558737806003</c:v>
                </c:pt>
                <c:pt idx="15153">
                  <c:v>965.40929814808203</c:v>
                </c:pt>
                <c:pt idx="15154">
                  <c:v>965.47300891810505</c:v>
                </c:pt>
                <c:pt idx="15155">
                  <c:v>965.53671968812705</c:v>
                </c:pt>
                <c:pt idx="15156">
                  <c:v>965.60043045814905</c:v>
                </c:pt>
                <c:pt idx="15157">
                  <c:v>965.66414122817196</c:v>
                </c:pt>
                <c:pt idx="15158">
                  <c:v>965.72785199819396</c:v>
                </c:pt>
                <c:pt idx="15159">
                  <c:v>965.79156276821595</c:v>
                </c:pt>
                <c:pt idx="15160">
                  <c:v>965.85527353823898</c:v>
                </c:pt>
                <c:pt idx="15161">
                  <c:v>965.91898430826097</c:v>
                </c:pt>
                <c:pt idx="15162">
                  <c:v>965.98269507828297</c:v>
                </c:pt>
                <c:pt idx="15163">
                  <c:v>966.04640584830599</c:v>
                </c:pt>
                <c:pt idx="15164">
                  <c:v>966.11011661832799</c:v>
                </c:pt>
                <c:pt idx="15165">
                  <c:v>966.17382738834999</c:v>
                </c:pt>
                <c:pt idx="15166">
                  <c:v>966.23753815837301</c:v>
                </c:pt>
                <c:pt idx="15167">
                  <c:v>966.30124892839501</c:v>
                </c:pt>
                <c:pt idx="15168">
                  <c:v>966.36495969841803</c:v>
                </c:pt>
                <c:pt idx="15169">
                  <c:v>966.42867046844003</c:v>
                </c:pt>
                <c:pt idx="15170">
                  <c:v>966.49238123846203</c:v>
                </c:pt>
                <c:pt idx="15171">
                  <c:v>966.55609200848505</c:v>
                </c:pt>
                <c:pt idx="15172">
                  <c:v>966.61980277850705</c:v>
                </c:pt>
                <c:pt idx="15173">
                  <c:v>966.68351354852905</c:v>
                </c:pt>
                <c:pt idx="15174">
                  <c:v>966.74722431855196</c:v>
                </c:pt>
                <c:pt idx="15175">
                  <c:v>966.81093508857396</c:v>
                </c:pt>
                <c:pt idx="15176">
                  <c:v>966.87464585859595</c:v>
                </c:pt>
                <c:pt idx="15177">
                  <c:v>966.93835662861898</c:v>
                </c:pt>
                <c:pt idx="15178">
                  <c:v>967.00206739864097</c:v>
                </c:pt>
                <c:pt idx="15179">
                  <c:v>967.06577816866297</c:v>
                </c:pt>
                <c:pt idx="15180">
                  <c:v>967.12948893868599</c:v>
                </c:pt>
                <c:pt idx="15181">
                  <c:v>967.19319970870799</c:v>
                </c:pt>
                <c:pt idx="15182">
                  <c:v>967.25691047872999</c:v>
                </c:pt>
                <c:pt idx="15183">
                  <c:v>967.32062124875301</c:v>
                </c:pt>
                <c:pt idx="15184">
                  <c:v>967.38433201877501</c:v>
                </c:pt>
                <c:pt idx="15185">
                  <c:v>967.44804278879701</c:v>
                </c:pt>
                <c:pt idx="15186">
                  <c:v>967.51175355882003</c:v>
                </c:pt>
                <c:pt idx="15187">
                  <c:v>967.57546432884203</c:v>
                </c:pt>
                <c:pt idx="15188">
                  <c:v>967.63917509886403</c:v>
                </c:pt>
                <c:pt idx="15189">
                  <c:v>967.70288586888705</c:v>
                </c:pt>
                <c:pt idx="15190">
                  <c:v>967.76659663890905</c:v>
                </c:pt>
                <c:pt idx="15191">
                  <c:v>967.83030740893105</c:v>
                </c:pt>
                <c:pt idx="15192">
                  <c:v>967.89401817895396</c:v>
                </c:pt>
                <c:pt idx="15193">
                  <c:v>967.95772894897596</c:v>
                </c:pt>
                <c:pt idx="15194">
                  <c:v>968.02143971899795</c:v>
                </c:pt>
                <c:pt idx="15195">
                  <c:v>968.08515048902098</c:v>
                </c:pt>
                <c:pt idx="15196">
                  <c:v>968.14886125904297</c:v>
                </c:pt>
                <c:pt idx="15197">
                  <c:v>968.21257202906497</c:v>
                </c:pt>
                <c:pt idx="15198">
                  <c:v>968.27628279908799</c:v>
                </c:pt>
                <c:pt idx="15199">
                  <c:v>968.33999356910999</c:v>
                </c:pt>
                <c:pt idx="15200">
                  <c:v>968.40370433913199</c:v>
                </c:pt>
                <c:pt idx="15201">
                  <c:v>968.46741510915501</c:v>
                </c:pt>
                <c:pt idx="15202">
                  <c:v>968.53112587917701</c:v>
                </c:pt>
                <c:pt idx="15203">
                  <c:v>968.59483664919901</c:v>
                </c:pt>
                <c:pt idx="15204">
                  <c:v>968.65854741922203</c:v>
                </c:pt>
                <c:pt idx="15205">
                  <c:v>968.72225818924403</c:v>
                </c:pt>
                <c:pt idx="15206">
                  <c:v>968.78596895926603</c:v>
                </c:pt>
                <c:pt idx="15207">
                  <c:v>968.84967972928905</c:v>
                </c:pt>
                <c:pt idx="15208">
                  <c:v>968.91339049931105</c:v>
                </c:pt>
                <c:pt idx="15209">
                  <c:v>968.97710126933305</c:v>
                </c:pt>
                <c:pt idx="15210">
                  <c:v>969.04081203935596</c:v>
                </c:pt>
                <c:pt idx="15211">
                  <c:v>969.10452280937795</c:v>
                </c:pt>
                <c:pt idx="15212">
                  <c:v>969.16823357939995</c:v>
                </c:pt>
                <c:pt idx="15213">
                  <c:v>969.23194434942297</c:v>
                </c:pt>
                <c:pt idx="15214">
                  <c:v>969.29565511944497</c:v>
                </c:pt>
                <c:pt idx="15215">
                  <c:v>969.35936588946697</c:v>
                </c:pt>
                <c:pt idx="15216">
                  <c:v>969.42307665948999</c:v>
                </c:pt>
                <c:pt idx="15217">
                  <c:v>969.48678742951199</c:v>
                </c:pt>
                <c:pt idx="15218">
                  <c:v>969.55049819953399</c:v>
                </c:pt>
                <c:pt idx="15219">
                  <c:v>969.61420896955701</c:v>
                </c:pt>
                <c:pt idx="15220">
                  <c:v>969.67791973957901</c:v>
                </c:pt>
                <c:pt idx="15221">
                  <c:v>969.74163050960203</c:v>
                </c:pt>
                <c:pt idx="15222">
                  <c:v>969.80534127962403</c:v>
                </c:pt>
                <c:pt idx="15223">
                  <c:v>969.86905204964603</c:v>
                </c:pt>
                <c:pt idx="15224">
                  <c:v>969.93276281966905</c:v>
                </c:pt>
                <c:pt idx="15225">
                  <c:v>969.99647358969105</c:v>
                </c:pt>
                <c:pt idx="15226">
                  <c:v>970.06018435971305</c:v>
                </c:pt>
                <c:pt idx="15227">
                  <c:v>970.12389512973596</c:v>
                </c:pt>
                <c:pt idx="15228">
                  <c:v>970.18760589975795</c:v>
                </c:pt>
                <c:pt idx="15229">
                  <c:v>970.25131666977995</c:v>
                </c:pt>
                <c:pt idx="15230">
                  <c:v>970.31502743980298</c:v>
                </c:pt>
                <c:pt idx="15231">
                  <c:v>970.37873820982497</c:v>
                </c:pt>
                <c:pt idx="15232">
                  <c:v>970.44244897984697</c:v>
                </c:pt>
                <c:pt idx="15233">
                  <c:v>970.50615974986999</c:v>
                </c:pt>
                <c:pt idx="15234">
                  <c:v>970.56987051989199</c:v>
                </c:pt>
                <c:pt idx="15235">
                  <c:v>970.63358128991399</c:v>
                </c:pt>
                <c:pt idx="15236">
                  <c:v>970.69729205993701</c:v>
                </c:pt>
                <c:pt idx="15237">
                  <c:v>970.76100282995901</c:v>
                </c:pt>
                <c:pt idx="15238">
                  <c:v>970.82471359998101</c:v>
                </c:pt>
                <c:pt idx="15239">
                  <c:v>970.88842437000403</c:v>
                </c:pt>
                <c:pt idx="15240">
                  <c:v>970.95213514002603</c:v>
                </c:pt>
                <c:pt idx="15241">
                  <c:v>971.01584591004803</c:v>
                </c:pt>
                <c:pt idx="15242">
                  <c:v>971.07955668007105</c:v>
                </c:pt>
                <c:pt idx="15243">
                  <c:v>971.14326745009305</c:v>
                </c:pt>
                <c:pt idx="15244">
                  <c:v>971.20697822011505</c:v>
                </c:pt>
                <c:pt idx="15245">
                  <c:v>971.27068899013796</c:v>
                </c:pt>
                <c:pt idx="15246">
                  <c:v>971.33439976015995</c:v>
                </c:pt>
                <c:pt idx="15247">
                  <c:v>971.39811053018195</c:v>
                </c:pt>
                <c:pt idx="15248">
                  <c:v>971.46182130020497</c:v>
                </c:pt>
                <c:pt idx="15249">
                  <c:v>971.52553207022697</c:v>
                </c:pt>
                <c:pt idx="15250">
                  <c:v>971.58924284024897</c:v>
                </c:pt>
                <c:pt idx="15251">
                  <c:v>971.65295361027199</c:v>
                </c:pt>
                <c:pt idx="15252">
                  <c:v>971.71666438029399</c:v>
                </c:pt>
                <c:pt idx="15253">
                  <c:v>971.78037515031599</c:v>
                </c:pt>
                <c:pt idx="15254">
                  <c:v>971.84408592033901</c:v>
                </c:pt>
                <c:pt idx="15255">
                  <c:v>971.90779669036101</c:v>
                </c:pt>
                <c:pt idx="15256">
                  <c:v>971.97150746038301</c:v>
                </c:pt>
                <c:pt idx="15257">
                  <c:v>972.03521823040603</c:v>
                </c:pt>
                <c:pt idx="15258">
                  <c:v>972.09892900042803</c:v>
                </c:pt>
                <c:pt idx="15259">
                  <c:v>972.16263977045003</c:v>
                </c:pt>
                <c:pt idx="15260">
                  <c:v>972.22635054047305</c:v>
                </c:pt>
                <c:pt idx="15261">
                  <c:v>972.29006131049505</c:v>
                </c:pt>
                <c:pt idx="15262">
                  <c:v>972.35377208051705</c:v>
                </c:pt>
                <c:pt idx="15263">
                  <c:v>972.41748285053995</c:v>
                </c:pt>
                <c:pt idx="15264">
                  <c:v>972.48119362056195</c:v>
                </c:pt>
                <c:pt idx="15265">
                  <c:v>972.54490439058395</c:v>
                </c:pt>
                <c:pt idx="15266">
                  <c:v>972.60861516060697</c:v>
                </c:pt>
                <c:pt idx="15267">
                  <c:v>972.67232593062897</c:v>
                </c:pt>
                <c:pt idx="15268">
                  <c:v>972.73603670065097</c:v>
                </c:pt>
                <c:pt idx="15269">
                  <c:v>972.79974747067399</c:v>
                </c:pt>
                <c:pt idx="15270">
                  <c:v>972.86345824069599</c:v>
                </c:pt>
                <c:pt idx="15271">
                  <c:v>972.92716901071799</c:v>
                </c:pt>
                <c:pt idx="15272">
                  <c:v>972.99087978074101</c:v>
                </c:pt>
                <c:pt idx="15273">
                  <c:v>973.05459055076301</c:v>
                </c:pt>
                <c:pt idx="15274">
                  <c:v>973.11830132078603</c:v>
                </c:pt>
                <c:pt idx="15275">
                  <c:v>973.18201209080803</c:v>
                </c:pt>
                <c:pt idx="15276">
                  <c:v>973.24572286083003</c:v>
                </c:pt>
                <c:pt idx="15277">
                  <c:v>973.30943363085305</c:v>
                </c:pt>
                <c:pt idx="15278">
                  <c:v>973.37314440087505</c:v>
                </c:pt>
                <c:pt idx="15279">
                  <c:v>973.43685517089705</c:v>
                </c:pt>
                <c:pt idx="15280">
                  <c:v>973.50056594091996</c:v>
                </c:pt>
                <c:pt idx="15281">
                  <c:v>973.56427671094195</c:v>
                </c:pt>
                <c:pt idx="15282">
                  <c:v>973.62798748096395</c:v>
                </c:pt>
                <c:pt idx="15283">
                  <c:v>973.69169825098697</c:v>
                </c:pt>
                <c:pt idx="15284">
                  <c:v>973.75540902100897</c:v>
                </c:pt>
                <c:pt idx="15285">
                  <c:v>973.81911979103097</c:v>
                </c:pt>
                <c:pt idx="15286">
                  <c:v>973.88283056105399</c:v>
                </c:pt>
                <c:pt idx="15287">
                  <c:v>973.94654133107599</c:v>
                </c:pt>
                <c:pt idx="15288">
                  <c:v>974.01025210109799</c:v>
                </c:pt>
                <c:pt idx="15289">
                  <c:v>974.07396287112101</c:v>
                </c:pt>
                <c:pt idx="15290">
                  <c:v>974.13767364114301</c:v>
                </c:pt>
                <c:pt idx="15291">
                  <c:v>974.20138441116501</c:v>
                </c:pt>
                <c:pt idx="15292">
                  <c:v>974.26509518118803</c:v>
                </c:pt>
                <c:pt idx="15293">
                  <c:v>974.32880595121003</c:v>
                </c:pt>
                <c:pt idx="15294">
                  <c:v>974.39251672123203</c:v>
                </c:pt>
                <c:pt idx="15295">
                  <c:v>974.45622749125505</c:v>
                </c:pt>
                <c:pt idx="15296">
                  <c:v>974.51993826127705</c:v>
                </c:pt>
                <c:pt idx="15297">
                  <c:v>974.58364903129905</c:v>
                </c:pt>
                <c:pt idx="15298">
                  <c:v>974.64735980132195</c:v>
                </c:pt>
                <c:pt idx="15299">
                  <c:v>974.71107057134395</c:v>
                </c:pt>
                <c:pt idx="15300">
                  <c:v>974.77478134136595</c:v>
                </c:pt>
                <c:pt idx="15301">
                  <c:v>974.83849211138897</c:v>
                </c:pt>
                <c:pt idx="15302">
                  <c:v>974.90220288141097</c:v>
                </c:pt>
                <c:pt idx="15303">
                  <c:v>974.96591365143297</c:v>
                </c:pt>
                <c:pt idx="15304">
                  <c:v>975.02962442145599</c:v>
                </c:pt>
                <c:pt idx="15305">
                  <c:v>975.09333519147799</c:v>
                </c:pt>
                <c:pt idx="15306">
                  <c:v>975.15704596149999</c:v>
                </c:pt>
                <c:pt idx="15307">
                  <c:v>975.22075673152301</c:v>
                </c:pt>
                <c:pt idx="15308">
                  <c:v>975.28446750154501</c:v>
                </c:pt>
                <c:pt idx="15309">
                  <c:v>975.34817827156701</c:v>
                </c:pt>
                <c:pt idx="15310">
                  <c:v>975.41188904159003</c:v>
                </c:pt>
                <c:pt idx="15311">
                  <c:v>975.47559981161203</c:v>
                </c:pt>
                <c:pt idx="15312">
                  <c:v>975.53931058163403</c:v>
                </c:pt>
                <c:pt idx="15313">
                  <c:v>975.60302135165705</c:v>
                </c:pt>
                <c:pt idx="15314">
                  <c:v>975.66673212167905</c:v>
                </c:pt>
                <c:pt idx="15315">
                  <c:v>975.73044289170105</c:v>
                </c:pt>
                <c:pt idx="15316">
                  <c:v>975.79415366172395</c:v>
                </c:pt>
                <c:pt idx="15317">
                  <c:v>975.85786443174595</c:v>
                </c:pt>
                <c:pt idx="15318">
                  <c:v>975.92157520176795</c:v>
                </c:pt>
                <c:pt idx="15319">
                  <c:v>975.98528597179097</c:v>
                </c:pt>
                <c:pt idx="15320">
                  <c:v>976.04899674181297</c:v>
                </c:pt>
                <c:pt idx="15321">
                  <c:v>976.11270751183497</c:v>
                </c:pt>
                <c:pt idx="15322">
                  <c:v>976.17641828185799</c:v>
                </c:pt>
                <c:pt idx="15323">
                  <c:v>976.24012905187999</c:v>
                </c:pt>
                <c:pt idx="15324">
                  <c:v>976.30383982190199</c:v>
                </c:pt>
                <c:pt idx="15325">
                  <c:v>976.36755059192501</c:v>
                </c:pt>
                <c:pt idx="15326">
                  <c:v>976.43126136194701</c:v>
                </c:pt>
                <c:pt idx="15327">
                  <c:v>976.49497213197003</c:v>
                </c:pt>
                <c:pt idx="15328">
                  <c:v>976.55868290199203</c:v>
                </c:pt>
                <c:pt idx="15329">
                  <c:v>976.62239367201403</c:v>
                </c:pt>
                <c:pt idx="15330">
                  <c:v>976.68610444203705</c:v>
                </c:pt>
                <c:pt idx="15331">
                  <c:v>976.74981521205905</c:v>
                </c:pt>
                <c:pt idx="15332">
                  <c:v>976.81352598208105</c:v>
                </c:pt>
                <c:pt idx="15333">
                  <c:v>976.87723675210395</c:v>
                </c:pt>
                <c:pt idx="15334">
                  <c:v>976.94094752212595</c:v>
                </c:pt>
                <c:pt idx="15335">
                  <c:v>977.00465829214795</c:v>
                </c:pt>
                <c:pt idx="15336">
                  <c:v>977.06836906217097</c:v>
                </c:pt>
                <c:pt idx="15337">
                  <c:v>977.13207983219297</c:v>
                </c:pt>
                <c:pt idx="15338">
                  <c:v>977.19579060221497</c:v>
                </c:pt>
                <c:pt idx="15339">
                  <c:v>977.25950137223799</c:v>
                </c:pt>
                <c:pt idx="15340">
                  <c:v>977.32321214225999</c:v>
                </c:pt>
                <c:pt idx="15341">
                  <c:v>977.38692291228199</c:v>
                </c:pt>
                <c:pt idx="15342">
                  <c:v>977.45063368230501</c:v>
                </c:pt>
                <c:pt idx="15343">
                  <c:v>977.51434445232701</c:v>
                </c:pt>
                <c:pt idx="15344">
                  <c:v>977.57805522234901</c:v>
                </c:pt>
                <c:pt idx="15345">
                  <c:v>977.64176599237203</c:v>
                </c:pt>
                <c:pt idx="15346">
                  <c:v>977.70547676239403</c:v>
                </c:pt>
                <c:pt idx="15347">
                  <c:v>977.76918753241603</c:v>
                </c:pt>
                <c:pt idx="15348">
                  <c:v>977.83289830243905</c:v>
                </c:pt>
                <c:pt idx="15349">
                  <c:v>977.89660907246105</c:v>
                </c:pt>
                <c:pt idx="15350">
                  <c:v>977.96031984248305</c:v>
                </c:pt>
                <c:pt idx="15351">
                  <c:v>978.02403061250595</c:v>
                </c:pt>
                <c:pt idx="15352">
                  <c:v>978.08774138252795</c:v>
                </c:pt>
                <c:pt idx="15353">
                  <c:v>978.15145215254995</c:v>
                </c:pt>
                <c:pt idx="15354">
                  <c:v>978.21516292257297</c:v>
                </c:pt>
                <c:pt idx="15355">
                  <c:v>978.27887369259497</c:v>
                </c:pt>
                <c:pt idx="15356">
                  <c:v>978.34258446261697</c:v>
                </c:pt>
                <c:pt idx="15357">
                  <c:v>978.40629523263999</c:v>
                </c:pt>
                <c:pt idx="15358">
                  <c:v>978.47000600266199</c:v>
                </c:pt>
                <c:pt idx="15359">
                  <c:v>978.53371677268399</c:v>
                </c:pt>
                <c:pt idx="15360">
                  <c:v>978.59742754270701</c:v>
                </c:pt>
                <c:pt idx="15361">
                  <c:v>978.66113831272901</c:v>
                </c:pt>
                <c:pt idx="15362">
                  <c:v>978.72484908275101</c:v>
                </c:pt>
                <c:pt idx="15363">
                  <c:v>978.78855985277403</c:v>
                </c:pt>
                <c:pt idx="15364">
                  <c:v>978.85227062279603</c:v>
                </c:pt>
                <c:pt idx="15365">
                  <c:v>978.91598139281803</c:v>
                </c:pt>
                <c:pt idx="15366">
                  <c:v>978.97969216284105</c:v>
                </c:pt>
                <c:pt idx="15367">
                  <c:v>979.04340293286305</c:v>
                </c:pt>
                <c:pt idx="15368">
                  <c:v>979.10711370288504</c:v>
                </c:pt>
                <c:pt idx="15369">
                  <c:v>979.17082447290795</c:v>
                </c:pt>
                <c:pt idx="15370">
                  <c:v>979.23453524292995</c:v>
                </c:pt>
                <c:pt idx="15371">
                  <c:v>979.29824601295195</c:v>
                </c:pt>
                <c:pt idx="15372">
                  <c:v>979.36195678297497</c:v>
                </c:pt>
                <c:pt idx="15373">
                  <c:v>979.42566755299697</c:v>
                </c:pt>
                <c:pt idx="15374">
                  <c:v>979.48937832301897</c:v>
                </c:pt>
                <c:pt idx="15375">
                  <c:v>979.55308909304199</c:v>
                </c:pt>
                <c:pt idx="15376">
                  <c:v>979.61679986306399</c:v>
                </c:pt>
                <c:pt idx="15377">
                  <c:v>979.68051063308599</c:v>
                </c:pt>
                <c:pt idx="15378">
                  <c:v>979.74422140310901</c:v>
                </c:pt>
                <c:pt idx="15379">
                  <c:v>979.80793217313101</c:v>
                </c:pt>
                <c:pt idx="15380">
                  <c:v>979.87164294315403</c:v>
                </c:pt>
                <c:pt idx="15381">
                  <c:v>979.93535371317603</c:v>
                </c:pt>
                <c:pt idx="15382">
                  <c:v>979.99906448319803</c:v>
                </c:pt>
                <c:pt idx="15383">
                  <c:v>980.06277525322105</c:v>
                </c:pt>
                <c:pt idx="15384">
                  <c:v>980.12648602324305</c:v>
                </c:pt>
                <c:pt idx="15385">
                  <c:v>980.19019679326505</c:v>
                </c:pt>
                <c:pt idx="15386">
                  <c:v>980.25390756328795</c:v>
                </c:pt>
                <c:pt idx="15387">
                  <c:v>980.31761833330995</c:v>
                </c:pt>
                <c:pt idx="15388">
                  <c:v>980.38132910333195</c:v>
                </c:pt>
                <c:pt idx="15389">
                  <c:v>980.44503987335497</c:v>
                </c:pt>
                <c:pt idx="15390">
                  <c:v>980.50875064337697</c:v>
                </c:pt>
                <c:pt idx="15391">
                  <c:v>980.57246141339897</c:v>
                </c:pt>
                <c:pt idx="15392">
                  <c:v>980.63617218342199</c:v>
                </c:pt>
                <c:pt idx="15393">
                  <c:v>980.69988295344399</c:v>
                </c:pt>
                <c:pt idx="15394">
                  <c:v>980.76359372346599</c:v>
                </c:pt>
                <c:pt idx="15395">
                  <c:v>980.82730449348901</c:v>
                </c:pt>
                <c:pt idx="15396">
                  <c:v>980.89101526351101</c:v>
                </c:pt>
                <c:pt idx="15397">
                  <c:v>980.95472603353301</c:v>
                </c:pt>
                <c:pt idx="15398">
                  <c:v>981.01843680355603</c:v>
                </c:pt>
                <c:pt idx="15399">
                  <c:v>981.08214757357803</c:v>
                </c:pt>
                <c:pt idx="15400">
                  <c:v>981.14585834360003</c:v>
                </c:pt>
                <c:pt idx="15401">
                  <c:v>981.20956911362305</c:v>
                </c:pt>
                <c:pt idx="15402">
                  <c:v>981.27327988364505</c:v>
                </c:pt>
                <c:pt idx="15403">
                  <c:v>981.33699065366704</c:v>
                </c:pt>
                <c:pt idx="15404">
                  <c:v>981.40070142368995</c:v>
                </c:pt>
                <c:pt idx="15405">
                  <c:v>981.46441219371195</c:v>
                </c:pt>
                <c:pt idx="15406">
                  <c:v>981.52812296373395</c:v>
                </c:pt>
                <c:pt idx="15407">
                  <c:v>981.59183373375697</c:v>
                </c:pt>
                <c:pt idx="15408">
                  <c:v>981.65554450377897</c:v>
                </c:pt>
                <c:pt idx="15409">
                  <c:v>981.71925527380097</c:v>
                </c:pt>
                <c:pt idx="15410">
                  <c:v>981.78296604382399</c:v>
                </c:pt>
                <c:pt idx="15411">
                  <c:v>981.84667681384599</c:v>
                </c:pt>
                <c:pt idx="15412">
                  <c:v>981.91038758386799</c:v>
                </c:pt>
                <c:pt idx="15413">
                  <c:v>981.97409835389101</c:v>
                </c:pt>
                <c:pt idx="15414">
                  <c:v>982.03780912391301</c:v>
                </c:pt>
                <c:pt idx="15415">
                  <c:v>982.10151989393501</c:v>
                </c:pt>
                <c:pt idx="15416">
                  <c:v>982.16523066395803</c:v>
                </c:pt>
                <c:pt idx="15417">
                  <c:v>982.22894143398003</c:v>
                </c:pt>
                <c:pt idx="15418">
                  <c:v>982.29265220400202</c:v>
                </c:pt>
                <c:pt idx="15419">
                  <c:v>982.35636297402505</c:v>
                </c:pt>
                <c:pt idx="15420">
                  <c:v>982.42007374404704</c:v>
                </c:pt>
                <c:pt idx="15421">
                  <c:v>982.48378451406904</c:v>
                </c:pt>
                <c:pt idx="15422">
                  <c:v>982.54749528409195</c:v>
                </c:pt>
                <c:pt idx="15423">
                  <c:v>982.61120605411395</c:v>
                </c:pt>
                <c:pt idx="15424">
                  <c:v>982.67491682413595</c:v>
                </c:pt>
                <c:pt idx="15425">
                  <c:v>982.73862759415897</c:v>
                </c:pt>
                <c:pt idx="15426">
                  <c:v>982.80233836418097</c:v>
                </c:pt>
                <c:pt idx="15427">
                  <c:v>982.86604913420297</c:v>
                </c:pt>
                <c:pt idx="15428">
                  <c:v>982.92975990422599</c:v>
                </c:pt>
                <c:pt idx="15429">
                  <c:v>982.99347067424799</c:v>
                </c:pt>
                <c:pt idx="15430">
                  <c:v>983.05718144426999</c:v>
                </c:pt>
                <c:pt idx="15431">
                  <c:v>983.12089221429301</c:v>
                </c:pt>
                <c:pt idx="15432">
                  <c:v>983.18460298431501</c:v>
                </c:pt>
                <c:pt idx="15433">
                  <c:v>983.24831375433803</c:v>
                </c:pt>
                <c:pt idx="15434">
                  <c:v>983.31202452436003</c:v>
                </c:pt>
                <c:pt idx="15435">
                  <c:v>983.37573529438203</c:v>
                </c:pt>
                <c:pt idx="15436">
                  <c:v>983.43944606440505</c:v>
                </c:pt>
                <c:pt idx="15437">
                  <c:v>983.50315683442705</c:v>
                </c:pt>
                <c:pt idx="15438">
                  <c:v>983.56686760444904</c:v>
                </c:pt>
                <c:pt idx="15439">
                  <c:v>983.63057837447195</c:v>
                </c:pt>
                <c:pt idx="15440">
                  <c:v>983.69428914449395</c:v>
                </c:pt>
                <c:pt idx="15441">
                  <c:v>983.75799991451595</c:v>
                </c:pt>
                <c:pt idx="15442">
                  <c:v>983.82171068453897</c:v>
                </c:pt>
                <c:pt idx="15443">
                  <c:v>983.88542145456097</c:v>
                </c:pt>
                <c:pt idx="15444">
                  <c:v>983.94913222458297</c:v>
                </c:pt>
                <c:pt idx="15445">
                  <c:v>984.01284299460599</c:v>
                </c:pt>
                <c:pt idx="15446">
                  <c:v>984.07655376462799</c:v>
                </c:pt>
                <c:pt idx="15447">
                  <c:v>984.14026453464999</c:v>
                </c:pt>
                <c:pt idx="15448">
                  <c:v>984.20397530467301</c:v>
                </c:pt>
                <c:pt idx="15449">
                  <c:v>984.26768607469501</c:v>
                </c:pt>
                <c:pt idx="15450">
                  <c:v>984.33139684471701</c:v>
                </c:pt>
                <c:pt idx="15451">
                  <c:v>984.39510761474003</c:v>
                </c:pt>
                <c:pt idx="15452">
                  <c:v>984.45881838476203</c:v>
                </c:pt>
                <c:pt idx="15453">
                  <c:v>984.52252915478402</c:v>
                </c:pt>
                <c:pt idx="15454">
                  <c:v>984.58623992480705</c:v>
                </c:pt>
                <c:pt idx="15455">
                  <c:v>984.64995069482904</c:v>
                </c:pt>
                <c:pt idx="15456">
                  <c:v>984.71366146485104</c:v>
                </c:pt>
                <c:pt idx="15457">
                  <c:v>984.77737223487395</c:v>
                </c:pt>
                <c:pt idx="15458">
                  <c:v>984.84108300489595</c:v>
                </c:pt>
                <c:pt idx="15459">
                  <c:v>984.90479377491795</c:v>
                </c:pt>
                <c:pt idx="15460">
                  <c:v>984.96850454494097</c:v>
                </c:pt>
                <c:pt idx="15461">
                  <c:v>985.03221531496297</c:v>
                </c:pt>
                <c:pt idx="15462">
                  <c:v>985.09592608498497</c:v>
                </c:pt>
                <c:pt idx="15463">
                  <c:v>985.15963685500799</c:v>
                </c:pt>
                <c:pt idx="15464">
                  <c:v>985.22334762502999</c:v>
                </c:pt>
                <c:pt idx="15465">
                  <c:v>985.28705839505199</c:v>
                </c:pt>
                <c:pt idx="15466">
                  <c:v>985.35076916507501</c:v>
                </c:pt>
                <c:pt idx="15467">
                  <c:v>985.41447993509701</c:v>
                </c:pt>
                <c:pt idx="15468">
                  <c:v>985.478190705119</c:v>
                </c:pt>
                <c:pt idx="15469">
                  <c:v>985.54190147514203</c:v>
                </c:pt>
                <c:pt idx="15470">
                  <c:v>985.60561224516402</c:v>
                </c:pt>
                <c:pt idx="15471">
                  <c:v>985.66932301518602</c:v>
                </c:pt>
                <c:pt idx="15472">
                  <c:v>985.73303378520905</c:v>
                </c:pt>
                <c:pt idx="15473">
                  <c:v>985.79674455523104</c:v>
                </c:pt>
                <c:pt idx="15474">
                  <c:v>985.86045532525304</c:v>
                </c:pt>
                <c:pt idx="15475">
                  <c:v>985.92416609527595</c:v>
                </c:pt>
                <c:pt idx="15476">
                  <c:v>985.98787686529795</c:v>
                </c:pt>
                <c:pt idx="15477">
                  <c:v>986.05158763531995</c:v>
                </c:pt>
                <c:pt idx="15478">
                  <c:v>986.11529840534297</c:v>
                </c:pt>
                <c:pt idx="15479">
                  <c:v>986.17900917536497</c:v>
                </c:pt>
                <c:pt idx="15480">
                  <c:v>986.24271994538697</c:v>
                </c:pt>
                <c:pt idx="15481">
                  <c:v>986.30643071540999</c:v>
                </c:pt>
                <c:pt idx="15482">
                  <c:v>986.37014148543199</c:v>
                </c:pt>
                <c:pt idx="15483">
                  <c:v>986.43385225545398</c:v>
                </c:pt>
                <c:pt idx="15484">
                  <c:v>986.49756302547701</c:v>
                </c:pt>
                <c:pt idx="15485">
                  <c:v>986.56127379549901</c:v>
                </c:pt>
                <c:pt idx="15486">
                  <c:v>986.62498456552203</c:v>
                </c:pt>
                <c:pt idx="15487">
                  <c:v>986.68869533554403</c:v>
                </c:pt>
                <c:pt idx="15488">
                  <c:v>986.75240610556602</c:v>
                </c:pt>
                <c:pt idx="15489">
                  <c:v>986.81611687558905</c:v>
                </c:pt>
                <c:pt idx="15490">
                  <c:v>986.87982764561104</c:v>
                </c:pt>
                <c:pt idx="15491">
                  <c:v>986.94353841563304</c:v>
                </c:pt>
                <c:pt idx="15492">
                  <c:v>987.00724918565595</c:v>
                </c:pt>
                <c:pt idx="15493">
                  <c:v>987.07095995567795</c:v>
                </c:pt>
                <c:pt idx="15494">
                  <c:v>987.13467072569995</c:v>
                </c:pt>
                <c:pt idx="15495">
                  <c:v>987.19838149572297</c:v>
                </c:pt>
                <c:pt idx="15496">
                  <c:v>987.26209226574497</c:v>
                </c:pt>
                <c:pt idx="15497">
                  <c:v>987.32580303576697</c:v>
                </c:pt>
                <c:pt idx="15498">
                  <c:v>987.38951380578999</c:v>
                </c:pt>
                <c:pt idx="15499">
                  <c:v>987.45322457581199</c:v>
                </c:pt>
                <c:pt idx="15500">
                  <c:v>987.51693534583399</c:v>
                </c:pt>
                <c:pt idx="15501">
                  <c:v>987.58064611585701</c:v>
                </c:pt>
                <c:pt idx="15502">
                  <c:v>987.64435688587901</c:v>
                </c:pt>
                <c:pt idx="15503">
                  <c:v>987.708067655901</c:v>
                </c:pt>
                <c:pt idx="15504">
                  <c:v>987.77177842592403</c:v>
                </c:pt>
                <c:pt idx="15505">
                  <c:v>987.83548919594602</c:v>
                </c:pt>
                <c:pt idx="15506">
                  <c:v>987.89919996596802</c:v>
                </c:pt>
                <c:pt idx="15507">
                  <c:v>987.96291073599104</c:v>
                </c:pt>
                <c:pt idx="15508">
                  <c:v>988.02662150601304</c:v>
                </c:pt>
                <c:pt idx="15509">
                  <c:v>988.09033227603504</c:v>
                </c:pt>
                <c:pt idx="15510">
                  <c:v>988.15404304605795</c:v>
                </c:pt>
                <c:pt idx="15511">
                  <c:v>988.21775381607995</c:v>
                </c:pt>
                <c:pt idx="15512">
                  <c:v>988.28146458610195</c:v>
                </c:pt>
                <c:pt idx="15513">
                  <c:v>988.34517535612497</c:v>
                </c:pt>
                <c:pt idx="15514">
                  <c:v>988.40888612614697</c:v>
                </c:pt>
                <c:pt idx="15515">
                  <c:v>988.47259689616897</c:v>
                </c:pt>
                <c:pt idx="15516">
                  <c:v>988.53630766619199</c:v>
                </c:pt>
                <c:pt idx="15517">
                  <c:v>988.60001843621399</c:v>
                </c:pt>
                <c:pt idx="15518">
                  <c:v>988.66372920623598</c:v>
                </c:pt>
                <c:pt idx="15519">
                  <c:v>988.72743997625901</c:v>
                </c:pt>
                <c:pt idx="15520">
                  <c:v>988.79115074628101</c:v>
                </c:pt>
                <c:pt idx="15521">
                  <c:v>988.854861516303</c:v>
                </c:pt>
                <c:pt idx="15522">
                  <c:v>988.91857228632603</c:v>
                </c:pt>
                <c:pt idx="15523">
                  <c:v>988.98228305634802</c:v>
                </c:pt>
                <c:pt idx="15524">
                  <c:v>989.04599382637002</c:v>
                </c:pt>
                <c:pt idx="15525">
                  <c:v>989.10970459639304</c:v>
                </c:pt>
                <c:pt idx="15526">
                  <c:v>989.17341536641504</c:v>
                </c:pt>
                <c:pt idx="15527">
                  <c:v>989.23712613643704</c:v>
                </c:pt>
                <c:pt idx="15528">
                  <c:v>989.30083690645995</c:v>
                </c:pt>
                <c:pt idx="15529">
                  <c:v>989.36454767648195</c:v>
                </c:pt>
                <c:pt idx="15530">
                  <c:v>989.42825844650395</c:v>
                </c:pt>
                <c:pt idx="15531">
                  <c:v>989.49196921652697</c:v>
                </c:pt>
                <c:pt idx="15532">
                  <c:v>989.55567998654897</c:v>
                </c:pt>
                <c:pt idx="15533">
                  <c:v>989.61939075657097</c:v>
                </c:pt>
                <c:pt idx="15534">
                  <c:v>989.68310152659399</c:v>
                </c:pt>
                <c:pt idx="15535">
                  <c:v>989.74681229661599</c:v>
                </c:pt>
                <c:pt idx="15536">
                  <c:v>989.81052306663798</c:v>
                </c:pt>
                <c:pt idx="15537">
                  <c:v>989.87423383666101</c:v>
                </c:pt>
                <c:pt idx="15538">
                  <c:v>989.937944606683</c:v>
                </c:pt>
                <c:pt idx="15539">
                  <c:v>990.00165537670603</c:v>
                </c:pt>
                <c:pt idx="15540">
                  <c:v>990.06536614672802</c:v>
                </c:pt>
                <c:pt idx="15541">
                  <c:v>990.12907691675002</c:v>
                </c:pt>
                <c:pt idx="15542">
                  <c:v>990.19278768677304</c:v>
                </c:pt>
                <c:pt idx="15543">
                  <c:v>990.25649845679504</c:v>
                </c:pt>
                <c:pt idx="15544">
                  <c:v>990.32020922681704</c:v>
                </c:pt>
                <c:pt idx="15545">
                  <c:v>990.38391999683995</c:v>
                </c:pt>
                <c:pt idx="15546">
                  <c:v>990.44763076686195</c:v>
                </c:pt>
                <c:pt idx="15547">
                  <c:v>990.51134153688395</c:v>
                </c:pt>
                <c:pt idx="15548">
                  <c:v>990.57505230690697</c:v>
                </c:pt>
                <c:pt idx="15549">
                  <c:v>990.63876307692897</c:v>
                </c:pt>
                <c:pt idx="15550">
                  <c:v>990.70247384695097</c:v>
                </c:pt>
                <c:pt idx="15551">
                  <c:v>990.76618461697399</c:v>
                </c:pt>
                <c:pt idx="15552">
                  <c:v>990.82989538699599</c:v>
                </c:pt>
                <c:pt idx="15553">
                  <c:v>990.89360615701798</c:v>
                </c:pt>
                <c:pt idx="15554">
                  <c:v>990.95731692704101</c:v>
                </c:pt>
                <c:pt idx="15555">
                  <c:v>991.021027697063</c:v>
                </c:pt>
                <c:pt idx="15556">
                  <c:v>991.084738467085</c:v>
                </c:pt>
                <c:pt idx="15557">
                  <c:v>991.14844923710803</c:v>
                </c:pt>
                <c:pt idx="15558">
                  <c:v>991.21216000713002</c:v>
                </c:pt>
                <c:pt idx="15559">
                  <c:v>991.27587077715202</c:v>
                </c:pt>
                <c:pt idx="15560">
                  <c:v>991.33958154717504</c:v>
                </c:pt>
                <c:pt idx="15561">
                  <c:v>991.40329231719704</c:v>
                </c:pt>
                <c:pt idx="15562">
                  <c:v>991.46700308721904</c:v>
                </c:pt>
                <c:pt idx="15563">
                  <c:v>991.53071385724195</c:v>
                </c:pt>
                <c:pt idx="15564">
                  <c:v>991.59442462726395</c:v>
                </c:pt>
                <c:pt idx="15565">
                  <c:v>991.65813539728595</c:v>
                </c:pt>
                <c:pt idx="15566">
                  <c:v>991.72184616730897</c:v>
                </c:pt>
                <c:pt idx="15567">
                  <c:v>991.78555693733097</c:v>
                </c:pt>
                <c:pt idx="15568">
                  <c:v>991.84926770735296</c:v>
                </c:pt>
                <c:pt idx="15569">
                  <c:v>991.91297847737599</c:v>
                </c:pt>
                <c:pt idx="15570">
                  <c:v>991.97668924739799</c:v>
                </c:pt>
                <c:pt idx="15571">
                  <c:v>992.04040001741998</c:v>
                </c:pt>
                <c:pt idx="15572">
                  <c:v>992.10411078744301</c:v>
                </c:pt>
                <c:pt idx="15573">
                  <c:v>992.167821557465</c:v>
                </c:pt>
                <c:pt idx="15574">
                  <c:v>992.231532327487</c:v>
                </c:pt>
                <c:pt idx="15575">
                  <c:v>992.29524309751002</c:v>
                </c:pt>
                <c:pt idx="15576">
                  <c:v>992.35895386753202</c:v>
                </c:pt>
                <c:pt idx="15577">
                  <c:v>992.42266463755402</c:v>
                </c:pt>
                <c:pt idx="15578">
                  <c:v>992.48637540757704</c:v>
                </c:pt>
                <c:pt idx="15579">
                  <c:v>992.55008617759904</c:v>
                </c:pt>
                <c:pt idx="15580">
                  <c:v>992.61379694762104</c:v>
                </c:pt>
                <c:pt idx="15581">
                  <c:v>992.67750771764395</c:v>
                </c:pt>
                <c:pt idx="15582">
                  <c:v>992.74121848766595</c:v>
                </c:pt>
                <c:pt idx="15583">
                  <c:v>992.80492925768795</c:v>
                </c:pt>
                <c:pt idx="15584">
                  <c:v>992.86864002771097</c:v>
                </c:pt>
                <c:pt idx="15585">
                  <c:v>992.93235079773297</c:v>
                </c:pt>
                <c:pt idx="15586">
                  <c:v>992.99606156775496</c:v>
                </c:pt>
                <c:pt idx="15587">
                  <c:v>993.05977233777799</c:v>
                </c:pt>
                <c:pt idx="15588">
                  <c:v>993.12348310779998</c:v>
                </c:pt>
                <c:pt idx="15589">
                  <c:v>993.18719387782198</c:v>
                </c:pt>
                <c:pt idx="15590">
                  <c:v>993.250904647845</c:v>
                </c:pt>
                <c:pt idx="15591">
                  <c:v>993.314615417867</c:v>
                </c:pt>
                <c:pt idx="15592">
                  <c:v>993.37832618789002</c:v>
                </c:pt>
                <c:pt idx="15593">
                  <c:v>993.44203695791202</c:v>
                </c:pt>
                <c:pt idx="15594">
                  <c:v>993.50574772793402</c:v>
                </c:pt>
                <c:pt idx="15595">
                  <c:v>993.56945849795704</c:v>
                </c:pt>
                <c:pt idx="15596">
                  <c:v>993.63316926797904</c:v>
                </c:pt>
                <c:pt idx="15597">
                  <c:v>993.69688003800104</c:v>
                </c:pt>
                <c:pt idx="15598">
                  <c:v>993.76059080802395</c:v>
                </c:pt>
                <c:pt idx="15599">
                  <c:v>993.82430157804595</c:v>
                </c:pt>
                <c:pt idx="15600">
                  <c:v>993.88801234806795</c:v>
                </c:pt>
                <c:pt idx="15601">
                  <c:v>993.95172311809097</c:v>
                </c:pt>
                <c:pt idx="15602">
                  <c:v>994.01543388811297</c:v>
                </c:pt>
                <c:pt idx="15603">
                  <c:v>994.07914465813496</c:v>
                </c:pt>
                <c:pt idx="15604">
                  <c:v>994.14285542815799</c:v>
                </c:pt>
                <c:pt idx="15605">
                  <c:v>994.20656619817998</c:v>
                </c:pt>
                <c:pt idx="15606">
                  <c:v>994.27027696820198</c:v>
                </c:pt>
                <c:pt idx="15607">
                  <c:v>994.33398773822501</c:v>
                </c:pt>
                <c:pt idx="15608">
                  <c:v>994.397698508247</c:v>
                </c:pt>
                <c:pt idx="15609">
                  <c:v>994.461409278269</c:v>
                </c:pt>
                <c:pt idx="15610">
                  <c:v>994.52512004829202</c:v>
                </c:pt>
                <c:pt idx="15611">
                  <c:v>994.58883081831402</c:v>
                </c:pt>
                <c:pt idx="15612">
                  <c:v>994.65254158833602</c:v>
                </c:pt>
                <c:pt idx="15613">
                  <c:v>994.71625235835904</c:v>
                </c:pt>
                <c:pt idx="15614">
                  <c:v>994.77996312838104</c:v>
                </c:pt>
                <c:pt idx="15615">
                  <c:v>994.84367389840304</c:v>
                </c:pt>
                <c:pt idx="15616">
                  <c:v>994.90738466842595</c:v>
                </c:pt>
                <c:pt idx="15617">
                  <c:v>994.97109543844795</c:v>
                </c:pt>
                <c:pt idx="15618">
                  <c:v>995.03480620846994</c:v>
                </c:pt>
                <c:pt idx="15619">
                  <c:v>995.09851697849297</c:v>
                </c:pt>
                <c:pt idx="15620">
                  <c:v>995.16222774851497</c:v>
                </c:pt>
                <c:pt idx="15621">
                  <c:v>995.22593851853696</c:v>
                </c:pt>
                <c:pt idx="15622">
                  <c:v>995.28964928855999</c:v>
                </c:pt>
                <c:pt idx="15623">
                  <c:v>995.35336005858198</c:v>
                </c:pt>
                <c:pt idx="15624">
                  <c:v>995.41707082860398</c:v>
                </c:pt>
                <c:pt idx="15625">
                  <c:v>995.480781598627</c:v>
                </c:pt>
                <c:pt idx="15626">
                  <c:v>995.544492368649</c:v>
                </c:pt>
                <c:pt idx="15627">
                  <c:v>995.608203138671</c:v>
                </c:pt>
                <c:pt idx="15628">
                  <c:v>995.67191390869402</c:v>
                </c:pt>
                <c:pt idx="15629">
                  <c:v>995.73562467871602</c:v>
                </c:pt>
                <c:pt idx="15630">
                  <c:v>995.79933544873802</c:v>
                </c:pt>
                <c:pt idx="15631">
                  <c:v>995.86304621876104</c:v>
                </c:pt>
                <c:pt idx="15632">
                  <c:v>995.92675698878304</c:v>
                </c:pt>
                <c:pt idx="15633">
                  <c:v>995.99046775880504</c:v>
                </c:pt>
                <c:pt idx="15634">
                  <c:v>996.05417852882795</c:v>
                </c:pt>
                <c:pt idx="15635">
                  <c:v>996.11788929884995</c:v>
                </c:pt>
                <c:pt idx="15636">
                  <c:v>996.18160006887194</c:v>
                </c:pt>
                <c:pt idx="15637">
                  <c:v>996.24531083889497</c:v>
                </c:pt>
                <c:pt idx="15638">
                  <c:v>996.30902160891696</c:v>
                </c:pt>
                <c:pt idx="15639">
                  <c:v>996.37273237893896</c:v>
                </c:pt>
                <c:pt idx="15640">
                  <c:v>996.43644314896198</c:v>
                </c:pt>
                <c:pt idx="15641">
                  <c:v>996.50015391898398</c:v>
                </c:pt>
                <c:pt idx="15642">
                  <c:v>996.56386468900598</c:v>
                </c:pt>
                <c:pt idx="15643">
                  <c:v>996.627575459029</c:v>
                </c:pt>
                <c:pt idx="15644">
                  <c:v>996.691286229051</c:v>
                </c:pt>
                <c:pt idx="15645">
                  <c:v>996.75499699907402</c:v>
                </c:pt>
                <c:pt idx="15646">
                  <c:v>996.81870776909602</c:v>
                </c:pt>
                <c:pt idx="15647">
                  <c:v>996.88241853911802</c:v>
                </c:pt>
                <c:pt idx="15648">
                  <c:v>996.94612930914104</c:v>
                </c:pt>
                <c:pt idx="15649">
                  <c:v>997.00984007916304</c:v>
                </c:pt>
                <c:pt idx="15650">
                  <c:v>997.07355084918504</c:v>
                </c:pt>
                <c:pt idx="15651">
                  <c:v>997.13726161920795</c:v>
                </c:pt>
                <c:pt idx="15652">
                  <c:v>997.20097238922995</c:v>
                </c:pt>
                <c:pt idx="15653">
                  <c:v>997.26468315925194</c:v>
                </c:pt>
                <c:pt idx="15654">
                  <c:v>997.32839392927497</c:v>
                </c:pt>
                <c:pt idx="15655">
                  <c:v>997.39210469929697</c:v>
                </c:pt>
                <c:pt idx="15656">
                  <c:v>997.45581546931896</c:v>
                </c:pt>
                <c:pt idx="15657">
                  <c:v>997.51952623934199</c:v>
                </c:pt>
                <c:pt idx="15658">
                  <c:v>997.58323700936398</c:v>
                </c:pt>
                <c:pt idx="15659">
                  <c:v>997.64694777938598</c:v>
                </c:pt>
                <c:pt idx="15660">
                  <c:v>997.710658549409</c:v>
                </c:pt>
                <c:pt idx="15661">
                  <c:v>997.774369319431</c:v>
                </c:pt>
                <c:pt idx="15662">
                  <c:v>997.838080089453</c:v>
                </c:pt>
                <c:pt idx="15663">
                  <c:v>997.90179085947602</c:v>
                </c:pt>
                <c:pt idx="15664">
                  <c:v>997.96550162949802</c:v>
                </c:pt>
                <c:pt idx="15665">
                  <c:v>998.02921239952002</c:v>
                </c:pt>
                <c:pt idx="15666">
                  <c:v>998.09292316954304</c:v>
                </c:pt>
                <c:pt idx="15667">
                  <c:v>998.15663393956504</c:v>
                </c:pt>
                <c:pt idx="15668">
                  <c:v>998.22034470958704</c:v>
                </c:pt>
                <c:pt idx="15669">
                  <c:v>998.28405547960995</c:v>
                </c:pt>
                <c:pt idx="15670">
                  <c:v>998.34776624963195</c:v>
                </c:pt>
                <c:pt idx="15671">
                  <c:v>998.41147701965394</c:v>
                </c:pt>
                <c:pt idx="15672">
                  <c:v>998.47518778967697</c:v>
                </c:pt>
                <c:pt idx="15673">
                  <c:v>998.53889855969896</c:v>
                </c:pt>
                <c:pt idx="15674">
                  <c:v>998.60260932972096</c:v>
                </c:pt>
                <c:pt idx="15675">
                  <c:v>998.66632009974398</c:v>
                </c:pt>
                <c:pt idx="15676">
                  <c:v>998.73003086976598</c:v>
                </c:pt>
                <c:pt idx="15677">
                  <c:v>998.79374163978798</c:v>
                </c:pt>
                <c:pt idx="15678">
                  <c:v>998.857452409811</c:v>
                </c:pt>
                <c:pt idx="15679">
                  <c:v>998.921163179833</c:v>
                </c:pt>
                <c:pt idx="15680">
                  <c:v>998.984873949855</c:v>
                </c:pt>
                <c:pt idx="15681">
                  <c:v>999.04858471987802</c:v>
                </c:pt>
                <c:pt idx="15682">
                  <c:v>999.11229548990002</c:v>
                </c:pt>
                <c:pt idx="15683">
                  <c:v>999.17600625992202</c:v>
                </c:pt>
                <c:pt idx="15684">
                  <c:v>999.23971702994504</c:v>
                </c:pt>
                <c:pt idx="15685">
                  <c:v>999.30342779996704</c:v>
                </c:pt>
                <c:pt idx="15686">
                  <c:v>999.36713856998904</c:v>
                </c:pt>
                <c:pt idx="15687">
                  <c:v>999.43084934001195</c:v>
                </c:pt>
                <c:pt idx="15688">
                  <c:v>999.49456011003394</c:v>
                </c:pt>
                <c:pt idx="15689">
                  <c:v>999.55827088005606</c:v>
                </c:pt>
                <c:pt idx="15690">
                  <c:v>999.62198165007896</c:v>
                </c:pt>
                <c:pt idx="15691">
                  <c:v>999.68569242010096</c:v>
                </c:pt>
                <c:pt idx="15692">
                  <c:v>999.74940319012296</c:v>
                </c:pt>
                <c:pt idx="15693">
                  <c:v>999.81311396014598</c:v>
                </c:pt>
                <c:pt idx="15694">
                  <c:v>999.87682473016798</c:v>
                </c:pt>
                <c:pt idx="15695">
                  <c:v>999.94053550018998</c:v>
                </c:pt>
                <c:pt idx="15696">
                  <c:v>1000.00424627021</c:v>
                </c:pt>
                <c:pt idx="15697">
                  <c:v>1000.06795704024</c:v>
                </c:pt>
                <c:pt idx="15698">
                  <c:v>1000.13166781026</c:v>
                </c:pt>
                <c:pt idx="15699">
                  <c:v>1000.19537858028</c:v>
                </c:pt>
                <c:pt idx="15700">
                  <c:v>1000.2590893503</c:v>
                </c:pt>
                <c:pt idx="15701">
                  <c:v>1000.32280012032</c:v>
                </c:pt>
                <c:pt idx="15702">
                  <c:v>1000.38651089035</c:v>
                </c:pt>
                <c:pt idx="15703">
                  <c:v>1000.4502216603699</c:v>
                </c:pt>
                <c:pt idx="15704">
                  <c:v>1000.51393243039</c:v>
                </c:pt>
                <c:pt idx="15705">
                  <c:v>1000.57764320041</c:v>
                </c:pt>
                <c:pt idx="15706">
                  <c:v>1000.64135397044</c:v>
                </c:pt>
                <c:pt idx="15707">
                  <c:v>1000.70506474046</c:v>
                </c:pt>
                <c:pt idx="15708">
                  <c:v>1000.7687755104801</c:v>
                </c:pt>
                <c:pt idx="15709">
                  <c:v>1000.8324862805</c:v>
                </c:pt>
                <c:pt idx="15710">
                  <c:v>1000.89619705053</c:v>
                </c:pt>
                <c:pt idx="15711">
                  <c:v>1000.95990782055</c:v>
                </c:pt>
                <c:pt idx="15712">
                  <c:v>1001.02361859057</c:v>
                </c:pt>
                <c:pt idx="15713">
                  <c:v>1001.08732936059</c:v>
                </c:pt>
                <c:pt idx="15714">
                  <c:v>1001.15104013061</c:v>
                </c:pt>
                <c:pt idx="15715">
                  <c:v>1001.21475090064</c:v>
                </c:pt>
                <c:pt idx="15716">
                  <c:v>1001.27846167066</c:v>
                </c:pt>
                <c:pt idx="15717">
                  <c:v>1001.34217244068</c:v>
                </c:pt>
                <c:pt idx="15718">
                  <c:v>1001.4058832107</c:v>
                </c:pt>
                <c:pt idx="15719">
                  <c:v>1001.46959398073</c:v>
                </c:pt>
                <c:pt idx="15720">
                  <c:v>1001.5333047507499</c:v>
                </c:pt>
                <c:pt idx="15721">
                  <c:v>1001.59701552077</c:v>
                </c:pt>
                <c:pt idx="15722">
                  <c:v>1001.66072629079</c:v>
                </c:pt>
                <c:pt idx="15723">
                  <c:v>1001.72443706082</c:v>
                </c:pt>
                <c:pt idx="15724">
                  <c:v>1001.78814783084</c:v>
                </c:pt>
                <c:pt idx="15725">
                  <c:v>1001.8518586008601</c:v>
                </c:pt>
                <c:pt idx="15726">
                  <c:v>1001.91556937088</c:v>
                </c:pt>
                <c:pt idx="15727">
                  <c:v>1001.97928014091</c:v>
                </c:pt>
                <c:pt idx="15728">
                  <c:v>1002.04299091093</c:v>
                </c:pt>
                <c:pt idx="15729">
                  <c:v>1002.10670168095</c:v>
                </c:pt>
                <c:pt idx="15730">
                  <c:v>1002.17041245097</c:v>
                </c:pt>
                <c:pt idx="15731">
                  <c:v>1002.23412322099</c:v>
                </c:pt>
                <c:pt idx="15732">
                  <c:v>1002.29783399102</c:v>
                </c:pt>
                <c:pt idx="15733">
                  <c:v>1002.36154476104</c:v>
                </c:pt>
                <c:pt idx="15734">
                  <c:v>1002.42525553106</c:v>
                </c:pt>
                <c:pt idx="15735">
                  <c:v>1002.48896630108</c:v>
                </c:pt>
                <c:pt idx="15736">
                  <c:v>1002.55267707111</c:v>
                </c:pt>
                <c:pt idx="15737">
                  <c:v>1002.6163878411299</c:v>
                </c:pt>
                <c:pt idx="15738">
                  <c:v>1002.68009861115</c:v>
                </c:pt>
                <c:pt idx="15739">
                  <c:v>1002.74380938117</c:v>
                </c:pt>
                <c:pt idx="15740">
                  <c:v>1002.8075201512</c:v>
                </c:pt>
                <c:pt idx="15741">
                  <c:v>1002.87123092122</c:v>
                </c:pt>
                <c:pt idx="15742">
                  <c:v>1002.9349416912401</c:v>
                </c:pt>
                <c:pt idx="15743">
                  <c:v>1002.99865246126</c:v>
                </c:pt>
                <c:pt idx="15744">
                  <c:v>1003.06236323129</c:v>
                </c:pt>
                <c:pt idx="15745">
                  <c:v>1003.12607400131</c:v>
                </c:pt>
                <c:pt idx="15746">
                  <c:v>1003.18978477133</c:v>
                </c:pt>
                <c:pt idx="15747">
                  <c:v>1003.25349554135</c:v>
                </c:pt>
                <c:pt idx="15748">
                  <c:v>1003.31720631137</c:v>
                </c:pt>
                <c:pt idx="15749">
                  <c:v>1003.3809170814</c:v>
                </c:pt>
                <c:pt idx="15750">
                  <c:v>1003.44462785142</c:v>
                </c:pt>
                <c:pt idx="15751">
                  <c:v>1003.50833862144</c:v>
                </c:pt>
                <c:pt idx="15752">
                  <c:v>1003.57204939146</c:v>
                </c:pt>
                <c:pt idx="15753">
                  <c:v>1003.63576016149</c:v>
                </c:pt>
                <c:pt idx="15754">
                  <c:v>1003.6994709315099</c:v>
                </c:pt>
                <c:pt idx="15755">
                  <c:v>1003.76318170153</c:v>
                </c:pt>
                <c:pt idx="15756">
                  <c:v>1003.82689247155</c:v>
                </c:pt>
                <c:pt idx="15757">
                  <c:v>1003.89060324158</c:v>
                </c:pt>
                <c:pt idx="15758">
                  <c:v>1003.9543140116</c:v>
                </c:pt>
                <c:pt idx="15759">
                  <c:v>1004.0180247816201</c:v>
                </c:pt>
                <c:pt idx="15760">
                  <c:v>1004.08173555164</c:v>
                </c:pt>
                <c:pt idx="15761">
                  <c:v>1004.14544632166</c:v>
                </c:pt>
                <c:pt idx="15762">
                  <c:v>1004.20915709169</c:v>
                </c:pt>
                <c:pt idx="15763">
                  <c:v>1004.27286786171</c:v>
                </c:pt>
                <c:pt idx="15764">
                  <c:v>1004.33657863173</c:v>
                </c:pt>
                <c:pt idx="15765">
                  <c:v>1004.40028940175</c:v>
                </c:pt>
                <c:pt idx="15766">
                  <c:v>1004.46400017178</c:v>
                </c:pt>
                <c:pt idx="15767">
                  <c:v>1004.5277109418</c:v>
                </c:pt>
                <c:pt idx="15768">
                  <c:v>1004.59142171182</c:v>
                </c:pt>
                <c:pt idx="15769">
                  <c:v>1004.65513248184</c:v>
                </c:pt>
                <c:pt idx="15770">
                  <c:v>1004.71884325187</c:v>
                </c:pt>
                <c:pt idx="15771">
                  <c:v>1004.78255402189</c:v>
                </c:pt>
                <c:pt idx="15772">
                  <c:v>1004.84626479191</c:v>
                </c:pt>
                <c:pt idx="15773">
                  <c:v>1004.90997556193</c:v>
                </c:pt>
                <c:pt idx="15774">
                  <c:v>1004.97368633196</c:v>
                </c:pt>
                <c:pt idx="15775">
                  <c:v>1005.03739710198</c:v>
                </c:pt>
                <c:pt idx="15776">
                  <c:v>1005.1011078719999</c:v>
                </c:pt>
                <c:pt idx="15777">
                  <c:v>1005.16481864202</c:v>
                </c:pt>
                <c:pt idx="15778">
                  <c:v>1005.22852941204</c:v>
                </c:pt>
                <c:pt idx="15779">
                  <c:v>1005.29224018207</c:v>
                </c:pt>
                <c:pt idx="15780">
                  <c:v>1005.35595095209</c:v>
                </c:pt>
                <c:pt idx="15781">
                  <c:v>1005.41966172211</c:v>
                </c:pt>
                <c:pt idx="15782">
                  <c:v>1005.48337249213</c:v>
                </c:pt>
                <c:pt idx="15783">
                  <c:v>1005.54708326216</c:v>
                </c:pt>
                <c:pt idx="15784">
                  <c:v>1005.61079403218</c:v>
                </c:pt>
                <c:pt idx="15785">
                  <c:v>1005.6745048022</c:v>
                </c:pt>
                <c:pt idx="15786">
                  <c:v>1005.73821557222</c:v>
                </c:pt>
                <c:pt idx="15787">
                  <c:v>1005.80192634225</c:v>
                </c:pt>
                <c:pt idx="15788">
                  <c:v>1005.86563711227</c:v>
                </c:pt>
                <c:pt idx="15789">
                  <c:v>1005.92934788229</c:v>
                </c:pt>
                <c:pt idx="15790">
                  <c:v>1005.99305865231</c:v>
                </c:pt>
                <c:pt idx="15791">
                  <c:v>1006.05676942234</c:v>
                </c:pt>
                <c:pt idx="15792">
                  <c:v>1006.12048019236</c:v>
                </c:pt>
                <c:pt idx="15793">
                  <c:v>1006.1841909623799</c:v>
                </c:pt>
                <c:pt idx="15794">
                  <c:v>1006.2479017324</c:v>
                </c:pt>
                <c:pt idx="15795">
                  <c:v>1006.31161250242</c:v>
                </c:pt>
                <c:pt idx="15796">
                  <c:v>1006.37532327245</c:v>
                </c:pt>
                <c:pt idx="15797">
                  <c:v>1006.43903404247</c:v>
                </c:pt>
                <c:pt idx="15798">
                  <c:v>1006.5027448124901</c:v>
                </c:pt>
                <c:pt idx="15799">
                  <c:v>1006.56645558251</c:v>
                </c:pt>
                <c:pt idx="15800">
                  <c:v>1006.63016635254</c:v>
                </c:pt>
                <c:pt idx="15801">
                  <c:v>1006.69387712256</c:v>
                </c:pt>
                <c:pt idx="15802">
                  <c:v>1006.75758789258</c:v>
                </c:pt>
                <c:pt idx="15803">
                  <c:v>1006.8212986626</c:v>
                </c:pt>
                <c:pt idx="15804">
                  <c:v>1006.88500943263</c:v>
                </c:pt>
                <c:pt idx="15805">
                  <c:v>1006.94872020265</c:v>
                </c:pt>
                <c:pt idx="15806">
                  <c:v>1007.01243097267</c:v>
                </c:pt>
                <c:pt idx="15807">
                  <c:v>1007.07614174269</c:v>
                </c:pt>
                <c:pt idx="15808">
                  <c:v>1007.13985251271</c:v>
                </c:pt>
                <c:pt idx="15809">
                  <c:v>1007.20356328274</c:v>
                </c:pt>
                <c:pt idx="15810">
                  <c:v>1007.2672740527599</c:v>
                </c:pt>
                <c:pt idx="15811">
                  <c:v>1007.33098482278</c:v>
                </c:pt>
                <c:pt idx="15812">
                  <c:v>1007.3946955928</c:v>
                </c:pt>
                <c:pt idx="15813">
                  <c:v>1007.45840636283</c:v>
                </c:pt>
                <c:pt idx="15814">
                  <c:v>1007.52211713285</c:v>
                </c:pt>
                <c:pt idx="15815">
                  <c:v>1007.5858279028701</c:v>
                </c:pt>
                <c:pt idx="15816">
                  <c:v>1007.64953867289</c:v>
                </c:pt>
                <c:pt idx="15817">
                  <c:v>1007.71324944292</c:v>
                </c:pt>
                <c:pt idx="15818">
                  <c:v>1007.77696021294</c:v>
                </c:pt>
                <c:pt idx="15819">
                  <c:v>1007.84067098296</c:v>
                </c:pt>
                <c:pt idx="15820">
                  <c:v>1007.90438175298</c:v>
                </c:pt>
                <c:pt idx="15821">
                  <c:v>1007.96809252301</c:v>
                </c:pt>
                <c:pt idx="15822">
                  <c:v>1008.03180329303</c:v>
                </c:pt>
                <c:pt idx="15823">
                  <c:v>1008.09551406305</c:v>
                </c:pt>
                <c:pt idx="15824">
                  <c:v>1008.15922483307</c:v>
                </c:pt>
                <c:pt idx="15825">
                  <c:v>1008.22293560309</c:v>
                </c:pt>
                <c:pt idx="15826">
                  <c:v>1008.28664637312</c:v>
                </c:pt>
                <c:pt idx="15827">
                  <c:v>1008.3503571431399</c:v>
                </c:pt>
                <c:pt idx="15828">
                  <c:v>1008.41406791316</c:v>
                </c:pt>
                <c:pt idx="15829">
                  <c:v>1008.47777868318</c:v>
                </c:pt>
                <c:pt idx="15830">
                  <c:v>1008.54148945321</c:v>
                </c:pt>
                <c:pt idx="15831">
                  <c:v>1008.60520022323</c:v>
                </c:pt>
                <c:pt idx="15832">
                  <c:v>1008.6689109932501</c:v>
                </c:pt>
                <c:pt idx="15833">
                  <c:v>1008.73262176327</c:v>
                </c:pt>
                <c:pt idx="15834">
                  <c:v>1008.7963325333</c:v>
                </c:pt>
                <c:pt idx="15835">
                  <c:v>1008.86004330332</c:v>
                </c:pt>
                <c:pt idx="15836">
                  <c:v>1008.92375407334</c:v>
                </c:pt>
                <c:pt idx="15837">
                  <c:v>1008.98746484336</c:v>
                </c:pt>
                <c:pt idx="15838">
                  <c:v>1009.05117561339</c:v>
                </c:pt>
                <c:pt idx="15839">
                  <c:v>1009.11488638341</c:v>
                </c:pt>
                <c:pt idx="15840">
                  <c:v>1009.17859715343</c:v>
                </c:pt>
                <c:pt idx="15841">
                  <c:v>1009.24230792345</c:v>
                </c:pt>
                <c:pt idx="15842">
                  <c:v>1009.30601869347</c:v>
                </c:pt>
                <c:pt idx="15843">
                  <c:v>1009.3697294635</c:v>
                </c:pt>
                <c:pt idx="15844">
                  <c:v>1009.4334402335199</c:v>
                </c:pt>
                <c:pt idx="15845">
                  <c:v>1009.49715100354</c:v>
                </c:pt>
                <c:pt idx="15846">
                  <c:v>1009.56086177356</c:v>
                </c:pt>
                <c:pt idx="15847">
                  <c:v>1009.62457254359</c:v>
                </c:pt>
                <c:pt idx="15848">
                  <c:v>1009.68828331361</c:v>
                </c:pt>
                <c:pt idx="15849">
                  <c:v>1009.7519940836301</c:v>
                </c:pt>
                <c:pt idx="15850">
                  <c:v>1009.81570485365</c:v>
                </c:pt>
                <c:pt idx="15851">
                  <c:v>1009.87941562368</c:v>
                </c:pt>
                <c:pt idx="15852">
                  <c:v>1009.9431263937</c:v>
                </c:pt>
                <c:pt idx="15853">
                  <c:v>1010.00683716372</c:v>
                </c:pt>
                <c:pt idx="15854">
                  <c:v>1010.07054793374</c:v>
                </c:pt>
                <c:pt idx="15855">
                  <c:v>1010.13425870376</c:v>
                </c:pt>
                <c:pt idx="15856">
                  <c:v>1010.19796947379</c:v>
                </c:pt>
                <c:pt idx="15857">
                  <c:v>1010.26168024381</c:v>
                </c:pt>
                <c:pt idx="15858">
                  <c:v>1010.32539101383</c:v>
                </c:pt>
                <c:pt idx="15859">
                  <c:v>1010.38910178385</c:v>
                </c:pt>
                <c:pt idx="15860">
                  <c:v>1010.45281255388</c:v>
                </c:pt>
                <c:pt idx="15861">
                  <c:v>1010.5165233238999</c:v>
                </c:pt>
                <c:pt idx="15862">
                  <c:v>1010.58023409392</c:v>
                </c:pt>
                <c:pt idx="15863">
                  <c:v>1010.64394486394</c:v>
                </c:pt>
                <c:pt idx="15864">
                  <c:v>1010.70765563397</c:v>
                </c:pt>
                <c:pt idx="15865">
                  <c:v>1010.77136640399</c:v>
                </c:pt>
                <c:pt idx="15866">
                  <c:v>1010.8350771740101</c:v>
                </c:pt>
                <c:pt idx="15867">
                  <c:v>1010.89878794403</c:v>
                </c:pt>
                <c:pt idx="15868">
                  <c:v>1010.96249871406</c:v>
                </c:pt>
                <c:pt idx="15869">
                  <c:v>1011.02620948408</c:v>
                </c:pt>
                <c:pt idx="15870">
                  <c:v>1011.0899202541</c:v>
                </c:pt>
                <c:pt idx="15871">
                  <c:v>1011.15363102412</c:v>
                </c:pt>
                <c:pt idx="15872">
                  <c:v>1011.21734179414</c:v>
                </c:pt>
                <c:pt idx="15873">
                  <c:v>1011.28105256417</c:v>
                </c:pt>
                <c:pt idx="15874">
                  <c:v>1011.34476333419</c:v>
                </c:pt>
                <c:pt idx="15875">
                  <c:v>1011.40847410421</c:v>
                </c:pt>
                <c:pt idx="15876">
                  <c:v>1011.47218487423</c:v>
                </c:pt>
                <c:pt idx="15877">
                  <c:v>1011.53589564426</c:v>
                </c:pt>
                <c:pt idx="15878">
                  <c:v>1011.5996064142799</c:v>
                </c:pt>
                <c:pt idx="15879">
                  <c:v>1011.6633171843</c:v>
                </c:pt>
                <c:pt idx="15880">
                  <c:v>1011.72702795432</c:v>
                </c:pt>
                <c:pt idx="15881">
                  <c:v>1011.79073872435</c:v>
                </c:pt>
                <c:pt idx="15882">
                  <c:v>1011.85444949437</c:v>
                </c:pt>
                <c:pt idx="15883">
                  <c:v>1011.9181602643901</c:v>
                </c:pt>
                <c:pt idx="15884">
                  <c:v>1011.98187103441</c:v>
                </c:pt>
                <c:pt idx="15885">
                  <c:v>1012.04558180444</c:v>
                </c:pt>
                <c:pt idx="15886">
                  <c:v>1012.10929257446</c:v>
                </c:pt>
                <c:pt idx="15887">
                  <c:v>1012.17300334448</c:v>
                </c:pt>
                <c:pt idx="15888">
                  <c:v>1012.2367141145</c:v>
                </c:pt>
                <c:pt idx="15889">
                  <c:v>1012.30042488452</c:v>
                </c:pt>
                <c:pt idx="15890">
                  <c:v>1012.36413565455</c:v>
                </c:pt>
                <c:pt idx="15891">
                  <c:v>1012.42784642457</c:v>
                </c:pt>
                <c:pt idx="15892">
                  <c:v>1012.49155719459</c:v>
                </c:pt>
                <c:pt idx="15893">
                  <c:v>1012.55526796461</c:v>
                </c:pt>
                <c:pt idx="15894">
                  <c:v>1012.61897873464</c:v>
                </c:pt>
                <c:pt idx="15895">
                  <c:v>1012.6826895046599</c:v>
                </c:pt>
                <c:pt idx="15896">
                  <c:v>1012.74640027468</c:v>
                </c:pt>
                <c:pt idx="15897">
                  <c:v>1012.8101110447</c:v>
                </c:pt>
                <c:pt idx="15898">
                  <c:v>1012.87382181473</c:v>
                </c:pt>
                <c:pt idx="15899">
                  <c:v>1012.93753258475</c:v>
                </c:pt>
                <c:pt idx="15900">
                  <c:v>1013.0012433547701</c:v>
                </c:pt>
                <c:pt idx="15901">
                  <c:v>1013.06495412479</c:v>
                </c:pt>
                <c:pt idx="15902">
                  <c:v>1013.12866489481</c:v>
                </c:pt>
                <c:pt idx="15903">
                  <c:v>1013.19237566484</c:v>
                </c:pt>
                <c:pt idx="15904">
                  <c:v>1013.25608643486</c:v>
                </c:pt>
                <c:pt idx="15905">
                  <c:v>1013.31979720488</c:v>
                </c:pt>
                <c:pt idx="15906">
                  <c:v>1013.3835079749</c:v>
                </c:pt>
                <c:pt idx="15907">
                  <c:v>1013.44721874493</c:v>
                </c:pt>
                <c:pt idx="15908">
                  <c:v>1013.51092951495</c:v>
                </c:pt>
                <c:pt idx="15909">
                  <c:v>1013.57464028497</c:v>
                </c:pt>
                <c:pt idx="15910">
                  <c:v>1013.63835105499</c:v>
                </c:pt>
                <c:pt idx="15911">
                  <c:v>1013.70206182502</c:v>
                </c:pt>
                <c:pt idx="15912">
                  <c:v>1013.7657725950399</c:v>
                </c:pt>
                <c:pt idx="15913">
                  <c:v>1013.82948336506</c:v>
                </c:pt>
                <c:pt idx="15914">
                  <c:v>1013.89319413508</c:v>
                </c:pt>
                <c:pt idx="15915">
                  <c:v>1013.95690490511</c:v>
                </c:pt>
                <c:pt idx="15916">
                  <c:v>1014.02061567513</c:v>
                </c:pt>
                <c:pt idx="15917">
                  <c:v>1014.0843264451501</c:v>
                </c:pt>
                <c:pt idx="15918">
                  <c:v>1014.14803721517</c:v>
                </c:pt>
                <c:pt idx="15919">
                  <c:v>1014.21174798519</c:v>
                </c:pt>
                <c:pt idx="15920">
                  <c:v>1014.27545875522</c:v>
                </c:pt>
                <c:pt idx="15921">
                  <c:v>1014.33916952524</c:v>
                </c:pt>
                <c:pt idx="15922">
                  <c:v>1014.40288029526</c:v>
                </c:pt>
                <c:pt idx="15923">
                  <c:v>1014.46659106528</c:v>
                </c:pt>
                <c:pt idx="15924">
                  <c:v>1014.53030183531</c:v>
                </c:pt>
                <c:pt idx="15925">
                  <c:v>1014.59401260533</c:v>
                </c:pt>
                <c:pt idx="15926">
                  <c:v>1014.65772337535</c:v>
                </c:pt>
                <c:pt idx="15927">
                  <c:v>1014.72143414537</c:v>
                </c:pt>
                <c:pt idx="15928">
                  <c:v>1014.7851449154</c:v>
                </c:pt>
                <c:pt idx="15929">
                  <c:v>1014.8488556854199</c:v>
                </c:pt>
                <c:pt idx="15930">
                  <c:v>1014.91256645544</c:v>
                </c:pt>
                <c:pt idx="15931">
                  <c:v>1014.97627722546</c:v>
                </c:pt>
                <c:pt idx="15932">
                  <c:v>1015.03998799548</c:v>
                </c:pt>
                <c:pt idx="15933">
                  <c:v>1015.10369876551</c:v>
                </c:pt>
                <c:pt idx="15934">
                  <c:v>1015.1674095355301</c:v>
                </c:pt>
                <c:pt idx="15935">
                  <c:v>1015.23112030555</c:v>
                </c:pt>
                <c:pt idx="15936">
                  <c:v>1015.29483107557</c:v>
                </c:pt>
                <c:pt idx="15937">
                  <c:v>1015.3585418456</c:v>
                </c:pt>
                <c:pt idx="15938">
                  <c:v>1015.42225261562</c:v>
                </c:pt>
                <c:pt idx="15939">
                  <c:v>1015.48596338564</c:v>
                </c:pt>
                <c:pt idx="15940">
                  <c:v>1015.54967415566</c:v>
                </c:pt>
                <c:pt idx="15941">
                  <c:v>1015.61338492569</c:v>
                </c:pt>
                <c:pt idx="15942">
                  <c:v>1015.67709569571</c:v>
                </c:pt>
                <c:pt idx="15943">
                  <c:v>1015.74080646573</c:v>
                </c:pt>
                <c:pt idx="15944">
                  <c:v>1015.80451723575</c:v>
                </c:pt>
                <c:pt idx="15945">
                  <c:v>1015.86822800578</c:v>
                </c:pt>
                <c:pt idx="15946">
                  <c:v>1015.9319387757999</c:v>
                </c:pt>
                <c:pt idx="15947">
                  <c:v>1015.99564954582</c:v>
                </c:pt>
                <c:pt idx="15948">
                  <c:v>1016.05936031584</c:v>
                </c:pt>
                <c:pt idx="15949">
                  <c:v>1016.12307108586</c:v>
                </c:pt>
                <c:pt idx="15950">
                  <c:v>1016.18678185589</c:v>
                </c:pt>
                <c:pt idx="15951">
                  <c:v>1016.2504926259101</c:v>
                </c:pt>
                <c:pt idx="15952">
                  <c:v>1016.31420339593</c:v>
                </c:pt>
                <c:pt idx="15953">
                  <c:v>1016.37791416595</c:v>
                </c:pt>
                <c:pt idx="15954">
                  <c:v>1016.44162493598</c:v>
                </c:pt>
                <c:pt idx="15955">
                  <c:v>1016.505335706</c:v>
                </c:pt>
                <c:pt idx="15956">
                  <c:v>1016.56904647602</c:v>
                </c:pt>
                <c:pt idx="15957">
                  <c:v>1016.63275724604</c:v>
                </c:pt>
                <c:pt idx="15958">
                  <c:v>1016.69646801607</c:v>
                </c:pt>
                <c:pt idx="15959">
                  <c:v>1016.76017878609</c:v>
                </c:pt>
                <c:pt idx="15960">
                  <c:v>1016.82388955611</c:v>
                </c:pt>
                <c:pt idx="15961">
                  <c:v>1016.88760032613</c:v>
                </c:pt>
                <c:pt idx="15962">
                  <c:v>1016.95131109616</c:v>
                </c:pt>
                <c:pt idx="15963">
                  <c:v>1017.0150218661799</c:v>
                </c:pt>
                <c:pt idx="15964">
                  <c:v>1017.0787326362</c:v>
                </c:pt>
                <c:pt idx="15965">
                  <c:v>1017.14244340622</c:v>
                </c:pt>
                <c:pt idx="15966">
                  <c:v>1017.20615417624</c:v>
                </c:pt>
                <c:pt idx="15967">
                  <c:v>1017.26986494627</c:v>
                </c:pt>
                <c:pt idx="15968">
                  <c:v>1017.3335757162901</c:v>
                </c:pt>
                <c:pt idx="15969">
                  <c:v>1017.39728648631</c:v>
                </c:pt>
                <c:pt idx="15970">
                  <c:v>1017.46099725633</c:v>
                </c:pt>
                <c:pt idx="15971">
                  <c:v>1017.52470802636</c:v>
                </c:pt>
                <c:pt idx="15972">
                  <c:v>1017.58841879638</c:v>
                </c:pt>
                <c:pt idx="15973">
                  <c:v>1017.6521295664</c:v>
                </c:pt>
                <c:pt idx="15974">
                  <c:v>1017.71584033642</c:v>
                </c:pt>
                <c:pt idx="15975">
                  <c:v>1017.77955110645</c:v>
                </c:pt>
                <c:pt idx="15976">
                  <c:v>1017.84326187647</c:v>
                </c:pt>
                <c:pt idx="15977">
                  <c:v>1017.90697264649</c:v>
                </c:pt>
                <c:pt idx="15978">
                  <c:v>1017.97068341651</c:v>
                </c:pt>
                <c:pt idx="15979">
                  <c:v>1018.03439418653</c:v>
                </c:pt>
                <c:pt idx="15980">
                  <c:v>1018.09810495656</c:v>
                </c:pt>
                <c:pt idx="15981">
                  <c:v>1018.16181572658</c:v>
                </c:pt>
                <c:pt idx="15982">
                  <c:v>1018.2255264966</c:v>
                </c:pt>
                <c:pt idx="15983">
                  <c:v>1018.28923726662</c:v>
                </c:pt>
                <c:pt idx="15984">
                  <c:v>1018.35294803665</c:v>
                </c:pt>
                <c:pt idx="15985">
                  <c:v>1018.4166588066699</c:v>
                </c:pt>
                <c:pt idx="15986">
                  <c:v>1018.48036957669</c:v>
                </c:pt>
                <c:pt idx="15987">
                  <c:v>1018.54408034671</c:v>
                </c:pt>
                <c:pt idx="15988">
                  <c:v>1018.60779111674</c:v>
                </c:pt>
                <c:pt idx="15989">
                  <c:v>1018.67150188676</c:v>
                </c:pt>
                <c:pt idx="15990">
                  <c:v>1018.73521265678</c:v>
                </c:pt>
                <c:pt idx="15991">
                  <c:v>1018.7989234268</c:v>
                </c:pt>
                <c:pt idx="15992">
                  <c:v>1018.86263419683</c:v>
                </c:pt>
                <c:pt idx="15993">
                  <c:v>1018.92634496685</c:v>
                </c:pt>
                <c:pt idx="15994">
                  <c:v>1018.99005573687</c:v>
                </c:pt>
                <c:pt idx="15995">
                  <c:v>1019.05376650689</c:v>
                </c:pt>
                <c:pt idx="15996">
                  <c:v>1019.11747727691</c:v>
                </c:pt>
                <c:pt idx="15997">
                  <c:v>1019.18118804694</c:v>
                </c:pt>
                <c:pt idx="15998">
                  <c:v>1019.24489881696</c:v>
                </c:pt>
                <c:pt idx="15999">
                  <c:v>1019.30860958698</c:v>
                </c:pt>
                <c:pt idx="16000">
                  <c:v>1019.372320357</c:v>
                </c:pt>
                <c:pt idx="16001">
                  <c:v>1019.43603112703</c:v>
                </c:pt>
                <c:pt idx="16002">
                  <c:v>1019.4997418970499</c:v>
                </c:pt>
                <c:pt idx="16003">
                  <c:v>1019.56345266707</c:v>
                </c:pt>
                <c:pt idx="16004">
                  <c:v>1019.62716343709</c:v>
                </c:pt>
                <c:pt idx="16005">
                  <c:v>1019.69087420712</c:v>
                </c:pt>
                <c:pt idx="16006">
                  <c:v>1019.75458497714</c:v>
                </c:pt>
                <c:pt idx="16007">
                  <c:v>1019.8182957471601</c:v>
                </c:pt>
                <c:pt idx="16008">
                  <c:v>1019.88200651718</c:v>
                </c:pt>
                <c:pt idx="16009">
                  <c:v>1019.94571728721</c:v>
                </c:pt>
                <c:pt idx="16010">
                  <c:v>1020.00942805723</c:v>
                </c:pt>
                <c:pt idx="16011">
                  <c:v>1020.07313882725</c:v>
                </c:pt>
                <c:pt idx="16012">
                  <c:v>1020.13684959727</c:v>
                </c:pt>
                <c:pt idx="16013">
                  <c:v>1020.20056036729</c:v>
                </c:pt>
                <c:pt idx="16014">
                  <c:v>1020.26427113732</c:v>
                </c:pt>
                <c:pt idx="16015">
                  <c:v>1020.32798190734</c:v>
                </c:pt>
                <c:pt idx="16016">
                  <c:v>1020.39169267736</c:v>
                </c:pt>
                <c:pt idx="16017">
                  <c:v>1020.45540344738</c:v>
                </c:pt>
                <c:pt idx="16018">
                  <c:v>1020.51911421741</c:v>
                </c:pt>
                <c:pt idx="16019">
                  <c:v>1020.5828249874299</c:v>
                </c:pt>
                <c:pt idx="16020">
                  <c:v>1020.64653575745</c:v>
                </c:pt>
                <c:pt idx="16021">
                  <c:v>1020.71024652747</c:v>
                </c:pt>
                <c:pt idx="16022">
                  <c:v>1020.7739572975</c:v>
                </c:pt>
                <c:pt idx="16023">
                  <c:v>1020.83766806752</c:v>
                </c:pt>
                <c:pt idx="16024">
                  <c:v>1020.9013788375401</c:v>
                </c:pt>
                <c:pt idx="16025">
                  <c:v>1020.96508960756</c:v>
                </c:pt>
                <c:pt idx="16026">
                  <c:v>1021.02880037758</c:v>
                </c:pt>
                <c:pt idx="16027">
                  <c:v>1021.09251114761</c:v>
                </c:pt>
                <c:pt idx="16028">
                  <c:v>1021.15622191763</c:v>
                </c:pt>
                <c:pt idx="16029">
                  <c:v>1021.21993268765</c:v>
                </c:pt>
                <c:pt idx="16030">
                  <c:v>1021.28364345767</c:v>
                </c:pt>
                <c:pt idx="16031">
                  <c:v>1021.3473542277</c:v>
                </c:pt>
                <c:pt idx="16032">
                  <c:v>1021.41106499772</c:v>
                </c:pt>
                <c:pt idx="16033">
                  <c:v>1021.47477576774</c:v>
                </c:pt>
                <c:pt idx="16034">
                  <c:v>1021.53848653776</c:v>
                </c:pt>
                <c:pt idx="16035">
                  <c:v>1021.60219730779</c:v>
                </c:pt>
                <c:pt idx="16036">
                  <c:v>1021.6659080778099</c:v>
                </c:pt>
                <c:pt idx="16037">
                  <c:v>1021.72961884783</c:v>
                </c:pt>
                <c:pt idx="16038">
                  <c:v>1021.79332961785</c:v>
                </c:pt>
                <c:pt idx="16039">
                  <c:v>1021.85704038788</c:v>
                </c:pt>
                <c:pt idx="16040">
                  <c:v>1021.9207511579</c:v>
                </c:pt>
                <c:pt idx="16041">
                  <c:v>1021.9844619279201</c:v>
                </c:pt>
                <c:pt idx="16042">
                  <c:v>1022.04817269794</c:v>
                </c:pt>
                <c:pt idx="16043">
                  <c:v>1022.11188346796</c:v>
                </c:pt>
                <c:pt idx="16044">
                  <c:v>1022.17559423799</c:v>
                </c:pt>
                <c:pt idx="16045">
                  <c:v>1022.23930500801</c:v>
                </c:pt>
                <c:pt idx="16046">
                  <c:v>1022.30301577803</c:v>
                </c:pt>
                <c:pt idx="16047">
                  <c:v>1022.36672654805</c:v>
                </c:pt>
                <c:pt idx="16048">
                  <c:v>1022.43043731808</c:v>
                </c:pt>
                <c:pt idx="16049">
                  <c:v>1022.4941480881</c:v>
                </c:pt>
                <c:pt idx="16050">
                  <c:v>1022.55785885812</c:v>
                </c:pt>
                <c:pt idx="16051">
                  <c:v>1022.62156962814</c:v>
                </c:pt>
                <c:pt idx="16052">
                  <c:v>1022.68528039817</c:v>
                </c:pt>
                <c:pt idx="16053">
                  <c:v>1022.7489911681899</c:v>
                </c:pt>
                <c:pt idx="16054">
                  <c:v>1022.81270193821</c:v>
                </c:pt>
                <c:pt idx="16055">
                  <c:v>1022.87641270823</c:v>
                </c:pt>
                <c:pt idx="16056">
                  <c:v>1022.94012347826</c:v>
                </c:pt>
                <c:pt idx="16057">
                  <c:v>1023.00383424828</c:v>
                </c:pt>
                <c:pt idx="16058">
                  <c:v>1023.0675450183001</c:v>
                </c:pt>
                <c:pt idx="16059">
                  <c:v>1023.13125578832</c:v>
                </c:pt>
                <c:pt idx="16060">
                  <c:v>1023.19496655834</c:v>
                </c:pt>
                <c:pt idx="16061">
                  <c:v>1023.25867732837</c:v>
                </c:pt>
                <c:pt idx="16062">
                  <c:v>1023.32238809839</c:v>
                </c:pt>
                <c:pt idx="16063">
                  <c:v>1023.38609886841</c:v>
                </c:pt>
                <c:pt idx="16064">
                  <c:v>1023.44980963843</c:v>
                </c:pt>
                <c:pt idx="16065">
                  <c:v>1023.51352040846</c:v>
                </c:pt>
                <c:pt idx="16066">
                  <c:v>1023.57723117848</c:v>
                </c:pt>
                <c:pt idx="16067">
                  <c:v>1023.6409419485</c:v>
                </c:pt>
                <c:pt idx="16068">
                  <c:v>1023.70465271852</c:v>
                </c:pt>
                <c:pt idx="16069">
                  <c:v>1023.76836348855</c:v>
                </c:pt>
                <c:pt idx="16070">
                  <c:v>1023.8320742585699</c:v>
                </c:pt>
                <c:pt idx="16071">
                  <c:v>1023.89578502859</c:v>
                </c:pt>
                <c:pt idx="16072">
                  <c:v>1023.95949579861</c:v>
                </c:pt>
                <c:pt idx="16073">
                  <c:v>1024.02320656863</c:v>
                </c:pt>
                <c:pt idx="16074">
                  <c:v>1024.08691733866</c:v>
                </c:pt>
                <c:pt idx="16075">
                  <c:v>1024.1506281086799</c:v>
                </c:pt>
                <c:pt idx="16076">
                  <c:v>1024.2143388786999</c:v>
                </c:pt>
                <c:pt idx="16077">
                  <c:v>1024.2780496487201</c:v>
                </c:pt>
                <c:pt idx="16078">
                  <c:v>1024.34176041875</c:v>
                </c:pt>
                <c:pt idx="16079">
                  <c:v>1024.40547118877</c:v>
                </c:pt>
                <c:pt idx="16080">
                  <c:v>1024.4691819587899</c:v>
                </c:pt>
                <c:pt idx="16081">
                  <c:v>1024.5328927288101</c:v>
                </c:pt>
                <c:pt idx="16082">
                  <c:v>1024.5966034988301</c:v>
                </c:pt>
                <c:pt idx="16083">
                  <c:v>1024.66031426886</c:v>
                </c:pt>
                <c:pt idx="16084">
                  <c:v>1024.72402503888</c:v>
                </c:pt>
                <c:pt idx="16085">
                  <c:v>1024.7877358088999</c:v>
                </c:pt>
                <c:pt idx="16086">
                  <c:v>1024.8514465789201</c:v>
                </c:pt>
                <c:pt idx="16087">
                  <c:v>1024.9151573489501</c:v>
                </c:pt>
                <c:pt idx="16088">
                  <c:v>1024.97886811897</c:v>
                </c:pt>
                <c:pt idx="16089">
                  <c:v>1025.04257888899</c:v>
                </c:pt>
                <c:pt idx="16090">
                  <c:v>1025.1062896590099</c:v>
                </c:pt>
                <c:pt idx="16091">
                  <c:v>1025.1700004290301</c:v>
                </c:pt>
                <c:pt idx="16092">
                  <c:v>1025.2337111990601</c:v>
                </c:pt>
                <c:pt idx="16093">
                  <c:v>1025.29742196908</c:v>
                </c:pt>
                <c:pt idx="16094">
                  <c:v>1025.3611327391</c:v>
                </c:pt>
                <c:pt idx="16095">
                  <c:v>1025.4248435091199</c:v>
                </c:pt>
                <c:pt idx="16096">
                  <c:v>1025.4885542791501</c:v>
                </c:pt>
                <c:pt idx="16097">
                  <c:v>1025.55226504917</c:v>
                </c:pt>
                <c:pt idx="16098">
                  <c:v>1025.61597581919</c:v>
                </c:pt>
                <c:pt idx="16099">
                  <c:v>1025.67968658921</c:v>
                </c:pt>
                <c:pt idx="16100">
                  <c:v>1025.7433973592399</c:v>
                </c:pt>
                <c:pt idx="16101">
                  <c:v>1025.8071081292601</c:v>
                </c:pt>
                <c:pt idx="16102">
                  <c:v>1025.87081889928</c:v>
                </c:pt>
                <c:pt idx="16103">
                  <c:v>1025.9345296693</c:v>
                </c:pt>
                <c:pt idx="16104">
                  <c:v>1025.9982404393199</c:v>
                </c:pt>
                <c:pt idx="16105">
                  <c:v>1026.0619512093499</c:v>
                </c:pt>
                <c:pt idx="16106">
                  <c:v>1026.1256619793701</c:v>
                </c:pt>
                <c:pt idx="16107">
                  <c:v>1026.18937274939</c:v>
                </c:pt>
                <c:pt idx="16108">
                  <c:v>1026.25308351941</c:v>
                </c:pt>
                <c:pt idx="16109">
                  <c:v>1026.3167942894399</c:v>
                </c:pt>
                <c:pt idx="16110">
                  <c:v>1026.3805050594599</c:v>
                </c:pt>
                <c:pt idx="16111">
                  <c:v>1026.4442158294801</c:v>
                </c:pt>
                <c:pt idx="16112">
                  <c:v>1026.5079265995</c:v>
                </c:pt>
                <c:pt idx="16113">
                  <c:v>1026.57163736952</c:v>
                </c:pt>
                <c:pt idx="16114">
                  <c:v>1026.6353481395499</c:v>
                </c:pt>
                <c:pt idx="16115">
                  <c:v>1026.6990589095701</c:v>
                </c:pt>
                <c:pt idx="16116">
                  <c:v>1026.7627696795901</c:v>
                </c:pt>
                <c:pt idx="16117">
                  <c:v>1026.82648044961</c:v>
                </c:pt>
                <c:pt idx="16118">
                  <c:v>1026.89019121964</c:v>
                </c:pt>
                <c:pt idx="16119">
                  <c:v>1026.9539019896599</c:v>
                </c:pt>
                <c:pt idx="16120">
                  <c:v>1027.0176127596801</c:v>
                </c:pt>
                <c:pt idx="16121">
                  <c:v>1027.0813235297001</c:v>
                </c:pt>
                <c:pt idx="16122">
                  <c:v>1027.14503429972</c:v>
                </c:pt>
                <c:pt idx="16123">
                  <c:v>1027.20874506975</c:v>
                </c:pt>
                <c:pt idx="16124">
                  <c:v>1027.2724558397699</c:v>
                </c:pt>
                <c:pt idx="16125">
                  <c:v>1027.3361666097901</c:v>
                </c:pt>
                <c:pt idx="16126">
                  <c:v>1027.3998773798101</c:v>
                </c:pt>
                <c:pt idx="16127">
                  <c:v>1027.46358814984</c:v>
                </c:pt>
                <c:pt idx="16128">
                  <c:v>1027.52729891986</c:v>
                </c:pt>
                <c:pt idx="16129">
                  <c:v>1027.5910096898799</c:v>
                </c:pt>
                <c:pt idx="16130">
                  <c:v>1027.6547204599001</c:v>
                </c:pt>
                <c:pt idx="16131">
                  <c:v>1027.71843122992</c:v>
                </c:pt>
                <c:pt idx="16132">
                  <c:v>1027.78214199995</c:v>
                </c:pt>
                <c:pt idx="16133">
                  <c:v>1027.84585276997</c:v>
                </c:pt>
                <c:pt idx="16134">
                  <c:v>1027.9095635399899</c:v>
                </c:pt>
                <c:pt idx="16135">
                  <c:v>1027.9732743100101</c:v>
                </c:pt>
                <c:pt idx="16136">
                  <c:v>1028.03698508004</c:v>
                </c:pt>
                <c:pt idx="16137">
                  <c:v>1028.10069585006</c:v>
                </c:pt>
                <c:pt idx="16138">
                  <c:v>1028.1644066200799</c:v>
                </c:pt>
                <c:pt idx="16139">
                  <c:v>1028.2281173900999</c:v>
                </c:pt>
                <c:pt idx="16140">
                  <c:v>1028.2918281601201</c:v>
                </c:pt>
                <c:pt idx="16141">
                  <c:v>1028.35553893015</c:v>
                </c:pt>
                <c:pt idx="16142">
                  <c:v>1028.41924970017</c:v>
                </c:pt>
                <c:pt idx="16143">
                  <c:v>1028.4829604701899</c:v>
                </c:pt>
                <c:pt idx="16144">
                  <c:v>1028.5466712402099</c:v>
                </c:pt>
                <c:pt idx="16145">
                  <c:v>1028.6103820102401</c:v>
                </c:pt>
                <c:pt idx="16146">
                  <c:v>1028.67409278026</c:v>
                </c:pt>
                <c:pt idx="16147">
                  <c:v>1028.73780355028</c:v>
                </c:pt>
                <c:pt idx="16148">
                  <c:v>1028.8015143202999</c:v>
                </c:pt>
                <c:pt idx="16149">
                  <c:v>1028.8652250903201</c:v>
                </c:pt>
                <c:pt idx="16150">
                  <c:v>1028.9289358603501</c:v>
                </c:pt>
                <c:pt idx="16151">
                  <c:v>1028.99264663037</c:v>
                </c:pt>
                <c:pt idx="16152">
                  <c:v>1029.05635740039</c:v>
                </c:pt>
                <c:pt idx="16153">
                  <c:v>1029.1200681704099</c:v>
                </c:pt>
                <c:pt idx="16154">
                  <c:v>1029.1837789404401</c:v>
                </c:pt>
                <c:pt idx="16155">
                  <c:v>1029.2474897104601</c:v>
                </c:pt>
                <c:pt idx="16156">
                  <c:v>1029.31120048048</c:v>
                </c:pt>
                <c:pt idx="16157">
                  <c:v>1029.3749112505</c:v>
                </c:pt>
                <c:pt idx="16158">
                  <c:v>1029.4386220205199</c:v>
                </c:pt>
                <c:pt idx="16159">
                  <c:v>1029.5023327905501</c:v>
                </c:pt>
                <c:pt idx="16160">
                  <c:v>1029.5660435605701</c:v>
                </c:pt>
                <c:pt idx="16161">
                  <c:v>1029.62975433059</c:v>
                </c:pt>
                <c:pt idx="16162">
                  <c:v>1029.69346510061</c:v>
                </c:pt>
                <c:pt idx="16163">
                  <c:v>1029.7571758706399</c:v>
                </c:pt>
                <c:pt idx="16164">
                  <c:v>1029.8208866406601</c:v>
                </c:pt>
                <c:pt idx="16165">
                  <c:v>1029.88459741068</c:v>
                </c:pt>
                <c:pt idx="16166">
                  <c:v>1029.9483081807</c:v>
                </c:pt>
                <c:pt idx="16167">
                  <c:v>1030.0120189507199</c:v>
                </c:pt>
                <c:pt idx="16168">
                  <c:v>1030.0757297207499</c:v>
                </c:pt>
                <c:pt idx="16169">
                  <c:v>1030.1394404907701</c:v>
                </c:pt>
                <c:pt idx="16170">
                  <c:v>1030.20315126079</c:v>
                </c:pt>
                <c:pt idx="16171">
                  <c:v>1030.26686203081</c:v>
                </c:pt>
                <c:pt idx="16172">
                  <c:v>1030.3305728008399</c:v>
                </c:pt>
                <c:pt idx="16173">
                  <c:v>1030.3942835708599</c:v>
                </c:pt>
                <c:pt idx="16174">
                  <c:v>1030.4579943408801</c:v>
                </c:pt>
                <c:pt idx="16175">
                  <c:v>1030.5217051109</c:v>
                </c:pt>
                <c:pt idx="16176">
                  <c:v>1030.58541588092</c:v>
                </c:pt>
                <c:pt idx="16177">
                  <c:v>1030.6491266509499</c:v>
                </c:pt>
                <c:pt idx="16178">
                  <c:v>1030.7128374209699</c:v>
                </c:pt>
                <c:pt idx="16179">
                  <c:v>1030.7765481909901</c:v>
                </c:pt>
                <c:pt idx="16180">
                  <c:v>1030.84025896101</c:v>
                </c:pt>
                <c:pt idx="16181">
                  <c:v>1030.90396973104</c:v>
                </c:pt>
                <c:pt idx="16182">
                  <c:v>1030.9676805010599</c:v>
                </c:pt>
                <c:pt idx="16183">
                  <c:v>1031.0313912710801</c:v>
                </c:pt>
                <c:pt idx="16184">
                  <c:v>1031.0951020411001</c:v>
                </c:pt>
                <c:pt idx="16185">
                  <c:v>1031.15881281112</c:v>
                </c:pt>
                <c:pt idx="16186">
                  <c:v>1031.22252358115</c:v>
                </c:pt>
                <c:pt idx="16187">
                  <c:v>1031.2862343511699</c:v>
                </c:pt>
                <c:pt idx="16188">
                  <c:v>1031.3499451211901</c:v>
                </c:pt>
                <c:pt idx="16189">
                  <c:v>1031.4136558912101</c:v>
                </c:pt>
                <c:pt idx="16190">
                  <c:v>1031.47736666124</c:v>
                </c:pt>
                <c:pt idx="16191">
                  <c:v>1031.54107743126</c:v>
                </c:pt>
                <c:pt idx="16192">
                  <c:v>1031.6047882012799</c:v>
                </c:pt>
                <c:pt idx="16193">
                  <c:v>1031.6684989713001</c:v>
                </c:pt>
                <c:pt idx="16194">
                  <c:v>1031.73220974132</c:v>
                </c:pt>
                <c:pt idx="16195">
                  <c:v>1031.79592051135</c:v>
                </c:pt>
                <c:pt idx="16196">
                  <c:v>1031.85963128137</c:v>
                </c:pt>
                <c:pt idx="16197">
                  <c:v>1031.9233420513899</c:v>
                </c:pt>
                <c:pt idx="16198">
                  <c:v>1031.9870528214101</c:v>
                </c:pt>
                <c:pt idx="16199">
                  <c:v>1032.05076359144</c:v>
                </c:pt>
                <c:pt idx="16200">
                  <c:v>1032.11447436146</c:v>
                </c:pt>
                <c:pt idx="16201">
                  <c:v>1032.1781851314799</c:v>
                </c:pt>
                <c:pt idx="16202">
                  <c:v>1032.2418959014999</c:v>
                </c:pt>
                <c:pt idx="16203">
                  <c:v>1032.3056066715201</c:v>
                </c:pt>
                <c:pt idx="16204">
                  <c:v>1032.36931744155</c:v>
                </c:pt>
                <c:pt idx="16205">
                  <c:v>1032.43302821157</c:v>
                </c:pt>
                <c:pt idx="16206">
                  <c:v>1032.4967389815899</c:v>
                </c:pt>
                <c:pt idx="16207">
                  <c:v>1032.5604497516099</c:v>
                </c:pt>
                <c:pt idx="16208">
                  <c:v>1032.6241605216401</c:v>
                </c:pt>
                <c:pt idx="16209">
                  <c:v>1032.68787129166</c:v>
                </c:pt>
                <c:pt idx="16210">
                  <c:v>1032.75158206168</c:v>
                </c:pt>
                <c:pt idx="16211">
                  <c:v>1032.8152928316999</c:v>
                </c:pt>
                <c:pt idx="16212">
                  <c:v>1032.8790036017199</c:v>
                </c:pt>
                <c:pt idx="16213">
                  <c:v>1032.9427143717501</c:v>
                </c:pt>
                <c:pt idx="16214">
                  <c:v>1033.00642514177</c:v>
                </c:pt>
                <c:pt idx="16215">
                  <c:v>1033.07013591179</c:v>
                </c:pt>
                <c:pt idx="16216">
                  <c:v>1033.1338466818099</c:v>
                </c:pt>
                <c:pt idx="16217">
                  <c:v>1033.1975574518401</c:v>
                </c:pt>
                <c:pt idx="16218">
                  <c:v>1033.2612682218601</c:v>
                </c:pt>
                <c:pt idx="16219">
                  <c:v>1033.32497899188</c:v>
                </c:pt>
                <c:pt idx="16220">
                  <c:v>1033.3886897619</c:v>
                </c:pt>
                <c:pt idx="16221">
                  <c:v>1033.4524005319199</c:v>
                </c:pt>
                <c:pt idx="16222">
                  <c:v>1033.5161113019501</c:v>
                </c:pt>
                <c:pt idx="16223">
                  <c:v>1033.5798220719701</c:v>
                </c:pt>
                <c:pt idx="16224">
                  <c:v>1033.64353284199</c:v>
                </c:pt>
                <c:pt idx="16225">
                  <c:v>1033.70724361201</c:v>
                </c:pt>
                <c:pt idx="16226">
                  <c:v>1033.7709543820399</c:v>
                </c:pt>
                <c:pt idx="16227">
                  <c:v>1033.8346651520601</c:v>
                </c:pt>
                <c:pt idx="16228">
                  <c:v>1033.89837592208</c:v>
                </c:pt>
                <c:pt idx="16229">
                  <c:v>1033.9620866921</c:v>
                </c:pt>
                <c:pt idx="16230">
                  <c:v>1034.02579746212</c:v>
                </c:pt>
                <c:pt idx="16231">
                  <c:v>1034.0895082321499</c:v>
                </c:pt>
                <c:pt idx="16232">
                  <c:v>1034.1532190021701</c:v>
                </c:pt>
                <c:pt idx="16233">
                  <c:v>1034.21692977219</c:v>
                </c:pt>
                <c:pt idx="16234">
                  <c:v>1034.28064054221</c:v>
                </c:pt>
                <c:pt idx="16235">
                  <c:v>1034.34435131224</c:v>
                </c:pt>
                <c:pt idx="16236">
                  <c:v>1034.4080620822599</c:v>
                </c:pt>
                <c:pt idx="16237">
                  <c:v>1034.4717728522801</c:v>
                </c:pt>
                <c:pt idx="16238">
                  <c:v>1034.5354836223</c:v>
                </c:pt>
                <c:pt idx="16239">
                  <c:v>1034.59919439232</c:v>
                </c:pt>
                <c:pt idx="16240">
                  <c:v>1034.6629051623499</c:v>
                </c:pt>
                <c:pt idx="16241">
                  <c:v>1034.7266159323699</c:v>
                </c:pt>
                <c:pt idx="16242">
                  <c:v>1034.7903267023901</c:v>
                </c:pt>
                <c:pt idx="16243">
                  <c:v>1034.85403747241</c:v>
                </c:pt>
                <c:pt idx="16244">
                  <c:v>1034.91774824244</c:v>
                </c:pt>
                <c:pt idx="16245">
                  <c:v>1034.9814590124599</c:v>
                </c:pt>
                <c:pt idx="16246">
                  <c:v>1035.0451697824799</c:v>
                </c:pt>
                <c:pt idx="16247">
                  <c:v>1035.1088805525001</c:v>
                </c:pt>
                <c:pt idx="16248">
                  <c:v>1035.17259132252</c:v>
                </c:pt>
                <c:pt idx="16249">
                  <c:v>1035.23630209255</c:v>
                </c:pt>
                <c:pt idx="16250">
                  <c:v>1035.3000128625699</c:v>
                </c:pt>
                <c:pt idx="16251">
                  <c:v>1035.3637236325901</c:v>
                </c:pt>
                <c:pt idx="16252">
                  <c:v>1035.4274344026101</c:v>
                </c:pt>
                <c:pt idx="16253">
                  <c:v>1035.49114517264</c:v>
                </c:pt>
                <c:pt idx="16254">
                  <c:v>1035.55485594266</c:v>
                </c:pt>
                <c:pt idx="16255">
                  <c:v>1035.6185667126799</c:v>
                </c:pt>
                <c:pt idx="16256">
                  <c:v>1035.6822774827001</c:v>
                </c:pt>
                <c:pt idx="16257">
                  <c:v>1035.7459882527201</c:v>
                </c:pt>
                <c:pt idx="16258">
                  <c:v>1035.80969902275</c:v>
                </c:pt>
                <c:pt idx="16259">
                  <c:v>1035.87340979277</c:v>
                </c:pt>
                <c:pt idx="16260">
                  <c:v>1035.9371205627899</c:v>
                </c:pt>
                <c:pt idx="16261">
                  <c:v>1036.0008313328101</c:v>
                </c:pt>
                <c:pt idx="16262">
                  <c:v>1036.0645421028401</c:v>
                </c:pt>
                <c:pt idx="16263">
                  <c:v>1036.12825287286</c:v>
                </c:pt>
                <c:pt idx="16264">
                  <c:v>1036.19196364288</c:v>
                </c:pt>
                <c:pt idx="16265">
                  <c:v>1036.2556744128999</c:v>
                </c:pt>
                <c:pt idx="16266">
                  <c:v>1036.3193851829201</c:v>
                </c:pt>
                <c:pt idx="16267">
                  <c:v>1036.38309595295</c:v>
                </c:pt>
                <c:pt idx="16268">
                  <c:v>1036.44680672297</c:v>
                </c:pt>
                <c:pt idx="16269">
                  <c:v>1036.5105174929899</c:v>
                </c:pt>
                <c:pt idx="16270">
                  <c:v>1036.5742282630099</c:v>
                </c:pt>
                <c:pt idx="16271">
                  <c:v>1036.6379390330401</c:v>
                </c:pt>
                <c:pt idx="16272">
                  <c:v>1036.70164980306</c:v>
                </c:pt>
                <c:pt idx="16273">
                  <c:v>1036.76536057308</c:v>
                </c:pt>
                <c:pt idx="16274">
                  <c:v>1036.8290713430999</c:v>
                </c:pt>
                <c:pt idx="16275">
                  <c:v>1036.8927821131199</c:v>
                </c:pt>
                <c:pt idx="16276">
                  <c:v>1036.9564928831501</c:v>
                </c:pt>
                <c:pt idx="16277">
                  <c:v>1037.02020365317</c:v>
                </c:pt>
                <c:pt idx="16278">
                  <c:v>1037.08391442319</c:v>
                </c:pt>
                <c:pt idx="16279">
                  <c:v>1037.1476251932099</c:v>
                </c:pt>
                <c:pt idx="16280">
                  <c:v>1037.2113359632399</c:v>
                </c:pt>
                <c:pt idx="16281">
                  <c:v>1037.2750467332601</c:v>
                </c:pt>
                <c:pt idx="16282">
                  <c:v>1037.33875750328</c:v>
                </c:pt>
                <c:pt idx="16283">
                  <c:v>1037.4024682733</c:v>
                </c:pt>
                <c:pt idx="16284">
                  <c:v>1037.4661790433199</c:v>
                </c:pt>
                <c:pt idx="16285">
                  <c:v>1037.5298898133501</c:v>
                </c:pt>
                <c:pt idx="16286">
                  <c:v>1037.5936005833701</c:v>
                </c:pt>
                <c:pt idx="16287">
                  <c:v>1037.65731135339</c:v>
                </c:pt>
                <c:pt idx="16288">
                  <c:v>1037.72102212341</c:v>
                </c:pt>
                <c:pt idx="16289">
                  <c:v>1037.7847328934399</c:v>
                </c:pt>
                <c:pt idx="16290">
                  <c:v>1037.8484436634601</c:v>
                </c:pt>
                <c:pt idx="16291">
                  <c:v>1037.9121544334801</c:v>
                </c:pt>
                <c:pt idx="16292">
                  <c:v>1037.9758652035</c:v>
                </c:pt>
                <c:pt idx="16293">
                  <c:v>1038.03957597352</c:v>
                </c:pt>
                <c:pt idx="16294">
                  <c:v>1038.1032867435499</c:v>
                </c:pt>
                <c:pt idx="16295">
                  <c:v>1038.1669975135701</c:v>
                </c:pt>
                <c:pt idx="16296">
                  <c:v>1038.23070828359</c:v>
                </c:pt>
                <c:pt idx="16297">
                  <c:v>1038.29441905361</c:v>
                </c:pt>
                <c:pt idx="16298">
                  <c:v>1038.35812982364</c:v>
                </c:pt>
                <c:pt idx="16299">
                  <c:v>1038.4218405936599</c:v>
                </c:pt>
                <c:pt idx="16300">
                  <c:v>1038.4855513636801</c:v>
                </c:pt>
                <c:pt idx="16301">
                  <c:v>1038.5492621337</c:v>
                </c:pt>
                <c:pt idx="16302">
                  <c:v>1038.61297290372</c:v>
                </c:pt>
                <c:pt idx="16303">
                  <c:v>1038.6766836737499</c:v>
                </c:pt>
                <c:pt idx="16304">
                  <c:v>1038.7403944437699</c:v>
                </c:pt>
                <c:pt idx="16305">
                  <c:v>1038.8041052137901</c:v>
                </c:pt>
                <c:pt idx="16306">
                  <c:v>1038.86781598381</c:v>
                </c:pt>
                <c:pt idx="16307">
                  <c:v>1038.93152675384</c:v>
                </c:pt>
                <c:pt idx="16308">
                  <c:v>1038.9952375238599</c:v>
                </c:pt>
                <c:pt idx="16309">
                  <c:v>1039.0589482938799</c:v>
                </c:pt>
                <c:pt idx="16310">
                  <c:v>1039.1226590639001</c:v>
                </c:pt>
                <c:pt idx="16311">
                  <c:v>1039.18636983392</c:v>
                </c:pt>
                <c:pt idx="16312">
                  <c:v>1039.25008060395</c:v>
                </c:pt>
                <c:pt idx="16313">
                  <c:v>1039.3137913739699</c:v>
                </c:pt>
                <c:pt idx="16314">
                  <c:v>1039.3775021439899</c:v>
                </c:pt>
                <c:pt idx="16315">
                  <c:v>1039.4412129140101</c:v>
                </c:pt>
                <c:pt idx="16316">
                  <c:v>1039.50492368404</c:v>
                </c:pt>
                <c:pt idx="16317">
                  <c:v>1039.56863445406</c:v>
                </c:pt>
                <c:pt idx="16318">
                  <c:v>1039.6323452240799</c:v>
                </c:pt>
                <c:pt idx="16319">
                  <c:v>1039.6960559941001</c:v>
                </c:pt>
                <c:pt idx="16320">
                  <c:v>1039.7597667641201</c:v>
                </c:pt>
                <c:pt idx="16321">
                  <c:v>1039.82347753415</c:v>
                </c:pt>
                <c:pt idx="16322">
                  <c:v>1039.88718830417</c:v>
                </c:pt>
                <c:pt idx="16323">
                  <c:v>1039.9508990741899</c:v>
                </c:pt>
                <c:pt idx="16324">
                  <c:v>1040.0146098442101</c:v>
                </c:pt>
                <c:pt idx="16325">
                  <c:v>1040.0783206142401</c:v>
                </c:pt>
                <c:pt idx="16326">
                  <c:v>1040.14203138426</c:v>
                </c:pt>
                <c:pt idx="16327">
                  <c:v>1040.20574215428</c:v>
                </c:pt>
                <c:pt idx="16328">
                  <c:v>1040.2694529242999</c:v>
                </c:pt>
                <c:pt idx="16329">
                  <c:v>1040.3331636943201</c:v>
                </c:pt>
                <c:pt idx="16330">
                  <c:v>1040.39687446435</c:v>
                </c:pt>
                <c:pt idx="16331">
                  <c:v>1040.46058523437</c:v>
                </c:pt>
                <c:pt idx="16332">
                  <c:v>1040.52429600439</c:v>
                </c:pt>
                <c:pt idx="16333">
                  <c:v>1040.5880067744099</c:v>
                </c:pt>
                <c:pt idx="16334">
                  <c:v>1040.6517175444401</c:v>
                </c:pt>
                <c:pt idx="16335">
                  <c:v>1040.71542831446</c:v>
                </c:pt>
                <c:pt idx="16336">
                  <c:v>1040.77913908448</c:v>
                </c:pt>
                <c:pt idx="16337">
                  <c:v>1040.8428498544999</c:v>
                </c:pt>
                <c:pt idx="16338">
                  <c:v>1040.9065606245199</c:v>
                </c:pt>
                <c:pt idx="16339">
                  <c:v>1040.9702713945501</c:v>
                </c:pt>
                <c:pt idx="16340">
                  <c:v>1041.03398216457</c:v>
                </c:pt>
                <c:pt idx="16341">
                  <c:v>1041.09769293459</c:v>
                </c:pt>
                <c:pt idx="16342">
                  <c:v>1041.1614037046099</c:v>
                </c:pt>
                <c:pt idx="16343">
                  <c:v>1041.2251144746399</c:v>
                </c:pt>
                <c:pt idx="16344">
                  <c:v>1041.2888252446601</c:v>
                </c:pt>
                <c:pt idx="16345">
                  <c:v>1041.35253601468</c:v>
                </c:pt>
                <c:pt idx="16346">
                  <c:v>1041.4162467847</c:v>
                </c:pt>
                <c:pt idx="16347">
                  <c:v>1041.4799575547199</c:v>
                </c:pt>
                <c:pt idx="16348">
                  <c:v>1041.5436683247499</c:v>
                </c:pt>
                <c:pt idx="16349">
                  <c:v>1041.6073790947701</c:v>
                </c:pt>
                <c:pt idx="16350">
                  <c:v>1041.67108986479</c:v>
                </c:pt>
                <c:pt idx="16351">
                  <c:v>1041.73480063481</c:v>
                </c:pt>
                <c:pt idx="16352">
                  <c:v>1041.7985114048399</c:v>
                </c:pt>
                <c:pt idx="16353">
                  <c:v>1041.8622221748601</c:v>
                </c:pt>
                <c:pt idx="16354">
                  <c:v>1041.9259329448801</c:v>
                </c:pt>
                <c:pt idx="16355">
                  <c:v>1041.9896437149</c:v>
                </c:pt>
                <c:pt idx="16356">
                  <c:v>1042.05335448492</c:v>
                </c:pt>
                <c:pt idx="16357">
                  <c:v>1042.1170652549499</c:v>
                </c:pt>
                <c:pt idx="16358">
                  <c:v>1042.1807760249701</c:v>
                </c:pt>
                <c:pt idx="16359">
                  <c:v>1042.2444867949901</c:v>
                </c:pt>
                <c:pt idx="16360">
                  <c:v>1042.30819756501</c:v>
                </c:pt>
                <c:pt idx="16361">
                  <c:v>1042.37190833504</c:v>
                </c:pt>
                <c:pt idx="16362">
                  <c:v>1042.4356191050599</c:v>
                </c:pt>
                <c:pt idx="16363">
                  <c:v>1042.4993298750801</c:v>
                </c:pt>
                <c:pt idx="16364">
                  <c:v>1042.5630406451</c:v>
                </c:pt>
                <c:pt idx="16365">
                  <c:v>1042.62675141512</c:v>
                </c:pt>
                <c:pt idx="16366">
                  <c:v>1042.69046218515</c:v>
                </c:pt>
                <c:pt idx="16367">
                  <c:v>1042.7541729551699</c:v>
                </c:pt>
                <c:pt idx="16368">
                  <c:v>1042.8178837251901</c:v>
                </c:pt>
                <c:pt idx="16369">
                  <c:v>1042.88159449521</c:v>
                </c:pt>
                <c:pt idx="16370">
                  <c:v>1042.94530526524</c:v>
                </c:pt>
                <c:pt idx="16371">
                  <c:v>1043.0090160352599</c:v>
                </c:pt>
                <c:pt idx="16372">
                  <c:v>1043.0727268052799</c:v>
                </c:pt>
                <c:pt idx="16373">
                  <c:v>1043.1364375753001</c:v>
                </c:pt>
                <c:pt idx="16374">
                  <c:v>1043.20014834532</c:v>
                </c:pt>
                <c:pt idx="16375">
                  <c:v>1043.26385911535</c:v>
                </c:pt>
                <c:pt idx="16376">
                  <c:v>1043.3275698853699</c:v>
                </c:pt>
                <c:pt idx="16377">
                  <c:v>1043.3912806553899</c:v>
                </c:pt>
                <c:pt idx="16378">
                  <c:v>1043.4549914254101</c:v>
                </c:pt>
                <c:pt idx="16379">
                  <c:v>1043.51870219544</c:v>
                </c:pt>
                <c:pt idx="16380">
                  <c:v>1043.58241296546</c:v>
                </c:pt>
                <c:pt idx="16381">
                  <c:v>1043.6461237354799</c:v>
                </c:pt>
                <c:pt idx="16382">
                  <c:v>1043.7098345055001</c:v>
                </c:pt>
                <c:pt idx="16383">
                  <c:v>1043.7735452755201</c:v>
                </c:pt>
                <c:pt idx="16384">
                  <c:v>1043.83725604555</c:v>
                </c:pt>
                <c:pt idx="16385">
                  <c:v>1043.90096681557</c:v>
                </c:pt>
                <c:pt idx="16386">
                  <c:v>1043.9646775855899</c:v>
                </c:pt>
                <c:pt idx="16387">
                  <c:v>1044.0283883556101</c:v>
                </c:pt>
                <c:pt idx="16388">
                  <c:v>1044.0920991256401</c:v>
                </c:pt>
                <c:pt idx="16389">
                  <c:v>1044.15580989566</c:v>
                </c:pt>
                <c:pt idx="16390">
                  <c:v>1044.21952066568</c:v>
                </c:pt>
                <c:pt idx="16391">
                  <c:v>1044.2832314356999</c:v>
                </c:pt>
                <c:pt idx="16392">
                  <c:v>1044.3469422057201</c:v>
                </c:pt>
                <c:pt idx="16393">
                  <c:v>1044.4106529757501</c:v>
                </c:pt>
                <c:pt idx="16394">
                  <c:v>1044.47436374577</c:v>
                </c:pt>
                <c:pt idx="16395">
                  <c:v>1044.53807451579</c:v>
                </c:pt>
                <c:pt idx="16396">
                  <c:v>1044.6017852858099</c:v>
                </c:pt>
                <c:pt idx="16397">
                  <c:v>1044.6654960558401</c:v>
                </c:pt>
                <c:pt idx="16398">
                  <c:v>1044.72920682586</c:v>
                </c:pt>
                <c:pt idx="16399">
                  <c:v>1044.79291759588</c:v>
                </c:pt>
                <c:pt idx="16400">
                  <c:v>1044.8566283659</c:v>
                </c:pt>
                <c:pt idx="16401">
                  <c:v>1044.9203391359299</c:v>
                </c:pt>
                <c:pt idx="16402">
                  <c:v>1044.9840499059501</c:v>
                </c:pt>
                <c:pt idx="16403">
                  <c:v>1045.04776067597</c:v>
                </c:pt>
                <c:pt idx="16404">
                  <c:v>1045.11147144599</c:v>
                </c:pt>
                <c:pt idx="16405">
                  <c:v>1045.1751822160099</c:v>
                </c:pt>
                <c:pt idx="16406">
                  <c:v>1045.2388929860399</c:v>
                </c:pt>
                <c:pt idx="16407">
                  <c:v>1045.3026037560601</c:v>
                </c:pt>
                <c:pt idx="16408">
                  <c:v>1045.36631452608</c:v>
                </c:pt>
                <c:pt idx="16409">
                  <c:v>1045.4300252961</c:v>
                </c:pt>
                <c:pt idx="16410">
                  <c:v>1045.4937360661299</c:v>
                </c:pt>
                <c:pt idx="16411">
                  <c:v>1045.5574468361499</c:v>
                </c:pt>
                <c:pt idx="16412">
                  <c:v>1045.6211576061701</c:v>
                </c:pt>
                <c:pt idx="16413">
                  <c:v>1045.68486837619</c:v>
                </c:pt>
                <c:pt idx="16414">
                  <c:v>1045.74857914621</c:v>
                </c:pt>
                <c:pt idx="16415">
                  <c:v>1045.8122899162399</c:v>
                </c:pt>
                <c:pt idx="16416">
                  <c:v>1045.8760006862601</c:v>
                </c:pt>
                <c:pt idx="16417">
                  <c:v>1045.9397114562801</c:v>
                </c:pt>
                <c:pt idx="16418">
                  <c:v>1046.0034222263</c:v>
                </c:pt>
                <c:pt idx="16419">
                  <c:v>1046.06713299633</c:v>
                </c:pt>
                <c:pt idx="16420">
                  <c:v>1046.1308437663499</c:v>
                </c:pt>
                <c:pt idx="16421">
                  <c:v>1046.1945545363701</c:v>
                </c:pt>
                <c:pt idx="16422">
                  <c:v>1046.2582653063901</c:v>
                </c:pt>
                <c:pt idx="16423">
                  <c:v>1046.32197607641</c:v>
                </c:pt>
                <c:pt idx="16424">
                  <c:v>1046.38568684644</c:v>
                </c:pt>
                <c:pt idx="16425">
                  <c:v>1046.4493976164599</c:v>
                </c:pt>
                <c:pt idx="16426">
                  <c:v>1046.5131083864801</c:v>
                </c:pt>
                <c:pt idx="16427">
                  <c:v>1046.5768191565001</c:v>
                </c:pt>
                <c:pt idx="16428">
                  <c:v>1046.64052992653</c:v>
                </c:pt>
                <c:pt idx="16429">
                  <c:v>1046.70424069655</c:v>
                </c:pt>
                <c:pt idx="16430">
                  <c:v>1046.7679514665699</c:v>
                </c:pt>
                <c:pt idx="16431">
                  <c:v>1046.8316622365901</c:v>
                </c:pt>
                <c:pt idx="16432">
                  <c:v>1046.89537300661</c:v>
                </c:pt>
                <c:pt idx="16433">
                  <c:v>1046.95908377664</c:v>
                </c:pt>
                <c:pt idx="16434">
                  <c:v>1047.02279454666</c:v>
                </c:pt>
                <c:pt idx="16435">
                  <c:v>1047.0865053166799</c:v>
                </c:pt>
                <c:pt idx="16436">
                  <c:v>1047.1502160867001</c:v>
                </c:pt>
                <c:pt idx="16437">
                  <c:v>1047.21392685673</c:v>
                </c:pt>
                <c:pt idx="16438">
                  <c:v>1047.27763762675</c:v>
                </c:pt>
                <c:pt idx="16439">
                  <c:v>1047.3413483967699</c:v>
                </c:pt>
                <c:pt idx="16440">
                  <c:v>1047.4050591667899</c:v>
                </c:pt>
                <c:pt idx="16441">
                  <c:v>1047.4687699368101</c:v>
                </c:pt>
                <c:pt idx="16442">
                  <c:v>1047.53248070684</c:v>
                </c:pt>
                <c:pt idx="16443">
                  <c:v>1047.59619147686</c:v>
                </c:pt>
                <c:pt idx="16444">
                  <c:v>1047.6599022468799</c:v>
                </c:pt>
                <c:pt idx="16445">
                  <c:v>1047.7236130168999</c:v>
                </c:pt>
                <c:pt idx="16446">
                  <c:v>1047.7873237869301</c:v>
                </c:pt>
                <c:pt idx="16447">
                  <c:v>1047.85103455695</c:v>
                </c:pt>
                <c:pt idx="16448">
                  <c:v>1047.91474532697</c:v>
                </c:pt>
                <c:pt idx="16449">
                  <c:v>1047.9784560969899</c:v>
                </c:pt>
                <c:pt idx="16450">
                  <c:v>1048.0421668670101</c:v>
                </c:pt>
                <c:pt idx="16451">
                  <c:v>1048.1058776370401</c:v>
                </c:pt>
                <c:pt idx="16452">
                  <c:v>1048.16958840706</c:v>
                </c:pt>
                <c:pt idx="16453">
                  <c:v>1048.23329917708</c:v>
                </c:pt>
                <c:pt idx="16454">
                  <c:v>1048.2970099470999</c:v>
                </c:pt>
                <c:pt idx="16455">
                  <c:v>1048.3607207171301</c:v>
                </c:pt>
                <c:pt idx="16456">
                  <c:v>1048.4244314871501</c:v>
                </c:pt>
                <c:pt idx="16457">
                  <c:v>1048.48814225717</c:v>
                </c:pt>
                <c:pt idx="16458">
                  <c:v>1048.55185302719</c:v>
                </c:pt>
                <c:pt idx="16459">
                  <c:v>1048.6155637972099</c:v>
                </c:pt>
                <c:pt idx="16460">
                  <c:v>1048.6792745672401</c:v>
                </c:pt>
                <c:pt idx="16461">
                  <c:v>1048.7429853372601</c:v>
                </c:pt>
                <c:pt idx="16462">
                  <c:v>1048.80669610728</c:v>
                </c:pt>
                <c:pt idx="16463">
                  <c:v>1048.8704068773</c:v>
                </c:pt>
                <c:pt idx="16464">
                  <c:v>1048.9341176473299</c:v>
                </c:pt>
                <c:pt idx="16465">
                  <c:v>1048.9978284173501</c:v>
                </c:pt>
                <c:pt idx="16466">
                  <c:v>1049.06153918737</c:v>
                </c:pt>
                <c:pt idx="16467">
                  <c:v>1049.12524995739</c:v>
                </c:pt>
                <c:pt idx="16468">
                  <c:v>1049.1889607274099</c:v>
                </c:pt>
                <c:pt idx="16469">
                  <c:v>1049.2526714974399</c:v>
                </c:pt>
                <c:pt idx="16470">
                  <c:v>1049.3163822674601</c:v>
                </c:pt>
                <c:pt idx="16471">
                  <c:v>1049.38009303748</c:v>
                </c:pt>
                <c:pt idx="16472">
                  <c:v>1049.4438038075</c:v>
                </c:pt>
                <c:pt idx="16473">
                  <c:v>1049.5075145775299</c:v>
                </c:pt>
                <c:pt idx="16474">
                  <c:v>1049.5712253475499</c:v>
                </c:pt>
                <c:pt idx="16475">
                  <c:v>1049.6349361175701</c:v>
                </c:pt>
                <c:pt idx="16476">
                  <c:v>1049.69864688759</c:v>
                </c:pt>
                <c:pt idx="16477">
                  <c:v>1049.76235765761</c:v>
                </c:pt>
                <c:pt idx="16478">
                  <c:v>1049.8260684276399</c:v>
                </c:pt>
                <c:pt idx="16479">
                  <c:v>1049.8897791976599</c:v>
                </c:pt>
                <c:pt idx="16480">
                  <c:v>1049.9534899676801</c:v>
                </c:pt>
                <c:pt idx="16481">
                  <c:v>1050.0172007377</c:v>
                </c:pt>
                <c:pt idx="16482">
                  <c:v>1050.08091150773</c:v>
                </c:pt>
                <c:pt idx="16483">
                  <c:v>1050.1446222777499</c:v>
                </c:pt>
                <c:pt idx="16484">
                  <c:v>1050.2083330477701</c:v>
                </c:pt>
                <c:pt idx="16485">
                  <c:v>1050.2720438177901</c:v>
                </c:pt>
                <c:pt idx="16486">
                  <c:v>1050.33575458781</c:v>
                </c:pt>
                <c:pt idx="16487">
                  <c:v>1050.39946535784</c:v>
                </c:pt>
                <c:pt idx="16488">
                  <c:v>1050.4631761278599</c:v>
                </c:pt>
                <c:pt idx="16489">
                  <c:v>1050.5268868978801</c:v>
                </c:pt>
                <c:pt idx="16490">
                  <c:v>1050.5905976679001</c:v>
                </c:pt>
                <c:pt idx="16491">
                  <c:v>1050.65430843793</c:v>
                </c:pt>
                <c:pt idx="16492">
                  <c:v>1050.71801920795</c:v>
                </c:pt>
                <c:pt idx="16493">
                  <c:v>1050.7817299779699</c:v>
                </c:pt>
                <c:pt idx="16494">
                  <c:v>1050.8454407479901</c:v>
                </c:pt>
                <c:pt idx="16495">
                  <c:v>1050.90915151801</c:v>
                </c:pt>
                <c:pt idx="16496">
                  <c:v>1050.97286228804</c:v>
                </c:pt>
                <c:pt idx="16497">
                  <c:v>1051.03657305806</c:v>
                </c:pt>
                <c:pt idx="16498">
                  <c:v>1051.1002838280799</c:v>
                </c:pt>
                <c:pt idx="16499">
                  <c:v>1051.1639945981001</c:v>
                </c:pt>
                <c:pt idx="16500">
                  <c:v>1051.22770536813</c:v>
                </c:pt>
                <c:pt idx="16501">
                  <c:v>1051.29141613815</c:v>
                </c:pt>
                <c:pt idx="16502">
                  <c:v>1051.35512690817</c:v>
                </c:pt>
                <c:pt idx="16503">
                  <c:v>1051.4188376781899</c:v>
                </c:pt>
                <c:pt idx="16504">
                  <c:v>1051.4825484482101</c:v>
                </c:pt>
                <c:pt idx="16505">
                  <c:v>1051.54625921824</c:v>
                </c:pt>
                <c:pt idx="16506">
                  <c:v>1051.60996998826</c:v>
                </c:pt>
                <c:pt idx="16507">
                  <c:v>1051.6736807582799</c:v>
                </c:pt>
                <c:pt idx="16508">
                  <c:v>1051.7373915282999</c:v>
                </c:pt>
                <c:pt idx="16509">
                  <c:v>1051.8011022983301</c:v>
                </c:pt>
                <c:pt idx="16510">
                  <c:v>1051.86481306835</c:v>
                </c:pt>
                <c:pt idx="16511">
                  <c:v>1051.92852383837</c:v>
                </c:pt>
                <c:pt idx="16512">
                  <c:v>1051.9922346083899</c:v>
                </c:pt>
                <c:pt idx="16513">
                  <c:v>1052.0559453784099</c:v>
                </c:pt>
                <c:pt idx="16514">
                  <c:v>1052.1196561484401</c:v>
                </c:pt>
                <c:pt idx="16515">
                  <c:v>1052.18336691846</c:v>
                </c:pt>
                <c:pt idx="16516">
                  <c:v>1052.24707768848</c:v>
                </c:pt>
                <c:pt idx="16517">
                  <c:v>1052.3107884584999</c:v>
                </c:pt>
                <c:pt idx="16518">
                  <c:v>1052.3744992285301</c:v>
                </c:pt>
                <c:pt idx="16519">
                  <c:v>1052.4382099985501</c:v>
                </c:pt>
                <c:pt idx="16520">
                  <c:v>1052.50192076857</c:v>
                </c:pt>
                <c:pt idx="16521">
                  <c:v>1052.56563153859</c:v>
                </c:pt>
                <c:pt idx="16522">
                  <c:v>1052.6293423086099</c:v>
                </c:pt>
                <c:pt idx="16523">
                  <c:v>1052.6930530786401</c:v>
                </c:pt>
                <c:pt idx="16524">
                  <c:v>1052.7567638486601</c:v>
                </c:pt>
                <c:pt idx="16525">
                  <c:v>1052.82047461868</c:v>
                </c:pt>
                <c:pt idx="16526">
                  <c:v>1052.8841853887</c:v>
                </c:pt>
                <c:pt idx="16527">
                  <c:v>1052.9478961587299</c:v>
                </c:pt>
                <c:pt idx="16528">
                  <c:v>1053.0116069287501</c:v>
                </c:pt>
                <c:pt idx="16529">
                  <c:v>1053.07531769877</c:v>
                </c:pt>
                <c:pt idx="16530">
                  <c:v>1053.13902846879</c:v>
                </c:pt>
                <c:pt idx="16531">
                  <c:v>1053.20273923881</c:v>
                </c:pt>
                <c:pt idx="16532">
                  <c:v>1053.2664500088399</c:v>
                </c:pt>
                <c:pt idx="16533">
                  <c:v>1053.3301607788601</c:v>
                </c:pt>
                <c:pt idx="16534">
                  <c:v>1053.39387154888</c:v>
                </c:pt>
                <c:pt idx="16535">
                  <c:v>1053.4575823189</c:v>
                </c:pt>
                <c:pt idx="16536">
                  <c:v>1053.52129308893</c:v>
                </c:pt>
                <c:pt idx="16537">
                  <c:v>1053.5850038589499</c:v>
                </c:pt>
                <c:pt idx="16538">
                  <c:v>1053.6487146289701</c:v>
                </c:pt>
                <c:pt idx="16539">
                  <c:v>1053.71242539899</c:v>
                </c:pt>
                <c:pt idx="16540">
                  <c:v>1053.77613616901</c:v>
                </c:pt>
                <c:pt idx="16541">
                  <c:v>1053.8398469390399</c:v>
                </c:pt>
                <c:pt idx="16542">
                  <c:v>1053.9035577090599</c:v>
                </c:pt>
                <c:pt idx="16543">
                  <c:v>1053.9672684790801</c:v>
                </c:pt>
                <c:pt idx="16544">
                  <c:v>1054.0309792491</c:v>
                </c:pt>
                <c:pt idx="16545">
                  <c:v>1054.09469001913</c:v>
                </c:pt>
                <c:pt idx="16546">
                  <c:v>1054.1584007891499</c:v>
                </c:pt>
                <c:pt idx="16547">
                  <c:v>1054.2221115591699</c:v>
                </c:pt>
                <c:pt idx="16548">
                  <c:v>1054.2858223291901</c:v>
                </c:pt>
                <c:pt idx="16549">
                  <c:v>1054.34953309921</c:v>
                </c:pt>
                <c:pt idx="16550">
                  <c:v>1054.41324386924</c:v>
                </c:pt>
                <c:pt idx="16551">
                  <c:v>1054.4769546392599</c:v>
                </c:pt>
                <c:pt idx="16552">
                  <c:v>1054.5406654092801</c:v>
                </c:pt>
                <c:pt idx="16553">
                  <c:v>1054.6043761793001</c:v>
                </c:pt>
                <c:pt idx="16554">
                  <c:v>1054.66808694933</c:v>
                </c:pt>
                <c:pt idx="16555">
                  <c:v>1054.73179771935</c:v>
                </c:pt>
                <c:pt idx="16556">
                  <c:v>1054.7955084893699</c:v>
                </c:pt>
                <c:pt idx="16557">
                  <c:v>1054.8592192593901</c:v>
                </c:pt>
                <c:pt idx="16558">
                  <c:v>1054.9229300294101</c:v>
                </c:pt>
                <c:pt idx="16559">
                  <c:v>1054.98664079944</c:v>
                </c:pt>
                <c:pt idx="16560">
                  <c:v>1055.05035156946</c:v>
                </c:pt>
                <c:pt idx="16561">
                  <c:v>1055.1140623394799</c:v>
                </c:pt>
                <c:pt idx="16562">
                  <c:v>1055.1777731095001</c:v>
                </c:pt>
                <c:pt idx="16563">
                  <c:v>1055.2414838795301</c:v>
                </c:pt>
                <c:pt idx="16564">
                  <c:v>1055.30519464955</c:v>
                </c:pt>
                <c:pt idx="16565">
                  <c:v>1055.36890541957</c:v>
                </c:pt>
                <c:pt idx="16566">
                  <c:v>1055.4326161895899</c:v>
                </c:pt>
                <c:pt idx="16567">
                  <c:v>1055.4963269596101</c:v>
                </c:pt>
                <c:pt idx="16568">
                  <c:v>1055.56003772964</c:v>
                </c:pt>
                <c:pt idx="16569">
                  <c:v>1055.62374849966</c:v>
                </c:pt>
                <c:pt idx="16570">
                  <c:v>1055.6874592696799</c:v>
                </c:pt>
                <c:pt idx="16571">
                  <c:v>1055.7511700396999</c:v>
                </c:pt>
                <c:pt idx="16572">
                  <c:v>1055.8148808097301</c:v>
                </c:pt>
                <c:pt idx="16573">
                  <c:v>1055.87859157975</c:v>
                </c:pt>
                <c:pt idx="16574">
                  <c:v>1055.94230234977</c:v>
                </c:pt>
                <c:pt idx="16575">
                  <c:v>1056.0060131197899</c:v>
                </c:pt>
                <c:pt idx="16576">
                  <c:v>1056.0697238898099</c:v>
                </c:pt>
                <c:pt idx="16577">
                  <c:v>1056.1334346598401</c:v>
                </c:pt>
                <c:pt idx="16578">
                  <c:v>1056.19714542986</c:v>
                </c:pt>
                <c:pt idx="16579">
                  <c:v>1056.26085619988</c:v>
                </c:pt>
                <c:pt idx="16580">
                  <c:v>1056.3245669698999</c:v>
                </c:pt>
                <c:pt idx="16581">
                  <c:v>1056.3882777399299</c:v>
                </c:pt>
                <c:pt idx="16582">
                  <c:v>1056.4519885099501</c:v>
                </c:pt>
                <c:pt idx="16583">
                  <c:v>1056.51569927997</c:v>
                </c:pt>
                <c:pt idx="16584">
                  <c:v>1056.57941004999</c:v>
                </c:pt>
                <c:pt idx="16585">
                  <c:v>1056.6431208200099</c:v>
                </c:pt>
                <c:pt idx="16586">
                  <c:v>1056.7068315900401</c:v>
                </c:pt>
                <c:pt idx="16587">
                  <c:v>1056.7705423600601</c:v>
                </c:pt>
                <c:pt idx="16588">
                  <c:v>1056.83425313008</c:v>
                </c:pt>
                <c:pt idx="16589">
                  <c:v>1056.8979639001</c:v>
                </c:pt>
                <c:pt idx="16590">
                  <c:v>1056.9616746701299</c:v>
                </c:pt>
                <c:pt idx="16591">
                  <c:v>1057.0253854401501</c:v>
                </c:pt>
                <c:pt idx="16592">
                  <c:v>1057.0890962101701</c:v>
                </c:pt>
                <c:pt idx="16593">
                  <c:v>1057.15280698019</c:v>
                </c:pt>
                <c:pt idx="16594">
                  <c:v>1057.21651775021</c:v>
                </c:pt>
                <c:pt idx="16595">
                  <c:v>1057.2802285202399</c:v>
                </c:pt>
                <c:pt idx="16596">
                  <c:v>1057.3439392902601</c:v>
                </c:pt>
                <c:pt idx="16597">
                  <c:v>1057.40765006028</c:v>
                </c:pt>
                <c:pt idx="16598">
                  <c:v>1057.4713608303</c:v>
                </c:pt>
                <c:pt idx="16599">
                  <c:v>1057.53507160033</c:v>
                </c:pt>
                <c:pt idx="16600">
                  <c:v>1057.5987823703499</c:v>
                </c:pt>
                <c:pt idx="16601">
                  <c:v>1057.6624931403701</c:v>
                </c:pt>
                <c:pt idx="16602">
                  <c:v>1057.72620391039</c:v>
                </c:pt>
                <c:pt idx="16603">
                  <c:v>1057.78991468041</c:v>
                </c:pt>
                <c:pt idx="16604">
                  <c:v>1057.8536254504399</c:v>
                </c:pt>
                <c:pt idx="16605">
                  <c:v>1057.9173362204599</c:v>
                </c:pt>
                <c:pt idx="16606">
                  <c:v>1057.9810469904801</c:v>
                </c:pt>
                <c:pt idx="16607">
                  <c:v>1058.0447577605</c:v>
                </c:pt>
                <c:pt idx="16608">
                  <c:v>1058.10846853053</c:v>
                </c:pt>
                <c:pt idx="16609">
                  <c:v>1058.1721793005499</c:v>
                </c:pt>
                <c:pt idx="16610">
                  <c:v>1058.2358900705699</c:v>
                </c:pt>
                <c:pt idx="16611">
                  <c:v>1058.2996008405901</c:v>
                </c:pt>
                <c:pt idx="16612">
                  <c:v>1058.36331161061</c:v>
                </c:pt>
                <c:pt idx="16613">
                  <c:v>1058.42702238064</c:v>
                </c:pt>
                <c:pt idx="16614">
                  <c:v>1058.4907331506599</c:v>
                </c:pt>
                <c:pt idx="16615">
                  <c:v>1058.5544439206799</c:v>
                </c:pt>
                <c:pt idx="16616">
                  <c:v>1058.6181546907001</c:v>
                </c:pt>
                <c:pt idx="16617">
                  <c:v>1058.68186546073</c:v>
                </c:pt>
                <c:pt idx="16618">
                  <c:v>1058.74557623075</c:v>
                </c:pt>
                <c:pt idx="16619">
                  <c:v>1058.8092870007699</c:v>
                </c:pt>
                <c:pt idx="16620">
                  <c:v>1058.8729977707901</c:v>
                </c:pt>
                <c:pt idx="16621">
                  <c:v>1058.9367085408101</c:v>
                </c:pt>
                <c:pt idx="16622">
                  <c:v>1059.00041931084</c:v>
                </c:pt>
                <c:pt idx="16623">
                  <c:v>1059.06413008086</c:v>
                </c:pt>
                <c:pt idx="16624">
                  <c:v>1059.1278408508799</c:v>
                </c:pt>
                <c:pt idx="16625">
                  <c:v>1059.1915516209001</c:v>
                </c:pt>
                <c:pt idx="16626">
                  <c:v>1059.2552623909301</c:v>
                </c:pt>
                <c:pt idx="16627">
                  <c:v>1059.31897316095</c:v>
                </c:pt>
                <c:pt idx="16628">
                  <c:v>1059.38268393097</c:v>
                </c:pt>
                <c:pt idx="16629">
                  <c:v>1059.4463947009899</c:v>
                </c:pt>
                <c:pt idx="16630">
                  <c:v>1059.5101054710101</c:v>
                </c:pt>
                <c:pt idx="16631">
                  <c:v>1059.57381624104</c:v>
                </c:pt>
                <c:pt idx="16632">
                  <c:v>1059.63752701106</c:v>
                </c:pt>
                <c:pt idx="16633">
                  <c:v>1059.70123778108</c:v>
                </c:pt>
                <c:pt idx="16634">
                  <c:v>1059.7649485510999</c:v>
                </c:pt>
                <c:pt idx="16635">
                  <c:v>1059.8286593211301</c:v>
                </c:pt>
                <c:pt idx="16636">
                  <c:v>1059.89237009115</c:v>
                </c:pt>
                <c:pt idx="16637">
                  <c:v>1059.95608086117</c:v>
                </c:pt>
                <c:pt idx="16638">
                  <c:v>1060.0197916311899</c:v>
                </c:pt>
                <c:pt idx="16639">
                  <c:v>1060.0835024012099</c:v>
                </c:pt>
                <c:pt idx="16640">
                  <c:v>1060.1472131712401</c:v>
                </c:pt>
                <c:pt idx="16641">
                  <c:v>1060.21092394126</c:v>
                </c:pt>
                <c:pt idx="16642">
                  <c:v>1060.27463471128</c:v>
                </c:pt>
                <c:pt idx="16643">
                  <c:v>1060.3383454812999</c:v>
                </c:pt>
                <c:pt idx="16644">
                  <c:v>1060.4020562513299</c:v>
                </c:pt>
                <c:pt idx="16645">
                  <c:v>1060.4657670213501</c:v>
                </c:pt>
                <c:pt idx="16646">
                  <c:v>1060.52947779137</c:v>
                </c:pt>
                <c:pt idx="16647">
                  <c:v>1060.59318856139</c:v>
                </c:pt>
                <c:pt idx="16648">
                  <c:v>1060.6568993314099</c:v>
                </c:pt>
                <c:pt idx="16649">
                  <c:v>1060.7206101014399</c:v>
                </c:pt>
                <c:pt idx="16650">
                  <c:v>1060.7843208714601</c:v>
                </c:pt>
                <c:pt idx="16651">
                  <c:v>1060.84803164148</c:v>
                </c:pt>
                <c:pt idx="16652">
                  <c:v>1060.9117424115</c:v>
                </c:pt>
                <c:pt idx="16653">
                  <c:v>1060.9754531815299</c:v>
                </c:pt>
                <c:pt idx="16654">
                  <c:v>1061.0391639515501</c:v>
                </c:pt>
                <c:pt idx="16655">
                  <c:v>1061.1028747215701</c:v>
                </c:pt>
                <c:pt idx="16656">
                  <c:v>1061.16658549159</c:v>
                </c:pt>
                <c:pt idx="16657">
                  <c:v>1061.23029626161</c:v>
                </c:pt>
                <c:pt idx="16658">
                  <c:v>1061.2940070316399</c:v>
                </c:pt>
                <c:pt idx="16659">
                  <c:v>1061.3577178016601</c:v>
                </c:pt>
                <c:pt idx="16660">
                  <c:v>1061.4214285716801</c:v>
                </c:pt>
                <c:pt idx="16661">
                  <c:v>1061.4851393417</c:v>
                </c:pt>
                <c:pt idx="16662">
                  <c:v>1061.54885011173</c:v>
                </c:pt>
                <c:pt idx="16663">
                  <c:v>1061.6125608817499</c:v>
                </c:pt>
                <c:pt idx="16664">
                  <c:v>1061.6762716517701</c:v>
                </c:pt>
                <c:pt idx="16665">
                  <c:v>1061.73998242179</c:v>
                </c:pt>
                <c:pt idx="16666">
                  <c:v>1061.80369319181</c:v>
                </c:pt>
                <c:pt idx="16667">
                  <c:v>1061.86740396184</c:v>
                </c:pt>
                <c:pt idx="16668">
                  <c:v>1061.9311147318599</c:v>
                </c:pt>
                <c:pt idx="16669">
                  <c:v>1061.9948255018801</c:v>
                </c:pt>
                <c:pt idx="16670">
                  <c:v>1062.0585362719</c:v>
                </c:pt>
                <c:pt idx="16671">
                  <c:v>1062.12224704193</c:v>
                </c:pt>
                <c:pt idx="16672">
                  <c:v>1062.1859578119499</c:v>
                </c:pt>
                <c:pt idx="16673">
                  <c:v>1062.2496685819699</c:v>
                </c:pt>
                <c:pt idx="16674">
                  <c:v>1062.3133793519901</c:v>
                </c:pt>
                <c:pt idx="16675">
                  <c:v>1062.37709012201</c:v>
                </c:pt>
                <c:pt idx="16676">
                  <c:v>1062.44080089204</c:v>
                </c:pt>
                <c:pt idx="16677">
                  <c:v>1062.5045116620599</c:v>
                </c:pt>
                <c:pt idx="16678">
                  <c:v>1062.5682224320799</c:v>
                </c:pt>
                <c:pt idx="16679">
                  <c:v>1062.6319332021001</c:v>
                </c:pt>
                <c:pt idx="16680">
                  <c:v>1062.69564397213</c:v>
                </c:pt>
                <c:pt idx="16681">
                  <c:v>1062.75935474215</c:v>
                </c:pt>
                <c:pt idx="16682">
                  <c:v>1062.8230655121699</c:v>
                </c:pt>
                <c:pt idx="16683">
                  <c:v>1062.8867762821901</c:v>
                </c:pt>
                <c:pt idx="16684">
                  <c:v>1062.9504870522101</c:v>
                </c:pt>
                <c:pt idx="16685">
                  <c:v>1063.01419782224</c:v>
                </c:pt>
                <c:pt idx="16686">
                  <c:v>1063.07790859226</c:v>
                </c:pt>
                <c:pt idx="16687">
                  <c:v>1063.1416193622799</c:v>
                </c:pt>
                <c:pt idx="16688">
                  <c:v>1063.2053301323001</c:v>
                </c:pt>
                <c:pt idx="16689">
                  <c:v>1063.2690409023301</c:v>
                </c:pt>
                <c:pt idx="16690">
                  <c:v>1063.33275167235</c:v>
                </c:pt>
                <c:pt idx="16691">
                  <c:v>1063.39646244237</c:v>
                </c:pt>
                <c:pt idx="16692">
                  <c:v>1063.4601732123899</c:v>
                </c:pt>
                <c:pt idx="16693">
                  <c:v>1063.5238839824101</c:v>
                </c:pt>
                <c:pt idx="16694">
                  <c:v>1063.5875947524401</c:v>
                </c:pt>
                <c:pt idx="16695">
                  <c:v>1063.65130552246</c:v>
                </c:pt>
                <c:pt idx="16696">
                  <c:v>1063.71501629248</c:v>
                </c:pt>
                <c:pt idx="16697">
                  <c:v>1063.7787270624999</c:v>
                </c:pt>
                <c:pt idx="16698">
                  <c:v>1063.8424378325301</c:v>
                </c:pt>
                <c:pt idx="16699">
                  <c:v>1063.90614860255</c:v>
                </c:pt>
                <c:pt idx="16700">
                  <c:v>1063.96985937257</c:v>
                </c:pt>
                <c:pt idx="16701">
                  <c:v>1064.03357014259</c:v>
                </c:pt>
                <c:pt idx="16702">
                  <c:v>1064.0972809126199</c:v>
                </c:pt>
                <c:pt idx="16703">
                  <c:v>1064.1609916826401</c:v>
                </c:pt>
                <c:pt idx="16704">
                  <c:v>1064.22470245266</c:v>
                </c:pt>
                <c:pt idx="16705">
                  <c:v>1064.28841322268</c:v>
                </c:pt>
                <c:pt idx="16706">
                  <c:v>1064.3521239926999</c:v>
                </c:pt>
                <c:pt idx="16707">
                  <c:v>1064.4158347627299</c:v>
                </c:pt>
                <c:pt idx="16708">
                  <c:v>1064.4795455327501</c:v>
                </c:pt>
                <c:pt idx="16709">
                  <c:v>1064.54325630277</c:v>
                </c:pt>
                <c:pt idx="16710">
                  <c:v>1064.60696707279</c:v>
                </c:pt>
                <c:pt idx="16711">
                  <c:v>1064.6706778428199</c:v>
                </c:pt>
                <c:pt idx="16712">
                  <c:v>1064.7343886128399</c:v>
                </c:pt>
                <c:pt idx="16713">
                  <c:v>1064.7980993828601</c:v>
                </c:pt>
                <c:pt idx="16714">
                  <c:v>1064.86181015288</c:v>
                </c:pt>
                <c:pt idx="16715">
                  <c:v>1064.9255209229</c:v>
                </c:pt>
                <c:pt idx="16716">
                  <c:v>1064.9892316929299</c:v>
                </c:pt>
                <c:pt idx="16717">
                  <c:v>1065.0529424629501</c:v>
                </c:pt>
                <c:pt idx="16718">
                  <c:v>1065.1166532329701</c:v>
                </c:pt>
                <c:pt idx="16719">
                  <c:v>1065.18036400299</c:v>
                </c:pt>
                <c:pt idx="16720">
                  <c:v>1065.24407477302</c:v>
                </c:pt>
                <c:pt idx="16721">
                  <c:v>1065.3077855430399</c:v>
                </c:pt>
                <c:pt idx="16722">
                  <c:v>1065.3714963130601</c:v>
                </c:pt>
                <c:pt idx="16723">
                  <c:v>1065.4352070830801</c:v>
                </c:pt>
                <c:pt idx="16724">
                  <c:v>1065.4989178531</c:v>
                </c:pt>
                <c:pt idx="16725">
                  <c:v>1065.56262862313</c:v>
                </c:pt>
                <c:pt idx="16726">
                  <c:v>1065.6263393931499</c:v>
                </c:pt>
                <c:pt idx="16727">
                  <c:v>1065.6900501631701</c:v>
                </c:pt>
                <c:pt idx="16728">
                  <c:v>1065.7537609331901</c:v>
                </c:pt>
                <c:pt idx="16729">
                  <c:v>1065.81747170322</c:v>
                </c:pt>
                <c:pt idx="16730">
                  <c:v>1065.88118247324</c:v>
                </c:pt>
                <c:pt idx="16731">
                  <c:v>1065.9448932432599</c:v>
                </c:pt>
                <c:pt idx="16732">
                  <c:v>1066.0086040132801</c:v>
                </c:pt>
                <c:pt idx="16733">
                  <c:v>1066.0723147833</c:v>
                </c:pt>
                <c:pt idx="16734">
                  <c:v>1066.13602555333</c:v>
                </c:pt>
                <c:pt idx="16735">
                  <c:v>1066.19973632335</c:v>
                </c:pt>
                <c:pt idx="16736">
                  <c:v>1066.2634470933699</c:v>
                </c:pt>
                <c:pt idx="16737">
                  <c:v>1066.3271578633901</c:v>
                </c:pt>
                <c:pt idx="16738">
                  <c:v>1066.39086863342</c:v>
                </c:pt>
                <c:pt idx="16739">
                  <c:v>1066.45457940344</c:v>
                </c:pt>
                <c:pt idx="16740">
                  <c:v>1066.5182901734599</c:v>
                </c:pt>
                <c:pt idx="16741">
                  <c:v>1066.5820009434799</c:v>
                </c:pt>
                <c:pt idx="16742">
                  <c:v>1066.6457117135001</c:v>
                </c:pt>
                <c:pt idx="16743">
                  <c:v>1066.70942248353</c:v>
                </c:pt>
                <c:pt idx="16744">
                  <c:v>1066.77313325355</c:v>
                </c:pt>
                <c:pt idx="16745">
                  <c:v>1066.8368440235699</c:v>
                </c:pt>
                <c:pt idx="16746">
                  <c:v>1066.9005547935899</c:v>
                </c:pt>
                <c:pt idx="16747">
                  <c:v>1066.9642655636201</c:v>
                </c:pt>
                <c:pt idx="16748">
                  <c:v>1067.02797633364</c:v>
                </c:pt>
                <c:pt idx="16749">
                  <c:v>1067.09168710366</c:v>
                </c:pt>
                <c:pt idx="16750">
                  <c:v>1067.1553978736799</c:v>
                </c:pt>
                <c:pt idx="16751">
                  <c:v>1067.2191086437001</c:v>
                </c:pt>
                <c:pt idx="16752">
                  <c:v>1067.2828194137301</c:v>
                </c:pt>
                <c:pt idx="16753">
                  <c:v>1067.34653018375</c:v>
                </c:pt>
                <c:pt idx="16754">
                  <c:v>1067.41024095377</c:v>
                </c:pt>
                <c:pt idx="16755">
                  <c:v>1067.4739517237899</c:v>
                </c:pt>
                <c:pt idx="16756">
                  <c:v>1067.5376624938201</c:v>
                </c:pt>
                <c:pt idx="16757">
                  <c:v>1067.6013732638401</c:v>
                </c:pt>
                <c:pt idx="16758">
                  <c:v>1067.66508403386</c:v>
                </c:pt>
                <c:pt idx="16759">
                  <c:v>1067.72879480388</c:v>
                </c:pt>
                <c:pt idx="16760">
                  <c:v>1067.7925055738999</c:v>
                </c:pt>
                <c:pt idx="16761">
                  <c:v>1067.8562163439301</c:v>
                </c:pt>
                <c:pt idx="16762">
                  <c:v>1067.9199271139501</c:v>
                </c:pt>
                <c:pt idx="16763">
                  <c:v>1067.98363788397</c:v>
                </c:pt>
                <c:pt idx="16764">
                  <c:v>1068.04734865399</c:v>
                </c:pt>
                <c:pt idx="16765">
                  <c:v>1068.1110594240199</c:v>
                </c:pt>
                <c:pt idx="16766">
                  <c:v>1068.1747701940401</c:v>
                </c:pt>
                <c:pt idx="16767">
                  <c:v>1068.23848096406</c:v>
                </c:pt>
                <c:pt idx="16768">
                  <c:v>1068.30219173408</c:v>
                </c:pt>
                <c:pt idx="16769">
                  <c:v>1068.3659025040999</c:v>
                </c:pt>
                <c:pt idx="16770">
                  <c:v>1068.4296132741299</c:v>
                </c:pt>
                <c:pt idx="16771">
                  <c:v>1068.4933240441501</c:v>
                </c:pt>
                <c:pt idx="16772">
                  <c:v>1068.55703481417</c:v>
                </c:pt>
                <c:pt idx="16773">
                  <c:v>1068.62074558419</c:v>
                </c:pt>
                <c:pt idx="16774">
                  <c:v>1068.6844563542199</c:v>
                </c:pt>
                <c:pt idx="16775">
                  <c:v>1068.7481671242399</c:v>
                </c:pt>
                <c:pt idx="16776">
                  <c:v>1068.8118778942601</c:v>
                </c:pt>
                <c:pt idx="16777">
                  <c:v>1068.87558866428</c:v>
                </c:pt>
                <c:pt idx="16778">
                  <c:v>1068.9392994343</c:v>
                </c:pt>
                <c:pt idx="16779">
                  <c:v>1069.0030102043299</c:v>
                </c:pt>
                <c:pt idx="16780">
                  <c:v>1069.0667209743499</c:v>
                </c:pt>
                <c:pt idx="16781">
                  <c:v>1069.1304317443701</c:v>
                </c:pt>
                <c:pt idx="16782">
                  <c:v>1069.19414251439</c:v>
                </c:pt>
                <c:pt idx="16783">
                  <c:v>1069.25785328442</c:v>
                </c:pt>
                <c:pt idx="16784">
                  <c:v>1069.3215640544399</c:v>
                </c:pt>
                <c:pt idx="16785">
                  <c:v>1069.3852748244601</c:v>
                </c:pt>
                <c:pt idx="16786">
                  <c:v>1069.4489855944801</c:v>
                </c:pt>
                <c:pt idx="16787">
                  <c:v>1069.5126963645</c:v>
                </c:pt>
                <c:pt idx="16788">
                  <c:v>1069.57640713453</c:v>
                </c:pt>
                <c:pt idx="16789">
                  <c:v>1069.6401179045499</c:v>
                </c:pt>
                <c:pt idx="16790">
                  <c:v>1069.7038286745701</c:v>
                </c:pt>
                <c:pt idx="16791">
                  <c:v>1069.7675394445901</c:v>
                </c:pt>
                <c:pt idx="16792">
                  <c:v>1069.83125021462</c:v>
                </c:pt>
                <c:pt idx="16793">
                  <c:v>1069.89496098464</c:v>
                </c:pt>
                <c:pt idx="16794">
                  <c:v>1069.9586717546599</c:v>
                </c:pt>
                <c:pt idx="16795">
                  <c:v>1070.0223825246801</c:v>
                </c:pt>
                <c:pt idx="16796">
                  <c:v>1070.0860932947</c:v>
                </c:pt>
                <c:pt idx="16797">
                  <c:v>1070.14980406473</c:v>
                </c:pt>
                <c:pt idx="16798">
                  <c:v>1070.21351483475</c:v>
                </c:pt>
                <c:pt idx="16799">
                  <c:v>1070.2772256047699</c:v>
                </c:pt>
                <c:pt idx="16800">
                  <c:v>1070.3409363747901</c:v>
                </c:pt>
                <c:pt idx="16801">
                  <c:v>1070.40464714482</c:v>
                </c:pt>
                <c:pt idx="16802">
                  <c:v>1070.46835791484</c:v>
                </c:pt>
                <c:pt idx="16803">
                  <c:v>1070.53206868486</c:v>
                </c:pt>
                <c:pt idx="16804">
                  <c:v>1070.5957794548799</c:v>
                </c:pt>
                <c:pt idx="16805">
                  <c:v>1070.6594902249001</c:v>
                </c:pt>
                <c:pt idx="16806">
                  <c:v>1070.72320099493</c:v>
                </c:pt>
                <c:pt idx="16807">
                  <c:v>1070.78691176495</c:v>
                </c:pt>
                <c:pt idx="16808">
                  <c:v>1070.8506225349699</c:v>
                </c:pt>
                <c:pt idx="16809">
                  <c:v>1070.9143333049899</c:v>
                </c:pt>
                <c:pt idx="16810">
                  <c:v>1070.9780440750201</c:v>
                </c:pt>
                <c:pt idx="16811">
                  <c:v>1071.04175484504</c:v>
                </c:pt>
                <c:pt idx="16812">
                  <c:v>1071.10546561506</c:v>
                </c:pt>
                <c:pt idx="16813">
                  <c:v>1071.1691763850799</c:v>
                </c:pt>
                <c:pt idx="16814">
                  <c:v>1071.2328871550999</c:v>
                </c:pt>
                <c:pt idx="16815">
                  <c:v>1071.2965979251301</c:v>
                </c:pt>
                <c:pt idx="16816">
                  <c:v>1071.36030869515</c:v>
                </c:pt>
                <c:pt idx="16817">
                  <c:v>1071.42401946517</c:v>
                </c:pt>
                <c:pt idx="16818">
                  <c:v>1071.4877302351899</c:v>
                </c:pt>
                <c:pt idx="16819">
                  <c:v>1071.5514410052201</c:v>
                </c:pt>
                <c:pt idx="16820">
                  <c:v>1071.6151517752401</c:v>
                </c:pt>
                <c:pt idx="16821">
                  <c:v>1071.67886254526</c:v>
                </c:pt>
                <c:pt idx="16822">
                  <c:v>1071.74257331528</c:v>
                </c:pt>
                <c:pt idx="16823">
                  <c:v>1071.8062840852999</c:v>
                </c:pt>
                <c:pt idx="16824">
                  <c:v>1071.8699948553301</c:v>
                </c:pt>
                <c:pt idx="16825">
                  <c:v>1071.9337056253501</c:v>
                </c:pt>
                <c:pt idx="16826">
                  <c:v>1071.99741639537</c:v>
                </c:pt>
                <c:pt idx="16827">
                  <c:v>1072.06112716539</c:v>
                </c:pt>
                <c:pt idx="16828">
                  <c:v>1072.1248379354199</c:v>
                </c:pt>
                <c:pt idx="16829">
                  <c:v>1072.1885487054401</c:v>
                </c:pt>
                <c:pt idx="16830">
                  <c:v>1072.2522594754601</c:v>
                </c:pt>
                <c:pt idx="16831">
                  <c:v>1072.31597024548</c:v>
                </c:pt>
                <c:pt idx="16832">
                  <c:v>1072.3796810155</c:v>
                </c:pt>
                <c:pt idx="16833">
                  <c:v>1072.4433917855299</c:v>
                </c:pt>
                <c:pt idx="16834">
                  <c:v>1072.5071025555501</c:v>
                </c:pt>
                <c:pt idx="16835">
                  <c:v>1072.57081332557</c:v>
                </c:pt>
                <c:pt idx="16836">
                  <c:v>1072.63452409559</c:v>
                </c:pt>
                <c:pt idx="16837">
                  <c:v>1072.69823486562</c:v>
                </c:pt>
                <c:pt idx="16838">
                  <c:v>1072.7619456356399</c:v>
                </c:pt>
                <c:pt idx="16839">
                  <c:v>1072.8256564056601</c:v>
                </c:pt>
                <c:pt idx="16840">
                  <c:v>1072.88936717568</c:v>
                </c:pt>
                <c:pt idx="16841">
                  <c:v>1072.9530779457</c:v>
                </c:pt>
                <c:pt idx="16842">
                  <c:v>1073.0167887157299</c:v>
                </c:pt>
                <c:pt idx="16843">
                  <c:v>1073.0804994857499</c:v>
                </c:pt>
                <c:pt idx="16844">
                  <c:v>1073.1442102557701</c:v>
                </c:pt>
                <c:pt idx="16845">
                  <c:v>1073.20792102579</c:v>
                </c:pt>
                <c:pt idx="16846">
                  <c:v>1073.27163179582</c:v>
                </c:pt>
                <c:pt idx="16847">
                  <c:v>1073.3353425658399</c:v>
                </c:pt>
                <c:pt idx="16848">
                  <c:v>1073.3990533358599</c:v>
                </c:pt>
                <c:pt idx="16849">
                  <c:v>1073.4627641058801</c:v>
                </c:pt>
                <c:pt idx="16850">
                  <c:v>1073.5264748759</c:v>
                </c:pt>
                <c:pt idx="16851">
                  <c:v>1073.59018564593</c:v>
                </c:pt>
                <c:pt idx="16852">
                  <c:v>1073.6538964159499</c:v>
                </c:pt>
                <c:pt idx="16853">
                  <c:v>1073.7176071859701</c:v>
                </c:pt>
                <c:pt idx="16854">
                  <c:v>1073.7813179559901</c:v>
                </c:pt>
                <c:pt idx="16855">
                  <c:v>1073.84502872602</c:v>
                </c:pt>
                <c:pt idx="16856">
                  <c:v>1073.90873949604</c:v>
                </c:pt>
                <c:pt idx="16857">
                  <c:v>1073.9724502660599</c:v>
                </c:pt>
                <c:pt idx="16858">
                  <c:v>1074.0361610360801</c:v>
                </c:pt>
                <c:pt idx="16859">
                  <c:v>1074.0998718061001</c:v>
                </c:pt>
                <c:pt idx="16860">
                  <c:v>1074.16358257613</c:v>
                </c:pt>
                <c:pt idx="16861">
                  <c:v>1074.22729334615</c:v>
                </c:pt>
                <c:pt idx="16862">
                  <c:v>1074.2910041161699</c:v>
                </c:pt>
                <c:pt idx="16863">
                  <c:v>1074.3547148861901</c:v>
                </c:pt>
                <c:pt idx="16864">
                  <c:v>1074.4184256562201</c:v>
                </c:pt>
                <c:pt idx="16865">
                  <c:v>1074.48213642624</c:v>
                </c:pt>
                <c:pt idx="16866">
                  <c:v>1074.54584719626</c:v>
                </c:pt>
                <c:pt idx="16867">
                  <c:v>1074.6095579662799</c:v>
                </c:pt>
                <c:pt idx="16868">
                  <c:v>1074.6732687363001</c:v>
                </c:pt>
                <c:pt idx="16869">
                  <c:v>1074.73697950633</c:v>
                </c:pt>
                <c:pt idx="16870">
                  <c:v>1074.80069027635</c:v>
                </c:pt>
                <c:pt idx="16871">
                  <c:v>1074.8644010463699</c:v>
                </c:pt>
                <c:pt idx="16872">
                  <c:v>1074.9281118163899</c:v>
                </c:pt>
                <c:pt idx="16873">
                  <c:v>1074.9918225864201</c:v>
                </c:pt>
                <c:pt idx="16874">
                  <c:v>1075.05553335644</c:v>
                </c:pt>
                <c:pt idx="16875">
                  <c:v>1075.11924412646</c:v>
                </c:pt>
                <c:pt idx="16876">
                  <c:v>1075.1829548964799</c:v>
                </c:pt>
                <c:pt idx="16877">
                  <c:v>1075.2466656664999</c:v>
                </c:pt>
                <c:pt idx="16878">
                  <c:v>1075.3103764365301</c:v>
                </c:pt>
                <c:pt idx="16879">
                  <c:v>1075.37408720655</c:v>
                </c:pt>
                <c:pt idx="16880">
                  <c:v>1075.43779797657</c:v>
                </c:pt>
                <c:pt idx="16881">
                  <c:v>1075.5015087465899</c:v>
                </c:pt>
                <c:pt idx="16882">
                  <c:v>1075.5652195166199</c:v>
                </c:pt>
                <c:pt idx="16883">
                  <c:v>1075.6289302866401</c:v>
                </c:pt>
                <c:pt idx="16884">
                  <c:v>1075.69264105666</c:v>
                </c:pt>
                <c:pt idx="16885">
                  <c:v>1075.75635182668</c:v>
                </c:pt>
                <c:pt idx="16886">
                  <c:v>1075.8200625966999</c:v>
                </c:pt>
                <c:pt idx="16887">
                  <c:v>1075.8837733667301</c:v>
                </c:pt>
                <c:pt idx="16888">
                  <c:v>1075.9474841367501</c:v>
                </c:pt>
                <c:pt idx="16889">
                  <c:v>1076.01119490677</c:v>
                </c:pt>
                <c:pt idx="16890">
                  <c:v>1076.07490567679</c:v>
                </c:pt>
                <c:pt idx="16891">
                  <c:v>1076.1386164468199</c:v>
                </c:pt>
                <c:pt idx="16892">
                  <c:v>1076.2023272168401</c:v>
                </c:pt>
                <c:pt idx="16893">
                  <c:v>1076.2660379868601</c:v>
                </c:pt>
                <c:pt idx="16894">
                  <c:v>1076.32974875688</c:v>
                </c:pt>
                <c:pt idx="16895">
                  <c:v>1076.3934595269</c:v>
                </c:pt>
                <c:pt idx="16896">
                  <c:v>1076.4571702969299</c:v>
                </c:pt>
                <c:pt idx="16897">
                  <c:v>1076.5208810669501</c:v>
                </c:pt>
                <c:pt idx="16898">
                  <c:v>1076.58459183697</c:v>
                </c:pt>
                <c:pt idx="16899">
                  <c:v>1076.64830260699</c:v>
                </c:pt>
                <c:pt idx="16900">
                  <c:v>1076.71201337702</c:v>
                </c:pt>
                <c:pt idx="16901">
                  <c:v>1076.7757241470399</c:v>
                </c:pt>
                <c:pt idx="16902">
                  <c:v>1076.8394349170601</c:v>
                </c:pt>
                <c:pt idx="16903">
                  <c:v>1076.90314568708</c:v>
                </c:pt>
                <c:pt idx="16904">
                  <c:v>1076.9668564571</c:v>
                </c:pt>
                <c:pt idx="16905">
                  <c:v>1077.0305672271299</c:v>
                </c:pt>
                <c:pt idx="16906">
                  <c:v>1077.0942779971499</c:v>
                </c:pt>
                <c:pt idx="16907">
                  <c:v>1077.1579887671701</c:v>
                </c:pt>
                <c:pt idx="16908">
                  <c:v>1077.22169953719</c:v>
                </c:pt>
                <c:pt idx="16909">
                  <c:v>1077.28541030722</c:v>
                </c:pt>
                <c:pt idx="16910">
                  <c:v>1077.3491210772399</c:v>
                </c:pt>
                <c:pt idx="16911">
                  <c:v>1077.4128318472599</c:v>
                </c:pt>
                <c:pt idx="16912">
                  <c:v>1077.4765426172801</c:v>
                </c:pt>
                <c:pt idx="16913">
                  <c:v>1077.5402533873</c:v>
                </c:pt>
                <c:pt idx="16914">
                  <c:v>1077.60396415733</c:v>
                </c:pt>
                <c:pt idx="16915">
                  <c:v>1077.6676749273499</c:v>
                </c:pt>
                <c:pt idx="16916">
                  <c:v>1077.7313856973699</c:v>
                </c:pt>
                <c:pt idx="16917">
                  <c:v>1077.7950964673901</c:v>
                </c:pt>
                <c:pt idx="16918">
                  <c:v>1077.85880723742</c:v>
                </c:pt>
                <c:pt idx="16919">
                  <c:v>1077.92251800744</c:v>
                </c:pt>
                <c:pt idx="16920">
                  <c:v>1077.9862287774599</c:v>
                </c:pt>
                <c:pt idx="16921">
                  <c:v>1078.0499395474801</c:v>
                </c:pt>
                <c:pt idx="16922">
                  <c:v>1078.1136503175001</c:v>
                </c:pt>
                <c:pt idx="16923">
                  <c:v>1078.17736108753</c:v>
                </c:pt>
                <c:pt idx="16924">
                  <c:v>1078.24107185755</c:v>
                </c:pt>
                <c:pt idx="16925">
                  <c:v>1078.3047826275699</c:v>
                </c:pt>
                <c:pt idx="16926">
                  <c:v>1078.3684933975901</c:v>
                </c:pt>
                <c:pt idx="16927">
                  <c:v>1078.4322041676201</c:v>
                </c:pt>
                <c:pt idx="16928">
                  <c:v>1078.49591493764</c:v>
                </c:pt>
                <c:pt idx="16929">
                  <c:v>1078.55962570766</c:v>
                </c:pt>
                <c:pt idx="16930">
                  <c:v>1078.6233364776799</c:v>
                </c:pt>
                <c:pt idx="16931">
                  <c:v>1078.6870472477001</c:v>
                </c:pt>
                <c:pt idx="16932">
                  <c:v>1078.75075801773</c:v>
                </c:pt>
                <c:pt idx="16933">
                  <c:v>1078.81446878775</c:v>
                </c:pt>
                <c:pt idx="16934">
                  <c:v>1078.87817955777</c:v>
                </c:pt>
                <c:pt idx="16935">
                  <c:v>1078.9418903277899</c:v>
                </c:pt>
                <c:pt idx="16936">
                  <c:v>1079.0056010978201</c:v>
                </c:pt>
                <c:pt idx="16937">
                  <c:v>1079.06931186784</c:v>
                </c:pt>
                <c:pt idx="16938">
                  <c:v>1079.13302263786</c:v>
                </c:pt>
                <c:pt idx="16939">
                  <c:v>1079.1967334078799</c:v>
                </c:pt>
                <c:pt idx="16940">
                  <c:v>1079.2604441778999</c:v>
                </c:pt>
                <c:pt idx="16941">
                  <c:v>1079.3241549479301</c:v>
                </c:pt>
                <c:pt idx="16942">
                  <c:v>1079.38786571795</c:v>
                </c:pt>
                <c:pt idx="16943">
                  <c:v>1079.45157648797</c:v>
                </c:pt>
                <c:pt idx="16944">
                  <c:v>1079.5152872579899</c:v>
                </c:pt>
                <c:pt idx="16945">
                  <c:v>1079.5789980280199</c:v>
                </c:pt>
                <c:pt idx="16946">
                  <c:v>1079.6427087980401</c:v>
                </c:pt>
                <c:pt idx="16947">
                  <c:v>1079.70641956806</c:v>
                </c:pt>
                <c:pt idx="16948">
                  <c:v>1079.77013033808</c:v>
                </c:pt>
                <c:pt idx="16949">
                  <c:v>1079.8338411080999</c:v>
                </c:pt>
                <c:pt idx="16950">
                  <c:v>1079.8975518781299</c:v>
                </c:pt>
                <c:pt idx="16951">
                  <c:v>1079.9612626481501</c:v>
                </c:pt>
                <c:pt idx="16952">
                  <c:v>1080.02497341817</c:v>
                </c:pt>
                <c:pt idx="16953">
                  <c:v>1080.08868418819</c:v>
                </c:pt>
                <c:pt idx="16954">
                  <c:v>1080.1523949582199</c:v>
                </c:pt>
                <c:pt idx="16955">
                  <c:v>1080.2161057282401</c:v>
                </c:pt>
                <c:pt idx="16956">
                  <c:v>1080.2798164982601</c:v>
                </c:pt>
                <c:pt idx="16957">
                  <c:v>1080.34352726828</c:v>
                </c:pt>
                <c:pt idx="16958">
                  <c:v>1080.4072380383</c:v>
                </c:pt>
                <c:pt idx="16959">
                  <c:v>1080.4709488083299</c:v>
                </c:pt>
                <c:pt idx="16960">
                  <c:v>1080.5346595783501</c:v>
                </c:pt>
                <c:pt idx="16961">
                  <c:v>1080.5983703483701</c:v>
                </c:pt>
                <c:pt idx="16962">
                  <c:v>1080.66208111839</c:v>
                </c:pt>
                <c:pt idx="16963">
                  <c:v>1080.72579188842</c:v>
                </c:pt>
                <c:pt idx="16964">
                  <c:v>1080.7895026584399</c:v>
                </c:pt>
                <c:pt idx="16965">
                  <c:v>1080.8532134284601</c:v>
                </c:pt>
                <c:pt idx="16966">
                  <c:v>1080.91692419848</c:v>
                </c:pt>
                <c:pt idx="16967">
                  <c:v>1080.9806349685</c:v>
                </c:pt>
                <c:pt idx="16968">
                  <c:v>1081.04434573853</c:v>
                </c:pt>
                <c:pt idx="16969">
                  <c:v>1081.1080565085499</c:v>
                </c:pt>
                <c:pt idx="16970">
                  <c:v>1081.1717672785701</c:v>
                </c:pt>
                <c:pt idx="16971">
                  <c:v>1081.23547804859</c:v>
                </c:pt>
                <c:pt idx="16972">
                  <c:v>1081.29918881862</c:v>
                </c:pt>
                <c:pt idx="16973">
                  <c:v>1081.3628995886399</c:v>
                </c:pt>
                <c:pt idx="16974">
                  <c:v>1081.4266103586599</c:v>
                </c:pt>
                <c:pt idx="16975">
                  <c:v>1081.4903211286801</c:v>
                </c:pt>
                <c:pt idx="16976">
                  <c:v>1081.5540318987</c:v>
                </c:pt>
                <c:pt idx="16977">
                  <c:v>1081.61774266873</c:v>
                </c:pt>
                <c:pt idx="16978">
                  <c:v>1081.6814534387499</c:v>
                </c:pt>
                <c:pt idx="16979">
                  <c:v>1081.7451642087699</c:v>
                </c:pt>
                <c:pt idx="16980">
                  <c:v>1081.8088749787901</c:v>
                </c:pt>
                <c:pt idx="16981">
                  <c:v>1081.87258574882</c:v>
                </c:pt>
                <c:pt idx="16982">
                  <c:v>1081.93629651884</c:v>
                </c:pt>
                <c:pt idx="16983">
                  <c:v>1082.0000072888599</c:v>
                </c:pt>
                <c:pt idx="16984">
                  <c:v>1082.0637180588801</c:v>
                </c:pt>
                <c:pt idx="16985">
                  <c:v>1082.1274288289001</c:v>
                </c:pt>
                <c:pt idx="16986">
                  <c:v>1082.19113959893</c:v>
                </c:pt>
                <c:pt idx="16987">
                  <c:v>1082.25485036895</c:v>
                </c:pt>
                <c:pt idx="16988">
                  <c:v>1082.3185611389699</c:v>
                </c:pt>
                <c:pt idx="16989">
                  <c:v>1082.3822719089901</c:v>
                </c:pt>
                <c:pt idx="16990">
                  <c:v>1082.4459826790201</c:v>
                </c:pt>
                <c:pt idx="16991">
                  <c:v>1082.50969344904</c:v>
                </c:pt>
                <c:pt idx="16992">
                  <c:v>1082.57340421906</c:v>
                </c:pt>
                <c:pt idx="16993">
                  <c:v>1082.6371149890799</c:v>
                </c:pt>
                <c:pt idx="16994">
                  <c:v>1082.7008257591001</c:v>
                </c:pt>
                <c:pt idx="16995">
                  <c:v>1082.7645365291301</c:v>
                </c:pt>
                <c:pt idx="16996">
                  <c:v>1082.82824729915</c:v>
                </c:pt>
                <c:pt idx="16997">
                  <c:v>1082.89195806917</c:v>
                </c:pt>
                <c:pt idx="16998">
                  <c:v>1082.9556688391899</c:v>
                </c:pt>
                <c:pt idx="16999">
                  <c:v>1083.0193796092201</c:v>
                </c:pt>
                <c:pt idx="17000">
                  <c:v>1083.08309037924</c:v>
                </c:pt>
                <c:pt idx="17001">
                  <c:v>1083.14680114926</c:v>
                </c:pt>
                <c:pt idx="17002">
                  <c:v>1083.21051191928</c:v>
                </c:pt>
                <c:pt idx="17003">
                  <c:v>1083.2742226893099</c:v>
                </c:pt>
                <c:pt idx="17004">
                  <c:v>1083.3379334593301</c:v>
                </c:pt>
                <c:pt idx="17005">
                  <c:v>1083.40164422935</c:v>
                </c:pt>
                <c:pt idx="17006">
                  <c:v>1083.46535499937</c:v>
                </c:pt>
                <c:pt idx="17007">
                  <c:v>1083.5290657693899</c:v>
                </c:pt>
                <c:pt idx="17008">
                  <c:v>1083.5927765394199</c:v>
                </c:pt>
                <c:pt idx="17009">
                  <c:v>1083.6564873094401</c:v>
                </c:pt>
                <c:pt idx="17010">
                  <c:v>1083.72019807946</c:v>
                </c:pt>
                <c:pt idx="17011">
                  <c:v>1083.78390884948</c:v>
                </c:pt>
                <c:pt idx="17012">
                  <c:v>1083.8476196195099</c:v>
                </c:pt>
                <c:pt idx="17013">
                  <c:v>1083.9113303895299</c:v>
                </c:pt>
                <c:pt idx="17014">
                  <c:v>1083.9750411595501</c:v>
                </c:pt>
                <c:pt idx="17015">
                  <c:v>1084.03875192957</c:v>
                </c:pt>
                <c:pt idx="17016">
                  <c:v>1084.10246269959</c:v>
                </c:pt>
                <c:pt idx="17017">
                  <c:v>1084.1661734696199</c:v>
                </c:pt>
                <c:pt idx="17018">
                  <c:v>1084.2298842396399</c:v>
                </c:pt>
                <c:pt idx="17019">
                  <c:v>1084.2935950096601</c:v>
                </c:pt>
                <c:pt idx="17020">
                  <c:v>1084.35730577968</c:v>
                </c:pt>
                <c:pt idx="17021">
                  <c:v>1084.42101654971</c:v>
                </c:pt>
                <c:pt idx="17022">
                  <c:v>1084.4847273197299</c:v>
                </c:pt>
                <c:pt idx="17023">
                  <c:v>1084.5484380897501</c:v>
                </c:pt>
                <c:pt idx="17024">
                  <c:v>1084.6121488597701</c:v>
                </c:pt>
                <c:pt idx="17025">
                  <c:v>1084.67585962979</c:v>
                </c:pt>
                <c:pt idx="17026">
                  <c:v>1084.73957039982</c:v>
                </c:pt>
                <c:pt idx="17027">
                  <c:v>1084.8032811698399</c:v>
                </c:pt>
                <c:pt idx="17028">
                  <c:v>1084.8669919398601</c:v>
                </c:pt>
                <c:pt idx="17029">
                  <c:v>1084.9307027098801</c:v>
                </c:pt>
                <c:pt idx="17030">
                  <c:v>1084.99441347991</c:v>
                </c:pt>
                <c:pt idx="17031">
                  <c:v>1085.05812424993</c:v>
                </c:pt>
                <c:pt idx="17032">
                  <c:v>1085.1218350199499</c:v>
                </c:pt>
                <c:pt idx="17033">
                  <c:v>1085.1855457899701</c:v>
                </c:pt>
                <c:pt idx="17034">
                  <c:v>1085.24925655999</c:v>
                </c:pt>
                <c:pt idx="17035">
                  <c:v>1085.31296733002</c:v>
                </c:pt>
                <c:pt idx="17036">
                  <c:v>1085.37667810004</c:v>
                </c:pt>
                <c:pt idx="17037">
                  <c:v>1085.4403888700599</c:v>
                </c:pt>
                <c:pt idx="17038">
                  <c:v>1085.5040996400801</c:v>
                </c:pt>
                <c:pt idx="17039">
                  <c:v>1085.56781041011</c:v>
                </c:pt>
                <c:pt idx="17040">
                  <c:v>1085.63152118013</c:v>
                </c:pt>
                <c:pt idx="17041">
                  <c:v>1085.6952319501499</c:v>
                </c:pt>
                <c:pt idx="17042">
                  <c:v>1085.7589427201699</c:v>
                </c:pt>
                <c:pt idx="17043">
                  <c:v>1085.8226534901901</c:v>
                </c:pt>
                <c:pt idx="17044">
                  <c:v>1085.88636426022</c:v>
                </c:pt>
                <c:pt idx="17045">
                  <c:v>1085.95007503024</c:v>
                </c:pt>
                <c:pt idx="17046">
                  <c:v>1086.0137858002599</c:v>
                </c:pt>
                <c:pt idx="17047">
                  <c:v>1086.0774965702799</c:v>
                </c:pt>
                <c:pt idx="17048">
                  <c:v>1086.1412073403101</c:v>
                </c:pt>
                <c:pt idx="17049">
                  <c:v>1086.20491811033</c:v>
                </c:pt>
                <c:pt idx="17050">
                  <c:v>1086.26862888035</c:v>
                </c:pt>
                <c:pt idx="17051">
                  <c:v>1086.3323396503699</c:v>
                </c:pt>
                <c:pt idx="17052">
                  <c:v>1086.3960504203901</c:v>
                </c:pt>
                <c:pt idx="17053">
                  <c:v>1086.4597611904201</c:v>
                </c:pt>
                <c:pt idx="17054">
                  <c:v>1086.52347196044</c:v>
                </c:pt>
                <c:pt idx="17055">
                  <c:v>1086.58718273046</c:v>
                </c:pt>
                <c:pt idx="17056">
                  <c:v>1086.6508935004799</c:v>
                </c:pt>
                <c:pt idx="17057">
                  <c:v>1086.7146042705101</c:v>
                </c:pt>
                <c:pt idx="17058">
                  <c:v>1086.7783150405301</c:v>
                </c:pt>
                <c:pt idx="17059">
                  <c:v>1086.84202581055</c:v>
                </c:pt>
                <c:pt idx="17060">
                  <c:v>1086.90573658057</c:v>
                </c:pt>
                <c:pt idx="17061">
                  <c:v>1086.9694473505899</c:v>
                </c:pt>
                <c:pt idx="17062">
                  <c:v>1087.0331581206201</c:v>
                </c:pt>
                <c:pt idx="17063">
                  <c:v>1087.0968688906401</c:v>
                </c:pt>
                <c:pt idx="17064">
                  <c:v>1087.16057966066</c:v>
                </c:pt>
                <c:pt idx="17065">
                  <c:v>1087.22429043068</c:v>
                </c:pt>
                <c:pt idx="17066">
                  <c:v>1087.2880012007099</c:v>
                </c:pt>
                <c:pt idx="17067">
                  <c:v>1087.3517119707301</c:v>
                </c:pt>
                <c:pt idx="17068">
                  <c:v>1087.41542274075</c:v>
                </c:pt>
                <c:pt idx="17069">
                  <c:v>1087.47913351077</c:v>
                </c:pt>
                <c:pt idx="17070">
                  <c:v>1087.54284428079</c:v>
                </c:pt>
                <c:pt idx="17071">
                  <c:v>1087.6065550508199</c:v>
                </c:pt>
                <c:pt idx="17072">
                  <c:v>1087.6702658208401</c:v>
                </c:pt>
                <c:pt idx="17073">
                  <c:v>1087.73397659086</c:v>
                </c:pt>
                <c:pt idx="17074">
                  <c:v>1087.79768736088</c:v>
                </c:pt>
                <c:pt idx="17075">
                  <c:v>1087.8613981309099</c:v>
                </c:pt>
                <c:pt idx="17076">
                  <c:v>1087.9251089009299</c:v>
                </c:pt>
                <c:pt idx="17077">
                  <c:v>1087.9888196709501</c:v>
                </c:pt>
                <c:pt idx="17078">
                  <c:v>1088.05253044097</c:v>
                </c:pt>
                <c:pt idx="17079">
                  <c:v>1088.11624121099</c:v>
                </c:pt>
                <c:pt idx="17080">
                  <c:v>1088.1799519810199</c:v>
                </c:pt>
                <c:pt idx="17081">
                  <c:v>1088.2436627510399</c:v>
                </c:pt>
                <c:pt idx="17082">
                  <c:v>1088.3073735210601</c:v>
                </c:pt>
                <c:pt idx="17083">
                  <c:v>1088.37108429108</c:v>
                </c:pt>
                <c:pt idx="17084">
                  <c:v>1088.43479506111</c:v>
                </c:pt>
                <c:pt idx="17085">
                  <c:v>1088.4985058311299</c:v>
                </c:pt>
                <c:pt idx="17086">
                  <c:v>1088.5622166011501</c:v>
                </c:pt>
                <c:pt idx="17087">
                  <c:v>1088.6259273711701</c:v>
                </c:pt>
                <c:pt idx="17088">
                  <c:v>1088.68963814119</c:v>
                </c:pt>
                <c:pt idx="17089">
                  <c:v>1088.75334891122</c:v>
                </c:pt>
                <c:pt idx="17090">
                  <c:v>1088.8170596812399</c:v>
                </c:pt>
                <c:pt idx="17091">
                  <c:v>1088.8807704512601</c:v>
                </c:pt>
                <c:pt idx="17092">
                  <c:v>1088.9444812212801</c:v>
                </c:pt>
                <c:pt idx="17093">
                  <c:v>1089.00819199131</c:v>
                </c:pt>
                <c:pt idx="17094">
                  <c:v>1089.07190276133</c:v>
                </c:pt>
                <c:pt idx="17095">
                  <c:v>1089.1356135313499</c:v>
                </c:pt>
                <c:pt idx="17096">
                  <c:v>1089.1993243013701</c:v>
                </c:pt>
                <c:pt idx="17097">
                  <c:v>1089.26303507139</c:v>
                </c:pt>
                <c:pt idx="17098">
                  <c:v>1089.32674584142</c:v>
                </c:pt>
                <c:pt idx="17099">
                  <c:v>1089.39045661144</c:v>
                </c:pt>
                <c:pt idx="17100">
                  <c:v>1089.4541673814599</c:v>
                </c:pt>
                <c:pt idx="17101">
                  <c:v>1089.5178781514801</c:v>
                </c:pt>
                <c:pt idx="17102">
                  <c:v>1089.58158892151</c:v>
                </c:pt>
                <c:pt idx="17103">
                  <c:v>1089.64529969153</c:v>
                </c:pt>
                <c:pt idx="17104">
                  <c:v>1089.70901046155</c:v>
                </c:pt>
                <c:pt idx="17105">
                  <c:v>1089.7727212315699</c:v>
                </c:pt>
                <c:pt idx="17106">
                  <c:v>1089.8364320015901</c:v>
                </c:pt>
                <c:pt idx="17107">
                  <c:v>1089.90014277162</c:v>
                </c:pt>
                <c:pt idx="17108">
                  <c:v>1089.96385354164</c:v>
                </c:pt>
                <c:pt idx="17109">
                  <c:v>1090.0275643116599</c:v>
                </c:pt>
                <c:pt idx="17110">
                  <c:v>1090.0912750816799</c:v>
                </c:pt>
                <c:pt idx="17111">
                  <c:v>1090.1549858517101</c:v>
                </c:pt>
                <c:pt idx="17112">
                  <c:v>1090.21869662173</c:v>
                </c:pt>
                <c:pt idx="17113">
                  <c:v>1090.28240739175</c:v>
                </c:pt>
                <c:pt idx="17114">
                  <c:v>1090.3461181617699</c:v>
                </c:pt>
                <c:pt idx="17115">
                  <c:v>1090.4098289317899</c:v>
                </c:pt>
                <c:pt idx="17116">
                  <c:v>1090.4735397018201</c:v>
                </c:pt>
                <c:pt idx="17117">
                  <c:v>1090.53725047184</c:v>
                </c:pt>
                <c:pt idx="17118">
                  <c:v>1090.60096124186</c:v>
                </c:pt>
                <c:pt idx="17119">
                  <c:v>1090.6646720118799</c:v>
                </c:pt>
                <c:pt idx="17120">
                  <c:v>1090.7283827819101</c:v>
                </c:pt>
                <c:pt idx="17121">
                  <c:v>1090.7920935519301</c:v>
                </c:pt>
                <c:pt idx="17122">
                  <c:v>1090.85580432195</c:v>
                </c:pt>
                <c:pt idx="17123">
                  <c:v>1090.91951509197</c:v>
                </c:pt>
                <c:pt idx="17124">
                  <c:v>1090.9832258619899</c:v>
                </c:pt>
                <c:pt idx="17125">
                  <c:v>1091.0469366320201</c:v>
                </c:pt>
                <c:pt idx="17126">
                  <c:v>1091.1106474020401</c:v>
                </c:pt>
                <c:pt idx="17127">
                  <c:v>1091.17435817206</c:v>
                </c:pt>
                <c:pt idx="17128">
                  <c:v>1091.23806894208</c:v>
                </c:pt>
                <c:pt idx="17129">
                  <c:v>1091.3017797121099</c:v>
                </c:pt>
                <c:pt idx="17130">
                  <c:v>1091.3654904821301</c:v>
                </c:pt>
                <c:pt idx="17131">
                  <c:v>1091.4292012521501</c:v>
                </c:pt>
                <c:pt idx="17132">
                  <c:v>1091.49291202217</c:v>
                </c:pt>
                <c:pt idx="17133">
                  <c:v>1091.55662279219</c:v>
                </c:pt>
                <c:pt idx="17134">
                  <c:v>1091.6203335622199</c:v>
                </c:pt>
                <c:pt idx="17135">
                  <c:v>1091.6840443322401</c:v>
                </c:pt>
                <c:pt idx="17136">
                  <c:v>1091.74775510226</c:v>
                </c:pt>
                <c:pt idx="17137">
                  <c:v>1091.81146587228</c:v>
                </c:pt>
                <c:pt idx="17138">
                  <c:v>1091.87517664231</c:v>
                </c:pt>
                <c:pt idx="17139">
                  <c:v>1091.9388874123299</c:v>
                </c:pt>
                <c:pt idx="17140">
                  <c:v>1092.0025981823501</c:v>
                </c:pt>
                <c:pt idx="17141">
                  <c:v>1092.06630895237</c:v>
                </c:pt>
                <c:pt idx="17142">
                  <c:v>1092.13001972239</c:v>
                </c:pt>
                <c:pt idx="17143">
                  <c:v>1092.1937304924199</c:v>
                </c:pt>
                <c:pt idx="17144">
                  <c:v>1092.2574412624399</c:v>
                </c:pt>
                <c:pt idx="17145">
                  <c:v>1092.3211520324601</c:v>
                </c:pt>
                <c:pt idx="17146">
                  <c:v>1092.38486280248</c:v>
                </c:pt>
                <c:pt idx="17147">
                  <c:v>1092.44857357251</c:v>
                </c:pt>
                <c:pt idx="17148">
                  <c:v>1092.5122843425299</c:v>
                </c:pt>
                <c:pt idx="17149">
                  <c:v>1092.5759951125499</c:v>
                </c:pt>
                <c:pt idx="17150">
                  <c:v>1092.6397058825701</c:v>
                </c:pt>
                <c:pt idx="17151">
                  <c:v>1092.70341665259</c:v>
                </c:pt>
                <c:pt idx="17152">
                  <c:v>1092.76712742262</c:v>
                </c:pt>
                <c:pt idx="17153">
                  <c:v>1092.8308381926399</c:v>
                </c:pt>
                <c:pt idx="17154">
                  <c:v>1092.8945489626601</c:v>
                </c:pt>
                <c:pt idx="17155">
                  <c:v>1092.9582597326801</c:v>
                </c:pt>
                <c:pt idx="17156">
                  <c:v>1093.02197050271</c:v>
                </c:pt>
                <c:pt idx="17157">
                  <c:v>1093.08568127273</c:v>
                </c:pt>
                <c:pt idx="17158">
                  <c:v>1093.1493920427499</c:v>
                </c:pt>
                <c:pt idx="17159">
                  <c:v>1093.2131028127701</c:v>
                </c:pt>
                <c:pt idx="17160">
                  <c:v>1093.2768135827901</c:v>
                </c:pt>
                <c:pt idx="17161">
                  <c:v>1093.34052435282</c:v>
                </c:pt>
                <c:pt idx="17162">
                  <c:v>1093.40423512284</c:v>
                </c:pt>
                <c:pt idx="17163">
                  <c:v>1093.4679458928599</c:v>
                </c:pt>
                <c:pt idx="17164">
                  <c:v>1093.5316566628801</c:v>
                </c:pt>
                <c:pt idx="17165">
                  <c:v>1093.5953674329101</c:v>
                </c:pt>
                <c:pt idx="17166">
                  <c:v>1093.65907820293</c:v>
                </c:pt>
                <c:pt idx="17167">
                  <c:v>1093.72278897295</c:v>
                </c:pt>
                <c:pt idx="17168">
                  <c:v>1093.7864997429699</c:v>
                </c:pt>
                <c:pt idx="17169">
                  <c:v>1093.8502105129901</c:v>
                </c:pt>
                <c:pt idx="17170">
                  <c:v>1093.91392128302</c:v>
                </c:pt>
                <c:pt idx="17171">
                  <c:v>1093.97763205304</c:v>
                </c:pt>
                <c:pt idx="17172">
                  <c:v>1094.0413428230599</c:v>
                </c:pt>
                <c:pt idx="17173">
                  <c:v>1094.1050535930799</c:v>
                </c:pt>
                <c:pt idx="17174">
                  <c:v>1094.1687643631101</c:v>
                </c:pt>
                <c:pt idx="17175">
                  <c:v>1094.23247513313</c:v>
                </c:pt>
                <c:pt idx="17176">
                  <c:v>1094.29618590315</c:v>
                </c:pt>
                <c:pt idx="17177">
                  <c:v>1094.3598966731699</c:v>
                </c:pt>
                <c:pt idx="17178">
                  <c:v>1094.4236074431899</c:v>
                </c:pt>
                <c:pt idx="17179">
                  <c:v>1094.4873182132201</c:v>
                </c:pt>
                <c:pt idx="17180">
                  <c:v>1094.55102898324</c:v>
                </c:pt>
                <c:pt idx="17181">
                  <c:v>1094.61473975326</c:v>
                </c:pt>
                <c:pt idx="17182">
                  <c:v>1094.6784505232799</c:v>
                </c:pt>
                <c:pt idx="17183">
                  <c:v>1094.7421612933099</c:v>
                </c:pt>
                <c:pt idx="17184">
                  <c:v>1094.8058720633301</c:v>
                </c:pt>
                <c:pt idx="17185">
                  <c:v>1094.86958283335</c:v>
                </c:pt>
                <c:pt idx="17186">
                  <c:v>1094.93329360337</c:v>
                </c:pt>
                <c:pt idx="17187">
                  <c:v>1094.9970043733899</c:v>
                </c:pt>
                <c:pt idx="17188">
                  <c:v>1095.0607151434201</c:v>
                </c:pt>
                <c:pt idx="17189">
                  <c:v>1095.1244259134401</c:v>
                </c:pt>
                <c:pt idx="17190">
                  <c:v>1095.18813668346</c:v>
                </c:pt>
                <c:pt idx="17191">
                  <c:v>1095.25184745348</c:v>
                </c:pt>
                <c:pt idx="17192">
                  <c:v>1095.3155582235099</c:v>
                </c:pt>
                <c:pt idx="17193">
                  <c:v>1095.3792689935301</c:v>
                </c:pt>
                <c:pt idx="17194">
                  <c:v>1095.4429797635501</c:v>
                </c:pt>
                <c:pt idx="17195">
                  <c:v>1095.50669053357</c:v>
                </c:pt>
                <c:pt idx="17196">
                  <c:v>1095.57040130359</c:v>
                </c:pt>
                <c:pt idx="17197">
                  <c:v>1095.6341120736199</c:v>
                </c:pt>
                <c:pt idx="17198">
                  <c:v>1095.6978228436401</c:v>
                </c:pt>
                <c:pt idx="17199">
                  <c:v>1095.76153361366</c:v>
                </c:pt>
                <c:pt idx="17200">
                  <c:v>1095.82524438368</c:v>
                </c:pt>
                <c:pt idx="17201">
                  <c:v>1095.88895515371</c:v>
                </c:pt>
                <c:pt idx="17202">
                  <c:v>1095.9526659237299</c:v>
                </c:pt>
                <c:pt idx="17203">
                  <c:v>1096.0163766937501</c:v>
                </c:pt>
                <c:pt idx="17204">
                  <c:v>1096.08008746377</c:v>
                </c:pt>
                <c:pt idx="17205">
                  <c:v>1096.14379823379</c:v>
                </c:pt>
                <c:pt idx="17206">
                  <c:v>1096.20750900382</c:v>
                </c:pt>
                <c:pt idx="17207">
                  <c:v>1096.2712197738399</c:v>
                </c:pt>
                <c:pt idx="17208">
                  <c:v>1096.3349305438601</c:v>
                </c:pt>
                <c:pt idx="17209">
                  <c:v>1096.39864131388</c:v>
                </c:pt>
                <c:pt idx="17210">
                  <c:v>1096.46235208391</c:v>
                </c:pt>
                <c:pt idx="17211">
                  <c:v>1096.5260628539299</c:v>
                </c:pt>
                <c:pt idx="17212">
                  <c:v>1096.5897736239499</c:v>
                </c:pt>
                <c:pt idx="17213">
                  <c:v>1096.6534843939701</c:v>
                </c:pt>
                <c:pt idx="17214">
                  <c:v>1096.71719516399</c:v>
                </c:pt>
                <c:pt idx="17215">
                  <c:v>1096.78090593402</c:v>
                </c:pt>
                <c:pt idx="17216">
                  <c:v>1096.8446167040399</c:v>
                </c:pt>
                <c:pt idx="17217">
                  <c:v>1096.9083274740599</c:v>
                </c:pt>
                <c:pt idx="17218">
                  <c:v>1096.9720382440801</c:v>
                </c:pt>
                <c:pt idx="17219">
                  <c:v>1097.03574901411</c:v>
                </c:pt>
                <c:pt idx="17220">
                  <c:v>1097.09945978413</c:v>
                </c:pt>
                <c:pt idx="17221">
                  <c:v>1097.1631705541499</c:v>
                </c:pt>
                <c:pt idx="17222">
                  <c:v>1097.2268813241701</c:v>
                </c:pt>
                <c:pt idx="17223">
                  <c:v>1097.2905920941901</c:v>
                </c:pt>
                <c:pt idx="17224">
                  <c:v>1097.35430286422</c:v>
                </c:pt>
                <c:pt idx="17225">
                  <c:v>1097.41801363424</c:v>
                </c:pt>
                <c:pt idx="17226">
                  <c:v>1097.4817244042599</c:v>
                </c:pt>
                <c:pt idx="17227">
                  <c:v>1097.5454351742801</c:v>
                </c:pt>
                <c:pt idx="17228">
                  <c:v>1097.6091459443101</c:v>
                </c:pt>
                <c:pt idx="17229">
                  <c:v>1097.67285671433</c:v>
                </c:pt>
                <c:pt idx="17230">
                  <c:v>1097.73656748435</c:v>
                </c:pt>
                <c:pt idx="17231">
                  <c:v>1097.8002782543699</c:v>
                </c:pt>
                <c:pt idx="17232">
                  <c:v>1097.8639890243901</c:v>
                </c:pt>
                <c:pt idx="17233">
                  <c:v>1097.9276997944201</c:v>
                </c:pt>
                <c:pt idx="17234">
                  <c:v>1097.99141056444</c:v>
                </c:pt>
                <c:pt idx="17235">
                  <c:v>1098.05512133446</c:v>
                </c:pt>
                <c:pt idx="17236">
                  <c:v>1098.1188321044799</c:v>
                </c:pt>
                <c:pt idx="17237">
                  <c:v>1098.1825428745101</c:v>
                </c:pt>
                <c:pt idx="17238">
                  <c:v>1098.24625364453</c:v>
                </c:pt>
                <c:pt idx="17239">
                  <c:v>1098.30996441455</c:v>
                </c:pt>
                <c:pt idx="17240">
                  <c:v>1098.3736751845699</c:v>
                </c:pt>
                <c:pt idx="17241">
                  <c:v>1098.4373859545899</c:v>
                </c:pt>
                <c:pt idx="17242">
                  <c:v>1098.5010967246201</c:v>
                </c:pt>
                <c:pt idx="17243">
                  <c:v>1098.56480749464</c:v>
                </c:pt>
                <c:pt idx="17244">
                  <c:v>1098.62851826466</c:v>
                </c:pt>
                <c:pt idx="17245">
                  <c:v>1098.6922290346799</c:v>
                </c:pt>
                <c:pt idx="17246">
                  <c:v>1098.7559398047099</c:v>
                </c:pt>
                <c:pt idx="17247">
                  <c:v>1098.8196505747301</c:v>
                </c:pt>
                <c:pt idx="17248">
                  <c:v>1098.88336134475</c:v>
                </c:pt>
                <c:pt idx="17249">
                  <c:v>1098.94707211477</c:v>
                </c:pt>
                <c:pt idx="17250">
                  <c:v>1099.0107828847899</c:v>
                </c:pt>
                <c:pt idx="17251">
                  <c:v>1099.0744936548199</c:v>
                </c:pt>
                <c:pt idx="17252">
                  <c:v>1099.1382044248401</c:v>
                </c:pt>
                <c:pt idx="17253">
                  <c:v>1099.20191519486</c:v>
                </c:pt>
                <c:pt idx="17254">
                  <c:v>1099.26562596488</c:v>
                </c:pt>
                <c:pt idx="17255">
                  <c:v>1099.3293367349099</c:v>
                </c:pt>
                <c:pt idx="17256">
                  <c:v>1099.3930475049301</c:v>
                </c:pt>
                <c:pt idx="17257">
                  <c:v>1099.4567582749501</c:v>
                </c:pt>
                <c:pt idx="17258">
                  <c:v>1099.52046904497</c:v>
                </c:pt>
                <c:pt idx="17259">
                  <c:v>1099.58417981499</c:v>
                </c:pt>
                <c:pt idx="17260">
                  <c:v>1099.6478905850199</c:v>
                </c:pt>
                <c:pt idx="17261">
                  <c:v>1099.7116013550401</c:v>
                </c:pt>
                <c:pt idx="17262">
                  <c:v>1099.7753121250601</c:v>
                </c:pt>
                <c:pt idx="17263">
                  <c:v>1099.83902289508</c:v>
                </c:pt>
                <c:pt idx="17264">
                  <c:v>1099.90273366511</c:v>
                </c:pt>
                <c:pt idx="17265">
                  <c:v>1099.9664444351299</c:v>
                </c:pt>
                <c:pt idx="17266">
                  <c:v>1100.0301552051501</c:v>
                </c:pt>
              </c:numCache>
            </c:numRef>
          </c:xVal>
          <c:yVal>
            <c:numRef>
              <c:f>'T evolution h250'!$B$2:$B$17268</c:f>
              <c:numCache>
                <c:formatCode>General</c:formatCode>
                <c:ptCount val="17267"/>
                <c:pt idx="0">
                  <c:v>25</c:v>
                </c:pt>
                <c:pt idx="1">
                  <c:v>25.001734537799098</c:v>
                </c:pt>
                <c:pt idx="2">
                  <c:v>25.003469075598201</c:v>
                </c:pt>
                <c:pt idx="3">
                  <c:v>25.0052036133972</c:v>
                </c:pt>
                <c:pt idx="4">
                  <c:v>25.006938151196302</c:v>
                </c:pt>
                <c:pt idx="5">
                  <c:v>25.0086726889954</c:v>
                </c:pt>
                <c:pt idx="6">
                  <c:v>25.010407226794499</c:v>
                </c:pt>
                <c:pt idx="7">
                  <c:v>25.012141764593501</c:v>
                </c:pt>
                <c:pt idx="8">
                  <c:v>25.0138763023926</c:v>
                </c:pt>
                <c:pt idx="9">
                  <c:v>25.015610840191702</c:v>
                </c:pt>
                <c:pt idx="10">
                  <c:v>25.0173453779908</c:v>
                </c:pt>
                <c:pt idx="11">
                  <c:v>25.019079915789899</c:v>
                </c:pt>
                <c:pt idx="12">
                  <c:v>25.020814453588901</c:v>
                </c:pt>
                <c:pt idx="13">
                  <c:v>25.022548991388</c:v>
                </c:pt>
                <c:pt idx="14">
                  <c:v>25.024283529187102</c:v>
                </c:pt>
                <c:pt idx="15">
                  <c:v>25.0260180669862</c:v>
                </c:pt>
                <c:pt idx="16">
                  <c:v>25.027752604785199</c:v>
                </c:pt>
                <c:pt idx="17">
                  <c:v>25.029487142584301</c:v>
                </c:pt>
                <c:pt idx="18">
                  <c:v>25.0312216803834</c:v>
                </c:pt>
                <c:pt idx="19">
                  <c:v>25.032956218182498</c:v>
                </c:pt>
                <c:pt idx="20">
                  <c:v>25.034690755981501</c:v>
                </c:pt>
                <c:pt idx="21">
                  <c:v>25.036425293780599</c:v>
                </c:pt>
                <c:pt idx="22">
                  <c:v>25.038159831579701</c:v>
                </c:pt>
                <c:pt idx="23">
                  <c:v>25.0398943693788</c:v>
                </c:pt>
                <c:pt idx="24">
                  <c:v>25.041628907177898</c:v>
                </c:pt>
                <c:pt idx="25">
                  <c:v>25.043363444976901</c:v>
                </c:pt>
                <c:pt idx="26">
                  <c:v>25.045097982775999</c:v>
                </c:pt>
                <c:pt idx="27">
                  <c:v>25.046832520575101</c:v>
                </c:pt>
                <c:pt idx="28">
                  <c:v>25.0485670583742</c:v>
                </c:pt>
                <c:pt idx="29">
                  <c:v>25.050301596173199</c:v>
                </c:pt>
                <c:pt idx="30">
                  <c:v>25.052036133972301</c:v>
                </c:pt>
                <c:pt idx="31">
                  <c:v>25.053770671771399</c:v>
                </c:pt>
                <c:pt idx="32">
                  <c:v>25.055505209570502</c:v>
                </c:pt>
                <c:pt idx="33">
                  <c:v>25.057239747369501</c:v>
                </c:pt>
                <c:pt idx="34">
                  <c:v>25.058974285168599</c:v>
                </c:pt>
                <c:pt idx="35">
                  <c:v>25.060708822967701</c:v>
                </c:pt>
                <c:pt idx="36">
                  <c:v>25.0624433607668</c:v>
                </c:pt>
                <c:pt idx="37">
                  <c:v>25.064177898565902</c:v>
                </c:pt>
                <c:pt idx="38">
                  <c:v>25.065912436364901</c:v>
                </c:pt>
                <c:pt idx="39">
                  <c:v>25.067646974163999</c:v>
                </c:pt>
                <c:pt idx="40">
                  <c:v>25.069381511963101</c:v>
                </c:pt>
                <c:pt idx="41">
                  <c:v>25.0711160497622</c:v>
                </c:pt>
                <c:pt idx="42">
                  <c:v>25.072850587561199</c:v>
                </c:pt>
                <c:pt idx="43">
                  <c:v>25.074585125360301</c:v>
                </c:pt>
                <c:pt idx="44">
                  <c:v>25.076319663159399</c:v>
                </c:pt>
                <c:pt idx="45">
                  <c:v>25.078054200958501</c:v>
                </c:pt>
                <c:pt idx="46">
                  <c:v>25.0797887387576</c:v>
                </c:pt>
                <c:pt idx="47">
                  <c:v>25.081523276556599</c:v>
                </c:pt>
                <c:pt idx="48">
                  <c:v>25.083257814355701</c:v>
                </c:pt>
                <c:pt idx="49">
                  <c:v>25.084992352154799</c:v>
                </c:pt>
                <c:pt idx="50">
                  <c:v>25.086726889953901</c:v>
                </c:pt>
                <c:pt idx="51">
                  <c:v>25.0884614277529</c:v>
                </c:pt>
                <c:pt idx="52">
                  <c:v>25.090195965551999</c:v>
                </c:pt>
                <c:pt idx="53">
                  <c:v>25.091930503351101</c:v>
                </c:pt>
                <c:pt idx="54">
                  <c:v>25.093665041150199</c:v>
                </c:pt>
                <c:pt idx="55">
                  <c:v>25.095399578949198</c:v>
                </c:pt>
                <c:pt idx="56">
                  <c:v>25.0971341167483</c:v>
                </c:pt>
                <c:pt idx="57">
                  <c:v>25.098868654547399</c:v>
                </c:pt>
                <c:pt idx="58">
                  <c:v>25.100603192346501</c:v>
                </c:pt>
                <c:pt idx="59">
                  <c:v>25.102337730145599</c:v>
                </c:pt>
                <c:pt idx="60">
                  <c:v>25.104072267944598</c:v>
                </c:pt>
                <c:pt idx="61">
                  <c:v>25.1058068057437</c:v>
                </c:pt>
                <c:pt idx="62">
                  <c:v>25.107541343542799</c:v>
                </c:pt>
                <c:pt idx="63">
                  <c:v>25.109275881341901</c:v>
                </c:pt>
                <c:pt idx="64">
                  <c:v>25.1110104191409</c:v>
                </c:pt>
                <c:pt idx="65">
                  <c:v>25.112744956939999</c:v>
                </c:pt>
                <c:pt idx="66">
                  <c:v>25.114479494739101</c:v>
                </c:pt>
                <c:pt idx="67">
                  <c:v>25.116214032538199</c:v>
                </c:pt>
                <c:pt idx="68">
                  <c:v>25.117948570337202</c:v>
                </c:pt>
                <c:pt idx="69">
                  <c:v>25.1196831081363</c:v>
                </c:pt>
                <c:pt idx="70">
                  <c:v>25.121417645935399</c:v>
                </c:pt>
                <c:pt idx="71">
                  <c:v>25.123152183734501</c:v>
                </c:pt>
                <c:pt idx="72">
                  <c:v>25.124886721533599</c:v>
                </c:pt>
                <c:pt idx="73">
                  <c:v>25.126621259332602</c:v>
                </c:pt>
                <c:pt idx="74">
                  <c:v>25.1283557971317</c:v>
                </c:pt>
                <c:pt idx="75">
                  <c:v>25.130090334930799</c:v>
                </c:pt>
                <c:pt idx="76">
                  <c:v>25.131824872729901</c:v>
                </c:pt>
                <c:pt idx="77">
                  <c:v>25.1335594105289</c:v>
                </c:pt>
                <c:pt idx="78">
                  <c:v>25.135293948327998</c:v>
                </c:pt>
                <c:pt idx="79">
                  <c:v>25.1370284861271</c:v>
                </c:pt>
                <c:pt idx="80">
                  <c:v>25.138763023926199</c:v>
                </c:pt>
                <c:pt idx="81">
                  <c:v>25.140497561725301</c:v>
                </c:pt>
                <c:pt idx="82">
                  <c:v>25.1422320995243</c:v>
                </c:pt>
                <c:pt idx="83">
                  <c:v>25.143966637323398</c:v>
                </c:pt>
                <c:pt idx="84">
                  <c:v>25.1457011751225</c:v>
                </c:pt>
                <c:pt idx="85">
                  <c:v>25.147435712921599</c:v>
                </c:pt>
                <c:pt idx="86">
                  <c:v>25.149170250720601</c:v>
                </c:pt>
                <c:pt idx="87">
                  <c:v>25.1509047885197</c:v>
                </c:pt>
                <c:pt idx="88">
                  <c:v>25.152639326318798</c:v>
                </c:pt>
                <c:pt idx="89">
                  <c:v>25.1543738641179</c:v>
                </c:pt>
                <c:pt idx="90">
                  <c:v>25.156108401916899</c:v>
                </c:pt>
                <c:pt idx="91">
                  <c:v>25.157842939716001</c:v>
                </c:pt>
                <c:pt idx="92">
                  <c:v>25.1595774775151</c:v>
                </c:pt>
                <c:pt idx="93">
                  <c:v>25.161312015314198</c:v>
                </c:pt>
                <c:pt idx="94">
                  <c:v>25.163046553113301</c:v>
                </c:pt>
                <c:pt idx="95">
                  <c:v>25.1647810909123</c:v>
                </c:pt>
                <c:pt idx="96">
                  <c:v>25.166515628711402</c:v>
                </c:pt>
                <c:pt idx="97">
                  <c:v>25.1682501665105</c:v>
                </c:pt>
                <c:pt idx="98">
                  <c:v>25.169984704309599</c:v>
                </c:pt>
                <c:pt idx="99">
                  <c:v>25.171719242108601</c:v>
                </c:pt>
                <c:pt idx="100">
                  <c:v>25.1734537799077</c:v>
                </c:pt>
                <c:pt idx="101">
                  <c:v>25.175188317706802</c:v>
                </c:pt>
                <c:pt idx="102">
                  <c:v>25.1769228555059</c:v>
                </c:pt>
                <c:pt idx="103">
                  <c:v>25.178657393304999</c:v>
                </c:pt>
                <c:pt idx="104">
                  <c:v>25.180391931104001</c:v>
                </c:pt>
                <c:pt idx="105">
                  <c:v>25.1821264689031</c:v>
                </c:pt>
                <c:pt idx="106">
                  <c:v>25.183861006702202</c:v>
                </c:pt>
                <c:pt idx="107">
                  <c:v>25.1855955445013</c:v>
                </c:pt>
                <c:pt idx="108">
                  <c:v>25.187330082300299</c:v>
                </c:pt>
                <c:pt idx="109">
                  <c:v>25.189064620099401</c:v>
                </c:pt>
                <c:pt idx="110">
                  <c:v>25.1907991578985</c:v>
                </c:pt>
                <c:pt idx="111">
                  <c:v>25.192533695697598</c:v>
                </c:pt>
                <c:pt idx="112">
                  <c:v>25.194268233496601</c:v>
                </c:pt>
                <c:pt idx="113">
                  <c:v>25.196002771295699</c:v>
                </c:pt>
                <c:pt idx="114">
                  <c:v>25.197737309094801</c:v>
                </c:pt>
                <c:pt idx="115">
                  <c:v>25.1994718468939</c:v>
                </c:pt>
                <c:pt idx="116">
                  <c:v>25.201206384692998</c:v>
                </c:pt>
                <c:pt idx="117">
                  <c:v>25.202940922492001</c:v>
                </c:pt>
                <c:pt idx="118">
                  <c:v>25.204675460291099</c:v>
                </c:pt>
                <c:pt idx="119">
                  <c:v>25.206409998090201</c:v>
                </c:pt>
                <c:pt idx="120">
                  <c:v>25.2081445358893</c:v>
                </c:pt>
                <c:pt idx="121">
                  <c:v>25.209879073688299</c:v>
                </c:pt>
                <c:pt idx="122">
                  <c:v>25.211613611487401</c:v>
                </c:pt>
                <c:pt idx="123">
                  <c:v>25.213348149286499</c:v>
                </c:pt>
                <c:pt idx="124">
                  <c:v>25.215082687085602</c:v>
                </c:pt>
                <c:pt idx="125">
                  <c:v>25.216817224884601</c:v>
                </c:pt>
                <c:pt idx="126">
                  <c:v>25.218551762683699</c:v>
                </c:pt>
                <c:pt idx="127">
                  <c:v>25.220286300482801</c:v>
                </c:pt>
                <c:pt idx="128">
                  <c:v>25.2220208382819</c:v>
                </c:pt>
                <c:pt idx="129">
                  <c:v>25.223755376081002</c:v>
                </c:pt>
                <c:pt idx="130">
                  <c:v>25.225489913880001</c:v>
                </c:pt>
                <c:pt idx="131">
                  <c:v>25.227224451679099</c:v>
                </c:pt>
                <c:pt idx="132">
                  <c:v>25.228958989478201</c:v>
                </c:pt>
                <c:pt idx="133">
                  <c:v>25.2306935272773</c:v>
                </c:pt>
                <c:pt idx="134">
                  <c:v>25.232428065076299</c:v>
                </c:pt>
                <c:pt idx="135">
                  <c:v>25.234162602875401</c:v>
                </c:pt>
                <c:pt idx="136">
                  <c:v>25.235897140674499</c:v>
                </c:pt>
                <c:pt idx="137">
                  <c:v>25.237631678473601</c:v>
                </c:pt>
                <c:pt idx="138">
                  <c:v>25.2393662162727</c:v>
                </c:pt>
                <c:pt idx="139">
                  <c:v>25.241100754071699</c:v>
                </c:pt>
                <c:pt idx="140">
                  <c:v>25.242835291870801</c:v>
                </c:pt>
                <c:pt idx="141">
                  <c:v>25.244569829669899</c:v>
                </c:pt>
                <c:pt idx="142">
                  <c:v>25.246304367469001</c:v>
                </c:pt>
                <c:pt idx="143">
                  <c:v>25.248038905268</c:v>
                </c:pt>
                <c:pt idx="144">
                  <c:v>25.249773443067099</c:v>
                </c:pt>
                <c:pt idx="145">
                  <c:v>25.251507980866201</c:v>
                </c:pt>
                <c:pt idx="146">
                  <c:v>25.253242518665299</c:v>
                </c:pt>
                <c:pt idx="147">
                  <c:v>25.254977056464298</c:v>
                </c:pt>
                <c:pt idx="148">
                  <c:v>25.2567115942634</c:v>
                </c:pt>
                <c:pt idx="149">
                  <c:v>25.258446132062499</c:v>
                </c:pt>
                <c:pt idx="150">
                  <c:v>25.260180669861601</c:v>
                </c:pt>
                <c:pt idx="151">
                  <c:v>25.261915207660699</c:v>
                </c:pt>
                <c:pt idx="152">
                  <c:v>25.263649745459698</c:v>
                </c:pt>
                <c:pt idx="153">
                  <c:v>25.2653842832588</c:v>
                </c:pt>
                <c:pt idx="154">
                  <c:v>25.267118821057899</c:v>
                </c:pt>
                <c:pt idx="155">
                  <c:v>25.268853358857001</c:v>
                </c:pt>
                <c:pt idx="156">
                  <c:v>25.270587896656</c:v>
                </c:pt>
                <c:pt idx="157">
                  <c:v>25.272322434455099</c:v>
                </c:pt>
                <c:pt idx="158">
                  <c:v>25.274056972254201</c:v>
                </c:pt>
                <c:pt idx="159">
                  <c:v>25.275791510053299</c:v>
                </c:pt>
                <c:pt idx="160">
                  <c:v>25.277526047852302</c:v>
                </c:pt>
                <c:pt idx="161">
                  <c:v>25.2792605856514</c:v>
                </c:pt>
                <c:pt idx="162">
                  <c:v>25.280995123450499</c:v>
                </c:pt>
                <c:pt idx="163">
                  <c:v>25.282729661249501</c:v>
                </c:pt>
                <c:pt idx="164">
                  <c:v>25.2844641990486</c:v>
                </c:pt>
                <c:pt idx="165">
                  <c:v>25.286198736847702</c:v>
                </c:pt>
                <c:pt idx="166">
                  <c:v>25.287933274646701</c:v>
                </c:pt>
                <c:pt idx="167">
                  <c:v>25.289667812445799</c:v>
                </c:pt>
                <c:pt idx="168">
                  <c:v>25.291402350244901</c:v>
                </c:pt>
                <c:pt idx="169">
                  <c:v>25.2931368880439</c:v>
                </c:pt>
                <c:pt idx="170">
                  <c:v>25.294871425842999</c:v>
                </c:pt>
                <c:pt idx="171">
                  <c:v>25.296605963642101</c:v>
                </c:pt>
                <c:pt idx="172">
                  <c:v>25.2983405014411</c:v>
                </c:pt>
                <c:pt idx="173">
                  <c:v>25.300075039240198</c:v>
                </c:pt>
                <c:pt idx="174">
                  <c:v>25.301809577039201</c:v>
                </c:pt>
                <c:pt idx="175">
                  <c:v>25.3035441148382</c:v>
                </c:pt>
                <c:pt idx="176">
                  <c:v>25.305278652637298</c:v>
                </c:pt>
                <c:pt idx="177">
                  <c:v>25.307013190436301</c:v>
                </c:pt>
                <c:pt idx="178">
                  <c:v>25.3087477282353</c:v>
                </c:pt>
                <c:pt idx="179">
                  <c:v>25.310482266034299</c:v>
                </c:pt>
                <c:pt idx="180">
                  <c:v>25.312216803833401</c:v>
                </c:pt>
                <c:pt idx="181">
                  <c:v>25.3139513416324</c:v>
                </c:pt>
                <c:pt idx="182">
                  <c:v>25.3156858794313</c:v>
                </c:pt>
                <c:pt idx="183">
                  <c:v>25.317420417230299</c:v>
                </c:pt>
                <c:pt idx="184">
                  <c:v>25.319154955029301</c:v>
                </c:pt>
                <c:pt idx="185">
                  <c:v>25.320889492828201</c:v>
                </c:pt>
                <c:pt idx="186">
                  <c:v>25.3226240306272</c:v>
                </c:pt>
                <c:pt idx="187">
                  <c:v>25.324358568426099</c:v>
                </c:pt>
                <c:pt idx="188">
                  <c:v>25.326093106224999</c:v>
                </c:pt>
                <c:pt idx="189">
                  <c:v>25.327827644023898</c:v>
                </c:pt>
                <c:pt idx="190">
                  <c:v>25.329562181822698</c:v>
                </c:pt>
                <c:pt idx="191">
                  <c:v>25.331296719621498</c:v>
                </c:pt>
                <c:pt idx="192">
                  <c:v>25.333031257420298</c:v>
                </c:pt>
                <c:pt idx="193">
                  <c:v>25.334765795219099</c:v>
                </c:pt>
                <c:pt idx="194">
                  <c:v>25.336500333017799</c:v>
                </c:pt>
                <c:pt idx="195">
                  <c:v>25.3382348708165</c:v>
                </c:pt>
                <c:pt idx="196">
                  <c:v>25.339969408615101</c:v>
                </c:pt>
                <c:pt idx="197">
                  <c:v>25.341703946413698</c:v>
                </c:pt>
                <c:pt idx="198">
                  <c:v>25.343438484212299</c:v>
                </c:pt>
                <c:pt idx="199">
                  <c:v>25.345173022010801</c:v>
                </c:pt>
                <c:pt idx="200">
                  <c:v>25.3469075598092</c:v>
                </c:pt>
                <c:pt idx="201">
                  <c:v>25.348642097607499</c:v>
                </c:pt>
                <c:pt idx="202">
                  <c:v>25.350376635405802</c:v>
                </c:pt>
                <c:pt idx="203">
                  <c:v>25.352111173204001</c:v>
                </c:pt>
                <c:pt idx="204">
                  <c:v>25.353845711002101</c:v>
                </c:pt>
                <c:pt idx="205">
                  <c:v>25.355580248800202</c:v>
                </c:pt>
                <c:pt idx="206">
                  <c:v>25.357314786598099</c:v>
                </c:pt>
                <c:pt idx="207">
                  <c:v>25.359049324395901</c:v>
                </c:pt>
                <c:pt idx="208">
                  <c:v>25.3607838621935</c:v>
                </c:pt>
                <c:pt idx="209">
                  <c:v>25.362518399991099</c:v>
                </c:pt>
                <c:pt idx="210">
                  <c:v>25.3642529377884</c:v>
                </c:pt>
                <c:pt idx="211">
                  <c:v>25.365987475585701</c:v>
                </c:pt>
                <c:pt idx="212">
                  <c:v>25.3677220133827</c:v>
                </c:pt>
                <c:pt idx="213">
                  <c:v>25.369456551179599</c:v>
                </c:pt>
                <c:pt idx="214">
                  <c:v>25.3711910889762</c:v>
                </c:pt>
                <c:pt idx="215">
                  <c:v>25.372925626772702</c:v>
                </c:pt>
                <c:pt idx="216">
                  <c:v>25.374660164568901</c:v>
                </c:pt>
                <c:pt idx="217">
                  <c:v>25.376394702364902</c:v>
                </c:pt>
                <c:pt idx="218">
                  <c:v>25.378129240160501</c:v>
                </c:pt>
                <c:pt idx="219">
                  <c:v>25.379863777955901</c:v>
                </c:pt>
                <c:pt idx="220">
                  <c:v>25.381598315750999</c:v>
                </c:pt>
                <c:pt idx="221">
                  <c:v>25.383332853545699</c:v>
                </c:pt>
                <c:pt idx="222">
                  <c:v>25.385067391340101</c:v>
                </c:pt>
                <c:pt idx="223">
                  <c:v>25.386801929134101</c:v>
                </c:pt>
                <c:pt idx="224">
                  <c:v>25.388536466927601</c:v>
                </c:pt>
                <c:pt idx="225">
                  <c:v>25.390271004720699</c:v>
                </c:pt>
                <c:pt idx="226">
                  <c:v>25.392005542513299</c:v>
                </c:pt>
                <c:pt idx="227">
                  <c:v>25.393740080305399</c:v>
                </c:pt>
                <c:pt idx="228">
                  <c:v>25.395474618096902</c:v>
                </c:pt>
                <c:pt idx="229">
                  <c:v>25.397209155887801</c:v>
                </c:pt>
                <c:pt idx="230">
                  <c:v>25.398943693678099</c:v>
                </c:pt>
                <c:pt idx="231">
                  <c:v>25.400678231467801</c:v>
                </c:pt>
                <c:pt idx="232">
                  <c:v>25.402412769256699</c:v>
                </c:pt>
                <c:pt idx="233">
                  <c:v>25.404147307044799</c:v>
                </c:pt>
                <c:pt idx="234">
                  <c:v>25.405881844832098</c:v>
                </c:pt>
                <c:pt idx="235">
                  <c:v>25.4076163826185</c:v>
                </c:pt>
                <c:pt idx="236">
                  <c:v>25.409350920403998</c:v>
                </c:pt>
                <c:pt idx="237">
                  <c:v>25.411085458188399</c:v>
                </c:pt>
                <c:pt idx="238">
                  <c:v>25.412819995971901</c:v>
                </c:pt>
                <c:pt idx="239">
                  <c:v>25.414554533754199</c:v>
                </c:pt>
                <c:pt idx="240">
                  <c:v>25.416289071535299</c:v>
                </c:pt>
                <c:pt idx="241">
                  <c:v>25.4180236093151</c:v>
                </c:pt>
                <c:pt idx="242">
                  <c:v>25.419758147093599</c:v>
                </c:pt>
                <c:pt idx="243">
                  <c:v>25.4214926848706</c:v>
                </c:pt>
                <c:pt idx="244">
                  <c:v>25.423227222646201</c:v>
                </c:pt>
                <c:pt idx="245">
                  <c:v>25.4249617604201</c:v>
                </c:pt>
                <c:pt idx="246">
                  <c:v>25.426696298192301</c:v>
                </c:pt>
                <c:pt idx="247">
                  <c:v>25.4284308359627</c:v>
                </c:pt>
                <c:pt idx="248">
                  <c:v>25.430165373731299</c:v>
                </c:pt>
                <c:pt idx="249">
                  <c:v>25.431899911497801</c:v>
                </c:pt>
                <c:pt idx="250">
                  <c:v>25.4336344492622</c:v>
                </c:pt>
                <c:pt idx="251">
                  <c:v>25.435368987024301</c:v>
                </c:pt>
                <c:pt idx="252">
                  <c:v>25.437103524784099</c:v>
                </c:pt>
                <c:pt idx="253">
                  <c:v>25.438838062541301</c:v>
                </c:pt>
                <c:pt idx="254">
                  <c:v>25.440572600296001</c:v>
                </c:pt>
                <c:pt idx="255">
                  <c:v>25.442307138047799</c:v>
                </c:pt>
                <c:pt idx="256">
                  <c:v>25.444041675796701</c:v>
                </c:pt>
                <c:pt idx="257">
                  <c:v>25.445776213542501</c:v>
                </c:pt>
                <c:pt idx="258">
                  <c:v>25.447510751285101</c:v>
                </c:pt>
                <c:pt idx="259">
                  <c:v>25.449245289024201</c:v>
                </c:pt>
                <c:pt idx="260">
                  <c:v>25.450979826759699</c:v>
                </c:pt>
                <c:pt idx="261">
                  <c:v>25.452714364491499</c:v>
                </c:pt>
                <c:pt idx="262">
                  <c:v>25.454448902219202</c:v>
                </c:pt>
                <c:pt idx="263">
                  <c:v>25.456183439942802</c:v>
                </c:pt>
                <c:pt idx="264">
                  <c:v>25.457917977661999</c:v>
                </c:pt>
                <c:pt idx="265">
                  <c:v>25.4596525153766</c:v>
                </c:pt>
                <c:pt idx="266">
                  <c:v>25.461387053086298</c:v>
                </c:pt>
                <c:pt idx="267">
                  <c:v>25.463121590790902</c:v>
                </c:pt>
                <c:pt idx="268">
                  <c:v>25.4648561284903</c:v>
                </c:pt>
                <c:pt idx="269">
                  <c:v>25.466590666184</c:v>
                </c:pt>
                <c:pt idx="270">
                  <c:v>25.468325203871899</c:v>
                </c:pt>
                <c:pt idx="271">
                  <c:v>25.470059741553701</c:v>
                </c:pt>
                <c:pt idx="272">
                  <c:v>25.471794279229101</c:v>
                </c:pt>
                <c:pt idx="273">
                  <c:v>25.473528816897801</c:v>
                </c:pt>
                <c:pt idx="274">
                  <c:v>25.475263354559399</c:v>
                </c:pt>
                <c:pt idx="275">
                  <c:v>25.476997892213799</c:v>
                </c:pt>
                <c:pt idx="276">
                  <c:v>25.478732429860401</c:v>
                </c:pt>
                <c:pt idx="277">
                  <c:v>25.480466967499101</c:v>
                </c:pt>
                <c:pt idx="278">
                  <c:v>25.4822015051294</c:v>
                </c:pt>
                <c:pt idx="279">
                  <c:v>25.483936042750901</c:v>
                </c:pt>
                <c:pt idx="280">
                  <c:v>25.485670580363301</c:v>
                </c:pt>
                <c:pt idx="281">
                  <c:v>25.487405117966201</c:v>
                </c:pt>
                <c:pt idx="282">
                  <c:v>25.4891396555592</c:v>
                </c:pt>
                <c:pt idx="283">
                  <c:v>25.490874193141799</c:v>
                </c:pt>
                <c:pt idx="284">
                  <c:v>25.492608730713599</c:v>
                </c:pt>
                <c:pt idx="285">
                  <c:v>25.4943432682741</c:v>
                </c:pt>
                <c:pt idx="286">
                  <c:v>25.4960778058229</c:v>
                </c:pt>
                <c:pt idx="287">
                  <c:v>25.497812343359499</c:v>
                </c:pt>
                <c:pt idx="288">
                  <c:v>25.4995468808834</c:v>
                </c:pt>
                <c:pt idx="289">
                  <c:v>25.5012814183941</c:v>
                </c:pt>
                <c:pt idx="290">
                  <c:v>25.503015955891001</c:v>
                </c:pt>
                <c:pt idx="291">
                  <c:v>25.504750493373599</c:v>
                </c:pt>
                <c:pt idx="292">
                  <c:v>25.506485030841201</c:v>
                </c:pt>
                <c:pt idx="293">
                  <c:v>25.508219568293399</c:v>
                </c:pt>
                <c:pt idx="294">
                  <c:v>25.509954105729499</c:v>
                </c:pt>
                <c:pt idx="295">
                  <c:v>25.511688643148901</c:v>
                </c:pt>
                <c:pt idx="296">
                  <c:v>25.513423180550902</c:v>
                </c:pt>
                <c:pt idx="297">
                  <c:v>25.515157717934901</c:v>
                </c:pt>
                <c:pt idx="298">
                  <c:v>25.5168922553001</c:v>
                </c:pt>
                <c:pt idx="299">
                  <c:v>25.518626792646</c:v>
                </c:pt>
                <c:pt idx="300">
                  <c:v>25.5203613299716</c:v>
                </c:pt>
                <c:pt idx="301">
                  <c:v>25.522095867276398</c:v>
                </c:pt>
                <c:pt idx="302">
                  <c:v>25.523830404559401</c:v>
                </c:pt>
                <c:pt idx="303">
                  <c:v>25.525564941820001</c:v>
                </c:pt>
                <c:pt idx="304">
                  <c:v>25.527299479057302</c:v>
                </c:pt>
                <c:pt idx="305">
                  <c:v>25.529034016270501</c:v>
                </c:pt>
                <c:pt idx="306">
                  <c:v>25.5307685534586</c:v>
                </c:pt>
                <c:pt idx="307">
                  <c:v>25.532503090620899</c:v>
                </c:pt>
                <c:pt idx="308">
                  <c:v>25.534237627756301</c:v>
                </c:pt>
                <c:pt idx="309">
                  <c:v>25.535972164863999</c:v>
                </c:pt>
                <c:pt idx="310">
                  <c:v>25.537706701942898</c:v>
                </c:pt>
                <c:pt idx="311">
                  <c:v>25.5394412389922</c:v>
                </c:pt>
                <c:pt idx="312">
                  <c:v>25.5411757760107</c:v>
                </c:pt>
                <c:pt idx="313">
                  <c:v>25.5429103129974</c:v>
                </c:pt>
                <c:pt idx="314">
                  <c:v>25.5446448499513</c:v>
                </c:pt>
                <c:pt idx="315">
                  <c:v>25.546379386871202</c:v>
                </c:pt>
                <c:pt idx="316">
                  <c:v>25.548113923755999</c:v>
                </c:pt>
                <c:pt idx="317">
                  <c:v>25.549848460604601</c:v>
                </c:pt>
                <c:pt idx="318">
                  <c:v>25.5515829974157</c:v>
                </c:pt>
                <c:pt idx="319">
                  <c:v>25.553317534188199</c:v>
                </c:pt>
                <c:pt idx="320">
                  <c:v>25.555052070920699</c:v>
                </c:pt>
                <c:pt idx="321">
                  <c:v>25.556786607612</c:v>
                </c:pt>
                <c:pt idx="322">
                  <c:v>25.558521144260698</c:v>
                </c:pt>
                <c:pt idx="323">
                  <c:v>25.560255680865598</c:v>
                </c:pt>
                <c:pt idx="324">
                  <c:v>25.561990217425201</c:v>
                </c:pt>
                <c:pt idx="325">
                  <c:v>25.5637247539382</c:v>
                </c:pt>
                <c:pt idx="326">
                  <c:v>25.565459290402998</c:v>
                </c:pt>
                <c:pt idx="327">
                  <c:v>25.567193826818201</c:v>
                </c:pt>
                <c:pt idx="328">
                  <c:v>25.568928363182302</c:v>
                </c:pt>
                <c:pt idx="329">
                  <c:v>25.570662899493598</c:v>
                </c:pt>
                <c:pt idx="330">
                  <c:v>25.572397435750698</c:v>
                </c:pt>
                <c:pt idx="331">
                  <c:v>25.5741319719519</c:v>
                </c:pt>
                <c:pt idx="332">
                  <c:v>25.575866508095402</c:v>
                </c:pt>
                <c:pt idx="333">
                  <c:v>25.577601044179701</c:v>
                </c:pt>
                <c:pt idx="334">
                  <c:v>25.579335580202901</c:v>
                </c:pt>
                <c:pt idx="335">
                  <c:v>25.581070116163399</c:v>
                </c:pt>
                <c:pt idx="336">
                  <c:v>25.582804652059099</c:v>
                </c:pt>
                <c:pt idx="337">
                  <c:v>25.584539187888399</c:v>
                </c:pt>
                <c:pt idx="338">
                  <c:v>25.586273723649199</c:v>
                </c:pt>
                <c:pt idx="339">
                  <c:v>25.588008259339698</c:v>
                </c:pt>
                <c:pt idx="340">
                  <c:v>25.5897427949578</c:v>
                </c:pt>
                <c:pt idx="341">
                  <c:v>25.591477330501501</c:v>
                </c:pt>
                <c:pt idx="342">
                  <c:v>25.593211865968801</c:v>
                </c:pt>
                <c:pt idx="343">
                  <c:v>25.5949464013575</c:v>
                </c:pt>
                <c:pt idx="344">
                  <c:v>25.5966809366655</c:v>
                </c:pt>
                <c:pt idx="345">
                  <c:v>25.598415471890501</c:v>
                </c:pt>
                <c:pt idx="346">
                  <c:v>25.600150007030301</c:v>
                </c:pt>
                <c:pt idx="347">
                  <c:v>25.601884542082701</c:v>
                </c:pt>
                <c:pt idx="348">
                  <c:v>25.603619077045099</c:v>
                </c:pt>
                <c:pt idx="349">
                  <c:v>25.605353611915401</c:v>
                </c:pt>
                <c:pt idx="350">
                  <c:v>25.607088146690899</c:v>
                </c:pt>
                <c:pt idx="351">
                  <c:v>25.608822681369301</c:v>
                </c:pt>
                <c:pt idx="352">
                  <c:v>25.610557215947999</c:v>
                </c:pt>
                <c:pt idx="353">
                  <c:v>25.612291750424401</c:v>
                </c:pt>
                <c:pt idx="354">
                  <c:v>25.614026284795798</c:v>
                </c:pt>
                <c:pt idx="355">
                  <c:v>25.615760819059599</c:v>
                </c:pt>
                <c:pt idx="356">
                  <c:v>25.617495353213101</c:v>
                </c:pt>
                <c:pt idx="357">
                  <c:v>25.619229887253301</c:v>
                </c:pt>
                <c:pt idx="358">
                  <c:v>25.6209644211776</c:v>
                </c:pt>
                <c:pt idx="359">
                  <c:v>25.622698954983001</c:v>
                </c:pt>
                <c:pt idx="360">
                  <c:v>25.624433488666501</c:v>
                </c:pt>
                <c:pt idx="361">
                  <c:v>25.626168022225102</c:v>
                </c:pt>
                <c:pt idx="362">
                  <c:v>25.627902555655801</c:v>
                </c:pt>
                <c:pt idx="363">
                  <c:v>25.629637088955501</c:v>
                </c:pt>
                <c:pt idx="364">
                  <c:v>25.631371622120898</c:v>
                </c:pt>
                <c:pt idx="365">
                  <c:v>25.633106155148901</c:v>
                </c:pt>
                <c:pt idx="366">
                  <c:v>25.634840688036199</c:v>
                </c:pt>
                <c:pt idx="367">
                  <c:v>25.636575220779299</c:v>
                </c:pt>
                <c:pt idx="368">
                  <c:v>25.638309753375001</c:v>
                </c:pt>
                <c:pt idx="369">
                  <c:v>25.640044285819702</c:v>
                </c:pt>
                <c:pt idx="370">
                  <c:v>25.641778818110001</c:v>
                </c:pt>
                <c:pt idx="371">
                  <c:v>25.643513350242099</c:v>
                </c:pt>
                <c:pt idx="372">
                  <c:v>25.645247882212601</c:v>
                </c:pt>
                <c:pt idx="373">
                  <c:v>25.6469824140177</c:v>
                </c:pt>
                <c:pt idx="374">
                  <c:v>25.6487169456536</c:v>
                </c:pt>
                <c:pt idx="375">
                  <c:v>25.650451477116398</c:v>
                </c:pt>
                <c:pt idx="376">
                  <c:v>25.652186008402399</c:v>
                </c:pt>
                <c:pt idx="377">
                  <c:v>25.653920539507499</c:v>
                </c:pt>
                <c:pt idx="378">
                  <c:v>25.655655070427699</c:v>
                </c:pt>
                <c:pt idx="379">
                  <c:v>25.657389601159</c:v>
                </c:pt>
                <c:pt idx="380">
                  <c:v>25.659124131697101</c:v>
                </c:pt>
                <c:pt idx="381">
                  <c:v>25.660858662037899</c:v>
                </c:pt>
                <c:pt idx="382">
                  <c:v>25.662593192177098</c:v>
                </c:pt>
                <c:pt idx="383">
                  <c:v>25.664327722110301</c:v>
                </c:pt>
                <c:pt idx="384">
                  <c:v>25.6660622518331</c:v>
                </c:pt>
                <c:pt idx="385">
                  <c:v>25.667796781341</c:v>
                </c:pt>
                <c:pt idx="386">
                  <c:v>25.669531310629399</c:v>
                </c:pt>
                <c:pt idx="387">
                  <c:v>25.671265839693799</c:v>
                </c:pt>
                <c:pt idx="388">
                  <c:v>25.6730003685295</c:v>
                </c:pt>
                <c:pt idx="389">
                  <c:v>25.6747348971316</c:v>
                </c:pt>
                <c:pt idx="390">
                  <c:v>25.676469425495299</c:v>
                </c:pt>
                <c:pt idx="391">
                  <c:v>25.6782039536157</c:v>
                </c:pt>
                <c:pt idx="392">
                  <c:v>25.679938481487898</c:v>
                </c:pt>
                <c:pt idx="393">
                  <c:v>25.681673009106699</c:v>
                </c:pt>
                <c:pt idx="394">
                  <c:v>25.683407536467101</c:v>
                </c:pt>
                <c:pt idx="395">
                  <c:v>25.685142063563902</c:v>
                </c:pt>
                <c:pt idx="396">
                  <c:v>25.686876590391702</c:v>
                </c:pt>
                <c:pt idx="397">
                  <c:v>25.6886111169453</c:v>
                </c:pt>
                <c:pt idx="398">
                  <c:v>25.6903456432191</c:v>
                </c:pt>
                <c:pt idx="399">
                  <c:v>25.692080169207699</c:v>
                </c:pt>
                <c:pt idx="400">
                  <c:v>25.693814694905601</c:v>
                </c:pt>
                <c:pt idx="401">
                  <c:v>25.695549220306901</c:v>
                </c:pt>
                <c:pt idx="402">
                  <c:v>25.6972837454061</c:v>
                </c:pt>
                <c:pt idx="403">
                  <c:v>25.6990182701973</c:v>
                </c:pt>
                <c:pt idx="404">
                  <c:v>25.700752794674599</c:v>
                </c:pt>
                <c:pt idx="405">
                  <c:v>25.702487318832102</c:v>
                </c:pt>
                <c:pt idx="406">
                  <c:v>25.7042218426636</c:v>
                </c:pt>
                <c:pt idx="407">
                  <c:v>25.7059563661631</c:v>
                </c:pt>
                <c:pt idx="408">
                  <c:v>25.7076908893244</c:v>
                </c:pt>
                <c:pt idx="409">
                  <c:v>25.709425412141002</c:v>
                </c:pt>
                <c:pt idx="410">
                  <c:v>25.711159934606801</c:v>
                </c:pt>
                <c:pt idx="411">
                  <c:v>25.712894456715201</c:v>
                </c:pt>
                <c:pt idx="412">
                  <c:v>25.7146289784597</c:v>
                </c:pt>
                <c:pt idx="413">
                  <c:v>25.716363499833601</c:v>
                </c:pt>
                <c:pt idx="414">
                  <c:v>25.7180980208303</c:v>
                </c:pt>
                <c:pt idx="415">
                  <c:v>25.719832541443001</c:v>
                </c:pt>
                <c:pt idx="416">
                  <c:v>25.7215670616647</c:v>
                </c:pt>
                <c:pt idx="417">
                  <c:v>25.723301581488499</c:v>
                </c:pt>
                <c:pt idx="418">
                  <c:v>25.725036100907499</c:v>
                </c:pt>
                <c:pt idx="419">
                  <c:v>25.726770619914401</c:v>
                </c:pt>
                <c:pt idx="420">
                  <c:v>25.728505138502001</c:v>
                </c:pt>
                <c:pt idx="421">
                  <c:v>25.730239656662999</c:v>
                </c:pt>
                <c:pt idx="422">
                  <c:v>25.73197417439</c:v>
                </c:pt>
                <c:pt idx="423">
                  <c:v>25.733708691675599</c:v>
                </c:pt>
                <c:pt idx="424">
                  <c:v>25.735443208512201</c:v>
                </c:pt>
                <c:pt idx="425">
                  <c:v>25.737177724892099</c:v>
                </c:pt>
                <c:pt idx="426">
                  <c:v>25.738912240807501</c:v>
                </c:pt>
                <c:pt idx="427">
                  <c:v>25.740646756250701</c:v>
                </c:pt>
                <c:pt idx="428">
                  <c:v>25.742381271213699</c:v>
                </c:pt>
                <c:pt idx="429">
                  <c:v>25.7441157856885</c:v>
                </c:pt>
                <c:pt idx="430">
                  <c:v>25.745850299666898</c:v>
                </c:pt>
                <c:pt idx="431">
                  <c:v>25.747584813140801</c:v>
                </c:pt>
                <c:pt idx="432">
                  <c:v>25.749319326101901</c:v>
                </c:pt>
                <c:pt idx="433">
                  <c:v>25.751053838541701</c:v>
                </c:pt>
                <c:pt idx="434">
                  <c:v>25.752788350451901</c:v>
                </c:pt>
                <c:pt idx="435">
                  <c:v>25.754522861823801</c:v>
                </c:pt>
                <c:pt idx="436">
                  <c:v>25.7562573726488</c:v>
                </c:pt>
                <c:pt idx="437">
                  <c:v>25.757991882918098</c:v>
                </c:pt>
                <c:pt idx="438">
                  <c:v>25.759726392622799</c:v>
                </c:pt>
                <c:pt idx="439">
                  <c:v>25.761460901754099</c:v>
                </c:pt>
                <c:pt idx="440">
                  <c:v>25.763195410302799</c:v>
                </c:pt>
                <c:pt idx="441">
                  <c:v>25.764929918259899</c:v>
                </c:pt>
                <c:pt idx="442">
                  <c:v>25.766664425616099</c:v>
                </c:pt>
                <c:pt idx="443">
                  <c:v>25.768398932362</c:v>
                </c:pt>
                <c:pt idx="444">
                  <c:v>25.770133438488202</c:v>
                </c:pt>
                <c:pt idx="445">
                  <c:v>25.771867943985299</c:v>
                </c:pt>
                <c:pt idx="446">
                  <c:v>25.773602448843501</c:v>
                </c:pt>
                <c:pt idx="447">
                  <c:v>25.775336953053198</c:v>
                </c:pt>
                <c:pt idx="448">
                  <c:v>25.777071456604599</c:v>
                </c:pt>
                <c:pt idx="449">
                  <c:v>25.778805959487599</c:v>
                </c:pt>
                <c:pt idx="450">
                  <c:v>25.7805404616924</c:v>
                </c:pt>
                <c:pt idx="451">
                  <c:v>25.782274963208799</c:v>
                </c:pt>
                <c:pt idx="452">
                  <c:v>25.7840094640266</c:v>
                </c:pt>
                <c:pt idx="453">
                  <c:v>25.785743964135399</c:v>
                </c:pt>
                <c:pt idx="454">
                  <c:v>25.787478463524899</c:v>
                </c:pt>
                <c:pt idx="455">
                  <c:v>25.7892129621845</c:v>
                </c:pt>
                <c:pt idx="456">
                  <c:v>25.790947460103599</c:v>
                </c:pt>
                <c:pt idx="457">
                  <c:v>25.792681957271501</c:v>
                </c:pt>
                <c:pt idx="458">
                  <c:v>25.7944164536774</c:v>
                </c:pt>
                <c:pt idx="459">
                  <c:v>25.796150949310402</c:v>
                </c:pt>
                <c:pt idx="460">
                  <c:v>25.797885444159402</c:v>
                </c:pt>
                <c:pt idx="461">
                  <c:v>25.799619938213301</c:v>
                </c:pt>
                <c:pt idx="462">
                  <c:v>25.801354431460901</c:v>
                </c:pt>
                <c:pt idx="463">
                  <c:v>25.803088923890801</c:v>
                </c:pt>
                <c:pt idx="464">
                  <c:v>25.8048234154917</c:v>
                </c:pt>
                <c:pt idx="465">
                  <c:v>25.8065579062519</c:v>
                </c:pt>
                <c:pt idx="466">
                  <c:v>25.808292396159899</c:v>
                </c:pt>
                <c:pt idx="467">
                  <c:v>25.8100268852039</c:v>
                </c:pt>
                <c:pt idx="468">
                  <c:v>25.811761373372001</c:v>
                </c:pt>
                <c:pt idx="469">
                  <c:v>25.8134958606522</c:v>
                </c:pt>
                <c:pt idx="470">
                  <c:v>25.8152303470326</c:v>
                </c:pt>
                <c:pt idx="471">
                  <c:v>25.816964832501</c:v>
                </c:pt>
                <c:pt idx="472">
                  <c:v>25.818699317044999</c:v>
                </c:pt>
                <c:pt idx="473">
                  <c:v>25.820433800652399</c:v>
                </c:pt>
                <c:pt idx="474">
                  <c:v>25.8221682833105</c:v>
                </c:pt>
                <c:pt idx="475">
                  <c:v>25.823902765006899</c:v>
                </c:pt>
                <c:pt idx="476">
                  <c:v>25.825637245728899</c:v>
                </c:pt>
                <c:pt idx="477">
                  <c:v>25.8273717254635</c:v>
                </c:pt>
                <c:pt idx="478">
                  <c:v>25.829106204197998</c:v>
                </c:pt>
                <c:pt idx="479">
                  <c:v>25.830840681919302</c:v>
                </c:pt>
                <c:pt idx="480">
                  <c:v>25.832575158614301</c:v>
                </c:pt>
                <c:pt idx="481">
                  <c:v>25.8343096342698</c:v>
                </c:pt>
                <c:pt idx="482">
                  <c:v>25.836044108872301</c:v>
                </c:pt>
                <c:pt idx="483">
                  <c:v>25.8377785824086</c:v>
                </c:pt>
                <c:pt idx="484">
                  <c:v>25.839513054864899</c:v>
                </c:pt>
                <c:pt idx="485">
                  <c:v>25.841247526227701</c:v>
                </c:pt>
                <c:pt idx="486">
                  <c:v>25.8429819964832</c:v>
                </c:pt>
                <c:pt idx="487">
                  <c:v>25.844716465617399</c:v>
                </c:pt>
                <c:pt idx="488">
                  <c:v>25.846450933616499</c:v>
                </c:pt>
                <c:pt idx="489">
                  <c:v>25.8481854004662</c:v>
                </c:pt>
                <c:pt idx="490">
                  <c:v>25.849919866152501</c:v>
                </c:pt>
                <c:pt idx="491">
                  <c:v>25.851654330660899</c:v>
                </c:pt>
                <c:pt idx="492">
                  <c:v>25.8533887939771</c:v>
                </c:pt>
                <c:pt idx="493">
                  <c:v>25.855123256086401</c:v>
                </c:pt>
                <c:pt idx="494">
                  <c:v>25.8568577169744</c:v>
                </c:pt>
                <c:pt idx="495">
                  <c:v>25.8585921766261</c:v>
                </c:pt>
                <c:pt idx="496">
                  <c:v>25.860326635026802</c:v>
                </c:pt>
                <c:pt idx="497">
                  <c:v>25.862061092161401</c:v>
                </c:pt>
                <c:pt idx="498">
                  <c:v>25.863795548014799</c:v>
                </c:pt>
                <c:pt idx="499">
                  <c:v>25.865530002572001</c:v>
                </c:pt>
                <c:pt idx="500">
                  <c:v>25.867264455817502</c:v>
                </c:pt>
                <c:pt idx="501">
                  <c:v>25.8689989077359</c:v>
                </c:pt>
                <c:pt idx="502">
                  <c:v>25.8707333583117</c:v>
                </c:pt>
                <c:pt idx="503">
                  <c:v>25.872467807529201</c:v>
                </c:pt>
                <c:pt idx="504">
                  <c:v>25.874202255372701</c:v>
                </c:pt>
                <c:pt idx="505">
                  <c:v>25.875936701826401</c:v>
                </c:pt>
                <c:pt idx="506">
                  <c:v>25.877671146874199</c:v>
                </c:pt>
                <c:pt idx="507">
                  <c:v>25.879405590499999</c:v>
                </c:pt>
                <c:pt idx="508">
                  <c:v>25.8811400326877</c:v>
                </c:pt>
                <c:pt idx="509">
                  <c:v>25.882874473420902</c:v>
                </c:pt>
                <c:pt idx="510">
                  <c:v>25.884608912683198</c:v>
                </c:pt>
                <c:pt idx="511">
                  <c:v>25.886343350457999</c:v>
                </c:pt>
                <c:pt idx="512">
                  <c:v>25.8880777867288</c:v>
                </c:pt>
                <c:pt idx="513">
                  <c:v>25.889812221478699</c:v>
                </c:pt>
                <c:pt idx="514">
                  <c:v>25.891546654690799</c:v>
                </c:pt>
                <c:pt idx="515">
                  <c:v>25.893281086348299</c:v>
                </c:pt>
                <c:pt idx="516">
                  <c:v>25.895015516433801</c:v>
                </c:pt>
                <c:pt idx="517">
                  <c:v>25.896749944930399</c:v>
                </c:pt>
                <c:pt idx="518">
                  <c:v>25.898484371820601</c:v>
                </c:pt>
                <c:pt idx="519">
                  <c:v>25.9002187970869</c:v>
                </c:pt>
                <c:pt idx="520">
                  <c:v>25.901953220711899</c:v>
                </c:pt>
                <c:pt idx="521">
                  <c:v>25.903687642677799</c:v>
                </c:pt>
                <c:pt idx="522">
                  <c:v>25.905422062966899</c:v>
                </c:pt>
                <c:pt idx="523">
                  <c:v>25.907156481561302</c:v>
                </c:pt>
                <c:pt idx="524">
                  <c:v>25.908890898443001</c:v>
                </c:pt>
                <c:pt idx="525">
                  <c:v>25.910625313593801</c:v>
                </c:pt>
                <c:pt idx="526">
                  <c:v>25.9123597269956</c:v>
                </c:pt>
                <c:pt idx="527">
                  <c:v>25.914094138629999</c:v>
                </c:pt>
                <c:pt idx="528">
                  <c:v>25.915828548478402</c:v>
                </c:pt>
                <c:pt idx="529">
                  <c:v>25.917562956522399</c:v>
                </c:pt>
                <c:pt idx="530">
                  <c:v>25.919297362743301</c:v>
                </c:pt>
                <c:pt idx="531">
                  <c:v>25.921031767122301</c:v>
                </c:pt>
                <c:pt idx="532">
                  <c:v>25.922766169640301</c:v>
                </c:pt>
                <c:pt idx="533">
                  <c:v>25.9245005702786</c:v>
                </c:pt>
                <c:pt idx="534">
                  <c:v>25.926234969017798</c:v>
                </c:pt>
                <c:pt idx="535">
                  <c:v>25.927969365838699</c:v>
                </c:pt>
                <c:pt idx="536">
                  <c:v>25.929703760721999</c:v>
                </c:pt>
                <c:pt idx="537">
                  <c:v>25.931438153648099</c:v>
                </c:pt>
                <c:pt idx="538">
                  <c:v>25.9331725445976</c:v>
                </c:pt>
                <c:pt idx="539">
                  <c:v>25.9349069335507</c:v>
                </c:pt>
                <c:pt idx="540">
                  <c:v>25.936641320487499</c:v>
                </c:pt>
                <c:pt idx="541">
                  <c:v>25.938375705388101</c:v>
                </c:pt>
                <c:pt idx="542">
                  <c:v>25.940110088232501</c:v>
                </c:pt>
                <c:pt idx="543">
                  <c:v>25.9418444690006</c:v>
                </c:pt>
                <c:pt idx="544">
                  <c:v>25.943578847672001</c:v>
                </c:pt>
                <c:pt idx="545">
                  <c:v>25.9453132242263</c:v>
                </c:pt>
                <c:pt idx="546">
                  <c:v>25.947047598643099</c:v>
                </c:pt>
                <c:pt idx="547">
                  <c:v>25.948781970901798</c:v>
                </c:pt>
                <c:pt idx="548">
                  <c:v>25.950516340981601</c:v>
                </c:pt>
                <c:pt idx="549">
                  <c:v>25.952250708861602</c:v>
                </c:pt>
                <c:pt idx="550">
                  <c:v>25.953985074521</c:v>
                </c:pt>
                <c:pt idx="551">
                  <c:v>25.955719437938701</c:v>
                </c:pt>
                <c:pt idx="552">
                  <c:v>25.9574537990934</c:v>
                </c:pt>
                <c:pt idx="553">
                  <c:v>25.959188157963901</c:v>
                </c:pt>
                <c:pt idx="554">
                  <c:v>25.9609225145288</c:v>
                </c:pt>
                <c:pt idx="555">
                  <c:v>25.962656868766501</c:v>
                </c:pt>
                <c:pt idx="556">
                  <c:v>25.9643912206555</c:v>
                </c:pt>
                <c:pt idx="557">
                  <c:v>25.966125570174</c:v>
                </c:pt>
                <c:pt idx="558">
                  <c:v>25.9678599173001</c:v>
                </c:pt>
                <c:pt idx="559">
                  <c:v>25.9695942620118</c:v>
                </c:pt>
                <c:pt idx="560">
                  <c:v>25.971328604287201</c:v>
                </c:pt>
                <c:pt idx="561">
                  <c:v>25.973062944103901</c:v>
                </c:pt>
                <c:pt idx="562">
                  <c:v>25.974797281439699</c:v>
                </c:pt>
                <c:pt idx="563">
                  <c:v>25.976531616272101</c:v>
                </c:pt>
                <c:pt idx="564">
                  <c:v>25.978265948578699</c:v>
                </c:pt>
                <c:pt idx="565">
                  <c:v>25.980000278336799</c:v>
                </c:pt>
                <c:pt idx="566">
                  <c:v>25.981734605523499</c:v>
                </c:pt>
                <c:pt idx="567">
                  <c:v>25.983468930116199</c:v>
                </c:pt>
                <c:pt idx="568">
                  <c:v>25.985203252091701</c:v>
                </c:pt>
                <c:pt idx="569">
                  <c:v>25.9869375714269</c:v>
                </c:pt>
                <c:pt idx="570">
                  <c:v>25.9886718880988</c:v>
                </c:pt>
                <c:pt idx="571">
                  <c:v>25.9904062020839</c:v>
                </c:pt>
                <c:pt idx="572">
                  <c:v>25.992140513358802</c:v>
                </c:pt>
                <c:pt idx="573">
                  <c:v>25.9938748219001</c:v>
                </c:pt>
                <c:pt idx="574">
                  <c:v>25.995609127683899</c:v>
                </c:pt>
                <c:pt idx="575">
                  <c:v>25.997343430686701</c:v>
                </c:pt>
                <c:pt idx="576">
                  <c:v>25.999077730884501</c:v>
                </c:pt>
                <c:pt idx="577">
                  <c:v>26.0008120282533</c:v>
                </c:pt>
                <c:pt idx="578">
                  <c:v>26.002546322769</c:v>
                </c:pt>
                <c:pt idx="579">
                  <c:v>26.004280614407399</c:v>
                </c:pt>
                <c:pt idx="580">
                  <c:v>26.006014903144301</c:v>
                </c:pt>
                <c:pt idx="581">
                  <c:v>26.007749188955099</c:v>
                </c:pt>
                <c:pt idx="582">
                  <c:v>26.009483471815301</c:v>
                </c:pt>
                <c:pt idx="583">
                  <c:v>26.0112177517004</c:v>
                </c:pt>
                <c:pt idx="584">
                  <c:v>26.012952028585499</c:v>
                </c:pt>
                <c:pt idx="585">
                  <c:v>26.014686302445799</c:v>
                </c:pt>
                <c:pt idx="586">
                  <c:v>26.016420573256202</c:v>
                </c:pt>
                <c:pt idx="587">
                  <c:v>26.018154840991802</c:v>
                </c:pt>
                <c:pt idx="588">
                  <c:v>26.0198891056272</c:v>
                </c:pt>
                <c:pt idx="589">
                  <c:v>26.021623367137199</c:v>
                </c:pt>
                <c:pt idx="590">
                  <c:v>26.023357625496502</c:v>
                </c:pt>
                <c:pt idx="591">
                  <c:v>26.025091880679302</c:v>
                </c:pt>
                <c:pt idx="592">
                  <c:v>26.026826132660201</c:v>
                </c:pt>
                <c:pt idx="593">
                  <c:v>26.028560381413399</c:v>
                </c:pt>
                <c:pt idx="594">
                  <c:v>26.030294626913001</c:v>
                </c:pt>
                <c:pt idx="595">
                  <c:v>26.032028869133001</c:v>
                </c:pt>
                <c:pt idx="596">
                  <c:v>26.033763108047498</c:v>
                </c:pt>
                <c:pt idx="597">
                  <c:v>26.035497343630102</c:v>
                </c:pt>
                <c:pt idx="598">
                  <c:v>26.037231575854701</c:v>
                </c:pt>
                <c:pt idx="599">
                  <c:v>26.038965804694801</c:v>
                </c:pt>
                <c:pt idx="600">
                  <c:v>26.040700030124</c:v>
                </c:pt>
                <c:pt idx="601">
                  <c:v>26.042434252115498</c:v>
                </c:pt>
                <c:pt idx="602">
                  <c:v>26.044168470642798</c:v>
                </c:pt>
                <c:pt idx="603">
                  <c:v>26.0459026856789</c:v>
                </c:pt>
                <c:pt idx="604">
                  <c:v>26.047636897196998</c:v>
                </c:pt>
                <c:pt idx="605">
                  <c:v>26.04937110517</c:v>
                </c:pt>
                <c:pt idx="606">
                  <c:v>26.051105309570701</c:v>
                </c:pt>
                <c:pt idx="607">
                  <c:v>26.052839510371999</c:v>
                </c:pt>
                <c:pt idx="608">
                  <c:v>26.0545737075464</c:v>
                </c:pt>
                <c:pt idx="609">
                  <c:v>26.0563079010665</c:v>
                </c:pt>
                <c:pt idx="610">
                  <c:v>26.0580420909046</c:v>
                </c:pt>
                <c:pt idx="611">
                  <c:v>26.059776277033301</c:v>
                </c:pt>
                <c:pt idx="612">
                  <c:v>26.0615104594246</c:v>
                </c:pt>
                <c:pt idx="613">
                  <c:v>26.063244638050602</c:v>
                </c:pt>
                <c:pt idx="614">
                  <c:v>26.0649788128834</c:v>
                </c:pt>
                <c:pt idx="615">
                  <c:v>26.066712983894899</c:v>
                </c:pt>
                <c:pt idx="616">
                  <c:v>26.068447151056802</c:v>
                </c:pt>
                <c:pt idx="617">
                  <c:v>26.0701813143409</c:v>
                </c:pt>
                <c:pt idx="618">
                  <c:v>26.0719154737187</c:v>
                </c:pt>
                <c:pt idx="619">
                  <c:v>26.0736496291618</c:v>
                </c:pt>
                <c:pt idx="620">
                  <c:v>26.075383780641399</c:v>
                </c:pt>
                <c:pt idx="621">
                  <c:v>26.077117928128999</c:v>
                </c:pt>
                <c:pt idx="622">
                  <c:v>26.078852071595499</c:v>
                </c:pt>
                <c:pt idx="623">
                  <c:v>26.0805862110122</c:v>
                </c:pt>
                <c:pt idx="624">
                  <c:v>26.082320346349999</c:v>
                </c:pt>
                <c:pt idx="625">
                  <c:v>26.084054477579599</c:v>
                </c:pt>
                <c:pt idx="626">
                  <c:v>26.085788604672</c:v>
                </c:pt>
                <c:pt idx="627">
                  <c:v>26.087522727597701</c:v>
                </c:pt>
                <c:pt idx="628">
                  <c:v>26.089256846327299</c:v>
                </c:pt>
                <c:pt idx="629">
                  <c:v>26.090990960831199</c:v>
                </c:pt>
                <c:pt idx="630">
                  <c:v>26.092725071079901</c:v>
                </c:pt>
                <c:pt idx="631">
                  <c:v>26.094459177043401</c:v>
                </c:pt>
                <c:pt idx="632">
                  <c:v>26.096193278691999</c:v>
                </c:pt>
                <c:pt idx="633">
                  <c:v>26.097927375995798</c:v>
                </c:pt>
                <c:pt idx="634">
                  <c:v>26.099661468924602</c:v>
                </c:pt>
                <c:pt idx="635">
                  <c:v>26.1013955574482</c:v>
                </c:pt>
                <c:pt idx="636">
                  <c:v>26.103129641536601</c:v>
                </c:pt>
                <c:pt idx="637">
                  <c:v>26.104863721159099</c:v>
                </c:pt>
                <c:pt idx="638">
                  <c:v>26.106597796285499</c:v>
                </c:pt>
                <c:pt idx="639">
                  <c:v>26.108331866885099</c:v>
                </c:pt>
                <c:pt idx="640">
                  <c:v>26.110065932927299</c:v>
                </c:pt>
                <c:pt idx="641">
                  <c:v>26.1117999943813</c:v>
                </c:pt>
                <c:pt idx="642">
                  <c:v>26.113534051216298</c:v>
                </c:pt>
                <c:pt idx="643">
                  <c:v>26.115268103401199</c:v>
                </c:pt>
                <c:pt idx="644">
                  <c:v>26.117002150905101</c:v>
                </c:pt>
                <c:pt idx="645">
                  <c:v>26.118736193696702</c:v>
                </c:pt>
                <c:pt idx="646">
                  <c:v>26.1204702317449</c:v>
                </c:pt>
                <c:pt idx="647">
                  <c:v>26.122204265018102</c:v>
                </c:pt>
                <c:pt idx="648">
                  <c:v>26.1239382934851</c:v>
                </c:pt>
                <c:pt idx="649">
                  <c:v>26.125672317114201</c:v>
                </c:pt>
                <c:pt idx="650">
                  <c:v>26.1274063358738</c:v>
                </c:pt>
                <c:pt idx="651">
                  <c:v>26.1291403497322</c:v>
                </c:pt>
                <c:pt idx="652">
                  <c:v>26.130874358657401</c:v>
                </c:pt>
                <c:pt idx="653">
                  <c:v>26.132608362617599</c:v>
                </c:pt>
                <c:pt idx="654">
                  <c:v>26.1343423615807</c:v>
                </c:pt>
                <c:pt idx="655">
                  <c:v>26.1360763555146</c:v>
                </c:pt>
                <c:pt idx="656">
                  <c:v>26.137810344386999</c:v>
                </c:pt>
                <c:pt idx="657">
                  <c:v>26.139544328165599</c:v>
                </c:pt>
                <c:pt idx="658">
                  <c:v>26.141278306817998</c:v>
                </c:pt>
                <c:pt idx="659">
                  <c:v>26.143012280311702</c:v>
                </c:pt>
                <c:pt idx="660">
                  <c:v>26.144746248613998</c:v>
                </c:pt>
                <c:pt idx="661">
                  <c:v>26.1464802116923</c:v>
                </c:pt>
                <c:pt idx="662">
                  <c:v>26.1482141695137</c:v>
                </c:pt>
                <c:pt idx="663">
                  <c:v>26.149948122045402</c:v>
                </c:pt>
                <c:pt idx="664">
                  <c:v>26.151682069254299</c:v>
                </c:pt>
                <c:pt idx="665">
                  <c:v>26.1534160111073</c:v>
                </c:pt>
                <c:pt idx="666">
                  <c:v>26.155149947571299</c:v>
                </c:pt>
                <c:pt idx="667">
                  <c:v>26.156883878613101</c:v>
                </c:pt>
                <c:pt idx="668">
                  <c:v>26.1586178041991</c:v>
                </c:pt>
                <c:pt idx="669">
                  <c:v>26.160351724296099</c:v>
                </c:pt>
                <c:pt idx="670">
                  <c:v>26.162085638870298</c:v>
                </c:pt>
                <c:pt idx="671">
                  <c:v>26.163819547888199</c:v>
                </c:pt>
                <c:pt idx="672">
                  <c:v>26.165553451316001</c:v>
                </c:pt>
                <c:pt idx="673">
                  <c:v>26.167287349119899</c:v>
                </c:pt>
                <c:pt idx="674">
                  <c:v>26.169021241266002</c:v>
                </c:pt>
                <c:pt idx="675">
                  <c:v>26.170755127720302</c:v>
                </c:pt>
                <c:pt idx="676">
                  <c:v>26.172489008448601</c:v>
                </c:pt>
                <c:pt idx="677">
                  <c:v>26.1742228834167</c:v>
                </c:pt>
                <c:pt idx="678">
                  <c:v>26.175956752590398</c:v>
                </c:pt>
                <c:pt idx="679">
                  <c:v>26.177690615935301</c:v>
                </c:pt>
                <c:pt idx="680">
                  <c:v>26.179424473416901</c:v>
                </c:pt>
                <c:pt idx="681">
                  <c:v>26.181158325000698</c:v>
                </c:pt>
                <c:pt idx="682">
                  <c:v>26.182892170652</c:v>
                </c:pt>
                <c:pt idx="683">
                  <c:v>26.184626010336</c:v>
                </c:pt>
                <c:pt idx="684">
                  <c:v>26.186359844018</c:v>
                </c:pt>
                <c:pt idx="685">
                  <c:v>26.188093671663001</c:v>
                </c:pt>
                <c:pt idx="686">
                  <c:v>26.189827493235999</c:v>
                </c:pt>
                <c:pt idx="687">
                  <c:v>26.191561308701999</c:v>
                </c:pt>
                <c:pt idx="688">
                  <c:v>26.193295118025699</c:v>
                </c:pt>
                <c:pt idx="689">
                  <c:v>26.195028921171801</c:v>
                </c:pt>
                <c:pt idx="690">
                  <c:v>26.196762718105099</c:v>
                </c:pt>
                <c:pt idx="691">
                  <c:v>26.1984965087901</c:v>
                </c:pt>
                <c:pt idx="692">
                  <c:v>26.200230293191101</c:v>
                </c:pt>
                <c:pt idx="693">
                  <c:v>26.201964071272702</c:v>
                </c:pt>
                <c:pt idx="694">
                  <c:v>26.203697842999201</c:v>
                </c:pt>
                <c:pt idx="695">
                  <c:v>26.2054316083346</c:v>
                </c:pt>
                <c:pt idx="696">
                  <c:v>26.207165367243199</c:v>
                </c:pt>
                <c:pt idx="697">
                  <c:v>26.208899119688901</c:v>
                </c:pt>
                <c:pt idx="698">
                  <c:v>26.210632865635802</c:v>
                </c:pt>
                <c:pt idx="699">
                  <c:v>26.212366605047698</c:v>
                </c:pt>
                <c:pt idx="700">
                  <c:v>26.2141003378884</c:v>
                </c:pt>
                <c:pt idx="701">
                  <c:v>26.215834064121498</c:v>
                </c:pt>
                <c:pt idx="702">
                  <c:v>26.217567783710699</c:v>
                </c:pt>
                <c:pt idx="703">
                  <c:v>26.219301496619501</c:v>
                </c:pt>
                <c:pt idx="704">
                  <c:v>26.221035202811301</c:v>
                </c:pt>
                <c:pt idx="705">
                  <c:v>26.222768902249602</c:v>
                </c:pt>
                <c:pt idx="706">
                  <c:v>26.224502594897601</c:v>
                </c:pt>
                <c:pt idx="707">
                  <c:v>26.2262362807184</c:v>
                </c:pt>
                <c:pt idx="708">
                  <c:v>26.2279699596752</c:v>
                </c:pt>
                <c:pt idx="709">
                  <c:v>26.229703631730999</c:v>
                </c:pt>
                <c:pt idx="710">
                  <c:v>26.231437296848799</c:v>
                </c:pt>
                <c:pt idx="711">
                  <c:v>26.233170954991401</c:v>
                </c:pt>
                <c:pt idx="712">
                  <c:v>26.234904606121599</c:v>
                </c:pt>
                <c:pt idx="713">
                  <c:v>26.236638250202098</c:v>
                </c:pt>
                <c:pt idx="714">
                  <c:v>26.238371887195498</c:v>
                </c:pt>
                <c:pt idx="715">
                  <c:v>26.2401055170644</c:v>
                </c:pt>
                <c:pt idx="716">
                  <c:v>26.241839139771098</c:v>
                </c:pt>
                <c:pt idx="717">
                  <c:v>26.243572755278201</c:v>
                </c:pt>
                <c:pt idx="718">
                  <c:v>26.245306363547801</c:v>
                </c:pt>
                <c:pt idx="719">
                  <c:v>26.247039964542299</c:v>
                </c:pt>
                <c:pt idx="720">
                  <c:v>26.248773558223601</c:v>
                </c:pt>
                <c:pt idx="721">
                  <c:v>26.250507144554</c:v>
                </c:pt>
                <c:pt idx="722">
                  <c:v>26.252240723495301</c:v>
                </c:pt>
                <c:pt idx="723">
                  <c:v>26.253974295009499</c:v>
                </c:pt>
                <c:pt idx="724">
                  <c:v>26.255707859058401</c:v>
                </c:pt>
                <c:pt idx="725">
                  <c:v>26.257441415603701</c:v>
                </c:pt>
                <c:pt idx="726">
                  <c:v>26.259174964607102</c:v>
                </c:pt>
                <c:pt idx="727">
                  <c:v>26.260908506030098</c:v>
                </c:pt>
                <c:pt idx="728">
                  <c:v>26.2626420398344</c:v>
                </c:pt>
                <c:pt idx="729">
                  <c:v>26.264375565981201</c:v>
                </c:pt>
                <c:pt idx="730">
                  <c:v>26.266109084432099</c:v>
                </c:pt>
                <c:pt idx="731">
                  <c:v>26.267842595148199</c:v>
                </c:pt>
                <c:pt idx="732">
                  <c:v>26.269576098090699</c:v>
                </c:pt>
                <c:pt idx="733">
                  <c:v>26.271309593220799</c:v>
                </c:pt>
                <c:pt idx="734">
                  <c:v>26.273043080499502</c:v>
                </c:pt>
                <c:pt idx="735">
                  <c:v>26.274776559887901</c:v>
                </c:pt>
                <c:pt idx="736">
                  <c:v>26.276510031346699</c:v>
                </c:pt>
                <c:pt idx="737">
                  <c:v>26.2782434948369</c:v>
                </c:pt>
                <c:pt idx="738">
                  <c:v>26.279976950319099</c:v>
                </c:pt>
                <c:pt idx="739">
                  <c:v>26.281710397754001</c:v>
                </c:pt>
                <c:pt idx="740">
                  <c:v>26.2834438371024</c:v>
                </c:pt>
                <c:pt idx="741">
                  <c:v>26.2851772683245</c:v>
                </c:pt>
                <c:pt idx="742">
                  <c:v>26.286910691380999</c:v>
                </c:pt>
                <c:pt idx="743">
                  <c:v>26.288644106232201</c:v>
                </c:pt>
                <c:pt idx="744">
                  <c:v>26.2903775128385</c:v>
                </c:pt>
                <c:pt idx="745">
                  <c:v>26.292110911159899</c:v>
                </c:pt>
                <c:pt idx="746">
                  <c:v>26.293844301156799</c:v>
                </c:pt>
                <c:pt idx="747">
                  <c:v>26.295577682789101</c:v>
                </c:pt>
                <c:pt idx="748">
                  <c:v>26.297311056017001</c:v>
                </c:pt>
                <c:pt idx="749">
                  <c:v>26.2990444208003</c:v>
                </c:pt>
                <c:pt idx="750">
                  <c:v>26.300777777098901</c:v>
                </c:pt>
                <c:pt idx="751">
                  <c:v>26.302511124872701</c:v>
                </c:pt>
                <c:pt idx="752">
                  <c:v>26.3042444640813</c:v>
                </c:pt>
                <c:pt idx="753">
                  <c:v>26.305977794684399</c:v>
                </c:pt>
                <c:pt idx="754">
                  <c:v>26.307711116641698</c:v>
                </c:pt>
                <c:pt idx="755">
                  <c:v>26.309444429912599</c:v>
                </c:pt>
                <c:pt idx="756">
                  <c:v>26.3111777344565</c:v>
                </c:pt>
                <c:pt idx="757">
                  <c:v>26.3129110302329</c:v>
                </c:pt>
                <c:pt idx="758">
                  <c:v>26.3146443172011</c:v>
                </c:pt>
                <c:pt idx="759">
                  <c:v>26.316377595320301</c:v>
                </c:pt>
                <c:pt idx="760">
                  <c:v>26.318110864549698</c:v>
                </c:pt>
                <c:pt idx="761">
                  <c:v>26.319844124848299</c:v>
                </c:pt>
                <c:pt idx="762">
                  <c:v>26.321577376175298</c:v>
                </c:pt>
                <c:pt idx="763">
                  <c:v>26.3233106184896</c:v>
                </c:pt>
                <c:pt idx="764">
                  <c:v>26.325043851750099</c:v>
                </c:pt>
                <c:pt idx="765">
                  <c:v>26.326777075915601</c:v>
                </c:pt>
                <c:pt idx="766">
                  <c:v>26.328510290944902</c:v>
                </c:pt>
                <c:pt idx="767">
                  <c:v>26.3302434967968</c:v>
                </c:pt>
                <c:pt idx="768">
                  <c:v>26.331976693429699</c:v>
                </c:pt>
                <c:pt idx="769">
                  <c:v>26.333709880802299</c:v>
                </c:pt>
                <c:pt idx="770">
                  <c:v>26.335443058873199</c:v>
                </c:pt>
                <c:pt idx="771">
                  <c:v>26.337176227600601</c:v>
                </c:pt>
                <c:pt idx="772">
                  <c:v>26.338909386943101</c:v>
                </c:pt>
                <c:pt idx="773">
                  <c:v>26.340642536858802</c:v>
                </c:pt>
                <c:pt idx="774">
                  <c:v>26.342375677306102</c:v>
                </c:pt>
                <c:pt idx="775">
                  <c:v>26.344108808243099</c:v>
                </c:pt>
                <c:pt idx="776">
                  <c:v>26.345841929628001</c:v>
                </c:pt>
                <c:pt idx="777">
                  <c:v>26.3475750414187</c:v>
                </c:pt>
                <c:pt idx="778">
                  <c:v>26.3493081435733</c:v>
                </c:pt>
                <c:pt idx="779">
                  <c:v>26.3510412360496</c:v>
                </c:pt>
                <c:pt idx="780">
                  <c:v>26.352774318805601</c:v>
                </c:pt>
                <c:pt idx="781">
                  <c:v>26.354507391798901</c:v>
                </c:pt>
                <c:pt idx="782">
                  <c:v>26.3562404549875</c:v>
                </c:pt>
                <c:pt idx="783">
                  <c:v>26.357973508328801</c:v>
                </c:pt>
                <c:pt idx="784">
                  <c:v>26.359706551780501</c:v>
                </c:pt>
                <c:pt idx="785">
                  <c:v>26.3614395853002</c:v>
                </c:pt>
                <c:pt idx="786">
                  <c:v>26.363172608845399</c:v>
                </c:pt>
                <c:pt idx="787">
                  <c:v>26.3649056223733</c:v>
                </c:pt>
                <c:pt idx="788">
                  <c:v>26.3666386258415</c:v>
                </c:pt>
                <c:pt idx="789">
                  <c:v>26.368371619207199</c:v>
                </c:pt>
                <c:pt idx="790">
                  <c:v>26.370104602427698</c:v>
                </c:pt>
                <c:pt idx="791">
                  <c:v>26.371837575459999</c:v>
                </c:pt>
                <c:pt idx="792">
                  <c:v>26.373570538261401</c:v>
                </c:pt>
                <c:pt idx="793">
                  <c:v>26.375303490788902</c:v>
                </c:pt>
                <c:pt idx="794">
                  <c:v>26.3770364329994</c:v>
                </c:pt>
                <c:pt idx="795">
                  <c:v>26.378769364850001</c:v>
                </c:pt>
                <c:pt idx="796">
                  <c:v>26.3805022862974</c:v>
                </c:pt>
                <c:pt idx="797">
                  <c:v>26.382235197298598</c:v>
                </c:pt>
                <c:pt idx="798">
                  <c:v>26.3839680978102</c:v>
                </c:pt>
                <c:pt idx="799">
                  <c:v>26.385700987789001</c:v>
                </c:pt>
                <c:pt idx="800">
                  <c:v>26.3874338671916</c:v>
                </c:pt>
                <c:pt idx="801">
                  <c:v>26.389166735974602</c:v>
                </c:pt>
                <c:pt idx="802">
                  <c:v>26.390899594094499</c:v>
                </c:pt>
                <c:pt idx="803">
                  <c:v>26.3926324415077</c:v>
                </c:pt>
                <c:pt idx="804">
                  <c:v>26.394365278170799</c:v>
                </c:pt>
                <c:pt idx="805">
                  <c:v>26.39609810404</c:v>
                </c:pt>
                <c:pt idx="806">
                  <c:v>26.397830919071701</c:v>
                </c:pt>
                <c:pt idx="807">
                  <c:v>26.399563723222101</c:v>
                </c:pt>
                <c:pt idx="808">
                  <c:v>26.401296516447399</c:v>
                </c:pt>
                <c:pt idx="809">
                  <c:v>26.403029298703601</c:v>
                </c:pt>
                <c:pt idx="810">
                  <c:v>26.404762069947001</c:v>
                </c:pt>
                <c:pt idx="811">
                  <c:v>26.406494830133401</c:v>
                </c:pt>
                <c:pt idx="812">
                  <c:v>26.408227579218899</c:v>
                </c:pt>
                <c:pt idx="813">
                  <c:v>26.409960317159399</c:v>
                </c:pt>
                <c:pt idx="814">
                  <c:v>26.411693043910802</c:v>
                </c:pt>
                <c:pt idx="815">
                  <c:v>26.413425759428701</c:v>
                </c:pt>
                <c:pt idx="816">
                  <c:v>26.415158463669101</c:v>
                </c:pt>
                <c:pt idx="817">
                  <c:v>26.4168911565875</c:v>
                </c:pt>
                <c:pt idx="818">
                  <c:v>26.418623838139599</c:v>
                </c:pt>
                <c:pt idx="819">
                  <c:v>26.420356508280999</c:v>
                </c:pt>
                <c:pt idx="820">
                  <c:v>26.4220891669673</c:v>
                </c:pt>
                <c:pt idx="821">
                  <c:v>26.4238218141539</c:v>
                </c:pt>
                <c:pt idx="822">
                  <c:v>26.425554449796198</c:v>
                </c:pt>
                <c:pt idx="823">
                  <c:v>26.427287073849602</c:v>
                </c:pt>
                <c:pt idx="824">
                  <c:v>26.429019686269498</c:v>
                </c:pt>
                <c:pt idx="825">
                  <c:v>26.430752287011</c:v>
                </c:pt>
                <c:pt idx="826">
                  <c:v>26.432484876029498</c:v>
                </c:pt>
                <c:pt idx="827">
                  <c:v>26.434217453280102</c:v>
                </c:pt>
                <c:pt idx="828">
                  <c:v>26.435950018718</c:v>
                </c:pt>
                <c:pt idx="829">
                  <c:v>26.437682572298101</c:v>
                </c:pt>
                <c:pt idx="830">
                  <c:v>26.4394151139755</c:v>
                </c:pt>
                <c:pt idx="831">
                  <c:v>26.4411476437052</c:v>
                </c:pt>
                <c:pt idx="832">
                  <c:v>26.442880161442002</c:v>
                </c:pt>
                <c:pt idx="833">
                  <c:v>26.444612667140898</c:v>
                </c:pt>
                <c:pt idx="834">
                  <c:v>26.446345160756699</c:v>
                </c:pt>
                <c:pt idx="835">
                  <c:v>26.448077642244201</c:v>
                </c:pt>
                <c:pt idx="836">
                  <c:v>26.449810111557898</c:v>
                </c:pt>
                <c:pt idx="837">
                  <c:v>26.451542568652702</c:v>
                </c:pt>
                <c:pt idx="838">
                  <c:v>26.4532750134832</c:v>
                </c:pt>
                <c:pt idx="839">
                  <c:v>26.455007446003901</c:v>
                </c:pt>
                <c:pt idx="840">
                  <c:v>26.456739866169301</c:v>
                </c:pt>
                <c:pt idx="841">
                  <c:v>26.4584722739339</c:v>
                </c:pt>
                <c:pt idx="842">
                  <c:v>26.460204669252299</c:v>
                </c:pt>
                <c:pt idx="843">
                  <c:v>26.4619370520786</c:v>
                </c:pt>
                <c:pt idx="844">
                  <c:v>26.4636694223673</c:v>
                </c:pt>
                <c:pt idx="845">
                  <c:v>26.4654017800727</c:v>
                </c:pt>
                <c:pt idx="846">
                  <c:v>26.467134125148998</c:v>
                </c:pt>
                <c:pt idx="847">
                  <c:v>26.468866457550298</c:v>
                </c:pt>
                <c:pt idx="848">
                  <c:v>26.470598777230901</c:v>
                </c:pt>
                <c:pt idx="849">
                  <c:v>26.472331084144901</c:v>
                </c:pt>
                <c:pt idx="850">
                  <c:v>26.474063378246299</c:v>
                </c:pt>
                <c:pt idx="851">
                  <c:v>26.475795659489101</c:v>
                </c:pt>
                <c:pt idx="852">
                  <c:v>26.4775279278273</c:v>
                </c:pt>
                <c:pt idx="853">
                  <c:v>26.479260183214802</c:v>
                </c:pt>
                <c:pt idx="854">
                  <c:v>26.4809924256055</c:v>
                </c:pt>
                <c:pt idx="855">
                  <c:v>26.482724654953198</c:v>
                </c:pt>
                <c:pt idx="856">
                  <c:v>26.484456871211801</c:v>
                </c:pt>
                <c:pt idx="857">
                  <c:v>26.486189074334899</c:v>
                </c:pt>
                <c:pt idx="858">
                  <c:v>26.487921264276199</c:v>
                </c:pt>
                <c:pt idx="859">
                  <c:v>26.4896534409895</c:v>
                </c:pt>
                <c:pt idx="860">
                  <c:v>26.491385604428299</c:v>
                </c:pt>
                <c:pt idx="861">
                  <c:v>26.493117754546201</c:v>
                </c:pt>
                <c:pt idx="862">
                  <c:v>26.494849891296798</c:v>
                </c:pt>
                <c:pt idx="863">
                  <c:v>26.4965820146335</c:v>
                </c:pt>
                <c:pt idx="864">
                  <c:v>26.498314124509701</c:v>
                </c:pt>
                <c:pt idx="865">
                  <c:v>26.5000462208789</c:v>
                </c:pt>
                <c:pt idx="866">
                  <c:v>26.501778303694401</c:v>
                </c:pt>
                <c:pt idx="867">
                  <c:v>26.503510372909599</c:v>
                </c:pt>
                <c:pt idx="868">
                  <c:v>26.5052424284777</c:v>
                </c:pt>
                <c:pt idx="869">
                  <c:v>26.506974470351899</c:v>
                </c:pt>
                <c:pt idx="870">
                  <c:v>26.508706498485498</c:v>
                </c:pt>
                <c:pt idx="871">
                  <c:v>26.510438512831701</c:v>
                </c:pt>
                <c:pt idx="872">
                  <c:v>26.512170513343399</c:v>
                </c:pt>
                <c:pt idx="873">
                  <c:v>26.513902499973799</c:v>
                </c:pt>
                <c:pt idx="874">
                  <c:v>26.515634472675998</c:v>
                </c:pt>
                <c:pt idx="875">
                  <c:v>26.517366431402799</c:v>
                </c:pt>
                <c:pt idx="876">
                  <c:v>26.519098376107401</c:v>
                </c:pt>
                <c:pt idx="877">
                  <c:v>26.5208303067425</c:v>
                </c:pt>
                <c:pt idx="878">
                  <c:v>26.522562223261101</c:v>
                </c:pt>
                <c:pt idx="879">
                  <c:v>26.524294125616098</c:v>
                </c:pt>
                <c:pt idx="880">
                  <c:v>26.526026013760099</c:v>
                </c:pt>
                <c:pt idx="881">
                  <c:v>26.527757887645901</c:v>
                </c:pt>
                <c:pt idx="882">
                  <c:v>26.5294897472264</c:v>
                </c:pt>
                <c:pt idx="883">
                  <c:v>26.531221592454099</c:v>
                </c:pt>
                <c:pt idx="884">
                  <c:v>26.5329534232817</c:v>
                </c:pt>
                <c:pt idx="885">
                  <c:v>26.534685239661901</c:v>
                </c:pt>
                <c:pt idx="886">
                  <c:v>26.5364170415471</c:v>
                </c:pt>
                <c:pt idx="887">
                  <c:v>26.538148828890002</c:v>
                </c:pt>
                <c:pt idx="888">
                  <c:v>26.539880601642999</c:v>
                </c:pt>
                <c:pt idx="889">
                  <c:v>26.541612359758499</c:v>
                </c:pt>
                <c:pt idx="890">
                  <c:v>26.543344103189099</c:v>
                </c:pt>
                <c:pt idx="891">
                  <c:v>26.545075831887001</c:v>
                </c:pt>
                <c:pt idx="892">
                  <c:v>26.5468075458047</c:v>
                </c:pt>
                <c:pt idx="893">
                  <c:v>26.548539244894499</c:v>
                </c:pt>
                <c:pt idx="894">
                  <c:v>26.5502709291085</c:v>
                </c:pt>
                <c:pt idx="895">
                  <c:v>26.552002598399199</c:v>
                </c:pt>
                <c:pt idx="896">
                  <c:v>26.553734252718701</c:v>
                </c:pt>
                <c:pt idx="897">
                  <c:v>26.5554658920191</c:v>
                </c:pt>
                <c:pt idx="898">
                  <c:v>26.5571975162526</c:v>
                </c:pt>
                <c:pt idx="899">
                  <c:v>26.5589291253713</c:v>
                </c:pt>
                <c:pt idx="900">
                  <c:v>26.560660719327402</c:v>
                </c:pt>
                <c:pt idx="901">
                  <c:v>26.562392298072702</c:v>
                </c:pt>
                <c:pt idx="902">
                  <c:v>26.564123861559398</c:v>
                </c:pt>
                <c:pt idx="903">
                  <c:v>26.565855409739299</c:v>
                </c:pt>
                <c:pt idx="904">
                  <c:v>26.5675869425645</c:v>
                </c:pt>
                <c:pt idx="905">
                  <c:v>26.5693184599868</c:v>
                </c:pt>
                <c:pt idx="906">
                  <c:v>26.571049961958099</c:v>
                </c:pt>
                <c:pt idx="907">
                  <c:v>26.572781448430199</c:v>
                </c:pt>
                <c:pt idx="908">
                  <c:v>26.574512919355001</c:v>
                </c:pt>
                <c:pt idx="909">
                  <c:v>26.576244374684201</c:v>
                </c:pt>
                <c:pt idx="910">
                  <c:v>26.577975814369498</c:v>
                </c:pt>
                <c:pt idx="911">
                  <c:v>26.579707238362701</c:v>
                </c:pt>
                <c:pt idx="912">
                  <c:v>26.5814386466154</c:v>
                </c:pt>
                <c:pt idx="913">
                  <c:v>26.583170039079299</c:v>
                </c:pt>
                <c:pt idx="914">
                  <c:v>26.584901415706</c:v>
                </c:pt>
                <c:pt idx="915">
                  <c:v>26.5866327764471</c:v>
                </c:pt>
                <c:pt idx="916">
                  <c:v>26.588364121254099</c:v>
                </c:pt>
                <c:pt idx="917">
                  <c:v>26.5900954500786</c:v>
                </c:pt>
                <c:pt idx="918">
                  <c:v>26.591826762872</c:v>
                </c:pt>
                <c:pt idx="919">
                  <c:v>26.593558059585799</c:v>
                </c:pt>
                <c:pt idx="920">
                  <c:v>26.595289340171401</c:v>
                </c:pt>
                <c:pt idx="921">
                  <c:v>26.597020604580202</c:v>
                </c:pt>
                <c:pt idx="922">
                  <c:v>26.598751852763701</c:v>
                </c:pt>
                <c:pt idx="923">
                  <c:v>26.600483084673002</c:v>
                </c:pt>
                <c:pt idx="924">
                  <c:v>26.6022143002597</c:v>
                </c:pt>
                <c:pt idx="925">
                  <c:v>26.603945499474801</c:v>
                </c:pt>
                <c:pt idx="926">
                  <c:v>26.605676682269799</c:v>
                </c:pt>
                <c:pt idx="927">
                  <c:v>26.607407848595699</c:v>
                </c:pt>
                <c:pt idx="928">
                  <c:v>26.6091389984039</c:v>
                </c:pt>
                <c:pt idx="929">
                  <c:v>26.610870131645399</c:v>
                </c:pt>
                <c:pt idx="930">
                  <c:v>26.6126012482714</c:v>
                </c:pt>
                <c:pt idx="931">
                  <c:v>26.614332348233098</c:v>
                </c:pt>
                <c:pt idx="932">
                  <c:v>26.6160634314815</c:v>
                </c:pt>
                <c:pt idx="933">
                  <c:v>26.617794497967601</c:v>
                </c:pt>
                <c:pt idx="934">
                  <c:v>26.6195255476425</c:v>
                </c:pt>
                <c:pt idx="935">
                  <c:v>26.621256580457299</c:v>
                </c:pt>
                <c:pt idx="936">
                  <c:v>26.622987596362801</c:v>
                </c:pt>
                <c:pt idx="937">
                  <c:v>26.62471859531</c:v>
                </c:pt>
                <c:pt idx="938">
                  <c:v>26.626449577249801</c:v>
                </c:pt>
                <c:pt idx="939">
                  <c:v>26.628180542133201</c:v>
                </c:pt>
                <c:pt idx="940">
                  <c:v>26.629911489910999</c:v>
                </c:pt>
                <c:pt idx="941">
                  <c:v>26.631642420534099</c:v>
                </c:pt>
                <c:pt idx="942">
                  <c:v>26.633373333953202</c:v>
                </c:pt>
                <c:pt idx="943">
                  <c:v>26.6351042301192</c:v>
                </c:pt>
                <c:pt idx="944">
                  <c:v>26.636835108982901</c:v>
                </c:pt>
                <c:pt idx="945">
                  <c:v>26.638565970494898</c:v>
                </c:pt>
                <c:pt idx="946">
                  <c:v>26.640296814606</c:v>
                </c:pt>
                <c:pt idx="947">
                  <c:v>26.6420276412668</c:v>
                </c:pt>
                <c:pt idx="948">
                  <c:v>26.643758450428201</c:v>
                </c:pt>
                <c:pt idx="949">
                  <c:v>26.6454892420406</c:v>
                </c:pt>
                <c:pt idx="950">
                  <c:v>26.6472200160547</c:v>
                </c:pt>
                <c:pt idx="951">
                  <c:v>26.648950772421099</c:v>
                </c:pt>
                <c:pt idx="952">
                  <c:v>26.6506815110905</c:v>
                </c:pt>
                <c:pt idx="953">
                  <c:v>26.652412232013202</c:v>
                </c:pt>
                <c:pt idx="954">
                  <c:v>26.654142935139902</c:v>
                </c:pt>
                <c:pt idx="955">
                  <c:v>26.655873620421101</c:v>
                </c:pt>
                <c:pt idx="956">
                  <c:v>26.6576042878071</c:v>
                </c:pt>
                <c:pt idx="957">
                  <c:v>26.659334937248602</c:v>
                </c:pt>
                <c:pt idx="958">
                  <c:v>26.6610655686959</c:v>
                </c:pt>
                <c:pt idx="959">
                  <c:v>26.662796182099399</c:v>
                </c:pt>
                <c:pt idx="960">
                  <c:v>26.664526777409499</c:v>
                </c:pt>
                <c:pt idx="961">
                  <c:v>26.6662573545767</c:v>
                </c:pt>
                <c:pt idx="962">
                  <c:v>26.667987913551102</c:v>
                </c:pt>
                <c:pt idx="963">
                  <c:v>26.669718454283199</c:v>
                </c:pt>
                <c:pt idx="964">
                  <c:v>26.671448976723202</c:v>
                </c:pt>
                <c:pt idx="965">
                  <c:v>26.6731794808214</c:v>
                </c:pt>
                <c:pt idx="966">
                  <c:v>26.674909966528201</c:v>
                </c:pt>
                <c:pt idx="967">
                  <c:v>26.676640433793601</c:v>
                </c:pt>
                <c:pt idx="968">
                  <c:v>26.678370882568</c:v>
                </c:pt>
                <c:pt idx="969">
                  <c:v>26.680101312801501</c:v>
                </c:pt>
                <c:pt idx="970">
                  <c:v>26.6818317244444</c:v>
                </c:pt>
                <c:pt idx="971">
                  <c:v>26.683562117446598</c:v>
                </c:pt>
                <c:pt idx="972">
                  <c:v>26.685292491758499</c:v>
                </c:pt>
                <c:pt idx="973">
                  <c:v>26.687022847330098</c:v>
                </c:pt>
                <c:pt idx="974">
                  <c:v>26.688753184111398</c:v>
                </c:pt>
                <c:pt idx="975">
                  <c:v>26.6904835020527</c:v>
                </c:pt>
                <c:pt idx="976">
                  <c:v>26.692213801103801</c:v>
                </c:pt>
                <c:pt idx="977">
                  <c:v>26.693944081214902</c:v>
                </c:pt>
                <c:pt idx="978">
                  <c:v>26.695674342336002</c:v>
                </c:pt>
                <c:pt idx="979">
                  <c:v>26.6974045844171</c:v>
                </c:pt>
                <c:pt idx="980">
                  <c:v>26.6991348074082</c:v>
                </c:pt>
                <c:pt idx="981">
                  <c:v>26.700865011259101</c:v>
                </c:pt>
                <c:pt idx="982">
                  <c:v>26.702595195919901</c:v>
                </c:pt>
                <c:pt idx="983">
                  <c:v>26.704325361340501</c:v>
                </c:pt>
                <c:pt idx="984">
                  <c:v>26.706055507470701</c:v>
                </c:pt>
                <c:pt idx="985">
                  <c:v>26.707785634260599</c:v>
                </c:pt>
                <c:pt idx="986">
                  <c:v>26.709515741659899</c:v>
                </c:pt>
                <c:pt idx="987">
                  <c:v>26.711245829618399</c:v>
                </c:pt>
                <c:pt idx="988">
                  <c:v>26.7129758980861</c:v>
                </c:pt>
                <c:pt idx="989">
                  <c:v>26.714705947012799</c:v>
                </c:pt>
                <c:pt idx="990">
                  <c:v>26.716435976348201</c:v>
                </c:pt>
                <c:pt idx="991">
                  <c:v>26.718165986042099</c:v>
                </c:pt>
                <c:pt idx="992">
                  <c:v>26.719895976044299</c:v>
                </c:pt>
                <c:pt idx="993">
                  <c:v>26.721625946304599</c:v>
                </c:pt>
                <c:pt idx="994">
                  <c:v>26.723355896772599</c:v>
                </c:pt>
                <c:pt idx="995">
                  <c:v>26.7250858273982</c:v>
                </c:pt>
                <c:pt idx="996">
                  <c:v>26.726815738130899</c:v>
                </c:pt>
                <c:pt idx="997">
                  <c:v>26.7285456289206</c:v>
                </c:pt>
                <c:pt idx="998">
                  <c:v>26.730275499716701</c:v>
                </c:pt>
                <c:pt idx="999">
                  <c:v>26.732005350469102</c:v>
                </c:pt>
                <c:pt idx="1000">
                  <c:v>26.7337351811274</c:v>
                </c:pt>
                <c:pt idx="1001">
                  <c:v>26.735464991641098</c:v>
                </c:pt>
                <c:pt idx="1002">
                  <c:v>26.7371947819599</c:v>
                </c:pt>
                <c:pt idx="1003">
                  <c:v>26.738924552033399</c:v>
                </c:pt>
                <c:pt idx="1004">
                  <c:v>26.740654301811201</c:v>
                </c:pt>
                <c:pt idx="1005">
                  <c:v>26.7423840312427</c:v>
                </c:pt>
                <c:pt idx="1006">
                  <c:v>26.744113740277701</c:v>
                </c:pt>
                <c:pt idx="1007">
                  <c:v>26.745843428865498</c:v>
                </c:pt>
                <c:pt idx="1008">
                  <c:v>26.747573096955801</c:v>
                </c:pt>
                <c:pt idx="1009">
                  <c:v>26.749302744497999</c:v>
                </c:pt>
                <c:pt idx="1010">
                  <c:v>26.7510323714416</c:v>
                </c:pt>
                <c:pt idx="1011">
                  <c:v>26.752761977736199</c:v>
                </c:pt>
                <c:pt idx="1012">
                  <c:v>26.754491563331101</c:v>
                </c:pt>
                <c:pt idx="1013">
                  <c:v>26.756221128175898</c:v>
                </c:pt>
                <c:pt idx="1014">
                  <c:v>26.757950672219899</c:v>
                </c:pt>
                <c:pt idx="1015">
                  <c:v>26.759680195412599</c:v>
                </c:pt>
                <c:pt idx="1016">
                  <c:v>26.761409697703499</c:v>
                </c:pt>
                <c:pt idx="1017">
                  <c:v>26.7631391790419</c:v>
                </c:pt>
                <c:pt idx="1018">
                  <c:v>26.764868639377202</c:v>
                </c:pt>
                <c:pt idx="1019">
                  <c:v>26.766598078658699</c:v>
                </c:pt>
                <c:pt idx="1020">
                  <c:v>26.768327496836001</c:v>
                </c:pt>
                <c:pt idx="1021">
                  <c:v>26.7700568938582</c:v>
                </c:pt>
                <c:pt idx="1022">
                  <c:v>26.771786269674799</c:v>
                </c:pt>
                <c:pt idx="1023">
                  <c:v>26.773515624234999</c:v>
                </c:pt>
                <c:pt idx="1024">
                  <c:v>26.775244957488201</c:v>
                </c:pt>
                <c:pt idx="1025">
                  <c:v>26.7769742693838</c:v>
                </c:pt>
                <c:pt idx="1026">
                  <c:v>26.778703559870898</c:v>
                </c:pt>
                <c:pt idx="1027">
                  <c:v>26.780432828898899</c:v>
                </c:pt>
                <c:pt idx="1028">
                  <c:v>26.782162076417102</c:v>
                </c:pt>
                <c:pt idx="1029">
                  <c:v>26.783891302374698</c:v>
                </c:pt>
                <c:pt idx="1030">
                  <c:v>26.7856205067209</c:v>
                </c:pt>
                <c:pt idx="1031">
                  <c:v>26.787349689405101</c:v>
                </c:pt>
                <c:pt idx="1032">
                  <c:v>26.789078850376399</c:v>
                </c:pt>
                <c:pt idx="1033">
                  <c:v>26.790807989584099</c:v>
                </c:pt>
                <c:pt idx="1034">
                  <c:v>26.792537106977299</c:v>
                </c:pt>
                <c:pt idx="1035">
                  <c:v>26.794266202505298</c:v>
                </c:pt>
                <c:pt idx="1036">
                  <c:v>26.7959952761172</c:v>
                </c:pt>
                <c:pt idx="1037">
                  <c:v>26.7977243277623</c:v>
                </c:pt>
                <c:pt idx="1038">
                  <c:v>26.799453357389702</c:v>
                </c:pt>
                <c:pt idx="1039">
                  <c:v>26.801182364948598</c:v>
                </c:pt>
                <c:pt idx="1040">
                  <c:v>26.802911350388101</c:v>
                </c:pt>
                <c:pt idx="1041">
                  <c:v>26.804640313657401</c:v>
                </c:pt>
                <c:pt idx="1042">
                  <c:v>26.806369254705601</c:v>
                </c:pt>
                <c:pt idx="1043">
                  <c:v>26.808098173481799</c:v>
                </c:pt>
                <c:pt idx="1044">
                  <c:v>26.809827069935199</c:v>
                </c:pt>
                <c:pt idx="1045">
                  <c:v>26.811555944014899</c:v>
                </c:pt>
                <c:pt idx="1046">
                  <c:v>26.813284795669901</c:v>
                </c:pt>
                <c:pt idx="1047">
                  <c:v>26.8150136248493</c:v>
                </c:pt>
                <c:pt idx="1048">
                  <c:v>26.816742431502298</c:v>
                </c:pt>
                <c:pt idx="1049">
                  <c:v>26.818471215577901</c:v>
                </c:pt>
                <c:pt idx="1050">
                  <c:v>26.820199977025201</c:v>
                </c:pt>
                <c:pt idx="1051">
                  <c:v>26.821928715793302</c:v>
                </c:pt>
                <c:pt idx="1052">
                  <c:v>26.823657431831101</c:v>
                </c:pt>
                <c:pt idx="1053">
                  <c:v>26.8253861250878</c:v>
                </c:pt>
                <c:pt idx="1054">
                  <c:v>26.827114795512401</c:v>
                </c:pt>
                <c:pt idx="1055">
                  <c:v>26.828843443053799</c:v>
                </c:pt>
                <c:pt idx="1056">
                  <c:v>26.830572067661301</c:v>
                </c:pt>
                <c:pt idx="1057">
                  <c:v>26.832300669283701</c:v>
                </c:pt>
                <c:pt idx="1058">
                  <c:v>26.834029247869999</c:v>
                </c:pt>
                <c:pt idx="1059">
                  <c:v>26.8357578033694</c:v>
                </c:pt>
                <c:pt idx="1060">
                  <c:v>26.837486335730699</c:v>
                </c:pt>
                <c:pt idx="1061">
                  <c:v>26.839214844903001</c:v>
                </c:pt>
                <c:pt idx="1062">
                  <c:v>26.840943330835302</c:v>
                </c:pt>
                <c:pt idx="1063">
                  <c:v>26.842671793476502</c:v>
                </c:pt>
                <c:pt idx="1064">
                  <c:v>26.844400232775602</c:v>
                </c:pt>
                <c:pt idx="1065">
                  <c:v>26.8461286486815</c:v>
                </c:pt>
                <c:pt idx="1066">
                  <c:v>26.847857041143399</c:v>
                </c:pt>
                <c:pt idx="1067">
                  <c:v>26.849585410109999</c:v>
                </c:pt>
                <c:pt idx="1068">
                  <c:v>26.851313755530398</c:v>
                </c:pt>
                <c:pt idx="1069">
                  <c:v>26.8530420773535</c:v>
                </c:pt>
                <c:pt idx="1070">
                  <c:v>26.854770375528201</c:v>
                </c:pt>
                <c:pt idx="1071">
                  <c:v>26.856498650003601</c:v>
                </c:pt>
                <c:pt idx="1072">
                  <c:v>26.8582269007284</c:v>
                </c:pt>
                <c:pt idx="1073">
                  <c:v>26.859955127651698</c:v>
                </c:pt>
                <c:pt idx="1074">
                  <c:v>26.8616833307223</c:v>
                </c:pt>
                <c:pt idx="1075">
                  <c:v>26.8634115098893</c:v>
                </c:pt>
                <c:pt idx="1076">
                  <c:v>26.865139665101399</c:v>
                </c:pt>
                <c:pt idx="1077">
                  <c:v>26.866867796307702</c:v>
                </c:pt>
                <c:pt idx="1078">
                  <c:v>26.868595903456999</c:v>
                </c:pt>
                <c:pt idx="1079">
                  <c:v>26.8703239864982</c:v>
                </c:pt>
                <c:pt idx="1080">
                  <c:v>26.872052045380201</c:v>
                </c:pt>
                <c:pt idx="1081">
                  <c:v>26.873780080052001</c:v>
                </c:pt>
                <c:pt idx="1082">
                  <c:v>26.875508090462301</c:v>
                </c:pt>
                <c:pt idx="1083">
                  <c:v>26.877236076560202</c:v>
                </c:pt>
                <c:pt idx="1084">
                  <c:v>26.878964038294502</c:v>
                </c:pt>
                <c:pt idx="1085">
                  <c:v>26.880691975613999</c:v>
                </c:pt>
                <c:pt idx="1086">
                  <c:v>26.882419888467702</c:v>
                </c:pt>
                <c:pt idx="1087">
                  <c:v>26.884147776804401</c:v>
                </c:pt>
                <c:pt idx="1088">
                  <c:v>26.885875640573001</c:v>
                </c:pt>
                <c:pt idx="1089">
                  <c:v>26.887603479722401</c:v>
                </c:pt>
                <c:pt idx="1090">
                  <c:v>26.889331294201401</c:v>
                </c:pt>
                <c:pt idx="1091">
                  <c:v>26.891059083958901</c:v>
                </c:pt>
                <c:pt idx="1092">
                  <c:v>26.8927868489438</c:v>
                </c:pt>
                <c:pt idx="1093">
                  <c:v>26.894514589104901</c:v>
                </c:pt>
                <c:pt idx="1094">
                  <c:v>26.896242304391201</c:v>
                </c:pt>
                <c:pt idx="1095">
                  <c:v>26.897969994751399</c:v>
                </c:pt>
                <c:pt idx="1096">
                  <c:v>26.8996976601344</c:v>
                </c:pt>
                <c:pt idx="1097">
                  <c:v>26.901425300488999</c:v>
                </c:pt>
                <c:pt idx="1098">
                  <c:v>26.903152915764199</c:v>
                </c:pt>
                <c:pt idx="1099">
                  <c:v>26.9048805059088</c:v>
                </c:pt>
                <c:pt idx="1100">
                  <c:v>26.906608070871599</c:v>
                </c:pt>
                <c:pt idx="1101">
                  <c:v>26.908335610601402</c:v>
                </c:pt>
                <c:pt idx="1102">
                  <c:v>26.910063125047198</c:v>
                </c:pt>
                <c:pt idx="1103">
                  <c:v>26.911790614157798</c:v>
                </c:pt>
                <c:pt idx="1104">
                  <c:v>26.9135180778819</c:v>
                </c:pt>
                <c:pt idx="1105">
                  <c:v>26.9152455161686</c:v>
                </c:pt>
                <c:pt idx="1106">
                  <c:v>26.916972928966501</c:v>
                </c:pt>
                <c:pt idx="1107">
                  <c:v>26.918700316224701</c:v>
                </c:pt>
                <c:pt idx="1108">
                  <c:v>26.920427677891801</c:v>
                </c:pt>
                <c:pt idx="1109">
                  <c:v>26.922155013916701</c:v>
                </c:pt>
                <c:pt idx="1110">
                  <c:v>26.9238823242484</c:v>
                </c:pt>
                <c:pt idx="1111">
                  <c:v>26.9256096088356</c:v>
                </c:pt>
                <c:pt idx="1112">
                  <c:v>26.927336867627201</c:v>
                </c:pt>
                <c:pt idx="1113">
                  <c:v>26.929064100571999</c:v>
                </c:pt>
                <c:pt idx="1114">
                  <c:v>26.9307913076189</c:v>
                </c:pt>
                <c:pt idx="1115">
                  <c:v>26.932518488716699</c:v>
                </c:pt>
                <c:pt idx="1116">
                  <c:v>26.9342456438143</c:v>
                </c:pt>
                <c:pt idx="1117">
                  <c:v>26.935972772860499</c:v>
                </c:pt>
                <c:pt idx="1118">
                  <c:v>26.937699875804199</c:v>
                </c:pt>
                <c:pt idx="1119">
                  <c:v>26.9394269525942</c:v>
                </c:pt>
                <c:pt idx="1120">
                  <c:v>26.9411540031793</c:v>
                </c:pt>
                <c:pt idx="1121">
                  <c:v>26.942881027508498</c:v>
                </c:pt>
                <c:pt idx="1122">
                  <c:v>26.944608025530599</c:v>
                </c:pt>
                <c:pt idx="1123">
                  <c:v>26.946334997194398</c:v>
                </c:pt>
                <c:pt idx="1124">
                  <c:v>26.9480619424487</c:v>
                </c:pt>
                <c:pt idx="1125">
                  <c:v>26.949788861242499</c:v>
                </c:pt>
                <c:pt idx="1126">
                  <c:v>26.951515753524699</c:v>
                </c:pt>
                <c:pt idx="1127">
                  <c:v>26.953242619243898</c:v>
                </c:pt>
                <c:pt idx="1128">
                  <c:v>26.9549694583493</c:v>
                </c:pt>
                <c:pt idx="1129">
                  <c:v>26.9566962707895</c:v>
                </c:pt>
                <c:pt idx="1130">
                  <c:v>26.9584230565134</c:v>
                </c:pt>
                <c:pt idx="1131">
                  <c:v>26.96014981547</c:v>
                </c:pt>
                <c:pt idx="1132">
                  <c:v>26.961876547608199</c:v>
                </c:pt>
                <c:pt idx="1133">
                  <c:v>26.963603252876599</c:v>
                </c:pt>
                <c:pt idx="1134">
                  <c:v>26.965329931224399</c:v>
                </c:pt>
                <c:pt idx="1135">
                  <c:v>26.9670565826003</c:v>
                </c:pt>
                <c:pt idx="1136">
                  <c:v>26.968783206953201</c:v>
                </c:pt>
                <c:pt idx="1137">
                  <c:v>26.970509804232002</c:v>
                </c:pt>
                <c:pt idx="1138">
                  <c:v>26.972236374385599</c:v>
                </c:pt>
                <c:pt idx="1139">
                  <c:v>26.973962917362901</c:v>
                </c:pt>
                <c:pt idx="1140">
                  <c:v>26.975689433112802</c:v>
                </c:pt>
                <c:pt idx="1141">
                  <c:v>26.9774159215841</c:v>
                </c:pt>
                <c:pt idx="1142">
                  <c:v>26.9791423827259</c:v>
                </c:pt>
                <c:pt idx="1143">
                  <c:v>26.9808688164869</c:v>
                </c:pt>
                <c:pt idx="1144">
                  <c:v>26.982595222816201</c:v>
                </c:pt>
                <c:pt idx="1145">
                  <c:v>26.984321601662501</c:v>
                </c:pt>
                <c:pt idx="1146">
                  <c:v>26.9860479529749</c:v>
                </c:pt>
                <c:pt idx="1147">
                  <c:v>26.9877742767023</c:v>
                </c:pt>
                <c:pt idx="1148">
                  <c:v>26.989500572793499</c:v>
                </c:pt>
                <c:pt idx="1149">
                  <c:v>26.991226841197602</c:v>
                </c:pt>
                <c:pt idx="1150">
                  <c:v>26.992953081863298</c:v>
                </c:pt>
                <c:pt idx="1151">
                  <c:v>26.9946792947398</c:v>
                </c:pt>
                <c:pt idx="1152">
                  <c:v>26.996405479775898</c:v>
                </c:pt>
                <c:pt idx="1153">
                  <c:v>26.998131636920501</c:v>
                </c:pt>
                <c:pt idx="1154">
                  <c:v>26.999857766122702</c:v>
                </c:pt>
                <c:pt idx="1155">
                  <c:v>27.001583867331401</c:v>
                </c:pt>
                <c:pt idx="1156">
                  <c:v>27.003309940495502</c:v>
                </c:pt>
                <c:pt idx="1157">
                  <c:v>27.005035985564</c:v>
                </c:pt>
                <c:pt idx="1158">
                  <c:v>27.0067620024859</c:v>
                </c:pt>
                <c:pt idx="1159">
                  <c:v>27.008487991210099</c:v>
                </c:pt>
                <c:pt idx="1160">
                  <c:v>27.010213951685699</c:v>
                </c:pt>
                <c:pt idx="1161">
                  <c:v>27.011939883861601</c:v>
                </c:pt>
                <c:pt idx="1162">
                  <c:v>27.0136657876869</c:v>
                </c:pt>
                <c:pt idx="1163">
                  <c:v>27.0153916631104</c:v>
                </c:pt>
                <c:pt idx="1164">
                  <c:v>27.017117510081299</c:v>
                </c:pt>
                <c:pt idx="1165">
                  <c:v>27.018843328548499</c:v>
                </c:pt>
                <c:pt idx="1166">
                  <c:v>27.020569118461101</c:v>
                </c:pt>
                <c:pt idx="1167">
                  <c:v>27.022294879768101</c:v>
                </c:pt>
                <c:pt idx="1168">
                  <c:v>27.024020612418401</c:v>
                </c:pt>
                <c:pt idx="1169">
                  <c:v>27.0257463163612</c:v>
                </c:pt>
                <c:pt idx="1170">
                  <c:v>27.027471991545401</c:v>
                </c:pt>
                <c:pt idx="1171">
                  <c:v>27.029197637920198</c:v>
                </c:pt>
                <c:pt idx="1172">
                  <c:v>27.030923255434601</c:v>
                </c:pt>
                <c:pt idx="1173">
                  <c:v>27.032648844037499</c:v>
                </c:pt>
                <c:pt idx="1174">
                  <c:v>27.0343744036782</c:v>
                </c:pt>
                <c:pt idx="1175">
                  <c:v>27.0360999343057</c:v>
                </c:pt>
                <c:pt idx="1176">
                  <c:v>27.037825435868999</c:v>
                </c:pt>
                <c:pt idx="1177">
                  <c:v>27.039550908317299</c:v>
                </c:pt>
                <c:pt idx="1178">
                  <c:v>27.041276351599599</c:v>
                </c:pt>
                <c:pt idx="1179">
                  <c:v>27.043001765665</c:v>
                </c:pt>
                <c:pt idx="1180">
                  <c:v>27.044727150462698</c:v>
                </c:pt>
                <c:pt idx="1181">
                  <c:v>27.046452505941701</c:v>
                </c:pt>
                <c:pt idx="1182">
                  <c:v>27.048177832051199</c:v>
                </c:pt>
                <c:pt idx="1183">
                  <c:v>27.0499031287404</c:v>
                </c:pt>
                <c:pt idx="1184">
                  <c:v>27.0516283959583</c:v>
                </c:pt>
                <c:pt idx="1185">
                  <c:v>27.053353633654002</c:v>
                </c:pt>
                <c:pt idx="1186">
                  <c:v>27.055078841776901</c:v>
                </c:pt>
                <c:pt idx="1187">
                  <c:v>27.056804020275901</c:v>
                </c:pt>
                <c:pt idx="1188">
                  <c:v>27.0585291691004</c:v>
                </c:pt>
                <c:pt idx="1189">
                  <c:v>27.060254288199399</c:v>
                </c:pt>
                <c:pt idx="1190">
                  <c:v>27.0619793775221</c:v>
                </c:pt>
                <c:pt idx="1191">
                  <c:v>27.063704437017801</c:v>
                </c:pt>
                <c:pt idx="1192">
                  <c:v>27.065429466635599</c:v>
                </c:pt>
                <c:pt idx="1193">
                  <c:v>27.067154466324698</c:v>
                </c:pt>
                <c:pt idx="1194">
                  <c:v>27.0688794360344</c:v>
                </c:pt>
                <c:pt idx="1195">
                  <c:v>27.070604375713899</c:v>
                </c:pt>
                <c:pt idx="1196">
                  <c:v>27.072329285312499</c:v>
                </c:pt>
                <c:pt idx="1197">
                  <c:v>27.074054164779302</c:v>
                </c:pt>
                <c:pt idx="1198">
                  <c:v>27.075779014063599</c:v>
                </c:pt>
                <c:pt idx="1199">
                  <c:v>27.077503833114701</c:v>
                </c:pt>
                <c:pt idx="1200">
                  <c:v>27.079228621881899</c:v>
                </c:pt>
                <c:pt idx="1201">
                  <c:v>27.080953380314401</c:v>
                </c:pt>
                <c:pt idx="1202">
                  <c:v>27.082678108361598</c:v>
                </c:pt>
                <c:pt idx="1203">
                  <c:v>27.084402805972601</c:v>
                </c:pt>
                <c:pt idx="1204">
                  <c:v>27.086127473096901</c:v>
                </c:pt>
                <c:pt idx="1205">
                  <c:v>27.087852109683801</c:v>
                </c:pt>
                <c:pt idx="1206">
                  <c:v>27.089576715682501</c:v>
                </c:pt>
                <c:pt idx="1207">
                  <c:v>27.091301291042399</c:v>
                </c:pt>
                <c:pt idx="1208">
                  <c:v>27.093025835712901</c:v>
                </c:pt>
                <c:pt idx="1209">
                  <c:v>27.094750349643299</c:v>
                </c:pt>
                <c:pt idx="1210">
                  <c:v>27.096474832782999</c:v>
                </c:pt>
                <c:pt idx="1211">
                  <c:v>27.0981992850813</c:v>
                </c:pt>
                <c:pt idx="1212">
                  <c:v>27.099923706487701</c:v>
                </c:pt>
                <c:pt idx="1213">
                  <c:v>27.1016480969515</c:v>
                </c:pt>
                <c:pt idx="1214">
                  <c:v>27.1033724564221</c:v>
                </c:pt>
                <c:pt idx="1215">
                  <c:v>27.1050967848489</c:v>
                </c:pt>
                <c:pt idx="1216">
                  <c:v>27.106821082181501</c:v>
                </c:pt>
                <c:pt idx="1217">
                  <c:v>27.108545348369098</c:v>
                </c:pt>
                <c:pt idx="1218">
                  <c:v>27.110269583361401</c:v>
                </c:pt>
                <c:pt idx="1219">
                  <c:v>27.1119937871076</c:v>
                </c:pt>
                <c:pt idx="1220">
                  <c:v>27.113717959557299</c:v>
                </c:pt>
                <c:pt idx="1221">
                  <c:v>27.115442100660001</c:v>
                </c:pt>
                <c:pt idx="1222">
                  <c:v>27.117166210365099</c:v>
                </c:pt>
                <c:pt idx="1223">
                  <c:v>27.118890288622101</c:v>
                </c:pt>
                <c:pt idx="1224">
                  <c:v>27.120614335380701</c:v>
                </c:pt>
                <c:pt idx="1225">
                  <c:v>27.122338350590098</c:v>
                </c:pt>
                <c:pt idx="1226">
                  <c:v>27.1240623342002</c:v>
                </c:pt>
                <c:pt idx="1227">
                  <c:v>27.125786286160199</c:v>
                </c:pt>
                <c:pt idx="1228">
                  <c:v>27.127510206419899</c:v>
                </c:pt>
                <c:pt idx="1229">
                  <c:v>27.129234094928702</c:v>
                </c:pt>
                <c:pt idx="1230">
                  <c:v>27.130957951636301</c:v>
                </c:pt>
                <c:pt idx="1231">
                  <c:v>27.132681776492301</c:v>
                </c:pt>
                <c:pt idx="1232">
                  <c:v>27.134405569446201</c:v>
                </c:pt>
                <c:pt idx="1233">
                  <c:v>27.136129330447599</c:v>
                </c:pt>
                <c:pt idx="1234">
                  <c:v>27.137853059446201</c:v>
                </c:pt>
                <c:pt idx="1235">
                  <c:v>27.139576756391701</c:v>
                </c:pt>
                <c:pt idx="1236">
                  <c:v>27.141300421233598</c:v>
                </c:pt>
                <c:pt idx="1237">
                  <c:v>27.1430240539216</c:v>
                </c:pt>
                <c:pt idx="1238">
                  <c:v>27.1447476544054</c:v>
                </c:pt>
                <c:pt idx="1239">
                  <c:v>27.146471222634698</c:v>
                </c:pt>
                <c:pt idx="1240">
                  <c:v>27.1481947585592</c:v>
                </c:pt>
                <c:pt idx="1241">
                  <c:v>27.149918262128502</c:v>
                </c:pt>
                <c:pt idx="1242">
                  <c:v>27.1516417332925</c:v>
                </c:pt>
                <c:pt idx="1243">
                  <c:v>27.1533651720008</c:v>
                </c:pt>
                <c:pt idx="1244">
                  <c:v>27.155088578203099</c:v>
                </c:pt>
                <c:pt idx="1245">
                  <c:v>27.156811951849299</c:v>
                </c:pt>
                <c:pt idx="1246">
                  <c:v>27.158535292889098</c:v>
                </c:pt>
                <c:pt idx="1247">
                  <c:v>27.1602586012723</c:v>
                </c:pt>
                <c:pt idx="1248">
                  <c:v>27.161981876948602</c:v>
                </c:pt>
                <c:pt idx="1249">
                  <c:v>27.163705119867998</c:v>
                </c:pt>
                <c:pt idx="1250">
                  <c:v>27.165428329980099</c:v>
                </c:pt>
                <c:pt idx="1251">
                  <c:v>27.167151507234902</c:v>
                </c:pt>
                <c:pt idx="1252">
                  <c:v>27.1688746515822</c:v>
                </c:pt>
                <c:pt idx="1253">
                  <c:v>27.170597762971902</c:v>
                </c:pt>
                <c:pt idx="1254">
                  <c:v>27.172320841353802</c:v>
                </c:pt>
                <c:pt idx="1255">
                  <c:v>27.174043886677701</c:v>
                </c:pt>
                <c:pt idx="1256">
                  <c:v>27.175766898893698</c:v>
                </c:pt>
                <c:pt idx="1257">
                  <c:v>27.177489877951601</c:v>
                </c:pt>
                <c:pt idx="1258">
                  <c:v>27.1792128238014</c:v>
                </c:pt>
                <c:pt idx="1259">
                  <c:v>27.180935736393</c:v>
                </c:pt>
                <c:pt idx="1260">
                  <c:v>27.182658615676299</c:v>
                </c:pt>
                <c:pt idx="1261">
                  <c:v>27.184381461601198</c:v>
                </c:pt>
                <c:pt idx="1262">
                  <c:v>27.186104274117898</c:v>
                </c:pt>
                <c:pt idx="1263">
                  <c:v>27.187827053176299</c:v>
                </c:pt>
                <c:pt idx="1264">
                  <c:v>27.1895497987264</c:v>
                </c:pt>
                <c:pt idx="1265">
                  <c:v>27.1912725107181</c:v>
                </c:pt>
                <c:pt idx="1266">
                  <c:v>27.192995189101701</c:v>
                </c:pt>
                <c:pt idx="1267">
                  <c:v>27.194717833826999</c:v>
                </c:pt>
                <c:pt idx="1268">
                  <c:v>27.1964404448442</c:v>
                </c:pt>
                <c:pt idx="1269">
                  <c:v>27.198163022103302</c:v>
                </c:pt>
                <c:pt idx="1270">
                  <c:v>27.199885565554499</c:v>
                </c:pt>
                <c:pt idx="1271">
                  <c:v>27.201608075147799</c:v>
                </c:pt>
                <c:pt idx="1272">
                  <c:v>27.2033305508333</c:v>
                </c:pt>
                <c:pt idx="1273">
                  <c:v>27.205052992561299</c:v>
                </c:pt>
                <c:pt idx="1274">
                  <c:v>27.206775400281799</c:v>
                </c:pt>
                <c:pt idx="1275">
                  <c:v>27.208497773944998</c:v>
                </c:pt>
                <c:pt idx="1276">
                  <c:v>27.210220113501201</c:v>
                </c:pt>
                <c:pt idx="1277">
                  <c:v>27.211942418900399</c:v>
                </c:pt>
                <c:pt idx="1278">
                  <c:v>27.213664690092799</c:v>
                </c:pt>
                <c:pt idx="1279">
                  <c:v>27.215386927028899</c:v>
                </c:pt>
                <c:pt idx="1280">
                  <c:v>27.217109129658599</c:v>
                </c:pt>
                <c:pt idx="1281">
                  <c:v>27.2188312979324</c:v>
                </c:pt>
                <c:pt idx="1282">
                  <c:v>27.220553431800401</c:v>
                </c:pt>
                <c:pt idx="1283">
                  <c:v>27.2222755312131</c:v>
                </c:pt>
                <c:pt idx="1284">
                  <c:v>27.223997596120501</c:v>
                </c:pt>
                <c:pt idx="1285">
                  <c:v>27.2257196264732</c:v>
                </c:pt>
                <c:pt idx="1286">
                  <c:v>27.227441622221299</c:v>
                </c:pt>
                <c:pt idx="1287">
                  <c:v>27.229163583315302</c:v>
                </c:pt>
                <c:pt idx="1288">
                  <c:v>27.230885509705502</c:v>
                </c:pt>
                <c:pt idx="1289">
                  <c:v>27.2326074013422</c:v>
                </c:pt>
                <c:pt idx="1290">
                  <c:v>27.234329258176</c:v>
                </c:pt>
                <c:pt idx="1291">
                  <c:v>27.2360510801571</c:v>
                </c:pt>
                <c:pt idx="1292">
                  <c:v>27.237772867236</c:v>
                </c:pt>
                <c:pt idx="1293">
                  <c:v>27.2394946193631</c:v>
                </c:pt>
                <c:pt idx="1294">
                  <c:v>27.241216336489</c:v>
                </c:pt>
                <c:pt idx="1295">
                  <c:v>27.242938018563901</c:v>
                </c:pt>
                <c:pt idx="1296">
                  <c:v>27.244659665538599</c:v>
                </c:pt>
                <c:pt idx="1297">
                  <c:v>27.246381277363302</c:v>
                </c:pt>
                <c:pt idx="1298">
                  <c:v>27.248102853988701</c:v>
                </c:pt>
                <c:pt idx="1299">
                  <c:v>27.249824395365401</c:v>
                </c:pt>
                <c:pt idx="1300">
                  <c:v>27.251545901443698</c:v>
                </c:pt>
                <c:pt idx="1301">
                  <c:v>27.253267372174399</c:v>
                </c:pt>
                <c:pt idx="1302">
                  <c:v>27.2549888075079</c:v>
                </c:pt>
                <c:pt idx="1303">
                  <c:v>27.256710207394899</c:v>
                </c:pt>
                <c:pt idx="1304">
                  <c:v>27.258431571786002</c:v>
                </c:pt>
                <c:pt idx="1305">
                  <c:v>27.260152900631901</c:v>
                </c:pt>
                <c:pt idx="1306">
                  <c:v>27.261874193883099</c:v>
                </c:pt>
                <c:pt idx="1307">
                  <c:v>27.2635954514903</c:v>
                </c:pt>
                <c:pt idx="1308">
                  <c:v>27.2653166734043</c:v>
                </c:pt>
                <c:pt idx="1309">
                  <c:v>27.267037859575598</c:v>
                </c:pt>
                <c:pt idx="1310">
                  <c:v>27.268759009955101</c:v>
                </c:pt>
                <c:pt idx="1311">
                  <c:v>27.270480124493499</c:v>
                </c:pt>
                <c:pt idx="1312">
                  <c:v>27.2722012031414</c:v>
                </c:pt>
                <c:pt idx="1313">
                  <c:v>27.2739222458497</c:v>
                </c:pt>
                <c:pt idx="1314">
                  <c:v>27.2756432525691</c:v>
                </c:pt>
                <c:pt idx="1315">
                  <c:v>27.277364223250501</c:v>
                </c:pt>
                <c:pt idx="1316">
                  <c:v>27.279085157844602</c:v>
                </c:pt>
                <c:pt idx="1317">
                  <c:v>27.2808060563023</c:v>
                </c:pt>
                <c:pt idx="1318">
                  <c:v>27.282526918574501</c:v>
                </c:pt>
                <c:pt idx="1319">
                  <c:v>27.2842477446119</c:v>
                </c:pt>
                <c:pt idx="1320">
                  <c:v>27.285968534365502</c:v>
                </c:pt>
                <c:pt idx="1321">
                  <c:v>27.287689287786201</c:v>
                </c:pt>
                <c:pt idx="1322">
                  <c:v>27.289410004824902</c:v>
                </c:pt>
                <c:pt idx="1323">
                  <c:v>27.291130685432499</c:v>
                </c:pt>
                <c:pt idx="1324">
                  <c:v>27.292851329560001</c:v>
                </c:pt>
                <c:pt idx="1325">
                  <c:v>27.294571937158299</c:v>
                </c:pt>
                <c:pt idx="1326">
                  <c:v>27.2962925081785</c:v>
                </c:pt>
                <c:pt idx="1327">
                  <c:v>27.298013042571501</c:v>
                </c:pt>
                <c:pt idx="1328">
                  <c:v>27.2997335402884</c:v>
                </c:pt>
                <c:pt idx="1329">
                  <c:v>27.301454001280099</c:v>
                </c:pt>
                <c:pt idx="1330">
                  <c:v>27.3031744254979</c:v>
                </c:pt>
                <c:pt idx="1331">
                  <c:v>27.304894812892599</c:v>
                </c:pt>
                <c:pt idx="1332">
                  <c:v>27.306615163415501</c:v>
                </c:pt>
                <c:pt idx="1333">
                  <c:v>27.3083354770177</c:v>
                </c:pt>
                <c:pt idx="1334">
                  <c:v>27.3100557536502</c:v>
                </c:pt>
                <c:pt idx="1335">
                  <c:v>27.311775993264199</c:v>
                </c:pt>
                <c:pt idx="1336">
                  <c:v>27.313496195810899</c:v>
                </c:pt>
                <c:pt idx="1337">
                  <c:v>27.315216361241401</c:v>
                </c:pt>
                <c:pt idx="1338">
                  <c:v>27.316936489507</c:v>
                </c:pt>
                <c:pt idx="1339">
                  <c:v>27.318656580558901</c:v>
                </c:pt>
                <c:pt idx="1340">
                  <c:v>27.320376634348399</c:v>
                </c:pt>
                <c:pt idx="1341">
                  <c:v>27.322096650826602</c:v>
                </c:pt>
                <c:pt idx="1342">
                  <c:v>27.323816629944801</c:v>
                </c:pt>
                <c:pt idx="1343">
                  <c:v>27.3255365716544</c:v>
                </c:pt>
                <c:pt idx="1344">
                  <c:v>27.327256475906701</c:v>
                </c:pt>
                <c:pt idx="1345">
                  <c:v>27.328976342652901</c:v>
                </c:pt>
                <c:pt idx="1346">
                  <c:v>27.330696171844501</c:v>
                </c:pt>
                <c:pt idx="1347">
                  <c:v>27.332415963432702</c:v>
                </c:pt>
                <c:pt idx="1348">
                  <c:v>27.334135717369101</c:v>
                </c:pt>
                <c:pt idx="1349">
                  <c:v>27.335855433604898</c:v>
                </c:pt>
                <c:pt idx="1350">
                  <c:v>27.337575112091699</c:v>
                </c:pt>
                <c:pt idx="1351">
                  <c:v>27.339294752780798</c:v>
                </c:pt>
                <c:pt idx="1352">
                  <c:v>27.341014355623699</c:v>
                </c:pt>
                <c:pt idx="1353">
                  <c:v>27.342733920571899</c:v>
                </c:pt>
                <c:pt idx="1354">
                  <c:v>27.344453447576999</c:v>
                </c:pt>
                <c:pt idx="1355">
                  <c:v>27.3461729365903</c:v>
                </c:pt>
                <c:pt idx="1356">
                  <c:v>27.347892387563402</c:v>
                </c:pt>
                <c:pt idx="1357">
                  <c:v>27.349611800447999</c:v>
                </c:pt>
                <c:pt idx="1358">
                  <c:v>27.3513311751956</c:v>
                </c:pt>
                <c:pt idx="1359">
                  <c:v>27.353050511757701</c:v>
                </c:pt>
                <c:pt idx="1360">
                  <c:v>27.354769810086001</c:v>
                </c:pt>
                <c:pt idx="1361">
                  <c:v>27.356489070132099</c:v>
                </c:pt>
                <c:pt idx="1362">
                  <c:v>27.358208291847699</c:v>
                </c:pt>
                <c:pt idx="1363">
                  <c:v>27.359927475184399</c:v>
                </c:pt>
                <c:pt idx="1364">
                  <c:v>27.361646620094</c:v>
                </c:pt>
                <c:pt idx="1365">
                  <c:v>27.363365726527999</c:v>
                </c:pt>
                <c:pt idx="1366">
                  <c:v>27.365084794438399</c:v>
                </c:pt>
                <c:pt idx="1367">
                  <c:v>27.366803823776799</c:v>
                </c:pt>
                <c:pt idx="1368">
                  <c:v>27.368522814494899</c:v>
                </c:pt>
                <c:pt idx="1369">
                  <c:v>27.370241766544702</c:v>
                </c:pt>
                <c:pt idx="1370">
                  <c:v>27.371960679877802</c:v>
                </c:pt>
                <c:pt idx="1371">
                  <c:v>27.373679554446099</c:v>
                </c:pt>
                <c:pt idx="1372">
                  <c:v>27.3753983902015</c:v>
                </c:pt>
                <c:pt idx="1373">
                  <c:v>27.377117187095799</c:v>
                </c:pt>
                <c:pt idx="1374">
                  <c:v>27.378835945080901</c:v>
                </c:pt>
                <c:pt idx="1375">
                  <c:v>27.380554664108701</c:v>
                </c:pt>
                <c:pt idx="1376">
                  <c:v>27.3822733441311</c:v>
                </c:pt>
                <c:pt idx="1377">
                  <c:v>27.383991985100199</c:v>
                </c:pt>
                <c:pt idx="1378">
                  <c:v>27.3857105869678</c:v>
                </c:pt>
                <c:pt idx="1379">
                  <c:v>27.3874291496859</c:v>
                </c:pt>
                <c:pt idx="1380">
                  <c:v>27.389147673206601</c:v>
                </c:pt>
                <c:pt idx="1381">
                  <c:v>27.390866157481799</c:v>
                </c:pt>
                <c:pt idx="1382">
                  <c:v>27.3925846024637</c:v>
                </c:pt>
                <c:pt idx="1383">
                  <c:v>27.394303008104298</c:v>
                </c:pt>
                <c:pt idx="1384">
                  <c:v>27.396021374355598</c:v>
                </c:pt>
                <c:pt idx="1385">
                  <c:v>27.3977397011699</c:v>
                </c:pt>
                <c:pt idx="1386">
                  <c:v>27.399457988499101</c:v>
                </c:pt>
                <c:pt idx="1387">
                  <c:v>27.401176236295498</c:v>
                </c:pt>
                <c:pt idx="1388">
                  <c:v>27.402894444511201</c:v>
                </c:pt>
                <c:pt idx="1389">
                  <c:v>27.404612613098401</c:v>
                </c:pt>
                <c:pt idx="1390">
                  <c:v>27.406330742009398</c:v>
                </c:pt>
                <c:pt idx="1391">
                  <c:v>27.4080488311963</c:v>
                </c:pt>
                <c:pt idx="1392">
                  <c:v>27.4097668806115</c:v>
                </c:pt>
                <c:pt idx="1393">
                  <c:v>27.411484890207099</c:v>
                </c:pt>
                <c:pt idx="1394">
                  <c:v>27.413202859935499</c:v>
                </c:pt>
                <c:pt idx="1395">
                  <c:v>27.414920789748901</c:v>
                </c:pt>
                <c:pt idx="1396">
                  <c:v>27.416638679599799</c:v>
                </c:pt>
                <c:pt idx="1397">
                  <c:v>27.418356529440501</c:v>
                </c:pt>
                <c:pt idx="1398">
                  <c:v>27.420074339223302</c:v>
                </c:pt>
                <c:pt idx="1399">
                  <c:v>27.4217921089006</c:v>
                </c:pt>
                <c:pt idx="1400">
                  <c:v>27.423509838425002</c:v>
                </c:pt>
                <c:pt idx="1401">
                  <c:v>27.425227527748699</c:v>
                </c:pt>
                <c:pt idx="1402">
                  <c:v>27.426945176824201</c:v>
                </c:pt>
                <c:pt idx="1403">
                  <c:v>27.4286627856042</c:v>
                </c:pt>
                <c:pt idx="1404">
                  <c:v>27.430380354040899</c:v>
                </c:pt>
                <c:pt idx="1405">
                  <c:v>27.432097882087</c:v>
                </c:pt>
                <c:pt idx="1406">
                  <c:v>27.433815369695001</c:v>
                </c:pt>
                <c:pt idx="1407">
                  <c:v>27.435532816817499</c:v>
                </c:pt>
                <c:pt idx="1408">
                  <c:v>27.437250223407101</c:v>
                </c:pt>
                <c:pt idx="1409">
                  <c:v>27.438967589416301</c:v>
                </c:pt>
                <c:pt idx="1410">
                  <c:v>27.440684914797799</c:v>
                </c:pt>
                <c:pt idx="1411">
                  <c:v>27.442402199504201</c:v>
                </c:pt>
                <c:pt idx="1412">
                  <c:v>27.444119443488201</c:v>
                </c:pt>
                <c:pt idx="1413">
                  <c:v>27.445836646702599</c:v>
                </c:pt>
                <c:pt idx="1414">
                  <c:v>27.4475538091</c:v>
                </c:pt>
                <c:pt idx="1415">
                  <c:v>27.449270930633102</c:v>
                </c:pt>
                <c:pt idx="1416">
                  <c:v>27.450988011254701</c:v>
                </c:pt>
                <c:pt idx="1417">
                  <c:v>27.452705050917601</c:v>
                </c:pt>
                <c:pt idx="1418">
                  <c:v>27.4544220495746</c:v>
                </c:pt>
                <c:pt idx="1419">
                  <c:v>27.4561390071785</c:v>
                </c:pt>
                <c:pt idx="1420">
                  <c:v>27.4578559236821</c:v>
                </c:pt>
                <c:pt idx="1421">
                  <c:v>27.459572799038401</c:v>
                </c:pt>
                <c:pt idx="1422">
                  <c:v>27.461289633200099</c:v>
                </c:pt>
                <c:pt idx="1423">
                  <c:v>27.463006426120302</c:v>
                </c:pt>
                <c:pt idx="1424">
                  <c:v>27.4647231777518</c:v>
                </c:pt>
                <c:pt idx="1425">
                  <c:v>27.466439888047599</c:v>
                </c:pt>
                <c:pt idx="1426">
                  <c:v>27.4681565569607</c:v>
                </c:pt>
                <c:pt idx="1427">
                  <c:v>27.469873184444001</c:v>
                </c:pt>
                <c:pt idx="1428">
                  <c:v>27.471589770450599</c:v>
                </c:pt>
                <c:pt idx="1429">
                  <c:v>27.473306314933499</c:v>
                </c:pt>
                <c:pt idx="1430">
                  <c:v>27.475022817845801</c:v>
                </c:pt>
                <c:pt idx="1431">
                  <c:v>27.476739279140499</c:v>
                </c:pt>
                <c:pt idx="1432">
                  <c:v>27.478455698770802</c:v>
                </c:pt>
                <c:pt idx="1433">
                  <c:v>27.480172076689801</c:v>
                </c:pt>
                <c:pt idx="1434">
                  <c:v>27.481888412850601</c:v>
                </c:pt>
                <c:pt idx="1435">
                  <c:v>27.483604707206499</c:v>
                </c:pt>
                <c:pt idx="1436">
                  <c:v>27.485320959710499</c:v>
                </c:pt>
                <c:pt idx="1437">
                  <c:v>27.487037170316</c:v>
                </c:pt>
                <c:pt idx="1438">
                  <c:v>27.4887533389761</c:v>
                </c:pt>
                <c:pt idx="1439">
                  <c:v>27.4904694656442</c:v>
                </c:pt>
                <c:pt idx="1440">
                  <c:v>27.492185550273401</c:v>
                </c:pt>
                <c:pt idx="1441">
                  <c:v>27.493901592817199</c:v>
                </c:pt>
                <c:pt idx="1442">
                  <c:v>27.495617593228801</c:v>
                </c:pt>
                <c:pt idx="1443">
                  <c:v>27.497333551461601</c:v>
                </c:pt>
                <c:pt idx="1444">
                  <c:v>27.4990494674689</c:v>
                </c:pt>
                <c:pt idx="1445">
                  <c:v>27.5007653412042</c:v>
                </c:pt>
                <c:pt idx="1446">
                  <c:v>27.5024811726209</c:v>
                </c:pt>
                <c:pt idx="1447">
                  <c:v>27.504196961672399</c:v>
                </c:pt>
                <c:pt idx="1448">
                  <c:v>27.505912708312099</c:v>
                </c:pt>
                <c:pt idx="1449">
                  <c:v>27.507628412493599</c:v>
                </c:pt>
                <c:pt idx="1450">
                  <c:v>27.5093440741704</c:v>
                </c:pt>
                <c:pt idx="1451">
                  <c:v>27.511059693296001</c:v>
                </c:pt>
                <c:pt idx="1452">
                  <c:v>27.512775269823901</c:v>
                </c:pt>
                <c:pt idx="1453">
                  <c:v>27.514490803707702</c:v>
                </c:pt>
                <c:pt idx="1454">
                  <c:v>27.516206294901099</c:v>
                </c:pt>
                <c:pt idx="1455">
                  <c:v>27.517921743357601</c:v>
                </c:pt>
                <c:pt idx="1456">
                  <c:v>27.519637149030899</c:v>
                </c:pt>
                <c:pt idx="1457">
                  <c:v>27.5213525118746</c:v>
                </c:pt>
                <c:pt idx="1458">
                  <c:v>27.5230678318425</c:v>
                </c:pt>
                <c:pt idx="1459">
                  <c:v>27.524783108888201</c:v>
                </c:pt>
                <c:pt idx="1460">
                  <c:v>27.526498342965599</c:v>
                </c:pt>
                <c:pt idx="1461">
                  <c:v>27.5282135340283</c:v>
                </c:pt>
                <c:pt idx="1462">
                  <c:v>27.5299286820301</c:v>
                </c:pt>
                <c:pt idx="1463">
                  <c:v>27.5316437869248</c:v>
                </c:pt>
                <c:pt idx="1464">
                  <c:v>27.5333588486663</c:v>
                </c:pt>
                <c:pt idx="1465">
                  <c:v>27.535073867208499</c:v>
                </c:pt>
                <c:pt idx="1466">
                  <c:v>27.5367888425051</c:v>
                </c:pt>
                <c:pt idx="1467">
                  <c:v>27.538503774510101</c:v>
                </c:pt>
                <c:pt idx="1468">
                  <c:v>27.540218663177399</c:v>
                </c:pt>
                <c:pt idx="1469">
                  <c:v>27.541933508461</c:v>
                </c:pt>
                <c:pt idx="1470">
                  <c:v>27.543648310314701</c:v>
                </c:pt>
                <c:pt idx="1471">
                  <c:v>27.545363068692701</c:v>
                </c:pt>
                <c:pt idx="1472">
                  <c:v>27.5470777835489</c:v>
                </c:pt>
                <c:pt idx="1473">
                  <c:v>27.548792454837301</c:v>
                </c:pt>
                <c:pt idx="1474">
                  <c:v>27.550507082511999</c:v>
                </c:pt>
                <c:pt idx="1475">
                  <c:v>27.552221666527199</c:v>
                </c:pt>
                <c:pt idx="1476">
                  <c:v>27.553936206836799</c:v>
                </c:pt>
                <c:pt idx="1477">
                  <c:v>27.555650703395099</c:v>
                </c:pt>
                <c:pt idx="1478">
                  <c:v>27.557365156156099</c:v>
                </c:pt>
                <c:pt idx="1479">
                  <c:v>27.5590795650742</c:v>
                </c:pt>
                <c:pt idx="1480">
                  <c:v>27.560793930103301</c:v>
                </c:pt>
                <c:pt idx="1481">
                  <c:v>27.562508251197901</c:v>
                </c:pt>
                <c:pt idx="1482">
                  <c:v>27.564222528312001</c:v>
                </c:pt>
                <c:pt idx="1483">
                  <c:v>27.565936761400099</c:v>
                </c:pt>
                <c:pt idx="1484">
                  <c:v>27.5676509504164</c:v>
                </c:pt>
                <c:pt idx="1485">
                  <c:v>27.569365095315199</c:v>
                </c:pt>
                <c:pt idx="1486">
                  <c:v>27.5710791960508</c:v>
                </c:pt>
                <c:pt idx="1487">
                  <c:v>27.5727932525776</c:v>
                </c:pt>
                <c:pt idx="1488">
                  <c:v>27.574507264850102</c:v>
                </c:pt>
                <c:pt idx="1489">
                  <c:v>27.576221232822601</c:v>
                </c:pt>
                <c:pt idx="1490">
                  <c:v>27.577935156449499</c:v>
                </c:pt>
                <c:pt idx="1491">
                  <c:v>27.5796490356853</c:v>
                </c:pt>
                <c:pt idx="1492">
                  <c:v>27.581362870484501</c:v>
                </c:pt>
                <c:pt idx="1493">
                  <c:v>27.583076660801702</c:v>
                </c:pt>
                <c:pt idx="1494">
                  <c:v>27.5847904065912</c:v>
                </c:pt>
                <c:pt idx="1495">
                  <c:v>27.586504107807801</c:v>
                </c:pt>
                <c:pt idx="1496">
                  <c:v>27.588217764405901</c:v>
                </c:pt>
                <c:pt idx="1497">
                  <c:v>27.5899313763402</c:v>
                </c:pt>
                <c:pt idx="1498">
                  <c:v>27.591644943565299</c:v>
                </c:pt>
                <c:pt idx="1499">
                  <c:v>27.593358466035902</c:v>
                </c:pt>
                <c:pt idx="1500">
                  <c:v>27.5950719437065</c:v>
                </c:pt>
                <c:pt idx="1501">
                  <c:v>27.596785376532001</c:v>
                </c:pt>
                <c:pt idx="1502">
                  <c:v>27.598498764466999</c:v>
                </c:pt>
                <c:pt idx="1503">
                  <c:v>27.600212107466401</c:v>
                </c:pt>
                <c:pt idx="1504">
                  <c:v>27.6019254054847</c:v>
                </c:pt>
                <c:pt idx="1505">
                  <c:v>27.603638658476999</c:v>
                </c:pt>
                <c:pt idx="1506">
                  <c:v>27.6053518663979</c:v>
                </c:pt>
                <c:pt idx="1507">
                  <c:v>27.6070650292023</c:v>
                </c:pt>
                <c:pt idx="1508">
                  <c:v>27.6087781468452</c:v>
                </c:pt>
                <c:pt idx="1509">
                  <c:v>27.6104912192813</c:v>
                </c:pt>
                <c:pt idx="1510">
                  <c:v>27.612204246465499</c:v>
                </c:pt>
                <c:pt idx="1511">
                  <c:v>27.613917228352999</c:v>
                </c:pt>
                <c:pt idx="1512">
                  <c:v>27.615630164898501</c:v>
                </c:pt>
                <c:pt idx="1513">
                  <c:v>27.617343056057098</c:v>
                </c:pt>
                <c:pt idx="1514">
                  <c:v>27.619055901783799</c:v>
                </c:pt>
                <c:pt idx="1515">
                  <c:v>27.620768702033601</c:v>
                </c:pt>
                <c:pt idx="1516">
                  <c:v>27.622481456761701</c:v>
                </c:pt>
                <c:pt idx="1517">
                  <c:v>27.624194165923001</c:v>
                </c:pt>
                <c:pt idx="1518">
                  <c:v>27.625906829472701</c:v>
                </c:pt>
                <c:pt idx="1519">
                  <c:v>27.627619447366001</c:v>
                </c:pt>
                <c:pt idx="1520">
                  <c:v>27.6293320195579</c:v>
                </c:pt>
                <c:pt idx="1521">
                  <c:v>27.6310445460037</c:v>
                </c:pt>
                <c:pt idx="1522">
                  <c:v>27.632757026658499</c:v>
                </c:pt>
                <c:pt idx="1523">
                  <c:v>27.6344694614777</c:v>
                </c:pt>
                <c:pt idx="1524">
                  <c:v>27.636181850416499</c:v>
                </c:pt>
                <c:pt idx="1525">
                  <c:v>27.6378941934301</c:v>
                </c:pt>
                <c:pt idx="1526">
                  <c:v>27.639606490473799</c:v>
                </c:pt>
                <c:pt idx="1527">
                  <c:v>27.641318741503</c:v>
                </c:pt>
                <c:pt idx="1528">
                  <c:v>27.6430309464731</c:v>
                </c:pt>
                <c:pt idx="1529">
                  <c:v>27.644743105339401</c:v>
                </c:pt>
                <c:pt idx="1530">
                  <c:v>27.646455218057302</c:v>
                </c:pt>
                <c:pt idx="1531">
                  <c:v>27.6481672845822</c:v>
                </c:pt>
                <c:pt idx="1532">
                  <c:v>27.6498793048697</c:v>
                </c:pt>
                <c:pt idx="1533">
                  <c:v>27.651591278875198</c:v>
                </c:pt>
                <c:pt idx="1534">
                  <c:v>27.653303206554099</c:v>
                </c:pt>
                <c:pt idx="1535">
                  <c:v>27.655015087862001</c:v>
                </c:pt>
                <c:pt idx="1536">
                  <c:v>27.656726922754501</c:v>
                </c:pt>
                <c:pt idx="1537">
                  <c:v>27.658438711187198</c:v>
                </c:pt>
                <c:pt idx="1538">
                  <c:v>27.660150453115602</c:v>
                </c:pt>
                <c:pt idx="1539">
                  <c:v>27.661862148495398</c:v>
                </c:pt>
                <c:pt idx="1540">
                  <c:v>27.663573797282201</c:v>
                </c:pt>
                <c:pt idx="1541">
                  <c:v>27.665285399431699</c:v>
                </c:pt>
                <c:pt idx="1542">
                  <c:v>27.666996954899599</c:v>
                </c:pt>
                <c:pt idx="1543">
                  <c:v>27.6687084636416</c:v>
                </c:pt>
                <c:pt idx="1544">
                  <c:v>27.670419925613501</c:v>
                </c:pt>
                <c:pt idx="1545">
                  <c:v>27.672131340771099</c:v>
                </c:pt>
                <c:pt idx="1546">
                  <c:v>27.673842709070101</c:v>
                </c:pt>
                <c:pt idx="1547">
                  <c:v>27.675554030466401</c:v>
                </c:pt>
                <c:pt idx="1548">
                  <c:v>27.6772653049158</c:v>
                </c:pt>
                <c:pt idx="1549">
                  <c:v>27.6789765323742</c:v>
                </c:pt>
                <c:pt idx="1550">
                  <c:v>27.680687712797599</c:v>
                </c:pt>
                <c:pt idx="1551">
                  <c:v>27.682398846141801</c:v>
                </c:pt>
                <c:pt idx="1552">
                  <c:v>27.684109932362801</c:v>
                </c:pt>
                <c:pt idx="1553">
                  <c:v>27.685820971416501</c:v>
                </c:pt>
                <c:pt idx="1554">
                  <c:v>27.687531963259001</c:v>
                </c:pt>
                <c:pt idx="1555">
                  <c:v>27.6892429078463</c:v>
                </c:pt>
                <c:pt idx="1556">
                  <c:v>27.690953805134399</c:v>
                </c:pt>
                <c:pt idx="1557">
                  <c:v>27.692664655079501</c:v>
                </c:pt>
                <c:pt idx="1558">
                  <c:v>27.694375457637499</c:v>
                </c:pt>
                <c:pt idx="1559">
                  <c:v>27.696086212764701</c:v>
                </c:pt>
                <c:pt idx="1560">
                  <c:v>27.697796920417201</c:v>
                </c:pt>
                <c:pt idx="1561">
                  <c:v>27.699507580551199</c:v>
                </c:pt>
                <c:pt idx="1562">
                  <c:v>27.701218193122902</c:v>
                </c:pt>
                <c:pt idx="1563">
                  <c:v>27.7029287580885</c:v>
                </c:pt>
                <c:pt idx="1564">
                  <c:v>27.704639275404201</c:v>
                </c:pt>
                <c:pt idx="1565">
                  <c:v>27.706349745026301</c:v>
                </c:pt>
                <c:pt idx="1566">
                  <c:v>27.708060166911199</c:v>
                </c:pt>
                <c:pt idx="1567">
                  <c:v>27.7097705410152</c:v>
                </c:pt>
                <c:pt idx="1568">
                  <c:v>27.7114808672946</c:v>
                </c:pt>
                <c:pt idx="1569">
                  <c:v>27.7131911457058</c:v>
                </c:pt>
                <c:pt idx="1570">
                  <c:v>27.714901376205201</c:v>
                </c:pt>
                <c:pt idx="1571">
                  <c:v>27.7166115587492</c:v>
                </c:pt>
                <c:pt idx="1572">
                  <c:v>27.7183216932943</c:v>
                </c:pt>
                <c:pt idx="1573">
                  <c:v>27.720031779797001</c:v>
                </c:pt>
                <c:pt idx="1574">
                  <c:v>27.7217418182138</c:v>
                </c:pt>
                <c:pt idx="1575">
                  <c:v>27.7234518085011</c:v>
                </c:pt>
                <c:pt idx="1576">
                  <c:v>27.725161750615701</c:v>
                </c:pt>
                <c:pt idx="1577">
                  <c:v>27.726871644513999</c:v>
                </c:pt>
                <c:pt idx="1578">
                  <c:v>27.7285814901526</c:v>
                </c:pt>
                <c:pt idx="1579">
                  <c:v>27.7302912874882</c:v>
                </c:pt>
                <c:pt idx="1580">
                  <c:v>27.732001036477499</c:v>
                </c:pt>
                <c:pt idx="1581">
                  <c:v>27.7337107370771</c:v>
                </c:pt>
                <c:pt idx="1582">
                  <c:v>27.735420389243799</c:v>
                </c:pt>
                <c:pt idx="1583">
                  <c:v>27.7371299929342</c:v>
                </c:pt>
                <c:pt idx="1584">
                  <c:v>27.738839548105201</c:v>
                </c:pt>
                <c:pt idx="1585">
                  <c:v>27.740549054713501</c:v>
                </c:pt>
                <c:pt idx="1586">
                  <c:v>27.7422585127159</c:v>
                </c:pt>
                <c:pt idx="1587">
                  <c:v>27.743967922069299</c:v>
                </c:pt>
                <c:pt idx="1588">
                  <c:v>27.745677282730501</c:v>
                </c:pt>
                <c:pt idx="1589">
                  <c:v>27.747386594656501</c:v>
                </c:pt>
                <c:pt idx="1590">
                  <c:v>27.7490958578041</c:v>
                </c:pt>
                <c:pt idx="1591">
                  <c:v>27.750805072130301</c:v>
                </c:pt>
                <c:pt idx="1592">
                  <c:v>27.752514237591999</c:v>
                </c:pt>
                <c:pt idx="1593">
                  <c:v>27.754223354146301</c:v>
                </c:pt>
                <c:pt idx="1594">
                  <c:v>27.755932421750199</c:v>
                </c:pt>
                <c:pt idx="1595">
                  <c:v>27.757641440360601</c:v>
                </c:pt>
                <c:pt idx="1596">
                  <c:v>27.759350409934701</c:v>
                </c:pt>
                <c:pt idx="1597">
                  <c:v>27.7610593304295</c:v>
                </c:pt>
                <c:pt idx="1598">
                  <c:v>27.762768201802299</c:v>
                </c:pt>
                <c:pt idx="1599">
                  <c:v>27.764477024010102</c:v>
                </c:pt>
                <c:pt idx="1600">
                  <c:v>27.766185797009999</c:v>
                </c:pt>
                <c:pt idx="1601">
                  <c:v>27.767894520759398</c:v>
                </c:pt>
                <c:pt idx="1602">
                  <c:v>27.769603195215399</c:v>
                </c:pt>
                <c:pt idx="1603">
                  <c:v>27.7713118203352</c:v>
                </c:pt>
                <c:pt idx="1604">
                  <c:v>27.773020396076198</c:v>
                </c:pt>
                <c:pt idx="1605">
                  <c:v>27.774728922395699</c:v>
                </c:pt>
                <c:pt idx="1606">
                  <c:v>27.776437399250899</c:v>
                </c:pt>
                <c:pt idx="1607">
                  <c:v>27.7781458265992</c:v>
                </c:pt>
                <c:pt idx="1608">
                  <c:v>27.779854204398099</c:v>
                </c:pt>
                <c:pt idx="1609">
                  <c:v>27.781562532604799</c:v>
                </c:pt>
                <c:pt idx="1610">
                  <c:v>27.783270811176902</c:v>
                </c:pt>
                <c:pt idx="1611">
                  <c:v>27.7849790400717</c:v>
                </c:pt>
                <c:pt idx="1612">
                  <c:v>27.7866872192469</c:v>
                </c:pt>
                <c:pt idx="1613">
                  <c:v>27.788395348659801</c:v>
                </c:pt>
                <c:pt idx="1614">
                  <c:v>27.790103428268001</c:v>
                </c:pt>
                <c:pt idx="1615">
                  <c:v>27.791811458029098</c:v>
                </c:pt>
                <c:pt idx="1616">
                  <c:v>27.793519437900699</c:v>
                </c:pt>
                <c:pt idx="1617">
                  <c:v>27.795227367840301</c:v>
                </c:pt>
                <c:pt idx="1618">
                  <c:v>27.796935247805699</c:v>
                </c:pt>
                <c:pt idx="1619">
                  <c:v>27.798643077754399</c:v>
                </c:pt>
                <c:pt idx="1620">
                  <c:v>27.800350857644201</c:v>
                </c:pt>
                <c:pt idx="1621">
                  <c:v>27.8020585874327</c:v>
                </c:pt>
                <c:pt idx="1622">
                  <c:v>27.803766267077801</c:v>
                </c:pt>
                <c:pt idx="1623">
                  <c:v>27.805473896537102</c:v>
                </c:pt>
                <c:pt idx="1624">
                  <c:v>27.807181475768498</c:v>
                </c:pt>
                <c:pt idx="1625">
                  <c:v>27.808889004729899</c:v>
                </c:pt>
                <c:pt idx="1626">
                  <c:v>27.810596483378902</c:v>
                </c:pt>
                <c:pt idx="1627">
                  <c:v>27.812303911673599</c:v>
                </c:pt>
                <c:pt idx="1628">
                  <c:v>27.814011289571798</c:v>
                </c:pt>
                <c:pt idx="1629">
                  <c:v>27.815718617031401</c:v>
                </c:pt>
                <c:pt idx="1630">
                  <c:v>27.817425894010398</c:v>
                </c:pt>
                <c:pt idx="1631">
                  <c:v>27.819133120466802</c:v>
                </c:pt>
                <c:pt idx="1632">
                  <c:v>27.8208402963586</c:v>
                </c:pt>
                <c:pt idx="1633">
                  <c:v>27.822547421643701</c:v>
                </c:pt>
                <c:pt idx="1634">
                  <c:v>27.8242544962803</c:v>
                </c:pt>
                <c:pt idx="1635">
                  <c:v>27.8259615202264</c:v>
                </c:pt>
                <c:pt idx="1636">
                  <c:v>27.8276684934401</c:v>
                </c:pt>
                <c:pt idx="1637">
                  <c:v>27.829375415879699</c:v>
                </c:pt>
                <c:pt idx="1638">
                  <c:v>27.831082287503101</c:v>
                </c:pt>
                <c:pt idx="1639">
                  <c:v>27.832789108268699</c:v>
                </c:pt>
                <c:pt idx="1640">
                  <c:v>27.834495878134501</c:v>
                </c:pt>
                <c:pt idx="1641">
                  <c:v>27.836202597059</c:v>
                </c:pt>
                <c:pt idx="1642">
                  <c:v>27.837909265000199</c:v>
                </c:pt>
                <c:pt idx="1643">
                  <c:v>27.8396158819166</c:v>
                </c:pt>
                <c:pt idx="1644">
                  <c:v>27.841322447766402</c:v>
                </c:pt>
                <c:pt idx="1645">
                  <c:v>27.843028962508001</c:v>
                </c:pt>
                <c:pt idx="1646">
                  <c:v>27.8447354260997</c:v>
                </c:pt>
                <c:pt idx="1647">
                  <c:v>27.846441838499999</c:v>
                </c:pt>
                <c:pt idx="1648">
                  <c:v>27.8481481996672</c:v>
                </c:pt>
                <c:pt idx="1649">
                  <c:v>27.849854509559901</c:v>
                </c:pt>
                <c:pt idx="1650">
                  <c:v>27.851560768136402</c:v>
                </c:pt>
                <c:pt idx="1651">
                  <c:v>27.8532669753553</c:v>
                </c:pt>
                <c:pt idx="1652">
                  <c:v>27.8549731311751</c:v>
                </c:pt>
                <c:pt idx="1653">
                  <c:v>27.856679235554399</c:v>
                </c:pt>
                <c:pt idx="1654">
                  <c:v>27.8583852884517</c:v>
                </c:pt>
                <c:pt idx="1655">
                  <c:v>27.8600912898257</c:v>
                </c:pt>
                <c:pt idx="1656">
                  <c:v>27.8617972396349</c:v>
                </c:pt>
                <c:pt idx="1657">
                  <c:v>27.863503137838102</c:v>
                </c:pt>
                <c:pt idx="1658">
                  <c:v>27.865208984393899</c:v>
                </c:pt>
                <c:pt idx="1659">
                  <c:v>27.866914779261101</c:v>
                </c:pt>
                <c:pt idx="1660">
                  <c:v>27.868620522398299</c:v>
                </c:pt>
                <c:pt idx="1661">
                  <c:v>27.870326213764301</c:v>
                </c:pt>
                <c:pt idx="1662">
                  <c:v>27.872031853317999</c:v>
                </c:pt>
                <c:pt idx="1663">
                  <c:v>27.8737374410181</c:v>
                </c:pt>
                <c:pt idx="1664">
                  <c:v>27.8754429768235</c:v>
                </c:pt>
                <c:pt idx="1665">
                  <c:v>27.877148460693</c:v>
                </c:pt>
                <c:pt idx="1666">
                  <c:v>27.8788538925856</c:v>
                </c:pt>
                <c:pt idx="1667">
                  <c:v>27.8805592724602</c:v>
                </c:pt>
                <c:pt idx="1668">
                  <c:v>27.882264600275601</c:v>
                </c:pt>
                <c:pt idx="1669">
                  <c:v>27.883969875990999</c:v>
                </c:pt>
                <c:pt idx="1670">
                  <c:v>27.885675099565301</c:v>
                </c:pt>
                <c:pt idx="1671">
                  <c:v>27.8873802709575</c:v>
                </c:pt>
                <c:pt idx="1672">
                  <c:v>27.889085390126699</c:v>
                </c:pt>
                <c:pt idx="1673">
                  <c:v>27.890790457031901</c:v>
                </c:pt>
                <c:pt idx="1674">
                  <c:v>27.892495471632301</c:v>
                </c:pt>
                <c:pt idx="1675">
                  <c:v>27.894200433887001</c:v>
                </c:pt>
                <c:pt idx="1676">
                  <c:v>27.895905343755199</c:v>
                </c:pt>
                <c:pt idx="1677">
                  <c:v>27.897610201195999</c:v>
                </c:pt>
                <c:pt idx="1678">
                  <c:v>27.899315006168599</c:v>
                </c:pt>
                <c:pt idx="1679">
                  <c:v>27.901019758632401</c:v>
                </c:pt>
                <c:pt idx="1680">
                  <c:v>27.902724458546501</c:v>
                </c:pt>
                <c:pt idx="1681">
                  <c:v>27.9044291058703</c:v>
                </c:pt>
                <c:pt idx="1682">
                  <c:v>27.9061337005631</c:v>
                </c:pt>
                <c:pt idx="1683">
                  <c:v>27.907838242584202</c:v>
                </c:pt>
                <c:pt idx="1684">
                  <c:v>27.909542731893001</c:v>
                </c:pt>
                <c:pt idx="1685">
                  <c:v>27.911247168448799</c:v>
                </c:pt>
                <c:pt idx="1686">
                  <c:v>27.912951552211201</c:v>
                </c:pt>
                <c:pt idx="1687">
                  <c:v>27.914655883139599</c:v>
                </c:pt>
                <c:pt idx="1688">
                  <c:v>27.916360161193399</c:v>
                </c:pt>
                <c:pt idx="1689">
                  <c:v>27.918064386332201</c:v>
                </c:pt>
                <c:pt idx="1690">
                  <c:v>27.9197685585155</c:v>
                </c:pt>
                <c:pt idx="1691">
                  <c:v>27.921472677702798</c:v>
                </c:pt>
                <c:pt idx="1692">
                  <c:v>27.923176743853698</c:v>
                </c:pt>
                <c:pt idx="1693">
                  <c:v>27.924880756927902</c:v>
                </c:pt>
                <c:pt idx="1694">
                  <c:v>27.926584716884999</c:v>
                </c:pt>
                <c:pt idx="1695">
                  <c:v>27.928288623684601</c:v>
                </c:pt>
                <c:pt idx="1696">
                  <c:v>27.929992477286401</c:v>
                </c:pt>
                <c:pt idx="1697">
                  <c:v>27.9316962776502</c:v>
                </c:pt>
                <c:pt idx="1698">
                  <c:v>27.9334000247357</c:v>
                </c:pt>
                <c:pt idx="1699">
                  <c:v>27.935103718502599</c:v>
                </c:pt>
                <c:pt idx="1700">
                  <c:v>27.936807358910801</c:v>
                </c:pt>
                <c:pt idx="1701">
                  <c:v>27.9385109459201</c:v>
                </c:pt>
                <c:pt idx="1702">
                  <c:v>27.9402144794904</c:v>
                </c:pt>
                <c:pt idx="1703">
                  <c:v>27.941917959581399</c:v>
                </c:pt>
                <c:pt idx="1704">
                  <c:v>27.9436213861532</c:v>
                </c:pt>
                <c:pt idx="1705">
                  <c:v>27.945324759165601</c:v>
                </c:pt>
                <c:pt idx="1706">
                  <c:v>27.947028078578601</c:v>
                </c:pt>
                <c:pt idx="1707">
                  <c:v>27.9487313443523</c:v>
                </c:pt>
                <c:pt idx="1708">
                  <c:v>27.950434556446499</c:v>
                </c:pt>
                <c:pt idx="1709">
                  <c:v>27.952137714821401</c:v>
                </c:pt>
                <c:pt idx="1710">
                  <c:v>27.953840819436898</c:v>
                </c:pt>
                <c:pt idx="1711">
                  <c:v>27.955543870253301</c:v>
                </c:pt>
                <c:pt idx="1712">
                  <c:v>27.957246867230602</c:v>
                </c:pt>
                <c:pt idx="1713">
                  <c:v>27.9589498103289</c:v>
                </c:pt>
                <c:pt idx="1714">
                  <c:v>27.960652699508401</c:v>
                </c:pt>
                <c:pt idx="1715">
                  <c:v>27.962355534729401</c:v>
                </c:pt>
                <c:pt idx="1716">
                  <c:v>27.964058315951998</c:v>
                </c:pt>
                <c:pt idx="1717">
                  <c:v>27.965761043136499</c:v>
                </c:pt>
                <c:pt idx="1718">
                  <c:v>27.967463716243198</c:v>
                </c:pt>
                <c:pt idx="1719">
                  <c:v>27.969166335232401</c:v>
                </c:pt>
                <c:pt idx="1720">
                  <c:v>27.970868900064399</c:v>
                </c:pt>
                <c:pt idx="1721">
                  <c:v>27.972571410699501</c:v>
                </c:pt>
                <c:pt idx="1722">
                  <c:v>27.974273867098201</c:v>
                </c:pt>
                <c:pt idx="1723">
                  <c:v>27.975976269220801</c:v>
                </c:pt>
                <c:pt idx="1724">
                  <c:v>27.977678617027902</c:v>
                </c:pt>
                <c:pt idx="1725">
                  <c:v>27.979380910479801</c:v>
                </c:pt>
                <c:pt idx="1726">
                  <c:v>27.981083149537</c:v>
                </c:pt>
                <c:pt idx="1727">
                  <c:v>27.982785334160202</c:v>
                </c:pt>
                <c:pt idx="1728">
                  <c:v>27.984487464309701</c:v>
                </c:pt>
                <c:pt idx="1729">
                  <c:v>27.986189539946199</c:v>
                </c:pt>
                <c:pt idx="1730">
                  <c:v>27.987891561030299</c:v>
                </c:pt>
                <c:pt idx="1731">
                  <c:v>27.989593527522601</c:v>
                </c:pt>
                <c:pt idx="1732">
                  <c:v>27.991295439383801</c:v>
                </c:pt>
                <c:pt idx="1733">
                  <c:v>27.992997296574501</c:v>
                </c:pt>
                <c:pt idx="1734">
                  <c:v>27.994699099055399</c:v>
                </c:pt>
                <c:pt idx="1735">
                  <c:v>27.996400846787299</c:v>
                </c:pt>
                <c:pt idx="1736">
                  <c:v>27.998102539730901</c:v>
                </c:pt>
                <c:pt idx="1737">
                  <c:v>27.9998041778471</c:v>
                </c:pt>
                <c:pt idx="1738">
                  <c:v>28.001505761096599</c:v>
                </c:pt>
                <c:pt idx="1739">
                  <c:v>28.003207289440201</c:v>
                </c:pt>
                <c:pt idx="1740">
                  <c:v>28.004908762838902</c:v>
                </c:pt>
                <c:pt idx="1741">
                  <c:v>28.0066101812534</c:v>
                </c:pt>
                <c:pt idx="1742">
                  <c:v>28.008311544644801</c:v>
                </c:pt>
                <c:pt idx="1743">
                  <c:v>28.0100128529741</c:v>
                </c:pt>
                <c:pt idx="1744">
                  <c:v>28.011714106202</c:v>
                </c:pt>
                <c:pt idx="1745">
                  <c:v>28.013415304289701</c:v>
                </c:pt>
                <c:pt idx="1746">
                  <c:v>28.015116447198199</c:v>
                </c:pt>
                <c:pt idx="1747">
                  <c:v>28.016817534888499</c:v>
                </c:pt>
                <c:pt idx="1748">
                  <c:v>28.018518567321799</c:v>
                </c:pt>
                <c:pt idx="1749">
                  <c:v>28.020219544459</c:v>
                </c:pt>
                <c:pt idx="1750">
                  <c:v>28.021920466261399</c:v>
                </c:pt>
                <c:pt idx="1751">
                  <c:v>28.023621332690102</c:v>
                </c:pt>
                <c:pt idx="1752">
                  <c:v>28.025322143706301</c:v>
                </c:pt>
                <c:pt idx="1753">
                  <c:v>28.027022899271198</c:v>
                </c:pt>
                <c:pt idx="1754">
                  <c:v>28.028723599346002</c:v>
                </c:pt>
                <c:pt idx="1755">
                  <c:v>28.030424243892099</c:v>
                </c:pt>
                <c:pt idx="1756">
                  <c:v>28.0321248328707</c:v>
                </c:pt>
                <c:pt idx="1757">
                  <c:v>28.0338253662431</c:v>
                </c:pt>
                <c:pt idx="1758">
                  <c:v>28.0355258439706</c:v>
                </c:pt>
                <c:pt idx="1759">
                  <c:v>28.037226266014699</c:v>
                </c:pt>
                <c:pt idx="1760">
                  <c:v>28.0389266323368</c:v>
                </c:pt>
                <c:pt idx="1761">
                  <c:v>28.0406269428982</c:v>
                </c:pt>
                <c:pt idx="1762">
                  <c:v>28.042327197660502</c:v>
                </c:pt>
                <c:pt idx="1763">
                  <c:v>28.044027396585001</c:v>
                </c:pt>
                <c:pt idx="1764">
                  <c:v>28.0457275396334</c:v>
                </c:pt>
                <c:pt idx="1765">
                  <c:v>28.047427626767099</c:v>
                </c:pt>
                <c:pt idx="1766">
                  <c:v>28.0491276579478</c:v>
                </c:pt>
                <c:pt idx="1767">
                  <c:v>28.050827633136901</c:v>
                </c:pt>
                <c:pt idx="1768">
                  <c:v>28.052527552296102</c:v>
                </c:pt>
                <c:pt idx="1769">
                  <c:v>28.0542274153871</c:v>
                </c:pt>
                <c:pt idx="1770">
                  <c:v>28.055927222371601</c:v>
                </c:pt>
                <c:pt idx="1771">
                  <c:v>28.0576269732111</c:v>
                </c:pt>
                <c:pt idx="1772">
                  <c:v>28.059326667867499</c:v>
                </c:pt>
                <c:pt idx="1773">
                  <c:v>28.061026306302399</c:v>
                </c:pt>
                <c:pt idx="1774">
                  <c:v>28.062725888477701</c:v>
                </c:pt>
                <c:pt idx="1775">
                  <c:v>28.064425414355199</c:v>
                </c:pt>
                <c:pt idx="1776">
                  <c:v>28.066124883896698</c:v>
                </c:pt>
                <c:pt idx="1777">
                  <c:v>28.067824297064</c:v>
                </c:pt>
                <c:pt idx="1778">
                  <c:v>28.069523653819001</c:v>
                </c:pt>
                <c:pt idx="1779">
                  <c:v>28.071222954123701</c:v>
                </c:pt>
                <c:pt idx="1780">
                  <c:v>28.072922197939999</c:v>
                </c:pt>
                <c:pt idx="1781">
                  <c:v>28.074621385229701</c:v>
                </c:pt>
                <c:pt idx="1782">
                  <c:v>28.0763205159551</c:v>
                </c:pt>
                <c:pt idx="1783">
                  <c:v>28.078019590077901</c:v>
                </c:pt>
                <c:pt idx="1784">
                  <c:v>28.079718607560402</c:v>
                </c:pt>
                <c:pt idx="1785">
                  <c:v>28.0814175683645</c:v>
                </c:pt>
                <c:pt idx="1786">
                  <c:v>28.0831164724523</c:v>
                </c:pt>
                <c:pt idx="1787">
                  <c:v>28.084815319785999</c:v>
                </c:pt>
                <c:pt idx="1788">
                  <c:v>28.086514110327801</c:v>
                </c:pt>
                <c:pt idx="1789">
                  <c:v>28.088212844039699</c:v>
                </c:pt>
                <c:pt idx="1790">
                  <c:v>28.089911520884101</c:v>
                </c:pt>
                <c:pt idx="1791">
                  <c:v>28.0916101408231</c:v>
                </c:pt>
                <c:pt idx="1792">
                  <c:v>28.093308703818899</c:v>
                </c:pt>
                <c:pt idx="1793">
                  <c:v>28.095007209834002</c:v>
                </c:pt>
                <c:pt idx="1794">
                  <c:v>28.096705658830501</c:v>
                </c:pt>
                <c:pt idx="1795">
                  <c:v>28.098404050770899</c:v>
                </c:pt>
                <c:pt idx="1796">
                  <c:v>28.1001023856175</c:v>
                </c:pt>
                <c:pt idx="1797">
                  <c:v>28.1018006633326</c:v>
                </c:pt>
                <c:pt idx="1798">
                  <c:v>28.1034988838787</c:v>
                </c:pt>
                <c:pt idx="1799">
                  <c:v>28.105197047218301</c:v>
                </c:pt>
                <c:pt idx="1800">
                  <c:v>28.106895153313801</c:v>
                </c:pt>
                <c:pt idx="1801">
                  <c:v>28.1085932021277</c:v>
                </c:pt>
                <c:pt idx="1802">
                  <c:v>28.110291193622601</c:v>
                </c:pt>
                <c:pt idx="1803">
                  <c:v>28.1119891277609</c:v>
                </c:pt>
                <c:pt idx="1804">
                  <c:v>28.113687004505302</c:v>
                </c:pt>
                <c:pt idx="1805">
                  <c:v>28.115384823818399</c:v>
                </c:pt>
                <c:pt idx="1806">
                  <c:v>28.1170825856628</c:v>
                </c:pt>
                <c:pt idx="1807">
                  <c:v>28.118780290001101</c:v>
                </c:pt>
                <c:pt idx="1808">
                  <c:v>28.1204779367961</c:v>
                </c:pt>
                <c:pt idx="1809">
                  <c:v>28.122175526010398</c:v>
                </c:pt>
                <c:pt idx="1810">
                  <c:v>28.1238730576069</c:v>
                </c:pt>
                <c:pt idx="1811">
                  <c:v>28.125570531548199</c:v>
                </c:pt>
                <c:pt idx="1812">
                  <c:v>28.127267947797201</c:v>
                </c:pt>
                <c:pt idx="1813">
                  <c:v>28.128965306316601</c:v>
                </c:pt>
                <c:pt idx="1814">
                  <c:v>28.1306626070694</c:v>
                </c:pt>
                <c:pt idx="1815">
                  <c:v>28.1323598500184</c:v>
                </c:pt>
                <c:pt idx="1816">
                  <c:v>28.134057035126499</c:v>
                </c:pt>
                <c:pt idx="1817">
                  <c:v>28.135754162356601</c:v>
                </c:pt>
                <c:pt idx="1818">
                  <c:v>28.137451231671601</c:v>
                </c:pt>
                <c:pt idx="1819">
                  <c:v>28.1391482430347</c:v>
                </c:pt>
                <c:pt idx="1820">
                  <c:v>28.140845196408598</c:v>
                </c:pt>
                <c:pt idx="1821">
                  <c:v>28.142542091756599</c:v>
                </c:pt>
                <c:pt idx="1822">
                  <c:v>28.144238929041698</c:v>
                </c:pt>
                <c:pt idx="1823">
                  <c:v>28.145935708226801</c:v>
                </c:pt>
                <c:pt idx="1824">
                  <c:v>28.147632429275301</c:v>
                </c:pt>
                <c:pt idx="1825">
                  <c:v>28.149329092150101</c:v>
                </c:pt>
                <c:pt idx="1826">
                  <c:v>28.1510256968145</c:v>
                </c:pt>
                <c:pt idx="1827">
                  <c:v>28.1527222432317</c:v>
                </c:pt>
                <c:pt idx="1828">
                  <c:v>28.1544187313648</c:v>
                </c:pt>
                <c:pt idx="1829">
                  <c:v>28.156115161177102</c:v>
                </c:pt>
                <c:pt idx="1830">
                  <c:v>28.157811532632</c:v>
                </c:pt>
                <c:pt idx="1831">
                  <c:v>28.159507845692598</c:v>
                </c:pt>
                <c:pt idx="1832">
                  <c:v>28.161204100322401</c:v>
                </c:pt>
                <c:pt idx="1833">
                  <c:v>28.162900296484601</c:v>
                </c:pt>
                <c:pt idx="1834">
                  <c:v>28.164596434142702</c:v>
                </c:pt>
                <c:pt idx="1835">
                  <c:v>28.1662925132601</c:v>
                </c:pt>
                <c:pt idx="1836">
                  <c:v>28.167988533800202</c:v>
                </c:pt>
                <c:pt idx="1837">
                  <c:v>28.169684495726401</c:v>
                </c:pt>
                <c:pt idx="1838">
                  <c:v>28.171380399002299</c:v>
                </c:pt>
                <c:pt idx="1839">
                  <c:v>28.1730762435913</c:v>
                </c:pt>
                <c:pt idx="1840">
                  <c:v>28.174772029457099</c:v>
                </c:pt>
                <c:pt idx="1841">
                  <c:v>28.176467756563099</c:v>
                </c:pt>
                <c:pt idx="1842">
                  <c:v>28.178163424872999</c:v>
                </c:pt>
                <c:pt idx="1843">
                  <c:v>28.179859034350301</c:v>
                </c:pt>
                <c:pt idx="1844">
                  <c:v>28.1815545849588</c:v>
                </c:pt>
                <c:pt idx="1845">
                  <c:v>28.183250076662201</c:v>
                </c:pt>
                <c:pt idx="1846">
                  <c:v>28.184945509424001</c:v>
                </c:pt>
                <c:pt idx="1847">
                  <c:v>28.186640883208</c:v>
                </c:pt>
                <c:pt idx="1848">
                  <c:v>28.188336197978099</c:v>
                </c:pt>
                <c:pt idx="1849">
                  <c:v>28.190031453697902</c:v>
                </c:pt>
                <c:pt idx="1850">
                  <c:v>28.191726650331301</c:v>
                </c:pt>
                <c:pt idx="1851">
                  <c:v>28.193421787842102</c:v>
                </c:pt>
                <c:pt idx="1852">
                  <c:v>28.195116866194201</c:v>
                </c:pt>
                <c:pt idx="1853">
                  <c:v>28.196811885351401</c:v>
                </c:pt>
                <c:pt idx="1854">
                  <c:v>28.198506845277699</c:v>
                </c:pt>
                <c:pt idx="1855">
                  <c:v>28.200201745937001</c:v>
                </c:pt>
                <c:pt idx="1856">
                  <c:v>28.201896587293302</c:v>
                </c:pt>
                <c:pt idx="1857">
                  <c:v>28.203591369310601</c:v>
                </c:pt>
                <c:pt idx="1858">
                  <c:v>28.2052860919529</c:v>
                </c:pt>
                <c:pt idx="1859">
                  <c:v>28.206980755184201</c:v>
                </c:pt>
                <c:pt idx="1860">
                  <c:v>28.208675358968701</c:v>
                </c:pt>
                <c:pt idx="1861">
                  <c:v>28.210369903270301</c:v>
                </c:pt>
                <c:pt idx="1862">
                  <c:v>28.212064388053399</c:v>
                </c:pt>
                <c:pt idx="1863">
                  <c:v>28.213758813281899</c:v>
                </c:pt>
                <c:pt idx="1864">
                  <c:v>28.2154531789201</c:v>
                </c:pt>
                <c:pt idx="1865">
                  <c:v>28.217147484932099</c:v>
                </c:pt>
                <c:pt idx="1866">
                  <c:v>28.2188417312823</c:v>
                </c:pt>
                <c:pt idx="1867">
                  <c:v>28.2205359179349</c:v>
                </c:pt>
                <c:pt idx="1868">
                  <c:v>28.222230044854101</c:v>
                </c:pt>
                <c:pt idx="1869">
                  <c:v>28.223924112004401</c:v>
                </c:pt>
                <c:pt idx="1870">
                  <c:v>28.2256181193499</c:v>
                </c:pt>
                <c:pt idx="1871">
                  <c:v>28.227312066855099</c:v>
                </c:pt>
                <c:pt idx="1872">
                  <c:v>28.2290059544844</c:v>
                </c:pt>
                <c:pt idx="1873">
                  <c:v>28.230699782202201</c:v>
                </c:pt>
                <c:pt idx="1874">
                  <c:v>28.232393549973001</c:v>
                </c:pt>
                <c:pt idx="1875">
                  <c:v>28.2340872577612</c:v>
                </c:pt>
                <c:pt idx="1876">
                  <c:v>28.2357809055312</c:v>
                </c:pt>
                <c:pt idx="1877">
                  <c:v>28.237474493247799</c:v>
                </c:pt>
                <c:pt idx="1878">
                  <c:v>28.239168020875301</c:v>
                </c:pt>
                <c:pt idx="1879">
                  <c:v>28.2408614883784</c:v>
                </c:pt>
                <c:pt idx="1880">
                  <c:v>28.2425548957217</c:v>
                </c:pt>
                <c:pt idx="1881">
                  <c:v>28.244248242869698</c:v>
                </c:pt>
                <c:pt idx="1882">
                  <c:v>28.245941529787299</c:v>
                </c:pt>
                <c:pt idx="1883">
                  <c:v>28.247634756438998</c:v>
                </c:pt>
                <c:pt idx="1884">
                  <c:v>28.2493279227896</c:v>
                </c:pt>
                <c:pt idx="1885">
                  <c:v>28.251021028803699</c:v>
                </c:pt>
                <c:pt idx="1886">
                  <c:v>28.252714074446299</c:v>
                </c:pt>
                <c:pt idx="1887">
                  <c:v>28.254407059681999</c:v>
                </c:pt>
                <c:pt idx="1888">
                  <c:v>28.2560999844757</c:v>
                </c:pt>
                <c:pt idx="1889">
                  <c:v>28.257792848792199</c:v>
                </c:pt>
                <c:pt idx="1890">
                  <c:v>28.2594856525964</c:v>
                </c:pt>
                <c:pt idx="1891">
                  <c:v>28.261178395853101</c:v>
                </c:pt>
                <c:pt idx="1892">
                  <c:v>28.2628710785274</c:v>
                </c:pt>
                <c:pt idx="1893">
                  <c:v>28.264563700584201</c:v>
                </c:pt>
                <c:pt idx="1894">
                  <c:v>28.266256261988399</c:v>
                </c:pt>
                <c:pt idx="1895">
                  <c:v>28.267948762705</c:v>
                </c:pt>
                <c:pt idx="1896">
                  <c:v>28.269641202699098</c:v>
                </c:pt>
                <c:pt idx="1897">
                  <c:v>28.2713335819357</c:v>
                </c:pt>
                <c:pt idx="1898">
                  <c:v>28.273025900379899</c:v>
                </c:pt>
                <c:pt idx="1899">
                  <c:v>28.274718157996901</c:v>
                </c:pt>
                <c:pt idx="1900">
                  <c:v>28.2764103547517</c:v>
                </c:pt>
                <c:pt idx="1901">
                  <c:v>28.278102490609498</c:v>
                </c:pt>
                <c:pt idx="1902">
                  <c:v>28.2797945655355</c:v>
                </c:pt>
                <c:pt idx="1903">
                  <c:v>28.281486579494999</c:v>
                </c:pt>
                <c:pt idx="1904">
                  <c:v>28.283178532453</c:v>
                </c:pt>
                <c:pt idx="1905">
                  <c:v>28.2848704243751</c:v>
                </c:pt>
                <c:pt idx="1906">
                  <c:v>28.286562255226301</c:v>
                </c:pt>
                <c:pt idx="1907">
                  <c:v>28.288254024972002</c:v>
                </c:pt>
                <c:pt idx="1908">
                  <c:v>28.289945733577699</c:v>
                </c:pt>
                <c:pt idx="1909">
                  <c:v>28.291637381008599</c:v>
                </c:pt>
                <c:pt idx="1910">
                  <c:v>28.293328967230099</c:v>
                </c:pt>
                <c:pt idx="1911">
                  <c:v>28.295020492207801</c:v>
                </c:pt>
                <c:pt idx="1912">
                  <c:v>28.296711955907</c:v>
                </c:pt>
                <c:pt idx="1913">
                  <c:v>28.2984033582931</c:v>
                </c:pt>
                <c:pt idx="1914">
                  <c:v>28.300094699331801</c:v>
                </c:pt>
                <c:pt idx="1915">
                  <c:v>28.301785978988601</c:v>
                </c:pt>
                <c:pt idx="1916">
                  <c:v>28.303477197228901</c:v>
                </c:pt>
                <c:pt idx="1917">
                  <c:v>28.305168354018502</c:v>
                </c:pt>
                <c:pt idx="1918">
                  <c:v>28.306859449322801</c:v>
                </c:pt>
                <c:pt idx="1919">
                  <c:v>28.308550483107599</c:v>
                </c:pt>
                <c:pt idx="1920">
                  <c:v>28.310241455338499</c:v>
                </c:pt>
                <c:pt idx="1921">
                  <c:v>28.3119323659811</c:v>
                </c:pt>
                <c:pt idx="1922">
                  <c:v>28.3136232150013</c:v>
                </c:pt>
                <c:pt idx="1923">
                  <c:v>28.315314002364701</c:v>
                </c:pt>
                <c:pt idx="1924">
                  <c:v>28.317004728037102</c:v>
                </c:pt>
                <c:pt idx="1925">
                  <c:v>28.318695391984299</c:v>
                </c:pt>
                <c:pt idx="1926">
                  <c:v>28.320385994172099</c:v>
                </c:pt>
                <c:pt idx="1927">
                  <c:v>28.322076534566399</c:v>
                </c:pt>
                <c:pt idx="1928">
                  <c:v>28.3237670131331</c:v>
                </c:pt>
                <c:pt idx="1929">
                  <c:v>28.325457429838</c:v>
                </c:pt>
                <c:pt idx="1930">
                  <c:v>28.327147784647099</c:v>
                </c:pt>
                <c:pt idx="1931">
                  <c:v>28.328838077526299</c:v>
                </c:pt>
                <c:pt idx="1932">
                  <c:v>28.330528308441501</c:v>
                </c:pt>
                <c:pt idx="1933">
                  <c:v>28.3322184773589</c:v>
                </c:pt>
                <c:pt idx="1934">
                  <c:v>28.333908584244501</c:v>
                </c:pt>
                <c:pt idx="1935">
                  <c:v>28.335598629064201</c:v>
                </c:pt>
                <c:pt idx="1936">
                  <c:v>28.337288611784199</c:v>
                </c:pt>
                <c:pt idx="1937">
                  <c:v>28.3389785323706</c:v>
                </c:pt>
                <c:pt idx="1938">
                  <c:v>28.340668390789499</c:v>
                </c:pt>
                <c:pt idx="1939">
                  <c:v>28.3423581870071</c:v>
                </c:pt>
                <c:pt idx="1940">
                  <c:v>28.344047920989599</c:v>
                </c:pt>
                <c:pt idx="1941">
                  <c:v>28.345737592703099</c:v>
                </c:pt>
                <c:pt idx="1942">
                  <c:v>28.347427202114002</c:v>
                </c:pt>
                <c:pt idx="1943">
                  <c:v>28.349116749188401</c:v>
                </c:pt>
                <c:pt idx="1944">
                  <c:v>28.350806233892801</c:v>
                </c:pt>
                <c:pt idx="1945">
                  <c:v>28.352495656193302</c:v>
                </c:pt>
                <c:pt idx="1946">
                  <c:v>28.354185016056402</c:v>
                </c:pt>
                <c:pt idx="1947">
                  <c:v>28.3558743134484</c:v>
                </c:pt>
                <c:pt idx="1948">
                  <c:v>28.357563548335701</c:v>
                </c:pt>
                <c:pt idx="1949">
                  <c:v>28.3592527206848</c:v>
                </c:pt>
                <c:pt idx="1950">
                  <c:v>28.360941830462099</c:v>
                </c:pt>
                <c:pt idx="1951">
                  <c:v>28.362630877634</c:v>
                </c:pt>
                <c:pt idx="1952">
                  <c:v>28.364319862167001</c:v>
                </c:pt>
                <c:pt idx="1953">
                  <c:v>28.366008784027802</c:v>
                </c:pt>
                <c:pt idx="1954">
                  <c:v>28.367697643182801</c:v>
                </c:pt>
                <c:pt idx="1955">
                  <c:v>28.369386439598699</c:v>
                </c:pt>
                <c:pt idx="1956">
                  <c:v>28.371075173242001</c:v>
                </c:pt>
                <c:pt idx="1957">
                  <c:v>28.372763844079302</c:v>
                </c:pt>
                <c:pt idx="1958">
                  <c:v>28.374452452077399</c:v>
                </c:pt>
                <c:pt idx="1959">
                  <c:v>28.376140997202899</c:v>
                </c:pt>
                <c:pt idx="1960">
                  <c:v>28.377829479422498</c:v>
                </c:pt>
                <c:pt idx="1961">
                  <c:v>28.379517898703</c:v>
                </c:pt>
                <c:pt idx="1962">
                  <c:v>28.381206255011101</c:v>
                </c:pt>
                <c:pt idx="1963">
                  <c:v>28.382894548313601</c:v>
                </c:pt>
                <c:pt idx="1964">
                  <c:v>28.3845827785773</c:v>
                </c:pt>
                <c:pt idx="1965">
                  <c:v>28.386270945768999</c:v>
                </c:pt>
                <c:pt idx="1966">
                  <c:v>28.387959049855802</c:v>
                </c:pt>
                <c:pt idx="1967">
                  <c:v>28.389647090804299</c:v>
                </c:pt>
                <c:pt idx="1968">
                  <c:v>28.391335068581601</c:v>
                </c:pt>
                <c:pt idx="1969">
                  <c:v>28.393022983154498</c:v>
                </c:pt>
                <c:pt idx="1970">
                  <c:v>28.394710834490098</c:v>
                </c:pt>
                <c:pt idx="1971">
                  <c:v>28.396398622555399</c:v>
                </c:pt>
                <c:pt idx="1972">
                  <c:v>28.3980863473173</c:v>
                </c:pt>
                <c:pt idx="1973">
                  <c:v>28.399774008743002</c:v>
                </c:pt>
                <c:pt idx="1974">
                  <c:v>28.401461606799501</c:v>
                </c:pt>
                <c:pt idx="1975">
                  <c:v>28.403149141453799</c:v>
                </c:pt>
                <c:pt idx="1976">
                  <c:v>28.404836612673201</c:v>
                </c:pt>
                <c:pt idx="1977">
                  <c:v>28.406524020424801</c:v>
                </c:pt>
                <c:pt idx="1978">
                  <c:v>28.4082113646758</c:v>
                </c:pt>
                <c:pt idx="1979">
                  <c:v>28.409898645393199</c:v>
                </c:pt>
                <c:pt idx="1980">
                  <c:v>28.411585862544499</c:v>
                </c:pt>
                <c:pt idx="1981">
                  <c:v>28.413273016096898</c:v>
                </c:pt>
                <c:pt idx="1982">
                  <c:v>28.414960106017499</c:v>
                </c:pt>
                <c:pt idx="1983">
                  <c:v>28.416647132273798</c:v>
                </c:pt>
                <c:pt idx="1984">
                  <c:v>28.418334094833099</c:v>
                </c:pt>
                <c:pt idx="1985">
                  <c:v>28.4200209936627</c:v>
                </c:pt>
                <c:pt idx="1986">
                  <c:v>28.421707828730099</c:v>
                </c:pt>
                <c:pt idx="1987">
                  <c:v>28.423394600002499</c:v>
                </c:pt>
                <c:pt idx="1988">
                  <c:v>28.425081307447599</c:v>
                </c:pt>
                <c:pt idx="1989">
                  <c:v>28.426767951032598</c:v>
                </c:pt>
                <c:pt idx="1990">
                  <c:v>28.428454530725201</c:v>
                </c:pt>
                <c:pt idx="1991">
                  <c:v>28.4301410464928</c:v>
                </c:pt>
                <c:pt idx="1992">
                  <c:v>28.431827498303001</c:v>
                </c:pt>
                <c:pt idx="1993">
                  <c:v>28.433513886123301</c:v>
                </c:pt>
                <c:pt idx="1994">
                  <c:v>28.435200209921302</c:v>
                </c:pt>
                <c:pt idx="1995">
                  <c:v>28.436886469664799</c:v>
                </c:pt>
                <c:pt idx="1996">
                  <c:v>28.4385726653212</c:v>
                </c:pt>
                <c:pt idx="1997">
                  <c:v>28.440258796858199</c:v>
                </c:pt>
                <c:pt idx="1998">
                  <c:v>28.441944864243698</c:v>
                </c:pt>
                <c:pt idx="1999">
                  <c:v>28.443630867445201</c:v>
                </c:pt>
                <c:pt idx="2000">
                  <c:v>28.445316806430501</c:v>
                </c:pt>
                <c:pt idx="2001">
                  <c:v>28.447002681167401</c:v>
                </c:pt>
                <c:pt idx="2002">
                  <c:v>28.448688491623798</c:v>
                </c:pt>
                <c:pt idx="2003">
                  <c:v>28.450374237767299</c:v>
                </c:pt>
                <c:pt idx="2004">
                  <c:v>28.452059919565901</c:v>
                </c:pt>
                <c:pt idx="2005">
                  <c:v>28.453745536987501</c:v>
                </c:pt>
                <c:pt idx="2006">
                  <c:v>28.455431090000001</c:v>
                </c:pt>
                <c:pt idx="2007">
                  <c:v>28.457116578571199</c:v>
                </c:pt>
                <c:pt idx="2008">
                  <c:v>28.458802002669099</c:v>
                </c:pt>
                <c:pt idx="2009">
                  <c:v>28.460487362261699</c:v>
                </c:pt>
                <c:pt idx="2010">
                  <c:v>28.462172657317101</c:v>
                </c:pt>
                <c:pt idx="2011">
                  <c:v>28.463857887803201</c:v>
                </c:pt>
                <c:pt idx="2012">
                  <c:v>28.465543053688101</c:v>
                </c:pt>
                <c:pt idx="2013">
                  <c:v>28.4672281549399</c:v>
                </c:pt>
                <c:pt idx="2014">
                  <c:v>28.4689131915266</c:v>
                </c:pt>
                <c:pt idx="2015">
                  <c:v>28.470598163416501</c:v>
                </c:pt>
                <c:pt idx="2016">
                  <c:v>28.472283070577699</c:v>
                </c:pt>
                <c:pt idx="2017">
                  <c:v>28.473967912978299</c:v>
                </c:pt>
                <c:pt idx="2018">
                  <c:v>28.4756526905866</c:v>
                </c:pt>
                <c:pt idx="2019">
                  <c:v>28.477337403370701</c:v>
                </c:pt>
                <c:pt idx="2020">
                  <c:v>28.479022051299101</c:v>
                </c:pt>
                <c:pt idx="2021">
                  <c:v>28.480706634339899</c:v>
                </c:pt>
                <c:pt idx="2022">
                  <c:v>28.482391152461499</c:v>
                </c:pt>
                <c:pt idx="2023">
                  <c:v>28.4840756056321</c:v>
                </c:pt>
                <c:pt idx="2024">
                  <c:v>28.485759993820199</c:v>
                </c:pt>
                <c:pt idx="2025">
                  <c:v>28.4874443169942</c:v>
                </c:pt>
                <c:pt idx="2026">
                  <c:v>28.4891285751224</c:v>
                </c:pt>
                <c:pt idx="2027">
                  <c:v>28.490812768173299</c:v>
                </c:pt>
                <c:pt idx="2028">
                  <c:v>28.492496896115401</c:v>
                </c:pt>
                <c:pt idx="2029">
                  <c:v>28.494180958917202</c:v>
                </c:pt>
                <c:pt idx="2030">
                  <c:v>28.495864956547099</c:v>
                </c:pt>
                <c:pt idx="2031">
                  <c:v>28.4975488889737</c:v>
                </c:pt>
                <c:pt idx="2032">
                  <c:v>28.4992327561657</c:v>
                </c:pt>
                <c:pt idx="2033">
                  <c:v>28.5009165580915</c:v>
                </c:pt>
                <c:pt idx="2034">
                  <c:v>28.502600294719699</c:v>
                </c:pt>
                <c:pt idx="2035">
                  <c:v>28.504283966019202</c:v>
                </c:pt>
                <c:pt idx="2036">
                  <c:v>28.505967571958401</c:v>
                </c:pt>
                <c:pt idx="2037">
                  <c:v>28.5076511125061</c:v>
                </c:pt>
                <c:pt idx="2038">
                  <c:v>28.509334587630999</c:v>
                </c:pt>
                <c:pt idx="2039">
                  <c:v>28.511017997301899</c:v>
                </c:pt>
                <c:pt idx="2040">
                  <c:v>28.512701341487499</c:v>
                </c:pt>
                <c:pt idx="2041">
                  <c:v>28.514384620156701</c:v>
                </c:pt>
                <c:pt idx="2042">
                  <c:v>28.5160678332782</c:v>
                </c:pt>
                <c:pt idx="2043">
                  <c:v>28.5177509808209</c:v>
                </c:pt>
                <c:pt idx="2044">
                  <c:v>28.5194340627536</c:v>
                </c:pt>
                <c:pt idx="2045">
                  <c:v>28.5211170790453</c:v>
                </c:pt>
                <c:pt idx="2046">
                  <c:v>28.5228000296649</c:v>
                </c:pt>
                <c:pt idx="2047">
                  <c:v>28.524482914581402</c:v>
                </c:pt>
                <c:pt idx="2048">
                  <c:v>28.526165733763602</c:v>
                </c:pt>
                <c:pt idx="2049">
                  <c:v>28.527848487180702</c:v>
                </c:pt>
                <c:pt idx="2050">
                  <c:v>28.529531174801601</c:v>
                </c:pt>
                <c:pt idx="2051">
                  <c:v>28.531213796595299</c:v>
                </c:pt>
                <c:pt idx="2052">
                  <c:v>28.5328963525311</c:v>
                </c:pt>
                <c:pt idx="2053">
                  <c:v>28.534578842577801</c:v>
                </c:pt>
                <c:pt idx="2054">
                  <c:v>28.536261266704798</c:v>
                </c:pt>
                <c:pt idx="2055">
                  <c:v>28.537943624881098</c:v>
                </c:pt>
                <c:pt idx="2056">
                  <c:v>28.539625917075899</c:v>
                </c:pt>
                <c:pt idx="2057">
                  <c:v>28.541308143258401</c:v>
                </c:pt>
                <c:pt idx="2058">
                  <c:v>28.542990303397801</c:v>
                </c:pt>
                <c:pt idx="2059">
                  <c:v>28.544672397463401</c:v>
                </c:pt>
                <c:pt idx="2060">
                  <c:v>28.5463544254245</c:v>
                </c:pt>
                <c:pt idx="2061">
                  <c:v>28.548036387250299</c:v>
                </c:pt>
                <c:pt idx="2062">
                  <c:v>28.549718282910199</c:v>
                </c:pt>
                <c:pt idx="2063">
                  <c:v>28.551400112373599</c:v>
                </c:pt>
                <c:pt idx="2064">
                  <c:v>28.553081875609799</c:v>
                </c:pt>
                <c:pt idx="2065">
                  <c:v>28.5547635725882</c:v>
                </c:pt>
                <c:pt idx="2066">
                  <c:v>28.556445203278301</c:v>
                </c:pt>
                <c:pt idx="2067">
                  <c:v>28.558126767649402</c:v>
                </c:pt>
                <c:pt idx="2068">
                  <c:v>28.559808265671201</c:v>
                </c:pt>
                <c:pt idx="2069">
                  <c:v>28.561489697313</c:v>
                </c:pt>
                <c:pt idx="2070">
                  <c:v>28.563171062544502</c:v>
                </c:pt>
                <c:pt idx="2071">
                  <c:v>28.564852361335099</c:v>
                </c:pt>
                <c:pt idx="2072">
                  <c:v>28.566533593654398</c:v>
                </c:pt>
                <c:pt idx="2073">
                  <c:v>28.568214759472099</c:v>
                </c:pt>
                <c:pt idx="2074">
                  <c:v>28.5698958587578</c:v>
                </c:pt>
                <c:pt idx="2075">
                  <c:v>28.571576891481101</c:v>
                </c:pt>
                <c:pt idx="2076">
                  <c:v>28.5732578576118</c:v>
                </c:pt>
                <c:pt idx="2077">
                  <c:v>28.574938757119401</c:v>
                </c:pt>
                <c:pt idx="2078">
                  <c:v>28.576619589973799</c:v>
                </c:pt>
                <c:pt idx="2079">
                  <c:v>28.578300356144702</c:v>
                </c:pt>
                <c:pt idx="2080">
                  <c:v>28.579981055601898</c:v>
                </c:pt>
                <c:pt idx="2081">
                  <c:v>28.581661688315201</c:v>
                </c:pt>
                <c:pt idx="2082">
                  <c:v>28.583342254254301</c:v>
                </c:pt>
                <c:pt idx="2083">
                  <c:v>28.5850227533893</c:v>
                </c:pt>
                <c:pt idx="2084">
                  <c:v>28.5867031856898</c:v>
                </c:pt>
                <c:pt idx="2085">
                  <c:v>28.588383551126</c:v>
                </c:pt>
                <c:pt idx="2086">
                  <c:v>28.590063849667601</c:v>
                </c:pt>
                <c:pt idx="2087">
                  <c:v>28.591744081284599</c:v>
                </c:pt>
                <c:pt idx="2088">
                  <c:v>28.593424245947102</c:v>
                </c:pt>
                <c:pt idx="2089">
                  <c:v>28.595104343625</c:v>
                </c:pt>
                <c:pt idx="2090">
                  <c:v>28.596784374288301</c:v>
                </c:pt>
                <c:pt idx="2091">
                  <c:v>28.5984643379071</c:v>
                </c:pt>
                <c:pt idx="2092">
                  <c:v>28.600144234451498</c:v>
                </c:pt>
                <c:pt idx="2093">
                  <c:v>28.601824063891598</c:v>
                </c:pt>
                <c:pt idx="2094">
                  <c:v>28.6035038261975</c:v>
                </c:pt>
                <c:pt idx="2095">
                  <c:v>28.605183521339399</c:v>
                </c:pt>
                <c:pt idx="2096">
                  <c:v>28.606863149287399</c:v>
                </c:pt>
                <c:pt idx="2097">
                  <c:v>28.6085427100118</c:v>
                </c:pt>
                <c:pt idx="2098">
                  <c:v>28.610222203482799</c:v>
                </c:pt>
                <c:pt idx="2099">
                  <c:v>28.611901629670498</c:v>
                </c:pt>
                <c:pt idx="2100">
                  <c:v>28.613580988545401</c:v>
                </c:pt>
                <c:pt idx="2101">
                  <c:v>28.615260280077699</c:v>
                </c:pt>
                <c:pt idx="2102">
                  <c:v>28.616939504237799</c:v>
                </c:pt>
                <c:pt idx="2103">
                  <c:v>28.618618660995899</c:v>
                </c:pt>
                <c:pt idx="2104">
                  <c:v>28.6202977503225</c:v>
                </c:pt>
                <c:pt idx="2105">
                  <c:v>28.621976772187899</c:v>
                </c:pt>
                <c:pt idx="2106">
                  <c:v>28.623655726562699</c:v>
                </c:pt>
                <c:pt idx="2107">
                  <c:v>28.625334613417198</c:v>
                </c:pt>
                <c:pt idx="2108">
                  <c:v>28.627013432721998</c:v>
                </c:pt>
                <c:pt idx="2109">
                  <c:v>28.628692184447399</c:v>
                </c:pt>
                <c:pt idx="2110">
                  <c:v>28.630370868564199</c:v>
                </c:pt>
                <c:pt idx="2111">
                  <c:v>28.6320494850427</c:v>
                </c:pt>
                <c:pt idx="2112">
                  <c:v>28.6337280338536</c:v>
                </c:pt>
                <c:pt idx="2113">
                  <c:v>28.635406514967499</c:v>
                </c:pt>
                <c:pt idx="2114">
                  <c:v>28.637084928354898</c:v>
                </c:pt>
                <c:pt idx="2115">
                  <c:v>28.638763273986701</c:v>
                </c:pt>
                <c:pt idx="2116">
                  <c:v>28.640441551833401</c:v>
                </c:pt>
                <c:pt idx="2117">
                  <c:v>28.642119761865601</c:v>
                </c:pt>
                <c:pt idx="2118">
                  <c:v>28.643797904054299</c:v>
                </c:pt>
                <c:pt idx="2119">
                  <c:v>28.645475978370001</c:v>
                </c:pt>
                <c:pt idx="2120">
                  <c:v>28.6471539847836</c:v>
                </c:pt>
                <c:pt idx="2121">
                  <c:v>28.648831923265899</c:v>
                </c:pt>
                <c:pt idx="2122">
                  <c:v>28.650509793787698</c:v>
                </c:pt>
                <c:pt idx="2123">
                  <c:v>28.652187596319799</c:v>
                </c:pt>
                <c:pt idx="2124">
                  <c:v>28.653865330833099</c:v>
                </c:pt>
                <c:pt idx="2125">
                  <c:v>28.6555429972985</c:v>
                </c:pt>
                <c:pt idx="2126">
                  <c:v>28.657220595686901</c:v>
                </c:pt>
                <c:pt idx="2127">
                  <c:v>28.658898125969401</c:v>
                </c:pt>
                <c:pt idx="2128">
                  <c:v>28.6605755881167</c:v>
                </c:pt>
                <c:pt idx="2129">
                  <c:v>28.6622529821</c:v>
                </c:pt>
                <c:pt idx="2130">
                  <c:v>28.663930307890201</c:v>
                </c:pt>
                <c:pt idx="2131">
                  <c:v>28.665607565458401</c:v>
                </c:pt>
                <c:pt idx="2132">
                  <c:v>28.6672847547757</c:v>
                </c:pt>
                <c:pt idx="2133">
                  <c:v>28.6689618758131</c:v>
                </c:pt>
                <c:pt idx="2134">
                  <c:v>28.670638928541798</c:v>
                </c:pt>
                <c:pt idx="2135">
                  <c:v>28.672315912932898</c:v>
                </c:pt>
                <c:pt idx="2136">
                  <c:v>28.673992828957601</c:v>
                </c:pt>
                <c:pt idx="2137">
                  <c:v>28.675669676587098</c:v>
                </c:pt>
                <c:pt idx="2138">
                  <c:v>28.677346455792499</c:v>
                </c:pt>
                <c:pt idx="2139">
                  <c:v>28.6790231665452</c:v>
                </c:pt>
                <c:pt idx="2140">
                  <c:v>28.6806998088163</c:v>
                </c:pt>
                <c:pt idx="2141">
                  <c:v>28.6823763825772</c:v>
                </c:pt>
                <c:pt idx="2142">
                  <c:v>28.684052887799201</c:v>
                </c:pt>
                <c:pt idx="2143">
                  <c:v>28.6857293244536</c:v>
                </c:pt>
                <c:pt idx="2144">
                  <c:v>28.687405692511799</c:v>
                </c:pt>
                <c:pt idx="2145">
                  <c:v>28.689081991945098</c:v>
                </c:pt>
                <c:pt idx="2146">
                  <c:v>28.690758222725101</c:v>
                </c:pt>
                <c:pt idx="2147">
                  <c:v>28.692434384822999</c:v>
                </c:pt>
                <c:pt idx="2148">
                  <c:v>28.694110478210401</c:v>
                </c:pt>
                <c:pt idx="2149">
                  <c:v>28.695786502858802</c:v>
                </c:pt>
                <c:pt idx="2150">
                  <c:v>28.697462458739601</c:v>
                </c:pt>
                <c:pt idx="2151">
                  <c:v>28.699138345824402</c:v>
                </c:pt>
                <c:pt idx="2152">
                  <c:v>28.700814164084701</c:v>
                </c:pt>
                <c:pt idx="2153">
                  <c:v>28.702489913492101</c:v>
                </c:pt>
                <c:pt idx="2154">
                  <c:v>28.704165594018299</c:v>
                </c:pt>
                <c:pt idx="2155">
                  <c:v>28.705841205634901</c:v>
                </c:pt>
                <c:pt idx="2156">
                  <c:v>28.707516748313399</c:v>
                </c:pt>
                <c:pt idx="2157">
                  <c:v>28.709192222025699</c:v>
                </c:pt>
                <c:pt idx="2158">
                  <c:v>28.710867626743301</c:v>
                </c:pt>
                <c:pt idx="2159">
                  <c:v>28.712542962438</c:v>
                </c:pt>
                <c:pt idx="2160">
                  <c:v>28.714218229081599</c:v>
                </c:pt>
                <c:pt idx="2161">
                  <c:v>28.715893426645799</c:v>
                </c:pt>
                <c:pt idx="2162">
                  <c:v>28.717568555102499</c:v>
                </c:pt>
                <c:pt idx="2163">
                  <c:v>28.719243614423402</c:v>
                </c:pt>
                <c:pt idx="2164">
                  <c:v>28.720918604580401</c:v>
                </c:pt>
                <c:pt idx="2165">
                  <c:v>28.722593525545399</c:v>
                </c:pt>
                <c:pt idx="2166">
                  <c:v>28.724268377290201</c:v>
                </c:pt>
                <c:pt idx="2167">
                  <c:v>28.725943159786901</c:v>
                </c:pt>
                <c:pt idx="2168">
                  <c:v>28.727617873007201</c:v>
                </c:pt>
                <c:pt idx="2169">
                  <c:v>28.729292516923302</c:v>
                </c:pt>
                <c:pt idx="2170">
                  <c:v>28.730967091507001</c:v>
                </c:pt>
                <c:pt idx="2171">
                  <c:v>28.732641596730499</c:v>
                </c:pt>
                <c:pt idx="2172">
                  <c:v>28.734316032565701</c:v>
                </c:pt>
                <c:pt idx="2173">
                  <c:v>28.735990398984601</c:v>
                </c:pt>
                <c:pt idx="2174">
                  <c:v>28.737664695959499</c:v>
                </c:pt>
                <c:pt idx="2175">
                  <c:v>28.739338923462402</c:v>
                </c:pt>
                <c:pt idx="2176">
                  <c:v>28.7410130814654</c:v>
                </c:pt>
                <c:pt idx="2177">
                  <c:v>28.742687169940702</c:v>
                </c:pt>
                <c:pt idx="2178">
                  <c:v>28.744361188860498</c:v>
                </c:pt>
                <c:pt idx="2179">
                  <c:v>28.746035138197001</c:v>
                </c:pt>
                <c:pt idx="2180">
                  <c:v>28.7477090179224</c:v>
                </c:pt>
                <c:pt idx="2181">
                  <c:v>28.749382828009001</c:v>
                </c:pt>
                <c:pt idx="2182">
                  <c:v>28.751056568429</c:v>
                </c:pt>
                <c:pt idx="2183">
                  <c:v>28.752730239154801</c:v>
                </c:pt>
                <c:pt idx="2184">
                  <c:v>28.754403840158702</c:v>
                </c:pt>
                <c:pt idx="2185">
                  <c:v>28.756077371412999</c:v>
                </c:pt>
                <c:pt idx="2186">
                  <c:v>28.7577508328901</c:v>
                </c:pt>
                <c:pt idx="2187">
                  <c:v>28.759424224562402</c:v>
                </c:pt>
                <c:pt idx="2188">
                  <c:v>28.7610975464024</c:v>
                </c:pt>
                <c:pt idx="2189">
                  <c:v>28.762770798382402</c:v>
                </c:pt>
                <c:pt idx="2190">
                  <c:v>28.764443980475001</c:v>
                </c:pt>
                <c:pt idx="2191">
                  <c:v>28.766117092652699</c:v>
                </c:pt>
                <c:pt idx="2192">
                  <c:v>28.7677901348879</c:v>
                </c:pt>
                <c:pt idx="2193">
                  <c:v>28.7694631071532</c:v>
                </c:pt>
                <c:pt idx="2194">
                  <c:v>28.771136009421198</c:v>
                </c:pt>
                <c:pt idx="2195">
                  <c:v>28.7728088416644</c:v>
                </c:pt>
                <c:pt idx="2196">
                  <c:v>28.774481603855499</c:v>
                </c:pt>
                <c:pt idx="2197">
                  <c:v>28.776154295967199</c:v>
                </c:pt>
                <c:pt idx="2198">
                  <c:v>28.777826917972</c:v>
                </c:pt>
                <c:pt idx="2199">
                  <c:v>28.779499469842701</c:v>
                </c:pt>
                <c:pt idx="2200">
                  <c:v>28.781171951551901</c:v>
                </c:pt>
                <c:pt idx="2201">
                  <c:v>28.782844363072499</c:v>
                </c:pt>
                <c:pt idx="2202">
                  <c:v>28.784516704377101</c:v>
                </c:pt>
                <c:pt idx="2203">
                  <c:v>28.786188975438499</c:v>
                </c:pt>
                <c:pt idx="2204">
                  <c:v>28.787861176229601</c:v>
                </c:pt>
                <c:pt idx="2205">
                  <c:v>28.7895333067232</c:v>
                </c:pt>
                <c:pt idx="2206">
                  <c:v>28.791205366892001</c:v>
                </c:pt>
                <c:pt idx="2207">
                  <c:v>28.792877356709099</c:v>
                </c:pt>
                <c:pt idx="2208">
                  <c:v>28.794549276147301</c:v>
                </c:pt>
                <c:pt idx="2209">
                  <c:v>28.7962211251795</c:v>
                </c:pt>
                <c:pt idx="2210">
                  <c:v>28.797892903778699</c:v>
                </c:pt>
                <c:pt idx="2211">
                  <c:v>28.799564611917798</c:v>
                </c:pt>
                <c:pt idx="2212">
                  <c:v>28.801236249569801</c:v>
                </c:pt>
                <c:pt idx="2213">
                  <c:v>28.802907816707702</c:v>
                </c:pt>
                <c:pt idx="2214">
                  <c:v>28.8045793133047</c:v>
                </c:pt>
                <c:pt idx="2215">
                  <c:v>28.806250739333699</c:v>
                </c:pt>
                <c:pt idx="2216">
                  <c:v>28.8079220947678</c:v>
                </c:pt>
                <c:pt idx="2217">
                  <c:v>28.8095933795802</c:v>
                </c:pt>
                <c:pt idx="2218">
                  <c:v>28.811264593743999</c:v>
                </c:pt>
                <c:pt idx="2219">
                  <c:v>28.812935737232301</c:v>
                </c:pt>
                <c:pt idx="2220">
                  <c:v>28.8146068100184</c:v>
                </c:pt>
                <c:pt idx="2221">
                  <c:v>28.816277812075299</c:v>
                </c:pt>
                <c:pt idx="2222">
                  <c:v>28.817948743376402</c:v>
                </c:pt>
                <c:pt idx="2223">
                  <c:v>28.819619603894999</c:v>
                </c:pt>
                <c:pt idx="2224">
                  <c:v>28.821290393604201</c:v>
                </c:pt>
                <c:pt idx="2225">
                  <c:v>28.822961112477401</c:v>
                </c:pt>
                <c:pt idx="2226">
                  <c:v>28.8246317604879</c:v>
                </c:pt>
                <c:pt idx="2227">
                  <c:v>28.8263023376091</c:v>
                </c:pt>
                <c:pt idx="2228">
                  <c:v>28.827972843814301</c:v>
                </c:pt>
                <c:pt idx="2229">
                  <c:v>28.829643279076901</c:v>
                </c:pt>
                <c:pt idx="2230">
                  <c:v>28.8313136433704</c:v>
                </c:pt>
                <c:pt idx="2231">
                  <c:v>28.8329839366681</c:v>
                </c:pt>
                <c:pt idx="2232">
                  <c:v>28.8346541589436</c:v>
                </c:pt>
                <c:pt idx="2233">
                  <c:v>28.836324310170198</c:v>
                </c:pt>
                <c:pt idx="2234">
                  <c:v>28.8379943903217</c:v>
                </c:pt>
                <c:pt idx="2235">
                  <c:v>28.839664399371401</c:v>
                </c:pt>
                <c:pt idx="2236">
                  <c:v>28.841334337292899</c:v>
                </c:pt>
                <c:pt idx="2237">
                  <c:v>28.843004204059799</c:v>
                </c:pt>
                <c:pt idx="2238">
                  <c:v>28.844673999645799</c:v>
                </c:pt>
                <c:pt idx="2239">
                  <c:v>28.846343724024401</c:v>
                </c:pt>
                <c:pt idx="2240">
                  <c:v>28.848013377169199</c:v>
                </c:pt>
                <c:pt idx="2241">
                  <c:v>28.8496829590541</c:v>
                </c:pt>
                <c:pt idx="2242">
                  <c:v>28.8513524696526</c:v>
                </c:pt>
                <c:pt idx="2243">
                  <c:v>28.853021908938398</c:v>
                </c:pt>
                <c:pt idx="2244">
                  <c:v>28.854691276885401</c:v>
                </c:pt>
                <c:pt idx="2245">
                  <c:v>28.856360573467299</c:v>
                </c:pt>
                <c:pt idx="2246">
                  <c:v>28.858029798657899</c:v>
                </c:pt>
                <c:pt idx="2247">
                  <c:v>28.8596989524309</c:v>
                </c:pt>
                <c:pt idx="2248">
                  <c:v>28.8613680347603</c:v>
                </c:pt>
                <c:pt idx="2249">
                  <c:v>28.863037045619901</c:v>
                </c:pt>
                <c:pt idx="2250">
                  <c:v>28.864705984983601</c:v>
                </c:pt>
                <c:pt idx="2251">
                  <c:v>28.866374852825199</c:v>
                </c:pt>
                <c:pt idx="2252">
                  <c:v>28.8680436491187</c:v>
                </c:pt>
                <c:pt idx="2253">
                  <c:v>28.869712373838102</c:v>
                </c:pt>
                <c:pt idx="2254">
                  <c:v>28.871381026957401</c:v>
                </c:pt>
                <c:pt idx="2255">
                  <c:v>28.873049608450401</c:v>
                </c:pt>
                <c:pt idx="2256">
                  <c:v>28.874718118291302</c:v>
                </c:pt>
                <c:pt idx="2257">
                  <c:v>28.8763865564542</c:v>
                </c:pt>
                <c:pt idx="2258">
                  <c:v>28.878054922912899</c:v>
                </c:pt>
                <c:pt idx="2259">
                  <c:v>28.8797232176418</c:v>
                </c:pt>
                <c:pt idx="2260">
                  <c:v>28.881391440614799</c:v>
                </c:pt>
                <c:pt idx="2261">
                  <c:v>28.883059591806099</c:v>
                </c:pt>
                <c:pt idx="2262">
                  <c:v>28.8847276711899</c:v>
                </c:pt>
                <c:pt idx="2263">
                  <c:v>28.886395678740399</c:v>
                </c:pt>
                <c:pt idx="2264">
                  <c:v>28.888063614431701</c:v>
                </c:pt>
                <c:pt idx="2265">
                  <c:v>28.889731478238101</c:v>
                </c:pt>
                <c:pt idx="2266">
                  <c:v>28.891399270133899</c:v>
                </c:pt>
                <c:pt idx="2267">
                  <c:v>28.8930669900932</c:v>
                </c:pt>
                <c:pt idx="2268">
                  <c:v>28.894734638090501</c:v>
                </c:pt>
                <c:pt idx="2269">
                  <c:v>28.8964022141</c:v>
                </c:pt>
                <c:pt idx="2270">
                  <c:v>28.898069718096099</c:v>
                </c:pt>
                <c:pt idx="2271">
                  <c:v>28.899737150053099</c:v>
                </c:pt>
                <c:pt idx="2272">
                  <c:v>28.9014045099455</c:v>
                </c:pt>
                <c:pt idx="2273">
                  <c:v>28.9030717977477</c:v>
                </c:pt>
                <c:pt idx="2274">
                  <c:v>28.904739013434</c:v>
                </c:pt>
                <c:pt idx="2275">
                  <c:v>28.906406156978999</c:v>
                </c:pt>
                <c:pt idx="2276">
                  <c:v>28.908073228357001</c:v>
                </c:pt>
                <c:pt idx="2277">
                  <c:v>28.909740227542802</c:v>
                </c:pt>
                <c:pt idx="2278">
                  <c:v>28.911407154510702</c:v>
                </c:pt>
                <c:pt idx="2279">
                  <c:v>28.913074009235299</c:v>
                </c:pt>
                <c:pt idx="2280">
                  <c:v>28.914740791691099</c:v>
                </c:pt>
                <c:pt idx="2281">
                  <c:v>28.916407501852898</c:v>
                </c:pt>
                <c:pt idx="2282">
                  <c:v>28.9180741396952</c:v>
                </c:pt>
                <c:pt idx="2283">
                  <c:v>28.919740705192599</c:v>
                </c:pt>
                <c:pt idx="2284">
                  <c:v>28.921407198319798</c:v>
                </c:pt>
                <c:pt idx="2285">
                  <c:v>28.9230736190515</c:v>
                </c:pt>
                <c:pt idx="2286">
                  <c:v>28.924739967362299</c:v>
                </c:pt>
                <c:pt idx="2287">
                  <c:v>28.926406243227198</c:v>
                </c:pt>
                <c:pt idx="2288">
                  <c:v>28.9280724466207</c:v>
                </c:pt>
                <c:pt idx="2289">
                  <c:v>28.9297385775177</c:v>
                </c:pt>
                <c:pt idx="2290">
                  <c:v>28.9314046358929</c:v>
                </c:pt>
                <c:pt idx="2291">
                  <c:v>28.933070621721299</c:v>
                </c:pt>
                <c:pt idx="2292">
                  <c:v>28.934736534977599</c:v>
                </c:pt>
                <c:pt idx="2293">
                  <c:v>28.9364023756367</c:v>
                </c:pt>
                <c:pt idx="2294">
                  <c:v>28.938068143673501</c:v>
                </c:pt>
                <c:pt idx="2295">
                  <c:v>28.9397338390629</c:v>
                </c:pt>
                <c:pt idx="2296">
                  <c:v>28.941399461779799</c:v>
                </c:pt>
                <c:pt idx="2297">
                  <c:v>28.943065011799298</c:v>
                </c:pt>
                <c:pt idx="2298">
                  <c:v>28.944730489096301</c:v>
                </c:pt>
                <c:pt idx="2299">
                  <c:v>28.9463958936457</c:v>
                </c:pt>
                <c:pt idx="2300">
                  <c:v>28.948061225422698</c:v>
                </c:pt>
                <c:pt idx="2301">
                  <c:v>28.949726484402301</c:v>
                </c:pt>
                <c:pt idx="2302">
                  <c:v>28.951391670559499</c:v>
                </c:pt>
                <c:pt idx="2303">
                  <c:v>28.9530567838694</c:v>
                </c:pt>
                <c:pt idx="2304">
                  <c:v>28.9547218243072</c:v>
                </c:pt>
                <c:pt idx="2305">
                  <c:v>28.956386791848001</c:v>
                </c:pt>
                <c:pt idx="2306">
                  <c:v>28.958051686467002</c:v>
                </c:pt>
                <c:pt idx="2307">
                  <c:v>28.959716508139302</c:v>
                </c:pt>
                <c:pt idx="2308">
                  <c:v>28.961381256840198</c:v>
                </c:pt>
                <c:pt idx="2309">
                  <c:v>28.963045932544901</c:v>
                </c:pt>
                <c:pt idx="2310">
                  <c:v>28.964710535228601</c:v>
                </c:pt>
                <c:pt idx="2311">
                  <c:v>28.9663750648666</c:v>
                </c:pt>
                <c:pt idx="2312">
                  <c:v>28.9680395214342</c:v>
                </c:pt>
                <c:pt idx="2313">
                  <c:v>28.969703904906801</c:v>
                </c:pt>
                <c:pt idx="2314">
                  <c:v>28.971368215259599</c:v>
                </c:pt>
                <c:pt idx="2315">
                  <c:v>28.9730324524681</c:v>
                </c:pt>
                <c:pt idx="2316">
                  <c:v>28.9746966165076</c:v>
                </c:pt>
                <c:pt idx="2317">
                  <c:v>28.976360707353599</c:v>
                </c:pt>
                <c:pt idx="2318">
                  <c:v>28.978024724981399</c:v>
                </c:pt>
                <c:pt idx="2319">
                  <c:v>28.979688669366499</c:v>
                </c:pt>
                <c:pt idx="2320">
                  <c:v>28.981352540484501</c:v>
                </c:pt>
                <c:pt idx="2321">
                  <c:v>28.983016338310701</c:v>
                </c:pt>
                <c:pt idx="2322">
                  <c:v>28.9846800628208</c:v>
                </c:pt>
                <c:pt idx="2323">
                  <c:v>28.986343713990198</c:v>
                </c:pt>
                <c:pt idx="2324">
                  <c:v>28.988007291794599</c:v>
                </c:pt>
                <c:pt idx="2325">
                  <c:v>28.989670796209499</c:v>
                </c:pt>
                <c:pt idx="2326">
                  <c:v>28.991334227210501</c:v>
                </c:pt>
                <c:pt idx="2327">
                  <c:v>28.992997584773299</c:v>
                </c:pt>
                <c:pt idx="2328">
                  <c:v>28.994660868873499</c:v>
                </c:pt>
                <c:pt idx="2329">
                  <c:v>28.996324079486801</c:v>
                </c:pt>
                <c:pt idx="2330">
                  <c:v>28.997987216588999</c:v>
                </c:pt>
                <c:pt idx="2331">
                  <c:v>28.999650280155599</c:v>
                </c:pt>
                <c:pt idx="2332">
                  <c:v>29.001313270162498</c:v>
                </c:pt>
                <c:pt idx="2333">
                  <c:v>29.0029761865854</c:v>
                </c:pt>
                <c:pt idx="2334">
                  <c:v>29.004639029400199</c:v>
                </c:pt>
                <c:pt idx="2335">
                  <c:v>29.006301798582498</c:v>
                </c:pt>
                <c:pt idx="2336">
                  <c:v>29.0079644941084</c:v>
                </c:pt>
                <c:pt idx="2337">
                  <c:v>29.009627115953599</c:v>
                </c:pt>
                <c:pt idx="2338">
                  <c:v>29.011289664093901</c:v>
                </c:pt>
                <c:pt idx="2339">
                  <c:v>29.012952138505401</c:v>
                </c:pt>
                <c:pt idx="2340">
                  <c:v>29.014614539163901</c:v>
                </c:pt>
                <c:pt idx="2341">
                  <c:v>29.016276866045299</c:v>
                </c:pt>
                <c:pt idx="2342">
                  <c:v>29.0179391191257</c:v>
                </c:pt>
                <c:pt idx="2343">
                  <c:v>29.019601298381001</c:v>
                </c:pt>
                <c:pt idx="2344">
                  <c:v>29.021263403787199</c:v>
                </c:pt>
                <c:pt idx="2345">
                  <c:v>29.0229254353203</c:v>
                </c:pt>
                <c:pt idx="2346">
                  <c:v>29.024587392956501</c:v>
                </c:pt>
                <c:pt idx="2347">
                  <c:v>29.026249276671798</c:v>
                </c:pt>
                <c:pt idx="2348">
                  <c:v>29.027911086442199</c:v>
                </c:pt>
                <c:pt idx="2349">
                  <c:v>29.029572822243999</c:v>
                </c:pt>
                <c:pt idx="2350">
                  <c:v>29.031234484053201</c:v>
                </c:pt>
                <c:pt idx="2351">
                  <c:v>29.0328960718461</c:v>
                </c:pt>
                <c:pt idx="2352">
                  <c:v>29.034557585598701</c:v>
                </c:pt>
                <c:pt idx="2353">
                  <c:v>29.036219025287298</c:v>
                </c:pt>
                <c:pt idx="2354">
                  <c:v>29.037880390888201</c:v>
                </c:pt>
                <c:pt idx="2355">
                  <c:v>29.0395416823775</c:v>
                </c:pt>
                <c:pt idx="2356">
                  <c:v>29.041202899731701</c:v>
                </c:pt>
                <c:pt idx="2357">
                  <c:v>29.042864042926801</c:v>
                </c:pt>
                <c:pt idx="2358">
                  <c:v>29.0445251119394</c:v>
                </c:pt>
                <c:pt idx="2359">
                  <c:v>29.046186106745701</c:v>
                </c:pt>
                <c:pt idx="2360">
                  <c:v>29.047847027322</c:v>
                </c:pt>
                <c:pt idx="2361">
                  <c:v>29.049507873644799</c:v>
                </c:pt>
                <c:pt idx="2362">
                  <c:v>29.051168645690499</c:v>
                </c:pt>
                <c:pt idx="2363">
                  <c:v>29.052829343435501</c:v>
                </c:pt>
                <c:pt idx="2364">
                  <c:v>29.054489966856199</c:v>
                </c:pt>
                <c:pt idx="2365">
                  <c:v>29.0561505159292</c:v>
                </c:pt>
                <c:pt idx="2366">
                  <c:v>29.057810990630799</c:v>
                </c:pt>
                <c:pt idx="2367">
                  <c:v>29.059471390937599</c:v>
                </c:pt>
                <c:pt idx="2368">
                  <c:v>29.061131716826299</c:v>
                </c:pt>
                <c:pt idx="2369">
                  <c:v>29.062791968273199</c:v>
                </c:pt>
                <c:pt idx="2370">
                  <c:v>29.064452145255</c:v>
                </c:pt>
                <c:pt idx="2371">
                  <c:v>29.0661122477483</c:v>
                </c:pt>
                <c:pt idx="2372">
                  <c:v>29.067772275729698</c:v>
                </c:pt>
                <c:pt idx="2373">
                  <c:v>29.069432229175899</c:v>
                </c:pt>
                <c:pt idx="2374">
                  <c:v>29.071092108063599</c:v>
                </c:pt>
                <c:pt idx="2375">
                  <c:v>29.072751912369299</c:v>
                </c:pt>
                <c:pt idx="2376">
                  <c:v>29.074411642069901</c:v>
                </c:pt>
                <c:pt idx="2377">
                  <c:v>29.076071297142001</c:v>
                </c:pt>
                <c:pt idx="2378">
                  <c:v>29.077730877562399</c:v>
                </c:pt>
                <c:pt idx="2379">
                  <c:v>29.079390383307899</c:v>
                </c:pt>
                <c:pt idx="2380">
                  <c:v>29.0810498143553</c:v>
                </c:pt>
                <c:pt idx="2381">
                  <c:v>29.082709170681401</c:v>
                </c:pt>
                <c:pt idx="2382">
                  <c:v>29.084368452263099</c:v>
                </c:pt>
                <c:pt idx="2383">
                  <c:v>29.0860276590771</c:v>
                </c:pt>
                <c:pt idx="2384">
                  <c:v>29.087686791100499</c:v>
                </c:pt>
                <c:pt idx="2385">
                  <c:v>29.08934584831</c:v>
                </c:pt>
                <c:pt idx="2386">
                  <c:v>29.0910048306826</c:v>
                </c:pt>
                <c:pt idx="2387">
                  <c:v>29.092663738195299</c:v>
                </c:pt>
                <c:pt idx="2388">
                  <c:v>29.094322570825</c:v>
                </c:pt>
                <c:pt idx="2389">
                  <c:v>29.095981328548799</c:v>
                </c:pt>
                <c:pt idx="2390">
                  <c:v>29.0976400113436</c:v>
                </c:pt>
                <c:pt idx="2391">
                  <c:v>29.099298619186399</c:v>
                </c:pt>
                <c:pt idx="2392">
                  <c:v>29.100957152054399</c:v>
                </c:pt>
                <c:pt idx="2393">
                  <c:v>29.102615609924602</c:v>
                </c:pt>
                <c:pt idx="2394">
                  <c:v>29.104273992774001</c:v>
                </c:pt>
                <c:pt idx="2395">
                  <c:v>29.105932300579902</c:v>
                </c:pt>
                <c:pt idx="2396">
                  <c:v>29.107590533319399</c:v>
                </c:pt>
                <c:pt idx="2397">
                  <c:v>29.109248690969501</c:v>
                </c:pt>
                <c:pt idx="2398">
                  <c:v>29.110906773507601</c:v>
                </c:pt>
                <c:pt idx="2399">
                  <c:v>29.112564780910802</c:v>
                </c:pt>
                <c:pt idx="2400">
                  <c:v>29.114222713156298</c:v>
                </c:pt>
                <c:pt idx="2401">
                  <c:v>29.1158805702214</c:v>
                </c:pt>
                <c:pt idx="2402">
                  <c:v>29.117538352083301</c:v>
                </c:pt>
                <c:pt idx="2403">
                  <c:v>29.1191960587194</c:v>
                </c:pt>
                <c:pt idx="2404">
                  <c:v>29.120853690106902</c:v>
                </c:pt>
                <c:pt idx="2405">
                  <c:v>29.122511246223201</c:v>
                </c:pt>
                <c:pt idx="2406">
                  <c:v>29.124168727045699</c:v>
                </c:pt>
                <c:pt idx="2407">
                  <c:v>29.125826132551701</c:v>
                </c:pt>
                <c:pt idx="2408">
                  <c:v>29.127483462718601</c:v>
                </c:pt>
                <c:pt idx="2409">
                  <c:v>29.1291407175238</c:v>
                </c:pt>
                <c:pt idx="2410">
                  <c:v>29.130797896944799</c:v>
                </c:pt>
                <c:pt idx="2411">
                  <c:v>29.132455000959101</c:v>
                </c:pt>
                <c:pt idx="2412">
                  <c:v>29.134112029543999</c:v>
                </c:pt>
                <c:pt idx="2413">
                  <c:v>29.135768982677199</c:v>
                </c:pt>
                <c:pt idx="2414">
                  <c:v>29.137425860336101</c:v>
                </c:pt>
                <c:pt idx="2415">
                  <c:v>29.139082662498399</c:v>
                </c:pt>
                <c:pt idx="2416">
                  <c:v>29.140739389141402</c:v>
                </c:pt>
                <c:pt idx="2417">
                  <c:v>29.1423960402429</c:v>
                </c:pt>
                <c:pt idx="2418">
                  <c:v>29.144052615780499</c:v>
                </c:pt>
                <c:pt idx="2419">
                  <c:v>29.145709115731702</c:v>
                </c:pt>
                <c:pt idx="2420">
                  <c:v>29.147365540074301</c:v>
                </c:pt>
                <c:pt idx="2421">
                  <c:v>29.149021888785899</c:v>
                </c:pt>
                <c:pt idx="2422">
                  <c:v>29.150678161844201</c:v>
                </c:pt>
                <c:pt idx="2423">
                  <c:v>29.152334359226899</c:v>
                </c:pt>
                <c:pt idx="2424">
                  <c:v>29.153990480911801</c:v>
                </c:pt>
                <c:pt idx="2425">
                  <c:v>29.155646526876598</c:v>
                </c:pt>
                <c:pt idx="2426">
                  <c:v>29.157302497099099</c:v>
                </c:pt>
                <c:pt idx="2427">
                  <c:v>29.158958391557</c:v>
                </c:pt>
                <c:pt idx="2428">
                  <c:v>29.160614210228299</c:v>
                </c:pt>
                <c:pt idx="2429">
                  <c:v>29.1622699530907</c:v>
                </c:pt>
                <c:pt idx="2430">
                  <c:v>29.1639256201221</c:v>
                </c:pt>
                <c:pt idx="2431">
                  <c:v>29.165581211300498</c:v>
                </c:pt>
                <c:pt idx="2432">
                  <c:v>29.167236726603601</c:v>
                </c:pt>
                <c:pt idx="2433">
                  <c:v>29.1688921660094</c:v>
                </c:pt>
                <c:pt idx="2434">
                  <c:v>29.170547529496002</c:v>
                </c:pt>
                <c:pt idx="2435">
                  <c:v>29.1722028170411</c:v>
                </c:pt>
                <c:pt idx="2436">
                  <c:v>29.173858028622899</c:v>
                </c:pt>
                <c:pt idx="2437">
                  <c:v>29.1755131642193</c:v>
                </c:pt>
                <c:pt idx="2438">
                  <c:v>29.177168223808401</c:v>
                </c:pt>
                <c:pt idx="2439">
                  <c:v>29.1788232073682</c:v>
                </c:pt>
                <c:pt idx="2440">
                  <c:v>29.180478114876799</c:v>
                </c:pt>
                <c:pt idx="2441">
                  <c:v>29.182132946312301</c:v>
                </c:pt>
                <c:pt idx="2442">
                  <c:v>29.1837877016528</c:v>
                </c:pt>
                <c:pt idx="2443">
                  <c:v>29.185442380876399</c:v>
                </c:pt>
                <c:pt idx="2444">
                  <c:v>29.1870969839613</c:v>
                </c:pt>
                <c:pt idx="2445">
                  <c:v>29.188751510885599</c:v>
                </c:pt>
                <c:pt idx="2446">
                  <c:v>29.190405961627601</c:v>
                </c:pt>
                <c:pt idx="2447">
                  <c:v>29.1920603361655</c:v>
                </c:pt>
                <c:pt idx="2448">
                  <c:v>29.193714634477502</c:v>
                </c:pt>
                <c:pt idx="2449">
                  <c:v>29.195368856541901</c:v>
                </c:pt>
                <c:pt idx="2450">
                  <c:v>29.197023002336898</c:v>
                </c:pt>
                <c:pt idx="2451">
                  <c:v>29.198677071840901</c:v>
                </c:pt>
                <c:pt idx="2452">
                  <c:v>29.200331065032099</c:v>
                </c:pt>
                <c:pt idx="2453">
                  <c:v>29.201984981889002</c:v>
                </c:pt>
                <c:pt idx="2454">
                  <c:v>29.203638822389902</c:v>
                </c:pt>
                <c:pt idx="2455">
                  <c:v>29.205292586513099</c:v>
                </c:pt>
                <c:pt idx="2456">
                  <c:v>29.206946274237101</c:v>
                </c:pt>
                <c:pt idx="2457">
                  <c:v>29.208599885540199</c:v>
                </c:pt>
                <c:pt idx="2458">
                  <c:v>29.210253420401099</c:v>
                </c:pt>
                <c:pt idx="2459">
                  <c:v>29.211906878798001</c:v>
                </c:pt>
                <c:pt idx="2460">
                  <c:v>29.2135602607095</c:v>
                </c:pt>
                <c:pt idx="2461">
                  <c:v>29.215213566114102</c:v>
                </c:pt>
                <c:pt idx="2462">
                  <c:v>29.216866794990398</c:v>
                </c:pt>
                <c:pt idx="2463">
                  <c:v>29.2185199473168</c:v>
                </c:pt>
                <c:pt idx="2464">
                  <c:v>29.220173023072</c:v>
                </c:pt>
                <c:pt idx="2465">
                  <c:v>29.221826022234499</c:v>
                </c:pt>
                <c:pt idx="2466">
                  <c:v>29.223478944783</c:v>
                </c:pt>
                <c:pt idx="2467">
                  <c:v>29.225131790696</c:v>
                </c:pt>
                <c:pt idx="2468">
                  <c:v>29.2267845599523</c:v>
                </c:pt>
                <c:pt idx="2469">
                  <c:v>29.228437252530501</c:v>
                </c:pt>
                <c:pt idx="2470">
                  <c:v>29.230089868409301</c:v>
                </c:pt>
                <c:pt idx="2471">
                  <c:v>29.231742407567399</c:v>
                </c:pt>
                <c:pt idx="2472">
                  <c:v>29.233394869983499</c:v>
                </c:pt>
                <c:pt idx="2473">
                  <c:v>29.235047255636498</c:v>
                </c:pt>
                <c:pt idx="2474">
                  <c:v>29.236699564504999</c:v>
                </c:pt>
                <c:pt idx="2475">
                  <c:v>29.238351796567901</c:v>
                </c:pt>
                <c:pt idx="2476">
                  <c:v>29.240003951803899</c:v>
                </c:pt>
                <c:pt idx="2477">
                  <c:v>29.241656030192001</c:v>
                </c:pt>
                <c:pt idx="2478">
                  <c:v>29.243308031710999</c:v>
                </c:pt>
                <c:pt idx="2479">
                  <c:v>29.244959956339699</c:v>
                </c:pt>
                <c:pt idx="2480">
                  <c:v>29.2466118040571</c:v>
                </c:pt>
                <c:pt idx="2481">
                  <c:v>29.248263574842099</c:v>
                </c:pt>
                <c:pt idx="2482">
                  <c:v>29.249915268673501</c:v>
                </c:pt>
                <c:pt idx="2483">
                  <c:v>29.251566885530501</c:v>
                </c:pt>
                <c:pt idx="2484">
                  <c:v>29.2532184253918</c:v>
                </c:pt>
                <c:pt idx="2485">
                  <c:v>29.254869888236598</c:v>
                </c:pt>
                <c:pt idx="2486">
                  <c:v>29.256521274043902</c:v>
                </c:pt>
                <c:pt idx="2487">
                  <c:v>29.2581725827927</c:v>
                </c:pt>
                <c:pt idx="2488">
                  <c:v>29.259823814462099</c:v>
                </c:pt>
                <c:pt idx="2489">
                  <c:v>29.261474969031099</c:v>
                </c:pt>
                <c:pt idx="2490">
                  <c:v>29.263126046478799</c:v>
                </c:pt>
                <c:pt idx="2491">
                  <c:v>29.264777046784399</c:v>
                </c:pt>
                <c:pt idx="2492">
                  <c:v>29.266427969927101</c:v>
                </c:pt>
                <c:pt idx="2493">
                  <c:v>29.2680788158859</c:v>
                </c:pt>
                <c:pt idx="2494">
                  <c:v>29.26972958464</c:v>
                </c:pt>
                <c:pt idx="2495">
                  <c:v>29.271380276168699</c:v>
                </c:pt>
                <c:pt idx="2496">
                  <c:v>29.273030890451199</c:v>
                </c:pt>
                <c:pt idx="2497">
                  <c:v>29.2746814274667</c:v>
                </c:pt>
                <c:pt idx="2498">
                  <c:v>29.276331887194502</c:v>
                </c:pt>
                <c:pt idx="2499">
                  <c:v>29.277982269613801</c:v>
                </c:pt>
                <c:pt idx="2500">
                  <c:v>29.279632574703999</c:v>
                </c:pt>
                <c:pt idx="2501">
                  <c:v>29.281282802444402</c:v>
                </c:pt>
                <c:pt idx="2502">
                  <c:v>29.282932952814399</c:v>
                </c:pt>
                <c:pt idx="2503">
                  <c:v>29.2845830257932</c:v>
                </c:pt>
                <c:pt idx="2504">
                  <c:v>29.286233021360299</c:v>
                </c:pt>
                <c:pt idx="2505">
                  <c:v>29.287882939495098</c:v>
                </c:pt>
                <c:pt idx="2506">
                  <c:v>29.289532780177002</c:v>
                </c:pt>
                <c:pt idx="2507">
                  <c:v>29.291182543385499</c:v>
                </c:pt>
                <c:pt idx="2508">
                  <c:v>29.292832229099901</c:v>
                </c:pt>
                <c:pt idx="2509">
                  <c:v>29.294481837299902</c:v>
                </c:pt>
                <c:pt idx="2510">
                  <c:v>29.2961313679649</c:v>
                </c:pt>
                <c:pt idx="2511">
                  <c:v>29.297780821074401</c:v>
                </c:pt>
                <c:pt idx="2512">
                  <c:v>29.299430196607901</c:v>
                </c:pt>
                <c:pt idx="2513">
                  <c:v>29.3010794945451</c:v>
                </c:pt>
                <c:pt idx="2514">
                  <c:v>29.302728714865601</c:v>
                </c:pt>
                <c:pt idx="2515">
                  <c:v>29.304377857548801</c:v>
                </c:pt>
                <c:pt idx="2516">
                  <c:v>29.3060269225745</c:v>
                </c:pt>
                <c:pt idx="2517">
                  <c:v>29.3076759099222</c:v>
                </c:pt>
                <c:pt idx="2518">
                  <c:v>29.309324819571799</c:v>
                </c:pt>
                <c:pt idx="2519">
                  <c:v>29.3109736515027</c:v>
                </c:pt>
                <c:pt idx="2520">
                  <c:v>29.3126224056948</c:v>
                </c:pt>
                <c:pt idx="2521">
                  <c:v>29.314271082127799</c:v>
                </c:pt>
                <c:pt idx="2522">
                  <c:v>29.315919680781299</c:v>
                </c:pt>
                <c:pt idx="2523">
                  <c:v>29.3175682016353</c:v>
                </c:pt>
                <c:pt idx="2524">
                  <c:v>29.3192166446693</c:v>
                </c:pt>
                <c:pt idx="2525">
                  <c:v>29.3208650098634</c:v>
                </c:pt>
                <c:pt idx="2526">
                  <c:v>29.322513297197201</c:v>
                </c:pt>
                <c:pt idx="2527">
                  <c:v>29.324161506650601</c:v>
                </c:pt>
                <c:pt idx="2528">
                  <c:v>29.325809638203499</c:v>
                </c:pt>
                <c:pt idx="2529">
                  <c:v>29.3274576918358</c:v>
                </c:pt>
                <c:pt idx="2530">
                  <c:v>29.329105667527401</c:v>
                </c:pt>
                <c:pt idx="2531">
                  <c:v>29.3307535652581</c:v>
                </c:pt>
                <c:pt idx="2532">
                  <c:v>29.332401385007898</c:v>
                </c:pt>
                <c:pt idx="2533">
                  <c:v>29.334049126756899</c:v>
                </c:pt>
                <c:pt idx="2534">
                  <c:v>29.335696790484899</c:v>
                </c:pt>
                <c:pt idx="2535">
                  <c:v>29.337344376171998</c:v>
                </c:pt>
                <c:pt idx="2536">
                  <c:v>29.338991883798101</c:v>
                </c:pt>
                <c:pt idx="2537">
                  <c:v>29.340639313343502</c:v>
                </c:pt>
                <c:pt idx="2538">
                  <c:v>29.342286664787899</c:v>
                </c:pt>
                <c:pt idx="2539">
                  <c:v>29.3439339381117</c:v>
                </c:pt>
                <c:pt idx="2540">
                  <c:v>29.3455811332948</c:v>
                </c:pt>
                <c:pt idx="2541">
                  <c:v>29.347228250317499</c:v>
                </c:pt>
                <c:pt idx="2542">
                  <c:v>29.3488752891597</c:v>
                </c:pt>
                <c:pt idx="2543">
                  <c:v>29.350522249801699</c:v>
                </c:pt>
                <c:pt idx="2544">
                  <c:v>29.3521691322237</c:v>
                </c:pt>
                <c:pt idx="2545">
                  <c:v>29.353815936405901</c:v>
                </c:pt>
                <c:pt idx="2546">
                  <c:v>29.355462662328399</c:v>
                </c:pt>
                <c:pt idx="2547">
                  <c:v>29.357109309971499</c:v>
                </c:pt>
                <c:pt idx="2548">
                  <c:v>29.358755879315499</c:v>
                </c:pt>
                <c:pt idx="2549">
                  <c:v>29.360402370340701</c:v>
                </c:pt>
                <c:pt idx="2550">
                  <c:v>29.362048783027301</c:v>
                </c:pt>
                <c:pt idx="2551">
                  <c:v>29.363695117355601</c:v>
                </c:pt>
                <c:pt idx="2552">
                  <c:v>29.365341373305998</c:v>
                </c:pt>
                <c:pt idx="2553">
                  <c:v>29.366987550858902</c:v>
                </c:pt>
                <c:pt idx="2554">
                  <c:v>29.3686336499945</c:v>
                </c:pt>
                <c:pt idx="2555">
                  <c:v>29.3702796706934</c:v>
                </c:pt>
                <c:pt idx="2556">
                  <c:v>29.3719256129359</c:v>
                </c:pt>
                <c:pt idx="2557">
                  <c:v>29.373571476702399</c:v>
                </c:pt>
                <c:pt idx="2558">
                  <c:v>29.3752172619735</c:v>
                </c:pt>
                <c:pt idx="2559">
                  <c:v>29.376862968729501</c:v>
                </c:pt>
                <c:pt idx="2560">
                  <c:v>29.378508596951001</c:v>
                </c:pt>
                <c:pt idx="2561">
                  <c:v>29.380154146618398</c:v>
                </c:pt>
                <c:pt idx="2562">
                  <c:v>29.3817996177123</c:v>
                </c:pt>
                <c:pt idx="2563">
                  <c:v>29.3834450102133</c:v>
                </c:pt>
                <c:pt idx="2564">
                  <c:v>29.385090324101899</c:v>
                </c:pt>
                <c:pt idx="2565">
                  <c:v>29.386735559358701</c:v>
                </c:pt>
                <c:pt idx="2566">
                  <c:v>29.388380715964299</c:v>
                </c:pt>
                <c:pt idx="2567">
                  <c:v>29.390025793899301</c:v>
                </c:pt>
                <c:pt idx="2568">
                  <c:v>29.391670793144399</c:v>
                </c:pt>
                <c:pt idx="2569">
                  <c:v>29.393315713680199</c:v>
                </c:pt>
                <c:pt idx="2570">
                  <c:v>29.394960555487501</c:v>
                </c:pt>
                <c:pt idx="2571">
                  <c:v>29.3966053185469</c:v>
                </c:pt>
                <c:pt idx="2572">
                  <c:v>29.398250002839099</c:v>
                </c:pt>
                <c:pt idx="2573">
                  <c:v>29.399894608344901</c:v>
                </c:pt>
                <c:pt idx="2574">
                  <c:v>29.401539135044999</c:v>
                </c:pt>
                <c:pt idx="2575">
                  <c:v>29.403183582920299</c:v>
                </c:pt>
                <c:pt idx="2576">
                  <c:v>29.4048279519515</c:v>
                </c:pt>
                <c:pt idx="2577">
                  <c:v>29.406472242119499</c:v>
                </c:pt>
                <c:pt idx="2578">
                  <c:v>29.408116453405</c:v>
                </c:pt>
                <c:pt idx="2579">
                  <c:v>29.409760585789002</c:v>
                </c:pt>
                <c:pt idx="2580">
                  <c:v>29.4114046392523</c:v>
                </c:pt>
                <c:pt idx="2581">
                  <c:v>29.4130486137758</c:v>
                </c:pt>
                <c:pt idx="2582">
                  <c:v>29.414692509340401</c:v>
                </c:pt>
                <c:pt idx="2583">
                  <c:v>29.416336325926999</c:v>
                </c:pt>
                <c:pt idx="2584">
                  <c:v>29.417980063516701</c:v>
                </c:pt>
                <c:pt idx="2585">
                  <c:v>29.4196237220903</c:v>
                </c:pt>
                <c:pt idx="2586">
                  <c:v>29.421267301629001</c:v>
                </c:pt>
                <c:pt idx="2587">
                  <c:v>29.422910802113499</c:v>
                </c:pt>
                <c:pt idx="2588">
                  <c:v>29.424554223525099</c:v>
                </c:pt>
                <c:pt idx="2589">
                  <c:v>29.426197565844799</c:v>
                </c:pt>
                <c:pt idx="2590">
                  <c:v>29.427840829053501</c:v>
                </c:pt>
                <c:pt idx="2591">
                  <c:v>29.429484013132502</c:v>
                </c:pt>
                <c:pt idx="2592">
                  <c:v>29.4311271180628</c:v>
                </c:pt>
                <c:pt idx="2593">
                  <c:v>29.4327701438255</c:v>
                </c:pt>
                <c:pt idx="2594">
                  <c:v>29.434413090401801</c:v>
                </c:pt>
                <c:pt idx="2595">
                  <c:v>29.436055957772801</c:v>
                </c:pt>
                <c:pt idx="2596">
                  <c:v>29.4376987459198</c:v>
                </c:pt>
                <c:pt idx="2597">
                  <c:v>29.439341454823801</c:v>
                </c:pt>
                <c:pt idx="2598">
                  <c:v>29.440984084466201</c:v>
                </c:pt>
                <c:pt idx="2599">
                  <c:v>29.442626634828201</c:v>
                </c:pt>
                <c:pt idx="2600">
                  <c:v>29.444269105890999</c:v>
                </c:pt>
                <c:pt idx="2601">
                  <c:v>29.445911497635901</c:v>
                </c:pt>
                <c:pt idx="2602">
                  <c:v>29.447553810044202</c:v>
                </c:pt>
                <c:pt idx="2603">
                  <c:v>29.449196043097199</c:v>
                </c:pt>
                <c:pt idx="2604">
                  <c:v>29.450838196776299</c:v>
                </c:pt>
                <c:pt idx="2605">
                  <c:v>29.4524802710628</c:v>
                </c:pt>
                <c:pt idx="2606">
                  <c:v>29.454122265938</c:v>
                </c:pt>
                <c:pt idx="2607">
                  <c:v>29.455764181383401</c:v>
                </c:pt>
                <c:pt idx="2608">
                  <c:v>29.457406017380301</c:v>
                </c:pt>
                <c:pt idx="2609">
                  <c:v>29.459047773910299</c:v>
                </c:pt>
                <c:pt idx="2610">
                  <c:v>29.4606894509546</c:v>
                </c:pt>
                <c:pt idx="2611">
                  <c:v>29.462331048494899</c:v>
                </c:pt>
                <c:pt idx="2612">
                  <c:v>29.463972566512499</c:v>
                </c:pt>
                <c:pt idx="2613">
                  <c:v>29.465614004989099</c:v>
                </c:pt>
                <c:pt idx="2614">
                  <c:v>29.467255363905998</c:v>
                </c:pt>
                <c:pt idx="2615">
                  <c:v>29.4688966432449</c:v>
                </c:pt>
                <c:pt idx="2616">
                  <c:v>29.470537842987198</c:v>
                </c:pt>
                <c:pt idx="2617">
                  <c:v>29.4721789631147</c:v>
                </c:pt>
                <c:pt idx="2618">
                  <c:v>29.4738200036088</c:v>
                </c:pt>
                <c:pt idx="2619">
                  <c:v>29.475460964451202</c:v>
                </c:pt>
                <c:pt idx="2620">
                  <c:v>29.477101845623501</c:v>
                </c:pt>
                <c:pt idx="2621">
                  <c:v>29.478742647107399</c:v>
                </c:pt>
                <c:pt idx="2622">
                  <c:v>29.4803833688845</c:v>
                </c:pt>
                <c:pt idx="2623">
                  <c:v>29.482024010936598</c:v>
                </c:pt>
                <c:pt idx="2624">
                  <c:v>29.4836645732452</c:v>
                </c:pt>
                <c:pt idx="2625">
                  <c:v>29.485305055792299</c:v>
                </c:pt>
                <c:pt idx="2626">
                  <c:v>29.486945458559401</c:v>
                </c:pt>
                <c:pt idx="2627">
                  <c:v>29.4885857815284</c:v>
                </c:pt>
                <c:pt idx="2628">
                  <c:v>29.4902260246811</c:v>
                </c:pt>
                <c:pt idx="2629">
                  <c:v>29.4918661879992</c:v>
                </c:pt>
                <c:pt idx="2630">
                  <c:v>29.4935062714646</c:v>
                </c:pt>
                <c:pt idx="2631">
                  <c:v>29.495146275059</c:v>
                </c:pt>
                <c:pt idx="2632">
                  <c:v>29.4967861987645</c:v>
                </c:pt>
                <c:pt idx="2633">
                  <c:v>29.498426042562802</c:v>
                </c:pt>
                <c:pt idx="2634">
                  <c:v>29.500065806435799</c:v>
                </c:pt>
                <c:pt idx="2635">
                  <c:v>29.501705490365399</c:v>
                </c:pt>
                <c:pt idx="2636">
                  <c:v>29.5033450943336</c:v>
                </c:pt>
                <c:pt idx="2637">
                  <c:v>29.5049846183224</c:v>
                </c:pt>
                <c:pt idx="2638">
                  <c:v>29.506624062313598</c:v>
                </c:pt>
                <c:pt idx="2639">
                  <c:v>29.5082634262893</c:v>
                </c:pt>
                <c:pt idx="2640">
                  <c:v>29.509902710231401</c:v>
                </c:pt>
                <c:pt idx="2641">
                  <c:v>29.511541914122098</c:v>
                </c:pt>
                <c:pt idx="2642">
                  <c:v>29.513181037943301</c:v>
                </c:pt>
                <c:pt idx="2643">
                  <c:v>29.514820081677101</c:v>
                </c:pt>
                <c:pt idx="2644">
                  <c:v>29.516459045305499</c:v>
                </c:pt>
                <c:pt idx="2645">
                  <c:v>29.5180979288108</c:v>
                </c:pt>
                <c:pt idx="2646">
                  <c:v>29.519736732174898</c:v>
                </c:pt>
                <c:pt idx="2647">
                  <c:v>29.521375455379999</c:v>
                </c:pt>
                <c:pt idx="2648">
                  <c:v>29.5230140984083</c:v>
                </c:pt>
                <c:pt idx="2649">
                  <c:v>29.524652661242001</c:v>
                </c:pt>
                <c:pt idx="2650">
                  <c:v>29.526291143863101</c:v>
                </c:pt>
                <c:pt idx="2651">
                  <c:v>29.527929546254001</c:v>
                </c:pt>
                <c:pt idx="2652">
                  <c:v>29.529567868396899</c:v>
                </c:pt>
                <c:pt idx="2653">
                  <c:v>29.531206110273899</c:v>
                </c:pt>
                <c:pt idx="2654">
                  <c:v>29.5328442718674</c:v>
                </c:pt>
                <c:pt idx="2655">
                  <c:v>29.534482353159699</c:v>
                </c:pt>
                <c:pt idx="2656">
                  <c:v>29.536120354133001</c:v>
                </c:pt>
                <c:pt idx="2657">
                  <c:v>29.537758274769601</c:v>
                </c:pt>
                <c:pt idx="2658">
                  <c:v>29.5393961150519</c:v>
                </c:pt>
                <c:pt idx="2659">
                  <c:v>29.541033874962299</c:v>
                </c:pt>
                <c:pt idx="2660">
                  <c:v>29.542671554483</c:v>
                </c:pt>
                <c:pt idx="2661">
                  <c:v>29.5443091535966</c:v>
                </c:pt>
                <c:pt idx="2662">
                  <c:v>29.5459466722853</c:v>
                </c:pt>
                <c:pt idx="2663">
                  <c:v>29.547584110531702</c:v>
                </c:pt>
                <c:pt idx="2664">
                  <c:v>29.549221468318201</c:v>
                </c:pt>
                <c:pt idx="2665">
                  <c:v>29.550858745627199</c:v>
                </c:pt>
                <c:pt idx="2666">
                  <c:v>29.552495942441201</c:v>
                </c:pt>
                <c:pt idx="2667">
                  <c:v>29.5541330587427</c:v>
                </c:pt>
                <c:pt idx="2668">
                  <c:v>29.555770094514202</c:v>
                </c:pt>
                <c:pt idx="2669">
                  <c:v>29.557407049738298</c:v>
                </c:pt>
                <c:pt idx="2670">
                  <c:v>29.5590439243975</c:v>
                </c:pt>
                <c:pt idx="2671">
                  <c:v>29.560680718474298</c:v>
                </c:pt>
                <c:pt idx="2672">
                  <c:v>29.562317431951499</c:v>
                </c:pt>
                <c:pt idx="2673">
                  <c:v>29.563954064811501</c:v>
                </c:pt>
                <c:pt idx="2674">
                  <c:v>29.565590617037</c:v>
                </c:pt>
                <c:pt idx="2675">
                  <c:v>29.5672270886107</c:v>
                </c:pt>
                <c:pt idx="2676">
                  <c:v>29.568863479515102</c:v>
                </c:pt>
                <c:pt idx="2677">
                  <c:v>29.570499789732999</c:v>
                </c:pt>
                <c:pt idx="2678">
                  <c:v>29.5721360192471</c:v>
                </c:pt>
                <c:pt idx="2679">
                  <c:v>29.573772168040101</c:v>
                </c:pt>
                <c:pt idx="2680">
                  <c:v>29.575408236094699</c:v>
                </c:pt>
                <c:pt idx="2681">
                  <c:v>29.577044223393699</c:v>
                </c:pt>
                <c:pt idx="2682">
                  <c:v>29.5786801299198</c:v>
                </c:pt>
                <c:pt idx="2683">
                  <c:v>29.580315955655799</c:v>
                </c:pt>
                <c:pt idx="2684">
                  <c:v>29.5819517005846</c:v>
                </c:pt>
                <c:pt idx="2685">
                  <c:v>29.583587364688899</c:v>
                </c:pt>
                <c:pt idx="2686">
                  <c:v>29.5852229479516</c:v>
                </c:pt>
                <c:pt idx="2687">
                  <c:v>29.5868584503555</c:v>
                </c:pt>
                <c:pt idx="2688">
                  <c:v>29.5884938718836</c:v>
                </c:pt>
                <c:pt idx="2689">
                  <c:v>29.590129212518701</c:v>
                </c:pt>
                <c:pt idx="2690">
                  <c:v>29.5917644722437</c:v>
                </c:pt>
                <c:pt idx="2691">
                  <c:v>29.593399651041501</c:v>
                </c:pt>
                <c:pt idx="2692">
                  <c:v>29.595034748895198</c:v>
                </c:pt>
                <c:pt idx="2693">
                  <c:v>29.596669765787599</c:v>
                </c:pt>
                <c:pt idx="2694">
                  <c:v>29.5983047017018</c:v>
                </c:pt>
                <c:pt idx="2695">
                  <c:v>29.599939556620701</c:v>
                </c:pt>
                <c:pt idx="2696">
                  <c:v>29.601574330527399</c:v>
                </c:pt>
                <c:pt idx="2697">
                  <c:v>29.603209023404801</c:v>
                </c:pt>
                <c:pt idx="2698">
                  <c:v>29.6048436352362</c:v>
                </c:pt>
                <c:pt idx="2699">
                  <c:v>29.6064781660045</c:v>
                </c:pt>
                <c:pt idx="2700">
                  <c:v>29.608112615692701</c:v>
                </c:pt>
                <c:pt idx="2701">
                  <c:v>29.609746984284101</c:v>
                </c:pt>
                <c:pt idx="2702">
                  <c:v>29.6113812717618</c:v>
                </c:pt>
                <c:pt idx="2703">
                  <c:v>29.6130154781088</c:v>
                </c:pt>
                <c:pt idx="2704">
                  <c:v>29.614649603308401</c:v>
                </c:pt>
                <c:pt idx="2705">
                  <c:v>29.6162836473437</c:v>
                </c:pt>
                <c:pt idx="2706">
                  <c:v>29.617917610197999</c:v>
                </c:pt>
                <c:pt idx="2707">
                  <c:v>29.619551491854299</c:v>
                </c:pt>
                <c:pt idx="2708">
                  <c:v>29.621185292296001</c:v>
                </c:pt>
                <c:pt idx="2709">
                  <c:v>29.622819011506401</c:v>
                </c:pt>
                <c:pt idx="2710">
                  <c:v>29.624452649468601</c:v>
                </c:pt>
                <c:pt idx="2711">
                  <c:v>29.626086206166001</c:v>
                </c:pt>
                <c:pt idx="2712">
                  <c:v>29.627719681581802</c:v>
                </c:pt>
                <c:pt idx="2713">
                  <c:v>29.629353075699498</c:v>
                </c:pt>
                <c:pt idx="2714">
                  <c:v>29.630986388502201</c:v>
                </c:pt>
                <c:pt idx="2715">
                  <c:v>29.632619619973401</c:v>
                </c:pt>
                <c:pt idx="2716">
                  <c:v>29.634252770096499</c:v>
                </c:pt>
                <c:pt idx="2717">
                  <c:v>29.635885838854801</c:v>
                </c:pt>
                <c:pt idx="2718">
                  <c:v>29.637518826231702</c:v>
                </c:pt>
                <c:pt idx="2719">
                  <c:v>29.639151732210699</c:v>
                </c:pt>
                <c:pt idx="2720">
                  <c:v>29.640784556775099</c:v>
                </c:pt>
                <c:pt idx="2721">
                  <c:v>29.642417299908601</c:v>
                </c:pt>
                <c:pt idx="2722">
                  <c:v>29.644049961594401</c:v>
                </c:pt>
                <c:pt idx="2723">
                  <c:v>29.645682541816299</c:v>
                </c:pt>
                <c:pt idx="2724">
                  <c:v>29.647315040557501</c:v>
                </c:pt>
                <c:pt idx="2725">
                  <c:v>29.6489474578017</c:v>
                </c:pt>
                <c:pt idx="2726">
                  <c:v>29.650579793532501</c:v>
                </c:pt>
                <c:pt idx="2727">
                  <c:v>29.6522120477333</c:v>
                </c:pt>
                <c:pt idx="2728">
                  <c:v>29.6538442203877</c:v>
                </c:pt>
                <c:pt idx="2729">
                  <c:v>29.6554763114795</c:v>
                </c:pt>
                <c:pt idx="2730">
                  <c:v>29.657108320992101</c:v>
                </c:pt>
                <c:pt idx="2731">
                  <c:v>29.658740248909201</c:v>
                </c:pt>
                <c:pt idx="2732">
                  <c:v>29.660372095214399</c:v>
                </c:pt>
                <c:pt idx="2733">
                  <c:v>29.662003859891499</c:v>
                </c:pt>
                <c:pt idx="2734">
                  <c:v>29.663635542924101</c:v>
                </c:pt>
                <c:pt idx="2735">
                  <c:v>29.6652671442959</c:v>
                </c:pt>
                <c:pt idx="2736">
                  <c:v>29.6668986639907</c:v>
                </c:pt>
                <c:pt idx="2737">
                  <c:v>29.668530101992101</c:v>
                </c:pt>
                <c:pt idx="2738">
                  <c:v>29.6701614582839</c:v>
                </c:pt>
                <c:pt idx="2739">
                  <c:v>29.671792732849902</c:v>
                </c:pt>
                <c:pt idx="2740">
                  <c:v>29.673423925673902</c:v>
                </c:pt>
                <c:pt idx="2741">
                  <c:v>29.6750550367397</c:v>
                </c:pt>
                <c:pt idx="2742">
                  <c:v>29.676686066031099</c:v>
                </c:pt>
                <c:pt idx="2743">
                  <c:v>29.678317013531998</c:v>
                </c:pt>
                <c:pt idx="2744">
                  <c:v>29.679947879226201</c:v>
                </c:pt>
                <c:pt idx="2745">
                  <c:v>29.6815786630975</c:v>
                </c:pt>
                <c:pt idx="2746">
                  <c:v>29.683209365130001</c:v>
                </c:pt>
                <c:pt idx="2747">
                  <c:v>29.684839985307399</c:v>
                </c:pt>
                <c:pt idx="2748">
                  <c:v>29.6864705236137</c:v>
                </c:pt>
                <c:pt idx="2749">
                  <c:v>29.6881009800329</c:v>
                </c:pt>
                <c:pt idx="2750">
                  <c:v>29.689731354548901</c:v>
                </c:pt>
                <c:pt idx="2751">
                  <c:v>29.691361647145701</c:v>
                </c:pt>
                <c:pt idx="2752">
                  <c:v>29.6929918578073</c:v>
                </c:pt>
                <c:pt idx="2753">
                  <c:v>29.694621986517699</c:v>
                </c:pt>
                <c:pt idx="2754">
                  <c:v>29.696252033260901</c:v>
                </c:pt>
                <c:pt idx="2755">
                  <c:v>29.697881998021</c:v>
                </c:pt>
                <c:pt idx="2756">
                  <c:v>29.699511880782101</c:v>
                </c:pt>
                <c:pt idx="2757">
                  <c:v>29.701141681528199</c:v>
                </c:pt>
                <c:pt idx="2758">
                  <c:v>29.7027714002434</c:v>
                </c:pt>
                <c:pt idx="2759">
                  <c:v>29.704401036911801</c:v>
                </c:pt>
                <c:pt idx="2760">
                  <c:v>29.7060305915176</c:v>
                </c:pt>
                <c:pt idx="2761">
                  <c:v>29.707660064044902</c:v>
                </c:pt>
                <c:pt idx="2762">
                  <c:v>29.709289454477901</c:v>
                </c:pt>
                <c:pt idx="2763">
                  <c:v>29.710918762800699</c:v>
                </c:pt>
                <c:pt idx="2764">
                  <c:v>29.712547988997599</c:v>
                </c:pt>
                <c:pt idx="2765">
                  <c:v>29.7141771330528</c:v>
                </c:pt>
                <c:pt idx="2766">
                  <c:v>29.715806194950598</c:v>
                </c:pt>
                <c:pt idx="2767">
                  <c:v>29.717435174675</c:v>
                </c:pt>
                <c:pt idx="2768">
                  <c:v>29.7190640722105</c:v>
                </c:pt>
                <c:pt idx="2769">
                  <c:v>29.720692887541301</c:v>
                </c:pt>
                <c:pt idx="2770">
                  <c:v>29.722321620651801</c:v>
                </c:pt>
                <c:pt idx="2771">
                  <c:v>29.723950271526199</c:v>
                </c:pt>
                <c:pt idx="2772">
                  <c:v>29.725578840148799</c:v>
                </c:pt>
                <c:pt idx="2773">
                  <c:v>29.7272073265041</c:v>
                </c:pt>
                <c:pt idx="2774">
                  <c:v>29.7288357305763</c:v>
                </c:pt>
                <c:pt idx="2775">
                  <c:v>29.730464052350001</c:v>
                </c:pt>
                <c:pt idx="2776">
                  <c:v>29.732092291809401</c:v>
                </c:pt>
                <c:pt idx="2777">
                  <c:v>29.733720448939</c:v>
                </c:pt>
                <c:pt idx="2778">
                  <c:v>29.7353485237233</c:v>
                </c:pt>
                <c:pt idx="2779">
                  <c:v>29.736976516146601</c:v>
                </c:pt>
                <c:pt idx="2780">
                  <c:v>29.738604426193501</c:v>
                </c:pt>
                <c:pt idx="2781">
                  <c:v>29.7402322538485</c:v>
                </c:pt>
                <c:pt idx="2782">
                  <c:v>29.741859999096</c:v>
                </c:pt>
                <c:pt idx="2783">
                  <c:v>29.7434876619206</c:v>
                </c:pt>
                <c:pt idx="2784">
                  <c:v>29.745115242306799</c:v>
                </c:pt>
                <c:pt idx="2785">
                  <c:v>29.7467427402391</c:v>
                </c:pt>
                <c:pt idx="2786">
                  <c:v>29.748370155702201</c:v>
                </c:pt>
                <c:pt idx="2787">
                  <c:v>29.749997488680599</c:v>
                </c:pt>
                <c:pt idx="2788">
                  <c:v>29.751624739158899</c:v>
                </c:pt>
                <c:pt idx="2789">
                  <c:v>29.753251907121701</c:v>
                </c:pt>
                <c:pt idx="2790">
                  <c:v>29.754878992553799</c:v>
                </c:pt>
                <c:pt idx="2791">
                  <c:v>29.756505995439699</c:v>
                </c:pt>
                <c:pt idx="2792">
                  <c:v>29.758132915764101</c:v>
                </c:pt>
                <c:pt idx="2793">
                  <c:v>29.759759753511599</c:v>
                </c:pt>
                <c:pt idx="2794">
                  <c:v>29.761386508667101</c:v>
                </c:pt>
                <c:pt idx="2795">
                  <c:v>29.7630131812152</c:v>
                </c:pt>
                <c:pt idx="2796">
                  <c:v>29.7646397711407</c:v>
                </c:pt>
                <c:pt idx="2797">
                  <c:v>29.766266278428201</c:v>
                </c:pt>
                <c:pt idx="2798">
                  <c:v>29.767892703062699</c:v>
                </c:pt>
                <c:pt idx="2799">
                  <c:v>29.769519045028801</c:v>
                </c:pt>
                <c:pt idx="2800">
                  <c:v>29.7711453043113</c:v>
                </c:pt>
                <c:pt idx="2801">
                  <c:v>29.772771480895202</c:v>
                </c:pt>
                <c:pt idx="2802">
                  <c:v>29.774397574765199</c:v>
                </c:pt>
                <c:pt idx="2803">
                  <c:v>29.776023585906199</c:v>
                </c:pt>
                <c:pt idx="2804">
                  <c:v>29.777649514303</c:v>
                </c:pt>
                <c:pt idx="2805">
                  <c:v>29.779275359940598</c:v>
                </c:pt>
                <c:pt idx="2806">
                  <c:v>29.780901122803801</c:v>
                </c:pt>
                <c:pt idx="2807">
                  <c:v>29.782526802877499</c:v>
                </c:pt>
                <c:pt idx="2808">
                  <c:v>29.784152400146802</c:v>
                </c:pt>
                <c:pt idx="2809">
                  <c:v>29.785777914596501</c:v>
                </c:pt>
                <c:pt idx="2810">
                  <c:v>29.787403346211601</c:v>
                </c:pt>
                <c:pt idx="2811">
                  <c:v>29.789028694977201</c:v>
                </c:pt>
                <c:pt idx="2812">
                  <c:v>29.7906539608781</c:v>
                </c:pt>
                <c:pt idx="2813">
                  <c:v>29.792279143899499</c:v>
                </c:pt>
                <c:pt idx="2814">
                  <c:v>29.793904244026301</c:v>
                </c:pt>
                <c:pt idx="2815">
                  <c:v>29.795529261243601</c:v>
                </c:pt>
                <c:pt idx="2816">
                  <c:v>29.7971541955365</c:v>
                </c:pt>
                <c:pt idx="2817">
                  <c:v>29.798779046890001</c:v>
                </c:pt>
                <c:pt idx="2818">
                  <c:v>29.8004038152893</c:v>
                </c:pt>
                <c:pt idx="2819">
                  <c:v>29.802028500719501</c:v>
                </c:pt>
                <c:pt idx="2820">
                  <c:v>29.803653103165701</c:v>
                </c:pt>
                <c:pt idx="2821">
                  <c:v>29.805277622613101</c:v>
                </c:pt>
                <c:pt idx="2822">
                  <c:v>29.806902059046799</c:v>
                </c:pt>
                <c:pt idx="2823">
                  <c:v>29.808526412451901</c:v>
                </c:pt>
                <c:pt idx="2824">
                  <c:v>29.810150682813799</c:v>
                </c:pt>
                <c:pt idx="2825">
                  <c:v>29.811774870117599</c:v>
                </c:pt>
                <c:pt idx="2826">
                  <c:v>29.813398974348601</c:v>
                </c:pt>
                <c:pt idx="2827">
                  <c:v>29.815022995491901</c:v>
                </c:pt>
                <c:pt idx="2828">
                  <c:v>29.816646933532901</c:v>
                </c:pt>
                <c:pt idx="2829">
                  <c:v>29.8182707884568</c:v>
                </c:pt>
                <c:pt idx="2830">
                  <c:v>29.819894560249001</c:v>
                </c:pt>
                <c:pt idx="2831">
                  <c:v>29.821518248894701</c:v>
                </c:pt>
                <c:pt idx="2832">
                  <c:v>29.823141854379301</c:v>
                </c:pt>
                <c:pt idx="2833">
                  <c:v>29.824765376688099</c:v>
                </c:pt>
                <c:pt idx="2834">
                  <c:v>29.826388815806499</c:v>
                </c:pt>
                <c:pt idx="2835">
                  <c:v>29.828012171719902</c:v>
                </c:pt>
                <c:pt idx="2836">
                  <c:v>29.829635444413601</c:v>
                </c:pt>
                <c:pt idx="2837">
                  <c:v>29.831258633872999</c:v>
                </c:pt>
                <c:pt idx="2838">
                  <c:v>29.8328817400837</c:v>
                </c:pt>
                <c:pt idx="2839">
                  <c:v>29.8345047630309</c:v>
                </c:pt>
                <c:pt idx="2840">
                  <c:v>29.836127702700299</c:v>
                </c:pt>
                <c:pt idx="2841">
                  <c:v>29.837750559077101</c:v>
                </c:pt>
                <c:pt idx="2842">
                  <c:v>29.839373332147101</c:v>
                </c:pt>
                <c:pt idx="2843">
                  <c:v>29.840996021895599</c:v>
                </c:pt>
                <c:pt idx="2844">
                  <c:v>29.842618628308099</c:v>
                </c:pt>
                <c:pt idx="2845">
                  <c:v>29.844241151370301</c:v>
                </c:pt>
                <c:pt idx="2846">
                  <c:v>29.845863591067602</c:v>
                </c:pt>
                <c:pt idx="2847">
                  <c:v>29.847485947385699</c:v>
                </c:pt>
                <c:pt idx="2848">
                  <c:v>29.8491082203101</c:v>
                </c:pt>
                <c:pt idx="2849">
                  <c:v>29.850730409826401</c:v>
                </c:pt>
                <c:pt idx="2850">
                  <c:v>29.852352515920298</c:v>
                </c:pt>
                <c:pt idx="2851">
                  <c:v>29.853974538577301</c:v>
                </c:pt>
                <c:pt idx="2852">
                  <c:v>29.855596477783202</c:v>
                </c:pt>
                <c:pt idx="2853">
                  <c:v>29.857218333523502</c:v>
                </c:pt>
                <c:pt idx="2854">
                  <c:v>29.858840105784001</c:v>
                </c:pt>
                <c:pt idx="2855">
                  <c:v>29.8604617945504</c:v>
                </c:pt>
                <c:pt idx="2856">
                  <c:v>29.862083399808402</c:v>
                </c:pt>
                <c:pt idx="2857">
                  <c:v>29.8637049215437</c:v>
                </c:pt>
                <c:pt idx="2858">
                  <c:v>29.865326359742099</c:v>
                </c:pt>
                <c:pt idx="2859">
                  <c:v>29.866947714389202</c:v>
                </c:pt>
                <c:pt idx="2860">
                  <c:v>29.868568985471001</c:v>
                </c:pt>
                <c:pt idx="2861">
                  <c:v>29.870190172973199</c:v>
                </c:pt>
                <c:pt idx="2862">
                  <c:v>29.871811276881601</c:v>
                </c:pt>
                <c:pt idx="2863">
                  <c:v>29.873432297181999</c:v>
                </c:pt>
                <c:pt idx="2864">
                  <c:v>29.875053233860299</c:v>
                </c:pt>
                <c:pt idx="2865">
                  <c:v>29.876674086902302</c:v>
                </c:pt>
                <c:pt idx="2866">
                  <c:v>29.878294856293898</c:v>
                </c:pt>
                <c:pt idx="2867">
                  <c:v>29.879915542020999</c:v>
                </c:pt>
                <c:pt idx="2868">
                  <c:v>29.8815361440695</c:v>
                </c:pt>
                <c:pt idx="2869">
                  <c:v>29.8831566624253</c:v>
                </c:pt>
                <c:pt idx="2870">
                  <c:v>29.884777097074299</c:v>
                </c:pt>
                <c:pt idx="2871">
                  <c:v>29.886397448002601</c:v>
                </c:pt>
                <c:pt idx="2872">
                  <c:v>29.888017715196</c:v>
                </c:pt>
                <c:pt idx="2873">
                  <c:v>29.889637898640601</c:v>
                </c:pt>
                <c:pt idx="2874">
                  <c:v>29.891257998322299</c:v>
                </c:pt>
                <c:pt idx="2875">
                  <c:v>29.8928780142272</c:v>
                </c:pt>
                <c:pt idx="2876">
                  <c:v>29.8944979463413</c:v>
                </c:pt>
                <c:pt idx="2877">
                  <c:v>29.896117794650699</c:v>
                </c:pt>
                <c:pt idx="2878">
                  <c:v>29.897737559141301</c:v>
                </c:pt>
                <c:pt idx="2879">
                  <c:v>29.8993572397994</c:v>
                </c:pt>
                <c:pt idx="2880">
                  <c:v>29.900976836610901</c:v>
                </c:pt>
                <c:pt idx="2881">
                  <c:v>29.902596349562</c:v>
                </c:pt>
                <c:pt idx="2882">
                  <c:v>29.9042157786388</c:v>
                </c:pt>
                <c:pt idx="2883">
                  <c:v>29.905835123827401</c:v>
                </c:pt>
                <c:pt idx="2884">
                  <c:v>29.9074543851141</c:v>
                </c:pt>
                <c:pt idx="2885">
                  <c:v>29.909073562484998</c:v>
                </c:pt>
                <c:pt idx="2886">
                  <c:v>29.910692655926201</c:v>
                </c:pt>
                <c:pt idx="2887">
                  <c:v>29.912311665423999</c:v>
                </c:pt>
                <c:pt idx="2888">
                  <c:v>29.913930590964501</c:v>
                </c:pt>
                <c:pt idx="2889">
                  <c:v>29.9155494325341</c:v>
                </c:pt>
                <c:pt idx="2890">
                  <c:v>29.917168190119</c:v>
                </c:pt>
                <c:pt idx="2891">
                  <c:v>29.9187868637054</c:v>
                </c:pt>
                <c:pt idx="2892">
                  <c:v>29.920405453279599</c:v>
                </c:pt>
                <c:pt idx="2893">
                  <c:v>29.922023958827999</c:v>
                </c:pt>
                <c:pt idx="2894">
                  <c:v>29.923642380336702</c:v>
                </c:pt>
                <c:pt idx="2895">
                  <c:v>29.925260717792298</c:v>
                </c:pt>
                <c:pt idx="2896">
                  <c:v>29.926878971180901</c:v>
                </c:pt>
                <c:pt idx="2897">
                  <c:v>29.928497140489</c:v>
                </c:pt>
                <c:pt idx="2898">
                  <c:v>29.930115225702899</c:v>
                </c:pt>
                <c:pt idx="2899">
                  <c:v>29.931733226809001</c:v>
                </c:pt>
                <c:pt idx="2900">
                  <c:v>29.933351143793701</c:v>
                </c:pt>
                <c:pt idx="2901">
                  <c:v>29.9349689766435</c:v>
                </c:pt>
                <c:pt idx="2902">
                  <c:v>29.936586725344799</c:v>
                </c:pt>
                <c:pt idx="2903">
                  <c:v>29.938204389884</c:v>
                </c:pt>
                <c:pt idx="2904">
                  <c:v>29.9398219702476</c:v>
                </c:pt>
                <c:pt idx="2905">
                  <c:v>29.941439466422</c:v>
                </c:pt>
                <c:pt idx="2906">
                  <c:v>29.9430568783939</c:v>
                </c:pt>
                <c:pt idx="2907">
                  <c:v>29.9446742061496</c:v>
                </c:pt>
                <c:pt idx="2908">
                  <c:v>29.946291449675801</c:v>
                </c:pt>
                <c:pt idx="2909">
                  <c:v>29.947908608958901</c:v>
                </c:pt>
                <c:pt idx="2910">
                  <c:v>29.949525683985499</c:v>
                </c:pt>
                <c:pt idx="2911">
                  <c:v>29.9511426747423</c:v>
                </c:pt>
                <c:pt idx="2912">
                  <c:v>29.952759581215702</c:v>
                </c:pt>
                <c:pt idx="2913">
                  <c:v>29.954376403392398</c:v>
                </c:pt>
                <c:pt idx="2914">
                  <c:v>29.955993141259</c:v>
                </c:pt>
                <c:pt idx="2915">
                  <c:v>29.957609794802199</c:v>
                </c:pt>
                <c:pt idx="2916">
                  <c:v>29.959226364008501</c:v>
                </c:pt>
                <c:pt idx="2917">
                  <c:v>29.960842848864701</c:v>
                </c:pt>
                <c:pt idx="2918">
                  <c:v>29.962459249357501</c:v>
                </c:pt>
                <c:pt idx="2919">
                  <c:v>29.9640755654735</c:v>
                </c:pt>
                <c:pt idx="2920">
                  <c:v>29.965691797199401</c:v>
                </c:pt>
                <c:pt idx="2921">
                  <c:v>29.967307944521998</c:v>
                </c:pt>
                <c:pt idx="2922">
                  <c:v>29.9689240074281</c:v>
                </c:pt>
                <c:pt idx="2923">
                  <c:v>29.970539985904299</c:v>
                </c:pt>
                <c:pt idx="2924">
                  <c:v>29.9721558799375</c:v>
                </c:pt>
                <c:pt idx="2925">
                  <c:v>29.9737716895144</c:v>
                </c:pt>
                <c:pt idx="2926">
                  <c:v>29.9753874146218</c:v>
                </c:pt>
                <c:pt idx="2927">
                  <c:v>29.977003055246598</c:v>
                </c:pt>
                <c:pt idx="2928">
                  <c:v>29.978618611375602</c:v>
                </c:pt>
                <c:pt idx="2929">
                  <c:v>29.9802340829957</c:v>
                </c:pt>
                <c:pt idx="2930">
                  <c:v>29.9818494700936</c:v>
                </c:pt>
                <c:pt idx="2931">
                  <c:v>29.983464772656301</c:v>
                </c:pt>
                <c:pt idx="2932">
                  <c:v>29.985079990670702</c:v>
                </c:pt>
                <c:pt idx="2933">
                  <c:v>29.986695124123699</c:v>
                </c:pt>
                <c:pt idx="2934">
                  <c:v>29.988310173002301</c:v>
                </c:pt>
                <c:pt idx="2935">
                  <c:v>29.989925137293199</c:v>
                </c:pt>
                <c:pt idx="2936">
                  <c:v>29.991540016983599</c:v>
                </c:pt>
                <c:pt idx="2937">
                  <c:v>29.9931548120603</c:v>
                </c:pt>
                <c:pt idx="2938">
                  <c:v>29.994769522510399</c:v>
                </c:pt>
                <c:pt idx="2939">
                  <c:v>29.996384148320899</c:v>
                </c:pt>
                <c:pt idx="2940">
                  <c:v>29.997998689478699</c:v>
                </c:pt>
                <c:pt idx="2941">
                  <c:v>29.999613145970901</c:v>
                </c:pt>
                <c:pt idx="2942">
                  <c:v>30.001227517784599</c:v>
                </c:pt>
                <c:pt idx="2943">
                  <c:v>30.002841804906801</c:v>
                </c:pt>
                <c:pt idx="2944">
                  <c:v>30.004456007324599</c:v>
                </c:pt>
                <c:pt idx="2945">
                  <c:v>30.006070125025001</c:v>
                </c:pt>
                <c:pt idx="2946">
                  <c:v>30.0076841579952</c:v>
                </c:pt>
                <c:pt idx="2947">
                  <c:v>30.0092981062223</c:v>
                </c:pt>
                <c:pt idx="2948">
                  <c:v>30.010911969693499</c:v>
                </c:pt>
                <c:pt idx="2949">
                  <c:v>30.012525748395799</c:v>
                </c:pt>
                <c:pt idx="2950">
                  <c:v>30.014139442316399</c:v>
                </c:pt>
                <c:pt idx="2951">
                  <c:v>30.015753051442601</c:v>
                </c:pt>
                <c:pt idx="2952">
                  <c:v>30.0173665757615</c:v>
                </c:pt>
                <c:pt idx="2953">
                  <c:v>30.0189800152604</c:v>
                </c:pt>
                <c:pt idx="2954">
                  <c:v>30.020593369926299</c:v>
                </c:pt>
                <c:pt idx="2955">
                  <c:v>30.022206639746699</c:v>
                </c:pt>
                <c:pt idx="2956">
                  <c:v>30.023819824708699</c:v>
                </c:pt>
                <c:pt idx="2957">
                  <c:v>30.025432924799599</c:v>
                </c:pt>
                <c:pt idx="2958">
                  <c:v>30.027045940006701</c:v>
                </c:pt>
                <c:pt idx="2959">
                  <c:v>30.028658870317301</c:v>
                </c:pt>
                <c:pt idx="2960">
                  <c:v>30.030271715718701</c:v>
                </c:pt>
                <c:pt idx="2961">
                  <c:v>30.0318844761983</c:v>
                </c:pt>
                <c:pt idx="2962">
                  <c:v>30.033497151743301</c:v>
                </c:pt>
                <c:pt idx="2963">
                  <c:v>30.035109742341099</c:v>
                </c:pt>
                <c:pt idx="2964">
                  <c:v>30.036722247979199</c:v>
                </c:pt>
                <c:pt idx="2965">
                  <c:v>30.038334668644801</c:v>
                </c:pt>
                <c:pt idx="2966">
                  <c:v>30.039947004325501</c:v>
                </c:pt>
                <c:pt idx="2967">
                  <c:v>30.041559255008501</c:v>
                </c:pt>
                <c:pt idx="2968">
                  <c:v>30.0431714206814</c:v>
                </c:pt>
                <c:pt idx="2969">
                  <c:v>30.044783501331601</c:v>
                </c:pt>
                <c:pt idx="2970">
                  <c:v>30.046395496946499</c:v>
                </c:pt>
                <c:pt idx="2971">
                  <c:v>30.048007407513602</c:v>
                </c:pt>
                <c:pt idx="2972">
                  <c:v>30.049619233020501</c:v>
                </c:pt>
                <c:pt idx="2973">
                  <c:v>30.051230973454601</c:v>
                </c:pt>
                <c:pt idx="2974">
                  <c:v>30.052842628803401</c:v>
                </c:pt>
                <c:pt idx="2975">
                  <c:v>30.054454199054501</c:v>
                </c:pt>
                <c:pt idx="2976">
                  <c:v>30.056065684195399</c:v>
                </c:pt>
                <c:pt idx="2977">
                  <c:v>30.057677084213701</c:v>
                </c:pt>
                <c:pt idx="2978">
                  <c:v>30.0592883990969</c:v>
                </c:pt>
                <c:pt idx="2979">
                  <c:v>30.060899628832701</c:v>
                </c:pt>
                <c:pt idx="2980">
                  <c:v>30.0625107734087</c:v>
                </c:pt>
                <c:pt idx="2981">
                  <c:v>30.0641218328124</c:v>
                </c:pt>
                <c:pt idx="2982">
                  <c:v>30.065732807031601</c:v>
                </c:pt>
                <c:pt idx="2983">
                  <c:v>30.0673436960539</c:v>
                </c:pt>
                <c:pt idx="2984">
                  <c:v>30.068954499866798</c:v>
                </c:pt>
                <c:pt idx="2985">
                  <c:v>30.070565218458199</c:v>
                </c:pt>
                <c:pt idx="2986">
                  <c:v>30.0721758518157</c:v>
                </c:pt>
                <c:pt idx="2987">
                  <c:v>30.073786399926998</c:v>
                </c:pt>
                <c:pt idx="2988">
                  <c:v>30.0753968627799</c:v>
                </c:pt>
                <c:pt idx="2989">
                  <c:v>30.0770072403621</c:v>
                </c:pt>
                <c:pt idx="2990">
                  <c:v>30.078617532661202</c:v>
                </c:pt>
                <c:pt idx="2991">
                  <c:v>30.080227739665201</c:v>
                </c:pt>
                <c:pt idx="2992">
                  <c:v>30.081837861361802</c:v>
                </c:pt>
                <c:pt idx="2993">
                  <c:v>30.0834478977388</c:v>
                </c:pt>
                <c:pt idx="2994">
                  <c:v>30.085057848783901</c:v>
                </c:pt>
                <c:pt idx="2995">
                  <c:v>30.086667714485099</c:v>
                </c:pt>
                <c:pt idx="2996">
                  <c:v>30.088277494830098</c:v>
                </c:pt>
                <c:pt idx="2997">
                  <c:v>30.089887189806799</c:v>
                </c:pt>
                <c:pt idx="2998">
                  <c:v>30.0914967994031</c:v>
                </c:pt>
                <c:pt idx="2999">
                  <c:v>30.0931063236069</c:v>
                </c:pt>
                <c:pt idx="3000">
                  <c:v>30.094715762406</c:v>
                </c:pt>
                <c:pt idx="3001">
                  <c:v>30.0963251157884</c:v>
                </c:pt>
                <c:pt idx="3002">
                  <c:v>30.097934383741901</c:v>
                </c:pt>
                <c:pt idx="3003">
                  <c:v>30.099543566254699</c:v>
                </c:pt>
                <c:pt idx="3004">
                  <c:v>30.101152663314501</c:v>
                </c:pt>
                <c:pt idx="3005">
                  <c:v>30.102761674909399</c:v>
                </c:pt>
                <c:pt idx="3006">
                  <c:v>30.104370601027298</c:v>
                </c:pt>
                <c:pt idx="3007">
                  <c:v>30.105979441656199</c:v>
                </c:pt>
                <c:pt idx="3008">
                  <c:v>30.107588196784199</c:v>
                </c:pt>
                <c:pt idx="3009">
                  <c:v>30.109196866399301</c:v>
                </c:pt>
                <c:pt idx="3010">
                  <c:v>30.110805450489501</c:v>
                </c:pt>
                <c:pt idx="3011">
                  <c:v>30.112413949042899</c:v>
                </c:pt>
                <c:pt idx="3012">
                  <c:v>30.114022362047599</c:v>
                </c:pt>
                <c:pt idx="3013">
                  <c:v>30.1156306894915</c:v>
                </c:pt>
                <c:pt idx="3014">
                  <c:v>30.117238931362898</c:v>
                </c:pt>
                <c:pt idx="3015">
                  <c:v>30.118847087649801</c:v>
                </c:pt>
                <c:pt idx="3016">
                  <c:v>30.120455158340398</c:v>
                </c:pt>
                <c:pt idx="3017">
                  <c:v>30.1220631434228</c:v>
                </c:pt>
                <c:pt idx="3018">
                  <c:v>30.123671042885199</c:v>
                </c:pt>
                <c:pt idx="3019">
                  <c:v>30.125278856715699</c:v>
                </c:pt>
                <c:pt idx="3020">
                  <c:v>30.1268865849025</c:v>
                </c:pt>
                <c:pt idx="3021">
                  <c:v>30.128494227433801</c:v>
                </c:pt>
                <c:pt idx="3022">
                  <c:v>30.1301017842978</c:v>
                </c:pt>
                <c:pt idx="3023">
                  <c:v>30.1317092554828</c:v>
                </c:pt>
                <c:pt idx="3024">
                  <c:v>30.133316640977</c:v>
                </c:pt>
                <c:pt idx="3025">
                  <c:v>30.134923940768601</c:v>
                </c:pt>
                <c:pt idx="3026">
                  <c:v>30.136531154845901</c:v>
                </c:pt>
                <c:pt idx="3027">
                  <c:v>30.1381382831972</c:v>
                </c:pt>
                <c:pt idx="3028">
                  <c:v>30.1397453258108</c:v>
                </c:pt>
                <c:pt idx="3029">
                  <c:v>30.141352282675001</c:v>
                </c:pt>
                <c:pt idx="3030">
                  <c:v>30.142959153778101</c:v>
                </c:pt>
                <c:pt idx="3031">
                  <c:v>30.144565939108499</c:v>
                </c:pt>
                <c:pt idx="3032">
                  <c:v>30.146172638654502</c:v>
                </c:pt>
                <c:pt idx="3033">
                  <c:v>30.147779252404501</c:v>
                </c:pt>
                <c:pt idx="3034">
                  <c:v>30.149385780346801</c:v>
                </c:pt>
                <c:pt idx="3035">
                  <c:v>30.150992222469899</c:v>
                </c:pt>
                <c:pt idx="3036">
                  <c:v>30.152598578762099</c:v>
                </c:pt>
                <c:pt idx="3037">
                  <c:v>30.154204849212</c:v>
                </c:pt>
                <c:pt idx="3038">
                  <c:v>30.1558110338079</c:v>
                </c:pt>
                <c:pt idx="3039">
                  <c:v>30.1574171325382</c:v>
                </c:pt>
                <c:pt idx="3040">
                  <c:v>30.159023145391501</c:v>
                </c:pt>
                <c:pt idx="3041">
                  <c:v>30.160629072356201</c:v>
                </c:pt>
                <c:pt idx="3042">
                  <c:v>30.1622349134208</c:v>
                </c:pt>
                <c:pt idx="3043">
                  <c:v>30.163840668573901</c:v>
                </c:pt>
                <c:pt idx="3044">
                  <c:v>30.1654463378039</c:v>
                </c:pt>
                <c:pt idx="3045">
                  <c:v>30.167051921099301</c:v>
                </c:pt>
                <c:pt idx="3046">
                  <c:v>30.168657418448799</c:v>
                </c:pt>
                <c:pt idx="3047">
                  <c:v>30.170262829840901</c:v>
                </c:pt>
                <c:pt idx="3048">
                  <c:v>30.1718681552641</c:v>
                </c:pt>
                <c:pt idx="3049">
                  <c:v>30.173473394707099</c:v>
                </c:pt>
                <c:pt idx="3050">
                  <c:v>30.175078548158499</c:v>
                </c:pt>
                <c:pt idx="3051">
                  <c:v>30.176683615606802</c:v>
                </c:pt>
                <c:pt idx="3052">
                  <c:v>30.178288597040801</c:v>
                </c:pt>
                <c:pt idx="3053">
                  <c:v>30.179893492449001</c:v>
                </c:pt>
                <c:pt idx="3054">
                  <c:v>30.181498301820099</c:v>
                </c:pt>
                <c:pt idx="3055">
                  <c:v>30.183103025142799</c:v>
                </c:pt>
                <c:pt idx="3056">
                  <c:v>30.184707662405799</c:v>
                </c:pt>
                <c:pt idx="3057">
                  <c:v>30.186312213597699</c:v>
                </c:pt>
                <c:pt idx="3058">
                  <c:v>30.187916678707399</c:v>
                </c:pt>
                <c:pt idx="3059">
                  <c:v>30.1895210577234</c:v>
                </c:pt>
                <c:pt idx="3060">
                  <c:v>30.191125350634699</c:v>
                </c:pt>
                <c:pt idx="3061">
                  <c:v>30.1927295574298</c:v>
                </c:pt>
                <c:pt idx="3062">
                  <c:v>30.194333678097699</c:v>
                </c:pt>
                <c:pt idx="3063">
                  <c:v>30.195937712627</c:v>
                </c:pt>
                <c:pt idx="3064">
                  <c:v>30.1975416610066</c:v>
                </c:pt>
                <c:pt idx="3065">
                  <c:v>30.199145523225301</c:v>
                </c:pt>
                <c:pt idx="3066">
                  <c:v>30.200749299271902</c:v>
                </c:pt>
                <c:pt idx="3067">
                  <c:v>30.2023529891352</c:v>
                </c:pt>
                <c:pt idx="3068">
                  <c:v>30.2039565928042</c:v>
                </c:pt>
                <c:pt idx="3069">
                  <c:v>30.205560110267601</c:v>
                </c:pt>
                <c:pt idx="3070">
                  <c:v>30.207163541514301</c:v>
                </c:pt>
                <c:pt idx="3071">
                  <c:v>30.2087668865334</c:v>
                </c:pt>
                <c:pt idx="3072">
                  <c:v>30.210370145313501</c:v>
                </c:pt>
                <c:pt idx="3073">
                  <c:v>30.2119733178437</c:v>
                </c:pt>
                <c:pt idx="3074">
                  <c:v>30.213576404112999</c:v>
                </c:pt>
                <c:pt idx="3075">
                  <c:v>30.215179404110199</c:v>
                </c:pt>
                <c:pt idx="3076">
                  <c:v>30.2167823178243</c:v>
                </c:pt>
                <c:pt idx="3077">
                  <c:v>30.218385145244302</c:v>
                </c:pt>
                <c:pt idx="3078">
                  <c:v>30.2199878863591</c:v>
                </c:pt>
                <c:pt idx="3079">
                  <c:v>30.221590541157902</c:v>
                </c:pt>
                <c:pt idx="3080">
                  <c:v>30.223193109629602</c:v>
                </c:pt>
                <c:pt idx="3081">
                  <c:v>30.224795591763201</c:v>
                </c:pt>
                <c:pt idx="3082">
                  <c:v>30.226397987547699</c:v>
                </c:pt>
                <c:pt idx="3083">
                  <c:v>30.228000296972301</c:v>
                </c:pt>
                <c:pt idx="3084">
                  <c:v>30.229602520025999</c:v>
                </c:pt>
                <c:pt idx="3085">
                  <c:v>30.231204656697901</c:v>
                </c:pt>
                <c:pt idx="3086">
                  <c:v>30.232806706977101</c:v>
                </c:pt>
                <c:pt idx="3087">
                  <c:v>30.234408670852702</c:v>
                </c:pt>
                <c:pt idx="3088">
                  <c:v>30.2360105483138</c:v>
                </c:pt>
                <c:pt idx="3089">
                  <c:v>30.2376123393495</c:v>
                </c:pt>
                <c:pt idx="3090">
                  <c:v>30.239214043949101</c:v>
                </c:pt>
                <c:pt idx="3091">
                  <c:v>30.2408156621016</c:v>
                </c:pt>
                <c:pt idx="3092">
                  <c:v>30.2424171937963</c:v>
                </c:pt>
                <c:pt idx="3093">
                  <c:v>30.2440186390224</c:v>
                </c:pt>
                <c:pt idx="3094">
                  <c:v>30.245619997769001</c:v>
                </c:pt>
                <c:pt idx="3095">
                  <c:v>30.2472212700253</c:v>
                </c:pt>
                <c:pt idx="3096">
                  <c:v>30.248822455780701</c:v>
                </c:pt>
                <c:pt idx="3097">
                  <c:v>30.250423555024401</c:v>
                </c:pt>
                <c:pt idx="3098">
                  <c:v>30.252024567745501</c:v>
                </c:pt>
                <c:pt idx="3099">
                  <c:v>30.253625493933399</c:v>
                </c:pt>
                <c:pt idx="3100">
                  <c:v>30.255226333577401</c:v>
                </c:pt>
                <c:pt idx="3101">
                  <c:v>30.256827086666799</c:v>
                </c:pt>
                <c:pt idx="3102">
                  <c:v>30.258427753190801</c:v>
                </c:pt>
                <c:pt idx="3103">
                  <c:v>30.260028333138902</c:v>
                </c:pt>
                <c:pt idx="3104">
                  <c:v>30.261628826500299</c:v>
                </c:pt>
                <c:pt idx="3105">
                  <c:v>30.263229233264401</c:v>
                </c:pt>
                <c:pt idx="3106">
                  <c:v>30.264829553420601</c:v>
                </c:pt>
                <c:pt idx="3107">
                  <c:v>30.266429786958199</c:v>
                </c:pt>
                <c:pt idx="3108">
                  <c:v>30.2680299338667</c:v>
                </c:pt>
                <c:pt idx="3109">
                  <c:v>30.2696299941354</c:v>
                </c:pt>
                <c:pt idx="3110">
                  <c:v>30.271229967753801</c:v>
                </c:pt>
                <c:pt idx="3111">
                  <c:v>30.272829854711301</c:v>
                </c:pt>
                <c:pt idx="3112">
                  <c:v>30.274429654997299</c:v>
                </c:pt>
                <c:pt idx="3113">
                  <c:v>30.276029368601399</c:v>
                </c:pt>
                <c:pt idx="3114">
                  <c:v>30.277628995512899</c:v>
                </c:pt>
                <c:pt idx="3115">
                  <c:v>30.279228535721401</c:v>
                </c:pt>
                <c:pt idx="3116">
                  <c:v>30.280827989216299</c:v>
                </c:pt>
                <c:pt idx="3117">
                  <c:v>30.282427355987299</c:v>
                </c:pt>
                <c:pt idx="3118">
                  <c:v>30.2840266360237</c:v>
                </c:pt>
                <c:pt idx="3119">
                  <c:v>30.285625829315201</c:v>
                </c:pt>
                <c:pt idx="3120">
                  <c:v>30.287224935851299</c:v>
                </c:pt>
                <c:pt idx="3121">
                  <c:v>30.288823955621499</c:v>
                </c:pt>
                <c:pt idx="3122">
                  <c:v>30.290422888615499</c:v>
                </c:pt>
                <c:pt idx="3123">
                  <c:v>30.2920217348228</c:v>
                </c:pt>
                <c:pt idx="3124">
                  <c:v>30.293620494233</c:v>
                </c:pt>
                <c:pt idx="3125">
                  <c:v>30.2952191668358</c:v>
                </c:pt>
                <c:pt idx="3126">
                  <c:v>30.2968177526208</c:v>
                </c:pt>
                <c:pt idx="3127">
                  <c:v>30.298416251577599</c:v>
                </c:pt>
                <c:pt idx="3128">
                  <c:v>30.300014663695901</c:v>
                </c:pt>
                <c:pt idx="3129">
                  <c:v>30.301612988965299</c:v>
                </c:pt>
                <c:pt idx="3130">
                  <c:v>30.303211227375598</c:v>
                </c:pt>
                <c:pt idx="3131">
                  <c:v>30.304809378916399</c:v>
                </c:pt>
                <c:pt idx="3132">
                  <c:v>30.306407443577498</c:v>
                </c:pt>
                <c:pt idx="3133">
                  <c:v>30.308005421348501</c:v>
                </c:pt>
                <c:pt idx="3134">
                  <c:v>30.309603312219298</c:v>
                </c:pt>
                <c:pt idx="3135">
                  <c:v>30.3112011161795</c:v>
                </c:pt>
                <c:pt idx="3136">
                  <c:v>30.312798833218899</c:v>
                </c:pt>
                <c:pt idx="3137">
                  <c:v>30.314396463327299</c:v>
                </c:pt>
                <c:pt idx="3138">
                  <c:v>30.315994006494499</c:v>
                </c:pt>
                <c:pt idx="3139">
                  <c:v>30.3175914627103</c:v>
                </c:pt>
                <c:pt idx="3140">
                  <c:v>30.3191888319645</c:v>
                </c:pt>
                <c:pt idx="3141">
                  <c:v>30.3207861142469</c:v>
                </c:pt>
                <c:pt idx="3142">
                  <c:v>30.322383309547298</c:v>
                </c:pt>
                <c:pt idx="3143">
                  <c:v>30.323980417855701</c:v>
                </c:pt>
                <c:pt idx="3144">
                  <c:v>30.325577439161801</c:v>
                </c:pt>
                <c:pt idx="3145">
                  <c:v>30.327174373455701</c:v>
                </c:pt>
                <c:pt idx="3146">
                  <c:v>30.328771220726999</c:v>
                </c:pt>
                <c:pt idx="3147">
                  <c:v>30.330367980965899</c:v>
                </c:pt>
                <c:pt idx="3148">
                  <c:v>30.3319646541621</c:v>
                </c:pt>
                <c:pt idx="3149">
                  <c:v>30.333561240305599</c:v>
                </c:pt>
                <c:pt idx="3150">
                  <c:v>30.3351577393864</c:v>
                </c:pt>
                <c:pt idx="3151">
                  <c:v>30.336754151394299</c:v>
                </c:pt>
                <c:pt idx="3152">
                  <c:v>30.338350476319501</c:v>
                </c:pt>
                <c:pt idx="3153">
                  <c:v>30.3399467141518</c:v>
                </c:pt>
                <c:pt idx="3154">
                  <c:v>30.341542864881198</c:v>
                </c:pt>
                <c:pt idx="3155">
                  <c:v>30.343138928497901</c:v>
                </c:pt>
                <c:pt idx="3156">
                  <c:v>30.3447349049917</c:v>
                </c:pt>
                <c:pt idx="3157">
                  <c:v>30.346330794352699</c:v>
                </c:pt>
                <c:pt idx="3158">
                  <c:v>30.347926596571</c:v>
                </c:pt>
                <c:pt idx="3159">
                  <c:v>30.349522311636601</c:v>
                </c:pt>
                <c:pt idx="3160">
                  <c:v>30.351117939539598</c:v>
                </c:pt>
                <c:pt idx="3161">
                  <c:v>30.352713480270101</c:v>
                </c:pt>
                <c:pt idx="3162">
                  <c:v>30.354308933818199</c:v>
                </c:pt>
                <c:pt idx="3163">
                  <c:v>30.355904300174</c:v>
                </c:pt>
                <c:pt idx="3164">
                  <c:v>30.357499579327499</c:v>
                </c:pt>
                <c:pt idx="3165">
                  <c:v>30.359094771269099</c:v>
                </c:pt>
                <c:pt idx="3166">
                  <c:v>30.360689875988701</c:v>
                </c:pt>
                <c:pt idx="3167">
                  <c:v>30.362284893476598</c:v>
                </c:pt>
                <c:pt idx="3168">
                  <c:v>30.3638798237229</c:v>
                </c:pt>
                <c:pt idx="3169">
                  <c:v>30.365474666717901</c:v>
                </c:pt>
                <c:pt idx="3170">
                  <c:v>30.3670694224516</c:v>
                </c:pt>
                <c:pt idx="3171">
                  <c:v>30.3686640909145</c:v>
                </c:pt>
                <c:pt idx="3172">
                  <c:v>30.370258672096501</c:v>
                </c:pt>
                <c:pt idx="3173">
                  <c:v>30.371853165988099</c:v>
                </c:pt>
                <c:pt idx="3174">
                  <c:v>30.373447572579401</c:v>
                </c:pt>
                <c:pt idx="3175">
                  <c:v>30.3750418918607</c:v>
                </c:pt>
                <c:pt idx="3176">
                  <c:v>30.376636123822401</c:v>
                </c:pt>
                <c:pt idx="3177">
                  <c:v>30.378230268454601</c:v>
                </c:pt>
                <c:pt idx="3178">
                  <c:v>30.379824325747599</c:v>
                </c:pt>
                <c:pt idx="3179">
                  <c:v>30.381418295691901</c:v>
                </c:pt>
                <c:pt idx="3180">
                  <c:v>30.383012178277699</c:v>
                </c:pt>
                <c:pt idx="3181">
                  <c:v>30.3846059734954</c:v>
                </c:pt>
                <c:pt idx="3182">
                  <c:v>30.386199681335199</c:v>
                </c:pt>
                <c:pt idx="3183">
                  <c:v>30.387793301787699</c:v>
                </c:pt>
                <c:pt idx="3184">
                  <c:v>30.389386834843101</c:v>
                </c:pt>
                <c:pt idx="3185">
                  <c:v>30.390980280491799</c:v>
                </c:pt>
                <c:pt idx="3186">
                  <c:v>30.392573638724301</c:v>
                </c:pt>
                <c:pt idx="3187">
                  <c:v>30.394166909530998</c:v>
                </c:pt>
                <c:pt idx="3188">
                  <c:v>30.395760092902201</c:v>
                </c:pt>
                <c:pt idx="3189">
                  <c:v>30.3973531888285</c:v>
                </c:pt>
                <c:pt idx="3190">
                  <c:v>30.398946197300202</c:v>
                </c:pt>
                <c:pt idx="3191">
                  <c:v>30.400539118307901</c:v>
                </c:pt>
                <c:pt idx="3192">
                  <c:v>30.402131951842001</c:v>
                </c:pt>
                <c:pt idx="3193">
                  <c:v>30.4037246978931</c:v>
                </c:pt>
                <c:pt idx="3194">
                  <c:v>30.405317356451501</c:v>
                </c:pt>
                <c:pt idx="3195">
                  <c:v>30.4069099275079</c:v>
                </c:pt>
                <c:pt idx="3196">
                  <c:v>30.408502411052702</c:v>
                </c:pt>
                <c:pt idx="3197">
                  <c:v>30.4100948070766</c:v>
                </c:pt>
                <c:pt idx="3198">
                  <c:v>30.411687115569901</c:v>
                </c:pt>
                <c:pt idx="3199">
                  <c:v>30.413279336523399</c:v>
                </c:pt>
                <c:pt idx="3200">
                  <c:v>30.414871469927601</c:v>
                </c:pt>
                <c:pt idx="3201">
                  <c:v>30.416463515773099</c:v>
                </c:pt>
                <c:pt idx="3202">
                  <c:v>30.418055474050501</c:v>
                </c:pt>
                <c:pt idx="3203">
                  <c:v>30.419647344750398</c:v>
                </c:pt>
                <c:pt idx="3204">
                  <c:v>30.421239127863402</c:v>
                </c:pt>
                <c:pt idx="3205">
                  <c:v>30.422830823380099</c:v>
                </c:pt>
                <c:pt idx="3206">
                  <c:v>30.424422431291301</c:v>
                </c:pt>
                <c:pt idx="3207">
                  <c:v>30.426013951587599</c:v>
                </c:pt>
                <c:pt idx="3208">
                  <c:v>30.4276053842596</c:v>
                </c:pt>
                <c:pt idx="3209">
                  <c:v>30.429196729298098</c:v>
                </c:pt>
                <c:pt idx="3210">
                  <c:v>30.430787986693701</c:v>
                </c:pt>
                <c:pt idx="3211">
                  <c:v>30.4323791564372</c:v>
                </c:pt>
                <c:pt idx="3212">
                  <c:v>30.433970238519201</c:v>
                </c:pt>
                <c:pt idx="3213">
                  <c:v>30.435561232930599</c:v>
                </c:pt>
                <c:pt idx="3214">
                  <c:v>30.4371521396621</c:v>
                </c:pt>
                <c:pt idx="3215">
                  <c:v>30.438742958704498</c:v>
                </c:pt>
                <c:pt idx="3216">
                  <c:v>30.440333690048401</c:v>
                </c:pt>
                <c:pt idx="3217">
                  <c:v>30.4419243336847</c:v>
                </c:pt>
                <c:pt idx="3218">
                  <c:v>30.443514889604302</c:v>
                </c:pt>
                <c:pt idx="3219">
                  <c:v>30.4451053577978</c:v>
                </c:pt>
                <c:pt idx="3220">
                  <c:v>30.446695738256199</c:v>
                </c:pt>
                <c:pt idx="3221">
                  <c:v>30.448286030970301</c:v>
                </c:pt>
                <c:pt idx="3222">
                  <c:v>30.449876235930901</c:v>
                </c:pt>
                <c:pt idx="3223">
                  <c:v>30.4514663531289</c:v>
                </c:pt>
                <c:pt idx="3224">
                  <c:v>30.4530563825552</c:v>
                </c:pt>
                <c:pt idx="3225">
                  <c:v>30.454646324200599</c:v>
                </c:pt>
                <c:pt idx="3226">
                  <c:v>30.456236178055999</c:v>
                </c:pt>
                <c:pt idx="3227">
                  <c:v>30.4578259441124</c:v>
                </c:pt>
                <c:pt idx="3228">
                  <c:v>30.459415622360702</c:v>
                </c:pt>
                <c:pt idx="3229">
                  <c:v>30.4610052127918</c:v>
                </c:pt>
                <c:pt idx="3230">
                  <c:v>30.462594715396602</c:v>
                </c:pt>
                <c:pt idx="3231">
                  <c:v>30.464184130166199</c:v>
                </c:pt>
                <c:pt idx="3232">
                  <c:v>30.465773457091402</c:v>
                </c:pt>
                <c:pt idx="3233">
                  <c:v>30.467362696163299</c:v>
                </c:pt>
                <c:pt idx="3234">
                  <c:v>30.4689518473729</c:v>
                </c:pt>
                <c:pt idx="3235">
                  <c:v>30.470540910711101</c:v>
                </c:pt>
                <c:pt idx="3236">
                  <c:v>30.4721298861691</c:v>
                </c:pt>
                <c:pt idx="3237">
                  <c:v>30.473718773737701</c:v>
                </c:pt>
                <c:pt idx="3238">
                  <c:v>30.475307573408099</c:v>
                </c:pt>
                <c:pt idx="3239">
                  <c:v>30.476896285171399</c:v>
                </c:pt>
                <c:pt idx="3240">
                  <c:v>30.478484909018501</c:v>
                </c:pt>
                <c:pt idx="3241">
                  <c:v>30.480073444940601</c:v>
                </c:pt>
                <c:pt idx="3242">
                  <c:v>30.481661892928798</c:v>
                </c:pt>
                <c:pt idx="3243">
                  <c:v>30.483250252974099</c:v>
                </c:pt>
                <c:pt idx="3244">
                  <c:v>30.484838525067701</c:v>
                </c:pt>
                <c:pt idx="3245">
                  <c:v>30.4864267092007</c:v>
                </c:pt>
                <c:pt idx="3246">
                  <c:v>30.488014805364202</c:v>
                </c:pt>
                <c:pt idx="3247">
                  <c:v>30.489602813549499</c:v>
                </c:pt>
                <c:pt idx="3248">
                  <c:v>30.491190733747601</c:v>
                </c:pt>
                <c:pt idx="3249">
                  <c:v>30.492778565949699</c:v>
                </c:pt>
                <c:pt idx="3250">
                  <c:v>30.4943663101471</c:v>
                </c:pt>
                <c:pt idx="3251">
                  <c:v>30.495953966330902</c:v>
                </c:pt>
                <c:pt idx="3252">
                  <c:v>30.497541534492299</c:v>
                </c:pt>
                <c:pt idx="3253">
                  <c:v>30.4991290146226</c:v>
                </c:pt>
                <c:pt idx="3254">
                  <c:v>30.500716406713</c:v>
                </c:pt>
                <c:pt idx="3255">
                  <c:v>30.502303710754799</c:v>
                </c:pt>
                <c:pt idx="3256">
                  <c:v>30.5038909267391</c:v>
                </c:pt>
                <c:pt idx="3257">
                  <c:v>30.505478054657399</c:v>
                </c:pt>
                <c:pt idx="3258">
                  <c:v>30.5070650945007</c:v>
                </c:pt>
                <c:pt idx="3259">
                  <c:v>30.5086520462606</c:v>
                </c:pt>
                <c:pt idx="3260">
                  <c:v>30.510238909928201</c:v>
                </c:pt>
                <c:pt idx="3261">
                  <c:v>30.511825685494902</c:v>
                </c:pt>
                <c:pt idx="3262">
                  <c:v>30.513412372952001</c:v>
                </c:pt>
                <c:pt idx="3263">
                  <c:v>30.514998972290801</c:v>
                </c:pt>
                <c:pt idx="3264">
                  <c:v>30.516585483502801</c:v>
                </c:pt>
                <c:pt idx="3265">
                  <c:v>30.518171906579301</c:v>
                </c:pt>
                <c:pt idx="3266">
                  <c:v>30.5197582415116</c:v>
                </c:pt>
                <c:pt idx="3267">
                  <c:v>30.521344488291099</c:v>
                </c:pt>
                <c:pt idx="3268">
                  <c:v>30.522930646909298</c:v>
                </c:pt>
                <c:pt idx="3269">
                  <c:v>30.524516717357599</c:v>
                </c:pt>
                <c:pt idx="3270">
                  <c:v>30.526102699627302</c:v>
                </c:pt>
                <c:pt idx="3271">
                  <c:v>30.52768859371</c:v>
                </c:pt>
                <c:pt idx="3272">
                  <c:v>30.529274399597099</c:v>
                </c:pt>
                <c:pt idx="3273">
                  <c:v>30.5308601172799</c:v>
                </c:pt>
                <c:pt idx="3274">
                  <c:v>30.532445746750099</c:v>
                </c:pt>
                <c:pt idx="3275">
                  <c:v>30.534031287999099</c:v>
                </c:pt>
                <c:pt idx="3276">
                  <c:v>30.535616741018401</c:v>
                </c:pt>
                <c:pt idx="3277">
                  <c:v>30.537202105799501</c:v>
                </c:pt>
                <c:pt idx="3278">
                  <c:v>30.538787382333901</c:v>
                </c:pt>
                <c:pt idx="3279">
                  <c:v>30.540372570613201</c:v>
                </c:pt>
                <c:pt idx="3280">
                  <c:v>30.541957670628801</c:v>
                </c:pt>
                <c:pt idx="3281">
                  <c:v>30.543542682372401</c:v>
                </c:pt>
                <c:pt idx="3282">
                  <c:v>30.5451276058355</c:v>
                </c:pt>
                <c:pt idx="3283">
                  <c:v>30.546712441009799</c:v>
                </c:pt>
                <c:pt idx="3284">
                  <c:v>30.5482971878867</c:v>
                </c:pt>
                <c:pt idx="3285">
                  <c:v>30.549881846457801</c:v>
                </c:pt>
                <c:pt idx="3286">
                  <c:v>30.551466416714899</c:v>
                </c:pt>
                <c:pt idx="3287">
                  <c:v>30.553050898649499</c:v>
                </c:pt>
                <c:pt idx="3288">
                  <c:v>30.554635292253302</c:v>
                </c:pt>
                <c:pt idx="3289">
                  <c:v>30.556219597517899</c:v>
                </c:pt>
                <c:pt idx="3290">
                  <c:v>30.557803814435001</c:v>
                </c:pt>
                <c:pt idx="3291">
                  <c:v>30.559387942996199</c:v>
                </c:pt>
                <c:pt idx="3292">
                  <c:v>30.560971983193198</c:v>
                </c:pt>
                <c:pt idx="3293">
                  <c:v>30.562555935017699</c:v>
                </c:pt>
                <c:pt idx="3294">
                  <c:v>30.5641397984615</c:v>
                </c:pt>
                <c:pt idx="3295">
                  <c:v>30.565723573516198</c:v>
                </c:pt>
                <c:pt idx="3296">
                  <c:v>30.567307260173699</c:v>
                </c:pt>
                <c:pt idx="3297">
                  <c:v>30.568890858425501</c:v>
                </c:pt>
                <c:pt idx="3298">
                  <c:v>30.570474368263501</c:v>
                </c:pt>
                <c:pt idx="3299">
                  <c:v>30.572057789679398</c:v>
                </c:pt>
                <c:pt idx="3300">
                  <c:v>30.573641122664998</c:v>
                </c:pt>
                <c:pt idx="3301">
                  <c:v>30.575224367212201</c:v>
                </c:pt>
                <c:pt idx="3302">
                  <c:v>30.576807523312599</c:v>
                </c:pt>
                <c:pt idx="3303">
                  <c:v>30.5783905909582</c:v>
                </c:pt>
                <c:pt idx="3304">
                  <c:v>30.579973570140599</c:v>
                </c:pt>
                <c:pt idx="3305">
                  <c:v>30.5815564608519</c:v>
                </c:pt>
                <c:pt idx="3306">
                  <c:v>30.583139263083702</c:v>
                </c:pt>
                <c:pt idx="3307">
                  <c:v>30.584721976828</c:v>
                </c:pt>
                <c:pt idx="3308">
                  <c:v>30.586304602076702</c:v>
                </c:pt>
                <c:pt idx="3309">
                  <c:v>30.5878871388216</c:v>
                </c:pt>
                <c:pt idx="3310">
                  <c:v>30.589469587054499</c:v>
                </c:pt>
                <c:pt idx="3311">
                  <c:v>30.5910519467675</c:v>
                </c:pt>
                <c:pt idx="3312">
                  <c:v>30.592634217952401</c:v>
                </c:pt>
                <c:pt idx="3313">
                  <c:v>30.594216400601201</c:v>
                </c:pt>
                <c:pt idx="3314">
                  <c:v>30.595798494705701</c:v>
                </c:pt>
                <c:pt idx="3315">
                  <c:v>30.597380500258001</c:v>
                </c:pt>
                <c:pt idx="3316">
                  <c:v>30.598962417249901</c:v>
                </c:pt>
                <c:pt idx="3317">
                  <c:v>30.6005442456735</c:v>
                </c:pt>
                <c:pt idx="3318">
                  <c:v>30.6021259855208</c:v>
                </c:pt>
                <c:pt idx="3319">
                  <c:v>30.6037076367837</c:v>
                </c:pt>
                <c:pt idx="3320">
                  <c:v>30.605289199454202</c:v>
                </c:pt>
                <c:pt idx="3321">
                  <c:v>30.606870673524401</c:v>
                </c:pt>
                <c:pt idx="3322">
                  <c:v>30.608452058986298</c:v>
                </c:pt>
                <c:pt idx="3323">
                  <c:v>30.610033355831899</c:v>
                </c:pt>
                <c:pt idx="3324">
                  <c:v>30.611614564053301</c:v>
                </c:pt>
                <c:pt idx="3325">
                  <c:v>30.613195683642601</c:v>
                </c:pt>
                <c:pt idx="3326">
                  <c:v>30.614776714591699</c:v>
                </c:pt>
                <c:pt idx="3327">
                  <c:v>30.616357656892902</c:v>
                </c:pt>
                <c:pt idx="3328">
                  <c:v>30.617938510538099</c:v>
                </c:pt>
                <c:pt idx="3329">
                  <c:v>30.6195192755196</c:v>
                </c:pt>
                <c:pt idx="3330">
                  <c:v>30.621099951829301</c:v>
                </c:pt>
                <c:pt idx="3331">
                  <c:v>30.622680539459498</c:v>
                </c:pt>
                <c:pt idx="3332">
                  <c:v>30.624261038402299</c:v>
                </c:pt>
                <c:pt idx="3333">
                  <c:v>30.625841448649901</c:v>
                </c:pt>
                <c:pt idx="3334">
                  <c:v>30.627421770194299</c:v>
                </c:pt>
                <c:pt idx="3335">
                  <c:v>30.6290020030279</c:v>
                </c:pt>
                <c:pt idx="3336">
                  <c:v>30.630582147142601</c:v>
                </c:pt>
                <c:pt idx="3337">
                  <c:v>30.6321622025309</c:v>
                </c:pt>
                <c:pt idx="3338">
                  <c:v>30.633742169184799</c:v>
                </c:pt>
                <c:pt idx="3339">
                  <c:v>30.635322047096601</c:v>
                </c:pt>
                <c:pt idx="3340">
                  <c:v>30.636901836258598</c:v>
                </c:pt>
                <c:pt idx="3341">
                  <c:v>30.638481536662901</c:v>
                </c:pt>
                <c:pt idx="3342">
                  <c:v>30.6400611483018</c:v>
                </c:pt>
                <c:pt idx="3343">
                  <c:v>30.6416406711676</c:v>
                </c:pt>
                <c:pt idx="3344">
                  <c:v>30.643220105252599</c:v>
                </c:pt>
                <c:pt idx="3345">
                  <c:v>30.644799450549002</c:v>
                </c:pt>
                <c:pt idx="3346">
                  <c:v>30.646378707049202</c:v>
                </c:pt>
                <c:pt idx="3347">
                  <c:v>30.647957874745401</c:v>
                </c:pt>
                <c:pt idx="3348">
                  <c:v>30.649536953629902</c:v>
                </c:pt>
                <c:pt idx="3349">
                  <c:v>30.651115943695199</c:v>
                </c:pt>
                <c:pt idx="3350">
                  <c:v>30.652694844933499</c:v>
                </c:pt>
                <c:pt idx="3351">
                  <c:v>30.654273657337299</c:v>
                </c:pt>
                <c:pt idx="3352">
                  <c:v>30.6558523808987</c:v>
                </c:pt>
                <c:pt idx="3353">
                  <c:v>30.657431015610399</c:v>
                </c:pt>
                <c:pt idx="3354">
                  <c:v>30.659009561464501</c:v>
                </c:pt>
                <c:pt idx="3355">
                  <c:v>30.660588018453598</c:v>
                </c:pt>
                <c:pt idx="3356">
                  <c:v>30.66216638657</c:v>
                </c:pt>
                <c:pt idx="3357">
                  <c:v>30.663744665806199</c:v>
                </c:pt>
                <c:pt idx="3358">
                  <c:v>30.6653228561545</c:v>
                </c:pt>
                <c:pt idx="3359">
                  <c:v>30.666900957607499</c:v>
                </c:pt>
                <c:pt idx="3360">
                  <c:v>30.668478970157501</c:v>
                </c:pt>
                <c:pt idx="3361">
                  <c:v>30.670056893797099</c:v>
                </c:pt>
                <c:pt idx="3362">
                  <c:v>30.671634728518701</c:v>
                </c:pt>
                <c:pt idx="3363">
                  <c:v>30.673212474314798</c:v>
                </c:pt>
                <c:pt idx="3364">
                  <c:v>30.6747901311779</c:v>
                </c:pt>
                <c:pt idx="3365">
                  <c:v>30.676367699100599</c:v>
                </c:pt>
                <c:pt idx="3366">
                  <c:v>30.677945178075198</c:v>
                </c:pt>
                <c:pt idx="3367">
                  <c:v>30.679522568094399</c:v>
                </c:pt>
                <c:pt idx="3368">
                  <c:v>30.681099869150799</c:v>
                </c:pt>
                <c:pt idx="3369">
                  <c:v>30.682677081236701</c:v>
                </c:pt>
                <c:pt idx="3370">
                  <c:v>30.684254204344899</c:v>
                </c:pt>
                <c:pt idx="3371">
                  <c:v>30.685831238467902</c:v>
                </c:pt>
                <c:pt idx="3372">
                  <c:v>30.687408183598201</c:v>
                </c:pt>
                <c:pt idx="3373">
                  <c:v>30.6889850397285</c:v>
                </c:pt>
                <c:pt idx="3374">
                  <c:v>30.690561806851399</c:v>
                </c:pt>
                <c:pt idx="3375">
                  <c:v>30.6921384849595</c:v>
                </c:pt>
                <c:pt idx="3376">
                  <c:v>30.6937150740454</c:v>
                </c:pt>
                <c:pt idx="3377">
                  <c:v>30.695291574101802</c:v>
                </c:pt>
                <c:pt idx="3378">
                  <c:v>30.696867985121301</c:v>
                </c:pt>
                <c:pt idx="3379">
                  <c:v>30.698444307096601</c:v>
                </c:pt>
                <c:pt idx="3380">
                  <c:v>30.700020540020301</c:v>
                </c:pt>
                <c:pt idx="3381">
                  <c:v>30.7015966838851</c:v>
                </c:pt>
                <c:pt idx="3382">
                  <c:v>30.703172738683801</c:v>
                </c:pt>
                <c:pt idx="3383">
                  <c:v>30.704748704408999</c:v>
                </c:pt>
                <c:pt idx="3384">
                  <c:v>30.706324581053401</c:v>
                </c:pt>
                <c:pt idx="3385">
                  <c:v>30.707900368609799</c:v>
                </c:pt>
                <c:pt idx="3386">
                  <c:v>30.709476067070899</c:v>
                </c:pt>
                <c:pt idx="3387">
                  <c:v>30.711051676429499</c:v>
                </c:pt>
                <c:pt idx="3388">
                  <c:v>30.712627196678199</c:v>
                </c:pt>
                <c:pt idx="3389">
                  <c:v>30.71420262781</c:v>
                </c:pt>
                <c:pt idx="3390">
                  <c:v>30.715777969817498</c:v>
                </c:pt>
                <c:pt idx="3391">
                  <c:v>30.7173532226936</c:v>
                </c:pt>
                <c:pt idx="3392">
                  <c:v>30.718928386430999</c:v>
                </c:pt>
                <c:pt idx="3393">
                  <c:v>30.720503461022599</c:v>
                </c:pt>
                <c:pt idx="3394">
                  <c:v>30.7220784464612</c:v>
                </c:pt>
                <c:pt idx="3395">
                  <c:v>30.723653342739599</c:v>
                </c:pt>
                <c:pt idx="3396">
                  <c:v>30.7252281498507</c:v>
                </c:pt>
                <c:pt idx="3397">
                  <c:v>30.726802867787399</c:v>
                </c:pt>
                <c:pt idx="3398">
                  <c:v>30.7283774965424</c:v>
                </c:pt>
                <c:pt idx="3399">
                  <c:v>30.7299520361086</c:v>
                </c:pt>
                <c:pt idx="3400">
                  <c:v>30.731526486479101</c:v>
                </c:pt>
                <c:pt idx="3401">
                  <c:v>30.7331008476466</c:v>
                </c:pt>
                <c:pt idx="3402">
                  <c:v>30.734675119603999</c:v>
                </c:pt>
                <c:pt idx="3403">
                  <c:v>30.736249302344401</c:v>
                </c:pt>
                <c:pt idx="3404">
                  <c:v>30.737823395860602</c:v>
                </c:pt>
                <c:pt idx="3405">
                  <c:v>30.739397400145499</c:v>
                </c:pt>
                <c:pt idx="3406">
                  <c:v>30.740971315192098</c:v>
                </c:pt>
                <c:pt idx="3407">
                  <c:v>30.7425451409934</c:v>
                </c:pt>
                <c:pt idx="3408">
                  <c:v>30.744118877542299</c:v>
                </c:pt>
                <c:pt idx="3409">
                  <c:v>30.745692524831899</c:v>
                </c:pt>
                <c:pt idx="3410">
                  <c:v>30.747266082855099</c:v>
                </c:pt>
                <c:pt idx="3411">
                  <c:v>30.748839551604899</c:v>
                </c:pt>
                <c:pt idx="3412">
                  <c:v>30.750412931074401</c:v>
                </c:pt>
                <c:pt idx="3413">
                  <c:v>30.751986221256502</c:v>
                </c:pt>
                <c:pt idx="3414">
                  <c:v>30.753559422144399</c:v>
                </c:pt>
                <c:pt idx="3415">
                  <c:v>30.755132533730901</c:v>
                </c:pt>
                <c:pt idx="3416">
                  <c:v>30.756705556009301</c:v>
                </c:pt>
                <c:pt idx="3417">
                  <c:v>30.7582784889726</c:v>
                </c:pt>
                <c:pt idx="3418">
                  <c:v>30.759851332613898</c:v>
                </c:pt>
                <c:pt idx="3419">
                  <c:v>30.761424086926102</c:v>
                </c:pt>
                <c:pt idx="3420">
                  <c:v>30.762996751902602</c:v>
                </c:pt>
                <c:pt idx="3421">
                  <c:v>30.7645693275363</c:v>
                </c:pt>
                <c:pt idx="3422">
                  <c:v>30.766141813820301</c:v>
                </c:pt>
                <c:pt idx="3423">
                  <c:v>30.767714210747901</c:v>
                </c:pt>
                <c:pt idx="3424">
                  <c:v>30.7692865183122</c:v>
                </c:pt>
                <c:pt idx="3425">
                  <c:v>30.770858736506199</c:v>
                </c:pt>
                <c:pt idx="3426">
                  <c:v>30.772430865323201</c:v>
                </c:pt>
                <c:pt idx="3427">
                  <c:v>30.774002904756401</c:v>
                </c:pt>
                <c:pt idx="3428">
                  <c:v>30.775574854798801</c:v>
                </c:pt>
                <c:pt idx="3429">
                  <c:v>30.777146715443799</c:v>
                </c:pt>
                <c:pt idx="3430">
                  <c:v>30.7787184866846</c:v>
                </c:pt>
                <c:pt idx="3431">
                  <c:v>30.780290168514298</c:v>
                </c:pt>
                <c:pt idx="3432">
                  <c:v>30.781861760926098</c:v>
                </c:pt>
                <c:pt idx="3433">
                  <c:v>30.783433263913299</c:v>
                </c:pt>
                <c:pt idx="3434">
                  <c:v>30.7850046774692</c:v>
                </c:pt>
                <c:pt idx="3435">
                  <c:v>30.786576001587001</c:v>
                </c:pt>
                <c:pt idx="3436">
                  <c:v>30.788147236259999</c:v>
                </c:pt>
                <c:pt idx="3437">
                  <c:v>30.789718381481499</c:v>
                </c:pt>
                <c:pt idx="3438">
                  <c:v>30.7912894372446</c:v>
                </c:pt>
                <c:pt idx="3439">
                  <c:v>30.7928604035429</c:v>
                </c:pt>
                <c:pt idx="3440">
                  <c:v>30.794431280369398</c:v>
                </c:pt>
                <c:pt idx="3441">
                  <c:v>30.796002067717701</c:v>
                </c:pt>
                <c:pt idx="3442">
                  <c:v>30.797572765580899</c:v>
                </c:pt>
                <c:pt idx="3443">
                  <c:v>30.7991433739525</c:v>
                </c:pt>
                <c:pt idx="3444">
                  <c:v>30.800713892825801</c:v>
                </c:pt>
                <c:pt idx="3445">
                  <c:v>30.802284322194101</c:v>
                </c:pt>
                <c:pt idx="3446">
                  <c:v>30.803854662050899</c:v>
                </c:pt>
                <c:pt idx="3447">
                  <c:v>30.805424912389501</c:v>
                </c:pt>
                <c:pt idx="3448">
                  <c:v>30.806995073203201</c:v>
                </c:pt>
                <c:pt idx="3449">
                  <c:v>30.808565144485598</c:v>
                </c:pt>
                <c:pt idx="3450">
                  <c:v>30.810135126230001</c:v>
                </c:pt>
                <c:pt idx="3451">
                  <c:v>30.811705018429802</c:v>
                </c:pt>
                <c:pt idx="3452">
                  <c:v>30.813274821078501</c:v>
                </c:pt>
                <c:pt idx="3453">
                  <c:v>30.814844534169499</c:v>
                </c:pt>
                <c:pt idx="3454">
                  <c:v>30.816414157696201</c:v>
                </c:pt>
                <c:pt idx="3455">
                  <c:v>30.817983691652199</c:v>
                </c:pt>
                <c:pt idx="3456">
                  <c:v>30.819553136030901</c:v>
                </c:pt>
                <c:pt idx="3457">
                  <c:v>30.8211224908258</c:v>
                </c:pt>
                <c:pt idx="3458">
                  <c:v>30.822691756030402</c:v>
                </c:pt>
                <c:pt idx="3459">
                  <c:v>30.824260931638101</c:v>
                </c:pt>
                <c:pt idx="3460">
                  <c:v>30.825830017642598</c:v>
                </c:pt>
                <c:pt idx="3461">
                  <c:v>30.827399014037301</c:v>
                </c:pt>
                <c:pt idx="3462">
                  <c:v>30.828967920815799</c:v>
                </c:pt>
                <c:pt idx="3463">
                  <c:v>30.830536737971499</c:v>
                </c:pt>
                <c:pt idx="3464">
                  <c:v>30.832105465498199</c:v>
                </c:pt>
                <c:pt idx="3465">
                  <c:v>30.833674103389299</c:v>
                </c:pt>
                <c:pt idx="3466">
                  <c:v>30.8352426516383</c:v>
                </c:pt>
                <c:pt idx="3467">
                  <c:v>30.836811110239001</c:v>
                </c:pt>
                <c:pt idx="3468">
                  <c:v>30.838379479184901</c:v>
                </c:pt>
                <c:pt idx="3469">
                  <c:v>30.839947758469599</c:v>
                </c:pt>
                <c:pt idx="3470">
                  <c:v>30.841515948086698</c:v>
                </c:pt>
                <c:pt idx="3471">
                  <c:v>30.843084048029802</c:v>
                </c:pt>
                <c:pt idx="3472">
                  <c:v>30.844652058292599</c:v>
                </c:pt>
                <c:pt idx="3473">
                  <c:v>30.846219978868799</c:v>
                </c:pt>
                <c:pt idx="3474">
                  <c:v>30.8477878097519</c:v>
                </c:pt>
                <c:pt idx="3475">
                  <c:v>30.849355550935702</c:v>
                </c:pt>
                <c:pt idx="3476">
                  <c:v>30.850923202413799</c:v>
                </c:pt>
                <c:pt idx="3477">
                  <c:v>30.852490764180001</c:v>
                </c:pt>
                <c:pt idx="3478">
                  <c:v>30.8540582362278</c:v>
                </c:pt>
                <c:pt idx="3479">
                  <c:v>30.855625618551102</c:v>
                </c:pt>
                <c:pt idx="3480">
                  <c:v>30.857192911143599</c:v>
                </c:pt>
                <c:pt idx="3481">
                  <c:v>30.858760113998901</c:v>
                </c:pt>
                <c:pt idx="3482">
                  <c:v>30.860327227110801</c:v>
                </c:pt>
                <c:pt idx="3483">
                  <c:v>30.8618942504731</c:v>
                </c:pt>
                <c:pt idx="3484">
                  <c:v>30.863461184079501</c:v>
                </c:pt>
                <c:pt idx="3485">
                  <c:v>30.865028027923699</c:v>
                </c:pt>
                <c:pt idx="3486">
                  <c:v>30.866594781999702</c:v>
                </c:pt>
                <c:pt idx="3487">
                  <c:v>30.868161446301102</c:v>
                </c:pt>
                <c:pt idx="3488">
                  <c:v>30.8697280208217</c:v>
                </c:pt>
                <c:pt idx="3489">
                  <c:v>30.871294505555401</c:v>
                </c:pt>
                <c:pt idx="3490">
                  <c:v>30.872860900496001</c:v>
                </c:pt>
                <c:pt idx="3491">
                  <c:v>30.8744272056373</c:v>
                </c:pt>
                <c:pt idx="3492">
                  <c:v>30.875993420973099</c:v>
                </c:pt>
                <c:pt idx="3493">
                  <c:v>30.877559546497299</c:v>
                </c:pt>
                <c:pt idx="3494">
                  <c:v>30.879125582203802</c:v>
                </c:pt>
                <c:pt idx="3495">
                  <c:v>30.880691528086398</c:v>
                </c:pt>
                <c:pt idx="3496">
                  <c:v>30.882257384138999</c:v>
                </c:pt>
                <c:pt idx="3497">
                  <c:v>30.8838231503555</c:v>
                </c:pt>
                <c:pt idx="3498">
                  <c:v>30.885388826729699</c:v>
                </c:pt>
                <c:pt idx="3499">
                  <c:v>30.886954413255701</c:v>
                </c:pt>
                <c:pt idx="3500">
                  <c:v>30.888519909927201</c:v>
                </c:pt>
                <c:pt idx="3501">
                  <c:v>30.8900853167383</c:v>
                </c:pt>
                <c:pt idx="3502">
                  <c:v>30.8916506336829</c:v>
                </c:pt>
                <c:pt idx="3503">
                  <c:v>30.8932158607549</c:v>
                </c:pt>
                <c:pt idx="3504">
                  <c:v>30.8947809979482</c:v>
                </c:pt>
                <c:pt idx="3505">
                  <c:v>30.896346045256902</c:v>
                </c:pt>
                <c:pt idx="3506">
                  <c:v>30.897911002674999</c:v>
                </c:pt>
                <c:pt idx="3507">
                  <c:v>30.899475870196301</c:v>
                </c:pt>
                <c:pt idx="3508">
                  <c:v>30.901040647814899</c:v>
                </c:pt>
                <c:pt idx="3509">
                  <c:v>30.9026053355249</c:v>
                </c:pt>
                <c:pt idx="3510">
                  <c:v>30.904169933320201</c:v>
                </c:pt>
                <c:pt idx="3511">
                  <c:v>30.905734441194799</c:v>
                </c:pt>
                <c:pt idx="3512">
                  <c:v>30.907298859142902</c:v>
                </c:pt>
                <c:pt idx="3513">
                  <c:v>30.908863187158399</c:v>
                </c:pt>
                <c:pt idx="3514">
                  <c:v>30.910427425235302</c:v>
                </c:pt>
                <c:pt idx="3515">
                  <c:v>30.911991573367899</c:v>
                </c:pt>
                <c:pt idx="3516">
                  <c:v>30.91355563155</c:v>
                </c:pt>
                <c:pt idx="3517">
                  <c:v>30.915119599775899</c:v>
                </c:pt>
                <c:pt idx="3518">
                  <c:v>30.916683478039602</c:v>
                </c:pt>
                <c:pt idx="3519">
                  <c:v>30.9182472663352</c:v>
                </c:pt>
                <c:pt idx="3520">
                  <c:v>30.9198109646569</c:v>
                </c:pt>
                <c:pt idx="3521">
                  <c:v>30.921374572998701</c:v>
                </c:pt>
                <c:pt idx="3522">
                  <c:v>30.922938091354801</c:v>
                </c:pt>
                <c:pt idx="3523">
                  <c:v>30.924501519719399</c:v>
                </c:pt>
                <c:pt idx="3524">
                  <c:v>30.926064858086502</c:v>
                </c:pt>
                <c:pt idx="3525">
                  <c:v>30.927628106450399</c:v>
                </c:pt>
                <c:pt idx="3526">
                  <c:v>30.929191264805201</c:v>
                </c:pt>
                <c:pt idx="3527">
                  <c:v>30.930754333145099</c:v>
                </c:pt>
                <c:pt idx="3528">
                  <c:v>30.932317311464299</c:v>
                </c:pt>
                <c:pt idx="3529">
                  <c:v>30.933880199757098</c:v>
                </c:pt>
                <c:pt idx="3530">
                  <c:v>30.9354429980175</c:v>
                </c:pt>
                <c:pt idx="3531">
                  <c:v>30.937005706239901</c:v>
                </c:pt>
                <c:pt idx="3532">
                  <c:v>30.938568324418402</c:v>
                </c:pt>
                <c:pt idx="3533">
                  <c:v>30.940130852547401</c:v>
                </c:pt>
                <c:pt idx="3534">
                  <c:v>30.941693290621</c:v>
                </c:pt>
                <c:pt idx="3535">
                  <c:v>30.943255638633499</c:v>
                </c:pt>
                <c:pt idx="3536">
                  <c:v>30.944817896579199</c:v>
                </c:pt>
                <c:pt idx="3537">
                  <c:v>30.946380064452399</c:v>
                </c:pt>
                <c:pt idx="3538">
                  <c:v>30.947942142247399</c:v>
                </c:pt>
                <c:pt idx="3539">
                  <c:v>30.949504129958399</c:v>
                </c:pt>
                <c:pt idx="3540">
                  <c:v>30.951066027579699</c:v>
                </c:pt>
                <c:pt idx="3541">
                  <c:v>30.952627835105702</c:v>
                </c:pt>
                <c:pt idx="3542">
                  <c:v>30.954189552530799</c:v>
                </c:pt>
                <c:pt idx="3543">
                  <c:v>30.955751179849202</c:v>
                </c:pt>
                <c:pt idx="3544">
                  <c:v>30.957312717055299</c:v>
                </c:pt>
                <c:pt idx="3545">
                  <c:v>30.958874164143399</c:v>
                </c:pt>
                <c:pt idx="3546">
                  <c:v>30.9604355211079</c:v>
                </c:pt>
                <c:pt idx="3547">
                  <c:v>30.961996787943299</c:v>
                </c:pt>
                <c:pt idx="3548">
                  <c:v>30.963557964643801</c:v>
                </c:pt>
                <c:pt idx="3549">
                  <c:v>30.965119051203899</c:v>
                </c:pt>
                <c:pt idx="3550">
                  <c:v>30.966680047617899</c:v>
                </c:pt>
                <c:pt idx="3551">
                  <c:v>30.968240953880301</c:v>
                </c:pt>
                <c:pt idx="3552">
                  <c:v>30.969801769985601</c:v>
                </c:pt>
                <c:pt idx="3553">
                  <c:v>30.971362495927998</c:v>
                </c:pt>
                <c:pt idx="3554">
                  <c:v>30.972923131702199</c:v>
                </c:pt>
                <c:pt idx="3555">
                  <c:v>30.974483677302501</c:v>
                </c:pt>
                <c:pt idx="3556">
                  <c:v>30.976044132723398</c:v>
                </c:pt>
                <c:pt idx="3557">
                  <c:v>30.977604497959302</c:v>
                </c:pt>
                <c:pt idx="3558">
                  <c:v>30.979164773004801</c:v>
                </c:pt>
                <c:pt idx="3559">
                  <c:v>30.980724957854399</c:v>
                </c:pt>
                <c:pt idx="3560">
                  <c:v>30.982285052502402</c:v>
                </c:pt>
                <c:pt idx="3561">
                  <c:v>30.983845056943501</c:v>
                </c:pt>
                <c:pt idx="3562">
                  <c:v>30.985404971172201</c:v>
                </c:pt>
                <c:pt idx="3563">
                  <c:v>30.986964795182999</c:v>
                </c:pt>
                <c:pt idx="3564">
                  <c:v>30.988524528970299</c:v>
                </c:pt>
                <c:pt idx="3565">
                  <c:v>30.990084172528899</c:v>
                </c:pt>
                <c:pt idx="3566">
                  <c:v>30.991643725853201</c:v>
                </c:pt>
                <c:pt idx="3567">
                  <c:v>30.993203188937699</c:v>
                </c:pt>
                <c:pt idx="3568">
                  <c:v>30.994762561777101</c:v>
                </c:pt>
                <c:pt idx="3569">
                  <c:v>30.996321844366001</c:v>
                </c:pt>
                <c:pt idx="3570">
                  <c:v>30.997881036698899</c:v>
                </c:pt>
                <c:pt idx="3571">
                  <c:v>30.999440138770499</c:v>
                </c:pt>
                <c:pt idx="3572">
                  <c:v>31.0009991505753</c:v>
                </c:pt>
                <c:pt idx="3573">
                  <c:v>31.002558072107998</c:v>
                </c:pt>
                <c:pt idx="3574">
                  <c:v>31.004116903363201</c:v>
                </c:pt>
                <c:pt idx="3575">
                  <c:v>31.005675644335501</c:v>
                </c:pt>
                <c:pt idx="3576">
                  <c:v>31.0072342950196</c:v>
                </c:pt>
                <c:pt idx="3577">
                  <c:v>31.008792855410199</c:v>
                </c:pt>
                <c:pt idx="3578">
                  <c:v>31.010351325501901</c:v>
                </c:pt>
                <c:pt idx="3579">
                  <c:v>31.011909705289401</c:v>
                </c:pt>
                <c:pt idx="3580">
                  <c:v>31.013467994767399</c:v>
                </c:pt>
                <c:pt idx="3581">
                  <c:v>31.015026193930598</c:v>
                </c:pt>
                <c:pt idx="3582">
                  <c:v>31.016584302773701</c:v>
                </c:pt>
                <c:pt idx="3583">
                  <c:v>31.0181423212914</c:v>
                </c:pt>
                <c:pt idx="3584">
                  <c:v>31.019700249478401</c:v>
                </c:pt>
                <c:pt idx="3585">
                  <c:v>31.0212580873294</c:v>
                </c:pt>
                <c:pt idx="3586">
                  <c:v>31.022815834839299</c:v>
                </c:pt>
                <c:pt idx="3587">
                  <c:v>31.024373492002699</c:v>
                </c:pt>
                <c:pt idx="3588">
                  <c:v>31.0259310588144</c:v>
                </c:pt>
                <c:pt idx="3589">
                  <c:v>31.0274885352692</c:v>
                </c:pt>
                <c:pt idx="3590">
                  <c:v>31.029045921361899</c:v>
                </c:pt>
                <c:pt idx="3591">
                  <c:v>31.030603217087201</c:v>
                </c:pt>
                <c:pt idx="3592">
                  <c:v>31.032160422440001</c:v>
                </c:pt>
                <c:pt idx="3593">
                  <c:v>31.033717537415001</c:v>
                </c:pt>
                <c:pt idx="3594">
                  <c:v>31.0352745620071</c:v>
                </c:pt>
                <c:pt idx="3595">
                  <c:v>31.0368314962111</c:v>
                </c:pt>
                <c:pt idx="3596">
                  <c:v>31.0383883400218</c:v>
                </c:pt>
                <c:pt idx="3597">
                  <c:v>31.039945093434099</c:v>
                </c:pt>
                <c:pt idx="3598">
                  <c:v>31.041501756442901</c:v>
                </c:pt>
                <c:pt idx="3599">
                  <c:v>31.0430583290429</c:v>
                </c:pt>
                <c:pt idx="3600">
                  <c:v>31.044614811229099</c:v>
                </c:pt>
                <c:pt idx="3601">
                  <c:v>31.046171202996302</c:v>
                </c:pt>
                <c:pt idx="3602">
                  <c:v>31.047727504339498</c:v>
                </c:pt>
                <c:pt idx="3603">
                  <c:v>31.049283715253502</c:v>
                </c:pt>
                <c:pt idx="3604">
                  <c:v>31.050839835733299</c:v>
                </c:pt>
                <c:pt idx="3605">
                  <c:v>31.0523958657737</c:v>
                </c:pt>
                <c:pt idx="3606">
                  <c:v>31.053951805369699</c:v>
                </c:pt>
                <c:pt idx="3607">
                  <c:v>31.055507654516202</c:v>
                </c:pt>
                <c:pt idx="3608">
                  <c:v>31.057063413208201</c:v>
                </c:pt>
                <c:pt idx="3609">
                  <c:v>31.0586190814406</c:v>
                </c:pt>
                <c:pt idx="3610">
                  <c:v>31.0601746592084</c:v>
                </c:pt>
                <c:pt idx="3611">
                  <c:v>31.061730146506498</c:v>
                </c:pt>
                <c:pt idx="3612">
                  <c:v>31.06328554333</c:v>
                </c:pt>
                <c:pt idx="3613">
                  <c:v>31.0648408496738</c:v>
                </c:pt>
                <c:pt idx="3614">
                  <c:v>31.066396065532899</c:v>
                </c:pt>
                <c:pt idx="3615">
                  <c:v>31.067951190902299</c:v>
                </c:pt>
                <c:pt idx="3616">
                  <c:v>31.069506225777101</c:v>
                </c:pt>
                <c:pt idx="3617">
                  <c:v>31.071061170152301</c:v>
                </c:pt>
                <c:pt idx="3618">
                  <c:v>31.072616024022899</c:v>
                </c:pt>
                <c:pt idx="3619">
                  <c:v>31.074170787383899</c:v>
                </c:pt>
                <c:pt idx="3620">
                  <c:v>31.075725460230501</c:v>
                </c:pt>
                <c:pt idx="3621">
                  <c:v>31.0772800425576</c:v>
                </c:pt>
                <c:pt idx="3622">
                  <c:v>31.0788345343604</c:v>
                </c:pt>
                <c:pt idx="3623">
                  <c:v>31.080388935633799</c:v>
                </c:pt>
                <c:pt idx="3624">
                  <c:v>31.0819432463731</c:v>
                </c:pt>
                <c:pt idx="3625">
                  <c:v>31.083497466573402</c:v>
                </c:pt>
                <c:pt idx="3626">
                  <c:v>31.085051596229601</c:v>
                </c:pt>
                <c:pt idx="3627">
                  <c:v>31.086605635336898</c:v>
                </c:pt>
                <c:pt idx="3628">
                  <c:v>31.088159583890601</c:v>
                </c:pt>
                <c:pt idx="3629">
                  <c:v>31.0897134418856</c:v>
                </c:pt>
                <c:pt idx="3630">
                  <c:v>31.091267209317198</c:v>
                </c:pt>
                <c:pt idx="3631">
                  <c:v>31.092820886180402</c:v>
                </c:pt>
                <c:pt idx="3632">
                  <c:v>31.094374472470498</c:v>
                </c:pt>
                <c:pt idx="3633">
                  <c:v>31.0959279681826</c:v>
                </c:pt>
                <c:pt idx="3634">
                  <c:v>31.097481373312</c:v>
                </c:pt>
                <c:pt idx="3635">
                  <c:v>31.099034687853699</c:v>
                </c:pt>
                <c:pt idx="3636">
                  <c:v>31.100587911803</c:v>
                </c:pt>
                <c:pt idx="3637">
                  <c:v>31.102141045155101</c:v>
                </c:pt>
                <c:pt idx="3638">
                  <c:v>31.1036940879052</c:v>
                </c:pt>
                <c:pt idx="3639">
                  <c:v>31.1052470400485</c:v>
                </c:pt>
                <c:pt idx="3640">
                  <c:v>31.106799901580299</c:v>
                </c:pt>
                <c:pt idx="3641">
                  <c:v>31.108352672495801</c:v>
                </c:pt>
                <c:pt idx="3642">
                  <c:v>31.1099053527903</c:v>
                </c:pt>
                <c:pt idx="3643">
                  <c:v>31.111457942459001</c:v>
                </c:pt>
                <c:pt idx="3644">
                  <c:v>31.113010441497099</c:v>
                </c:pt>
                <c:pt idx="3645">
                  <c:v>31.1145628499</c:v>
                </c:pt>
                <c:pt idx="3646">
                  <c:v>31.116115167663001</c:v>
                </c:pt>
                <c:pt idx="3647">
                  <c:v>31.1176673947813</c:v>
                </c:pt>
                <c:pt idx="3648">
                  <c:v>31.119219531250302</c:v>
                </c:pt>
                <c:pt idx="3649">
                  <c:v>31.120771577065199</c:v>
                </c:pt>
                <c:pt idx="3650">
                  <c:v>31.122323532221301</c:v>
                </c:pt>
                <c:pt idx="3651">
                  <c:v>31.123875396714102</c:v>
                </c:pt>
                <c:pt idx="3652">
                  <c:v>31.125427170538899</c:v>
                </c:pt>
                <c:pt idx="3653">
                  <c:v>31.1269788536909</c:v>
                </c:pt>
                <c:pt idx="3654">
                  <c:v>31.128530446165598</c:v>
                </c:pt>
                <c:pt idx="3655">
                  <c:v>31.130081947958299</c:v>
                </c:pt>
                <c:pt idx="3656">
                  <c:v>31.131633359064399</c:v>
                </c:pt>
                <c:pt idx="3657">
                  <c:v>31.1331846794792</c:v>
                </c:pt>
                <c:pt idx="3658">
                  <c:v>31.134735909198302</c:v>
                </c:pt>
                <c:pt idx="3659">
                  <c:v>31.136287048216801</c:v>
                </c:pt>
                <c:pt idx="3660">
                  <c:v>31.137838096530398</c:v>
                </c:pt>
                <c:pt idx="3661">
                  <c:v>31.139389054134298</c:v>
                </c:pt>
                <c:pt idx="3662">
                  <c:v>31.140939921024099</c:v>
                </c:pt>
                <c:pt idx="3663">
                  <c:v>31.1424906971951</c:v>
                </c:pt>
                <c:pt idx="3664">
                  <c:v>31.1440413826429</c:v>
                </c:pt>
                <c:pt idx="3665">
                  <c:v>31.145591977362699</c:v>
                </c:pt>
                <c:pt idx="3666">
                  <c:v>31.147142481350201</c:v>
                </c:pt>
                <c:pt idx="3667">
                  <c:v>31.148692894600799</c:v>
                </c:pt>
                <c:pt idx="3668">
                  <c:v>31.1502432171099</c:v>
                </c:pt>
                <c:pt idx="3669">
                  <c:v>31.1517934488731</c:v>
                </c:pt>
                <c:pt idx="3670">
                  <c:v>31.1533435898858</c:v>
                </c:pt>
                <c:pt idx="3671">
                  <c:v>31.154893640143499</c:v>
                </c:pt>
                <c:pt idx="3672">
                  <c:v>31.156443599641801</c:v>
                </c:pt>
                <c:pt idx="3673">
                  <c:v>31.157993468376201</c:v>
                </c:pt>
                <c:pt idx="3674">
                  <c:v>31.159543246342299</c:v>
                </c:pt>
                <c:pt idx="3675">
                  <c:v>31.1610929335354</c:v>
                </c:pt>
                <c:pt idx="3676">
                  <c:v>31.162642529951299</c:v>
                </c:pt>
                <c:pt idx="3677">
                  <c:v>31.164192035585501</c:v>
                </c:pt>
                <c:pt idx="3678">
                  <c:v>31.165741450433401</c:v>
                </c:pt>
                <c:pt idx="3679">
                  <c:v>31.167290774490802</c:v>
                </c:pt>
                <c:pt idx="3680">
                  <c:v>31.168840007753101</c:v>
                </c:pt>
                <c:pt idx="3681">
                  <c:v>31.170389150216</c:v>
                </c:pt>
                <c:pt idx="3682">
                  <c:v>31.171938201875101</c:v>
                </c:pt>
                <c:pt idx="3683">
                  <c:v>31.173487162726001</c:v>
                </c:pt>
                <c:pt idx="3684">
                  <c:v>31.1750360327643</c:v>
                </c:pt>
                <c:pt idx="3685">
                  <c:v>31.176584811985499</c:v>
                </c:pt>
                <c:pt idx="3686">
                  <c:v>31.178133500385499</c:v>
                </c:pt>
                <c:pt idx="3687">
                  <c:v>31.179682097959699</c:v>
                </c:pt>
                <c:pt idx="3688">
                  <c:v>31.181230604703899</c:v>
                </c:pt>
                <c:pt idx="3689">
                  <c:v>31.1827790206138</c:v>
                </c:pt>
                <c:pt idx="3690">
                  <c:v>31.184327345684899</c:v>
                </c:pt>
                <c:pt idx="3691">
                  <c:v>31.185875579912899</c:v>
                </c:pt>
                <c:pt idx="3692">
                  <c:v>31.187423723293598</c:v>
                </c:pt>
                <c:pt idx="3693">
                  <c:v>31.188971775822601</c:v>
                </c:pt>
                <c:pt idx="3694">
                  <c:v>31.190519737495698</c:v>
                </c:pt>
                <c:pt idx="3695">
                  <c:v>31.192067608308498</c:v>
                </c:pt>
                <c:pt idx="3696">
                  <c:v>31.193615388256799</c:v>
                </c:pt>
                <c:pt idx="3697">
                  <c:v>31.1951630773363</c:v>
                </c:pt>
                <c:pt idx="3698">
                  <c:v>31.1967106755428</c:v>
                </c:pt>
                <c:pt idx="3699">
                  <c:v>31.1982581828719</c:v>
                </c:pt>
                <c:pt idx="3700">
                  <c:v>31.199805599319401</c:v>
                </c:pt>
                <c:pt idx="3701">
                  <c:v>31.201352924881199</c:v>
                </c:pt>
                <c:pt idx="3702">
                  <c:v>31.2029001595529</c:v>
                </c:pt>
                <c:pt idx="3703">
                  <c:v>31.204447303330301</c:v>
                </c:pt>
                <c:pt idx="3704">
                  <c:v>31.205994356209299</c:v>
                </c:pt>
                <c:pt idx="3705">
                  <c:v>31.207541318185601</c:v>
                </c:pt>
                <c:pt idx="3706">
                  <c:v>31.209088189255102</c:v>
                </c:pt>
                <c:pt idx="3707">
                  <c:v>31.210634969413501</c:v>
                </c:pt>
                <c:pt idx="3708">
                  <c:v>31.2121816586567</c:v>
                </c:pt>
                <c:pt idx="3709">
                  <c:v>31.213728256980399</c:v>
                </c:pt>
                <c:pt idx="3710">
                  <c:v>31.215274764380599</c:v>
                </c:pt>
                <c:pt idx="3711">
                  <c:v>31.216821180853099</c:v>
                </c:pt>
                <c:pt idx="3712">
                  <c:v>31.218367506393701</c:v>
                </c:pt>
                <c:pt idx="3713">
                  <c:v>31.2199137409984</c:v>
                </c:pt>
                <c:pt idx="3714">
                  <c:v>31.221459884662899</c:v>
                </c:pt>
                <c:pt idx="3715">
                  <c:v>31.2230059373831</c:v>
                </c:pt>
                <c:pt idx="3716">
                  <c:v>31.224551899154999</c:v>
                </c:pt>
                <c:pt idx="3717">
                  <c:v>31.226097769974398</c:v>
                </c:pt>
                <c:pt idx="3718">
                  <c:v>31.2276435498373</c:v>
                </c:pt>
                <c:pt idx="3719">
                  <c:v>31.229189238739501</c:v>
                </c:pt>
                <c:pt idx="3720">
                  <c:v>31.230734836677001</c:v>
                </c:pt>
                <c:pt idx="3721">
                  <c:v>31.232280343645701</c:v>
                </c:pt>
                <c:pt idx="3722">
                  <c:v>31.233825759641601</c:v>
                </c:pt>
                <c:pt idx="3723">
                  <c:v>31.235371084660599</c:v>
                </c:pt>
                <c:pt idx="3724">
                  <c:v>31.236916318698601</c:v>
                </c:pt>
                <c:pt idx="3725">
                  <c:v>31.238461461751601</c:v>
                </c:pt>
                <c:pt idx="3726">
                  <c:v>31.240006513815601</c:v>
                </c:pt>
                <c:pt idx="3727">
                  <c:v>31.241551474886499</c:v>
                </c:pt>
                <c:pt idx="3728">
                  <c:v>31.243096344960499</c:v>
                </c:pt>
                <c:pt idx="3729">
                  <c:v>31.244641124033301</c:v>
                </c:pt>
                <c:pt idx="3730">
                  <c:v>31.246185812101199</c:v>
                </c:pt>
                <c:pt idx="3731">
                  <c:v>31.247730409159999</c:v>
                </c:pt>
                <c:pt idx="3732">
                  <c:v>31.249274915205699</c:v>
                </c:pt>
                <c:pt idx="3733">
                  <c:v>31.250819330234499</c:v>
                </c:pt>
                <c:pt idx="3734">
                  <c:v>31.252363654242401</c:v>
                </c:pt>
                <c:pt idx="3735">
                  <c:v>31.253907887225399</c:v>
                </c:pt>
                <c:pt idx="3736">
                  <c:v>31.255452029179501</c:v>
                </c:pt>
                <c:pt idx="3737">
                  <c:v>31.256996080100802</c:v>
                </c:pt>
                <c:pt idx="3738">
                  <c:v>31.258540039985501</c:v>
                </c:pt>
                <c:pt idx="3739">
                  <c:v>31.2600839088295</c:v>
                </c:pt>
                <c:pt idx="3740">
                  <c:v>31.261627686629001</c:v>
                </c:pt>
                <c:pt idx="3741">
                  <c:v>31.263171373380001</c:v>
                </c:pt>
                <c:pt idx="3742">
                  <c:v>31.2647149690787</c:v>
                </c:pt>
                <c:pt idx="3743">
                  <c:v>31.266258473721201</c:v>
                </c:pt>
                <c:pt idx="3744">
                  <c:v>31.267801887303499</c:v>
                </c:pt>
                <c:pt idx="3745">
                  <c:v>31.2693452098219</c:v>
                </c:pt>
                <c:pt idx="3746">
                  <c:v>31.270888441272401</c:v>
                </c:pt>
                <c:pt idx="3747">
                  <c:v>31.272431581651301</c:v>
                </c:pt>
                <c:pt idx="3748">
                  <c:v>31.273974630954498</c:v>
                </c:pt>
                <c:pt idx="3749">
                  <c:v>31.275517589178499</c:v>
                </c:pt>
                <c:pt idx="3750">
                  <c:v>31.277060456319202</c:v>
                </c:pt>
                <c:pt idx="3751">
                  <c:v>31.278603232372799</c:v>
                </c:pt>
                <c:pt idx="3752">
                  <c:v>31.280145917335599</c:v>
                </c:pt>
                <c:pt idx="3753">
                  <c:v>31.2816885112038</c:v>
                </c:pt>
                <c:pt idx="3754">
                  <c:v>31.283231013973499</c:v>
                </c:pt>
                <c:pt idx="3755">
                  <c:v>31.2847734256409</c:v>
                </c:pt>
                <c:pt idx="3756">
                  <c:v>31.286315746202298</c:v>
                </c:pt>
                <c:pt idx="3757">
                  <c:v>31.287857975653999</c:v>
                </c:pt>
                <c:pt idx="3758">
                  <c:v>31.289400113991999</c:v>
                </c:pt>
                <c:pt idx="3759">
                  <c:v>31.290942161212801</c:v>
                </c:pt>
                <c:pt idx="3760">
                  <c:v>31.292484117312402</c:v>
                </c:pt>
                <c:pt idx="3761">
                  <c:v>31.294025982287302</c:v>
                </c:pt>
                <c:pt idx="3762">
                  <c:v>31.2955677561336</c:v>
                </c:pt>
                <c:pt idx="3763">
                  <c:v>31.297109438847599</c:v>
                </c:pt>
                <c:pt idx="3764">
                  <c:v>31.298651030425699</c:v>
                </c:pt>
                <c:pt idx="3765">
                  <c:v>31.300192530863999</c:v>
                </c:pt>
                <c:pt idx="3766">
                  <c:v>31.301733940159</c:v>
                </c:pt>
                <c:pt idx="3767">
                  <c:v>31.303275258306801</c:v>
                </c:pt>
                <c:pt idx="3768">
                  <c:v>31.304816485303899</c:v>
                </c:pt>
                <c:pt idx="3769">
                  <c:v>31.3063576211465</c:v>
                </c:pt>
                <c:pt idx="3770">
                  <c:v>31.307898665831001</c:v>
                </c:pt>
                <c:pt idx="3771">
                  <c:v>31.3094396193537</c:v>
                </c:pt>
                <c:pt idx="3772">
                  <c:v>31.310980481710999</c:v>
                </c:pt>
                <c:pt idx="3773">
                  <c:v>31.312521252899199</c:v>
                </c:pt>
                <c:pt idx="3774">
                  <c:v>31.314061932914701</c:v>
                </c:pt>
                <c:pt idx="3775">
                  <c:v>31.315602521753799</c:v>
                </c:pt>
                <c:pt idx="3776">
                  <c:v>31.317143019412999</c:v>
                </c:pt>
                <c:pt idx="3777">
                  <c:v>31.318683425888501</c:v>
                </c:pt>
                <c:pt idx="3778">
                  <c:v>31.3202237411769</c:v>
                </c:pt>
                <c:pt idx="3779">
                  <c:v>31.321763965274599</c:v>
                </c:pt>
                <c:pt idx="3780">
                  <c:v>31.3233040981778</c:v>
                </c:pt>
                <c:pt idx="3781">
                  <c:v>31.324844139883101</c:v>
                </c:pt>
                <c:pt idx="3782">
                  <c:v>31.326384090386899</c:v>
                </c:pt>
                <c:pt idx="3783">
                  <c:v>31.327923949685498</c:v>
                </c:pt>
                <c:pt idx="3784">
                  <c:v>31.329463717775599</c:v>
                </c:pt>
                <c:pt idx="3785">
                  <c:v>31.331003394653401</c:v>
                </c:pt>
                <c:pt idx="3786">
                  <c:v>31.332542980315498</c:v>
                </c:pt>
                <c:pt idx="3787">
                  <c:v>31.334082474758301</c:v>
                </c:pt>
                <c:pt idx="3788">
                  <c:v>31.335621877978401</c:v>
                </c:pt>
                <c:pt idx="3789">
                  <c:v>31.3371611899721</c:v>
                </c:pt>
                <c:pt idx="3790">
                  <c:v>31.338700410735999</c:v>
                </c:pt>
                <c:pt idx="3791">
                  <c:v>31.340239540266499</c:v>
                </c:pt>
                <c:pt idx="3792">
                  <c:v>31.341778578560302</c:v>
                </c:pt>
                <c:pt idx="3793">
                  <c:v>31.343317525613699</c:v>
                </c:pt>
                <c:pt idx="3794">
                  <c:v>31.344856381423401</c:v>
                </c:pt>
                <c:pt idx="3795">
                  <c:v>31.346395145985799</c:v>
                </c:pt>
                <c:pt idx="3796">
                  <c:v>31.347933819297499</c:v>
                </c:pt>
                <c:pt idx="3797">
                  <c:v>31.349472401355001</c:v>
                </c:pt>
                <c:pt idx="3798">
                  <c:v>31.3510108921549</c:v>
                </c:pt>
                <c:pt idx="3799">
                  <c:v>31.352549291693698</c:v>
                </c:pt>
                <c:pt idx="3800">
                  <c:v>31.3540875999681</c:v>
                </c:pt>
                <c:pt idx="3801">
                  <c:v>31.355625816974602</c:v>
                </c:pt>
                <c:pt idx="3802">
                  <c:v>31.3571639427097</c:v>
                </c:pt>
                <c:pt idx="3803">
                  <c:v>31.358701977170099</c:v>
                </c:pt>
                <c:pt idx="3804">
                  <c:v>31.360239920352399</c:v>
                </c:pt>
                <c:pt idx="3805">
                  <c:v>31.361777772253099</c:v>
                </c:pt>
                <c:pt idx="3806">
                  <c:v>31.363315532868899</c:v>
                </c:pt>
                <c:pt idx="3807">
                  <c:v>31.3648532021965</c:v>
                </c:pt>
                <c:pt idx="3808">
                  <c:v>31.3663907802324</c:v>
                </c:pt>
                <c:pt idx="3809">
                  <c:v>31.367928266973198</c:v>
                </c:pt>
                <c:pt idx="3810">
                  <c:v>31.369465662415799</c:v>
                </c:pt>
                <c:pt idx="3811">
                  <c:v>31.371002966556599</c:v>
                </c:pt>
                <c:pt idx="3812">
                  <c:v>31.372540179392299</c:v>
                </c:pt>
                <c:pt idx="3813">
                  <c:v>31.374077300919701</c:v>
                </c:pt>
                <c:pt idx="3814">
                  <c:v>31.375614331135399</c:v>
                </c:pt>
                <c:pt idx="3815">
                  <c:v>31.377151270036101</c:v>
                </c:pt>
                <c:pt idx="3816">
                  <c:v>31.378688117618399</c:v>
                </c:pt>
                <c:pt idx="3817">
                  <c:v>31.380224873879101</c:v>
                </c:pt>
                <c:pt idx="3818">
                  <c:v>31.381761538814999</c:v>
                </c:pt>
                <c:pt idx="3819">
                  <c:v>31.383298112422601</c:v>
                </c:pt>
                <c:pt idx="3820">
                  <c:v>31.384834594698699</c:v>
                </c:pt>
                <c:pt idx="3821">
                  <c:v>31.386370985640198</c:v>
                </c:pt>
                <c:pt idx="3822">
                  <c:v>31.3879072852436</c:v>
                </c:pt>
                <c:pt idx="3823">
                  <c:v>31.389443493505802</c:v>
                </c:pt>
                <c:pt idx="3824">
                  <c:v>31.3909796104234</c:v>
                </c:pt>
                <c:pt idx="3825">
                  <c:v>31.392515635993401</c:v>
                </c:pt>
                <c:pt idx="3826">
                  <c:v>31.394051570212401</c:v>
                </c:pt>
                <c:pt idx="3827">
                  <c:v>31.395587413077202</c:v>
                </c:pt>
                <c:pt idx="3828">
                  <c:v>31.397123164584599</c:v>
                </c:pt>
                <c:pt idx="3829">
                  <c:v>31.398658824731399</c:v>
                </c:pt>
                <c:pt idx="3830">
                  <c:v>31.400194393514401</c:v>
                </c:pt>
                <c:pt idx="3831">
                  <c:v>31.401729870930499</c:v>
                </c:pt>
                <c:pt idx="3832">
                  <c:v>31.403265256976301</c:v>
                </c:pt>
                <c:pt idx="3833">
                  <c:v>31.404800551648801</c:v>
                </c:pt>
                <c:pt idx="3834">
                  <c:v>31.406335754944799</c:v>
                </c:pt>
                <c:pt idx="3835">
                  <c:v>31.407870866861099</c:v>
                </c:pt>
                <c:pt idx="3836">
                  <c:v>31.409405887394598</c:v>
                </c:pt>
                <c:pt idx="3837">
                  <c:v>31.410940816542102</c:v>
                </c:pt>
                <c:pt idx="3838">
                  <c:v>31.412475654300401</c:v>
                </c:pt>
                <c:pt idx="3839">
                  <c:v>31.414010400666601</c:v>
                </c:pt>
                <c:pt idx="3840">
                  <c:v>31.415545055637299</c:v>
                </c:pt>
                <c:pt idx="3841">
                  <c:v>31.417079619209598</c:v>
                </c:pt>
                <c:pt idx="3842">
                  <c:v>31.418614091380299</c:v>
                </c:pt>
                <c:pt idx="3843">
                  <c:v>31.420148472146298</c:v>
                </c:pt>
                <c:pt idx="3844">
                  <c:v>31.421682761504599</c:v>
                </c:pt>
                <c:pt idx="3845">
                  <c:v>31.423216959451899</c:v>
                </c:pt>
                <c:pt idx="3846">
                  <c:v>31.424751065985401</c:v>
                </c:pt>
                <c:pt idx="3847">
                  <c:v>31.426285081101799</c:v>
                </c:pt>
                <c:pt idx="3848">
                  <c:v>31.427819004798099</c:v>
                </c:pt>
                <c:pt idx="3849">
                  <c:v>31.429352837071299</c:v>
                </c:pt>
                <c:pt idx="3850">
                  <c:v>31.430886577918301</c:v>
                </c:pt>
                <c:pt idx="3851">
                  <c:v>31.432420227336198</c:v>
                </c:pt>
                <c:pt idx="3852">
                  <c:v>31.433953785321702</c:v>
                </c:pt>
                <c:pt idx="3853">
                  <c:v>31.435487251872001</c:v>
                </c:pt>
                <c:pt idx="3854">
                  <c:v>31.437020626984101</c:v>
                </c:pt>
                <c:pt idx="3855">
                  <c:v>31.4385539106548</c:v>
                </c:pt>
                <c:pt idx="3856">
                  <c:v>31.440087102881201</c:v>
                </c:pt>
                <c:pt idx="3857">
                  <c:v>31.4416202036603</c:v>
                </c:pt>
                <c:pt idx="3858">
                  <c:v>31.443153212989198</c:v>
                </c:pt>
                <c:pt idx="3859">
                  <c:v>31.444686130864799</c:v>
                </c:pt>
                <c:pt idx="3860">
                  <c:v>31.446218957284199</c:v>
                </c:pt>
                <c:pt idx="3861">
                  <c:v>31.447751692244299</c:v>
                </c:pt>
                <c:pt idx="3862">
                  <c:v>31.449284335742298</c:v>
                </c:pt>
                <c:pt idx="3863">
                  <c:v>31.4508168877753</c:v>
                </c:pt>
                <c:pt idx="3864">
                  <c:v>31.4523493483401</c:v>
                </c:pt>
                <c:pt idx="3865">
                  <c:v>31.453881717434001</c:v>
                </c:pt>
                <c:pt idx="3866">
                  <c:v>31.455413995053998</c:v>
                </c:pt>
                <c:pt idx="3867">
                  <c:v>31.4569461811972</c:v>
                </c:pt>
                <c:pt idx="3868">
                  <c:v>31.4584782758606</c:v>
                </c:pt>
                <c:pt idx="3869">
                  <c:v>31.460010279041398</c:v>
                </c:pt>
                <c:pt idx="3870">
                  <c:v>31.461542190736701</c:v>
                </c:pt>
                <c:pt idx="3871">
                  <c:v>31.463074010943501</c:v>
                </c:pt>
                <c:pt idx="3872">
                  <c:v>31.464605739659</c:v>
                </c:pt>
                <c:pt idx="3873">
                  <c:v>31.4661373768804</c:v>
                </c:pt>
                <c:pt idx="3874">
                  <c:v>31.467668922604599</c:v>
                </c:pt>
                <c:pt idx="3875">
                  <c:v>31.469200376829001</c:v>
                </c:pt>
                <c:pt idx="3876">
                  <c:v>31.470731739550601</c:v>
                </c:pt>
                <c:pt idx="3877">
                  <c:v>31.4722630107666</c:v>
                </c:pt>
                <c:pt idx="3878">
                  <c:v>31.473794190474099</c:v>
                </c:pt>
                <c:pt idx="3879">
                  <c:v>31.475325278670301</c:v>
                </c:pt>
                <c:pt idx="3880">
                  <c:v>31.4768562753525</c:v>
                </c:pt>
                <c:pt idx="3881">
                  <c:v>31.4783871805177</c:v>
                </c:pt>
                <c:pt idx="3882">
                  <c:v>31.479917994163198</c:v>
                </c:pt>
                <c:pt idx="3883">
                  <c:v>31.481448716286099</c:v>
                </c:pt>
                <c:pt idx="3884">
                  <c:v>31.482979346883798</c:v>
                </c:pt>
                <c:pt idx="3885">
                  <c:v>31.484509885953301</c:v>
                </c:pt>
                <c:pt idx="3886">
                  <c:v>31.4860403334919</c:v>
                </c:pt>
                <c:pt idx="3887">
                  <c:v>31.487570689496899</c:v>
                </c:pt>
                <c:pt idx="3888">
                  <c:v>31.489100953965401</c:v>
                </c:pt>
                <c:pt idx="3889">
                  <c:v>31.490631126894701</c:v>
                </c:pt>
                <c:pt idx="3890">
                  <c:v>31.492161208282099</c:v>
                </c:pt>
                <c:pt idx="3891">
                  <c:v>31.4936911981248</c:v>
                </c:pt>
                <c:pt idx="3892">
                  <c:v>31.495221096420099</c:v>
                </c:pt>
                <c:pt idx="3893">
                  <c:v>31.496750903165299</c:v>
                </c:pt>
                <c:pt idx="3894">
                  <c:v>31.498280618357501</c:v>
                </c:pt>
                <c:pt idx="3895">
                  <c:v>31.499810241994201</c:v>
                </c:pt>
                <c:pt idx="3896">
                  <c:v>31.501339774072601</c:v>
                </c:pt>
                <c:pt idx="3897">
                  <c:v>31.502869214590099</c:v>
                </c:pt>
                <c:pt idx="3898">
                  <c:v>31.504398563543798</c:v>
                </c:pt>
                <c:pt idx="3899">
                  <c:v>31.505927820931198</c:v>
                </c:pt>
                <c:pt idx="3900">
                  <c:v>31.507456986749499</c:v>
                </c:pt>
                <c:pt idx="3901">
                  <c:v>31.508986060996101</c:v>
                </c:pt>
                <c:pt idx="3902">
                  <c:v>31.510515043668399</c:v>
                </c:pt>
                <c:pt idx="3903">
                  <c:v>31.5120439347636</c:v>
                </c:pt>
                <c:pt idx="3904">
                  <c:v>31.513572734279101</c:v>
                </c:pt>
                <c:pt idx="3905">
                  <c:v>31.515101442212298</c:v>
                </c:pt>
                <c:pt idx="3906">
                  <c:v>31.516630058560601</c:v>
                </c:pt>
                <c:pt idx="3907">
                  <c:v>31.518158583321298</c:v>
                </c:pt>
                <c:pt idx="3908">
                  <c:v>31.519687016491702</c:v>
                </c:pt>
                <c:pt idx="3909">
                  <c:v>31.521215358069401</c:v>
                </c:pt>
                <c:pt idx="3910">
                  <c:v>31.522743608051599</c:v>
                </c:pt>
                <c:pt idx="3911">
                  <c:v>31.524271766435799</c:v>
                </c:pt>
                <c:pt idx="3912">
                  <c:v>31.525799833219398</c:v>
                </c:pt>
                <c:pt idx="3913">
                  <c:v>31.527327808399701</c:v>
                </c:pt>
                <c:pt idx="3914">
                  <c:v>31.5288556919744</c:v>
                </c:pt>
                <c:pt idx="3915">
                  <c:v>31.5303834839406</c:v>
                </c:pt>
                <c:pt idx="3916">
                  <c:v>31.531911184296</c:v>
                </c:pt>
                <c:pt idx="3917">
                  <c:v>31.533438793037899</c:v>
                </c:pt>
                <c:pt idx="3918">
                  <c:v>31.534966310163799</c:v>
                </c:pt>
                <c:pt idx="3919">
                  <c:v>31.536493735671101</c:v>
                </c:pt>
                <c:pt idx="3920">
                  <c:v>31.538021069557399</c:v>
                </c:pt>
                <c:pt idx="3921">
                  <c:v>31.539548311819999</c:v>
                </c:pt>
                <c:pt idx="3922">
                  <c:v>31.541075462456501</c:v>
                </c:pt>
                <c:pt idx="3923">
                  <c:v>31.542602521464399</c:v>
                </c:pt>
                <c:pt idx="3924">
                  <c:v>31.544129488841101</c:v>
                </c:pt>
                <c:pt idx="3925">
                  <c:v>31.545656364584101</c:v>
                </c:pt>
                <c:pt idx="3926">
                  <c:v>31.547183148691101</c:v>
                </c:pt>
                <c:pt idx="3927">
                  <c:v>31.548709841159301</c:v>
                </c:pt>
                <c:pt idx="3928">
                  <c:v>31.550236441986499</c:v>
                </c:pt>
                <c:pt idx="3929">
                  <c:v>31.551762951170101</c:v>
                </c:pt>
                <c:pt idx="3930">
                  <c:v>31.553289368707699</c:v>
                </c:pt>
                <c:pt idx="3931">
                  <c:v>31.554815694596801</c:v>
                </c:pt>
                <c:pt idx="3932">
                  <c:v>31.5563419288349</c:v>
                </c:pt>
                <c:pt idx="3933">
                  <c:v>31.557868071419701</c:v>
                </c:pt>
                <c:pt idx="3934">
                  <c:v>31.5593941223486</c:v>
                </c:pt>
                <c:pt idx="3935">
                  <c:v>31.560920081619301</c:v>
                </c:pt>
                <c:pt idx="3936">
                  <c:v>31.5624459492293</c:v>
                </c:pt>
                <c:pt idx="3937">
                  <c:v>31.563971725176199</c:v>
                </c:pt>
                <c:pt idx="3938">
                  <c:v>31.565497409457699</c:v>
                </c:pt>
                <c:pt idx="3939">
                  <c:v>31.567023002071199</c:v>
                </c:pt>
                <c:pt idx="3940">
                  <c:v>31.568548503014501</c:v>
                </c:pt>
                <c:pt idx="3941">
                  <c:v>31.5700739122851</c:v>
                </c:pt>
                <c:pt idx="3942">
                  <c:v>31.571599229880601</c:v>
                </c:pt>
                <c:pt idx="3943">
                  <c:v>31.573124455798801</c:v>
                </c:pt>
                <c:pt idx="3944">
                  <c:v>31.574649590037101</c:v>
                </c:pt>
                <c:pt idx="3945">
                  <c:v>31.5761746325933</c:v>
                </c:pt>
                <c:pt idx="3946">
                  <c:v>31.577699583465002</c:v>
                </c:pt>
                <c:pt idx="3947">
                  <c:v>31.579224442649899</c:v>
                </c:pt>
                <c:pt idx="3948">
                  <c:v>31.580749210145601</c:v>
                </c:pt>
                <c:pt idx="3949">
                  <c:v>31.5822738859498</c:v>
                </c:pt>
                <c:pt idx="3950">
                  <c:v>31.583798470060199</c:v>
                </c:pt>
                <c:pt idx="3951">
                  <c:v>31.5853229624744</c:v>
                </c:pt>
                <c:pt idx="3952">
                  <c:v>31.586847363190198</c:v>
                </c:pt>
                <c:pt idx="3953">
                  <c:v>31.588371672205199</c:v>
                </c:pt>
                <c:pt idx="3954">
                  <c:v>31.589895889517098</c:v>
                </c:pt>
                <c:pt idx="3955">
                  <c:v>31.591420015123798</c:v>
                </c:pt>
                <c:pt idx="3956">
                  <c:v>31.592944049022801</c:v>
                </c:pt>
                <c:pt idx="3957">
                  <c:v>31.5944679912119</c:v>
                </c:pt>
                <c:pt idx="3958">
                  <c:v>31.5959918416888</c:v>
                </c:pt>
                <c:pt idx="3959">
                  <c:v>31.597515600451299</c:v>
                </c:pt>
                <c:pt idx="3960">
                  <c:v>31.599039267497201</c:v>
                </c:pt>
                <c:pt idx="3961">
                  <c:v>31.6005628428241</c:v>
                </c:pt>
                <c:pt idx="3962">
                  <c:v>31.602086326429902</c:v>
                </c:pt>
                <c:pt idx="3963">
                  <c:v>31.6036097183122</c:v>
                </c:pt>
                <c:pt idx="3964">
                  <c:v>31.605133018468901</c:v>
                </c:pt>
                <c:pt idx="3965">
                  <c:v>31.606656226897801</c:v>
                </c:pt>
                <c:pt idx="3966">
                  <c:v>31.608179343596699</c:v>
                </c:pt>
                <c:pt idx="3967">
                  <c:v>31.609702368563202</c:v>
                </c:pt>
                <c:pt idx="3968">
                  <c:v>31.611225301795301</c:v>
                </c:pt>
                <c:pt idx="3969">
                  <c:v>31.612748143290801</c:v>
                </c:pt>
                <c:pt idx="3970">
                  <c:v>31.614270893047401</c:v>
                </c:pt>
                <c:pt idx="3971">
                  <c:v>31.615793551063</c:v>
                </c:pt>
                <c:pt idx="3972">
                  <c:v>31.617316117335399</c:v>
                </c:pt>
                <c:pt idx="3973">
                  <c:v>31.618838591862399</c:v>
                </c:pt>
                <c:pt idx="3974">
                  <c:v>31.620360974642001</c:v>
                </c:pt>
                <c:pt idx="3975">
                  <c:v>31.621883265671901</c:v>
                </c:pt>
                <c:pt idx="3976">
                  <c:v>31.623405464949901</c:v>
                </c:pt>
                <c:pt idx="3977">
                  <c:v>31.6249275724741</c:v>
                </c:pt>
                <c:pt idx="3978">
                  <c:v>31.6264495882421</c:v>
                </c:pt>
                <c:pt idx="3979">
                  <c:v>31.627971512252</c:v>
                </c:pt>
                <c:pt idx="3980">
                  <c:v>31.629493344501501</c:v>
                </c:pt>
                <c:pt idx="3981">
                  <c:v>31.631015084988601</c:v>
                </c:pt>
                <c:pt idx="3982">
                  <c:v>31.632536733711198</c:v>
                </c:pt>
                <c:pt idx="3983">
                  <c:v>31.634058290667198</c:v>
                </c:pt>
                <c:pt idx="3984">
                  <c:v>31.635579755854401</c:v>
                </c:pt>
                <c:pt idx="3985">
                  <c:v>31.6371011292708</c:v>
                </c:pt>
                <c:pt idx="3986">
                  <c:v>31.638622410914401</c:v>
                </c:pt>
                <c:pt idx="3987">
                  <c:v>31.640143600782999</c:v>
                </c:pt>
                <c:pt idx="3988">
                  <c:v>31.6416646988746</c:v>
                </c:pt>
                <c:pt idx="3989">
                  <c:v>31.6431857051872</c:v>
                </c:pt>
                <c:pt idx="3990">
                  <c:v>31.644706619718601</c:v>
                </c:pt>
                <c:pt idx="3991">
                  <c:v>31.646227442466898</c:v>
                </c:pt>
                <c:pt idx="3992">
                  <c:v>31.647748173429999</c:v>
                </c:pt>
                <c:pt idx="3993">
                  <c:v>31.649268812605801</c:v>
                </c:pt>
                <c:pt idx="3994">
                  <c:v>31.650789359992402</c:v>
                </c:pt>
                <c:pt idx="3995">
                  <c:v>31.652309815587799</c:v>
                </c:pt>
                <c:pt idx="3996">
                  <c:v>31.6538301793898</c:v>
                </c:pt>
                <c:pt idx="3997">
                  <c:v>31.6553504513966</c:v>
                </c:pt>
                <c:pt idx="3998">
                  <c:v>31.6568706316062</c:v>
                </c:pt>
                <c:pt idx="3999">
                  <c:v>31.658390720016399</c:v>
                </c:pt>
                <c:pt idx="4000">
                  <c:v>31.6599107166255</c:v>
                </c:pt>
                <c:pt idx="4001">
                  <c:v>31.6614306214313</c:v>
                </c:pt>
                <c:pt idx="4002">
                  <c:v>31.662950434431899</c:v>
                </c:pt>
                <c:pt idx="4003">
                  <c:v>31.664470155625398</c:v>
                </c:pt>
                <c:pt idx="4004">
                  <c:v>31.6659897850097</c:v>
                </c:pt>
                <c:pt idx="4005">
                  <c:v>31.667509322583101</c:v>
                </c:pt>
                <c:pt idx="4006">
                  <c:v>31.669028768343399</c:v>
                </c:pt>
                <c:pt idx="4007">
                  <c:v>31.6705481222888</c:v>
                </c:pt>
                <c:pt idx="4008">
                  <c:v>31.6720673844173</c:v>
                </c:pt>
                <c:pt idx="4009">
                  <c:v>31.673586554727098</c:v>
                </c:pt>
                <c:pt idx="4010">
                  <c:v>31.675105633216099</c:v>
                </c:pt>
                <c:pt idx="4011">
                  <c:v>31.676624619882499</c:v>
                </c:pt>
                <c:pt idx="4012">
                  <c:v>31.6781435147245</c:v>
                </c:pt>
                <c:pt idx="4013">
                  <c:v>31.67966231774</c:v>
                </c:pt>
                <c:pt idx="4014">
                  <c:v>31.681181028927199</c:v>
                </c:pt>
                <c:pt idx="4015">
                  <c:v>31.682699648284199</c:v>
                </c:pt>
                <c:pt idx="4016">
                  <c:v>31.6842181758092</c:v>
                </c:pt>
                <c:pt idx="4017">
                  <c:v>31.6857366115002</c:v>
                </c:pt>
                <c:pt idx="4018">
                  <c:v>31.687254955355499</c:v>
                </c:pt>
                <c:pt idx="4019">
                  <c:v>31.688773207373099</c:v>
                </c:pt>
                <c:pt idx="4020">
                  <c:v>31.6902913675512</c:v>
                </c:pt>
                <c:pt idx="4021">
                  <c:v>31.691809435888</c:v>
                </c:pt>
                <c:pt idx="4022">
                  <c:v>31.693327412381599</c:v>
                </c:pt>
                <c:pt idx="4023">
                  <c:v>31.694845297030199</c:v>
                </c:pt>
                <c:pt idx="4024">
                  <c:v>31.696363089831902</c:v>
                </c:pt>
                <c:pt idx="4025">
                  <c:v>31.697880790785</c:v>
                </c:pt>
                <c:pt idx="4026">
                  <c:v>31.699398399887698</c:v>
                </c:pt>
                <c:pt idx="4027">
                  <c:v>31.700915917138001</c:v>
                </c:pt>
                <c:pt idx="4028">
                  <c:v>31.702433342534398</c:v>
                </c:pt>
                <c:pt idx="4029">
                  <c:v>31.7039506760748</c:v>
                </c:pt>
                <c:pt idx="4030">
                  <c:v>31.705467917757701</c:v>
                </c:pt>
                <c:pt idx="4031">
                  <c:v>31.706985067581101</c:v>
                </c:pt>
                <c:pt idx="4032">
                  <c:v>31.708502125543301</c:v>
                </c:pt>
                <c:pt idx="4033">
                  <c:v>31.7100190916426</c:v>
                </c:pt>
                <c:pt idx="4034">
                  <c:v>31.711535965877101</c:v>
                </c:pt>
                <c:pt idx="4035">
                  <c:v>31.7130527482452</c:v>
                </c:pt>
                <c:pt idx="4036">
                  <c:v>31.714569438745102</c:v>
                </c:pt>
                <c:pt idx="4037">
                  <c:v>31.716086037375</c:v>
                </c:pt>
                <c:pt idx="4038">
                  <c:v>31.7176025441333</c:v>
                </c:pt>
                <c:pt idx="4039">
                  <c:v>31.7191189590181</c:v>
                </c:pt>
                <c:pt idx="4040">
                  <c:v>31.720635282027899</c:v>
                </c:pt>
                <c:pt idx="4041">
                  <c:v>31.7221515131607</c:v>
                </c:pt>
                <c:pt idx="4042">
                  <c:v>31.723667652415099</c:v>
                </c:pt>
                <c:pt idx="4043">
                  <c:v>31.725183699789198</c:v>
                </c:pt>
                <c:pt idx="4044">
                  <c:v>31.726699655281301</c:v>
                </c:pt>
                <c:pt idx="4045">
                  <c:v>31.728215518889801</c:v>
                </c:pt>
                <c:pt idx="4046">
                  <c:v>31.729731290613</c:v>
                </c:pt>
                <c:pt idx="4047">
                  <c:v>31.731246970449298</c:v>
                </c:pt>
                <c:pt idx="4048">
                  <c:v>31.7327625583968</c:v>
                </c:pt>
                <c:pt idx="4049">
                  <c:v>31.734278054454101</c:v>
                </c:pt>
                <c:pt idx="4050">
                  <c:v>31.735793458619401</c:v>
                </c:pt>
                <c:pt idx="4051">
                  <c:v>31.737308770891001</c:v>
                </c:pt>
                <c:pt idx="4052">
                  <c:v>31.738823991267399</c:v>
                </c:pt>
                <c:pt idx="4053">
                  <c:v>31.740339119746999</c:v>
                </c:pt>
                <c:pt idx="4054">
                  <c:v>31.7418541563279</c:v>
                </c:pt>
                <c:pt idx="4055">
                  <c:v>31.743369101008799</c:v>
                </c:pt>
                <c:pt idx="4056">
                  <c:v>31.744883953787799</c:v>
                </c:pt>
                <c:pt idx="4057">
                  <c:v>31.746398714663499</c:v>
                </c:pt>
                <c:pt idx="4058">
                  <c:v>31.747913383634199</c:v>
                </c:pt>
                <c:pt idx="4059">
                  <c:v>31.749427960698299</c:v>
                </c:pt>
                <c:pt idx="4060">
                  <c:v>31.750942445854299</c:v>
                </c:pt>
                <c:pt idx="4061">
                  <c:v>31.7524568391004</c:v>
                </c:pt>
                <c:pt idx="4062">
                  <c:v>31.753971140435301</c:v>
                </c:pt>
                <c:pt idx="4063">
                  <c:v>31.755485349857199</c:v>
                </c:pt>
                <c:pt idx="4064">
                  <c:v>31.7569994673647</c:v>
                </c:pt>
                <c:pt idx="4065">
                  <c:v>31.758513492956101</c:v>
                </c:pt>
                <c:pt idx="4066">
                  <c:v>31.76002742663</c:v>
                </c:pt>
                <c:pt idx="4067">
                  <c:v>31.7615412683847</c:v>
                </c:pt>
                <c:pt idx="4068">
                  <c:v>31.763055018218701</c:v>
                </c:pt>
                <c:pt idx="4069">
                  <c:v>31.764568676130502</c:v>
                </c:pt>
                <c:pt idx="4070">
                  <c:v>31.7660822421186</c:v>
                </c:pt>
                <c:pt idx="4071">
                  <c:v>31.7675957161815</c:v>
                </c:pt>
                <c:pt idx="4072">
                  <c:v>31.7691090983175</c:v>
                </c:pt>
                <c:pt idx="4073">
                  <c:v>31.7706223885253</c:v>
                </c:pt>
                <c:pt idx="4074">
                  <c:v>31.772135586803198</c:v>
                </c:pt>
                <c:pt idx="4075">
                  <c:v>31.773648693149902</c:v>
                </c:pt>
                <c:pt idx="4076">
                  <c:v>31.7751617075638</c:v>
                </c:pt>
                <c:pt idx="4077">
                  <c:v>31.776674630043502</c:v>
                </c:pt>
                <c:pt idx="4078">
                  <c:v>31.7781874605874</c:v>
                </c:pt>
                <c:pt idx="4079">
                  <c:v>31.779700199194099</c:v>
                </c:pt>
                <c:pt idx="4080">
                  <c:v>31.7812128458621</c:v>
                </c:pt>
                <c:pt idx="4081">
                  <c:v>31.78272540059</c:v>
                </c:pt>
                <c:pt idx="4082">
                  <c:v>31.784237863376301</c:v>
                </c:pt>
                <c:pt idx="4083">
                  <c:v>31.785750234219599</c:v>
                </c:pt>
                <c:pt idx="4084">
                  <c:v>31.787262513118399</c:v>
                </c:pt>
                <c:pt idx="4085">
                  <c:v>31.788774700071301</c:v>
                </c:pt>
                <c:pt idx="4086">
                  <c:v>31.790286795076799</c:v>
                </c:pt>
                <c:pt idx="4087">
                  <c:v>31.791798798133598</c:v>
                </c:pt>
                <c:pt idx="4088">
                  <c:v>31.793310709240199</c:v>
                </c:pt>
                <c:pt idx="4089">
                  <c:v>31.794822528395301</c:v>
                </c:pt>
                <c:pt idx="4090">
                  <c:v>31.796334255597301</c:v>
                </c:pt>
                <c:pt idx="4091">
                  <c:v>31.797845890845</c:v>
                </c:pt>
                <c:pt idx="4092">
                  <c:v>31.799357434136901</c:v>
                </c:pt>
                <c:pt idx="4093">
                  <c:v>31.800868885471601</c:v>
                </c:pt>
                <c:pt idx="4094">
                  <c:v>31.8023802448479</c:v>
                </c:pt>
                <c:pt idx="4095">
                  <c:v>31.803891512264101</c:v>
                </c:pt>
                <c:pt idx="4096">
                  <c:v>31.805402687719202</c:v>
                </c:pt>
                <c:pt idx="4097">
                  <c:v>31.806913771211601</c:v>
                </c:pt>
                <c:pt idx="4098">
                  <c:v>31.80842476274</c:v>
                </c:pt>
                <c:pt idx="4099">
                  <c:v>31.809935662303001</c:v>
                </c:pt>
                <c:pt idx="4100">
                  <c:v>31.811446469899401</c:v>
                </c:pt>
                <c:pt idx="4101">
                  <c:v>31.8129571855278</c:v>
                </c:pt>
                <c:pt idx="4102">
                  <c:v>31.814467809186802</c:v>
                </c:pt>
                <c:pt idx="4103">
                  <c:v>31.815978340875201</c:v>
                </c:pt>
                <c:pt idx="4104">
                  <c:v>31.817488780591599</c:v>
                </c:pt>
                <c:pt idx="4105">
                  <c:v>31.818999128334699</c:v>
                </c:pt>
                <c:pt idx="4106">
                  <c:v>31.8205093841032</c:v>
                </c:pt>
                <c:pt idx="4107">
                  <c:v>31.822019547895799</c:v>
                </c:pt>
                <c:pt idx="4108">
                  <c:v>31.823529619711302</c:v>
                </c:pt>
                <c:pt idx="4109">
                  <c:v>31.825039599548202</c:v>
                </c:pt>
                <c:pt idx="4110">
                  <c:v>31.826549487405401</c:v>
                </c:pt>
                <c:pt idx="4111">
                  <c:v>31.828059283281601</c:v>
                </c:pt>
                <c:pt idx="4112">
                  <c:v>31.829568987175499</c:v>
                </c:pt>
                <c:pt idx="4113">
                  <c:v>31.831078599085799</c:v>
                </c:pt>
                <c:pt idx="4114">
                  <c:v>31.832588119011401</c:v>
                </c:pt>
                <c:pt idx="4115">
                  <c:v>31.834097546950801</c:v>
                </c:pt>
                <c:pt idx="4116">
                  <c:v>31.835606882903001</c:v>
                </c:pt>
                <c:pt idx="4117">
                  <c:v>31.837116126866601</c:v>
                </c:pt>
                <c:pt idx="4118">
                  <c:v>31.8386252788405</c:v>
                </c:pt>
                <c:pt idx="4119">
                  <c:v>31.840134338823301</c:v>
                </c:pt>
                <c:pt idx="4120">
                  <c:v>31.8416433068139</c:v>
                </c:pt>
                <c:pt idx="4121">
                  <c:v>31.843152182811199</c:v>
                </c:pt>
                <c:pt idx="4122">
                  <c:v>31.844660966813699</c:v>
                </c:pt>
                <c:pt idx="4123">
                  <c:v>31.8461696588205</c:v>
                </c:pt>
                <c:pt idx="4124">
                  <c:v>31.8476782588302</c:v>
                </c:pt>
                <c:pt idx="4125">
                  <c:v>31.849186766841601</c:v>
                </c:pt>
                <c:pt idx="4126">
                  <c:v>31.850695182853698</c:v>
                </c:pt>
                <c:pt idx="4127">
                  <c:v>31.852203506865202</c:v>
                </c:pt>
                <c:pt idx="4128">
                  <c:v>31.853711738874999</c:v>
                </c:pt>
                <c:pt idx="4129">
                  <c:v>31.855219878881801</c:v>
                </c:pt>
                <c:pt idx="4130">
                  <c:v>31.856727926884499</c:v>
                </c:pt>
                <c:pt idx="4131">
                  <c:v>31.858235882882099</c:v>
                </c:pt>
                <c:pt idx="4132">
                  <c:v>31.8597437468732</c:v>
                </c:pt>
                <c:pt idx="4133">
                  <c:v>31.8612515188568</c:v>
                </c:pt>
                <c:pt idx="4134">
                  <c:v>31.8627591988318</c:v>
                </c:pt>
                <c:pt idx="4135">
                  <c:v>31.864266786797</c:v>
                </c:pt>
                <c:pt idx="4136">
                  <c:v>31.8657742827513</c:v>
                </c:pt>
                <c:pt idx="4137">
                  <c:v>31.867281686693602</c:v>
                </c:pt>
                <c:pt idx="4138">
                  <c:v>31.868788998622701</c:v>
                </c:pt>
                <c:pt idx="4139">
                  <c:v>31.8702962185376</c:v>
                </c:pt>
                <c:pt idx="4140">
                  <c:v>31.871803346437201</c:v>
                </c:pt>
                <c:pt idx="4141">
                  <c:v>31.873310382320401</c:v>
                </c:pt>
                <c:pt idx="4142">
                  <c:v>31.874817326186001</c:v>
                </c:pt>
                <c:pt idx="4143">
                  <c:v>31.876324178032998</c:v>
                </c:pt>
                <c:pt idx="4144">
                  <c:v>31.877830937860399</c:v>
                </c:pt>
                <c:pt idx="4145">
                  <c:v>31.879337605667001</c:v>
                </c:pt>
                <c:pt idx="4146">
                  <c:v>31.880844181451799</c:v>
                </c:pt>
                <c:pt idx="4147">
                  <c:v>31.882350665213799</c:v>
                </c:pt>
                <c:pt idx="4148">
                  <c:v>31.883857056951801</c:v>
                </c:pt>
                <c:pt idx="4149">
                  <c:v>31.8853633566649</c:v>
                </c:pt>
                <c:pt idx="4150">
                  <c:v>31.886869564352001</c:v>
                </c:pt>
                <c:pt idx="4151">
                  <c:v>31.8883756800121</c:v>
                </c:pt>
                <c:pt idx="4152">
                  <c:v>31.8898817036441</c:v>
                </c:pt>
                <c:pt idx="4153">
                  <c:v>31.891387635247</c:v>
                </c:pt>
                <c:pt idx="4154">
                  <c:v>31.8928934748198</c:v>
                </c:pt>
                <c:pt idx="4155">
                  <c:v>31.8943992223615</c:v>
                </c:pt>
                <c:pt idx="4156">
                  <c:v>31.8959048778711</c:v>
                </c:pt>
                <c:pt idx="4157">
                  <c:v>31.897410441347599</c:v>
                </c:pt>
                <c:pt idx="4158">
                  <c:v>31.898915912789999</c:v>
                </c:pt>
                <c:pt idx="4159">
                  <c:v>31.900421292197201</c:v>
                </c:pt>
                <c:pt idx="4160">
                  <c:v>31.901926579568499</c:v>
                </c:pt>
                <c:pt idx="4161">
                  <c:v>31.9034317749026</c:v>
                </c:pt>
                <c:pt idx="4162">
                  <c:v>31.9049368781988</c:v>
                </c:pt>
                <c:pt idx="4163">
                  <c:v>31.906441889456001</c:v>
                </c:pt>
                <c:pt idx="4164">
                  <c:v>31.907946808673199</c:v>
                </c:pt>
                <c:pt idx="4165">
                  <c:v>31.909451635849599</c:v>
                </c:pt>
                <c:pt idx="4166">
                  <c:v>31.910956370984099</c:v>
                </c:pt>
                <c:pt idx="4167">
                  <c:v>31.912461014075799</c:v>
                </c:pt>
                <c:pt idx="4168">
                  <c:v>31.913965565123899</c:v>
                </c:pt>
                <c:pt idx="4169">
                  <c:v>31.915470024127298</c:v>
                </c:pt>
                <c:pt idx="4170">
                  <c:v>31.916974391085098</c:v>
                </c:pt>
                <c:pt idx="4171">
                  <c:v>31.918478665996499</c:v>
                </c:pt>
                <c:pt idx="4172">
                  <c:v>31.919982848860499</c:v>
                </c:pt>
                <c:pt idx="4173">
                  <c:v>31.9214869396761</c:v>
                </c:pt>
                <c:pt idx="4174">
                  <c:v>31.922990938442599</c:v>
                </c:pt>
                <c:pt idx="4175">
                  <c:v>31.924494845159099</c:v>
                </c:pt>
                <c:pt idx="4176">
                  <c:v>31.925998659824501</c:v>
                </c:pt>
                <c:pt idx="4177">
                  <c:v>31.927502382438099</c:v>
                </c:pt>
                <c:pt idx="4178">
                  <c:v>31.929006012998901</c:v>
                </c:pt>
                <c:pt idx="4179">
                  <c:v>31.930509551506201</c:v>
                </c:pt>
                <c:pt idx="4180">
                  <c:v>31.932012997958999</c:v>
                </c:pt>
                <c:pt idx="4181">
                  <c:v>31.933516352356499</c:v>
                </c:pt>
                <c:pt idx="4182">
                  <c:v>31.935019614697801</c:v>
                </c:pt>
                <c:pt idx="4183">
                  <c:v>31.936522784981999</c:v>
                </c:pt>
                <c:pt idx="4184">
                  <c:v>31.938025863208502</c:v>
                </c:pt>
                <c:pt idx="4185">
                  <c:v>31.939528849376199</c:v>
                </c:pt>
                <c:pt idx="4186">
                  <c:v>31.941031743484299</c:v>
                </c:pt>
                <c:pt idx="4187">
                  <c:v>31.942534545532201</c:v>
                </c:pt>
                <c:pt idx="4188">
                  <c:v>31.944037255518801</c:v>
                </c:pt>
                <c:pt idx="4189">
                  <c:v>31.945539873443501</c:v>
                </c:pt>
                <c:pt idx="4190">
                  <c:v>31.9470423993053</c:v>
                </c:pt>
                <c:pt idx="4191">
                  <c:v>31.9485448331036</c:v>
                </c:pt>
                <c:pt idx="4192">
                  <c:v>31.950047174837501</c:v>
                </c:pt>
                <c:pt idx="4193">
                  <c:v>31.951549424506201</c:v>
                </c:pt>
                <c:pt idx="4194">
                  <c:v>31.953051582108898</c:v>
                </c:pt>
                <c:pt idx="4195">
                  <c:v>31.9545536476449</c:v>
                </c:pt>
                <c:pt idx="4196">
                  <c:v>31.9560556211133</c:v>
                </c:pt>
                <c:pt idx="4197">
                  <c:v>31.957557502513499</c:v>
                </c:pt>
                <c:pt idx="4198">
                  <c:v>31.9590592918446</c:v>
                </c:pt>
                <c:pt idx="4199">
                  <c:v>31.960560989106</c:v>
                </c:pt>
                <c:pt idx="4200">
                  <c:v>31.9620625942968</c:v>
                </c:pt>
                <c:pt idx="4201">
                  <c:v>31.9635641074162</c:v>
                </c:pt>
                <c:pt idx="4202">
                  <c:v>31.9650655284637</c:v>
                </c:pt>
                <c:pt idx="4203">
                  <c:v>31.966566857438401</c:v>
                </c:pt>
                <c:pt idx="4204">
                  <c:v>31.9680680943395</c:v>
                </c:pt>
                <c:pt idx="4205">
                  <c:v>31.9695692391665</c:v>
                </c:pt>
                <c:pt idx="4206">
                  <c:v>31.971070291918501</c:v>
                </c:pt>
                <c:pt idx="4207">
                  <c:v>31.9725712525949</c:v>
                </c:pt>
                <c:pt idx="4208">
                  <c:v>31.974072121194901</c:v>
                </c:pt>
                <c:pt idx="4209">
                  <c:v>31.9755728977179</c:v>
                </c:pt>
                <c:pt idx="4210">
                  <c:v>31.977073582163101</c:v>
                </c:pt>
                <c:pt idx="4211">
                  <c:v>31.9785741745299</c:v>
                </c:pt>
                <c:pt idx="4212">
                  <c:v>31.980074674817601</c:v>
                </c:pt>
                <c:pt idx="4213">
                  <c:v>31.981575083025501</c:v>
                </c:pt>
                <c:pt idx="4214">
                  <c:v>31.983075399152899</c:v>
                </c:pt>
                <c:pt idx="4215">
                  <c:v>31.984575623199301</c:v>
                </c:pt>
                <c:pt idx="4216">
                  <c:v>31.9860757551638</c:v>
                </c:pt>
                <c:pt idx="4217">
                  <c:v>31.9875757950458</c:v>
                </c:pt>
                <c:pt idx="4218">
                  <c:v>31.9890757428448</c:v>
                </c:pt>
                <c:pt idx="4219">
                  <c:v>31.990575598560099</c:v>
                </c:pt>
                <c:pt idx="4220">
                  <c:v>31.992075362190899</c:v>
                </c:pt>
                <c:pt idx="4221">
                  <c:v>31.9935750337368</c:v>
                </c:pt>
                <c:pt idx="4222">
                  <c:v>31.995074613197001</c:v>
                </c:pt>
                <c:pt idx="4223">
                  <c:v>31.996574100570999</c:v>
                </c:pt>
                <c:pt idx="4224">
                  <c:v>31.998073495858101</c:v>
                </c:pt>
                <c:pt idx="4225">
                  <c:v>31.999572799057798</c:v>
                </c:pt>
                <c:pt idx="4226">
                  <c:v>32.001072010169302</c:v>
                </c:pt>
                <c:pt idx="4227">
                  <c:v>32.002571129192198</c:v>
                </c:pt>
                <c:pt idx="4228">
                  <c:v>32.004070156125799</c:v>
                </c:pt>
                <c:pt idx="4229">
                  <c:v>32.005569090969502</c:v>
                </c:pt>
                <c:pt idx="4230">
                  <c:v>32.007067933722801</c:v>
                </c:pt>
                <c:pt idx="4231">
                  <c:v>32.008566684385102</c:v>
                </c:pt>
                <c:pt idx="4232">
                  <c:v>32.010065342955698</c:v>
                </c:pt>
                <c:pt idx="4233">
                  <c:v>32.011563909434201</c:v>
                </c:pt>
                <c:pt idx="4234">
                  <c:v>32.013062383819999</c:v>
                </c:pt>
                <c:pt idx="4235">
                  <c:v>32.014560766112602</c:v>
                </c:pt>
                <c:pt idx="4236">
                  <c:v>32.016059056311299</c:v>
                </c:pt>
                <c:pt idx="4237">
                  <c:v>32.0175572544156</c:v>
                </c:pt>
                <c:pt idx="4238">
                  <c:v>32.019055360425</c:v>
                </c:pt>
                <c:pt idx="4239">
                  <c:v>32.020553374339002</c:v>
                </c:pt>
                <c:pt idx="4240">
                  <c:v>32.022051296157102</c:v>
                </c:pt>
                <c:pt idx="4241">
                  <c:v>32.023549125878603</c:v>
                </c:pt>
                <c:pt idx="4242">
                  <c:v>32.025046863503199</c:v>
                </c:pt>
                <c:pt idx="4243">
                  <c:v>32.026544509030202</c:v>
                </c:pt>
                <c:pt idx="4244">
                  <c:v>32.0280420624592</c:v>
                </c:pt>
                <c:pt idx="4245">
                  <c:v>32.029539523789701</c:v>
                </c:pt>
                <c:pt idx="4246">
                  <c:v>32.031036893021202</c:v>
                </c:pt>
                <c:pt idx="4247">
                  <c:v>32.032534170153198</c:v>
                </c:pt>
                <c:pt idx="4248">
                  <c:v>32.034031355185299</c:v>
                </c:pt>
                <c:pt idx="4249">
                  <c:v>32.0355284481168</c:v>
                </c:pt>
                <c:pt idx="4250">
                  <c:v>32.037025448947396</c:v>
                </c:pt>
                <c:pt idx="4251">
                  <c:v>32.038522357676698</c:v>
                </c:pt>
                <c:pt idx="4252">
                  <c:v>32.040019174304</c:v>
                </c:pt>
                <c:pt idx="4253">
                  <c:v>32.041515898829097</c:v>
                </c:pt>
                <c:pt idx="4254">
                  <c:v>32.0430125312513</c:v>
                </c:pt>
                <c:pt idx="4255">
                  <c:v>32.044509071570403</c:v>
                </c:pt>
                <c:pt idx="4256">
                  <c:v>32.046005519785801</c:v>
                </c:pt>
                <c:pt idx="4257">
                  <c:v>32.047501875897098</c:v>
                </c:pt>
                <c:pt idx="4258">
                  <c:v>32.048998139903901</c:v>
                </c:pt>
                <c:pt idx="4259">
                  <c:v>32.050494311805799</c:v>
                </c:pt>
                <c:pt idx="4260">
                  <c:v>32.051990391602303</c:v>
                </c:pt>
                <c:pt idx="4261">
                  <c:v>32.053486379292998</c:v>
                </c:pt>
                <c:pt idx="4262">
                  <c:v>32.054982274877602</c:v>
                </c:pt>
                <c:pt idx="4263">
                  <c:v>32.056478078355497</c:v>
                </c:pt>
                <c:pt idx="4264">
                  <c:v>32.057973789726503</c:v>
                </c:pt>
                <c:pt idx="4265">
                  <c:v>32.059469408990203</c:v>
                </c:pt>
                <c:pt idx="4266">
                  <c:v>32.060964936146</c:v>
                </c:pt>
                <c:pt idx="4267">
                  <c:v>32.062460371193801</c:v>
                </c:pt>
                <c:pt idx="4268">
                  <c:v>32.063955714133002</c:v>
                </c:pt>
                <c:pt idx="4269">
                  <c:v>32.065450964963297</c:v>
                </c:pt>
                <c:pt idx="4270">
                  <c:v>32.066946123684403</c:v>
                </c:pt>
                <c:pt idx="4271">
                  <c:v>32.0684411902959</c:v>
                </c:pt>
                <c:pt idx="4272">
                  <c:v>32.069936164797497</c:v>
                </c:pt>
                <c:pt idx="4273">
                  <c:v>32.071431047188703</c:v>
                </c:pt>
                <c:pt idx="4274">
                  <c:v>32.072925837469299</c:v>
                </c:pt>
                <c:pt idx="4275">
                  <c:v>32.0744205356389</c:v>
                </c:pt>
                <c:pt idx="4276">
                  <c:v>32.075915141697102</c:v>
                </c:pt>
                <c:pt idx="4277">
                  <c:v>32.077409655643798</c:v>
                </c:pt>
                <c:pt idx="4278">
                  <c:v>32.078904077478398</c:v>
                </c:pt>
                <c:pt idx="4279">
                  <c:v>32.080398407200803</c:v>
                </c:pt>
                <c:pt idx="4280">
                  <c:v>32.081892644810601</c:v>
                </c:pt>
                <c:pt idx="4281">
                  <c:v>32.083386790307401</c:v>
                </c:pt>
                <c:pt idx="4282">
                  <c:v>32.084880843691103</c:v>
                </c:pt>
                <c:pt idx="4283">
                  <c:v>32.086374804961302</c:v>
                </c:pt>
                <c:pt idx="4284">
                  <c:v>32.087868674117701</c:v>
                </c:pt>
                <c:pt idx="4285">
                  <c:v>32.08936245116</c:v>
                </c:pt>
                <c:pt idx="4286">
                  <c:v>32.090856136087901</c:v>
                </c:pt>
                <c:pt idx="4287">
                  <c:v>32.092349728901297</c:v>
                </c:pt>
                <c:pt idx="4288">
                  <c:v>32.093843229599699</c:v>
                </c:pt>
                <c:pt idx="4289">
                  <c:v>32.095336638182999</c:v>
                </c:pt>
                <c:pt idx="4290">
                  <c:v>32.0968299546509</c:v>
                </c:pt>
                <c:pt idx="4291">
                  <c:v>32.098323179003003</c:v>
                </c:pt>
                <c:pt idx="4292">
                  <c:v>32.099816311239302</c:v>
                </c:pt>
                <c:pt idx="4293">
                  <c:v>32.101309351359397</c:v>
                </c:pt>
                <c:pt idx="4294">
                  <c:v>32.102802299363198</c:v>
                </c:pt>
                <c:pt idx="4295">
                  <c:v>32.104295155250199</c:v>
                </c:pt>
                <c:pt idx="4296">
                  <c:v>32.1057879190205</c:v>
                </c:pt>
                <c:pt idx="4297">
                  <c:v>32.107280590673597</c:v>
                </c:pt>
                <c:pt idx="4298">
                  <c:v>32.108773170209503</c:v>
                </c:pt>
                <c:pt idx="4299">
                  <c:v>32.110265657627799</c:v>
                </c:pt>
                <c:pt idx="4300">
                  <c:v>32.111758052928501</c:v>
                </c:pt>
                <c:pt idx="4301">
                  <c:v>32.113250356111202</c:v>
                </c:pt>
                <c:pt idx="4302">
                  <c:v>32.114742567175803</c:v>
                </c:pt>
                <c:pt idx="4303">
                  <c:v>32.116234686122198</c:v>
                </c:pt>
                <c:pt idx="4304">
                  <c:v>32.117726712950002</c:v>
                </c:pt>
                <c:pt idx="4305">
                  <c:v>32.119218647659203</c:v>
                </c:pt>
                <c:pt idx="4306">
                  <c:v>32.1207104902495</c:v>
                </c:pt>
                <c:pt idx="4307">
                  <c:v>32.122202240720902</c:v>
                </c:pt>
                <c:pt idx="4308">
                  <c:v>32.123693899072997</c:v>
                </c:pt>
                <c:pt idx="4309">
                  <c:v>32.125185465305897</c:v>
                </c:pt>
                <c:pt idx="4310">
                  <c:v>32.126676939419198</c:v>
                </c:pt>
                <c:pt idx="4311">
                  <c:v>32.1281683214129</c:v>
                </c:pt>
                <c:pt idx="4312">
                  <c:v>32.129659611286897</c:v>
                </c:pt>
                <c:pt idx="4313">
                  <c:v>32.131150809040903</c:v>
                </c:pt>
                <c:pt idx="4314">
                  <c:v>32.132641914674899</c:v>
                </c:pt>
                <c:pt idx="4315">
                  <c:v>32.134132928188698</c:v>
                </c:pt>
                <c:pt idx="4316">
                  <c:v>32.135623849582203</c:v>
                </c:pt>
                <c:pt idx="4317">
                  <c:v>32.137114678855298</c:v>
                </c:pt>
                <c:pt idx="4318">
                  <c:v>32.138605416007898</c:v>
                </c:pt>
                <c:pt idx="4319">
                  <c:v>32.140096061039799</c:v>
                </c:pt>
                <c:pt idx="4320">
                  <c:v>32.141586613950999</c:v>
                </c:pt>
                <c:pt idx="4321">
                  <c:v>32.143077074741299</c:v>
                </c:pt>
                <c:pt idx="4322">
                  <c:v>32.1445674434107</c:v>
                </c:pt>
                <c:pt idx="4323">
                  <c:v>32.146057719959103</c:v>
                </c:pt>
                <c:pt idx="4324">
                  <c:v>32.147547904386499</c:v>
                </c:pt>
                <c:pt idx="4325">
                  <c:v>32.149037996692599</c:v>
                </c:pt>
                <c:pt idx="4326">
                  <c:v>32.1505279968775</c:v>
                </c:pt>
                <c:pt idx="4327">
                  <c:v>32.152017904941097</c:v>
                </c:pt>
                <c:pt idx="4328">
                  <c:v>32.153507720883297</c:v>
                </c:pt>
                <c:pt idx="4329">
                  <c:v>32.154997444704101</c:v>
                </c:pt>
                <c:pt idx="4330">
                  <c:v>32.156487076403401</c:v>
                </c:pt>
                <c:pt idx="4331">
                  <c:v>32.157976615981198</c:v>
                </c:pt>
                <c:pt idx="4332">
                  <c:v>32.159466063437399</c:v>
                </c:pt>
                <c:pt idx="4333">
                  <c:v>32.160955418771998</c:v>
                </c:pt>
                <c:pt idx="4334">
                  <c:v>32.162444681984901</c:v>
                </c:pt>
                <c:pt idx="4335">
                  <c:v>32.163933853076202</c:v>
                </c:pt>
                <c:pt idx="4336">
                  <c:v>32.1654229320459</c:v>
                </c:pt>
                <c:pt idx="4337">
                  <c:v>32.166911918893803</c:v>
                </c:pt>
                <c:pt idx="4338">
                  <c:v>32.168400813620003</c:v>
                </c:pt>
                <c:pt idx="4339">
                  <c:v>32.169889616224602</c:v>
                </c:pt>
                <c:pt idx="4340">
                  <c:v>32.171378326707398</c:v>
                </c:pt>
                <c:pt idx="4341">
                  <c:v>32.172866945068499</c:v>
                </c:pt>
                <c:pt idx="4342">
                  <c:v>32.174355471307898</c:v>
                </c:pt>
                <c:pt idx="4343">
                  <c:v>32.175843905425602</c:v>
                </c:pt>
                <c:pt idx="4344">
                  <c:v>32.177332247421603</c:v>
                </c:pt>
                <c:pt idx="4345">
                  <c:v>32.178820497296002</c:v>
                </c:pt>
                <c:pt idx="4346">
                  <c:v>32.180308655048798</c:v>
                </c:pt>
                <c:pt idx="4347">
                  <c:v>32.181796720680097</c:v>
                </c:pt>
                <c:pt idx="4348">
                  <c:v>32.183284694189801</c:v>
                </c:pt>
                <c:pt idx="4349">
                  <c:v>32.184772575578002</c:v>
                </c:pt>
                <c:pt idx="4350">
                  <c:v>32.186260364844699</c:v>
                </c:pt>
                <c:pt idx="4351">
                  <c:v>32.187748061990099</c:v>
                </c:pt>
                <c:pt idx="4352">
                  <c:v>32.189235667014202</c:v>
                </c:pt>
                <c:pt idx="4353">
                  <c:v>32.190723179917001</c:v>
                </c:pt>
                <c:pt idx="4354">
                  <c:v>32.192210600698601</c:v>
                </c:pt>
                <c:pt idx="4355">
                  <c:v>32.193697929358997</c:v>
                </c:pt>
                <c:pt idx="4356">
                  <c:v>32.195185165898501</c:v>
                </c:pt>
                <c:pt idx="4357">
                  <c:v>32.196672310316998</c:v>
                </c:pt>
                <c:pt idx="4358">
                  <c:v>32.198159362614597</c:v>
                </c:pt>
                <c:pt idx="4359">
                  <c:v>32.199646322791502</c:v>
                </c:pt>
                <c:pt idx="4360">
                  <c:v>32.201133190847699</c:v>
                </c:pt>
                <c:pt idx="4361">
                  <c:v>32.202619966783303</c:v>
                </c:pt>
                <c:pt idx="4362">
                  <c:v>32.204106650598497</c:v>
                </c:pt>
                <c:pt idx="4363">
                  <c:v>32.205593242293403</c:v>
                </c:pt>
                <c:pt idx="4364">
                  <c:v>32.207079741868</c:v>
                </c:pt>
                <c:pt idx="4365">
                  <c:v>32.2085661493225</c:v>
                </c:pt>
                <c:pt idx="4366">
                  <c:v>32.210052464657103</c:v>
                </c:pt>
                <c:pt idx="4367">
                  <c:v>32.211538687871901</c:v>
                </c:pt>
                <c:pt idx="4368">
                  <c:v>32.2130248189669</c:v>
                </c:pt>
                <c:pt idx="4369">
                  <c:v>32.2145108579424</c:v>
                </c:pt>
                <c:pt idx="4370">
                  <c:v>32.2159968047985</c:v>
                </c:pt>
                <c:pt idx="4371">
                  <c:v>32.217482659535399</c:v>
                </c:pt>
                <c:pt idx="4372">
                  <c:v>32.218968422153203</c:v>
                </c:pt>
                <c:pt idx="4373">
                  <c:v>32.220454092651998</c:v>
                </c:pt>
                <c:pt idx="4374">
                  <c:v>32.221939671032104</c:v>
                </c:pt>
                <c:pt idx="4375">
                  <c:v>32.223425157293697</c:v>
                </c:pt>
                <c:pt idx="4376">
                  <c:v>32.2249105514368</c:v>
                </c:pt>
                <c:pt idx="4377">
                  <c:v>32.226395853461703</c:v>
                </c:pt>
                <c:pt idx="4378">
                  <c:v>32.227881063368599</c:v>
                </c:pt>
                <c:pt idx="4379">
                  <c:v>32.229366181157701</c:v>
                </c:pt>
                <c:pt idx="4380">
                  <c:v>32.230851206829101</c:v>
                </c:pt>
                <c:pt idx="4381">
                  <c:v>32.232336140383097</c:v>
                </c:pt>
                <c:pt idx="4382">
                  <c:v>32.233820981819797</c:v>
                </c:pt>
                <c:pt idx="4383">
                  <c:v>32.235305731139597</c:v>
                </c:pt>
                <c:pt idx="4384">
                  <c:v>32.236790388342598</c:v>
                </c:pt>
                <c:pt idx="4385">
                  <c:v>32.238274953428899</c:v>
                </c:pt>
                <c:pt idx="4386">
                  <c:v>32.239759426398997</c:v>
                </c:pt>
                <c:pt idx="4387">
                  <c:v>32.2412438072529</c:v>
                </c:pt>
                <c:pt idx="4388">
                  <c:v>32.242728095990998</c:v>
                </c:pt>
                <c:pt idx="4389">
                  <c:v>32.244212292613398</c:v>
                </c:pt>
                <c:pt idx="4390">
                  <c:v>32.245696397120497</c:v>
                </c:pt>
                <c:pt idx="4391">
                  <c:v>32.247180409512403</c:v>
                </c:pt>
                <c:pt idx="4392">
                  <c:v>32.248664329789399</c:v>
                </c:pt>
                <c:pt idx="4393">
                  <c:v>32.250148157951799</c:v>
                </c:pt>
                <c:pt idx="4394">
                  <c:v>32.2516318939999</c:v>
                </c:pt>
                <c:pt idx="4395">
                  <c:v>32.253115537933901</c:v>
                </c:pt>
                <c:pt idx="4396">
                  <c:v>32.254599089754002</c:v>
                </c:pt>
                <c:pt idx="4397">
                  <c:v>32.2560825494607</c:v>
                </c:pt>
                <c:pt idx="4398">
                  <c:v>32.257565917054102</c:v>
                </c:pt>
                <c:pt idx="4399">
                  <c:v>32.259049192534597</c:v>
                </c:pt>
                <c:pt idx="4400">
                  <c:v>32.2605323759024</c:v>
                </c:pt>
                <c:pt idx="4401">
                  <c:v>32.262015467157902</c:v>
                </c:pt>
                <c:pt idx="4402">
                  <c:v>32.2634984663014</c:v>
                </c:pt>
                <c:pt idx="4403">
                  <c:v>32.2649813733331</c:v>
                </c:pt>
                <c:pt idx="4404">
                  <c:v>32.266464188253302</c:v>
                </c:pt>
                <c:pt idx="4405">
                  <c:v>32.267946911062502</c:v>
                </c:pt>
                <c:pt idx="4406">
                  <c:v>32.2694295417609</c:v>
                </c:pt>
                <c:pt idx="4407">
                  <c:v>32.270912080348801</c:v>
                </c:pt>
                <c:pt idx="4408">
                  <c:v>32.272394526826702</c:v>
                </c:pt>
                <c:pt idx="4409">
                  <c:v>32.273876881194703</c:v>
                </c:pt>
                <c:pt idx="4410">
                  <c:v>32.275359143453301</c:v>
                </c:pt>
                <c:pt idx="4411">
                  <c:v>32.276841313602802</c:v>
                </c:pt>
                <c:pt idx="4412">
                  <c:v>32.278323391643603</c:v>
                </c:pt>
                <c:pt idx="4413">
                  <c:v>32.279805377575997</c:v>
                </c:pt>
                <c:pt idx="4414">
                  <c:v>32.281287271400402</c:v>
                </c:pt>
                <c:pt idx="4415">
                  <c:v>32.282769073117102</c:v>
                </c:pt>
                <c:pt idx="4416">
                  <c:v>32.284250782726602</c:v>
                </c:pt>
                <c:pt idx="4417">
                  <c:v>32.2857324002292</c:v>
                </c:pt>
                <c:pt idx="4418">
                  <c:v>32.287213925625203</c:v>
                </c:pt>
                <c:pt idx="4419">
                  <c:v>32.288695358915099</c:v>
                </c:pt>
                <c:pt idx="4420">
                  <c:v>32.290176700099202</c:v>
                </c:pt>
                <c:pt idx="4421">
                  <c:v>32.291657949178102</c:v>
                </c:pt>
                <c:pt idx="4422">
                  <c:v>32.293139106151898</c:v>
                </c:pt>
                <c:pt idx="4423">
                  <c:v>32.294620171021201</c:v>
                </c:pt>
                <c:pt idx="4424">
                  <c:v>32.296101143786402</c:v>
                </c:pt>
                <c:pt idx="4425">
                  <c:v>32.297582024447799</c:v>
                </c:pt>
                <c:pt idx="4426">
                  <c:v>32.299062813006003</c:v>
                </c:pt>
                <c:pt idx="4427">
                  <c:v>32.3005435094612</c:v>
                </c:pt>
                <c:pt idx="4428">
                  <c:v>32.302024113813999</c:v>
                </c:pt>
                <c:pt idx="4429">
                  <c:v>32.3035046260648</c:v>
                </c:pt>
                <c:pt idx="4430">
                  <c:v>32.304985046214</c:v>
                </c:pt>
                <c:pt idx="4431">
                  <c:v>32.306465374262103</c:v>
                </c:pt>
                <c:pt idx="4432">
                  <c:v>32.307945610209501</c:v>
                </c:pt>
                <c:pt idx="4433">
                  <c:v>32.309425754056598</c:v>
                </c:pt>
                <c:pt idx="4434">
                  <c:v>32.310905805803898</c:v>
                </c:pt>
                <c:pt idx="4435">
                  <c:v>32.312385765451999</c:v>
                </c:pt>
                <c:pt idx="4436">
                  <c:v>32.3138656330011</c:v>
                </c:pt>
                <c:pt idx="4437">
                  <c:v>32.315345408451897</c:v>
                </c:pt>
                <c:pt idx="4438">
                  <c:v>32.316825091804702</c:v>
                </c:pt>
                <c:pt idx="4439">
                  <c:v>32.318304683060198</c:v>
                </c:pt>
                <c:pt idx="4440">
                  <c:v>32.319784182218598</c:v>
                </c:pt>
                <c:pt idx="4441">
                  <c:v>32.321263589280598</c:v>
                </c:pt>
                <c:pt idx="4442">
                  <c:v>32.322742904246702</c:v>
                </c:pt>
                <c:pt idx="4443">
                  <c:v>32.324222127117203</c:v>
                </c:pt>
                <c:pt idx="4444">
                  <c:v>32.325701257892803</c:v>
                </c:pt>
                <c:pt idx="4445">
                  <c:v>32.3271802965739</c:v>
                </c:pt>
                <c:pt idx="4446">
                  <c:v>32.328659243161098</c:v>
                </c:pt>
                <c:pt idx="4447">
                  <c:v>32.330138097654903</c:v>
                </c:pt>
                <c:pt idx="4448">
                  <c:v>32.331616860055703</c:v>
                </c:pt>
                <c:pt idx="4449">
                  <c:v>32.333095530364197</c:v>
                </c:pt>
                <c:pt idx="4450">
                  <c:v>32.334574108580703</c:v>
                </c:pt>
                <c:pt idx="4451">
                  <c:v>32.336052594705997</c:v>
                </c:pt>
                <c:pt idx="4452">
                  <c:v>32.337530988740497</c:v>
                </c:pt>
                <c:pt idx="4453">
                  <c:v>32.3390092906848</c:v>
                </c:pt>
                <c:pt idx="4454">
                  <c:v>32.340487500539297</c:v>
                </c:pt>
                <c:pt idx="4455">
                  <c:v>32.341965618304798</c:v>
                </c:pt>
                <c:pt idx="4456">
                  <c:v>32.343443643981601</c:v>
                </c:pt>
                <c:pt idx="4457">
                  <c:v>32.344921577570403</c:v>
                </c:pt>
                <c:pt idx="4458">
                  <c:v>32.346399419071801</c:v>
                </c:pt>
                <c:pt idx="4459">
                  <c:v>32.347877168486299</c:v>
                </c:pt>
                <c:pt idx="4460">
                  <c:v>32.349354825814501</c:v>
                </c:pt>
                <c:pt idx="4461">
                  <c:v>32.350832391056997</c:v>
                </c:pt>
                <c:pt idx="4462">
                  <c:v>32.352309864214398</c:v>
                </c:pt>
                <c:pt idx="4463">
                  <c:v>32.353787245287201</c:v>
                </c:pt>
                <c:pt idx="4464">
                  <c:v>32.355264534276102</c:v>
                </c:pt>
                <c:pt idx="4465">
                  <c:v>32.3567417311816</c:v>
                </c:pt>
                <c:pt idx="4466">
                  <c:v>32.358218836004397</c:v>
                </c:pt>
                <c:pt idx="4467">
                  <c:v>32.359695848744998</c:v>
                </c:pt>
                <c:pt idx="4468">
                  <c:v>32.361172769404099</c:v>
                </c:pt>
                <c:pt idx="4469">
                  <c:v>32.362649597982298</c:v>
                </c:pt>
                <c:pt idx="4470">
                  <c:v>32.364126334480197</c:v>
                </c:pt>
                <c:pt idx="4471">
                  <c:v>32.365602978898401</c:v>
                </c:pt>
                <c:pt idx="4472">
                  <c:v>32.3670795312376</c:v>
                </c:pt>
                <c:pt idx="4473">
                  <c:v>32.368555991498397</c:v>
                </c:pt>
                <c:pt idx="4474">
                  <c:v>32.370032359681502</c:v>
                </c:pt>
                <c:pt idx="4475">
                  <c:v>32.3715086357874</c:v>
                </c:pt>
                <c:pt idx="4476">
                  <c:v>32.372984819816899</c:v>
                </c:pt>
                <c:pt idx="4477">
                  <c:v>32.374460911770598</c:v>
                </c:pt>
                <c:pt idx="4478">
                  <c:v>32.375936911649099</c:v>
                </c:pt>
                <c:pt idx="4479">
                  <c:v>32.377412819453099</c:v>
                </c:pt>
                <c:pt idx="4480">
                  <c:v>32.378888635183301</c:v>
                </c:pt>
                <c:pt idx="4481">
                  <c:v>32.380364358840403</c:v>
                </c:pt>
                <c:pt idx="4482">
                  <c:v>32.381839990425</c:v>
                </c:pt>
                <c:pt idx="4483">
                  <c:v>32.383315529937697</c:v>
                </c:pt>
                <c:pt idx="4484">
                  <c:v>32.384790977379403</c:v>
                </c:pt>
                <c:pt idx="4485">
                  <c:v>32.386266332750701</c:v>
                </c:pt>
                <c:pt idx="4486">
                  <c:v>32.387741596052201</c:v>
                </c:pt>
                <c:pt idx="4487">
                  <c:v>32.389216767284701</c:v>
                </c:pt>
                <c:pt idx="4488">
                  <c:v>32.390691846448803</c:v>
                </c:pt>
                <c:pt idx="4489">
                  <c:v>32.392166833545403</c:v>
                </c:pt>
                <c:pt idx="4490">
                  <c:v>32.393641728574998</c:v>
                </c:pt>
                <c:pt idx="4491">
                  <c:v>32.395116531538498</c:v>
                </c:pt>
                <c:pt idx="4492">
                  <c:v>32.396591242436401</c:v>
                </c:pt>
                <c:pt idx="4493">
                  <c:v>32.3980658612696</c:v>
                </c:pt>
                <c:pt idx="4494">
                  <c:v>32.399540388038801</c:v>
                </c:pt>
                <c:pt idx="4495">
                  <c:v>32.401014822744798</c:v>
                </c:pt>
                <c:pt idx="4496">
                  <c:v>32.402489165388097</c:v>
                </c:pt>
                <c:pt idx="4497">
                  <c:v>32.403963415969699</c:v>
                </c:pt>
                <c:pt idx="4498">
                  <c:v>32.4054375744902</c:v>
                </c:pt>
                <c:pt idx="4499">
                  <c:v>32.406911640950398</c:v>
                </c:pt>
                <c:pt idx="4500">
                  <c:v>32.408385615351101</c:v>
                </c:pt>
                <c:pt idx="4501">
                  <c:v>32.409859497692899</c:v>
                </c:pt>
                <c:pt idx="4502">
                  <c:v>32.411333287976802</c:v>
                </c:pt>
                <c:pt idx="4503">
                  <c:v>32.4128069862034</c:v>
                </c:pt>
                <c:pt idx="4504">
                  <c:v>32.414280592373501</c:v>
                </c:pt>
                <c:pt idx="4505">
                  <c:v>32.415754106487803</c:v>
                </c:pt>
                <c:pt idx="4506">
                  <c:v>32.417227528547301</c:v>
                </c:pt>
                <c:pt idx="4507">
                  <c:v>32.418700858552697</c:v>
                </c:pt>
                <c:pt idx="4508">
                  <c:v>32.420174096504702</c:v>
                </c:pt>
                <c:pt idx="4509">
                  <c:v>32.421647242404099</c:v>
                </c:pt>
                <c:pt idx="4510">
                  <c:v>32.423120296251803</c:v>
                </c:pt>
                <c:pt idx="4511">
                  <c:v>32.424593258048503</c:v>
                </c:pt>
                <c:pt idx="4512">
                  <c:v>32.426066127795202</c:v>
                </c:pt>
                <c:pt idx="4513">
                  <c:v>32.427538905492398</c:v>
                </c:pt>
                <c:pt idx="4514">
                  <c:v>32.429011591141197</c:v>
                </c:pt>
                <c:pt idx="4515">
                  <c:v>32.430484184742298</c:v>
                </c:pt>
                <c:pt idx="4516">
                  <c:v>32.431956686296601</c:v>
                </c:pt>
                <c:pt idx="4517">
                  <c:v>32.433429095804797</c:v>
                </c:pt>
                <c:pt idx="4518">
                  <c:v>32.434901413267802</c:v>
                </c:pt>
                <c:pt idx="4519">
                  <c:v>32.436373638686497</c:v>
                </c:pt>
                <c:pt idx="4520">
                  <c:v>32.4378457720616</c:v>
                </c:pt>
                <c:pt idx="4521">
                  <c:v>32.439317813394098</c:v>
                </c:pt>
                <c:pt idx="4522">
                  <c:v>32.440789762684801</c:v>
                </c:pt>
                <c:pt idx="4523">
                  <c:v>32.442261619934499</c:v>
                </c:pt>
                <c:pt idx="4524">
                  <c:v>32.4437333851441</c:v>
                </c:pt>
                <c:pt idx="4525">
                  <c:v>32.4452050583145</c:v>
                </c:pt>
                <c:pt idx="4526">
                  <c:v>32.446676639446501</c:v>
                </c:pt>
                <c:pt idx="4527">
                  <c:v>32.448148128541099</c:v>
                </c:pt>
                <c:pt idx="4528">
                  <c:v>32.449619525598997</c:v>
                </c:pt>
                <c:pt idx="4529">
                  <c:v>32.451090830621297</c:v>
                </c:pt>
                <c:pt idx="4530">
                  <c:v>32.452562043608602</c:v>
                </c:pt>
                <c:pt idx="4531">
                  <c:v>32.454033164562098</c:v>
                </c:pt>
                <c:pt idx="4532">
                  <c:v>32.455504193482398</c:v>
                </c:pt>
                <c:pt idx="4533">
                  <c:v>32.456975130370701</c:v>
                </c:pt>
                <c:pt idx="4534">
                  <c:v>32.458445975227598</c:v>
                </c:pt>
                <c:pt idx="4535">
                  <c:v>32.459916728054303</c:v>
                </c:pt>
                <c:pt idx="4536">
                  <c:v>32.461387388851499</c:v>
                </c:pt>
                <c:pt idx="4537">
                  <c:v>32.462857957620201</c:v>
                </c:pt>
                <c:pt idx="4538">
                  <c:v>32.464328434361299</c:v>
                </c:pt>
                <c:pt idx="4539">
                  <c:v>32.465798819075701</c:v>
                </c:pt>
                <c:pt idx="4540">
                  <c:v>32.467269111764402</c:v>
                </c:pt>
                <c:pt idx="4541">
                  <c:v>32.468739312428298</c:v>
                </c:pt>
                <c:pt idx="4542">
                  <c:v>32.470209421068297</c:v>
                </c:pt>
                <c:pt idx="4543">
                  <c:v>32.471679437685403</c:v>
                </c:pt>
                <c:pt idx="4544">
                  <c:v>32.473149362280502</c:v>
                </c:pt>
                <c:pt idx="4545">
                  <c:v>32.474619194854597</c:v>
                </c:pt>
                <c:pt idx="4546">
                  <c:v>32.476088935408697</c:v>
                </c:pt>
                <c:pt idx="4547">
                  <c:v>32.477558583943598</c:v>
                </c:pt>
                <c:pt idx="4548">
                  <c:v>32.4790281404604</c:v>
                </c:pt>
                <c:pt idx="4549">
                  <c:v>32.480497604959901</c:v>
                </c:pt>
                <c:pt idx="4550">
                  <c:v>32.4819669774433</c:v>
                </c:pt>
                <c:pt idx="4551">
                  <c:v>32.483436257911499</c:v>
                </c:pt>
                <c:pt idx="4552">
                  <c:v>32.484905446365403</c:v>
                </c:pt>
                <c:pt idx="4553">
                  <c:v>32.486374542805997</c:v>
                </c:pt>
                <c:pt idx="4554">
                  <c:v>32.487843547234398</c:v>
                </c:pt>
                <c:pt idx="4555">
                  <c:v>32.489312459651401</c:v>
                </c:pt>
                <c:pt idx="4556">
                  <c:v>32.490781280058201</c:v>
                </c:pt>
                <c:pt idx="4557">
                  <c:v>32.492250008455699</c:v>
                </c:pt>
                <c:pt idx="4558">
                  <c:v>32.493718644845003</c:v>
                </c:pt>
                <c:pt idx="4559">
                  <c:v>32.495187189226897</c:v>
                </c:pt>
                <c:pt idx="4560">
                  <c:v>32.496655641602601</c:v>
                </c:pt>
                <c:pt idx="4561">
                  <c:v>32.498124001973103</c:v>
                </c:pt>
                <c:pt idx="4562">
                  <c:v>32.499592270339299</c:v>
                </c:pt>
                <c:pt idx="4563">
                  <c:v>32.501060446702397</c:v>
                </c:pt>
                <c:pt idx="4564">
                  <c:v>32.502528531063298</c:v>
                </c:pt>
                <c:pt idx="4565">
                  <c:v>32.503996523422998</c:v>
                </c:pt>
                <c:pt idx="4566">
                  <c:v>32.505464423782698</c:v>
                </c:pt>
                <c:pt idx="4567">
                  <c:v>32.506932232143399</c:v>
                </c:pt>
                <c:pt idx="4568">
                  <c:v>32.508399948506003</c:v>
                </c:pt>
                <c:pt idx="4569">
                  <c:v>32.509867572871798</c:v>
                </c:pt>
                <c:pt idx="4570">
                  <c:v>32.511335105241599</c:v>
                </c:pt>
                <c:pt idx="4571">
                  <c:v>32.512802545616601</c:v>
                </c:pt>
                <c:pt idx="4572">
                  <c:v>32.514269893997898</c:v>
                </c:pt>
                <c:pt idx="4573">
                  <c:v>32.5157371503864</c:v>
                </c:pt>
                <c:pt idx="4574">
                  <c:v>32.517204314783399</c:v>
                </c:pt>
                <c:pt idx="4575">
                  <c:v>32.518671387189698</c:v>
                </c:pt>
                <c:pt idx="4576">
                  <c:v>32.520138367606698</c:v>
                </c:pt>
                <c:pt idx="4577">
                  <c:v>32.521605256035201</c:v>
                </c:pt>
                <c:pt idx="4578">
                  <c:v>32.5230720524765</c:v>
                </c:pt>
                <c:pt idx="4579">
                  <c:v>32.524538756931598</c:v>
                </c:pt>
                <c:pt idx="4580">
                  <c:v>32.526005369401602</c:v>
                </c:pt>
                <c:pt idx="4581">
                  <c:v>32.5274718898876</c:v>
                </c:pt>
                <c:pt idx="4582">
                  <c:v>32.528938318390701</c:v>
                </c:pt>
                <c:pt idx="4583">
                  <c:v>32.530404654911997</c:v>
                </c:pt>
                <c:pt idx="4584">
                  <c:v>32.531870899452599</c:v>
                </c:pt>
                <c:pt idx="4585">
                  <c:v>32.5333370520137</c:v>
                </c:pt>
                <c:pt idx="4586">
                  <c:v>32.5348031125964</c:v>
                </c:pt>
                <c:pt idx="4587">
                  <c:v>32.536269081201802</c:v>
                </c:pt>
                <c:pt idx="4588">
                  <c:v>32.537734957830999</c:v>
                </c:pt>
                <c:pt idx="4589">
                  <c:v>32.5392007424852</c:v>
                </c:pt>
                <c:pt idx="4590">
                  <c:v>32.540666435165399</c:v>
                </c:pt>
                <c:pt idx="4591">
                  <c:v>32.542132035873003</c:v>
                </c:pt>
                <c:pt idx="4592">
                  <c:v>32.5435975446089</c:v>
                </c:pt>
                <c:pt idx="4593">
                  <c:v>32.545062961374299</c:v>
                </c:pt>
                <c:pt idx="4594">
                  <c:v>32.546528286170499</c:v>
                </c:pt>
                <c:pt idx="4595">
                  <c:v>32.547993518998503</c:v>
                </c:pt>
                <c:pt idx="4596">
                  <c:v>32.549458659859503</c:v>
                </c:pt>
                <c:pt idx="4597">
                  <c:v>32.550923708754702</c:v>
                </c:pt>
                <c:pt idx="4598">
                  <c:v>32.552388665685299</c:v>
                </c:pt>
                <c:pt idx="4599">
                  <c:v>32.553853530652397</c:v>
                </c:pt>
                <c:pt idx="4600">
                  <c:v>32.555318303657202</c:v>
                </c:pt>
                <c:pt idx="4601">
                  <c:v>32.556782984700902</c:v>
                </c:pt>
                <c:pt idx="4602">
                  <c:v>32.558247573784698</c:v>
                </c:pt>
                <c:pt idx="4603">
                  <c:v>32.559712070909796</c:v>
                </c:pt>
                <c:pt idx="4604">
                  <c:v>32.5611764760773</c:v>
                </c:pt>
                <c:pt idx="4605">
                  <c:v>32.562640789288501</c:v>
                </c:pt>
                <c:pt idx="4606">
                  <c:v>32.564105010544601</c:v>
                </c:pt>
                <c:pt idx="4607">
                  <c:v>32.565569139846701</c:v>
                </c:pt>
                <c:pt idx="4608">
                  <c:v>32.567033177196201</c:v>
                </c:pt>
                <c:pt idx="4609">
                  <c:v>32.568497122594103</c:v>
                </c:pt>
                <c:pt idx="4610">
                  <c:v>32.569960976041799</c:v>
                </c:pt>
                <c:pt idx="4611">
                  <c:v>32.571424737540397</c:v>
                </c:pt>
                <c:pt idx="4612">
                  <c:v>32.572888407091199</c:v>
                </c:pt>
                <c:pt idx="4613">
                  <c:v>32.574351984695397</c:v>
                </c:pt>
                <c:pt idx="4614">
                  <c:v>32.5758154703543</c:v>
                </c:pt>
                <c:pt idx="4615">
                  <c:v>32.577278864069001</c:v>
                </c:pt>
                <c:pt idx="4616">
                  <c:v>32.5787421658409</c:v>
                </c:pt>
                <c:pt idx="4617">
                  <c:v>32.580205375671099</c:v>
                </c:pt>
                <c:pt idx="4618">
                  <c:v>32.581668493560997</c:v>
                </c:pt>
                <c:pt idx="4619">
                  <c:v>32.583131519511703</c:v>
                </c:pt>
                <c:pt idx="4620">
                  <c:v>32.584594453524602</c:v>
                </c:pt>
                <c:pt idx="4621">
                  <c:v>32.586057295600902</c:v>
                </c:pt>
                <c:pt idx="4622">
                  <c:v>32.587520045741897</c:v>
                </c:pt>
                <c:pt idx="4623">
                  <c:v>32.588982703948801</c:v>
                </c:pt>
                <c:pt idx="4624">
                  <c:v>32.590445270222901</c:v>
                </c:pt>
                <c:pt idx="4625">
                  <c:v>32.591907744565603</c:v>
                </c:pt>
                <c:pt idx="4626">
                  <c:v>32.593370126978002</c:v>
                </c:pt>
                <c:pt idx="4627">
                  <c:v>32.594832417461497</c:v>
                </c:pt>
                <c:pt idx="4628">
                  <c:v>32.596294616017303</c:v>
                </c:pt>
                <c:pt idx="4629">
                  <c:v>32.5977567226468</c:v>
                </c:pt>
                <c:pt idx="4630">
                  <c:v>32.5992187373513</c:v>
                </c:pt>
                <c:pt idx="4631">
                  <c:v>32.600680660131999</c:v>
                </c:pt>
                <c:pt idx="4632">
                  <c:v>32.602142490990303</c:v>
                </c:pt>
                <c:pt idx="4633">
                  <c:v>32.603604229927399</c:v>
                </c:pt>
                <c:pt idx="4634">
                  <c:v>32.605065876944799</c:v>
                </c:pt>
                <c:pt idx="4635">
                  <c:v>32.606527432043599</c:v>
                </c:pt>
                <c:pt idx="4636">
                  <c:v>32.607988895225297</c:v>
                </c:pt>
                <c:pt idx="4637">
                  <c:v>32.609450266491201</c:v>
                </c:pt>
                <c:pt idx="4638">
                  <c:v>32.610911545842598</c:v>
                </c:pt>
                <c:pt idx="4639">
                  <c:v>32.612372733280701</c:v>
                </c:pt>
                <c:pt idx="4640">
                  <c:v>32.613833828807103</c:v>
                </c:pt>
                <c:pt idx="4641">
                  <c:v>32.615294832422897</c:v>
                </c:pt>
                <c:pt idx="4642">
                  <c:v>32.616755744129598</c:v>
                </c:pt>
                <c:pt idx="4643">
                  <c:v>32.618216563928598</c:v>
                </c:pt>
                <c:pt idx="4644">
                  <c:v>32.619677291820999</c:v>
                </c:pt>
                <c:pt idx="4645">
                  <c:v>32.621137927808398</c:v>
                </c:pt>
                <c:pt idx="4646">
                  <c:v>32.622598471892097</c:v>
                </c:pt>
                <c:pt idx="4647">
                  <c:v>32.624058924073402</c:v>
                </c:pt>
                <c:pt idx="4648">
                  <c:v>32.6255192843537</c:v>
                </c:pt>
                <c:pt idx="4649">
                  <c:v>32.626979552734397</c:v>
                </c:pt>
                <c:pt idx="4650">
                  <c:v>32.6284397292169</c:v>
                </c:pt>
                <c:pt idx="4651">
                  <c:v>32.629899813802602</c:v>
                </c:pt>
                <c:pt idx="4652">
                  <c:v>32.631359806492704</c:v>
                </c:pt>
                <c:pt idx="4653">
                  <c:v>32.632819707288803</c:v>
                </c:pt>
                <c:pt idx="4654">
                  <c:v>32.634279516192201</c:v>
                </c:pt>
                <c:pt idx="4655">
                  <c:v>32.635739233204397</c:v>
                </c:pt>
                <c:pt idx="4656">
                  <c:v>32.637198858326599</c:v>
                </c:pt>
                <c:pt idx="4657">
                  <c:v>32.638658391560398</c:v>
                </c:pt>
                <c:pt idx="4658">
                  <c:v>32.640117832907002</c:v>
                </c:pt>
                <c:pt idx="4659">
                  <c:v>32.641577182368103</c:v>
                </c:pt>
                <c:pt idx="4660">
                  <c:v>32.643036439944801</c:v>
                </c:pt>
                <c:pt idx="4661">
                  <c:v>32.644495605638802</c:v>
                </c:pt>
                <c:pt idx="4662">
                  <c:v>32.6459546794514</c:v>
                </c:pt>
                <c:pt idx="4663">
                  <c:v>32.647413661383901</c:v>
                </c:pt>
                <c:pt idx="4664">
                  <c:v>32.648872551437996</c:v>
                </c:pt>
                <c:pt idx="4665">
                  <c:v>32.650331349614902</c:v>
                </c:pt>
                <c:pt idx="4666">
                  <c:v>32.651790055916202</c:v>
                </c:pt>
                <c:pt idx="4667">
                  <c:v>32.653248670343302</c:v>
                </c:pt>
                <c:pt idx="4668">
                  <c:v>32.654707192897497</c:v>
                </c:pt>
                <c:pt idx="4669">
                  <c:v>32.656165623580499</c:v>
                </c:pt>
                <c:pt idx="4670">
                  <c:v>32.6576239623936</c:v>
                </c:pt>
                <c:pt idx="4671">
                  <c:v>32.659082209338301</c:v>
                </c:pt>
                <c:pt idx="4672">
                  <c:v>32.660540364416001</c:v>
                </c:pt>
                <c:pt idx="4673">
                  <c:v>32.661998427628298</c:v>
                </c:pt>
                <c:pt idx="4674">
                  <c:v>32.6634563989765</c:v>
                </c:pt>
                <c:pt idx="4675">
                  <c:v>32.664914278462199</c:v>
                </c:pt>
                <c:pt idx="4676">
                  <c:v>32.666372066086801</c:v>
                </c:pt>
                <c:pt idx="4677">
                  <c:v>32.667829761851898</c:v>
                </c:pt>
                <c:pt idx="4678">
                  <c:v>32.669287365758798</c:v>
                </c:pt>
                <c:pt idx="4679">
                  <c:v>32.670744877809199</c:v>
                </c:pt>
                <c:pt idx="4680">
                  <c:v>32.6722022980045</c:v>
                </c:pt>
                <c:pt idx="4681">
                  <c:v>32.673659626346101</c:v>
                </c:pt>
                <c:pt idx="4682">
                  <c:v>32.675116862835601</c:v>
                </c:pt>
                <c:pt idx="4683">
                  <c:v>32.6765740074745</c:v>
                </c:pt>
                <c:pt idx="4684">
                  <c:v>32.678031060264303</c:v>
                </c:pt>
                <c:pt idx="4685">
                  <c:v>32.679488021206502</c:v>
                </c:pt>
                <c:pt idx="4686">
                  <c:v>32.680944890302698</c:v>
                </c:pt>
                <c:pt idx="4687">
                  <c:v>32.682401667554203</c:v>
                </c:pt>
                <c:pt idx="4688">
                  <c:v>32.683858352962801</c:v>
                </c:pt>
                <c:pt idx="4689">
                  <c:v>32.6853149465298</c:v>
                </c:pt>
                <c:pt idx="4690">
                  <c:v>32.686771448256899</c:v>
                </c:pt>
                <c:pt idx="4691">
                  <c:v>32.688227858145503</c:v>
                </c:pt>
                <c:pt idx="4692">
                  <c:v>32.689684176197197</c:v>
                </c:pt>
                <c:pt idx="4693">
                  <c:v>32.691140402413502</c:v>
                </c:pt>
                <c:pt idx="4694">
                  <c:v>32.692596536796103</c:v>
                </c:pt>
                <c:pt idx="4695">
                  <c:v>32.694052579346298</c:v>
                </c:pt>
                <c:pt idx="4696">
                  <c:v>32.695508530065901</c:v>
                </c:pt>
                <c:pt idx="4697">
                  <c:v>32.696964388956303</c:v>
                </c:pt>
                <c:pt idx="4698">
                  <c:v>32.698420156018997</c:v>
                </c:pt>
                <c:pt idx="4699">
                  <c:v>32.699875831255802</c:v>
                </c:pt>
                <c:pt idx="4700">
                  <c:v>32.701331414668097</c:v>
                </c:pt>
                <c:pt idx="4701">
                  <c:v>32.702786906257501</c:v>
                </c:pt>
                <c:pt idx="4702">
                  <c:v>32.704242306025499</c:v>
                </c:pt>
                <c:pt idx="4703">
                  <c:v>32.705697613973797</c:v>
                </c:pt>
                <c:pt idx="4704">
                  <c:v>32.707152830104</c:v>
                </c:pt>
                <c:pt idx="4705">
                  <c:v>32.708607954417602</c:v>
                </c:pt>
                <c:pt idx="4706">
                  <c:v>32.710062986916199</c:v>
                </c:pt>
                <c:pt idx="4707">
                  <c:v>32.711517927601399</c:v>
                </c:pt>
                <c:pt idx="4708">
                  <c:v>32.712972776474899</c:v>
                </c:pt>
                <c:pt idx="4709">
                  <c:v>32.7144275335381</c:v>
                </c:pt>
                <c:pt idx="4710">
                  <c:v>32.715882198792798</c:v>
                </c:pt>
                <c:pt idx="4711">
                  <c:v>32.717336772240401</c:v>
                </c:pt>
                <c:pt idx="4712">
                  <c:v>32.718791253882699</c:v>
                </c:pt>
                <c:pt idx="4713">
                  <c:v>32.720245643721299</c:v>
                </c:pt>
                <c:pt idx="4714">
                  <c:v>32.721699941757699</c:v>
                </c:pt>
                <c:pt idx="4715">
                  <c:v>32.723154147993696</c:v>
                </c:pt>
                <c:pt idx="4716">
                  <c:v>32.724608262430699</c:v>
                </c:pt>
                <c:pt idx="4717">
                  <c:v>32.726062285070498</c:v>
                </c:pt>
                <c:pt idx="4718">
                  <c:v>32.727516215914697</c:v>
                </c:pt>
                <c:pt idx="4719">
                  <c:v>32.728970054964897</c:v>
                </c:pt>
                <c:pt idx="4720">
                  <c:v>32.730423802222802</c:v>
                </c:pt>
                <c:pt idx="4721">
                  <c:v>32.731877457689997</c:v>
                </c:pt>
                <c:pt idx="4722">
                  <c:v>32.733331021368201</c:v>
                </c:pt>
                <c:pt idx="4723">
                  <c:v>32.7347844932589</c:v>
                </c:pt>
                <c:pt idx="4724">
                  <c:v>32.736237873363997</c:v>
                </c:pt>
                <c:pt idx="4725">
                  <c:v>32.7376911616849</c:v>
                </c:pt>
                <c:pt idx="4726">
                  <c:v>32.739144358223498</c:v>
                </c:pt>
                <c:pt idx="4727">
                  <c:v>32.740597462981299</c:v>
                </c:pt>
                <c:pt idx="4728">
                  <c:v>32.742050475959999</c:v>
                </c:pt>
                <c:pt idx="4729">
                  <c:v>32.743503397161398</c:v>
                </c:pt>
                <c:pt idx="4730">
                  <c:v>32.744956226587</c:v>
                </c:pt>
                <c:pt idx="4731">
                  <c:v>32.746408964238597</c:v>
                </c:pt>
                <c:pt idx="4732">
                  <c:v>32.747861610117802</c:v>
                </c:pt>
                <c:pt idx="4733">
                  <c:v>32.749314164226398</c:v>
                </c:pt>
                <c:pt idx="4734">
                  <c:v>32.750766626565998</c:v>
                </c:pt>
                <c:pt idx="4735">
                  <c:v>32.752218997138399</c:v>
                </c:pt>
                <c:pt idx="4736">
                  <c:v>32.753671275945102</c:v>
                </c:pt>
                <c:pt idx="4737">
                  <c:v>32.755123462988003</c:v>
                </c:pt>
                <c:pt idx="4738">
                  <c:v>32.7565755582688</c:v>
                </c:pt>
                <c:pt idx="4739">
                  <c:v>32.758027561789</c:v>
                </c:pt>
                <c:pt idx="4740">
                  <c:v>32.759479473550599</c:v>
                </c:pt>
                <c:pt idx="4741">
                  <c:v>32.760931293555103</c:v>
                </c:pt>
                <c:pt idx="4742">
                  <c:v>32.762383021804297</c:v>
                </c:pt>
                <c:pt idx="4743">
                  <c:v>32.763834658299999</c:v>
                </c:pt>
                <c:pt idx="4744">
                  <c:v>32.7652862030438</c:v>
                </c:pt>
                <c:pt idx="4745">
                  <c:v>32.7667376560374</c:v>
                </c:pt>
                <c:pt idx="4746">
                  <c:v>32.768189017282701</c:v>
                </c:pt>
                <c:pt idx="4747">
                  <c:v>32.769640286781403</c:v>
                </c:pt>
                <c:pt idx="4748">
                  <c:v>32.771091464535203</c:v>
                </c:pt>
                <c:pt idx="4749">
                  <c:v>32.772542550545801</c:v>
                </c:pt>
                <c:pt idx="4750">
                  <c:v>32.773993544814999</c:v>
                </c:pt>
                <c:pt idx="4751">
                  <c:v>32.775444447344597</c:v>
                </c:pt>
                <c:pt idx="4752">
                  <c:v>32.7768952581363</c:v>
                </c:pt>
                <c:pt idx="4753">
                  <c:v>32.778345977191798</c:v>
                </c:pt>
                <c:pt idx="4754">
                  <c:v>32.779796604513002</c:v>
                </c:pt>
                <c:pt idx="4755">
                  <c:v>32.781247140101598</c:v>
                </c:pt>
                <c:pt idx="4756">
                  <c:v>32.782697583959397</c:v>
                </c:pt>
                <c:pt idx="4757">
                  <c:v>32.784147936088097</c:v>
                </c:pt>
                <c:pt idx="4758">
                  <c:v>32.785598196489502</c:v>
                </c:pt>
                <c:pt idx="4759">
                  <c:v>32.787048365165496</c:v>
                </c:pt>
                <c:pt idx="4760">
                  <c:v>32.788498442117699</c:v>
                </c:pt>
                <c:pt idx="4761">
                  <c:v>32.789948427348001</c:v>
                </c:pt>
                <c:pt idx="4762">
                  <c:v>32.7913983208582</c:v>
                </c:pt>
                <c:pt idx="4763">
                  <c:v>32.792848122650099</c:v>
                </c:pt>
                <c:pt idx="4764">
                  <c:v>32.794297832725398</c:v>
                </c:pt>
                <c:pt idx="4765">
                  <c:v>32.795747451086001</c:v>
                </c:pt>
                <c:pt idx="4766">
                  <c:v>32.797196977733698</c:v>
                </c:pt>
                <c:pt idx="4767">
                  <c:v>32.798646412670301</c:v>
                </c:pt>
                <c:pt idx="4768">
                  <c:v>32.800095755897601</c:v>
                </c:pt>
                <c:pt idx="4769">
                  <c:v>32.801545007417403</c:v>
                </c:pt>
                <c:pt idx="4770">
                  <c:v>32.802994167231603</c:v>
                </c:pt>
                <c:pt idx="4771">
                  <c:v>32.8044432353419</c:v>
                </c:pt>
                <c:pt idx="4772">
                  <c:v>32.805892211750198</c:v>
                </c:pt>
                <c:pt idx="4773">
                  <c:v>32.807341096458302</c:v>
                </c:pt>
                <c:pt idx="4774">
                  <c:v>32.808789889468102</c:v>
                </c:pt>
                <c:pt idx="4775">
                  <c:v>32.810238590781402</c:v>
                </c:pt>
                <c:pt idx="4776">
                  <c:v>32.811687200400101</c:v>
                </c:pt>
                <c:pt idx="4777">
                  <c:v>32.813135718325903</c:v>
                </c:pt>
                <c:pt idx="4778">
                  <c:v>32.814584144560698</c:v>
                </c:pt>
                <c:pt idx="4779">
                  <c:v>32.816032479106497</c:v>
                </c:pt>
                <c:pt idx="4780">
                  <c:v>32.817480721964898</c:v>
                </c:pt>
                <c:pt idx="4781">
                  <c:v>32.818928873137999</c:v>
                </c:pt>
                <c:pt idx="4782">
                  <c:v>32.820376932627497</c:v>
                </c:pt>
                <c:pt idx="4783">
                  <c:v>32.821824900435402</c:v>
                </c:pt>
                <c:pt idx="4784">
                  <c:v>32.8232727765634</c:v>
                </c:pt>
                <c:pt idx="4785">
                  <c:v>32.8247205610135</c:v>
                </c:pt>
                <c:pt idx="4786">
                  <c:v>32.8261682537876</c:v>
                </c:pt>
                <c:pt idx="4787">
                  <c:v>32.827615854887497</c:v>
                </c:pt>
                <c:pt idx="4788">
                  <c:v>32.829063364315097</c:v>
                </c:pt>
                <c:pt idx="4789">
                  <c:v>32.830510782072302</c:v>
                </c:pt>
                <c:pt idx="4790">
                  <c:v>32.831958108160997</c:v>
                </c:pt>
                <c:pt idx="4791">
                  <c:v>32.833405342582999</c:v>
                </c:pt>
                <c:pt idx="4792">
                  <c:v>32.834852485340299</c:v>
                </c:pt>
                <c:pt idx="4793">
                  <c:v>32.836299536434801</c:v>
                </c:pt>
                <c:pt idx="4794">
                  <c:v>32.837746495868402</c:v>
                </c:pt>
                <c:pt idx="4795">
                  <c:v>32.839193363642998</c:v>
                </c:pt>
                <c:pt idx="4796">
                  <c:v>32.840640139760502</c:v>
                </c:pt>
                <c:pt idx="4797">
                  <c:v>32.842086824222697</c:v>
                </c:pt>
                <c:pt idx="4798">
                  <c:v>32.843533417031701</c:v>
                </c:pt>
                <c:pt idx="4799">
                  <c:v>32.844979918189402</c:v>
                </c:pt>
                <c:pt idx="4800">
                  <c:v>32.8464263276976</c:v>
                </c:pt>
                <c:pt idx="4801">
                  <c:v>32.847872645558297</c:v>
                </c:pt>
                <c:pt idx="4802">
                  <c:v>32.849318871773498</c:v>
                </c:pt>
                <c:pt idx="4803">
                  <c:v>32.850765006345</c:v>
                </c:pt>
                <c:pt idx="4804">
                  <c:v>32.8522110492748</c:v>
                </c:pt>
                <c:pt idx="4805">
                  <c:v>32.853657000564901</c:v>
                </c:pt>
                <c:pt idx="4806">
                  <c:v>32.855102860217201</c:v>
                </c:pt>
                <c:pt idx="4807">
                  <c:v>32.856548628233597</c:v>
                </c:pt>
                <c:pt idx="4808">
                  <c:v>32.857994304616</c:v>
                </c:pt>
                <c:pt idx="4809">
                  <c:v>32.859439889366598</c:v>
                </c:pt>
                <c:pt idx="4810">
                  <c:v>32.860885382487098</c:v>
                </c:pt>
                <c:pt idx="4811">
                  <c:v>32.862330783979601</c:v>
                </c:pt>
                <c:pt idx="4812">
                  <c:v>32.863776093845999</c:v>
                </c:pt>
                <c:pt idx="4813">
                  <c:v>32.865221312088401</c:v>
                </c:pt>
                <c:pt idx="4814">
                  <c:v>32.866666438708599</c:v>
                </c:pt>
                <c:pt idx="4815">
                  <c:v>32.868111473708602</c:v>
                </c:pt>
                <c:pt idx="4816">
                  <c:v>32.8695564170905</c:v>
                </c:pt>
                <c:pt idx="4817">
                  <c:v>32.871001268856098</c:v>
                </c:pt>
                <c:pt idx="4818">
                  <c:v>32.872446029007598</c:v>
                </c:pt>
                <c:pt idx="4819">
                  <c:v>32.873890697546798</c:v>
                </c:pt>
                <c:pt idx="4820">
                  <c:v>32.875335274475802</c:v>
                </c:pt>
                <c:pt idx="4821">
                  <c:v>32.876779759796598</c:v>
                </c:pt>
                <c:pt idx="4822">
                  <c:v>32.878224153511098</c:v>
                </c:pt>
                <c:pt idx="4823">
                  <c:v>32.879668455621399</c:v>
                </c:pt>
                <c:pt idx="4824">
                  <c:v>32.881112666129503</c:v>
                </c:pt>
                <c:pt idx="4825">
                  <c:v>32.882556785037401</c:v>
                </c:pt>
                <c:pt idx="4826">
                  <c:v>32.884000812346997</c:v>
                </c:pt>
                <c:pt idx="4827">
                  <c:v>32.8854447480605</c:v>
                </c:pt>
                <c:pt idx="4828">
                  <c:v>32.886888592179801</c:v>
                </c:pt>
                <c:pt idx="4829">
                  <c:v>32.888332344706903</c:v>
                </c:pt>
                <c:pt idx="4830">
                  <c:v>32.889776005643903</c:v>
                </c:pt>
                <c:pt idx="4831">
                  <c:v>32.891219574992803</c:v>
                </c:pt>
                <c:pt idx="4832">
                  <c:v>32.892663052755601</c:v>
                </c:pt>
                <c:pt idx="4833">
                  <c:v>32.894106438934401</c:v>
                </c:pt>
                <c:pt idx="4834">
                  <c:v>32.895549733531197</c:v>
                </c:pt>
                <c:pt idx="4835">
                  <c:v>32.896992936548102</c:v>
                </c:pt>
                <c:pt idx="4836">
                  <c:v>32.898436047987097</c:v>
                </c:pt>
                <c:pt idx="4837">
                  <c:v>32.8998790678502</c:v>
                </c:pt>
                <c:pt idx="4838">
                  <c:v>32.901321996139501</c:v>
                </c:pt>
                <c:pt idx="4839">
                  <c:v>32.902764832857002</c:v>
                </c:pt>
                <c:pt idx="4840">
                  <c:v>32.9042075780049</c:v>
                </c:pt>
                <c:pt idx="4841">
                  <c:v>32.905650231585099</c:v>
                </c:pt>
                <c:pt idx="4842">
                  <c:v>32.907092793599702</c:v>
                </c:pt>
                <c:pt idx="4843">
                  <c:v>32.908535264050897</c:v>
                </c:pt>
                <c:pt idx="4844">
                  <c:v>32.909977642940603</c:v>
                </c:pt>
                <c:pt idx="4845">
                  <c:v>32.911419930271002</c:v>
                </c:pt>
                <c:pt idx="4846">
                  <c:v>32.912862126044203</c:v>
                </c:pt>
                <c:pt idx="4847">
                  <c:v>32.914304230262097</c:v>
                </c:pt>
                <c:pt idx="4848">
                  <c:v>32.9157462429269</c:v>
                </c:pt>
                <c:pt idx="4849">
                  <c:v>32.917188164040702</c:v>
                </c:pt>
                <c:pt idx="4850">
                  <c:v>32.918629993605599</c:v>
                </c:pt>
                <c:pt idx="4851">
                  <c:v>32.920071731623601</c:v>
                </c:pt>
                <c:pt idx="4852">
                  <c:v>32.921513378096897</c:v>
                </c:pt>
                <c:pt idx="4853">
                  <c:v>32.922954933027597</c:v>
                </c:pt>
                <c:pt idx="4854">
                  <c:v>32.924396396417698</c:v>
                </c:pt>
                <c:pt idx="4855">
                  <c:v>32.925837768269503</c:v>
                </c:pt>
                <c:pt idx="4856">
                  <c:v>32.9272790485849</c:v>
                </c:pt>
                <c:pt idx="4857">
                  <c:v>32.9287202373661</c:v>
                </c:pt>
                <c:pt idx="4858">
                  <c:v>32.9301613346152</c:v>
                </c:pt>
                <c:pt idx="4859">
                  <c:v>32.9316023403344</c:v>
                </c:pt>
                <c:pt idx="4860">
                  <c:v>32.9330432545257</c:v>
                </c:pt>
                <c:pt idx="4861">
                  <c:v>32.9344840771913</c:v>
                </c:pt>
                <c:pt idx="4862">
                  <c:v>32.935924808333397</c:v>
                </c:pt>
                <c:pt idx="4863">
                  <c:v>32.937365447954001</c:v>
                </c:pt>
                <c:pt idx="4864">
                  <c:v>32.938805996055301</c:v>
                </c:pt>
                <c:pt idx="4865">
                  <c:v>32.9402464526394</c:v>
                </c:pt>
                <c:pt idx="4866">
                  <c:v>32.941686817708501</c:v>
                </c:pt>
                <c:pt idx="4867">
                  <c:v>32.943127091264699</c:v>
                </c:pt>
                <c:pt idx="4868">
                  <c:v>32.944567273310199</c:v>
                </c:pt>
                <c:pt idx="4869">
                  <c:v>32.946007363847102</c:v>
                </c:pt>
                <c:pt idx="4870">
                  <c:v>32.947447362877597</c:v>
                </c:pt>
                <c:pt idx="4871">
                  <c:v>32.948887270403802</c:v>
                </c:pt>
                <c:pt idx="4872">
                  <c:v>32.950327086427897</c:v>
                </c:pt>
                <c:pt idx="4873">
                  <c:v>32.951766810952101</c:v>
                </c:pt>
                <c:pt idx="4874">
                  <c:v>32.953206443978502</c:v>
                </c:pt>
                <c:pt idx="4875">
                  <c:v>32.954645985509302</c:v>
                </c:pt>
                <c:pt idx="4876">
                  <c:v>32.956085435546697</c:v>
                </c:pt>
                <c:pt idx="4877">
                  <c:v>32.957524794092897</c:v>
                </c:pt>
                <c:pt idx="4878">
                  <c:v>32.958964061149999</c:v>
                </c:pt>
                <c:pt idx="4879">
                  <c:v>32.960403236720197</c:v>
                </c:pt>
                <c:pt idx="4880">
                  <c:v>32.961842320805701</c:v>
                </c:pt>
                <c:pt idx="4881">
                  <c:v>32.9632813134088</c:v>
                </c:pt>
                <c:pt idx="4882">
                  <c:v>32.964720214531503</c:v>
                </c:pt>
                <c:pt idx="4883">
                  <c:v>32.9661590241762</c:v>
                </c:pt>
                <c:pt idx="4884">
                  <c:v>32.9675977423449</c:v>
                </c:pt>
                <c:pt idx="4885">
                  <c:v>32.969036369039898</c:v>
                </c:pt>
                <c:pt idx="4886">
                  <c:v>32.970474904263497</c:v>
                </c:pt>
                <c:pt idx="4887">
                  <c:v>32.971913348017701</c:v>
                </c:pt>
                <c:pt idx="4888">
                  <c:v>32.973351700304903</c:v>
                </c:pt>
                <c:pt idx="4889">
                  <c:v>32.9747899611272</c:v>
                </c:pt>
                <c:pt idx="4890">
                  <c:v>32.976228130486902</c:v>
                </c:pt>
                <c:pt idx="4891">
                  <c:v>32.977666208386204</c:v>
                </c:pt>
                <c:pt idx="4892">
                  <c:v>32.9791041948273</c:v>
                </c:pt>
                <c:pt idx="4893">
                  <c:v>32.980542089812403</c:v>
                </c:pt>
                <c:pt idx="4894">
                  <c:v>32.981979893343897</c:v>
                </c:pt>
                <c:pt idx="4895">
                  <c:v>32.983417605423803</c:v>
                </c:pt>
                <c:pt idx="4896">
                  <c:v>32.984855226054499</c:v>
                </c:pt>
                <c:pt idx="4897">
                  <c:v>32.986292755238097</c:v>
                </c:pt>
                <c:pt idx="4898">
                  <c:v>32.987730192976997</c:v>
                </c:pt>
                <c:pt idx="4899">
                  <c:v>32.989167539273403</c:v>
                </c:pt>
                <c:pt idx="4900">
                  <c:v>32.990604794129503</c:v>
                </c:pt>
                <c:pt idx="4901">
                  <c:v>32.992041957547599</c:v>
                </c:pt>
                <c:pt idx="4902">
                  <c:v>32.99347902953</c:v>
                </c:pt>
                <c:pt idx="4903">
                  <c:v>32.994916010078803</c:v>
                </c:pt>
                <c:pt idx="4904">
                  <c:v>32.996352899196502</c:v>
                </c:pt>
                <c:pt idx="4905">
                  <c:v>32.9977896968851</c:v>
                </c:pt>
                <c:pt idx="4906">
                  <c:v>32.999226403147098</c:v>
                </c:pt>
                <c:pt idx="4907">
                  <c:v>33.0006630179846</c:v>
                </c:pt>
                <c:pt idx="4908">
                  <c:v>33.0020995414</c:v>
                </c:pt>
                <c:pt idx="4909">
                  <c:v>33.0035359733955</c:v>
                </c:pt>
                <c:pt idx="4910">
                  <c:v>33.004972313973497</c:v>
                </c:pt>
                <c:pt idx="4911">
                  <c:v>33.006408563136098</c:v>
                </c:pt>
                <c:pt idx="4912">
                  <c:v>33.0078447208857</c:v>
                </c:pt>
                <c:pt idx="4913">
                  <c:v>33.009280787224696</c:v>
                </c:pt>
                <c:pt idx="4914">
                  <c:v>33.010716762155099</c:v>
                </c:pt>
                <c:pt idx="4915">
                  <c:v>33.0121526456795</c:v>
                </c:pt>
                <c:pt idx="4916">
                  <c:v>33.013588437800003</c:v>
                </c:pt>
                <c:pt idx="4917">
                  <c:v>33.015024138519003</c:v>
                </c:pt>
                <c:pt idx="4918">
                  <c:v>33.016459747838802</c:v>
                </c:pt>
                <c:pt idx="4919">
                  <c:v>33.017895265761602</c:v>
                </c:pt>
                <c:pt idx="4920">
                  <c:v>33.019330692289898</c:v>
                </c:pt>
                <c:pt idx="4921">
                  <c:v>33.0207660274259</c:v>
                </c:pt>
                <c:pt idx="4922">
                  <c:v>33.022201271171902</c:v>
                </c:pt>
                <c:pt idx="4923">
                  <c:v>33.023636423530299</c:v>
                </c:pt>
                <c:pt idx="4924">
                  <c:v>33.0250714845033</c:v>
                </c:pt>
                <c:pt idx="4925">
                  <c:v>33.026506454093401</c:v>
                </c:pt>
                <c:pt idx="4926">
                  <c:v>33.027941332302902</c:v>
                </c:pt>
                <c:pt idx="4927">
                  <c:v>33.029376119134</c:v>
                </c:pt>
                <c:pt idx="4928">
                  <c:v>33.030810814589103</c:v>
                </c:pt>
                <c:pt idx="4929">
                  <c:v>33.032245418670598</c:v>
                </c:pt>
                <c:pt idx="4930">
                  <c:v>33.033679931380703</c:v>
                </c:pt>
                <c:pt idx="4931">
                  <c:v>33.035114352721997</c:v>
                </c:pt>
                <c:pt idx="4932">
                  <c:v>33.036548682696598</c:v>
                </c:pt>
                <c:pt idx="4933">
                  <c:v>33.037982921306998</c:v>
                </c:pt>
                <c:pt idx="4934">
                  <c:v>33.039417068555501</c:v>
                </c:pt>
                <c:pt idx="4935">
                  <c:v>33.040851124444401</c:v>
                </c:pt>
                <c:pt idx="4936">
                  <c:v>33.0422850889762</c:v>
                </c:pt>
                <c:pt idx="4937">
                  <c:v>33.0437189621531</c:v>
                </c:pt>
                <c:pt idx="4938">
                  <c:v>33.045152743977603</c:v>
                </c:pt>
                <c:pt idx="4939">
                  <c:v>33.046586434452102</c:v>
                </c:pt>
                <c:pt idx="4940">
                  <c:v>33.048020033578801</c:v>
                </c:pt>
                <c:pt idx="4941">
                  <c:v>33.049453541360201</c:v>
                </c:pt>
                <c:pt idx="4942">
                  <c:v>33.050886957798703</c:v>
                </c:pt>
                <c:pt idx="4943">
                  <c:v>33.052320282896602</c:v>
                </c:pt>
                <c:pt idx="4944">
                  <c:v>33.0537535166563</c:v>
                </c:pt>
                <c:pt idx="4945">
                  <c:v>33.055186659080299</c:v>
                </c:pt>
                <c:pt idx="4946">
                  <c:v>33.056619710170899</c:v>
                </c:pt>
                <c:pt idx="4947">
                  <c:v>33.058052669930397</c:v>
                </c:pt>
                <c:pt idx="4948">
                  <c:v>33.0594855383614</c:v>
                </c:pt>
                <c:pt idx="4949">
                  <c:v>33.060918315466097</c:v>
                </c:pt>
                <c:pt idx="4950">
                  <c:v>33.062351001247102</c:v>
                </c:pt>
                <c:pt idx="4951">
                  <c:v>33.063783595706703</c:v>
                </c:pt>
                <c:pt idx="4952">
                  <c:v>33.065216098847301</c:v>
                </c:pt>
                <c:pt idx="4953">
                  <c:v>33.0666485106713</c:v>
                </c:pt>
                <c:pt idx="4954">
                  <c:v>33.068080831181099</c:v>
                </c:pt>
                <c:pt idx="4955">
                  <c:v>33.0695130603793</c:v>
                </c:pt>
                <c:pt idx="4956">
                  <c:v>33.070945198268099</c:v>
                </c:pt>
                <c:pt idx="4957">
                  <c:v>33.072377244850003</c:v>
                </c:pt>
                <c:pt idx="4958">
                  <c:v>33.073809200127499</c:v>
                </c:pt>
                <c:pt idx="4959">
                  <c:v>33.075241064102997</c:v>
                </c:pt>
                <c:pt idx="4960">
                  <c:v>33.076672836778798</c:v>
                </c:pt>
                <c:pt idx="4961">
                  <c:v>33.078104518157502</c:v>
                </c:pt>
                <c:pt idx="4962">
                  <c:v>33.079536108241498</c:v>
                </c:pt>
                <c:pt idx="4963">
                  <c:v>33.080967607033202</c:v>
                </c:pt>
                <c:pt idx="4964">
                  <c:v>33.082399014535</c:v>
                </c:pt>
                <c:pt idx="4965">
                  <c:v>33.0838303307495</c:v>
                </c:pt>
                <c:pt idx="4966">
                  <c:v>33.085261555679097</c:v>
                </c:pt>
                <c:pt idx="4967">
                  <c:v>33.0866926893261</c:v>
                </c:pt>
                <c:pt idx="4968">
                  <c:v>33.088123731693202</c:v>
                </c:pt>
                <c:pt idx="4969">
                  <c:v>33.089554682782698</c:v>
                </c:pt>
                <c:pt idx="4970">
                  <c:v>33.090985542596997</c:v>
                </c:pt>
                <c:pt idx="4971">
                  <c:v>33.092416311138798</c:v>
                </c:pt>
                <c:pt idx="4972">
                  <c:v>33.093846988410398</c:v>
                </c:pt>
                <c:pt idx="4973">
                  <c:v>33.095277574414297</c:v>
                </c:pt>
                <c:pt idx="4974">
                  <c:v>33.096708069152903</c:v>
                </c:pt>
                <c:pt idx="4975">
                  <c:v>33.098138472628897</c:v>
                </c:pt>
                <c:pt idx="4976">
                  <c:v>33.0995687848445</c:v>
                </c:pt>
                <c:pt idx="4977">
                  <c:v>33.1009990058024</c:v>
                </c:pt>
                <c:pt idx="4978">
                  <c:v>33.102429135504998</c:v>
                </c:pt>
                <c:pt idx="4979">
                  <c:v>33.103859173954802</c:v>
                </c:pt>
                <c:pt idx="4980">
                  <c:v>33.1052891211543</c:v>
                </c:pt>
                <c:pt idx="4981">
                  <c:v>33.106718977105999</c:v>
                </c:pt>
                <c:pt idx="4982">
                  <c:v>33.1081487418124</c:v>
                </c:pt>
                <c:pt idx="4983">
                  <c:v>33.109578415275898</c:v>
                </c:pt>
                <c:pt idx="4984">
                  <c:v>33.1110079974992</c:v>
                </c:pt>
                <c:pt idx="4985">
                  <c:v>33.112437488484602</c:v>
                </c:pt>
                <c:pt idx="4986">
                  <c:v>33.113866888234803</c:v>
                </c:pt>
                <c:pt idx="4987">
                  <c:v>33.115296196752098</c:v>
                </c:pt>
                <c:pt idx="4988">
                  <c:v>33.116725414039202</c:v>
                </c:pt>
                <c:pt idx="4989">
                  <c:v>33.118154540098601</c:v>
                </c:pt>
                <c:pt idx="4990">
                  <c:v>33.119583574932697</c:v>
                </c:pt>
                <c:pt idx="4991">
                  <c:v>33.121012518544099</c:v>
                </c:pt>
                <c:pt idx="4992">
                  <c:v>33.122441370935299</c:v>
                </c:pt>
                <c:pt idx="4993">
                  <c:v>33.123870132108898</c:v>
                </c:pt>
                <c:pt idx="4994">
                  <c:v>33.125298802067398</c:v>
                </c:pt>
                <c:pt idx="4995">
                  <c:v>33.1267273808133</c:v>
                </c:pt>
                <c:pt idx="4996">
                  <c:v>33.128155868349197</c:v>
                </c:pt>
                <c:pt idx="4997">
                  <c:v>33.129584264677497</c:v>
                </c:pt>
                <c:pt idx="4998">
                  <c:v>33.131012569800902</c:v>
                </c:pt>
                <c:pt idx="4999">
                  <c:v>33.132440783721897</c:v>
                </c:pt>
                <c:pt idx="5000">
                  <c:v>33.133868906443098</c:v>
                </c:pt>
                <c:pt idx="5001">
                  <c:v>33.135296937966899</c:v>
                </c:pt>
                <c:pt idx="5002">
                  <c:v>33.136724878296</c:v>
                </c:pt>
                <c:pt idx="5003">
                  <c:v>33.138152727432903</c:v>
                </c:pt>
                <c:pt idx="5004">
                  <c:v>33.139580485380201</c:v>
                </c:pt>
                <c:pt idx="5005">
                  <c:v>33.141008152140401</c:v>
                </c:pt>
                <c:pt idx="5006">
                  <c:v>33.142435727716098</c:v>
                </c:pt>
                <c:pt idx="5007">
                  <c:v>33.1438632121098</c:v>
                </c:pt>
                <c:pt idx="5008">
                  <c:v>33.145290605324298</c:v>
                </c:pt>
                <c:pt idx="5009">
                  <c:v>33.146717907361896</c:v>
                </c:pt>
                <c:pt idx="5010">
                  <c:v>33.148145118225301</c:v>
                </c:pt>
                <c:pt idx="5011">
                  <c:v>33.149572237917099</c:v>
                </c:pt>
                <c:pt idx="5012">
                  <c:v>33.150999266439896</c:v>
                </c:pt>
                <c:pt idx="5013">
                  <c:v>33.152426203796203</c:v>
                </c:pt>
                <c:pt idx="5014">
                  <c:v>33.153853049988697</c:v>
                </c:pt>
                <c:pt idx="5015">
                  <c:v>33.155279805019902</c:v>
                </c:pt>
                <c:pt idx="5016">
                  <c:v>33.156706468892402</c:v>
                </c:pt>
                <c:pt idx="5017">
                  <c:v>33.158133041608799</c:v>
                </c:pt>
                <c:pt idx="5018">
                  <c:v>33.159559523171801</c:v>
                </c:pt>
                <c:pt idx="5019">
                  <c:v>33.1609859135839</c:v>
                </c:pt>
                <c:pt idx="5020">
                  <c:v>33.162412212847698</c:v>
                </c:pt>
                <c:pt idx="5021">
                  <c:v>33.163838420965902</c:v>
                </c:pt>
                <c:pt idx="5022">
                  <c:v>33.165264537941098</c:v>
                </c:pt>
                <c:pt idx="5023">
                  <c:v>33.166690563775802</c:v>
                </c:pt>
                <c:pt idx="5024">
                  <c:v>33.168116498472699</c:v>
                </c:pt>
                <c:pt idx="5025">
                  <c:v>33.169542342034397</c:v>
                </c:pt>
                <c:pt idx="5026">
                  <c:v>33.170968094463497</c:v>
                </c:pt>
                <c:pt idx="5027">
                  <c:v>33.172393755762698</c:v>
                </c:pt>
                <c:pt idx="5028">
                  <c:v>33.173819325934602</c:v>
                </c:pt>
                <c:pt idx="5029">
                  <c:v>33.175244804981801</c:v>
                </c:pt>
                <c:pt idx="5030">
                  <c:v>33.176670192906997</c:v>
                </c:pt>
                <c:pt idx="5031">
                  <c:v>33.178095489712703</c:v>
                </c:pt>
                <c:pt idx="5032">
                  <c:v>33.179520695401699</c:v>
                </c:pt>
                <c:pt idx="5033">
                  <c:v>33.180945809976599</c:v>
                </c:pt>
                <c:pt idx="5034">
                  <c:v>33.182370833439997</c:v>
                </c:pt>
                <c:pt idx="5035">
                  <c:v>33.1837957657945</c:v>
                </c:pt>
                <c:pt idx="5036">
                  <c:v>33.185220607042901</c:v>
                </c:pt>
                <c:pt idx="5037">
                  <c:v>33.1866453571878</c:v>
                </c:pt>
                <c:pt idx="5038">
                  <c:v>33.188070016231698</c:v>
                </c:pt>
                <c:pt idx="5039">
                  <c:v>33.189494584177503</c:v>
                </c:pt>
                <c:pt idx="5040">
                  <c:v>33.190919061027699</c:v>
                </c:pt>
                <c:pt idx="5041">
                  <c:v>33.192343446785102</c:v>
                </c:pt>
                <c:pt idx="5042">
                  <c:v>33.193767741452199</c:v>
                </c:pt>
                <c:pt idx="5043">
                  <c:v>33.195191945031802</c:v>
                </c:pt>
                <c:pt idx="5044">
                  <c:v>33.196616057526498</c:v>
                </c:pt>
                <c:pt idx="5045">
                  <c:v>33.198040078939002</c:v>
                </c:pt>
                <c:pt idx="5046">
                  <c:v>33.199464009271999</c:v>
                </c:pt>
                <c:pt idx="5047">
                  <c:v>33.200887848528097</c:v>
                </c:pt>
                <c:pt idx="5048">
                  <c:v>33.202311596710103</c:v>
                </c:pt>
                <c:pt idx="5049">
                  <c:v>33.203735253820703</c:v>
                </c:pt>
                <c:pt idx="5050">
                  <c:v>33.205158819862397</c:v>
                </c:pt>
                <c:pt idx="5051">
                  <c:v>33.2065822948381</c:v>
                </c:pt>
                <c:pt idx="5052">
                  <c:v>33.208005678750403</c:v>
                </c:pt>
                <c:pt idx="5053">
                  <c:v>33.209428971602001</c:v>
                </c:pt>
                <c:pt idx="5054">
                  <c:v>33.210852173395601</c:v>
                </c:pt>
                <c:pt idx="5055">
                  <c:v>33.212275284133902</c:v>
                </c:pt>
                <c:pt idx="5056">
                  <c:v>33.213698303819697</c:v>
                </c:pt>
                <c:pt idx="5057">
                  <c:v>33.215121232455601</c:v>
                </c:pt>
                <c:pt idx="5058">
                  <c:v>33.2165440700443</c:v>
                </c:pt>
                <c:pt idx="5059">
                  <c:v>33.2179668165885</c:v>
                </c:pt>
                <c:pt idx="5060">
                  <c:v>33.219389472091102</c:v>
                </c:pt>
                <c:pt idx="5061">
                  <c:v>33.220812036554598</c:v>
                </c:pt>
                <c:pt idx="5062">
                  <c:v>33.222234509981803</c:v>
                </c:pt>
                <c:pt idx="5063">
                  <c:v>33.223656892375502</c:v>
                </c:pt>
                <c:pt idx="5064">
                  <c:v>33.225079183738302</c:v>
                </c:pt>
                <c:pt idx="5065">
                  <c:v>33.226501384073103</c:v>
                </c:pt>
                <c:pt idx="5066">
                  <c:v>33.227923493382399</c:v>
                </c:pt>
                <c:pt idx="5067">
                  <c:v>33.229345511669202</c:v>
                </c:pt>
                <c:pt idx="5068">
                  <c:v>33.230767438935999</c:v>
                </c:pt>
                <c:pt idx="5069">
                  <c:v>33.232189275185704</c:v>
                </c:pt>
                <c:pt idx="5070">
                  <c:v>33.233611020420902</c:v>
                </c:pt>
                <c:pt idx="5071">
                  <c:v>33.235032674644501</c:v>
                </c:pt>
                <c:pt idx="5072">
                  <c:v>33.236454237859199</c:v>
                </c:pt>
                <c:pt idx="5073">
                  <c:v>33.237875710067698</c:v>
                </c:pt>
                <c:pt idx="5074">
                  <c:v>33.239297091272803</c:v>
                </c:pt>
                <c:pt idx="5075">
                  <c:v>33.240718381477201</c:v>
                </c:pt>
                <c:pt idx="5076">
                  <c:v>33.242139580683798</c:v>
                </c:pt>
                <c:pt idx="5077">
                  <c:v>33.243560688895201</c:v>
                </c:pt>
                <c:pt idx="5078">
                  <c:v>33.244981706114203</c:v>
                </c:pt>
                <c:pt idx="5079">
                  <c:v>33.246402632343703</c:v>
                </c:pt>
                <c:pt idx="5080">
                  <c:v>33.247823467586301</c:v>
                </c:pt>
                <c:pt idx="5081">
                  <c:v>33.249244211844903</c:v>
                </c:pt>
                <c:pt idx="5082">
                  <c:v>33.250664865122197</c:v>
                </c:pt>
                <c:pt idx="5083">
                  <c:v>33.252085427420901</c:v>
                </c:pt>
                <c:pt idx="5084">
                  <c:v>33.253505898744002</c:v>
                </c:pt>
                <c:pt idx="5085">
                  <c:v>33.2549262790941</c:v>
                </c:pt>
                <c:pt idx="5086">
                  <c:v>33.2563465684741</c:v>
                </c:pt>
                <c:pt idx="5087">
                  <c:v>33.257766766886697</c:v>
                </c:pt>
                <c:pt idx="5088">
                  <c:v>33.259186874334802</c:v>
                </c:pt>
                <c:pt idx="5089">
                  <c:v>33.260606890821002</c:v>
                </c:pt>
                <c:pt idx="5090">
                  <c:v>33.262026816348303</c:v>
                </c:pt>
                <c:pt idx="5091">
                  <c:v>33.263446650919498</c:v>
                </c:pt>
                <c:pt idx="5092">
                  <c:v>33.264866394537201</c:v>
                </c:pt>
                <c:pt idx="5093">
                  <c:v>33.266286047204403</c:v>
                </c:pt>
                <c:pt idx="5094">
                  <c:v>33.267705608923798</c:v>
                </c:pt>
                <c:pt idx="5095">
                  <c:v>33.269125079698199</c:v>
                </c:pt>
                <c:pt idx="5096">
                  <c:v>33.270544459530498</c:v>
                </c:pt>
                <c:pt idx="5097">
                  <c:v>33.271963748423502</c:v>
                </c:pt>
                <c:pt idx="5098">
                  <c:v>33.273382946380003</c:v>
                </c:pt>
                <c:pt idx="5099">
                  <c:v>33.274802053402802</c:v>
                </c:pt>
                <c:pt idx="5100">
                  <c:v>33.276221069494703</c:v>
                </c:pt>
                <c:pt idx="5101">
                  <c:v>33.2776399946586</c:v>
                </c:pt>
                <c:pt idx="5102">
                  <c:v>33.279058828897298</c:v>
                </c:pt>
                <c:pt idx="5103">
                  <c:v>33.280477572213599</c:v>
                </c:pt>
                <c:pt idx="5104">
                  <c:v>33.2818962246103</c:v>
                </c:pt>
                <c:pt idx="5105">
                  <c:v>33.283314786090401</c:v>
                </c:pt>
                <c:pt idx="5106">
                  <c:v>33.284733256656601</c:v>
                </c:pt>
                <c:pt idx="5107">
                  <c:v>33.2861516363117</c:v>
                </c:pt>
                <c:pt idx="5108">
                  <c:v>33.287569925058698</c:v>
                </c:pt>
                <c:pt idx="5109">
                  <c:v>33.2889881229003</c:v>
                </c:pt>
                <c:pt idx="5110">
                  <c:v>33.290406229839398</c:v>
                </c:pt>
                <c:pt idx="5111">
                  <c:v>33.2918242458789</c:v>
                </c:pt>
                <c:pt idx="5112">
                  <c:v>33.293242171021603</c:v>
                </c:pt>
                <c:pt idx="5113">
                  <c:v>33.294660005270401</c:v>
                </c:pt>
                <c:pt idx="5114">
                  <c:v>33.2960777486282</c:v>
                </c:pt>
                <c:pt idx="5115">
                  <c:v>33.297495401097699</c:v>
                </c:pt>
                <c:pt idx="5116">
                  <c:v>33.298912962681797</c:v>
                </c:pt>
                <c:pt idx="5117">
                  <c:v>33.3003304333835</c:v>
                </c:pt>
                <c:pt idx="5118">
                  <c:v>33.301747813205601</c:v>
                </c:pt>
                <c:pt idx="5119">
                  <c:v>33.303165102150999</c:v>
                </c:pt>
                <c:pt idx="5120">
                  <c:v>33.304582300222499</c:v>
                </c:pt>
                <c:pt idx="5121">
                  <c:v>33.305999407423101</c:v>
                </c:pt>
                <c:pt idx="5122">
                  <c:v>33.307416423755498</c:v>
                </c:pt>
                <c:pt idx="5123">
                  <c:v>33.308833349222702</c:v>
                </c:pt>
                <c:pt idx="5124">
                  <c:v>33.310250183827598</c:v>
                </c:pt>
                <c:pt idx="5125">
                  <c:v>33.3116669275731</c:v>
                </c:pt>
                <c:pt idx="5126">
                  <c:v>33.313083580461999</c:v>
                </c:pt>
                <c:pt idx="5127">
                  <c:v>33.314500142497202</c:v>
                </c:pt>
                <c:pt idx="5128">
                  <c:v>33.315916613681701</c:v>
                </c:pt>
                <c:pt idx="5129">
                  <c:v>33.317332994018301</c:v>
                </c:pt>
                <c:pt idx="5130">
                  <c:v>33.318749283510002</c:v>
                </c:pt>
                <c:pt idx="5131">
                  <c:v>33.320165482159503</c:v>
                </c:pt>
                <c:pt idx="5132">
                  <c:v>33.321581589970002</c:v>
                </c:pt>
                <c:pt idx="5133">
                  <c:v>33.322997606944099</c:v>
                </c:pt>
                <c:pt idx="5134">
                  <c:v>33.324413533085</c:v>
                </c:pt>
                <c:pt idx="5135">
                  <c:v>33.325829368395397</c:v>
                </c:pt>
                <c:pt idx="5136">
                  <c:v>33.327245112878302</c:v>
                </c:pt>
                <c:pt idx="5137">
                  <c:v>33.328660766536601</c:v>
                </c:pt>
                <c:pt idx="5138">
                  <c:v>33.330076329373298</c:v>
                </c:pt>
                <c:pt idx="5139">
                  <c:v>33.331491801391103</c:v>
                </c:pt>
                <c:pt idx="5140">
                  <c:v>33.332907182593203</c:v>
                </c:pt>
                <c:pt idx="5141">
                  <c:v>33.3343224729824</c:v>
                </c:pt>
                <c:pt idx="5142">
                  <c:v>33.335737672561599</c:v>
                </c:pt>
                <c:pt idx="5143">
                  <c:v>33.337152781333799</c:v>
                </c:pt>
                <c:pt idx="5144">
                  <c:v>33.338567799301899</c:v>
                </c:pt>
                <c:pt idx="5145">
                  <c:v>33.339982726468797</c:v>
                </c:pt>
                <c:pt idx="5146">
                  <c:v>33.341397562837599</c:v>
                </c:pt>
                <c:pt idx="5147">
                  <c:v>33.342812308410998</c:v>
                </c:pt>
                <c:pt idx="5148">
                  <c:v>33.344226963192099</c:v>
                </c:pt>
                <c:pt idx="5149">
                  <c:v>33.345641527183901</c:v>
                </c:pt>
                <c:pt idx="5150">
                  <c:v>33.347056000389202</c:v>
                </c:pt>
                <c:pt idx="5151">
                  <c:v>33.348470382811101</c:v>
                </c:pt>
                <c:pt idx="5152">
                  <c:v>33.349884674452397</c:v>
                </c:pt>
                <c:pt idx="5153">
                  <c:v>33.351298875316203</c:v>
                </c:pt>
                <c:pt idx="5154">
                  <c:v>33.352712985405397</c:v>
                </c:pt>
                <c:pt idx="5155">
                  <c:v>33.354127004722898</c:v>
                </c:pt>
                <c:pt idx="5156">
                  <c:v>33.355540933271797</c:v>
                </c:pt>
                <c:pt idx="5157">
                  <c:v>33.356954771055001</c:v>
                </c:pt>
                <c:pt idx="5158">
                  <c:v>33.358368518075402</c:v>
                </c:pt>
                <c:pt idx="5159">
                  <c:v>33.359782174336097</c:v>
                </c:pt>
                <c:pt idx="5160">
                  <c:v>33.361195739839999</c:v>
                </c:pt>
                <c:pt idx="5161">
                  <c:v>33.362609214590101</c:v>
                </c:pt>
                <c:pt idx="5162">
                  <c:v>33.364022598589401</c:v>
                </c:pt>
                <c:pt idx="5163">
                  <c:v>33.365435891840797</c:v>
                </c:pt>
                <c:pt idx="5164">
                  <c:v>33.366849094347401</c:v>
                </c:pt>
                <c:pt idx="5165">
                  <c:v>33.368262206112199</c:v>
                </c:pt>
                <c:pt idx="5166">
                  <c:v>33.369675227138003</c:v>
                </c:pt>
                <c:pt idx="5167">
                  <c:v>33.371088157427998</c:v>
                </c:pt>
                <c:pt idx="5168">
                  <c:v>33.372500996985003</c:v>
                </c:pt>
                <c:pt idx="5169">
                  <c:v>33.373913745812203</c:v>
                </c:pt>
                <c:pt idx="5170">
                  <c:v>33.375326403912503</c:v>
                </c:pt>
                <c:pt idx="5171">
                  <c:v>33.376738971289001</c:v>
                </c:pt>
                <c:pt idx="5172">
                  <c:v>33.378151447944497</c:v>
                </c:pt>
                <c:pt idx="5173">
                  <c:v>33.379563833882202</c:v>
                </c:pt>
                <c:pt idx="5174">
                  <c:v>33.380976129105001</c:v>
                </c:pt>
                <c:pt idx="5175">
                  <c:v>33.3823883336159</c:v>
                </c:pt>
                <c:pt idx="5176">
                  <c:v>33.383800447417997</c:v>
                </c:pt>
                <c:pt idx="5177">
                  <c:v>33.385212470514297</c:v>
                </c:pt>
                <c:pt idx="5178">
                  <c:v>33.386624402907799</c:v>
                </c:pt>
                <c:pt idx="5179">
                  <c:v>33.388036244601501</c:v>
                </c:pt>
                <c:pt idx="5180">
                  <c:v>33.389447995598502</c:v>
                </c:pt>
                <c:pt idx="5181">
                  <c:v>33.3908596559017</c:v>
                </c:pt>
                <c:pt idx="5182">
                  <c:v>33.3922712255143</c:v>
                </c:pt>
                <c:pt idx="5183">
                  <c:v>33.393682704439101</c:v>
                </c:pt>
                <c:pt idx="5184">
                  <c:v>33.3950940926794</c:v>
                </c:pt>
                <c:pt idx="5185">
                  <c:v>33.396505390238097</c:v>
                </c:pt>
                <c:pt idx="5186">
                  <c:v>33.397916597118197</c:v>
                </c:pt>
                <c:pt idx="5187">
                  <c:v>33.399327713322798</c:v>
                </c:pt>
                <c:pt idx="5188">
                  <c:v>33.400738738854898</c:v>
                </c:pt>
                <c:pt idx="5189">
                  <c:v>33.402149673717602</c:v>
                </c:pt>
                <c:pt idx="5190">
                  <c:v>33.403560517913903</c:v>
                </c:pt>
                <c:pt idx="5191">
                  <c:v>33.404971271446897</c:v>
                </c:pt>
                <c:pt idx="5192">
                  <c:v>33.406381934319697</c:v>
                </c:pt>
                <c:pt idx="5193">
                  <c:v>33.407792506535202</c:v>
                </c:pt>
                <c:pt idx="5194">
                  <c:v>33.409202988096602</c:v>
                </c:pt>
                <c:pt idx="5195">
                  <c:v>33.410613379006897</c:v>
                </c:pt>
                <c:pt idx="5196">
                  <c:v>33.412023679269097</c:v>
                </c:pt>
                <c:pt idx="5197">
                  <c:v>33.413433888886402</c:v>
                </c:pt>
                <c:pt idx="5198">
                  <c:v>33.414844007861802</c:v>
                </c:pt>
                <c:pt idx="5199">
                  <c:v>33.416254036198403</c:v>
                </c:pt>
                <c:pt idx="5200">
                  <c:v>33.417663973899202</c:v>
                </c:pt>
                <c:pt idx="5201">
                  <c:v>33.419073820967398</c:v>
                </c:pt>
                <c:pt idx="5202">
                  <c:v>33.420483577405903</c:v>
                </c:pt>
                <c:pt idx="5203">
                  <c:v>33.421893243217902</c:v>
                </c:pt>
                <c:pt idx="5204">
                  <c:v>33.423302818406498</c:v>
                </c:pt>
                <c:pt idx="5205">
                  <c:v>33.424712302974797</c:v>
                </c:pt>
                <c:pt idx="5206">
                  <c:v>33.426121696925698</c:v>
                </c:pt>
                <c:pt idx="5207">
                  <c:v>33.427531000262498</c:v>
                </c:pt>
                <c:pt idx="5208">
                  <c:v>33.428940212988202</c:v>
                </c:pt>
                <c:pt idx="5209">
                  <c:v>33.430349335105902</c:v>
                </c:pt>
                <c:pt idx="5210">
                  <c:v>33.431758366618801</c:v>
                </c:pt>
                <c:pt idx="5211">
                  <c:v>33.4331673075298</c:v>
                </c:pt>
                <c:pt idx="5212">
                  <c:v>33.434576157842102</c:v>
                </c:pt>
                <c:pt idx="5213">
                  <c:v>33.435984917558898</c:v>
                </c:pt>
                <c:pt idx="5214">
                  <c:v>33.4373935866831</c:v>
                </c:pt>
                <c:pt idx="5215">
                  <c:v>33.438802165218</c:v>
                </c:pt>
                <c:pt idx="5216">
                  <c:v>33.440210653166602</c:v>
                </c:pt>
                <c:pt idx="5217">
                  <c:v>33.441619050532097</c:v>
                </c:pt>
                <c:pt idx="5218">
                  <c:v>33.443027357317497</c:v>
                </c:pt>
                <c:pt idx="5219">
                  <c:v>33.444435573526</c:v>
                </c:pt>
                <c:pt idx="5220">
                  <c:v>33.445843699160697</c:v>
                </c:pt>
                <c:pt idx="5221">
                  <c:v>33.4472517342247</c:v>
                </c:pt>
                <c:pt idx="5222">
                  <c:v>33.448659678721199</c:v>
                </c:pt>
                <c:pt idx="5223">
                  <c:v>33.4500675326532</c:v>
                </c:pt>
                <c:pt idx="5224">
                  <c:v>33.451475296024</c:v>
                </c:pt>
                <c:pt idx="5225">
                  <c:v>33.452882968836597</c:v>
                </c:pt>
                <c:pt idx="5226">
                  <c:v>33.454290551094097</c:v>
                </c:pt>
                <c:pt idx="5227">
                  <c:v>33.455698042799803</c:v>
                </c:pt>
                <c:pt idx="5228">
                  <c:v>33.457105443956699</c:v>
                </c:pt>
                <c:pt idx="5229">
                  <c:v>33.458512754567998</c:v>
                </c:pt>
                <c:pt idx="5230">
                  <c:v>33.459919974636797</c:v>
                </c:pt>
                <c:pt idx="5231">
                  <c:v>33.461327104166301</c:v>
                </c:pt>
                <c:pt idx="5232">
                  <c:v>33.462734143159601</c:v>
                </c:pt>
                <c:pt idx="5233">
                  <c:v>33.464141091619801</c:v>
                </c:pt>
                <c:pt idx="5234">
                  <c:v>33.465547949550299</c:v>
                </c:pt>
                <c:pt idx="5235">
                  <c:v>33.4669547169539</c:v>
                </c:pt>
                <c:pt idx="5236">
                  <c:v>33.468361393834002</c:v>
                </c:pt>
                <c:pt idx="5237">
                  <c:v>33.469767980193801</c:v>
                </c:pt>
                <c:pt idx="5238">
                  <c:v>33.471174476036197</c:v>
                </c:pt>
                <c:pt idx="5239">
                  <c:v>33.4725808813646</c:v>
                </c:pt>
                <c:pt idx="5240">
                  <c:v>33.473987196182101</c:v>
                </c:pt>
                <c:pt idx="5241">
                  <c:v>33.475393420491798</c:v>
                </c:pt>
                <c:pt idx="5242">
                  <c:v>33.476799554297003</c:v>
                </c:pt>
                <c:pt idx="5243">
                  <c:v>33.478205597600699</c:v>
                </c:pt>
                <c:pt idx="5244">
                  <c:v>33.479611550406297</c:v>
                </c:pt>
                <c:pt idx="5245">
                  <c:v>33.481017412716803</c:v>
                </c:pt>
                <c:pt idx="5246">
                  <c:v>33.482423184535399</c:v>
                </c:pt>
                <c:pt idx="5247">
                  <c:v>33.483828865865298</c:v>
                </c:pt>
                <c:pt idx="5248">
                  <c:v>33.485234456709797</c:v>
                </c:pt>
                <c:pt idx="5249">
                  <c:v>33.486639957071901</c:v>
                </c:pt>
                <c:pt idx="5250">
                  <c:v>33.4880453669549</c:v>
                </c:pt>
                <c:pt idx="5251">
                  <c:v>33.489450686361998</c:v>
                </c:pt>
                <c:pt idx="5252">
                  <c:v>33.490855915296301</c:v>
                </c:pt>
                <c:pt idx="5253">
                  <c:v>33.492261053761098</c:v>
                </c:pt>
                <c:pt idx="5254">
                  <c:v>33.493666101759501</c:v>
                </c:pt>
                <c:pt idx="5255">
                  <c:v>33.495071059294801</c:v>
                </c:pt>
                <c:pt idx="5256">
                  <c:v>33.496475926370202</c:v>
                </c:pt>
                <c:pt idx="5257">
                  <c:v>33.497880702988802</c:v>
                </c:pt>
                <c:pt idx="5258">
                  <c:v>33.499285389153897</c:v>
                </c:pt>
                <c:pt idx="5259">
                  <c:v>33.5006899848687</c:v>
                </c:pt>
                <c:pt idx="5260">
                  <c:v>33.5020944901364</c:v>
                </c:pt>
                <c:pt idx="5261">
                  <c:v>33.503498904960097</c:v>
                </c:pt>
                <c:pt idx="5262">
                  <c:v>33.504903229343199</c:v>
                </c:pt>
                <c:pt idx="5263">
                  <c:v>33.506307463288898</c:v>
                </c:pt>
                <c:pt idx="5264">
                  <c:v>33.507711606800299</c:v>
                </c:pt>
                <c:pt idx="5265">
                  <c:v>33.509115659880699</c:v>
                </c:pt>
                <c:pt idx="5266">
                  <c:v>33.510519622533302</c:v>
                </c:pt>
                <c:pt idx="5267">
                  <c:v>33.511923494761298</c:v>
                </c:pt>
                <c:pt idx="5268">
                  <c:v>33.513327276567999</c:v>
                </c:pt>
                <c:pt idx="5269">
                  <c:v>33.514730967956702</c:v>
                </c:pt>
                <c:pt idx="5270">
                  <c:v>33.516134568930397</c:v>
                </c:pt>
                <c:pt idx="5271">
                  <c:v>33.517538079492503</c:v>
                </c:pt>
                <c:pt idx="5272">
                  <c:v>33.518941499646203</c:v>
                </c:pt>
                <c:pt idx="5273">
                  <c:v>33.520344829394801</c:v>
                </c:pt>
                <c:pt idx="5274">
                  <c:v>33.521748068741502</c:v>
                </c:pt>
                <c:pt idx="5275">
                  <c:v>33.523151217689502</c:v>
                </c:pt>
                <c:pt idx="5276">
                  <c:v>33.5245542762421</c:v>
                </c:pt>
                <c:pt idx="5277">
                  <c:v>33.525957244402498</c:v>
                </c:pt>
                <c:pt idx="5278">
                  <c:v>33.527360122174102</c:v>
                </c:pt>
                <c:pt idx="5279">
                  <c:v>33.528762909559902</c:v>
                </c:pt>
                <c:pt idx="5280">
                  <c:v>33.530165606563401</c:v>
                </c:pt>
                <c:pt idx="5281">
                  <c:v>33.531568213187697</c:v>
                </c:pt>
                <c:pt idx="5282">
                  <c:v>33.532970729436201</c:v>
                </c:pt>
                <c:pt idx="5283">
                  <c:v>33.534373155311997</c:v>
                </c:pt>
                <c:pt idx="5284">
                  <c:v>33.535775490818502</c:v>
                </c:pt>
                <c:pt idx="5285">
                  <c:v>33.537177735958899</c:v>
                </c:pt>
                <c:pt idx="5286">
                  <c:v>33.5385798907365</c:v>
                </c:pt>
                <c:pt idx="5287">
                  <c:v>33.539981955154502</c:v>
                </c:pt>
                <c:pt idx="5288">
                  <c:v>33.541383929216302</c:v>
                </c:pt>
                <c:pt idx="5289">
                  <c:v>33.542785812924997</c:v>
                </c:pt>
                <c:pt idx="5290">
                  <c:v>33.544187606284098</c:v>
                </c:pt>
                <c:pt idx="5291">
                  <c:v>33.545589309296702</c:v>
                </c:pt>
                <c:pt idx="5292">
                  <c:v>33.546990921966199</c:v>
                </c:pt>
                <c:pt idx="5293">
                  <c:v>33.5483924442958</c:v>
                </c:pt>
                <c:pt idx="5294">
                  <c:v>33.549793876288803</c:v>
                </c:pt>
                <c:pt idx="5295">
                  <c:v>33.551195217948603</c:v>
                </c:pt>
                <c:pt idx="5296">
                  <c:v>33.552596469278299</c:v>
                </c:pt>
                <c:pt idx="5297">
                  <c:v>33.553997630281401</c:v>
                </c:pt>
                <c:pt idx="5298">
                  <c:v>33.555398700961</c:v>
                </c:pt>
                <c:pt idx="5299">
                  <c:v>33.556799681320499</c:v>
                </c:pt>
                <c:pt idx="5300">
                  <c:v>33.558200571363201</c:v>
                </c:pt>
                <c:pt idx="5301">
                  <c:v>33.559601371092398</c:v>
                </c:pt>
                <c:pt idx="5302">
                  <c:v>33.5610020805115</c:v>
                </c:pt>
                <c:pt idx="5303">
                  <c:v>33.562402699623597</c:v>
                </c:pt>
                <c:pt idx="5304">
                  <c:v>33.5638032284321</c:v>
                </c:pt>
                <c:pt idx="5305">
                  <c:v>33.565203666940299</c:v>
                </c:pt>
                <c:pt idx="5306">
                  <c:v>33.566604015151597</c:v>
                </c:pt>
                <c:pt idx="5307">
                  <c:v>33.568004273069299</c:v>
                </c:pt>
                <c:pt idx="5308">
                  <c:v>33.569404440696601</c:v>
                </c:pt>
                <c:pt idx="5309">
                  <c:v>33.570804518036901</c:v>
                </c:pt>
                <c:pt idx="5310">
                  <c:v>33.572204505093502</c:v>
                </c:pt>
                <c:pt idx="5311">
                  <c:v>33.573604401869801</c:v>
                </c:pt>
                <c:pt idx="5312">
                  <c:v>33.575004208369002</c:v>
                </c:pt>
                <c:pt idx="5313">
                  <c:v>33.576403924594501</c:v>
                </c:pt>
                <c:pt idx="5314">
                  <c:v>33.577803550549703</c:v>
                </c:pt>
                <c:pt idx="5315">
                  <c:v>33.579203086237797</c:v>
                </c:pt>
                <c:pt idx="5316">
                  <c:v>33.580602531662102</c:v>
                </c:pt>
                <c:pt idx="5317">
                  <c:v>33.582001886826099</c:v>
                </c:pt>
                <c:pt idx="5318">
                  <c:v>33.583401151733099</c:v>
                </c:pt>
                <c:pt idx="5319">
                  <c:v>33.5848003263864</c:v>
                </c:pt>
                <c:pt idx="5320">
                  <c:v>33.586199410789298</c:v>
                </c:pt>
                <c:pt idx="5321">
                  <c:v>33.587598404945297</c:v>
                </c:pt>
                <c:pt idx="5322">
                  <c:v>33.5889973088575</c:v>
                </c:pt>
                <c:pt idx="5323">
                  <c:v>33.590396122529498</c:v>
                </c:pt>
                <c:pt idx="5324">
                  <c:v>33.5917948459645</c:v>
                </c:pt>
                <c:pt idx="5325">
                  <c:v>33.593193479165897</c:v>
                </c:pt>
                <c:pt idx="5326">
                  <c:v>33.5945920221371</c:v>
                </c:pt>
                <c:pt idx="5327">
                  <c:v>33.595990474881397</c:v>
                </c:pt>
                <c:pt idx="5328">
                  <c:v>33.5973888374021</c:v>
                </c:pt>
                <c:pt idx="5329">
                  <c:v>33.598787109702698</c:v>
                </c:pt>
                <c:pt idx="5330">
                  <c:v>33.600185291786502</c:v>
                </c:pt>
                <c:pt idx="5331">
                  <c:v>33.601583383656902</c:v>
                </c:pt>
                <c:pt idx="5332">
                  <c:v>33.6029813853172</c:v>
                </c:pt>
                <c:pt idx="5333">
                  <c:v>33.604379296770801</c:v>
                </c:pt>
                <c:pt idx="5334">
                  <c:v>33.605777118021102</c:v>
                </c:pt>
                <c:pt idx="5335">
                  <c:v>33.607174849071399</c:v>
                </c:pt>
                <c:pt idx="5336">
                  <c:v>33.608572489925201</c:v>
                </c:pt>
                <c:pt idx="5337">
                  <c:v>33.609970040585701</c:v>
                </c:pt>
                <c:pt idx="5338">
                  <c:v>33.611367501056499</c:v>
                </c:pt>
                <c:pt idx="5339">
                  <c:v>33.6127648713409</c:v>
                </c:pt>
                <c:pt idx="5340">
                  <c:v>33.614162151442201</c:v>
                </c:pt>
                <c:pt idx="5341">
                  <c:v>33.615559341363799</c:v>
                </c:pt>
                <c:pt idx="5342">
                  <c:v>33.616956441109203</c:v>
                </c:pt>
                <c:pt idx="5343">
                  <c:v>33.618353450681802</c:v>
                </c:pt>
                <c:pt idx="5344">
                  <c:v>33.619750370084802</c:v>
                </c:pt>
                <c:pt idx="5345">
                  <c:v>33.621147199321797</c:v>
                </c:pt>
                <c:pt idx="5346">
                  <c:v>33.622543938396099</c:v>
                </c:pt>
                <c:pt idx="5347">
                  <c:v>33.623940587311097</c:v>
                </c:pt>
                <c:pt idx="5348">
                  <c:v>33.625337146070301</c:v>
                </c:pt>
                <c:pt idx="5349">
                  <c:v>33.626733614676901</c:v>
                </c:pt>
                <c:pt idx="5350">
                  <c:v>33.6281299931345</c:v>
                </c:pt>
                <c:pt idx="5351">
                  <c:v>33.629526281446502</c:v>
                </c:pt>
                <c:pt idx="5352">
                  <c:v>33.630922479616103</c:v>
                </c:pt>
                <c:pt idx="5353">
                  <c:v>33.632318587646999</c:v>
                </c:pt>
                <c:pt idx="5354">
                  <c:v>33.633714605542401</c:v>
                </c:pt>
                <c:pt idx="5355">
                  <c:v>33.635110533305799</c:v>
                </c:pt>
                <c:pt idx="5356">
                  <c:v>33.636506370940701</c:v>
                </c:pt>
                <c:pt idx="5357">
                  <c:v>33.637902118450398</c:v>
                </c:pt>
                <c:pt idx="5358">
                  <c:v>33.639297775838301</c:v>
                </c:pt>
                <c:pt idx="5359">
                  <c:v>33.640693343107898</c:v>
                </c:pt>
                <c:pt idx="5360">
                  <c:v>33.6420888202626</c:v>
                </c:pt>
                <c:pt idx="5361">
                  <c:v>33.643484207305903</c:v>
                </c:pt>
                <c:pt idx="5362">
                  <c:v>33.644879504241104</c:v>
                </c:pt>
                <c:pt idx="5363">
                  <c:v>33.646274711071698</c:v>
                </c:pt>
                <c:pt idx="5364">
                  <c:v>33.647669827801202</c:v>
                </c:pt>
                <c:pt idx="5365">
                  <c:v>33.649064854433</c:v>
                </c:pt>
                <c:pt idx="5366">
                  <c:v>33.650459790970402</c:v>
                </c:pt>
                <c:pt idx="5367">
                  <c:v>33.651854637417003</c:v>
                </c:pt>
                <c:pt idx="5368">
                  <c:v>33.6532493937762</c:v>
                </c:pt>
                <c:pt idx="5369">
                  <c:v>33.654644060051503</c:v>
                </c:pt>
                <c:pt idx="5370">
                  <c:v>33.656038636246201</c:v>
                </c:pt>
                <c:pt idx="5371">
                  <c:v>33.657433122363898</c:v>
                </c:pt>
                <c:pt idx="5372">
                  <c:v>33.658827518408003</c:v>
                </c:pt>
                <c:pt idx="5373">
                  <c:v>33.6602218243819</c:v>
                </c:pt>
                <c:pt idx="5374">
                  <c:v>33.661616040289204</c:v>
                </c:pt>
                <c:pt idx="5375">
                  <c:v>33.663010166133198</c:v>
                </c:pt>
                <c:pt idx="5376">
                  <c:v>33.664404201917399</c:v>
                </c:pt>
                <c:pt idx="5377">
                  <c:v>33.665798147645297</c:v>
                </c:pt>
                <c:pt idx="5378">
                  <c:v>33.667192003320302</c:v>
                </c:pt>
                <c:pt idx="5379">
                  <c:v>33.668585768945903</c:v>
                </c:pt>
                <c:pt idx="5380">
                  <c:v>33.669979444525602</c:v>
                </c:pt>
                <c:pt idx="5381">
                  <c:v>33.671373030062902</c:v>
                </c:pt>
                <c:pt idx="5382">
                  <c:v>33.672766525561201</c:v>
                </c:pt>
                <c:pt idx="5383">
                  <c:v>33.674159931024001</c:v>
                </c:pt>
                <c:pt idx="5384">
                  <c:v>33.675553246454697</c:v>
                </c:pt>
                <c:pt idx="5385">
                  <c:v>33.676946471856901</c:v>
                </c:pt>
                <c:pt idx="5386">
                  <c:v>33.678339607234001</c:v>
                </c:pt>
                <c:pt idx="5387">
                  <c:v>33.6797326525895</c:v>
                </c:pt>
                <c:pt idx="5388">
                  <c:v>33.681125607927001</c:v>
                </c:pt>
                <c:pt idx="5389">
                  <c:v>33.682518473249701</c:v>
                </c:pt>
                <c:pt idx="5390">
                  <c:v>33.683911248561401</c:v>
                </c:pt>
                <c:pt idx="5391">
                  <c:v>33.685303933865399</c:v>
                </c:pt>
                <c:pt idx="5392">
                  <c:v>33.686696529165197</c:v>
                </c:pt>
                <c:pt idx="5393">
                  <c:v>33.688089034464397</c:v>
                </c:pt>
                <c:pt idx="5394">
                  <c:v>33.689481449766497</c:v>
                </c:pt>
                <c:pt idx="5395">
                  <c:v>33.690873775074799</c:v>
                </c:pt>
                <c:pt idx="5396">
                  <c:v>33.692266010392999</c:v>
                </c:pt>
                <c:pt idx="5397">
                  <c:v>33.693658155724499</c:v>
                </c:pt>
                <c:pt idx="5398">
                  <c:v>33.695050211072903</c:v>
                </c:pt>
                <c:pt idx="5399">
                  <c:v>33.6964421764416</c:v>
                </c:pt>
                <c:pt idx="5400">
                  <c:v>33.6978340518341</c:v>
                </c:pt>
                <c:pt idx="5401">
                  <c:v>33.699225837253998</c:v>
                </c:pt>
                <c:pt idx="5402">
                  <c:v>33.700617532704797</c:v>
                </c:pt>
                <c:pt idx="5403">
                  <c:v>33.70200913819</c:v>
                </c:pt>
                <c:pt idx="5404">
                  <c:v>33.703400653712997</c:v>
                </c:pt>
                <c:pt idx="5405">
                  <c:v>33.704792079277503</c:v>
                </c:pt>
                <c:pt idx="5406">
                  <c:v>33.706183414886901</c:v>
                </c:pt>
                <c:pt idx="5407">
                  <c:v>33.7075746605448</c:v>
                </c:pt>
                <c:pt idx="5408">
                  <c:v>33.708965816254597</c:v>
                </c:pt>
                <c:pt idx="5409">
                  <c:v>33.710356882020001</c:v>
                </c:pt>
                <c:pt idx="5410">
                  <c:v>33.711747857844401</c:v>
                </c:pt>
                <c:pt idx="5411">
                  <c:v>33.713138743731299</c:v>
                </c:pt>
                <c:pt idx="5412">
                  <c:v>33.714529539684399</c:v>
                </c:pt>
                <c:pt idx="5413">
                  <c:v>33.715920245706997</c:v>
                </c:pt>
                <c:pt idx="5414">
                  <c:v>33.7173108618029</c:v>
                </c:pt>
                <c:pt idx="5415">
                  <c:v>33.718701387975401</c:v>
                </c:pt>
                <c:pt idx="5416">
                  <c:v>33.720091824228199</c:v>
                </c:pt>
                <c:pt idx="5417">
                  <c:v>33.721482170564698</c:v>
                </c:pt>
                <c:pt idx="5418">
                  <c:v>33.722872426988602</c:v>
                </c:pt>
                <c:pt idx="5419">
                  <c:v>33.724262593503298</c:v>
                </c:pt>
                <c:pt idx="5420">
                  <c:v>33.725652670112503</c:v>
                </c:pt>
                <c:pt idx="5421">
                  <c:v>33.727042656819599</c:v>
                </c:pt>
                <c:pt idx="5422">
                  <c:v>33.728432553628203</c:v>
                </c:pt>
                <c:pt idx="5423">
                  <c:v>33.729822360541903</c:v>
                </c:pt>
                <c:pt idx="5424">
                  <c:v>33.731212077564201</c:v>
                </c:pt>
                <c:pt idx="5425">
                  <c:v>33.732601704698702</c:v>
                </c:pt>
                <c:pt idx="5426">
                  <c:v>33.7339912419489</c:v>
                </c:pt>
                <c:pt idx="5427">
                  <c:v>33.735380689318397</c:v>
                </c:pt>
                <c:pt idx="5428">
                  <c:v>33.736770046810697</c:v>
                </c:pt>
                <c:pt idx="5429">
                  <c:v>33.738159314429502</c:v>
                </c:pt>
                <c:pt idx="5430">
                  <c:v>33.739548492178301</c:v>
                </c:pt>
                <c:pt idx="5431">
                  <c:v>33.740937580060603</c:v>
                </c:pt>
                <c:pt idx="5432">
                  <c:v>33.742326578079997</c:v>
                </c:pt>
                <c:pt idx="5433">
                  <c:v>33.743715486240099</c:v>
                </c:pt>
                <c:pt idx="5434">
                  <c:v>33.745104304544498</c:v>
                </c:pt>
                <c:pt idx="5435">
                  <c:v>33.746493032996803</c:v>
                </c:pt>
                <c:pt idx="5436">
                  <c:v>33.747881671600403</c:v>
                </c:pt>
                <c:pt idx="5437">
                  <c:v>33.749270220359101</c:v>
                </c:pt>
                <c:pt idx="5438">
                  <c:v>33.750658679276299</c:v>
                </c:pt>
                <c:pt idx="5439">
                  <c:v>33.752047048355699</c:v>
                </c:pt>
                <c:pt idx="5440">
                  <c:v>33.753435327600897</c:v>
                </c:pt>
                <c:pt idx="5441">
                  <c:v>33.754823517015403</c:v>
                </c:pt>
                <c:pt idx="5442">
                  <c:v>33.756211616602798</c:v>
                </c:pt>
                <c:pt idx="5443">
                  <c:v>33.757599626366698</c:v>
                </c:pt>
                <c:pt idx="5444">
                  <c:v>33.758987546310699</c:v>
                </c:pt>
                <c:pt idx="5445">
                  <c:v>33.760375376438503</c:v>
                </c:pt>
                <c:pt idx="5446">
                  <c:v>33.7617631167535</c:v>
                </c:pt>
                <c:pt idx="5447">
                  <c:v>33.763150767259503</c:v>
                </c:pt>
                <c:pt idx="5448">
                  <c:v>33.764538327959897</c:v>
                </c:pt>
                <c:pt idx="5449">
                  <c:v>33.765925798858397</c:v>
                </c:pt>
                <c:pt idx="5450">
                  <c:v>33.767313179958698</c:v>
                </c:pt>
                <c:pt idx="5451">
                  <c:v>33.768700471264196</c:v>
                </c:pt>
                <c:pt idx="5452">
                  <c:v>33.7700876727787</c:v>
                </c:pt>
                <c:pt idx="5453">
                  <c:v>33.771474784505699</c:v>
                </c:pt>
                <c:pt idx="5454">
                  <c:v>33.772861806448802</c:v>
                </c:pt>
                <c:pt idx="5455">
                  <c:v>33.774248738611703</c:v>
                </c:pt>
                <c:pt idx="5456">
                  <c:v>33.7756355809979</c:v>
                </c:pt>
                <c:pt idx="5457">
                  <c:v>33.7770223336112</c:v>
                </c:pt>
                <c:pt idx="5458">
                  <c:v>33.778408996454999</c:v>
                </c:pt>
                <c:pt idx="5459">
                  <c:v>33.7797955695331</c:v>
                </c:pt>
                <c:pt idx="5460">
                  <c:v>33.781182052848997</c:v>
                </c:pt>
                <c:pt idx="5461">
                  <c:v>33.782568446406401</c:v>
                </c:pt>
                <c:pt idx="5462">
                  <c:v>33.7839547502088</c:v>
                </c:pt>
                <c:pt idx="5463">
                  <c:v>33.785340964260001</c:v>
                </c:pt>
                <c:pt idx="5464">
                  <c:v>33.786727088563602</c:v>
                </c:pt>
                <c:pt idx="5465">
                  <c:v>33.788113123123097</c:v>
                </c:pt>
                <c:pt idx="5466">
                  <c:v>33.789499067942302</c:v>
                </c:pt>
                <c:pt idx="5467">
                  <c:v>33.790884923024699</c:v>
                </c:pt>
                <c:pt idx="5468">
                  <c:v>33.792270688374003</c:v>
                </c:pt>
                <c:pt idx="5469">
                  <c:v>33.793656363993897</c:v>
                </c:pt>
                <c:pt idx="5470">
                  <c:v>33.795041949887903</c:v>
                </c:pt>
                <c:pt idx="5471">
                  <c:v>33.796427446059802</c:v>
                </c:pt>
                <c:pt idx="5472">
                  <c:v>33.797812852513097</c:v>
                </c:pt>
                <c:pt idx="5473">
                  <c:v>33.799198169251497</c:v>
                </c:pt>
                <c:pt idx="5474">
                  <c:v>33.800583396278697</c:v>
                </c:pt>
                <c:pt idx="5475">
                  <c:v>33.801968533598298</c:v>
                </c:pt>
                <c:pt idx="5476">
                  <c:v>33.803353581213898</c:v>
                </c:pt>
                <c:pt idx="5477">
                  <c:v>33.804738539129303</c:v>
                </c:pt>
                <c:pt idx="5478">
                  <c:v>33.806123407347997</c:v>
                </c:pt>
                <c:pt idx="5479">
                  <c:v>33.8075081858738</c:v>
                </c:pt>
                <c:pt idx="5480">
                  <c:v>33.808892874710203</c:v>
                </c:pt>
                <c:pt idx="5481">
                  <c:v>33.810277473861099</c:v>
                </c:pt>
                <c:pt idx="5482">
                  <c:v>33.811661983329898</c:v>
                </c:pt>
                <c:pt idx="5483">
                  <c:v>33.813046403120403</c:v>
                </c:pt>
                <c:pt idx="5484">
                  <c:v>33.8144307332362</c:v>
                </c:pt>
                <c:pt idx="5485">
                  <c:v>33.8158149736811</c:v>
                </c:pt>
                <c:pt idx="5486">
                  <c:v>33.817199124458597</c:v>
                </c:pt>
                <c:pt idx="5487">
                  <c:v>33.8185831855725</c:v>
                </c:pt>
                <c:pt idx="5488">
                  <c:v>33.819967157026497</c:v>
                </c:pt>
                <c:pt idx="5489">
                  <c:v>33.821351038824098</c:v>
                </c:pt>
                <c:pt idx="5490">
                  <c:v>33.822734830969097</c:v>
                </c:pt>
                <c:pt idx="5491">
                  <c:v>33.824118533465203</c:v>
                </c:pt>
                <c:pt idx="5492">
                  <c:v>33.825502146316097</c:v>
                </c:pt>
                <c:pt idx="5493">
                  <c:v>33.826885669525304</c:v>
                </c:pt>
                <c:pt idx="5494">
                  <c:v>33.828269103096702</c:v>
                </c:pt>
                <c:pt idx="5495">
                  <c:v>33.829652447033901</c:v>
                </c:pt>
                <c:pt idx="5496">
                  <c:v>33.831035701340603</c:v>
                </c:pt>
                <c:pt idx="5497">
                  <c:v>33.832418866020397</c:v>
                </c:pt>
                <c:pt idx="5498">
                  <c:v>33.833801941077198</c:v>
                </c:pt>
                <c:pt idx="5499">
                  <c:v>33.835184926514501</c:v>
                </c:pt>
                <c:pt idx="5500">
                  <c:v>33.836567822336001</c:v>
                </c:pt>
                <c:pt idx="5501">
                  <c:v>33.837950628545599</c:v>
                </c:pt>
                <c:pt idx="5502">
                  <c:v>33.839333345146699</c:v>
                </c:pt>
                <c:pt idx="5503">
                  <c:v>33.8407159721433</c:v>
                </c:pt>
                <c:pt idx="5504">
                  <c:v>33.8420985095389</c:v>
                </c:pt>
                <c:pt idx="5505">
                  <c:v>33.843480957337299</c:v>
                </c:pt>
                <c:pt idx="5506">
                  <c:v>33.844863315542099</c:v>
                </c:pt>
                <c:pt idx="5507">
                  <c:v>33.846245584157103</c:v>
                </c:pt>
                <c:pt idx="5508">
                  <c:v>33.847627763186097</c:v>
                </c:pt>
                <c:pt idx="5509">
                  <c:v>33.849009852632598</c:v>
                </c:pt>
                <c:pt idx="5510">
                  <c:v>33.850391852500501</c:v>
                </c:pt>
                <c:pt idx="5511">
                  <c:v>33.8517737627934</c:v>
                </c:pt>
                <c:pt idx="5512">
                  <c:v>33.853155583514997</c:v>
                </c:pt>
                <c:pt idx="5513">
                  <c:v>33.854537314669102</c:v>
                </c:pt>
                <c:pt idx="5514">
                  <c:v>33.855918956259401</c:v>
                </c:pt>
                <c:pt idx="5515">
                  <c:v>33.857300508289697</c:v>
                </c:pt>
                <c:pt idx="5516">
                  <c:v>33.858681970763499</c:v>
                </c:pt>
                <c:pt idx="5517">
                  <c:v>33.8600633436847</c:v>
                </c:pt>
                <c:pt idx="5518">
                  <c:v>33.861444627057097</c:v>
                </c:pt>
                <c:pt idx="5519">
                  <c:v>33.862825820884197</c:v>
                </c:pt>
                <c:pt idx="5520">
                  <c:v>33.864206925169903</c:v>
                </c:pt>
                <c:pt idx="5521">
                  <c:v>33.865587939917901</c:v>
                </c:pt>
                <c:pt idx="5522">
                  <c:v>33.866968865131902</c:v>
                </c:pt>
                <c:pt idx="5523">
                  <c:v>33.868349700815699</c:v>
                </c:pt>
                <c:pt idx="5524">
                  <c:v>33.869730446972902</c:v>
                </c:pt>
                <c:pt idx="5525">
                  <c:v>33.871111103607397</c:v>
                </c:pt>
                <c:pt idx="5526">
                  <c:v>33.872491670722901</c:v>
                </c:pt>
                <c:pt idx="5527">
                  <c:v>33.873872148323102</c:v>
                </c:pt>
                <c:pt idx="5528">
                  <c:v>33.8752525364118</c:v>
                </c:pt>
                <c:pt idx="5529">
                  <c:v>33.876632834992698</c:v>
                </c:pt>
                <c:pt idx="5530">
                  <c:v>33.878013044069498</c:v>
                </c:pt>
                <c:pt idx="5531">
                  <c:v>33.8793931636461</c:v>
                </c:pt>
                <c:pt idx="5532">
                  <c:v>33.8807731937261</c:v>
                </c:pt>
                <c:pt idx="5533">
                  <c:v>33.882153134313398</c:v>
                </c:pt>
                <c:pt idx="5534">
                  <c:v>33.883532985411598</c:v>
                </c:pt>
                <c:pt idx="5535">
                  <c:v>33.8849127470246</c:v>
                </c:pt>
                <c:pt idx="5536">
                  <c:v>33.886292419156</c:v>
                </c:pt>
                <c:pt idx="5537">
                  <c:v>33.887672001809698</c:v>
                </c:pt>
                <c:pt idx="5538">
                  <c:v>33.889051494989502</c:v>
                </c:pt>
                <c:pt idx="5539">
                  <c:v>33.890430898699002</c:v>
                </c:pt>
                <c:pt idx="5540">
                  <c:v>33.891810212942097</c:v>
                </c:pt>
                <c:pt idx="5541">
                  <c:v>33.893189437722398</c:v>
                </c:pt>
                <c:pt idx="5542">
                  <c:v>33.894568573043898</c:v>
                </c:pt>
                <c:pt idx="5543">
                  <c:v>33.895947618910199</c:v>
                </c:pt>
                <c:pt idx="5544">
                  <c:v>33.897326575325202</c:v>
                </c:pt>
                <c:pt idx="5545">
                  <c:v>33.898705442292503</c:v>
                </c:pt>
                <c:pt idx="5546">
                  <c:v>33.900084219816101</c:v>
                </c:pt>
                <c:pt idx="5547">
                  <c:v>33.901462907899599</c:v>
                </c:pt>
                <c:pt idx="5548">
                  <c:v>33.9028415065468</c:v>
                </c:pt>
                <c:pt idx="5549">
                  <c:v>33.904220015761602</c:v>
                </c:pt>
                <c:pt idx="5550">
                  <c:v>33.905598435547702</c:v>
                </c:pt>
                <c:pt idx="5551">
                  <c:v>33.906976765908801</c:v>
                </c:pt>
                <c:pt idx="5552">
                  <c:v>33.9083550068489</c:v>
                </c:pt>
                <c:pt idx="5553">
                  <c:v>33.909733158371601</c:v>
                </c:pt>
                <c:pt idx="5554">
                  <c:v>33.911111220480699</c:v>
                </c:pt>
                <c:pt idx="5555">
                  <c:v>33.9124891931801</c:v>
                </c:pt>
                <c:pt idx="5556">
                  <c:v>33.913867076473601</c:v>
                </c:pt>
                <c:pt idx="5557">
                  <c:v>33.915244870364901</c:v>
                </c:pt>
                <c:pt idx="5558">
                  <c:v>33.916622574857797</c:v>
                </c:pt>
                <c:pt idx="5559">
                  <c:v>33.918000189956103</c:v>
                </c:pt>
                <c:pt idx="5560">
                  <c:v>33.9193777156637</c:v>
                </c:pt>
                <c:pt idx="5561">
                  <c:v>33.920755151984302</c:v>
                </c:pt>
                <c:pt idx="5562">
                  <c:v>33.922132498921798</c:v>
                </c:pt>
                <c:pt idx="5563">
                  <c:v>33.923509756479902</c:v>
                </c:pt>
                <c:pt idx="5564">
                  <c:v>33.924886924662502</c:v>
                </c:pt>
                <c:pt idx="5565">
                  <c:v>33.9262640034733</c:v>
                </c:pt>
                <c:pt idx="5566">
                  <c:v>33.927640992916203</c:v>
                </c:pt>
                <c:pt idx="5567">
                  <c:v>33.929017892994899</c:v>
                </c:pt>
                <c:pt idx="5568">
                  <c:v>33.930394703713397</c:v>
                </c:pt>
                <c:pt idx="5569">
                  <c:v>33.931771425075397</c:v>
                </c:pt>
                <c:pt idx="5570">
                  <c:v>33.933148057084701</c:v>
                </c:pt>
                <c:pt idx="5571">
                  <c:v>33.934524599745103</c:v>
                </c:pt>
                <c:pt idx="5572">
                  <c:v>33.935901053060498</c:v>
                </c:pt>
                <c:pt idx="5573">
                  <c:v>33.9372774170347</c:v>
                </c:pt>
                <c:pt idx="5574">
                  <c:v>33.938653691671597</c:v>
                </c:pt>
                <c:pt idx="5575">
                  <c:v>33.940029876974798</c:v>
                </c:pt>
                <c:pt idx="5576">
                  <c:v>33.941405972948402</c:v>
                </c:pt>
                <c:pt idx="5577">
                  <c:v>33.942781979595999</c:v>
                </c:pt>
                <c:pt idx="5578">
                  <c:v>33.944157896921503</c:v>
                </c:pt>
                <c:pt idx="5579">
                  <c:v>33.9455337249289</c:v>
                </c:pt>
                <c:pt idx="5580">
                  <c:v>33.9469094636218</c:v>
                </c:pt>
                <c:pt idx="5581">
                  <c:v>33.948285113004097</c:v>
                </c:pt>
                <c:pt idx="5582">
                  <c:v>33.949660673079698</c:v>
                </c:pt>
                <c:pt idx="5583">
                  <c:v>33.951036143852399</c:v>
                </c:pt>
                <c:pt idx="5584">
                  <c:v>33.952411525326099</c:v>
                </c:pt>
                <c:pt idx="5585">
                  <c:v>33.953786817504501</c:v>
                </c:pt>
                <c:pt idx="5586">
                  <c:v>33.955162020391597</c:v>
                </c:pt>
                <c:pt idx="5587">
                  <c:v>33.956537133991098</c:v>
                </c:pt>
                <c:pt idx="5588">
                  <c:v>33.957912158307003</c:v>
                </c:pt>
                <c:pt idx="5589">
                  <c:v>33.9592870933431</c:v>
                </c:pt>
                <c:pt idx="5590">
                  <c:v>33.960661939103097</c:v>
                </c:pt>
                <c:pt idx="5591">
                  <c:v>33.962036695591102</c:v>
                </c:pt>
                <c:pt idx="5592">
                  <c:v>33.963411362810703</c:v>
                </c:pt>
                <c:pt idx="5593">
                  <c:v>33.964785940765999</c:v>
                </c:pt>
                <c:pt idx="5594">
                  <c:v>33.9661604294607</c:v>
                </c:pt>
                <c:pt idx="5595">
                  <c:v>33.9675348288987</c:v>
                </c:pt>
                <c:pt idx="5596">
                  <c:v>33.968909139083799</c:v>
                </c:pt>
                <c:pt idx="5597">
                  <c:v>33.970283360019998</c:v>
                </c:pt>
                <c:pt idx="5598">
                  <c:v>33.971657491711099</c:v>
                </c:pt>
                <c:pt idx="5599">
                  <c:v>33.973031534160903</c:v>
                </c:pt>
                <c:pt idx="5600">
                  <c:v>33.974405487373303</c:v>
                </c:pt>
                <c:pt idx="5601">
                  <c:v>33.975779351352202</c:v>
                </c:pt>
                <c:pt idx="5602">
                  <c:v>33.977153126101499</c:v>
                </c:pt>
                <c:pt idx="5603">
                  <c:v>33.978526811625002</c:v>
                </c:pt>
                <c:pt idx="5604">
                  <c:v>33.9799004079265</c:v>
                </c:pt>
                <c:pt idx="5605">
                  <c:v>33.9812739150101</c:v>
                </c:pt>
                <c:pt idx="5606">
                  <c:v>33.982647332879502</c:v>
                </c:pt>
                <c:pt idx="5607">
                  <c:v>33.9840206615387</c:v>
                </c:pt>
                <c:pt idx="5608">
                  <c:v>33.985393900991397</c:v>
                </c:pt>
                <c:pt idx="5609">
                  <c:v>33.986767051241699</c:v>
                </c:pt>
                <c:pt idx="5610">
                  <c:v>33.988140112293301</c:v>
                </c:pt>
                <c:pt idx="5611">
                  <c:v>33.989513084150197</c:v>
                </c:pt>
                <c:pt idx="5612">
                  <c:v>33.990885966816201</c:v>
                </c:pt>
                <c:pt idx="5613">
                  <c:v>33.992258760295201</c:v>
                </c:pt>
                <c:pt idx="5614">
                  <c:v>33.993631464591203</c:v>
                </c:pt>
                <c:pt idx="5615">
                  <c:v>33.995004079708004</c:v>
                </c:pt>
                <c:pt idx="5616">
                  <c:v>33.996376605649502</c:v>
                </c:pt>
                <c:pt idx="5617">
                  <c:v>33.9977490424195</c:v>
                </c:pt>
                <c:pt idx="5618">
                  <c:v>33.999121390022097</c:v>
                </c:pt>
                <c:pt idx="5619">
                  <c:v>34.000493648461102</c:v>
                </c:pt>
                <c:pt idx="5620">
                  <c:v>34.001865817740303</c:v>
                </c:pt>
                <c:pt idx="5621">
                  <c:v>34.003237897863798</c:v>
                </c:pt>
                <c:pt idx="5622">
                  <c:v>34.004609888835297</c:v>
                </c:pt>
                <c:pt idx="5623">
                  <c:v>34.0059817906589</c:v>
                </c:pt>
                <c:pt idx="5624">
                  <c:v>34.007353603338302</c:v>
                </c:pt>
                <c:pt idx="5625">
                  <c:v>34.008725326877503</c:v>
                </c:pt>
                <c:pt idx="5626">
                  <c:v>34.010096961280503</c:v>
                </c:pt>
                <c:pt idx="5627">
                  <c:v>34.011468506551097</c:v>
                </c:pt>
                <c:pt idx="5628">
                  <c:v>34.012839962693199</c:v>
                </c:pt>
                <c:pt idx="5629">
                  <c:v>34.014211329710797</c:v>
                </c:pt>
                <c:pt idx="5630">
                  <c:v>34.015582607607797</c:v>
                </c:pt>
                <c:pt idx="5631">
                  <c:v>34.016953796388002</c:v>
                </c:pt>
                <c:pt idx="5632">
                  <c:v>34.018324896055397</c:v>
                </c:pt>
                <c:pt idx="5633">
                  <c:v>34.019695906613997</c:v>
                </c:pt>
                <c:pt idx="5634">
                  <c:v>34.021066828067497</c:v>
                </c:pt>
                <c:pt idx="5635">
                  <c:v>34.022437660420103</c:v>
                </c:pt>
                <c:pt idx="5636">
                  <c:v>34.023808403675503</c:v>
                </c:pt>
                <c:pt idx="5637">
                  <c:v>34.025179057837803</c:v>
                </c:pt>
                <c:pt idx="5638">
                  <c:v>34.0265496229108</c:v>
                </c:pt>
                <c:pt idx="5639">
                  <c:v>34.027920098898498</c:v>
                </c:pt>
                <c:pt idx="5640">
                  <c:v>34.029290485804701</c:v>
                </c:pt>
                <c:pt idx="5641">
                  <c:v>34.0306607836335</c:v>
                </c:pt>
                <c:pt idx="5642">
                  <c:v>34.032030992388798</c:v>
                </c:pt>
                <c:pt idx="5643">
                  <c:v>34.0334011120745</c:v>
                </c:pt>
                <c:pt idx="5644">
                  <c:v>34.034771142694503</c:v>
                </c:pt>
                <c:pt idx="5645">
                  <c:v>34.036141084252797</c:v>
                </c:pt>
                <c:pt idx="5646">
                  <c:v>34.0375109367533</c:v>
                </c:pt>
                <c:pt idx="5647">
                  <c:v>34.038880700199897</c:v>
                </c:pt>
                <c:pt idx="5648">
                  <c:v>34.040250374596702</c:v>
                </c:pt>
                <c:pt idx="5649">
                  <c:v>34.041619959947496</c:v>
                </c:pt>
                <c:pt idx="5650">
                  <c:v>34.042989456256301</c:v>
                </c:pt>
                <c:pt idx="5651">
                  <c:v>34.044358863527002</c:v>
                </c:pt>
                <c:pt idx="5652">
                  <c:v>34.0457281817636</c:v>
                </c:pt>
                <c:pt idx="5653">
                  <c:v>34.047097410970103</c:v>
                </c:pt>
                <c:pt idx="5654">
                  <c:v>34.048466551150298</c:v>
                </c:pt>
                <c:pt idx="5655">
                  <c:v>34.049835602308299</c:v>
                </c:pt>
                <c:pt idx="5656">
                  <c:v>34.051204564448</c:v>
                </c:pt>
                <c:pt idx="5657">
                  <c:v>34.0525734375734</c:v>
                </c:pt>
                <c:pt idx="5658">
                  <c:v>34.053942221688303</c:v>
                </c:pt>
                <c:pt idx="5659">
                  <c:v>34.055310916796898</c:v>
                </c:pt>
                <c:pt idx="5660">
                  <c:v>34.056679522902897</c:v>
                </c:pt>
                <c:pt idx="5661">
                  <c:v>34.058048040010497</c:v>
                </c:pt>
                <c:pt idx="5662">
                  <c:v>34.059416468123601</c:v>
                </c:pt>
                <c:pt idx="5663">
                  <c:v>34.060784807246002</c:v>
                </c:pt>
                <c:pt idx="5664">
                  <c:v>34.062153057381899</c:v>
                </c:pt>
                <c:pt idx="5665">
                  <c:v>34.063521218535101</c:v>
                </c:pt>
                <c:pt idx="5666">
                  <c:v>34.064889290709701</c:v>
                </c:pt>
                <c:pt idx="5667">
                  <c:v>34.0662572739095</c:v>
                </c:pt>
                <c:pt idx="5668">
                  <c:v>34.067625168138697</c:v>
                </c:pt>
                <c:pt idx="5669">
                  <c:v>34.068992973401102</c:v>
                </c:pt>
                <c:pt idx="5670">
                  <c:v>34.070360689700799</c:v>
                </c:pt>
                <c:pt idx="5671">
                  <c:v>34.071728317041597</c:v>
                </c:pt>
                <c:pt idx="5672">
                  <c:v>34.073095855427702</c:v>
                </c:pt>
                <c:pt idx="5673">
                  <c:v>34.074463304862903</c:v>
                </c:pt>
                <c:pt idx="5674">
                  <c:v>34.075830665351297</c:v>
                </c:pt>
                <c:pt idx="5675">
                  <c:v>34.077197936896802</c:v>
                </c:pt>
                <c:pt idx="5676">
                  <c:v>34.078565119503402</c:v>
                </c:pt>
                <c:pt idx="5677">
                  <c:v>34.079932213175198</c:v>
                </c:pt>
                <c:pt idx="5678">
                  <c:v>34.081299217915998</c:v>
                </c:pt>
                <c:pt idx="5679">
                  <c:v>34.082666133730001</c:v>
                </c:pt>
                <c:pt idx="5680">
                  <c:v>34.084032960621002</c:v>
                </c:pt>
                <c:pt idx="5681">
                  <c:v>34.0853996985931</c:v>
                </c:pt>
                <c:pt idx="5682">
                  <c:v>34.086766347650297</c:v>
                </c:pt>
                <c:pt idx="5683">
                  <c:v>34.088132907796499</c:v>
                </c:pt>
                <c:pt idx="5684">
                  <c:v>34.0894993790359</c:v>
                </c:pt>
                <c:pt idx="5685">
                  <c:v>34.0908657613722</c:v>
                </c:pt>
                <c:pt idx="5686">
                  <c:v>34.092232054809699</c:v>
                </c:pt>
                <c:pt idx="5687">
                  <c:v>34.093598259352198</c:v>
                </c:pt>
                <c:pt idx="5688">
                  <c:v>34.094964375003798</c:v>
                </c:pt>
                <c:pt idx="5689">
                  <c:v>34.096330401768398</c:v>
                </c:pt>
                <c:pt idx="5690">
                  <c:v>34.097696339650199</c:v>
                </c:pt>
                <c:pt idx="5691">
                  <c:v>34.099062188653001</c:v>
                </c:pt>
                <c:pt idx="5692">
                  <c:v>34.100427948780897</c:v>
                </c:pt>
                <c:pt idx="5693">
                  <c:v>34.101793620038002</c:v>
                </c:pt>
                <c:pt idx="5694">
                  <c:v>34.103159202428103</c:v>
                </c:pt>
                <c:pt idx="5695">
                  <c:v>34.104524695955398</c:v>
                </c:pt>
                <c:pt idx="5696">
                  <c:v>34.105890100623903</c:v>
                </c:pt>
                <c:pt idx="5697">
                  <c:v>34.107255416437503</c:v>
                </c:pt>
                <c:pt idx="5698">
                  <c:v>34.1086206434003</c:v>
                </c:pt>
                <c:pt idx="5699">
                  <c:v>34.1099857815164</c:v>
                </c:pt>
                <c:pt idx="5700">
                  <c:v>34.111350830789597</c:v>
                </c:pt>
                <c:pt idx="5701">
                  <c:v>34.112715791224097</c:v>
                </c:pt>
                <c:pt idx="5702">
                  <c:v>34.114080662823902</c:v>
                </c:pt>
                <c:pt idx="5703">
                  <c:v>34.115445445592997</c:v>
                </c:pt>
                <c:pt idx="5704">
                  <c:v>34.116810139535502</c:v>
                </c:pt>
                <c:pt idx="5705">
                  <c:v>34.1181747446552</c:v>
                </c:pt>
                <c:pt idx="5706">
                  <c:v>34.119539260956401</c:v>
                </c:pt>
                <c:pt idx="5707">
                  <c:v>34.120903688443001</c:v>
                </c:pt>
                <c:pt idx="5708">
                  <c:v>34.122268027119098</c:v>
                </c:pt>
                <c:pt idx="5709">
                  <c:v>34.123632276988602</c:v>
                </c:pt>
                <c:pt idx="5710">
                  <c:v>34.124996438055703</c:v>
                </c:pt>
                <c:pt idx="5711">
                  <c:v>34.126360510324297</c:v>
                </c:pt>
                <c:pt idx="5712">
                  <c:v>34.127724493798503</c:v>
                </c:pt>
                <c:pt idx="5713">
                  <c:v>34.129088388482401</c:v>
                </c:pt>
                <c:pt idx="5714">
                  <c:v>34.130452194379998</c:v>
                </c:pt>
                <c:pt idx="5715">
                  <c:v>34.131815911495302</c:v>
                </c:pt>
                <c:pt idx="5716">
                  <c:v>34.133179539832298</c:v>
                </c:pt>
                <c:pt idx="5717">
                  <c:v>34.1345430793952</c:v>
                </c:pt>
                <c:pt idx="5718">
                  <c:v>34.135906530187903</c:v>
                </c:pt>
                <c:pt idx="5719">
                  <c:v>34.137269892214597</c:v>
                </c:pt>
                <c:pt idx="5720">
                  <c:v>34.138633165479199</c:v>
                </c:pt>
                <c:pt idx="5721">
                  <c:v>34.1399963499859</c:v>
                </c:pt>
                <c:pt idx="5722">
                  <c:v>34.141359445738601</c:v>
                </c:pt>
                <c:pt idx="5723">
                  <c:v>34.142722452741403</c:v>
                </c:pt>
                <c:pt idx="5724">
                  <c:v>34.144085370998397</c:v>
                </c:pt>
                <c:pt idx="5725">
                  <c:v>34.145448200513698</c:v>
                </c:pt>
                <c:pt idx="5726">
                  <c:v>34.146810941291299</c:v>
                </c:pt>
                <c:pt idx="5727">
                  <c:v>34.148173593335201</c:v>
                </c:pt>
                <c:pt idx="5728">
                  <c:v>34.149536156649503</c:v>
                </c:pt>
                <c:pt idx="5729">
                  <c:v>34.150898631238398</c:v>
                </c:pt>
                <c:pt idx="5730">
                  <c:v>34.152261017105701</c:v>
                </c:pt>
                <c:pt idx="5731">
                  <c:v>34.153623314255697</c:v>
                </c:pt>
                <c:pt idx="5732">
                  <c:v>34.1549855226924</c:v>
                </c:pt>
                <c:pt idx="5733">
                  <c:v>34.156347642419902</c:v>
                </c:pt>
                <c:pt idx="5734">
                  <c:v>34.157709673442099</c:v>
                </c:pt>
                <c:pt idx="5735">
                  <c:v>34.159071615763303</c:v>
                </c:pt>
                <c:pt idx="5736">
                  <c:v>34.160433469387399</c:v>
                </c:pt>
                <c:pt idx="5737">
                  <c:v>34.161795234318603</c:v>
                </c:pt>
                <c:pt idx="5738">
                  <c:v>34.1631569105609</c:v>
                </c:pt>
                <c:pt idx="5739">
                  <c:v>34.164518498118397</c:v>
                </c:pt>
                <c:pt idx="5740">
                  <c:v>34.165879996995102</c:v>
                </c:pt>
                <c:pt idx="5741">
                  <c:v>34.167241407195299</c:v>
                </c:pt>
                <c:pt idx="5742">
                  <c:v>34.168602728722803</c:v>
                </c:pt>
                <c:pt idx="5743">
                  <c:v>34.1699639615819</c:v>
                </c:pt>
                <c:pt idx="5744">
                  <c:v>34.171325105776603</c:v>
                </c:pt>
                <c:pt idx="5745">
                  <c:v>34.172686161310999</c:v>
                </c:pt>
                <c:pt idx="5746">
                  <c:v>34.174047128189201</c:v>
                </c:pt>
                <c:pt idx="5747">
                  <c:v>34.175408006415203</c:v>
                </c:pt>
                <c:pt idx="5748">
                  <c:v>34.176768795993198</c:v>
                </c:pt>
                <c:pt idx="5749">
                  <c:v>34.178129496927298</c:v>
                </c:pt>
                <c:pt idx="5750">
                  <c:v>34.179490109221398</c:v>
                </c:pt>
                <c:pt idx="5751">
                  <c:v>34.180850632879903</c:v>
                </c:pt>
                <c:pt idx="5752">
                  <c:v>34.182211067906699</c:v>
                </c:pt>
                <c:pt idx="5753">
                  <c:v>34.183571414305902</c:v>
                </c:pt>
                <c:pt idx="5754">
                  <c:v>34.184931672081603</c:v>
                </c:pt>
                <c:pt idx="5755">
                  <c:v>34.186291841238003</c:v>
                </c:pt>
                <c:pt idx="5756">
                  <c:v>34.1876519217791</c:v>
                </c:pt>
                <c:pt idx="5757">
                  <c:v>34.189011913709002</c:v>
                </c:pt>
                <c:pt idx="5758">
                  <c:v>34.190371817031902</c:v>
                </c:pt>
                <c:pt idx="5759">
                  <c:v>34.1917316317518</c:v>
                </c:pt>
                <c:pt idx="5760">
                  <c:v>34.193091357872902</c:v>
                </c:pt>
                <c:pt idx="5761">
                  <c:v>34.194450995399201</c:v>
                </c:pt>
                <c:pt idx="5762">
                  <c:v>34.195810544334996</c:v>
                </c:pt>
                <c:pt idx="5763">
                  <c:v>34.197170004684097</c:v>
                </c:pt>
                <c:pt idx="5764">
                  <c:v>34.1985293764509</c:v>
                </c:pt>
                <c:pt idx="5765">
                  <c:v>34.199888659639399</c:v>
                </c:pt>
                <c:pt idx="5766">
                  <c:v>34.201247854253801</c:v>
                </c:pt>
                <c:pt idx="5767">
                  <c:v>34.202606960297999</c:v>
                </c:pt>
                <c:pt idx="5768">
                  <c:v>34.203965977776399</c:v>
                </c:pt>
                <c:pt idx="5769">
                  <c:v>34.205324906692802</c:v>
                </c:pt>
                <c:pt idx="5770">
                  <c:v>34.206683747051599</c:v>
                </c:pt>
                <c:pt idx="5771">
                  <c:v>34.208042498856898</c:v>
                </c:pt>
                <c:pt idx="5772">
                  <c:v>34.209401162112599</c:v>
                </c:pt>
                <c:pt idx="5773">
                  <c:v>34.2107597368231</c:v>
                </c:pt>
                <c:pt idx="5774">
                  <c:v>34.212118222992302</c:v>
                </c:pt>
                <c:pt idx="5775">
                  <c:v>34.213476620624498</c:v>
                </c:pt>
                <c:pt idx="5776">
                  <c:v>34.2148349297237</c:v>
                </c:pt>
                <c:pt idx="5777">
                  <c:v>34.216193150294004</c:v>
                </c:pt>
                <c:pt idx="5778">
                  <c:v>34.217551282339699</c:v>
                </c:pt>
                <c:pt idx="5779">
                  <c:v>34.2189093258649</c:v>
                </c:pt>
                <c:pt idx="5780">
                  <c:v>34.2202672808736</c:v>
                </c:pt>
                <c:pt idx="5781">
                  <c:v>34.221625147370098</c:v>
                </c:pt>
                <c:pt idx="5782">
                  <c:v>34.222982925358401</c:v>
                </c:pt>
                <c:pt idx="5783">
                  <c:v>34.224340614842703</c:v>
                </c:pt>
                <c:pt idx="5784">
                  <c:v>34.225698215827101</c:v>
                </c:pt>
                <c:pt idx="5785">
                  <c:v>34.227055728315797</c:v>
                </c:pt>
                <c:pt idx="5786">
                  <c:v>34.228413152312903</c:v>
                </c:pt>
                <c:pt idx="5787">
                  <c:v>34.229770487822599</c:v>
                </c:pt>
                <c:pt idx="5788">
                  <c:v>34.231127734848997</c:v>
                </c:pt>
                <c:pt idx="5789">
                  <c:v>34.232484893396197</c:v>
                </c:pt>
                <c:pt idx="5790">
                  <c:v>34.2338419634684</c:v>
                </c:pt>
                <c:pt idx="5791">
                  <c:v>34.235198945069797</c:v>
                </c:pt>
                <c:pt idx="5792">
                  <c:v>34.236555838204502</c:v>
                </c:pt>
                <c:pt idx="5793">
                  <c:v>34.237912642876701</c:v>
                </c:pt>
                <c:pt idx="5794">
                  <c:v>34.2392693590904</c:v>
                </c:pt>
                <c:pt idx="5795">
                  <c:v>34.240625986849899</c:v>
                </c:pt>
                <c:pt idx="5796">
                  <c:v>34.241982526159298</c:v>
                </c:pt>
                <c:pt idx="5797">
                  <c:v>34.243338977022802</c:v>
                </c:pt>
                <c:pt idx="5798">
                  <c:v>34.244695339444498</c:v>
                </c:pt>
                <c:pt idx="5799">
                  <c:v>34.246051613428598</c:v>
                </c:pt>
                <c:pt idx="5800">
                  <c:v>34.247407798979303</c:v>
                </c:pt>
                <c:pt idx="5801">
                  <c:v>34.248763896100598</c:v>
                </c:pt>
                <c:pt idx="5802">
                  <c:v>34.250119904796897</c:v>
                </c:pt>
                <c:pt idx="5803">
                  <c:v>34.251475825072198</c:v>
                </c:pt>
                <c:pt idx="5804">
                  <c:v>34.252831656930702</c:v>
                </c:pt>
                <c:pt idx="5805">
                  <c:v>34.254187400376601</c:v>
                </c:pt>
                <c:pt idx="5806">
                  <c:v>34.255543055414002</c:v>
                </c:pt>
                <c:pt idx="5807">
                  <c:v>34.256898622047203</c:v>
                </c:pt>
                <c:pt idx="5808">
                  <c:v>34.258254100280197</c:v>
                </c:pt>
                <c:pt idx="5809">
                  <c:v>34.259609490117299</c:v>
                </c:pt>
                <c:pt idx="5810">
                  <c:v>34.2609647915626</c:v>
                </c:pt>
                <c:pt idx="5811">
                  <c:v>34.262320004620399</c:v>
                </c:pt>
                <c:pt idx="5812">
                  <c:v>34.263675129294697</c:v>
                </c:pt>
                <c:pt idx="5813">
                  <c:v>34.265030165589799</c:v>
                </c:pt>
                <c:pt idx="5814">
                  <c:v>34.266385113509898</c:v>
                </c:pt>
                <c:pt idx="5815">
                  <c:v>34.267739973059001</c:v>
                </c:pt>
                <c:pt idx="5816">
                  <c:v>34.269094744241499</c:v>
                </c:pt>
                <c:pt idx="5817">
                  <c:v>34.2704494270615</c:v>
                </c:pt>
                <c:pt idx="5818">
                  <c:v>34.271804021523202</c:v>
                </c:pt>
                <c:pt idx="5819">
                  <c:v>34.273158527630699</c:v>
                </c:pt>
                <c:pt idx="5820">
                  <c:v>34.274512945388302</c:v>
                </c:pt>
                <c:pt idx="5821">
                  <c:v>34.275867274800099</c:v>
                </c:pt>
                <c:pt idx="5822">
                  <c:v>34.277221515870302</c:v>
                </c:pt>
                <c:pt idx="5823">
                  <c:v>34.278575668603203</c:v>
                </c:pt>
                <c:pt idx="5824">
                  <c:v>34.279929733002902</c:v>
                </c:pt>
                <c:pt idx="5825">
                  <c:v>34.281283709073598</c:v>
                </c:pt>
                <c:pt idx="5826">
                  <c:v>34.282637596819498</c:v>
                </c:pt>
                <c:pt idx="5827">
                  <c:v>34.283991396244801</c:v>
                </c:pt>
                <c:pt idx="5828">
                  <c:v>34.285345107353699</c:v>
                </c:pt>
                <c:pt idx="5829">
                  <c:v>34.286698730150398</c:v>
                </c:pt>
                <c:pt idx="5830">
                  <c:v>34.288052264639099</c:v>
                </c:pt>
                <c:pt idx="5831">
                  <c:v>34.289405710823999</c:v>
                </c:pt>
                <c:pt idx="5832">
                  <c:v>34.290759068709299</c:v>
                </c:pt>
                <c:pt idx="5833">
                  <c:v>34.292112338299198</c:v>
                </c:pt>
                <c:pt idx="5834">
                  <c:v>34.293465519597902</c:v>
                </c:pt>
                <c:pt idx="5835">
                  <c:v>34.294818612609703</c:v>
                </c:pt>
                <c:pt idx="5836">
                  <c:v>34.296171617338601</c:v>
                </c:pt>
                <c:pt idx="5837">
                  <c:v>34.297524533789002</c:v>
                </c:pt>
                <c:pt idx="5838">
                  <c:v>34.298877361965097</c:v>
                </c:pt>
                <c:pt idx="5839">
                  <c:v>34.300230101871001</c:v>
                </c:pt>
                <c:pt idx="5840">
                  <c:v>34.301582753510999</c:v>
                </c:pt>
                <c:pt idx="5841">
                  <c:v>34.302935316889297</c:v>
                </c:pt>
                <c:pt idx="5842">
                  <c:v>34.304287792010001</c:v>
                </c:pt>
                <c:pt idx="5843">
                  <c:v>34.305640178877503</c:v>
                </c:pt>
                <c:pt idx="5844">
                  <c:v>34.306992477496003</c:v>
                </c:pt>
                <c:pt idx="5845">
                  <c:v>34.3083446878695</c:v>
                </c:pt>
                <c:pt idx="5846">
                  <c:v>34.309696810002499</c:v>
                </c:pt>
                <c:pt idx="5847">
                  <c:v>34.311048843899101</c:v>
                </c:pt>
                <c:pt idx="5848">
                  <c:v>34.312400789563497</c:v>
                </c:pt>
                <c:pt idx="5849">
                  <c:v>34.313752646999902</c:v>
                </c:pt>
                <c:pt idx="5850">
                  <c:v>34.315104416212598</c:v>
                </c:pt>
                <c:pt idx="5851">
                  <c:v>34.316456097205801</c:v>
                </c:pt>
                <c:pt idx="5852">
                  <c:v>34.317807689983802</c:v>
                </c:pt>
                <c:pt idx="5853">
                  <c:v>34.3191591945507</c:v>
                </c:pt>
                <c:pt idx="5854">
                  <c:v>34.320510610910802</c:v>
                </c:pt>
                <c:pt idx="5855">
                  <c:v>34.321861939068299</c:v>
                </c:pt>
                <c:pt idx="5856">
                  <c:v>34.323213179027398</c:v>
                </c:pt>
                <c:pt idx="5857">
                  <c:v>34.324564330792498</c:v>
                </c:pt>
                <c:pt idx="5858">
                  <c:v>34.325915394367698</c:v>
                </c:pt>
                <c:pt idx="5859">
                  <c:v>34.327266369757197</c:v>
                </c:pt>
                <c:pt idx="5860">
                  <c:v>34.328617256965401</c:v>
                </c:pt>
                <c:pt idx="5861">
                  <c:v>34.329968055996403</c:v>
                </c:pt>
                <c:pt idx="5862">
                  <c:v>34.331318766854402</c:v>
                </c:pt>
                <c:pt idx="5863">
                  <c:v>34.332669389543803</c:v>
                </c:pt>
                <c:pt idx="5864">
                  <c:v>34.334019924068798</c:v>
                </c:pt>
                <c:pt idx="5865">
                  <c:v>34.335370370433601</c:v>
                </c:pt>
                <c:pt idx="5866">
                  <c:v>34.336720728642398</c:v>
                </c:pt>
                <c:pt idx="5867">
                  <c:v>34.3380709986995</c:v>
                </c:pt>
                <c:pt idx="5868">
                  <c:v>34.3394211806092</c:v>
                </c:pt>
                <c:pt idx="5869">
                  <c:v>34.340771274375697</c:v>
                </c:pt>
                <c:pt idx="5870">
                  <c:v>34.342121280003298</c:v>
                </c:pt>
                <c:pt idx="5871">
                  <c:v>34.3434711974961</c:v>
                </c:pt>
                <c:pt idx="5872">
                  <c:v>34.344821026858497</c:v>
                </c:pt>
                <c:pt idx="5873">
                  <c:v>34.346170768094701</c:v>
                </c:pt>
                <c:pt idx="5874">
                  <c:v>34.347520421208998</c:v>
                </c:pt>
                <c:pt idx="5875">
                  <c:v>34.3488699862056</c:v>
                </c:pt>
                <c:pt idx="5876">
                  <c:v>34.350219463088798</c:v>
                </c:pt>
                <c:pt idx="5877">
                  <c:v>34.351568851862901</c:v>
                </c:pt>
                <c:pt idx="5878">
                  <c:v>34.352918152531998</c:v>
                </c:pt>
                <c:pt idx="5879">
                  <c:v>34.354267365100497</c:v>
                </c:pt>
                <c:pt idx="5880">
                  <c:v>34.355616489572697</c:v>
                </c:pt>
                <c:pt idx="5881">
                  <c:v>34.356965525952702</c:v>
                </c:pt>
                <c:pt idx="5882">
                  <c:v>34.358314474244899</c:v>
                </c:pt>
                <c:pt idx="5883">
                  <c:v>34.359663334453501</c:v>
                </c:pt>
                <c:pt idx="5884">
                  <c:v>34.361012106582798</c:v>
                </c:pt>
                <c:pt idx="5885">
                  <c:v>34.362360790636998</c:v>
                </c:pt>
                <c:pt idx="5886">
                  <c:v>34.363709386620499</c:v>
                </c:pt>
                <c:pt idx="5887">
                  <c:v>34.3650578945375</c:v>
                </c:pt>
                <c:pt idx="5888">
                  <c:v>34.3664063143923</c:v>
                </c:pt>
                <c:pt idx="5889">
                  <c:v>34.367754646189098</c:v>
                </c:pt>
                <c:pt idx="5890">
                  <c:v>34.3691028899323</c:v>
                </c:pt>
                <c:pt idx="5891">
                  <c:v>34.370451045625998</c:v>
                </c:pt>
                <c:pt idx="5892">
                  <c:v>34.371799113274697</c:v>
                </c:pt>
                <c:pt idx="5893">
                  <c:v>34.373147092882398</c:v>
                </c:pt>
                <c:pt idx="5894">
                  <c:v>34.374494984453698</c:v>
                </c:pt>
                <c:pt idx="5895">
                  <c:v>34.375842787992603</c:v>
                </c:pt>
                <c:pt idx="5896">
                  <c:v>34.377190503503599</c:v>
                </c:pt>
                <c:pt idx="5897">
                  <c:v>34.378538130990798</c:v>
                </c:pt>
                <c:pt idx="5898">
                  <c:v>34.379885670458599</c:v>
                </c:pt>
                <c:pt idx="5899">
                  <c:v>34.381233121911201</c:v>
                </c:pt>
                <c:pt idx="5900">
                  <c:v>34.382580485353003</c:v>
                </c:pt>
                <c:pt idx="5901">
                  <c:v>34.383927760788303</c:v>
                </c:pt>
                <c:pt idx="5902">
                  <c:v>34.385274948221202</c:v>
                </c:pt>
                <c:pt idx="5903">
                  <c:v>34.386622047656203</c:v>
                </c:pt>
                <c:pt idx="5904">
                  <c:v>34.387969059097401</c:v>
                </c:pt>
                <c:pt idx="5905">
                  <c:v>34.389315982549299</c:v>
                </c:pt>
                <c:pt idx="5906">
                  <c:v>34.390662818015997</c:v>
                </c:pt>
                <c:pt idx="5907">
                  <c:v>34.392009565502001</c:v>
                </c:pt>
                <c:pt idx="5908">
                  <c:v>34.393356225011402</c:v>
                </c:pt>
                <c:pt idx="5909">
                  <c:v>34.3947027965486</c:v>
                </c:pt>
                <c:pt idx="5910">
                  <c:v>34.3960492801179</c:v>
                </c:pt>
                <c:pt idx="5911">
                  <c:v>34.397395675723502</c:v>
                </c:pt>
                <c:pt idx="5912">
                  <c:v>34.398741983369803</c:v>
                </c:pt>
                <c:pt idx="5913">
                  <c:v>34.400088203061202</c:v>
                </c:pt>
                <c:pt idx="5914">
                  <c:v>34.401434334801799</c:v>
                </c:pt>
                <c:pt idx="5915">
                  <c:v>34.402780378595999</c:v>
                </c:pt>
                <c:pt idx="5916">
                  <c:v>34.404126334448101</c:v>
                </c:pt>
                <c:pt idx="5917">
                  <c:v>34.405472202362397</c:v>
                </c:pt>
                <c:pt idx="5918">
                  <c:v>34.406817982343199</c:v>
                </c:pt>
                <c:pt idx="5919">
                  <c:v>34.4081636743948</c:v>
                </c:pt>
                <c:pt idx="5920">
                  <c:v>34.409509278521597</c:v>
                </c:pt>
                <c:pt idx="5921">
                  <c:v>34.410854794727797</c:v>
                </c:pt>
                <c:pt idx="5922">
                  <c:v>34.412200223017798</c:v>
                </c:pt>
                <c:pt idx="5923">
                  <c:v>34.4135455633958</c:v>
                </c:pt>
                <c:pt idx="5924">
                  <c:v>34.4148908158663</c:v>
                </c:pt>
                <c:pt idx="5925">
                  <c:v>34.416235980433399</c:v>
                </c:pt>
                <c:pt idx="5926">
                  <c:v>34.4175810571016</c:v>
                </c:pt>
                <c:pt idx="5927">
                  <c:v>34.418926045875097</c:v>
                </c:pt>
                <c:pt idx="5928">
                  <c:v>34.420270946758301</c:v>
                </c:pt>
                <c:pt idx="5929">
                  <c:v>34.421615759755397</c:v>
                </c:pt>
                <c:pt idx="5930">
                  <c:v>34.422960484870899</c:v>
                </c:pt>
                <c:pt idx="5931">
                  <c:v>34.424305122108997</c:v>
                </c:pt>
                <c:pt idx="5932">
                  <c:v>34.425649671473998</c:v>
                </c:pt>
                <c:pt idx="5933">
                  <c:v>34.4269941329704</c:v>
                </c:pt>
                <c:pt idx="5934">
                  <c:v>34.428338506602302</c:v>
                </c:pt>
                <c:pt idx="5935">
                  <c:v>34.429682792374201</c:v>
                </c:pt>
                <c:pt idx="5936">
                  <c:v>34.431026990290299</c:v>
                </c:pt>
                <c:pt idx="5937">
                  <c:v>34.432371100354999</c:v>
                </c:pt>
                <c:pt idx="5938">
                  <c:v>34.4337151225727</c:v>
                </c:pt>
                <c:pt idx="5939">
                  <c:v>34.435059056947601</c:v>
                </c:pt>
                <c:pt idx="5940">
                  <c:v>34.436402903484101</c:v>
                </c:pt>
                <c:pt idx="5941">
                  <c:v>34.437746662186498</c:v>
                </c:pt>
                <c:pt idx="5942">
                  <c:v>34.439090333059198</c:v>
                </c:pt>
                <c:pt idx="5943">
                  <c:v>34.4404339161065</c:v>
                </c:pt>
                <c:pt idx="5944">
                  <c:v>34.441777411332801</c:v>
                </c:pt>
                <c:pt idx="5945">
                  <c:v>34.443120818742301</c:v>
                </c:pt>
                <c:pt idx="5946">
                  <c:v>34.444464138339399</c:v>
                </c:pt>
                <c:pt idx="5947">
                  <c:v>34.445807370128499</c:v>
                </c:pt>
                <c:pt idx="5948">
                  <c:v>34.4471505141139</c:v>
                </c:pt>
                <c:pt idx="5949">
                  <c:v>34.448493570300002</c:v>
                </c:pt>
                <c:pt idx="5950">
                  <c:v>34.449836538691002</c:v>
                </c:pt>
                <c:pt idx="5951">
                  <c:v>34.4511794192914</c:v>
                </c:pt>
                <c:pt idx="5952">
                  <c:v>34.452522212105499</c:v>
                </c:pt>
                <c:pt idx="5953">
                  <c:v>34.453864917137601</c:v>
                </c:pt>
                <c:pt idx="5954">
                  <c:v>34.455207534392102</c:v>
                </c:pt>
                <c:pt idx="5955">
                  <c:v>34.456550063873401</c:v>
                </c:pt>
                <c:pt idx="5956">
                  <c:v>34.457892505585697</c:v>
                </c:pt>
                <c:pt idx="5957">
                  <c:v>34.459234859533503</c:v>
                </c:pt>
                <c:pt idx="5958">
                  <c:v>34.460577125721002</c:v>
                </c:pt>
                <c:pt idx="5959">
                  <c:v>34.461919304152801</c:v>
                </c:pt>
                <c:pt idx="5960">
                  <c:v>34.463261394832998</c:v>
                </c:pt>
                <c:pt idx="5961">
                  <c:v>34.464603397766098</c:v>
                </c:pt>
                <c:pt idx="5962">
                  <c:v>34.4659453129564</c:v>
                </c:pt>
                <c:pt idx="5963">
                  <c:v>34.467287140408303</c:v>
                </c:pt>
                <c:pt idx="5964">
                  <c:v>34.468628880126197</c:v>
                </c:pt>
                <c:pt idx="5965">
                  <c:v>34.469970532114402</c:v>
                </c:pt>
                <c:pt idx="5966">
                  <c:v>34.471312096377197</c:v>
                </c:pt>
                <c:pt idx="5967">
                  <c:v>34.4726535729191</c:v>
                </c:pt>
                <c:pt idx="5968">
                  <c:v>34.473994961744303</c:v>
                </c:pt>
                <c:pt idx="5969">
                  <c:v>34.475336262857397</c:v>
                </c:pt>
                <c:pt idx="5970">
                  <c:v>34.476677476262502</c:v>
                </c:pt>
                <c:pt idx="5971">
                  <c:v>34.478018601964202</c:v>
                </c:pt>
                <c:pt idx="5972">
                  <c:v>34.479359639966802</c:v>
                </c:pt>
                <c:pt idx="5973">
                  <c:v>34.480700590274601</c:v>
                </c:pt>
                <c:pt idx="5974">
                  <c:v>34.482041452891998</c:v>
                </c:pt>
                <c:pt idx="5975">
                  <c:v>34.483382227823398</c:v>
                </c:pt>
                <c:pt idx="5976">
                  <c:v>34.484722915073199</c:v>
                </c:pt>
                <c:pt idx="5977">
                  <c:v>34.4860635146457</c:v>
                </c:pt>
                <c:pt idx="5978">
                  <c:v>34.487404026545299</c:v>
                </c:pt>
                <c:pt idx="5979">
                  <c:v>34.488744450776402</c:v>
                </c:pt>
                <c:pt idx="5980">
                  <c:v>34.490084787343399</c:v>
                </c:pt>
                <c:pt idx="5981">
                  <c:v>34.491425036250703</c:v>
                </c:pt>
                <c:pt idx="5982">
                  <c:v>34.4927651975026</c:v>
                </c:pt>
                <c:pt idx="5983">
                  <c:v>34.4941052711034</c:v>
                </c:pt>
                <c:pt idx="5984">
                  <c:v>34.495445257057703</c:v>
                </c:pt>
                <c:pt idx="5985">
                  <c:v>34.4967851553698</c:v>
                </c:pt>
                <c:pt idx="5986">
                  <c:v>34.498124966044102</c:v>
                </c:pt>
                <c:pt idx="5987">
                  <c:v>34.499464689084803</c:v>
                </c:pt>
                <c:pt idx="5988">
                  <c:v>34.500804324496599</c:v>
                </c:pt>
                <c:pt idx="5989">
                  <c:v>34.502143872283597</c:v>
                </c:pt>
                <c:pt idx="5990">
                  <c:v>34.503483332450401</c:v>
                </c:pt>
                <c:pt idx="5991">
                  <c:v>34.504822705001303</c:v>
                </c:pt>
                <c:pt idx="5992">
                  <c:v>34.506161989940701</c:v>
                </c:pt>
                <c:pt idx="5993">
                  <c:v>34.507501187273</c:v>
                </c:pt>
                <c:pt idx="5994">
                  <c:v>34.5088402970026</c:v>
                </c:pt>
                <c:pt idx="5995">
                  <c:v>34.510179319133798</c:v>
                </c:pt>
                <c:pt idx="5996">
                  <c:v>34.511518253671198</c:v>
                </c:pt>
                <c:pt idx="5997">
                  <c:v>34.512857100619001</c:v>
                </c:pt>
                <c:pt idx="5998">
                  <c:v>34.514195859981697</c:v>
                </c:pt>
                <c:pt idx="5999">
                  <c:v>34.515534531763599</c:v>
                </c:pt>
                <c:pt idx="6000">
                  <c:v>34.516873115969297</c:v>
                </c:pt>
                <c:pt idx="6001">
                  <c:v>34.518211612602997</c:v>
                </c:pt>
                <c:pt idx="6002">
                  <c:v>34.519550021669197</c:v>
                </c:pt>
                <c:pt idx="6003">
                  <c:v>34.520888343172203</c:v>
                </c:pt>
                <c:pt idx="6004">
                  <c:v>34.522226577116598</c:v>
                </c:pt>
                <c:pt idx="6005">
                  <c:v>34.523564723506603</c:v>
                </c:pt>
                <c:pt idx="6006">
                  <c:v>34.5249027823468</c:v>
                </c:pt>
                <c:pt idx="6007">
                  <c:v>34.526240753641403</c:v>
                </c:pt>
                <c:pt idx="6008">
                  <c:v>34.527578637395003</c:v>
                </c:pt>
                <c:pt idx="6009">
                  <c:v>34.528916433611897</c:v>
                </c:pt>
                <c:pt idx="6010">
                  <c:v>34.530254142296499</c:v>
                </c:pt>
                <c:pt idx="6011">
                  <c:v>34.5315917634532</c:v>
                </c:pt>
                <c:pt idx="6012">
                  <c:v>34.532929297086604</c:v>
                </c:pt>
                <c:pt idx="6013">
                  <c:v>34.534266743200902</c:v>
                </c:pt>
                <c:pt idx="6014">
                  <c:v>34.535604101800601</c:v>
                </c:pt>
                <c:pt idx="6015">
                  <c:v>34.536941372890098</c:v>
                </c:pt>
                <c:pt idx="6016">
                  <c:v>34.538278556473799</c:v>
                </c:pt>
                <c:pt idx="6017">
                  <c:v>34.539615652556101</c:v>
                </c:pt>
                <c:pt idx="6018">
                  <c:v>34.540952661141603</c:v>
                </c:pt>
                <c:pt idx="6019">
                  <c:v>34.542289582234503</c:v>
                </c:pt>
                <c:pt idx="6020">
                  <c:v>34.543626415839299</c:v>
                </c:pt>
                <c:pt idx="6021">
                  <c:v>34.544963161960403</c:v>
                </c:pt>
                <c:pt idx="6022">
                  <c:v>34.5462998206023</c:v>
                </c:pt>
                <c:pt idx="6023">
                  <c:v>34.547636391769302</c:v>
                </c:pt>
                <c:pt idx="6024">
                  <c:v>34.548972875465999</c:v>
                </c:pt>
                <c:pt idx="6025">
                  <c:v>34.550309271696698</c:v>
                </c:pt>
                <c:pt idx="6026">
                  <c:v>34.551645580465802</c:v>
                </c:pt>
                <c:pt idx="6027">
                  <c:v>34.552981801777797</c:v>
                </c:pt>
                <c:pt idx="6028">
                  <c:v>34.554317935637101</c:v>
                </c:pt>
                <c:pt idx="6029">
                  <c:v>34.555653982048199</c:v>
                </c:pt>
                <c:pt idx="6030">
                  <c:v>34.556989941015402</c:v>
                </c:pt>
                <c:pt idx="6031">
                  <c:v>34.558325812543302</c:v>
                </c:pt>
                <c:pt idx="6032">
                  <c:v>34.559661596636197</c:v>
                </c:pt>
                <c:pt idx="6033">
                  <c:v>34.560997293298598</c:v>
                </c:pt>
                <c:pt idx="6034">
                  <c:v>34.562332902534898</c:v>
                </c:pt>
                <c:pt idx="6035">
                  <c:v>34.563668424349501</c:v>
                </c:pt>
                <c:pt idx="6036">
                  <c:v>34.565003858746898</c:v>
                </c:pt>
                <c:pt idx="6037">
                  <c:v>34.566339205731602</c:v>
                </c:pt>
                <c:pt idx="6038">
                  <c:v>34.567674465307903</c:v>
                </c:pt>
                <c:pt idx="6039">
                  <c:v>34.569009637480299</c:v>
                </c:pt>
                <c:pt idx="6040">
                  <c:v>34.570344722253303</c:v>
                </c:pt>
                <c:pt idx="6041">
                  <c:v>34.571679719631298</c:v>
                </c:pt>
                <c:pt idx="6042">
                  <c:v>34.573014629618697</c:v>
                </c:pt>
                <c:pt idx="6043">
                  <c:v>34.574349452219998</c:v>
                </c:pt>
                <c:pt idx="6044">
                  <c:v>34.575684187439599</c:v>
                </c:pt>
                <c:pt idx="6045">
                  <c:v>34.577018835281997</c:v>
                </c:pt>
                <c:pt idx="6046">
                  <c:v>34.578353395751598</c:v>
                </c:pt>
                <c:pt idx="6047">
                  <c:v>34.579687868852901</c:v>
                </c:pt>
                <c:pt idx="6048">
                  <c:v>34.581022254590302</c:v>
                </c:pt>
                <c:pt idx="6049">
                  <c:v>34.582356552968299</c:v>
                </c:pt>
                <c:pt idx="6050">
                  <c:v>34.583690763991299</c:v>
                </c:pt>
                <c:pt idx="6051">
                  <c:v>34.585024887663899</c:v>
                </c:pt>
                <c:pt idx="6052">
                  <c:v>34.586358923990304</c:v>
                </c:pt>
                <c:pt idx="6053">
                  <c:v>34.587692872975197</c:v>
                </c:pt>
                <c:pt idx="6054">
                  <c:v>34.589026734622799</c:v>
                </c:pt>
                <c:pt idx="6055">
                  <c:v>34.590360508937799</c:v>
                </c:pt>
                <c:pt idx="6056">
                  <c:v>34.591694195924603</c:v>
                </c:pt>
                <c:pt idx="6057">
                  <c:v>34.593027795587602</c:v>
                </c:pt>
                <c:pt idx="6058">
                  <c:v>34.594361307931202</c:v>
                </c:pt>
                <c:pt idx="6059">
                  <c:v>34.595694732960098</c:v>
                </c:pt>
                <c:pt idx="6060">
                  <c:v>34.597028070678498</c:v>
                </c:pt>
                <c:pt idx="6061">
                  <c:v>34.598361321090998</c:v>
                </c:pt>
                <c:pt idx="6062">
                  <c:v>34.599694484201997</c:v>
                </c:pt>
                <c:pt idx="6063">
                  <c:v>34.601027560016</c:v>
                </c:pt>
                <c:pt idx="6064">
                  <c:v>34.602360548537497</c:v>
                </c:pt>
                <c:pt idx="6065">
                  <c:v>34.603693449771001</c:v>
                </c:pt>
                <c:pt idx="6066">
                  <c:v>34.605026263720802</c:v>
                </c:pt>
                <c:pt idx="6067">
                  <c:v>34.606358990391499</c:v>
                </c:pt>
                <c:pt idx="6068">
                  <c:v>34.607691629787602</c:v>
                </c:pt>
                <c:pt idx="6069">
                  <c:v>34.609024181913497</c:v>
                </c:pt>
                <c:pt idx="6070">
                  <c:v>34.610356646773603</c:v>
                </c:pt>
                <c:pt idx="6071">
                  <c:v>34.611689024372502</c:v>
                </c:pt>
                <c:pt idx="6072">
                  <c:v>34.6130213147147</c:v>
                </c:pt>
                <c:pt idx="6073">
                  <c:v>34.614353517804602</c:v>
                </c:pt>
                <c:pt idx="6074">
                  <c:v>34.615685633646599</c:v>
                </c:pt>
                <c:pt idx="6075">
                  <c:v>34.617017662245303</c:v>
                </c:pt>
                <c:pt idx="6076">
                  <c:v>34.618349603605203</c:v>
                </c:pt>
                <c:pt idx="6077">
                  <c:v>34.619681457730699</c:v>
                </c:pt>
                <c:pt idx="6078">
                  <c:v>34.621013224626303</c:v>
                </c:pt>
                <c:pt idx="6079">
                  <c:v>34.622344904296497</c:v>
                </c:pt>
                <c:pt idx="6080">
                  <c:v>34.623676496745702</c:v>
                </c:pt>
                <c:pt idx="6081">
                  <c:v>34.6250080019785</c:v>
                </c:pt>
                <c:pt idx="6082">
                  <c:v>34.626339419999297</c:v>
                </c:pt>
                <c:pt idx="6083">
                  <c:v>34.627670750812698</c:v>
                </c:pt>
                <c:pt idx="6084">
                  <c:v>34.629001994423</c:v>
                </c:pt>
                <c:pt idx="6085">
                  <c:v>34.630333150834801</c:v>
                </c:pt>
                <c:pt idx="6086">
                  <c:v>34.631664220052699</c:v>
                </c:pt>
                <c:pt idx="6087">
                  <c:v>34.632995202080998</c:v>
                </c:pt>
                <c:pt idx="6088">
                  <c:v>34.634326096924198</c:v>
                </c:pt>
                <c:pt idx="6089">
                  <c:v>34.635656904586902</c:v>
                </c:pt>
                <c:pt idx="6090">
                  <c:v>34.636987625073601</c:v>
                </c:pt>
                <c:pt idx="6091">
                  <c:v>34.638318258388601</c:v>
                </c:pt>
                <c:pt idx="6092">
                  <c:v>34.639648804536598</c:v>
                </c:pt>
                <c:pt idx="6093">
                  <c:v>34.640979263522098</c:v>
                </c:pt>
                <c:pt idx="6094">
                  <c:v>34.642309635349399</c:v>
                </c:pt>
                <c:pt idx="6095">
                  <c:v>34.643639920023197</c:v>
                </c:pt>
                <c:pt idx="6096">
                  <c:v>34.644970117547899</c:v>
                </c:pt>
                <c:pt idx="6097">
                  <c:v>34.646300227928002</c:v>
                </c:pt>
                <c:pt idx="6098">
                  <c:v>34.647630251168003</c:v>
                </c:pt>
                <c:pt idx="6099">
                  <c:v>34.648960187272401</c:v>
                </c:pt>
                <c:pt idx="6100">
                  <c:v>34.650290036245799</c:v>
                </c:pt>
                <c:pt idx="6101">
                  <c:v>34.651619798092497</c:v>
                </c:pt>
                <c:pt idx="6102">
                  <c:v>34.652949472817198</c:v>
                </c:pt>
                <c:pt idx="6103">
                  <c:v>34.654279060424301</c:v>
                </c:pt>
                <c:pt idx="6104">
                  <c:v>34.655608560918402</c:v>
                </c:pt>
                <c:pt idx="6105">
                  <c:v>34.656937974303901</c:v>
                </c:pt>
                <c:pt idx="6106">
                  <c:v>34.658267300585301</c:v>
                </c:pt>
                <c:pt idx="6107">
                  <c:v>34.6595965397672</c:v>
                </c:pt>
                <c:pt idx="6108">
                  <c:v>34.660925691853997</c:v>
                </c:pt>
                <c:pt idx="6109">
                  <c:v>34.662254756850402</c:v>
                </c:pt>
                <c:pt idx="6110">
                  <c:v>34.663583734760699</c:v>
                </c:pt>
                <c:pt idx="6111">
                  <c:v>34.664912625589501</c:v>
                </c:pt>
                <c:pt idx="6112">
                  <c:v>34.666241429341298</c:v>
                </c:pt>
                <c:pt idx="6113">
                  <c:v>34.667570146020601</c:v>
                </c:pt>
                <c:pt idx="6114">
                  <c:v>34.668898775632002</c:v>
                </c:pt>
                <c:pt idx="6115">
                  <c:v>34.670227318179897</c:v>
                </c:pt>
                <c:pt idx="6116">
                  <c:v>34.671555773668899</c:v>
                </c:pt>
                <c:pt idx="6117">
                  <c:v>34.672884142103499</c:v>
                </c:pt>
                <c:pt idx="6118">
                  <c:v>34.6742124234882</c:v>
                </c:pt>
                <c:pt idx="6119">
                  <c:v>34.675540617827501</c:v>
                </c:pt>
                <c:pt idx="6120">
                  <c:v>34.676868725125999</c:v>
                </c:pt>
                <c:pt idx="6121">
                  <c:v>34.678196745388199</c:v>
                </c:pt>
                <c:pt idx="6122">
                  <c:v>34.679524678618499</c:v>
                </c:pt>
                <c:pt idx="6123">
                  <c:v>34.680852524821603</c:v>
                </c:pt>
                <c:pt idx="6124">
                  <c:v>34.682180284001902</c:v>
                </c:pt>
                <c:pt idx="6125">
                  <c:v>34.683507956163901</c:v>
                </c:pt>
                <c:pt idx="6126">
                  <c:v>34.684835541312303</c:v>
                </c:pt>
                <c:pt idx="6127">
                  <c:v>34.686163039451401</c:v>
                </c:pt>
                <c:pt idx="6128">
                  <c:v>34.687490450585997</c:v>
                </c:pt>
                <c:pt idx="6129">
                  <c:v>34.688817774720299</c:v>
                </c:pt>
                <c:pt idx="6130">
                  <c:v>34.690145011859101</c:v>
                </c:pt>
                <c:pt idx="6131">
                  <c:v>34.691472162006903</c:v>
                </c:pt>
                <c:pt idx="6132">
                  <c:v>34.692799225168102</c:v>
                </c:pt>
                <c:pt idx="6133">
                  <c:v>34.694126201347302</c:v>
                </c:pt>
                <c:pt idx="6134">
                  <c:v>34.695453090549002</c:v>
                </c:pt>
                <c:pt idx="6135">
                  <c:v>34.696779892777798</c:v>
                </c:pt>
                <c:pt idx="6136">
                  <c:v>34.698106608038202</c:v>
                </c:pt>
                <c:pt idx="6137">
                  <c:v>34.699433236334798</c:v>
                </c:pt>
                <c:pt idx="6138">
                  <c:v>34.700759777671998</c:v>
                </c:pt>
                <c:pt idx="6139">
                  <c:v>34.702086232054498</c:v>
                </c:pt>
                <c:pt idx="6140">
                  <c:v>34.703412599486697</c:v>
                </c:pt>
                <c:pt idx="6141">
                  <c:v>34.704738879973199</c:v>
                </c:pt>
                <c:pt idx="6142">
                  <c:v>34.706065073518502</c:v>
                </c:pt>
                <c:pt idx="6143">
                  <c:v>34.707391180127203</c:v>
                </c:pt>
                <c:pt idx="6144">
                  <c:v>34.7087171998038</c:v>
                </c:pt>
                <c:pt idx="6145">
                  <c:v>34.710043132552897</c:v>
                </c:pt>
                <c:pt idx="6146">
                  <c:v>34.711368978378999</c:v>
                </c:pt>
                <c:pt idx="6147">
                  <c:v>34.712694737286697</c:v>
                </c:pt>
                <c:pt idx="6148">
                  <c:v>34.714020409280401</c:v>
                </c:pt>
                <c:pt idx="6149">
                  <c:v>34.715345994364803</c:v>
                </c:pt>
                <c:pt idx="6150">
                  <c:v>34.7166714925444</c:v>
                </c:pt>
                <c:pt idx="6151">
                  <c:v>34.717996903823803</c:v>
                </c:pt>
                <c:pt idx="6152">
                  <c:v>34.719322228207403</c:v>
                </c:pt>
                <c:pt idx="6153">
                  <c:v>34.720647465699898</c:v>
                </c:pt>
                <c:pt idx="6154">
                  <c:v>34.721972616305798</c:v>
                </c:pt>
                <c:pt idx="6155">
                  <c:v>34.723297680029603</c:v>
                </c:pt>
                <c:pt idx="6156">
                  <c:v>34.724622656875901</c:v>
                </c:pt>
                <c:pt idx="6157">
                  <c:v>34.725947546849298</c:v>
                </c:pt>
                <c:pt idx="6158">
                  <c:v>34.727272349954298</c:v>
                </c:pt>
                <c:pt idx="6159">
                  <c:v>34.728597066195498</c:v>
                </c:pt>
                <c:pt idx="6160">
                  <c:v>34.729921695577403</c:v>
                </c:pt>
                <c:pt idx="6161">
                  <c:v>34.731246238104603</c:v>
                </c:pt>
                <c:pt idx="6162">
                  <c:v>34.732570693781597</c:v>
                </c:pt>
                <c:pt idx="6163">
                  <c:v>34.733895062613001</c:v>
                </c:pt>
                <c:pt idx="6164">
                  <c:v>34.735219344603401</c:v>
                </c:pt>
                <c:pt idx="6165">
                  <c:v>34.736543539757299</c:v>
                </c:pt>
                <c:pt idx="6166">
                  <c:v>34.737867648079401</c:v>
                </c:pt>
                <c:pt idx="6167">
                  <c:v>34.739191669573998</c:v>
                </c:pt>
                <c:pt idx="6168">
                  <c:v>34.7405156042459</c:v>
                </c:pt>
                <c:pt idx="6169">
                  <c:v>34.741839452099597</c:v>
                </c:pt>
                <c:pt idx="6170">
                  <c:v>34.743163213139603</c:v>
                </c:pt>
                <c:pt idx="6171">
                  <c:v>34.744486887370499</c:v>
                </c:pt>
                <c:pt idx="6172">
                  <c:v>34.745810474796897</c:v>
                </c:pt>
                <c:pt idx="6173">
                  <c:v>34.747133975423402</c:v>
                </c:pt>
                <c:pt idx="6174">
                  <c:v>34.748457389254497</c:v>
                </c:pt>
                <c:pt idx="6175">
                  <c:v>34.749780716294701</c:v>
                </c:pt>
                <c:pt idx="6176">
                  <c:v>34.751103956548803</c:v>
                </c:pt>
                <c:pt idx="6177">
                  <c:v>34.752427110021102</c:v>
                </c:pt>
                <c:pt idx="6178">
                  <c:v>34.753750176716402</c:v>
                </c:pt>
                <c:pt idx="6179">
                  <c:v>34.755073156639099</c:v>
                </c:pt>
                <c:pt idx="6180">
                  <c:v>34.756396049793899</c:v>
                </c:pt>
                <c:pt idx="6181">
                  <c:v>34.757718856185399</c:v>
                </c:pt>
                <c:pt idx="6182">
                  <c:v>34.759041575818003</c:v>
                </c:pt>
                <c:pt idx="6183">
                  <c:v>34.760364208696501</c:v>
                </c:pt>
                <c:pt idx="6184">
                  <c:v>34.761686754825298</c:v>
                </c:pt>
                <c:pt idx="6185">
                  <c:v>34.763009214208999</c:v>
                </c:pt>
                <c:pt idx="6186">
                  <c:v>34.7643315868523</c:v>
                </c:pt>
                <c:pt idx="6187">
                  <c:v>34.7656538727596</c:v>
                </c:pt>
                <c:pt idx="6188">
                  <c:v>34.766976071935701</c:v>
                </c:pt>
                <c:pt idx="6189">
                  <c:v>34.768298184385003</c:v>
                </c:pt>
                <c:pt idx="6190">
                  <c:v>34.769620210112201</c:v>
                </c:pt>
                <c:pt idx="6191">
                  <c:v>34.770942149121801</c:v>
                </c:pt>
                <c:pt idx="6192">
                  <c:v>34.772264001418399</c:v>
                </c:pt>
                <c:pt idx="6193">
                  <c:v>34.773585767006701</c:v>
                </c:pt>
                <c:pt idx="6194">
                  <c:v>34.774907445891102</c:v>
                </c:pt>
                <c:pt idx="6195">
                  <c:v>34.776229038076302</c:v>
                </c:pt>
                <c:pt idx="6196">
                  <c:v>34.777550543566903</c:v>
                </c:pt>
                <c:pt idx="6197">
                  <c:v>34.778871962367496</c:v>
                </c:pt>
                <c:pt idx="6198">
                  <c:v>34.780193294482601</c:v>
                </c:pt>
                <c:pt idx="6199">
                  <c:v>34.781514539916799</c:v>
                </c:pt>
                <c:pt idx="6200">
                  <c:v>34.782835698674802</c:v>
                </c:pt>
                <c:pt idx="6201">
                  <c:v>34.784156770761101</c:v>
                </c:pt>
                <c:pt idx="6202">
                  <c:v>34.785477756180299</c:v>
                </c:pt>
                <c:pt idx="6203">
                  <c:v>34.786798654937101</c:v>
                </c:pt>
                <c:pt idx="6204">
                  <c:v>34.788119467035898</c:v>
                </c:pt>
                <c:pt idx="6205">
                  <c:v>34.7894401924815</c:v>
                </c:pt>
                <c:pt idx="6206">
                  <c:v>34.790760831278398</c:v>
                </c:pt>
                <c:pt idx="6207">
                  <c:v>34.792081383431103</c:v>
                </c:pt>
                <c:pt idx="6208">
                  <c:v>34.793401848944399</c:v>
                </c:pt>
                <c:pt idx="6209">
                  <c:v>34.794722227822803</c:v>
                </c:pt>
                <c:pt idx="6210">
                  <c:v>34.796042520070898</c:v>
                </c:pt>
                <c:pt idx="6211">
                  <c:v>34.797362725693198</c:v>
                </c:pt>
                <c:pt idx="6212">
                  <c:v>34.798682844694497</c:v>
                </c:pt>
                <c:pt idx="6213">
                  <c:v>34.800002877079301</c:v>
                </c:pt>
                <c:pt idx="6214">
                  <c:v>34.8013228228522</c:v>
                </c:pt>
                <c:pt idx="6215">
                  <c:v>34.802642682017797</c:v>
                </c:pt>
                <c:pt idx="6216">
                  <c:v>34.803962454580798</c:v>
                </c:pt>
                <c:pt idx="6217">
                  <c:v>34.8052821405456</c:v>
                </c:pt>
                <c:pt idx="6218">
                  <c:v>34.806601739916999</c:v>
                </c:pt>
                <c:pt idx="6219">
                  <c:v>34.8079212526996</c:v>
                </c:pt>
                <c:pt idx="6220">
                  <c:v>34.809240678897901</c:v>
                </c:pt>
                <c:pt idx="6221">
                  <c:v>34.810560018516497</c:v>
                </c:pt>
                <c:pt idx="6222">
                  <c:v>34.811879271560201</c:v>
                </c:pt>
                <c:pt idx="6223">
                  <c:v>34.813198438033403</c:v>
                </c:pt>
                <c:pt idx="6224">
                  <c:v>34.8145175179408</c:v>
                </c:pt>
                <c:pt idx="6225">
                  <c:v>34.815836511287102</c:v>
                </c:pt>
                <c:pt idx="6226">
                  <c:v>34.817155418076702</c:v>
                </c:pt>
                <c:pt idx="6227">
                  <c:v>34.818474238314401</c:v>
                </c:pt>
                <c:pt idx="6228">
                  <c:v>34.819792972004798</c:v>
                </c:pt>
                <c:pt idx="6229">
                  <c:v>34.821111619152397</c:v>
                </c:pt>
                <c:pt idx="6230">
                  <c:v>34.822430179761902</c:v>
                </c:pt>
                <c:pt idx="6231">
                  <c:v>34.823748653837903</c:v>
                </c:pt>
                <c:pt idx="6232">
                  <c:v>34.825067041384997</c:v>
                </c:pt>
                <c:pt idx="6233">
                  <c:v>34.826385342407903</c:v>
                </c:pt>
                <c:pt idx="6234">
                  <c:v>34.827703556911203</c:v>
                </c:pt>
                <c:pt idx="6235">
                  <c:v>34.829021684899402</c:v>
                </c:pt>
                <c:pt idx="6236">
                  <c:v>34.830339726377296</c:v>
                </c:pt>
                <c:pt idx="6237">
                  <c:v>34.831657681349299</c:v>
                </c:pt>
                <c:pt idx="6238">
                  <c:v>34.832975549820297</c:v>
                </c:pt>
                <c:pt idx="6239">
                  <c:v>34.834293331794697</c:v>
                </c:pt>
                <c:pt idx="6240">
                  <c:v>34.835611027277203</c:v>
                </c:pt>
                <c:pt idx="6241">
                  <c:v>34.836928636272397</c:v>
                </c:pt>
                <c:pt idx="6242">
                  <c:v>34.838246158784997</c:v>
                </c:pt>
                <c:pt idx="6243">
                  <c:v>34.839563594819602</c:v>
                </c:pt>
                <c:pt idx="6244">
                  <c:v>34.8408809443808</c:v>
                </c:pt>
                <c:pt idx="6245">
                  <c:v>34.842198207473302</c:v>
                </c:pt>
                <c:pt idx="6246">
                  <c:v>34.8435153841016</c:v>
                </c:pt>
                <c:pt idx="6247">
                  <c:v>34.844832474270397</c:v>
                </c:pt>
                <c:pt idx="6248">
                  <c:v>34.846149477984397</c:v>
                </c:pt>
                <c:pt idx="6249">
                  <c:v>34.847466395248098</c:v>
                </c:pt>
                <c:pt idx="6250">
                  <c:v>34.848783226066203</c:v>
                </c:pt>
                <c:pt idx="6251">
                  <c:v>34.850099970443402</c:v>
                </c:pt>
                <c:pt idx="6252">
                  <c:v>34.8514166283843</c:v>
                </c:pt>
                <c:pt idx="6253">
                  <c:v>34.8527331998934</c:v>
                </c:pt>
                <c:pt idx="6254">
                  <c:v>34.8540496849755</c:v>
                </c:pt>
                <c:pt idx="6255">
                  <c:v>34.855366083635197</c:v>
                </c:pt>
                <c:pt idx="6256">
                  <c:v>34.856682395877101</c:v>
                </c:pt>
                <c:pt idx="6257">
                  <c:v>34.857998621705804</c:v>
                </c:pt>
                <c:pt idx="6258">
                  <c:v>34.8593147611261</c:v>
                </c:pt>
                <c:pt idx="6259">
                  <c:v>34.860630814142503</c:v>
                </c:pt>
                <c:pt idx="6260">
                  <c:v>34.861946780759702</c:v>
                </c:pt>
                <c:pt idx="6261">
                  <c:v>34.863262660982301</c:v>
                </c:pt>
                <c:pt idx="6262">
                  <c:v>34.864578454815003</c:v>
                </c:pt>
                <c:pt idx="6263">
                  <c:v>34.8658941622624</c:v>
                </c:pt>
                <c:pt idx="6264">
                  <c:v>34.867209783329102</c:v>
                </c:pt>
                <c:pt idx="6265">
                  <c:v>34.868525318019799</c:v>
                </c:pt>
                <c:pt idx="6266">
                  <c:v>34.869840766339202</c:v>
                </c:pt>
                <c:pt idx="6267">
                  <c:v>34.871156128291901</c:v>
                </c:pt>
                <c:pt idx="6268">
                  <c:v>34.8724714038825</c:v>
                </c:pt>
                <c:pt idx="6269">
                  <c:v>34.873786593115703</c:v>
                </c:pt>
                <c:pt idx="6270">
                  <c:v>34.8751016959962</c:v>
                </c:pt>
                <c:pt idx="6271">
                  <c:v>34.876416712528503</c:v>
                </c:pt>
                <c:pt idx="6272">
                  <c:v>34.8777316427174</c:v>
                </c:pt>
                <c:pt idx="6273">
                  <c:v>34.879046486567503</c:v>
                </c:pt>
                <c:pt idx="6274">
                  <c:v>34.880361244083403</c:v>
                </c:pt>
                <c:pt idx="6275">
                  <c:v>34.881675915269803</c:v>
                </c:pt>
                <c:pt idx="6276">
                  <c:v>34.882990500131399</c:v>
                </c:pt>
                <c:pt idx="6277">
                  <c:v>34.884304998672803</c:v>
                </c:pt>
                <c:pt idx="6278">
                  <c:v>34.885619410898599</c:v>
                </c:pt>
                <c:pt idx="6279">
                  <c:v>34.886933736813504</c:v>
                </c:pt>
                <c:pt idx="6280">
                  <c:v>34.888247976422299</c:v>
                </c:pt>
                <c:pt idx="6281">
                  <c:v>34.889562129729399</c:v>
                </c:pt>
                <c:pt idx="6282">
                  <c:v>34.890876196739697</c:v>
                </c:pt>
                <c:pt idx="6283">
                  <c:v>34.892190177457699</c:v>
                </c:pt>
                <c:pt idx="6284">
                  <c:v>34.893504071888103</c:v>
                </c:pt>
                <c:pt idx="6285">
                  <c:v>34.894817880035603</c:v>
                </c:pt>
                <c:pt idx="6286">
                  <c:v>34.896131601904798</c:v>
                </c:pt>
                <c:pt idx="6287">
                  <c:v>34.897445237500399</c:v>
                </c:pt>
                <c:pt idx="6288">
                  <c:v>34.898758786827102</c:v>
                </c:pt>
                <c:pt idx="6289">
                  <c:v>34.900072249889497</c:v>
                </c:pt>
                <c:pt idx="6290">
                  <c:v>34.901385626692303</c:v>
                </c:pt>
                <c:pt idx="6291">
                  <c:v>34.902698917240201</c:v>
                </c:pt>
                <c:pt idx="6292">
                  <c:v>34.904012121537697</c:v>
                </c:pt>
                <c:pt idx="6293">
                  <c:v>34.9053252395897</c:v>
                </c:pt>
                <c:pt idx="6294">
                  <c:v>34.906638271400702</c:v>
                </c:pt>
                <c:pt idx="6295">
                  <c:v>34.907951216975398</c:v>
                </c:pt>
                <c:pt idx="6296">
                  <c:v>34.9092640763186</c:v>
                </c:pt>
                <c:pt idx="6297">
                  <c:v>34.910576849434698</c:v>
                </c:pt>
                <c:pt idx="6298">
                  <c:v>34.911889536328701</c:v>
                </c:pt>
                <c:pt idx="6299">
                  <c:v>34.913202137005001</c:v>
                </c:pt>
                <c:pt idx="6300">
                  <c:v>34.914514651468401</c:v>
                </c:pt>
                <c:pt idx="6301">
                  <c:v>34.915827079723599</c:v>
                </c:pt>
                <c:pt idx="6302">
                  <c:v>34.917139421775197</c:v>
                </c:pt>
                <c:pt idx="6303">
                  <c:v>34.9184516776279</c:v>
                </c:pt>
                <c:pt idx="6304">
                  <c:v>34.919763847286298</c:v>
                </c:pt>
                <c:pt idx="6305">
                  <c:v>34.9210759307553</c:v>
                </c:pt>
                <c:pt idx="6306">
                  <c:v>34.922387928039299</c:v>
                </c:pt>
                <c:pt idx="6307">
                  <c:v>34.923699839143197</c:v>
                </c:pt>
                <c:pt idx="6308">
                  <c:v>34.925011664071498</c:v>
                </c:pt>
                <c:pt idx="6309">
                  <c:v>34.926323402828999</c:v>
                </c:pt>
                <c:pt idx="6310">
                  <c:v>34.927635055420303</c:v>
                </c:pt>
                <c:pt idx="6311">
                  <c:v>34.928946621850201</c:v>
                </c:pt>
                <c:pt idx="6312">
                  <c:v>34.930258102123297</c:v>
                </c:pt>
                <c:pt idx="6313">
                  <c:v>34.9315694962443</c:v>
                </c:pt>
                <c:pt idx="6314">
                  <c:v>34.932880804217803</c:v>
                </c:pt>
                <c:pt idx="6315">
                  <c:v>34.934192026048599</c:v>
                </c:pt>
                <c:pt idx="6316">
                  <c:v>34.935503161741302</c:v>
                </c:pt>
                <c:pt idx="6317">
                  <c:v>34.9368142113007</c:v>
                </c:pt>
                <c:pt idx="6318">
                  <c:v>34.938125174731397</c:v>
                </c:pt>
                <c:pt idx="6319">
                  <c:v>34.939436052037998</c:v>
                </c:pt>
                <c:pt idx="6320">
                  <c:v>34.940746843225398</c:v>
                </c:pt>
                <c:pt idx="6321">
                  <c:v>34.942057548298102</c:v>
                </c:pt>
                <c:pt idx="6322">
                  <c:v>34.9433681672609</c:v>
                </c:pt>
                <c:pt idx="6323">
                  <c:v>34.944678700118402</c:v>
                </c:pt>
                <c:pt idx="6324">
                  <c:v>34.945989146875398</c:v>
                </c:pt>
                <c:pt idx="6325">
                  <c:v>34.947299507536499</c:v>
                </c:pt>
                <c:pt idx="6326">
                  <c:v>34.948609782106402</c:v>
                </c:pt>
                <c:pt idx="6327">
                  <c:v>34.949919970589903</c:v>
                </c:pt>
                <c:pt idx="6328">
                  <c:v>34.9512300729915</c:v>
                </c:pt>
                <c:pt idx="6329">
                  <c:v>34.952540089316102</c:v>
                </c:pt>
                <c:pt idx="6330">
                  <c:v>34.9538500195682</c:v>
                </c:pt>
                <c:pt idx="6331">
                  <c:v>34.955159863752698</c:v>
                </c:pt>
                <c:pt idx="6332">
                  <c:v>34.956469621874099</c:v>
                </c:pt>
                <c:pt idx="6333">
                  <c:v>34.9577792939372</c:v>
                </c:pt>
                <c:pt idx="6334">
                  <c:v>34.959088879946698</c:v>
                </c:pt>
                <c:pt idx="6335">
                  <c:v>34.960398379907303</c:v>
                </c:pt>
                <c:pt idx="6336">
                  <c:v>34.961707793823699</c:v>
                </c:pt>
                <c:pt idx="6337">
                  <c:v>34.963017121700503</c:v>
                </c:pt>
                <c:pt idx="6338">
                  <c:v>34.964326363542597</c:v>
                </c:pt>
                <c:pt idx="6339">
                  <c:v>34.9656355193545</c:v>
                </c:pt>
                <c:pt idx="6340">
                  <c:v>34.966944589141001</c:v>
                </c:pt>
                <c:pt idx="6341">
                  <c:v>34.968253572906796</c:v>
                </c:pt>
                <c:pt idx="6342">
                  <c:v>34.969562470656598</c:v>
                </c:pt>
                <c:pt idx="6343">
                  <c:v>34.970871282395002</c:v>
                </c:pt>
                <c:pt idx="6344">
                  <c:v>34.972180008126898</c:v>
                </c:pt>
                <c:pt idx="6345">
                  <c:v>34.973488647856897</c:v>
                </c:pt>
                <c:pt idx="6346">
                  <c:v>34.974797201589602</c:v>
                </c:pt>
                <c:pt idx="6347">
                  <c:v>34.976105669329897</c:v>
                </c:pt>
                <c:pt idx="6348">
                  <c:v>34.977414051082498</c:v>
                </c:pt>
                <c:pt idx="6349">
                  <c:v>34.978722346851903</c:v>
                </c:pt>
                <c:pt idx="6350">
                  <c:v>34.980030556643001</c:v>
                </c:pt>
                <c:pt idx="6351">
                  <c:v>34.981338680460503</c:v>
                </c:pt>
                <c:pt idx="6352">
                  <c:v>34.982646718308999</c:v>
                </c:pt>
                <c:pt idx="6353">
                  <c:v>34.983954670193299</c:v>
                </c:pt>
                <c:pt idx="6354">
                  <c:v>34.9852625361181</c:v>
                </c:pt>
                <c:pt idx="6355">
                  <c:v>34.986570316087999</c:v>
                </c:pt>
                <c:pt idx="6356">
                  <c:v>34.987878010107899</c:v>
                </c:pt>
                <c:pt idx="6357">
                  <c:v>34.989185618182397</c:v>
                </c:pt>
                <c:pt idx="6358">
                  <c:v>34.990493140316303</c:v>
                </c:pt>
                <c:pt idx="6359">
                  <c:v>34.991800576514201</c:v>
                </c:pt>
                <c:pt idx="6360">
                  <c:v>34.993107926780901</c:v>
                </c:pt>
                <c:pt idx="6361">
                  <c:v>34.994415191121</c:v>
                </c:pt>
                <c:pt idx="6362">
                  <c:v>34.995722369539401</c:v>
                </c:pt>
                <c:pt idx="6363">
                  <c:v>34.9970294620407</c:v>
                </c:pt>
                <c:pt idx="6364">
                  <c:v>34.998336468629603</c:v>
                </c:pt>
                <c:pt idx="6365">
                  <c:v>34.999643389310997</c:v>
                </c:pt>
                <c:pt idx="6366">
                  <c:v>35.000950224089301</c:v>
                </c:pt>
                <c:pt idx="6367">
                  <c:v>35.002256972969498</c:v>
                </c:pt>
                <c:pt idx="6368">
                  <c:v>35.003563635956198</c:v>
                </c:pt>
                <c:pt idx="6369">
                  <c:v>35.004870213054197</c:v>
                </c:pt>
                <c:pt idx="6370">
                  <c:v>35.0061767042681</c:v>
                </c:pt>
                <c:pt idx="6371">
                  <c:v>35.007483109602802</c:v>
                </c:pt>
                <c:pt idx="6372">
                  <c:v>35.008789429062801</c:v>
                </c:pt>
                <c:pt idx="6373">
                  <c:v>35.010095662653001</c:v>
                </c:pt>
                <c:pt idx="6374">
                  <c:v>35.011401810378104</c:v>
                </c:pt>
                <c:pt idx="6375">
                  <c:v>35.0127078722427</c:v>
                </c:pt>
                <c:pt idx="6376">
                  <c:v>35.0140138482517</c:v>
                </c:pt>
                <c:pt idx="6377">
                  <c:v>35.015319738409701</c:v>
                </c:pt>
                <c:pt idx="6378">
                  <c:v>35.016625542721499</c:v>
                </c:pt>
                <c:pt idx="6379">
                  <c:v>35.017931261191897</c:v>
                </c:pt>
                <c:pt idx="6380">
                  <c:v>35.019236893825401</c:v>
                </c:pt>
                <c:pt idx="6381">
                  <c:v>35.020542440626997</c:v>
                </c:pt>
                <c:pt idx="6382">
                  <c:v>35.021847901601198</c:v>
                </c:pt>
                <c:pt idx="6383">
                  <c:v>35.023153276752801</c:v>
                </c:pt>
                <c:pt idx="6384">
                  <c:v>35.0244585660867</c:v>
                </c:pt>
                <c:pt idx="6385">
                  <c:v>35.025763769607401</c:v>
                </c:pt>
                <c:pt idx="6386">
                  <c:v>35.0270688873198</c:v>
                </c:pt>
                <c:pt idx="6387">
                  <c:v>35.0283739192285</c:v>
                </c:pt>
                <c:pt idx="6388">
                  <c:v>35.029678865338298</c:v>
                </c:pt>
                <c:pt idx="6389">
                  <c:v>35.030983725654004</c:v>
                </c:pt>
                <c:pt idx="6390">
                  <c:v>35.0322885001803</c:v>
                </c:pt>
                <c:pt idx="6391">
                  <c:v>35.033593188921799</c:v>
                </c:pt>
                <c:pt idx="6392">
                  <c:v>35.034897791883402</c:v>
                </c:pt>
                <c:pt idx="6393">
                  <c:v>35.0362023090698</c:v>
                </c:pt>
                <c:pt idx="6394">
                  <c:v>35.037506740485803</c:v>
                </c:pt>
                <c:pt idx="6395">
                  <c:v>35.038811086136</c:v>
                </c:pt>
                <c:pt idx="6396">
                  <c:v>35.040115346025203</c:v>
                </c:pt>
                <c:pt idx="6397">
                  <c:v>35.0414195201582</c:v>
                </c:pt>
                <c:pt idx="6398">
                  <c:v>35.042723608539603</c:v>
                </c:pt>
                <c:pt idx="6399">
                  <c:v>35.0440276111743</c:v>
                </c:pt>
                <c:pt idx="6400">
                  <c:v>35.045331528067003</c:v>
                </c:pt>
                <c:pt idx="6401">
                  <c:v>35.0466353592224</c:v>
                </c:pt>
                <c:pt idx="6402">
                  <c:v>35.047939104645302</c:v>
                </c:pt>
                <c:pt idx="6403">
                  <c:v>35.049242764340299</c:v>
                </c:pt>
                <c:pt idx="6404">
                  <c:v>35.050546338312401</c:v>
                </c:pt>
                <c:pt idx="6405">
                  <c:v>35.051849826566098</c:v>
                </c:pt>
                <c:pt idx="6406">
                  <c:v>35.0531532291063</c:v>
                </c:pt>
                <c:pt idx="6407">
                  <c:v>35.054456545937803</c:v>
                </c:pt>
                <c:pt idx="6408">
                  <c:v>35.055759777065099</c:v>
                </c:pt>
                <c:pt idx="6409">
                  <c:v>35.057062922493202</c:v>
                </c:pt>
                <c:pt idx="6410">
                  <c:v>35.058365982226697</c:v>
                </c:pt>
                <c:pt idx="6411">
                  <c:v>35.0596689562704</c:v>
                </c:pt>
                <c:pt idx="6412">
                  <c:v>35.060971844629101</c:v>
                </c:pt>
                <c:pt idx="6413">
                  <c:v>35.062274647307397</c:v>
                </c:pt>
                <c:pt idx="6414">
                  <c:v>35.063577364310298</c:v>
                </c:pt>
                <c:pt idx="6415">
                  <c:v>35.064879995642301</c:v>
                </c:pt>
                <c:pt idx="6416">
                  <c:v>35.066182541308301</c:v>
                </c:pt>
                <c:pt idx="6417">
                  <c:v>35.067485001313003</c:v>
                </c:pt>
                <c:pt idx="6418">
                  <c:v>35.068787375661202</c:v>
                </c:pt>
                <c:pt idx="6419">
                  <c:v>35.070089664357702</c:v>
                </c:pt>
                <c:pt idx="6420">
                  <c:v>35.071391867407101</c:v>
                </c:pt>
                <c:pt idx="6421">
                  <c:v>35.072693984814201</c:v>
                </c:pt>
                <c:pt idx="6422">
                  <c:v>35.073996016583898</c:v>
                </c:pt>
                <c:pt idx="6423">
                  <c:v>35.075297962720803</c:v>
                </c:pt>
                <c:pt idx="6424">
                  <c:v>35.076599823229799</c:v>
                </c:pt>
                <c:pt idx="6425">
                  <c:v>35.077901598115503</c:v>
                </c:pt>
                <c:pt idx="6426">
                  <c:v>35.079203287382697</c:v>
                </c:pt>
                <c:pt idx="6427">
                  <c:v>35.080504891036298</c:v>
                </c:pt>
                <c:pt idx="6428">
                  <c:v>35.081806409080897</c:v>
                </c:pt>
                <c:pt idx="6429">
                  <c:v>35.083107841521397</c:v>
                </c:pt>
                <c:pt idx="6430">
                  <c:v>35.0844091883624</c:v>
                </c:pt>
                <c:pt idx="6431">
                  <c:v>35.085710449608797</c:v>
                </c:pt>
                <c:pt idx="6432">
                  <c:v>35.087011625265298</c:v>
                </c:pt>
                <c:pt idx="6433">
                  <c:v>35.088312715336698</c:v>
                </c:pt>
                <c:pt idx="6434">
                  <c:v>35.089613719827803</c:v>
                </c:pt>
                <c:pt idx="6435">
                  <c:v>35.0909146387432</c:v>
                </c:pt>
                <c:pt idx="6436">
                  <c:v>35.092215472087801</c:v>
                </c:pt>
                <c:pt idx="6437">
                  <c:v>35.093516219866402</c:v>
                </c:pt>
                <c:pt idx="6438">
                  <c:v>35.094816882083698</c:v>
                </c:pt>
                <c:pt idx="6439">
                  <c:v>35.096117458744502</c:v>
                </c:pt>
                <c:pt idx="6440">
                  <c:v>35.097417949853501</c:v>
                </c:pt>
                <c:pt idx="6441">
                  <c:v>35.098718355415599</c:v>
                </c:pt>
                <c:pt idx="6442">
                  <c:v>35.1000186754354</c:v>
                </c:pt>
                <c:pt idx="6443">
                  <c:v>35.101318909917801</c:v>
                </c:pt>
                <c:pt idx="6444">
                  <c:v>35.102619058867603</c:v>
                </c:pt>
                <c:pt idx="6445">
                  <c:v>35.103919122289497</c:v>
                </c:pt>
                <c:pt idx="6446">
                  <c:v>35.105219100188201</c:v>
                </c:pt>
                <c:pt idx="6447">
                  <c:v>35.106518992568603</c:v>
                </c:pt>
                <c:pt idx="6448">
                  <c:v>35.1078187994354</c:v>
                </c:pt>
                <c:pt idx="6449">
                  <c:v>35.109118520793501</c:v>
                </c:pt>
                <c:pt idx="6450">
                  <c:v>35.110418156647498</c:v>
                </c:pt>
                <c:pt idx="6451">
                  <c:v>35.111717707002299</c:v>
                </c:pt>
                <c:pt idx="6452">
                  <c:v>35.113017171862602</c:v>
                </c:pt>
                <c:pt idx="6453">
                  <c:v>35.114316551233202</c:v>
                </c:pt>
                <c:pt idx="6454">
                  <c:v>35.115615845119002</c:v>
                </c:pt>
                <c:pt idx="6455">
                  <c:v>35.116915053524501</c:v>
                </c:pt>
                <c:pt idx="6456">
                  <c:v>35.118214176454799</c:v>
                </c:pt>
                <c:pt idx="6457">
                  <c:v>35.119513213914502</c:v>
                </c:pt>
                <c:pt idx="6458">
                  <c:v>35.120812165908298</c:v>
                </c:pt>
                <c:pt idx="6459">
                  <c:v>35.122111032441197</c:v>
                </c:pt>
                <c:pt idx="6460">
                  <c:v>35.123409813517803</c:v>
                </c:pt>
                <c:pt idx="6461">
                  <c:v>35.124708509142998</c:v>
                </c:pt>
                <c:pt idx="6462">
                  <c:v>35.126007119321599</c:v>
                </c:pt>
                <c:pt idx="6463">
                  <c:v>35.127305644058197</c:v>
                </c:pt>
                <c:pt idx="6464">
                  <c:v>35.1286040833578</c:v>
                </c:pt>
                <c:pt idx="6465">
                  <c:v>35.129902437225098</c:v>
                </c:pt>
                <c:pt idx="6466">
                  <c:v>35.131200705664803</c:v>
                </c:pt>
                <c:pt idx="6467">
                  <c:v>35.132498888681802</c:v>
                </c:pt>
                <c:pt idx="6468">
                  <c:v>35.1337969862808</c:v>
                </c:pt>
                <c:pt idx="6469">
                  <c:v>35.135094998466698</c:v>
                </c:pt>
                <c:pt idx="6470">
                  <c:v>35.136392925244202</c:v>
                </c:pt>
                <c:pt idx="6471">
                  <c:v>35.1376907666181</c:v>
                </c:pt>
                <c:pt idx="6472">
                  <c:v>35.138988522593301</c:v>
                </c:pt>
                <c:pt idx="6473">
                  <c:v>35.140286193174397</c:v>
                </c:pt>
                <c:pt idx="6474">
                  <c:v>35.141583778366297</c:v>
                </c:pt>
                <c:pt idx="6475">
                  <c:v>35.142881278173803</c:v>
                </c:pt>
                <c:pt idx="6476">
                  <c:v>35.144178692601599</c:v>
                </c:pt>
                <c:pt idx="6477">
                  <c:v>35.145476021654602</c:v>
                </c:pt>
                <c:pt idx="6478">
                  <c:v>35.1467732653376</c:v>
                </c:pt>
                <c:pt idx="6479">
                  <c:v>35.148070423655199</c:v>
                </c:pt>
                <c:pt idx="6480">
                  <c:v>35.149367496612498</c:v>
                </c:pt>
                <c:pt idx="6481">
                  <c:v>35.150664484213998</c:v>
                </c:pt>
                <c:pt idx="6482">
                  <c:v>35.151961386464698</c:v>
                </c:pt>
                <c:pt idx="6483">
                  <c:v>35.153258203369397</c:v>
                </c:pt>
                <c:pt idx="6484">
                  <c:v>35.154554934932698</c:v>
                </c:pt>
                <c:pt idx="6485">
                  <c:v>35.155851581159503</c:v>
                </c:pt>
                <c:pt idx="6486">
                  <c:v>35.157148142054702</c:v>
                </c:pt>
                <c:pt idx="6487">
                  <c:v>35.158444617622997</c:v>
                </c:pt>
                <c:pt idx="6488">
                  <c:v>35.159741007869201</c:v>
                </c:pt>
                <c:pt idx="6489">
                  <c:v>35.161037312798101</c:v>
                </c:pt>
                <c:pt idx="6490">
                  <c:v>35.1623335324145</c:v>
                </c:pt>
                <c:pt idx="6491">
                  <c:v>35.163629666723203</c:v>
                </c:pt>
                <c:pt idx="6492">
                  <c:v>35.164925715729098</c:v>
                </c:pt>
                <c:pt idx="6493">
                  <c:v>35.166221679436802</c:v>
                </c:pt>
                <c:pt idx="6494">
                  <c:v>35.167517557851298</c:v>
                </c:pt>
                <c:pt idx="6495">
                  <c:v>35.168813350977302</c:v>
                </c:pt>
                <c:pt idx="6496">
                  <c:v>35.170109058819598</c:v>
                </c:pt>
                <c:pt idx="6497">
                  <c:v>35.171404681383102</c:v>
                </c:pt>
                <c:pt idx="6498">
                  <c:v>35.172700218672396</c:v>
                </c:pt>
                <c:pt idx="6499">
                  <c:v>35.173995670692499</c:v>
                </c:pt>
                <c:pt idx="6500">
                  <c:v>35.175291037448197</c:v>
                </c:pt>
                <c:pt idx="6501">
                  <c:v>35.176586318944203</c:v>
                </c:pt>
                <c:pt idx="6502">
                  <c:v>35.177881515185398</c:v>
                </c:pt>
                <c:pt idx="6503">
                  <c:v>35.179176626176499</c:v>
                </c:pt>
                <c:pt idx="6504">
                  <c:v>35.180471651922403</c:v>
                </c:pt>
                <c:pt idx="6505">
                  <c:v>35.181766592427898</c:v>
                </c:pt>
                <c:pt idx="6506">
                  <c:v>35.183061447697703</c:v>
                </c:pt>
                <c:pt idx="6507">
                  <c:v>35.184356217736799</c:v>
                </c:pt>
                <c:pt idx="6508">
                  <c:v>35.185650902549902</c:v>
                </c:pt>
                <c:pt idx="6509">
                  <c:v>35.186945502141803</c:v>
                </c:pt>
                <c:pt idx="6510">
                  <c:v>35.188240016517298</c:v>
                </c:pt>
                <c:pt idx="6511">
                  <c:v>35.189534445681304</c:v>
                </c:pt>
                <c:pt idx="6512">
                  <c:v>35.190828789638601</c:v>
                </c:pt>
                <c:pt idx="6513">
                  <c:v>35.192123048393903</c:v>
                </c:pt>
                <c:pt idx="6514">
                  <c:v>35.193417221952103</c:v>
                </c:pt>
                <c:pt idx="6515">
                  <c:v>35.194711310317999</c:v>
                </c:pt>
                <c:pt idx="6516">
                  <c:v>35.1960053134964</c:v>
                </c:pt>
                <c:pt idx="6517">
                  <c:v>35.197299231492103</c:v>
                </c:pt>
                <c:pt idx="6518">
                  <c:v>35.198593064310003</c:v>
                </c:pt>
                <c:pt idx="6519">
                  <c:v>35.199886811954897</c:v>
                </c:pt>
                <c:pt idx="6520">
                  <c:v>35.201180474431503</c:v>
                </c:pt>
                <c:pt idx="6521">
                  <c:v>35.202474051744701</c:v>
                </c:pt>
                <c:pt idx="6522">
                  <c:v>35.203767543899403</c:v>
                </c:pt>
                <c:pt idx="6523">
                  <c:v>35.205060950900297</c:v>
                </c:pt>
                <c:pt idx="6524">
                  <c:v>35.206354272752201</c:v>
                </c:pt>
                <c:pt idx="6525">
                  <c:v>35.207647509460003</c:v>
                </c:pt>
                <c:pt idx="6526">
                  <c:v>35.208940661028599</c:v>
                </c:pt>
                <c:pt idx="6527">
                  <c:v>35.210233727462601</c:v>
                </c:pt>
                <c:pt idx="6528">
                  <c:v>35.211526708767003</c:v>
                </c:pt>
                <c:pt idx="6529">
                  <c:v>35.212819604946503</c:v>
                </c:pt>
                <c:pt idx="6530">
                  <c:v>35.214112416006103</c:v>
                </c:pt>
                <c:pt idx="6531">
                  <c:v>35.215405141950399</c:v>
                </c:pt>
                <c:pt idx="6532">
                  <c:v>35.216697782784401</c:v>
                </c:pt>
                <c:pt idx="6533">
                  <c:v>35.217990338512799</c:v>
                </c:pt>
                <c:pt idx="6534">
                  <c:v>35.219282809140502</c:v>
                </c:pt>
                <c:pt idx="6535">
                  <c:v>35.2205751946723</c:v>
                </c:pt>
                <c:pt idx="6536">
                  <c:v>35.221867495113102</c:v>
                </c:pt>
                <c:pt idx="6537">
                  <c:v>35.223159710467598</c:v>
                </c:pt>
                <c:pt idx="6538">
                  <c:v>35.224451840740699</c:v>
                </c:pt>
                <c:pt idx="6539">
                  <c:v>35.225743885937199</c:v>
                </c:pt>
                <c:pt idx="6540">
                  <c:v>35.227035846062002</c:v>
                </c:pt>
                <c:pt idx="6541">
                  <c:v>35.228327721119904</c:v>
                </c:pt>
                <c:pt idx="6542">
                  <c:v>35.229619511115601</c:v>
                </c:pt>
                <c:pt idx="6543">
                  <c:v>35.230911216054103</c:v>
                </c:pt>
                <c:pt idx="6544">
                  <c:v>35.2322028359402</c:v>
                </c:pt>
                <c:pt idx="6545">
                  <c:v>35.233494370778601</c:v>
                </c:pt>
                <c:pt idx="6546">
                  <c:v>35.234785820574302</c:v>
                </c:pt>
                <c:pt idx="6547">
                  <c:v>35.236077185332</c:v>
                </c:pt>
                <c:pt idx="6548">
                  <c:v>35.237368465056697</c:v>
                </c:pt>
                <c:pt idx="6549">
                  <c:v>35.238659659752997</c:v>
                </c:pt>
                <c:pt idx="6550">
                  <c:v>35.239950769426002</c:v>
                </c:pt>
                <c:pt idx="6551">
                  <c:v>35.241241794080302</c:v>
                </c:pt>
                <c:pt idx="6552">
                  <c:v>35.2425327337209</c:v>
                </c:pt>
                <c:pt idx="6553">
                  <c:v>35.243823588352498</c:v>
                </c:pt>
                <c:pt idx="6554">
                  <c:v>35.24511435798</c:v>
                </c:pt>
                <c:pt idx="6555">
                  <c:v>35.246405042608302</c:v>
                </c:pt>
                <c:pt idx="6556">
                  <c:v>35.2476956422421</c:v>
                </c:pt>
                <c:pt idx="6557">
                  <c:v>35.248986156886403</c:v>
                </c:pt>
                <c:pt idx="6558">
                  <c:v>35.250276586545901</c:v>
                </c:pt>
                <c:pt idx="6559">
                  <c:v>35.251566931225497</c:v>
                </c:pt>
                <c:pt idx="6560">
                  <c:v>35.252857190930001</c:v>
                </c:pt>
                <c:pt idx="6561">
                  <c:v>35.254147365664402</c:v>
                </c:pt>
                <c:pt idx="6562">
                  <c:v>35.255437455433302</c:v>
                </c:pt>
                <c:pt idx="6563">
                  <c:v>35.256727460241699</c:v>
                </c:pt>
                <c:pt idx="6564">
                  <c:v>35.258017380094302</c:v>
                </c:pt>
                <c:pt idx="6565">
                  <c:v>35.259307214996099</c:v>
                </c:pt>
                <c:pt idx="6566">
                  <c:v>35.260596964951901</c:v>
                </c:pt>
                <c:pt idx="6567">
                  <c:v>35.261886629966597</c:v>
                </c:pt>
                <c:pt idx="6568">
                  <c:v>35.263176210044797</c:v>
                </c:pt>
                <c:pt idx="6569">
                  <c:v>35.264465705191597</c:v>
                </c:pt>
                <c:pt idx="6570">
                  <c:v>35.2657551154118</c:v>
                </c:pt>
                <c:pt idx="6571">
                  <c:v>35.267044440710102</c:v>
                </c:pt>
                <c:pt idx="6572">
                  <c:v>35.268333681091498</c:v>
                </c:pt>
                <c:pt idx="6573">
                  <c:v>35.269622836560799</c:v>
                </c:pt>
                <c:pt idx="6574">
                  <c:v>35.270911907122802</c:v>
                </c:pt>
                <c:pt idx="6575">
                  <c:v>35.2722008927825</c:v>
                </c:pt>
                <c:pt idx="6576">
                  <c:v>35.273489793544499</c:v>
                </c:pt>
                <c:pt idx="6577">
                  <c:v>35.274778609413801</c:v>
                </c:pt>
                <c:pt idx="6578">
                  <c:v>35.276067340395301</c:v>
                </c:pt>
                <c:pt idx="6579">
                  <c:v>35.277355986493802</c:v>
                </c:pt>
                <c:pt idx="6580">
                  <c:v>35.278644547714102</c:v>
                </c:pt>
                <c:pt idx="6581">
                  <c:v>35.279933024061002</c:v>
                </c:pt>
                <c:pt idx="6582">
                  <c:v>35.281221415539498</c:v>
                </c:pt>
                <c:pt idx="6583">
                  <c:v>35.282509722154401</c:v>
                </c:pt>
                <c:pt idx="6584">
                  <c:v>35.2837979439105</c:v>
                </c:pt>
                <c:pt idx="6585">
                  <c:v>35.285086080812803</c:v>
                </c:pt>
                <c:pt idx="6586">
                  <c:v>35.286374132865902</c:v>
                </c:pt>
                <c:pt idx="6587">
                  <c:v>35.287662100074897</c:v>
                </c:pt>
                <c:pt idx="6588">
                  <c:v>35.2889499824445</c:v>
                </c:pt>
                <c:pt idx="6589">
                  <c:v>35.290237779979599</c:v>
                </c:pt>
                <c:pt idx="6590">
                  <c:v>35.291525492685103</c:v>
                </c:pt>
                <c:pt idx="6591">
                  <c:v>35.292813120565803</c:v>
                </c:pt>
                <c:pt idx="6592">
                  <c:v>35.294100663626502</c:v>
                </c:pt>
                <c:pt idx="6593">
                  <c:v>35.2953881218722</c:v>
                </c:pt>
                <c:pt idx="6594">
                  <c:v>35.296675495307703</c:v>
                </c:pt>
                <c:pt idx="6595">
                  <c:v>35.297962783937898</c:v>
                </c:pt>
                <c:pt idx="6596">
                  <c:v>35.299249987767503</c:v>
                </c:pt>
                <c:pt idx="6597">
                  <c:v>35.300537106801499</c:v>
                </c:pt>
                <c:pt idx="6598">
                  <c:v>35.301824141044698</c:v>
                </c:pt>
                <c:pt idx="6599">
                  <c:v>35.303111090502</c:v>
                </c:pt>
                <c:pt idx="6600">
                  <c:v>35.304397955178203</c:v>
                </c:pt>
                <c:pt idx="6601">
                  <c:v>35.305684735078302</c:v>
                </c:pt>
                <c:pt idx="6602">
                  <c:v>35.306971430207</c:v>
                </c:pt>
                <c:pt idx="6603">
                  <c:v>35.3082580405692</c:v>
                </c:pt>
                <c:pt idx="6604">
                  <c:v>35.309544566169798</c:v>
                </c:pt>
                <c:pt idx="6605">
                  <c:v>35.310831007013697</c:v>
                </c:pt>
                <c:pt idx="6606">
                  <c:v>35.312117363105699</c:v>
                </c:pt>
                <c:pt idx="6607">
                  <c:v>35.313403634450701</c:v>
                </c:pt>
                <c:pt idx="6608">
                  <c:v>35.314689821053499</c:v>
                </c:pt>
                <c:pt idx="6609">
                  <c:v>35.315975922919002</c:v>
                </c:pt>
                <c:pt idx="6610">
                  <c:v>35.317261940052099</c:v>
                </c:pt>
                <c:pt idx="6611">
                  <c:v>35.3185478724576</c:v>
                </c:pt>
                <c:pt idx="6612">
                  <c:v>35.319833720140402</c:v>
                </c:pt>
                <c:pt idx="6613">
                  <c:v>35.321119483105399</c:v>
                </c:pt>
                <c:pt idx="6614">
                  <c:v>35.322405161357501</c:v>
                </c:pt>
                <c:pt idx="6615">
                  <c:v>35.323690754901399</c:v>
                </c:pt>
                <c:pt idx="6616">
                  <c:v>35.324976263742101</c:v>
                </c:pt>
                <c:pt idx="6617">
                  <c:v>35.326261687884497</c:v>
                </c:pt>
                <c:pt idx="6618">
                  <c:v>35.327547027333402</c:v>
                </c:pt>
                <c:pt idx="6619">
                  <c:v>35.3288322820936</c:v>
                </c:pt>
                <c:pt idx="6620">
                  <c:v>35.330117452170199</c:v>
                </c:pt>
                <c:pt idx="6621">
                  <c:v>35.331402537567797</c:v>
                </c:pt>
                <c:pt idx="6622">
                  <c:v>35.332687538291403</c:v>
                </c:pt>
                <c:pt idx="6623">
                  <c:v>35.333972454345897</c:v>
                </c:pt>
                <c:pt idx="6624">
                  <c:v>35.335257285736198</c:v>
                </c:pt>
                <c:pt idx="6625">
                  <c:v>35.336542032467001</c:v>
                </c:pt>
                <c:pt idx="6626">
                  <c:v>35.337826694543402</c:v>
                </c:pt>
                <c:pt idx="6627">
                  <c:v>35.339111271970097</c:v>
                </c:pt>
                <c:pt idx="6628">
                  <c:v>35.340395764752003</c:v>
                </c:pt>
                <c:pt idx="6629">
                  <c:v>35.341680172894002</c:v>
                </c:pt>
                <c:pt idx="6630">
                  <c:v>35.342964496401002</c:v>
                </c:pt>
                <c:pt idx="6631">
                  <c:v>35.344248735277901</c:v>
                </c:pt>
                <c:pt idx="6632">
                  <c:v>35.345532889529601</c:v>
                </c:pt>
                <c:pt idx="6633">
                  <c:v>35.346816959160797</c:v>
                </c:pt>
                <c:pt idx="6634">
                  <c:v>35.348100944176501</c:v>
                </c:pt>
                <c:pt idx="6635">
                  <c:v>35.3493848445816</c:v>
                </c:pt>
                <c:pt idx="6636">
                  <c:v>35.350668660380897</c:v>
                </c:pt>
                <c:pt idx="6637">
                  <c:v>35.351952391579403</c:v>
                </c:pt>
                <c:pt idx="6638">
                  <c:v>35.353236038181798</c:v>
                </c:pt>
                <c:pt idx="6639">
                  <c:v>35.3545196001932</c:v>
                </c:pt>
                <c:pt idx="6640">
                  <c:v>35.355803077618297</c:v>
                </c:pt>
                <c:pt idx="6641">
                  <c:v>35.357086470462001</c:v>
                </c:pt>
                <c:pt idx="6642">
                  <c:v>35.358369778729298</c:v>
                </c:pt>
                <c:pt idx="6643">
                  <c:v>35.359653002424999</c:v>
                </c:pt>
                <c:pt idx="6644">
                  <c:v>35.3609361415539</c:v>
                </c:pt>
                <c:pt idx="6645">
                  <c:v>35.362219196121004</c:v>
                </c:pt>
                <c:pt idx="6646">
                  <c:v>35.363502166131198</c:v>
                </c:pt>
                <c:pt idx="6647">
                  <c:v>35.364785051589301</c:v>
                </c:pt>
                <c:pt idx="6648">
                  <c:v>35.366067852500301</c:v>
                </c:pt>
                <c:pt idx="6649">
                  <c:v>35.3673505688689</c:v>
                </c:pt>
                <c:pt idx="6650">
                  <c:v>35.368633200700103</c:v>
                </c:pt>
                <c:pt idx="6651">
                  <c:v>35.369915747998803</c:v>
                </c:pt>
                <c:pt idx="6652">
                  <c:v>35.371198210769897</c:v>
                </c:pt>
                <c:pt idx="6653">
                  <c:v>35.372480589018203</c:v>
                </c:pt>
                <c:pt idx="6654">
                  <c:v>35.3737628827487</c:v>
                </c:pt>
                <c:pt idx="6655">
                  <c:v>35.375045091966101</c:v>
                </c:pt>
                <c:pt idx="6656">
                  <c:v>35.376327216675499</c:v>
                </c:pt>
                <c:pt idx="6657">
                  <c:v>35.377609256881598</c:v>
                </c:pt>
                <c:pt idx="6658">
                  <c:v>35.378891212589501</c:v>
                </c:pt>
                <c:pt idx="6659">
                  <c:v>35.380173083803903</c:v>
                </c:pt>
                <c:pt idx="6660">
                  <c:v>35.381454870529801</c:v>
                </c:pt>
                <c:pt idx="6661">
                  <c:v>35.382736572771996</c:v>
                </c:pt>
                <c:pt idx="6662">
                  <c:v>35.3840181905355</c:v>
                </c:pt>
                <c:pt idx="6663">
                  <c:v>35.385299723825099</c:v>
                </c:pt>
                <c:pt idx="6664">
                  <c:v>35.386581172645698</c:v>
                </c:pt>
                <c:pt idx="6665">
                  <c:v>35.387862537002299</c:v>
                </c:pt>
                <c:pt idx="6666">
                  <c:v>35.389143816899598</c:v>
                </c:pt>
                <c:pt idx="6667">
                  <c:v>35.390425012342703</c:v>
                </c:pt>
                <c:pt idx="6668">
                  <c:v>35.391706123336299</c:v>
                </c:pt>
                <c:pt idx="6669">
                  <c:v>35.392987149885499</c:v>
                </c:pt>
                <c:pt idx="6670">
                  <c:v>35.394268091995002</c:v>
                </c:pt>
                <c:pt idx="6671">
                  <c:v>35.395548949669802</c:v>
                </c:pt>
                <c:pt idx="6672">
                  <c:v>35.396829722914802</c:v>
                </c:pt>
                <c:pt idx="6673">
                  <c:v>35.398110411734798</c:v>
                </c:pt>
                <c:pt idx="6674">
                  <c:v>35.3993910161348</c:v>
                </c:pt>
                <c:pt idx="6675">
                  <c:v>35.400671536119702</c:v>
                </c:pt>
                <c:pt idx="6676">
                  <c:v>35.401951971694302</c:v>
                </c:pt>
                <c:pt idx="6677">
                  <c:v>35.403232322863502</c:v>
                </c:pt>
                <c:pt idx="6678">
                  <c:v>35.404512589632397</c:v>
                </c:pt>
                <c:pt idx="6679">
                  <c:v>35.405792772005597</c:v>
                </c:pt>
                <c:pt idx="6680">
                  <c:v>35.407072869988198</c:v>
                </c:pt>
                <c:pt idx="6681">
                  <c:v>35.408352883585103</c:v>
                </c:pt>
                <c:pt idx="6682">
                  <c:v>35.4096328128011</c:v>
                </c:pt>
                <c:pt idx="6683">
                  <c:v>35.410912657641198</c:v>
                </c:pt>
                <c:pt idx="6684">
                  <c:v>35.412192418110102</c:v>
                </c:pt>
                <c:pt idx="6685">
                  <c:v>35.413472094212999</c:v>
                </c:pt>
                <c:pt idx="6686">
                  <c:v>35.414751685954599</c:v>
                </c:pt>
                <c:pt idx="6687">
                  <c:v>35.416031193339798</c:v>
                </c:pt>
                <c:pt idx="6688">
                  <c:v>35.417310616373598</c:v>
                </c:pt>
                <c:pt idx="6689">
                  <c:v>35.418589955060902</c:v>
                </c:pt>
                <c:pt idx="6690">
                  <c:v>35.4198692094065</c:v>
                </c:pt>
                <c:pt idx="6691">
                  <c:v>35.421148379415399</c:v>
                </c:pt>
                <c:pt idx="6692">
                  <c:v>35.422427465092397</c:v>
                </c:pt>
                <c:pt idx="6693">
                  <c:v>35.423706466442503</c:v>
                </c:pt>
                <c:pt idx="6694">
                  <c:v>35.424985383470599</c:v>
                </c:pt>
                <c:pt idx="6695">
                  <c:v>35.426264216181501</c:v>
                </c:pt>
                <c:pt idx="6696">
                  <c:v>35.427542964580297</c:v>
                </c:pt>
                <c:pt idx="6697">
                  <c:v>35.428821628671699</c:v>
                </c:pt>
                <c:pt idx="6698">
                  <c:v>35.4301002084608</c:v>
                </c:pt>
                <c:pt idx="6699">
                  <c:v>35.431378703952298</c:v>
                </c:pt>
                <c:pt idx="6700">
                  <c:v>35.432657115151301</c:v>
                </c:pt>
                <c:pt idx="6701">
                  <c:v>35.433935442062499</c:v>
                </c:pt>
                <c:pt idx="6702">
                  <c:v>35.435213684691099</c:v>
                </c:pt>
                <c:pt idx="6703">
                  <c:v>35.436491843041701</c:v>
                </c:pt>
                <c:pt idx="6704">
                  <c:v>35.437769917119397</c:v>
                </c:pt>
                <c:pt idx="6705">
                  <c:v>35.439047906928998</c:v>
                </c:pt>
                <c:pt idx="6706">
                  <c:v>35.440325812475599</c:v>
                </c:pt>
                <c:pt idx="6707">
                  <c:v>35.441603633763897</c:v>
                </c:pt>
                <c:pt idx="6708">
                  <c:v>35.442881370798801</c:v>
                </c:pt>
                <c:pt idx="6709">
                  <c:v>35.444159023585399</c:v>
                </c:pt>
                <c:pt idx="6710">
                  <c:v>35.445436592128502</c:v>
                </c:pt>
                <c:pt idx="6711">
                  <c:v>35.446714076432997</c:v>
                </c:pt>
                <c:pt idx="6712">
                  <c:v>35.447991476503901</c:v>
                </c:pt>
                <c:pt idx="6713">
                  <c:v>35.449268792345997</c:v>
                </c:pt>
                <c:pt idx="6714">
                  <c:v>35.450546023964201</c:v>
                </c:pt>
                <c:pt idx="6715">
                  <c:v>35.4518231713636</c:v>
                </c:pt>
                <c:pt idx="6716">
                  <c:v>35.453100234548899</c:v>
                </c:pt>
                <c:pt idx="6717">
                  <c:v>35.454377213525198</c:v>
                </c:pt>
                <c:pt idx="6718">
                  <c:v>35.455654108297203</c:v>
                </c:pt>
                <c:pt idx="6719">
                  <c:v>35.45693091887</c:v>
                </c:pt>
                <c:pt idx="6720">
                  <c:v>35.4582076452485</c:v>
                </c:pt>
                <c:pt idx="6721">
                  <c:v>35.459484287437498</c:v>
                </c:pt>
                <c:pt idx="6722">
                  <c:v>35.460760845442003</c:v>
                </c:pt>
                <c:pt idx="6723">
                  <c:v>35.462037319266898</c:v>
                </c:pt>
                <c:pt idx="6724">
                  <c:v>35.463313708917198</c:v>
                </c:pt>
                <c:pt idx="6725">
                  <c:v>35.464590014397601</c:v>
                </c:pt>
                <c:pt idx="6726">
                  <c:v>35.4658662357133</c:v>
                </c:pt>
                <c:pt idx="6727">
                  <c:v>35.467142372868999</c:v>
                </c:pt>
                <c:pt idx="6728">
                  <c:v>35.4684184258697</c:v>
                </c:pt>
                <c:pt idx="6729">
                  <c:v>35.4696943947203</c:v>
                </c:pt>
                <c:pt idx="6730">
                  <c:v>35.470970279425799</c:v>
                </c:pt>
                <c:pt idx="6731">
                  <c:v>35.472246079991002</c:v>
                </c:pt>
                <c:pt idx="6732">
                  <c:v>35.473521796420897</c:v>
                </c:pt>
                <c:pt idx="6733">
                  <c:v>35.4747974287204</c:v>
                </c:pt>
                <c:pt idx="6734">
                  <c:v>35.4760729768944</c:v>
                </c:pt>
                <c:pt idx="6735">
                  <c:v>35.4773484409479</c:v>
                </c:pt>
                <c:pt idx="6736">
                  <c:v>35.478623820885701</c:v>
                </c:pt>
                <c:pt idx="6737">
                  <c:v>35.479899116712801</c:v>
                </c:pt>
                <c:pt idx="6738">
                  <c:v>35.4811743284342</c:v>
                </c:pt>
                <c:pt idx="6739">
                  <c:v>35.482449456054702</c:v>
                </c:pt>
                <c:pt idx="6740">
                  <c:v>35.483724499579203</c:v>
                </c:pt>
                <c:pt idx="6741">
                  <c:v>35.484999459012698</c:v>
                </c:pt>
                <c:pt idx="6742">
                  <c:v>35.486274334360203</c:v>
                </c:pt>
                <c:pt idx="6743">
                  <c:v>35.487549125626401</c:v>
                </c:pt>
                <c:pt idx="6744">
                  <c:v>35.4888238328165</c:v>
                </c:pt>
                <c:pt idx="6745">
                  <c:v>35.490098455935197</c:v>
                </c:pt>
                <c:pt idx="6746">
                  <c:v>35.4913729949876</c:v>
                </c:pt>
                <c:pt idx="6747">
                  <c:v>35.492647449978499</c:v>
                </c:pt>
                <c:pt idx="6748">
                  <c:v>35.493921820912803</c:v>
                </c:pt>
                <c:pt idx="6749">
                  <c:v>35.4951961077956</c:v>
                </c:pt>
                <c:pt idx="6750">
                  <c:v>35.4964703106317</c:v>
                </c:pt>
                <c:pt idx="6751">
                  <c:v>35.497744429426</c:v>
                </c:pt>
                <c:pt idx="6752">
                  <c:v>35.4990184641836</c:v>
                </c:pt>
                <c:pt idx="6753">
                  <c:v>35.500292414909303</c:v>
                </c:pt>
                <c:pt idx="6754">
                  <c:v>35.501566281608</c:v>
                </c:pt>
                <c:pt idx="6755">
                  <c:v>35.502840064284598</c:v>
                </c:pt>
                <c:pt idx="6756">
                  <c:v>35.504113762944201</c:v>
                </c:pt>
                <c:pt idx="6757">
                  <c:v>35.505387377591703</c:v>
                </c:pt>
                <c:pt idx="6758">
                  <c:v>35.5066609082319</c:v>
                </c:pt>
                <c:pt idx="6759">
                  <c:v>35.507934354869803</c:v>
                </c:pt>
                <c:pt idx="6760">
                  <c:v>35.5092077175103</c:v>
                </c:pt>
                <c:pt idx="6761">
                  <c:v>35.5104809961584</c:v>
                </c:pt>
                <c:pt idx="6762">
                  <c:v>35.511754190819097</c:v>
                </c:pt>
                <c:pt idx="6763">
                  <c:v>35.513027301497097</c:v>
                </c:pt>
                <c:pt idx="6764">
                  <c:v>35.5143003281975</c:v>
                </c:pt>
                <c:pt idx="6765">
                  <c:v>35.515573270925202</c:v>
                </c:pt>
                <c:pt idx="6766">
                  <c:v>35.516846129685199</c:v>
                </c:pt>
                <c:pt idx="6767">
                  <c:v>35.5181189044823</c:v>
                </c:pt>
                <c:pt idx="6768">
                  <c:v>35.519391595321601</c:v>
                </c:pt>
                <c:pt idx="6769">
                  <c:v>35.520664202207897</c:v>
                </c:pt>
                <c:pt idx="6770">
                  <c:v>35.521936725146197</c:v>
                </c:pt>
                <c:pt idx="6771">
                  <c:v>35.523209164141399</c:v>
                </c:pt>
                <c:pt idx="6772">
                  <c:v>35.524481519198403</c:v>
                </c:pt>
                <c:pt idx="6773">
                  <c:v>35.525753790322298</c:v>
                </c:pt>
                <c:pt idx="6774">
                  <c:v>35.527025977517802</c:v>
                </c:pt>
                <c:pt idx="6775">
                  <c:v>35.528298080790101</c:v>
                </c:pt>
                <c:pt idx="6776">
                  <c:v>35.529570100143999</c:v>
                </c:pt>
                <c:pt idx="6777">
                  <c:v>35.530842035584399</c:v>
                </c:pt>
                <c:pt idx="6778">
                  <c:v>35.532113887116303</c:v>
                </c:pt>
                <c:pt idx="6779">
                  <c:v>35.533385654744599</c:v>
                </c:pt>
                <c:pt idx="6780">
                  <c:v>35.534657338474297</c:v>
                </c:pt>
                <c:pt idx="6781">
                  <c:v>35.535928938310299</c:v>
                </c:pt>
                <c:pt idx="6782">
                  <c:v>35.537200454257501</c:v>
                </c:pt>
                <c:pt idx="6783">
                  <c:v>35.538471886320998</c:v>
                </c:pt>
                <c:pt idx="6784">
                  <c:v>35.539743234505501</c:v>
                </c:pt>
                <c:pt idx="6785">
                  <c:v>35.541014498816203</c:v>
                </c:pt>
                <c:pt idx="6786">
                  <c:v>35.542285679257901</c:v>
                </c:pt>
                <c:pt idx="6787">
                  <c:v>35.543556775835498</c:v>
                </c:pt>
                <c:pt idx="6788">
                  <c:v>35.544827788554002</c:v>
                </c:pt>
                <c:pt idx="6789">
                  <c:v>35.546098717418403</c:v>
                </c:pt>
                <c:pt idx="6790">
                  <c:v>35.547369562433602</c:v>
                </c:pt>
                <c:pt idx="6791">
                  <c:v>35.548640323604502</c:v>
                </c:pt>
                <c:pt idx="6792">
                  <c:v>35.549911000936099</c:v>
                </c:pt>
                <c:pt idx="6793">
                  <c:v>35.551181594433302</c:v>
                </c:pt>
                <c:pt idx="6794">
                  <c:v>35.5524521041011</c:v>
                </c:pt>
                <c:pt idx="6795">
                  <c:v>35.553722529944402</c:v>
                </c:pt>
                <c:pt idx="6796">
                  <c:v>35.554992871968203</c:v>
                </c:pt>
                <c:pt idx="6797">
                  <c:v>35.556263130177399</c:v>
                </c:pt>
                <c:pt idx="6798">
                  <c:v>35.5575333045769</c:v>
                </c:pt>
                <c:pt idx="6799">
                  <c:v>35.5588033951718</c:v>
                </c:pt>
                <c:pt idx="6800">
                  <c:v>35.560073401966903</c:v>
                </c:pt>
                <c:pt idx="6801">
                  <c:v>35.561343324967197</c:v>
                </c:pt>
                <c:pt idx="6802">
                  <c:v>35.562613164177598</c:v>
                </c:pt>
                <c:pt idx="6803">
                  <c:v>35.563882919603202</c:v>
                </c:pt>
                <c:pt idx="6804">
                  <c:v>35.565152591248797</c:v>
                </c:pt>
                <c:pt idx="6805">
                  <c:v>35.5664221791194</c:v>
                </c:pt>
                <c:pt idx="6806">
                  <c:v>35.567691683219998</c:v>
                </c:pt>
                <c:pt idx="6807">
                  <c:v>35.568961103555402</c:v>
                </c:pt>
                <c:pt idx="6808">
                  <c:v>35.5702304401307</c:v>
                </c:pt>
                <c:pt idx="6809">
                  <c:v>35.571499692950802</c:v>
                </c:pt>
                <c:pt idx="6810">
                  <c:v>35.572768862020702</c:v>
                </c:pt>
                <c:pt idx="6811">
                  <c:v>35.574037947345303</c:v>
                </c:pt>
                <c:pt idx="6812">
                  <c:v>35.575306948929502</c:v>
                </c:pt>
                <c:pt idx="6813">
                  <c:v>35.576575866778299</c:v>
                </c:pt>
                <c:pt idx="6814">
                  <c:v>35.577844700896698</c:v>
                </c:pt>
                <c:pt idx="6815">
                  <c:v>35.579113451289601</c:v>
                </c:pt>
                <c:pt idx="6816">
                  <c:v>35.580382117962003</c:v>
                </c:pt>
                <c:pt idx="6817">
                  <c:v>35.5816507009188</c:v>
                </c:pt>
                <c:pt idx="6818">
                  <c:v>35.582919200165001</c:v>
                </c:pt>
                <c:pt idx="6819">
                  <c:v>35.584187615705503</c:v>
                </c:pt>
                <c:pt idx="6820">
                  <c:v>35.585455947545299</c:v>
                </c:pt>
                <c:pt idx="6821">
                  <c:v>35.586724195689399</c:v>
                </c:pt>
                <c:pt idx="6822">
                  <c:v>35.5879923601426</c:v>
                </c:pt>
                <c:pt idx="6823">
                  <c:v>35.589260440910003</c:v>
                </c:pt>
                <c:pt idx="6824">
                  <c:v>35.590528437996603</c:v>
                </c:pt>
                <c:pt idx="6825">
                  <c:v>35.591796351407197</c:v>
                </c:pt>
                <c:pt idx="6826">
                  <c:v>35.593064181146801</c:v>
                </c:pt>
                <c:pt idx="6827">
                  <c:v>35.594331927220402</c:v>
                </c:pt>
                <c:pt idx="6828">
                  <c:v>35.595599589632897</c:v>
                </c:pt>
                <c:pt idx="6829">
                  <c:v>35.596867168389402</c:v>
                </c:pt>
                <c:pt idx="6830">
                  <c:v>35.598134663494697</c:v>
                </c:pt>
                <c:pt idx="6831">
                  <c:v>35.599402074953801</c:v>
                </c:pt>
                <c:pt idx="6832">
                  <c:v>35.6006694027717</c:v>
                </c:pt>
                <c:pt idx="6833">
                  <c:v>35.601936646953398</c:v>
                </c:pt>
                <c:pt idx="6834">
                  <c:v>35.603203807503697</c:v>
                </c:pt>
                <c:pt idx="6835">
                  <c:v>35.604470884427698</c:v>
                </c:pt>
                <c:pt idx="6836">
                  <c:v>35.605737877730299</c:v>
                </c:pt>
                <c:pt idx="6837">
                  <c:v>35.6070047874165</c:v>
                </c:pt>
                <c:pt idx="6838">
                  <c:v>35.608271613491297</c:v>
                </c:pt>
                <c:pt idx="6839">
                  <c:v>35.609538355959501</c:v>
                </c:pt>
                <c:pt idx="6840">
                  <c:v>35.610805014826198</c:v>
                </c:pt>
                <c:pt idx="6841">
                  <c:v>35.612071590096399</c:v>
                </c:pt>
                <c:pt idx="6842">
                  <c:v>35.613338081774899</c:v>
                </c:pt>
                <c:pt idx="6843">
                  <c:v>35.614604489866799</c:v>
                </c:pt>
                <c:pt idx="6844">
                  <c:v>35.615870814376997</c:v>
                </c:pt>
                <c:pt idx="6845">
                  <c:v>35.617137055310501</c:v>
                </c:pt>
                <c:pt idx="6846">
                  <c:v>35.618403212672298</c:v>
                </c:pt>
                <c:pt idx="6847">
                  <c:v>35.6196692864672</c:v>
                </c:pt>
                <c:pt idx="6848">
                  <c:v>35.620935276700401</c:v>
                </c:pt>
                <c:pt idx="6849">
                  <c:v>35.622201183376703</c:v>
                </c:pt>
                <c:pt idx="6850">
                  <c:v>35.623467006501102</c:v>
                </c:pt>
                <c:pt idx="6851">
                  <c:v>35.6247327460785</c:v>
                </c:pt>
                <c:pt idx="6852">
                  <c:v>35.625998402114</c:v>
                </c:pt>
                <c:pt idx="6853">
                  <c:v>35.627263974612497</c:v>
                </c:pt>
                <c:pt idx="6854">
                  <c:v>35.628529463579</c:v>
                </c:pt>
                <c:pt idx="6855">
                  <c:v>35.629794869018497</c:v>
                </c:pt>
                <c:pt idx="6856">
                  <c:v>35.631060190935798</c:v>
                </c:pt>
                <c:pt idx="6857">
                  <c:v>35.632325429335999</c:v>
                </c:pt>
                <c:pt idx="6858">
                  <c:v>35.633590584224102</c:v>
                </c:pt>
                <c:pt idx="6859">
                  <c:v>35.634855655604902</c:v>
                </c:pt>
                <c:pt idx="6860">
                  <c:v>35.636120643483601</c:v>
                </c:pt>
                <c:pt idx="6861">
                  <c:v>35.637385547865001</c:v>
                </c:pt>
                <c:pt idx="6862">
                  <c:v>35.638650368754199</c:v>
                </c:pt>
                <c:pt idx="6863">
                  <c:v>35.639915106156003</c:v>
                </c:pt>
                <c:pt idx="6864">
                  <c:v>35.641179760075502</c:v>
                </c:pt>
                <c:pt idx="6865">
                  <c:v>35.642444330517598</c:v>
                </c:pt>
                <c:pt idx="6866">
                  <c:v>35.643708817487301</c:v>
                </c:pt>
                <c:pt idx="6867">
                  <c:v>35.644973220989698</c:v>
                </c:pt>
                <c:pt idx="6868">
                  <c:v>35.6462375410295</c:v>
                </c:pt>
                <c:pt idx="6869">
                  <c:v>35.6475017776119</c:v>
                </c:pt>
                <c:pt idx="6870">
                  <c:v>35.648765930741803</c:v>
                </c:pt>
                <c:pt idx="6871">
                  <c:v>35.650030000424103</c:v>
                </c:pt>
                <c:pt idx="6872">
                  <c:v>35.651293986663902</c:v>
                </c:pt>
                <c:pt idx="6873">
                  <c:v>35.652557889466102</c:v>
                </c:pt>
                <c:pt idx="6874">
                  <c:v>35.6538217088357</c:v>
                </c:pt>
                <c:pt idx="6875">
                  <c:v>35.655085444777598</c:v>
                </c:pt>
                <c:pt idx="6876">
                  <c:v>35.656349097296903</c:v>
                </c:pt>
                <c:pt idx="6877">
                  <c:v>35.657612666398499</c:v>
                </c:pt>
                <c:pt idx="6878">
                  <c:v>35.658876152087402</c:v>
                </c:pt>
                <c:pt idx="6879">
                  <c:v>35.660139554368499</c:v>
                </c:pt>
                <c:pt idx="6880">
                  <c:v>35.6614028732469</c:v>
                </c:pt>
                <c:pt idx="6881">
                  <c:v>35.6626661087274</c:v>
                </c:pt>
                <c:pt idx="6882">
                  <c:v>35.663929260815202</c:v>
                </c:pt>
                <c:pt idx="6883">
                  <c:v>35.665192329515101</c:v>
                </c:pt>
                <c:pt idx="6884">
                  <c:v>35.666455314832199</c:v>
                </c:pt>
                <c:pt idx="6885">
                  <c:v>35.667718216771398</c:v>
                </c:pt>
                <c:pt idx="6886">
                  <c:v>35.668981035337701</c:v>
                </c:pt>
                <c:pt idx="6887">
                  <c:v>35.670243770535997</c:v>
                </c:pt>
                <c:pt idx="6888">
                  <c:v>35.671506422371401</c:v>
                </c:pt>
                <c:pt idx="6889">
                  <c:v>35.672768990848901</c:v>
                </c:pt>
                <c:pt idx="6890">
                  <c:v>35.674031475973301</c:v>
                </c:pt>
                <c:pt idx="6891">
                  <c:v>35.675293877749802</c:v>
                </c:pt>
                <c:pt idx="6892">
                  <c:v>35.676556196183199</c:v>
                </c:pt>
                <c:pt idx="6893">
                  <c:v>35.677818431278602</c:v>
                </c:pt>
                <c:pt idx="6894">
                  <c:v>35.6790805830409</c:v>
                </c:pt>
                <c:pt idx="6895">
                  <c:v>35.680342651475002</c:v>
                </c:pt>
                <c:pt idx="6896">
                  <c:v>35.681604636586101</c:v>
                </c:pt>
                <c:pt idx="6897">
                  <c:v>35.682866538379102</c:v>
                </c:pt>
                <c:pt idx="6898">
                  <c:v>35.684128356858899</c:v>
                </c:pt>
                <c:pt idx="6899">
                  <c:v>35.685390092030602</c:v>
                </c:pt>
                <c:pt idx="6900">
                  <c:v>35.686651743898999</c:v>
                </c:pt>
                <c:pt idx="6901">
                  <c:v>35.687913312469298</c:v>
                </c:pt>
                <c:pt idx="6902">
                  <c:v>35.689174797746297</c:v>
                </c:pt>
                <c:pt idx="6903">
                  <c:v>35.690436199735103</c:v>
                </c:pt>
                <c:pt idx="6904">
                  <c:v>35.691697518440698</c:v>
                </c:pt>
                <c:pt idx="6905">
                  <c:v>35.692958753867998</c:v>
                </c:pt>
                <c:pt idx="6906">
                  <c:v>35.694219906021999</c:v>
                </c:pt>
                <c:pt idx="6907">
                  <c:v>35.695480974907703</c:v>
                </c:pt>
                <c:pt idx="6908">
                  <c:v>35.696741960530098</c:v>
                </c:pt>
                <c:pt idx="6909">
                  <c:v>35.6980028628941</c:v>
                </c:pt>
                <c:pt idx="6910">
                  <c:v>35.699263682004798</c:v>
                </c:pt>
                <c:pt idx="6911">
                  <c:v>35.7005244178672</c:v>
                </c:pt>
                <c:pt idx="6912">
                  <c:v>35.701785070486103</c:v>
                </c:pt>
                <c:pt idx="6913">
                  <c:v>35.703045639866701</c:v>
                </c:pt>
                <c:pt idx="6914">
                  <c:v>35.704306126013897</c:v>
                </c:pt>
                <c:pt idx="6915">
                  <c:v>35.7055665289327</c:v>
                </c:pt>
                <c:pt idx="6916">
                  <c:v>35.706826848627998</c:v>
                </c:pt>
                <c:pt idx="6917">
                  <c:v>35.7080870851049</c:v>
                </c:pt>
                <c:pt idx="6918">
                  <c:v>35.709347238368302</c:v>
                </c:pt>
                <c:pt idx="6919">
                  <c:v>35.710607308423299</c:v>
                </c:pt>
                <c:pt idx="6920">
                  <c:v>35.7118672952748</c:v>
                </c:pt>
                <c:pt idx="6921">
                  <c:v>35.713127198927801</c:v>
                </c:pt>
                <c:pt idx="6922">
                  <c:v>35.714387019387303</c:v>
                </c:pt>
                <c:pt idx="6923">
                  <c:v>35.715646756658302</c:v>
                </c:pt>
                <c:pt idx="6924">
                  <c:v>35.7169064107457</c:v>
                </c:pt>
                <c:pt idx="6925">
                  <c:v>35.7181659816547</c:v>
                </c:pt>
                <c:pt idx="6926">
                  <c:v>35.719425469390103</c:v>
                </c:pt>
                <c:pt idx="6927">
                  <c:v>35.720684873956898</c:v>
                </c:pt>
                <c:pt idx="6928">
                  <c:v>35.721944195360201</c:v>
                </c:pt>
                <c:pt idx="6929">
                  <c:v>35.723203433604901</c:v>
                </c:pt>
                <c:pt idx="6930">
                  <c:v>35.724462588695999</c:v>
                </c:pt>
                <c:pt idx="6931">
                  <c:v>35.725721660638499</c:v>
                </c:pt>
                <c:pt idx="6932">
                  <c:v>35.7269806494375</c:v>
                </c:pt>
                <c:pt idx="6933">
                  <c:v>35.728239555097801</c:v>
                </c:pt>
                <c:pt idx="6934">
                  <c:v>35.729498377624502</c:v>
                </c:pt>
                <c:pt idx="6935">
                  <c:v>35.730757117022598</c:v>
                </c:pt>
                <c:pt idx="6936">
                  <c:v>35.7320157732971</c:v>
                </c:pt>
                <c:pt idx="6937">
                  <c:v>35.733274346453001</c:v>
                </c:pt>
                <c:pt idx="6938">
                  <c:v>35.734532836495198</c:v>
                </c:pt>
                <c:pt idx="6939">
                  <c:v>35.7357912434287</c:v>
                </c:pt>
                <c:pt idx="6940">
                  <c:v>35.737049567258602</c:v>
                </c:pt>
                <c:pt idx="6941">
                  <c:v>35.738307807989898</c:v>
                </c:pt>
                <c:pt idx="6942">
                  <c:v>35.739565965627399</c:v>
                </c:pt>
                <c:pt idx="6943">
                  <c:v>35.740824040176399</c:v>
                </c:pt>
                <c:pt idx="6944">
                  <c:v>35.742082031641601</c:v>
                </c:pt>
                <c:pt idx="6945">
                  <c:v>35.7433399400282</c:v>
                </c:pt>
                <c:pt idx="6946">
                  <c:v>35.744597765340998</c:v>
                </c:pt>
                <c:pt idx="6947">
                  <c:v>35.745855507585198</c:v>
                </c:pt>
                <c:pt idx="6948">
                  <c:v>35.7471131667657</c:v>
                </c:pt>
                <c:pt idx="6949">
                  <c:v>35.748370742887502</c:v>
                </c:pt>
                <c:pt idx="6950">
                  <c:v>35.749628235955697</c:v>
                </c:pt>
                <c:pt idx="6951">
                  <c:v>35.750885645975103</c:v>
                </c:pt>
                <c:pt idx="6952">
                  <c:v>35.7521429729508</c:v>
                </c:pt>
                <c:pt idx="6953">
                  <c:v>35.753400216887798</c:v>
                </c:pt>
                <c:pt idx="6954">
                  <c:v>35.754657377791098</c:v>
                </c:pt>
                <c:pt idx="6955">
                  <c:v>35.755914455665703</c:v>
                </c:pt>
                <c:pt idx="6956">
                  <c:v>35.757171450516601</c:v>
                </c:pt>
                <c:pt idx="6957">
                  <c:v>35.758428362348802</c:v>
                </c:pt>
                <c:pt idx="6958">
                  <c:v>35.7596851911673</c:v>
                </c:pt>
                <c:pt idx="6959">
                  <c:v>35.760941936976998</c:v>
                </c:pt>
                <c:pt idx="6960">
                  <c:v>35.762198599783098</c:v>
                </c:pt>
                <c:pt idx="6961">
                  <c:v>35.763455179590402</c:v>
                </c:pt>
                <c:pt idx="6962">
                  <c:v>35.764711676403998</c:v>
                </c:pt>
                <c:pt idx="6963">
                  <c:v>35.765968090229002</c:v>
                </c:pt>
                <c:pt idx="6964">
                  <c:v>35.767224421070203</c:v>
                </c:pt>
                <c:pt idx="6965">
                  <c:v>35.768480668932703</c:v>
                </c:pt>
                <c:pt idx="6966">
                  <c:v>35.769736833821497</c:v>
                </c:pt>
                <c:pt idx="6967">
                  <c:v>35.770992915741601</c:v>
                </c:pt>
                <c:pt idx="6968">
                  <c:v>35.772248914697997</c:v>
                </c:pt>
                <c:pt idx="6969">
                  <c:v>35.7735048306957</c:v>
                </c:pt>
                <c:pt idx="6970">
                  <c:v>35.774760663739599</c:v>
                </c:pt>
                <c:pt idx="6971">
                  <c:v>35.776016413834903</c:v>
                </c:pt>
                <c:pt idx="6972">
                  <c:v>35.777272080986499</c:v>
                </c:pt>
                <c:pt idx="6973">
                  <c:v>35.778527665199398</c:v>
                </c:pt>
                <c:pt idx="6974">
                  <c:v>35.779783166478701</c:v>
                </c:pt>
                <c:pt idx="6975">
                  <c:v>35.781038584829197</c:v>
                </c:pt>
                <c:pt idx="6976">
                  <c:v>35.782293920256102</c:v>
                </c:pt>
                <c:pt idx="6977">
                  <c:v>35.783549172764303</c:v>
                </c:pt>
                <c:pt idx="6978">
                  <c:v>35.784804342358797</c:v>
                </c:pt>
                <c:pt idx="6979">
                  <c:v>35.786059429044698</c:v>
                </c:pt>
                <c:pt idx="6980">
                  <c:v>35.787314432826903</c:v>
                </c:pt>
                <c:pt idx="6981">
                  <c:v>35.7885693537104</c:v>
                </c:pt>
                <c:pt idx="6982">
                  <c:v>35.789824191700298</c:v>
                </c:pt>
                <c:pt idx="6983">
                  <c:v>35.791078946801598</c:v>
                </c:pt>
                <c:pt idx="6984">
                  <c:v>35.792333619019203</c:v>
                </c:pt>
                <c:pt idx="6985">
                  <c:v>35.793588208358202</c:v>
                </c:pt>
                <c:pt idx="6986">
                  <c:v>35.794842714823602</c:v>
                </c:pt>
                <c:pt idx="6987">
                  <c:v>35.7960971384204</c:v>
                </c:pt>
                <c:pt idx="6988">
                  <c:v>35.797351479153598</c:v>
                </c:pt>
                <c:pt idx="6989">
                  <c:v>35.798605737028097</c:v>
                </c:pt>
                <c:pt idx="6990">
                  <c:v>35.799859912049101</c:v>
                </c:pt>
                <c:pt idx="6991">
                  <c:v>35.801114004221503</c:v>
                </c:pt>
                <c:pt idx="6992">
                  <c:v>35.8023680135503</c:v>
                </c:pt>
                <c:pt idx="6993">
                  <c:v>35.8036219400405</c:v>
                </c:pt>
                <c:pt idx="6994">
                  <c:v>35.804875783697199</c:v>
                </c:pt>
                <c:pt idx="6995">
                  <c:v>35.806129544525398</c:v>
                </c:pt>
                <c:pt idx="6996">
                  <c:v>35.80738322253</c:v>
                </c:pt>
                <c:pt idx="6997">
                  <c:v>35.808636817716099</c:v>
                </c:pt>
                <c:pt idx="6998">
                  <c:v>35.809890330088599</c:v>
                </c:pt>
                <c:pt idx="6999">
                  <c:v>35.811143759652701</c:v>
                </c:pt>
                <c:pt idx="7000">
                  <c:v>35.812397106413201</c:v>
                </c:pt>
                <c:pt idx="7001">
                  <c:v>35.813650370375299</c:v>
                </c:pt>
                <c:pt idx="7002">
                  <c:v>35.8149035515439</c:v>
                </c:pt>
                <c:pt idx="7003">
                  <c:v>35.816156649923997</c:v>
                </c:pt>
                <c:pt idx="7004">
                  <c:v>35.817409665520699</c:v>
                </c:pt>
                <c:pt idx="7005">
                  <c:v>35.818662598338904</c:v>
                </c:pt>
                <c:pt idx="7006">
                  <c:v>35.819915448383703</c:v>
                </c:pt>
                <c:pt idx="7007">
                  <c:v>35.821168215660101</c:v>
                </c:pt>
                <c:pt idx="7008">
                  <c:v>35.8224209001731</c:v>
                </c:pt>
                <c:pt idx="7009">
                  <c:v>35.823673501927601</c:v>
                </c:pt>
                <c:pt idx="7010">
                  <c:v>35.8249260209288</c:v>
                </c:pt>
                <c:pt idx="7011">
                  <c:v>35.826178457181697</c:v>
                </c:pt>
                <c:pt idx="7012">
                  <c:v>35.827430810691197</c:v>
                </c:pt>
                <c:pt idx="7013">
                  <c:v>35.828683081462302</c:v>
                </c:pt>
                <c:pt idx="7014">
                  <c:v>35.829935269500098</c:v>
                </c:pt>
                <c:pt idx="7015">
                  <c:v>35.831187374809602</c:v>
                </c:pt>
                <c:pt idx="7016">
                  <c:v>35.832439397395802</c:v>
                </c:pt>
                <c:pt idx="7017">
                  <c:v>35.833691337263801</c:v>
                </c:pt>
                <c:pt idx="7018">
                  <c:v>35.8349431944185</c:v>
                </c:pt>
                <c:pt idx="7019">
                  <c:v>35.836194968864902</c:v>
                </c:pt>
                <c:pt idx="7020">
                  <c:v>35.837446660608002</c:v>
                </c:pt>
                <c:pt idx="7021">
                  <c:v>35.838698269653001</c:v>
                </c:pt>
                <c:pt idx="7022">
                  <c:v>35.839949796004802</c:v>
                </c:pt>
                <c:pt idx="7023">
                  <c:v>35.841201239668301</c:v>
                </c:pt>
                <c:pt idx="7024">
                  <c:v>35.842452600648699</c:v>
                </c:pt>
                <c:pt idx="7025">
                  <c:v>35.843703878950997</c:v>
                </c:pt>
                <c:pt idx="7026">
                  <c:v>35.844955074580099</c:v>
                </c:pt>
                <c:pt idx="7027">
                  <c:v>35.8462061875411</c:v>
                </c:pt>
                <c:pt idx="7028">
                  <c:v>35.847457217839001</c:v>
                </c:pt>
                <c:pt idx="7029">
                  <c:v>35.848708165478797</c:v>
                </c:pt>
                <c:pt idx="7030">
                  <c:v>35.849959030465499</c:v>
                </c:pt>
                <c:pt idx="7031">
                  <c:v>35.8512098128042</c:v>
                </c:pt>
                <c:pt idx="7032">
                  <c:v>35.852460512499803</c:v>
                </c:pt>
                <c:pt idx="7033">
                  <c:v>35.853711129557503</c:v>
                </c:pt>
                <c:pt idx="7034">
                  <c:v>35.854961663982102</c:v>
                </c:pt>
                <c:pt idx="7035">
                  <c:v>35.856212115778803</c:v>
                </c:pt>
                <c:pt idx="7036">
                  <c:v>35.857462484952499</c:v>
                </c:pt>
                <c:pt idx="7037">
                  <c:v>35.858712771508301</c:v>
                </c:pt>
                <c:pt idx="7038">
                  <c:v>35.859962975451197</c:v>
                </c:pt>
                <c:pt idx="7039">
                  <c:v>35.861213096786202</c:v>
                </c:pt>
                <c:pt idx="7040">
                  <c:v>35.862463135518297</c:v>
                </c:pt>
                <c:pt idx="7041">
                  <c:v>35.8637130916525</c:v>
                </c:pt>
                <c:pt idx="7042">
                  <c:v>35.864962965194003</c:v>
                </c:pt>
                <c:pt idx="7043">
                  <c:v>35.866212756147597</c:v>
                </c:pt>
                <c:pt idx="7044">
                  <c:v>35.867462464518397</c:v>
                </c:pt>
                <c:pt idx="7045">
                  <c:v>35.868712090311398</c:v>
                </c:pt>
                <c:pt idx="7046">
                  <c:v>35.869961633531702</c:v>
                </c:pt>
                <c:pt idx="7047">
                  <c:v>35.871211094184297</c:v>
                </c:pt>
                <c:pt idx="7048">
                  <c:v>35.872460472274199</c:v>
                </c:pt>
                <c:pt idx="7049">
                  <c:v>35.873709767806403</c:v>
                </c:pt>
                <c:pt idx="7050">
                  <c:v>35.874958980785898</c:v>
                </c:pt>
                <c:pt idx="7051">
                  <c:v>35.8762081112178</c:v>
                </c:pt>
                <c:pt idx="7052">
                  <c:v>35.877457159107102</c:v>
                </c:pt>
                <c:pt idx="7053">
                  <c:v>35.878706124458802</c:v>
                </c:pt>
                <c:pt idx="7054">
                  <c:v>35.879955007277999</c:v>
                </c:pt>
                <c:pt idx="7055">
                  <c:v>35.881203807569499</c:v>
                </c:pt>
                <c:pt idx="7056">
                  <c:v>35.8824525253386</c:v>
                </c:pt>
                <c:pt idx="7057">
                  <c:v>35.883701160590199</c:v>
                </c:pt>
                <c:pt idx="7058">
                  <c:v>35.884949713329299</c:v>
                </c:pt>
                <c:pt idx="7059">
                  <c:v>35.886198183561</c:v>
                </c:pt>
                <c:pt idx="7060">
                  <c:v>35.887446571290297</c:v>
                </c:pt>
                <c:pt idx="7061">
                  <c:v>35.888694876522102</c:v>
                </c:pt>
                <c:pt idx="7062">
                  <c:v>35.8899430992616</c:v>
                </c:pt>
                <c:pt idx="7063">
                  <c:v>35.891191239513802</c:v>
                </c:pt>
                <c:pt idx="7064">
                  <c:v>35.892439297283602</c:v>
                </c:pt>
                <c:pt idx="7065">
                  <c:v>35.893687272576202</c:v>
                </c:pt>
                <c:pt idx="7066">
                  <c:v>35.894935165396397</c:v>
                </c:pt>
                <c:pt idx="7067">
                  <c:v>35.896182975749497</c:v>
                </c:pt>
                <c:pt idx="7068">
                  <c:v>35.897430703640303</c:v>
                </c:pt>
                <c:pt idx="7069">
                  <c:v>35.898678349073997</c:v>
                </c:pt>
                <c:pt idx="7070">
                  <c:v>35.899925912055501</c:v>
                </c:pt>
                <c:pt idx="7071">
                  <c:v>35.901173392589797</c:v>
                </c:pt>
                <c:pt idx="7072">
                  <c:v>35.9024207906821</c:v>
                </c:pt>
                <c:pt idx="7073">
                  <c:v>35.9036681063373</c:v>
                </c:pt>
                <c:pt idx="7074">
                  <c:v>35.904915339560503</c:v>
                </c:pt>
                <c:pt idx="7075">
                  <c:v>35.9061624903566</c:v>
                </c:pt>
                <c:pt idx="7076">
                  <c:v>35.907409558730699</c:v>
                </c:pt>
                <c:pt idx="7077">
                  <c:v>35.908656544687901</c:v>
                </c:pt>
                <c:pt idx="7078">
                  <c:v>35.909903448233202</c:v>
                </c:pt>
                <c:pt idx="7079">
                  <c:v>35.911150269371497</c:v>
                </c:pt>
                <c:pt idx="7080">
                  <c:v>35.912397008108002</c:v>
                </c:pt>
                <c:pt idx="7081">
                  <c:v>35.913643664447598</c:v>
                </c:pt>
                <c:pt idx="7082">
                  <c:v>35.9148902383955</c:v>
                </c:pt>
                <c:pt idx="7083">
                  <c:v>35.916136729956499</c:v>
                </c:pt>
                <c:pt idx="7084">
                  <c:v>35.917383139135801</c:v>
                </c:pt>
                <c:pt idx="7085">
                  <c:v>35.918629465938302</c:v>
                </c:pt>
                <c:pt idx="7086">
                  <c:v>35.919875710369197</c:v>
                </c:pt>
                <c:pt idx="7087">
                  <c:v>35.921121872433403</c:v>
                </c:pt>
                <c:pt idx="7088">
                  <c:v>35.922367952136</c:v>
                </c:pt>
                <c:pt idx="7089">
                  <c:v>35.923613949481997</c:v>
                </c:pt>
                <c:pt idx="7090">
                  <c:v>35.924859864476403</c:v>
                </c:pt>
                <c:pt idx="7091">
                  <c:v>35.926105697124299</c:v>
                </c:pt>
                <c:pt idx="7092">
                  <c:v>35.927351447430702</c:v>
                </c:pt>
                <c:pt idx="7093">
                  <c:v>35.928597115400599</c:v>
                </c:pt>
                <c:pt idx="7094">
                  <c:v>35.929842701039099</c:v>
                </c:pt>
                <c:pt idx="7095">
                  <c:v>35.931088204351198</c:v>
                </c:pt>
                <c:pt idx="7096">
                  <c:v>35.932333625341897</c:v>
                </c:pt>
                <c:pt idx="7097">
                  <c:v>35.933578964016199</c:v>
                </c:pt>
                <c:pt idx="7098">
                  <c:v>35.934824220379298</c:v>
                </c:pt>
                <c:pt idx="7099">
                  <c:v>35.936069394435997</c:v>
                </c:pt>
                <c:pt idx="7100">
                  <c:v>35.937314486191603</c:v>
                </c:pt>
                <c:pt idx="7101">
                  <c:v>35.9385594956509</c:v>
                </c:pt>
                <c:pt idx="7102">
                  <c:v>35.939804422819101</c:v>
                </c:pt>
                <c:pt idx="7103">
                  <c:v>35.941049267701104</c:v>
                </c:pt>
                <c:pt idx="7104">
                  <c:v>35.942294030302001</c:v>
                </c:pt>
                <c:pt idx="7105">
                  <c:v>35.943538710626903</c:v>
                </c:pt>
                <c:pt idx="7106">
                  <c:v>35.944783308680698</c:v>
                </c:pt>
                <c:pt idx="7107">
                  <c:v>35.946027824468501</c:v>
                </c:pt>
                <c:pt idx="7108">
                  <c:v>35.947272257995401</c:v>
                </c:pt>
                <c:pt idx="7109">
                  <c:v>35.948516609266299</c:v>
                </c:pt>
                <c:pt idx="7110">
                  <c:v>35.949760878286298</c:v>
                </c:pt>
                <c:pt idx="7111">
                  <c:v>35.9510050650605</c:v>
                </c:pt>
                <c:pt idx="7112">
                  <c:v>35.952249169593898</c:v>
                </c:pt>
                <c:pt idx="7113">
                  <c:v>35.953493191891503</c:v>
                </c:pt>
                <c:pt idx="7114">
                  <c:v>35.954737131958296</c:v>
                </c:pt>
                <c:pt idx="7115">
                  <c:v>35.9559809897994</c:v>
                </c:pt>
                <c:pt idx="7116">
                  <c:v>35.957224765419902</c:v>
                </c:pt>
                <c:pt idx="7117">
                  <c:v>35.958468458824697</c:v>
                </c:pt>
                <c:pt idx="7118">
                  <c:v>35.959712070018902</c:v>
                </c:pt>
                <c:pt idx="7119">
                  <c:v>35.960955599007498</c:v>
                </c:pt>
                <c:pt idx="7120">
                  <c:v>35.9621990457956</c:v>
                </c:pt>
                <c:pt idx="7121">
                  <c:v>35.963442410388303</c:v>
                </c:pt>
                <c:pt idx="7122">
                  <c:v>35.964685692790503</c:v>
                </c:pt>
                <c:pt idx="7123">
                  <c:v>35.965928893007202</c:v>
                </c:pt>
                <c:pt idx="7124">
                  <c:v>35.967172011043601</c:v>
                </c:pt>
                <c:pt idx="7125">
                  <c:v>35.968415046904703</c:v>
                </c:pt>
                <c:pt idx="7126">
                  <c:v>35.969658000595501</c:v>
                </c:pt>
                <c:pt idx="7127">
                  <c:v>35.970900872121</c:v>
                </c:pt>
                <c:pt idx="7128">
                  <c:v>35.972143661486299</c:v>
                </c:pt>
                <c:pt idx="7129">
                  <c:v>35.973386368696403</c:v>
                </c:pt>
                <c:pt idx="7130">
                  <c:v>35.974628993756497</c:v>
                </c:pt>
                <c:pt idx="7131">
                  <c:v>35.975871536671299</c:v>
                </c:pt>
                <c:pt idx="7132">
                  <c:v>35.977113997446203</c:v>
                </c:pt>
                <c:pt idx="7133">
                  <c:v>35.978356376085998</c:v>
                </c:pt>
                <c:pt idx="7134">
                  <c:v>35.979598672595799</c:v>
                </c:pt>
                <c:pt idx="7135">
                  <c:v>35.980840886980701</c:v>
                </c:pt>
                <c:pt idx="7136">
                  <c:v>35.982083019245799</c:v>
                </c:pt>
                <c:pt idx="7137">
                  <c:v>35.983325069395903</c:v>
                </c:pt>
                <c:pt idx="7138">
                  <c:v>35.9845670374363</c:v>
                </c:pt>
                <c:pt idx="7139">
                  <c:v>35.985808923371799</c:v>
                </c:pt>
                <c:pt idx="7140">
                  <c:v>35.987050727207702</c:v>
                </c:pt>
                <c:pt idx="7141">
                  <c:v>35.988292448948798</c:v>
                </c:pt>
                <c:pt idx="7142">
                  <c:v>35.989534088600301</c:v>
                </c:pt>
                <c:pt idx="7143">
                  <c:v>35.990775646167201</c:v>
                </c:pt>
                <c:pt idx="7144">
                  <c:v>35.992017121654598</c:v>
                </c:pt>
                <c:pt idx="7145">
                  <c:v>35.993258515067403</c:v>
                </c:pt>
                <c:pt idx="7146">
                  <c:v>35.994499826410703</c:v>
                </c:pt>
                <c:pt idx="7147">
                  <c:v>35.995741055689599</c:v>
                </c:pt>
                <c:pt idx="7148">
                  <c:v>35.996982202909102</c:v>
                </c:pt>
                <c:pt idx="7149">
                  <c:v>35.998223268074298</c:v>
                </c:pt>
                <c:pt idx="7150">
                  <c:v>35.999464251190197</c:v>
                </c:pt>
                <c:pt idx="7151">
                  <c:v>36.000705152261801</c:v>
                </c:pt>
                <c:pt idx="7152">
                  <c:v>36.001945971294099</c:v>
                </c:pt>
                <c:pt idx="7153">
                  <c:v>36.003186708292297</c:v>
                </c:pt>
                <c:pt idx="7154">
                  <c:v>36.004427363261399</c:v>
                </c:pt>
                <c:pt idx="7155">
                  <c:v>36.0056679362064</c:v>
                </c:pt>
                <c:pt idx="7156">
                  <c:v>36.006908427132302</c:v>
                </c:pt>
                <c:pt idx="7157">
                  <c:v>36.008148836044299</c:v>
                </c:pt>
                <c:pt idx="7158">
                  <c:v>36.009389162947301</c:v>
                </c:pt>
                <c:pt idx="7159">
                  <c:v>36.010629407846402</c:v>
                </c:pt>
                <c:pt idx="7160">
                  <c:v>36.011869570746597</c:v>
                </c:pt>
                <c:pt idx="7161">
                  <c:v>36.013109651652996</c:v>
                </c:pt>
                <c:pt idx="7162">
                  <c:v>36.014349650570701</c:v>
                </c:pt>
                <c:pt idx="7163">
                  <c:v>36.015589567504598</c:v>
                </c:pt>
                <c:pt idx="7164">
                  <c:v>36.016829402459798</c:v>
                </c:pt>
                <c:pt idx="7165">
                  <c:v>36.018069155441403</c:v>
                </c:pt>
                <c:pt idx="7166">
                  <c:v>36.019308826454399</c:v>
                </c:pt>
                <c:pt idx="7167">
                  <c:v>36.020548415503903</c:v>
                </c:pt>
                <c:pt idx="7168">
                  <c:v>36.021787922594903</c:v>
                </c:pt>
                <c:pt idx="7169">
                  <c:v>36.023027347732402</c:v>
                </c:pt>
                <c:pt idx="7170">
                  <c:v>36.0242666909215</c:v>
                </c:pt>
                <c:pt idx="7171">
                  <c:v>36.0255059521673</c:v>
                </c:pt>
                <c:pt idx="7172">
                  <c:v>36.026745131474797</c:v>
                </c:pt>
                <c:pt idx="7173">
                  <c:v>36.027984228849</c:v>
                </c:pt>
                <c:pt idx="7174">
                  <c:v>36.029223244294997</c:v>
                </c:pt>
                <c:pt idx="7175">
                  <c:v>36.030462177817803</c:v>
                </c:pt>
                <c:pt idx="7176">
                  <c:v>36.031701029422599</c:v>
                </c:pt>
                <c:pt idx="7177">
                  <c:v>36.032939799114203</c:v>
                </c:pt>
                <c:pt idx="7178">
                  <c:v>36.034178486897801</c:v>
                </c:pt>
                <c:pt idx="7179">
                  <c:v>36.035417092778502</c:v>
                </c:pt>
                <c:pt idx="7180">
                  <c:v>36.036655616761202</c:v>
                </c:pt>
                <c:pt idx="7181">
                  <c:v>36.037894058851101</c:v>
                </c:pt>
                <c:pt idx="7182">
                  <c:v>36.039132419053203</c:v>
                </c:pt>
                <c:pt idx="7183">
                  <c:v>36.040370697372403</c:v>
                </c:pt>
                <c:pt idx="7184">
                  <c:v>36.041608893814001</c:v>
                </c:pt>
                <c:pt idx="7185">
                  <c:v>36.0428470083828</c:v>
                </c:pt>
                <c:pt idx="7186">
                  <c:v>36.044085041084102</c:v>
                </c:pt>
                <c:pt idx="7187">
                  <c:v>36.045322991922703</c:v>
                </c:pt>
                <c:pt idx="7188">
                  <c:v>36.046560860903902</c:v>
                </c:pt>
                <c:pt idx="7189">
                  <c:v>36.047798648032497</c:v>
                </c:pt>
                <c:pt idx="7190">
                  <c:v>36.049036353313703</c:v>
                </c:pt>
                <c:pt idx="7191">
                  <c:v>36.050273976752599</c:v>
                </c:pt>
                <c:pt idx="7192">
                  <c:v>36.051511518354097</c:v>
                </c:pt>
                <c:pt idx="7193">
                  <c:v>36.052748978123397</c:v>
                </c:pt>
                <c:pt idx="7194">
                  <c:v>36.053986356065401</c:v>
                </c:pt>
                <c:pt idx="7195">
                  <c:v>36.055223652185298</c:v>
                </c:pt>
                <c:pt idx="7196">
                  <c:v>36.056460866488003</c:v>
                </c:pt>
                <c:pt idx="7197">
                  <c:v>36.057697998978703</c:v>
                </c:pt>
                <c:pt idx="7198">
                  <c:v>36.058935049662303</c:v>
                </c:pt>
                <c:pt idx="7199">
                  <c:v>36.060172018544002</c:v>
                </c:pt>
                <c:pt idx="7200">
                  <c:v>36.061408905628703</c:v>
                </c:pt>
                <c:pt idx="7201">
                  <c:v>36.062645710921601</c:v>
                </c:pt>
                <c:pt idx="7202">
                  <c:v>36.063882434427697</c:v>
                </c:pt>
                <c:pt idx="7203">
                  <c:v>36.065119076152001</c:v>
                </c:pt>
                <c:pt idx="7204">
                  <c:v>36.066355636099701</c:v>
                </c:pt>
                <c:pt idx="7205">
                  <c:v>36.067592114275598</c:v>
                </c:pt>
                <c:pt idx="7206">
                  <c:v>36.068828510685002</c:v>
                </c:pt>
                <c:pt idx="7207">
                  <c:v>36.0700648253328</c:v>
                </c:pt>
                <c:pt idx="7208">
                  <c:v>36.071301058224201</c:v>
                </c:pt>
                <c:pt idx="7209">
                  <c:v>36.0725372093641</c:v>
                </c:pt>
                <c:pt idx="7210">
                  <c:v>36.073773278757599</c:v>
                </c:pt>
                <c:pt idx="7211">
                  <c:v>36.075009266409701</c:v>
                </c:pt>
                <c:pt idx="7212">
                  <c:v>36.076245172325599</c:v>
                </c:pt>
                <c:pt idx="7213">
                  <c:v>36.077480996510303</c:v>
                </c:pt>
                <c:pt idx="7214">
                  <c:v>36.078716738968801</c:v>
                </c:pt>
                <c:pt idx="7215">
                  <c:v>36.079952399706102</c:v>
                </c:pt>
                <c:pt idx="7216">
                  <c:v>36.081187978727499</c:v>
                </c:pt>
                <c:pt idx="7217">
                  <c:v>36.082423476037803</c:v>
                </c:pt>
                <c:pt idx="7218">
                  <c:v>36.083658891642102</c:v>
                </c:pt>
                <c:pt idx="7219">
                  <c:v>36.084894225545497</c:v>
                </c:pt>
                <c:pt idx="7220">
                  <c:v>36.086129477753197</c:v>
                </c:pt>
                <c:pt idx="7221">
                  <c:v>36.087364648269997</c:v>
                </c:pt>
                <c:pt idx="7222">
                  <c:v>36.088599737101099</c:v>
                </c:pt>
                <c:pt idx="7223">
                  <c:v>36.089834744251498</c:v>
                </c:pt>
                <c:pt idx="7224">
                  <c:v>36.091069669726203</c:v>
                </c:pt>
                <c:pt idx="7225">
                  <c:v>36.092304513530401</c:v>
                </c:pt>
                <c:pt idx="7226">
                  <c:v>36.093539275669201</c:v>
                </c:pt>
                <c:pt idx="7227">
                  <c:v>36.094773956147399</c:v>
                </c:pt>
                <c:pt idx="7228">
                  <c:v>36.096008554970297</c:v>
                </c:pt>
                <c:pt idx="7229">
                  <c:v>36.097243072142803</c:v>
                </c:pt>
                <c:pt idx="7230">
                  <c:v>36.098477507669998</c:v>
                </c:pt>
                <c:pt idx="7231">
                  <c:v>36.099711861556997</c:v>
                </c:pt>
                <c:pt idx="7232">
                  <c:v>36.100946133808797</c:v>
                </c:pt>
                <c:pt idx="7233">
                  <c:v>36.102180324430499</c:v>
                </c:pt>
                <c:pt idx="7234">
                  <c:v>36.103414433427197</c:v>
                </c:pt>
                <c:pt idx="7235">
                  <c:v>36.104648460803801</c:v>
                </c:pt>
                <c:pt idx="7236">
                  <c:v>36.105882406565499</c:v>
                </c:pt>
                <c:pt idx="7237">
                  <c:v>36.107116270717299</c:v>
                </c:pt>
                <c:pt idx="7238">
                  <c:v>36.108350053264303</c:v>
                </c:pt>
                <c:pt idx="7239">
                  <c:v>36.109583754211599</c:v>
                </c:pt>
                <c:pt idx="7240">
                  <c:v>36.110817373564103</c:v>
                </c:pt>
                <c:pt idx="7241">
                  <c:v>36.112050911326897</c:v>
                </c:pt>
                <c:pt idx="7242">
                  <c:v>36.113284367505202</c:v>
                </c:pt>
                <c:pt idx="7243">
                  <c:v>36.114517742103899</c:v>
                </c:pt>
                <c:pt idx="7244">
                  <c:v>36.115751035128099</c:v>
                </c:pt>
                <c:pt idx="7245">
                  <c:v>36.116984246583002</c:v>
                </c:pt>
                <c:pt idx="7246">
                  <c:v>36.118217376473403</c:v>
                </c:pt>
                <c:pt idx="7247">
                  <c:v>36.119450424804597</c:v>
                </c:pt>
                <c:pt idx="7248">
                  <c:v>36.120683391581501</c:v>
                </c:pt>
                <c:pt idx="7249">
                  <c:v>36.121916276809202</c:v>
                </c:pt>
                <c:pt idx="7250">
                  <c:v>36.123149080492801</c:v>
                </c:pt>
                <c:pt idx="7251">
                  <c:v>36.124381802637302</c:v>
                </c:pt>
                <c:pt idx="7252">
                  <c:v>36.125614443247898</c:v>
                </c:pt>
                <c:pt idx="7253">
                  <c:v>36.126847002329498</c:v>
                </c:pt>
                <c:pt idx="7254">
                  <c:v>36.128079479887198</c:v>
                </c:pt>
                <c:pt idx="7255">
                  <c:v>36.129311875926</c:v>
                </c:pt>
                <c:pt idx="7256">
                  <c:v>36.130544190451097</c:v>
                </c:pt>
                <c:pt idx="7257">
                  <c:v>36.1317764234675</c:v>
                </c:pt>
                <c:pt idx="7258">
                  <c:v>36.133008574980302</c:v>
                </c:pt>
                <c:pt idx="7259">
                  <c:v>36.134240644994399</c:v>
                </c:pt>
                <c:pt idx="7260">
                  <c:v>36.1354726335151</c:v>
                </c:pt>
                <c:pt idx="7261">
                  <c:v>36.136704540547299</c:v>
                </c:pt>
                <c:pt idx="7262">
                  <c:v>36.137936366096</c:v>
                </c:pt>
                <c:pt idx="7263">
                  <c:v>36.139168110166501</c:v>
                </c:pt>
                <c:pt idx="7264">
                  <c:v>36.140399772763601</c:v>
                </c:pt>
                <c:pt idx="7265">
                  <c:v>36.141631353892599</c:v>
                </c:pt>
                <c:pt idx="7266">
                  <c:v>36.142862853558299</c:v>
                </c:pt>
                <c:pt idx="7267">
                  <c:v>36.144094271766001</c:v>
                </c:pt>
                <c:pt idx="7268">
                  <c:v>36.1453256085207</c:v>
                </c:pt>
                <c:pt idx="7269">
                  <c:v>36.146556863827399</c:v>
                </c:pt>
                <c:pt idx="7270">
                  <c:v>36.1477880376911</c:v>
                </c:pt>
                <c:pt idx="7271">
                  <c:v>36.149019130116997</c:v>
                </c:pt>
                <c:pt idx="7272">
                  <c:v>36.150250141110199</c:v>
                </c:pt>
                <c:pt idx="7273">
                  <c:v>36.151481070675601</c:v>
                </c:pt>
                <c:pt idx="7274">
                  <c:v>36.152711918818298</c:v>
                </c:pt>
                <c:pt idx="7275">
                  <c:v>36.153942685543498</c:v>
                </c:pt>
                <c:pt idx="7276">
                  <c:v>36.155173370856097</c:v>
                </c:pt>
                <c:pt idx="7277">
                  <c:v>36.156403974761297</c:v>
                </c:pt>
                <c:pt idx="7278">
                  <c:v>36.157634497263999</c:v>
                </c:pt>
                <c:pt idx="7279">
                  <c:v>36.158864938369398</c:v>
                </c:pt>
                <c:pt idx="7280">
                  <c:v>36.160095298082503</c:v>
                </c:pt>
                <c:pt idx="7281">
                  <c:v>36.161325576408402</c:v>
                </c:pt>
                <c:pt idx="7282">
                  <c:v>36.162555773352103</c:v>
                </c:pt>
                <c:pt idx="7283">
                  <c:v>36.163785888918703</c:v>
                </c:pt>
                <c:pt idx="7284">
                  <c:v>36.165015923113401</c:v>
                </c:pt>
                <c:pt idx="7285">
                  <c:v>36.166245875941001</c:v>
                </c:pt>
                <c:pt idx="7286">
                  <c:v>36.167475747406698</c:v>
                </c:pt>
                <c:pt idx="7287">
                  <c:v>36.168705537515699</c:v>
                </c:pt>
                <c:pt idx="7288">
                  <c:v>36.1699352462728</c:v>
                </c:pt>
                <c:pt idx="7289">
                  <c:v>36.171164873683203</c:v>
                </c:pt>
                <c:pt idx="7290">
                  <c:v>36.172394419752003</c:v>
                </c:pt>
                <c:pt idx="7291">
                  <c:v>36.173623884484201</c:v>
                </c:pt>
                <c:pt idx="7292">
                  <c:v>36.174853267884899</c:v>
                </c:pt>
                <c:pt idx="7293">
                  <c:v>36.176082569959199</c:v>
                </c:pt>
                <c:pt idx="7294">
                  <c:v>36.177311790711997</c:v>
                </c:pt>
                <c:pt idx="7295">
                  <c:v>36.1785409301486</c:v>
                </c:pt>
                <c:pt idx="7296">
                  <c:v>36.179769988273897</c:v>
                </c:pt>
                <c:pt idx="7297">
                  <c:v>36.180998965093004</c:v>
                </c:pt>
                <c:pt idx="7298">
                  <c:v>36.182227860611</c:v>
                </c:pt>
                <c:pt idx="7299">
                  <c:v>36.183456674832897</c:v>
                </c:pt>
                <c:pt idx="7300">
                  <c:v>36.184685407763801</c:v>
                </c:pt>
                <c:pt idx="7301">
                  <c:v>36.185914059408802</c:v>
                </c:pt>
                <c:pt idx="7302">
                  <c:v>36.187142629773</c:v>
                </c:pt>
                <c:pt idx="7303">
                  <c:v>36.188371118861298</c:v>
                </c:pt>
                <c:pt idx="7304">
                  <c:v>36.189599526678997</c:v>
                </c:pt>
                <c:pt idx="7305">
                  <c:v>36.1908278532309</c:v>
                </c:pt>
                <c:pt idx="7306">
                  <c:v>36.192056098522301</c:v>
                </c:pt>
                <c:pt idx="7307">
                  <c:v>36.193284262558102</c:v>
                </c:pt>
                <c:pt idx="7308">
                  <c:v>36.194512345343497</c:v>
                </c:pt>
                <c:pt idx="7309">
                  <c:v>36.195740346883497</c:v>
                </c:pt>
                <c:pt idx="7310">
                  <c:v>36.196968267183202</c:v>
                </c:pt>
                <c:pt idx="7311">
                  <c:v>36.1981961062476</c:v>
                </c:pt>
                <c:pt idx="7312">
                  <c:v>36.199423864081801</c:v>
                </c:pt>
                <c:pt idx="7313">
                  <c:v>36.200651540690899</c:v>
                </c:pt>
                <c:pt idx="7314">
                  <c:v>36.201879136079903</c:v>
                </c:pt>
                <c:pt idx="7315">
                  <c:v>36.203106650253901</c:v>
                </c:pt>
                <c:pt idx="7316">
                  <c:v>36.2043340832181</c:v>
                </c:pt>
                <c:pt idx="7317">
                  <c:v>36.205561434977298</c:v>
                </c:pt>
                <c:pt idx="7318">
                  <c:v>36.206788705536802</c:v>
                </c:pt>
                <c:pt idx="7319">
                  <c:v>36.2080158949015</c:v>
                </c:pt>
                <c:pt idx="7320">
                  <c:v>36.209243003076601</c:v>
                </c:pt>
                <c:pt idx="7321">
                  <c:v>36.2104700300671</c:v>
                </c:pt>
                <c:pt idx="7322">
                  <c:v>36.211696975878098</c:v>
                </c:pt>
                <c:pt idx="7323">
                  <c:v>36.212923840514598</c:v>
                </c:pt>
                <c:pt idx="7324">
                  <c:v>36.214150623981801</c:v>
                </c:pt>
                <c:pt idx="7325">
                  <c:v>36.215377326284603</c:v>
                </c:pt>
                <c:pt idx="7326">
                  <c:v>36.216603947428297</c:v>
                </c:pt>
                <c:pt idx="7327">
                  <c:v>36.2178304874177</c:v>
                </c:pt>
                <c:pt idx="7328">
                  <c:v>36.219056946258</c:v>
                </c:pt>
                <c:pt idx="7329">
                  <c:v>36.220283323954298</c:v>
                </c:pt>
                <c:pt idx="7330">
                  <c:v>36.221509620511597</c:v>
                </c:pt>
                <c:pt idx="7331">
                  <c:v>36.222735835935097</c:v>
                </c:pt>
                <c:pt idx="7332">
                  <c:v>36.223961970229603</c:v>
                </c:pt>
                <c:pt idx="7333">
                  <c:v>36.225188023400499</c:v>
                </c:pt>
                <c:pt idx="7334">
                  <c:v>36.226413995452603</c:v>
                </c:pt>
                <c:pt idx="7335">
                  <c:v>36.227639886391202</c:v>
                </c:pt>
                <c:pt idx="7336">
                  <c:v>36.228865696221099</c:v>
                </c:pt>
                <c:pt idx="7337">
                  <c:v>36.230091424947602</c:v>
                </c:pt>
                <c:pt idx="7338">
                  <c:v>36.231317072575699</c:v>
                </c:pt>
                <c:pt idx="7339">
                  <c:v>36.232542639110498</c:v>
                </c:pt>
                <c:pt idx="7340">
                  <c:v>36.233768124556903</c:v>
                </c:pt>
                <c:pt idx="7341">
                  <c:v>36.234993528920199</c:v>
                </c:pt>
                <c:pt idx="7342">
                  <c:v>36.236218852205397</c:v>
                </c:pt>
                <c:pt idx="7343">
                  <c:v>36.237444094417398</c:v>
                </c:pt>
                <c:pt idx="7344">
                  <c:v>36.238669255561497</c:v>
                </c:pt>
                <c:pt idx="7345">
                  <c:v>36.239894335642703</c:v>
                </c:pt>
                <c:pt idx="7346">
                  <c:v>36.241119334666003</c:v>
                </c:pt>
                <c:pt idx="7347">
                  <c:v>36.242344252636599</c:v>
                </c:pt>
                <c:pt idx="7348">
                  <c:v>36.243569089559401</c:v>
                </c:pt>
                <c:pt idx="7349">
                  <c:v>36.244793845439602</c:v>
                </c:pt>
                <c:pt idx="7350">
                  <c:v>36.246018520282298</c:v>
                </c:pt>
                <c:pt idx="7351">
                  <c:v>36.247243114092399</c:v>
                </c:pt>
                <c:pt idx="7352">
                  <c:v>36.248467626875097</c:v>
                </c:pt>
                <c:pt idx="7353">
                  <c:v>36.249692058635503</c:v>
                </c:pt>
                <c:pt idx="7354">
                  <c:v>36.250916409378597</c:v>
                </c:pt>
                <c:pt idx="7355">
                  <c:v>36.252140679109502</c:v>
                </c:pt>
                <c:pt idx="7356">
                  <c:v>36.253364867833199</c:v>
                </c:pt>
                <c:pt idx="7357">
                  <c:v>36.254588975554903</c:v>
                </c:pt>
                <c:pt idx="7358">
                  <c:v>36.255813002279602</c:v>
                </c:pt>
                <c:pt idx="7359">
                  <c:v>36.257036948012399</c:v>
                </c:pt>
                <c:pt idx="7360">
                  <c:v>36.258260812758301</c:v>
                </c:pt>
                <c:pt idx="7361">
                  <c:v>36.259484596522398</c:v>
                </c:pt>
                <c:pt idx="7362">
                  <c:v>36.260708299309897</c:v>
                </c:pt>
                <c:pt idx="7363">
                  <c:v>36.261931921125701</c:v>
                </c:pt>
                <c:pt idx="7364">
                  <c:v>36.263155461974897</c:v>
                </c:pt>
                <c:pt idx="7365">
                  <c:v>36.264378921862701</c:v>
                </c:pt>
                <c:pt idx="7366">
                  <c:v>36.265602300794001</c:v>
                </c:pt>
                <c:pt idx="7367">
                  <c:v>36.266825598773998</c:v>
                </c:pt>
                <c:pt idx="7368">
                  <c:v>36.268048815807802</c:v>
                </c:pt>
                <c:pt idx="7369">
                  <c:v>36.269271951900301</c:v>
                </c:pt>
                <c:pt idx="7370">
                  <c:v>36.270495007056702</c:v>
                </c:pt>
                <c:pt idx="7371">
                  <c:v>36.271717981282102</c:v>
                </c:pt>
                <c:pt idx="7372">
                  <c:v>36.272940874581501</c:v>
                </c:pt>
                <c:pt idx="7373">
                  <c:v>36.274163686959902</c:v>
                </c:pt>
                <c:pt idx="7374">
                  <c:v>36.275386418422599</c:v>
                </c:pt>
                <c:pt idx="7375">
                  <c:v>36.276609068974501</c:v>
                </c:pt>
                <c:pt idx="7376">
                  <c:v>36.277831638620697</c:v>
                </c:pt>
                <c:pt idx="7377">
                  <c:v>36.279054127366301</c:v>
                </c:pt>
                <c:pt idx="7378">
                  <c:v>36.280276535216302</c:v>
                </c:pt>
                <c:pt idx="7379">
                  <c:v>36.281498862175901</c:v>
                </c:pt>
                <c:pt idx="7380">
                  <c:v>36.282721108250101</c:v>
                </c:pt>
                <c:pt idx="7381">
                  <c:v>36.283943273444002</c:v>
                </c:pt>
                <c:pt idx="7382">
                  <c:v>36.285165357762601</c:v>
                </c:pt>
                <c:pt idx="7383">
                  <c:v>36.286387361211098</c:v>
                </c:pt>
                <c:pt idx="7384">
                  <c:v>36.287609283794502</c:v>
                </c:pt>
                <c:pt idx="7385">
                  <c:v>36.288831125517902</c:v>
                </c:pt>
                <c:pt idx="7386">
                  <c:v>36.290052886386299</c:v>
                </c:pt>
                <c:pt idx="7387">
                  <c:v>36.291274566404802</c:v>
                </c:pt>
                <c:pt idx="7388">
                  <c:v>36.292496165578598</c:v>
                </c:pt>
                <c:pt idx="7389">
                  <c:v>36.293717683912597</c:v>
                </c:pt>
                <c:pt idx="7390">
                  <c:v>36.294939121412</c:v>
                </c:pt>
                <c:pt idx="7391">
                  <c:v>36.296160478081802</c:v>
                </c:pt>
                <c:pt idx="7392">
                  <c:v>36.297381753927098</c:v>
                </c:pt>
                <c:pt idx="7393">
                  <c:v>36.298602948952997</c:v>
                </c:pt>
                <c:pt idx="7394">
                  <c:v>36.2998240631645</c:v>
                </c:pt>
                <c:pt idx="7395">
                  <c:v>36.301045096566803</c:v>
                </c:pt>
                <c:pt idx="7396">
                  <c:v>36.302266049164899</c:v>
                </c:pt>
                <c:pt idx="7397">
                  <c:v>36.303486920963799</c:v>
                </c:pt>
                <c:pt idx="7398">
                  <c:v>36.304707711968703</c:v>
                </c:pt>
                <c:pt idx="7399">
                  <c:v>36.3059284221846</c:v>
                </c:pt>
                <c:pt idx="7400">
                  <c:v>36.307149051616598</c:v>
                </c:pt>
                <c:pt idx="7401">
                  <c:v>36.308369600269899</c:v>
                </c:pt>
                <c:pt idx="7402">
                  <c:v>36.309590068149298</c:v>
                </c:pt>
                <c:pt idx="7403">
                  <c:v>36.310810455260103</c:v>
                </c:pt>
                <c:pt idx="7404">
                  <c:v>36.312030761607303</c:v>
                </c:pt>
                <c:pt idx="7405">
                  <c:v>36.313250987196</c:v>
                </c:pt>
                <c:pt idx="7406">
                  <c:v>36.314471132031201</c:v>
                </c:pt>
                <c:pt idx="7407">
                  <c:v>36.315691196118102</c:v>
                </c:pt>
                <c:pt idx="7408">
                  <c:v>36.316911179461698</c:v>
                </c:pt>
                <c:pt idx="7409">
                  <c:v>36.318131082066998</c:v>
                </c:pt>
                <c:pt idx="7410">
                  <c:v>36.319350903939203</c:v>
                </c:pt>
                <c:pt idx="7411">
                  <c:v>36.3205706450834</c:v>
                </c:pt>
                <c:pt idx="7412">
                  <c:v>36.321790305504599</c:v>
                </c:pt>
                <c:pt idx="7413">
                  <c:v>36.323009885207803</c:v>
                </c:pt>
                <c:pt idx="7414">
                  <c:v>36.324229384198297</c:v>
                </c:pt>
                <c:pt idx="7415">
                  <c:v>36.325448802480999</c:v>
                </c:pt>
                <c:pt idx="7416">
                  <c:v>36.326668140060903</c:v>
                </c:pt>
                <c:pt idx="7417">
                  <c:v>36.327887396943296</c:v>
                </c:pt>
                <c:pt idx="7418">
                  <c:v>36.329106573133203</c:v>
                </c:pt>
                <c:pt idx="7419">
                  <c:v>36.330325668635602</c:v>
                </c:pt>
                <c:pt idx="7420">
                  <c:v>36.331544683455697</c:v>
                </c:pt>
                <c:pt idx="7421">
                  <c:v>36.332763617598403</c:v>
                </c:pt>
                <c:pt idx="7422">
                  <c:v>36.3339824710689</c:v>
                </c:pt>
                <c:pt idx="7423">
                  <c:v>36.335201243872298</c:v>
                </c:pt>
                <c:pt idx="7424">
                  <c:v>36.336419936013698</c:v>
                </c:pt>
                <c:pt idx="7425">
                  <c:v>36.337638547498003</c:v>
                </c:pt>
                <c:pt idx="7426">
                  <c:v>36.338857078330399</c:v>
                </c:pt>
                <c:pt idx="7427">
                  <c:v>36.340075528516003</c:v>
                </c:pt>
                <c:pt idx="7428">
                  <c:v>36.341293898059803</c:v>
                </c:pt>
                <c:pt idx="7429">
                  <c:v>36.342512186966999</c:v>
                </c:pt>
                <c:pt idx="7430">
                  <c:v>36.343730395242602</c:v>
                </c:pt>
                <c:pt idx="7431">
                  <c:v>36.344948522891599</c:v>
                </c:pt>
                <c:pt idx="7432">
                  <c:v>36.346166569919198</c:v>
                </c:pt>
                <c:pt idx="7433">
                  <c:v>36.347384536330402</c:v>
                </c:pt>
                <c:pt idx="7434">
                  <c:v>36.348602422130298</c:v>
                </c:pt>
                <c:pt idx="7435">
                  <c:v>36.349820227324102</c:v>
                </c:pt>
                <c:pt idx="7436">
                  <c:v>36.351037951916702</c:v>
                </c:pt>
                <c:pt idx="7437">
                  <c:v>36.352255595913199</c:v>
                </c:pt>
                <c:pt idx="7438">
                  <c:v>36.353473159318703</c:v>
                </c:pt>
                <c:pt idx="7439">
                  <c:v>36.354690642138401</c:v>
                </c:pt>
                <c:pt idx="7440">
                  <c:v>36.355908044377301</c:v>
                </c:pt>
                <c:pt idx="7441">
                  <c:v>36.3571253660403</c:v>
                </c:pt>
                <c:pt idx="7442">
                  <c:v>36.358342607132798</c:v>
                </c:pt>
                <c:pt idx="7443">
                  <c:v>36.359559767659597</c:v>
                </c:pt>
                <c:pt idx="7444">
                  <c:v>36.360776847625999</c:v>
                </c:pt>
                <c:pt idx="7445">
                  <c:v>36.361993847036899</c:v>
                </c:pt>
                <c:pt idx="7446">
                  <c:v>36.363210765897399</c:v>
                </c:pt>
                <c:pt idx="7447">
                  <c:v>36.3644276042127</c:v>
                </c:pt>
                <c:pt idx="7448">
                  <c:v>36.365644361987798</c:v>
                </c:pt>
                <c:pt idx="7449">
                  <c:v>36.3668610392278</c:v>
                </c:pt>
                <c:pt idx="7450">
                  <c:v>36.368077635937702</c:v>
                </c:pt>
                <c:pt idx="7451">
                  <c:v>36.369294152122698</c:v>
                </c:pt>
                <c:pt idx="7452">
                  <c:v>36.370510587787798</c:v>
                </c:pt>
                <c:pt idx="7453">
                  <c:v>36.371726942938103</c:v>
                </c:pt>
                <c:pt idx="7454">
                  <c:v>36.372943217578701</c:v>
                </c:pt>
                <c:pt idx="7455">
                  <c:v>36.3741594117147</c:v>
                </c:pt>
                <c:pt idx="7456">
                  <c:v>36.375375525351103</c:v>
                </c:pt>
                <c:pt idx="7457">
                  <c:v>36.376591558492997</c:v>
                </c:pt>
                <c:pt idx="7458">
                  <c:v>36.377807511145498</c:v>
                </c:pt>
                <c:pt idx="7459">
                  <c:v>36.379023383313701</c:v>
                </c:pt>
                <c:pt idx="7460">
                  <c:v>36.3802391750026</c:v>
                </c:pt>
                <c:pt idx="7461">
                  <c:v>36.381454886217398</c:v>
                </c:pt>
                <c:pt idx="7462">
                  <c:v>36.382670516963103</c:v>
                </c:pt>
                <c:pt idx="7463">
                  <c:v>36.383886067244802</c:v>
                </c:pt>
                <c:pt idx="7464">
                  <c:v>36.385101537067499</c:v>
                </c:pt>
                <c:pt idx="7465">
                  <c:v>36.3863169264364</c:v>
                </c:pt>
                <c:pt idx="7466">
                  <c:v>36.387532235356602</c:v>
                </c:pt>
                <c:pt idx="7467">
                  <c:v>36.388747463832999</c:v>
                </c:pt>
                <c:pt idx="7468">
                  <c:v>36.389962611870899</c:v>
                </c:pt>
                <c:pt idx="7469">
                  <c:v>36.391177679475199</c:v>
                </c:pt>
                <c:pt idx="7470">
                  <c:v>36.392392666651098</c:v>
                </c:pt>
                <c:pt idx="7471">
                  <c:v>36.3936075734036</c:v>
                </c:pt>
                <c:pt idx="7472">
                  <c:v>36.394822399737798</c:v>
                </c:pt>
                <c:pt idx="7473">
                  <c:v>36.396037145658802</c:v>
                </c:pt>
                <c:pt idx="7474">
                  <c:v>36.397251811171699</c:v>
                </c:pt>
                <c:pt idx="7475">
                  <c:v>36.398466396281599</c:v>
                </c:pt>
                <c:pt idx="7476">
                  <c:v>36.399680900993403</c:v>
                </c:pt>
                <c:pt idx="7477">
                  <c:v>36.400895325312398</c:v>
                </c:pt>
                <c:pt idx="7478">
                  <c:v>36.4021096692436</c:v>
                </c:pt>
                <c:pt idx="7479">
                  <c:v>36.403323932792098</c:v>
                </c:pt>
                <c:pt idx="7480">
                  <c:v>36.4045381159629</c:v>
                </c:pt>
                <c:pt idx="7481">
                  <c:v>36.405752218761101</c:v>
                </c:pt>
                <c:pt idx="7482">
                  <c:v>36.406966241191903</c:v>
                </c:pt>
                <c:pt idx="7483">
                  <c:v>36.408180183260299</c:v>
                </c:pt>
                <c:pt idx="7484">
                  <c:v>36.4093940449713</c:v>
                </c:pt>
                <c:pt idx="7485">
                  <c:v>36.4106078263301</c:v>
                </c:pt>
                <c:pt idx="7486">
                  <c:v>36.411821527341701</c:v>
                </c:pt>
                <c:pt idx="7487">
                  <c:v>36.413035148011303</c:v>
                </c:pt>
                <c:pt idx="7488">
                  <c:v>36.414248688343903</c:v>
                </c:pt>
                <c:pt idx="7489">
                  <c:v>36.415462148344503</c:v>
                </c:pt>
                <c:pt idx="7490">
                  <c:v>36.416675528018303</c:v>
                </c:pt>
                <c:pt idx="7491">
                  <c:v>36.417888827370298</c:v>
                </c:pt>
                <c:pt idx="7492">
                  <c:v>36.419102046405698</c:v>
                </c:pt>
                <c:pt idx="7493">
                  <c:v>36.420315185129503</c:v>
                </c:pt>
                <c:pt idx="7494">
                  <c:v>36.421528243546703</c:v>
                </c:pt>
                <c:pt idx="7495">
                  <c:v>36.422741221662498</c:v>
                </c:pt>
                <c:pt idx="7496">
                  <c:v>36.423954119481998</c:v>
                </c:pt>
                <c:pt idx="7497">
                  <c:v>36.425166937010196</c:v>
                </c:pt>
                <c:pt idx="7498">
                  <c:v>36.426379674252203</c:v>
                </c:pt>
                <c:pt idx="7499">
                  <c:v>36.427592331213098</c:v>
                </c:pt>
                <c:pt idx="7500">
                  <c:v>36.428804907897998</c:v>
                </c:pt>
                <c:pt idx="7501">
                  <c:v>36.430017404311897</c:v>
                </c:pt>
                <c:pt idx="7502">
                  <c:v>36.431229820459997</c:v>
                </c:pt>
                <c:pt idx="7503">
                  <c:v>36.4324421563473</c:v>
                </c:pt>
                <c:pt idx="7504">
                  <c:v>36.4336544119789</c:v>
                </c:pt>
                <c:pt idx="7505">
                  <c:v>36.434866587359899</c:v>
                </c:pt>
                <c:pt idx="7506">
                  <c:v>36.4360786824953</c:v>
                </c:pt>
                <c:pt idx="7507">
                  <c:v>36.437290697390203</c:v>
                </c:pt>
                <c:pt idx="7508">
                  <c:v>36.438502632049797</c:v>
                </c:pt>
                <c:pt idx="7509">
                  <c:v>36.439714486479097</c:v>
                </c:pt>
                <c:pt idx="7510">
                  <c:v>36.440926260683199</c:v>
                </c:pt>
                <c:pt idx="7511">
                  <c:v>36.442137954667203</c:v>
                </c:pt>
                <c:pt idx="7512">
                  <c:v>36.443349568436098</c:v>
                </c:pt>
                <c:pt idx="7513">
                  <c:v>36.444561101995099</c:v>
                </c:pt>
                <c:pt idx="7514">
                  <c:v>36.445772555349102</c:v>
                </c:pt>
                <c:pt idx="7515">
                  <c:v>36.4469839285034</c:v>
                </c:pt>
                <c:pt idx="7516">
                  <c:v>36.448195221462903</c:v>
                </c:pt>
                <c:pt idx="7517">
                  <c:v>36.449406434232799</c:v>
                </c:pt>
                <c:pt idx="7518">
                  <c:v>36.450617566818202</c:v>
                </c:pt>
                <c:pt idx="7519">
                  <c:v>36.451828619224102</c:v>
                </c:pt>
                <c:pt idx="7520">
                  <c:v>36.4530395914555</c:v>
                </c:pt>
                <c:pt idx="7521">
                  <c:v>36.454250483517697</c:v>
                </c:pt>
                <c:pt idx="7522">
                  <c:v>36.455461295415702</c:v>
                </c:pt>
                <c:pt idx="7523">
                  <c:v>36.456672027154497</c:v>
                </c:pt>
                <c:pt idx="7524">
                  <c:v>36.457882678739203</c:v>
                </c:pt>
                <c:pt idx="7525">
                  <c:v>36.459093250175002</c:v>
                </c:pt>
                <c:pt idx="7526">
                  <c:v>36.460303741466802</c:v>
                </c:pt>
                <c:pt idx="7527">
                  <c:v>36.461514152619898</c:v>
                </c:pt>
                <c:pt idx="7528">
                  <c:v>36.462724483639199</c:v>
                </c:pt>
                <c:pt idx="7529">
                  <c:v>36.463934734529801</c:v>
                </c:pt>
                <c:pt idx="7530">
                  <c:v>36.465144905296903</c:v>
                </c:pt>
                <c:pt idx="7531">
                  <c:v>36.466354995945501</c:v>
                </c:pt>
                <c:pt idx="7532">
                  <c:v>36.467565006480697</c:v>
                </c:pt>
                <c:pt idx="7533">
                  <c:v>36.4687749369076</c:v>
                </c:pt>
                <c:pt idx="7534">
                  <c:v>36.469984787231198</c:v>
                </c:pt>
                <c:pt idx="7535">
                  <c:v>36.471194557456698</c:v>
                </c:pt>
                <c:pt idx="7536">
                  <c:v>36.472404247589097</c:v>
                </c:pt>
                <c:pt idx="7537">
                  <c:v>36.473613857633502</c:v>
                </c:pt>
                <c:pt idx="7538">
                  <c:v>36.474823387595002</c:v>
                </c:pt>
                <c:pt idx="7539">
                  <c:v>36.476032837478698</c:v>
                </c:pt>
                <c:pt idx="7540">
                  <c:v>36.477242207289599</c:v>
                </c:pt>
                <c:pt idx="7541">
                  <c:v>36.4784514970329</c:v>
                </c:pt>
                <c:pt idx="7542">
                  <c:v>36.479660706713602</c:v>
                </c:pt>
                <c:pt idx="7543">
                  <c:v>36.480869836336801</c:v>
                </c:pt>
                <c:pt idx="7544">
                  <c:v>36.482078885907498</c:v>
                </c:pt>
                <c:pt idx="7545">
                  <c:v>36.483287855431001</c:v>
                </c:pt>
                <c:pt idx="7546">
                  <c:v>36.4844967449122</c:v>
                </c:pt>
                <c:pt idx="7547">
                  <c:v>36.485705554356201</c:v>
                </c:pt>
                <c:pt idx="7548">
                  <c:v>36.486914283768201</c:v>
                </c:pt>
                <c:pt idx="7549">
                  <c:v>36.4881229331532</c:v>
                </c:pt>
                <c:pt idx="7550">
                  <c:v>36.489331502516201</c:v>
                </c:pt>
                <c:pt idx="7551">
                  <c:v>36.490539991862398</c:v>
                </c:pt>
                <c:pt idx="7552">
                  <c:v>36.491748401196901</c:v>
                </c:pt>
                <c:pt idx="7553">
                  <c:v>36.492956730524703</c:v>
                </c:pt>
                <c:pt idx="7554">
                  <c:v>36.4941649798509</c:v>
                </c:pt>
                <c:pt idx="7555">
                  <c:v>36.495373149180701</c:v>
                </c:pt>
                <c:pt idx="7556">
                  <c:v>36.496581238518999</c:v>
                </c:pt>
                <c:pt idx="7557">
                  <c:v>36.497789247870898</c:v>
                </c:pt>
                <c:pt idx="7558">
                  <c:v>36.498997177241698</c:v>
                </c:pt>
                <c:pt idx="7559">
                  <c:v>36.500205026636202</c:v>
                </c:pt>
                <c:pt idx="7560">
                  <c:v>36.501412796059697</c:v>
                </c:pt>
                <c:pt idx="7561">
                  <c:v>36.502620485517099</c:v>
                </c:pt>
                <c:pt idx="7562">
                  <c:v>36.503828095013702</c:v>
                </c:pt>
                <c:pt idx="7563">
                  <c:v>36.505035624554402</c:v>
                </c:pt>
                <c:pt idx="7564">
                  <c:v>36.5062430741444</c:v>
                </c:pt>
                <c:pt idx="7565">
                  <c:v>36.507450443788699</c:v>
                </c:pt>
                <c:pt idx="7566">
                  <c:v>36.508657733492399</c:v>
                </c:pt>
                <c:pt idx="7567">
                  <c:v>36.509864943260602</c:v>
                </c:pt>
                <c:pt idx="7568">
                  <c:v>36.511072073098397</c:v>
                </c:pt>
                <c:pt idx="7569">
                  <c:v>36.512279123010799</c:v>
                </c:pt>
                <c:pt idx="7570">
                  <c:v>36.513486093003003</c:v>
                </c:pt>
                <c:pt idx="7571">
                  <c:v>36.514692983080103</c:v>
                </c:pt>
                <c:pt idx="7572">
                  <c:v>36.515899793247002</c:v>
                </c:pt>
                <c:pt idx="7573">
                  <c:v>36.517106523509</c:v>
                </c:pt>
                <c:pt idx="7574">
                  <c:v>36.518313173871</c:v>
                </c:pt>
                <c:pt idx="7575">
                  <c:v>36.519519744338197</c:v>
                </c:pt>
                <c:pt idx="7576">
                  <c:v>36.520726234915699</c:v>
                </c:pt>
                <c:pt idx="7577">
                  <c:v>36.521932645608501</c:v>
                </c:pt>
                <c:pt idx="7578">
                  <c:v>36.523138976421698</c:v>
                </c:pt>
                <c:pt idx="7579">
                  <c:v>36.524345227360399</c:v>
                </c:pt>
                <c:pt idx="7580">
                  <c:v>36.525551398429599</c:v>
                </c:pt>
                <c:pt idx="7581">
                  <c:v>36.526757489634598</c:v>
                </c:pt>
                <c:pt idx="7582">
                  <c:v>36.527963500980299</c:v>
                </c:pt>
                <c:pt idx="7583">
                  <c:v>36.529169432471797</c:v>
                </c:pt>
                <c:pt idx="7584">
                  <c:v>36.530375284114299</c:v>
                </c:pt>
                <c:pt idx="7585">
                  <c:v>36.531581055912802</c:v>
                </c:pt>
                <c:pt idx="7586">
                  <c:v>36.532786747872301</c:v>
                </c:pt>
                <c:pt idx="7587">
                  <c:v>36.533992359998003</c:v>
                </c:pt>
                <c:pt idx="7588">
                  <c:v>36.535197892295002</c:v>
                </c:pt>
                <c:pt idx="7589">
                  <c:v>36.536403344768303</c:v>
                </c:pt>
                <c:pt idx="7590">
                  <c:v>36.537608717422998</c:v>
                </c:pt>
                <c:pt idx="7591">
                  <c:v>36.538814010264197</c:v>
                </c:pt>
                <c:pt idx="7592">
                  <c:v>36.540019223297001</c:v>
                </c:pt>
                <c:pt idx="7593">
                  <c:v>36.541224356526499</c:v>
                </c:pt>
                <c:pt idx="7594">
                  <c:v>36.542429409957698</c:v>
                </c:pt>
                <c:pt idx="7595">
                  <c:v>36.543634383595801</c:v>
                </c:pt>
                <c:pt idx="7596">
                  <c:v>36.544839277445803</c:v>
                </c:pt>
                <c:pt idx="7597">
                  <c:v>36.546044091512798</c:v>
                </c:pt>
                <c:pt idx="7598">
                  <c:v>36.547248825801901</c:v>
                </c:pt>
                <c:pt idx="7599">
                  <c:v>36.548453480318102</c:v>
                </c:pt>
                <c:pt idx="7600">
                  <c:v>36.549658055066701</c:v>
                </c:pt>
                <c:pt idx="7601">
                  <c:v>36.5508625500525</c:v>
                </c:pt>
                <c:pt idx="7602">
                  <c:v>36.552066965280801</c:v>
                </c:pt>
                <c:pt idx="7603">
                  <c:v>36.553271300756599</c:v>
                </c:pt>
                <c:pt idx="7604">
                  <c:v>36.554475556485002</c:v>
                </c:pt>
                <c:pt idx="7605">
                  <c:v>36.555679732471098</c:v>
                </c:pt>
                <c:pt idx="7606">
                  <c:v>36.556883828719897</c:v>
                </c:pt>
                <c:pt idx="7607">
                  <c:v>36.558087845236599</c:v>
                </c:pt>
                <c:pt idx="7608">
                  <c:v>36.559291782026101</c:v>
                </c:pt>
                <c:pt idx="7609">
                  <c:v>36.560495639093702</c:v>
                </c:pt>
                <c:pt idx="7610">
                  <c:v>36.561699416444398</c:v>
                </c:pt>
                <c:pt idx="7611">
                  <c:v>36.562903114083298</c:v>
                </c:pt>
                <c:pt idx="7612">
                  <c:v>36.564106732015503</c:v>
                </c:pt>
                <c:pt idx="7613">
                  <c:v>36.565310270246002</c:v>
                </c:pt>
                <c:pt idx="7614">
                  <c:v>36.566513728779903</c:v>
                </c:pt>
                <c:pt idx="7615">
                  <c:v>36.5677171076223</c:v>
                </c:pt>
                <c:pt idx="7616">
                  <c:v>36.568920406778297</c:v>
                </c:pt>
                <c:pt idx="7617">
                  <c:v>36.5701236262531</c:v>
                </c:pt>
                <c:pt idx="7618">
                  <c:v>36.571326766051499</c:v>
                </c:pt>
                <c:pt idx="7619">
                  <c:v>36.572529826178901</c:v>
                </c:pt>
                <c:pt idx="7620">
                  <c:v>36.573732806640102</c:v>
                </c:pt>
                <c:pt idx="7621">
                  <c:v>36.574935707440403</c:v>
                </c:pt>
                <c:pt idx="7622">
                  <c:v>36.576138528584799</c:v>
                </c:pt>
                <c:pt idx="7623">
                  <c:v>36.577341270078399</c:v>
                </c:pt>
                <c:pt idx="7624">
                  <c:v>36.578543931926198</c:v>
                </c:pt>
                <c:pt idx="7625">
                  <c:v>36.579746514133397</c:v>
                </c:pt>
                <c:pt idx="7626">
                  <c:v>36.580949016704999</c:v>
                </c:pt>
                <c:pt idx="7627">
                  <c:v>36.582151439646204</c:v>
                </c:pt>
                <c:pt idx="7628">
                  <c:v>36.5833537829619</c:v>
                </c:pt>
                <c:pt idx="7629">
                  <c:v>36.584556046657397</c:v>
                </c:pt>
                <c:pt idx="7630">
                  <c:v>36.585758230737603</c:v>
                </c:pt>
                <c:pt idx="7631">
                  <c:v>36.5869603352076</c:v>
                </c:pt>
                <c:pt idx="7632">
                  <c:v>36.588162360072602</c:v>
                </c:pt>
                <c:pt idx="7633">
                  <c:v>36.589364305337703</c:v>
                </c:pt>
                <c:pt idx="7634">
                  <c:v>36.590566171007801</c:v>
                </c:pt>
                <c:pt idx="7635">
                  <c:v>36.591767957088102</c:v>
                </c:pt>
                <c:pt idx="7636">
                  <c:v>36.592969663583801</c:v>
                </c:pt>
                <c:pt idx="7637">
                  <c:v>36.594171290499702</c:v>
                </c:pt>
                <c:pt idx="7638">
                  <c:v>36.595372837841097</c:v>
                </c:pt>
                <c:pt idx="7639">
                  <c:v>36.596574305613103</c:v>
                </c:pt>
                <c:pt idx="7640">
                  <c:v>36.597775693820601</c:v>
                </c:pt>
                <c:pt idx="7641">
                  <c:v>36.598977002468899</c:v>
                </c:pt>
                <c:pt idx="7642">
                  <c:v>36.6001782315629</c:v>
                </c:pt>
                <c:pt idx="7643">
                  <c:v>36.601379381107797</c:v>
                </c:pt>
                <c:pt idx="7644">
                  <c:v>36.602580451108601</c:v>
                </c:pt>
                <c:pt idx="7645">
                  <c:v>36.603781441570497</c:v>
                </c:pt>
                <c:pt idx="7646">
                  <c:v>36.604982352498403</c:v>
                </c:pt>
                <c:pt idx="7647">
                  <c:v>36.606183183897599</c:v>
                </c:pt>
                <c:pt idx="7648">
                  <c:v>36.6073839357731</c:v>
                </c:pt>
                <c:pt idx="7649">
                  <c:v>36.608584608129902</c:v>
                </c:pt>
                <c:pt idx="7650">
                  <c:v>36.609785200973199</c:v>
                </c:pt>
                <c:pt idx="7651">
                  <c:v>36.610985714307901</c:v>
                </c:pt>
                <c:pt idx="7652">
                  <c:v>36.612186148139401</c:v>
                </c:pt>
                <c:pt idx="7653">
                  <c:v>36.613386502472501</c:v>
                </c:pt>
                <c:pt idx="7654">
                  <c:v>36.614586777312397</c:v>
                </c:pt>
                <c:pt idx="7655">
                  <c:v>36.615786972664203</c:v>
                </c:pt>
                <c:pt idx="7656">
                  <c:v>36.616987088532902</c:v>
                </c:pt>
                <c:pt idx="7657">
                  <c:v>36.618187124923601</c:v>
                </c:pt>
                <c:pt idx="7658">
                  <c:v>36.619387081841502</c:v>
                </c:pt>
                <c:pt idx="7659">
                  <c:v>36.6205869592916</c:v>
                </c:pt>
                <c:pt idx="7660">
                  <c:v>36.621786757278997</c:v>
                </c:pt>
                <c:pt idx="7661">
                  <c:v>36.622986475808702</c:v>
                </c:pt>
                <c:pt idx="7662">
                  <c:v>36.624186114885902</c:v>
                </c:pt>
                <c:pt idx="7663">
                  <c:v>36.625385674515599</c:v>
                </c:pt>
                <c:pt idx="7664">
                  <c:v>36.626585154702902</c:v>
                </c:pt>
                <c:pt idx="7665">
                  <c:v>36.627784555452997</c:v>
                </c:pt>
                <c:pt idx="7666">
                  <c:v>36.628983876770803</c:v>
                </c:pt>
                <c:pt idx="7667">
                  <c:v>36.630183118661499</c:v>
                </c:pt>
                <c:pt idx="7668">
                  <c:v>36.6313822811302</c:v>
                </c:pt>
                <c:pt idx="7669">
                  <c:v>36.632581364181902</c:v>
                </c:pt>
                <c:pt idx="7670">
                  <c:v>36.6337803678217</c:v>
                </c:pt>
                <c:pt idx="7671">
                  <c:v>36.634979292054801</c:v>
                </c:pt>
                <c:pt idx="7672">
                  <c:v>36.636178136886102</c:v>
                </c:pt>
                <c:pt idx="7673">
                  <c:v>36.637376902320803</c:v>
                </c:pt>
                <c:pt idx="7674">
                  <c:v>36.638575588363899</c:v>
                </c:pt>
                <c:pt idx="7675">
                  <c:v>36.6397741950206</c:v>
                </c:pt>
                <c:pt idx="7676">
                  <c:v>36.640972722295999</c:v>
                </c:pt>
                <c:pt idx="7677">
                  <c:v>36.642171170194999</c:v>
                </c:pt>
                <c:pt idx="7678">
                  <c:v>36.643369538722801</c:v>
                </c:pt>
                <c:pt idx="7679">
                  <c:v>36.644567827884501</c:v>
                </c:pt>
                <c:pt idx="7680">
                  <c:v>36.6457660376851</c:v>
                </c:pt>
                <c:pt idx="7681">
                  <c:v>36.646964168129799</c:v>
                </c:pt>
                <c:pt idx="7682">
                  <c:v>36.6481622192236</c:v>
                </c:pt>
                <c:pt idx="7683">
                  <c:v>36.649360190971599</c:v>
                </c:pt>
                <c:pt idx="7684">
                  <c:v>36.650558083379003</c:v>
                </c:pt>
                <c:pt idx="7685">
                  <c:v>36.651755896450602</c:v>
                </c:pt>
                <c:pt idx="7686">
                  <c:v>36.652953630191803</c:v>
                </c:pt>
                <c:pt idx="7687">
                  <c:v>36.654151284607501</c:v>
                </c:pt>
                <c:pt idx="7688">
                  <c:v>36.655348859702798</c:v>
                </c:pt>
                <c:pt idx="7689">
                  <c:v>36.656546355482803</c:v>
                </c:pt>
                <c:pt idx="7690">
                  <c:v>36.657743771952603</c:v>
                </c:pt>
                <c:pt idx="7691">
                  <c:v>36.658941109117301</c:v>
                </c:pt>
                <c:pt idx="7692">
                  <c:v>36.660138366981897</c:v>
                </c:pt>
                <c:pt idx="7693">
                  <c:v>36.661335545551601</c:v>
                </c:pt>
                <c:pt idx="7694">
                  <c:v>36.662532644831401</c:v>
                </c:pt>
                <c:pt idx="7695">
                  <c:v>36.663729664826398</c:v>
                </c:pt>
                <c:pt idx="7696">
                  <c:v>36.664926605541702</c:v>
                </c:pt>
                <c:pt idx="7697">
                  <c:v>36.666123466982299</c:v>
                </c:pt>
                <c:pt idx="7698">
                  <c:v>36.667320249153498</c:v>
                </c:pt>
                <c:pt idx="7699">
                  <c:v>36.668516952060102</c:v>
                </c:pt>
                <c:pt idx="7700">
                  <c:v>36.669713575707398</c:v>
                </c:pt>
                <c:pt idx="7701">
                  <c:v>36.670910120100402</c:v>
                </c:pt>
                <c:pt idx="7702">
                  <c:v>36.672106585244201</c:v>
                </c:pt>
                <c:pt idx="7703">
                  <c:v>36.673302971143798</c:v>
                </c:pt>
                <c:pt idx="7704">
                  <c:v>36.674499277804401</c:v>
                </c:pt>
                <c:pt idx="7705">
                  <c:v>36.675695505230998</c:v>
                </c:pt>
                <c:pt idx="7706">
                  <c:v>36.676891653428797</c:v>
                </c:pt>
                <c:pt idx="7707">
                  <c:v>36.6780877224028</c:v>
                </c:pt>
                <c:pt idx="7708">
                  <c:v>36.679283712158004</c:v>
                </c:pt>
                <c:pt idx="7709">
                  <c:v>36.6804796226996</c:v>
                </c:pt>
                <c:pt idx="7710">
                  <c:v>36.6816754540327</c:v>
                </c:pt>
                <c:pt idx="7711">
                  <c:v>36.682871206162297</c:v>
                </c:pt>
                <c:pt idx="7712">
                  <c:v>36.6840668790935</c:v>
                </c:pt>
                <c:pt idx="7713">
                  <c:v>36.685262472831397</c:v>
                </c:pt>
                <c:pt idx="7714">
                  <c:v>36.686457987381097</c:v>
                </c:pt>
                <c:pt idx="7715">
                  <c:v>36.687653422747601</c:v>
                </c:pt>
                <c:pt idx="7716">
                  <c:v>36.688848778936197</c:v>
                </c:pt>
                <c:pt idx="7717">
                  <c:v>36.690044055951702</c:v>
                </c:pt>
                <c:pt idx="7718">
                  <c:v>36.691239253799303</c:v>
                </c:pt>
                <c:pt idx="7719">
                  <c:v>36.6924343724842</c:v>
                </c:pt>
                <c:pt idx="7720">
                  <c:v>36.693629412011298</c:v>
                </c:pt>
                <c:pt idx="7721">
                  <c:v>36.694824372385803</c:v>
                </c:pt>
                <c:pt idx="7722">
                  <c:v>36.696019253612697</c:v>
                </c:pt>
                <c:pt idx="7723">
                  <c:v>36.697214055697103</c:v>
                </c:pt>
                <c:pt idx="7724">
                  <c:v>36.6984087786442</c:v>
                </c:pt>
                <c:pt idx="7725">
                  <c:v>36.6996034224589</c:v>
                </c:pt>
                <c:pt idx="7726">
                  <c:v>36.700797987146402</c:v>
                </c:pt>
                <c:pt idx="7727">
                  <c:v>36.701992472711801</c:v>
                </c:pt>
                <c:pt idx="7728">
                  <c:v>36.7031868791601</c:v>
                </c:pt>
                <c:pt idx="7729">
                  <c:v>36.7043812064964</c:v>
                </c:pt>
                <c:pt idx="7730">
                  <c:v>36.705575454725803</c:v>
                </c:pt>
                <c:pt idx="7731">
                  <c:v>36.706769623853504</c:v>
                </c:pt>
                <c:pt idx="7732">
                  <c:v>36.707963713884297</c:v>
                </c:pt>
                <c:pt idx="7733">
                  <c:v>36.709157724823498</c:v>
                </c:pt>
                <c:pt idx="7734">
                  <c:v>36.710351656676202</c:v>
                </c:pt>
                <c:pt idx="7735">
                  <c:v>36.711545509447298</c:v>
                </c:pt>
                <c:pt idx="7736">
                  <c:v>36.712739283142099</c:v>
                </c:pt>
                <c:pt idx="7737">
                  <c:v>36.713932977765502</c:v>
                </c:pt>
                <c:pt idx="7738">
                  <c:v>36.715126593322701</c:v>
                </c:pt>
                <c:pt idx="7739">
                  <c:v>36.716320129818698</c:v>
                </c:pt>
                <c:pt idx="7740">
                  <c:v>36.717513587258701</c:v>
                </c:pt>
                <c:pt idx="7741">
                  <c:v>36.718706965647598</c:v>
                </c:pt>
                <c:pt idx="7742">
                  <c:v>36.719900264990699</c:v>
                </c:pt>
                <c:pt idx="7743">
                  <c:v>36.721093485292897</c:v>
                </c:pt>
                <c:pt idx="7744">
                  <c:v>36.722286626559303</c:v>
                </c:pt>
                <c:pt idx="7745">
                  <c:v>36.723479688795102</c:v>
                </c:pt>
                <c:pt idx="7746">
                  <c:v>36.724672672005298</c:v>
                </c:pt>
                <c:pt idx="7747">
                  <c:v>36.725865576194998</c:v>
                </c:pt>
                <c:pt idx="7748">
                  <c:v>36.727058401369199</c:v>
                </c:pt>
                <c:pt idx="7749">
                  <c:v>36.728251147533101</c:v>
                </c:pt>
                <c:pt idx="7750">
                  <c:v>36.729443814691798</c:v>
                </c:pt>
                <c:pt idx="7751">
                  <c:v>36.730636402850202</c:v>
                </c:pt>
                <c:pt idx="7752">
                  <c:v>36.731828912013597</c:v>
                </c:pt>
                <c:pt idx="7753">
                  <c:v>36.733021342187001</c:v>
                </c:pt>
                <c:pt idx="7754">
                  <c:v>36.734213693375402</c:v>
                </c:pt>
                <c:pt idx="7755">
                  <c:v>36.735405965584</c:v>
                </c:pt>
                <c:pt idx="7756">
                  <c:v>36.736598158817799</c:v>
                </c:pt>
                <c:pt idx="7757">
                  <c:v>36.737790273081899</c:v>
                </c:pt>
                <c:pt idx="7758">
                  <c:v>36.738982308381303</c:v>
                </c:pt>
                <c:pt idx="7759">
                  <c:v>36.740174264721297</c:v>
                </c:pt>
                <c:pt idx="7760">
                  <c:v>36.741366142106799</c:v>
                </c:pt>
                <c:pt idx="7761">
                  <c:v>36.742557940543001</c:v>
                </c:pt>
                <c:pt idx="7762">
                  <c:v>36.743749660034801</c:v>
                </c:pt>
                <c:pt idx="7763">
                  <c:v>36.744941300587499</c:v>
                </c:pt>
                <c:pt idx="7764">
                  <c:v>36.746132862205997</c:v>
                </c:pt>
                <c:pt idx="7765">
                  <c:v>36.747324344895503</c:v>
                </c:pt>
                <c:pt idx="7766">
                  <c:v>36.748515748660999</c:v>
                </c:pt>
                <c:pt idx="7767">
                  <c:v>36.7497070735077</c:v>
                </c:pt>
                <c:pt idx="7768">
                  <c:v>36.750898319440502</c:v>
                </c:pt>
                <c:pt idx="7769">
                  <c:v>36.752089486464598</c:v>
                </c:pt>
                <c:pt idx="7770">
                  <c:v>36.753280574585098</c:v>
                </c:pt>
                <c:pt idx="7771">
                  <c:v>36.754471583807003</c:v>
                </c:pt>
                <c:pt idx="7772">
                  <c:v>36.755662514135501</c:v>
                </c:pt>
                <c:pt idx="7773">
                  <c:v>36.756853365575502</c:v>
                </c:pt>
                <c:pt idx="7774">
                  <c:v>36.758044138132298</c:v>
                </c:pt>
                <c:pt idx="7775">
                  <c:v>36.759234831810801</c:v>
                </c:pt>
                <c:pt idx="7776">
                  <c:v>36.760425446616097</c:v>
                </c:pt>
                <c:pt idx="7777">
                  <c:v>36.761615982553401</c:v>
                </c:pt>
                <c:pt idx="7778">
                  <c:v>36.762806439627603</c:v>
                </c:pt>
                <c:pt idx="7779">
                  <c:v>36.763996817844003</c:v>
                </c:pt>
                <c:pt idx="7780">
                  <c:v>36.765187117207503</c:v>
                </c:pt>
                <c:pt idx="7781">
                  <c:v>36.766377337723299</c:v>
                </c:pt>
                <c:pt idx="7782">
                  <c:v>36.767567479396398</c:v>
                </c:pt>
                <c:pt idx="7783">
                  <c:v>36.768757542231903</c:v>
                </c:pt>
                <c:pt idx="7784">
                  <c:v>36.769947526234901</c:v>
                </c:pt>
                <c:pt idx="7785">
                  <c:v>36.771137431410402</c:v>
                </c:pt>
                <c:pt idx="7786">
                  <c:v>36.7723272577636</c:v>
                </c:pt>
                <c:pt idx="7787">
                  <c:v>36.773517005299603</c:v>
                </c:pt>
                <c:pt idx="7788">
                  <c:v>36.7747066740233</c:v>
                </c:pt>
                <c:pt idx="7789">
                  <c:v>36.775896263939899</c:v>
                </c:pt>
                <c:pt idx="7790">
                  <c:v>36.777085775054502</c:v>
                </c:pt>
                <c:pt idx="7791">
                  <c:v>36.778275207372197</c:v>
                </c:pt>
                <c:pt idx="7792">
                  <c:v>36.7794645608979</c:v>
                </c:pt>
                <c:pt idx="7793">
                  <c:v>36.780653835636897</c:v>
                </c:pt>
                <c:pt idx="7794">
                  <c:v>36.7818430315942</c:v>
                </c:pt>
                <c:pt idx="7795">
                  <c:v>36.783032148774801</c:v>
                </c:pt>
                <c:pt idx="7796">
                  <c:v>36.784221187183803</c:v>
                </c:pt>
                <c:pt idx="7797">
                  <c:v>36.785410146826401</c:v>
                </c:pt>
                <c:pt idx="7798">
                  <c:v>36.786599027707602</c:v>
                </c:pt>
                <c:pt idx="7799">
                  <c:v>36.787787829832503</c:v>
                </c:pt>
                <c:pt idx="7800">
                  <c:v>36.788976553206197</c:v>
                </c:pt>
                <c:pt idx="7801">
                  <c:v>36.790165197833602</c:v>
                </c:pt>
                <c:pt idx="7802">
                  <c:v>36.791353763719997</c:v>
                </c:pt>
                <c:pt idx="7803">
                  <c:v>36.792542250870397</c:v>
                </c:pt>
                <c:pt idx="7804">
                  <c:v>36.793730659289899</c:v>
                </c:pt>
                <c:pt idx="7805">
                  <c:v>36.794918988983603</c:v>
                </c:pt>
                <c:pt idx="7806">
                  <c:v>36.796107239956399</c:v>
                </c:pt>
                <c:pt idx="7807">
                  <c:v>36.7972954122136</c:v>
                </c:pt>
                <c:pt idx="7808">
                  <c:v>36.798483505760203</c:v>
                </c:pt>
                <c:pt idx="7809">
                  <c:v>36.799671520601301</c:v>
                </c:pt>
                <c:pt idx="7810">
                  <c:v>36.800859456741897</c:v>
                </c:pt>
                <c:pt idx="7811">
                  <c:v>36.802047314187199</c:v>
                </c:pt>
                <c:pt idx="7812">
                  <c:v>36.803235092942103</c:v>
                </c:pt>
                <c:pt idx="7813">
                  <c:v>36.804422793011902</c:v>
                </c:pt>
                <c:pt idx="7814">
                  <c:v>36.805610414401499</c:v>
                </c:pt>
                <c:pt idx="7815">
                  <c:v>36.806797957116103</c:v>
                </c:pt>
                <c:pt idx="7816">
                  <c:v>36.807985421160701</c:v>
                </c:pt>
                <c:pt idx="7817">
                  <c:v>36.809172806540403</c:v>
                </c:pt>
                <c:pt idx="7818">
                  <c:v>36.810360113260202</c:v>
                </c:pt>
                <c:pt idx="7819">
                  <c:v>36.811547341325401</c:v>
                </c:pt>
                <c:pt idx="7820">
                  <c:v>36.812734490740802</c:v>
                </c:pt>
                <c:pt idx="7821">
                  <c:v>36.813921561511698</c:v>
                </c:pt>
                <c:pt idx="7822">
                  <c:v>36.8151085536431</c:v>
                </c:pt>
                <c:pt idx="7823">
                  <c:v>36.816295467140101</c:v>
                </c:pt>
                <c:pt idx="7824">
                  <c:v>36.817482302007697</c:v>
                </c:pt>
                <c:pt idx="7825">
                  <c:v>36.818669058251103</c:v>
                </c:pt>
                <c:pt idx="7826">
                  <c:v>36.819855735875201</c:v>
                </c:pt>
                <c:pt idx="7827">
                  <c:v>36.821042334885199</c:v>
                </c:pt>
                <c:pt idx="7828">
                  <c:v>36.822228855286198</c:v>
                </c:pt>
                <c:pt idx="7829">
                  <c:v>36.823415297083301</c:v>
                </c:pt>
                <c:pt idx="7830">
                  <c:v>36.824601660281402</c:v>
                </c:pt>
                <c:pt idx="7831">
                  <c:v>36.825787944885803</c:v>
                </c:pt>
                <c:pt idx="7832">
                  <c:v>36.8269741509014</c:v>
                </c:pt>
                <c:pt idx="7833">
                  <c:v>36.828160278333399</c:v>
                </c:pt>
                <c:pt idx="7834">
                  <c:v>36.829346327186798</c:v>
                </c:pt>
                <c:pt idx="7835">
                  <c:v>36.830532297466704</c:v>
                </c:pt>
                <c:pt idx="7836">
                  <c:v>36.831718189178197</c:v>
                </c:pt>
                <c:pt idx="7837">
                  <c:v>36.832904002326401</c:v>
                </c:pt>
                <c:pt idx="7838">
                  <c:v>36.834089736916297</c:v>
                </c:pt>
                <c:pt idx="7839">
                  <c:v>36.835275392953001</c:v>
                </c:pt>
                <c:pt idx="7840">
                  <c:v>36.8364609704416</c:v>
                </c:pt>
                <c:pt idx="7841">
                  <c:v>36.837646469387202</c:v>
                </c:pt>
                <c:pt idx="7842">
                  <c:v>36.838831889794797</c:v>
                </c:pt>
                <c:pt idx="7843">
                  <c:v>36.840017231669499</c:v>
                </c:pt>
                <c:pt idx="7844">
                  <c:v>36.841202495016503</c:v>
                </c:pt>
                <c:pt idx="7845">
                  <c:v>36.842387679840698</c:v>
                </c:pt>
                <c:pt idx="7846">
                  <c:v>36.843572786147298</c:v>
                </c:pt>
                <c:pt idx="7847">
                  <c:v>36.8447578139413</c:v>
                </c:pt>
                <c:pt idx="7848">
                  <c:v>36.845942763227796</c:v>
                </c:pt>
                <c:pt idx="7849">
                  <c:v>36.847127634011898</c:v>
                </c:pt>
                <c:pt idx="7850">
                  <c:v>36.848312426298698</c:v>
                </c:pt>
                <c:pt idx="7851">
                  <c:v>36.849497140093199</c:v>
                </c:pt>
                <c:pt idx="7852">
                  <c:v>36.850681775400503</c:v>
                </c:pt>
                <c:pt idx="7853">
                  <c:v>36.851866332225697</c:v>
                </c:pt>
                <c:pt idx="7854">
                  <c:v>36.853050810573897</c:v>
                </c:pt>
                <c:pt idx="7855">
                  <c:v>36.854235210450099</c:v>
                </c:pt>
                <c:pt idx="7856">
                  <c:v>36.855419531859397</c:v>
                </c:pt>
                <c:pt idx="7857">
                  <c:v>36.856603774806899</c:v>
                </c:pt>
                <c:pt idx="7858">
                  <c:v>36.857787939297701</c:v>
                </c:pt>
                <c:pt idx="7859">
                  <c:v>36.858972025336897</c:v>
                </c:pt>
                <c:pt idx="7860">
                  <c:v>36.860156032929403</c:v>
                </c:pt>
                <c:pt idx="7861">
                  <c:v>36.8613399620805</c:v>
                </c:pt>
                <c:pt idx="7862">
                  <c:v>36.862523812795096</c:v>
                </c:pt>
                <c:pt idx="7863">
                  <c:v>36.863707585078402</c:v>
                </c:pt>
                <c:pt idx="7864">
                  <c:v>36.864891278935403</c:v>
                </c:pt>
                <c:pt idx="7865">
                  <c:v>36.866074894371202</c:v>
                </c:pt>
                <c:pt idx="7866">
                  <c:v>36.867258431390901</c:v>
                </c:pt>
                <c:pt idx="7867">
                  <c:v>36.868441889999502</c:v>
                </c:pt>
                <c:pt idx="7868">
                  <c:v>36.869625270202199</c:v>
                </c:pt>
                <c:pt idx="7869">
                  <c:v>36.870808572004002</c:v>
                </c:pt>
                <c:pt idx="7870">
                  <c:v>36.871991795409897</c:v>
                </c:pt>
                <c:pt idx="7871">
                  <c:v>36.873174940425102</c:v>
                </c:pt>
                <c:pt idx="7872">
                  <c:v>36.874358007054603</c:v>
                </c:pt>
                <c:pt idx="7873">
                  <c:v>36.875540995303503</c:v>
                </c:pt>
                <c:pt idx="7874">
                  <c:v>36.876723905176902</c:v>
                </c:pt>
                <c:pt idx="7875">
                  <c:v>36.877906736679897</c:v>
                </c:pt>
                <c:pt idx="7876">
                  <c:v>36.879089489817503</c:v>
                </c:pt>
                <c:pt idx="7877">
                  <c:v>36.8802721645947</c:v>
                </c:pt>
                <c:pt idx="7878">
                  <c:v>36.881454761016798</c:v>
                </c:pt>
                <c:pt idx="7879">
                  <c:v>36.882637279088698</c:v>
                </c:pt>
                <c:pt idx="7880">
                  <c:v>36.883819718815502</c:v>
                </c:pt>
                <c:pt idx="7881">
                  <c:v>36.885002080202398</c:v>
                </c:pt>
                <c:pt idx="7882">
                  <c:v>36.886184363254301</c:v>
                </c:pt>
                <c:pt idx="7883">
                  <c:v>36.887366567976301</c:v>
                </c:pt>
                <c:pt idx="7884">
                  <c:v>36.888548694373597</c:v>
                </c:pt>
                <c:pt idx="7885">
                  <c:v>36.889730742451199</c:v>
                </c:pt>
                <c:pt idx="7886">
                  <c:v>36.890912712214103</c:v>
                </c:pt>
                <c:pt idx="7887">
                  <c:v>36.892094603667502</c:v>
                </c:pt>
                <c:pt idx="7888">
                  <c:v>36.893276416816398</c:v>
                </c:pt>
                <c:pt idx="7889">
                  <c:v>36.894458151665901</c:v>
                </c:pt>
                <c:pt idx="7890">
                  <c:v>36.895639808221098</c:v>
                </c:pt>
                <c:pt idx="7891">
                  <c:v>36.896821386486998</c:v>
                </c:pt>
                <c:pt idx="7892">
                  <c:v>36.898002886468703</c:v>
                </c:pt>
                <c:pt idx="7893">
                  <c:v>36.8991843081713</c:v>
                </c:pt>
                <c:pt idx="7894">
                  <c:v>36.900365651599799</c:v>
                </c:pt>
                <c:pt idx="7895">
                  <c:v>36.901546916759401</c:v>
                </c:pt>
                <c:pt idx="7896">
                  <c:v>36.9027281036551</c:v>
                </c:pt>
                <c:pt idx="7897">
                  <c:v>36.903909212292</c:v>
                </c:pt>
                <c:pt idx="7898">
                  <c:v>36.9050902426752</c:v>
                </c:pt>
                <c:pt idx="7899">
                  <c:v>36.906271194809598</c:v>
                </c:pt>
                <c:pt idx="7900">
                  <c:v>36.907452068700501</c:v>
                </c:pt>
                <c:pt idx="7901">
                  <c:v>36.908632864352803</c:v>
                </c:pt>
                <c:pt idx="7902">
                  <c:v>36.909813581771701</c:v>
                </c:pt>
                <c:pt idx="7903">
                  <c:v>36.910994220962202</c:v>
                </c:pt>
                <c:pt idx="7904">
                  <c:v>36.912174781929401</c:v>
                </c:pt>
                <c:pt idx="7905">
                  <c:v>36.913355264678401</c:v>
                </c:pt>
                <c:pt idx="7906">
                  <c:v>36.914535669214096</c:v>
                </c:pt>
                <c:pt idx="7907">
                  <c:v>36.915715995541802</c:v>
                </c:pt>
                <c:pt idx="7908">
                  <c:v>36.9168962436665</c:v>
                </c:pt>
                <c:pt idx="7909">
                  <c:v>36.918076413593298</c:v>
                </c:pt>
                <c:pt idx="7910">
                  <c:v>36.919256505327098</c:v>
                </c:pt>
                <c:pt idx="7911">
                  <c:v>36.920436518873203</c:v>
                </c:pt>
                <c:pt idx="7912">
                  <c:v>36.921616454236499</c:v>
                </c:pt>
                <c:pt idx="7913">
                  <c:v>36.922796311422204</c:v>
                </c:pt>
                <c:pt idx="7914">
                  <c:v>36.923976090435303</c:v>
                </c:pt>
                <c:pt idx="7915">
                  <c:v>36.925155791280801</c:v>
                </c:pt>
                <c:pt idx="7916">
                  <c:v>36.926335413963997</c:v>
                </c:pt>
                <c:pt idx="7917">
                  <c:v>36.927514958489702</c:v>
                </c:pt>
                <c:pt idx="7918">
                  <c:v>36.928694424863203</c:v>
                </c:pt>
                <c:pt idx="7919">
                  <c:v>36.929873813089401</c:v>
                </c:pt>
                <c:pt idx="7920">
                  <c:v>36.931053123173498</c:v>
                </c:pt>
                <c:pt idx="7921">
                  <c:v>36.932232355120497</c:v>
                </c:pt>
                <c:pt idx="7922">
                  <c:v>36.9334115089354</c:v>
                </c:pt>
                <c:pt idx="7923">
                  <c:v>36.9345905846235</c:v>
                </c:pt>
                <c:pt idx="7924">
                  <c:v>36.9357695821896</c:v>
                </c:pt>
                <c:pt idx="7925">
                  <c:v>36.936948501639002</c:v>
                </c:pt>
                <c:pt idx="7926">
                  <c:v>36.9381273429766</c:v>
                </c:pt>
                <c:pt idx="7927">
                  <c:v>36.939306106207603</c:v>
                </c:pt>
                <c:pt idx="7928">
                  <c:v>36.940484791336999</c:v>
                </c:pt>
                <c:pt idx="7929">
                  <c:v>36.941663398369798</c:v>
                </c:pt>
                <c:pt idx="7930">
                  <c:v>36.942841927311299</c:v>
                </c:pt>
                <c:pt idx="7931">
                  <c:v>36.9440203781663</c:v>
                </c:pt>
                <c:pt idx="7932">
                  <c:v>36.945198750940001</c:v>
                </c:pt>
                <c:pt idx="7933">
                  <c:v>36.946377045637597</c:v>
                </c:pt>
                <c:pt idx="7934">
                  <c:v>36.947555262263897</c:v>
                </c:pt>
                <c:pt idx="7935">
                  <c:v>36.948733400824104</c:v>
                </c:pt>
                <c:pt idx="7936">
                  <c:v>36.949911461323403</c:v>
                </c:pt>
                <c:pt idx="7937">
                  <c:v>36.951089443766598</c:v>
                </c:pt>
                <c:pt idx="7938">
                  <c:v>36.952267348158998</c:v>
                </c:pt>
                <c:pt idx="7939">
                  <c:v>36.953445174505603</c:v>
                </c:pt>
                <c:pt idx="7940">
                  <c:v>36.954622922811403</c:v>
                </c:pt>
                <c:pt idx="7941">
                  <c:v>36.955800593081499</c:v>
                </c:pt>
                <c:pt idx="7942">
                  <c:v>36.956978185321098</c:v>
                </c:pt>
                <c:pt idx="7943">
                  <c:v>36.958155699535098</c:v>
                </c:pt>
                <c:pt idx="7944">
                  <c:v>36.959333135728599</c:v>
                </c:pt>
                <c:pt idx="7945">
                  <c:v>36.960510493906803</c:v>
                </c:pt>
                <c:pt idx="7946">
                  <c:v>36.961687774074598</c:v>
                </c:pt>
                <c:pt idx="7947">
                  <c:v>36.962864976237199</c:v>
                </c:pt>
                <c:pt idx="7948">
                  <c:v>36.964042100399503</c:v>
                </c:pt>
                <c:pt idx="7949">
                  <c:v>36.965219146566803</c:v>
                </c:pt>
                <c:pt idx="7950">
                  <c:v>36.966396114744001</c:v>
                </c:pt>
                <c:pt idx="7951">
                  <c:v>36.967573004936199</c:v>
                </c:pt>
                <c:pt idx="7952">
                  <c:v>36.968749817148499</c:v>
                </c:pt>
                <c:pt idx="7953">
                  <c:v>36.969926551385903</c:v>
                </c:pt>
                <c:pt idx="7954">
                  <c:v>36.971103207653599</c:v>
                </c:pt>
                <c:pt idx="7955">
                  <c:v>36.972279785956601</c:v>
                </c:pt>
                <c:pt idx="7956">
                  <c:v>36.9734562862999</c:v>
                </c:pt>
                <c:pt idx="7957">
                  <c:v>36.974632708688702</c:v>
                </c:pt>
                <c:pt idx="7958">
                  <c:v>36.975809053127897</c:v>
                </c:pt>
                <c:pt idx="7959">
                  <c:v>36.976985319622699</c:v>
                </c:pt>
                <c:pt idx="7960">
                  <c:v>36.978161508178196</c:v>
                </c:pt>
                <c:pt idx="7961">
                  <c:v>36.979337618799299</c:v>
                </c:pt>
                <c:pt idx="7962">
                  <c:v>36.9805136514913</c:v>
                </c:pt>
                <c:pt idx="7963">
                  <c:v>36.981689606259003</c:v>
                </c:pt>
                <c:pt idx="7964">
                  <c:v>36.982865483107702</c:v>
                </c:pt>
                <c:pt idx="7965">
                  <c:v>36.984041282042298</c:v>
                </c:pt>
                <c:pt idx="7966">
                  <c:v>36.985217003068001</c:v>
                </c:pt>
                <c:pt idx="7967">
                  <c:v>36.986392646189799</c:v>
                </c:pt>
                <c:pt idx="7968">
                  <c:v>36.9875682114127</c:v>
                </c:pt>
                <c:pt idx="7969">
                  <c:v>36.988743698741899</c:v>
                </c:pt>
                <c:pt idx="7970">
                  <c:v>36.989919108182399</c:v>
                </c:pt>
                <c:pt idx="7971">
                  <c:v>36.9910944397393</c:v>
                </c:pt>
                <c:pt idx="7972">
                  <c:v>36.992269693417597</c:v>
                </c:pt>
                <c:pt idx="7973">
                  <c:v>36.993444869222401</c:v>
                </c:pt>
                <c:pt idx="7974">
                  <c:v>36.994619967158798</c:v>
                </c:pt>
                <c:pt idx="7975">
                  <c:v>36.995794987231903</c:v>
                </c:pt>
                <c:pt idx="7976">
                  <c:v>36.9969699294466</c:v>
                </c:pt>
                <c:pt idx="7977">
                  <c:v>36.998144793808201</c:v>
                </c:pt>
                <c:pt idx="7978">
                  <c:v>36.999319580321497</c:v>
                </c:pt>
                <c:pt idx="7979">
                  <c:v>37.000494288991803</c:v>
                </c:pt>
                <c:pt idx="7980">
                  <c:v>37.001668919824098</c:v>
                </c:pt>
                <c:pt idx="7981">
                  <c:v>37.002843472823301</c:v>
                </c:pt>
                <c:pt idx="7982">
                  <c:v>37.004017947994697</c:v>
                </c:pt>
                <c:pt idx="7983">
                  <c:v>37.005192345343303</c:v>
                </c:pt>
                <c:pt idx="7984">
                  <c:v>37.006366664874101</c:v>
                </c:pt>
                <c:pt idx="7985">
                  <c:v>37.007540906592197</c:v>
                </c:pt>
                <c:pt idx="7986">
                  <c:v>37.008715070502703</c:v>
                </c:pt>
                <c:pt idx="7987">
                  <c:v>37.009889156610598</c:v>
                </c:pt>
                <c:pt idx="7988">
                  <c:v>37.011063164920998</c:v>
                </c:pt>
                <c:pt idx="7989">
                  <c:v>37.012237095438998</c:v>
                </c:pt>
                <c:pt idx="7990">
                  <c:v>37.0134109481696</c:v>
                </c:pt>
                <c:pt idx="7991">
                  <c:v>37.014584723117899</c:v>
                </c:pt>
                <c:pt idx="7992">
                  <c:v>37.015758420289004</c:v>
                </c:pt>
                <c:pt idx="7993">
                  <c:v>37.016932039687902</c:v>
                </c:pt>
                <c:pt idx="7994">
                  <c:v>37.018105581319702</c:v>
                </c:pt>
                <c:pt idx="7995">
                  <c:v>37.0192790451894</c:v>
                </c:pt>
                <c:pt idx="7996">
                  <c:v>37.020452431302097</c:v>
                </c:pt>
                <c:pt idx="7997">
                  <c:v>37.021625739663001</c:v>
                </c:pt>
                <c:pt idx="7998">
                  <c:v>37.022798970277002</c:v>
                </c:pt>
                <c:pt idx="7999">
                  <c:v>37.0239721231492</c:v>
                </c:pt>
                <c:pt idx="8000">
                  <c:v>37.025145198284697</c:v>
                </c:pt>
                <c:pt idx="8001">
                  <c:v>37.026318195688503</c:v>
                </c:pt>
                <c:pt idx="8002">
                  <c:v>37.027491115365699</c:v>
                </c:pt>
                <c:pt idx="8003">
                  <c:v>37.028663957321399</c:v>
                </c:pt>
                <c:pt idx="8004">
                  <c:v>37.029836721560599</c:v>
                </c:pt>
                <c:pt idx="8005">
                  <c:v>37.031009408088401</c:v>
                </c:pt>
                <c:pt idx="8006">
                  <c:v>37.0321820169099</c:v>
                </c:pt>
                <c:pt idx="8007">
                  <c:v>37.033354548030097</c:v>
                </c:pt>
                <c:pt idx="8008">
                  <c:v>37.034527001454101</c:v>
                </c:pt>
                <c:pt idx="8009">
                  <c:v>37.035699377187001</c:v>
                </c:pt>
                <c:pt idx="8010">
                  <c:v>37.036871675233698</c:v>
                </c:pt>
                <c:pt idx="8011">
                  <c:v>37.038043895599401</c:v>
                </c:pt>
                <c:pt idx="8012">
                  <c:v>37.039216038289197</c:v>
                </c:pt>
                <c:pt idx="8013">
                  <c:v>37.040388103308103</c:v>
                </c:pt>
                <c:pt idx="8014">
                  <c:v>37.0415600906612</c:v>
                </c:pt>
                <c:pt idx="8015">
                  <c:v>37.042732000353404</c:v>
                </c:pt>
                <c:pt idx="8016">
                  <c:v>37.043903832390001</c:v>
                </c:pt>
                <c:pt idx="8017">
                  <c:v>37.045075586775901</c:v>
                </c:pt>
                <c:pt idx="8018">
                  <c:v>37.0462472635162</c:v>
                </c:pt>
                <c:pt idx="8019">
                  <c:v>37.047418862616098</c:v>
                </c:pt>
                <c:pt idx="8020">
                  <c:v>37.048590384080399</c:v>
                </c:pt>
                <c:pt idx="8021">
                  <c:v>37.049761827914402</c:v>
                </c:pt>
                <c:pt idx="8022">
                  <c:v>37.050933194122997</c:v>
                </c:pt>
                <c:pt idx="8023">
                  <c:v>37.0521044827113</c:v>
                </c:pt>
                <c:pt idx="8024">
                  <c:v>37.053275693684498</c:v>
                </c:pt>
                <c:pt idx="8025">
                  <c:v>37.0544468270474</c:v>
                </c:pt>
                <c:pt idx="8026">
                  <c:v>37.055617882805301</c:v>
                </c:pt>
                <c:pt idx="8027">
                  <c:v>37.056788860963202</c:v>
                </c:pt>
                <c:pt idx="8028">
                  <c:v>37.057959761526099</c:v>
                </c:pt>
                <c:pt idx="8029">
                  <c:v>37.059130584499101</c:v>
                </c:pt>
                <c:pt idx="8030">
                  <c:v>37.060301329887203</c:v>
                </c:pt>
                <c:pt idx="8031">
                  <c:v>37.061471997695598</c:v>
                </c:pt>
                <c:pt idx="8032">
                  <c:v>37.062642587929297</c:v>
                </c:pt>
                <c:pt idx="8033">
                  <c:v>37.0638131005933</c:v>
                </c:pt>
                <c:pt idx="8034">
                  <c:v>37.064983535692697</c:v>
                </c:pt>
                <c:pt idx="8035">
                  <c:v>37.066153893232503</c:v>
                </c:pt>
                <c:pt idx="8036">
                  <c:v>37.067324173217898</c:v>
                </c:pt>
                <c:pt idx="8037">
                  <c:v>37.068494375653799</c:v>
                </c:pt>
                <c:pt idx="8038">
                  <c:v>37.0696645005454</c:v>
                </c:pt>
                <c:pt idx="8039">
                  <c:v>37.070834547897697</c:v>
                </c:pt>
                <c:pt idx="8040">
                  <c:v>37.072004517715797</c:v>
                </c:pt>
                <c:pt idx="8041">
                  <c:v>37.073174410004697</c:v>
                </c:pt>
                <c:pt idx="8042">
                  <c:v>37.074344224769398</c:v>
                </c:pt>
                <c:pt idx="8043">
                  <c:v>37.075513962015201</c:v>
                </c:pt>
                <c:pt idx="8044">
                  <c:v>37.076683621746902</c:v>
                </c:pt>
                <c:pt idx="8045">
                  <c:v>37.077853203969603</c:v>
                </c:pt>
                <c:pt idx="8046">
                  <c:v>37.079022708688498</c:v>
                </c:pt>
                <c:pt idx="8047">
                  <c:v>37.080192135908597</c:v>
                </c:pt>
                <c:pt idx="8048">
                  <c:v>37.081361485634901</c:v>
                </c:pt>
                <c:pt idx="8049">
                  <c:v>37.082530757872497</c:v>
                </c:pt>
                <c:pt idx="8050">
                  <c:v>37.083699952626503</c:v>
                </c:pt>
                <c:pt idx="8051">
                  <c:v>37.084869069901799</c:v>
                </c:pt>
                <c:pt idx="8052">
                  <c:v>37.086038109703701</c:v>
                </c:pt>
                <c:pt idx="8053">
                  <c:v>37.087207072037103</c:v>
                </c:pt>
                <c:pt idx="8054">
                  <c:v>37.0883759569071</c:v>
                </c:pt>
                <c:pt idx="8055">
                  <c:v>37.089544764318703</c:v>
                </c:pt>
                <c:pt idx="8056">
                  <c:v>37.090713494276997</c:v>
                </c:pt>
                <c:pt idx="8057">
                  <c:v>37.0918821467871</c:v>
                </c:pt>
                <c:pt idx="8058">
                  <c:v>37.093050721854098</c:v>
                </c:pt>
                <c:pt idx="8059">
                  <c:v>37.094219219482902</c:v>
                </c:pt>
                <c:pt idx="8060">
                  <c:v>37.095387639678599</c:v>
                </c:pt>
                <c:pt idx="8061">
                  <c:v>37.096555982446397</c:v>
                </c:pt>
                <c:pt idx="8062">
                  <c:v>37.097724247791199</c:v>
                </c:pt>
                <c:pt idx="8063">
                  <c:v>37.098892435718099</c:v>
                </c:pt>
                <c:pt idx="8064">
                  <c:v>37.1000605462322</c:v>
                </c:pt>
                <c:pt idx="8065">
                  <c:v>37.101228579338503</c:v>
                </c:pt>
                <c:pt idx="8066">
                  <c:v>37.102396535042097</c:v>
                </c:pt>
                <c:pt idx="8067">
                  <c:v>37.103564413348103</c:v>
                </c:pt>
                <c:pt idx="8068">
                  <c:v>37.104732214261396</c:v>
                </c:pt>
                <c:pt idx="8069">
                  <c:v>37.1058999377872</c:v>
                </c:pt>
                <c:pt idx="8070">
                  <c:v>37.107067583930601</c:v>
                </c:pt>
                <c:pt idx="8071">
                  <c:v>37.108235152696402</c:v>
                </c:pt>
                <c:pt idx="8072">
                  <c:v>37.109402644089997</c:v>
                </c:pt>
                <c:pt idx="8073">
                  <c:v>37.110570058116203</c:v>
                </c:pt>
                <c:pt idx="8074">
                  <c:v>37.1117373947801</c:v>
                </c:pt>
                <c:pt idx="8075">
                  <c:v>37.112904654086798</c:v>
                </c:pt>
                <c:pt idx="8076">
                  <c:v>37.114071836041397</c:v>
                </c:pt>
                <c:pt idx="8077">
                  <c:v>37.115238940648901</c:v>
                </c:pt>
                <c:pt idx="8078">
                  <c:v>37.116405967914297</c:v>
                </c:pt>
                <c:pt idx="8079">
                  <c:v>37.1175729178428</c:v>
                </c:pt>
                <c:pt idx="8080">
                  <c:v>37.118739790439399</c:v>
                </c:pt>
                <c:pt idx="8081">
                  <c:v>37.119906585709003</c:v>
                </c:pt>
                <c:pt idx="8082">
                  <c:v>37.1210733036569</c:v>
                </c:pt>
                <c:pt idx="8083">
                  <c:v>37.122239944287998</c:v>
                </c:pt>
                <c:pt idx="8084">
                  <c:v>37.123406507607399</c:v>
                </c:pt>
                <c:pt idx="8085">
                  <c:v>37.124572993620099</c:v>
                </c:pt>
                <c:pt idx="8086">
                  <c:v>37.125739402331298</c:v>
                </c:pt>
                <c:pt idx="8087">
                  <c:v>37.1269057337459</c:v>
                </c:pt>
                <c:pt idx="8088">
                  <c:v>37.128071987868999</c:v>
                </c:pt>
                <c:pt idx="8089">
                  <c:v>37.129238164705697</c:v>
                </c:pt>
                <c:pt idx="8090">
                  <c:v>37.130404264261003</c:v>
                </c:pt>
                <c:pt idx="8091">
                  <c:v>37.131570286539997</c:v>
                </c:pt>
                <c:pt idx="8092">
                  <c:v>37.132736231547703</c:v>
                </c:pt>
                <c:pt idx="8093">
                  <c:v>37.133902099289202</c:v>
                </c:pt>
                <c:pt idx="8094">
                  <c:v>37.135067889769601</c:v>
                </c:pt>
                <c:pt idx="8095">
                  <c:v>37.136233602993798</c:v>
                </c:pt>
                <c:pt idx="8096">
                  <c:v>37.137399238966999</c:v>
                </c:pt>
                <c:pt idx="8097">
                  <c:v>37.138564797694201</c:v>
                </c:pt>
                <c:pt idx="8098">
                  <c:v>37.139730279180498</c:v>
                </c:pt>
                <c:pt idx="8099">
                  <c:v>37.140895683430799</c:v>
                </c:pt>
                <c:pt idx="8100">
                  <c:v>37.142061010450298</c:v>
                </c:pt>
                <c:pt idx="8101">
                  <c:v>37.143226260244099</c:v>
                </c:pt>
                <c:pt idx="8102">
                  <c:v>37.144391432817102</c:v>
                </c:pt>
                <c:pt idx="8103">
                  <c:v>37.145556528174403</c:v>
                </c:pt>
                <c:pt idx="8104">
                  <c:v>37.146721546321103</c:v>
                </c:pt>
                <c:pt idx="8105">
                  <c:v>37.147886487262198</c:v>
                </c:pt>
                <c:pt idx="8106">
                  <c:v>37.149051351002797</c:v>
                </c:pt>
                <c:pt idx="8107">
                  <c:v>37.150216137547901</c:v>
                </c:pt>
                <c:pt idx="8108">
                  <c:v>37.151380846902597</c:v>
                </c:pt>
                <c:pt idx="8109">
                  <c:v>37.152545479071897</c:v>
                </c:pt>
                <c:pt idx="8110">
                  <c:v>37.153710034061</c:v>
                </c:pt>
                <c:pt idx="8111">
                  <c:v>37.154874511874702</c:v>
                </c:pt>
                <c:pt idx="8112">
                  <c:v>37.156038912518298</c:v>
                </c:pt>
                <c:pt idx="8113">
                  <c:v>37.157203235996697</c:v>
                </c:pt>
                <c:pt idx="8114">
                  <c:v>37.158367482314901</c:v>
                </c:pt>
                <c:pt idx="8115">
                  <c:v>37.159531651478197</c:v>
                </c:pt>
                <c:pt idx="8116">
                  <c:v>37.160695743491402</c:v>
                </c:pt>
                <c:pt idx="8117">
                  <c:v>37.161859758359697</c:v>
                </c:pt>
                <c:pt idx="8118">
                  <c:v>37.163023696087997</c:v>
                </c:pt>
                <c:pt idx="8119">
                  <c:v>37.164187556681497</c:v>
                </c:pt>
                <c:pt idx="8120">
                  <c:v>37.1653513401453</c:v>
                </c:pt>
                <c:pt idx="8121">
                  <c:v>37.1665150464842</c:v>
                </c:pt>
                <c:pt idx="8122">
                  <c:v>37.167678675703499</c:v>
                </c:pt>
                <c:pt idx="8123">
                  <c:v>37.168842227808099</c:v>
                </c:pt>
                <c:pt idx="8124">
                  <c:v>37.170005702803103</c:v>
                </c:pt>
                <c:pt idx="8125">
                  <c:v>37.171169100693596</c:v>
                </c:pt>
                <c:pt idx="8126">
                  <c:v>37.172332421484597</c:v>
                </c:pt>
                <c:pt idx="8127">
                  <c:v>37.1734956651811</c:v>
                </c:pt>
                <c:pt idx="8128">
                  <c:v>37.1746588317882</c:v>
                </c:pt>
                <c:pt idx="8129">
                  <c:v>37.175821921310998</c:v>
                </c:pt>
                <c:pt idx="8130">
                  <c:v>37.176984933754397</c:v>
                </c:pt>
                <c:pt idx="8131">
                  <c:v>37.178147869123599</c:v>
                </c:pt>
                <c:pt idx="8132">
                  <c:v>37.179310727423697</c:v>
                </c:pt>
                <c:pt idx="8133">
                  <c:v>37.180473508659503</c:v>
                </c:pt>
                <c:pt idx="8134">
                  <c:v>37.181636212836302</c:v>
                </c:pt>
                <c:pt idx="8135">
                  <c:v>37.182798839958998</c:v>
                </c:pt>
                <c:pt idx="8136">
                  <c:v>37.1839613900327</c:v>
                </c:pt>
                <c:pt idx="8137">
                  <c:v>37.185123863062401</c:v>
                </c:pt>
                <c:pt idx="8138">
                  <c:v>37.186286259053297</c:v>
                </c:pt>
                <c:pt idx="8139">
                  <c:v>37.187448578010198</c:v>
                </c:pt>
                <c:pt idx="8140">
                  <c:v>37.188610819938397</c:v>
                </c:pt>
                <c:pt idx="8141">
                  <c:v>37.189772984842797</c:v>
                </c:pt>
                <c:pt idx="8142">
                  <c:v>37.1909350727285</c:v>
                </c:pt>
                <c:pt idx="8143">
                  <c:v>37.192097083600501</c:v>
                </c:pt>
                <c:pt idx="8144">
                  <c:v>37.193259017463902</c:v>
                </c:pt>
                <c:pt idx="8145">
                  <c:v>37.194420874323697</c:v>
                </c:pt>
                <c:pt idx="8146">
                  <c:v>37.195582654185003</c:v>
                </c:pt>
                <c:pt idx="8147">
                  <c:v>37.1967443570528</c:v>
                </c:pt>
                <c:pt idx="8148">
                  <c:v>37.197905982932198</c:v>
                </c:pt>
                <c:pt idx="8149">
                  <c:v>37.199067531828099</c:v>
                </c:pt>
                <c:pt idx="8150">
                  <c:v>37.200229003745797</c:v>
                </c:pt>
                <c:pt idx="8151">
                  <c:v>37.201390398690201</c:v>
                </c:pt>
                <c:pt idx="8152">
                  <c:v>37.202551716666299</c:v>
                </c:pt>
                <c:pt idx="8153">
                  <c:v>37.203712957679201</c:v>
                </c:pt>
                <c:pt idx="8154">
                  <c:v>37.204874121734001</c:v>
                </c:pt>
                <c:pt idx="8155">
                  <c:v>37.206035208835601</c:v>
                </c:pt>
                <c:pt idx="8156">
                  <c:v>37.207196218989303</c:v>
                </c:pt>
                <c:pt idx="8157">
                  <c:v>37.208357152199802</c:v>
                </c:pt>
                <c:pt idx="8158">
                  <c:v>37.2095180084725</c:v>
                </c:pt>
                <c:pt idx="8159">
                  <c:v>37.210678787812199</c:v>
                </c:pt>
                <c:pt idx="8160">
                  <c:v>37.211839490224001</c:v>
                </c:pt>
                <c:pt idx="8161">
                  <c:v>37.213000115713001</c:v>
                </c:pt>
                <c:pt idx="8162">
                  <c:v>37.214160664284201</c:v>
                </c:pt>
                <c:pt idx="8163">
                  <c:v>37.215321135942702</c:v>
                </c:pt>
                <c:pt idx="8164">
                  <c:v>37.2164815306935</c:v>
                </c:pt>
                <c:pt idx="8165">
                  <c:v>37.217641848541597</c:v>
                </c:pt>
                <c:pt idx="8166">
                  <c:v>37.218802089492101</c:v>
                </c:pt>
                <c:pt idx="8167">
                  <c:v>37.219962253550101</c:v>
                </c:pt>
                <c:pt idx="8168">
                  <c:v>37.221122340720498</c:v>
                </c:pt>
                <c:pt idx="8169">
                  <c:v>37.222282351008502</c:v>
                </c:pt>
                <c:pt idx="8170">
                  <c:v>37.2234422844191</c:v>
                </c:pt>
                <c:pt idx="8171">
                  <c:v>37.224602140957202</c:v>
                </c:pt>
                <c:pt idx="8172">
                  <c:v>37.225761920628102</c:v>
                </c:pt>
                <c:pt idx="8173">
                  <c:v>37.226921623436603</c:v>
                </c:pt>
                <c:pt idx="8174">
                  <c:v>37.228081249387898</c:v>
                </c:pt>
                <c:pt idx="8175">
                  <c:v>37.229240798486899</c:v>
                </c:pt>
                <c:pt idx="8176">
                  <c:v>37.230400270738897</c:v>
                </c:pt>
                <c:pt idx="8177">
                  <c:v>37.231559666148598</c:v>
                </c:pt>
                <c:pt idx="8178">
                  <c:v>37.232718984721302</c:v>
                </c:pt>
                <c:pt idx="8179">
                  <c:v>37.233878226461997</c:v>
                </c:pt>
                <c:pt idx="8180">
                  <c:v>37.235037391375698</c:v>
                </c:pt>
                <c:pt idx="8181">
                  <c:v>37.236196479467402</c:v>
                </c:pt>
                <c:pt idx="8182">
                  <c:v>37.237355490742203</c:v>
                </c:pt>
                <c:pt idx="8183">
                  <c:v>37.238514425205203</c:v>
                </c:pt>
                <c:pt idx="8184">
                  <c:v>37.239673282861403</c:v>
                </c:pt>
                <c:pt idx="8185">
                  <c:v>37.2408320637157</c:v>
                </c:pt>
                <c:pt idx="8186">
                  <c:v>37.241990767773302</c:v>
                </c:pt>
                <c:pt idx="8187">
                  <c:v>37.243149395039303</c:v>
                </c:pt>
                <c:pt idx="8188">
                  <c:v>37.2443079455185</c:v>
                </c:pt>
                <c:pt idx="8189">
                  <c:v>37.2454664192162</c:v>
                </c:pt>
                <c:pt idx="8190">
                  <c:v>37.246624816137299</c:v>
                </c:pt>
                <c:pt idx="8191">
                  <c:v>37.247783136286799</c:v>
                </c:pt>
                <c:pt idx="8192">
                  <c:v>37.248941379669901</c:v>
                </c:pt>
                <c:pt idx="8193">
                  <c:v>37.250099546291501</c:v>
                </c:pt>
                <c:pt idx="8194">
                  <c:v>37.251257636156701</c:v>
                </c:pt>
                <c:pt idx="8195">
                  <c:v>37.252415649270603</c:v>
                </c:pt>
                <c:pt idx="8196">
                  <c:v>37.253573585638101</c:v>
                </c:pt>
                <c:pt idx="8197">
                  <c:v>37.254731445264397</c:v>
                </c:pt>
                <c:pt idx="8198">
                  <c:v>37.255889228154302</c:v>
                </c:pt>
                <c:pt idx="8199">
                  <c:v>37.257046934313102</c:v>
                </c:pt>
                <c:pt idx="8200">
                  <c:v>37.258204563745799</c:v>
                </c:pt>
                <c:pt idx="8201">
                  <c:v>37.259362116457297</c:v>
                </c:pt>
                <c:pt idx="8202">
                  <c:v>37.260519592452702</c:v>
                </c:pt>
                <c:pt idx="8203">
                  <c:v>37.261676991737097</c:v>
                </c:pt>
                <c:pt idx="8204">
                  <c:v>37.262834314315498</c:v>
                </c:pt>
                <c:pt idx="8205">
                  <c:v>37.263991560192899</c:v>
                </c:pt>
                <c:pt idx="8206">
                  <c:v>37.265148729374403</c:v>
                </c:pt>
                <c:pt idx="8207">
                  <c:v>37.266305821864997</c:v>
                </c:pt>
                <c:pt idx="8208">
                  <c:v>37.267462837669697</c:v>
                </c:pt>
                <c:pt idx="8209">
                  <c:v>37.268619776793699</c:v>
                </c:pt>
                <c:pt idx="8210">
                  <c:v>37.269776639241798</c:v>
                </c:pt>
                <c:pt idx="8211">
                  <c:v>37.270933425019301</c:v>
                </c:pt>
                <c:pt idx="8212">
                  <c:v>37.272090134130998</c:v>
                </c:pt>
                <c:pt idx="8213">
                  <c:v>37.273246766582098</c:v>
                </c:pt>
                <c:pt idx="8214">
                  <c:v>37.274403322377601</c:v>
                </c:pt>
                <c:pt idx="8215">
                  <c:v>37.275559801522498</c:v>
                </c:pt>
                <c:pt idx="8216">
                  <c:v>37.276716204021902</c:v>
                </c:pt>
                <c:pt idx="8217">
                  <c:v>37.277872529880703</c:v>
                </c:pt>
                <c:pt idx="8218">
                  <c:v>37.279028779104102</c:v>
                </c:pt>
                <c:pt idx="8219">
                  <c:v>37.280184951697102</c:v>
                </c:pt>
                <c:pt idx="8220">
                  <c:v>37.281341047664597</c:v>
                </c:pt>
                <c:pt idx="8221">
                  <c:v>37.282497067011903</c:v>
                </c:pt>
                <c:pt idx="8222">
                  <c:v>37.283653009743801</c:v>
                </c:pt>
                <c:pt idx="8223">
                  <c:v>37.284808875865401</c:v>
                </c:pt>
                <c:pt idx="8224">
                  <c:v>37.285964665381798</c:v>
                </c:pt>
                <c:pt idx="8225">
                  <c:v>37.287120378297899</c:v>
                </c:pt>
                <c:pt idx="8226">
                  <c:v>37.288276014618901</c:v>
                </c:pt>
                <c:pt idx="8227">
                  <c:v>37.289431574349798</c:v>
                </c:pt>
                <c:pt idx="8228">
                  <c:v>37.2905870574956</c:v>
                </c:pt>
                <c:pt idx="8229">
                  <c:v>37.291742464061301</c:v>
                </c:pt>
                <c:pt idx="8230">
                  <c:v>37.292897794052003</c:v>
                </c:pt>
                <c:pt idx="8231">
                  <c:v>37.294053047472701</c:v>
                </c:pt>
                <c:pt idx="8232">
                  <c:v>37.295208224328398</c:v>
                </c:pt>
                <c:pt idx="8233">
                  <c:v>37.296363324624203</c:v>
                </c:pt>
                <c:pt idx="8234">
                  <c:v>37.297518348365202</c:v>
                </c:pt>
                <c:pt idx="8235">
                  <c:v>37.298673295556299</c:v>
                </c:pt>
                <c:pt idx="8236">
                  <c:v>37.299828166202502</c:v>
                </c:pt>
                <c:pt idx="8237">
                  <c:v>37.300982960309</c:v>
                </c:pt>
                <c:pt idx="8238">
                  <c:v>37.3021376778808</c:v>
                </c:pt>
                <c:pt idx="8239">
                  <c:v>37.3032923189228</c:v>
                </c:pt>
                <c:pt idx="8240">
                  <c:v>37.3044468834402</c:v>
                </c:pt>
                <c:pt idx="8241">
                  <c:v>37.305601371437902</c:v>
                </c:pt>
                <c:pt idx="8242">
                  <c:v>37.306755782921002</c:v>
                </c:pt>
                <c:pt idx="8243">
                  <c:v>37.3079101178946</c:v>
                </c:pt>
                <c:pt idx="8244">
                  <c:v>37.309064376363601</c:v>
                </c:pt>
                <c:pt idx="8245">
                  <c:v>37.310218558333098</c:v>
                </c:pt>
                <c:pt idx="8246">
                  <c:v>37.3113726638081</c:v>
                </c:pt>
                <c:pt idx="8247">
                  <c:v>37.312526692793703</c:v>
                </c:pt>
                <c:pt idx="8248">
                  <c:v>37.313680645294902</c:v>
                </c:pt>
                <c:pt idx="8249">
                  <c:v>37.314834521316698</c:v>
                </c:pt>
                <c:pt idx="8250">
                  <c:v>37.3159883208642</c:v>
                </c:pt>
                <c:pt idx="8251">
                  <c:v>37.317142043942297</c:v>
                </c:pt>
                <c:pt idx="8252">
                  <c:v>37.318295690556198</c:v>
                </c:pt>
                <c:pt idx="8253">
                  <c:v>37.319449260710897</c:v>
                </c:pt>
                <c:pt idx="8254">
                  <c:v>37.320602754411297</c:v>
                </c:pt>
                <c:pt idx="8255">
                  <c:v>37.321756171662599</c:v>
                </c:pt>
                <c:pt idx="8256">
                  <c:v>37.3229095124697</c:v>
                </c:pt>
                <c:pt idx="8257">
                  <c:v>37.3240627768377</c:v>
                </c:pt>
                <c:pt idx="8258">
                  <c:v>37.325215964771601</c:v>
                </c:pt>
                <c:pt idx="8259">
                  <c:v>37.3263690762764</c:v>
                </c:pt>
                <c:pt idx="8260">
                  <c:v>37.327522111357297</c:v>
                </c:pt>
                <c:pt idx="8261">
                  <c:v>37.328675070019102</c:v>
                </c:pt>
                <c:pt idx="8262">
                  <c:v>37.329827952267003</c:v>
                </c:pt>
                <c:pt idx="8263">
                  <c:v>37.330980758106001</c:v>
                </c:pt>
                <c:pt idx="8264">
                  <c:v>37.3321334875411</c:v>
                </c:pt>
                <c:pt idx="8265">
                  <c:v>37.3332861405773</c:v>
                </c:pt>
                <c:pt idx="8266">
                  <c:v>37.334438717219697</c:v>
                </c:pt>
                <c:pt idx="8267">
                  <c:v>37.335591217473201</c:v>
                </c:pt>
                <c:pt idx="8268">
                  <c:v>37.336743641342999</c:v>
                </c:pt>
                <c:pt idx="8269">
                  <c:v>37.337895988834099</c:v>
                </c:pt>
                <c:pt idx="8270">
                  <c:v>37.339048259951397</c:v>
                </c:pt>
                <c:pt idx="8271">
                  <c:v>37.340200454700103</c:v>
                </c:pt>
                <c:pt idx="8272">
                  <c:v>37.341352573085103</c:v>
                </c:pt>
                <c:pt idx="8273">
                  <c:v>37.342504615111501</c:v>
                </c:pt>
                <c:pt idx="8274">
                  <c:v>37.343656580784298</c:v>
                </c:pt>
                <c:pt idx="8275">
                  <c:v>37.344808470108497</c:v>
                </c:pt>
                <c:pt idx="8276">
                  <c:v>37.345960283089099</c:v>
                </c:pt>
                <c:pt idx="8277">
                  <c:v>37.347112019731298</c:v>
                </c:pt>
                <c:pt idx="8278">
                  <c:v>37.348263680039999</c:v>
                </c:pt>
                <c:pt idx="8279">
                  <c:v>37.349415264020202</c:v>
                </c:pt>
                <c:pt idx="8280">
                  <c:v>37.350566771677002</c:v>
                </c:pt>
                <c:pt idx="8281">
                  <c:v>37.351718203015402</c:v>
                </c:pt>
                <c:pt idx="8282">
                  <c:v>37.352869558040503</c:v>
                </c:pt>
                <c:pt idx="8283">
                  <c:v>37.354020836757201</c:v>
                </c:pt>
                <c:pt idx="8284">
                  <c:v>37.355172039170597</c:v>
                </c:pt>
                <c:pt idx="8285">
                  <c:v>37.356323165285701</c:v>
                </c:pt>
                <c:pt idx="8286">
                  <c:v>37.357474215107501</c:v>
                </c:pt>
                <c:pt idx="8287">
                  <c:v>37.358625188641199</c:v>
                </c:pt>
                <c:pt idx="8288">
                  <c:v>37.359776085891603</c:v>
                </c:pt>
                <c:pt idx="8289">
                  <c:v>37.360926906863803</c:v>
                </c:pt>
                <c:pt idx="8290">
                  <c:v>37.362077651562899</c:v>
                </c:pt>
                <c:pt idx="8291">
                  <c:v>37.363228319993901</c:v>
                </c:pt>
                <c:pt idx="8292">
                  <c:v>37.364378912161698</c:v>
                </c:pt>
                <c:pt idx="8293">
                  <c:v>37.365529428071497</c:v>
                </c:pt>
                <c:pt idx="8294">
                  <c:v>37.366679867728301</c:v>
                </c:pt>
                <c:pt idx="8295">
                  <c:v>37.367830231136999</c:v>
                </c:pt>
                <c:pt idx="8296">
                  <c:v>37.368980518302799</c:v>
                </c:pt>
                <c:pt idx="8297">
                  <c:v>37.370130729230603</c:v>
                </c:pt>
                <c:pt idx="8298">
                  <c:v>37.371280863925399</c:v>
                </c:pt>
                <c:pt idx="8299">
                  <c:v>37.372430922392297</c:v>
                </c:pt>
                <c:pt idx="8300">
                  <c:v>37.373580904636398</c:v>
                </c:pt>
                <c:pt idx="8301">
                  <c:v>37.374730810662498</c:v>
                </c:pt>
                <c:pt idx="8302">
                  <c:v>37.375880640475899</c:v>
                </c:pt>
                <c:pt idx="8303">
                  <c:v>37.377030394081402</c:v>
                </c:pt>
                <c:pt idx="8304">
                  <c:v>37.378180071484103</c:v>
                </c:pt>
                <c:pt idx="8305">
                  <c:v>37.379329672689003</c:v>
                </c:pt>
                <c:pt idx="8306">
                  <c:v>37.380479197701298</c:v>
                </c:pt>
                <c:pt idx="8307">
                  <c:v>37.381628646525698</c:v>
                </c:pt>
                <c:pt idx="8308">
                  <c:v>37.382778019167503</c:v>
                </c:pt>
                <c:pt idx="8309">
                  <c:v>37.383927315631702</c:v>
                </c:pt>
                <c:pt idx="8310">
                  <c:v>37.385076535923098</c:v>
                </c:pt>
                <c:pt idx="8311">
                  <c:v>37.386225680046998</c:v>
                </c:pt>
                <c:pt idx="8312">
                  <c:v>37.387374748008199</c:v>
                </c:pt>
                <c:pt idx="8313">
                  <c:v>37.388523739811902</c:v>
                </c:pt>
                <c:pt idx="8314">
                  <c:v>37.389672655463002</c:v>
                </c:pt>
                <c:pt idx="8315">
                  <c:v>37.390821494966602</c:v>
                </c:pt>
                <c:pt idx="8316">
                  <c:v>37.391970258327703</c:v>
                </c:pt>
                <c:pt idx="8317">
                  <c:v>37.393118945551301</c:v>
                </c:pt>
                <c:pt idx="8318">
                  <c:v>37.394267556642397</c:v>
                </c:pt>
                <c:pt idx="8319">
                  <c:v>37.395416091606101</c:v>
                </c:pt>
                <c:pt idx="8320">
                  <c:v>37.396564550447401</c:v>
                </c:pt>
                <c:pt idx="8321">
                  <c:v>37.397712933171199</c:v>
                </c:pt>
                <c:pt idx="8322">
                  <c:v>37.398861239782697</c:v>
                </c:pt>
                <c:pt idx="8323">
                  <c:v>37.400009470286903</c:v>
                </c:pt>
                <c:pt idx="8324">
                  <c:v>37.4011576246887</c:v>
                </c:pt>
                <c:pt idx="8325">
                  <c:v>37.402305702993203</c:v>
                </c:pt>
                <c:pt idx="8326">
                  <c:v>37.403453705205401</c:v>
                </c:pt>
                <c:pt idx="8327">
                  <c:v>37.404601631330301</c:v>
                </c:pt>
                <c:pt idx="8328">
                  <c:v>37.405749481373</c:v>
                </c:pt>
                <c:pt idx="8329">
                  <c:v>37.4068972553384</c:v>
                </c:pt>
                <c:pt idx="8330">
                  <c:v>37.408044953231602</c:v>
                </c:pt>
                <c:pt idx="8331">
                  <c:v>37.409192575057702</c:v>
                </c:pt>
                <c:pt idx="8332">
                  <c:v>37.410340120821601</c:v>
                </c:pt>
                <c:pt idx="8333">
                  <c:v>37.411487590528303</c:v>
                </c:pt>
                <c:pt idx="8334">
                  <c:v>37.412634984182901</c:v>
                </c:pt>
                <c:pt idx="8335">
                  <c:v>37.413782301790398</c:v>
                </c:pt>
                <c:pt idx="8336">
                  <c:v>37.414929543355797</c:v>
                </c:pt>
                <c:pt idx="8337">
                  <c:v>37.416076708884098</c:v>
                </c:pt>
                <c:pt idx="8338">
                  <c:v>37.417223798380398</c:v>
                </c:pt>
                <c:pt idx="8339">
                  <c:v>37.418370811849599</c:v>
                </c:pt>
                <c:pt idx="8340">
                  <c:v>37.419517749296801</c:v>
                </c:pt>
                <c:pt idx="8341">
                  <c:v>37.420664610727101</c:v>
                </c:pt>
                <c:pt idx="8342">
                  <c:v>37.421811396145301</c:v>
                </c:pt>
                <c:pt idx="8343">
                  <c:v>37.422958105556603</c:v>
                </c:pt>
                <c:pt idx="8344">
                  <c:v>37.424104738966001</c:v>
                </c:pt>
                <c:pt idx="8345">
                  <c:v>37.425251296378399</c:v>
                </c:pt>
                <c:pt idx="8346">
                  <c:v>37.426397777798897</c:v>
                </c:pt>
                <c:pt idx="8347">
                  <c:v>37.427544183232598</c:v>
                </c:pt>
                <c:pt idx="8348">
                  <c:v>37.428690512684298</c:v>
                </c:pt>
                <c:pt idx="8349">
                  <c:v>37.429836766159198</c:v>
                </c:pt>
                <c:pt idx="8350">
                  <c:v>37.4309829436623</c:v>
                </c:pt>
                <c:pt idx="8351">
                  <c:v>37.4321290451986</c:v>
                </c:pt>
                <c:pt idx="8352">
                  <c:v>37.433275070773</c:v>
                </c:pt>
                <c:pt idx="8353">
                  <c:v>37.434421020390701</c:v>
                </c:pt>
                <c:pt idx="8354">
                  <c:v>37.435566894056599</c:v>
                </c:pt>
                <c:pt idx="8355">
                  <c:v>37.436712691775703</c:v>
                </c:pt>
                <c:pt idx="8356">
                  <c:v>37.437858413553101</c:v>
                </c:pt>
                <c:pt idx="8357">
                  <c:v>37.439004059393802</c:v>
                </c:pt>
                <c:pt idx="8358">
                  <c:v>37.440149629302802</c:v>
                </c:pt>
                <c:pt idx="8359">
                  <c:v>37.441295123285002</c:v>
                </c:pt>
                <c:pt idx="8360">
                  <c:v>37.442440541345697</c:v>
                </c:pt>
                <c:pt idx="8361">
                  <c:v>37.443585883489597</c:v>
                </c:pt>
                <c:pt idx="8362">
                  <c:v>37.444731149721903</c:v>
                </c:pt>
                <c:pt idx="8363">
                  <c:v>37.445876340047597</c:v>
                </c:pt>
                <c:pt idx="8364">
                  <c:v>37.447021454471603</c:v>
                </c:pt>
                <c:pt idx="8365">
                  <c:v>37.4481664929991</c:v>
                </c:pt>
                <c:pt idx="8366">
                  <c:v>37.449311455634998</c:v>
                </c:pt>
                <c:pt idx="8367">
                  <c:v>37.4504563423843</c:v>
                </c:pt>
                <c:pt idx="8368">
                  <c:v>37.451601153252</c:v>
                </c:pt>
                <c:pt idx="8369">
                  <c:v>37.4527458882432</c:v>
                </c:pt>
                <c:pt idx="8370">
                  <c:v>37.453890547362903</c:v>
                </c:pt>
                <c:pt idx="8371">
                  <c:v>37.455035130615997</c:v>
                </c:pt>
                <c:pt idx="8372">
                  <c:v>37.456179638007697</c:v>
                </c:pt>
                <c:pt idx="8373">
                  <c:v>37.4573240695428</c:v>
                </c:pt>
                <c:pt idx="8374">
                  <c:v>37.458468425226499</c:v>
                </c:pt>
                <c:pt idx="8375">
                  <c:v>37.459612705063698</c:v>
                </c:pt>
                <c:pt idx="8376">
                  <c:v>37.460756909059498</c:v>
                </c:pt>
                <c:pt idx="8377">
                  <c:v>37.461901037218801</c:v>
                </c:pt>
                <c:pt idx="8378">
                  <c:v>37.463045089546704</c:v>
                </c:pt>
                <c:pt idx="8379">
                  <c:v>37.464189066048199</c:v>
                </c:pt>
                <c:pt idx="8380">
                  <c:v>37.465332966728297</c:v>
                </c:pt>
                <c:pt idx="8381">
                  <c:v>37.466476791592001</c:v>
                </c:pt>
                <c:pt idx="8382">
                  <c:v>37.467620540644297</c:v>
                </c:pt>
                <c:pt idx="8383">
                  <c:v>37.468764213890204</c:v>
                </c:pt>
                <c:pt idx="8384">
                  <c:v>37.469907811334799</c:v>
                </c:pt>
                <c:pt idx="8385">
                  <c:v>37.471051332983002</c:v>
                </c:pt>
                <c:pt idx="8386">
                  <c:v>37.472194778839899</c:v>
                </c:pt>
                <c:pt idx="8387">
                  <c:v>37.4733381489105</c:v>
                </c:pt>
                <c:pt idx="8388">
                  <c:v>37.474481443199799</c:v>
                </c:pt>
                <c:pt idx="8389">
                  <c:v>37.4756246617128</c:v>
                </c:pt>
                <c:pt idx="8390">
                  <c:v>37.476767804454397</c:v>
                </c:pt>
                <c:pt idx="8391">
                  <c:v>37.477910871429799</c:v>
                </c:pt>
                <c:pt idx="8392">
                  <c:v>37.479053862643902</c:v>
                </c:pt>
                <c:pt idx="8393">
                  <c:v>37.480196778101799</c:v>
                </c:pt>
                <c:pt idx="8394">
                  <c:v>37.481339617808402</c:v>
                </c:pt>
                <c:pt idx="8395">
                  <c:v>37.482482381768797</c:v>
                </c:pt>
                <c:pt idx="8396">
                  <c:v>37.483625069987902</c:v>
                </c:pt>
                <c:pt idx="8397">
                  <c:v>37.484767682470803</c:v>
                </c:pt>
                <c:pt idx="8398">
                  <c:v>37.485910219222497</c:v>
                </c:pt>
                <c:pt idx="8399">
                  <c:v>37.487052680247999</c:v>
                </c:pt>
                <c:pt idx="8400">
                  <c:v>37.488195065552198</c:v>
                </c:pt>
                <c:pt idx="8401">
                  <c:v>37.489337375140302</c:v>
                </c:pt>
                <c:pt idx="8402">
                  <c:v>37.4904796090172</c:v>
                </c:pt>
                <c:pt idx="8403">
                  <c:v>37.491621767188001</c:v>
                </c:pt>
                <c:pt idx="8404">
                  <c:v>37.4927638496575</c:v>
                </c:pt>
                <c:pt idx="8405">
                  <c:v>37.493905856430999</c:v>
                </c:pt>
                <c:pt idx="8406">
                  <c:v>37.495047787513201</c:v>
                </c:pt>
                <c:pt idx="8407">
                  <c:v>37.4961896429093</c:v>
                </c:pt>
                <c:pt idx="8408">
                  <c:v>37.497331422624299</c:v>
                </c:pt>
                <c:pt idx="8409">
                  <c:v>37.4984731266631</c:v>
                </c:pt>
                <c:pt idx="8410">
                  <c:v>37.499614755030898</c:v>
                </c:pt>
                <c:pt idx="8411">
                  <c:v>37.500756307732502</c:v>
                </c:pt>
                <c:pt idx="8412">
                  <c:v>37.501897784773</c:v>
                </c:pt>
                <c:pt idx="8413">
                  <c:v>37.503039186157402</c:v>
                </c:pt>
                <c:pt idx="8414">
                  <c:v>37.504180511890702</c:v>
                </c:pt>
                <c:pt idx="8415">
                  <c:v>37.505321761977903</c:v>
                </c:pt>
                <c:pt idx="8416">
                  <c:v>37.506462936424001</c:v>
                </c:pt>
                <c:pt idx="8417">
                  <c:v>37.507604035234003</c:v>
                </c:pt>
                <c:pt idx="8418">
                  <c:v>37.508745058412998</c:v>
                </c:pt>
                <c:pt idx="8419">
                  <c:v>37.509886005965903</c:v>
                </c:pt>
                <c:pt idx="8420">
                  <c:v>37.511026877897699</c:v>
                </c:pt>
                <c:pt idx="8421">
                  <c:v>37.512167674213501</c:v>
                </c:pt>
                <c:pt idx="8422">
                  <c:v>37.513308394918198</c:v>
                </c:pt>
                <c:pt idx="8423">
                  <c:v>37.5144490400168</c:v>
                </c:pt>
                <c:pt idx="8424">
                  <c:v>37.5155896095144</c:v>
                </c:pt>
                <c:pt idx="8425">
                  <c:v>37.516730103416002</c:v>
                </c:pt>
                <c:pt idx="8426">
                  <c:v>37.5178705217266</c:v>
                </c:pt>
                <c:pt idx="8427">
                  <c:v>37.519010864451097</c:v>
                </c:pt>
                <c:pt idx="8428">
                  <c:v>37.520151131594503</c:v>
                </c:pt>
                <c:pt idx="8429">
                  <c:v>37.521291323162004</c:v>
                </c:pt>
                <c:pt idx="8430">
                  <c:v>37.522431439158403</c:v>
                </c:pt>
                <c:pt idx="8431">
                  <c:v>37.523571479588803</c:v>
                </c:pt>
                <c:pt idx="8432">
                  <c:v>37.524711444458099</c:v>
                </c:pt>
                <c:pt idx="8433">
                  <c:v>37.525851333771499</c:v>
                </c:pt>
                <c:pt idx="8434">
                  <c:v>37.526991147533899</c:v>
                </c:pt>
                <c:pt idx="8435">
                  <c:v>37.528130885750201</c:v>
                </c:pt>
                <c:pt idx="8436">
                  <c:v>37.529270548425501</c:v>
                </c:pt>
                <c:pt idx="8437">
                  <c:v>37.5304101355648</c:v>
                </c:pt>
                <c:pt idx="8438">
                  <c:v>37.5315496471732</c:v>
                </c:pt>
                <c:pt idx="8439">
                  <c:v>37.532689083255498</c:v>
                </c:pt>
                <c:pt idx="8440">
                  <c:v>37.533828443816802</c:v>
                </c:pt>
                <c:pt idx="8441">
                  <c:v>37.5349677288621</c:v>
                </c:pt>
                <c:pt idx="8442">
                  <c:v>37.536106938396401</c:v>
                </c:pt>
                <c:pt idx="8443">
                  <c:v>37.537246072424701</c:v>
                </c:pt>
                <c:pt idx="8444">
                  <c:v>37.538385130952001</c:v>
                </c:pt>
                <c:pt idx="8445">
                  <c:v>37.539524113983298</c:v>
                </c:pt>
                <c:pt idx="8446">
                  <c:v>37.540663021523699</c:v>
                </c:pt>
                <c:pt idx="8447">
                  <c:v>37.541801853578001</c:v>
                </c:pt>
                <c:pt idx="8448">
                  <c:v>37.542940610151298</c:v>
                </c:pt>
                <c:pt idx="8449">
                  <c:v>37.5440792912486</c:v>
                </c:pt>
                <c:pt idx="8450">
                  <c:v>37.545217896875002</c:v>
                </c:pt>
                <c:pt idx="8451">
                  <c:v>37.546356427035299</c:v>
                </c:pt>
                <c:pt idx="8452">
                  <c:v>37.5474948817347</c:v>
                </c:pt>
                <c:pt idx="8453">
                  <c:v>37.548633260978001</c:v>
                </c:pt>
                <c:pt idx="8454">
                  <c:v>37.549771564770303</c:v>
                </c:pt>
                <c:pt idx="8455">
                  <c:v>37.550909793116702</c:v>
                </c:pt>
                <c:pt idx="8456">
                  <c:v>37.552047946022</c:v>
                </c:pt>
                <c:pt idx="8457">
                  <c:v>37.5531860234913</c:v>
                </c:pt>
                <c:pt idx="8458">
                  <c:v>37.554324025529603</c:v>
                </c:pt>
                <c:pt idx="8459">
                  <c:v>37.555461952141997</c:v>
                </c:pt>
                <c:pt idx="8460">
                  <c:v>37.556599803333299</c:v>
                </c:pt>
                <c:pt idx="8461">
                  <c:v>37.557737579108498</c:v>
                </c:pt>
                <c:pt idx="8462">
                  <c:v>37.558875279472801</c:v>
                </c:pt>
                <c:pt idx="8463">
                  <c:v>37.560012904431098</c:v>
                </c:pt>
                <c:pt idx="8464">
                  <c:v>37.561150453988297</c:v>
                </c:pt>
                <c:pt idx="8465">
                  <c:v>37.562287928149502</c:v>
                </c:pt>
                <c:pt idx="8466">
                  <c:v>37.563425326919699</c:v>
                </c:pt>
                <c:pt idx="8467">
                  <c:v>37.564562650303799</c:v>
                </c:pt>
                <c:pt idx="8468">
                  <c:v>37.565699898306903</c:v>
                </c:pt>
                <c:pt idx="8469">
                  <c:v>37.566837070934</c:v>
                </c:pt>
                <c:pt idx="8470">
                  <c:v>37.567974168190098</c:v>
                </c:pt>
                <c:pt idx="8471">
                  <c:v>37.569111190080001</c:v>
                </c:pt>
                <c:pt idx="8472">
                  <c:v>37.570248136609003</c:v>
                </c:pt>
                <c:pt idx="8473">
                  <c:v>37.571385007781799</c:v>
                </c:pt>
                <c:pt idx="8474">
                  <c:v>37.572521803603699</c:v>
                </c:pt>
                <c:pt idx="8475">
                  <c:v>37.573658524079399</c:v>
                </c:pt>
                <c:pt idx="8476">
                  <c:v>37.574795169214099</c:v>
                </c:pt>
                <c:pt idx="8477">
                  <c:v>37.575931739012702</c:v>
                </c:pt>
                <c:pt idx="8478">
                  <c:v>37.577068233480198</c:v>
                </c:pt>
                <c:pt idx="8479">
                  <c:v>37.578204652621601</c:v>
                </c:pt>
                <c:pt idx="8480">
                  <c:v>37.579340996441999</c:v>
                </c:pt>
                <c:pt idx="8481">
                  <c:v>37.580477264946197</c:v>
                </c:pt>
                <c:pt idx="8482">
                  <c:v>37.581613458139401</c:v>
                </c:pt>
                <c:pt idx="8483">
                  <c:v>37.582749576026401</c:v>
                </c:pt>
                <c:pt idx="8484">
                  <c:v>37.5838856186123</c:v>
                </c:pt>
                <c:pt idx="8485">
                  <c:v>37.585021585902098</c:v>
                </c:pt>
                <c:pt idx="8486">
                  <c:v>37.586157477900699</c:v>
                </c:pt>
                <c:pt idx="8487">
                  <c:v>37.587293294613197</c:v>
                </c:pt>
                <c:pt idx="8488">
                  <c:v>37.588429036044602</c:v>
                </c:pt>
                <c:pt idx="8489">
                  <c:v>37.589564702199802</c:v>
                </c:pt>
                <c:pt idx="8490">
                  <c:v>37.590700293083799</c:v>
                </c:pt>
                <c:pt idx="8491">
                  <c:v>37.591835808701703</c:v>
                </c:pt>
                <c:pt idx="8492">
                  <c:v>37.592971249058401</c:v>
                </c:pt>
                <c:pt idx="8493">
                  <c:v>37.594106614158903</c:v>
                </c:pt>
                <c:pt idx="8494">
                  <c:v>37.595241904008198</c:v>
                </c:pt>
                <c:pt idx="8495">
                  <c:v>37.596377118611301</c:v>
                </c:pt>
                <c:pt idx="8496">
                  <c:v>37.5975122579732</c:v>
                </c:pt>
                <c:pt idx="8497">
                  <c:v>37.598647322098799</c:v>
                </c:pt>
                <c:pt idx="8498">
                  <c:v>37.599782310993298</c:v>
                </c:pt>
                <c:pt idx="8499">
                  <c:v>37.600917224661501</c:v>
                </c:pt>
                <c:pt idx="8500">
                  <c:v>37.602052063108403</c:v>
                </c:pt>
                <c:pt idx="8501">
                  <c:v>37.603186826339098</c:v>
                </c:pt>
                <c:pt idx="8502">
                  <c:v>37.604321514358503</c:v>
                </c:pt>
                <c:pt idx="8503">
                  <c:v>37.605456127171699</c:v>
                </c:pt>
                <c:pt idx="8504">
                  <c:v>37.606590664783504</c:v>
                </c:pt>
                <c:pt idx="8505">
                  <c:v>37.607725127198997</c:v>
                </c:pt>
                <c:pt idx="8506">
                  <c:v>37.608859514423301</c:v>
                </c:pt>
                <c:pt idx="8507">
                  <c:v>37.609993826461199</c:v>
                </c:pt>
                <c:pt idx="8508">
                  <c:v>37.6111280633178</c:v>
                </c:pt>
                <c:pt idx="8509">
                  <c:v>37.612262224997998</c:v>
                </c:pt>
                <c:pt idx="8510">
                  <c:v>37.613396311506897</c:v>
                </c:pt>
                <c:pt idx="8511">
                  <c:v>37.614530322849397</c:v>
                </c:pt>
                <c:pt idx="8512">
                  <c:v>37.615664259030503</c:v>
                </c:pt>
                <c:pt idx="8513">
                  <c:v>37.616798120055201</c:v>
                </c:pt>
                <c:pt idx="8514">
                  <c:v>37.617931905928501</c:v>
                </c:pt>
                <c:pt idx="8515">
                  <c:v>37.619065616655398</c:v>
                </c:pt>
                <c:pt idx="8516">
                  <c:v>37.620199252240901</c:v>
                </c:pt>
                <c:pt idx="8517">
                  <c:v>37.6213328126899</c:v>
                </c:pt>
                <c:pt idx="8518">
                  <c:v>37.622466298007502</c:v>
                </c:pt>
                <c:pt idx="8519">
                  <c:v>37.623599708198597</c:v>
                </c:pt>
                <c:pt idx="8520">
                  <c:v>37.624733043268201</c:v>
                </c:pt>
                <c:pt idx="8521">
                  <c:v>37.6258663032214</c:v>
                </c:pt>
                <c:pt idx="8522">
                  <c:v>37.626999488062999</c:v>
                </c:pt>
                <c:pt idx="8523">
                  <c:v>37.628132597798</c:v>
                </c:pt>
                <c:pt idx="8524">
                  <c:v>37.629265632431597</c:v>
                </c:pt>
                <c:pt idx="8525">
                  <c:v>37.6303985919686</c:v>
                </c:pt>
                <c:pt idx="8526">
                  <c:v>37.631531476413997</c:v>
                </c:pt>
                <c:pt idx="8527">
                  <c:v>37.632664285772897</c:v>
                </c:pt>
                <c:pt idx="8528">
                  <c:v>37.633797020050103</c:v>
                </c:pt>
                <c:pt idx="8529">
                  <c:v>37.634929679250703</c:v>
                </c:pt>
                <c:pt idx="8530">
                  <c:v>37.636062263379799</c:v>
                </c:pt>
                <c:pt idx="8531">
                  <c:v>37.637194772442101</c:v>
                </c:pt>
                <c:pt idx="8532">
                  <c:v>37.638327206442803</c:v>
                </c:pt>
                <c:pt idx="8533">
                  <c:v>37.639459565386801</c:v>
                </c:pt>
                <c:pt idx="8534">
                  <c:v>37.640591849279197</c:v>
                </c:pt>
                <c:pt idx="8535">
                  <c:v>37.641724058124801</c:v>
                </c:pt>
                <c:pt idx="8536">
                  <c:v>37.642856191928701</c:v>
                </c:pt>
                <c:pt idx="8537">
                  <c:v>37.643988250695898</c:v>
                </c:pt>
                <c:pt idx="8538">
                  <c:v>37.645120234431303</c:v>
                </c:pt>
                <c:pt idx="8539">
                  <c:v>37.646252143139897</c:v>
                </c:pt>
                <c:pt idx="8540">
                  <c:v>37.647383976826703</c:v>
                </c:pt>
                <c:pt idx="8541">
                  <c:v>37.648515735496801</c:v>
                </c:pt>
                <c:pt idx="8542">
                  <c:v>37.649647419155002</c:v>
                </c:pt>
                <c:pt idx="8543">
                  <c:v>37.650779027806301</c:v>
                </c:pt>
                <c:pt idx="8544">
                  <c:v>37.6519105614558</c:v>
                </c:pt>
                <c:pt idx="8545">
                  <c:v>37.653042020108401</c:v>
                </c:pt>
                <c:pt idx="8546">
                  <c:v>37.6541734037691</c:v>
                </c:pt>
                <c:pt idx="8547">
                  <c:v>37.655304712442899</c:v>
                </c:pt>
                <c:pt idx="8548">
                  <c:v>37.6564359461347</c:v>
                </c:pt>
                <c:pt idx="8549">
                  <c:v>37.657567104849598</c:v>
                </c:pt>
                <c:pt idx="8550">
                  <c:v>37.658698188592503</c:v>
                </c:pt>
                <c:pt idx="8551">
                  <c:v>37.659829197368502</c:v>
                </c:pt>
                <c:pt idx="8552">
                  <c:v>37.660960131182399</c:v>
                </c:pt>
                <c:pt idx="8553">
                  <c:v>37.662090990039196</c:v>
                </c:pt>
                <c:pt idx="8554">
                  <c:v>37.663221773944002</c:v>
                </c:pt>
                <c:pt idx="8555">
                  <c:v>37.664352482901798</c:v>
                </c:pt>
                <c:pt idx="8556">
                  <c:v>37.6654831169174</c:v>
                </c:pt>
                <c:pt idx="8557">
                  <c:v>37.666613675995897</c:v>
                </c:pt>
                <c:pt idx="8558">
                  <c:v>37.667744160142298</c:v>
                </c:pt>
                <c:pt idx="8559">
                  <c:v>37.668874569361599</c:v>
                </c:pt>
                <c:pt idx="8560">
                  <c:v>37.670004903658601</c:v>
                </c:pt>
                <c:pt idx="8561">
                  <c:v>37.6711351630384</c:v>
                </c:pt>
                <c:pt idx="8562">
                  <c:v>37.672265347506098</c:v>
                </c:pt>
                <c:pt idx="8563">
                  <c:v>37.673395457066398</c:v>
                </c:pt>
                <c:pt idx="8564">
                  <c:v>37.674525491724502</c:v>
                </c:pt>
                <c:pt idx="8565">
                  <c:v>37.675655451485397</c:v>
                </c:pt>
                <c:pt idx="8566">
                  <c:v>37.676785336353902</c:v>
                </c:pt>
                <c:pt idx="8567">
                  <c:v>37.677915146335003</c:v>
                </c:pt>
                <c:pt idx="8568">
                  <c:v>37.679044881433903</c:v>
                </c:pt>
                <c:pt idx="8569">
                  <c:v>37.680174541655298</c:v>
                </c:pt>
                <c:pt idx="8570">
                  <c:v>37.681304127004303</c:v>
                </c:pt>
                <c:pt idx="8571">
                  <c:v>37.6824336374859</c:v>
                </c:pt>
                <c:pt idx="8572">
                  <c:v>37.683563073105098</c:v>
                </c:pt>
                <c:pt idx="8573">
                  <c:v>37.6846924338668</c:v>
                </c:pt>
                <c:pt idx="8574">
                  <c:v>37.685821719776001</c:v>
                </c:pt>
                <c:pt idx="8575">
                  <c:v>37.686950930837597</c:v>
                </c:pt>
                <c:pt idx="8576">
                  <c:v>37.688080067056703</c:v>
                </c:pt>
                <c:pt idx="8577">
                  <c:v>37.6892091284383</c:v>
                </c:pt>
                <c:pt idx="8578">
                  <c:v>37.690338114987199</c:v>
                </c:pt>
                <c:pt idx="8579">
                  <c:v>37.691467026708601</c:v>
                </c:pt>
                <c:pt idx="8580">
                  <c:v>37.692595863607202</c:v>
                </c:pt>
                <c:pt idx="8581">
                  <c:v>37.693724625688198</c:v>
                </c:pt>
                <c:pt idx="8582">
                  <c:v>37.694853312956603</c:v>
                </c:pt>
                <c:pt idx="8583">
                  <c:v>37.695981925417101</c:v>
                </c:pt>
                <c:pt idx="8584">
                  <c:v>37.697110463074999</c:v>
                </c:pt>
                <c:pt idx="8585">
                  <c:v>37.698238925935001</c:v>
                </c:pt>
                <c:pt idx="8586">
                  <c:v>37.699367314002302</c:v>
                </c:pt>
                <c:pt idx="8587">
                  <c:v>37.700495627281697</c:v>
                </c:pt>
                <c:pt idx="8588">
                  <c:v>37.701623865778302</c:v>
                </c:pt>
                <c:pt idx="8589">
                  <c:v>37.702752029496999</c:v>
                </c:pt>
                <c:pt idx="8590">
                  <c:v>37.703880118442797</c:v>
                </c:pt>
                <c:pt idx="8591">
                  <c:v>37.705008132620698</c:v>
                </c:pt>
                <c:pt idx="8592">
                  <c:v>37.706136072035598</c:v>
                </c:pt>
                <c:pt idx="8593">
                  <c:v>37.707263936692399</c:v>
                </c:pt>
                <c:pt idx="8594">
                  <c:v>37.708391726596297</c:v>
                </c:pt>
                <c:pt idx="8595">
                  <c:v>37.7095194417521</c:v>
                </c:pt>
                <c:pt idx="8596">
                  <c:v>37.710647082164897</c:v>
                </c:pt>
                <c:pt idx="8597">
                  <c:v>37.711774647839498</c:v>
                </c:pt>
                <c:pt idx="8598">
                  <c:v>37.712902138780997</c:v>
                </c:pt>
                <c:pt idx="8599">
                  <c:v>37.714029554994397</c:v>
                </c:pt>
                <c:pt idx="8600">
                  <c:v>37.715156896484501</c:v>
                </c:pt>
                <c:pt idx="8601">
                  <c:v>37.716284163256503</c:v>
                </c:pt>
                <c:pt idx="8602">
                  <c:v>37.7174113553151</c:v>
                </c:pt>
                <c:pt idx="8603">
                  <c:v>37.7185384726655</c:v>
                </c:pt>
                <c:pt idx="8604">
                  <c:v>37.719665515312599</c:v>
                </c:pt>
                <c:pt idx="8605">
                  <c:v>37.720792483261398</c:v>
                </c:pt>
                <c:pt idx="8606">
                  <c:v>37.721919376516702</c:v>
                </c:pt>
                <c:pt idx="8607">
                  <c:v>37.723046195083697</c:v>
                </c:pt>
                <c:pt idx="8608">
                  <c:v>37.7241729389672</c:v>
                </c:pt>
                <c:pt idx="8609">
                  <c:v>37.7252996081723</c:v>
                </c:pt>
                <c:pt idx="8610">
                  <c:v>37.726426202703898</c:v>
                </c:pt>
                <c:pt idx="8611">
                  <c:v>37.727552722566898</c:v>
                </c:pt>
                <c:pt idx="8612">
                  <c:v>37.728679167766401</c:v>
                </c:pt>
                <c:pt idx="8613">
                  <c:v>37.729805538307303</c:v>
                </c:pt>
                <c:pt idx="8614">
                  <c:v>37.7309318341946</c:v>
                </c:pt>
                <c:pt idx="8615">
                  <c:v>37.7320580554332</c:v>
                </c:pt>
                <c:pt idx="8616">
                  <c:v>37.733184202028198</c:v>
                </c:pt>
                <c:pt idx="8617">
                  <c:v>37.734310273984399</c:v>
                </c:pt>
                <c:pt idx="8618">
                  <c:v>37.735436271306803</c:v>
                </c:pt>
                <c:pt idx="8619">
                  <c:v>37.736562194000498</c:v>
                </c:pt>
                <c:pt idx="8620">
                  <c:v>37.737688042070303</c:v>
                </c:pt>
                <c:pt idx="8621">
                  <c:v>37.738813815521297</c:v>
                </c:pt>
                <c:pt idx="8622">
                  <c:v>37.739939514358397</c:v>
                </c:pt>
                <c:pt idx="8623">
                  <c:v>37.741065138586599</c:v>
                </c:pt>
                <c:pt idx="8624">
                  <c:v>37.742190688210897</c:v>
                </c:pt>
                <c:pt idx="8625">
                  <c:v>37.743316163236102</c:v>
                </c:pt>
                <c:pt idx="8626">
                  <c:v>37.744441563667301</c:v>
                </c:pt>
                <c:pt idx="8627">
                  <c:v>37.745566889509497</c:v>
                </c:pt>
                <c:pt idx="8628">
                  <c:v>37.7466921407676</c:v>
                </c:pt>
                <c:pt idx="8629">
                  <c:v>37.747817317446497</c:v>
                </c:pt>
                <c:pt idx="8630">
                  <c:v>37.748942419551298</c:v>
                </c:pt>
                <c:pt idx="8631">
                  <c:v>37.750067447086899</c:v>
                </c:pt>
                <c:pt idx="8632">
                  <c:v>37.751192400058201</c:v>
                </c:pt>
                <c:pt idx="8633">
                  <c:v>37.752317278470301</c:v>
                </c:pt>
                <c:pt idx="8634">
                  <c:v>37.753442082328</c:v>
                </c:pt>
                <c:pt idx="8635">
                  <c:v>37.754566811636401</c:v>
                </c:pt>
                <c:pt idx="8636">
                  <c:v>37.755691466400499</c:v>
                </c:pt>
                <c:pt idx="8637">
                  <c:v>37.756816046625097</c:v>
                </c:pt>
                <c:pt idx="8638">
                  <c:v>37.757940552315297</c:v>
                </c:pt>
                <c:pt idx="8639">
                  <c:v>37.759064983475902</c:v>
                </c:pt>
                <c:pt idx="8640">
                  <c:v>37.760189340112099</c:v>
                </c:pt>
                <c:pt idx="8641">
                  <c:v>37.761313622228599</c:v>
                </c:pt>
                <c:pt idx="8642">
                  <c:v>37.762437829830603</c:v>
                </c:pt>
                <c:pt idx="8643">
                  <c:v>37.7635619629229</c:v>
                </c:pt>
                <c:pt idx="8644">
                  <c:v>37.764686021510599</c:v>
                </c:pt>
                <c:pt idx="8645">
                  <c:v>37.765810005598503</c:v>
                </c:pt>
                <c:pt idx="8646">
                  <c:v>37.7669339151917</c:v>
                </c:pt>
                <c:pt idx="8647">
                  <c:v>37.7680577502951</c:v>
                </c:pt>
                <c:pt idx="8648">
                  <c:v>37.769181510913597</c:v>
                </c:pt>
                <c:pt idx="8649">
                  <c:v>37.770305197052302</c:v>
                </c:pt>
                <c:pt idx="8650">
                  <c:v>37.771428808716003</c:v>
                </c:pt>
                <c:pt idx="8651">
                  <c:v>37.772552345909801</c:v>
                </c:pt>
                <c:pt idx="8652">
                  <c:v>37.7736758086386</c:v>
                </c:pt>
                <c:pt idx="8653">
                  <c:v>37.774799196907402</c:v>
                </c:pt>
                <c:pt idx="8654">
                  <c:v>37.775922510721003</c:v>
                </c:pt>
                <c:pt idx="8655">
                  <c:v>37.777045750084604</c:v>
                </c:pt>
                <c:pt idx="8656">
                  <c:v>37.778168915003</c:v>
                </c:pt>
                <c:pt idx="8657">
                  <c:v>37.779292005481302</c:v>
                </c:pt>
                <c:pt idx="8658">
                  <c:v>37.780415021524199</c:v>
                </c:pt>
                <c:pt idx="8659">
                  <c:v>37.781537963136898</c:v>
                </c:pt>
                <c:pt idx="8660">
                  <c:v>37.782660830324303</c:v>
                </c:pt>
                <c:pt idx="8661">
                  <c:v>37.783783623091303</c:v>
                </c:pt>
                <c:pt idx="8662">
                  <c:v>37.784906341442998</c:v>
                </c:pt>
                <c:pt idx="8663">
                  <c:v>37.7860289853841</c:v>
                </c:pt>
                <c:pt idx="8664">
                  <c:v>37.787151554919802</c:v>
                </c:pt>
                <c:pt idx="8665">
                  <c:v>37.788274050054902</c:v>
                </c:pt>
                <c:pt idx="8666">
                  <c:v>37.7893964707945</c:v>
                </c:pt>
                <c:pt idx="8667">
                  <c:v>37.790518817143401</c:v>
                </c:pt>
                <c:pt idx="8668">
                  <c:v>37.791641089106697</c:v>
                </c:pt>
                <c:pt idx="8669">
                  <c:v>37.792763286689301</c:v>
                </c:pt>
                <c:pt idx="8670">
                  <c:v>37.793885409896099</c:v>
                </c:pt>
                <c:pt idx="8671">
                  <c:v>37.795007458732201</c:v>
                </c:pt>
                <c:pt idx="8672">
                  <c:v>37.796129433202402</c:v>
                </c:pt>
                <c:pt idx="8673">
                  <c:v>37.797251333311699</c:v>
                </c:pt>
                <c:pt idx="8674">
                  <c:v>37.7983731590651</c:v>
                </c:pt>
                <c:pt idx="8675">
                  <c:v>37.799494910467502</c:v>
                </c:pt>
                <c:pt idx="8676">
                  <c:v>37.800616587523898</c:v>
                </c:pt>
                <c:pt idx="8677">
                  <c:v>37.801738190239298</c:v>
                </c:pt>
                <c:pt idx="8678">
                  <c:v>37.8028597186185</c:v>
                </c:pt>
                <c:pt idx="8679">
                  <c:v>37.803981172666603</c:v>
                </c:pt>
                <c:pt idx="8680">
                  <c:v>37.805102552388497</c:v>
                </c:pt>
                <c:pt idx="8681">
                  <c:v>37.806223857789099</c:v>
                </c:pt>
                <c:pt idx="8682">
                  <c:v>37.807345088873497</c:v>
                </c:pt>
                <c:pt idx="8683">
                  <c:v>37.8084662456465</c:v>
                </c:pt>
                <c:pt idx="8684">
                  <c:v>37.809587328113103</c:v>
                </c:pt>
                <c:pt idx="8685">
                  <c:v>37.810708336278402</c:v>
                </c:pt>
                <c:pt idx="8686">
                  <c:v>37.811829270147101</c:v>
                </c:pt>
                <c:pt idx="8687">
                  <c:v>37.8129501297243</c:v>
                </c:pt>
                <c:pt idx="8688">
                  <c:v>37.814070915014902</c:v>
                </c:pt>
                <c:pt idx="8689">
                  <c:v>37.815191626023903</c:v>
                </c:pt>
                <c:pt idx="8690">
                  <c:v>37.816312262756298</c:v>
                </c:pt>
                <c:pt idx="8691">
                  <c:v>37.817432825216898</c:v>
                </c:pt>
                <c:pt idx="8692">
                  <c:v>37.818553313410803</c:v>
                </c:pt>
                <c:pt idx="8693">
                  <c:v>37.819673727342803</c:v>
                </c:pt>
                <c:pt idx="8694">
                  <c:v>37.820794067017999</c:v>
                </c:pt>
                <c:pt idx="8695">
                  <c:v>37.821914332441303</c:v>
                </c:pt>
                <c:pt idx="8696">
                  <c:v>37.823034523617601</c:v>
                </c:pt>
                <c:pt idx="8697">
                  <c:v>37.824154640551903</c:v>
                </c:pt>
                <c:pt idx="8698">
                  <c:v>37.825274683249198</c:v>
                </c:pt>
                <c:pt idx="8699">
                  <c:v>37.826394651714402</c:v>
                </c:pt>
                <c:pt idx="8700">
                  <c:v>37.827514545952297</c:v>
                </c:pt>
                <c:pt idx="8701">
                  <c:v>37.828634365968099</c:v>
                </c:pt>
                <c:pt idx="8702">
                  <c:v>37.829754111766597</c:v>
                </c:pt>
                <c:pt idx="8703">
                  <c:v>37.8308737833528</c:v>
                </c:pt>
                <c:pt idx="8704">
                  <c:v>37.831993380731703</c:v>
                </c:pt>
                <c:pt idx="8705">
                  <c:v>37.833112903908102</c:v>
                </c:pt>
                <c:pt idx="8706">
                  <c:v>37.834232352887099</c:v>
                </c:pt>
                <c:pt idx="8707">
                  <c:v>37.835351727673498</c:v>
                </c:pt>
                <c:pt idx="8708">
                  <c:v>37.836471028272399</c:v>
                </c:pt>
                <c:pt idx="8709">
                  <c:v>37.837590254688699</c:v>
                </c:pt>
                <c:pt idx="8710">
                  <c:v>37.8387094069273</c:v>
                </c:pt>
                <c:pt idx="8711">
                  <c:v>37.839828484993198</c:v>
                </c:pt>
                <c:pt idx="8712">
                  <c:v>37.840947488891302</c:v>
                </c:pt>
                <c:pt idx="8713">
                  <c:v>37.842066418626501</c:v>
                </c:pt>
                <c:pt idx="8714">
                  <c:v>37.843185274203897</c:v>
                </c:pt>
                <c:pt idx="8715">
                  <c:v>37.844304055628399</c:v>
                </c:pt>
                <c:pt idx="8716">
                  <c:v>37.845422762904803</c:v>
                </c:pt>
                <c:pt idx="8717">
                  <c:v>37.846541396038198</c:v>
                </c:pt>
                <c:pt idx="8718">
                  <c:v>37.8476599550335</c:v>
                </c:pt>
                <c:pt idx="8719">
                  <c:v>37.848778439895703</c:v>
                </c:pt>
                <c:pt idx="8720">
                  <c:v>37.849896850629698</c:v>
                </c:pt>
                <c:pt idx="8721">
                  <c:v>37.851015187240399</c:v>
                </c:pt>
                <c:pt idx="8722">
                  <c:v>37.852133449732797</c:v>
                </c:pt>
                <c:pt idx="8723">
                  <c:v>37.8532516381118</c:v>
                </c:pt>
                <c:pt idx="8724">
                  <c:v>37.854369752382397</c:v>
                </c:pt>
                <c:pt idx="8725">
                  <c:v>37.855487792549503</c:v>
                </c:pt>
                <c:pt idx="8726">
                  <c:v>37.856605758618002</c:v>
                </c:pt>
                <c:pt idx="8727">
                  <c:v>37.857723650593002</c:v>
                </c:pt>
                <c:pt idx="8728">
                  <c:v>37.858841468479298</c:v>
                </c:pt>
                <c:pt idx="8729">
                  <c:v>37.859959212282</c:v>
                </c:pt>
                <c:pt idx="8730">
                  <c:v>37.861076882005797</c:v>
                </c:pt>
                <c:pt idx="8731">
                  <c:v>37.862194477655898</c:v>
                </c:pt>
                <c:pt idx="8732">
                  <c:v>37.863311999236998</c:v>
                </c:pt>
                <c:pt idx="8733">
                  <c:v>37.864429446754301</c:v>
                </c:pt>
                <c:pt idx="8734">
                  <c:v>37.865546820212501</c:v>
                </c:pt>
                <c:pt idx="8735">
                  <c:v>37.866664119616701</c:v>
                </c:pt>
                <c:pt idx="8736">
                  <c:v>37.867781344971803</c:v>
                </c:pt>
                <c:pt idx="8737">
                  <c:v>37.868898496282704</c:v>
                </c:pt>
                <c:pt idx="8738">
                  <c:v>37.870015573554397</c:v>
                </c:pt>
                <c:pt idx="8739">
                  <c:v>37.871132576791801</c:v>
                </c:pt>
                <c:pt idx="8740">
                  <c:v>37.872249505999903</c:v>
                </c:pt>
                <c:pt idx="8741">
                  <c:v>37.873366361183599</c:v>
                </c:pt>
                <c:pt idx="8742">
                  <c:v>37.874483142347799</c:v>
                </c:pt>
                <c:pt idx="8743">
                  <c:v>37.875599849497497</c:v>
                </c:pt>
                <c:pt idx="8744">
                  <c:v>37.876716482637697</c:v>
                </c:pt>
                <c:pt idx="8745">
                  <c:v>37.877833041773101</c:v>
                </c:pt>
                <c:pt idx="8746">
                  <c:v>37.878949526908897</c:v>
                </c:pt>
                <c:pt idx="8747">
                  <c:v>37.880065938050002</c:v>
                </c:pt>
                <c:pt idx="8748">
                  <c:v>37.881182275201198</c:v>
                </c:pt>
                <c:pt idx="8749">
                  <c:v>37.8822985383676</c:v>
                </c:pt>
                <c:pt idx="8750">
                  <c:v>37.883414727553998</c:v>
                </c:pt>
                <c:pt idx="8751">
                  <c:v>37.8845308427654</c:v>
                </c:pt>
                <c:pt idx="8752">
                  <c:v>37.885646884006697</c:v>
                </c:pt>
                <c:pt idx="8753">
                  <c:v>37.886762851282903</c:v>
                </c:pt>
                <c:pt idx="8754">
                  <c:v>37.887878744599</c:v>
                </c:pt>
                <c:pt idx="8755">
                  <c:v>37.888994563959699</c:v>
                </c:pt>
                <c:pt idx="8756">
                  <c:v>37.890110309370201</c:v>
                </c:pt>
                <c:pt idx="8757">
                  <c:v>37.891225980835301</c:v>
                </c:pt>
                <c:pt idx="8758">
                  <c:v>37.892341578360003</c:v>
                </c:pt>
                <c:pt idx="8759">
                  <c:v>37.893457101949203</c:v>
                </c:pt>
                <c:pt idx="8760">
                  <c:v>37.894572551607801</c:v>
                </c:pt>
                <c:pt idx="8761">
                  <c:v>37.895687927340802</c:v>
                </c:pt>
                <c:pt idx="8762">
                  <c:v>37.8968032291531</c:v>
                </c:pt>
                <c:pt idx="8763">
                  <c:v>37.897918457049599</c:v>
                </c:pt>
                <c:pt idx="8764">
                  <c:v>37.8990336110353</c:v>
                </c:pt>
                <c:pt idx="8765">
                  <c:v>37.900148691115199</c:v>
                </c:pt>
                <c:pt idx="8766">
                  <c:v>37.901263697294098</c:v>
                </c:pt>
                <c:pt idx="8767">
                  <c:v>37.902378629577001</c:v>
                </c:pt>
                <c:pt idx="8768">
                  <c:v>37.903493487968802</c:v>
                </c:pt>
                <c:pt idx="8769">
                  <c:v>37.904608272474498</c:v>
                </c:pt>
                <c:pt idx="8770">
                  <c:v>37.905722983098997</c:v>
                </c:pt>
                <c:pt idx="8771">
                  <c:v>37.906837619847202</c:v>
                </c:pt>
                <c:pt idx="8772">
                  <c:v>37.907952182724003</c:v>
                </c:pt>
                <c:pt idx="8773">
                  <c:v>37.9090666717345</c:v>
                </c:pt>
                <c:pt idx="8774">
                  <c:v>37.910181086883497</c:v>
                </c:pt>
                <c:pt idx="8775">
                  <c:v>37.911295428175997</c:v>
                </c:pt>
                <c:pt idx="8776">
                  <c:v>37.912409695616802</c:v>
                </c:pt>
                <c:pt idx="8777">
                  <c:v>37.913523889211</c:v>
                </c:pt>
                <c:pt idx="8778">
                  <c:v>37.9146380089635</c:v>
                </c:pt>
                <c:pt idx="8779">
                  <c:v>37.9157520548791</c:v>
                </c:pt>
                <c:pt idx="8780">
                  <c:v>37.9168660269629</c:v>
                </c:pt>
                <c:pt idx="8781">
                  <c:v>37.917979925219697</c:v>
                </c:pt>
                <c:pt idx="8782">
                  <c:v>37.9190937496546</c:v>
                </c:pt>
                <c:pt idx="8783">
                  <c:v>37.920207500272298</c:v>
                </c:pt>
                <c:pt idx="8784">
                  <c:v>37.921321177077999</c:v>
                </c:pt>
                <c:pt idx="8785">
                  <c:v>37.922434780076401</c:v>
                </c:pt>
                <c:pt idx="8786">
                  <c:v>37.923548309272498</c:v>
                </c:pt>
                <c:pt idx="8787">
                  <c:v>37.924661764671299</c:v>
                </c:pt>
                <c:pt idx="8788">
                  <c:v>37.925775146277601</c:v>
                </c:pt>
                <c:pt idx="8789">
                  <c:v>37.926888454096499</c:v>
                </c:pt>
                <c:pt idx="8790">
                  <c:v>37.928001688132802</c:v>
                </c:pt>
                <c:pt idx="8791">
                  <c:v>37.9291148483914</c:v>
                </c:pt>
                <c:pt idx="8792">
                  <c:v>37.930227934877401</c:v>
                </c:pt>
                <c:pt idx="8793">
                  <c:v>37.931340947595601</c:v>
                </c:pt>
                <c:pt idx="8794">
                  <c:v>37.932453886551002</c:v>
                </c:pt>
                <c:pt idx="8795">
                  <c:v>37.933566751748401</c:v>
                </c:pt>
                <c:pt idx="8796">
                  <c:v>37.9346795431929</c:v>
                </c:pt>
                <c:pt idx="8797">
                  <c:v>37.935792260889301</c:v>
                </c:pt>
                <c:pt idx="8798">
                  <c:v>37.936904904842599</c:v>
                </c:pt>
                <c:pt idx="8799">
                  <c:v>37.938017475057698</c:v>
                </c:pt>
                <c:pt idx="8800">
                  <c:v>37.939129971539501</c:v>
                </c:pt>
                <c:pt idx="8801">
                  <c:v>37.940242394293001</c:v>
                </c:pt>
                <c:pt idx="8802">
                  <c:v>37.941354743322997</c:v>
                </c:pt>
                <c:pt idx="8803">
                  <c:v>37.942467018634602</c:v>
                </c:pt>
                <c:pt idx="8804">
                  <c:v>37.9435792202326</c:v>
                </c:pt>
                <c:pt idx="8805">
                  <c:v>37.944691348121999</c:v>
                </c:pt>
                <c:pt idx="8806">
                  <c:v>37.945803402307703</c:v>
                </c:pt>
                <c:pt idx="8807">
                  <c:v>37.946915382794501</c:v>
                </c:pt>
                <c:pt idx="8808">
                  <c:v>37.9480272895876</c:v>
                </c:pt>
                <c:pt idx="8809">
                  <c:v>37.949139122691697</c:v>
                </c:pt>
                <c:pt idx="8810">
                  <c:v>37.950250882111803</c:v>
                </c:pt>
                <c:pt idx="8811">
                  <c:v>37.951362567852797</c:v>
                </c:pt>
                <c:pt idx="8812">
                  <c:v>37.952474179919697</c:v>
                </c:pt>
                <c:pt idx="8813">
                  <c:v>37.953585718317299</c:v>
                </c:pt>
                <c:pt idx="8814">
                  <c:v>37.954697183050598</c:v>
                </c:pt>
                <c:pt idx="8815">
                  <c:v>37.955808574124603</c:v>
                </c:pt>
                <c:pt idx="8816">
                  <c:v>37.956919891544104</c:v>
                </c:pt>
                <c:pt idx="8817">
                  <c:v>37.958031135314002</c:v>
                </c:pt>
                <c:pt idx="8818">
                  <c:v>37.9591423054394</c:v>
                </c:pt>
                <c:pt idx="8819">
                  <c:v>37.960253401925101</c:v>
                </c:pt>
                <c:pt idx="8820">
                  <c:v>37.961364424776001</c:v>
                </c:pt>
                <c:pt idx="8821">
                  <c:v>37.962475373997101</c:v>
                </c:pt>
                <c:pt idx="8822">
                  <c:v>37.963586249593298</c:v>
                </c:pt>
                <c:pt idx="8823">
                  <c:v>37.964697051569402</c:v>
                </c:pt>
                <c:pt idx="8824">
                  <c:v>37.9658077799306</c:v>
                </c:pt>
                <c:pt idx="8825">
                  <c:v>37.966918434681503</c:v>
                </c:pt>
                <c:pt idx="8826">
                  <c:v>37.968029015827298</c:v>
                </c:pt>
                <c:pt idx="8827">
                  <c:v>37.969139523372696</c:v>
                </c:pt>
                <c:pt idx="8828">
                  <c:v>37.9702499573227</c:v>
                </c:pt>
                <c:pt idx="8829">
                  <c:v>37.971360317682297</c:v>
                </c:pt>
                <c:pt idx="8830">
                  <c:v>37.972470604456397</c:v>
                </c:pt>
                <c:pt idx="8831">
                  <c:v>37.973580817649797</c:v>
                </c:pt>
                <c:pt idx="8832">
                  <c:v>37.974690957267597</c:v>
                </c:pt>
                <c:pt idx="8833">
                  <c:v>37.975801023314503</c:v>
                </c:pt>
                <c:pt idx="8834">
                  <c:v>37.976911015795601</c:v>
                </c:pt>
                <c:pt idx="8835">
                  <c:v>37.978020934715801</c:v>
                </c:pt>
                <c:pt idx="8836">
                  <c:v>37.979130780079998</c:v>
                </c:pt>
                <c:pt idx="8837">
                  <c:v>37.980240551892997</c:v>
                </c:pt>
                <c:pt idx="8838">
                  <c:v>37.981350250159899</c:v>
                </c:pt>
                <c:pt idx="8839">
                  <c:v>37.9824598748855</c:v>
                </c:pt>
                <c:pt idx="8840">
                  <c:v>37.983569426074801</c:v>
                </c:pt>
                <c:pt idx="8841">
                  <c:v>37.9846789037326</c:v>
                </c:pt>
                <c:pt idx="8842">
                  <c:v>37.985788307863999</c:v>
                </c:pt>
                <c:pt idx="8843">
                  <c:v>37.9868976384737</c:v>
                </c:pt>
                <c:pt idx="8844">
                  <c:v>37.988006895566897</c:v>
                </c:pt>
                <c:pt idx="8845">
                  <c:v>37.989116079148197</c:v>
                </c:pt>
                <c:pt idx="8846">
                  <c:v>37.990225189222699</c:v>
                </c:pt>
                <c:pt idx="8847">
                  <c:v>37.991334225795299</c:v>
                </c:pt>
                <c:pt idx="8848">
                  <c:v>37.992443188870901</c:v>
                </c:pt>
                <c:pt idx="8849">
                  <c:v>37.9935520784544</c:v>
                </c:pt>
                <c:pt idx="8850">
                  <c:v>37.994660894550798</c:v>
                </c:pt>
                <c:pt idx="8851">
                  <c:v>37.995769637164898</c:v>
                </c:pt>
                <c:pt idx="8852">
                  <c:v>37.996878306301703</c:v>
                </c:pt>
                <c:pt idx="8853">
                  <c:v>37.997986901966001</c:v>
                </c:pt>
                <c:pt idx="8854">
                  <c:v>37.999095424162903</c:v>
                </c:pt>
                <c:pt idx="8855">
                  <c:v>38.000203872897103</c:v>
                </c:pt>
                <c:pt idx="8856">
                  <c:v>38.001312248173697</c:v>
                </c:pt>
                <c:pt idx="8857">
                  <c:v>38.002420549997602</c:v>
                </c:pt>
                <c:pt idx="8858">
                  <c:v>38.0035287783736</c:v>
                </c:pt>
                <c:pt idx="8859">
                  <c:v>38.0046369333066</c:v>
                </c:pt>
                <c:pt idx="8860">
                  <c:v>38.005745014801697</c:v>
                </c:pt>
                <c:pt idx="8861">
                  <c:v>38.006853022863702</c:v>
                </c:pt>
                <c:pt idx="8862">
                  <c:v>38.007960957497403</c:v>
                </c:pt>
                <c:pt idx="8863">
                  <c:v>38.009068818707902</c:v>
                </c:pt>
                <c:pt idx="8864">
                  <c:v>38.010176606500103</c:v>
                </c:pt>
                <c:pt idx="8865">
                  <c:v>38.011284320878801</c:v>
                </c:pt>
                <c:pt idx="8866">
                  <c:v>38.012391961848898</c:v>
                </c:pt>
                <c:pt idx="8867">
                  <c:v>38.013499529415498</c:v>
                </c:pt>
                <c:pt idx="8868">
                  <c:v>38.014607023583302</c:v>
                </c:pt>
                <c:pt idx="8869">
                  <c:v>38.0157144443574</c:v>
                </c:pt>
                <c:pt idx="8870">
                  <c:v>38.016821791742501</c:v>
                </c:pt>
                <c:pt idx="8871">
                  <c:v>38.017929065743701</c:v>
                </c:pt>
                <c:pt idx="8872">
                  <c:v>38.019036266365802</c:v>
                </c:pt>
                <c:pt idx="8873">
                  <c:v>38.0201433936138</c:v>
                </c:pt>
                <c:pt idx="8874">
                  <c:v>38.021250447492498</c:v>
                </c:pt>
                <c:pt idx="8875">
                  <c:v>38.022357428006998</c:v>
                </c:pt>
                <c:pt idx="8876">
                  <c:v>38.023464335161897</c:v>
                </c:pt>
                <c:pt idx="8877">
                  <c:v>38.024571168962403</c:v>
                </c:pt>
                <c:pt idx="8878">
                  <c:v>38.025677929413298</c:v>
                </c:pt>
                <c:pt idx="8879">
                  <c:v>38.0267846165195</c:v>
                </c:pt>
                <c:pt idx="8880">
                  <c:v>38.027891230285903</c:v>
                </c:pt>
                <c:pt idx="8881">
                  <c:v>38.028997770717503</c:v>
                </c:pt>
                <c:pt idx="8882">
                  <c:v>38.030104237819103</c:v>
                </c:pt>
                <c:pt idx="8883">
                  <c:v>38.031210631595599</c:v>
                </c:pt>
                <c:pt idx="8884">
                  <c:v>38.032316952052</c:v>
                </c:pt>
                <c:pt idx="8885">
                  <c:v>38.033423199193201</c:v>
                </c:pt>
                <c:pt idx="8886">
                  <c:v>38.034529373024</c:v>
                </c:pt>
                <c:pt idx="8887">
                  <c:v>38.035635473549497</c:v>
                </c:pt>
                <c:pt idx="8888">
                  <c:v>38.036741500774397</c:v>
                </c:pt>
                <c:pt idx="8889">
                  <c:v>38.037847454703702</c:v>
                </c:pt>
                <c:pt idx="8890">
                  <c:v>38.038953335342299</c:v>
                </c:pt>
                <c:pt idx="8891">
                  <c:v>38.0400591426951</c:v>
                </c:pt>
                <c:pt idx="8892">
                  <c:v>38.041164876766999</c:v>
                </c:pt>
                <c:pt idx="8893">
                  <c:v>38.042270537562999</c:v>
                </c:pt>
                <c:pt idx="8894">
                  <c:v>38.043376125087903</c:v>
                </c:pt>
                <c:pt idx="8895">
                  <c:v>38.0444816393466</c:v>
                </c:pt>
                <c:pt idx="8896">
                  <c:v>38.045587080344099</c:v>
                </c:pt>
                <c:pt idx="8897">
                  <c:v>38.046692448085203</c:v>
                </c:pt>
                <c:pt idx="8898">
                  <c:v>38.0477977425749</c:v>
                </c:pt>
                <c:pt idx="8899">
                  <c:v>38.048902963818101</c:v>
                </c:pt>
                <c:pt idx="8900">
                  <c:v>38.050008111819601</c:v>
                </c:pt>
                <c:pt idx="8901">
                  <c:v>38.051113186584303</c:v>
                </c:pt>
                <c:pt idx="8902">
                  <c:v>38.052218188117301</c:v>
                </c:pt>
                <c:pt idx="8903">
                  <c:v>38.0533231164233</c:v>
                </c:pt>
                <c:pt idx="8904">
                  <c:v>38.054427971507302</c:v>
                </c:pt>
                <c:pt idx="8905">
                  <c:v>38.055532753374202</c:v>
                </c:pt>
                <c:pt idx="8906">
                  <c:v>38.056637462028803</c:v>
                </c:pt>
                <c:pt idx="8907">
                  <c:v>38.057742097476201</c:v>
                </c:pt>
                <c:pt idx="8908">
                  <c:v>38.058846659721198</c:v>
                </c:pt>
                <c:pt idx="8909">
                  <c:v>38.059951148768597</c:v>
                </c:pt>
                <c:pt idx="8910">
                  <c:v>38.061055564623501</c:v>
                </c:pt>
                <c:pt idx="8911">
                  <c:v>38.062159907290599</c:v>
                </c:pt>
                <c:pt idx="8912">
                  <c:v>38.063264176775</c:v>
                </c:pt>
                <c:pt idx="8913">
                  <c:v>38.0643683730814</c:v>
                </c:pt>
                <c:pt idx="8914">
                  <c:v>38.065472496214902</c:v>
                </c:pt>
                <c:pt idx="8915">
                  <c:v>38.066576546180301</c:v>
                </c:pt>
                <c:pt idx="8916">
                  <c:v>38.067680522982499</c:v>
                </c:pt>
                <c:pt idx="8917">
                  <c:v>38.068784426626301</c:v>
                </c:pt>
                <c:pt idx="8918">
                  <c:v>38.069888257116801</c:v>
                </c:pt>
                <c:pt idx="8919">
                  <c:v>38.070992014458902</c:v>
                </c:pt>
                <c:pt idx="8920">
                  <c:v>38.0720956986573</c:v>
                </c:pt>
                <c:pt idx="8921">
                  <c:v>38.073199309716998</c:v>
                </c:pt>
                <c:pt idx="8922">
                  <c:v>38.074302847642997</c:v>
                </c:pt>
                <c:pt idx="8923">
                  <c:v>38.075406312440002</c:v>
                </c:pt>
                <c:pt idx="8924">
                  <c:v>38.0765097041131</c:v>
                </c:pt>
                <c:pt idx="8925">
                  <c:v>38.077613022667101</c:v>
                </c:pt>
                <c:pt idx="8926">
                  <c:v>38.078716268106803</c:v>
                </c:pt>
                <c:pt idx="8927">
                  <c:v>38.079819440437298</c:v>
                </c:pt>
                <c:pt idx="8928">
                  <c:v>38.080922539663398</c:v>
                </c:pt>
                <c:pt idx="8929">
                  <c:v>38.082025565789998</c:v>
                </c:pt>
                <c:pt idx="8930">
                  <c:v>38.083128518822001</c:v>
                </c:pt>
                <c:pt idx="8931">
                  <c:v>38.084231398764302</c:v>
                </c:pt>
                <c:pt idx="8932">
                  <c:v>38.085334205621798</c:v>
                </c:pt>
                <c:pt idx="8933">
                  <c:v>38.086436939399299</c:v>
                </c:pt>
                <c:pt idx="8934">
                  <c:v>38.087539600101898</c:v>
                </c:pt>
                <c:pt idx="8935">
                  <c:v>38.088642187734301</c:v>
                </c:pt>
                <c:pt idx="8936">
                  <c:v>38.089744702301502</c:v>
                </c:pt>
                <c:pt idx="8937">
                  <c:v>38.090847143808404</c:v>
                </c:pt>
                <c:pt idx="8938">
                  <c:v>38.091949512259902</c:v>
                </c:pt>
                <c:pt idx="8939">
                  <c:v>38.093051807660899</c:v>
                </c:pt>
                <c:pt idx="8940">
                  <c:v>38.094154030016099</c:v>
                </c:pt>
                <c:pt idx="8941">
                  <c:v>38.095256179330697</c:v>
                </c:pt>
                <c:pt idx="8942">
                  <c:v>38.096358255609402</c:v>
                </c:pt>
                <c:pt idx="8943">
                  <c:v>38.097460258857197</c:v>
                </c:pt>
                <c:pt idx="8944">
                  <c:v>38.098562189078898</c:v>
                </c:pt>
                <c:pt idx="8945">
                  <c:v>38.099664046279401</c:v>
                </c:pt>
                <c:pt idx="8946">
                  <c:v>38.1007658304637</c:v>
                </c:pt>
                <c:pt idx="8947">
                  <c:v>38.101867541636601</c:v>
                </c:pt>
                <c:pt idx="8948">
                  <c:v>38.102969179802997</c:v>
                </c:pt>
                <c:pt idx="8949">
                  <c:v>38.1040707449678</c:v>
                </c:pt>
                <c:pt idx="8950">
                  <c:v>38.105172237135903</c:v>
                </c:pt>
                <c:pt idx="8951">
                  <c:v>38.106273656312297</c:v>
                </c:pt>
                <c:pt idx="8952">
                  <c:v>38.107375002501698</c:v>
                </c:pt>
                <c:pt idx="8953">
                  <c:v>38.108476275709101</c:v>
                </c:pt>
                <c:pt idx="8954">
                  <c:v>38.109577475939297</c:v>
                </c:pt>
                <c:pt idx="8955">
                  <c:v>38.1106786031974</c:v>
                </c:pt>
                <c:pt idx="8956">
                  <c:v>38.1117796574881</c:v>
                </c:pt>
                <c:pt idx="8957">
                  <c:v>38.1128806388163</c:v>
                </c:pt>
                <c:pt idx="8958">
                  <c:v>38.113981547187002</c:v>
                </c:pt>
                <c:pt idx="8959">
                  <c:v>38.115082382605003</c:v>
                </c:pt>
                <c:pt idx="8960">
                  <c:v>38.116183145075198</c:v>
                </c:pt>
                <c:pt idx="8961">
                  <c:v>38.117283834602503</c:v>
                </c:pt>
                <c:pt idx="8962">
                  <c:v>38.118384451191901</c:v>
                </c:pt>
                <c:pt idx="8963">
                  <c:v>38.119484994848101</c:v>
                </c:pt>
                <c:pt idx="8964">
                  <c:v>38.120585465576099</c:v>
                </c:pt>
                <c:pt idx="8965">
                  <c:v>38.121685863380797</c:v>
                </c:pt>
                <c:pt idx="8966">
                  <c:v>38.122786188267</c:v>
                </c:pt>
                <c:pt idx="8967">
                  <c:v>38.123886440239701</c:v>
                </c:pt>
                <c:pt idx="8968">
                  <c:v>38.124986619303698</c:v>
                </c:pt>
                <c:pt idx="8969">
                  <c:v>38.1260867254639</c:v>
                </c:pt>
                <c:pt idx="8970">
                  <c:v>38.127186758725301</c:v>
                </c:pt>
                <c:pt idx="8971">
                  <c:v>38.1282867190926</c:v>
                </c:pt>
                <c:pt idx="8972">
                  <c:v>38.129386606570897</c:v>
                </c:pt>
                <c:pt idx="8973">
                  <c:v>38.130486421164903</c:v>
                </c:pt>
                <c:pt idx="8974">
                  <c:v>38.131586162879501</c:v>
                </c:pt>
                <c:pt idx="8975">
                  <c:v>38.132685831719797</c:v>
                </c:pt>
                <c:pt idx="8976">
                  <c:v>38.133785427690398</c:v>
                </c:pt>
                <c:pt idx="8977">
                  <c:v>38.134884950796398</c:v>
                </c:pt>
                <c:pt idx="8978">
                  <c:v>38.135984401042599</c:v>
                </c:pt>
                <c:pt idx="8979">
                  <c:v>38.137083778433897</c:v>
                </c:pt>
                <c:pt idx="8980">
                  <c:v>38.138183082975203</c:v>
                </c:pt>
                <c:pt idx="8981">
                  <c:v>38.139282314671298</c:v>
                </c:pt>
                <c:pt idx="8982">
                  <c:v>38.140381473527199</c:v>
                </c:pt>
                <c:pt idx="8983">
                  <c:v>38.141480559547702</c:v>
                </c:pt>
                <c:pt idx="8984">
                  <c:v>38.142579572737802</c:v>
                </c:pt>
                <c:pt idx="8985">
                  <c:v>38.143678513102202</c:v>
                </c:pt>
                <c:pt idx="8986">
                  <c:v>38.144777380645998</c:v>
                </c:pt>
                <c:pt idx="8987">
                  <c:v>38.1458761753739</c:v>
                </c:pt>
                <c:pt idx="8988">
                  <c:v>38.146974897290903</c:v>
                </c:pt>
                <c:pt idx="8989">
                  <c:v>38.148073546401797</c:v>
                </c:pt>
                <c:pt idx="8990">
                  <c:v>38.149172122711498</c:v>
                </c:pt>
                <c:pt idx="8991">
                  <c:v>38.150270626225002</c:v>
                </c:pt>
                <c:pt idx="8992">
                  <c:v>38.151369056946997</c:v>
                </c:pt>
                <c:pt idx="8993">
                  <c:v>38.152467414882501</c:v>
                </c:pt>
                <c:pt idx="8994">
                  <c:v>38.153565700036403</c:v>
                </c:pt>
                <c:pt idx="8995">
                  <c:v>38.154663912413497</c:v>
                </c:pt>
                <c:pt idx="8996">
                  <c:v>38.155762052018702</c:v>
                </c:pt>
                <c:pt idx="8997">
                  <c:v>38.156860118856898</c:v>
                </c:pt>
                <c:pt idx="8998">
                  <c:v>38.157958112933002</c:v>
                </c:pt>
                <c:pt idx="8999">
                  <c:v>38.159056034251897</c:v>
                </c:pt>
                <c:pt idx="9000">
                  <c:v>38.160153882818399</c:v>
                </c:pt>
                <c:pt idx="9001">
                  <c:v>38.161251658637397</c:v>
                </c:pt>
                <c:pt idx="9002">
                  <c:v>38.1623493617139</c:v>
                </c:pt>
                <c:pt idx="9003">
                  <c:v>38.163446992052599</c:v>
                </c:pt>
                <c:pt idx="9004">
                  <c:v>38.164544549658501</c:v>
                </c:pt>
                <c:pt idx="9005">
                  <c:v>38.165642034536397</c:v>
                </c:pt>
                <c:pt idx="9006">
                  <c:v>38.166739446691302</c:v>
                </c:pt>
                <c:pt idx="9007">
                  <c:v>38.1678367861279</c:v>
                </c:pt>
                <c:pt idx="9008">
                  <c:v>38.168934052851299</c:v>
                </c:pt>
                <c:pt idx="9009">
                  <c:v>38.170031246866202</c:v>
                </c:pt>
                <c:pt idx="9010">
                  <c:v>38.171128368177499</c:v>
                </c:pt>
                <c:pt idx="9011">
                  <c:v>38.172225416790198</c:v>
                </c:pt>
                <c:pt idx="9012">
                  <c:v>38.173322392709103</c:v>
                </c:pt>
                <c:pt idx="9013">
                  <c:v>38.174419295939003</c:v>
                </c:pt>
                <c:pt idx="9014">
                  <c:v>38.175516126484901</c:v>
                </c:pt>
                <c:pt idx="9015">
                  <c:v>38.176612884351599</c:v>
                </c:pt>
                <c:pt idx="9016">
                  <c:v>38.177709569544</c:v>
                </c:pt>
                <c:pt idx="9017">
                  <c:v>38.178806182066999</c:v>
                </c:pt>
                <c:pt idx="9018">
                  <c:v>38.179902721925401</c:v>
                </c:pt>
                <c:pt idx="9019">
                  <c:v>38.180999189124201</c:v>
                </c:pt>
                <c:pt idx="9020">
                  <c:v>38.1820955836682</c:v>
                </c:pt>
                <c:pt idx="9021">
                  <c:v>38.183191905562303</c:v>
                </c:pt>
                <c:pt idx="9022">
                  <c:v>38.184288154811298</c:v>
                </c:pt>
                <c:pt idx="9023">
                  <c:v>38.185384331420202</c:v>
                </c:pt>
                <c:pt idx="9024">
                  <c:v>38.186480435393797</c:v>
                </c:pt>
                <c:pt idx="9025">
                  <c:v>38.187576466736999</c:v>
                </c:pt>
                <c:pt idx="9026">
                  <c:v>38.188672425454598</c:v>
                </c:pt>
                <c:pt idx="9027">
                  <c:v>38.189768311551603</c:v>
                </c:pt>
                <c:pt idx="9028">
                  <c:v>38.190864125032803</c:v>
                </c:pt>
                <c:pt idx="9029">
                  <c:v>38.191959865903002</c:v>
                </c:pt>
                <c:pt idx="9030">
                  <c:v>38.1930555341672</c:v>
                </c:pt>
                <c:pt idx="9031">
                  <c:v>38.194151129830303</c:v>
                </c:pt>
                <c:pt idx="9032">
                  <c:v>38.195246652896998</c:v>
                </c:pt>
                <c:pt idx="9033">
                  <c:v>38.196342103372402</c:v>
                </c:pt>
                <c:pt idx="9034">
                  <c:v>38.197437481261098</c:v>
                </c:pt>
                <c:pt idx="9035">
                  <c:v>38.198532786568201</c:v>
                </c:pt>
                <c:pt idx="9036">
                  <c:v>38.199628019298501</c:v>
                </c:pt>
                <c:pt idx="9037">
                  <c:v>38.200723179456801</c:v>
                </c:pt>
                <c:pt idx="9038">
                  <c:v>38.201818267048097</c:v>
                </c:pt>
                <c:pt idx="9039">
                  <c:v>38.202913282077198</c:v>
                </c:pt>
                <c:pt idx="9040">
                  <c:v>38.204008224549</c:v>
                </c:pt>
                <c:pt idx="9041">
                  <c:v>38.205103094468299</c:v>
                </c:pt>
                <c:pt idx="9042">
                  <c:v>38.206197891839999</c:v>
                </c:pt>
                <c:pt idx="9043">
                  <c:v>38.207292616669001</c:v>
                </c:pt>
                <c:pt idx="9044">
                  <c:v>38.208387268960202</c:v>
                </c:pt>
                <c:pt idx="9045">
                  <c:v>38.209481848718397</c:v>
                </c:pt>
                <c:pt idx="9046">
                  <c:v>38.210576355948497</c:v>
                </c:pt>
                <c:pt idx="9047">
                  <c:v>38.211670790655397</c:v>
                </c:pt>
                <c:pt idx="9048">
                  <c:v>38.2127651528439</c:v>
                </c:pt>
                <c:pt idx="9049">
                  <c:v>38.213859442518903</c:v>
                </c:pt>
                <c:pt idx="9050">
                  <c:v>38.2149536596853</c:v>
                </c:pt>
                <c:pt idx="9051">
                  <c:v>38.216047804347902</c:v>
                </c:pt>
                <c:pt idx="9052">
                  <c:v>38.217141876511697</c:v>
                </c:pt>
                <c:pt idx="9053">
                  <c:v>38.218235876181403</c:v>
                </c:pt>
                <c:pt idx="9054">
                  <c:v>38.219329803362001</c:v>
                </c:pt>
                <c:pt idx="9055">
                  <c:v>38.220423658058202</c:v>
                </c:pt>
                <c:pt idx="9056">
                  <c:v>38.2215174402751</c:v>
                </c:pt>
                <c:pt idx="9057">
                  <c:v>38.2226111500174</c:v>
                </c:pt>
                <c:pt idx="9058">
                  <c:v>38.223704787290004</c:v>
                </c:pt>
                <c:pt idx="9059">
                  <c:v>38.2247983520978</c:v>
                </c:pt>
                <c:pt idx="9060">
                  <c:v>38.225891844445599</c:v>
                </c:pt>
                <c:pt idx="9061">
                  <c:v>38.226985264338403</c:v>
                </c:pt>
                <c:pt idx="9062">
                  <c:v>38.228078611780901</c:v>
                </c:pt>
                <c:pt idx="9063">
                  <c:v>38.229171886778097</c:v>
                </c:pt>
                <c:pt idx="9064">
                  <c:v>38.2302650893348</c:v>
                </c:pt>
                <c:pt idx="9065">
                  <c:v>38.231358219455799</c:v>
                </c:pt>
                <c:pt idx="9066">
                  <c:v>38.232451277146097</c:v>
                </c:pt>
                <c:pt idx="9067">
                  <c:v>38.233544262410497</c:v>
                </c:pt>
                <c:pt idx="9068">
                  <c:v>38.234637175253802</c:v>
                </c:pt>
                <c:pt idx="9069">
                  <c:v>38.235730015681</c:v>
                </c:pt>
                <c:pt idx="9070">
                  <c:v>38.236822783696901</c:v>
                </c:pt>
                <c:pt idx="9071">
                  <c:v>38.237915479306302</c:v>
                </c:pt>
                <c:pt idx="9072">
                  <c:v>38.239008102514198</c:v>
                </c:pt>
                <c:pt idx="9073">
                  <c:v>38.2401006533253</c:v>
                </c:pt>
                <c:pt idx="9074">
                  <c:v>38.241193131744602</c:v>
                </c:pt>
                <c:pt idx="9075">
                  <c:v>38.242285537776901</c:v>
                </c:pt>
                <c:pt idx="9076">
                  <c:v>38.243377871427001</c:v>
                </c:pt>
                <c:pt idx="9077">
                  <c:v>38.244470132699902</c:v>
                </c:pt>
                <c:pt idx="9078">
                  <c:v>38.245562321600403</c:v>
                </c:pt>
                <c:pt idx="9079">
                  <c:v>38.246654438133298</c:v>
                </c:pt>
                <c:pt idx="9080">
                  <c:v>38.247746482303498</c:v>
                </c:pt>
                <c:pt idx="9081">
                  <c:v>38.248838454115898</c:v>
                </c:pt>
                <c:pt idx="9082">
                  <c:v>38.249930353575401</c:v>
                </c:pt>
                <c:pt idx="9083">
                  <c:v>38.251022180686697</c:v>
                </c:pt>
                <c:pt idx="9084">
                  <c:v>38.252113935454801</c:v>
                </c:pt>
                <c:pt idx="9085">
                  <c:v>38.253205617884603</c:v>
                </c:pt>
                <c:pt idx="9086">
                  <c:v>38.2542972279808</c:v>
                </c:pt>
                <c:pt idx="9087">
                  <c:v>38.2553887657483</c:v>
                </c:pt>
                <c:pt idx="9088">
                  <c:v>38.256480231192</c:v>
                </c:pt>
                <c:pt idx="9089">
                  <c:v>38.257571624316803</c:v>
                </c:pt>
                <c:pt idx="9090">
                  <c:v>38.258662945127497</c:v>
                </c:pt>
                <c:pt idx="9091">
                  <c:v>38.259754193628901</c:v>
                </c:pt>
                <c:pt idx="9092">
                  <c:v>38.260845369826001</c:v>
                </c:pt>
                <c:pt idx="9093">
                  <c:v>38.261936473723601</c:v>
                </c:pt>
                <c:pt idx="9094">
                  <c:v>38.263027505326498</c:v>
                </c:pt>
                <c:pt idx="9095">
                  <c:v>38.264118464639601</c:v>
                </c:pt>
                <c:pt idx="9096">
                  <c:v>38.2652093516677</c:v>
                </c:pt>
                <c:pt idx="9097">
                  <c:v>38.266300166415803</c:v>
                </c:pt>
                <c:pt idx="9098">
                  <c:v>38.2673909088887</c:v>
                </c:pt>
                <c:pt idx="9099">
                  <c:v>38.268481579091201</c:v>
                </c:pt>
                <c:pt idx="9100">
                  <c:v>38.269572177028103</c:v>
                </c:pt>
                <c:pt idx="9101">
                  <c:v>38.270662702704399</c:v>
                </c:pt>
                <c:pt idx="9102">
                  <c:v>38.271753156124902</c:v>
                </c:pt>
                <c:pt idx="9103">
                  <c:v>38.272843537294499</c:v>
                </c:pt>
                <c:pt idx="9104">
                  <c:v>38.273933846217901</c:v>
                </c:pt>
                <c:pt idx="9105">
                  <c:v>38.275024082900103</c:v>
                </c:pt>
                <c:pt idx="9106">
                  <c:v>38.276114247345902</c:v>
                </c:pt>
                <c:pt idx="9107">
                  <c:v>38.2772043395602</c:v>
                </c:pt>
                <c:pt idx="9108">
                  <c:v>38.2782943595478</c:v>
                </c:pt>
                <c:pt idx="9109">
                  <c:v>38.279384307313599</c:v>
                </c:pt>
                <c:pt idx="9110">
                  <c:v>38.280474182862399</c:v>
                </c:pt>
                <c:pt idx="9111">
                  <c:v>38.281563986199103</c:v>
                </c:pt>
                <c:pt idx="9112">
                  <c:v>38.2826537173285</c:v>
                </c:pt>
                <c:pt idx="9113">
                  <c:v>38.2837433762556</c:v>
                </c:pt>
                <c:pt idx="9114">
                  <c:v>38.284832962985</c:v>
                </c:pt>
                <c:pt idx="9115">
                  <c:v>38.285922477521801</c:v>
                </c:pt>
                <c:pt idx="9116">
                  <c:v>38.2870119198707</c:v>
                </c:pt>
                <c:pt idx="9117">
                  <c:v>38.2881012900366</c:v>
                </c:pt>
                <c:pt idx="9118">
                  <c:v>38.289190588024297</c:v>
                </c:pt>
                <c:pt idx="9119">
                  <c:v>38.290279813838701</c:v>
                </c:pt>
                <c:pt idx="9120">
                  <c:v>38.291368967484701</c:v>
                </c:pt>
                <c:pt idx="9121">
                  <c:v>38.292458048967099</c:v>
                </c:pt>
                <c:pt idx="9122">
                  <c:v>38.293547058290798</c:v>
                </c:pt>
                <c:pt idx="9123">
                  <c:v>38.294635995460503</c:v>
                </c:pt>
                <c:pt idx="9124">
                  <c:v>38.295724860481201</c:v>
                </c:pt>
                <c:pt idx="9125">
                  <c:v>38.296813653357702</c:v>
                </c:pt>
                <c:pt idx="9126">
                  <c:v>38.297902374094903</c:v>
                </c:pt>
                <c:pt idx="9127">
                  <c:v>38.2989910226975</c:v>
                </c:pt>
                <c:pt idx="9128">
                  <c:v>38.300079599170502</c:v>
                </c:pt>
                <c:pt idx="9129">
                  <c:v>38.301168103518698</c:v>
                </c:pt>
                <c:pt idx="9130">
                  <c:v>38.302256535746999</c:v>
                </c:pt>
                <c:pt idx="9131">
                  <c:v>38.3033448958601</c:v>
                </c:pt>
                <c:pt idx="9132">
                  <c:v>38.304433183862997</c:v>
                </c:pt>
                <c:pt idx="9133">
                  <c:v>38.305521399760401</c:v>
                </c:pt>
                <c:pt idx="9134">
                  <c:v>38.3066095435573</c:v>
                </c:pt>
                <c:pt idx="9135">
                  <c:v>38.307697615258498</c:v>
                </c:pt>
                <c:pt idx="9136">
                  <c:v>38.308785614868803</c:v>
                </c:pt>
                <c:pt idx="9137">
                  <c:v>38.309873542393099</c:v>
                </c:pt>
                <c:pt idx="9138">
                  <c:v>38.310961397836302</c:v>
                </c:pt>
                <c:pt idx="9139">
                  <c:v>38.312049181203101</c:v>
                </c:pt>
                <c:pt idx="9140">
                  <c:v>38.313136892498399</c:v>
                </c:pt>
                <c:pt idx="9141">
                  <c:v>38.314224531727</c:v>
                </c:pt>
                <c:pt idx="9142">
                  <c:v>38.315312098893898</c:v>
                </c:pt>
                <c:pt idx="9143">
                  <c:v>38.316399594003798</c:v>
                </c:pt>
                <c:pt idx="9144">
                  <c:v>38.317487017061701</c:v>
                </c:pt>
                <c:pt idx="9145">
                  <c:v>38.318574368072198</c:v>
                </c:pt>
                <c:pt idx="9146">
                  <c:v>38.319661647040398</c:v>
                </c:pt>
                <c:pt idx="9147">
                  <c:v>38.320748853970997</c:v>
                </c:pt>
                <c:pt idx="9148">
                  <c:v>38.321835988868898</c:v>
                </c:pt>
                <c:pt idx="9149">
                  <c:v>38.322923051738798</c:v>
                </c:pt>
                <c:pt idx="9150">
                  <c:v>38.324010042585797</c:v>
                </c:pt>
                <c:pt idx="9151">
                  <c:v>38.325096961414502</c:v>
                </c:pt>
                <c:pt idx="9152">
                  <c:v>38.326183808229899</c:v>
                </c:pt>
                <c:pt idx="9153">
                  <c:v>38.3272705830368</c:v>
                </c:pt>
                <c:pt idx="9154">
                  <c:v>38.328357285839999</c:v>
                </c:pt>
                <c:pt idx="9155">
                  <c:v>38.329443916644401</c:v>
                </c:pt>
                <c:pt idx="9156">
                  <c:v>38.3305304754548</c:v>
                </c:pt>
                <c:pt idx="9157">
                  <c:v>38.331616962276001</c:v>
                </c:pt>
                <c:pt idx="9158">
                  <c:v>38.332703377112999</c:v>
                </c:pt>
                <c:pt idx="9159">
                  <c:v>38.333789719970497</c:v>
                </c:pt>
                <c:pt idx="9160">
                  <c:v>38.334875990853398</c:v>
                </c:pt>
                <c:pt idx="9161">
                  <c:v>38.335962189766498</c:v>
                </c:pt>
                <c:pt idx="9162">
                  <c:v>38.337048316714601</c:v>
                </c:pt>
                <c:pt idx="9163">
                  <c:v>38.338134371702701</c:v>
                </c:pt>
                <c:pt idx="9164">
                  <c:v>38.339220354735502</c:v>
                </c:pt>
                <c:pt idx="9165">
                  <c:v>38.340306265817901</c:v>
                </c:pt>
                <c:pt idx="9166">
                  <c:v>38.3413921049547</c:v>
                </c:pt>
                <c:pt idx="9167">
                  <c:v>38.342477872150702</c:v>
                </c:pt>
                <c:pt idx="9168">
                  <c:v>38.343563567410897</c:v>
                </c:pt>
                <c:pt idx="9169">
                  <c:v>38.34464919074</c:v>
                </c:pt>
                <c:pt idx="9170">
                  <c:v>38.345734742142803</c:v>
                </c:pt>
                <c:pt idx="9171">
                  <c:v>38.346820221624299</c:v>
                </c:pt>
                <c:pt idx="9172">
                  <c:v>38.347905629189199</c:v>
                </c:pt>
                <c:pt idx="9173">
                  <c:v>38.3489909648425</c:v>
                </c:pt>
                <c:pt idx="9174">
                  <c:v>38.350076228588797</c:v>
                </c:pt>
                <c:pt idx="9175">
                  <c:v>38.351161420433101</c:v>
                </c:pt>
                <c:pt idx="9176">
                  <c:v>38.3522465403802</c:v>
                </c:pt>
                <c:pt idx="9177">
                  <c:v>38.353331588434898</c:v>
                </c:pt>
                <c:pt idx="9178">
                  <c:v>38.354416564602097</c:v>
                </c:pt>
                <c:pt idx="9179">
                  <c:v>38.355501468886601</c:v>
                </c:pt>
                <c:pt idx="9180">
                  <c:v>38.356586301293298</c:v>
                </c:pt>
                <c:pt idx="9181">
                  <c:v>38.357671061826899</c:v>
                </c:pt>
                <c:pt idx="9182">
                  <c:v>38.3587557504923</c:v>
                </c:pt>
                <c:pt idx="9183">
                  <c:v>38.359840367294403</c:v>
                </c:pt>
                <c:pt idx="9184">
                  <c:v>38.360924912237998</c:v>
                </c:pt>
                <c:pt idx="9185">
                  <c:v>38.362009385327902</c:v>
                </c:pt>
                <c:pt idx="9186">
                  <c:v>38.363093786568903</c:v>
                </c:pt>
                <c:pt idx="9187">
                  <c:v>38.364178115965899</c:v>
                </c:pt>
                <c:pt idx="9188">
                  <c:v>38.365262373523798</c:v>
                </c:pt>
                <c:pt idx="9189">
                  <c:v>38.366346559247198</c:v>
                </c:pt>
                <c:pt idx="9190">
                  <c:v>38.3674306731412</c:v>
                </c:pt>
                <c:pt idx="9191">
                  <c:v>38.368514715210502</c:v>
                </c:pt>
                <c:pt idx="9192">
                  <c:v>38.369598685459898</c:v>
                </c:pt>
                <c:pt idx="9193">
                  <c:v>38.3706825838943</c:v>
                </c:pt>
                <c:pt idx="9194">
                  <c:v>38.371766410518603</c:v>
                </c:pt>
                <c:pt idx="9195">
                  <c:v>38.372850165337397</c:v>
                </c:pt>
                <c:pt idx="9196">
                  <c:v>38.373933848355797</c:v>
                </c:pt>
                <c:pt idx="9197">
                  <c:v>38.375017459578402</c:v>
                </c:pt>
                <c:pt idx="9198">
                  <c:v>38.376100999010198</c:v>
                </c:pt>
                <c:pt idx="9199">
                  <c:v>38.377184466655997</c:v>
                </c:pt>
                <c:pt idx="9200">
                  <c:v>38.378267862520602</c:v>
                </c:pt>
                <c:pt idx="9201">
                  <c:v>38.379351186608801</c:v>
                </c:pt>
                <c:pt idx="9202">
                  <c:v>38.380434438925398</c:v>
                </c:pt>
                <c:pt idx="9203">
                  <c:v>38.381517619475403</c:v>
                </c:pt>
                <c:pt idx="9204">
                  <c:v>38.382600728263398</c:v>
                </c:pt>
                <c:pt idx="9205">
                  <c:v>38.3836837652944</c:v>
                </c:pt>
                <c:pt idx="9206">
                  <c:v>38.384766730573197</c:v>
                </c:pt>
                <c:pt idx="9207">
                  <c:v>38.385849624104601</c:v>
                </c:pt>
                <c:pt idx="9208">
                  <c:v>38.3869324458934</c:v>
                </c:pt>
                <c:pt idx="9209">
                  <c:v>38.388015195944497</c:v>
                </c:pt>
                <c:pt idx="9210">
                  <c:v>38.389097874262703</c:v>
                </c:pt>
                <c:pt idx="9211">
                  <c:v>38.390180480852798</c:v>
                </c:pt>
                <c:pt idx="9212">
                  <c:v>38.391263015719701</c:v>
                </c:pt>
                <c:pt idx="9213">
                  <c:v>38.392345478868101</c:v>
                </c:pt>
                <c:pt idx="9214">
                  <c:v>38.393427870302901</c:v>
                </c:pt>
                <c:pt idx="9215">
                  <c:v>38.394510190028903</c:v>
                </c:pt>
                <c:pt idx="9216">
                  <c:v>38.395592438050997</c:v>
                </c:pt>
                <c:pt idx="9217">
                  <c:v>38.396674614374</c:v>
                </c:pt>
                <c:pt idx="9218">
                  <c:v>38.3977567190027</c:v>
                </c:pt>
                <c:pt idx="9219">
                  <c:v>38.398838751941902</c:v>
                </c:pt>
                <c:pt idx="9220">
                  <c:v>38.399920713196401</c:v>
                </c:pt>
                <c:pt idx="9221">
                  <c:v>38.4010026027712</c:v>
                </c:pt>
                <c:pt idx="9222">
                  <c:v>38.402084420670903</c:v>
                </c:pt>
                <c:pt idx="9223">
                  <c:v>38.403166166900498</c:v>
                </c:pt>
                <c:pt idx="9224">
                  <c:v>38.404247841464702</c:v>
                </c:pt>
                <c:pt idx="9225">
                  <c:v>38.405329444368398</c:v>
                </c:pt>
                <c:pt idx="9226">
                  <c:v>38.406410975616403</c:v>
                </c:pt>
                <c:pt idx="9227">
                  <c:v>38.407492435213499</c:v>
                </c:pt>
                <c:pt idx="9228">
                  <c:v>38.408573823164602</c:v>
                </c:pt>
                <c:pt idx="9229">
                  <c:v>38.409655139474403</c:v>
                </c:pt>
                <c:pt idx="9230">
                  <c:v>38.410736384147803</c:v>
                </c:pt>
                <c:pt idx="9231">
                  <c:v>38.4118175571897</c:v>
                </c:pt>
                <c:pt idx="9232">
                  <c:v>38.412898658604803</c:v>
                </c:pt>
                <c:pt idx="9233">
                  <c:v>38.413979688397902</c:v>
                </c:pt>
                <c:pt idx="9234">
                  <c:v>38.415060646573899</c:v>
                </c:pt>
                <c:pt idx="9235">
                  <c:v>38.416141533137598</c:v>
                </c:pt>
                <c:pt idx="9236">
                  <c:v>38.417222348093901</c:v>
                </c:pt>
                <c:pt idx="9237">
                  <c:v>38.418303091447498</c:v>
                </c:pt>
                <c:pt idx="9238">
                  <c:v>38.4193837632032</c:v>
                </c:pt>
                <c:pt idx="9239">
                  <c:v>38.420464363366001</c:v>
                </c:pt>
                <c:pt idx="9240">
                  <c:v>38.421544891940499</c:v>
                </c:pt>
                <c:pt idx="9241">
                  <c:v>38.422625348931703</c:v>
                </c:pt>
                <c:pt idx="9242">
                  <c:v>38.423705734344303</c:v>
                </c:pt>
                <c:pt idx="9243">
                  <c:v>38.424786048183201</c:v>
                </c:pt>
                <c:pt idx="9244">
                  <c:v>38.425866290453101</c:v>
                </c:pt>
                <c:pt idx="9245">
                  <c:v>38.426946461158998</c:v>
                </c:pt>
                <c:pt idx="9246">
                  <c:v>38.428026560305597</c:v>
                </c:pt>
                <c:pt idx="9247">
                  <c:v>38.429106587897699</c:v>
                </c:pt>
                <c:pt idx="9248">
                  <c:v>38.430186543940103</c:v>
                </c:pt>
                <c:pt idx="9249">
                  <c:v>38.431266428437802</c:v>
                </c:pt>
                <c:pt idx="9250">
                  <c:v>38.4323462413954</c:v>
                </c:pt>
                <c:pt idx="9251">
                  <c:v>38.433425982817901</c:v>
                </c:pt>
                <c:pt idx="9252">
                  <c:v>38.434505652709902</c:v>
                </c:pt>
                <c:pt idx="9253">
                  <c:v>38.435585251076397</c:v>
                </c:pt>
                <c:pt idx="9254">
                  <c:v>38.436664777922203</c:v>
                </c:pt>
                <c:pt idx="9255">
                  <c:v>38.437744233251998</c:v>
                </c:pt>
                <c:pt idx="9256">
                  <c:v>38.438823617070703</c:v>
                </c:pt>
                <c:pt idx="9257">
                  <c:v>38.439902929383202</c:v>
                </c:pt>
                <c:pt idx="9258">
                  <c:v>38.440982170194097</c:v>
                </c:pt>
                <c:pt idx="9259">
                  <c:v>38.442061339508399</c:v>
                </c:pt>
                <c:pt idx="9260">
                  <c:v>38.443140437330797</c:v>
                </c:pt>
                <c:pt idx="9261">
                  <c:v>38.444219463666201</c:v>
                </c:pt>
                <c:pt idx="9262">
                  <c:v>38.4452984185194</c:v>
                </c:pt>
                <c:pt idx="9263">
                  <c:v>38.446377301895197</c:v>
                </c:pt>
                <c:pt idx="9264">
                  <c:v>38.447456113798403</c:v>
                </c:pt>
                <c:pt idx="9265">
                  <c:v>38.448534854233799</c:v>
                </c:pt>
                <c:pt idx="9266">
                  <c:v>38.449613523206203</c:v>
                </c:pt>
                <c:pt idx="9267">
                  <c:v>38.450692120720497</c:v>
                </c:pt>
                <c:pt idx="9268">
                  <c:v>38.451770646781398</c:v>
                </c:pt>
                <c:pt idx="9269">
                  <c:v>38.452849101393802</c:v>
                </c:pt>
                <c:pt idx="9270">
                  <c:v>38.453927484562499</c:v>
                </c:pt>
                <c:pt idx="9271">
                  <c:v>38.455005796292298</c:v>
                </c:pt>
                <c:pt idx="9272">
                  <c:v>38.456084036588003</c:v>
                </c:pt>
                <c:pt idx="9273">
                  <c:v>38.457162205454402</c:v>
                </c:pt>
                <c:pt idx="9274">
                  <c:v>38.4582403028963</c:v>
                </c:pt>
                <c:pt idx="9275">
                  <c:v>38.459318328918599</c:v>
                </c:pt>
                <c:pt idx="9276">
                  <c:v>38.460396283526002</c:v>
                </c:pt>
                <c:pt idx="9277">
                  <c:v>38.461474166723399</c:v>
                </c:pt>
                <c:pt idx="9278">
                  <c:v>38.462551978515599</c:v>
                </c:pt>
                <c:pt idx="9279">
                  <c:v>38.463629718907299</c:v>
                </c:pt>
                <c:pt idx="9280">
                  <c:v>38.464707387903402</c:v>
                </c:pt>
                <c:pt idx="9281">
                  <c:v>38.465784985508797</c:v>
                </c:pt>
                <c:pt idx="9282">
                  <c:v>38.466862511728102</c:v>
                </c:pt>
                <c:pt idx="9283">
                  <c:v>38.467939966566298</c:v>
                </c:pt>
                <c:pt idx="9284">
                  <c:v>38.469017350027997</c:v>
                </c:pt>
                <c:pt idx="9285">
                  <c:v>38.470094662118299</c:v>
                </c:pt>
                <c:pt idx="9286">
                  <c:v>38.471171902841697</c:v>
                </c:pt>
                <c:pt idx="9287">
                  <c:v>38.472249072203198</c:v>
                </c:pt>
                <c:pt idx="9288">
                  <c:v>38.473326170207599</c:v>
                </c:pt>
                <c:pt idx="9289">
                  <c:v>38.474403196859598</c:v>
                </c:pt>
                <c:pt idx="9290">
                  <c:v>38.475480152164103</c:v>
                </c:pt>
                <c:pt idx="9291">
                  <c:v>38.476557036125897</c:v>
                </c:pt>
                <c:pt idx="9292">
                  <c:v>38.477633848749697</c:v>
                </c:pt>
                <c:pt idx="9293">
                  <c:v>38.4787105900405</c:v>
                </c:pt>
                <c:pt idx="9294">
                  <c:v>38.479787260002901</c:v>
                </c:pt>
                <c:pt idx="9295">
                  <c:v>38.480863858641897</c:v>
                </c:pt>
                <c:pt idx="9296">
                  <c:v>38.481940385962098</c:v>
                </c:pt>
                <c:pt idx="9297">
                  <c:v>38.483016841968499</c:v>
                </c:pt>
                <c:pt idx="9298">
                  <c:v>38.484093226665699</c:v>
                </c:pt>
                <c:pt idx="9299">
                  <c:v>38.485169540058699</c:v>
                </c:pt>
                <c:pt idx="9300">
                  <c:v>38.486245782152203</c:v>
                </c:pt>
                <c:pt idx="9301">
                  <c:v>38.487321952951099</c:v>
                </c:pt>
                <c:pt idx="9302">
                  <c:v>38.488398052460099</c:v>
                </c:pt>
                <c:pt idx="9303">
                  <c:v>38.489474080683998</c:v>
                </c:pt>
                <c:pt idx="9304">
                  <c:v>38.4905500376276</c:v>
                </c:pt>
                <c:pt idx="9305">
                  <c:v>38.4916259232958</c:v>
                </c:pt>
                <c:pt idx="9306">
                  <c:v>38.492701737693402</c:v>
                </c:pt>
                <c:pt idx="9307">
                  <c:v>38.493777480825102</c:v>
                </c:pt>
                <c:pt idx="9308">
                  <c:v>38.494853152695697</c:v>
                </c:pt>
                <c:pt idx="9309">
                  <c:v>38.495928753310103</c:v>
                </c:pt>
                <c:pt idx="9310">
                  <c:v>38.497004282672997</c:v>
                </c:pt>
                <c:pt idx="9311">
                  <c:v>38.498079740789301</c:v>
                </c:pt>
                <c:pt idx="9312">
                  <c:v>38.499155127663698</c:v>
                </c:pt>
                <c:pt idx="9313">
                  <c:v>38.500230443301099</c:v>
                </c:pt>
                <c:pt idx="9314">
                  <c:v>38.501305687706299</c:v>
                </c:pt>
                <c:pt idx="9315">
                  <c:v>38.502380860884003</c:v>
                </c:pt>
                <c:pt idx="9316">
                  <c:v>38.503455962839098</c:v>
                </c:pt>
                <c:pt idx="9317">
                  <c:v>38.504530993576303</c:v>
                </c:pt>
                <c:pt idx="9318">
                  <c:v>38.505605953100499</c:v>
                </c:pt>
                <c:pt idx="9319">
                  <c:v>38.506680841416397</c:v>
                </c:pt>
                <c:pt idx="9320">
                  <c:v>38.5077556585289</c:v>
                </c:pt>
                <c:pt idx="9321">
                  <c:v>38.508830404442698</c:v>
                </c:pt>
                <c:pt idx="9322">
                  <c:v>38.509905079162699</c:v>
                </c:pt>
                <c:pt idx="9323">
                  <c:v>38.510979682693602</c:v>
                </c:pt>
                <c:pt idx="9324">
                  <c:v>38.512054215040301</c:v>
                </c:pt>
                <c:pt idx="9325">
                  <c:v>38.513128676207501</c:v>
                </c:pt>
                <c:pt idx="9326">
                  <c:v>38.514203066200103</c:v>
                </c:pt>
                <c:pt idx="9327">
                  <c:v>38.515277385022799</c:v>
                </c:pt>
                <c:pt idx="9328">
                  <c:v>38.516351632680397</c:v>
                </c:pt>
                <c:pt idx="9329">
                  <c:v>38.517425809177702</c:v>
                </c:pt>
                <c:pt idx="9330">
                  <c:v>38.518499914519602</c:v>
                </c:pt>
                <c:pt idx="9331">
                  <c:v>38.5195739487108</c:v>
                </c:pt>
                <c:pt idx="9332">
                  <c:v>38.5206479117562</c:v>
                </c:pt>
                <c:pt idx="9333">
                  <c:v>38.521721803660398</c:v>
                </c:pt>
                <c:pt idx="9334">
                  <c:v>38.522795624428397</c:v>
                </c:pt>
                <c:pt idx="9335">
                  <c:v>38.523869374064802</c:v>
                </c:pt>
                <c:pt idx="9336">
                  <c:v>38.524943052574599</c:v>
                </c:pt>
                <c:pt idx="9337">
                  <c:v>38.526016659962401</c:v>
                </c:pt>
                <c:pt idx="9338">
                  <c:v>38.527090196233097</c:v>
                </c:pt>
                <c:pt idx="9339">
                  <c:v>38.528163661391503</c:v>
                </c:pt>
                <c:pt idx="9340">
                  <c:v>38.529237055442401</c:v>
                </c:pt>
                <c:pt idx="9341">
                  <c:v>38.530310378390602</c:v>
                </c:pt>
                <c:pt idx="9342">
                  <c:v>38.531383630240803</c:v>
                </c:pt>
                <c:pt idx="9343">
                  <c:v>38.5324568109979</c:v>
                </c:pt>
                <c:pt idx="9344">
                  <c:v>38.533529920666602</c:v>
                </c:pt>
                <c:pt idx="9345">
                  <c:v>38.5346029592517</c:v>
                </c:pt>
                <c:pt idx="9346">
                  <c:v>38.535675926758103</c:v>
                </c:pt>
                <c:pt idx="9347">
                  <c:v>38.5367488231905</c:v>
                </c:pt>
                <c:pt idx="9348">
                  <c:v>38.537821648553702</c:v>
                </c:pt>
                <c:pt idx="9349">
                  <c:v>38.538894402852499</c:v>
                </c:pt>
                <c:pt idx="9350">
                  <c:v>38.5399670860917</c:v>
                </c:pt>
                <c:pt idx="9351">
                  <c:v>38.541039698276101</c:v>
                </c:pt>
                <c:pt idx="9352">
                  <c:v>38.5421122394105</c:v>
                </c:pt>
                <c:pt idx="9353">
                  <c:v>38.543184709499599</c:v>
                </c:pt>
                <c:pt idx="9354">
                  <c:v>38.544257108548301</c:v>
                </c:pt>
                <c:pt idx="9355">
                  <c:v>38.545329436561303</c:v>
                </c:pt>
                <c:pt idx="9356">
                  <c:v>38.546401693543501</c:v>
                </c:pt>
                <c:pt idx="9357">
                  <c:v>38.547473879499599</c:v>
                </c:pt>
                <c:pt idx="9358">
                  <c:v>38.548545994434399</c:v>
                </c:pt>
                <c:pt idx="9359">
                  <c:v>38.549618038352698</c:v>
                </c:pt>
                <c:pt idx="9360">
                  <c:v>38.550690011259299</c:v>
                </c:pt>
                <c:pt idx="9361">
                  <c:v>38.551761913158998</c:v>
                </c:pt>
                <c:pt idx="9362">
                  <c:v>38.5528337440565</c:v>
                </c:pt>
                <c:pt idx="9363">
                  <c:v>38.553905503956699</c:v>
                </c:pt>
                <c:pt idx="9364">
                  <c:v>38.5549771928643</c:v>
                </c:pt>
                <c:pt idx="9365">
                  <c:v>38.556048810784198</c:v>
                </c:pt>
                <c:pt idx="9366">
                  <c:v>38.557120357720997</c:v>
                </c:pt>
                <c:pt idx="9367">
                  <c:v>38.5581918336797</c:v>
                </c:pt>
                <c:pt idx="9368">
                  <c:v>38.559263238664897</c:v>
                </c:pt>
                <c:pt idx="9369">
                  <c:v>38.560334572681498</c:v>
                </c:pt>
                <c:pt idx="9370">
                  <c:v>38.561405835734298</c:v>
                </c:pt>
                <c:pt idx="9371">
                  <c:v>38.562477027828002</c:v>
                </c:pt>
                <c:pt idx="9372">
                  <c:v>38.563548148967399</c:v>
                </c:pt>
                <c:pt idx="9373">
                  <c:v>38.564619199157299</c:v>
                </c:pt>
                <c:pt idx="9374">
                  <c:v>38.565690178402598</c:v>
                </c:pt>
                <c:pt idx="9375">
                  <c:v>38.566761086707899</c:v>
                </c:pt>
                <c:pt idx="9376">
                  <c:v>38.567831924078099</c:v>
                </c:pt>
                <c:pt idx="9377">
                  <c:v>38.568902690517902</c:v>
                </c:pt>
                <c:pt idx="9378">
                  <c:v>38.569973386032103</c:v>
                </c:pt>
                <c:pt idx="9379">
                  <c:v>38.571044010625599</c:v>
                </c:pt>
                <c:pt idx="9380">
                  <c:v>38.572114564303</c:v>
                </c:pt>
                <c:pt idx="9381">
                  <c:v>38.573185047069302</c:v>
                </c:pt>
                <c:pt idx="9382">
                  <c:v>38.574255458929102</c:v>
                </c:pt>
                <c:pt idx="9383">
                  <c:v>38.575325799887203</c:v>
                </c:pt>
                <c:pt idx="9384">
                  <c:v>38.576396069948501</c:v>
                </c:pt>
                <c:pt idx="9385">
                  <c:v>38.5774662691176</c:v>
                </c:pt>
                <c:pt idx="9386">
                  <c:v>38.578536397399503</c:v>
                </c:pt>
                <c:pt idx="9387">
                  <c:v>38.5796064547988</c:v>
                </c:pt>
                <c:pt idx="9388">
                  <c:v>38.5806764413203</c:v>
                </c:pt>
                <c:pt idx="9389">
                  <c:v>38.5817463569689</c:v>
                </c:pt>
                <c:pt idx="9390">
                  <c:v>38.582816201749303</c:v>
                </c:pt>
                <c:pt idx="9391">
                  <c:v>38.583885975666298</c:v>
                </c:pt>
                <c:pt idx="9392">
                  <c:v>38.584955678724597</c:v>
                </c:pt>
                <c:pt idx="9393">
                  <c:v>38.586025310929102</c:v>
                </c:pt>
                <c:pt idx="9394">
                  <c:v>38.587094872284602</c:v>
                </c:pt>
                <c:pt idx="9395">
                  <c:v>38.588164362795702</c:v>
                </c:pt>
                <c:pt idx="9396">
                  <c:v>38.589233782467304</c:v>
                </c:pt>
                <c:pt idx="9397">
                  <c:v>38.590303131304204</c:v>
                </c:pt>
                <c:pt idx="9398">
                  <c:v>38.591372409311099</c:v>
                </c:pt>
                <c:pt idx="9399">
                  <c:v>38.592441616492799</c:v>
                </c:pt>
                <c:pt idx="9400">
                  <c:v>38.593510752854101</c:v>
                </c:pt>
                <c:pt idx="9401">
                  <c:v>38.594579818399801</c:v>
                </c:pt>
                <c:pt idx="9402">
                  <c:v>38.595648813134602</c:v>
                </c:pt>
                <c:pt idx="9403">
                  <c:v>38.5967177370634</c:v>
                </c:pt>
                <c:pt idx="9404">
                  <c:v>38.5977865901908</c:v>
                </c:pt>
                <c:pt idx="9405">
                  <c:v>38.598855372521697</c:v>
                </c:pt>
                <c:pt idx="9406">
                  <c:v>38.599924084060902</c:v>
                </c:pt>
                <c:pt idx="9407">
                  <c:v>38.600992724813104</c:v>
                </c:pt>
                <c:pt idx="9408">
                  <c:v>38.602061294783198</c:v>
                </c:pt>
                <c:pt idx="9409">
                  <c:v>38.603129793975697</c:v>
                </c:pt>
                <c:pt idx="9410">
                  <c:v>38.604198222395702</c:v>
                </c:pt>
                <c:pt idx="9411">
                  <c:v>38.605266580047697</c:v>
                </c:pt>
                <c:pt idx="9412">
                  <c:v>38.606334866936699</c:v>
                </c:pt>
                <c:pt idx="9413">
                  <c:v>38.607403083067403</c:v>
                </c:pt>
                <c:pt idx="9414">
                  <c:v>38.608471228444401</c:v>
                </c:pt>
                <c:pt idx="9415">
                  <c:v>38.6095393030728</c:v>
                </c:pt>
                <c:pt idx="9416">
                  <c:v>38.6106073069571</c:v>
                </c:pt>
                <c:pt idx="9417">
                  <c:v>38.611675240102102</c:v>
                </c:pt>
                <c:pt idx="9418">
                  <c:v>38.612743102512702</c:v>
                </c:pt>
                <c:pt idx="9419">
                  <c:v>38.613810894193698</c:v>
                </c:pt>
                <c:pt idx="9420">
                  <c:v>38.614878615149699</c:v>
                </c:pt>
                <c:pt idx="9421">
                  <c:v>38.615946265385503</c:v>
                </c:pt>
                <c:pt idx="9422">
                  <c:v>38.617013844905998</c:v>
                </c:pt>
                <c:pt idx="9423">
                  <c:v>38.618081353715901</c:v>
                </c:pt>
                <c:pt idx="9424">
                  <c:v>38.619148791819903</c:v>
                </c:pt>
                <c:pt idx="9425">
                  <c:v>38.620216159222899</c:v>
                </c:pt>
                <c:pt idx="9426">
                  <c:v>38.6212834559296</c:v>
                </c:pt>
                <c:pt idx="9427">
                  <c:v>38.622350681944802</c:v>
                </c:pt>
                <c:pt idx="9428">
                  <c:v>38.623417837273202</c:v>
                </c:pt>
                <c:pt idx="9429">
                  <c:v>38.624484921919702</c:v>
                </c:pt>
                <c:pt idx="9430">
                  <c:v>38.6255519358889</c:v>
                </c:pt>
                <c:pt idx="9431">
                  <c:v>38.626618879185699</c:v>
                </c:pt>
                <c:pt idx="9432">
                  <c:v>38.627685751814802</c:v>
                </c:pt>
                <c:pt idx="9433">
                  <c:v>38.628752553780998</c:v>
                </c:pt>
                <c:pt idx="9434">
                  <c:v>38.629819285089098</c:v>
                </c:pt>
                <c:pt idx="9435">
                  <c:v>38.630885945743799</c:v>
                </c:pt>
                <c:pt idx="9436">
                  <c:v>38.631952535749903</c:v>
                </c:pt>
                <c:pt idx="9437">
                  <c:v>38.6330190551122</c:v>
                </c:pt>
                <c:pt idx="9438">
                  <c:v>38.634085503835401</c:v>
                </c:pt>
                <c:pt idx="9439">
                  <c:v>38.635151881924202</c:v>
                </c:pt>
                <c:pt idx="9440">
                  <c:v>38.636218189383598</c:v>
                </c:pt>
                <c:pt idx="9441">
                  <c:v>38.637284426218201</c:v>
                </c:pt>
                <c:pt idx="9442">
                  <c:v>38.638350592432801</c:v>
                </c:pt>
                <c:pt idx="9443">
                  <c:v>38.6394166880321</c:v>
                </c:pt>
                <c:pt idx="9444">
                  <c:v>38.640482713021001</c:v>
                </c:pt>
                <c:pt idx="9445">
                  <c:v>38.641548667404102</c:v>
                </c:pt>
                <c:pt idx="9446">
                  <c:v>38.642614551186398</c:v>
                </c:pt>
                <c:pt idx="9447">
                  <c:v>38.643680364372401</c:v>
                </c:pt>
                <c:pt idx="9448">
                  <c:v>38.644746106966998</c:v>
                </c:pt>
                <c:pt idx="9449">
                  <c:v>38.645811778975002</c:v>
                </c:pt>
                <c:pt idx="9450">
                  <c:v>38.646877380401101</c:v>
                </c:pt>
                <c:pt idx="9451">
                  <c:v>38.647942911250098</c:v>
                </c:pt>
                <c:pt idx="9452">
                  <c:v>38.649008371526698</c:v>
                </c:pt>
                <c:pt idx="9453">
                  <c:v>38.650073761235703</c:v>
                </c:pt>
                <c:pt idx="9454">
                  <c:v>38.651139080381903</c:v>
                </c:pt>
                <c:pt idx="9455">
                  <c:v>38.652204328970001</c:v>
                </c:pt>
                <c:pt idx="9456">
                  <c:v>38.653269507004801</c:v>
                </c:pt>
                <c:pt idx="9457">
                  <c:v>38.654334614490999</c:v>
                </c:pt>
                <c:pt idx="9458">
                  <c:v>38.655399651433498</c:v>
                </c:pt>
                <c:pt idx="9459">
                  <c:v>38.656464617836903</c:v>
                </c:pt>
                <c:pt idx="9460">
                  <c:v>38.657529513706102</c:v>
                </c:pt>
                <c:pt idx="9461">
                  <c:v>38.658594339045798</c:v>
                </c:pt>
                <c:pt idx="9462">
                  <c:v>38.659659093860697</c:v>
                </c:pt>
                <c:pt idx="9463">
                  <c:v>38.660723778155699</c:v>
                </c:pt>
                <c:pt idx="9464">
                  <c:v>38.661788391935403</c:v>
                </c:pt>
                <c:pt idx="9465">
                  <c:v>38.662852935204697</c:v>
                </c:pt>
                <c:pt idx="9466">
                  <c:v>38.663917407968199</c:v>
                </c:pt>
                <c:pt idx="9467">
                  <c:v>38.664981810230898</c:v>
                </c:pt>
                <c:pt idx="9468">
                  <c:v>38.666046141997299</c:v>
                </c:pt>
                <c:pt idx="9469">
                  <c:v>38.667110403272297</c:v>
                </c:pt>
                <c:pt idx="9470">
                  <c:v>38.668174594060602</c:v>
                </c:pt>
                <c:pt idx="9471">
                  <c:v>38.669238714366998</c:v>
                </c:pt>
                <c:pt idx="9472">
                  <c:v>38.6703027641963</c:v>
                </c:pt>
                <c:pt idx="9473">
                  <c:v>38.6713667435532</c:v>
                </c:pt>
                <c:pt idx="9474">
                  <c:v>38.672430652442401</c:v>
                </c:pt>
                <c:pt idx="9475">
                  <c:v>38.673494490868798</c:v>
                </c:pt>
                <c:pt idx="9476">
                  <c:v>38.674558258837003</c:v>
                </c:pt>
                <c:pt idx="9477">
                  <c:v>38.675621956351897</c:v>
                </c:pt>
                <c:pt idx="9478">
                  <c:v>38.676685583418099</c:v>
                </c:pt>
                <c:pt idx="9479">
                  <c:v>38.677749140040497</c:v>
                </c:pt>
                <c:pt idx="9480">
                  <c:v>38.678812626223802</c:v>
                </c:pt>
                <c:pt idx="9481">
                  <c:v>38.679876041972697</c:v>
                </c:pt>
                <c:pt idx="9482">
                  <c:v>38.680939387292099</c:v>
                </c:pt>
                <c:pt idx="9483">
                  <c:v>38.682002662186598</c:v>
                </c:pt>
                <c:pt idx="9484">
                  <c:v>38.683065866661003</c:v>
                </c:pt>
                <c:pt idx="9485">
                  <c:v>38.684129000720098</c:v>
                </c:pt>
                <c:pt idx="9486">
                  <c:v>38.6851920643686</c:v>
                </c:pt>
                <c:pt idx="9487">
                  <c:v>38.686255057611298</c:v>
                </c:pt>
                <c:pt idx="9488">
                  <c:v>38.687317980453003</c:v>
                </c:pt>
                <c:pt idx="9489">
                  <c:v>38.688380832898297</c:v>
                </c:pt>
                <c:pt idx="9490">
                  <c:v>38.689443614952097</c:v>
                </c:pt>
                <c:pt idx="9491">
                  <c:v>38.690506326619001</c:v>
                </c:pt>
                <c:pt idx="9492">
                  <c:v>38.691568967903898</c:v>
                </c:pt>
                <c:pt idx="9493">
                  <c:v>38.692631538811497</c:v>
                </c:pt>
                <c:pt idx="9494">
                  <c:v>38.693694039346497</c:v>
                </c:pt>
                <c:pt idx="9495">
                  <c:v>38.694756469513798</c:v>
                </c:pt>
                <c:pt idx="9496">
                  <c:v>38.695818829317901</c:v>
                </c:pt>
                <c:pt idx="9497">
                  <c:v>38.696881118763798</c:v>
                </c:pt>
                <c:pt idx="9498">
                  <c:v>38.697943337856103</c:v>
                </c:pt>
                <c:pt idx="9499">
                  <c:v>38.699005486599702</c:v>
                </c:pt>
                <c:pt idx="9500">
                  <c:v>38.700067564999202</c:v>
                </c:pt>
                <c:pt idx="9501">
                  <c:v>38.701129573059397</c:v>
                </c:pt>
                <c:pt idx="9502">
                  <c:v>38.702191510784999</c:v>
                </c:pt>
                <c:pt idx="9503">
                  <c:v>38.703253378180797</c:v>
                </c:pt>
                <c:pt idx="9504">
                  <c:v>38.704315175251601</c:v>
                </c:pt>
                <c:pt idx="9505">
                  <c:v>38.705376902002101</c:v>
                </c:pt>
                <c:pt idx="9506">
                  <c:v>38.706438558437</c:v>
                </c:pt>
                <c:pt idx="9507">
                  <c:v>38.707500144561102</c:v>
                </c:pt>
                <c:pt idx="9508">
                  <c:v>38.708561660379097</c:v>
                </c:pt>
                <c:pt idx="9509">
                  <c:v>38.709623105895901</c:v>
                </c:pt>
                <c:pt idx="9510">
                  <c:v>38.710684481115997</c:v>
                </c:pt>
                <c:pt idx="9511">
                  <c:v>38.711745786044403</c:v>
                </c:pt>
                <c:pt idx="9512">
                  <c:v>38.712807020685702</c:v>
                </c:pt>
                <c:pt idx="9513">
                  <c:v>38.713868185044603</c:v>
                </c:pt>
                <c:pt idx="9514">
                  <c:v>38.714929279125997</c:v>
                </c:pt>
                <c:pt idx="9515">
                  <c:v>38.7159903029346</c:v>
                </c:pt>
                <c:pt idx="9516">
                  <c:v>38.717051256475003</c:v>
                </c:pt>
                <c:pt idx="9517">
                  <c:v>38.718112139752101</c:v>
                </c:pt>
                <c:pt idx="9518">
                  <c:v>38.719172952770599</c:v>
                </c:pt>
                <c:pt idx="9519">
                  <c:v>38.720233695535299</c:v>
                </c:pt>
                <c:pt idx="9520">
                  <c:v>38.721294368050899</c:v>
                </c:pt>
                <c:pt idx="9521">
                  <c:v>38.722354970322101</c:v>
                </c:pt>
                <c:pt idx="9522">
                  <c:v>38.723415502353603</c:v>
                </c:pt>
                <c:pt idx="9523">
                  <c:v>38.724475964150301</c:v>
                </c:pt>
                <c:pt idx="9524">
                  <c:v>38.725536355716898</c:v>
                </c:pt>
                <c:pt idx="9525">
                  <c:v>38.726596677058097</c:v>
                </c:pt>
                <c:pt idx="9526">
                  <c:v>38.727656928178597</c:v>
                </c:pt>
                <c:pt idx="9527">
                  <c:v>38.728717109083199</c:v>
                </c:pt>
                <c:pt idx="9528">
                  <c:v>38.7297772197767</c:v>
                </c:pt>
                <c:pt idx="9529">
                  <c:v>38.730837260263698</c:v>
                </c:pt>
                <c:pt idx="9530">
                  <c:v>38.731897230549102</c:v>
                </c:pt>
                <c:pt idx="9531">
                  <c:v>38.732957130637502</c:v>
                </c:pt>
                <c:pt idx="9532">
                  <c:v>38.734016960533701</c:v>
                </c:pt>
                <c:pt idx="9533">
                  <c:v>38.735076720242503</c:v>
                </c:pt>
                <c:pt idx="9534">
                  <c:v>38.736136409768498</c:v>
                </c:pt>
                <c:pt idx="9535">
                  <c:v>38.737196029116603</c:v>
                </c:pt>
                <c:pt idx="9536">
                  <c:v>38.738255578291401</c:v>
                </c:pt>
                <c:pt idx="9537">
                  <c:v>38.739315057297802</c:v>
                </c:pt>
                <c:pt idx="9538">
                  <c:v>38.740374466140402</c:v>
                </c:pt>
                <c:pt idx="9539">
                  <c:v>38.741433804823998</c:v>
                </c:pt>
                <c:pt idx="9540">
                  <c:v>38.742493073353302</c:v>
                </c:pt>
                <c:pt idx="9541">
                  <c:v>38.743552271733002</c:v>
                </c:pt>
                <c:pt idx="9542">
                  <c:v>38.744611399968001</c:v>
                </c:pt>
                <c:pt idx="9543">
                  <c:v>38.745670458062897</c:v>
                </c:pt>
                <c:pt idx="9544">
                  <c:v>38.746729446022499</c:v>
                </c:pt>
                <c:pt idx="9545">
                  <c:v>38.747788363851399</c:v>
                </c:pt>
                <c:pt idx="9546">
                  <c:v>38.748847211554597</c:v>
                </c:pt>
                <c:pt idx="9547">
                  <c:v>38.7499059891366</c:v>
                </c:pt>
                <c:pt idx="9548">
                  <c:v>38.750964696602203</c:v>
                </c:pt>
                <c:pt idx="9549">
                  <c:v>38.752023333956203</c:v>
                </c:pt>
                <c:pt idx="9550">
                  <c:v>38.753081901203302</c:v>
                </c:pt>
                <c:pt idx="9551">
                  <c:v>38.754140398348298</c:v>
                </c:pt>
                <c:pt idx="9552">
                  <c:v>38.755198825395802</c:v>
                </c:pt>
                <c:pt idx="9553">
                  <c:v>38.756257182350602</c:v>
                </c:pt>
                <c:pt idx="9554">
                  <c:v>38.757315469217403</c:v>
                </c:pt>
                <c:pt idx="9555">
                  <c:v>38.758373686001001</c:v>
                </c:pt>
                <c:pt idx="9556">
                  <c:v>38.759431832706198</c:v>
                </c:pt>
                <c:pt idx="9557">
                  <c:v>38.760489909337501</c:v>
                </c:pt>
                <c:pt idx="9558">
                  <c:v>38.761547915899897</c:v>
                </c:pt>
                <c:pt idx="9559">
                  <c:v>38.762605852397897</c:v>
                </c:pt>
                <c:pt idx="9560">
                  <c:v>38.763663718836398</c:v>
                </c:pt>
                <c:pt idx="9561">
                  <c:v>38.764721515220103</c:v>
                </c:pt>
                <c:pt idx="9562">
                  <c:v>38.765779241553602</c:v>
                </c:pt>
                <c:pt idx="9563">
                  <c:v>38.766836897841799</c:v>
                </c:pt>
                <c:pt idx="9564">
                  <c:v>38.767894484089403</c:v>
                </c:pt>
                <c:pt idx="9565">
                  <c:v>38.768952000301098</c:v>
                </c:pt>
                <c:pt idx="9566">
                  <c:v>38.770009446481602</c:v>
                </c:pt>
                <c:pt idx="9567">
                  <c:v>38.771066822635703</c:v>
                </c:pt>
                <c:pt idx="9568">
                  <c:v>38.772124128768098</c:v>
                </c:pt>
                <c:pt idx="9569">
                  <c:v>38.773181364883499</c:v>
                </c:pt>
                <c:pt idx="9570">
                  <c:v>38.7742385309867</c:v>
                </c:pt>
                <c:pt idx="9571">
                  <c:v>38.7752956270824</c:v>
                </c:pt>
                <c:pt idx="9572">
                  <c:v>38.776352653175302</c:v>
                </c:pt>
                <c:pt idx="9573">
                  <c:v>38.777409609270101</c:v>
                </c:pt>
                <c:pt idx="9574">
                  <c:v>38.778466495371603</c:v>
                </c:pt>
                <c:pt idx="9575">
                  <c:v>38.779523311484603</c:v>
                </c:pt>
                <c:pt idx="9576">
                  <c:v>38.780580057613598</c:v>
                </c:pt>
                <c:pt idx="9577">
                  <c:v>38.781636733763598</c:v>
                </c:pt>
                <c:pt idx="9578">
                  <c:v>38.782693339939101</c:v>
                </c:pt>
                <c:pt idx="9579">
                  <c:v>38.783749876144903</c:v>
                </c:pt>
                <c:pt idx="9580">
                  <c:v>38.784806342385799</c:v>
                </c:pt>
                <c:pt idx="9581">
                  <c:v>38.785862738666502</c:v>
                </c:pt>
                <c:pt idx="9582">
                  <c:v>38.7869190649917</c:v>
                </c:pt>
                <c:pt idx="9583">
                  <c:v>38.787975321366098</c:v>
                </c:pt>
                <c:pt idx="9584">
                  <c:v>38.789031507794498</c:v>
                </c:pt>
                <c:pt idx="9585">
                  <c:v>38.790087624281497</c:v>
                </c:pt>
                <c:pt idx="9586">
                  <c:v>38.791143670832</c:v>
                </c:pt>
                <c:pt idx="9587">
                  <c:v>38.792199647450602</c:v>
                </c:pt>
                <c:pt idx="9588">
                  <c:v>38.793255554142</c:v>
                </c:pt>
                <c:pt idx="9589">
                  <c:v>38.794311390911098</c:v>
                </c:pt>
                <c:pt idx="9590">
                  <c:v>38.795367157762399</c:v>
                </c:pt>
                <c:pt idx="9591">
                  <c:v>38.796422854700801</c:v>
                </c:pt>
                <c:pt idx="9592">
                  <c:v>38.797478481730998</c:v>
                </c:pt>
                <c:pt idx="9593">
                  <c:v>38.798534038857603</c:v>
                </c:pt>
                <c:pt idx="9594">
                  <c:v>38.799589526085498</c:v>
                </c:pt>
                <c:pt idx="9595">
                  <c:v>38.8006449434193</c:v>
                </c:pt>
                <c:pt idx="9596">
                  <c:v>38.8017002908637</c:v>
                </c:pt>
                <c:pt idx="9597">
                  <c:v>38.8027555684235</c:v>
                </c:pt>
                <c:pt idx="9598">
                  <c:v>38.803810776103496</c:v>
                </c:pt>
                <c:pt idx="9599">
                  <c:v>38.804865913908202</c:v>
                </c:pt>
                <c:pt idx="9600">
                  <c:v>38.805920981842497</c:v>
                </c:pt>
                <c:pt idx="9601">
                  <c:v>38.806975979911101</c:v>
                </c:pt>
                <c:pt idx="9602">
                  <c:v>38.808030908118603</c:v>
                </c:pt>
                <c:pt idx="9603">
                  <c:v>38.809085766469899</c:v>
                </c:pt>
                <c:pt idx="9604">
                  <c:v>38.8101405549696</c:v>
                </c:pt>
                <c:pt idx="9605">
                  <c:v>38.811195273622403</c:v>
                </c:pt>
                <c:pt idx="9606">
                  <c:v>38.812249922433097</c:v>
                </c:pt>
                <c:pt idx="9607">
                  <c:v>38.8133045014064</c:v>
                </c:pt>
                <c:pt idx="9608">
                  <c:v>38.814359010547001</c:v>
                </c:pt>
                <c:pt idx="9609">
                  <c:v>38.815413449859697</c:v>
                </c:pt>
                <c:pt idx="9610">
                  <c:v>38.8164678193491</c:v>
                </c:pt>
                <c:pt idx="9611">
                  <c:v>38.817522119019998</c:v>
                </c:pt>
                <c:pt idx="9612">
                  <c:v>38.818576348877002</c:v>
                </c:pt>
                <c:pt idx="9613">
                  <c:v>38.819630508925002</c:v>
                </c:pt>
                <c:pt idx="9614">
                  <c:v>38.820684599168601</c:v>
                </c:pt>
                <c:pt idx="9615">
                  <c:v>38.821738619612603</c:v>
                </c:pt>
                <c:pt idx="9616">
                  <c:v>38.822792570261598</c:v>
                </c:pt>
                <c:pt idx="9617">
                  <c:v>38.823846451120403</c:v>
                </c:pt>
                <c:pt idx="9618">
                  <c:v>38.824900262193701</c:v>
                </c:pt>
                <c:pt idx="9619">
                  <c:v>38.825954003486203</c:v>
                </c:pt>
                <c:pt idx="9620">
                  <c:v>38.827007675002598</c:v>
                </c:pt>
                <c:pt idx="9621">
                  <c:v>38.828061276747697</c:v>
                </c:pt>
                <c:pt idx="9622">
                  <c:v>38.829114808726104</c:v>
                </c:pt>
                <c:pt idx="9623">
                  <c:v>38.8301682709426</c:v>
                </c:pt>
                <c:pt idx="9624">
                  <c:v>38.831221663401898</c:v>
                </c:pt>
                <c:pt idx="9625">
                  <c:v>38.8322749861087</c:v>
                </c:pt>
                <c:pt idx="9626">
                  <c:v>38.833328239067797</c:v>
                </c:pt>
                <c:pt idx="9627">
                  <c:v>38.834381422283798</c:v>
                </c:pt>
                <c:pt idx="9628">
                  <c:v>38.835434535761401</c:v>
                </c:pt>
                <c:pt idx="9629">
                  <c:v>38.836487579505402</c:v>
                </c:pt>
                <c:pt idx="9630">
                  <c:v>38.837540553520498</c:v>
                </c:pt>
                <c:pt idx="9631">
                  <c:v>38.838593457811299</c:v>
                </c:pt>
                <c:pt idx="9632">
                  <c:v>38.839646292382703</c:v>
                </c:pt>
                <c:pt idx="9633">
                  <c:v>38.840699057239298</c:v>
                </c:pt>
                <c:pt idx="9634">
                  <c:v>38.841751752385797</c:v>
                </c:pt>
                <c:pt idx="9635">
                  <c:v>38.842804377827001</c:v>
                </c:pt>
                <c:pt idx="9636">
                  <c:v>38.843856933567501</c:v>
                </c:pt>
                <c:pt idx="9637">
                  <c:v>38.844909419612101</c:v>
                </c:pt>
                <c:pt idx="9638">
                  <c:v>38.845961835965497</c:v>
                </c:pt>
                <c:pt idx="9639">
                  <c:v>38.8470141826323</c:v>
                </c:pt>
                <c:pt idx="9640">
                  <c:v>38.848066459617399</c:v>
                </c:pt>
                <c:pt idx="9641">
                  <c:v>38.849118666925399</c:v>
                </c:pt>
                <c:pt idx="9642">
                  <c:v>38.850170804561003</c:v>
                </c:pt>
                <c:pt idx="9643">
                  <c:v>38.851222872528901</c:v>
                </c:pt>
                <c:pt idx="9644">
                  <c:v>38.852274870833902</c:v>
                </c:pt>
                <c:pt idx="9645">
                  <c:v>38.853326799480598</c:v>
                </c:pt>
                <c:pt idx="9646">
                  <c:v>38.854378658473799</c:v>
                </c:pt>
                <c:pt idx="9647">
                  <c:v>38.855430447818101</c:v>
                </c:pt>
                <c:pt idx="9648">
                  <c:v>38.856482167518401</c:v>
                </c:pt>
                <c:pt idx="9649">
                  <c:v>38.857533817579203</c:v>
                </c:pt>
                <c:pt idx="9650">
                  <c:v>38.858585398005303</c:v>
                </c:pt>
                <c:pt idx="9651">
                  <c:v>38.859636908801399</c:v>
                </c:pt>
                <c:pt idx="9652">
                  <c:v>38.8606883499722</c:v>
                </c:pt>
                <c:pt idx="9653">
                  <c:v>38.861739721522497</c:v>
                </c:pt>
                <c:pt idx="9654">
                  <c:v>38.862791023456801</c:v>
                </c:pt>
                <c:pt idx="9655">
                  <c:v>38.86384225578</c:v>
                </c:pt>
                <c:pt idx="9656">
                  <c:v>38.864893418496798</c:v>
                </c:pt>
                <c:pt idx="9657">
                  <c:v>38.865944511611701</c:v>
                </c:pt>
                <c:pt idx="9658">
                  <c:v>38.866995535129703</c:v>
                </c:pt>
                <c:pt idx="9659">
                  <c:v>38.868046489055303</c:v>
                </c:pt>
                <c:pt idx="9660">
                  <c:v>38.869097373393203</c:v>
                </c:pt>
                <c:pt idx="9661">
                  <c:v>38.8701481881482</c:v>
                </c:pt>
                <c:pt idx="9662">
                  <c:v>38.871198933324997</c:v>
                </c:pt>
                <c:pt idx="9663">
                  <c:v>38.8722496089282</c:v>
                </c:pt>
                <c:pt idx="9664">
                  <c:v>38.873300214962697</c:v>
                </c:pt>
                <c:pt idx="9665">
                  <c:v>38.874350751432999</c:v>
                </c:pt>
                <c:pt idx="9666">
                  <c:v>38.875401218343903</c:v>
                </c:pt>
                <c:pt idx="9667">
                  <c:v>38.876451615699999</c:v>
                </c:pt>
                <c:pt idx="9668">
                  <c:v>38.877501943506203</c:v>
                </c:pt>
                <c:pt idx="9669">
                  <c:v>38.8785522017671</c:v>
                </c:pt>
                <c:pt idx="9670">
                  <c:v>38.879602390487399</c:v>
                </c:pt>
                <c:pt idx="9671">
                  <c:v>38.880652509671698</c:v>
                </c:pt>
                <c:pt idx="9672">
                  <c:v>38.8817025593249</c:v>
                </c:pt>
                <c:pt idx="9673">
                  <c:v>38.882752539451502</c:v>
                </c:pt>
                <c:pt idx="9674">
                  <c:v>38.8838024500564</c:v>
                </c:pt>
                <c:pt idx="9675">
                  <c:v>38.884852291144199</c:v>
                </c:pt>
                <c:pt idx="9676">
                  <c:v>38.885902062719602</c:v>
                </c:pt>
                <c:pt idx="9677">
                  <c:v>38.886951764787298</c:v>
                </c:pt>
                <c:pt idx="9678">
                  <c:v>38.888001397351999</c:v>
                </c:pt>
                <c:pt idx="9679">
                  <c:v>38.889050960418302</c:v>
                </c:pt>
                <c:pt idx="9680">
                  <c:v>38.890100453991103</c:v>
                </c:pt>
                <c:pt idx="9681">
                  <c:v>38.891149878075097</c:v>
                </c:pt>
                <c:pt idx="9682">
                  <c:v>38.892199232674798</c:v>
                </c:pt>
                <c:pt idx="9683">
                  <c:v>38.893248517795001</c:v>
                </c:pt>
                <c:pt idx="9684">
                  <c:v>38.894297733440403</c:v>
                </c:pt>
                <c:pt idx="9685">
                  <c:v>38.895346879615701</c:v>
                </c:pt>
                <c:pt idx="9686">
                  <c:v>38.896395956325598</c:v>
                </c:pt>
                <c:pt idx="9687">
                  <c:v>38.897444963574799</c:v>
                </c:pt>
                <c:pt idx="9688">
                  <c:v>38.898493901367999</c:v>
                </c:pt>
                <c:pt idx="9689">
                  <c:v>38.899542769709903</c:v>
                </c:pt>
                <c:pt idx="9690">
                  <c:v>38.900591568605201</c:v>
                </c:pt>
                <c:pt idx="9691">
                  <c:v>38.901640298058503</c:v>
                </c:pt>
                <c:pt idx="9692">
                  <c:v>38.902688958074698</c:v>
                </c:pt>
                <c:pt idx="9693">
                  <c:v>38.903737548658299</c:v>
                </c:pt>
                <c:pt idx="9694">
                  <c:v>38.904786069814001</c:v>
                </c:pt>
                <c:pt idx="9695">
                  <c:v>38.905834521546701</c:v>
                </c:pt>
                <c:pt idx="9696">
                  <c:v>38.906882903860897</c:v>
                </c:pt>
                <c:pt idx="9697">
                  <c:v>38.907931216761298</c:v>
                </c:pt>
                <c:pt idx="9698">
                  <c:v>38.908979460252702</c:v>
                </c:pt>
                <c:pt idx="9699">
                  <c:v>38.910027634339798</c:v>
                </c:pt>
                <c:pt idx="9700">
                  <c:v>38.911075739027098</c:v>
                </c:pt>
                <c:pt idx="9701">
                  <c:v>38.912123774319603</c:v>
                </c:pt>
                <c:pt idx="9702">
                  <c:v>38.913171740221699</c:v>
                </c:pt>
                <c:pt idx="9703">
                  <c:v>38.914219636738203</c:v>
                </c:pt>
                <c:pt idx="9704">
                  <c:v>38.915267463873903</c:v>
                </c:pt>
                <c:pt idx="9705">
                  <c:v>38.916315221633397</c:v>
                </c:pt>
                <c:pt idx="9706">
                  <c:v>38.917362910021303</c:v>
                </c:pt>
                <c:pt idx="9707">
                  <c:v>38.918410529042497</c:v>
                </c:pt>
                <c:pt idx="9708">
                  <c:v>38.919458078701503</c:v>
                </c:pt>
                <c:pt idx="9709">
                  <c:v>38.920505559003097</c:v>
                </c:pt>
                <c:pt idx="9710">
                  <c:v>38.921552969952003</c:v>
                </c:pt>
                <c:pt idx="9711">
                  <c:v>38.922600311552799</c:v>
                </c:pt>
                <c:pt idx="9712">
                  <c:v>38.923647583810201</c:v>
                </c:pt>
                <c:pt idx="9713">
                  <c:v>38.924694786728999</c:v>
                </c:pt>
                <c:pt idx="9714">
                  <c:v>38.925741920313797</c:v>
                </c:pt>
                <c:pt idx="9715">
                  <c:v>38.926788984569299</c:v>
                </c:pt>
                <c:pt idx="9716">
                  <c:v>38.927835979500202</c:v>
                </c:pt>
                <c:pt idx="9717">
                  <c:v>38.928882905111202</c:v>
                </c:pt>
                <c:pt idx="9718">
                  <c:v>38.929929761407003</c:v>
                </c:pt>
                <c:pt idx="9719">
                  <c:v>38.930976548392302</c:v>
                </c:pt>
                <c:pt idx="9720">
                  <c:v>38.932023266071702</c:v>
                </c:pt>
                <c:pt idx="9721">
                  <c:v>38.933069914449902</c:v>
                </c:pt>
                <c:pt idx="9722">
                  <c:v>38.934116493531697</c:v>
                </c:pt>
                <c:pt idx="9723">
                  <c:v>38.935163003321698</c:v>
                </c:pt>
                <c:pt idx="9724">
                  <c:v>38.936209443824602</c:v>
                </c:pt>
                <c:pt idx="9725">
                  <c:v>38.937255815045098</c:v>
                </c:pt>
                <c:pt idx="9726">
                  <c:v>38.938302116987899</c:v>
                </c:pt>
                <c:pt idx="9727">
                  <c:v>38.939348349657699</c:v>
                </c:pt>
                <c:pt idx="9728">
                  <c:v>38.940394513059097</c:v>
                </c:pt>
                <c:pt idx="9729">
                  <c:v>38.941440607196803</c:v>
                </c:pt>
                <c:pt idx="9730">
                  <c:v>38.9424866320755</c:v>
                </c:pt>
                <c:pt idx="9731">
                  <c:v>38.943532587699998</c:v>
                </c:pt>
                <c:pt idx="9732">
                  <c:v>38.944578474074802</c:v>
                </c:pt>
                <c:pt idx="9733">
                  <c:v>38.945624291204801</c:v>
                </c:pt>
                <c:pt idx="9734">
                  <c:v>38.946670039094499</c:v>
                </c:pt>
                <c:pt idx="9735">
                  <c:v>38.947715717748601</c:v>
                </c:pt>
                <c:pt idx="9736">
                  <c:v>38.948761327171901</c:v>
                </c:pt>
                <c:pt idx="9737">
                  <c:v>38.949806867368899</c:v>
                </c:pt>
                <c:pt idx="9738">
                  <c:v>38.950852338344497</c:v>
                </c:pt>
                <c:pt idx="9739">
                  <c:v>38.951897740103199</c:v>
                </c:pt>
                <c:pt idx="9740">
                  <c:v>38.952943072649802</c:v>
                </c:pt>
                <c:pt idx="9741">
                  <c:v>38.953988335989003</c:v>
                </c:pt>
                <c:pt idx="9742">
                  <c:v>38.955033530125398</c:v>
                </c:pt>
                <c:pt idx="9743">
                  <c:v>38.9560786550636</c:v>
                </c:pt>
                <c:pt idx="9744">
                  <c:v>38.957123710808503</c:v>
                </c:pt>
                <c:pt idx="9745">
                  <c:v>38.958168697364599</c:v>
                </c:pt>
                <c:pt idx="9746">
                  <c:v>38.959213614736697</c:v>
                </c:pt>
                <c:pt idx="9747">
                  <c:v>38.960258462929403</c:v>
                </c:pt>
                <c:pt idx="9748">
                  <c:v>38.961303241947398</c:v>
                </c:pt>
                <c:pt idx="9749">
                  <c:v>38.962347951795401</c:v>
                </c:pt>
                <c:pt idx="9750">
                  <c:v>38.963392592478101</c:v>
                </c:pt>
                <c:pt idx="9751">
                  <c:v>38.964437164000103</c:v>
                </c:pt>
                <c:pt idx="9752">
                  <c:v>38.965481666366202</c:v>
                </c:pt>
                <c:pt idx="9753">
                  <c:v>38.966526099581003</c:v>
                </c:pt>
                <c:pt idx="9754">
                  <c:v>38.967570463649103</c:v>
                </c:pt>
                <c:pt idx="9755">
                  <c:v>38.968614758575299</c:v>
                </c:pt>
                <c:pt idx="9756">
                  <c:v>38.969658984364301</c:v>
                </c:pt>
                <c:pt idx="9757">
                  <c:v>38.9707031410206</c:v>
                </c:pt>
                <c:pt idx="9758">
                  <c:v>38.971747228549098</c:v>
                </c:pt>
                <c:pt idx="9759">
                  <c:v>38.972791246954301</c:v>
                </c:pt>
                <c:pt idx="9760">
                  <c:v>38.973835196240998</c:v>
                </c:pt>
                <c:pt idx="9761">
                  <c:v>38.974879076413799</c:v>
                </c:pt>
                <c:pt idx="9762">
                  <c:v>38.975922887477402</c:v>
                </c:pt>
                <c:pt idx="9763">
                  <c:v>38.976966629436497</c:v>
                </c:pt>
                <c:pt idx="9764">
                  <c:v>38.9780103022958</c:v>
                </c:pt>
                <c:pt idx="9765">
                  <c:v>38.979053906059903</c:v>
                </c:pt>
                <c:pt idx="9766">
                  <c:v>38.980097440733402</c:v>
                </c:pt>
                <c:pt idx="9767">
                  <c:v>38.981140906321201</c:v>
                </c:pt>
                <c:pt idx="9768">
                  <c:v>38.982184302827797</c:v>
                </c:pt>
                <c:pt idx="9769">
                  <c:v>38.983227630258</c:v>
                </c:pt>
                <c:pt idx="9770">
                  <c:v>38.984270888616301</c:v>
                </c:pt>
                <c:pt idx="9771">
                  <c:v>38.985314077907503</c:v>
                </c:pt>
                <c:pt idx="9772">
                  <c:v>38.986357198136297</c:v>
                </c:pt>
                <c:pt idx="9773">
                  <c:v>38.987400249307299</c:v>
                </c:pt>
                <c:pt idx="9774">
                  <c:v>38.988443231425201</c:v>
                </c:pt>
                <c:pt idx="9775">
                  <c:v>38.989486144494599</c:v>
                </c:pt>
                <c:pt idx="9776">
                  <c:v>38.990528988520303</c:v>
                </c:pt>
                <c:pt idx="9777">
                  <c:v>38.991571763506897</c:v>
                </c:pt>
                <c:pt idx="9778">
                  <c:v>38.992614469459099</c:v>
                </c:pt>
                <c:pt idx="9779">
                  <c:v>38.993657106381598</c:v>
                </c:pt>
                <c:pt idx="9780">
                  <c:v>38.994699674278898</c:v>
                </c:pt>
                <c:pt idx="9781">
                  <c:v>38.995742173155897</c:v>
                </c:pt>
                <c:pt idx="9782">
                  <c:v>38.996784603017097</c:v>
                </c:pt>
                <c:pt idx="9783">
                  <c:v>38.997826963867297</c:v>
                </c:pt>
                <c:pt idx="9784">
                  <c:v>38.998869255711099</c:v>
                </c:pt>
                <c:pt idx="9785">
                  <c:v>38.999911478553102</c:v>
                </c:pt>
                <c:pt idx="9786">
                  <c:v>39.000953632398101</c:v>
                </c:pt>
                <c:pt idx="9787">
                  <c:v>39.001995717250701</c:v>
                </c:pt>
                <c:pt idx="9788">
                  <c:v>39.003037733115598</c:v>
                </c:pt>
                <c:pt idx="9789">
                  <c:v>39.004079679997503</c:v>
                </c:pt>
                <c:pt idx="9790">
                  <c:v>39.0051215579009</c:v>
                </c:pt>
                <c:pt idx="9791">
                  <c:v>39.006163366830698</c:v>
                </c:pt>
                <c:pt idx="9792">
                  <c:v>39.007205106791403</c:v>
                </c:pt>
                <c:pt idx="9793">
                  <c:v>39.008246777787797</c:v>
                </c:pt>
                <c:pt idx="9794">
                  <c:v>39.009288379824397</c:v>
                </c:pt>
                <c:pt idx="9795">
                  <c:v>39.010329912906002</c:v>
                </c:pt>
                <c:pt idx="9796">
                  <c:v>39.0113713770372</c:v>
                </c:pt>
                <c:pt idx="9797">
                  <c:v>39.012412772222703</c:v>
                </c:pt>
                <c:pt idx="9798">
                  <c:v>39.013454098467101</c:v>
                </c:pt>
                <c:pt idx="9799">
                  <c:v>39.014495355775203</c:v>
                </c:pt>
                <c:pt idx="9800">
                  <c:v>39.015536544151502</c:v>
                </c:pt>
                <c:pt idx="9801">
                  <c:v>39.016577663600899</c:v>
                </c:pt>
                <c:pt idx="9802">
                  <c:v>39.017618714127799</c:v>
                </c:pt>
                <c:pt idx="9803">
                  <c:v>39.018659695737</c:v>
                </c:pt>
                <c:pt idx="9804">
                  <c:v>39.019700608433098</c:v>
                </c:pt>
                <c:pt idx="9805">
                  <c:v>39.020741452220904</c:v>
                </c:pt>
                <c:pt idx="9806">
                  <c:v>39.0217822271049</c:v>
                </c:pt>
                <c:pt idx="9807">
                  <c:v>39.022822933089898</c:v>
                </c:pt>
                <c:pt idx="9808">
                  <c:v>39.023863570180403</c:v>
                </c:pt>
                <c:pt idx="9809">
                  <c:v>39.024904138381302</c:v>
                </c:pt>
                <c:pt idx="9810">
                  <c:v>39.025944637697002</c:v>
                </c:pt>
                <c:pt idx="9811">
                  <c:v>39.026985068132397</c:v>
                </c:pt>
                <c:pt idx="9812">
                  <c:v>39.028025429691901</c:v>
                </c:pt>
                <c:pt idx="9813">
                  <c:v>39.029065722380402</c:v>
                </c:pt>
                <c:pt idx="9814">
                  <c:v>39.030105946202497</c:v>
                </c:pt>
                <c:pt idx="9815">
                  <c:v>39.031146101162797</c:v>
                </c:pt>
                <c:pt idx="9816">
                  <c:v>39.032186187265999</c:v>
                </c:pt>
                <c:pt idx="9817">
                  <c:v>39.033226204516701</c:v>
                </c:pt>
                <c:pt idx="9818">
                  <c:v>39.034266152919699</c:v>
                </c:pt>
                <c:pt idx="9819">
                  <c:v>39.035306032479497</c:v>
                </c:pt>
                <c:pt idx="9820">
                  <c:v>39.036345843200799</c:v>
                </c:pt>
                <c:pt idx="9821">
                  <c:v>39.037385585088401</c:v>
                </c:pt>
                <c:pt idx="9822">
                  <c:v>39.038425258146802</c:v>
                </c:pt>
                <c:pt idx="9823">
                  <c:v>39.039464862380697</c:v>
                </c:pt>
                <c:pt idx="9824">
                  <c:v>39.040504397794798</c:v>
                </c:pt>
                <c:pt idx="9825">
                  <c:v>39.041543864393603</c:v>
                </c:pt>
                <c:pt idx="9826">
                  <c:v>39.042583262181999</c:v>
                </c:pt>
                <c:pt idx="9827">
                  <c:v>39.043622591164599</c:v>
                </c:pt>
                <c:pt idx="9828">
                  <c:v>39.0446618513459</c:v>
                </c:pt>
                <c:pt idx="9829">
                  <c:v>39.045701042730698</c:v>
                </c:pt>
                <c:pt idx="9830">
                  <c:v>39.046740165323499</c:v>
                </c:pt>
                <c:pt idx="9831">
                  <c:v>39.047779219129197</c:v>
                </c:pt>
                <c:pt idx="9832">
                  <c:v>39.048818204152298</c:v>
                </c:pt>
                <c:pt idx="9833">
                  <c:v>39.049857120397398</c:v>
                </c:pt>
                <c:pt idx="9834">
                  <c:v>39.050895967869302</c:v>
                </c:pt>
                <c:pt idx="9835">
                  <c:v>39.051934746572599</c:v>
                </c:pt>
                <c:pt idx="9836">
                  <c:v>39.052973456511999</c:v>
                </c:pt>
                <c:pt idx="9837">
                  <c:v>39.054012097692002</c:v>
                </c:pt>
                <c:pt idx="9838">
                  <c:v>39.055050670117403</c:v>
                </c:pt>
                <c:pt idx="9839">
                  <c:v>39.056089173792799</c:v>
                </c:pt>
                <c:pt idx="9840">
                  <c:v>39.057127608722801</c:v>
                </c:pt>
                <c:pt idx="9841">
                  <c:v>39.0581659749122</c:v>
                </c:pt>
                <c:pt idx="9842">
                  <c:v>39.059204272365598</c:v>
                </c:pt>
                <c:pt idx="9843">
                  <c:v>39.060242501087501</c:v>
                </c:pt>
                <c:pt idx="9844">
                  <c:v>39.061280661082797</c:v>
                </c:pt>
                <c:pt idx="9845">
                  <c:v>39.0623187523559</c:v>
                </c:pt>
                <c:pt idx="9846">
                  <c:v>39.063356774911703</c:v>
                </c:pt>
                <c:pt idx="9847">
                  <c:v>39.064394728754699</c:v>
                </c:pt>
                <c:pt idx="9848">
                  <c:v>39.065432613889499</c:v>
                </c:pt>
                <c:pt idx="9849">
                  <c:v>39.066470430320898</c:v>
                </c:pt>
                <c:pt idx="9850">
                  <c:v>39.067508178053501</c:v>
                </c:pt>
                <c:pt idx="9851">
                  <c:v>39.068545857091898</c:v>
                </c:pt>
                <c:pt idx="9852">
                  <c:v>39.0695834674408</c:v>
                </c:pt>
                <c:pt idx="9853">
                  <c:v>39.070621009104798</c:v>
                </c:pt>
                <c:pt idx="9854">
                  <c:v>39.071658482088701</c:v>
                </c:pt>
                <c:pt idx="9855">
                  <c:v>39.0726958863969</c:v>
                </c:pt>
                <c:pt idx="9856">
                  <c:v>39.073733222034299</c:v>
                </c:pt>
                <c:pt idx="9857">
                  <c:v>39.074770489005303</c:v>
                </c:pt>
                <c:pt idx="9858">
                  <c:v>39.0758076873148</c:v>
                </c:pt>
                <c:pt idx="9859">
                  <c:v>39.076844816967302</c:v>
                </c:pt>
                <c:pt idx="9860">
                  <c:v>39.0778818779674</c:v>
                </c:pt>
                <c:pt idx="9861">
                  <c:v>39.078918870319903</c:v>
                </c:pt>
                <c:pt idx="9862">
                  <c:v>39.079955794029402</c:v>
                </c:pt>
                <c:pt idx="9863">
                  <c:v>39.080992649100502</c:v>
                </c:pt>
                <c:pt idx="9864">
                  <c:v>39.082029435537798</c:v>
                </c:pt>
                <c:pt idx="9865">
                  <c:v>39.083066153346103</c:v>
                </c:pt>
                <c:pt idx="9866">
                  <c:v>39.084102802529898</c:v>
                </c:pt>
                <c:pt idx="9867">
                  <c:v>39.085139383093903</c:v>
                </c:pt>
                <c:pt idx="9868">
                  <c:v>39.0861758950428</c:v>
                </c:pt>
                <c:pt idx="9869">
                  <c:v>39.0872123383812</c:v>
                </c:pt>
                <c:pt idx="9870">
                  <c:v>39.0882487131137</c:v>
                </c:pt>
                <c:pt idx="9871">
                  <c:v>39.089285019244997</c:v>
                </c:pt>
                <c:pt idx="9872">
                  <c:v>39.090321256779703</c:v>
                </c:pt>
                <c:pt idx="9873">
                  <c:v>39.091357425722499</c:v>
                </c:pt>
                <c:pt idx="9874">
                  <c:v>39.092393526078098</c:v>
                </c:pt>
                <c:pt idx="9875">
                  <c:v>39.093429557851003</c:v>
                </c:pt>
                <c:pt idx="9876">
                  <c:v>39.094465521045898</c:v>
                </c:pt>
                <c:pt idx="9877">
                  <c:v>39.0955014156674</c:v>
                </c:pt>
                <c:pt idx="9878">
                  <c:v>39.096537241720299</c:v>
                </c:pt>
                <c:pt idx="9879">
                  <c:v>39.097572999209</c:v>
                </c:pt>
                <c:pt idx="9880">
                  <c:v>39.098608688138398</c:v>
                </c:pt>
                <c:pt idx="9881">
                  <c:v>39.099644308513</c:v>
                </c:pt>
                <c:pt idx="9882">
                  <c:v>39.100679860337401</c:v>
                </c:pt>
                <c:pt idx="9883">
                  <c:v>39.101715343616299</c:v>
                </c:pt>
                <c:pt idx="9884">
                  <c:v>39.102750758354397</c:v>
                </c:pt>
                <c:pt idx="9885">
                  <c:v>39.103786104556299</c:v>
                </c:pt>
                <c:pt idx="9886">
                  <c:v>39.104821382226604</c:v>
                </c:pt>
                <c:pt idx="9887">
                  <c:v>39.1058565913699</c:v>
                </c:pt>
                <c:pt idx="9888">
                  <c:v>39.106891731990999</c:v>
                </c:pt>
                <c:pt idx="9889">
                  <c:v>39.107926804094397</c:v>
                </c:pt>
                <c:pt idx="9890">
                  <c:v>39.1089618076848</c:v>
                </c:pt>
                <c:pt idx="9891">
                  <c:v>39.109996742766803</c:v>
                </c:pt>
                <c:pt idx="9892">
                  <c:v>39.111031609344998</c:v>
                </c:pt>
                <c:pt idx="9893">
                  <c:v>39.112066407424201</c:v>
                </c:pt>
                <c:pt idx="9894">
                  <c:v>39.113101137008897</c:v>
                </c:pt>
                <c:pt idx="9895">
                  <c:v>39.114135798103803</c:v>
                </c:pt>
                <c:pt idx="9896">
                  <c:v>39.115170390713502</c:v>
                </c:pt>
                <c:pt idx="9897">
                  <c:v>39.116204914842598</c:v>
                </c:pt>
                <c:pt idx="9898">
                  <c:v>39.117239370495803</c:v>
                </c:pt>
                <c:pt idx="9899">
                  <c:v>39.118273757677798</c:v>
                </c:pt>
                <c:pt idx="9900">
                  <c:v>39.119308076393096</c:v>
                </c:pt>
                <c:pt idx="9901">
                  <c:v>39.120342326646401</c:v>
                </c:pt>
                <c:pt idx="9902">
                  <c:v>39.121376508442403</c:v>
                </c:pt>
                <c:pt idx="9903">
                  <c:v>39.122410621785598</c:v>
                </c:pt>
                <c:pt idx="9904">
                  <c:v>39.123444666680697</c:v>
                </c:pt>
                <c:pt idx="9905">
                  <c:v>39.124478643132399</c:v>
                </c:pt>
                <c:pt idx="9906">
                  <c:v>39.125512551145199</c:v>
                </c:pt>
                <c:pt idx="9907">
                  <c:v>39.126546390723803</c:v>
                </c:pt>
                <c:pt idx="9908">
                  <c:v>39.127580161872899</c:v>
                </c:pt>
                <c:pt idx="9909">
                  <c:v>39.128613864597099</c:v>
                </c:pt>
                <c:pt idx="9910">
                  <c:v>39.129647498900901</c:v>
                </c:pt>
                <c:pt idx="9911">
                  <c:v>39.130681064789101</c:v>
                </c:pt>
                <c:pt idx="9912">
                  <c:v>39.131714562266303</c:v>
                </c:pt>
                <c:pt idx="9913">
                  <c:v>39.132747991337098</c:v>
                </c:pt>
                <c:pt idx="9914">
                  <c:v>39.133781352006103</c:v>
                </c:pt>
                <c:pt idx="9915">
                  <c:v>39.134814644278002</c:v>
                </c:pt>
                <c:pt idx="9916">
                  <c:v>39.135847868157398</c:v>
                </c:pt>
                <c:pt idx="9917">
                  <c:v>39.136881023649003</c:v>
                </c:pt>
                <c:pt idx="9918">
                  <c:v>39.137914110757301</c:v>
                </c:pt>
                <c:pt idx="9919">
                  <c:v>39.138947129487001</c:v>
                </c:pt>
                <c:pt idx="9920">
                  <c:v>39.139980079842701</c:v>
                </c:pt>
                <c:pt idx="9921">
                  <c:v>39.141012961829098</c:v>
                </c:pt>
                <c:pt idx="9922">
                  <c:v>39.142045775450804</c:v>
                </c:pt>
                <c:pt idx="9923">
                  <c:v>39.1430785207124</c:v>
                </c:pt>
                <c:pt idx="9924">
                  <c:v>39.1441111976185</c:v>
                </c:pt>
                <c:pt idx="9925">
                  <c:v>39.145143806173799</c:v>
                </c:pt>
                <c:pt idx="9926">
                  <c:v>39.146176346382902</c:v>
                </c:pt>
                <c:pt idx="9927">
                  <c:v>39.147208818250498</c:v>
                </c:pt>
                <c:pt idx="9928">
                  <c:v>39.148241221781099</c:v>
                </c:pt>
                <c:pt idx="9929">
                  <c:v>39.149273556979402</c:v>
                </c:pt>
                <c:pt idx="9930">
                  <c:v>39.150305823850097</c:v>
                </c:pt>
                <c:pt idx="9931">
                  <c:v>39.151338022397603</c:v>
                </c:pt>
                <c:pt idx="9932">
                  <c:v>39.152370152626801</c:v>
                </c:pt>
                <c:pt idx="9933">
                  <c:v>39.153402214542098</c:v>
                </c:pt>
                <c:pt idx="9934">
                  <c:v>39.154434208148302</c:v>
                </c:pt>
                <c:pt idx="9935">
                  <c:v>39.155466133449899</c:v>
                </c:pt>
                <c:pt idx="9936">
                  <c:v>39.156497990451598</c:v>
                </c:pt>
                <c:pt idx="9937">
                  <c:v>39.157529779158097</c:v>
                </c:pt>
                <c:pt idx="9938">
                  <c:v>39.1585614995738</c:v>
                </c:pt>
                <c:pt idx="9939">
                  <c:v>39.159593151703497</c:v>
                </c:pt>
                <c:pt idx="9940">
                  <c:v>39.160624735551799</c:v>
                </c:pt>
                <c:pt idx="9941">
                  <c:v>39.161656251123198</c:v>
                </c:pt>
                <c:pt idx="9942">
                  <c:v>39.162687698422502</c:v>
                </c:pt>
                <c:pt idx="9943">
                  <c:v>39.163719077454303</c:v>
                </c:pt>
                <c:pt idx="9944">
                  <c:v>39.164750388223098</c:v>
                </c:pt>
                <c:pt idx="9945">
                  <c:v>39.165781630733697</c:v>
                </c:pt>
                <c:pt idx="9946">
                  <c:v>39.166812804990499</c:v>
                </c:pt>
                <c:pt idx="9947">
                  <c:v>39.1678439109983</c:v>
                </c:pt>
                <c:pt idx="9948">
                  <c:v>39.168874948761697</c:v>
                </c:pt>
                <c:pt idx="9949">
                  <c:v>39.169905918285203</c:v>
                </c:pt>
                <c:pt idx="9950">
                  <c:v>39.170936819573598</c:v>
                </c:pt>
                <c:pt idx="9951">
                  <c:v>39.171967652631402</c:v>
                </c:pt>
                <c:pt idx="9952">
                  <c:v>39.172998417463198</c:v>
                </c:pt>
                <c:pt idx="9953">
                  <c:v>39.174029114073697</c:v>
                </c:pt>
                <c:pt idx="9954">
                  <c:v>39.175059742467603</c:v>
                </c:pt>
                <c:pt idx="9955">
                  <c:v>39.1760903026493</c:v>
                </c:pt>
                <c:pt idx="9956">
                  <c:v>39.177120794623598</c:v>
                </c:pt>
                <c:pt idx="9957">
                  <c:v>39.178151218395001</c:v>
                </c:pt>
                <c:pt idx="9958">
                  <c:v>39.179181573968201</c:v>
                </c:pt>
                <c:pt idx="9959">
                  <c:v>39.1802118613478</c:v>
                </c:pt>
                <c:pt idx="9960">
                  <c:v>39.181242080538397</c:v>
                </c:pt>
                <c:pt idx="9961">
                  <c:v>39.182272231544701</c:v>
                </c:pt>
                <c:pt idx="9962">
                  <c:v>39.183302314371197</c:v>
                </c:pt>
                <c:pt idx="9963">
                  <c:v>39.184332329022503</c:v>
                </c:pt>
                <c:pt idx="9964">
                  <c:v>39.185362275503401</c:v>
                </c:pt>
                <c:pt idx="9965">
                  <c:v>39.186392153818304</c:v>
                </c:pt>
                <c:pt idx="9966">
                  <c:v>39.187421963972</c:v>
                </c:pt>
                <c:pt idx="9967">
                  <c:v>39.188451705969001</c:v>
                </c:pt>
                <c:pt idx="9968">
                  <c:v>39.189481379813998</c:v>
                </c:pt>
                <c:pt idx="9969">
                  <c:v>39.190510985511501</c:v>
                </c:pt>
                <c:pt idx="9970">
                  <c:v>39.191540523066301</c:v>
                </c:pt>
                <c:pt idx="9971">
                  <c:v>39.192569992482802</c:v>
                </c:pt>
                <c:pt idx="9972">
                  <c:v>39.193599393765702</c:v>
                </c:pt>
                <c:pt idx="9973">
                  <c:v>39.194628726919703</c:v>
                </c:pt>
                <c:pt idx="9974">
                  <c:v>39.195657991949297</c:v>
                </c:pt>
                <c:pt idx="9975">
                  <c:v>39.196687188859201</c:v>
                </c:pt>
                <c:pt idx="9976">
                  <c:v>39.197716317653999</c:v>
                </c:pt>
                <c:pt idx="9977">
                  <c:v>39.198745378338302</c:v>
                </c:pt>
                <c:pt idx="9978">
                  <c:v>39.1997743709167</c:v>
                </c:pt>
                <c:pt idx="9979">
                  <c:v>39.200803295393698</c:v>
                </c:pt>
                <c:pt idx="9980">
                  <c:v>39.201832151774198</c:v>
                </c:pt>
                <c:pt idx="9981">
                  <c:v>39.2028609400625</c:v>
                </c:pt>
                <c:pt idx="9982">
                  <c:v>39.2038896602634</c:v>
                </c:pt>
                <c:pt idx="9983">
                  <c:v>39.204918312381501</c:v>
                </c:pt>
                <c:pt idx="9984">
                  <c:v>39.205946896421402</c:v>
                </c:pt>
                <c:pt idx="9985">
                  <c:v>39.206975412387699</c:v>
                </c:pt>
                <c:pt idx="9986">
                  <c:v>39.208003860284897</c:v>
                </c:pt>
                <c:pt idx="9987">
                  <c:v>39.2090322401178</c:v>
                </c:pt>
                <c:pt idx="9988">
                  <c:v>39.210060551890898</c:v>
                </c:pt>
                <c:pt idx="9989">
                  <c:v>39.211088795608902</c:v>
                </c:pt>
                <c:pt idx="9990">
                  <c:v>39.212116971276302</c:v>
                </c:pt>
                <c:pt idx="9991">
                  <c:v>39.213145078897703</c:v>
                </c:pt>
                <c:pt idx="9992">
                  <c:v>39.214173118477802</c:v>
                </c:pt>
                <c:pt idx="9993">
                  <c:v>39.215201090021203</c:v>
                </c:pt>
                <c:pt idx="9994">
                  <c:v>39.216228993532503</c:v>
                </c:pt>
                <c:pt idx="9995">
                  <c:v>39.2172568290163</c:v>
                </c:pt>
                <c:pt idx="9996">
                  <c:v>39.218284596477197</c:v>
                </c:pt>
                <c:pt idx="9997">
                  <c:v>39.2193122959197</c:v>
                </c:pt>
                <c:pt idx="9998">
                  <c:v>39.220339927348597</c:v>
                </c:pt>
                <c:pt idx="9999">
                  <c:v>39.2213674907685</c:v>
                </c:pt>
                <c:pt idx="10000">
                  <c:v>39.222394986183801</c:v>
                </c:pt>
                <c:pt idx="10001">
                  <c:v>39.223422413599302</c:v>
                </c:pt>
                <c:pt idx="10002">
                  <c:v>39.2244497730196</c:v>
                </c:pt>
                <c:pt idx="10003">
                  <c:v>39.225477064449201</c:v>
                </c:pt>
                <c:pt idx="10004">
                  <c:v>39.226504287892702</c:v>
                </c:pt>
                <c:pt idx="10005">
                  <c:v>39.227531443354799</c:v>
                </c:pt>
                <c:pt idx="10006">
                  <c:v>39.228558530840097</c:v>
                </c:pt>
                <c:pt idx="10007">
                  <c:v>39.2295855503532</c:v>
                </c:pt>
                <c:pt idx="10008">
                  <c:v>39.230612501898598</c:v>
                </c:pt>
                <c:pt idx="10009">
                  <c:v>39.231639385481103</c:v>
                </c:pt>
                <c:pt idx="10010">
                  <c:v>39.232666201105097</c:v>
                </c:pt>
                <c:pt idx="10011">
                  <c:v>39.2336929487753</c:v>
                </c:pt>
                <c:pt idx="10012">
                  <c:v>39.2347196284963</c:v>
                </c:pt>
                <c:pt idx="10013">
                  <c:v>39.235746240272697</c:v>
                </c:pt>
                <c:pt idx="10014">
                  <c:v>39.2367727841091</c:v>
                </c:pt>
                <c:pt idx="10015">
                  <c:v>39.237799260010199</c:v>
                </c:pt>
                <c:pt idx="10016">
                  <c:v>39.2388256679804</c:v>
                </c:pt>
                <c:pt idx="10017">
                  <c:v>39.239852008024499</c:v>
                </c:pt>
                <c:pt idx="10018">
                  <c:v>39.240878280146902</c:v>
                </c:pt>
                <c:pt idx="10019">
                  <c:v>39.241904484352403</c:v>
                </c:pt>
                <c:pt idx="10020">
                  <c:v>39.242930620645502</c:v>
                </c:pt>
                <c:pt idx="10021">
                  <c:v>39.243956689030803</c:v>
                </c:pt>
                <c:pt idx="10022">
                  <c:v>39.244982689512902</c:v>
                </c:pt>
                <c:pt idx="10023">
                  <c:v>39.246008622096497</c:v>
                </c:pt>
                <c:pt idx="10024">
                  <c:v>39.247034486785999</c:v>
                </c:pt>
                <c:pt idx="10025">
                  <c:v>39.248060283586199</c:v>
                </c:pt>
                <c:pt idx="10026">
                  <c:v>39.2490860125016</c:v>
                </c:pt>
                <c:pt idx="10027">
                  <c:v>39.2501116735368</c:v>
                </c:pt>
                <c:pt idx="10028">
                  <c:v>39.251137266696503</c:v>
                </c:pt>
                <c:pt idx="10029">
                  <c:v>39.2521627919851</c:v>
                </c:pt>
                <c:pt idx="10030">
                  <c:v>39.253188249407401</c:v>
                </c:pt>
                <c:pt idx="10031">
                  <c:v>39.254213638967897</c:v>
                </c:pt>
                <c:pt idx="10032">
                  <c:v>39.2552389606712</c:v>
                </c:pt>
                <c:pt idx="10033">
                  <c:v>39.256264214521899</c:v>
                </c:pt>
                <c:pt idx="10034">
                  <c:v>39.257289400524598</c:v>
                </c:pt>
                <c:pt idx="10035">
                  <c:v>39.258314518683903</c:v>
                </c:pt>
                <c:pt idx="10036">
                  <c:v>39.259339569004403</c:v>
                </c:pt>
                <c:pt idx="10037">
                  <c:v>39.260364551490703</c:v>
                </c:pt>
                <c:pt idx="10038">
                  <c:v>39.261389466147399</c:v>
                </c:pt>
                <c:pt idx="10039">
                  <c:v>39.262414312979097</c:v>
                </c:pt>
                <c:pt idx="10040">
                  <c:v>39.263439091990399</c:v>
                </c:pt>
                <c:pt idx="10041">
                  <c:v>39.264463803185798</c:v>
                </c:pt>
                <c:pt idx="10042">
                  <c:v>39.265488446569996</c:v>
                </c:pt>
                <c:pt idx="10043">
                  <c:v>39.266513022147599</c:v>
                </c:pt>
                <c:pt idx="10044">
                  <c:v>39.267537529923203</c:v>
                </c:pt>
                <c:pt idx="10045">
                  <c:v>39.268561969901299</c:v>
                </c:pt>
                <c:pt idx="10046">
                  <c:v>39.269586342086598</c:v>
                </c:pt>
                <c:pt idx="10047">
                  <c:v>39.270610646483597</c:v>
                </c:pt>
                <c:pt idx="10048">
                  <c:v>39.271634883096901</c:v>
                </c:pt>
                <c:pt idx="10049">
                  <c:v>39.2726590519312</c:v>
                </c:pt>
                <c:pt idx="10050">
                  <c:v>39.273683152990998</c:v>
                </c:pt>
                <c:pt idx="10051">
                  <c:v>39.274707186280899</c:v>
                </c:pt>
                <c:pt idx="10052">
                  <c:v>39.275731151805502</c:v>
                </c:pt>
                <c:pt idx="10053">
                  <c:v>39.276755049569402</c:v>
                </c:pt>
                <c:pt idx="10054">
                  <c:v>39.277778879577198</c:v>
                </c:pt>
                <c:pt idx="10055">
                  <c:v>39.278802641833501</c:v>
                </c:pt>
                <c:pt idx="10056">
                  <c:v>39.2798263363429</c:v>
                </c:pt>
                <c:pt idx="10057">
                  <c:v>39.280849963109901</c:v>
                </c:pt>
                <c:pt idx="10058">
                  <c:v>39.2818735221392</c:v>
                </c:pt>
                <c:pt idx="10059">
                  <c:v>39.282897013435303</c:v>
                </c:pt>
                <c:pt idx="10060">
                  <c:v>39.283920437002898</c:v>
                </c:pt>
                <c:pt idx="10061">
                  <c:v>39.284943792846398</c:v>
                </c:pt>
                <c:pt idx="10062">
                  <c:v>39.2859670809706</c:v>
                </c:pt>
                <c:pt idx="10063">
                  <c:v>39.286990301380001</c:v>
                </c:pt>
                <c:pt idx="10064">
                  <c:v>39.288013454079199</c:v>
                </c:pt>
                <c:pt idx="10065">
                  <c:v>39.289036539072796</c:v>
                </c:pt>
                <c:pt idx="10066">
                  <c:v>39.2900595563653</c:v>
                </c:pt>
                <c:pt idx="10067">
                  <c:v>39.291082505961398</c:v>
                </c:pt>
                <c:pt idx="10068">
                  <c:v>39.292105387865597</c:v>
                </c:pt>
                <c:pt idx="10069">
                  <c:v>39.293128202082499</c:v>
                </c:pt>
                <c:pt idx="10070">
                  <c:v>39.294150948616704</c:v>
                </c:pt>
                <c:pt idx="10071">
                  <c:v>39.295173627472899</c:v>
                </c:pt>
                <c:pt idx="10072">
                  <c:v>39.296196238655497</c:v>
                </c:pt>
                <c:pt idx="10073">
                  <c:v>39.297218782169303</c:v>
                </c:pt>
                <c:pt idx="10074">
                  <c:v>39.298241258018599</c:v>
                </c:pt>
                <c:pt idx="10075">
                  <c:v>39.299263666208198</c:v>
                </c:pt>
                <c:pt idx="10076">
                  <c:v>39.300286006742702</c:v>
                </c:pt>
                <c:pt idx="10077">
                  <c:v>39.301308279626497</c:v>
                </c:pt>
                <c:pt idx="10078">
                  <c:v>39.302330484864399</c:v>
                </c:pt>
                <c:pt idx="10079">
                  <c:v>39.3033526224608</c:v>
                </c:pt>
                <c:pt idx="10080">
                  <c:v>39.304374692420403</c:v>
                </c:pt>
                <c:pt idx="10081">
                  <c:v>39.305396694747799</c:v>
                </c:pt>
                <c:pt idx="10082">
                  <c:v>39.3064186294474</c:v>
                </c:pt>
                <c:pt idx="10083">
                  <c:v>39.307440496524002</c:v>
                </c:pt>
                <c:pt idx="10084">
                  <c:v>39.308462295982103</c:v>
                </c:pt>
                <c:pt idx="10085">
                  <c:v>39.309484027826301</c:v>
                </c:pt>
                <c:pt idx="10086">
                  <c:v>39.310505692061099</c:v>
                </c:pt>
                <c:pt idx="10087">
                  <c:v>39.311527288691202</c:v>
                </c:pt>
                <c:pt idx="10088">
                  <c:v>39.312548817721101</c:v>
                </c:pt>
                <c:pt idx="10089">
                  <c:v>39.3135702791554</c:v>
                </c:pt>
                <c:pt idx="10090">
                  <c:v>39.314591672998702</c:v>
                </c:pt>
                <c:pt idx="10091">
                  <c:v>39.315612999255499</c:v>
                </c:pt>
                <c:pt idx="10092">
                  <c:v>39.316634257930502</c:v>
                </c:pt>
                <c:pt idx="10093">
                  <c:v>39.317655449028202</c:v>
                </c:pt>
                <c:pt idx="10094">
                  <c:v>39.318676572553301</c:v>
                </c:pt>
                <c:pt idx="10095">
                  <c:v>39.319697628510198</c:v>
                </c:pt>
                <c:pt idx="10096">
                  <c:v>39.320718616903598</c:v>
                </c:pt>
                <c:pt idx="10097">
                  <c:v>39.321739537737997</c:v>
                </c:pt>
                <c:pt idx="10098">
                  <c:v>39.3227603910181</c:v>
                </c:pt>
                <c:pt idx="10099">
                  <c:v>39.323781176748398</c:v>
                </c:pt>
                <c:pt idx="10100">
                  <c:v>39.324801894933401</c:v>
                </c:pt>
                <c:pt idx="10101">
                  <c:v>39.3258225455778</c:v>
                </c:pt>
                <c:pt idx="10102">
                  <c:v>39.3268431286861</c:v>
                </c:pt>
                <c:pt idx="10103">
                  <c:v>39.327863644262997</c:v>
                </c:pt>
                <c:pt idx="10104">
                  <c:v>39.328884092312897</c:v>
                </c:pt>
                <c:pt idx="10105">
                  <c:v>39.329904472840497</c:v>
                </c:pt>
                <c:pt idx="10106">
                  <c:v>39.3309247858503</c:v>
                </c:pt>
                <c:pt idx="10107">
                  <c:v>39.331945031346997</c:v>
                </c:pt>
                <c:pt idx="10108">
                  <c:v>39.332965209335001</c:v>
                </c:pt>
                <c:pt idx="10109">
                  <c:v>39.333985319819</c:v>
                </c:pt>
                <c:pt idx="10110">
                  <c:v>39.335005362803599</c:v>
                </c:pt>
                <c:pt idx="10111">
                  <c:v>39.336025338293197</c:v>
                </c:pt>
                <c:pt idx="10112">
                  <c:v>39.337045246292597</c:v>
                </c:pt>
                <c:pt idx="10113">
                  <c:v>39.338065086806203</c:v>
                </c:pt>
                <c:pt idx="10114">
                  <c:v>39.3390848598387</c:v>
                </c:pt>
                <c:pt idx="10115">
                  <c:v>39.340104565394597</c:v>
                </c:pt>
                <c:pt idx="10116">
                  <c:v>39.341124203478401</c:v>
                </c:pt>
                <c:pt idx="10117">
                  <c:v>39.342143774094801</c:v>
                </c:pt>
                <c:pt idx="10118">
                  <c:v>39.343163277248401</c:v>
                </c:pt>
                <c:pt idx="10119">
                  <c:v>39.344182712943599</c:v>
                </c:pt>
                <c:pt idx="10120">
                  <c:v>39.345202081185199</c:v>
                </c:pt>
                <c:pt idx="10121">
                  <c:v>39.3462213819775</c:v>
                </c:pt>
                <c:pt idx="10122">
                  <c:v>39.347240615325298</c:v>
                </c:pt>
                <c:pt idx="10123">
                  <c:v>39.348259781233097</c:v>
                </c:pt>
                <c:pt idx="10124">
                  <c:v>39.349278879705501</c:v>
                </c:pt>
                <c:pt idx="10125">
                  <c:v>39.350297910746903</c:v>
                </c:pt>
                <c:pt idx="10126">
                  <c:v>39.351316874362098</c:v>
                </c:pt>
                <c:pt idx="10127">
                  <c:v>39.352335770555598</c:v>
                </c:pt>
                <c:pt idx="10128">
                  <c:v>39.353354599331901</c:v>
                </c:pt>
                <c:pt idx="10129">
                  <c:v>39.354373360695597</c:v>
                </c:pt>
                <c:pt idx="10130">
                  <c:v>39.355392054651297</c:v>
                </c:pt>
                <c:pt idx="10131">
                  <c:v>39.356410681203499</c:v>
                </c:pt>
                <c:pt idx="10132">
                  <c:v>39.357429240356801</c:v>
                </c:pt>
                <c:pt idx="10133">
                  <c:v>39.358447732115899</c:v>
                </c:pt>
                <c:pt idx="10134">
                  <c:v>39.359466156485198</c:v>
                </c:pt>
                <c:pt idx="10135">
                  <c:v>39.360484513469302</c:v>
                </c:pt>
                <c:pt idx="10136">
                  <c:v>39.361502803072803</c:v>
                </c:pt>
                <c:pt idx="10137">
                  <c:v>39.362521025300197</c:v>
                </c:pt>
                <c:pt idx="10138">
                  <c:v>39.363539180156202</c:v>
                </c:pt>
                <c:pt idx="10139">
                  <c:v>39.364557267645203</c:v>
                </c:pt>
                <c:pt idx="10140">
                  <c:v>39.365575287772003</c:v>
                </c:pt>
                <c:pt idx="10141">
                  <c:v>39.366593240540901</c:v>
                </c:pt>
                <c:pt idx="10142">
                  <c:v>39.3676111259566</c:v>
                </c:pt>
                <c:pt idx="10143">
                  <c:v>39.368628944023698</c:v>
                </c:pt>
                <c:pt idx="10144">
                  <c:v>39.369646694746599</c:v>
                </c:pt>
                <c:pt idx="10145">
                  <c:v>39.370664378130101</c:v>
                </c:pt>
                <c:pt idx="10146">
                  <c:v>39.371681994178601</c:v>
                </c:pt>
                <c:pt idx="10147">
                  <c:v>39.372699542896697</c:v>
                </c:pt>
                <c:pt idx="10148">
                  <c:v>39.373717024289</c:v>
                </c:pt>
                <c:pt idx="10149">
                  <c:v>39.3747344383601</c:v>
                </c:pt>
                <c:pt idx="10150">
                  <c:v>39.375751785114403</c:v>
                </c:pt>
                <c:pt idx="10151">
                  <c:v>39.376769064556598</c:v>
                </c:pt>
                <c:pt idx="10152">
                  <c:v>39.377786276691197</c:v>
                </c:pt>
                <c:pt idx="10153">
                  <c:v>39.378803421522797</c:v>
                </c:pt>
                <c:pt idx="10154">
                  <c:v>39.379820499055903</c:v>
                </c:pt>
                <c:pt idx="10155">
                  <c:v>39.380837509295198</c:v>
                </c:pt>
                <c:pt idx="10156">
                  <c:v>39.381854452245101</c:v>
                </c:pt>
                <c:pt idx="10157">
                  <c:v>39.382871327910301</c:v>
                </c:pt>
                <c:pt idx="10158">
                  <c:v>39.383888136295198</c:v>
                </c:pt>
                <c:pt idx="10159">
                  <c:v>39.384904877404502</c:v>
                </c:pt>
                <c:pt idx="10160">
                  <c:v>39.385921551242802</c:v>
                </c:pt>
                <c:pt idx="10161">
                  <c:v>39.386938157814498</c:v>
                </c:pt>
                <c:pt idx="10162">
                  <c:v>39.387954697124201</c:v>
                </c:pt>
                <c:pt idx="10163">
                  <c:v>39.3889711691765</c:v>
                </c:pt>
                <c:pt idx="10164">
                  <c:v>39.389987573976001</c:v>
                </c:pt>
                <c:pt idx="10165">
                  <c:v>39.3910039115272</c:v>
                </c:pt>
                <c:pt idx="10166">
                  <c:v>39.392020181834702</c:v>
                </c:pt>
                <c:pt idx="10167">
                  <c:v>39.393036384902999</c:v>
                </c:pt>
                <c:pt idx="10168">
                  <c:v>39.394052520736601</c:v>
                </c:pt>
                <c:pt idx="10169">
                  <c:v>39.395068589340198</c:v>
                </c:pt>
                <c:pt idx="10170">
                  <c:v>39.396084590718402</c:v>
                </c:pt>
                <c:pt idx="10171">
                  <c:v>39.397100524875498</c:v>
                </c:pt>
                <c:pt idx="10172">
                  <c:v>39.398116391816302</c:v>
                </c:pt>
                <c:pt idx="10173">
                  <c:v>39.399132191545299</c:v>
                </c:pt>
                <c:pt idx="10174">
                  <c:v>39.400147924066999</c:v>
                </c:pt>
                <c:pt idx="10175">
                  <c:v>39.401163589385902</c:v>
                </c:pt>
                <c:pt idx="10176">
                  <c:v>39.402179187506697</c:v>
                </c:pt>
                <c:pt idx="10177">
                  <c:v>39.403194718433902</c:v>
                </c:pt>
                <c:pt idx="10178">
                  <c:v>39.4042101821721</c:v>
                </c:pt>
                <c:pt idx="10179">
                  <c:v>39.405225578725698</c:v>
                </c:pt>
                <c:pt idx="10180">
                  <c:v>39.406240908099399</c:v>
                </c:pt>
                <c:pt idx="10181">
                  <c:v>39.407256170297799</c:v>
                </c:pt>
                <c:pt idx="10182">
                  <c:v>39.408271365325199</c:v>
                </c:pt>
                <c:pt idx="10183">
                  <c:v>39.4092864931864</c:v>
                </c:pt>
                <c:pt idx="10184">
                  <c:v>39.410301553885901</c:v>
                </c:pt>
                <c:pt idx="10185">
                  <c:v>39.4113165474282</c:v>
                </c:pt>
                <c:pt idx="10186">
                  <c:v>39.4123314738179</c:v>
                </c:pt>
                <c:pt idx="10187">
                  <c:v>39.413346333059501</c:v>
                </c:pt>
                <c:pt idx="10188">
                  <c:v>39.414361125157498</c:v>
                </c:pt>
                <c:pt idx="10189">
                  <c:v>39.415375850116703</c:v>
                </c:pt>
                <c:pt idx="10190">
                  <c:v>39.416390507941301</c:v>
                </c:pt>
                <c:pt idx="10191">
                  <c:v>39.417405098636202</c:v>
                </c:pt>
                <c:pt idx="10192">
                  <c:v>39.418419622205697</c:v>
                </c:pt>
                <c:pt idx="10193">
                  <c:v>39.419434078654497</c:v>
                </c:pt>
                <c:pt idx="10194">
                  <c:v>39.420448467987001</c:v>
                </c:pt>
                <c:pt idx="10195">
                  <c:v>39.421462790207897</c:v>
                </c:pt>
                <c:pt idx="10196">
                  <c:v>39.4224770453216</c:v>
                </c:pt>
                <c:pt idx="10197">
                  <c:v>39.423491233332797</c:v>
                </c:pt>
                <c:pt idx="10198">
                  <c:v>39.424505354246001</c:v>
                </c:pt>
                <c:pt idx="10199">
                  <c:v>39.425519408065703</c:v>
                </c:pt>
                <c:pt idx="10200">
                  <c:v>39.4265333947965</c:v>
                </c:pt>
                <c:pt idx="10201">
                  <c:v>39.427547314442897</c:v>
                </c:pt>
                <c:pt idx="10202">
                  <c:v>39.428561167009498</c:v>
                </c:pt>
                <c:pt idx="10203">
                  <c:v>39.429574952500801</c:v>
                </c:pt>
                <c:pt idx="10204">
                  <c:v>39.430588670921402</c:v>
                </c:pt>
                <c:pt idx="10205">
                  <c:v>39.431602322275801</c:v>
                </c:pt>
                <c:pt idx="10206">
                  <c:v>39.4326159065686</c:v>
                </c:pt>
                <c:pt idx="10207">
                  <c:v>39.433629423804298</c:v>
                </c:pt>
                <c:pt idx="10208">
                  <c:v>39.4346428739874</c:v>
                </c:pt>
                <c:pt idx="10209">
                  <c:v>39.435656257122503</c:v>
                </c:pt>
                <c:pt idx="10210">
                  <c:v>39.436669573214203</c:v>
                </c:pt>
                <c:pt idx="10211">
                  <c:v>39.437682822267</c:v>
                </c:pt>
                <c:pt idx="10212">
                  <c:v>39.438696004285497</c:v>
                </c:pt>
                <c:pt idx="10213">
                  <c:v>39.439709119274099</c:v>
                </c:pt>
                <c:pt idx="10214">
                  <c:v>39.440722167237404</c:v>
                </c:pt>
                <c:pt idx="10215">
                  <c:v>39.441735148180001</c:v>
                </c:pt>
                <c:pt idx="10216">
                  <c:v>39.442748062106403</c:v>
                </c:pt>
                <c:pt idx="10217">
                  <c:v>39.443760909021201</c:v>
                </c:pt>
                <c:pt idx="10218">
                  <c:v>39.444773688928898</c:v>
                </c:pt>
                <c:pt idx="10219">
                  <c:v>39.445786401833999</c:v>
                </c:pt>
                <c:pt idx="10220">
                  <c:v>39.446799047741102</c:v>
                </c:pt>
                <c:pt idx="10221">
                  <c:v>39.447811626654698</c:v>
                </c:pt>
                <c:pt idx="10222">
                  <c:v>39.448824138579397</c:v>
                </c:pt>
                <c:pt idx="10223">
                  <c:v>39.449836583519797</c:v>
                </c:pt>
                <c:pt idx="10224">
                  <c:v>39.450848961480197</c:v>
                </c:pt>
                <c:pt idx="10225">
                  <c:v>39.451861272465401</c:v>
                </c:pt>
                <c:pt idx="10226">
                  <c:v>39.452873516479798</c:v>
                </c:pt>
                <c:pt idx="10227">
                  <c:v>39.453885693528001</c:v>
                </c:pt>
                <c:pt idx="10228">
                  <c:v>39.454897803614401</c:v>
                </c:pt>
                <c:pt idx="10229">
                  <c:v>39.455909846743801</c:v>
                </c:pt>
                <c:pt idx="10230">
                  <c:v>39.456921822920499</c:v>
                </c:pt>
                <c:pt idx="10231">
                  <c:v>39.457933732149201</c:v>
                </c:pt>
                <c:pt idx="10232">
                  <c:v>39.458945574434303</c:v>
                </c:pt>
                <c:pt idx="10233">
                  <c:v>39.459957349780503</c:v>
                </c:pt>
                <c:pt idx="10234">
                  <c:v>39.460969058192198</c:v>
                </c:pt>
                <c:pt idx="10235">
                  <c:v>39.461980699674001</c:v>
                </c:pt>
                <c:pt idx="10236">
                  <c:v>39.462992274230402</c:v>
                </c:pt>
                <c:pt idx="10237">
                  <c:v>39.464003781865998</c:v>
                </c:pt>
                <c:pt idx="10238">
                  <c:v>39.465015222585301</c:v>
                </c:pt>
                <c:pt idx="10239">
                  <c:v>39.466026596392801</c:v>
                </c:pt>
                <c:pt idx="10240">
                  <c:v>39.467037903293097</c:v>
                </c:pt>
                <c:pt idx="10241">
                  <c:v>39.468049143290699</c:v>
                </c:pt>
                <c:pt idx="10242">
                  <c:v>39.469060316390099</c:v>
                </c:pt>
                <c:pt idx="10243">
                  <c:v>39.470071422596</c:v>
                </c:pt>
                <c:pt idx="10244">
                  <c:v>39.471082461912701</c:v>
                </c:pt>
                <c:pt idx="10245">
                  <c:v>39.472093434344899</c:v>
                </c:pt>
                <c:pt idx="10246">
                  <c:v>39.473104339897098</c:v>
                </c:pt>
                <c:pt idx="10247">
                  <c:v>39.474115178573797</c:v>
                </c:pt>
                <c:pt idx="10248">
                  <c:v>39.4751259503795</c:v>
                </c:pt>
                <c:pt idx="10249">
                  <c:v>39.476136655318903</c:v>
                </c:pt>
                <c:pt idx="10250">
                  <c:v>39.477147293396399</c:v>
                </c:pt>
                <c:pt idx="10251">
                  <c:v>39.478157864616499</c:v>
                </c:pt>
                <c:pt idx="10252">
                  <c:v>39.4791683689838</c:v>
                </c:pt>
                <c:pt idx="10253">
                  <c:v>39.480178806502799</c:v>
                </c:pt>
                <c:pt idx="10254">
                  <c:v>39.481189177178102</c:v>
                </c:pt>
                <c:pt idx="10255">
                  <c:v>39.482199481014199</c:v>
                </c:pt>
                <c:pt idx="10256">
                  <c:v>39.483209718015502</c:v>
                </c:pt>
                <c:pt idx="10257">
                  <c:v>39.4842198881868</c:v>
                </c:pt>
                <c:pt idx="10258">
                  <c:v>39.4852299915324</c:v>
                </c:pt>
                <c:pt idx="10259">
                  <c:v>39.486240028056898</c:v>
                </c:pt>
                <c:pt idx="10260">
                  <c:v>39.487249997764899</c:v>
                </c:pt>
                <c:pt idx="10261">
                  <c:v>39.4882599006608</c:v>
                </c:pt>
                <c:pt idx="10262">
                  <c:v>39.4892697367493</c:v>
                </c:pt>
                <c:pt idx="10263">
                  <c:v>39.490279506034703</c:v>
                </c:pt>
                <c:pt idx="10264">
                  <c:v>39.491289208521799</c:v>
                </c:pt>
                <c:pt idx="10265">
                  <c:v>39.492298844214901</c:v>
                </c:pt>
                <c:pt idx="10266">
                  <c:v>39.493308413118697</c:v>
                </c:pt>
                <c:pt idx="10267">
                  <c:v>39.494317915237502</c:v>
                </c:pt>
                <c:pt idx="10268">
                  <c:v>39.495327350576098</c:v>
                </c:pt>
                <c:pt idx="10269">
                  <c:v>39.496336719138903</c:v>
                </c:pt>
                <c:pt idx="10270">
                  <c:v>39.497346020930401</c:v>
                </c:pt>
                <c:pt idx="10271">
                  <c:v>39.498355255955097</c:v>
                </c:pt>
                <c:pt idx="10272">
                  <c:v>39.499364424217703</c:v>
                </c:pt>
                <c:pt idx="10273">
                  <c:v>39.500373525722502</c:v>
                </c:pt>
                <c:pt idx="10274">
                  <c:v>39.501382560474198</c:v>
                </c:pt>
                <c:pt idx="10275">
                  <c:v>39.502391528477297</c:v>
                </c:pt>
                <c:pt idx="10276">
                  <c:v>39.503400429736203</c:v>
                </c:pt>
                <c:pt idx="10277">
                  <c:v>39.5044092642556</c:v>
                </c:pt>
                <c:pt idx="10278">
                  <c:v>39.505418032039898</c:v>
                </c:pt>
                <c:pt idx="10279">
                  <c:v>39.506426733093697</c:v>
                </c:pt>
                <c:pt idx="10280">
                  <c:v>39.507435367421401</c:v>
                </c:pt>
                <c:pt idx="10281">
                  <c:v>39.508443935027699</c:v>
                </c:pt>
                <c:pt idx="10282">
                  <c:v>39.509452435916998</c:v>
                </c:pt>
                <c:pt idx="10283">
                  <c:v>39.510460870093901</c:v>
                </c:pt>
                <c:pt idx="10284">
                  <c:v>39.511469237562899</c:v>
                </c:pt>
                <c:pt idx="10285">
                  <c:v>39.512477538328497</c:v>
                </c:pt>
                <c:pt idx="10286">
                  <c:v>39.5134857723952</c:v>
                </c:pt>
                <c:pt idx="10287">
                  <c:v>39.514493939767597</c:v>
                </c:pt>
                <c:pt idx="10288">
                  <c:v>39.515502040450102</c:v>
                </c:pt>
                <c:pt idx="10289">
                  <c:v>39.516510074447297</c:v>
                </c:pt>
                <c:pt idx="10290">
                  <c:v>39.5175180417638</c:v>
                </c:pt>
                <c:pt idx="10291">
                  <c:v>39.518525942403997</c:v>
                </c:pt>
                <c:pt idx="10292">
                  <c:v>39.519533776372498</c:v>
                </c:pt>
                <c:pt idx="10293">
                  <c:v>39.520541543673701</c:v>
                </c:pt>
                <c:pt idx="10294">
                  <c:v>39.521549244312297</c:v>
                </c:pt>
                <c:pt idx="10295">
                  <c:v>39.522556878292697</c:v>
                </c:pt>
                <c:pt idx="10296">
                  <c:v>39.5235644456194</c:v>
                </c:pt>
                <c:pt idx="10297">
                  <c:v>39.524571946297002</c:v>
                </c:pt>
                <c:pt idx="10298">
                  <c:v>39.525579380330001</c:v>
                </c:pt>
                <c:pt idx="10299">
                  <c:v>39.526586747722902</c:v>
                </c:pt>
                <c:pt idx="10300">
                  <c:v>39.527594048480204</c:v>
                </c:pt>
                <c:pt idx="10301">
                  <c:v>39.528601282606402</c:v>
                </c:pt>
                <c:pt idx="10302">
                  <c:v>39.529608450106103</c:v>
                </c:pt>
                <c:pt idx="10303">
                  <c:v>39.530615550983804</c:v>
                </c:pt>
                <c:pt idx="10304">
                  <c:v>39.531622585244001</c:v>
                </c:pt>
                <c:pt idx="10305">
                  <c:v>39.532629552891201</c:v>
                </c:pt>
                <c:pt idx="10306">
                  <c:v>39.533636453929901</c:v>
                </c:pt>
                <c:pt idx="10307">
                  <c:v>39.534643288364599</c:v>
                </c:pt>
                <c:pt idx="10308">
                  <c:v>39.535650056199998</c:v>
                </c:pt>
                <c:pt idx="10309">
                  <c:v>39.536656757440397</c:v>
                </c:pt>
                <c:pt idx="10310">
                  <c:v>39.537663392090302</c:v>
                </c:pt>
                <c:pt idx="10311">
                  <c:v>39.538669960154401</c:v>
                </c:pt>
                <c:pt idx="10312">
                  <c:v>39.5396764616372</c:v>
                </c:pt>
                <c:pt idx="10313">
                  <c:v>39.540682896542997</c:v>
                </c:pt>
                <c:pt idx="10314">
                  <c:v>39.541689264876503</c:v>
                </c:pt>
                <c:pt idx="10315">
                  <c:v>39.542695566642202</c:v>
                </c:pt>
                <c:pt idx="10316">
                  <c:v>39.543701801844598</c:v>
                </c:pt>
                <c:pt idx="10317">
                  <c:v>39.544707970488098</c:v>
                </c:pt>
                <c:pt idx="10318">
                  <c:v>39.545714072577397</c:v>
                </c:pt>
                <c:pt idx="10319">
                  <c:v>39.546720108116801</c:v>
                </c:pt>
                <c:pt idx="10320">
                  <c:v>39.547726077111001</c:v>
                </c:pt>
                <c:pt idx="10321">
                  <c:v>39.548731979564501</c:v>
                </c:pt>
                <c:pt idx="10322">
                  <c:v>39.549737815481699</c:v>
                </c:pt>
                <c:pt idx="10323">
                  <c:v>39.550743584867199</c:v>
                </c:pt>
                <c:pt idx="10324">
                  <c:v>39.551749287725499</c:v>
                </c:pt>
                <c:pt idx="10325">
                  <c:v>39.552754924060999</c:v>
                </c:pt>
                <c:pt idx="10326">
                  <c:v>39.5537604938784</c:v>
                </c:pt>
                <c:pt idx="10327">
                  <c:v>39.554765997182102</c:v>
                </c:pt>
                <c:pt idx="10328">
                  <c:v>39.555771433976602</c:v>
                </c:pt>
                <c:pt idx="10329">
                  <c:v>39.556776804266399</c:v>
                </c:pt>
                <c:pt idx="10330">
                  <c:v>39.557782108056102</c:v>
                </c:pt>
                <c:pt idx="10331">
                  <c:v>39.558787345350197</c:v>
                </c:pt>
                <c:pt idx="10332">
                  <c:v>39.559792516153102</c:v>
                </c:pt>
                <c:pt idx="10333">
                  <c:v>39.560797620469302</c:v>
                </c:pt>
                <c:pt idx="10334">
                  <c:v>39.561802658303499</c:v>
                </c:pt>
                <c:pt idx="10335">
                  <c:v>39.562807629660099</c:v>
                </c:pt>
                <c:pt idx="10336">
                  <c:v>39.563812534543501</c:v>
                </c:pt>
                <c:pt idx="10337">
                  <c:v>39.564817372958302</c:v>
                </c:pt>
                <c:pt idx="10338">
                  <c:v>39.565822144909099</c:v>
                </c:pt>
                <c:pt idx="10339">
                  <c:v>39.566826850400297</c:v>
                </c:pt>
                <c:pt idx="10340">
                  <c:v>39.567831489436401</c:v>
                </c:pt>
                <c:pt idx="10341">
                  <c:v>39.568836062021902</c:v>
                </c:pt>
                <c:pt idx="10342">
                  <c:v>39.569840568161403</c:v>
                </c:pt>
                <c:pt idx="10343">
                  <c:v>39.570845007859297</c:v>
                </c:pt>
                <c:pt idx="10344">
                  <c:v>39.571849381120202</c:v>
                </c:pt>
                <c:pt idx="10345">
                  <c:v>39.572853687948502</c:v>
                </c:pt>
                <c:pt idx="10346">
                  <c:v>39.573857928348801</c:v>
                </c:pt>
                <c:pt idx="10347">
                  <c:v>39.574862102325604</c:v>
                </c:pt>
                <c:pt idx="10348">
                  <c:v>39.575866209883301</c:v>
                </c:pt>
                <c:pt idx="10349">
                  <c:v>39.576870251026499</c:v>
                </c:pt>
                <c:pt idx="10350">
                  <c:v>39.5778742257597</c:v>
                </c:pt>
                <c:pt idx="10351">
                  <c:v>39.578878134087397</c:v>
                </c:pt>
                <c:pt idx="10352">
                  <c:v>39.579881976014001</c:v>
                </c:pt>
                <c:pt idx="10353">
                  <c:v>39.580885751544201</c:v>
                </c:pt>
                <c:pt idx="10354">
                  <c:v>39.581889460682298</c:v>
                </c:pt>
                <c:pt idx="10355">
                  <c:v>39.582893103432902</c:v>
                </c:pt>
                <c:pt idx="10356">
                  <c:v>39.583896679800503</c:v>
                </c:pt>
                <c:pt idx="10357">
                  <c:v>39.5849001897896</c:v>
                </c:pt>
                <c:pt idx="10358">
                  <c:v>39.585903633404797</c:v>
                </c:pt>
                <c:pt idx="10359">
                  <c:v>39.5869070106504</c:v>
                </c:pt>
                <c:pt idx="10360">
                  <c:v>39.587910321530998</c:v>
                </c:pt>
                <c:pt idx="10361">
                  <c:v>39.588913566051097</c:v>
                </c:pt>
                <c:pt idx="10362">
                  <c:v>39.589916744215202</c:v>
                </c:pt>
                <c:pt idx="10363">
                  <c:v>39.590919856027803</c:v>
                </c:pt>
                <c:pt idx="10364">
                  <c:v>39.591922901493398</c:v>
                </c:pt>
                <c:pt idx="10365">
                  <c:v>39.592925880616498</c:v>
                </c:pt>
                <c:pt idx="10366">
                  <c:v>39.593928793401602</c:v>
                </c:pt>
                <c:pt idx="10367">
                  <c:v>39.5949316398533</c:v>
                </c:pt>
                <c:pt idx="10368">
                  <c:v>39.595934419975897</c:v>
                </c:pt>
                <c:pt idx="10369">
                  <c:v>39.596937133773999</c:v>
                </c:pt>
                <c:pt idx="10370">
                  <c:v>39.597939781252101</c:v>
                </c:pt>
                <c:pt idx="10371">
                  <c:v>39.598942362414597</c:v>
                </c:pt>
                <c:pt idx="10372">
                  <c:v>39.599944877266203</c:v>
                </c:pt>
                <c:pt idx="10373">
                  <c:v>39.600947325811298</c:v>
                </c:pt>
                <c:pt idx="10374">
                  <c:v>39.601949708054299</c:v>
                </c:pt>
                <c:pt idx="10375">
                  <c:v>39.602952023999798</c:v>
                </c:pt>
                <c:pt idx="10376">
                  <c:v>39.603954273652299</c:v>
                </c:pt>
                <c:pt idx="10377">
                  <c:v>39.6049564570163</c:v>
                </c:pt>
                <c:pt idx="10378">
                  <c:v>39.605958574096199</c:v>
                </c:pt>
                <c:pt idx="10379">
                  <c:v>39.606960624896601</c:v>
                </c:pt>
                <c:pt idx="10380">
                  <c:v>39.607962609421897</c:v>
                </c:pt>
                <c:pt idx="10381">
                  <c:v>39.608964527676697</c:v>
                </c:pt>
                <c:pt idx="10382">
                  <c:v>39.609966379665401</c:v>
                </c:pt>
                <c:pt idx="10383">
                  <c:v>39.610968165392599</c:v>
                </c:pt>
                <c:pt idx="10384">
                  <c:v>39.611969884862702</c:v>
                </c:pt>
                <c:pt idx="10385">
                  <c:v>39.612971538080203</c:v>
                </c:pt>
                <c:pt idx="10386">
                  <c:v>39.613973125049597</c:v>
                </c:pt>
                <c:pt idx="10387">
                  <c:v>39.614974645775497</c:v>
                </c:pt>
                <c:pt idx="10388">
                  <c:v>39.615976100262202</c:v>
                </c:pt>
                <c:pt idx="10389">
                  <c:v>39.616977488514401</c:v>
                </c:pt>
                <c:pt idx="10390">
                  <c:v>39.6179788105364</c:v>
                </c:pt>
                <c:pt idx="10391">
                  <c:v>39.618980066332902</c:v>
                </c:pt>
                <c:pt idx="10392">
                  <c:v>39.619981255908101</c:v>
                </c:pt>
                <c:pt idx="10393">
                  <c:v>39.620982379266799</c:v>
                </c:pt>
                <c:pt idx="10394">
                  <c:v>39.621983436413302</c:v>
                </c:pt>
                <c:pt idx="10395">
                  <c:v>39.622984427352101</c:v>
                </c:pt>
                <c:pt idx="10396">
                  <c:v>39.6239853520878</c:v>
                </c:pt>
                <c:pt idx="10397">
                  <c:v>39.624986210624797</c:v>
                </c:pt>
                <c:pt idx="10398">
                  <c:v>39.625987002967598</c:v>
                </c:pt>
                <c:pt idx="10399">
                  <c:v>39.6269877291207</c:v>
                </c:pt>
                <c:pt idx="10400">
                  <c:v>39.627988389088699</c:v>
                </c:pt>
                <c:pt idx="10401">
                  <c:v>39.628988982875804</c:v>
                </c:pt>
                <c:pt idx="10402">
                  <c:v>39.629989510486801</c:v>
                </c:pt>
                <c:pt idx="10403">
                  <c:v>39.630989971925999</c:v>
                </c:pt>
                <c:pt idx="10404">
                  <c:v>39.631990367197901</c:v>
                </c:pt>
                <c:pt idx="10405">
                  <c:v>39.632990696307097</c:v>
                </c:pt>
                <c:pt idx="10406">
                  <c:v>39.633990959258</c:v>
                </c:pt>
                <c:pt idx="10407">
                  <c:v>39.634991156055101</c:v>
                </c:pt>
                <c:pt idx="10408">
                  <c:v>39.635991286702897</c:v>
                </c:pt>
                <c:pt idx="10409">
                  <c:v>39.6369913512059</c:v>
                </c:pt>
                <c:pt idx="10410">
                  <c:v>39.637991349568502</c:v>
                </c:pt>
                <c:pt idx="10411">
                  <c:v>39.638991281795299</c:v>
                </c:pt>
                <c:pt idx="10412">
                  <c:v>39.639991147890697</c:v>
                </c:pt>
                <c:pt idx="10413">
                  <c:v>39.640990947859201</c:v>
                </c:pt>
                <c:pt idx="10414">
                  <c:v>39.641990681705401</c:v>
                </c:pt>
                <c:pt idx="10415">
                  <c:v>39.642990349433603</c:v>
                </c:pt>
                <c:pt idx="10416">
                  <c:v>39.643989951048397</c:v>
                </c:pt>
                <c:pt idx="10417">
                  <c:v>39.644989486554302</c:v>
                </c:pt>
                <c:pt idx="10418">
                  <c:v>39.645988955955701</c:v>
                </c:pt>
                <c:pt idx="10419">
                  <c:v>39.646988359257101</c:v>
                </c:pt>
                <c:pt idx="10420">
                  <c:v>39.647987696462998</c:v>
                </c:pt>
                <c:pt idx="10421">
                  <c:v>39.648986967577898</c:v>
                </c:pt>
                <c:pt idx="10422">
                  <c:v>39.649986172606297</c:v>
                </c:pt>
                <c:pt idx="10423">
                  <c:v>39.650985311552702</c:v>
                </c:pt>
                <c:pt idx="10424">
                  <c:v>39.651984384421397</c:v>
                </c:pt>
                <c:pt idx="10425">
                  <c:v>39.652983391217099</c:v>
                </c:pt>
                <c:pt idx="10426">
                  <c:v>39.653982331944199</c:v>
                </c:pt>
                <c:pt idx="10427">
                  <c:v>39.654981206607196</c:v>
                </c:pt>
                <c:pt idx="10428">
                  <c:v>39.655980015210503</c:v>
                </c:pt>
                <c:pt idx="10429">
                  <c:v>39.656978757758701</c:v>
                </c:pt>
                <c:pt idx="10430">
                  <c:v>39.657977434256203</c:v>
                </c:pt>
                <c:pt idx="10431">
                  <c:v>39.658976044707501</c:v>
                </c:pt>
                <c:pt idx="10432">
                  <c:v>39.659974589116999</c:v>
                </c:pt>
                <c:pt idx="10433">
                  <c:v>39.660973067489401</c:v>
                </c:pt>
                <c:pt idx="10434">
                  <c:v>39.6619714798289</c:v>
                </c:pt>
                <c:pt idx="10435">
                  <c:v>39.662969826140198</c:v>
                </c:pt>
                <c:pt idx="10436">
                  <c:v>39.663968106427703</c:v>
                </c:pt>
                <c:pt idx="10437">
                  <c:v>39.664966320695797</c:v>
                </c:pt>
                <c:pt idx="10438">
                  <c:v>39.665964468949099</c:v>
                </c:pt>
                <c:pt idx="10439">
                  <c:v>39.666962551192</c:v>
                </c:pt>
                <c:pt idx="10440">
                  <c:v>39.667960567428999</c:v>
                </c:pt>
                <c:pt idx="10441">
                  <c:v>39.668958517664599</c:v>
                </c:pt>
                <c:pt idx="10442">
                  <c:v>39.669956401903299</c:v>
                </c:pt>
                <c:pt idx="10443">
                  <c:v>39.670954220149497</c:v>
                </c:pt>
                <c:pt idx="10444">
                  <c:v>39.671951972407697</c:v>
                </c:pt>
                <c:pt idx="10445">
                  <c:v>39.672949658682398</c:v>
                </c:pt>
                <c:pt idx="10446">
                  <c:v>39.673947278977998</c:v>
                </c:pt>
                <c:pt idx="10447">
                  <c:v>39.674944833299101</c:v>
                </c:pt>
                <c:pt idx="10448">
                  <c:v>39.675942321650098</c:v>
                </c:pt>
                <c:pt idx="10449">
                  <c:v>39.676939744035401</c:v>
                </c:pt>
                <c:pt idx="10450">
                  <c:v>39.677937100459602</c:v>
                </c:pt>
                <c:pt idx="10451">
                  <c:v>39.678934390927203</c:v>
                </c:pt>
                <c:pt idx="10452">
                  <c:v>39.679931615442598</c:v>
                </c:pt>
                <c:pt idx="10453">
                  <c:v>39.680928774010198</c:v>
                </c:pt>
                <c:pt idx="10454">
                  <c:v>39.6819258666346</c:v>
                </c:pt>
                <c:pt idx="10455">
                  <c:v>39.682922893320203</c:v>
                </c:pt>
                <c:pt idx="10456">
                  <c:v>39.683919854071497</c:v>
                </c:pt>
                <c:pt idx="10457">
                  <c:v>39.684916748892903</c:v>
                </c:pt>
                <c:pt idx="10458">
                  <c:v>39.685913577789101</c:v>
                </c:pt>
                <c:pt idx="10459">
                  <c:v>39.6869103407643</c:v>
                </c:pt>
                <c:pt idx="10460">
                  <c:v>39.687907037823102</c:v>
                </c:pt>
                <c:pt idx="10461">
                  <c:v>39.6889036689699</c:v>
                </c:pt>
                <c:pt idx="10462">
                  <c:v>39.689900234209297</c:v>
                </c:pt>
                <c:pt idx="10463">
                  <c:v>39.6908967335456</c:v>
                </c:pt>
                <c:pt idx="10464">
                  <c:v>39.691893166983498</c:v>
                </c:pt>
                <c:pt idx="10465">
                  <c:v>39.692889534527197</c:v>
                </c:pt>
                <c:pt idx="10466">
                  <c:v>39.693885836181401</c:v>
                </c:pt>
                <c:pt idx="10467">
                  <c:v>39.694882071950403</c:v>
                </c:pt>
                <c:pt idx="10468">
                  <c:v>39.695878241838798</c:v>
                </c:pt>
                <c:pt idx="10469">
                  <c:v>39.696874345850901</c:v>
                </c:pt>
                <c:pt idx="10470">
                  <c:v>39.6978703839914</c:v>
                </c:pt>
                <c:pt idx="10471">
                  <c:v>39.698866356264602</c:v>
                </c:pt>
                <c:pt idx="10472">
                  <c:v>39.699862262674998</c:v>
                </c:pt>
                <c:pt idx="10473">
                  <c:v>39.700858103227098</c:v>
                </c:pt>
                <c:pt idx="10474">
                  <c:v>39.701853877925302</c:v>
                </c:pt>
                <c:pt idx="10475">
                  <c:v>39.7028495867741</c:v>
                </c:pt>
                <c:pt idx="10476">
                  <c:v>39.703845229777997</c:v>
                </c:pt>
                <c:pt idx="10477">
                  <c:v>39.704840806941498</c:v>
                </c:pt>
                <c:pt idx="10478">
                  <c:v>39.705836318268901</c:v>
                </c:pt>
                <c:pt idx="10479">
                  <c:v>39.706831763764797</c:v>
                </c:pt>
                <c:pt idx="10480">
                  <c:v>39.707827143433697</c:v>
                </c:pt>
                <c:pt idx="10481">
                  <c:v>39.70882245728</c:v>
                </c:pt>
                <c:pt idx="10482">
                  <c:v>39.709817705308097</c:v>
                </c:pt>
                <c:pt idx="10483">
                  <c:v>39.7108128875226</c:v>
                </c:pt>
                <c:pt idx="10484">
                  <c:v>39.7118080039278</c:v>
                </c:pt>
                <c:pt idx="10485">
                  <c:v>39.712803054528401</c:v>
                </c:pt>
                <c:pt idx="10486">
                  <c:v>39.713798039328601</c:v>
                </c:pt>
                <c:pt idx="10487">
                  <c:v>39.714792958333099</c:v>
                </c:pt>
                <c:pt idx="10488">
                  <c:v>39.7157878115461</c:v>
                </c:pt>
                <c:pt idx="10489">
                  <c:v>39.716782598972301</c:v>
                </c:pt>
                <c:pt idx="10490">
                  <c:v>39.717777320616101</c:v>
                </c:pt>
                <c:pt idx="10491">
                  <c:v>39.718771976481897</c:v>
                </c:pt>
                <c:pt idx="10492">
                  <c:v>39.719766566574201</c:v>
                </c:pt>
                <c:pt idx="10493">
                  <c:v>39.720761090897497</c:v>
                </c:pt>
                <c:pt idx="10494">
                  <c:v>39.721755549456098</c:v>
                </c:pt>
                <c:pt idx="10495">
                  <c:v>39.722749942254701</c:v>
                </c:pt>
                <c:pt idx="10496">
                  <c:v>39.723744269297597</c:v>
                </c:pt>
                <c:pt idx="10497">
                  <c:v>39.724738530589299</c:v>
                </c:pt>
                <c:pt idx="10498">
                  <c:v>39.725732726134197</c:v>
                </c:pt>
                <c:pt idx="10499">
                  <c:v>39.726726855936903</c:v>
                </c:pt>
                <c:pt idx="10500">
                  <c:v>39.727720920001701</c:v>
                </c:pt>
                <c:pt idx="10501">
                  <c:v>39.728714918333203</c:v>
                </c:pt>
                <c:pt idx="10502">
                  <c:v>39.729708850935801</c:v>
                </c:pt>
                <c:pt idx="10503">
                  <c:v>39.730702717813898</c:v>
                </c:pt>
                <c:pt idx="10504">
                  <c:v>39.731696518972001</c:v>
                </c:pt>
                <c:pt idx="10505">
                  <c:v>39.732690254414699</c:v>
                </c:pt>
                <c:pt idx="10506">
                  <c:v>39.733683924146199</c:v>
                </c:pt>
                <c:pt idx="10507">
                  <c:v>39.734677528171098</c:v>
                </c:pt>
                <c:pt idx="10508">
                  <c:v>39.7356710664939</c:v>
                </c:pt>
                <c:pt idx="10509">
                  <c:v>39.736664539118898</c:v>
                </c:pt>
                <c:pt idx="10510">
                  <c:v>39.737657946050703</c:v>
                </c:pt>
                <c:pt idx="10511">
                  <c:v>39.738651287293699</c:v>
                </c:pt>
                <c:pt idx="10512">
                  <c:v>39.739644562852398</c:v>
                </c:pt>
                <c:pt idx="10513">
                  <c:v>39.740637772731198</c:v>
                </c:pt>
                <c:pt idx="10514">
                  <c:v>39.741630916934497</c:v>
                </c:pt>
                <c:pt idx="10515">
                  <c:v>39.7426239954669</c:v>
                </c:pt>
                <c:pt idx="10516">
                  <c:v>39.743617008332798</c:v>
                </c:pt>
                <c:pt idx="10517">
                  <c:v>39.744609955536603</c:v>
                </c:pt>
                <c:pt idx="10518">
                  <c:v>39.745602837082799</c:v>
                </c:pt>
                <c:pt idx="10519">
                  <c:v>39.746595652975799</c:v>
                </c:pt>
                <c:pt idx="10520">
                  <c:v>39.747588403220199</c:v>
                </c:pt>
                <c:pt idx="10521">
                  <c:v>39.748581087820298</c:v>
                </c:pt>
                <c:pt idx="10522">
                  <c:v>39.749573706780502</c:v>
                </c:pt>
                <c:pt idx="10523">
                  <c:v>39.750566260105501</c:v>
                </c:pt>
                <c:pt idx="10524">
                  <c:v>39.7515587477995</c:v>
                </c:pt>
                <c:pt idx="10525">
                  <c:v>39.752551169867097</c:v>
                </c:pt>
                <c:pt idx="10526">
                  <c:v>39.753543526312697</c:v>
                </c:pt>
                <c:pt idx="10527">
                  <c:v>39.754535817140798</c:v>
                </c:pt>
                <c:pt idx="10528">
                  <c:v>39.755528042355799</c:v>
                </c:pt>
                <c:pt idx="10529">
                  <c:v>39.756520201962097</c:v>
                </c:pt>
                <c:pt idx="10530">
                  <c:v>39.757512295964297</c:v>
                </c:pt>
                <c:pt idx="10531">
                  <c:v>39.758504324366697</c:v>
                </c:pt>
                <c:pt idx="10532">
                  <c:v>39.759496287173803</c:v>
                </c:pt>
                <c:pt idx="10533">
                  <c:v>39.760488184390098</c:v>
                </c:pt>
                <c:pt idx="10534">
                  <c:v>39.761480016020002</c:v>
                </c:pt>
                <c:pt idx="10535">
                  <c:v>39.762471782067998</c:v>
                </c:pt>
                <c:pt idx="10536">
                  <c:v>39.763463482538398</c:v>
                </c:pt>
                <c:pt idx="10537">
                  <c:v>39.764455117435801</c:v>
                </c:pt>
                <c:pt idx="10538">
                  <c:v>39.765446686764598</c:v>
                </c:pt>
                <c:pt idx="10539">
                  <c:v>39.7664381905293</c:v>
                </c:pt>
                <c:pt idx="10540">
                  <c:v>39.767429628734199</c:v>
                </c:pt>
                <c:pt idx="10541">
                  <c:v>39.768421001383899</c:v>
                </c:pt>
                <c:pt idx="10542">
                  <c:v>39.769412308482799</c:v>
                </c:pt>
                <c:pt idx="10543">
                  <c:v>39.770403550035297</c:v>
                </c:pt>
                <c:pt idx="10544">
                  <c:v>39.771394726045898</c:v>
                </c:pt>
                <c:pt idx="10545">
                  <c:v>39.772385836519099</c:v>
                </c:pt>
                <c:pt idx="10546">
                  <c:v>39.7733768814592</c:v>
                </c:pt>
                <c:pt idx="10547">
                  <c:v>39.774367860870697</c:v>
                </c:pt>
                <c:pt idx="10548">
                  <c:v>39.775358774758097</c:v>
                </c:pt>
                <c:pt idx="10549">
                  <c:v>39.776349623125697</c:v>
                </c:pt>
                <c:pt idx="10550">
                  <c:v>39.777340405978201</c:v>
                </c:pt>
                <c:pt idx="10551">
                  <c:v>39.778331123319802</c:v>
                </c:pt>
                <c:pt idx="10552">
                  <c:v>39.779321775155097</c:v>
                </c:pt>
                <c:pt idx="10553">
                  <c:v>39.780312361488399</c:v>
                </c:pt>
                <c:pt idx="10554">
                  <c:v>39.781302882324297</c:v>
                </c:pt>
                <c:pt idx="10555">
                  <c:v>39.782293337667099</c:v>
                </c:pt>
                <c:pt idx="10556">
                  <c:v>39.7832837275214</c:v>
                </c:pt>
                <c:pt idx="10557">
                  <c:v>39.784274051891501</c:v>
                </c:pt>
                <c:pt idx="10558">
                  <c:v>39.785264310781898</c:v>
                </c:pt>
                <c:pt idx="10559">
                  <c:v>39.786254504196997</c:v>
                </c:pt>
                <c:pt idx="10560">
                  <c:v>39.787244632141302</c:v>
                </c:pt>
                <c:pt idx="10561">
                  <c:v>39.788234694619199</c:v>
                </c:pt>
                <c:pt idx="10562">
                  <c:v>39.789224691635198</c:v>
                </c:pt>
                <c:pt idx="10563">
                  <c:v>39.790214623193698</c:v>
                </c:pt>
                <c:pt idx="10564">
                  <c:v>39.791204489299098</c:v>
                </c:pt>
                <c:pt idx="10565">
                  <c:v>39.792194289955901</c:v>
                </c:pt>
                <c:pt idx="10566">
                  <c:v>39.7931840251685</c:v>
                </c:pt>
                <c:pt idx="10567">
                  <c:v>39.7941736949413</c:v>
                </c:pt>
                <c:pt idx="10568">
                  <c:v>39.795163299278897</c:v>
                </c:pt>
                <c:pt idx="10569">
                  <c:v>39.796152838185598</c:v>
                </c:pt>
                <c:pt idx="10570">
                  <c:v>39.797142311665802</c:v>
                </c:pt>
                <c:pt idx="10571">
                  <c:v>39.798131719724097</c:v>
                </c:pt>
                <c:pt idx="10572">
                  <c:v>39.799121062364797</c:v>
                </c:pt>
                <c:pt idx="10573">
                  <c:v>39.800110339592401</c:v>
                </c:pt>
                <c:pt idx="10574">
                  <c:v>39.801099551411298</c:v>
                </c:pt>
                <c:pt idx="10575">
                  <c:v>39.802088697826001</c:v>
                </c:pt>
                <c:pt idx="10576">
                  <c:v>39.803077778840802</c:v>
                </c:pt>
                <c:pt idx="10577">
                  <c:v>39.804066794460297</c:v>
                </c:pt>
                <c:pt idx="10578">
                  <c:v>39.8050557446889</c:v>
                </c:pt>
                <c:pt idx="10579">
                  <c:v>39.806044629530902</c:v>
                </c:pt>
                <c:pt idx="10580">
                  <c:v>39.8070334489909</c:v>
                </c:pt>
                <c:pt idx="10581">
                  <c:v>39.8080222030733</c:v>
                </c:pt>
                <c:pt idx="10582">
                  <c:v>39.809010891782499</c:v>
                </c:pt>
                <c:pt idx="10583">
                  <c:v>39.809999515122897</c:v>
                </c:pt>
                <c:pt idx="10584">
                  <c:v>39.810988073098997</c:v>
                </c:pt>
                <c:pt idx="10585">
                  <c:v>39.811976565715099</c:v>
                </c:pt>
                <c:pt idx="10586">
                  <c:v>39.8129649929759</c:v>
                </c:pt>
                <c:pt idx="10587">
                  <c:v>39.813953354885598</c:v>
                </c:pt>
                <c:pt idx="10588">
                  <c:v>39.814941651448699</c:v>
                </c:pt>
                <c:pt idx="10589">
                  <c:v>39.8159298826696</c:v>
                </c:pt>
                <c:pt idx="10590">
                  <c:v>39.8169180485529</c:v>
                </c:pt>
                <c:pt idx="10591">
                  <c:v>39.817906149102797</c:v>
                </c:pt>
                <c:pt idx="10592">
                  <c:v>39.818894184323803</c:v>
                </c:pt>
                <c:pt idx="10593">
                  <c:v>39.819882154220501</c:v>
                </c:pt>
                <c:pt idx="10594">
                  <c:v>39.820870058797098</c:v>
                </c:pt>
                <c:pt idx="10595">
                  <c:v>39.821857898058099</c:v>
                </c:pt>
                <c:pt idx="10596">
                  <c:v>39.822845672008</c:v>
                </c:pt>
                <c:pt idx="10597">
                  <c:v>39.823833380651202</c:v>
                </c:pt>
                <c:pt idx="10598">
                  <c:v>39.824821023992101</c:v>
                </c:pt>
                <c:pt idx="10599">
                  <c:v>39.825808602035202</c:v>
                </c:pt>
                <c:pt idx="10600">
                  <c:v>39.826796114784798</c:v>
                </c:pt>
                <c:pt idx="10601">
                  <c:v>39.8277835622455</c:v>
                </c:pt>
                <c:pt idx="10602">
                  <c:v>39.8287709444215</c:v>
                </c:pt>
                <c:pt idx="10603">
                  <c:v>39.829758261317501</c:v>
                </c:pt>
                <c:pt idx="10604">
                  <c:v>39.830745512937703</c:v>
                </c:pt>
                <c:pt idx="10605">
                  <c:v>39.831732699286597</c:v>
                </c:pt>
                <c:pt idx="10606">
                  <c:v>39.832719820368702</c:v>
                </c:pt>
                <c:pt idx="10607">
                  <c:v>39.833706876188401</c:v>
                </c:pt>
                <c:pt idx="10608">
                  <c:v>39.834693866750001</c:v>
                </c:pt>
                <c:pt idx="10609">
                  <c:v>39.835680792058099</c:v>
                </c:pt>
                <c:pt idx="10610">
                  <c:v>39.836667652117001</c:v>
                </c:pt>
                <c:pt idx="10611">
                  <c:v>39.837654446931303</c:v>
                </c:pt>
                <c:pt idx="10612">
                  <c:v>39.838641176505199</c:v>
                </c:pt>
                <c:pt idx="10613">
                  <c:v>39.8396278408432</c:v>
                </c:pt>
                <c:pt idx="10614">
                  <c:v>39.840614439949803</c:v>
                </c:pt>
                <c:pt idx="10615">
                  <c:v>39.841600973829401</c:v>
                </c:pt>
                <c:pt idx="10616">
                  <c:v>39.842587442486398</c:v>
                </c:pt>
                <c:pt idx="10617">
                  <c:v>39.843573845925199</c:v>
                </c:pt>
                <c:pt idx="10618">
                  <c:v>39.844560184150303</c:v>
                </c:pt>
                <c:pt idx="10619">
                  <c:v>39.845546457166002</c:v>
                </c:pt>
                <c:pt idx="10620">
                  <c:v>39.846532664976799</c:v>
                </c:pt>
                <c:pt idx="10621">
                  <c:v>39.8475188075872</c:v>
                </c:pt>
                <c:pt idx="10622">
                  <c:v>39.848504885001397</c:v>
                </c:pt>
                <c:pt idx="10623">
                  <c:v>39.849490897224101</c:v>
                </c:pt>
                <c:pt idx="10624">
                  <c:v>39.850476844259497</c:v>
                </c:pt>
                <c:pt idx="10625">
                  <c:v>39.851462726112203</c:v>
                </c:pt>
                <c:pt idx="10626">
                  <c:v>39.852448542786497</c:v>
                </c:pt>
                <c:pt idx="10627">
                  <c:v>39.853434294286799</c:v>
                </c:pt>
                <c:pt idx="10628">
                  <c:v>39.8544199806176</c:v>
                </c:pt>
                <c:pt idx="10629">
                  <c:v>39.855405601783303</c:v>
                </c:pt>
                <c:pt idx="10630">
                  <c:v>39.856391157788302</c:v>
                </c:pt>
                <c:pt idx="10631">
                  <c:v>39.8573766486371</c:v>
                </c:pt>
                <c:pt idx="10632">
                  <c:v>39.858362074334003</c:v>
                </c:pt>
                <c:pt idx="10633">
                  <c:v>39.859347434883396</c:v>
                </c:pt>
                <c:pt idx="10634">
                  <c:v>39.860332730289898</c:v>
                </c:pt>
                <c:pt idx="10635">
                  <c:v>39.861317960557798</c:v>
                </c:pt>
                <c:pt idx="10636">
                  <c:v>39.862303125691497</c:v>
                </c:pt>
                <c:pt idx="10637">
                  <c:v>39.863288225695399</c:v>
                </c:pt>
                <c:pt idx="10638">
                  <c:v>39.864273260574002</c:v>
                </c:pt>
                <c:pt idx="10639">
                  <c:v>39.865258230331698</c:v>
                </c:pt>
                <c:pt idx="10640">
                  <c:v>39.866243134972898</c:v>
                </c:pt>
                <c:pt idx="10641">
                  <c:v>39.867227974502001</c:v>
                </c:pt>
                <c:pt idx="10642">
                  <c:v>39.868212748923398</c:v>
                </c:pt>
                <c:pt idx="10643">
                  <c:v>39.869197458241601</c:v>
                </c:pt>
                <c:pt idx="10644">
                  <c:v>39.870182102461001</c:v>
                </c:pt>
                <c:pt idx="10645">
                  <c:v>39.871166681585898</c:v>
                </c:pt>
                <c:pt idx="10646">
                  <c:v>39.872151195620802</c:v>
                </c:pt>
                <c:pt idx="10647">
                  <c:v>39.873135644570098</c:v>
                </c:pt>
                <c:pt idx="10648">
                  <c:v>39.874120028438298</c:v>
                </c:pt>
                <c:pt idx="10649">
                  <c:v>39.875104347229701</c:v>
                </c:pt>
                <c:pt idx="10650">
                  <c:v>39.876088600948798</c:v>
                </c:pt>
                <c:pt idx="10651">
                  <c:v>39.8770727895999</c:v>
                </c:pt>
                <c:pt idx="10652">
                  <c:v>39.8780569131875</c:v>
                </c:pt>
                <c:pt idx="10653">
                  <c:v>39.879040971716002</c:v>
                </c:pt>
                <c:pt idx="10654">
                  <c:v>39.880024965189797</c:v>
                </c:pt>
                <c:pt idx="10655">
                  <c:v>39.881008893613298</c:v>
                </c:pt>
                <c:pt idx="10656">
                  <c:v>39.881992756991004</c:v>
                </c:pt>
                <c:pt idx="10657">
                  <c:v>39.882976555327197</c:v>
                </c:pt>
                <c:pt idx="10658">
                  <c:v>39.883960288626298</c:v>
                </c:pt>
                <c:pt idx="10659">
                  <c:v>39.884943956892897</c:v>
                </c:pt>
                <c:pt idx="10660">
                  <c:v>39.885927560131201</c:v>
                </c:pt>
                <c:pt idx="10661">
                  <c:v>39.886911098345699</c:v>
                </c:pt>
                <c:pt idx="10662">
                  <c:v>39.887894571540798</c:v>
                </c:pt>
                <c:pt idx="10663">
                  <c:v>39.888877979720903</c:v>
                </c:pt>
                <c:pt idx="10664">
                  <c:v>39.889861322890397</c:v>
                </c:pt>
                <c:pt idx="10665">
                  <c:v>39.8908446010538</c:v>
                </c:pt>
                <c:pt idx="10666">
                  <c:v>39.891827814215397</c:v>
                </c:pt>
                <c:pt idx="10667">
                  <c:v>39.892810962379698</c:v>
                </c:pt>
                <c:pt idx="10668">
                  <c:v>39.893794045550997</c:v>
                </c:pt>
                <c:pt idx="10669">
                  <c:v>39.894777063733798</c:v>
                </c:pt>
                <c:pt idx="10670">
                  <c:v>39.895760016932499</c:v>
                </c:pt>
                <c:pt idx="10671">
                  <c:v>39.896742905151399</c:v>
                </c:pt>
                <c:pt idx="10672">
                  <c:v>39.897725728395102</c:v>
                </c:pt>
                <c:pt idx="10673">
                  <c:v>39.8987084866678</c:v>
                </c:pt>
                <c:pt idx="10674">
                  <c:v>39.899691179973999</c:v>
                </c:pt>
                <c:pt idx="10675">
                  <c:v>39.900673808318203</c:v>
                </c:pt>
                <c:pt idx="10676">
                  <c:v>39.901656371704703</c:v>
                </c:pt>
                <c:pt idx="10677">
                  <c:v>39.902638870137899</c:v>
                </c:pt>
                <c:pt idx="10678">
                  <c:v>39.903621303622202</c:v>
                </c:pt>
                <c:pt idx="10679">
                  <c:v>39.904603672162096</c:v>
                </c:pt>
                <c:pt idx="10680">
                  <c:v>39.905585975761902</c:v>
                </c:pt>
                <c:pt idx="10681">
                  <c:v>39.906568214426102</c:v>
                </c:pt>
                <c:pt idx="10682">
                  <c:v>39.907550388159002</c:v>
                </c:pt>
                <c:pt idx="10683">
                  <c:v>39.908532496965002</c:v>
                </c:pt>
                <c:pt idx="10684">
                  <c:v>39.909514540848697</c:v>
                </c:pt>
                <c:pt idx="10685">
                  <c:v>39.910496519814302</c:v>
                </c:pt>
                <c:pt idx="10686">
                  <c:v>39.911478433866201</c:v>
                </c:pt>
                <c:pt idx="10687">
                  <c:v>39.912460283008897</c:v>
                </c:pt>
                <c:pt idx="10688">
                  <c:v>39.913442067246898</c:v>
                </c:pt>
                <c:pt idx="10689">
                  <c:v>39.914423786584301</c:v>
                </c:pt>
                <c:pt idx="10690">
                  <c:v>39.915405441025797</c:v>
                </c:pt>
                <c:pt idx="10691">
                  <c:v>39.916387030575599</c:v>
                </c:pt>
                <c:pt idx="10692">
                  <c:v>39.917368555238198</c:v>
                </c:pt>
                <c:pt idx="10693">
                  <c:v>39.918350015018</c:v>
                </c:pt>
                <c:pt idx="10694">
                  <c:v>39.919331409919401</c:v>
                </c:pt>
                <c:pt idx="10695">
                  <c:v>39.920312739946802</c:v>
                </c:pt>
                <c:pt idx="10696">
                  <c:v>39.9212940051045</c:v>
                </c:pt>
                <c:pt idx="10697">
                  <c:v>39.922275205397099</c:v>
                </c:pt>
                <c:pt idx="10698">
                  <c:v>39.9232563408288</c:v>
                </c:pt>
                <c:pt idx="10699">
                  <c:v>39.9242374114041</c:v>
                </c:pt>
                <c:pt idx="10700">
                  <c:v>39.925218417127397</c:v>
                </c:pt>
                <c:pt idx="10701">
                  <c:v>39.926199358003103</c:v>
                </c:pt>
                <c:pt idx="10702">
                  <c:v>39.927180234035603</c:v>
                </c:pt>
                <c:pt idx="10703">
                  <c:v>39.928161045229203</c:v>
                </c:pt>
                <c:pt idx="10704">
                  <c:v>39.9291417915884</c:v>
                </c:pt>
                <c:pt idx="10705">
                  <c:v>39.930122473117599</c:v>
                </c:pt>
                <c:pt idx="10706">
                  <c:v>39.9311030898212</c:v>
                </c:pt>
                <c:pt idx="10707">
                  <c:v>39.9320836417035</c:v>
                </c:pt>
                <c:pt idx="10708">
                  <c:v>39.933064128768997</c:v>
                </c:pt>
                <c:pt idx="10709">
                  <c:v>39.934044551022097</c:v>
                </c:pt>
                <c:pt idx="10710">
                  <c:v>39.935024908467099</c:v>
                </c:pt>
                <c:pt idx="10711">
                  <c:v>39.9360052011085</c:v>
                </c:pt>
                <c:pt idx="10712">
                  <c:v>39.936985428950699</c:v>
                </c:pt>
                <c:pt idx="10713">
                  <c:v>39.937965591997902</c:v>
                </c:pt>
                <c:pt idx="10714">
                  <c:v>39.938945690254798</c:v>
                </c:pt>
                <c:pt idx="10715">
                  <c:v>39.939925723725501</c:v>
                </c:pt>
                <c:pt idx="10716">
                  <c:v>39.940905692414603</c:v>
                </c:pt>
                <c:pt idx="10717">
                  <c:v>39.9418855963265</c:v>
                </c:pt>
                <c:pt idx="10718">
                  <c:v>39.9428654354654</c:v>
                </c:pt>
                <c:pt idx="10719">
                  <c:v>39.943845209835899</c:v>
                </c:pt>
                <c:pt idx="10720">
                  <c:v>39.944824919442198</c:v>
                </c:pt>
                <c:pt idx="10721">
                  <c:v>39.945804564288899</c:v>
                </c:pt>
                <c:pt idx="10722">
                  <c:v>39.946784144380203</c:v>
                </c:pt>
                <c:pt idx="10723">
                  <c:v>39.9477636597207</c:v>
                </c:pt>
                <c:pt idx="10724">
                  <c:v>39.948743110314602</c:v>
                </c:pt>
                <c:pt idx="10725">
                  <c:v>39.949722496166402</c:v>
                </c:pt>
                <c:pt idx="10726">
                  <c:v>39.950701817280397</c:v>
                </c:pt>
                <c:pt idx="10727">
                  <c:v>39.951681073661099</c:v>
                </c:pt>
                <c:pt idx="10728">
                  <c:v>39.9526602653129</c:v>
                </c:pt>
                <c:pt idx="10729">
                  <c:v>39.953639392239999</c:v>
                </c:pt>
                <c:pt idx="10730">
                  <c:v>39.954618454447001</c:v>
                </c:pt>
                <c:pt idx="10731">
                  <c:v>39.955597451938203</c:v>
                </c:pt>
                <c:pt idx="10732">
                  <c:v>39.956576384718097</c:v>
                </c:pt>
                <c:pt idx="10733">
                  <c:v>39.957555252790797</c:v>
                </c:pt>
                <c:pt idx="10734">
                  <c:v>39.958534056161</c:v>
                </c:pt>
                <c:pt idx="10735">
                  <c:v>39.959512794833003</c:v>
                </c:pt>
                <c:pt idx="10736">
                  <c:v>39.960491468811099</c:v>
                </c:pt>
                <c:pt idx="10737">
                  <c:v>39.961470078099801</c:v>
                </c:pt>
                <c:pt idx="10738">
                  <c:v>39.962448622703398</c:v>
                </c:pt>
                <c:pt idx="10739">
                  <c:v>39.963427102626298</c:v>
                </c:pt>
                <c:pt idx="10740">
                  <c:v>39.964405517872898</c:v>
                </c:pt>
                <c:pt idx="10741">
                  <c:v>39.965383868447603</c:v>
                </c:pt>
                <c:pt idx="10742">
                  <c:v>39.966362154354798</c:v>
                </c:pt>
                <c:pt idx="10743">
                  <c:v>39.967340375598901</c:v>
                </c:pt>
                <c:pt idx="10744">
                  <c:v>39.968318532184199</c:v>
                </c:pt>
                <c:pt idx="10745">
                  <c:v>39.969296624115202</c:v>
                </c:pt>
                <c:pt idx="10746">
                  <c:v>39.970274651396203</c:v>
                </c:pt>
                <c:pt idx="10747">
                  <c:v>39.971252614031599</c:v>
                </c:pt>
                <c:pt idx="10748">
                  <c:v>39.972230512025803</c:v>
                </c:pt>
                <c:pt idx="10749">
                  <c:v>39.973208345383199</c:v>
                </c:pt>
                <c:pt idx="10750">
                  <c:v>39.9741861141081</c:v>
                </c:pt>
                <c:pt idx="10751">
                  <c:v>39.975163818205097</c:v>
                </c:pt>
                <c:pt idx="10752">
                  <c:v>39.976141457678303</c:v>
                </c:pt>
                <c:pt idx="10753">
                  <c:v>39.977119032532201</c:v>
                </c:pt>
                <c:pt idx="10754">
                  <c:v>39.978096542771297</c:v>
                </c:pt>
                <c:pt idx="10755">
                  <c:v>39.979073988399797</c:v>
                </c:pt>
                <c:pt idx="10756">
                  <c:v>39.980051369422199</c:v>
                </c:pt>
                <c:pt idx="10757">
                  <c:v>39.981028685842901</c:v>
                </c:pt>
                <c:pt idx="10758">
                  <c:v>39.982005937666202</c:v>
                </c:pt>
                <c:pt idx="10759">
                  <c:v>39.982983124896499</c:v>
                </c:pt>
                <c:pt idx="10760">
                  <c:v>39.9839602475381</c:v>
                </c:pt>
                <c:pt idx="10761">
                  <c:v>39.984937305595601</c:v>
                </c:pt>
                <c:pt idx="10762">
                  <c:v>39.985914299073201</c:v>
                </c:pt>
                <c:pt idx="10763">
                  <c:v>39.986891227975399</c:v>
                </c:pt>
                <c:pt idx="10764">
                  <c:v>39.9878680923064</c:v>
                </c:pt>
                <c:pt idx="10765">
                  <c:v>39.988844892070802</c:v>
                </c:pt>
                <c:pt idx="10766">
                  <c:v>39.989821627272804</c:v>
                </c:pt>
                <c:pt idx="10767">
                  <c:v>39.990798297916903</c:v>
                </c:pt>
                <c:pt idx="10768">
                  <c:v>39.9917749040074</c:v>
                </c:pt>
                <c:pt idx="10769">
                  <c:v>39.992751445548699</c:v>
                </c:pt>
                <c:pt idx="10770">
                  <c:v>39.993727922545197</c:v>
                </c:pt>
                <c:pt idx="10771">
                  <c:v>39.994704335001302</c:v>
                </c:pt>
                <c:pt idx="10772">
                  <c:v>39.995680682921403</c:v>
                </c:pt>
                <c:pt idx="10773">
                  <c:v>39.9966569663097</c:v>
                </c:pt>
                <c:pt idx="10774">
                  <c:v>39.997633185170798</c:v>
                </c:pt>
                <c:pt idx="10775">
                  <c:v>39.998609339508903</c:v>
                </c:pt>
                <c:pt idx="10776">
                  <c:v>39.999585429328498</c:v>
                </c:pt>
                <c:pt idx="10777">
                  <c:v>40.000561454633903</c:v>
                </c:pt>
                <c:pt idx="10778">
                  <c:v>40.001537415429503</c:v>
                </c:pt>
                <c:pt idx="10779">
                  <c:v>40.002513311719703</c:v>
                </c:pt>
                <c:pt idx="10780">
                  <c:v>40.003489143508801</c:v>
                </c:pt>
                <c:pt idx="10781">
                  <c:v>40.004464910801303</c:v>
                </c:pt>
                <c:pt idx="10782">
                  <c:v>40.0054406136015</c:v>
                </c:pt>
                <c:pt idx="10783">
                  <c:v>40.006416251913798</c:v>
                </c:pt>
                <c:pt idx="10784">
                  <c:v>40.007391825742502</c:v>
                </c:pt>
                <c:pt idx="10785">
                  <c:v>40.008367335091997</c:v>
                </c:pt>
                <c:pt idx="10786">
                  <c:v>40.009342779966801</c:v>
                </c:pt>
                <c:pt idx="10787">
                  <c:v>40.010318160371099</c:v>
                </c:pt>
                <c:pt idx="10788">
                  <c:v>40.011293476309397</c:v>
                </c:pt>
                <c:pt idx="10789">
                  <c:v>40.012268727786001</c:v>
                </c:pt>
                <c:pt idx="10790">
                  <c:v>40.013243914805201</c:v>
                </c:pt>
                <c:pt idx="10791">
                  <c:v>40.014219037371603</c:v>
                </c:pt>
                <c:pt idx="10792">
                  <c:v>40.015194095489399</c:v>
                </c:pt>
                <c:pt idx="10793">
                  <c:v>40.016169089163</c:v>
                </c:pt>
                <c:pt idx="10794">
                  <c:v>40.017144018396799</c:v>
                </c:pt>
                <c:pt idx="10795">
                  <c:v>40.0181188831951</c:v>
                </c:pt>
                <c:pt idx="10796">
                  <c:v>40.019093683562303</c:v>
                </c:pt>
                <c:pt idx="10797">
                  <c:v>40.020068419502799</c:v>
                </c:pt>
                <c:pt idx="10798">
                  <c:v>40.021043091020999</c:v>
                </c:pt>
                <c:pt idx="10799">
                  <c:v>40.022017698121303</c:v>
                </c:pt>
                <c:pt idx="10800">
                  <c:v>40.022992240807902</c:v>
                </c:pt>
                <c:pt idx="10801">
                  <c:v>40.023966719085301</c:v>
                </c:pt>
                <c:pt idx="10802">
                  <c:v>40.0249411329578</c:v>
                </c:pt>
                <c:pt idx="10803">
                  <c:v>40.025915482429802</c:v>
                </c:pt>
                <c:pt idx="10804">
                  <c:v>40.0268897675058</c:v>
                </c:pt>
                <c:pt idx="10805">
                  <c:v>40.0278639881899</c:v>
                </c:pt>
                <c:pt idx="10806">
                  <c:v>40.028838144486699</c:v>
                </c:pt>
                <c:pt idx="10807">
                  <c:v>40.029812236400403</c:v>
                </c:pt>
                <c:pt idx="10808">
                  <c:v>40.030786263935497</c:v>
                </c:pt>
                <c:pt idx="10809">
                  <c:v>40.031760227096299</c:v>
                </c:pt>
                <c:pt idx="10810">
                  <c:v>40.032734125887202</c:v>
                </c:pt>
                <c:pt idx="10811">
                  <c:v>40.033707960312498</c:v>
                </c:pt>
                <c:pt idx="10812">
                  <c:v>40.034681730376597</c:v>
                </c:pt>
                <c:pt idx="10813">
                  <c:v>40.0356554360839</c:v>
                </c:pt>
                <c:pt idx="10814">
                  <c:v>40.036629077438697</c:v>
                </c:pt>
                <c:pt idx="10815">
                  <c:v>40.037602654445401</c:v>
                </c:pt>
                <c:pt idx="10816">
                  <c:v>40.038576167108403</c:v>
                </c:pt>
                <c:pt idx="10817">
                  <c:v>40.039549615432101</c:v>
                </c:pt>
                <c:pt idx="10818">
                  <c:v>40.040522999420702</c:v>
                </c:pt>
                <c:pt idx="10819">
                  <c:v>40.041496319078703</c:v>
                </c:pt>
                <c:pt idx="10820">
                  <c:v>40.042469574410397</c:v>
                </c:pt>
                <c:pt idx="10821">
                  <c:v>40.043442765420203</c:v>
                </c:pt>
                <c:pt idx="10822">
                  <c:v>40.044415892112497</c:v>
                </c:pt>
                <c:pt idx="10823">
                  <c:v>40.0453889544916</c:v>
                </c:pt>
                <c:pt idx="10824">
                  <c:v>40.046361952561803</c:v>
                </c:pt>
                <c:pt idx="10825">
                  <c:v>40.047334886327597</c:v>
                </c:pt>
                <c:pt idx="10826">
                  <c:v>40.048307755793203</c:v>
                </c:pt>
                <c:pt idx="10827">
                  <c:v>40.049280560963197</c:v>
                </c:pt>
                <c:pt idx="10828">
                  <c:v>40.0502533018417</c:v>
                </c:pt>
                <c:pt idx="10829">
                  <c:v>40.051225978433301</c:v>
                </c:pt>
                <c:pt idx="10830">
                  <c:v>40.052198590742101</c:v>
                </c:pt>
                <c:pt idx="10831">
                  <c:v>40.053171138772697</c:v>
                </c:pt>
                <c:pt idx="10832">
                  <c:v>40.054143622529303</c:v>
                </c:pt>
                <c:pt idx="10833">
                  <c:v>40.055116042016401</c:v>
                </c:pt>
                <c:pt idx="10834">
                  <c:v>40.056088397238199</c:v>
                </c:pt>
                <c:pt idx="10835">
                  <c:v>40.057060688199201</c:v>
                </c:pt>
                <c:pt idx="10836">
                  <c:v>40.058032914903698</c:v>
                </c:pt>
                <c:pt idx="10837">
                  <c:v>40.059005077355998</c:v>
                </c:pt>
                <c:pt idx="10838">
                  <c:v>40.059977175560498</c:v>
                </c:pt>
                <c:pt idx="10839">
                  <c:v>40.060949209521603</c:v>
                </c:pt>
                <c:pt idx="10840">
                  <c:v>40.061921179243697</c:v>
                </c:pt>
                <c:pt idx="10841">
                  <c:v>40.062893084731002</c:v>
                </c:pt>
                <c:pt idx="10842">
                  <c:v>40.063864925988</c:v>
                </c:pt>
                <c:pt idx="10843">
                  <c:v>40.064836703018898</c:v>
                </c:pt>
                <c:pt idx="10844">
                  <c:v>40.0658084158283</c:v>
                </c:pt>
                <c:pt idx="10845">
                  <c:v>40.0667800644203</c:v>
                </c:pt>
                <c:pt idx="10846">
                  <c:v>40.067751648799401</c:v>
                </c:pt>
                <c:pt idx="10847">
                  <c:v>40.068723168969903</c:v>
                </c:pt>
                <c:pt idx="10848">
                  <c:v>40.069694624936197</c:v>
                </c:pt>
                <c:pt idx="10849">
                  <c:v>40.070666016702603</c:v>
                </c:pt>
                <c:pt idx="10850">
                  <c:v>40.071637344273498</c:v>
                </c:pt>
                <c:pt idx="10851">
                  <c:v>40.072608607653201</c:v>
                </c:pt>
                <c:pt idx="10852">
                  <c:v>40.073579806846197</c:v>
                </c:pt>
                <c:pt idx="10853">
                  <c:v>40.0745509418567</c:v>
                </c:pt>
                <c:pt idx="10854">
                  <c:v>40.075522012689099</c:v>
                </c:pt>
                <c:pt idx="10855">
                  <c:v>40.076493019347701</c:v>
                </c:pt>
                <c:pt idx="10856">
                  <c:v>40.077463961836898</c:v>
                </c:pt>
                <c:pt idx="10857">
                  <c:v>40.078434840161101</c:v>
                </c:pt>
                <c:pt idx="10858">
                  <c:v>40.079405654324702</c:v>
                </c:pt>
                <c:pt idx="10859">
                  <c:v>40.080376404331801</c:v>
                </c:pt>
                <c:pt idx="10860">
                  <c:v>40.081347090187002</c:v>
                </c:pt>
                <c:pt idx="10861">
                  <c:v>40.082317711894603</c:v>
                </c:pt>
                <c:pt idx="10862">
                  <c:v>40.083288269458798</c:v>
                </c:pt>
                <c:pt idx="10863">
                  <c:v>40.084258762884197</c:v>
                </c:pt>
                <c:pt idx="10864">
                  <c:v>40.0852291921749</c:v>
                </c:pt>
                <c:pt idx="10865">
                  <c:v>40.086199557335398</c:v>
                </c:pt>
                <c:pt idx="10866">
                  <c:v>40.087169858369997</c:v>
                </c:pt>
                <c:pt idx="10867">
                  <c:v>40.088140095283102</c:v>
                </c:pt>
                <c:pt idx="10868">
                  <c:v>40.089110268078997</c:v>
                </c:pt>
                <c:pt idx="10869">
                  <c:v>40.090080376762103</c:v>
                </c:pt>
                <c:pt idx="10870">
                  <c:v>40.091050421336703</c:v>
                </c:pt>
                <c:pt idx="10871">
                  <c:v>40.092020401807098</c:v>
                </c:pt>
                <c:pt idx="10872">
                  <c:v>40.092990318177797</c:v>
                </c:pt>
                <c:pt idx="10873">
                  <c:v>40.093960170453002</c:v>
                </c:pt>
                <c:pt idx="10874">
                  <c:v>40.094929958637003</c:v>
                </c:pt>
                <c:pt idx="10875">
                  <c:v>40.095899682734398</c:v>
                </c:pt>
                <c:pt idx="10876">
                  <c:v>40.096869342749301</c:v>
                </c:pt>
                <c:pt idx="10877">
                  <c:v>40.097838938686202</c:v>
                </c:pt>
                <c:pt idx="10878">
                  <c:v>40.0988084705494</c:v>
                </c:pt>
                <c:pt idx="10879">
                  <c:v>40.099777938343202</c:v>
                </c:pt>
                <c:pt idx="10880">
                  <c:v>40.100747342071998</c:v>
                </c:pt>
                <c:pt idx="10881">
                  <c:v>40.101716681740001</c:v>
                </c:pt>
                <c:pt idx="10882">
                  <c:v>40.102685957351802</c:v>
                </c:pt>
                <c:pt idx="10883">
                  <c:v>40.103655168911601</c:v>
                </c:pt>
                <c:pt idx="10884">
                  <c:v>40.104624316423703</c:v>
                </c:pt>
                <c:pt idx="10885">
                  <c:v>40.105593399892598</c:v>
                </c:pt>
                <c:pt idx="10886">
                  <c:v>40.106562419322401</c:v>
                </c:pt>
                <c:pt idx="10887">
                  <c:v>40.107531374717702</c:v>
                </c:pt>
                <c:pt idx="10888">
                  <c:v>40.1085002660827</c:v>
                </c:pt>
                <c:pt idx="10889">
                  <c:v>40.109469093421801</c:v>
                </c:pt>
                <c:pt idx="10890">
                  <c:v>40.110437856739303</c:v>
                </c:pt>
                <c:pt idx="10891">
                  <c:v>40.111406556039498</c:v>
                </c:pt>
                <c:pt idx="10892">
                  <c:v>40.112375191326898</c:v>
                </c:pt>
                <c:pt idx="10893">
                  <c:v>40.113343762605702</c:v>
                </c:pt>
                <c:pt idx="10894">
                  <c:v>40.114312269880202</c:v>
                </c:pt>
                <c:pt idx="10895">
                  <c:v>40.115280713154903</c:v>
                </c:pt>
                <c:pt idx="10896">
                  <c:v>40.116249092434103</c:v>
                </c:pt>
                <c:pt idx="10897">
                  <c:v>40.117217407722102</c:v>
                </c:pt>
                <c:pt idx="10898">
                  <c:v>40.118185659023197</c:v>
                </c:pt>
                <c:pt idx="10899">
                  <c:v>40.119153846341803</c:v>
                </c:pt>
                <c:pt idx="10900">
                  <c:v>40.120121969682202</c:v>
                </c:pt>
                <c:pt idx="10901">
                  <c:v>40.121090029048702</c:v>
                </c:pt>
                <c:pt idx="10902">
                  <c:v>40.122058024445799</c:v>
                </c:pt>
                <c:pt idx="10903">
                  <c:v>40.123025955877701</c:v>
                </c:pt>
                <c:pt idx="10904">
                  <c:v>40.123993823348798</c:v>
                </c:pt>
                <c:pt idx="10905">
                  <c:v>40.124961626863502</c:v>
                </c:pt>
                <c:pt idx="10906">
                  <c:v>40.1259293664259</c:v>
                </c:pt>
                <c:pt idx="10907">
                  <c:v>40.126897042040603</c:v>
                </c:pt>
                <c:pt idx="10908">
                  <c:v>40.127864653711796</c:v>
                </c:pt>
                <c:pt idx="10909">
                  <c:v>40.128832201443799</c:v>
                </c:pt>
                <c:pt idx="10910">
                  <c:v>40.129799685241103</c:v>
                </c:pt>
                <c:pt idx="10911">
                  <c:v>40.1307671051079</c:v>
                </c:pt>
                <c:pt idx="10912">
                  <c:v>40.131734461048502</c:v>
                </c:pt>
                <c:pt idx="10913">
                  <c:v>40.132701753067401</c:v>
                </c:pt>
                <c:pt idx="10914">
                  <c:v>40.133668981168803</c:v>
                </c:pt>
                <c:pt idx="10915">
                  <c:v>40.134636145357099</c:v>
                </c:pt>
                <c:pt idx="10916">
                  <c:v>40.135603245636702</c:v>
                </c:pt>
                <c:pt idx="10917">
                  <c:v>40.136570282011697</c:v>
                </c:pt>
                <c:pt idx="10918">
                  <c:v>40.137537254486702</c:v>
                </c:pt>
                <c:pt idx="10919">
                  <c:v>40.138504163065797</c:v>
                </c:pt>
                <c:pt idx="10920">
                  <c:v>40.1394710077535</c:v>
                </c:pt>
                <c:pt idx="10921">
                  <c:v>40.140437788554102</c:v>
                </c:pt>
                <c:pt idx="10922">
                  <c:v>40.141404505471897</c:v>
                </c:pt>
                <c:pt idx="10923">
                  <c:v>40.142371158511303</c:v>
                </c:pt>
                <c:pt idx="10924">
                  <c:v>40.143337747676497</c:v>
                </c:pt>
                <c:pt idx="10925">
                  <c:v>40.144304272972001</c:v>
                </c:pt>
                <c:pt idx="10926">
                  <c:v>40.145270734401997</c:v>
                </c:pt>
                <c:pt idx="10927">
                  <c:v>40.146237131970899</c:v>
                </c:pt>
                <c:pt idx="10928">
                  <c:v>40.1472034656829</c:v>
                </c:pt>
                <c:pt idx="10929">
                  <c:v>40.148169735542602</c:v>
                </c:pt>
                <c:pt idx="10930">
                  <c:v>40.149135941554</c:v>
                </c:pt>
                <c:pt idx="10931">
                  <c:v>40.150102083721698</c:v>
                </c:pt>
                <c:pt idx="10932">
                  <c:v>40.151068162049903</c:v>
                </c:pt>
                <c:pt idx="10933">
                  <c:v>40.152034176542998</c:v>
                </c:pt>
                <c:pt idx="10934">
                  <c:v>40.153000127205203</c:v>
                </c:pt>
                <c:pt idx="10935">
                  <c:v>40.153966014041004</c:v>
                </c:pt>
                <c:pt idx="10936">
                  <c:v>40.154931837054598</c:v>
                </c:pt>
                <c:pt idx="10937">
                  <c:v>40.155897596250398</c:v>
                </c:pt>
                <c:pt idx="10938">
                  <c:v>40.156863291632703</c:v>
                </c:pt>
                <c:pt idx="10939">
                  <c:v>40.157828923205798</c:v>
                </c:pt>
                <c:pt idx="10940">
                  <c:v>40.158794490974103</c:v>
                </c:pt>
                <c:pt idx="10941">
                  <c:v>40.159759994941901</c:v>
                </c:pt>
                <c:pt idx="10942">
                  <c:v>40.160725435113399</c:v>
                </c:pt>
                <c:pt idx="10943">
                  <c:v>40.161690811493102</c:v>
                </c:pt>
                <c:pt idx="10944">
                  <c:v>40.162656124085302</c:v>
                </c:pt>
                <c:pt idx="10945">
                  <c:v>40.163621372894298</c:v>
                </c:pt>
                <c:pt idx="10946">
                  <c:v>40.164586557924302</c:v>
                </c:pt>
                <c:pt idx="10947">
                  <c:v>40.165551679179799</c:v>
                </c:pt>
                <c:pt idx="10948">
                  <c:v>40.166516736665102</c:v>
                </c:pt>
                <c:pt idx="10949">
                  <c:v>40.167481730384502</c:v>
                </c:pt>
                <c:pt idx="10950">
                  <c:v>40.168446660342298</c:v>
                </c:pt>
                <c:pt idx="10951">
                  <c:v>40.169411526542802</c:v>
                </c:pt>
                <c:pt idx="10952">
                  <c:v>40.1703763289904</c:v>
                </c:pt>
                <c:pt idx="10953">
                  <c:v>40.171341067689397</c:v>
                </c:pt>
                <c:pt idx="10954">
                  <c:v>40.172305742643999</c:v>
                </c:pt>
                <c:pt idx="10955">
                  <c:v>40.173270353858797</c:v>
                </c:pt>
                <c:pt idx="10956">
                  <c:v>40.174234901337798</c:v>
                </c:pt>
                <c:pt idx="10957">
                  <c:v>40.175199385085598</c:v>
                </c:pt>
                <c:pt idx="10958">
                  <c:v>40.176163805106299</c:v>
                </c:pt>
                <c:pt idx="10959">
                  <c:v>40.177128161404397</c:v>
                </c:pt>
                <c:pt idx="10960">
                  <c:v>40.1780924539841</c:v>
                </c:pt>
                <c:pt idx="10961">
                  <c:v>40.179056682849797</c:v>
                </c:pt>
                <c:pt idx="10962">
                  <c:v>40.180020848005803</c:v>
                </c:pt>
                <c:pt idx="10963">
                  <c:v>40.180984949456303</c:v>
                </c:pt>
                <c:pt idx="10964">
                  <c:v>40.1819489872058</c:v>
                </c:pt>
                <c:pt idx="10965">
                  <c:v>40.182912961258602</c:v>
                </c:pt>
                <c:pt idx="10966">
                  <c:v>40.183876871618899</c:v>
                </c:pt>
                <c:pt idx="10967">
                  <c:v>40.184840718291099</c:v>
                </c:pt>
                <c:pt idx="10968">
                  <c:v>40.185804501279499</c:v>
                </c:pt>
                <c:pt idx="10969">
                  <c:v>40.186768220588398</c:v>
                </c:pt>
                <c:pt idx="10970">
                  <c:v>40.187731876222202</c:v>
                </c:pt>
                <c:pt idx="10971">
                  <c:v>40.188695468185102</c:v>
                </c:pt>
                <c:pt idx="10972">
                  <c:v>40.189658996481498</c:v>
                </c:pt>
                <c:pt idx="10973">
                  <c:v>40.190622461115701</c:v>
                </c:pt>
                <c:pt idx="10974">
                  <c:v>40.191585862091998</c:v>
                </c:pt>
                <c:pt idx="10975">
                  <c:v>40.192549199414799</c:v>
                </c:pt>
                <c:pt idx="10976">
                  <c:v>40.193512473088298</c:v>
                </c:pt>
                <c:pt idx="10977">
                  <c:v>40.194475683116799</c:v>
                </c:pt>
                <c:pt idx="10978">
                  <c:v>40.195438829504702</c:v>
                </c:pt>
                <c:pt idx="10979">
                  <c:v>40.196401912256398</c:v>
                </c:pt>
                <c:pt idx="10980">
                  <c:v>40.197364931376001</c:v>
                </c:pt>
                <c:pt idx="10981">
                  <c:v>40.198327886868</c:v>
                </c:pt>
                <c:pt idx="10982">
                  <c:v>40.199290778736597</c:v>
                </c:pt>
                <c:pt idx="10983">
                  <c:v>40.200253606986202</c:v>
                </c:pt>
                <c:pt idx="10984">
                  <c:v>40.201216371621001</c:v>
                </c:pt>
                <c:pt idx="10985">
                  <c:v>40.2021790726454</c:v>
                </c:pt>
                <c:pt idx="10986">
                  <c:v>40.203141710063697</c:v>
                </c:pt>
                <c:pt idx="10987">
                  <c:v>40.204104283880298</c:v>
                </c:pt>
                <c:pt idx="10988">
                  <c:v>40.205066794099302</c:v>
                </c:pt>
                <c:pt idx="10989">
                  <c:v>40.206029240725201</c:v>
                </c:pt>
                <c:pt idx="10990">
                  <c:v>40.206991623762299</c:v>
                </c:pt>
                <c:pt idx="10991">
                  <c:v>40.207953943214797</c:v>
                </c:pt>
                <c:pt idx="10992">
                  <c:v>40.208916199087099</c:v>
                </c:pt>
                <c:pt idx="10993">
                  <c:v>40.209878391383398</c:v>
                </c:pt>
                <c:pt idx="10994">
                  <c:v>40.210840520108199</c:v>
                </c:pt>
                <c:pt idx="10995">
                  <c:v>40.211802585265701</c:v>
                </c:pt>
                <c:pt idx="10996">
                  <c:v>40.212764586860096</c:v>
                </c:pt>
                <c:pt idx="10997">
                  <c:v>40.213726524896003</c:v>
                </c:pt>
                <c:pt idx="10998">
                  <c:v>40.214688399377401</c:v>
                </c:pt>
                <c:pt idx="10999">
                  <c:v>40.215650210308802</c:v>
                </c:pt>
                <c:pt idx="11000">
                  <c:v>40.216611957694496</c:v>
                </c:pt>
                <c:pt idx="11001">
                  <c:v>40.217573641538799</c:v>
                </c:pt>
                <c:pt idx="11002">
                  <c:v>40.218535261845901</c:v>
                </c:pt>
                <c:pt idx="11003">
                  <c:v>40.2194968186202</c:v>
                </c:pt>
                <c:pt idx="11004">
                  <c:v>40.220458311865997</c:v>
                </c:pt>
                <c:pt idx="11005">
                  <c:v>40.221419741587603</c:v>
                </c:pt>
                <c:pt idx="11006">
                  <c:v>40.222381107789303</c:v>
                </c:pt>
                <c:pt idx="11007">
                  <c:v>40.223342410475396</c:v>
                </c:pt>
                <c:pt idx="11008">
                  <c:v>40.224303649650302</c:v>
                </c:pt>
                <c:pt idx="11009">
                  <c:v>40.225264825318199</c:v>
                </c:pt>
                <c:pt idx="11010">
                  <c:v>40.226225937483399</c:v>
                </c:pt>
                <c:pt idx="11011">
                  <c:v>40.227186986150301</c:v>
                </c:pt>
                <c:pt idx="11012">
                  <c:v>40.228147971323096</c:v>
                </c:pt>
                <c:pt idx="11013">
                  <c:v>40.229108893006199</c:v>
                </c:pt>
                <c:pt idx="11014">
                  <c:v>40.2300697512038</c:v>
                </c:pt>
                <c:pt idx="11015">
                  <c:v>40.231030545920298</c:v>
                </c:pt>
                <c:pt idx="11016">
                  <c:v>40.231991277159999</c:v>
                </c:pt>
                <c:pt idx="11017">
                  <c:v>40.232951944927102</c:v>
                </c:pt>
                <c:pt idx="11018">
                  <c:v>40.233912549226098</c:v>
                </c:pt>
                <c:pt idx="11019">
                  <c:v>40.2348730900611</c:v>
                </c:pt>
                <c:pt idx="11020">
                  <c:v>40.235833567436501</c:v>
                </c:pt>
                <c:pt idx="11021">
                  <c:v>40.236793981356598</c:v>
                </c:pt>
                <c:pt idx="11022">
                  <c:v>40.237754331825698</c:v>
                </c:pt>
                <c:pt idx="11023">
                  <c:v>40.2387146188481</c:v>
                </c:pt>
                <c:pt idx="11024">
                  <c:v>40.239674842428101</c:v>
                </c:pt>
                <c:pt idx="11025">
                  <c:v>40.240635002570002</c:v>
                </c:pt>
                <c:pt idx="11026">
                  <c:v>40.241595099278101</c:v>
                </c:pt>
                <c:pt idx="11027">
                  <c:v>40.242555132556703</c:v>
                </c:pt>
                <c:pt idx="11028">
                  <c:v>40.2435151024102</c:v>
                </c:pt>
                <c:pt idx="11029">
                  <c:v>40.244475008842699</c:v>
                </c:pt>
                <c:pt idx="11030">
                  <c:v>40.245434851858597</c:v>
                </c:pt>
                <c:pt idx="11031">
                  <c:v>40.246394631462202</c:v>
                </c:pt>
                <c:pt idx="11032">
                  <c:v>40.247354347657897</c:v>
                </c:pt>
                <c:pt idx="11033">
                  <c:v>40.248314000449803</c:v>
                </c:pt>
                <c:pt idx="11034">
                  <c:v>40.249273589842403</c:v>
                </c:pt>
                <c:pt idx="11035">
                  <c:v>40.250233115839897</c:v>
                </c:pt>
                <c:pt idx="11036">
                  <c:v>40.251192578446599</c:v>
                </c:pt>
                <c:pt idx="11037">
                  <c:v>40.252151977666699</c:v>
                </c:pt>
                <c:pt idx="11038">
                  <c:v>40.253111313504697</c:v>
                </c:pt>
                <c:pt idx="11039">
                  <c:v>40.254070585964797</c:v>
                </c:pt>
                <c:pt idx="11040">
                  <c:v>40.2550297950513</c:v>
                </c:pt>
                <c:pt idx="11041">
                  <c:v>40.255988940768503</c:v>
                </c:pt>
                <c:pt idx="11042">
                  <c:v>40.2569480231206</c:v>
                </c:pt>
                <c:pt idx="11043">
                  <c:v>40.257907042112102</c:v>
                </c:pt>
                <c:pt idx="11044">
                  <c:v>40.258865997747101</c:v>
                </c:pt>
                <c:pt idx="11045">
                  <c:v>40.259824890030004</c:v>
                </c:pt>
                <c:pt idx="11046">
                  <c:v>40.2607837189652</c:v>
                </c:pt>
                <c:pt idx="11047">
                  <c:v>40.261742484556699</c:v>
                </c:pt>
                <c:pt idx="11048">
                  <c:v>40.262701186809103</c:v>
                </c:pt>
                <c:pt idx="11049">
                  <c:v>40.263659825726499</c:v>
                </c:pt>
                <c:pt idx="11050">
                  <c:v>40.2646184013133</c:v>
                </c:pt>
                <c:pt idx="11051">
                  <c:v>40.265576913573703</c:v>
                </c:pt>
                <c:pt idx="11052">
                  <c:v>40.266535362512002</c:v>
                </c:pt>
                <c:pt idx="11053">
                  <c:v>40.267493748132601</c:v>
                </c:pt>
                <c:pt idx="11054">
                  <c:v>40.2684520704398</c:v>
                </c:pt>
                <c:pt idx="11055">
                  <c:v>40.269410329437797</c:v>
                </c:pt>
                <c:pt idx="11056">
                  <c:v>40.270368525130799</c:v>
                </c:pt>
                <c:pt idx="11057">
                  <c:v>40.271326657523304</c:v>
                </c:pt>
                <c:pt idx="11058">
                  <c:v>40.272284726619503</c:v>
                </c:pt>
                <c:pt idx="11059">
                  <c:v>40.273242732423697</c:v>
                </c:pt>
                <c:pt idx="11060">
                  <c:v>40.274200674940197</c:v>
                </c:pt>
                <c:pt idx="11061">
                  <c:v>40.275158554173302</c:v>
                </c:pt>
                <c:pt idx="11062">
                  <c:v>40.276116370127198</c:v>
                </c:pt>
                <c:pt idx="11063">
                  <c:v>40.277074122806297</c:v>
                </c:pt>
                <c:pt idx="11064">
                  <c:v>40.278031812214898</c:v>
                </c:pt>
                <c:pt idx="11065">
                  <c:v>40.2789894383572</c:v>
                </c:pt>
                <c:pt idx="11066">
                  <c:v>40.279947001237502</c:v>
                </c:pt>
                <c:pt idx="11067">
                  <c:v>40.280904500860203</c:v>
                </c:pt>
                <c:pt idx="11068">
                  <c:v>40.281861937229401</c:v>
                </c:pt>
                <c:pt idx="11069">
                  <c:v>40.282819310349602</c:v>
                </c:pt>
                <c:pt idx="11070">
                  <c:v>40.283776620224998</c:v>
                </c:pt>
                <c:pt idx="11071">
                  <c:v>40.284733866859803</c:v>
                </c:pt>
                <c:pt idx="11072">
                  <c:v>40.2856910502584</c:v>
                </c:pt>
                <c:pt idx="11073">
                  <c:v>40.286648170425003</c:v>
                </c:pt>
                <c:pt idx="11074">
                  <c:v>40.287605227363997</c:v>
                </c:pt>
                <c:pt idx="11075">
                  <c:v>40.288562221079601</c:v>
                </c:pt>
                <c:pt idx="11076">
                  <c:v>40.289519151576201</c:v>
                </c:pt>
                <c:pt idx="11077">
                  <c:v>40.290476018857902</c:v>
                </c:pt>
                <c:pt idx="11078">
                  <c:v>40.291432822929103</c:v>
                </c:pt>
                <c:pt idx="11079">
                  <c:v>40.292389563794103</c:v>
                </c:pt>
                <c:pt idx="11080">
                  <c:v>40.293346241457201</c:v>
                </c:pt>
                <c:pt idx="11081">
                  <c:v>40.294302855922602</c:v>
                </c:pt>
                <c:pt idx="11082">
                  <c:v>40.2952594071946</c:v>
                </c:pt>
                <c:pt idx="11083">
                  <c:v>40.296215895277598</c:v>
                </c:pt>
                <c:pt idx="11084">
                  <c:v>40.297172320175697</c:v>
                </c:pt>
                <c:pt idx="11085">
                  <c:v>40.298128681893303</c:v>
                </c:pt>
                <c:pt idx="11086">
                  <c:v>40.299084980434699</c:v>
                </c:pt>
                <c:pt idx="11087">
                  <c:v>40.3000412158042</c:v>
                </c:pt>
                <c:pt idx="11088">
                  <c:v>40.300997388006003</c:v>
                </c:pt>
                <c:pt idx="11089">
                  <c:v>40.301953497044401</c:v>
                </c:pt>
                <c:pt idx="11090">
                  <c:v>40.3029095429237</c:v>
                </c:pt>
                <c:pt idx="11091">
                  <c:v>40.303865525648199</c:v>
                </c:pt>
                <c:pt idx="11092">
                  <c:v>40.304821445222103</c:v>
                </c:pt>
                <c:pt idx="11093">
                  <c:v>40.305777301649798</c:v>
                </c:pt>
                <c:pt idx="11094">
                  <c:v>40.306733094935502</c:v>
                </c:pt>
                <c:pt idx="11095">
                  <c:v>40.307688825083602</c:v>
                </c:pt>
                <c:pt idx="11096">
                  <c:v>40.308644492098203</c:v>
                </c:pt>
                <c:pt idx="11097">
                  <c:v>40.309600095983697</c:v>
                </c:pt>
                <c:pt idx="11098">
                  <c:v>40.310555636744397</c:v>
                </c:pt>
                <c:pt idx="11099">
                  <c:v>40.311511114384501</c:v>
                </c:pt>
                <c:pt idx="11100">
                  <c:v>40.312466528908203</c:v>
                </c:pt>
                <c:pt idx="11101">
                  <c:v>40.31342188032</c:v>
                </c:pt>
                <c:pt idx="11102">
                  <c:v>40.314377168624098</c:v>
                </c:pt>
                <c:pt idx="11103">
                  <c:v>40.315332393824697</c:v>
                </c:pt>
                <c:pt idx="11104">
                  <c:v>40.316287555926102</c:v>
                </c:pt>
                <c:pt idx="11105">
                  <c:v>40.317242654932699</c:v>
                </c:pt>
                <c:pt idx="11106">
                  <c:v>40.318197690848599</c:v>
                </c:pt>
                <c:pt idx="11107">
                  <c:v>40.319152663678203</c:v>
                </c:pt>
                <c:pt idx="11108">
                  <c:v>40.320107573425702</c:v>
                </c:pt>
                <c:pt idx="11109">
                  <c:v>40.321062420095501</c:v>
                </c:pt>
                <c:pt idx="11110">
                  <c:v>40.322017203691701</c:v>
                </c:pt>
                <c:pt idx="11111">
                  <c:v>40.322971924218699</c:v>
                </c:pt>
                <c:pt idx="11112">
                  <c:v>40.323926581680801</c:v>
                </c:pt>
                <c:pt idx="11113">
                  <c:v>40.324881176082101</c:v>
                </c:pt>
                <c:pt idx="11114">
                  <c:v>40.325835707427103</c:v>
                </c:pt>
                <c:pt idx="11115">
                  <c:v>40.326790175719999</c:v>
                </c:pt>
                <c:pt idx="11116">
                  <c:v>40.327744580964897</c:v>
                </c:pt>
                <c:pt idx="11117">
                  <c:v>40.328698923166399</c:v>
                </c:pt>
                <c:pt idx="11118">
                  <c:v>40.329653202328501</c:v>
                </c:pt>
                <c:pt idx="11119">
                  <c:v>40.3306074184556</c:v>
                </c:pt>
                <c:pt idx="11120">
                  <c:v>40.331561571551902</c:v>
                </c:pt>
                <c:pt idx="11121">
                  <c:v>40.332515661621699</c:v>
                </c:pt>
                <c:pt idx="11122">
                  <c:v>40.333469688669403</c:v>
                </c:pt>
                <c:pt idx="11123">
                  <c:v>40.334423652699101</c:v>
                </c:pt>
                <c:pt idx="11124">
                  <c:v>40.335377553715098</c:v>
                </c:pt>
                <c:pt idx="11125">
                  <c:v>40.336331391721799</c:v>
                </c:pt>
                <c:pt idx="11126">
                  <c:v>40.337285166723298</c:v>
                </c:pt>
                <c:pt idx="11127">
                  <c:v>40.338238878723999</c:v>
                </c:pt>
                <c:pt idx="11128">
                  <c:v>40.339192527728102</c:v>
                </c:pt>
                <c:pt idx="11129">
                  <c:v>40.340146113739898</c:v>
                </c:pt>
                <c:pt idx="11130">
                  <c:v>40.341099636763701</c:v>
                </c:pt>
                <c:pt idx="11131">
                  <c:v>40.342053096803703</c:v>
                </c:pt>
                <c:pt idx="11132">
                  <c:v>40.343006493864202</c:v>
                </c:pt>
                <c:pt idx="11133">
                  <c:v>40.343959827949497</c:v>
                </c:pt>
                <c:pt idx="11134">
                  <c:v>40.344913099063803</c:v>
                </c:pt>
                <c:pt idx="11135">
                  <c:v>40.345866307211502</c:v>
                </c:pt>
                <c:pt idx="11136">
                  <c:v>40.346819452396701</c:v>
                </c:pt>
                <c:pt idx="11137">
                  <c:v>40.3477725346238</c:v>
                </c:pt>
                <c:pt idx="11138">
                  <c:v>40.348725553897097</c:v>
                </c:pt>
                <c:pt idx="11139">
                  <c:v>40.349678510220699</c:v>
                </c:pt>
                <c:pt idx="11140">
                  <c:v>40.350631403598904</c:v>
                </c:pt>
                <c:pt idx="11141">
                  <c:v>40.351584234036103</c:v>
                </c:pt>
                <c:pt idx="11142">
                  <c:v>40.352537001536497</c:v>
                </c:pt>
                <c:pt idx="11143">
                  <c:v>40.353489706104398</c:v>
                </c:pt>
                <c:pt idx="11144">
                  <c:v>40.354442347743998</c:v>
                </c:pt>
                <c:pt idx="11145">
                  <c:v>40.355394926459503</c:v>
                </c:pt>
                <c:pt idx="11146">
                  <c:v>40.356347442255398</c:v>
                </c:pt>
                <c:pt idx="11147">
                  <c:v>40.357299895135696</c:v>
                </c:pt>
                <c:pt idx="11148">
                  <c:v>40.358252285104903</c:v>
                </c:pt>
                <c:pt idx="11149">
                  <c:v>40.359204612167098</c:v>
                </c:pt>
                <c:pt idx="11150">
                  <c:v>40.360156876326599</c:v>
                </c:pt>
                <c:pt idx="11151">
                  <c:v>40.361109077587699</c:v>
                </c:pt>
                <c:pt idx="11152">
                  <c:v>40.362061215954697</c:v>
                </c:pt>
                <c:pt idx="11153">
                  <c:v>40.363013291431798</c:v>
                </c:pt>
                <c:pt idx="11154">
                  <c:v>40.363965304023203</c:v>
                </c:pt>
                <c:pt idx="11155">
                  <c:v>40.364917253733303</c:v>
                </c:pt>
                <c:pt idx="11156">
                  <c:v>40.365869140566303</c:v>
                </c:pt>
                <c:pt idx="11157">
                  <c:v>40.366820964526497</c:v>
                </c:pt>
                <c:pt idx="11158">
                  <c:v>40.367772725618103</c:v>
                </c:pt>
                <c:pt idx="11159">
                  <c:v>40.3687244238454</c:v>
                </c:pt>
                <c:pt idx="11160">
                  <c:v>40.369676059212601</c:v>
                </c:pt>
                <c:pt idx="11161">
                  <c:v>40.370627631724098</c:v>
                </c:pt>
                <c:pt idx="11162">
                  <c:v>40.371579141383997</c:v>
                </c:pt>
                <c:pt idx="11163">
                  <c:v>40.372530588196703</c:v>
                </c:pt>
                <c:pt idx="11164">
                  <c:v>40.373481972166303</c:v>
                </c:pt>
                <c:pt idx="11165">
                  <c:v>40.374433293297301</c:v>
                </c:pt>
                <c:pt idx="11166">
                  <c:v>40.375384551593697</c:v>
                </c:pt>
                <c:pt idx="11167">
                  <c:v>40.376335747059997</c:v>
                </c:pt>
                <c:pt idx="11168">
                  <c:v>40.3772868797002</c:v>
                </c:pt>
                <c:pt idx="11169">
                  <c:v>40.378237949518798</c:v>
                </c:pt>
                <c:pt idx="11170">
                  <c:v>40.379188956519897</c:v>
                </c:pt>
                <c:pt idx="11171">
                  <c:v>40.380139900707903</c:v>
                </c:pt>
                <c:pt idx="11172">
                  <c:v>40.381090782086901</c:v>
                </c:pt>
                <c:pt idx="11173">
                  <c:v>40.382041600661204</c:v>
                </c:pt>
                <c:pt idx="11174">
                  <c:v>40.382992356435203</c:v>
                </c:pt>
                <c:pt idx="11175">
                  <c:v>40.383943049412899</c:v>
                </c:pt>
                <c:pt idx="11176">
                  <c:v>40.384893679598797</c:v>
                </c:pt>
                <c:pt idx="11177">
                  <c:v>40.385844246997102</c:v>
                </c:pt>
                <c:pt idx="11178">
                  <c:v>40.386794751611902</c:v>
                </c:pt>
                <c:pt idx="11179">
                  <c:v>40.387745193447699</c:v>
                </c:pt>
                <c:pt idx="11180">
                  <c:v>40.388695572508503</c:v>
                </c:pt>
                <c:pt idx="11181">
                  <c:v>40.389645888798803</c:v>
                </c:pt>
                <c:pt idx="11182">
                  <c:v>40.3905961423227</c:v>
                </c:pt>
                <c:pt idx="11183">
                  <c:v>40.391546333084499</c:v>
                </c:pt>
                <c:pt idx="11184">
                  <c:v>40.392496461088399</c:v>
                </c:pt>
                <c:pt idx="11185">
                  <c:v>40.393446526338799</c:v>
                </c:pt>
                <c:pt idx="11186">
                  <c:v>40.394396528839799</c:v>
                </c:pt>
                <c:pt idx="11187">
                  <c:v>40.395346468595697</c:v>
                </c:pt>
                <c:pt idx="11188">
                  <c:v>40.3962963456108</c:v>
                </c:pt>
                <c:pt idx="11189">
                  <c:v>40.397246159889299</c:v>
                </c:pt>
                <c:pt idx="11190">
                  <c:v>40.398195911435501</c:v>
                </c:pt>
                <c:pt idx="11191">
                  <c:v>40.399145600253597</c:v>
                </c:pt>
                <c:pt idx="11192">
                  <c:v>40.400095226347901</c:v>
                </c:pt>
                <c:pt idx="11193">
                  <c:v>40.401044789722597</c:v>
                </c:pt>
                <c:pt idx="11194">
                  <c:v>40.401994290382</c:v>
                </c:pt>
                <c:pt idx="11195">
                  <c:v>40.402943728330399</c:v>
                </c:pt>
                <c:pt idx="11196">
                  <c:v>40.403893103571903</c:v>
                </c:pt>
                <c:pt idx="11197">
                  <c:v>40.404842416110903</c:v>
                </c:pt>
                <c:pt idx="11198">
                  <c:v>40.405791665951497</c:v>
                </c:pt>
                <c:pt idx="11199">
                  <c:v>40.4067408530981</c:v>
                </c:pt>
                <c:pt idx="11200">
                  <c:v>40.407689977554902</c:v>
                </c:pt>
                <c:pt idx="11201">
                  <c:v>40.408639039326097</c:v>
                </c:pt>
                <c:pt idx="11202">
                  <c:v>40.409588038415997</c:v>
                </c:pt>
                <c:pt idx="11203">
                  <c:v>40.410536974828801</c:v>
                </c:pt>
                <c:pt idx="11204">
                  <c:v>40.411485848568802</c:v>
                </c:pt>
                <c:pt idx="11205">
                  <c:v>40.412434659640297</c:v>
                </c:pt>
                <c:pt idx="11206">
                  <c:v>40.413383408047402</c:v>
                </c:pt>
                <c:pt idx="11207">
                  <c:v>40.414332093794499</c:v>
                </c:pt>
                <c:pt idx="11208">
                  <c:v>40.415280716885697</c:v>
                </c:pt>
                <c:pt idx="11209">
                  <c:v>40.416229277325399</c:v>
                </c:pt>
                <c:pt idx="11210">
                  <c:v>40.4171777751177</c:v>
                </c:pt>
                <c:pt idx="11211">
                  <c:v>40.418126210266898</c:v>
                </c:pt>
                <c:pt idx="11212">
                  <c:v>40.419074582777398</c:v>
                </c:pt>
                <c:pt idx="11213">
                  <c:v>40.420022892653201</c:v>
                </c:pt>
                <c:pt idx="11214">
                  <c:v>40.420971139898697</c:v>
                </c:pt>
                <c:pt idx="11215">
                  <c:v>40.4219193245181</c:v>
                </c:pt>
                <c:pt idx="11216">
                  <c:v>40.422867446515603</c:v>
                </c:pt>
                <c:pt idx="11217">
                  <c:v>40.423815505895497</c:v>
                </c:pt>
                <c:pt idx="11218">
                  <c:v>40.424763502662103</c:v>
                </c:pt>
                <c:pt idx="11219">
                  <c:v>40.425711436819498</c:v>
                </c:pt>
                <c:pt idx="11220">
                  <c:v>40.426659308372102</c:v>
                </c:pt>
                <c:pt idx="11221">
                  <c:v>40.427607117324001</c:v>
                </c:pt>
                <c:pt idx="11222">
                  <c:v>40.428554863679601</c:v>
                </c:pt>
                <c:pt idx="11223">
                  <c:v>40.429502547443001</c:v>
                </c:pt>
                <c:pt idx="11224">
                  <c:v>40.430450168618499</c:v>
                </c:pt>
                <c:pt idx="11225">
                  <c:v>40.431397727210403</c:v>
                </c:pt>
                <c:pt idx="11226">
                  <c:v>40.432345223222796</c:v>
                </c:pt>
                <c:pt idx="11227">
                  <c:v>40.4332926566601</c:v>
                </c:pt>
                <c:pt idx="11228">
                  <c:v>40.4342400275264</c:v>
                </c:pt>
                <c:pt idx="11229">
                  <c:v>40.4351873358261</c:v>
                </c:pt>
                <c:pt idx="11230">
                  <c:v>40.436134581563302</c:v>
                </c:pt>
                <c:pt idx="11231">
                  <c:v>40.437081764742203</c:v>
                </c:pt>
                <c:pt idx="11232">
                  <c:v>40.438028885367302</c:v>
                </c:pt>
                <c:pt idx="11233">
                  <c:v>40.4389759434426</c:v>
                </c:pt>
                <c:pt idx="11234">
                  <c:v>40.439922938972401</c:v>
                </c:pt>
                <c:pt idx="11235">
                  <c:v>40.440869871960899</c:v>
                </c:pt>
                <c:pt idx="11236">
                  <c:v>40.441816742412499</c:v>
                </c:pt>
                <c:pt idx="11237">
                  <c:v>40.4427635503312</c:v>
                </c:pt>
                <c:pt idx="11238">
                  <c:v>40.443710295721502</c:v>
                </c:pt>
                <c:pt idx="11239">
                  <c:v>40.444656978587403</c:v>
                </c:pt>
                <c:pt idx="11240">
                  <c:v>40.445603598933303</c:v>
                </c:pt>
                <c:pt idx="11241">
                  <c:v>40.446550156763401</c:v>
                </c:pt>
                <c:pt idx="11242">
                  <c:v>40.447496652081902</c:v>
                </c:pt>
                <c:pt idx="11243">
                  <c:v>40.4484430848931</c:v>
                </c:pt>
                <c:pt idx="11244">
                  <c:v>40.4493894552011</c:v>
                </c:pt>
                <c:pt idx="11245">
                  <c:v>40.450335763010301</c:v>
                </c:pt>
                <c:pt idx="11246">
                  <c:v>40.451282008324903</c:v>
                </c:pt>
                <c:pt idx="11247">
                  <c:v>40.452228191149104</c:v>
                </c:pt>
                <c:pt idx="11248">
                  <c:v>40.453174311487103</c:v>
                </c:pt>
                <c:pt idx="11249">
                  <c:v>40.454120369343201</c:v>
                </c:pt>
                <c:pt idx="11250">
                  <c:v>40.455066364721503</c:v>
                </c:pt>
                <c:pt idx="11251">
                  <c:v>40.456012297626501</c:v>
                </c:pt>
                <c:pt idx="11252">
                  <c:v>40.456958168062201</c:v>
                </c:pt>
                <c:pt idx="11253">
                  <c:v>40.457903976032902</c:v>
                </c:pt>
                <c:pt idx="11254">
                  <c:v>40.458849721542897</c:v>
                </c:pt>
                <c:pt idx="11255">
                  <c:v>40.459795404596399</c:v>
                </c:pt>
                <c:pt idx="11256">
                  <c:v>40.460741025197599</c:v>
                </c:pt>
                <c:pt idx="11257">
                  <c:v>40.461686583350698</c:v>
                </c:pt>
                <c:pt idx="11258">
                  <c:v>40.46263207906</c:v>
                </c:pt>
                <c:pt idx="11259">
                  <c:v>40.463577512329799</c:v>
                </c:pt>
                <c:pt idx="11260">
                  <c:v>40.464522883164101</c:v>
                </c:pt>
                <c:pt idx="11261">
                  <c:v>40.465468191567403</c:v>
                </c:pt>
                <c:pt idx="11262">
                  <c:v>40.4664134375438</c:v>
                </c:pt>
                <c:pt idx="11263">
                  <c:v>40.467358621097503</c:v>
                </c:pt>
                <c:pt idx="11264">
                  <c:v>40.468303742232798</c:v>
                </c:pt>
                <c:pt idx="11265">
                  <c:v>40.469248800953899</c:v>
                </c:pt>
                <c:pt idx="11266">
                  <c:v>40.470193797264997</c:v>
                </c:pt>
                <c:pt idx="11267">
                  <c:v>40.471138731170399</c:v>
                </c:pt>
                <c:pt idx="11268">
                  <c:v>40.472083602674303</c:v>
                </c:pt>
                <c:pt idx="11269">
                  <c:v>40.473028411780902</c:v>
                </c:pt>
                <c:pt idx="11270">
                  <c:v>40.473973158494402</c:v>
                </c:pt>
                <c:pt idx="11271">
                  <c:v>40.474917842819202</c:v>
                </c:pt>
                <c:pt idx="11272">
                  <c:v>40.475862464759302</c:v>
                </c:pt>
                <c:pt idx="11273">
                  <c:v>40.4768070243191</c:v>
                </c:pt>
                <c:pt idx="11274">
                  <c:v>40.477751521502803</c:v>
                </c:pt>
                <c:pt idx="11275">
                  <c:v>40.478695956314503</c:v>
                </c:pt>
                <c:pt idx="11276">
                  <c:v>40.479640328758599</c:v>
                </c:pt>
                <c:pt idx="11277">
                  <c:v>40.480584638839197</c:v>
                </c:pt>
                <c:pt idx="11278">
                  <c:v>40.481528886560596</c:v>
                </c:pt>
                <c:pt idx="11279">
                  <c:v>40.482473071927103</c:v>
                </c:pt>
                <c:pt idx="11280">
                  <c:v>40.483417194942703</c:v>
                </c:pt>
                <c:pt idx="11281">
                  <c:v>40.484361255611802</c:v>
                </c:pt>
                <c:pt idx="11282">
                  <c:v>40.485305253938598</c:v>
                </c:pt>
                <c:pt idx="11283">
                  <c:v>40.4862491899273</c:v>
                </c:pt>
                <c:pt idx="11284">
                  <c:v>40.487193063582097</c:v>
                </c:pt>
                <c:pt idx="11285">
                  <c:v>40.488136874907198</c:v>
                </c:pt>
                <c:pt idx="11286">
                  <c:v>40.489080623907</c:v>
                </c:pt>
                <c:pt idx="11287">
                  <c:v>40.490024310585603</c:v>
                </c:pt>
                <c:pt idx="11288">
                  <c:v>40.4909679349472</c:v>
                </c:pt>
                <c:pt idx="11289">
                  <c:v>40.491911496996003</c:v>
                </c:pt>
                <c:pt idx="11290">
                  <c:v>40.492854996736298</c:v>
                </c:pt>
                <c:pt idx="11291">
                  <c:v>40.493798434172298</c:v>
                </c:pt>
                <c:pt idx="11292">
                  <c:v>40.494741809308302</c:v>
                </c:pt>
                <c:pt idx="11293">
                  <c:v>40.495685122148402</c:v>
                </c:pt>
                <c:pt idx="11294">
                  <c:v>40.496628372696797</c:v>
                </c:pt>
                <c:pt idx="11295">
                  <c:v>40.497571560957901</c:v>
                </c:pt>
                <c:pt idx="11296">
                  <c:v>40.4985146869357</c:v>
                </c:pt>
                <c:pt idx="11297">
                  <c:v>40.499457750634598</c:v>
                </c:pt>
                <c:pt idx="11298">
                  <c:v>40.500400752058802</c:v>
                </c:pt>
                <c:pt idx="11299">
                  <c:v>40.501343691212398</c:v>
                </c:pt>
                <c:pt idx="11300">
                  <c:v>40.502286568099699</c:v>
                </c:pt>
                <c:pt idx="11301">
                  <c:v>40.503229382724903</c:v>
                </c:pt>
                <c:pt idx="11302">
                  <c:v>40.504172135092297</c:v>
                </c:pt>
                <c:pt idx="11303">
                  <c:v>40.505114825206</c:v>
                </c:pt>
                <c:pt idx="11304">
                  <c:v>40.506057453070298</c:v>
                </c:pt>
                <c:pt idx="11305">
                  <c:v>40.507000018689403</c:v>
                </c:pt>
                <c:pt idx="11306">
                  <c:v>40.507942522067502</c:v>
                </c:pt>
                <c:pt idx="11307">
                  <c:v>40.5088849632088</c:v>
                </c:pt>
                <c:pt idx="11308">
                  <c:v>40.509827342117497</c:v>
                </c:pt>
                <c:pt idx="11309">
                  <c:v>40.510769658797997</c:v>
                </c:pt>
                <c:pt idx="11310">
                  <c:v>40.511711913254302</c:v>
                </c:pt>
                <c:pt idx="11311">
                  <c:v>40.512654105490697</c:v>
                </c:pt>
                <c:pt idx="11312">
                  <c:v>40.5135962355114</c:v>
                </c:pt>
                <c:pt idx="11313">
                  <c:v>40.514538303320698</c:v>
                </c:pt>
                <c:pt idx="11314">
                  <c:v>40.515480308922697</c:v>
                </c:pt>
                <c:pt idx="11315">
                  <c:v>40.516422252321703</c:v>
                </c:pt>
                <c:pt idx="11316">
                  <c:v>40.517364133521802</c:v>
                </c:pt>
                <c:pt idx="11317">
                  <c:v>40.518305952527399</c:v>
                </c:pt>
                <c:pt idx="11318">
                  <c:v>40.519247709342501</c:v>
                </c:pt>
                <c:pt idx="11319">
                  <c:v>40.5201894039715</c:v>
                </c:pt>
                <c:pt idx="11320">
                  <c:v>40.521131036418602</c:v>
                </c:pt>
                <c:pt idx="11321">
                  <c:v>40.5220726066878</c:v>
                </c:pt>
                <c:pt idx="11322">
                  <c:v>40.523014114783599</c:v>
                </c:pt>
                <c:pt idx="11323">
                  <c:v>40.52395556071</c:v>
                </c:pt>
                <c:pt idx="11324">
                  <c:v>40.524896944471301</c:v>
                </c:pt>
                <c:pt idx="11325">
                  <c:v>40.525838266071801</c:v>
                </c:pt>
                <c:pt idx="11326">
                  <c:v>40.526779525515501</c:v>
                </c:pt>
                <c:pt idx="11327">
                  <c:v>40.527720722806798</c:v>
                </c:pt>
                <c:pt idx="11328">
                  <c:v>40.528661857949899</c:v>
                </c:pt>
                <c:pt idx="11329">
                  <c:v>40.529602930948897</c:v>
                </c:pt>
                <c:pt idx="11330">
                  <c:v>40.530543941807998</c:v>
                </c:pt>
                <c:pt idx="11331">
                  <c:v>40.531484890531601</c:v>
                </c:pt>
                <c:pt idx="11332">
                  <c:v>40.532425777123699</c:v>
                </c:pt>
                <c:pt idx="11333">
                  <c:v>40.533366601588597</c:v>
                </c:pt>
                <c:pt idx="11334">
                  <c:v>40.534307363930601</c:v>
                </c:pt>
                <c:pt idx="11335">
                  <c:v>40.535248064153699</c:v>
                </c:pt>
                <c:pt idx="11336">
                  <c:v>40.536188702262301</c:v>
                </c:pt>
                <c:pt idx="11337">
                  <c:v>40.537129278260601</c:v>
                </c:pt>
                <c:pt idx="11338">
                  <c:v>40.538069792152697</c:v>
                </c:pt>
                <c:pt idx="11339">
                  <c:v>40.539010243942798</c:v>
                </c:pt>
                <c:pt idx="11340">
                  <c:v>40.5399506336352</c:v>
                </c:pt>
                <c:pt idx="11341">
                  <c:v>40.540890961234098</c:v>
                </c:pt>
                <c:pt idx="11342">
                  <c:v>40.541831226743703</c:v>
                </c:pt>
                <c:pt idx="11343">
                  <c:v>40.542771430168202</c:v>
                </c:pt>
                <c:pt idx="11344">
                  <c:v>40.5437115715118</c:v>
                </c:pt>
                <c:pt idx="11345">
                  <c:v>40.544651650778597</c:v>
                </c:pt>
                <c:pt idx="11346">
                  <c:v>40.545591667973</c:v>
                </c:pt>
                <c:pt idx="11347">
                  <c:v>40.546531623099099</c:v>
                </c:pt>
                <c:pt idx="11348">
                  <c:v>40.547471516161202</c:v>
                </c:pt>
                <c:pt idx="11349">
                  <c:v>40.548411347163302</c:v>
                </c:pt>
                <c:pt idx="11350">
                  <c:v>40.549351116109797</c:v>
                </c:pt>
                <c:pt idx="11351">
                  <c:v>40.5502908230049</c:v>
                </c:pt>
                <c:pt idx="11352">
                  <c:v>40.551230467852697</c:v>
                </c:pt>
                <c:pt idx="11353">
                  <c:v>40.552170050657402</c:v>
                </c:pt>
                <c:pt idx="11354">
                  <c:v>40.553109571423299</c:v>
                </c:pt>
                <c:pt idx="11355">
                  <c:v>40.554049030154601</c:v>
                </c:pt>
                <c:pt idx="11356">
                  <c:v>40.554988426855402</c:v>
                </c:pt>
                <c:pt idx="11357">
                  <c:v>40.55592776153</c:v>
                </c:pt>
                <c:pt idx="11358">
                  <c:v>40.556867034182602</c:v>
                </c:pt>
                <c:pt idx="11359">
                  <c:v>40.5578062448173</c:v>
                </c:pt>
                <c:pt idx="11360">
                  <c:v>40.5587453934385</c:v>
                </c:pt>
                <c:pt idx="11361">
                  <c:v>40.559684480050201</c:v>
                </c:pt>
                <c:pt idx="11362">
                  <c:v>40.560623504656597</c:v>
                </c:pt>
                <c:pt idx="11363">
                  <c:v>40.5615624672621</c:v>
                </c:pt>
                <c:pt idx="11364">
                  <c:v>40.562501367870802</c:v>
                </c:pt>
                <c:pt idx="11365">
                  <c:v>40.563440206486803</c:v>
                </c:pt>
                <c:pt idx="11366">
                  <c:v>40.564378983114402</c:v>
                </c:pt>
                <c:pt idx="11367">
                  <c:v>40.565317697757798</c:v>
                </c:pt>
                <c:pt idx="11368">
                  <c:v>40.566256350421199</c:v>
                </c:pt>
                <c:pt idx="11369">
                  <c:v>40.567194941108802</c:v>
                </c:pt>
                <c:pt idx="11370">
                  <c:v>40.568133469824801</c:v>
                </c:pt>
                <c:pt idx="11371">
                  <c:v>40.569071936573401</c:v>
                </c:pt>
                <c:pt idx="11372">
                  <c:v>40.570010341358703</c:v>
                </c:pt>
                <c:pt idx="11373">
                  <c:v>40.570948684185097</c:v>
                </c:pt>
                <c:pt idx="11374">
                  <c:v>40.571886965056599</c:v>
                </c:pt>
                <c:pt idx="11375">
                  <c:v>40.5728251839775</c:v>
                </c:pt>
                <c:pt idx="11376">
                  <c:v>40.573763340951999</c:v>
                </c:pt>
                <c:pt idx="11377">
                  <c:v>40.574701435984203</c:v>
                </c:pt>
                <c:pt idx="11378">
                  <c:v>40.575639469078503</c:v>
                </c:pt>
                <c:pt idx="11379">
                  <c:v>40.5765774402389</c:v>
                </c:pt>
                <c:pt idx="11380">
                  <c:v>40.5775153494696</c:v>
                </c:pt>
                <c:pt idx="11381">
                  <c:v>40.578453196775001</c:v>
                </c:pt>
                <c:pt idx="11382">
                  <c:v>40.579390982159097</c:v>
                </c:pt>
                <c:pt idx="11383">
                  <c:v>40.580328705626101</c:v>
                </c:pt>
                <c:pt idx="11384">
                  <c:v>40.581266367180298</c:v>
                </c:pt>
                <c:pt idx="11385">
                  <c:v>40.582203966825901</c:v>
                </c:pt>
                <c:pt idx="11386">
                  <c:v>40.583141504567003</c:v>
                </c:pt>
                <c:pt idx="11387">
                  <c:v>40.584078980407803</c:v>
                </c:pt>
                <c:pt idx="11388">
                  <c:v>40.5850163943526</c:v>
                </c:pt>
                <c:pt idx="11389">
                  <c:v>40.585953746405501</c:v>
                </c:pt>
                <c:pt idx="11390">
                  <c:v>40.586891036570698</c:v>
                </c:pt>
                <c:pt idx="11391">
                  <c:v>40.587828264852497</c:v>
                </c:pt>
                <c:pt idx="11392">
                  <c:v>40.588765431254899</c:v>
                </c:pt>
                <c:pt idx="11393">
                  <c:v>40.589702535782202</c:v>
                </c:pt>
                <c:pt idx="11394">
                  <c:v>40.590639578438697</c:v>
                </c:pt>
                <c:pt idx="11395">
                  <c:v>40.5915765592284</c:v>
                </c:pt>
                <c:pt idx="11396">
                  <c:v>40.592513478155603</c:v>
                </c:pt>
                <c:pt idx="11397">
                  <c:v>40.593450335224396</c:v>
                </c:pt>
                <c:pt idx="11398">
                  <c:v>40.594387130439102</c:v>
                </c:pt>
                <c:pt idx="11399">
                  <c:v>40.595323863803898</c:v>
                </c:pt>
                <c:pt idx="11400">
                  <c:v>40.596260535322898</c:v>
                </c:pt>
                <c:pt idx="11401">
                  <c:v>40.597197145000401</c:v>
                </c:pt>
                <c:pt idx="11402">
                  <c:v>40.598133692840399</c:v>
                </c:pt>
                <c:pt idx="11403">
                  <c:v>40.599070178847299</c:v>
                </c:pt>
                <c:pt idx="11404">
                  <c:v>40.6000066030252</c:v>
                </c:pt>
                <c:pt idx="11405">
                  <c:v>40.600942965378302</c:v>
                </c:pt>
                <c:pt idx="11406">
                  <c:v>40.601879265910704</c:v>
                </c:pt>
                <c:pt idx="11407">
                  <c:v>40.602815504626797</c:v>
                </c:pt>
                <c:pt idx="11408">
                  <c:v>40.603751681530497</c:v>
                </c:pt>
                <c:pt idx="11409">
                  <c:v>40.604687796626301</c:v>
                </c:pt>
                <c:pt idx="11410">
                  <c:v>40.605623849918103</c:v>
                </c:pt>
                <c:pt idx="11411">
                  <c:v>40.606559841410302</c:v>
                </c:pt>
                <c:pt idx="11412">
                  <c:v>40.607495771106997</c:v>
                </c:pt>
                <c:pt idx="11413">
                  <c:v>40.608431639012402</c:v>
                </c:pt>
                <c:pt idx="11414">
                  <c:v>40.609367445130701</c:v>
                </c:pt>
                <c:pt idx="11415">
                  <c:v>40.610303189466002</c:v>
                </c:pt>
                <c:pt idx="11416">
                  <c:v>40.611238872022597</c:v>
                </c:pt>
                <c:pt idx="11417">
                  <c:v>40.612174492804698</c:v>
                </c:pt>
                <c:pt idx="11418">
                  <c:v>40.6131100518163</c:v>
                </c:pt>
                <c:pt idx="11419">
                  <c:v>40.6140455490618</c:v>
                </c:pt>
                <c:pt idx="11420">
                  <c:v>40.614980984545298</c:v>
                </c:pt>
                <c:pt idx="11421">
                  <c:v>40.615916358270901</c:v>
                </c:pt>
                <c:pt idx="11422">
                  <c:v>40.616851670243001</c:v>
                </c:pt>
                <c:pt idx="11423">
                  <c:v>40.617786920465498</c:v>
                </c:pt>
                <c:pt idx="11424">
                  <c:v>40.618722108942897</c:v>
                </c:pt>
                <c:pt idx="11425">
                  <c:v>40.619657235679099</c:v>
                </c:pt>
                <c:pt idx="11426">
                  <c:v>40.620592300678403</c:v>
                </c:pt>
                <c:pt idx="11427">
                  <c:v>40.621527303945001</c:v>
                </c:pt>
                <c:pt idx="11428">
                  <c:v>40.622462245483099</c:v>
                </c:pt>
                <c:pt idx="11429">
                  <c:v>40.623397125296798</c:v>
                </c:pt>
                <c:pt idx="11430">
                  <c:v>40.624331943390402</c:v>
                </c:pt>
                <c:pt idx="11431">
                  <c:v>40.625266699767998</c:v>
                </c:pt>
                <c:pt idx="11432">
                  <c:v>40.6262013944337</c:v>
                </c:pt>
                <c:pt idx="11433">
                  <c:v>40.627136027391899</c:v>
                </c:pt>
                <c:pt idx="11434">
                  <c:v>40.628070598646502</c:v>
                </c:pt>
                <c:pt idx="11435">
                  <c:v>40.629005108202001</c:v>
                </c:pt>
                <c:pt idx="11436">
                  <c:v>40.629939556062297</c:v>
                </c:pt>
                <c:pt idx="11437">
                  <c:v>40.630873942231801</c:v>
                </c:pt>
                <c:pt idx="11438">
                  <c:v>40.631808266714501</c:v>
                </c:pt>
                <c:pt idx="11439">
                  <c:v>40.632742529514701</c:v>
                </c:pt>
                <c:pt idx="11440">
                  <c:v>40.633676730636502</c:v>
                </c:pt>
                <c:pt idx="11441">
                  <c:v>40.634610870084103</c:v>
                </c:pt>
                <c:pt idx="11442">
                  <c:v>40.635544947861703</c:v>
                </c:pt>
                <c:pt idx="11443">
                  <c:v>40.636478963973502</c:v>
                </c:pt>
                <c:pt idx="11444">
                  <c:v>40.6374129184236</c:v>
                </c:pt>
                <c:pt idx="11445">
                  <c:v>40.638346811216302</c:v>
                </c:pt>
                <c:pt idx="11446">
                  <c:v>40.6392806423557</c:v>
                </c:pt>
                <c:pt idx="11447">
                  <c:v>40.640214411845903</c:v>
                </c:pt>
                <c:pt idx="11448">
                  <c:v>40.641148119691202</c:v>
                </c:pt>
                <c:pt idx="11449">
                  <c:v>40.642081765895803</c:v>
                </c:pt>
                <c:pt idx="11450">
                  <c:v>40.643015350463699</c:v>
                </c:pt>
                <c:pt idx="11451">
                  <c:v>40.643948873399196</c:v>
                </c:pt>
                <c:pt idx="11452">
                  <c:v>40.644882334706502</c:v>
                </c:pt>
                <c:pt idx="11453">
                  <c:v>40.6458157343897</c:v>
                </c:pt>
                <c:pt idx="11454">
                  <c:v>40.646749072453098</c:v>
                </c:pt>
                <c:pt idx="11455">
                  <c:v>40.647682348900702</c:v>
                </c:pt>
                <c:pt idx="11456">
                  <c:v>40.648615563736797</c:v>
                </c:pt>
                <c:pt idx="11457">
                  <c:v>40.649548716965498</c:v>
                </c:pt>
                <c:pt idx="11458">
                  <c:v>40.650481808591003</c:v>
                </c:pt>
                <c:pt idx="11459">
                  <c:v>40.651414838617498</c:v>
                </c:pt>
                <c:pt idx="11460">
                  <c:v>40.652347807049203</c:v>
                </c:pt>
                <c:pt idx="11461">
                  <c:v>40.653280713890197</c:v>
                </c:pt>
                <c:pt idx="11462">
                  <c:v>40.654213559144701</c:v>
                </c:pt>
                <c:pt idx="11463">
                  <c:v>40.655146342816799</c:v>
                </c:pt>
                <c:pt idx="11464">
                  <c:v>40.656079064910799</c:v>
                </c:pt>
                <c:pt idx="11465">
                  <c:v>40.657011725430799</c:v>
                </c:pt>
                <c:pt idx="11466">
                  <c:v>40.657944324380999</c:v>
                </c:pt>
                <c:pt idx="11467">
                  <c:v>40.658876861765599</c:v>
                </c:pt>
                <c:pt idx="11468">
                  <c:v>40.659809337588698</c:v>
                </c:pt>
                <c:pt idx="11469">
                  <c:v>40.660741751854502</c:v>
                </c:pt>
                <c:pt idx="11470">
                  <c:v>40.661674104567197</c:v>
                </c:pt>
                <c:pt idx="11471">
                  <c:v>40.662606395730897</c:v>
                </c:pt>
                <c:pt idx="11472">
                  <c:v>40.663538625349801</c:v>
                </c:pt>
                <c:pt idx="11473">
                  <c:v>40.664470793428102</c:v>
                </c:pt>
                <c:pt idx="11474">
                  <c:v>40.665402899969898</c:v>
                </c:pt>
                <c:pt idx="11475">
                  <c:v>40.666334944979504</c:v>
                </c:pt>
                <c:pt idx="11476">
                  <c:v>40.667266928460897</c:v>
                </c:pt>
                <c:pt idx="11477">
                  <c:v>40.668198850418399</c:v>
                </c:pt>
                <c:pt idx="11478">
                  <c:v>40.669130710856102</c:v>
                </c:pt>
                <c:pt idx="11479">
                  <c:v>40.670062509778198</c:v>
                </c:pt>
                <c:pt idx="11480">
                  <c:v>40.670994247188901</c:v>
                </c:pt>
                <c:pt idx="11481">
                  <c:v>40.671925923092303</c:v>
                </c:pt>
                <c:pt idx="11482">
                  <c:v>40.672857537492597</c:v>
                </c:pt>
                <c:pt idx="11483">
                  <c:v>40.673789090393903</c:v>
                </c:pt>
                <c:pt idx="11484">
                  <c:v>40.6747205818005</c:v>
                </c:pt>
                <c:pt idx="11485">
                  <c:v>40.675652011716402</c:v>
                </c:pt>
                <c:pt idx="11486">
                  <c:v>40.6765833801459</c:v>
                </c:pt>
                <c:pt idx="11487">
                  <c:v>40.677514687093101</c:v>
                </c:pt>
                <c:pt idx="11488">
                  <c:v>40.678445932562198</c:v>
                </c:pt>
                <c:pt idx="11489">
                  <c:v>40.679377116557397</c:v>
                </c:pt>
                <c:pt idx="11490">
                  <c:v>40.680308239082798</c:v>
                </c:pt>
                <c:pt idx="11491">
                  <c:v>40.681239300142501</c:v>
                </c:pt>
                <c:pt idx="11492">
                  <c:v>40.682170299740797</c:v>
                </c:pt>
                <c:pt idx="11493">
                  <c:v>40.6831012378818</c:v>
                </c:pt>
                <c:pt idx="11494">
                  <c:v>40.684032114569597</c:v>
                </c:pt>
                <c:pt idx="11495">
                  <c:v>40.684962929808499</c:v>
                </c:pt>
                <c:pt idx="11496">
                  <c:v>40.6858936836026</c:v>
                </c:pt>
                <c:pt idx="11497">
                  <c:v>40.6868243759561</c:v>
                </c:pt>
                <c:pt idx="11498">
                  <c:v>40.687755006872997</c:v>
                </c:pt>
                <c:pt idx="11499">
                  <c:v>40.688685576357599</c:v>
                </c:pt>
                <c:pt idx="11500">
                  <c:v>40.689616084414098</c:v>
                </c:pt>
                <c:pt idx="11501">
                  <c:v>40.6905465310466</c:v>
                </c:pt>
                <c:pt idx="11502">
                  <c:v>40.691476916259198</c:v>
                </c:pt>
                <c:pt idx="11503">
                  <c:v>40.692407240056198</c:v>
                </c:pt>
                <c:pt idx="11504">
                  <c:v>40.6933375024417</c:v>
                </c:pt>
                <c:pt idx="11505">
                  <c:v>40.694267703419797</c:v>
                </c:pt>
                <c:pt idx="11506">
                  <c:v>40.695197842994602</c:v>
                </c:pt>
                <c:pt idx="11507">
                  <c:v>40.6961279211705</c:v>
                </c:pt>
                <c:pt idx="11508">
                  <c:v>40.697057937951499</c:v>
                </c:pt>
                <c:pt idx="11509">
                  <c:v>40.697987893341796</c:v>
                </c:pt>
                <c:pt idx="11510">
                  <c:v>40.698917787345401</c:v>
                </c:pt>
                <c:pt idx="11511">
                  <c:v>40.699847619966803</c:v>
                </c:pt>
                <c:pt idx="11512">
                  <c:v>40.700777391209797</c:v>
                </c:pt>
                <c:pt idx="11513">
                  <c:v>40.701707101078803</c:v>
                </c:pt>
                <c:pt idx="11514">
                  <c:v>40.702636749577799</c:v>
                </c:pt>
                <c:pt idx="11515">
                  <c:v>40.703566336711098</c:v>
                </c:pt>
                <c:pt idx="11516">
                  <c:v>40.704495862482702</c:v>
                </c:pt>
                <c:pt idx="11517">
                  <c:v>40.705425326896901</c:v>
                </c:pt>
                <c:pt idx="11518">
                  <c:v>40.706354729957802</c:v>
                </c:pt>
                <c:pt idx="11519">
                  <c:v>40.707284071669498</c:v>
                </c:pt>
                <c:pt idx="11520">
                  <c:v>40.708213352036303</c:v>
                </c:pt>
                <c:pt idx="11521">
                  <c:v>40.709142571062202</c:v>
                </c:pt>
                <c:pt idx="11522">
                  <c:v>40.710071728751402</c:v>
                </c:pt>
                <c:pt idx="11523">
                  <c:v>40.711000825108101</c:v>
                </c:pt>
                <c:pt idx="11524">
                  <c:v>40.711929860136401</c:v>
                </c:pt>
                <c:pt idx="11525">
                  <c:v>40.712858833840599</c:v>
                </c:pt>
                <c:pt idx="11526">
                  <c:v>40.713787746224597</c:v>
                </c:pt>
                <c:pt idx="11527">
                  <c:v>40.7147165972927</c:v>
                </c:pt>
                <c:pt idx="11528">
                  <c:v>40.715645387049101</c:v>
                </c:pt>
                <c:pt idx="11529">
                  <c:v>40.716574115497899</c:v>
                </c:pt>
                <c:pt idx="11530">
                  <c:v>40.717502782643201</c:v>
                </c:pt>
                <c:pt idx="11531">
                  <c:v>40.718431388489201</c:v>
                </c:pt>
                <c:pt idx="11532">
                  <c:v>40.719359933040103</c:v>
                </c:pt>
                <c:pt idx="11533">
                  <c:v>40.720288416299901</c:v>
                </c:pt>
                <c:pt idx="11534">
                  <c:v>40.721216838273001</c:v>
                </c:pt>
                <c:pt idx="11535">
                  <c:v>40.722145198963297</c:v>
                </c:pt>
                <c:pt idx="11536">
                  <c:v>40.723073498375101</c:v>
                </c:pt>
                <c:pt idx="11537">
                  <c:v>40.724001736512498</c:v>
                </c:pt>
                <c:pt idx="11538">
                  <c:v>40.724929913379697</c:v>
                </c:pt>
                <c:pt idx="11539">
                  <c:v>40.725858028980703</c:v>
                </c:pt>
                <c:pt idx="11540">
                  <c:v>40.726786083319801</c:v>
                </c:pt>
                <c:pt idx="11541">
                  <c:v>40.727714076401199</c:v>
                </c:pt>
                <c:pt idx="11542">
                  <c:v>40.728642008228903</c:v>
                </c:pt>
                <c:pt idx="11543">
                  <c:v>40.729569878807098</c:v>
                </c:pt>
                <c:pt idx="11544">
                  <c:v>40.730497688139899</c:v>
                </c:pt>
                <c:pt idx="11545">
                  <c:v>40.731425436231497</c:v>
                </c:pt>
                <c:pt idx="11546">
                  <c:v>40.732353123086099</c:v>
                </c:pt>
                <c:pt idx="11547">
                  <c:v>40.733280748707799</c:v>
                </c:pt>
                <c:pt idx="11548">
                  <c:v>40.734208313100801</c:v>
                </c:pt>
                <c:pt idx="11549">
                  <c:v>40.7351358162691</c:v>
                </c:pt>
                <c:pt idx="11550">
                  <c:v>40.736063258217001</c:v>
                </c:pt>
                <c:pt idx="11551">
                  <c:v>40.736990638948498</c:v>
                </c:pt>
                <c:pt idx="11552">
                  <c:v>40.737917958467897</c:v>
                </c:pt>
                <c:pt idx="11553">
                  <c:v>40.738845216779303</c:v>
                </c:pt>
                <c:pt idx="11554">
                  <c:v>40.739772413886698</c:v>
                </c:pt>
                <c:pt idx="11555">
                  <c:v>40.740699549794499</c:v>
                </c:pt>
                <c:pt idx="11556">
                  <c:v>40.741626624506601</c:v>
                </c:pt>
                <c:pt idx="11557">
                  <c:v>40.742553638027402</c:v>
                </c:pt>
                <c:pt idx="11558">
                  <c:v>40.743480590360797</c:v>
                </c:pt>
                <c:pt idx="11559">
                  <c:v>40.744407481511097</c:v>
                </c:pt>
                <c:pt idx="11560">
                  <c:v>40.745334311482303</c:v>
                </c:pt>
                <c:pt idx="11561">
                  <c:v>40.7462610802787</c:v>
                </c:pt>
                <c:pt idx="11562">
                  <c:v>40.747187787904402</c:v>
                </c:pt>
                <c:pt idx="11563">
                  <c:v>40.748114434363501</c:v>
                </c:pt>
                <c:pt idx="11564">
                  <c:v>40.749041019660098</c:v>
                </c:pt>
                <c:pt idx="11565">
                  <c:v>40.749967543798498</c:v>
                </c:pt>
                <c:pt idx="11566">
                  <c:v>40.750894006782701</c:v>
                </c:pt>
                <c:pt idx="11567">
                  <c:v>40.751820408616901</c:v>
                </c:pt>
                <c:pt idx="11568">
                  <c:v>40.752746749305203</c:v>
                </c:pt>
                <c:pt idx="11569">
                  <c:v>40.7536730288518</c:v>
                </c:pt>
                <c:pt idx="11570">
                  <c:v>40.754599247260799</c:v>
                </c:pt>
                <c:pt idx="11571">
                  <c:v>40.755525404536399</c:v>
                </c:pt>
                <c:pt idx="11572">
                  <c:v>40.756451500682601</c:v>
                </c:pt>
                <c:pt idx="11573">
                  <c:v>40.757377535703696</c:v>
                </c:pt>
                <c:pt idx="11574">
                  <c:v>40.758303509603799</c:v>
                </c:pt>
                <c:pt idx="11575">
                  <c:v>40.759229422386902</c:v>
                </c:pt>
                <c:pt idx="11576">
                  <c:v>40.760155274057396</c:v>
                </c:pt>
                <c:pt idx="11577">
                  <c:v>40.761081064619198</c:v>
                </c:pt>
                <c:pt idx="11578">
                  <c:v>40.762006794076498</c:v>
                </c:pt>
                <c:pt idx="11579">
                  <c:v>40.762932462433497</c:v>
                </c:pt>
                <c:pt idx="11580">
                  <c:v>40.763858069694301</c:v>
                </c:pt>
                <c:pt idx="11581">
                  <c:v>40.764783615863102</c:v>
                </c:pt>
                <c:pt idx="11582">
                  <c:v>40.765709100943901</c:v>
                </c:pt>
                <c:pt idx="11583">
                  <c:v>40.766634524940997</c:v>
                </c:pt>
                <c:pt idx="11584">
                  <c:v>40.767559887858397</c:v>
                </c:pt>
                <c:pt idx="11585">
                  <c:v>40.7684851897003</c:v>
                </c:pt>
                <c:pt idx="11586">
                  <c:v>40.769410430470799</c:v>
                </c:pt>
                <c:pt idx="11587">
                  <c:v>40.770335610174101</c:v>
                </c:pt>
                <c:pt idx="11588">
                  <c:v>40.771260728814298</c:v>
                </c:pt>
                <c:pt idx="11589">
                  <c:v>40.772185786395497</c:v>
                </c:pt>
                <c:pt idx="11590">
                  <c:v>40.773110782921897</c:v>
                </c:pt>
                <c:pt idx="11591">
                  <c:v>40.774035718397599</c:v>
                </c:pt>
                <c:pt idx="11592">
                  <c:v>40.774960592826702</c:v>
                </c:pt>
                <c:pt idx="11593">
                  <c:v>40.775885406213398</c:v>
                </c:pt>
                <c:pt idx="11594">
                  <c:v>40.776810158561901</c:v>
                </c:pt>
                <c:pt idx="11595">
                  <c:v>40.777734849876097</c:v>
                </c:pt>
                <c:pt idx="11596">
                  <c:v>40.7786594801603</c:v>
                </c:pt>
                <c:pt idx="11597">
                  <c:v>40.779584049418702</c:v>
                </c:pt>
                <c:pt idx="11598">
                  <c:v>40.780508557655203</c:v>
                </c:pt>
                <c:pt idx="11599">
                  <c:v>40.781433004874202</c:v>
                </c:pt>
                <c:pt idx="11600">
                  <c:v>40.7823573910796</c:v>
                </c:pt>
                <c:pt idx="11601">
                  <c:v>40.783281716275702</c:v>
                </c:pt>
                <c:pt idx="11602">
                  <c:v>40.784205980466503</c:v>
                </c:pt>
                <c:pt idx="11603">
                  <c:v>40.7851301836563</c:v>
                </c:pt>
                <c:pt idx="11604">
                  <c:v>40.786054325849001</c:v>
                </c:pt>
                <c:pt idx="11605">
                  <c:v>40.786978407048998</c:v>
                </c:pt>
                <c:pt idx="11606">
                  <c:v>40.7879024272602</c:v>
                </c:pt>
                <c:pt idx="11607">
                  <c:v>40.788826386486797</c:v>
                </c:pt>
                <c:pt idx="11608">
                  <c:v>40.789750284733003</c:v>
                </c:pt>
                <c:pt idx="11609">
                  <c:v>40.790674122002898</c:v>
                </c:pt>
                <c:pt idx="11610">
                  <c:v>40.791597898300601</c:v>
                </c:pt>
                <c:pt idx="11611">
                  <c:v>40.7925216136302</c:v>
                </c:pt>
                <c:pt idx="11612">
                  <c:v>40.793445267995899</c:v>
                </c:pt>
                <c:pt idx="11613">
                  <c:v>40.7943688614018</c:v>
                </c:pt>
                <c:pt idx="11614">
                  <c:v>40.795292393852002</c:v>
                </c:pt>
                <c:pt idx="11615">
                  <c:v>40.796215865350597</c:v>
                </c:pt>
                <c:pt idx="11616">
                  <c:v>40.797139275901898</c:v>
                </c:pt>
                <c:pt idx="11617">
                  <c:v>40.7980626255098</c:v>
                </c:pt>
                <c:pt idx="11618">
                  <c:v>40.798985914178502</c:v>
                </c:pt>
                <c:pt idx="11619">
                  <c:v>40.799909141912302</c:v>
                </c:pt>
                <c:pt idx="11620">
                  <c:v>40.800832308715101</c:v>
                </c:pt>
                <c:pt idx="11621">
                  <c:v>40.801755414591099</c:v>
                </c:pt>
                <c:pt idx="11622">
                  <c:v>40.802678459544403</c:v>
                </c:pt>
                <c:pt idx="11623">
                  <c:v>40.803601443579304</c:v>
                </c:pt>
                <c:pt idx="11624">
                  <c:v>40.804524366699702</c:v>
                </c:pt>
                <c:pt idx="11625">
                  <c:v>40.805447228909799</c:v>
                </c:pt>
                <c:pt idx="11626">
                  <c:v>40.806370030213699</c:v>
                </c:pt>
                <c:pt idx="11627">
                  <c:v>40.807292770615597</c:v>
                </c:pt>
                <c:pt idx="11628">
                  <c:v>40.808215450119597</c:v>
                </c:pt>
                <c:pt idx="11629">
                  <c:v>40.809138068729801</c:v>
                </c:pt>
                <c:pt idx="11630">
                  <c:v>40.810060626450401</c:v>
                </c:pt>
                <c:pt idx="11631">
                  <c:v>40.810983123285403</c:v>
                </c:pt>
                <c:pt idx="11632">
                  <c:v>40.811905559238902</c:v>
                </c:pt>
                <c:pt idx="11633">
                  <c:v>40.812827934315202</c:v>
                </c:pt>
                <c:pt idx="11634">
                  <c:v>40.813750248518303</c:v>
                </c:pt>
                <c:pt idx="11635">
                  <c:v>40.8146725018523</c:v>
                </c:pt>
                <c:pt idx="11636">
                  <c:v>40.815594694321398</c:v>
                </c:pt>
                <c:pt idx="11637">
                  <c:v>40.816516825929703</c:v>
                </c:pt>
                <c:pt idx="11638">
                  <c:v>40.817438896681303</c:v>
                </c:pt>
                <c:pt idx="11639">
                  <c:v>40.818360906580303</c:v>
                </c:pt>
                <c:pt idx="11640">
                  <c:v>40.819282855630902</c:v>
                </c:pt>
                <c:pt idx="11641">
                  <c:v>40.820204743837103</c:v>
                </c:pt>
                <c:pt idx="11642">
                  <c:v>40.821126571203102</c:v>
                </c:pt>
                <c:pt idx="11643">
                  <c:v>40.822048337733101</c:v>
                </c:pt>
                <c:pt idx="11644">
                  <c:v>40.822970043430999</c:v>
                </c:pt>
                <c:pt idx="11645">
                  <c:v>40.823891688301103</c:v>
                </c:pt>
                <c:pt idx="11646">
                  <c:v>40.824813272347498</c:v>
                </c:pt>
                <c:pt idx="11647">
                  <c:v>40.825734795574299</c:v>
                </c:pt>
                <c:pt idx="11648">
                  <c:v>40.826656257985498</c:v>
                </c:pt>
                <c:pt idx="11649">
                  <c:v>40.827577659585401</c:v>
                </c:pt>
                <c:pt idx="11650">
                  <c:v>40.828499000378002</c:v>
                </c:pt>
                <c:pt idx="11651">
                  <c:v>40.829420280367501</c:v>
                </c:pt>
                <c:pt idx="11652">
                  <c:v>40.830341499558003</c:v>
                </c:pt>
                <c:pt idx="11653">
                  <c:v>40.831262657953502</c:v>
                </c:pt>
                <c:pt idx="11654">
                  <c:v>40.832183755558198</c:v>
                </c:pt>
                <c:pt idx="11655">
                  <c:v>40.833104792376297</c:v>
                </c:pt>
                <c:pt idx="11656">
                  <c:v>40.834025768411799</c:v>
                </c:pt>
                <c:pt idx="11657">
                  <c:v>40.834946683668797</c:v>
                </c:pt>
                <c:pt idx="11658">
                  <c:v>40.835867538151497</c:v>
                </c:pt>
                <c:pt idx="11659">
                  <c:v>40.836788331864</c:v>
                </c:pt>
                <c:pt idx="11660">
                  <c:v>40.837709064810397</c:v>
                </c:pt>
                <c:pt idx="11661">
                  <c:v>40.838629736994797</c:v>
                </c:pt>
                <c:pt idx="11662">
                  <c:v>40.839550348421398</c:v>
                </c:pt>
                <c:pt idx="11663">
                  <c:v>40.8404708990941</c:v>
                </c:pt>
                <c:pt idx="11664">
                  <c:v>40.841391389017197</c:v>
                </c:pt>
                <c:pt idx="11665">
                  <c:v>40.842311818194801</c:v>
                </c:pt>
                <c:pt idx="11666">
                  <c:v>40.843232186630999</c:v>
                </c:pt>
                <c:pt idx="11667">
                  <c:v>40.844152494329798</c:v>
                </c:pt>
                <c:pt idx="11668">
                  <c:v>40.845072741295503</c:v>
                </c:pt>
                <c:pt idx="11669">
                  <c:v>40.845992927532002</c:v>
                </c:pt>
                <c:pt idx="11670">
                  <c:v>40.8469130530436</c:v>
                </c:pt>
                <c:pt idx="11671">
                  <c:v>40.847833117834398</c:v>
                </c:pt>
                <c:pt idx="11672">
                  <c:v>40.848753121908302</c:v>
                </c:pt>
                <c:pt idx="11673">
                  <c:v>40.849673065269698</c:v>
                </c:pt>
                <c:pt idx="11674">
                  <c:v>40.8505929479225</c:v>
                </c:pt>
                <c:pt idx="11675">
                  <c:v>40.851512769870901</c:v>
                </c:pt>
                <c:pt idx="11676">
                  <c:v>40.852432531119</c:v>
                </c:pt>
                <c:pt idx="11677">
                  <c:v>40.853352231670897</c:v>
                </c:pt>
                <c:pt idx="11678">
                  <c:v>40.854271871530699</c:v>
                </c:pt>
                <c:pt idx="11679">
                  <c:v>40.855191450702499</c:v>
                </c:pt>
                <c:pt idx="11680">
                  <c:v>40.856110969190397</c:v>
                </c:pt>
                <c:pt idx="11681">
                  <c:v>40.857030426998598</c:v>
                </c:pt>
                <c:pt idx="11682">
                  <c:v>40.857949824131097</c:v>
                </c:pt>
                <c:pt idx="11683">
                  <c:v>40.8588691605921</c:v>
                </c:pt>
                <c:pt idx="11684">
                  <c:v>40.8597884363856</c:v>
                </c:pt>
                <c:pt idx="11685">
                  <c:v>40.860707651515803</c:v>
                </c:pt>
                <c:pt idx="11686">
                  <c:v>40.861626805986802</c:v>
                </c:pt>
                <c:pt idx="11687">
                  <c:v>40.862545899802598</c:v>
                </c:pt>
                <c:pt idx="11688">
                  <c:v>40.863464932967503</c:v>
                </c:pt>
                <c:pt idx="11689">
                  <c:v>40.864383905485397</c:v>
                </c:pt>
                <c:pt idx="11690">
                  <c:v>40.865302817360501</c:v>
                </c:pt>
                <c:pt idx="11691">
                  <c:v>40.866221668596999</c:v>
                </c:pt>
                <c:pt idx="11692">
                  <c:v>40.867140459198801</c:v>
                </c:pt>
                <c:pt idx="11693">
                  <c:v>40.868059189170197</c:v>
                </c:pt>
                <c:pt idx="11694">
                  <c:v>40.868977858515201</c:v>
                </c:pt>
                <c:pt idx="11695">
                  <c:v>40.869896467237901</c:v>
                </c:pt>
                <c:pt idx="11696">
                  <c:v>40.870815015342401</c:v>
                </c:pt>
                <c:pt idx="11697">
                  <c:v>40.871733502832903</c:v>
                </c:pt>
                <c:pt idx="11698">
                  <c:v>40.872651929713399</c:v>
                </c:pt>
                <c:pt idx="11699">
                  <c:v>40.873570295988003</c:v>
                </c:pt>
                <c:pt idx="11700">
                  <c:v>40.8744886016609</c:v>
                </c:pt>
                <c:pt idx="11701">
                  <c:v>40.875406846736098</c:v>
                </c:pt>
                <c:pt idx="11702">
                  <c:v>40.876325031217803</c:v>
                </c:pt>
                <c:pt idx="11703">
                  <c:v>40.877243155110001</c:v>
                </c:pt>
                <c:pt idx="11704">
                  <c:v>40.878161218416899</c:v>
                </c:pt>
                <c:pt idx="11705">
                  <c:v>40.879079221142497</c:v>
                </c:pt>
                <c:pt idx="11706">
                  <c:v>40.879997163291002</c:v>
                </c:pt>
                <c:pt idx="11707">
                  <c:v>40.880915044866498</c:v>
                </c:pt>
                <c:pt idx="11708">
                  <c:v>40.881832865872902</c:v>
                </c:pt>
                <c:pt idx="11709">
                  <c:v>40.882750626314603</c:v>
                </c:pt>
                <c:pt idx="11710">
                  <c:v>40.883668326195497</c:v>
                </c:pt>
                <c:pt idx="11711">
                  <c:v>40.884585965519797</c:v>
                </c:pt>
                <c:pt idx="11712">
                  <c:v>40.885503544291502</c:v>
                </c:pt>
                <c:pt idx="11713">
                  <c:v>40.8864210625147</c:v>
                </c:pt>
                <c:pt idx="11714">
                  <c:v>40.887338520193602</c:v>
                </c:pt>
                <c:pt idx="11715">
                  <c:v>40.888255917332302</c:v>
                </c:pt>
                <c:pt idx="11716">
                  <c:v>40.8891732539348</c:v>
                </c:pt>
                <c:pt idx="11717">
                  <c:v>40.890090530005303</c:v>
                </c:pt>
                <c:pt idx="11718">
                  <c:v>40.891007745547803</c:v>
                </c:pt>
                <c:pt idx="11719">
                  <c:v>40.891924900566501</c:v>
                </c:pt>
                <c:pt idx="11720">
                  <c:v>40.892841995065403</c:v>
                </c:pt>
                <c:pt idx="11721">
                  <c:v>40.893759029048603</c:v>
                </c:pt>
                <c:pt idx="11722">
                  <c:v>40.894676002520299</c:v>
                </c:pt>
                <c:pt idx="11723">
                  <c:v>40.895592915484499</c:v>
                </c:pt>
                <c:pt idx="11724">
                  <c:v>40.896509767945297</c:v>
                </c:pt>
                <c:pt idx="11725">
                  <c:v>40.897426559906798</c:v>
                </c:pt>
                <c:pt idx="11726">
                  <c:v>40.898343291373202</c:v>
                </c:pt>
                <c:pt idx="11727">
                  <c:v>40.899259962348502</c:v>
                </c:pt>
                <c:pt idx="11728">
                  <c:v>40.900176572836699</c:v>
                </c:pt>
                <c:pt idx="11729">
                  <c:v>40.901093122842099</c:v>
                </c:pt>
                <c:pt idx="11730">
                  <c:v>40.902009612368701</c:v>
                </c:pt>
                <c:pt idx="11731">
                  <c:v>40.902926041420599</c:v>
                </c:pt>
                <c:pt idx="11732">
                  <c:v>40.903842410001801</c:v>
                </c:pt>
                <c:pt idx="11733">
                  <c:v>40.904758718116497</c:v>
                </c:pt>
                <c:pt idx="11734">
                  <c:v>40.905674965768803</c:v>
                </c:pt>
                <c:pt idx="11735">
                  <c:v>40.906591152962797</c:v>
                </c:pt>
                <c:pt idx="11736">
                  <c:v>40.9075072797025</c:v>
                </c:pt>
                <c:pt idx="11737">
                  <c:v>40.908423345992098</c:v>
                </c:pt>
                <c:pt idx="11738">
                  <c:v>40.909339351835499</c:v>
                </c:pt>
                <c:pt idx="11739">
                  <c:v>40.9102552972371</c:v>
                </c:pt>
                <c:pt idx="11740">
                  <c:v>40.911171182200697</c:v>
                </c:pt>
                <c:pt idx="11741">
                  <c:v>40.912087006730602</c:v>
                </c:pt>
                <c:pt idx="11742">
                  <c:v>40.913002770830701</c:v>
                </c:pt>
                <c:pt idx="11743">
                  <c:v>40.913918474505302</c:v>
                </c:pt>
                <c:pt idx="11744">
                  <c:v>40.914834117758303</c:v>
                </c:pt>
                <c:pt idx="11745">
                  <c:v>40.915749700593999</c:v>
                </c:pt>
                <c:pt idx="11746">
                  <c:v>40.916665223016203</c:v>
                </c:pt>
                <c:pt idx="11747">
                  <c:v>40.9175806850293</c:v>
                </c:pt>
                <c:pt idx="11748">
                  <c:v>40.918496086637099</c:v>
                </c:pt>
                <c:pt idx="11749">
                  <c:v>40.919411427843897</c:v>
                </c:pt>
                <c:pt idx="11750">
                  <c:v>40.920326708653803</c:v>
                </c:pt>
                <c:pt idx="11751">
                  <c:v>40.921241929070703</c:v>
                </c:pt>
                <c:pt idx="11752">
                  <c:v>40.922157089098803</c:v>
                </c:pt>
                <c:pt idx="11753">
                  <c:v>40.923072188742204</c:v>
                </c:pt>
                <c:pt idx="11754">
                  <c:v>40.923987228004997</c:v>
                </c:pt>
                <c:pt idx="11755">
                  <c:v>40.924902206891304</c:v>
                </c:pt>
                <c:pt idx="11756">
                  <c:v>40.925817125404997</c:v>
                </c:pt>
                <c:pt idx="11757">
                  <c:v>40.926731983550397</c:v>
                </c:pt>
                <c:pt idx="11758">
                  <c:v>40.927646781331603</c:v>
                </c:pt>
                <c:pt idx="11759">
                  <c:v>40.928561518752502</c:v>
                </c:pt>
                <c:pt idx="11760">
                  <c:v>40.929476195817301</c:v>
                </c:pt>
                <c:pt idx="11761">
                  <c:v>40.930390812530099</c:v>
                </c:pt>
                <c:pt idx="11762">
                  <c:v>40.931305368894897</c:v>
                </c:pt>
                <c:pt idx="11763">
                  <c:v>40.932219864915901</c:v>
                </c:pt>
                <c:pt idx="11764">
                  <c:v>40.933134300597096</c:v>
                </c:pt>
                <c:pt idx="11765">
                  <c:v>40.934048675942698</c:v>
                </c:pt>
                <c:pt idx="11766">
                  <c:v>40.934962990956599</c:v>
                </c:pt>
                <c:pt idx="11767">
                  <c:v>40.935877245642999</c:v>
                </c:pt>
                <c:pt idx="11768">
                  <c:v>40.936791440005898</c:v>
                </c:pt>
                <c:pt idx="11769">
                  <c:v>40.937705574049502</c:v>
                </c:pt>
                <c:pt idx="11770">
                  <c:v>40.938619647777898</c:v>
                </c:pt>
                <c:pt idx="11771">
                  <c:v>40.939533661195</c:v>
                </c:pt>
                <c:pt idx="11772">
                  <c:v>40.940447614305</c:v>
                </c:pt>
                <c:pt idx="11773">
                  <c:v>40.941361507111999</c:v>
                </c:pt>
                <c:pt idx="11774">
                  <c:v>40.942275339620103</c:v>
                </c:pt>
                <c:pt idx="11775">
                  <c:v>40.943189111833298</c:v>
                </c:pt>
                <c:pt idx="11776">
                  <c:v>40.944102823755699</c:v>
                </c:pt>
                <c:pt idx="11777">
                  <c:v>40.945016475391398</c:v>
                </c:pt>
                <c:pt idx="11778">
                  <c:v>40.945930066744502</c:v>
                </c:pt>
                <c:pt idx="11779">
                  <c:v>40.946843597818997</c:v>
                </c:pt>
                <c:pt idx="11780">
                  <c:v>40.947757068619097</c:v>
                </c:pt>
                <c:pt idx="11781">
                  <c:v>40.948670479148802</c:v>
                </c:pt>
                <c:pt idx="11782">
                  <c:v>40.949583829412099</c:v>
                </c:pt>
                <c:pt idx="11783">
                  <c:v>40.950497119413299</c:v>
                </c:pt>
                <c:pt idx="11784">
                  <c:v>40.951410349156298</c:v>
                </c:pt>
                <c:pt idx="11785">
                  <c:v>40.952323518645301</c:v>
                </c:pt>
                <c:pt idx="11786">
                  <c:v>40.953236627884202</c:v>
                </c:pt>
                <c:pt idx="11787">
                  <c:v>40.9541496768773</c:v>
                </c:pt>
                <c:pt idx="11788">
                  <c:v>40.955062665628503</c:v>
                </c:pt>
                <c:pt idx="11789">
                  <c:v>40.955975594141897</c:v>
                </c:pt>
                <c:pt idx="11790">
                  <c:v>40.956888462421702</c:v>
                </c:pt>
                <c:pt idx="11791">
                  <c:v>40.957801270471798</c:v>
                </c:pt>
                <c:pt idx="11792">
                  <c:v>40.958714018296497</c:v>
                </c:pt>
                <c:pt idx="11793">
                  <c:v>40.959626705899602</c:v>
                </c:pt>
                <c:pt idx="11794">
                  <c:v>40.960539333285404</c:v>
                </c:pt>
                <c:pt idx="11795">
                  <c:v>40.961451900457902</c:v>
                </c:pt>
                <c:pt idx="11796">
                  <c:v>40.962364407421198</c:v>
                </c:pt>
                <c:pt idx="11797">
                  <c:v>40.963276854179298</c:v>
                </c:pt>
                <c:pt idx="11798">
                  <c:v>40.964189240736403</c:v>
                </c:pt>
                <c:pt idx="11799">
                  <c:v>40.965101567096397</c:v>
                </c:pt>
                <c:pt idx="11800">
                  <c:v>40.966013833263503</c:v>
                </c:pt>
                <c:pt idx="11801">
                  <c:v>40.966926039241798</c:v>
                </c:pt>
                <c:pt idx="11802">
                  <c:v>40.967838185035198</c:v>
                </c:pt>
                <c:pt idx="11803">
                  <c:v>40.968750270648002</c:v>
                </c:pt>
                <c:pt idx="11804">
                  <c:v>40.969662296084103</c:v>
                </c:pt>
                <c:pt idx="11805">
                  <c:v>40.9705742613477</c:v>
                </c:pt>
                <c:pt idx="11806">
                  <c:v>40.971486166442702</c:v>
                </c:pt>
                <c:pt idx="11807">
                  <c:v>40.9723980113734</c:v>
                </c:pt>
                <c:pt idx="11808">
                  <c:v>40.973309796143702</c:v>
                </c:pt>
                <c:pt idx="11809">
                  <c:v>40.974221520757702</c:v>
                </c:pt>
                <c:pt idx="11810">
                  <c:v>40.975133185219498</c:v>
                </c:pt>
                <c:pt idx="11811">
                  <c:v>40.976044789533198</c:v>
                </c:pt>
                <c:pt idx="11812">
                  <c:v>40.976956333702802</c:v>
                </c:pt>
                <c:pt idx="11813">
                  <c:v>40.977867817732403</c:v>
                </c:pt>
                <c:pt idx="11814">
                  <c:v>40.9787792416261</c:v>
                </c:pt>
                <c:pt idx="11815">
                  <c:v>40.979690605388001</c:v>
                </c:pt>
                <c:pt idx="11816">
                  <c:v>40.980601909021999</c:v>
                </c:pt>
                <c:pt idx="11817">
                  <c:v>40.981513152532301</c:v>
                </c:pt>
                <c:pt idx="11818">
                  <c:v>40.982424335923</c:v>
                </c:pt>
                <c:pt idx="11819">
                  <c:v>40.983335459198102</c:v>
                </c:pt>
                <c:pt idx="11820">
                  <c:v>40.984246522361701</c:v>
                </c:pt>
                <c:pt idx="11821">
                  <c:v>40.985157525417897</c:v>
                </c:pt>
                <c:pt idx="11822">
                  <c:v>40.986068468370703</c:v>
                </c:pt>
                <c:pt idx="11823">
                  <c:v>40.9869793512241</c:v>
                </c:pt>
                <c:pt idx="11824">
                  <c:v>40.9878901739824</c:v>
                </c:pt>
                <c:pt idx="11825">
                  <c:v>40.988800936649397</c:v>
                </c:pt>
                <c:pt idx="11826">
                  <c:v>40.989711639229398</c:v>
                </c:pt>
                <c:pt idx="11827">
                  <c:v>40.990622281726203</c:v>
                </c:pt>
                <c:pt idx="11828">
                  <c:v>40.991532864144197</c:v>
                </c:pt>
                <c:pt idx="11829">
                  <c:v>40.992443386487203</c:v>
                </c:pt>
                <c:pt idx="11830">
                  <c:v>40.993353848759298</c:v>
                </c:pt>
                <c:pt idx="11831">
                  <c:v>40.994264250964697</c:v>
                </c:pt>
                <c:pt idx="11832">
                  <c:v>40.9951745931074</c:v>
                </c:pt>
                <c:pt idx="11833">
                  <c:v>40.9960848751914</c:v>
                </c:pt>
                <c:pt idx="11834">
                  <c:v>40.996995097220797</c:v>
                </c:pt>
                <c:pt idx="11835">
                  <c:v>40.997905259199698</c:v>
                </c:pt>
                <c:pt idx="11836">
                  <c:v>40.998815361132202</c:v>
                </c:pt>
                <c:pt idx="11837">
                  <c:v>40.999725403022197</c:v>
                </c:pt>
                <c:pt idx="11838">
                  <c:v>41.000635384873902</c:v>
                </c:pt>
                <c:pt idx="11839">
                  <c:v>41.001545306691398</c:v>
                </c:pt>
                <c:pt idx="11840">
                  <c:v>41.002455168478598</c:v>
                </c:pt>
                <c:pt idx="11841">
                  <c:v>41.003364970239701</c:v>
                </c:pt>
                <c:pt idx="11842">
                  <c:v>41.004274711978702</c:v>
                </c:pt>
                <c:pt idx="11843">
                  <c:v>41.005184393699601</c:v>
                </c:pt>
                <c:pt idx="11844">
                  <c:v>41.006094015406603</c:v>
                </c:pt>
                <c:pt idx="11845">
                  <c:v>41.007003577103703</c:v>
                </c:pt>
                <c:pt idx="11846">
                  <c:v>41.007913078794999</c:v>
                </c:pt>
                <c:pt idx="11847">
                  <c:v>41.0088225204845</c:v>
                </c:pt>
                <c:pt idx="11848">
                  <c:v>41.009731902176199</c:v>
                </c:pt>
                <c:pt idx="11849">
                  <c:v>41.010641223874302</c:v>
                </c:pt>
                <c:pt idx="11850">
                  <c:v>41.011550485582802</c:v>
                </c:pt>
                <c:pt idx="11851">
                  <c:v>41.0124596873058</c:v>
                </c:pt>
                <c:pt idx="11852">
                  <c:v>41.013368829047202</c:v>
                </c:pt>
                <c:pt idx="11853">
                  <c:v>41.014277910811302</c:v>
                </c:pt>
                <c:pt idx="11854">
                  <c:v>41.015186932601999</c:v>
                </c:pt>
                <c:pt idx="11855">
                  <c:v>41.016095894423302</c:v>
                </c:pt>
                <c:pt idx="11856">
                  <c:v>41.017004796279402</c:v>
                </c:pt>
                <c:pt idx="11857">
                  <c:v>41.017913638174399</c:v>
                </c:pt>
                <c:pt idx="11858">
                  <c:v>41.018822420112201</c:v>
                </c:pt>
                <c:pt idx="11859">
                  <c:v>41.019731142096902</c:v>
                </c:pt>
                <c:pt idx="11860">
                  <c:v>41.0206398041326</c:v>
                </c:pt>
                <c:pt idx="11861">
                  <c:v>41.021548406223303</c:v>
                </c:pt>
                <c:pt idx="11862">
                  <c:v>41.022456948373097</c:v>
                </c:pt>
                <c:pt idx="11863">
                  <c:v>41.023365430585997</c:v>
                </c:pt>
                <c:pt idx="11864">
                  <c:v>41.024273852866202</c:v>
                </c:pt>
                <c:pt idx="11865">
                  <c:v>41.025182215217598</c:v>
                </c:pt>
                <c:pt idx="11866">
                  <c:v>41.026090517644299</c:v>
                </c:pt>
                <c:pt idx="11867">
                  <c:v>41.026998760150398</c:v>
                </c:pt>
                <c:pt idx="11868">
                  <c:v>41.027906942739897</c:v>
                </c:pt>
                <c:pt idx="11869">
                  <c:v>41.0288150654169</c:v>
                </c:pt>
                <c:pt idx="11870">
                  <c:v>41.029723128185402</c:v>
                </c:pt>
                <c:pt idx="11871">
                  <c:v>41.030631131049397</c:v>
                </c:pt>
                <c:pt idx="11872">
                  <c:v>41.031539074013097</c:v>
                </c:pt>
                <c:pt idx="11873">
                  <c:v>41.032446957080502</c:v>
                </c:pt>
                <c:pt idx="11874">
                  <c:v>41.033354780255699</c:v>
                </c:pt>
                <c:pt idx="11875">
                  <c:v>41.034262543542603</c:v>
                </c:pt>
                <c:pt idx="11876">
                  <c:v>41.035170246945398</c:v>
                </c:pt>
                <c:pt idx="11877">
                  <c:v>41.0360778904681</c:v>
                </c:pt>
                <c:pt idx="11878">
                  <c:v>41.036985474114701</c:v>
                </c:pt>
                <c:pt idx="11879">
                  <c:v>41.037892997889301</c:v>
                </c:pt>
                <c:pt idx="11880">
                  <c:v>41.038800461795901</c:v>
                </c:pt>
                <c:pt idx="11881">
                  <c:v>41.0397078658387</c:v>
                </c:pt>
                <c:pt idx="11882">
                  <c:v>41.040615210021599</c:v>
                </c:pt>
                <c:pt idx="11883">
                  <c:v>41.041522494348698</c:v>
                </c:pt>
                <c:pt idx="11884">
                  <c:v>41.042429718824103</c:v>
                </c:pt>
                <c:pt idx="11885">
                  <c:v>41.043336883451701</c:v>
                </c:pt>
                <c:pt idx="11886">
                  <c:v>41.044243988235699</c:v>
                </c:pt>
                <c:pt idx="11887">
                  <c:v>41.045151033180097</c:v>
                </c:pt>
                <c:pt idx="11888">
                  <c:v>41.046058018288903</c:v>
                </c:pt>
                <c:pt idx="11889">
                  <c:v>41.046964943566302</c:v>
                </c:pt>
                <c:pt idx="11890">
                  <c:v>41.047871809016101</c:v>
                </c:pt>
                <c:pt idx="11891">
                  <c:v>41.0487786146426</c:v>
                </c:pt>
                <c:pt idx="11892">
                  <c:v>41.049685360449701</c:v>
                </c:pt>
                <c:pt idx="11893">
                  <c:v>41.050592046441501</c:v>
                </c:pt>
                <c:pt idx="11894">
                  <c:v>41.051498672622003</c:v>
                </c:pt>
                <c:pt idx="11895">
                  <c:v>41.052405238995199</c:v>
                </c:pt>
                <c:pt idx="11896">
                  <c:v>41.053311745565303</c:v>
                </c:pt>
                <c:pt idx="11897">
                  <c:v>41.0542181923363</c:v>
                </c:pt>
                <c:pt idx="11898">
                  <c:v>41.055124579312199</c:v>
                </c:pt>
                <c:pt idx="11899">
                  <c:v>41.056030906497</c:v>
                </c:pt>
                <c:pt idx="11900">
                  <c:v>41.056937173894902</c:v>
                </c:pt>
                <c:pt idx="11901">
                  <c:v>41.057843381509798</c:v>
                </c:pt>
                <c:pt idx="11902">
                  <c:v>41.058749529345803</c:v>
                </c:pt>
                <c:pt idx="11903">
                  <c:v>41.059655617406897</c:v>
                </c:pt>
                <c:pt idx="11904">
                  <c:v>41.060561645697199</c:v>
                </c:pt>
                <c:pt idx="11905">
                  <c:v>41.061467614220703</c:v>
                </c:pt>
                <c:pt idx="11906">
                  <c:v>41.062373522981503</c:v>
                </c:pt>
                <c:pt idx="11907">
                  <c:v>41.063279371983597</c:v>
                </c:pt>
                <c:pt idx="11908">
                  <c:v>41.064185161231102</c:v>
                </c:pt>
                <c:pt idx="11909">
                  <c:v>41.065090890727902</c:v>
                </c:pt>
                <c:pt idx="11910">
                  <c:v>41.065996560478197</c:v>
                </c:pt>
                <c:pt idx="11911">
                  <c:v>41.066902170486003</c:v>
                </c:pt>
                <c:pt idx="11912">
                  <c:v>41.067807720755297</c:v>
                </c:pt>
                <c:pt idx="11913">
                  <c:v>41.068713211290202</c:v>
                </c:pt>
                <c:pt idx="11914">
                  <c:v>41.069618642094603</c:v>
                </c:pt>
                <c:pt idx="11915">
                  <c:v>41.070524013172701</c:v>
                </c:pt>
                <c:pt idx="11916">
                  <c:v>41.071429324528502</c:v>
                </c:pt>
                <c:pt idx="11917">
                  <c:v>41.072334576166099</c:v>
                </c:pt>
                <c:pt idx="11918">
                  <c:v>41.073239768089302</c:v>
                </c:pt>
                <c:pt idx="11919">
                  <c:v>41.0741449003024</c:v>
                </c:pt>
                <c:pt idx="11920">
                  <c:v>41.075049972809403</c:v>
                </c:pt>
                <c:pt idx="11921">
                  <c:v>41.075954985614203</c:v>
                </c:pt>
                <c:pt idx="11922">
                  <c:v>41.076859938720901</c:v>
                </c:pt>
                <c:pt idx="11923">
                  <c:v>41.077764832133603</c:v>
                </c:pt>
                <c:pt idx="11924">
                  <c:v>41.078669665856303</c:v>
                </c:pt>
                <c:pt idx="11925">
                  <c:v>41.079574439893001</c:v>
                </c:pt>
                <c:pt idx="11926">
                  <c:v>41.080479154247897</c:v>
                </c:pt>
                <c:pt idx="11927">
                  <c:v>41.081383808924798</c:v>
                </c:pt>
                <c:pt idx="11928">
                  <c:v>41.082288403927798</c:v>
                </c:pt>
                <c:pt idx="11929">
                  <c:v>41.083192939261103</c:v>
                </c:pt>
                <c:pt idx="11930">
                  <c:v>41.0840974149286</c:v>
                </c:pt>
                <c:pt idx="11931">
                  <c:v>41.085001830934303</c:v>
                </c:pt>
                <c:pt idx="11932">
                  <c:v>41.085906187282298</c:v>
                </c:pt>
                <c:pt idx="11933">
                  <c:v>41.086810483976699</c:v>
                </c:pt>
                <c:pt idx="11934">
                  <c:v>41.087714721021399</c:v>
                </c:pt>
                <c:pt idx="11935">
                  <c:v>41.088618898420499</c:v>
                </c:pt>
                <c:pt idx="11936">
                  <c:v>41.089523016178099</c:v>
                </c:pt>
                <c:pt idx="11937">
                  <c:v>41.090427074298098</c:v>
                </c:pt>
                <c:pt idx="11938">
                  <c:v>41.091331072784598</c:v>
                </c:pt>
                <c:pt idx="11939">
                  <c:v>41.092235011641698</c:v>
                </c:pt>
                <c:pt idx="11940">
                  <c:v>41.093138890873298</c:v>
                </c:pt>
                <c:pt idx="11941">
                  <c:v>41.0940427104835</c:v>
                </c:pt>
                <c:pt idx="11942">
                  <c:v>41.094946470476401</c:v>
                </c:pt>
                <c:pt idx="11943">
                  <c:v>41.095850170855897</c:v>
                </c:pt>
                <c:pt idx="11944">
                  <c:v>41.096753811626101</c:v>
                </c:pt>
                <c:pt idx="11945">
                  <c:v>41.097657392791099</c:v>
                </c:pt>
                <c:pt idx="11946">
                  <c:v>41.098560914354799</c:v>
                </c:pt>
                <c:pt idx="11947">
                  <c:v>41.0994643763214</c:v>
                </c:pt>
                <c:pt idx="11948">
                  <c:v>41.100367778694697</c:v>
                </c:pt>
                <c:pt idx="11949">
                  <c:v>41.101271121478902</c:v>
                </c:pt>
                <c:pt idx="11950">
                  <c:v>41.102174404678003</c:v>
                </c:pt>
                <c:pt idx="11951">
                  <c:v>41.103077628296099</c:v>
                </c:pt>
                <c:pt idx="11952">
                  <c:v>41.103980792336998</c:v>
                </c:pt>
                <c:pt idx="11953">
                  <c:v>41.104883896804999</c:v>
                </c:pt>
                <c:pt idx="11954">
                  <c:v>41.105786941703997</c:v>
                </c:pt>
                <c:pt idx="11955">
                  <c:v>41.106689927037998</c:v>
                </c:pt>
                <c:pt idx="11956">
                  <c:v>41.107592852811003</c:v>
                </c:pt>
                <c:pt idx="11957">
                  <c:v>41.108495719027196</c:v>
                </c:pt>
                <c:pt idx="11958">
                  <c:v>41.109398525690501</c:v>
                </c:pt>
                <c:pt idx="11959">
                  <c:v>41.110301272804897</c:v>
                </c:pt>
                <c:pt idx="11960">
                  <c:v>41.111203960374503</c:v>
                </c:pt>
                <c:pt idx="11961">
                  <c:v>41.1121065884034</c:v>
                </c:pt>
                <c:pt idx="11962">
                  <c:v>41.113009156895401</c:v>
                </c:pt>
                <c:pt idx="11963">
                  <c:v>41.113911665854801</c:v>
                </c:pt>
                <c:pt idx="11964">
                  <c:v>41.114814115285398</c:v>
                </c:pt>
                <c:pt idx="11965">
                  <c:v>41.115716505191301</c:v>
                </c:pt>
                <c:pt idx="11966">
                  <c:v>41.116618835576602</c:v>
                </c:pt>
                <c:pt idx="11967">
                  <c:v>41.117521106445203</c:v>
                </c:pt>
                <c:pt idx="11968">
                  <c:v>41.118423317801202</c:v>
                </c:pt>
                <c:pt idx="11969">
                  <c:v>41.1193254696487</c:v>
                </c:pt>
                <c:pt idx="11970">
                  <c:v>41.120227561991598</c:v>
                </c:pt>
                <c:pt idx="11971">
                  <c:v>41.121129594833903</c:v>
                </c:pt>
                <c:pt idx="11972">
                  <c:v>41.1220315681798</c:v>
                </c:pt>
                <c:pt idx="11973">
                  <c:v>41.122933482033098</c:v>
                </c:pt>
                <c:pt idx="11974">
                  <c:v>41.123835336398002</c:v>
                </c:pt>
                <c:pt idx="11975">
                  <c:v>41.124737131278501</c:v>
                </c:pt>
                <c:pt idx="11976">
                  <c:v>41.1256388666785</c:v>
                </c:pt>
                <c:pt idx="11977">
                  <c:v>41.1265405426022</c:v>
                </c:pt>
                <c:pt idx="11978">
                  <c:v>41.127442159053501</c:v>
                </c:pt>
                <c:pt idx="11979">
                  <c:v>41.128343716036397</c:v>
                </c:pt>
                <c:pt idx="11980">
                  <c:v>41.129245213555002</c:v>
                </c:pt>
                <c:pt idx="11981">
                  <c:v>41.130146651613401</c:v>
                </c:pt>
                <c:pt idx="11982">
                  <c:v>41.131048030215403</c:v>
                </c:pt>
                <c:pt idx="11983">
                  <c:v>41.1319493493652</c:v>
                </c:pt>
                <c:pt idx="11984">
                  <c:v>41.132850609066701</c:v>
                </c:pt>
                <c:pt idx="11985">
                  <c:v>41.133751809324004</c:v>
                </c:pt>
                <c:pt idx="11986">
                  <c:v>41.134652950141103</c:v>
                </c:pt>
                <c:pt idx="11987">
                  <c:v>41.135554031522098</c:v>
                </c:pt>
                <c:pt idx="11988">
                  <c:v>41.136455053470897</c:v>
                </c:pt>
                <c:pt idx="11989">
                  <c:v>41.1373560159915</c:v>
                </c:pt>
                <c:pt idx="11990">
                  <c:v>41.1382569190881</c:v>
                </c:pt>
                <c:pt idx="11991">
                  <c:v>41.139157762764498</c:v>
                </c:pt>
                <c:pt idx="11992">
                  <c:v>41.1400585470248</c:v>
                </c:pt>
                <c:pt idx="11993">
                  <c:v>41.140959271873101</c:v>
                </c:pt>
                <c:pt idx="11994">
                  <c:v>41.141859937313299</c:v>
                </c:pt>
                <c:pt idx="11995">
                  <c:v>41.142760543349503</c:v>
                </c:pt>
                <c:pt idx="11996">
                  <c:v>41.143661089985699</c:v>
                </c:pt>
                <c:pt idx="11997">
                  <c:v>41.1445615772259</c:v>
                </c:pt>
                <c:pt idx="11998">
                  <c:v>41.145462005074201</c:v>
                </c:pt>
                <c:pt idx="11999">
                  <c:v>41.146362373534402</c:v>
                </c:pt>
                <c:pt idx="12000">
                  <c:v>41.147262682610801</c:v>
                </c:pt>
                <c:pt idx="12001">
                  <c:v>41.148162932307201</c:v>
                </c:pt>
                <c:pt idx="12002">
                  <c:v>41.149063122627702</c:v>
                </c:pt>
                <c:pt idx="12003">
                  <c:v>41.149963253576303</c:v>
                </c:pt>
                <c:pt idx="12004">
                  <c:v>41.150863325156998</c:v>
                </c:pt>
                <c:pt idx="12005">
                  <c:v>41.151763337373801</c:v>
                </c:pt>
                <c:pt idx="12006">
                  <c:v>41.152663290230798</c:v>
                </c:pt>
                <c:pt idx="12007">
                  <c:v>41.153563183731997</c:v>
                </c:pt>
                <c:pt idx="12008">
                  <c:v>41.154463017881298</c:v>
                </c:pt>
                <c:pt idx="12009">
                  <c:v>41.155362792682801</c:v>
                </c:pt>
                <c:pt idx="12010">
                  <c:v>41.1562625081405</c:v>
                </c:pt>
                <c:pt idx="12011">
                  <c:v>41.157162164258501</c:v>
                </c:pt>
                <c:pt idx="12012">
                  <c:v>41.158061761040699</c:v>
                </c:pt>
                <c:pt idx="12013">
                  <c:v>41.1589612984911</c:v>
                </c:pt>
                <c:pt idx="12014">
                  <c:v>41.159860776613797</c:v>
                </c:pt>
                <c:pt idx="12015">
                  <c:v>41.160760195412699</c:v>
                </c:pt>
                <c:pt idx="12016">
                  <c:v>41.161659554891898</c:v>
                </c:pt>
                <c:pt idx="12017">
                  <c:v>41.162558855055401</c:v>
                </c:pt>
                <c:pt idx="12018">
                  <c:v>41.163458095907302</c:v>
                </c:pt>
                <c:pt idx="12019">
                  <c:v>41.164357277451401</c:v>
                </c:pt>
                <c:pt idx="12020">
                  <c:v>41.165256399691799</c:v>
                </c:pt>
                <c:pt idx="12021">
                  <c:v>41.166155462632602</c:v>
                </c:pt>
                <c:pt idx="12022">
                  <c:v>41.167054466277797</c:v>
                </c:pt>
                <c:pt idx="12023">
                  <c:v>41.167953410631199</c:v>
                </c:pt>
                <c:pt idx="12024">
                  <c:v>41.1688522956971</c:v>
                </c:pt>
                <c:pt idx="12025">
                  <c:v>41.169751121479301</c:v>
                </c:pt>
                <c:pt idx="12026">
                  <c:v>41.170649887981902</c:v>
                </c:pt>
                <c:pt idx="12027">
                  <c:v>41.171548595208897</c:v>
                </c:pt>
                <c:pt idx="12028">
                  <c:v>41.172447243164299</c:v>
                </c:pt>
                <c:pt idx="12029">
                  <c:v>41.173345831851996</c:v>
                </c:pt>
                <c:pt idx="12030">
                  <c:v>41.174244361276202</c:v>
                </c:pt>
                <c:pt idx="12031">
                  <c:v>41.175142831440901</c:v>
                </c:pt>
                <c:pt idx="12032">
                  <c:v>41.176041242349903</c:v>
                </c:pt>
                <c:pt idx="12033">
                  <c:v>41.176939594007401</c:v>
                </c:pt>
                <c:pt idx="12034">
                  <c:v>41.177837886417301</c:v>
                </c:pt>
                <c:pt idx="12035">
                  <c:v>41.178736119583697</c:v>
                </c:pt>
                <c:pt idx="12036">
                  <c:v>41.179634293510503</c:v>
                </c:pt>
                <c:pt idx="12037">
                  <c:v>41.180532408201799</c:v>
                </c:pt>
                <c:pt idx="12038">
                  <c:v>41.181430463661599</c:v>
                </c:pt>
                <c:pt idx="12039">
                  <c:v>41.182328459893803</c:v>
                </c:pt>
                <c:pt idx="12040">
                  <c:v>41.183226396902498</c:v>
                </c:pt>
                <c:pt idx="12041">
                  <c:v>41.184124274691698</c:v>
                </c:pt>
                <c:pt idx="12042">
                  <c:v>41.185022093265403</c:v>
                </c:pt>
                <c:pt idx="12043">
                  <c:v>41.185919852627499</c:v>
                </c:pt>
                <c:pt idx="12044">
                  <c:v>41.186817552782202</c:v>
                </c:pt>
                <c:pt idx="12045">
                  <c:v>41.187715193733297</c:v>
                </c:pt>
                <c:pt idx="12046">
                  <c:v>41.188612775484998</c:v>
                </c:pt>
                <c:pt idx="12047">
                  <c:v>41.1895102980411</c:v>
                </c:pt>
                <c:pt idx="12048">
                  <c:v>41.190407761405702</c:v>
                </c:pt>
                <c:pt idx="12049">
                  <c:v>41.191305165582897</c:v>
                </c:pt>
                <c:pt idx="12050">
                  <c:v>41.1922025105765</c:v>
                </c:pt>
                <c:pt idx="12051">
                  <c:v>41.193099796390698</c:v>
                </c:pt>
                <c:pt idx="12052">
                  <c:v>41.193997023029397</c:v>
                </c:pt>
                <c:pt idx="12053">
                  <c:v>41.194894190496598</c:v>
                </c:pt>
                <c:pt idx="12054">
                  <c:v>41.195791298796301</c:v>
                </c:pt>
                <c:pt idx="12055">
                  <c:v>41.196688347932501</c:v>
                </c:pt>
                <c:pt idx="12056">
                  <c:v>41.197585337909302</c:v>
                </c:pt>
                <c:pt idx="12057">
                  <c:v>41.198482268730501</c:v>
                </c:pt>
                <c:pt idx="12058">
                  <c:v>41.199379140400303</c:v>
                </c:pt>
                <c:pt idx="12059">
                  <c:v>41.200275952922603</c:v>
                </c:pt>
                <c:pt idx="12060">
                  <c:v>41.2011727063013</c:v>
                </c:pt>
                <c:pt idx="12061">
                  <c:v>41.202069400540701</c:v>
                </c:pt>
                <c:pt idx="12062">
                  <c:v>41.202966035644501</c:v>
                </c:pt>
                <c:pt idx="12063">
                  <c:v>41.203862611616799</c:v>
                </c:pt>
                <c:pt idx="12064">
                  <c:v>41.204759128461603</c:v>
                </c:pt>
                <c:pt idx="12065">
                  <c:v>41.205655586182999</c:v>
                </c:pt>
                <c:pt idx="12066">
                  <c:v>41.206551984784802</c:v>
                </c:pt>
                <c:pt idx="12067">
                  <c:v>41.207448324271098</c:v>
                </c:pt>
                <c:pt idx="12068">
                  <c:v>41.208344604646001</c:v>
                </c:pt>
                <c:pt idx="12069">
                  <c:v>41.209240825913298</c:v>
                </c:pt>
                <c:pt idx="12070">
                  <c:v>41.210136988077103</c:v>
                </c:pt>
                <c:pt idx="12071">
                  <c:v>41.211033091141402</c:v>
                </c:pt>
                <c:pt idx="12072">
                  <c:v>41.211929135110204</c:v>
                </c:pt>
                <c:pt idx="12073">
                  <c:v>41.2128251199874</c:v>
                </c:pt>
                <c:pt idx="12074">
                  <c:v>41.213721045777199</c:v>
                </c:pt>
                <c:pt idx="12075">
                  <c:v>41.214616912483301</c:v>
                </c:pt>
                <c:pt idx="12076">
                  <c:v>41.215512720109999</c:v>
                </c:pt>
                <c:pt idx="12077">
                  <c:v>41.216408468661101</c:v>
                </c:pt>
                <c:pt idx="12078">
                  <c:v>41.217304158140699</c:v>
                </c:pt>
                <c:pt idx="12079">
                  <c:v>41.218199788552703</c:v>
                </c:pt>
                <c:pt idx="12080">
                  <c:v>41.219095359901097</c:v>
                </c:pt>
                <c:pt idx="12081">
                  <c:v>41.219990872190003</c:v>
                </c:pt>
                <c:pt idx="12082">
                  <c:v>41.220886325423301</c:v>
                </c:pt>
                <c:pt idx="12083">
                  <c:v>41.221781719604998</c:v>
                </c:pt>
                <c:pt idx="12084">
                  <c:v>41.222677054739101</c:v>
                </c:pt>
                <c:pt idx="12085">
                  <c:v>41.223572330829597</c:v>
                </c:pt>
                <c:pt idx="12086">
                  <c:v>41.224467547880501</c:v>
                </c:pt>
                <c:pt idx="12087">
                  <c:v>41.225362705895797</c:v>
                </c:pt>
                <c:pt idx="12088">
                  <c:v>41.226257804879502</c:v>
                </c:pt>
                <c:pt idx="12089">
                  <c:v>41.227152844835501</c:v>
                </c:pt>
                <c:pt idx="12090">
                  <c:v>41.228047825767902</c:v>
                </c:pt>
                <c:pt idx="12091">
                  <c:v>41.228942747680598</c:v>
                </c:pt>
                <c:pt idx="12092">
                  <c:v>41.229837610577697</c:v>
                </c:pt>
                <c:pt idx="12093">
                  <c:v>41.230732414462999</c:v>
                </c:pt>
                <c:pt idx="12094">
                  <c:v>41.231627159340697</c:v>
                </c:pt>
                <c:pt idx="12095">
                  <c:v>41.232521845214798</c:v>
                </c:pt>
                <c:pt idx="12096">
                  <c:v>41.233416472089097</c:v>
                </c:pt>
                <c:pt idx="12097">
                  <c:v>41.234311039967601</c:v>
                </c:pt>
                <c:pt idx="12098">
                  <c:v>41.235205548854502</c:v>
                </c:pt>
                <c:pt idx="12099">
                  <c:v>41.236099998753602</c:v>
                </c:pt>
                <c:pt idx="12100">
                  <c:v>41.236994389669</c:v>
                </c:pt>
                <c:pt idx="12101">
                  <c:v>41.237888721604598</c:v>
                </c:pt>
                <c:pt idx="12102">
                  <c:v>41.238782994564403</c:v>
                </c:pt>
                <c:pt idx="12103">
                  <c:v>41.239677208552401</c:v>
                </c:pt>
                <c:pt idx="12104">
                  <c:v>41.240571363572599</c:v>
                </c:pt>
                <c:pt idx="12105">
                  <c:v>41.241465459628998</c:v>
                </c:pt>
                <c:pt idx="12106">
                  <c:v>41.242359496725598</c:v>
                </c:pt>
                <c:pt idx="12107">
                  <c:v>41.2432534748663</c:v>
                </c:pt>
                <c:pt idx="12108">
                  <c:v>41.244147394055098</c:v>
                </c:pt>
                <c:pt idx="12109">
                  <c:v>41.245041254296098</c:v>
                </c:pt>
                <c:pt idx="12110">
                  <c:v>41.245935055593201</c:v>
                </c:pt>
                <c:pt idx="12111">
                  <c:v>41.2468287979503</c:v>
                </c:pt>
                <c:pt idx="12112">
                  <c:v>41.247722481371603</c:v>
                </c:pt>
                <c:pt idx="12113">
                  <c:v>41.248616105860897</c:v>
                </c:pt>
                <c:pt idx="12114">
                  <c:v>41.249509671422302</c:v>
                </c:pt>
                <c:pt idx="12115">
                  <c:v>41.250403178059699</c:v>
                </c:pt>
                <c:pt idx="12116">
                  <c:v>41.251296625777101</c:v>
                </c:pt>
                <c:pt idx="12117">
                  <c:v>41.252190014578403</c:v>
                </c:pt>
                <c:pt idx="12118">
                  <c:v>41.253083344467797</c:v>
                </c:pt>
                <c:pt idx="12119">
                  <c:v>41.253976615449098</c:v>
                </c:pt>
                <c:pt idx="12120">
                  <c:v>41.254869827526399</c:v>
                </c:pt>
                <c:pt idx="12121">
                  <c:v>41.255762980703601</c:v>
                </c:pt>
                <c:pt idx="12122">
                  <c:v>41.256656074984697</c:v>
                </c:pt>
                <c:pt idx="12123">
                  <c:v>41.257549110373702</c:v>
                </c:pt>
                <c:pt idx="12124">
                  <c:v>41.258442086874503</c:v>
                </c:pt>
                <c:pt idx="12125">
                  <c:v>41.259335004491298</c:v>
                </c:pt>
                <c:pt idx="12126">
                  <c:v>41.260227863227797</c:v>
                </c:pt>
                <c:pt idx="12127">
                  <c:v>41.2611206630881</c:v>
                </c:pt>
                <c:pt idx="12128">
                  <c:v>41.2620134040762</c:v>
                </c:pt>
                <c:pt idx="12129">
                  <c:v>41.262906086196097</c:v>
                </c:pt>
                <c:pt idx="12130">
                  <c:v>41.263798709451798</c:v>
                </c:pt>
                <c:pt idx="12131">
                  <c:v>41.264691273847099</c:v>
                </c:pt>
                <c:pt idx="12132">
                  <c:v>41.265583779386198</c:v>
                </c:pt>
                <c:pt idx="12133">
                  <c:v>41.266476226072903</c:v>
                </c:pt>
                <c:pt idx="12134">
                  <c:v>41.267368613911401</c:v>
                </c:pt>
                <c:pt idx="12135">
                  <c:v>41.2682609429054</c:v>
                </c:pt>
                <c:pt idx="12136">
                  <c:v>41.269153213059099</c:v>
                </c:pt>
                <c:pt idx="12137">
                  <c:v>41.270045424376299</c:v>
                </c:pt>
                <c:pt idx="12138">
                  <c:v>41.270937576861201</c:v>
                </c:pt>
                <c:pt idx="12139">
                  <c:v>41.271829670517597</c:v>
                </c:pt>
                <c:pt idx="12140">
                  <c:v>41.272721705349497</c:v>
                </c:pt>
                <c:pt idx="12141">
                  <c:v>41.273613681360899</c:v>
                </c:pt>
                <c:pt idx="12142">
                  <c:v>41.274505598555699</c:v>
                </c:pt>
                <c:pt idx="12143">
                  <c:v>41.275397456938101</c:v>
                </c:pt>
                <c:pt idx="12144">
                  <c:v>41.276289256511802</c:v>
                </c:pt>
                <c:pt idx="12145">
                  <c:v>41.277180997281</c:v>
                </c:pt>
                <c:pt idx="12146">
                  <c:v>41.278072679249497</c:v>
                </c:pt>
                <c:pt idx="12147">
                  <c:v>41.2789643024214</c:v>
                </c:pt>
                <c:pt idx="12148">
                  <c:v>41.279855866800602</c:v>
                </c:pt>
                <c:pt idx="12149">
                  <c:v>41.280747372391097</c:v>
                </c:pt>
                <c:pt idx="12150">
                  <c:v>41.2816388191969</c:v>
                </c:pt>
                <c:pt idx="12151">
                  <c:v>41.282530207221903</c:v>
                </c:pt>
                <c:pt idx="12152">
                  <c:v>41.283421536470101</c:v>
                </c:pt>
                <c:pt idx="12153">
                  <c:v>41.2843128069456</c:v>
                </c:pt>
                <c:pt idx="12154">
                  <c:v>41.285204018652102</c:v>
                </c:pt>
                <c:pt idx="12155">
                  <c:v>41.2860951715939</c:v>
                </c:pt>
                <c:pt idx="12156">
                  <c:v>41.286986265774701</c:v>
                </c:pt>
                <c:pt idx="12157">
                  <c:v>41.287877301198598</c:v>
                </c:pt>
                <c:pt idx="12158">
                  <c:v>41.2887682778696</c:v>
                </c:pt>
                <c:pt idx="12159">
                  <c:v>41.2896591957916</c:v>
                </c:pt>
                <c:pt idx="12160">
                  <c:v>41.290550054968598</c:v>
                </c:pt>
                <c:pt idx="12161">
                  <c:v>41.291440855404502</c:v>
                </c:pt>
                <c:pt idx="12162">
                  <c:v>41.292331597103399</c:v>
                </c:pt>
                <c:pt idx="12163">
                  <c:v>41.293222280069102</c:v>
                </c:pt>
                <c:pt idx="12164">
                  <c:v>41.294112904305798</c:v>
                </c:pt>
                <c:pt idx="12165">
                  <c:v>41.295003469817303</c:v>
                </c:pt>
                <c:pt idx="12166">
                  <c:v>41.295893976607601</c:v>
                </c:pt>
                <c:pt idx="12167">
                  <c:v>41.296784424680602</c:v>
                </c:pt>
                <c:pt idx="12168">
                  <c:v>41.297674814040498</c:v>
                </c:pt>
                <c:pt idx="12169">
                  <c:v>41.298565144690997</c:v>
                </c:pt>
                <c:pt idx="12170">
                  <c:v>41.299455416636199</c:v>
                </c:pt>
                <c:pt idx="12171">
                  <c:v>41.300345629880098</c:v>
                </c:pt>
                <c:pt idx="12172">
                  <c:v>41.301235784426602</c:v>
                </c:pt>
                <c:pt idx="12173">
                  <c:v>41.302125880279704</c:v>
                </c:pt>
                <c:pt idx="12174">
                  <c:v>41.303015917443297</c:v>
                </c:pt>
                <c:pt idx="12175">
                  <c:v>41.303905895921403</c:v>
                </c:pt>
                <c:pt idx="12176">
                  <c:v>41.304795815718002</c:v>
                </c:pt>
                <c:pt idx="12177">
                  <c:v>41.305685676837101</c:v>
                </c:pt>
                <c:pt idx="12178">
                  <c:v>41.3065754792826</c:v>
                </c:pt>
                <c:pt idx="12179">
                  <c:v>41.3074652230585</c:v>
                </c:pt>
                <c:pt idx="12180">
                  <c:v>41.308354908168702</c:v>
                </c:pt>
                <c:pt idx="12181">
                  <c:v>41.309244534617299</c:v>
                </c:pt>
                <c:pt idx="12182">
                  <c:v>41.310134102408099</c:v>
                </c:pt>
                <c:pt idx="12183">
                  <c:v>41.311023611545103</c:v>
                </c:pt>
                <c:pt idx="12184">
                  <c:v>41.311913062032403</c:v>
                </c:pt>
                <c:pt idx="12185">
                  <c:v>41.3128024538738</c:v>
                </c:pt>
                <c:pt idx="12186">
                  <c:v>41.313691787073402</c:v>
                </c:pt>
                <c:pt idx="12187">
                  <c:v>41.314581061635003</c:v>
                </c:pt>
                <c:pt idx="12188">
                  <c:v>41.315470277562703</c:v>
                </c:pt>
                <c:pt idx="12189">
                  <c:v>41.316359434860402</c:v>
                </c:pt>
                <c:pt idx="12190">
                  <c:v>41.317248533532101</c:v>
                </c:pt>
                <c:pt idx="12191">
                  <c:v>41.318137573581801</c:v>
                </c:pt>
                <c:pt idx="12192">
                  <c:v>41.319026555013302</c:v>
                </c:pt>
                <c:pt idx="12193">
                  <c:v>41.319915477830797</c:v>
                </c:pt>
                <c:pt idx="12194">
                  <c:v>41.320804342038002</c:v>
                </c:pt>
                <c:pt idx="12195">
                  <c:v>41.321693147639003</c:v>
                </c:pt>
                <c:pt idx="12196">
                  <c:v>41.3225818946378</c:v>
                </c:pt>
                <c:pt idx="12197">
                  <c:v>41.323470583038301</c:v>
                </c:pt>
                <c:pt idx="12198">
                  <c:v>41.324359212844499</c:v>
                </c:pt>
                <c:pt idx="12199">
                  <c:v>41.325247784060302</c:v>
                </c:pt>
                <c:pt idx="12200">
                  <c:v>41.326136296689597</c:v>
                </c:pt>
                <c:pt idx="12201">
                  <c:v>41.327024750736598</c:v>
                </c:pt>
                <c:pt idx="12202">
                  <c:v>41.327913146204999</c:v>
                </c:pt>
                <c:pt idx="12203">
                  <c:v>41.3288014830989</c:v>
                </c:pt>
                <c:pt idx="12204">
                  <c:v>41.329689761422202</c:v>
                </c:pt>
                <c:pt idx="12205">
                  <c:v>41.330577981178898</c:v>
                </c:pt>
                <c:pt idx="12206">
                  <c:v>41.331466142372904</c:v>
                </c:pt>
                <c:pt idx="12207">
                  <c:v>41.332354245008297</c:v>
                </c:pt>
                <c:pt idx="12208">
                  <c:v>41.333242289088801</c:v>
                </c:pt>
                <c:pt idx="12209">
                  <c:v>41.334130274618602</c:v>
                </c:pt>
                <c:pt idx="12210">
                  <c:v>41.335018201601599</c:v>
                </c:pt>
                <c:pt idx="12211">
                  <c:v>41.335906070041702</c:v>
                </c:pt>
                <c:pt idx="12212">
                  <c:v>41.336793879942803</c:v>
                </c:pt>
                <c:pt idx="12213">
                  <c:v>41.337681631309003</c:v>
                </c:pt>
                <c:pt idx="12214">
                  <c:v>41.338569324144203</c:v>
                </c:pt>
                <c:pt idx="12215">
                  <c:v>41.339456958452303</c:v>
                </c:pt>
                <c:pt idx="12216">
                  <c:v>41.340344534237403</c:v>
                </c:pt>
                <c:pt idx="12217">
                  <c:v>41.341232051503198</c:v>
                </c:pt>
                <c:pt idx="12218">
                  <c:v>41.342119510253902</c:v>
                </c:pt>
                <c:pt idx="12219">
                  <c:v>41.343006910493401</c:v>
                </c:pt>
                <c:pt idx="12220">
                  <c:v>41.343894252225503</c:v>
                </c:pt>
                <c:pt idx="12221">
                  <c:v>41.344781535454402</c:v>
                </c:pt>
                <c:pt idx="12222">
                  <c:v>41.345668760183798</c:v>
                </c:pt>
                <c:pt idx="12223">
                  <c:v>41.346555926417899</c:v>
                </c:pt>
                <c:pt idx="12224">
                  <c:v>41.347443034160399</c:v>
                </c:pt>
                <c:pt idx="12225">
                  <c:v>41.348330083415497</c:v>
                </c:pt>
                <c:pt idx="12226">
                  <c:v>41.349217074187003</c:v>
                </c:pt>
                <c:pt idx="12227">
                  <c:v>41.350104006478801</c:v>
                </c:pt>
                <c:pt idx="12228">
                  <c:v>41.350990880295001</c:v>
                </c:pt>
                <c:pt idx="12229">
                  <c:v>41.351877695639502</c:v>
                </c:pt>
                <c:pt idx="12230">
                  <c:v>41.352764452516197</c:v>
                </c:pt>
                <c:pt idx="12231">
                  <c:v>41.353651150929103</c:v>
                </c:pt>
                <c:pt idx="12232">
                  <c:v>41.354537790882198</c:v>
                </c:pt>
                <c:pt idx="12233">
                  <c:v>41.355424372379296</c:v>
                </c:pt>
                <c:pt idx="12234">
                  <c:v>41.3563108954245</c:v>
                </c:pt>
                <c:pt idx="12235">
                  <c:v>41.357197360021601</c:v>
                </c:pt>
                <c:pt idx="12236">
                  <c:v>41.358083766174801</c:v>
                </c:pt>
                <c:pt idx="12237">
                  <c:v>41.3589701138877</c:v>
                </c:pt>
                <c:pt idx="12238">
                  <c:v>41.359856403164599</c:v>
                </c:pt>
                <c:pt idx="12239">
                  <c:v>41.360742634009199</c:v>
                </c:pt>
                <c:pt idx="12240">
                  <c:v>41.3616288064255</c:v>
                </c:pt>
                <c:pt idx="12241">
                  <c:v>41.362514920417503</c:v>
                </c:pt>
                <c:pt idx="12242">
                  <c:v>41.363400975989101</c:v>
                </c:pt>
                <c:pt idx="12243">
                  <c:v>41.364286973144402</c:v>
                </c:pt>
                <c:pt idx="12244">
                  <c:v>41.3651729118871</c:v>
                </c:pt>
                <c:pt idx="12245">
                  <c:v>41.366058792221303</c:v>
                </c:pt>
                <c:pt idx="12246">
                  <c:v>41.366944614150903</c:v>
                </c:pt>
                <c:pt idx="12247">
                  <c:v>41.367830377679901</c:v>
                </c:pt>
                <c:pt idx="12248">
                  <c:v>41.368716082812199</c:v>
                </c:pt>
                <c:pt idx="12249">
                  <c:v>41.369601729551697</c:v>
                </c:pt>
                <c:pt idx="12250">
                  <c:v>41.370487317902402</c:v>
                </c:pt>
                <c:pt idx="12251">
                  <c:v>41.371372847868301</c:v>
                </c:pt>
                <c:pt idx="12252">
                  <c:v>41.372258319453302</c:v>
                </c:pt>
                <c:pt idx="12253">
                  <c:v>41.373143732661298</c:v>
                </c:pt>
                <c:pt idx="12254">
                  <c:v>41.374029087496197</c:v>
                </c:pt>
                <c:pt idx="12255">
                  <c:v>41.3749143839621</c:v>
                </c:pt>
                <c:pt idx="12256">
                  <c:v>41.3757996220628</c:v>
                </c:pt>
                <c:pt idx="12257">
                  <c:v>41.376684801802398</c:v>
                </c:pt>
                <c:pt idx="12258">
                  <c:v>41.377569923184701</c:v>
                </c:pt>
                <c:pt idx="12259">
                  <c:v>41.378454986213697</c:v>
                </c:pt>
                <c:pt idx="12260">
                  <c:v>41.3793399908933</c:v>
                </c:pt>
                <c:pt idx="12261">
                  <c:v>41.380224937227503</c:v>
                </c:pt>
                <c:pt idx="12262">
                  <c:v>41.3811098252202</c:v>
                </c:pt>
                <c:pt idx="12263">
                  <c:v>41.381994654875399</c:v>
                </c:pt>
                <c:pt idx="12264">
                  <c:v>41.382879426196901</c:v>
                </c:pt>
                <c:pt idx="12265">
                  <c:v>41.383764139188798</c:v>
                </c:pt>
                <c:pt idx="12266">
                  <c:v>41.384648793855</c:v>
                </c:pt>
                <c:pt idx="12267">
                  <c:v>41.385533390199498</c:v>
                </c:pt>
                <c:pt idx="12268">
                  <c:v>41.386417928226003</c:v>
                </c:pt>
                <c:pt idx="12269">
                  <c:v>41.387302407938698</c:v>
                </c:pt>
                <c:pt idx="12270">
                  <c:v>41.3881868293414</c:v>
                </c:pt>
                <c:pt idx="12271">
                  <c:v>41.389071192438102</c:v>
                </c:pt>
                <c:pt idx="12272">
                  <c:v>41.389955497232798</c:v>
                </c:pt>
                <c:pt idx="12273">
                  <c:v>41.390839743729302</c:v>
                </c:pt>
                <c:pt idx="12274">
                  <c:v>41.391723931931502</c:v>
                </c:pt>
                <c:pt idx="12275">
                  <c:v>41.392608061843603</c:v>
                </c:pt>
                <c:pt idx="12276">
                  <c:v>41.393492133469302</c:v>
                </c:pt>
                <c:pt idx="12277">
                  <c:v>41.394376146812597</c:v>
                </c:pt>
                <c:pt idx="12278">
                  <c:v>41.395260101877398</c:v>
                </c:pt>
                <c:pt idx="12279">
                  <c:v>41.396143998667803</c:v>
                </c:pt>
                <c:pt idx="12280">
                  <c:v>41.397027837187501</c:v>
                </c:pt>
                <c:pt idx="12281">
                  <c:v>41.397911617440599</c:v>
                </c:pt>
                <c:pt idx="12282">
                  <c:v>41.398795339431103</c:v>
                </c:pt>
                <c:pt idx="12283">
                  <c:v>41.399679003162703</c:v>
                </c:pt>
                <c:pt idx="12284">
                  <c:v>41.400562608639497</c:v>
                </c:pt>
                <c:pt idx="12285">
                  <c:v>41.401446155865401</c:v>
                </c:pt>
                <c:pt idx="12286">
                  <c:v>41.4023296448444</c:v>
                </c:pt>
                <c:pt idx="12287">
                  <c:v>41.403213075580297</c:v>
                </c:pt>
                <c:pt idx="12288">
                  <c:v>41.404096448077198</c:v>
                </c:pt>
                <c:pt idx="12289">
                  <c:v>41.404979762338797</c:v>
                </c:pt>
                <c:pt idx="12290">
                  <c:v>41.405863018369303</c:v>
                </c:pt>
                <c:pt idx="12291">
                  <c:v>41.4067462161725</c:v>
                </c:pt>
                <c:pt idx="12292">
                  <c:v>41.407629355752299</c:v>
                </c:pt>
                <c:pt idx="12293">
                  <c:v>41.408512437112599</c:v>
                </c:pt>
                <c:pt idx="12294">
                  <c:v>41.4093954602575</c:v>
                </c:pt>
                <c:pt idx="12295">
                  <c:v>41.410278425190803</c:v>
                </c:pt>
                <c:pt idx="12296">
                  <c:v>41.411161331916603</c:v>
                </c:pt>
                <c:pt idx="12297">
                  <c:v>41.412044180438599</c:v>
                </c:pt>
                <c:pt idx="12298">
                  <c:v>41.4129269707608</c:v>
                </c:pt>
                <c:pt idx="12299">
                  <c:v>41.4138097028872</c:v>
                </c:pt>
                <c:pt idx="12300">
                  <c:v>41.414692376821698</c:v>
                </c:pt>
                <c:pt idx="12301">
                  <c:v>41.415574992568303</c:v>
                </c:pt>
                <c:pt idx="12302">
                  <c:v>41.416457550130801</c:v>
                </c:pt>
                <c:pt idx="12303">
                  <c:v>41.4173400495132</c:v>
                </c:pt>
                <c:pt idx="12304">
                  <c:v>41.418222490719401</c:v>
                </c:pt>
                <c:pt idx="12305">
                  <c:v>41.419104873753298</c:v>
                </c:pt>
                <c:pt idx="12306">
                  <c:v>41.419987198618998</c:v>
                </c:pt>
                <c:pt idx="12307">
                  <c:v>41.420869465320301</c:v>
                </c:pt>
                <c:pt idx="12308">
                  <c:v>41.421751673861102</c:v>
                </c:pt>
                <c:pt idx="12309">
                  <c:v>41.422633824245302</c:v>
                </c:pt>
                <c:pt idx="12310">
                  <c:v>41.423515916477001</c:v>
                </c:pt>
                <c:pt idx="12311">
                  <c:v>41.42439795056</c:v>
                </c:pt>
                <c:pt idx="12312">
                  <c:v>41.425279926498199</c:v>
                </c:pt>
                <c:pt idx="12313">
                  <c:v>41.426161844295599</c:v>
                </c:pt>
                <c:pt idx="12314">
                  <c:v>41.427043703956102</c:v>
                </c:pt>
                <c:pt idx="12315">
                  <c:v>41.427925505483699</c:v>
                </c:pt>
                <c:pt idx="12316">
                  <c:v>41.428807248882201</c:v>
                </c:pt>
                <c:pt idx="12317">
                  <c:v>41.4296889341556</c:v>
                </c:pt>
                <c:pt idx="12318">
                  <c:v>41.430570561307803</c:v>
                </c:pt>
                <c:pt idx="12319">
                  <c:v>41.431452130342699</c:v>
                </c:pt>
                <c:pt idx="12320">
                  <c:v>41.4323336412644</c:v>
                </c:pt>
                <c:pt idx="12321">
                  <c:v>41.433215094076601</c:v>
                </c:pt>
                <c:pt idx="12322">
                  <c:v>41.434096488783297</c:v>
                </c:pt>
                <c:pt idx="12323">
                  <c:v>41.434977825388401</c:v>
                </c:pt>
                <c:pt idx="12324">
                  <c:v>41.435859103896</c:v>
                </c:pt>
                <c:pt idx="12325">
                  <c:v>41.436740324309802</c:v>
                </c:pt>
                <c:pt idx="12326">
                  <c:v>41.437621486633802</c:v>
                </c:pt>
                <c:pt idx="12327">
                  <c:v>41.438502590871899</c:v>
                </c:pt>
                <c:pt idx="12328">
                  <c:v>41.439383637028101</c:v>
                </c:pt>
                <c:pt idx="12329">
                  <c:v>41.440264625106302</c:v>
                </c:pt>
                <c:pt idx="12330">
                  <c:v>41.441145555110403</c:v>
                </c:pt>
                <c:pt idx="12331">
                  <c:v>41.442026427044297</c:v>
                </c:pt>
                <c:pt idx="12332">
                  <c:v>41.442907240912</c:v>
                </c:pt>
                <c:pt idx="12333">
                  <c:v>41.443787996717397</c:v>
                </c:pt>
                <c:pt idx="12334">
                  <c:v>41.444668694464298</c:v>
                </c:pt>
                <c:pt idx="12335">
                  <c:v>41.445549334156702</c:v>
                </c:pt>
                <c:pt idx="12336">
                  <c:v>41.446429915798603</c:v>
                </c:pt>
                <c:pt idx="12337">
                  <c:v>41.447310439393803</c:v>
                </c:pt>
                <c:pt idx="12338">
                  <c:v>41.448190904946401</c:v>
                </c:pt>
                <c:pt idx="12339">
                  <c:v>41.449071312460099</c:v>
                </c:pt>
                <c:pt idx="12340">
                  <c:v>41.449951661938897</c:v>
                </c:pt>
                <c:pt idx="12341">
                  <c:v>41.450831953386697</c:v>
                </c:pt>
                <c:pt idx="12342">
                  <c:v>41.451712186807598</c:v>
                </c:pt>
                <c:pt idx="12343">
                  <c:v>41.452592362205202</c:v>
                </c:pt>
                <c:pt idx="12344">
                  <c:v>41.453472479583702</c:v>
                </c:pt>
                <c:pt idx="12345">
                  <c:v>41.4543525389469</c:v>
                </c:pt>
                <c:pt idx="12346">
                  <c:v>41.455232540298702</c:v>
                </c:pt>
                <c:pt idx="12347">
                  <c:v>41.456112483643103</c:v>
                </c:pt>
                <c:pt idx="12348">
                  <c:v>41.456992368983897</c:v>
                </c:pt>
                <c:pt idx="12349">
                  <c:v>41.457872196325098</c:v>
                </c:pt>
                <c:pt idx="12350">
                  <c:v>41.458751965670601</c:v>
                </c:pt>
                <c:pt idx="12351">
                  <c:v>41.459631677024397</c:v>
                </c:pt>
                <c:pt idx="12352">
                  <c:v>41.460511330390197</c:v>
                </c:pt>
                <c:pt idx="12353">
                  <c:v>41.461390925772101</c:v>
                </c:pt>
                <c:pt idx="12354">
                  <c:v>41.462270463174001</c:v>
                </c:pt>
                <c:pt idx="12355">
                  <c:v>41.463149942599799</c:v>
                </c:pt>
                <c:pt idx="12356">
                  <c:v>41.464029364053303</c:v>
                </c:pt>
                <c:pt idx="12357">
                  <c:v>41.464908727538599</c:v>
                </c:pt>
                <c:pt idx="12358">
                  <c:v>41.465788033059503</c:v>
                </c:pt>
                <c:pt idx="12359">
                  <c:v>41.466667280619902</c:v>
                </c:pt>
                <c:pt idx="12360">
                  <c:v>41.467546470223802</c:v>
                </c:pt>
                <c:pt idx="12361">
                  <c:v>41.468425601875097</c:v>
                </c:pt>
                <c:pt idx="12362">
                  <c:v>41.469304675577597</c:v>
                </c:pt>
                <c:pt idx="12363">
                  <c:v>41.470183691335301</c:v>
                </c:pt>
                <c:pt idx="12364">
                  <c:v>41.471062649152202</c:v>
                </c:pt>
                <c:pt idx="12365">
                  <c:v>41.471941549032103</c:v>
                </c:pt>
                <c:pt idx="12366">
                  <c:v>41.472820390978903</c:v>
                </c:pt>
                <c:pt idx="12367">
                  <c:v>41.473699174996497</c:v>
                </c:pt>
                <c:pt idx="12368">
                  <c:v>41.4745779010889</c:v>
                </c:pt>
                <c:pt idx="12369">
                  <c:v>41.475456569259997</c:v>
                </c:pt>
                <c:pt idx="12370">
                  <c:v>41.476335179513697</c:v>
                </c:pt>
                <c:pt idx="12371">
                  <c:v>41.477213731853801</c:v>
                </c:pt>
                <c:pt idx="12372">
                  <c:v>41.478092226284403</c:v>
                </c:pt>
                <c:pt idx="12373">
                  <c:v>41.478970662809303</c:v>
                </c:pt>
                <c:pt idx="12374">
                  <c:v>41.479849041432402</c:v>
                </c:pt>
                <c:pt idx="12375">
                  <c:v>41.480727362157701</c:v>
                </c:pt>
                <c:pt idx="12376">
                  <c:v>41.481605624988902</c:v>
                </c:pt>
                <c:pt idx="12377">
                  <c:v>41.482483829930203</c:v>
                </c:pt>
                <c:pt idx="12378">
                  <c:v>41.4833619769853</c:v>
                </c:pt>
                <c:pt idx="12379">
                  <c:v>41.4842400661582</c:v>
                </c:pt>
                <c:pt idx="12380">
                  <c:v>41.485118097452798</c:v>
                </c:pt>
                <c:pt idx="12381">
                  <c:v>41.485996070872901</c:v>
                </c:pt>
                <c:pt idx="12382">
                  <c:v>41.486873986422601</c:v>
                </c:pt>
                <c:pt idx="12383">
                  <c:v>41.487751844105702</c:v>
                </c:pt>
                <c:pt idx="12384">
                  <c:v>41.488629643925997</c:v>
                </c:pt>
                <c:pt idx="12385">
                  <c:v>41.489507385887698</c:v>
                </c:pt>
                <c:pt idx="12386">
                  <c:v>41.490385069994403</c:v>
                </c:pt>
                <c:pt idx="12387">
                  <c:v>41.491262696250203</c:v>
                </c:pt>
                <c:pt idx="12388">
                  <c:v>41.4921402646589</c:v>
                </c:pt>
                <c:pt idx="12389">
                  <c:v>41.493017775224402</c:v>
                </c:pt>
                <c:pt idx="12390">
                  <c:v>41.493895227950802</c:v>
                </c:pt>
                <c:pt idx="12391">
                  <c:v>41.494772622841701</c:v>
                </c:pt>
                <c:pt idx="12392">
                  <c:v>41.4956499599013</c:v>
                </c:pt>
                <c:pt idx="12393">
                  <c:v>41.4965272391333</c:v>
                </c:pt>
                <c:pt idx="12394">
                  <c:v>41.497404460541702</c:v>
                </c:pt>
                <c:pt idx="12395">
                  <c:v>41.498281624130399</c:v>
                </c:pt>
                <c:pt idx="12396">
                  <c:v>41.499158729903201</c:v>
                </c:pt>
                <c:pt idx="12397">
                  <c:v>41.500035777864198</c:v>
                </c:pt>
                <c:pt idx="12398">
                  <c:v>41.500912768017102</c:v>
                </c:pt>
                <c:pt idx="12399">
                  <c:v>41.501789700365897</c:v>
                </c:pt>
                <c:pt idx="12400">
                  <c:v>41.502666574914599</c:v>
                </c:pt>
                <c:pt idx="12401">
                  <c:v>41.503543391666902</c:v>
                </c:pt>
                <c:pt idx="12402">
                  <c:v>41.5044201506268</c:v>
                </c:pt>
                <c:pt idx="12403">
                  <c:v>41.505296851798299</c:v>
                </c:pt>
                <c:pt idx="12404">
                  <c:v>41.506173495185102</c:v>
                </c:pt>
                <c:pt idx="12405">
                  <c:v>41.507050080791302</c:v>
                </c:pt>
                <c:pt idx="12406">
                  <c:v>41.5079266086207</c:v>
                </c:pt>
                <c:pt idx="12407">
                  <c:v>41.508803078677197</c:v>
                </c:pt>
                <c:pt idx="12408">
                  <c:v>41.5096794909647</c:v>
                </c:pt>
                <c:pt idx="12409">
                  <c:v>41.510555845487097</c:v>
                </c:pt>
                <c:pt idx="12410">
                  <c:v>41.511432142248303</c:v>
                </c:pt>
                <c:pt idx="12411">
                  <c:v>41.512308381252197</c:v>
                </c:pt>
                <c:pt idx="12412">
                  <c:v>41.513184562502801</c:v>
                </c:pt>
                <c:pt idx="12413">
                  <c:v>41.514060686003901</c:v>
                </c:pt>
                <c:pt idx="12414">
                  <c:v>41.5149367517594</c:v>
                </c:pt>
                <c:pt idx="12415">
                  <c:v>41.515812759773198</c:v>
                </c:pt>
                <c:pt idx="12416">
                  <c:v>41.516688710049202</c:v>
                </c:pt>
                <c:pt idx="12417">
                  <c:v>41.5175646025913</c:v>
                </c:pt>
                <c:pt idx="12418">
                  <c:v>41.518440437403399</c:v>
                </c:pt>
                <c:pt idx="12419">
                  <c:v>41.5193162144894</c:v>
                </c:pt>
                <c:pt idx="12420">
                  <c:v>41.520191933853297</c:v>
                </c:pt>
                <c:pt idx="12421">
                  <c:v>41.521067595498799</c:v>
                </c:pt>
                <c:pt idx="12422">
                  <c:v>41.521943199429899</c:v>
                </c:pt>
                <c:pt idx="12423">
                  <c:v>41.522818745650603</c:v>
                </c:pt>
                <c:pt idx="12424">
                  <c:v>41.523694234164601</c:v>
                </c:pt>
                <c:pt idx="12425">
                  <c:v>41.5245696649759</c:v>
                </c:pt>
                <c:pt idx="12426">
                  <c:v>41.5254450380883</c:v>
                </c:pt>
                <c:pt idx="12427">
                  <c:v>41.526320353505902</c:v>
                </c:pt>
                <c:pt idx="12428">
                  <c:v>41.527195611232401</c:v>
                </c:pt>
                <c:pt idx="12429">
                  <c:v>41.528070811271803</c:v>
                </c:pt>
                <c:pt idx="12430">
                  <c:v>41.528945953628003</c:v>
                </c:pt>
                <c:pt idx="12431">
                  <c:v>41.529821038304803</c:v>
                </c:pt>
                <c:pt idx="12432">
                  <c:v>41.530696065306202</c:v>
                </c:pt>
                <c:pt idx="12433">
                  <c:v>41.531571034636002</c:v>
                </c:pt>
                <c:pt idx="12434">
                  <c:v>41.532445946298097</c:v>
                </c:pt>
                <c:pt idx="12435">
                  <c:v>41.533320800296501</c:v>
                </c:pt>
                <c:pt idx="12436">
                  <c:v>41.534195596635001</c:v>
                </c:pt>
                <c:pt idx="12437">
                  <c:v>41.535070335317599</c:v>
                </c:pt>
                <c:pt idx="12438">
                  <c:v>41.535945016348002</c:v>
                </c:pt>
                <c:pt idx="12439">
                  <c:v>41.536819639730197</c:v>
                </c:pt>
                <c:pt idx="12440">
                  <c:v>41.537694205468199</c:v>
                </c:pt>
                <c:pt idx="12441">
                  <c:v>41.538568713565702</c:v>
                </c:pt>
                <c:pt idx="12442">
                  <c:v>41.5394431640267</c:v>
                </c:pt>
                <c:pt idx="12443">
                  <c:v>41.540317556855101</c:v>
                </c:pt>
                <c:pt idx="12444">
                  <c:v>41.541191892054698</c:v>
                </c:pt>
                <c:pt idx="12445">
                  <c:v>41.5420661696295</c:v>
                </c:pt>
                <c:pt idx="12446">
                  <c:v>41.5429403895833</c:v>
                </c:pt>
                <c:pt idx="12447">
                  <c:v>41.5438145519201</c:v>
                </c:pt>
                <c:pt idx="12448">
                  <c:v>41.544688656643601</c:v>
                </c:pt>
                <c:pt idx="12449">
                  <c:v>41.545562703757902</c:v>
                </c:pt>
                <c:pt idx="12450">
                  <c:v>41.546436693266799</c:v>
                </c:pt>
                <c:pt idx="12451">
                  <c:v>41.547310625174198</c:v>
                </c:pt>
                <c:pt idx="12452">
                  <c:v>41.548184499483902</c:v>
                </c:pt>
                <c:pt idx="12453">
                  <c:v>41.549058316199897</c:v>
                </c:pt>
                <c:pt idx="12454">
                  <c:v>41.549932075326097</c:v>
                </c:pt>
                <c:pt idx="12455">
                  <c:v>41.550805776866298</c:v>
                </c:pt>
                <c:pt idx="12456">
                  <c:v>41.551679420824399</c:v>
                </c:pt>
                <c:pt idx="12457">
                  <c:v>41.552553007204402</c:v>
                </c:pt>
                <c:pt idx="12458">
                  <c:v>41.553426536010001</c:v>
                </c:pt>
                <c:pt idx="12459">
                  <c:v>41.554300007245303</c:v>
                </c:pt>
                <c:pt idx="12460">
                  <c:v>41.555173420914002</c:v>
                </c:pt>
                <c:pt idx="12461">
                  <c:v>41.5560467770201</c:v>
                </c:pt>
                <c:pt idx="12462">
                  <c:v>41.556920075567398</c:v>
                </c:pt>
                <c:pt idx="12463">
                  <c:v>41.557793316559803</c:v>
                </c:pt>
                <c:pt idx="12464">
                  <c:v>41.558666500001301</c:v>
                </c:pt>
                <c:pt idx="12465">
                  <c:v>41.559539625895702</c:v>
                </c:pt>
                <c:pt idx="12466">
                  <c:v>41.560412694246899</c:v>
                </c:pt>
                <c:pt idx="12467">
                  <c:v>41.561285705058701</c:v>
                </c:pt>
                <c:pt idx="12468">
                  <c:v>41.5621586583351</c:v>
                </c:pt>
                <c:pt idx="12469">
                  <c:v>41.563031554079899</c:v>
                </c:pt>
                <c:pt idx="12470">
                  <c:v>41.563904392297097</c:v>
                </c:pt>
                <c:pt idx="12471">
                  <c:v>41.564777172990503</c:v>
                </c:pt>
                <c:pt idx="12472">
                  <c:v>41.565649896163897</c:v>
                </c:pt>
                <c:pt idx="12473">
                  <c:v>41.566522561821401</c:v>
                </c:pt>
                <c:pt idx="12474">
                  <c:v>41.567395169966701</c:v>
                </c:pt>
                <c:pt idx="12475">
                  <c:v>41.5682677206037</c:v>
                </c:pt>
                <c:pt idx="12476">
                  <c:v>41.569140213736297</c:v>
                </c:pt>
                <c:pt idx="12477">
                  <c:v>41.5700126493685</c:v>
                </c:pt>
                <c:pt idx="12478">
                  <c:v>41.570885027503998</c:v>
                </c:pt>
                <c:pt idx="12479">
                  <c:v>41.571757348146797</c:v>
                </c:pt>
                <c:pt idx="12480">
                  <c:v>41.572629611300798</c:v>
                </c:pt>
                <c:pt idx="12481">
                  <c:v>41.573501816969703</c:v>
                </c:pt>
                <c:pt idx="12482">
                  <c:v>41.574373965157598</c:v>
                </c:pt>
                <c:pt idx="12483">
                  <c:v>41.575246055868298</c:v>
                </c:pt>
                <c:pt idx="12484">
                  <c:v>41.576118089105599</c:v>
                </c:pt>
                <c:pt idx="12485">
                  <c:v>41.576990064873399</c:v>
                </c:pt>
                <c:pt idx="12486">
                  <c:v>41.577861983175701</c:v>
                </c:pt>
                <c:pt idx="12487">
                  <c:v>41.578733844016298</c:v>
                </c:pt>
                <c:pt idx="12488">
                  <c:v>41.579605647399099</c:v>
                </c:pt>
                <c:pt idx="12489">
                  <c:v>41.580477393328003</c:v>
                </c:pt>
                <c:pt idx="12490">
                  <c:v>41.5813490818067</c:v>
                </c:pt>
                <c:pt idx="12491">
                  <c:v>41.582220712839302</c:v>
                </c:pt>
                <c:pt idx="12492">
                  <c:v>41.583092286429597</c:v>
                </c:pt>
                <c:pt idx="12493">
                  <c:v>41.583963802581501</c:v>
                </c:pt>
                <c:pt idx="12494">
                  <c:v>41.584835261298799</c:v>
                </c:pt>
                <c:pt idx="12495">
                  <c:v>41.585706662585402</c:v>
                </c:pt>
                <c:pt idx="12496">
                  <c:v>41.586578006445201</c:v>
                </c:pt>
                <c:pt idx="12497">
                  <c:v>41.587449292882098</c:v>
                </c:pt>
                <c:pt idx="12498">
                  <c:v>41.588320521900002</c:v>
                </c:pt>
                <c:pt idx="12499">
                  <c:v>41.589191693502698</c:v>
                </c:pt>
                <c:pt idx="12500">
                  <c:v>41.590062807694103</c:v>
                </c:pt>
                <c:pt idx="12501">
                  <c:v>41.590933864477996</c:v>
                </c:pt>
                <c:pt idx="12502">
                  <c:v>41.591804863858499</c:v>
                </c:pt>
                <c:pt idx="12503">
                  <c:v>41.5926758058392</c:v>
                </c:pt>
                <c:pt idx="12504">
                  <c:v>41.593546690424198</c:v>
                </c:pt>
                <c:pt idx="12505">
                  <c:v>41.594417517617202</c:v>
                </c:pt>
                <c:pt idx="12506">
                  <c:v>41.5952882874222</c:v>
                </c:pt>
                <c:pt idx="12507">
                  <c:v>41.596158999842899</c:v>
                </c:pt>
                <c:pt idx="12508">
                  <c:v>41.5970296548834</c:v>
                </c:pt>
                <c:pt idx="12509">
                  <c:v>41.597900252547497</c:v>
                </c:pt>
                <c:pt idx="12510">
                  <c:v>41.598770792838998</c:v>
                </c:pt>
                <c:pt idx="12511">
                  <c:v>41.599641275761797</c:v>
                </c:pt>
                <c:pt idx="12512">
                  <c:v>41.600511701319803</c:v>
                </c:pt>
                <c:pt idx="12513">
                  <c:v>41.601382069516902</c:v>
                </c:pt>
                <c:pt idx="12514">
                  <c:v>41.602252380356802</c:v>
                </c:pt>
                <c:pt idx="12515">
                  <c:v>41.603122633843597</c:v>
                </c:pt>
                <c:pt idx="12516">
                  <c:v>41.603992829981102</c:v>
                </c:pt>
                <c:pt idx="12517">
                  <c:v>41.604862968773098</c:v>
                </c:pt>
                <c:pt idx="12518">
                  <c:v>41.605733050223499</c:v>
                </c:pt>
                <c:pt idx="12519">
                  <c:v>41.606603074336199</c:v>
                </c:pt>
                <c:pt idx="12520">
                  <c:v>41.607473041115</c:v>
                </c:pt>
                <c:pt idx="12521">
                  <c:v>41.608342950563802</c:v>
                </c:pt>
                <c:pt idx="12522">
                  <c:v>41.609212802686599</c:v>
                </c:pt>
                <c:pt idx="12523">
                  <c:v>41.6100825974871</c:v>
                </c:pt>
                <c:pt idx="12524">
                  <c:v>41.610952334969198</c:v>
                </c:pt>
                <c:pt idx="12525">
                  <c:v>41.611822015136802</c:v>
                </c:pt>
                <c:pt idx="12526">
                  <c:v>41.612691637993798</c:v>
                </c:pt>
                <c:pt idx="12527">
                  <c:v>41.613561203544002</c:v>
                </c:pt>
                <c:pt idx="12528">
                  <c:v>41.6144307117914</c:v>
                </c:pt>
                <c:pt idx="12529">
                  <c:v>41.615300162739601</c:v>
                </c:pt>
                <c:pt idx="12530">
                  <c:v>41.616169556392798</c:v>
                </c:pt>
                <c:pt idx="12531">
                  <c:v>41.6170388927546</c:v>
                </c:pt>
                <c:pt idx="12532">
                  <c:v>41.617908171828901</c:v>
                </c:pt>
                <c:pt idx="12533">
                  <c:v>41.618777393619702</c:v>
                </c:pt>
                <c:pt idx="12534">
                  <c:v>41.619646558130803</c:v>
                </c:pt>
                <c:pt idx="12535">
                  <c:v>41.620515665366099</c:v>
                </c:pt>
                <c:pt idx="12536">
                  <c:v>41.621384715329398</c:v>
                </c:pt>
                <c:pt idx="12537">
                  <c:v>41.622253708024601</c:v>
                </c:pt>
                <c:pt idx="12538">
                  <c:v>41.623122643455602</c:v>
                </c:pt>
                <c:pt idx="12539">
                  <c:v>41.623991521626102</c:v>
                </c:pt>
                <c:pt idx="12540">
                  <c:v>41.624860342540202</c:v>
                </c:pt>
                <c:pt idx="12541">
                  <c:v>41.625729106201597</c:v>
                </c:pt>
                <c:pt idx="12542">
                  <c:v>41.6265978126142</c:v>
                </c:pt>
                <c:pt idx="12543">
                  <c:v>41.6274664617819</c:v>
                </c:pt>
                <c:pt idx="12544">
                  <c:v>41.628335053708597</c:v>
                </c:pt>
                <c:pt idx="12545">
                  <c:v>41.629203588397999</c:v>
                </c:pt>
                <c:pt idx="12546">
                  <c:v>41.630072065854101</c:v>
                </c:pt>
                <c:pt idx="12547">
                  <c:v>41.630940486080803</c:v>
                </c:pt>
                <c:pt idx="12548">
                  <c:v>41.6318088490818</c:v>
                </c:pt>
                <c:pt idx="12549">
                  <c:v>41.632677154861099</c:v>
                </c:pt>
                <c:pt idx="12550">
                  <c:v>41.633545403422502</c:v>
                </c:pt>
                <c:pt idx="12551">
                  <c:v>41.634413594769804</c:v>
                </c:pt>
                <c:pt idx="12552">
                  <c:v>41.635281728907003</c:v>
                </c:pt>
                <c:pt idx="12553">
                  <c:v>41.636149805837903</c:v>
                </c:pt>
                <c:pt idx="12554">
                  <c:v>41.637017825566403</c:v>
                </c:pt>
                <c:pt idx="12555">
                  <c:v>41.637885788096298</c:v>
                </c:pt>
                <c:pt idx="12556">
                  <c:v>41.638753693431397</c:v>
                </c:pt>
                <c:pt idx="12557">
                  <c:v>41.6396215415757</c:v>
                </c:pt>
                <c:pt idx="12558">
                  <c:v>41.640489332533001</c:v>
                </c:pt>
                <c:pt idx="12559">
                  <c:v>41.641357066307101</c:v>
                </c:pt>
                <c:pt idx="12560">
                  <c:v>41.642224742902002</c:v>
                </c:pt>
                <c:pt idx="12561">
                  <c:v>41.643092362321397</c:v>
                </c:pt>
                <c:pt idx="12562">
                  <c:v>41.643959924569202</c:v>
                </c:pt>
                <c:pt idx="12563">
                  <c:v>41.644827429649403</c:v>
                </c:pt>
                <c:pt idx="12564">
                  <c:v>41.645694877565603</c:v>
                </c:pt>
                <c:pt idx="12565">
                  <c:v>41.646562268321901</c:v>
                </c:pt>
                <c:pt idx="12566">
                  <c:v>41.647429601921999</c:v>
                </c:pt>
                <c:pt idx="12567">
                  <c:v>41.648296878369898</c:v>
                </c:pt>
                <c:pt idx="12568">
                  <c:v>41.649164097669299</c:v>
                </c:pt>
                <c:pt idx="12569">
                  <c:v>41.650031259824203</c:v>
                </c:pt>
                <c:pt idx="12570">
                  <c:v>41.650898364838298</c:v>
                </c:pt>
                <c:pt idx="12571">
                  <c:v>41.651765412715598</c:v>
                </c:pt>
                <c:pt idx="12572">
                  <c:v>41.652632403459798</c:v>
                </c:pt>
                <c:pt idx="12573">
                  <c:v>41.653499337074997</c:v>
                </c:pt>
                <c:pt idx="12574">
                  <c:v>41.654366213564799</c:v>
                </c:pt>
                <c:pt idx="12575">
                  <c:v>41.655233032933197</c:v>
                </c:pt>
                <c:pt idx="12576">
                  <c:v>41.656099795183898</c:v>
                </c:pt>
                <c:pt idx="12577">
                  <c:v>41.656966500320998</c:v>
                </c:pt>
                <c:pt idx="12578">
                  <c:v>41.657833148348203</c:v>
                </c:pt>
                <c:pt idx="12579">
                  <c:v>41.658699739269302</c:v>
                </c:pt>
                <c:pt idx="12580">
                  <c:v>41.659566273088302</c:v>
                </c:pt>
                <c:pt idx="12581">
                  <c:v>41.660432749808997</c:v>
                </c:pt>
                <c:pt idx="12582">
                  <c:v>41.661299169435203</c:v>
                </c:pt>
                <c:pt idx="12583">
                  <c:v>41.6621655319708</c:v>
                </c:pt>
                <c:pt idx="12584">
                  <c:v>41.663031837419602</c:v>
                </c:pt>
                <c:pt idx="12585">
                  <c:v>41.663898085785497</c:v>
                </c:pt>
                <c:pt idx="12586">
                  <c:v>41.664764277072301</c:v>
                </c:pt>
                <c:pt idx="12587">
                  <c:v>41.665630411283999</c:v>
                </c:pt>
                <c:pt idx="12588">
                  <c:v>41.666496488424201</c:v>
                </c:pt>
                <c:pt idx="12589">
                  <c:v>41.667362508497</c:v>
                </c:pt>
                <c:pt idx="12590">
                  <c:v>41.668228471506097</c:v>
                </c:pt>
                <c:pt idx="12591">
                  <c:v>41.669094377455401</c:v>
                </c:pt>
                <c:pt idx="12592">
                  <c:v>41.669960226348799</c:v>
                </c:pt>
                <c:pt idx="12593">
                  <c:v>41.670826018189999</c:v>
                </c:pt>
                <c:pt idx="12594">
                  <c:v>41.671691752983001</c:v>
                </c:pt>
                <c:pt idx="12595">
                  <c:v>41.672557430731601</c:v>
                </c:pt>
                <c:pt idx="12596">
                  <c:v>41.673423051439599</c:v>
                </c:pt>
                <c:pt idx="12597">
                  <c:v>41.674288615110903</c:v>
                </c:pt>
                <c:pt idx="12598">
                  <c:v>41.675154121749401</c:v>
                </c:pt>
                <c:pt idx="12599">
                  <c:v>41.6760195713588</c:v>
                </c:pt>
                <c:pt idx="12600">
                  <c:v>41.676884963943003</c:v>
                </c:pt>
                <c:pt idx="12601">
                  <c:v>41.677750299506002</c:v>
                </c:pt>
                <c:pt idx="12602">
                  <c:v>41.678615578051399</c:v>
                </c:pt>
                <c:pt idx="12603">
                  <c:v>41.679480799583303</c:v>
                </c:pt>
                <c:pt idx="12604">
                  <c:v>41.6803459641053</c:v>
                </c:pt>
                <c:pt idx="12605">
                  <c:v>41.681211071621497</c:v>
                </c:pt>
                <c:pt idx="12606">
                  <c:v>41.682076122135499</c:v>
                </c:pt>
                <c:pt idx="12607">
                  <c:v>41.682941115651303</c:v>
                </c:pt>
                <c:pt idx="12608">
                  <c:v>41.683806052172699</c:v>
                </c:pt>
                <c:pt idx="12609">
                  <c:v>41.684670931703501</c:v>
                </c:pt>
                <c:pt idx="12610">
                  <c:v>41.685535754247603</c:v>
                </c:pt>
                <c:pt idx="12611">
                  <c:v>41.686400519808899</c:v>
                </c:pt>
                <c:pt idx="12612">
                  <c:v>41.687265228391198</c:v>
                </c:pt>
                <c:pt idx="12613">
                  <c:v>41.688129879998201</c:v>
                </c:pt>
                <c:pt idx="12614">
                  <c:v>41.688994474634001</c:v>
                </c:pt>
                <c:pt idx="12615">
                  <c:v>41.6898590123022</c:v>
                </c:pt>
                <c:pt idx="12616">
                  <c:v>41.6907234930069</c:v>
                </c:pt>
                <c:pt idx="12617">
                  <c:v>41.691587916751701</c:v>
                </c:pt>
                <c:pt idx="12618">
                  <c:v>41.692452283540497</c:v>
                </c:pt>
                <c:pt idx="12619">
                  <c:v>41.693316593377297</c:v>
                </c:pt>
                <c:pt idx="12620">
                  <c:v>41.694180846265702</c:v>
                </c:pt>
                <c:pt idx="12621">
                  <c:v>41.695045042209799</c:v>
                </c:pt>
                <c:pt idx="12622">
                  <c:v>41.695909181213203</c:v>
                </c:pt>
                <c:pt idx="12623">
                  <c:v>41.696773263279901</c:v>
                </c:pt>
                <c:pt idx="12624">
                  <c:v>41.697637288413702</c:v>
                </c:pt>
                <c:pt idx="12625">
                  <c:v>41.6985012566184</c:v>
                </c:pt>
                <c:pt idx="12626">
                  <c:v>41.699365167897902</c:v>
                </c:pt>
                <c:pt idx="12627">
                  <c:v>41.700229022256003</c:v>
                </c:pt>
                <c:pt idx="12628">
                  <c:v>41.701092819696498</c:v>
                </c:pt>
                <c:pt idx="12629">
                  <c:v>41.701956560223401</c:v>
                </c:pt>
                <c:pt idx="12630">
                  <c:v>41.702820243840399</c:v>
                </c:pt>
                <c:pt idx="12631">
                  <c:v>41.703683870551302</c:v>
                </c:pt>
                <c:pt idx="12632">
                  <c:v>41.704547440360102</c:v>
                </c:pt>
                <c:pt idx="12633">
                  <c:v>41.705410953270501</c:v>
                </c:pt>
                <c:pt idx="12634">
                  <c:v>41.706274409286401</c:v>
                </c:pt>
                <c:pt idx="12635">
                  <c:v>41.707137808411602</c:v>
                </c:pt>
                <c:pt idx="12636">
                  <c:v>41.708001150649999</c:v>
                </c:pt>
                <c:pt idx="12637">
                  <c:v>41.7088644360053</c:v>
                </c:pt>
                <c:pt idx="12638">
                  <c:v>41.709727664481598</c:v>
                </c:pt>
                <c:pt idx="12639">
                  <c:v>41.710590836082403</c:v>
                </c:pt>
                <c:pt idx="12640">
                  <c:v>41.711453950811801</c:v>
                </c:pt>
                <c:pt idx="12641">
                  <c:v>41.712317008673601</c:v>
                </c:pt>
                <c:pt idx="12642">
                  <c:v>41.713180009671497</c:v>
                </c:pt>
                <c:pt idx="12643">
                  <c:v>41.714042953809503</c:v>
                </c:pt>
                <c:pt idx="12644">
                  <c:v>41.714905841091301</c:v>
                </c:pt>
                <c:pt idx="12645">
                  <c:v>41.715768671520799</c:v>
                </c:pt>
                <c:pt idx="12646">
                  <c:v>41.716631445101797</c:v>
                </c:pt>
                <c:pt idx="12647">
                  <c:v>41.717494161838097</c:v>
                </c:pt>
                <c:pt idx="12648">
                  <c:v>41.7183568217337</c:v>
                </c:pt>
                <c:pt idx="12649">
                  <c:v>41.7192194247923</c:v>
                </c:pt>
                <c:pt idx="12650">
                  <c:v>41.720081971017699</c:v>
                </c:pt>
                <c:pt idx="12651">
                  <c:v>41.720944460413897</c:v>
                </c:pt>
                <c:pt idx="12652">
                  <c:v>41.721806892984503</c:v>
                </c:pt>
                <c:pt idx="12653">
                  <c:v>41.722669268733597</c:v>
                </c:pt>
                <c:pt idx="12654">
                  <c:v>41.723531587664802</c:v>
                </c:pt>
                <c:pt idx="12655">
                  <c:v>41.724393849782103</c:v>
                </c:pt>
                <c:pt idx="12656">
                  <c:v>41.725256055089197</c:v>
                </c:pt>
                <c:pt idx="12657">
                  <c:v>41.726118203589998</c:v>
                </c:pt>
                <c:pt idx="12658">
                  <c:v>41.7269802952883</c:v>
                </c:pt>
                <c:pt idx="12659">
                  <c:v>41.727842330187997</c:v>
                </c:pt>
                <c:pt idx="12660">
                  <c:v>41.728704308292798</c:v>
                </c:pt>
                <c:pt idx="12661">
                  <c:v>41.729566229606696</c:v>
                </c:pt>
                <c:pt idx="12662">
                  <c:v>41.730428094133401</c:v>
                </c:pt>
                <c:pt idx="12663">
                  <c:v>41.731289901876799</c:v>
                </c:pt>
                <c:pt idx="12664">
                  <c:v>41.732151652840699</c:v>
                </c:pt>
                <c:pt idx="12665">
                  <c:v>41.733013347028901</c:v>
                </c:pt>
                <c:pt idx="12666">
                  <c:v>41.7338749844454</c:v>
                </c:pt>
                <c:pt idx="12667">
                  <c:v>41.734736565093698</c:v>
                </c:pt>
                <c:pt idx="12668">
                  <c:v>41.735598088978001</c:v>
                </c:pt>
                <c:pt idx="12669">
                  <c:v>41.736459556101799</c:v>
                </c:pt>
                <c:pt idx="12670">
                  <c:v>41.737320966469198</c:v>
                </c:pt>
                <c:pt idx="12671">
                  <c:v>41.738182320083801</c:v>
                </c:pt>
                <c:pt idx="12672">
                  <c:v>41.739043616949601</c:v>
                </c:pt>
                <c:pt idx="12673">
                  <c:v>41.7399048570704</c:v>
                </c:pt>
                <c:pt idx="12674">
                  <c:v>41.740766040449898</c:v>
                </c:pt>
                <c:pt idx="12675">
                  <c:v>41.741627167092098</c:v>
                </c:pt>
                <c:pt idx="12676">
                  <c:v>41.7424882370007</c:v>
                </c:pt>
                <c:pt idx="12677">
                  <c:v>41.743349250179598</c:v>
                </c:pt>
                <c:pt idx="12678">
                  <c:v>41.744210206632602</c:v>
                </c:pt>
                <c:pt idx="12679">
                  <c:v>41.745071106363497</c:v>
                </c:pt>
                <c:pt idx="12680">
                  <c:v>41.7459319493761</c:v>
                </c:pt>
                <c:pt idx="12681">
                  <c:v>41.746792735674298</c:v>
                </c:pt>
                <c:pt idx="12682">
                  <c:v>41.747653465261898</c:v>
                </c:pt>
                <c:pt idx="12683">
                  <c:v>41.748514138142802</c:v>
                </c:pt>
                <c:pt idx="12684">
                  <c:v>41.749374754320698</c:v>
                </c:pt>
                <c:pt idx="12685">
                  <c:v>41.750235313799401</c:v>
                </c:pt>
                <c:pt idx="12686">
                  <c:v>41.751095816582897</c:v>
                </c:pt>
                <c:pt idx="12687">
                  <c:v>41.751956262674902</c:v>
                </c:pt>
                <c:pt idx="12688">
                  <c:v>41.752816652079197</c:v>
                </c:pt>
                <c:pt idx="12689">
                  <c:v>41.753676984799696</c:v>
                </c:pt>
                <c:pt idx="12690">
                  <c:v>41.754537260840102</c:v>
                </c:pt>
                <c:pt idx="12691">
                  <c:v>41.755397480204401</c:v>
                </c:pt>
                <c:pt idx="12692">
                  <c:v>41.756257642896401</c:v>
                </c:pt>
                <c:pt idx="12693">
                  <c:v>41.757117748919697</c:v>
                </c:pt>
                <c:pt idx="12694">
                  <c:v>41.757977798278397</c:v>
                </c:pt>
                <c:pt idx="12695">
                  <c:v>41.758837790976102</c:v>
                </c:pt>
                <c:pt idx="12696">
                  <c:v>41.7596977270168</c:v>
                </c:pt>
                <c:pt idx="12697">
                  <c:v>41.760557606404198</c:v>
                </c:pt>
                <c:pt idx="12698">
                  <c:v>41.761417429142199</c:v>
                </c:pt>
                <c:pt idx="12699">
                  <c:v>41.762277195234603</c:v>
                </c:pt>
                <c:pt idx="12700">
                  <c:v>41.763136904685197</c:v>
                </c:pt>
                <c:pt idx="12701">
                  <c:v>41.763996557497698</c:v>
                </c:pt>
                <c:pt idx="12702">
                  <c:v>41.764856153676199</c:v>
                </c:pt>
                <c:pt idx="12703">
                  <c:v>41.765715693224301</c:v>
                </c:pt>
                <c:pt idx="12704">
                  <c:v>41.7665751761458</c:v>
                </c:pt>
                <c:pt idx="12705">
                  <c:v>41.767434602444702</c:v>
                </c:pt>
                <c:pt idx="12706">
                  <c:v>41.768293972124702</c:v>
                </c:pt>
                <c:pt idx="12707">
                  <c:v>41.769153285189603</c:v>
                </c:pt>
                <c:pt idx="12708">
                  <c:v>41.770012541643297</c:v>
                </c:pt>
                <c:pt idx="12709">
                  <c:v>41.7708717414896</c:v>
                </c:pt>
                <c:pt idx="12710">
                  <c:v>41.7717308847322</c:v>
                </c:pt>
                <c:pt idx="12711">
                  <c:v>41.772589971374998</c:v>
                </c:pt>
                <c:pt idx="12712">
                  <c:v>41.773449001421902</c:v>
                </c:pt>
                <c:pt idx="12713">
                  <c:v>41.774307974876599</c:v>
                </c:pt>
                <c:pt idx="12714">
                  <c:v>41.775166891742998</c:v>
                </c:pt>
                <c:pt idx="12715">
                  <c:v>41.7760257520248</c:v>
                </c:pt>
                <c:pt idx="12716">
                  <c:v>41.7768845557259</c:v>
                </c:pt>
                <c:pt idx="12717">
                  <c:v>41.777743302850197</c:v>
                </c:pt>
                <c:pt idx="12718">
                  <c:v>41.778601993401303</c:v>
                </c:pt>
                <c:pt idx="12719">
                  <c:v>41.779460627383202</c:v>
                </c:pt>
                <c:pt idx="12720">
                  <c:v>41.780319204799603</c:v>
                </c:pt>
                <c:pt idx="12721">
                  <c:v>41.781177725654402</c:v>
                </c:pt>
                <c:pt idx="12722">
                  <c:v>41.782036189951398</c:v>
                </c:pt>
                <c:pt idx="12723">
                  <c:v>41.782894597694302</c:v>
                </c:pt>
                <c:pt idx="12724">
                  <c:v>41.783752948887098</c:v>
                </c:pt>
                <c:pt idx="12725">
                  <c:v>41.784611243533398</c:v>
                </c:pt>
                <c:pt idx="12726">
                  <c:v>41.7854694816373</c:v>
                </c:pt>
                <c:pt idx="12727">
                  <c:v>41.7863276632023</c:v>
                </c:pt>
                <c:pt idx="12728">
                  <c:v>41.787185788232399</c:v>
                </c:pt>
                <c:pt idx="12729">
                  <c:v>41.788043856731399</c:v>
                </c:pt>
                <c:pt idx="12730">
                  <c:v>41.788901868703</c:v>
                </c:pt>
                <c:pt idx="12731">
                  <c:v>41.789759824151197</c:v>
                </c:pt>
                <c:pt idx="12732">
                  <c:v>41.790617723079599</c:v>
                </c:pt>
                <c:pt idx="12733">
                  <c:v>41.791475565492199</c:v>
                </c:pt>
                <c:pt idx="12734">
                  <c:v>41.7923333513926</c:v>
                </c:pt>
                <c:pt idx="12735">
                  <c:v>41.793191080784801</c:v>
                </c:pt>
                <c:pt idx="12736">
                  <c:v>41.794048753672598</c:v>
                </c:pt>
                <c:pt idx="12737">
                  <c:v>41.794906370059699</c:v>
                </c:pt>
                <c:pt idx="12738">
                  <c:v>41.795763929949999</c:v>
                </c:pt>
                <c:pt idx="12739">
                  <c:v>41.796621433347298</c:v>
                </c:pt>
                <c:pt idx="12740">
                  <c:v>41.797478880255298</c:v>
                </c:pt>
                <c:pt idx="12741">
                  <c:v>41.7983362706779</c:v>
                </c:pt>
                <c:pt idx="12742">
                  <c:v>41.7991936046189</c:v>
                </c:pt>
                <c:pt idx="12743">
                  <c:v>41.800050882082203</c:v>
                </c:pt>
                <c:pt idx="12744">
                  <c:v>41.8009081030714</c:v>
                </c:pt>
                <c:pt idx="12745">
                  <c:v>41.801765267590497</c:v>
                </c:pt>
                <c:pt idx="12746">
                  <c:v>41.802622375643203</c:v>
                </c:pt>
                <c:pt idx="12747">
                  <c:v>41.803479427233398</c:v>
                </c:pt>
                <c:pt idx="12748">
                  <c:v>41.804336422364798</c:v>
                </c:pt>
                <c:pt idx="12749">
                  <c:v>41.805193361041198</c:v>
                </c:pt>
                <c:pt idx="12750">
                  <c:v>41.806050243266597</c:v>
                </c:pt>
                <c:pt idx="12751">
                  <c:v>41.806907069044499</c:v>
                </c:pt>
                <c:pt idx="12752">
                  <c:v>41.807763838379003</c:v>
                </c:pt>
                <c:pt idx="12753">
                  <c:v>41.808620551273698</c:v>
                </c:pt>
                <c:pt idx="12754">
                  <c:v>41.809477207732499</c:v>
                </c:pt>
                <c:pt idx="12755">
                  <c:v>41.8103338077592</c:v>
                </c:pt>
                <c:pt idx="12756">
                  <c:v>41.811190351357602</c:v>
                </c:pt>
                <c:pt idx="12757">
                  <c:v>41.812046838531501</c:v>
                </c:pt>
                <c:pt idx="12758">
                  <c:v>41.812903269284703</c:v>
                </c:pt>
                <c:pt idx="12759">
                  <c:v>41.813759643620998</c:v>
                </c:pt>
                <c:pt idx="12760">
                  <c:v>41.814615961544199</c:v>
                </c:pt>
                <c:pt idx="12761">
                  <c:v>41.815472223058201</c:v>
                </c:pt>
                <c:pt idx="12762">
                  <c:v>41.816328428166599</c:v>
                </c:pt>
                <c:pt idx="12763">
                  <c:v>41.817184576873402</c:v>
                </c:pt>
                <c:pt idx="12764">
                  <c:v>41.818040669182203</c:v>
                </c:pt>
                <c:pt idx="12765">
                  <c:v>41.818896705097004</c:v>
                </c:pt>
                <c:pt idx="12766">
                  <c:v>41.819752684621598</c:v>
                </c:pt>
                <c:pt idx="12767">
                  <c:v>41.820608607759603</c:v>
                </c:pt>
                <c:pt idx="12768">
                  <c:v>41.821464474514997</c:v>
                </c:pt>
                <c:pt idx="12769">
                  <c:v>41.822320284891497</c:v>
                </c:pt>
                <c:pt idx="12770">
                  <c:v>41.823176038893003</c:v>
                </c:pt>
                <c:pt idx="12771">
                  <c:v>41.824031736523203</c:v>
                </c:pt>
                <c:pt idx="12772">
                  <c:v>41.824887377785899</c:v>
                </c:pt>
                <c:pt idx="12773">
                  <c:v>41.825742962684998</c:v>
                </c:pt>
                <c:pt idx="12774">
                  <c:v>41.826598491224097</c:v>
                </c:pt>
                <c:pt idx="12775">
                  <c:v>41.827453963407301</c:v>
                </c:pt>
                <c:pt idx="12776">
                  <c:v>41.8283093792381</c:v>
                </c:pt>
                <c:pt idx="12777">
                  <c:v>41.8291647387205</c:v>
                </c:pt>
                <c:pt idx="12778">
                  <c:v>41.830020041858198</c:v>
                </c:pt>
                <c:pt idx="12779">
                  <c:v>41.830875288655001</c:v>
                </c:pt>
                <c:pt idx="12780">
                  <c:v>41.831730479114803</c:v>
                </c:pt>
                <c:pt idx="12781">
                  <c:v>41.832585613241299</c:v>
                </c:pt>
                <c:pt idx="12782">
                  <c:v>41.833440691038298</c:v>
                </c:pt>
                <c:pt idx="12783">
                  <c:v>41.8342957125097</c:v>
                </c:pt>
                <c:pt idx="12784">
                  <c:v>41.835150677659101</c:v>
                </c:pt>
                <c:pt idx="12785">
                  <c:v>41.836005586490501</c:v>
                </c:pt>
                <c:pt idx="12786">
                  <c:v>41.836860439007602</c:v>
                </c:pt>
                <c:pt idx="12787">
                  <c:v>41.837715235214098</c:v>
                </c:pt>
                <c:pt idx="12788">
                  <c:v>41.838569975113998</c:v>
                </c:pt>
                <c:pt idx="12789">
                  <c:v>41.839424658711003</c:v>
                </c:pt>
                <c:pt idx="12790">
                  <c:v>41.840279286008901</c:v>
                </c:pt>
                <c:pt idx="12791">
                  <c:v>41.841133857011499</c:v>
                </c:pt>
                <c:pt idx="12792">
                  <c:v>41.841988371722501</c:v>
                </c:pt>
                <c:pt idx="12793">
                  <c:v>41.842842830145898</c:v>
                </c:pt>
                <c:pt idx="12794">
                  <c:v>41.843697232285301</c:v>
                </c:pt>
                <c:pt idx="12795">
                  <c:v>41.844551578144603</c:v>
                </c:pt>
                <c:pt idx="12796">
                  <c:v>41.8454058677275</c:v>
                </c:pt>
                <c:pt idx="12797">
                  <c:v>41.846260101037899</c:v>
                </c:pt>
                <c:pt idx="12798">
                  <c:v>41.847114278079502</c:v>
                </c:pt>
                <c:pt idx="12799">
                  <c:v>41.847968398856203</c:v>
                </c:pt>
                <c:pt idx="12800">
                  <c:v>41.848822463371803</c:v>
                </c:pt>
                <c:pt idx="12801">
                  <c:v>41.849676471629898</c:v>
                </c:pt>
                <c:pt idx="12802">
                  <c:v>41.850530423634503</c:v>
                </c:pt>
                <c:pt idx="12803">
                  <c:v>41.851384319389297</c:v>
                </c:pt>
                <c:pt idx="12804">
                  <c:v>41.852238158898103</c:v>
                </c:pt>
                <c:pt idx="12805">
                  <c:v>41.853091942164703</c:v>
                </c:pt>
                <c:pt idx="12806">
                  <c:v>41.853945669192797</c:v>
                </c:pt>
                <c:pt idx="12807">
                  <c:v>41.8547993399864</c:v>
                </c:pt>
                <c:pt idx="12808">
                  <c:v>41.8556529545491</c:v>
                </c:pt>
                <c:pt idx="12809">
                  <c:v>41.856506512884799</c:v>
                </c:pt>
                <c:pt idx="12810">
                  <c:v>41.857360014997198</c:v>
                </c:pt>
                <c:pt idx="12811">
                  <c:v>41.858213460890198</c:v>
                </c:pt>
                <c:pt idx="12812">
                  <c:v>41.859066850567501</c:v>
                </c:pt>
                <c:pt idx="12813">
                  <c:v>41.859920184032902</c:v>
                </c:pt>
                <c:pt idx="12814">
                  <c:v>41.860773461290201</c:v>
                </c:pt>
                <c:pt idx="12815">
                  <c:v>41.8616266823432</c:v>
                </c:pt>
                <c:pt idx="12816">
                  <c:v>41.862479847195701</c:v>
                </c:pt>
                <c:pt idx="12817">
                  <c:v>41.863332955851497</c:v>
                </c:pt>
                <c:pt idx="12818">
                  <c:v>41.864186008314299</c:v>
                </c:pt>
                <c:pt idx="12819">
                  <c:v>41.865039004587999</c:v>
                </c:pt>
                <c:pt idx="12820">
                  <c:v>41.865891944676299</c:v>
                </c:pt>
                <c:pt idx="12821">
                  <c:v>41.866744828583002</c:v>
                </c:pt>
                <c:pt idx="12822">
                  <c:v>41.867597656311901</c:v>
                </c:pt>
                <c:pt idx="12823">
                  <c:v>41.868450427866897</c:v>
                </c:pt>
                <c:pt idx="12824">
                  <c:v>41.869303143251599</c:v>
                </c:pt>
                <c:pt idx="12825">
                  <c:v>41.870155802469903</c:v>
                </c:pt>
                <c:pt idx="12826">
                  <c:v>41.871008405525501</c:v>
                </c:pt>
                <c:pt idx="12827">
                  <c:v>41.871860952422303</c:v>
                </c:pt>
                <c:pt idx="12828">
                  <c:v>41.872713443164002</c:v>
                </c:pt>
                <c:pt idx="12829">
                  <c:v>41.873565877754402</c:v>
                </c:pt>
                <c:pt idx="12830">
                  <c:v>41.874418256197302</c:v>
                </c:pt>
                <c:pt idx="12831">
                  <c:v>41.875270578496497</c:v>
                </c:pt>
                <c:pt idx="12832">
                  <c:v>41.876122844655697</c:v>
                </c:pt>
                <c:pt idx="12833">
                  <c:v>41.876975054678802</c:v>
                </c:pt>
                <c:pt idx="12834">
                  <c:v>41.877827208569599</c:v>
                </c:pt>
                <c:pt idx="12835">
                  <c:v>41.878679306331698</c:v>
                </c:pt>
                <c:pt idx="12836">
                  <c:v>41.879531347968999</c:v>
                </c:pt>
                <c:pt idx="12837">
                  <c:v>41.880383333485298</c:v>
                </c:pt>
                <c:pt idx="12838">
                  <c:v>41.881235262884402</c:v>
                </c:pt>
                <c:pt idx="12839">
                  <c:v>41.88208713617</c:v>
                </c:pt>
                <c:pt idx="12840">
                  <c:v>41.882938953345999</c:v>
                </c:pt>
                <c:pt idx="12841">
                  <c:v>41.883790714416001</c:v>
                </c:pt>
                <c:pt idx="12842">
                  <c:v>41.884642419383901</c:v>
                </c:pt>
                <c:pt idx="12843">
                  <c:v>41.8854940682536</c:v>
                </c:pt>
                <c:pt idx="12844">
                  <c:v>41.886345661028599</c:v>
                </c:pt>
                <c:pt idx="12845">
                  <c:v>41.887197197712901</c:v>
                </c:pt>
                <c:pt idx="12846">
                  <c:v>41.888048678310199</c:v>
                </c:pt>
                <c:pt idx="12847">
                  <c:v>41.888900102824302</c:v>
                </c:pt>
                <c:pt idx="12848">
                  <c:v>41.889751471258997</c:v>
                </c:pt>
                <c:pt idx="12849">
                  <c:v>41.890602783618</c:v>
                </c:pt>
                <c:pt idx="12850">
                  <c:v>41.891454039905199</c:v>
                </c:pt>
                <c:pt idx="12851">
                  <c:v>41.892305240124202</c:v>
                </c:pt>
                <c:pt idx="12852">
                  <c:v>41.893156384279003</c:v>
                </c:pt>
                <c:pt idx="12853">
                  <c:v>41.894007472373197</c:v>
                </c:pt>
                <c:pt idx="12854">
                  <c:v>41.8948585044106</c:v>
                </c:pt>
                <c:pt idx="12855">
                  <c:v>41.895709480395098</c:v>
                </c:pt>
                <c:pt idx="12856">
                  <c:v>41.896560400330401</c:v>
                </c:pt>
                <c:pt idx="12857">
                  <c:v>41.897411264220302</c:v>
                </c:pt>
                <c:pt idx="12858">
                  <c:v>41.898262072068498</c:v>
                </c:pt>
                <c:pt idx="12859">
                  <c:v>41.899112823878802</c:v>
                </c:pt>
                <c:pt idx="12860">
                  <c:v>41.899963519655103</c:v>
                </c:pt>
                <c:pt idx="12861">
                  <c:v>41.900814159401001</c:v>
                </c:pt>
                <c:pt idx="12862">
                  <c:v>41.901664743120399</c:v>
                </c:pt>
                <c:pt idx="12863">
                  <c:v>41.902515270817098</c:v>
                </c:pt>
                <c:pt idx="12864">
                  <c:v>41.903365742494699</c:v>
                </c:pt>
                <c:pt idx="12865">
                  <c:v>41.904216158157197</c:v>
                </c:pt>
                <c:pt idx="12866">
                  <c:v>41.905066517808102</c:v>
                </c:pt>
                <c:pt idx="12867">
                  <c:v>41.905916821451498</c:v>
                </c:pt>
                <c:pt idx="12868">
                  <c:v>41.906767069090897</c:v>
                </c:pt>
                <c:pt idx="12869">
                  <c:v>41.907617260730298</c:v>
                </c:pt>
                <c:pt idx="12870">
                  <c:v>41.908467396373297</c:v>
                </c:pt>
                <c:pt idx="12871">
                  <c:v>41.909317476023702</c:v>
                </c:pt>
                <c:pt idx="12872">
                  <c:v>41.910167499685301</c:v>
                </c:pt>
                <c:pt idx="12873">
                  <c:v>41.911017467361901</c:v>
                </c:pt>
                <c:pt idx="12874">
                  <c:v>41.911867379057298</c:v>
                </c:pt>
                <c:pt idx="12875">
                  <c:v>41.912717234775201</c:v>
                </c:pt>
                <c:pt idx="12876">
                  <c:v>41.913567034519303</c:v>
                </c:pt>
                <c:pt idx="12877">
                  <c:v>41.914416778293599</c:v>
                </c:pt>
                <c:pt idx="12878">
                  <c:v>41.915266466101698</c:v>
                </c:pt>
                <c:pt idx="12879">
                  <c:v>41.916116097947402</c:v>
                </c:pt>
                <c:pt idx="12880">
                  <c:v>41.916965673834497</c:v>
                </c:pt>
                <c:pt idx="12881">
                  <c:v>41.9178151937667</c:v>
                </c:pt>
                <c:pt idx="12882">
                  <c:v>41.918664657747897</c:v>
                </c:pt>
                <c:pt idx="12883">
                  <c:v>41.919514065781698</c:v>
                </c:pt>
                <c:pt idx="12884">
                  <c:v>41.920363417871997</c:v>
                </c:pt>
                <c:pt idx="12885">
                  <c:v>41.921212714022602</c:v>
                </c:pt>
                <c:pt idx="12886">
                  <c:v>41.922061954237201</c:v>
                </c:pt>
                <c:pt idx="12887">
                  <c:v>41.922911138519503</c:v>
                </c:pt>
                <c:pt idx="12888">
                  <c:v>41.923760266873401</c:v>
                </c:pt>
                <c:pt idx="12889">
                  <c:v>41.924609339302499</c:v>
                </c:pt>
                <c:pt idx="12890">
                  <c:v>41.925458355810797</c:v>
                </c:pt>
                <c:pt idx="12891">
                  <c:v>41.926307316401903</c:v>
                </c:pt>
                <c:pt idx="12892">
                  <c:v>41.927156221079599</c:v>
                </c:pt>
                <c:pt idx="12893">
                  <c:v>41.9280050698477</c:v>
                </c:pt>
                <c:pt idx="12894">
                  <c:v>41.92885386271</c:v>
                </c:pt>
                <c:pt idx="12895">
                  <c:v>41.9297025996702</c:v>
                </c:pt>
                <c:pt idx="12896">
                  <c:v>41.930551280731997</c:v>
                </c:pt>
                <c:pt idx="12897">
                  <c:v>41.931399905899298</c:v>
                </c:pt>
                <c:pt idx="12898">
                  <c:v>41.932248475175903</c:v>
                </c:pt>
                <c:pt idx="12899">
                  <c:v>41.933096988565403</c:v>
                </c:pt>
                <c:pt idx="12900">
                  <c:v>41.933945446071597</c:v>
                </c:pt>
                <c:pt idx="12901">
                  <c:v>41.934793847698401</c:v>
                </c:pt>
                <c:pt idx="12902">
                  <c:v>41.935642193449503</c:v>
                </c:pt>
                <c:pt idx="12903">
                  <c:v>41.936490483328598</c:v>
                </c:pt>
                <c:pt idx="12904">
                  <c:v>41.9373387173395</c:v>
                </c:pt>
                <c:pt idx="12905">
                  <c:v>41.938186895485899</c:v>
                </c:pt>
                <c:pt idx="12906">
                  <c:v>41.939035017771801</c:v>
                </c:pt>
                <c:pt idx="12907">
                  <c:v>41.939883084200702</c:v>
                </c:pt>
                <c:pt idx="12908">
                  <c:v>41.940731094776403</c:v>
                </c:pt>
                <c:pt idx="12909">
                  <c:v>41.941579049502899</c:v>
                </c:pt>
                <c:pt idx="12910">
                  <c:v>41.942426948383698</c:v>
                </c:pt>
                <c:pt idx="12911">
                  <c:v>41.943274791422603</c:v>
                </c:pt>
                <c:pt idx="12912">
                  <c:v>41.944122578623499</c:v>
                </c:pt>
                <c:pt idx="12913">
                  <c:v>41.944970309989998</c:v>
                </c:pt>
                <c:pt idx="12914">
                  <c:v>41.945817985525998</c:v>
                </c:pt>
                <c:pt idx="12915">
                  <c:v>41.946665605235196</c:v>
                </c:pt>
                <c:pt idx="12916">
                  <c:v>41.9475131691214</c:v>
                </c:pt>
                <c:pt idx="12917">
                  <c:v>41.948360677188298</c:v>
                </c:pt>
                <c:pt idx="12918">
                  <c:v>41.949208129439597</c:v>
                </c:pt>
                <c:pt idx="12919">
                  <c:v>41.950055525879201</c:v>
                </c:pt>
                <c:pt idx="12920">
                  <c:v>41.950902866510802</c:v>
                </c:pt>
                <c:pt idx="12921">
                  <c:v>41.951750151338203</c:v>
                </c:pt>
                <c:pt idx="12922">
                  <c:v>41.952597380365098</c:v>
                </c:pt>
                <c:pt idx="12923">
                  <c:v>41.953444553595297</c:v>
                </c:pt>
                <c:pt idx="12924">
                  <c:v>41.9542916710326</c:v>
                </c:pt>
                <c:pt idx="12925">
                  <c:v>41.955138732680602</c:v>
                </c:pt>
                <c:pt idx="12926">
                  <c:v>41.955985738543298</c:v>
                </c:pt>
                <c:pt idx="12927">
                  <c:v>41.956832688624203</c:v>
                </c:pt>
                <c:pt idx="12928">
                  <c:v>41.957679582927199</c:v>
                </c:pt>
                <c:pt idx="12929">
                  <c:v>41.958526421456</c:v>
                </c:pt>
                <c:pt idx="12930">
                  <c:v>41.959373204214501</c:v>
                </c:pt>
                <c:pt idx="12931">
                  <c:v>41.960219931206296</c:v>
                </c:pt>
                <c:pt idx="12932">
                  <c:v>41.961066602435203</c:v>
                </c:pt>
                <c:pt idx="12933">
                  <c:v>41.961913217905</c:v>
                </c:pt>
                <c:pt idx="12934">
                  <c:v>41.962759777619397</c:v>
                </c:pt>
                <c:pt idx="12935">
                  <c:v>41.963606281582102</c:v>
                </c:pt>
                <c:pt idx="12936">
                  <c:v>41.964452729797003</c:v>
                </c:pt>
                <c:pt idx="12937">
                  <c:v>41.965299122267801</c:v>
                </c:pt>
                <c:pt idx="12938">
                  <c:v>41.966145458998298</c:v>
                </c:pt>
                <c:pt idx="12939">
                  <c:v>41.966991739992103</c:v>
                </c:pt>
                <c:pt idx="12940">
                  <c:v>41.967837965253203</c:v>
                </c:pt>
                <c:pt idx="12941">
                  <c:v>41.9686841347851</c:v>
                </c:pt>
                <c:pt idx="12942">
                  <c:v>41.969530248591703</c:v>
                </c:pt>
                <c:pt idx="12943">
                  <c:v>41.970376306676698</c:v>
                </c:pt>
                <c:pt idx="12944">
                  <c:v>41.971222309043803</c:v>
                </c:pt>
                <c:pt idx="12945">
                  <c:v>41.972068255697003</c:v>
                </c:pt>
                <c:pt idx="12946">
                  <c:v>41.972914146639702</c:v>
                </c:pt>
                <c:pt idx="12947">
                  <c:v>41.973759981876</c:v>
                </c:pt>
                <c:pt idx="12948">
                  <c:v>41.9746057614094</c:v>
                </c:pt>
                <c:pt idx="12949">
                  <c:v>41.975451485243703</c:v>
                </c:pt>
                <c:pt idx="12950">
                  <c:v>41.976297153382802</c:v>
                </c:pt>
                <c:pt idx="12951">
                  <c:v>41.977142765830202</c:v>
                </c:pt>
                <c:pt idx="12952">
                  <c:v>41.977988322589901</c:v>
                </c:pt>
                <c:pt idx="12953">
                  <c:v>41.978833823665603</c:v>
                </c:pt>
                <c:pt idx="12954">
                  <c:v>41.979679269060902</c:v>
                </c:pt>
                <c:pt idx="12955">
                  <c:v>41.980524658779601</c:v>
                </c:pt>
                <c:pt idx="12956">
                  <c:v>41.981369992825599</c:v>
                </c:pt>
                <c:pt idx="12957">
                  <c:v>41.982215271202499</c:v>
                </c:pt>
                <c:pt idx="12958">
                  <c:v>41.983060493914202</c:v>
                </c:pt>
                <c:pt idx="12959">
                  <c:v>41.983905660964197</c:v>
                </c:pt>
                <c:pt idx="12960">
                  <c:v>41.984750772356499</c:v>
                </c:pt>
                <c:pt idx="12961">
                  <c:v>41.985595828094702</c:v>
                </c:pt>
                <c:pt idx="12962">
                  <c:v>41.986440828182602</c:v>
                </c:pt>
                <c:pt idx="12963">
                  <c:v>41.987285772623999</c:v>
                </c:pt>
                <c:pt idx="12964">
                  <c:v>41.988130661422602</c:v>
                </c:pt>
                <c:pt idx="12965">
                  <c:v>41.9889754945821</c:v>
                </c:pt>
                <c:pt idx="12966">
                  <c:v>41.9898202721063</c:v>
                </c:pt>
                <c:pt idx="12967">
                  <c:v>41.990664993998898</c:v>
                </c:pt>
                <c:pt idx="12968">
                  <c:v>41.991509660263702</c:v>
                </c:pt>
                <c:pt idx="12969">
                  <c:v>41.992354270904499</c:v>
                </c:pt>
                <c:pt idx="12970">
                  <c:v>41.9931988259249</c:v>
                </c:pt>
                <c:pt idx="12971">
                  <c:v>41.994043325328697</c:v>
                </c:pt>
                <c:pt idx="12972">
                  <c:v>41.994887769119799</c:v>
                </c:pt>
                <c:pt idx="12973">
                  <c:v>41.995732157301703</c:v>
                </c:pt>
                <c:pt idx="12974">
                  <c:v>41.996576489878301</c:v>
                </c:pt>
                <c:pt idx="12975">
                  <c:v>41.997420766853402</c:v>
                </c:pt>
                <c:pt idx="12976">
                  <c:v>41.998264988230503</c:v>
                </c:pt>
                <c:pt idx="12977">
                  <c:v>41.999109154013603</c:v>
                </c:pt>
                <c:pt idx="12978">
                  <c:v>41.999953264206397</c:v>
                </c:pt>
                <c:pt idx="12979">
                  <c:v>42.000797318812502</c:v>
                </c:pt>
                <c:pt idx="12980">
                  <c:v>42.001641317835698</c:v>
                </c:pt>
                <c:pt idx="12981">
                  <c:v>42.002485261279901</c:v>
                </c:pt>
                <c:pt idx="12982">
                  <c:v>42.003329149148598</c:v>
                </c:pt>
                <c:pt idx="12983">
                  <c:v>42.004172981445699</c:v>
                </c:pt>
                <c:pt idx="12984">
                  <c:v>42.005016758175003</c:v>
                </c:pt>
                <c:pt idx="12985">
                  <c:v>42.0058604793401</c:v>
                </c:pt>
                <c:pt idx="12986">
                  <c:v>42.006704144944699</c:v>
                </c:pt>
                <c:pt idx="12987">
                  <c:v>42.0075477549927</c:v>
                </c:pt>
                <c:pt idx="12988">
                  <c:v>42.008391309487799</c:v>
                </c:pt>
                <c:pt idx="12989">
                  <c:v>42.009234808433703</c:v>
                </c:pt>
                <c:pt idx="12990">
                  <c:v>42.010078251834202</c:v>
                </c:pt>
                <c:pt idx="12991">
                  <c:v>42.010921639693002</c:v>
                </c:pt>
                <c:pt idx="12992">
                  <c:v>42.0117649720138</c:v>
                </c:pt>
                <c:pt idx="12993">
                  <c:v>42.012608248800397</c:v>
                </c:pt>
                <c:pt idx="12994">
                  <c:v>42.013451470056502</c:v>
                </c:pt>
                <c:pt idx="12995">
                  <c:v>42.014294635785902</c:v>
                </c:pt>
                <c:pt idx="12996">
                  <c:v>42.015137745992298</c:v>
                </c:pt>
                <c:pt idx="12997">
                  <c:v>42.015980800679401</c:v>
                </c:pt>
                <c:pt idx="12998">
                  <c:v>42.016823799851103</c:v>
                </c:pt>
                <c:pt idx="12999">
                  <c:v>42.017666743510901</c:v>
                </c:pt>
                <c:pt idx="13000">
                  <c:v>42.018509631662702</c:v>
                </c:pt>
                <c:pt idx="13001">
                  <c:v>42.019352464310202</c:v>
                </c:pt>
                <c:pt idx="13002">
                  <c:v>42.020195241457202</c:v>
                </c:pt>
                <c:pt idx="13003">
                  <c:v>42.021037963107297</c:v>
                </c:pt>
                <c:pt idx="13004">
                  <c:v>42.021880629264302</c:v>
                </c:pt>
                <c:pt idx="13005">
                  <c:v>42.022723239931999</c:v>
                </c:pt>
                <c:pt idx="13006">
                  <c:v>42.023565795114102</c:v>
                </c:pt>
                <c:pt idx="13007">
                  <c:v>42.0244082948143</c:v>
                </c:pt>
                <c:pt idx="13008">
                  <c:v>42.025250739036402</c:v>
                </c:pt>
                <c:pt idx="13009">
                  <c:v>42.026093127784101</c:v>
                </c:pt>
                <c:pt idx="13010">
                  <c:v>42.0269354610611</c:v>
                </c:pt>
                <c:pt idx="13011">
                  <c:v>42.027777738871102</c:v>
                </c:pt>
                <c:pt idx="13012">
                  <c:v>42.028619961217998</c:v>
                </c:pt>
                <c:pt idx="13013">
                  <c:v>42.0294621281055</c:v>
                </c:pt>
                <c:pt idx="13014">
                  <c:v>42.030304239537202</c:v>
                </c:pt>
                <c:pt idx="13015">
                  <c:v>42.031146295516898</c:v>
                </c:pt>
                <c:pt idx="13016">
                  <c:v>42.031988296048297</c:v>
                </c:pt>
                <c:pt idx="13017">
                  <c:v>42.032830241135301</c:v>
                </c:pt>
                <c:pt idx="13018">
                  <c:v>42.033672130781397</c:v>
                </c:pt>
                <c:pt idx="13019">
                  <c:v>42.034513964990502</c:v>
                </c:pt>
                <c:pt idx="13020">
                  <c:v>42.035355743766303</c:v>
                </c:pt>
                <c:pt idx="13021">
                  <c:v>42.036197467112501</c:v>
                </c:pt>
                <c:pt idx="13022">
                  <c:v>42.037039135032899</c:v>
                </c:pt>
                <c:pt idx="13023">
                  <c:v>42.037880747531098</c:v>
                </c:pt>
                <c:pt idx="13024">
                  <c:v>42.038722304610999</c:v>
                </c:pt>
                <c:pt idx="13025">
                  <c:v>42.039563806276199</c:v>
                </c:pt>
                <c:pt idx="13026">
                  <c:v>42.040405252530498</c:v>
                </c:pt>
                <c:pt idx="13027">
                  <c:v>42.041246643377498</c:v>
                </c:pt>
                <c:pt idx="13028">
                  <c:v>42.042087978821201</c:v>
                </c:pt>
                <c:pt idx="13029">
                  <c:v>42.042929258865101</c:v>
                </c:pt>
                <c:pt idx="13030">
                  <c:v>42.043770483512901</c:v>
                </c:pt>
                <c:pt idx="13031">
                  <c:v>42.044611652768602</c:v>
                </c:pt>
                <c:pt idx="13032">
                  <c:v>42.045452766635698</c:v>
                </c:pt>
                <c:pt idx="13033">
                  <c:v>42.046293825117999</c:v>
                </c:pt>
                <c:pt idx="13034">
                  <c:v>42.0471348282192</c:v>
                </c:pt>
                <c:pt idx="13035">
                  <c:v>42.047975775943002</c:v>
                </c:pt>
                <c:pt idx="13036">
                  <c:v>42.048816668293298</c:v>
                </c:pt>
                <c:pt idx="13037">
                  <c:v>42.049657505273601</c:v>
                </c:pt>
                <c:pt idx="13038">
                  <c:v>42.050498286887802</c:v>
                </c:pt>
                <c:pt idx="13039">
                  <c:v>42.051339013139597</c:v>
                </c:pt>
                <c:pt idx="13040">
                  <c:v>42.052179684032602</c:v>
                </c:pt>
                <c:pt idx="13041">
                  <c:v>42.053020299570697</c:v>
                </c:pt>
                <c:pt idx="13042">
                  <c:v>42.053860859757499</c:v>
                </c:pt>
                <c:pt idx="13043">
                  <c:v>42.054701364596802</c:v>
                </c:pt>
                <c:pt idx="13044">
                  <c:v>42.0555418140924</c:v>
                </c:pt>
                <c:pt idx="13045">
                  <c:v>42.056382208247797</c:v>
                </c:pt>
                <c:pt idx="13046">
                  <c:v>42.0572225470669</c:v>
                </c:pt>
                <c:pt idx="13047">
                  <c:v>42.058062830553403</c:v>
                </c:pt>
                <c:pt idx="13048">
                  <c:v>42.058903058711003</c:v>
                </c:pt>
                <c:pt idx="13049">
                  <c:v>42.059743231543401</c:v>
                </c:pt>
                <c:pt idx="13050">
                  <c:v>42.060583349054497</c:v>
                </c:pt>
                <c:pt idx="13051">
                  <c:v>42.061423411247702</c:v>
                </c:pt>
                <c:pt idx="13052">
                  <c:v>42.062263418127003</c:v>
                </c:pt>
                <c:pt idx="13053">
                  <c:v>42.063103369696101</c:v>
                </c:pt>
                <c:pt idx="13054">
                  <c:v>42.063943265958599</c:v>
                </c:pt>
                <c:pt idx="13055">
                  <c:v>42.064783106918298</c:v>
                </c:pt>
                <c:pt idx="13056">
                  <c:v>42.065622892578901</c:v>
                </c:pt>
                <c:pt idx="13057">
                  <c:v>42.066462622944101</c:v>
                </c:pt>
                <c:pt idx="13058">
                  <c:v>42.067302298017701</c:v>
                </c:pt>
                <c:pt idx="13059">
                  <c:v>42.068141917803302</c:v>
                </c:pt>
                <c:pt idx="13060">
                  <c:v>42.0689814823048</c:v>
                </c:pt>
                <c:pt idx="13061">
                  <c:v>42.069820991525802</c:v>
                </c:pt>
                <c:pt idx="13062">
                  <c:v>42.070660445469997</c:v>
                </c:pt>
                <c:pt idx="13063">
                  <c:v>42.071499844141201</c:v>
                </c:pt>
                <c:pt idx="13064">
                  <c:v>42.072339187543101</c:v>
                </c:pt>
                <c:pt idx="13065">
                  <c:v>42.073178475679399</c:v>
                </c:pt>
                <c:pt idx="13066">
                  <c:v>42.074017708553903</c:v>
                </c:pt>
                <c:pt idx="13067">
                  <c:v>42.074856886170203</c:v>
                </c:pt>
                <c:pt idx="13068">
                  <c:v>42.075696008531999</c:v>
                </c:pt>
                <c:pt idx="13069">
                  <c:v>42.0765350756432</c:v>
                </c:pt>
                <c:pt idx="13070">
                  <c:v>42.077374087507401</c:v>
                </c:pt>
                <c:pt idx="13071">
                  <c:v>42.078213044128297</c:v>
                </c:pt>
                <c:pt idx="13072">
                  <c:v>42.079051945509697</c:v>
                </c:pt>
                <c:pt idx="13073">
                  <c:v>42.079890791655203</c:v>
                </c:pt>
                <c:pt idx="13074">
                  <c:v>42.080729582568601</c:v>
                </c:pt>
                <c:pt idx="13075">
                  <c:v>42.081568318253701</c:v>
                </c:pt>
                <c:pt idx="13076">
                  <c:v>42.082406998714099</c:v>
                </c:pt>
                <c:pt idx="13077">
                  <c:v>42.083245623953502</c:v>
                </c:pt>
                <c:pt idx="13078">
                  <c:v>42.084084193975698</c:v>
                </c:pt>
                <c:pt idx="13079">
                  <c:v>42.084922708784397</c:v>
                </c:pt>
                <c:pt idx="13080">
                  <c:v>42.0857611683833</c:v>
                </c:pt>
                <c:pt idx="13081">
                  <c:v>42.086599572776102</c:v>
                </c:pt>
                <c:pt idx="13082">
                  <c:v>42.087437921966497</c:v>
                </c:pt>
                <c:pt idx="13083">
                  <c:v>42.088276215958302</c:v>
                </c:pt>
                <c:pt idx="13084">
                  <c:v>42.089114454755098</c:v>
                </c:pt>
                <c:pt idx="13085">
                  <c:v>42.089952638360799</c:v>
                </c:pt>
                <c:pt idx="13086">
                  <c:v>42.090790766778902</c:v>
                </c:pt>
                <c:pt idx="13087">
                  <c:v>42.0916288400133</c:v>
                </c:pt>
                <c:pt idx="13088">
                  <c:v>42.092466858067603</c:v>
                </c:pt>
                <c:pt idx="13089">
                  <c:v>42.093304820945498</c:v>
                </c:pt>
                <c:pt idx="13090">
                  <c:v>42.094142728650802</c:v>
                </c:pt>
                <c:pt idx="13091">
                  <c:v>42.094980581187201</c:v>
                </c:pt>
                <c:pt idx="13092">
                  <c:v>42.095818378558398</c:v>
                </c:pt>
                <c:pt idx="13093">
                  <c:v>42.096656120768003</c:v>
                </c:pt>
                <c:pt idx="13094">
                  <c:v>42.097493807819902</c:v>
                </c:pt>
                <c:pt idx="13095">
                  <c:v>42.098331439717803</c:v>
                </c:pt>
                <c:pt idx="13096">
                  <c:v>42.099169016465197</c:v>
                </c:pt>
                <c:pt idx="13097">
                  <c:v>42.100006538065998</c:v>
                </c:pt>
                <c:pt idx="13098">
                  <c:v>42.1008440045239</c:v>
                </c:pt>
                <c:pt idx="13099">
                  <c:v>42.101681415842599</c:v>
                </c:pt>
                <c:pt idx="13100">
                  <c:v>42.102518772025803</c:v>
                </c:pt>
                <c:pt idx="13101">
                  <c:v>42.103356073077201</c:v>
                </c:pt>
                <c:pt idx="13102">
                  <c:v>42.104193319000501</c:v>
                </c:pt>
                <c:pt idx="13103">
                  <c:v>42.105030509799398</c:v>
                </c:pt>
                <c:pt idx="13104">
                  <c:v>42.105867645477701</c:v>
                </c:pt>
                <c:pt idx="13105">
                  <c:v>42.106704726038998</c:v>
                </c:pt>
                <c:pt idx="13106">
                  <c:v>42.107541751487098</c:v>
                </c:pt>
                <c:pt idx="13107">
                  <c:v>42.108378721825602</c:v>
                </c:pt>
                <c:pt idx="13108">
                  <c:v>42.109215637058398</c:v>
                </c:pt>
                <c:pt idx="13109">
                  <c:v>42.110052497189002</c:v>
                </c:pt>
                <c:pt idx="13110">
                  <c:v>42.110889302221203</c:v>
                </c:pt>
                <c:pt idx="13111">
                  <c:v>42.111726052158801</c:v>
                </c:pt>
                <c:pt idx="13112">
                  <c:v>42.112562747005299</c:v>
                </c:pt>
                <c:pt idx="13113">
                  <c:v>42.113399386764598</c:v>
                </c:pt>
                <c:pt idx="13114">
                  <c:v>42.114235971440301</c:v>
                </c:pt>
                <c:pt idx="13115">
                  <c:v>42.115072501036202</c:v>
                </c:pt>
                <c:pt idx="13116">
                  <c:v>42.115908975555897</c:v>
                </c:pt>
                <c:pt idx="13117">
                  <c:v>42.1167453950032</c:v>
                </c:pt>
                <c:pt idx="13118">
                  <c:v>42.1175817593818</c:v>
                </c:pt>
                <c:pt idx="13119">
                  <c:v>42.118418068695298</c:v>
                </c:pt>
                <c:pt idx="13120">
                  <c:v>42.119254322947498</c:v>
                </c:pt>
                <c:pt idx="13121">
                  <c:v>42.1200905221421</c:v>
                </c:pt>
                <c:pt idx="13122">
                  <c:v>42.120926666282799</c:v>
                </c:pt>
                <c:pt idx="13123">
                  <c:v>42.121762755373297</c:v>
                </c:pt>
                <c:pt idx="13124">
                  <c:v>42.122598789417303</c:v>
                </c:pt>
                <c:pt idx="13125">
                  <c:v>42.123434768418498</c:v>
                </c:pt>
                <c:pt idx="13126">
                  <c:v>42.124270692380598</c:v>
                </c:pt>
                <c:pt idx="13127">
                  <c:v>42.125106561307398</c:v>
                </c:pt>
                <c:pt idx="13128">
                  <c:v>42.125942375202399</c:v>
                </c:pt>
                <c:pt idx="13129">
                  <c:v>42.126778134069497</c:v>
                </c:pt>
                <c:pt idx="13130">
                  <c:v>42.127613837912399</c:v>
                </c:pt>
                <c:pt idx="13131">
                  <c:v>42.128449486734603</c:v>
                </c:pt>
                <c:pt idx="13132">
                  <c:v>42.1292850805401</c:v>
                </c:pt>
                <c:pt idx="13133">
                  <c:v>42.130120619332303</c:v>
                </c:pt>
                <c:pt idx="13134">
                  <c:v>42.130956103115203</c:v>
                </c:pt>
                <c:pt idx="13135">
                  <c:v>42.131791531892198</c:v>
                </c:pt>
                <c:pt idx="13136">
                  <c:v>42.132626905667202</c:v>
                </c:pt>
                <c:pt idx="13137">
                  <c:v>42.133462224443903</c:v>
                </c:pt>
                <c:pt idx="13138">
                  <c:v>42.134297488225997</c:v>
                </c:pt>
                <c:pt idx="13139">
                  <c:v>42.135132697017099</c:v>
                </c:pt>
                <c:pt idx="13140">
                  <c:v>42.135967850820897</c:v>
                </c:pt>
                <c:pt idx="13141">
                  <c:v>42.136802949641201</c:v>
                </c:pt>
                <c:pt idx="13142">
                  <c:v>42.137637993481697</c:v>
                </c:pt>
                <c:pt idx="13143">
                  <c:v>42.138472982346102</c:v>
                </c:pt>
                <c:pt idx="13144">
                  <c:v>42.139307916238003</c:v>
                </c:pt>
                <c:pt idx="13145">
                  <c:v>42.140142795161204</c:v>
                </c:pt>
                <c:pt idx="13146">
                  <c:v>42.140977619119298</c:v>
                </c:pt>
                <c:pt idx="13147">
                  <c:v>42.1418123881162</c:v>
                </c:pt>
                <c:pt idx="13148">
                  <c:v>42.142647102155301</c:v>
                </c:pt>
                <c:pt idx="13149">
                  <c:v>42.143481761240601</c:v>
                </c:pt>
                <c:pt idx="13150">
                  <c:v>42.144316365375602</c:v>
                </c:pt>
                <c:pt idx="13151">
                  <c:v>42.145150914563999</c:v>
                </c:pt>
                <c:pt idx="13152">
                  <c:v>42.1459854088097</c:v>
                </c:pt>
                <c:pt idx="13153">
                  <c:v>42.146819848116202</c:v>
                </c:pt>
                <c:pt idx="13154">
                  <c:v>42.147654232487199</c:v>
                </c:pt>
                <c:pt idx="13155">
                  <c:v>42.148488561926499</c:v>
                </c:pt>
                <c:pt idx="13156">
                  <c:v>42.149322836437698</c:v>
                </c:pt>
                <c:pt idx="13157">
                  <c:v>42.150157056024597</c:v>
                </c:pt>
                <c:pt idx="13158">
                  <c:v>42.150991220690798</c:v>
                </c:pt>
                <c:pt idx="13159">
                  <c:v>42.151825330440097</c:v>
                </c:pt>
                <c:pt idx="13160">
                  <c:v>42.152659385276102</c:v>
                </c:pt>
                <c:pt idx="13161">
                  <c:v>42.153493385202502</c:v>
                </c:pt>
                <c:pt idx="13162">
                  <c:v>42.154327330223097</c:v>
                </c:pt>
                <c:pt idx="13163">
                  <c:v>42.155161220341498</c:v>
                </c:pt>
                <c:pt idx="13164">
                  <c:v>42.155995055561398</c:v>
                </c:pt>
                <c:pt idx="13165">
                  <c:v>42.1568288358865</c:v>
                </c:pt>
                <c:pt idx="13166">
                  <c:v>42.157662561320599</c:v>
                </c:pt>
                <c:pt idx="13167">
                  <c:v>42.158496231867197</c:v>
                </c:pt>
                <c:pt idx="13168">
                  <c:v>42.159329847530103</c:v>
                </c:pt>
                <c:pt idx="13169">
                  <c:v>42.160163408312997</c:v>
                </c:pt>
                <c:pt idx="13170">
                  <c:v>42.160996914219602</c:v>
                </c:pt>
                <c:pt idx="13171">
                  <c:v>42.1618303652536</c:v>
                </c:pt>
                <c:pt idx="13172">
                  <c:v>42.162663761418699</c:v>
                </c:pt>
                <c:pt idx="13173">
                  <c:v>42.163497102718502</c:v>
                </c:pt>
                <c:pt idx="13174">
                  <c:v>42.164330389156802</c:v>
                </c:pt>
                <c:pt idx="13175">
                  <c:v>42.165163620737196</c:v>
                </c:pt>
                <c:pt idx="13176">
                  <c:v>42.1659967974634</c:v>
                </c:pt>
                <c:pt idx="13177">
                  <c:v>42.1668299193392</c:v>
                </c:pt>
                <c:pt idx="13178">
                  <c:v>42.1676629863682</c:v>
                </c:pt>
                <c:pt idx="13179">
                  <c:v>42.1684959985541</c:v>
                </c:pt>
                <c:pt idx="13180">
                  <c:v>42.169328955900703</c:v>
                </c:pt>
                <c:pt idx="13181">
                  <c:v>42.170161858411497</c:v>
                </c:pt>
                <c:pt idx="13182">
                  <c:v>42.170994706090298</c:v>
                </c:pt>
                <c:pt idx="13183">
                  <c:v>42.1718274989408</c:v>
                </c:pt>
                <c:pt idx="13184">
                  <c:v>42.1726602369666</c:v>
                </c:pt>
                <c:pt idx="13185">
                  <c:v>42.173492920171498</c:v>
                </c:pt>
                <c:pt idx="13186">
                  <c:v>42.174325548559203</c:v>
                </c:pt>
                <c:pt idx="13187">
                  <c:v>42.175158122133297</c:v>
                </c:pt>
                <c:pt idx="13188">
                  <c:v>42.175990640897503</c:v>
                </c:pt>
                <c:pt idx="13189">
                  <c:v>42.176823104855501</c:v>
                </c:pt>
                <c:pt idx="13190">
                  <c:v>42.177655514011001</c:v>
                </c:pt>
                <c:pt idx="13191">
                  <c:v>42.178487868367696</c:v>
                </c:pt>
                <c:pt idx="13192">
                  <c:v>42.179320167929298</c:v>
                </c:pt>
                <c:pt idx="13193">
                  <c:v>42.1801524126994</c:v>
                </c:pt>
                <c:pt idx="13194">
                  <c:v>42.180984602681797</c:v>
                </c:pt>
                <c:pt idx="13195">
                  <c:v>42.181816737880098</c:v>
                </c:pt>
                <c:pt idx="13196">
                  <c:v>42.182648818298098</c:v>
                </c:pt>
                <c:pt idx="13197">
                  <c:v>42.1834808439393</c:v>
                </c:pt>
                <c:pt idx="13198">
                  <c:v>42.184312814807598</c:v>
                </c:pt>
                <c:pt idx="13199">
                  <c:v>42.185144730906501</c:v>
                </c:pt>
                <c:pt idx="13200">
                  <c:v>42.185976592239797</c:v>
                </c:pt>
                <c:pt idx="13201">
                  <c:v>42.186808398811102</c:v>
                </c:pt>
                <c:pt idx="13202">
                  <c:v>42.187640150624198</c:v>
                </c:pt>
                <c:pt idx="13203">
                  <c:v>42.188471847682699</c:v>
                </c:pt>
                <c:pt idx="13204">
                  <c:v>42.189303489990401</c:v>
                </c:pt>
                <c:pt idx="13205">
                  <c:v>42.190135077550799</c:v>
                </c:pt>
                <c:pt idx="13206">
                  <c:v>42.190966610367703</c:v>
                </c:pt>
                <c:pt idx="13207">
                  <c:v>42.191798088444699</c:v>
                </c:pt>
                <c:pt idx="13208">
                  <c:v>42.192629511785597</c:v>
                </c:pt>
                <c:pt idx="13209">
                  <c:v>42.193460880393999</c:v>
                </c:pt>
                <c:pt idx="13210">
                  <c:v>42.194292194273601</c:v>
                </c:pt>
                <c:pt idx="13211">
                  <c:v>42.195123453428103</c:v>
                </c:pt>
                <c:pt idx="13212">
                  <c:v>42.195954657861201</c:v>
                </c:pt>
                <c:pt idx="13213">
                  <c:v>42.196785807576603</c:v>
                </c:pt>
                <c:pt idx="13214">
                  <c:v>42.197616902577799</c:v>
                </c:pt>
                <c:pt idx="13215">
                  <c:v>42.198447942868803</c:v>
                </c:pt>
                <c:pt idx="13216">
                  <c:v>42.199278928452998</c:v>
                </c:pt>
                <c:pt idx="13217">
                  <c:v>42.200109859334098</c:v>
                </c:pt>
                <c:pt idx="13218">
                  <c:v>42.200940735515999</c:v>
                </c:pt>
                <c:pt idx="13219">
                  <c:v>42.201771557002203</c:v>
                </c:pt>
                <c:pt idx="13220">
                  <c:v>42.202602323796398</c:v>
                </c:pt>
                <c:pt idx="13221">
                  <c:v>42.2034330359023</c:v>
                </c:pt>
                <c:pt idx="13222">
                  <c:v>42.204263693323597</c:v>
                </c:pt>
                <c:pt idx="13223">
                  <c:v>42.205094296063997</c:v>
                </c:pt>
                <c:pt idx="13224">
                  <c:v>42.205924844127097</c:v>
                </c:pt>
                <c:pt idx="13225">
                  <c:v>42.206755337516597</c:v>
                </c:pt>
                <c:pt idx="13226">
                  <c:v>42.207585776236201</c:v>
                </c:pt>
                <c:pt idx="13227">
                  <c:v>42.208416160289701</c:v>
                </c:pt>
                <c:pt idx="13228">
                  <c:v>42.209246489680503</c:v>
                </c:pt>
                <c:pt idx="13229">
                  <c:v>42.210076764412499</c:v>
                </c:pt>
                <c:pt idx="13230">
                  <c:v>42.210906984489299</c:v>
                </c:pt>
                <c:pt idx="13231">
                  <c:v>42.211737149914697</c:v>
                </c:pt>
                <c:pt idx="13232">
                  <c:v>42.212567260692097</c:v>
                </c:pt>
                <c:pt idx="13233">
                  <c:v>42.2133973168254</c:v>
                </c:pt>
                <c:pt idx="13234">
                  <c:v>42.214227318318301</c:v>
                </c:pt>
                <c:pt idx="13235">
                  <c:v>42.215057265174302</c:v>
                </c:pt>
                <c:pt idx="13236">
                  <c:v>42.215887157397198</c:v>
                </c:pt>
                <c:pt idx="13237">
                  <c:v>42.216716994990698</c:v>
                </c:pt>
                <c:pt idx="13238">
                  <c:v>42.217546777958397</c:v>
                </c:pt>
                <c:pt idx="13239">
                  <c:v>42.218376506303997</c:v>
                </c:pt>
                <c:pt idx="13240">
                  <c:v>42.219206180031101</c:v>
                </c:pt>
                <c:pt idx="13241">
                  <c:v>42.220035799143503</c:v>
                </c:pt>
                <c:pt idx="13242">
                  <c:v>42.220865363644897</c:v>
                </c:pt>
                <c:pt idx="13243">
                  <c:v>42.221694873538802</c:v>
                </c:pt>
                <c:pt idx="13244">
                  <c:v>42.222524328829003</c:v>
                </c:pt>
                <c:pt idx="13245">
                  <c:v>42.223353729519197</c:v>
                </c:pt>
                <c:pt idx="13246">
                  <c:v>42.224183075612899</c:v>
                </c:pt>
                <c:pt idx="13247">
                  <c:v>42.225012367113997</c:v>
                </c:pt>
                <c:pt idx="13248">
                  <c:v>42.225841604026002</c:v>
                </c:pt>
                <c:pt idx="13249">
                  <c:v>42.226670786352699</c:v>
                </c:pt>
                <c:pt idx="13250">
                  <c:v>42.227499914097699</c:v>
                </c:pt>
                <c:pt idx="13251">
                  <c:v>42.228328987264703</c:v>
                </c:pt>
                <c:pt idx="13252">
                  <c:v>42.2291580058573</c:v>
                </c:pt>
                <c:pt idx="13253">
                  <c:v>42.229986969879199</c:v>
                </c:pt>
                <c:pt idx="13254">
                  <c:v>42.230815879334202</c:v>
                </c:pt>
                <c:pt idx="13255">
                  <c:v>42.231644734225803</c:v>
                </c:pt>
                <c:pt idx="13256">
                  <c:v>42.232473534557798</c:v>
                </c:pt>
                <c:pt idx="13257">
                  <c:v>42.233302280333703</c:v>
                </c:pt>
                <c:pt idx="13258">
                  <c:v>42.234130971557398</c:v>
                </c:pt>
                <c:pt idx="13259">
                  <c:v>42.234959608232401</c:v>
                </c:pt>
                <c:pt idx="13260">
                  <c:v>42.235788190362399</c:v>
                </c:pt>
                <c:pt idx="13261">
                  <c:v>42.236616717951101</c:v>
                </c:pt>
                <c:pt idx="13262">
                  <c:v>42.237445191002202</c:v>
                </c:pt>
                <c:pt idx="13263">
                  <c:v>42.238273609519297</c:v>
                </c:pt>
                <c:pt idx="13264">
                  <c:v>42.239101973506102</c:v>
                </c:pt>
                <c:pt idx="13265">
                  <c:v>42.239930282966299</c:v>
                </c:pt>
                <c:pt idx="13266">
                  <c:v>42.240758537903503</c:v>
                </c:pt>
                <c:pt idx="13267">
                  <c:v>42.241586738321402</c:v>
                </c:pt>
                <c:pt idx="13268">
                  <c:v>42.242414884223699</c:v>
                </c:pt>
                <c:pt idx="13269">
                  <c:v>42.243242975614002</c:v>
                </c:pt>
                <c:pt idx="13270">
                  <c:v>42.2440710124961</c:v>
                </c:pt>
                <c:pt idx="13271">
                  <c:v>42.244898994873502</c:v>
                </c:pt>
                <c:pt idx="13272">
                  <c:v>42.245726922749903</c:v>
                </c:pt>
                <c:pt idx="13273">
                  <c:v>42.246554796128997</c:v>
                </c:pt>
                <c:pt idx="13274">
                  <c:v>42.247382615014502</c:v>
                </c:pt>
                <c:pt idx="13275">
                  <c:v>42.248210379410096</c:v>
                </c:pt>
                <c:pt idx="13276">
                  <c:v>42.249038089319299</c:v>
                </c:pt>
                <c:pt idx="13277">
                  <c:v>42.249865744746003</c:v>
                </c:pt>
                <c:pt idx="13278">
                  <c:v>42.250693345693598</c:v>
                </c:pt>
                <c:pt idx="13279">
                  <c:v>42.251520892165999</c:v>
                </c:pt>
                <c:pt idx="13280">
                  <c:v>42.252348384166702</c:v>
                </c:pt>
                <c:pt idx="13281">
                  <c:v>42.253175821699401</c:v>
                </c:pt>
                <c:pt idx="13282">
                  <c:v>42.254003204767798</c:v>
                </c:pt>
                <c:pt idx="13283">
                  <c:v>42.254830533375603</c:v>
                </c:pt>
                <c:pt idx="13284">
                  <c:v>42.255657807526397</c:v>
                </c:pt>
                <c:pt idx="13285">
                  <c:v>42.256485027223903</c:v>
                </c:pt>
                <c:pt idx="13286">
                  <c:v>42.257312192471701</c:v>
                </c:pt>
                <c:pt idx="13287">
                  <c:v>42.258139303273602</c:v>
                </c:pt>
                <c:pt idx="13288">
                  <c:v>42.258966359633099</c:v>
                </c:pt>
                <c:pt idx="13289">
                  <c:v>42.259793361553903</c:v>
                </c:pt>
                <c:pt idx="13290">
                  <c:v>42.260620309039702</c:v>
                </c:pt>
                <c:pt idx="13291">
                  <c:v>42.261447202094203</c:v>
                </c:pt>
                <c:pt idx="13292">
                  <c:v>42.262274040721003</c:v>
                </c:pt>
                <c:pt idx="13293">
                  <c:v>42.263100824923796</c:v>
                </c:pt>
                <c:pt idx="13294">
                  <c:v>42.2639275547062</c:v>
                </c:pt>
                <c:pt idx="13295">
                  <c:v>42.264754230071901</c:v>
                </c:pt>
                <c:pt idx="13296">
                  <c:v>42.265580851024602</c:v>
                </c:pt>
                <c:pt idx="13297">
                  <c:v>42.266407417567898</c:v>
                </c:pt>
                <c:pt idx="13298">
                  <c:v>42.267233929705498</c:v>
                </c:pt>
                <c:pt idx="13299">
                  <c:v>42.268060387440997</c:v>
                </c:pt>
                <c:pt idx="13300">
                  <c:v>42.268886790778097</c:v>
                </c:pt>
                <c:pt idx="13301">
                  <c:v>42.269713139720501</c:v>
                </c:pt>
                <c:pt idx="13302">
                  <c:v>42.270539434271697</c:v>
                </c:pt>
                <c:pt idx="13303">
                  <c:v>42.2713656744356</c:v>
                </c:pt>
                <c:pt idx="13304">
                  <c:v>42.272191860215699</c:v>
                </c:pt>
                <c:pt idx="13305">
                  <c:v>42.273017991615703</c:v>
                </c:pt>
                <c:pt idx="13306">
                  <c:v>42.2738440686392</c:v>
                </c:pt>
                <c:pt idx="13307">
                  <c:v>42.274670091289998</c:v>
                </c:pt>
                <c:pt idx="13308">
                  <c:v>42.275496059571502</c:v>
                </c:pt>
                <c:pt idx="13309">
                  <c:v>42.276321973487697</c:v>
                </c:pt>
                <c:pt idx="13310">
                  <c:v>42.277147833042001</c:v>
                </c:pt>
                <c:pt idx="13311">
                  <c:v>42.277973638238102</c:v>
                </c:pt>
                <c:pt idx="13312">
                  <c:v>42.278799389079701</c:v>
                </c:pt>
                <c:pt idx="13313">
                  <c:v>42.279625085570501</c:v>
                </c:pt>
                <c:pt idx="13314">
                  <c:v>42.280450727714097</c:v>
                </c:pt>
                <c:pt idx="13315">
                  <c:v>42.281276315514098</c:v>
                </c:pt>
                <c:pt idx="13316">
                  <c:v>42.2821018489742</c:v>
                </c:pt>
                <c:pt idx="13317">
                  <c:v>42.282927328098097</c:v>
                </c:pt>
                <c:pt idx="13318">
                  <c:v>42.283752752889399</c:v>
                </c:pt>
                <c:pt idx="13319">
                  <c:v>42.2845781233518</c:v>
                </c:pt>
                <c:pt idx="13320">
                  <c:v>42.285403439489002</c:v>
                </c:pt>
                <c:pt idx="13321">
                  <c:v>42.286228701304502</c:v>
                </c:pt>
                <c:pt idx="13322">
                  <c:v>42.287053908802001</c:v>
                </c:pt>
                <c:pt idx="13323">
                  <c:v>42.287879061985301</c:v>
                </c:pt>
                <c:pt idx="13324">
                  <c:v>42.288704160857797</c:v>
                </c:pt>
                <c:pt idx="13325">
                  <c:v>42.289529205423399</c:v>
                </c:pt>
                <c:pt idx="13326">
                  <c:v>42.290354195685602</c:v>
                </c:pt>
                <c:pt idx="13327">
                  <c:v>42.2911791316482</c:v>
                </c:pt>
                <c:pt idx="13328">
                  <c:v>42.292004013314603</c:v>
                </c:pt>
                <c:pt idx="13329">
                  <c:v>42.292828840688699</c:v>
                </c:pt>
                <c:pt idx="13330">
                  <c:v>42.293653613774097</c:v>
                </c:pt>
                <c:pt idx="13331">
                  <c:v>42.2944783325743</c:v>
                </c:pt>
                <c:pt idx="13332">
                  <c:v>42.295302997093103</c:v>
                </c:pt>
                <c:pt idx="13333">
                  <c:v>42.2961276073341</c:v>
                </c:pt>
                <c:pt idx="13334">
                  <c:v>42.296952163301</c:v>
                </c:pt>
                <c:pt idx="13335">
                  <c:v>42.2977766649974</c:v>
                </c:pt>
                <c:pt idx="13336">
                  <c:v>42.298601112426901</c:v>
                </c:pt>
                <c:pt idx="13337">
                  <c:v>42.299425505593298</c:v>
                </c:pt>
                <c:pt idx="13338">
                  <c:v>42.300249844500101</c:v>
                </c:pt>
                <c:pt idx="13339">
                  <c:v>42.301074129150997</c:v>
                </c:pt>
                <c:pt idx="13340">
                  <c:v>42.301898359549597</c:v>
                </c:pt>
                <c:pt idx="13341">
                  <c:v>42.302722535699701</c:v>
                </c:pt>
                <c:pt idx="13342">
                  <c:v>42.303546657604798</c:v>
                </c:pt>
                <c:pt idx="13343">
                  <c:v>42.304370725268697</c:v>
                </c:pt>
                <c:pt idx="13344">
                  <c:v>42.305194738694802</c:v>
                </c:pt>
                <c:pt idx="13345">
                  <c:v>42.306018697886998</c:v>
                </c:pt>
                <c:pt idx="13346">
                  <c:v>42.306842602848803</c:v>
                </c:pt>
                <c:pt idx="13347">
                  <c:v>42.307666453583899</c:v>
                </c:pt>
                <c:pt idx="13348">
                  <c:v>42.3084902500959</c:v>
                </c:pt>
                <c:pt idx="13349">
                  <c:v>42.309313992388603</c:v>
                </c:pt>
                <c:pt idx="13350">
                  <c:v>42.310137680465402</c:v>
                </c:pt>
                <c:pt idx="13351">
                  <c:v>42.3109613143301</c:v>
                </c:pt>
                <c:pt idx="13352">
                  <c:v>42.311784893986399</c:v>
                </c:pt>
                <c:pt idx="13353">
                  <c:v>42.312608419437801</c:v>
                </c:pt>
                <c:pt idx="13354">
                  <c:v>42.313431890688001</c:v>
                </c:pt>
                <c:pt idx="13355">
                  <c:v>42.314255307740702</c:v>
                </c:pt>
                <c:pt idx="13356">
                  <c:v>42.315078670599497</c:v>
                </c:pt>
                <c:pt idx="13357">
                  <c:v>42.315901979267998</c:v>
                </c:pt>
                <c:pt idx="13358">
                  <c:v>42.316725233749999</c:v>
                </c:pt>
                <c:pt idx="13359">
                  <c:v>42.317548434048902</c:v>
                </c:pt>
                <c:pt idx="13360">
                  <c:v>42.318371580168602</c:v>
                </c:pt>
                <c:pt idx="13361">
                  <c:v>42.319194672112502</c:v>
                </c:pt>
                <c:pt idx="13362">
                  <c:v>42.320017709884397</c:v>
                </c:pt>
                <c:pt idx="13363">
                  <c:v>42.320840693487902</c:v>
                </c:pt>
                <c:pt idx="13364">
                  <c:v>42.3216636229267</c:v>
                </c:pt>
                <c:pt idx="13365">
                  <c:v>42.322486498204398</c:v>
                </c:pt>
                <c:pt idx="13366">
                  <c:v>42.323309319324601</c:v>
                </c:pt>
                <c:pt idx="13367">
                  <c:v>42.324132086291002</c:v>
                </c:pt>
                <c:pt idx="13368">
                  <c:v>42.324954799107203</c:v>
                </c:pt>
                <c:pt idx="13369">
                  <c:v>42.325777457776802</c:v>
                </c:pt>
                <c:pt idx="13370">
                  <c:v>42.326600062303598</c:v>
                </c:pt>
                <c:pt idx="13371">
                  <c:v>42.327422612691102</c:v>
                </c:pt>
                <c:pt idx="13372">
                  <c:v>42.328245108942902</c:v>
                </c:pt>
                <c:pt idx="13373">
                  <c:v>42.329067551062799</c:v>
                </c:pt>
                <c:pt idx="13374">
                  <c:v>42.329889939054397</c:v>
                </c:pt>
                <c:pt idx="13375">
                  <c:v>42.330712272921197</c:v>
                </c:pt>
                <c:pt idx="13376">
                  <c:v>42.331534552667001</c:v>
                </c:pt>
                <c:pt idx="13377">
                  <c:v>42.332356778295399</c:v>
                </c:pt>
                <c:pt idx="13378">
                  <c:v>42.333178949809998</c:v>
                </c:pt>
                <c:pt idx="13379">
                  <c:v>42.334001067214402</c:v>
                </c:pt>
                <c:pt idx="13380">
                  <c:v>42.334823130512397</c:v>
                </c:pt>
                <c:pt idx="13381">
                  <c:v>42.335645139707403</c:v>
                </c:pt>
                <c:pt idx="13382">
                  <c:v>42.336467094803297</c:v>
                </c:pt>
                <c:pt idx="13383">
                  <c:v>42.337288995803497</c:v>
                </c:pt>
                <c:pt idx="13384">
                  <c:v>42.338110842711799</c:v>
                </c:pt>
                <c:pt idx="13385">
                  <c:v>42.338932635531798</c:v>
                </c:pt>
                <c:pt idx="13386">
                  <c:v>42.339754374267102</c:v>
                </c:pt>
                <c:pt idx="13387">
                  <c:v>42.3405760589214</c:v>
                </c:pt>
                <c:pt idx="13388">
                  <c:v>42.341397689498201</c:v>
                </c:pt>
                <c:pt idx="13389">
                  <c:v>42.342219266001301</c:v>
                </c:pt>
                <c:pt idx="13390">
                  <c:v>42.343040788434301</c:v>
                </c:pt>
                <c:pt idx="13391">
                  <c:v>42.343862256800698</c:v>
                </c:pt>
                <c:pt idx="13392">
                  <c:v>42.344683671104299</c:v>
                </c:pt>
                <c:pt idx="13393">
                  <c:v>42.345505031348701</c:v>
                </c:pt>
                <c:pt idx="13394">
                  <c:v>42.346326337537398</c:v>
                </c:pt>
                <c:pt idx="13395">
                  <c:v>42.347147589674201</c:v>
                </c:pt>
                <c:pt idx="13396">
                  <c:v>42.347968787762703</c:v>
                </c:pt>
                <c:pt idx="13397">
                  <c:v>42.3487899318065</c:v>
                </c:pt>
                <c:pt idx="13398">
                  <c:v>42.349611021809203</c:v>
                </c:pt>
                <c:pt idx="13399">
                  <c:v>42.350432057774498</c:v>
                </c:pt>
                <c:pt idx="13400">
                  <c:v>42.351253039706002</c:v>
                </c:pt>
                <c:pt idx="13401">
                  <c:v>42.352073967607303</c:v>
                </c:pt>
                <c:pt idx="13402">
                  <c:v>42.352894841482197</c:v>
                </c:pt>
                <c:pt idx="13403">
                  <c:v>42.3537156613341</c:v>
                </c:pt>
                <c:pt idx="13404">
                  <c:v>42.3545364271667</c:v>
                </c:pt>
                <c:pt idx="13405">
                  <c:v>42.355357138983798</c:v>
                </c:pt>
                <c:pt idx="13406">
                  <c:v>42.356177796788799</c:v>
                </c:pt>
                <c:pt idx="13407">
                  <c:v>42.356998400585503</c:v>
                </c:pt>
                <c:pt idx="13408">
                  <c:v>42.3578189503774</c:v>
                </c:pt>
                <c:pt idx="13409">
                  <c:v>42.358639446168297</c:v>
                </c:pt>
                <c:pt idx="13410">
                  <c:v>42.359459887961599</c:v>
                </c:pt>
                <c:pt idx="13411">
                  <c:v>42.360280275761099</c:v>
                </c:pt>
                <c:pt idx="13412">
                  <c:v>42.3611006095704</c:v>
                </c:pt>
                <c:pt idx="13413">
                  <c:v>42.361920889393097</c:v>
                </c:pt>
                <c:pt idx="13414">
                  <c:v>42.3627411152329</c:v>
                </c:pt>
                <c:pt idx="13415">
                  <c:v>42.363561287093297</c:v>
                </c:pt>
                <c:pt idx="13416">
                  <c:v>42.364381404978097</c:v>
                </c:pt>
                <c:pt idx="13417">
                  <c:v>42.365201468890703</c:v>
                </c:pt>
                <c:pt idx="13418">
                  <c:v>42.366021478835002</c:v>
                </c:pt>
                <c:pt idx="13419">
                  <c:v>42.366841434814397</c:v>
                </c:pt>
                <c:pt idx="13420">
                  <c:v>42.367661336832597</c:v>
                </c:pt>
                <c:pt idx="13421">
                  <c:v>42.368481184893298</c:v>
                </c:pt>
                <c:pt idx="13422">
                  <c:v>42.369300979000101</c:v>
                </c:pt>
                <c:pt idx="13423">
                  <c:v>42.370120719156503</c:v>
                </c:pt>
                <c:pt idx="13424">
                  <c:v>42.370940405366298</c:v>
                </c:pt>
                <c:pt idx="13425">
                  <c:v>42.371760037633102</c:v>
                </c:pt>
                <c:pt idx="13426">
                  <c:v>42.372579615960397</c:v>
                </c:pt>
                <c:pt idx="13427">
                  <c:v>42.3733991403519</c:v>
                </c:pt>
                <c:pt idx="13428">
                  <c:v>42.374218610811297</c:v>
                </c:pt>
                <c:pt idx="13429">
                  <c:v>42.3750380273421</c:v>
                </c:pt>
                <c:pt idx="13430">
                  <c:v>42.375857389948003</c:v>
                </c:pt>
                <c:pt idx="13431">
                  <c:v>42.3766766986326</c:v>
                </c:pt>
                <c:pt idx="13432">
                  <c:v>42.377495953399503</c:v>
                </c:pt>
                <c:pt idx="13433">
                  <c:v>42.378315154252398</c:v>
                </c:pt>
                <c:pt idx="13434">
                  <c:v>42.379134301194902</c:v>
                </c:pt>
                <c:pt idx="13435">
                  <c:v>42.379953394230597</c:v>
                </c:pt>
                <c:pt idx="13436">
                  <c:v>42.380772433363099</c:v>
                </c:pt>
                <c:pt idx="13437">
                  <c:v>42.381591418596102</c:v>
                </c:pt>
                <c:pt idx="13438">
                  <c:v>42.382410349933103</c:v>
                </c:pt>
                <c:pt idx="13439">
                  <c:v>42.383229227377797</c:v>
                </c:pt>
                <c:pt idx="13440">
                  <c:v>42.384048050933899</c:v>
                </c:pt>
                <c:pt idx="13441">
                  <c:v>42.384866820604898</c:v>
                </c:pt>
                <c:pt idx="13442">
                  <c:v>42.385685536394497</c:v>
                </c:pt>
                <c:pt idx="13443">
                  <c:v>42.386504198306298</c:v>
                </c:pt>
                <c:pt idx="13444">
                  <c:v>42.387322806343903</c:v>
                </c:pt>
                <c:pt idx="13445">
                  <c:v>42.3881413605109</c:v>
                </c:pt>
                <c:pt idx="13446">
                  <c:v>42.3889598608109</c:v>
                </c:pt>
                <c:pt idx="13447">
                  <c:v>42.389778307247703</c:v>
                </c:pt>
                <c:pt idx="13448">
                  <c:v>42.390596699824698</c:v>
                </c:pt>
                <c:pt idx="13449">
                  <c:v>42.391415038545702</c:v>
                </c:pt>
                <c:pt idx="13450">
                  <c:v>42.392233323414203</c:v>
                </c:pt>
                <c:pt idx="13451">
                  <c:v>42.393051554433796</c:v>
                </c:pt>
                <c:pt idx="13452">
                  <c:v>42.393869731608298</c:v>
                </c:pt>
                <c:pt idx="13453">
                  <c:v>42.394687854941097</c:v>
                </c:pt>
                <c:pt idx="13454">
                  <c:v>42.395505924435902</c:v>
                </c:pt>
                <c:pt idx="13455">
                  <c:v>42.396323940096401</c:v>
                </c:pt>
                <c:pt idx="13456">
                  <c:v>42.397141901926098</c:v>
                </c:pt>
                <c:pt idx="13457">
                  <c:v>42.3979598099287</c:v>
                </c:pt>
                <c:pt idx="13458">
                  <c:v>42.398777664107797</c:v>
                </c:pt>
                <c:pt idx="13459">
                  <c:v>42.399595464466998</c:v>
                </c:pt>
                <c:pt idx="13460">
                  <c:v>42.400413211009898</c:v>
                </c:pt>
                <c:pt idx="13461">
                  <c:v>42.4012309037401</c:v>
                </c:pt>
                <c:pt idx="13462">
                  <c:v>42.402048542661298</c:v>
                </c:pt>
                <c:pt idx="13463">
                  <c:v>42.402866127777102</c:v>
                </c:pt>
                <c:pt idx="13464">
                  <c:v>42.403683659091101</c:v>
                </c:pt>
                <c:pt idx="13465">
                  <c:v>42.404501136606903</c:v>
                </c:pt>
                <c:pt idx="13466">
                  <c:v>42.405318560328098</c:v>
                </c:pt>
                <c:pt idx="13467">
                  <c:v>42.406135930258401</c:v>
                </c:pt>
                <c:pt idx="13468">
                  <c:v>42.406953246401301</c:v>
                </c:pt>
                <c:pt idx="13469">
                  <c:v>42.4077705087605</c:v>
                </c:pt>
                <c:pt idx="13470">
                  <c:v>42.408587717339501</c:v>
                </c:pt>
                <c:pt idx="13471">
                  <c:v>42.409404872142098</c:v>
                </c:pt>
                <c:pt idx="13472">
                  <c:v>42.410221973171801</c:v>
                </c:pt>
                <c:pt idx="13473">
                  <c:v>42.411039020432199</c:v>
                </c:pt>
                <c:pt idx="13474">
                  <c:v>42.411856013927</c:v>
                </c:pt>
                <c:pt idx="13475">
                  <c:v>42.412672953659701</c:v>
                </c:pt>
                <c:pt idx="13476">
                  <c:v>42.413489839634003</c:v>
                </c:pt>
                <c:pt idx="13477">
                  <c:v>42.414306671853403</c:v>
                </c:pt>
                <c:pt idx="13478">
                  <c:v>42.415123450321701</c:v>
                </c:pt>
                <c:pt idx="13479">
                  <c:v>42.415940175042401</c:v>
                </c:pt>
                <c:pt idx="13480">
                  <c:v>42.416756846019098</c:v>
                </c:pt>
                <c:pt idx="13481">
                  <c:v>42.417573463255401</c:v>
                </c:pt>
                <c:pt idx="13482">
                  <c:v>42.418390026754999</c:v>
                </c:pt>
                <c:pt idx="13483">
                  <c:v>42.419206536521401</c:v>
                </c:pt>
                <c:pt idx="13484">
                  <c:v>42.420022992558302</c:v>
                </c:pt>
                <c:pt idx="13485">
                  <c:v>42.420839394869297</c:v>
                </c:pt>
                <c:pt idx="13486">
                  <c:v>42.421655743457997</c:v>
                </c:pt>
                <c:pt idx="13487">
                  <c:v>42.422472038328003</c:v>
                </c:pt>
                <c:pt idx="13488">
                  <c:v>42.423288279482897</c:v>
                </c:pt>
                <c:pt idx="13489">
                  <c:v>42.424104466926302</c:v>
                </c:pt>
                <c:pt idx="13490">
                  <c:v>42.424920600661899</c:v>
                </c:pt>
                <c:pt idx="13491">
                  <c:v>42.425736680693099</c:v>
                </c:pt>
                <c:pt idx="13492">
                  <c:v>42.426552707023802</c:v>
                </c:pt>
                <c:pt idx="13493">
                  <c:v>42.427368679657398</c:v>
                </c:pt>
                <c:pt idx="13494">
                  <c:v>42.428184598597603</c:v>
                </c:pt>
                <c:pt idx="13495">
                  <c:v>42.429000463847899</c:v>
                </c:pt>
                <c:pt idx="13496">
                  <c:v>42.429816275412101</c:v>
                </c:pt>
                <c:pt idx="13497">
                  <c:v>42.430632033293598</c:v>
                </c:pt>
                <c:pt idx="13498">
                  <c:v>42.4314477374961</c:v>
                </c:pt>
                <c:pt idx="13499">
                  <c:v>42.432263388023301</c:v>
                </c:pt>
                <c:pt idx="13500">
                  <c:v>42.433078984878598</c:v>
                </c:pt>
                <c:pt idx="13501">
                  <c:v>42.4338945280658</c:v>
                </c:pt>
                <c:pt idx="13502">
                  <c:v>42.434710017588401</c:v>
                </c:pt>
                <c:pt idx="13503">
                  <c:v>42.435525453450097</c:v>
                </c:pt>
                <c:pt idx="13504">
                  <c:v>42.436340835654399</c:v>
                </c:pt>
                <c:pt idx="13505">
                  <c:v>42.4371561642049</c:v>
                </c:pt>
                <c:pt idx="13506">
                  <c:v>42.437971439105297</c:v>
                </c:pt>
                <c:pt idx="13507">
                  <c:v>42.438786660359199</c:v>
                </c:pt>
                <c:pt idx="13508">
                  <c:v>42.439601827970101</c:v>
                </c:pt>
                <c:pt idx="13509">
                  <c:v>42.440416941941699</c:v>
                </c:pt>
                <c:pt idx="13510">
                  <c:v>42.441232002277602</c:v>
                </c:pt>
                <c:pt idx="13511">
                  <c:v>42.442047008981298</c:v>
                </c:pt>
                <c:pt idx="13512">
                  <c:v>42.442861962056597</c:v>
                </c:pt>
                <c:pt idx="13513">
                  <c:v>42.443676861506901</c:v>
                </c:pt>
                <c:pt idx="13514">
                  <c:v>42.444491707335899</c:v>
                </c:pt>
                <c:pt idx="13515">
                  <c:v>42.4453064995472</c:v>
                </c:pt>
                <c:pt idx="13516">
                  <c:v>42.446121238144499</c:v>
                </c:pt>
                <c:pt idx="13517">
                  <c:v>42.4469359231312</c:v>
                </c:pt>
                <c:pt idx="13518">
                  <c:v>42.447750554511003</c:v>
                </c:pt>
                <c:pt idx="13519">
                  <c:v>42.448565132287499</c:v>
                </c:pt>
                <c:pt idx="13520">
                  <c:v>42.449379656464302</c:v>
                </c:pt>
                <c:pt idx="13521">
                  <c:v>42.450194127045101</c:v>
                </c:pt>
                <c:pt idx="13522">
                  <c:v>42.4510085440333</c:v>
                </c:pt>
                <c:pt idx="13523">
                  <c:v>42.4518229074327</c:v>
                </c:pt>
                <c:pt idx="13524">
                  <c:v>42.452637217246803</c:v>
                </c:pt>
                <c:pt idx="13525">
                  <c:v>42.453451473479198</c:v>
                </c:pt>
                <c:pt idx="13526">
                  <c:v>42.454265676133502</c:v>
                </c:pt>
                <c:pt idx="13527">
                  <c:v>42.455079825213303</c:v>
                </c:pt>
                <c:pt idx="13528">
                  <c:v>42.455893920722197</c:v>
                </c:pt>
                <c:pt idx="13529">
                  <c:v>42.456707962663899</c:v>
                </c:pt>
                <c:pt idx="13530">
                  <c:v>42.457521951041898</c:v>
                </c:pt>
                <c:pt idx="13531">
                  <c:v>42.458335885859697</c:v>
                </c:pt>
                <c:pt idx="13532">
                  <c:v>42.459149767121097</c:v>
                </c:pt>
                <c:pt idx="13533">
                  <c:v>42.459963594829603</c:v>
                </c:pt>
                <c:pt idx="13534">
                  <c:v>42.4607773689889</c:v>
                </c:pt>
                <c:pt idx="13535">
                  <c:v>42.4615910896024</c:v>
                </c:pt>
                <c:pt idx="13536">
                  <c:v>42.462404756673799</c:v>
                </c:pt>
                <c:pt idx="13537">
                  <c:v>42.463218370206803</c:v>
                </c:pt>
                <c:pt idx="13538">
                  <c:v>42.464031930204797</c:v>
                </c:pt>
                <c:pt idx="13539">
                  <c:v>42.464845436671602</c:v>
                </c:pt>
                <c:pt idx="13540">
                  <c:v>42.465658889610602</c:v>
                </c:pt>
                <c:pt idx="13541">
                  <c:v>42.466472289025504</c:v>
                </c:pt>
                <c:pt idx="13542">
                  <c:v>42.467285634920003</c:v>
                </c:pt>
                <c:pt idx="13543">
                  <c:v>42.468098927297497</c:v>
                </c:pt>
                <c:pt idx="13544">
                  <c:v>42.468912166161701</c:v>
                </c:pt>
                <c:pt idx="13545">
                  <c:v>42.469725351516097</c:v>
                </c:pt>
                <c:pt idx="13546">
                  <c:v>42.4705384833645</c:v>
                </c:pt>
                <c:pt idx="13547">
                  <c:v>42.4713515617103</c:v>
                </c:pt>
                <c:pt idx="13548">
                  <c:v>42.472164586557199</c:v>
                </c:pt>
                <c:pt idx="13549">
                  <c:v>42.472977557908699</c:v>
                </c:pt>
                <c:pt idx="13550">
                  <c:v>42.473790475768503</c:v>
                </c:pt>
                <c:pt idx="13551">
                  <c:v>42.474603340140099</c:v>
                </c:pt>
                <c:pt idx="13552">
                  <c:v>42.475416151027197</c:v>
                </c:pt>
                <c:pt idx="13553">
                  <c:v>42.476228908433299</c:v>
                </c:pt>
                <c:pt idx="13554">
                  <c:v>42.477041612362001</c:v>
                </c:pt>
                <c:pt idx="13555">
                  <c:v>42.477854262816997</c:v>
                </c:pt>
                <c:pt idx="13556">
                  <c:v>42.478666859801699</c:v>
                </c:pt>
                <c:pt idx="13557">
                  <c:v>42.4794794033199</c:v>
                </c:pt>
                <c:pt idx="13558">
                  <c:v>42.480291893374996</c:v>
                </c:pt>
                <c:pt idx="13559">
                  <c:v>42.481104329970798</c:v>
                </c:pt>
                <c:pt idx="13560">
                  <c:v>42.481916713110699</c:v>
                </c:pt>
                <c:pt idx="13561">
                  <c:v>42.482729042798397</c:v>
                </c:pt>
                <c:pt idx="13562">
                  <c:v>42.483541319037499</c:v>
                </c:pt>
                <c:pt idx="13563">
                  <c:v>42.484353541831503</c:v>
                </c:pt>
                <c:pt idx="13564">
                  <c:v>42.485165711184102</c:v>
                </c:pt>
                <c:pt idx="13565">
                  <c:v>42.4859778270988</c:v>
                </c:pt>
                <c:pt idx="13566">
                  <c:v>42.486789889579299</c:v>
                </c:pt>
                <c:pt idx="13567">
                  <c:v>42.487601898629002</c:v>
                </c:pt>
                <c:pt idx="13568">
                  <c:v>42.488413854251696</c:v>
                </c:pt>
                <c:pt idx="13569">
                  <c:v>42.4892257564508</c:v>
                </c:pt>
                <c:pt idx="13570">
                  <c:v>42.4900376052301</c:v>
                </c:pt>
                <c:pt idx="13571">
                  <c:v>42.490849400593</c:v>
                </c:pt>
                <c:pt idx="13572">
                  <c:v>42.491661142543201</c:v>
                </c:pt>
                <c:pt idx="13573">
                  <c:v>42.4924728310842</c:v>
                </c:pt>
                <c:pt idx="13574">
                  <c:v>42.493284466219698</c:v>
                </c:pt>
                <c:pt idx="13575">
                  <c:v>42.4940960479532</c:v>
                </c:pt>
                <c:pt idx="13576">
                  <c:v>42.494907576288298</c:v>
                </c:pt>
                <c:pt idx="13577">
                  <c:v>42.495719051228697</c:v>
                </c:pt>
                <c:pt idx="13578">
                  <c:v>42.496530472777799</c:v>
                </c:pt>
                <c:pt idx="13579">
                  <c:v>42.497341840939299</c:v>
                </c:pt>
                <c:pt idx="13580">
                  <c:v>42.4981531557167</c:v>
                </c:pt>
                <c:pt idx="13581">
                  <c:v>42.498964417113697</c:v>
                </c:pt>
                <c:pt idx="13582">
                  <c:v>42.4997756251339</c:v>
                </c:pt>
                <c:pt idx="13583">
                  <c:v>42.500586779780697</c:v>
                </c:pt>
                <c:pt idx="13584">
                  <c:v>42.501397881057898</c:v>
                </c:pt>
                <c:pt idx="13585">
                  <c:v>42.502208928968997</c:v>
                </c:pt>
                <c:pt idx="13586">
                  <c:v>42.503019923517499</c:v>
                </c:pt>
                <c:pt idx="13587">
                  <c:v>42.503830864707098</c:v>
                </c:pt>
                <c:pt idx="13588">
                  <c:v>42.504641752541403</c:v>
                </c:pt>
                <c:pt idx="13589">
                  <c:v>42.505452587023903</c:v>
                </c:pt>
                <c:pt idx="13590">
                  <c:v>42.506263368158201</c:v>
                </c:pt>
                <c:pt idx="13591">
                  <c:v>42.5070740959479</c:v>
                </c:pt>
                <c:pt idx="13592">
                  <c:v>42.507884770396601</c:v>
                </c:pt>
                <c:pt idx="13593">
                  <c:v>42.5086953915078</c:v>
                </c:pt>
                <c:pt idx="13594">
                  <c:v>42.509505959285299</c:v>
                </c:pt>
                <c:pt idx="13595">
                  <c:v>42.510316473732402</c:v>
                </c:pt>
                <c:pt idx="13596">
                  <c:v>42.511126934852904</c:v>
                </c:pt>
                <c:pt idx="13597">
                  <c:v>42.511937342650199</c:v>
                </c:pt>
                <c:pt idx="13598">
                  <c:v>42.512747697128098</c:v>
                </c:pt>
                <c:pt idx="13599">
                  <c:v>42.513557998289997</c:v>
                </c:pt>
                <c:pt idx="13600">
                  <c:v>42.514368246139497</c:v>
                </c:pt>
                <c:pt idx="13601">
                  <c:v>42.515178440680302</c:v>
                </c:pt>
                <c:pt idx="13602">
                  <c:v>42.515988581915899</c:v>
                </c:pt>
                <c:pt idx="13603">
                  <c:v>42.516798669849798</c:v>
                </c:pt>
                <c:pt idx="13604">
                  <c:v>42.517608704485802</c:v>
                </c:pt>
                <c:pt idx="13605">
                  <c:v>42.5184186858272</c:v>
                </c:pt>
                <c:pt idx="13606">
                  <c:v>42.5192286138778</c:v>
                </c:pt>
                <c:pt idx="13607">
                  <c:v>42.520038488641198</c:v>
                </c:pt>
                <c:pt idx="13608">
                  <c:v>42.520848310120797</c:v>
                </c:pt>
                <c:pt idx="13609">
                  <c:v>42.521658078320201</c:v>
                </c:pt>
                <c:pt idx="13610">
                  <c:v>42.522467793243202</c:v>
                </c:pt>
                <c:pt idx="13611">
                  <c:v>42.523277454893098</c:v>
                </c:pt>
                <c:pt idx="13612">
                  <c:v>42.524087063273598</c:v>
                </c:pt>
                <c:pt idx="13613">
                  <c:v>42.524896618388397</c:v>
                </c:pt>
                <c:pt idx="13614">
                  <c:v>42.525706120240798</c:v>
                </c:pt>
                <c:pt idx="13615">
                  <c:v>42.526515568834697</c:v>
                </c:pt>
                <c:pt idx="13616">
                  <c:v>42.527324964173403</c:v>
                </c:pt>
                <c:pt idx="13617">
                  <c:v>42.528134306260597</c:v>
                </c:pt>
                <c:pt idx="13618">
                  <c:v>42.528943595099904</c:v>
                </c:pt>
                <c:pt idx="13619">
                  <c:v>42.529752830694903</c:v>
                </c:pt>
                <c:pt idx="13620">
                  <c:v>42.530562013049</c:v>
                </c:pt>
                <c:pt idx="13621">
                  <c:v>42.531371142166002</c:v>
                </c:pt>
                <c:pt idx="13622">
                  <c:v>42.532180218049298</c:v>
                </c:pt>
                <c:pt idx="13623">
                  <c:v>42.532989240702598</c:v>
                </c:pt>
                <c:pt idx="13624">
                  <c:v>42.533798210129397</c:v>
                </c:pt>
                <c:pt idx="13625">
                  <c:v>42.534607126333299</c:v>
                </c:pt>
                <c:pt idx="13626">
                  <c:v>42.535415989317897</c:v>
                </c:pt>
                <c:pt idx="13627">
                  <c:v>42.536224799086703</c:v>
                </c:pt>
                <c:pt idx="13628">
                  <c:v>42.537033555643298</c:v>
                </c:pt>
                <c:pt idx="13629">
                  <c:v>42.537842258991397</c:v>
                </c:pt>
                <c:pt idx="13630">
                  <c:v>42.538650909134397</c:v>
                </c:pt>
                <c:pt idx="13631">
                  <c:v>42.539459506076</c:v>
                </c:pt>
                <c:pt idx="13632">
                  <c:v>42.540268049819701</c:v>
                </c:pt>
                <c:pt idx="13633">
                  <c:v>42.541076540368998</c:v>
                </c:pt>
                <c:pt idx="13634">
                  <c:v>42.541884977727698</c:v>
                </c:pt>
                <c:pt idx="13635">
                  <c:v>42.542693361899197</c:v>
                </c:pt>
                <c:pt idx="13636">
                  <c:v>42.543501692887098</c:v>
                </c:pt>
                <c:pt idx="13637">
                  <c:v>42.544309970694897</c:v>
                </c:pt>
                <c:pt idx="13638">
                  <c:v>42.545118195326303</c:v>
                </c:pt>
                <c:pt idx="13639">
                  <c:v>42.545926366784897</c:v>
                </c:pt>
                <c:pt idx="13640">
                  <c:v>42.546734485074197</c:v>
                </c:pt>
                <c:pt idx="13641">
                  <c:v>42.547542550197697</c:v>
                </c:pt>
                <c:pt idx="13642">
                  <c:v>42.548350562159001</c:v>
                </c:pt>
                <c:pt idx="13643">
                  <c:v>42.549158520961797</c:v>
                </c:pt>
                <c:pt idx="13644">
                  <c:v>42.549966426609501</c:v>
                </c:pt>
                <c:pt idx="13645">
                  <c:v>42.550774279105802</c:v>
                </c:pt>
                <c:pt idx="13646">
                  <c:v>42.551582078454203</c:v>
                </c:pt>
                <c:pt idx="13647">
                  <c:v>42.552389824658299</c:v>
                </c:pt>
                <c:pt idx="13648">
                  <c:v>42.553197517721699</c:v>
                </c:pt>
                <c:pt idx="13649">
                  <c:v>42.554005157647801</c:v>
                </c:pt>
                <c:pt idx="13650">
                  <c:v>42.554812744440397</c:v>
                </c:pt>
                <c:pt idx="13651">
                  <c:v>42.555620278103</c:v>
                </c:pt>
                <c:pt idx="13652">
                  <c:v>42.556427758639003</c:v>
                </c:pt>
                <c:pt idx="13653">
                  <c:v>42.557235186052203</c:v>
                </c:pt>
                <c:pt idx="13654">
                  <c:v>42.558042560346003</c:v>
                </c:pt>
                <c:pt idx="13655">
                  <c:v>42.558849881524097</c:v>
                </c:pt>
                <c:pt idx="13656">
                  <c:v>42.559657149590002</c:v>
                </c:pt>
                <c:pt idx="13657">
                  <c:v>42.5604643645473</c:v>
                </c:pt>
                <c:pt idx="13658">
                  <c:v>42.561271526399402</c:v>
                </c:pt>
                <c:pt idx="13659">
                  <c:v>42.562078635150101</c:v>
                </c:pt>
                <c:pt idx="13660">
                  <c:v>42.562885690802901</c:v>
                </c:pt>
                <c:pt idx="13661">
                  <c:v>42.563692693361297</c:v>
                </c:pt>
                <c:pt idx="13662">
                  <c:v>42.564499642828899</c:v>
                </c:pt>
                <c:pt idx="13663">
                  <c:v>42.565306539209303</c:v>
                </c:pt>
                <c:pt idx="13664">
                  <c:v>42.566113382506003</c:v>
                </c:pt>
                <c:pt idx="13665">
                  <c:v>42.566920172722497</c:v>
                </c:pt>
                <c:pt idx="13666">
                  <c:v>42.5677269098626</c:v>
                </c:pt>
                <c:pt idx="13667">
                  <c:v>42.5685335939297</c:v>
                </c:pt>
                <c:pt idx="13668">
                  <c:v>42.569340224927302</c:v>
                </c:pt>
                <c:pt idx="13669">
                  <c:v>42.570146802859199</c:v>
                </c:pt>
                <c:pt idx="13670">
                  <c:v>42.570953327728702</c:v>
                </c:pt>
                <c:pt idx="13671">
                  <c:v>42.5717597995395</c:v>
                </c:pt>
                <c:pt idx="13672">
                  <c:v>42.572566218295201</c:v>
                </c:pt>
                <c:pt idx="13673">
                  <c:v>42.573372583999301</c:v>
                </c:pt>
                <c:pt idx="13674">
                  <c:v>42.574178896655297</c:v>
                </c:pt>
                <c:pt idx="13675">
                  <c:v>42.574985156266898</c:v>
                </c:pt>
                <c:pt idx="13676">
                  <c:v>42.575791362837599</c:v>
                </c:pt>
                <c:pt idx="13677">
                  <c:v>42.576597516370903</c:v>
                </c:pt>
                <c:pt idx="13678">
                  <c:v>42.577403616870399</c:v>
                </c:pt>
                <c:pt idx="13679">
                  <c:v>42.578209664339703</c:v>
                </c:pt>
                <c:pt idx="13680">
                  <c:v>42.579015658782403</c:v>
                </c:pt>
                <c:pt idx="13681">
                  <c:v>42.579821600202003</c:v>
                </c:pt>
                <c:pt idx="13682">
                  <c:v>42.580627488601998</c:v>
                </c:pt>
                <c:pt idx="13683">
                  <c:v>42.581433323985998</c:v>
                </c:pt>
                <c:pt idx="13684">
                  <c:v>42.582239106357697</c:v>
                </c:pt>
                <c:pt idx="13685">
                  <c:v>42.5830448357205</c:v>
                </c:pt>
                <c:pt idx="13686">
                  <c:v>42.583850512077902</c:v>
                </c:pt>
                <c:pt idx="13687">
                  <c:v>42.584656135433697</c:v>
                </c:pt>
                <c:pt idx="13688">
                  <c:v>42.585461705791197</c:v>
                </c:pt>
                <c:pt idx="13689">
                  <c:v>42.586267223154103</c:v>
                </c:pt>
                <c:pt idx="13690">
                  <c:v>42.587072687526003</c:v>
                </c:pt>
                <c:pt idx="13691">
                  <c:v>42.587878098910402</c:v>
                </c:pt>
                <c:pt idx="13692">
                  <c:v>42.5886834573108</c:v>
                </c:pt>
                <c:pt idx="13693">
                  <c:v>42.589488762730802</c:v>
                </c:pt>
                <c:pt idx="13694">
                  <c:v>42.590294015174003</c:v>
                </c:pt>
                <c:pt idx="13695">
                  <c:v>42.591099214643997</c:v>
                </c:pt>
                <c:pt idx="13696">
                  <c:v>42.591904361144202</c:v>
                </c:pt>
                <c:pt idx="13697">
                  <c:v>42.5927094546783</c:v>
                </c:pt>
                <c:pt idx="13698">
                  <c:v>42.5935144952497</c:v>
                </c:pt>
                <c:pt idx="13699">
                  <c:v>42.594319482862097</c:v>
                </c:pt>
                <c:pt idx="13700">
                  <c:v>42.595124417519003</c:v>
                </c:pt>
                <c:pt idx="13701">
                  <c:v>42.595929299223997</c:v>
                </c:pt>
                <c:pt idx="13702">
                  <c:v>42.596734127980604</c:v>
                </c:pt>
                <c:pt idx="13703">
                  <c:v>42.597538903792397</c:v>
                </c:pt>
                <c:pt idx="13704">
                  <c:v>42.598343626662903</c:v>
                </c:pt>
                <c:pt idx="13705">
                  <c:v>42.5991482965957</c:v>
                </c:pt>
                <c:pt idx="13706">
                  <c:v>42.599952913594301</c:v>
                </c:pt>
                <c:pt idx="13707">
                  <c:v>42.600757477662299</c:v>
                </c:pt>
                <c:pt idx="13708">
                  <c:v>42.601561988803297</c:v>
                </c:pt>
                <c:pt idx="13709">
                  <c:v>42.602366447020799</c:v>
                </c:pt>
                <c:pt idx="13710">
                  <c:v>42.6031708523183</c:v>
                </c:pt>
                <c:pt idx="13711">
                  <c:v>42.603975204699502</c:v>
                </c:pt>
                <c:pt idx="13712">
                  <c:v>42.604779504167801</c:v>
                </c:pt>
                <c:pt idx="13713">
                  <c:v>42.605583750726801</c:v>
                </c:pt>
                <c:pt idx="13714">
                  <c:v>42.606387944380103</c:v>
                </c:pt>
                <c:pt idx="13715">
                  <c:v>42.607192085131203</c:v>
                </c:pt>
                <c:pt idx="13716">
                  <c:v>42.607996172983697</c:v>
                </c:pt>
                <c:pt idx="13717">
                  <c:v>42.608800207941101</c:v>
                </c:pt>
                <c:pt idx="13718">
                  <c:v>42.609604190006998</c:v>
                </c:pt>
                <c:pt idx="13719">
                  <c:v>42.610408119184903</c:v>
                </c:pt>
                <c:pt idx="13720">
                  <c:v>42.611211995478399</c:v>
                </c:pt>
                <c:pt idx="13721">
                  <c:v>42.612015818891003</c:v>
                </c:pt>
                <c:pt idx="13722">
                  <c:v>42.612819589426202</c:v>
                </c:pt>
                <c:pt idx="13723">
                  <c:v>42.613623307087799</c:v>
                </c:pt>
                <c:pt idx="13724">
                  <c:v>42.614426971879098</c:v>
                </c:pt>
                <c:pt idx="13725">
                  <c:v>42.615230583803701</c:v>
                </c:pt>
                <c:pt idx="13726">
                  <c:v>42.616034142865203</c:v>
                </c:pt>
                <c:pt idx="13727">
                  <c:v>42.616837649067101</c:v>
                </c:pt>
                <c:pt idx="13728">
                  <c:v>42.617641102413003</c:v>
                </c:pt>
                <c:pt idx="13729">
                  <c:v>42.618444502906399</c:v>
                </c:pt>
                <c:pt idx="13730">
                  <c:v>42.619247850550899</c:v>
                </c:pt>
                <c:pt idx="13731">
                  <c:v>42.620051145349997</c:v>
                </c:pt>
                <c:pt idx="13732">
                  <c:v>42.620854387307297</c:v>
                </c:pt>
                <c:pt idx="13733">
                  <c:v>42.621657576426301</c:v>
                </c:pt>
                <c:pt idx="13734">
                  <c:v>42.622460712710598</c:v>
                </c:pt>
                <c:pt idx="13735">
                  <c:v>42.623263796163698</c:v>
                </c:pt>
                <c:pt idx="13736">
                  <c:v>42.624066826789097</c:v>
                </c:pt>
                <c:pt idx="13737">
                  <c:v>42.624869804590404</c:v>
                </c:pt>
                <c:pt idx="13738">
                  <c:v>42.6256727295712</c:v>
                </c:pt>
                <c:pt idx="13739">
                  <c:v>42.626475601735002</c:v>
                </c:pt>
                <c:pt idx="13740">
                  <c:v>42.6272784210854</c:v>
                </c:pt>
                <c:pt idx="13741">
                  <c:v>42.628081187625803</c:v>
                </c:pt>
                <c:pt idx="13742">
                  <c:v>42.628883901359799</c:v>
                </c:pt>
                <c:pt idx="13743">
                  <c:v>42.629686562291099</c:v>
                </c:pt>
                <c:pt idx="13744">
                  <c:v>42.630489170422997</c:v>
                </c:pt>
                <c:pt idx="13745">
                  <c:v>42.631291725759198</c:v>
                </c:pt>
                <c:pt idx="13746">
                  <c:v>42.632094228303302</c:v>
                </c:pt>
                <c:pt idx="13747">
                  <c:v>42.6328966780587</c:v>
                </c:pt>
                <c:pt idx="13748">
                  <c:v>42.633699075029</c:v>
                </c:pt>
                <c:pt idx="13749">
                  <c:v>42.634501419217699</c:v>
                </c:pt>
                <c:pt idx="13750">
                  <c:v>42.635303710628399</c:v>
                </c:pt>
                <c:pt idx="13751">
                  <c:v>42.636105949264703</c:v>
                </c:pt>
                <c:pt idx="13752">
                  <c:v>42.63690813513</c:v>
                </c:pt>
                <c:pt idx="13753">
                  <c:v>42.637710268227998</c:v>
                </c:pt>
                <c:pt idx="13754">
                  <c:v>42.638512348562102</c:v>
                </c:pt>
                <c:pt idx="13755">
                  <c:v>42.6393143761359</c:v>
                </c:pt>
                <c:pt idx="13756">
                  <c:v>42.640116350952901</c:v>
                </c:pt>
                <c:pt idx="13757">
                  <c:v>42.640918273016801</c:v>
                </c:pt>
                <c:pt idx="13758">
                  <c:v>42.641720142330897</c:v>
                </c:pt>
                <c:pt idx="13759">
                  <c:v>42.642521958898897</c:v>
                </c:pt>
                <c:pt idx="13760">
                  <c:v>42.643323722724404</c:v>
                </c:pt>
                <c:pt idx="13761">
                  <c:v>42.6441254338108</c:v>
                </c:pt>
                <c:pt idx="13762">
                  <c:v>42.644927092161602</c:v>
                </c:pt>
                <c:pt idx="13763">
                  <c:v>42.645728697780498</c:v>
                </c:pt>
                <c:pt idx="13764">
                  <c:v>42.646530250670999</c:v>
                </c:pt>
                <c:pt idx="13765">
                  <c:v>42.647331750836599</c:v>
                </c:pt>
                <c:pt idx="13766">
                  <c:v>42.648133198280803</c:v>
                </c:pt>
                <c:pt idx="13767">
                  <c:v>42.648934593007198</c:v>
                </c:pt>
                <c:pt idx="13768">
                  <c:v>42.649735935019301</c:v>
                </c:pt>
                <c:pt idx="13769">
                  <c:v>42.650537224320701</c:v>
                </c:pt>
                <c:pt idx="13770">
                  <c:v>42.6513384609149</c:v>
                </c:pt>
                <c:pt idx="13771">
                  <c:v>42.652139644805501</c:v>
                </c:pt>
                <c:pt idx="13772">
                  <c:v>42.652940775995901</c:v>
                </c:pt>
                <c:pt idx="13773">
                  <c:v>42.653741854489702</c:v>
                </c:pt>
                <c:pt idx="13774">
                  <c:v>42.654542880290499</c:v>
                </c:pt>
                <c:pt idx="13775">
                  <c:v>42.655343853401703</c:v>
                </c:pt>
                <c:pt idx="13776">
                  <c:v>42.656144773827002</c:v>
                </c:pt>
                <c:pt idx="13777">
                  <c:v>42.656945641569898</c:v>
                </c:pt>
                <c:pt idx="13778">
                  <c:v>42.657746456633902</c:v>
                </c:pt>
                <c:pt idx="13779">
                  <c:v>42.658547219022502</c:v>
                </c:pt>
                <c:pt idx="13780">
                  <c:v>42.659347928739201</c:v>
                </c:pt>
                <c:pt idx="13781">
                  <c:v>42.660148585787702</c:v>
                </c:pt>
                <c:pt idx="13782">
                  <c:v>42.660949190171401</c:v>
                </c:pt>
                <c:pt idx="13783">
                  <c:v>42.6617497418939</c:v>
                </c:pt>
                <c:pt idx="13784">
                  <c:v>42.662550240958701</c:v>
                </c:pt>
                <c:pt idx="13785">
                  <c:v>42.663350687369402</c:v>
                </c:pt>
                <c:pt idx="13786">
                  <c:v>42.664151081129397</c:v>
                </c:pt>
                <c:pt idx="13787">
                  <c:v>42.664951422242297</c:v>
                </c:pt>
                <c:pt idx="13788">
                  <c:v>42.665751710711703</c:v>
                </c:pt>
                <c:pt idx="13789">
                  <c:v>42.666551946541098</c:v>
                </c:pt>
                <c:pt idx="13790">
                  <c:v>42.667352129733999</c:v>
                </c:pt>
                <c:pt idx="13791">
                  <c:v>42.668152260293901</c:v>
                </c:pt>
                <c:pt idx="13792">
                  <c:v>42.6689523382244</c:v>
                </c:pt>
                <c:pt idx="13793">
                  <c:v>42.669752363529</c:v>
                </c:pt>
                <c:pt idx="13794">
                  <c:v>42.670552336211301</c:v>
                </c:pt>
                <c:pt idx="13795">
                  <c:v>42.671352256274801</c:v>
                </c:pt>
                <c:pt idx="13796">
                  <c:v>42.672152123722903</c:v>
                </c:pt>
                <c:pt idx="13797">
                  <c:v>42.672951938559301</c:v>
                </c:pt>
                <c:pt idx="13798">
                  <c:v>42.673751700787498</c:v>
                </c:pt>
                <c:pt idx="13799">
                  <c:v>42.674551410410899</c:v>
                </c:pt>
                <c:pt idx="13800">
                  <c:v>42.675351067433297</c:v>
                </c:pt>
                <c:pt idx="13801">
                  <c:v>42.676150671857897</c:v>
                </c:pt>
                <c:pt idx="13802">
                  <c:v>42.6769502236885</c:v>
                </c:pt>
                <c:pt idx="13803">
                  <c:v>42.677749722928503</c:v>
                </c:pt>
                <c:pt idx="13804">
                  <c:v>42.678549169581402</c:v>
                </c:pt>
                <c:pt idx="13805">
                  <c:v>42.679348563650798</c:v>
                </c:pt>
                <c:pt idx="13806">
                  <c:v>42.680147905140302</c:v>
                </c:pt>
                <c:pt idx="13807">
                  <c:v>42.680947194053203</c:v>
                </c:pt>
                <c:pt idx="13808">
                  <c:v>42.681746430393297</c:v>
                </c:pt>
                <c:pt idx="13809">
                  <c:v>42.682545614163899</c:v>
                </c:pt>
                <c:pt idx="13810">
                  <c:v>42.6833447453687</c:v>
                </c:pt>
                <c:pt idx="13811">
                  <c:v>42.684143824011102</c:v>
                </c:pt>
                <c:pt idx="13812">
                  <c:v>42.6849428500947</c:v>
                </c:pt>
                <c:pt idx="13813">
                  <c:v>42.685741823622998</c:v>
                </c:pt>
                <c:pt idx="13814">
                  <c:v>42.686540744599597</c:v>
                </c:pt>
                <c:pt idx="13815">
                  <c:v>42.687339613027902</c:v>
                </c:pt>
                <c:pt idx="13816">
                  <c:v>42.6881384289115</c:v>
                </c:pt>
                <c:pt idx="13817">
                  <c:v>42.688937192253903</c:v>
                </c:pt>
                <c:pt idx="13818">
                  <c:v>42.689735903058697</c:v>
                </c:pt>
                <c:pt idx="13819">
                  <c:v>42.690534561329301</c:v>
                </c:pt>
                <c:pt idx="13820">
                  <c:v>42.691333167069402</c:v>
                </c:pt>
                <c:pt idx="13821">
                  <c:v>42.692131720282298</c:v>
                </c:pt>
                <c:pt idx="13822">
                  <c:v>42.692930220971697</c:v>
                </c:pt>
                <c:pt idx="13823">
                  <c:v>42.693728669141102</c:v>
                </c:pt>
                <c:pt idx="13824">
                  <c:v>42.694527064793903</c:v>
                </c:pt>
                <c:pt idx="13825">
                  <c:v>42.695325407933801</c:v>
                </c:pt>
                <c:pt idx="13826">
                  <c:v>42.6961236985642</c:v>
                </c:pt>
                <c:pt idx="13827">
                  <c:v>42.696921936688703</c:v>
                </c:pt>
                <c:pt idx="13828">
                  <c:v>42.697720122310798</c:v>
                </c:pt>
                <c:pt idx="13829">
                  <c:v>42.698518255434003</c:v>
                </c:pt>
                <c:pt idx="13830">
                  <c:v>42.699316336061798</c:v>
                </c:pt>
                <c:pt idx="13831">
                  <c:v>42.700114364197802</c:v>
                </c:pt>
                <c:pt idx="13832">
                  <c:v>42.700912339845502</c:v>
                </c:pt>
                <c:pt idx="13833">
                  <c:v>42.701710263008401</c:v>
                </c:pt>
                <c:pt idx="13834">
                  <c:v>42.702508133690003</c:v>
                </c:pt>
                <c:pt idx="13835">
                  <c:v>42.703305951893803</c:v>
                </c:pt>
                <c:pt idx="13836">
                  <c:v>42.704103717623497</c:v>
                </c:pt>
                <c:pt idx="13837">
                  <c:v>42.704901430882401</c:v>
                </c:pt>
                <c:pt idx="13838">
                  <c:v>42.705699091674099</c:v>
                </c:pt>
                <c:pt idx="13839">
                  <c:v>42.706496700002198</c:v>
                </c:pt>
                <c:pt idx="13840">
                  <c:v>42.707294255870103</c:v>
                </c:pt>
                <c:pt idx="13841">
                  <c:v>42.708091759281402</c:v>
                </c:pt>
                <c:pt idx="13842">
                  <c:v>42.708889210239597</c:v>
                </c:pt>
                <c:pt idx="13843">
                  <c:v>42.709686608748299</c:v>
                </c:pt>
                <c:pt idx="13844">
                  <c:v>42.710483954810798</c:v>
                </c:pt>
                <c:pt idx="13845">
                  <c:v>42.711281248430801</c:v>
                </c:pt>
                <c:pt idx="13846">
                  <c:v>42.712078489611798</c:v>
                </c:pt>
                <c:pt idx="13847">
                  <c:v>42.7128756783573</c:v>
                </c:pt>
                <c:pt idx="13848">
                  <c:v>42.713672814670701</c:v>
                </c:pt>
                <c:pt idx="13849">
                  <c:v>42.714469898555798</c:v>
                </c:pt>
                <c:pt idx="13850">
                  <c:v>42.715266930015801</c:v>
                </c:pt>
                <c:pt idx="13851">
                  <c:v>42.716063909054398</c:v>
                </c:pt>
                <c:pt idx="13852">
                  <c:v>42.716860835675199</c:v>
                </c:pt>
                <c:pt idx="13853">
                  <c:v>42.7176577098815</c:v>
                </c:pt>
                <c:pt idx="13854">
                  <c:v>42.718454531676898</c:v>
                </c:pt>
                <c:pt idx="13855">
                  <c:v>42.719251301065</c:v>
                </c:pt>
                <c:pt idx="13856">
                  <c:v>42.720048018049198</c:v>
                </c:pt>
                <c:pt idx="13857">
                  <c:v>42.7208446826331</c:v>
                </c:pt>
                <c:pt idx="13858">
                  <c:v>42.721641294820103</c:v>
                </c:pt>
                <c:pt idx="13859">
                  <c:v>42.722437854613901</c:v>
                </c:pt>
                <c:pt idx="13860">
                  <c:v>42.723234362017898</c:v>
                </c:pt>
                <c:pt idx="13861">
                  <c:v>42.724030817035597</c:v>
                </c:pt>
                <c:pt idx="13862">
                  <c:v>42.724827219670502</c:v>
                </c:pt>
                <c:pt idx="13863">
                  <c:v>42.725623569926299</c:v>
                </c:pt>
                <c:pt idx="13864">
                  <c:v>42.7264198678063</c:v>
                </c:pt>
                <c:pt idx="13865">
                  <c:v>42.7272161133141</c:v>
                </c:pt>
                <c:pt idx="13866">
                  <c:v>42.728012306453103</c:v>
                </c:pt>
                <c:pt idx="13867">
                  <c:v>42.728808447227102</c:v>
                </c:pt>
                <c:pt idx="13868">
                  <c:v>42.729604535639297</c:v>
                </c:pt>
                <c:pt idx="13869">
                  <c:v>42.730400571693401</c:v>
                </c:pt>
                <c:pt idx="13870">
                  <c:v>42.731196555392799</c:v>
                </c:pt>
                <c:pt idx="13871">
                  <c:v>42.731992486741099</c:v>
                </c:pt>
                <c:pt idx="13872">
                  <c:v>42.732788365741797</c:v>
                </c:pt>
                <c:pt idx="13873">
                  <c:v>42.733584192398403</c:v>
                </c:pt>
                <c:pt idx="13874">
                  <c:v>42.7343799667144</c:v>
                </c:pt>
                <c:pt idx="13875">
                  <c:v>42.735175688693303</c:v>
                </c:pt>
                <c:pt idx="13876">
                  <c:v>42.735971358338702</c:v>
                </c:pt>
                <c:pt idx="13877">
                  <c:v>42.736766975654</c:v>
                </c:pt>
                <c:pt idx="13878">
                  <c:v>42.737562540642699</c:v>
                </c:pt>
                <c:pt idx="13879">
                  <c:v>42.738358053308502</c:v>
                </c:pt>
                <c:pt idx="13880">
                  <c:v>42.739153513654699</c:v>
                </c:pt>
                <c:pt idx="13881">
                  <c:v>42.7399489216848</c:v>
                </c:pt>
                <c:pt idx="13882">
                  <c:v>42.740744277402499</c:v>
                </c:pt>
                <c:pt idx="13883">
                  <c:v>42.7415395808112</c:v>
                </c:pt>
                <c:pt idx="13884">
                  <c:v>42.742334831914398</c:v>
                </c:pt>
                <c:pt idx="13885">
                  <c:v>42.743130030715598</c:v>
                </c:pt>
                <c:pt idx="13886">
                  <c:v>42.743925177218301</c:v>
                </c:pt>
                <c:pt idx="13887">
                  <c:v>42.744720271426097</c:v>
                </c:pt>
                <c:pt idx="13888">
                  <c:v>42.745515313342501</c:v>
                </c:pt>
                <c:pt idx="13889">
                  <c:v>42.746310302970898</c:v>
                </c:pt>
                <c:pt idx="13890">
                  <c:v>42.747105240314802</c:v>
                </c:pt>
                <c:pt idx="13891">
                  <c:v>42.747900125377903</c:v>
                </c:pt>
                <c:pt idx="13892">
                  <c:v>42.748694958163497</c:v>
                </c:pt>
                <c:pt idx="13893">
                  <c:v>42.749489738675202</c:v>
                </c:pt>
                <c:pt idx="13894">
                  <c:v>42.750284466916597</c:v>
                </c:pt>
                <c:pt idx="13895">
                  <c:v>42.751079142891001</c:v>
                </c:pt>
                <c:pt idx="13896">
                  <c:v>42.751873766602003</c:v>
                </c:pt>
                <c:pt idx="13897">
                  <c:v>42.752668338053198</c:v>
                </c:pt>
                <c:pt idx="13898">
                  <c:v>42.753462857247897</c:v>
                </c:pt>
                <c:pt idx="13899">
                  <c:v>42.754257324189801</c:v>
                </c:pt>
                <c:pt idx="13900">
                  <c:v>42.755051738882401</c:v>
                </c:pt>
                <c:pt idx="13901">
                  <c:v>42.755846101328999</c:v>
                </c:pt>
                <c:pt idx="13902">
                  <c:v>42.756640411533397</c:v>
                </c:pt>
                <c:pt idx="13903">
                  <c:v>42.757434669498799</c:v>
                </c:pt>
                <c:pt idx="13904">
                  <c:v>42.758228875229001</c:v>
                </c:pt>
                <c:pt idx="13905">
                  <c:v>42.759023028727299</c:v>
                </c:pt>
                <c:pt idx="13906">
                  <c:v>42.759817129997202</c:v>
                </c:pt>
                <c:pt idx="13907">
                  <c:v>42.7606111790423</c:v>
                </c:pt>
                <c:pt idx="13908">
                  <c:v>42.761405175866102</c:v>
                </c:pt>
                <c:pt idx="13909">
                  <c:v>42.762199120472097</c:v>
                </c:pt>
                <c:pt idx="13910">
                  <c:v>42.762993012863703</c:v>
                </c:pt>
                <c:pt idx="13911">
                  <c:v>42.7637868530445</c:v>
                </c:pt>
                <c:pt idx="13912">
                  <c:v>42.764580641018</c:v>
                </c:pt>
                <c:pt idx="13913">
                  <c:v>42.765374376787697</c:v>
                </c:pt>
                <c:pt idx="13914">
                  <c:v>42.766168060357103</c:v>
                </c:pt>
                <c:pt idx="13915">
                  <c:v>42.766961691729598</c:v>
                </c:pt>
                <c:pt idx="13916">
                  <c:v>42.7677552709089</c:v>
                </c:pt>
                <c:pt idx="13917">
                  <c:v>42.768548797898298</c:v>
                </c:pt>
                <c:pt idx="13918">
                  <c:v>42.7693422727015</c:v>
                </c:pt>
                <c:pt idx="13919">
                  <c:v>42.770135695321798</c:v>
                </c:pt>
                <c:pt idx="13920">
                  <c:v>42.7709290657628</c:v>
                </c:pt>
                <c:pt idx="13921">
                  <c:v>42.771722384028003</c:v>
                </c:pt>
                <c:pt idx="13922">
                  <c:v>42.772515650121001</c:v>
                </c:pt>
                <c:pt idx="13923">
                  <c:v>42.773308864045099</c:v>
                </c:pt>
                <c:pt idx="13924">
                  <c:v>42.774102025803899</c:v>
                </c:pt>
                <c:pt idx="13925">
                  <c:v>42.774895135400897</c:v>
                </c:pt>
                <c:pt idx="13926">
                  <c:v>42.775688192839603</c:v>
                </c:pt>
                <c:pt idx="13927">
                  <c:v>42.776481198123399</c:v>
                </c:pt>
                <c:pt idx="13928">
                  <c:v>42.777274151256002</c:v>
                </c:pt>
                <c:pt idx="13929">
                  <c:v>42.7780670522408</c:v>
                </c:pt>
                <c:pt idx="13930">
                  <c:v>42.778859901081198</c:v>
                </c:pt>
                <c:pt idx="13931">
                  <c:v>42.779652697780897</c:v>
                </c:pt>
                <c:pt idx="13932">
                  <c:v>42.780445442343201</c:v>
                </c:pt>
                <c:pt idx="13933">
                  <c:v>42.781238134771698</c:v>
                </c:pt>
                <c:pt idx="13934">
                  <c:v>42.782030775069799</c:v>
                </c:pt>
                <c:pt idx="13935">
                  <c:v>42.782823363241199</c:v>
                </c:pt>
                <c:pt idx="13936">
                  <c:v>42.783615899289202</c:v>
                </c:pt>
                <c:pt idx="13937">
                  <c:v>42.784408383217396</c:v>
                </c:pt>
                <c:pt idx="13938">
                  <c:v>42.785200815029199</c:v>
                </c:pt>
                <c:pt idx="13939">
                  <c:v>42.785993194728199</c:v>
                </c:pt>
                <c:pt idx="13940">
                  <c:v>42.7867855223178</c:v>
                </c:pt>
                <c:pt idx="13941">
                  <c:v>42.787577797801603</c:v>
                </c:pt>
                <c:pt idx="13942">
                  <c:v>42.788370021183098</c:v>
                </c:pt>
                <c:pt idx="13943">
                  <c:v>42.789162192465703</c:v>
                </c:pt>
                <c:pt idx="13944">
                  <c:v>42.789954311652899</c:v>
                </c:pt>
                <c:pt idx="13945">
                  <c:v>42.790746378748203</c:v>
                </c:pt>
                <c:pt idx="13946">
                  <c:v>42.791538393755197</c:v>
                </c:pt>
                <c:pt idx="13947">
                  <c:v>42.792330356677297</c:v>
                </c:pt>
                <c:pt idx="13948">
                  <c:v>42.793122267518001</c:v>
                </c:pt>
                <c:pt idx="13949">
                  <c:v>42.793914126280796</c:v>
                </c:pt>
                <c:pt idx="13950">
                  <c:v>42.794705932969201</c:v>
                </c:pt>
                <c:pt idx="13951">
                  <c:v>42.795497687586703</c:v>
                </c:pt>
                <c:pt idx="13952">
                  <c:v>42.7962893901367</c:v>
                </c:pt>
                <c:pt idx="13953">
                  <c:v>42.797081040622899</c:v>
                </c:pt>
                <c:pt idx="13954">
                  <c:v>42.797872639048599</c:v>
                </c:pt>
                <c:pt idx="13955">
                  <c:v>42.798664185417302</c:v>
                </c:pt>
                <c:pt idx="13956">
                  <c:v>42.799455679732603</c:v>
                </c:pt>
                <c:pt idx="13957">
                  <c:v>42.800247121997998</c:v>
                </c:pt>
                <c:pt idx="13958">
                  <c:v>42.801038512216898</c:v>
                </c:pt>
                <c:pt idx="13959">
                  <c:v>42.801829850392799</c:v>
                </c:pt>
                <c:pt idx="13960">
                  <c:v>42.802621136529197</c:v>
                </c:pt>
                <c:pt idx="13961">
                  <c:v>42.803412370629601</c:v>
                </c:pt>
                <c:pt idx="13962">
                  <c:v>42.804203552697601</c:v>
                </c:pt>
                <c:pt idx="13963">
                  <c:v>42.804994682736499</c:v>
                </c:pt>
                <c:pt idx="13964">
                  <c:v>42.805785760749799</c:v>
                </c:pt>
                <c:pt idx="13965">
                  <c:v>42.806576786741203</c:v>
                </c:pt>
                <c:pt idx="13966">
                  <c:v>42.807367760714001</c:v>
                </c:pt>
                <c:pt idx="13967">
                  <c:v>42.808158682671703</c:v>
                </c:pt>
                <c:pt idx="13968">
                  <c:v>42.808949552617896</c:v>
                </c:pt>
                <c:pt idx="13969">
                  <c:v>42.8097403705559</c:v>
                </c:pt>
                <c:pt idx="13970">
                  <c:v>42.810531136489402</c:v>
                </c:pt>
                <c:pt idx="13971">
                  <c:v>42.811321850421798</c:v>
                </c:pt>
                <c:pt idx="13972">
                  <c:v>42.812112512356599</c:v>
                </c:pt>
                <c:pt idx="13973">
                  <c:v>42.8129031222972</c:v>
                </c:pt>
                <c:pt idx="13974">
                  <c:v>42.813693680247198</c:v>
                </c:pt>
                <c:pt idx="13975">
                  <c:v>42.814484186210002</c:v>
                </c:pt>
                <c:pt idx="13976">
                  <c:v>42.815274640189202</c:v>
                </c:pt>
                <c:pt idx="13977">
                  <c:v>42.8160650421882</c:v>
                </c:pt>
                <c:pt idx="13978">
                  <c:v>42.8168553922104</c:v>
                </c:pt>
                <c:pt idx="13979">
                  <c:v>42.817645690259504</c:v>
                </c:pt>
                <c:pt idx="13980">
                  <c:v>42.818435936338801</c:v>
                </c:pt>
                <c:pt idx="13981">
                  <c:v>42.819226130451902</c:v>
                </c:pt>
                <c:pt idx="13982">
                  <c:v>42.820016272602302</c:v>
                </c:pt>
                <c:pt idx="13983">
                  <c:v>42.820806362793398</c:v>
                </c:pt>
                <c:pt idx="13984">
                  <c:v>42.8215964010286</c:v>
                </c:pt>
                <c:pt idx="13985">
                  <c:v>42.822386387311603</c:v>
                </c:pt>
                <c:pt idx="13986">
                  <c:v>42.823176321645803</c:v>
                </c:pt>
                <c:pt idx="13987">
                  <c:v>42.823966204034598</c:v>
                </c:pt>
                <c:pt idx="13988">
                  <c:v>42.824756034481602</c:v>
                </c:pt>
                <c:pt idx="13989">
                  <c:v>42.8255458129902</c:v>
                </c:pt>
                <c:pt idx="13990">
                  <c:v>42.826335539563999</c:v>
                </c:pt>
                <c:pt idx="13991">
                  <c:v>42.827125214206298</c:v>
                </c:pt>
                <c:pt idx="13992">
                  <c:v>42.827914836920698</c:v>
                </c:pt>
                <c:pt idx="13993">
                  <c:v>42.828704407710703</c:v>
                </c:pt>
                <c:pt idx="13994">
                  <c:v>42.829493926579701</c:v>
                </c:pt>
                <c:pt idx="13995">
                  <c:v>42.830283393531303</c:v>
                </c:pt>
                <c:pt idx="13996">
                  <c:v>42.831072808568798</c:v>
                </c:pt>
                <c:pt idx="13997">
                  <c:v>42.831862171695903</c:v>
                </c:pt>
                <c:pt idx="13998">
                  <c:v>42.8326514829159</c:v>
                </c:pt>
                <c:pt idx="13999">
                  <c:v>42.833440742232398</c:v>
                </c:pt>
                <c:pt idx="14000">
                  <c:v>42.834229949648801</c:v>
                </c:pt>
                <c:pt idx="14001">
                  <c:v>42.835019105168598</c:v>
                </c:pt>
                <c:pt idx="14002">
                  <c:v>42.835808208795399</c:v>
                </c:pt>
                <c:pt idx="14003">
                  <c:v>42.8365972605325</c:v>
                </c:pt>
                <c:pt idx="14004">
                  <c:v>42.837386260383397</c:v>
                </c:pt>
                <c:pt idx="14005">
                  <c:v>42.8381752083517</c:v>
                </c:pt>
                <c:pt idx="14006">
                  <c:v>42.838964104440798</c:v>
                </c:pt>
                <c:pt idx="14007">
                  <c:v>42.839752948654201</c:v>
                </c:pt>
                <c:pt idx="14008">
                  <c:v>42.840541740995398</c:v>
                </c:pt>
                <c:pt idx="14009">
                  <c:v>42.8413304814678</c:v>
                </c:pt>
                <c:pt idx="14010">
                  <c:v>42.842119170074902</c:v>
                </c:pt>
                <c:pt idx="14011">
                  <c:v>42.8429078068203</c:v>
                </c:pt>
                <c:pt idx="14012">
                  <c:v>42.843696391707297</c:v>
                </c:pt>
                <c:pt idx="14013">
                  <c:v>42.844484924739497</c:v>
                </c:pt>
                <c:pt idx="14014">
                  <c:v>42.845273405920302</c:v>
                </c:pt>
                <c:pt idx="14015">
                  <c:v>42.846061835253302</c:v>
                </c:pt>
                <c:pt idx="14016">
                  <c:v>42.846850212741799</c:v>
                </c:pt>
                <c:pt idx="14017">
                  <c:v>42.847638538389397</c:v>
                </c:pt>
                <c:pt idx="14018">
                  <c:v>42.848426812199598</c:v>
                </c:pt>
                <c:pt idx="14019">
                  <c:v>42.8492150341757</c:v>
                </c:pt>
                <c:pt idx="14020">
                  <c:v>42.850003204321403</c:v>
                </c:pt>
                <c:pt idx="14021">
                  <c:v>42.850791322639999</c:v>
                </c:pt>
                <c:pt idx="14022">
                  <c:v>42.851579389135097</c:v>
                </c:pt>
                <c:pt idx="14023">
                  <c:v>42.852367403810099</c:v>
                </c:pt>
                <c:pt idx="14024">
                  <c:v>42.853155366668503</c:v>
                </c:pt>
                <c:pt idx="14025">
                  <c:v>42.853943277713803</c:v>
                </c:pt>
                <c:pt idx="14026">
                  <c:v>42.854731136949397</c:v>
                </c:pt>
                <c:pt idx="14027">
                  <c:v>42.855518944378801</c:v>
                </c:pt>
                <c:pt idx="14028">
                  <c:v>42.856306700005497</c:v>
                </c:pt>
                <c:pt idx="14029">
                  <c:v>42.857094403833003</c:v>
                </c:pt>
                <c:pt idx="14030">
                  <c:v>42.857882055864799</c:v>
                </c:pt>
                <c:pt idx="14031">
                  <c:v>42.858669656104198</c:v>
                </c:pt>
                <c:pt idx="14032">
                  <c:v>42.859457204554801</c:v>
                </c:pt>
                <c:pt idx="14033">
                  <c:v>42.860244701220097</c:v>
                </c:pt>
                <c:pt idx="14034">
                  <c:v>42.861032146103497</c:v>
                </c:pt>
                <c:pt idx="14035">
                  <c:v>42.861819539208597</c:v>
                </c:pt>
                <c:pt idx="14036">
                  <c:v>42.8626068805386</c:v>
                </c:pt>
                <c:pt idx="14037">
                  <c:v>42.863394170097301</c:v>
                </c:pt>
                <c:pt idx="14038">
                  <c:v>42.864181407887898</c:v>
                </c:pt>
                <c:pt idx="14039">
                  <c:v>42.864968593914099</c:v>
                </c:pt>
                <c:pt idx="14040">
                  <c:v>42.865755728179202</c:v>
                </c:pt>
                <c:pt idx="14041">
                  <c:v>42.866542810686703</c:v>
                </c:pt>
                <c:pt idx="14042">
                  <c:v>42.867329841440103</c:v>
                </c:pt>
                <c:pt idx="14043">
                  <c:v>42.8681168204429</c:v>
                </c:pt>
                <c:pt idx="14044">
                  <c:v>42.868903747698504</c:v>
                </c:pt>
                <c:pt idx="14045">
                  <c:v>42.869690623210502</c:v>
                </c:pt>
                <c:pt idx="14046">
                  <c:v>42.8704774469822</c:v>
                </c:pt>
                <c:pt idx="14047">
                  <c:v>42.871264219017199</c:v>
                </c:pt>
                <c:pt idx="14048">
                  <c:v>42.872050939318797</c:v>
                </c:pt>
                <c:pt idx="14049">
                  <c:v>42.872837607890702</c:v>
                </c:pt>
                <c:pt idx="14050">
                  <c:v>42.873624224736197</c:v>
                </c:pt>
                <c:pt idx="14051">
                  <c:v>42.874410789858899</c:v>
                </c:pt>
                <c:pt idx="14052">
                  <c:v>42.875197303262098</c:v>
                </c:pt>
                <c:pt idx="14053">
                  <c:v>42.875983764949297</c:v>
                </c:pt>
                <c:pt idx="14054">
                  <c:v>42.876770174924097</c:v>
                </c:pt>
                <c:pt idx="14055">
                  <c:v>42.877556533189903</c:v>
                </c:pt>
                <c:pt idx="14056">
                  <c:v>42.878342839750204</c:v>
                </c:pt>
                <c:pt idx="14057">
                  <c:v>42.879129094608402</c:v>
                </c:pt>
                <c:pt idx="14058">
                  <c:v>42.879915297767901</c:v>
                </c:pt>
                <c:pt idx="14059">
                  <c:v>42.880701449232298</c:v>
                </c:pt>
                <c:pt idx="14060">
                  <c:v>42.881487549005101</c:v>
                </c:pt>
                <c:pt idx="14061">
                  <c:v>42.882273597089601</c:v>
                </c:pt>
                <c:pt idx="14062">
                  <c:v>42.883059593489399</c:v>
                </c:pt>
                <c:pt idx="14063">
                  <c:v>42.8838455382079</c:v>
                </c:pt>
                <c:pt idx="14064">
                  <c:v>42.884631431248501</c:v>
                </c:pt>
                <c:pt idx="14065">
                  <c:v>42.885417272614802</c:v>
                </c:pt>
                <c:pt idx="14066">
                  <c:v>42.886203062310301</c:v>
                </c:pt>
                <c:pt idx="14067">
                  <c:v>42.886988800338301</c:v>
                </c:pt>
                <c:pt idx="14068">
                  <c:v>42.887774486702298</c:v>
                </c:pt>
                <c:pt idx="14069">
                  <c:v>42.888560121405902</c:v>
                </c:pt>
                <c:pt idx="14070">
                  <c:v>42.889345704452403</c:v>
                </c:pt>
                <c:pt idx="14071">
                  <c:v>42.890131235845303</c:v>
                </c:pt>
                <c:pt idx="14072">
                  <c:v>42.890916715588197</c:v>
                </c:pt>
                <c:pt idx="14073">
                  <c:v>42.891702143684299</c:v>
                </c:pt>
                <c:pt idx="14074">
                  <c:v>42.892487520137301</c:v>
                </c:pt>
                <c:pt idx="14075">
                  <c:v>42.893272844950602</c:v>
                </c:pt>
                <c:pt idx="14076">
                  <c:v>42.894058118127703</c:v>
                </c:pt>
                <c:pt idx="14077">
                  <c:v>42.894843339671901</c:v>
                </c:pt>
                <c:pt idx="14078">
                  <c:v>42.8956285095868</c:v>
                </c:pt>
                <c:pt idx="14079">
                  <c:v>42.896413627875802</c:v>
                </c:pt>
                <c:pt idx="14080">
                  <c:v>42.897198694542404</c:v>
                </c:pt>
                <c:pt idx="14081">
                  <c:v>42.897983709590001</c:v>
                </c:pt>
                <c:pt idx="14082">
                  <c:v>42.898768673022197</c:v>
                </c:pt>
                <c:pt idx="14083">
                  <c:v>42.899553584842302</c:v>
                </c:pt>
                <c:pt idx="14084">
                  <c:v>42.900338445053897</c:v>
                </c:pt>
                <c:pt idx="14085">
                  <c:v>42.901123253660302</c:v>
                </c:pt>
                <c:pt idx="14086">
                  <c:v>42.901908010665103</c:v>
                </c:pt>
                <c:pt idx="14087">
                  <c:v>42.902692716071599</c:v>
                </c:pt>
                <c:pt idx="14088">
                  <c:v>42.903477369883497</c:v>
                </c:pt>
                <c:pt idx="14089">
                  <c:v>42.904261972104102</c:v>
                </c:pt>
                <c:pt idx="14090">
                  <c:v>42.905046522736797</c:v>
                </c:pt>
                <c:pt idx="14091">
                  <c:v>42.905831021785197</c:v>
                </c:pt>
                <c:pt idx="14092">
                  <c:v>42.906615469252699</c:v>
                </c:pt>
                <c:pt idx="14093">
                  <c:v>42.9073998651427</c:v>
                </c:pt>
                <c:pt idx="14094">
                  <c:v>42.908184209458803</c:v>
                </c:pt>
                <c:pt idx="14095">
                  <c:v>42.908968502204303</c:v>
                </c:pt>
                <c:pt idx="14096">
                  <c:v>42.909752743382803</c:v>
                </c:pt>
                <c:pt idx="14097">
                  <c:v>42.910536932997601</c:v>
                </c:pt>
                <c:pt idx="14098">
                  <c:v>42.911321071052299</c:v>
                </c:pt>
                <c:pt idx="14099">
                  <c:v>42.912105157550201</c:v>
                </c:pt>
                <c:pt idx="14100">
                  <c:v>42.912889192494902</c:v>
                </c:pt>
                <c:pt idx="14101">
                  <c:v>42.913673175889897</c:v>
                </c:pt>
                <c:pt idx="14102">
                  <c:v>42.9144571077385</c:v>
                </c:pt>
                <c:pt idx="14103">
                  <c:v>42.915240988044197</c:v>
                </c:pt>
                <c:pt idx="14104">
                  <c:v>42.916024816810399</c:v>
                </c:pt>
                <c:pt idx="14105">
                  <c:v>42.916808594040702</c:v>
                </c:pt>
                <c:pt idx="14106">
                  <c:v>42.917592319738503</c:v>
                </c:pt>
                <c:pt idx="14107">
                  <c:v>42.918375993907297</c:v>
                </c:pt>
                <c:pt idx="14108">
                  <c:v>42.919159616550402</c:v>
                </c:pt>
                <c:pt idx="14109">
                  <c:v>42.919943187671301</c:v>
                </c:pt>
                <c:pt idx="14110">
                  <c:v>42.920726707273602</c:v>
                </c:pt>
                <c:pt idx="14111">
                  <c:v>42.921510175360602</c:v>
                </c:pt>
                <c:pt idx="14112">
                  <c:v>42.922293591935798</c:v>
                </c:pt>
                <c:pt idx="14113">
                  <c:v>42.923076957002699</c:v>
                </c:pt>
                <c:pt idx="14114">
                  <c:v>42.923860270564603</c:v>
                </c:pt>
                <c:pt idx="14115">
                  <c:v>42.924643532625197</c:v>
                </c:pt>
                <c:pt idx="14116">
                  <c:v>42.9254267431877</c:v>
                </c:pt>
                <c:pt idx="14117">
                  <c:v>42.9262099022557</c:v>
                </c:pt>
                <c:pt idx="14118">
                  <c:v>42.926993009832699</c:v>
                </c:pt>
                <c:pt idx="14119">
                  <c:v>42.927776065921996</c:v>
                </c:pt>
                <c:pt idx="14120">
                  <c:v>42.928559070527101</c:v>
                </c:pt>
                <c:pt idx="14121">
                  <c:v>42.9293420236515</c:v>
                </c:pt>
                <c:pt idx="14122">
                  <c:v>42.9301249252986</c:v>
                </c:pt>
                <c:pt idx="14123">
                  <c:v>42.930907775471802</c:v>
                </c:pt>
                <c:pt idx="14124">
                  <c:v>42.931690574174702</c:v>
                </c:pt>
                <c:pt idx="14125">
                  <c:v>42.932473321410697</c:v>
                </c:pt>
                <c:pt idx="14126">
                  <c:v>42.933256017183197</c:v>
                </c:pt>
                <c:pt idx="14127">
                  <c:v>42.934038661495599</c:v>
                </c:pt>
                <c:pt idx="14128">
                  <c:v>42.934821254351498</c:v>
                </c:pt>
                <c:pt idx="14129">
                  <c:v>42.935603795754297</c:v>
                </c:pt>
                <c:pt idx="14130">
                  <c:v>42.9363862857073</c:v>
                </c:pt>
                <c:pt idx="14131">
                  <c:v>42.937168724214096</c:v>
                </c:pt>
                <c:pt idx="14132">
                  <c:v>42.937951111278203</c:v>
                </c:pt>
                <c:pt idx="14133">
                  <c:v>42.938733446902802</c:v>
                </c:pt>
                <c:pt idx="14134">
                  <c:v>42.939515731091603</c:v>
                </c:pt>
                <c:pt idx="14135">
                  <c:v>42.940297963848003</c:v>
                </c:pt>
                <c:pt idx="14136">
                  <c:v>42.941080145175398</c:v>
                </c:pt>
                <c:pt idx="14137">
                  <c:v>42.941862275077099</c:v>
                </c:pt>
                <c:pt idx="14138">
                  <c:v>42.942644353556801</c:v>
                </c:pt>
                <c:pt idx="14139">
                  <c:v>42.9434263806179</c:v>
                </c:pt>
                <c:pt idx="14140">
                  <c:v>42.944208356263701</c:v>
                </c:pt>
                <c:pt idx="14141">
                  <c:v>42.944990280497798</c:v>
                </c:pt>
                <c:pt idx="14142">
                  <c:v>42.945772153323503</c:v>
                </c:pt>
                <c:pt idx="14143">
                  <c:v>42.946553974744397</c:v>
                </c:pt>
                <c:pt idx="14144">
                  <c:v>42.947335744763798</c:v>
                </c:pt>
                <c:pt idx="14145">
                  <c:v>42.948117463385202</c:v>
                </c:pt>
                <c:pt idx="14146">
                  <c:v>42.948899130612197</c:v>
                </c:pt>
                <c:pt idx="14147">
                  <c:v>42.949680746448003</c:v>
                </c:pt>
                <c:pt idx="14148">
                  <c:v>42.9504623108961</c:v>
                </c:pt>
                <c:pt idx="14149">
                  <c:v>42.951243823960098</c:v>
                </c:pt>
                <c:pt idx="14150">
                  <c:v>42.952025285643202</c:v>
                </c:pt>
                <c:pt idx="14151">
                  <c:v>42.9528066959491</c:v>
                </c:pt>
                <c:pt idx="14152">
                  <c:v>42.953588054881102</c:v>
                </c:pt>
                <c:pt idx="14153">
                  <c:v>42.954369362442598</c:v>
                </c:pt>
                <c:pt idx="14154">
                  <c:v>42.955150618637198</c:v>
                </c:pt>
                <c:pt idx="14155">
                  <c:v>42.955931823468198</c:v>
                </c:pt>
                <c:pt idx="14156">
                  <c:v>42.956712976939102</c:v>
                </c:pt>
                <c:pt idx="14157">
                  <c:v>42.957494079053298</c:v>
                </c:pt>
                <c:pt idx="14158">
                  <c:v>42.958275129814297</c:v>
                </c:pt>
                <c:pt idx="14159">
                  <c:v>42.959056129225502</c:v>
                </c:pt>
                <c:pt idx="14160">
                  <c:v>42.959837077290402</c:v>
                </c:pt>
                <c:pt idx="14161">
                  <c:v>42.960617974012401</c:v>
                </c:pt>
                <c:pt idx="14162">
                  <c:v>42.961398819394901</c:v>
                </c:pt>
                <c:pt idx="14163">
                  <c:v>42.9621796134414</c:v>
                </c:pt>
                <c:pt idx="14164">
                  <c:v>42.9629603561553</c:v>
                </c:pt>
                <c:pt idx="14165">
                  <c:v>42.963741047540097</c:v>
                </c:pt>
                <c:pt idx="14166">
                  <c:v>42.964521687599202</c:v>
                </c:pt>
                <c:pt idx="14167">
                  <c:v>42.965302276335997</c:v>
                </c:pt>
                <c:pt idx="14168">
                  <c:v>42.966082813753999</c:v>
                </c:pt>
                <c:pt idx="14169">
                  <c:v>42.966863299856598</c:v>
                </c:pt>
                <c:pt idx="14170">
                  <c:v>42.967643734647297</c:v>
                </c:pt>
                <c:pt idx="14171">
                  <c:v>42.968424118129498</c:v>
                </c:pt>
                <c:pt idx="14172">
                  <c:v>42.969204450306599</c:v>
                </c:pt>
                <c:pt idx="14173">
                  <c:v>42.969984731182102</c:v>
                </c:pt>
                <c:pt idx="14174">
                  <c:v>42.970764960759404</c:v>
                </c:pt>
                <c:pt idx="14175">
                  <c:v>42.971545139041901</c:v>
                </c:pt>
                <c:pt idx="14176">
                  <c:v>42.972325266033103</c:v>
                </c:pt>
                <c:pt idx="14177">
                  <c:v>42.9731053417364</c:v>
                </c:pt>
                <c:pt idx="14178">
                  <c:v>42.973885366155301</c:v>
                </c:pt>
                <c:pt idx="14179">
                  <c:v>42.974665339293203</c:v>
                </c:pt>
                <c:pt idx="14180">
                  <c:v>42.975445261153503</c:v>
                </c:pt>
                <c:pt idx="14181">
                  <c:v>42.976225131739703</c:v>
                </c:pt>
                <c:pt idx="14182">
                  <c:v>42.9770049510552</c:v>
                </c:pt>
                <c:pt idx="14183">
                  <c:v>42.977784719103397</c:v>
                </c:pt>
                <c:pt idx="14184">
                  <c:v>42.978564435887897</c:v>
                </c:pt>
                <c:pt idx="14185">
                  <c:v>42.979344101411897</c:v>
                </c:pt>
                <c:pt idx="14186">
                  <c:v>42.9801237156789</c:v>
                </c:pt>
                <c:pt idx="14187">
                  <c:v>42.980903278692402</c:v>
                </c:pt>
                <c:pt idx="14188">
                  <c:v>42.981682790455899</c:v>
                </c:pt>
                <c:pt idx="14189">
                  <c:v>42.982462250972702</c:v>
                </c:pt>
                <c:pt idx="14190">
                  <c:v>42.9832416602462</c:v>
                </c:pt>
                <c:pt idx="14191">
                  <c:v>42.984021018280004</c:v>
                </c:pt>
                <c:pt idx="14192">
                  <c:v>42.984800325077501</c:v>
                </c:pt>
                <c:pt idx="14193">
                  <c:v>42.985579580642003</c:v>
                </c:pt>
                <c:pt idx="14194">
                  <c:v>42.986358784977</c:v>
                </c:pt>
                <c:pt idx="14195">
                  <c:v>42.987137938086001</c:v>
                </c:pt>
                <c:pt idx="14196">
                  <c:v>42.987917039972302</c:v>
                </c:pt>
                <c:pt idx="14197">
                  <c:v>42.9886960906395</c:v>
                </c:pt>
                <c:pt idx="14198">
                  <c:v>42.989475090090899</c:v>
                </c:pt>
                <c:pt idx="14199">
                  <c:v>42.990254038330001</c:v>
                </c:pt>
                <c:pt idx="14200">
                  <c:v>42.991032935360202</c:v>
                </c:pt>
                <c:pt idx="14201">
                  <c:v>42.9918117811849</c:v>
                </c:pt>
                <c:pt idx="14202">
                  <c:v>42.992590575807597</c:v>
                </c:pt>
                <c:pt idx="14203">
                  <c:v>42.993369319231697</c:v>
                </c:pt>
                <c:pt idx="14204">
                  <c:v>42.994148011460602</c:v>
                </c:pt>
                <c:pt idx="14205">
                  <c:v>42.994926652497703</c:v>
                </c:pt>
                <c:pt idx="14206">
                  <c:v>42.995705242346602</c:v>
                </c:pt>
                <c:pt idx="14207">
                  <c:v>42.996483781010603</c:v>
                </c:pt>
                <c:pt idx="14208">
                  <c:v>42.997262268493103</c:v>
                </c:pt>
                <c:pt idx="14209">
                  <c:v>42.998040704797603</c:v>
                </c:pt>
                <c:pt idx="14210">
                  <c:v>42.998819089927601</c:v>
                </c:pt>
                <c:pt idx="14211">
                  <c:v>42.9995974238863</c:v>
                </c:pt>
                <c:pt idx="14212">
                  <c:v>43.000375706677303</c:v>
                </c:pt>
                <c:pt idx="14213">
                  <c:v>43.001153938304</c:v>
                </c:pt>
                <c:pt idx="14214">
                  <c:v>43.001932118769801</c:v>
                </c:pt>
                <c:pt idx="14215">
                  <c:v>43.002710248078202</c:v>
                </c:pt>
                <c:pt idx="14216">
                  <c:v>43.003488326232599</c:v>
                </c:pt>
                <c:pt idx="14217">
                  <c:v>43.004266353236297</c:v>
                </c:pt>
                <c:pt idx="14218">
                  <c:v>43.005044329092897</c:v>
                </c:pt>
                <c:pt idx="14219">
                  <c:v>43.005822253805697</c:v>
                </c:pt>
                <c:pt idx="14220">
                  <c:v>43.006600127378199</c:v>
                </c:pt>
                <c:pt idx="14221">
                  <c:v>43.0073779498139</c:v>
                </c:pt>
                <c:pt idx="14222">
                  <c:v>43.008155721115997</c:v>
                </c:pt>
                <c:pt idx="14223">
                  <c:v>43.0089334412881</c:v>
                </c:pt>
                <c:pt idx="14224">
                  <c:v>43.009711110333598</c:v>
                </c:pt>
                <c:pt idx="14225">
                  <c:v>43.010488728256</c:v>
                </c:pt>
                <c:pt idx="14226">
                  <c:v>43.011266295058498</c:v>
                </c:pt>
                <c:pt idx="14227">
                  <c:v>43.0120438107447</c:v>
                </c:pt>
                <c:pt idx="14228">
                  <c:v>43.012821275317997</c:v>
                </c:pt>
                <c:pt idx="14229">
                  <c:v>43.013598688781897</c:v>
                </c:pt>
                <c:pt idx="14230">
                  <c:v>43.0143760511396</c:v>
                </c:pt>
                <c:pt idx="14231">
                  <c:v>43.015153362394699</c:v>
                </c:pt>
                <c:pt idx="14232">
                  <c:v>43.015930622550599</c:v>
                </c:pt>
                <c:pt idx="14233">
                  <c:v>43.016707831610702</c:v>
                </c:pt>
                <c:pt idx="14234">
                  <c:v>43.017484989578399</c:v>
                </c:pt>
                <c:pt idx="14235">
                  <c:v>43.0182620964572</c:v>
                </c:pt>
                <c:pt idx="14236">
                  <c:v>43.0190391522504</c:v>
                </c:pt>
                <c:pt idx="14237">
                  <c:v>43.019816156961603</c:v>
                </c:pt>
                <c:pt idx="14238">
                  <c:v>43.020593110594</c:v>
                </c:pt>
                <c:pt idx="14239">
                  <c:v>43.021370013151198</c:v>
                </c:pt>
                <c:pt idx="14240">
                  <c:v>43.022146864636603</c:v>
                </c:pt>
                <c:pt idx="14241">
                  <c:v>43.022923665053597</c:v>
                </c:pt>
                <c:pt idx="14242">
                  <c:v>43.023700414405504</c:v>
                </c:pt>
                <c:pt idx="14243">
                  <c:v>43.024477112695898</c:v>
                </c:pt>
                <c:pt idx="14244">
                  <c:v>43.025253759928098</c:v>
                </c:pt>
                <c:pt idx="14245">
                  <c:v>43.026030356105601</c:v>
                </c:pt>
                <c:pt idx="14246">
                  <c:v>43.026806901231801</c:v>
                </c:pt>
                <c:pt idx="14247">
                  <c:v>43.027583395310103</c:v>
                </c:pt>
                <c:pt idx="14248">
                  <c:v>43.028359838343903</c:v>
                </c:pt>
                <c:pt idx="14249">
                  <c:v>43.029136230336597</c:v>
                </c:pt>
                <c:pt idx="14250">
                  <c:v>43.029912571291803</c:v>
                </c:pt>
                <c:pt idx="14251">
                  <c:v>43.030688861212703</c:v>
                </c:pt>
                <c:pt idx="14252">
                  <c:v>43.0314651001028</c:v>
                </c:pt>
                <c:pt idx="14253">
                  <c:v>43.032241287965498</c:v>
                </c:pt>
                <c:pt idx="14254">
                  <c:v>43.033017424804299</c:v>
                </c:pt>
                <c:pt idx="14255">
                  <c:v>43.033793510622502</c:v>
                </c:pt>
                <c:pt idx="14256">
                  <c:v>43.034569545423601</c:v>
                </c:pt>
                <c:pt idx="14257">
                  <c:v>43.035345529211</c:v>
                </c:pt>
                <c:pt idx="14258">
                  <c:v>43.036121461988103</c:v>
                </c:pt>
                <c:pt idx="14259">
                  <c:v>43.036897343758397</c:v>
                </c:pt>
                <c:pt idx="14260">
                  <c:v>43.037673174525104</c:v>
                </c:pt>
                <c:pt idx="14261">
                  <c:v>43.038448954291901</c:v>
                </c:pt>
                <c:pt idx="14262">
                  <c:v>43.039224683062002</c:v>
                </c:pt>
                <c:pt idx="14263">
                  <c:v>43.040000360838903</c:v>
                </c:pt>
                <c:pt idx="14264">
                  <c:v>43.040775987625999</c:v>
                </c:pt>
                <c:pt idx="14265">
                  <c:v>43.0415515634268</c:v>
                </c:pt>
                <c:pt idx="14266">
                  <c:v>43.042327088244498</c:v>
                </c:pt>
                <c:pt idx="14267">
                  <c:v>43.043102562082801</c:v>
                </c:pt>
                <c:pt idx="14268">
                  <c:v>43.043877984944899</c:v>
                </c:pt>
                <c:pt idx="14269">
                  <c:v>43.044653356834303</c:v>
                </c:pt>
                <c:pt idx="14270">
                  <c:v>43.045428677754401</c:v>
                </c:pt>
                <c:pt idx="14271">
                  <c:v>43.046203947708598</c:v>
                </c:pt>
                <c:pt idx="14272">
                  <c:v>43.046979166700297</c:v>
                </c:pt>
                <c:pt idx="14273">
                  <c:v>43.0477543347329</c:v>
                </c:pt>
                <c:pt idx="14274">
                  <c:v>43.048529451809998</c:v>
                </c:pt>
                <c:pt idx="14275">
                  <c:v>43.0493045179348</c:v>
                </c:pt>
                <c:pt idx="14276">
                  <c:v>43.050079533110697</c:v>
                </c:pt>
                <c:pt idx="14277">
                  <c:v>43.050854497341298</c:v>
                </c:pt>
                <c:pt idx="14278">
                  <c:v>43.051629410629801</c:v>
                </c:pt>
                <c:pt idx="14279">
                  <c:v>43.0524042729798</c:v>
                </c:pt>
                <c:pt idx="14280">
                  <c:v>43.0531790843946</c:v>
                </c:pt>
                <c:pt idx="14281">
                  <c:v>43.053953844877697</c:v>
                </c:pt>
                <c:pt idx="14282">
                  <c:v>43.054728554432401</c:v>
                </c:pt>
                <c:pt idx="14283">
                  <c:v>43.055503213062202</c:v>
                </c:pt>
                <c:pt idx="14284">
                  <c:v>43.056277820770397</c:v>
                </c:pt>
                <c:pt idx="14285">
                  <c:v>43.057052377560503</c:v>
                </c:pt>
                <c:pt idx="14286">
                  <c:v>43.057826883435901</c:v>
                </c:pt>
                <c:pt idx="14287">
                  <c:v>43.058601338400102</c:v>
                </c:pt>
                <c:pt idx="14288">
                  <c:v>43.059375742456297</c:v>
                </c:pt>
                <c:pt idx="14289">
                  <c:v>43.060150095608101</c:v>
                </c:pt>
                <c:pt idx="14290">
                  <c:v>43.060924397858798</c:v>
                </c:pt>
                <c:pt idx="14291">
                  <c:v>43.061698649211799</c:v>
                </c:pt>
                <c:pt idx="14292">
                  <c:v>43.062472849670598</c:v>
                </c:pt>
                <c:pt idx="14293">
                  <c:v>43.063246999238601</c:v>
                </c:pt>
                <c:pt idx="14294">
                  <c:v>43.064021097919102</c:v>
                </c:pt>
                <c:pt idx="14295">
                  <c:v>43.0647951457156</c:v>
                </c:pt>
                <c:pt idx="14296">
                  <c:v>43.065569142631503</c:v>
                </c:pt>
                <c:pt idx="14297">
                  <c:v>43.066343088670202</c:v>
                </c:pt>
                <c:pt idx="14298">
                  <c:v>43.067116983835099</c:v>
                </c:pt>
                <c:pt idx="14299">
                  <c:v>43.067890828129599</c:v>
                </c:pt>
                <c:pt idx="14300">
                  <c:v>43.068664621557097</c:v>
                </c:pt>
                <c:pt idx="14301">
                  <c:v>43.069438364121098</c:v>
                </c:pt>
                <c:pt idx="14302">
                  <c:v>43.070212055824797</c:v>
                </c:pt>
                <c:pt idx="14303">
                  <c:v>43.070985696671798</c:v>
                </c:pt>
                <c:pt idx="14304">
                  <c:v>43.071759286665497</c:v>
                </c:pt>
                <c:pt idx="14305">
                  <c:v>43.072532825809198</c:v>
                </c:pt>
                <c:pt idx="14306">
                  <c:v>43.073306314106297</c:v>
                </c:pt>
                <c:pt idx="14307">
                  <c:v>43.074079751560298</c:v>
                </c:pt>
                <c:pt idx="14308">
                  <c:v>43.074853138174603</c:v>
                </c:pt>
                <c:pt idx="14309">
                  <c:v>43.075626473952603</c:v>
                </c:pt>
                <c:pt idx="14310">
                  <c:v>43.076399758897601</c:v>
                </c:pt>
                <c:pt idx="14311">
                  <c:v>43.0771729930131</c:v>
                </c:pt>
                <c:pt idx="14312">
                  <c:v>43.077946176302497</c:v>
                </c:pt>
                <c:pt idx="14313">
                  <c:v>43.078719308769102</c:v>
                </c:pt>
                <c:pt idx="14314">
                  <c:v>43.079492390416497</c:v>
                </c:pt>
                <c:pt idx="14315">
                  <c:v>43.080265421247901</c:v>
                </c:pt>
                <c:pt idx="14316">
                  <c:v>43.081038401266902</c:v>
                </c:pt>
                <c:pt idx="14317">
                  <c:v>43.081811330476697</c:v>
                </c:pt>
                <c:pt idx="14318">
                  <c:v>43.082584208880903</c:v>
                </c:pt>
                <c:pt idx="14319">
                  <c:v>43.083357036482703</c:v>
                </c:pt>
                <c:pt idx="14320">
                  <c:v>43.084129813285699</c:v>
                </c:pt>
                <c:pt idx="14321">
                  <c:v>43.084902539293203</c:v>
                </c:pt>
                <c:pt idx="14322">
                  <c:v>43.085675214508498</c:v>
                </c:pt>
                <c:pt idx="14323">
                  <c:v>43.0864478389352</c:v>
                </c:pt>
                <c:pt idx="14324">
                  <c:v>43.087220412576599</c:v>
                </c:pt>
                <c:pt idx="14325">
                  <c:v>43.087992935436198</c:v>
                </c:pt>
                <c:pt idx="14326">
                  <c:v>43.088765407517201</c:v>
                </c:pt>
                <c:pt idx="14327">
                  <c:v>43.089537828823097</c:v>
                </c:pt>
                <c:pt idx="14328">
                  <c:v>43.090310199357397</c:v>
                </c:pt>
                <c:pt idx="14329">
                  <c:v>43.091082519123397</c:v>
                </c:pt>
                <c:pt idx="14330">
                  <c:v>43.0918547881245</c:v>
                </c:pt>
                <c:pt idx="14331">
                  <c:v>43.092627006364097</c:v>
                </c:pt>
                <c:pt idx="14332">
                  <c:v>43.093399173845597</c:v>
                </c:pt>
                <c:pt idx="14333">
                  <c:v>43.094171290572497</c:v>
                </c:pt>
                <c:pt idx="14334">
                  <c:v>43.094943356548001</c:v>
                </c:pt>
                <c:pt idx="14335">
                  <c:v>43.095715371775697</c:v>
                </c:pt>
                <c:pt idx="14336">
                  <c:v>43.096487336258903</c:v>
                </c:pt>
                <c:pt idx="14337">
                  <c:v>43.097259250001002</c:v>
                </c:pt>
                <c:pt idx="14338">
                  <c:v>43.098031113005398</c:v>
                </c:pt>
                <c:pt idx="14339">
                  <c:v>43.0988029252755</c:v>
                </c:pt>
                <c:pt idx="14340">
                  <c:v>43.099574686814698</c:v>
                </c:pt>
                <c:pt idx="14341">
                  <c:v>43.100346397626403</c:v>
                </c:pt>
                <c:pt idx="14342">
                  <c:v>43.101118057713997</c:v>
                </c:pt>
                <c:pt idx="14343">
                  <c:v>43.101889667080897</c:v>
                </c:pt>
                <c:pt idx="14344">
                  <c:v>43.102661225730401</c:v>
                </c:pt>
                <c:pt idx="14345">
                  <c:v>43.103432733666097</c:v>
                </c:pt>
                <c:pt idx="14346">
                  <c:v>43.104204190891203</c:v>
                </c:pt>
                <c:pt idx="14347">
                  <c:v>43.104975597409201</c:v>
                </c:pt>
                <c:pt idx="14348">
                  <c:v>43.105746953223502</c:v>
                </c:pt>
                <c:pt idx="14349">
                  <c:v>43.106518258337502</c:v>
                </c:pt>
                <c:pt idx="14350">
                  <c:v>43.107289512754498</c:v>
                </c:pt>
                <c:pt idx="14351">
                  <c:v>43.108060716477901</c:v>
                </c:pt>
                <c:pt idx="14352">
                  <c:v>43.108831869511299</c:v>
                </c:pt>
                <c:pt idx="14353">
                  <c:v>43.109602971857797</c:v>
                </c:pt>
                <c:pt idx="14354">
                  <c:v>43.110374023520997</c:v>
                </c:pt>
                <c:pt idx="14355">
                  <c:v>43.111145024504303</c:v>
                </c:pt>
                <c:pt idx="14356">
                  <c:v>43.111915974810898</c:v>
                </c:pt>
                <c:pt idx="14357">
                  <c:v>43.1126868744444</c:v>
                </c:pt>
                <c:pt idx="14358">
                  <c:v>43.113457723408096</c:v>
                </c:pt>
                <c:pt idx="14359">
                  <c:v>43.1142285217054</c:v>
                </c:pt>
                <c:pt idx="14360">
                  <c:v>43.114999269339698</c:v>
                </c:pt>
                <c:pt idx="14361">
                  <c:v>43.115769966314403</c:v>
                </c:pt>
                <c:pt idx="14362">
                  <c:v>43.116540612632903</c:v>
                </c:pt>
                <c:pt idx="14363">
                  <c:v>43.117311208298503</c:v>
                </c:pt>
                <c:pt idx="14364">
                  <c:v>43.118081753314698</c:v>
                </c:pt>
                <c:pt idx="14365">
                  <c:v>43.118852247684899</c:v>
                </c:pt>
                <c:pt idx="14366">
                  <c:v>43.119622691412403</c:v>
                </c:pt>
                <c:pt idx="14367">
                  <c:v>43.120393084500698</c:v>
                </c:pt>
                <c:pt idx="14368">
                  <c:v>43.121163426953103</c:v>
                </c:pt>
                <c:pt idx="14369">
                  <c:v>43.121933718773001</c:v>
                </c:pt>
                <c:pt idx="14370">
                  <c:v>43.1227039599638</c:v>
                </c:pt>
                <c:pt idx="14371">
                  <c:v>43.123474150528899</c:v>
                </c:pt>
                <c:pt idx="14372">
                  <c:v>43.1242442904718</c:v>
                </c:pt>
                <c:pt idx="14373">
                  <c:v>43.125014379795601</c:v>
                </c:pt>
                <c:pt idx="14374">
                  <c:v>43.125784418503997</c:v>
                </c:pt>
                <c:pt idx="14375">
                  <c:v>43.126554406600199</c:v>
                </c:pt>
                <c:pt idx="14376">
                  <c:v>43.127324344087697</c:v>
                </c:pt>
                <c:pt idx="14377">
                  <c:v>43.128094230969801</c:v>
                </c:pt>
                <c:pt idx="14378">
                  <c:v>43.1288640672499</c:v>
                </c:pt>
                <c:pt idx="14379">
                  <c:v>43.129633852931399</c:v>
                </c:pt>
                <c:pt idx="14380">
                  <c:v>43.130403588017799</c:v>
                </c:pt>
                <c:pt idx="14381">
                  <c:v>43.131173272512299</c:v>
                </c:pt>
                <c:pt idx="14382">
                  <c:v>43.131942906418402</c:v>
                </c:pt>
                <c:pt idx="14383">
                  <c:v>43.132712489739497</c:v>
                </c:pt>
                <c:pt idx="14384">
                  <c:v>43.133482022478901</c:v>
                </c:pt>
                <c:pt idx="14385">
                  <c:v>43.134251504639998</c:v>
                </c:pt>
                <c:pt idx="14386">
                  <c:v>43.135020936226297</c:v>
                </c:pt>
                <c:pt idx="14387">
                  <c:v>43.135790317241003</c:v>
                </c:pt>
                <c:pt idx="14388">
                  <c:v>43.136559647687697</c:v>
                </c:pt>
                <c:pt idx="14389">
                  <c:v>43.137328927569598</c:v>
                </c:pt>
                <c:pt idx="14390">
                  <c:v>43.138098156890202</c:v>
                </c:pt>
                <c:pt idx="14391">
                  <c:v>43.138867335652797</c:v>
                </c:pt>
                <c:pt idx="14392">
                  <c:v>43.139636463860903</c:v>
                </c:pt>
                <c:pt idx="14393">
                  <c:v>43.140405541517801</c:v>
                </c:pt>
                <c:pt idx="14394">
                  <c:v>43.141174568626901</c:v>
                </c:pt>
                <c:pt idx="14395">
                  <c:v>43.141943545191602</c:v>
                </c:pt>
                <c:pt idx="14396">
                  <c:v>43.142712471215297</c:v>
                </c:pt>
                <c:pt idx="14397">
                  <c:v>43.1434813467013</c:v>
                </c:pt>
                <c:pt idx="14398">
                  <c:v>43.144250171652999</c:v>
                </c:pt>
                <c:pt idx="14399">
                  <c:v>43.145018946073897</c:v>
                </c:pt>
                <c:pt idx="14400">
                  <c:v>43.145787669967298</c:v>
                </c:pt>
                <c:pt idx="14401">
                  <c:v>43.146556343336499</c:v>
                </c:pt>
                <c:pt idx="14402">
                  <c:v>43.147324966185003</c:v>
                </c:pt>
                <c:pt idx="14403">
                  <c:v>43.1480935385162</c:v>
                </c:pt>
                <c:pt idx="14404">
                  <c:v>43.1488620603334</c:v>
                </c:pt>
                <c:pt idx="14405">
                  <c:v>43.149630531640099</c:v>
                </c:pt>
                <c:pt idx="14406">
                  <c:v>43.150398952439502</c:v>
                </c:pt>
                <c:pt idx="14407">
                  <c:v>43.151167322735098</c:v>
                </c:pt>
                <c:pt idx="14408">
                  <c:v>43.151935642530198</c:v>
                </c:pt>
                <c:pt idx="14409">
                  <c:v>43.152703911828297</c:v>
                </c:pt>
                <c:pt idx="14410">
                  <c:v>43.1534721306327</c:v>
                </c:pt>
                <c:pt idx="14411">
                  <c:v>43.154240298946803</c:v>
                </c:pt>
                <c:pt idx="14412">
                  <c:v>43.155008416774002</c:v>
                </c:pt>
                <c:pt idx="14413">
                  <c:v>43.155776484117702</c:v>
                </c:pt>
                <c:pt idx="14414">
                  <c:v>43.156544500981198</c:v>
                </c:pt>
                <c:pt idx="14415">
                  <c:v>43.157312467367902</c:v>
                </c:pt>
                <c:pt idx="14416">
                  <c:v>43.158080383281202</c:v>
                </c:pt>
                <c:pt idx="14417">
                  <c:v>43.158848248724503</c:v>
                </c:pt>
                <c:pt idx="14418">
                  <c:v>43.159616063701101</c:v>
                </c:pt>
                <c:pt idx="14419">
                  <c:v>43.160383828214499</c:v>
                </c:pt>
                <c:pt idx="14420">
                  <c:v>43.161151542268001</c:v>
                </c:pt>
                <c:pt idx="14421">
                  <c:v>43.161919205864997</c:v>
                </c:pt>
                <c:pt idx="14422">
                  <c:v>43.162686819008798</c:v>
                </c:pt>
                <c:pt idx="14423">
                  <c:v>43.163454381702898</c:v>
                </c:pt>
                <c:pt idx="14424">
                  <c:v>43.164221893950597</c:v>
                </c:pt>
                <c:pt idx="14425">
                  <c:v>43.164989355755303</c:v>
                </c:pt>
                <c:pt idx="14426">
                  <c:v>43.165756767120399</c:v>
                </c:pt>
                <c:pt idx="14427">
                  <c:v>43.166524128049197</c:v>
                </c:pt>
                <c:pt idx="14428">
                  <c:v>43.167291438545199</c:v>
                </c:pt>
                <c:pt idx="14429">
                  <c:v>43.168058698611702</c:v>
                </c:pt>
                <c:pt idx="14430">
                  <c:v>43.168825908252003</c:v>
                </c:pt>
                <c:pt idx="14431">
                  <c:v>43.169593067469599</c:v>
                </c:pt>
                <c:pt idx="14432">
                  <c:v>43.170360176267799</c:v>
                </c:pt>
                <c:pt idx="14433">
                  <c:v>43.1711272346501</c:v>
                </c:pt>
                <c:pt idx="14434">
                  <c:v>43.1718942426197</c:v>
                </c:pt>
                <c:pt idx="14435">
                  <c:v>43.172661200180102</c:v>
                </c:pt>
                <c:pt idx="14436">
                  <c:v>43.173428107334601</c:v>
                </c:pt>
                <c:pt idx="14437">
                  <c:v>43.174194964086603</c:v>
                </c:pt>
                <c:pt idx="14438">
                  <c:v>43.174961770439403</c:v>
                </c:pt>
                <c:pt idx="14439">
                  <c:v>43.175728526396597</c:v>
                </c:pt>
                <c:pt idx="14440">
                  <c:v>43.176495231961297</c:v>
                </c:pt>
                <c:pt idx="14441">
                  <c:v>43.177261887137099</c:v>
                </c:pt>
                <c:pt idx="14442">
                  <c:v>43.178028491927201</c:v>
                </c:pt>
                <c:pt idx="14443">
                  <c:v>43.178795046335097</c:v>
                </c:pt>
                <c:pt idx="14444">
                  <c:v>43.179561550364099</c:v>
                </c:pt>
                <c:pt idx="14445">
                  <c:v>43.180328004017497</c:v>
                </c:pt>
                <c:pt idx="14446">
                  <c:v>43.1810944072989</c:v>
                </c:pt>
                <c:pt idx="14447">
                  <c:v>43.1818607602114</c:v>
                </c:pt>
                <c:pt idx="14448">
                  <c:v>43.182627062758598</c:v>
                </c:pt>
                <c:pt idx="14449">
                  <c:v>43.1833933149437</c:v>
                </c:pt>
                <c:pt idx="14450">
                  <c:v>43.184159516770201</c:v>
                </c:pt>
                <c:pt idx="14451">
                  <c:v>43.184925668241398</c:v>
                </c:pt>
                <c:pt idx="14452">
                  <c:v>43.185691769360702</c:v>
                </c:pt>
                <c:pt idx="14453">
                  <c:v>43.186457820131402</c:v>
                </c:pt>
                <c:pt idx="14454">
                  <c:v>43.187223820556902</c:v>
                </c:pt>
                <c:pt idx="14455">
                  <c:v>43.187989770640698</c:v>
                </c:pt>
                <c:pt idx="14456">
                  <c:v>43.188755670386001</c:v>
                </c:pt>
                <c:pt idx="14457">
                  <c:v>43.189521519796301</c:v>
                </c:pt>
                <c:pt idx="14458">
                  <c:v>43.190287318874802</c:v>
                </c:pt>
                <c:pt idx="14459">
                  <c:v>43.191053067624999</c:v>
                </c:pt>
                <c:pt idx="14460">
                  <c:v>43.191818766050297</c:v>
                </c:pt>
                <c:pt idx="14461">
                  <c:v>43.192584414153998</c:v>
                </c:pt>
                <c:pt idx="14462">
                  <c:v>43.193350011939401</c:v>
                </c:pt>
                <c:pt idx="14463">
                  <c:v>43.194115559410001</c:v>
                </c:pt>
                <c:pt idx="14464">
                  <c:v>43.194881056569102</c:v>
                </c:pt>
                <c:pt idx="14465">
                  <c:v>43.1956465034201</c:v>
                </c:pt>
                <c:pt idx="14466">
                  <c:v>43.1964118999664</c:v>
                </c:pt>
                <c:pt idx="14467">
                  <c:v>43.197177246211197</c:v>
                </c:pt>
                <c:pt idx="14468">
                  <c:v>43.197942542158003</c:v>
                </c:pt>
                <c:pt idx="14469">
                  <c:v>43.1987077878102</c:v>
                </c:pt>
                <c:pt idx="14470">
                  <c:v>43.199472983171098</c:v>
                </c:pt>
                <c:pt idx="14471">
                  <c:v>43.200238128244003</c:v>
                </c:pt>
                <c:pt idx="14472">
                  <c:v>43.201003223032401</c:v>
                </c:pt>
                <c:pt idx="14473">
                  <c:v>43.201768267539698</c:v>
                </c:pt>
                <c:pt idx="14474">
                  <c:v>43.202533261769098</c:v>
                </c:pt>
                <c:pt idx="14475">
                  <c:v>43.203298205724003</c:v>
                </c:pt>
                <c:pt idx="14476">
                  <c:v>43.204063099407797</c:v>
                </c:pt>
                <c:pt idx="14477">
                  <c:v>43.204827942823897</c:v>
                </c:pt>
                <c:pt idx="14478">
                  <c:v>43.205592735975699</c:v>
                </c:pt>
                <c:pt idx="14479">
                  <c:v>43.206357478866401</c:v>
                </c:pt>
                <c:pt idx="14480">
                  <c:v>43.207122171499499</c:v>
                </c:pt>
                <c:pt idx="14481">
                  <c:v>43.207886813878297</c:v>
                </c:pt>
                <c:pt idx="14482">
                  <c:v>43.208651406006197</c:v>
                </c:pt>
                <c:pt idx="14483">
                  <c:v>43.209415947886598</c:v>
                </c:pt>
                <c:pt idx="14484">
                  <c:v>43.210180439522802</c:v>
                </c:pt>
                <c:pt idx="14485">
                  <c:v>43.210944880918099</c:v>
                </c:pt>
                <c:pt idx="14486">
                  <c:v>43.211709272076</c:v>
                </c:pt>
                <c:pt idx="14487">
                  <c:v>43.212473612999801</c:v>
                </c:pt>
                <c:pt idx="14488">
                  <c:v>43.2132379036928</c:v>
                </c:pt>
                <c:pt idx="14489">
                  <c:v>43.214002144158499</c:v>
                </c:pt>
                <c:pt idx="14490">
                  <c:v>43.214766334400203</c:v>
                </c:pt>
                <c:pt idx="14491">
                  <c:v>43.2155304744212</c:v>
                </c:pt>
                <c:pt idx="14492">
                  <c:v>43.216294564224903</c:v>
                </c:pt>
                <c:pt idx="14493">
                  <c:v>43.217058603814699</c:v>
                </c:pt>
                <c:pt idx="14494">
                  <c:v>43.217822593193901</c:v>
                </c:pt>
                <c:pt idx="14495">
                  <c:v>43.218586532365897</c:v>
                </c:pt>
                <c:pt idx="14496">
                  <c:v>43.219350421333999</c:v>
                </c:pt>
                <c:pt idx="14497">
                  <c:v>43.220114260101703</c:v>
                </c:pt>
                <c:pt idx="14498">
                  <c:v>43.220878048672198</c:v>
                </c:pt>
                <c:pt idx="14499">
                  <c:v>43.221641787048902</c:v>
                </c:pt>
                <c:pt idx="14500">
                  <c:v>43.222405475235298</c:v>
                </c:pt>
                <c:pt idx="14501">
                  <c:v>43.223169113234498</c:v>
                </c:pt>
                <c:pt idx="14502">
                  <c:v>43.223932701050103</c:v>
                </c:pt>
                <c:pt idx="14503">
                  <c:v>43.224696238685397</c:v>
                </c:pt>
                <c:pt idx="14504">
                  <c:v>43.225459726143598</c:v>
                </c:pt>
                <c:pt idx="14505">
                  <c:v>43.226223163428301</c:v>
                </c:pt>
                <c:pt idx="14506">
                  <c:v>43.226986550542698</c:v>
                </c:pt>
                <c:pt idx="14507">
                  <c:v>43.227749887490099</c:v>
                </c:pt>
                <c:pt idx="14508">
                  <c:v>43.228513174273999</c:v>
                </c:pt>
                <c:pt idx="14509">
                  <c:v>43.229276410897803</c:v>
                </c:pt>
                <c:pt idx="14510">
                  <c:v>43.230039597364602</c:v>
                </c:pt>
                <c:pt idx="14511">
                  <c:v>43.230802733677997</c:v>
                </c:pt>
                <c:pt idx="14512">
                  <c:v>43.2315658198413</c:v>
                </c:pt>
                <c:pt idx="14513">
                  <c:v>43.232328855857801</c:v>
                </c:pt>
                <c:pt idx="14514">
                  <c:v>43.233091841730896</c:v>
                </c:pt>
                <c:pt idx="14515">
                  <c:v>43.233854777464003</c:v>
                </c:pt>
                <c:pt idx="14516">
                  <c:v>43.234617663060298</c:v>
                </c:pt>
                <c:pt idx="14517">
                  <c:v>43.235380498523298</c:v>
                </c:pt>
                <c:pt idx="14518">
                  <c:v>43.2361432838563</c:v>
                </c:pt>
                <c:pt idx="14519">
                  <c:v>43.236906019062701</c:v>
                </c:pt>
                <c:pt idx="14520">
                  <c:v>43.237668704145698</c:v>
                </c:pt>
                <c:pt idx="14521">
                  <c:v>43.238431339108899</c:v>
                </c:pt>
                <c:pt idx="14522">
                  <c:v>43.239193923955398</c:v>
                </c:pt>
                <c:pt idx="14523">
                  <c:v>43.239956458688802</c:v>
                </c:pt>
                <c:pt idx="14524">
                  <c:v>43.240718943312302</c:v>
                </c:pt>
                <c:pt idx="14525">
                  <c:v>43.241481377829203</c:v>
                </c:pt>
                <c:pt idx="14526">
                  <c:v>43.242243762243</c:v>
                </c:pt>
                <c:pt idx="14527">
                  <c:v>43.243006096556996</c:v>
                </c:pt>
                <c:pt idx="14528">
                  <c:v>43.243768380774497</c:v>
                </c:pt>
                <c:pt idx="14529">
                  <c:v>43.244530614898899</c:v>
                </c:pt>
                <c:pt idx="14530">
                  <c:v>43.245292798933598</c:v>
                </c:pt>
                <c:pt idx="14531">
                  <c:v>43.246054932881798</c:v>
                </c:pt>
                <c:pt idx="14532">
                  <c:v>43.246817016747002</c:v>
                </c:pt>
                <c:pt idx="14533">
                  <c:v>43.247579050532501</c:v>
                </c:pt>
                <c:pt idx="14534">
                  <c:v>43.248341034241697</c:v>
                </c:pt>
                <c:pt idx="14535">
                  <c:v>43.249102967877803</c:v>
                </c:pt>
                <c:pt idx="14536">
                  <c:v>43.2498648514443</c:v>
                </c:pt>
                <c:pt idx="14537">
                  <c:v>43.2506266849445</c:v>
                </c:pt>
                <c:pt idx="14538">
                  <c:v>43.251388468381798</c:v>
                </c:pt>
                <c:pt idx="14539">
                  <c:v>43.252150201759498</c:v>
                </c:pt>
                <c:pt idx="14540">
                  <c:v>43.252911885080898</c:v>
                </c:pt>
                <c:pt idx="14541">
                  <c:v>43.253673518349402</c:v>
                </c:pt>
                <c:pt idx="14542">
                  <c:v>43.254435101568298</c:v>
                </c:pt>
                <c:pt idx="14543">
                  <c:v>43.255196634741097</c:v>
                </c:pt>
                <c:pt idx="14544">
                  <c:v>43.255958117871003</c:v>
                </c:pt>
                <c:pt idx="14545">
                  <c:v>43.2567195509613</c:v>
                </c:pt>
                <c:pt idx="14546">
                  <c:v>43.257480934015597</c:v>
                </c:pt>
                <c:pt idx="14547">
                  <c:v>43.258242267036998</c:v>
                </c:pt>
                <c:pt idx="14548">
                  <c:v>43.259003550028901</c:v>
                </c:pt>
                <c:pt idx="14549">
                  <c:v>43.2597647829948</c:v>
                </c:pt>
                <c:pt idx="14550">
                  <c:v>43.260525965937802</c:v>
                </c:pt>
                <c:pt idx="14551">
                  <c:v>43.261287098861501</c:v>
                </c:pt>
                <c:pt idx="14552">
                  <c:v>43.262048181769103</c:v>
                </c:pt>
                <c:pt idx="14553">
                  <c:v>43.262809214663903</c:v>
                </c:pt>
                <c:pt idx="14554">
                  <c:v>43.263570197549399</c:v>
                </c:pt>
                <c:pt idx="14555">
                  <c:v>43.264331130428801</c:v>
                </c:pt>
                <c:pt idx="14556">
                  <c:v>43.265092013305498</c:v>
                </c:pt>
                <c:pt idx="14557">
                  <c:v>43.265852846182902</c:v>
                </c:pt>
                <c:pt idx="14558">
                  <c:v>43.266613629064302</c:v>
                </c:pt>
                <c:pt idx="14559">
                  <c:v>43.267374361953102</c:v>
                </c:pt>
                <c:pt idx="14560">
                  <c:v>43.2681350448525</c:v>
                </c:pt>
                <c:pt idx="14561">
                  <c:v>43.268895677765897</c:v>
                </c:pt>
                <c:pt idx="14562">
                  <c:v>43.269656260696799</c:v>
                </c:pt>
                <c:pt idx="14563">
                  <c:v>43.270416793648302</c:v>
                </c:pt>
                <c:pt idx="14564">
                  <c:v>43.271177276624002</c:v>
                </c:pt>
                <c:pt idx="14565">
                  <c:v>43.271937709626997</c:v>
                </c:pt>
                <c:pt idx="14566">
                  <c:v>43.272698092660796</c:v>
                </c:pt>
                <c:pt idx="14567">
                  <c:v>43.273458425728698</c:v>
                </c:pt>
                <c:pt idx="14568">
                  <c:v>43.274218708833999</c:v>
                </c:pt>
                <c:pt idx="14569">
                  <c:v>43.274978941980102</c:v>
                </c:pt>
                <c:pt idx="14570">
                  <c:v>43.275739125170297</c:v>
                </c:pt>
                <c:pt idx="14571">
                  <c:v>43.276499258408002</c:v>
                </c:pt>
                <c:pt idx="14572">
                  <c:v>43.277259341696499</c:v>
                </c:pt>
                <c:pt idx="14573">
                  <c:v>43.278019375039101</c:v>
                </c:pt>
                <c:pt idx="14574">
                  <c:v>43.278779358439301</c:v>
                </c:pt>
                <c:pt idx="14575">
                  <c:v>43.2795392919002</c:v>
                </c:pt>
                <c:pt idx="14576">
                  <c:v>43.280299175425398</c:v>
                </c:pt>
                <c:pt idx="14577">
                  <c:v>43.281059009018001</c:v>
                </c:pt>
                <c:pt idx="14578">
                  <c:v>43.281818792681499</c:v>
                </c:pt>
                <c:pt idx="14579">
                  <c:v>43.282578526419201</c:v>
                </c:pt>
                <c:pt idx="14580">
                  <c:v>43.283338210234497</c:v>
                </c:pt>
                <c:pt idx="14581">
                  <c:v>43.284097844130599</c:v>
                </c:pt>
                <c:pt idx="14582">
                  <c:v>43.284857428110897</c:v>
                </c:pt>
                <c:pt idx="14583">
                  <c:v>43.2856169621788</c:v>
                </c:pt>
                <c:pt idx="14584">
                  <c:v>43.286376446337499</c:v>
                </c:pt>
                <c:pt idx="14585">
                  <c:v>43.287135880590498</c:v>
                </c:pt>
                <c:pt idx="14586">
                  <c:v>43.287895264941099</c:v>
                </c:pt>
                <c:pt idx="14587">
                  <c:v>43.288654599392501</c:v>
                </c:pt>
                <c:pt idx="14588">
                  <c:v>43.2894138839482</c:v>
                </c:pt>
                <c:pt idx="14589">
                  <c:v>43.290173118611499</c:v>
                </c:pt>
                <c:pt idx="14590">
                  <c:v>43.290932303385702</c:v>
                </c:pt>
                <c:pt idx="14591">
                  <c:v>43.291691438274199</c:v>
                </c:pt>
                <c:pt idx="14592">
                  <c:v>43.292450523280301</c:v>
                </c:pt>
                <c:pt idx="14593">
                  <c:v>43.293209558407298</c:v>
                </c:pt>
                <c:pt idx="14594">
                  <c:v>43.2939685436586</c:v>
                </c:pt>
                <c:pt idx="14595">
                  <c:v>43.294727479037398</c:v>
                </c:pt>
                <c:pt idx="14596">
                  <c:v>43.295486364547202</c:v>
                </c:pt>
                <c:pt idx="14597">
                  <c:v>43.296245200191301</c:v>
                </c:pt>
                <c:pt idx="14598">
                  <c:v>43.297003985972999</c:v>
                </c:pt>
                <c:pt idx="14599">
                  <c:v>43.297762721895701</c:v>
                </c:pt>
                <c:pt idx="14600">
                  <c:v>43.298521407962603</c:v>
                </c:pt>
                <c:pt idx="14601">
                  <c:v>43.299280044177202</c:v>
                </c:pt>
                <c:pt idx="14602">
                  <c:v>43.300038630542701</c:v>
                </c:pt>
                <c:pt idx="14603">
                  <c:v>43.300797167062498</c:v>
                </c:pt>
                <c:pt idx="14604">
                  <c:v>43.301555653739896</c:v>
                </c:pt>
                <c:pt idx="14605">
                  <c:v>43.3023140905782</c:v>
                </c:pt>
                <c:pt idx="14606">
                  <c:v>43.303072477580898</c:v>
                </c:pt>
                <c:pt idx="14607">
                  <c:v>43.303830814751201</c:v>
                </c:pt>
                <c:pt idx="14608">
                  <c:v>43.3045891020924</c:v>
                </c:pt>
                <c:pt idx="14609">
                  <c:v>43.305347339607899</c:v>
                </c:pt>
                <c:pt idx="14610">
                  <c:v>43.306105527301099</c:v>
                </c:pt>
                <c:pt idx="14611">
                  <c:v>43.3068636651752</c:v>
                </c:pt>
                <c:pt idx="14612">
                  <c:v>43.307621753233597</c:v>
                </c:pt>
                <c:pt idx="14613">
                  <c:v>43.308379791479602</c:v>
                </c:pt>
                <c:pt idx="14614">
                  <c:v>43.309137779916497</c:v>
                </c:pt>
                <c:pt idx="14615">
                  <c:v>43.3098957185478</c:v>
                </c:pt>
                <c:pt idx="14616">
                  <c:v>43.310653607376601</c:v>
                </c:pt>
                <c:pt idx="14617">
                  <c:v>43.311411446406403</c:v>
                </c:pt>
                <c:pt idx="14618">
                  <c:v>43.312169235640503</c:v>
                </c:pt>
                <c:pt idx="14619">
                  <c:v>43.312926975082199</c:v>
                </c:pt>
                <c:pt idx="14620">
                  <c:v>43.3136846647349</c:v>
                </c:pt>
                <c:pt idx="14621">
                  <c:v>43.314442304601798</c:v>
                </c:pt>
                <c:pt idx="14622">
                  <c:v>43.315199894686202</c:v>
                </c:pt>
                <c:pt idx="14623">
                  <c:v>43.315957434991702</c:v>
                </c:pt>
                <c:pt idx="14624">
                  <c:v>43.316714925521303</c:v>
                </c:pt>
                <c:pt idx="14625">
                  <c:v>43.317472366278601</c:v>
                </c:pt>
                <c:pt idx="14626">
                  <c:v>43.318229757266799</c:v>
                </c:pt>
                <c:pt idx="14627">
                  <c:v>43.318987098489202</c:v>
                </c:pt>
                <c:pt idx="14628">
                  <c:v>43.3197443899492</c:v>
                </c:pt>
                <c:pt idx="14629">
                  <c:v>43.320501631650103</c:v>
                </c:pt>
                <c:pt idx="14630">
                  <c:v>43.321258823595301</c:v>
                </c:pt>
                <c:pt idx="14631">
                  <c:v>43.322015965787998</c:v>
                </c:pt>
                <c:pt idx="14632">
                  <c:v>43.322773058231498</c:v>
                </c:pt>
                <c:pt idx="14633">
                  <c:v>43.323530100929297</c:v>
                </c:pt>
                <c:pt idx="14634">
                  <c:v>43.324287093884699</c:v>
                </c:pt>
                <c:pt idx="14635">
                  <c:v>43.325044037100902</c:v>
                </c:pt>
                <c:pt idx="14636">
                  <c:v>43.325800930581202</c:v>
                </c:pt>
                <c:pt idx="14637">
                  <c:v>43.326557774329203</c:v>
                </c:pt>
                <c:pt idx="14638">
                  <c:v>43.327314568347902</c:v>
                </c:pt>
                <c:pt idx="14639">
                  <c:v>43.328071312640802</c:v>
                </c:pt>
                <c:pt idx="14640">
                  <c:v>43.3288280072113</c:v>
                </c:pt>
                <c:pt idx="14641">
                  <c:v>43.329584652062501</c:v>
                </c:pt>
                <c:pt idx="14642">
                  <c:v>43.3303412471979</c:v>
                </c:pt>
                <c:pt idx="14643">
                  <c:v>43.331097792620803</c:v>
                </c:pt>
                <c:pt idx="14644">
                  <c:v>43.331854288334497</c:v>
                </c:pt>
                <c:pt idx="14645">
                  <c:v>43.332610734342303</c:v>
                </c:pt>
                <c:pt idx="14646">
                  <c:v>43.333367130647503</c:v>
                </c:pt>
                <c:pt idx="14647">
                  <c:v>43.334123477253598</c:v>
                </c:pt>
                <c:pt idx="14648">
                  <c:v>43.334879774163703</c:v>
                </c:pt>
                <c:pt idx="14649">
                  <c:v>43.335636021381198</c:v>
                </c:pt>
                <c:pt idx="14650">
                  <c:v>43.336392218909502</c:v>
                </c:pt>
                <c:pt idx="14651">
                  <c:v>43.337148366751798</c:v>
                </c:pt>
                <c:pt idx="14652">
                  <c:v>43.337904464911603</c:v>
                </c:pt>
                <c:pt idx="14653">
                  <c:v>43.338660513392</c:v>
                </c:pt>
                <c:pt idx="14654">
                  <c:v>43.3394165121965</c:v>
                </c:pt>
                <c:pt idx="14655">
                  <c:v>43.340172461328301</c:v>
                </c:pt>
                <c:pt idx="14656">
                  <c:v>43.340928360790898</c:v>
                </c:pt>
                <c:pt idx="14657">
                  <c:v>43.341684210587403</c:v>
                </c:pt>
                <c:pt idx="14658">
                  <c:v>43.342440010721198</c:v>
                </c:pt>
                <c:pt idx="14659">
                  <c:v>43.343195761195702</c:v>
                </c:pt>
                <c:pt idx="14660">
                  <c:v>43.343951462014203</c:v>
                </c:pt>
                <c:pt idx="14661">
                  <c:v>43.344707113179901</c:v>
                </c:pt>
                <c:pt idx="14662">
                  <c:v>43.345462714696197</c:v>
                </c:pt>
                <c:pt idx="14663">
                  <c:v>43.346218266566503</c:v>
                </c:pt>
                <c:pt idx="14664">
                  <c:v>43.346973768794001</c:v>
                </c:pt>
                <c:pt idx="14665">
                  <c:v>43.347729221382103</c:v>
                </c:pt>
                <c:pt idx="14666">
                  <c:v>43.348484624334098</c:v>
                </c:pt>
                <c:pt idx="14667">
                  <c:v>43.349239977653198</c:v>
                </c:pt>
                <c:pt idx="14668">
                  <c:v>43.349995281342899</c:v>
                </c:pt>
                <c:pt idx="14669">
                  <c:v>43.350750535406497</c:v>
                </c:pt>
                <c:pt idx="14670">
                  <c:v>43.351505739847198</c:v>
                </c:pt>
                <c:pt idx="14671">
                  <c:v>43.352260894668397</c:v>
                </c:pt>
                <c:pt idx="14672">
                  <c:v>43.3530159998733</c:v>
                </c:pt>
                <c:pt idx="14673">
                  <c:v>43.353771055465401</c:v>
                </c:pt>
                <c:pt idx="14674">
                  <c:v>43.354526061447999</c:v>
                </c:pt>
                <c:pt idx="14675">
                  <c:v>43.355281017824197</c:v>
                </c:pt>
                <c:pt idx="14676">
                  <c:v>43.356035924597599</c:v>
                </c:pt>
                <c:pt idx="14677">
                  <c:v>43.356790781771302</c:v>
                </c:pt>
                <c:pt idx="14678">
                  <c:v>43.357545589348803</c:v>
                </c:pt>
                <c:pt idx="14679">
                  <c:v>43.358300347333198</c:v>
                </c:pt>
                <c:pt idx="14680">
                  <c:v>43.359055055728</c:v>
                </c:pt>
                <c:pt idx="14681">
                  <c:v>43.359809714536503</c:v>
                </c:pt>
                <c:pt idx="14682">
                  <c:v>43.360564323761899</c:v>
                </c:pt>
                <c:pt idx="14683">
                  <c:v>43.361318883407598</c:v>
                </c:pt>
                <c:pt idx="14684">
                  <c:v>43.362073393476898</c:v>
                </c:pt>
                <c:pt idx="14685">
                  <c:v>43.362827853973101</c:v>
                </c:pt>
                <c:pt idx="14686">
                  <c:v>43.363582264899598</c:v>
                </c:pt>
                <c:pt idx="14687">
                  <c:v>43.3643366262596</c:v>
                </c:pt>
                <c:pt idx="14688">
                  <c:v>43.365090938056397</c:v>
                </c:pt>
                <c:pt idx="14689">
                  <c:v>43.365845200293499</c:v>
                </c:pt>
                <c:pt idx="14690">
                  <c:v>43.366599412973997</c:v>
                </c:pt>
                <c:pt idx="14691">
                  <c:v>43.367353576101301</c:v>
                </c:pt>
                <c:pt idx="14692">
                  <c:v>43.368107689678702</c:v>
                </c:pt>
                <c:pt idx="14693">
                  <c:v>43.368861753709602</c:v>
                </c:pt>
                <c:pt idx="14694">
                  <c:v>43.3696157681972</c:v>
                </c:pt>
                <c:pt idx="14695">
                  <c:v>43.370369733144798</c:v>
                </c:pt>
                <c:pt idx="14696">
                  <c:v>43.371123648555802</c:v>
                </c:pt>
                <c:pt idx="14697">
                  <c:v>43.3718775144335</c:v>
                </c:pt>
                <c:pt idx="14698">
                  <c:v>43.372631330781203</c:v>
                </c:pt>
                <c:pt idx="14699">
                  <c:v>43.373385097602203</c:v>
                </c:pt>
                <c:pt idx="14700">
                  <c:v>43.374138814899801</c:v>
                </c:pt>
                <c:pt idx="14701">
                  <c:v>43.374892482677303</c:v>
                </c:pt>
                <c:pt idx="14702">
                  <c:v>43.375646100938098</c:v>
                </c:pt>
                <c:pt idx="14703">
                  <c:v>43.376399669685398</c:v>
                </c:pt>
                <c:pt idx="14704">
                  <c:v>43.377153188922598</c:v>
                </c:pt>
                <c:pt idx="14705">
                  <c:v>43.377906658652897</c:v>
                </c:pt>
                <c:pt idx="14706">
                  <c:v>43.378660078879697</c:v>
                </c:pt>
                <c:pt idx="14707">
                  <c:v>43.379413449606297</c:v>
                </c:pt>
                <c:pt idx="14708">
                  <c:v>43.380166770835999</c:v>
                </c:pt>
                <c:pt idx="14709">
                  <c:v>43.3809200425721</c:v>
                </c:pt>
                <c:pt idx="14710">
                  <c:v>43.381673264817998</c:v>
                </c:pt>
                <c:pt idx="14711">
                  <c:v>43.382426437576797</c:v>
                </c:pt>
                <c:pt idx="14712">
                  <c:v>43.383179560852</c:v>
                </c:pt>
                <c:pt idx="14713">
                  <c:v>43.383932634646897</c:v>
                </c:pt>
                <c:pt idx="14714">
                  <c:v>43.384685658964699</c:v>
                </c:pt>
                <c:pt idx="14715">
                  <c:v>43.385438633808697</c:v>
                </c:pt>
                <c:pt idx="14716">
                  <c:v>43.386191559182301</c:v>
                </c:pt>
                <c:pt idx="14717">
                  <c:v>43.3869444350888</c:v>
                </c:pt>
                <c:pt idx="14718">
                  <c:v>43.3876972615315</c:v>
                </c:pt>
                <c:pt idx="14719">
                  <c:v>43.388450038513703</c:v>
                </c:pt>
                <c:pt idx="14720">
                  <c:v>43.3892027660387</c:v>
                </c:pt>
                <c:pt idx="14721">
                  <c:v>43.389955444109802</c:v>
                </c:pt>
                <c:pt idx="14722">
                  <c:v>43.390708072730199</c:v>
                </c:pt>
                <c:pt idx="14723">
                  <c:v>43.3914606519035</c:v>
                </c:pt>
                <c:pt idx="14724">
                  <c:v>43.392213181632698</c:v>
                </c:pt>
                <c:pt idx="14725">
                  <c:v>43.392965661921203</c:v>
                </c:pt>
                <c:pt idx="14726">
                  <c:v>43.393718092772403</c:v>
                </c:pt>
                <c:pt idx="14727">
                  <c:v>43.394470474189603</c:v>
                </c:pt>
                <c:pt idx="14728">
                  <c:v>43.395222806175902</c:v>
                </c:pt>
                <c:pt idx="14729">
                  <c:v>43.3959750887349</c:v>
                </c:pt>
                <c:pt idx="14730">
                  <c:v>43.396727321869697</c:v>
                </c:pt>
                <c:pt idx="14731">
                  <c:v>43.397479505583597</c:v>
                </c:pt>
                <c:pt idx="14732">
                  <c:v>43.398231639880002</c:v>
                </c:pt>
                <c:pt idx="14733">
                  <c:v>43.398983724762203</c:v>
                </c:pt>
                <c:pt idx="14734">
                  <c:v>43.399735760233398</c:v>
                </c:pt>
                <c:pt idx="14735">
                  <c:v>43.400487746297102</c:v>
                </c:pt>
                <c:pt idx="14736">
                  <c:v>43.401239682956401</c:v>
                </c:pt>
                <c:pt idx="14737">
                  <c:v>43.401991570214598</c:v>
                </c:pt>
                <c:pt idx="14738">
                  <c:v>43.402743408075203</c:v>
                </c:pt>
                <c:pt idx="14739">
                  <c:v>43.4034951965414</c:v>
                </c:pt>
                <c:pt idx="14740">
                  <c:v>43.404246935616399</c:v>
                </c:pt>
                <c:pt idx="14741">
                  <c:v>43.404998625303598</c:v>
                </c:pt>
                <c:pt idx="14742">
                  <c:v>43.405750265606301</c:v>
                </c:pt>
                <c:pt idx="14743">
                  <c:v>43.406501856527903</c:v>
                </c:pt>
                <c:pt idx="14744">
                  <c:v>43.407253398071497</c:v>
                </c:pt>
                <c:pt idx="14745">
                  <c:v>43.408004890240498</c:v>
                </c:pt>
                <c:pt idx="14746">
                  <c:v>43.408756333038198</c:v>
                </c:pt>
                <c:pt idx="14747">
                  <c:v>43.409507726467901</c:v>
                </c:pt>
                <c:pt idx="14748">
                  <c:v>43.410259070532902</c:v>
                </c:pt>
                <c:pt idx="14749">
                  <c:v>43.4110103652365</c:v>
                </c:pt>
                <c:pt idx="14750">
                  <c:v>43.411761610581998</c:v>
                </c:pt>
                <c:pt idx="14751">
                  <c:v>43.4125128065727</c:v>
                </c:pt>
                <c:pt idx="14752">
                  <c:v>43.413263953211903</c:v>
                </c:pt>
                <c:pt idx="14753">
                  <c:v>43.414015050502897</c:v>
                </c:pt>
                <c:pt idx="14754">
                  <c:v>43.414766098448901</c:v>
                </c:pt>
                <c:pt idx="14755">
                  <c:v>43.415517097053403</c:v>
                </c:pt>
                <c:pt idx="14756">
                  <c:v>43.416268046319601</c:v>
                </c:pt>
                <c:pt idx="14757">
                  <c:v>43.4170189462507</c:v>
                </c:pt>
                <c:pt idx="14758">
                  <c:v>43.417769796850202</c:v>
                </c:pt>
                <c:pt idx="14759">
                  <c:v>43.418520598121198</c:v>
                </c:pt>
                <c:pt idx="14760">
                  <c:v>43.419271350067199</c:v>
                </c:pt>
                <c:pt idx="14761">
                  <c:v>43.420022052691301</c:v>
                </c:pt>
                <c:pt idx="14762">
                  <c:v>43.420772705996903</c:v>
                </c:pt>
                <c:pt idx="14763">
                  <c:v>43.421523309987201</c:v>
                </c:pt>
                <c:pt idx="14764">
                  <c:v>43.422273864665698</c:v>
                </c:pt>
                <c:pt idx="14765">
                  <c:v>43.423024370035499</c:v>
                </c:pt>
                <c:pt idx="14766">
                  <c:v>43.423774826099901</c:v>
                </c:pt>
                <c:pt idx="14767">
                  <c:v>43.424525232862401</c:v>
                </c:pt>
                <c:pt idx="14768">
                  <c:v>43.425275590326102</c:v>
                </c:pt>
                <c:pt idx="14769">
                  <c:v>43.426025898494302</c:v>
                </c:pt>
                <c:pt idx="14770">
                  <c:v>43.426776157370398</c:v>
                </c:pt>
                <c:pt idx="14771">
                  <c:v>43.427526366957601</c:v>
                </c:pt>
                <c:pt idx="14772">
                  <c:v>43.4282765272593</c:v>
                </c:pt>
                <c:pt idx="14773">
                  <c:v>43.4290266382787</c:v>
                </c:pt>
                <c:pt idx="14774">
                  <c:v>43.429776700019197</c:v>
                </c:pt>
                <c:pt idx="14775">
                  <c:v>43.430526712483903</c:v>
                </c:pt>
                <c:pt idx="14776">
                  <c:v>43.431276675676301</c:v>
                </c:pt>
                <c:pt idx="14777">
                  <c:v>43.432026589599502</c:v>
                </c:pt>
                <c:pt idx="14778">
                  <c:v>43.432776454257002</c:v>
                </c:pt>
                <c:pt idx="14779">
                  <c:v>43.433526269651999</c:v>
                </c:pt>
                <c:pt idx="14780">
                  <c:v>43.434276035787803</c:v>
                </c:pt>
                <c:pt idx="14781">
                  <c:v>43.435025752667599</c:v>
                </c:pt>
                <c:pt idx="14782">
                  <c:v>43.435775420294803</c:v>
                </c:pt>
                <c:pt idx="14783">
                  <c:v>43.436525038672698</c:v>
                </c:pt>
                <c:pt idx="14784">
                  <c:v>43.437274607804603</c:v>
                </c:pt>
                <c:pt idx="14785">
                  <c:v>43.438024127693602</c:v>
                </c:pt>
                <c:pt idx="14786">
                  <c:v>43.438773598343303</c:v>
                </c:pt>
                <c:pt idx="14787">
                  <c:v>43.439523019756699</c:v>
                </c:pt>
                <c:pt idx="14788">
                  <c:v>43.440272391937299</c:v>
                </c:pt>
                <c:pt idx="14789">
                  <c:v>43.441021714888301</c:v>
                </c:pt>
                <c:pt idx="14790">
                  <c:v>43.441770988613001</c:v>
                </c:pt>
                <c:pt idx="14791">
                  <c:v>43.442520213114697</c:v>
                </c:pt>
                <c:pt idx="14792">
                  <c:v>43.4432693883967</c:v>
                </c:pt>
                <c:pt idx="14793">
                  <c:v>43.4440185144623</c:v>
                </c:pt>
                <c:pt idx="14794">
                  <c:v>43.444767591314701</c:v>
                </c:pt>
                <c:pt idx="14795">
                  <c:v>43.445516618957299</c:v>
                </c:pt>
                <c:pt idx="14796">
                  <c:v>43.4462655973933</c:v>
                </c:pt>
                <c:pt idx="14797">
                  <c:v>43.447014526626099</c:v>
                </c:pt>
                <c:pt idx="14798">
                  <c:v>43.4477634066589</c:v>
                </c:pt>
                <c:pt idx="14799">
                  <c:v>43.448512237495002</c:v>
                </c:pt>
                <c:pt idx="14800">
                  <c:v>43.449261019137602</c:v>
                </c:pt>
                <c:pt idx="14801">
                  <c:v>43.450009751590201</c:v>
                </c:pt>
                <c:pt idx="14802">
                  <c:v>43.450758434855999</c:v>
                </c:pt>
                <c:pt idx="14803">
                  <c:v>43.451507068938199</c:v>
                </c:pt>
                <c:pt idx="14804">
                  <c:v>43.452255653840098</c:v>
                </c:pt>
                <c:pt idx="14805">
                  <c:v>43.4530041895651</c:v>
                </c:pt>
                <c:pt idx="14806">
                  <c:v>43.453752676116402</c:v>
                </c:pt>
                <c:pt idx="14807">
                  <c:v>43.4545011134974</c:v>
                </c:pt>
                <c:pt idx="14808">
                  <c:v>43.455249501711201</c:v>
                </c:pt>
                <c:pt idx="14809">
                  <c:v>43.455997840761199</c:v>
                </c:pt>
                <c:pt idx="14810">
                  <c:v>43.4567461306507</c:v>
                </c:pt>
                <c:pt idx="14811">
                  <c:v>43.4574943713829</c:v>
                </c:pt>
                <c:pt idx="14812">
                  <c:v>43.458242562961097</c:v>
                </c:pt>
                <c:pt idx="14813">
                  <c:v>43.4589907053887</c:v>
                </c:pt>
                <c:pt idx="14814">
                  <c:v>43.459738798668901</c:v>
                </c:pt>
                <c:pt idx="14815">
                  <c:v>43.460486842804997</c:v>
                </c:pt>
                <c:pt idx="14816">
                  <c:v>43.461234837800298</c:v>
                </c:pt>
                <c:pt idx="14817">
                  <c:v>43.461982783658001</c:v>
                </c:pt>
                <c:pt idx="14818">
                  <c:v>43.462730680381497</c:v>
                </c:pt>
                <c:pt idx="14819">
                  <c:v>43.463478527973997</c:v>
                </c:pt>
                <c:pt idx="14820">
                  <c:v>43.464226326438897</c:v>
                </c:pt>
                <c:pt idx="14821">
                  <c:v>43.464974075779303</c:v>
                </c:pt>
                <c:pt idx="14822">
                  <c:v>43.465721775998603</c:v>
                </c:pt>
                <c:pt idx="14823">
                  <c:v>43.466469427100101</c:v>
                </c:pt>
                <c:pt idx="14824">
                  <c:v>43.467217029087003</c:v>
                </c:pt>
                <c:pt idx="14825">
                  <c:v>43.467964581962697</c:v>
                </c:pt>
                <c:pt idx="14826">
                  <c:v>43.468712085730303</c:v>
                </c:pt>
                <c:pt idx="14827">
                  <c:v>43.469459540393302</c:v>
                </c:pt>
                <c:pt idx="14828">
                  <c:v>43.4702069459548</c:v>
                </c:pt>
                <c:pt idx="14829">
                  <c:v>43.4709543024182</c:v>
                </c:pt>
                <c:pt idx="14830">
                  <c:v>43.471701609786699</c:v>
                </c:pt>
                <c:pt idx="14831">
                  <c:v>43.472448868063701</c:v>
                </c:pt>
                <c:pt idx="14832">
                  <c:v>43.473196077252297</c:v>
                </c:pt>
                <c:pt idx="14833">
                  <c:v>43.473943237355897</c:v>
                </c:pt>
                <c:pt idx="14834">
                  <c:v>43.474690348377798</c:v>
                </c:pt>
                <c:pt idx="14835">
                  <c:v>43.475437410321298</c:v>
                </c:pt>
                <c:pt idx="14836">
                  <c:v>43.476184423189501</c:v>
                </c:pt>
                <c:pt idx="14837">
                  <c:v>43.476931386985903</c:v>
                </c:pt>
                <c:pt idx="14838">
                  <c:v>43.477678301713603</c:v>
                </c:pt>
                <c:pt idx="14839">
                  <c:v>43.478425167376002</c:v>
                </c:pt>
                <c:pt idx="14840">
                  <c:v>43.4791719839763</c:v>
                </c:pt>
                <c:pt idx="14841">
                  <c:v>43.4799187515179</c:v>
                </c:pt>
                <c:pt idx="14842">
                  <c:v>43.480665470003899</c:v>
                </c:pt>
                <c:pt idx="14843">
                  <c:v>43.481412139437701</c:v>
                </c:pt>
                <c:pt idx="14844">
                  <c:v>43.482158759822603</c:v>
                </c:pt>
                <c:pt idx="14845">
                  <c:v>43.482905331161803</c:v>
                </c:pt>
                <c:pt idx="14846">
                  <c:v>43.483651853458603</c:v>
                </c:pt>
                <c:pt idx="14847">
                  <c:v>43.484398326716303</c:v>
                </c:pt>
                <c:pt idx="14848">
                  <c:v>43.485144750938197</c:v>
                </c:pt>
                <c:pt idx="14849">
                  <c:v>43.485891126127498</c:v>
                </c:pt>
                <c:pt idx="14850">
                  <c:v>43.486637452287503</c:v>
                </c:pt>
                <c:pt idx="14851">
                  <c:v>43.487383729421502</c:v>
                </c:pt>
                <c:pt idx="14852">
                  <c:v>43.488129957532799</c:v>
                </c:pt>
                <c:pt idx="14853">
                  <c:v>43.488876136624597</c:v>
                </c:pt>
                <c:pt idx="14854">
                  <c:v>43.489622266700202</c:v>
                </c:pt>
                <c:pt idx="14855">
                  <c:v>43.490368347762903</c:v>
                </c:pt>
                <c:pt idx="14856">
                  <c:v>43.491114379815997</c:v>
                </c:pt>
                <c:pt idx="14857">
                  <c:v>43.491860362862802</c:v>
                </c:pt>
                <c:pt idx="14858">
                  <c:v>43.492606296906501</c:v>
                </c:pt>
                <c:pt idx="14859">
                  <c:v>43.4933521819503</c:v>
                </c:pt>
                <c:pt idx="14860">
                  <c:v>43.4940980179977</c:v>
                </c:pt>
                <c:pt idx="14861">
                  <c:v>43.494843805051701</c:v>
                </c:pt>
                <c:pt idx="14862">
                  <c:v>43.495589543115798</c:v>
                </c:pt>
                <c:pt idx="14863">
                  <c:v>43.496335232193204</c:v>
                </c:pt>
                <c:pt idx="14864">
                  <c:v>43.497080872287199</c:v>
                </c:pt>
                <c:pt idx="14865">
                  <c:v>43.497826463400997</c:v>
                </c:pt>
                <c:pt idx="14866">
                  <c:v>43.498572005537902</c:v>
                </c:pt>
                <c:pt idx="14867">
                  <c:v>43.499317498701103</c:v>
                </c:pt>
                <c:pt idx="14868">
                  <c:v>43.500062942894097</c:v>
                </c:pt>
                <c:pt idx="14869">
                  <c:v>43.500808338119903</c:v>
                </c:pt>
                <c:pt idx="14870">
                  <c:v>43.501553684382003</c:v>
                </c:pt>
                <c:pt idx="14871">
                  <c:v>43.502298981683602</c:v>
                </c:pt>
                <c:pt idx="14872">
                  <c:v>43.503044230027903</c:v>
                </c:pt>
                <c:pt idx="14873">
                  <c:v>43.503789429418198</c:v>
                </c:pt>
                <c:pt idx="14874">
                  <c:v>43.504534579857697</c:v>
                </c:pt>
                <c:pt idx="14875">
                  <c:v>43.505279681349897</c:v>
                </c:pt>
                <c:pt idx="14876">
                  <c:v>43.506024733897902</c:v>
                </c:pt>
                <c:pt idx="14877">
                  <c:v>43.506769737504897</c:v>
                </c:pt>
                <c:pt idx="14878">
                  <c:v>43.507514692174396</c:v>
                </c:pt>
                <c:pt idx="14879">
                  <c:v>43.508259597909401</c:v>
                </c:pt>
                <c:pt idx="14880">
                  <c:v>43.509004454713399</c:v>
                </c:pt>
                <c:pt idx="14881">
                  <c:v>43.509749262589601</c:v>
                </c:pt>
                <c:pt idx="14882">
                  <c:v>43.510494021541199</c:v>
                </c:pt>
                <c:pt idx="14883">
                  <c:v>43.511238731571503</c:v>
                </c:pt>
                <c:pt idx="14884">
                  <c:v>43.511983392683803</c:v>
                </c:pt>
                <c:pt idx="14885">
                  <c:v>43.512728004881403</c:v>
                </c:pt>
                <c:pt idx="14886">
                  <c:v>43.513472568167501</c:v>
                </c:pt>
                <c:pt idx="14887">
                  <c:v>43.514217082545301</c:v>
                </c:pt>
                <c:pt idx="14888">
                  <c:v>43.514961548018299</c:v>
                </c:pt>
                <c:pt idx="14889">
                  <c:v>43.5157059645895</c:v>
                </c:pt>
                <c:pt idx="14890">
                  <c:v>43.516450332262401</c:v>
                </c:pt>
                <c:pt idx="14891">
                  <c:v>43.5171946510401</c:v>
                </c:pt>
                <c:pt idx="14892">
                  <c:v>43.5179389209259</c:v>
                </c:pt>
                <c:pt idx="14893">
                  <c:v>43.518683141923098</c:v>
                </c:pt>
                <c:pt idx="14894">
                  <c:v>43.519427314034999</c:v>
                </c:pt>
                <c:pt idx="14895">
                  <c:v>43.5201714372648</c:v>
                </c:pt>
                <c:pt idx="14896">
                  <c:v>43.520915511615797</c:v>
                </c:pt>
                <c:pt idx="14897">
                  <c:v>43.521659537091303</c:v>
                </c:pt>
                <c:pt idx="14898">
                  <c:v>43.522403513694499</c:v>
                </c:pt>
                <c:pt idx="14899">
                  <c:v>43.523147441428598</c:v>
                </c:pt>
                <c:pt idx="14900">
                  <c:v>43.523891320297103</c:v>
                </c:pt>
                <c:pt idx="14901">
                  <c:v>43.524635150302998</c:v>
                </c:pt>
                <c:pt idx="14902">
                  <c:v>43.525378931449701</c:v>
                </c:pt>
                <c:pt idx="14903">
                  <c:v>43.526122663740502</c:v>
                </c:pt>
                <c:pt idx="14904">
                  <c:v>43.526866347178597</c:v>
                </c:pt>
                <c:pt idx="14905">
                  <c:v>43.527609981767299</c:v>
                </c:pt>
                <c:pt idx="14906">
                  <c:v>43.528353567509797</c:v>
                </c:pt>
                <c:pt idx="14907">
                  <c:v>43.529097104409402</c:v>
                </c:pt>
                <c:pt idx="14908">
                  <c:v>43.529840592469398</c:v>
                </c:pt>
                <c:pt idx="14909">
                  <c:v>43.530584031693003</c:v>
                </c:pt>
                <c:pt idx="14910">
                  <c:v>43.5313274220835</c:v>
                </c:pt>
                <c:pt idx="14911">
                  <c:v>43.5320707636441</c:v>
                </c:pt>
                <c:pt idx="14912">
                  <c:v>43.5328140563782</c:v>
                </c:pt>
                <c:pt idx="14913">
                  <c:v>43.533557300288898</c:v>
                </c:pt>
                <c:pt idx="14914">
                  <c:v>43.534300495379597</c:v>
                </c:pt>
                <c:pt idx="14915">
                  <c:v>43.535043641653502</c:v>
                </c:pt>
                <c:pt idx="14916">
                  <c:v>43.535786739113803</c:v>
                </c:pt>
                <c:pt idx="14917">
                  <c:v>43.536529787763897</c:v>
                </c:pt>
                <c:pt idx="14918">
                  <c:v>43.537272787606902</c:v>
                </c:pt>
                <c:pt idx="14919">
                  <c:v>43.538015738646301</c:v>
                </c:pt>
                <c:pt idx="14920">
                  <c:v>43.538758640885099</c:v>
                </c:pt>
                <c:pt idx="14921">
                  <c:v>43.5395014943267</c:v>
                </c:pt>
                <c:pt idx="14922">
                  <c:v>43.540244298974301</c:v>
                </c:pt>
                <c:pt idx="14923">
                  <c:v>43.540987054831199</c:v>
                </c:pt>
                <c:pt idx="14924">
                  <c:v>43.541729761900598</c:v>
                </c:pt>
                <c:pt idx="14925">
                  <c:v>43.542472420185902</c:v>
                </c:pt>
                <c:pt idx="14926">
                  <c:v>43.543215029690202</c:v>
                </c:pt>
                <c:pt idx="14927">
                  <c:v>43.543957590416802</c:v>
                </c:pt>
                <c:pt idx="14928">
                  <c:v>43.544700102368999</c:v>
                </c:pt>
                <c:pt idx="14929">
                  <c:v>43.545442565550097</c:v>
                </c:pt>
                <c:pt idx="14930">
                  <c:v>43.546184979963201</c:v>
                </c:pt>
                <c:pt idx="14931">
                  <c:v>43.546927345611799</c:v>
                </c:pt>
                <c:pt idx="14932">
                  <c:v>43.547669662498897</c:v>
                </c:pt>
                <c:pt idx="14933">
                  <c:v>43.5484119306279</c:v>
                </c:pt>
                <c:pt idx="14934">
                  <c:v>43.549154150002003</c:v>
                </c:pt>
                <c:pt idx="14935">
                  <c:v>43.549896320624597</c:v>
                </c:pt>
                <c:pt idx="14936">
                  <c:v>43.550638442498702</c:v>
                </c:pt>
                <c:pt idx="14937">
                  <c:v>43.551380515627798</c:v>
                </c:pt>
                <c:pt idx="14938">
                  <c:v>43.552122540014999</c:v>
                </c:pt>
                <c:pt idx="14939">
                  <c:v>43.5528645156636</c:v>
                </c:pt>
                <c:pt idx="14940">
                  <c:v>43.5536064425769</c:v>
                </c:pt>
                <c:pt idx="14941">
                  <c:v>43.554348320758201</c:v>
                </c:pt>
                <c:pt idx="14942">
                  <c:v>43.555090150210603</c:v>
                </c:pt>
                <c:pt idx="14943">
                  <c:v>43.555831930937401</c:v>
                </c:pt>
                <c:pt idx="14944">
                  <c:v>43.556573662941901</c:v>
                </c:pt>
                <c:pt idx="14945">
                  <c:v>43.557315346227398</c:v>
                </c:pt>
                <c:pt idx="14946">
                  <c:v>43.558056980797097</c:v>
                </c:pt>
                <c:pt idx="14947">
                  <c:v>43.558798566654197</c:v>
                </c:pt>
                <c:pt idx="14948">
                  <c:v>43.559540103802</c:v>
                </c:pt>
                <c:pt idx="14949">
                  <c:v>43.560281592243797</c:v>
                </c:pt>
                <c:pt idx="14950">
                  <c:v>43.561023031982799</c:v>
                </c:pt>
                <c:pt idx="14951">
                  <c:v>43.561764423022296</c:v>
                </c:pt>
                <c:pt idx="14952">
                  <c:v>43.562505765365501</c:v>
                </c:pt>
                <c:pt idx="14953">
                  <c:v>43.563247059015701</c:v>
                </c:pt>
                <c:pt idx="14954">
                  <c:v>43.563988303976103</c:v>
                </c:pt>
                <c:pt idx="14955">
                  <c:v>43.564729500249904</c:v>
                </c:pt>
                <c:pt idx="14956">
                  <c:v>43.565470647840499</c:v>
                </c:pt>
                <c:pt idx="14957">
                  <c:v>43.566211746751101</c:v>
                </c:pt>
                <c:pt idx="14958">
                  <c:v>43.5669527969849</c:v>
                </c:pt>
                <c:pt idx="14959">
                  <c:v>43.5676937985452</c:v>
                </c:pt>
                <c:pt idx="14960">
                  <c:v>43.568434751435298</c:v>
                </c:pt>
                <c:pt idx="14961">
                  <c:v>43.569175655658299</c:v>
                </c:pt>
                <c:pt idx="14962">
                  <c:v>43.569916511217599</c:v>
                </c:pt>
                <c:pt idx="14963">
                  <c:v>43.570657318116297</c:v>
                </c:pt>
                <c:pt idx="14964">
                  <c:v>43.571398076357802</c:v>
                </c:pt>
                <c:pt idx="14965">
                  <c:v>43.572138785945299</c:v>
                </c:pt>
                <c:pt idx="14966">
                  <c:v>43.572879446882098</c:v>
                </c:pt>
                <c:pt idx="14967">
                  <c:v>43.573620059171297</c:v>
                </c:pt>
                <c:pt idx="14968">
                  <c:v>43.574360622816201</c:v>
                </c:pt>
                <c:pt idx="14969">
                  <c:v>43.575101137820198</c:v>
                </c:pt>
                <c:pt idx="14970">
                  <c:v>43.575841604186401</c:v>
                </c:pt>
                <c:pt idx="14971">
                  <c:v>43.576582021918</c:v>
                </c:pt>
                <c:pt idx="14972">
                  <c:v>43.577322391018498</c:v>
                </c:pt>
                <c:pt idx="14973">
                  <c:v>43.578062711490801</c:v>
                </c:pt>
                <c:pt idx="14974">
                  <c:v>43.578802983338498</c:v>
                </c:pt>
                <c:pt idx="14975">
                  <c:v>43.579543206564601</c:v>
                </c:pt>
                <c:pt idx="14976">
                  <c:v>43.5802833811724</c:v>
                </c:pt>
                <c:pt idx="14977">
                  <c:v>43.581023507165199</c:v>
                </c:pt>
                <c:pt idx="14978">
                  <c:v>43.581763584546202</c:v>
                </c:pt>
                <c:pt idx="14979">
                  <c:v>43.5825036133187</c:v>
                </c:pt>
                <c:pt idx="14980">
                  <c:v>43.583243593485903</c:v>
                </c:pt>
                <c:pt idx="14981">
                  <c:v>43.583983525051003</c:v>
                </c:pt>
                <c:pt idx="14982">
                  <c:v>43.584723408017403</c:v>
                </c:pt>
                <c:pt idx="14983">
                  <c:v>43.585463242388201</c:v>
                </c:pt>
                <c:pt idx="14984">
                  <c:v>43.5862030281668</c:v>
                </c:pt>
                <c:pt idx="14985">
                  <c:v>43.586942765356198</c:v>
                </c:pt>
                <c:pt idx="14986">
                  <c:v>43.5876824539599</c:v>
                </c:pt>
                <c:pt idx="14987">
                  <c:v>43.588422093981002</c:v>
                </c:pt>
                <c:pt idx="14988">
                  <c:v>43.589161685422702</c:v>
                </c:pt>
                <c:pt idx="14989">
                  <c:v>43.589901228288397</c:v>
                </c:pt>
                <c:pt idx="14990">
                  <c:v>43.590640722581298</c:v>
                </c:pt>
                <c:pt idx="14991">
                  <c:v>43.591380168304603</c:v>
                </c:pt>
                <c:pt idx="14992">
                  <c:v>43.592119565461502</c:v>
                </c:pt>
                <c:pt idx="14993">
                  <c:v>43.592858914055299</c:v>
                </c:pt>
                <c:pt idx="14994">
                  <c:v>43.593598214089297</c:v>
                </c:pt>
                <c:pt idx="14995">
                  <c:v>43.594337465566703</c:v>
                </c:pt>
                <c:pt idx="14996">
                  <c:v>43.595076668490698</c:v>
                </c:pt>
                <c:pt idx="14997">
                  <c:v>43.595815822864502</c:v>
                </c:pt>
                <c:pt idx="14998">
                  <c:v>43.596554928691504</c:v>
                </c:pt>
                <c:pt idx="14999">
                  <c:v>43.597293985974801</c:v>
                </c:pt>
                <c:pt idx="15000">
                  <c:v>43.598032994717798</c:v>
                </c:pt>
                <c:pt idx="15001">
                  <c:v>43.598771954923599</c:v>
                </c:pt>
                <c:pt idx="15002">
                  <c:v>43.599510866595402</c:v>
                </c:pt>
                <c:pt idx="15003">
                  <c:v>43.600249729736603</c:v>
                </c:pt>
                <c:pt idx="15004">
                  <c:v>43.6009885443504</c:v>
                </c:pt>
                <c:pt idx="15005">
                  <c:v>43.601727310439898</c:v>
                </c:pt>
                <c:pt idx="15006">
                  <c:v>43.6024660280085</c:v>
                </c:pt>
                <c:pt idx="15007">
                  <c:v>43.603204697059397</c:v>
                </c:pt>
                <c:pt idx="15008">
                  <c:v>43.6039433175958</c:v>
                </c:pt>
                <c:pt idx="15009">
                  <c:v>43.604681889620998</c:v>
                </c:pt>
                <c:pt idx="15010">
                  <c:v>43.605420413138198</c:v>
                </c:pt>
                <c:pt idx="15011">
                  <c:v>43.606158888150702</c:v>
                </c:pt>
                <c:pt idx="15012">
                  <c:v>43.606897314661602</c:v>
                </c:pt>
                <c:pt idx="15013">
                  <c:v>43.6076356926743</c:v>
                </c:pt>
                <c:pt idx="15014">
                  <c:v>43.608374022191903</c:v>
                </c:pt>
                <c:pt idx="15015">
                  <c:v>43.609112303217699</c:v>
                </c:pt>
                <c:pt idx="15016">
                  <c:v>43.609850535755001</c:v>
                </c:pt>
                <c:pt idx="15017">
                  <c:v>43.610588719806898</c:v>
                </c:pt>
                <c:pt idx="15018">
                  <c:v>43.611326855376802</c:v>
                </c:pt>
                <c:pt idx="15019">
                  <c:v>43.612064942467804</c:v>
                </c:pt>
                <c:pt idx="15020">
                  <c:v>43.612802981083298</c:v>
                </c:pt>
                <c:pt idx="15021">
                  <c:v>43.6135409712263</c:v>
                </c:pt>
                <c:pt idx="15022">
                  <c:v>43.614278912900197</c:v>
                </c:pt>
                <c:pt idx="15023">
                  <c:v>43.615016806108201</c:v>
                </c:pt>
                <c:pt idx="15024">
                  <c:v>43.615754650853603</c:v>
                </c:pt>
                <c:pt idx="15025">
                  <c:v>43.6164924471395</c:v>
                </c:pt>
                <c:pt idx="15026">
                  <c:v>43.617230194969302</c:v>
                </c:pt>
                <c:pt idx="15027">
                  <c:v>43.617967894346101</c:v>
                </c:pt>
                <c:pt idx="15028">
                  <c:v>43.618705545273201</c:v>
                </c:pt>
                <c:pt idx="15029">
                  <c:v>43.619443147753799</c:v>
                </c:pt>
                <c:pt idx="15030">
                  <c:v>43.620180701791099</c:v>
                </c:pt>
                <c:pt idx="15031">
                  <c:v>43.620918207388499</c:v>
                </c:pt>
                <c:pt idx="15032">
                  <c:v>43.621655664549102</c:v>
                </c:pt>
                <c:pt idx="15033">
                  <c:v>43.6223930732761</c:v>
                </c:pt>
                <c:pt idx="15034">
                  <c:v>43.623130433572904</c:v>
                </c:pt>
                <c:pt idx="15035">
                  <c:v>43.623867745442503</c:v>
                </c:pt>
                <c:pt idx="15036">
                  <c:v>43.624605008888402</c:v>
                </c:pt>
                <c:pt idx="15037">
                  <c:v>43.625342223913599</c:v>
                </c:pt>
                <c:pt idx="15038">
                  <c:v>43.626079390521397</c:v>
                </c:pt>
                <c:pt idx="15039">
                  <c:v>43.626816508715102</c:v>
                </c:pt>
                <c:pt idx="15040">
                  <c:v>43.627553578498002</c:v>
                </c:pt>
                <c:pt idx="15041">
                  <c:v>43.628290599873097</c:v>
                </c:pt>
                <c:pt idx="15042">
                  <c:v>43.629027572843803</c:v>
                </c:pt>
                <c:pt idx="15043">
                  <c:v>43.629764497413298</c:v>
                </c:pt>
                <c:pt idx="15044">
                  <c:v>43.630501373584799</c:v>
                </c:pt>
                <c:pt idx="15045">
                  <c:v>43.631238201361597</c:v>
                </c:pt>
                <c:pt idx="15046">
                  <c:v>43.631974980746797</c:v>
                </c:pt>
                <c:pt idx="15047">
                  <c:v>43.632711711743802</c:v>
                </c:pt>
                <c:pt idx="15048">
                  <c:v>43.633448394355803</c:v>
                </c:pt>
                <c:pt idx="15049">
                  <c:v>43.634185028585897</c:v>
                </c:pt>
                <c:pt idx="15050">
                  <c:v>43.634921614437403</c:v>
                </c:pt>
                <c:pt idx="15051">
                  <c:v>43.635658151913603</c:v>
                </c:pt>
                <c:pt idx="15052">
                  <c:v>43.636394641017603</c:v>
                </c:pt>
                <c:pt idx="15053">
                  <c:v>43.637131081752798</c:v>
                </c:pt>
                <c:pt idx="15054">
                  <c:v>43.637867474122203</c:v>
                </c:pt>
                <c:pt idx="15055">
                  <c:v>43.638603818129297</c:v>
                </c:pt>
                <c:pt idx="15056">
                  <c:v>43.639340113777102</c:v>
                </c:pt>
                <c:pt idx="15057">
                  <c:v>43.640076361068999</c:v>
                </c:pt>
                <c:pt idx="15058">
                  <c:v>43.640812560008101</c:v>
                </c:pt>
                <c:pt idx="15059">
                  <c:v>43.641548710597696</c:v>
                </c:pt>
                <c:pt idx="15060">
                  <c:v>43.642284812840998</c:v>
                </c:pt>
                <c:pt idx="15061">
                  <c:v>43.643020866741203</c:v>
                </c:pt>
                <c:pt idx="15062">
                  <c:v>43.643756872301601</c:v>
                </c:pt>
                <c:pt idx="15063">
                  <c:v>43.644492829525298</c:v>
                </c:pt>
                <c:pt idx="15064">
                  <c:v>43.645228738415703</c:v>
                </c:pt>
                <c:pt idx="15065">
                  <c:v>43.645964598976001</c:v>
                </c:pt>
                <c:pt idx="15066">
                  <c:v>43.646700411209302</c:v>
                </c:pt>
                <c:pt idx="15067">
                  <c:v>43.647436175118898</c:v>
                </c:pt>
                <c:pt idx="15068">
                  <c:v>43.648171890707999</c:v>
                </c:pt>
                <c:pt idx="15069">
                  <c:v>43.648907557979904</c:v>
                </c:pt>
                <c:pt idx="15070">
                  <c:v>43.649643176937801</c:v>
                </c:pt>
                <c:pt idx="15071">
                  <c:v>43.650378747584803</c:v>
                </c:pt>
                <c:pt idx="15072">
                  <c:v>43.6511142699243</c:v>
                </c:pt>
                <c:pt idx="15073">
                  <c:v>43.651849743959502</c:v>
                </c:pt>
                <c:pt idx="15074">
                  <c:v>43.652585169693502</c:v>
                </c:pt>
                <c:pt idx="15075">
                  <c:v>43.653320547129603</c:v>
                </c:pt>
                <c:pt idx="15076">
                  <c:v>43.654055876271102</c:v>
                </c:pt>
                <c:pt idx="15077">
                  <c:v>43.654791157121103</c:v>
                </c:pt>
                <c:pt idx="15078">
                  <c:v>43.655526389682898</c:v>
                </c:pt>
                <c:pt idx="15079">
                  <c:v>43.656261573959704</c:v>
                </c:pt>
                <c:pt idx="15080">
                  <c:v>43.656996709954797</c:v>
                </c:pt>
                <c:pt idx="15081">
                  <c:v>43.657731797671303</c:v>
                </c:pt>
                <c:pt idx="15082">
                  <c:v>43.6584668371124</c:v>
                </c:pt>
                <c:pt idx="15083">
                  <c:v>43.659201828281397</c:v>
                </c:pt>
                <c:pt idx="15084">
                  <c:v>43.659936771181599</c:v>
                </c:pt>
                <c:pt idx="15085">
                  <c:v>43.660671665816103</c:v>
                </c:pt>
                <c:pt idx="15086">
                  <c:v>43.661406512188201</c:v>
                </c:pt>
                <c:pt idx="15087">
                  <c:v>43.662141310301003</c:v>
                </c:pt>
                <c:pt idx="15088">
                  <c:v>43.662876060157899</c:v>
                </c:pt>
                <c:pt idx="15089">
                  <c:v>43.663610761762001</c:v>
                </c:pt>
                <c:pt idx="15090">
                  <c:v>43.6643454151165</c:v>
                </c:pt>
                <c:pt idx="15091">
                  <c:v>43.665080020224799</c:v>
                </c:pt>
                <c:pt idx="15092">
                  <c:v>43.665814577089897</c:v>
                </c:pt>
                <c:pt idx="15093">
                  <c:v>43.666549085715097</c:v>
                </c:pt>
                <c:pt idx="15094">
                  <c:v>43.667283546103697</c:v>
                </c:pt>
                <c:pt idx="15095">
                  <c:v>43.668017958258801</c:v>
                </c:pt>
                <c:pt idx="15096">
                  <c:v>43.6687523221837</c:v>
                </c:pt>
                <c:pt idx="15097">
                  <c:v>43.669486637881597</c:v>
                </c:pt>
                <c:pt idx="15098">
                  <c:v>43.670220905355698</c:v>
                </c:pt>
                <c:pt idx="15099">
                  <c:v>43.6709551246092</c:v>
                </c:pt>
                <c:pt idx="15100">
                  <c:v>43.6716892956454</c:v>
                </c:pt>
                <c:pt idx="15101">
                  <c:v>43.672423418467503</c:v>
                </c:pt>
                <c:pt idx="15102">
                  <c:v>43.673157493078698</c:v>
                </c:pt>
                <c:pt idx="15103">
                  <c:v>43.673891519482197</c:v>
                </c:pt>
                <c:pt idx="15104">
                  <c:v>43.674625497681198</c:v>
                </c:pt>
                <c:pt idx="15105">
                  <c:v>43.675359427678899</c:v>
                </c:pt>
                <c:pt idx="15106">
                  <c:v>43.676093309478603</c:v>
                </c:pt>
                <c:pt idx="15107">
                  <c:v>43.6768271430835</c:v>
                </c:pt>
                <c:pt idx="15108">
                  <c:v>43.677560928496902</c:v>
                </c:pt>
                <c:pt idx="15109">
                  <c:v>43.678294665721801</c:v>
                </c:pt>
                <c:pt idx="15110">
                  <c:v>43.679028354761499</c:v>
                </c:pt>
                <c:pt idx="15111">
                  <c:v>43.679761995619302</c:v>
                </c:pt>
                <c:pt idx="15112">
                  <c:v>43.680495588298399</c:v>
                </c:pt>
                <c:pt idx="15113">
                  <c:v>43.681229132802002</c:v>
                </c:pt>
                <c:pt idx="15114">
                  <c:v>43.681962629133203</c:v>
                </c:pt>
                <c:pt idx="15115">
                  <c:v>43.682696077295397</c:v>
                </c:pt>
                <c:pt idx="15116">
                  <c:v>43.683429477291703</c:v>
                </c:pt>
                <c:pt idx="15117">
                  <c:v>43.684162829125398</c:v>
                </c:pt>
                <c:pt idx="15118">
                  <c:v>43.684896132799601</c:v>
                </c:pt>
                <c:pt idx="15119">
                  <c:v>43.685629388317601</c:v>
                </c:pt>
                <c:pt idx="15120">
                  <c:v>43.686362595682603</c:v>
                </c:pt>
                <c:pt idx="15121">
                  <c:v>43.687095754897797</c:v>
                </c:pt>
                <c:pt idx="15122">
                  <c:v>43.687828865966402</c:v>
                </c:pt>
                <c:pt idx="15123">
                  <c:v>43.688561928891701</c:v>
                </c:pt>
                <c:pt idx="15124">
                  <c:v>43.689294943676799</c:v>
                </c:pt>
                <c:pt idx="15125">
                  <c:v>43.690027910325</c:v>
                </c:pt>
                <c:pt idx="15126">
                  <c:v>43.690760828839402</c:v>
                </c:pt>
                <c:pt idx="15127">
                  <c:v>43.691493699223301</c:v>
                </c:pt>
                <c:pt idx="15128">
                  <c:v>43.692226521480002</c:v>
                </c:pt>
                <c:pt idx="15129">
                  <c:v>43.692959295612503</c:v>
                </c:pt>
                <c:pt idx="15130">
                  <c:v>43.693692021624202</c:v>
                </c:pt>
                <c:pt idx="15131">
                  <c:v>43.694424699518201</c:v>
                </c:pt>
                <c:pt idx="15132">
                  <c:v>43.6951573292978</c:v>
                </c:pt>
                <c:pt idx="15133">
                  <c:v>43.695889910966102</c:v>
                </c:pt>
                <c:pt idx="15134">
                  <c:v>43.696622444526398</c:v>
                </c:pt>
                <c:pt idx="15135">
                  <c:v>43.697354929981898</c:v>
                </c:pt>
                <c:pt idx="15136">
                  <c:v>43.698087367335802</c:v>
                </c:pt>
                <c:pt idx="15137">
                  <c:v>43.698819756591298</c:v>
                </c:pt>
                <c:pt idx="15138">
                  <c:v>43.699552097751599</c:v>
                </c:pt>
                <c:pt idx="15139">
                  <c:v>43.700284390820002</c:v>
                </c:pt>
                <c:pt idx="15140">
                  <c:v>43.701016635799498</c:v>
                </c:pt>
                <c:pt idx="15141">
                  <c:v>43.701748832693603</c:v>
                </c:pt>
                <c:pt idx="15142">
                  <c:v>43.702480981505303</c:v>
                </c:pt>
                <c:pt idx="15143">
                  <c:v>43.703213082237802</c:v>
                </c:pt>
                <c:pt idx="15144">
                  <c:v>43.703945134894497</c:v>
                </c:pt>
                <c:pt idx="15145">
                  <c:v>43.704677139478399</c:v>
                </c:pt>
                <c:pt idx="15146">
                  <c:v>43.705409095992799</c:v>
                </c:pt>
                <c:pt idx="15147">
                  <c:v>43.706141004440902</c:v>
                </c:pt>
                <c:pt idx="15148">
                  <c:v>43.706872864826003</c:v>
                </c:pt>
                <c:pt idx="15149">
                  <c:v>43.707604677151103</c:v>
                </c:pt>
                <c:pt idx="15150">
                  <c:v>43.708336441419597</c:v>
                </c:pt>
                <c:pt idx="15151">
                  <c:v>43.709068157634697</c:v>
                </c:pt>
                <c:pt idx="15152">
                  <c:v>43.709799825799401</c:v>
                </c:pt>
                <c:pt idx="15153">
                  <c:v>43.710531445917198</c:v>
                </c:pt>
                <c:pt idx="15154">
                  <c:v>43.711263017991001</c:v>
                </c:pt>
                <c:pt idx="15155">
                  <c:v>43.7119945420243</c:v>
                </c:pt>
                <c:pt idx="15156">
                  <c:v>43.712726018020099</c:v>
                </c:pt>
                <c:pt idx="15157">
                  <c:v>43.713457445981703</c:v>
                </c:pt>
                <c:pt idx="15158">
                  <c:v>43.714188825912302</c:v>
                </c:pt>
                <c:pt idx="15159">
                  <c:v>43.714920157815001</c:v>
                </c:pt>
                <c:pt idx="15160">
                  <c:v>43.715651441693197</c:v>
                </c:pt>
                <c:pt idx="15161">
                  <c:v>43.716382677550001</c:v>
                </c:pt>
                <c:pt idx="15162">
                  <c:v>43.717113865388598</c:v>
                </c:pt>
                <c:pt idx="15163">
                  <c:v>43.717845005212098</c:v>
                </c:pt>
                <c:pt idx="15164">
                  <c:v>43.718576097023899</c:v>
                </c:pt>
                <c:pt idx="15165">
                  <c:v>43.719307140827198</c:v>
                </c:pt>
                <c:pt idx="15166">
                  <c:v>43.720038136625</c:v>
                </c:pt>
                <c:pt idx="15167">
                  <c:v>43.720769084420702</c:v>
                </c:pt>
                <c:pt idx="15168">
                  <c:v>43.721499984217402</c:v>
                </c:pt>
                <c:pt idx="15169">
                  <c:v>43.722230836018298</c:v>
                </c:pt>
                <c:pt idx="15170">
                  <c:v>43.7229616398267</c:v>
                </c:pt>
                <c:pt idx="15171">
                  <c:v>43.723692395645699</c:v>
                </c:pt>
                <c:pt idx="15172">
                  <c:v>43.7244231034786</c:v>
                </c:pt>
                <c:pt idx="15173">
                  <c:v>43.7251537633285</c:v>
                </c:pt>
                <c:pt idx="15174">
                  <c:v>43.725884375198703</c:v>
                </c:pt>
                <c:pt idx="15175">
                  <c:v>43.7266149390923</c:v>
                </c:pt>
                <c:pt idx="15176">
                  <c:v>43.727345455012603</c:v>
                </c:pt>
                <c:pt idx="15177">
                  <c:v>43.728075922962802</c:v>
                </c:pt>
                <c:pt idx="15178">
                  <c:v>43.728806342946001</c:v>
                </c:pt>
                <c:pt idx="15179">
                  <c:v>43.729536714965398</c:v>
                </c:pt>
                <c:pt idx="15180">
                  <c:v>43.730267039024397</c:v>
                </c:pt>
                <c:pt idx="15181">
                  <c:v>43.730997315125897</c:v>
                </c:pt>
                <c:pt idx="15182">
                  <c:v>43.731727543273401</c:v>
                </c:pt>
                <c:pt idx="15183">
                  <c:v>43.732457723469899</c:v>
                </c:pt>
                <c:pt idx="15184">
                  <c:v>43.733187855718697</c:v>
                </c:pt>
                <c:pt idx="15185">
                  <c:v>43.733917940022899</c:v>
                </c:pt>
                <c:pt idx="15186">
                  <c:v>43.734647976385801</c:v>
                </c:pt>
                <c:pt idx="15187">
                  <c:v>43.735377964810603</c:v>
                </c:pt>
                <c:pt idx="15188">
                  <c:v>43.7361079053004</c:v>
                </c:pt>
                <c:pt idx="15189">
                  <c:v>43.736837797858499</c:v>
                </c:pt>
                <c:pt idx="15190">
                  <c:v>43.737567642488102</c:v>
                </c:pt>
                <c:pt idx="15191">
                  <c:v>43.738297439192301</c:v>
                </c:pt>
                <c:pt idx="15192">
                  <c:v>43.739027187974401</c:v>
                </c:pt>
                <c:pt idx="15193">
                  <c:v>43.739756888837498</c:v>
                </c:pt>
                <c:pt idx="15194">
                  <c:v>43.740486541784897</c:v>
                </c:pt>
                <c:pt idx="15195">
                  <c:v>43.741216146819703</c:v>
                </c:pt>
                <c:pt idx="15196">
                  <c:v>43.741945703945198</c:v>
                </c:pt>
                <c:pt idx="15197">
                  <c:v>43.742675213164503</c:v>
                </c:pt>
                <c:pt idx="15198">
                  <c:v>43.7434046744809</c:v>
                </c:pt>
                <c:pt idx="15199">
                  <c:v>43.7441340878975</c:v>
                </c:pt>
                <c:pt idx="15200">
                  <c:v>43.744863453417501</c:v>
                </c:pt>
                <c:pt idx="15201">
                  <c:v>43.745592771044201</c:v>
                </c:pt>
                <c:pt idx="15202">
                  <c:v>43.746322040780697</c:v>
                </c:pt>
                <c:pt idx="15203">
                  <c:v>43.747051262630301</c:v>
                </c:pt>
                <c:pt idx="15204">
                  <c:v>43.747780436596003</c:v>
                </c:pt>
                <c:pt idx="15205">
                  <c:v>43.7485095626812</c:v>
                </c:pt>
                <c:pt idx="15206">
                  <c:v>43.749238640888997</c:v>
                </c:pt>
                <c:pt idx="15207">
                  <c:v>43.749967671222599</c:v>
                </c:pt>
                <c:pt idx="15208">
                  <c:v>43.750696653685203</c:v>
                </c:pt>
                <c:pt idx="15209">
                  <c:v>43.75142558828</c:v>
                </c:pt>
                <c:pt idx="15210">
                  <c:v>43.752154475010201</c:v>
                </c:pt>
                <c:pt idx="15211">
                  <c:v>43.752883313878897</c:v>
                </c:pt>
                <c:pt idx="15212">
                  <c:v>43.753612104889498</c:v>
                </c:pt>
                <c:pt idx="15213">
                  <c:v>43.754340848044997</c:v>
                </c:pt>
                <c:pt idx="15214">
                  <c:v>43.755069543348696</c:v>
                </c:pt>
                <c:pt idx="15215">
                  <c:v>43.755798190803802</c:v>
                </c:pt>
                <c:pt idx="15216">
                  <c:v>43.756526790413403</c:v>
                </c:pt>
                <c:pt idx="15217">
                  <c:v>43.757255342180699</c:v>
                </c:pt>
                <c:pt idx="15218">
                  <c:v>43.757983846108999</c:v>
                </c:pt>
                <c:pt idx="15219">
                  <c:v>43.758712302201403</c:v>
                </c:pt>
                <c:pt idx="15220">
                  <c:v>43.759440710461199</c:v>
                </c:pt>
                <c:pt idx="15221">
                  <c:v>43.760169070891401</c:v>
                </c:pt>
                <c:pt idx="15222">
                  <c:v>43.760897383495397</c:v>
                </c:pt>
                <c:pt idx="15223">
                  <c:v>43.761625648276201</c:v>
                </c:pt>
                <c:pt idx="15224">
                  <c:v>43.762353865237202</c:v>
                </c:pt>
                <c:pt idx="15225">
                  <c:v>43.763082034381398</c:v>
                </c:pt>
                <c:pt idx="15226">
                  <c:v>43.7638101557121</c:v>
                </c:pt>
                <c:pt idx="15227">
                  <c:v>43.7645382292325</c:v>
                </c:pt>
                <c:pt idx="15228">
                  <c:v>43.765266254945701</c:v>
                </c:pt>
                <c:pt idx="15229">
                  <c:v>43.765994232854901</c:v>
                </c:pt>
                <c:pt idx="15230">
                  <c:v>43.766722162963397</c:v>
                </c:pt>
                <c:pt idx="15231">
                  <c:v>43.767450045274302</c:v>
                </c:pt>
                <c:pt idx="15232">
                  <c:v>43.768177879790798</c:v>
                </c:pt>
                <c:pt idx="15233">
                  <c:v>43.768905666516197</c:v>
                </c:pt>
                <c:pt idx="15234">
                  <c:v>43.769633405453497</c:v>
                </c:pt>
                <c:pt idx="15235">
                  <c:v>43.770361096605903</c:v>
                </c:pt>
                <c:pt idx="15236">
                  <c:v>43.771088739976797</c:v>
                </c:pt>
                <c:pt idx="15237">
                  <c:v>43.771816335569198</c:v>
                </c:pt>
                <c:pt idx="15238">
                  <c:v>43.772543883386298</c:v>
                </c:pt>
                <c:pt idx="15239">
                  <c:v>43.7732713834314</c:v>
                </c:pt>
                <c:pt idx="15240">
                  <c:v>43.773998835707602</c:v>
                </c:pt>
                <c:pt idx="15241">
                  <c:v>43.774726240218101</c:v>
                </c:pt>
                <c:pt idx="15242">
                  <c:v>43.775453596966102</c:v>
                </c:pt>
                <c:pt idx="15243">
                  <c:v>43.776180905954803</c:v>
                </c:pt>
                <c:pt idx="15244">
                  <c:v>43.776908167187301</c:v>
                </c:pt>
                <c:pt idx="15245">
                  <c:v>43.777635380666901</c:v>
                </c:pt>
                <c:pt idx="15246">
                  <c:v>43.7783625463967</c:v>
                </c:pt>
                <c:pt idx="15247">
                  <c:v>43.779089664380002</c:v>
                </c:pt>
                <c:pt idx="15248">
                  <c:v>43.7798167346198</c:v>
                </c:pt>
                <c:pt idx="15249">
                  <c:v>43.780543757119503</c:v>
                </c:pt>
                <c:pt idx="15250">
                  <c:v>43.781270731882202</c:v>
                </c:pt>
                <c:pt idx="15251">
                  <c:v>43.781997658911003</c:v>
                </c:pt>
                <c:pt idx="15252">
                  <c:v>43.782724538209102</c:v>
                </c:pt>
                <c:pt idx="15253">
                  <c:v>43.783451369779797</c:v>
                </c:pt>
                <c:pt idx="15254">
                  <c:v>43.7841781536262</c:v>
                </c:pt>
                <c:pt idx="15255">
                  <c:v>43.784904889751601</c:v>
                </c:pt>
                <c:pt idx="15256">
                  <c:v>43.785631578158998</c:v>
                </c:pt>
                <c:pt idx="15257">
                  <c:v>43.786358218851703</c:v>
                </c:pt>
                <c:pt idx="15258">
                  <c:v>43.787084811832798</c:v>
                </c:pt>
                <c:pt idx="15259">
                  <c:v>43.787811357105603</c:v>
                </c:pt>
                <c:pt idx="15260">
                  <c:v>43.788537854673201</c:v>
                </c:pt>
                <c:pt idx="15261">
                  <c:v>43.789264304538797</c:v>
                </c:pt>
                <c:pt idx="15262">
                  <c:v>43.789990706705701</c:v>
                </c:pt>
                <c:pt idx="15263">
                  <c:v>43.7907170611768</c:v>
                </c:pt>
                <c:pt idx="15264">
                  <c:v>43.791443367955601</c:v>
                </c:pt>
                <c:pt idx="15265">
                  <c:v>43.792169627044998</c:v>
                </c:pt>
                <c:pt idx="15266">
                  <c:v>43.792895838448402</c:v>
                </c:pt>
                <c:pt idx="15267">
                  <c:v>43.793622002168902</c:v>
                </c:pt>
                <c:pt idx="15268">
                  <c:v>43.794348118209697</c:v>
                </c:pt>
                <c:pt idx="15269">
                  <c:v>43.795074186573899</c:v>
                </c:pt>
                <c:pt idx="15270">
                  <c:v>43.795800207264797</c:v>
                </c:pt>
                <c:pt idx="15271">
                  <c:v>43.796526180285397</c:v>
                </c:pt>
                <c:pt idx="15272">
                  <c:v>43.797252105639103</c:v>
                </c:pt>
                <c:pt idx="15273">
                  <c:v>43.797977983328998</c:v>
                </c:pt>
                <c:pt idx="15274">
                  <c:v>43.798703813358301</c:v>
                </c:pt>
                <c:pt idx="15275">
                  <c:v>43.799429595730103</c:v>
                </c:pt>
                <c:pt idx="15276">
                  <c:v>43.800155330447602</c:v>
                </c:pt>
                <c:pt idx="15277">
                  <c:v>43.800881017514001</c:v>
                </c:pt>
                <c:pt idx="15278">
                  <c:v>43.801606656932499</c:v>
                </c:pt>
                <c:pt idx="15279">
                  <c:v>43.8023322487062</c:v>
                </c:pt>
                <c:pt idx="15280">
                  <c:v>43.803057792838402</c:v>
                </c:pt>
                <c:pt idx="15281">
                  <c:v>43.803783289332202</c:v>
                </c:pt>
                <c:pt idx="15282">
                  <c:v>43.804508738190897</c:v>
                </c:pt>
                <c:pt idx="15283">
                  <c:v>43.805234139417401</c:v>
                </c:pt>
                <c:pt idx="15284">
                  <c:v>43.805959493015202</c:v>
                </c:pt>
                <c:pt idx="15285">
                  <c:v>43.806684798987199</c:v>
                </c:pt>
                <c:pt idx="15286">
                  <c:v>43.807410057336803</c:v>
                </c:pt>
                <c:pt idx="15287">
                  <c:v>43.808135268067097</c:v>
                </c:pt>
                <c:pt idx="15288">
                  <c:v>43.808860431181202</c:v>
                </c:pt>
                <c:pt idx="15289">
                  <c:v>43.8095855466823</c:v>
                </c:pt>
                <c:pt idx="15290">
                  <c:v>43.810310614573702</c:v>
                </c:pt>
                <c:pt idx="15291">
                  <c:v>43.811035634858399</c:v>
                </c:pt>
                <c:pt idx="15292">
                  <c:v>43.811760607539803</c:v>
                </c:pt>
                <c:pt idx="15293">
                  <c:v>43.812485532620798</c:v>
                </c:pt>
                <c:pt idx="15294">
                  <c:v>43.813210410104801</c:v>
                </c:pt>
                <c:pt idx="15295">
                  <c:v>43.813935239994898</c:v>
                </c:pt>
                <c:pt idx="15296">
                  <c:v>43.814660022294198</c:v>
                </c:pt>
                <c:pt idx="15297">
                  <c:v>43.815384757006001</c:v>
                </c:pt>
                <c:pt idx="15298">
                  <c:v>43.816109444133403</c:v>
                </c:pt>
                <c:pt idx="15299">
                  <c:v>43.816834083679602</c:v>
                </c:pt>
                <c:pt idx="15300">
                  <c:v>43.817558675647703</c:v>
                </c:pt>
                <c:pt idx="15301">
                  <c:v>43.818283220041003</c:v>
                </c:pt>
                <c:pt idx="15302">
                  <c:v>43.8190077168626</c:v>
                </c:pt>
                <c:pt idx="15303">
                  <c:v>43.819732166115699</c:v>
                </c:pt>
                <c:pt idx="15304">
                  <c:v>43.820456567803497</c:v>
                </c:pt>
                <c:pt idx="15305">
                  <c:v>43.821180921929098</c:v>
                </c:pt>
                <c:pt idx="15306">
                  <c:v>43.821905228495702</c:v>
                </c:pt>
                <c:pt idx="15307">
                  <c:v>43.822629487506397</c:v>
                </c:pt>
                <c:pt idx="15308">
                  <c:v>43.823353698964603</c:v>
                </c:pt>
                <c:pt idx="15309">
                  <c:v>43.824077862873203</c:v>
                </c:pt>
                <c:pt idx="15310">
                  <c:v>43.824801979235502</c:v>
                </c:pt>
                <c:pt idx="15311">
                  <c:v>43.825526048054698</c:v>
                </c:pt>
                <c:pt idx="15312">
                  <c:v>43.826250069334002</c:v>
                </c:pt>
                <c:pt idx="15313">
                  <c:v>43.826974043076497</c:v>
                </c:pt>
                <c:pt idx="15314">
                  <c:v>43.827697969285303</c:v>
                </c:pt>
                <c:pt idx="15315">
                  <c:v>43.828421847963703</c:v>
                </c:pt>
                <c:pt idx="15316">
                  <c:v>43.829145679114802</c:v>
                </c:pt>
                <c:pt idx="15317">
                  <c:v>43.829869462741797</c:v>
                </c:pt>
                <c:pt idx="15318">
                  <c:v>43.830593198847801</c:v>
                </c:pt>
                <c:pt idx="15319">
                  <c:v>43.831316887436103</c:v>
                </c:pt>
                <c:pt idx="15320">
                  <c:v>43.8320405285098</c:v>
                </c:pt>
                <c:pt idx="15321">
                  <c:v>43.832764122072099</c:v>
                </c:pt>
                <c:pt idx="15322">
                  <c:v>43.833487668126097</c:v>
                </c:pt>
                <c:pt idx="15323">
                  <c:v>43.834211166674997</c:v>
                </c:pt>
                <c:pt idx="15324">
                  <c:v>43.834934617721999</c:v>
                </c:pt>
                <c:pt idx="15325">
                  <c:v>43.835658021270298</c:v>
                </c:pt>
                <c:pt idx="15326">
                  <c:v>43.836381377322901</c:v>
                </c:pt>
                <c:pt idx="15327">
                  <c:v>43.837104685883197</c:v>
                </c:pt>
                <c:pt idx="15328">
                  <c:v>43.837827946954199</c:v>
                </c:pt>
                <c:pt idx="15329">
                  <c:v>43.838551160539097</c:v>
                </c:pt>
                <c:pt idx="15330">
                  <c:v>43.839274326641103</c:v>
                </c:pt>
                <c:pt idx="15331">
                  <c:v>43.8399974452634</c:v>
                </c:pt>
                <c:pt idx="15332">
                  <c:v>43.840720516409</c:v>
                </c:pt>
                <c:pt idx="15333">
                  <c:v>43.841443540081301</c:v>
                </c:pt>
                <c:pt idx="15334">
                  <c:v>43.842166516283299</c:v>
                </c:pt>
                <c:pt idx="15335">
                  <c:v>43.842889445018301</c:v>
                </c:pt>
                <c:pt idx="15336">
                  <c:v>43.843612326289303</c:v>
                </c:pt>
                <c:pt idx="15337">
                  <c:v>43.844335160099597</c:v>
                </c:pt>
                <c:pt idx="15338">
                  <c:v>43.8450579464523</c:v>
                </c:pt>
                <c:pt idx="15339">
                  <c:v>43.845780685350597</c:v>
                </c:pt>
                <c:pt idx="15340">
                  <c:v>43.8465033767976</c:v>
                </c:pt>
                <c:pt idx="15341">
                  <c:v>43.847226020796597</c:v>
                </c:pt>
                <c:pt idx="15342">
                  <c:v>43.847948617350603</c:v>
                </c:pt>
                <c:pt idx="15343">
                  <c:v>43.8486711664629</c:v>
                </c:pt>
                <c:pt idx="15344">
                  <c:v>43.849393668136599</c:v>
                </c:pt>
                <c:pt idx="15345">
                  <c:v>43.8501161223748</c:v>
                </c:pt>
                <c:pt idx="15346">
                  <c:v>43.850838529180798</c:v>
                </c:pt>
                <c:pt idx="15347">
                  <c:v>43.8515608885577</c:v>
                </c:pt>
                <c:pt idx="15348">
                  <c:v>43.852283200508701</c:v>
                </c:pt>
                <c:pt idx="15349">
                  <c:v>43.853005465036802</c:v>
                </c:pt>
                <c:pt idx="15350">
                  <c:v>43.853727682145397</c:v>
                </c:pt>
                <c:pt idx="15351">
                  <c:v>43.854449851837501</c:v>
                </c:pt>
                <c:pt idx="15352">
                  <c:v>43.855171974116402</c:v>
                </c:pt>
                <c:pt idx="15353">
                  <c:v>43.8558940489851</c:v>
                </c:pt>
                <c:pt idx="15354">
                  <c:v>43.856616076446898</c:v>
                </c:pt>
                <c:pt idx="15355">
                  <c:v>43.857338056504801</c:v>
                </c:pt>
                <c:pt idx="15356">
                  <c:v>43.858059989162101</c:v>
                </c:pt>
                <c:pt idx="15357">
                  <c:v>43.858781874422</c:v>
                </c:pt>
                <c:pt idx="15358">
                  <c:v>43.859503712287498</c:v>
                </c:pt>
                <c:pt idx="15359">
                  <c:v>43.860225502761899</c:v>
                </c:pt>
                <c:pt idx="15360">
                  <c:v>43.860947245848301</c:v>
                </c:pt>
                <c:pt idx="15361">
                  <c:v>43.861668941549802</c:v>
                </c:pt>
                <c:pt idx="15362">
                  <c:v>43.862390589869698</c:v>
                </c:pt>
                <c:pt idx="15363">
                  <c:v>43.863112190811101</c:v>
                </c:pt>
                <c:pt idx="15364">
                  <c:v>43.863833744377096</c:v>
                </c:pt>
                <c:pt idx="15365">
                  <c:v>43.864555250571001</c:v>
                </c:pt>
                <c:pt idx="15366">
                  <c:v>43.8652767093958</c:v>
                </c:pt>
                <c:pt idx="15367">
                  <c:v>43.865998120854698</c:v>
                </c:pt>
                <c:pt idx="15368">
                  <c:v>43.866719484950899</c:v>
                </c:pt>
                <c:pt idx="15369">
                  <c:v>43.8674408016876</c:v>
                </c:pt>
                <c:pt idx="15370">
                  <c:v>43.8681620710678</c:v>
                </c:pt>
                <c:pt idx="15371">
                  <c:v>43.868883293094903</c:v>
                </c:pt>
                <c:pt idx="15372">
                  <c:v>43.869604467771801</c:v>
                </c:pt>
                <c:pt idx="15373">
                  <c:v>43.870325595101797</c:v>
                </c:pt>
                <c:pt idx="15374">
                  <c:v>43.871046675088103</c:v>
                </c:pt>
                <c:pt idx="15375">
                  <c:v>43.871767707733703</c:v>
                </c:pt>
                <c:pt idx="15376">
                  <c:v>43.872488693041902</c:v>
                </c:pt>
                <c:pt idx="15377">
                  <c:v>43.873209631015897</c:v>
                </c:pt>
                <c:pt idx="15378">
                  <c:v>43.8739305216586</c:v>
                </c:pt>
                <c:pt idx="15379">
                  <c:v>43.874651364973403</c:v>
                </c:pt>
                <c:pt idx="15380">
                  <c:v>43.875372160963401</c:v>
                </c:pt>
                <c:pt idx="15381">
                  <c:v>43.876092909631701</c:v>
                </c:pt>
                <c:pt idx="15382">
                  <c:v>43.8768136109815</c:v>
                </c:pt>
                <c:pt idx="15383">
                  <c:v>43.877534265015903</c:v>
                </c:pt>
                <c:pt idx="15384">
                  <c:v>43.8782548717382</c:v>
                </c:pt>
                <c:pt idx="15385">
                  <c:v>43.878975431151403</c:v>
                </c:pt>
                <c:pt idx="15386">
                  <c:v>43.879695943258703</c:v>
                </c:pt>
                <c:pt idx="15387">
                  <c:v>43.880416408063297</c:v>
                </c:pt>
                <c:pt idx="15388">
                  <c:v>43.881136825568198</c:v>
                </c:pt>
                <c:pt idx="15389">
                  <c:v>43.881857195776803</c:v>
                </c:pt>
                <c:pt idx="15390">
                  <c:v>43.882577518692102</c:v>
                </c:pt>
                <c:pt idx="15391">
                  <c:v>43.883297794317301</c:v>
                </c:pt>
                <c:pt idx="15392">
                  <c:v>43.884018022655503</c:v>
                </c:pt>
                <c:pt idx="15393">
                  <c:v>43.884738203709901</c:v>
                </c:pt>
                <c:pt idx="15394">
                  <c:v>43.885458337483598</c:v>
                </c:pt>
                <c:pt idx="15395">
                  <c:v>43.886178423979899</c:v>
                </c:pt>
                <c:pt idx="15396">
                  <c:v>43.886898463201803</c:v>
                </c:pt>
                <c:pt idx="15397">
                  <c:v>43.887618455152499</c:v>
                </c:pt>
                <c:pt idx="15398">
                  <c:v>43.888338399835099</c:v>
                </c:pt>
                <c:pt idx="15399">
                  <c:v>43.889058297252802</c:v>
                </c:pt>
                <c:pt idx="15400">
                  <c:v>43.889778147408897</c:v>
                </c:pt>
                <c:pt idx="15401">
                  <c:v>43.890497950306298</c:v>
                </c:pt>
                <c:pt idx="15402">
                  <c:v>43.8912177059483</c:v>
                </c:pt>
                <c:pt idx="15403">
                  <c:v>43.891937414337903</c:v>
                </c:pt>
                <c:pt idx="15404">
                  <c:v>43.892657075478503</c:v>
                </c:pt>
                <c:pt idx="15405">
                  <c:v>43.893376689373099</c:v>
                </c:pt>
                <c:pt idx="15406">
                  <c:v>43.894096256024802</c:v>
                </c:pt>
                <c:pt idx="15407">
                  <c:v>43.894815775436797</c:v>
                </c:pt>
                <c:pt idx="15408">
                  <c:v>43.895535247612301</c:v>
                </c:pt>
                <c:pt idx="15409">
                  <c:v>43.896254672554498</c:v>
                </c:pt>
                <c:pt idx="15410">
                  <c:v>43.896974050266401</c:v>
                </c:pt>
                <c:pt idx="15411">
                  <c:v>43.8976933807512</c:v>
                </c:pt>
                <c:pt idx="15412">
                  <c:v>43.898412664012</c:v>
                </c:pt>
                <c:pt idx="15413">
                  <c:v>43.899131900052097</c:v>
                </c:pt>
                <c:pt idx="15414">
                  <c:v>43.899851088874499</c:v>
                </c:pt>
                <c:pt idx="15415">
                  <c:v>43.900570230482501</c:v>
                </c:pt>
                <c:pt idx="15416">
                  <c:v>43.901289324879102</c:v>
                </c:pt>
                <c:pt idx="15417">
                  <c:v>43.902008372067499</c:v>
                </c:pt>
                <c:pt idx="15418">
                  <c:v>43.902727372050897</c:v>
                </c:pt>
                <c:pt idx="15419">
                  <c:v>43.903446324832302</c:v>
                </c:pt>
                <c:pt idx="15420">
                  <c:v>43.904165230415103</c:v>
                </c:pt>
                <c:pt idx="15421">
                  <c:v>43.904884088802199</c:v>
                </c:pt>
                <c:pt idx="15422">
                  <c:v>43.905602899996801</c:v>
                </c:pt>
                <c:pt idx="15423">
                  <c:v>43.906321664002199</c:v>
                </c:pt>
                <c:pt idx="15424">
                  <c:v>43.9070403808214</c:v>
                </c:pt>
                <c:pt idx="15425">
                  <c:v>43.9077590504575</c:v>
                </c:pt>
                <c:pt idx="15426">
                  <c:v>43.908477672913797</c:v>
                </c:pt>
                <c:pt idx="15427">
                  <c:v>43.909196248193403</c:v>
                </c:pt>
                <c:pt idx="15428">
                  <c:v>43.909914776299402</c:v>
                </c:pt>
                <c:pt idx="15429">
                  <c:v>43.910633257234998</c:v>
                </c:pt>
                <c:pt idx="15430">
                  <c:v>43.911351691003198</c:v>
                </c:pt>
                <c:pt idx="15431">
                  <c:v>43.912070077607297</c:v>
                </c:pt>
                <c:pt idx="15432">
                  <c:v>43.9127884170505</c:v>
                </c:pt>
                <c:pt idx="15433">
                  <c:v>43.913506709335799</c:v>
                </c:pt>
                <c:pt idx="15434">
                  <c:v>43.914224954466299</c:v>
                </c:pt>
                <c:pt idx="15435">
                  <c:v>43.914943152445304</c:v>
                </c:pt>
                <c:pt idx="15436">
                  <c:v>43.915661303275897</c:v>
                </c:pt>
                <c:pt idx="15437">
                  <c:v>43.916379406961198</c:v>
                </c:pt>
                <c:pt idx="15438">
                  <c:v>43.917097463504398</c:v>
                </c:pt>
                <c:pt idx="15439">
                  <c:v>43.9178154729086</c:v>
                </c:pt>
                <c:pt idx="15440">
                  <c:v>43.918533435176897</c:v>
                </c:pt>
                <c:pt idx="15441">
                  <c:v>43.9192513503125</c:v>
                </c:pt>
                <c:pt idx="15442">
                  <c:v>43.919969218318599</c:v>
                </c:pt>
                <c:pt idx="15443">
                  <c:v>43.920687039198199</c:v>
                </c:pt>
                <c:pt idx="15444">
                  <c:v>43.921404812954599</c:v>
                </c:pt>
                <c:pt idx="15445">
                  <c:v>43.922122539590802</c:v>
                </c:pt>
                <c:pt idx="15446">
                  <c:v>43.9228402191101</c:v>
                </c:pt>
                <c:pt idx="15447">
                  <c:v>43.923557851515497</c:v>
                </c:pt>
                <c:pt idx="15448">
                  <c:v>43.924275436810099</c:v>
                </c:pt>
                <c:pt idx="15449">
                  <c:v>43.924992974997203</c:v>
                </c:pt>
                <c:pt idx="15450">
                  <c:v>43.925710466079899</c:v>
                </c:pt>
                <c:pt idx="15451">
                  <c:v>43.9264279100613</c:v>
                </c:pt>
                <c:pt idx="15452">
                  <c:v>43.927145306944503</c:v>
                </c:pt>
                <c:pt idx="15453">
                  <c:v>43.927862656732799</c:v>
                </c:pt>
                <c:pt idx="15454">
                  <c:v>43.928579959429101</c:v>
                </c:pt>
                <c:pt idx="15455">
                  <c:v>43.929297215036797</c:v>
                </c:pt>
                <c:pt idx="15456">
                  <c:v>43.930014423558802</c:v>
                </c:pt>
                <c:pt idx="15457">
                  <c:v>43.930731584998398</c:v>
                </c:pt>
                <c:pt idx="15458">
                  <c:v>43.931448699358697</c:v>
                </c:pt>
                <c:pt idx="15459">
                  <c:v>43.932165766642797</c:v>
                </c:pt>
                <c:pt idx="15460">
                  <c:v>43.932882786853902</c:v>
                </c:pt>
                <c:pt idx="15461">
                  <c:v>43.933599759994998</c:v>
                </c:pt>
                <c:pt idx="15462">
                  <c:v>43.934316686069501</c:v>
                </c:pt>
                <c:pt idx="15463">
                  <c:v>43.935033565080303</c:v>
                </c:pt>
                <c:pt idx="15464">
                  <c:v>43.935750397030603</c:v>
                </c:pt>
                <c:pt idx="15465">
                  <c:v>43.936467181923597</c:v>
                </c:pt>
                <c:pt idx="15466">
                  <c:v>43.937183919762397</c:v>
                </c:pt>
                <c:pt idx="15467">
                  <c:v>43.937900610550102</c:v>
                </c:pt>
                <c:pt idx="15468">
                  <c:v>43.938617254289902</c:v>
                </c:pt>
                <c:pt idx="15469">
                  <c:v>43.939333850984802</c:v>
                </c:pt>
                <c:pt idx="15470">
                  <c:v>43.940050400638199</c:v>
                </c:pt>
                <c:pt idx="15471">
                  <c:v>43.940766903252999</c:v>
                </c:pt>
                <c:pt idx="15472">
                  <c:v>43.9414833588324</c:v>
                </c:pt>
                <c:pt idx="15473">
                  <c:v>43.942199767379599</c:v>
                </c:pt>
                <c:pt idx="15474">
                  <c:v>43.9429161288976</c:v>
                </c:pt>
                <c:pt idx="15475">
                  <c:v>43.943632443389703</c:v>
                </c:pt>
                <c:pt idx="15476">
                  <c:v>43.944348710858897</c:v>
                </c:pt>
                <c:pt idx="15477">
                  <c:v>43.945064931308401</c:v>
                </c:pt>
                <c:pt idx="15478">
                  <c:v>43.9457811047413</c:v>
                </c:pt>
                <c:pt idx="15479">
                  <c:v>43.946497231160798</c:v>
                </c:pt>
                <c:pt idx="15480">
                  <c:v>43.94721331057</c:v>
                </c:pt>
                <c:pt idx="15481">
                  <c:v>43.947929342972103</c:v>
                </c:pt>
                <c:pt idx="15482">
                  <c:v>43.948645328369999</c:v>
                </c:pt>
                <c:pt idx="15483">
                  <c:v>43.949361266767099</c:v>
                </c:pt>
                <c:pt idx="15484">
                  <c:v>43.950077158166401</c:v>
                </c:pt>
                <c:pt idx="15485">
                  <c:v>43.950793002571103</c:v>
                </c:pt>
                <c:pt idx="15486">
                  <c:v>43.951508799984197</c:v>
                </c:pt>
                <c:pt idx="15487">
                  <c:v>43.952224550408999</c:v>
                </c:pt>
                <c:pt idx="15488">
                  <c:v>43.952940253848602</c:v>
                </c:pt>
                <c:pt idx="15489">
                  <c:v>43.953655910305997</c:v>
                </c:pt>
                <c:pt idx="15490">
                  <c:v>43.954371519784502</c:v>
                </c:pt>
                <c:pt idx="15491">
                  <c:v>43.9550870822871</c:v>
                </c:pt>
                <c:pt idx="15492">
                  <c:v>43.955802597816998</c:v>
                </c:pt>
                <c:pt idx="15493">
                  <c:v>43.956518066377299</c:v>
                </c:pt>
                <c:pt idx="15494">
                  <c:v>43.957233487971102</c:v>
                </c:pt>
                <c:pt idx="15495">
                  <c:v>43.957948862601697</c:v>
                </c:pt>
                <c:pt idx="15496">
                  <c:v>43.958664190272103</c:v>
                </c:pt>
                <c:pt idx="15497">
                  <c:v>43.959379470985397</c:v>
                </c:pt>
                <c:pt idx="15498">
                  <c:v>43.960094704744698</c:v>
                </c:pt>
                <c:pt idx="15499">
                  <c:v>43.960809891553303</c:v>
                </c:pt>
                <c:pt idx="15500">
                  <c:v>43.961525031414197</c:v>
                </c:pt>
                <c:pt idx="15501">
                  <c:v>43.962240124330599</c:v>
                </c:pt>
                <c:pt idx="15502">
                  <c:v>43.962955170305499</c:v>
                </c:pt>
                <c:pt idx="15503">
                  <c:v>43.963670169342201</c:v>
                </c:pt>
                <c:pt idx="15504">
                  <c:v>43.964385121443698</c:v>
                </c:pt>
                <c:pt idx="15505">
                  <c:v>43.9651000266132</c:v>
                </c:pt>
                <c:pt idx="15506">
                  <c:v>43.965814884853799</c:v>
                </c:pt>
                <c:pt idx="15507">
                  <c:v>43.966529696168699</c:v>
                </c:pt>
                <c:pt idx="15508">
                  <c:v>43.967244460560899</c:v>
                </c:pt>
                <c:pt idx="15509">
                  <c:v>43.967959178033603</c:v>
                </c:pt>
                <c:pt idx="15510">
                  <c:v>43.968673848589901</c:v>
                </c:pt>
                <c:pt idx="15511">
                  <c:v>43.969388472233</c:v>
                </c:pt>
                <c:pt idx="15512">
                  <c:v>43.970103048965903</c:v>
                </c:pt>
                <c:pt idx="15513">
                  <c:v>43.970817578791802</c:v>
                </c:pt>
                <c:pt idx="15514">
                  <c:v>43.971532061713901</c:v>
                </c:pt>
                <c:pt idx="15515">
                  <c:v>43.972246497735199</c:v>
                </c:pt>
                <c:pt idx="15516">
                  <c:v>43.9729608868589</c:v>
                </c:pt>
                <c:pt idx="15517">
                  <c:v>43.973675229088002</c:v>
                </c:pt>
                <c:pt idx="15518">
                  <c:v>43.974389524425902</c:v>
                </c:pt>
                <c:pt idx="15519">
                  <c:v>43.9751037728754</c:v>
                </c:pt>
                <c:pt idx="15520">
                  <c:v>43.975817974439899</c:v>
                </c:pt>
                <c:pt idx="15521">
                  <c:v>43.976532129122397</c:v>
                </c:pt>
                <c:pt idx="15522">
                  <c:v>43.977246236926</c:v>
                </c:pt>
                <c:pt idx="15523">
                  <c:v>43.977960297853798</c:v>
                </c:pt>
                <c:pt idx="15524">
                  <c:v>43.978674311909003</c:v>
                </c:pt>
                <c:pt idx="15525">
                  <c:v>43.979388279094799</c:v>
                </c:pt>
                <c:pt idx="15526">
                  <c:v>43.980102199414198</c:v>
                </c:pt>
                <c:pt idx="15527">
                  <c:v>43.980816072870297</c:v>
                </c:pt>
                <c:pt idx="15528">
                  <c:v>43.981529899466302</c:v>
                </c:pt>
                <c:pt idx="15529">
                  <c:v>43.982243679205297</c:v>
                </c:pt>
                <c:pt idx="15530">
                  <c:v>43.9829574120904</c:v>
                </c:pt>
                <c:pt idx="15531">
                  <c:v>43.983671098124802</c:v>
                </c:pt>
                <c:pt idx="15532">
                  <c:v>43.984384737311501</c:v>
                </c:pt>
                <c:pt idx="15533">
                  <c:v>43.985098329653802</c:v>
                </c:pt>
                <c:pt idx="15534">
                  <c:v>43.985811875154603</c:v>
                </c:pt>
                <c:pt idx="15535">
                  <c:v>43.986525373817202</c:v>
                </c:pt>
                <c:pt idx="15536">
                  <c:v>43.987238825644603</c:v>
                </c:pt>
                <c:pt idx="15537">
                  <c:v>43.987952230640097</c:v>
                </c:pt>
                <c:pt idx="15538">
                  <c:v>43.988665588806597</c:v>
                </c:pt>
                <c:pt idx="15539">
                  <c:v>43.989378900147301</c:v>
                </c:pt>
                <c:pt idx="15540">
                  <c:v>43.990092164665398</c:v>
                </c:pt>
                <c:pt idx="15541">
                  <c:v>43.990805382364002</c:v>
                </c:pt>
                <c:pt idx="15542">
                  <c:v>43.991518553246102</c:v>
                </c:pt>
                <c:pt idx="15543">
                  <c:v>43.992231677314997</c:v>
                </c:pt>
                <c:pt idx="15544">
                  <c:v>43.992944754573699</c:v>
                </c:pt>
                <c:pt idx="15545">
                  <c:v>43.993657785025299</c:v>
                </c:pt>
                <c:pt idx="15546">
                  <c:v>43.994370768673001</c:v>
                </c:pt>
                <c:pt idx="15547">
                  <c:v>43.995083705519797</c:v>
                </c:pt>
                <c:pt idx="15548">
                  <c:v>43.995796595568997</c:v>
                </c:pt>
                <c:pt idx="15549">
                  <c:v>43.996509438823601</c:v>
                </c:pt>
                <c:pt idx="15550">
                  <c:v>43.997222235286699</c:v>
                </c:pt>
                <c:pt idx="15551">
                  <c:v>43.997934984961503</c:v>
                </c:pt>
                <c:pt idx="15552">
                  <c:v>43.998647687851097</c:v>
                </c:pt>
                <c:pt idx="15553">
                  <c:v>43.9993603439586</c:v>
                </c:pt>
                <c:pt idx="15554">
                  <c:v>44.000072953287102</c:v>
                </c:pt>
                <c:pt idx="15555">
                  <c:v>44.000785515839702</c:v>
                </c:pt>
                <c:pt idx="15556">
                  <c:v>44.001498031619597</c:v>
                </c:pt>
                <c:pt idx="15557">
                  <c:v>44.0022105006299</c:v>
                </c:pt>
                <c:pt idx="15558">
                  <c:v>44.002922922873601</c:v>
                </c:pt>
                <c:pt idx="15559">
                  <c:v>44.003635298353899</c:v>
                </c:pt>
                <c:pt idx="15560">
                  <c:v>44.004347627073997</c:v>
                </c:pt>
                <c:pt idx="15561">
                  <c:v>44.005059909036902</c:v>
                </c:pt>
                <c:pt idx="15562">
                  <c:v>44.005772144245697</c:v>
                </c:pt>
                <c:pt idx="15563">
                  <c:v>44.0064843327036</c:v>
                </c:pt>
                <c:pt idx="15564">
                  <c:v>44.007196474413703</c:v>
                </c:pt>
                <c:pt idx="15565">
                  <c:v>44.007908569379097</c:v>
                </c:pt>
                <c:pt idx="15566">
                  <c:v>44.008620617602901</c:v>
                </c:pt>
                <c:pt idx="15567">
                  <c:v>44.009332619088198</c:v>
                </c:pt>
                <c:pt idx="15568">
                  <c:v>44.010044573838201</c:v>
                </c:pt>
                <c:pt idx="15569">
                  <c:v>44.0107564818559</c:v>
                </c:pt>
                <c:pt idx="15570">
                  <c:v>44.0114683431445</c:v>
                </c:pt>
                <c:pt idx="15571">
                  <c:v>44.0121801577071</c:v>
                </c:pt>
                <c:pt idx="15572">
                  <c:v>44.012891925546803</c:v>
                </c:pt>
                <c:pt idx="15573">
                  <c:v>44.013603646666702</c:v>
                </c:pt>
                <c:pt idx="15574">
                  <c:v>44.014315321070001</c:v>
                </c:pt>
                <c:pt idx="15575">
                  <c:v>44.015026948759697</c:v>
                </c:pt>
                <c:pt idx="15576">
                  <c:v>44.015738529738897</c:v>
                </c:pt>
                <c:pt idx="15577">
                  <c:v>44.016450064010797</c:v>
                </c:pt>
                <c:pt idx="15578">
                  <c:v>44.017161551578504</c:v>
                </c:pt>
                <c:pt idx="15579">
                  <c:v>44.017872992445099</c:v>
                </c:pt>
                <c:pt idx="15580">
                  <c:v>44.018584386613703</c:v>
                </c:pt>
                <c:pt idx="15581">
                  <c:v>44.019295734087301</c:v>
                </c:pt>
                <c:pt idx="15582">
                  <c:v>44.020007034869302</c:v>
                </c:pt>
                <c:pt idx="15583">
                  <c:v>44.020718288962598</c:v>
                </c:pt>
                <c:pt idx="15584">
                  <c:v>44.021429496370303</c:v>
                </c:pt>
                <c:pt idx="15585">
                  <c:v>44.022140657095598</c:v>
                </c:pt>
                <c:pt idx="15586">
                  <c:v>44.022851771141497</c:v>
                </c:pt>
                <c:pt idx="15587">
                  <c:v>44.023562838511303</c:v>
                </c:pt>
                <c:pt idx="15588">
                  <c:v>44.024273859207902</c:v>
                </c:pt>
                <c:pt idx="15589">
                  <c:v>44.024984833234598</c:v>
                </c:pt>
                <c:pt idx="15590">
                  <c:v>44.025695760594303</c:v>
                </c:pt>
                <c:pt idx="15591">
                  <c:v>44.026406641290301</c:v>
                </c:pt>
                <c:pt idx="15592">
                  <c:v>44.027117475325703</c:v>
                </c:pt>
                <c:pt idx="15593">
                  <c:v>44.027828262703501</c:v>
                </c:pt>
                <c:pt idx="15594">
                  <c:v>44.0285390034268</c:v>
                </c:pt>
                <c:pt idx="15595">
                  <c:v>44.029249697498798</c:v>
                </c:pt>
                <c:pt idx="15596">
                  <c:v>44.0299603449225</c:v>
                </c:pt>
                <c:pt idx="15597">
                  <c:v>44.030670945701203</c:v>
                </c:pt>
                <c:pt idx="15598">
                  <c:v>44.031381499837799</c:v>
                </c:pt>
                <c:pt idx="15599">
                  <c:v>44.032092007335599</c:v>
                </c:pt>
                <c:pt idx="15600">
                  <c:v>44.032802468197502</c:v>
                </c:pt>
                <c:pt idx="15601">
                  <c:v>44.033512882426699</c:v>
                </c:pt>
                <c:pt idx="15602">
                  <c:v>44.0342232500264</c:v>
                </c:pt>
                <c:pt idx="15603">
                  <c:v>44.034933570999598</c:v>
                </c:pt>
                <c:pt idx="15604">
                  <c:v>44.035643845349398</c:v>
                </c:pt>
                <c:pt idx="15605">
                  <c:v>44.036354073079004</c:v>
                </c:pt>
                <c:pt idx="15606">
                  <c:v>44.037064254191399</c:v>
                </c:pt>
                <c:pt idx="15607">
                  <c:v>44.037774388689797</c:v>
                </c:pt>
                <c:pt idx="15608">
                  <c:v>44.038484476577203</c:v>
                </c:pt>
                <c:pt idx="15609">
                  <c:v>44.039194517856899</c:v>
                </c:pt>
                <c:pt idx="15610">
                  <c:v>44.039904512531699</c:v>
                </c:pt>
                <c:pt idx="15611">
                  <c:v>44.040614460604999</c:v>
                </c:pt>
                <c:pt idx="15612">
                  <c:v>44.041324362079699</c:v>
                </c:pt>
                <c:pt idx="15613">
                  <c:v>44.042034216959102</c:v>
                </c:pt>
                <c:pt idx="15614">
                  <c:v>44.042744025246101</c:v>
                </c:pt>
                <c:pt idx="15615">
                  <c:v>44.0434537869439</c:v>
                </c:pt>
                <c:pt idx="15616">
                  <c:v>44.044163502055603</c:v>
                </c:pt>
                <c:pt idx="15617">
                  <c:v>44.044873170584303</c:v>
                </c:pt>
                <c:pt idx="15618">
                  <c:v>44.045582792533203</c:v>
                </c:pt>
                <c:pt idx="15619">
                  <c:v>44.046292367905203</c:v>
                </c:pt>
                <c:pt idx="15620">
                  <c:v>44.047001896703598</c:v>
                </c:pt>
                <c:pt idx="15621">
                  <c:v>44.047711378931403</c:v>
                </c:pt>
                <c:pt idx="15622">
                  <c:v>44.048420814591701</c:v>
                </c:pt>
                <c:pt idx="15623">
                  <c:v>44.049130203687596</c:v>
                </c:pt>
                <c:pt idx="15624">
                  <c:v>44.049839546222302</c:v>
                </c:pt>
                <c:pt idx="15625">
                  <c:v>44.050548842198801</c:v>
                </c:pt>
                <c:pt idx="15626">
                  <c:v>44.051258091620198</c:v>
                </c:pt>
                <c:pt idx="15627">
                  <c:v>44.0519672944897</c:v>
                </c:pt>
                <c:pt idx="15628">
                  <c:v>44.052676450810303</c:v>
                </c:pt>
                <c:pt idx="15629">
                  <c:v>44.053385560585099</c:v>
                </c:pt>
                <c:pt idx="15630">
                  <c:v>44.054094623817299</c:v>
                </c:pt>
                <c:pt idx="15631">
                  <c:v>44.054803640509903</c:v>
                </c:pt>
                <c:pt idx="15632">
                  <c:v>44.055512610666099</c:v>
                </c:pt>
                <c:pt idx="15633">
                  <c:v>44.056221534288902</c:v>
                </c:pt>
                <c:pt idx="15634">
                  <c:v>44.056930411381501</c:v>
                </c:pt>
                <c:pt idx="15635">
                  <c:v>44.057639241946902</c:v>
                </c:pt>
                <c:pt idx="15636">
                  <c:v>44.058348025988302</c:v>
                </c:pt>
                <c:pt idx="15637">
                  <c:v>44.0590567635087</c:v>
                </c:pt>
                <c:pt idx="15638">
                  <c:v>44.059765454511201</c:v>
                </c:pt>
                <c:pt idx="15639">
                  <c:v>44.060474098999002</c:v>
                </c:pt>
                <c:pt idx="15640">
                  <c:v>44.061182696975102</c:v>
                </c:pt>
                <c:pt idx="15641">
                  <c:v>44.061891248442699</c:v>
                </c:pt>
                <c:pt idx="15642">
                  <c:v>44.062599753404797</c:v>
                </c:pt>
                <c:pt idx="15643">
                  <c:v>44.063308211864502</c:v>
                </c:pt>
                <c:pt idx="15644">
                  <c:v>44.064016623824998</c:v>
                </c:pt>
                <c:pt idx="15645">
                  <c:v>44.064724989289303</c:v>
                </c:pt>
                <c:pt idx="15646">
                  <c:v>44.065433308260502</c:v>
                </c:pt>
                <c:pt idx="15647">
                  <c:v>44.0661415807418</c:v>
                </c:pt>
                <c:pt idx="15648">
                  <c:v>44.066849806736201</c:v>
                </c:pt>
                <c:pt idx="15649">
                  <c:v>44.067557986246896</c:v>
                </c:pt>
                <c:pt idx="15650">
                  <c:v>44.068266119276799</c:v>
                </c:pt>
                <c:pt idx="15651">
                  <c:v>44.0689742058292</c:v>
                </c:pt>
                <c:pt idx="15652">
                  <c:v>44.069682245907103</c:v>
                </c:pt>
                <c:pt idx="15653">
                  <c:v>44.0703902395136</c:v>
                </c:pt>
                <c:pt idx="15654">
                  <c:v>44.071098186651803</c:v>
                </c:pt>
                <c:pt idx="15655">
                  <c:v>44.071806087324802</c:v>
                </c:pt>
                <c:pt idx="15656">
                  <c:v>44.072513941535703</c:v>
                </c:pt>
                <c:pt idx="15657">
                  <c:v>44.073221749287697</c:v>
                </c:pt>
                <c:pt idx="15658">
                  <c:v>44.073929510583703</c:v>
                </c:pt>
                <c:pt idx="15659">
                  <c:v>44.074637225426898</c:v>
                </c:pt>
                <c:pt idx="15660">
                  <c:v>44.075344893820301</c:v>
                </c:pt>
                <c:pt idx="15661">
                  <c:v>44.076052515767202</c:v>
                </c:pt>
                <c:pt idx="15662">
                  <c:v>44.076760091270501</c:v>
                </c:pt>
                <c:pt idx="15663">
                  <c:v>44.077467620333401</c:v>
                </c:pt>
                <c:pt idx="15664">
                  <c:v>44.078175102958902</c:v>
                </c:pt>
                <c:pt idx="15665">
                  <c:v>44.0788825391502</c:v>
                </c:pt>
                <c:pt idx="15666">
                  <c:v>44.079589928910302</c:v>
                </c:pt>
                <c:pt idx="15667">
                  <c:v>44.080297272242397</c:v>
                </c:pt>
                <c:pt idx="15668">
                  <c:v>44.081004569149499</c:v>
                </c:pt>
                <c:pt idx="15669">
                  <c:v>44.081711819634698</c:v>
                </c:pt>
                <c:pt idx="15670">
                  <c:v>44.082419023701199</c:v>
                </c:pt>
                <c:pt idx="15671">
                  <c:v>44.083126181351901</c:v>
                </c:pt>
                <c:pt idx="15672">
                  <c:v>44.0838332925901</c:v>
                </c:pt>
                <c:pt idx="15673">
                  <c:v>44.084540357418703</c:v>
                </c:pt>
                <c:pt idx="15674">
                  <c:v>44.0852473758409</c:v>
                </c:pt>
                <c:pt idx="15675">
                  <c:v>44.085954347859897</c:v>
                </c:pt>
                <c:pt idx="15676">
                  <c:v>44.086661273478498</c:v>
                </c:pt>
                <c:pt idx="15677">
                  <c:v>44.087368152700101</c:v>
                </c:pt>
                <c:pt idx="15678">
                  <c:v>44.088074985527598</c:v>
                </c:pt>
                <c:pt idx="15679">
                  <c:v>44.088781771964101</c:v>
                </c:pt>
                <c:pt idx="15680">
                  <c:v>44.0894885120128</c:v>
                </c:pt>
                <c:pt idx="15681">
                  <c:v>44.0901952056767</c:v>
                </c:pt>
                <c:pt idx="15682">
                  <c:v>44.090901852958801</c:v>
                </c:pt>
                <c:pt idx="15683">
                  <c:v>44.091608453862399</c:v>
                </c:pt>
                <c:pt idx="15684">
                  <c:v>44.0923150083905</c:v>
                </c:pt>
                <c:pt idx="15685">
                  <c:v>44.093021516546202</c:v>
                </c:pt>
                <c:pt idx="15686">
                  <c:v>44.093727978332602</c:v>
                </c:pt>
                <c:pt idx="15687">
                  <c:v>44.094434393752699</c:v>
                </c:pt>
                <c:pt idx="15688">
                  <c:v>44.095140762809599</c:v>
                </c:pt>
                <c:pt idx="15689">
                  <c:v>44.095847085506499</c:v>
                </c:pt>
                <c:pt idx="15690">
                  <c:v>44.096553361846397</c:v>
                </c:pt>
                <c:pt idx="15691">
                  <c:v>44.097259591832398</c:v>
                </c:pt>
                <c:pt idx="15692">
                  <c:v>44.097965775467699</c:v>
                </c:pt>
                <c:pt idx="15693">
                  <c:v>44.098671912755201</c:v>
                </c:pt>
                <c:pt idx="15694">
                  <c:v>44.099378003698099</c:v>
                </c:pt>
                <c:pt idx="15695">
                  <c:v>44.100084048299401</c:v>
                </c:pt>
                <c:pt idx="15696">
                  <c:v>44.100790046562302</c:v>
                </c:pt>
                <c:pt idx="15697">
                  <c:v>44.101495998489902</c:v>
                </c:pt>
                <c:pt idx="15698">
                  <c:v>44.102201904085099</c:v>
                </c:pt>
                <c:pt idx="15699">
                  <c:v>44.102907763351197</c:v>
                </c:pt>
                <c:pt idx="15700">
                  <c:v>44.103613576291202</c:v>
                </c:pt>
                <c:pt idx="15701">
                  <c:v>44.104319342908099</c:v>
                </c:pt>
                <c:pt idx="15702">
                  <c:v>44.105025063205098</c:v>
                </c:pt>
                <c:pt idx="15703">
                  <c:v>44.105730737185297</c:v>
                </c:pt>
                <c:pt idx="15704">
                  <c:v>44.106436364851703</c:v>
                </c:pt>
                <c:pt idx="15705">
                  <c:v>44.107141946207499</c:v>
                </c:pt>
                <c:pt idx="15706">
                  <c:v>44.107847481255597</c:v>
                </c:pt>
                <c:pt idx="15707">
                  <c:v>44.108552969999302</c:v>
                </c:pt>
                <c:pt idx="15708">
                  <c:v>44.109258412441498</c:v>
                </c:pt>
                <c:pt idx="15709">
                  <c:v>44.109963808585398</c:v>
                </c:pt>
                <c:pt idx="15710">
                  <c:v>44.110669158434</c:v>
                </c:pt>
                <c:pt idx="15711">
                  <c:v>44.111374461990401</c:v>
                </c:pt>
                <c:pt idx="15712">
                  <c:v>44.1120797192578</c:v>
                </c:pt>
                <c:pt idx="15713">
                  <c:v>44.112784930239201</c:v>
                </c:pt>
                <c:pt idx="15714">
                  <c:v>44.113490094937603</c:v>
                </c:pt>
                <c:pt idx="15715">
                  <c:v>44.114195213356197</c:v>
                </c:pt>
                <c:pt idx="15716">
                  <c:v>44.114900285498102</c:v>
                </c:pt>
                <c:pt idx="15717">
                  <c:v>44.115605311366203</c:v>
                </c:pt>
                <c:pt idx="15718">
                  <c:v>44.116310290963803</c:v>
                </c:pt>
                <c:pt idx="15719">
                  <c:v>44.117015224293901</c:v>
                </c:pt>
                <c:pt idx="15720">
                  <c:v>44.117720111359603</c:v>
                </c:pt>
                <c:pt idx="15721">
                  <c:v>44.118424952163899</c:v>
                </c:pt>
                <c:pt idx="15722">
                  <c:v>44.119129746709902</c:v>
                </c:pt>
                <c:pt idx="15723">
                  <c:v>44.119834495000802</c:v>
                </c:pt>
                <c:pt idx="15724">
                  <c:v>44.120539197039598</c:v>
                </c:pt>
                <c:pt idx="15725">
                  <c:v>44.121243852829302</c:v>
                </c:pt>
                <c:pt idx="15726">
                  <c:v>44.121948462373197</c:v>
                </c:pt>
                <c:pt idx="15727">
                  <c:v>44.122653025674097</c:v>
                </c:pt>
                <c:pt idx="15728">
                  <c:v>44.123357542735299</c:v>
                </c:pt>
                <c:pt idx="15729">
                  <c:v>44.124062013559701</c:v>
                </c:pt>
                <c:pt idx="15730">
                  <c:v>44.124766438150601</c:v>
                </c:pt>
                <c:pt idx="15731">
                  <c:v>44.125470816510898</c:v>
                </c:pt>
                <c:pt idx="15732">
                  <c:v>44.126175148643803</c:v>
                </c:pt>
                <c:pt idx="15733">
                  <c:v>44.126879434552201</c:v>
                </c:pt>
                <c:pt idx="15734">
                  <c:v>44.127583674239403</c:v>
                </c:pt>
                <c:pt idx="15735">
                  <c:v>44.128287867708302</c:v>
                </c:pt>
                <c:pt idx="15736">
                  <c:v>44.128992014962101</c:v>
                </c:pt>
                <c:pt idx="15737">
                  <c:v>44.129696116003899</c:v>
                </c:pt>
                <c:pt idx="15738">
                  <c:v>44.130400170836602</c:v>
                </c:pt>
                <c:pt idx="15739">
                  <c:v>44.131104179463399</c:v>
                </c:pt>
                <c:pt idx="15740">
                  <c:v>44.131808141887397</c:v>
                </c:pt>
                <c:pt idx="15741">
                  <c:v>44.132512058111701</c:v>
                </c:pt>
                <c:pt idx="15742">
                  <c:v>44.133215928139201</c:v>
                </c:pt>
                <c:pt idx="15743">
                  <c:v>44.133919751973202</c:v>
                </c:pt>
                <c:pt idx="15744">
                  <c:v>44.134623529616597</c:v>
                </c:pt>
                <c:pt idx="15745">
                  <c:v>44.135327261072597</c:v>
                </c:pt>
                <c:pt idx="15746">
                  <c:v>44.136030946344199</c:v>
                </c:pt>
                <c:pt idx="15747">
                  <c:v>44.136734585434503</c:v>
                </c:pt>
                <c:pt idx="15748">
                  <c:v>44.137438178346599</c:v>
                </c:pt>
                <c:pt idx="15749">
                  <c:v>44.1381417250835</c:v>
                </c:pt>
                <c:pt idx="15750">
                  <c:v>44.138845225648403</c:v>
                </c:pt>
                <c:pt idx="15751">
                  <c:v>44.1395486800442</c:v>
                </c:pt>
                <c:pt idx="15752">
                  <c:v>44.140252088274202</c:v>
                </c:pt>
                <c:pt idx="15753">
                  <c:v>44.140955450341302</c:v>
                </c:pt>
                <c:pt idx="15754">
                  <c:v>44.141658766248597</c:v>
                </c:pt>
                <c:pt idx="15755">
                  <c:v>44.142362035999298</c:v>
                </c:pt>
                <c:pt idx="15756">
                  <c:v>44.143065259596298</c:v>
                </c:pt>
                <c:pt idx="15757">
                  <c:v>44.143768437042702</c:v>
                </c:pt>
                <c:pt idx="15758">
                  <c:v>44.1444715683417</c:v>
                </c:pt>
                <c:pt idx="15759">
                  <c:v>44.145174653496298</c:v>
                </c:pt>
                <c:pt idx="15760">
                  <c:v>44.145877692509501</c:v>
                </c:pt>
                <c:pt idx="15761">
                  <c:v>44.1465806853845</c:v>
                </c:pt>
                <c:pt idx="15762">
                  <c:v>44.147283632124299</c:v>
                </c:pt>
                <c:pt idx="15763">
                  <c:v>44.147986532731998</c:v>
                </c:pt>
                <c:pt idx="15764">
                  <c:v>44.148689387210702</c:v>
                </c:pt>
                <c:pt idx="15765">
                  <c:v>44.149392195563401</c:v>
                </c:pt>
                <c:pt idx="15766">
                  <c:v>44.1500949577932</c:v>
                </c:pt>
                <c:pt idx="15767">
                  <c:v>44.150797673903199</c:v>
                </c:pt>
                <c:pt idx="15768">
                  <c:v>44.151500343896402</c:v>
                </c:pt>
                <c:pt idx="15769">
                  <c:v>44.152202967775899</c:v>
                </c:pt>
                <c:pt idx="15770">
                  <c:v>44.152905545544897</c:v>
                </c:pt>
                <c:pt idx="15771">
                  <c:v>44.1536080772063</c:v>
                </c:pt>
                <c:pt idx="15772">
                  <c:v>44.1543105627632</c:v>
                </c:pt>
                <c:pt idx="15773">
                  <c:v>44.155013002218702</c:v>
                </c:pt>
                <c:pt idx="15774">
                  <c:v>44.155715395575903</c:v>
                </c:pt>
                <c:pt idx="15775">
                  <c:v>44.156417742837903</c:v>
                </c:pt>
                <c:pt idx="15776">
                  <c:v>44.157120044007598</c:v>
                </c:pt>
                <c:pt idx="15777">
                  <c:v>44.157822299088302</c:v>
                </c:pt>
                <c:pt idx="15778">
                  <c:v>44.158524508082898</c:v>
                </c:pt>
                <c:pt idx="15779">
                  <c:v>44.159226670994499</c:v>
                </c:pt>
                <c:pt idx="15780">
                  <c:v>44.159928787826203</c:v>
                </c:pt>
                <c:pt idx="15781">
                  <c:v>44.160630858581001</c:v>
                </c:pt>
                <c:pt idx="15782">
                  <c:v>44.161332883262098</c:v>
                </c:pt>
                <c:pt idx="15783">
                  <c:v>44.162034861872499</c:v>
                </c:pt>
                <c:pt idx="15784">
                  <c:v>44.162736794415302</c:v>
                </c:pt>
                <c:pt idx="15785">
                  <c:v>44.1634386808934</c:v>
                </c:pt>
                <c:pt idx="15786">
                  <c:v>44.164140521310102</c:v>
                </c:pt>
                <c:pt idx="15787">
                  <c:v>44.164842315668302</c:v>
                </c:pt>
                <c:pt idx="15788">
                  <c:v>44.165544063971197</c:v>
                </c:pt>
                <c:pt idx="15789">
                  <c:v>44.166245766221799</c:v>
                </c:pt>
                <c:pt idx="15790">
                  <c:v>44.1669474224231</c:v>
                </c:pt>
                <c:pt idx="15791">
                  <c:v>44.167649032578304</c:v>
                </c:pt>
                <c:pt idx="15792">
                  <c:v>44.168350596690402</c:v>
                </c:pt>
                <c:pt idx="15793">
                  <c:v>44.169052114762401</c:v>
                </c:pt>
                <c:pt idx="15794">
                  <c:v>44.169753586797498</c:v>
                </c:pt>
                <c:pt idx="15795">
                  <c:v>44.170455012798698</c:v>
                </c:pt>
                <c:pt idx="15796">
                  <c:v>44.171156392768999</c:v>
                </c:pt>
                <c:pt idx="15797">
                  <c:v>44.171857726711501</c:v>
                </c:pt>
                <c:pt idx="15798">
                  <c:v>44.1725590146294</c:v>
                </c:pt>
                <c:pt idx="15799">
                  <c:v>44.173260256525602</c:v>
                </c:pt>
                <c:pt idx="15800">
                  <c:v>44.173961452403198</c:v>
                </c:pt>
                <c:pt idx="15801">
                  <c:v>44.1746626022653</c:v>
                </c:pt>
                <c:pt idx="15802">
                  <c:v>44.175363706115</c:v>
                </c:pt>
                <c:pt idx="15803">
                  <c:v>44.176064763955303</c:v>
                </c:pt>
                <c:pt idx="15804">
                  <c:v>44.176765775789299</c:v>
                </c:pt>
                <c:pt idx="15805">
                  <c:v>44.177466741620002</c:v>
                </c:pt>
                <c:pt idx="15806">
                  <c:v>44.178167661450502</c:v>
                </c:pt>
                <c:pt idx="15807">
                  <c:v>44.178868535283797</c:v>
                </c:pt>
                <c:pt idx="15808">
                  <c:v>44.1795693631231</c:v>
                </c:pt>
                <c:pt idx="15809">
                  <c:v>44.180270144971502</c:v>
                </c:pt>
                <c:pt idx="15810">
                  <c:v>44.180970880831801</c:v>
                </c:pt>
                <c:pt idx="15811">
                  <c:v>44.181671570707302</c:v>
                </c:pt>
                <c:pt idx="15812">
                  <c:v>44.182372214600903</c:v>
                </c:pt>
                <c:pt idx="15813">
                  <c:v>44.183072812515803</c:v>
                </c:pt>
                <c:pt idx="15814">
                  <c:v>44.183773364455</c:v>
                </c:pt>
                <c:pt idx="15815">
                  <c:v>44.184473870421598</c:v>
                </c:pt>
                <c:pt idx="15816">
                  <c:v>44.185174330418597</c:v>
                </c:pt>
                <c:pt idx="15817">
                  <c:v>44.185874744449102</c:v>
                </c:pt>
                <c:pt idx="15818">
                  <c:v>44.186575112516103</c:v>
                </c:pt>
                <c:pt idx="15819">
                  <c:v>44.187275434622798</c:v>
                </c:pt>
                <c:pt idx="15820">
                  <c:v>44.187975710772101</c:v>
                </c:pt>
                <c:pt idx="15821">
                  <c:v>44.188675940967101</c:v>
                </c:pt>
                <c:pt idx="15822">
                  <c:v>44.189376125210998</c:v>
                </c:pt>
                <c:pt idx="15823">
                  <c:v>44.190076263506597</c:v>
                </c:pt>
                <c:pt idx="15824">
                  <c:v>44.190776355857203</c:v>
                </c:pt>
                <c:pt idx="15825">
                  <c:v>44.191476402265799</c:v>
                </c:pt>
                <c:pt idx="15826">
                  <c:v>44.192176402735399</c:v>
                </c:pt>
                <c:pt idx="15827">
                  <c:v>44.192876357269</c:v>
                </c:pt>
                <c:pt idx="15828">
                  <c:v>44.193576265869801</c:v>
                </c:pt>
                <c:pt idx="15829">
                  <c:v>44.1942761285408</c:v>
                </c:pt>
                <c:pt idx="15830">
                  <c:v>44.194975945285101</c:v>
                </c:pt>
                <c:pt idx="15831">
                  <c:v>44.195675716105697</c:v>
                </c:pt>
                <c:pt idx="15832">
                  <c:v>44.196375441005699</c:v>
                </c:pt>
                <c:pt idx="15833">
                  <c:v>44.197075119988099</c:v>
                </c:pt>
                <c:pt idx="15834">
                  <c:v>44.197774753055903</c:v>
                </c:pt>
                <c:pt idx="15835">
                  <c:v>44.1984743402124</c:v>
                </c:pt>
                <c:pt idx="15836">
                  <c:v>44.199173881460403</c:v>
                </c:pt>
                <c:pt idx="15837">
                  <c:v>44.199873376803097</c:v>
                </c:pt>
                <c:pt idx="15838">
                  <c:v>44.200572826243601</c:v>
                </c:pt>
                <c:pt idx="15839">
                  <c:v>44.201272229784799</c:v>
                </c:pt>
                <c:pt idx="15840">
                  <c:v>44.201971587429803</c:v>
                </c:pt>
                <c:pt idx="15841">
                  <c:v>44.202670899181697</c:v>
                </c:pt>
                <c:pt idx="15842">
                  <c:v>44.203370165043602</c:v>
                </c:pt>
                <c:pt idx="15843">
                  <c:v>44.2040693850184</c:v>
                </c:pt>
                <c:pt idx="15844">
                  <c:v>44.204768559109297</c:v>
                </c:pt>
                <c:pt idx="15845">
                  <c:v>44.205467687319299</c:v>
                </c:pt>
                <c:pt idx="15846">
                  <c:v>44.206166769651503</c:v>
                </c:pt>
                <c:pt idx="15847">
                  <c:v>44.206865806108901</c:v>
                </c:pt>
                <c:pt idx="15848">
                  <c:v>44.207564796694598</c:v>
                </c:pt>
                <c:pt idx="15849">
                  <c:v>44.2082637414115</c:v>
                </c:pt>
                <c:pt idx="15850">
                  <c:v>44.208962640262897</c:v>
                </c:pt>
                <c:pt idx="15851">
                  <c:v>44.209661493251701</c:v>
                </c:pt>
                <c:pt idx="15852">
                  <c:v>44.210360300380998</c:v>
                </c:pt>
                <c:pt idx="15853">
                  <c:v>44.211059061653799</c:v>
                </c:pt>
                <c:pt idx="15854">
                  <c:v>44.211757777073203</c:v>
                </c:pt>
                <c:pt idx="15855">
                  <c:v>44.2124564466423</c:v>
                </c:pt>
                <c:pt idx="15856">
                  <c:v>44.213155070364103</c:v>
                </c:pt>
                <c:pt idx="15857">
                  <c:v>44.213853648241603</c:v>
                </c:pt>
                <c:pt idx="15858">
                  <c:v>44.214552180277899</c:v>
                </c:pt>
                <c:pt idx="15859">
                  <c:v>44.215250666476003</c:v>
                </c:pt>
                <c:pt idx="15860">
                  <c:v>44.215949106839098</c:v>
                </c:pt>
                <c:pt idx="15861">
                  <c:v>44.216647501370097</c:v>
                </c:pt>
                <c:pt idx="15862">
                  <c:v>44.217345850072199</c:v>
                </c:pt>
                <c:pt idx="15863">
                  <c:v>44.218044152948302</c:v>
                </c:pt>
                <c:pt idx="15864">
                  <c:v>44.218742410001497</c:v>
                </c:pt>
                <c:pt idx="15865">
                  <c:v>44.219440621234803</c:v>
                </c:pt>
                <c:pt idx="15866">
                  <c:v>44.220138786651397</c:v>
                </c:pt>
                <c:pt idx="15867">
                  <c:v>44.220836906254299</c:v>
                </c:pt>
                <c:pt idx="15868">
                  <c:v>44.2215349800464</c:v>
                </c:pt>
                <c:pt idx="15869">
                  <c:v>44.222233008030898</c:v>
                </c:pt>
                <c:pt idx="15870">
                  <c:v>44.222930990210898</c:v>
                </c:pt>
                <c:pt idx="15871">
                  <c:v>44.2236289265892</c:v>
                </c:pt>
                <c:pt idx="15872">
                  <c:v>44.2243268171691</c:v>
                </c:pt>
                <c:pt idx="15873">
                  <c:v>44.225024661953597</c:v>
                </c:pt>
                <c:pt idx="15874">
                  <c:v>44.225722460945697</c:v>
                </c:pt>
                <c:pt idx="15875">
                  <c:v>44.226420214148398</c:v>
                </c:pt>
                <c:pt idx="15876">
                  <c:v>44.227117921564798</c:v>
                </c:pt>
                <c:pt idx="15877">
                  <c:v>44.227815583198002</c:v>
                </c:pt>
                <c:pt idx="15878">
                  <c:v>44.228513199051001</c:v>
                </c:pt>
                <c:pt idx="15879">
                  <c:v>44.229210769126801</c:v>
                </c:pt>
                <c:pt idx="15880">
                  <c:v>44.229908293428501</c:v>
                </c:pt>
                <c:pt idx="15881">
                  <c:v>44.230605771959198</c:v>
                </c:pt>
                <c:pt idx="15882">
                  <c:v>44.231303204721897</c:v>
                </c:pt>
                <c:pt idx="15883">
                  <c:v>44.232000591719597</c:v>
                </c:pt>
                <c:pt idx="15884">
                  <c:v>44.232697932955297</c:v>
                </c:pt>
                <c:pt idx="15885">
                  <c:v>44.233395228432201</c:v>
                </c:pt>
                <c:pt idx="15886">
                  <c:v>44.2340924781533</c:v>
                </c:pt>
                <c:pt idx="15887">
                  <c:v>44.234789682121601</c:v>
                </c:pt>
                <c:pt idx="15888">
                  <c:v>44.235486840340201</c:v>
                </c:pt>
                <c:pt idx="15889">
                  <c:v>44.236183952812098</c:v>
                </c:pt>
                <c:pt idx="15890">
                  <c:v>44.236881019540299</c:v>
                </c:pt>
                <c:pt idx="15891">
                  <c:v>44.237578040528</c:v>
                </c:pt>
                <c:pt idx="15892">
                  <c:v>44.2382750157781</c:v>
                </c:pt>
                <c:pt idx="15893">
                  <c:v>44.238971945293699</c:v>
                </c:pt>
                <c:pt idx="15894">
                  <c:v>44.2396688290778</c:v>
                </c:pt>
                <c:pt idx="15895">
                  <c:v>44.240365667133503</c:v>
                </c:pt>
                <c:pt idx="15896">
                  <c:v>44.241062459463897</c:v>
                </c:pt>
                <c:pt idx="15897">
                  <c:v>44.241759206071897</c:v>
                </c:pt>
                <c:pt idx="15898">
                  <c:v>44.2424559069606</c:v>
                </c:pt>
                <c:pt idx="15899">
                  <c:v>44.243152562133098</c:v>
                </c:pt>
                <c:pt idx="15900">
                  <c:v>44.243849171592402</c:v>
                </c:pt>
                <c:pt idx="15901">
                  <c:v>44.244545735341497</c:v>
                </c:pt>
                <c:pt idx="15902">
                  <c:v>44.245242253383502</c:v>
                </c:pt>
                <c:pt idx="15903">
                  <c:v>44.245938725721402</c:v>
                </c:pt>
                <c:pt idx="15904">
                  <c:v>44.246635152358401</c:v>
                </c:pt>
                <c:pt idx="15905">
                  <c:v>44.247331533297299</c:v>
                </c:pt>
                <c:pt idx="15906">
                  <c:v>44.2480278685413</c:v>
                </c:pt>
                <c:pt idx="15907">
                  <c:v>44.248724158093303</c:v>
                </c:pt>
                <c:pt idx="15908">
                  <c:v>44.249420401956598</c:v>
                </c:pt>
                <c:pt idx="15909">
                  <c:v>44.250116600134</c:v>
                </c:pt>
                <c:pt idx="15910">
                  <c:v>44.250812752628597</c:v>
                </c:pt>
                <c:pt idx="15911">
                  <c:v>44.251508859443497</c:v>
                </c:pt>
                <c:pt idx="15912">
                  <c:v>44.252204920581597</c:v>
                </c:pt>
                <c:pt idx="15913">
                  <c:v>44.252900936046203</c:v>
                </c:pt>
                <c:pt idx="15914">
                  <c:v>44.253596905840098</c:v>
                </c:pt>
                <c:pt idx="15915">
                  <c:v>44.254292829966403</c:v>
                </c:pt>
                <c:pt idx="15916">
                  <c:v>44.254988708428201</c:v>
                </c:pt>
                <c:pt idx="15917">
                  <c:v>44.255684541228497</c:v>
                </c:pt>
                <c:pt idx="15918">
                  <c:v>44.256380328370298</c:v>
                </c:pt>
                <c:pt idx="15919">
                  <c:v>44.257076069856701</c:v>
                </c:pt>
                <c:pt idx="15920">
                  <c:v>44.257771765690798</c:v>
                </c:pt>
                <c:pt idx="15921">
                  <c:v>44.258467415875501</c:v>
                </c:pt>
                <c:pt idx="15922">
                  <c:v>44.259163020413901</c:v>
                </c:pt>
                <c:pt idx="15923">
                  <c:v>44.259858579308997</c:v>
                </c:pt>
                <c:pt idx="15924">
                  <c:v>44.2605540925639</c:v>
                </c:pt>
                <c:pt idx="15925">
                  <c:v>44.261249560181597</c:v>
                </c:pt>
                <c:pt idx="15926">
                  <c:v>44.261944982165197</c:v>
                </c:pt>
                <c:pt idx="15927">
                  <c:v>44.262640358517601</c:v>
                </c:pt>
                <c:pt idx="15928">
                  <c:v>44.263335689241998</c:v>
                </c:pt>
                <c:pt idx="15929">
                  <c:v>44.264030974341303</c:v>
                </c:pt>
                <c:pt idx="15930">
                  <c:v>44.264726213818697</c:v>
                </c:pt>
                <c:pt idx="15931">
                  <c:v>44.265421407677003</c:v>
                </c:pt>
                <c:pt idx="15932">
                  <c:v>44.266116555919503</c:v>
                </c:pt>
                <c:pt idx="15933">
                  <c:v>44.266811658549003</c:v>
                </c:pt>
                <c:pt idx="15934">
                  <c:v>44.2675067155687</c:v>
                </c:pt>
                <c:pt idx="15935">
                  <c:v>44.268201726981601</c:v>
                </c:pt>
                <c:pt idx="15936">
                  <c:v>44.268896692790698</c:v>
                </c:pt>
                <c:pt idx="15937">
                  <c:v>44.269591612999001</c:v>
                </c:pt>
                <c:pt idx="15938">
                  <c:v>44.270286487609603</c:v>
                </c:pt>
                <c:pt idx="15939">
                  <c:v>44.270981316625601</c:v>
                </c:pt>
                <c:pt idx="15940">
                  <c:v>44.271676100049802</c:v>
                </c:pt>
                <c:pt idx="15941">
                  <c:v>44.272370837885497</c:v>
                </c:pt>
                <c:pt idx="15942">
                  <c:v>44.273065530135597</c:v>
                </c:pt>
                <c:pt idx="15943">
                  <c:v>44.273760176803201</c:v>
                </c:pt>
                <c:pt idx="15944">
                  <c:v>44.274454777891201</c:v>
                </c:pt>
                <c:pt idx="15945">
                  <c:v>44.275149333402801</c:v>
                </c:pt>
                <c:pt idx="15946">
                  <c:v>44.275843843340901</c:v>
                </c:pt>
                <c:pt idx="15947">
                  <c:v>44.276538307708698</c:v>
                </c:pt>
                <c:pt idx="15948">
                  <c:v>44.277232726508998</c:v>
                </c:pt>
                <c:pt idx="15949">
                  <c:v>44.277927099745</c:v>
                </c:pt>
                <c:pt idx="15950">
                  <c:v>44.278621427419701</c:v>
                </c:pt>
                <c:pt idx="15951">
                  <c:v>44.2793157095361</c:v>
                </c:pt>
                <c:pt idx="15952">
                  <c:v>44.280009946097302</c:v>
                </c:pt>
                <c:pt idx="15953">
                  <c:v>44.280704137106298</c:v>
                </c:pt>
                <c:pt idx="15954">
                  <c:v>44.281398282566002</c:v>
                </c:pt>
                <c:pt idx="15955">
                  <c:v>44.282092382479703</c:v>
                </c:pt>
                <c:pt idx="15956">
                  <c:v>44.282786436850202</c:v>
                </c:pt>
                <c:pt idx="15957">
                  <c:v>44.283480445680603</c:v>
                </c:pt>
                <c:pt idx="15958">
                  <c:v>44.284174408973897</c:v>
                </c:pt>
                <c:pt idx="15959">
                  <c:v>44.284868326733303</c:v>
                </c:pt>
                <c:pt idx="15960">
                  <c:v>44.2855621989616</c:v>
                </c:pt>
                <c:pt idx="15961">
                  <c:v>44.286256025661999</c:v>
                </c:pt>
                <c:pt idx="15962">
                  <c:v>44.286949806837399</c:v>
                </c:pt>
                <c:pt idx="15963">
                  <c:v>44.287643542490898</c:v>
                </c:pt>
                <c:pt idx="15964">
                  <c:v>44.288337232625601</c:v>
                </c:pt>
                <c:pt idx="15965">
                  <c:v>44.2890308772444</c:v>
                </c:pt>
                <c:pt idx="15966">
                  <c:v>44.289724476350401</c:v>
                </c:pt>
                <c:pt idx="15967">
                  <c:v>44.290418029946601</c:v>
                </c:pt>
                <c:pt idx="15968">
                  <c:v>44.291111538035999</c:v>
                </c:pt>
                <c:pt idx="15969">
                  <c:v>44.2918050006217</c:v>
                </c:pt>
                <c:pt idx="15970">
                  <c:v>44.292498417706703</c:v>
                </c:pt>
                <c:pt idx="15971">
                  <c:v>44.293191789294099</c:v>
                </c:pt>
                <c:pt idx="15972">
                  <c:v>44.293885115386701</c:v>
                </c:pt>
                <c:pt idx="15973">
                  <c:v>44.294578395987799</c:v>
                </c:pt>
                <c:pt idx="15974">
                  <c:v>44.295271631100299</c:v>
                </c:pt>
                <c:pt idx="15975">
                  <c:v>44.2959648207272</c:v>
                </c:pt>
                <c:pt idx="15976">
                  <c:v>44.2966579648715</c:v>
                </c:pt>
                <c:pt idx="15977">
                  <c:v>44.297351063536397</c:v>
                </c:pt>
                <c:pt idx="15978">
                  <c:v>44.298044116724803</c:v>
                </c:pt>
                <c:pt idx="15979">
                  <c:v>44.298737124439697</c:v>
                </c:pt>
                <c:pt idx="15980">
                  <c:v>44.299430086684197</c:v>
                </c:pt>
                <c:pt idx="15981">
                  <c:v>44.300123003461202</c:v>
                </c:pt>
                <c:pt idx="15982">
                  <c:v>44.300815874773903</c:v>
                </c:pt>
                <c:pt idx="15983">
                  <c:v>44.301508700625298</c:v>
                </c:pt>
                <c:pt idx="15984">
                  <c:v>44.302201481018301</c:v>
                </c:pt>
                <c:pt idx="15985">
                  <c:v>44.302894215956002</c:v>
                </c:pt>
                <c:pt idx="15986">
                  <c:v>44.303586905441399</c:v>
                </c:pt>
                <c:pt idx="15987">
                  <c:v>44.304279549477599</c:v>
                </c:pt>
                <c:pt idx="15988">
                  <c:v>44.304972148067499</c:v>
                </c:pt>
                <c:pt idx="15989">
                  <c:v>44.305664701214297</c:v>
                </c:pt>
                <c:pt idx="15990">
                  <c:v>44.306357208920801</c:v>
                </c:pt>
                <c:pt idx="15991">
                  <c:v>44.3070496711902</c:v>
                </c:pt>
                <c:pt idx="15992">
                  <c:v>44.307742088025499</c:v>
                </c:pt>
                <c:pt idx="15993">
                  <c:v>44.308434459429698</c:v>
                </c:pt>
                <c:pt idx="15994">
                  <c:v>44.309126785405702</c:v>
                </c:pt>
                <c:pt idx="15995">
                  <c:v>44.309819065956702</c:v>
                </c:pt>
                <c:pt idx="15996">
                  <c:v>44.310511301085697</c:v>
                </c:pt>
                <c:pt idx="15997">
                  <c:v>44.311203490795698</c:v>
                </c:pt>
                <c:pt idx="15998">
                  <c:v>44.311895635089598</c:v>
                </c:pt>
                <c:pt idx="15999">
                  <c:v>44.312587733970602</c:v>
                </c:pt>
                <c:pt idx="16000">
                  <c:v>44.313279787441601</c:v>
                </c:pt>
                <c:pt idx="16001">
                  <c:v>44.313971795505701</c:v>
                </c:pt>
                <c:pt idx="16002">
                  <c:v>44.314663758165899</c:v>
                </c:pt>
                <c:pt idx="16003">
                  <c:v>44.315355675425202</c:v>
                </c:pt>
                <c:pt idx="16004">
                  <c:v>44.316047547286601</c:v>
                </c:pt>
                <c:pt idx="16005">
                  <c:v>44.316739373753201</c:v>
                </c:pt>
                <c:pt idx="16006">
                  <c:v>44.317431154828</c:v>
                </c:pt>
                <c:pt idx="16007">
                  <c:v>44.318122890513997</c:v>
                </c:pt>
                <c:pt idx="16008">
                  <c:v>44.318814580814099</c:v>
                </c:pt>
                <c:pt idx="16009">
                  <c:v>44.319506225731601</c:v>
                </c:pt>
                <c:pt idx="16010">
                  <c:v>44.320197825269197</c:v>
                </c:pt>
                <c:pt idx="16011">
                  <c:v>44.320889379430199</c:v>
                </c:pt>
                <c:pt idx="16012">
                  <c:v>44.321580888217397</c:v>
                </c:pt>
                <c:pt idx="16013">
                  <c:v>44.322272351633998</c:v>
                </c:pt>
                <c:pt idx="16014">
                  <c:v>44.3229637696829</c:v>
                </c:pt>
                <c:pt idx="16015">
                  <c:v>44.323655142367102</c:v>
                </c:pt>
                <c:pt idx="16016">
                  <c:v>44.324346469689701</c:v>
                </c:pt>
                <c:pt idx="16017">
                  <c:v>44.325037751653703</c:v>
                </c:pt>
                <c:pt idx="16018">
                  <c:v>44.325728988262199</c:v>
                </c:pt>
                <c:pt idx="16019">
                  <c:v>44.326420179518003</c:v>
                </c:pt>
                <c:pt idx="16020">
                  <c:v>44.327111325424298</c:v>
                </c:pt>
                <c:pt idx="16021">
                  <c:v>44.327802425983997</c:v>
                </c:pt>
                <c:pt idx="16022">
                  <c:v>44.328493481200297</c:v>
                </c:pt>
                <c:pt idx="16023">
                  <c:v>44.329184491075999</c:v>
                </c:pt>
                <c:pt idx="16024">
                  <c:v>44.3298754556142</c:v>
                </c:pt>
                <c:pt idx="16025">
                  <c:v>44.330566374817998</c:v>
                </c:pt>
                <c:pt idx="16026">
                  <c:v>44.331257248690299</c:v>
                </c:pt>
                <c:pt idx="16027">
                  <c:v>44.331948077234202</c:v>
                </c:pt>
                <c:pt idx="16028">
                  <c:v>44.332638860452597</c:v>
                </c:pt>
                <c:pt idx="16029">
                  <c:v>44.333329598348598</c:v>
                </c:pt>
                <c:pt idx="16030">
                  <c:v>44.334020290925302</c:v>
                </c:pt>
                <c:pt idx="16031">
                  <c:v>44.334710938185601</c:v>
                </c:pt>
                <c:pt idx="16032">
                  <c:v>44.335401540132501</c:v>
                </c:pt>
                <c:pt idx="16033">
                  <c:v>44.3360920967691</c:v>
                </c:pt>
                <c:pt idx="16034">
                  <c:v>44.336782608098297</c:v>
                </c:pt>
                <c:pt idx="16035">
                  <c:v>44.337473074123203</c:v>
                </c:pt>
                <c:pt idx="16036">
                  <c:v>44.338163494846903</c:v>
                </c:pt>
                <c:pt idx="16037">
                  <c:v>44.338853870272203</c:v>
                </c:pt>
                <c:pt idx="16038">
                  <c:v>44.339544200402301</c:v>
                </c:pt>
                <c:pt idx="16039">
                  <c:v>44.340234485240103</c:v>
                </c:pt>
                <c:pt idx="16040">
                  <c:v>44.3409247247886</c:v>
                </c:pt>
                <c:pt idx="16041">
                  <c:v>44.341614919050997</c:v>
                </c:pt>
                <c:pt idx="16042">
                  <c:v>44.3423050680301</c:v>
                </c:pt>
                <c:pt idx="16043">
                  <c:v>44.342995171729001</c:v>
                </c:pt>
                <c:pt idx="16044">
                  <c:v>44.343685230150697</c:v>
                </c:pt>
                <c:pt idx="16045">
                  <c:v>44.344375243298202</c:v>
                </c:pt>
                <c:pt idx="16046">
                  <c:v>44.3450652111746</c:v>
                </c:pt>
                <c:pt idx="16047">
                  <c:v>44.345755133782802</c:v>
                </c:pt>
                <c:pt idx="16048">
                  <c:v>44.346445011125901</c:v>
                </c:pt>
                <c:pt idx="16049">
                  <c:v>44.347134843206803</c:v>
                </c:pt>
                <c:pt idx="16050">
                  <c:v>44.347824630028597</c:v>
                </c:pt>
                <c:pt idx="16051">
                  <c:v>44.348514371594298</c:v>
                </c:pt>
                <c:pt idx="16052">
                  <c:v>44.349204067906904</c:v>
                </c:pt>
                <c:pt idx="16053">
                  <c:v>44.349893718969398</c:v>
                </c:pt>
                <c:pt idx="16054">
                  <c:v>44.3505833247849</c:v>
                </c:pt>
                <c:pt idx="16055">
                  <c:v>44.351272885356202</c:v>
                </c:pt>
                <c:pt idx="16056">
                  <c:v>44.351962400686503</c:v>
                </c:pt>
                <c:pt idx="16057">
                  <c:v>44.3526518707788</c:v>
                </c:pt>
                <c:pt idx="16058">
                  <c:v>44.353341295636</c:v>
                </c:pt>
                <c:pt idx="16059">
                  <c:v>44.3540306752612</c:v>
                </c:pt>
                <c:pt idx="16060">
                  <c:v>44.354720009657399</c:v>
                </c:pt>
                <c:pt idx="16061">
                  <c:v>44.355409298827503</c:v>
                </c:pt>
                <c:pt idx="16062">
                  <c:v>44.356098542774703</c:v>
                </c:pt>
                <c:pt idx="16063">
                  <c:v>44.356787741501897</c:v>
                </c:pt>
                <c:pt idx="16064">
                  <c:v>44.357476895012098</c:v>
                </c:pt>
                <c:pt idx="16065">
                  <c:v>44.358166003308298</c:v>
                </c:pt>
                <c:pt idx="16066">
                  <c:v>44.358855066393502</c:v>
                </c:pt>
                <c:pt idx="16067">
                  <c:v>44.359544084270802</c:v>
                </c:pt>
                <c:pt idx="16068">
                  <c:v>44.360233056943201</c:v>
                </c:pt>
                <c:pt idx="16069">
                  <c:v>44.360921984413601</c:v>
                </c:pt>
                <c:pt idx="16070">
                  <c:v>44.361610866684998</c:v>
                </c:pt>
                <c:pt idx="16071">
                  <c:v>44.362299703760499</c:v>
                </c:pt>
                <c:pt idx="16072">
                  <c:v>44.362988495643101</c:v>
                </c:pt>
                <c:pt idx="16073">
                  <c:v>44.363677242335797</c:v>
                </c:pt>
                <c:pt idx="16074">
                  <c:v>44.364365943841598</c:v>
                </c:pt>
                <c:pt idx="16075">
                  <c:v>44.365054600163504</c:v>
                </c:pt>
                <c:pt idx="16076">
                  <c:v>44.365743211304498</c:v>
                </c:pt>
                <c:pt idx="16077">
                  <c:v>44.3664317772676</c:v>
                </c:pt>
                <c:pt idx="16078">
                  <c:v>44.367120298055703</c:v>
                </c:pt>
                <c:pt idx="16079">
                  <c:v>44.367808773672103</c:v>
                </c:pt>
                <c:pt idx="16080">
                  <c:v>44.3684972041195</c:v>
                </c:pt>
                <c:pt idx="16081">
                  <c:v>44.369185589401098</c:v>
                </c:pt>
                <c:pt idx="16082">
                  <c:v>44.369873929519798</c:v>
                </c:pt>
                <c:pt idx="16083">
                  <c:v>44.370562224478597</c:v>
                </c:pt>
                <c:pt idx="16084">
                  <c:v>44.3712504742806</c:v>
                </c:pt>
                <c:pt idx="16085">
                  <c:v>44.3719386789287</c:v>
                </c:pt>
                <c:pt idx="16086">
                  <c:v>44.372626838426001</c:v>
                </c:pt>
                <c:pt idx="16087">
                  <c:v>44.373314952775402</c:v>
                </c:pt>
                <c:pt idx="16088">
                  <c:v>44.374003021980002</c:v>
                </c:pt>
                <c:pt idx="16089">
                  <c:v>44.374691046042798</c:v>
                </c:pt>
                <c:pt idx="16090">
                  <c:v>44.375379024966698</c:v>
                </c:pt>
                <c:pt idx="16091">
                  <c:v>44.376066958754798</c:v>
                </c:pt>
                <c:pt idx="16092">
                  <c:v>44.376754847409998</c:v>
                </c:pt>
                <c:pt idx="16093">
                  <c:v>44.377442690935503</c:v>
                </c:pt>
                <c:pt idx="16094">
                  <c:v>44.378130489334097</c:v>
                </c:pt>
                <c:pt idx="16095">
                  <c:v>44.378818242608801</c:v>
                </c:pt>
                <c:pt idx="16096">
                  <c:v>44.379505950762798</c:v>
                </c:pt>
                <c:pt idx="16097">
                  <c:v>44.380193613798902</c:v>
                </c:pt>
                <c:pt idx="16098">
                  <c:v>44.380881231720203</c:v>
                </c:pt>
                <c:pt idx="16099">
                  <c:v>44.381568804529699</c:v>
                </c:pt>
                <c:pt idx="16100">
                  <c:v>44.382256332230398</c:v>
                </c:pt>
                <c:pt idx="16101">
                  <c:v>44.382943814825303</c:v>
                </c:pt>
                <c:pt idx="16102">
                  <c:v>44.383631252317301</c:v>
                </c:pt>
                <c:pt idx="16103">
                  <c:v>44.384318644709502</c:v>
                </c:pt>
                <c:pt idx="16104">
                  <c:v>44.385005992004899</c:v>
                </c:pt>
                <c:pt idx="16105">
                  <c:v>44.385693294206497</c:v>
                </c:pt>
                <c:pt idx="16106">
                  <c:v>44.386380551317302</c:v>
                </c:pt>
                <c:pt idx="16107">
                  <c:v>44.387067763340298</c:v>
                </c:pt>
                <c:pt idx="16108">
                  <c:v>44.387754930278398</c:v>
                </c:pt>
                <c:pt idx="16109">
                  <c:v>44.3884420521347</c:v>
                </c:pt>
                <c:pt idx="16110">
                  <c:v>44.389129128912202</c:v>
                </c:pt>
                <c:pt idx="16111">
                  <c:v>44.389816160613897</c:v>
                </c:pt>
                <c:pt idx="16112">
                  <c:v>44.390503147242804</c:v>
                </c:pt>
                <c:pt idx="16113">
                  <c:v>44.3911900888018</c:v>
                </c:pt>
                <c:pt idx="16114">
                  <c:v>44.391876985293997</c:v>
                </c:pt>
                <c:pt idx="16115">
                  <c:v>44.392563836722402</c:v>
                </c:pt>
                <c:pt idx="16116">
                  <c:v>44.393250643089999</c:v>
                </c:pt>
                <c:pt idx="16117">
                  <c:v>44.393937404399701</c:v>
                </c:pt>
                <c:pt idx="16118">
                  <c:v>44.394624120654598</c:v>
                </c:pt>
                <c:pt idx="16119">
                  <c:v>44.395310791857597</c:v>
                </c:pt>
                <c:pt idx="16120">
                  <c:v>44.395997418011802</c:v>
                </c:pt>
                <c:pt idx="16121">
                  <c:v>44.3966839991201</c:v>
                </c:pt>
                <c:pt idx="16122">
                  <c:v>44.397370535185601</c:v>
                </c:pt>
                <c:pt idx="16123">
                  <c:v>44.398057026211298</c:v>
                </c:pt>
                <c:pt idx="16124">
                  <c:v>44.398743472200103</c:v>
                </c:pt>
                <c:pt idx="16125">
                  <c:v>44.399429873155</c:v>
                </c:pt>
                <c:pt idx="16126">
                  <c:v>44.400116229079103</c:v>
                </c:pt>
                <c:pt idx="16127">
                  <c:v>44.400802539975302</c:v>
                </c:pt>
                <c:pt idx="16128">
                  <c:v>44.401488805846597</c:v>
                </c:pt>
                <c:pt idx="16129">
                  <c:v>44.402175026696</c:v>
                </c:pt>
                <c:pt idx="16130">
                  <c:v>44.402861202526601</c:v>
                </c:pt>
                <c:pt idx="16131">
                  <c:v>44.403547333341201</c:v>
                </c:pt>
                <c:pt idx="16132">
                  <c:v>44.404233419142997</c:v>
                </c:pt>
                <c:pt idx="16133">
                  <c:v>44.404919459934803</c:v>
                </c:pt>
                <c:pt idx="16134">
                  <c:v>44.405605455719801</c:v>
                </c:pt>
                <c:pt idx="16135">
                  <c:v>44.406291406500799</c:v>
                </c:pt>
                <c:pt idx="16136">
                  <c:v>44.406977312280901</c:v>
                </c:pt>
                <c:pt idx="16137">
                  <c:v>44.407663173063099</c:v>
                </c:pt>
                <c:pt idx="16138">
                  <c:v>44.4083489888503</c:v>
                </c:pt>
                <c:pt idx="16139">
                  <c:v>44.4090347596456</c:v>
                </c:pt>
                <c:pt idx="16140">
                  <c:v>44.409720485451899</c:v>
                </c:pt>
                <c:pt idx="16141">
                  <c:v>44.410406166272303</c:v>
                </c:pt>
                <c:pt idx="16142">
                  <c:v>44.411091802109702</c:v>
                </c:pt>
                <c:pt idx="16143">
                  <c:v>44.411777392967203</c:v>
                </c:pt>
                <c:pt idx="16144">
                  <c:v>44.412462938847597</c:v>
                </c:pt>
                <c:pt idx="16145">
                  <c:v>44.413148439754103</c:v>
                </c:pt>
                <c:pt idx="16146">
                  <c:v>44.4138338956895</c:v>
                </c:pt>
                <c:pt idx="16147">
                  <c:v>44.414519306656999</c:v>
                </c:pt>
                <c:pt idx="16148">
                  <c:v>44.415204672659399</c:v>
                </c:pt>
                <c:pt idx="16149">
                  <c:v>44.4158899936998</c:v>
                </c:pt>
                <c:pt idx="16150">
                  <c:v>44.416575269781198</c:v>
                </c:pt>
                <c:pt idx="16151">
                  <c:v>44.417260500906501</c:v>
                </c:pt>
                <c:pt idx="16152">
                  <c:v>44.417945687078799</c:v>
                </c:pt>
                <c:pt idx="16153">
                  <c:v>44.418630828300998</c:v>
                </c:pt>
                <c:pt idx="16154">
                  <c:v>44.419315924576097</c:v>
                </c:pt>
                <c:pt idx="16155">
                  <c:v>44.420000975907101</c:v>
                </c:pt>
                <c:pt idx="16156">
                  <c:v>44.420685982297002</c:v>
                </c:pt>
                <c:pt idx="16157">
                  <c:v>44.421370943748798</c:v>
                </c:pt>
                <c:pt idx="16158">
                  <c:v>44.422055860265502</c:v>
                </c:pt>
                <c:pt idx="16159">
                  <c:v>44.422740731850098</c:v>
                </c:pt>
                <c:pt idx="16160">
                  <c:v>44.4234255585055</c:v>
                </c:pt>
                <c:pt idx="16161">
                  <c:v>44.424110340234797</c:v>
                </c:pt>
                <c:pt idx="16162">
                  <c:v>44.424795077040898</c:v>
                </c:pt>
                <c:pt idx="16163">
                  <c:v>44.425479768926799</c:v>
                </c:pt>
                <c:pt idx="16164">
                  <c:v>44.426164415895499</c:v>
                </c:pt>
                <c:pt idx="16165">
                  <c:v>44.426849017949998</c:v>
                </c:pt>
                <c:pt idx="16166">
                  <c:v>44.4275335750933</c:v>
                </c:pt>
                <c:pt idx="16167">
                  <c:v>44.428218087328403</c:v>
                </c:pt>
                <c:pt idx="16168">
                  <c:v>44.428902554658201</c:v>
                </c:pt>
                <c:pt idx="16169">
                  <c:v>44.429586977085798</c:v>
                </c:pt>
                <c:pt idx="16170">
                  <c:v>44.430271354614099</c:v>
                </c:pt>
                <c:pt idx="16171">
                  <c:v>44.430955687246097</c:v>
                </c:pt>
                <c:pt idx="16172">
                  <c:v>44.431639974984797</c:v>
                </c:pt>
                <c:pt idx="16173">
                  <c:v>44.432324217833198</c:v>
                </c:pt>
                <c:pt idx="16174">
                  <c:v>44.433008415794298</c:v>
                </c:pt>
                <c:pt idx="16175">
                  <c:v>44.433692568871002</c:v>
                </c:pt>
                <c:pt idx="16176">
                  <c:v>44.434376677066297</c:v>
                </c:pt>
                <c:pt idx="16177">
                  <c:v>44.4350607403833</c:v>
                </c:pt>
                <c:pt idx="16178">
                  <c:v>44.435744758824903</c:v>
                </c:pt>
                <c:pt idx="16179">
                  <c:v>44.436428732394099</c:v>
                </c:pt>
                <c:pt idx="16180">
                  <c:v>44.437112661093899</c:v>
                </c:pt>
                <c:pt idx="16181">
                  <c:v>44.437796544927203</c:v>
                </c:pt>
                <c:pt idx="16182">
                  <c:v>44.438480383897101</c:v>
                </c:pt>
                <c:pt idx="16183">
                  <c:v>44.4391641780065</c:v>
                </c:pt>
                <c:pt idx="16184">
                  <c:v>44.439847927258398</c:v>
                </c:pt>
                <c:pt idx="16185">
                  <c:v>44.440531631655901</c:v>
                </c:pt>
                <c:pt idx="16186">
                  <c:v>44.4412152912018</c:v>
                </c:pt>
                <c:pt idx="16187">
                  <c:v>44.441898905899102</c:v>
                </c:pt>
                <c:pt idx="16188">
                  <c:v>44.442582475750903</c:v>
                </c:pt>
                <c:pt idx="16189">
                  <c:v>44.443266000760197</c:v>
                </c:pt>
                <c:pt idx="16190">
                  <c:v>44.443949480929902</c:v>
                </c:pt>
                <c:pt idx="16191">
                  <c:v>44.444632916262897</c:v>
                </c:pt>
                <c:pt idx="16192">
                  <c:v>44.445316306762301</c:v>
                </c:pt>
                <c:pt idx="16193">
                  <c:v>44.445999652431098</c:v>
                </c:pt>
                <c:pt idx="16194">
                  <c:v>44.446682953272202</c:v>
                </c:pt>
                <c:pt idx="16195">
                  <c:v>44.447366209288603</c:v>
                </c:pt>
                <c:pt idx="16196">
                  <c:v>44.4480494204834</c:v>
                </c:pt>
                <c:pt idx="16197">
                  <c:v>44.4487325868594</c:v>
                </c:pt>
                <c:pt idx="16198">
                  <c:v>44.4494157084197</c:v>
                </c:pt>
                <c:pt idx="16199">
                  <c:v>44.450098785167199</c:v>
                </c:pt>
                <c:pt idx="16200">
                  <c:v>44.450781817104897</c:v>
                </c:pt>
                <c:pt idx="16201">
                  <c:v>44.451464804235798</c:v>
                </c:pt>
                <c:pt idx="16202">
                  <c:v>44.4521477465629</c:v>
                </c:pt>
                <c:pt idx="16203">
                  <c:v>44.452830644089197</c:v>
                </c:pt>
                <c:pt idx="16204">
                  <c:v>44.4535134968176</c:v>
                </c:pt>
                <c:pt idx="16205">
                  <c:v>44.4541963047511</c:v>
                </c:pt>
                <c:pt idx="16206">
                  <c:v>44.454879067892797</c:v>
                </c:pt>
                <c:pt idx="16207">
                  <c:v>44.455561786245497</c:v>
                </c:pt>
                <c:pt idx="16208">
                  <c:v>44.456244459812197</c:v>
                </c:pt>
                <c:pt idx="16209">
                  <c:v>44.456927088595997</c:v>
                </c:pt>
                <c:pt idx="16210">
                  <c:v>44.457609672599801</c:v>
                </c:pt>
                <c:pt idx="16211">
                  <c:v>44.458292211826503</c:v>
                </c:pt>
                <c:pt idx="16212">
                  <c:v>44.458974706279299</c:v>
                </c:pt>
                <c:pt idx="16213">
                  <c:v>44.459657155960997</c:v>
                </c:pt>
                <c:pt idx="16214">
                  <c:v>44.460339560874601</c:v>
                </c:pt>
                <c:pt idx="16215">
                  <c:v>44.461021921023097</c:v>
                </c:pt>
                <c:pt idx="16216">
                  <c:v>44.461704236409403</c:v>
                </c:pt>
                <c:pt idx="16217">
                  <c:v>44.462386507036598</c:v>
                </c:pt>
                <c:pt idx="16218">
                  <c:v>44.463068732907701</c:v>
                </c:pt>
                <c:pt idx="16219">
                  <c:v>44.463750914025503</c:v>
                </c:pt>
                <c:pt idx="16220">
                  <c:v>44.464433050393197</c:v>
                </c:pt>
                <c:pt idx="16221">
                  <c:v>44.465115142013502</c:v>
                </c:pt>
                <c:pt idx="16222">
                  <c:v>44.465797188889603</c:v>
                </c:pt>
                <c:pt idx="16223">
                  <c:v>44.466479191024497</c:v>
                </c:pt>
                <c:pt idx="16224">
                  <c:v>44.4671611484209</c:v>
                </c:pt>
                <c:pt idx="16225">
                  <c:v>44.4678430610821</c:v>
                </c:pt>
                <c:pt idx="16226">
                  <c:v>44.468524929010897</c:v>
                </c:pt>
                <c:pt idx="16227">
                  <c:v>44.469206752210198</c:v>
                </c:pt>
                <c:pt idx="16228">
                  <c:v>44.4698885306832</c:v>
                </c:pt>
                <c:pt idx="16229">
                  <c:v>44.470570264432702</c:v>
                </c:pt>
                <c:pt idx="16230">
                  <c:v>44.471251953461703</c:v>
                </c:pt>
                <c:pt idx="16231">
                  <c:v>44.471933597773301</c:v>
                </c:pt>
                <c:pt idx="16232">
                  <c:v>44.472615197370303</c:v>
                </c:pt>
                <c:pt idx="16233">
                  <c:v>44.473296752255699</c:v>
                </c:pt>
                <c:pt idx="16234">
                  <c:v>44.473978262432603</c:v>
                </c:pt>
                <c:pt idx="16235">
                  <c:v>44.474659727903799</c:v>
                </c:pt>
                <c:pt idx="16236">
                  <c:v>44.475341148672399</c:v>
                </c:pt>
                <c:pt idx="16237">
                  <c:v>44.476022524741403</c:v>
                </c:pt>
                <c:pt idx="16238">
                  <c:v>44.476703856113701</c:v>
                </c:pt>
                <c:pt idx="16239">
                  <c:v>44.477385142792201</c:v>
                </c:pt>
                <c:pt idx="16240">
                  <c:v>44.47806638478</c:v>
                </c:pt>
                <c:pt idx="16241">
                  <c:v>44.478747582079997</c:v>
                </c:pt>
                <c:pt idx="16242">
                  <c:v>44.479428734695198</c:v>
                </c:pt>
                <c:pt idx="16243">
                  <c:v>44.4801098426286</c:v>
                </c:pt>
                <c:pt idx="16244">
                  <c:v>44.480790905883097</c:v>
                </c:pt>
                <c:pt idx="16245">
                  <c:v>44.481471924461701</c:v>
                </c:pt>
                <c:pt idx="16246">
                  <c:v>44.482152898367403</c:v>
                </c:pt>
                <c:pt idx="16247">
                  <c:v>44.482833827603201</c:v>
                </c:pt>
                <c:pt idx="16248">
                  <c:v>44.483514712172003</c:v>
                </c:pt>
                <c:pt idx="16249">
                  <c:v>44.484195552076699</c:v>
                </c:pt>
                <c:pt idx="16250">
                  <c:v>44.484876347320402</c:v>
                </c:pt>
                <c:pt idx="16251">
                  <c:v>44.485557097906103</c:v>
                </c:pt>
                <c:pt idx="16252">
                  <c:v>44.486237803836602</c:v>
                </c:pt>
                <c:pt idx="16253">
                  <c:v>44.486918465114996</c:v>
                </c:pt>
                <c:pt idx="16254">
                  <c:v>44.4875990817443</c:v>
                </c:pt>
                <c:pt idx="16255">
                  <c:v>44.488279653727297</c:v>
                </c:pt>
                <c:pt idx="16256">
                  <c:v>44.4889601810671</c:v>
                </c:pt>
                <c:pt idx="16257">
                  <c:v>44.4896406637667</c:v>
                </c:pt>
                <c:pt idx="16258">
                  <c:v>44.490321101828997</c:v>
                </c:pt>
                <c:pt idx="16259">
                  <c:v>44.491001495256903</c:v>
                </c:pt>
                <c:pt idx="16260">
                  <c:v>44.491681844053502</c:v>
                </c:pt>
                <c:pt idx="16261">
                  <c:v>44.492362148221702</c:v>
                </c:pt>
                <c:pt idx="16262">
                  <c:v>44.493042407764399</c:v>
                </c:pt>
                <c:pt idx="16263">
                  <c:v>44.4937226226848</c:v>
                </c:pt>
                <c:pt idx="16264">
                  <c:v>44.494402792985603</c:v>
                </c:pt>
                <c:pt idx="16265">
                  <c:v>44.495082918669901</c:v>
                </c:pt>
                <c:pt idx="16266">
                  <c:v>44.495762999740599</c:v>
                </c:pt>
                <c:pt idx="16267">
                  <c:v>44.496443036200802</c:v>
                </c:pt>
                <c:pt idx="16268">
                  <c:v>44.497123028053302</c:v>
                </c:pt>
                <c:pt idx="16269">
                  <c:v>44.497802975301198</c:v>
                </c:pt>
                <c:pt idx="16270">
                  <c:v>44.498482877947403</c:v>
                </c:pt>
                <c:pt idx="16271">
                  <c:v>44.499162735994901</c:v>
                </c:pt>
                <c:pt idx="16272">
                  <c:v>44.499842549446598</c:v>
                </c:pt>
                <c:pt idx="16273">
                  <c:v>44.500522318305499</c:v>
                </c:pt>
                <c:pt idx="16274">
                  <c:v>44.501202042574597</c:v>
                </c:pt>
                <c:pt idx="16275">
                  <c:v>44.501881722256798</c:v>
                </c:pt>
                <c:pt idx="16276">
                  <c:v>44.502561357355098</c:v>
                </c:pt>
                <c:pt idx="16277">
                  <c:v>44.503240947872399</c:v>
                </c:pt>
                <c:pt idx="16278">
                  <c:v>44.503920493811798</c:v>
                </c:pt>
                <c:pt idx="16279">
                  <c:v>44.5045999951762</c:v>
                </c:pt>
                <c:pt idx="16280">
                  <c:v>44.505279451968498</c:v>
                </c:pt>
                <c:pt idx="16281">
                  <c:v>44.505958864191797</c:v>
                </c:pt>
                <c:pt idx="16282">
                  <c:v>44.506638231848903</c:v>
                </c:pt>
                <c:pt idx="16283">
                  <c:v>44.507317554942901</c:v>
                </c:pt>
                <c:pt idx="16284">
                  <c:v>44.507996833476597</c:v>
                </c:pt>
                <c:pt idx="16285">
                  <c:v>44.508676067453102</c:v>
                </c:pt>
                <c:pt idx="16286">
                  <c:v>44.509355256875402</c:v>
                </c:pt>
                <c:pt idx="16287">
                  <c:v>44.510034401746402</c:v>
                </c:pt>
                <c:pt idx="16288">
                  <c:v>44.510713502069002</c:v>
                </c:pt>
                <c:pt idx="16289">
                  <c:v>44.5113925578462</c:v>
                </c:pt>
                <c:pt idx="16290">
                  <c:v>44.512071569081002</c:v>
                </c:pt>
                <c:pt idx="16291">
                  <c:v>44.512750535776298</c:v>
                </c:pt>
                <c:pt idx="16292">
                  <c:v>44.513429457935104</c:v>
                </c:pt>
                <c:pt idx="16293">
                  <c:v>44.514108335560401</c:v>
                </c:pt>
                <c:pt idx="16294">
                  <c:v>44.514787168655097</c:v>
                </c:pt>
                <c:pt idx="16295">
                  <c:v>44.515465957222197</c:v>
                </c:pt>
                <c:pt idx="16296">
                  <c:v>44.516144701264601</c:v>
                </c:pt>
                <c:pt idx="16297">
                  <c:v>44.516823400785398</c:v>
                </c:pt>
                <c:pt idx="16298">
                  <c:v>44.517502055787403</c:v>
                </c:pt>
                <c:pt idx="16299">
                  <c:v>44.518180666273601</c:v>
                </c:pt>
                <c:pt idx="16300">
                  <c:v>44.518859232246903</c:v>
                </c:pt>
                <c:pt idx="16301">
                  <c:v>44.519537753710502</c:v>
                </c:pt>
                <c:pt idx="16302">
                  <c:v>44.520216230667103</c:v>
                </c:pt>
                <c:pt idx="16303">
                  <c:v>44.520894663119698</c:v>
                </c:pt>
                <c:pt idx="16304">
                  <c:v>44.5215730510714</c:v>
                </c:pt>
                <c:pt idx="16305">
                  <c:v>44.522251394525099</c:v>
                </c:pt>
                <c:pt idx="16306">
                  <c:v>44.522929693483697</c:v>
                </c:pt>
                <c:pt idx="16307">
                  <c:v>44.523607947950097</c:v>
                </c:pt>
                <c:pt idx="16308">
                  <c:v>44.524286157927399</c:v>
                </c:pt>
                <c:pt idx="16309">
                  <c:v>44.524964323418502</c:v>
                </c:pt>
                <c:pt idx="16310">
                  <c:v>44.525642444426403</c:v>
                </c:pt>
                <c:pt idx="16311">
                  <c:v>44.526320520954002</c:v>
                </c:pt>
                <c:pt idx="16312">
                  <c:v>44.526998553004297</c:v>
                </c:pt>
                <c:pt idx="16313">
                  <c:v>44.527676540580202</c:v>
                </c:pt>
                <c:pt idx="16314">
                  <c:v>44.528354483684701</c:v>
                </c:pt>
                <c:pt idx="16315">
                  <c:v>44.5290323823207</c:v>
                </c:pt>
                <c:pt idx="16316">
                  <c:v>44.529710236491198</c:v>
                </c:pt>
                <c:pt idx="16317">
                  <c:v>44.530388046199199</c:v>
                </c:pt>
                <c:pt idx="16318">
                  <c:v>44.531065811447597</c:v>
                </c:pt>
                <c:pt idx="16319">
                  <c:v>44.531743532239403</c:v>
                </c:pt>
                <c:pt idx="16320">
                  <c:v>44.532421208577503</c:v>
                </c:pt>
                <c:pt idx="16321">
                  <c:v>44.533098840464802</c:v>
                </c:pt>
                <c:pt idx="16322">
                  <c:v>44.533776427904399</c:v>
                </c:pt>
                <c:pt idx="16323">
                  <c:v>44.5344539708992</c:v>
                </c:pt>
                <c:pt idx="16324">
                  <c:v>44.535131469452097</c:v>
                </c:pt>
                <c:pt idx="16325">
                  <c:v>44.535808923566101</c:v>
                </c:pt>
                <c:pt idx="16326">
                  <c:v>44.536486333244198</c:v>
                </c:pt>
                <c:pt idx="16327">
                  <c:v>44.537163698489202</c:v>
                </c:pt>
                <c:pt idx="16328">
                  <c:v>44.537841019304302</c:v>
                </c:pt>
                <c:pt idx="16329">
                  <c:v>44.538518295692199</c:v>
                </c:pt>
                <c:pt idx="16330">
                  <c:v>44.539195527655998</c:v>
                </c:pt>
                <c:pt idx="16331">
                  <c:v>44.539872715198598</c:v>
                </c:pt>
                <c:pt idx="16332">
                  <c:v>44.540549858322997</c:v>
                </c:pt>
                <c:pt idx="16333">
                  <c:v>44.541226957032002</c:v>
                </c:pt>
                <c:pt idx="16334">
                  <c:v>44.541904011328803</c:v>
                </c:pt>
                <c:pt idx="16335">
                  <c:v>44.542581021216201</c:v>
                </c:pt>
                <c:pt idx="16336">
                  <c:v>44.543257986697199</c:v>
                </c:pt>
                <c:pt idx="16337">
                  <c:v>44.543934907774698</c:v>
                </c:pt>
                <c:pt idx="16338">
                  <c:v>44.544611784451597</c:v>
                </c:pt>
                <c:pt idx="16339">
                  <c:v>44.545288616731</c:v>
                </c:pt>
                <c:pt idx="16340">
                  <c:v>44.545965404615799</c:v>
                </c:pt>
                <c:pt idx="16341">
                  <c:v>44.546642148108901</c:v>
                </c:pt>
                <c:pt idx="16342">
                  <c:v>44.547318847213397</c:v>
                </c:pt>
                <c:pt idx="16343">
                  <c:v>44.547995501932</c:v>
                </c:pt>
                <c:pt idx="16344">
                  <c:v>44.548672112267802</c:v>
                </c:pt>
                <c:pt idx="16345">
                  <c:v>44.549348678223801</c:v>
                </c:pt>
                <c:pt idx="16346">
                  <c:v>44.550025199802803</c:v>
                </c:pt>
                <c:pt idx="16347">
                  <c:v>44.550701677007901</c:v>
                </c:pt>
                <c:pt idx="16348">
                  <c:v>44.551378109841998</c:v>
                </c:pt>
                <c:pt idx="16349">
                  <c:v>44.552054498308003</c:v>
                </c:pt>
                <c:pt idx="16350">
                  <c:v>44.552730842408899</c:v>
                </c:pt>
                <c:pt idx="16351">
                  <c:v>44.553407142147599</c:v>
                </c:pt>
                <c:pt idx="16352">
                  <c:v>44.554083397527101</c:v>
                </c:pt>
                <c:pt idx="16353">
                  <c:v>44.554759608550299</c:v>
                </c:pt>
                <c:pt idx="16354">
                  <c:v>44.555435775220197</c:v>
                </c:pt>
                <c:pt idx="16355">
                  <c:v>44.556111897539701</c:v>
                </c:pt>
                <c:pt idx="16356">
                  <c:v>44.556787975511803</c:v>
                </c:pt>
                <c:pt idx="16357">
                  <c:v>44.557464009139402</c:v>
                </c:pt>
                <c:pt idx="16358">
                  <c:v>44.558139998425503</c:v>
                </c:pt>
                <c:pt idx="16359">
                  <c:v>44.558815943372998</c:v>
                </c:pt>
                <c:pt idx="16360">
                  <c:v>44.559491843984802</c:v>
                </c:pt>
                <c:pt idx="16361">
                  <c:v>44.560167700264003</c:v>
                </c:pt>
                <c:pt idx="16362">
                  <c:v>44.560843512213403</c:v>
                </c:pt>
                <c:pt idx="16363">
                  <c:v>44.561519279835998</c:v>
                </c:pt>
                <c:pt idx="16364">
                  <c:v>44.562195003134804</c:v>
                </c:pt>
                <c:pt idx="16365">
                  <c:v>44.562870682112603</c:v>
                </c:pt>
                <c:pt idx="16366">
                  <c:v>44.563546316772502</c:v>
                </c:pt>
                <c:pt idx="16367">
                  <c:v>44.5642219071174</c:v>
                </c:pt>
                <c:pt idx="16368">
                  <c:v>44.564897453150202</c:v>
                </c:pt>
                <c:pt idx="16369">
                  <c:v>44.5655729548739</c:v>
                </c:pt>
                <c:pt idx="16370">
                  <c:v>44.566248412291401</c:v>
                </c:pt>
                <c:pt idx="16371">
                  <c:v>44.566923825405702</c:v>
                </c:pt>
                <c:pt idx="16372">
                  <c:v>44.567599194219603</c:v>
                </c:pt>
                <c:pt idx="16373">
                  <c:v>44.568274518736303</c:v>
                </c:pt>
                <c:pt idx="16374">
                  <c:v>44.568949798958499</c:v>
                </c:pt>
                <c:pt idx="16375">
                  <c:v>44.569625034889299</c:v>
                </c:pt>
                <c:pt idx="16376">
                  <c:v>44.570300226531501</c:v>
                </c:pt>
                <c:pt idx="16377">
                  <c:v>44.570975373888203</c:v>
                </c:pt>
                <c:pt idx="16378">
                  <c:v>44.571650476962297</c:v>
                </c:pt>
                <c:pt idx="16379">
                  <c:v>44.572325535756598</c:v>
                </c:pt>
                <c:pt idx="16380">
                  <c:v>44.573000550274301</c:v>
                </c:pt>
                <c:pt idx="16381">
                  <c:v>44.573675520518101</c:v>
                </c:pt>
                <c:pt idx="16382">
                  <c:v>44.574350446491103</c:v>
                </c:pt>
                <c:pt idx="16383">
                  <c:v>44.575025328196098</c:v>
                </c:pt>
                <c:pt idx="16384">
                  <c:v>44.575700165636199</c:v>
                </c:pt>
                <c:pt idx="16385">
                  <c:v>44.576374958814299</c:v>
                </c:pt>
                <c:pt idx="16386">
                  <c:v>44.577049707733202</c:v>
                </c:pt>
                <c:pt idx="16387">
                  <c:v>44.577724412396101</c:v>
                </c:pt>
                <c:pt idx="16388">
                  <c:v>44.578399072805702</c:v>
                </c:pt>
                <c:pt idx="16389">
                  <c:v>44.579073688965003</c:v>
                </c:pt>
                <c:pt idx="16390">
                  <c:v>44.579748260876997</c:v>
                </c:pt>
                <c:pt idx="16391">
                  <c:v>44.580422788544702</c:v>
                </c:pt>
                <c:pt idx="16392">
                  <c:v>44.581097271970897</c:v>
                </c:pt>
                <c:pt idx="16393">
                  <c:v>44.581771711158503</c:v>
                </c:pt>
                <c:pt idx="16394">
                  <c:v>44.582446106110702</c:v>
                </c:pt>
                <c:pt idx="16395">
                  <c:v>44.583120456830201</c:v>
                </c:pt>
                <c:pt idx="16396">
                  <c:v>44.58379476332</c:v>
                </c:pt>
                <c:pt idx="16397">
                  <c:v>44.584469025583097</c:v>
                </c:pt>
                <c:pt idx="16398">
                  <c:v>44.585143243622298</c:v>
                </c:pt>
                <c:pt idx="16399">
                  <c:v>44.585817417440701</c:v>
                </c:pt>
                <c:pt idx="16400">
                  <c:v>44.586491547041199</c:v>
                </c:pt>
                <c:pt idx="16401">
                  <c:v>44.587165632426697</c:v>
                </c:pt>
                <c:pt idx="16402">
                  <c:v>44.587839673600101</c:v>
                </c:pt>
                <c:pt idx="16403">
                  <c:v>44.588513670564502</c:v>
                </c:pt>
                <c:pt idx="16404">
                  <c:v>44.589187623322601</c:v>
                </c:pt>
                <c:pt idx="16405">
                  <c:v>44.589861531877503</c:v>
                </c:pt>
                <c:pt idx="16406">
                  <c:v>44.590535396232198</c:v>
                </c:pt>
                <c:pt idx="16407">
                  <c:v>44.591209216389402</c:v>
                </c:pt>
                <c:pt idx="16408">
                  <c:v>44.591882992352197</c:v>
                </c:pt>
                <c:pt idx="16409">
                  <c:v>44.592556724123597</c:v>
                </c:pt>
                <c:pt idx="16410">
                  <c:v>44.593230411706401</c:v>
                </c:pt>
                <c:pt idx="16411">
                  <c:v>44.593904055103501</c:v>
                </c:pt>
                <c:pt idx="16412">
                  <c:v>44.594577654318002</c:v>
                </c:pt>
                <c:pt idx="16413">
                  <c:v>44.595251209352803</c:v>
                </c:pt>
                <c:pt idx="16414">
                  <c:v>44.595924720210697</c:v>
                </c:pt>
                <c:pt idx="16415">
                  <c:v>44.596598186894802</c:v>
                </c:pt>
                <c:pt idx="16416">
                  <c:v>44.597271609407997</c:v>
                </c:pt>
                <c:pt idx="16417">
                  <c:v>44.597944987753102</c:v>
                </c:pt>
                <c:pt idx="16418">
                  <c:v>44.598618321933202</c:v>
                </c:pt>
                <c:pt idx="16419">
                  <c:v>44.599291611951102</c:v>
                </c:pt>
                <c:pt idx="16420">
                  <c:v>44.599964857809901</c:v>
                </c:pt>
                <c:pt idx="16421">
                  <c:v>44.600638059512399</c:v>
                </c:pt>
                <c:pt idx="16422">
                  <c:v>44.6013112170616</c:v>
                </c:pt>
                <c:pt idx="16423">
                  <c:v>44.601984330460297</c:v>
                </c:pt>
                <c:pt idx="16424">
                  <c:v>44.602657399711703</c:v>
                </c:pt>
                <c:pt idx="16425">
                  <c:v>44.603330424818502</c:v>
                </c:pt>
                <c:pt idx="16426">
                  <c:v>44.6040034057837</c:v>
                </c:pt>
                <c:pt idx="16427">
                  <c:v>44.604676342610198</c:v>
                </c:pt>
                <c:pt idx="16428">
                  <c:v>44.605349235300999</c:v>
                </c:pt>
                <c:pt idx="16429">
                  <c:v>44.606022083859102</c:v>
                </c:pt>
                <c:pt idx="16430">
                  <c:v>44.606694888287201</c:v>
                </c:pt>
                <c:pt idx="16431">
                  <c:v>44.6073676485885</c:v>
                </c:pt>
                <c:pt idx="16432">
                  <c:v>44.608040364765699</c:v>
                </c:pt>
                <c:pt idx="16433">
                  <c:v>44.608713036821896</c:v>
                </c:pt>
                <c:pt idx="16434">
                  <c:v>44.609385664759998</c:v>
                </c:pt>
                <c:pt idx="16435">
                  <c:v>44.610058248582803</c:v>
                </c:pt>
                <c:pt idx="16436">
                  <c:v>44.610730788293402</c:v>
                </c:pt>
                <c:pt idx="16437">
                  <c:v>44.611403283894703</c:v>
                </c:pt>
                <c:pt idx="16438">
                  <c:v>44.612075735389503</c:v>
                </c:pt>
                <c:pt idx="16439">
                  <c:v>44.612748142780902</c:v>
                </c:pt>
                <c:pt idx="16440">
                  <c:v>44.613420506071797</c:v>
                </c:pt>
                <c:pt idx="16441">
                  <c:v>44.614092825264997</c:v>
                </c:pt>
                <c:pt idx="16442">
                  <c:v>44.614765100363499</c:v>
                </c:pt>
                <c:pt idx="16443">
                  <c:v>44.615437331370302</c:v>
                </c:pt>
                <c:pt idx="16444">
                  <c:v>44.616109518288297</c:v>
                </c:pt>
                <c:pt idx="16445">
                  <c:v>44.616781661120299</c:v>
                </c:pt>
                <c:pt idx="16446">
                  <c:v>44.617453759869399</c:v>
                </c:pt>
                <c:pt idx="16447">
                  <c:v>44.618125814538502</c:v>
                </c:pt>
                <c:pt idx="16448">
                  <c:v>44.6187978251304</c:v>
                </c:pt>
                <c:pt idx="16449">
                  <c:v>44.6194697916482</c:v>
                </c:pt>
                <c:pt idx="16450">
                  <c:v>44.6201417140948</c:v>
                </c:pt>
                <c:pt idx="16451">
                  <c:v>44.620813592472999</c:v>
                </c:pt>
                <c:pt idx="16452">
                  <c:v>44.621485426785803</c:v>
                </c:pt>
                <c:pt idx="16453">
                  <c:v>44.622157217036197</c:v>
                </c:pt>
                <c:pt idx="16454">
                  <c:v>44.622828963227001</c:v>
                </c:pt>
                <c:pt idx="16455">
                  <c:v>44.623500665361199</c:v>
                </c:pt>
                <c:pt idx="16456">
                  <c:v>44.624172323441698</c:v>
                </c:pt>
                <c:pt idx="16457">
                  <c:v>44.624843937471503</c:v>
                </c:pt>
                <c:pt idx="16458">
                  <c:v>44.6255155074534</c:v>
                </c:pt>
                <c:pt idx="16459">
                  <c:v>44.626187033390501</c:v>
                </c:pt>
                <c:pt idx="16460">
                  <c:v>44.626858515285598</c:v>
                </c:pt>
                <c:pt idx="16461">
                  <c:v>44.627529953141597</c:v>
                </c:pt>
                <c:pt idx="16462">
                  <c:v>44.628201346961497</c:v>
                </c:pt>
                <c:pt idx="16463">
                  <c:v>44.628872696748203</c:v>
                </c:pt>
                <c:pt idx="16464">
                  <c:v>44.629544002504602</c:v>
                </c:pt>
                <c:pt idx="16465">
                  <c:v>44.630215264233698</c:v>
                </c:pt>
                <c:pt idx="16466">
                  <c:v>44.630886481938397</c:v>
                </c:pt>
                <c:pt idx="16467">
                  <c:v>44.631557655621599</c:v>
                </c:pt>
                <c:pt idx="16468">
                  <c:v>44.632228785286202</c:v>
                </c:pt>
                <c:pt idx="16469">
                  <c:v>44.632899870935098</c:v>
                </c:pt>
                <c:pt idx="16470">
                  <c:v>44.6335709125714</c:v>
                </c:pt>
                <c:pt idx="16471">
                  <c:v>44.634241910197801</c:v>
                </c:pt>
                <c:pt idx="16472">
                  <c:v>44.634912863817398</c:v>
                </c:pt>
                <c:pt idx="16473">
                  <c:v>44.635583773432998</c:v>
                </c:pt>
                <c:pt idx="16474">
                  <c:v>44.6362546390476</c:v>
                </c:pt>
                <c:pt idx="16475">
                  <c:v>44.636925460664102</c:v>
                </c:pt>
                <c:pt idx="16476">
                  <c:v>44.637596238285496</c:v>
                </c:pt>
                <c:pt idx="16477">
                  <c:v>44.638266971914497</c:v>
                </c:pt>
                <c:pt idx="16478">
                  <c:v>44.638937661554301</c:v>
                </c:pt>
                <c:pt idx="16479">
                  <c:v>44.639608307207602</c:v>
                </c:pt>
                <c:pt idx="16480">
                  <c:v>44.640278908877399</c:v>
                </c:pt>
                <c:pt idx="16481">
                  <c:v>44.640949466566703</c:v>
                </c:pt>
                <c:pt idx="16482">
                  <c:v>44.641619980278399</c:v>
                </c:pt>
                <c:pt idx="16483">
                  <c:v>44.642290450015302</c:v>
                </c:pt>
                <c:pt idx="16484">
                  <c:v>44.642960875780403</c:v>
                </c:pt>
                <c:pt idx="16485">
                  <c:v>44.643631257576601</c:v>
                </c:pt>
                <c:pt idx="16486">
                  <c:v>44.644301595406901</c:v>
                </c:pt>
                <c:pt idx="16487">
                  <c:v>44.644971889274203</c:v>
                </c:pt>
                <c:pt idx="16488">
                  <c:v>44.645642139181298</c:v>
                </c:pt>
                <c:pt idx="16489">
                  <c:v>44.6463123451313</c:v>
                </c:pt>
                <c:pt idx="16490">
                  <c:v>44.6469825071269</c:v>
                </c:pt>
                <c:pt idx="16491">
                  <c:v>44.647652625171197</c:v>
                </c:pt>
                <c:pt idx="16492">
                  <c:v>44.648322699267098</c:v>
                </c:pt>
                <c:pt idx="16493">
                  <c:v>44.6489927294175</c:v>
                </c:pt>
                <c:pt idx="16494">
                  <c:v>44.649662715625297</c:v>
                </c:pt>
                <c:pt idx="16495">
                  <c:v>44.650332657893401</c:v>
                </c:pt>
                <c:pt idx="16496">
                  <c:v>44.651002556224697</c:v>
                </c:pt>
                <c:pt idx="16497">
                  <c:v>44.651672410622297</c:v>
                </c:pt>
                <c:pt idx="16498">
                  <c:v>44.652342221088801</c:v>
                </c:pt>
                <c:pt idx="16499">
                  <c:v>44.653011987627401</c:v>
                </c:pt>
                <c:pt idx="16500">
                  <c:v>44.653681710241003</c:v>
                </c:pt>
                <c:pt idx="16501">
                  <c:v>44.654351388932298</c:v>
                </c:pt>
                <c:pt idx="16502">
                  <c:v>44.6550210237044</c:v>
                </c:pt>
                <c:pt idx="16503">
                  <c:v>44.6556906145602</c:v>
                </c:pt>
                <c:pt idx="16504">
                  <c:v>44.656360161502597</c:v>
                </c:pt>
                <c:pt idx="16505">
                  <c:v>44.657029664534498</c:v>
                </c:pt>
                <c:pt idx="16506">
                  <c:v>44.657699123658801</c:v>
                </c:pt>
                <c:pt idx="16507">
                  <c:v>44.658368538878499</c:v>
                </c:pt>
                <c:pt idx="16508">
                  <c:v>44.659037910196403</c:v>
                </c:pt>
                <c:pt idx="16509">
                  <c:v>44.6597072376155</c:v>
                </c:pt>
                <c:pt idx="16510">
                  <c:v>44.660376521138701</c:v>
                </c:pt>
                <c:pt idx="16511">
                  <c:v>44.6610457607689</c:v>
                </c:pt>
                <c:pt idx="16512">
                  <c:v>44.661714956509002</c:v>
                </c:pt>
                <c:pt idx="16513">
                  <c:v>44.662384108361898</c:v>
                </c:pt>
                <c:pt idx="16514">
                  <c:v>44.663053216330702</c:v>
                </c:pt>
                <c:pt idx="16515">
                  <c:v>44.663722280418</c:v>
                </c:pt>
                <c:pt idx="16516">
                  <c:v>44.664391300627003</c:v>
                </c:pt>
                <c:pt idx="16517">
                  <c:v>44.665060276960503</c:v>
                </c:pt>
                <c:pt idx="16518">
                  <c:v>44.6657292094214</c:v>
                </c:pt>
                <c:pt idx="16519">
                  <c:v>44.6663980980126</c:v>
                </c:pt>
                <c:pt idx="16520">
                  <c:v>44.667066942737101</c:v>
                </c:pt>
                <c:pt idx="16521">
                  <c:v>44.667735743597703</c:v>
                </c:pt>
                <c:pt idx="16522">
                  <c:v>44.668404500597397</c:v>
                </c:pt>
                <c:pt idx="16523">
                  <c:v>44.669073213739097</c:v>
                </c:pt>
                <c:pt idx="16524">
                  <c:v>44.669741883025701</c:v>
                </c:pt>
                <c:pt idx="16525">
                  <c:v>44.670410508460101</c:v>
                </c:pt>
                <c:pt idx="16526">
                  <c:v>44.671079090045303</c:v>
                </c:pt>
                <c:pt idx="16527">
                  <c:v>44.671747627784001</c:v>
                </c:pt>
                <c:pt idx="16528">
                  <c:v>44.672416121679397</c:v>
                </c:pt>
                <c:pt idx="16529">
                  <c:v>44.673084571734201</c:v>
                </c:pt>
                <c:pt idx="16530">
                  <c:v>44.673752977951303</c:v>
                </c:pt>
                <c:pt idx="16531">
                  <c:v>44.674421340333801</c:v>
                </c:pt>
                <c:pt idx="16532">
                  <c:v>44.675089658884502</c:v>
                </c:pt>
                <c:pt idx="16533">
                  <c:v>44.675757933606199</c:v>
                </c:pt>
                <c:pt idx="16534">
                  <c:v>44.676426164501997</c:v>
                </c:pt>
                <c:pt idx="16535">
                  <c:v>44.677094351574802</c:v>
                </c:pt>
                <c:pt idx="16536">
                  <c:v>44.677762494827398</c:v>
                </c:pt>
                <c:pt idx="16537">
                  <c:v>44.6784305942627</c:v>
                </c:pt>
                <c:pt idx="16538">
                  <c:v>44.679098649883699</c:v>
                </c:pt>
                <c:pt idx="16539">
                  <c:v>44.6797666616933</c:v>
                </c:pt>
                <c:pt idx="16540">
                  <c:v>44.680434629694403</c:v>
                </c:pt>
                <c:pt idx="16541">
                  <c:v>44.6811025538899</c:v>
                </c:pt>
                <c:pt idx="16542">
                  <c:v>44.681770434282697</c:v>
                </c:pt>
                <c:pt idx="16543">
                  <c:v>44.6824382708757</c:v>
                </c:pt>
                <c:pt idx="16544">
                  <c:v>44.683106063671801</c:v>
                </c:pt>
                <c:pt idx="16545">
                  <c:v>44.683773812673998</c:v>
                </c:pt>
                <c:pt idx="16546">
                  <c:v>44.684441517885098</c:v>
                </c:pt>
                <c:pt idx="16547">
                  <c:v>44.6851091793081</c:v>
                </c:pt>
                <c:pt idx="16548">
                  <c:v>44.685776796945802</c:v>
                </c:pt>
                <c:pt idx="16549">
                  <c:v>44.686444370801198</c:v>
                </c:pt>
                <c:pt idx="16550">
                  <c:v>44.687111900877198</c:v>
                </c:pt>
                <c:pt idx="16551">
                  <c:v>44.687779387176697</c:v>
                </c:pt>
                <c:pt idx="16552">
                  <c:v>44.688446829702599</c:v>
                </c:pt>
                <c:pt idx="16553">
                  <c:v>44.689114228457797</c:v>
                </c:pt>
                <c:pt idx="16554">
                  <c:v>44.689781583445203</c:v>
                </c:pt>
                <c:pt idx="16555">
                  <c:v>44.690448894667703</c:v>
                </c:pt>
                <c:pt idx="16556">
                  <c:v>44.691116162128303</c:v>
                </c:pt>
                <c:pt idx="16557">
                  <c:v>44.691783385829801</c:v>
                </c:pt>
                <c:pt idx="16558">
                  <c:v>44.692450565775097</c:v>
                </c:pt>
                <c:pt idx="16559">
                  <c:v>44.693117701967203</c:v>
                </c:pt>
                <c:pt idx="16560">
                  <c:v>44.693784794408899</c:v>
                </c:pt>
                <c:pt idx="16561">
                  <c:v>44.694451843103103</c:v>
                </c:pt>
                <c:pt idx="16562">
                  <c:v>44.6951188480529</c:v>
                </c:pt>
                <c:pt idx="16563">
                  <c:v>44.695785809260997</c:v>
                </c:pt>
                <c:pt idx="16564">
                  <c:v>44.696452726730399</c:v>
                </c:pt>
                <c:pt idx="16565">
                  <c:v>44.697119600463999</c:v>
                </c:pt>
                <c:pt idx="16566">
                  <c:v>44.697786430464603</c:v>
                </c:pt>
                <c:pt idx="16567">
                  <c:v>44.698453216735302</c:v>
                </c:pt>
                <c:pt idx="16568">
                  <c:v>44.699119959278804</c:v>
                </c:pt>
                <c:pt idx="16569">
                  <c:v>44.699786658098198</c:v>
                </c:pt>
                <c:pt idx="16570">
                  <c:v>44.700453313196199</c:v>
                </c:pt>
                <c:pt idx="16571">
                  <c:v>44.701119924575899</c:v>
                </c:pt>
                <c:pt idx="16572">
                  <c:v>44.701786492240103</c:v>
                </c:pt>
                <c:pt idx="16573">
                  <c:v>44.702453016191697</c:v>
                </c:pt>
                <c:pt idx="16574">
                  <c:v>44.703119496433601</c:v>
                </c:pt>
                <c:pt idx="16575">
                  <c:v>44.7037859329687</c:v>
                </c:pt>
                <c:pt idx="16576">
                  <c:v>44.704452325799899</c:v>
                </c:pt>
                <c:pt idx="16577">
                  <c:v>44.705118674930198</c:v>
                </c:pt>
                <c:pt idx="16578">
                  <c:v>44.705784980362402</c:v>
                </c:pt>
                <c:pt idx="16579">
                  <c:v>44.706451242099497</c:v>
                </c:pt>
                <c:pt idx="16580">
                  <c:v>44.707117460144303</c:v>
                </c:pt>
                <c:pt idx="16581">
                  <c:v>44.707783634499698</c:v>
                </c:pt>
                <c:pt idx="16582">
                  <c:v>44.708449765168602</c:v>
                </c:pt>
                <c:pt idx="16583">
                  <c:v>44.709115852154</c:v>
                </c:pt>
                <c:pt idx="16584">
                  <c:v>44.709781895458804</c:v>
                </c:pt>
                <c:pt idx="16585">
                  <c:v>44.7104478950858</c:v>
                </c:pt>
                <c:pt idx="16586">
                  <c:v>44.711113851037901</c:v>
                </c:pt>
                <c:pt idx="16587">
                  <c:v>44.711779763318098</c:v>
                </c:pt>
                <c:pt idx="16588">
                  <c:v>44.712445631929199</c:v>
                </c:pt>
                <c:pt idx="16589">
                  <c:v>44.713111456874202</c:v>
                </c:pt>
                <c:pt idx="16590">
                  <c:v>44.713777238155899</c:v>
                </c:pt>
                <c:pt idx="16591">
                  <c:v>44.714442975777203</c:v>
                </c:pt>
                <c:pt idx="16592">
                  <c:v>44.715108669741099</c:v>
                </c:pt>
                <c:pt idx="16593">
                  <c:v>44.7157743200505</c:v>
                </c:pt>
                <c:pt idx="16594">
                  <c:v>44.716439926708198</c:v>
                </c:pt>
                <c:pt idx="16595">
                  <c:v>44.717105489717099</c:v>
                </c:pt>
                <c:pt idx="16596">
                  <c:v>44.717771009080202</c:v>
                </c:pt>
                <c:pt idx="16597">
                  <c:v>44.7184364848003</c:v>
                </c:pt>
                <c:pt idx="16598">
                  <c:v>44.719101916880398</c:v>
                </c:pt>
                <c:pt idx="16599">
                  <c:v>44.719767305323302</c:v>
                </c:pt>
                <c:pt idx="16600">
                  <c:v>44.720432650131897</c:v>
                </c:pt>
                <c:pt idx="16601">
                  <c:v>44.721097951309197</c:v>
                </c:pt>
                <c:pt idx="16602">
                  <c:v>44.721763208858</c:v>
                </c:pt>
                <c:pt idx="16603">
                  <c:v>44.722428422781199</c:v>
                </c:pt>
                <c:pt idx="16604">
                  <c:v>44.723093593081799</c:v>
                </c:pt>
                <c:pt idx="16605">
                  <c:v>44.7237587197626</c:v>
                </c:pt>
                <c:pt idx="16606">
                  <c:v>44.7244238028265</c:v>
                </c:pt>
                <c:pt idx="16607">
                  <c:v>44.725088842276399</c:v>
                </c:pt>
                <c:pt idx="16608">
                  <c:v>44.725753838115303</c:v>
                </c:pt>
                <c:pt idx="16609">
                  <c:v>44.726418790346003</c:v>
                </c:pt>
                <c:pt idx="16610">
                  <c:v>44.727083698971299</c:v>
                </c:pt>
                <c:pt idx="16611">
                  <c:v>44.727748563994297</c:v>
                </c:pt>
                <c:pt idx="16612">
                  <c:v>44.728413385417802</c:v>
                </c:pt>
                <c:pt idx="16613">
                  <c:v>44.729078163244601</c:v>
                </c:pt>
                <c:pt idx="16614">
                  <c:v>44.729742897477799</c:v>
                </c:pt>
                <c:pt idx="16615">
                  <c:v>44.730407588120102</c:v>
                </c:pt>
                <c:pt idx="16616">
                  <c:v>44.731072235174501</c:v>
                </c:pt>
                <c:pt idx="16617">
                  <c:v>44.731736838643897</c:v>
                </c:pt>
                <c:pt idx="16618">
                  <c:v>44.732401398531202</c:v>
                </c:pt>
                <c:pt idx="16619">
                  <c:v>44.733065914839202</c:v>
                </c:pt>
                <c:pt idx="16620">
                  <c:v>44.733730387570901</c:v>
                </c:pt>
                <c:pt idx="16621">
                  <c:v>44.7343948167292</c:v>
                </c:pt>
                <c:pt idx="16622">
                  <c:v>44.735059202316897</c:v>
                </c:pt>
                <c:pt idx="16623">
                  <c:v>44.735723544336899</c:v>
                </c:pt>
                <c:pt idx="16624">
                  <c:v>44.736387842792098</c:v>
                </c:pt>
                <c:pt idx="16625">
                  <c:v>44.737052097685499</c:v>
                </c:pt>
                <c:pt idx="16626">
                  <c:v>44.737716309019902</c:v>
                </c:pt>
                <c:pt idx="16627">
                  <c:v>44.738380476798199</c:v>
                </c:pt>
                <c:pt idx="16628">
                  <c:v>44.739044601023302</c:v>
                </c:pt>
                <c:pt idx="16629">
                  <c:v>44.739708681698197</c:v>
                </c:pt>
                <c:pt idx="16630">
                  <c:v>44.740372718825597</c:v>
                </c:pt>
                <c:pt idx="16631">
                  <c:v>44.741036712408501</c:v>
                </c:pt>
                <c:pt idx="16632">
                  <c:v>44.741700662449702</c:v>
                </c:pt>
                <c:pt idx="16633">
                  <c:v>44.742364568952198</c:v>
                </c:pt>
                <c:pt idx="16634">
                  <c:v>44.743028431918901</c:v>
                </c:pt>
                <c:pt idx="16635">
                  <c:v>44.743692251352599</c:v>
                </c:pt>
                <c:pt idx="16636">
                  <c:v>44.744356027256302</c:v>
                </c:pt>
                <c:pt idx="16637">
                  <c:v>44.745019759632797</c:v>
                </c:pt>
                <c:pt idx="16638">
                  <c:v>44.745683448485003</c:v>
                </c:pt>
                <c:pt idx="16639">
                  <c:v>44.7463470938158</c:v>
                </c:pt>
                <c:pt idx="16640">
                  <c:v>44.747010695628099</c:v>
                </c:pt>
                <c:pt idx="16641">
                  <c:v>44.747674253924799</c:v>
                </c:pt>
                <c:pt idx="16642">
                  <c:v>44.748337768708801</c:v>
                </c:pt>
                <c:pt idx="16643">
                  <c:v>44.749001239982903</c:v>
                </c:pt>
                <c:pt idx="16644">
                  <c:v>44.749664667750103</c:v>
                </c:pt>
                <c:pt idx="16645">
                  <c:v>44.750328052013302</c:v>
                </c:pt>
                <c:pt idx="16646">
                  <c:v>44.750991392775298</c:v>
                </c:pt>
                <c:pt idx="16647">
                  <c:v>44.751654690038997</c:v>
                </c:pt>
                <c:pt idx="16648">
                  <c:v>44.752317943807299</c:v>
                </c:pt>
                <c:pt idx="16649">
                  <c:v>44.752981154083102</c:v>
                </c:pt>
                <c:pt idx="16650">
                  <c:v>44.753644320869398</c:v>
                </c:pt>
                <c:pt idx="16651">
                  <c:v>44.754307444168802</c:v>
                </c:pt>
                <c:pt idx="16652">
                  <c:v>44.754970523984497</c:v>
                </c:pt>
                <c:pt idx="16653">
                  <c:v>44.755633560319197</c:v>
                </c:pt>
                <c:pt idx="16654">
                  <c:v>44.7562965531759</c:v>
                </c:pt>
                <c:pt idx="16655">
                  <c:v>44.756959502557301</c:v>
                </c:pt>
                <c:pt idx="16656">
                  <c:v>44.757622408466503</c:v>
                </c:pt>
                <c:pt idx="16657">
                  <c:v>44.758285270906299</c:v>
                </c:pt>
                <c:pt idx="16658">
                  <c:v>44.758948089879603</c:v>
                </c:pt>
                <c:pt idx="16659">
                  <c:v>44.759610865389199</c:v>
                </c:pt>
                <c:pt idx="16660">
                  <c:v>44.760273597438101</c:v>
                </c:pt>
                <c:pt idx="16661">
                  <c:v>44.760936286029199</c:v>
                </c:pt>
                <c:pt idx="16662">
                  <c:v>44.761598931165302</c:v>
                </c:pt>
                <c:pt idx="16663">
                  <c:v>44.762261532849301</c:v>
                </c:pt>
                <c:pt idx="16664">
                  <c:v>44.762924091084102</c:v>
                </c:pt>
                <c:pt idx="16665">
                  <c:v>44.763586605872597</c:v>
                </c:pt>
                <c:pt idx="16666">
                  <c:v>44.764249077217599</c:v>
                </c:pt>
                <c:pt idx="16667">
                  <c:v>44.7649115051222</c:v>
                </c:pt>
                <c:pt idx="16668">
                  <c:v>44.765573889589</c:v>
                </c:pt>
                <c:pt idx="16669">
                  <c:v>44.766236230621097</c:v>
                </c:pt>
                <c:pt idx="16670">
                  <c:v>44.766898528221297</c:v>
                </c:pt>
                <c:pt idx="16671">
                  <c:v>44.767560782392501</c:v>
                </c:pt>
                <c:pt idx="16672">
                  <c:v>44.768222993137499</c:v>
                </c:pt>
                <c:pt idx="16673">
                  <c:v>44.768885160459398</c:v>
                </c:pt>
                <c:pt idx="16674">
                  <c:v>44.769547284360797</c:v>
                </c:pt>
                <c:pt idx="16675">
                  <c:v>44.770209364844803</c:v>
                </c:pt>
                <c:pt idx="16676">
                  <c:v>44.770871401914199</c:v>
                </c:pt>
                <c:pt idx="16677">
                  <c:v>44.7715333955719</c:v>
                </c:pt>
                <c:pt idx="16678">
                  <c:v>44.772195345820798</c:v>
                </c:pt>
                <c:pt idx="16679">
                  <c:v>44.772857252663698</c:v>
                </c:pt>
                <c:pt idx="16680">
                  <c:v>44.7735191161036</c:v>
                </c:pt>
                <c:pt idx="16681">
                  <c:v>44.774180936143303</c:v>
                </c:pt>
                <c:pt idx="16682">
                  <c:v>44.774842712785698</c:v>
                </c:pt>
                <c:pt idx="16683">
                  <c:v>44.775504446033601</c:v>
                </c:pt>
                <c:pt idx="16684">
                  <c:v>44.776166135890101</c:v>
                </c:pt>
                <c:pt idx="16685">
                  <c:v>44.776827782357898</c:v>
                </c:pt>
                <c:pt idx="16686">
                  <c:v>44.7774893854399</c:v>
                </c:pt>
                <c:pt idx="16687">
                  <c:v>44.778150945138997</c:v>
                </c:pt>
                <c:pt idx="16688">
                  <c:v>44.778812461458102</c:v>
                </c:pt>
                <c:pt idx="16689">
                  <c:v>44.779473934400102</c:v>
                </c:pt>
                <c:pt idx="16690">
                  <c:v>44.780135363967801</c:v>
                </c:pt>
                <c:pt idx="16691">
                  <c:v>44.7807967501642</c:v>
                </c:pt>
                <c:pt idx="16692">
                  <c:v>44.781458092992096</c:v>
                </c:pt>
                <c:pt idx="16693">
                  <c:v>44.782119392454298</c:v>
                </c:pt>
                <c:pt idx="16694">
                  <c:v>44.782780648553903</c:v>
                </c:pt>
                <c:pt idx="16695">
                  <c:v>44.783441861293603</c:v>
                </c:pt>
                <c:pt idx="16696">
                  <c:v>44.784103030676199</c:v>
                </c:pt>
                <c:pt idx="16697">
                  <c:v>44.784764156704902</c:v>
                </c:pt>
                <c:pt idx="16698">
                  <c:v>44.785425239382199</c:v>
                </c:pt>
                <c:pt idx="16699">
                  <c:v>44.786086278711302</c:v>
                </c:pt>
                <c:pt idx="16700">
                  <c:v>44.786747274694903</c:v>
                </c:pt>
                <c:pt idx="16701">
                  <c:v>44.787408227335902</c:v>
                </c:pt>
                <c:pt idx="16702">
                  <c:v>44.788069136637198</c:v>
                </c:pt>
                <c:pt idx="16703">
                  <c:v>44.788730002601703</c:v>
                </c:pt>
                <c:pt idx="16704">
                  <c:v>44.789390825232203</c:v>
                </c:pt>
                <c:pt idx="16705">
                  <c:v>44.790051604531598</c:v>
                </c:pt>
                <c:pt idx="16706">
                  <c:v>44.7907123405029</c:v>
                </c:pt>
                <c:pt idx="16707">
                  <c:v>44.791373033148801</c:v>
                </c:pt>
                <c:pt idx="16708">
                  <c:v>44.792033682472301</c:v>
                </c:pt>
                <c:pt idx="16709">
                  <c:v>44.792694288476298</c:v>
                </c:pt>
                <c:pt idx="16710">
                  <c:v>44.7933548511635</c:v>
                </c:pt>
                <c:pt idx="16711">
                  <c:v>44.794015370536897</c:v>
                </c:pt>
                <c:pt idx="16712">
                  <c:v>44.794675846599397</c:v>
                </c:pt>
                <c:pt idx="16713">
                  <c:v>44.795336279353798</c:v>
                </c:pt>
                <c:pt idx="16714">
                  <c:v>44.795996668802999</c:v>
                </c:pt>
                <c:pt idx="16715">
                  <c:v>44.79665701495</c:v>
                </c:pt>
                <c:pt idx="16716">
                  <c:v>44.7973173177974</c:v>
                </c:pt>
                <c:pt idx="16717">
                  <c:v>44.797977577348398</c:v>
                </c:pt>
                <c:pt idx="16718">
                  <c:v>44.7986377936056</c:v>
                </c:pt>
                <c:pt idx="16719">
                  <c:v>44.799297966571999</c:v>
                </c:pt>
                <c:pt idx="16720">
                  <c:v>44.799958096250499</c:v>
                </c:pt>
                <c:pt idx="16721">
                  <c:v>44.800618182643902</c:v>
                </c:pt>
                <c:pt idx="16722">
                  <c:v>44.801278225755098</c:v>
                </c:pt>
                <c:pt idx="16723">
                  <c:v>44.801938225587001</c:v>
                </c:pt>
                <c:pt idx="16724">
                  <c:v>44.802598182142397</c:v>
                </c:pt>
                <c:pt idx="16725">
                  <c:v>44.803258095424297</c:v>
                </c:pt>
                <c:pt idx="16726">
                  <c:v>44.803917965435502</c:v>
                </c:pt>
                <c:pt idx="16727">
                  <c:v>44.804577792178797</c:v>
                </c:pt>
                <c:pt idx="16728">
                  <c:v>44.805237575657202</c:v>
                </c:pt>
                <c:pt idx="16729">
                  <c:v>44.805897315873501</c:v>
                </c:pt>
                <c:pt idx="16730">
                  <c:v>44.806557012830602</c:v>
                </c:pt>
                <c:pt idx="16731">
                  <c:v>44.807216666531403</c:v>
                </c:pt>
                <c:pt idx="16732">
                  <c:v>44.807876276978703</c:v>
                </c:pt>
                <c:pt idx="16733">
                  <c:v>44.808535844175402</c:v>
                </c:pt>
                <c:pt idx="16734">
                  <c:v>44.809195368124399</c:v>
                </c:pt>
                <c:pt idx="16735">
                  <c:v>44.8098548488285</c:v>
                </c:pt>
                <c:pt idx="16736">
                  <c:v>44.810514286290697</c:v>
                </c:pt>
                <c:pt idx="16737">
                  <c:v>44.811173680513697</c:v>
                </c:pt>
                <c:pt idx="16738">
                  <c:v>44.811833031500498</c:v>
                </c:pt>
                <c:pt idx="16739">
                  <c:v>44.8124923392539</c:v>
                </c:pt>
                <c:pt idx="16740">
                  <c:v>44.813151603776802</c:v>
                </c:pt>
                <c:pt idx="16741">
                  <c:v>44.813810825072103</c:v>
                </c:pt>
                <c:pt idx="16742">
                  <c:v>44.814470003142603</c:v>
                </c:pt>
                <c:pt idx="16743">
                  <c:v>44.815129137991299</c:v>
                </c:pt>
                <c:pt idx="16744">
                  <c:v>44.8157882296209</c:v>
                </c:pt>
                <c:pt idx="16745">
                  <c:v>44.816447278034403</c:v>
                </c:pt>
                <c:pt idx="16746">
                  <c:v>44.817106283234601</c:v>
                </c:pt>
                <c:pt idx="16747">
                  <c:v>44.817765245224301</c:v>
                </c:pt>
                <c:pt idx="16748">
                  <c:v>44.818424164006601</c:v>
                </c:pt>
                <c:pt idx="16749">
                  <c:v>44.8190830395841</c:v>
                </c:pt>
                <c:pt idx="16750">
                  <c:v>44.819741871959799</c:v>
                </c:pt>
                <c:pt idx="16751">
                  <c:v>44.820400661136603</c:v>
                </c:pt>
                <c:pt idx="16752">
                  <c:v>44.821059407117303</c:v>
                </c:pt>
                <c:pt idx="16753">
                  <c:v>44.8217181099049</c:v>
                </c:pt>
                <c:pt idx="16754">
                  <c:v>44.822376769502</c:v>
                </c:pt>
                <c:pt idx="16755">
                  <c:v>44.823035385911702</c:v>
                </c:pt>
                <c:pt idx="16756">
                  <c:v>44.823693959136797</c:v>
                </c:pt>
                <c:pt idx="16757">
                  <c:v>44.8243524891802</c:v>
                </c:pt>
                <c:pt idx="16758">
                  <c:v>44.825010976044702</c:v>
                </c:pt>
                <c:pt idx="16759">
                  <c:v>44.825669419733103</c:v>
                </c:pt>
                <c:pt idx="16760">
                  <c:v>44.826327820248501</c:v>
                </c:pt>
                <c:pt idx="16761">
                  <c:v>44.826986177593596</c:v>
                </c:pt>
                <c:pt idx="16762">
                  <c:v>44.827644491771203</c:v>
                </c:pt>
                <c:pt idx="16763">
                  <c:v>44.828302762784297</c:v>
                </c:pt>
                <c:pt idx="16764">
                  <c:v>44.8289609906358</c:v>
                </c:pt>
                <c:pt idx="16765">
                  <c:v>44.829619175328403</c:v>
                </c:pt>
                <c:pt idx="16766">
                  <c:v>44.8302773168651</c:v>
                </c:pt>
                <c:pt idx="16767">
                  <c:v>44.830935415248703</c:v>
                </c:pt>
                <c:pt idx="16768">
                  <c:v>44.831593470482098</c:v>
                </c:pt>
                <c:pt idx="16769">
                  <c:v>44.832251482568097</c:v>
                </c:pt>
                <c:pt idx="16770">
                  <c:v>44.8329094515096</c:v>
                </c:pt>
                <c:pt idx="16771">
                  <c:v>44.8335673773095</c:v>
                </c:pt>
                <c:pt idx="16772">
                  <c:v>44.834225259970701</c:v>
                </c:pt>
                <c:pt idx="16773">
                  <c:v>44.834883099495997</c:v>
                </c:pt>
                <c:pt idx="16774">
                  <c:v>44.835540895888201</c:v>
                </c:pt>
                <c:pt idx="16775">
                  <c:v>44.836198649150198</c:v>
                </c:pt>
                <c:pt idx="16776">
                  <c:v>44.836856359285001</c:v>
                </c:pt>
                <c:pt idx="16777">
                  <c:v>44.837514026295302</c:v>
                </c:pt>
                <c:pt idx="16778">
                  <c:v>44.838171650184002</c:v>
                </c:pt>
                <c:pt idx="16779">
                  <c:v>44.838829230953998</c:v>
                </c:pt>
                <c:pt idx="16780">
                  <c:v>44.839486768608097</c:v>
                </c:pt>
                <c:pt idx="16781">
                  <c:v>44.840144263149199</c:v>
                </c:pt>
                <c:pt idx="16782">
                  <c:v>44.840801714580202</c:v>
                </c:pt>
                <c:pt idx="16783">
                  <c:v>44.841459122903998</c:v>
                </c:pt>
                <c:pt idx="16784">
                  <c:v>44.842116488123303</c:v>
                </c:pt>
                <c:pt idx="16785">
                  <c:v>44.842773810241098</c:v>
                </c:pt>
                <c:pt idx="16786">
                  <c:v>44.8434310892601</c:v>
                </c:pt>
                <c:pt idx="16787">
                  <c:v>44.844088325183399</c:v>
                </c:pt>
                <c:pt idx="16788">
                  <c:v>44.844745518013703</c:v>
                </c:pt>
                <c:pt idx="16789">
                  <c:v>44.845402667753802</c:v>
                </c:pt>
                <c:pt idx="16790">
                  <c:v>44.846059774406797</c:v>
                </c:pt>
                <c:pt idx="16791">
                  <c:v>44.846716837975301</c:v>
                </c:pt>
                <c:pt idx="16792">
                  <c:v>44.847373858462298</c:v>
                </c:pt>
                <c:pt idx="16793">
                  <c:v>44.848030835870702</c:v>
                </c:pt>
                <c:pt idx="16794">
                  <c:v>44.848687770203199</c:v>
                </c:pt>
                <c:pt idx="16795">
                  <c:v>44.849344661462801</c:v>
                </c:pt>
                <c:pt idx="16796">
                  <c:v>44.850001509652301</c:v>
                </c:pt>
                <c:pt idx="16797">
                  <c:v>44.850658314774499</c:v>
                </c:pt>
                <c:pt idx="16798">
                  <c:v>44.8513150768324</c:v>
                </c:pt>
                <c:pt idx="16799">
                  <c:v>44.851971795828803</c:v>
                </c:pt>
                <c:pt idx="16800">
                  <c:v>44.852628471766501</c:v>
                </c:pt>
                <c:pt idx="16801">
                  <c:v>44.8532851046484</c:v>
                </c:pt>
                <c:pt idx="16802">
                  <c:v>44.853941694477399</c:v>
                </c:pt>
                <c:pt idx="16803">
                  <c:v>44.854598241256298</c:v>
                </c:pt>
                <c:pt idx="16804">
                  <c:v>44.855254744988002</c:v>
                </c:pt>
                <c:pt idx="16805">
                  <c:v>44.855911205675298</c:v>
                </c:pt>
                <c:pt idx="16806">
                  <c:v>44.856567623321098</c:v>
                </c:pt>
                <c:pt idx="16807">
                  <c:v>44.857223997928202</c:v>
                </c:pt>
                <c:pt idx="16808">
                  <c:v>44.857880329499501</c:v>
                </c:pt>
                <c:pt idx="16809">
                  <c:v>44.858536618037903</c:v>
                </c:pt>
                <c:pt idx="16810">
                  <c:v>44.859192863546198</c:v>
                </c:pt>
                <c:pt idx="16811">
                  <c:v>44.859849066027301</c:v>
                </c:pt>
                <c:pt idx="16812">
                  <c:v>44.860505225483998</c:v>
                </c:pt>
                <c:pt idx="16813">
                  <c:v>44.8611613419192</c:v>
                </c:pt>
                <c:pt idx="16814">
                  <c:v>44.8618174153357</c:v>
                </c:pt>
                <c:pt idx="16815">
                  <c:v>44.862473445736399</c:v>
                </c:pt>
                <c:pt idx="16816">
                  <c:v>44.8631294331242</c:v>
                </c:pt>
                <c:pt idx="16817">
                  <c:v>44.863785377501898</c:v>
                </c:pt>
                <c:pt idx="16818">
                  <c:v>44.864441278872299</c:v>
                </c:pt>
                <c:pt idx="16819">
                  <c:v>44.865097137238301</c:v>
                </c:pt>
                <c:pt idx="16820">
                  <c:v>44.865752952602797</c:v>
                </c:pt>
                <c:pt idx="16821">
                  <c:v>44.866408724968601</c:v>
                </c:pt>
                <c:pt idx="16822">
                  <c:v>44.867064454338603</c:v>
                </c:pt>
                <c:pt idx="16823">
                  <c:v>44.867720140715598</c:v>
                </c:pt>
                <c:pt idx="16824">
                  <c:v>44.868375784102497</c:v>
                </c:pt>
                <c:pt idx="16825">
                  <c:v>44.8690313845022</c:v>
                </c:pt>
                <c:pt idx="16826">
                  <c:v>44.869686941917401</c:v>
                </c:pt>
                <c:pt idx="16827">
                  <c:v>44.870342456351104</c:v>
                </c:pt>
                <c:pt idx="16828">
                  <c:v>44.870997927806002</c:v>
                </c:pt>
                <c:pt idx="16829">
                  <c:v>44.871653356285101</c:v>
                </c:pt>
                <c:pt idx="16830">
                  <c:v>44.872308741791201</c:v>
                </c:pt>
                <c:pt idx="16831">
                  <c:v>44.872964084327101</c:v>
                </c:pt>
                <c:pt idx="16832">
                  <c:v>44.8736193838958</c:v>
                </c:pt>
                <c:pt idx="16833">
                  <c:v>44.874274640499998</c:v>
                </c:pt>
                <c:pt idx="16834">
                  <c:v>44.8749298541426</c:v>
                </c:pt>
                <c:pt idx="16835">
                  <c:v>44.8755850248264</c:v>
                </c:pt>
                <c:pt idx="16836">
                  <c:v>44.876240152554402</c:v>
                </c:pt>
                <c:pt idx="16837">
                  <c:v>44.8768952373293</c:v>
                </c:pt>
                <c:pt idx="16838">
                  <c:v>44.877550279154001</c:v>
                </c:pt>
                <c:pt idx="16839">
                  <c:v>44.878205278031402</c:v>
                </c:pt>
                <c:pt idx="16840">
                  <c:v>44.878860233964303</c:v>
                </c:pt>
                <c:pt idx="16841">
                  <c:v>44.879515146955598</c:v>
                </c:pt>
                <c:pt idx="16842">
                  <c:v>44.880170017007998</c:v>
                </c:pt>
                <c:pt idx="16843">
                  <c:v>44.880824844124596</c:v>
                </c:pt>
                <c:pt idx="16844">
                  <c:v>44.881479628308</c:v>
                </c:pt>
                <c:pt idx="16845">
                  <c:v>44.8821343695612</c:v>
                </c:pt>
                <c:pt idx="16846">
                  <c:v>44.882789067887003</c:v>
                </c:pt>
                <c:pt idx="16847">
                  <c:v>44.883443723288202</c:v>
                </c:pt>
                <c:pt idx="16848">
                  <c:v>44.884098335767803</c:v>
                </c:pt>
                <c:pt idx="16849">
                  <c:v>44.884752905328497</c:v>
                </c:pt>
                <c:pt idx="16850">
                  <c:v>44.885407431973199</c:v>
                </c:pt>
                <c:pt idx="16851">
                  <c:v>44.886061915704701</c:v>
                </c:pt>
                <c:pt idx="16852">
                  <c:v>44.886716356526001</c:v>
                </c:pt>
                <c:pt idx="16853">
                  <c:v>44.887370754439701</c:v>
                </c:pt>
                <c:pt idx="16854">
                  <c:v>44.888025109448897</c:v>
                </c:pt>
                <c:pt idx="16855">
                  <c:v>44.888679421556397</c:v>
                </c:pt>
                <c:pt idx="16856">
                  <c:v>44.8893336907649</c:v>
                </c:pt>
                <c:pt idx="16857">
                  <c:v>44.889987917077299</c:v>
                </c:pt>
                <c:pt idx="16858">
                  <c:v>44.8906421004965</c:v>
                </c:pt>
                <c:pt idx="16859">
                  <c:v>44.891296241025401</c:v>
                </c:pt>
                <c:pt idx="16860">
                  <c:v>44.891950338666703</c:v>
                </c:pt>
                <c:pt idx="16861">
                  <c:v>44.892604393423298</c:v>
                </c:pt>
                <c:pt idx="16862">
                  <c:v>44.893258405298198</c:v>
                </c:pt>
                <c:pt idx="16863">
                  <c:v>44.893912374293997</c:v>
                </c:pt>
                <c:pt idx="16864">
                  <c:v>44.894566300413601</c:v>
                </c:pt>
                <c:pt idx="16865">
                  <c:v>44.895220183660001</c:v>
                </c:pt>
                <c:pt idx="16866">
                  <c:v>44.895874024035898</c:v>
                </c:pt>
                <c:pt idx="16867">
                  <c:v>44.896527821544197</c:v>
                </c:pt>
                <c:pt idx="16868">
                  <c:v>44.897181576187798</c:v>
                </c:pt>
                <c:pt idx="16869">
                  <c:v>44.8978352879694</c:v>
                </c:pt>
                <c:pt idx="16870">
                  <c:v>44.898488956892002</c:v>
                </c:pt>
                <c:pt idx="16871">
                  <c:v>44.899142582958298</c:v>
                </c:pt>
                <c:pt idx="16872">
                  <c:v>44.8997961661712</c:v>
                </c:pt>
                <c:pt idx="16873">
                  <c:v>44.9004497065336</c:v>
                </c:pt>
                <c:pt idx="16874">
                  <c:v>44.901103204048297</c:v>
                </c:pt>
                <c:pt idx="16875">
                  <c:v>44.901756658718199</c:v>
                </c:pt>
                <c:pt idx="16876">
                  <c:v>44.902410070545997</c:v>
                </c:pt>
                <c:pt idx="16877">
                  <c:v>44.903063439534598</c:v>
                </c:pt>
                <c:pt idx="16878">
                  <c:v>44.903716765687001</c:v>
                </c:pt>
                <c:pt idx="16879">
                  <c:v>44.904370049005799</c:v>
                </c:pt>
                <c:pt idx="16880">
                  <c:v>44.905023289493997</c:v>
                </c:pt>
                <c:pt idx="16881">
                  <c:v>44.905676487154402</c:v>
                </c:pt>
                <c:pt idx="16882">
                  <c:v>44.906329641989899</c:v>
                </c:pt>
                <c:pt idx="16883">
                  <c:v>44.906982754003202</c:v>
                </c:pt>
                <c:pt idx="16884">
                  <c:v>44.907635823197303</c:v>
                </c:pt>
                <c:pt idx="16885">
                  <c:v>44.908288849574902</c:v>
                </c:pt>
                <c:pt idx="16886">
                  <c:v>44.908941833138897</c:v>
                </c:pt>
                <c:pt idx="16887">
                  <c:v>44.909594773892202</c:v>
                </c:pt>
                <c:pt idx="16888">
                  <c:v>44.910247671837503</c:v>
                </c:pt>
                <c:pt idx="16889">
                  <c:v>44.910900526977798</c:v>
                </c:pt>
                <c:pt idx="16890">
                  <c:v>44.911553339315901</c:v>
                </c:pt>
                <c:pt idx="16891">
                  <c:v>44.912206108854598</c:v>
                </c:pt>
                <c:pt idx="16892">
                  <c:v>44.912858835596701</c:v>
                </c:pt>
                <c:pt idx="16893">
                  <c:v>44.913511519545096</c:v>
                </c:pt>
                <c:pt idx="16894">
                  <c:v>44.914164160702697</c:v>
                </c:pt>
                <c:pt idx="16895">
                  <c:v>44.914816759072203</c:v>
                </c:pt>
                <c:pt idx="16896">
                  <c:v>44.915469314656598</c:v>
                </c:pt>
                <c:pt idx="16897">
                  <c:v>44.916121827458497</c:v>
                </c:pt>
                <c:pt idx="16898">
                  <c:v>44.916774297480998</c:v>
                </c:pt>
                <c:pt idx="16899">
                  <c:v>44.917426724726802</c:v>
                </c:pt>
                <c:pt idx="16900">
                  <c:v>44.9180791091988</c:v>
                </c:pt>
                <c:pt idx="16901">
                  <c:v>44.918731450899699</c:v>
                </c:pt>
                <c:pt idx="16902">
                  <c:v>44.919383749832498</c:v>
                </c:pt>
                <c:pt idx="16903">
                  <c:v>44.920036005999997</c:v>
                </c:pt>
                <c:pt idx="16904">
                  <c:v>44.920688219405001</c:v>
                </c:pt>
                <c:pt idx="16905">
                  <c:v>44.921340390050297</c:v>
                </c:pt>
                <c:pt idx="16906">
                  <c:v>44.921992517938897</c:v>
                </c:pt>
                <c:pt idx="16907">
                  <c:v>44.922644603073401</c:v>
                </c:pt>
                <c:pt idx="16908">
                  <c:v>44.923296645456901</c:v>
                </c:pt>
                <c:pt idx="16909">
                  <c:v>44.923948645091997</c:v>
                </c:pt>
                <c:pt idx="16910">
                  <c:v>44.924600601981702</c:v>
                </c:pt>
                <c:pt idx="16911">
                  <c:v>44.925252516128701</c:v>
                </c:pt>
                <c:pt idx="16912">
                  <c:v>44.925904387536001</c:v>
                </c:pt>
                <c:pt idx="16913">
                  <c:v>44.926556216206301</c:v>
                </c:pt>
                <c:pt idx="16914">
                  <c:v>44.9272080021425</c:v>
                </c:pt>
                <c:pt idx="16915">
                  <c:v>44.927859745347398</c:v>
                </c:pt>
                <c:pt idx="16916">
                  <c:v>44.928511445823801</c:v>
                </c:pt>
                <c:pt idx="16917">
                  <c:v>44.929163103574702</c:v>
                </c:pt>
                <c:pt idx="16918">
                  <c:v>44.929814718602699</c:v>
                </c:pt>
                <c:pt idx="16919">
                  <c:v>44.9304662909109</c:v>
                </c:pt>
                <c:pt idx="16920">
                  <c:v>44.931117820501903</c:v>
                </c:pt>
                <c:pt idx="16921">
                  <c:v>44.931769307378602</c:v>
                </c:pt>
                <c:pt idx="16922">
                  <c:v>44.932420751543901</c:v>
                </c:pt>
                <c:pt idx="16923">
                  <c:v>44.933072153000602</c:v>
                </c:pt>
                <c:pt idx="16924">
                  <c:v>44.933723511751502</c:v>
                </c:pt>
                <c:pt idx="16925">
                  <c:v>44.934374827799502</c:v>
                </c:pt>
                <c:pt idx="16926">
                  <c:v>44.9350261011474</c:v>
                </c:pt>
                <c:pt idx="16927">
                  <c:v>44.935677331797997</c:v>
                </c:pt>
                <c:pt idx="16928">
                  <c:v>44.936328519754099</c:v>
                </c:pt>
                <c:pt idx="16929">
                  <c:v>44.936979665018697</c:v>
                </c:pt>
                <c:pt idx="16930">
                  <c:v>44.937630767594499</c:v>
                </c:pt>
                <c:pt idx="16931">
                  <c:v>44.938281827484303</c:v>
                </c:pt>
                <c:pt idx="16932">
                  <c:v>44.938932844691102</c:v>
                </c:pt>
                <c:pt idx="16933">
                  <c:v>44.939583819217503</c:v>
                </c:pt>
                <c:pt idx="16934">
                  <c:v>44.940234751066498</c:v>
                </c:pt>
                <c:pt idx="16935">
                  <c:v>44.9408856402409</c:v>
                </c:pt>
                <c:pt idx="16936">
                  <c:v>44.941536486743601</c:v>
                </c:pt>
                <c:pt idx="16937">
                  <c:v>44.942187290577202</c:v>
                </c:pt>
                <c:pt idx="16938">
                  <c:v>44.942838051744801</c:v>
                </c:pt>
                <c:pt idx="16939">
                  <c:v>44.943488770248997</c:v>
                </c:pt>
                <c:pt idx="16940">
                  <c:v>44.944139446092798</c:v>
                </c:pt>
                <c:pt idx="16941">
                  <c:v>44.944790079279002</c:v>
                </c:pt>
                <c:pt idx="16942">
                  <c:v>44.945440669810303</c:v>
                </c:pt>
                <c:pt idx="16943">
                  <c:v>44.946091217689698</c:v>
                </c:pt>
                <c:pt idx="16944">
                  <c:v>44.946741722920002</c:v>
                </c:pt>
                <c:pt idx="16945">
                  <c:v>44.947392185503901</c:v>
                </c:pt>
                <c:pt idx="16946">
                  <c:v>44.9480426054444</c:v>
                </c:pt>
                <c:pt idx="16947">
                  <c:v>44.948692982744198</c:v>
                </c:pt>
                <c:pt idx="16948">
                  <c:v>44.949343317406203</c:v>
                </c:pt>
                <c:pt idx="16949">
                  <c:v>44.9499936094332</c:v>
                </c:pt>
                <c:pt idx="16950">
                  <c:v>44.950643858828101</c:v>
                </c:pt>
                <c:pt idx="16951">
                  <c:v>44.951294065593601</c:v>
                </c:pt>
                <c:pt idx="16952">
                  <c:v>44.951944229732597</c:v>
                </c:pt>
                <c:pt idx="16953">
                  <c:v>44.952594351247903</c:v>
                </c:pt>
                <c:pt idx="16954">
                  <c:v>44.953244430142398</c:v>
                </c:pt>
                <c:pt idx="16955">
                  <c:v>44.953894466418802</c:v>
                </c:pt>
                <c:pt idx="16956">
                  <c:v>44.954544460080101</c:v>
                </c:pt>
                <c:pt idx="16957">
                  <c:v>44.955194411129</c:v>
                </c:pt>
                <c:pt idx="16958">
                  <c:v>44.9558443195683</c:v>
                </c:pt>
                <c:pt idx="16959">
                  <c:v>44.956494185400899</c:v>
                </c:pt>
                <c:pt idx="16960">
                  <c:v>44.957144008629598</c:v>
                </c:pt>
                <c:pt idx="16961">
                  <c:v>44.957793789257302</c:v>
                </c:pt>
                <c:pt idx="16962">
                  <c:v>44.958443527286803</c:v>
                </c:pt>
                <c:pt idx="16963">
                  <c:v>44.959093222720803</c:v>
                </c:pt>
                <c:pt idx="16964">
                  <c:v>44.959742875562199</c:v>
                </c:pt>
                <c:pt idx="16965">
                  <c:v>44.960392485813898</c:v>
                </c:pt>
                <c:pt idx="16966">
                  <c:v>44.9610420534787</c:v>
                </c:pt>
                <c:pt idx="16967">
                  <c:v>44.961691578559297</c:v>
                </c:pt>
                <c:pt idx="16968">
                  <c:v>44.962341061058702</c:v>
                </c:pt>
                <c:pt idx="16969">
                  <c:v>44.9629905009796</c:v>
                </c:pt>
                <c:pt idx="16970">
                  <c:v>44.9636398983248</c:v>
                </c:pt>
                <c:pt idx="16971">
                  <c:v>44.964289253097299</c:v>
                </c:pt>
                <c:pt idx="16972">
                  <c:v>44.964938565299803</c:v>
                </c:pt>
                <c:pt idx="16973">
                  <c:v>44.9655878349351</c:v>
                </c:pt>
                <c:pt idx="16974">
                  <c:v>44.966237062006101</c:v>
                </c:pt>
                <c:pt idx="16975">
                  <c:v>44.9668862465156</c:v>
                </c:pt>
                <c:pt idx="16976">
                  <c:v>44.967535388466402</c:v>
                </c:pt>
                <c:pt idx="16977">
                  <c:v>44.968184487861301</c:v>
                </c:pt>
                <c:pt idx="16978">
                  <c:v>44.968833544703202</c:v>
                </c:pt>
                <c:pt idx="16979">
                  <c:v>44.969482558994798</c:v>
                </c:pt>
                <c:pt idx="16980">
                  <c:v>44.970131530739103</c:v>
                </c:pt>
                <c:pt idx="16981">
                  <c:v>44.970780459938801</c:v>
                </c:pt>
                <c:pt idx="16982">
                  <c:v>44.9714293465967</c:v>
                </c:pt>
                <c:pt idx="16983">
                  <c:v>44.972078190715699</c:v>
                </c:pt>
                <c:pt idx="16984">
                  <c:v>44.972726992298597</c:v>
                </c:pt>
                <c:pt idx="16985">
                  <c:v>44.9733757513482</c:v>
                </c:pt>
                <c:pt idx="16986">
                  <c:v>44.974024467867402</c:v>
                </c:pt>
                <c:pt idx="16987">
                  <c:v>44.974673141858901</c:v>
                </c:pt>
                <c:pt idx="16988">
                  <c:v>44.975321773325597</c:v>
                </c:pt>
                <c:pt idx="16989">
                  <c:v>44.975970362270303</c:v>
                </c:pt>
                <c:pt idx="16990">
                  <c:v>44.976618908695798</c:v>
                </c:pt>
                <c:pt idx="16991">
                  <c:v>44.977267412604903</c:v>
                </c:pt>
                <c:pt idx="16992">
                  <c:v>44.977915874000601</c:v>
                </c:pt>
                <c:pt idx="16993">
                  <c:v>44.978564292885402</c:v>
                </c:pt>
                <c:pt idx="16994">
                  <c:v>44.979212669262402</c:v>
                </c:pt>
                <c:pt idx="16995">
                  <c:v>44.979861003134403</c:v>
                </c:pt>
                <c:pt idx="16996">
                  <c:v>44.980509294504003</c:v>
                </c:pt>
                <c:pt idx="16997">
                  <c:v>44.981157543374202</c:v>
                </c:pt>
                <c:pt idx="16998">
                  <c:v>44.981805749747799</c:v>
                </c:pt>
                <c:pt idx="16999">
                  <c:v>44.982453913627602</c:v>
                </c:pt>
                <c:pt idx="17000">
                  <c:v>44.983102035016501</c:v>
                </c:pt>
                <c:pt idx="17001">
                  <c:v>44.983750113917097</c:v>
                </c:pt>
                <c:pt idx="17002">
                  <c:v>44.984398150332403</c:v>
                </c:pt>
                <c:pt idx="17003">
                  <c:v>44.985046144265198</c:v>
                </c:pt>
                <c:pt idx="17004">
                  <c:v>44.985694095718301</c:v>
                </c:pt>
                <c:pt idx="17005">
                  <c:v>44.9863420046945</c:v>
                </c:pt>
                <c:pt idx="17006">
                  <c:v>44.986989871196599</c:v>
                </c:pt>
                <c:pt idx="17007">
                  <c:v>44.987637695227399</c:v>
                </c:pt>
                <c:pt idx="17008">
                  <c:v>44.988285476789798</c:v>
                </c:pt>
                <c:pt idx="17009">
                  <c:v>44.988933215886597</c:v>
                </c:pt>
                <c:pt idx="17010">
                  <c:v>44.989580912520601</c:v>
                </c:pt>
                <c:pt idx="17011">
                  <c:v>44.990228566694597</c:v>
                </c:pt>
                <c:pt idx="17012">
                  <c:v>44.990876178411497</c:v>
                </c:pt>
                <c:pt idx="17013">
                  <c:v>44.991523747673902</c:v>
                </c:pt>
                <c:pt idx="17014">
                  <c:v>44.992171274484903</c:v>
                </c:pt>
                <c:pt idx="17015">
                  <c:v>44.9928187588471</c:v>
                </c:pt>
                <c:pt idx="17016">
                  <c:v>44.9934662007634</c:v>
                </c:pt>
                <c:pt idx="17017">
                  <c:v>44.994113600236602</c:v>
                </c:pt>
                <c:pt idx="17018">
                  <c:v>44.994760957269598</c:v>
                </c:pt>
                <c:pt idx="17019">
                  <c:v>44.995408271865003</c:v>
                </c:pt>
                <c:pt idx="17020">
                  <c:v>44.9960555440259</c:v>
                </c:pt>
                <c:pt idx="17021">
                  <c:v>44.996702773754897</c:v>
                </c:pt>
                <c:pt idx="17022">
                  <c:v>44.997349961054901</c:v>
                </c:pt>
                <c:pt idx="17023">
                  <c:v>44.997997105928697</c:v>
                </c:pt>
                <c:pt idx="17024">
                  <c:v>44.998644208378998</c:v>
                </c:pt>
                <c:pt idx="17025">
                  <c:v>44.999291268408903</c:v>
                </c:pt>
                <c:pt idx="17026">
                  <c:v>44.9999382860209</c:v>
                </c:pt>
                <c:pt idx="17027">
                  <c:v>45.000585261217999</c:v>
                </c:pt>
                <c:pt idx="17028">
                  <c:v>45.001232194003002</c:v>
                </c:pt>
                <c:pt idx="17029">
                  <c:v>45.0018790843787</c:v>
                </c:pt>
                <c:pt idx="17030">
                  <c:v>45.002525932347801</c:v>
                </c:pt>
                <c:pt idx="17031">
                  <c:v>45.003172737913303</c:v>
                </c:pt>
                <c:pt idx="17032">
                  <c:v>45.003819501077899</c:v>
                </c:pt>
                <c:pt idx="17033">
                  <c:v>45.004466221844403</c:v>
                </c:pt>
                <c:pt idx="17034">
                  <c:v>45.0051129002156</c:v>
                </c:pt>
                <c:pt idx="17035">
                  <c:v>45.005759536194397</c:v>
                </c:pt>
                <c:pt idx="17036">
                  <c:v>45.006406129783599</c:v>
                </c:pt>
                <c:pt idx="17037">
                  <c:v>45.0070526809859</c:v>
                </c:pt>
                <c:pt idx="17038">
                  <c:v>45.007699189804299</c:v>
                </c:pt>
                <c:pt idx="17039">
                  <c:v>45.008345656241403</c:v>
                </c:pt>
                <c:pt idx="17040">
                  <c:v>45.008992080300203</c:v>
                </c:pt>
                <c:pt idx="17041">
                  <c:v>45.0096384619833</c:v>
                </c:pt>
                <c:pt idx="17042">
                  <c:v>45.0102848012938</c:v>
                </c:pt>
                <c:pt idx="17043">
                  <c:v>45.010931098234202</c:v>
                </c:pt>
                <c:pt idx="17044">
                  <c:v>45.0115773528075</c:v>
                </c:pt>
                <c:pt idx="17045">
                  <c:v>45.012223565016498</c:v>
                </c:pt>
                <c:pt idx="17046">
                  <c:v>45.012869734863898</c:v>
                </c:pt>
                <c:pt idx="17047">
                  <c:v>45.013515862352698</c:v>
                </c:pt>
                <c:pt idx="17048">
                  <c:v>45.014161947485498</c:v>
                </c:pt>
                <c:pt idx="17049">
                  <c:v>45.014807990265197</c:v>
                </c:pt>
                <c:pt idx="17050">
                  <c:v>45.015453990694702</c:v>
                </c:pt>
                <c:pt idx="17051">
                  <c:v>45.016099948776599</c:v>
                </c:pt>
                <c:pt idx="17052">
                  <c:v>45.016745864513901</c:v>
                </c:pt>
                <c:pt idx="17053">
                  <c:v>45.0173917379093</c:v>
                </c:pt>
                <c:pt idx="17054">
                  <c:v>45.018037568965703</c:v>
                </c:pt>
                <c:pt idx="17055">
                  <c:v>45.018683357685802</c:v>
                </c:pt>
                <c:pt idx="17056">
                  <c:v>45.019329104072497</c:v>
                </c:pt>
                <c:pt idx="17057">
                  <c:v>45.019974808128602</c:v>
                </c:pt>
                <c:pt idx="17058">
                  <c:v>45.020620469856802</c:v>
                </c:pt>
                <c:pt idx="17059">
                  <c:v>45.021266089260003</c:v>
                </c:pt>
                <c:pt idx="17060">
                  <c:v>45.021911666341097</c:v>
                </c:pt>
                <c:pt idx="17061">
                  <c:v>45.0225572011027</c:v>
                </c:pt>
                <c:pt idx="17062">
                  <c:v>45.023202693547702</c:v>
                </c:pt>
                <c:pt idx="17063">
                  <c:v>45.023848143678897</c:v>
                </c:pt>
                <c:pt idx="17064">
                  <c:v>45.024493551499198</c:v>
                </c:pt>
                <c:pt idx="17065">
                  <c:v>45.025138917011198</c:v>
                </c:pt>
                <c:pt idx="17066">
                  <c:v>45.025784240218002</c:v>
                </c:pt>
                <c:pt idx="17067">
                  <c:v>45.026429521122097</c:v>
                </c:pt>
                <c:pt idx="17068">
                  <c:v>45.027074759726503</c:v>
                </c:pt>
                <c:pt idx="17069">
                  <c:v>45.027719956033899</c:v>
                </c:pt>
                <c:pt idx="17070">
                  <c:v>45.028365110047197</c:v>
                </c:pt>
                <c:pt idx="17071">
                  <c:v>45.029010221769198</c:v>
                </c:pt>
                <c:pt idx="17072">
                  <c:v>45.029655291202602</c:v>
                </c:pt>
                <c:pt idx="17073">
                  <c:v>45.030300318350299</c:v>
                </c:pt>
                <c:pt idx="17074">
                  <c:v>45.030945303214999</c:v>
                </c:pt>
                <c:pt idx="17075">
                  <c:v>45.031590245799599</c:v>
                </c:pt>
                <c:pt idx="17076">
                  <c:v>45.032235146106899</c:v>
                </c:pt>
                <c:pt idx="17077">
                  <c:v>45.032880004139699</c:v>
                </c:pt>
                <c:pt idx="17078">
                  <c:v>45.033524819900798</c:v>
                </c:pt>
                <c:pt idx="17079">
                  <c:v>45.034169593393003</c:v>
                </c:pt>
                <c:pt idx="17080">
                  <c:v>45.034814324618999</c:v>
                </c:pt>
                <c:pt idx="17081">
                  <c:v>45.0354590135818</c:v>
                </c:pt>
                <c:pt idx="17082">
                  <c:v>45.036103660284098</c:v>
                </c:pt>
                <c:pt idx="17083">
                  <c:v>45.036748264728601</c:v>
                </c:pt>
                <c:pt idx="17084">
                  <c:v>45.0373928269183</c:v>
                </c:pt>
                <c:pt idx="17085">
                  <c:v>45.038037346855901</c:v>
                </c:pt>
                <c:pt idx="17086">
                  <c:v>45.038681824544199</c:v>
                </c:pt>
                <c:pt idx="17087">
                  <c:v>45.039326259985998</c:v>
                </c:pt>
                <c:pt idx="17088">
                  <c:v>45.039970653184099</c:v>
                </c:pt>
                <c:pt idx="17089">
                  <c:v>45.040615004141401</c:v>
                </c:pt>
                <c:pt idx="17090">
                  <c:v>45.041259312860497</c:v>
                </c:pt>
                <c:pt idx="17091">
                  <c:v>45.0419035793444</c:v>
                </c:pt>
                <c:pt idx="17092">
                  <c:v>45.042547803595802</c:v>
                </c:pt>
                <c:pt idx="17093">
                  <c:v>45.043191985617497</c:v>
                </c:pt>
                <c:pt idx="17094">
                  <c:v>45.043836125412298</c:v>
                </c:pt>
                <c:pt idx="17095">
                  <c:v>45.044480222983097</c:v>
                </c:pt>
                <c:pt idx="17096">
                  <c:v>45.045124278332601</c:v>
                </c:pt>
                <c:pt idx="17097">
                  <c:v>45.045768291463503</c:v>
                </c:pt>
                <c:pt idx="17098">
                  <c:v>45.046412262378901</c:v>
                </c:pt>
                <c:pt idx="17099">
                  <c:v>45.047056191081303</c:v>
                </c:pt>
                <c:pt idx="17100">
                  <c:v>45.047700077573701</c:v>
                </c:pt>
                <c:pt idx="17101">
                  <c:v>45.048343921858702</c:v>
                </c:pt>
                <c:pt idx="17102">
                  <c:v>45.048987723939298</c:v>
                </c:pt>
                <c:pt idx="17103">
                  <c:v>45.049631483818203</c:v>
                </c:pt>
                <c:pt idx="17104">
                  <c:v>45.050275201498302</c:v>
                </c:pt>
                <c:pt idx="17105">
                  <c:v>45.050918876982202</c:v>
                </c:pt>
                <c:pt idx="17106">
                  <c:v>45.051562510272902</c:v>
                </c:pt>
                <c:pt idx="17107">
                  <c:v>45.052206101373002</c:v>
                </c:pt>
                <c:pt idx="17108">
                  <c:v>45.052849650285502</c:v>
                </c:pt>
                <c:pt idx="17109">
                  <c:v>45.053493157013101</c:v>
                </c:pt>
                <c:pt idx="17110">
                  <c:v>45.054136621558499</c:v>
                </c:pt>
                <c:pt idx="17111">
                  <c:v>45.054780043924701</c:v>
                </c:pt>
                <c:pt idx="17112">
                  <c:v>45.055423424114402</c:v>
                </c:pt>
                <c:pt idx="17113">
                  <c:v>45.056066762130399</c:v>
                </c:pt>
                <c:pt idx="17114">
                  <c:v>45.056710057975401</c:v>
                </c:pt>
                <c:pt idx="17115">
                  <c:v>45.057353311652399</c:v>
                </c:pt>
                <c:pt idx="17116">
                  <c:v>45.057996523164</c:v>
                </c:pt>
                <c:pt idx="17117">
                  <c:v>45.058639692513097</c:v>
                </c:pt>
                <c:pt idx="17118">
                  <c:v>45.059282819702503</c:v>
                </c:pt>
                <c:pt idx="17119">
                  <c:v>45.059925904735003</c:v>
                </c:pt>
                <c:pt idx="17120">
                  <c:v>45.060568947613298</c:v>
                </c:pt>
                <c:pt idx="17121">
                  <c:v>45.061211948340301</c:v>
                </c:pt>
                <c:pt idx="17122">
                  <c:v>45.061854906918803</c:v>
                </c:pt>
                <c:pt idx="17123">
                  <c:v>45.062497823351499</c:v>
                </c:pt>
                <c:pt idx="17124">
                  <c:v>45.063140697641202</c:v>
                </c:pt>
                <c:pt idx="17125">
                  <c:v>45.063783529790797</c:v>
                </c:pt>
                <c:pt idx="17126">
                  <c:v>45.064426319803097</c:v>
                </c:pt>
                <c:pt idx="17127">
                  <c:v>45.065069067680703</c:v>
                </c:pt>
                <c:pt idx="17128">
                  <c:v>45.0657117734266</c:v>
                </c:pt>
                <c:pt idx="17129">
                  <c:v>45.066354437043501</c:v>
                </c:pt>
                <c:pt idx="17130">
                  <c:v>45.066997058534199</c:v>
                </c:pt>
                <c:pt idx="17131">
                  <c:v>45.0676396379015</c:v>
                </c:pt>
                <c:pt idx="17132">
                  <c:v>45.068282175148298</c:v>
                </c:pt>
                <c:pt idx="17133">
                  <c:v>45.068924670277198</c:v>
                </c:pt>
                <c:pt idx="17134">
                  <c:v>45.069567123291101</c:v>
                </c:pt>
                <c:pt idx="17135">
                  <c:v>45.070209534192699</c:v>
                </c:pt>
                <c:pt idx="17136">
                  <c:v>45.070851902984998</c:v>
                </c:pt>
                <c:pt idx="17137">
                  <c:v>45.071494229670598</c:v>
                </c:pt>
                <c:pt idx="17138">
                  <c:v>45.072136514252399</c:v>
                </c:pt>
                <c:pt idx="17139">
                  <c:v>45.072778756733101</c:v>
                </c:pt>
                <c:pt idx="17140">
                  <c:v>45.073420957115502</c:v>
                </c:pt>
                <c:pt idx="17141">
                  <c:v>45.074063115402502</c:v>
                </c:pt>
                <c:pt idx="17142">
                  <c:v>45.074705231596802</c:v>
                </c:pt>
                <c:pt idx="17143">
                  <c:v>45.0753473057012</c:v>
                </c:pt>
                <c:pt idx="17144">
                  <c:v>45.075989337718497</c:v>
                </c:pt>
                <c:pt idx="17145">
                  <c:v>45.076631327651498</c:v>
                </c:pt>
                <c:pt idx="17146">
                  <c:v>45.077273275503003</c:v>
                </c:pt>
                <c:pt idx="17147">
                  <c:v>45.077915181275699</c:v>
                </c:pt>
                <c:pt idx="17148">
                  <c:v>45.078557044972598</c:v>
                </c:pt>
                <c:pt idx="17149">
                  <c:v>45.079198866596201</c:v>
                </c:pt>
                <c:pt idx="17150">
                  <c:v>45.079840646149499</c:v>
                </c:pt>
                <c:pt idx="17151">
                  <c:v>45.080482383635299</c:v>
                </c:pt>
                <c:pt idx="17152">
                  <c:v>45.081124079056302</c:v>
                </c:pt>
                <c:pt idx="17153">
                  <c:v>45.081765732415299</c:v>
                </c:pt>
                <c:pt idx="17154">
                  <c:v>45.082407343714998</c:v>
                </c:pt>
                <c:pt idx="17155">
                  <c:v>45.083048912958397</c:v>
                </c:pt>
                <c:pt idx="17156">
                  <c:v>45.083690440148203</c:v>
                </c:pt>
                <c:pt idx="17157">
                  <c:v>45.084331925287103</c:v>
                </c:pt>
                <c:pt idx="17158">
                  <c:v>45.084973368378002</c:v>
                </c:pt>
                <c:pt idx="17159">
                  <c:v>45.0856147694236</c:v>
                </c:pt>
                <c:pt idx="17160">
                  <c:v>45.086256128426797</c:v>
                </c:pt>
                <c:pt idx="17161">
                  <c:v>45.0868974453902</c:v>
                </c:pt>
                <c:pt idx="17162">
                  <c:v>45.0875387203168</c:v>
                </c:pt>
                <c:pt idx="17163">
                  <c:v>45.088179953209298</c:v>
                </c:pt>
                <c:pt idx="17164">
                  <c:v>45.088821144070401</c:v>
                </c:pt>
                <c:pt idx="17165">
                  <c:v>45.089462292903001</c:v>
                </c:pt>
                <c:pt idx="17166">
                  <c:v>45.090103399709903</c:v>
                </c:pt>
                <c:pt idx="17167">
                  <c:v>45.090744464493802</c:v>
                </c:pt>
                <c:pt idx="17168">
                  <c:v>45.091385487257497</c:v>
                </c:pt>
                <c:pt idx="17169">
                  <c:v>45.092026468003901</c:v>
                </c:pt>
                <c:pt idx="17170">
                  <c:v>45.0926674067356</c:v>
                </c:pt>
                <c:pt idx="17171">
                  <c:v>45.093308303455501</c:v>
                </c:pt>
                <c:pt idx="17172">
                  <c:v>45.093949158166403</c:v>
                </c:pt>
                <c:pt idx="17173">
                  <c:v>45.094589970871098</c:v>
                </c:pt>
                <c:pt idx="17174">
                  <c:v>45.095230741572301</c:v>
                </c:pt>
                <c:pt idx="17175">
                  <c:v>45.095871470272797</c:v>
                </c:pt>
                <c:pt idx="17176">
                  <c:v>45.0965121569754</c:v>
                </c:pt>
                <c:pt idx="17177">
                  <c:v>45.097152801682903</c:v>
                </c:pt>
                <c:pt idx="17178">
                  <c:v>45.097793404398097</c:v>
                </c:pt>
                <c:pt idx="17179">
                  <c:v>45.098433965123803</c:v>
                </c:pt>
                <c:pt idx="17180">
                  <c:v>45.099074483862701</c:v>
                </c:pt>
                <c:pt idx="17181">
                  <c:v>45.099714960617597</c:v>
                </c:pt>
                <c:pt idx="17182">
                  <c:v>45.100355395391396</c:v>
                </c:pt>
                <c:pt idx="17183">
                  <c:v>45.100995788186701</c:v>
                </c:pt>
                <c:pt idx="17184">
                  <c:v>45.101636139006501</c:v>
                </c:pt>
                <c:pt idx="17185">
                  <c:v>45.102276447853299</c:v>
                </c:pt>
                <c:pt idx="17186">
                  <c:v>45.102916714730199</c:v>
                </c:pt>
                <c:pt idx="17187">
                  <c:v>45.103556939639702</c:v>
                </c:pt>
                <c:pt idx="17188">
                  <c:v>45.1041971225848</c:v>
                </c:pt>
                <c:pt idx="17189">
                  <c:v>45.1048372635682</c:v>
                </c:pt>
                <c:pt idx="17190">
                  <c:v>45.105477362592602</c:v>
                </c:pt>
                <c:pt idx="17191">
                  <c:v>45.106117419660997</c:v>
                </c:pt>
                <c:pt idx="17192">
                  <c:v>45.106757434775901</c:v>
                </c:pt>
                <c:pt idx="17193">
                  <c:v>45.107397407940297</c:v>
                </c:pt>
                <c:pt idx="17194">
                  <c:v>45.108037339156802</c:v>
                </c:pt>
                <c:pt idx="17195">
                  <c:v>45.108677228428398</c:v>
                </c:pt>
                <c:pt idx="17196">
                  <c:v>45.109317075757701</c:v>
                </c:pt>
                <c:pt idx="17197">
                  <c:v>45.109956881147497</c:v>
                </c:pt>
                <c:pt idx="17198">
                  <c:v>45.110596644600697</c:v>
                </c:pt>
                <c:pt idx="17199">
                  <c:v>45.111236366120004</c:v>
                </c:pt>
                <c:pt idx="17200">
                  <c:v>45.1118760457082</c:v>
                </c:pt>
                <c:pt idx="17201">
                  <c:v>45.112515683368002</c:v>
                </c:pt>
                <c:pt idx="17202">
                  <c:v>45.113155279102301</c:v>
                </c:pt>
                <c:pt idx="17203">
                  <c:v>45.113794832913797</c:v>
                </c:pt>
                <c:pt idx="17204">
                  <c:v>45.114434344805296</c:v>
                </c:pt>
                <c:pt idx="17205">
                  <c:v>45.115073814779599</c:v>
                </c:pt>
                <c:pt idx="17206">
                  <c:v>45.115713242839497</c:v>
                </c:pt>
                <c:pt idx="17207">
                  <c:v>45.116352628987698</c:v>
                </c:pt>
                <c:pt idx="17208">
                  <c:v>45.116991973227002</c:v>
                </c:pt>
                <c:pt idx="17209">
                  <c:v>45.1176312755602</c:v>
                </c:pt>
                <c:pt idx="17210">
                  <c:v>45.118270535990099</c:v>
                </c:pt>
                <c:pt idx="17211">
                  <c:v>45.1189097545194</c:v>
                </c:pt>
                <c:pt idx="17212">
                  <c:v>45.119548931151002</c:v>
                </c:pt>
                <c:pt idx="17213">
                  <c:v>45.120188065887596</c:v>
                </c:pt>
                <c:pt idx="17214">
                  <c:v>45.120827158731998</c:v>
                </c:pt>
                <c:pt idx="17215">
                  <c:v>45.121466209686901</c:v>
                </c:pt>
                <c:pt idx="17216">
                  <c:v>45.122105218755202</c:v>
                </c:pt>
                <c:pt idx="17217">
                  <c:v>45.122744185939602</c:v>
                </c:pt>
                <c:pt idx="17218">
                  <c:v>45.123383111242902</c:v>
                </c:pt>
                <c:pt idx="17219">
                  <c:v>45.1240219946678</c:v>
                </c:pt>
                <c:pt idx="17220">
                  <c:v>45.124660836217203</c:v>
                </c:pt>
                <c:pt idx="17221">
                  <c:v>45.125299635893803</c:v>
                </c:pt>
                <c:pt idx="17222">
                  <c:v>45.125938393700501</c:v>
                </c:pt>
                <c:pt idx="17223">
                  <c:v>45.126577109639904</c:v>
                </c:pt>
                <c:pt idx="17224">
                  <c:v>45.127215783714803</c:v>
                </c:pt>
                <c:pt idx="17225">
                  <c:v>45.127854415928098</c:v>
                </c:pt>
                <c:pt idx="17226">
                  <c:v>45.128493006282497</c:v>
                </c:pt>
                <c:pt idx="17227">
                  <c:v>45.129131554780798</c:v>
                </c:pt>
                <c:pt idx="17228">
                  <c:v>45.129770061425702</c:v>
                </c:pt>
                <c:pt idx="17229">
                  <c:v>45.130408526220002</c:v>
                </c:pt>
                <c:pt idx="17230">
                  <c:v>45.131046949166503</c:v>
                </c:pt>
                <c:pt idx="17231">
                  <c:v>45.131685330268098</c:v>
                </c:pt>
                <c:pt idx="17232">
                  <c:v>45.132323669527302</c:v>
                </c:pt>
                <c:pt idx="17233">
                  <c:v>45.1329619669471</c:v>
                </c:pt>
                <c:pt idx="17234">
                  <c:v>45.133600222530198</c:v>
                </c:pt>
                <c:pt idx="17235">
                  <c:v>45.134238436279297</c:v>
                </c:pt>
                <c:pt idx="17236">
                  <c:v>45.134876608197303</c:v>
                </c:pt>
                <c:pt idx="17237">
                  <c:v>45.135514738286901</c:v>
                </c:pt>
                <c:pt idx="17238">
                  <c:v>45.136152826550898</c:v>
                </c:pt>
                <c:pt idx="17239">
                  <c:v>45.136790872992002</c:v>
                </c:pt>
                <c:pt idx="17240">
                  <c:v>45.137428877613097</c:v>
                </c:pt>
                <c:pt idx="17241">
                  <c:v>45.138066840416897</c:v>
                </c:pt>
                <c:pt idx="17242">
                  <c:v>45.138704761406203</c:v>
                </c:pt>
                <c:pt idx="17243">
                  <c:v>45.139342640583699</c:v>
                </c:pt>
                <c:pt idx="17244">
                  <c:v>45.1399804779522</c:v>
                </c:pt>
                <c:pt idx="17245">
                  <c:v>45.140618273514498</c:v>
                </c:pt>
                <c:pt idx="17246">
                  <c:v>45.1412560272734</c:v>
                </c:pt>
                <c:pt idx="17247">
                  <c:v>45.141893739231598</c:v>
                </c:pt>
                <c:pt idx="17248">
                  <c:v>45.142531409391999</c:v>
                </c:pt>
                <c:pt idx="17249">
                  <c:v>45.143169037757197</c:v>
                </c:pt>
                <c:pt idx="17250">
                  <c:v>45.143806624329997</c:v>
                </c:pt>
                <c:pt idx="17251">
                  <c:v>45.144444169113299</c:v>
                </c:pt>
                <c:pt idx="17252">
                  <c:v>45.145081672109697</c:v>
                </c:pt>
                <c:pt idx="17253">
                  <c:v>45.145719133322103</c:v>
                </c:pt>
                <c:pt idx="17254">
                  <c:v>45.146356552753304</c:v>
                </c:pt>
                <c:pt idx="17255">
                  <c:v>45.146993930405898</c:v>
                </c:pt>
                <c:pt idx="17256">
                  <c:v>45.147631266282801</c:v>
                </c:pt>
                <c:pt idx="17257">
                  <c:v>45.148268560386803</c:v>
                </c:pt>
                <c:pt idx="17258">
                  <c:v>45.1489058127205</c:v>
                </c:pt>
                <c:pt idx="17259">
                  <c:v>45.149543023286803</c:v>
                </c:pt>
                <c:pt idx="17260">
                  <c:v>45.150180192088499</c:v>
                </c:pt>
                <c:pt idx="17261">
                  <c:v>45.150817319128201</c:v>
                </c:pt>
                <c:pt idx="17262">
                  <c:v>45.151454404408902</c:v>
                </c:pt>
                <c:pt idx="17263">
                  <c:v>45.152091447933202</c:v>
                </c:pt>
                <c:pt idx="17264">
                  <c:v>45.152728449703901</c:v>
                </c:pt>
                <c:pt idx="17265">
                  <c:v>45.153365409723797</c:v>
                </c:pt>
                <c:pt idx="17266">
                  <c:v>45.154002327995599</c:v>
                </c:pt>
              </c:numCache>
            </c:numRef>
          </c:yVal>
          <c:smooth val="1"/>
          <c:extLst>
            <c:ext xmlns:c16="http://schemas.microsoft.com/office/drawing/2014/chart" uri="{C3380CC4-5D6E-409C-BE32-E72D297353CC}">
              <c16:uniqueId val="{00000003-5104-834C-A65F-E35DD9AC09F5}"/>
            </c:ext>
          </c:extLst>
        </c:ser>
        <c:dLbls>
          <c:showLegendKey val="0"/>
          <c:showVal val="0"/>
          <c:showCatName val="0"/>
          <c:showSerName val="0"/>
          <c:showPercent val="0"/>
          <c:showBubbleSize val="0"/>
        </c:dLbls>
        <c:axId val="1220629856"/>
        <c:axId val="1220597456"/>
      </c:scatterChart>
      <c:valAx>
        <c:axId val="122062985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597456"/>
        <c:crosses val="autoZero"/>
        <c:crossBetween val="midCat"/>
      </c:valAx>
      <c:valAx>
        <c:axId val="1220597456"/>
        <c:scaling>
          <c:orientation val="minMax"/>
          <c:min val="2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nter</a:t>
                </a:r>
                <a:r>
                  <a:rPr lang="en-US" baseline="0"/>
                  <a:t> Point Temperature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629856"/>
        <c:crosses val="autoZero"/>
        <c:crossBetween val="midCat"/>
      </c:valAx>
      <c:spPr>
        <a:noFill/>
        <a:ln>
          <a:noFill/>
        </a:ln>
        <a:effectLst/>
      </c:spPr>
    </c:plotArea>
    <c:legend>
      <c:legendPos val="b"/>
      <c:layout>
        <c:manualLayout>
          <c:xMode val="edge"/>
          <c:yMode val="edge"/>
          <c:x val="0.12586430853571243"/>
          <c:y val="0.85868265912437236"/>
          <c:w val="0.78153080643190109"/>
          <c:h val="0.11914439187341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BTMS Comparison</a:t>
            </a:r>
            <a:r>
              <a:rPr lang="en-US" sz="1200" baseline="0"/>
              <a:t> for Natural Convection (</a:t>
            </a:r>
            <a:r>
              <a:rPr lang="en-US" sz="1200"/>
              <a:t>5C Discharge after 680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clusion!$B$2</c:f>
              <c:strCache>
                <c:ptCount val="1"/>
                <c:pt idx="0">
                  <c:v>5C Discharge for 680s</c:v>
                </c:pt>
              </c:strCache>
            </c:strRef>
          </c:tx>
          <c:spPr>
            <a:solidFill>
              <a:schemeClr val="accent1"/>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clusion!$A$3:$A$6</c:f>
              <c:strCache>
                <c:ptCount val="4"/>
                <c:pt idx="0">
                  <c:v>Natural Convection</c:v>
                </c:pt>
                <c:pt idx="1">
                  <c:v>Natural Convection + k_cell=300</c:v>
                </c:pt>
                <c:pt idx="2">
                  <c:v>Natural Convection + Cooling Channel</c:v>
                </c:pt>
                <c:pt idx="3">
                  <c:v>Natural Convection + Cooling Channel + k_cell=300</c:v>
                </c:pt>
              </c:strCache>
            </c:strRef>
          </c:cat>
          <c:val>
            <c:numRef>
              <c:f>Conclusion!$B$3:$B$6</c:f>
              <c:numCache>
                <c:formatCode>0.00</c:formatCode>
                <c:ptCount val="4"/>
                <c:pt idx="0">
                  <c:v>67.267300000000006</c:v>
                </c:pt>
                <c:pt idx="1">
                  <c:v>59.313800000000001</c:v>
                </c:pt>
                <c:pt idx="2">
                  <c:v>58.417200000000001</c:v>
                </c:pt>
                <c:pt idx="3">
                  <c:v>42.110799999999998</c:v>
                </c:pt>
              </c:numCache>
            </c:numRef>
          </c:val>
          <c:extLst>
            <c:ext xmlns:c16="http://schemas.microsoft.com/office/drawing/2014/chart" uri="{C3380CC4-5D6E-409C-BE32-E72D297353CC}">
              <c16:uniqueId val="{00000000-3005-3D47-B858-3BD3266EAE85}"/>
            </c:ext>
          </c:extLst>
        </c:ser>
        <c:dLbls>
          <c:showLegendKey val="0"/>
          <c:showVal val="0"/>
          <c:showCatName val="0"/>
          <c:showSerName val="0"/>
          <c:showPercent val="0"/>
          <c:showBubbleSize val="0"/>
        </c:dLbls>
        <c:gapWidth val="219"/>
        <c:overlap val="-27"/>
        <c:axId val="1260588928"/>
        <c:axId val="1352013968"/>
      </c:barChart>
      <c:catAx>
        <c:axId val="1260588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2013968"/>
        <c:crosses val="autoZero"/>
        <c:auto val="0"/>
        <c:lblAlgn val="ctr"/>
        <c:lblOffset val="100"/>
        <c:noMultiLvlLbl val="0"/>
      </c:catAx>
      <c:valAx>
        <c:axId val="135201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a:t>
                </a:r>
                <a:r>
                  <a:rPr lang="en-US" baseline="0"/>
                  <a:t> Temperature (C)</a:t>
                </a:r>
                <a:endParaRPr lang="en-US"/>
              </a:p>
            </c:rich>
          </c:tx>
          <c:layout>
            <c:manualLayout>
              <c:xMode val="edge"/>
              <c:yMode val="edge"/>
              <c:x val="1.8604651162790697E-2"/>
              <c:y val="0.226157307259669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588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BTMS Comparison for PCM Submersed Cell (5C Discharge after 680s)</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clusion!$B$2</c:f>
              <c:strCache>
                <c:ptCount val="1"/>
                <c:pt idx="0">
                  <c:v>5C Discharge for 680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clusion!$A$7:$A$10</c:f>
              <c:strCache>
                <c:ptCount val="4"/>
                <c:pt idx="0">
                  <c:v>PCM Submersion (k=15)</c:v>
                </c:pt>
                <c:pt idx="1">
                  <c:v>PCM Submersion (k=15) + k_cell=300</c:v>
                </c:pt>
                <c:pt idx="2">
                  <c:v>PCM Submersion (k=15) + Cooling Channel</c:v>
                </c:pt>
                <c:pt idx="3">
                  <c:v>PCM Submersion (k=15) + Cooling Channel + k_cell=300</c:v>
                </c:pt>
              </c:strCache>
            </c:strRef>
          </c:cat>
          <c:val>
            <c:numRef>
              <c:f>Conclusion!$B$7:$B$10</c:f>
              <c:numCache>
                <c:formatCode>0.00</c:formatCode>
                <c:ptCount val="4"/>
                <c:pt idx="0">
                  <c:v>50.896999999999998</c:v>
                </c:pt>
                <c:pt idx="1">
                  <c:v>29.381499999999999</c:v>
                </c:pt>
                <c:pt idx="2">
                  <c:v>46.366100000000003</c:v>
                </c:pt>
                <c:pt idx="3">
                  <c:v>28.429099999999998</c:v>
                </c:pt>
              </c:numCache>
            </c:numRef>
          </c:val>
          <c:extLst>
            <c:ext xmlns:c16="http://schemas.microsoft.com/office/drawing/2014/chart" uri="{C3380CC4-5D6E-409C-BE32-E72D297353CC}">
              <c16:uniqueId val="{00000000-5376-CE49-BBE3-84E9963D1C01}"/>
            </c:ext>
          </c:extLst>
        </c:ser>
        <c:dLbls>
          <c:showLegendKey val="0"/>
          <c:showVal val="0"/>
          <c:showCatName val="0"/>
          <c:showSerName val="0"/>
          <c:showPercent val="0"/>
          <c:showBubbleSize val="0"/>
        </c:dLbls>
        <c:gapWidth val="219"/>
        <c:overlap val="-27"/>
        <c:axId val="1260588928"/>
        <c:axId val="1352013968"/>
      </c:barChart>
      <c:catAx>
        <c:axId val="1260588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2013968"/>
        <c:crosses val="autoZero"/>
        <c:auto val="0"/>
        <c:lblAlgn val="ctr"/>
        <c:lblOffset val="100"/>
        <c:noMultiLvlLbl val="0"/>
      </c:catAx>
      <c:valAx>
        <c:axId val="135201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a:t>
                </a:r>
                <a:r>
                  <a:rPr lang="en-US" baseline="0"/>
                  <a:t> Temperature (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588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6A873D-5052-8144-863A-0A7D3DE72FA4}">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8DC3E78-7B3F-374A-9A98-2FE5706D2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6</Pages>
  <Words>24208</Words>
  <Characters>130727</Characters>
  <Application>Microsoft Office Word</Application>
  <DocSecurity>0</DocSecurity>
  <Lines>2971</Lines>
  <Paragraphs>1721</Paragraphs>
  <ScaleCrop>false</ScaleCrop>
  <HeadingPairs>
    <vt:vector size="2" baseType="variant">
      <vt:variant>
        <vt:lpstr>Title</vt:lpstr>
      </vt:variant>
      <vt:variant>
        <vt:i4>1</vt:i4>
      </vt:variant>
    </vt:vector>
  </HeadingPairs>
  <TitlesOfParts>
    <vt:vector size="1" baseType="lpstr">
      <vt:lpstr>Numerical Modelling of Thermal Management Systems for Lithium-ion Batteries</vt:lpstr>
    </vt:vector>
  </TitlesOfParts>
  <Manager/>
  <Company/>
  <LinksUpToDate>false</LinksUpToDate>
  <CharactersWithSpaces>1532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merical Modelling of Thermal Management Systems for Lithium-ion Batteries</dc:title>
  <dc:subject>Individual Project – Final Report 2019-2020</dc:subject>
  <dc:creator>Omar Elsewify 10189937</dc:creator>
  <cp:keywords/>
  <dc:description/>
  <cp:lastModifiedBy>Microsoft Office User</cp:lastModifiedBy>
  <cp:revision>6</cp:revision>
  <cp:lastPrinted>2020-04-25T22:25:00Z</cp:lastPrinted>
  <dcterms:created xsi:type="dcterms:W3CDTF">2020-04-27T15:00:00Z</dcterms:created>
  <dcterms:modified xsi:type="dcterms:W3CDTF">2020-04-27T15: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276</vt:lpwstr>
  </property>
  <property fmtid="{D5CDD505-2E9C-101B-9397-08002B2CF9AE}" pid="3" name="grammarly_documentContext">
    <vt:lpwstr>{"goals":["describe"],"domain":"general","emotions":["analytical","neutral"],"dialect":"british","audience":"expert","style":"formal"}</vt:lpwstr>
  </property>
</Properties>
</file>